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0B8A">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0B8A">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0B8A">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4B87" w:rsidRPr="00594561" w:rsidRDefault="00DB4B87"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DB4B87" w:rsidRPr="00594561" w:rsidRDefault="00DB4B87"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roofErr w:type="gramStart"/>
      <w:r w:rsidR="003F15F6">
        <w:t>Therefore</w:t>
      </w:r>
      <w:proofErr w:type="gramEnd"/>
      <w:r w:rsidR="003F15F6">
        <w:t xml:space="preserve"> it is the primary objective of this chapter to identify and characterize the mechanisms influential to dynamic amplification of vehicular loading. </w:t>
      </w:r>
    </w:p>
    <w:p w:rsidR="00496B8E" w:rsidRDefault="00496B8E" w:rsidP="00496B8E">
      <w:pPr>
        <w:pStyle w:val="Heading2"/>
      </w:pPr>
      <w:bookmarkStart w:id="8" w:name="_Toc536017947"/>
      <w:r>
        <w:t>Experimental Case Study</w:t>
      </w:r>
      <w:bookmarkEnd w:id="8"/>
    </w:p>
    <w:p w:rsidR="003F15F6"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p>
    <w:p w:rsidR="003F15F6" w:rsidRDefault="003F15F6" w:rsidP="00B642C0">
      <w:r>
        <w:t>The objectives</w:t>
      </w:r>
    </w:p>
    <w:p w:rsidR="00B642C0" w:rsidRDefault="00B642C0" w:rsidP="00B642C0">
      <w:bookmarkStart w:id="9" w:name="_GoBack"/>
      <w:bookmarkEnd w:id="9"/>
      <w:r>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10" w:name="_Toc536017948"/>
      <w:r>
        <w:t>Description of Test Structure</w:t>
      </w:r>
      <w:bookmarkEnd w:id="10"/>
    </w:p>
    <w:p w:rsidR="00B642C0" w:rsidRDefault="0048509D" w:rsidP="00B642C0">
      <w:r>
        <w:t xml:space="preserve">The structure is an 11-span viaduct that carries 4 lanes of a major interstate highway. The viaduct was first constructed in 1952 but the superstructure was replaced in 1986 while </w:t>
      </w:r>
      <w:r>
        <w:lastRenderedPageBreak/>
        <w:t>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1" w:name="_Toc536017949"/>
      <w:r>
        <w:t>Phase 1 Testing</w:t>
      </w:r>
      <w:bookmarkEnd w:id="11"/>
    </w:p>
    <w:p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2"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2"/>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3" w:name="_Toc536017950"/>
      <w:r>
        <w:t>Phase 2 Testing</w:t>
      </w:r>
      <w:bookmarkEnd w:id="13"/>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4" w:name="_Hlk958194"/>
      <w:r>
        <w:t>PCB Model 393A03</w:t>
      </w:r>
      <w:bookmarkEnd w:id="14"/>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D3C4391"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DB4B87" w:rsidRDefault="00DB4B87"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DB4B87" w:rsidRDefault="00DB4B87"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DB4B87" w:rsidRDefault="00DB4B87"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DB4B87" w:rsidRDefault="00DB4B87"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DB4B87" w:rsidRDefault="00DB4B87"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DB4B87" w:rsidRDefault="00DB4B87"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DB4B87" w:rsidRDefault="00DB4B87"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DB4B87" w:rsidRDefault="00DB4B87"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DB4B87" w:rsidRDefault="00DB4B87"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DB4B87" w:rsidRDefault="00DB4B87"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DB4B87" w:rsidRDefault="00DB4B87"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DB4B87" w:rsidRDefault="00DB4B87"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5" w:name="_Toc536017951"/>
      <w:r>
        <w:t>Phase 3 Testing</w:t>
      </w:r>
      <w:bookmarkEnd w:id="15"/>
    </w:p>
    <w:p w:rsidR="00361C42" w:rsidRDefault="000A53E2" w:rsidP="000A53E2">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1210CCC0"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740B8A"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740B8A"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6" w:name="_Toc536017952"/>
      <w:r>
        <w:lastRenderedPageBreak/>
        <w:t xml:space="preserve">Test </w:t>
      </w:r>
      <w:r w:rsidR="00D275D4">
        <w:t>Conclusions</w:t>
      </w:r>
      <w:bookmarkEnd w:id="16"/>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7" w:name="_Toc536017953"/>
      <w:r>
        <w:t>Simulating VBI</w:t>
      </w:r>
      <w:bookmarkEnd w:id="17"/>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8" w:name="_Toc536017954"/>
      <w:r>
        <w:lastRenderedPageBreak/>
        <w:t>Bridge and vehicle decoupled</w:t>
      </w:r>
      <w:bookmarkEnd w:id="18"/>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14936B"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9" w:name="_Toc536017955"/>
      <w:r>
        <w:t>Mecha</w:t>
      </w:r>
      <w:r w:rsidR="00535CE5">
        <w:t>nisms and Influential Attributes</w:t>
      </w:r>
      <w:bookmarkEnd w:id="19"/>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740B8A"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20" w:name="_Hlk1661563"/>
      <w:r w:rsidR="00851911">
        <w:t>(C</w:t>
      </w:r>
      <w:r w:rsidR="00851911" w:rsidRPr="00851911">
        <w:rPr>
          <w:vertAlign w:val="subscript"/>
        </w:rPr>
        <w:t>10</w:t>
      </w:r>
      <w:r w:rsidR="00851911">
        <w:t xml:space="preserve"> = 300; w = -2)</w:t>
      </w:r>
      <w:bookmarkEnd w:id="20"/>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21" w:name="_Toc536017956"/>
      <w:r>
        <w:lastRenderedPageBreak/>
        <w:t>Part 2: Estimating Dynamic Amplification</w:t>
      </w:r>
      <w:bookmarkEnd w:id="21"/>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2" w:name="_Ref1142314"/>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4</w:t>
            </w:r>
            <w:r w:rsidR="005E3DAD">
              <w:rPr>
                <w:noProof/>
              </w:rPr>
              <w:fldChar w:fldCharType="end"/>
            </w:r>
            <w:bookmarkEnd w:id="22"/>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3252B6">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6</w:t>
            </w:r>
            <w:r w:rsidR="005E3DAD">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535CE5" w:rsidRDefault="00535CE5" w:rsidP="00535CE5">
      <w:pPr>
        <w:pStyle w:val="Heading2"/>
      </w:pPr>
      <w:bookmarkStart w:id="23" w:name="_Toc536017957"/>
      <w:r>
        <w:t>Visualizing the Problem</w:t>
      </w:r>
      <w:bookmarkEnd w:id="23"/>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lastRenderedPageBreak/>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w:t>
      </w:r>
      <w:proofErr w:type="gramStart"/>
      <w:r>
        <w:t>all of</w:t>
      </w:r>
      <w:proofErr w:type="gramEnd"/>
      <w:r>
        <w:t xml:space="preserve">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4" w:name="_Toc536017958"/>
      <w:r>
        <w:t>In-Situ Measurement</w:t>
      </w:r>
      <w:bookmarkEnd w:id="24"/>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D479D2" w:rsidP="00D479D2">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479D2" w:rsidRDefault="00D479D2" w:rsidP="00D479D2">
      <w:r>
        <w:lastRenderedPageBreak/>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3876A7">
        <w:t>.</w:t>
      </w:r>
      <w:r>
        <w:t xml:space="preserve"> </w:t>
      </w:r>
    </w:p>
    <w:p w:rsidR="00D479D2"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a force due to the acceleration of the mass of the bridge as it is excited by the dynamic vehicle force (or other excitation sources). </w:t>
      </w:r>
    </w:p>
    <w:p w:rsidR="00D479D2" w:rsidRDefault="00D479D2" w:rsidP="00D479D2">
      <w:r>
        <w:t xml:space="preserve">Therefore, the bridge response is the sum of the two responses. To </w:t>
      </w:r>
      <w:r w:rsidR="003876A7">
        <w:t>demonstrate</w:t>
      </w:r>
      <w:r>
        <w:t xml:space="preserve"> this, let’s consider a simply supported beam with a point load placed at midspan. The beam displacement and stress at </w:t>
      </w:r>
      <w:r w:rsidR="003876A7">
        <w:t>midspan</w:t>
      </w:r>
      <w:r>
        <w:t xml:space="preserve"> due to the point load at </w:t>
      </w:r>
      <w:r w:rsidR="003876A7">
        <w:t>midspan</w:t>
      </w:r>
      <w:r>
        <w:t xml:space="preserve"> would equal the following:</w:t>
      </w:r>
    </w:p>
    <w:p w:rsidR="00D479D2" w:rsidRPr="00EA1FF6" w:rsidRDefault="00D479D2" w:rsidP="00D479D2">
      <w:pPr>
        <w:pStyle w:val="ListParagraph"/>
        <w:numPr>
          <w:ilvl w:val="0"/>
          <w:numId w:val="11"/>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D479D2" w:rsidRPr="00185821" w:rsidRDefault="00D479D2" w:rsidP="00D479D2">
      <w:pPr>
        <w:pStyle w:val="ListParagraph"/>
        <w:numPr>
          <w:ilvl w:val="0"/>
          <w:numId w:val="11"/>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D479D2" w:rsidRDefault="00D479D2" w:rsidP="00D479D2">
      <w:r>
        <w:t>We can assume the beam is oscillating with a sinusoidal mode shape with a maximum acceleration A</w:t>
      </w:r>
      <w:r w:rsidRPr="00185821">
        <w:rPr>
          <w:vertAlign w:val="subscript"/>
        </w:rPr>
        <w:t>max</w:t>
      </w:r>
      <w:r>
        <w:t>, at midspan. Therefore, the acceleration at any point along the beam can be described by the following equation:</w:t>
      </w:r>
    </w:p>
    <w:p w:rsidR="00D479D2" w:rsidRDefault="00740B8A" w:rsidP="003876A7">
      <w:pPr>
        <w:jc w:val="center"/>
        <w:rPr>
          <w:rFonts w:eastAsiaTheme="minorEastAsia"/>
        </w:rPr>
      </w:pPr>
      <m:oMathPara>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p w:rsidR="00D479D2" w:rsidRDefault="00D479D2" w:rsidP="00D479D2">
      <w:pPr>
        <w:rPr>
          <w:rFonts w:eastAsiaTheme="minorEastAsia"/>
        </w:rPr>
      </w:pPr>
      <w:r>
        <w:rPr>
          <w:rFonts w:eastAsiaTheme="minorEastAsia"/>
        </w:rPr>
        <w:t>Since the mass of the beam is uniformly distributed along its length, we can describe the maximum force at any point along the beam with the following equation for the equivalent static force:</w:t>
      </w:r>
    </w:p>
    <w:p w:rsidR="00D479D2" w:rsidRPr="00D7415D" w:rsidRDefault="00740B8A" w:rsidP="00D479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D479D2">
      <w:pPr>
        <w:rPr>
          <w:rFonts w:eastAsiaTheme="minorEastAsia"/>
        </w:rPr>
      </w:pPr>
      <w:r>
        <w:rPr>
          <w:rFonts w:eastAsiaTheme="minorEastAsia"/>
        </w:rPr>
        <w:lastRenderedPageBreak/>
        <w:t>The beam displacement and stress at midspan due to this distributed force can then be calculated using statics and the relationship between moment and curvature to produce the following:</w:t>
      </w:r>
    </w:p>
    <w:p w:rsidR="00D479D2" w:rsidRDefault="00D479D2" w:rsidP="00D479D2">
      <w:pPr>
        <w:pStyle w:val="ListParagraph"/>
        <w:numPr>
          <w:ilvl w:val="0"/>
          <w:numId w:val="1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D479D2" w:rsidRDefault="00D479D2" w:rsidP="00D479D2">
      <w:pPr>
        <w:pStyle w:val="ListParagraph"/>
        <w:numPr>
          <w:ilvl w:val="0"/>
          <w:numId w:val="12"/>
        </w:numPr>
      </w:pPr>
      <w:r>
        <w:t xml:space="preserve">Stress: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D479D2" w:rsidRDefault="00D479D2" w:rsidP="00D479D2">
      <w:r>
        <w:t>Therefore, the total response would be the sum of the two components, and the amplification factors would take the following form (where the</w:t>
      </w:r>
      <w:r w:rsidR="003876A7">
        <w:t xml:space="preserve"> dynamic</w:t>
      </w:r>
      <w:r>
        <w:t xml:space="preserve"> vehicle force is A</w:t>
      </w:r>
      <w:r w:rsidRPr="00740369">
        <w:rPr>
          <w:vertAlign w:val="subscript"/>
        </w:rPr>
        <w:t>v</w:t>
      </w:r>
      <w:r>
        <w:t>*P):</w:t>
      </w:r>
    </w:p>
    <w:p w:rsidR="00D479D2" w:rsidRPr="00D7415D" w:rsidRDefault="00D479D2" w:rsidP="00D479D2">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479D2" w:rsidRPr="00D7415D" w:rsidRDefault="00D479D2" w:rsidP="00D479D2">
      <w:pPr>
        <w:rPr>
          <w:rFonts w:eastAsiaTheme="minorEastAsia"/>
        </w:rPr>
      </w:pPr>
    </w:p>
    <w:bookmarkStart w:id="25" w:name="_Ref520194432"/>
    <w:p w:rsidR="00D479D2" w:rsidRPr="003876A7" w:rsidRDefault="00740B8A" w:rsidP="003876A7">
      <w:pPr>
        <w:pStyle w:val="Caption"/>
        <w:keepNext/>
        <w:jc w:val="left"/>
        <w:rPr>
          <w:b w:val="0"/>
        </w:rPr>
      </w:pPr>
      <m:oMathPara>
        <m:oMath>
          <m:sSub>
            <m:sSubPr>
              <m:ctrlPr>
                <w:rPr>
                  <w:rFonts w:ascii="Cambria Math" w:hAnsi="Cambria Math"/>
                  <w:b w:val="0"/>
                  <w:i/>
                  <w:sz w:val="22"/>
                  <w:szCs w:val="22"/>
                </w:rPr>
              </m:ctrlPr>
            </m:sSubPr>
            <m:e>
              <m:r>
                <m:rPr>
                  <m:sty m:val="bi"/>
                </m:rPr>
                <w:rPr>
                  <w:rFonts w:ascii="Cambria Math" w:hAnsi="Cambria Math"/>
                  <w:sz w:val="22"/>
                  <w:szCs w:val="22"/>
                </w:rPr>
                <m:t>DAF</m:t>
              </m:r>
            </m:e>
            <m:sub>
              <m:r>
                <m:rPr>
                  <m:sty m:val="bi"/>
                </m:rPr>
                <w:rPr>
                  <w:rFonts w:ascii="Cambria Math" w:hAnsi="Cambria Math"/>
                  <w:sz w:val="22"/>
                  <w:szCs w:val="22"/>
                </w:rPr>
                <m:t>disp</m:t>
              </m:r>
            </m:sub>
          </m:sSub>
          <m:r>
            <m:rPr>
              <m:sty m:val="bi"/>
            </m:rPr>
            <w:rPr>
              <w:rFonts w:ascii="Cambria Math" w:hAnsi="Cambria Math"/>
              <w:sz w:val="22"/>
              <w:szCs w:val="22"/>
            </w:rPr>
            <m:t>=</m:t>
          </m:r>
          <m:f>
            <m:fPr>
              <m:ctrlPr>
                <w:rPr>
                  <w:rFonts w:ascii="Cambria Math" w:hAnsi="Cambria Math"/>
                  <w:b w:val="0"/>
                  <w:i/>
                  <w:sz w:val="22"/>
                  <w:szCs w:val="22"/>
                </w:rPr>
              </m:ctrlPr>
            </m:fPr>
            <m:num>
              <m:f>
                <m:fPr>
                  <m:ctrlPr>
                    <w:rPr>
                      <w:rFonts w:ascii="Cambria Math" w:hAnsi="Cambria Math"/>
                      <w:b w:val="0"/>
                      <w:i/>
                      <w:sz w:val="22"/>
                      <w:szCs w:val="22"/>
                    </w:rPr>
                  </m:ctrlPr>
                </m:fPr>
                <m:num>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m</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r>
                    <m:rPr>
                      <m:sty m:val="bi"/>
                    </m:rPr>
                    <w:rPr>
                      <w:rFonts w:ascii="Cambria Math" w:hAnsi="Cambria Math"/>
                      <w:sz w:val="22"/>
                      <w:szCs w:val="22"/>
                    </w:rPr>
                    <m:t>EI</m:t>
                  </m:r>
                </m:den>
              </m:f>
            </m:num>
            <m:den>
              <m:f>
                <m:fPr>
                  <m:ctrlPr>
                    <w:rPr>
                      <w:rFonts w:ascii="Cambria Math" w:hAnsi="Cambria Math"/>
                      <w:b w:val="0"/>
                      <w:i/>
                      <w:sz w:val="22"/>
                      <w:szCs w:val="22"/>
                    </w:rPr>
                  </m:ctrlPr>
                </m:fPr>
                <m:num>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den>
          </m:f>
          <m:r>
            <m:rPr>
              <m:sty m:val="bi"/>
            </m:rPr>
            <w:rPr>
              <w:rFonts w:ascii="Cambria Math" w:hAnsi="Cambria Math"/>
              <w:sz w:val="22"/>
              <w:szCs w:val="22"/>
            </w:rPr>
            <m:t>=</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48</m:t>
              </m:r>
              <m:r>
                <m:rPr>
                  <m:sty m:val="bi"/>
                </m:rPr>
                <w:rPr>
                  <w:rFonts w:ascii="Cambria Math" w:hAnsi="Cambria Math"/>
                  <w:sz w:val="22"/>
                  <w:szCs w:val="22"/>
                </w:rPr>
                <m:t>m</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den>
          </m:f>
        </m:oMath>
      </m:oMathPara>
      <w:bookmarkEnd w:id="25"/>
    </w:p>
    <w:p w:rsidR="00D479D2" w:rsidRPr="003821CA" w:rsidRDefault="00D479D2" w:rsidP="00D479D2">
      <w:pPr>
        <w:rPr>
          <w:rFonts w:eastAsiaTheme="minorEastAsia"/>
        </w:rPr>
      </w:pPr>
    </w:p>
    <w:p w:rsidR="00D479D2" w:rsidRPr="00B21AD7" w:rsidRDefault="00740B8A" w:rsidP="00D479D2">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D479D2"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 is greater for displacement than stress (or strain or moment). The ratio of the additional amplification is calculated below.</w:t>
      </w:r>
    </w:p>
    <w:p w:rsidR="00D479D2" w:rsidRPr="009B51F4" w:rsidRDefault="00740B8A" w:rsidP="00D479D2">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D479D2" w:rsidRDefault="00D479D2" w:rsidP="00D479D2">
      <w:pPr>
        <w:rPr>
          <w:rFonts w:eastAsiaTheme="minorEastAsia"/>
        </w:rPr>
      </w:pPr>
      <w:r>
        <w:rPr>
          <w:rFonts w:eastAsiaTheme="minorEastAsia"/>
        </w:rPr>
        <w:lastRenderedPageBreak/>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D479D2" w:rsidRPr="003665DB" w:rsidRDefault="00740B8A"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D479D2" w:rsidRPr="003665DB" w:rsidRDefault="00740B8A"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D479D2" w:rsidRDefault="00D479D2" w:rsidP="00D479D2">
      <w:pPr>
        <w:rPr>
          <w:rFonts w:eastAsiaTheme="minorEastAsia"/>
        </w:rPr>
      </w:pPr>
      <w:r>
        <w:rPr>
          <w:rFonts w:eastAsiaTheme="minorEastAsia"/>
        </w:rPr>
        <w:t>The ratio of additional amplification can again be computed.</w:t>
      </w:r>
    </w:p>
    <w:p w:rsidR="00D479D2" w:rsidRPr="003665DB" w:rsidRDefault="00740B8A" w:rsidP="00D479D2">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becaus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D479D2">
        <w:rPr>
          <w:rFonts w:eastAsiaTheme="minorEastAsia"/>
        </w:rPr>
        <w:t xml:space="preserve">Therefore, experimentally determined displacement amplification factors will be a more conservative measure of dynamic amplification, but strain </w:t>
      </w:r>
      <w:r w:rsidR="00D479D2">
        <w:rPr>
          <w:rFonts w:eastAsiaTheme="minorEastAsia"/>
        </w:rPr>
        <w:lastRenderedPageBreak/>
        <w:t xml:space="preserve">amplification factors remain adequate as strain responses more directly measure the stress experienced by the bridge. </w:t>
      </w:r>
    </w:p>
    <w:p w:rsidR="00F8034A" w:rsidRDefault="00F8034A" w:rsidP="00F8034A">
      <w:pPr>
        <w:pStyle w:val="Heading3"/>
      </w:pPr>
      <w:bookmarkStart w:id="26" w:name="_Toc536017959"/>
      <w:r>
        <w:t>Operational Monitoring</w:t>
      </w:r>
      <w:bookmarkEnd w:id="26"/>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w:t>
      </w:r>
      <w:proofErr w:type="gramStart"/>
      <w:r w:rsidR="003D3FEB">
        <w:t>chosen, but</w:t>
      </w:r>
      <w:proofErr w:type="gramEnd"/>
      <w:r w:rsidR="003D3FEB">
        <w:t xml:space="preserve">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w:t>
      </w:r>
      <w:proofErr w:type="gramStart"/>
      <w:r w:rsidR="00401DCD">
        <w:t>In reality, some</w:t>
      </w:r>
      <w:proofErr w:type="gramEnd"/>
      <w:r w:rsidR="00401DCD">
        <w:t xml:space="preserve"> loading events occur faster than the first natural frequency of the structure. In these </w:t>
      </w:r>
      <w:proofErr w:type="gramStart"/>
      <w:r w:rsidR="00401DCD">
        <w:t>cases</w:t>
      </w:r>
      <w:proofErr w:type="gramEnd"/>
      <w:r w:rsidR="00401DCD">
        <w:t xml:space="preserve"> the filtered response </w:t>
      </w:r>
      <w:r w:rsidR="00401DCD">
        <w:lastRenderedPageBreak/>
        <w:t xml:space="preserve">under-estimates static response, subsequently resulting in an over-estimation of amplification. This problem is mitigated by the large mass of the bridge which resists rapid </w:t>
      </w:r>
      <w:proofErr w:type="gramStart"/>
      <w:r w:rsidR="00401DCD">
        <w:t>motion, but</w:t>
      </w:r>
      <w:proofErr w:type="gramEnd"/>
      <w:r w:rsidR="00401DCD">
        <w:t xml:space="preserve"> is always an inherent source of error when estimating static response from operational responses. </w:t>
      </w:r>
      <w:r w:rsidR="00B64DB8">
        <w:t>Furthermore, it is unlikely that the “worst-case” scenario occurred during the record interval and thus the estimated amplification can be non-</w:t>
      </w:r>
      <w:proofErr w:type="gramStart"/>
      <w:r w:rsidR="00B64DB8">
        <w:t>conservative, but</w:t>
      </w:r>
      <w:proofErr w:type="gramEnd"/>
      <w:r w:rsidR="00B64DB8">
        <w:t xml:space="preserve"> can be appropriate for operational limit states and is a valuable approximation for assessing in-service performance.</w:t>
      </w:r>
    </w:p>
    <w:p w:rsidR="00F8034A" w:rsidRDefault="00F8034A" w:rsidP="00F8034A">
      <w:pPr>
        <w:pStyle w:val="Heading3"/>
      </w:pPr>
      <w:bookmarkStart w:id="27" w:name="_Toc536017960"/>
      <w:r>
        <w:t>Load Testing</w:t>
      </w:r>
      <w:bookmarkEnd w:id="27"/>
    </w:p>
    <w:p w:rsidR="00F8034A" w:rsidRDefault="005116D6" w:rsidP="00F8034A">
      <w:r>
        <w:t>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w:t>
      </w:r>
      <w:proofErr w:type="gramStart"/>
      <w:r>
        <w:t>vehicle, but</w:t>
      </w:r>
      <w:proofErr w:type="gramEnd"/>
      <w:r>
        <w:t xml:space="preserve">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w:t>
      </w:r>
      <w:proofErr w:type="gramStart"/>
      <w:r w:rsidR="00B64DB8">
        <w:t>simil</w:t>
      </w:r>
      <w:r w:rsidR="00EC77AC">
        <w:t>ar to</w:t>
      </w:r>
      <w:proofErr w:type="gramEnd"/>
      <w:r w:rsidR="00EC77AC">
        <w:t xml:space="preserve"> the legal load limit.</w:t>
      </w:r>
      <w:r w:rsidR="00EC77AC" w:rsidRPr="00EC77AC">
        <w:t xml:space="preserve"> </w:t>
      </w:r>
      <w:r w:rsidR="00EC77AC">
        <w:t xml:space="preserve">When possible, test-vehicles should also be chosen with a body-bounce natural frequency </w:t>
      </w:r>
      <w:proofErr w:type="gramStart"/>
      <w:r w:rsidR="00EC77AC">
        <w:t>similar to</w:t>
      </w:r>
      <w:proofErr w:type="gramEnd"/>
      <w:r w:rsidR="00EC77AC">
        <w:t xml:space="preserve">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w:t>
      </w:r>
      <w:proofErr w:type="gramStart"/>
      <w:r w:rsidR="009C73C9">
        <w:t>as a result of</w:t>
      </w:r>
      <w:proofErr w:type="gramEnd"/>
      <w:r w:rsidR="009C73C9">
        <w:t xml:space="preserve"> traversing the approach roadway. The test-vehicle should maintain the set </w:t>
      </w:r>
      <w:r w:rsidR="009C73C9">
        <w:lastRenderedPageBreak/>
        <w:t xml:space="preserve">speed from a distance of at least 65 feet (20 meters) away from the beginning of the bridge until it exits the bridge. </w:t>
      </w:r>
    </w:p>
    <w:p w:rsidR="00F8034A" w:rsidRDefault="00F8034A" w:rsidP="00F8034A">
      <w:pPr>
        <w:pStyle w:val="Heading3"/>
      </w:pPr>
      <w:bookmarkStart w:id="28" w:name="_Toc536017961"/>
      <w:r>
        <w:t>Profile Measurement</w:t>
      </w:r>
      <w:bookmarkEnd w:id="28"/>
    </w:p>
    <w:p w:rsidR="00F8034A" w:rsidRPr="00F8034A" w:rsidRDefault="009C73C9" w:rsidP="00F8034A">
      <w:r>
        <w:t xml:space="preserve">In some </w:t>
      </w:r>
      <w:proofErr w:type="gramStart"/>
      <w:r>
        <w:t>cases</w:t>
      </w:r>
      <w:proofErr w:type="gramEnd"/>
      <w:r>
        <w:t xml:space="preserve">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adequate profile measurements. </w:t>
      </w:r>
    </w:p>
    <w:p w:rsidR="00FE4790" w:rsidRDefault="00FE4790" w:rsidP="00FE4790">
      <w:pPr>
        <w:pStyle w:val="Heading2"/>
      </w:pPr>
      <w:bookmarkStart w:id="29" w:name="_Toc536017962"/>
      <w:r>
        <w:t>Finite Element Analysis</w:t>
      </w:r>
      <w:bookmarkEnd w:id="2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 xml:space="preserve">A 3D element-level FE model </w:t>
      </w:r>
      <w:proofErr w:type="gramStart"/>
      <w:r>
        <w:t>is capable of representing</w:t>
      </w:r>
      <w:proofErr w:type="gramEnd"/>
      <w:r>
        <w:t xml:space="preserve">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lastRenderedPageBreak/>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w:t>
      </w:r>
      <w:proofErr w:type="gramStart"/>
      <w:r w:rsidR="00967B9D">
        <w:t>particular vulnerability</w:t>
      </w:r>
      <w:proofErr w:type="gramEnd"/>
      <w:r w:rsidR="00967B9D">
        <w:t xml:space="preserve">.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w:t>
      </w:r>
    </w:p>
    <w:p w:rsidR="00FE4790" w:rsidRDefault="00FE4790" w:rsidP="00FE4790">
      <w:pPr>
        <w:pStyle w:val="Heading2"/>
      </w:pPr>
      <w:bookmarkStart w:id="30" w:name="_Toc536017963"/>
      <w:r>
        <w:t>2D Condensation &amp; State-Space</w:t>
      </w:r>
      <w:bookmarkEnd w:id="3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w:t>
      </w:r>
      <w:r>
        <w:lastRenderedPageBreak/>
        <w:t xml:space="preserve">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31" w:name="_Toc536017964"/>
      <w:r>
        <w:t>Description</w:t>
      </w:r>
      <w:bookmarkEnd w:id="31"/>
    </w:p>
    <w:p w:rsidR="003F1CBD" w:rsidRDefault="006D2AEE" w:rsidP="00967B9D">
      <w:r>
        <w:t xml:space="preserve">The following pages present a model type that includes </w:t>
      </w:r>
      <w:proofErr w:type="gramStart"/>
      <w:r>
        <w:t>all of</w:t>
      </w:r>
      <w:proofErr w:type="gramEnd"/>
      <w:r>
        <w:t xml:space="preserve">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lastRenderedPageBreak/>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6251EF" w:rsidP="006251EF">
      <w:pPr>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657600" cy="1362456"/>
                    </a:xfrm>
                    <a:prstGeom prst="rect">
                      <a:avLst/>
                    </a:prstGeom>
                  </pic:spPr>
                </pic:pic>
              </a:graphicData>
            </a:graphic>
          </wp:inline>
        </w:drawing>
      </w:r>
    </w:p>
    <w:p w:rsidR="006251EF" w:rsidRDefault="006251EF" w:rsidP="006251EF">
      <w:pPr>
        <w:pStyle w:val="Heading5"/>
      </w:pPr>
      <w:r>
        <w:t>Assumed deformation shape function</w:t>
      </w:r>
    </w:p>
    <w:p w:rsidR="006251EF" w:rsidRPr="00FF3A1C" w:rsidRDefault="006251EF" w:rsidP="006251EF">
      <w:r>
        <w:t>The beam is assumed to deform with a half sine function (i.e. wavelength is twice the length of the span). That function is described by the following equation.</w:t>
      </w:r>
    </w:p>
    <w:p w:rsidR="006251EF" w:rsidRDefault="006251EF" w:rsidP="006251EF">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p w:rsidR="006251EF" w:rsidRPr="005C795C" w:rsidRDefault="006251EF" w:rsidP="006251EF">
      <w:r>
        <w:lastRenderedPageBreak/>
        <w:t>Therefore, the deflection and velocity of the beam at the vehicle’s location at time (t) is described by the following equations.</w:t>
      </w:r>
    </w:p>
    <w:p w:rsidR="006251EF" w:rsidRPr="00CC4986" w:rsidRDefault="00740B8A" w:rsidP="006251E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CC4986" w:rsidRDefault="00740B8A" w:rsidP="006251E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6251EF" w:rsidRDefault="006251EF" w:rsidP="006251EF">
      <w:pPr>
        <w:pStyle w:val="Heading5"/>
      </w:pPr>
      <w:r>
        <w:t>Generalized mass, stiffness and damping</w:t>
      </w:r>
    </w:p>
    <w:p w:rsidR="006251EF" w:rsidRDefault="006251EF" w:rsidP="006251EF">
      <w:r>
        <w:t xml:space="preserve">The generalized mass and stiffness properties for the beam can be calculated as follows. </w:t>
      </w:r>
    </w:p>
    <w:p w:rsidR="006251EF" w:rsidRPr="00255E5E" w:rsidRDefault="00740B8A" w:rsidP="006251EF">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6251EF" w:rsidRPr="00196FC4" w:rsidRDefault="00740B8A" w:rsidP="006251EF">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6251EF" w:rsidRDefault="006251EF" w:rsidP="006251EF">
      <w:r>
        <w:t>The generalized damping property is defined by the following equations for mass distributed damping.</w:t>
      </w:r>
      <w:r w:rsidR="004D5BF8">
        <w:t xml:space="preserve"> Th</w:t>
      </w:r>
      <w:r w:rsidR="00A65FF1">
        <w:t>e generalized damping is given by the following equation.</w:t>
      </w:r>
    </w:p>
    <w:p w:rsidR="00A65FF1" w:rsidRPr="00A65FF1" w:rsidRDefault="00740B8A" w:rsidP="006251EF">
      <w:pPr>
        <w:rPr>
          <w:rFonts w:eastAsiaTheme="minorEastAsia"/>
        </w:rPr>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p w:rsidR="00A65FF1" w:rsidRDefault="00A65FF1" w:rsidP="006251EF">
      <w:r>
        <w:t xml:space="preserve">Where </w:t>
      </w:r>
      <w:r>
        <w:rPr>
          <w:i/>
        </w:rPr>
        <w:t xml:space="preserve">a </w:t>
      </w:r>
      <w:r>
        <w:t>is the mass-proportional damping coefficient. The damping ratio is defined by the following equation.</w:t>
      </w:r>
    </w:p>
    <w:p w:rsidR="00A65FF1" w:rsidRDefault="00A65FF1" w:rsidP="00A65FF1">
      <w:pPr>
        <w:rPr>
          <w:rFonts w:asciiTheme="majorHAnsi" w:eastAsiaTheme="minorEastAsia" w:hAnsiTheme="majorHAnsi" w:cstheme="majorBidi"/>
        </w:rPr>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p w:rsidR="00A65FF1" w:rsidRDefault="00292164" w:rsidP="00A65FF1">
      <w:r>
        <w:t>Thus,</w:t>
      </w:r>
      <w:r w:rsidR="00A65FF1">
        <w:t xml:space="preserve"> the damping coefficient (</w:t>
      </w:r>
      <w:r w:rsidR="00A65FF1" w:rsidRPr="00A65FF1">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p w:rsidR="00A65FF1" w:rsidRPr="00A65FF1" w:rsidRDefault="00A65FF1" w:rsidP="00A65FF1">
      <w:pPr>
        <w:rPr>
          <w:rFonts w:eastAsiaTheme="minorEastAsia"/>
        </w:rPr>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p w:rsidR="00A65FF1" w:rsidRPr="00A65FF1" w:rsidRDefault="00A65FF1" w:rsidP="00A65FF1">
      <w:r>
        <w:t>By substitution, the generalized damping property may be expressed as follows.</w:t>
      </w:r>
    </w:p>
    <w:p w:rsidR="006251EF" w:rsidRPr="00E82142" w:rsidRDefault="00740B8A" w:rsidP="006251EF">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6251EF" w:rsidRDefault="006251EF" w:rsidP="006251EF">
      <w:pPr>
        <w:pStyle w:val="Heading5"/>
        <w:rPr>
          <w:rFonts w:eastAsiaTheme="minorEastAsia"/>
        </w:rPr>
      </w:pPr>
      <w:r>
        <w:rPr>
          <w:rFonts w:eastAsiaTheme="minorEastAsia"/>
        </w:rPr>
        <w:lastRenderedPageBreak/>
        <w:t>Force transformation</w:t>
      </w:r>
    </w:p>
    <w:p w:rsidR="006251EF" w:rsidRPr="004A41CE" w:rsidRDefault="006251EF" w:rsidP="006251EF">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p>
    <w:p w:rsidR="006251EF" w:rsidRPr="004A41CE" w:rsidRDefault="006251EF" w:rsidP="006251EF">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6251EF" w:rsidRPr="00EE7323" w:rsidRDefault="006251EF" w:rsidP="006251EF">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4A41CE" w:rsidRDefault="00740B8A" w:rsidP="006251EF">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255E5E" w:rsidRDefault="006251EF" w:rsidP="006251EF">
      <w:r>
        <w:t>The force (p</w:t>
      </w:r>
      <w:r w:rsidRPr="004A41CE">
        <w:rPr>
          <w:vertAlign w:val="subscript"/>
        </w:rPr>
        <w:t>0</w:t>
      </w:r>
      <w:r>
        <w:t>) applied by the vehicle is calculated based on the relative vertical motion of bridge and vehicle, including profile elevation, as shown below.</w:t>
      </w:r>
    </w:p>
    <w:p w:rsidR="006251EF" w:rsidRPr="005C795C" w:rsidRDefault="00740B8A" w:rsidP="006251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6251EF" w:rsidRDefault="006251EF" w:rsidP="006251EF">
      <w:pPr>
        <w:pStyle w:val="Heading5"/>
      </w:pPr>
      <w:r>
        <w:t>Equations of motion for when vehicle is on bridge</w:t>
      </w:r>
    </w:p>
    <w:p w:rsidR="006251EF" w:rsidRPr="00D22EF9" w:rsidRDefault="006251EF" w:rsidP="006251EF">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1D66E3" w:rsidRDefault="006251EF" w:rsidP="006251EF">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6251EF" w:rsidRPr="00196FC4" w:rsidRDefault="006251EF" w:rsidP="006251EF">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6251EF" w:rsidRDefault="006251EF" w:rsidP="006251EF">
      <w:pPr>
        <w:pStyle w:val="Heading5"/>
        <w:rPr>
          <w:rFonts w:eastAsiaTheme="minorEastAsia"/>
        </w:rPr>
      </w:pPr>
      <w:r>
        <w:rPr>
          <w:rFonts w:eastAsiaTheme="minorEastAsia"/>
        </w:rPr>
        <w:t>State Space</w:t>
      </w:r>
    </w:p>
    <w:p w:rsidR="006251EF" w:rsidRPr="00A57A26" w:rsidRDefault="006251EF" w:rsidP="006251EF">
      <w:r>
        <w:t>The states of this system may therefore be defined as follows:</w:t>
      </w:r>
    </w:p>
    <w:p w:rsidR="006251EF" w:rsidRDefault="00740B8A" w:rsidP="006251EF">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6251EF" w:rsidRPr="00A57A26" w:rsidRDefault="006251EF" w:rsidP="006251EF">
      <w:r>
        <w:t xml:space="preserve">The profile elevation and velocity are assigned to matrix </w:t>
      </w:r>
      <w:r>
        <w:rPr>
          <w:i/>
        </w:rPr>
        <w:t>u</w:t>
      </w:r>
      <w:r>
        <w:t>.</w:t>
      </w:r>
    </w:p>
    <w:p w:rsidR="006251EF" w:rsidRDefault="00740B8A" w:rsidP="006251EF">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6251EF" w:rsidRPr="00A57A26" w:rsidRDefault="006251EF" w:rsidP="006251EF">
      <w:r>
        <w:t>The equations of motion are reorganized in terms of the defined states as follows.</w:t>
      </w:r>
    </w:p>
    <w:p w:rsidR="006251EF" w:rsidRDefault="006251EF" w:rsidP="006251EF">
      <w:pPr>
        <w:jc w:val="center"/>
        <w:rPr>
          <w:rFonts w:eastAsiaTheme="minorEastAsia"/>
        </w:rP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6251EF" w:rsidRPr="005F208E" w:rsidRDefault="00740B8A" w:rsidP="006251EF">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5F208E" w:rsidRPr="00D22EF9" w:rsidRDefault="005F208E" w:rsidP="005F208E">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5F208E" w:rsidRPr="00D22EF9" w:rsidRDefault="005F208E" w:rsidP="005F208E">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5F208E" w:rsidRPr="003A5A8A" w:rsidRDefault="005F208E" w:rsidP="005F208E">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5F208E" w:rsidRPr="00A57A26" w:rsidRDefault="006251EF" w:rsidP="006251EF">
      <w:r>
        <w:t>When the vehicle is off the bridge, the bridge experiences free vibration and the vehicle’s motion is independent of the bridge motion. The state-space matrices for this condition are provided as follows.</w:t>
      </w:r>
    </w:p>
    <w:p w:rsidR="006251EF" w:rsidRPr="00D22EF9" w:rsidRDefault="006251EF" w:rsidP="006251EF">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6251EF" w:rsidRPr="00D22EF9" w:rsidRDefault="006251EF" w:rsidP="006251EF">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6251EF" w:rsidRPr="003A5A8A" w:rsidRDefault="006251EF" w:rsidP="006251EF">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FF3A1C" w:rsidP="00FF3A1C">
      <w:pPr>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57600" cy="1444752"/>
                    </a:xfrm>
                    <a:prstGeom prst="rect">
                      <a:avLst/>
                    </a:prstGeom>
                  </pic:spPr>
                </pic:pic>
              </a:graphicData>
            </a:graphic>
          </wp:inline>
        </w:drawing>
      </w:r>
    </w:p>
    <w:p w:rsidR="00FF3A1C" w:rsidRPr="00FF3A1C" w:rsidRDefault="00FF3A1C" w:rsidP="00FF3A1C"/>
    <w:p w:rsidR="00FF3A1C" w:rsidRDefault="00FF3A1C" w:rsidP="00FF3A1C">
      <w:pPr>
        <w:pStyle w:val="Heading5"/>
      </w:pPr>
      <w:r>
        <w:t>Assumed deformation shape function</w:t>
      </w:r>
    </w:p>
    <w:p w:rsidR="00FF3A1C" w:rsidRP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p w:rsidR="00FF3A1C" w:rsidRDefault="00FF3A1C" w:rsidP="00FF3A1C">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p w:rsidR="00B81BDD" w:rsidRPr="005C795C" w:rsidRDefault="00B81BDD" w:rsidP="00B81BDD">
      <w:r>
        <w:t>Therefore, the deflection</w:t>
      </w:r>
      <w:r w:rsidR="006251EF">
        <w:t xml:space="preserve"> and velocity</w:t>
      </w:r>
      <w:r>
        <w:t xml:space="preserve"> of the beam at the vehicle’s location at time (t) is described by the following equations.</w:t>
      </w:r>
    </w:p>
    <w:p w:rsidR="00FF3A1C" w:rsidRPr="00CC4986" w:rsidRDefault="00740B8A" w:rsidP="00FF3A1C">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FF3A1C" w:rsidRPr="00CC4986" w:rsidRDefault="00740B8A" w:rsidP="00FF3A1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FF3A1C" w:rsidRDefault="00C6496D" w:rsidP="00FF3A1C">
      <w:pPr>
        <w:pStyle w:val="Heading5"/>
      </w:pPr>
      <w:r>
        <w:t>Generalized mass, stiffness and damping</w:t>
      </w:r>
    </w:p>
    <w:p w:rsidR="00B81BDD" w:rsidRPr="00B81BDD" w:rsidRDefault="00B81BDD" w:rsidP="00B81BDD">
      <w:r>
        <w:t xml:space="preserve">The generalized mass and stiffness properties for the beam can be calculated as follows. </w:t>
      </w:r>
    </w:p>
    <w:p w:rsidR="00FF3A1C" w:rsidRPr="00255E5E" w:rsidRDefault="00740B8A" w:rsidP="00FF3A1C">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p w:rsidR="00FF3A1C" w:rsidRPr="00E82142" w:rsidRDefault="00740B8A" w:rsidP="00FF3A1C">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EE7323" w:rsidRPr="00EE7323" w:rsidRDefault="00EE7323" w:rsidP="00EE7323">
      <w:r>
        <w:t xml:space="preserve">The generalized damping property is </w:t>
      </w:r>
      <w:r w:rsidR="005F208E">
        <w:t>derived in the same manner as was done for the single-span model</w:t>
      </w:r>
      <w:r w:rsidR="00B74220">
        <w:t xml:space="preserve">. </w:t>
      </w:r>
      <w:r>
        <w:t>defined by the following equations for mass distributed damping.</w:t>
      </w:r>
    </w:p>
    <w:p w:rsidR="00FF3A1C" w:rsidRPr="00E82142" w:rsidRDefault="00740B8A" w:rsidP="00FF3A1C">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FF3A1C" w:rsidRDefault="00FF3A1C" w:rsidP="00FF3A1C">
      <w:pPr>
        <w:pStyle w:val="Heading5"/>
        <w:rPr>
          <w:rFonts w:eastAsiaTheme="minorEastAsia"/>
        </w:rPr>
      </w:pPr>
      <w:r>
        <w:rPr>
          <w:rFonts w:eastAsiaTheme="minorEastAsia"/>
        </w:rPr>
        <w:t>Force transformation</w:t>
      </w:r>
    </w:p>
    <w:p w:rsidR="004A41CE" w:rsidRPr="004A41CE" w:rsidRDefault="00EE7323" w:rsidP="004A41CE">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r w:rsidR="004A41CE">
        <w:t>:</w:t>
      </w:r>
    </w:p>
    <w:p w:rsidR="00EE7323" w:rsidRPr="004A41CE" w:rsidRDefault="00EE7323" w:rsidP="004A41CE">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4A41CE" w:rsidRPr="00EE7323" w:rsidRDefault="004A41CE" w:rsidP="004A41CE">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4A41CE" w:rsidRDefault="00740B8A" w:rsidP="00FF3A1C">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4A41CE" w:rsidRPr="00255E5E" w:rsidRDefault="004A41CE" w:rsidP="00FF3A1C">
      <w:r>
        <w:t>The force (p</w:t>
      </w:r>
      <w:r w:rsidRPr="004A41CE">
        <w:rPr>
          <w:vertAlign w:val="subscript"/>
        </w:rPr>
        <w:t>0</w:t>
      </w:r>
      <w:r>
        <w:t>) applied by the vehicle is calculated based on the relative vertical motion of bridge and vehicle, including profile elevation</w:t>
      </w:r>
      <w:r w:rsidR="00A57A26">
        <w:t>, as shown below.</w:t>
      </w:r>
    </w:p>
    <w:p w:rsidR="00FF3A1C" w:rsidRPr="005C795C" w:rsidRDefault="00740B8A" w:rsidP="00FF3A1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FF3A1C" w:rsidRDefault="00FF3A1C" w:rsidP="00FF3A1C">
      <w:pPr>
        <w:pStyle w:val="Heading5"/>
      </w:pPr>
      <w:r>
        <w:lastRenderedPageBreak/>
        <w:t>Equations of motion for when vehicle is on bridge</w:t>
      </w:r>
    </w:p>
    <w:p w:rsidR="00FF3A1C" w:rsidRPr="00D22EF9" w:rsidRDefault="00A57A26" w:rsidP="00FF3A1C">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1D66E3" w:rsidRDefault="00A57A26" w:rsidP="00FF3A1C">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FF3A1C" w:rsidRPr="00196FC4" w:rsidRDefault="00A57A26" w:rsidP="00FF3A1C">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A57A26" w:rsidRPr="00A57A26" w:rsidRDefault="00A57A26" w:rsidP="00A57A26">
      <w:r>
        <w:t>The states of this system may therefore be defined as follows:</w:t>
      </w:r>
    </w:p>
    <w:p w:rsidR="00FF3A1C" w:rsidRDefault="00740B8A" w:rsidP="00FF3A1C">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A57A26" w:rsidRPr="00A57A26" w:rsidRDefault="00A57A26" w:rsidP="00A57A26">
      <w:r>
        <w:t xml:space="preserve">The profile elevation and velocity are assigned to matrix </w:t>
      </w:r>
      <w:r>
        <w:rPr>
          <w:i/>
        </w:rPr>
        <w:t>u</w:t>
      </w:r>
      <w:r>
        <w:t>.</w:t>
      </w:r>
    </w:p>
    <w:p w:rsidR="00FF3A1C" w:rsidRDefault="00740B8A" w:rsidP="00FF3A1C">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A57A26" w:rsidRPr="00A57A26" w:rsidRDefault="00A57A26" w:rsidP="00A57A26">
      <w:r>
        <w:t>The equations of motion are reorganized in terms of the defined states as follows.</w:t>
      </w:r>
    </w:p>
    <w:p w:rsidR="00FF3A1C" w:rsidRDefault="00FF3A1C" w:rsidP="00FF3A1C">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FF3A1C" w:rsidRPr="00F83F25" w:rsidRDefault="00740B8A" w:rsidP="00FF3A1C">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A57A26" w:rsidRP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391015" w:rsidRDefault="00391015" w:rsidP="00391015">
      <w:pPr>
        <w:pStyle w:val="Heading3"/>
      </w:pPr>
      <w:bookmarkStart w:id="32" w:name="_Toc536017965"/>
      <w:r>
        <w:t>Implementation</w:t>
      </w:r>
      <w:bookmarkEnd w:id="32"/>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t>K</w:t>
      </w:r>
      <w:r w:rsidR="007F10ED" w:rsidRPr="007F10ED">
        <w:rPr>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EI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EI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3252B6">
        <w:trPr>
          <w:trHeight w:val="720"/>
          <w:jc w:val="center"/>
        </w:trPr>
        <w:tc>
          <w:tcPr>
            <w:tcW w:w="7776" w:type="dxa"/>
            <w:vAlign w:val="center"/>
          </w:tcPr>
          <w:p w:rsidR="00A55FAA" w:rsidRPr="007F10ED" w:rsidRDefault="00A55FAA" w:rsidP="003252B6">
            <w:pPr>
              <w:pStyle w:val="squish"/>
              <w:jc w:val="center"/>
            </w:pPr>
            <w:r>
              <w:rPr>
                <w:rFonts w:eastAsiaTheme="minorEastAsia"/>
              </w:rPr>
              <w:lastRenderedPageBreak/>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m:t>
                  </m:r>
                </m:den>
              </m:f>
            </m:oMath>
          </w:p>
        </w:tc>
        <w:tc>
          <w:tcPr>
            <w:tcW w:w="864" w:type="dxa"/>
            <w:vAlign w:val="center"/>
          </w:tcPr>
          <w:p w:rsidR="00A55FAA" w:rsidRPr="00BD6DB7" w:rsidRDefault="00A55FAA"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7</w:t>
            </w:r>
            <w:r w:rsidR="00632D06">
              <w:rPr>
                <w:noProof/>
              </w:rPr>
              <w:fldChar w:fldCharType="end"/>
            </w:r>
            <w:r w:rsidR="003252B6">
              <w:t>)</w:t>
            </w:r>
          </w:p>
        </w:tc>
      </w:tr>
      <w:tr w:rsidR="00A55FAA" w:rsidTr="003252B6">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8</w:t>
            </w:r>
            <w:r w:rsidR="00632D06">
              <w:rPr>
                <w:noProof/>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total bridge mass</w:t>
      </w:r>
      <w:r w:rsidR="002E15BF">
        <w:rPr>
          <w:rFonts w:eastAsiaTheme="minorEastAsia"/>
        </w:rPr>
        <w:t xml:space="preserve"> 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4E3930" w:rsidP="004E3930">
            <w:pPr>
              <w:jc w:val="center"/>
            </w:pPr>
            <m:oMathPara>
              <m:oMathParaPr>
                <m:jc m:val="center"/>
              </m:oMathParaPr>
              <m:oMath>
                <m:r>
                  <w:rPr>
                    <w:rFonts w:ascii="Cambria Math" w:hAnsi="Cambria Math"/>
                  </w:rPr>
                  <m:t>mass</m:t>
                </m:r>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um>
                  <m:den>
                    <m:r>
                      <m:rPr>
                        <m:sty m:val="p"/>
                      </m:rPr>
                      <w:rPr>
                        <w:rFonts w:ascii="Cambria Math" w:hAnsi="Cambria Math"/>
                      </w:rPr>
                      <m:t>4</m:t>
                    </m:r>
                    <m:sSup>
                      <m:sSupPr>
                        <m:ctrlPr>
                          <w:rPr>
                            <w:rFonts w:ascii="Cambria Math" w:hAnsi="Cambria Math"/>
                          </w:rPr>
                        </m:ctrlPr>
                      </m:sSupPr>
                      <m:e>
                        <m:r>
                          <w:rPr>
                            <w:rFonts w:ascii="Cambria Math" w:hAnsi="Cambria Math"/>
                          </w:rPr>
                          <m:t>f</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9</w:t>
            </w:r>
            <w:r w:rsidR="00632D06">
              <w:rPr>
                <w:noProof/>
              </w:rPr>
              <w:fldChar w:fldCharType="end"/>
            </w:r>
            <w:r w:rsidR="003252B6">
              <w:t>)</w:t>
            </w:r>
          </w:p>
        </w:tc>
      </w:tr>
    </w:tbl>
    <w:p w:rsidR="003252B6" w:rsidRDefault="00B35392" w:rsidP="003252B6">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sidR="002E15BF">
        <w:rPr>
          <w:rFonts w:eastAsiaTheme="minorEastAsia"/>
        </w:rPr>
        <w:t>The suspension spring stiffness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740B8A"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e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πf</m:t>
                        </m:r>
                      </m:e>
                    </m:d>
                  </m:e>
                  <m:sup>
                    <m:r>
                      <w:rPr>
                        <w:rFonts w:ascii="Cambria Math" w:eastAsiaTheme="minorEastAsia" w:hAnsi="Cambria Math"/>
                      </w:rPr>
                      <m:t>2</m:t>
                    </m:r>
                  </m:sup>
                </m:sSup>
                <m:r>
                  <w:rPr>
                    <w:rFonts w:ascii="Cambria Math" w:eastAsiaTheme="minorEastAsia" w:hAnsi="Cambria Math"/>
                  </w:rPr>
                  <m:t>*mass</m:t>
                </m:r>
              </m:oMath>
            </m:oMathPara>
          </w:p>
        </w:tc>
        <w:tc>
          <w:tcPr>
            <w:tcW w:w="864" w:type="dxa"/>
            <w:vAlign w:val="center"/>
          </w:tcPr>
          <w:p w:rsidR="003252B6" w:rsidRPr="003252B6" w:rsidRDefault="003252B6" w:rsidP="003252B6">
            <w:pPr>
              <w:pStyle w:val="EquationCaptions"/>
            </w:pPr>
            <w:r w:rsidRPr="003252B6">
              <w:t>(</w:t>
            </w:r>
            <w:r w:rsidR="00740B8A">
              <w:fldChar w:fldCharType="begin"/>
            </w:r>
            <w:r w:rsidR="00740B8A">
              <w:instrText xml:space="preserve"> SEQ Equation \* ARABIC </w:instrText>
            </w:r>
            <w:r w:rsidR="00740B8A">
              <w:fldChar w:fldCharType="separate"/>
            </w:r>
            <w:r w:rsidRPr="003252B6">
              <w:t>10</w:t>
            </w:r>
            <w:r w:rsidR="00740B8A">
              <w:fldChar w:fldCharType="end"/>
            </w:r>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FA2211" w:rsidRDefault="00B76B18" w:rsidP="00967B9D">
      <w:pPr>
        <w:rPr>
          <w:rFonts w:eastAsiaTheme="minorEastAsia"/>
        </w:rPr>
      </w:pPr>
      <w:r>
        <w:rPr>
          <w:rFonts w:eastAsiaTheme="minorEastAsia"/>
        </w:rPr>
        <w:lastRenderedPageBreak/>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3" w:name="_Toc536017966"/>
      <w:r>
        <w:rPr>
          <w:rFonts w:eastAsiaTheme="minorEastAsia"/>
        </w:rPr>
        <w:t>Validation</w:t>
      </w:r>
      <w:bookmarkEnd w:id="33"/>
    </w:p>
    <w:p w:rsidR="0085233C" w:rsidRDefault="00C24BD9" w:rsidP="00391015">
      <w:r>
        <w:t xml:space="preserve">The models previously described were implemented in MATLAB. The models were error screened by first comparing output to FE models of corresponding beams. </w:t>
      </w:r>
      <w:r w:rsidR="0085233C">
        <w:t>Simulations were performed for which a single sprung mass traversed the beams at 720 in/sec over an artificial profile created using ISO 8608 methods. Specific details regarding these simulations are provided in the appendix.</w:t>
      </w:r>
    </w:p>
    <w:p w:rsidR="00632D06" w:rsidRDefault="0085233C" w:rsidP="00391015">
      <w:r>
        <w:t>Comparison of FEM results to state-space model results are provided by the following plots.</w:t>
      </w:r>
      <w:r>
        <w:rPr>
          <w:noProof/>
        </w:rPr>
        <w:t xml:space="preserve"> </w:t>
      </w:r>
      <w:r w:rsidR="00BB19CD">
        <w:t xml:space="preserve">Some error was expected (and observed) because the state-space models are still an approximate representation of beam behavior. That error was more pronounced for models of two-span continuous beams. </w:t>
      </w:r>
    </w:p>
    <w:p w:rsidR="00632D06" w:rsidRDefault="00632D06" w:rsidP="00632D06">
      <w:pPr>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632D06" w:rsidRDefault="00632D06" w:rsidP="00632D06">
      <w:pPr>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FC3EEC" w:rsidRDefault="00631F33" w:rsidP="00FC3EEC">
      <w:r>
        <w:t xml:space="preserve">The disagreement evident in the </w:t>
      </w:r>
      <w:r w:rsidR="00FC3EEC">
        <w:t>preceding</w:t>
      </w:r>
      <w:r>
        <w:t xml:space="preserve"> plots 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p w:rsidR="00FC3EEC" w:rsidRDefault="00FC3EEC" w:rsidP="00FC3EEC">
      <w:r>
        <w:lastRenderedPageBreak/>
        <w:t xml:space="preserve">Due to the nature of two-span continuous bridges, the second bending mod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631F33" w:rsidRDefault="00B45540" w:rsidP="00B45540">
      <w:pPr>
        <w:jc w:val="center"/>
      </w:pPr>
      <w:r>
        <w:rPr>
          <w:noProof/>
        </w:rPr>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proofErr w:type="gramStart"/>
      <w:r>
        <w:t>so as to</w:t>
      </w:r>
      <w:proofErr w:type="gramEnd"/>
      <w:r>
        <w:t xml:space="preserve"> have varied geometry and stiffness while remaining representative of real structures. This was accomplished by basing the models on </w:t>
      </w:r>
      <w:r>
        <w:lastRenderedPageBreak/>
        <w:t xml:space="preserve">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 in the first part of this paper</w:t>
      </w:r>
      <w:r w:rsidR="00F40CA2">
        <w:t xml:space="preserve">. </w:t>
      </w:r>
    </w:p>
    <w:p w:rsidR="00791406" w:rsidRDefault="00791406" w:rsidP="00791406">
      <w:r>
        <w:t xml:space="preserve">Road profiles were assigned to a line that defines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sufficient to account for</w:t>
      </w:r>
      <w:r w:rsidR="009720FF">
        <w:t xml:space="preserve"> the</w:t>
      </w:r>
      <w:r>
        <w:t xml:space="preserve"> vehicle</w:t>
      </w:r>
      <w:r w:rsidR="009720FF">
        <w:t>’s</w:t>
      </w:r>
      <w:r>
        <w:t xml:space="preserve"> initial conditions</w:t>
      </w:r>
      <w:r w:rsidR="009720FF">
        <w:t xml:space="preserve"> (</w:t>
      </w:r>
      <w:proofErr w:type="gramStart"/>
      <w:r w:rsidR="009720FF">
        <w:t>20 meter</w:t>
      </w:r>
      <w:proofErr w:type="gramEnd"/>
      <w:r w:rsidR="009720FF">
        <w:t xml:space="preserve"> minimum as recommended by </w:t>
      </w:r>
      <w:r w:rsidR="009720FF">
        <w:rPr>
          <w:b/>
        </w:rPr>
        <w:t>xx</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proofErr w:type="spellStart"/>
      <w:r>
        <w:rPr>
          <w:shd w:val="clear" w:color="auto" w:fill="FFFFFF"/>
        </w:rPr>
        <w:t>behaviour</w:t>
      </w:r>
      <w:proofErr w:type="spellEnd"/>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proofErr w:type="spellStart"/>
      <w:r>
        <w:rPr>
          <w:shd w:val="clear" w:color="auto" w:fill="FFFFFF"/>
        </w:rPr>
        <w:t>utilise</w:t>
      </w:r>
      <w:proofErr w:type="spellEnd"/>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lastRenderedPageBreak/>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Mass of the spring-mass systems are not included in the eigenvalue solution</w:t>
      </w:r>
    </w:p>
    <w:p w:rsidR="00791406" w:rsidRDefault="00791406" w:rsidP="00791406">
      <w:pPr>
        <w:pStyle w:val="Heading5"/>
      </w:pPr>
      <w:bookmarkStart w:id="34" w:name="_140ft._Bridge"/>
      <w:bookmarkEnd w:id="34"/>
      <w:r>
        <w:t>140ft. Bridge</w:t>
      </w:r>
    </w:p>
    <w:p w:rsidR="00791406" w:rsidRDefault="00791406" w:rsidP="00791406">
      <w:r>
        <w:t>The 140 ft span models were based on the geometry of the bridge presented in the first part of this paper—a multi-girder highway bridge with steel plate girders. Simple beam elements were used in place of the cross-frame diaphragms that existed on the actual bridge, but the beam elements were assigned stiffness values such that butterfly modes matched those for the real structure, thereby assuring the transverse stiffness was adequately represented in the model.</w:t>
      </w:r>
    </w:p>
    <w:p w:rsidR="00791406" w:rsidRDefault="00791406" w:rsidP="00791406">
      <w:r>
        <w:t xml:space="preserve">The first natural frequency of the models was 2.08 Hz. </w:t>
      </w:r>
      <w:r w:rsidR="008E36C9">
        <w:t>The</w:t>
      </w:r>
      <w:r>
        <w:t xml:space="preserve"> path of travel was defined over the first interior girder. </w:t>
      </w:r>
      <w:r>
        <w:rPr>
          <w:rFonts w:ascii="Helvetica" w:hAnsi="Helvetica"/>
          <w:color w:val="000000"/>
          <w:sz w:val="20"/>
          <w:szCs w:val="20"/>
          <w:shd w:val="clear" w:color="auto" w:fill="FFFFFF"/>
        </w:rPr>
        <w:t xml:space="preserve">The midspan displacements of that girder due to a point load (twin point loads spaced 6’ apart, totaling 1 </w:t>
      </w:r>
      <w:r w:rsidR="007D7D77">
        <w:rPr>
          <w:rFonts w:ascii="Helvetica" w:hAnsi="Helvetica"/>
          <w:color w:val="000000"/>
          <w:sz w:val="20"/>
          <w:szCs w:val="20"/>
          <w:shd w:val="clear" w:color="auto" w:fill="FFFFFF"/>
        </w:rPr>
        <w:t>lb.</w:t>
      </w:r>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r w:rsidR="008E36C9">
        <w:rPr>
          <w:rFonts w:ascii="Helvetica" w:hAnsi="Helvetica"/>
          <w:color w:val="000000"/>
          <w:sz w:val="20"/>
          <w:szCs w:val="20"/>
          <w:shd w:val="clear" w:color="auto" w:fill="FFFFFF"/>
        </w:rPr>
        <w:t xml:space="preserve"> These values were used to compute equivalent EI values for implementing the state-space models as described previously.</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t>100ft. Bridge</w:t>
      </w:r>
    </w:p>
    <w:p w:rsidR="008E36C9" w:rsidRDefault="008E36C9" w:rsidP="008E36C9">
      <w:r>
        <w:t xml:space="preserve">This set of bridges was created based on a 2-lane bridge in Maryland with structure number </w:t>
      </w:r>
      <w:hyperlink r:id="rId99" w:history="1">
        <w:r w:rsidRPr="00DF190C">
          <w:rPr>
            <w:rStyle w:val="Hyperlink"/>
          </w:rPr>
          <w:t>80053010</w:t>
        </w:r>
      </w:hyperlink>
      <w:r>
        <w:t>: a continuous bridge with two spans with a length of 100 feet and with (5) AASHTO Type IV girders. Diaphragms are located at the center of each span and at the ends of the spans. The deck is 9.5” thick; no sidewalks are present; 4’ tall by 2’ wide concrete barriers are placed along either side.</w:t>
      </w:r>
    </w:p>
    <w:p w:rsidR="008E36C9" w:rsidRDefault="008E36C9" w:rsidP="008E36C9">
      <w:r>
        <w:lastRenderedPageBreak/>
        <w:t xml:space="preserve">The first natural frequency of the models is 3.99 Hz. Three paths were defined on this model for simulations. Their locations are at 4’, 10.5’ and 16.5’ from the exterior girder. </w:t>
      </w:r>
      <w:r>
        <w:rPr>
          <w:rFonts w:ascii="Helvetica" w:hAnsi="Helvetica"/>
          <w:color w:val="000000"/>
          <w:sz w:val="20"/>
          <w:szCs w:val="20"/>
          <w:shd w:val="clear" w:color="auto" w:fill="FFFFFF"/>
        </w:rPr>
        <w:t xml:space="preserve">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p>
    <w:tbl>
      <w:tblPr>
        <w:tblStyle w:val="TableGrid"/>
        <w:tblW w:w="8174" w:type="dxa"/>
        <w:tblLook w:val="04A0" w:firstRow="1" w:lastRow="0" w:firstColumn="1" w:lastColumn="0" w:noHBand="0" w:noVBand="1"/>
      </w:tblPr>
      <w:tblGrid>
        <w:gridCol w:w="1729"/>
        <w:gridCol w:w="1363"/>
        <w:gridCol w:w="995"/>
        <w:gridCol w:w="1729"/>
        <w:gridCol w:w="1363"/>
        <w:gridCol w:w="995"/>
      </w:tblGrid>
      <w:tr w:rsidR="008E36C9" w:rsidTr="008E36C9">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8E36C9">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8E36C9">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8E36C9">
      <w:pPr>
        <w:rPr>
          <w:rFonts w:ascii="Helvetica" w:hAnsi="Helvetica"/>
          <w:color w:val="000000"/>
          <w:sz w:val="20"/>
          <w:szCs w:val="20"/>
          <w:shd w:val="clear" w:color="auto" w:fill="FFFFFF"/>
        </w:rPr>
      </w:pPr>
      <w:r>
        <w:t xml:space="preserve">This set of bridges was based on a 2-span simply supported bridge located in Maryland with structure number: </w:t>
      </w:r>
      <w:hyperlink r:id="rId100" w:history="1">
        <w:r w:rsidRPr="00FD3A19">
          <w:rPr>
            <w:rStyle w:val="Hyperlink"/>
            <w:rFonts w:ascii="Helvetica" w:hAnsi="Helvetica"/>
            <w:sz w:val="20"/>
            <w:szCs w:val="20"/>
            <w:shd w:val="clear" w:color="auto" w:fill="FFFFFF"/>
          </w:rPr>
          <w:t>70042010</w:t>
        </w:r>
      </w:hyperlink>
      <w:r>
        <w:rPr>
          <w:rFonts w:ascii="Helvetica" w:hAnsi="Helvetica"/>
          <w:color w:val="000000"/>
          <w:sz w:val="20"/>
          <w:szCs w:val="20"/>
          <w:shd w:val="clear" w:color="auto" w:fill="FFFFFF"/>
        </w:rPr>
        <w:t xml:space="preserve">. The bridge features a 15-degree skew, (7) wide-flange (rolled) steel girders, channel diaphragms and concrete barriers. The deck is 8.5” thick and the barriers are 32” tall by 19” wide; there is no sidewalk. The skew of the models was increased to 16 degrees for ease of modeling. </w:t>
      </w:r>
    </w:p>
    <w:p w:rsidR="008E36C9" w:rsidRDefault="008E36C9" w:rsidP="008E36C9">
      <w:pPr>
        <w:rPr>
          <w:rFonts w:ascii="Helvetica" w:hAnsi="Helvetica"/>
          <w:color w:val="000000"/>
          <w:sz w:val="20"/>
          <w:szCs w:val="20"/>
          <w:shd w:val="clear" w:color="auto" w:fill="FFFFFF"/>
        </w:rPr>
      </w:pPr>
      <w:r>
        <w:rPr>
          <w:rFonts w:ascii="Helvetica" w:hAnsi="Helvetica"/>
          <w:color w:val="000000"/>
          <w:sz w:val="20"/>
          <w:szCs w:val="20"/>
          <w:shd w:val="clear" w:color="auto" w:fill="FFFFFF"/>
        </w:rPr>
        <w:t xml:space="preserve">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on the path at midspan are given below. It’s midspan displacement is also given below.</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 xml:space="preserve">The 2-DOF state-space models were implemented in the manner described in a preceding section.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lastRenderedPageBreak/>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 for each FE model and vehicle path totaling 12 cases. These are summarized in the following table.</w:t>
      </w:r>
      <w:r w:rsidR="00165950">
        <w:t xml:space="preserve"> A structural damping ratio of 1% was assigned for all models. </w:t>
      </w:r>
      <w:r>
        <w:t>The vehicle parameters matched those assigned in the FE models.</w:t>
      </w:r>
    </w:p>
    <w:tbl>
      <w:tblPr>
        <w:tblW w:w="76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941"/>
      </w:tblGrid>
      <w:tr w:rsidR="00133338" w:rsidRPr="005F595B" w:rsidTr="00477C70">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941"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Mass (</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tbl>
      <w:tblPr>
        <w:tblStyle w:val="TableGrid"/>
        <w:tblW w:w="0" w:type="auto"/>
        <w:tblLook w:val="04A0" w:firstRow="1" w:lastRow="0" w:firstColumn="1" w:lastColumn="0" w:noHBand="0" w:noVBand="1"/>
      </w:tblPr>
      <w:tblGrid>
        <w:gridCol w:w="1780"/>
        <w:gridCol w:w="1794"/>
        <w:gridCol w:w="1794"/>
        <w:gridCol w:w="1794"/>
        <w:gridCol w:w="1694"/>
      </w:tblGrid>
      <w:tr w:rsidR="00F47D53" w:rsidTr="007D7D77">
        <w:tc>
          <w:tcPr>
            <w:tcW w:w="1915" w:type="dxa"/>
          </w:tcPr>
          <w:p w:rsidR="00F47D53" w:rsidRDefault="00F47D53" w:rsidP="00F47D53">
            <w:pPr>
              <w:pStyle w:val="squish"/>
            </w:pPr>
          </w:p>
        </w:tc>
        <w:tc>
          <w:tcPr>
            <w:tcW w:w="1915" w:type="dxa"/>
          </w:tcPr>
          <w:p w:rsidR="00F47D53" w:rsidRDefault="00F47D53" w:rsidP="00F47D53">
            <w:pPr>
              <w:pStyle w:val="squish"/>
            </w:pPr>
            <w:r>
              <w:t>40 ft span</w:t>
            </w:r>
          </w:p>
        </w:tc>
        <w:tc>
          <w:tcPr>
            <w:tcW w:w="1915" w:type="dxa"/>
          </w:tcPr>
          <w:p w:rsidR="00F47D53" w:rsidRDefault="00F47D53" w:rsidP="00F47D53">
            <w:pPr>
              <w:pStyle w:val="squish"/>
            </w:pPr>
            <w:r>
              <w:t>100 ft span</w:t>
            </w:r>
          </w:p>
        </w:tc>
        <w:tc>
          <w:tcPr>
            <w:tcW w:w="1915" w:type="dxa"/>
          </w:tcPr>
          <w:p w:rsidR="00F47D53" w:rsidRDefault="00F47D53" w:rsidP="00F47D53">
            <w:pPr>
              <w:pStyle w:val="squish"/>
            </w:pPr>
            <w:r>
              <w:t>140 ft span</w:t>
            </w:r>
          </w:p>
        </w:tc>
        <w:tc>
          <w:tcPr>
            <w:tcW w:w="1916" w:type="dxa"/>
          </w:tcPr>
          <w:p w:rsidR="00F47D53" w:rsidRDefault="00F47D53" w:rsidP="00F47D53">
            <w:pPr>
              <w:pStyle w:val="squish"/>
            </w:pPr>
          </w:p>
        </w:tc>
      </w:tr>
      <w:tr w:rsidR="00F47D53" w:rsidTr="007D7D77">
        <w:tc>
          <w:tcPr>
            <w:tcW w:w="1915" w:type="dxa"/>
          </w:tcPr>
          <w:p w:rsidR="00F47D53" w:rsidRDefault="00F47D53" w:rsidP="00F47D53">
            <w:pPr>
              <w:pStyle w:val="squish"/>
            </w:pPr>
            <w:r>
              <w:t>Ma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6" w:type="dxa"/>
          </w:tcPr>
          <w:p w:rsidR="00F47D53" w:rsidRDefault="00F47D53" w:rsidP="00F47D53">
            <w:pPr>
              <w:pStyle w:val="squish"/>
            </w:pPr>
            <w:proofErr w:type="spellStart"/>
            <w:r>
              <w:t>slinch</w:t>
            </w:r>
            <w:proofErr w:type="spellEnd"/>
          </w:p>
        </w:tc>
      </w:tr>
      <w:tr w:rsidR="00F47D53" w:rsidTr="007D7D77">
        <w:tc>
          <w:tcPr>
            <w:tcW w:w="1915" w:type="dxa"/>
          </w:tcPr>
          <w:p w:rsidR="00F47D53" w:rsidRDefault="00F47D53" w:rsidP="00F47D53">
            <w:pPr>
              <w:pStyle w:val="squish"/>
            </w:pPr>
            <w:r>
              <w:t>Spring Stiffne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8.7929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6150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4.9846E+04</w:t>
            </w:r>
          </w:p>
        </w:tc>
        <w:tc>
          <w:tcPr>
            <w:tcW w:w="1916" w:type="dxa"/>
          </w:tcPr>
          <w:p w:rsidR="00F47D53" w:rsidRDefault="00F47D53" w:rsidP="00F47D53">
            <w:pPr>
              <w:pStyle w:val="squish"/>
            </w:pPr>
            <w:proofErr w:type="spellStart"/>
            <w:r>
              <w:t>lb</w:t>
            </w:r>
            <w:proofErr w:type="spellEnd"/>
            <w:r>
              <w:t>/in</w:t>
            </w:r>
          </w:p>
        </w:tc>
      </w:tr>
      <w:tr w:rsidR="00F47D53" w:rsidTr="007D7D77">
        <w:tc>
          <w:tcPr>
            <w:tcW w:w="1915" w:type="dxa"/>
          </w:tcPr>
          <w:p w:rsidR="00F47D53" w:rsidRDefault="00F47D53" w:rsidP="00F47D53">
            <w:pPr>
              <w:pStyle w:val="squish"/>
            </w:pPr>
            <w:r>
              <w:t>Damping Coefficient</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652.23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136.67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631.48 (10%)</w:t>
            </w:r>
          </w:p>
        </w:tc>
        <w:tc>
          <w:tcPr>
            <w:tcW w:w="1916" w:type="dxa"/>
          </w:tcPr>
          <w:p w:rsidR="00F47D53" w:rsidRDefault="00F47D53" w:rsidP="00F47D53">
            <w:pPr>
              <w:pStyle w:val="squish"/>
            </w:pPr>
            <w:proofErr w:type="spellStart"/>
            <w:r>
              <w:t>lb</w:t>
            </w:r>
            <w:proofErr w:type="spellEnd"/>
            <w:r>
              <w:t>-s/in</w:t>
            </w:r>
          </w:p>
        </w:tc>
      </w:tr>
      <w:tr w:rsidR="00F47D53" w:rsidTr="007D7D77">
        <w:tc>
          <w:tcPr>
            <w:tcW w:w="1915" w:type="dxa"/>
          </w:tcPr>
          <w:p w:rsidR="00F47D53" w:rsidRDefault="00F47D53" w:rsidP="00F47D53">
            <w:pPr>
              <w:pStyle w:val="squish"/>
            </w:pPr>
            <w:r>
              <w:t>Damped Natural Frequency</w:t>
            </w:r>
          </w:p>
        </w:tc>
        <w:tc>
          <w:tcPr>
            <w:tcW w:w="1915" w:type="dxa"/>
            <w:vAlign w:val="center"/>
          </w:tcPr>
          <w:p w:rsidR="00F47D53" w:rsidRDefault="00F47D53" w:rsidP="00F47D53">
            <w:pPr>
              <w:pStyle w:val="squish"/>
            </w:pPr>
            <w:r>
              <w:t>10.5</w:t>
            </w:r>
          </w:p>
        </w:tc>
        <w:tc>
          <w:tcPr>
            <w:tcW w:w="1915" w:type="dxa"/>
            <w:vAlign w:val="center"/>
          </w:tcPr>
          <w:p w:rsidR="00F47D53" w:rsidRDefault="00F47D53" w:rsidP="00F47D53">
            <w:pPr>
              <w:pStyle w:val="squish"/>
            </w:pPr>
            <w:r>
              <w:t>4.5</w:t>
            </w:r>
          </w:p>
        </w:tc>
        <w:tc>
          <w:tcPr>
            <w:tcW w:w="1915" w:type="dxa"/>
            <w:vAlign w:val="center"/>
          </w:tcPr>
          <w:p w:rsidR="00F47D53" w:rsidRDefault="00F47D53" w:rsidP="00F47D53">
            <w:pPr>
              <w:pStyle w:val="squish"/>
            </w:pPr>
            <w:r>
              <w:t>2.5</w:t>
            </w:r>
          </w:p>
        </w:tc>
        <w:tc>
          <w:tcPr>
            <w:tcW w:w="1916" w:type="dxa"/>
          </w:tcPr>
          <w:p w:rsidR="00F47D53" w:rsidRDefault="00F47D53" w:rsidP="00F47D53">
            <w:pPr>
              <w:pStyle w:val="squish"/>
            </w:pPr>
            <w:r>
              <w:t>Hz</w:t>
            </w:r>
          </w:p>
        </w:tc>
      </w:tr>
    </w:tbl>
    <w:p w:rsidR="00477C70" w:rsidRDefault="00477C70" w:rsidP="00F47D53"/>
    <w:p w:rsidR="00F47D53" w:rsidRDefault="00F47D53" w:rsidP="00F47D53">
      <w:r>
        <w:lastRenderedPageBreak/>
        <w:t xml:space="preserve">A vehicle model was also created that was used in analyses across all models. This vehicle model was a single sprung mass with a natural frequency of 2.8 Hz. The parameters were as listed below. </w:t>
      </w:r>
    </w:p>
    <w:tbl>
      <w:tblPr>
        <w:tblStyle w:val="TableGrid"/>
        <w:tblW w:w="0" w:type="auto"/>
        <w:jc w:val="center"/>
        <w:tblLook w:val="04A0" w:firstRow="1" w:lastRow="0" w:firstColumn="1" w:lastColumn="0" w:noHBand="0" w:noVBand="1"/>
      </w:tblPr>
      <w:tblGrid>
        <w:gridCol w:w="2147"/>
        <w:gridCol w:w="1051"/>
        <w:gridCol w:w="939"/>
      </w:tblGrid>
      <w:tr w:rsidR="00F47D53" w:rsidTr="00D36DB9">
        <w:trPr>
          <w:jc w:val="center"/>
        </w:trPr>
        <w:tc>
          <w:tcPr>
            <w:tcW w:w="2147" w:type="dxa"/>
          </w:tcPr>
          <w:p w:rsidR="00F47D53" w:rsidRDefault="00F47D53" w:rsidP="00F47D53">
            <w:pPr>
              <w:pStyle w:val="squish"/>
            </w:pPr>
            <w:r>
              <w:t>Mass</w:t>
            </w:r>
          </w:p>
        </w:tc>
        <w:tc>
          <w:tcPr>
            <w:tcW w:w="1051" w:type="dxa"/>
          </w:tcPr>
          <w:p w:rsidR="00F47D53" w:rsidRDefault="00F47D53" w:rsidP="00F47D53">
            <w:pPr>
              <w:pStyle w:val="squish"/>
            </w:pPr>
            <w:r>
              <w:t>200</w:t>
            </w:r>
          </w:p>
        </w:tc>
        <w:tc>
          <w:tcPr>
            <w:tcW w:w="939" w:type="dxa"/>
          </w:tcPr>
          <w:p w:rsidR="00F47D53" w:rsidRDefault="00F47D53" w:rsidP="00F47D53">
            <w:pPr>
              <w:pStyle w:val="squish"/>
            </w:pPr>
            <w:proofErr w:type="spellStart"/>
            <w:r>
              <w:t>Slinch</w:t>
            </w:r>
            <w:proofErr w:type="spellEnd"/>
          </w:p>
        </w:tc>
      </w:tr>
      <w:tr w:rsidR="00F47D53" w:rsidTr="00D36DB9">
        <w:trPr>
          <w:jc w:val="center"/>
        </w:trPr>
        <w:tc>
          <w:tcPr>
            <w:tcW w:w="2147" w:type="dxa"/>
          </w:tcPr>
          <w:p w:rsidR="00F47D53" w:rsidRDefault="00F47D53" w:rsidP="00F47D53">
            <w:pPr>
              <w:pStyle w:val="squish"/>
            </w:pPr>
            <w:r>
              <w:t>Spring Stiffness</w:t>
            </w:r>
          </w:p>
        </w:tc>
        <w:tc>
          <w:tcPr>
            <w:tcW w:w="1051" w:type="dxa"/>
          </w:tcPr>
          <w:p w:rsidR="00F47D53" w:rsidRDefault="00F47D53" w:rsidP="00F47D53">
            <w:pPr>
              <w:pStyle w:val="squish"/>
            </w:pPr>
            <w:r>
              <w:t>61</w:t>
            </w:r>
            <w:r w:rsidRPr="008B6AB2">
              <w:t>902</w:t>
            </w:r>
            <w:r>
              <w:t>.</w:t>
            </w:r>
            <w:r w:rsidRPr="008B6AB2">
              <w:t>2</w:t>
            </w:r>
          </w:p>
        </w:tc>
        <w:tc>
          <w:tcPr>
            <w:tcW w:w="939" w:type="dxa"/>
          </w:tcPr>
          <w:p w:rsidR="00F47D53" w:rsidRDefault="00F47D53" w:rsidP="00F47D53">
            <w:pPr>
              <w:pStyle w:val="squish"/>
            </w:pPr>
            <w:proofErr w:type="spellStart"/>
            <w:r>
              <w:t>Lb</w:t>
            </w:r>
            <w:proofErr w:type="spellEnd"/>
            <w:r>
              <w:t>/in</w:t>
            </w:r>
          </w:p>
        </w:tc>
      </w:tr>
      <w:tr w:rsidR="00F47D53" w:rsidTr="00D36DB9">
        <w:trPr>
          <w:jc w:val="center"/>
        </w:trPr>
        <w:tc>
          <w:tcPr>
            <w:tcW w:w="2147" w:type="dxa"/>
          </w:tcPr>
          <w:p w:rsidR="00F47D53" w:rsidRDefault="00F47D53" w:rsidP="00F47D53">
            <w:pPr>
              <w:pStyle w:val="squish"/>
            </w:pPr>
            <w:r>
              <w:t>Damping Coefficient</w:t>
            </w:r>
          </w:p>
        </w:tc>
        <w:tc>
          <w:tcPr>
            <w:tcW w:w="1051"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F47D53" w:rsidP="00F47D53">
            <w:pPr>
              <w:pStyle w:val="squish"/>
            </w:pPr>
            <w:proofErr w:type="spellStart"/>
            <w:r>
              <w:t>Lb</w:t>
            </w:r>
            <w:proofErr w:type="spellEnd"/>
            <w:r>
              <w:t>-s/in</w:t>
            </w:r>
          </w:p>
        </w:tc>
      </w:tr>
    </w:tbl>
    <w:p w:rsidR="0037187D" w:rsidRPr="0037187D" w:rsidRDefault="0037187D" w:rsidP="0037187D">
      <w:pPr>
        <w:pStyle w:val="Heading4"/>
      </w:pPr>
      <w:r>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p w:rsidR="0037187D" w:rsidRDefault="00740B8A" w:rsidP="0037187D">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 xml:space="preserve">Each profile was created with a length such that it could fully cover the longest vehicle path, including approach. Since the longest test-case </w:t>
      </w:r>
      <w:r w:rsidR="00F60B64">
        <w:lastRenderedPageBreak/>
        <w:t>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t>Incremental</w:t>
      </w:r>
      <w:r w:rsidR="00D12705">
        <w:t xml:space="preserve"> unit load analysis along vehicle path of travel</w:t>
      </w:r>
    </w:p>
    <w:p w:rsidR="00853E09" w:rsidRDefault="00853E09" w:rsidP="00D12705">
      <w:pPr>
        <w:pStyle w:val="ListParagraph"/>
        <w:numPr>
          <w:ilvl w:val="0"/>
          <w:numId w:val="16"/>
        </w:numPr>
      </w:pPr>
      <w:r>
        <w:t>Calculation of 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77260" w:rsidP="00A77260">
      <w:r>
        <w:t xml:space="preserve">For </w:t>
      </w:r>
      <w:r w:rsidR="00853E09">
        <w:t>decisions made in these steps are as follow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bookmarkStart w:id="35" w:name="_Hlk2164515"/>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Number of modes to solve f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Profile i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Vehicle s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bookmarkEnd w:id="35"/>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p w:rsidR="001321BA" w:rsidRDefault="00165950" w:rsidP="00A77260">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xml:space="preserve">. The scripts subsequently looped through all the cases, performing simulation for each. Beam and sprung mass position and </w:t>
      </w:r>
      <w:r w:rsidR="00E8684C">
        <w:lastRenderedPageBreak/>
        <w:t>velocity time histories were output as well as contact force. The displacement amplification was computed according to the following equation.</w:t>
      </w:r>
    </w:p>
    <w:p w:rsidR="00E8684C" w:rsidRPr="00E8684C" w:rsidRDefault="00E8684C" w:rsidP="00477C70">
      <w:pPr>
        <w:rPr>
          <w:rFonts w:eastAsiaTheme="minorEastAsia"/>
        </w:rPr>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negative) displacement of the beam DOF over the </w:t>
      </w:r>
      <w:proofErr w:type="gramStart"/>
      <w:r>
        <w:t>time period</w:t>
      </w:r>
      <w:proofErr w:type="gramEnd"/>
      <w:r>
        <w:t xml:space="preserve"> for which the vehicle was on the span. For 2-span models, the displacement of the second span was reported as the minimum displacement of the beam DOF over the </w:t>
      </w:r>
      <w:proofErr w:type="gramStart"/>
      <w:r>
        <w:t>time period</w:t>
      </w:r>
      <w:proofErr w:type="gramEnd"/>
      <w:r>
        <w:t xml:space="preserve"> 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3508D9">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r>
                    <w:rPr>
                      <w:rFonts w:ascii="Cambria Math" w:eastAsiaTheme="minorEastAsia" w:hAnsi="Cambria Math"/>
                    </w:rPr>
                    <m:t>48EI</m:t>
                  </m:r>
                </m:den>
              </m:f>
            </m:oMath>
          </w:p>
        </w:tc>
        <w:tc>
          <w:tcPr>
            <w:tcW w:w="864" w:type="dxa"/>
            <w:vAlign w:val="center"/>
          </w:tcPr>
          <w:p w:rsidR="00F81D50" w:rsidRPr="00BD6DB7" w:rsidRDefault="00F81D50" w:rsidP="003508D9">
            <w:pPr>
              <w:pStyle w:val="EquationCaptions"/>
            </w:pPr>
            <w:r>
              <w:t>()</w:t>
            </w:r>
          </w:p>
        </w:tc>
      </w:tr>
      <w:tr w:rsidR="00F81D50" w:rsidTr="005C568F">
        <w:trPr>
          <w:trHeight w:val="720"/>
          <w:jc w:val="center"/>
        </w:trPr>
        <w:tc>
          <w:tcPr>
            <w:tcW w:w="7776" w:type="dxa"/>
            <w:vAlign w:val="center"/>
          </w:tcPr>
          <w:p w:rsidR="00F81D50" w:rsidRPr="007F10ED" w:rsidRDefault="00F81D50" w:rsidP="003508D9">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F81D50" w:rsidP="003508D9">
            <w:pPr>
              <w:pStyle w:val="EquationCaptions"/>
              <w:rPr>
                <w:rFonts w:ascii="Calibri" w:eastAsia="Calibri" w:hAnsi="Calibri" w:cs="Times New Roman"/>
              </w:rPr>
            </w:pPr>
            <w:r>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p>
    <w:p w:rsidR="00882542" w:rsidRDefault="00882542" w:rsidP="00391015">
      <w:r>
        <w:t xml:space="preserve">The predicted amplification is compared in the plots below. It can be observed from these plots that the state-space models are more conservative for scenarios that result in high levels of </w:t>
      </w:r>
      <w:r>
        <w:lastRenderedPageBreak/>
        <w:t xml:space="preserve">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D26A5F" w:rsidRDefault="00D26A5F" w:rsidP="00D26A5F">
      <w:pPr>
        <w:pStyle w:val="Heading5"/>
      </w:pPr>
      <w:r>
        <w:t>Vehicle Dynamics and Bridge Vulnerability</w:t>
      </w:r>
    </w:p>
    <w:p w:rsidR="00D26A5F" w:rsidRDefault="00D26A5F" w:rsidP="00D26A5F">
      <w:r>
        <w:t xml:space="preserve">In the following plot the dynamic amplification data points are grouped by the type of vehicle used in the analysis. As can be seen, the bridges with higher first natural frequencies fail to be excited by the 2.8 Hz vehicle. Furthermore, it is postulated that fully loaded trucks most often have first natural frequencies less than 4 Hz, and thus bridges with high first natural frequencies have reduced vulnerability to dynamic amplification. </w:t>
      </w:r>
    </w:p>
    <w:p w:rsidR="00D26A5F" w:rsidRPr="00D26A5F" w:rsidRDefault="00D26A5F" w:rsidP="00D26A5F">
      <w:pPr>
        <w:rPr>
          <w:b/>
        </w:rPr>
      </w:pPr>
      <w:r>
        <w:rPr>
          <w:b/>
        </w:rPr>
        <w:t>Plot</w:t>
      </w:r>
    </w:p>
    <w:p w:rsidR="00FE4790" w:rsidRDefault="00FE4790" w:rsidP="00FE4790">
      <w:pPr>
        <w:pStyle w:val="Heading2"/>
      </w:pPr>
      <w:bookmarkStart w:id="36" w:name="_Toc536017967"/>
      <w:r>
        <w:t>IRI &amp; Other Vehicle-Only Models</w:t>
      </w:r>
      <w:bookmarkEnd w:id="36"/>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w:t>
      </w:r>
      <w:r w:rsidR="005A3C9A">
        <w:lastRenderedPageBreak/>
        <w:t xml:space="preserve">content of the profile. However, </w:t>
      </w:r>
      <w:proofErr w:type="gramStart"/>
      <w:r w:rsidR="005A3C9A">
        <w:t>all of</w:t>
      </w:r>
      <w:proofErr w:type="gramEnd"/>
      <w:r w:rsidR="005A3C9A">
        <w:t xml:space="preserve">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6F1651" w:rsidP="00864BCE">
      <w:r>
        <w:rPr>
          <w:noProof/>
        </w:rPr>
        <w:lastRenderedPageBreak/>
        <w:drawing>
          <wp:inline distT="0" distB="0" distL="0" distR="0" wp14:anchorId="79BB781F" wp14:editId="13364B53">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Pr>
          <w:noProof/>
        </w:rPr>
        <w:drawing>
          <wp:inline distT="0" distB="0" distL="0" distR="0" wp14:anchorId="18C1E2FB" wp14:editId="612D75D2">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532AF1" w:rsidRDefault="00532AF1" w:rsidP="00864BCE">
      <w:r>
        <w:t xml:space="preserve">Another simple model was assessed that included representation of the </w:t>
      </w:r>
      <w:r w:rsidR="006F1651">
        <w:t>vehicle but</w:t>
      </w:r>
      <w:r>
        <w:t xml:space="preserve">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w:t>
      </w:r>
      <w:proofErr w:type="gramStart"/>
      <w:r>
        <w:t>time period</w:t>
      </w:r>
      <w:proofErr w:type="gramEnd"/>
      <w:r>
        <w:t xml:space="preserve">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rrelated </w:t>
      </w:r>
      <w:r w:rsidR="006F1651">
        <w:t xml:space="preserve">relatively well </w:t>
      </w:r>
      <w:r w:rsidR="00880CB6">
        <w:t>with dynamic amplification</w:t>
      </w:r>
      <w:r w:rsidR="006F1651">
        <w:t>, but that correlation coefficient was not consistent between bridges</w:t>
      </w:r>
      <w:r w:rsidR="00880CB6">
        <w:t xml:space="preserve"> and therefore is not recommended for any amplification predictions. </w:t>
      </w:r>
    </w:p>
    <w:p w:rsidR="00880CB6" w:rsidRDefault="006F1651" w:rsidP="00864BCE">
      <w:r>
        <w:rPr>
          <w:noProof/>
        </w:rPr>
        <w:drawing>
          <wp:inline distT="0" distB="0" distL="0" distR="0" wp14:anchorId="5B6A1A18" wp14:editId="1077F233">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Pr>
          <w:noProof/>
        </w:rPr>
        <w:drawing>
          <wp:inline distT="0" distB="0" distL="0" distR="0" wp14:anchorId="2E568DEB" wp14:editId="498F329C">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880CB6" w:rsidRDefault="00880CB6" w:rsidP="00880CB6">
      <w:pPr>
        <w:pStyle w:val="Heading2"/>
      </w:pPr>
      <w:bookmarkStart w:id="37" w:name="_Toc536017968"/>
      <w:r>
        <w:lastRenderedPageBreak/>
        <w:t>Summary</w:t>
      </w:r>
      <w:bookmarkEnd w:id="37"/>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w:t>
      </w:r>
      <w:proofErr w:type="gramStart"/>
      <w:r>
        <w:t>amplification, and</w:t>
      </w:r>
      <w:proofErr w:type="gramEnd"/>
      <w:r>
        <w:t xml:space="preserve"> is recommended if FE simulation is not practical. </w:t>
      </w:r>
    </w:p>
    <w:p w:rsidR="00880CB6" w:rsidRDefault="00880CB6" w:rsidP="00880CB6">
      <w:pPr>
        <w:pStyle w:val="ListParagraph"/>
        <w:numPr>
          <w:ilvl w:val="0"/>
          <w:numId w:val="3"/>
        </w:numPr>
      </w:pPr>
      <w:r>
        <w:t xml:space="preserve">Any metric that is to be used for predicting dynamic amplification must include a representation of the bridge. </w:t>
      </w:r>
      <w:proofErr w:type="gramStart"/>
      <w:r>
        <w:t>Therefore</w:t>
      </w:r>
      <w:proofErr w:type="gramEnd"/>
      <w:r>
        <w:t xml:space="preserve"> dynamic amplification should not be predicted by current roughness metrics (e.g. IRI and ISO 8608) that only consider the profile and vehicle. </w:t>
      </w:r>
    </w:p>
    <w:p w:rsidR="00B36A17" w:rsidRDefault="00B36A17" w:rsidP="00B36A17">
      <w:pPr>
        <w:pStyle w:val="Heading1"/>
        <w:tabs>
          <w:tab w:val="center" w:pos="4320"/>
        </w:tabs>
      </w:pPr>
      <w:bookmarkStart w:id="38" w:name="_Toc536017969"/>
      <w:r>
        <w:t>Part 3: Applications in Vehicle-Bridge Interaction</w:t>
      </w:r>
      <w:bookmarkEnd w:id="38"/>
      <w:r>
        <w:tab/>
      </w:r>
    </w:p>
    <w:p w:rsidR="00B36A17" w:rsidRPr="000F6CE4" w:rsidRDefault="00B36A17" w:rsidP="00B36A17">
      <w:r>
        <w:t>Several tools have been shown capable of simulating vehicle-bridge interaction and are leveraged in the following pages to further our understanding of dynamic amplification.</w:t>
      </w:r>
    </w:p>
    <w:p w:rsidR="00B36A17" w:rsidRDefault="00B36A17" w:rsidP="00B36A17">
      <w:pPr>
        <w:pStyle w:val="Heading2"/>
      </w:pPr>
      <w:bookmarkStart w:id="39" w:name="_Toc536017970"/>
      <w:r>
        <w:t>Remediation and Smoothness Criteria</w:t>
      </w:r>
      <w:bookmarkEnd w:id="39"/>
    </w:p>
    <w:p w:rsidR="00B36A17" w:rsidRDefault="00B36A17" w:rsidP="00B36A17">
      <w:r w:rsidRPr="000F6CE4">
        <w:t xml:space="preserve">If a bridge is suspected to exhibit large dynamic amplification </w:t>
      </w:r>
      <w:proofErr w:type="gramStart"/>
      <w:r w:rsidRPr="000F6CE4">
        <w:t>as a result of</w:t>
      </w:r>
      <w:proofErr w:type="gramEnd"/>
      <w:r w:rsidRPr="000F6CE4">
        <w:t xml:space="preserve">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w:t>
      </w:r>
    </w:p>
    <w:p w:rsidR="00B36A17" w:rsidRDefault="00B36A17" w:rsidP="00B36A17">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w:t>
      </w:r>
      <w:r>
        <w:lastRenderedPageBreak/>
        <w:t xml:space="preserve">presented in this section. However, if a deck profile is shown to have a high IRI, intervention should be considered. </w:t>
      </w:r>
    </w:p>
    <w:p w:rsidR="00B36A17" w:rsidRDefault="00B36A17" w:rsidP="00B36A17">
      <w:r>
        <w:t xml:space="preserve">Rolling straightedge requirements are widely used for specifying localized roughness criteria and are expressed in terms of deviation over a certain length. Parameters commonly range from 1/8 to ¼ inch deviation over a 10 to </w:t>
      </w:r>
      <w:proofErr w:type="gramStart"/>
      <w:r>
        <w:t>16 foot</w:t>
      </w:r>
      <w:proofErr w:type="gramEnd"/>
      <w:r>
        <w:t xml:space="preserve"> distance. A computer algorithm was developed that effectively smooths the profile according the straightedge requirements. The effect of this smoothing is illustrated in the following plot whereby a measured profile is compared to the same profile smoothed such that no point deviates more than 1/8</w:t>
      </w:r>
      <w:r w:rsidRPr="00F76C90">
        <w:rPr>
          <w:vertAlign w:val="superscript"/>
        </w:rPr>
        <w:t>th</w:t>
      </w:r>
      <w:r>
        <w:t xml:space="preserve"> inch over 10ft. </w:t>
      </w:r>
    </w:p>
    <w:p w:rsidR="00B36A17" w:rsidRDefault="00B36A17" w:rsidP="00B36A17">
      <w:pPr>
        <w:jc w:val="center"/>
      </w:pPr>
      <w:r w:rsidRPr="00C20F41">
        <w:rPr>
          <w:noProof/>
        </w:rPr>
        <w:drawing>
          <wp:inline distT="0" distB="0" distL="0" distR="0" wp14:anchorId="6F1D4B54" wp14:editId="51DFC3F6">
            <wp:extent cx="5029200" cy="2900091"/>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a:extLst>
                        <a:ext uri="{28A0092B-C50C-407E-A947-70E740481C1C}">
                          <a14:useLocalDpi xmlns:a14="http://schemas.microsoft.com/office/drawing/2010/main" val="0"/>
                        </a:ext>
                      </a:extLst>
                    </a:blip>
                    <a:srcRect l="4167" r="5390"/>
                    <a:stretch/>
                  </pic:blipFill>
                  <pic:spPr bwMode="auto">
                    <a:xfrm>
                      <a:off x="0" y="0"/>
                      <a:ext cx="5029200" cy="2900091"/>
                    </a:xfrm>
                    <a:prstGeom prst="rect">
                      <a:avLst/>
                    </a:prstGeom>
                    <a:noFill/>
                    <a:ln>
                      <a:noFill/>
                    </a:ln>
                    <a:extLst>
                      <a:ext uri="{53640926-AAD7-44D8-BBD7-CCE9431645EC}">
                        <a14:shadowObscured xmlns:a14="http://schemas.microsoft.com/office/drawing/2010/main"/>
                      </a:ext>
                    </a:extLst>
                  </pic:spPr>
                </pic:pic>
              </a:graphicData>
            </a:graphic>
          </wp:inline>
        </w:drawing>
      </w:r>
    </w:p>
    <w:p w:rsidR="00B36A17" w:rsidRDefault="00B36A17" w:rsidP="00B36A17">
      <w:r>
        <w:t>The ability of straightedge criteria to limit dynamic amplification is assessed by simulating vehicle-bridge interaction with a problematic profile, and again with the profile smoothed according to specified criteria. The FE model of a single 140 ft. span with the 2.5 Hz vehicle model as described in the previous chapter was utilized for this study. Simulation parameters are summarized in the following table.</w:t>
      </w:r>
    </w:p>
    <w:tbl>
      <w:tblPr>
        <w:tblStyle w:val="TableGrid"/>
        <w:tblW w:w="5582" w:type="dxa"/>
        <w:jc w:val="center"/>
        <w:tblLook w:val="04A0" w:firstRow="1" w:lastRow="0" w:firstColumn="1" w:lastColumn="0" w:noHBand="0" w:noVBand="1"/>
      </w:tblPr>
      <w:tblGrid>
        <w:gridCol w:w="3742"/>
        <w:gridCol w:w="939"/>
        <w:gridCol w:w="901"/>
      </w:tblGrid>
      <w:tr w:rsidR="00B36A17" w:rsidTr="00AA63E0">
        <w:trPr>
          <w:jc w:val="center"/>
        </w:trPr>
        <w:tc>
          <w:tcPr>
            <w:tcW w:w="3742" w:type="dxa"/>
          </w:tcPr>
          <w:p w:rsidR="00B36A17" w:rsidRDefault="00B36A17" w:rsidP="00AA63E0">
            <w:pPr>
              <w:pStyle w:val="squish"/>
            </w:pPr>
            <w:r>
              <w:t>Number of modes included</w:t>
            </w:r>
          </w:p>
        </w:tc>
        <w:tc>
          <w:tcPr>
            <w:tcW w:w="939" w:type="dxa"/>
          </w:tcPr>
          <w:p w:rsidR="00B36A17" w:rsidRDefault="00B36A17" w:rsidP="00AA63E0">
            <w:pPr>
              <w:pStyle w:val="squish"/>
              <w:jc w:val="right"/>
            </w:pPr>
            <w:r>
              <w:t>15</w:t>
            </w:r>
          </w:p>
        </w:tc>
        <w:tc>
          <w:tcPr>
            <w:tcW w:w="901" w:type="dxa"/>
          </w:tcPr>
          <w:p w:rsidR="00B36A17" w:rsidRDefault="00B36A17" w:rsidP="00AA63E0">
            <w:pPr>
              <w:pStyle w:val="squish"/>
              <w:jc w:val="both"/>
            </w:pPr>
          </w:p>
        </w:tc>
      </w:tr>
      <w:tr w:rsidR="00B36A17" w:rsidTr="00AA63E0">
        <w:trPr>
          <w:jc w:val="center"/>
        </w:trPr>
        <w:tc>
          <w:tcPr>
            <w:tcW w:w="3742" w:type="dxa"/>
          </w:tcPr>
          <w:p w:rsidR="00B36A17" w:rsidRDefault="00B36A17" w:rsidP="00AA63E0">
            <w:pPr>
              <w:pStyle w:val="squish"/>
            </w:pPr>
            <w:r>
              <w:t>Incremental distance along load-path</w:t>
            </w:r>
          </w:p>
        </w:tc>
        <w:tc>
          <w:tcPr>
            <w:tcW w:w="939" w:type="dxa"/>
          </w:tcPr>
          <w:p w:rsidR="00B36A17" w:rsidRDefault="00B36A17" w:rsidP="00AA63E0">
            <w:pPr>
              <w:pStyle w:val="squish"/>
              <w:jc w:val="right"/>
            </w:pPr>
            <w:r>
              <w:t>6</w:t>
            </w:r>
          </w:p>
        </w:tc>
        <w:tc>
          <w:tcPr>
            <w:tcW w:w="901" w:type="dxa"/>
          </w:tcPr>
          <w:p w:rsidR="00B36A17" w:rsidRDefault="00B36A17" w:rsidP="00AA63E0">
            <w:pPr>
              <w:pStyle w:val="squish"/>
              <w:jc w:val="both"/>
            </w:pPr>
            <w:r>
              <w:t>inches</w:t>
            </w:r>
          </w:p>
        </w:tc>
      </w:tr>
      <w:tr w:rsidR="00B36A17" w:rsidTr="00AA63E0">
        <w:trPr>
          <w:jc w:val="center"/>
        </w:trPr>
        <w:tc>
          <w:tcPr>
            <w:tcW w:w="3742" w:type="dxa"/>
          </w:tcPr>
          <w:p w:rsidR="00B36A17" w:rsidRDefault="00B36A17" w:rsidP="00AA63E0">
            <w:pPr>
              <w:pStyle w:val="squish"/>
            </w:pPr>
            <w:r>
              <w:lastRenderedPageBreak/>
              <w:t>Structural damping</w:t>
            </w:r>
          </w:p>
        </w:tc>
        <w:tc>
          <w:tcPr>
            <w:tcW w:w="939" w:type="dxa"/>
          </w:tcPr>
          <w:p w:rsidR="00B36A17" w:rsidRDefault="00B36A17" w:rsidP="00AA63E0">
            <w:pPr>
              <w:pStyle w:val="squish"/>
              <w:jc w:val="right"/>
            </w:pPr>
            <w:r>
              <w:t>1%</w:t>
            </w:r>
          </w:p>
        </w:tc>
        <w:tc>
          <w:tcPr>
            <w:tcW w:w="901" w:type="dxa"/>
          </w:tcPr>
          <w:p w:rsidR="00B36A17" w:rsidRDefault="00B36A17" w:rsidP="00AA63E0">
            <w:pPr>
              <w:pStyle w:val="squish"/>
              <w:jc w:val="both"/>
            </w:pPr>
          </w:p>
        </w:tc>
      </w:tr>
      <w:tr w:rsidR="00B36A17" w:rsidTr="00AA63E0">
        <w:trPr>
          <w:jc w:val="center"/>
        </w:trPr>
        <w:tc>
          <w:tcPr>
            <w:tcW w:w="3742" w:type="dxa"/>
          </w:tcPr>
          <w:p w:rsidR="00B36A17" w:rsidRDefault="00B36A17" w:rsidP="00AA63E0">
            <w:pPr>
              <w:pStyle w:val="squish"/>
            </w:pPr>
            <w:r>
              <w:t>Vehicle speed</w:t>
            </w:r>
          </w:p>
        </w:tc>
        <w:tc>
          <w:tcPr>
            <w:tcW w:w="939" w:type="dxa"/>
          </w:tcPr>
          <w:p w:rsidR="00B36A17" w:rsidRDefault="00B36A17" w:rsidP="00AA63E0">
            <w:pPr>
              <w:pStyle w:val="squish"/>
              <w:jc w:val="right"/>
            </w:pPr>
            <w:r>
              <w:t>720</w:t>
            </w:r>
          </w:p>
        </w:tc>
        <w:tc>
          <w:tcPr>
            <w:tcW w:w="901" w:type="dxa"/>
          </w:tcPr>
          <w:p w:rsidR="00B36A17" w:rsidRDefault="00B36A17" w:rsidP="00AA63E0">
            <w:pPr>
              <w:pStyle w:val="squish"/>
              <w:jc w:val="both"/>
            </w:pPr>
            <w:r>
              <w:t>in/sec</w:t>
            </w:r>
          </w:p>
        </w:tc>
      </w:tr>
      <w:tr w:rsidR="00B36A17" w:rsidTr="00AA63E0">
        <w:trPr>
          <w:jc w:val="center"/>
        </w:trPr>
        <w:tc>
          <w:tcPr>
            <w:tcW w:w="3742" w:type="dxa"/>
          </w:tcPr>
          <w:p w:rsidR="00B36A17" w:rsidRDefault="00B36A17" w:rsidP="00AA63E0">
            <w:pPr>
              <w:pStyle w:val="squish"/>
            </w:pPr>
            <w:r>
              <w:t>Solution time-step</w:t>
            </w:r>
          </w:p>
        </w:tc>
        <w:tc>
          <w:tcPr>
            <w:tcW w:w="939" w:type="dxa"/>
          </w:tcPr>
          <w:p w:rsidR="00B36A17" w:rsidRDefault="00B36A17" w:rsidP="00AA63E0">
            <w:pPr>
              <w:pStyle w:val="squish"/>
              <w:jc w:val="right"/>
            </w:pPr>
            <w:r>
              <w:t>0.0015</w:t>
            </w:r>
          </w:p>
        </w:tc>
        <w:tc>
          <w:tcPr>
            <w:tcW w:w="901" w:type="dxa"/>
          </w:tcPr>
          <w:p w:rsidR="00B36A17" w:rsidRDefault="00B36A17" w:rsidP="00AA63E0">
            <w:pPr>
              <w:pStyle w:val="squish"/>
              <w:jc w:val="both"/>
            </w:pPr>
            <w:r>
              <w:t>sec</w:t>
            </w:r>
          </w:p>
        </w:tc>
      </w:tr>
    </w:tbl>
    <w:p w:rsidR="00B36A17" w:rsidRPr="008C690F" w:rsidRDefault="00B36A17" w:rsidP="00B36A17">
      <w:r>
        <w:t xml:space="preserve">The following plot compares bridge midspan displacement amplification for the two profiles. Amplification was computed according to equation </w:t>
      </w:r>
      <w:r>
        <w:rPr>
          <w:b/>
        </w:rPr>
        <w:t>XX</w:t>
      </w:r>
      <w:r>
        <w:t>, for which the static displacement was taken as the maximum quasi-static (i.e. 5 in/sec) displacement.</w:t>
      </w:r>
    </w:p>
    <w:p w:rsidR="00B36A17" w:rsidRDefault="00B36A17" w:rsidP="00B36A17">
      <w:r>
        <w:rPr>
          <w:noProof/>
        </w:rPr>
        <w:drawing>
          <wp:inline distT="0" distB="0" distL="0" distR="0" wp14:anchorId="106D8452" wp14:editId="5479E9FF">
            <wp:extent cx="4572000" cy="2743200"/>
            <wp:effectExtent l="0" t="0" r="0" b="0"/>
            <wp:docPr id="102" name="Chart 10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B36A17" w:rsidRDefault="00B36A17" w:rsidP="00B36A17">
      <w:r>
        <w:t>The above plot clearly shows the 1/8</w:t>
      </w:r>
      <w:r w:rsidRPr="008C690F">
        <w:rPr>
          <w:vertAlign w:val="superscript"/>
        </w:rPr>
        <w:t>th</w:t>
      </w:r>
      <w:r>
        <w:t xml:space="preserve"> inch over 10 feet criterion is ineffective at limiting dynamic amplification. </w:t>
      </w:r>
    </w:p>
    <w:p w:rsidR="00B36A17" w:rsidRDefault="00B36A17" w:rsidP="00B36A17">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A variety of straightedge criterion were assessed with the 2-DOF state-space model of the 140ft. single-span bridge. Straightedge smoothing was performed with maximum specified deviation ranging from 1/8</w:t>
      </w:r>
      <w:r w:rsidRPr="008C690F">
        <w:rPr>
          <w:vertAlign w:val="superscript"/>
        </w:rPr>
        <w:t>th</w:t>
      </w:r>
      <w:r>
        <w:t xml:space="preserve"> inch to ½ inch and straightedge length ranging from 10 to 24 feet. The results are plotted below.</w:t>
      </w:r>
    </w:p>
    <w:p w:rsidR="00B36A17" w:rsidRDefault="00B36A17" w:rsidP="00B36A17">
      <w:pPr>
        <w:jc w:val="center"/>
      </w:pPr>
      <w:r>
        <w:rPr>
          <w:noProof/>
        </w:rPr>
        <w:lastRenderedPageBreak/>
        <w:drawing>
          <wp:inline distT="0" distB="0" distL="0" distR="0" wp14:anchorId="6412BBEB" wp14:editId="3DC00FDF">
            <wp:extent cx="4572000" cy="2743200"/>
            <wp:effectExtent l="0" t="0" r="0" b="0"/>
            <wp:docPr id="103" name="Chart 103">
              <a:extLst xmlns:a="http://schemas.openxmlformats.org/drawingml/2006/main">
                <a:ext uri="{FF2B5EF4-FFF2-40B4-BE49-F238E27FC236}">
                  <a16:creationId xmlns:a16="http://schemas.microsoft.com/office/drawing/2014/main" id="{197B8E30-ED5F-42BE-8754-933B195D1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B36A17" w:rsidRPr="00E077D1" w:rsidRDefault="00B36A17" w:rsidP="00B36A17">
      <w:r>
        <w:t>The preceding plot demonstrates the ability of straightedge requirements to limit dynamic amplification. Criteria that specify deviation limits greater than ¼” are wholly inadequate at limiting amplification. Even criteria with ¼” deviation limits were only successful at reducing the amplification to 1.33 when the straightedge length was 24 feet. Based on these findings it is recommended that straightedge criteria specify a maximum deviation of 1/8</w:t>
      </w:r>
      <w:r w:rsidRPr="00520DF0">
        <w:rPr>
          <w:vertAlign w:val="superscript"/>
        </w:rPr>
        <w:t>th</w:t>
      </w:r>
      <w:r>
        <w:t xml:space="preserve"> inch over at least 16 feet.</w:t>
      </w:r>
    </w:p>
    <w:p w:rsidR="00B36A17" w:rsidRDefault="00B36A17" w:rsidP="00B36A17">
      <w:pPr>
        <w:pStyle w:val="Heading2"/>
      </w:pPr>
      <w:bookmarkStart w:id="40" w:name="_Toc536017971"/>
      <w:r>
        <w:t>Vehicle Configurations</w:t>
      </w:r>
      <w:bookmarkEnd w:id="40"/>
    </w:p>
    <w:p w:rsidR="00B36A17" w:rsidRPr="00800104" w:rsidRDefault="00B36A17" w:rsidP="00B36A17">
      <w:r>
        <w:t xml:space="preserve">The many simulations that have thus far been reported, have considered a single vehicle traversing a bridge. </w:t>
      </w:r>
      <w:proofErr w:type="gramStart"/>
      <w:r>
        <w:t>In reality, bridges</w:t>
      </w:r>
      <w:proofErr w:type="gramEnd"/>
      <w:r>
        <w:t xml:space="preserve"> experience a large variety of different live-load configurations and many times are subjected to multiple vehicles at the same time. </w:t>
      </w:r>
    </w:p>
    <w:p w:rsidR="00B36A17" w:rsidRPr="00D36DB9" w:rsidRDefault="00B36A17" w:rsidP="00B36A17">
      <w:pPr>
        <w:pStyle w:val="Heading3"/>
      </w:pPr>
      <w:bookmarkStart w:id="41" w:name="_Toc536017972"/>
      <w:r>
        <w:t>Traffic</w:t>
      </w:r>
      <w:bookmarkEnd w:id="41"/>
    </w:p>
    <w:p w:rsidR="00B36A17" w:rsidRDefault="00B36A17" w:rsidP="00B36A17">
      <w:r>
        <w:t xml:space="preserve">The scenario of multiple-vehicle loading is accounted for in most design methodologies </w:t>
      </w:r>
      <w:proofErr w:type="gramStart"/>
      <w:r>
        <w:t>through the use of</w:t>
      </w:r>
      <w:proofErr w:type="gramEnd"/>
      <w:r>
        <w:t xml:space="preserve"> multi-presence factors. These factors serve to reduce the load presented by vehicles in adjacent lanes based on the assumption that vehicles with legal-limit weights are unlikely to occupy adjacent lanes at the same time. While this assumption may be valid for bridge response </w:t>
      </w:r>
      <w:r>
        <w:lastRenderedPageBreak/>
        <w:t>to static loads, other vehicles, including light vehicles (e.g. small passenger vehicles) may contribute to the dynamic response. The effect of other vehicles (traffic) on a bridge’s dynamic response and the dynamic amplification of a major load event are investigated.</w:t>
      </w:r>
    </w:p>
    <w:p w:rsidR="00B36A17" w:rsidRDefault="00B36A17" w:rsidP="00B36A17">
      <w:pPr>
        <w:pStyle w:val="Heading4"/>
      </w:pPr>
      <w:r>
        <w:t>Methods</w:t>
      </w:r>
    </w:p>
    <w:p w:rsidR="00B36A17" w:rsidRDefault="00B36A17" w:rsidP="00B36A17">
      <w:r>
        <w:t>Several traffic patterns were created with randomly distributed vehicles and varying density (i.e. vehicle spacing). Each pattern sampled 8 different vehicles that included HS20 trucks, a dump truck, a tractor-trailer, and small passenger vehicles. The vehicles and their axle configurations are provided below.</w:t>
      </w:r>
    </w:p>
    <w:tbl>
      <w:tblPr>
        <w:tblW w:w="8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960"/>
        <w:gridCol w:w="960"/>
        <w:gridCol w:w="1120"/>
        <w:gridCol w:w="940"/>
        <w:gridCol w:w="707"/>
        <w:gridCol w:w="920"/>
        <w:gridCol w:w="1180"/>
        <w:gridCol w:w="880"/>
        <w:gridCol w:w="1089"/>
      </w:tblGrid>
      <w:tr w:rsidR="00B36A17" w:rsidRPr="00EA009C" w:rsidTr="00AA63E0">
        <w:trPr>
          <w:trHeight w:val="864"/>
          <w:jc w:val="center"/>
        </w:trPr>
        <w:tc>
          <w:tcPr>
            <w:tcW w:w="960" w:type="dxa"/>
            <w:shd w:val="clear" w:color="auto" w:fill="auto"/>
            <w:vAlign w:val="center"/>
            <w:hideMark/>
          </w:tcPr>
          <w:p w:rsidR="00B36A17" w:rsidRPr="00EA009C" w:rsidRDefault="00B36A17" w:rsidP="00AA63E0">
            <w:pPr>
              <w:pStyle w:val="squish"/>
              <w:jc w:val="center"/>
            </w:pPr>
            <w:bookmarkStart w:id="42" w:name="_Hlk2163587"/>
            <w:r w:rsidRPr="00EA009C">
              <w:t>Vehicle #</w:t>
            </w:r>
          </w:p>
        </w:tc>
        <w:tc>
          <w:tcPr>
            <w:tcW w:w="960" w:type="dxa"/>
            <w:shd w:val="clear" w:color="auto" w:fill="auto"/>
            <w:vAlign w:val="center"/>
            <w:hideMark/>
          </w:tcPr>
          <w:p w:rsidR="00B36A17" w:rsidRPr="00EA009C" w:rsidRDefault="00B36A17" w:rsidP="00AA63E0">
            <w:pPr>
              <w:pStyle w:val="squish"/>
              <w:jc w:val="center"/>
            </w:pPr>
            <w:r w:rsidRPr="00EA009C">
              <w:t>Axle #</w:t>
            </w:r>
          </w:p>
        </w:tc>
        <w:tc>
          <w:tcPr>
            <w:tcW w:w="1120" w:type="dxa"/>
            <w:shd w:val="clear" w:color="auto" w:fill="auto"/>
            <w:vAlign w:val="center"/>
            <w:hideMark/>
          </w:tcPr>
          <w:p w:rsidR="00B36A17" w:rsidRPr="00EA009C" w:rsidRDefault="00B36A17" w:rsidP="00AA63E0">
            <w:pPr>
              <w:pStyle w:val="squish"/>
              <w:jc w:val="center"/>
            </w:pPr>
            <w:r>
              <w:t>Name</w:t>
            </w:r>
          </w:p>
        </w:tc>
        <w:tc>
          <w:tcPr>
            <w:tcW w:w="940" w:type="dxa"/>
            <w:shd w:val="clear" w:color="auto" w:fill="auto"/>
            <w:vAlign w:val="center"/>
            <w:hideMark/>
          </w:tcPr>
          <w:p w:rsidR="00B36A17" w:rsidRPr="00EA009C" w:rsidRDefault="00B36A17" w:rsidP="00AA63E0">
            <w:pPr>
              <w:pStyle w:val="squish"/>
              <w:jc w:val="center"/>
            </w:pPr>
            <w:r>
              <w:t>D</w:t>
            </w:r>
            <w:r w:rsidRPr="00EA009C">
              <w:t>istance from rear axle (ft)</w:t>
            </w:r>
          </w:p>
        </w:tc>
        <w:tc>
          <w:tcPr>
            <w:tcW w:w="707" w:type="dxa"/>
            <w:shd w:val="clear" w:color="auto" w:fill="auto"/>
            <w:vAlign w:val="center"/>
            <w:hideMark/>
          </w:tcPr>
          <w:p w:rsidR="00B36A17" w:rsidRPr="00EA009C" w:rsidRDefault="00B36A17" w:rsidP="00AA63E0">
            <w:pPr>
              <w:pStyle w:val="squish"/>
              <w:jc w:val="center"/>
            </w:pPr>
            <w:r>
              <w:t>W</w:t>
            </w:r>
            <w:r w:rsidRPr="00EA009C">
              <w:t>eight (kip)</w:t>
            </w:r>
          </w:p>
        </w:tc>
        <w:tc>
          <w:tcPr>
            <w:tcW w:w="920" w:type="dxa"/>
            <w:shd w:val="clear" w:color="auto" w:fill="auto"/>
            <w:vAlign w:val="center"/>
            <w:hideMark/>
          </w:tcPr>
          <w:p w:rsidR="00B36A17" w:rsidRPr="00EA009C" w:rsidRDefault="00B36A17" w:rsidP="00AA63E0">
            <w:pPr>
              <w:pStyle w:val="squish"/>
              <w:jc w:val="center"/>
            </w:pPr>
            <w:r w:rsidRPr="00EA009C">
              <w:t>Spring Stiffness (kip/in)</w:t>
            </w:r>
          </w:p>
        </w:tc>
        <w:tc>
          <w:tcPr>
            <w:tcW w:w="1180" w:type="dxa"/>
            <w:shd w:val="clear" w:color="auto" w:fill="auto"/>
            <w:vAlign w:val="center"/>
            <w:hideMark/>
          </w:tcPr>
          <w:p w:rsidR="00B36A17" w:rsidRPr="00EA009C" w:rsidRDefault="00B36A17" w:rsidP="00AA63E0">
            <w:pPr>
              <w:pStyle w:val="squish"/>
              <w:jc w:val="center"/>
            </w:pPr>
            <w:r w:rsidRPr="00EA009C">
              <w:t>Damping Coefficient (</w:t>
            </w:r>
            <w:proofErr w:type="spellStart"/>
            <w:r w:rsidRPr="00EA009C">
              <w:t>lb</w:t>
            </w:r>
            <w:proofErr w:type="spellEnd"/>
            <w:r w:rsidRPr="00EA009C">
              <w:t>-s/in)</w:t>
            </w:r>
          </w:p>
        </w:tc>
        <w:tc>
          <w:tcPr>
            <w:tcW w:w="880" w:type="dxa"/>
            <w:shd w:val="clear" w:color="auto" w:fill="auto"/>
            <w:vAlign w:val="center"/>
            <w:hideMark/>
          </w:tcPr>
          <w:p w:rsidR="00B36A17" w:rsidRPr="00EA009C" w:rsidRDefault="00B36A17" w:rsidP="00AA63E0">
            <w:pPr>
              <w:pStyle w:val="squish"/>
              <w:jc w:val="center"/>
            </w:pPr>
            <w:r w:rsidRPr="00EA009C">
              <w:t>Damping Ratio</w:t>
            </w:r>
          </w:p>
        </w:tc>
        <w:tc>
          <w:tcPr>
            <w:tcW w:w="1089" w:type="dxa"/>
            <w:shd w:val="clear" w:color="auto" w:fill="auto"/>
            <w:vAlign w:val="center"/>
            <w:hideMark/>
          </w:tcPr>
          <w:p w:rsidR="00B36A17" w:rsidRPr="00EA009C" w:rsidRDefault="00B36A17" w:rsidP="00AA63E0">
            <w:pPr>
              <w:pStyle w:val="squish"/>
              <w:jc w:val="center"/>
            </w:pPr>
            <w:r w:rsidRPr="00EA009C">
              <w:t>Natural Frequency</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1</w:t>
            </w:r>
          </w:p>
        </w:tc>
        <w:tc>
          <w:tcPr>
            <w:tcW w:w="960" w:type="dxa"/>
            <w:shd w:val="clear" w:color="auto" w:fill="auto"/>
            <w:noWrap/>
            <w:vAlign w:val="bottom"/>
            <w:hideMark/>
          </w:tcPr>
          <w:p w:rsidR="00B36A17" w:rsidRPr="00EA009C" w:rsidRDefault="00B36A17" w:rsidP="00AA63E0">
            <w:pPr>
              <w:pStyle w:val="squish"/>
              <w:jc w:val="center"/>
            </w:pPr>
            <w:r w:rsidRPr="00EA009C">
              <w:t>1</w:t>
            </w:r>
          </w:p>
        </w:tc>
        <w:tc>
          <w:tcPr>
            <w:tcW w:w="1120" w:type="dxa"/>
            <w:shd w:val="clear" w:color="auto" w:fill="auto"/>
            <w:noWrap/>
            <w:vAlign w:val="bottom"/>
            <w:hideMark/>
          </w:tcPr>
          <w:p w:rsidR="00B36A17" w:rsidRPr="00EA009C" w:rsidRDefault="00B36A17" w:rsidP="00AA63E0">
            <w:pPr>
              <w:pStyle w:val="squish"/>
              <w:jc w:val="center"/>
            </w:pPr>
            <w:r w:rsidRPr="00EA009C">
              <w:t>HS20-32_1</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20</w:t>
            </w:r>
          </w:p>
        </w:tc>
        <w:tc>
          <w:tcPr>
            <w:tcW w:w="1180" w:type="dxa"/>
            <w:shd w:val="clear" w:color="auto" w:fill="auto"/>
            <w:noWrap/>
            <w:vAlign w:val="bottom"/>
            <w:hideMark/>
          </w:tcPr>
          <w:p w:rsidR="00B36A17" w:rsidRPr="00EA009C" w:rsidRDefault="00B36A17" w:rsidP="00AA63E0">
            <w:pPr>
              <w:pStyle w:val="squish"/>
              <w:jc w:val="center"/>
            </w:pPr>
            <w:r w:rsidRPr="00EA009C">
              <w:t>257.529</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47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w:t>
            </w:r>
          </w:p>
        </w:tc>
        <w:tc>
          <w:tcPr>
            <w:tcW w:w="1120" w:type="dxa"/>
            <w:shd w:val="clear" w:color="auto" w:fill="auto"/>
            <w:noWrap/>
            <w:vAlign w:val="bottom"/>
            <w:hideMark/>
          </w:tcPr>
          <w:p w:rsidR="00B36A17" w:rsidRPr="00EA009C" w:rsidRDefault="00B36A17" w:rsidP="00AA63E0">
            <w:pPr>
              <w:pStyle w:val="squish"/>
              <w:jc w:val="center"/>
            </w:pPr>
            <w:r w:rsidRPr="00EA009C">
              <w:t>HS20-32_1</w:t>
            </w:r>
          </w:p>
        </w:tc>
        <w:tc>
          <w:tcPr>
            <w:tcW w:w="940" w:type="dxa"/>
            <w:shd w:val="clear" w:color="auto" w:fill="auto"/>
            <w:noWrap/>
            <w:vAlign w:val="bottom"/>
            <w:hideMark/>
          </w:tcPr>
          <w:p w:rsidR="00B36A17" w:rsidRPr="00EA009C" w:rsidRDefault="00B36A17" w:rsidP="00AA63E0">
            <w:pPr>
              <w:pStyle w:val="squish"/>
              <w:jc w:val="center"/>
            </w:pPr>
            <w:r w:rsidRPr="00EA009C">
              <w:t>14</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20</w:t>
            </w:r>
          </w:p>
        </w:tc>
        <w:tc>
          <w:tcPr>
            <w:tcW w:w="1180" w:type="dxa"/>
            <w:shd w:val="clear" w:color="auto" w:fill="auto"/>
            <w:noWrap/>
            <w:vAlign w:val="bottom"/>
            <w:hideMark/>
          </w:tcPr>
          <w:p w:rsidR="00B36A17" w:rsidRPr="00EA009C" w:rsidRDefault="00B36A17" w:rsidP="00AA63E0">
            <w:pPr>
              <w:pStyle w:val="squish"/>
              <w:jc w:val="center"/>
            </w:pPr>
            <w:r w:rsidRPr="00EA009C">
              <w:t>257.529</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47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2</w:t>
            </w:r>
          </w:p>
        </w:tc>
        <w:tc>
          <w:tcPr>
            <w:tcW w:w="1120" w:type="dxa"/>
            <w:shd w:val="clear" w:color="auto" w:fill="auto"/>
            <w:noWrap/>
            <w:vAlign w:val="bottom"/>
            <w:hideMark/>
          </w:tcPr>
          <w:p w:rsidR="00B36A17" w:rsidRPr="00EA009C" w:rsidRDefault="00B36A17" w:rsidP="00AA63E0">
            <w:pPr>
              <w:pStyle w:val="squish"/>
              <w:jc w:val="center"/>
            </w:pPr>
            <w:r w:rsidRPr="00EA009C">
              <w:t>HS20-8_1</w:t>
            </w:r>
          </w:p>
        </w:tc>
        <w:tc>
          <w:tcPr>
            <w:tcW w:w="940" w:type="dxa"/>
            <w:shd w:val="clear" w:color="auto" w:fill="auto"/>
            <w:noWrap/>
            <w:vAlign w:val="bottom"/>
            <w:hideMark/>
          </w:tcPr>
          <w:p w:rsidR="00B36A17" w:rsidRPr="00EA009C" w:rsidRDefault="00B36A17" w:rsidP="00AA63E0">
            <w:pPr>
              <w:pStyle w:val="squish"/>
              <w:jc w:val="center"/>
            </w:pPr>
            <w:r w:rsidRPr="00EA009C">
              <w:t>28</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11.513</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4.28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2</w:t>
            </w:r>
          </w:p>
        </w:tc>
        <w:tc>
          <w:tcPr>
            <w:tcW w:w="960" w:type="dxa"/>
            <w:shd w:val="clear" w:color="auto" w:fill="auto"/>
            <w:noWrap/>
            <w:vAlign w:val="bottom"/>
            <w:hideMark/>
          </w:tcPr>
          <w:p w:rsidR="00B36A17" w:rsidRPr="00EA009C" w:rsidRDefault="00B36A17" w:rsidP="00AA63E0">
            <w:pPr>
              <w:pStyle w:val="squish"/>
              <w:jc w:val="center"/>
            </w:pPr>
            <w:r w:rsidRPr="00EA009C">
              <w:t>3</w:t>
            </w:r>
          </w:p>
        </w:tc>
        <w:tc>
          <w:tcPr>
            <w:tcW w:w="1120" w:type="dxa"/>
            <w:shd w:val="clear" w:color="auto" w:fill="auto"/>
            <w:noWrap/>
            <w:vAlign w:val="bottom"/>
            <w:hideMark/>
          </w:tcPr>
          <w:p w:rsidR="00B36A17" w:rsidRPr="00EA009C" w:rsidRDefault="00B36A17" w:rsidP="00AA63E0">
            <w:pPr>
              <w:pStyle w:val="squish"/>
              <w:jc w:val="center"/>
            </w:pPr>
            <w:r w:rsidRPr="00EA009C">
              <w:t>HS20-32_2</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6</w:t>
            </w:r>
          </w:p>
        </w:tc>
        <w:tc>
          <w:tcPr>
            <w:tcW w:w="1180" w:type="dxa"/>
            <w:shd w:val="clear" w:color="auto" w:fill="auto"/>
            <w:noWrap/>
            <w:vAlign w:val="bottom"/>
            <w:hideMark/>
          </w:tcPr>
          <w:p w:rsidR="00B36A17" w:rsidRPr="00EA009C" w:rsidRDefault="00B36A17" w:rsidP="00AA63E0">
            <w:pPr>
              <w:pStyle w:val="squish"/>
              <w:jc w:val="center"/>
            </w:pPr>
            <w:r w:rsidRPr="00EA009C">
              <w:t>460.682</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211</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3</w:t>
            </w:r>
          </w:p>
        </w:tc>
        <w:tc>
          <w:tcPr>
            <w:tcW w:w="1120" w:type="dxa"/>
            <w:shd w:val="clear" w:color="auto" w:fill="auto"/>
            <w:noWrap/>
            <w:vAlign w:val="bottom"/>
            <w:hideMark/>
          </w:tcPr>
          <w:p w:rsidR="00B36A17" w:rsidRPr="00EA009C" w:rsidRDefault="00B36A17" w:rsidP="00AA63E0">
            <w:pPr>
              <w:pStyle w:val="squish"/>
              <w:jc w:val="center"/>
            </w:pPr>
            <w:r w:rsidRPr="00EA009C">
              <w:t>HS20-32_2</w:t>
            </w:r>
          </w:p>
        </w:tc>
        <w:tc>
          <w:tcPr>
            <w:tcW w:w="940" w:type="dxa"/>
            <w:shd w:val="clear" w:color="auto" w:fill="auto"/>
            <w:noWrap/>
            <w:vAlign w:val="bottom"/>
            <w:hideMark/>
          </w:tcPr>
          <w:p w:rsidR="00B36A17" w:rsidRPr="00EA009C" w:rsidRDefault="00B36A17" w:rsidP="00AA63E0">
            <w:pPr>
              <w:pStyle w:val="squish"/>
              <w:jc w:val="center"/>
            </w:pPr>
            <w:r w:rsidRPr="00EA009C">
              <w:t>3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6</w:t>
            </w:r>
          </w:p>
        </w:tc>
        <w:tc>
          <w:tcPr>
            <w:tcW w:w="1180" w:type="dxa"/>
            <w:shd w:val="clear" w:color="auto" w:fill="auto"/>
            <w:noWrap/>
            <w:vAlign w:val="bottom"/>
            <w:hideMark/>
          </w:tcPr>
          <w:p w:rsidR="00B36A17" w:rsidRPr="00EA009C" w:rsidRDefault="00B36A17" w:rsidP="00AA63E0">
            <w:pPr>
              <w:pStyle w:val="squish"/>
              <w:jc w:val="center"/>
            </w:pPr>
            <w:r w:rsidRPr="00EA009C">
              <w:t>460.682</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211</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t>4</w:t>
            </w:r>
          </w:p>
        </w:tc>
        <w:tc>
          <w:tcPr>
            <w:tcW w:w="1120" w:type="dxa"/>
            <w:shd w:val="clear" w:color="auto" w:fill="auto"/>
            <w:noWrap/>
            <w:vAlign w:val="bottom"/>
            <w:hideMark/>
          </w:tcPr>
          <w:p w:rsidR="00B36A17" w:rsidRPr="00EA009C" w:rsidRDefault="00B36A17" w:rsidP="00AA63E0">
            <w:pPr>
              <w:pStyle w:val="squish"/>
              <w:jc w:val="center"/>
            </w:pPr>
            <w:r w:rsidRPr="00EA009C">
              <w:t>HS20-8_2</w:t>
            </w:r>
          </w:p>
        </w:tc>
        <w:tc>
          <w:tcPr>
            <w:tcW w:w="940" w:type="dxa"/>
            <w:shd w:val="clear" w:color="auto" w:fill="auto"/>
            <w:noWrap/>
            <w:vAlign w:val="bottom"/>
            <w:hideMark/>
          </w:tcPr>
          <w:p w:rsidR="00B36A17" w:rsidRPr="00EA009C" w:rsidRDefault="00B36A17" w:rsidP="00AA63E0">
            <w:pPr>
              <w:pStyle w:val="squish"/>
              <w:jc w:val="center"/>
            </w:pPr>
            <w:r w:rsidRPr="00EA009C">
              <w:t>44</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8</w:t>
            </w:r>
          </w:p>
        </w:tc>
        <w:tc>
          <w:tcPr>
            <w:tcW w:w="1180" w:type="dxa"/>
            <w:shd w:val="clear" w:color="auto" w:fill="auto"/>
            <w:noWrap/>
            <w:vAlign w:val="bottom"/>
            <w:hideMark/>
          </w:tcPr>
          <w:p w:rsidR="00B36A17" w:rsidRPr="00EA009C" w:rsidRDefault="00B36A17" w:rsidP="00AA63E0">
            <w:pPr>
              <w:pStyle w:val="squish"/>
              <w:jc w:val="center"/>
            </w:pPr>
            <w:r w:rsidRPr="00EA009C">
              <w:t>407.189</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3.127</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3</w:t>
            </w:r>
          </w:p>
        </w:tc>
        <w:tc>
          <w:tcPr>
            <w:tcW w:w="960" w:type="dxa"/>
            <w:shd w:val="clear" w:color="auto" w:fill="auto"/>
            <w:noWrap/>
            <w:vAlign w:val="bottom"/>
            <w:hideMark/>
          </w:tcPr>
          <w:p w:rsidR="00B36A17" w:rsidRPr="00EA009C" w:rsidRDefault="00B36A17" w:rsidP="00AA63E0">
            <w:pPr>
              <w:pStyle w:val="squish"/>
              <w:jc w:val="center"/>
            </w:pPr>
            <w:r>
              <w:t>5</w:t>
            </w:r>
          </w:p>
        </w:tc>
        <w:tc>
          <w:tcPr>
            <w:tcW w:w="1120" w:type="dxa"/>
            <w:shd w:val="clear" w:color="auto" w:fill="auto"/>
            <w:noWrap/>
            <w:vAlign w:val="bottom"/>
            <w:hideMark/>
          </w:tcPr>
          <w:p w:rsidR="00B36A17" w:rsidRPr="00EA009C" w:rsidRDefault="00B36A17" w:rsidP="00AA63E0">
            <w:pPr>
              <w:pStyle w:val="squish"/>
              <w:jc w:val="center"/>
            </w:pPr>
            <w:r w:rsidRPr="00EA009C">
              <w:t>HS20-32_3</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3</w:t>
            </w:r>
          </w:p>
        </w:tc>
        <w:tc>
          <w:tcPr>
            <w:tcW w:w="1180" w:type="dxa"/>
            <w:shd w:val="clear" w:color="auto" w:fill="auto"/>
            <w:noWrap/>
            <w:vAlign w:val="bottom"/>
            <w:hideMark/>
          </w:tcPr>
          <w:p w:rsidR="00B36A17" w:rsidRPr="00EA009C" w:rsidRDefault="00B36A17" w:rsidP="00AA63E0">
            <w:pPr>
              <w:pStyle w:val="squish"/>
              <w:jc w:val="center"/>
            </w:pPr>
            <w:r w:rsidRPr="00EA009C">
              <w:t>415.253</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1.99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t>5</w:t>
            </w:r>
          </w:p>
        </w:tc>
        <w:tc>
          <w:tcPr>
            <w:tcW w:w="1120" w:type="dxa"/>
            <w:shd w:val="clear" w:color="auto" w:fill="auto"/>
            <w:noWrap/>
            <w:vAlign w:val="bottom"/>
            <w:hideMark/>
          </w:tcPr>
          <w:p w:rsidR="00B36A17" w:rsidRPr="00EA009C" w:rsidRDefault="00B36A17" w:rsidP="00AA63E0">
            <w:pPr>
              <w:pStyle w:val="squish"/>
              <w:jc w:val="center"/>
            </w:pPr>
            <w:r w:rsidRPr="00EA009C">
              <w:t>HS20-32_3</w:t>
            </w:r>
          </w:p>
        </w:tc>
        <w:tc>
          <w:tcPr>
            <w:tcW w:w="940" w:type="dxa"/>
            <w:shd w:val="clear" w:color="auto" w:fill="auto"/>
            <w:noWrap/>
            <w:vAlign w:val="bottom"/>
            <w:hideMark/>
          </w:tcPr>
          <w:p w:rsidR="00B36A17" w:rsidRPr="00EA009C" w:rsidRDefault="00B36A17" w:rsidP="00AA63E0">
            <w:pPr>
              <w:pStyle w:val="squish"/>
              <w:jc w:val="center"/>
            </w:pPr>
            <w:r w:rsidRPr="00EA009C">
              <w:t>22</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3</w:t>
            </w:r>
          </w:p>
        </w:tc>
        <w:tc>
          <w:tcPr>
            <w:tcW w:w="1180" w:type="dxa"/>
            <w:shd w:val="clear" w:color="auto" w:fill="auto"/>
            <w:noWrap/>
            <w:vAlign w:val="bottom"/>
            <w:hideMark/>
          </w:tcPr>
          <w:p w:rsidR="00B36A17" w:rsidRPr="00EA009C" w:rsidRDefault="00B36A17" w:rsidP="00AA63E0">
            <w:pPr>
              <w:pStyle w:val="squish"/>
              <w:jc w:val="center"/>
            </w:pPr>
            <w:r w:rsidRPr="00EA009C">
              <w:t>415.253</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1.99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6</w:t>
            </w:r>
          </w:p>
        </w:tc>
        <w:tc>
          <w:tcPr>
            <w:tcW w:w="1120" w:type="dxa"/>
            <w:shd w:val="clear" w:color="auto" w:fill="auto"/>
            <w:noWrap/>
            <w:vAlign w:val="bottom"/>
            <w:hideMark/>
          </w:tcPr>
          <w:p w:rsidR="00B36A17" w:rsidRPr="00EA009C" w:rsidRDefault="00B36A17" w:rsidP="00AA63E0">
            <w:pPr>
              <w:pStyle w:val="squish"/>
              <w:jc w:val="center"/>
            </w:pPr>
            <w:r w:rsidRPr="00EA009C">
              <w:t>HS20-8_3</w:t>
            </w:r>
          </w:p>
        </w:tc>
        <w:tc>
          <w:tcPr>
            <w:tcW w:w="940" w:type="dxa"/>
            <w:shd w:val="clear" w:color="auto" w:fill="auto"/>
            <w:noWrap/>
            <w:vAlign w:val="bottom"/>
            <w:hideMark/>
          </w:tcPr>
          <w:p w:rsidR="00B36A17" w:rsidRPr="00EA009C" w:rsidRDefault="00B36A17" w:rsidP="00AA63E0">
            <w:pPr>
              <w:pStyle w:val="squish"/>
              <w:jc w:val="center"/>
            </w:pPr>
            <w:r w:rsidRPr="00EA009C">
              <w:t>36</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10</w:t>
            </w:r>
          </w:p>
        </w:tc>
        <w:tc>
          <w:tcPr>
            <w:tcW w:w="1180" w:type="dxa"/>
            <w:shd w:val="clear" w:color="auto" w:fill="auto"/>
            <w:noWrap/>
            <w:vAlign w:val="bottom"/>
            <w:hideMark/>
          </w:tcPr>
          <w:p w:rsidR="00B36A17" w:rsidRPr="00EA009C" w:rsidRDefault="00B36A17" w:rsidP="00AA63E0">
            <w:pPr>
              <w:pStyle w:val="squish"/>
              <w:jc w:val="center"/>
            </w:pPr>
            <w:r w:rsidRPr="00EA009C">
              <w:t>455.251</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3.496</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4</w:t>
            </w:r>
          </w:p>
        </w:tc>
        <w:tc>
          <w:tcPr>
            <w:tcW w:w="960" w:type="dxa"/>
            <w:shd w:val="clear" w:color="auto" w:fill="auto"/>
            <w:noWrap/>
            <w:vAlign w:val="bottom"/>
            <w:hideMark/>
          </w:tcPr>
          <w:p w:rsidR="00B36A17" w:rsidRPr="00EA009C" w:rsidRDefault="00B36A17" w:rsidP="00AA63E0">
            <w:pPr>
              <w:pStyle w:val="squish"/>
              <w:jc w:val="center"/>
            </w:pPr>
            <w:r w:rsidRPr="00EA009C">
              <w:t>7</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7</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AA63E0">
            <w:pPr>
              <w:pStyle w:val="squish"/>
              <w:jc w:val="center"/>
            </w:pPr>
            <w:r w:rsidRPr="00EA009C">
              <w:t>6</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8</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AA63E0">
            <w:pPr>
              <w:pStyle w:val="squish"/>
              <w:jc w:val="center"/>
            </w:pPr>
            <w:r w:rsidRPr="00EA009C">
              <w:t>29</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8</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AA63E0">
            <w:pPr>
              <w:pStyle w:val="squish"/>
              <w:jc w:val="center"/>
            </w:pPr>
            <w:r w:rsidRPr="00EA009C">
              <w:t>35</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9</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front</w:t>
            </w:r>
          </w:p>
        </w:tc>
        <w:tc>
          <w:tcPr>
            <w:tcW w:w="940" w:type="dxa"/>
            <w:shd w:val="clear" w:color="auto" w:fill="auto"/>
            <w:noWrap/>
            <w:vAlign w:val="bottom"/>
            <w:hideMark/>
          </w:tcPr>
          <w:p w:rsidR="00B36A17" w:rsidRPr="00EA009C" w:rsidRDefault="00B36A17" w:rsidP="00AA63E0">
            <w:pPr>
              <w:pStyle w:val="squish"/>
              <w:jc w:val="center"/>
            </w:pPr>
            <w:r w:rsidRPr="00EA009C">
              <w:t>51</w:t>
            </w:r>
          </w:p>
        </w:tc>
        <w:tc>
          <w:tcPr>
            <w:tcW w:w="707" w:type="dxa"/>
            <w:shd w:val="clear" w:color="auto" w:fill="auto"/>
            <w:noWrap/>
            <w:vAlign w:val="bottom"/>
            <w:hideMark/>
          </w:tcPr>
          <w:p w:rsidR="00B36A17" w:rsidRPr="00EA009C" w:rsidRDefault="00B36A17" w:rsidP="00AA63E0">
            <w:pPr>
              <w:pStyle w:val="squish"/>
              <w:jc w:val="center"/>
            </w:pPr>
            <w:r w:rsidRPr="00EA009C">
              <w:t>12</w:t>
            </w:r>
          </w:p>
        </w:tc>
        <w:tc>
          <w:tcPr>
            <w:tcW w:w="920" w:type="dxa"/>
            <w:shd w:val="clear" w:color="auto" w:fill="auto"/>
            <w:noWrap/>
            <w:vAlign w:val="bottom"/>
            <w:hideMark/>
          </w:tcPr>
          <w:p w:rsidR="00B36A17" w:rsidRPr="00EA009C" w:rsidRDefault="00B36A17" w:rsidP="00AA63E0">
            <w:pPr>
              <w:pStyle w:val="squish"/>
              <w:jc w:val="center"/>
            </w:pPr>
            <w:r w:rsidRPr="00EA009C">
              <w:t>2.2</w:t>
            </w:r>
          </w:p>
        </w:tc>
        <w:tc>
          <w:tcPr>
            <w:tcW w:w="1180" w:type="dxa"/>
            <w:shd w:val="clear" w:color="auto" w:fill="auto"/>
            <w:noWrap/>
            <w:vAlign w:val="bottom"/>
            <w:hideMark/>
          </w:tcPr>
          <w:p w:rsidR="00B36A17" w:rsidRPr="00EA009C" w:rsidRDefault="00B36A17" w:rsidP="00AA63E0">
            <w:pPr>
              <w:pStyle w:val="squish"/>
              <w:jc w:val="center"/>
            </w:pPr>
            <w:r w:rsidRPr="00EA009C">
              <w:t>261.522</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39</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5</w:t>
            </w:r>
          </w:p>
        </w:tc>
        <w:tc>
          <w:tcPr>
            <w:tcW w:w="960" w:type="dxa"/>
            <w:shd w:val="clear" w:color="auto" w:fill="auto"/>
            <w:noWrap/>
            <w:vAlign w:val="bottom"/>
            <w:hideMark/>
          </w:tcPr>
          <w:p w:rsidR="00B36A17" w:rsidRPr="00EA009C" w:rsidRDefault="00B36A17" w:rsidP="00AA63E0">
            <w:pPr>
              <w:pStyle w:val="squish"/>
              <w:jc w:val="center"/>
            </w:pPr>
            <w:r w:rsidRPr="00EA009C">
              <w:t>10</w:t>
            </w:r>
          </w:p>
        </w:tc>
        <w:tc>
          <w:tcPr>
            <w:tcW w:w="1120" w:type="dxa"/>
            <w:shd w:val="clear" w:color="auto" w:fill="auto"/>
            <w:noWrap/>
            <w:vAlign w:val="bottom"/>
            <w:hideMark/>
          </w:tcPr>
          <w:p w:rsidR="00B36A17" w:rsidRPr="00EA009C" w:rsidRDefault="00B36A17" w:rsidP="00AA63E0">
            <w:pPr>
              <w:pStyle w:val="squish"/>
              <w:jc w:val="center"/>
            </w:pPr>
            <w:r w:rsidRPr="00EA009C">
              <w:t>dump-rear</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25</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176.318</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166</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0</w:t>
            </w:r>
          </w:p>
        </w:tc>
        <w:tc>
          <w:tcPr>
            <w:tcW w:w="1120" w:type="dxa"/>
            <w:shd w:val="clear" w:color="auto" w:fill="auto"/>
            <w:noWrap/>
            <w:vAlign w:val="bottom"/>
            <w:hideMark/>
          </w:tcPr>
          <w:p w:rsidR="00B36A17" w:rsidRPr="00EA009C" w:rsidRDefault="00B36A17" w:rsidP="00AA63E0">
            <w:pPr>
              <w:pStyle w:val="squish"/>
              <w:jc w:val="center"/>
            </w:pPr>
            <w:r w:rsidRPr="00EA009C">
              <w:t>dump-rear</w:t>
            </w:r>
          </w:p>
        </w:tc>
        <w:tc>
          <w:tcPr>
            <w:tcW w:w="940" w:type="dxa"/>
            <w:shd w:val="clear" w:color="auto" w:fill="auto"/>
            <w:noWrap/>
            <w:vAlign w:val="bottom"/>
            <w:hideMark/>
          </w:tcPr>
          <w:p w:rsidR="00B36A17" w:rsidRPr="00EA009C" w:rsidRDefault="00B36A17" w:rsidP="00AA63E0">
            <w:pPr>
              <w:pStyle w:val="squish"/>
              <w:jc w:val="center"/>
            </w:pPr>
            <w:r w:rsidRPr="00EA009C">
              <w:t>5</w:t>
            </w:r>
          </w:p>
        </w:tc>
        <w:tc>
          <w:tcPr>
            <w:tcW w:w="707" w:type="dxa"/>
            <w:shd w:val="clear" w:color="auto" w:fill="auto"/>
            <w:noWrap/>
            <w:vAlign w:val="bottom"/>
            <w:hideMark/>
          </w:tcPr>
          <w:p w:rsidR="00B36A17" w:rsidRPr="00EA009C" w:rsidRDefault="00B36A17" w:rsidP="00AA63E0">
            <w:pPr>
              <w:pStyle w:val="squish"/>
              <w:jc w:val="center"/>
            </w:pPr>
            <w:r w:rsidRPr="00EA009C">
              <w:t>25</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176.318</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166</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1</w:t>
            </w:r>
          </w:p>
        </w:tc>
        <w:tc>
          <w:tcPr>
            <w:tcW w:w="1120" w:type="dxa"/>
            <w:shd w:val="clear" w:color="auto" w:fill="auto"/>
            <w:noWrap/>
            <w:vAlign w:val="bottom"/>
            <w:hideMark/>
          </w:tcPr>
          <w:p w:rsidR="00B36A17" w:rsidRPr="00EA009C" w:rsidRDefault="00B36A17" w:rsidP="00AA63E0">
            <w:pPr>
              <w:pStyle w:val="squish"/>
              <w:jc w:val="center"/>
            </w:pPr>
            <w:r w:rsidRPr="00EA009C">
              <w:t>dump-front</w:t>
            </w:r>
          </w:p>
        </w:tc>
        <w:tc>
          <w:tcPr>
            <w:tcW w:w="940" w:type="dxa"/>
            <w:shd w:val="clear" w:color="auto" w:fill="auto"/>
            <w:noWrap/>
            <w:vAlign w:val="bottom"/>
            <w:hideMark/>
          </w:tcPr>
          <w:p w:rsidR="00B36A17" w:rsidRPr="00EA009C" w:rsidRDefault="00B36A17" w:rsidP="00AA63E0">
            <w:pPr>
              <w:pStyle w:val="squish"/>
              <w:jc w:val="center"/>
            </w:pPr>
            <w:r w:rsidRPr="00EA009C">
              <w:t>20</w:t>
            </w:r>
          </w:p>
        </w:tc>
        <w:tc>
          <w:tcPr>
            <w:tcW w:w="707" w:type="dxa"/>
            <w:shd w:val="clear" w:color="auto" w:fill="auto"/>
            <w:noWrap/>
            <w:vAlign w:val="bottom"/>
            <w:hideMark/>
          </w:tcPr>
          <w:p w:rsidR="00B36A17" w:rsidRPr="00EA009C" w:rsidRDefault="00B36A17" w:rsidP="00AA63E0">
            <w:pPr>
              <w:pStyle w:val="squish"/>
              <w:jc w:val="center"/>
            </w:pPr>
            <w:r w:rsidRPr="00EA009C">
              <w:t>20</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315.407</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42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6</w:t>
            </w:r>
          </w:p>
        </w:tc>
        <w:tc>
          <w:tcPr>
            <w:tcW w:w="960" w:type="dxa"/>
            <w:shd w:val="clear" w:color="auto" w:fill="auto"/>
            <w:noWrap/>
            <w:vAlign w:val="bottom"/>
            <w:hideMark/>
          </w:tcPr>
          <w:p w:rsidR="00B36A17" w:rsidRPr="00EA009C" w:rsidRDefault="00B36A17" w:rsidP="00AA63E0">
            <w:pPr>
              <w:pStyle w:val="squish"/>
              <w:jc w:val="center"/>
            </w:pPr>
            <w:r w:rsidRPr="00EA009C">
              <w:t>12</w:t>
            </w:r>
          </w:p>
        </w:tc>
        <w:tc>
          <w:tcPr>
            <w:tcW w:w="1120" w:type="dxa"/>
            <w:shd w:val="clear" w:color="auto" w:fill="auto"/>
            <w:noWrap/>
            <w:vAlign w:val="bottom"/>
            <w:hideMark/>
          </w:tcPr>
          <w:p w:rsidR="00B36A17" w:rsidRPr="00EA009C" w:rsidRDefault="00B36A17" w:rsidP="00AA63E0">
            <w:pPr>
              <w:pStyle w:val="squish"/>
              <w:jc w:val="center"/>
            </w:pPr>
            <w:r w:rsidRPr="00EA009C">
              <w:t>car1</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1.5</w:t>
            </w:r>
          </w:p>
        </w:tc>
        <w:tc>
          <w:tcPr>
            <w:tcW w:w="920" w:type="dxa"/>
            <w:shd w:val="clear" w:color="auto" w:fill="auto"/>
            <w:noWrap/>
            <w:vAlign w:val="bottom"/>
            <w:hideMark/>
          </w:tcPr>
          <w:p w:rsidR="00B36A17" w:rsidRPr="00EA009C" w:rsidRDefault="00B36A17" w:rsidP="00AA63E0">
            <w:pPr>
              <w:pStyle w:val="squish"/>
              <w:jc w:val="center"/>
            </w:pPr>
            <w:r w:rsidRPr="00EA009C">
              <w:t>0.2</w:t>
            </w:r>
          </w:p>
        </w:tc>
        <w:tc>
          <w:tcPr>
            <w:tcW w:w="1180" w:type="dxa"/>
            <w:shd w:val="clear" w:color="auto" w:fill="auto"/>
            <w:noWrap/>
            <w:vAlign w:val="bottom"/>
            <w:hideMark/>
          </w:tcPr>
          <w:p w:rsidR="00B36A17" w:rsidRPr="00EA009C" w:rsidRDefault="00B36A17" w:rsidP="00AA63E0">
            <w:pPr>
              <w:pStyle w:val="squish"/>
              <w:jc w:val="center"/>
            </w:pPr>
            <w:r w:rsidRPr="00EA009C">
              <w:t>27.878</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14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2</w:t>
            </w:r>
          </w:p>
        </w:tc>
        <w:tc>
          <w:tcPr>
            <w:tcW w:w="1120" w:type="dxa"/>
            <w:shd w:val="clear" w:color="auto" w:fill="auto"/>
            <w:noWrap/>
            <w:vAlign w:val="bottom"/>
            <w:hideMark/>
          </w:tcPr>
          <w:p w:rsidR="00B36A17" w:rsidRPr="00EA009C" w:rsidRDefault="00B36A17" w:rsidP="00AA63E0">
            <w:pPr>
              <w:pStyle w:val="squish"/>
              <w:jc w:val="center"/>
            </w:pPr>
            <w:r w:rsidRPr="00EA009C">
              <w:t>car1</w:t>
            </w:r>
          </w:p>
        </w:tc>
        <w:tc>
          <w:tcPr>
            <w:tcW w:w="940" w:type="dxa"/>
            <w:shd w:val="clear" w:color="auto" w:fill="auto"/>
            <w:noWrap/>
            <w:vAlign w:val="bottom"/>
            <w:hideMark/>
          </w:tcPr>
          <w:p w:rsidR="00B36A17" w:rsidRPr="00EA009C" w:rsidRDefault="00B36A17" w:rsidP="00AA63E0">
            <w:pPr>
              <w:pStyle w:val="squish"/>
              <w:jc w:val="center"/>
            </w:pPr>
            <w:r w:rsidRPr="00EA009C">
              <w:t>8</w:t>
            </w:r>
          </w:p>
        </w:tc>
        <w:tc>
          <w:tcPr>
            <w:tcW w:w="707" w:type="dxa"/>
            <w:shd w:val="clear" w:color="auto" w:fill="auto"/>
            <w:noWrap/>
            <w:vAlign w:val="bottom"/>
            <w:hideMark/>
          </w:tcPr>
          <w:p w:rsidR="00B36A17" w:rsidRPr="00EA009C" w:rsidRDefault="00B36A17" w:rsidP="00AA63E0">
            <w:pPr>
              <w:pStyle w:val="squish"/>
              <w:jc w:val="center"/>
            </w:pPr>
            <w:r w:rsidRPr="00EA009C">
              <w:t>1.5</w:t>
            </w:r>
          </w:p>
        </w:tc>
        <w:tc>
          <w:tcPr>
            <w:tcW w:w="920" w:type="dxa"/>
            <w:shd w:val="clear" w:color="auto" w:fill="auto"/>
            <w:noWrap/>
            <w:vAlign w:val="bottom"/>
            <w:hideMark/>
          </w:tcPr>
          <w:p w:rsidR="00B36A17" w:rsidRPr="00EA009C" w:rsidRDefault="00B36A17" w:rsidP="00AA63E0">
            <w:pPr>
              <w:pStyle w:val="squish"/>
              <w:jc w:val="center"/>
            </w:pPr>
            <w:r w:rsidRPr="00EA009C">
              <w:t>0.2</w:t>
            </w:r>
          </w:p>
        </w:tc>
        <w:tc>
          <w:tcPr>
            <w:tcW w:w="1180" w:type="dxa"/>
            <w:shd w:val="clear" w:color="auto" w:fill="auto"/>
            <w:noWrap/>
            <w:vAlign w:val="bottom"/>
            <w:hideMark/>
          </w:tcPr>
          <w:p w:rsidR="00B36A17" w:rsidRPr="00EA009C" w:rsidRDefault="00B36A17" w:rsidP="00AA63E0">
            <w:pPr>
              <w:pStyle w:val="squish"/>
              <w:jc w:val="center"/>
            </w:pPr>
            <w:r w:rsidRPr="00EA009C">
              <w:t>27.878</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14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7</w:t>
            </w:r>
          </w:p>
        </w:tc>
        <w:tc>
          <w:tcPr>
            <w:tcW w:w="960" w:type="dxa"/>
            <w:shd w:val="clear" w:color="auto" w:fill="auto"/>
            <w:noWrap/>
            <w:vAlign w:val="bottom"/>
            <w:hideMark/>
          </w:tcPr>
          <w:p w:rsidR="00B36A17" w:rsidRPr="00EA009C" w:rsidRDefault="00B36A17" w:rsidP="00AA63E0">
            <w:pPr>
              <w:pStyle w:val="squish"/>
              <w:jc w:val="center"/>
            </w:pPr>
            <w:r w:rsidRPr="00EA009C">
              <w:t>13</w:t>
            </w:r>
          </w:p>
        </w:tc>
        <w:tc>
          <w:tcPr>
            <w:tcW w:w="1120" w:type="dxa"/>
            <w:shd w:val="clear" w:color="auto" w:fill="auto"/>
            <w:noWrap/>
            <w:vAlign w:val="bottom"/>
            <w:hideMark/>
          </w:tcPr>
          <w:p w:rsidR="00B36A17" w:rsidRPr="00EA009C" w:rsidRDefault="00B36A17" w:rsidP="00AA63E0">
            <w:pPr>
              <w:pStyle w:val="squish"/>
              <w:jc w:val="center"/>
            </w:pPr>
            <w:r w:rsidRPr="00EA009C">
              <w:t>car2</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2</w:t>
            </w:r>
          </w:p>
        </w:tc>
        <w:tc>
          <w:tcPr>
            <w:tcW w:w="920" w:type="dxa"/>
            <w:shd w:val="clear" w:color="auto" w:fill="auto"/>
            <w:noWrap/>
            <w:vAlign w:val="bottom"/>
            <w:hideMark/>
          </w:tcPr>
          <w:p w:rsidR="00B36A17" w:rsidRPr="00EA009C" w:rsidRDefault="00B36A17" w:rsidP="00AA63E0">
            <w:pPr>
              <w:pStyle w:val="squish"/>
              <w:jc w:val="center"/>
            </w:pPr>
            <w:r w:rsidRPr="00EA009C">
              <w:t>0.4</w:t>
            </w:r>
          </w:p>
        </w:tc>
        <w:tc>
          <w:tcPr>
            <w:tcW w:w="1180" w:type="dxa"/>
            <w:shd w:val="clear" w:color="auto" w:fill="auto"/>
            <w:noWrap/>
            <w:vAlign w:val="bottom"/>
            <w:hideMark/>
          </w:tcPr>
          <w:p w:rsidR="00B36A17" w:rsidRPr="00EA009C" w:rsidRDefault="00B36A17" w:rsidP="00AA63E0">
            <w:pPr>
              <w:pStyle w:val="squish"/>
              <w:jc w:val="center"/>
            </w:pPr>
            <w:r w:rsidRPr="00EA009C">
              <w:t>45.525</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98</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3</w:t>
            </w:r>
          </w:p>
        </w:tc>
        <w:tc>
          <w:tcPr>
            <w:tcW w:w="1120" w:type="dxa"/>
            <w:shd w:val="clear" w:color="auto" w:fill="auto"/>
            <w:noWrap/>
            <w:vAlign w:val="bottom"/>
            <w:hideMark/>
          </w:tcPr>
          <w:p w:rsidR="00B36A17" w:rsidRPr="00EA009C" w:rsidRDefault="00B36A17" w:rsidP="00AA63E0">
            <w:pPr>
              <w:pStyle w:val="squish"/>
              <w:jc w:val="center"/>
            </w:pPr>
            <w:r w:rsidRPr="00EA009C">
              <w:t>car2</w:t>
            </w:r>
          </w:p>
        </w:tc>
        <w:tc>
          <w:tcPr>
            <w:tcW w:w="940" w:type="dxa"/>
            <w:shd w:val="clear" w:color="auto" w:fill="auto"/>
            <w:noWrap/>
            <w:vAlign w:val="bottom"/>
            <w:hideMark/>
          </w:tcPr>
          <w:p w:rsidR="00B36A17" w:rsidRPr="00EA009C" w:rsidRDefault="00B36A17" w:rsidP="00AA63E0">
            <w:pPr>
              <w:pStyle w:val="squish"/>
              <w:jc w:val="center"/>
            </w:pPr>
            <w:r w:rsidRPr="00EA009C">
              <w:t>10</w:t>
            </w:r>
          </w:p>
        </w:tc>
        <w:tc>
          <w:tcPr>
            <w:tcW w:w="707" w:type="dxa"/>
            <w:shd w:val="clear" w:color="auto" w:fill="auto"/>
            <w:noWrap/>
            <w:vAlign w:val="bottom"/>
            <w:hideMark/>
          </w:tcPr>
          <w:p w:rsidR="00B36A17" w:rsidRPr="00EA009C" w:rsidRDefault="00B36A17" w:rsidP="00AA63E0">
            <w:pPr>
              <w:pStyle w:val="squish"/>
              <w:jc w:val="center"/>
            </w:pPr>
            <w:r w:rsidRPr="00EA009C">
              <w:t>2</w:t>
            </w:r>
          </w:p>
        </w:tc>
        <w:tc>
          <w:tcPr>
            <w:tcW w:w="920" w:type="dxa"/>
            <w:shd w:val="clear" w:color="auto" w:fill="auto"/>
            <w:noWrap/>
            <w:vAlign w:val="bottom"/>
            <w:hideMark/>
          </w:tcPr>
          <w:p w:rsidR="00B36A17" w:rsidRPr="00EA009C" w:rsidRDefault="00B36A17" w:rsidP="00AA63E0">
            <w:pPr>
              <w:pStyle w:val="squish"/>
              <w:jc w:val="center"/>
            </w:pPr>
            <w:r w:rsidRPr="00EA009C">
              <w:t>0.4</w:t>
            </w:r>
          </w:p>
        </w:tc>
        <w:tc>
          <w:tcPr>
            <w:tcW w:w="1180" w:type="dxa"/>
            <w:shd w:val="clear" w:color="auto" w:fill="auto"/>
            <w:noWrap/>
            <w:vAlign w:val="bottom"/>
            <w:hideMark/>
          </w:tcPr>
          <w:p w:rsidR="00B36A17" w:rsidRPr="00EA009C" w:rsidRDefault="00B36A17" w:rsidP="00AA63E0">
            <w:pPr>
              <w:pStyle w:val="squish"/>
              <w:jc w:val="center"/>
            </w:pPr>
            <w:r w:rsidRPr="00EA009C">
              <w:t>45.525</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98</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8</w:t>
            </w:r>
          </w:p>
        </w:tc>
        <w:tc>
          <w:tcPr>
            <w:tcW w:w="960" w:type="dxa"/>
            <w:shd w:val="clear" w:color="auto" w:fill="auto"/>
            <w:noWrap/>
            <w:vAlign w:val="bottom"/>
            <w:hideMark/>
          </w:tcPr>
          <w:p w:rsidR="00B36A17" w:rsidRPr="00EA009C" w:rsidRDefault="00B36A17" w:rsidP="00AA63E0">
            <w:pPr>
              <w:pStyle w:val="squish"/>
              <w:jc w:val="center"/>
            </w:pPr>
            <w:r w:rsidRPr="00EA009C">
              <w:t>14</w:t>
            </w:r>
          </w:p>
        </w:tc>
        <w:tc>
          <w:tcPr>
            <w:tcW w:w="1120" w:type="dxa"/>
            <w:shd w:val="clear" w:color="auto" w:fill="auto"/>
            <w:noWrap/>
            <w:vAlign w:val="bottom"/>
            <w:hideMark/>
          </w:tcPr>
          <w:p w:rsidR="00B36A17" w:rsidRPr="00EA009C" w:rsidRDefault="00B36A17" w:rsidP="00AA63E0">
            <w:pPr>
              <w:pStyle w:val="squish"/>
              <w:jc w:val="center"/>
            </w:pPr>
            <w:r w:rsidRPr="00EA009C">
              <w:t>car3</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w:t>
            </w:r>
          </w:p>
        </w:tc>
        <w:tc>
          <w:tcPr>
            <w:tcW w:w="920" w:type="dxa"/>
            <w:shd w:val="clear" w:color="auto" w:fill="auto"/>
            <w:noWrap/>
            <w:vAlign w:val="bottom"/>
            <w:hideMark/>
          </w:tcPr>
          <w:p w:rsidR="00B36A17" w:rsidRPr="00EA009C" w:rsidRDefault="00B36A17" w:rsidP="00AA63E0">
            <w:pPr>
              <w:pStyle w:val="squish"/>
              <w:jc w:val="center"/>
            </w:pPr>
            <w:r w:rsidRPr="00EA009C">
              <w:t>2</w:t>
            </w:r>
          </w:p>
        </w:tc>
        <w:tc>
          <w:tcPr>
            <w:tcW w:w="1180" w:type="dxa"/>
            <w:shd w:val="clear" w:color="auto" w:fill="auto"/>
            <w:noWrap/>
            <w:vAlign w:val="bottom"/>
            <w:hideMark/>
          </w:tcPr>
          <w:p w:rsidR="00B36A17" w:rsidRPr="00EA009C" w:rsidRDefault="00B36A17" w:rsidP="00AA63E0">
            <w:pPr>
              <w:pStyle w:val="squish"/>
              <w:jc w:val="center"/>
            </w:pPr>
            <w:r w:rsidRPr="00EA009C">
              <w:t>124.676</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2.55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4</w:t>
            </w:r>
          </w:p>
        </w:tc>
        <w:tc>
          <w:tcPr>
            <w:tcW w:w="1120" w:type="dxa"/>
            <w:shd w:val="clear" w:color="auto" w:fill="auto"/>
            <w:noWrap/>
            <w:vAlign w:val="bottom"/>
            <w:hideMark/>
          </w:tcPr>
          <w:p w:rsidR="00B36A17" w:rsidRPr="00EA009C" w:rsidRDefault="00B36A17" w:rsidP="00AA63E0">
            <w:pPr>
              <w:pStyle w:val="squish"/>
              <w:jc w:val="center"/>
            </w:pPr>
            <w:r w:rsidRPr="00EA009C">
              <w:t>car3</w:t>
            </w:r>
          </w:p>
        </w:tc>
        <w:tc>
          <w:tcPr>
            <w:tcW w:w="940" w:type="dxa"/>
            <w:shd w:val="clear" w:color="auto" w:fill="auto"/>
            <w:noWrap/>
            <w:vAlign w:val="bottom"/>
            <w:hideMark/>
          </w:tcPr>
          <w:p w:rsidR="00B36A17" w:rsidRPr="00EA009C" w:rsidRDefault="00B36A17" w:rsidP="00AA63E0">
            <w:pPr>
              <w:pStyle w:val="squish"/>
              <w:jc w:val="center"/>
            </w:pPr>
            <w:r w:rsidRPr="00EA009C">
              <w:t>14</w:t>
            </w:r>
          </w:p>
        </w:tc>
        <w:tc>
          <w:tcPr>
            <w:tcW w:w="707" w:type="dxa"/>
            <w:shd w:val="clear" w:color="auto" w:fill="auto"/>
            <w:noWrap/>
            <w:vAlign w:val="bottom"/>
            <w:hideMark/>
          </w:tcPr>
          <w:p w:rsidR="00B36A17" w:rsidRPr="00EA009C" w:rsidRDefault="00B36A17" w:rsidP="00AA63E0">
            <w:pPr>
              <w:pStyle w:val="squish"/>
              <w:jc w:val="center"/>
            </w:pPr>
            <w:r w:rsidRPr="00EA009C">
              <w:t>3</w:t>
            </w:r>
          </w:p>
        </w:tc>
        <w:tc>
          <w:tcPr>
            <w:tcW w:w="920" w:type="dxa"/>
            <w:shd w:val="clear" w:color="auto" w:fill="auto"/>
            <w:noWrap/>
            <w:vAlign w:val="bottom"/>
            <w:hideMark/>
          </w:tcPr>
          <w:p w:rsidR="00B36A17" w:rsidRPr="00EA009C" w:rsidRDefault="00B36A17" w:rsidP="00AA63E0">
            <w:pPr>
              <w:pStyle w:val="squish"/>
              <w:jc w:val="center"/>
            </w:pPr>
            <w:r w:rsidRPr="00EA009C">
              <w:t>2</w:t>
            </w:r>
          </w:p>
        </w:tc>
        <w:tc>
          <w:tcPr>
            <w:tcW w:w="1180" w:type="dxa"/>
            <w:shd w:val="clear" w:color="auto" w:fill="auto"/>
            <w:noWrap/>
            <w:vAlign w:val="bottom"/>
            <w:hideMark/>
          </w:tcPr>
          <w:p w:rsidR="00B36A17" w:rsidRPr="00EA009C" w:rsidRDefault="00B36A17" w:rsidP="00AA63E0">
            <w:pPr>
              <w:pStyle w:val="squish"/>
              <w:jc w:val="center"/>
            </w:pPr>
            <w:r w:rsidRPr="00EA009C">
              <w:t>124.676</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2.553</w:t>
            </w:r>
          </w:p>
        </w:tc>
      </w:tr>
    </w:tbl>
    <w:bookmarkEnd w:id="42"/>
    <w:p w:rsidR="00B36A17" w:rsidRDefault="00B36A17" w:rsidP="00B36A17">
      <w:r>
        <w:lastRenderedPageBreak/>
        <w:t xml:space="preserve">Six traffic patterns were created with the following parameters. Each traffic pattern concluded with the dump truck (vehicle 5). </w:t>
      </w:r>
    </w:p>
    <w:p w:rsidR="00B36A17" w:rsidRDefault="00B36A17" w:rsidP="00B36A17">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Traffic Pattern Parameters</w:t>
      </w:r>
    </w:p>
    <w:tbl>
      <w:tblPr>
        <w:tblStyle w:val="TableGrid"/>
        <w:tblW w:w="0" w:type="auto"/>
        <w:jc w:val="center"/>
        <w:tblLook w:val="04A0" w:firstRow="1" w:lastRow="0" w:firstColumn="1" w:lastColumn="0" w:noHBand="0" w:noVBand="1"/>
      </w:tblPr>
      <w:tblGrid>
        <w:gridCol w:w="438"/>
        <w:gridCol w:w="1771"/>
        <w:gridCol w:w="1771"/>
        <w:gridCol w:w="1771"/>
      </w:tblGrid>
      <w:tr w:rsidR="00B36A17" w:rsidTr="00AA63E0">
        <w:trPr>
          <w:jc w:val="center"/>
        </w:trPr>
        <w:tc>
          <w:tcPr>
            <w:tcW w:w="438" w:type="dxa"/>
          </w:tcPr>
          <w:p w:rsidR="00B36A17" w:rsidRDefault="00B36A17" w:rsidP="00AA63E0">
            <w:pPr>
              <w:pStyle w:val="squish"/>
              <w:jc w:val="center"/>
            </w:pPr>
            <w:bookmarkStart w:id="43" w:name="_Hlk2163671"/>
          </w:p>
        </w:tc>
        <w:tc>
          <w:tcPr>
            <w:tcW w:w="1771" w:type="dxa"/>
          </w:tcPr>
          <w:p w:rsidR="00B36A17" w:rsidRDefault="00B36A17" w:rsidP="00AA63E0">
            <w:pPr>
              <w:pStyle w:val="squish"/>
              <w:jc w:val="center"/>
            </w:pPr>
            <w:r>
              <w:t>Num. of Vehicles</w:t>
            </w:r>
          </w:p>
        </w:tc>
        <w:tc>
          <w:tcPr>
            <w:tcW w:w="1771" w:type="dxa"/>
          </w:tcPr>
          <w:p w:rsidR="00B36A17" w:rsidRDefault="00B36A17" w:rsidP="00AA63E0">
            <w:pPr>
              <w:pStyle w:val="squish"/>
              <w:jc w:val="center"/>
            </w:pPr>
            <w:r>
              <w:t>Min. Spacing</w:t>
            </w:r>
          </w:p>
        </w:tc>
        <w:tc>
          <w:tcPr>
            <w:tcW w:w="1771" w:type="dxa"/>
          </w:tcPr>
          <w:p w:rsidR="00B36A17" w:rsidRDefault="00B36A17" w:rsidP="00AA63E0">
            <w:pPr>
              <w:pStyle w:val="squish"/>
              <w:jc w:val="center"/>
            </w:pPr>
            <w:r>
              <w:t>Max. Spacing</w:t>
            </w:r>
          </w:p>
        </w:tc>
      </w:tr>
      <w:tr w:rsidR="00B36A17" w:rsidTr="00AA63E0">
        <w:trPr>
          <w:jc w:val="center"/>
        </w:trPr>
        <w:tc>
          <w:tcPr>
            <w:tcW w:w="438" w:type="dxa"/>
          </w:tcPr>
          <w:p w:rsidR="00B36A17" w:rsidRDefault="00B36A17" w:rsidP="00AA63E0">
            <w:pPr>
              <w:pStyle w:val="squish"/>
              <w:jc w:val="center"/>
            </w:pPr>
            <w:r>
              <w:t>1</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20</w:t>
            </w:r>
          </w:p>
        </w:tc>
        <w:tc>
          <w:tcPr>
            <w:tcW w:w="1771" w:type="dxa"/>
          </w:tcPr>
          <w:p w:rsidR="00B36A17" w:rsidRDefault="00B36A17" w:rsidP="00AA63E0">
            <w:pPr>
              <w:pStyle w:val="squish"/>
              <w:jc w:val="center"/>
            </w:pPr>
            <w:r>
              <w:t>100</w:t>
            </w:r>
          </w:p>
        </w:tc>
      </w:tr>
      <w:tr w:rsidR="00B36A17" w:rsidTr="00AA63E0">
        <w:trPr>
          <w:jc w:val="center"/>
        </w:trPr>
        <w:tc>
          <w:tcPr>
            <w:tcW w:w="438" w:type="dxa"/>
          </w:tcPr>
          <w:p w:rsidR="00B36A17" w:rsidRDefault="00B36A17" w:rsidP="00AA63E0">
            <w:pPr>
              <w:pStyle w:val="squish"/>
              <w:jc w:val="center"/>
            </w:pPr>
            <w:r>
              <w:t>2</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40</w:t>
            </w:r>
          </w:p>
        </w:tc>
        <w:tc>
          <w:tcPr>
            <w:tcW w:w="1771" w:type="dxa"/>
          </w:tcPr>
          <w:p w:rsidR="00B36A17" w:rsidRDefault="00B36A17" w:rsidP="00AA63E0">
            <w:pPr>
              <w:pStyle w:val="squish"/>
              <w:jc w:val="center"/>
            </w:pPr>
            <w:r>
              <w:t>200</w:t>
            </w:r>
          </w:p>
        </w:tc>
      </w:tr>
      <w:tr w:rsidR="00B36A17" w:rsidTr="00AA63E0">
        <w:trPr>
          <w:jc w:val="center"/>
        </w:trPr>
        <w:tc>
          <w:tcPr>
            <w:tcW w:w="438" w:type="dxa"/>
          </w:tcPr>
          <w:p w:rsidR="00B36A17" w:rsidRDefault="00B36A17" w:rsidP="00AA63E0">
            <w:pPr>
              <w:pStyle w:val="squish"/>
              <w:jc w:val="center"/>
            </w:pPr>
            <w:r>
              <w:t>3</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60</w:t>
            </w:r>
          </w:p>
        </w:tc>
        <w:tc>
          <w:tcPr>
            <w:tcW w:w="1771" w:type="dxa"/>
          </w:tcPr>
          <w:p w:rsidR="00B36A17" w:rsidRDefault="00B36A17" w:rsidP="00AA63E0">
            <w:pPr>
              <w:pStyle w:val="squish"/>
              <w:jc w:val="center"/>
            </w:pPr>
            <w:r>
              <w:t>300</w:t>
            </w:r>
          </w:p>
        </w:tc>
      </w:tr>
      <w:tr w:rsidR="00B36A17" w:rsidTr="00AA63E0">
        <w:trPr>
          <w:jc w:val="center"/>
        </w:trPr>
        <w:tc>
          <w:tcPr>
            <w:tcW w:w="438" w:type="dxa"/>
          </w:tcPr>
          <w:p w:rsidR="00B36A17" w:rsidRDefault="00B36A17" w:rsidP="00AA63E0">
            <w:pPr>
              <w:pStyle w:val="squish"/>
              <w:jc w:val="center"/>
            </w:pPr>
            <w:r>
              <w:t>4</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80</w:t>
            </w:r>
          </w:p>
        </w:tc>
        <w:tc>
          <w:tcPr>
            <w:tcW w:w="1771" w:type="dxa"/>
          </w:tcPr>
          <w:p w:rsidR="00B36A17" w:rsidRDefault="00B36A17" w:rsidP="00AA63E0">
            <w:pPr>
              <w:pStyle w:val="squish"/>
              <w:jc w:val="center"/>
            </w:pPr>
            <w:r>
              <w:t>400</w:t>
            </w:r>
          </w:p>
        </w:tc>
      </w:tr>
      <w:tr w:rsidR="00B36A17" w:rsidTr="00AA63E0">
        <w:trPr>
          <w:jc w:val="center"/>
        </w:trPr>
        <w:tc>
          <w:tcPr>
            <w:tcW w:w="438" w:type="dxa"/>
          </w:tcPr>
          <w:p w:rsidR="00B36A17" w:rsidRDefault="00B36A17" w:rsidP="00AA63E0">
            <w:pPr>
              <w:pStyle w:val="squish"/>
              <w:jc w:val="center"/>
            </w:pPr>
            <w:r>
              <w:t>5</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100</w:t>
            </w:r>
          </w:p>
        </w:tc>
        <w:tc>
          <w:tcPr>
            <w:tcW w:w="1771" w:type="dxa"/>
          </w:tcPr>
          <w:p w:rsidR="00B36A17" w:rsidRDefault="00B36A17" w:rsidP="00AA63E0">
            <w:pPr>
              <w:pStyle w:val="squish"/>
              <w:jc w:val="center"/>
            </w:pPr>
            <w:r>
              <w:t>500</w:t>
            </w:r>
          </w:p>
        </w:tc>
      </w:tr>
      <w:tr w:rsidR="00B36A17" w:rsidTr="00AA63E0">
        <w:trPr>
          <w:jc w:val="center"/>
        </w:trPr>
        <w:tc>
          <w:tcPr>
            <w:tcW w:w="438" w:type="dxa"/>
          </w:tcPr>
          <w:p w:rsidR="00B36A17" w:rsidRDefault="00B36A17" w:rsidP="00AA63E0">
            <w:pPr>
              <w:pStyle w:val="squish"/>
              <w:jc w:val="center"/>
            </w:pPr>
            <w:r>
              <w:t>6</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280</w:t>
            </w:r>
          </w:p>
        </w:tc>
        <w:tc>
          <w:tcPr>
            <w:tcW w:w="1771" w:type="dxa"/>
          </w:tcPr>
          <w:p w:rsidR="00B36A17" w:rsidRDefault="00B36A17" w:rsidP="00AA63E0">
            <w:pPr>
              <w:pStyle w:val="squish"/>
              <w:jc w:val="center"/>
            </w:pPr>
            <w:r>
              <w:t>1400</w:t>
            </w:r>
          </w:p>
        </w:tc>
      </w:tr>
    </w:tbl>
    <w:bookmarkEnd w:id="43"/>
    <w:p w:rsidR="00B36A17" w:rsidRDefault="00B36A17" w:rsidP="00B36A17">
      <w:r>
        <w:t>The 3D FE model of the 2-span bridge with span lengths of 140 ft (</w:t>
      </w:r>
      <w:hyperlink w:anchor="_140ft._Bridge" w:history="1">
        <w:r w:rsidRPr="00D36DB9">
          <w:rPr>
            <w:rStyle w:val="Hyperlink"/>
          </w:rPr>
          <w:t>described previously</w:t>
        </w:r>
      </w:hyperlink>
      <w:r>
        <w:t>) was used in simulations. Each traffic pattern was simulated at a speed of 960 in/sec (</w:t>
      </w:r>
      <w:r>
        <w:rPr>
          <w:rFonts w:cstheme="minorHAnsi"/>
        </w:rPr>
        <w:t>≈</w:t>
      </w:r>
      <w:r>
        <w:t xml:space="preserve">55 mph) as well as at 5 in/sec to provide the quasi-static response. The first 15 modes of vibration were included in the simulation. Simulation time-steps of 0.002 seconds and 0.5 seconds were used for the 960 in/sec and quasi-static simulations, respectively. </w:t>
      </w:r>
    </w:p>
    <w:p w:rsidR="00B36A17" w:rsidRDefault="00B36A17" w:rsidP="00B36A17">
      <w:pPr>
        <w:pStyle w:val="Heading4"/>
      </w:pPr>
      <w:r w:rsidRPr="00800104">
        <w:t xml:space="preserve"> </w:t>
      </w:r>
      <w:r>
        <w:t>Results</w:t>
      </w:r>
    </w:p>
    <w:p w:rsidR="00B36A17" w:rsidRPr="009217B9" w:rsidRDefault="00B36A17" w:rsidP="00B36A17">
      <w:r>
        <w:t>The bridge responses acquired from the simulations of the traffic patterns are summarized in the following table.</w:t>
      </w:r>
    </w:p>
    <w:tbl>
      <w:tblPr>
        <w:tblW w:w="80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21"/>
        <w:gridCol w:w="1121"/>
        <w:gridCol w:w="1233"/>
        <w:gridCol w:w="1260"/>
        <w:gridCol w:w="1165"/>
        <w:gridCol w:w="1165"/>
      </w:tblGrid>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pPr>
          </w:p>
        </w:tc>
        <w:tc>
          <w:tcPr>
            <w:tcW w:w="2242"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330"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Amplification</w:t>
            </w:r>
          </w:p>
        </w:tc>
      </w:tr>
      <w:tr w:rsidR="00B36A17" w:rsidRPr="009217B9" w:rsidTr="00AA63E0">
        <w:trPr>
          <w:trHeight w:val="288"/>
        </w:trPr>
        <w:tc>
          <w:tcPr>
            <w:tcW w:w="960" w:type="dxa"/>
            <w:shd w:val="clear" w:color="auto" w:fill="auto"/>
            <w:noWrap/>
            <w:vAlign w:val="bottom"/>
          </w:tcPr>
          <w:p w:rsidR="00B36A17" w:rsidRPr="009217B9" w:rsidRDefault="00B36A17" w:rsidP="00AA63E0">
            <w:pPr>
              <w:pStyle w:val="squish"/>
            </w:pPr>
          </w:p>
        </w:tc>
        <w:tc>
          <w:tcPr>
            <w:tcW w:w="1121"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121"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c>
          <w:tcPr>
            <w:tcW w:w="1233"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260"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c>
          <w:tcPr>
            <w:tcW w:w="1165"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165"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1</w:t>
            </w:r>
          </w:p>
        </w:tc>
        <w:tc>
          <w:tcPr>
            <w:tcW w:w="1121"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41113</w:t>
            </w:r>
          </w:p>
        </w:tc>
        <w:tc>
          <w:tcPr>
            <w:tcW w:w="1121"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41906</w:t>
            </w:r>
          </w:p>
        </w:tc>
        <w:tc>
          <w:tcPr>
            <w:tcW w:w="1233"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588347</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8383</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31056</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154555</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2</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2891</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2505</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69981</w:t>
            </w:r>
          </w:p>
        </w:tc>
        <w:tc>
          <w:tcPr>
            <w:tcW w:w="1260"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5437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12486</w:t>
            </w:r>
          </w:p>
        </w:tc>
        <w:tc>
          <w:tcPr>
            <w:tcW w:w="1165"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1.672918</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3</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793</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538</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7771</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8494</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21942</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50507</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4</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009</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3</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38268</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802</w:t>
            </w:r>
          </w:p>
        </w:tc>
        <w:tc>
          <w:tcPr>
            <w:tcW w:w="1165"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1.685082</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71517</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5</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012</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80595</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76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63129</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70283</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6</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86</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56183</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7011</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37068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25589</w:t>
            </w:r>
          </w:p>
        </w:tc>
      </w:tr>
    </w:tbl>
    <w:p w:rsidR="00B36A17" w:rsidRDefault="00B36A17" w:rsidP="00B36A17">
      <w:r>
        <w:t>Except in a few cases, large dynamic amplifications were observed for the traffic patterns. The time history corresponding to the events that produced the largest dynamic response are plotted below along with the quasi-static response.</w:t>
      </w:r>
    </w:p>
    <w:p w:rsidR="00B36A17" w:rsidRDefault="00B36A17" w:rsidP="00B36A17">
      <w:pPr>
        <w:keepNext/>
        <w:jc w:val="center"/>
      </w:pPr>
      <w:r>
        <w:rPr>
          <w:noProof/>
        </w:rPr>
        <w:lastRenderedPageBreak/>
        <w:drawing>
          <wp:inline distT="0" distB="0" distL="0" distR="0" wp14:anchorId="0C2DAE43" wp14:editId="4F83086C">
            <wp:extent cx="4572000" cy="2743200"/>
            <wp:effectExtent l="0" t="0" r="0" b="0"/>
            <wp:docPr id="106" name="Chart 106">
              <a:extLst xmlns:a="http://schemas.openxmlformats.org/drawingml/2006/main">
                <a:ext uri="{FF2B5EF4-FFF2-40B4-BE49-F238E27FC236}">
                  <a16:creationId xmlns:a16="http://schemas.microsoft.com/office/drawing/2014/main" id="{00000000-0008-0000-06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pan-1 response to traffic pattern no. 1</w:t>
      </w:r>
    </w:p>
    <w:p w:rsidR="00B36A17" w:rsidRDefault="00B36A17" w:rsidP="00B36A17">
      <w:pPr>
        <w:keepNext/>
        <w:jc w:val="center"/>
      </w:pPr>
      <w:r>
        <w:rPr>
          <w:noProof/>
        </w:rPr>
        <w:drawing>
          <wp:inline distT="0" distB="0" distL="0" distR="0" wp14:anchorId="70E6E708" wp14:editId="653A08E7">
            <wp:extent cx="4572000" cy="2743200"/>
            <wp:effectExtent l="0" t="0" r="0" b="0"/>
            <wp:docPr id="107" name="Chart 107">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Span-2 response to traffic pattern no. 2</w:t>
      </w:r>
    </w:p>
    <w:p w:rsidR="00B36A17" w:rsidRDefault="00B36A17" w:rsidP="00B36A17">
      <w:pPr>
        <w:keepNext/>
      </w:pPr>
      <w:r>
        <w:t xml:space="preserve">The vehicles that are inducing the response shown in the above plots are vehicle numbers 3 and 5 (HS-20 and dump truck), respectively. The responses that these vehicles alone produce are provided below for comparison. </w:t>
      </w:r>
    </w:p>
    <w:tbl>
      <w:tblPr>
        <w:tblW w:w="77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233"/>
        <w:gridCol w:w="1260"/>
        <w:gridCol w:w="925"/>
        <w:gridCol w:w="1087"/>
      </w:tblGrid>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pPr>
          </w:p>
        </w:tc>
        <w:tc>
          <w:tcPr>
            <w:tcW w:w="2215"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012"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Amplification</w:t>
            </w:r>
          </w:p>
        </w:tc>
      </w:tr>
      <w:tr w:rsidR="00B36A17" w:rsidRPr="009217B9" w:rsidTr="00AA63E0">
        <w:trPr>
          <w:trHeight w:val="288"/>
          <w:jc w:val="center"/>
        </w:trPr>
        <w:tc>
          <w:tcPr>
            <w:tcW w:w="981" w:type="dxa"/>
            <w:shd w:val="clear" w:color="auto" w:fill="auto"/>
            <w:noWrap/>
            <w:vAlign w:val="bottom"/>
          </w:tcPr>
          <w:p w:rsidR="00B36A17" w:rsidRPr="009217B9" w:rsidRDefault="00B36A17" w:rsidP="00AA63E0">
            <w:pPr>
              <w:pStyle w:val="squish"/>
            </w:pPr>
          </w:p>
        </w:tc>
        <w:tc>
          <w:tcPr>
            <w:tcW w:w="1121"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233"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260"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925"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87"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rPr>
                <w:rFonts w:ascii="Calibri" w:hAnsi="Calibri" w:cs="Calibri"/>
                <w:color w:val="000000"/>
              </w:rPr>
            </w:pPr>
            <w:r>
              <w:rPr>
                <w:rFonts w:ascii="Calibri" w:hAnsi="Calibri" w:cs="Calibri"/>
                <w:color w:val="000000"/>
              </w:rPr>
              <w:t>Vehicle3</w:t>
            </w:r>
          </w:p>
        </w:tc>
        <w:tc>
          <w:tcPr>
            <w:tcW w:w="1121" w:type="dxa"/>
            <w:shd w:val="clear" w:color="auto" w:fill="auto"/>
            <w:noWrap/>
            <w:vAlign w:val="center"/>
            <w:hideMark/>
          </w:tcPr>
          <w:p w:rsidR="00B36A17" w:rsidRDefault="00B36A17" w:rsidP="00AA63E0">
            <w:pPr>
              <w:pStyle w:val="squish"/>
              <w:jc w:val="center"/>
            </w:pPr>
            <w:r>
              <w:t>-0.251</w:t>
            </w:r>
          </w:p>
        </w:tc>
        <w:tc>
          <w:tcPr>
            <w:tcW w:w="1094" w:type="dxa"/>
            <w:shd w:val="clear" w:color="auto" w:fill="auto"/>
            <w:noWrap/>
            <w:vAlign w:val="center"/>
            <w:hideMark/>
          </w:tcPr>
          <w:p w:rsidR="00B36A17" w:rsidRDefault="00B36A17" w:rsidP="00AA63E0">
            <w:pPr>
              <w:pStyle w:val="squish"/>
              <w:jc w:val="center"/>
            </w:pPr>
            <w:r>
              <w:t>-0.252</w:t>
            </w:r>
          </w:p>
        </w:tc>
        <w:tc>
          <w:tcPr>
            <w:tcW w:w="1233" w:type="dxa"/>
            <w:shd w:val="clear" w:color="auto" w:fill="auto"/>
            <w:noWrap/>
            <w:vAlign w:val="center"/>
            <w:hideMark/>
          </w:tcPr>
          <w:p w:rsidR="00B36A17" w:rsidRDefault="00B36A17" w:rsidP="00AA63E0">
            <w:pPr>
              <w:pStyle w:val="squish"/>
              <w:jc w:val="center"/>
            </w:pPr>
            <w:r>
              <w:t>-0.304</w:t>
            </w:r>
          </w:p>
        </w:tc>
        <w:tc>
          <w:tcPr>
            <w:tcW w:w="1260" w:type="dxa"/>
            <w:shd w:val="clear" w:color="auto" w:fill="auto"/>
            <w:noWrap/>
            <w:vAlign w:val="center"/>
            <w:hideMark/>
          </w:tcPr>
          <w:p w:rsidR="00B36A17" w:rsidRDefault="00B36A17" w:rsidP="00AA63E0">
            <w:pPr>
              <w:pStyle w:val="squish"/>
              <w:jc w:val="center"/>
            </w:pPr>
            <w:r>
              <w:t>-0.320</w:t>
            </w:r>
          </w:p>
        </w:tc>
        <w:tc>
          <w:tcPr>
            <w:tcW w:w="925" w:type="dxa"/>
            <w:shd w:val="clear" w:color="auto" w:fill="auto"/>
            <w:noWrap/>
            <w:vAlign w:val="center"/>
            <w:hideMark/>
          </w:tcPr>
          <w:p w:rsidR="00B36A17" w:rsidRDefault="00B36A17" w:rsidP="00AA63E0">
            <w:pPr>
              <w:pStyle w:val="squish"/>
              <w:jc w:val="center"/>
            </w:pPr>
            <w:r>
              <w:t>1.21</w:t>
            </w:r>
          </w:p>
        </w:tc>
        <w:tc>
          <w:tcPr>
            <w:tcW w:w="1087" w:type="dxa"/>
            <w:shd w:val="clear" w:color="auto" w:fill="auto"/>
            <w:noWrap/>
            <w:vAlign w:val="center"/>
            <w:hideMark/>
          </w:tcPr>
          <w:p w:rsidR="00B36A17" w:rsidRDefault="00B36A17" w:rsidP="00AA63E0">
            <w:pPr>
              <w:pStyle w:val="squish"/>
              <w:jc w:val="center"/>
            </w:pPr>
            <w:r>
              <w:t>1.27</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rPr>
                <w:rFonts w:ascii="Calibri" w:hAnsi="Calibri" w:cs="Calibri"/>
                <w:color w:val="000000"/>
              </w:rPr>
            </w:pPr>
            <w:r>
              <w:rPr>
                <w:rFonts w:ascii="Calibri" w:hAnsi="Calibri" w:cs="Calibri"/>
                <w:color w:val="000000"/>
              </w:rPr>
              <w:lastRenderedPageBreak/>
              <w:t>Vehicle5</w:t>
            </w:r>
          </w:p>
        </w:tc>
        <w:tc>
          <w:tcPr>
            <w:tcW w:w="1121" w:type="dxa"/>
            <w:shd w:val="clear" w:color="auto" w:fill="auto"/>
            <w:noWrap/>
            <w:vAlign w:val="center"/>
            <w:hideMark/>
          </w:tcPr>
          <w:p w:rsidR="00B36A17" w:rsidRDefault="00B36A17" w:rsidP="00AA63E0">
            <w:pPr>
              <w:pStyle w:val="squish"/>
              <w:jc w:val="center"/>
            </w:pPr>
            <w:r>
              <w:t>-0.245</w:t>
            </w:r>
          </w:p>
        </w:tc>
        <w:tc>
          <w:tcPr>
            <w:tcW w:w="1094" w:type="dxa"/>
            <w:shd w:val="clear" w:color="auto" w:fill="auto"/>
            <w:noWrap/>
            <w:vAlign w:val="center"/>
            <w:hideMark/>
          </w:tcPr>
          <w:p w:rsidR="00B36A17" w:rsidRDefault="00B36A17" w:rsidP="00AA63E0">
            <w:pPr>
              <w:pStyle w:val="squish"/>
              <w:jc w:val="center"/>
            </w:pPr>
            <w:r>
              <w:t>-0.245</w:t>
            </w:r>
          </w:p>
        </w:tc>
        <w:tc>
          <w:tcPr>
            <w:tcW w:w="1233" w:type="dxa"/>
            <w:shd w:val="clear" w:color="auto" w:fill="auto"/>
            <w:noWrap/>
            <w:vAlign w:val="center"/>
            <w:hideMark/>
          </w:tcPr>
          <w:p w:rsidR="00B36A17" w:rsidRDefault="00B36A17" w:rsidP="00AA63E0">
            <w:pPr>
              <w:pStyle w:val="squish"/>
              <w:jc w:val="center"/>
            </w:pPr>
            <w:r>
              <w:t>-0.336</w:t>
            </w:r>
          </w:p>
        </w:tc>
        <w:tc>
          <w:tcPr>
            <w:tcW w:w="1260" w:type="dxa"/>
            <w:shd w:val="clear" w:color="auto" w:fill="auto"/>
            <w:noWrap/>
            <w:vAlign w:val="center"/>
            <w:hideMark/>
          </w:tcPr>
          <w:p w:rsidR="00B36A17" w:rsidRDefault="00B36A17" w:rsidP="00AA63E0">
            <w:pPr>
              <w:pStyle w:val="squish"/>
              <w:jc w:val="center"/>
            </w:pPr>
            <w:r>
              <w:t>-0.337</w:t>
            </w:r>
          </w:p>
        </w:tc>
        <w:tc>
          <w:tcPr>
            <w:tcW w:w="925" w:type="dxa"/>
            <w:shd w:val="clear" w:color="auto" w:fill="auto"/>
            <w:noWrap/>
            <w:vAlign w:val="center"/>
            <w:hideMark/>
          </w:tcPr>
          <w:p w:rsidR="00B36A17" w:rsidRDefault="00B36A17" w:rsidP="00AA63E0">
            <w:pPr>
              <w:pStyle w:val="squish"/>
              <w:jc w:val="center"/>
            </w:pPr>
            <w:r>
              <w:t>1.37</w:t>
            </w:r>
          </w:p>
        </w:tc>
        <w:tc>
          <w:tcPr>
            <w:tcW w:w="1087" w:type="dxa"/>
            <w:shd w:val="clear" w:color="auto" w:fill="auto"/>
            <w:noWrap/>
            <w:vAlign w:val="center"/>
            <w:hideMark/>
          </w:tcPr>
          <w:p w:rsidR="00B36A17" w:rsidRDefault="00B36A17" w:rsidP="00AA63E0">
            <w:pPr>
              <w:pStyle w:val="squish"/>
              <w:jc w:val="center"/>
            </w:pPr>
            <w:r>
              <w:t>1.38</w:t>
            </w:r>
          </w:p>
        </w:tc>
      </w:tr>
    </w:tbl>
    <w:p w:rsidR="00B36A17" w:rsidRDefault="00B36A17" w:rsidP="00B36A17">
      <w:r>
        <w:t xml:space="preserve">All but two of the amplifications induced by the traffic patterns presented in table </w:t>
      </w:r>
      <w:r>
        <w:rPr>
          <w:b/>
        </w:rPr>
        <w:t xml:space="preserve">XX </w:t>
      </w:r>
      <w:r>
        <w:t>meet or exceed the amplification produced by a single vehicle. It can therefore be concluded that multiple vehicle loading serves to not only increase the static bridge response but may also result in dynamic amplification even greater than that which would be observed for a single vehicle.</w:t>
      </w:r>
    </w:p>
    <w:p w:rsidR="00B36A17" w:rsidRDefault="00B36A17" w:rsidP="00B36A17">
      <w:r>
        <w:t>The response of span 1 to the final vehicle (dump truck) is compared in the following plot.</w:t>
      </w:r>
    </w:p>
    <w:p w:rsidR="00B36A17" w:rsidRDefault="00B36A17" w:rsidP="00B36A17">
      <w:r>
        <w:rPr>
          <w:noProof/>
        </w:rPr>
        <w:drawing>
          <wp:inline distT="0" distB="0" distL="0" distR="0" wp14:anchorId="7E746E70" wp14:editId="53BDCDCD">
            <wp:extent cx="5486400" cy="2743200"/>
            <wp:effectExtent l="0" t="0" r="0" b="0"/>
            <wp:docPr id="108" name="Chart 108">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B36A17" w:rsidRDefault="00B36A17" w:rsidP="00B36A17">
      <w:r>
        <w:t xml:space="preserve">The (dynamic) bridge response over the duration for which the last vehicle was on the bridge was a maximum for the first span under traffic pattern number 1 for which the final vehicle was preceded by an HS-20 (vehicle 3) at a spacing of 20 ft. That for span 2 was a maximum under traffic pattern number 2, for which the final vehicle was preceded by a tractor-trailer (vehicle 4) at a spacing of 40 ft. Those responses are plotted below. </w:t>
      </w:r>
    </w:p>
    <w:p w:rsidR="00B36A17" w:rsidRDefault="00B36A17" w:rsidP="00B36A17">
      <w:pPr>
        <w:keepNext/>
        <w:jc w:val="center"/>
      </w:pPr>
      <w:r>
        <w:rPr>
          <w:noProof/>
        </w:rPr>
        <w:lastRenderedPageBreak/>
        <w:drawing>
          <wp:inline distT="0" distB="0" distL="0" distR="0" wp14:anchorId="338D08EA" wp14:editId="449BD1DF">
            <wp:extent cx="4572000" cy="2743200"/>
            <wp:effectExtent l="0" t="0" r="0" b="0"/>
            <wp:docPr id="109" name="Chart 109">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Span-1 Response to final vehicle (#5) in traffic pattern 1</w:t>
      </w:r>
    </w:p>
    <w:p w:rsidR="00B36A17" w:rsidRDefault="00B36A17" w:rsidP="00B36A17">
      <w:pPr>
        <w:keepNext/>
        <w:jc w:val="center"/>
      </w:pPr>
      <w:r>
        <w:rPr>
          <w:noProof/>
        </w:rPr>
        <w:drawing>
          <wp:inline distT="0" distB="0" distL="0" distR="0" wp14:anchorId="28CF4230" wp14:editId="322AEDAD">
            <wp:extent cx="4572000" cy="2743200"/>
            <wp:effectExtent l="0" t="0" r="0" b="0"/>
            <wp:docPr id="110" name="Chart 11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Span-2 Response to final vehicle (#5) in traffic pattern 2</w:t>
      </w:r>
    </w:p>
    <w:p w:rsidR="00B36A17" w:rsidRDefault="00B36A17" w:rsidP="00B36A17">
      <w:r>
        <w:t xml:space="preserve">The remaining traffic patterns failed to produce greater responses than if the final vehicle had no preceding vehicles. Incidentally, for all these remaining traffic patterns, the final vehicle was preceded by either a dump truck (vehicle 5) or HS-20 (vehicle 3) and at a distance not less than 60ft. The maximum responses for this final loading event for all traffic patterns are summarized in the following table. </w:t>
      </w:r>
    </w:p>
    <w:tbl>
      <w:tblPr>
        <w:tblW w:w="79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104"/>
        <w:gridCol w:w="1104"/>
        <w:gridCol w:w="1104"/>
        <w:gridCol w:w="1475"/>
      </w:tblGrid>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p>
        </w:tc>
        <w:tc>
          <w:tcPr>
            <w:tcW w:w="2215"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208" w:type="dxa"/>
            <w:gridSpan w:val="2"/>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Dynamic Amplification</w:t>
            </w:r>
          </w:p>
        </w:tc>
        <w:tc>
          <w:tcPr>
            <w:tcW w:w="1104" w:type="dxa"/>
            <w:vMerge w:val="restart"/>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Preceding Vehicle</w:t>
            </w:r>
          </w:p>
        </w:tc>
        <w:tc>
          <w:tcPr>
            <w:tcW w:w="1475" w:type="dxa"/>
            <w:vMerge w:val="restart"/>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Distance (ft.)</w:t>
            </w:r>
          </w:p>
        </w:tc>
      </w:tr>
      <w:tr w:rsidR="00B36A17" w:rsidRPr="009217B9" w:rsidTr="00AA63E0">
        <w:trPr>
          <w:trHeight w:val="288"/>
          <w:jc w:val="center"/>
        </w:trPr>
        <w:tc>
          <w:tcPr>
            <w:tcW w:w="981" w:type="dxa"/>
            <w:shd w:val="clear" w:color="auto" w:fill="auto"/>
            <w:noWrap/>
            <w:vAlign w:val="bottom"/>
          </w:tcPr>
          <w:p w:rsidR="00B36A17" w:rsidRPr="009217B9" w:rsidRDefault="00B36A17" w:rsidP="00AA63E0">
            <w:pPr>
              <w:pStyle w:val="squish"/>
              <w:jc w:val="center"/>
            </w:pPr>
          </w:p>
        </w:tc>
        <w:tc>
          <w:tcPr>
            <w:tcW w:w="1121"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104" w:type="dxa"/>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104" w:type="dxa"/>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104" w:type="dxa"/>
            <w:vMerge/>
          </w:tcPr>
          <w:p w:rsidR="00B36A17" w:rsidRDefault="00B36A17" w:rsidP="00AA63E0">
            <w:pPr>
              <w:pStyle w:val="squish"/>
              <w:jc w:val="center"/>
              <w:rPr>
                <w:rFonts w:ascii="Calibri" w:hAnsi="Calibri" w:cs="Calibri"/>
                <w:color w:val="000000"/>
              </w:rPr>
            </w:pPr>
          </w:p>
        </w:tc>
        <w:tc>
          <w:tcPr>
            <w:tcW w:w="1475" w:type="dxa"/>
            <w:vMerge/>
          </w:tcPr>
          <w:p w:rsidR="00B36A17" w:rsidRDefault="00B36A17" w:rsidP="00AA63E0">
            <w:pPr>
              <w:pStyle w:val="squish"/>
              <w:jc w:val="center"/>
              <w:rPr>
                <w:rFonts w:ascii="Calibri" w:hAnsi="Calibri" w:cs="Calibri"/>
                <w:color w:val="000000"/>
              </w:rPr>
            </w:pP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r>
              <w:t>Traffic1</w:t>
            </w:r>
          </w:p>
        </w:tc>
        <w:tc>
          <w:tcPr>
            <w:tcW w:w="1121" w:type="dxa"/>
            <w:shd w:val="clear" w:color="auto" w:fill="auto"/>
            <w:noWrap/>
            <w:vAlign w:val="bottom"/>
            <w:hideMark/>
          </w:tcPr>
          <w:p w:rsidR="00B36A17" w:rsidRDefault="00B36A17" w:rsidP="00AA63E0">
            <w:pPr>
              <w:pStyle w:val="squish"/>
              <w:jc w:val="center"/>
            </w:pPr>
            <w:r>
              <w:t>-0.438</w:t>
            </w:r>
          </w:p>
        </w:tc>
        <w:tc>
          <w:tcPr>
            <w:tcW w:w="1094" w:type="dxa"/>
            <w:shd w:val="clear" w:color="auto" w:fill="auto"/>
            <w:noWrap/>
            <w:vAlign w:val="bottom"/>
            <w:hideMark/>
          </w:tcPr>
          <w:p w:rsidR="00B36A17" w:rsidRDefault="00B36A17" w:rsidP="00AA63E0">
            <w:pPr>
              <w:pStyle w:val="squish"/>
              <w:jc w:val="center"/>
            </w:pPr>
            <w:r>
              <w:t>-0.484</w:t>
            </w:r>
          </w:p>
        </w:tc>
        <w:tc>
          <w:tcPr>
            <w:tcW w:w="1104" w:type="dxa"/>
            <w:vAlign w:val="bottom"/>
          </w:tcPr>
          <w:p w:rsidR="00B36A17" w:rsidRDefault="00B36A17" w:rsidP="00AA63E0">
            <w:pPr>
              <w:pStyle w:val="squish"/>
              <w:jc w:val="center"/>
            </w:pPr>
            <w:r>
              <w:t>1.31</w:t>
            </w:r>
          </w:p>
        </w:tc>
        <w:tc>
          <w:tcPr>
            <w:tcW w:w="1104" w:type="dxa"/>
            <w:vAlign w:val="bottom"/>
          </w:tcPr>
          <w:p w:rsidR="00B36A17" w:rsidRDefault="00B36A17" w:rsidP="00AA63E0">
            <w:pPr>
              <w:pStyle w:val="squish"/>
              <w:jc w:val="center"/>
            </w:pPr>
            <w:r>
              <w:t>1.15</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20</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r>
              <w:t>Traffic2</w:t>
            </w:r>
          </w:p>
        </w:tc>
        <w:tc>
          <w:tcPr>
            <w:tcW w:w="1121" w:type="dxa"/>
            <w:shd w:val="clear" w:color="auto" w:fill="auto"/>
            <w:noWrap/>
            <w:vAlign w:val="bottom"/>
            <w:hideMark/>
          </w:tcPr>
          <w:p w:rsidR="00B36A17" w:rsidRDefault="00B36A17" w:rsidP="00AA63E0">
            <w:pPr>
              <w:pStyle w:val="squish"/>
              <w:jc w:val="center"/>
            </w:pPr>
            <w:r>
              <w:t>-0.370</w:t>
            </w:r>
          </w:p>
        </w:tc>
        <w:tc>
          <w:tcPr>
            <w:tcW w:w="1094" w:type="dxa"/>
            <w:shd w:val="clear" w:color="auto" w:fill="auto"/>
            <w:noWrap/>
            <w:vAlign w:val="bottom"/>
            <w:hideMark/>
          </w:tcPr>
          <w:p w:rsidR="00B36A17" w:rsidRDefault="00B36A17" w:rsidP="00AA63E0">
            <w:pPr>
              <w:pStyle w:val="squish"/>
              <w:jc w:val="center"/>
            </w:pPr>
            <w:r>
              <w:t>-0.544</w:t>
            </w:r>
          </w:p>
        </w:tc>
        <w:tc>
          <w:tcPr>
            <w:tcW w:w="1104" w:type="dxa"/>
            <w:vAlign w:val="bottom"/>
          </w:tcPr>
          <w:p w:rsidR="00B36A17" w:rsidRDefault="00B36A17" w:rsidP="00AA63E0">
            <w:pPr>
              <w:pStyle w:val="squish"/>
              <w:jc w:val="center"/>
            </w:pPr>
            <w:r>
              <w:t>1.12</w:t>
            </w:r>
          </w:p>
        </w:tc>
        <w:tc>
          <w:tcPr>
            <w:tcW w:w="1104" w:type="dxa"/>
            <w:vAlign w:val="bottom"/>
          </w:tcPr>
          <w:p w:rsidR="00B36A17" w:rsidRDefault="00B36A17" w:rsidP="00AA63E0">
            <w:pPr>
              <w:pStyle w:val="squish"/>
              <w:jc w:val="center"/>
            </w:pPr>
            <w:r>
              <w:t>1.67</w:t>
            </w:r>
          </w:p>
        </w:tc>
        <w:tc>
          <w:tcPr>
            <w:tcW w:w="1104" w:type="dxa"/>
            <w:vAlign w:val="bottom"/>
          </w:tcPr>
          <w:p w:rsidR="00B36A17" w:rsidRDefault="00B36A17" w:rsidP="00AA63E0">
            <w:pPr>
              <w:pStyle w:val="squish"/>
              <w:jc w:val="center"/>
            </w:pPr>
            <w:r>
              <w:t>4</w:t>
            </w:r>
          </w:p>
        </w:tc>
        <w:tc>
          <w:tcPr>
            <w:tcW w:w="1475" w:type="dxa"/>
            <w:vAlign w:val="bottom"/>
          </w:tcPr>
          <w:p w:rsidR="00B36A17" w:rsidRDefault="00B36A17" w:rsidP="00AA63E0">
            <w:pPr>
              <w:pStyle w:val="squish"/>
              <w:jc w:val="center"/>
            </w:pPr>
            <w:r>
              <w:t>4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3</w:t>
            </w:r>
          </w:p>
        </w:tc>
        <w:tc>
          <w:tcPr>
            <w:tcW w:w="1121" w:type="dxa"/>
            <w:shd w:val="clear" w:color="auto" w:fill="auto"/>
            <w:noWrap/>
            <w:vAlign w:val="bottom"/>
          </w:tcPr>
          <w:p w:rsidR="00B36A17" w:rsidRDefault="00B36A17" w:rsidP="00AA63E0">
            <w:pPr>
              <w:pStyle w:val="squish"/>
              <w:jc w:val="center"/>
            </w:pPr>
            <w:r>
              <w:t>-0.348</w:t>
            </w:r>
          </w:p>
        </w:tc>
        <w:tc>
          <w:tcPr>
            <w:tcW w:w="1094" w:type="dxa"/>
            <w:shd w:val="clear" w:color="auto" w:fill="auto"/>
            <w:noWrap/>
            <w:vAlign w:val="bottom"/>
          </w:tcPr>
          <w:p w:rsidR="00B36A17" w:rsidRDefault="00B36A17" w:rsidP="00AA63E0">
            <w:pPr>
              <w:pStyle w:val="squish"/>
              <w:jc w:val="center"/>
            </w:pPr>
            <w:r>
              <w:t>-0.350</w:t>
            </w:r>
          </w:p>
        </w:tc>
        <w:tc>
          <w:tcPr>
            <w:tcW w:w="1104" w:type="dxa"/>
            <w:vAlign w:val="bottom"/>
          </w:tcPr>
          <w:p w:rsidR="00B36A17" w:rsidRDefault="00B36A17" w:rsidP="00AA63E0">
            <w:pPr>
              <w:pStyle w:val="squish"/>
              <w:jc w:val="center"/>
            </w:pPr>
            <w:r>
              <w:t>1.30</w:t>
            </w:r>
          </w:p>
        </w:tc>
        <w:tc>
          <w:tcPr>
            <w:tcW w:w="1104" w:type="dxa"/>
            <w:vAlign w:val="bottom"/>
          </w:tcPr>
          <w:p w:rsidR="00B36A17" w:rsidRDefault="00B36A17" w:rsidP="00AA63E0">
            <w:pPr>
              <w:pStyle w:val="squish"/>
              <w:jc w:val="center"/>
            </w:pPr>
            <w:r>
              <w:t>1.32</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6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4</w:t>
            </w:r>
          </w:p>
        </w:tc>
        <w:tc>
          <w:tcPr>
            <w:tcW w:w="1121" w:type="dxa"/>
            <w:shd w:val="clear" w:color="auto" w:fill="auto"/>
            <w:noWrap/>
            <w:vAlign w:val="bottom"/>
          </w:tcPr>
          <w:p w:rsidR="00B36A17" w:rsidRDefault="00B36A17" w:rsidP="00AA63E0">
            <w:pPr>
              <w:pStyle w:val="squish"/>
              <w:jc w:val="center"/>
            </w:pPr>
            <w:r>
              <w:t>-0.341</w:t>
            </w:r>
          </w:p>
        </w:tc>
        <w:tc>
          <w:tcPr>
            <w:tcW w:w="1094" w:type="dxa"/>
            <w:shd w:val="clear" w:color="auto" w:fill="auto"/>
            <w:noWrap/>
            <w:vAlign w:val="bottom"/>
          </w:tcPr>
          <w:p w:rsidR="00B36A17" w:rsidRDefault="00B36A17" w:rsidP="00AA63E0">
            <w:pPr>
              <w:pStyle w:val="squish"/>
              <w:jc w:val="center"/>
            </w:pPr>
            <w:r>
              <w:t>-0.301</w:t>
            </w:r>
          </w:p>
        </w:tc>
        <w:tc>
          <w:tcPr>
            <w:tcW w:w="1104" w:type="dxa"/>
            <w:vAlign w:val="bottom"/>
          </w:tcPr>
          <w:p w:rsidR="00B36A17" w:rsidRDefault="00B36A17" w:rsidP="00AA63E0">
            <w:pPr>
              <w:pStyle w:val="squish"/>
              <w:jc w:val="center"/>
            </w:pPr>
            <w:r>
              <w:t>1.39</w:t>
            </w:r>
          </w:p>
        </w:tc>
        <w:tc>
          <w:tcPr>
            <w:tcW w:w="1104" w:type="dxa"/>
            <w:vAlign w:val="bottom"/>
          </w:tcPr>
          <w:p w:rsidR="00B36A17" w:rsidRDefault="00B36A17" w:rsidP="00AA63E0">
            <w:pPr>
              <w:pStyle w:val="squish"/>
              <w:jc w:val="center"/>
            </w:pPr>
            <w:r>
              <w:t>1.23</w:t>
            </w:r>
          </w:p>
        </w:tc>
        <w:tc>
          <w:tcPr>
            <w:tcW w:w="1104" w:type="dxa"/>
            <w:vAlign w:val="bottom"/>
          </w:tcPr>
          <w:p w:rsidR="00B36A17" w:rsidRDefault="00B36A17" w:rsidP="00AA63E0">
            <w:pPr>
              <w:pStyle w:val="squish"/>
              <w:jc w:val="center"/>
            </w:pPr>
            <w:r>
              <w:t>5</w:t>
            </w:r>
          </w:p>
        </w:tc>
        <w:tc>
          <w:tcPr>
            <w:tcW w:w="1475" w:type="dxa"/>
            <w:vAlign w:val="bottom"/>
          </w:tcPr>
          <w:p w:rsidR="00B36A17" w:rsidRDefault="00B36A17" w:rsidP="00AA63E0">
            <w:pPr>
              <w:pStyle w:val="squish"/>
              <w:jc w:val="center"/>
            </w:pPr>
            <w:r>
              <w:t>8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5</w:t>
            </w:r>
          </w:p>
        </w:tc>
        <w:tc>
          <w:tcPr>
            <w:tcW w:w="1121" w:type="dxa"/>
            <w:shd w:val="clear" w:color="auto" w:fill="auto"/>
            <w:noWrap/>
            <w:vAlign w:val="bottom"/>
          </w:tcPr>
          <w:p w:rsidR="00B36A17" w:rsidRDefault="00B36A17" w:rsidP="00AA63E0">
            <w:pPr>
              <w:pStyle w:val="squish"/>
              <w:jc w:val="center"/>
            </w:pPr>
            <w:r>
              <w:t>-0.360</w:t>
            </w:r>
          </w:p>
        </w:tc>
        <w:tc>
          <w:tcPr>
            <w:tcW w:w="1094" w:type="dxa"/>
            <w:shd w:val="clear" w:color="auto" w:fill="auto"/>
            <w:noWrap/>
            <w:vAlign w:val="bottom"/>
          </w:tcPr>
          <w:p w:rsidR="00B36A17" w:rsidRDefault="00B36A17" w:rsidP="00AA63E0">
            <w:pPr>
              <w:pStyle w:val="squish"/>
              <w:jc w:val="center"/>
            </w:pPr>
            <w:r>
              <w:t>-0.326</w:t>
            </w:r>
          </w:p>
        </w:tc>
        <w:tc>
          <w:tcPr>
            <w:tcW w:w="1104" w:type="dxa"/>
            <w:vAlign w:val="bottom"/>
          </w:tcPr>
          <w:p w:rsidR="00B36A17" w:rsidRDefault="00B36A17" w:rsidP="00AA63E0">
            <w:pPr>
              <w:pStyle w:val="squish"/>
              <w:jc w:val="center"/>
            </w:pPr>
            <w:r>
              <w:t>1.77</w:t>
            </w:r>
          </w:p>
        </w:tc>
        <w:tc>
          <w:tcPr>
            <w:tcW w:w="1104" w:type="dxa"/>
            <w:vAlign w:val="bottom"/>
          </w:tcPr>
          <w:p w:rsidR="00B36A17" w:rsidRDefault="00B36A17" w:rsidP="00AA63E0">
            <w:pPr>
              <w:pStyle w:val="squish"/>
              <w:jc w:val="center"/>
            </w:pPr>
            <w:r>
              <w:t>1.33</w:t>
            </w:r>
          </w:p>
        </w:tc>
        <w:tc>
          <w:tcPr>
            <w:tcW w:w="1104" w:type="dxa"/>
            <w:vAlign w:val="bottom"/>
          </w:tcPr>
          <w:p w:rsidR="00B36A17" w:rsidRDefault="00B36A17" w:rsidP="00AA63E0">
            <w:pPr>
              <w:pStyle w:val="squish"/>
              <w:jc w:val="center"/>
            </w:pPr>
            <w:r>
              <w:t>5</w:t>
            </w:r>
          </w:p>
        </w:tc>
        <w:tc>
          <w:tcPr>
            <w:tcW w:w="1475" w:type="dxa"/>
            <w:vAlign w:val="bottom"/>
          </w:tcPr>
          <w:p w:rsidR="00B36A17" w:rsidRDefault="00B36A17" w:rsidP="00AA63E0">
            <w:pPr>
              <w:pStyle w:val="squish"/>
              <w:jc w:val="center"/>
            </w:pPr>
            <w:r>
              <w:t>10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6</w:t>
            </w:r>
          </w:p>
        </w:tc>
        <w:tc>
          <w:tcPr>
            <w:tcW w:w="1121" w:type="dxa"/>
            <w:shd w:val="clear" w:color="auto" w:fill="auto"/>
            <w:noWrap/>
            <w:vAlign w:val="bottom"/>
          </w:tcPr>
          <w:p w:rsidR="00B36A17" w:rsidRDefault="00B36A17" w:rsidP="00AA63E0">
            <w:pPr>
              <w:pStyle w:val="squish"/>
              <w:jc w:val="center"/>
            </w:pPr>
            <w:r>
              <w:t>-0.351</w:t>
            </w:r>
          </w:p>
        </w:tc>
        <w:tc>
          <w:tcPr>
            <w:tcW w:w="1094" w:type="dxa"/>
            <w:shd w:val="clear" w:color="auto" w:fill="auto"/>
            <w:noWrap/>
            <w:vAlign w:val="bottom"/>
          </w:tcPr>
          <w:p w:rsidR="00B36A17" w:rsidRDefault="00B36A17" w:rsidP="00AA63E0">
            <w:pPr>
              <w:pStyle w:val="squish"/>
              <w:jc w:val="center"/>
            </w:pPr>
            <w:r>
              <w:t>-0.344</w:t>
            </w:r>
          </w:p>
        </w:tc>
        <w:tc>
          <w:tcPr>
            <w:tcW w:w="1104" w:type="dxa"/>
            <w:vAlign w:val="bottom"/>
          </w:tcPr>
          <w:p w:rsidR="00B36A17" w:rsidRDefault="00B36A17" w:rsidP="00AA63E0">
            <w:pPr>
              <w:pStyle w:val="squish"/>
              <w:jc w:val="center"/>
            </w:pPr>
            <w:r>
              <w:t>1.43</w:t>
            </w:r>
          </w:p>
        </w:tc>
        <w:tc>
          <w:tcPr>
            <w:tcW w:w="1104" w:type="dxa"/>
            <w:vAlign w:val="bottom"/>
          </w:tcPr>
          <w:p w:rsidR="00B36A17" w:rsidRDefault="00B36A17" w:rsidP="00AA63E0">
            <w:pPr>
              <w:pStyle w:val="squish"/>
              <w:jc w:val="center"/>
            </w:pPr>
            <w:r>
              <w:t>1.41</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28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Vehicle5</w:t>
            </w:r>
          </w:p>
        </w:tc>
        <w:tc>
          <w:tcPr>
            <w:tcW w:w="1121" w:type="dxa"/>
            <w:shd w:val="clear" w:color="auto" w:fill="auto"/>
            <w:noWrap/>
            <w:vAlign w:val="center"/>
          </w:tcPr>
          <w:p w:rsidR="00B36A17" w:rsidRDefault="00B36A17" w:rsidP="00AA63E0">
            <w:pPr>
              <w:pStyle w:val="squish"/>
              <w:jc w:val="center"/>
            </w:pPr>
            <w:r>
              <w:t>-0.336</w:t>
            </w:r>
          </w:p>
        </w:tc>
        <w:tc>
          <w:tcPr>
            <w:tcW w:w="1094" w:type="dxa"/>
            <w:shd w:val="clear" w:color="auto" w:fill="auto"/>
            <w:noWrap/>
            <w:vAlign w:val="center"/>
          </w:tcPr>
          <w:p w:rsidR="00B36A17" w:rsidRDefault="00B36A17" w:rsidP="00AA63E0">
            <w:pPr>
              <w:pStyle w:val="squish"/>
              <w:jc w:val="center"/>
            </w:pPr>
            <w:r>
              <w:t>-0.337</w:t>
            </w:r>
          </w:p>
        </w:tc>
        <w:tc>
          <w:tcPr>
            <w:tcW w:w="1104" w:type="dxa"/>
            <w:vAlign w:val="center"/>
          </w:tcPr>
          <w:p w:rsidR="00B36A17" w:rsidRDefault="00B36A17" w:rsidP="00AA63E0">
            <w:pPr>
              <w:pStyle w:val="squish"/>
              <w:jc w:val="center"/>
            </w:pPr>
            <w:r>
              <w:t>1.37</w:t>
            </w:r>
          </w:p>
        </w:tc>
        <w:tc>
          <w:tcPr>
            <w:tcW w:w="1104" w:type="dxa"/>
            <w:vAlign w:val="center"/>
          </w:tcPr>
          <w:p w:rsidR="00B36A17" w:rsidRDefault="00B36A17" w:rsidP="00AA63E0">
            <w:pPr>
              <w:pStyle w:val="squish"/>
              <w:jc w:val="center"/>
            </w:pPr>
            <w:r>
              <w:t>1.38</w:t>
            </w:r>
          </w:p>
        </w:tc>
        <w:tc>
          <w:tcPr>
            <w:tcW w:w="1104" w:type="dxa"/>
            <w:vAlign w:val="bottom"/>
          </w:tcPr>
          <w:p w:rsidR="00B36A17" w:rsidRDefault="00B36A17" w:rsidP="00AA63E0">
            <w:pPr>
              <w:pStyle w:val="squish"/>
              <w:jc w:val="center"/>
            </w:pPr>
            <w:r>
              <w:t>-</w:t>
            </w:r>
          </w:p>
        </w:tc>
        <w:tc>
          <w:tcPr>
            <w:tcW w:w="1475" w:type="dxa"/>
            <w:vAlign w:val="bottom"/>
          </w:tcPr>
          <w:p w:rsidR="00B36A17" w:rsidRDefault="00B36A17" w:rsidP="00AA63E0">
            <w:pPr>
              <w:pStyle w:val="squish"/>
              <w:jc w:val="center"/>
            </w:pPr>
            <w:r>
              <w:t>-</w:t>
            </w:r>
          </w:p>
        </w:tc>
      </w:tr>
    </w:tbl>
    <w:p w:rsidR="00B36A17" w:rsidRPr="00DE3A7E" w:rsidRDefault="00B36A17" w:rsidP="00B36A17">
      <w:r>
        <w:t xml:space="preserve">The results provided in the previous table further demonstrate that traffic serves to increase structural response due to both increased static effects as well as increased dynamic amplification. However, small passenger vehicles have insufficient mass to appreciably excite the structure and thus will not have significant impact on bridge response to truck loads. Therefore, it is repeated truck loading that results in the greatest bridge response. The following section explores this further. </w:t>
      </w:r>
    </w:p>
    <w:p w:rsidR="00B36A17" w:rsidRDefault="00B36A17" w:rsidP="00B36A17">
      <w:pPr>
        <w:pStyle w:val="Heading3"/>
      </w:pPr>
      <w:bookmarkStart w:id="44" w:name="_Toc536017973"/>
      <w:r>
        <w:t>Platooning</w:t>
      </w:r>
      <w:bookmarkEnd w:id="44"/>
    </w:p>
    <w:p w:rsidR="00B36A17" w:rsidRDefault="00B36A17" w:rsidP="00B36A17">
      <w:r>
        <w:t>Platooning is when several trucks follow closely with reduced headway supported by control and communications technologies, resulting in a “train” of trucks. Therefore, a truck-train may be described by the following parameters:</w:t>
      </w:r>
    </w:p>
    <w:p w:rsidR="00B36A17" w:rsidRDefault="00B36A17" w:rsidP="00B36A17">
      <w:pPr>
        <w:pStyle w:val="ListParagraph"/>
        <w:numPr>
          <w:ilvl w:val="0"/>
          <w:numId w:val="18"/>
        </w:numPr>
      </w:pPr>
      <w:r>
        <w:t>Number of vehicles</w:t>
      </w:r>
    </w:p>
    <w:p w:rsidR="00B36A17" w:rsidRDefault="00B36A17" w:rsidP="00B36A17">
      <w:pPr>
        <w:pStyle w:val="ListParagraph"/>
        <w:numPr>
          <w:ilvl w:val="0"/>
          <w:numId w:val="18"/>
        </w:numPr>
      </w:pPr>
      <w:r>
        <w:t>Vehicle Dynamics (mass and suspension properties)</w:t>
      </w:r>
    </w:p>
    <w:p w:rsidR="00B36A17" w:rsidRDefault="00B36A17" w:rsidP="00B36A17">
      <w:pPr>
        <w:pStyle w:val="ListParagraph"/>
        <w:numPr>
          <w:ilvl w:val="0"/>
          <w:numId w:val="18"/>
        </w:numPr>
      </w:pPr>
      <w:r>
        <w:t>Vehicle spacing</w:t>
      </w:r>
    </w:p>
    <w:p w:rsidR="00B36A17" w:rsidRDefault="00B36A17" w:rsidP="00B36A17">
      <w:pPr>
        <w:pStyle w:val="ListParagraph"/>
        <w:numPr>
          <w:ilvl w:val="0"/>
          <w:numId w:val="18"/>
        </w:numPr>
      </w:pPr>
      <w:r>
        <w:t>Speed</w:t>
      </w:r>
    </w:p>
    <w:p w:rsidR="00B36A17" w:rsidRDefault="00B36A17" w:rsidP="00B36A17">
      <w:r>
        <w:t xml:space="preserve">To reduce simulation computing requirements, the number of vehicles will first be investigated. We may first bound this parameter by considering that the upper limit for number of vehicles is controlled by the time it takes for bridge motion induced by past trucks to damp out. Therefore, this parameter is dependent on vehicle spacing and speed and bridge length. Vehicle spacing is </w:t>
      </w:r>
      <w:r>
        <w:lastRenderedPageBreak/>
        <w:t xml:space="preserve">conservatively bounded at 15 feet for the closest spacing, and vehicle speed is not likely to exceed 1200 in/sec (68 mph). </w:t>
      </w:r>
    </w:p>
    <w:p w:rsidR="00B36A17" w:rsidRDefault="00B36A17" w:rsidP="00B36A17">
      <w:r>
        <w:t xml:space="preserve">The initial set for number of vehicles was (1:2:10). This parameter was investigated while holding vehicle spacing to the conservative minimum of 15 feet and platoon speed to the conservative maximum of 1200 in/sec (68 mph). Platoons were therefore composed of dump trucks (vehicle 5) spaced at 15 feet. The number of vehicles in each platoon was set according to: {1, 2, 4, 6, 8, 10}. Simulations were repeated for a vehicle headway spacing of 150 feet. The following plot displays the effect the number of vehicles has on dynamic bridge response. </w:t>
      </w:r>
    </w:p>
    <w:p w:rsidR="00B36A17" w:rsidRDefault="00B36A17" w:rsidP="00B36A17">
      <w:pPr>
        <w:jc w:val="center"/>
      </w:pPr>
      <w:r>
        <w:rPr>
          <w:noProof/>
        </w:rPr>
        <w:drawing>
          <wp:inline distT="0" distB="0" distL="0" distR="0" wp14:anchorId="33ECCF34" wp14:editId="1ED5D110">
            <wp:extent cx="4572000" cy="2743200"/>
            <wp:effectExtent l="0" t="0" r="0" b="0"/>
            <wp:docPr id="104" name="Chart 10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B36A17" w:rsidRDefault="00B36A17" w:rsidP="00B36A17">
      <w:r>
        <w:t xml:space="preserve">As can be seen in the above plot, for both large and small vehicle spacing, the maximum response is captured with just 4 vehicles and any additional vehicles fail to increase the bridge response or appreciably change the nature of its motion. </w:t>
      </w:r>
    </w:p>
    <w:p w:rsidR="00B36A17" w:rsidRDefault="00B36A17" w:rsidP="00B36A17">
      <w:r>
        <w:t xml:space="preserve">The vehicle spacing was further investigated with the single-span 100-ft. model and with the single-span 140-ft. model. Dump trucks (vehicle 5) were arranged a consistent headway spacing that varied between runs. Platoons were assigned a speed of 1200 in/sec () and traveled over a </w:t>
      </w:r>
      <w:r>
        <w:lastRenderedPageBreak/>
        <w:t xml:space="preserve">real profile (measured). The results are summarized in the following plots which illustrate the effect of vehicle spacing on bridge response: amplification and displacement. </w:t>
      </w:r>
    </w:p>
    <w:p w:rsidR="00B36A17" w:rsidRDefault="00B36A17" w:rsidP="00B36A17">
      <w:pPr>
        <w:keepNext/>
      </w:pPr>
      <w:r>
        <w:rPr>
          <w:noProof/>
        </w:rPr>
        <w:drawing>
          <wp:inline distT="0" distB="0" distL="0" distR="0" wp14:anchorId="0BC21E1E" wp14:editId="310A2D6E">
            <wp:extent cx="5486400" cy="2987040"/>
            <wp:effectExtent l="0" t="0" r="0" b="3810"/>
            <wp:docPr id="105" name="Chart 105">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B36A17" w:rsidRDefault="00B36A17" w:rsidP="00B36A17">
      <w:pPr>
        <w:pStyle w:val="Caption"/>
      </w:pPr>
      <w:r>
        <w:t xml:space="preserve">Figure </w:t>
      </w:r>
      <w:fldSimple w:instr=" SEQ Figure \* ARABIC ">
        <w:r>
          <w:rPr>
            <w:noProof/>
          </w:rPr>
          <w:t>5</w:t>
        </w:r>
      </w:fldSimple>
      <w:r>
        <w:t>: Response summary for 120ft single-span model</w:t>
      </w:r>
    </w:p>
    <w:p w:rsidR="00B36A17" w:rsidRDefault="00B36A17" w:rsidP="00B36A17">
      <w:pPr>
        <w:keepNext/>
      </w:pPr>
      <w:r>
        <w:rPr>
          <w:noProof/>
        </w:rPr>
        <w:drawing>
          <wp:inline distT="0" distB="0" distL="0" distR="0" wp14:anchorId="6E7DA834" wp14:editId="65AACB86">
            <wp:extent cx="5486400" cy="3261360"/>
            <wp:effectExtent l="0" t="0" r="0" b="15240"/>
            <wp:docPr id="111" name="Chart 1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B36A17" w:rsidRDefault="00B36A17" w:rsidP="00B36A17">
      <w:pPr>
        <w:pStyle w:val="Caption"/>
      </w:pPr>
      <w:r>
        <w:t xml:space="preserve">Figure </w:t>
      </w:r>
      <w:fldSimple w:instr=" SEQ Figure \* ARABIC ">
        <w:r>
          <w:rPr>
            <w:noProof/>
          </w:rPr>
          <w:t>6</w:t>
        </w:r>
      </w:fldSimple>
      <w:r>
        <w:t>: Response summary for 100ft single-span model.</w:t>
      </w:r>
    </w:p>
    <w:p w:rsidR="00B36A17" w:rsidRDefault="00B36A17" w:rsidP="00B36A17">
      <w:r>
        <w:lastRenderedPageBreak/>
        <w:t xml:space="preserve">As vehicle spacing decreases, more vehicles </w:t>
      </w:r>
      <w:proofErr w:type="gramStart"/>
      <w:r>
        <w:t>are able to</w:t>
      </w:r>
      <w:proofErr w:type="gramEnd"/>
      <w:r>
        <w:t xml:space="preserve"> fit on the bridge, thus increasing the total load experienced by the bridge. However, the dynamic amplification associated with this increased load tends to decrease as the vehicle spacing decreases (number of vehicles present on the bridge increases). </w:t>
      </w:r>
    </w:p>
    <w:p w:rsidR="00B36A17" w:rsidRDefault="00B36A17" w:rsidP="00B36A17">
      <w:pPr>
        <w:pStyle w:val="Heading3"/>
      </w:pPr>
      <w:r>
        <w:t>Conclusions</w:t>
      </w:r>
    </w:p>
    <w:p w:rsidR="00B36A17" w:rsidRDefault="00B36A17" w:rsidP="00B36A17">
      <w:r>
        <w:t>Additional vehicles present additional loads to the bridge and ultimately increase bridge response. They may also increase dynamic amplification, when one vehicle enters the bridge while it is still in motion from the previous vehicle crossing. But the vehicles also present damping sources and will generally serve to reduce bridge vibration and thus dynamic amplification. This is echoed by simulations of truck platoons, which suggest that platooned vehicles present no greater risk to increased bridge dynamics than posed by other traffic conditions.</w:t>
      </w:r>
    </w:p>
    <w:p w:rsidR="00B36A17" w:rsidRDefault="00B36A17" w:rsidP="00B36A17">
      <w:r>
        <w:t>Estimations of dynamic amplification for a single vehicle event should consider the possibility that the bridge may already have been excited by a previous vehicle. However, the additional amplification experienced by the bridge in this scenario….</w:t>
      </w:r>
    </w:p>
    <w:p w:rsidR="00B36A17" w:rsidRPr="00DB4B87" w:rsidRDefault="00B36A17" w:rsidP="00B36A17">
      <w:r>
        <w:t>It is therefore recommended that multiple vehicle loading events including platoons</w:t>
      </w:r>
      <w:r w:rsidRPr="005E566D">
        <w:t xml:space="preserve"> </w:t>
      </w:r>
      <w:r>
        <w:t xml:space="preserve">be considered in static analysis. Dynamic amplification can be specified as found appropriate for a single vehicle. </w:t>
      </w:r>
    </w:p>
    <w:p w:rsidR="00B36A17" w:rsidRPr="009C6572" w:rsidRDefault="00B36A17" w:rsidP="00B36A17">
      <w:pPr>
        <w:pStyle w:val="Heading2"/>
      </w:pPr>
      <w:bookmarkStart w:id="45" w:name="_Toc536017974"/>
      <w:r>
        <w:t>Future Work</w:t>
      </w:r>
      <w:bookmarkEnd w:id="45"/>
    </w:p>
    <w:p w:rsidR="00B36A17" w:rsidRPr="00E42662" w:rsidRDefault="00B36A17" w:rsidP="00B36A17"/>
    <w:p w:rsidR="00B36A17" w:rsidRPr="00864BCE" w:rsidRDefault="00B36A17" w:rsidP="00B36A17"/>
    <w:p w:rsidR="00B36A17" w:rsidRDefault="00B36A17" w:rsidP="00B36A17"/>
    <w:p w:rsidR="00B36A17" w:rsidRPr="00880CB6" w:rsidRDefault="00B36A17" w:rsidP="00B36A17"/>
    <w:sectPr w:rsidR="00B36A17" w:rsidRPr="00880CB6"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0B8A" w:rsidRDefault="00740B8A" w:rsidP="004C7F36">
      <w:pPr>
        <w:spacing w:before="0" w:line="240" w:lineRule="auto"/>
      </w:pPr>
      <w:r>
        <w:separator/>
      </w:r>
    </w:p>
  </w:endnote>
  <w:endnote w:type="continuationSeparator" w:id="0">
    <w:p w:rsidR="00740B8A" w:rsidRDefault="00740B8A"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0B8A" w:rsidRDefault="00740B8A" w:rsidP="004C7F36">
      <w:pPr>
        <w:spacing w:before="0" w:line="240" w:lineRule="auto"/>
      </w:pPr>
      <w:r>
        <w:separator/>
      </w:r>
    </w:p>
  </w:footnote>
  <w:footnote w:type="continuationSeparator" w:id="0">
    <w:p w:rsidR="00740B8A" w:rsidRDefault="00740B8A"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7"/>
  </w:num>
  <w:num w:numId="4">
    <w:abstractNumId w:val="12"/>
  </w:num>
  <w:num w:numId="5">
    <w:abstractNumId w:val="7"/>
  </w:num>
  <w:num w:numId="6">
    <w:abstractNumId w:val="15"/>
  </w:num>
  <w:num w:numId="7">
    <w:abstractNumId w:val="4"/>
  </w:num>
  <w:num w:numId="8">
    <w:abstractNumId w:val="2"/>
  </w:num>
  <w:num w:numId="9">
    <w:abstractNumId w:val="0"/>
  </w:num>
  <w:num w:numId="10">
    <w:abstractNumId w:val="5"/>
  </w:num>
  <w:num w:numId="11">
    <w:abstractNumId w:val="14"/>
  </w:num>
  <w:num w:numId="12">
    <w:abstractNumId w:val="1"/>
  </w:num>
  <w:num w:numId="13">
    <w:abstractNumId w:val="13"/>
  </w:num>
  <w:num w:numId="14">
    <w:abstractNumId w:val="3"/>
  </w:num>
  <w:num w:numId="15">
    <w:abstractNumId w:val="10"/>
  </w:num>
  <w:num w:numId="16">
    <w:abstractNumId w:val="11"/>
  </w:num>
  <w:num w:numId="17">
    <w:abstractNumId w:val="8"/>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EFB"/>
    <w:rsid w:val="00254727"/>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A705B"/>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chart" Target="charts/chart35.xml"/><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3.emf"/><Relationship Id="rId112" Type="http://schemas.openxmlformats.org/officeDocument/2006/relationships/chart" Target="charts/chart30.xml"/><Relationship Id="rId16" Type="http://schemas.openxmlformats.org/officeDocument/2006/relationships/image" Target="media/image6.jpg"/><Relationship Id="rId107" Type="http://schemas.openxmlformats.org/officeDocument/2006/relationships/image" Target="media/image69.emf"/><Relationship Id="rId11" Type="http://schemas.openxmlformats.org/officeDocument/2006/relationships/image" Target="media/image1.jpg"/><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10.xml"/><Relationship Id="rId102" Type="http://schemas.openxmlformats.org/officeDocument/2006/relationships/chart" Target="charts/chart21.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8.png"/><Relationship Id="rId22" Type="http://schemas.openxmlformats.org/officeDocument/2006/relationships/chart" Target="charts/chart4.xml"/><Relationship Id="rId27" Type="http://schemas.openxmlformats.org/officeDocument/2006/relationships/image" Target="media/image10.png"/><Relationship Id="rId43" Type="http://schemas.openxmlformats.org/officeDocument/2006/relationships/chart" Target="charts/chart8.xml"/><Relationship Id="rId48" Type="http://schemas.openxmlformats.org/officeDocument/2006/relationships/image" Target="media/image30.png"/><Relationship Id="rId64" Type="http://schemas.openxmlformats.org/officeDocument/2006/relationships/image" Target="media/image46.JPG"/><Relationship Id="rId69" Type="http://schemas.openxmlformats.org/officeDocument/2006/relationships/image" Target="media/image50.png"/><Relationship Id="rId113" Type="http://schemas.openxmlformats.org/officeDocument/2006/relationships/chart" Target="charts/chart31.xml"/><Relationship Id="rId118" Type="http://schemas.openxmlformats.org/officeDocument/2006/relationships/fontTable" Target="fontTable.xml"/><Relationship Id="rId80" Type="http://schemas.openxmlformats.org/officeDocument/2006/relationships/chart" Target="charts/chart11.xml"/><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6.emf"/><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chart" Target="charts/chart22.xml"/><Relationship Id="rId108" Type="http://schemas.openxmlformats.org/officeDocument/2006/relationships/chart" Target="charts/chart26.xml"/><Relationship Id="rId54" Type="http://schemas.openxmlformats.org/officeDocument/2006/relationships/image" Target="media/image36.png"/><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chart" Target="charts/chart16.xml"/><Relationship Id="rId96"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5.xml"/><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chart" Target="charts/chart32.xml"/><Relationship Id="rId119" Type="http://schemas.openxmlformats.org/officeDocument/2006/relationships/theme" Target="theme/theme1.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chart" Target="charts/chart9.xml"/><Relationship Id="rId81" Type="http://schemas.openxmlformats.org/officeDocument/2006/relationships/chart" Target="charts/chart12.xml"/><Relationship Id="rId86" Type="http://schemas.openxmlformats.org/officeDocument/2006/relationships/image" Target="media/image61.png"/><Relationship Id="rId94" Type="http://schemas.openxmlformats.org/officeDocument/2006/relationships/image" Target="media/image67.png"/><Relationship Id="rId99" Type="http://schemas.openxmlformats.org/officeDocument/2006/relationships/hyperlink" Target="http://bridgereports.com/1240581" TargetMode="External"/><Relationship Id="rId101" Type="http://schemas.openxmlformats.org/officeDocument/2006/relationships/chart" Target="charts/chart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chart" Target="charts/chart27.xml"/><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png"/><Relationship Id="rId97" Type="http://schemas.openxmlformats.org/officeDocument/2006/relationships/chart" Target="charts/chart18.xml"/><Relationship Id="rId104" Type="http://schemas.openxmlformats.org/officeDocument/2006/relationships/chart" Target="charts/chart23.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6.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2.emf"/><Relationship Id="rId110" Type="http://schemas.openxmlformats.org/officeDocument/2006/relationships/chart" Target="charts/chart28.xml"/><Relationship Id="rId115" Type="http://schemas.openxmlformats.org/officeDocument/2006/relationships/chart" Target="charts/chart33.xml"/><Relationship Id="rId61" Type="http://schemas.openxmlformats.org/officeDocument/2006/relationships/image" Target="media/image43.png"/><Relationship Id="rId82" Type="http://schemas.openxmlformats.org/officeDocument/2006/relationships/chart" Target="charts/chart13.xml"/><Relationship Id="rId19" Type="http://schemas.openxmlformats.org/officeDocument/2006/relationships/chart" Target="charts/chart1.xml"/><Relationship Id="rId14" Type="http://schemas.openxmlformats.org/officeDocument/2006/relationships/image" Target="media/image4.png"/><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8.png"/><Relationship Id="rId100" Type="http://schemas.openxmlformats.org/officeDocument/2006/relationships/hyperlink" Target="http://bridgereports.com/1240510" TargetMode="External"/><Relationship Id="rId105" Type="http://schemas.openxmlformats.org/officeDocument/2006/relationships/chart" Target="charts/chart24.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png"/><Relationship Id="rId93" Type="http://schemas.openxmlformats.org/officeDocument/2006/relationships/image" Target="media/image66.png"/><Relationship Id="rId98" Type="http://schemas.openxmlformats.org/officeDocument/2006/relationships/chart" Target="charts/chart19.xml"/><Relationship Id="rId3" Type="http://schemas.openxmlformats.org/officeDocument/2006/relationships/styles" Target="styles.xml"/><Relationship Id="rId25" Type="http://schemas.openxmlformats.org/officeDocument/2006/relationships/chart" Target="charts/chart7.xml"/><Relationship Id="rId46" Type="http://schemas.openxmlformats.org/officeDocument/2006/relationships/image" Target="media/image28.png"/><Relationship Id="rId67" Type="http://schemas.microsoft.com/office/2007/relationships/hdphoto" Target="media/hdphoto1.wdp"/><Relationship Id="rId116" Type="http://schemas.openxmlformats.org/officeDocument/2006/relationships/chart" Target="charts/chart34.xml"/><Relationship Id="rId20" Type="http://schemas.openxmlformats.org/officeDocument/2006/relationships/chart" Target="charts/chart2.xml"/><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chart" Target="charts/chart14.xml"/><Relationship Id="rId88" Type="http://schemas.openxmlformats.org/officeDocument/2006/relationships/chart" Target="charts/chart15.xml"/><Relationship Id="rId111" Type="http://schemas.openxmlformats.org/officeDocument/2006/relationships/chart" Target="charts/chart29.xml"/><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39.JPG"/><Relationship Id="rId106" Type="http://schemas.openxmlformats.org/officeDocument/2006/relationships/chart" Target="charts/chart25.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FE_140ft_2sp.xlsx" TargetMode="External"/><Relationship Id="rId2" Type="http://schemas.microsoft.com/office/2011/relationships/chartColorStyle" Target="colors4.xml"/><Relationship Id="rId1" Type="http://schemas.microsoft.com/office/2011/relationships/chartStyle" Target="style4.xml"/></Relationships>
</file>

<file path=word/charts/_rels/chart3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John%20B\Projects_Git\Damp\Data\for_thesis\platoon\numVehicle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P$8:$P$7882</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M$8:$M$7882</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8:$A$2230</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G$8:$G$2230</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AA3E-4AFE-BF55-95B380463D0E}"/>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AA3E-4AFE-BF55-95B380463D0E}"/>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AA3E-4AFE-BF55-95B380463D0E}"/>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6014-4F63-92D5-EA5DF87D2801}"/>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6014-4F63-92D5-EA5DF87D2801}"/>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6014-4F63-92D5-EA5DF87D2801}"/>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3EC3-4217-9B9A-B20F4B6D0305}"/>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3EC3-4217-9B9A-B20F4B6D0305}"/>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3EC3-4217-9B9A-B20F4B6D0305}"/>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3EC3-4217-9B9A-B20F4B6D0305}"/>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79D3-4A62-89EF-B727F13C19C0}"/>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79D3-4A62-89EF-B727F13C19C0}"/>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79D3-4A62-89EF-B727F13C19C0}"/>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79D3-4A62-89EF-B727F13C19C0}"/>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80544881889763775"/>
          <c:h val="0.75296660834062412"/>
        </c:manualLayout>
      </c:layout>
      <c:scatterChart>
        <c:scatterStyle val="smoothMarker"/>
        <c:varyColors val="0"/>
        <c:ser>
          <c:idx val="1"/>
          <c:order val="0"/>
          <c:tx>
            <c:v>As Measured</c:v>
          </c:tx>
          <c:marker>
            <c:symbol val="none"/>
          </c:marker>
          <c:xVal>
            <c:numRef>
              <c:f>FE!$A$7:$A$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C$7:$C$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3648158388883E-2</c:v>
                </c:pt>
                <c:pt idx="90">
                  <c:v>9.4207174413728972E-2</c:v>
                </c:pt>
                <c:pt idx="91">
                  <c:v>9.716025450147972E-2</c:v>
                </c:pt>
                <c:pt idx="92">
                  <c:v>0.1001671153460503</c:v>
                </c:pt>
                <c:pt idx="93">
                  <c:v>0.10322259156401734</c:v>
                </c:pt>
                <c:pt idx="94">
                  <c:v>0.10632668315538081</c:v>
                </c:pt>
                <c:pt idx="95">
                  <c:v>0.10948425165748037</c:v>
                </c:pt>
                <c:pt idx="96">
                  <c:v>0.11269894322332079</c:v>
                </c:pt>
                <c:pt idx="97">
                  <c:v>0.11597197323723694</c:v>
                </c:pt>
                <c:pt idx="98">
                  <c:v>0.11930060708447528</c:v>
                </c:pt>
                <c:pt idx="99">
                  <c:v>0.12268180630419853</c:v>
                </c:pt>
                <c:pt idx="100">
                  <c:v>0.12611162089731826</c:v>
                </c:pt>
                <c:pt idx="101">
                  <c:v>0.12958427778824358</c:v>
                </c:pt>
                <c:pt idx="102">
                  <c:v>0.13309521928571863</c:v>
                </c:pt>
                <c:pt idx="103">
                  <c:v>0.13664201462107353</c:v>
                </c:pt>
                <c:pt idx="104">
                  <c:v>0.14022527148647579</c:v>
                </c:pt>
                <c:pt idx="105">
                  <c:v>0.14384833218884641</c:v>
                </c:pt>
                <c:pt idx="106">
                  <c:v>0.14750967749776672</c:v>
                </c:pt>
                <c:pt idx="107">
                  <c:v>0.15120201510722728</c:v>
                </c:pt>
                <c:pt idx="108">
                  <c:v>0.15491714117296743</c:v>
                </c:pt>
                <c:pt idx="109">
                  <c:v>0.15865292877240106</c:v>
                </c:pt>
                <c:pt idx="110">
                  <c:v>0.16240907405944444</c:v>
                </c:pt>
                <c:pt idx="111">
                  <c:v>0.16618588088018132</c:v>
                </c:pt>
                <c:pt idx="112">
                  <c:v>0.16998243769636054</c:v>
                </c:pt>
                <c:pt idx="113">
                  <c:v>0.17379844066189831</c:v>
                </c:pt>
                <c:pt idx="114">
                  <c:v>0.17763632054546449</c:v>
                </c:pt>
                <c:pt idx="115">
                  <c:v>0.18149941965398009</c:v>
                </c:pt>
                <c:pt idx="116">
                  <c:v>0.18538834567961254</c:v>
                </c:pt>
                <c:pt idx="117">
                  <c:v>0.18929854093110593</c:v>
                </c:pt>
                <c:pt idx="118">
                  <c:v>0.19322544771720437</c:v>
                </c:pt>
                <c:pt idx="119">
                  <c:v>0.19716572373098684</c:v>
                </c:pt>
                <c:pt idx="120">
                  <c:v>0.20111754589595093</c:v>
                </c:pt>
                <c:pt idx="121">
                  <c:v>0.2050809142120967</c:v>
                </c:pt>
                <c:pt idx="122">
                  <c:v>0.20905613252550787</c:v>
                </c:pt>
                <c:pt idx="123">
                  <c:v>0.21304320083618442</c:v>
                </c:pt>
                <c:pt idx="124">
                  <c:v>0.21704029606762396</c:v>
                </c:pt>
                <c:pt idx="125">
                  <c:v>0.22104711437374283</c:v>
                </c:pt>
                <c:pt idx="126">
                  <c:v>0.22506365575454096</c:v>
                </c:pt>
                <c:pt idx="127">
                  <c:v>0.22908809713351602</c:v>
                </c:pt>
                <c:pt idx="128">
                  <c:v>0.23311648851157954</c:v>
                </c:pt>
                <c:pt idx="129">
                  <c:v>0.23714244912097326</c:v>
                </c:pt>
                <c:pt idx="130">
                  <c:v>0.24116142127044124</c:v>
                </c:pt>
                <c:pt idx="131">
                  <c:v>0.24517097419131365</c:v>
                </c:pt>
                <c:pt idx="132">
                  <c:v>0.24916776557666945</c:v>
                </c:pt>
                <c:pt idx="133">
                  <c:v>0.25314754158133651</c:v>
                </c:pt>
                <c:pt idx="134">
                  <c:v>0.25710635220622641</c:v>
                </c:pt>
                <c:pt idx="135">
                  <c:v>0.26104176668266921</c:v>
                </c:pt>
                <c:pt idx="136">
                  <c:v>0.26495256962633007</c:v>
                </c:pt>
                <c:pt idx="137">
                  <c:v>0.26883663411462289</c:v>
                </c:pt>
                <c:pt idx="138">
                  <c:v>0.27269304860929644</c:v>
                </c:pt>
                <c:pt idx="139">
                  <c:v>0.27652576310943927</c:v>
                </c:pt>
                <c:pt idx="140">
                  <c:v>0.28033811992197233</c:v>
                </c:pt>
                <c:pt idx="141">
                  <c:v>0.28413011904689561</c:v>
                </c:pt>
                <c:pt idx="142">
                  <c:v>0.28789781048512064</c:v>
                </c:pt>
                <c:pt idx="143">
                  <c:v>0.29164210577489863</c:v>
                </c:pt>
                <c:pt idx="144">
                  <c:v>0.29536361260839705</c:v>
                </c:pt>
                <c:pt idx="145">
                  <c:v>0.29906172329344843</c:v>
                </c:pt>
                <c:pt idx="146">
                  <c:v>0.30273188013879687</c:v>
                </c:pt>
                <c:pt idx="147">
                  <c:v>0.30636800622276777</c:v>
                </c:pt>
                <c:pt idx="148">
                  <c:v>0.30997465923661705</c:v>
                </c:pt>
                <c:pt idx="149">
                  <c:v>0.31354485072041904</c:v>
                </c:pt>
                <c:pt idx="150">
                  <c:v>0.31707554221333639</c:v>
                </c:pt>
                <c:pt idx="151">
                  <c:v>0.32056369525453182</c:v>
                </c:pt>
                <c:pt idx="152">
                  <c:v>0.32400627138316812</c:v>
                </c:pt>
                <c:pt idx="153">
                  <c:v>0.32740023213840797</c:v>
                </c:pt>
                <c:pt idx="154">
                  <c:v>0.33074557752025135</c:v>
                </c:pt>
                <c:pt idx="155">
                  <c:v>0.33404230752869823</c:v>
                </c:pt>
                <c:pt idx="156">
                  <c:v>0.33729346062458598</c:v>
                </c:pt>
                <c:pt idx="157">
                  <c:v>0.34049903680791455</c:v>
                </c:pt>
                <c:pt idx="158">
                  <c:v>0.34365903607868392</c:v>
                </c:pt>
                <c:pt idx="159">
                  <c:v>0.34676738151521963</c:v>
                </c:pt>
                <c:pt idx="160">
                  <c:v>0.34981799619584703</c:v>
                </c:pt>
                <c:pt idx="161">
                  <c:v>0.35280480319889151</c:v>
                </c:pt>
                <c:pt idx="162">
                  <c:v>0.35573084098519053</c:v>
                </c:pt>
                <c:pt idx="163">
                  <c:v>0.35860522493725577</c:v>
                </c:pt>
                <c:pt idx="164">
                  <c:v>0.36143403197676183</c:v>
                </c:pt>
                <c:pt idx="165">
                  <c:v>0.36421422364287148</c:v>
                </c:pt>
                <c:pt idx="166">
                  <c:v>0.36693668455307277</c:v>
                </c:pt>
                <c:pt idx="167">
                  <c:v>0.36960141470736579</c:v>
                </c:pt>
                <c:pt idx="168">
                  <c:v>0.37220233718407597</c:v>
                </c:pt>
                <c:pt idx="169">
                  <c:v>0.37473641352236609</c:v>
                </c:pt>
                <c:pt idx="170">
                  <c:v>0.37720972064391062</c:v>
                </c:pt>
                <c:pt idx="171">
                  <c:v>0.37961618162703503</c:v>
                </c:pt>
                <c:pt idx="172">
                  <c:v>0.38195883493257649</c:v>
                </c:pt>
                <c:pt idx="173">
                  <c:v>0.38423160363886072</c:v>
                </c:pt>
                <c:pt idx="174">
                  <c:v>0.3864436031283992</c:v>
                </c:pt>
                <c:pt idx="175">
                  <c:v>0.38860091032286687</c:v>
                </c:pt>
                <c:pt idx="176">
                  <c:v>0.39069744830058883</c:v>
                </c:pt>
                <c:pt idx="177">
                  <c:v>0.39273017860072801</c:v>
                </c:pt>
                <c:pt idx="178">
                  <c:v>0.39468694737993526</c:v>
                </c:pt>
                <c:pt idx="179">
                  <c:v>0.39657687002072228</c:v>
                </c:pt>
                <c:pt idx="180">
                  <c:v>0.39840602344476378</c:v>
                </c:pt>
                <c:pt idx="181">
                  <c:v>0.40017136919122254</c:v>
                </c:pt>
                <c:pt idx="182">
                  <c:v>0.40186379187758642</c:v>
                </c:pt>
                <c:pt idx="183">
                  <c:v>0.40347721458218122</c:v>
                </c:pt>
                <c:pt idx="184">
                  <c:v>0.40500556038333219</c:v>
                </c:pt>
                <c:pt idx="185">
                  <c:v>0.40645490620271391</c:v>
                </c:pt>
                <c:pt idx="186">
                  <c:v>0.4078343674228383</c:v>
                </c:pt>
                <c:pt idx="187">
                  <c:v>0.40916217480872885</c:v>
                </c:pt>
                <c:pt idx="188">
                  <c:v>0.41044136682122306</c:v>
                </c:pt>
                <c:pt idx="189">
                  <c:v>0.41166586653864612</c:v>
                </c:pt>
                <c:pt idx="190">
                  <c:v>0.41282048165681196</c:v>
                </c:pt>
                <c:pt idx="191">
                  <c:v>0.4138991352540457</c:v>
                </c:pt>
                <c:pt idx="192">
                  <c:v>0.4149048657911848</c:v>
                </c:pt>
                <c:pt idx="193">
                  <c:v>0.41584982711157836</c:v>
                </c:pt>
                <c:pt idx="194">
                  <c:v>0.41672794229355176</c:v>
                </c:pt>
                <c:pt idx="195">
                  <c:v>0.41754224979794236</c:v>
                </c:pt>
                <c:pt idx="196">
                  <c:v>0.41828971116391284</c:v>
                </c:pt>
                <c:pt idx="197">
                  <c:v>0.41896728793062588</c:v>
                </c:pt>
                <c:pt idx="198">
                  <c:v>0.41957498009808147</c:v>
                </c:pt>
                <c:pt idx="199">
                  <c:v>0.42011582612711701</c:v>
                </c:pt>
                <c:pt idx="200">
                  <c:v>0.42058071063522057</c:v>
                </c:pt>
                <c:pt idx="201">
                  <c:v>0.4209696336223922</c:v>
                </c:pt>
                <c:pt idx="202">
                  <c:v>0.42128259508863186</c:v>
                </c:pt>
                <c:pt idx="203">
                  <c:v>0.42152263349477681</c:v>
                </c:pt>
                <c:pt idx="204">
                  <c:v>0.42169278730166443</c:v>
                </c:pt>
                <c:pt idx="205">
                  <c:v>0.42180217189180647</c:v>
                </c:pt>
                <c:pt idx="206">
                  <c:v>0.42185078726520286</c:v>
                </c:pt>
                <c:pt idx="207">
                  <c:v>0.42183559496101658</c:v>
                </c:pt>
                <c:pt idx="208">
                  <c:v>0.42174747959673548</c:v>
                </c:pt>
                <c:pt idx="209">
                  <c:v>0.42158644117235977</c:v>
                </c:pt>
                <c:pt idx="210">
                  <c:v>0.42135855660956384</c:v>
                </c:pt>
                <c:pt idx="211">
                  <c:v>0.42105774898667331</c:v>
                </c:pt>
                <c:pt idx="212">
                  <c:v>0.42069313368619987</c:v>
                </c:pt>
                <c:pt idx="213">
                  <c:v>0.42026167224730637</c:v>
                </c:pt>
                <c:pt idx="214">
                  <c:v>0.41976336466999276</c:v>
                </c:pt>
                <c:pt idx="215">
                  <c:v>0.41918909557174716</c:v>
                </c:pt>
                <c:pt idx="216">
                  <c:v>0.41853278803089505</c:v>
                </c:pt>
                <c:pt idx="217">
                  <c:v>0.41780051896911097</c:v>
                </c:pt>
                <c:pt idx="218">
                  <c:v>0.41700140376890682</c:v>
                </c:pt>
                <c:pt idx="219">
                  <c:v>0.41614151935195703</c:v>
                </c:pt>
                <c:pt idx="220">
                  <c:v>0.41521175033574986</c:v>
                </c:pt>
                <c:pt idx="221">
                  <c:v>0.41422121210279722</c:v>
                </c:pt>
                <c:pt idx="222">
                  <c:v>0.41317598157477342</c:v>
                </c:pt>
                <c:pt idx="223">
                  <c:v>0.41207909721251595</c:v>
                </c:pt>
                <c:pt idx="224">
                  <c:v>0.41093663593769941</c:v>
                </c:pt>
                <c:pt idx="225">
                  <c:v>0.40975163621116084</c:v>
                </c:pt>
                <c:pt idx="226">
                  <c:v>0.40852409803290041</c:v>
                </c:pt>
                <c:pt idx="227">
                  <c:v>0.40725705986375538</c:v>
                </c:pt>
                <c:pt idx="228">
                  <c:v>0.40595659862540029</c:v>
                </c:pt>
                <c:pt idx="229">
                  <c:v>0.40461967585699787</c:v>
                </c:pt>
                <c:pt idx="230">
                  <c:v>0.40324021463687354</c:v>
                </c:pt>
                <c:pt idx="231">
                  <c:v>0.40182429188670188</c:v>
                </c:pt>
                <c:pt idx="232">
                  <c:v>0.40037798452815737</c:v>
                </c:pt>
                <c:pt idx="233">
                  <c:v>0.39891344640458926</c:v>
                </c:pt>
                <c:pt idx="234">
                  <c:v>0.39744890828102114</c:v>
                </c:pt>
                <c:pt idx="235">
                  <c:v>0.39600260092247669</c:v>
                </c:pt>
                <c:pt idx="236">
                  <c:v>0.39457148586811863</c:v>
                </c:pt>
                <c:pt idx="237">
                  <c:v>0.39314037081376058</c:v>
                </c:pt>
                <c:pt idx="238">
                  <c:v>0.39170014037689066</c:v>
                </c:pt>
                <c:pt idx="239">
                  <c:v>0.39025687147918348</c:v>
                </c:pt>
                <c:pt idx="240">
                  <c:v>0.38882271796398815</c:v>
                </c:pt>
                <c:pt idx="241">
                  <c:v>0.38739767983130463</c:v>
                </c:pt>
                <c:pt idx="242">
                  <c:v>0.38599694938531937</c:v>
                </c:pt>
                <c:pt idx="243">
                  <c:v>0.38462356508686957</c:v>
                </c:pt>
                <c:pt idx="244">
                  <c:v>0.38327752693595529</c:v>
                </c:pt>
                <c:pt idx="245">
                  <c:v>0.38194971955006474</c:v>
                </c:pt>
                <c:pt idx="246">
                  <c:v>0.38062798908584861</c:v>
                </c:pt>
                <c:pt idx="247">
                  <c:v>0.37933056630833084</c:v>
                </c:pt>
                <c:pt idx="248">
                  <c:v>0.37806960506086035</c:v>
                </c:pt>
                <c:pt idx="249">
                  <c:v>0.37685118226511177</c:v>
                </c:pt>
                <c:pt idx="250">
                  <c:v>0.37566922099941052</c:v>
                </c:pt>
                <c:pt idx="251">
                  <c:v>0.37452675972459387</c:v>
                </c:pt>
                <c:pt idx="252">
                  <c:v>0.37342379844066187</c:v>
                </c:pt>
                <c:pt idx="253">
                  <c:v>0.372366414069289</c:v>
                </c:pt>
                <c:pt idx="254">
                  <c:v>0.3713515681496381</c:v>
                </c:pt>
                <c:pt idx="255">
                  <c:v>0.37037318376003453</c:v>
                </c:pt>
                <c:pt idx="256">
                  <c:v>0.36944037628299009</c:v>
                </c:pt>
                <c:pt idx="257">
                  <c:v>0.36856226110101664</c:v>
                </c:pt>
                <c:pt idx="258">
                  <c:v>0.36773883821411424</c:v>
                </c:pt>
                <c:pt idx="259">
                  <c:v>0.36696706916144556</c:v>
                </c:pt>
                <c:pt idx="260">
                  <c:v>0.36624087702133606</c:v>
                </c:pt>
                <c:pt idx="261">
                  <c:v>0.36556937717629756</c:v>
                </c:pt>
                <c:pt idx="262">
                  <c:v>0.36496168500884191</c:v>
                </c:pt>
                <c:pt idx="263">
                  <c:v>0.36443906974483004</c:v>
                </c:pt>
                <c:pt idx="264">
                  <c:v>0.3640106467667738</c:v>
                </c:pt>
                <c:pt idx="265">
                  <c:v>0.36367337761383595</c:v>
                </c:pt>
                <c:pt idx="266">
                  <c:v>0.36342118536434181</c:v>
                </c:pt>
                <c:pt idx="267">
                  <c:v>0.36325407001829152</c:v>
                </c:pt>
                <c:pt idx="268">
                  <c:v>0.36317203157568501</c:v>
                </c:pt>
                <c:pt idx="269">
                  <c:v>0.36318418541903408</c:v>
                </c:pt>
                <c:pt idx="270">
                  <c:v>0.36329357000917617</c:v>
                </c:pt>
                <c:pt idx="271">
                  <c:v>0.36350322380694833</c:v>
                </c:pt>
                <c:pt idx="272">
                  <c:v>0.36382226219486252</c:v>
                </c:pt>
                <c:pt idx="273">
                  <c:v>0.36424156979040695</c:v>
                </c:pt>
                <c:pt idx="274">
                  <c:v>0.36476114659358155</c:v>
                </c:pt>
                <c:pt idx="275">
                  <c:v>0.36537187722187447</c:v>
                </c:pt>
                <c:pt idx="276">
                  <c:v>0.36607680013612304</c:v>
                </c:pt>
                <c:pt idx="277">
                  <c:v>0.36688806917967631</c:v>
                </c:pt>
                <c:pt idx="278">
                  <c:v>0.36781479973504616</c:v>
                </c:pt>
                <c:pt idx="279">
                  <c:v>0.3688661071847445</c:v>
                </c:pt>
                <c:pt idx="280">
                  <c:v>0.37002983768542208</c:v>
                </c:pt>
                <c:pt idx="281">
                  <c:v>0.37130902969791624</c:v>
                </c:pt>
                <c:pt idx="282">
                  <c:v>0.37270976014390145</c:v>
                </c:pt>
                <c:pt idx="283">
                  <c:v>0.37423202902337788</c:v>
                </c:pt>
                <c:pt idx="284">
                  <c:v>0.37587887479718274</c:v>
                </c:pt>
                <c:pt idx="285">
                  <c:v>0.37764725900447865</c:v>
                </c:pt>
                <c:pt idx="286">
                  <c:v>0.37953414318442846</c:v>
                </c:pt>
                <c:pt idx="287">
                  <c:v>0.38153345041535763</c:v>
                </c:pt>
                <c:pt idx="288">
                  <c:v>0.38364214223642873</c:v>
                </c:pt>
                <c:pt idx="289">
                  <c:v>0.38585414172596727</c:v>
                </c:pt>
                <c:pt idx="290">
                  <c:v>0.38816641042313604</c:v>
                </c:pt>
                <c:pt idx="291">
                  <c:v>0.39056983294542313</c:v>
                </c:pt>
                <c:pt idx="292">
                  <c:v>0.3930644092928286</c:v>
                </c:pt>
                <c:pt idx="293">
                  <c:v>0.39565621638702697</c:v>
                </c:pt>
                <c:pt idx="294">
                  <c:v>0.3983452542280182</c:v>
                </c:pt>
                <c:pt idx="295">
                  <c:v>0.40112240743329053</c:v>
                </c:pt>
                <c:pt idx="296">
                  <c:v>0.40399679138535582</c:v>
                </c:pt>
                <c:pt idx="297">
                  <c:v>0.4069805599275631</c:v>
                </c:pt>
                <c:pt idx="298">
                  <c:v>0.41007067459907504</c:v>
                </c:pt>
                <c:pt idx="299">
                  <c:v>0.41325802001737993</c:v>
                </c:pt>
                <c:pt idx="300">
                  <c:v>0.41654867310415233</c:v>
                </c:pt>
                <c:pt idx="301">
                  <c:v>0.41993351847688032</c:v>
                </c:pt>
                <c:pt idx="302">
                  <c:v>0.42341863305723854</c:v>
                </c:pt>
                <c:pt idx="303">
                  <c:v>0.42698882454104042</c:v>
                </c:pt>
                <c:pt idx="304">
                  <c:v>0.4306440929282862</c:v>
                </c:pt>
                <c:pt idx="305">
                  <c:v>0.43439355360148763</c:v>
                </c:pt>
                <c:pt idx="306">
                  <c:v>0.43824328348231917</c:v>
                </c:pt>
                <c:pt idx="307">
                  <c:v>0.44219632103161821</c:v>
                </c:pt>
                <c:pt idx="308">
                  <c:v>0.4462526662493847</c:v>
                </c:pt>
                <c:pt idx="309">
                  <c:v>0.45041231913561863</c:v>
                </c:pt>
                <c:pt idx="310">
                  <c:v>0.45467224122948274</c:v>
                </c:pt>
                <c:pt idx="311">
                  <c:v>0.45902027868762801</c:v>
                </c:pt>
                <c:pt idx="312">
                  <c:v>0.46345643151005422</c:v>
                </c:pt>
                <c:pt idx="313">
                  <c:v>0.46798069969676154</c:v>
                </c:pt>
                <c:pt idx="314">
                  <c:v>0.47260523709109914</c:v>
                </c:pt>
                <c:pt idx="315">
                  <c:v>0.47733004369306686</c:v>
                </c:pt>
                <c:pt idx="316">
                  <c:v>0.48216119642433924</c:v>
                </c:pt>
                <c:pt idx="317">
                  <c:v>0.48710173374575377</c:v>
                </c:pt>
                <c:pt idx="318">
                  <c:v>0.49213342489228656</c:v>
                </c:pt>
                <c:pt idx="319">
                  <c:v>0.49725019294226314</c:v>
                </c:pt>
                <c:pt idx="320">
                  <c:v>0.50244292251317169</c:v>
                </c:pt>
                <c:pt idx="321">
                  <c:v>0.50772376744836134</c:v>
                </c:pt>
                <c:pt idx="322">
                  <c:v>0.51310184313034379</c:v>
                </c:pt>
                <c:pt idx="323">
                  <c:v>0.51858626494163107</c:v>
                </c:pt>
                <c:pt idx="324">
                  <c:v>0.52418614826473497</c:v>
                </c:pt>
                <c:pt idx="325">
                  <c:v>0.52991364694300458</c:v>
                </c:pt>
                <c:pt idx="326">
                  <c:v>0.53577483789811431</c:v>
                </c:pt>
                <c:pt idx="327">
                  <c:v>0.54177579805173881</c:v>
                </c:pt>
                <c:pt idx="328">
                  <c:v>0.5479165274038782</c:v>
                </c:pt>
                <c:pt idx="329">
                  <c:v>0.55419094903285793</c:v>
                </c:pt>
                <c:pt idx="330">
                  <c:v>0.56059906293867778</c:v>
                </c:pt>
                <c:pt idx="331">
                  <c:v>0.56713783066050061</c:v>
                </c:pt>
                <c:pt idx="332">
                  <c:v>0.5738072521983264</c:v>
                </c:pt>
                <c:pt idx="333">
                  <c:v>0.58059213524796871</c:v>
                </c:pt>
                <c:pt idx="334">
                  <c:v>0.58747424904440404</c:v>
                </c:pt>
                <c:pt idx="335">
                  <c:v>0.5944414397442831</c:v>
                </c:pt>
                <c:pt idx="336">
                  <c:v>0.60149978426928052</c:v>
                </c:pt>
                <c:pt idx="337">
                  <c:v>0.60864624415855895</c:v>
                </c:pt>
                <c:pt idx="338">
                  <c:v>0.61588689633379312</c:v>
                </c:pt>
                <c:pt idx="339">
                  <c:v>0.62320654849079649</c:v>
                </c:pt>
                <c:pt idx="340">
                  <c:v>0.6305900083253827</c:v>
                </c:pt>
                <c:pt idx="341">
                  <c:v>0.63802512199420258</c:v>
                </c:pt>
                <c:pt idx="342">
                  <c:v>0.64550277411474444</c:v>
                </c:pt>
                <c:pt idx="343">
                  <c:v>0.65301384930449624</c:v>
                </c:pt>
                <c:pt idx="344">
                  <c:v>0.66056746294597013</c:v>
                </c:pt>
                <c:pt idx="345">
                  <c:v>0.66816361503916566</c:v>
                </c:pt>
                <c:pt idx="346">
                  <c:v>0.67581142096659519</c:v>
                </c:pt>
                <c:pt idx="347">
                  <c:v>0.68350784226742101</c:v>
                </c:pt>
                <c:pt idx="348">
                  <c:v>0.69124376355913142</c:v>
                </c:pt>
                <c:pt idx="349">
                  <c:v>0.69902222330256381</c:v>
                </c:pt>
                <c:pt idx="350">
                  <c:v>0.70684018303688079</c:v>
                </c:pt>
                <c:pt idx="351">
                  <c:v>0.71470068122291974</c:v>
                </c:pt>
                <c:pt idx="352">
                  <c:v>0.72260371786068045</c:v>
                </c:pt>
                <c:pt idx="353">
                  <c:v>0.7305523314110004</c:v>
                </c:pt>
                <c:pt idx="354">
                  <c:v>0.73855867571722866</c:v>
                </c:pt>
                <c:pt idx="355">
                  <c:v>0.74663490462271431</c:v>
                </c:pt>
                <c:pt idx="356">
                  <c:v>0.75477797966661997</c:v>
                </c:pt>
                <c:pt idx="357">
                  <c:v>0.76297270854475963</c:v>
                </c:pt>
                <c:pt idx="358">
                  <c:v>0.77120086049210912</c:v>
                </c:pt>
                <c:pt idx="359">
                  <c:v>0.77944420474364495</c:v>
                </c:pt>
                <c:pt idx="360">
                  <c:v>0.78769058745601828</c:v>
                </c:pt>
                <c:pt idx="361">
                  <c:v>0.79591266248169323</c:v>
                </c:pt>
                <c:pt idx="362">
                  <c:v>0.80408004521229715</c:v>
                </c:pt>
                <c:pt idx="363">
                  <c:v>0.81216842796113187</c:v>
                </c:pt>
                <c:pt idx="364">
                  <c:v>0.82016869534568559</c:v>
                </c:pt>
                <c:pt idx="365">
                  <c:v>0.82807173198344641</c:v>
                </c:pt>
                <c:pt idx="366">
                  <c:v>0.83586842249190252</c:v>
                </c:pt>
                <c:pt idx="367">
                  <c:v>0.84353445918435555</c:v>
                </c:pt>
                <c:pt idx="368">
                  <c:v>0.85104553437410735</c:v>
                </c:pt>
                <c:pt idx="369">
                  <c:v>0.85836822499194809</c:v>
                </c:pt>
                <c:pt idx="370">
                  <c:v>0.86548733873369099</c:v>
                </c:pt>
                <c:pt idx="371">
                  <c:v>0.87240287559933627</c:v>
                </c:pt>
                <c:pt idx="372">
                  <c:v>0.87912091251055857</c:v>
                </c:pt>
                <c:pt idx="373">
                  <c:v>0.88565360331070686</c:v>
                </c:pt>
                <c:pt idx="374">
                  <c:v>0.89200702492145578</c:v>
                </c:pt>
                <c:pt idx="375">
                  <c:v>0.89818725426447965</c:v>
                </c:pt>
                <c:pt idx="376">
                  <c:v>0.90418213749642973</c:v>
                </c:pt>
                <c:pt idx="377">
                  <c:v>0.9099704053914448</c:v>
                </c:pt>
                <c:pt idx="378">
                  <c:v>0.91553078872366422</c:v>
                </c:pt>
                <c:pt idx="379">
                  <c:v>0.9208663259539247</c:v>
                </c:pt>
                <c:pt idx="380">
                  <c:v>0.92600132476892494</c:v>
                </c:pt>
                <c:pt idx="381">
                  <c:v>0.93096009285536307</c:v>
                </c:pt>
                <c:pt idx="382">
                  <c:v>0.9357547840565883</c:v>
                </c:pt>
                <c:pt idx="383">
                  <c:v>0.94037628299008857</c:v>
                </c:pt>
                <c:pt idx="384">
                  <c:v>0.94481851273418926</c:v>
                </c:pt>
                <c:pt idx="385">
                  <c:v>0.9490905886714025</c:v>
                </c:pt>
                <c:pt idx="386">
                  <c:v>0.95320466464507736</c:v>
                </c:pt>
                <c:pt idx="387">
                  <c:v>0.95716377911605099</c:v>
                </c:pt>
                <c:pt idx="388">
                  <c:v>0.96097400900599783</c:v>
                </c:pt>
                <c:pt idx="389">
                  <c:v>0.96464143123659274</c:v>
                </c:pt>
                <c:pt idx="390">
                  <c:v>0.96818123811202184</c:v>
                </c:pt>
                <c:pt idx="391">
                  <c:v>0.97160254501479726</c:v>
                </c:pt>
                <c:pt idx="392">
                  <c:v>0.97490839040575594</c:v>
                </c:pt>
                <c:pt idx="393">
                  <c:v>0.97808965890238631</c:v>
                </c:pt>
                <c:pt idx="394">
                  <c:v>0.98116154280887458</c:v>
                </c:pt>
                <c:pt idx="395">
                  <c:v>0.98413923442940743</c:v>
                </c:pt>
                <c:pt idx="396">
                  <c:v>0.98703792606817098</c:v>
                </c:pt>
                <c:pt idx="397">
                  <c:v>0.98984546388181605</c:v>
                </c:pt>
                <c:pt idx="398">
                  <c:v>0.9925557709486682</c:v>
                </c:pt>
                <c:pt idx="399">
                  <c:v>0.99515669342537827</c:v>
                </c:pt>
                <c:pt idx="400">
                  <c:v>0.99764519285110931</c:v>
                </c:pt>
                <c:pt idx="401">
                  <c:v>1.0000243076866981</c:v>
                </c:pt>
                <c:pt idx="402">
                  <c:v>1.0023122686971686</c:v>
                </c:pt>
                <c:pt idx="403">
                  <c:v>1.0045181912650327</c:v>
                </c:pt>
                <c:pt idx="404">
                  <c:v>1.006629921546941</c:v>
                </c:pt>
                <c:pt idx="405">
                  <c:v>1.0086353056995447</c:v>
                </c:pt>
                <c:pt idx="406">
                  <c:v>1.0105130744969828</c:v>
                </c:pt>
                <c:pt idx="407">
                  <c:v>1.0122510740959059</c:v>
                </c:pt>
                <c:pt idx="408">
                  <c:v>1.013846266035477</c:v>
                </c:pt>
                <c:pt idx="409">
                  <c:v>1.0153077656982079</c:v>
                </c:pt>
                <c:pt idx="410">
                  <c:v>1.0166507653882848</c:v>
                </c:pt>
                <c:pt idx="411">
                  <c:v>1.0178691881840334</c:v>
                </c:pt>
                <c:pt idx="412">
                  <c:v>1.0189569571637791</c:v>
                </c:pt>
                <c:pt idx="413">
                  <c:v>1.0198988800233353</c:v>
                </c:pt>
                <c:pt idx="414">
                  <c:v>1.0206888798410279</c:v>
                </c:pt>
                <c:pt idx="415">
                  <c:v>1.0213269566168561</c:v>
                </c:pt>
                <c:pt idx="416">
                  <c:v>1.0218009565074715</c:v>
                </c:pt>
                <c:pt idx="417">
                  <c:v>1.0220956872086875</c:v>
                </c:pt>
                <c:pt idx="418">
                  <c:v>1.0222111487205041</c:v>
                </c:pt>
                <c:pt idx="419">
                  <c:v>1.0221382256604092</c:v>
                </c:pt>
                <c:pt idx="420">
                  <c:v>1.0218647641850545</c:v>
                </c:pt>
                <c:pt idx="421">
                  <c:v>1.0213846873727643</c:v>
                </c:pt>
                <c:pt idx="422">
                  <c:v>1.0206979952235395</c:v>
                </c:pt>
                <c:pt idx="423">
                  <c:v>1.019786456972356</c:v>
                </c:pt>
                <c:pt idx="424">
                  <c:v>1.0186470341583767</c:v>
                </c:pt>
                <c:pt idx="425">
                  <c:v>1.0172584575557404</c:v>
                </c:pt>
                <c:pt idx="426">
                  <c:v>1.0156116117819356</c:v>
                </c:pt>
                <c:pt idx="427">
                  <c:v>1.0137004199152877</c:v>
                </c:pt>
                <c:pt idx="428">
                  <c:v>1.0115066511907727</c:v>
                </c:pt>
                <c:pt idx="429">
                  <c:v>1.0090272671475538</c:v>
                </c:pt>
                <c:pt idx="430">
                  <c:v>1.0062713831681422</c:v>
                </c:pt>
                <c:pt idx="431">
                  <c:v>1.003254191556725</c:v>
                </c:pt>
                <c:pt idx="432">
                  <c:v>0.99997569231330174</c:v>
                </c:pt>
                <c:pt idx="433">
                  <c:v>0.99643892389870981</c:v>
                </c:pt>
                <c:pt idx="434">
                  <c:v>0.99264084785211193</c:v>
                </c:pt>
                <c:pt idx="435">
                  <c:v>0.98857234879099642</c:v>
                </c:pt>
                <c:pt idx="436">
                  <c:v>0.98423646517620023</c:v>
                </c:pt>
                <c:pt idx="437">
                  <c:v>0.97963623546856093</c:v>
                </c:pt>
                <c:pt idx="438">
                  <c:v>0.97478381351142762</c:v>
                </c:pt>
                <c:pt idx="439">
                  <c:v>0.96969135314814925</c:v>
                </c:pt>
                <c:pt idx="440">
                  <c:v>0.96437708514374954</c:v>
                </c:pt>
                <c:pt idx="441">
                  <c:v>0.95884708641990313</c:v>
                </c:pt>
                <c:pt idx="442">
                  <c:v>0.95310439543744718</c:v>
                </c:pt>
                <c:pt idx="443">
                  <c:v>0.94714597373554454</c:v>
                </c:pt>
                <c:pt idx="444">
                  <c:v>0.9409627059316833</c:v>
                </c:pt>
                <c:pt idx="445">
                  <c:v>0.93456370740837524</c:v>
                </c:pt>
                <c:pt idx="446">
                  <c:v>0.92795201662645765</c:v>
                </c:pt>
                <c:pt idx="447">
                  <c:v>0.92113978742927971</c:v>
                </c:pt>
                <c:pt idx="448">
                  <c:v>0.91414221212102786</c:v>
                </c:pt>
                <c:pt idx="449">
                  <c:v>0.90698055992756299</c:v>
                </c:pt>
                <c:pt idx="450">
                  <c:v>0.89966698469223427</c:v>
                </c:pt>
                <c:pt idx="451">
                  <c:v>0.89221060179755329</c:v>
                </c:pt>
                <c:pt idx="452">
                  <c:v>0.88459925740017131</c:v>
                </c:pt>
                <c:pt idx="453">
                  <c:v>0.87681168227422723</c:v>
                </c:pt>
                <c:pt idx="454">
                  <c:v>0.86883268411553438</c:v>
                </c:pt>
                <c:pt idx="455">
                  <c:v>0.86066833984576774</c:v>
                </c:pt>
                <c:pt idx="456">
                  <c:v>0.85233991869078796</c:v>
                </c:pt>
                <c:pt idx="457">
                  <c:v>0.84386565141561876</c:v>
                </c:pt>
                <c:pt idx="458">
                  <c:v>0.83525769186360954</c:v>
                </c:pt>
                <c:pt idx="459">
                  <c:v>0.82652515541727178</c:v>
                </c:pt>
                <c:pt idx="460">
                  <c:v>0.8176771574591174</c:v>
                </c:pt>
                <c:pt idx="461">
                  <c:v>0.80872585183249568</c:v>
                </c:pt>
                <c:pt idx="462">
                  <c:v>0.79969858468494193</c:v>
                </c:pt>
                <c:pt idx="463">
                  <c:v>0.7906105483206427</c:v>
                </c:pt>
                <c:pt idx="464">
                  <c:v>0.78147693504378424</c:v>
                </c:pt>
                <c:pt idx="465">
                  <c:v>0.77229166793269199</c:v>
                </c:pt>
                <c:pt idx="466">
                  <c:v>0.76304259314401701</c:v>
                </c:pt>
                <c:pt idx="467">
                  <c:v>0.75375097990362006</c:v>
                </c:pt>
                <c:pt idx="468">
                  <c:v>0.74444417435903665</c:v>
                </c:pt>
                <c:pt idx="469">
                  <c:v>0.73514344573612789</c:v>
                </c:pt>
                <c:pt idx="470">
                  <c:v>0.72585790941740547</c:v>
                </c:pt>
                <c:pt idx="471">
                  <c:v>0.71660275770705584</c:v>
                </c:pt>
                <c:pt idx="472">
                  <c:v>0.70739318290926545</c:v>
                </c:pt>
                <c:pt idx="473">
                  <c:v>0.698238300406546</c:v>
                </c:pt>
                <c:pt idx="474">
                  <c:v>0.68914418712057224</c:v>
                </c:pt>
                <c:pt idx="475">
                  <c:v>0.68011388151218122</c:v>
                </c:pt>
                <c:pt idx="476">
                  <c:v>0.67116257588555939</c:v>
                </c:pt>
                <c:pt idx="477">
                  <c:v>0.66228419331903221</c:v>
                </c:pt>
                <c:pt idx="478">
                  <c:v>0.65347873381259991</c:v>
                </c:pt>
                <c:pt idx="479">
                  <c:v>0.64475531274877396</c:v>
                </c:pt>
                <c:pt idx="480">
                  <c:v>0.63612608397090364</c:v>
                </c:pt>
                <c:pt idx="481">
                  <c:v>0.62759712440066362</c:v>
                </c:pt>
                <c:pt idx="482">
                  <c:v>0.61916539557721639</c:v>
                </c:pt>
                <c:pt idx="483">
                  <c:v>0.61083697442223661</c:v>
                </c:pt>
                <c:pt idx="484">
                  <c:v>0.60262097631823619</c:v>
                </c:pt>
                <c:pt idx="485">
                  <c:v>0.5945295551085642</c:v>
                </c:pt>
                <c:pt idx="486">
                  <c:v>0.58657790309740698</c:v>
                </c:pt>
                <c:pt idx="487">
                  <c:v>0.57878121258895088</c:v>
                </c:pt>
                <c:pt idx="488">
                  <c:v>0.57114252204403337</c:v>
                </c:pt>
                <c:pt idx="489">
                  <c:v>0.56364967761930518</c:v>
                </c:pt>
                <c:pt idx="490">
                  <c:v>0.55627837162806804</c:v>
                </c:pt>
                <c:pt idx="491">
                  <c:v>0.54902556560948479</c:v>
                </c:pt>
                <c:pt idx="492">
                  <c:v>0.54190037494606735</c:v>
                </c:pt>
                <c:pt idx="493">
                  <c:v>0.53491191502032731</c:v>
                </c:pt>
                <c:pt idx="494">
                  <c:v>0.52804499352807843</c:v>
                </c:pt>
                <c:pt idx="495">
                  <c:v>0.52128137970429689</c:v>
                </c:pt>
                <c:pt idx="496">
                  <c:v>0.51462411200982028</c:v>
                </c:pt>
                <c:pt idx="497">
                  <c:v>0.50808230582716019</c:v>
                </c:pt>
                <c:pt idx="498">
                  <c:v>0.50166811499966579</c:v>
                </c:pt>
                <c:pt idx="499">
                  <c:v>0.49539673183152338</c:v>
                </c:pt>
                <c:pt idx="500">
                  <c:v>0.48926511786189586</c:v>
                </c:pt>
                <c:pt idx="501">
                  <c:v>0.48326415770827125</c:v>
                </c:pt>
                <c:pt idx="502">
                  <c:v>0.47739081290981239</c:v>
                </c:pt>
                <c:pt idx="503">
                  <c:v>0.47164812192735645</c:v>
                </c:pt>
                <c:pt idx="504">
                  <c:v>0.46602696937839172</c:v>
                </c:pt>
                <c:pt idx="505">
                  <c:v>0.46050912449789433</c:v>
                </c:pt>
                <c:pt idx="506">
                  <c:v>0.45508243344251531</c:v>
                </c:pt>
                <c:pt idx="507">
                  <c:v>0.44974993467309199</c:v>
                </c:pt>
                <c:pt idx="508">
                  <c:v>0.44452682049381065</c:v>
                </c:pt>
                <c:pt idx="509">
                  <c:v>0.43941612936550856</c:v>
                </c:pt>
                <c:pt idx="510">
                  <c:v>0.43440874590567402</c:v>
                </c:pt>
                <c:pt idx="511">
                  <c:v>0.4294925162709578</c:v>
                </c:pt>
                <c:pt idx="512">
                  <c:v>0.42466744046135985</c:v>
                </c:pt>
                <c:pt idx="513">
                  <c:v>0.4199699800069277</c:v>
                </c:pt>
                <c:pt idx="514">
                  <c:v>0.4154244425943594</c:v>
                </c:pt>
                <c:pt idx="515">
                  <c:v>0.41103994360616686</c:v>
                </c:pt>
                <c:pt idx="516">
                  <c:v>0.40681344458151281</c:v>
                </c:pt>
                <c:pt idx="517">
                  <c:v>0.40274494552039719</c:v>
                </c:pt>
                <c:pt idx="518">
                  <c:v>0.39883748488365728</c:v>
                </c:pt>
                <c:pt idx="519">
                  <c:v>0.39509106267129324</c:v>
                </c:pt>
                <c:pt idx="520">
                  <c:v>0.39151479426581665</c:v>
                </c:pt>
                <c:pt idx="521">
                  <c:v>0.38810867966722778</c:v>
                </c:pt>
                <c:pt idx="522">
                  <c:v>0.38488791117971283</c:v>
                </c:pt>
                <c:pt idx="523">
                  <c:v>0.3818555272641091</c:v>
                </c:pt>
                <c:pt idx="524">
                  <c:v>0.37902368176376572</c:v>
                </c:pt>
                <c:pt idx="525">
                  <c:v>0.37640452852203188</c:v>
                </c:pt>
                <c:pt idx="526">
                  <c:v>0.37400414446058206</c:v>
                </c:pt>
                <c:pt idx="527">
                  <c:v>0.37184076034443991</c:v>
                </c:pt>
                <c:pt idx="528">
                  <c:v>0.36993564539946644</c:v>
                </c:pt>
                <c:pt idx="529">
                  <c:v>0.36832526115570891</c:v>
                </c:pt>
                <c:pt idx="530">
                  <c:v>0.36702783837819114</c:v>
                </c:pt>
                <c:pt idx="531">
                  <c:v>0.36605249244942478</c:v>
                </c:pt>
                <c:pt idx="532">
                  <c:v>0.36540530029108453</c:v>
                </c:pt>
                <c:pt idx="533">
                  <c:v>0.36509233882484488</c:v>
                </c:pt>
                <c:pt idx="534">
                  <c:v>0.3651439926590786</c:v>
                </c:pt>
                <c:pt idx="535">
                  <c:v>0.36557241563713483</c:v>
                </c:pt>
                <c:pt idx="536">
                  <c:v>0.36637760775901357</c:v>
                </c:pt>
                <c:pt idx="537">
                  <c:v>0.36755956902471482</c:v>
                </c:pt>
                <c:pt idx="538">
                  <c:v>0.36913653019926224</c:v>
                </c:pt>
                <c:pt idx="539">
                  <c:v>0.37113583743019135</c:v>
                </c:pt>
                <c:pt idx="540">
                  <c:v>0.3735726830216885</c:v>
                </c:pt>
                <c:pt idx="541">
                  <c:v>0.37643491313040467</c:v>
                </c:pt>
                <c:pt idx="542">
                  <c:v>0.37970125853047881</c:v>
                </c:pt>
                <c:pt idx="543">
                  <c:v>0.38335044999605</c:v>
                </c:pt>
                <c:pt idx="544">
                  <c:v>0.38737033368376911</c:v>
                </c:pt>
                <c:pt idx="545">
                  <c:v>0.39178521728033444</c:v>
                </c:pt>
                <c:pt idx="546">
                  <c:v>0.3966194084724442</c:v>
                </c:pt>
                <c:pt idx="547">
                  <c:v>0.40188202264261014</c:v>
                </c:pt>
                <c:pt idx="548">
                  <c:v>0.40757609825166963</c:v>
                </c:pt>
                <c:pt idx="549">
                  <c:v>0.41369251991711076</c:v>
                </c:pt>
                <c:pt idx="550">
                  <c:v>0.42020394149139811</c:v>
                </c:pt>
                <c:pt idx="551">
                  <c:v>0.4270890937486706</c:v>
                </c:pt>
                <c:pt idx="552">
                  <c:v>0.43434189976725385</c:v>
                </c:pt>
                <c:pt idx="553">
                  <c:v>0.44197451339049693</c:v>
                </c:pt>
                <c:pt idx="554">
                  <c:v>0.44999605000091153</c:v>
                </c:pt>
                <c:pt idx="555">
                  <c:v>0.45840954805933504</c:v>
                </c:pt>
                <c:pt idx="556">
                  <c:v>0.46719069987906925</c:v>
                </c:pt>
                <c:pt idx="557">
                  <c:v>0.47630608239090405</c:v>
                </c:pt>
                <c:pt idx="558">
                  <c:v>0.48571923406479212</c:v>
                </c:pt>
                <c:pt idx="559">
                  <c:v>0.49541192413570978</c:v>
                </c:pt>
                <c:pt idx="560">
                  <c:v>0.50538111414281983</c:v>
                </c:pt>
                <c:pt idx="561">
                  <c:v>0.5156419963903085</c:v>
                </c:pt>
                <c:pt idx="562">
                  <c:v>0.52618241703482682</c:v>
                </c:pt>
                <c:pt idx="563">
                  <c:v>0.53697806838967643</c:v>
                </c:pt>
                <c:pt idx="564">
                  <c:v>0.54799856584648476</c:v>
                </c:pt>
                <c:pt idx="565">
                  <c:v>0.55922871710106525</c:v>
                </c:pt>
                <c:pt idx="566">
                  <c:v>0.57065636831006883</c:v>
                </c:pt>
                <c:pt idx="567">
                  <c:v>0.58229671177768194</c:v>
                </c:pt>
                <c:pt idx="568">
                  <c:v>0.59415886288641617</c:v>
                </c:pt>
                <c:pt idx="569">
                  <c:v>0.60623370625376005</c:v>
                </c:pt>
                <c:pt idx="570">
                  <c:v>0.6184969341930151</c:v>
                </c:pt>
                <c:pt idx="571">
                  <c:v>0.63091512363497138</c:v>
                </c:pt>
                <c:pt idx="572">
                  <c:v>0.64346396689293062</c:v>
                </c:pt>
                <c:pt idx="573">
                  <c:v>0.65613434858438102</c:v>
                </c:pt>
                <c:pt idx="574">
                  <c:v>0.66892323024848521</c:v>
                </c:pt>
                <c:pt idx="575">
                  <c:v>0.68183668880691795</c:v>
                </c:pt>
                <c:pt idx="576">
                  <c:v>0.69488080118135354</c:v>
                </c:pt>
                <c:pt idx="577">
                  <c:v>0.70805252891095483</c:v>
                </c:pt>
                <c:pt idx="578">
                  <c:v>0.72134579507404728</c:v>
                </c:pt>
                <c:pt idx="579">
                  <c:v>0.73474236890560718</c:v>
                </c:pt>
                <c:pt idx="580">
                  <c:v>0.748214904258099</c:v>
                </c:pt>
                <c:pt idx="581">
                  <c:v>0.7617390934448246</c:v>
                </c:pt>
                <c:pt idx="582">
                  <c:v>0.77529974416159742</c:v>
                </c:pt>
                <c:pt idx="583">
                  <c:v>0.78889077948674313</c:v>
                </c:pt>
                <c:pt idx="584">
                  <c:v>0.80251523788109891</c:v>
                </c:pt>
                <c:pt idx="585">
                  <c:v>0.81617008088382736</c:v>
                </c:pt>
                <c:pt idx="586">
                  <c:v>0.82983707772990511</c:v>
                </c:pt>
                <c:pt idx="587">
                  <c:v>0.84351318995849467</c:v>
                </c:pt>
                <c:pt idx="588">
                  <c:v>0.85717714834373493</c:v>
                </c:pt>
                <c:pt idx="589">
                  <c:v>0.87082591442478896</c:v>
                </c:pt>
                <c:pt idx="590">
                  <c:v>0.88445644974081916</c:v>
                </c:pt>
                <c:pt idx="591">
                  <c:v>0.89808698505684947</c:v>
                </c:pt>
                <c:pt idx="592">
                  <c:v>0.91173271267706624</c:v>
                </c:pt>
                <c:pt idx="593">
                  <c:v>0.92540274798398114</c:v>
                </c:pt>
                <c:pt idx="594">
                  <c:v>0.93910012943843157</c:v>
                </c:pt>
                <c:pt idx="595">
                  <c:v>0.95283093396209206</c:v>
                </c:pt>
                <c:pt idx="596">
                  <c:v>0.96660123847663726</c:v>
                </c:pt>
                <c:pt idx="597">
                  <c:v>0.98040192759955513</c:v>
                </c:pt>
                <c:pt idx="598">
                  <c:v>0.99422692440917126</c:v>
                </c:pt>
                <c:pt idx="599">
                  <c:v>1.0080762289054856</c:v>
                </c:pt>
                <c:pt idx="600">
                  <c:v>1.0219650333926846</c:v>
                </c:pt>
                <c:pt idx="601">
                  <c:v>1.0359054917141173</c:v>
                </c:pt>
                <c:pt idx="602">
                  <c:v>1.049900642330621</c:v>
                </c:pt>
                <c:pt idx="603">
                  <c:v>1.0639504852421957</c:v>
                </c:pt>
                <c:pt idx="604">
                  <c:v>1.0780428666054922</c:v>
                </c:pt>
                <c:pt idx="605">
                  <c:v>1.092168671037999</c:v>
                </c:pt>
                <c:pt idx="606">
                  <c:v>1.1063278985397156</c:v>
                </c:pt>
                <c:pt idx="607">
                  <c:v>1.120526626032317</c:v>
                </c:pt>
                <c:pt idx="608">
                  <c:v>1.1348104304283622</c:v>
                </c:pt>
                <c:pt idx="609">
                  <c:v>1.1491945040320375</c:v>
                </c:pt>
                <c:pt idx="610">
                  <c:v>1.1636545391566449</c:v>
                </c:pt>
                <c:pt idx="611">
                  <c:v>1.1781601511938111</c:v>
                </c:pt>
                <c:pt idx="612">
                  <c:v>1.1926931093785131</c:v>
                </c:pt>
                <c:pt idx="613">
                  <c:v>1.2072442983282388</c:v>
                </c:pt>
                <c:pt idx="614">
                  <c:v>1.2218167565038254</c:v>
                </c:pt>
                <c:pt idx="615">
                  <c:v>1.2364074454444356</c:v>
                </c:pt>
                <c:pt idx="616">
                  <c:v>1.2510194036109068</c:v>
                </c:pt>
                <c:pt idx="617">
                  <c:v>1.2656404771598899</c:v>
                </c:pt>
                <c:pt idx="618">
                  <c:v>1.2802554737871983</c:v>
                </c:pt>
                <c:pt idx="619">
                  <c:v>1.2948492011886459</c:v>
                </c:pt>
                <c:pt idx="620">
                  <c:v>1.3094277362859068</c:v>
                </c:pt>
                <c:pt idx="621">
                  <c:v>1.3239728483139581</c:v>
                </c:pt>
                <c:pt idx="622">
                  <c:v>1.3384632680469379</c:v>
                </c:pt>
                <c:pt idx="623">
                  <c:v>1.3528746877981488</c:v>
                </c:pt>
                <c:pt idx="624">
                  <c:v>1.3671736844983804</c:v>
                </c:pt>
                <c:pt idx="625">
                  <c:v>1.3813207581567482</c:v>
                </c:pt>
                <c:pt idx="626">
                  <c:v>1.3952794472432044</c:v>
                </c:pt>
                <c:pt idx="627">
                  <c:v>1.4090406363752377</c:v>
                </c:pt>
                <c:pt idx="628">
                  <c:v>1.4225982486311732</c:v>
                </c:pt>
                <c:pt idx="629">
                  <c:v>1.4359401301676622</c:v>
                </c:pt>
                <c:pt idx="630">
                  <c:v>1.4490389348371688</c:v>
                </c:pt>
                <c:pt idx="631">
                  <c:v>1.4618764318746695</c:v>
                </c:pt>
                <c:pt idx="632">
                  <c:v>1.4744435058976524</c:v>
                </c:pt>
                <c:pt idx="633">
                  <c:v>1.4867219261410938</c:v>
                </c:pt>
                <c:pt idx="634">
                  <c:v>1.4986904233791329</c:v>
                </c:pt>
                <c:pt idx="635">
                  <c:v>1.5103246899250715</c:v>
                </c:pt>
                <c:pt idx="636">
                  <c:v>1.5216186488572347</c:v>
                </c:pt>
                <c:pt idx="637">
                  <c:v>1.5325783770972974</c:v>
                </c:pt>
                <c:pt idx="638">
                  <c:v>1.5432129900277716</c:v>
                </c:pt>
                <c:pt idx="639">
                  <c:v>1.5535194491878193</c:v>
                </c:pt>
                <c:pt idx="640">
                  <c:v>1.5634643315082311</c:v>
                </c:pt>
                <c:pt idx="641">
                  <c:v>1.5730172523806341</c:v>
                </c:pt>
                <c:pt idx="642">
                  <c:v>1.5821630195008414</c:v>
                </c:pt>
                <c:pt idx="643">
                  <c:v>1.5909016328688541</c:v>
                </c:pt>
                <c:pt idx="644">
                  <c:v>1.5992300540238338</c:v>
                </c:pt>
                <c:pt idx="645">
                  <c:v>1.607151321426618</c:v>
                </c:pt>
                <c:pt idx="646">
                  <c:v>1.6146472043121833</c:v>
                </c:pt>
                <c:pt idx="647">
                  <c:v>1.6217177026805303</c:v>
                </c:pt>
                <c:pt idx="648">
                  <c:v>1.6283597780708201</c:v>
                </c:pt>
                <c:pt idx="649">
                  <c:v>1.6345582381788679</c:v>
                </c:pt>
                <c:pt idx="650">
                  <c:v>1.6402918137788121</c:v>
                </c:pt>
                <c:pt idx="651">
                  <c:v>1.6455453125664663</c:v>
                </c:pt>
                <c:pt idx="652">
                  <c:v>1.650324811463505</c:v>
                </c:pt>
                <c:pt idx="653">
                  <c:v>1.6546485412349521</c:v>
                </c:pt>
                <c:pt idx="654">
                  <c:v>1.6585195403416446</c:v>
                </c:pt>
                <c:pt idx="655">
                  <c:v>1.6619195780185589</c:v>
                </c:pt>
                <c:pt idx="656">
                  <c:v>1.664836500422346</c:v>
                </c:pt>
                <c:pt idx="657">
                  <c:v>1.6672672690921686</c:v>
                </c:pt>
                <c:pt idx="658">
                  <c:v>1.6692331532538875</c:v>
                </c:pt>
                <c:pt idx="659">
                  <c:v>1.6707675759767129</c:v>
                </c:pt>
                <c:pt idx="660">
                  <c:v>1.6719191526340416</c:v>
                </c:pt>
                <c:pt idx="661">
                  <c:v>1.6726848447650358</c:v>
                </c:pt>
                <c:pt idx="662">
                  <c:v>1.673049460065509</c:v>
                </c:pt>
                <c:pt idx="663">
                  <c:v>1.6730221139179735</c:v>
                </c:pt>
                <c:pt idx="664">
                  <c:v>1.6726331909308019</c:v>
                </c:pt>
                <c:pt idx="665">
                  <c:v>1.6718887680256689</c:v>
                </c:pt>
                <c:pt idx="666">
                  <c:v>1.6708040375067603</c:v>
                </c:pt>
                <c:pt idx="667">
                  <c:v>1.6694002685999378</c:v>
                </c:pt>
                <c:pt idx="668">
                  <c:v>1.6676926536093877</c:v>
                </c:pt>
                <c:pt idx="669">
                  <c:v>1.6656842309959468</c:v>
                </c:pt>
                <c:pt idx="670">
                  <c:v>1.6633658853771032</c:v>
                </c:pt>
                <c:pt idx="671">
                  <c:v>1.6607254629095087</c:v>
                </c:pt>
                <c:pt idx="672">
                  <c:v>1.6577447328281387</c:v>
                </c:pt>
                <c:pt idx="673">
                  <c:v>1.6544115412896443</c:v>
                </c:pt>
                <c:pt idx="674">
                  <c:v>1.6507258882940257</c:v>
                </c:pt>
                <c:pt idx="675">
                  <c:v>1.6467090430671436</c:v>
                </c:pt>
                <c:pt idx="676">
                  <c:v>1.6423913902173712</c:v>
                </c:pt>
                <c:pt idx="677">
                  <c:v>1.6378093912747558</c:v>
                </c:pt>
                <c:pt idx="678">
                  <c:v>1.6329934308476695</c:v>
                </c:pt>
                <c:pt idx="679">
                  <c:v>1.6279617397011368</c:v>
                </c:pt>
                <c:pt idx="680">
                  <c:v>1.6227021639918082</c:v>
                </c:pt>
                <c:pt idx="681">
                  <c:v>1.61719647295466</c:v>
                </c:pt>
                <c:pt idx="682">
                  <c:v>1.611429474285506</c:v>
                </c:pt>
                <c:pt idx="683">
                  <c:v>1.6053859756801594</c:v>
                </c:pt>
                <c:pt idx="684">
                  <c:v>1.5990720540602952</c:v>
                </c:pt>
                <c:pt idx="685">
                  <c:v>1.592484670965076</c:v>
                </c:pt>
                <c:pt idx="686">
                  <c:v>1.5856359802378506</c:v>
                </c:pt>
                <c:pt idx="687">
                  <c:v>1.5785472511044805</c:v>
                </c:pt>
                <c:pt idx="688">
                  <c:v>1.5712488681733381</c:v>
                </c:pt>
                <c:pt idx="689">
                  <c:v>1.5637529852877727</c:v>
                </c:pt>
                <c:pt idx="690">
                  <c:v>1.5560687178302959</c:v>
                </c:pt>
                <c:pt idx="691">
                  <c:v>1.548196065800908</c:v>
                </c:pt>
                <c:pt idx="692">
                  <c:v>1.5401411061212833</c:v>
                </c:pt>
                <c:pt idx="693">
                  <c:v>1.5318947234089098</c:v>
                </c:pt>
                <c:pt idx="694">
                  <c:v>1.5234569176637882</c:v>
                </c:pt>
                <c:pt idx="695">
                  <c:v>1.5148155350425687</c:v>
                </c:pt>
                <c:pt idx="696">
                  <c:v>1.5059614601627398</c:v>
                </c:pt>
                <c:pt idx="697">
                  <c:v>1.4968795007201152</c:v>
                </c:pt>
                <c:pt idx="698">
                  <c:v>1.4875514259496709</c:v>
                </c:pt>
                <c:pt idx="699">
                  <c:v>1.4779681204688953</c:v>
                </c:pt>
                <c:pt idx="700">
                  <c:v>1.4681326227386253</c:v>
                </c:pt>
                <c:pt idx="701">
                  <c:v>1.4580570866022107</c:v>
                </c:pt>
                <c:pt idx="702">
                  <c:v>1.4477506274421628</c:v>
                </c:pt>
                <c:pt idx="703">
                  <c:v>1.4372041298759699</c:v>
                </c:pt>
                <c:pt idx="704">
                  <c:v>1.426384170834422</c:v>
                </c:pt>
                <c:pt idx="705">
                  <c:v>1.4152725195524953</c:v>
                </c:pt>
                <c:pt idx="706">
                  <c:v>1.4038630991085157</c:v>
                </c:pt>
                <c:pt idx="707">
                  <c:v>1.3921559095024822</c:v>
                </c:pt>
                <c:pt idx="708">
                  <c:v>1.3801357584302096</c:v>
                </c:pt>
                <c:pt idx="709">
                  <c:v>1.3677692228224869</c:v>
                </c:pt>
                <c:pt idx="710">
                  <c:v>1.3550198411492673</c:v>
                </c:pt>
                <c:pt idx="711">
                  <c:v>1.3418633057238525</c:v>
                </c:pt>
                <c:pt idx="712">
                  <c:v>1.328317847311266</c:v>
                </c:pt>
                <c:pt idx="713">
                  <c:v>1.3143925812940196</c:v>
                </c:pt>
                <c:pt idx="714">
                  <c:v>1.3000783922896015</c:v>
                </c:pt>
                <c:pt idx="715">
                  <c:v>1.2853783187588494</c:v>
                </c:pt>
                <c:pt idx="716">
                  <c:v>1.2703105914667865</c:v>
                </c:pt>
                <c:pt idx="717">
                  <c:v>1.2548843257959248</c:v>
                </c:pt>
                <c:pt idx="718">
                  <c:v>1.2391086371287761</c:v>
                </c:pt>
                <c:pt idx="719">
                  <c:v>1.2229865639261777</c:v>
                </c:pt>
                <c:pt idx="720">
                  <c:v>1.2065211446489665</c:v>
                </c:pt>
                <c:pt idx="721">
                  <c:v>1.1897245331404922</c:v>
                </c:pt>
                <c:pt idx="722">
                  <c:v>1.172599767861592</c:v>
                </c:pt>
                <c:pt idx="723">
                  <c:v>1.1551650795772892</c:v>
                </c:pt>
                <c:pt idx="724">
                  <c:v>1.1374326221309332</c:v>
                </c:pt>
                <c:pt idx="725">
                  <c:v>1.1194267032092222</c:v>
                </c:pt>
                <c:pt idx="726">
                  <c:v>1.1011837843422034</c:v>
                </c:pt>
                <c:pt idx="727">
                  <c:v>1.0827403270599245</c:v>
                </c:pt>
                <c:pt idx="728">
                  <c:v>1.0641267159707577</c:v>
                </c:pt>
                <c:pt idx="729">
                  <c:v>1.0453520664572153</c:v>
                </c:pt>
                <c:pt idx="730">
                  <c:v>1.0264194169801346</c:v>
                </c:pt>
                <c:pt idx="731">
                  <c:v>1.0073621906087253</c:v>
                </c:pt>
                <c:pt idx="732">
                  <c:v>0.98823507963805846</c:v>
                </c:pt>
                <c:pt idx="733">
                  <c:v>0.96909581482404261</c:v>
                </c:pt>
                <c:pt idx="734">
                  <c:v>0.94999301154007421</c:v>
                </c:pt>
                <c:pt idx="735">
                  <c:v>0.93095097747285138</c:v>
                </c:pt>
                <c:pt idx="736">
                  <c:v>0.91196667416153665</c:v>
                </c:pt>
                <c:pt idx="737">
                  <c:v>0.89304010160613034</c:v>
                </c:pt>
                <c:pt idx="738">
                  <c:v>0.87418949057165607</c:v>
                </c:pt>
                <c:pt idx="739">
                  <c:v>0.85543307182313721</c:v>
                </c:pt>
                <c:pt idx="740">
                  <c:v>0.8367799607430858</c:v>
                </c:pt>
                <c:pt idx="741">
                  <c:v>0.81825750347903758</c:v>
                </c:pt>
                <c:pt idx="742">
                  <c:v>0.79991127694355146</c:v>
                </c:pt>
                <c:pt idx="743">
                  <c:v>0.78176862728416285</c:v>
                </c:pt>
                <c:pt idx="744">
                  <c:v>0.7638569006484075</c:v>
                </c:pt>
                <c:pt idx="745">
                  <c:v>0.74620040472298343</c:v>
                </c:pt>
                <c:pt idx="746">
                  <c:v>0.72883256257710094</c:v>
                </c:pt>
                <c:pt idx="747">
                  <c:v>0.71177464343662067</c:v>
                </c:pt>
                <c:pt idx="748">
                  <c:v>0.69504183960572929</c:v>
                </c:pt>
                <c:pt idx="749">
                  <c:v>0.6786432664669384</c:v>
                </c:pt>
                <c:pt idx="750">
                  <c:v>0.66260627016778373</c:v>
                </c:pt>
                <c:pt idx="751">
                  <c:v>0.64694908147328889</c:v>
                </c:pt>
                <c:pt idx="752">
                  <c:v>0.63166258500094186</c:v>
                </c:pt>
                <c:pt idx="753">
                  <c:v>0.6167315884465564</c:v>
                </c:pt>
                <c:pt idx="754">
                  <c:v>0.60215609181013263</c:v>
                </c:pt>
                <c:pt idx="755">
                  <c:v>0.5879391335525076</c:v>
                </c:pt>
                <c:pt idx="756">
                  <c:v>0.57409286751703059</c:v>
                </c:pt>
                <c:pt idx="757">
                  <c:v>0.56063248600788784</c:v>
                </c:pt>
                <c:pt idx="758">
                  <c:v>0.54755798902507946</c:v>
                </c:pt>
                <c:pt idx="759">
                  <c:v>0.53484810734274435</c:v>
                </c:pt>
                <c:pt idx="760">
                  <c:v>0.52247853327418459</c:v>
                </c:pt>
                <c:pt idx="761">
                  <c:v>0.51044622835856268</c:v>
                </c:pt>
                <c:pt idx="762">
                  <c:v>0.4987451156742041</c:v>
                </c:pt>
                <c:pt idx="763">
                  <c:v>0.48735392599524785</c:v>
                </c:pt>
                <c:pt idx="764">
                  <c:v>0.47625442855667027</c:v>
                </c:pt>
                <c:pt idx="765">
                  <c:v>0.465440546436797</c:v>
                </c:pt>
                <c:pt idx="766">
                  <c:v>0.45492443347897682</c:v>
                </c:pt>
                <c:pt idx="767">
                  <c:v>0.44469089737902368</c:v>
                </c:pt>
                <c:pt idx="768">
                  <c:v>0.43473082275442554</c:v>
                </c:pt>
                <c:pt idx="769">
                  <c:v>0.42505332498769416</c:v>
                </c:pt>
                <c:pt idx="770">
                  <c:v>0.41567359638301621</c:v>
                </c:pt>
                <c:pt idx="771">
                  <c:v>0.40660379078374054</c:v>
                </c:pt>
                <c:pt idx="772">
                  <c:v>0.39784694665070458</c:v>
                </c:pt>
                <c:pt idx="773">
                  <c:v>0.38938483321888456</c:v>
                </c:pt>
                <c:pt idx="774">
                  <c:v>0.38120833510576879</c:v>
                </c:pt>
                <c:pt idx="775">
                  <c:v>0.3733083369288453</c:v>
                </c:pt>
                <c:pt idx="776">
                  <c:v>0.36565749254057867</c:v>
                </c:pt>
                <c:pt idx="777">
                  <c:v>0.35823453271510786</c:v>
                </c:pt>
                <c:pt idx="778">
                  <c:v>0.35103034206992106</c:v>
                </c:pt>
                <c:pt idx="779">
                  <c:v>0.34404492060501829</c:v>
                </c:pt>
                <c:pt idx="780">
                  <c:v>0.33728434524207418</c:v>
                </c:pt>
                <c:pt idx="781">
                  <c:v>0.33077292366778682</c:v>
                </c:pt>
                <c:pt idx="782">
                  <c:v>0.32453496356885453</c:v>
                </c:pt>
                <c:pt idx="783">
                  <c:v>0.31856134956276549</c:v>
                </c:pt>
                <c:pt idx="784">
                  <c:v>0.31284904318868234</c:v>
                </c:pt>
                <c:pt idx="785">
                  <c:v>0.3073950059857678</c:v>
                </c:pt>
                <c:pt idx="786">
                  <c:v>0.30219194564801255</c:v>
                </c:pt>
                <c:pt idx="787">
                  <c:v>0.29724138140583506</c:v>
                </c:pt>
                <c:pt idx="788">
                  <c:v>0.29254665556615639</c:v>
                </c:pt>
                <c:pt idx="789">
                  <c:v>0.28809014505612035</c:v>
                </c:pt>
                <c:pt idx="790">
                  <c:v>0.28383933834476804</c:v>
                </c:pt>
                <c:pt idx="791">
                  <c:v>0.27977600466707581</c:v>
                </c:pt>
                <c:pt idx="792">
                  <c:v>0.27590774017513686</c:v>
                </c:pt>
                <c:pt idx="793">
                  <c:v>0.27225551024872841</c:v>
                </c:pt>
                <c:pt idx="794">
                  <c:v>0.26884909180405575</c:v>
                </c:pt>
                <c:pt idx="795">
                  <c:v>0.26572464252508249</c:v>
                </c:pt>
                <c:pt idx="796">
                  <c:v>0.26290859702109298</c:v>
                </c:pt>
                <c:pt idx="797">
                  <c:v>0.26041402067368752</c:v>
                </c:pt>
                <c:pt idx="798">
                  <c:v>0.25824820578887558</c:v>
                </c:pt>
                <c:pt idx="799">
                  <c:v>0.25640507544498259</c:v>
                </c:pt>
                <c:pt idx="800">
                  <c:v>0.25487277964474314</c:v>
                </c:pt>
                <c:pt idx="801">
                  <c:v>0.25366316838542269</c:v>
                </c:pt>
                <c:pt idx="802">
                  <c:v>0.25281604550398945</c:v>
                </c:pt>
                <c:pt idx="803">
                  <c:v>0.25238367252684479</c:v>
                </c:pt>
                <c:pt idx="804">
                  <c:v>0.25240980329004536</c:v>
                </c:pt>
                <c:pt idx="805">
                  <c:v>0.25291023778994509</c:v>
                </c:pt>
                <c:pt idx="806">
                  <c:v>0.25388254525787418</c:v>
                </c:pt>
                <c:pt idx="807">
                  <c:v>0.25534282953627008</c:v>
                </c:pt>
                <c:pt idx="808">
                  <c:v>0.25733545215335718</c:v>
                </c:pt>
                <c:pt idx="809">
                  <c:v>0.25990599002169457</c:v>
                </c:pt>
                <c:pt idx="810">
                  <c:v>0.26308543544182256</c:v>
                </c:pt>
                <c:pt idx="811">
                  <c:v>0.26689384225526713</c:v>
                </c:pt>
                <c:pt idx="812">
                  <c:v>0.27133850276803778</c:v>
                </c:pt>
                <c:pt idx="813">
                  <c:v>0.27641972082621824</c:v>
                </c:pt>
                <c:pt idx="814">
                  <c:v>0.2821435733514831</c:v>
                </c:pt>
                <c:pt idx="815">
                  <c:v>0.28852160649501385</c:v>
                </c:pt>
                <c:pt idx="816">
                  <c:v>0.29556688563841099</c:v>
                </c:pt>
                <c:pt idx="817">
                  <c:v>0.30327941078167442</c:v>
                </c:pt>
                <c:pt idx="818">
                  <c:v>0.31164277423628284</c:v>
                </c:pt>
                <c:pt idx="819">
                  <c:v>0.32063357985378921</c:v>
                </c:pt>
                <c:pt idx="820">
                  <c:v>0.33024423148210041</c:v>
                </c:pt>
                <c:pt idx="821">
                  <c:v>0.34047472912121635</c:v>
                </c:pt>
                <c:pt idx="822">
                  <c:v>0.35132507277113706</c:v>
                </c:pt>
                <c:pt idx="823">
                  <c:v>0.36278918551018796</c:v>
                </c:pt>
                <c:pt idx="824">
                  <c:v>0.37484579811250812</c:v>
                </c:pt>
                <c:pt idx="825">
                  <c:v>0.38746756443056202</c:v>
                </c:pt>
                <c:pt idx="826">
                  <c:v>0.40062409985597691</c:v>
                </c:pt>
                <c:pt idx="827">
                  <c:v>0.41429413516289187</c:v>
                </c:pt>
                <c:pt idx="828">
                  <c:v>0.4284624780471204</c:v>
                </c:pt>
                <c:pt idx="829">
                  <c:v>0.44312305158698806</c:v>
                </c:pt>
                <c:pt idx="830">
                  <c:v>0.45825458655663387</c:v>
                </c:pt>
                <c:pt idx="831">
                  <c:v>0.47382669834768498</c:v>
                </c:pt>
                <c:pt idx="832">
                  <c:v>0.4898059638909314</c:v>
                </c:pt>
                <c:pt idx="833">
                  <c:v>0.50614072935213938</c:v>
                </c:pt>
                <c:pt idx="834">
                  <c:v>0.52279453320126146</c:v>
                </c:pt>
                <c:pt idx="835">
                  <c:v>0.53974306775159964</c:v>
                </c:pt>
                <c:pt idx="836">
                  <c:v>0.55695290993394375</c:v>
                </c:pt>
                <c:pt idx="837">
                  <c:v>0.57440279052243293</c:v>
                </c:pt>
                <c:pt idx="838">
                  <c:v>0.59205624798701961</c:v>
                </c:pt>
                <c:pt idx="839">
                  <c:v>0.60987985925849397</c:v>
                </c:pt>
                <c:pt idx="840">
                  <c:v>0.62782804742429676</c:v>
                </c:pt>
                <c:pt idx="841">
                  <c:v>0.64586131249354328</c:v>
                </c:pt>
                <c:pt idx="842">
                  <c:v>0.66394623139702358</c:v>
                </c:pt>
                <c:pt idx="843">
                  <c:v>0.68205545798720202</c:v>
                </c:pt>
                <c:pt idx="844">
                  <c:v>0.70014949227319401</c:v>
                </c:pt>
                <c:pt idx="845">
                  <c:v>0.71821314195081332</c:v>
                </c:pt>
                <c:pt idx="846">
                  <c:v>0.73623121471587349</c:v>
                </c:pt>
                <c:pt idx="847">
                  <c:v>0.75420067210753716</c:v>
                </c:pt>
                <c:pt idx="848">
                  <c:v>0.77212455258664159</c:v>
                </c:pt>
                <c:pt idx="849">
                  <c:v>0.78997247154481431</c:v>
                </c:pt>
                <c:pt idx="850">
                  <c:v>0.80772012129535664</c:v>
                </c:pt>
                <c:pt idx="851">
                  <c:v>0.82532496338654682</c:v>
                </c:pt>
                <c:pt idx="852">
                  <c:v>0.84277180551419872</c:v>
                </c:pt>
                <c:pt idx="853">
                  <c:v>0.86004241691328842</c:v>
                </c:pt>
                <c:pt idx="854">
                  <c:v>0.87712464374046673</c:v>
                </c:pt>
                <c:pt idx="855">
                  <c:v>0.89400329369154763</c:v>
                </c:pt>
                <c:pt idx="856">
                  <c:v>0.91066621292318162</c:v>
                </c:pt>
                <c:pt idx="857">
                  <c:v>0.92711643989620607</c:v>
                </c:pt>
                <c:pt idx="858">
                  <c:v>0.9433539746106212</c:v>
                </c:pt>
                <c:pt idx="859">
                  <c:v>0.95935754784056593</c:v>
                </c:pt>
                <c:pt idx="860">
                  <c:v>0.97511196728185368</c:v>
                </c:pt>
                <c:pt idx="861">
                  <c:v>0.99062634831699647</c:v>
                </c:pt>
                <c:pt idx="862">
                  <c:v>1.0059280370935297</c:v>
                </c:pt>
                <c:pt idx="863">
                  <c:v>1.0210534951415009</c:v>
                </c:pt>
                <c:pt idx="864">
                  <c:v>1.0360270301476084</c:v>
                </c:pt>
                <c:pt idx="865">
                  <c:v>1.0508790267202246</c:v>
                </c:pt>
                <c:pt idx="866">
                  <c:v>1.0656368310068851</c:v>
                </c:pt>
                <c:pt idx="867">
                  <c:v>1.0803095583901019</c:v>
                </c:pt>
                <c:pt idx="868">
                  <c:v>1.094875939644014</c:v>
                </c:pt>
                <c:pt idx="869">
                  <c:v>1.109311667081923</c:v>
                </c:pt>
                <c:pt idx="870">
                  <c:v>1.1236076253213172</c:v>
                </c:pt>
                <c:pt idx="871">
                  <c:v>1.137788122048895</c:v>
                </c:pt>
                <c:pt idx="872">
                  <c:v>1.1518835418730289</c:v>
                </c:pt>
                <c:pt idx="873">
                  <c:v>1.1659212309412543</c:v>
                </c:pt>
                <c:pt idx="874">
                  <c:v>1.1799103046360835</c:v>
                </c:pt>
                <c:pt idx="875">
                  <c:v>1.1938507629575161</c:v>
                </c:pt>
                <c:pt idx="876">
                  <c:v>1.2077547597489016</c:v>
                </c:pt>
                <c:pt idx="877">
                  <c:v>1.2216435642361003</c:v>
                </c:pt>
                <c:pt idx="878">
                  <c:v>1.2355293302624621</c:v>
                </c:pt>
                <c:pt idx="879">
                  <c:v>1.2494029424454747</c:v>
                </c:pt>
                <c:pt idx="880">
                  <c:v>1.2632795930893246</c:v>
                </c:pt>
                <c:pt idx="881">
                  <c:v>1.27718358988071</c:v>
                </c:pt>
                <c:pt idx="882">
                  <c:v>1.2911453174280034</c:v>
                </c:pt>
                <c:pt idx="883">
                  <c:v>1.3051647757312055</c:v>
                </c:pt>
                <c:pt idx="884">
                  <c:v>1.3192358878686412</c:v>
                </c:pt>
                <c:pt idx="885">
                  <c:v>1.3333282692319379</c:v>
                </c:pt>
                <c:pt idx="886">
                  <c:v>1.3473993813693734</c:v>
                </c:pt>
                <c:pt idx="887">
                  <c:v>1.361412762750901</c:v>
                </c:pt>
                <c:pt idx="888">
                  <c:v>1.3753623364548455</c:v>
                </c:pt>
                <c:pt idx="889">
                  <c:v>1.3892602563245562</c:v>
                </c:pt>
                <c:pt idx="890">
                  <c:v>1.4031277915858942</c:v>
                </c:pt>
                <c:pt idx="891">
                  <c:v>1.4169619037780221</c:v>
                </c:pt>
                <c:pt idx="892">
                  <c:v>1.4307443621359164</c:v>
                </c:pt>
                <c:pt idx="893">
                  <c:v>1.4444569358945532</c:v>
                </c:pt>
                <c:pt idx="894">
                  <c:v>1.4580753173672343</c:v>
                </c:pt>
                <c:pt idx="895">
                  <c:v>1.4715660834847499</c:v>
                </c:pt>
                <c:pt idx="896">
                  <c:v>1.4848927727170524</c:v>
                </c:pt>
                <c:pt idx="897">
                  <c:v>1.4980219619949318</c:v>
                </c:pt>
                <c:pt idx="898">
                  <c:v>1.5109141513275035</c:v>
                </c:pt>
                <c:pt idx="899">
                  <c:v>1.5235359176455574</c:v>
                </c:pt>
                <c:pt idx="900">
                  <c:v>1.535872068644907</c:v>
                </c:pt>
                <c:pt idx="901">
                  <c:v>1.5479104504822037</c:v>
                </c:pt>
                <c:pt idx="902">
                  <c:v>1.5596358708532605</c:v>
                </c:pt>
                <c:pt idx="903">
                  <c:v>1.571020983610542</c:v>
                </c:pt>
                <c:pt idx="904">
                  <c:v>1.5820202118414897</c:v>
                </c:pt>
                <c:pt idx="905">
                  <c:v>1.5926092478594043</c:v>
                </c:pt>
                <c:pt idx="906">
                  <c:v>1.6027728993601003</c:v>
                </c:pt>
                <c:pt idx="907">
                  <c:v>1.6124990125002276</c:v>
                </c:pt>
                <c:pt idx="908">
                  <c:v>1.6217754334364385</c:v>
                </c:pt>
                <c:pt idx="909">
                  <c:v>1.6305839314037081</c:v>
                </c:pt>
                <c:pt idx="910">
                  <c:v>1.6389093140978503</c:v>
                </c:pt>
                <c:pt idx="911">
                  <c:v>1.6467546199797027</c:v>
                </c:pt>
                <c:pt idx="912">
                  <c:v>1.6541076952059166</c:v>
                </c:pt>
                <c:pt idx="913">
                  <c:v>1.6609563859331418</c:v>
                </c:pt>
                <c:pt idx="914">
                  <c:v>1.667270307553006</c:v>
                </c:pt>
                <c:pt idx="915">
                  <c:v>1.6730221139179735</c:v>
                </c:pt>
                <c:pt idx="916">
                  <c:v>1.6781996511846957</c:v>
                </c:pt>
                <c:pt idx="917">
                  <c:v>1.6827694962839621</c:v>
                </c:pt>
                <c:pt idx="918">
                  <c:v>1.6866951876857259</c:v>
                </c:pt>
                <c:pt idx="919">
                  <c:v>1.6899554561641255</c:v>
                </c:pt>
                <c:pt idx="920">
                  <c:v>1.692571570945022</c:v>
                </c:pt>
                <c:pt idx="921">
                  <c:v>1.6945648012542767</c:v>
                </c:pt>
                <c:pt idx="922">
                  <c:v>1.6959533778569129</c:v>
                </c:pt>
                <c:pt idx="923">
                  <c:v>1.6967281853704188</c:v>
                </c:pt>
                <c:pt idx="924">
                  <c:v>1.6968892237947946</c:v>
                </c:pt>
                <c:pt idx="925">
                  <c:v>1.6964638392775755</c:v>
                </c:pt>
                <c:pt idx="926">
                  <c:v>1.69547633950546</c:v>
                </c:pt>
                <c:pt idx="927">
                  <c:v>1.693960147547658</c:v>
                </c:pt>
                <c:pt idx="928">
                  <c:v>1.6919274172475192</c:v>
                </c:pt>
                <c:pt idx="929">
                  <c:v>1.6893963793700664</c:v>
                </c:pt>
                <c:pt idx="930">
                  <c:v>1.6863761492978115</c:v>
                </c:pt>
                <c:pt idx="931">
                  <c:v>1.6828788808741042</c:v>
                </c:pt>
                <c:pt idx="932">
                  <c:v>1.6789106510206189</c:v>
                </c:pt>
                <c:pt idx="933">
                  <c:v>1.6744896905023789</c:v>
                </c:pt>
                <c:pt idx="934">
                  <c:v>1.6696554993102692</c:v>
                </c:pt>
                <c:pt idx="935">
                  <c:v>1.6644506158960117</c:v>
                </c:pt>
                <c:pt idx="936">
                  <c:v>1.6589449248588632</c:v>
                </c:pt>
                <c:pt idx="937">
                  <c:v>1.6532083107980819</c:v>
                </c:pt>
                <c:pt idx="938">
                  <c:v>1.6472924275479013</c:v>
                </c:pt>
                <c:pt idx="939">
                  <c:v>1.6412003135691584</c:v>
                </c:pt>
                <c:pt idx="940">
                  <c:v>1.6349319688618531</c:v>
                </c:pt>
                <c:pt idx="941">
                  <c:v>1.6284904318868232</c:v>
                </c:pt>
                <c:pt idx="942">
                  <c:v>1.6218908949482549</c:v>
                </c:pt>
                <c:pt idx="943">
                  <c:v>1.6151515888111716</c:v>
                </c:pt>
                <c:pt idx="944">
                  <c:v>1.6082846673189228</c:v>
                </c:pt>
                <c:pt idx="945">
                  <c:v>1.6012962073931827</c:v>
                </c:pt>
                <c:pt idx="946">
                  <c:v>1.5941862090339518</c:v>
                </c:pt>
                <c:pt idx="947">
                  <c:v>1.5869425183978803</c:v>
                </c:pt>
                <c:pt idx="948">
                  <c:v>1.579556020102457</c:v>
                </c:pt>
                <c:pt idx="949">
                  <c:v>1.5720145603043323</c:v>
                </c:pt>
                <c:pt idx="950">
                  <c:v>1.5643029466993199</c:v>
                </c:pt>
                <c:pt idx="951">
                  <c:v>1.5563968716007219</c:v>
                </c:pt>
                <c:pt idx="952">
                  <c:v>1.5482781042435143</c:v>
                </c:pt>
                <c:pt idx="953">
                  <c:v>1.5399314523235108</c:v>
                </c:pt>
                <c:pt idx="954">
                  <c:v>1.5313417235365254</c:v>
                </c:pt>
                <c:pt idx="955">
                  <c:v>1.5224754948133472</c:v>
                </c:pt>
                <c:pt idx="956">
                  <c:v>1.5133175738497906</c:v>
                </c:pt>
                <c:pt idx="957">
                  <c:v>1.5039074606367397</c:v>
                </c:pt>
                <c:pt idx="958">
                  <c:v>1.4943484628426624</c:v>
                </c:pt>
                <c:pt idx="959">
                  <c:v>1.4847286958318393</c:v>
                </c:pt>
                <c:pt idx="960">
                  <c:v>1.4750694288301318</c:v>
                </c:pt>
                <c:pt idx="961">
                  <c:v>1.4653220464641432</c:v>
                </c:pt>
                <c:pt idx="962">
                  <c:v>1.4554105872129413</c:v>
                </c:pt>
                <c:pt idx="963">
                  <c:v>1.4452682049381065</c:v>
                </c:pt>
                <c:pt idx="964">
                  <c:v>1.4348705919529403</c:v>
                </c:pt>
                <c:pt idx="965">
                  <c:v>1.4242359790224663</c:v>
                </c:pt>
                <c:pt idx="966">
                  <c:v>1.4133947507550575</c:v>
                </c:pt>
                <c:pt idx="967">
                  <c:v>1.4023864071415981</c:v>
                </c:pt>
                <c:pt idx="968">
                  <c:v>1.3912534866338107</c:v>
                </c:pt>
                <c:pt idx="969">
                  <c:v>1.3800172584575556</c:v>
                </c:pt>
                <c:pt idx="970">
                  <c:v>1.3687111456820431</c:v>
                </c:pt>
                <c:pt idx="971">
                  <c:v>1.3573473021506226</c:v>
                </c:pt>
                <c:pt idx="972">
                  <c:v>1.3459105355591072</c:v>
                </c:pt>
                <c:pt idx="973">
                  <c:v>1.3343704612991243</c:v>
                </c:pt>
                <c:pt idx="974">
                  <c:v>1.3226784639972773</c:v>
                </c:pt>
                <c:pt idx="975">
                  <c:v>1.3107980821235194</c:v>
                </c:pt>
                <c:pt idx="976">
                  <c:v>1.2986989310694774</c:v>
                </c:pt>
                <c:pt idx="977">
                  <c:v>1.2863688569918021</c:v>
                </c:pt>
                <c:pt idx="978">
                  <c:v>1.2737987445079819</c:v>
                </c:pt>
                <c:pt idx="979">
                  <c:v>1.2609825166963422</c:v>
                </c:pt>
                <c:pt idx="980">
                  <c:v>1.2479171350960456</c:v>
                </c:pt>
                <c:pt idx="981">
                  <c:v>1.2345904458637431</c:v>
                </c:pt>
                <c:pt idx="982">
                  <c:v>1.2210237182252957</c:v>
                </c:pt>
                <c:pt idx="983">
                  <c:v>1.2072412598674016</c:v>
                </c:pt>
                <c:pt idx="984">
                  <c:v>1.1932643400159215</c:v>
                </c:pt>
                <c:pt idx="985">
                  <c:v>1.1790595356016456</c:v>
                </c:pt>
                <c:pt idx="986">
                  <c:v>1.1646086158595501</c:v>
                </c:pt>
                <c:pt idx="987">
                  <c:v>1.1499176577113097</c:v>
                </c:pt>
                <c:pt idx="988">
                  <c:v>1.1350140073044599</c:v>
                </c:pt>
                <c:pt idx="989">
                  <c:v>1.119915895404024</c:v>
                </c:pt>
                <c:pt idx="990">
                  <c:v>1.1046233220100026</c:v>
                </c:pt>
                <c:pt idx="991">
                  <c:v>1.0891362871223953</c:v>
                </c:pt>
                <c:pt idx="992">
                  <c:v>1.0734699830453884</c:v>
                </c:pt>
                <c:pt idx="993">
                  <c:v>1.0576183328573079</c:v>
                </c:pt>
                <c:pt idx="994">
                  <c:v>1.0415934904015023</c:v>
                </c:pt>
                <c:pt idx="995">
                  <c:v>1.025398494138809</c:v>
                </c:pt>
                <c:pt idx="996">
                  <c:v>1.00904245945174</c:v>
                </c:pt>
                <c:pt idx="997">
                  <c:v>0.99254057864448175</c:v>
                </c:pt>
                <c:pt idx="998">
                  <c:v>0.9759050055603834</c:v>
                </c:pt>
                <c:pt idx="999">
                  <c:v>0.95915397096446808</c:v>
                </c:pt>
                <c:pt idx="1000">
                  <c:v>0.94229051331757374</c:v>
                </c:pt>
                <c:pt idx="1001">
                  <c:v>0.92533286338472376</c:v>
                </c:pt>
                <c:pt idx="1002">
                  <c:v>0.90829317500926721</c:v>
                </c:pt>
                <c:pt idx="1003">
                  <c:v>0.89119271741706518</c:v>
                </c:pt>
                <c:pt idx="1004">
                  <c:v>0.87403756752979211</c:v>
                </c:pt>
                <c:pt idx="1005">
                  <c:v>0.85684291765163434</c:v>
                </c:pt>
                <c:pt idx="1006">
                  <c:v>0.83962092162594115</c:v>
                </c:pt>
                <c:pt idx="1007">
                  <c:v>0.82239284867857332</c:v>
                </c:pt>
                <c:pt idx="1008">
                  <c:v>0.80519212187874112</c:v>
                </c:pt>
                <c:pt idx="1009">
                  <c:v>0.78804608737397985</c:v>
                </c:pt>
                <c:pt idx="1010">
                  <c:v>0.77097297592931324</c:v>
                </c:pt>
                <c:pt idx="1011">
                  <c:v>0.75398494138809047</c:v>
                </c:pt>
                <c:pt idx="1012">
                  <c:v>0.73709717605449776</c:v>
                </c:pt>
                <c:pt idx="1013">
                  <c:v>0.72034006453690813</c:v>
                </c:pt>
                <c:pt idx="1014">
                  <c:v>0.70374095298285699</c:v>
                </c:pt>
                <c:pt idx="1015">
                  <c:v>0.68732718753987976</c:v>
                </c:pt>
                <c:pt idx="1016">
                  <c:v>0.67112307589467468</c:v>
                </c:pt>
                <c:pt idx="1017">
                  <c:v>0.65514381035142832</c:v>
                </c:pt>
                <c:pt idx="1018">
                  <c:v>0.63939546783181511</c:v>
                </c:pt>
                <c:pt idx="1019">
                  <c:v>0.62387500987499767</c:v>
                </c:pt>
                <c:pt idx="1020">
                  <c:v>0.60857939802013883</c:v>
                </c:pt>
                <c:pt idx="1021">
                  <c:v>0.59351774764975052</c:v>
                </c:pt>
                <c:pt idx="1022">
                  <c:v>0.5787204433722053</c:v>
                </c:pt>
                <c:pt idx="1023">
                  <c:v>0.56421179287420165</c:v>
                </c:pt>
                <c:pt idx="1024">
                  <c:v>0.54998875769490208</c:v>
                </c:pt>
                <c:pt idx="1025">
                  <c:v>0.53602703014760833</c:v>
                </c:pt>
                <c:pt idx="1026">
                  <c:v>0.52231141792813429</c:v>
                </c:pt>
                <c:pt idx="1027">
                  <c:v>0.50882065181061875</c:v>
                </c:pt>
                <c:pt idx="1028">
                  <c:v>0.49557903948176008</c:v>
                </c:pt>
                <c:pt idx="1029">
                  <c:v>0.4826017732457446</c:v>
                </c:pt>
                <c:pt idx="1030">
                  <c:v>0.46990404540675879</c:v>
                </c:pt>
                <c:pt idx="1031">
                  <c:v>0.45747066366061606</c:v>
                </c:pt>
                <c:pt idx="1032">
                  <c:v>0.44529858954647927</c:v>
                </c:pt>
                <c:pt idx="1033">
                  <c:v>0.43338478460351126</c:v>
                </c:pt>
                <c:pt idx="1034">
                  <c:v>0.42170494114501356</c:v>
                </c:pt>
                <c:pt idx="1035">
                  <c:v>0.41024994378847451</c:v>
                </c:pt>
                <c:pt idx="1036">
                  <c:v>0.39902586945556856</c:v>
                </c:pt>
                <c:pt idx="1037">
                  <c:v>0.38805094891131942</c:v>
                </c:pt>
                <c:pt idx="1038">
                  <c:v>0.37734645138158812</c:v>
                </c:pt>
                <c:pt idx="1039">
                  <c:v>0.36691541532721184</c:v>
                </c:pt>
                <c:pt idx="1040">
                  <c:v>0.35674872536567875</c:v>
                </c:pt>
                <c:pt idx="1041">
                  <c:v>0.34682511227112789</c:v>
                </c:pt>
                <c:pt idx="1042">
                  <c:v>0.33715065296523394</c:v>
                </c:pt>
                <c:pt idx="1043">
                  <c:v>0.32773446283050855</c:v>
                </c:pt>
                <c:pt idx="1044">
                  <c:v>0.3185704649452773</c:v>
                </c:pt>
                <c:pt idx="1045">
                  <c:v>0.30963739008367919</c:v>
                </c:pt>
                <c:pt idx="1046">
                  <c:v>0.30088874979490388</c:v>
                </c:pt>
                <c:pt idx="1047">
                  <c:v>0.29230236331483922</c:v>
                </c:pt>
                <c:pt idx="1048">
                  <c:v>0.28386789987663846</c:v>
                </c:pt>
                <c:pt idx="1049">
                  <c:v>0.27559447486281347</c:v>
                </c:pt>
                <c:pt idx="1050">
                  <c:v>0.2675118651895696</c:v>
                </c:pt>
                <c:pt idx="1051">
                  <c:v>0.259646505466191</c:v>
                </c:pt>
                <c:pt idx="1052">
                  <c:v>0.25200994184385955</c:v>
                </c:pt>
                <c:pt idx="1053">
                  <c:v>0.24461007432075205</c:v>
                </c:pt>
                <c:pt idx="1054">
                  <c:v>0.2374529798185431</c:v>
                </c:pt>
                <c:pt idx="1055">
                  <c:v>0.23052741603213475</c:v>
                </c:pt>
                <c:pt idx="1056">
                  <c:v>0.2237984406618983</c:v>
                </c:pt>
                <c:pt idx="1057">
                  <c:v>0.21723414986904233</c:v>
                </c:pt>
                <c:pt idx="1058">
                  <c:v>0.21082846673189229</c:v>
                </c:pt>
                <c:pt idx="1059">
                  <c:v>0.20458686047995525</c:v>
                </c:pt>
                <c:pt idx="1060">
                  <c:v>0.19851480034273838</c:v>
                </c:pt>
                <c:pt idx="1061">
                  <c:v>0.19263385939218627</c:v>
                </c:pt>
                <c:pt idx="1062">
                  <c:v>0.18698049915834633</c:v>
                </c:pt>
                <c:pt idx="1063">
                  <c:v>0.18157993886616794</c:v>
                </c:pt>
                <c:pt idx="1064">
                  <c:v>0.17642792467047891</c:v>
                </c:pt>
                <c:pt idx="1065">
                  <c:v>0.17150166811499964</c:v>
                </c:pt>
                <c:pt idx="1066">
                  <c:v>0.16678628074162752</c:v>
                </c:pt>
                <c:pt idx="1067">
                  <c:v>0.16228480101119974</c:v>
                </c:pt>
                <c:pt idx="1068">
                  <c:v>0.15800604046014449</c:v>
                </c:pt>
                <c:pt idx="1069">
                  <c:v>0.15395425293363393</c:v>
                </c:pt>
                <c:pt idx="1070">
                  <c:v>0.15013521150725886</c:v>
                </c:pt>
                <c:pt idx="1071">
                  <c:v>0.14655195464185661</c:v>
                </c:pt>
                <c:pt idx="1072">
                  <c:v>0.14320569772176206</c:v>
                </c:pt>
                <c:pt idx="1073">
                  <c:v>0.14010677151382195</c:v>
                </c:pt>
                <c:pt idx="1074">
                  <c:v>0.13727887601256708</c:v>
                </c:pt>
                <c:pt idx="1075">
                  <c:v>0.13475087659595156</c:v>
                </c:pt>
                <c:pt idx="1076">
                  <c:v>0.13255376556451562</c:v>
                </c:pt>
                <c:pt idx="1077">
                  <c:v>0.13070698906761791</c:v>
                </c:pt>
                <c:pt idx="1078">
                  <c:v>0.12920963556700715</c:v>
                </c:pt>
                <c:pt idx="1079">
                  <c:v>0.12805775506359499</c:v>
                </c:pt>
                <c:pt idx="1080">
                  <c:v>0.12725924755555823</c:v>
                </c:pt>
                <c:pt idx="1081">
                  <c:v>0.12682657073232981</c:v>
                </c:pt>
                <c:pt idx="1082">
                  <c:v>0.12676914382250526</c:v>
                </c:pt>
                <c:pt idx="1083">
                  <c:v>0.12709182836342423</c:v>
                </c:pt>
                <c:pt idx="1084">
                  <c:v>0.1277970551237565</c:v>
                </c:pt>
                <c:pt idx="1085">
                  <c:v>0.1288878625643394</c:v>
                </c:pt>
                <c:pt idx="1086">
                  <c:v>0.13037002376076376</c:v>
                </c:pt>
                <c:pt idx="1087">
                  <c:v>0.13225022332687153</c:v>
                </c:pt>
                <c:pt idx="1088">
                  <c:v>0.13454000741384442</c:v>
                </c:pt>
                <c:pt idx="1089">
                  <c:v>0.13725396063370141</c:v>
                </c:pt>
                <c:pt idx="1090">
                  <c:v>0.14040454067587524</c:v>
                </c:pt>
                <c:pt idx="1091">
                  <c:v>0.14400055907679404</c:v>
                </c:pt>
                <c:pt idx="1092">
                  <c:v>0.14804080045212298</c:v>
                </c:pt>
                <c:pt idx="1093">
                  <c:v>0.15250916095942438</c:v>
                </c:pt>
                <c:pt idx="1094">
                  <c:v>0.15739044829451193</c:v>
                </c:pt>
                <c:pt idx="1095">
                  <c:v>0.16267888938179476</c:v>
                </c:pt>
                <c:pt idx="1096">
                  <c:v>0.1683705342221844</c:v>
                </c:pt>
                <c:pt idx="1097">
                  <c:v>0.17446234435484359</c:v>
                </c:pt>
                <c:pt idx="1098">
                  <c:v>0.18095371208760488</c:v>
                </c:pt>
                <c:pt idx="1099">
                  <c:v>0.18784494126655199</c:v>
                </c:pt>
                <c:pt idx="1100">
                  <c:v>0.19513268958476393</c:v>
                </c:pt>
                <c:pt idx="1101">
                  <c:v>0.20279720704679835</c:v>
                </c:pt>
                <c:pt idx="1102">
                  <c:v>0.2108026398147754</c:v>
                </c:pt>
                <c:pt idx="1103">
                  <c:v>0.21911829943423858</c:v>
                </c:pt>
                <c:pt idx="1104">
                  <c:v>0.22772899360100146</c:v>
                </c:pt>
                <c:pt idx="1105">
                  <c:v>0.23663624154548271</c:v>
                </c:pt>
                <c:pt idx="1106">
                  <c:v>0.24584976634236161</c:v>
                </c:pt>
                <c:pt idx="1107">
                  <c:v>0.25537169491422423</c:v>
                </c:pt>
                <c:pt idx="1108">
                  <c:v>0.2651874426490517</c:v>
                </c:pt>
                <c:pt idx="1109">
                  <c:v>0.2752781710896528</c:v>
                </c:pt>
                <c:pt idx="1110">
                  <c:v>0.28563628408393443</c:v>
                </c:pt>
                <c:pt idx="1111">
                  <c:v>0.29626208547798022</c:v>
                </c:pt>
                <c:pt idx="1112">
                  <c:v>0.30715192911878558</c:v>
                </c:pt>
                <c:pt idx="1113">
                  <c:v>0.31828484962657316</c:v>
                </c:pt>
                <c:pt idx="1114">
                  <c:v>0.32963350085380749</c:v>
                </c:pt>
                <c:pt idx="1115">
                  <c:v>0.34114926742709212</c:v>
                </c:pt>
                <c:pt idx="1116">
                  <c:v>0.35281088012056611</c:v>
                </c:pt>
                <c:pt idx="1117">
                  <c:v>0.3646092235517176</c:v>
                </c:pt>
                <c:pt idx="1118">
                  <c:v>0.37656252848557031</c:v>
                </c:pt>
                <c:pt idx="1119">
                  <c:v>0.38867383338296152</c:v>
                </c:pt>
                <c:pt idx="1120">
                  <c:v>0.4009492151655657</c:v>
                </c:pt>
                <c:pt idx="1121">
                  <c:v>0.41337044306835929</c:v>
                </c:pt>
                <c:pt idx="1122">
                  <c:v>0.42590105556129482</c:v>
                </c:pt>
                <c:pt idx="1123">
                  <c:v>0.4385197834185115</c:v>
                </c:pt>
                <c:pt idx="1124">
                  <c:v>0.45121751125749737</c:v>
                </c:pt>
                <c:pt idx="1125">
                  <c:v>0.46398208523490342</c:v>
                </c:pt>
                <c:pt idx="1126">
                  <c:v>0.47681046688989226</c:v>
                </c:pt>
                <c:pt idx="1127">
                  <c:v>0.48969961776162668</c:v>
                </c:pt>
                <c:pt idx="1128">
                  <c:v>0.50265257631094384</c:v>
                </c:pt>
                <c:pt idx="1129">
                  <c:v>0.51565718869449484</c:v>
                </c:pt>
                <c:pt idx="1130">
                  <c:v>0.52869522414725589</c:v>
                </c:pt>
                <c:pt idx="1131">
                  <c:v>0.54173933652169159</c:v>
                </c:pt>
                <c:pt idx="1132">
                  <c:v>0.55478344889612718</c:v>
                </c:pt>
                <c:pt idx="1133">
                  <c:v>0.56782756127056278</c:v>
                </c:pt>
                <c:pt idx="1134">
                  <c:v>0.58087167364499837</c:v>
                </c:pt>
                <c:pt idx="1135">
                  <c:v>0.59391578601943396</c:v>
                </c:pt>
                <c:pt idx="1136">
                  <c:v>0.60696293685470681</c:v>
                </c:pt>
                <c:pt idx="1137">
                  <c:v>0.62002224153332886</c:v>
                </c:pt>
                <c:pt idx="1138">
                  <c:v>0.63309370005529997</c:v>
                </c:pt>
                <c:pt idx="1139">
                  <c:v>0.64617731242062015</c:v>
                </c:pt>
                <c:pt idx="1140">
                  <c:v>0.65926700170761499</c:v>
                </c:pt>
                <c:pt idx="1141">
                  <c:v>0.67236276791628435</c:v>
                </c:pt>
                <c:pt idx="1142">
                  <c:v>0.68546764950746542</c:v>
                </c:pt>
                <c:pt idx="1143">
                  <c:v>0.69857860802032123</c:v>
                </c:pt>
                <c:pt idx="1144">
                  <c:v>0.71167741268982776</c:v>
                </c:pt>
                <c:pt idx="1145">
                  <c:v>0.72475798659431068</c:v>
                </c:pt>
                <c:pt idx="1146">
                  <c:v>0.73782032973376999</c:v>
                </c:pt>
                <c:pt idx="1147">
                  <c:v>0.7508917882557411</c:v>
                </c:pt>
                <c:pt idx="1148">
                  <c:v>0.76398755446441058</c:v>
                </c:pt>
                <c:pt idx="1149">
                  <c:v>0.77712889758563897</c:v>
                </c:pt>
                <c:pt idx="1150">
                  <c:v>0.79031581761942671</c:v>
                </c:pt>
                <c:pt idx="1151">
                  <c:v>0.80355135302661074</c:v>
                </c:pt>
                <c:pt idx="1152">
                  <c:v>0.81680815765965586</c:v>
                </c:pt>
                <c:pt idx="1153">
                  <c:v>0.8300740776752128</c:v>
                </c:pt>
                <c:pt idx="1154">
                  <c:v>0.84333392076909519</c:v>
                </c:pt>
                <c:pt idx="1155">
                  <c:v>0.85659984078465201</c:v>
                </c:pt>
                <c:pt idx="1156">
                  <c:v>0.86987487618272075</c:v>
                </c:pt>
                <c:pt idx="1157">
                  <c:v>0.88317118080665047</c:v>
                </c:pt>
                <c:pt idx="1158">
                  <c:v>0.89649483157811571</c:v>
                </c:pt>
                <c:pt idx="1159">
                  <c:v>0.90983975157544195</c:v>
                </c:pt>
                <c:pt idx="1160">
                  <c:v>0.92319682541611725</c:v>
                </c:pt>
                <c:pt idx="1161">
                  <c:v>0.93654478387428064</c:v>
                </c:pt>
                <c:pt idx="1162">
                  <c:v>0.94986235772407113</c:v>
                </c:pt>
                <c:pt idx="1163">
                  <c:v>0.96313435466130271</c:v>
                </c:pt>
                <c:pt idx="1164">
                  <c:v>0.97635773622513766</c:v>
                </c:pt>
                <c:pt idx="1165">
                  <c:v>0.98952946395473906</c:v>
                </c:pt>
                <c:pt idx="1166">
                  <c:v>1.0026556147717811</c:v>
                </c:pt>
                <c:pt idx="1167">
                  <c:v>1.0157483425196132</c:v>
                </c:pt>
                <c:pt idx="1168">
                  <c:v>1.0288015702765605</c:v>
                </c:pt>
                <c:pt idx="1169">
                  <c:v>1.0417909903559253</c:v>
                </c:pt>
                <c:pt idx="1170">
                  <c:v>1.0546922950710087</c:v>
                </c:pt>
                <c:pt idx="1171">
                  <c:v>1.0674842151959503</c:v>
                </c:pt>
                <c:pt idx="1172">
                  <c:v>1.0801637122699126</c:v>
                </c:pt>
                <c:pt idx="1173">
                  <c:v>1.0927216709103835</c:v>
                </c:pt>
                <c:pt idx="1174">
                  <c:v>1.1051459372740144</c:v>
                </c:pt>
                <c:pt idx="1175">
                  <c:v>1.1174182805957813</c:v>
                </c:pt>
                <c:pt idx="1176">
                  <c:v>1.1295143931889862</c:v>
                </c:pt>
                <c:pt idx="1177">
                  <c:v>1.1414221212102795</c:v>
                </c:pt>
                <c:pt idx="1178">
                  <c:v>1.1531293108163128</c:v>
                </c:pt>
                <c:pt idx="1179">
                  <c:v>1.1646146927812246</c:v>
                </c:pt>
                <c:pt idx="1180">
                  <c:v>1.1758630748008287</c:v>
                </c:pt>
                <c:pt idx="1181">
                  <c:v>1.1868501491884269</c:v>
                </c:pt>
                <c:pt idx="1182">
                  <c:v>1.1975607236398329</c:v>
                </c:pt>
                <c:pt idx="1183">
                  <c:v>1.2079978366158839</c:v>
                </c:pt>
                <c:pt idx="1184">
                  <c:v>1.2181584496557423</c:v>
                </c:pt>
                <c:pt idx="1185">
                  <c:v>1.2280334473768966</c:v>
                </c:pt>
                <c:pt idx="1186">
                  <c:v>1.237601560553486</c:v>
                </c:pt>
                <c:pt idx="1187">
                  <c:v>1.2468445584204864</c:v>
                </c:pt>
                <c:pt idx="1188">
                  <c:v>1.2557381332911999</c:v>
                </c:pt>
                <c:pt idx="1189">
                  <c:v>1.2642762082439518</c:v>
                </c:pt>
                <c:pt idx="1190">
                  <c:v>1.2724496678962305</c:v>
                </c:pt>
                <c:pt idx="1191">
                  <c:v>1.2802585122480354</c:v>
                </c:pt>
                <c:pt idx="1192">
                  <c:v>1.2876966643776928</c:v>
                </c:pt>
                <c:pt idx="1193">
                  <c:v>1.2947641242852019</c:v>
                </c:pt>
                <c:pt idx="1194">
                  <c:v>1.3014578535097261</c:v>
                </c:pt>
                <c:pt idx="1195">
                  <c:v>1.3077778520512648</c:v>
                </c:pt>
                <c:pt idx="1196">
                  <c:v>1.3137150045273067</c:v>
                </c:pt>
                <c:pt idx="1197">
                  <c:v>1.3192510801728277</c:v>
                </c:pt>
                <c:pt idx="1198">
                  <c:v>1.324376963605316</c:v>
                </c:pt>
                <c:pt idx="1199">
                  <c:v>1.3290774625205855</c:v>
                </c:pt>
                <c:pt idx="1200">
                  <c:v>1.333340423075287</c:v>
                </c:pt>
                <c:pt idx="1201">
                  <c:v>1.3371719221910947</c:v>
                </c:pt>
                <c:pt idx="1202">
                  <c:v>1.3405901906330329</c:v>
                </c:pt>
                <c:pt idx="1203">
                  <c:v>1.3436073822444501</c:v>
                </c:pt>
                <c:pt idx="1204">
                  <c:v>1.3462174201036721</c:v>
                </c:pt>
                <c:pt idx="1205">
                  <c:v>1.348420304210699</c:v>
                </c:pt>
                <c:pt idx="1206">
                  <c:v>1.3502221114872051</c:v>
                </c:pt>
                <c:pt idx="1207">
                  <c:v>1.3516380342373766</c:v>
                </c:pt>
                <c:pt idx="1208">
                  <c:v>1.3526741493828887</c:v>
                </c:pt>
                <c:pt idx="1209">
                  <c:v>1.3533426107670898</c:v>
                </c:pt>
                <c:pt idx="1210">
                  <c:v>1.3536464568508175</c:v>
                </c:pt>
                <c:pt idx="1211">
                  <c:v>1.3535917645557465</c:v>
                </c:pt>
                <c:pt idx="1212">
                  <c:v>1.3531876492643886</c:v>
                </c:pt>
                <c:pt idx="1213">
                  <c:v>1.3524371494375809</c:v>
                </c:pt>
                <c:pt idx="1214">
                  <c:v>1.3513524189186725</c:v>
                </c:pt>
                <c:pt idx="1215">
                  <c:v>1.3499456115510127</c:v>
                </c:pt>
                <c:pt idx="1216">
                  <c:v>1.3482228042562758</c:v>
                </c:pt>
                <c:pt idx="1217">
                  <c:v>1.3461870354952996</c:v>
                </c:pt>
                <c:pt idx="1218">
                  <c:v>1.343847420650595</c:v>
                </c:pt>
                <c:pt idx="1219">
                  <c:v>1.3412100366438375</c:v>
                </c:pt>
                <c:pt idx="1220">
                  <c:v>1.3382900757792133</c:v>
                </c:pt>
                <c:pt idx="1221">
                  <c:v>1.3350996919000711</c:v>
                </c:pt>
                <c:pt idx="1222">
                  <c:v>1.3316510388497602</c:v>
                </c:pt>
                <c:pt idx="1223">
                  <c:v>1.3279532320107925</c:v>
                </c:pt>
                <c:pt idx="1224">
                  <c:v>1.3240214636873544</c:v>
                </c:pt>
                <c:pt idx="1225">
                  <c:v>1.3198618108011206</c:v>
                </c:pt>
                <c:pt idx="1226">
                  <c:v>1.3154712348912534</c:v>
                </c:pt>
                <c:pt idx="1227">
                  <c:v>1.310846697496916</c:v>
                </c:pt>
                <c:pt idx="1228">
                  <c:v>1.3059821216964334</c:v>
                </c:pt>
                <c:pt idx="1229">
                  <c:v>1.3008805459506432</c:v>
                </c:pt>
                <c:pt idx="1230">
                  <c:v>1.2955419702595452</c:v>
                </c:pt>
                <c:pt idx="1231">
                  <c:v>1.2899633561623023</c:v>
                </c:pt>
                <c:pt idx="1232">
                  <c:v>1.284141665198077</c:v>
                </c:pt>
                <c:pt idx="1233">
                  <c:v>1.2780738589060325</c:v>
                </c:pt>
                <c:pt idx="1234">
                  <c:v>1.2717720911295174</c:v>
                </c:pt>
                <c:pt idx="1235">
                  <c:v>1.265239400329369</c:v>
                </c:pt>
                <c:pt idx="1236">
                  <c:v>1.2584818634272623</c:v>
                </c:pt>
                <c:pt idx="1237">
                  <c:v>1.2514994804231967</c:v>
                </c:pt>
                <c:pt idx="1238">
                  <c:v>1.2442892128563354</c:v>
                </c:pt>
                <c:pt idx="1239">
                  <c:v>1.2368510607266783</c:v>
                </c:pt>
                <c:pt idx="1240">
                  <c:v>1.2291850240342252</c:v>
                </c:pt>
                <c:pt idx="1241">
                  <c:v>1.2212850258573018</c:v>
                </c:pt>
                <c:pt idx="1242">
                  <c:v>1.2131449892742332</c:v>
                </c:pt>
                <c:pt idx="1243">
                  <c:v>1.2047588373633451</c:v>
                </c:pt>
                <c:pt idx="1244">
                  <c:v>1.196120493202963</c:v>
                </c:pt>
                <c:pt idx="1245">
                  <c:v>1.1872299567930868</c:v>
                </c:pt>
                <c:pt idx="1246">
                  <c:v>1.1780902665945538</c:v>
                </c:pt>
                <c:pt idx="1247">
                  <c:v>1.1686923072248521</c:v>
                </c:pt>
                <c:pt idx="1248">
                  <c:v>1.15902696330147</c:v>
                </c:pt>
                <c:pt idx="1249">
                  <c:v>1.1490820809810582</c:v>
                </c:pt>
                <c:pt idx="1250">
                  <c:v>1.1388515833419421</c:v>
                </c:pt>
                <c:pt idx="1251">
                  <c:v>1.1283293934624476</c:v>
                </c:pt>
                <c:pt idx="1252">
                  <c:v>1.1175094344208998</c:v>
                </c:pt>
                <c:pt idx="1253">
                  <c:v>1.1063977831389731</c:v>
                </c:pt>
                <c:pt idx="1254">
                  <c:v>1.094988362694993</c:v>
                </c:pt>
                <c:pt idx="1255">
                  <c:v>1.0832750961672855</c:v>
                </c:pt>
                <c:pt idx="1256">
                  <c:v>1.0712488681733381</c:v>
                </c:pt>
                <c:pt idx="1257">
                  <c:v>1.0589066402523137</c:v>
                </c:pt>
                <c:pt idx="1258">
                  <c:v>1.046245373943375</c:v>
                </c:pt>
                <c:pt idx="1259">
                  <c:v>1.0332681077073598</c:v>
                </c:pt>
                <c:pt idx="1260">
                  <c:v>1.0199778800051047</c:v>
                </c:pt>
                <c:pt idx="1261">
                  <c:v>1.0063807677582843</c:v>
                </c:pt>
                <c:pt idx="1262">
                  <c:v>0.99248588634941082</c:v>
                </c:pt>
                <c:pt idx="1263">
                  <c:v>0.97829931270015846</c:v>
                </c:pt>
                <c:pt idx="1264">
                  <c:v>0.96383623911471394</c:v>
                </c:pt>
                <c:pt idx="1265">
                  <c:v>0.94910578097558884</c:v>
                </c:pt>
                <c:pt idx="1266">
                  <c:v>0.93411401520445791</c:v>
                </c:pt>
                <c:pt idx="1267">
                  <c:v>0.91887005718383286</c:v>
                </c:pt>
                <c:pt idx="1268">
                  <c:v>0.90337390691371378</c:v>
                </c:pt>
                <c:pt idx="1269">
                  <c:v>0.88762556439410045</c:v>
                </c:pt>
                <c:pt idx="1270">
                  <c:v>0.87162806808583038</c:v>
                </c:pt>
                <c:pt idx="1271">
                  <c:v>0.85539661029309</c:v>
                </c:pt>
                <c:pt idx="1272">
                  <c:v>0.83895246024173986</c:v>
                </c:pt>
                <c:pt idx="1273">
                  <c:v>0.82231081023596675</c:v>
                </c:pt>
                <c:pt idx="1274">
                  <c:v>0.80548685257995711</c:v>
                </c:pt>
                <c:pt idx="1275">
                  <c:v>0.78850489496040888</c:v>
                </c:pt>
                <c:pt idx="1276">
                  <c:v>0.77139228352485756</c:v>
                </c:pt>
                <c:pt idx="1277">
                  <c:v>0.75417636442083891</c:v>
                </c:pt>
                <c:pt idx="1278">
                  <c:v>0.73686017610919008</c:v>
                </c:pt>
                <c:pt idx="1279">
                  <c:v>0.71945891089409741</c:v>
                </c:pt>
                <c:pt idx="1280">
                  <c:v>0.7019847226189101</c:v>
                </c:pt>
                <c:pt idx="1281">
                  <c:v>0.68444672666613993</c:v>
                </c:pt>
                <c:pt idx="1282">
                  <c:v>0.66686619226164789</c:v>
                </c:pt>
                <c:pt idx="1283">
                  <c:v>0.64925527324878307</c:v>
                </c:pt>
                <c:pt idx="1284">
                  <c:v>0.63162004654921999</c:v>
                </c:pt>
                <c:pt idx="1285">
                  <c:v>0.61396962754547058</c:v>
                </c:pt>
                <c:pt idx="1286">
                  <c:v>0.59632528546339558</c:v>
                </c:pt>
                <c:pt idx="1287">
                  <c:v>0.57870221260718169</c:v>
                </c:pt>
                <c:pt idx="1288">
                  <c:v>0.56113079358520146</c:v>
                </c:pt>
                <c:pt idx="1289">
                  <c:v>0.54362318224080408</c:v>
                </c:pt>
                <c:pt idx="1290">
                  <c:v>0.52620064779985043</c:v>
                </c:pt>
                <c:pt idx="1291">
                  <c:v>0.50887230564485253</c:v>
                </c:pt>
                <c:pt idx="1292">
                  <c:v>0.49164423269748475</c:v>
                </c:pt>
                <c:pt idx="1293">
                  <c:v>0.47452858280109628</c:v>
                </c:pt>
                <c:pt idx="1294">
                  <c:v>0.45753143287736159</c:v>
                </c:pt>
                <c:pt idx="1295">
                  <c:v>0.44065278292628079</c:v>
                </c:pt>
                <c:pt idx="1296">
                  <c:v>0.4238926329478539</c:v>
                </c:pt>
                <c:pt idx="1297">
                  <c:v>0.40726617524626718</c:v>
                </c:pt>
                <c:pt idx="1298">
                  <c:v>0.39077948674319535</c:v>
                </c:pt>
                <c:pt idx="1299">
                  <c:v>0.37444168282115009</c:v>
                </c:pt>
                <c:pt idx="1300">
                  <c:v>0.35824668655845693</c:v>
                </c:pt>
                <c:pt idx="1301">
                  <c:v>0.34220665179846493</c:v>
                </c:pt>
                <c:pt idx="1302">
                  <c:v>0.32632461700201143</c:v>
                </c:pt>
                <c:pt idx="1303">
                  <c:v>0.31060362062993369</c:v>
                </c:pt>
                <c:pt idx="1304">
                  <c:v>0.29504578960481775</c:v>
                </c:pt>
                <c:pt idx="1305">
                  <c:v>0.27965355469533354</c:v>
                </c:pt>
                <c:pt idx="1306">
                  <c:v>0.26442326974847619</c:v>
                </c:pt>
                <c:pt idx="1307">
                  <c:v>0.24935675784074815</c:v>
                </c:pt>
                <c:pt idx="1308">
                  <c:v>0.23446981896850327</c:v>
                </c:pt>
                <c:pt idx="1309">
                  <c:v>0.21977643005159309</c:v>
                </c:pt>
                <c:pt idx="1310">
                  <c:v>0.20527203339876152</c:v>
                </c:pt>
                <c:pt idx="1311">
                  <c:v>0.19094325978232465</c:v>
                </c:pt>
                <c:pt idx="1312">
                  <c:v>0.17678281689627301</c:v>
                </c:pt>
                <c:pt idx="1313">
                  <c:v>0.16279009704843914</c:v>
                </c:pt>
                <c:pt idx="1314">
                  <c:v>0.14895841562498099</c:v>
                </c:pt>
                <c:pt idx="1315">
                  <c:v>0.13528017647380544</c:v>
                </c:pt>
                <c:pt idx="1316">
                  <c:v>0.12175264498015885</c:v>
                </c:pt>
                <c:pt idx="1317">
                  <c:v>0.10837673268229245</c:v>
                </c:pt>
                <c:pt idx="1318">
                  <c:v>9.5154566502792345E-2</c:v>
                </c:pt>
                <c:pt idx="1319">
                  <c:v>8.2091615671165616E-2</c:v>
                </c:pt>
                <c:pt idx="1320">
                  <c:v>6.9196691723840367E-2</c:v>
                </c:pt>
                <c:pt idx="1321">
                  <c:v>5.6474656198156267E-2</c:v>
                </c:pt>
                <c:pt idx="1322">
                  <c:v>4.3923382171527185E-2</c:v>
                </c:pt>
                <c:pt idx="1323">
                  <c:v>3.1532538877106407E-2</c:v>
                </c:pt>
                <c:pt idx="1324">
                  <c:v>1.9286052857064726E-2</c:v>
                </c:pt>
                <c:pt idx="1325">
                  <c:v>7.1725602678707071E-3</c:v>
                </c:pt>
                <c:pt idx="1326">
                  <c:v>-4.803259660786232E-3</c:v>
                </c:pt>
                <c:pt idx="1327">
                  <c:v>-1.6621900010330766E-2</c:v>
                </c:pt>
                <c:pt idx="1328">
                  <c:v>-2.8263793092970821E-2</c:v>
                </c:pt>
                <c:pt idx="1329">
                  <c:v>-3.971876006490152E-2</c:v>
                </c:pt>
                <c:pt idx="1330">
                  <c:v>-5.0979903620022242E-2</c:v>
                </c:pt>
                <c:pt idx="1331">
                  <c:v>-6.2037166452961583E-2</c:v>
                </c:pt>
                <c:pt idx="1332">
                  <c:v>-7.2885687026379917E-2</c:v>
                </c:pt>
                <c:pt idx="1333">
                  <c:v>-8.3528199955030774E-2</c:v>
                </c:pt>
                <c:pt idx="1334">
                  <c:v>-9.39650090849979E-2</c:v>
                </c:pt>
                <c:pt idx="1335">
                  <c:v>-0.10419125287894165</c:v>
                </c:pt>
                <c:pt idx="1336">
                  <c:v>-0.11420115826127117</c:v>
                </c:pt>
                <c:pt idx="1337">
                  <c:v>-0.12399107907898176</c:v>
                </c:pt>
                <c:pt idx="1338">
                  <c:v>-0.13356101533207337</c:v>
                </c:pt>
                <c:pt idx="1339">
                  <c:v>-0.14290671317537387</c:v>
                </c:pt>
                <c:pt idx="1340">
                  <c:v>-0.1520157149194504</c:v>
                </c:pt>
                <c:pt idx="1341">
                  <c:v>-0.16087799364353991</c:v>
                </c:pt>
                <c:pt idx="1342">
                  <c:v>-0.16948959934855398</c:v>
                </c:pt>
                <c:pt idx="1343">
                  <c:v>-0.17784445511281805</c:v>
                </c:pt>
                <c:pt idx="1344">
                  <c:v>-0.18593223016948535</c:v>
                </c:pt>
                <c:pt idx="1345">
                  <c:v>-0.19374867067338367</c:v>
                </c:pt>
                <c:pt idx="1346">
                  <c:v>-0.20129620739318291</c:v>
                </c:pt>
                <c:pt idx="1347">
                  <c:v>-0.20856967494545961</c:v>
                </c:pt>
                <c:pt idx="1348">
                  <c:v>-0.21555570410252983</c:v>
                </c:pt>
                <c:pt idx="1349">
                  <c:v>-0.22224001409845826</c:v>
                </c:pt>
                <c:pt idx="1350">
                  <c:v>-0.22861197032031452</c:v>
                </c:pt>
                <c:pt idx="1351">
                  <c:v>-0.23466184969341927</c:v>
                </c:pt>
                <c:pt idx="1352">
                  <c:v>-0.24038084068134444</c:v>
                </c:pt>
                <c:pt idx="1353">
                  <c:v>-0.24576408174675035</c:v>
                </c:pt>
                <c:pt idx="1354">
                  <c:v>-0.2508094459670509</c:v>
                </c:pt>
                <c:pt idx="1355">
                  <c:v>-0.25550994488232037</c:v>
                </c:pt>
                <c:pt idx="1356">
                  <c:v>-0.25985524772571206</c:v>
                </c:pt>
                <c:pt idx="1357">
                  <c:v>-0.26383958142163505</c:v>
                </c:pt>
                <c:pt idx="1358">
                  <c:v>-0.26746233827792193</c:v>
                </c:pt>
                <c:pt idx="1359">
                  <c:v>-0.27072078367981911</c:v>
                </c:pt>
                <c:pt idx="1360">
                  <c:v>-0.27360610609089858</c:v>
                </c:pt>
                <c:pt idx="1361">
                  <c:v>-0.27611101320515075</c:v>
                </c:pt>
                <c:pt idx="1362">
                  <c:v>-0.2782370242529944</c:v>
                </c:pt>
                <c:pt idx="1363">
                  <c:v>-0.27998444308051312</c:v>
                </c:pt>
                <c:pt idx="1364">
                  <c:v>-0.28134536968953006</c:v>
                </c:pt>
                <c:pt idx="1365">
                  <c:v>-0.28231099254361708</c:v>
                </c:pt>
                <c:pt idx="1366">
                  <c:v>-0.28288100779669051</c:v>
                </c:pt>
                <c:pt idx="1367">
                  <c:v>-0.28306149237042483</c:v>
                </c:pt>
                <c:pt idx="1368">
                  <c:v>-0.28285183857265267</c:v>
                </c:pt>
                <c:pt idx="1369">
                  <c:v>-0.28224718486603423</c:v>
                </c:pt>
                <c:pt idx="1370">
                  <c:v>-0.28124813894273715</c:v>
                </c:pt>
                <c:pt idx="1371">
                  <c:v>-0.27986320849310575</c:v>
                </c:pt>
                <c:pt idx="1372">
                  <c:v>-0.27810120505356806</c:v>
                </c:pt>
                <c:pt idx="1373">
                  <c:v>-0.27596668631538007</c:v>
                </c:pt>
                <c:pt idx="1374">
                  <c:v>-0.27346329843154649</c:v>
                </c:pt>
                <c:pt idx="1375">
                  <c:v>-0.27059711832374195</c:v>
                </c:pt>
                <c:pt idx="1376">
                  <c:v>-0.26738242675790153</c:v>
                </c:pt>
                <c:pt idx="1377">
                  <c:v>-0.2638338083460442</c:v>
                </c:pt>
                <c:pt idx="1378">
                  <c:v>-0.25996007462459814</c:v>
                </c:pt>
                <c:pt idx="1379">
                  <c:v>-0.25576426405440061</c:v>
                </c:pt>
                <c:pt idx="1380">
                  <c:v>-0.25125123817279116</c:v>
                </c:pt>
                <c:pt idx="1381">
                  <c:v>-0.24642646620927702</c:v>
                </c:pt>
                <c:pt idx="1382">
                  <c:v>-0.24129724046986756</c:v>
                </c:pt>
                <c:pt idx="1383">
                  <c:v>-0.23587419556749334</c:v>
                </c:pt>
                <c:pt idx="1384">
                  <c:v>-0.23017191611417318</c:v>
                </c:pt>
                <c:pt idx="1385">
                  <c:v>-0.22420346749150752</c:v>
                </c:pt>
                <c:pt idx="1386">
                  <c:v>-0.21798161123501275</c:v>
                </c:pt>
                <c:pt idx="1387">
                  <c:v>-0.21152002041845683</c:v>
                </c:pt>
                <c:pt idx="1388">
                  <c:v>-0.20483206426952363</c:v>
                </c:pt>
                <c:pt idx="1389">
                  <c:v>-0.19792533894030639</c:v>
                </c:pt>
                <c:pt idx="1390">
                  <c:v>-0.19080440212206104</c:v>
                </c:pt>
                <c:pt idx="1391">
                  <c:v>-0.18347867304338314</c:v>
                </c:pt>
                <c:pt idx="1392">
                  <c:v>-0.17596152093195672</c:v>
                </c:pt>
                <c:pt idx="1393">
                  <c:v>-0.16826388424679592</c:v>
                </c:pt>
                <c:pt idx="1394">
                  <c:v>-0.16039366298607777</c:v>
                </c:pt>
                <c:pt idx="1395">
                  <c:v>-0.15236027637839775</c:v>
                </c:pt>
                <c:pt idx="1396">
                  <c:v>-0.14417587826710501</c:v>
                </c:pt>
                <c:pt idx="1397">
                  <c:v>-0.13585292634163237</c:v>
                </c:pt>
                <c:pt idx="1398">
                  <c:v>-0.12739871290798932</c:v>
                </c:pt>
                <c:pt idx="1399">
                  <c:v>-0.11882113796435277</c:v>
                </c:pt>
                <c:pt idx="1400">
                  <c:v>-0.11013083612365321</c:v>
                </c:pt>
                <c:pt idx="1401">
                  <c:v>-0.10133206123106278</c:v>
                </c:pt>
                <c:pt idx="1402">
                  <c:v>-9.2419647903158167E-2</c:v>
                </c:pt>
                <c:pt idx="1403">
                  <c:v>-8.3389038448683436E-2</c:v>
                </c:pt>
                <c:pt idx="1404">
                  <c:v>-7.4245398251061939E-2</c:v>
                </c:pt>
                <c:pt idx="1405">
                  <c:v>-6.5002704230145175E-2</c:v>
                </c:pt>
                <c:pt idx="1406">
                  <c:v>-5.56703756145287E-2</c:v>
                </c:pt>
                <c:pt idx="1407">
                  <c:v>-4.625327394155216E-2</c:v>
                </c:pt>
                <c:pt idx="1408">
                  <c:v>-3.6754741518136569E-2</c:v>
                </c:pt>
                <c:pt idx="1409">
                  <c:v>-2.7178546035720147E-2</c:v>
                </c:pt>
                <c:pt idx="1410">
                  <c:v>-1.7522044033374453E-2</c:v>
                </c:pt>
                <c:pt idx="1411">
                  <c:v>-7.7806778198435799E-3</c:v>
                </c:pt>
                <c:pt idx="1412">
                  <c:v>2.0471417198903723E-3</c:v>
                </c:pt>
                <c:pt idx="1413">
                  <c:v>1.1958713394143061E-2</c:v>
                </c:pt>
                <c:pt idx="1414">
                  <c:v>2.1948656088771671E-2</c:v>
                </c:pt>
                <c:pt idx="1415">
                  <c:v>3.2010488766810286E-2</c:v>
                </c:pt>
                <c:pt idx="1416">
                  <c:v>4.2138894121793662E-2</c:v>
                </c:pt>
                <c:pt idx="1417">
                  <c:v>5.2332322538694798E-2</c:v>
                </c:pt>
                <c:pt idx="1418">
                  <c:v>6.2594724016602141E-2</c:v>
                </c:pt>
                <c:pt idx="1419">
                  <c:v>7.2932479323273999E-2</c:v>
                </c:pt>
                <c:pt idx="1420">
                  <c:v>8.3348323073463904E-2</c:v>
                </c:pt>
                <c:pt idx="1421">
                  <c:v>9.38383052680834E-2</c:v>
                </c:pt>
                <c:pt idx="1422">
                  <c:v>0.10439574129329048</c:v>
                </c:pt>
                <c:pt idx="1423">
                  <c:v>0.11501425038132683</c:v>
                </c:pt>
                <c:pt idx="1424">
                  <c:v>0.12569079407135522</c:v>
                </c:pt>
                <c:pt idx="1425">
                  <c:v>0.13642385313295696</c:v>
                </c:pt>
                <c:pt idx="1426">
                  <c:v>0.14721099679746227</c:v>
                </c:pt>
                <c:pt idx="1427">
                  <c:v>0.15804918660403386</c:v>
                </c:pt>
                <c:pt idx="1428">
                  <c:v>0.1689359917840019</c:v>
                </c:pt>
                <c:pt idx="1429">
                  <c:v>0.17987080464519892</c:v>
                </c:pt>
                <c:pt idx="1430">
                  <c:v>0.19085240980329002</c:v>
                </c:pt>
                <c:pt idx="1431">
                  <c:v>0.20187807264352167</c:v>
                </c:pt>
                <c:pt idx="1432">
                  <c:v>0.21294627393547522</c:v>
                </c:pt>
                <c:pt idx="1433">
                  <c:v>0.22405731752523439</c:v>
                </c:pt>
                <c:pt idx="1434">
                  <c:v>0.23520755725979445</c:v>
                </c:pt>
                <c:pt idx="1435">
                  <c:v>0.24638970083314596</c:v>
                </c:pt>
                <c:pt idx="1436">
                  <c:v>0.25759372132452585</c:v>
                </c:pt>
                <c:pt idx="1437">
                  <c:v>0.26881293412009211</c:v>
                </c:pt>
                <c:pt idx="1438">
                  <c:v>0.28004126229817022</c:v>
                </c:pt>
                <c:pt idx="1439">
                  <c:v>0.29127232509100187</c:v>
                </c:pt>
                <c:pt idx="1440">
                  <c:v>0.30249731096215898</c:v>
                </c:pt>
                <c:pt idx="1441">
                  <c:v>0.31370892760563207</c:v>
                </c:pt>
                <c:pt idx="1442">
                  <c:v>0.32489957886932791</c:v>
                </c:pt>
                <c:pt idx="1443">
                  <c:v>0.33606288398548834</c:v>
                </c:pt>
                <c:pt idx="1444">
                  <c:v>0.34718668911076406</c:v>
                </c:pt>
                <c:pt idx="1445">
                  <c:v>0.35825580194096873</c:v>
                </c:pt>
                <c:pt idx="1446">
                  <c:v>0.36926110709359067</c:v>
                </c:pt>
                <c:pt idx="1447">
                  <c:v>0.38019045072528052</c:v>
                </c:pt>
                <c:pt idx="1448">
                  <c:v>0.39103167899268942</c:v>
                </c:pt>
                <c:pt idx="1449">
                  <c:v>0.40177567651330537</c:v>
                </c:pt>
                <c:pt idx="1450">
                  <c:v>0.4124133279046166</c:v>
                </c:pt>
                <c:pt idx="1451">
                  <c:v>0.42293247932327399</c:v>
                </c:pt>
                <c:pt idx="1452">
                  <c:v>0.43331793846509109</c:v>
                </c:pt>
                <c:pt idx="1453">
                  <c:v>0.44355451302588156</c:v>
                </c:pt>
                <c:pt idx="1454">
                  <c:v>0.45363308762313365</c:v>
                </c:pt>
                <c:pt idx="1455">
                  <c:v>0.46353543149182347</c:v>
                </c:pt>
                <c:pt idx="1456">
                  <c:v>0.47325242924943939</c:v>
                </c:pt>
                <c:pt idx="1457">
                  <c:v>0.4827688885917949</c:v>
                </c:pt>
                <c:pt idx="1458">
                  <c:v>0.49207873259721557</c:v>
                </c:pt>
                <c:pt idx="1459">
                  <c:v>0.50117588434402671</c:v>
                </c:pt>
                <c:pt idx="1460">
                  <c:v>0.51006034383222831</c:v>
                </c:pt>
                <c:pt idx="1461">
                  <c:v>0.51871388029679688</c:v>
                </c:pt>
                <c:pt idx="1462">
                  <c:v>0.52713345527689492</c:v>
                </c:pt>
                <c:pt idx="1463">
                  <c:v>0.53530387646833621</c:v>
                </c:pt>
                <c:pt idx="1464">
                  <c:v>0.54321906694944599</c:v>
                </c:pt>
                <c:pt idx="1465">
                  <c:v>0.55087598825938722</c:v>
                </c:pt>
                <c:pt idx="1466">
                  <c:v>0.55826248655481081</c:v>
                </c:pt>
                <c:pt idx="1467">
                  <c:v>0.56536033107069283</c:v>
                </c:pt>
                <c:pt idx="1468">
                  <c:v>0.57216344488535886</c:v>
                </c:pt>
                <c:pt idx="1469">
                  <c:v>0.57866271261629709</c:v>
                </c:pt>
                <c:pt idx="1470">
                  <c:v>0.58485205734183288</c:v>
                </c:pt>
                <c:pt idx="1471">
                  <c:v>0.59073147906196632</c:v>
                </c:pt>
                <c:pt idx="1472">
                  <c:v>0.59630097777669744</c:v>
                </c:pt>
                <c:pt idx="1473">
                  <c:v>0.60156359194686337</c:v>
                </c:pt>
                <c:pt idx="1474">
                  <c:v>0.60651628311162697</c:v>
                </c:pt>
                <c:pt idx="1475">
                  <c:v>0.61116512819266267</c:v>
                </c:pt>
                <c:pt idx="1476">
                  <c:v>0.61550405026829602</c:v>
                </c:pt>
                <c:pt idx="1477">
                  <c:v>0.61953304933852704</c:v>
                </c:pt>
                <c:pt idx="1478">
                  <c:v>0.62325820232503015</c:v>
                </c:pt>
                <c:pt idx="1479">
                  <c:v>0.62667950922780546</c:v>
                </c:pt>
                <c:pt idx="1480">
                  <c:v>0.62979697004685298</c:v>
                </c:pt>
                <c:pt idx="1481">
                  <c:v>0.63260754632133542</c:v>
                </c:pt>
                <c:pt idx="1482">
                  <c:v>0.63511731497292723</c:v>
                </c:pt>
                <c:pt idx="1483">
                  <c:v>0.63732627600162861</c:v>
                </c:pt>
                <c:pt idx="1484">
                  <c:v>0.63924050632911389</c:v>
                </c:pt>
                <c:pt idx="1485">
                  <c:v>0.6408569674945459</c:v>
                </c:pt>
                <c:pt idx="1486">
                  <c:v>0.64218477488043657</c:v>
                </c:pt>
                <c:pt idx="1487">
                  <c:v>0.64321785156511113</c:v>
                </c:pt>
                <c:pt idx="1488">
                  <c:v>0.64395923600940708</c:v>
                </c:pt>
                <c:pt idx="1489">
                  <c:v>0.64441500513499872</c:v>
                </c:pt>
                <c:pt idx="1490">
                  <c:v>0.64459123586356093</c:v>
                </c:pt>
                <c:pt idx="1491">
                  <c:v>0.64449096665593075</c:v>
                </c:pt>
                <c:pt idx="1492">
                  <c:v>0.6441233128946201</c:v>
                </c:pt>
                <c:pt idx="1493">
                  <c:v>0.64349435150130341</c:v>
                </c:pt>
                <c:pt idx="1494">
                  <c:v>0.64261319785849269</c:v>
                </c:pt>
                <c:pt idx="1495">
                  <c:v>0.64148289042702522</c:v>
                </c:pt>
                <c:pt idx="1496">
                  <c:v>0.64011558305025007</c:v>
                </c:pt>
                <c:pt idx="1497">
                  <c:v>0.63851431418900439</c:v>
                </c:pt>
                <c:pt idx="1498">
                  <c:v>0.63668212230412558</c:v>
                </c:pt>
                <c:pt idx="1499">
                  <c:v>0.63462812277812541</c:v>
                </c:pt>
                <c:pt idx="1500">
                  <c:v>0.63234927715016676</c:v>
                </c:pt>
                <c:pt idx="1501">
                  <c:v>0.62985773926359867</c:v>
                </c:pt>
                <c:pt idx="1502">
                  <c:v>0.62715047065758367</c:v>
                </c:pt>
                <c:pt idx="1503">
                  <c:v>0.62422747133212197</c:v>
                </c:pt>
                <c:pt idx="1504">
                  <c:v>0.62109785666972539</c:v>
                </c:pt>
                <c:pt idx="1505">
                  <c:v>0.6177616266703938</c:v>
                </c:pt>
                <c:pt idx="1506">
                  <c:v>0.61421878133412733</c:v>
                </c:pt>
                <c:pt idx="1507">
                  <c:v>0.61046932066092596</c:v>
                </c:pt>
                <c:pt idx="1508">
                  <c:v>0.60651324465078971</c:v>
                </c:pt>
                <c:pt idx="1509">
                  <c:v>0.60235359176455572</c:v>
                </c:pt>
                <c:pt idx="1510">
                  <c:v>0.59799036200222411</c:v>
                </c:pt>
                <c:pt idx="1511">
                  <c:v>0.59342355536379487</c:v>
                </c:pt>
                <c:pt idx="1512">
                  <c:v>0.58864709492759337</c:v>
                </c:pt>
                <c:pt idx="1513">
                  <c:v>0.58366401915445709</c:v>
                </c:pt>
                <c:pt idx="1514">
                  <c:v>0.57846825112271127</c:v>
                </c:pt>
                <c:pt idx="1515">
                  <c:v>0.57305979083235592</c:v>
                </c:pt>
                <c:pt idx="1516">
                  <c:v>0.5674325613617166</c:v>
                </c:pt>
                <c:pt idx="1517">
                  <c:v>0.56158352424995583</c:v>
                </c:pt>
                <c:pt idx="1518">
                  <c:v>0.55550964103623657</c:v>
                </c:pt>
                <c:pt idx="1519">
                  <c:v>0.5492109117205588</c:v>
                </c:pt>
                <c:pt idx="1520">
                  <c:v>0.54268429784208516</c:v>
                </c:pt>
                <c:pt idx="1521">
                  <c:v>0.535923722479141</c:v>
                </c:pt>
                <c:pt idx="1522">
                  <c:v>0.52892918563172642</c:v>
                </c:pt>
                <c:pt idx="1523">
                  <c:v>0.52169461037816678</c:v>
                </c:pt>
                <c:pt idx="1524">
                  <c:v>0.5142199967184623</c:v>
                </c:pt>
                <c:pt idx="1525">
                  <c:v>0.5065023061917755</c:v>
                </c:pt>
                <c:pt idx="1526">
                  <c:v>0.49854153879810642</c:v>
                </c:pt>
                <c:pt idx="1527">
                  <c:v>0.4903346560766178</c:v>
                </c:pt>
                <c:pt idx="1528">
                  <c:v>0.48187861956647243</c:v>
                </c:pt>
                <c:pt idx="1529">
                  <c:v>0.47317950618934473</c:v>
                </c:pt>
                <c:pt idx="1530">
                  <c:v>0.4642342774843975</c:v>
                </c:pt>
                <c:pt idx="1531">
                  <c:v>0.45504293345163072</c:v>
                </c:pt>
                <c:pt idx="1532">
                  <c:v>0.44560851255188172</c:v>
                </c:pt>
                <c:pt idx="1533">
                  <c:v>0.43592797632431307</c:v>
                </c:pt>
                <c:pt idx="1534">
                  <c:v>0.42600132476892499</c:v>
                </c:pt>
                <c:pt idx="1535">
                  <c:v>0.41583767326822924</c:v>
                </c:pt>
                <c:pt idx="1536">
                  <c:v>0.40543702182222568</c:v>
                </c:pt>
                <c:pt idx="1537">
                  <c:v>0.39480240889175178</c:v>
                </c:pt>
                <c:pt idx="1538">
                  <c:v>0.38393991139848199</c:v>
                </c:pt>
                <c:pt idx="1539">
                  <c:v>0.37285560626409087</c:v>
                </c:pt>
                <c:pt idx="1540">
                  <c:v>0.3615494934885784</c:v>
                </c:pt>
                <c:pt idx="1541">
                  <c:v>0.35003068845445651</c:v>
                </c:pt>
                <c:pt idx="1542">
                  <c:v>0.33830526808339967</c:v>
                </c:pt>
                <c:pt idx="1543">
                  <c:v>0.32637627083624515</c:v>
                </c:pt>
                <c:pt idx="1544">
                  <c:v>0.31425281209550487</c:v>
                </c:pt>
                <c:pt idx="1545">
                  <c:v>0.30194522262802553</c:v>
                </c:pt>
                <c:pt idx="1546">
                  <c:v>0.28945866781723051</c:v>
                </c:pt>
                <c:pt idx="1547">
                  <c:v>0.27680256689171534</c:v>
                </c:pt>
                <c:pt idx="1548">
                  <c:v>0.26398664292615931</c:v>
                </c:pt>
                <c:pt idx="1549">
                  <c:v>0.25102031514915801</c:v>
                </c:pt>
                <c:pt idx="1550">
                  <c:v>0.23791391432755823</c:v>
                </c:pt>
                <c:pt idx="1551">
                  <c:v>0.22467716353603914</c:v>
                </c:pt>
                <c:pt idx="1552">
                  <c:v>0.21132008969536389</c:v>
                </c:pt>
                <c:pt idx="1553">
                  <c:v>0.19785271972629542</c:v>
                </c:pt>
                <c:pt idx="1554">
                  <c:v>0.18428538439568051</c:v>
                </c:pt>
                <c:pt idx="1555">
                  <c:v>0.17062993370078453</c:v>
                </c:pt>
                <c:pt idx="1556">
                  <c:v>0.15689821763887285</c:v>
                </c:pt>
              </c:numCache>
            </c:numRef>
          </c:yVal>
          <c:smooth val="1"/>
          <c:extLst>
            <c:ext xmlns:c16="http://schemas.microsoft.com/office/drawing/2014/chart" uri="{C3380CC4-5D6E-409C-BE32-E72D297353CC}">
              <c16:uniqueId val="{00000000-8A07-4094-9155-42F735373421}"/>
            </c:ext>
          </c:extLst>
        </c:ser>
        <c:ser>
          <c:idx val="0"/>
          <c:order val="1"/>
          <c:tx>
            <c:v>Smoothed to 1/8th in. over 10ft.</c:v>
          </c:tx>
          <c:marker>
            <c:symbol val="none"/>
          </c:marker>
          <c:xVal>
            <c:numRef>
              <c:f>FE!$E$7:$E$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G$7:$G$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2736620137697E-2</c:v>
                </c:pt>
                <c:pt idx="90">
                  <c:v>9.4202616722473057E-2</c:v>
                </c:pt>
                <c:pt idx="91">
                  <c:v>9.7149316042465531E-2</c:v>
                </c:pt>
                <c:pt idx="92">
                  <c:v>0.10015101150361272</c:v>
                </c:pt>
                <c:pt idx="93">
                  <c:v>0.10320344926074247</c:v>
                </c:pt>
                <c:pt idx="94">
                  <c:v>0.10630632546777105</c:v>
                </c:pt>
                <c:pt idx="95">
                  <c:v>0.10946207089336825</c:v>
                </c:pt>
                <c:pt idx="96">
                  <c:v>0.1126728124601202</c:v>
                </c:pt>
                <c:pt idx="97">
                  <c:v>0.11593703093760825</c:v>
                </c:pt>
                <c:pt idx="98">
                  <c:v>0.11925138401891137</c:v>
                </c:pt>
                <c:pt idx="99">
                  <c:v>0.12261404862752724</c:v>
                </c:pt>
                <c:pt idx="100">
                  <c:v>0.12602320168695344</c:v>
                </c:pt>
                <c:pt idx="101">
                  <c:v>0.12947732396677139</c:v>
                </c:pt>
                <c:pt idx="102">
                  <c:v>0.13297459239047868</c:v>
                </c:pt>
                <c:pt idx="103">
                  <c:v>0.13651257618940549</c:v>
                </c:pt>
                <c:pt idx="104">
                  <c:v>0.14008914844096573</c:v>
                </c:pt>
                <c:pt idx="105">
                  <c:v>0.14370370145299197</c:v>
                </c:pt>
                <c:pt idx="106">
                  <c:v>0.14735501984114927</c:v>
                </c:pt>
                <c:pt idx="107">
                  <c:v>0.15103824206809796</c:v>
                </c:pt>
                <c:pt idx="108">
                  <c:v>0.15474759505824728</c:v>
                </c:pt>
                <c:pt idx="109">
                  <c:v>0.15847973650467617</c:v>
                </c:pt>
                <c:pt idx="110">
                  <c:v>0.16223345102304976</c:v>
                </c:pt>
                <c:pt idx="111">
                  <c:v>0.16600843476728427</c:v>
                </c:pt>
                <c:pt idx="112">
                  <c:v>0.1698040800452123</c:v>
                </c:pt>
                <c:pt idx="113">
                  <c:v>0.17361977916466634</c:v>
                </c:pt>
                <c:pt idx="114">
                  <c:v>0.17745796289431626</c:v>
                </c:pt>
                <c:pt idx="115">
                  <c:v>0.18132106200283185</c:v>
                </c:pt>
                <c:pt idx="116">
                  <c:v>0.18520603802937582</c:v>
                </c:pt>
                <c:pt idx="117">
                  <c:v>0.18910711789835741</c:v>
                </c:pt>
                <c:pt idx="118">
                  <c:v>0.19302004776460435</c:v>
                </c:pt>
                <c:pt idx="119">
                  <c:v>0.19694330839769802</c:v>
                </c:pt>
                <c:pt idx="120">
                  <c:v>0.20087416518288495</c:v>
                </c:pt>
                <c:pt idx="121">
                  <c:v>0.20481140273583012</c:v>
                </c:pt>
                <c:pt idx="122">
                  <c:v>0.20875289413394749</c:v>
                </c:pt>
                <c:pt idx="123">
                  <c:v>0.21269651245465099</c:v>
                </c:pt>
                <c:pt idx="124">
                  <c:v>0.21664104231360562</c:v>
                </c:pt>
                <c:pt idx="125">
                  <c:v>0.22058405294214162</c:v>
                </c:pt>
                <c:pt idx="126">
                  <c:v>0.2245246328020078</c:v>
                </c:pt>
                <c:pt idx="127">
                  <c:v>0.22846095881670178</c:v>
                </c:pt>
                <c:pt idx="128">
                  <c:v>0.23239120790972123</c:v>
                </c:pt>
                <c:pt idx="129">
                  <c:v>0.23631416469673122</c:v>
                </c:pt>
                <c:pt idx="130">
                  <c:v>0.24022830994731306</c:v>
                </c:pt>
                <c:pt idx="131">
                  <c:v>0.24413242827713191</c:v>
                </c:pt>
                <c:pt idx="132">
                  <c:v>0.2480246966096854</c:v>
                </c:pt>
                <c:pt idx="133">
                  <c:v>0.251904507252806</c:v>
                </c:pt>
                <c:pt idx="134">
                  <c:v>0.25577064482215883</c:v>
                </c:pt>
                <c:pt idx="135">
                  <c:v>0.25962128624124159</c:v>
                </c:pt>
                <c:pt idx="136">
                  <c:v>0.26345521612571932</c:v>
                </c:pt>
                <c:pt idx="137">
                  <c:v>0.2672703075530059</c:v>
                </c:pt>
                <c:pt idx="138">
                  <c:v>0.27106534513876646</c:v>
                </c:pt>
                <c:pt idx="139">
                  <c:v>0.27483880965258239</c:v>
                </c:pt>
                <c:pt idx="140">
                  <c:v>0.27858948571011866</c:v>
                </c:pt>
                <c:pt idx="141">
                  <c:v>0.28231676561920788</c:v>
                </c:pt>
                <c:pt idx="142">
                  <c:v>0.28601943399551522</c:v>
                </c:pt>
                <c:pt idx="143">
                  <c:v>0.28969627545470567</c:v>
                </c:pt>
                <c:pt idx="144">
                  <c:v>0.29334668230461175</c:v>
                </c:pt>
                <c:pt idx="145">
                  <c:v>0.29696974300698237</c:v>
                </c:pt>
                <c:pt idx="146">
                  <c:v>0.30056454602356625</c:v>
                </c:pt>
                <c:pt idx="147">
                  <c:v>0.30413169904653098</c:v>
                </c:pt>
                <c:pt idx="148">
                  <c:v>0.3076654290002856</c:v>
                </c:pt>
                <c:pt idx="149">
                  <c:v>0.31117181280650474</c:v>
                </c:pt>
                <c:pt idx="150">
                  <c:v>0.31464477354351378</c:v>
                </c:pt>
                <c:pt idx="151">
                  <c:v>0.31808734967215008</c:v>
                </c:pt>
                <c:pt idx="152">
                  <c:v>0.32149650273157626</c:v>
                </c:pt>
                <c:pt idx="153">
                  <c:v>0.32487223272179244</c:v>
                </c:pt>
                <c:pt idx="154">
                  <c:v>0.32821453964279856</c:v>
                </c:pt>
                <c:pt idx="155">
                  <c:v>0.33152038503375725</c:v>
                </c:pt>
                <c:pt idx="156">
                  <c:v>0.33478976889466872</c:v>
                </c:pt>
                <c:pt idx="157">
                  <c:v>0.33802572968637007</c:v>
                </c:pt>
                <c:pt idx="158">
                  <c:v>0.34122219048718677</c:v>
                </c:pt>
                <c:pt idx="159">
                  <c:v>0.34437611283628161</c:v>
                </c:pt>
                <c:pt idx="160">
                  <c:v>0.34748141981198005</c:v>
                </c:pt>
                <c:pt idx="161">
                  <c:v>0.35053203449260739</c:v>
                </c:pt>
                <c:pt idx="162">
                  <c:v>0.35352491841732647</c:v>
                </c:pt>
                <c:pt idx="163">
                  <c:v>0.35647222542948642</c:v>
                </c:pt>
                <c:pt idx="164">
                  <c:v>0.35937395552908719</c:v>
                </c:pt>
                <c:pt idx="165">
                  <c:v>0.36223010871612876</c:v>
                </c:pt>
                <c:pt idx="166">
                  <c:v>0.36503764652977383</c:v>
                </c:pt>
                <c:pt idx="167">
                  <c:v>0.36778441512667343</c:v>
                </c:pt>
                <c:pt idx="168">
                  <c:v>0.37046737604599017</c:v>
                </c:pt>
                <c:pt idx="169">
                  <c:v>0.37308956774856128</c:v>
                </c:pt>
                <c:pt idx="170">
                  <c:v>0.37564795177354959</c:v>
                </c:pt>
                <c:pt idx="171">
                  <c:v>0.378142528120955</c:v>
                </c:pt>
                <c:pt idx="172">
                  <c:v>0.38057025832994035</c:v>
                </c:pt>
                <c:pt idx="173">
                  <c:v>0.38292810393966831</c:v>
                </c:pt>
                <c:pt idx="174">
                  <c:v>0.38522518033265069</c:v>
                </c:pt>
                <c:pt idx="175">
                  <c:v>0.38746148750888748</c:v>
                </c:pt>
                <c:pt idx="176">
                  <c:v>0.38964006392921596</c:v>
                </c:pt>
                <c:pt idx="177">
                  <c:v>0.39174571728944979</c:v>
                </c:pt>
                <c:pt idx="178">
                  <c:v>0.39377844758958896</c:v>
                </c:pt>
                <c:pt idx="179">
                  <c:v>0.39574129329047075</c:v>
                </c:pt>
                <c:pt idx="180">
                  <c:v>0.39764033131376969</c:v>
                </c:pt>
                <c:pt idx="181">
                  <c:v>0.39947252319864851</c:v>
                </c:pt>
                <c:pt idx="182">
                  <c:v>0.4012287535625953</c:v>
                </c:pt>
                <c:pt idx="183">
                  <c:v>0.40290294548393563</c:v>
                </c:pt>
                <c:pt idx="184">
                  <c:v>0.40448902204099485</c:v>
                </c:pt>
                <c:pt idx="185">
                  <c:v>0.40599306015544762</c:v>
                </c:pt>
                <c:pt idx="186">
                  <c:v>0.40742417520980573</c:v>
                </c:pt>
                <c:pt idx="187">
                  <c:v>0.40880363642993001</c:v>
                </c:pt>
                <c:pt idx="188">
                  <c:v>0.41013144381582062</c:v>
                </c:pt>
                <c:pt idx="189">
                  <c:v>0.41140455890664018</c:v>
                </c:pt>
                <c:pt idx="190">
                  <c:v>0.41260475093736515</c:v>
                </c:pt>
                <c:pt idx="191">
                  <c:v>0.41372594298632087</c:v>
                </c:pt>
                <c:pt idx="192">
                  <c:v>0.41478028889685636</c:v>
                </c:pt>
                <c:pt idx="193">
                  <c:v>0.41576778866897185</c:v>
                </c:pt>
                <c:pt idx="194">
                  <c:v>0.41669148076350443</c:v>
                </c:pt>
                <c:pt idx="195">
                  <c:v>0.41755136518045416</c:v>
                </c:pt>
                <c:pt idx="196">
                  <c:v>0.41834744191982109</c:v>
                </c:pt>
                <c:pt idx="197">
                  <c:v>0.41907667252076786</c:v>
                </c:pt>
                <c:pt idx="198">
                  <c:v>0.41973601852245729</c:v>
                </c:pt>
                <c:pt idx="199">
                  <c:v>0.42033155684656376</c:v>
                </c:pt>
                <c:pt idx="200">
                  <c:v>0.42085417211057563</c:v>
                </c:pt>
                <c:pt idx="201">
                  <c:v>0.42130690277533012</c:v>
                </c:pt>
                <c:pt idx="202">
                  <c:v>0.42168974884082716</c:v>
                </c:pt>
                <c:pt idx="203">
                  <c:v>0.42199967184622961</c:v>
                </c:pt>
                <c:pt idx="204">
                  <c:v>0.42224882563488642</c:v>
                </c:pt>
                <c:pt idx="205">
                  <c:v>0.42244328712847212</c:v>
                </c:pt>
                <c:pt idx="206">
                  <c:v>0.42258001786614974</c:v>
                </c:pt>
                <c:pt idx="207">
                  <c:v>0.42266205630875625</c:v>
                </c:pt>
                <c:pt idx="208">
                  <c:v>0.42267724861294265</c:v>
                </c:pt>
                <c:pt idx="209">
                  <c:v>0.42262559477870887</c:v>
                </c:pt>
                <c:pt idx="210">
                  <c:v>0.42251317172772962</c:v>
                </c:pt>
                <c:pt idx="211">
                  <c:v>0.42233997946000473</c:v>
                </c:pt>
                <c:pt idx="212">
                  <c:v>0.42210601797553426</c:v>
                </c:pt>
                <c:pt idx="213">
                  <c:v>0.42181432573515559</c:v>
                </c:pt>
                <c:pt idx="214">
                  <c:v>0.42146490273886855</c:v>
                </c:pt>
                <c:pt idx="215">
                  <c:v>0.42104559514332418</c:v>
                </c:pt>
                <c:pt idx="216">
                  <c:v>0.42055032602684783</c:v>
                </c:pt>
                <c:pt idx="217">
                  <c:v>0.41998821077195136</c:v>
                </c:pt>
                <c:pt idx="218">
                  <c:v>0.41936532630030932</c:v>
                </c:pt>
                <c:pt idx="219">
                  <c:v>0.41868774953359622</c:v>
                </c:pt>
                <c:pt idx="220">
                  <c:v>0.41794940355013765</c:v>
                </c:pt>
                <c:pt idx="221">
                  <c:v>0.41715332681077072</c:v>
                </c:pt>
                <c:pt idx="222">
                  <c:v>0.41630863469800733</c:v>
                </c:pt>
                <c:pt idx="223">
                  <c:v>0.41541836567268486</c:v>
                </c:pt>
                <c:pt idx="224">
                  <c:v>0.41448555819564042</c:v>
                </c:pt>
                <c:pt idx="225">
                  <c:v>0.41351325072771133</c:v>
                </c:pt>
                <c:pt idx="226">
                  <c:v>0.41250448172973492</c:v>
                </c:pt>
                <c:pt idx="227">
                  <c:v>0.41146228966254855</c:v>
                </c:pt>
                <c:pt idx="228">
                  <c:v>0.41038363606531469</c:v>
                </c:pt>
                <c:pt idx="229">
                  <c:v>0.40927155939887094</c:v>
                </c:pt>
                <c:pt idx="230">
                  <c:v>0.40811694428070511</c:v>
                </c:pt>
                <c:pt idx="231">
                  <c:v>0.40692586763249206</c:v>
                </c:pt>
                <c:pt idx="232">
                  <c:v>0.40570744483674348</c:v>
                </c:pt>
                <c:pt idx="233">
                  <c:v>0.40446471435429671</c:v>
                </c:pt>
                <c:pt idx="234">
                  <c:v>0.40322502233268709</c:v>
                </c:pt>
                <c:pt idx="235">
                  <c:v>0.40199748415442671</c:v>
                </c:pt>
                <c:pt idx="236">
                  <c:v>0.4007820998195154</c:v>
                </c:pt>
                <c:pt idx="237">
                  <c:v>0.39956367702376683</c:v>
                </c:pt>
                <c:pt idx="238">
                  <c:v>0.39833310038466907</c:v>
                </c:pt>
                <c:pt idx="239">
                  <c:v>0.39709340836305956</c:v>
                </c:pt>
                <c:pt idx="240">
                  <c:v>0.39585675480228738</c:v>
                </c:pt>
                <c:pt idx="241">
                  <c:v>0.39462313970235235</c:v>
                </c:pt>
                <c:pt idx="242">
                  <c:v>0.39340471690660378</c:v>
                </c:pt>
                <c:pt idx="243">
                  <c:v>0.3922106017975534</c:v>
                </c:pt>
                <c:pt idx="244">
                  <c:v>0.39103167899268942</c:v>
                </c:pt>
                <c:pt idx="245">
                  <c:v>0.3898618715703373</c:v>
                </c:pt>
                <c:pt idx="246">
                  <c:v>0.38869510260882251</c:v>
                </c:pt>
                <c:pt idx="247">
                  <c:v>0.38754048749065667</c:v>
                </c:pt>
                <c:pt idx="248">
                  <c:v>0.3864101800591892</c:v>
                </c:pt>
                <c:pt idx="249">
                  <c:v>0.38531329569693179</c:v>
                </c:pt>
                <c:pt idx="250">
                  <c:v>0.38424679594304706</c:v>
                </c:pt>
                <c:pt idx="251">
                  <c:v>0.38320460387586064</c:v>
                </c:pt>
                <c:pt idx="252">
                  <c:v>0.38219583487788428</c:v>
                </c:pt>
                <c:pt idx="253">
                  <c:v>0.38122048894911792</c:v>
                </c:pt>
                <c:pt idx="254">
                  <c:v>0.38027856608956162</c:v>
                </c:pt>
                <c:pt idx="255">
                  <c:v>0.37936095091670363</c:v>
                </c:pt>
                <c:pt idx="256">
                  <c:v>0.37847979727389292</c:v>
                </c:pt>
                <c:pt idx="257">
                  <c:v>0.37764422054364138</c:v>
                </c:pt>
                <c:pt idx="258">
                  <c:v>0.3768481438042745</c:v>
                </c:pt>
                <c:pt idx="259">
                  <c:v>0.37609764397746676</c:v>
                </c:pt>
                <c:pt idx="260">
                  <c:v>0.37538360568070639</c:v>
                </c:pt>
                <c:pt idx="261">
                  <c:v>0.37471210583566789</c:v>
                </c:pt>
                <c:pt idx="262">
                  <c:v>0.37409529828570037</c:v>
                </c:pt>
                <c:pt idx="263">
                  <c:v>0.37355749071750211</c:v>
                </c:pt>
                <c:pt idx="264">
                  <c:v>0.37310476005274767</c:v>
                </c:pt>
                <c:pt idx="265">
                  <c:v>0.3727340678305997</c:v>
                </c:pt>
                <c:pt idx="266">
                  <c:v>0.37244237559022103</c:v>
                </c:pt>
                <c:pt idx="267">
                  <c:v>0.37222360640993696</c:v>
                </c:pt>
                <c:pt idx="268">
                  <c:v>0.37208687567225945</c:v>
                </c:pt>
                <c:pt idx="269">
                  <c:v>0.37203522183802568</c:v>
                </c:pt>
                <c:pt idx="270">
                  <c:v>0.37207472182891033</c:v>
                </c:pt>
                <c:pt idx="271">
                  <c:v>0.37221145256658783</c:v>
                </c:pt>
                <c:pt idx="272">
                  <c:v>0.37245149097273283</c:v>
                </c:pt>
                <c:pt idx="273">
                  <c:v>0.37278876012567069</c:v>
                </c:pt>
                <c:pt idx="274">
                  <c:v>0.37321718310372692</c:v>
                </c:pt>
                <c:pt idx="275">
                  <c:v>0.37373372144606426</c:v>
                </c:pt>
                <c:pt idx="276">
                  <c:v>0.37434141361351991</c:v>
                </c:pt>
                <c:pt idx="277">
                  <c:v>0.37505241344944301</c:v>
                </c:pt>
                <c:pt idx="278">
                  <c:v>0.37587887479718274</c:v>
                </c:pt>
                <c:pt idx="279">
                  <c:v>0.37682079765673898</c:v>
                </c:pt>
                <c:pt idx="280">
                  <c:v>0.37787818202811185</c:v>
                </c:pt>
                <c:pt idx="281">
                  <c:v>0.37904798945046397</c:v>
                </c:pt>
                <c:pt idx="282">
                  <c:v>0.38033629684546993</c:v>
                </c:pt>
                <c:pt idx="283">
                  <c:v>0.38174614267396706</c:v>
                </c:pt>
                <c:pt idx="284">
                  <c:v>0.38327752693595529</c:v>
                </c:pt>
                <c:pt idx="285">
                  <c:v>0.38493044963143463</c:v>
                </c:pt>
                <c:pt idx="286">
                  <c:v>0.38670187229956787</c:v>
                </c:pt>
                <c:pt idx="287">
                  <c:v>0.38858267955784315</c:v>
                </c:pt>
                <c:pt idx="288">
                  <c:v>0.3905728714062604</c:v>
                </c:pt>
                <c:pt idx="289">
                  <c:v>0.39266333246230789</c:v>
                </c:pt>
                <c:pt idx="290">
                  <c:v>0.39485406272598556</c:v>
                </c:pt>
                <c:pt idx="291">
                  <c:v>0.39713594681478154</c:v>
                </c:pt>
                <c:pt idx="292">
                  <c:v>0.39950594626785851</c:v>
                </c:pt>
                <c:pt idx="293">
                  <c:v>0.40197317646772845</c:v>
                </c:pt>
                <c:pt idx="294">
                  <c:v>0.40453459895355409</c:v>
                </c:pt>
                <c:pt idx="295">
                  <c:v>0.4071810983428234</c:v>
                </c:pt>
                <c:pt idx="296">
                  <c:v>0.409927866939723</c:v>
                </c:pt>
                <c:pt idx="297">
                  <c:v>0.41277490474425271</c:v>
                </c:pt>
                <c:pt idx="298">
                  <c:v>0.4157282886780872</c:v>
                </c:pt>
                <c:pt idx="299">
                  <c:v>0.41877890335871459</c:v>
                </c:pt>
                <c:pt idx="300">
                  <c:v>0.42192371032529763</c:v>
                </c:pt>
                <c:pt idx="301">
                  <c:v>0.4251627095778362</c:v>
                </c:pt>
                <c:pt idx="302">
                  <c:v>0.42849286265549325</c:v>
                </c:pt>
                <c:pt idx="303">
                  <c:v>0.43190809263659397</c:v>
                </c:pt>
                <c:pt idx="304">
                  <c:v>0.43540232259946404</c:v>
                </c:pt>
                <c:pt idx="305">
                  <c:v>0.43898162946577779</c:v>
                </c:pt>
                <c:pt idx="306">
                  <c:v>0.44265512861804723</c:v>
                </c:pt>
                <c:pt idx="307">
                  <c:v>0.44642889697794685</c:v>
                </c:pt>
                <c:pt idx="308">
                  <c:v>0.45029989608463933</c:v>
                </c:pt>
                <c:pt idx="309">
                  <c:v>0.45426204901645018</c:v>
                </c:pt>
                <c:pt idx="310">
                  <c:v>0.45831839423421672</c:v>
                </c:pt>
                <c:pt idx="311">
                  <c:v>0.46245677789458972</c:v>
                </c:pt>
                <c:pt idx="312">
                  <c:v>0.46667112307589464</c:v>
                </c:pt>
                <c:pt idx="313">
                  <c:v>0.47096750669980614</c:v>
                </c:pt>
                <c:pt idx="314">
                  <c:v>0.47535200568799868</c:v>
                </c:pt>
                <c:pt idx="315">
                  <c:v>0.47983069696214686</c:v>
                </c:pt>
                <c:pt idx="316">
                  <c:v>0.48440661898308796</c:v>
                </c:pt>
                <c:pt idx="317">
                  <c:v>0.48907977175082185</c:v>
                </c:pt>
                <c:pt idx="318">
                  <c:v>0.49383800142199968</c:v>
                </c:pt>
                <c:pt idx="319">
                  <c:v>0.49867219261410933</c:v>
                </c:pt>
                <c:pt idx="320">
                  <c:v>0.50359146070966287</c:v>
                </c:pt>
                <c:pt idx="321">
                  <c:v>0.50860795955200933</c:v>
                </c:pt>
                <c:pt idx="322">
                  <c:v>0.51373080452366049</c:v>
                </c:pt>
                <c:pt idx="323">
                  <c:v>0.51895999562461637</c:v>
                </c:pt>
                <c:pt idx="324">
                  <c:v>0.52429857131571433</c:v>
                </c:pt>
                <c:pt idx="325">
                  <c:v>0.52974957005779155</c:v>
                </c:pt>
                <c:pt idx="326">
                  <c:v>0.53530995339001075</c:v>
                </c:pt>
                <c:pt idx="327">
                  <c:v>0.54098579823404658</c:v>
                </c:pt>
                <c:pt idx="328">
                  <c:v>0.54678621997241073</c:v>
                </c:pt>
                <c:pt idx="329">
                  <c:v>0.55270818014426615</c:v>
                </c:pt>
                <c:pt idx="330">
                  <c:v>0.55875167874961262</c:v>
                </c:pt>
                <c:pt idx="331">
                  <c:v>0.56491975424928742</c:v>
                </c:pt>
                <c:pt idx="332">
                  <c:v>0.57120936818245349</c:v>
                </c:pt>
                <c:pt idx="333">
                  <c:v>0.57760836670576143</c:v>
                </c:pt>
                <c:pt idx="334">
                  <c:v>0.58409851905418786</c:v>
                </c:pt>
                <c:pt idx="335">
                  <c:v>0.59066767138438347</c:v>
                </c:pt>
                <c:pt idx="336">
                  <c:v>0.5973249390788602</c:v>
                </c:pt>
                <c:pt idx="337">
                  <c:v>0.60407032213761802</c:v>
                </c:pt>
                <c:pt idx="338">
                  <c:v>0.610906859021494</c:v>
                </c:pt>
                <c:pt idx="339">
                  <c:v>0.61782543434797665</c:v>
                </c:pt>
                <c:pt idx="340">
                  <c:v>0.6248230096562285</c:v>
                </c:pt>
                <c:pt idx="341">
                  <c:v>0.63189958494624965</c:v>
                </c:pt>
                <c:pt idx="342">
                  <c:v>0.6390430063746908</c:v>
                </c:pt>
                <c:pt idx="343">
                  <c:v>0.64625327394155208</c:v>
                </c:pt>
                <c:pt idx="344">
                  <c:v>0.65352127226432177</c:v>
                </c:pt>
                <c:pt idx="345">
                  <c:v>0.66084396288216241</c:v>
                </c:pt>
                <c:pt idx="346">
                  <c:v>0.66821526887339944</c:v>
                </c:pt>
                <c:pt idx="347">
                  <c:v>0.67562607485552117</c:v>
                </c:pt>
                <c:pt idx="348">
                  <c:v>0.68307030390685297</c:v>
                </c:pt>
                <c:pt idx="349">
                  <c:v>0.69054491756655745</c:v>
                </c:pt>
                <c:pt idx="350">
                  <c:v>0.69804991583463472</c:v>
                </c:pt>
                <c:pt idx="351">
                  <c:v>0.70558833717192215</c:v>
                </c:pt>
                <c:pt idx="352">
                  <c:v>0.71316625850009419</c:v>
                </c:pt>
                <c:pt idx="353">
                  <c:v>0.72077456443663901</c:v>
                </c:pt>
                <c:pt idx="354">
                  <c:v>0.72840110113820733</c:v>
                </c:pt>
                <c:pt idx="355">
                  <c:v>0.73601852245726407</c:v>
                </c:pt>
                <c:pt idx="356">
                  <c:v>0.74361467455045971</c:v>
                </c:pt>
                <c:pt idx="357">
                  <c:v>0.75118348049611983</c:v>
                </c:pt>
                <c:pt idx="358">
                  <c:v>0.75871582491173273</c:v>
                </c:pt>
                <c:pt idx="359">
                  <c:v>0.76620259241478639</c:v>
                </c:pt>
                <c:pt idx="360">
                  <c:v>0.773634667622769</c:v>
                </c:pt>
                <c:pt idx="361">
                  <c:v>0.78101205053568057</c:v>
                </c:pt>
                <c:pt idx="362">
                  <c:v>0.78832258731017213</c:v>
                </c:pt>
                <c:pt idx="363">
                  <c:v>0.79555716256373166</c:v>
                </c:pt>
                <c:pt idx="364">
                  <c:v>0.80271577629635926</c:v>
                </c:pt>
                <c:pt idx="365">
                  <c:v>0.8097923515863803</c:v>
                </c:pt>
                <c:pt idx="366">
                  <c:v>0.81677473459044581</c:v>
                </c:pt>
                <c:pt idx="367">
                  <c:v>0.82366596376939294</c:v>
                </c:pt>
                <c:pt idx="368">
                  <c:v>0.83045388527987263</c:v>
                </c:pt>
                <c:pt idx="369">
                  <c:v>0.83714153758272203</c:v>
                </c:pt>
                <c:pt idx="370">
                  <c:v>0.84371980529542945</c:v>
                </c:pt>
                <c:pt idx="371">
                  <c:v>0.85018564995715762</c:v>
                </c:pt>
                <c:pt idx="372">
                  <c:v>0.85653603310706916</c:v>
                </c:pt>
                <c:pt idx="373">
                  <c:v>0.86276487782348965</c:v>
                </c:pt>
                <c:pt idx="374">
                  <c:v>0.86887218410641898</c:v>
                </c:pt>
                <c:pt idx="375">
                  <c:v>0.87484883657334533</c:v>
                </c:pt>
                <c:pt idx="376">
                  <c:v>0.88068268138091965</c:v>
                </c:pt>
                <c:pt idx="377">
                  <c:v>0.88635244930328083</c:v>
                </c:pt>
                <c:pt idx="378">
                  <c:v>0.89183687111456811</c:v>
                </c:pt>
                <c:pt idx="379">
                  <c:v>0.89713898527561875</c:v>
                </c:pt>
                <c:pt idx="380">
                  <c:v>0.9022739840906191</c:v>
                </c:pt>
                <c:pt idx="381">
                  <c:v>0.90726921370710445</c:v>
                </c:pt>
                <c:pt idx="382">
                  <c:v>0.91213075104674968</c:v>
                </c:pt>
                <c:pt idx="383">
                  <c:v>0.91685251918788013</c:v>
                </c:pt>
                <c:pt idx="384">
                  <c:v>0.92141932582630948</c:v>
                </c:pt>
                <c:pt idx="385">
                  <c:v>0.92584028634454929</c:v>
                </c:pt>
                <c:pt idx="386">
                  <c:v>0.93012451612511149</c:v>
                </c:pt>
                <c:pt idx="387">
                  <c:v>0.93427505362883378</c:v>
                </c:pt>
                <c:pt idx="388">
                  <c:v>0.93829189885571562</c:v>
                </c:pt>
                <c:pt idx="389">
                  <c:v>0.94218112872743176</c:v>
                </c:pt>
                <c:pt idx="390">
                  <c:v>0.94594882016565685</c:v>
                </c:pt>
                <c:pt idx="391">
                  <c:v>0.94960712701373984</c:v>
                </c:pt>
                <c:pt idx="392">
                  <c:v>0.95315301081084358</c:v>
                </c:pt>
                <c:pt idx="393">
                  <c:v>0.95658039463529343</c:v>
                </c:pt>
                <c:pt idx="394">
                  <c:v>0.95989535540876414</c:v>
                </c:pt>
                <c:pt idx="395">
                  <c:v>0.96311916235711625</c:v>
                </c:pt>
                <c:pt idx="396">
                  <c:v>0.96625485394118749</c:v>
                </c:pt>
                <c:pt idx="397">
                  <c:v>0.96929635323930297</c:v>
                </c:pt>
                <c:pt idx="398">
                  <c:v>0.97222846794727646</c:v>
                </c:pt>
                <c:pt idx="399">
                  <c:v>0.97504815960427083</c:v>
                </c:pt>
                <c:pt idx="400">
                  <c:v>0.97774023590609938</c:v>
                </c:pt>
                <c:pt idx="401">
                  <c:v>0.9803168506961113</c:v>
                </c:pt>
                <c:pt idx="402">
                  <c:v>0.98278711935681851</c:v>
                </c:pt>
                <c:pt idx="403">
                  <c:v>0.98516015727073292</c:v>
                </c:pt>
                <c:pt idx="404">
                  <c:v>0.98742988751617977</c:v>
                </c:pt>
                <c:pt idx="405">
                  <c:v>0.98958111778897273</c:v>
                </c:pt>
                <c:pt idx="406">
                  <c:v>0.99159257886325092</c:v>
                </c:pt>
                <c:pt idx="407">
                  <c:v>0.99345211689566526</c:v>
                </c:pt>
                <c:pt idx="408">
                  <c:v>0.99515365496454111</c:v>
                </c:pt>
                <c:pt idx="409">
                  <c:v>0.99671542383490219</c:v>
                </c:pt>
                <c:pt idx="410">
                  <c:v>0.9981465388892603</c:v>
                </c:pt>
                <c:pt idx="411">
                  <c:v>0.99945003858845249</c:v>
                </c:pt>
                <c:pt idx="412">
                  <c:v>1.000610730628293</c:v>
                </c:pt>
                <c:pt idx="413">
                  <c:v>1.0016225380871064</c:v>
                </c:pt>
                <c:pt idx="414">
                  <c:v>1.0024793840432191</c:v>
                </c:pt>
                <c:pt idx="415">
                  <c:v>1.0031721531141184</c:v>
                </c:pt>
                <c:pt idx="416">
                  <c:v>1.0036978068389675</c:v>
                </c:pt>
                <c:pt idx="417">
                  <c:v>1.0040441913744174</c:v>
                </c:pt>
                <c:pt idx="418">
                  <c:v>1.0042021913379557</c:v>
                </c:pt>
                <c:pt idx="419">
                  <c:v>1.0041718067295828</c:v>
                </c:pt>
                <c:pt idx="420">
                  <c:v>1.0039469606276246</c:v>
                </c:pt>
                <c:pt idx="421">
                  <c:v>1.0035185376495681</c:v>
                </c:pt>
                <c:pt idx="422">
                  <c:v>1.0028895762562515</c:v>
                </c:pt>
                <c:pt idx="423">
                  <c:v>1.0020479226043255</c:v>
                </c:pt>
                <c:pt idx="424">
                  <c:v>1.0009905382329527</c:v>
                </c:pt>
                <c:pt idx="425">
                  <c:v>0.99972046160297023</c:v>
                </c:pt>
                <c:pt idx="426">
                  <c:v>0.99822857733186676</c:v>
                </c:pt>
                <c:pt idx="427">
                  <c:v>0.99650577003712992</c:v>
                </c:pt>
                <c:pt idx="428">
                  <c:v>0.99454596279708551</c:v>
                </c:pt>
                <c:pt idx="429">
                  <c:v>0.99233700176838413</c:v>
                </c:pt>
                <c:pt idx="430">
                  <c:v>0.98988800233353791</c:v>
                </c:pt>
                <c:pt idx="431">
                  <c:v>0.9872111183358957</c:v>
                </c:pt>
                <c:pt idx="432">
                  <c:v>0.98431546515796953</c:v>
                </c:pt>
                <c:pt idx="433">
                  <c:v>0.98120104279975939</c:v>
                </c:pt>
                <c:pt idx="434">
                  <c:v>0.9778648128004277</c:v>
                </c:pt>
                <c:pt idx="435">
                  <c:v>0.97429765977746319</c:v>
                </c:pt>
                <c:pt idx="436">
                  <c:v>0.97050262219170258</c:v>
                </c:pt>
                <c:pt idx="437">
                  <c:v>0.96648577696482063</c:v>
                </c:pt>
                <c:pt idx="438">
                  <c:v>0.96225623947932926</c:v>
                </c:pt>
                <c:pt idx="439">
                  <c:v>0.95781097127439119</c:v>
                </c:pt>
                <c:pt idx="440">
                  <c:v>0.95315604927168085</c:v>
                </c:pt>
                <c:pt idx="441">
                  <c:v>0.94829147347119835</c:v>
                </c:pt>
                <c:pt idx="442">
                  <c:v>0.9432263592554555</c:v>
                </c:pt>
                <c:pt idx="443">
                  <c:v>0.93796374508528957</c:v>
                </c:pt>
                <c:pt idx="444">
                  <c:v>0.93250970788237508</c:v>
                </c:pt>
                <c:pt idx="445">
                  <c:v>0.92687032456838658</c:v>
                </c:pt>
                <c:pt idx="446">
                  <c:v>0.92105471052583598</c:v>
                </c:pt>
                <c:pt idx="447">
                  <c:v>0.91506590421556055</c:v>
                </c:pt>
                <c:pt idx="448">
                  <c:v>0.90891605948090926</c:v>
                </c:pt>
                <c:pt idx="449">
                  <c:v>0.90260821478271969</c:v>
                </c:pt>
                <c:pt idx="450">
                  <c:v>0.89615452396434059</c:v>
                </c:pt>
                <c:pt idx="451">
                  <c:v>0.88955802548660956</c:v>
                </c:pt>
                <c:pt idx="452">
                  <c:v>0.88283391165371261</c:v>
                </c:pt>
                <c:pt idx="453">
                  <c:v>0.87598218246565018</c:v>
                </c:pt>
                <c:pt idx="454">
                  <c:v>0.86899979946158468</c:v>
                </c:pt>
                <c:pt idx="455">
                  <c:v>0.86187764725900451</c:v>
                </c:pt>
                <c:pt idx="456">
                  <c:v>0.85461572585790946</c:v>
                </c:pt>
                <c:pt idx="457">
                  <c:v>0.84722315064081133</c:v>
                </c:pt>
                <c:pt idx="458">
                  <c:v>0.83970296006854761</c:v>
                </c:pt>
                <c:pt idx="459">
                  <c:v>0.83207034644530453</c:v>
                </c:pt>
                <c:pt idx="460">
                  <c:v>0.82432834823191958</c:v>
                </c:pt>
                <c:pt idx="461">
                  <c:v>0.81648304235006719</c:v>
                </c:pt>
                <c:pt idx="462">
                  <c:v>0.80855569802560801</c:v>
                </c:pt>
                <c:pt idx="463">
                  <c:v>0.80056758448440346</c:v>
                </c:pt>
                <c:pt idx="464">
                  <c:v>0.79252477864812787</c:v>
                </c:pt>
                <c:pt idx="465">
                  <c:v>0.78441512667343227</c:v>
                </c:pt>
                <c:pt idx="466">
                  <c:v>0.77622951317780453</c:v>
                </c:pt>
                <c:pt idx="467">
                  <c:v>0.76798313046543132</c:v>
                </c:pt>
                <c:pt idx="468">
                  <c:v>0.75970332468384816</c:v>
                </c:pt>
                <c:pt idx="469">
                  <c:v>0.75140528813724117</c:v>
                </c:pt>
                <c:pt idx="470">
                  <c:v>0.74309813620812237</c:v>
                </c:pt>
                <c:pt idx="471">
                  <c:v>0.73479402273984085</c:v>
                </c:pt>
                <c:pt idx="472">
                  <c:v>0.72650510157574577</c:v>
                </c:pt>
                <c:pt idx="473">
                  <c:v>0.71823744963751157</c:v>
                </c:pt>
                <c:pt idx="474">
                  <c:v>0.70999410538597563</c:v>
                </c:pt>
                <c:pt idx="475">
                  <c:v>0.70178722266448701</c:v>
                </c:pt>
                <c:pt idx="476">
                  <c:v>0.69361680147304583</c:v>
                </c:pt>
                <c:pt idx="477">
                  <c:v>0.68548284181165187</c:v>
                </c:pt>
                <c:pt idx="478">
                  <c:v>0.67738534368030523</c:v>
                </c:pt>
                <c:pt idx="479">
                  <c:v>0.66933038400068057</c:v>
                </c:pt>
                <c:pt idx="480">
                  <c:v>0.66133011661612695</c:v>
                </c:pt>
                <c:pt idx="481">
                  <c:v>0.65339061844831881</c:v>
                </c:pt>
                <c:pt idx="482">
                  <c:v>0.64551188949725624</c:v>
                </c:pt>
                <c:pt idx="483">
                  <c:v>0.63769392976293926</c:v>
                </c:pt>
                <c:pt idx="484">
                  <c:v>0.6299519315495542</c:v>
                </c:pt>
                <c:pt idx="485">
                  <c:v>0.62229804870045025</c:v>
                </c:pt>
                <c:pt idx="486">
                  <c:v>0.61474747351981374</c:v>
                </c:pt>
                <c:pt idx="487">
                  <c:v>0.60731539831183112</c:v>
                </c:pt>
                <c:pt idx="488">
                  <c:v>0.60001093845901421</c:v>
                </c:pt>
                <c:pt idx="489">
                  <c:v>0.59281890165717654</c:v>
                </c:pt>
                <c:pt idx="490">
                  <c:v>0.58572105714129441</c:v>
                </c:pt>
                <c:pt idx="491">
                  <c:v>0.57871132798969349</c:v>
                </c:pt>
                <c:pt idx="492">
                  <c:v>0.57180490650656002</c:v>
                </c:pt>
                <c:pt idx="493">
                  <c:v>0.56501394653524306</c:v>
                </c:pt>
                <c:pt idx="494">
                  <c:v>0.55831717884988175</c:v>
                </c:pt>
                <c:pt idx="495">
                  <c:v>0.5517115649896388</c:v>
                </c:pt>
                <c:pt idx="496">
                  <c:v>0.5451910280328397</c:v>
                </c:pt>
                <c:pt idx="497">
                  <c:v>0.53877379874450793</c:v>
                </c:pt>
                <c:pt idx="498">
                  <c:v>0.53247506942883016</c:v>
                </c:pt>
                <c:pt idx="499">
                  <c:v>0.52631003238999252</c:v>
                </c:pt>
                <c:pt idx="500">
                  <c:v>0.52027564916715785</c:v>
                </c:pt>
                <c:pt idx="501">
                  <c:v>0.51436584283865161</c:v>
                </c:pt>
                <c:pt idx="502">
                  <c:v>0.50858365186531107</c:v>
                </c:pt>
                <c:pt idx="503">
                  <c:v>0.5029321147079735</c:v>
                </c:pt>
                <c:pt idx="504">
                  <c:v>0.4974051544449643</c:v>
                </c:pt>
                <c:pt idx="505">
                  <c:v>0.49198454031125993</c:v>
                </c:pt>
                <c:pt idx="506">
                  <c:v>0.48666115692434841</c:v>
                </c:pt>
                <c:pt idx="507">
                  <c:v>0.48144108120590434</c:v>
                </c:pt>
                <c:pt idx="508">
                  <c:v>0.47633342853843952</c:v>
                </c:pt>
                <c:pt idx="509">
                  <c:v>0.47135339122614045</c:v>
                </c:pt>
                <c:pt idx="510">
                  <c:v>0.46648273850398336</c:v>
                </c:pt>
                <c:pt idx="511">
                  <c:v>0.46171539345029383</c:v>
                </c:pt>
                <c:pt idx="512">
                  <c:v>0.45705439452590896</c:v>
                </c:pt>
                <c:pt idx="513">
                  <c:v>0.45252708787836432</c:v>
                </c:pt>
                <c:pt idx="514">
                  <c:v>0.44816385811603271</c:v>
                </c:pt>
                <c:pt idx="515">
                  <c:v>0.44397382062142599</c:v>
                </c:pt>
                <c:pt idx="516">
                  <c:v>0.43995089847286956</c:v>
                </c:pt>
                <c:pt idx="517">
                  <c:v>0.43609813013120069</c:v>
                </c:pt>
                <c:pt idx="518">
                  <c:v>0.43241247713558217</c:v>
                </c:pt>
                <c:pt idx="519">
                  <c:v>0.42889697794685122</c:v>
                </c:pt>
                <c:pt idx="520">
                  <c:v>0.42555467102584515</c:v>
                </c:pt>
                <c:pt idx="521">
                  <c:v>0.42238859483340119</c:v>
                </c:pt>
                <c:pt idx="522">
                  <c:v>0.41940786475203118</c:v>
                </c:pt>
                <c:pt idx="523">
                  <c:v>0.41661551924257251</c:v>
                </c:pt>
                <c:pt idx="524">
                  <c:v>0.41402067368753681</c:v>
                </c:pt>
                <c:pt idx="525">
                  <c:v>0.41163852039111071</c:v>
                </c:pt>
                <c:pt idx="526">
                  <c:v>0.4094812131966431</c:v>
                </c:pt>
                <c:pt idx="527">
                  <c:v>0.40756090594748323</c:v>
                </c:pt>
                <c:pt idx="528">
                  <c:v>0.40588975248698023</c:v>
                </c:pt>
                <c:pt idx="529">
                  <c:v>0.40448598358015758</c:v>
                </c:pt>
                <c:pt idx="530">
                  <c:v>0.40336479153120197</c:v>
                </c:pt>
                <c:pt idx="531">
                  <c:v>0.40253833018346219</c:v>
                </c:pt>
                <c:pt idx="532">
                  <c:v>0.40200963799777584</c:v>
                </c:pt>
                <c:pt idx="533">
                  <c:v>0.40179086881749176</c:v>
                </c:pt>
                <c:pt idx="534">
                  <c:v>0.40190329186847107</c:v>
                </c:pt>
                <c:pt idx="535">
                  <c:v>0.40235602253322555</c:v>
                </c:pt>
                <c:pt idx="536">
                  <c:v>0.40314906081175517</c:v>
                </c:pt>
                <c:pt idx="537">
                  <c:v>0.40427632978238542</c:v>
                </c:pt>
                <c:pt idx="538">
                  <c:v>0.40575606021013988</c:v>
                </c:pt>
                <c:pt idx="539">
                  <c:v>0.40761559824255422</c:v>
                </c:pt>
                <c:pt idx="540">
                  <c:v>0.4098640592621402</c:v>
                </c:pt>
                <c:pt idx="541">
                  <c:v>0.41249232788638579</c:v>
                </c:pt>
                <c:pt idx="542">
                  <c:v>0.4154730579677558</c:v>
                </c:pt>
                <c:pt idx="543">
                  <c:v>0.41878194181955186</c:v>
                </c:pt>
                <c:pt idx="544">
                  <c:v>0.42241290252009944</c:v>
                </c:pt>
                <c:pt idx="545">
                  <c:v>0.42638720929525942</c:v>
                </c:pt>
                <c:pt idx="546">
                  <c:v>0.43072613137089272</c:v>
                </c:pt>
                <c:pt idx="547">
                  <c:v>0.43544182259034858</c:v>
                </c:pt>
                <c:pt idx="548">
                  <c:v>0.44053428295362701</c:v>
                </c:pt>
                <c:pt idx="549">
                  <c:v>0.44599439707821603</c:v>
                </c:pt>
                <c:pt idx="550">
                  <c:v>0.45180393419909204</c:v>
                </c:pt>
                <c:pt idx="551">
                  <c:v>0.45793250970788241</c:v>
                </c:pt>
                <c:pt idx="552">
                  <c:v>0.46438316206542413</c:v>
                </c:pt>
                <c:pt idx="553">
                  <c:v>0.47116196819339196</c:v>
                </c:pt>
                <c:pt idx="554">
                  <c:v>0.47829019731764671</c:v>
                </c:pt>
                <c:pt idx="555">
                  <c:v>0.48576481097735125</c:v>
                </c:pt>
                <c:pt idx="556">
                  <c:v>0.49356453994664462</c:v>
                </c:pt>
                <c:pt idx="557">
                  <c:v>0.50166507653882852</c:v>
                </c:pt>
                <c:pt idx="558">
                  <c:v>0.51002995922385552</c:v>
                </c:pt>
                <c:pt idx="559">
                  <c:v>0.51863488031502758</c:v>
                </c:pt>
                <c:pt idx="560">
                  <c:v>0.52749503211653104</c:v>
                </c:pt>
                <c:pt idx="561">
                  <c:v>0.53661953001087759</c:v>
                </c:pt>
                <c:pt idx="562">
                  <c:v>0.54600229707639292</c:v>
                </c:pt>
                <c:pt idx="563">
                  <c:v>0.55562206408721593</c:v>
                </c:pt>
                <c:pt idx="564">
                  <c:v>0.56545452335664836</c:v>
                </c:pt>
                <c:pt idx="565">
                  <c:v>0.575484482580504</c:v>
                </c:pt>
                <c:pt idx="566">
                  <c:v>0.58570586483710807</c:v>
                </c:pt>
                <c:pt idx="567">
                  <c:v>0.59613386243064714</c:v>
                </c:pt>
                <c:pt idx="568">
                  <c:v>0.60678670612614471</c:v>
                </c:pt>
                <c:pt idx="569">
                  <c:v>0.61765528054108898</c:v>
                </c:pt>
                <c:pt idx="570">
                  <c:v>0.62871831644961917</c:v>
                </c:pt>
                <c:pt idx="571">
                  <c:v>0.6399454292433624</c:v>
                </c:pt>
                <c:pt idx="572">
                  <c:v>0.65131838815729504</c:v>
                </c:pt>
                <c:pt idx="573">
                  <c:v>0.66283111626974234</c:v>
                </c:pt>
                <c:pt idx="574">
                  <c:v>0.67447753665902999</c:v>
                </c:pt>
                <c:pt idx="575">
                  <c:v>0.68626980316850694</c:v>
                </c:pt>
                <c:pt idx="576">
                  <c:v>0.69821399271984774</c:v>
                </c:pt>
                <c:pt idx="577">
                  <c:v>0.71031618223472714</c:v>
                </c:pt>
                <c:pt idx="578">
                  <c:v>0.72256117940895848</c:v>
                </c:pt>
                <c:pt idx="579">
                  <c:v>0.73494290732086753</c:v>
                </c:pt>
                <c:pt idx="580">
                  <c:v>0.74742794290124392</c:v>
                </c:pt>
                <c:pt idx="581">
                  <c:v>0.75999501692422677</c:v>
                </c:pt>
                <c:pt idx="582">
                  <c:v>0.77262589862479258</c:v>
                </c:pt>
                <c:pt idx="583">
                  <c:v>0.7853236264637784</c:v>
                </c:pt>
                <c:pt idx="584">
                  <c:v>0.79808212351950991</c:v>
                </c:pt>
                <c:pt idx="585">
                  <c:v>0.81090138979198689</c:v>
                </c:pt>
                <c:pt idx="586">
                  <c:v>0.82376623297702312</c:v>
                </c:pt>
                <c:pt idx="587">
                  <c:v>0.83666449923126929</c:v>
                </c:pt>
                <c:pt idx="588">
                  <c:v>0.84958403471137667</c:v>
                </c:pt>
                <c:pt idx="589">
                  <c:v>0.86251268557399552</c:v>
                </c:pt>
                <c:pt idx="590">
                  <c:v>0.87545349027996366</c:v>
                </c:pt>
                <c:pt idx="591">
                  <c:v>0.88842164113346733</c:v>
                </c:pt>
                <c:pt idx="592">
                  <c:v>0.90142321505618117</c:v>
                </c:pt>
                <c:pt idx="593">
                  <c:v>0.91446732743061676</c:v>
                </c:pt>
                <c:pt idx="594">
                  <c:v>0.92755397825677421</c:v>
                </c:pt>
                <c:pt idx="595">
                  <c:v>0.94068924445632807</c:v>
                </c:pt>
                <c:pt idx="596">
                  <c:v>0.95387616449011581</c:v>
                </c:pt>
                <c:pt idx="597">
                  <c:v>0.96710562297562541</c:v>
                </c:pt>
                <c:pt idx="598">
                  <c:v>0.98036546606950781</c:v>
                </c:pt>
                <c:pt idx="599">
                  <c:v>0.99365873223260026</c:v>
                </c:pt>
                <c:pt idx="600">
                  <c:v>1.0069914983865773</c:v>
                </c:pt>
                <c:pt idx="601">
                  <c:v>1.0203789568356252</c:v>
                </c:pt>
                <c:pt idx="602">
                  <c:v>1.0338211075797443</c:v>
                </c:pt>
                <c:pt idx="603">
                  <c:v>1.04731187369726</c:v>
                </c:pt>
                <c:pt idx="604">
                  <c:v>1.0608391013448226</c:v>
                </c:pt>
                <c:pt idx="605">
                  <c:v>1.0743967136007584</c:v>
                </c:pt>
                <c:pt idx="606">
                  <c:v>1.0879755950825549</c:v>
                </c:pt>
                <c:pt idx="607">
                  <c:v>1.1015878996335615</c:v>
                </c:pt>
                <c:pt idx="608">
                  <c:v>1.1152670503229882</c:v>
                </c:pt>
                <c:pt idx="609">
                  <c:v>1.1290373548375334</c:v>
                </c:pt>
                <c:pt idx="610">
                  <c:v>1.1428684285688242</c:v>
                </c:pt>
                <c:pt idx="611">
                  <c:v>1.1567329253693248</c:v>
                </c:pt>
                <c:pt idx="612">
                  <c:v>1.1706095760131747</c:v>
                </c:pt>
                <c:pt idx="613">
                  <c:v>1.1844862266570244</c:v>
                </c:pt>
                <c:pt idx="614">
                  <c:v>1.1983689542225489</c:v>
                </c:pt>
                <c:pt idx="615">
                  <c:v>1.2122577587097481</c:v>
                </c:pt>
                <c:pt idx="616">
                  <c:v>1.2261526401186216</c:v>
                </c:pt>
                <c:pt idx="617">
                  <c:v>1.2400444830666577</c:v>
                </c:pt>
                <c:pt idx="618">
                  <c:v>1.2539150567888331</c:v>
                </c:pt>
                <c:pt idx="619">
                  <c:v>1.2677552459026356</c:v>
                </c:pt>
                <c:pt idx="620">
                  <c:v>1.2815680888689025</c:v>
                </c:pt>
                <c:pt idx="621">
                  <c:v>1.2953414318442849</c:v>
                </c:pt>
                <c:pt idx="622">
                  <c:v>1.3090540056029216</c:v>
                </c:pt>
                <c:pt idx="623">
                  <c:v>1.3226784639972773</c:v>
                </c:pt>
                <c:pt idx="624">
                  <c:v>1.3361935378014911</c:v>
                </c:pt>
                <c:pt idx="625">
                  <c:v>1.3495536501030039</c:v>
                </c:pt>
                <c:pt idx="626">
                  <c:v>1.3627314547542797</c:v>
                </c:pt>
                <c:pt idx="627">
                  <c:v>1.3757117594511323</c:v>
                </c:pt>
                <c:pt idx="628">
                  <c:v>1.3884976026543994</c:v>
                </c:pt>
                <c:pt idx="629">
                  <c:v>1.4010798689815687</c:v>
                </c:pt>
                <c:pt idx="630">
                  <c:v>1.4134342507459421</c:v>
                </c:pt>
                <c:pt idx="631">
                  <c:v>1.425542517182496</c:v>
                </c:pt>
                <c:pt idx="632">
                  <c:v>1.4373955529087186</c:v>
                </c:pt>
                <c:pt idx="633">
                  <c:v>1.4489872810029349</c:v>
                </c:pt>
                <c:pt idx="634">
                  <c:v>1.4602873168567729</c:v>
                </c:pt>
                <c:pt idx="635">
                  <c:v>1.471283506626883</c:v>
                </c:pt>
                <c:pt idx="636">
                  <c:v>1.4819697733915906</c:v>
                </c:pt>
                <c:pt idx="637">
                  <c:v>1.4923491556117332</c:v>
                </c:pt>
                <c:pt idx="638">
                  <c:v>1.5024338071306598</c:v>
                </c:pt>
                <c:pt idx="639">
                  <c:v>1.5122054971833467</c:v>
                </c:pt>
                <c:pt idx="640">
                  <c:v>1.5216338411614212</c:v>
                </c:pt>
                <c:pt idx="641">
                  <c:v>1.5307036467606969</c:v>
                </c:pt>
                <c:pt idx="642">
                  <c:v>1.5394057985986618</c:v>
                </c:pt>
                <c:pt idx="643">
                  <c:v>1.5477342197536414</c:v>
                </c:pt>
                <c:pt idx="644">
                  <c:v>1.5556797948431242</c:v>
                </c:pt>
                <c:pt idx="645">
                  <c:v>1.5632394854062728</c:v>
                </c:pt>
                <c:pt idx="646">
                  <c:v>1.5704041760605747</c:v>
                </c:pt>
                <c:pt idx="647">
                  <c:v>1.5771708283451933</c:v>
                </c:pt>
                <c:pt idx="648">
                  <c:v>1.5835364037992912</c:v>
                </c:pt>
                <c:pt idx="649">
                  <c:v>1.5895009024228686</c:v>
                </c:pt>
                <c:pt idx="650">
                  <c:v>1.5950582472942505</c:v>
                </c:pt>
                <c:pt idx="651">
                  <c:v>1.6002114768742746</c:v>
                </c:pt>
                <c:pt idx="652">
                  <c:v>1.6049605911629403</c:v>
                </c:pt>
                <c:pt idx="653">
                  <c:v>1.6093025516994111</c:v>
                </c:pt>
                <c:pt idx="654">
                  <c:v>1.6132434354053609</c:v>
                </c:pt>
                <c:pt idx="655">
                  <c:v>1.616780203819953</c:v>
                </c:pt>
                <c:pt idx="656">
                  <c:v>1.6199067800215121</c:v>
                </c:pt>
                <c:pt idx="657">
                  <c:v>1.62261101016669</c:v>
                </c:pt>
                <c:pt idx="658">
                  <c:v>1.624905048098835</c:v>
                </c:pt>
                <c:pt idx="659">
                  <c:v>1.6268071245829712</c:v>
                </c:pt>
                <c:pt idx="660">
                  <c:v>1.6283445857666341</c:v>
                </c:pt>
                <c:pt idx="661">
                  <c:v>1.6295143931889862</c:v>
                </c:pt>
                <c:pt idx="662">
                  <c:v>1.6303135083891902</c:v>
                </c:pt>
                <c:pt idx="663">
                  <c:v>1.6307449698280838</c:v>
                </c:pt>
                <c:pt idx="664">
                  <c:v>1.6308148544273411</c:v>
                </c:pt>
                <c:pt idx="665">
                  <c:v>1.6305322775694742</c:v>
                </c:pt>
                <c:pt idx="666">
                  <c:v>1.6299002777153204</c:v>
                </c:pt>
                <c:pt idx="667">
                  <c:v>1.6289279702473913</c:v>
                </c:pt>
                <c:pt idx="668">
                  <c:v>1.6276183936265245</c:v>
                </c:pt>
                <c:pt idx="669">
                  <c:v>1.6259837016960688</c:v>
                </c:pt>
                <c:pt idx="670">
                  <c:v>1.6240299713776989</c:v>
                </c:pt>
                <c:pt idx="671">
                  <c:v>1.621760241132252</c:v>
                </c:pt>
                <c:pt idx="672">
                  <c:v>1.6191836263422401</c:v>
                </c:pt>
                <c:pt idx="673">
                  <c:v>1.6163062039293374</c:v>
                </c:pt>
                <c:pt idx="674">
                  <c:v>1.6131340508152188</c:v>
                </c:pt>
                <c:pt idx="675">
                  <c:v>1.6096702054607219</c:v>
                </c:pt>
                <c:pt idx="676">
                  <c:v>1.6059237832483577</c:v>
                </c:pt>
                <c:pt idx="677">
                  <c:v>1.601897822638964</c:v>
                </c:pt>
                <c:pt idx="678">
                  <c:v>1.5975953620933778</c:v>
                </c:pt>
                <c:pt idx="679">
                  <c:v>1.5930255169941112</c:v>
                </c:pt>
                <c:pt idx="680">
                  <c:v>1.588185248880327</c:v>
                </c:pt>
                <c:pt idx="681">
                  <c:v>1.5830806346736996</c:v>
                </c:pt>
                <c:pt idx="682">
                  <c:v>1.577711674374229</c:v>
                </c:pt>
                <c:pt idx="683">
                  <c:v>1.572078367981915</c:v>
                </c:pt>
                <c:pt idx="684">
                  <c:v>1.5661898308792697</c:v>
                </c:pt>
                <c:pt idx="685">
                  <c:v>1.5600399861446184</c:v>
                </c:pt>
                <c:pt idx="686">
                  <c:v>1.5536349106996359</c:v>
                </c:pt>
                <c:pt idx="687">
                  <c:v>1.5469685276226475</c:v>
                </c:pt>
                <c:pt idx="688">
                  <c:v>1.5400469138353277</c:v>
                </c:pt>
                <c:pt idx="689">
                  <c:v>1.5328700693376762</c:v>
                </c:pt>
                <c:pt idx="690">
                  <c:v>1.5254319172080189</c:v>
                </c:pt>
                <c:pt idx="691">
                  <c:v>1.5177354959071931</c:v>
                </c:pt>
                <c:pt idx="692">
                  <c:v>1.5097747285135241</c:v>
                </c:pt>
                <c:pt idx="693">
                  <c:v>1.5015496150270118</c:v>
                </c:pt>
                <c:pt idx="694">
                  <c:v>1.493057116986819</c:v>
                </c:pt>
                <c:pt idx="695">
                  <c:v>1.4842972343929459</c:v>
                </c:pt>
                <c:pt idx="696">
                  <c:v>1.4752608518628803</c:v>
                </c:pt>
                <c:pt idx="697">
                  <c:v>1.465954046318297</c:v>
                </c:pt>
                <c:pt idx="698">
                  <c:v>1.4563737792983584</c:v>
                </c:pt>
                <c:pt idx="699">
                  <c:v>1.4465139738813906</c:v>
                </c:pt>
                <c:pt idx="700">
                  <c:v>1.4363776685282301</c:v>
                </c:pt>
                <c:pt idx="701">
                  <c:v>1.4259618247780403</c:v>
                </c:pt>
                <c:pt idx="702">
                  <c:v>1.4152634041699836</c:v>
                </c:pt>
                <c:pt idx="703">
                  <c:v>1.4042854451648972</c:v>
                </c:pt>
                <c:pt idx="704">
                  <c:v>1.3930279477627812</c:v>
                </c:pt>
                <c:pt idx="705">
                  <c:v>1.3814878735027982</c:v>
                </c:pt>
                <c:pt idx="706">
                  <c:v>1.3696712993066231</c:v>
                </c:pt>
                <c:pt idx="707">
                  <c:v>1.3575751867134185</c:v>
                </c:pt>
                <c:pt idx="708">
                  <c:v>1.3452025741840212</c:v>
                </c:pt>
                <c:pt idx="709">
                  <c:v>1.332556500179269</c:v>
                </c:pt>
                <c:pt idx="710">
                  <c:v>1.3196430416208365</c:v>
                </c:pt>
                <c:pt idx="711">
                  <c:v>1.3064652369695606</c:v>
                </c:pt>
                <c:pt idx="712">
                  <c:v>1.2930230862254415</c:v>
                </c:pt>
                <c:pt idx="713">
                  <c:v>1.2793287432318283</c:v>
                </c:pt>
                <c:pt idx="714">
                  <c:v>1.2653852464495585</c:v>
                </c:pt>
                <c:pt idx="715">
                  <c:v>1.2512017112611435</c:v>
                </c:pt>
                <c:pt idx="716">
                  <c:v>1.2367872530490955</c:v>
                </c:pt>
                <c:pt idx="717">
                  <c:v>1.2221449102742514</c:v>
                </c:pt>
                <c:pt idx="718">
                  <c:v>1.2072868367799607</c:v>
                </c:pt>
                <c:pt idx="719">
                  <c:v>1.1922130325662232</c:v>
                </c:pt>
                <c:pt idx="720">
                  <c:v>1.1769113437896899</c:v>
                </c:pt>
                <c:pt idx="721">
                  <c:v>1.1613665781461742</c:v>
                </c:pt>
                <c:pt idx="722">
                  <c:v>1.1455817740965135</c:v>
                </c:pt>
                <c:pt idx="723">
                  <c:v>1.1295599701015453</c:v>
                </c:pt>
                <c:pt idx="724">
                  <c:v>1.1133133200046184</c:v>
                </c:pt>
                <c:pt idx="725">
                  <c:v>1.0968570161099194</c:v>
                </c:pt>
                <c:pt idx="726">
                  <c:v>1.0802244814866582</c:v>
                </c:pt>
                <c:pt idx="727">
                  <c:v>1.0634369853606958</c:v>
                </c:pt>
                <c:pt idx="728">
                  <c:v>1.0465279508012419</c:v>
                </c:pt>
                <c:pt idx="729">
                  <c:v>1.0295095316516465</c:v>
                </c:pt>
                <c:pt idx="730">
                  <c:v>1.0124060355986071</c:v>
                </c:pt>
                <c:pt idx="731">
                  <c:v>0.99525392417217129</c:v>
                </c:pt>
                <c:pt idx="732">
                  <c:v>0.97807750505903723</c:v>
                </c:pt>
                <c:pt idx="733">
                  <c:v>0.96089500902422875</c:v>
                </c:pt>
                <c:pt idx="734">
                  <c:v>0.94373378221528093</c:v>
                </c:pt>
                <c:pt idx="735">
                  <c:v>0.92661509385805529</c:v>
                </c:pt>
                <c:pt idx="736">
                  <c:v>0.90955413625673764</c:v>
                </c:pt>
                <c:pt idx="737">
                  <c:v>0.89257825555886416</c:v>
                </c:pt>
                <c:pt idx="738">
                  <c:v>0.8757056825294578</c:v>
                </c:pt>
                <c:pt idx="739">
                  <c:v>0.8589546479335427</c:v>
                </c:pt>
                <c:pt idx="740">
                  <c:v>0.84234642099697965</c:v>
                </c:pt>
                <c:pt idx="741">
                  <c:v>0.82589923248479236</c:v>
                </c:pt>
                <c:pt idx="742">
                  <c:v>0.80962827470116727</c:v>
                </c:pt>
                <c:pt idx="743">
                  <c:v>0.79355177841112801</c:v>
                </c:pt>
                <c:pt idx="744">
                  <c:v>0.77768797437969817</c:v>
                </c:pt>
                <c:pt idx="745">
                  <c:v>0.76204901645022693</c:v>
                </c:pt>
                <c:pt idx="746">
                  <c:v>0.74665009692690065</c:v>
                </c:pt>
                <c:pt idx="747">
                  <c:v>0.7315033696530685</c:v>
                </c:pt>
                <c:pt idx="748">
                  <c:v>0.71662098847207956</c:v>
                </c:pt>
                <c:pt idx="749">
                  <c:v>0.70201206876644562</c:v>
                </c:pt>
                <c:pt idx="750">
                  <c:v>0.68768876437951587</c:v>
                </c:pt>
                <c:pt idx="751">
                  <c:v>0.67365715223296485</c:v>
                </c:pt>
                <c:pt idx="752">
                  <c:v>0.65992634770930436</c:v>
                </c:pt>
                <c:pt idx="753">
                  <c:v>0.64650242773020894</c:v>
                </c:pt>
                <c:pt idx="754">
                  <c:v>0.63339146921735323</c:v>
                </c:pt>
                <c:pt idx="755">
                  <c:v>0.62059954909241177</c:v>
                </c:pt>
                <c:pt idx="756">
                  <c:v>0.60812362889454707</c:v>
                </c:pt>
                <c:pt idx="757">
                  <c:v>0.59597282400627138</c:v>
                </c:pt>
                <c:pt idx="758">
                  <c:v>0.58414105750590983</c:v>
                </c:pt>
                <c:pt idx="759">
                  <c:v>0.57263440631513696</c:v>
                </c:pt>
                <c:pt idx="760">
                  <c:v>0.56145287043395298</c:v>
                </c:pt>
                <c:pt idx="761">
                  <c:v>0.55059037294068314</c:v>
                </c:pt>
                <c:pt idx="762">
                  <c:v>0.54004387537449028</c:v>
                </c:pt>
                <c:pt idx="763">
                  <c:v>0.52981641619621156</c:v>
                </c:pt>
                <c:pt idx="764">
                  <c:v>0.51990191848417266</c:v>
                </c:pt>
                <c:pt idx="765">
                  <c:v>0.51029430531669873</c:v>
                </c:pt>
                <c:pt idx="766">
                  <c:v>0.5009905382329527</c:v>
                </c:pt>
                <c:pt idx="767">
                  <c:v>0.49199061723293447</c:v>
                </c:pt>
                <c:pt idx="768">
                  <c:v>0.48328238847329497</c:v>
                </c:pt>
                <c:pt idx="769">
                  <c:v>0.47486889041487146</c:v>
                </c:pt>
                <c:pt idx="770">
                  <c:v>0.46674100767515203</c:v>
                </c:pt>
                <c:pt idx="771">
                  <c:v>0.45889570179329953</c:v>
                </c:pt>
                <c:pt idx="772">
                  <c:v>0.45132993430847668</c:v>
                </c:pt>
                <c:pt idx="773">
                  <c:v>0.44403458983817151</c:v>
                </c:pt>
                <c:pt idx="774">
                  <c:v>0.4370096683823842</c:v>
                </c:pt>
                <c:pt idx="775">
                  <c:v>0.43024909301944009</c:v>
                </c:pt>
                <c:pt idx="776">
                  <c:v>0.42374982528850186</c:v>
                </c:pt>
                <c:pt idx="777">
                  <c:v>0.4175088267287323</c:v>
                </c:pt>
                <c:pt idx="778">
                  <c:v>0.41152609734013135</c:v>
                </c:pt>
                <c:pt idx="779">
                  <c:v>0.40579556020102459</c:v>
                </c:pt>
                <c:pt idx="780">
                  <c:v>0.40032329223308644</c:v>
                </c:pt>
                <c:pt idx="781">
                  <c:v>0.3951001780538051</c:v>
                </c:pt>
                <c:pt idx="782">
                  <c:v>0.3901322945848551</c:v>
                </c:pt>
                <c:pt idx="783">
                  <c:v>0.38541964182623645</c:v>
                </c:pt>
                <c:pt idx="784">
                  <c:v>0.38095918131711193</c:v>
                </c:pt>
                <c:pt idx="785">
                  <c:v>0.3767600284399934</c:v>
                </c:pt>
                <c:pt idx="786">
                  <c:v>0.37282218319488081</c:v>
                </c:pt>
                <c:pt idx="787">
                  <c:v>0.36914868404261136</c:v>
                </c:pt>
                <c:pt idx="788">
                  <c:v>0.36574560790485972</c:v>
                </c:pt>
                <c:pt idx="789">
                  <c:v>0.3626190317033004</c:v>
                </c:pt>
                <c:pt idx="790">
                  <c:v>0.35977199389877063</c:v>
                </c:pt>
                <c:pt idx="791">
                  <c:v>0.35721057141294504</c:v>
                </c:pt>
                <c:pt idx="792">
                  <c:v>0.35494387962833546</c:v>
                </c:pt>
                <c:pt idx="793">
                  <c:v>0.3529779954666164</c:v>
                </c:pt>
                <c:pt idx="794">
                  <c:v>0.35131899584946247</c:v>
                </c:pt>
                <c:pt idx="795">
                  <c:v>0.34997599615938552</c:v>
                </c:pt>
                <c:pt idx="796">
                  <c:v>0.34895507331805997</c:v>
                </c:pt>
                <c:pt idx="797">
                  <c:v>0.34826838116883507</c:v>
                </c:pt>
                <c:pt idx="798">
                  <c:v>0.34792199663338536</c:v>
                </c:pt>
                <c:pt idx="799">
                  <c:v>0.34792199663338536</c:v>
                </c:pt>
                <c:pt idx="800">
                  <c:v>0.3482805350121842</c:v>
                </c:pt>
                <c:pt idx="801">
                  <c:v>0.34900368869145648</c:v>
                </c:pt>
                <c:pt idx="802">
                  <c:v>0.35010057305371389</c:v>
                </c:pt>
                <c:pt idx="803">
                  <c:v>0.35157726502063114</c:v>
                </c:pt>
                <c:pt idx="804">
                  <c:v>0.35343984151388269</c:v>
                </c:pt>
                <c:pt idx="805">
                  <c:v>0.35569741791598047</c:v>
                </c:pt>
                <c:pt idx="806">
                  <c:v>0.35835607114859896</c:v>
                </c:pt>
                <c:pt idx="807">
                  <c:v>0.3614218781334127</c:v>
                </c:pt>
                <c:pt idx="808">
                  <c:v>0.36489787733125906</c:v>
                </c:pt>
                <c:pt idx="809">
                  <c:v>0.36878710720297525</c:v>
                </c:pt>
                <c:pt idx="810">
                  <c:v>0.37309564467023582</c:v>
                </c:pt>
                <c:pt idx="811">
                  <c:v>0.37782652819387808</c:v>
                </c:pt>
                <c:pt idx="812">
                  <c:v>0.38297975777390197</c:v>
                </c:pt>
                <c:pt idx="813">
                  <c:v>0.38855533341030762</c:v>
                </c:pt>
                <c:pt idx="814">
                  <c:v>0.3945654089464441</c:v>
                </c:pt>
                <c:pt idx="815">
                  <c:v>0.40102821514733489</c:v>
                </c:pt>
                <c:pt idx="816">
                  <c:v>0.40797413662135307</c:v>
                </c:pt>
                <c:pt idx="817">
                  <c:v>0.41540621182933574</c:v>
                </c:pt>
                <c:pt idx="818">
                  <c:v>0.42331532538877104</c:v>
                </c:pt>
                <c:pt idx="819">
                  <c:v>0.43167413115212355</c:v>
                </c:pt>
                <c:pt idx="820">
                  <c:v>0.44047655219771875</c:v>
                </c:pt>
                <c:pt idx="821">
                  <c:v>0.44972258852555647</c:v>
                </c:pt>
                <c:pt idx="822">
                  <c:v>0.45942135551814872</c:v>
                </c:pt>
                <c:pt idx="823">
                  <c:v>0.46956677625382087</c:v>
                </c:pt>
                <c:pt idx="824">
                  <c:v>0.4801406199675492</c:v>
                </c:pt>
                <c:pt idx="825">
                  <c:v>0.49112161743347288</c:v>
                </c:pt>
                <c:pt idx="826">
                  <c:v>0.50248849942573082</c:v>
                </c:pt>
                <c:pt idx="827">
                  <c:v>0.51422303517929957</c:v>
                </c:pt>
                <c:pt idx="828">
                  <c:v>0.52631914777250433</c:v>
                </c:pt>
                <c:pt idx="829">
                  <c:v>0.53877683720534519</c:v>
                </c:pt>
                <c:pt idx="830">
                  <c:v>0.55158091117363583</c:v>
                </c:pt>
                <c:pt idx="831">
                  <c:v>0.5647161773731898</c:v>
                </c:pt>
                <c:pt idx="832">
                  <c:v>0.57814921273479702</c:v>
                </c:pt>
                <c:pt idx="833">
                  <c:v>0.59184659418924745</c:v>
                </c:pt>
                <c:pt idx="834">
                  <c:v>0.60577489866733103</c:v>
                </c:pt>
                <c:pt idx="835">
                  <c:v>0.61991893386486141</c:v>
                </c:pt>
                <c:pt idx="836">
                  <c:v>0.63426046901681488</c:v>
                </c:pt>
                <c:pt idx="837">
                  <c:v>0.64877823489733033</c:v>
                </c:pt>
                <c:pt idx="838">
                  <c:v>0.66345400074138439</c:v>
                </c:pt>
                <c:pt idx="839">
                  <c:v>0.67825738194060414</c:v>
                </c:pt>
                <c:pt idx="840">
                  <c:v>0.69315495542577943</c:v>
                </c:pt>
                <c:pt idx="841">
                  <c:v>0.70811329812770041</c:v>
                </c:pt>
                <c:pt idx="842">
                  <c:v>0.72311417928134325</c:v>
                </c:pt>
                <c:pt idx="843">
                  <c:v>0.73813025273917243</c:v>
                </c:pt>
                <c:pt idx="844">
                  <c:v>0.75313721081448981</c:v>
                </c:pt>
                <c:pt idx="845">
                  <c:v>0.76811682274227167</c:v>
                </c:pt>
                <c:pt idx="846">
                  <c:v>0.78306908852251789</c:v>
                </c:pt>
                <c:pt idx="847">
                  <c:v>0.79799704661606607</c:v>
                </c:pt>
                <c:pt idx="848">
                  <c:v>0.81290373548375328</c:v>
                </c:pt>
                <c:pt idx="849">
                  <c:v>0.82776788589971861</c:v>
                </c:pt>
                <c:pt idx="850">
                  <c:v>0.84256519017726372</c:v>
                </c:pt>
                <c:pt idx="851">
                  <c:v>0.85726526370801603</c:v>
                </c:pt>
                <c:pt idx="852">
                  <c:v>0.87184379880527718</c:v>
                </c:pt>
                <c:pt idx="853">
                  <c:v>0.88629471854737263</c:v>
                </c:pt>
                <c:pt idx="854">
                  <c:v>0.90059979216927866</c:v>
                </c:pt>
                <c:pt idx="855">
                  <c:v>0.91474990428848368</c:v>
                </c:pt>
                <c:pt idx="856">
                  <c:v>0.92873593952247535</c:v>
                </c:pt>
                <c:pt idx="857">
                  <c:v>0.94256397479292886</c:v>
                </c:pt>
                <c:pt idx="858">
                  <c:v>0.95625224086486738</c:v>
                </c:pt>
                <c:pt idx="859">
                  <c:v>0.96980681465996577</c:v>
                </c:pt>
                <c:pt idx="860">
                  <c:v>0.98323377309989846</c:v>
                </c:pt>
                <c:pt idx="861">
                  <c:v>0.99653615464550271</c:v>
                </c:pt>
                <c:pt idx="862">
                  <c:v>1.0097109208359414</c:v>
                </c:pt>
                <c:pt idx="863">
                  <c:v>1.022767187053726</c:v>
                </c:pt>
                <c:pt idx="864">
                  <c:v>1.0357079917596941</c:v>
                </c:pt>
                <c:pt idx="865">
                  <c:v>1.0485394118755202</c:v>
                </c:pt>
                <c:pt idx="866">
                  <c:v>1.0612614474012043</c:v>
                </c:pt>
                <c:pt idx="867">
                  <c:v>1.0738832137192584</c:v>
                </c:pt>
                <c:pt idx="868">
                  <c:v>1.0864077492905193</c:v>
                </c:pt>
                <c:pt idx="869">
                  <c:v>1.0988441694974993</c:v>
                </c:pt>
                <c:pt idx="870">
                  <c:v>1.1111924743401982</c:v>
                </c:pt>
                <c:pt idx="871">
                  <c:v>1.1234648176619653</c:v>
                </c:pt>
                <c:pt idx="872">
                  <c:v>1.1356581610019627</c:v>
                </c:pt>
                <c:pt idx="873">
                  <c:v>1.1477846582035403</c:v>
                </c:pt>
                <c:pt idx="874">
                  <c:v>1.1598443092666977</c:v>
                </c:pt>
                <c:pt idx="875">
                  <c:v>1.1718401526522724</c:v>
                </c:pt>
                <c:pt idx="876">
                  <c:v>1.1837782652819386</c:v>
                </c:pt>
                <c:pt idx="877">
                  <c:v>1.1956616856165341</c:v>
                </c:pt>
                <c:pt idx="878">
                  <c:v>1.2074873751952211</c:v>
                </c:pt>
                <c:pt idx="879">
                  <c:v>1.2192614109396744</c:v>
                </c:pt>
                <c:pt idx="880">
                  <c:v>1.2309807543890567</c:v>
                </c:pt>
                <c:pt idx="881">
                  <c:v>1.242645405543368</c:v>
                </c:pt>
                <c:pt idx="882">
                  <c:v>1.2542523259417708</c:v>
                </c:pt>
                <c:pt idx="883">
                  <c:v>1.2658015155842655</c:v>
                </c:pt>
                <c:pt idx="884">
                  <c:v>1.2772899360100147</c:v>
                </c:pt>
                <c:pt idx="885">
                  <c:v>1.2887084718365065</c:v>
                </c:pt>
                <c:pt idx="886">
                  <c:v>1.3000540846029036</c:v>
                </c:pt>
                <c:pt idx="887">
                  <c:v>1.3113176589266939</c:v>
                </c:pt>
                <c:pt idx="888">
                  <c:v>1.3224961563470408</c:v>
                </c:pt>
                <c:pt idx="889">
                  <c:v>1.3335774230205946</c:v>
                </c:pt>
                <c:pt idx="890">
                  <c:v>1.3445523435648437</c:v>
                </c:pt>
                <c:pt idx="891">
                  <c:v>1.3554118025972763</c:v>
                </c:pt>
                <c:pt idx="892">
                  <c:v>1.3661436462745431</c:v>
                </c:pt>
                <c:pt idx="893">
                  <c:v>1.3767357207532951</c:v>
                </c:pt>
                <c:pt idx="894">
                  <c:v>1.3871758721901832</c:v>
                </c:pt>
                <c:pt idx="895">
                  <c:v>1.3974519467418585</c:v>
                </c:pt>
                <c:pt idx="896">
                  <c:v>1.4075457136432967</c:v>
                </c:pt>
                <c:pt idx="897">
                  <c:v>1.4174450190511494</c:v>
                </c:pt>
                <c:pt idx="898">
                  <c:v>1.4271377091220672</c:v>
                </c:pt>
                <c:pt idx="899">
                  <c:v>1.436605553091026</c:v>
                </c:pt>
                <c:pt idx="900">
                  <c:v>1.4458333586538401</c:v>
                </c:pt>
                <c:pt idx="901">
                  <c:v>1.4548059335063228</c:v>
                </c:pt>
                <c:pt idx="902">
                  <c:v>1.4635080853442879</c:v>
                </c:pt>
                <c:pt idx="903">
                  <c:v>1.4719276603243858</c:v>
                </c:pt>
                <c:pt idx="904">
                  <c:v>1.4800464276815934</c:v>
                </c:pt>
                <c:pt idx="905">
                  <c:v>1.4878522335725615</c:v>
                </c:pt>
                <c:pt idx="906">
                  <c:v>1.4953268472322658</c:v>
                </c:pt>
                <c:pt idx="907">
                  <c:v>1.5024581148173579</c:v>
                </c:pt>
                <c:pt idx="908">
                  <c:v>1.5092369209453258</c:v>
                </c:pt>
                <c:pt idx="909">
                  <c:v>1.5156450348511457</c:v>
                </c:pt>
                <c:pt idx="910">
                  <c:v>1.5216763796131429</c:v>
                </c:pt>
                <c:pt idx="911">
                  <c:v>1.5273157629271317</c:v>
                </c:pt>
                <c:pt idx="912">
                  <c:v>1.5325571078714366</c:v>
                </c:pt>
                <c:pt idx="913">
                  <c:v>1.5373912990635463</c:v>
                </c:pt>
                <c:pt idx="914">
                  <c:v>1.5418092211209489</c:v>
                </c:pt>
                <c:pt idx="915">
                  <c:v>1.5458047971219699</c:v>
                </c:pt>
                <c:pt idx="916">
                  <c:v>1.5493719501449346</c:v>
                </c:pt>
                <c:pt idx="917">
                  <c:v>1.552510680189843</c:v>
                </c:pt>
                <c:pt idx="918">
                  <c:v>1.5552149103350208</c:v>
                </c:pt>
                <c:pt idx="919">
                  <c:v>1.5574846405804674</c:v>
                </c:pt>
                <c:pt idx="920">
                  <c:v>1.5593198709261837</c:v>
                </c:pt>
                <c:pt idx="921">
                  <c:v>1.5607206013721688</c:v>
                </c:pt>
                <c:pt idx="922">
                  <c:v>1.5616868319184234</c:v>
                </c:pt>
                <c:pt idx="923">
                  <c:v>1.5622246394866215</c:v>
                </c:pt>
                <c:pt idx="924">
                  <c:v>1.5623370625376007</c:v>
                </c:pt>
                <c:pt idx="925">
                  <c:v>1.5620210626105238</c:v>
                </c:pt>
                <c:pt idx="926">
                  <c:v>1.5612766397053908</c:v>
                </c:pt>
                <c:pt idx="927">
                  <c:v>1.5601037938222013</c:v>
                </c:pt>
                <c:pt idx="928">
                  <c:v>1.5585116403434678</c:v>
                </c:pt>
                <c:pt idx="929">
                  <c:v>1.5565062561908638</c:v>
                </c:pt>
                <c:pt idx="930">
                  <c:v>1.5540967567469022</c:v>
                </c:pt>
                <c:pt idx="931">
                  <c:v>1.5512952958549318</c:v>
                </c:pt>
                <c:pt idx="932">
                  <c:v>1.5481079504366266</c:v>
                </c:pt>
                <c:pt idx="933">
                  <c:v>1.5445529512570111</c:v>
                </c:pt>
                <c:pt idx="934">
                  <c:v>1.5406394136985968</c:v>
                </c:pt>
                <c:pt idx="935">
                  <c:v>1.53638253006557</c:v>
                </c:pt>
                <c:pt idx="936">
                  <c:v>1.5317944542012798</c:v>
                </c:pt>
                <c:pt idx="937">
                  <c:v>1.5268903784099126</c:v>
                </c:pt>
                <c:pt idx="938">
                  <c:v>1.5216824565348177</c:v>
                </c:pt>
                <c:pt idx="939">
                  <c:v>1.5161919578018559</c:v>
                </c:pt>
                <c:pt idx="940">
                  <c:v>1.5104279975935391</c:v>
                </c:pt>
                <c:pt idx="941">
                  <c:v>1.5044057682140533</c:v>
                </c:pt>
                <c:pt idx="942">
                  <c:v>1.4981435004284229</c:v>
                </c:pt>
                <c:pt idx="943">
                  <c:v>1.4916533480799965</c:v>
                </c:pt>
                <c:pt idx="944">
                  <c:v>1.484953541933798</c:v>
                </c:pt>
                <c:pt idx="945">
                  <c:v>1.478053197372339</c:v>
                </c:pt>
                <c:pt idx="946">
                  <c:v>1.4709705451606434</c:v>
                </c:pt>
                <c:pt idx="947">
                  <c:v>1.4637177391420602</c:v>
                </c:pt>
                <c:pt idx="948">
                  <c:v>1.4563038946991012</c:v>
                </c:pt>
                <c:pt idx="949">
                  <c:v>1.44874724259679</c:v>
                </c:pt>
                <c:pt idx="950">
                  <c:v>1.4410538597568014</c:v>
                </c:pt>
                <c:pt idx="951">
                  <c:v>1.4332328615616472</c:v>
                </c:pt>
                <c:pt idx="952">
                  <c:v>1.4252994403155137</c:v>
                </c:pt>
                <c:pt idx="953">
                  <c:v>1.4172566344792381</c:v>
                </c:pt>
                <c:pt idx="954">
                  <c:v>1.4091135594353323</c:v>
                </c:pt>
                <c:pt idx="955">
                  <c:v>1.4008762921054709</c:v>
                </c:pt>
                <c:pt idx="956">
                  <c:v>1.3925478709504913</c:v>
                </c:pt>
                <c:pt idx="957">
                  <c:v>1.384137411352905</c:v>
                </c:pt>
                <c:pt idx="958">
                  <c:v>1.3756479517735496</c:v>
                </c:pt>
                <c:pt idx="959">
                  <c:v>1.3670794922124248</c:v>
                </c:pt>
                <c:pt idx="960">
                  <c:v>1.3584350711303681</c:v>
                </c:pt>
                <c:pt idx="961">
                  <c:v>1.3497177269882168</c:v>
                </c:pt>
                <c:pt idx="962">
                  <c:v>1.3409244213251335</c:v>
                </c:pt>
                <c:pt idx="963">
                  <c:v>1.3320581926019555</c:v>
                </c:pt>
                <c:pt idx="964">
                  <c:v>1.3231129638970083</c:v>
                </c:pt>
                <c:pt idx="965">
                  <c:v>1.3140887352102919</c:v>
                </c:pt>
                <c:pt idx="966">
                  <c:v>1.3049824680809687</c:v>
                </c:pt>
                <c:pt idx="967">
                  <c:v>1.2957820086656902</c:v>
                </c:pt>
                <c:pt idx="968">
                  <c:v>1.2864873569644562</c:v>
                </c:pt>
                <c:pt idx="969">
                  <c:v>1.2770833206730798</c:v>
                </c:pt>
                <c:pt idx="970">
                  <c:v>1.2675668613307243</c:v>
                </c:pt>
                <c:pt idx="971">
                  <c:v>1.2579319020157149</c:v>
                </c:pt>
                <c:pt idx="972">
                  <c:v>1.2481662888847025</c:v>
                </c:pt>
                <c:pt idx="973">
                  <c:v>1.2382669834768498</c:v>
                </c:pt>
                <c:pt idx="974">
                  <c:v>1.2282279088704826</c:v>
                </c:pt>
                <c:pt idx="975">
                  <c:v>1.2180399496830885</c:v>
                </c:pt>
                <c:pt idx="976">
                  <c:v>1.2077000674538305</c:v>
                </c:pt>
                <c:pt idx="977">
                  <c:v>1.1972052237218713</c:v>
                </c:pt>
                <c:pt idx="978">
                  <c:v>1.1865432646438621</c:v>
                </c:pt>
                <c:pt idx="979">
                  <c:v>1.1757141902198023</c:v>
                </c:pt>
                <c:pt idx="980">
                  <c:v>1.1647149619888548</c:v>
                </c:pt>
                <c:pt idx="981">
                  <c:v>1.1535395030293454</c:v>
                </c:pt>
                <c:pt idx="982">
                  <c:v>1.1421878133412739</c:v>
                </c:pt>
                <c:pt idx="983">
                  <c:v>1.1306568544638027</c:v>
                </c:pt>
                <c:pt idx="984">
                  <c:v>1.1189466263969323</c:v>
                </c:pt>
                <c:pt idx="985">
                  <c:v>1.1070540906798252</c:v>
                </c:pt>
                <c:pt idx="986">
                  <c:v>1.0949853242341558</c:v>
                </c:pt>
                <c:pt idx="987">
                  <c:v>1.0827372885990871</c:v>
                </c:pt>
                <c:pt idx="988">
                  <c:v>1.0703160606962936</c:v>
                </c:pt>
                <c:pt idx="989">
                  <c:v>1.0577246789866124</c:v>
                </c:pt>
                <c:pt idx="990">
                  <c:v>1.0449661819308811</c:v>
                </c:pt>
                <c:pt idx="991">
                  <c:v>1.0320466464507738</c:v>
                </c:pt>
                <c:pt idx="992">
                  <c:v>1.0189691110071282</c:v>
                </c:pt>
                <c:pt idx="993">
                  <c:v>1.0057426909824558</c:v>
                </c:pt>
                <c:pt idx="994">
                  <c:v>0.9923795402201061</c:v>
                </c:pt>
                <c:pt idx="995">
                  <c:v>0.97888573564175319</c:v>
                </c:pt>
                <c:pt idx="996">
                  <c:v>0.96527343109074659</c:v>
                </c:pt>
                <c:pt idx="997">
                  <c:v>0.95155174194959791</c:v>
                </c:pt>
                <c:pt idx="998">
                  <c:v>0.93773889898333085</c:v>
                </c:pt>
                <c:pt idx="999">
                  <c:v>0.92384401757445744</c:v>
                </c:pt>
                <c:pt idx="1000">
                  <c:v>0.90988229002716392</c:v>
                </c:pt>
                <c:pt idx="1001">
                  <c:v>0.89587194710647367</c:v>
                </c:pt>
                <c:pt idx="1002">
                  <c:v>0.88182210419489893</c:v>
                </c:pt>
                <c:pt idx="1003">
                  <c:v>0.86775099205746331</c:v>
                </c:pt>
                <c:pt idx="1004">
                  <c:v>0.85367684145919043</c:v>
                </c:pt>
                <c:pt idx="1005">
                  <c:v>0.83961788316510388</c:v>
                </c:pt>
                <c:pt idx="1006">
                  <c:v>0.82558323255771549</c:v>
                </c:pt>
                <c:pt idx="1007">
                  <c:v>0.81159719732372371</c:v>
                </c:pt>
                <c:pt idx="1008">
                  <c:v>0.79767496976731456</c:v>
                </c:pt>
                <c:pt idx="1009">
                  <c:v>0.78383174219267482</c:v>
                </c:pt>
                <c:pt idx="1010">
                  <c:v>0.77008574536482799</c:v>
                </c:pt>
                <c:pt idx="1011">
                  <c:v>0.75645217158796041</c:v>
                </c:pt>
                <c:pt idx="1012">
                  <c:v>0.74294621316625853</c:v>
                </c:pt>
                <c:pt idx="1013">
                  <c:v>0.72958913932558322</c:v>
                </c:pt>
                <c:pt idx="1014">
                  <c:v>0.71639006544844641</c:v>
                </c:pt>
                <c:pt idx="1015">
                  <c:v>0.70336418383903443</c:v>
                </c:pt>
                <c:pt idx="1016">
                  <c:v>0.690529725262371</c:v>
                </c:pt>
                <c:pt idx="1017">
                  <c:v>0.67789276664013076</c:v>
                </c:pt>
                <c:pt idx="1018">
                  <c:v>0.66547457719817438</c:v>
                </c:pt>
                <c:pt idx="1019">
                  <c:v>0.65327819539733945</c:v>
                </c:pt>
                <c:pt idx="1020">
                  <c:v>0.64131881354181219</c:v>
                </c:pt>
                <c:pt idx="1021">
                  <c:v>0.62960250855326727</c:v>
                </c:pt>
                <c:pt idx="1022">
                  <c:v>0.61814143427505364</c:v>
                </c:pt>
                <c:pt idx="1023">
                  <c:v>0.60694166762884594</c:v>
                </c:pt>
                <c:pt idx="1024">
                  <c:v>0.59600624707548144</c:v>
                </c:pt>
                <c:pt idx="1025">
                  <c:v>0.58534428799747196</c:v>
                </c:pt>
                <c:pt idx="1026">
                  <c:v>0.57494059809063114</c:v>
                </c:pt>
                <c:pt idx="1027">
                  <c:v>0.56477998505077265</c:v>
                </c:pt>
                <c:pt idx="1028">
                  <c:v>0.55485637195622184</c:v>
                </c:pt>
                <c:pt idx="1029">
                  <c:v>0.54518191265032778</c:v>
                </c:pt>
                <c:pt idx="1030">
                  <c:v>0.53575964559392797</c:v>
                </c:pt>
                <c:pt idx="1031">
                  <c:v>0.52658045540451026</c:v>
                </c:pt>
                <c:pt idx="1032">
                  <c:v>0.51763522669956308</c:v>
                </c:pt>
                <c:pt idx="1033">
                  <c:v>0.50891484409657439</c:v>
                </c:pt>
                <c:pt idx="1034">
                  <c:v>0.50039803836968344</c:v>
                </c:pt>
                <c:pt idx="1035">
                  <c:v>0.49207873259721557</c:v>
                </c:pt>
                <c:pt idx="1036">
                  <c:v>0.48396604216168254</c:v>
                </c:pt>
                <c:pt idx="1037">
                  <c:v>0.47608123628894544</c:v>
                </c:pt>
                <c:pt idx="1038">
                  <c:v>0.46842735343984149</c:v>
                </c:pt>
                <c:pt idx="1039">
                  <c:v>0.46100135515353341</c:v>
                </c:pt>
                <c:pt idx="1040">
                  <c:v>0.45380020296918394</c:v>
                </c:pt>
                <c:pt idx="1041">
                  <c:v>0.44681478150428111</c:v>
                </c:pt>
                <c:pt idx="1042">
                  <c:v>0.44004205229798793</c:v>
                </c:pt>
                <c:pt idx="1043">
                  <c:v>0.43347593842862958</c:v>
                </c:pt>
                <c:pt idx="1044">
                  <c:v>0.42711340143536886</c:v>
                </c:pt>
                <c:pt idx="1045">
                  <c:v>0.420945325935694</c:v>
                </c:pt>
                <c:pt idx="1046">
                  <c:v>0.41496563500793038</c:v>
                </c:pt>
                <c:pt idx="1047">
                  <c:v>0.40917129019124071</c:v>
                </c:pt>
                <c:pt idx="1048">
                  <c:v>0.40355317610311314</c:v>
                </c:pt>
                <c:pt idx="1049">
                  <c:v>0.39810825428271052</c:v>
                </c:pt>
                <c:pt idx="1050">
                  <c:v>0.39283044780835824</c:v>
                </c:pt>
                <c:pt idx="1051">
                  <c:v>0.38771367975838156</c:v>
                </c:pt>
                <c:pt idx="1052">
                  <c:v>0.38275491167194342</c:v>
                </c:pt>
                <c:pt idx="1053">
                  <c:v>0.37795110508820651</c:v>
                </c:pt>
                <c:pt idx="1054">
                  <c:v>0.37329618308549617</c:v>
                </c:pt>
                <c:pt idx="1055">
                  <c:v>0.36879014566381252</c:v>
                </c:pt>
                <c:pt idx="1056">
                  <c:v>0.36442387744064364</c:v>
                </c:pt>
                <c:pt idx="1057">
                  <c:v>0.36020345533766412</c:v>
                </c:pt>
                <c:pt idx="1058">
                  <c:v>0.35612280243319944</c:v>
                </c:pt>
                <c:pt idx="1059">
                  <c:v>0.3521788802664122</c:v>
                </c:pt>
                <c:pt idx="1060">
                  <c:v>0.34837472729813984</c:v>
                </c:pt>
                <c:pt idx="1061">
                  <c:v>0.34471338198921953</c:v>
                </c:pt>
                <c:pt idx="1062">
                  <c:v>0.34118876741797671</c:v>
                </c:pt>
                <c:pt idx="1063">
                  <c:v>0.337806960506086</c:v>
                </c:pt>
                <c:pt idx="1064">
                  <c:v>0.33457403817522197</c:v>
                </c:pt>
                <c:pt idx="1065">
                  <c:v>0.33148696196454724</c:v>
                </c:pt>
                <c:pt idx="1066">
                  <c:v>0.32855180879573642</c:v>
                </c:pt>
                <c:pt idx="1067">
                  <c:v>0.32577161712962682</c:v>
                </c:pt>
                <c:pt idx="1068">
                  <c:v>0.32315550234873025</c:v>
                </c:pt>
                <c:pt idx="1069">
                  <c:v>0.32070650291388392</c:v>
                </c:pt>
                <c:pt idx="1070">
                  <c:v>0.31843069574676253</c:v>
                </c:pt>
                <c:pt idx="1071">
                  <c:v>0.31633111930820318</c:v>
                </c:pt>
                <c:pt idx="1072">
                  <c:v>0.31441992744155517</c:v>
                </c:pt>
                <c:pt idx="1073">
                  <c:v>0.31270015860765571</c:v>
                </c:pt>
                <c:pt idx="1074">
                  <c:v>0.31117788972817928</c:v>
                </c:pt>
                <c:pt idx="1075">
                  <c:v>0.3098622361856378</c:v>
                </c:pt>
                <c:pt idx="1076">
                  <c:v>0.30876231336254306</c:v>
                </c:pt>
                <c:pt idx="1077">
                  <c:v>0.30788419818056967</c:v>
                </c:pt>
                <c:pt idx="1078">
                  <c:v>0.3072339675613921</c:v>
                </c:pt>
                <c:pt idx="1079">
                  <c:v>0.30682073688752226</c:v>
                </c:pt>
                <c:pt idx="1080">
                  <c:v>0.30665058308063464</c:v>
                </c:pt>
                <c:pt idx="1081">
                  <c:v>0.30672958306240389</c:v>
                </c:pt>
                <c:pt idx="1082">
                  <c:v>0.30706685221534175</c:v>
                </c:pt>
                <c:pt idx="1083">
                  <c:v>0.30766846746112286</c:v>
                </c:pt>
                <c:pt idx="1084">
                  <c:v>0.30854050572142172</c:v>
                </c:pt>
                <c:pt idx="1085">
                  <c:v>0.30968296699623837</c:v>
                </c:pt>
                <c:pt idx="1086">
                  <c:v>0.31110800512892184</c:v>
                </c:pt>
                <c:pt idx="1087">
                  <c:v>0.31281865858030955</c:v>
                </c:pt>
                <c:pt idx="1088">
                  <c:v>0.31481796581123861</c:v>
                </c:pt>
                <c:pt idx="1089">
                  <c:v>0.31712719604757017</c:v>
                </c:pt>
                <c:pt idx="1090">
                  <c:v>0.31976154159349041</c:v>
                </c:pt>
                <c:pt idx="1091">
                  <c:v>0.32274227167486036</c:v>
                </c:pt>
                <c:pt idx="1092">
                  <c:v>0.32606938629168009</c:v>
                </c:pt>
                <c:pt idx="1093">
                  <c:v>0.32972769313976313</c:v>
                </c:pt>
                <c:pt idx="1094">
                  <c:v>0.33370503837576032</c:v>
                </c:pt>
                <c:pt idx="1095">
                  <c:v>0.33799534507799728</c:v>
                </c:pt>
                <c:pt idx="1096">
                  <c:v>0.34259861324647384</c:v>
                </c:pt>
                <c:pt idx="1097">
                  <c:v>0.34751180442035279</c:v>
                </c:pt>
                <c:pt idx="1098">
                  <c:v>0.35273795706047145</c:v>
                </c:pt>
                <c:pt idx="1099">
                  <c:v>0.35828010962766699</c:v>
                </c:pt>
                <c:pt idx="1100">
                  <c:v>0.36413218520026497</c:v>
                </c:pt>
                <c:pt idx="1101">
                  <c:v>0.37027595301324157</c:v>
                </c:pt>
                <c:pt idx="1102">
                  <c:v>0.37668406691906148</c:v>
                </c:pt>
                <c:pt idx="1103">
                  <c:v>0.38331702692683989</c:v>
                </c:pt>
                <c:pt idx="1104">
                  <c:v>0.39016875611490243</c:v>
                </c:pt>
                <c:pt idx="1105">
                  <c:v>0.39723925448324893</c:v>
                </c:pt>
                <c:pt idx="1106">
                  <c:v>0.40453763741439136</c:v>
                </c:pt>
                <c:pt idx="1107">
                  <c:v>0.41206998183000415</c:v>
                </c:pt>
                <c:pt idx="1108">
                  <c:v>0.41982109542590101</c:v>
                </c:pt>
                <c:pt idx="1109">
                  <c:v>0.42777274743705823</c:v>
                </c:pt>
                <c:pt idx="1110">
                  <c:v>0.43591886094180132</c:v>
                </c:pt>
                <c:pt idx="1111">
                  <c:v>0.44425639747929291</c:v>
                </c:pt>
                <c:pt idx="1112">
                  <c:v>0.45278839551037026</c:v>
                </c:pt>
                <c:pt idx="1113">
                  <c:v>0.46149358580917244</c:v>
                </c:pt>
                <c:pt idx="1114">
                  <c:v>0.4703385453064895</c:v>
                </c:pt>
                <c:pt idx="1115">
                  <c:v>0.47928377401143674</c:v>
                </c:pt>
                <c:pt idx="1116">
                  <c:v>0.48830192577647863</c:v>
                </c:pt>
                <c:pt idx="1117">
                  <c:v>0.4973869236799407</c:v>
                </c:pt>
                <c:pt idx="1118">
                  <c:v>0.50655699848684643</c:v>
                </c:pt>
                <c:pt idx="1119">
                  <c:v>0.5158182271188706</c:v>
                </c:pt>
                <c:pt idx="1120">
                  <c:v>0.52517060957601314</c:v>
                </c:pt>
                <c:pt idx="1121">
                  <c:v>0.5345989535540876</c:v>
                </c:pt>
                <c:pt idx="1122">
                  <c:v>0.54406983598388392</c:v>
                </c:pt>
                <c:pt idx="1123">
                  <c:v>0.55356198763954134</c:v>
                </c:pt>
                <c:pt idx="1124">
                  <c:v>0.56306629313854772</c:v>
                </c:pt>
                <c:pt idx="1125">
                  <c:v>0.57257059863755411</c:v>
                </c:pt>
                <c:pt idx="1126">
                  <c:v>0.58206882721488595</c:v>
                </c:pt>
                <c:pt idx="1127">
                  <c:v>0.59156097887054326</c:v>
                </c:pt>
                <c:pt idx="1128">
                  <c:v>0.60105616898703784</c:v>
                </c:pt>
                <c:pt idx="1129">
                  <c:v>0.61053616679934608</c:v>
                </c:pt>
                <c:pt idx="1130">
                  <c:v>0.61998578000328153</c:v>
                </c:pt>
                <c:pt idx="1131">
                  <c:v>0.62938070091214593</c:v>
                </c:pt>
                <c:pt idx="1132">
                  <c:v>0.63871181414342748</c:v>
                </c:pt>
                <c:pt idx="1133">
                  <c:v>0.64798215815796345</c:v>
                </c:pt>
                <c:pt idx="1134">
                  <c:v>0.65719173295575395</c:v>
                </c:pt>
                <c:pt idx="1135">
                  <c:v>0.66634661545847329</c:v>
                </c:pt>
                <c:pt idx="1136">
                  <c:v>0.67544984412695896</c:v>
                </c:pt>
                <c:pt idx="1137">
                  <c:v>0.68450749588288551</c:v>
                </c:pt>
                <c:pt idx="1138">
                  <c:v>0.69352564764792746</c:v>
                </c:pt>
                <c:pt idx="1139">
                  <c:v>0.70250733788292197</c:v>
                </c:pt>
                <c:pt idx="1140">
                  <c:v>0.71144345120535735</c:v>
                </c:pt>
                <c:pt idx="1141">
                  <c:v>0.72034006453690813</c:v>
                </c:pt>
                <c:pt idx="1142">
                  <c:v>0.72920325479924886</c:v>
                </c:pt>
                <c:pt idx="1143">
                  <c:v>0.73802694507070499</c:v>
                </c:pt>
                <c:pt idx="1144">
                  <c:v>0.74680201996876461</c:v>
                </c:pt>
                <c:pt idx="1145">
                  <c:v>0.75551936411091603</c:v>
                </c:pt>
                <c:pt idx="1146">
                  <c:v>0.76418505441883355</c:v>
                </c:pt>
                <c:pt idx="1147">
                  <c:v>0.77282947550089021</c:v>
                </c:pt>
                <c:pt idx="1148">
                  <c:v>0.78147389658294686</c:v>
                </c:pt>
                <c:pt idx="1149">
                  <c:v>0.79013350996918996</c:v>
                </c:pt>
                <c:pt idx="1150">
                  <c:v>0.79882046950296848</c:v>
                </c:pt>
                <c:pt idx="1151">
                  <c:v>0.80753477518428252</c:v>
                </c:pt>
                <c:pt idx="1152">
                  <c:v>0.81625819624810847</c:v>
                </c:pt>
                <c:pt idx="1153">
                  <c:v>0.82497554039025989</c:v>
                </c:pt>
                <c:pt idx="1154">
                  <c:v>0.83368073068906212</c:v>
                </c:pt>
                <c:pt idx="1155">
                  <c:v>0.84238895944870162</c:v>
                </c:pt>
                <c:pt idx="1156">
                  <c:v>0.85110326513001577</c:v>
                </c:pt>
                <c:pt idx="1157">
                  <c:v>0.85984187849802807</c:v>
                </c:pt>
                <c:pt idx="1158">
                  <c:v>0.86861391493525031</c:v>
                </c:pt>
                <c:pt idx="1159">
                  <c:v>0.87741937444168272</c:v>
                </c:pt>
                <c:pt idx="1160">
                  <c:v>0.8862491416348135</c:v>
                </c:pt>
                <c:pt idx="1161">
                  <c:v>0.89508802421045597</c:v>
                </c:pt>
                <c:pt idx="1162">
                  <c:v>0.90391779140358652</c:v>
                </c:pt>
                <c:pt idx="1163">
                  <c:v>0.91272932783169347</c:v>
                </c:pt>
                <c:pt idx="1164">
                  <c:v>0.92151959503393965</c:v>
                </c:pt>
                <c:pt idx="1165">
                  <c:v>0.9302916314711619</c:v>
                </c:pt>
                <c:pt idx="1166">
                  <c:v>0.93905151406503529</c:v>
                </c:pt>
                <c:pt idx="1167">
                  <c:v>0.94782051204142037</c:v>
                </c:pt>
                <c:pt idx="1168">
                  <c:v>0.95658951001780546</c:v>
                </c:pt>
                <c:pt idx="1169">
                  <c:v>0.96534635415084136</c:v>
                </c:pt>
                <c:pt idx="1170">
                  <c:v>0.9740606598321554</c:v>
                </c:pt>
                <c:pt idx="1171">
                  <c:v>0.98272331167923566</c:v>
                </c:pt>
                <c:pt idx="1172">
                  <c:v>0.99132519430957056</c:v>
                </c:pt>
                <c:pt idx="1173">
                  <c:v>0.99986934618399703</c:v>
                </c:pt>
                <c:pt idx="1174">
                  <c:v>1.0083405749983287</c:v>
                </c:pt>
                <c:pt idx="1175">
                  <c:v>1.0167236884483797</c:v>
                </c:pt>
                <c:pt idx="1176">
                  <c:v>1.0250004557691255</c:v>
                </c:pt>
                <c:pt idx="1177">
                  <c:v>1.0331556846563803</c:v>
                </c:pt>
                <c:pt idx="1178">
                  <c:v>1.0411863366493068</c:v>
                </c:pt>
                <c:pt idx="1179">
                  <c:v>1.049071142522044</c:v>
                </c:pt>
                <c:pt idx="1180">
                  <c:v>1.0567918715095679</c:v>
                </c:pt>
                <c:pt idx="1181">
                  <c:v>1.0643272543860183</c:v>
                </c:pt>
                <c:pt idx="1182">
                  <c:v>1.0716712142297198</c:v>
                </c:pt>
                <c:pt idx="1183">
                  <c:v>1.0788237510406726</c:v>
                </c:pt>
                <c:pt idx="1184">
                  <c:v>1.0857818263580401</c:v>
                </c:pt>
                <c:pt idx="1185">
                  <c:v>1.0925393632601468</c:v>
                </c:pt>
                <c:pt idx="1186">
                  <c:v>1.0990750925211326</c:v>
                </c:pt>
                <c:pt idx="1187">
                  <c:v>1.1053677449151358</c:v>
                </c:pt>
                <c:pt idx="1188">
                  <c:v>1.1114051665988076</c:v>
                </c:pt>
                <c:pt idx="1189">
                  <c:v>1.1171691268071244</c:v>
                </c:pt>
                <c:pt idx="1190">
                  <c:v>1.1226596255400865</c:v>
                </c:pt>
                <c:pt idx="1191">
                  <c:v>1.1278736243368559</c:v>
                </c:pt>
                <c:pt idx="1192">
                  <c:v>1.1328050462757584</c:v>
                </c:pt>
                <c:pt idx="1193">
                  <c:v>1.1374538913567942</c:v>
                </c:pt>
                <c:pt idx="1194">
                  <c:v>1.1418201595799631</c:v>
                </c:pt>
                <c:pt idx="1195">
                  <c:v>1.1459008124844279</c:v>
                </c:pt>
                <c:pt idx="1196">
                  <c:v>1.1496836962268393</c:v>
                </c:pt>
                <c:pt idx="1197">
                  <c:v>1.1531596954246857</c:v>
                </c:pt>
                <c:pt idx="1198">
                  <c:v>1.1563105793129431</c:v>
                </c:pt>
                <c:pt idx="1199">
                  <c:v>1.1591211555874257</c:v>
                </c:pt>
                <c:pt idx="1200">
                  <c:v>1.1615853473264584</c:v>
                </c:pt>
                <c:pt idx="1201">
                  <c:v>1.1637061929908785</c:v>
                </c:pt>
                <c:pt idx="1202">
                  <c:v>1.1654958464240355</c:v>
                </c:pt>
                <c:pt idx="1203">
                  <c:v>1.1669694999301155</c:v>
                </c:pt>
                <c:pt idx="1204">
                  <c:v>1.1681241150482811</c:v>
                </c:pt>
                <c:pt idx="1205">
                  <c:v>1.1689566533176954</c:v>
                </c:pt>
                <c:pt idx="1206">
                  <c:v>1.1694731916600327</c:v>
                </c:pt>
                <c:pt idx="1207">
                  <c:v>1.1696858839186421</c:v>
                </c:pt>
                <c:pt idx="1208">
                  <c:v>1.169606883936873</c:v>
                </c:pt>
                <c:pt idx="1209">
                  <c:v>1.1692392301755623</c:v>
                </c:pt>
                <c:pt idx="1210">
                  <c:v>1.1685920380172219</c:v>
                </c:pt>
                <c:pt idx="1211">
                  <c:v>1.1676713843835267</c:v>
                </c:pt>
                <c:pt idx="1212">
                  <c:v>1.1664833461961508</c:v>
                </c:pt>
                <c:pt idx="1213">
                  <c:v>1.1650309619159318</c:v>
                </c:pt>
                <c:pt idx="1214">
                  <c:v>1.1633324623078933</c:v>
                </c:pt>
                <c:pt idx="1215">
                  <c:v>1.1613939242937097</c:v>
                </c:pt>
                <c:pt idx="1216">
                  <c:v>1.1592214247950559</c:v>
                </c:pt>
                <c:pt idx="1217">
                  <c:v>1.1568240791944431</c:v>
                </c:pt>
                <c:pt idx="1218">
                  <c:v>1.1542079644135466</c:v>
                </c:pt>
                <c:pt idx="1219">
                  <c:v>1.1513761189132032</c:v>
                </c:pt>
                <c:pt idx="1220">
                  <c:v>1.1483498119192741</c:v>
                </c:pt>
                <c:pt idx="1221">
                  <c:v>1.1451411972751082</c:v>
                </c:pt>
                <c:pt idx="1222">
                  <c:v>1.1417624288240549</c:v>
                </c:pt>
                <c:pt idx="1223">
                  <c:v>1.1382226219486258</c:v>
                </c:pt>
                <c:pt idx="1224">
                  <c:v>1.1345400074138443</c:v>
                </c:pt>
                <c:pt idx="1225">
                  <c:v>1.1307176236805483</c:v>
                </c:pt>
                <c:pt idx="1226">
                  <c:v>1.1267585092095747</c:v>
                </c:pt>
                <c:pt idx="1227">
                  <c:v>1.1226535486184117</c:v>
                </c:pt>
                <c:pt idx="1228">
                  <c:v>1.1184057803678968</c:v>
                </c:pt>
                <c:pt idx="1229">
                  <c:v>1.1140152044580298</c:v>
                </c:pt>
                <c:pt idx="1230">
                  <c:v>1.1094818208888106</c:v>
                </c:pt>
                <c:pt idx="1231">
                  <c:v>1.1048056296602393</c:v>
                </c:pt>
                <c:pt idx="1232">
                  <c:v>1.0999835923114787</c:v>
                </c:pt>
                <c:pt idx="1233">
                  <c:v>1.0950126703816914</c:v>
                </c:pt>
                <c:pt idx="1234">
                  <c:v>1.0899050177142267</c:v>
                </c:pt>
                <c:pt idx="1235">
                  <c:v>1.0846667112307589</c:v>
                </c:pt>
                <c:pt idx="1236">
                  <c:v>1.0793068663138001</c:v>
                </c:pt>
                <c:pt idx="1237">
                  <c:v>1.0738194060416755</c:v>
                </c:pt>
                <c:pt idx="1238">
                  <c:v>1.0682043304143853</c:v>
                </c:pt>
                <c:pt idx="1239">
                  <c:v>1.0624616394319293</c:v>
                </c:pt>
                <c:pt idx="1240">
                  <c:v>1.0565913330943077</c:v>
                </c:pt>
                <c:pt idx="1241">
                  <c:v>1.0505873344798458</c:v>
                </c:pt>
                <c:pt idx="1242">
                  <c:v>1.0444435666668692</c:v>
                </c:pt>
                <c:pt idx="1243">
                  <c:v>1.0381539527337031</c:v>
                </c:pt>
                <c:pt idx="1244">
                  <c:v>1.0317124157586732</c:v>
                </c:pt>
                <c:pt idx="1245">
                  <c:v>1.0251159172809421</c:v>
                </c:pt>
                <c:pt idx="1246">
                  <c:v>1.0183644573005097</c:v>
                </c:pt>
                <c:pt idx="1247">
                  <c:v>1.0114519588957016</c:v>
                </c:pt>
                <c:pt idx="1248">
                  <c:v>1.0043662682231689</c:v>
                </c:pt>
                <c:pt idx="1249">
                  <c:v>0.99709219297872453</c:v>
                </c:pt>
                <c:pt idx="1250">
                  <c:v>0.9896236562406947</c:v>
                </c:pt>
                <c:pt idx="1251">
                  <c:v>0.98195154262656703</c:v>
                </c:pt>
                <c:pt idx="1252">
                  <c:v>0.97407281367550447</c:v>
                </c:pt>
                <c:pt idx="1253">
                  <c:v>0.96598139246583237</c:v>
                </c:pt>
                <c:pt idx="1254">
                  <c:v>0.95767727899755095</c:v>
                </c:pt>
                <c:pt idx="1255">
                  <c:v>0.94914528096647366</c:v>
                </c:pt>
                <c:pt idx="1256">
                  <c:v>0.94037932145092573</c:v>
                </c:pt>
                <c:pt idx="1257">
                  <c:v>0.9313702850683957</c:v>
                </c:pt>
                <c:pt idx="1258">
                  <c:v>0.92211209489720891</c:v>
                </c:pt>
                <c:pt idx="1259">
                  <c:v>0.91260171247652788</c:v>
                </c:pt>
                <c:pt idx="1260">
                  <c:v>0.90284521472802726</c:v>
                </c:pt>
                <c:pt idx="1261">
                  <c:v>0.89284260165170737</c:v>
                </c:pt>
                <c:pt idx="1262">
                  <c:v>0.88259691170840493</c:v>
                </c:pt>
                <c:pt idx="1263">
                  <c:v>0.87211726028063219</c:v>
                </c:pt>
                <c:pt idx="1264">
                  <c:v>0.8614066858292263</c:v>
                </c:pt>
                <c:pt idx="1265">
                  <c:v>0.85047430373669908</c:v>
                </c:pt>
                <c:pt idx="1266">
                  <c:v>0.83932922938556243</c:v>
                </c:pt>
                <c:pt idx="1267">
                  <c:v>0.82796538585414159</c:v>
                </c:pt>
                <c:pt idx="1268">
                  <c:v>0.81638885006411155</c:v>
                </c:pt>
                <c:pt idx="1269">
                  <c:v>0.80458746817212268</c:v>
                </c:pt>
                <c:pt idx="1270">
                  <c:v>0.79257035556068722</c:v>
                </c:pt>
                <c:pt idx="1271">
                  <c:v>0.78034358915147939</c:v>
                </c:pt>
                <c:pt idx="1272">
                  <c:v>0.76792539970952312</c:v>
                </c:pt>
                <c:pt idx="1273">
                  <c:v>0.75532794107816736</c:v>
                </c:pt>
                <c:pt idx="1274">
                  <c:v>0.74256336710076143</c:v>
                </c:pt>
                <c:pt idx="1275">
                  <c:v>0.72965294700316596</c:v>
                </c:pt>
                <c:pt idx="1276">
                  <c:v>0.71662402693291682</c:v>
                </c:pt>
                <c:pt idx="1277">
                  <c:v>0.70349483765503751</c:v>
                </c:pt>
                <c:pt idx="1278">
                  <c:v>0.69027449455203971</c:v>
                </c:pt>
                <c:pt idx="1279">
                  <c:v>0.67696603608476091</c:v>
                </c:pt>
                <c:pt idx="1280">
                  <c:v>0.66358161609655009</c:v>
                </c:pt>
                <c:pt idx="1281">
                  <c:v>0.65013338843075641</c:v>
                </c:pt>
                <c:pt idx="1282">
                  <c:v>0.63663350693072907</c:v>
                </c:pt>
                <c:pt idx="1283">
                  <c:v>0.6230971639006545</c:v>
                </c:pt>
                <c:pt idx="1284">
                  <c:v>0.60952739780136977</c:v>
                </c:pt>
                <c:pt idx="1285">
                  <c:v>0.59592724709371214</c:v>
                </c:pt>
                <c:pt idx="1286">
                  <c:v>0.58232101946438009</c:v>
                </c:pt>
                <c:pt idx="1287">
                  <c:v>0.56872390721755983</c:v>
                </c:pt>
                <c:pt idx="1288">
                  <c:v>0.55515717957911237</c:v>
                </c:pt>
                <c:pt idx="1289">
                  <c:v>0.54164210577489869</c:v>
                </c:pt>
                <c:pt idx="1290">
                  <c:v>0.52819083964826774</c:v>
                </c:pt>
                <c:pt idx="1291">
                  <c:v>0.51480945812089429</c:v>
                </c:pt>
                <c:pt idx="1292">
                  <c:v>0.5015101150361273</c:v>
                </c:pt>
                <c:pt idx="1293">
                  <c:v>0.48830192577647863</c:v>
                </c:pt>
                <c:pt idx="1294">
                  <c:v>0.47519096726362292</c:v>
                </c:pt>
                <c:pt idx="1295">
                  <c:v>0.46217116257588553</c:v>
                </c:pt>
                <c:pt idx="1296">
                  <c:v>0.44924555017410384</c:v>
                </c:pt>
                <c:pt idx="1297">
                  <c:v>0.43642932236246407</c:v>
                </c:pt>
                <c:pt idx="1298">
                  <c:v>0.42372855606264087</c:v>
                </c:pt>
                <c:pt idx="1299">
                  <c:v>0.41114628973547157</c:v>
                </c:pt>
                <c:pt idx="1300">
                  <c:v>0.39868252338095611</c:v>
                </c:pt>
                <c:pt idx="1301">
                  <c:v>0.3863463723816063</c:v>
                </c:pt>
                <c:pt idx="1302">
                  <c:v>0.37413783673742224</c:v>
                </c:pt>
                <c:pt idx="1303">
                  <c:v>0.36205995490924114</c:v>
                </c:pt>
                <c:pt idx="1304">
                  <c:v>0.35011576535790029</c:v>
                </c:pt>
                <c:pt idx="1305">
                  <c:v>0.33830830654423694</c:v>
                </c:pt>
                <c:pt idx="1306">
                  <c:v>0.32663150154657655</c:v>
                </c:pt>
                <c:pt idx="1307">
                  <c:v>0.3150883888257564</c:v>
                </c:pt>
                <c:pt idx="1308">
                  <c:v>0.30368838761037209</c:v>
                </c:pt>
                <c:pt idx="1309">
                  <c:v>0.29244942481936348</c:v>
                </c:pt>
                <c:pt idx="1310">
                  <c:v>0.28136511968497235</c:v>
                </c:pt>
                <c:pt idx="1311">
                  <c:v>0.27042027990301232</c:v>
                </c:pt>
                <c:pt idx="1312">
                  <c:v>0.25960730932139015</c:v>
                </c:pt>
                <c:pt idx="1313">
                  <c:v>0.24892377717143604</c:v>
                </c:pt>
                <c:pt idx="1314">
                  <c:v>0.23836178345497303</c:v>
                </c:pt>
                <c:pt idx="1315">
                  <c:v>0.22791251663557308</c:v>
                </c:pt>
                <c:pt idx="1316">
                  <c:v>0.21757202671414769</c:v>
                </c:pt>
                <c:pt idx="1317">
                  <c:v>0.20733940215244565</c:v>
                </c:pt>
                <c:pt idx="1318">
                  <c:v>0.19721525064263445</c:v>
                </c:pt>
                <c:pt idx="1319">
                  <c:v>0.18720352218380257</c:v>
                </c:pt>
                <c:pt idx="1320">
                  <c:v>0.17731090138979197</c:v>
                </c:pt>
                <c:pt idx="1321">
                  <c:v>0.16754073056752372</c:v>
                </c:pt>
                <c:pt idx="1322">
                  <c:v>0.15788905971790929</c:v>
                </c:pt>
                <c:pt idx="1323">
                  <c:v>0.14834312730543214</c:v>
                </c:pt>
                <c:pt idx="1324">
                  <c:v>0.13888561410331982</c:v>
                </c:pt>
                <c:pt idx="1325">
                  <c:v>0.12950223934563707</c:v>
                </c:pt>
                <c:pt idx="1326">
                  <c:v>0.12019634533930491</c:v>
                </c:pt>
                <c:pt idx="1327">
                  <c:v>0.11098464361892839</c:v>
                </c:pt>
                <c:pt idx="1328">
                  <c:v>0.10188506110344743</c:v>
                </c:pt>
                <c:pt idx="1329">
                  <c:v>9.2905193944955236E-2</c:v>
                </c:pt>
                <c:pt idx="1330">
                  <c:v>8.405020752687517E-2</c:v>
                </c:pt>
                <c:pt idx="1331">
                  <c:v>7.5327698001300458E-2</c:v>
                </c:pt>
                <c:pt idx="1332">
                  <c:v>6.6740096136900892E-2</c:v>
                </c:pt>
                <c:pt idx="1333">
                  <c:v>5.8282844242420556E-2</c:v>
                </c:pt>
                <c:pt idx="1334">
                  <c:v>4.9953511549189644E-2</c:v>
                </c:pt>
                <c:pt idx="1335">
                  <c:v>4.1755136518045417E-2</c:v>
                </c:pt>
                <c:pt idx="1336">
                  <c:v>3.3691061455908888E-2</c:v>
                </c:pt>
                <c:pt idx="1337">
                  <c:v>2.576301828545732E-2</c:v>
                </c:pt>
                <c:pt idx="1338">
                  <c:v>1.7969062391754831E-2</c:v>
                </c:pt>
                <c:pt idx="1339">
                  <c:v>1.031195877416336E-2</c:v>
                </c:pt>
                <c:pt idx="1340">
                  <c:v>2.8020746610596934E-3</c:v>
                </c:pt>
                <c:pt idx="1341">
                  <c:v>-4.5520701033684371E-3</c:v>
                </c:pt>
                <c:pt idx="1342">
                  <c:v>-1.1747935365861068E-2</c:v>
                </c:pt>
                <c:pt idx="1343">
                  <c:v>-1.878087835825884E-2</c:v>
                </c:pt>
                <c:pt idx="1344">
                  <c:v>-2.5641996390308522E-2</c:v>
                </c:pt>
                <c:pt idx="1345">
                  <c:v>-3.2328311770389591E-2</c:v>
                </c:pt>
                <c:pt idx="1346">
                  <c:v>-3.8842771805514195E-2</c:v>
                </c:pt>
                <c:pt idx="1347">
                  <c:v>-4.5181608804244121E-2</c:v>
                </c:pt>
                <c:pt idx="1348">
                  <c:v>-5.1331757384979061E-2</c:v>
                </c:pt>
                <c:pt idx="1349">
                  <c:v>-5.7279848320035E-2</c:v>
                </c:pt>
                <c:pt idx="1350">
                  <c:v>-6.3015854688648926E-2</c:v>
                </c:pt>
                <c:pt idx="1351">
                  <c:v>-6.8529749570057794E-2</c:v>
                </c:pt>
                <c:pt idx="1352">
                  <c:v>-7.3813329120000964E-2</c:v>
                </c:pt>
                <c:pt idx="1353">
                  <c:v>-7.8861731801138812E-2</c:v>
                </c:pt>
                <c:pt idx="1354">
                  <c:v>-8.367252684480149E-2</c:v>
                </c:pt>
                <c:pt idx="1355">
                  <c:v>-8.823842194497955E-2</c:v>
                </c:pt>
                <c:pt idx="1356">
                  <c:v>-9.2548478642658763E-2</c:v>
                </c:pt>
                <c:pt idx="1357">
                  <c:v>-9.6596923862248329E-2</c:v>
                </c:pt>
                <c:pt idx="1358">
                  <c:v>-0.10038193452724588</c:v>
                </c:pt>
                <c:pt idx="1359">
                  <c:v>-0.10389956063856291</c:v>
                </c:pt>
                <c:pt idx="1360">
                  <c:v>-0.10714007912152021</c:v>
                </c:pt>
                <c:pt idx="1361">
                  <c:v>-0.11009589382402449</c:v>
                </c:pt>
                <c:pt idx="1362">
                  <c:v>-0.11276609320782463</c:v>
                </c:pt>
                <c:pt idx="1363">
                  <c:v>-0.11515006958075318</c:v>
                </c:pt>
                <c:pt idx="1364">
                  <c:v>-0.11723870756029825</c:v>
                </c:pt>
                <c:pt idx="1365">
                  <c:v>-0.11902106868744568</c:v>
                </c:pt>
                <c:pt idx="1366">
                  <c:v>-0.12049593757786056</c:v>
                </c:pt>
                <c:pt idx="1367">
                  <c:v>-0.12166665653846387</c:v>
                </c:pt>
                <c:pt idx="1368">
                  <c:v>-0.12253170633883699</c:v>
                </c:pt>
                <c:pt idx="1369">
                  <c:v>-0.12308622544164027</c:v>
                </c:pt>
                <c:pt idx="1370">
                  <c:v>-0.12333264461554355</c:v>
                </c:pt>
                <c:pt idx="1371">
                  <c:v>-0.12327795232047253</c:v>
                </c:pt>
                <c:pt idx="1372">
                  <c:v>-0.12292670624768316</c:v>
                </c:pt>
                <c:pt idx="1373">
                  <c:v>-0.12228194485801272</c:v>
                </c:pt>
                <c:pt idx="1374">
                  <c:v>-0.1213470104583822</c:v>
                </c:pt>
                <c:pt idx="1375">
                  <c:v>-0.12012676458613124</c:v>
                </c:pt>
                <c:pt idx="1376">
                  <c:v>-0.11862576493251577</c:v>
                </c:pt>
                <c:pt idx="1377">
                  <c:v>-0.11684917688095918</c:v>
                </c:pt>
                <c:pt idx="1378">
                  <c:v>-0.11480307735313598</c:v>
                </c:pt>
                <c:pt idx="1379">
                  <c:v>-0.11249384711680452</c:v>
                </c:pt>
                <c:pt idx="1380">
                  <c:v>-0.10992817078580673</c:v>
                </c:pt>
                <c:pt idx="1381">
                  <c:v>-0.10711334066615215</c:v>
                </c:pt>
                <c:pt idx="1382">
                  <c:v>-0.10405695290993394</c:v>
                </c:pt>
                <c:pt idx="1383">
                  <c:v>-0.10076660366924529</c:v>
                </c:pt>
                <c:pt idx="1384">
                  <c:v>-9.7250496788346893E-2</c:v>
                </c:pt>
                <c:pt idx="1385">
                  <c:v>-9.3517443803666805E-2</c:v>
                </c:pt>
                <c:pt idx="1386">
                  <c:v>-8.957534471338198E-2</c:v>
                </c:pt>
                <c:pt idx="1387">
                  <c:v>-8.5434834130422882E-2</c:v>
                </c:pt>
                <c:pt idx="1388">
                  <c:v>-8.110715435988744E-2</c:v>
                </c:pt>
                <c:pt idx="1389">
                  <c:v>-7.6601724630371237E-2</c:v>
                </c:pt>
                <c:pt idx="1390">
                  <c:v>-7.192371032529761E-2</c:v>
                </c:pt>
                <c:pt idx="1391">
                  <c:v>-6.7081922981094694E-2</c:v>
                </c:pt>
                <c:pt idx="1392">
                  <c:v>-6.2088516441111588E-2</c:v>
                </c:pt>
                <c:pt idx="1393">
                  <c:v>-5.6953821472195035E-2</c:v>
                </c:pt>
                <c:pt idx="1394">
                  <c:v>-5.1684218842103342E-2</c:v>
                </c:pt>
                <c:pt idx="1395">
                  <c:v>-4.6289127779432053E-2</c:v>
                </c:pt>
                <c:pt idx="1396">
                  <c:v>-4.0779790589279094E-2</c:v>
                </c:pt>
                <c:pt idx="1397">
                  <c:v>-3.5167449576742407E-2</c:v>
                </c:pt>
                <c:pt idx="1398">
                  <c:v>-2.9459731278523551E-2</c:v>
                </c:pt>
                <c:pt idx="1399">
                  <c:v>-2.3663836846806879E-2</c:v>
                </c:pt>
                <c:pt idx="1400">
                  <c:v>-1.7789945125397277E-2</c:v>
                </c:pt>
                <c:pt idx="1401">
                  <c:v>-1.1841671882691104E-2</c:v>
                </c:pt>
                <c:pt idx="1402">
                  <c:v>-5.8136998122231198E-3</c:v>
                </c:pt>
                <c:pt idx="1403">
                  <c:v>2.9889582333173306E-4</c:v>
                </c:pt>
                <c:pt idx="1404">
                  <c:v>6.4908815790273282E-3</c:v>
                </c:pt>
                <c:pt idx="1405">
                  <c:v>1.2749108211744258E-2</c:v>
                </c:pt>
                <c:pt idx="1406">
                  <c:v>1.9063941369859682E-2</c:v>
                </c:pt>
                <c:pt idx="1407">
                  <c:v>2.5431461438893511E-2</c:v>
                </c:pt>
                <c:pt idx="1408">
                  <c:v>3.1847931112015899E-2</c:v>
                </c:pt>
                <c:pt idx="1409">
                  <c:v>3.8310433466823043E-2</c:v>
                </c:pt>
                <c:pt idx="1410">
                  <c:v>4.4822158887194104E-2</c:v>
                </c:pt>
                <c:pt idx="1411">
                  <c:v>5.1387361218301258E-2</c:v>
                </c:pt>
                <c:pt idx="1412">
                  <c:v>5.8009078920981783E-2</c:v>
                </c:pt>
                <c:pt idx="1413">
                  <c:v>6.4684881226565863E-2</c:v>
                </c:pt>
                <c:pt idx="1414">
                  <c:v>7.140990659771386E-2</c:v>
                </c:pt>
                <c:pt idx="1415">
                  <c:v>7.8178685804918657E-2</c:v>
                </c:pt>
                <c:pt idx="1416">
                  <c:v>8.498666115692434E-2</c:v>
                </c:pt>
                <c:pt idx="1417">
                  <c:v>9.1833224961563459E-2</c:v>
                </c:pt>
                <c:pt idx="1418">
                  <c:v>9.8723846448343117E-2</c:v>
                </c:pt>
                <c:pt idx="1419">
                  <c:v>0.10566581792327277</c:v>
                </c:pt>
                <c:pt idx="1420">
                  <c:v>0.11266308938544091</c:v>
                </c:pt>
                <c:pt idx="1421">
                  <c:v>0.1197135339122614</c:v>
                </c:pt>
                <c:pt idx="1422">
                  <c:v>0.12681198612031089</c:v>
                </c:pt>
                <c:pt idx="1423">
                  <c:v>0.13395358447224973</c:v>
                </c:pt>
                <c:pt idx="1424">
                  <c:v>0.14113741742982674</c:v>
                </c:pt>
                <c:pt idx="1425">
                  <c:v>0.14836378883912565</c:v>
                </c:pt>
                <c:pt idx="1426">
                  <c:v>0.15563269870014645</c:v>
                </c:pt>
                <c:pt idx="1427">
                  <c:v>0.16294293162855425</c:v>
                </c:pt>
                <c:pt idx="1428">
                  <c:v>0.17029479147043275</c:v>
                </c:pt>
                <c:pt idx="1429">
                  <c:v>0.17768979745620059</c:v>
                </c:pt>
                <c:pt idx="1430">
                  <c:v>0.18512946881627643</c:v>
                </c:pt>
                <c:pt idx="1431">
                  <c:v>0.19261380555066024</c:v>
                </c:pt>
                <c:pt idx="1432">
                  <c:v>0.200144023043687</c:v>
                </c:pt>
                <c:pt idx="1433">
                  <c:v>0.20772315975619388</c:v>
                </c:pt>
                <c:pt idx="1434">
                  <c:v>0.21535091184209723</c:v>
                </c:pt>
                <c:pt idx="1435">
                  <c:v>0.22302241776405743</c:v>
                </c:pt>
                <c:pt idx="1436">
                  <c:v>0.2307309929082324</c:v>
                </c:pt>
                <c:pt idx="1437">
                  <c:v>0.23847299112161741</c:v>
                </c:pt>
                <c:pt idx="1438">
                  <c:v>0.24624567778945897</c:v>
                </c:pt>
                <c:pt idx="1439">
                  <c:v>0.25404479906658478</c:v>
                </c:pt>
                <c:pt idx="1440">
                  <c:v>0.26186610110782282</c:v>
                </c:pt>
                <c:pt idx="1441">
                  <c:v>0.26970441852974952</c:v>
                </c:pt>
                <c:pt idx="1442">
                  <c:v>0.27755580133327662</c:v>
                </c:pt>
                <c:pt idx="1443">
                  <c:v>0.28541508413498057</c:v>
                </c:pt>
                <c:pt idx="1444">
                  <c:v>0.29327467078276825</c:v>
                </c:pt>
                <c:pt idx="1445">
                  <c:v>0.30112453435587672</c:v>
                </c:pt>
                <c:pt idx="1446">
                  <c:v>0.30895373639529156</c:v>
                </c:pt>
                <c:pt idx="1447">
                  <c:v>0.31675650382542214</c:v>
                </c:pt>
                <c:pt idx="1448">
                  <c:v>0.32451977126466813</c:v>
                </c:pt>
                <c:pt idx="1449">
                  <c:v>0.33224353871302953</c:v>
                </c:pt>
                <c:pt idx="1450">
                  <c:v>0.33991261386631982</c:v>
                </c:pt>
                <c:pt idx="1451">
                  <c:v>0.34752395826370192</c:v>
                </c:pt>
                <c:pt idx="1452">
                  <c:v>0.35505934114015203</c:v>
                </c:pt>
                <c:pt idx="1453">
                  <c:v>0.36250964711315831</c:v>
                </c:pt>
                <c:pt idx="1454">
                  <c:v>0.36986272233937173</c:v>
                </c:pt>
                <c:pt idx="1455">
                  <c:v>0.37710945143628044</c:v>
                </c:pt>
                <c:pt idx="1456">
                  <c:v>0.38423464209969799</c:v>
                </c:pt>
                <c:pt idx="1457">
                  <c:v>0.3912261404862753</c:v>
                </c:pt>
                <c:pt idx="1458">
                  <c:v>0.39808394659601226</c:v>
                </c:pt>
                <c:pt idx="1459">
                  <c:v>0.40480198350723456</c:v>
                </c:pt>
                <c:pt idx="1460">
                  <c:v>0.4113741742982675</c:v>
                </c:pt>
                <c:pt idx="1461">
                  <c:v>0.41779140358659916</c:v>
                </c:pt>
                <c:pt idx="1462">
                  <c:v>0.4240445559897178</c:v>
                </c:pt>
                <c:pt idx="1463">
                  <c:v>0.43012147766427433</c:v>
                </c:pt>
                <c:pt idx="1464">
                  <c:v>0.43601913014943144</c:v>
                </c:pt>
                <c:pt idx="1465">
                  <c:v>0.44172839806267739</c:v>
                </c:pt>
                <c:pt idx="1466">
                  <c:v>0.44724016602150007</c:v>
                </c:pt>
                <c:pt idx="1467">
                  <c:v>0.45254228018255066</c:v>
                </c:pt>
                <c:pt idx="1468">
                  <c:v>0.45761650978080537</c:v>
                </c:pt>
                <c:pt idx="1469">
                  <c:v>0.46246285481626426</c:v>
                </c:pt>
                <c:pt idx="1470">
                  <c:v>0.46707219990641535</c:v>
                </c:pt>
                <c:pt idx="1471">
                  <c:v>0.47144454505125877</c:v>
                </c:pt>
                <c:pt idx="1472">
                  <c:v>0.47558292871163177</c:v>
                </c:pt>
                <c:pt idx="1473">
                  <c:v>0.47948127396585982</c:v>
                </c:pt>
                <c:pt idx="1474">
                  <c:v>0.48313958081394287</c:v>
                </c:pt>
                <c:pt idx="1475">
                  <c:v>0.48655481079504365</c:v>
                </c:pt>
                <c:pt idx="1476">
                  <c:v>0.48972696390916221</c:v>
                </c:pt>
                <c:pt idx="1477">
                  <c:v>0.4926590786171357</c:v>
                </c:pt>
                <c:pt idx="1478">
                  <c:v>0.49535115491896425</c:v>
                </c:pt>
                <c:pt idx="1479">
                  <c:v>0.4978031928146478</c:v>
                </c:pt>
                <c:pt idx="1480">
                  <c:v>0.50001215384334907</c:v>
                </c:pt>
                <c:pt idx="1481">
                  <c:v>0.5019810764659054</c:v>
                </c:pt>
                <c:pt idx="1482">
                  <c:v>0.5037069222214795</c:v>
                </c:pt>
                <c:pt idx="1483">
                  <c:v>0.50519880649258309</c:v>
                </c:pt>
                <c:pt idx="1484">
                  <c:v>0.50645065235754172</c:v>
                </c:pt>
                <c:pt idx="1485">
                  <c:v>0.50747157519886721</c:v>
                </c:pt>
                <c:pt idx="1486">
                  <c:v>0.50825549809488502</c:v>
                </c:pt>
                <c:pt idx="1487">
                  <c:v>0.50880849796726968</c:v>
                </c:pt>
                <c:pt idx="1488">
                  <c:v>0.50912753635518382</c:v>
                </c:pt>
                <c:pt idx="1489">
                  <c:v>0.50922780556281411</c:v>
                </c:pt>
                <c:pt idx="1490">
                  <c:v>0.50910626712932294</c:v>
                </c:pt>
                <c:pt idx="1491">
                  <c:v>0.50877811335889689</c:v>
                </c:pt>
                <c:pt idx="1492">
                  <c:v>0.50824030579069868</c:v>
                </c:pt>
                <c:pt idx="1493">
                  <c:v>0.50750499826807727</c:v>
                </c:pt>
                <c:pt idx="1494">
                  <c:v>0.50656915233019562</c:v>
                </c:pt>
                <c:pt idx="1495">
                  <c:v>0.50544492182040257</c:v>
                </c:pt>
                <c:pt idx="1496">
                  <c:v>0.50413534519953573</c:v>
                </c:pt>
                <c:pt idx="1497">
                  <c:v>0.50264953785010658</c:v>
                </c:pt>
                <c:pt idx="1498">
                  <c:v>0.5009905382329527</c:v>
                </c:pt>
                <c:pt idx="1499">
                  <c:v>0.49916746173058574</c:v>
                </c:pt>
                <c:pt idx="1500">
                  <c:v>0.49718638526468029</c:v>
                </c:pt>
                <c:pt idx="1501">
                  <c:v>0.49504730883523634</c:v>
                </c:pt>
                <c:pt idx="1502">
                  <c:v>0.49275630936392861</c:v>
                </c:pt>
                <c:pt idx="1503">
                  <c:v>0.49031338685075687</c:v>
                </c:pt>
                <c:pt idx="1504">
                  <c:v>0.48772765667823303</c:v>
                </c:pt>
                <c:pt idx="1505">
                  <c:v>0.48499608038551995</c:v>
                </c:pt>
                <c:pt idx="1506">
                  <c:v>0.48212473489429197</c:v>
                </c:pt>
                <c:pt idx="1507">
                  <c:v>0.47911665866538639</c:v>
                </c:pt>
                <c:pt idx="1508">
                  <c:v>0.47596577477712892</c:v>
                </c:pt>
                <c:pt idx="1509">
                  <c:v>0.47268119861203112</c:v>
                </c:pt>
                <c:pt idx="1510">
                  <c:v>0.46925989170925569</c:v>
                </c:pt>
                <c:pt idx="1511">
                  <c:v>0.46570185406880282</c:v>
                </c:pt>
                <c:pt idx="1512">
                  <c:v>0.4620070856906725</c:v>
                </c:pt>
                <c:pt idx="1513">
                  <c:v>0.45817558657486462</c:v>
                </c:pt>
                <c:pt idx="1514">
                  <c:v>0.45420127979970465</c:v>
                </c:pt>
                <c:pt idx="1515">
                  <c:v>0.45008112690435531</c:v>
                </c:pt>
                <c:pt idx="1516">
                  <c:v>0.44581816634965388</c:v>
                </c:pt>
                <c:pt idx="1517">
                  <c:v>0.4414032827530886</c:v>
                </c:pt>
                <c:pt idx="1518">
                  <c:v>0.43683951457549663</c:v>
                </c:pt>
                <c:pt idx="1519">
                  <c:v>0.43211774643436623</c:v>
                </c:pt>
                <c:pt idx="1520">
                  <c:v>0.42723797832969734</c:v>
                </c:pt>
                <c:pt idx="1521">
                  <c:v>0.42219717180065264</c:v>
                </c:pt>
                <c:pt idx="1522">
                  <c:v>0.41699228838639496</c:v>
                </c:pt>
                <c:pt idx="1523">
                  <c:v>0.41162028962608699</c:v>
                </c:pt>
                <c:pt idx="1524">
                  <c:v>0.40607509859805418</c:v>
                </c:pt>
                <c:pt idx="1525">
                  <c:v>0.40035367684145912</c:v>
                </c:pt>
                <c:pt idx="1526">
                  <c:v>0.39445298589546474</c:v>
                </c:pt>
                <c:pt idx="1527">
                  <c:v>0.3883760642209082</c:v>
                </c:pt>
                <c:pt idx="1528">
                  <c:v>0.38211379643527776</c:v>
                </c:pt>
                <c:pt idx="1529">
                  <c:v>0.37566922099941052</c:v>
                </c:pt>
                <c:pt idx="1530">
                  <c:v>0.3690423379133066</c:v>
                </c:pt>
                <c:pt idx="1531">
                  <c:v>0.36222707025529144</c:v>
                </c:pt>
                <c:pt idx="1532">
                  <c:v>0.35522645648620232</c:v>
                </c:pt>
                <c:pt idx="1533">
                  <c:v>0.34803441968436466</c:v>
                </c:pt>
                <c:pt idx="1534">
                  <c:v>0.34065399831061577</c:v>
                </c:pt>
                <c:pt idx="1535">
                  <c:v>0.3330851923649556</c:v>
                </c:pt>
                <c:pt idx="1536">
                  <c:v>0.32532800184738414</c:v>
                </c:pt>
                <c:pt idx="1537">
                  <c:v>0.31738242675790151</c:v>
                </c:pt>
                <c:pt idx="1538">
                  <c:v>0.30925454401818214</c:v>
                </c:pt>
                <c:pt idx="1539">
                  <c:v>0.30094253055172371</c:v>
                </c:pt>
                <c:pt idx="1540">
                  <c:v>0.29245124789586585</c:v>
                </c:pt>
                <c:pt idx="1541">
                  <c:v>0.28378251912711094</c:v>
                </c:pt>
                <c:pt idx="1542">
                  <c:v>0.27493968655237999</c:v>
                </c:pt>
                <c:pt idx="1543">
                  <c:v>0.26592609247859406</c:v>
                </c:pt>
                <c:pt idx="1544">
                  <c:v>0.25674629459700893</c:v>
                </c:pt>
                <c:pt idx="1545">
                  <c:v>0.24740485059888059</c:v>
                </c:pt>
                <c:pt idx="1546">
                  <c:v>0.23790814125196741</c:v>
                </c:pt>
                <c:pt idx="1547">
                  <c:v>0.22826163578577635</c:v>
                </c:pt>
                <c:pt idx="1548">
                  <c:v>0.21847232266023323</c:v>
                </c:pt>
                <c:pt idx="1549">
                  <c:v>0.20854688648918002</c:v>
                </c:pt>
                <c:pt idx="1550">
                  <c:v>0.19849261957862624</c:v>
                </c:pt>
                <c:pt idx="1551">
                  <c:v>0.18831742192674877</c:v>
                </c:pt>
                <c:pt idx="1552">
                  <c:v>0.17802828199347337</c:v>
                </c:pt>
                <c:pt idx="1553">
                  <c:v>0.16763279593089322</c:v>
                </c:pt>
                <c:pt idx="1554">
                  <c:v>0.15713916758326901</c:v>
                </c:pt>
                <c:pt idx="1555">
                  <c:v>0.14655651233311254</c:v>
                </c:pt>
                <c:pt idx="1556">
                  <c:v>0.13589485710118682</c:v>
                </c:pt>
              </c:numCache>
            </c:numRef>
          </c:yVal>
          <c:smooth val="1"/>
          <c:extLst>
            <c:ext xmlns:c16="http://schemas.microsoft.com/office/drawing/2014/chart" uri="{C3380CC4-5D6E-409C-BE32-E72D297353CC}">
              <c16:uniqueId val="{00000001-8A07-4094-9155-42F735373421}"/>
            </c:ext>
          </c:extLst>
        </c:ser>
        <c:dLbls>
          <c:showLegendKey val="0"/>
          <c:showVal val="0"/>
          <c:showCatName val="0"/>
          <c:showSerName val="0"/>
          <c:showPercent val="0"/>
          <c:showBubbleSize val="0"/>
        </c:dLbls>
        <c:axId val="172922752"/>
        <c:axId val="172924288"/>
      </c:scatterChart>
      <c:valAx>
        <c:axId val="172922752"/>
        <c:scaling>
          <c:orientation val="minMax"/>
        </c:scaling>
        <c:delete val="0"/>
        <c:axPos val="b"/>
        <c:title>
          <c:tx>
            <c:rich>
              <a:bodyPr/>
              <a:lstStyle/>
              <a:p>
                <a:pPr>
                  <a:defRPr/>
                </a:pPr>
                <a:r>
                  <a:rPr lang="en-US"/>
                  <a:t>Time (sec)</a:t>
                </a:r>
              </a:p>
            </c:rich>
          </c:tx>
          <c:layout>
            <c:manualLayout>
              <c:xMode val="edge"/>
              <c:yMode val="edge"/>
              <c:x val="0.48583792650918634"/>
              <c:y val="0.90645815106445027"/>
            </c:manualLayout>
          </c:layout>
          <c:overlay val="0"/>
        </c:title>
        <c:numFmt formatCode="General" sourceLinked="1"/>
        <c:majorTickMark val="out"/>
        <c:minorTickMark val="none"/>
        <c:tickLblPos val="nextTo"/>
        <c:crossAx val="172924288"/>
        <c:crossesAt val="-0.5"/>
        <c:crossBetween val="midCat"/>
      </c:valAx>
      <c:valAx>
        <c:axId val="172924288"/>
        <c:scaling>
          <c:orientation val="minMax"/>
          <c:min val="-0.5"/>
        </c:scaling>
        <c:delete val="0"/>
        <c:axPos val="l"/>
        <c:majorGridlines/>
        <c:title>
          <c:tx>
            <c:rich>
              <a:bodyPr/>
              <a:lstStyle/>
              <a:p>
                <a:pPr>
                  <a:defRPr/>
                </a:pPr>
                <a:r>
                  <a:rPr lang="en-US"/>
                  <a:t>Displacement Amplification</a:t>
                </a:r>
              </a:p>
            </c:rich>
          </c:tx>
          <c:overlay val="0"/>
        </c:title>
        <c:numFmt formatCode="General" sourceLinked="1"/>
        <c:majorTickMark val="out"/>
        <c:minorTickMark val="none"/>
        <c:tickLblPos val="nextTo"/>
        <c:crossAx val="172922752"/>
        <c:crosses val="autoZero"/>
        <c:crossBetween val="midCat"/>
      </c:valAx>
    </c:plotArea>
    <c:legend>
      <c:legendPos val="r"/>
      <c:layout>
        <c:manualLayout>
          <c:xMode val="edge"/>
          <c:yMode val="edge"/>
          <c:x val="0.19680489938757659"/>
          <c:y val="0.63387540099154271"/>
          <c:w val="0.52819510061242347"/>
          <c:h val="0.13965660542432196"/>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s!$B$1</c:f>
              <c:strCache>
                <c:ptCount val="1"/>
                <c:pt idx="0">
                  <c:v>0.125</c:v>
                </c:pt>
              </c:strCache>
            </c:strRef>
          </c:tx>
          <c:spPr>
            <a:ln w="19050" cap="rnd">
              <a:solidFill>
                <a:schemeClr val="accent1"/>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B$2:$B$16</c:f>
              <c:numCache>
                <c:formatCode>General</c:formatCode>
                <c:ptCount val="15"/>
                <c:pt idx="0">
                  <c:v>1.5562578778719001</c:v>
                </c:pt>
                <c:pt idx="1">
                  <c:v>1.50090783180361</c:v>
                </c:pt>
                <c:pt idx="2">
                  <c:v>1.45992381623099</c:v>
                </c:pt>
                <c:pt idx="3">
                  <c:v>1.41051441882427</c:v>
                </c:pt>
                <c:pt idx="4">
                  <c:v>1.34470335887349</c:v>
                </c:pt>
                <c:pt idx="5">
                  <c:v>1.2874277076674701</c:v>
                </c:pt>
                <c:pt idx="6">
                  <c:v>1.25835189812651</c:v>
                </c:pt>
                <c:pt idx="7">
                  <c:v>1.22288835539143</c:v>
                </c:pt>
                <c:pt idx="8">
                  <c:v>1.1877785369198099</c:v>
                </c:pt>
                <c:pt idx="9">
                  <c:v>1.1554714146245899</c:v>
                </c:pt>
                <c:pt idx="10">
                  <c:v>1.1250691473448999</c:v>
                </c:pt>
                <c:pt idx="11">
                  <c:v>1.1077861071768</c:v>
                </c:pt>
                <c:pt idx="12">
                  <c:v>1.0968816357506701</c:v>
                </c:pt>
                <c:pt idx="13">
                  <c:v>1.0730673097885399</c:v>
                </c:pt>
                <c:pt idx="14">
                  <c:v>1.06851286414761</c:v>
                </c:pt>
              </c:numCache>
            </c:numRef>
          </c:yVal>
          <c:smooth val="1"/>
          <c:extLst>
            <c:ext xmlns:c16="http://schemas.microsoft.com/office/drawing/2014/chart" uri="{C3380CC4-5D6E-409C-BE32-E72D297353CC}">
              <c16:uniqueId val="{00000000-16D2-4E50-A09D-CBA60778EA4E}"/>
            </c:ext>
          </c:extLst>
        </c:ser>
        <c:ser>
          <c:idx val="1"/>
          <c:order val="1"/>
          <c:tx>
            <c:strRef>
              <c:f>ss!$C$1</c:f>
              <c:strCache>
                <c:ptCount val="1"/>
                <c:pt idx="0">
                  <c:v>0.25</c:v>
                </c:pt>
              </c:strCache>
            </c:strRef>
          </c:tx>
          <c:spPr>
            <a:ln w="19050"/>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C$2:$C$16</c:f>
              <c:numCache>
                <c:formatCode>General</c:formatCode>
                <c:ptCount val="15"/>
                <c:pt idx="0">
                  <c:v>1.59465574325606</c:v>
                </c:pt>
                <c:pt idx="1">
                  <c:v>1.5945550074270201</c:v>
                </c:pt>
                <c:pt idx="2">
                  <c:v>1.5931163397318999</c:v>
                </c:pt>
                <c:pt idx="3">
                  <c:v>1.58959190515305</c:v>
                </c:pt>
                <c:pt idx="4">
                  <c:v>1.58681862443663</c:v>
                </c:pt>
                <c:pt idx="5">
                  <c:v>1.57919775154946</c:v>
                </c:pt>
                <c:pt idx="6">
                  <c:v>1.5608591265364</c:v>
                </c:pt>
                <c:pt idx="7">
                  <c:v>1.5305656667863199</c:v>
                </c:pt>
                <c:pt idx="8">
                  <c:v>1.5048031586681401</c:v>
                </c:pt>
                <c:pt idx="9">
                  <c:v>1.4881076834070801</c:v>
                </c:pt>
                <c:pt idx="10">
                  <c:v>1.45530437475815</c:v>
                </c:pt>
                <c:pt idx="11">
                  <c:v>1.4259370459075</c:v>
                </c:pt>
                <c:pt idx="12">
                  <c:v>1.3947280531034301</c:v>
                </c:pt>
                <c:pt idx="13">
                  <c:v>1.3758831557442801</c:v>
                </c:pt>
                <c:pt idx="14">
                  <c:v>1.33291919213928</c:v>
                </c:pt>
              </c:numCache>
            </c:numRef>
          </c:yVal>
          <c:smooth val="1"/>
          <c:extLst>
            <c:ext xmlns:c16="http://schemas.microsoft.com/office/drawing/2014/chart" uri="{C3380CC4-5D6E-409C-BE32-E72D297353CC}">
              <c16:uniqueId val="{00000001-16D2-4E50-A09D-CBA60778EA4E}"/>
            </c:ext>
          </c:extLst>
        </c:ser>
        <c:ser>
          <c:idx val="2"/>
          <c:order val="2"/>
          <c:tx>
            <c:strRef>
              <c:f>ss!$D$1</c:f>
              <c:strCache>
                <c:ptCount val="1"/>
                <c:pt idx="0">
                  <c:v>0.375</c:v>
                </c:pt>
              </c:strCache>
            </c:strRef>
          </c:tx>
          <c:spPr>
            <a:ln w="19050" cap="rnd">
              <a:solidFill>
                <a:schemeClr val="accent3"/>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D$2:$D$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58213924127</c:v>
                </c:pt>
                <c:pt idx="9">
                  <c:v>1.59279408027275</c:v>
                </c:pt>
                <c:pt idx="10">
                  <c:v>1.5895798205306599</c:v>
                </c:pt>
                <c:pt idx="11">
                  <c:v>1.5881218940858199</c:v>
                </c:pt>
                <c:pt idx="12">
                  <c:v>1.5865317701441799</c:v>
                </c:pt>
                <c:pt idx="13">
                  <c:v>1.5836053802490599</c:v>
                </c:pt>
                <c:pt idx="14">
                  <c:v>1.56248995328731</c:v>
                </c:pt>
              </c:numCache>
            </c:numRef>
          </c:yVal>
          <c:smooth val="1"/>
          <c:extLst>
            <c:ext xmlns:c16="http://schemas.microsoft.com/office/drawing/2014/chart" uri="{C3380CC4-5D6E-409C-BE32-E72D297353CC}">
              <c16:uniqueId val="{00000002-16D2-4E50-A09D-CBA60778EA4E}"/>
            </c:ext>
          </c:extLst>
        </c:ser>
        <c:ser>
          <c:idx val="3"/>
          <c:order val="3"/>
          <c:tx>
            <c:strRef>
              <c:f>ss!$E$1</c:f>
              <c:strCache>
                <c:ptCount val="1"/>
                <c:pt idx="0">
                  <c:v>0.5</c:v>
                </c:pt>
              </c:strCache>
            </c:strRef>
          </c:tx>
          <c:spPr>
            <a:ln w="19050" cap="rnd">
              <a:solidFill>
                <a:schemeClr val="accent4"/>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E$2:$E$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65574325606</c:v>
                </c:pt>
                <c:pt idx="9">
                  <c:v>1.59465574325606</c:v>
                </c:pt>
                <c:pt idx="10">
                  <c:v>1.59465574325606</c:v>
                </c:pt>
                <c:pt idx="11">
                  <c:v>1.59465574325606</c:v>
                </c:pt>
                <c:pt idx="12">
                  <c:v>1.59465574325606</c:v>
                </c:pt>
                <c:pt idx="13">
                  <c:v>1.59465574325606</c:v>
                </c:pt>
                <c:pt idx="14">
                  <c:v>1.5946517458602101</c:v>
                </c:pt>
              </c:numCache>
            </c:numRef>
          </c:yVal>
          <c:smooth val="1"/>
          <c:extLst>
            <c:ext xmlns:c16="http://schemas.microsoft.com/office/drawing/2014/chart" uri="{C3380CC4-5D6E-409C-BE32-E72D297353CC}">
              <c16:uniqueId val="{00000003-16D2-4E50-A09D-CBA60778EA4E}"/>
            </c:ext>
          </c:extLst>
        </c:ser>
        <c:dLbls>
          <c:showLegendKey val="0"/>
          <c:showVal val="0"/>
          <c:showCatName val="0"/>
          <c:showSerName val="0"/>
          <c:showPercent val="0"/>
          <c:showBubbleSize val="0"/>
        </c:dLbls>
        <c:axId val="158277488"/>
        <c:axId val="1982974352"/>
      </c:scatterChart>
      <c:valAx>
        <c:axId val="158277488"/>
        <c:scaling>
          <c:orientation val="minMax"/>
          <c:max val="24"/>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Straightedge Length (ft.)</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982974352"/>
        <c:crosses val="autoZero"/>
        <c:crossBetween val="midCat"/>
      </c:valAx>
      <c:valAx>
        <c:axId val="1982974352"/>
        <c:scaling>
          <c:orientation val="minMax"/>
          <c:max val="1.7000000000000002"/>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58277488"/>
        <c:crosses val="autoZero"/>
        <c:crossBetween val="midCat"/>
      </c:valAx>
      <c:spPr>
        <a:ln>
          <a:solidFill>
            <a:sysClr val="windowText" lastClr="000000"/>
          </a:solidFill>
        </a:ln>
      </c:spPr>
    </c:plotArea>
    <c:legend>
      <c:legendPos val="r"/>
      <c:layout>
        <c:manualLayout>
          <c:xMode val="edge"/>
          <c:yMode val="edge"/>
          <c:x val="0.15331933508311457"/>
          <c:y val="0.41589895013123357"/>
          <c:w val="0.14668066491688539"/>
          <c:h val="0.33486876640419949"/>
        </c:manualLayout>
      </c:layout>
      <c:overlay val="1"/>
      <c:spPr>
        <a:solidFill>
          <a:schemeClr val="bg1"/>
        </a:solidFill>
      </c:spPr>
      <c:txPr>
        <a:bodyPr/>
        <a:lstStyle/>
        <a:p>
          <a:pPr>
            <a:defRPr kern="100" baseline="0"/>
          </a:pPr>
          <a:endParaRPr lang="en-US"/>
        </a:p>
      </c:txPr>
    </c:legend>
    <c:plotVisOnly val="1"/>
    <c:dispBlanksAs val="gap"/>
    <c:showDLblsOverMax val="0"/>
    <c:extLst/>
  </c:chart>
  <c:txPr>
    <a:bodyPr/>
    <a:lstStyle/>
    <a:p>
      <a:pPr>
        <a:defRPr b="0"/>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9487248468941385"/>
          <c:h val="0.7115354330708662"/>
        </c:manualLayout>
      </c:layout>
      <c:scatterChart>
        <c:scatterStyle val="smoothMarker"/>
        <c:varyColors val="0"/>
        <c:ser>
          <c:idx val="3"/>
          <c:order val="0"/>
          <c:tx>
            <c:v>Traffic1</c:v>
          </c:tx>
          <c:spPr>
            <a:ln w="19050" cap="rnd">
              <a:solidFill>
                <a:schemeClr val="accent1"/>
              </a:solidFill>
              <a:round/>
            </a:ln>
            <a:effectLst/>
          </c:spPr>
          <c:marker>
            <c:symbol val="none"/>
          </c:marker>
          <c:xVal>
            <c:numRef>
              <c:f>traffic!$E$8:$E$22783</c:f>
              <c:numCache>
                <c:formatCode>0.00E+00</c:formatCode>
                <c:ptCount val="22776"/>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0-21BB-4709-BFAF-8274E323F996}"/>
            </c:ext>
          </c:extLst>
        </c:ser>
        <c:dLbls>
          <c:showLegendKey val="0"/>
          <c:showVal val="0"/>
          <c:showCatName val="0"/>
          <c:showSerName val="0"/>
          <c:showPercent val="0"/>
          <c:showBubbleSize val="0"/>
        </c:dLbls>
        <c:axId val="479863936"/>
        <c:axId val="479865856"/>
      </c:scatterChart>
      <c:scatterChart>
        <c:scatterStyle val="smoothMarker"/>
        <c:varyColors val="0"/>
        <c:ser>
          <c:idx val="0"/>
          <c:order val="1"/>
          <c:tx>
            <c:v>Traffic1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B$8:$B$17499</c:f>
              <c:numCache>
                <c:formatCode>General</c:formatCode>
                <c:ptCount val="174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5.0000000000000001E-307</c:v>
                </c:pt>
                <c:pt idx="266" formatCode="0.00E+00">
                  <c:v>-5.1E-307</c:v>
                </c:pt>
                <c:pt idx="267" formatCode="0.00E+00">
                  <c:v>9.6000000000000007E-307</c:v>
                </c:pt>
                <c:pt idx="268" formatCode="0.00E+00">
                  <c:v>1.8799999999999999E-306</c:v>
                </c:pt>
                <c:pt idx="269" formatCode="0.00E+00">
                  <c:v>-8.9000000000000007E-307</c:v>
                </c:pt>
                <c:pt idx="270" formatCode="0.00E+00">
                  <c:v>-6.5600000000000005E-306</c:v>
                </c:pt>
                <c:pt idx="271" formatCode="0.00E+00">
                  <c:v>-3.5000000000000002E-306</c:v>
                </c:pt>
                <c:pt idx="272" formatCode="0.00E+00">
                  <c:v>1.7290000000000001E-305</c:v>
                </c:pt>
                <c:pt idx="273" formatCode="0.00E+00">
                  <c:v>2.494E-305</c:v>
                </c:pt>
                <c:pt idx="274" formatCode="0.00E+00">
                  <c:v>-2.9449999999999998E-305</c:v>
                </c:pt>
                <c:pt idx="275" formatCode="0.00E+00">
                  <c:v>-9.9230000000000006E-305</c:v>
                </c:pt>
                <c:pt idx="276" formatCode="0.00E+00">
                  <c:v>-6.8499999999999995E-306</c:v>
                </c:pt>
                <c:pt idx="277" formatCode="0.00E+00">
                  <c:v>2.9714E-304</c:v>
                </c:pt>
                <c:pt idx="278" formatCode="0.00E+00">
                  <c:v>2.8554E-304</c:v>
                </c:pt>
                <c:pt idx="279" formatCode="0.00E+00">
                  <c:v>-6.5716000000000004E-304</c:v>
                </c:pt>
                <c:pt idx="280" formatCode="0.00E+00">
                  <c:v>-1.3973700000000001E-303</c:v>
                </c:pt>
                <c:pt idx="281" formatCode="0.00E+00">
                  <c:v>6.5937000000000004E-304</c:v>
                </c:pt>
                <c:pt idx="282" formatCode="0.00E+00">
                  <c:v>4.7704100000000002E-303</c:v>
                </c:pt>
                <c:pt idx="283" formatCode="0.00E+00">
                  <c:v>2.50003E-303</c:v>
                </c:pt>
                <c:pt idx="284" formatCode="0.00E+00">
                  <c:v>-1.2475200000000001E-302</c:v>
                </c:pt>
                <c:pt idx="285" formatCode="0.00E+00">
                  <c:v>-1.81117E-302</c:v>
                </c:pt>
                <c:pt idx="286" formatCode="0.00E+00">
                  <c:v>2.1361700000000001E-302</c:v>
                </c:pt>
                <c:pt idx="287" formatCode="0.00E+00">
                  <c:v>7.1842900000000001E-302</c:v>
                </c:pt>
                <c:pt idx="288" formatCode="0.00E+00">
                  <c:v>4.9359499999999998E-303</c:v>
                </c:pt>
                <c:pt idx="289" formatCode="0.00E+00">
                  <c:v>-2.1508299999999999E-301</c:v>
                </c:pt>
                <c:pt idx="290" formatCode="0.00E+00">
                  <c:v>-2.0678300000000002E-301</c:v>
                </c:pt>
                <c:pt idx="291" formatCode="0.00E+00">
                  <c:v>4.7581800000000003E-301</c:v>
                </c:pt>
                <c:pt idx="292" formatCode="0.00E+00">
                  <c:v>1.0116600000000001E-300</c:v>
                </c:pt>
                <c:pt idx="293" formatCode="0.00E+00">
                  <c:v>-4.7738000000000004E-301</c:v>
                </c:pt>
                <c:pt idx="294" formatCode="0.00E+00">
                  <c:v>-3.4537199999999997E-300</c:v>
                </c:pt>
                <c:pt idx="295" formatCode="0.00E+00">
                  <c:v>-1.8100399999999999E-300</c:v>
                </c:pt>
                <c:pt idx="296" formatCode="0.00E+00">
                  <c:v>9.0320600000000004E-300</c:v>
                </c:pt>
                <c:pt idx="297" formatCode="0.00E+00">
                  <c:v>1.3112799999999999E-299</c:v>
                </c:pt>
                <c:pt idx="298" formatCode="0.00E+00">
                  <c:v>-1.5465799999999999E-299</c:v>
                </c:pt>
                <c:pt idx="299" formatCode="0.00E+00">
                  <c:v>-5.2014099999999999E-299</c:v>
                </c:pt>
                <c:pt idx="300" formatCode="0.00E+00">
                  <c:v>-3.5736399999999997E-300</c:v>
                </c:pt>
                <c:pt idx="301" formatCode="0.00E+00">
                  <c:v>1.5572000000000001E-298</c:v>
                </c:pt>
                <c:pt idx="302" formatCode="0.00E+00">
                  <c:v>1.4971100000000001E-298</c:v>
                </c:pt>
                <c:pt idx="303" formatCode="0.00E+00">
                  <c:v>-3.4449100000000001E-298</c:v>
                </c:pt>
                <c:pt idx="304" formatCode="0.00E+00">
                  <c:v>-7.3243899999999998E-298</c:v>
                </c:pt>
                <c:pt idx="305" formatCode="0.00E+00">
                  <c:v>3.45622E-298</c:v>
                </c:pt>
                <c:pt idx="306" formatCode="0.00E+00">
                  <c:v>2.5004900000000001E-297</c:v>
                </c:pt>
                <c:pt idx="307" formatCode="0.00E+00">
                  <c:v>1.31047E-297</c:v>
                </c:pt>
                <c:pt idx="308" formatCode="0.00E+00">
                  <c:v>-6.5391999999999995E-297</c:v>
                </c:pt>
                <c:pt idx="309" formatCode="0.00E+00">
                  <c:v>-9.49362E-297</c:v>
                </c:pt>
                <c:pt idx="310" formatCode="0.00E+00">
                  <c:v>1.1197200000000001E-296</c:v>
                </c:pt>
                <c:pt idx="311" formatCode="0.00E+00">
                  <c:v>3.7658199999999998E-296</c:v>
                </c:pt>
                <c:pt idx="312" formatCode="0.00E+00">
                  <c:v>2.5873099999999998E-297</c:v>
                </c:pt>
                <c:pt idx="313" formatCode="0.00E+00">
                  <c:v>-1.1274099999999999E-295</c:v>
                </c:pt>
                <c:pt idx="314" formatCode="0.00E+00">
                  <c:v>-1.0838999999999999E-295</c:v>
                </c:pt>
                <c:pt idx="315" formatCode="0.00E+00">
                  <c:v>2.49411E-295</c:v>
                </c:pt>
                <c:pt idx="316" formatCode="0.00E+00">
                  <c:v>5.3028499999999996E-295</c:v>
                </c:pt>
                <c:pt idx="317" formatCode="0.00E+00">
                  <c:v>-2.5023000000000002E-295</c:v>
                </c:pt>
                <c:pt idx="318" formatCode="0.00E+00">
                  <c:v>-1.8103500000000001E-294</c:v>
                </c:pt>
                <c:pt idx="319" formatCode="0.00E+00">
                  <c:v>-9.4877600000000006E-295</c:v>
                </c:pt>
                <c:pt idx="320" formatCode="0.00E+00">
                  <c:v>4.73437E-294</c:v>
                </c:pt>
                <c:pt idx="321" formatCode="0.00E+00">
                  <c:v>6.8733700000000007E-294</c:v>
                </c:pt>
                <c:pt idx="322" formatCode="0.00E+00">
                  <c:v>-8.1067900000000006E-294</c:v>
                </c:pt>
                <c:pt idx="323" formatCode="0.00E+00">
                  <c:v>-2.7264499999999999E-293</c:v>
                </c:pt>
                <c:pt idx="324" formatCode="0.00E+00">
                  <c:v>-1.87321E-294</c:v>
                </c:pt>
                <c:pt idx="325" formatCode="0.00E+00">
                  <c:v>8.1624300000000004E-293</c:v>
                </c:pt>
                <c:pt idx="326" formatCode="0.00E+00">
                  <c:v>7.8474499999999995E-293</c:v>
                </c:pt>
                <c:pt idx="327" formatCode="0.00E+00">
                  <c:v>-1.8057299999999999E-292</c:v>
                </c:pt>
                <c:pt idx="328" formatCode="0.00E+00">
                  <c:v>-3.83925E-292</c:v>
                </c:pt>
                <c:pt idx="329" formatCode="0.00E+00">
                  <c:v>1.81166E-292</c:v>
                </c:pt>
                <c:pt idx="330" formatCode="0.00E+00">
                  <c:v>1.3106900000000001E-291</c:v>
                </c:pt>
                <c:pt idx="331" formatCode="0.00E+00">
                  <c:v>6.8691300000000004E-292</c:v>
                </c:pt>
                <c:pt idx="332" formatCode="0.00E+00">
                  <c:v>-3.4276799999999998E-291</c:v>
                </c:pt>
                <c:pt idx="333" formatCode="0.00E+00">
                  <c:v>-4.9763100000000003E-291</c:v>
                </c:pt>
                <c:pt idx="334" formatCode="0.00E+00">
                  <c:v>5.8693E-291</c:v>
                </c:pt>
                <c:pt idx="335" formatCode="0.00E+00">
                  <c:v>1.97394E-290</c:v>
                </c:pt>
                <c:pt idx="336" formatCode="0.00E+00">
                  <c:v>1.3562000000000001E-291</c:v>
                </c:pt>
                <c:pt idx="337" formatCode="0.00E+00">
                  <c:v>-5.9095899999999998E-290</c:v>
                </c:pt>
                <c:pt idx="338" formatCode="0.00E+00">
                  <c:v>-5.68154E-290</c:v>
                </c:pt>
                <c:pt idx="339" formatCode="0.00E+00">
                  <c:v>1.30735E-289</c:v>
                </c:pt>
                <c:pt idx="340" formatCode="0.00E+00">
                  <c:v>2.77961E-289</c:v>
                </c:pt>
                <c:pt idx="341" formatCode="0.00E+00">
                  <c:v>-1.31164E-289</c:v>
                </c:pt>
                <c:pt idx="342" formatCode="0.00E+00">
                  <c:v>-9.4893799999999994E-289</c:v>
                </c:pt>
                <c:pt idx="343" formatCode="0.00E+00">
                  <c:v>-4.9732400000000001E-289</c:v>
                </c:pt>
                <c:pt idx="344" formatCode="0.00E+00">
                  <c:v>2.4816300000000001E-288</c:v>
                </c:pt>
                <c:pt idx="345" formatCode="0.00E+00">
                  <c:v>3.6028399999999998E-288</c:v>
                </c:pt>
                <c:pt idx="346" formatCode="0.00E+00">
                  <c:v>-4.2493699999999998E-288</c:v>
                </c:pt>
                <c:pt idx="347" formatCode="0.00E+00">
                  <c:v>-1.4291300000000001E-287</c:v>
                </c:pt>
                <c:pt idx="348" formatCode="0.00E+00">
                  <c:v>-9.8188799999999993E-289</c:v>
                </c:pt>
                <c:pt idx="349" formatCode="0.00E+00">
                  <c:v>4.2785300000000003E-287</c:v>
                </c:pt>
                <c:pt idx="350" formatCode="0.00E+00">
                  <c:v>4.1134299999999999E-287</c:v>
                </c:pt>
                <c:pt idx="351" formatCode="0.00E+00">
                  <c:v>-9.46518E-287</c:v>
                </c:pt>
                <c:pt idx="352" formatCode="0.00E+00">
                  <c:v>-2.0124399999999999E-286</c:v>
                </c:pt>
                <c:pt idx="353" formatCode="0.00E+00">
                  <c:v>9.4962599999999996E-287</c:v>
                </c:pt>
                <c:pt idx="354" formatCode="0.00E+00">
                  <c:v>6.8702999999999996E-286</c:v>
                </c:pt>
                <c:pt idx="355" formatCode="0.00E+00">
                  <c:v>3.6006200000000001E-286</c:v>
                </c:pt>
                <c:pt idx="356" formatCode="0.00E+00">
                  <c:v>-1.7966999999999999E-285</c:v>
                </c:pt>
                <c:pt idx="357" formatCode="0.00E+00">
                  <c:v>-2.6084499999999998E-285</c:v>
                </c:pt>
                <c:pt idx="358" formatCode="0.00E+00">
                  <c:v>3.0765399999999999E-285</c:v>
                </c:pt>
                <c:pt idx="359" formatCode="0.00E+00">
                  <c:v>1.0346899999999999E-284</c:v>
                </c:pt>
                <c:pt idx="360" formatCode="0.00E+00">
                  <c:v>7.1088599999999997E-286</c:v>
                </c:pt>
                <c:pt idx="361" formatCode="0.00E+00">
                  <c:v>-3.0976499999999998E-284</c:v>
                </c:pt>
                <c:pt idx="362" formatCode="0.00E+00">
                  <c:v>-2.9781200000000003E-284</c:v>
                </c:pt>
                <c:pt idx="363" formatCode="0.00E+00">
                  <c:v>6.8527799999999995E-284</c:v>
                </c:pt>
                <c:pt idx="364" formatCode="0.00E+00">
                  <c:v>1.4570000000000001E-283</c:v>
                </c:pt>
                <c:pt idx="365" formatCode="0.00E+00">
                  <c:v>-6.8752799999999994E-284</c:v>
                </c:pt>
                <c:pt idx="366" formatCode="0.00E+00">
                  <c:v>-4.9740900000000004E-283</c:v>
                </c:pt>
                <c:pt idx="367" formatCode="0.00E+00">
                  <c:v>-2.6068400000000001E-283</c:v>
                </c:pt>
                <c:pt idx="368" formatCode="0.00E+00">
                  <c:v>1.3008099999999999E-282</c:v>
                </c:pt>
                <c:pt idx="369" formatCode="0.00E+00">
                  <c:v>1.88852E-282</c:v>
                </c:pt>
                <c:pt idx="370" formatCode="0.00E+00">
                  <c:v>-2.2274099999999999E-282</c:v>
                </c:pt>
                <c:pt idx="371" formatCode="0.00E+00">
                  <c:v>-7.4911399999999995E-282</c:v>
                </c:pt>
                <c:pt idx="372" formatCode="0.00E+00">
                  <c:v>-5.1468000000000003E-283</c:v>
                </c:pt>
                <c:pt idx="373" formatCode="0.00E+00">
                  <c:v>2.2427000000000001E-281</c:v>
                </c:pt>
                <c:pt idx="374" formatCode="0.00E+00">
                  <c:v>2.15615E-281</c:v>
                </c:pt>
                <c:pt idx="375" formatCode="0.00E+00">
                  <c:v>-4.9614000000000001E-281</c:v>
                </c:pt>
                <c:pt idx="376" formatCode="0.00E+00">
                  <c:v>-1.05487E-280</c:v>
                </c:pt>
                <c:pt idx="377" formatCode="0.00E+00">
                  <c:v>4.9776900000000001E-281</c:v>
                </c:pt>
                <c:pt idx="378" formatCode="0.00E+00">
                  <c:v>3.6012299999999999E-280</c:v>
                </c:pt>
                <c:pt idx="379" formatCode="0.00E+00">
                  <c:v>1.88735E-280</c:v>
                </c:pt>
                <c:pt idx="380" formatCode="0.00E+00">
                  <c:v>-9.4178300000000004E-280</c:v>
                </c:pt>
                <c:pt idx="381" formatCode="0.00E+00">
                  <c:v>-1.36728E-279</c:v>
                </c:pt>
                <c:pt idx="382" formatCode="0.00E+00">
                  <c:v>1.6126400000000001E-279</c:v>
                </c:pt>
                <c:pt idx="383" formatCode="0.00E+00">
                  <c:v>5.42357E-279</c:v>
                </c:pt>
                <c:pt idx="384" formatCode="0.00E+00">
                  <c:v>3.7262800000000002E-280</c:v>
                </c:pt>
                <c:pt idx="385" formatCode="0.00E+00">
                  <c:v>-1.62371E-278</c:v>
                </c:pt>
                <c:pt idx="386" formatCode="0.00E+00">
                  <c:v>-1.56105E-278</c:v>
                </c:pt>
                <c:pt idx="387" formatCode="0.00E+00">
                  <c:v>3.5920499999999998E-278</c:v>
                </c:pt>
                <c:pt idx="388" formatCode="0.00E+00">
                  <c:v>7.6372199999999998E-278</c:v>
                </c:pt>
                <c:pt idx="389" formatCode="0.00E+00">
                  <c:v>-3.6038400000000002E-278</c:v>
                </c:pt>
                <c:pt idx="390" formatCode="0.00E+00">
                  <c:v>-2.6072900000000002E-277</c:v>
                </c:pt>
                <c:pt idx="391" formatCode="0.00E+00">
                  <c:v>-1.36644E-277</c:v>
                </c:pt>
                <c:pt idx="392" formatCode="0.00E+00">
                  <c:v>6.8185000000000005E-277</c:v>
                </c:pt>
                <c:pt idx="393" formatCode="0.00E+00">
                  <c:v>9.8991099999999999E-277</c:v>
                </c:pt>
                <c:pt idx="394" formatCode="0.00E+00">
                  <c:v>-1.1675499999999999E-276</c:v>
                </c:pt>
                <c:pt idx="395" formatCode="0.00E+00">
                  <c:v>-3.9266600000000002E-276</c:v>
                </c:pt>
                <c:pt idx="396" formatCode="0.00E+00">
                  <c:v>-2.6978200000000001E-277</c:v>
                </c:pt>
                <c:pt idx="397" formatCode="0.00E+00">
                  <c:v>1.17556E-275</c:v>
                </c:pt>
                <c:pt idx="398" formatCode="0.00E+00">
                  <c:v>1.1302000000000001E-275</c:v>
                </c:pt>
                <c:pt idx="399" formatCode="0.00E+00">
                  <c:v>-2.60064E-275</c:v>
                </c:pt>
                <c:pt idx="400" formatCode="0.00E+00">
                  <c:v>-5.5293399999999998E-275</c:v>
                </c:pt>
                <c:pt idx="401" formatCode="0.00E+00">
                  <c:v>2.60918E-275</c:v>
                </c:pt>
                <c:pt idx="402" formatCode="0.00E+00">
                  <c:v>1.8876700000000001E-274</c:v>
                </c:pt>
                <c:pt idx="403" formatCode="0.00E+00">
                  <c:v>9.8929999999999997E-275</c:v>
                </c:pt>
                <c:pt idx="404" formatCode="0.00E+00">
                  <c:v>-4.9365800000000003E-274</c:v>
                </c:pt>
                <c:pt idx="405" formatCode="0.00E+00">
                  <c:v>-7.1669400000000001E-274</c:v>
                </c:pt>
                <c:pt idx="406" formatCode="0.00E+00">
                  <c:v>8.4530400000000002E-274</c:v>
                </c:pt>
                <c:pt idx="407" formatCode="0.00E+00">
                  <c:v>2.8428999999999999E-273</c:v>
                </c:pt>
                <c:pt idx="408" formatCode="0.00E+00">
                  <c:v>1.9532199999999999E-274</c:v>
                </c:pt>
                <c:pt idx="409" formatCode="0.00E+00">
                  <c:v>-8.5110600000000004E-273</c:v>
                </c:pt>
                <c:pt idx="410" formatCode="0.00E+00">
                  <c:v>-8.1826199999999995E-273</c:v>
                </c:pt>
                <c:pt idx="411" formatCode="0.00E+00">
                  <c:v>1.8828599999999999E-272</c:v>
                </c:pt>
                <c:pt idx="412" formatCode="0.00E+00">
                  <c:v>4.0032300000000001E-272</c:v>
                </c:pt>
                <c:pt idx="413" formatCode="0.00E+00">
                  <c:v>-1.8890399999999998E-272</c:v>
                </c:pt>
                <c:pt idx="414" formatCode="0.00E+00">
                  <c:v>-1.3666699999999999E-271</c:v>
                </c:pt>
                <c:pt idx="415" formatCode="0.00E+00">
                  <c:v>-7.1625200000000002E-272</c:v>
                </c:pt>
                <c:pt idx="416" formatCode="0.00E+00">
                  <c:v>3.5740800000000001E-271</c:v>
                </c:pt>
                <c:pt idx="417" formatCode="0.00E+00">
                  <c:v>5.1888600000000002E-271</c:v>
                </c:pt>
                <c:pt idx="418" formatCode="0.00E+00">
                  <c:v>-6.1199899999999995E-271</c:v>
                </c:pt>
                <c:pt idx="419" formatCode="0.00E+00">
                  <c:v>-2.0582499999999999E-270</c:v>
                </c:pt>
                <c:pt idx="420" formatCode="0.00E+00">
                  <c:v>-1.4141300000000001E-271</c:v>
                </c:pt>
                <c:pt idx="421" formatCode="0.00E+00">
                  <c:v>6.1619999999999997E-270</c:v>
                </c:pt>
                <c:pt idx="422" formatCode="0.00E+00">
                  <c:v>5.9242100000000002E-270</c:v>
                </c:pt>
                <c:pt idx="423" formatCode="0.00E+00">
                  <c:v>-1.3631899999999999E-269</c:v>
                </c:pt>
                <c:pt idx="424" formatCode="0.00E+00">
                  <c:v>-2.8983400000000002E-269</c:v>
                </c:pt>
                <c:pt idx="425" formatCode="0.00E+00">
                  <c:v>1.36766E-269</c:v>
                </c:pt>
                <c:pt idx="426" formatCode="0.00E+00">
                  <c:v>9.8946900000000005E-269</c:v>
                </c:pt>
                <c:pt idx="427" formatCode="0.00E+00">
                  <c:v>5.1856500000000002E-269</c:v>
                </c:pt>
                <c:pt idx="428" formatCode="0.00E+00">
                  <c:v>-2.5876299999999999E-268</c:v>
                </c:pt>
                <c:pt idx="429" formatCode="0.00E+00">
                  <c:v>-3.7567299999999998E-268</c:v>
                </c:pt>
                <c:pt idx="430" formatCode="0.00E+00">
                  <c:v>4.4308599999999998E-268</c:v>
                </c:pt>
                <c:pt idx="431" formatCode="0.00E+00">
                  <c:v>1.49017E-267</c:v>
                </c:pt>
                <c:pt idx="432" formatCode="0.00E+00">
                  <c:v>1.02383E-268</c:v>
                </c:pt>
                <c:pt idx="433" formatCode="0.00E+00">
                  <c:v>-4.4612799999999999E-267</c:v>
                </c:pt>
                <c:pt idx="434" formatCode="0.00E+00">
                  <c:v>-4.2891199999999997E-267</c:v>
                </c:pt>
                <c:pt idx="435" formatCode="0.00E+00">
                  <c:v>9.8694600000000006E-267</c:v>
                </c:pt>
                <c:pt idx="436" formatCode="0.00E+00">
                  <c:v>2.0983899999999999E-266</c:v>
                </c:pt>
                <c:pt idx="437" formatCode="0.00E+00">
                  <c:v>-9.9018600000000007E-267</c:v>
                </c:pt>
                <c:pt idx="438" formatCode="0.00E+00">
                  <c:v>-7.1637400000000001E-266</c:v>
                </c:pt>
                <c:pt idx="439" formatCode="0.00E+00">
                  <c:v>-3.7544000000000001E-266</c:v>
                </c:pt>
                <c:pt idx="440" formatCode="0.00E+00">
                  <c:v>1.87344E-265</c:v>
                </c:pt>
                <c:pt idx="441" formatCode="0.00E+00">
                  <c:v>2.7198599999999999E-265</c:v>
                </c:pt>
                <c:pt idx="442" formatCode="0.00E+00">
                  <c:v>-3.20794E-265</c:v>
                </c:pt>
                <c:pt idx="443" formatCode="0.00E+00">
                  <c:v>-1.07888E-264</c:v>
                </c:pt>
                <c:pt idx="444" formatCode="0.00E+00">
                  <c:v>-7.4124899999999993E-266</c:v>
                </c:pt>
                <c:pt idx="445" formatCode="0.00E+00">
                  <c:v>3.2299600000000001E-264</c:v>
                </c:pt>
                <c:pt idx="446" formatCode="0.00E+00">
                  <c:v>3.1053200000000001E-264</c:v>
                </c:pt>
                <c:pt idx="447" formatCode="0.00E+00">
                  <c:v>-7.1454699999999997E-264</c:v>
                </c:pt>
                <c:pt idx="448" formatCode="0.00E+00">
                  <c:v>-1.51923E-263</c:v>
                </c:pt>
                <c:pt idx="449" formatCode="0.00E+00">
                  <c:v>7.1689300000000001E-264</c:v>
                </c:pt>
                <c:pt idx="450" formatCode="0.00E+00">
                  <c:v>5.1865399999999998E-263</c:v>
                </c:pt>
                <c:pt idx="451" formatCode="0.00E+00">
                  <c:v>2.7181800000000001E-263</c:v>
                </c:pt>
                <c:pt idx="452" formatCode="0.00E+00">
                  <c:v>-1.3563699999999999E-262</c:v>
                </c:pt>
                <c:pt idx="453" formatCode="0.00E+00">
                  <c:v>-1.9691800000000001E-262</c:v>
                </c:pt>
                <c:pt idx="454" formatCode="0.00E+00">
                  <c:v>2.3225399999999999E-262</c:v>
                </c:pt>
                <c:pt idx="455" formatCode="0.00E+00">
                  <c:v>7.8110999999999999E-262</c:v>
                </c:pt>
                <c:pt idx="456" formatCode="0.00E+00">
                  <c:v>5.3666300000000003E-263</c:v>
                </c:pt>
                <c:pt idx="457" formatCode="0.00E+00">
                  <c:v>-2.33849E-261</c:v>
                </c:pt>
                <c:pt idx="458" formatCode="0.00E+00">
                  <c:v>-2.24824E-261</c:v>
                </c:pt>
                <c:pt idx="459" formatCode="0.00E+00">
                  <c:v>5.1733099999999996E-261</c:v>
                </c:pt>
                <c:pt idx="460" formatCode="0.00E+00">
                  <c:v>1.0999199999999999E-260</c:v>
                </c:pt>
                <c:pt idx="461" formatCode="0.00E+00">
                  <c:v>-5.1903000000000004E-261</c:v>
                </c:pt>
                <c:pt idx="462" formatCode="0.00E+00">
                  <c:v>-3.75505E-260</c:v>
                </c:pt>
                <c:pt idx="463" formatCode="0.00E+00">
                  <c:v>-1.9679599999999999E-260</c:v>
                </c:pt>
                <c:pt idx="464" formatCode="0.00E+00">
                  <c:v>9.8200799999999993E-260</c:v>
                </c:pt>
                <c:pt idx="465" formatCode="0.00E+00">
                  <c:v>1.42568E-259</c:v>
                </c:pt>
                <c:pt idx="466" formatCode="0.00E+00">
                  <c:v>-1.68152E-259</c:v>
                </c:pt>
                <c:pt idx="467" formatCode="0.00E+00">
                  <c:v>-5.6552200000000001E-259</c:v>
                </c:pt>
                <c:pt idx="468" formatCode="0.00E+00">
                  <c:v>-3.8854299999999998E-260</c:v>
                </c:pt>
                <c:pt idx="469" formatCode="0.00E+00">
                  <c:v>1.6930600000000001E-258</c:v>
                </c:pt>
                <c:pt idx="470" formatCode="0.00E+00">
                  <c:v>1.6277300000000001E-258</c:v>
                </c:pt>
                <c:pt idx="471" formatCode="0.00E+00">
                  <c:v>-3.7454700000000002E-258</c:v>
                </c:pt>
                <c:pt idx="472" formatCode="0.00E+00">
                  <c:v>-7.9634200000000001E-258</c:v>
                </c:pt>
                <c:pt idx="473" formatCode="0.00E+00">
                  <c:v>3.7577699999999998E-258</c:v>
                </c:pt>
                <c:pt idx="474" formatCode="0.00E+00">
                  <c:v>2.7186500000000001E-257</c:v>
                </c:pt>
                <c:pt idx="475" formatCode="0.00E+00">
                  <c:v>1.4247999999999999E-257</c:v>
                </c:pt>
                <c:pt idx="476" formatCode="0.00E+00">
                  <c:v>-7.1097300000000003E-257</c:v>
                </c:pt>
                <c:pt idx="477" formatCode="0.00E+00">
                  <c:v>-1.0321900000000001E-256</c:v>
                </c:pt>
                <c:pt idx="478" formatCode="0.00E+00">
                  <c:v>1.21742E-256</c:v>
                </c:pt>
                <c:pt idx="479" formatCode="0.00E+00">
                  <c:v>4.0943700000000001E-256</c:v>
                </c:pt>
                <c:pt idx="480" formatCode="0.00E+00">
                  <c:v>2.8130500000000002E-257</c:v>
                </c:pt>
                <c:pt idx="481" formatCode="0.00E+00">
                  <c:v>-1.22577E-255</c:v>
                </c:pt>
                <c:pt idx="482" formatCode="0.00E+00">
                  <c:v>-1.1784699999999999E-255</c:v>
                </c:pt>
                <c:pt idx="483" formatCode="0.00E+00">
                  <c:v>2.7117200000000002E-255</c:v>
                </c:pt>
                <c:pt idx="484" formatCode="0.00E+00">
                  <c:v>5.7655100000000003E-255</c:v>
                </c:pt>
                <c:pt idx="485" formatCode="0.00E+00">
                  <c:v>-2.7206199999999998E-255</c:v>
                </c:pt>
                <c:pt idx="486" formatCode="0.00E+00">
                  <c:v>-1.9683000000000002E-254</c:v>
                </c:pt>
                <c:pt idx="487" formatCode="0.00E+00">
                  <c:v>-1.03155E-254</c:v>
                </c:pt>
                <c:pt idx="488" formatCode="0.00E+00">
                  <c:v>5.1474299999999997E-254</c:v>
                </c:pt>
                <c:pt idx="489" formatCode="0.00E+00">
                  <c:v>7.4730500000000001E-254</c:v>
                </c:pt>
                <c:pt idx="490" formatCode="0.00E+00">
                  <c:v>-8.8140799999999994E-254</c:v>
                </c:pt>
                <c:pt idx="491" formatCode="0.00E+00">
                  <c:v>-2.96432E-253</c:v>
                </c:pt>
                <c:pt idx="492" formatCode="0.00E+00">
                  <c:v>-2.0366399999999999E-254</c:v>
                </c:pt>
                <c:pt idx="493" formatCode="0.00E+00">
                  <c:v>8.8745799999999998E-253</c:v>
                </c:pt>
                <c:pt idx="494" formatCode="0.00E+00">
                  <c:v>8.5321199999999997E-253</c:v>
                </c:pt>
                <c:pt idx="495" formatCode="0.00E+00">
                  <c:v>-1.9632800000000001E-252</c:v>
                </c:pt>
                <c:pt idx="496" formatCode="0.00E+00">
                  <c:v>-4.1742200000000002E-252</c:v>
                </c:pt>
                <c:pt idx="497" formatCode="0.00E+00">
                  <c:v>1.9697200000000001E-252</c:v>
                </c:pt>
                <c:pt idx="498" formatCode="0.00E+00">
                  <c:v>1.4250399999999999E-251</c:v>
                </c:pt>
                <c:pt idx="499" formatCode="0.00E+00">
                  <c:v>7.46844E-252</c:v>
                </c:pt>
                <c:pt idx="500" formatCode="0.00E+00">
                  <c:v>-3.7267300000000001E-251</c:v>
                </c:pt>
                <c:pt idx="501" formatCode="0.00E+00">
                  <c:v>-5.4104800000000002E-251</c:v>
                </c:pt>
                <c:pt idx="502" formatCode="0.00E+00">
                  <c:v>6.3813799999999998E-251</c:v>
                </c:pt>
                <c:pt idx="503" formatCode="0.00E+00">
                  <c:v>2.1461600000000001E-250</c:v>
                </c:pt>
                <c:pt idx="504" formatCode="0.00E+00">
                  <c:v>1.47453E-251</c:v>
                </c:pt>
                <c:pt idx="505" formatCode="0.00E+00">
                  <c:v>-6.4251900000000006E-250</c:v>
                </c:pt>
                <c:pt idx="506" formatCode="0.00E+00">
                  <c:v>-6.1772400000000002E-250</c:v>
                </c:pt>
                <c:pt idx="507" formatCode="0.00E+00">
                  <c:v>1.42141E-249</c:v>
                </c:pt>
                <c:pt idx="508" formatCode="0.00E+00">
                  <c:v>3.0221300000000001E-249</c:v>
                </c:pt>
                <c:pt idx="509" formatCode="0.00E+00">
                  <c:v>-1.42608E-249</c:v>
                </c:pt>
                <c:pt idx="510" formatCode="0.00E+00">
                  <c:v>-1.03173E-248</c:v>
                </c:pt>
                <c:pt idx="511" formatCode="0.00E+00">
                  <c:v>-5.4071399999999999E-249</c:v>
                </c:pt>
                <c:pt idx="512" formatCode="0.00E+00">
                  <c:v>2.6981500000000002E-248</c:v>
                </c:pt>
                <c:pt idx="513" formatCode="0.00E+00">
                  <c:v>3.91718E-248</c:v>
                </c:pt>
                <c:pt idx="514" formatCode="0.00E+00">
                  <c:v>-4.6201100000000002E-248</c:v>
                </c:pt>
                <c:pt idx="515" formatCode="0.00E+00">
                  <c:v>-1.5538200000000001E-247</c:v>
                </c:pt>
                <c:pt idx="516" formatCode="0.00E+00">
                  <c:v>-1.0675599999999999E-248</c:v>
                </c:pt>
                <c:pt idx="517" formatCode="0.00E+00">
                  <c:v>4.6518300000000001E-247</c:v>
                </c:pt>
                <c:pt idx="518" formatCode="0.00E+00">
                  <c:v>4.47231E-247</c:v>
                </c:pt>
                <c:pt idx="519" formatCode="0.00E+00">
                  <c:v>-1.0291E-246</c:v>
                </c:pt>
                <c:pt idx="520" formatCode="0.00E+00">
                  <c:v>-2.1880200000000001E-246</c:v>
                </c:pt>
                <c:pt idx="521" formatCode="0.00E+00">
                  <c:v>1.03248E-246</c:v>
                </c:pt>
                <c:pt idx="522" formatCode="0.00E+00">
                  <c:v>7.4697099999999998E-246</c:v>
                </c:pt>
                <c:pt idx="523" formatCode="0.00E+00">
                  <c:v>3.9147599999999999E-246</c:v>
                </c:pt>
                <c:pt idx="524" formatCode="0.00E+00">
                  <c:v>-1.9534599999999999E-245</c:v>
                </c:pt>
                <c:pt idx="525" formatCode="0.00E+00">
                  <c:v>-2.8360300000000001E-245</c:v>
                </c:pt>
                <c:pt idx="526" formatCode="0.00E+00">
                  <c:v>3.3449600000000001E-245</c:v>
                </c:pt>
                <c:pt idx="527" formatCode="0.00E+00">
                  <c:v>1.1249599999999999E-244</c:v>
                </c:pt>
                <c:pt idx="528" formatCode="0.00E+00">
                  <c:v>7.7290800000000001E-246</c:v>
                </c:pt>
                <c:pt idx="529" formatCode="0.00E+00">
                  <c:v>-3.3679199999999998E-244</c:v>
                </c:pt>
                <c:pt idx="530" formatCode="0.00E+00">
                  <c:v>-3.2379499999999999E-244</c:v>
                </c:pt>
                <c:pt idx="531" formatCode="0.00E+00">
                  <c:v>7.4506699999999996E-244</c:v>
                </c:pt>
                <c:pt idx="532" formatCode="0.00E+00">
                  <c:v>1.58412E-243</c:v>
                </c:pt>
                <c:pt idx="533" formatCode="0.00E+00">
                  <c:v>-7.4751300000000003E-244</c:v>
                </c:pt>
                <c:pt idx="534" formatCode="0.00E+00">
                  <c:v>-5.40806E-243</c:v>
                </c:pt>
                <c:pt idx="535" formatCode="0.00E+00">
                  <c:v>-2.83428E-243</c:v>
                </c:pt>
                <c:pt idx="536" formatCode="0.00E+00">
                  <c:v>1.4143E-242</c:v>
                </c:pt>
                <c:pt idx="537" formatCode="0.00E+00">
                  <c:v>2.0532800000000001E-242</c:v>
                </c:pt>
                <c:pt idx="538" formatCode="0.00E+00">
                  <c:v>-2.4217399999999999E-242</c:v>
                </c:pt>
                <c:pt idx="539" formatCode="0.00E+00">
                  <c:v>-8.1447199999999993E-242</c:v>
                </c:pt>
                <c:pt idx="540" formatCode="0.00E+00">
                  <c:v>-5.5958499999999999E-243</c:v>
                </c:pt>
                <c:pt idx="541" formatCode="0.00E+00">
                  <c:v>2.4383700000000001E-241</c:v>
                </c:pt>
                <c:pt idx="542" formatCode="0.00E+00">
                  <c:v>2.3442700000000001E-241</c:v>
                </c:pt>
                <c:pt idx="543" formatCode="0.00E+00">
                  <c:v>-5.39427E-241</c:v>
                </c:pt>
                <c:pt idx="544" formatCode="0.00E+00">
                  <c:v>-1.1469E-240</c:v>
                </c:pt>
                <c:pt idx="545" formatCode="0.00E+00">
                  <c:v>5.4119799999999998E-241</c:v>
                </c:pt>
                <c:pt idx="546" formatCode="0.00E+00">
                  <c:v>3.9154300000000001E-240</c:v>
                </c:pt>
                <c:pt idx="547" formatCode="0.00E+00">
                  <c:v>2.0520199999999999E-240</c:v>
                </c:pt>
                <c:pt idx="548" formatCode="0.00E+00">
                  <c:v>-1.02395E-239</c:v>
                </c:pt>
                <c:pt idx="549" formatCode="0.00E+00">
                  <c:v>-1.48657E-239</c:v>
                </c:pt>
                <c:pt idx="550" formatCode="0.00E+00">
                  <c:v>1.7533400000000001E-239</c:v>
                </c:pt>
                <c:pt idx="551" formatCode="0.00E+00">
                  <c:v>5.8967700000000003E-239</c:v>
                </c:pt>
                <c:pt idx="552" formatCode="0.00E+00">
                  <c:v>4.0513800000000002E-240</c:v>
                </c:pt>
                <c:pt idx="553" formatCode="0.00E+00">
                  <c:v>-1.7653700000000001E-238</c:v>
                </c:pt>
                <c:pt idx="554" formatCode="0.00E+00">
                  <c:v>-1.6972500000000001E-238</c:v>
                </c:pt>
                <c:pt idx="555" formatCode="0.00E+00">
                  <c:v>3.9054500000000003E-238</c:v>
                </c:pt>
                <c:pt idx="556" formatCode="0.00E+00">
                  <c:v>8.3035500000000003E-238</c:v>
                </c:pt>
                <c:pt idx="557" formatCode="0.00E+00">
                  <c:v>-3.9182700000000002E-238</c:v>
                </c:pt>
                <c:pt idx="558" formatCode="0.00E+00">
                  <c:v>-2.83477E-237</c:v>
                </c:pt>
                <c:pt idx="559" formatCode="0.00E+00">
                  <c:v>-1.4856599999999999E-237</c:v>
                </c:pt>
                <c:pt idx="560" formatCode="0.00E+00">
                  <c:v>7.41339E-237</c:v>
                </c:pt>
                <c:pt idx="561" formatCode="0.00E+00">
                  <c:v>1.07628E-236</c:v>
                </c:pt>
                <c:pt idx="562" formatCode="0.00E+00">
                  <c:v>-1.26941E-236</c:v>
                </c:pt>
                <c:pt idx="563" formatCode="0.00E+00">
                  <c:v>-4.2692499999999999E-236</c:v>
                </c:pt>
                <c:pt idx="564" formatCode="0.00E+00">
                  <c:v>-2.9331999999999998E-237</c:v>
                </c:pt>
                <c:pt idx="565" formatCode="0.00E+00">
                  <c:v>1.2781299999999999E-235</c:v>
                </c:pt>
                <c:pt idx="566" formatCode="0.00E+00">
                  <c:v>1.2288099999999999E-235</c:v>
                </c:pt>
                <c:pt idx="567" formatCode="0.00E+00">
                  <c:v>-2.8275399999999999E-235</c:v>
                </c:pt>
                <c:pt idx="568" formatCode="0.00E+00">
                  <c:v>-6.0117600000000003E-235</c:v>
                </c:pt>
                <c:pt idx="569" formatCode="0.00E+00">
                  <c:v>2.83682E-235</c:v>
                </c:pt>
                <c:pt idx="570" formatCode="0.00E+00">
                  <c:v>2.05237E-234</c:v>
                </c:pt>
                <c:pt idx="571" formatCode="0.00E+00">
                  <c:v>1.07561E-234</c:v>
                </c:pt>
                <c:pt idx="572" formatCode="0.00E+00">
                  <c:v>-5.3672900000000005E-234</c:v>
                </c:pt>
                <c:pt idx="573" formatCode="0.00E+00">
                  <c:v>-7.7922400000000004E-234</c:v>
                </c:pt>
                <c:pt idx="574" formatCode="0.00E+00">
                  <c:v>9.1905500000000003E-234</c:v>
                </c:pt>
                <c:pt idx="575" formatCode="0.00E+00">
                  <c:v>3.0909300000000001E-233</c:v>
                </c:pt>
                <c:pt idx="576" formatCode="0.00E+00">
                  <c:v>2.1236300000000001E-234</c:v>
                </c:pt>
                <c:pt idx="577" formatCode="0.00E+00">
                  <c:v>-9.2536300000000004E-233</c:v>
                </c:pt>
                <c:pt idx="578" formatCode="0.00E+00">
                  <c:v>-8.8965400000000006E-233</c:v>
                </c:pt>
                <c:pt idx="579" formatCode="0.00E+00">
                  <c:v>2.0471299999999999E-232</c:v>
                </c:pt>
                <c:pt idx="580" formatCode="0.00E+00">
                  <c:v>4.3525099999999998E-232</c:v>
                </c:pt>
                <c:pt idx="581" formatCode="0.00E+00">
                  <c:v>-2.0538499999999999E-232</c:v>
                </c:pt>
                <c:pt idx="582" formatCode="0.00E+00">
                  <c:v>-1.48591E-231</c:v>
                </c:pt>
                <c:pt idx="583" formatCode="0.00E+00">
                  <c:v>-7.7874299999999996E-232</c:v>
                </c:pt>
                <c:pt idx="584" formatCode="0.00E+00">
                  <c:v>3.88591E-231</c:v>
                </c:pt>
                <c:pt idx="585" formatCode="0.00E+00">
                  <c:v>5.6415699999999997E-231</c:v>
                </c:pt>
                <c:pt idx="586" formatCode="0.00E+00">
                  <c:v>-6.6539400000000002E-231</c:v>
                </c:pt>
                <c:pt idx="587" formatCode="0.00E+00">
                  <c:v>-2.2378300000000001E-230</c:v>
                </c:pt>
                <c:pt idx="588" formatCode="0.00E+00">
                  <c:v>-1.5375100000000001E-231</c:v>
                </c:pt>
                <c:pt idx="589" formatCode="0.00E+00">
                  <c:v>6.6996099999999997E-230</c:v>
                </c:pt>
                <c:pt idx="590" formatCode="0.00E+00">
                  <c:v>6.4410799999999998E-230</c:v>
                </c:pt>
                <c:pt idx="591" formatCode="0.00E+00">
                  <c:v>-1.4821200000000001E-229</c:v>
                </c:pt>
                <c:pt idx="592" formatCode="0.00E+00">
                  <c:v>-3.1512099999999999E-229</c:v>
                </c:pt>
                <c:pt idx="593" formatCode="0.00E+00">
                  <c:v>1.4869899999999999E-229</c:v>
                </c:pt>
                <c:pt idx="594" formatCode="0.00E+00">
                  <c:v>1.0758E-228</c:v>
                </c:pt>
                <c:pt idx="595" formatCode="0.00E+00">
                  <c:v>5.6380899999999998E-229</c:v>
                </c:pt>
                <c:pt idx="596" formatCode="0.00E+00">
                  <c:v>-2.8133899999999998E-228</c:v>
                </c:pt>
                <c:pt idx="597" formatCode="0.00E+00">
                  <c:v>-4.0844900000000002E-228</c:v>
                </c:pt>
                <c:pt idx="598" formatCode="0.00E+00">
                  <c:v>4.8174400000000002E-228</c:v>
                </c:pt>
                <c:pt idx="599" formatCode="0.00E+00">
                  <c:v>1.62019E-227</c:v>
                </c:pt>
                <c:pt idx="600" formatCode="0.00E+00">
                  <c:v>1.11315E-228</c:v>
                </c:pt>
                <c:pt idx="601" formatCode="0.00E+00">
                  <c:v>-4.8505100000000001E-227</c:v>
                </c:pt>
                <c:pt idx="602" formatCode="0.00E+00">
                  <c:v>-4.6633300000000003E-227</c:v>
                </c:pt>
                <c:pt idx="603" formatCode="0.00E+00">
                  <c:v>1.07305E-226</c:v>
                </c:pt>
                <c:pt idx="604" formatCode="0.00E+00">
                  <c:v>2.2814699999999998E-226</c:v>
                </c:pt>
                <c:pt idx="605" formatCode="0.00E+00">
                  <c:v>-1.07658E-226</c:v>
                </c:pt>
                <c:pt idx="606" formatCode="0.00E+00">
                  <c:v>-7.7887599999999994E-226</c:v>
                </c:pt>
                <c:pt idx="607" formatCode="0.00E+00">
                  <c:v>-4.0819700000000002E-226</c:v>
                </c:pt>
                <c:pt idx="608" formatCode="0.00E+00">
                  <c:v>2.0368899999999999E-225</c:v>
                </c:pt>
                <c:pt idx="609" formatCode="0.00E+00">
                  <c:v>2.9571599999999997E-225</c:v>
                </c:pt>
                <c:pt idx="610" formatCode="0.00E+00">
                  <c:v>-3.4878199999999998E-225</c:v>
                </c:pt>
                <c:pt idx="611" formatCode="0.00E+00">
                  <c:v>-1.1730100000000001E-224</c:v>
                </c:pt>
                <c:pt idx="612" formatCode="0.00E+00">
                  <c:v>-8.0592099999999999E-226</c:v>
                </c:pt>
                <c:pt idx="613" formatCode="0.00E+00">
                  <c:v>3.51176E-224</c:v>
                </c:pt>
                <c:pt idx="614" formatCode="0.00E+00">
                  <c:v>3.37625E-224</c:v>
                </c:pt>
                <c:pt idx="615" formatCode="0.00E+00">
                  <c:v>-7.7689000000000001E-224</c:v>
                </c:pt>
                <c:pt idx="616" formatCode="0.00E+00">
                  <c:v>-1.6517800000000001E-223</c:v>
                </c:pt>
                <c:pt idx="617" formatCode="0.00E+00">
                  <c:v>7.7944000000000005E-224</c:v>
                </c:pt>
                <c:pt idx="618" formatCode="0.00E+00">
                  <c:v>5.6390500000000002E-223</c:v>
                </c:pt>
                <c:pt idx="619" formatCode="0.00E+00">
                  <c:v>2.95534E-223</c:v>
                </c:pt>
                <c:pt idx="620" formatCode="0.00E+00">
                  <c:v>-1.4747100000000001E-222</c:v>
                </c:pt>
                <c:pt idx="621" formatCode="0.00E+00">
                  <c:v>-2.1409800000000002E-222</c:v>
                </c:pt>
                <c:pt idx="622" formatCode="0.00E+00">
                  <c:v>2.52518E-222</c:v>
                </c:pt>
                <c:pt idx="623" formatCode="0.00E+00">
                  <c:v>8.4925899999999995E-222</c:v>
                </c:pt>
                <c:pt idx="624" formatCode="0.00E+00">
                  <c:v>5.8348499999999998E-223</c:v>
                </c:pt>
                <c:pt idx="625" formatCode="0.00E+00">
                  <c:v>-2.5425100000000001E-221</c:v>
                </c:pt>
                <c:pt idx="626" formatCode="0.00E+00">
                  <c:v>-2.4444000000000002E-221</c:v>
                </c:pt>
                <c:pt idx="627" formatCode="0.00E+00">
                  <c:v>5.6246699999999997E-221</c:v>
                </c:pt>
                <c:pt idx="628" formatCode="0.00E+00">
                  <c:v>1.19589E-220</c:v>
                </c:pt>
                <c:pt idx="629" formatCode="0.00E+00">
                  <c:v>-5.64313E-221</c:v>
                </c:pt>
                <c:pt idx="630" formatCode="0.00E+00">
                  <c:v>-4.0826599999999999E-220</c:v>
                </c:pt>
                <c:pt idx="631" formatCode="0.00E+00">
                  <c:v>-2.1396600000000001E-220</c:v>
                </c:pt>
                <c:pt idx="632" formatCode="0.00E+00">
                  <c:v>1.06769E-219</c:v>
                </c:pt>
                <c:pt idx="633" formatCode="0.00E+00">
                  <c:v>1.5500700000000001E-219</c:v>
                </c:pt>
                <c:pt idx="634" formatCode="0.00E+00">
                  <c:v>-1.8282300000000001E-219</c:v>
                </c:pt>
                <c:pt idx="635" formatCode="0.00E+00">
                  <c:v>-6.1486300000000001E-219</c:v>
                </c:pt>
                <c:pt idx="636" formatCode="0.00E+00">
                  <c:v>-4.2244299999999996E-220</c:v>
                </c:pt>
                <c:pt idx="637" formatCode="0.00E+00">
                  <c:v>1.8407799999999999E-218</c:v>
                </c:pt>
                <c:pt idx="638" formatCode="0.00E+00">
                  <c:v>1.76974E-218</c:v>
                </c:pt>
                <c:pt idx="639" formatCode="0.00E+00">
                  <c:v>-4.0722499999999998E-218</c:v>
                </c:pt>
                <c:pt idx="640" formatCode="0.00E+00">
                  <c:v>-8.6582100000000005E-218</c:v>
                </c:pt>
                <c:pt idx="641" formatCode="0.00E+00">
                  <c:v>4.0856200000000001E-218</c:v>
                </c:pt>
                <c:pt idx="642" formatCode="0.00E+00">
                  <c:v>2.95584E-217</c:v>
                </c:pt>
                <c:pt idx="643" formatCode="0.00E+00">
                  <c:v>1.54911E-217</c:v>
                </c:pt>
                <c:pt idx="644" formatCode="0.00E+00">
                  <c:v>-7.7300300000000006E-217</c:v>
                </c:pt>
                <c:pt idx="645" formatCode="0.00E+00">
                  <c:v>-1.1222499999999999E-216</c:v>
                </c:pt>
                <c:pt idx="646" formatCode="0.00E+00">
                  <c:v>1.3236299999999999E-216</c:v>
                </c:pt>
                <c:pt idx="647" formatCode="0.00E+00">
                  <c:v>4.4516000000000001E-216</c:v>
                </c:pt>
                <c:pt idx="648" formatCode="0.00E+00">
                  <c:v>3.0584800000000002E-217</c:v>
                </c:pt>
                <c:pt idx="649" formatCode="0.00E+00">
                  <c:v>-1.33272E-215</c:v>
                </c:pt>
                <c:pt idx="650" formatCode="0.00E+00">
                  <c:v>-1.2812899999999999E-215</c:v>
                </c:pt>
                <c:pt idx="651" formatCode="0.00E+00">
                  <c:v>2.94831E-215</c:v>
                </c:pt>
                <c:pt idx="652" formatCode="0.00E+00">
                  <c:v>6.2685300000000001E-215</c:v>
                </c:pt>
                <c:pt idx="653" formatCode="0.00E+00">
                  <c:v>-2.9579800000000001E-215</c:v>
                </c:pt>
                <c:pt idx="654" formatCode="0.00E+00">
                  <c:v>-2.14003E-214</c:v>
                </c:pt>
                <c:pt idx="655" formatCode="0.00E+00">
                  <c:v>-1.12155E-214</c:v>
                </c:pt>
                <c:pt idx="656" formatCode="0.00E+00">
                  <c:v>5.5965299999999999E-214</c:v>
                </c:pt>
                <c:pt idx="657" formatCode="0.00E+00">
                  <c:v>8.1250599999999995E-214</c:v>
                </c:pt>
                <c:pt idx="658" formatCode="0.00E+00">
                  <c:v>-9.5830900000000007E-214</c:v>
                </c:pt>
                <c:pt idx="659" formatCode="0.00E+00">
                  <c:v>-3.2229499999999998E-213</c:v>
                </c:pt>
                <c:pt idx="660" formatCode="0.00E+00">
                  <c:v>-2.2143300000000002E-214</c:v>
                </c:pt>
                <c:pt idx="661" formatCode="0.00E+00">
                  <c:v>9.6488700000000001E-213</c:v>
                </c:pt>
                <c:pt idx="662" formatCode="0.00E+00">
                  <c:v>9.2765200000000003E-213</c:v>
                </c:pt>
                <c:pt idx="663" formatCode="0.00E+00">
                  <c:v>-2.1345699999999999E-212</c:v>
                </c:pt>
                <c:pt idx="664" formatCode="0.00E+00">
                  <c:v>-4.5384100000000001E-212</c:v>
                </c:pt>
                <c:pt idx="665" formatCode="0.00E+00">
                  <c:v>2.1415799999999999E-212</c:v>
                </c:pt>
                <c:pt idx="666" formatCode="0.00E+00">
                  <c:v>1.54938E-211</c:v>
                </c:pt>
                <c:pt idx="667" formatCode="0.00E+00">
                  <c:v>8.12004E-212</c:v>
                </c:pt>
                <c:pt idx="668" formatCode="0.00E+00">
                  <c:v>-4.0518800000000004E-211</c:v>
                </c:pt>
                <c:pt idx="669" formatCode="0.00E+00">
                  <c:v>-5.88253E-211</c:v>
                </c:pt>
                <c:pt idx="670" formatCode="0.00E+00">
                  <c:v>6.9381400000000004E-211</c:v>
                </c:pt>
                <c:pt idx="671" formatCode="0.00E+00">
                  <c:v>2.3334099999999998E-210</c:v>
                </c:pt>
                <c:pt idx="672" formatCode="0.00E+00">
                  <c:v>1.6031700000000001E-211</c:v>
                </c:pt>
                <c:pt idx="673" formatCode="0.00E+00">
                  <c:v>-6.9857699999999997E-210</c:v>
                </c:pt>
                <c:pt idx="674" formatCode="0.00E+00">
                  <c:v>-6.7161900000000003E-210</c:v>
                </c:pt>
                <c:pt idx="675" formatCode="0.00E+00">
                  <c:v>1.5454300000000001E-209</c:v>
                </c:pt>
                <c:pt idx="676" formatCode="0.00E+00">
                  <c:v>3.2857999999999998E-209</c:v>
                </c:pt>
                <c:pt idx="677" formatCode="0.00E+00">
                  <c:v>-1.5505E-209</c:v>
                </c:pt>
                <c:pt idx="678" formatCode="0.00E+00">
                  <c:v>-1.12175E-208</c:v>
                </c:pt>
                <c:pt idx="679" formatCode="0.00E+00">
                  <c:v>-5.8789000000000003E-209</c:v>
                </c:pt>
                <c:pt idx="680" formatCode="0.00E+00">
                  <c:v>2.93356E-208</c:v>
                </c:pt>
                <c:pt idx="681" formatCode="0.00E+00">
                  <c:v>4.2589400000000002E-208</c:v>
                </c:pt>
                <c:pt idx="682" formatCode="0.00E+00">
                  <c:v>-5.02321E-208</c:v>
                </c:pt>
                <c:pt idx="683" formatCode="0.00E+00">
                  <c:v>-1.6893899999999999E-207</c:v>
                </c:pt>
                <c:pt idx="684" formatCode="0.00E+00">
                  <c:v>-1.1607E-208</c:v>
                </c:pt>
                <c:pt idx="685" formatCode="0.00E+00">
                  <c:v>5.0576799999999998E-207</c:v>
                </c:pt>
                <c:pt idx="686" formatCode="0.00E+00">
                  <c:v>4.8625100000000001E-207</c:v>
                </c:pt>
                <c:pt idx="687" formatCode="0.00E+00">
                  <c:v>-1.11889E-206</c:v>
                </c:pt>
                <c:pt idx="688" formatCode="0.00E+00">
                  <c:v>-2.3789200000000001E-206</c:v>
                </c:pt>
                <c:pt idx="689" formatCode="0.00E+00">
                  <c:v>1.1225599999999999E-206</c:v>
                </c:pt>
                <c:pt idx="690" formatCode="0.00E+00">
                  <c:v>8.1214299999999998E-206</c:v>
                </c:pt>
                <c:pt idx="691" formatCode="0.00E+00">
                  <c:v>4.2563100000000001E-206</c:v>
                </c:pt>
                <c:pt idx="692" formatCode="0.00E+00">
                  <c:v>-2.1238900000000001E-205</c:v>
                </c:pt>
                <c:pt idx="693" formatCode="0.00E+00">
                  <c:v>-3.08347E-205</c:v>
                </c:pt>
                <c:pt idx="694" formatCode="0.00E+00">
                  <c:v>3.6367900000000002E-205</c:v>
                </c:pt>
                <c:pt idx="695" formatCode="0.00E+00">
                  <c:v>1.22311E-204</c:v>
                </c:pt>
                <c:pt idx="696" formatCode="0.00E+00">
                  <c:v>8.4034300000000003E-206</c:v>
                </c:pt>
                <c:pt idx="697" formatCode="0.00E+00">
                  <c:v>-3.6617599999999998E-204</c:v>
                </c:pt>
                <c:pt idx="698" formatCode="0.00E+00">
                  <c:v>-3.5204499999999999E-204</c:v>
                </c:pt>
                <c:pt idx="699" formatCode="0.00E+00">
                  <c:v>8.1007200000000001E-204</c:v>
                </c:pt>
                <c:pt idx="700" formatCode="0.00E+00">
                  <c:v>1.7223299999999999E-203</c:v>
                </c:pt>
                <c:pt idx="701" formatCode="0.00E+00">
                  <c:v>-8.1273100000000003E-204</c:v>
                </c:pt>
                <c:pt idx="702" formatCode="0.00E+00">
                  <c:v>-5.8799E-203</c:v>
                </c:pt>
                <c:pt idx="703" formatCode="0.00E+00">
                  <c:v>-3.0815599999999999E-203</c:v>
                </c:pt>
                <c:pt idx="704" formatCode="0.00E+00">
                  <c:v>1.53769E-202</c:v>
                </c:pt>
                <c:pt idx="705" formatCode="0.00E+00">
                  <c:v>2.2324300000000001E-202</c:v>
                </c:pt>
                <c:pt idx="706" formatCode="0.00E+00">
                  <c:v>-2.6330299999999999E-202</c:v>
                </c:pt>
                <c:pt idx="707" formatCode="0.00E+00">
                  <c:v>-8.8553299999999998E-202</c:v>
                </c:pt>
                <c:pt idx="708" formatCode="0.00E+00">
                  <c:v>-6.0840699999999997E-203</c:v>
                </c:pt>
                <c:pt idx="709" formatCode="0.00E+00">
                  <c:v>2.6511100000000001E-201</c:v>
                </c:pt>
                <c:pt idx="710" formatCode="0.00E+00">
                  <c:v>2.5488000000000001E-201</c:v>
                </c:pt>
                <c:pt idx="711" formatCode="0.00E+00">
                  <c:v>-5.8649099999999999E-201</c:v>
                </c:pt>
                <c:pt idx="712" formatCode="0.00E+00">
                  <c:v>-1.2469699999999999E-200</c:v>
                </c:pt>
                <c:pt idx="713" formatCode="0.00E+00">
                  <c:v>5.8841599999999997E-201</c:v>
                </c:pt>
                <c:pt idx="714" formatCode="0.00E+00">
                  <c:v>4.2570399999999999E-200</c:v>
                </c:pt>
                <c:pt idx="715" formatCode="0.00E+00">
                  <c:v>2.2310499999999999E-200</c:v>
                </c:pt>
                <c:pt idx="716" formatCode="0.00E+00">
                  <c:v>-1.11329E-199</c:v>
                </c:pt>
                <c:pt idx="717" formatCode="0.00E+00">
                  <c:v>-1.61627E-199</c:v>
                </c:pt>
                <c:pt idx="718" formatCode="0.00E+00">
                  <c:v>1.90631E-199</c:v>
                </c:pt>
                <c:pt idx="719" formatCode="0.00E+00">
                  <c:v>6.4112399999999998E-199</c:v>
                </c:pt>
                <c:pt idx="720" formatCode="0.00E+00">
                  <c:v>4.4048600000000002E-200</c:v>
                </c:pt>
                <c:pt idx="721" formatCode="0.00E+00">
                  <c:v>-1.9193999999999998E-198</c:v>
                </c:pt>
                <c:pt idx="722" formatCode="0.00E+00">
                  <c:v>-1.8453299999999999E-198</c:v>
                </c:pt>
                <c:pt idx="723" formatCode="0.00E+00">
                  <c:v>4.2461899999999999E-198</c:v>
                </c:pt>
                <c:pt idx="724" formatCode="0.00E+00">
                  <c:v>9.0280100000000005E-198</c:v>
                </c:pt>
                <c:pt idx="725" formatCode="0.00E+00">
                  <c:v>-4.2601200000000002E-198</c:v>
                </c:pt>
                <c:pt idx="726" formatCode="0.00E+00">
                  <c:v>-3.0820899999999997E-197</c:v>
                </c:pt>
                <c:pt idx="727" formatCode="0.00E+00">
                  <c:v>-1.6152799999999999E-197</c:v>
                </c:pt>
                <c:pt idx="728" formatCode="0.00E+00">
                  <c:v>8.0601900000000005E-197</c:v>
                </c:pt>
                <c:pt idx="729" formatCode="0.00E+00">
                  <c:v>1.1701800000000001E-196</c:v>
                </c:pt>
                <c:pt idx="730" formatCode="0.00E+00">
                  <c:v>-1.38017E-196</c:v>
                </c:pt>
                <c:pt idx="731" formatCode="0.00E+00">
                  <c:v>-4.6417299999999997E-196</c:v>
                </c:pt>
                <c:pt idx="732" formatCode="0.00E+00">
                  <c:v>-3.1891100000000002E-197</c:v>
                </c:pt>
                <c:pt idx="733" formatCode="0.00E+00">
                  <c:v>1.38964E-195</c:v>
                </c:pt>
                <c:pt idx="734" formatCode="0.00E+00">
                  <c:v>1.33602E-195</c:v>
                </c:pt>
                <c:pt idx="735" formatCode="0.00E+00">
                  <c:v>-3.0742299999999999E-195</c:v>
                </c:pt>
                <c:pt idx="736" formatCode="0.00E+00">
                  <c:v>-6.5362700000000001E-195</c:v>
                </c:pt>
                <c:pt idx="737" formatCode="0.00E+00">
                  <c:v>3.0843200000000001E-195</c:v>
                </c:pt>
                <c:pt idx="738" formatCode="0.00E+00">
                  <c:v>2.2314299999999999E-194</c:v>
                </c:pt>
                <c:pt idx="739" formatCode="0.00E+00">
                  <c:v>1.16946E-194</c:v>
                </c:pt>
                <c:pt idx="740" formatCode="0.00E+00">
                  <c:v>-5.8355700000000002E-194</c:v>
                </c:pt>
                <c:pt idx="741" formatCode="0.00E+00">
                  <c:v>-8.4720900000000001E-194</c:v>
                </c:pt>
                <c:pt idx="742" formatCode="0.00E+00">
                  <c:v>9.9924000000000001E-194</c:v>
                </c:pt>
                <c:pt idx="743" formatCode="0.00E+00">
                  <c:v>3.36061E-193</c:v>
                </c:pt>
                <c:pt idx="744" formatCode="0.00E+00">
                  <c:v>2.3089099999999999E-194</c:v>
                </c:pt>
                <c:pt idx="745" formatCode="0.00E+00">
                  <c:v>-1.0061E-192</c:v>
                </c:pt>
                <c:pt idx="746" formatCode="0.00E+00">
                  <c:v>-9.6727299999999997E-193</c:v>
                </c:pt>
                <c:pt idx="747" formatCode="0.00E+00">
                  <c:v>2.2257399999999998E-192</c:v>
                </c:pt>
                <c:pt idx="748" formatCode="0.00E+00">
                  <c:v>4.7322499999999998E-192</c:v>
                </c:pt>
                <c:pt idx="749" formatCode="0.00E+00">
                  <c:v>-2.23305E-192</c:v>
                </c:pt>
                <c:pt idx="750" formatCode="0.00E+00">
                  <c:v>-1.6155499999999999E-191</c:v>
                </c:pt>
                <c:pt idx="751" formatCode="0.00E+00">
                  <c:v>-8.4668599999999999E-192</c:v>
                </c:pt>
                <c:pt idx="752" formatCode="0.00E+00">
                  <c:v>4.2249399999999998E-191</c:v>
                </c:pt>
                <c:pt idx="753" formatCode="0.00E+00">
                  <c:v>6.1337799999999998E-191</c:v>
                </c:pt>
                <c:pt idx="754" formatCode="0.00E+00">
                  <c:v>-7.2344800000000003E-191</c:v>
                </c:pt>
                <c:pt idx="755" formatCode="0.00E+00">
                  <c:v>-2.4330800000000002E-190</c:v>
                </c:pt>
                <c:pt idx="756" formatCode="0.00E+00">
                  <c:v>-1.6716500000000001E-191</c:v>
                </c:pt>
                <c:pt idx="757" formatCode="0.00E+00">
                  <c:v>7.2841399999999996E-190</c:v>
                </c:pt>
                <c:pt idx="758" formatCode="0.00E+00">
                  <c:v>7.0030499999999999E-190</c:v>
                </c:pt>
                <c:pt idx="759" formatCode="0.00E+00">
                  <c:v>-1.61143E-189</c:v>
                </c:pt>
                <c:pt idx="760" formatCode="0.00E+00">
                  <c:v>-3.4261399999999999E-189</c:v>
                </c:pt>
                <c:pt idx="761" formatCode="0.00E+00">
                  <c:v>1.61672E-189</c:v>
                </c:pt>
                <c:pt idx="762" formatCode="0.00E+00">
                  <c:v>1.16966E-188</c:v>
                </c:pt>
                <c:pt idx="763" formatCode="0.00E+00">
                  <c:v>6.12999E-189</c:v>
                </c:pt>
                <c:pt idx="764" formatCode="0.00E+00">
                  <c:v>-3.0588500000000001E-188</c:v>
                </c:pt>
                <c:pt idx="765" formatCode="0.00E+00">
                  <c:v>-4.44085E-188</c:v>
                </c:pt>
                <c:pt idx="766" formatCode="0.00E+00">
                  <c:v>5.2377500000000003E-188</c:v>
                </c:pt>
                <c:pt idx="767" formatCode="0.00E+00">
                  <c:v>1.76154E-187</c:v>
                </c:pt>
                <c:pt idx="768" formatCode="0.00E+00">
                  <c:v>1.21027E-188</c:v>
                </c:pt>
                <c:pt idx="769" formatCode="0.00E+00">
                  <c:v>-5.2737100000000003E-187</c:v>
                </c:pt>
                <c:pt idx="770" formatCode="0.00E+00">
                  <c:v>-5.0702000000000005E-187</c:v>
                </c:pt>
                <c:pt idx="771" formatCode="0.00E+00">
                  <c:v>1.1666799999999999E-186</c:v>
                </c:pt>
                <c:pt idx="772" formatCode="0.00E+00">
                  <c:v>2.4805200000000002E-186</c:v>
                </c:pt>
                <c:pt idx="773" formatCode="0.00E+00">
                  <c:v>-1.1704999999999999E-186</c:v>
                </c:pt>
                <c:pt idx="774" formatCode="0.00E+00">
                  <c:v>-8.4683100000000001E-186</c:v>
                </c:pt>
                <c:pt idx="775" formatCode="0.00E+00">
                  <c:v>-4.4381100000000004E-186</c:v>
                </c:pt>
                <c:pt idx="776" formatCode="0.00E+00">
                  <c:v>2.2146100000000001E-185</c:v>
                </c:pt>
                <c:pt idx="777" formatCode="0.00E+00">
                  <c:v>3.2151699999999997E-185</c:v>
                </c:pt>
                <c:pt idx="778" formatCode="0.00E+00">
                  <c:v>-3.7921299999999998E-185</c:v>
                </c:pt>
                <c:pt idx="779" formatCode="0.00E+00">
                  <c:v>-1.27535E-184</c:v>
                </c:pt>
                <c:pt idx="780" formatCode="0.00E+00">
                  <c:v>-8.7623500000000007E-186</c:v>
                </c:pt>
                <c:pt idx="781" formatCode="0.00E+00">
                  <c:v>3.8181599999999999E-184</c:v>
                </c:pt>
                <c:pt idx="782" formatCode="0.00E+00">
                  <c:v>3.6708099999999999E-184</c:v>
                </c:pt>
                <c:pt idx="783" formatCode="0.00E+00">
                  <c:v>-8.4467100000000005E-184</c:v>
                </c:pt>
                <c:pt idx="784" formatCode="0.00E+00">
                  <c:v>-1.7958899999999999E-183</c:v>
                </c:pt>
                <c:pt idx="785" formatCode="0.00E+00">
                  <c:v>8.4744399999999995E-184</c:v>
                </c:pt>
                <c:pt idx="786" formatCode="0.00E+00">
                  <c:v>6.1310400000000001E-183</c:v>
                </c:pt>
                <c:pt idx="787" formatCode="0.00E+00">
                  <c:v>3.21318E-183</c:v>
                </c:pt>
                <c:pt idx="788" formatCode="0.00E+00">
                  <c:v>-1.6033700000000001E-182</c:v>
                </c:pt>
                <c:pt idx="789" formatCode="0.00E+00">
                  <c:v>-2.3277800000000001E-182</c:v>
                </c:pt>
                <c:pt idx="790" formatCode="0.00E+00">
                  <c:v>2.7454899999999998E-182</c:v>
                </c:pt>
                <c:pt idx="791" formatCode="0.00E+00">
                  <c:v>9.2335500000000004E-182</c:v>
                </c:pt>
                <c:pt idx="792" formatCode="0.00E+00">
                  <c:v>6.3439300000000003E-183</c:v>
                </c:pt>
                <c:pt idx="793" formatCode="0.00E+00">
                  <c:v>-2.76434E-181</c:v>
                </c:pt>
                <c:pt idx="794" formatCode="0.00E+00">
                  <c:v>-2.6576599999999998E-181</c:v>
                </c:pt>
                <c:pt idx="795" formatCode="0.00E+00">
                  <c:v>6.1154100000000001E-181</c:v>
                </c:pt>
                <c:pt idx="796" formatCode="0.00E+00">
                  <c:v>1.3002300000000001E-180</c:v>
                </c:pt>
                <c:pt idx="797" formatCode="0.00E+00">
                  <c:v>-6.1354800000000004E-181</c:v>
                </c:pt>
                <c:pt idx="798" formatCode="0.00E+00">
                  <c:v>-4.4388699999999998E-180</c:v>
                </c:pt>
                <c:pt idx="799" formatCode="0.00E+00">
                  <c:v>-2.3263399999999998E-180</c:v>
                </c:pt>
                <c:pt idx="800" formatCode="0.00E+00">
                  <c:v>1.16084E-179</c:v>
                </c:pt>
                <c:pt idx="801" formatCode="0.00E+00">
                  <c:v>1.6853100000000001E-179</c:v>
                </c:pt>
                <c:pt idx="802" formatCode="0.00E+00">
                  <c:v>-1.9877299999999999E-179</c:v>
                </c:pt>
                <c:pt idx="803" formatCode="0.00E+00">
                  <c:v>-6.6850800000000006E-179</c:v>
                </c:pt>
                <c:pt idx="804" formatCode="0.00E+00">
                  <c:v>-4.5929999999999999E-180</c:v>
                </c:pt>
                <c:pt idx="805" formatCode="0.00E+00">
                  <c:v>2.0013799999999999E-178</c:v>
                </c:pt>
                <c:pt idx="806" formatCode="0.00E+00">
                  <c:v>1.9241500000000001E-178</c:v>
                </c:pt>
                <c:pt idx="807" formatCode="0.00E+00">
                  <c:v>-4.4275499999999999E-178</c:v>
                </c:pt>
                <c:pt idx="808" formatCode="0.00E+00">
                  <c:v>-9.4136100000000004E-178</c:v>
                </c:pt>
                <c:pt idx="809" formatCode="0.00E+00">
                  <c:v>4.4420799999999998E-178</c:v>
                </c:pt>
                <c:pt idx="810" formatCode="0.00E+00">
                  <c:v>3.2137300000000001E-177</c:v>
                </c:pt>
                <c:pt idx="811" formatCode="0.00E+00">
                  <c:v>1.6842700000000001E-177</c:v>
                </c:pt>
                <c:pt idx="812" formatCode="0.00E+00">
                  <c:v>-8.4044499999999994E-177</c:v>
                </c:pt>
                <c:pt idx="813" formatCode="0.00E+00">
                  <c:v>-1.22016E-176</c:v>
                </c:pt>
                <c:pt idx="814" formatCode="0.00E+00">
                  <c:v>1.43912E-176</c:v>
                </c:pt>
                <c:pt idx="815" formatCode="0.00E+00">
                  <c:v>4.8399899999999999E-176</c:v>
                </c:pt>
                <c:pt idx="816" formatCode="0.00E+00">
                  <c:v>3.32532E-177</c:v>
                </c:pt>
                <c:pt idx="817" formatCode="0.00E+00">
                  <c:v>-1.4489900000000001E-175</c:v>
                </c:pt>
                <c:pt idx="818" formatCode="0.00E+00">
                  <c:v>-1.39308E-175</c:v>
                </c:pt>
                <c:pt idx="819" formatCode="0.00E+00">
                  <c:v>3.20554E-175</c:v>
                </c:pt>
                <c:pt idx="820" formatCode="0.00E+00">
                  <c:v>6.81544E-175</c:v>
                </c:pt>
                <c:pt idx="821" formatCode="0.00E+00">
                  <c:v>-3.2160599999999999E-175</c:v>
                </c:pt>
                <c:pt idx="822" formatCode="0.00E+00">
                  <c:v>-2.3267399999999999E-174</c:v>
                </c:pt>
                <c:pt idx="823" formatCode="0.00E+00">
                  <c:v>-1.21941E-174</c:v>
                </c:pt>
                <c:pt idx="824" formatCode="0.00E+00">
                  <c:v>6.0848099999999999E-174</c:v>
                </c:pt>
                <c:pt idx="825" formatCode="0.00E+00">
                  <c:v>8.8339499999999998E-174</c:v>
                </c:pt>
                <c:pt idx="826" formatCode="0.00E+00">
                  <c:v>-1.0419200000000001E-173</c:v>
                </c:pt>
                <c:pt idx="827" formatCode="0.00E+00">
                  <c:v>-3.5041400000000002E-173</c:v>
                </c:pt>
                <c:pt idx="828" formatCode="0.00E+00">
                  <c:v>-2.4075300000000001E-174</c:v>
                </c:pt>
                <c:pt idx="829" formatCode="0.00E+00">
                  <c:v>1.0490700000000001E-172</c:v>
                </c:pt>
                <c:pt idx="830" formatCode="0.00E+00">
                  <c:v>1.0085899999999999E-172</c:v>
                </c:pt>
                <c:pt idx="831" formatCode="0.00E+00">
                  <c:v>-2.3208000000000001E-172</c:v>
                </c:pt>
                <c:pt idx="832" formatCode="0.00E+00">
                  <c:v>-4.9343699999999999E-172</c:v>
                </c:pt>
                <c:pt idx="833" formatCode="0.00E+00">
                  <c:v>2.3284199999999999E-172</c:v>
                </c:pt>
                <c:pt idx="834" formatCode="0.00E+00">
                  <c:v>1.68456E-171</c:v>
                </c:pt>
                <c:pt idx="835" formatCode="0.00E+00">
                  <c:v>8.8284900000000004E-172</c:v>
                </c:pt>
                <c:pt idx="836" formatCode="0.00E+00">
                  <c:v>-4.4054000000000001E-171</c:v>
                </c:pt>
                <c:pt idx="837" formatCode="0.00E+00">
                  <c:v>-6.3957699999999997E-171</c:v>
                </c:pt>
                <c:pt idx="838" formatCode="0.00E+00">
                  <c:v>7.54348E-171</c:v>
                </c:pt>
                <c:pt idx="839" formatCode="0.00E+00">
                  <c:v>2.5369999999999999E-170</c:v>
                </c:pt>
                <c:pt idx="840" formatCode="0.00E+00">
                  <c:v>1.74305E-171</c:v>
                </c:pt>
                <c:pt idx="841" formatCode="0.00E+00">
                  <c:v>-7.5952499999999994E-170</c:v>
                </c:pt>
                <c:pt idx="842" formatCode="0.00E+00">
                  <c:v>-7.3021600000000006E-170</c:v>
                </c:pt>
                <c:pt idx="843" formatCode="0.00E+00">
                  <c:v>1.68026E-169</c:v>
                </c:pt>
                <c:pt idx="844" formatCode="0.00E+00">
                  <c:v>3.5724799999999999E-169</c:v>
                </c:pt>
                <c:pt idx="845" formatCode="0.00E+00">
                  <c:v>-1.6857800000000001E-169</c:v>
                </c:pt>
                <c:pt idx="846" formatCode="0.00E+00">
                  <c:v>-1.21962E-168</c:v>
                </c:pt>
                <c:pt idx="847" formatCode="0.00E+00">
                  <c:v>-6.3918099999999998E-169</c:v>
                </c:pt>
                <c:pt idx="848" formatCode="0.00E+00">
                  <c:v>3.1895000000000002E-168</c:v>
                </c:pt>
                <c:pt idx="849" formatCode="0.00E+00">
                  <c:v>4.6305299999999999E-168</c:v>
                </c:pt>
                <c:pt idx="850" formatCode="0.00E+00">
                  <c:v>-5.46147E-168</c:v>
                </c:pt>
                <c:pt idx="851" formatCode="0.00E+00">
                  <c:v>-1.8367799999999999E-167</c:v>
                </c:pt>
                <c:pt idx="852" formatCode="0.00E+00">
                  <c:v>-1.2619599999999999E-168</c:v>
                </c:pt>
                <c:pt idx="853" formatCode="0.00E+00">
                  <c:v>5.4989500000000003E-167</c:v>
                </c:pt>
                <c:pt idx="854" formatCode="0.00E+00">
                  <c:v>5.2867500000000003E-167</c:v>
                </c:pt>
                <c:pt idx="855" formatCode="0.00E+00">
                  <c:v>-1.21651E-166</c:v>
                </c:pt>
                <c:pt idx="856" formatCode="0.00E+00">
                  <c:v>-2.5864699999999999E-166</c:v>
                </c:pt>
                <c:pt idx="857" formatCode="0.00E+00">
                  <c:v>1.2205E-166</c:v>
                </c:pt>
                <c:pt idx="858" formatCode="0.00E+00">
                  <c:v>8.8300000000000005E-166</c:v>
                </c:pt>
                <c:pt idx="859" formatCode="0.00E+00">
                  <c:v>4.6276599999999998E-166</c:v>
                </c:pt>
                <c:pt idx="860" formatCode="0.00E+00">
                  <c:v>-2.30919E-165</c:v>
                </c:pt>
                <c:pt idx="861" formatCode="0.00E+00">
                  <c:v>-3.35249E-165</c:v>
                </c:pt>
                <c:pt idx="862" formatCode="0.00E+00">
                  <c:v>3.9540900000000001E-165</c:v>
                </c:pt>
                <c:pt idx="863" formatCode="0.00E+00">
                  <c:v>1.3298300000000001E-164</c:v>
                </c:pt>
                <c:pt idx="864" formatCode="0.00E+00">
                  <c:v>9.1365999999999999E-166</c:v>
                </c:pt>
                <c:pt idx="865" formatCode="0.00E+00">
                  <c:v>-3.9812300000000003E-164</c:v>
                </c:pt>
                <c:pt idx="866" formatCode="0.00E+00">
                  <c:v>-3.8276000000000002E-164</c:v>
                </c:pt>
                <c:pt idx="867" formatCode="0.00E+00">
                  <c:v>8.80748E-164</c:v>
                </c:pt>
                <c:pt idx="868" formatCode="0.00E+00">
                  <c:v>1.8725999999999999E-163</c:v>
                </c:pt>
                <c:pt idx="869" formatCode="0.00E+00">
                  <c:v>-8.8364000000000001E-164</c:v>
                </c:pt>
                <c:pt idx="870" formatCode="0.00E+00">
                  <c:v>-6.3929099999999994E-163</c:v>
                </c:pt>
                <c:pt idx="871" formatCode="0.00E+00">
                  <c:v>-3.3504199999999997E-163</c:v>
                </c:pt>
                <c:pt idx="872" formatCode="0.00E+00">
                  <c:v>1.67185E-162</c:v>
                </c:pt>
                <c:pt idx="873" formatCode="0.00E+00">
                  <c:v>2.4271999999999998E-162</c:v>
                </c:pt>
                <c:pt idx="874" formatCode="0.00E+00">
                  <c:v>-2.8627600000000002E-162</c:v>
                </c:pt>
                <c:pt idx="875" formatCode="0.00E+00">
                  <c:v>-9.6279299999999997E-162</c:v>
                </c:pt>
                <c:pt idx="876" formatCode="0.00E+00">
                  <c:v>-6.6148900000000002E-163</c:v>
                </c:pt>
                <c:pt idx="877" formatCode="0.00E+00">
                  <c:v>2.8824099999999999E-161</c:v>
                </c:pt>
                <c:pt idx="878" formatCode="0.00E+00">
                  <c:v>2.7711799999999999E-161</c:v>
                </c:pt>
                <c:pt idx="879" formatCode="0.00E+00">
                  <c:v>-6.3766099999999999E-161</c:v>
                </c:pt>
                <c:pt idx="880" formatCode="0.00E+00">
                  <c:v>-1.35576E-160</c:v>
                </c:pt>
                <c:pt idx="881" formatCode="0.00E+00">
                  <c:v>6.3975399999999997E-161</c:v>
                </c:pt>
                <c:pt idx="882" formatCode="0.00E+00">
                  <c:v>4.6284600000000002E-160</c:v>
                </c:pt>
                <c:pt idx="883" formatCode="0.00E+00">
                  <c:v>2.4257000000000001E-160</c:v>
                </c:pt>
                <c:pt idx="884" formatCode="0.00E+00">
                  <c:v>-1.21042E-159</c:v>
                </c:pt>
                <c:pt idx="885" formatCode="0.00E+00">
                  <c:v>-1.75729E-159</c:v>
                </c:pt>
                <c:pt idx="886" formatCode="0.00E+00">
                  <c:v>2.0726299999999999E-159</c:v>
                </c:pt>
                <c:pt idx="887" formatCode="0.00E+00">
                  <c:v>6.9706100000000002E-159</c:v>
                </c:pt>
                <c:pt idx="888" formatCode="0.00E+00">
                  <c:v>4.7891699999999997E-160</c:v>
                </c:pt>
                <c:pt idx="889" formatCode="0.00E+00">
                  <c:v>-2.0868599999999999E-158</c:v>
                </c:pt>
                <c:pt idx="890" formatCode="0.00E+00">
                  <c:v>-2.0063299999999999E-158</c:v>
                </c:pt>
                <c:pt idx="891" formatCode="0.00E+00">
                  <c:v>4.6166499999999998E-158</c:v>
                </c:pt>
                <c:pt idx="892" formatCode="0.00E+00">
                  <c:v>9.8156800000000004E-158</c:v>
                </c:pt>
                <c:pt idx="893" formatCode="0.00E+00">
                  <c:v>-4.6318100000000004E-158</c:v>
                </c:pt>
                <c:pt idx="894" formatCode="0.00E+00">
                  <c:v>-3.3509999999999999E-157</c:v>
                </c:pt>
                <c:pt idx="895" formatCode="0.00E+00">
                  <c:v>-1.7561999999999999E-157</c:v>
                </c:pt>
                <c:pt idx="896" formatCode="0.00E+00">
                  <c:v>8.7634199999999995E-157</c:v>
                </c:pt>
                <c:pt idx="897" formatCode="0.00E+00">
                  <c:v>1.2722799999999999E-156</c:v>
                </c:pt>
                <c:pt idx="898" formatCode="0.00E+00">
                  <c:v>-1.5005800000000001E-156</c:v>
                </c:pt>
                <c:pt idx="899" formatCode="0.00E+00">
                  <c:v>-5.04671E-156</c:v>
                </c:pt>
                <c:pt idx="900" formatCode="0.00E+00">
                  <c:v>-3.4673499999999998E-157</c:v>
                </c:pt>
                <c:pt idx="901" formatCode="0.00E+00">
                  <c:v>1.51088E-155</c:v>
                </c:pt>
                <c:pt idx="902" formatCode="0.00E+00">
                  <c:v>1.4525799999999999E-155</c:v>
                </c:pt>
                <c:pt idx="903" formatCode="0.00E+00">
                  <c:v>-3.34245E-155</c:v>
                </c:pt>
                <c:pt idx="904" formatCode="0.00E+00">
                  <c:v>-7.1065399999999996E-155</c:v>
                </c:pt>
                <c:pt idx="905" formatCode="0.00E+00">
                  <c:v>3.35342E-155</c:v>
                </c:pt>
                <c:pt idx="906" formatCode="0.00E+00">
                  <c:v>2.4261199999999999E-154</c:v>
                </c:pt>
                <c:pt idx="907" formatCode="0.00E+00">
                  <c:v>1.2714900000000001E-154</c:v>
                </c:pt>
                <c:pt idx="908" formatCode="0.00E+00">
                  <c:v>-6.3447099999999996E-154</c:v>
                </c:pt>
                <c:pt idx="909" formatCode="0.00E+00">
                  <c:v>-9.2112599999999997E-154</c:v>
                </c:pt>
                <c:pt idx="910" formatCode="0.00E+00">
                  <c:v>1.08642E-153</c:v>
                </c:pt>
                <c:pt idx="911" formatCode="0.00E+00">
                  <c:v>3.65381E-153</c:v>
                </c:pt>
                <c:pt idx="912" formatCode="0.00E+00">
                  <c:v>2.5103600000000001E-154</c:v>
                </c:pt>
                <c:pt idx="913" formatCode="0.00E+00">
                  <c:v>-1.0938800000000001E-152</c:v>
                </c:pt>
                <c:pt idx="914" formatCode="0.00E+00">
                  <c:v>-1.05167E-152</c:v>
                </c:pt>
                <c:pt idx="915" formatCode="0.00E+00">
                  <c:v>2.4199299999999999E-152</c:v>
                </c:pt>
                <c:pt idx="916" formatCode="0.00E+00">
                  <c:v>5.1451300000000001E-152</c:v>
                </c:pt>
                <c:pt idx="917" formatCode="0.00E+00">
                  <c:v>-2.4278699999999999E-152</c:v>
                </c:pt>
                <c:pt idx="918" formatCode="0.00E+00">
                  <c:v>-1.7565E-151</c:v>
                </c:pt>
                <c:pt idx="919" formatCode="0.00E+00">
                  <c:v>-9.2055699999999997E-152</c:v>
                </c:pt>
                <c:pt idx="920" formatCode="0.00E+00">
                  <c:v>4.5935599999999997E-151</c:v>
                </c:pt>
                <c:pt idx="921" formatCode="0.00E+00">
                  <c:v>6.6689399999999996E-151</c:v>
                </c:pt>
                <c:pt idx="922" formatCode="0.00E+00">
                  <c:v>-7.8656700000000003E-151</c:v>
                </c:pt>
                <c:pt idx="923" formatCode="0.00E+00">
                  <c:v>-2.6453499999999998E-150</c:v>
                </c:pt>
                <c:pt idx="924" formatCode="0.00E+00">
                  <c:v>-1.8175000000000002E-151</c:v>
                </c:pt>
                <c:pt idx="925" formatCode="0.00E+00">
                  <c:v>7.9196600000000004E-150</c:v>
                </c:pt>
                <c:pt idx="926" formatCode="0.00E+00">
                  <c:v>7.6140399999999995E-150</c:v>
                </c:pt>
                <c:pt idx="927" formatCode="0.00E+00">
                  <c:v>-1.7520300000000001E-149</c:v>
                </c:pt>
                <c:pt idx="928" formatCode="0.00E+00">
                  <c:v>-3.7250600000000002E-149</c:v>
                </c:pt>
                <c:pt idx="929" formatCode="0.00E+00">
                  <c:v>1.75778E-149</c:v>
                </c:pt>
                <c:pt idx="930" formatCode="0.00E+00">
                  <c:v>1.27171E-148</c:v>
                </c:pt>
                <c:pt idx="931" formatCode="0.00E+00">
                  <c:v>6.6648200000000001E-149</c:v>
                </c:pt>
                <c:pt idx="932" formatCode="0.00E+00">
                  <c:v>-3.3257299999999998E-148</c:v>
                </c:pt>
                <c:pt idx="933" formatCode="0.00E+00">
                  <c:v>-4.8283000000000001E-148</c:v>
                </c:pt>
                <c:pt idx="934" formatCode="0.00E+00">
                  <c:v>5.6947300000000003E-148</c:v>
                </c:pt>
                <c:pt idx="935" formatCode="0.00E+00">
                  <c:v>1.9152300000000001E-147</c:v>
                </c:pt>
                <c:pt idx="936" formatCode="0.00E+00">
                  <c:v>1.3158599999999999E-148</c:v>
                </c:pt>
                <c:pt idx="937" formatCode="0.00E+00">
                  <c:v>-5.7338199999999999E-147</c:v>
                </c:pt>
                <c:pt idx="938" formatCode="0.00E+00">
                  <c:v>-5.5125600000000005E-147</c:v>
                </c:pt>
                <c:pt idx="939" formatCode="0.00E+00">
                  <c:v>1.26846E-146</c:v>
                </c:pt>
                <c:pt idx="940" formatCode="0.00E+00">
                  <c:v>2.69694E-146</c:v>
                </c:pt>
                <c:pt idx="941" formatCode="0.00E+00">
                  <c:v>-1.27263E-146</c:v>
                </c:pt>
                <c:pt idx="942" formatCode="0.00E+00">
                  <c:v>-9.2071400000000006E-146</c:v>
                </c:pt>
                <c:pt idx="943" formatCode="0.00E+00">
                  <c:v>-4.8253199999999999E-146</c:v>
                </c:pt>
                <c:pt idx="944" formatCode="0.00E+00">
                  <c:v>2.4078199999999998E-145</c:v>
                </c:pt>
                <c:pt idx="945" formatCode="0.00E+00">
                  <c:v>3.4956800000000002E-145</c:v>
                </c:pt>
                <c:pt idx="946" formatCode="0.00E+00">
                  <c:v>-4.1229800000000002E-145</c:v>
                </c:pt>
                <c:pt idx="947" formatCode="0.00E+00">
                  <c:v>-1.3866300000000001E-144</c:v>
                </c:pt>
                <c:pt idx="948" formatCode="0.00E+00">
                  <c:v>-9.5268399999999998E-146</c:v>
                </c:pt>
                <c:pt idx="949" formatCode="0.00E+00">
                  <c:v>4.1512799999999998E-144</c:v>
                </c:pt>
                <c:pt idx="950" formatCode="0.00E+00">
                  <c:v>3.9910800000000001E-144</c:v>
                </c:pt>
                <c:pt idx="951" formatCode="0.00E+00">
                  <c:v>-9.1836600000000004E-144</c:v>
                </c:pt>
                <c:pt idx="952" formatCode="0.00E+00">
                  <c:v>-1.9525800000000001E-143</c:v>
                </c:pt>
                <c:pt idx="953" formatCode="0.00E+00">
                  <c:v>9.2138100000000004E-144</c:v>
                </c:pt>
                <c:pt idx="954" formatCode="0.00E+00">
                  <c:v>6.6659599999999998E-143</c:v>
                </c:pt>
                <c:pt idx="955" formatCode="0.00E+00">
                  <c:v>3.49352E-143</c:v>
                </c:pt>
                <c:pt idx="956" formatCode="0.00E+00">
                  <c:v>-1.7432600000000001E-142</c:v>
                </c:pt>
                <c:pt idx="957" formatCode="0.00E+00">
                  <c:v>-2.5308699999999998E-142</c:v>
                </c:pt>
                <c:pt idx="958" formatCode="0.00E+00">
                  <c:v>2.9850300000000002E-142</c:v>
                </c:pt>
                <c:pt idx="959" formatCode="0.00E+00">
                  <c:v>1.00392E-141</c:v>
                </c:pt>
                <c:pt idx="960" formatCode="0.00E+00">
                  <c:v>6.8974199999999998E-143</c:v>
                </c:pt>
                <c:pt idx="961" formatCode="0.00E+00">
                  <c:v>-3.0055200000000003E-141</c:v>
                </c:pt>
                <c:pt idx="962" formatCode="0.00E+00">
                  <c:v>-2.8895399999999997E-141</c:v>
                </c:pt>
                <c:pt idx="963" formatCode="0.00E+00">
                  <c:v>6.6489599999999996E-141</c:v>
                </c:pt>
                <c:pt idx="964" formatCode="0.00E+00">
                  <c:v>1.4136699999999999E-140</c:v>
                </c:pt>
                <c:pt idx="965" formatCode="0.00E+00">
                  <c:v>-6.6707900000000003E-141</c:v>
                </c:pt>
                <c:pt idx="966" formatCode="0.00E+00">
                  <c:v>-4.8261399999999998E-140</c:v>
                </c:pt>
                <c:pt idx="967" formatCode="0.00E+00">
                  <c:v>-2.5293100000000002E-140</c:v>
                </c:pt>
                <c:pt idx="968" formatCode="0.00E+00">
                  <c:v>1.26212E-139</c:v>
                </c:pt>
                <c:pt idx="969" formatCode="0.00E+00">
                  <c:v>1.8323500000000002E-139</c:v>
                </c:pt>
                <c:pt idx="970" formatCode="0.00E+00">
                  <c:v>-2.1611600000000001E-139</c:v>
                </c:pt>
                <c:pt idx="971" formatCode="0.00E+00">
                  <c:v>-7.2683300000000002E-139</c:v>
                </c:pt>
                <c:pt idx="972" formatCode="0.00E+00">
                  <c:v>-4.9937200000000003E-140</c:v>
                </c:pt>
                <c:pt idx="973" formatCode="0.00E+00">
                  <c:v>2.17599E-138</c:v>
                </c:pt>
                <c:pt idx="974" formatCode="0.00E+00">
                  <c:v>2.09202E-138</c:v>
                </c:pt>
                <c:pt idx="975" formatCode="0.00E+00">
                  <c:v>-4.81384E-138</c:v>
                </c:pt>
                <c:pt idx="976" formatCode="0.00E+00">
                  <c:v>-1.02349E-137</c:v>
                </c:pt>
                <c:pt idx="977" formatCode="0.00E+00">
                  <c:v>4.8296400000000002E-138</c:v>
                </c:pt>
                <c:pt idx="978" formatCode="0.00E+00">
                  <c:v>3.49412E-137</c:v>
                </c:pt>
                <c:pt idx="979" formatCode="0.00E+00">
                  <c:v>1.8312099999999999E-137</c:v>
                </c:pt>
                <c:pt idx="980" formatCode="0.00E+00">
                  <c:v>-9.1377199999999993E-137</c:v>
                </c:pt>
                <c:pt idx="981" formatCode="0.00E+00">
                  <c:v>-1.3266200000000001E-136</c:v>
                </c:pt>
                <c:pt idx="982" formatCode="0.00E+00">
                  <c:v>1.5646799999999999E-136</c:v>
                </c:pt>
                <c:pt idx="983" formatCode="0.00E+00">
                  <c:v>5.2622600000000003E-136</c:v>
                </c:pt>
                <c:pt idx="984" formatCode="0.00E+00">
                  <c:v>3.61545E-137</c:v>
                </c:pt>
                <c:pt idx="985" formatCode="0.00E+00">
                  <c:v>-1.5754200000000001E-135</c:v>
                </c:pt>
                <c:pt idx="986" formatCode="0.00E+00">
                  <c:v>-1.5146199999999999E-135</c:v>
                </c:pt>
                <c:pt idx="987" formatCode="0.00E+00">
                  <c:v>3.4852099999999998E-135</c:v>
                </c:pt>
                <c:pt idx="988" formatCode="0.00E+00">
                  <c:v>7.41007E-135</c:v>
                </c:pt>
                <c:pt idx="989" formatCode="0.00E+00">
                  <c:v>-3.4966499999999999E-135</c:v>
                </c:pt>
                <c:pt idx="990" formatCode="0.00E+00">
                  <c:v>-2.5297399999999999E-134</c:v>
                </c:pt>
                <c:pt idx="991" formatCode="0.00E+00">
                  <c:v>-1.3258E-134</c:v>
                </c:pt>
                <c:pt idx="992" formatCode="0.00E+00">
                  <c:v>6.6156999999999999E-134</c:v>
                </c:pt>
                <c:pt idx="993" formatCode="0.00E+00">
                  <c:v>9.6046800000000003E-134</c:v>
                </c:pt>
                <c:pt idx="994" formatCode="0.00E+00">
                  <c:v>-1.13282E-133</c:v>
                </c:pt>
                <c:pt idx="995" formatCode="0.00E+00">
                  <c:v>-3.8098700000000003E-133</c:v>
                </c:pt>
                <c:pt idx="996" formatCode="0.00E+00">
                  <c:v>-2.6175799999999998E-134</c:v>
                </c:pt>
                <c:pt idx="997" formatCode="0.00E+00">
                  <c:v>1.1406000000000001E-132</c:v>
                </c:pt>
                <c:pt idx="998" formatCode="0.00E+00">
                  <c:v>1.09658E-132</c:v>
                </c:pt>
                <c:pt idx="999" formatCode="0.00E+00">
                  <c:v>-2.5232899999999999E-132</c:v>
                </c:pt>
                <c:pt idx="1000" formatCode="0.00E+00">
                  <c:v>-5.3648799999999998E-132</c:v>
                </c:pt>
                <c:pt idx="1001" formatCode="0.00E+00">
                  <c:v>2.5315699999999999E-132</c:v>
                </c:pt>
                <c:pt idx="1002" formatCode="0.00E+00">
                  <c:v>1.83153E-131</c:v>
                </c:pt>
                <c:pt idx="1003" formatCode="0.00E+00">
                  <c:v>9.5987499999999995E-132</c:v>
                </c:pt>
                <c:pt idx="1004" formatCode="0.00E+00">
                  <c:v>-4.7897600000000004E-131</c:v>
                </c:pt>
                <c:pt idx="1005" formatCode="0.00E+00">
                  <c:v>-6.9537800000000001E-131</c:v>
                </c:pt>
                <c:pt idx="1006" formatCode="0.00E+00">
                  <c:v>8.2016199999999996E-131</c:v>
                </c:pt>
                <c:pt idx="1007" formatCode="0.00E+00">
                  <c:v>2.7583399999999999E-130</c:v>
                </c:pt>
                <c:pt idx="1008" formatCode="0.00E+00">
                  <c:v>1.8951199999999999E-131</c:v>
                </c:pt>
                <c:pt idx="1009" formatCode="0.00E+00">
                  <c:v>-8.2579200000000005E-130</c:v>
                </c:pt>
                <c:pt idx="1010" formatCode="0.00E+00">
                  <c:v>-7.9392499999999996E-130</c:v>
                </c:pt>
                <c:pt idx="1011" formatCode="0.00E+00">
                  <c:v>1.8268600000000001E-129</c:v>
                </c:pt>
                <c:pt idx="1012" formatCode="0.00E+00">
                  <c:v>3.8841700000000001E-129</c:v>
                </c:pt>
                <c:pt idx="1013" formatCode="0.00E+00">
                  <c:v>-1.8328499999999999E-129</c:v>
                </c:pt>
                <c:pt idx="1014" formatCode="0.00E+00">
                  <c:v>-1.32602E-128</c:v>
                </c:pt>
                <c:pt idx="1015" formatCode="0.00E+00">
                  <c:v>-6.9494799999999995E-129</c:v>
                </c:pt>
                <c:pt idx="1016" formatCode="0.00E+00">
                  <c:v>3.4677800000000001E-128</c:v>
                </c:pt>
                <c:pt idx="1017" formatCode="0.00E+00">
                  <c:v>5.0345299999999996E-128</c:v>
                </c:pt>
                <c:pt idx="1018" formatCode="0.00E+00">
                  <c:v>-5.9379599999999999E-128</c:v>
                </c:pt>
                <c:pt idx="1019" formatCode="0.00E+00">
                  <c:v>-1.9970399999999999E-127</c:v>
                </c:pt>
                <c:pt idx="1020" formatCode="0.00E+00">
                  <c:v>-1.3720699999999999E-128</c:v>
                </c:pt>
                <c:pt idx="1021" formatCode="0.00E+00">
                  <c:v>5.9787199999999999E-127</c:v>
                </c:pt>
                <c:pt idx="1022" formatCode="0.00E+00">
                  <c:v>5.74801E-127</c:v>
                </c:pt>
                <c:pt idx="1023" formatCode="0.00E+00">
                  <c:v>-1.3226399999999999E-126</c:v>
                </c:pt>
                <c:pt idx="1024" formatCode="0.00E+00">
                  <c:v>-2.8121300000000001E-126</c:v>
                </c:pt>
                <c:pt idx="1025" formatCode="0.00E+00">
                  <c:v>1.32698E-126</c:v>
                </c:pt>
                <c:pt idx="1026" formatCode="0.00E+00">
                  <c:v>9.6003900000000001E-126</c:v>
                </c:pt>
                <c:pt idx="1027" formatCode="0.00E+00">
                  <c:v>5.0314200000000003E-126</c:v>
                </c:pt>
                <c:pt idx="1028" formatCode="0.00E+00">
                  <c:v>-2.5106700000000001E-125</c:v>
                </c:pt>
                <c:pt idx="1029" formatCode="0.00E+00">
                  <c:v>-3.6449900000000001E-125</c:v>
                </c:pt>
                <c:pt idx="1030" formatCode="0.00E+00">
                  <c:v>4.2990800000000002E-125</c:v>
                </c:pt>
                <c:pt idx="1031" formatCode="0.00E+00">
                  <c:v>1.44585E-124</c:v>
                </c:pt>
                <c:pt idx="1032" formatCode="0.00E+00">
                  <c:v>9.9337500000000003E-126</c:v>
                </c:pt>
                <c:pt idx="1033" formatCode="0.00E+00">
                  <c:v>-4.3285900000000004E-124</c:v>
                </c:pt>
                <c:pt idx="1034" formatCode="0.00E+00">
                  <c:v>-4.1615499999999999E-124</c:v>
                </c:pt>
                <c:pt idx="1035" formatCode="0.00E+00">
                  <c:v>9.5759099999999996E-124</c:v>
                </c:pt>
                <c:pt idx="1036" formatCode="0.00E+00">
                  <c:v>2.0359799999999999E-123</c:v>
                </c:pt>
                <c:pt idx="1037" formatCode="0.00E+00">
                  <c:v>-9.6073500000000001E-124</c:v>
                </c:pt>
                <c:pt idx="1038" formatCode="0.00E+00">
                  <c:v>-6.9506700000000002E-123</c:v>
                </c:pt>
                <c:pt idx="1039" formatCode="0.00E+00">
                  <c:v>-3.6427400000000001E-123</c:v>
                </c:pt>
                <c:pt idx="1040" formatCode="0.00E+00">
                  <c:v>1.81772E-122</c:v>
                </c:pt>
                <c:pt idx="1041" formatCode="0.00E+00">
                  <c:v>2.63897E-122</c:v>
                </c:pt>
                <c:pt idx="1042" formatCode="0.00E+00">
                  <c:v>-3.1125300000000002E-122</c:v>
                </c:pt>
                <c:pt idx="1043" formatCode="0.00E+00">
                  <c:v>-1.0467899999999999E-121</c:v>
                </c:pt>
                <c:pt idx="1044" formatCode="0.00E+00">
                  <c:v>-7.1920199999999994E-123</c:v>
                </c:pt>
                <c:pt idx="1045" formatCode="0.00E+00">
                  <c:v>3.1338899999999999E-121</c:v>
                </c:pt>
                <c:pt idx="1046" formatCode="0.00E+00">
                  <c:v>3.0129600000000002E-121</c:v>
                </c:pt>
                <c:pt idx="1047" formatCode="0.00E+00">
                  <c:v>-6.9329499999999996E-121</c:v>
                </c:pt>
                <c:pt idx="1048" formatCode="0.00E+00">
                  <c:v>-1.4740500000000001E-120</c:v>
                </c:pt>
                <c:pt idx="1049" formatCode="0.00E+00">
                  <c:v>6.9557099999999998E-121</c:v>
                </c:pt>
                <c:pt idx="1050" formatCode="0.00E+00">
                  <c:v>5.0322799999999998E-120</c:v>
                </c:pt>
                <c:pt idx="1051" formatCode="0.00E+00">
                  <c:v>2.6373400000000002E-120</c:v>
                </c:pt>
                <c:pt idx="1052" formatCode="0.00E+00">
                  <c:v>-1.3160300000000001E-119</c:v>
                </c:pt>
                <c:pt idx="1053" formatCode="0.00E+00">
                  <c:v>-1.9106099999999999E-119</c:v>
                </c:pt>
                <c:pt idx="1054" formatCode="0.00E+00">
                  <c:v>2.2534600000000001E-119</c:v>
                </c:pt>
                <c:pt idx="1055" formatCode="0.00E+00">
                  <c:v>7.5787700000000002E-119</c:v>
                </c:pt>
                <c:pt idx="1056" formatCode="0.00E+00">
                  <c:v>5.20701E-120</c:v>
                </c:pt>
                <c:pt idx="1057" formatCode="0.00E+00">
                  <c:v>-2.26893E-118</c:v>
                </c:pt>
                <c:pt idx="1058" formatCode="0.00E+00">
                  <c:v>-2.1813800000000001E-118</c:v>
                </c:pt>
                <c:pt idx="1059" formatCode="0.00E+00">
                  <c:v>5.0194400000000001E-118</c:v>
                </c:pt>
                <c:pt idx="1060" formatCode="0.00E+00">
                  <c:v>1.06721E-117</c:v>
                </c:pt>
                <c:pt idx="1061" formatCode="0.00E+00">
                  <c:v>-5.0359200000000002E-118</c:v>
                </c:pt>
                <c:pt idx="1062" formatCode="0.00E+00">
                  <c:v>-3.6433599999999999E-117</c:v>
                </c:pt>
                <c:pt idx="1063" formatCode="0.00E+00">
                  <c:v>-1.90943E-117</c:v>
                </c:pt>
                <c:pt idx="1064" formatCode="0.00E+00">
                  <c:v>9.5280100000000004E-117</c:v>
                </c:pt>
                <c:pt idx="1065" formatCode="0.00E+00">
                  <c:v>1.3832799999999999E-116</c:v>
                </c:pt>
                <c:pt idx="1066" formatCode="0.00E+00">
                  <c:v>-1.63151E-116</c:v>
                </c:pt>
                <c:pt idx="1067" formatCode="0.00E+00">
                  <c:v>-5.4870200000000001E-116</c:v>
                </c:pt>
                <c:pt idx="1068" formatCode="0.00E+00">
                  <c:v>-3.76987E-117</c:v>
                </c:pt>
                <c:pt idx="1069" formatCode="0.00E+00">
                  <c:v>1.6427E-115</c:v>
                </c:pt>
                <c:pt idx="1070" formatCode="0.00E+00">
                  <c:v>1.5793100000000001E-115</c:v>
                </c:pt>
                <c:pt idx="1071" formatCode="0.00E+00">
                  <c:v>-3.6340700000000001E-115</c:v>
                </c:pt>
                <c:pt idx="1072" formatCode="0.00E+00">
                  <c:v>-7.7265700000000002E-115</c:v>
                </c:pt>
                <c:pt idx="1073" formatCode="0.00E+00">
                  <c:v>3.6460000000000001E-115</c:v>
                </c:pt>
                <c:pt idx="1074" formatCode="0.00E+00">
                  <c:v>2.6377899999999999E-114</c:v>
                </c:pt>
                <c:pt idx="1075" formatCode="0.00E+00">
                  <c:v>1.38242E-114</c:v>
                </c:pt>
                <c:pt idx="1076" formatCode="0.00E+00">
                  <c:v>-6.8982599999999999E-114</c:v>
                </c:pt>
                <c:pt idx="1077" formatCode="0.00E+00">
                  <c:v>-1.00149E-113</c:v>
                </c:pt>
                <c:pt idx="1078" formatCode="0.00E+00">
                  <c:v>1.18121E-113</c:v>
                </c:pt>
                <c:pt idx="1079" formatCode="0.00E+00">
                  <c:v>3.9725999999999999E-113</c:v>
                </c:pt>
                <c:pt idx="1080" formatCode="0.00E+00">
                  <c:v>2.7293800000000001E-114</c:v>
                </c:pt>
                <c:pt idx="1081" formatCode="0.00E+00">
                  <c:v>-1.1893200000000001E-112</c:v>
                </c:pt>
                <c:pt idx="1082" formatCode="0.00E+00">
                  <c:v>-1.1434200000000001E-112</c:v>
                </c:pt>
                <c:pt idx="1083" formatCode="0.00E+00">
                  <c:v>2.6310600000000002E-112</c:v>
                </c:pt>
                <c:pt idx="1084" formatCode="0.00E+00">
                  <c:v>5.5940199999999998E-112</c:v>
                </c:pt>
                <c:pt idx="1085" formatCode="0.00E+00">
                  <c:v>-2.6397E-112</c:v>
                </c:pt>
                <c:pt idx="1086" formatCode="0.00E+00">
                  <c:v>-1.9097600000000001E-111</c:v>
                </c:pt>
                <c:pt idx="1087" formatCode="0.00E+00">
                  <c:v>-1.0008699999999999E-111</c:v>
                </c:pt>
                <c:pt idx="1088" formatCode="0.00E+00">
                  <c:v>4.9943299999999998E-111</c:v>
                </c:pt>
                <c:pt idx="1089" formatCode="0.00E+00">
                  <c:v>7.2507800000000004E-111</c:v>
                </c:pt>
                <c:pt idx="1090" formatCode="0.00E+00">
                  <c:v>-8.5519299999999999E-111</c:v>
                </c:pt>
                <c:pt idx="1091" formatCode="0.00E+00">
                  <c:v>-2.8761499999999999E-110</c:v>
                </c:pt>
                <c:pt idx="1092" formatCode="0.00E+00">
                  <c:v>-1.9760699999999998E-111</c:v>
                </c:pt>
                <c:pt idx="1093" formatCode="0.00E+00">
                  <c:v>8.6106299999999997E-110</c:v>
                </c:pt>
                <c:pt idx="1094" formatCode="0.00E+00">
                  <c:v>8.2783500000000003E-110</c:v>
                </c:pt>
                <c:pt idx="1095" formatCode="0.00E+00">
                  <c:v>-1.9048900000000001E-109</c:v>
                </c:pt>
                <c:pt idx="1096" formatCode="0.00E+00">
                  <c:v>-4.0500700000000001E-109</c:v>
                </c:pt>
                <c:pt idx="1097" formatCode="0.00E+00">
                  <c:v>1.9111400000000001E-109</c:v>
                </c:pt>
                <c:pt idx="1098" formatCode="0.00E+00">
                  <c:v>1.38266E-108</c:v>
                </c:pt>
                <c:pt idx="1099" formatCode="0.00E+00">
                  <c:v>7.2463099999999999E-109</c:v>
                </c:pt>
                <c:pt idx="1100" formatCode="0.00E+00">
                  <c:v>-3.61589E-108</c:v>
                </c:pt>
                <c:pt idx="1101" formatCode="0.00E+00">
                  <c:v>-5.2495600000000001E-108</c:v>
                </c:pt>
                <c:pt idx="1102" formatCode="0.00E+00">
                  <c:v>6.1915800000000001E-108</c:v>
                </c:pt>
                <c:pt idx="1103" formatCode="0.00E+00">
                  <c:v>2.0823300000000001E-107</c:v>
                </c:pt>
                <c:pt idx="1104" formatCode="0.00E+00">
                  <c:v>1.4306700000000001E-108</c:v>
                </c:pt>
                <c:pt idx="1105" formatCode="0.00E+00">
                  <c:v>-6.2340799999999997E-107</c:v>
                </c:pt>
                <c:pt idx="1106" formatCode="0.00E+00">
                  <c:v>-5.9935100000000005E-107</c:v>
                </c:pt>
                <c:pt idx="1107" formatCode="0.00E+00">
                  <c:v>1.37913E-106</c:v>
                </c:pt>
                <c:pt idx="1108" formatCode="0.00E+00">
                  <c:v>2.9322399999999998E-106</c:v>
                </c:pt>
                <c:pt idx="1109" formatCode="0.00E+00">
                  <c:v>-1.38366E-106</c:v>
                </c:pt>
                <c:pt idx="1110" formatCode="0.00E+00">
                  <c:v>-1.00104E-105</c:v>
                </c:pt>
                <c:pt idx="1111" formatCode="0.00E+00">
                  <c:v>-5.2463199999999999E-106</c:v>
                </c:pt>
                <c:pt idx="1112" formatCode="0.00E+00">
                  <c:v>2.6179E-105</c:v>
                </c:pt>
                <c:pt idx="1113" formatCode="0.00E+00">
                  <c:v>3.8006699999999997E-105</c:v>
                </c:pt>
                <c:pt idx="1114" formatCode="0.00E+00">
                  <c:v>-4.4827000000000003E-105</c:v>
                </c:pt>
                <c:pt idx="1115" formatCode="0.00E+00">
                  <c:v>-1.5076099999999999E-104</c:v>
                </c:pt>
                <c:pt idx="1116" formatCode="0.00E+00">
                  <c:v>-1.0358E-105</c:v>
                </c:pt>
                <c:pt idx="1117" formatCode="0.00E+00">
                  <c:v>4.5134700000000003E-104</c:v>
                </c:pt>
                <c:pt idx="1118" formatCode="0.00E+00">
                  <c:v>4.3392899999999997E-104</c:v>
                </c:pt>
                <c:pt idx="1119" formatCode="0.00E+00">
                  <c:v>-9.9849100000000003E-104</c:v>
                </c:pt>
                <c:pt idx="1120" formatCode="0.00E+00">
                  <c:v>-2.1229399999999999E-103</c:v>
                </c:pt>
                <c:pt idx="1121" formatCode="0.00E+00">
                  <c:v>1.0017700000000001E-103</c:v>
                </c:pt>
                <c:pt idx="1122" formatCode="0.00E+00">
                  <c:v>7.2475399999999998E-103</c:v>
                </c:pt>
                <c:pt idx="1123" formatCode="0.00E+00">
                  <c:v>3.7983299999999998E-103</c:v>
                </c:pt>
                <c:pt idx="1124" formatCode="0.00E+00">
                  <c:v>-1.8953599999999999E-102</c:v>
                </c:pt>
                <c:pt idx="1125" formatCode="0.00E+00">
                  <c:v>-2.7516800000000001E-102</c:v>
                </c:pt>
                <c:pt idx="1126" formatCode="0.00E+00">
                  <c:v>3.24547E-102</c:v>
                </c:pt>
                <c:pt idx="1127" formatCode="0.00E+00">
                  <c:v>1.0915E-101</c:v>
                </c:pt>
                <c:pt idx="1128" formatCode="0.00E+00">
                  <c:v>7.4992000000000001E-103</c:v>
                </c:pt>
                <c:pt idx="1129" formatCode="0.00E+00">
                  <c:v>-3.2677400000000001E-101</c:v>
                </c:pt>
                <c:pt idx="1130" formatCode="0.00E+00">
                  <c:v>-3.14164E-101</c:v>
                </c:pt>
                <c:pt idx="1131" formatCode="0.00E+00">
                  <c:v>7.2290599999999994E-101</c:v>
                </c:pt>
                <c:pt idx="1132" formatCode="0.00E+00">
                  <c:v>1.5369999999999999E-100</c:v>
                </c:pt>
                <c:pt idx="1133" formatCode="0.00E+00">
                  <c:v>-7.2527899999999996E-101</c:v>
                </c:pt>
                <c:pt idx="1134" formatCode="0.00E+00">
                  <c:v>-5.2472100000000001E-100</c:v>
                </c:pt>
                <c:pt idx="1135" formatCode="0.00E+00">
                  <c:v>-2.7499799999999997E-100</c:v>
                </c:pt>
                <c:pt idx="1136" formatCode="0.00E+00">
                  <c:v>1.3722300000000001E-99</c:v>
                </c:pt>
                <c:pt idx="1137" formatCode="0.00E+00">
                  <c:v>1.9922099999999999E-99</c:v>
                </c:pt>
                <c:pt idx="1138" formatCode="0.00E+00">
                  <c:v>-2.3497099999999998E-99</c:v>
                </c:pt>
                <c:pt idx="1139" formatCode="0.00E+00">
                  <c:v>-7.9024700000000006E-99</c:v>
                </c:pt>
                <c:pt idx="1140" formatCode="0.00E+00">
                  <c:v>-5.4294100000000003E-100</c:v>
                </c:pt>
                <c:pt idx="1141" formatCode="0.00E+00">
                  <c:v>2.36584E-98</c:v>
                </c:pt>
                <c:pt idx="1142" formatCode="0.00E+00">
                  <c:v>2.27455E-98</c:v>
                </c:pt>
                <c:pt idx="1143" formatCode="0.00E+00">
                  <c:v>-5.23383E-98</c:v>
                </c:pt>
                <c:pt idx="1144" formatCode="0.00E+00">
                  <c:v>-1.11279E-97</c:v>
                </c:pt>
                <c:pt idx="1145" formatCode="0.00E+00">
                  <c:v>5.2510100000000002E-98</c:v>
                </c:pt>
                <c:pt idx="1146" formatCode="0.00E+00">
                  <c:v>3.7989699999999998E-97</c:v>
                </c:pt>
                <c:pt idx="1147" formatCode="0.00E+00">
                  <c:v>1.9909800000000001E-97</c:v>
                </c:pt>
                <c:pt idx="1148" formatCode="0.00E+00">
                  <c:v>-9.9349599999999998E-97</c:v>
                </c:pt>
                <c:pt idx="1149" formatCode="0.00E+00">
                  <c:v>-1.44236E-96</c:v>
                </c:pt>
                <c:pt idx="1150" formatCode="0.00E+00">
                  <c:v>1.7011900000000001E-96</c:v>
                </c:pt>
                <c:pt idx="1151" formatCode="0.00E+00">
                  <c:v>5.7213800000000003E-96</c:v>
                </c:pt>
                <c:pt idx="1152" formatCode="0.00E+00">
                  <c:v>3.9308899999999998E-97</c:v>
                </c:pt>
                <c:pt idx="1153" formatCode="0.00E+00">
                  <c:v>-1.71287E-95</c:v>
                </c:pt>
                <c:pt idx="1154" formatCode="0.00E+00">
                  <c:v>-1.6467700000000001E-95</c:v>
                </c:pt>
                <c:pt idx="1155" formatCode="0.00E+00">
                  <c:v>3.7892899999999997E-95</c:v>
                </c:pt>
                <c:pt idx="1156" formatCode="0.00E+00">
                  <c:v>8.05658E-95</c:v>
                </c:pt>
                <c:pt idx="1157" formatCode="0.00E+00">
                  <c:v>-3.8017300000000003E-95</c:v>
                </c:pt>
                <c:pt idx="1158" formatCode="0.00E+00">
                  <c:v>-2.7504500000000002E-94</c:v>
                </c:pt>
                <c:pt idx="1159" formatCode="0.00E+00">
                  <c:v>-1.44147E-94</c:v>
                </c:pt>
                <c:pt idx="1160" formatCode="0.00E+00">
                  <c:v>7.1929E-94</c:v>
                </c:pt>
                <c:pt idx="1161" formatCode="0.00E+00">
                  <c:v>1.0442700000000001E-93</c:v>
                </c:pt>
                <c:pt idx="1162" formatCode="0.00E+00">
                  <c:v>-1.23166E-93</c:v>
                </c:pt>
                <c:pt idx="1163" formatCode="0.00E+00">
                  <c:v>-4.1422699999999999E-93</c:v>
                </c:pt>
                <c:pt idx="1164" formatCode="0.00E+00">
                  <c:v>-2.8459600000000001E-94</c:v>
                </c:pt>
                <c:pt idx="1165" formatCode="0.00E+00">
                  <c:v>1.24011E-92</c:v>
                </c:pt>
                <c:pt idx="1166" formatCode="0.00E+00">
                  <c:v>1.19226E-92</c:v>
                </c:pt>
                <c:pt idx="1167" formatCode="0.00E+00">
                  <c:v>-2.7434399999999999E-92</c:v>
                </c:pt>
                <c:pt idx="1168" formatCode="0.00E+00">
                  <c:v>-5.8329499999999999E-92</c:v>
                </c:pt>
                <c:pt idx="1169" formatCode="0.00E+00">
                  <c:v>2.75244E-92</c:v>
                </c:pt>
                <c:pt idx="1170" formatCode="0.00E+00">
                  <c:v>1.9913200000000001E-91</c:v>
                </c:pt>
                <c:pt idx="1171" formatCode="0.00E+00">
                  <c:v>1.04362E-91</c:v>
                </c:pt>
                <c:pt idx="1172" formatCode="0.00E+00">
                  <c:v>-5.2076499999999996E-91</c:v>
                </c:pt>
                <c:pt idx="1173" formatCode="0.00E+00">
                  <c:v>-7.5604799999999996E-91</c:v>
                </c:pt>
                <c:pt idx="1174" formatCode="0.00E+00">
                  <c:v>8.9171899999999997E-91</c:v>
                </c:pt>
                <c:pt idx="1175" formatCode="0.00E+00">
                  <c:v>2.9989999999999998E-90</c:v>
                </c:pt>
                <c:pt idx="1176" formatCode="0.00E+00">
                  <c:v>2.0604699999999999E-91</c:v>
                </c:pt>
                <c:pt idx="1177" formatCode="0.00E+00">
                  <c:v>-8.9784000000000008E-90</c:v>
                </c:pt>
                <c:pt idx="1178" formatCode="0.00E+00">
                  <c:v>-8.6319299999999991E-90</c:v>
                </c:pt>
                <c:pt idx="1179" formatCode="0.00E+00">
                  <c:v>1.9862499999999999E-89</c:v>
                </c:pt>
                <c:pt idx="1180" formatCode="0.00E+00">
                  <c:v>4.2230500000000002E-89</c:v>
                </c:pt>
                <c:pt idx="1181" formatCode="0.00E+00">
                  <c:v>-1.9927700000000002E-89</c:v>
                </c:pt>
                <c:pt idx="1182" formatCode="0.00E+00">
                  <c:v>-1.4417199999999999E-88</c:v>
                </c:pt>
                <c:pt idx="1183" formatCode="0.00E+00">
                  <c:v>-7.5558100000000001E-89</c:v>
                </c:pt>
                <c:pt idx="1184" formatCode="0.00E+00">
                  <c:v>3.7703299999999998E-88</c:v>
                </c:pt>
                <c:pt idx="1185" formatCode="0.00E+00">
                  <c:v>5.4737700000000003E-88</c:v>
                </c:pt>
                <c:pt idx="1186" formatCode="0.00E+00">
                  <c:v>-6.4560399999999995E-88</c:v>
                </c:pt>
                <c:pt idx="1187" formatCode="0.00E+00">
                  <c:v>-2.17127E-87</c:v>
                </c:pt>
                <c:pt idx="1188" formatCode="0.00E+00">
                  <c:v>-1.4917800000000001E-88</c:v>
                </c:pt>
                <c:pt idx="1189" formatCode="0.00E+00">
                  <c:v>6.5003500000000002E-87</c:v>
                </c:pt>
                <c:pt idx="1190" formatCode="0.00E+00">
                  <c:v>6.2495000000000003E-87</c:v>
                </c:pt>
                <c:pt idx="1191" formatCode="0.00E+00">
                  <c:v>-1.43804E-86</c:v>
                </c:pt>
                <c:pt idx="1192" formatCode="0.00E+00">
                  <c:v>-3.05748E-86</c:v>
                </c:pt>
                <c:pt idx="1193" formatCode="0.00E+00">
                  <c:v>1.44276E-86</c:v>
                </c:pt>
                <c:pt idx="1194" formatCode="0.00E+00">
                  <c:v>1.0438E-85</c:v>
                </c:pt>
                <c:pt idx="1195" formatCode="0.00E+00">
                  <c:v>5.47039E-86</c:v>
                </c:pt>
                <c:pt idx="1196" formatCode="0.00E+00">
                  <c:v>-2.7297099999999998E-85</c:v>
                </c:pt>
                <c:pt idx="1197" formatCode="0.00E+00">
                  <c:v>-3.9630099999999998E-85</c:v>
                </c:pt>
                <c:pt idx="1198" formatCode="0.00E+00">
                  <c:v>4.6741599999999998E-85</c:v>
                </c:pt>
                <c:pt idx="1199" formatCode="0.00E+00">
                  <c:v>1.5719999999999999E-84</c:v>
                </c:pt>
                <c:pt idx="1200" formatCode="0.00E+00">
                  <c:v>1.0800399999999999E-85</c:v>
                </c:pt>
                <c:pt idx="1201" formatCode="0.00E+00">
                  <c:v>-4.70624E-84</c:v>
                </c:pt>
                <c:pt idx="1202" formatCode="0.00E+00">
                  <c:v>-4.5246300000000003E-84</c:v>
                </c:pt>
                <c:pt idx="1203" formatCode="0.00E+00">
                  <c:v>1.0411400000000001E-83</c:v>
                </c:pt>
                <c:pt idx="1204" formatCode="0.00E+00">
                  <c:v>2.2136100000000001E-83</c:v>
                </c:pt>
                <c:pt idx="1205" formatCode="0.00E+00">
                  <c:v>-1.0445599999999999E-83</c:v>
                </c:pt>
                <c:pt idx="1206" formatCode="0.00E+00">
                  <c:v>-7.5570999999999999E-83</c:v>
                </c:pt>
                <c:pt idx="1207" formatCode="0.00E+00">
                  <c:v>-3.9605600000000003E-83</c:v>
                </c:pt>
                <c:pt idx="1208" formatCode="0.00E+00">
                  <c:v>1.97631E-82</c:v>
                </c:pt>
                <c:pt idx="1209" formatCode="0.00E+00">
                  <c:v>2.8692100000000003E-82</c:v>
                </c:pt>
                <c:pt idx="1210" formatCode="0.00E+00">
                  <c:v>-3.38409E-82</c:v>
                </c:pt>
                <c:pt idx="1211" formatCode="0.00E+00">
                  <c:v>-1.1381199999999999E-81</c:v>
                </c:pt>
                <c:pt idx="1212" formatCode="0.00E+00">
                  <c:v>-7.8194999999999999E-83</c:v>
                </c:pt>
                <c:pt idx="1213" formatCode="0.00E+00">
                  <c:v>3.4073099999999999E-81</c:v>
                </c:pt>
                <c:pt idx="1214" formatCode="0.00E+00">
                  <c:v>3.2758300000000001E-81</c:v>
                </c:pt>
                <c:pt idx="1215" formatCode="0.00E+00">
                  <c:v>-7.5378300000000002E-81</c:v>
                </c:pt>
                <c:pt idx="1216" formatCode="0.00E+00">
                  <c:v>-1.6026499999999999E-80</c:v>
                </c:pt>
                <c:pt idx="1217" formatCode="0.00E+00">
                  <c:v>7.5625699999999995E-81</c:v>
                </c:pt>
                <c:pt idx="1218" formatCode="0.00E+00">
                  <c:v>5.4713300000000003E-80</c:v>
                </c:pt>
                <c:pt idx="1219" formatCode="0.00E+00">
                  <c:v>2.86744E-80</c:v>
                </c:pt>
                <c:pt idx="1220" formatCode="0.00E+00">
                  <c:v>-1.43085E-79</c:v>
                </c:pt>
                <c:pt idx="1221" formatCode="0.00E+00">
                  <c:v>-2.0772999999999999E-79</c:v>
                </c:pt>
                <c:pt idx="1222" formatCode="0.00E+00">
                  <c:v>2.4500700000000001E-79</c:v>
                </c:pt>
                <c:pt idx="1223" formatCode="0.00E+00">
                  <c:v>8.2399999999999996E-79</c:v>
                </c:pt>
                <c:pt idx="1224" formatCode="0.00E+00">
                  <c:v>5.6613100000000003E-80</c:v>
                </c:pt>
                <c:pt idx="1225" formatCode="0.00E+00">
                  <c:v>-2.4668899999999999E-78</c:v>
                </c:pt>
                <c:pt idx="1226" formatCode="0.00E+00">
                  <c:v>-2.37169E-78</c:v>
                </c:pt>
                <c:pt idx="1227" formatCode="0.00E+00">
                  <c:v>5.4573799999999996E-78</c:v>
                </c:pt>
                <c:pt idx="1228" formatCode="0.00E+00">
                  <c:v>1.16032E-77</c:v>
                </c:pt>
                <c:pt idx="1229" formatCode="0.00E+00">
                  <c:v>-5.4752900000000004E-78</c:v>
                </c:pt>
                <c:pt idx="1230" formatCode="0.00E+00">
                  <c:v>-3.96123E-77</c:v>
                </c:pt>
                <c:pt idx="1231" formatCode="0.00E+00">
                  <c:v>-2.0760199999999999E-77</c:v>
                </c:pt>
                <c:pt idx="1232" formatCode="0.00E+00">
                  <c:v>1.0359299999999999E-76</c:v>
                </c:pt>
                <c:pt idx="1233" formatCode="0.00E+00">
                  <c:v>1.5039699999999999E-76</c:v>
                </c:pt>
                <c:pt idx="1234" formatCode="0.00E+00">
                  <c:v>-1.77385E-76</c:v>
                </c:pt>
                <c:pt idx="1235" formatCode="0.00E+00">
                  <c:v>-5.9657499999999998E-76</c:v>
                </c:pt>
                <c:pt idx="1236" formatCode="0.00E+00">
                  <c:v>-4.0987800000000004E-77</c:v>
                </c:pt>
                <c:pt idx="1237" formatCode="0.00E+00">
                  <c:v>1.7860299999999999E-75</c:v>
                </c:pt>
                <c:pt idx="1238" formatCode="0.00E+00">
                  <c:v>1.7171E-75</c:v>
                </c:pt>
                <c:pt idx="1239" formatCode="0.00E+00">
                  <c:v>-3.95113E-75</c:v>
                </c:pt>
                <c:pt idx="1240" formatCode="0.00E+00">
                  <c:v>-8.40069E-75</c:v>
                </c:pt>
                <c:pt idx="1241" formatCode="0.00E+00">
                  <c:v>3.9640999999999999E-75</c:v>
                </c:pt>
                <c:pt idx="1242" formatCode="0.00E+00">
                  <c:v>2.8679299999999999E-74</c:v>
                </c:pt>
                <c:pt idx="1243" formatCode="0.00E+00">
                  <c:v>1.50304E-74</c:v>
                </c:pt>
                <c:pt idx="1244" formatCode="0.00E+00">
                  <c:v>-7.5001199999999995E-74</c:v>
                </c:pt>
                <c:pt idx="1245" formatCode="0.00E+00">
                  <c:v>-1.08887E-73</c:v>
                </c:pt>
                <c:pt idx="1246" formatCode="0.00E+00">
                  <c:v>1.28426E-73</c:v>
                </c:pt>
                <c:pt idx="1247" formatCode="0.00E+00">
                  <c:v>4.3191899999999998E-73</c:v>
                </c:pt>
                <c:pt idx="1248" formatCode="0.00E+00">
                  <c:v>2.9675100000000002E-74</c:v>
                </c:pt>
                <c:pt idx="1249" formatCode="0.00E+00">
                  <c:v>-1.2930799999999999E-72</c:v>
                </c:pt>
                <c:pt idx="1250" formatCode="0.00E+00">
                  <c:v>-1.2431799999999999E-72</c:v>
                </c:pt>
                <c:pt idx="1251" formatCode="0.00E+00">
                  <c:v>2.8606199999999998E-72</c:v>
                </c:pt>
                <c:pt idx="1252" formatCode="0.00E+00">
                  <c:v>6.0820899999999995E-72</c:v>
                </c:pt>
                <c:pt idx="1253" formatCode="0.00E+00">
                  <c:v>-2.87001E-72</c:v>
                </c:pt>
                <c:pt idx="1254" formatCode="0.00E+00">
                  <c:v>-2.07638E-71</c:v>
                </c:pt>
                <c:pt idx="1255" formatCode="0.00E+00">
                  <c:v>-1.0882E-71</c:v>
                </c:pt>
                <c:pt idx="1256" formatCode="0.00E+00">
                  <c:v>5.4300800000000003E-71</c:v>
                </c:pt>
                <c:pt idx="1257" formatCode="0.00E+00">
                  <c:v>7.8834E-71</c:v>
                </c:pt>
                <c:pt idx="1258" formatCode="0.00E+00">
                  <c:v>-9.29806E-71</c:v>
                </c:pt>
                <c:pt idx="1259" formatCode="0.00E+00">
                  <c:v>-3.1270899999999999E-70</c:v>
                </c:pt>
                <c:pt idx="1260" formatCode="0.00E+00">
                  <c:v>-2.1484700000000002E-71</c:v>
                </c:pt>
                <c:pt idx="1261" formatCode="0.00E+00">
                  <c:v>9.3618799999999995E-70</c:v>
                </c:pt>
                <c:pt idx="1262" formatCode="0.00E+00">
                  <c:v>9.0006100000000003E-70</c:v>
                </c:pt>
                <c:pt idx="1263" formatCode="0.00E+00">
                  <c:v>-2.07108E-69</c:v>
                </c:pt>
                <c:pt idx="1264" formatCode="0.00E+00">
                  <c:v>-4.40342E-69</c:v>
                </c:pt>
                <c:pt idx="1265" formatCode="0.00E+00">
                  <c:v>2.07788E-69</c:v>
                </c:pt>
                <c:pt idx="1266" formatCode="0.00E+00">
                  <c:v>1.5032900000000001E-68</c:v>
                </c:pt>
                <c:pt idx="1267" formatCode="0.00E+00">
                  <c:v>7.8785300000000004E-69</c:v>
                </c:pt>
                <c:pt idx="1268" formatCode="0.00E+00">
                  <c:v>-3.9313699999999997E-68</c:v>
                </c:pt>
                <c:pt idx="1269" formatCode="0.00E+00">
                  <c:v>-5.7075700000000002E-68</c:v>
                </c:pt>
                <c:pt idx="1270" formatCode="0.00E+00">
                  <c:v>6.73178E-68</c:v>
                </c:pt>
                <c:pt idx="1271" formatCode="0.00E+00">
                  <c:v>2.2640100000000001E-67</c:v>
                </c:pt>
                <c:pt idx="1272" formatCode="0.00E+00">
                  <c:v>1.5554899999999999E-68</c:v>
                </c:pt>
                <c:pt idx="1273" formatCode="0.00E+00">
                  <c:v>-6.7779900000000004E-67</c:v>
                </c:pt>
                <c:pt idx="1274" formatCode="0.00E+00">
                  <c:v>-6.5164299999999999E-67</c:v>
                </c:pt>
                <c:pt idx="1275" formatCode="0.00E+00">
                  <c:v>1.4994599999999999E-66</c:v>
                </c:pt>
                <c:pt idx="1276" formatCode="0.00E+00">
                  <c:v>3.1880700000000002E-66</c:v>
                </c:pt>
                <c:pt idx="1277" formatCode="0.00E+00">
                  <c:v>-1.50438E-66</c:v>
                </c:pt>
                <c:pt idx="1278" formatCode="0.00E+00">
                  <c:v>-1.08838E-65</c:v>
                </c:pt>
                <c:pt idx="1279" formatCode="0.00E+00">
                  <c:v>-5.70404E-66</c:v>
                </c:pt>
                <c:pt idx="1280" formatCode="0.00E+00">
                  <c:v>2.8463000000000001E-65</c:v>
                </c:pt>
                <c:pt idx="1281" formatCode="0.00E+00">
                  <c:v>4.1322699999999998E-65</c:v>
                </c:pt>
                <c:pt idx="1282" formatCode="0.00E+00">
                  <c:v>-4.8737999999999997E-65</c:v>
                </c:pt>
                <c:pt idx="1283" formatCode="0.00E+00">
                  <c:v>-1.6391399999999999E-64</c:v>
                </c:pt>
                <c:pt idx="1284" formatCode="0.00E+00">
                  <c:v>-1.12617E-65</c:v>
                </c:pt>
                <c:pt idx="1285" formatCode="0.00E+00">
                  <c:v>4.9072500000000002E-64</c:v>
                </c:pt>
                <c:pt idx="1286" formatCode="0.00E+00">
                  <c:v>4.7178900000000001E-64</c:v>
                </c:pt>
                <c:pt idx="1287" formatCode="0.00E+00">
                  <c:v>-1.0856099999999999E-63</c:v>
                </c:pt>
                <c:pt idx="1288" formatCode="0.00E+00">
                  <c:v>-2.30816E-63</c:v>
                </c:pt>
                <c:pt idx="1289" formatCode="0.00E+00">
                  <c:v>1.0891700000000001E-63</c:v>
                </c:pt>
                <c:pt idx="1290" formatCode="0.00E+00">
                  <c:v>7.8798699999999998E-63</c:v>
                </c:pt>
                <c:pt idx="1291" formatCode="0.00E+00">
                  <c:v>4.12972E-63</c:v>
                </c:pt>
                <c:pt idx="1292" formatCode="0.00E+00">
                  <c:v>-2.0607200000000002E-62</c:v>
                </c:pt>
                <c:pt idx="1293" formatCode="0.00E+00">
                  <c:v>-2.99176E-62</c:v>
                </c:pt>
                <c:pt idx="1294" formatCode="0.00E+00">
                  <c:v>3.52863E-62</c:v>
                </c:pt>
                <c:pt idx="1295" formatCode="0.00E+00">
                  <c:v>1.1867299999999999E-61</c:v>
                </c:pt>
                <c:pt idx="1296" formatCode="0.00E+00">
                  <c:v>8.1534800000000002E-63</c:v>
                </c:pt>
                <c:pt idx="1297" formatCode="0.00E+00">
                  <c:v>-3.5528500000000003E-61</c:v>
                </c:pt>
                <c:pt idx="1298" formatCode="0.00E+00">
                  <c:v>-3.4157399999999998E-61</c:v>
                </c:pt>
                <c:pt idx="1299" formatCode="0.00E+00">
                  <c:v>7.8597800000000003E-61</c:v>
                </c:pt>
                <c:pt idx="1300" formatCode="0.00E+00">
                  <c:v>1.6711000000000001E-60</c:v>
                </c:pt>
                <c:pt idx="1301" formatCode="0.00E+00">
                  <c:v>-7.88558E-61</c:v>
                </c:pt>
                <c:pt idx="1302" formatCode="0.00E+00">
                  <c:v>-5.7050200000000002E-60</c:v>
                </c:pt>
                <c:pt idx="1303" formatCode="0.00E+00">
                  <c:v>-2.98991E-60</c:v>
                </c:pt>
                <c:pt idx="1304" formatCode="0.00E+00">
                  <c:v>1.49196E-59</c:v>
                </c:pt>
                <c:pt idx="1305" formatCode="0.00E+00">
                  <c:v>2.1660299999999998E-59</c:v>
                </c:pt>
                <c:pt idx="1306" formatCode="0.00E+00">
                  <c:v>-2.5547200000000002E-59</c:v>
                </c:pt>
                <c:pt idx="1307" formatCode="0.00E+00">
                  <c:v>-8.5919399999999995E-59</c:v>
                </c:pt>
                <c:pt idx="1308" formatCode="0.00E+00">
                  <c:v>-5.9031099999999997E-60</c:v>
                </c:pt>
                <c:pt idx="1309" formatCode="0.00E+00">
                  <c:v>2.57226E-58</c:v>
                </c:pt>
                <c:pt idx="1310" formatCode="0.00E+00">
                  <c:v>2.4729900000000001E-58</c:v>
                </c:pt>
                <c:pt idx="1311" formatCode="0.00E+00">
                  <c:v>-5.6904699999999999E-58</c:v>
                </c:pt>
                <c:pt idx="1312" formatCode="0.00E+00">
                  <c:v>-1.2098800000000001E-57</c:v>
                </c:pt>
                <c:pt idx="1313" formatCode="0.00E+00">
                  <c:v>5.7091499999999998E-58</c:v>
                </c:pt>
                <c:pt idx="1314" formatCode="0.00E+00">
                  <c:v>4.1304199999999999E-57</c:v>
                </c:pt>
                <c:pt idx="1315" formatCode="0.00E+00">
                  <c:v>2.1646900000000001E-57</c:v>
                </c:pt>
                <c:pt idx="1316" formatCode="0.00E+00">
                  <c:v>-1.08018E-56</c:v>
                </c:pt>
                <c:pt idx="1317" formatCode="0.00E+00">
                  <c:v>-1.5682000000000001E-56</c:v>
                </c:pt>
                <c:pt idx="1318" formatCode="0.00E+00">
                  <c:v>1.8496100000000001E-56</c:v>
                </c:pt>
                <c:pt idx="1319" formatCode="0.00E+00">
                  <c:v>6.2205600000000004E-56</c:v>
                </c:pt>
                <c:pt idx="1320" formatCode="0.00E+00">
                  <c:v>4.27384E-57</c:v>
                </c:pt>
                <c:pt idx="1321" formatCode="0.00E+00">
                  <c:v>-1.86231E-55</c:v>
                </c:pt>
                <c:pt idx="1322" formatCode="0.00E+00">
                  <c:v>-1.7904400000000001E-55</c:v>
                </c:pt>
                <c:pt idx="1323" formatCode="0.00E+00">
                  <c:v>4.1198899999999999E-55</c:v>
                </c:pt>
                <c:pt idx="1324" formatCode="0.00E+00">
                  <c:v>8.7594900000000006E-55</c:v>
                </c:pt>
                <c:pt idx="1325" formatCode="0.00E+00">
                  <c:v>-4.1334199999999997E-55</c:v>
                </c:pt>
                <c:pt idx="1326" formatCode="0.00E+00">
                  <c:v>-2.9904199999999997E-54</c:v>
                </c:pt>
                <c:pt idx="1327" formatCode="0.00E+00">
                  <c:v>-1.5672300000000001E-54</c:v>
                </c:pt>
                <c:pt idx="1328" formatCode="0.00E+00">
                  <c:v>7.8204600000000005E-54</c:v>
                </c:pt>
                <c:pt idx="1329" formatCode="0.00E+00">
                  <c:v>1.13538E-53</c:v>
                </c:pt>
                <c:pt idx="1330" formatCode="0.00E+00">
                  <c:v>-1.3391199999999999E-53</c:v>
                </c:pt>
                <c:pt idx="1331" formatCode="0.00E+00">
                  <c:v>-4.5036700000000001E-53</c:v>
                </c:pt>
                <c:pt idx="1332" formatCode="0.00E+00">
                  <c:v>-3.0942599999999997E-54</c:v>
                </c:pt>
                <c:pt idx="1333" formatCode="0.00E+00">
                  <c:v>1.34831E-52</c:v>
                </c:pt>
                <c:pt idx="1334" formatCode="0.00E+00">
                  <c:v>1.2962799999999999E-52</c:v>
                </c:pt>
                <c:pt idx="1335" formatCode="0.00E+00">
                  <c:v>-2.9828000000000001E-52</c:v>
                </c:pt>
                <c:pt idx="1336" formatCode="0.00E+00">
                  <c:v>-6.3418600000000001E-52</c:v>
                </c:pt>
                <c:pt idx="1337" formatCode="0.00E+00">
                  <c:v>2.9925899999999999E-52</c:v>
                </c:pt>
                <c:pt idx="1338" formatCode="0.00E+00">
                  <c:v>2.1650600000000001E-51</c:v>
                </c:pt>
                <c:pt idx="1339" formatCode="0.00E+00">
                  <c:v>1.13467E-51</c:v>
                </c:pt>
                <c:pt idx="1340" formatCode="0.00E+00">
                  <c:v>-5.6619999999999996E-51</c:v>
                </c:pt>
                <c:pt idx="1341" formatCode="0.00E+00">
                  <c:v>-8.2201100000000001E-51</c:v>
                </c:pt>
                <c:pt idx="1342" formatCode="0.00E+00">
                  <c:v>9.6951900000000005E-51</c:v>
                </c:pt>
                <c:pt idx="1343" formatCode="0.00E+00">
                  <c:v>3.2606500000000001E-50</c:v>
                </c:pt>
                <c:pt idx="1344" formatCode="0.00E+00">
                  <c:v>2.2402400000000001E-51</c:v>
                </c:pt>
                <c:pt idx="1345" formatCode="0.00E+00">
                  <c:v>-9.7617399999999997E-50</c:v>
                </c:pt>
                <c:pt idx="1346" formatCode="0.00E+00">
                  <c:v>-9.3850400000000006E-50</c:v>
                </c:pt>
                <c:pt idx="1347" formatCode="0.00E+00">
                  <c:v>2.1595400000000001E-49</c:v>
                </c:pt>
                <c:pt idx="1348" formatCode="0.00E+00">
                  <c:v>4.5915E-49</c:v>
                </c:pt>
                <c:pt idx="1349" formatCode="0.00E+00">
                  <c:v>-2.1666299999999998E-49</c:v>
                </c:pt>
                <c:pt idx="1350" formatCode="0.00E+00">
                  <c:v>-1.5675E-48</c:v>
                </c:pt>
                <c:pt idx="1351" formatCode="0.00E+00">
                  <c:v>-8.2150300000000001E-49</c:v>
                </c:pt>
                <c:pt idx="1352" formatCode="0.00E+00">
                  <c:v>4.0992800000000003E-48</c:v>
                </c:pt>
                <c:pt idx="1353" formatCode="0.00E+00">
                  <c:v>5.9513500000000003E-48</c:v>
                </c:pt>
                <c:pt idx="1354" formatCode="0.00E+00">
                  <c:v>-7.0193099999999995E-48</c:v>
                </c:pt>
                <c:pt idx="1355" formatCode="0.00E+00">
                  <c:v>-2.3607099999999998E-47</c:v>
                </c:pt>
                <c:pt idx="1356" formatCode="0.00E+00">
                  <c:v>-1.6219299999999999E-48</c:v>
                </c:pt>
                <c:pt idx="1357" formatCode="0.00E+00">
                  <c:v>7.0674900000000004E-47</c:v>
                </c:pt>
                <c:pt idx="1358" formatCode="0.00E+00">
                  <c:v>6.7947600000000003E-47</c:v>
                </c:pt>
                <c:pt idx="1359" formatCode="0.00E+00">
                  <c:v>-1.5635E-46</c:v>
                </c:pt>
                <c:pt idx="1360" formatCode="0.00E+00">
                  <c:v>-3.3242399999999999E-46</c:v>
                </c:pt>
                <c:pt idx="1361" formatCode="0.00E+00">
                  <c:v>1.56864E-46</c:v>
                </c:pt>
                <c:pt idx="1362" formatCode="0.00E+00">
                  <c:v>1.13487E-45</c:v>
                </c:pt>
                <c:pt idx="1363" formatCode="0.00E+00">
                  <c:v>5.94767E-46</c:v>
                </c:pt>
                <c:pt idx="1364" formatCode="0.00E+00">
                  <c:v>-2.9678699999999997E-45</c:v>
                </c:pt>
                <c:pt idx="1365" formatCode="0.00E+00">
                  <c:v>-4.3087700000000003E-45</c:v>
                </c:pt>
                <c:pt idx="1366" formatCode="0.00E+00">
                  <c:v>5.0819700000000001E-45</c:v>
                </c:pt>
                <c:pt idx="1367" formatCode="0.00E+00">
                  <c:v>1.70915E-44</c:v>
                </c:pt>
                <c:pt idx="1368" formatCode="0.00E+00">
                  <c:v>1.17427E-45</c:v>
                </c:pt>
                <c:pt idx="1369" formatCode="0.00E+00">
                  <c:v>-5.11685E-44</c:v>
                </c:pt>
                <c:pt idx="1370" formatCode="0.00E+00">
                  <c:v>-4.9193899999999996E-44</c:v>
                </c:pt>
                <c:pt idx="1371" formatCode="0.00E+00">
                  <c:v>1.13197E-43</c:v>
                </c:pt>
                <c:pt idx="1372" formatCode="0.00E+00">
                  <c:v>2.40674E-43</c:v>
                </c:pt>
                <c:pt idx="1373" formatCode="0.00E+00">
                  <c:v>-1.1356900000000001E-43</c:v>
                </c:pt>
                <c:pt idx="1374" formatCode="0.00E+00">
                  <c:v>-8.2164300000000007E-43</c:v>
                </c:pt>
                <c:pt idx="1375" formatCode="0.00E+00">
                  <c:v>-4.30611E-43</c:v>
                </c:pt>
                <c:pt idx="1376" formatCode="0.00E+00">
                  <c:v>2.1487399999999999E-42</c:v>
                </c:pt>
                <c:pt idx="1377" formatCode="0.00E+00">
                  <c:v>3.1195400000000003E-42</c:v>
                </c:pt>
                <c:pt idx="1378" formatCode="0.00E+00">
                  <c:v>-3.6793400000000003E-42</c:v>
                </c:pt>
                <c:pt idx="1379" formatCode="0.00E+00">
                  <c:v>-1.2374200000000001E-41</c:v>
                </c:pt>
                <c:pt idx="1380" formatCode="0.00E+00">
                  <c:v>-8.5017300000000007E-43</c:v>
                </c:pt>
                <c:pt idx="1381" formatCode="0.00E+00">
                  <c:v>3.70459E-41</c:v>
                </c:pt>
                <c:pt idx="1382" formatCode="0.00E+00">
                  <c:v>3.56163E-41</c:v>
                </c:pt>
                <c:pt idx="1383" formatCode="0.00E+00">
                  <c:v>-8.1954800000000001E-41</c:v>
                </c:pt>
                <c:pt idx="1384" formatCode="0.00E+00">
                  <c:v>-1.74248E-40</c:v>
                </c:pt>
                <c:pt idx="1385" formatCode="0.00E+00">
                  <c:v>8.2223900000000004E-41</c:v>
                </c:pt>
                <c:pt idx="1386" formatCode="0.00E+00">
                  <c:v>5.9486900000000004E-40</c:v>
                </c:pt>
                <c:pt idx="1387" formatCode="0.00E+00">
                  <c:v>3.11761E-40</c:v>
                </c:pt>
                <c:pt idx="1388" formatCode="0.00E+00">
                  <c:v>-1.55568E-39</c:v>
                </c:pt>
                <c:pt idx="1389" formatCode="0.00E+00">
                  <c:v>-2.2585399999999999E-39</c:v>
                </c:pt>
                <c:pt idx="1390" formatCode="0.00E+00">
                  <c:v>2.6638400000000001E-39</c:v>
                </c:pt>
                <c:pt idx="1391" formatCode="0.00E+00">
                  <c:v>8.9589200000000006E-39</c:v>
                </c:pt>
                <c:pt idx="1392" formatCode="0.00E+00">
                  <c:v>6.15524E-40</c:v>
                </c:pt>
                <c:pt idx="1393" formatCode="0.00E+00">
                  <c:v>-2.6821199999999999E-38</c:v>
                </c:pt>
                <c:pt idx="1394" formatCode="0.00E+00">
                  <c:v>-2.57862E-38</c:v>
                </c:pt>
                <c:pt idx="1395" formatCode="0.00E+00">
                  <c:v>5.9335200000000005E-38</c:v>
                </c:pt>
                <c:pt idx="1396" formatCode="0.00E+00">
                  <c:v>1.2615500000000001E-37</c:v>
                </c:pt>
                <c:pt idx="1397" formatCode="0.00E+00">
                  <c:v>-5.9530000000000003E-38</c:v>
                </c:pt>
                <c:pt idx="1398" formatCode="0.00E+00">
                  <c:v>-4.3068399999999996E-37</c:v>
                </c:pt>
                <c:pt idx="1399" formatCode="0.00E+00">
                  <c:v>-2.2571500000000002E-37</c:v>
                </c:pt>
                <c:pt idx="1400" formatCode="0.00E+00">
                  <c:v>1.1263099999999999E-36</c:v>
                </c:pt>
                <c:pt idx="1401" formatCode="0.00E+00">
                  <c:v>1.6351799999999998E-36</c:v>
                </c:pt>
                <c:pt idx="1402" formatCode="0.00E+00">
                  <c:v>-1.9286099999999998E-36</c:v>
                </c:pt>
                <c:pt idx="1403" formatCode="0.00E+00">
                  <c:v>-6.4862399999999997E-36</c:v>
                </c:pt>
                <c:pt idx="1404" formatCode="0.00E+00">
                  <c:v>-4.4563899999999999E-37</c:v>
                </c:pt>
                <c:pt idx="1405" formatCode="0.00E+00">
                  <c:v>1.9418499999999999E-35</c:v>
                </c:pt>
                <c:pt idx="1406" formatCode="0.00E+00">
                  <c:v>1.8669200000000001E-35</c:v>
                </c:pt>
                <c:pt idx="1407" formatCode="0.00E+00">
                  <c:v>-4.2958600000000001E-35</c:v>
                </c:pt>
                <c:pt idx="1408" formatCode="0.00E+00">
                  <c:v>-9.1336299999999999E-35</c:v>
                </c:pt>
                <c:pt idx="1409" formatCode="0.00E+00">
                  <c:v>4.3099600000000001E-35</c:v>
                </c:pt>
                <c:pt idx="1410" formatCode="0.00E+00">
                  <c:v>3.11815E-34</c:v>
                </c:pt>
                <c:pt idx="1411" formatCode="0.00E+00">
                  <c:v>1.63417E-34</c:v>
                </c:pt>
                <c:pt idx="1412" formatCode="0.00E+00">
                  <c:v>-8.1544799999999992E-34</c:v>
                </c:pt>
                <c:pt idx="1413" formatCode="0.00E+00">
                  <c:v>-1.18387E-33</c:v>
                </c:pt>
                <c:pt idx="1414" formatCode="0.00E+00">
                  <c:v>1.39631E-33</c:v>
                </c:pt>
                <c:pt idx="1415" formatCode="0.00E+00">
                  <c:v>4.69603E-33</c:v>
                </c:pt>
                <c:pt idx="1416" formatCode="0.00E+00">
                  <c:v>3.2264200000000001E-34</c:v>
                </c:pt>
                <c:pt idx="1417" formatCode="0.00E+00">
                  <c:v>-1.4059E-32</c:v>
                </c:pt>
                <c:pt idx="1418" formatCode="0.00E+00">
                  <c:v>-1.35164E-32</c:v>
                </c:pt>
                <c:pt idx="1419" formatCode="0.00E+00">
                  <c:v>3.1102000000000001E-32</c:v>
                </c:pt>
                <c:pt idx="1420" formatCode="0.00E+00">
                  <c:v>6.6127300000000005E-32</c:v>
                </c:pt>
                <c:pt idx="1421" formatCode="0.00E+00">
                  <c:v>-3.1204099999999997E-32</c:v>
                </c:pt>
                <c:pt idx="1422" formatCode="0.00E+00">
                  <c:v>-2.25753E-31</c:v>
                </c:pt>
                <c:pt idx="1423" formatCode="0.00E+00">
                  <c:v>-1.18314E-31</c:v>
                </c:pt>
                <c:pt idx="1424" formatCode="0.00E+00">
                  <c:v>5.9038300000000003E-31</c:v>
                </c:pt>
                <c:pt idx="1425" formatCode="0.00E+00">
                  <c:v>8.5711999999999994E-31</c:v>
                </c:pt>
                <c:pt idx="1426" formatCode="0.00E+00">
                  <c:v>-1.01093E-30</c:v>
                </c:pt>
                <c:pt idx="1427" formatCode="0.00E+00">
                  <c:v>-3.3999199999999999E-30</c:v>
                </c:pt>
                <c:pt idx="1428" formatCode="0.00E+00">
                  <c:v>-2.3359199999999999E-31</c:v>
                </c:pt>
                <c:pt idx="1429" formatCode="0.00E+00">
                  <c:v>1.01787E-29</c:v>
                </c:pt>
                <c:pt idx="1430" formatCode="0.00E+00">
                  <c:v>9.7858900000000002E-30</c:v>
                </c:pt>
                <c:pt idx="1431" formatCode="0.00E+00">
                  <c:v>-2.25178E-29</c:v>
                </c:pt>
                <c:pt idx="1432" formatCode="0.00E+00">
                  <c:v>-4.7876100000000001E-29</c:v>
                </c:pt>
                <c:pt idx="1433" formatCode="0.00E+00">
                  <c:v>2.2591699999999999E-29</c:v>
                </c:pt>
                <c:pt idx="1434" formatCode="0.00E+00">
                  <c:v>1.6344499999999999E-28</c:v>
                </c:pt>
                <c:pt idx="1435" formatCode="0.00E+00">
                  <c:v>8.56591E-29</c:v>
                </c:pt>
                <c:pt idx="1436" formatCode="0.00E+00">
                  <c:v>-4.27437E-28</c:v>
                </c:pt>
                <c:pt idx="1437" formatCode="0.00E+00">
                  <c:v>-6.2055399999999999E-28</c:v>
                </c:pt>
                <c:pt idx="1438" formatCode="0.00E+00">
                  <c:v>7.3191099999999996E-28</c:v>
                </c:pt>
                <c:pt idx="1439" formatCode="0.00E+00">
                  <c:v>2.4615400000000001E-27</c:v>
                </c:pt>
                <c:pt idx="1440" formatCode="0.00E+00">
                  <c:v>1.6912E-28</c:v>
                </c:pt>
                <c:pt idx="1441" formatCode="0.00E+00">
                  <c:v>-7.36935E-27</c:v>
                </c:pt>
                <c:pt idx="1442" formatCode="0.00E+00">
                  <c:v>-7.0849699999999998E-27</c:v>
                </c:pt>
                <c:pt idx="1443" formatCode="0.00E+00">
                  <c:v>1.6302800000000001E-26</c:v>
                </c:pt>
                <c:pt idx="1444" formatCode="0.00E+00">
                  <c:v>3.46622E-26</c:v>
                </c:pt>
                <c:pt idx="1445" formatCode="0.00E+00">
                  <c:v>-1.6356399999999999E-26</c:v>
                </c:pt>
                <c:pt idx="1446" formatCode="0.00E+00">
                  <c:v>-1.1833400000000001E-25</c:v>
                </c:pt>
                <c:pt idx="1447" formatCode="0.00E+00">
                  <c:v>-6.2016999999999998E-26</c:v>
                </c:pt>
                <c:pt idx="1448" formatCode="0.00E+00">
                  <c:v>3.0946399999999999E-25</c:v>
                </c:pt>
                <c:pt idx="1449" formatCode="0.00E+00">
                  <c:v>4.4927999999999996E-25</c:v>
                </c:pt>
                <c:pt idx="1450" formatCode="0.00E+00">
                  <c:v>-5.2990300000000002E-25</c:v>
                </c:pt>
                <c:pt idx="1451" formatCode="0.00E+00">
                  <c:v>-1.7821500000000001E-24</c:v>
                </c:pt>
                <c:pt idx="1452" formatCode="0.00E+00">
                  <c:v>-1.22443E-25</c:v>
                </c:pt>
                <c:pt idx="1453" formatCode="0.00E+00">
                  <c:v>5.3353999999999998E-24</c:v>
                </c:pt>
                <c:pt idx="1454" formatCode="0.00E+00">
                  <c:v>5.1295099999999998E-24</c:v>
                </c:pt>
                <c:pt idx="1455" formatCode="0.00E+00">
                  <c:v>-1.18032E-23</c:v>
                </c:pt>
                <c:pt idx="1456" formatCode="0.00E+00">
                  <c:v>-2.50954E-23</c:v>
                </c:pt>
                <c:pt idx="1457" formatCode="0.00E+00">
                  <c:v>1.1842000000000001E-23</c:v>
                </c:pt>
                <c:pt idx="1458" formatCode="0.00E+00">
                  <c:v>8.5673699999999995E-23</c:v>
                </c:pt>
                <c:pt idx="1459" formatCode="0.00E+00">
                  <c:v>4.4900300000000002E-23</c:v>
                </c:pt>
                <c:pt idx="1460" formatCode="0.00E+00">
                  <c:v>-2.24051E-22</c:v>
                </c:pt>
                <c:pt idx="1461" formatCode="0.00E+00">
                  <c:v>-3.2527800000000001E-22</c:v>
                </c:pt>
                <c:pt idx="1462" formatCode="0.00E+00">
                  <c:v>3.83649E-22</c:v>
                </c:pt>
                <c:pt idx="1463" formatCode="0.00E+00">
                  <c:v>1.2902700000000001E-21</c:v>
                </c:pt>
                <c:pt idx="1464" formatCode="0.00E+00">
                  <c:v>8.8648499999999996E-23</c:v>
                </c:pt>
                <c:pt idx="1465" formatCode="0.00E+00">
                  <c:v>-3.8628200000000002E-21</c:v>
                </c:pt>
                <c:pt idx="1466" formatCode="0.00E+00">
                  <c:v>-3.7137599999999999E-21</c:v>
                </c:pt>
                <c:pt idx="1467" formatCode="0.00E+00">
                  <c:v>8.5455199999999998E-21</c:v>
                </c:pt>
                <c:pt idx="1468" formatCode="0.00E+00">
                  <c:v>1.8169E-20</c:v>
                </c:pt>
                <c:pt idx="1469" formatCode="0.00E+00">
                  <c:v>-8.5735800000000007E-21</c:v>
                </c:pt>
                <c:pt idx="1470" formatCode="0.00E+00">
                  <c:v>-6.20276E-20</c:v>
                </c:pt>
                <c:pt idx="1471" formatCode="0.00E+00">
                  <c:v>-3.2507700000000002E-20</c:v>
                </c:pt>
                <c:pt idx="1472" formatCode="0.00E+00">
                  <c:v>1.62213E-19</c:v>
                </c:pt>
                <c:pt idx="1473" formatCode="0.00E+00">
                  <c:v>2.3550100000000001E-19</c:v>
                </c:pt>
                <c:pt idx="1474" formatCode="0.00E+00">
                  <c:v>-2.77761E-19</c:v>
                </c:pt>
                <c:pt idx="1475" formatCode="0.00E+00">
                  <c:v>-9.3415700000000001E-19</c:v>
                </c:pt>
                <c:pt idx="1476" formatCode="0.00E+00">
                  <c:v>-6.41814E-20</c:v>
                </c:pt>
                <c:pt idx="1477" formatCode="0.00E+00">
                  <c:v>2.7966800000000001E-18</c:v>
                </c:pt>
                <c:pt idx="1478" formatCode="0.00E+00">
                  <c:v>2.6887600000000002E-18</c:v>
                </c:pt>
                <c:pt idx="1479" formatCode="0.00E+00">
                  <c:v>-6.18695E-18</c:v>
                </c:pt>
                <c:pt idx="1480" formatCode="0.00E+00">
                  <c:v>-1.31544E-17</c:v>
                </c:pt>
                <c:pt idx="1481" formatCode="0.00E+00">
                  <c:v>6.2072600000000004E-18</c:v>
                </c:pt>
                <c:pt idx="1482" formatCode="0.00E+00">
                  <c:v>4.4907900000000001E-17</c:v>
                </c:pt>
                <c:pt idx="1483" formatCode="0.00E+00">
                  <c:v>2.3535499999999999E-17</c:v>
                </c:pt>
                <c:pt idx="1484" formatCode="0.00E+00">
                  <c:v>-1.17442E-16</c:v>
                </c:pt>
                <c:pt idx="1485" formatCode="0.00E+00">
                  <c:v>-1.7050199999999999E-16</c:v>
                </c:pt>
                <c:pt idx="1486" formatCode="0.00E+00">
                  <c:v>2.0109900000000001E-16</c:v>
                </c:pt>
                <c:pt idx="1487" formatCode="0.00E+00">
                  <c:v>6.7632799999999995E-16</c:v>
                </c:pt>
                <c:pt idx="1488" formatCode="0.00E+00">
                  <c:v>4.6467299999999999E-17</c:v>
                </c:pt>
                <c:pt idx="1489" formatCode="0.00E+00">
                  <c:v>-2.0247899999999999E-15</c:v>
                </c:pt>
                <c:pt idx="1490" formatCode="0.00E+00">
                  <c:v>-1.94666E-15</c:v>
                </c:pt>
                <c:pt idx="1491" formatCode="0.00E+00">
                  <c:v>4.4793399999999999E-15</c:v>
                </c:pt>
                <c:pt idx="1492" formatCode="0.00E+00">
                  <c:v>9.5237400000000004E-15</c:v>
                </c:pt>
                <c:pt idx="1493" formatCode="0.00E+00">
                  <c:v>-4.4940499999999997E-15</c:v>
                </c:pt>
                <c:pt idx="1494" formatCode="0.00E+00">
                  <c:v>-3.2513299999999998E-14</c:v>
                </c:pt>
                <c:pt idx="1495" formatCode="0.00E+00">
                  <c:v>-1.70397E-14</c:v>
                </c:pt>
                <c:pt idx="1496" formatCode="0.00E+00">
                  <c:v>8.5027700000000002E-14</c:v>
                </c:pt>
                <c:pt idx="1497" formatCode="0.00E+00">
                  <c:v>1.2344299999999999E-13</c:v>
                </c:pt>
                <c:pt idx="1498" formatCode="0.00E+00">
                  <c:v>-1.45595E-13</c:v>
                </c:pt>
                <c:pt idx="1499" formatCode="0.00E+00">
                  <c:v>-4.8966100000000003E-13</c:v>
                </c:pt>
                <c:pt idx="1500" formatCode="0.00E+00">
                  <c:v>-3.3642199999999997E-14</c:v>
                </c:pt>
                <c:pt idx="1501" formatCode="0.00E+00">
                  <c:v>1.46595E-12</c:v>
                </c:pt>
                <c:pt idx="1502" formatCode="0.00E+00">
                  <c:v>1.40938E-12</c:v>
                </c:pt>
                <c:pt idx="1503" formatCode="0.00E+00">
                  <c:v>-3.2430399999999999E-12</c:v>
                </c:pt>
                <c:pt idx="1504" formatCode="0.00E+00">
                  <c:v>-6.8951700000000004E-12</c:v>
                </c:pt>
                <c:pt idx="1505" formatCode="0.00E+00">
                  <c:v>3.2536799999999999E-12</c:v>
                </c:pt>
                <c:pt idx="1506" formatCode="0.00E+00">
                  <c:v>2.3539599999999999E-11</c:v>
                </c:pt>
                <c:pt idx="1507" formatCode="0.00E+00">
                  <c:v>1.2336699999999999E-11</c:v>
                </c:pt>
                <c:pt idx="1508" formatCode="0.00E+00">
                  <c:v>-6.1560000000000005E-11</c:v>
                </c:pt>
                <c:pt idx="1509" formatCode="0.00E+00">
                  <c:v>-8.9372900000000004E-11</c:v>
                </c:pt>
                <c:pt idx="1510" formatCode="0.00E+00">
                  <c:v>1.05411E-10</c:v>
                </c:pt>
                <c:pt idx="1511" formatCode="0.00E+00">
                  <c:v>3.5451399999999998E-10</c:v>
                </c:pt>
                <c:pt idx="1512" formatCode="0.00E+00">
                  <c:v>2.4356900000000001E-11</c:v>
                </c:pt>
                <c:pt idx="1513" formatCode="0.00E+00">
                  <c:v>-1.06134E-9</c:v>
                </c:pt>
                <c:pt idx="1514" formatCode="0.00E+00">
                  <c:v>-1.02039E-9</c:v>
                </c:pt>
                <c:pt idx="1515" formatCode="0.00E+00">
                  <c:v>2.3479499999999999E-9</c:v>
                </c:pt>
                <c:pt idx="1516" formatCode="0.00E+00">
                  <c:v>4.9920899999999999E-9</c:v>
                </c:pt>
                <c:pt idx="1517" formatCode="0.00E+00">
                  <c:v>-2.3556600000000001E-9</c:v>
                </c:pt>
                <c:pt idx="1518" formatCode="0.00E+00">
                  <c:v>-1.7042600000000001E-8</c:v>
                </c:pt>
                <c:pt idx="1519" formatCode="0.00E+00">
                  <c:v>-8.9317699999999996E-9</c:v>
                </c:pt>
                <c:pt idx="1520" formatCode="0.00E+00">
                  <c:v>4.4569300000000003E-8</c:v>
                </c:pt>
                <c:pt idx="1521" formatCode="0.00E+00">
                  <c:v>6.4705900000000005E-8</c:v>
                </c:pt>
                <c:pt idx="1522" formatCode="0.00E+00">
                  <c:v>-7.6317200000000005E-8</c:v>
                </c:pt>
                <c:pt idx="1523" formatCode="0.00E+00">
                  <c:v>-2.56667E-7</c:v>
                </c:pt>
                <c:pt idx="1524" formatCode="0.00E+00">
                  <c:v>-1.7634399999999999E-8</c:v>
                </c:pt>
                <c:pt idx="1525" formatCode="0.00E+00">
                  <c:v>7.6841100000000001E-7</c:v>
                </c:pt>
                <c:pt idx="1526" formatCode="0.00E+00">
                  <c:v>7.3875800000000003E-7</c:v>
                </c:pt>
                <c:pt idx="1527" formatCode="0.00E+00">
                  <c:v>-1.6999199999999999E-6</c:v>
                </c:pt>
                <c:pt idx="1528" formatCode="0.00E+00">
                  <c:v>-3.6142699999999999E-6</c:v>
                </c:pt>
                <c:pt idx="1529" formatCode="0.00E+00">
                  <c:v>1.7055E-6</c:v>
                </c:pt>
                <c:pt idx="1530" formatCode="0.00E+00">
                  <c:v>1.2338799999999999E-5</c:v>
                </c:pt>
                <c:pt idx="1531" formatCode="0.00E+00">
                  <c:v>6.4665900000000002E-6</c:v>
                </c:pt>
                <c:pt idx="1532" formatCode="0.00E+00">
                  <c:v>-3.2268099999999997E-5</c:v>
                </c:pt>
                <c:pt idx="1533" formatCode="0.00E+00">
                  <c:v>-4.68469E-5</c:v>
                </c:pt>
                <c:pt idx="1534" formatCode="0.00E+00">
                  <c:v>5.6907200000000003E-5</c:v>
                </c:pt>
                <c:pt idx="1535" formatCode="0.00E+00">
                  <c:v>2.57147E-4</c:v>
                </c:pt>
                <c:pt idx="1536" formatCode="0.00E+00">
                  <c:v>3.8719999999999998E-4</c:v>
                </c:pt>
                <c:pt idx="1537" formatCode="0.00E+00">
                  <c:v>3.1708700000000002E-4</c:v>
                </c:pt>
                <c:pt idx="1538" formatCode="0.00E+00">
                  <c:v>1.2783299999999999E-4</c:v>
                </c:pt>
                <c:pt idx="1539" formatCode="0.00E+00">
                  <c:v>-4.71559E-5</c:v>
                </c:pt>
                <c:pt idx="1540" formatCode="0.00E+00">
                  <c:v>-1.8508500000000001E-4</c:v>
                </c:pt>
                <c:pt idx="1541" formatCode="0.00E+00">
                  <c:v>-3.09139E-4</c:v>
                </c:pt>
                <c:pt idx="1542" formatCode="0.00E+00">
                  <c:v>-4.50734E-4</c:v>
                </c:pt>
                <c:pt idx="1543" formatCode="0.00E+00">
                  <c:v>-5.9818999999999996E-4</c:v>
                </c:pt>
                <c:pt idx="1544" formatCode="0.00E+00">
                  <c:v>-7.4159699999999998E-4</c:v>
                </c:pt>
                <c:pt idx="1545" formatCode="0.00E+00">
                  <c:v>-8.8596300000000003E-4</c:v>
                </c:pt>
                <c:pt idx="1546" formatCode="0.00E+00">
                  <c:v>-1.0254699999999999E-3</c:v>
                </c:pt>
                <c:pt idx="1547" formatCode="0.00E+00">
                  <c:v>-1.1699099999999999E-3</c:v>
                </c:pt>
                <c:pt idx="1548" formatCode="0.00E+00">
                  <c:v>-1.31251E-3</c:v>
                </c:pt>
                <c:pt idx="1549" formatCode="0.00E+00">
                  <c:v>-1.45462E-3</c:v>
                </c:pt>
                <c:pt idx="1550" formatCode="0.00E+00">
                  <c:v>-1.59852E-3</c:v>
                </c:pt>
                <c:pt idx="1551" formatCode="0.00E+00">
                  <c:v>-1.7393300000000001E-3</c:v>
                </c:pt>
                <c:pt idx="1552" formatCode="0.00E+00">
                  <c:v>-1.8830299999999999E-3</c:v>
                </c:pt>
                <c:pt idx="1553" formatCode="0.00E+00">
                  <c:v>-2.02513E-3</c:v>
                </c:pt>
                <c:pt idx="1554" formatCode="0.00E+00">
                  <c:v>-2.1669699999999998E-3</c:v>
                </c:pt>
                <c:pt idx="1555" formatCode="0.00E+00">
                  <c:v>-2.3108099999999999E-3</c:v>
                </c:pt>
                <c:pt idx="1556" formatCode="0.00E+00">
                  <c:v>-2.4517300000000001E-3</c:v>
                </c:pt>
                <c:pt idx="1557" formatCode="0.00E+00">
                  <c:v>-2.5955000000000002E-3</c:v>
                </c:pt>
                <c:pt idx="1558" formatCode="0.00E+00">
                  <c:v>-2.7373300000000001E-3</c:v>
                </c:pt>
                <c:pt idx="1559" formatCode="0.00E+00">
                  <c:v>-2.8786900000000002E-3</c:v>
                </c:pt>
                <c:pt idx="1560" formatCode="0.00E+00">
                  <c:v>-3.0221699999999998E-3</c:v>
                </c:pt>
                <c:pt idx="1561" formatCode="0.00E+00">
                  <c:v>-3.1619E-3</c:v>
                </c:pt>
                <c:pt idx="1562" formatCode="0.00E+00">
                  <c:v>-3.3057999999999998E-3</c:v>
                </c:pt>
                <c:pt idx="1563" formatCode="0.00E+00">
                  <c:v>-3.4463100000000002E-3</c:v>
                </c:pt>
                <c:pt idx="1564" formatCode="0.00E+00">
                  <c:v>-3.5883099999999999E-3</c:v>
                </c:pt>
                <c:pt idx="1565" formatCode="0.00E+00">
                  <c:v>-3.7313200000000002E-3</c:v>
                </c:pt>
                <c:pt idx="1566" formatCode="0.00E+00">
                  <c:v>-3.8712600000000001E-3</c:v>
                </c:pt>
                <c:pt idx="1567" formatCode="0.00E+00">
                  <c:v>-4.0155299999999998E-3</c:v>
                </c:pt>
                <c:pt idx="1568" formatCode="0.00E+00">
                  <c:v>-4.1545200000000001E-3</c:v>
                </c:pt>
                <c:pt idx="1569" formatCode="0.00E+00">
                  <c:v>-4.2968099999999999E-3</c:v>
                </c:pt>
                <c:pt idx="1570" formatCode="0.00E+00">
                  <c:v>-4.4374100000000001E-3</c:v>
                </c:pt>
                <c:pt idx="1571" formatCode="0.00E+00">
                  <c:v>-4.5773400000000001E-3</c:v>
                </c:pt>
                <c:pt idx="1572" formatCode="0.00E+00">
                  <c:v>-4.72019E-3</c:v>
                </c:pt>
                <c:pt idx="1573" formatCode="0.00E+00">
                  <c:v>-4.8588199999999998E-3</c:v>
                </c:pt>
                <c:pt idx="1574" formatCode="0.00E+00">
                  <c:v>-5.0017600000000001E-3</c:v>
                </c:pt>
                <c:pt idx="1575" formatCode="0.00E+00">
                  <c:v>-5.1414900000000003E-3</c:v>
                </c:pt>
                <c:pt idx="1576" formatCode="0.00E+00">
                  <c:v>-5.2826599999999998E-3</c:v>
                </c:pt>
                <c:pt idx="1577" formatCode="0.00E+00">
                  <c:v>-5.4238200000000002E-3</c:v>
                </c:pt>
                <c:pt idx="1578" formatCode="0.00E+00">
                  <c:v>-5.5622099999999997E-3</c:v>
                </c:pt>
                <c:pt idx="1579" formatCode="0.00E+00">
                  <c:v>-5.7033199999999996E-3</c:v>
                </c:pt>
                <c:pt idx="1580" formatCode="0.00E+00">
                  <c:v>-5.8415699999999999E-3</c:v>
                </c:pt>
                <c:pt idx="1581" formatCode="0.00E+00">
                  <c:v>-5.9820100000000003E-3</c:v>
                </c:pt>
                <c:pt idx="1582" formatCode="0.00E+00">
                  <c:v>-6.1217399999999996E-3</c:v>
                </c:pt>
                <c:pt idx="1583" formatCode="0.00E+00">
                  <c:v>-6.2607799999999996E-3</c:v>
                </c:pt>
                <c:pt idx="1584" formatCode="0.00E+00">
                  <c:v>-6.4014299999999996E-3</c:v>
                </c:pt>
                <c:pt idx="1585" formatCode="0.00E+00">
                  <c:v>-6.54011E-3</c:v>
                </c:pt>
                <c:pt idx="1586" formatCode="0.00E+00">
                  <c:v>-6.6799099999999998E-3</c:v>
                </c:pt>
                <c:pt idx="1587" formatCode="0.00E+00">
                  <c:v>-6.8183100000000002E-3</c:v>
                </c:pt>
                <c:pt idx="1588" formatCode="0.00E+00">
                  <c:v>-6.9557200000000003E-3</c:v>
                </c:pt>
                <c:pt idx="1589" formatCode="0.00E+00">
                  <c:v>-7.09495E-3</c:v>
                </c:pt>
                <c:pt idx="1590" formatCode="0.00E+00">
                  <c:v>-7.2329600000000001E-3</c:v>
                </c:pt>
                <c:pt idx="1591" formatCode="0.00E+00">
                  <c:v>-7.3712999999999999E-3</c:v>
                </c:pt>
                <c:pt idx="1592" formatCode="0.00E+00">
                  <c:v>-7.5064700000000003E-3</c:v>
                </c:pt>
                <c:pt idx="1593" formatCode="0.00E+00">
                  <c:v>-7.6429899999999997E-3</c:v>
                </c:pt>
                <c:pt idx="1594" formatCode="0.00E+00">
                  <c:v>-7.7897699999999997E-3</c:v>
                </c:pt>
                <c:pt idx="1595" formatCode="0.00E+00">
                  <c:v>-7.9361799999999993E-3</c:v>
                </c:pt>
                <c:pt idx="1596" formatCode="0.00E+00">
                  <c:v>-8.0609900000000005E-3</c:v>
                </c:pt>
                <c:pt idx="1597" formatCode="0.00E+00">
                  <c:v>-8.1530400000000003E-3</c:v>
                </c:pt>
                <c:pt idx="1598" formatCode="0.00E+00">
                  <c:v>-8.2908500000000006E-3</c:v>
                </c:pt>
                <c:pt idx="1599" formatCode="0.00E+00">
                  <c:v>-8.56349E-3</c:v>
                </c:pt>
                <c:pt idx="1600" formatCode="0.00E+00">
                  <c:v>-8.8053000000000003E-3</c:v>
                </c:pt>
                <c:pt idx="1601" formatCode="0.00E+00">
                  <c:v>-8.6458500000000001E-3</c:v>
                </c:pt>
                <c:pt idx="1602" formatCode="0.00E+00">
                  <c:v>-8.0106499999999994E-3</c:v>
                </c:pt>
                <c:pt idx="1603" formatCode="0.00E+00">
                  <c:v>-7.5082300000000003E-3</c:v>
                </c:pt>
                <c:pt idx="1604" formatCode="0.00E+00">
                  <c:v>-7.7734700000000002E-3</c:v>
                </c:pt>
                <c:pt idx="1605" formatCode="0.00E+00">
                  <c:v>-8.6070399999999998E-3</c:v>
                </c:pt>
                <c:pt idx="1606" formatCode="0.00E+00">
                  <c:v>-9.4862200000000001E-3</c:v>
                </c:pt>
                <c:pt idx="1607">
                  <c:v>-1.01914E-2</c:v>
                </c:pt>
                <c:pt idx="1608">
                  <c:v>-1.08171E-2</c:v>
                </c:pt>
                <c:pt idx="1609">
                  <c:v>-1.1511199999999999E-2</c:v>
                </c:pt>
                <c:pt idx="1610">
                  <c:v>-1.2226000000000001E-2</c:v>
                </c:pt>
                <c:pt idx="1611">
                  <c:v>-1.29447E-2</c:v>
                </c:pt>
                <c:pt idx="1612">
                  <c:v>-1.3652299999999999E-2</c:v>
                </c:pt>
                <c:pt idx="1613">
                  <c:v>-1.4345699999999999E-2</c:v>
                </c:pt>
                <c:pt idx="1614">
                  <c:v>-1.50568E-2</c:v>
                </c:pt>
                <c:pt idx="1615">
                  <c:v>-1.57553E-2</c:v>
                </c:pt>
                <c:pt idx="1616">
                  <c:v>-1.6460900000000001E-2</c:v>
                </c:pt>
                <c:pt idx="1617">
                  <c:v>-1.7164100000000002E-2</c:v>
                </c:pt>
                <c:pt idx="1618">
                  <c:v>-1.7860899999999999E-2</c:v>
                </c:pt>
                <c:pt idx="1619">
                  <c:v>-1.8568100000000001E-2</c:v>
                </c:pt>
                <c:pt idx="1620">
                  <c:v>-1.92651E-2</c:v>
                </c:pt>
                <c:pt idx="1621">
                  <c:v>-1.9968900000000001E-2</c:v>
                </c:pt>
                <c:pt idx="1622">
                  <c:v>-2.0671999999999999E-2</c:v>
                </c:pt>
                <c:pt idx="1623">
                  <c:v>-2.1367899999999999E-2</c:v>
                </c:pt>
                <c:pt idx="1624">
                  <c:v>-2.2073300000000001E-2</c:v>
                </c:pt>
                <c:pt idx="1625">
                  <c:v>-2.2766000000000002E-2</c:v>
                </c:pt>
                <c:pt idx="1626">
                  <c:v>-2.3465900000000001E-2</c:v>
                </c:pt>
                <c:pt idx="1627">
                  <c:v>-2.4163400000000002E-2</c:v>
                </c:pt>
                <c:pt idx="1628">
                  <c:v>-2.4854999999999999E-2</c:v>
                </c:pt>
                <c:pt idx="1629">
                  <c:v>-2.5558500000000001E-2</c:v>
                </c:pt>
                <c:pt idx="1630">
                  <c:v>-2.62475E-2</c:v>
                </c:pt>
                <c:pt idx="1631">
                  <c:v>-2.6950000000000002E-2</c:v>
                </c:pt>
                <c:pt idx="1632">
                  <c:v>-2.76437E-2</c:v>
                </c:pt>
                <c:pt idx="1633">
                  <c:v>-2.8335800000000001E-2</c:v>
                </c:pt>
                <c:pt idx="1634">
                  <c:v>-2.9034000000000001E-2</c:v>
                </c:pt>
                <c:pt idx="1635">
                  <c:v>-2.9716599999999999E-2</c:v>
                </c:pt>
                <c:pt idx="1636">
                  <c:v>-3.0413599999999999E-2</c:v>
                </c:pt>
                <c:pt idx="1637">
                  <c:v>-3.10969E-2</c:v>
                </c:pt>
                <c:pt idx="1638">
                  <c:v>-3.1787799999999998E-2</c:v>
                </c:pt>
                <c:pt idx="1639">
                  <c:v>-3.24792E-2</c:v>
                </c:pt>
                <c:pt idx="1640">
                  <c:v>-3.3163400000000003E-2</c:v>
                </c:pt>
                <c:pt idx="1641">
                  <c:v>-3.3859500000000001E-2</c:v>
                </c:pt>
                <c:pt idx="1642">
                  <c:v>-3.4541299999999997E-2</c:v>
                </c:pt>
                <c:pt idx="1643">
                  <c:v>-3.5231999999999999E-2</c:v>
                </c:pt>
                <c:pt idx="1644">
                  <c:v>-3.5915000000000002E-2</c:v>
                </c:pt>
                <c:pt idx="1645">
                  <c:v>-3.6594599999999998E-2</c:v>
                </c:pt>
                <c:pt idx="1646">
                  <c:v>-3.7278600000000002E-2</c:v>
                </c:pt>
                <c:pt idx="1647">
                  <c:v>-3.7953899999999999E-2</c:v>
                </c:pt>
                <c:pt idx="1648">
                  <c:v>-3.8638499999999999E-2</c:v>
                </c:pt>
                <c:pt idx="1649">
                  <c:v>-3.9317499999999998E-2</c:v>
                </c:pt>
                <c:pt idx="1650">
                  <c:v>-3.9998300000000001E-2</c:v>
                </c:pt>
                <c:pt idx="1651">
                  <c:v>-4.0680800000000003E-2</c:v>
                </c:pt>
                <c:pt idx="1652">
                  <c:v>-4.1356299999999999E-2</c:v>
                </c:pt>
                <c:pt idx="1653">
                  <c:v>-4.2035700000000002E-2</c:v>
                </c:pt>
                <c:pt idx="1654">
                  <c:v>-4.27074E-2</c:v>
                </c:pt>
                <c:pt idx="1655">
                  <c:v>-4.3377899999999997E-2</c:v>
                </c:pt>
                <c:pt idx="1656">
                  <c:v>-4.4049499999999998E-2</c:v>
                </c:pt>
                <c:pt idx="1657">
                  <c:v>-4.4716699999999998E-2</c:v>
                </c:pt>
                <c:pt idx="1658">
                  <c:v>-4.5390600000000003E-2</c:v>
                </c:pt>
                <c:pt idx="1659">
                  <c:v>-4.6059500000000003E-2</c:v>
                </c:pt>
                <c:pt idx="1660">
                  <c:v>-4.6731099999999998E-2</c:v>
                </c:pt>
                <c:pt idx="1661">
                  <c:v>-4.7401800000000001E-2</c:v>
                </c:pt>
                <c:pt idx="1662">
                  <c:v>-4.8066200000000003E-2</c:v>
                </c:pt>
                <c:pt idx="1663">
                  <c:v>-4.8733800000000001E-2</c:v>
                </c:pt>
                <c:pt idx="1664">
                  <c:v>-4.9391200000000003E-2</c:v>
                </c:pt>
                <c:pt idx="1665">
                  <c:v>-5.0051900000000003E-2</c:v>
                </c:pt>
                <c:pt idx="1666">
                  <c:v>-5.0709499999999998E-2</c:v>
                </c:pt>
                <c:pt idx="1667">
                  <c:v>-5.1367200000000002E-2</c:v>
                </c:pt>
                <c:pt idx="1668">
                  <c:v>-5.2029199999999998E-2</c:v>
                </c:pt>
                <c:pt idx="1669">
                  <c:v>-5.2685900000000001E-2</c:v>
                </c:pt>
                <c:pt idx="1670">
                  <c:v>-5.3348E-2</c:v>
                </c:pt>
                <c:pt idx="1671">
                  <c:v>-5.4002099999999997E-2</c:v>
                </c:pt>
                <c:pt idx="1672">
                  <c:v>-5.4656400000000001E-2</c:v>
                </c:pt>
                <c:pt idx="1673">
                  <c:v>-5.5306500000000001E-2</c:v>
                </c:pt>
                <c:pt idx="1674">
                  <c:v>-5.5951599999999997E-2</c:v>
                </c:pt>
                <c:pt idx="1675">
                  <c:v>-5.6598799999999998E-2</c:v>
                </c:pt>
                <c:pt idx="1676">
                  <c:v>-5.7241899999999998E-2</c:v>
                </c:pt>
                <c:pt idx="1677">
                  <c:v>-5.7889900000000001E-2</c:v>
                </c:pt>
                <c:pt idx="1678">
                  <c:v>-5.85356E-2</c:v>
                </c:pt>
                <c:pt idx="1679">
                  <c:v>-5.9182800000000001E-2</c:v>
                </c:pt>
                <c:pt idx="1680">
                  <c:v>-5.9828100000000002E-2</c:v>
                </c:pt>
                <c:pt idx="1681">
                  <c:v>-6.0468099999999997E-2</c:v>
                </c:pt>
                <c:pt idx="1682">
                  <c:v>-6.1106500000000001E-2</c:v>
                </c:pt>
                <c:pt idx="1683">
                  <c:v>-6.1739299999999997E-2</c:v>
                </c:pt>
                <c:pt idx="1684">
                  <c:v>-6.2371200000000002E-2</c:v>
                </c:pt>
                <c:pt idx="1685">
                  <c:v>-6.3001799999999997E-2</c:v>
                </c:pt>
                <c:pt idx="1686">
                  <c:v>-6.3632400000000006E-2</c:v>
                </c:pt>
                <c:pt idx="1687">
                  <c:v>-6.4265000000000003E-2</c:v>
                </c:pt>
                <c:pt idx="1688">
                  <c:v>-6.4897300000000005E-2</c:v>
                </c:pt>
                <c:pt idx="1689">
                  <c:v>-6.5529599999999993E-2</c:v>
                </c:pt>
                <c:pt idx="1690">
                  <c:v>-6.6158099999999997E-2</c:v>
                </c:pt>
                <c:pt idx="1691">
                  <c:v>-6.6780599999999996E-2</c:v>
                </c:pt>
                <c:pt idx="1692">
                  <c:v>-6.7401199999999994E-2</c:v>
                </c:pt>
                <c:pt idx="1693">
                  <c:v>-6.8016199999999999E-2</c:v>
                </c:pt>
                <c:pt idx="1694">
                  <c:v>-6.8632399999999996E-2</c:v>
                </c:pt>
                <c:pt idx="1695">
                  <c:v>-6.9247400000000001E-2</c:v>
                </c:pt>
                <c:pt idx="1696">
                  <c:v>-6.9862599999999997E-2</c:v>
                </c:pt>
                <c:pt idx="1697">
                  <c:v>-7.0479600000000003E-2</c:v>
                </c:pt>
                <c:pt idx="1698">
                  <c:v>-7.10919E-2</c:v>
                </c:pt>
                <c:pt idx="1699">
                  <c:v>-7.1710899999999994E-2</c:v>
                </c:pt>
                <c:pt idx="1700">
                  <c:v>-7.2326299999999996E-2</c:v>
                </c:pt>
                <c:pt idx="1701">
                  <c:v>-7.2932300000000005E-2</c:v>
                </c:pt>
                <c:pt idx="1702">
                  <c:v>-7.3501499999999997E-2</c:v>
                </c:pt>
                <c:pt idx="1703">
                  <c:v>-7.4059700000000006E-2</c:v>
                </c:pt>
                <c:pt idx="1704">
                  <c:v>-7.4709800000000007E-2</c:v>
                </c:pt>
                <c:pt idx="1705">
                  <c:v>-7.54658E-2</c:v>
                </c:pt>
                <c:pt idx="1706">
                  <c:v>-7.6060100000000005E-2</c:v>
                </c:pt>
                <c:pt idx="1707">
                  <c:v>-7.61265E-2</c:v>
                </c:pt>
                <c:pt idx="1708">
                  <c:v>-7.5919500000000001E-2</c:v>
                </c:pt>
                <c:pt idx="1709">
                  <c:v>-7.6141600000000004E-2</c:v>
                </c:pt>
                <c:pt idx="1710">
                  <c:v>-7.7137800000000006E-2</c:v>
                </c:pt>
                <c:pt idx="1711">
                  <c:v>-7.8514E-2</c:v>
                </c:pt>
                <c:pt idx="1712">
                  <c:v>-7.9748299999999994E-2</c:v>
                </c:pt>
                <c:pt idx="1713">
                  <c:v>-8.0859200000000006E-2</c:v>
                </c:pt>
                <c:pt idx="1714">
                  <c:v>-8.1947699999999998E-2</c:v>
                </c:pt>
                <c:pt idx="1715">
                  <c:v>-8.3090399999999995E-2</c:v>
                </c:pt>
                <c:pt idx="1716">
                  <c:v>-8.4267400000000006E-2</c:v>
                </c:pt>
                <c:pt idx="1717">
                  <c:v>-8.5409700000000005E-2</c:v>
                </c:pt>
                <c:pt idx="1718">
                  <c:v>-8.6564799999999997E-2</c:v>
                </c:pt>
                <c:pt idx="1719">
                  <c:v>-8.7698999999999999E-2</c:v>
                </c:pt>
                <c:pt idx="1720">
                  <c:v>-8.88375E-2</c:v>
                </c:pt>
                <c:pt idx="1721">
                  <c:v>-8.9978100000000005E-2</c:v>
                </c:pt>
                <c:pt idx="1722">
                  <c:v>-9.1100399999999998E-2</c:v>
                </c:pt>
                <c:pt idx="1723">
                  <c:v>-9.2235200000000003E-2</c:v>
                </c:pt>
                <c:pt idx="1724">
                  <c:v>-9.3357200000000001E-2</c:v>
                </c:pt>
                <c:pt idx="1725">
                  <c:v>-9.4481499999999996E-2</c:v>
                </c:pt>
                <c:pt idx="1726">
                  <c:v>-9.5613500000000004E-2</c:v>
                </c:pt>
                <c:pt idx="1727">
                  <c:v>-9.6731800000000007E-2</c:v>
                </c:pt>
                <c:pt idx="1728">
                  <c:v>-9.7863900000000004E-2</c:v>
                </c:pt>
                <c:pt idx="1729">
                  <c:v>-9.89815E-2</c:v>
                </c:pt>
                <c:pt idx="1730">
                  <c:v>-0.100096</c:v>
                </c:pt>
                <c:pt idx="1731">
                  <c:v>-0.101214</c:v>
                </c:pt>
                <c:pt idx="1732">
                  <c:v>-0.102308</c:v>
                </c:pt>
                <c:pt idx="1733">
                  <c:v>-0.103421</c:v>
                </c:pt>
                <c:pt idx="1734">
                  <c:v>-0.104514</c:v>
                </c:pt>
                <c:pt idx="1735">
                  <c:v>-0.105617</c:v>
                </c:pt>
                <c:pt idx="1736">
                  <c:v>-0.106723</c:v>
                </c:pt>
                <c:pt idx="1737">
                  <c:v>-0.10781399999999999</c:v>
                </c:pt>
                <c:pt idx="1738">
                  <c:v>-0.108927</c:v>
                </c:pt>
                <c:pt idx="1739">
                  <c:v>-0.110012</c:v>
                </c:pt>
                <c:pt idx="1740">
                  <c:v>-0.111112</c:v>
                </c:pt>
                <c:pt idx="1741">
                  <c:v>-0.112192</c:v>
                </c:pt>
                <c:pt idx="1742">
                  <c:v>-0.113264</c:v>
                </c:pt>
                <c:pt idx="1743">
                  <c:v>-0.114347</c:v>
                </c:pt>
                <c:pt idx="1744">
                  <c:v>-0.11541</c:v>
                </c:pt>
                <c:pt idx="1745">
                  <c:v>-0.116493</c:v>
                </c:pt>
                <c:pt idx="1746">
                  <c:v>-0.11756</c:v>
                </c:pt>
                <c:pt idx="1747">
                  <c:v>-0.118635</c:v>
                </c:pt>
                <c:pt idx="1748">
                  <c:v>-0.119712</c:v>
                </c:pt>
                <c:pt idx="1749">
                  <c:v>-0.120777</c:v>
                </c:pt>
                <c:pt idx="1750">
                  <c:v>-0.12184499999999999</c:v>
                </c:pt>
                <c:pt idx="1751">
                  <c:v>-0.12289</c:v>
                </c:pt>
                <c:pt idx="1752">
                  <c:v>-0.12393899999999999</c:v>
                </c:pt>
                <c:pt idx="1753">
                  <c:v>-0.124983</c:v>
                </c:pt>
                <c:pt idx="1754">
                  <c:v>-0.126023</c:v>
                </c:pt>
                <c:pt idx="1755">
                  <c:v>-0.12706899999999999</c:v>
                </c:pt>
                <c:pt idx="1756">
                  <c:v>-0.128108</c:v>
                </c:pt>
                <c:pt idx="1757">
                  <c:v>-0.12915499999999999</c:v>
                </c:pt>
                <c:pt idx="1758">
                  <c:v>-0.13020100000000001</c:v>
                </c:pt>
                <c:pt idx="1759">
                  <c:v>-0.13123799999999999</c:v>
                </c:pt>
                <c:pt idx="1760">
                  <c:v>-0.132267</c:v>
                </c:pt>
                <c:pt idx="1761">
                  <c:v>-0.13327900000000001</c:v>
                </c:pt>
                <c:pt idx="1762">
                  <c:v>-0.13429199999999999</c:v>
                </c:pt>
                <c:pt idx="1763">
                  <c:v>-0.13530500000000001</c:v>
                </c:pt>
                <c:pt idx="1764">
                  <c:v>-0.13631299999999999</c:v>
                </c:pt>
                <c:pt idx="1765">
                  <c:v>-0.13732900000000001</c:v>
                </c:pt>
                <c:pt idx="1766">
                  <c:v>-0.13833500000000001</c:v>
                </c:pt>
                <c:pt idx="1767">
                  <c:v>-0.13935</c:v>
                </c:pt>
                <c:pt idx="1768">
                  <c:v>-0.14035900000000001</c:v>
                </c:pt>
                <c:pt idx="1769">
                  <c:v>-0.14135900000000001</c:v>
                </c:pt>
                <c:pt idx="1770">
                  <c:v>-0.14235200000000001</c:v>
                </c:pt>
                <c:pt idx="1771">
                  <c:v>-0.14332900000000001</c:v>
                </c:pt>
                <c:pt idx="1772">
                  <c:v>-0.144314</c:v>
                </c:pt>
                <c:pt idx="1773">
                  <c:v>-0.145289</c:v>
                </c:pt>
                <c:pt idx="1774">
                  <c:v>-0.14626800000000001</c:v>
                </c:pt>
                <c:pt idx="1775">
                  <c:v>-0.14724499999999999</c:v>
                </c:pt>
                <c:pt idx="1776">
                  <c:v>-0.14821899999999999</c:v>
                </c:pt>
                <c:pt idx="1777">
                  <c:v>-0.149198</c:v>
                </c:pt>
                <c:pt idx="1778">
                  <c:v>-0.15016499999999999</c:v>
                </c:pt>
                <c:pt idx="1779">
                  <c:v>-0.15112999999999999</c:v>
                </c:pt>
                <c:pt idx="1780">
                  <c:v>-0.15208199999999999</c:v>
                </c:pt>
                <c:pt idx="1781">
                  <c:v>-0.15303</c:v>
                </c:pt>
                <c:pt idx="1782">
                  <c:v>-0.153975</c:v>
                </c:pt>
                <c:pt idx="1783">
                  <c:v>-0.154915</c:v>
                </c:pt>
                <c:pt idx="1784">
                  <c:v>-0.155858</c:v>
                </c:pt>
                <c:pt idx="1785">
                  <c:v>-0.15679599999999999</c:v>
                </c:pt>
                <c:pt idx="1786">
                  <c:v>-0.15773400000000001</c:v>
                </c:pt>
                <c:pt idx="1787">
                  <c:v>-0.158669</c:v>
                </c:pt>
                <c:pt idx="1788">
                  <c:v>-0.15959799999999999</c:v>
                </c:pt>
                <c:pt idx="1789">
                  <c:v>-0.160522</c:v>
                </c:pt>
                <c:pt idx="1790">
                  <c:v>-0.161438</c:v>
                </c:pt>
                <c:pt idx="1791">
                  <c:v>-0.16234799999999999</c:v>
                </c:pt>
                <c:pt idx="1792">
                  <c:v>-0.16325400000000001</c:v>
                </c:pt>
                <c:pt idx="1793">
                  <c:v>-0.164155</c:v>
                </c:pt>
                <c:pt idx="1794">
                  <c:v>-0.16505800000000001</c:v>
                </c:pt>
                <c:pt idx="1795">
                  <c:v>-0.16595799999999999</c:v>
                </c:pt>
                <c:pt idx="1796">
                  <c:v>-0.166853</c:v>
                </c:pt>
                <c:pt idx="1797">
                  <c:v>-0.167744</c:v>
                </c:pt>
                <c:pt idx="1798">
                  <c:v>-0.16863</c:v>
                </c:pt>
                <c:pt idx="1799">
                  <c:v>-0.169517</c:v>
                </c:pt>
                <c:pt idx="1800">
                  <c:v>-0.17039199999999999</c:v>
                </c:pt>
                <c:pt idx="1801">
                  <c:v>-0.171263</c:v>
                </c:pt>
                <c:pt idx="1802">
                  <c:v>-0.172124</c:v>
                </c:pt>
                <c:pt idx="1803">
                  <c:v>-0.172987</c:v>
                </c:pt>
                <c:pt idx="1804">
                  <c:v>-0.173849</c:v>
                </c:pt>
                <c:pt idx="1805">
                  <c:v>-0.174702</c:v>
                </c:pt>
                <c:pt idx="1806">
                  <c:v>-0.17555200000000001</c:v>
                </c:pt>
                <c:pt idx="1807">
                  <c:v>-0.17639299999999999</c:v>
                </c:pt>
                <c:pt idx="1808">
                  <c:v>-0.17724000000000001</c:v>
                </c:pt>
                <c:pt idx="1809">
                  <c:v>-0.17808099999999999</c:v>
                </c:pt>
                <c:pt idx="1810">
                  <c:v>-0.17891499999999999</c:v>
                </c:pt>
                <c:pt idx="1811">
                  <c:v>-0.17973900000000001</c:v>
                </c:pt>
                <c:pt idx="1812">
                  <c:v>-0.18055399999999999</c:v>
                </c:pt>
                <c:pt idx="1813">
                  <c:v>-0.18137400000000001</c:v>
                </c:pt>
                <c:pt idx="1814">
                  <c:v>-0.18218599999999999</c:v>
                </c:pt>
                <c:pt idx="1815">
                  <c:v>-0.18299599999999999</c:v>
                </c:pt>
                <c:pt idx="1816">
                  <c:v>-0.18379599999999999</c:v>
                </c:pt>
                <c:pt idx="1817">
                  <c:v>-0.18459900000000001</c:v>
                </c:pt>
                <c:pt idx="1818">
                  <c:v>-0.18540499999999999</c:v>
                </c:pt>
                <c:pt idx="1819">
                  <c:v>-0.18620100000000001</c:v>
                </c:pt>
                <c:pt idx="1820">
                  <c:v>-0.18698500000000001</c:v>
                </c:pt>
                <c:pt idx="1821">
                  <c:v>-0.18775500000000001</c:v>
                </c:pt>
                <c:pt idx="1822">
                  <c:v>-0.188524</c:v>
                </c:pt>
                <c:pt idx="1823">
                  <c:v>-0.18929299999999999</c:v>
                </c:pt>
                <c:pt idx="1824">
                  <c:v>-0.19005900000000001</c:v>
                </c:pt>
                <c:pt idx="1825">
                  <c:v>-0.19081699999999999</c:v>
                </c:pt>
                <c:pt idx="1826">
                  <c:v>-0.19157199999999999</c:v>
                </c:pt>
                <c:pt idx="1827">
                  <c:v>-0.192326</c:v>
                </c:pt>
                <c:pt idx="1828">
                  <c:v>-0.19308</c:v>
                </c:pt>
                <c:pt idx="1829">
                  <c:v>-0.193824</c:v>
                </c:pt>
                <c:pt idx="1830">
                  <c:v>-0.19455800000000001</c:v>
                </c:pt>
                <c:pt idx="1831">
                  <c:v>-0.19528400000000001</c:v>
                </c:pt>
                <c:pt idx="1832">
                  <c:v>-0.19600699999999999</c:v>
                </c:pt>
                <c:pt idx="1833">
                  <c:v>-0.19672999999999999</c:v>
                </c:pt>
                <c:pt idx="1834">
                  <c:v>-0.19744400000000001</c:v>
                </c:pt>
                <c:pt idx="1835">
                  <c:v>-0.198158</c:v>
                </c:pt>
                <c:pt idx="1836">
                  <c:v>-0.19886400000000001</c:v>
                </c:pt>
                <c:pt idx="1837">
                  <c:v>-0.199571</c:v>
                </c:pt>
                <c:pt idx="1838">
                  <c:v>-0.20027300000000001</c:v>
                </c:pt>
                <c:pt idx="1839">
                  <c:v>-0.200964</c:v>
                </c:pt>
                <c:pt idx="1840">
                  <c:v>-0.201654</c:v>
                </c:pt>
                <c:pt idx="1841">
                  <c:v>-0.20232900000000001</c:v>
                </c:pt>
                <c:pt idx="1842">
                  <c:v>-0.20300699999999999</c:v>
                </c:pt>
                <c:pt idx="1843">
                  <c:v>-0.203676</c:v>
                </c:pt>
                <c:pt idx="1844">
                  <c:v>-0.204344</c:v>
                </c:pt>
                <c:pt idx="1845">
                  <c:v>-0.20501</c:v>
                </c:pt>
                <c:pt idx="1846">
                  <c:v>-0.20566499999999999</c:v>
                </c:pt>
                <c:pt idx="1847">
                  <c:v>-0.20632300000000001</c:v>
                </c:pt>
                <c:pt idx="1848">
                  <c:v>-0.20696800000000001</c:v>
                </c:pt>
                <c:pt idx="1849">
                  <c:v>-0.20761399999999999</c:v>
                </c:pt>
                <c:pt idx="1850">
                  <c:v>-0.20825099999999999</c:v>
                </c:pt>
                <c:pt idx="1851">
                  <c:v>-0.20888000000000001</c:v>
                </c:pt>
                <c:pt idx="1852">
                  <c:v>-0.209505</c:v>
                </c:pt>
                <c:pt idx="1853">
                  <c:v>-0.210123</c:v>
                </c:pt>
                <c:pt idx="1854">
                  <c:v>-0.21074399999999999</c:v>
                </c:pt>
                <c:pt idx="1855">
                  <c:v>-0.21135699999999999</c:v>
                </c:pt>
                <c:pt idx="1856">
                  <c:v>-0.21196300000000001</c:v>
                </c:pt>
                <c:pt idx="1857">
                  <c:v>-0.212563</c:v>
                </c:pt>
                <c:pt idx="1858">
                  <c:v>-0.21315899999999999</c:v>
                </c:pt>
                <c:pt idx="1859">
                  <c:v>-0.213755</c:v>
                </c:pt>
                <c:pt idx="1860">
                  <c:v>-0.214341</c:v>
                </c:pt>
                <c:pt idx="1861">
                  <c:v>-0.214918</c:v>
                </c:pt>
                <c:pt idx="1862">
                  <c:v>-0.21548800000000001</c:v>
                </c:pt>
                <c:pt idx="1863">
                  <c:v>-0.216058</c:v>
                </c:pt>
                <c:pt idx="1864">
                  <c:v>-0.21662899999999999</c:v>
                </c:pt>
                <c:pt idx="1865">
                  <c:v>-0.21718999999999999</c:v>
                </c:pt>
                <c:pt idx="1866">
                  <c:v>-0.21773899999999999</c:v>
                </c:pt>
                <c:pt idx="1867">
                  <c:v>-0.21828400000000001</c:v>
                </c:pt>
                <c:pt idx="1868">
                  <c:v>-0.218829</c:v>
                </c:pt>
                <c:pt idx="1869">
                  <c:v>-0.21937599999999999</c:v>
                </c:pt>
                <c:pt idx="1870">
                  <c:v>-0.21990799999999999</c:v>
                </c:pt>
                <c:pt idx="1871">
                  <c:v>-0.22043099999999999</c:v>
                </c:pt>
                <c:pt idx="1872">
                  <c:v>-0.22094800000000001</c:v>
                </c:pt>
                <c:pt idx="1873">
                  <c:v>-0.22146299999999999</c:v>
                </c:pt>
                <c:pt idx="1874">
                  <c:v>-0.22197900000000001</c:v>
                </c:pt>
                <c:pt idx="1875">
                  <c:v>-0.22248000000000001</c:v>
                </c:pt>
                <c:pt idx="1876">
                  <c:v>-0.22297700000000001</c:v>
                </c:pt>
                <c:pt idx="1877">
                  <c:v>-0.223471</c:v>
                </c:pt>
                <c:pt idx="1878">
                  <c:v>-0.223968</c:v>
                </c:pt>
                <c:pt idx="1879">
                  <c:v>-0.22446099999999999</c:v>
                </c:pt>
                <c:pt idx="1880">
                  <c:v>-0.22493299999999999</c:v>
                </c:pt>
                <c:pt idx="1881">
                  <c:v>-0.22539999999999999</c:v>
                </c:pt>
                <c:pt idx="1882">
                  <c:v>-0.225859</c:v>
                </c:pt>
                <c:pt idx="1883">
                  <c:v>-0.226324</c:v>
                </c:pt>
                <c:pt idx="1884">
                  <c:v>-0.22678200000000001</c:v>
                </c:pt>
                <c:pt idx="1885">
                  <c:v>-0.22722899999999999</c:v>
                </c:pt>
                <c:pt idx="1886">
                  <c:v>-0.22767399999999999</c:v>
                </c:pt>
                <c:pt idx="1887">
                  <c:v>-0.22811400000000001</c:v>
                </c:pt>
                <c:pt idx="1888">
                  <c:v>-0.22855600000000001</c:v>
                </c:pt>
                <c:pt idx="1889">
                  <c:v>-0.228986</c:v>
                </c:pt>
                <c:pt idx="1890">
                  <c:v>-0.229406</c:v>
                </c:pt>
                <c:pt idx="1891">
                  <c:v>-0.22981699999999999</c:v>
                </c:pt>
                <c:pt idx="1892">
                  <c:v>-0.23022599999999999</c:v>
                </c:pt>
                <c:pt idx="1893">
                  <c:v>-0.23063400000000001</c:v>
                </c:pt>
                <c:pt idx="1894">
                  <c:v>-0.23103399999999999</c:v>
                </c:pt>
                <c:pt idx="1895">
                  <c:v>-0.23143</c:v>
                </c:pt>
                <c:pt idx="1896">
                  <c:v>-0.231819</c:v>
                </c:pt>
                <c:pt idx="1897">
                  <c:v>-0.23220499999999999</c:v>
                </c:pt>
                <c:pt idx="1898">
                  <c:v>-0.23258599999999999</c:v>
                </c:pt>
                <c:pt idx="1899">
                  <c:v>-0.232958</c:v>
                </c:pt>
                <c:pt idx="1900">
                  <c:v>-0.233323</c:v>
                </c:pt>
                <c:pt idx="1901">
                  <c:v>-0.23368</c:v>
                </c:pt>
                <c:pt idx="1902">
                  <c:v>-0.23403499999999999</c:v>
                </c:pt>
                <c:pt idx="1903">
                  <c:v>-0.23438400000000001</c:v>
                </c:pt>
                <c:pt idx="1904">
                  <c:v>-0.23472899999999999</c:v>
                </c:pt>
                <c:pt idx="1905">
                  <c:v>-0.23507</c:v>
                </c:pt>
                <c:pt idx="1906">
                  <c:v>-0.235403</c:v>
                </c:pt>
                <c:pt idx="1907">
                  <c:v>-0.235731</c:v>
                </c:pt>
                <c:pt idx="1908">
                  <c:v>-0.23605100000000001</c:v>
                </c:pt>
                <c:pt idx="1909">
                  <c:v>-0.23636699999999999</c:v>
                </c:pt>
                <c:pt idx="1910">
                  <c:v>-0.236678</c:v>
                </c:pt>
                <c:pt idx="1911">
                  <c:v>-0.236979</c:v>
                </c:pt>
                <c:pt idx="1912">
                  <c:v>-0.23727500000000001</c:v>
                </c:pt>
                <c:pt idx="1913">
                  <c:v>-0.237567</c:v>
                </c:pt>
                <c:pt idx="1914">
                  <c:v>-0.23785899999999999</c:v>
                </c:pt>
                <c:pt idx="1915">
                  <c:v>-0.23814399999999999</c:v>
                </c:pt>
                <c:pt idx="1916">
                  <c:v>-0.23841699999999999</c:v>
                </c:pt>
                <c:pt idx="1917">
                  <c:v>-0.23868400000000001</c:v>
                </c:pt>
                <c:pt idx="1918">
                  <c:v>-0.23894599999999999</c:v>
                </c:pt>
                <c:pt idx="1919">
                  <c:v>-0.239209</c:v>
                </c:pt>
                <c:pt idx="1920">
                  <c:v>-0.23946200000000001</c:v>
                </c:pt>
                <c:pt idx="1921">
                  <c:v>-0.239704</c:v>
                </c:pt>
                <c:pt idx="1922">
                  <c:v>-0.23994099999999999</c:v>
                </c:pt>
                <c:pt idx="1923">
                  <c:v>-0.240179</c:v>
                </c:pt>
                <c:pt idx="1924">
                  <c:v>-0.24041799999999999</c:v>
                </c:pt>
                <c:pt idx="1925">
                  <c:v>-0.24064099999999999</c:v>
                </c:pt>
                <c:pt idx="1926">
                  <c:v>-0.24085200000000001</c:v>
                </c:pt>
                <c:pt idx="1927">
                  <c:v>-0.24105399999999999</c:v>
                </c:pt>
                <c:pt idx="1928">
                  <c:v>-0.241259</c:v>
                </c:pt>
                <c:pt idx="1929">
                  <c:v>-0.24146500000000001</c:v>
                </c:pt>
                <c:pt idx="1930">
                  <c:v>-0.24165600000000001</c:v>
                </c:pt>
                <c:pt idx="1931">
                  <c:v>-0.241838</c:v>
                </c:pt>
                <c:pt idx="1932">
                  <c:v>-0.242011</c:v>
                </c:pt>
                <c:pt idx="1933">
                  <c:v>-0.24218999999999999</c:v>
                </c:pt>
                <c:pt idx="1934">
                  <c:v>-0.242364</c:v>
                </c:pt>
                <c:pt idx="1935">
                  <c:v>-0.24252399999999999</c:v>
                </c:pt>
                <c:pt idx="1936">
                  <c:v>-0.242678</c:v>
                </c:pt>
                <c:pt idx="1937">
                  <c:v>-0.24282599999999999</c:v>
                </c:pt>
                <c:pt idx="1938">
                  <c:v>-0.24298</c:v>
                </c:pt>
                <c:pt idx="1939">
                  <c:v>-0.24312600000000001</c:v>
                </c:pt>
                <c:pt idx="1940">
                  <c:v>-0.243254</c:v>
                </c:pt>
                <c:pt idx="1941">
                  <c:v>-0.243371</c:v>
                </c:pt>
                <c:pt idx="1942">
                  <c:v>-0.24348400000000001</c:v>
                </c:pt>
                <c:pt idx="1943">
                  <c:v>-0.24360200000000001</c:v>
                </c:pt>
                <c:pt idx="1944">
                  <c:v>-0.24371300000000001</c:v>
                </c:pt>
                <c:pt idx="1945">
                  <c:v>-0.243813</c:v>
                </c:pt>
                <c:pt idx="1946">
                  <c:v>-0.24390700000000001</c:v>
                </c:pt>
                <c:pt idx="1947">
                  <c:v>-0.24399699999999999</c:v>
                </c:pt>
                <c:pt idx="1948">
                  <c:v>-0.244089</c:v>
                </c:pt>
                <c:pt idx="1949">
                  <c:v>-0.244168</c:v>
                </c:pt>
                <c:pt idx="1950">
                  <c:v>-0.24423600000000001</c:v>
                </c:pt>
                <c:pt idx="1951">
                  <c:v>-0.24429799999999999</c:v>
                </c:pt>
                <c:pt idx="1952">
                  <c:v>-0.24435699999999999</c:v>
                </c:pt>
                <c:pt idx="1953">
                  <c:v>-0.24441599999999999</c:v>
                </c:pt>
                <c:pt idx="1954">
                  <c:v>-0.24446499999999999</c:v>
                </c:pt>
                <c:pt idx="1955">
                  <c:v>-0.24451100000000001</c:v>
                </c:pt>
                <c:pt idx="1956">
                  <c:v>-0.24454799999999999</c:v>
                </c:pt>
                <c:pt idx="1957">
                  <c:v>-0.24458199999999999</c:v>
                </c:pt>
                <c:pt idx="1958">
                  <c:v>-0.244611</c:v>
                </c:pt>
                <c:pt idx="1959">
                  <c:v>-0.24462800000000001</c:v>
                </c:pt>
                <c:pt idx="1960">
                  <c:v>-0.244643</c:v>
                </c:pt>
                <c:pt idx="1961">
                  <c:v>-0.244647</c:v>
                </c:pt>
                <c:pt idx="1962">
                  <c:v>-0.24465100000000001</c:v>
                </c:pt>
                <c:pt idx="1963">
                  <c:v>-0.24465000000000001</c:v>
                </c:pt>
                <c:pt idx="1964">
                  <c:v>-0.244643</c:v>
                </c:pt>
                <c:pt idx="1965">
                  <c:v>-0.24463399999999999</c:v>
                </c:pt>
                <c:pt idx="1966">
                  <c:v>-0.244613</c:v>
                </c:pt>
                <c:pt idx="1967">
                  <c:v>-0.244588</c:v>
                </c:pt>
                <c:pt idx="1968">
                  <c:v>-0.24455299999999999</c:v>
                </c:pt>
                <c:pt idx="1969">
                  <c:v>-0.24451600000000001</c:v>
                </c:pt>
                <c:pt idx="1970">
                  <c:v>-0.244474</c:v>
                </c:pt>
                <c:pt idx="1971">
                  <c:v>-0.244422</c:v>
                </c:pt>
                <c:pt idx="1972">
                  <c:v>-0.244368</c:v>
                </c:pt>
                <c:pt idx="1973">
                  <c:v>-0.244308</c:v>
                </c:pt>
                <c:pt idx="1974">
                  <c:v>-0.24424999999999999</c:v>
                </c:pt>
                <c:pt idx="1975">
                  <c:v>-0.24418400000000001</c:v>
                </c:pt>
                <c:pt idx="1976">
                  <c:v>-0.24410499999999999</c:v>
                </c:pt>
                <c:pt idx="1977">
                  <c:v>-0.24401800000000001</c:v>
                </c:pt>
                <c:pt idx="1978">
                  <c:v>-0.243927</c:v>
                </c:pt>
                <c:pt idx="1979">
                  <c:v>-0.243836</c:v>
                </c:pt>
                <c:pt idx="1980">
                  <c:v>-0.24373800000000001</c:v>
                </c:pt>
                <c:pt idx="1981">
                  <c:v>-0.24362900000000001</c:v>
                </c:pt>
                <c:pt idx="1982">
                  <c:v>-0.24351600000000001</c:v>
                </c:pt>
                <c:pt idx="1983">
                  <c:v>-0.24340300000000001</c:v>
                </c:pt>
                <c:pt idx="1984">
                  <c:v>-0.24329200000000001</c:v>
                </c:pt>
                <c:pt idx="1985">
                  <c:v>-0.243168</c:v>
                </c:pt>
                <c:pt idx="1986">
                  <c:v>-0.243029</c:v>
                </c:pt>
                <c:pt idx="1987">
                  <c:v>-0.24288299999999999</c:v>
                </c:pt>
                <c:pt idx="1988">
                  <c:v>-0.24273800000000001</c:v>
                </c:pt>
                <c:pt idx="1989">
                  <c:v>-0.24259500000000001</c:v>
                </c:pt>
                <c:pt idx="1990">
                  <c:v>-0.24243899999999999</c:v>
                </c:pt>
                <c:pt idx="1991">
                  <c:v>-0.24227399999999999</c:v>
                </c:pt>
                <c:pt idx="1992">
                  <c:v>-0.24210400000000001</c:v>
                </c:pt>
                <c:pt idx="1993">
                  <c:v>-0.24193600000000001</c:v>
                </c:pt>
                <c:pt idx="1994">
                  <c:v>-0.24176700000000001</c:v>
                </c:pt>
                <c:pt idx="1995">
                  <c:v>-0.24157999999999999</c:v>
                </c:pt>
                <c:pt idx="1996">
                  <c:v>-0.24138699999999999</c:v>
                </c:pt>
                <c:pt idx="1997">
                  <c:v>-0.24118899999999999</c:v>
                </c:pt>
                <c:pt idx="1998">
                  <c:v>-0.24099499999999999</c:v>
                </c:pt>
                <c:pt idx="1999">
                  <c:v>-0.24079600000000001</c:v>
                </c:pt>
                <c:pt idx="2000">
                  <c:v>-0.24057999999999999</c:v>
                </c:pt>
                <c:pt idx="2001">
                  <c:v>-0.24035799999999999</c:v>
                </c:pt>
                <c:pt idx="2002">
                  <c:v>-0.24013200000000001</c:v>
                </c:pt>
                <c:pt idx="2003">
                  <c:v>-0.23991100000000001</c:v>
                </c:pt>
                <c:pt idx="2004">
                  <c:v>-0.23968200000000001</c:v>
                </c:pt>
                <c:pt idx="2005">
                  <c:v>-0.23944299999999999</c:v>
                </c:pt>
                <c:pt idx="2006">
                  <c:v>-0.23919699999999999</c:v>
                </c:pt>
                <c:pt idx="2007">
                  <c:v>-0.23894699999999999</c:v>
                </c:pt>
                <c:pt idx="2008">
                  <c:v>-0.23869699999999999</c:v>
                </c:pt>
                <c:pt idx="2009">
                  <c:v>-0.23843700000000001</c:v>
                </c:pt>
                <c:pt idx="2010">
                  <c:v>-0.23816799999999999</c:v>
                </c:pt>
                <c:pt idx="2011">
                  <c:v>-0.23789299999999999</c:v>
                </c:pt>
                <c:pt idx="2012">
                  <c:v>-0.23761699999999999</c:v>
                </c:pt>
                <c:pt idx="2013">
                  <c:v>-0.237341</c:v>
                </c:pt>
                <c:pt idx="2014">
                  <c:v>-0.23705499999999999</c:v>
                </c:pt>
                <c:pt idx="2015">
                  <c:v>-0.236766</c:v>
                </c:pt>
                <c:pt idx="2016">
                  <c:v>-0.23646700000000001</c:v>
                </c:pt>
                <c:pt idx="2017">
                  <c:v>-0.23616500000000001</c:v>
                </c:pt>
                <c:pt idx="2018">
                  <c:v>-0.23585700000000001</c:v>
                </c:pt>
                <c:pt idx="2019">
                  <c:v>-0.235541</c:v>
                </c:pt>
                <c:pt idx="2020">
                  <c:v>-0.23522199999999999</c:v>
                </c:pt>
                <c:pt idx="2021">
                  <c:v>-0.23489399999999999</c:v>
                </c:pt>
                <c:pt idx="2022">
                  <c:v>-0.234567</c:v>
                </c:pt>
                <c:pt idx="2023">
                  <c:v>-0.234235</c:v>
                </c:pt>
                <c:pt idx="2024">
                  <c:v>-0.233899</c:v>
                </c:pt>
                <c:pt idx="2025">
                  <c:v>-0.23355899999999999</c:v>
                </c:pt>
                <c:pt idx="2026">
                  <c:v>-0.233208</c:v>
                </c:pt>
                <c:pt idx="2027">
                  <c:v>-0.232852</c:v>
                </c:pt>
                <c:pt idx="2028">
                  <c:v>-0.232487</c:v>
                </c:pt>
                <c:pt idx="2029">
                  <c:v>-0.23211999999999999</c:v>
                </c:pt>
                <c:pt idx="2030">
                  <c:v>-0.23175000000000001</c:v>
                </c:pt>
                <c:pt idx="2031">
                  <c:v>-0.231374</c:v>
                </c:pt>
                <c:pt idx="2032">
                  <c:v>-0.23099600000000001</c:v>
                </c:pt>
                <c:pt idx="2033">
                  <c:v>-0.23060600000000001</c:v>
                </c:pt>
                <c:pt idx="2034">
                  <c:v>-0.230212</c:v>
                </c:pt>
                <c:pt idx="2035">
                  <c:v>-0.229828</c:v>
                </c:pt>
                <c:pt idx="2036">
                  <c:v>-0.229462</c:v>
                </c:pt>
                <c:pt idx="2037">
                  <c:v>-0.22906499999999999</c:v>
                </c:pt>
                <c:pt idx="2038">
                  <c:v>-0.228545</c:v>
                </c:pt>
                <c:pt idx="2039">
                  <c:v>-0.22792999999999999</c:v>
                </c:pt>
                <c:pt idx="2040">
                  <c:v>-0.227378</c:v>
                </c:pt>
                <c:pt idx="2041">
                  <c:v>-0.227019</c:v>
                </c:pt>
                <c:pt idx="2042">
                  <c:v>-0.22677700000000001</c:v>
                </c:pt>
                <c:pt idx="2043">
                  <c:v>-0.22652</c:v>
                </c:pt>
                <c:pt idx="2044">
                  <c:v>-0.22622900000000001</c:v>
                </c:pt>
                <c:pt idx="2045">
                  <c:v>-0.225909</c:v>
                </c:pt>
                <c:pt idx="2046">
                  <c:v>-0.22559100000000001</c:v>
                </c:pt>
                <c:pt idx="2047">
                  <c:v>-0.22527</c:v>
                </c:pt>
                <c:pt idx="2048">
                  <c:v>-0.22494700000000001</c:v>
                </c:pt>
                <c:pt idx="2049">
                  <c:v>-0.22462799999999999</c:v>
                </c:pt>
                <c:pt idx="2050">
                  <c:v>-0.22429199999999999</c:v>
                </c:pt>
                <c:pt idx="2051">
                  <c:v>-0.22395599999999999</c:v>
                </c:pt>
                <c:pt idx="2052">
                  <c:v>-0.22361200000000001</c:v>
                </c:pt>
                <c:pt idx="2053">
                  <c:v>-0.223273</c:v>
                </c:pt>
                <c:pt idx="2054">
                  <c:v>-0.22293299999999999</c:v>
                </c:pt>
                <c:pt idx="2055">
                  <c:v>-0.222575</c:v>
                </c:pt>
                <c:pt idx="2056">
                  <c:v>-0.22221099999999999</c:v>
                </c:pt>
                <c:pt idx="2057">
                  <c:v>-0.22184100000000001</c:v>
                </c:pt>
                <c:pt idx="2058">
                  <c:v>-0.22147600000000001</c:v>
                </c:pt>
                <c:pt idx="2059">
                  <c:v>-0.221105</c:v>
                </c:pt>
                <c:pt idx="2060">
                  <c:v>-0.220721</c:v>
                </c:pt>
                <c:pt idx="2061">
                  <c:v>-0.22033</c:v>
                </c:pt>
                <c:pt idx="2062">
                  <c:v>-0.21993799999999999</c:v>
                </c:pt>
                <c:pt idx="2063">
                  <c:v>-0.21954799999999999</c:v>
                </c:pt>
                <c:pt idx="2064">
                  <c:v>-0.21915499999999999</c:v>
                </c:pt>
                <c:pt idx="2065">
                  <c:v>-0.218748</c:v>
                </c:pt>
                <c:pt idx="2066">
                  <c:v>-0.218337</c:v>
                </c:pt>
                <c:pt idx="2067">
                  <c:v>-0.217922</c:v>
                </c:pt>
                <c:pt idx="2068">
                  <c:v>-0.217504</c:v>
                </c:pt>
                <c:pt idx="2069">
                  <c:v>-0.217083</c:v>
                </c:pt>
                <c:pt idx="2070">
                  <c:v>-0.21664900000000001</c:v>
                </c:pt>
                <c:pt idx="2071">
                  <c:v>-0.21621799999999999</c:v>
                </c:pt>
                <c:pt idx="2072">
                  <c:v>-0.215779</c:v>
                </c:pt>
                <c:pt idx="2073">
                  <c:v>-0.21534500000000001</c:v>
                </c:pt>
                <c:pt idx="2074">
                  <c:v>-0.21490100000000001</c:v>
                </c:pt>
                <c:pt idx="2075">
                  <c:v>-0.214452</c:v>
                </c:pt>
                <c:pt idx="2076">
                  <c:v>-0.21399799999999999</c:v>
                </c:pt>
                <c:pt idx="2077">
                  <c:v>-0.213535</c:v>
                </c:pt>
                <c:pt idx="2078">
                  <c:v>-0.21307499999999999</c:v>
                </c:pt>
                <c:pt idx="2079">
                  <c:v>-0.21259900000000001</c:v>
                </c:pt>
                <c:pt idx="2080">
                  <c:v>-0.21213099999999999</c:v>
                </c:pt>
                <c:pt idx="2081">
                  <c:v>-0.211649</c:v>
                </c:pt>
                <c:pt idx="2082">
                  <c:v>-0.211172</c:v>
                </c:pt>
                <c:pt idx="2083">
                  <c:v>-0.21068799999999999</c:v>
                </c:pt>
                <c:pt idx="2084">
                  <c:v>-0.210202</c:v>
                </c:pt>
                <c:pt idx="2085">
                  <c:v>-0.20971500000000001</c:v>
                </c:pt>
                <c:pt idx="2086">
                  <c:v>-0.20921300000000001</c:v>
                </c:pt>
                <c:pt idx="2087">
                  <c:v>-0.20871200000000001</c:v>
                </c:pt>
                <c:pt idx="2088">
                  <c:v>-0.20819699999999999</c:v>
                </c:pt>
                <c:pt idx="2089">
                  <c:v>-0.20768900000000001</c:v>
                </c:pt>
                <c:pt idx="2090">
                  <c:v>-0.20717099999999999</c:v>
                </c:pt>
                <c:pt idx="2091">
                  <c:v>-0.206653</c:v>
                </c:pt>
                <c:pt idx="2092">
                  <c:v>-0.20612900000000001</c:v>
                </c:pt>
                <c:pt idx="2093">
                  <c:v>-0.20560400000000001</c:v>
                </c:pt>
                <c:pt idx="2094">
                  <c:v>-0.20508199999999999</c:v>
                </c:pt>
                <c:pt idx="2095">
                  <c:v>-0.20455100000000001</c:v>
                </c:pt>
                <c:pt idx="2096">
                  <c:v>-0.20400799999999999</c:v>
                </c:pt>
                <c:pt idx="2097">
                  <c:v>-0.203455</c:v>
                </c:pt>
                <c:pt idx="2098">
                  <c:v>-0.20291400000000001</c:v>
                </c:pt>
                <c:pt idx="2099">
                  <c:v>-0.20236999999999999</c:v>
                </c:pt>
                <c:pt idx="2100">
                  <c:v>-0.20180500000000001</c:v>
                </c:pt>
                <c:pt idx="2101">
                  <c:v>-0.20119600000000001</c:v>
                </c:pt>
                <c:pt idx="2102">
                  <c:v>-0.20063600000000001</c:v>
                </c:pt>
                <c:pt idx="2103">
                  <c:v>-0.20021</c:v>
                </c:pt>
                <c:pt idx="2104">
                  <c:v>-0.19975699999999999</c:v>
                </c:pt>
                <c:pt idx="2105">
                  <c:v>-0.19889100000000001</c:v>
                </c:pt>
                <c:pt idx="2106">
                  <c:v>-0.19753299999999999</c:v>
                </c:pt>
                <c:pt idx="2107">
                  <c:v>-0.19630500000000001</c:v>
                </c:pt>
                <c:pt idx="2108">
                  <c:v>-0.19584199999999999</c:v>
                </c:pt>
                <c:pt idx="2109">
                  <c:v>-0.19595899999999999</c:v>
                </c:pt>
                <c:pt idx="2110">
                  <c:v>-0.196104</c:v>
                </c:pt>
                <c:pt idx="2111">
                  <c:v>-0.196078</c:v>
                </c:pt>
                <c:pt idx="2112">
                  <c:v>-0.195966</c:v>
                </c:pt>
                <c:pt idx="2113">
                  <c:v>-0.19592699999999999</c:v>
                </c:pt>
                <c:pt idx="2114">
                  <c:v>-0.195911</c:v>
                </c:pt>
                <c:pt idx="2115">
                  <c:v>-0.19588</c:v>
                </c:pt>
                <c:pt idx="2116">
                  <c:v>-0.19583600000000001</c:v>
                </c:pt>
                <c:pt idx="2117">
                  <c:v>-0.19577</c:v>
                </c:pt>
                <c:pt idx="2118">
                  <c:v>-0.19572600000000001</c:v>
                </c:pt>
                <c:pt idx="2119">
                  <c:v>-0.19566700000000001</c:v>
                </c:pt>
                <c:pt idx="2120">
                  <c:v>-0.195607</c:v>
                </c:pt>
                <c:pt idx="2121">
                  <c:v>-0.19553999999999999</c:v>
                </c:pt>
                <c:pt idx="2122">
                  <c:v>-0.19547200000000001</c:v>
                </c:pt>
                <c:pt idx="2123">
                  <c:v>-0.19541</c:v>
                </c:pt>
                <c:pt idx="2124">
                  <c:v>-0.19534099999999999</c:v>
                </c:pt>
                <c:pt idx="2125">
                  <c:v>-0.19526499999999999</c:v>
                </c:pt>
                <c:pt idx="2126">
                  <c:v>-0.19518199999999999</c:v>
                </c:pt>
                <c:pt idx="2127">
                  <c:v>-0.19509599999999999</c:v>
                </c:pt>
                <c:pt idx="2128">
                  <c:v>-0.19500600000000001</c:v>
                </c:pt>
                <c:pt idx="2129">
                  <c:v>-0.194913</c:v>
                </c:pt>
                <c:pt idx="2130">
                  <c:v>-0.19481200000000001</c:v>
                </c:pt>
                <c:pt idx="2131">
                  <c:v>-0.194713</c:v>
                </c:pt>
                <c:pt idx="2132">
                  <c:v>-0.19461200000000001</c:v>
                </c:pt>
                <c:pt idx="2133">
                  <c:v>-0.19451099999999999</c:v>
                </c:pt>
                <c:pt idx="2134">
                  <c:v>-0.194408</c:v>
                </c:pt>
                <c:pt idx="2135">
                  <c:v>-0.194297</c:v>
                </c:pt>
                <c:pt idx="2136">
                  <c:v>-0.19418199999999999</c:v>
                </c:pt>
                <c:pt idx="2137">
                  <c:v>-0.19405900000000001</c:v>
                </c:pt>
                <c:pt idx="2138">
                  <c:v>-0.19393199999999999</c:v>
                </c:pt>
                <c:pt idx="2139">
                  <c:v>-0.193801</c:v>
                </c:pt>
                <c:pt idx="2140">
                  <c:v>-0.193666</c:v>
                </c:pt>
                <c:pt idx="2141">
                  <c:v>-0.19353100000000001</c:v>
                </c:pt>
                <c:pt idx="2142">
                  <c:v>-0.19339700000000001</c:v>
                </c:pt>
                <c:pt idx="2143">
                  <c:v>-0.19325899999999999</c:v>
                </c:pt>
                <c:pt idx="2144">
                  <c:v>-0.19312299999999999</c:v>
                </c:pt>
                <c:pt idx="2145">
                  <c:v>-0.19297900000000001</c:v>
                </c:pt>
                <c:pt idx="2146">
                  <c:v>-0.19283</c:v>
                </c:pt>
                <c:pt idx="2147">
                  <c:v>-0.19267300000000001</c:v>
                </c:pt>
                <c:pt idx="2148">
                  <c:v>-0.19250700000000001</c:v>
                </c:pt>
                <c:pt idx="2149">
                  <c:v>-0.19234399999999999</c:v>
                </c:pt>
                <c:pt idx="2150">
                  <c:v>-0.19217300000000001</c:v>
                </c:pt>
                <c:pt idx="2151">
                  <c:v>-0.19200600000000001</c:v>
                </c:pt>
                <c:pt idx="2152">
                  <c:v>-0.19183700000000001</c:v>
                </c:pt>
                <c:pt idx="2153">
                  <c:v>-0.191667</c:v>
                </c:pt>
                <c:pt idx="2154">
                  <c:v>-0.191501</c:v>
                </c:pt>
                <c:pt idx="2155">
                  <c:v>-0.19132299999999999</c:v>
                </c:pt>
                <c:pt idx="2156">
                  <c:v>-0.19114200000000001</c:v>
                </c:pt>
                <c:pt idx="2157">
                  <c:v>-0.190945</c:v>
                </c:pt>
                <c:pt idx="2158">
                  <c:v>-0.190748</c:v>
                </c:pt>
                <c:pt idx="2159">
                  <c:v>-0.190551</c:v>
                </c:pt>
                <c:pt idx="2160">
                  <c:v>-0.19034699999999999</c:v>
                </c:pt>
                <c:pt idx="2161">
                  <c:v>-0.19015000000000001</c:v>
                </c:pt>
                <c:pt idx="2162">
                  <c:v>-0.189945</c:v>
                </c:pt>
                <c:pt idx="2163">
                  <c:v>-0.189748</c:v>
                </c:pt>
                <c:pt idx="2164">
                  <c:v>-0.18954699999999999</c:v>
                </c:pt>
                <c:pt idx="2165">
                  <c:v>-0.18934300000000001</c:v>
                </c:pt>
                <c:pt idx="2166">
                  <c:v>-0.189136</c:v>
                </c:pt>
                <c:pt idx="2167">
                  <c:v>-0.18889400000000001</c:v>
                </c:pt>
                <c:pt idx="2168">
                  <c:v>-0.18862400000000001</c:v>
                </c:pt>
                <c:pt idx="2169">
                  <c:v>-0.18837200000000001</c:v>
                </c:pt>
                <c:pt idx="2170">
                  <c:v>-0.188249</c:v>
                </c:pt>
                <c:pt idx="2171">
                  <c:v>-0.18815799999999999</c:v>
                </c:pt>
                <c:pt idx="2172">
                  <c:v>-0.18773599999999999</c:v>
                </c:pt>
                <c:pt idx="2173">
                  <c:v>-0.18679699999999999</c:v>
                </c:pt>
                <c:pt idx="2174">
                  <c:v>-0.185831</c:v>
                </c:pt>
                <c:pt idx="2175">
                  <c:v>-0.185556</c:v>
                </c:pt>
                <c:pt idx="2176">
                  <c:v>-0.185923</c:v>
                </c:pt>
                <c:pt idx="2177">
                  <c:v>-0.186441</c:v>
                </c:pt>
                <c:pt idx="2178">
                  <c:v>-0.186776</c:v>
                </c:pt>
                <c:pt idx="2179">
                  <c:v>-0.187004</c:v>
                </c:pt>
                <c:pt idx="2180">
                  <c:v>-0.18729199999999999</c:v>
                </c:pt>
                <c:pt idx="2181">
                  <c:v>-0.18759999999999999</c:v>
                </c:pt>
                <c:pt idx="2182">
                  <c:v>-0.18793299999999999</c:v>
                </c:pt>
                <c:pt idx="2183">
                  <c:v>-0.18824199999999999</c:v>
                </c:pt>
                <c:pt idx="2184">
                  <c:v>-0.18853900000000001</c:v>
                </c:pt>
                <c:pt idx="2185">
                  <c:v>-0.18884100000000001</c:v>
                </c:pt>
                <c:pt idx="2186">
                  <c:v>-0.18912100000000001</c:v>
                </c:pt>
                <c:pt idx="2187">
                  <c:v>-0.18941</c:v>
                </c:pt>
                <c:pt idx="2188">
                  <c:v>-0.18968299999999999</c:v>
                </c:pt>
                <c:pt idx="2189">
                  <c:v>-0.18995899999999999</c:v>
                </c:pt>
                <c:pt idx="2190">
                  <c:v>-0.19024199999999999</c:v>
                </c:pt>
                <c:pt idx="2191">
                  <c:v>-0.19051699999999999</c:v>
                </c:pt>
                <c:pt idx="2192">
                  <c:v>-0.190806</c:v>
                </c:pt>
                <c:pt idx="2193">
                  <c:v>-0.191083</c:v>
                </c:pt>
                <c:pt idx="2194">
                  <c:v>-0.191359</c:v>
                </c:pt>
                <c:pt idx="2195">
                  <c:v>-0.19162699999999999</c:v>
                </c:pt>
                <c:pt idx="2196">
                  <c:v>-0.19188</c:v>
                </c:pt>
                <c:pt idx="2197">
                  <c:v>-0.192136</c:v>
                </c:pt>
                <c:pt idx="2198">
                  <c:v>-0.19237599999999999</c:v>
                </c:pt>
                <c:pt idx="2199">
                  <c:v>-0.19262899999999999</c:v>
                </c:pt>
                <c:pt idx="2200">
                  <c:v>-0.192882</c:v>
                </c:pt>
                <c:pt idx="2201">
                  <c:v>-0.193134</c:v>
                </c:pt>
                <c:pt idx="2202">
                  <c:v>-0.19339500000000001</c:v>
                </c:pt>
                <c:pt idx="2203">
                  <c:v>-0.19364000000000001</c:v>
                </c:pt>
                <c:pt idx="2204">
                  <c:v>-0.19388900000000001</c:v>
                </c:pt>
                <c:pt idx="2205">
                  <c:v>-0.19411900000000001</c:v>
                </c:pt>
                <c:pt idx="2206">
                  <c:v>-0.19434399999999999</c:v>
                </c:pt>
                <c:pt idx="2207">
                  <c:v>-0.19456200000000001</c:v>
                </c:pt>
                <c:pt idx="2208">
                  <c:v>-0.19477700000000001</c:v>
                </c:pt>
                <c:pt idx="2209">
                  <c:v>-0.19500999999999999</c:v>
                </c:pt>
                <c:pt idx="2210">
                  <c:v>-0.19523699999999999</c:v>
                </c:pt>
                <c:pt idx="2211">
                  <c:v>-0.19547600000000001</c:v>
                </c:pt>
                <c:pt idx="2212">
                  <c:v>-0.19570499999999999</c:v>
                </c:pt>
                <c:pt idx="2213">
                  <c:v>-0.195932</c:v>
                </c:pt>
                <c:pt idx="2214">
                  <c:v>-0.196157</c:v>
                </c:pt>
                <c:pt idx="2215">
                  <c:v>-0.19636400000000001</c:v>
                </c:pt>
                <c:pt idx="2216">
                  <c:v>-0.19656999999999999</c:v>
                </c:pt>
                <c:pt idx="2217">
                  <c:v>-0.19675999999999999</c:v>
                </c:pt>
                <c:pt idx="2218">
                  <c:v>-0.19696</c:v>
                </c:pt>
                <c:pt idx="2219">
                  <c:v>-0.197162</c:v>
                </c:pt>
                <c:pt idx="2220">
                  <c:v>-0.19736600000000001</c:v>
                </c:pt>
                <c:pt idx="2221">
                  <c:v>-0.197575</c:v>
                </c:pt>
                <c:pt idx="2222">
                  <c:v>-0.197773</c:v>
                </c:pt>
                <c:pt idx="2223">
                  <c:v>-0.19797799999999999</c:v>
                </c:pt>
                <c:pt idx="2224">
                  <c:v>-0.19816900000000001</c:v>
                </c:pt>
                <c:pt idx="2225">
                  <c:v>-0.198352</c:v>
                </c:pt>
                <c:pt idx="2226">
                  <c:v>-0.19852300000000001</c:v>
                </c:pt>
                <c:pt idx="2227">
                  <c:v>-0.198686</c:v>
                </c:pt>
                <c:pt idx="2228">
                  <c:v>-0.19886300000000001</c:v>
                </c:pt>
                <c:pt idx="2229">
                  <c:v>-0.19903699999999999</c:v>
                </c:pt>
                <c:pt idx="2230">
                  <c:v>-0.19921800000000001</c:v>
                </c:pt>
                <c:pt idx="2231">
                  <c:v>-0.19939499999999999</c:v>
                </c:pt>
                <c:pt idx="2232">
                  <c:v>-0.199568</c:v>
                </c:pt>
                <c:pt idx="2233">
                  <c:v>-0.199744</c:v>
                </c:pt>
                <c:pt idx="2234">
                  <c:v>-0.199903</c:v>
                </c:pt>
                <c:pt idx="2235">
                  <c:v>-0.20005700000000001</c:v>
                </c:pt>
                <c:pt idx="2236">
                  <c:v>-0.20019700000000001</c:v>
                </c:pt>
                <c:pt idx="2237">
                  <c:v>-0.20033799999999999</c:v>
                </c:pt>
                <c:pt idx="2238">
                  <c:v>-0.200491</c:v>
                </c:pt>
                <c:pt idx="2239">
                  <c:v>-0.20063800000000001</c:v>
                </c:pt>
                <c:pt idx="2240">
                  <c:v>-0.200795</c:v>
                </c:pt>
                <c:pt idx="2241">
                  <c:v>-0.20094100000000001</c:v>
                </c:pt>
                <c:pt idx="2242">
                  <c:v>-0.20108999999999999</c:v>
                </c:pt>
                <c:pt idx="2243">
                  <c:v>-0.201234</c:v>
                </c:pt>
                <c:pt idx="2244">
                  <c:v>-0.20136299999999999</c:v>
                </c:pt>
                <c:pt idx="2245">
                  <c:v>-0.20149</c:v>
                </c:pt>
                <c:pt idx="2246">
                  <c:v>-0.201599</c:v>
                </c:pt>
                <c:pt idx="2247">
                  <c:v>-0.20172200000000001</c:v>
                </c:pt>
                <c:pt idx="2248">
                  <c:v>-0.201845</c:v>
                </c:pt>
                <c:pt idx="2249">
                  <c:v>-0.20197000000000001</c:v>
                </c:pt>
                <c:pt idx="2250">
                  <c:v>-0.202099</c:v>
                </c:pt>
                <c:pt idx="2251">
                  <c:v>-0.20221700000000001</c:v>
                </c:pt>
                <c:pt idx="2252">
                  <c:v>-0.202343</c:v>
                </c:pt>
                <c:pt idx="2253">
                  <c:v>-0.202454</c:v>
                </c:pt>
                <c:pt idx="2254">
                  <c:v>-0.20255799999999999</c:v>
                </c:pt>
                <c:pt idx="2255">
                  <c:v>-0.202651</c:v>
                </c:pt>
                <c:pt idx="2256">
                  <c:v>-0.202739</c:v>
                </c:pt>
                <c:pt idx="2257">
                  <c:v>-0.20283899999999999</c:v>
                </c:pt>
                <c:pt idx="2258">
                  <c:v>-0.202935</c:v>
                </c:pt>
                <c:pt idx="2259">
                  <c:v>-0.203037</c:v>
                </c:pt>
                <c:pt idx="2260">
                  <c:v>-0.20313600000000001</c:v>
                </c:pt>
                <c:pt idx="2261">
                  <c:v>-0.203232</c:v>
                </c:pt>
                <c:pt idx="2262">
                  <c:v>-0.20332800000000001</c:v>
                </c:pt>
                <c:pt idx="2263">
                  <c:v>-0.20341100000000001</c:v>
                </c:pt>
                <c:pt idx="2264">
                  <c:v>-0.203484</c:v>
                </c:pt>
                <c:pt idx="2265">
                  <c:v>-0.20354700000000001</c:v>
                </c:pt>
                <c:pt idx="2266">
                  <c:v>-0.20361399999999999</c:v>
                </c:pt>
                <c:pt idx="2267">
                  <c:v>-0.20369000000000001</c:v>
                </c:pt>
                <c:pt idx="2268">
                  <c:v>-0.203766</c:v>
                </c:pt>
                <c:pt idx="2269">
                  <c:v>-0.203842</c:v>
                </c:pt>
                <c:pt idx="2270">
                  <c:v>-0.20391599999999999</c:v>
                </c:pt>
                <c:pt idx="2271">
                  <c:v>-0.203986</c:v>
                </c:pt>
                <c:pt idx="2272">
                  <c:v>-0.20405300000000001</c:v>
                </c:pt>
                <c:pt idx="2273">
                  <c:v>-0.204095</c:v>
                </c:pt>
                <c:pt idx="2274">
                  <c:v>-0.204125</c:v>
                </c:pt>
                <c:pt idx="2275">
                  <c:v>-0.20417399999999999</c:v>
                </c:pt>
                <c:pt idx="2276">
                  <c:v>-0.20427600000000001</c:v>
                </c:pt>
                <c:pt idx="2277">
                  <c:v>-0.204374</c:v>
                </c:pt>
                <c:pt idx="2278">
                  <c:v>-0.204348</c:v>
                </c:pt>
                <c:pt idx="2279">
                  <c:v>-0.20422799999999999</c:v>
                </c:pt>
                <c:pt idx="2280">
                  <c:v>-0.20416500000000001</c:v>
                </c:pt>
                <c:pt idx="2281">
                  <c:v>-0.20430400000000001</c:v>
                </c:pt>
                <c:pt idx="2282">
                  <c:v>-0.20455499999999999</c:v>
                </c:pt>
                <c:pt idx="2283">
                  <c:v>-0.20477899999999999</c:v>
                </c:pt>
                <c:pt idx="2284">
                  <c:v>-0.20496400000000001</c:v>
                </c:pt>
                <c:pt idx="2285">
                  <c:v>-0.20513000000000001</c:v>
                </c:pt>
                <c:pt idx="2286">
                  <c:v>-0.20532500000000001</c:v>
                </c:pt>
                <c:pt idx="2287">
                  <c:v>-0.20552500000000001</c:v>
                </c:pt>
                <c:pt idx="2288">
                  <c:v>-0.20571900000000001</c:v>
                </c:pt>
                <c:pt idx="2289">
                  <c:v>-0.20591300000000001</c:v>
                </c:pt>
                <c:pt idx="2290">
                  <c:v>-0.206095</c:v>
                </c:pt>
                <c:pt idx="2291">
                  <c:v>-0.20628199999999999</c:v>
                </c:pt>
                <c:pt idx="2292">
                  <c:v>-0.206456</c:v>
                </c:pt>
                <c:pt idx="2293">
                  <c:v>-0.206622</c:v>
                </c:pt>
                <c:pt idx="2294">
                  <c:v>-0.206786</c:v>
                </c:pt>
                <c:pt idx="2295">
                  <c:v>-0.20695</c:v>
                </c:pt>
                <c:pt idx="2296">
                  <c:v>-0.20712</c:v>
                </c:pt>
                <c:pt idx="2297">
                  <c:v>-0.207289</c:v>
                </c:pt>
                <c:pt idx="2298">
                  <c:v>-0.207454</c:v>
                </c:pt>
                <c:pt idx="2299">
                  <c:v>-0.207619</c:v>
                </c:pt>
                <c:pt idx="2300">
                  <c:v>-0.20777799999999999</c:v>
                </c:pt>
                <c:pt idx="2301">
                  <c:v>-0.20793600000000001</c:v>
                </c:pt>
                <c:pt idx="2302">
                  <c:v>-0.20808399999999999</c:v>
                </c:pt>
                <c:pt idx="2303">
                  <c:v>-0.20822099999999999</c:v>
                </c:pt>
                <c:pt idx="2304">
                  <c:v>-0.20836199999999999</c:v>
                </c:pt>
                <c:pt idx="2305">
                  <c:v>-0.20850099999999999</c:v>
                </c:pt>
                <c:pt idx="2306">
                  <c:v>-0.208647</c:v>
                </c:pt>
                <c:pt idx="2307">
                  <c:v>-0.208787</c:v>
                </c:pt>
                <c:pt idx="2308">
                  <c:v>-0.208922</c:v>
                </c:pt>
                <c:pt idx="2309">
                  <c:v>-0.20906</c:v>
                </c:pt>
                <c:pt idx="2310">
                  <c:v>-0.20919099999999999</c:v>
                </c:pt>
                <c:pt idx="2311">
                  <c:v>-0.20932300000000001</c:v>
                </c:pt>
                <c:pt idx="2312">
                  <c:v>-0.20943999999999999</c:v>
                </c:pt>
                <c:pt idx="2313">
                  <c:v>-0.20955299999999999</c:v>
                </c:pt>
                <c:pt idx="2314">
                  <c:v>-0.20966699999999999</c:v>
                </c:pt>
                <c:pt idx="2315">
                  <c:v>-0.209781</c:v>
                </c:pt>
                <c:pt idx="2316">
                  <c:v>-0.209897</c:v>
                </c:pt>
                <c:pt idx="2317">
                  <c:v>-0.210006</c:v>
                </c:pt>
                <c:pt idx="2318">
                  <c:v>-0.210114</c:v>
                </c:pt>
                <c:pt idx="2319">
                  <c:v>-0.21022199999999999</c:v>
                </c:pt>
                <c:pt idx="2320">
                  <c:v>-0.21032899999999999</c:v>
                </c:pt>
                <c:pt idx="2321">
                  <c:v>-0.210429</c:v>
                </c:pt>
                <c:pt idx="2322">
                  <c:v>-0.21052100000000001</c:v>
                </c:pt>
                <c:pt idx="2323">
                  <c:v>-0.21060599999999999</c:v>
                </c:pt>
                <c:pt idx="2324">
                  <c:v>-0.21069099999999999</c:v>
                </c:pt>
                <c:pt idx="2325">
                  <c:v>-0.21077299999999999</c:v>
                </c:pt>
                <c:pt idx="2326">
                  <c:v>-0.21085300000000001</c:v>
                </c:pt>
                <c:pt idx="2327">
                  <c:v>-0.21093300000000001</c:v>
                </c:pt>
                <c:pt idx="2328">
                  <c:v>-0.211009</c:v>
                </c:pt>
                <c:pt idx="2329">
                  <c:v>-0.211093</c:v>
                </c:pt>
                <c:pt idx="2330">
                  <c:v>-0.21116699999999999</c:v>
                </c:pt>
                <c:pt idx="2331">
                  <c:v>-0.211233</c:v>
                </c:pt>
                <c:pt idx="2332">
                  <c:v>-0.211288</c:v>
                </c:pt>
                <c:pt idx="2333">
                  <c:v>-0.21134</c:v>
                </c:pt>
                <c:pt idx="2334">
                  <c:v>-0.21140200000000001</c:v>
                </c:pt>
                <c:pt idx="2335">
                  <c:v>-0.21145600000000001</c:v>
                </c:pt>
                <c:pt idx="2336">
                  <c:v>-0.211508</c:v>
                </c:pt>
                <c:pt idx="2337">
                  <c:v>-0.21155399999999999</c:v>
                </c:pt>
                <c:pt idx="2338">
                  <c:v>-0.21161099999999999</c:v>
                </c:pt>
                <c:pt idx="2339">
                  <c:v>-0.211674</c:v>
                </c:pt>
                <c:pt idx="2340">
                  <c:v>-0.2117</c:v>
                </c:pt>
                <c:pt idx="2341">
                  <c:v>-0.21169099999999999</c:v>
                </c:pt>
                <c:pt idx="2342">
                  <c:v>-0.21171699999999999</c:v>
                </c:pt>
                <c:pt idx="2343">
                  <c:v>-0.21188299999999999</c:v>
                </c:pt>
                <c:pt idx="2344">
                  <c:v>-0.21202499999999999</c:v>
                </c:pt>
                <c:pt idx="2345">
                  <c:v>-0.211755</c:v>
                </c:pt>
                <c:pt idx="2346">
                  <c:v>-0.211009</c:v>
                </c:pt>
                <c:pt idx="2347">
                  <c:v>-0.21038399999999999</c:v>
                </c:pt>
                <c:pt idx="2348">
                  <c:v>-0.210535</c:v>
                </c:pt>
                <c:pt idx="2349">
                  <c:v>-0.211256</c:v>
                </c:pt>
                <c:pt idx="2350">
                  <c:v>-0.212005</c:v>
                </c:pt>
                <c:pt idx="2351">
                  <c:v>-0.21258199999999999</c:v>
                </c:pt>
                <c:pt idx="2352">
                  <c:v>-0.21307000000000001</c:v>
                </c:pt>
                <c:pt idx="2353">
                  <c:v>-0.21363799999999999</c:v>
                </c:pt>
                <c:pt idx="2354">
                  <c:v>-0.214227</c:v>
                </c:pt>
                <c:pt idx="2355">
                  <c:v>-0.214807</c:v>
                </c:pt>
                <c:pt idx="2356">
                  <c:v>-0.21537800000000001</c:v>
                </c:pt>
                <c:pt idx="2357">
                  <c:v>-0.215922</c:v>
                </c:pt>
                <c:pt idx="2358">
                  <c:v>-0.21649199999999999</c:v>
                </c:pt>
                <c:pt idx="2359">
                  <c:v>-0.21704399999999999</c:v>
                </c:pt>
                <c:pt idx="2360">
                  <c:v>-0.21759100000000001</c:v>
                </c:pt>
                <c:pt idx="2361">
                  <c:v>-0.218141</c:v>
                </c:pt>
                <c:pt idx="2362">
                  <c:v>-0.21867800000000001</c:v>
                </c:pt>
                <c:pt idx="2363">
                  <c:v>-0.21923799999999999</c:v>
                </c:pt>
                <c:pt idx="2364">
                  <c:v>-0.21978200000000001</c:v>
                </c:pt>
                <c:pt idx="2365">
                  <c:v>-0.22031899999999999</c:v>
                </c:pt>
                <c:pt idx="2366">
                  <c:v>-0.220856</c:v>
                </c:pt>
                <c:pt idx="2367">
                  <c:v>-0.22137699999999999</c:v>
                </c:pt>
                <c:pt idx="2368">
                  <c:v>-0.221913</c:v>
                </c:pt>
                <c:pt idx="2369">
                  <c:v>-0.22242899999999999</c:v>
                </c:pt>
                <c:pt idx="2370">
                  <c:v>-0.222944</c:v>
                </c:pt>
                <c:pt idx="2371">
                  <c:v>-0.223464</c:v>
                </c:pt>
                <c:pt idx="2372">
                  <c:v>-0.22397900000000001</c:v>
                </c:pt>
                <c:pt idx="2373">
                  <c:v>-0.22451199999999999</c:v>
                </c:pt>
                <c:pt idx="2374">
                  <c:v>-0.225023</c:v>
                </c:pt>
                <c:pt idx="2375">
                  <c:v>-0.22552900000000001</c:v>
                </c:pt>
                <c:pt idx="2376">
                  <c:v>-0.22603000000000001</c:v>
                </c:pt>
                <c:pt idx="2377">
                  <c:v>-0.226521</c:v>
                </c:pt>
                <c:pt idx="2378">
                  <c:v>-0.227019</c:v>
                </c:pt>
                <c:pt idx="2379">
                  <c:v>-0.227496</c:v>
                </c:pt>
                <c:pt idx="2380">
                  <c:v>-0.22797899999999999</c:v>
                </c:pt>
                <c:pt idx="2381">
                  <c:v>-0.22847600000000001</c:v>
                </c:pt>
                <c:pt idx="2382">
                  <c:v>-0.22899</c:v>
                </c:pt>
                <c:pt idx="2383">
                  <c:v>-0.229515</c:v>
                </c:pt>
                <c:pt idx="2384">
                  <c:v>-0.230017</c:v>
                </c:pt>
                <c:pt idx="2385">
                  <c:v>-0.23050899999999999</c:v>
                </c:pt>
                <c:pt idx="2386">
                  <c:v>-0.23099800000000001</c:v>
                </c:pt>
                <c:pt idx="2387">
                  <c:v>-0.23148199999999999</c:v>
                </c:pt>
                <c:pt idx="2388">
                  <c:v>-0.23197000000000001</c:v>
                </c:pt>
                <c:pt idx="2389">
                  <c:v>-0.23245099999999999</c:v>
                </c:pt>
                <c:pt idx="2390">
                  <c:v>-0.232929</c:v>
                </c:pt>
                <c:pt idx="2391">
                  <c:v>-0.23341100000000001</c:v>
                </c:pt>
                <c:pt idx="2392">
                  <c:v>-0.23388600000000001</c:v>
                </c:pt>
                <c:pt idx="2393">
                  <c:v>-0.23436100000000001</c:v>
                </c:pt>
                <c:pt idx="2394">
                  <c:v>-0.234824</c:v>
                </c:pt>
                <c:pt idx="2395">
                  <c:v>-0.23527899999999999</c:v>
                </c:pt>
                <c:pt idx="2396">
                  <c:v>-0.235736</c:v>
                </c:pt>
                <c:pt idx="2397">
                  <c:v>-0.23618</c:v>
                </c:pt>
                <c:pt idx="2398">
                  <c:v>-0.236627</c:v>
                </c:pt>
                <c:pt idx="2399">
                  <c:v>-0.237068</c:v>
                </c:pt>
                <c:pt idx="2400">
                  <c:v>-0.23750499999999999</c:v>
                </c:pt>
                <c:pt idx="2401">
                  <c:v>-0.237953</c:v>
                </c:pt>
                <c:pt idx="2402">
                  <c:v>-0.23838899999999999</c:v>
                </c:pt>
                <c:pt idx="2403">
                  <c:v>-0.23882700000000001</c:v>
                </c:pt>
                <c:pt idx="2404">
                  <c:v>-0.23925399999999999</c:v>
                </c:pt>
                <c:pt idx="2405">
                  <c:v>-0.239671</c:v>
                </c:pt>
                <c:pt idx="2406">
                  <c:v>-0.24009</c:v>
                </c:pt>
                <c:pt idx="2407">
                  <c:v>-0.24049200000000001</c:v>
                </c:pt>
                <c:pt idx="2408">
                  <c:v>-0.2409</c:v>
                </c:pt>
                <c:pt idx="2409">
                  <c:v>-0.24129900000000001</c:v>
                </c:pt>
                <c:pt idx="2410">
                  <c:v>-0.241699</c:v>
                </c:pt>
                <c:pt idx="2411">
                  <c:v>-0.24210799999999999</c:v>
                </c:pt>
                <c:pt idx="2412">
                  <c:v>-0.242503</c:v>
                </c:pt>
                <c:pt idx="2413">
                  <c:v>-0.24290400000000001</c:v>
                </c:pt>
                <c:pt idx="2414">
                  <c:v>-0.24328900000000001</c:v>
                </c:pt>
                <c:pt idx="2415">
                  <c:v>-0.24366699999999999</c:v>
                </c:pt>
                <c:pt idx="2416">
                  <c:v>-0.24404200000000001</c:v>
                </c:pt>
                <c:pt idx="2417">
                  <c:v>-0.24440000000000001</c:v>
                </c:pt>
                <c:pt idx="2418">
                  <c:v>-0.24476600000000001</c:v>
                </c:pt>
                <c:pt idx="2419">
                  <c:v>-0.24512100000000001</c:v>
                </c:pt>
                <c:pt idx="2420">
                  <c:v>-0.24548400000000001</c:v>
                </c:pt>
                <c:pt idx="2421">
                  <c:v>-0.24585000000000001</c:v>
                </c:pt>
                <c:pt idx="2422">
                  <c:v>-0.24620600000000001</c:v>
                </c:pt>
                <c:pt idx="2423">
                  <c:v>-0.24656600000000001</c:v>
                </c:pt>
                <c:pt idx="2424">
                  <c:v>-0.24690699999999999</c:v>
                </c:pt>
                <c:pt idx="2425">
                  <c:v>-0.24724299999999999</c:v>
                </c:pt>
                <c:pt idx="2426">
                  <c:v>-0.24756800000000001</c:v>
                </c:pt>
                <c:pt idx="2427">
                  <c:v>-0.24788299999999999</c:v>
                </c:pt>
                <c:pt idx="2428">
                  <c:v>-0.248201</c:v>
                </c:pt>
                <c:pt idx="2429">
                  <c:v>-0.24851500000000001</c:v>
                </c:pt>
                <c:pt idx="2430">
                  <c:v>-0.248837</c:v>
                </c:pt>
                <c:pt idx="2431">
                  <c:v>-0.24915899999999999</c:v>
                </c:pt>
                <c:pt idx="2432">
                  <c:v>-0.249476</c:v>
                </c:pt>
                <c:pt idx="2433">
                  <c:v>-0.24979000000000001</c:v>
                </c:pt>
                <c:pt idx="2434">
                  <c:v>-0.250087</c:v>
                </c:pt>
                <c:pt idx="2435">
                  <c:v>-0.25037199999999998</c:v>
                </c:pt>
                <c:pt idx="2436">
                  <c:v>-0.25064599999999998</c:v>
                </c:pt>
                <c:pt idx="2437">
                  <c:v>-0.25091400000000003</c:v>
                </c:pt>
                <c:pt idx="2438">
                  <c:v>-0.25118499999999999</c:v>
                </c:pt>
                <c:pt idx="2439">
                  <c:v>-0.25145899999999999</c:v>
                </c:pt>
                <c:pt idx="2440">
                  <c:v>-0.25174000000000002</c:v>
                </c:pt>
                <c:pt idx="2441">
                  <c:v>-0.25202000000000002</c:v>
                </c:pt>
                <c:pt idx="2442">
                  <c:v>-0.25229099999999999</c:v>
                </c:pt>
                <c:pt idx="2443">
                  <c:v>-0.25255499999999997</c:v>
                </c:pt>
                <c:pt idx="2444">
                  <c:v>-0.252807</c:v>
                </c:pt>
                <c:pt idx="2445">
                  <c:v>-0.25303500000000001</c:v>
                </c:pt>
                <c:pt idx="2446">
                  <c:v>-0.253224</c:v>
                </c:pt>
                <c:pt idx="2447">
                  <c:v>-0.25340299999999999</c:v>
                </c:pt>
                <c:pt idx="2448">
                  <c:v>-0.25367499999999998</c:v>
                </c:pt>
                <c:pt idx="2449">
                  <c:v>-0.25407200000000002</c:v>
                </c:pt>
                <c:pt idx="2450">
                  <c:v>-0.254301</c:v>
                </c:pt>
                <c:pt idx="2451">
                  <c:v>-0.253998</c:v>
                </c:pt>
                <c:pt idx="2452">
                  <c:v>-0.25340400000000002</c:v>
                </c:pt>
                <c:pt idx="2453">
                  <c:v>-0.25323099999999998</c:v>
                </c:pt>
                <c:pt idx="2454">
                  <c:v>-0.25383699999999998</c:v>
                </c:pt>
                <c:pt idx="2455">
                  <c:v>-0.25480599999999998</c:v>
                </c:pt>
                <c:pt idx="2456">
                  <c:v>-0.25563799999999998</c:v>
                </c:pt>
                <c:pt idx="2457">
                  <c:v>-0.25633400000000001</c:v>
                </c:pt>
                <c:pt idx="2458">
                  <c:v>-0.257025</c:v>
                </c:pt>
                <c:pt idx="2459">
                  <c:v>-0.257774</c:v>
                </c:pt>
                <c:pt idx="2460">
                  <c:v>-0.258552</c:v>
                </c:pt>
                <c:pt idx="2461">
                  <c:v>-0.25929600000000003</c:v>
                </c:pt>
                <c:pt idx="2462">
                  <c:v>-0.26002700000000001</c:v>
                </c:pt>
                <c:pt idx="2463">
                  <c:v>-0.26074900000000001</c:v>
                </c:pt>
                <c:pt idx="2464">
                  <c:v>-0.26145699999999999</c:v>
                </c:pt>
                <c:pt idx="2465">
                  <c:v>-0.26216400000000001</c:v>
                </c:pt>
                <c:pt idx="2466">
                  <c:v>-0.26285599999999998</c:v>
                </c:pt>
                <c:pt idx="2467">
                  <c:v>-0.26354300000000003</c:v>
                </c:pt>
                <c:pt idx="2468">
                  <c:v>-0.26424999999999998</c:v>
                </c:pt>
                <c:pt idx="2469">
                  <c:v>-0.26494299999999998</c:v>
                </c:pt>
                <c:pt idx="2470">
                  <c:v>-0.265648</c:v>
                </c:pt>
                <c:pt idx="2471">
                  <c:v>-0.26633400000000002</c:v>
                </c:pt>
                <c:pt idx="2472">
                  <c:v>-0.267009</c:v>
                </c:pt>
                <c:pt idx="2473">
                  <c:v>-0.26769199999999999</c:v>
                </c:pt>
                <c:pt idx="2474">
                  <c:v>-0.268341</c:v>
                </c:pt>
                <c:pt idx="2475">
                  <c:v>-0.26899899999999999</c:v>
                </c:pt>
                <c:pt idx="2476">
                  <c:v>-0.26963199999999998</c:v>
                </c:pt>
                <c:pt idx="2477">
                  <c:v>-0.27026899999999998</c:v>
                </c:pt>
                <c:pt idx="2478">
                  <c:v>-0.270924</c:v>
                </c:pt>
                <c:pt idx="2479">
                  <c:v>-0.27156000000000002</c:v>
                </c:pt>
                <c:pt idx="2480">
                  <c:v>-0.27221000000000001</c:v>
                </c:pt>
                <c:pt idx="2481">
                  <c:v>-0.27283800000000002</c:v>
                </c:pt>
                <c:pt idx="2482">
                  <c:v>-0.27346500000000001</c:v>
                </c:pt>
                <c:pt idx="2483">
                  <c:v>-0.274092</c:v>
                </c:pt>
                <c:pt idx="2484">
                  <c:v>-0.27469199999999999</c:v>
                </c:pt>
                <c:pt idx="2485">
                  <c:v>-0.27528799999999998</c:v>
                </c:pt>
                <c:pt idx="2486">
                  <c:v>-0.275866</c:v>
                </c:pt>
                <c:pt idx="2487">
                  <c:v>-0.276447</c:v>
                </c:pt>
                <c:pt idx="2488">
                  <c:v>-0.27704200000000001</c:v>
                </c:pt>
                <c:pt idx="2489">
                  <c:v>-0.27762199999999998</c:v>
                </c:pt>
                <c:pt idx="2490">
                  <c:v>-0.27821000000000001</c:v>
                </c:pt>
                <c:pt idx="2491">
                  <c:v>-0.27878599999999998</c:v>
                </c:pt>
                <c:pt idx="2492">
                  <c:v>-0.27935900000000002</c:v>
                </c:pt>
                <c:pt idx="2493">
                  <c:v>-0.27993200000000001</c:v>
                </c:pt>
                <c:pt idx="2494">
                  <c:v>-0.28047299999999997</c:v>
                </c:pt>
                <c:pt idx="2495">
                  <c:v>-0.28100799999999998</c:v>
                </c:pt>
                <c:pt idx="2496">
                  <c:v>-0.281526</c:v>
                </c:pt>
                <c:pt idx="2497">
                  <c:v>-0.28204899999999999</c:v>
                </c:pt>
                <c:pt idx="2498">
                  <c:v>-0.28258</c:v>
                </c:pt>
                <c:pt idx="2499">
                  <c:v>-0.28310000000000002</c:v>
                </c:pt>
                <c:pt idx="2500">
                  <c:v>-0.283632</c:v>
                </c:pt>
                <c:pt idx="2501">
                  <c:v>-0.28415299999999999</c:v>
                </c:pt>
                <c:pt idx="2502">
                  <c:v>-0.28467300000000001</c:v>
                </c:pt>
                <c:pt idx="2503">
                  <c:v>-0.28517799999999999</c:v>
                </c:pt>
                <c:pt idx="2504">
                  <c:v>-0.28565499999999999</c:v>
                </c:pt>
                <c:pt idx="2505">
                  <c:v>-0.28611900000000001</c:v>
                </c:pt>
                <c:pt idx="2506">
                  <c:v>-0.286576</c:v>
                </c:pt>
                <c:pt idx="2507">
                  <c:v>-0.28704000000000002</c:v>
                </c:pt>
                <c:pt idx="2508">
                  <c:v>-0.28750799999999999</c:v>
                </c:pt>
                <c:pt idx="2509">
                  <c:v>-0.28798000000000001</c:v>
                </c:pt>
                <c:pt idx="2510">
                  <c:v>-0.28844999999999998</c:v>
                </c:pt>
                <c:pt idx="2511">
                  <c:v>-0.28891099999999997</c:v>
                </c:pt>
                <c:pt idx="2512">
                  <c:v>-0.289356</c:v>
                </c:pt>
                <c:pt idx="2513">
                  <c:v>-0.28978700000000002</c:v>
                </c:pt>
                <c:pt idx="2514">
                  <c:v>-0.29020000000000001</c:v>
                </c:pt>
                <c:pt idx="2515">
                  <c:v>-0.290601</c:v>
                </c:pt>
                <c:pt idx="2516">
                  <c:v>-0.29100199999999998</c:v>
                </c:pt>
                <c:pt idx="2517">
                  <c:v>-0.29139900000000002</c:v>
                </c:pt>
                <c:pt idx="2518">
                  <c:v>-0.29180400000000001</c:v>
                </c:pt>
                <c:pt idx="2519">
                  <c:v>-0.29221200000000003</c:v>
                </c:pt>
                <c:pt idx="2520">
                  <c:v>-0.29261300000000001</c:v>
                </c:pt>
                <c:pt idx="2521">
                  <c:v>-0.29300799999999999</c:v>
                </c:pt>
                <c:pt idx="2522">
                  <c:v>-0.29338500000000001</c:v>
                </c:pt>
                <c:pt idx="2523">
                  <c:v>-0.29375200000000001</c:v>
                </c:pt>
                <c:pt idx="2524">
                  <c:v>-0.29410500000000001</c:v>
                </c:pt>
                <c:pt idx="2525">
                  <c:v>-0.29444500000000001</c:v>
                </c:pt>
                <c:pt idx="2526">
                  <c:v>-0.29478399999999999</c:v>
                </c:pt>
                <c:pt idx="2527">
                  <c:v>-0.29511599999999999</c:v>
                </c:pt>
                <c:pt idx="2528">
                  <c:v>-0.29546</c:v>
                </c:pt>
                <c:pt idx="2529">
                  <c:v>-0.29580299999999998</c:v>
                </c:pt>
                <c:pt idx="2530">
                  <c:v>-0.29613699999999998</c:v>
                </c:pt>
                <c:pt idx="2531">
                  <c:v>-0.29646499999999998</c:v>
                </c:pt>
                <c:pt idx="2532">
                  <c:v>-0.29677399999999998</c:v>
                </c:pt>
                <c:pt idx="2533">
                  <c:v>-0.29708099999999998</c:v>
                </c:pt>
                <c:pt idx="2534">
                  <c:v>-0.297371</c:v>
                </c:pt>
                <c:pt idx="2535">
                  <c:v>-0.29764800000000002</c:v>
                </c:pt>
                <c:pt idx="2536">
                  <c:v>-0.29791899999999999</c:v>
                </c:pt>
                <c:pt idx="2537">
                  <c:v>-0.29818600000000001</c:v>
                </c:pt>
                <c:pt idx="2538">
                  <c:v>-0.29847000000000001</c:v>
                </c:pt>
                <c:pt idx="2539">
                  <c:v>-0.29874400000000001</c:v>
                </c:pt>
                <c:pt idx="2540">
                  <c:v>-0.299012</c:v>
                </c:pt>
                <c:pt idx="2541">
                  <c:v>-0.29926700000000001</c:v>
                </c:pt>
                <c:pt idx="2542">
                  <c:v>-0.29951299999999997</c:v>
                </c:pt>
                <c:pt idx="2543">
                  <c:v>-0.299757</c:v>
                </c:pt>
                <c:pt idx="2544">
                  <c:v>-0.29998200000000003</c:v>
                </c:pt>
                <c:pt idx="2545">
                  <c:v>-0.30019499999999999</c:v>
                </c:pt>
                <c:pt idx="2546">
                  <c:v>-0.300398</c:v>
                </c:pt>
                <c:pt idx="2547">
                  <c:v>-0.30060700000000001</c:v>
                </c:pt>
                <c:pt idx="2548">
                  <c:v>-0.30081999999999998</c:v>
                </c:pt>
                <c:pt idx="2549">
                  <c:v>-0.30102400000000001</c:v>
                </c:pt>
                <c:pt idx="2550">
                  <c:v>-0.30121900000000001</c:v>
                </c:pt>
                <c:pt idx="2551">
                  <c:v>-0.30140299999999998</c:v>
                </c:pt>
                <c:pt idx="2552">
                  <c:v>-0.30158800000000002</c:v>
                </c:pt>
                <c:pt idx="2553">
                  <c:v>-0.30176399999999998</c:v>
                </c:pt>
                <c:pt idx="2554">
                  <c:v>-0.301923</c:v>
                </c:pt>
                <c:pt idx="2555">
                  <c:v>-0.302066</c:v>
                </c:pt>
                <c:pt idx="2556">
                  <c:v>-0.30220000000000002</c:v>
                </c:pt>
                <c:pt idx="2557">
                  <c:v>-0.302342</c:v>
                </c:pt>
                <c:pt idx="2558">
                  <c:v>-0.302483</c:v>
                </c:pt>
                <c:pt idx="2559">
                  <c:v>-0.302618</c:v>
                </c:pt>
                <c:pt idx="2560">
                  <c:v>-0.30274699999999999</c:v>
                </c:pt>
                <c:pt idx="2561">
                  <c:v>-0.302871</c:v>
                </c:pt>
                <c:pt idx="2562">
                  <c:v>-0.30299399999999999</c:v>
                </c:pt>
                <c:pt idx="2563">
                  <c:v>-0.30310100000000001</c:v>
                </c:pt>
                <c:pt idx="2564">
                  <c:v>-0.30318299999999998</c:v>
                </c:pt>
                <c:pt idx="2565">
                  <c:v>-0.30324800000000002</c:v>
                </c:pt>
                <c:pt idx="2566">
                  <c:v>-0.30331000000000002</c:v>
                </c:pt>
                <c:pt idx="2567">
                  <c:v>-0.30337999999999998</c:v>
                </c:pt>
                <c:pt idx="2568">
                  <c:v>-0.30344700000000002</c:v>
                </c:pt>
                <c:pt idx="2569">
                  <c:v>-0.30351499999999998</c:v>
                </c:pt>
                <c:pt idx="2570">
                  <c:v>-0.30357600000000001</c:v>
                </c:pt>
                <c:pt idx="2571">
                  <c:v>-0.30362800000000001</c:v>
                </c:pt>
                <c:pt idx="2572">
                  <c:v>-0.303672</c:v>
                </c:pt>
                <c:pt idx="2573">
                  <c:v>-0.30369699999999999</c:v>
                </c:pt>
                <c:pt idx="2574">
                  <c:v>-0.30371199999999998</c:v>
                </c:pt>
                <c:pt idx="2575">
                  <c:v>-0.30371300000000001</c:v>
                </c:pt>
                <c:pt idx="2576">
                  <c:v>-0.30371500000000001</c:v>
                </c:pt>
                <c:pt idx="2577">
                  <c:v>-0.30371500000000001</c:v>
                </c:pt>
                <c:pt idx="2578">
                  <c:v>-0.30371399999999998</c:v>
                </c:pt>
                <c:pt idx="2579">
                  <c:v>-0.30371599999999999</c:v>
                </c:pt>
                <c:pt idx="2580">
                  <c:v>-0.30370599999999998</c:v>
                </c:pt>
                <c:pt idx="2581">
                  <c:v>-0.30369099999999999</c:v>
                </c:pt>
                <c:pt idx="2582">
                  <c:v>-0.30366100000000001</c:v>
                </c:pt>
                <c:pt idx="2583">
                  <c:v>-0.30362</c:v>
                </c:pt>
                <c:pt idx="2584">
                  <c:v>-0.30357000000000001</c:v>
                </c:pt>
                <c:pt idx="2585">
                  <c:v>-0.303506</c:v>
                </c:pt>
                <c:pt idx="2586">
                  <c:v>-0.30344199999999999</c:v>
                </c:pt>
                <c:pt idx="2587">
                  <c:v>-0.303371</c:v>
                </c:pt>
                <c:pt idx="2588">
                  <c:v>-0.30330800000000002</c:v>
                </c:pt>
                <c:pt idx="2589">
                  <c:v>-0.30324099999999998</c:v>
                </c:pt>
                <c:pt idx="2590">
                  <c:v>-0.30316399999999999</c:v>
                </c:pt>
                <c:pt idx="2591">
                  <c:v>-0.30307699999999999</c:v>
                </c:pt>
                <c:pt idx="2592">
                  <c:v>-0.30297600000000002</c:v>
                </c:pt>
                <c:pt idx="2593">
                  <c:v>-0.302873</c:v>
                </c:pt>
                <c:pt idx="2594">
                  <c:v>-0.30275600000000003</c:v>
                </c:pt>
                <c:pt idx="2595">
                  <c:v>-0.30262899999999998</c:v>
                </c:pt>
                <c:pt idx="2596">
                  <c:v>-0.30249300000000001</c:v>
                </c:pt>
                <c:pt idx="2597">
                  <c:v>-0.30235699999999999</c:v>
                </c:pt>
                <c:pt idx="2598">
                  <c:v>-0.30223100000000003</c:v>
                </c:pt>
                <c:pt idx="2599">
                  <c:v>-0.302097</c:v>
                </c:pt>
                <c:pt idx="2600">
                  <c:v>-0.301952</c:v>
                </c:pt>
                <c:pt idx="2601">
                  <c:v>-0.30179299999999998</c:v>
                </c:pt>
                <c:pt idx="2602">
                  <c:v>-0.30162899999999998</c:v>
                </c:pt>
                <c:pt idx="2603">
                  <c:v>-0.30146099999999998</c:v>
                </c:pt>
                <c:pt idx="2604">
                  <c:v>-0.30127999999999999</c:v>
                </c:pt>
                <c:pt idx="2605">
                  <c:v>-0.30108499999999999</c:v>
                </c:pt>
                <c:pt idx="2606">
                  <c:v>-0.30088100000000001</c:v>
                </c:pt>
                <c:pt idx="2607">
                  <c:v>-0.30068499999999998</c:v>
                </c:pt>
                <c:pt idx="2608">
                  <c:v>-0.30049300000000001</c:v>
                </c:pt>
                <c:pt idx="2609">
                  <c:v>-0.30029</c:v>
                </c:pt>
                <c:pt idx="2610">
                  <c:v>-0.30007400000000001</c:v>
                </c:pt>
                <c:pt idx="2611">
                  <c:v>-0.29984699999999997</c:v>
                </c:pt>
                <c:pt idx="2612">
                  <c:v>-0.299622</c:v>
                </c:pt>
                <c:pt idx="2613">
                  <c:v>-0.29939100000000002</c:v>
                </c:pt>
                <c:pt idx="2614">
                  <c:v>-0.29914200000000002</c:v>
                </c:pt>
                <c:pt idx="2615">
                  <c:v>-0.29888100000000001</c:v>
                </c:pt>
                <c:pt idx="2616">
                  <c:v>-0.29861100000000002</c:v>
                </c:pt>
                <c:pt idx="2617">
                  <c:v>-0.29835</c:v>
                </c:pt>
                <c:pt idx="2618">
                  <c:v>-0.29808600000000002</c:v>
                </c:pt>
                <c:pt idx="2619">
                  <c:v>-0.29781299999999999</c:v>
                </c:pt>
                <c:pt idx="2620">
                  <c:v>-0.29753299999999999</c:v>
                </c:pt>
                <c:pt idx="2621">
                  <c:v>-0.29724600000000001</c:v>
                </c:pt>
                <c:pt idx="2622">
                  <c:v>-0.29696099999999997</c:v>
                </c:pt>
                <c:pt idx="2623">
                  <c:v>-0.29666199999999998</c:v>
                </c:pt>
                <c:pt idx="2624">
                  <c:v>-0.29634300000000002</c:v>
                </c:pt>
                <c:pt idx="2625">
                  <c:v>-0.29601100000000002</c:v>
                </c:pt>
                <c:pt idx="2626">
                  <c:v>-0.29567700000000002</c:v>
                </c:pt>
                <c:pt idx="2627">
                  <c:v>-0.29535099999999997</c:v>
                </c:pt>
                <c:pt idx="2628">
                  <c:v>-0.29502099999999998</c:v>
                </c:pt>
                <c:pt idx="2629">
                  <c:v>-0.29468899999999998</c:v>
                </c:pt>
                <c:pt idx="2630">
                  <c:v>-0.29434700000000003</c:v>
                </c:pt>
                <c:pt idx="2631">
                  <c:v>-0.29399799999999998</c:v>
                </c:pt>
                <c:pt idx="2632">
                  <c:v>-0.29363899999999998</c:v>
                </c:pt>
                <c:pt idx="2633">
                  <c:v>-0.293265</c:v>
                </c:pt>
                <c:pt idx="2634">
                  <c:v>-0.292881</c:v>
                </c:pt>
                <c:pt idx="2635">
                  <c:v>-0.292487</c:v>
                </c:pt>
                <c:pt idx="2636">
                  <c:v>-0.29209499999999999</c:v>
                </c:pt>
                <c:pt idx="2637">
                  <c:v>-0.29170099999999999</c:v>
                </c:pt>
                <c:pt idx="2638">
                  <c:v>-0.29130499999999998</c:v>
                </c:pt>
                <c:pt idx="2639">
                  <c:v>-0.29090899999999997</c:v>
                </c:pt>
                <c:pt idx="2640">
                  <c:v>-0.29050199999999998</c:v>
                </c:pt>
                <c:pt idx="2641">
                  <c:v>-0.29008800000000001</c:v>
                </c:pt>
                <c:pt idx="2642">
                  <c:v>-0.289661</c:v>
                </c:pt>
                <c:pt idx="2643">
                  <c:v>-0.28922599999999998</c:v>
                </c:pt>
                <c:pt idx="2644">
                  <c:v>-0.28878199999999998</c:v>
                </c:pt>
                <c:pt idx="2645">
                  <c:v>-0.28832999999999998</c:v>
                </c:pt>
                <c:pt idx="2646">
                  <c:v>-0.28787600000000002</c:v>
                </c:pt>
                <c:pt idx="2647">
                  <c:v>-0.28741699999999998</c:v>
                </c:pt>
                <c:pt idx="2648">
                  <c:v>-0.28696300000000002</c:v>
                </c:pt>
                <c:pt idx="2649">
                  <c:v>-0.28650599999999998</c:v>
                </c:pt>
                <c:pt idx="2650">
                  <c:v>-0.28603699999999999</c:v>
                </c:pt>
                <c:pt idx="2651">
                  <c:v>-0.28555900000000001</c:v>
                </c:pt>
                <c:pt idx="2652">
                  <c:v>-0.28506799999999999</c:v>
                </c:pt>
                <c:pt idx="2653">
                  <c:v>-0.28457500000000002</c:v>
                </c:pt>
                <c:pt idx="2654">
                  <c:v>-0.28407300000000002</c:v>
                </c:pt>
                <c:pt idx="2655">
                  <c:v>-0.28356100000000001</c:v>
                </c:pt>
                <c:pt idx="2656">
                  <c:v>-0.28304400000000002</c:v>
                </c:pt>
                <c:pt idx="2657">
                  <c:v>-0.28252699999999997</c:v>
                </c:pt>
                <c:pt idx="2658">
                  <c:v>-0.28201799999999999</c:v>
                </c:pt>
                <c:pt idx="2659">
                  <c:v>-0.281501</c:v>
                </c:pt>
                <c:pt idx="2660">
                  <c:v>-0.28097100000000003</c:v>
                </c:pt>
                <c:pt idx="2661">
                  <c:v>-0.28042699999999998</c:v>
                </c:pt>
                <c:pt idx="2662">
                  <c:v>-0.27987899999999999</c:v>
                </c:pt>
                <c:pt idx="2663">
                  <c:v>-0.27933000000000002</c:v>
                </c:pt>
                <c:pt idx="2664">
                  <c:v>-0.27877099999999999</c:v>
                </c:pt>
                <c:pt idx="2665">
                  <c:v>-0.27820099999999998</c:v>
                </c:pt>
                <c:pt idx="2666">
                  <c:v>-0.27762500000000001</c:v>
                </c:pt>
                <c:pt idx="2667">
                  <c:v>-0.27705600000000002</c:v>
                </c:pt>
                <c:pt idx="2668">
                  <c:v>-0.27649000000000001</c:v>
                </c:pt>
                <c:pt idx="2669">
                  <c:v>-0.27591199999999999</c:v>
                </c:pt>
                <c:pt idx="2670">
                  <c:v>-0.27531699999999998</c:v>
                </c:pt>
                <c:pt idx="2671">
                  <c:v>-0.27471000000000001</c:v>
                </c:pt>
                <c:pt idx="2672">
                  <c:v>-0.27410699999999999</c:v>
                </c:pt>
                <c:pt idx="2673">
                  <c:v>-0.27350000000000002</c:v>
                </c:pt>
                <c:pt idx="2674">
                  <c:v>-0.27288200000000001</c:v>
                </c:pt>
                <c:pt idx="2675">
                  <c:v>-0.27225300000000002</c:v>
                </c:pt>
                <c:pt idx="2676">
                  <c:v>-0.271619</c:v>
                </c:pt>
                <c:pt idx="2677">
                  <c:v>-0.27099200000000001</c:v>
                </c:pt>
                <c:pt idx="2678">
                  <c:v>-0.27036399999999999</c:v>
                </c:pt>
                <c:pt idx="2679">
                  <c:v>-0.26972699999999999</c:v>
                </c:pt>
                <c:pt idx="2680">
                  <c:v>-0.26908100000000001</c:v>
                </c:pt>
                <c:pt idx="2681">
                  <c:v>-0.26841799999999999</c:v>
                </c:pt>
                <c:pt idx="2682">
                  <c:v>-0.26774900000000001</c:v>
                </c:pt>
                <c:pt idx="2683">
                  <c:v>-0.267096</c:v>
                </c:pt>
                <c:pt idx="2684">
                  <c:v>-0.26647500000000002</c:v>
                </c:pt>
                <c:pt idx="2685">
                  <c:v>-0.26580999999999999</c:v>
                </c:pt>
                <c:pt idx="2686">
                  <c:v>-0.26496500000000001</c:v>
                </c:pt>
                <c:pt idx="2687">
                  <c:v>-0.26397900000000002</c:v>
                </c:pt>
                <c:pt idx="2688">
                  <c:v>-0.263096</c:v>
                </c:pt>
                <c:pt idx="2689">
                  <c:v>-0.26250699999999999</c:v>
                </c:pt>
                <c:pt idx="2690">
                  <c:v>-0.26208900000000002</c:v>
                </c:pt>
                <c:pt idx="2691">
                  <c:v>-0.26164300000000001</c:v>
                </c:pt>
                <c:pt idx="2692">
                  <c:v>-0.26113599999999998</c:v>
                </c:pt>
                <c:pt idx="2693">
                  <c:v>-0.26060100000000003</c:v>
                </c:pt>
                <c:pt idx="2694">
                  <c:v>-0.26008300000000001</c:v>
                </c:pt>
                <c:pt idx="2695">
                  <c:v>-0.25957000000000002</c:v>
                </c:pt>
                <c:pt idx="2696">
                  <c:v>-0.25905</c:v>
                </c:pt>
                <c:pt idx="2697">
                  <c:v>-0.25852999999999998</c:v>
                </c:pt>
                <c:pt idx="2698">
                  <c:v>-0.25800099999999998</c:v>
                </c:pt>
                <c:pt idx="2699">
                  <c:v>-0.25747399999999998</c:v>
                </c:pt>
                <c:pt idx="2700">
                  <c:v>-0.25693700000000003</c:v>
                </c:pt>
                <c:pt idx="2701">
                  <c:v>-0.25639200000000001</c:v>
                </c:pt>
                <c:pt idx="2702">
                  <c:v>-0.25584000000000001</c:v>
                </c:pt>
                <c:pt idx="2703">
                  <c:v>-0.25528400000000001</c:v>
                </c:pt>
                <c:pt idx="2704">
                  <c:v>-0.25472299999999998</c:v>
                </c:pt>
                <c:pt idx="2705">
                  <c:v>-0.25415900000000002</c:v>
                </c:pt>
                <c:pt idx="2706">
                  <c:v>-0.25358999999999998</c:v>
                </c:pt>
                <c:pt idx="2707">
                  <c:v>-0.25301800000000002</c:v>
                </c:pt>
                <c:pt idx="2708">
                  <c:v>-0.25244899999999998</c:v>
                </c:pt>
                <c:pt idx="2709">
                  <c:v>-0.25187500000000002</c:v>
                </c:pt>
                <c:pt idx="2710">
                  <c:v>-0.25129099999999999</c:v>
                </c:pt>
                <c:pt idx="2711">
                  <c:v>-0.25069399999999997</c:v>
                </c:pt>
                <c:pt idx="2712">
                  <c:v>-0.25009500000000001</c:v>
                </c:pt>
                <c:pt idx="2713">
                  <c:v>-0.249502</c:v>
                </c:pt>
                <c:pt idx="2714">
                  <c:v>-0.24890799999999999</c:v>
                </c:pt>
                <c:pt idx="2715">
                  <c:v>-0.248306</c:v>
                </c:pt>
                <c:pt idx="2716">
                  <c:v>-0.247696</c:v>
                </c:pt>
                <c:pt idx="2717">
                  <c:v>-0.247087</c:v>
                </c:pt>
                <c:pt idx="2718">
                  <c:v>-0.24648300000000001</c:v>
                </c:pt>
                <c:pt idx="2719">
                  <c:v>-0.24587300000000001</c:v>
                </c:pt>
                <c:pt idx="2720">
                  <c:v>-0.24524599999999999</c:v>
                </c:pt>
                <c:pt idx="2721">
                  <c:v>-0.24460899999999999</c:v>
                </c:pt>
                <c:pt idx="2722">
                  <c:v>-0.243974</c:v>
                </c:pt>
                <c:pt idx="2723">
                  <c:v>-0.24334500000000001</c:v>
                </c:pt>
                <c:pt idx="2724">
                  <c:v>-0.24271000000000001</c:v>
                </c:pt>
                <c:pt idx="2725">
                  <c:v>-0.242062</c:v>
                </c:pt>
                <c:pt idx="2726">
                  <c:v>-0.24141000000000001</c:v>
                </c:pt>
                <c:pt idx="2727">
                  <c:v>-0.24076500000000001</c:v>
                </c:pt>
                <c:pt idx="2728">
                  <c:v>-0.240123</c:v>
                </c:pt>
                <c:pt idx="2729">
                  <c:v>-0.23946600000000001</c:v>
                </c:pt>
                <c:pt idx="2730">
                  <c:v>-0.238792</c:v>
                </c:pt>
                <c:pt idx="2731">
                  <c:v>-0.23811099999999999</c:v>
                </c:pt>
                <c:pt idx="2732">
                  <c:v>-0.23744199999999999</c:v>
                </c:pt>
                <c:pt idx="2733">
                  <c:v>-0.23677699999999999</c:v>
                </c:pt>
                <c:pt idx="2734">
                  <c:v>-0.23610100000000001</c:v>
                </c:pt>
                <c:pt idx="2735">
                  <c:v>-0.23541400000000001</c:v>
                </c:pt>
                <c:pt idx="2736">
                  <c:v>-0.23472299999999999</c:v>
                </c:pt>
                <c:pt idx="2737">
                  <c:v>-0.234038</c:v>
                </c:pt>
                <c:pt idx="2738">
                  <c:v>-0.233351</c:v>
                </c:pt>
                <c:pt idx="2739">
                  <c:v>-0.23264799999999999</c:v>
                </c:pt>
                <c:pt idx="2740">
                  <c:v>-0.231935</c:v>
                </c:pt>
                <c:pt idx="2741">
                  <c:v>-0.23122500000000001</c:v>
                </c:pt>
                <c:pt idx="2742">
                  <c:v>-0.23052500000000001</c:v>
                </c:pt>
                <c:pt idx="2743">
                  <c:v>-0.229824</c:v>
                </c:pt>
                <c:pt idx="2744">
                  <c:v>-0.22910700000000001</c:v>
                </c:pt>
                <c:pt idx="2745">
                  <c:v>-0.228379</c:v>
                </c:pt>
                <c:pt idx="2746">
                  <c:v>-0.22765299999999999</c:v>
                </c:pt>
                <c:pt idx="2747">
                  <c:v>-0.22692999999999999</c:v>
                </c:pt>
                <c:pt idx="2748">
                  <c:v>-0.22620199999999999</c:v>
                </c:pt>
                <c:pt idx="2749">
                  <c:v>-0.22546099999999999</c:v>
                </c:pt>
                <c:pt idx="2750">
                  <c:v>-0.224717</c:v>
                </c:pt>
                <c:pt idx="2751">
                  <c:v>-0.22397800000000001</c:v>
                </c:pt>
                <c:pt idx="2752">
                  <c:v>-0.223242</c:v>
                </c:pt>
                <c:pt idx="2753">
                  <c:v>-0.222501</c:v>
                </c:pt>
                <c:pt idx="2754">
                  <c:v>-0.221747</c:v>
                </c:pt>
                <c:pt idx="2755">
                  <c:v>-0.22098999999999999</c:v>
                </c:pt>
                <c:pt idx="2756">
                  <c:v>-0.22023799999999999</c:v>
                </c:pt>
                <c:pt idx="2757">
                  <c:v>-0.21948000000000001</c:v>
                </c:pt>
                <c:pt idx="2758">
                  <c:v>-0.218698</c:v>
                </c:pt>
                <c:pt idx="2759">
                  <c:v>-0.21790499999999999</c:v>
                </c:pt>
                <c:pt idx="2760">
                  <c:v>-0.21715799999999999</c:v>
                </c:pt>
                <c:pt idx="2761">
                  <c:v>-0.216477</c:v>
                </c:pt>
                <c:pt idx="2762">
                  <c:v>-0.21570700000000001</c:v>
                </c:pt>
                <c:pt idx="2763">
                  <c:v>-0.21465100000000001</c:v>
                </c:pt>
                <c:pt idx="2764">
                  <c:v>-0.21344199999999999</c:v>
                </c:pt>
                <c:pt idx="2765">
                  <c:v>-0.21245700000000001</c:v>
                </c:pt>
                <c:pt idx="2766">
                  <c:v>-0.21188799999999999</c:v>
                </c:pt>
                <c:pt idx="2767">
                  <c:v>-0.21151500000000001</c:v>
                </c:pt>
                <c:pt idx="2768">
                  <c:v>-0.211067</c:v>
                </c:pt>
                <c:pt idx="2769">
                  <c:v>-0.21054999999999999</c:v>
                </c:pt>
                <c:pt idx="2770">
                  <c:v>-0.21002399999999999</c:v>
                </c:pt>
                <c:pt idx="2771">
                  <c:v>-0.20952999999999999</c:v>
                </c:pt>
                <c:pt idx="2772">
                  <c:v>-0.20905099999999999</c:v>
                </c:pt>
                <c:pt idx="2773">
                  <c:v>-0.20855199999999999</c:v>
                </c:pt>
                <c:pt idx="2774">
                  <c:v>-0.20805199999999999</c:v>
                </c:pt>
                <c:pt idx="2775">
                  <c:v>-0.207539</c:v>
                </c:pt>
                <c:pt idx="2776">
                  <c:v>-0.20702400000000001</c:v>
                </c:pt>
                <c:pt idx="2777">
                  <c:v>-0.206506</c:v>
                </c:pt>
                <c:pt idx="2778">
                  <c:v>-0.205981</c:v>
                </c:pt>
                <c:pt idx="2779">
                  <c:v>-0.20547000000000001</c:v>
                </c:pt>
                <c:pt idx="2780">
                  <c:v>-0.20496700000000001</c:v>
                </c:pt>
                <c:pt idx="2781">
                  <c:v>-0.20447899999999999</c:v>
                </c:pt>
                <c:pt idx="2782">
                  <c:v>-0.203989</c:v>
                </c:pt>
                <c:pt idx="2783">
                  <c:v>-0.20349400000000001</c:v>
                </c:pt>
                <c:pt idx="2784">
                  <c:v>-0.20299500000000001</c:v>
                </c:pt>
                <c:pt idx="2785">
                  <c:v>-0.202487</c:v>
                </c:pt>
                <c:pt idx="2786">
                  <c:v>-0.20197100000000001</c:v>
                </c:pt>
                <c:pt idx="2787">
                  <c:v>-0.201435</c:v>
                </c:pt>
                <c:pt idx="2788">
                  <c:v>-0.200909</c:v>
                </c:pt>
                <c:pt idx="2789">
                  <c:v>-0.200435</c:v>
                </c:pt>
                <c:pt idx="2790">
                  <c:v>-0.20000100000000001</c:v>
                </c:pt>
                <c:pt idx="2791">
                  <c:v>-0.199435</c:v>
                </c:pt>
                <c:pt idx="2792">
                  <c:v>-0.19858200000000001</c:v>
                </c:pt>
                <c:pt idx="2793">
                  <c:v>-0.19764999999999999</c:v>
                </c:pt>
                <c:pt idx="2794">
                  <c:v>-0.19700799999999999</c:v>
                </c:pt>
                <c:pt idx="2795">
                  <c:v>-0.19675400000000001</c:v>
                </c:pt>
                <c:pt idx="2796">
                  <c:v>-0.19663</c:v>
                </c:pt>
                <c:pt idx="2797">
                  <c:v>-0.19642000000000001</c:v>
                </c:pt>
                <c:pt idx="2798">
                  <c:v>-0.19614999999999999</c:v>
                </c:pt>
                <c:pt idx="2799">
                  <c:v>-0.19589100000000001</c:v>
                </c:pt>
                <c:pt idx="2800">
                  <c:v>-0.195659</c:v>
                </c:pt>
                <c:pt idx="2801">
                  <c:v>-0.195437</c:v>
                </c:pt>
                <c:pt idx="2802">
                  <c:v>-0.19520699999999999</c:v>
                </c:pt>
                <c:pt idx="2803">
                  <c:v>-0.194966</c:v>
                </c:pt>
                <c:pt idx="2804">
                  <c:v>-0.194715</c:v>
                </c:pt>
                <c:pt idx="2805">
                  <c:v>-0.19445200000000001</c:v>
                </c:pt>
                <c:pt idx="2806">
                  <c:v>-0.194187</c:v>
                </c:pt>
                <c:pt idx="2807">
                  <c:v>-0.19392200000000001</c:v>
                </c:pt>
                <c:pt idx="2808">
                  <c:v>-0.19366</c:v>
                </c:pt>
                <c:pt idx="2809">
                  <c:v>-0.193407</c:v>
                </c:pt>
                <c:pt idx="2810">
                  <c:v>-0.19315499999999999</c:v>
                </c:pt>
                <c:pt idx="2811">
                  <c:v>-0.19290199999999999</c:v>
                </c:pt>
                <c:pt idx="2812">
                  <c:v>-0.19264300000000001</c:v>
                </c:pt>
                <c:pt idx="2813">
                  <c:v>-0.19237799999999999</c:v>
                </c:pt>
                <c:pt idx="2814">
                  <c:v>-0.192105</c:v>
                </c:pt>
                <c:pt idx="2815">
                  <c:v>-0.19182399999999999</c:v>
                </c:pt>
                <c:pt idx="2816">
                  <c:v>-0.19153700000000001</c:v>
                </c:pt>
                <c:pt idx="2817">
                  <c:v>-0.19125</c:v>
                </c:pt>
                <c:pt idx="2818">
                  <c:v>-0.190972</c:v>
                </c:pt>
                <c:pt idx="2819">
                  <c:v>-0.19070300000000001</c:v>
                </c:pt>
                <c:pt idx="2820">
                  <c:v>-0.19043599999999999</c:v>
                </c:pt>
                <c:pt idx="2821">
                  <c:v>-0.19015899999999999</c:v>
                </c:pt>
                <c:pt idx="2822">
                  <c:v>-0.18987899999999999</c:v>
                </c:pt>
                <c:pt idx="2823">
                  <c:v>-0.18959100000000001</c:v>
                </c:pt>
                <c:pt idx="2824">
                  <c:v>-0.189301</c:v>
                </c:pt>
                <c:pt idx="2825">
                  <c:v>-0.188999</c:v>
                </c:pt>
                <c:pt idx="2826">
                  <c:v>-0.188689</c:v>
                </c:pt>
                <c:pt idx="2827">
                  <c:v>-0.188384</c:v>
                </c:pt>
                <c:pt idx="2828">
                  <c:v>-0.18809200000000001</c:v>
                </c:pt>
                <c:pt idx="2829">
                  <c:v>-0.18781400000000001</c:v>
                </c:pt>
                <c:pt idx="2830">
                  <c:v>-0.187525</c:v>
                </c:pt>
                <c:pt idx="2831">
                  <c:v>-0.18722900000000001</c:v>
                </c:pt>
                <c:pt idx="2832">
                  <c:v>-0.18692400000000001</c:v>
                </c:pt>
                <c:pt idx="2833">
                  <c:v>-0.18662200000000001</c:v>
                </c:pt>
                <c:pt idx="2834">
                  <c:v>-0.18631400000000001</c:v>
                </c:pt>
                <c:pt idx="2835">
                  <c:v>-0.18598799999999999</c:v>
                </c:pt>
                <c:pt idx="2836">
                  <c:v>-0.18565999999999999</c:v>
                </c:pt>
                <c:pt idx="2837">
                  <c:v>-0.185338</c:v>
                </c:pt>
                <c:pt idx="2838">
                  <c:v>-0.18504300000000001</c:v>
                </c:pt>
                <c:pt idx="2839">
                  <c:v>-0.184748</c:v>
                </c:pt>
                <c:pt idx="2840">
                  <c:v>-0.18444099999999999</c:v>
                </c:pt>
                <c:pt idx="2841">
                  <c:v>-0.18412200000000001</c:v>
                </c:pt>
                <c:pt idx="2842">
                  <c:v>-0.183804</c:v>
                </c:pt>
                <c:pt idx="2843">
                  <c:v>-0.18348700000000001</c:v>
                </c:pt>
                <c:pt idx="2844">
                  <c:v>-0.18315600000000001</c:v>
                </c:pt>
                <c:pt idx="2845">
                  <c:v>-0.182808</c:v>
                </c:pt>
                <c:pt idx="2846">
                  <c:v>-0.18246100000000001</c:v>
                </c:pt>
                <c:pt idx="2847">
                  <c:v>-0.18215300000000001</c:v>
                </c:pt>
                <c:pt idx="2848">
                  <c:v>-0.18187300000000001</c:v>
                </c:pt>
                <c:pt idx="2849">
                  <c:v>-0.181592</c:v>
                </c:pt>
                <c:pt idx="2850">
                  <c:v>-0.18129200000000001</c:v>
                </c:pt>
                <c:pt idx="2851">
                  <c:v>-0.180978</c:v>
                </c:pt>
                <c:pt idx="2852">
                  <c:v>-0.180672</c:v>
                </c:pt>
                <c:pt idx="2853">
                  <c:v>-0.18035999999999999</c:v>
                </c:pt>
                <c:pt idx="2854">
                  <c:v>-0.180038</c:v>
                </c:pt>
                <c:pt idx="2855">
                  <c:v>-0.179701</c:v>
                </c:pt>
                <c:pt idx="2856">
                  <c:v>-0.179372</c:v>
                </c:pt>
                <c:pt idx="2857">
                  <c:v>-0.179066</c:v>
                </c:pt>
                <c:pt idx="2858">
                  <c:v>-0.17876900000000001</c:v>
                </c:pt>
                <c:pt idx="2859">
                  <c:v>-0.17846500000000001</c:v>
                </c:pt>
                <c:pt idx="2860">
                  <c:v>-0.178148</c:v>
                </c:pt>
                <c:pt idx="2861">
                  <c:v>-0.17782600000000001</c:v>
                </c:pt>
                <c:pt idx="2862">
                  <c:v>-0.17750199999999999</c:v>
                </c:pt>
                <c:pt idx="2863">
                  <c:v>-0.17716999999999999</c:v>
                </c:pt>
                <c:pt idx="2864">
                  <c:v>-0.17682400000000001</c:v>
                </c:pt>
                <c:pt idx="2865">
                  <c:v>-0.17647499999999999</c:v>
                </c:pt>
                <c:pt idx="2866">
                  <c:v>-0.17613899999999999</c:v>
                </c:pt>
                <c:pt idx="2867">
                  <c:v>-0.17582100000000001</c:v>
                </c:pt>
                <c:pt idx="2868">
                  <c:v>-0.175506</c:v>
                </c:pt>
                <c:pt idx="2869">
                  <c:v>-0.17518300000000001</c:v>
                </c:pt>
                <c:pt idx="2870">
                  <c:v>-0.17485300000000001</c:v>
                </c:pt>
                <c:pt idx="2871">
                  <c:v>-0.174516</c:v>
                </c:pt>
                <c:pt idx="2872">
                  <c:v>-0.174174</c:v>
                </c:pt>
                <c:pt idx="2873">
                  <c:v>-0.17382</c:v>
                </c:pt>
                <c:pt idx="2874">
                  <c:v>-0.173461</c:v>
                </c:pt>
                <c:pt idx="2875">
                  <c:v>-0.173101</c:v>
                </c:pt>
                <c:pt idx="2876">
                  <c:v>-0.17275499999999999</c:v>
                </c:pt>
                <c:pt idx="2877">
                  <c:v>-0.17242199999999999</c:v>
                </c:pt>
                <c:pt idx="2878">
                  <c:v>-0.172098</c:v>
                </c:pt>
                <c:pt idx="2879">
                  <c:v>-0.17177500000000001</c:v>
                </c:pt>
                <c:pt idx="2880">
                  <c:v>-0.17141200000000001</c:v>
                </c:pt>
                <c:pt idx="2881">
                  <c:v>-0.17094200000000001</c:v>
                </c:pt>
                <c:pt idx="2882">
                  <c:v>-0.170488</c:v>
                </c:pt>
                <c:pt idx="2883">
                  <c:v>-0.170155</c:v>
                </c:pt>
                <c:pt idx="2884">
                  <c:v>-0.16966700000000001</c:v>
                </c:pt>
                <c:pt idx="2885">
                  <c:v>-0.169292</c:v>
                </c:pt>
                <c:pt idx="2886">
                  <c:v>-0.16892099999999999</c:v>
                </c:pt>
                <c:pt idx="2887">
                  <c:v>-0.16844899999999999</c:v>
                </c:pt>
                <c:pt idx="2888">
                  <c:v>-0.16817399999999999</c:v>
                </c:pt>
                <c:pt idx="2889">
                  <c:v>-0.16767399999999999</c:v>
                </c:pt>
                <c:pt idx="2890">
                  <c:v>-0.16733899999999999</c:v>
                </c:pt>
                <c:pt idx="2891">
                  <c:v>-0.16692000000000001</c:v>
                </c:pt>
                <c:pt idx="2892">
                  <c:v>-0.166436</c:v>
                </c:pt>
                <c:pt idx="2893">
                  <c:v>-0.16611500000000001</c:v>
                </c:pt>
                <c:pt idx="2894">
                  <c:v>-0.16556699999999999</c:v>
                </c:pt>
                <c:pt idx="2895">
                  <c:v>-0.16525500000000001</c:v>
                </c:pt>
                <c:pt idx="2896">
                  <c:v>-0.16478899999999999</c:v>
                </c:pt>
                <c:pt idx="2897">
                  <c:v>-0.16437399999999999</c:v>
                </c:pt>
                <c:pt idx="2898">
                  <c:v>-0.163997</c:v>
                </c:pt>
                <c:pt idx="2899">
                  <c:v>-0.163526</c:v>
                </c:pt>
                <c:pt idx="2900">
                  <c:v>-0.16327</c:v>
                </c:pt>
                <c:pt idx="2901">
                  <c:v>-0.16280500000000001</c:v>
                </c:pt>
                <c:pt idx="2902">
                  <c:v>-0.16218399999999999</c:v>
                </c:pt>
                <c:pt idx="2903">
                  <c:v>-0.16131300000000001</c:v>
                </c:pt>
                <c:pt idx="2904">
                  <c:v>-0.160581</c:v>
                </c:pt>
                <c:pt idx="2905">
                  <c:v>-0.16032399999999999</c:v>
                </c:pt>
                <c:pt idx="2906">
                  <c:v>-0.160275</c:v>
                </c:pt>
                <c:pt idx="2907">
                  <c:v>-0.160243</c:v>
                </c:pt>
                <c:pt idx="2908">
                  <c:v>-0.16011500000000001</c:v>
                </c:pt>
                <c:pt idx="2909">
                  <c:v>-0.15995599999999999</c:v>
                </c:pt>
                <c:pt idx="2910">
                  <c:v>-0.15981600000000001</c:v>
                </c:pt>
                <c:pt idx="2911">
                  <c:v>-0.15969</c:v>
                </c:pt>
                <c:pt idx="2912">
                  <c:v>-0.159522</c:v>
                </c:pt>
                <c:pt idx="2913">
                  <c:v>-0.15939600000000001</c:v>
                </c:pt>
                <c:pt idx="2914">
                  <c:v>-0.159219</c:v>
                </c:pt>
                <c:pt idx="2915">
                  <c:v>-0.15909100000000001</c:v>
                </c:pt>
                <c:pt idx="2916">
                  <c:v>-0.15895500000000001</c:v>
                </c:pt>
                <c:pt idx="2917">
                  <c:v>-0.158806</c:v>
                </c:pt>
                <c:pt idx="2918">
                  <c:v>-0.15870600000000001</c:v>
                </c:pt>
                <c:pt idx="2919">
                  <c:v>-0.15853300000000001</c:v>
                </c:pt>
                <c:pt idx="2920">
                  <c:v>-0.15842000000000001</c:v>
                </c:pt>
                <c:pt idx="2921">
                  <c:v>-0.15824099999999999</c:v>
                </c:pt>
                <c:pt idx="2922">
                  <c:v>-0.158082</c:v>
                </c:pt>
                <c:pt idx="2923">
                  <c:v>-0.15792200000000001</c:v>
                </c:pt>
                <c:pt idx="2924">
                  <c:v>-0.157751</c:v>
                </c:pt>
                <c:pt idx="2925">
                  <c:v>-0.15761800000000001</c:v>
                </c:pt>
                <c:pt idx="2926">
                  <c:v>-0.15743499999999999</c:v>
                </c:pt>
                <c:pt idx="2927">
                  <c:v>-0.15728200000000001</c:v>
                </c:pt>
                <c:pt idx="2928">
                  <c:v>-0.15715199999999999</c:v>
                </c:pt>
                <c:pt idx="2929">
                  <c:v>-0.15709300000000001</c:v>
                </c:pt>
                <c:pt idx="2930">
                  <c:v>-0.15692600000000001</c:v>
                </c:pt>
                <c:pt idx="2931">
                  <c:v>-0.15647900000000001</c:v>
                </c:pt>
                <c:pt idx="2932">
                  <c:v>-0.155865</c:v>
                </c:pt>
                <c:pt idx="2933">
                  <c:v>-0.15549299999999999</c:v>
                </c:pt>
                <c:pt idx="2934">
                  <c:v>-0.15554200000000001</c:v>
                </c:pt>
                <c:pt idx="2935">
                  <c:v>-0.15579100000000001</c:v>
                </c:pt>
                <c:pt idx="2936">
                  <c:v>-0.15599199999999999</c:v>
                </c:pt>
                <c:pt idx="2937">
                  <c:v>-0.15609400000000001</c:v>
                </c:pt>
                <c:pt idx="2938">
                  <c:v>-0.156226</c:v>
                </c:pt>
                <c:pt idx="2939">
                  <c:v>-0.15634500000000001</c:v>
                </c:pt>
                <c:pt idx="2940">
                  <c:v>-0.156503</c:v>
                </c:pt>
                <c:pt idx="2941">
                  <c:v>-0.15662000000000001</c:v>
                </c:pt>
                <c:pt idx="2942">
                  <c:v>-0.156726</c:v>
                </c:pt>
                <c:pt idx="2943">
                  <c:v>-0.15684400000000001</c:v>
                </c:pt>
                <c:pt idx="2944">
                  <c:v>-0.15694</c:v>
                </c:pt>
                <c:pt idx="2945">
                  <c:v>-0.157115</c:v>
                </c:pt>
                <c:pt idx="2946">
                  <c:v>-0.157279</c:v>
                </c:pt>
                <c:pt idx="2947">
                  <c:v>-0.157389</c:v>
                </c:pt>
                <c:pt idx="2948">
                  <c:v>-0.157054</c:v>
                </c:pt>
                <c:pt idx="2949">
                  <c:v>-0.156808</c:v>
                </c:pt>
                <c:pt idx="2950">
                  <c:v>-0.15709300000000001</c:v>
                </c:pt>
                <c:pt idx="2951">
                  <c:v>-0.156718</c:v>
                </c:pt>
                <c:pt idx="2952">
                  <c:v>-0.15679699999999999</c:v>
                </c:pt>
                <c:pt idx="2953">
                  <c:v>-0.15685299999999999</c:v>
                </c:pt>
                <c:pt idx="2954">
                  <c:v>-0.156472</c:v>
                </c:pt>
                <c:pt idx="2955">
                  <c:v>-0.156893</c:v>
                </c:pt>
                <c:pt idx="2956">
                  <c:v>-0.15640799999999999</c:v>
                </c:pt>
                <c:pt idx="2957">
                  <c:v>-0.15661800000000001</c:v>
                </c:pt>
                <c:pt idx="2958">
                  <c:v>-0.15659699999999999</c:v>
                </c:pt>
                <c:pt idx="2959">
                  <c:v>-0.15626200000000001</c:v>
                </c:pt>
                <c:pt idx="2960">
                  <c:v>-0.15668099999999999</c:v>
                </c:pt>
                <c:pt idx="2961">
                  <c:v>-0.15609799999999999</c:v>
                </c:pt>
                <c:pt idx="2962">
                  <c:v>-0.15643499999999999</c:v>
                </c:pt>
                <c:pt idx="2963">
                  <c:v>-0.15620300000000001</c:v>
                </c:pt>
                <c:pt idx="2964">
                  <c:v>-0.15606400000000001</c:v>
                </c:pt>
                <c:pt idx="2965">
                  <c:v>-0.15629100000000001</c:v>
                </c:pt>
                <c:pt idx="2966">
                  <c:v>-0.15584100000000001</c:v>
                </c:pt>
                <c:pt idx="2967">
                  <c:v>-0.15614400000000001</c:v>
                </c:pt>
                <c:pt idx="2968">
                  <c:v>-0.15586700000000001</c:v>
                </c:pt>
                <c:pt idx="2969">
                  <c:v>-0.15586</c:v>
                </c:pt>
                <c:pt idx="2970">
                  <c:v>-0.15589500000000001</c:v>
                </c:pt>
                <c:pt idx="2971">
                  <c:v>-0.15563099999999999</c:v>
                </c:pt>
                <c:pt idx="2972">
                  <c:v>-0.15574199999999999</c:v>
                </c:pt>
                <c:pt idx="2973">
                  <c:v>-0.15556600000000001</c:v>
                </c:pt>
                <c:pt idx="2974">
                  <c:v>-0.15548799999999999</c:v>
                </c:pt>
                <c:pt idx="2975">
                  <c:v>-0.15550900000000001</c:v>
                </c:pt>
                <c:pt idx="2976">
                  <c:v>-0.155307</c:v>
                </c:pt>
                <c:pt idx="2977">
                  <c:v>-0.155334</c:v>
                </c:pt>
                <c:pt idx="2978">
                  <c:v>-0.15526499999999999</c:v>
                </c:pt>
                <c:pt idx="2979">
                  <c:v>-0.15509400000000001</c:v>
                </c:pt>
                <c:pt idx="2980">
                  <c:v>-0.155195</c:v>
                </c:pt>
                <c:pt idx="2981">
                  <c:v>-0.154918</c:v>
                </c:pt>
                <c:pt idx="2982">
                  <c:v>-0.154973</c:v>
                </c:pt>
                <c:pt idx="2983">
                  <c:v>-0.15484700000000001</c:v>
                </c:pt>
                <c:pt idx="2984">
                  <c:v>-0.15467500000000001</c:v>
                </c:pt>
                <c:pt idx="2985">
                  <c:v>-0.15476400000000001</c:v>
                </c:pt>
                <c:pt idx="2986">
                  <c:v>-0.15446699999999999</c:v>
                </c:pt>
                <c:pt idx="2987">
                  <c:v>-0.15457199999999999</c:v>
                </c:pt>
                <c:pt idx="2988">
                  <c:v>-0.154389</c:v>
                </c:pt>
                <c:pt idx="2989">
                  <c:v>-0.154305</c:v>
                </c:pt>
                <c:pt idx="2990">
                  <c:v>-0.154307</c:v>
                </c:pt>
                <c:pt idx="2991">
                  <c:v>-0.15407499999999999</c:v>
                </c:pt>
                <c:pt idx="2992">
                  <c:v>-0.15410499999999999</c:v>
                </c:pt>
                <c:pt idx="2993">
                  <c:v>-0.15392500000000001</c:v>
                </c:pt>
                <c:pt idx="2994">
                  <c:v>-0.153833</c:v>
                </c:pt>
                <c:pt idx="2995">
                  <c:v>-0.15378500000000001</c:v>
                </c:pt>
                <c:pt idx="2996">
                  <c:v>-0.153616</c:v>
                </c:pt>
                <c:pt idx="2997">
                  <c:v>-0.153581</c:v>
                </c:pt>
                <c:pt idx="2998">
                  <c:v>-0.15348500000000001</c:v>
                </c:pt>
                <c:pt idx="2999">
                  <c:v>-0.153337</c:v>
                </c:pt>
                <c:pt idx="3000">
                  <c:v>-0.153335</c:v>
                </c:pt>
                <c:pt idx="3001">
                  <c:v>-0.15312200000000001</c:v>
                </c:pt>
                <c:pt idx="3002">
                  <c:v>-0.15307299999999999</c:v>
                </c:pt>
                <c:pt idx="3003">
                  <c:v>-0.15296299999999999</c:v>
                </c:pt>
                <c:pt idx="3004">
                  <c:v>-0.152777</c:v>
                </c:pt>
                <c:pt idx="3005">
                  <c:v>-0.15280299999999999</c:v>
                </c:pt>
                <c:pt idx="3006">
                  <c:v>-0.15254499999999999</c:v>
                </c:pt>
                <c:pt idx="3007">
                  <c:v>-0.15256</c:v>
                </c:pt>
                <c:pt idx="3008">
                  <c:v>-0.15240200000000001</c:v>
                </c:pt>
                <c:pt idx="3009">
                  <c:v>-0.15227499999999999</c:v>
                </c:pt>
                <c:pt idx="3010">
                  <c:v>-0.152254</c:v>
                </c:pt>
                <c:pt idx="3011">
                  <c:v>-0.15201000000000001</c:v>
                </c:pt>
                <c:pt idx="3012">
                  <c:v>-0.152001</c:v>
                </c:pt>
                <c:pt idx="3013">
                  <c:v>-0.15180399999999999</c:v>
                </c:pt>
                <c:pt idx="3014">
                  <c:v>-0.151701</c:v>
                </c:pt>
                <c:pt idx="3015">
                  <c:v>-0.151611</c:v>
                </c:pt>
                <c:pt idx="3016">
                  <c:v>-0.15143499999999999</c:v>
                </c:pt>
                <c:pt idx="3017">
                  <c:v>-0.151364</c:v>
                </c:pt>
                <c:pt idx="3018">
                  <c:v>-0.151223</c:v>
                </c:pt>
                <c:pt idx="3019">
                  <c:v>-0.151092</c:v>
                </c:pt>
                <c:pt idx="3020">
                  <c:v>-0.151031</c:v>
                </c:pt>
                <c:pt idx="3021">
                  <c:v>-0.15088799999999999</c:v>
                </c:pt>
                <c:pt idx="3022">
                  <c:v>-0.150807</c:v>
                </c:pt>
                <c:pt idx="3023">
                  <c:v>-0.150725</c:v>
                </c:pt>
                <c:pt idx="3024">
                  <c:v>-0.15054600000000001</c:v>
                </c:pt>
                <c:pt idx="3025">
                  <c:v>-0.150534</c:v>
                </c:pt>
                <c:pt idx="3026">
                  <c:v>-0.15032999999999999</c:v>
                </c:pt>
                <c:pt idx="3027">
                  <c:v>-0.150286</c:v>
                </c:pt>
                <c:pt idx="3028">
                  <c:v>-0.15018100000000001</c:v>
                </c:pt>
                <c:pt idx="3029">
                  <c:v>-0.15001900000000001</c:v>
                </c:pt>
                <c:pt idx="3030">
                  <c:v>-0.15001999999999999</c:v>
                </c:pt>
                <c:pt idx="3031">
                  <c:v>-0.149788</c:v>
                </c:pt>
                <c:pt idx="3032">
                  <c:v>-0.14976999999999999</c:v>
                </c:pt>
                <c:pt idx="3033">
                  <c:v>-0.149592</c:v>
                </c:pt>
                <c:pt idx="3034">
                  <c:v>-0.14946300000000001</c:v>
                </c:pt>
                <c:pt idx="3035">
                  <c:v>-0.149395</c:v>
                </c:pt>
                <c:pt idx="3036">
                  <c:v>-0.14919399999999999</c:v>
                </c:pt>
                <c:pt idx="3037">
                  <c:v>-0.14915200000000001</c:v>
                </c:pt>
                <c:pt idx="3038">
                  <c:v>-0.14898800000000001</c:v>
                </c:pt>
                <c:pt idx="3039">
                  <c:v>-0.14888899999999999</c:v>
                </c:pt>
                <c:pt idx="3040">
                  <c:v>-0.14880099999999999</c:v>
                </c:pt>
                <c:pt idx="3041">
                  <c:v>-0.148646</c:v>
                </c:pt>
                <c:pt idx="3042">
                  <c:v>-0.148537</c:v>
                </c:pt>
                <c:pt idx="3043">
                  <c:v>-0.148394</c:v>
                </c:pt>
                <c:pt idx="3044">
                  <c:v>-0.148228</c:v>
                </c:pt>
                <c:pt idx="3045">
                  <c:v>-0.148142</c:v>
                </c:pt>
                <c:pt idx="3046">
                  <c:v>-0.14796500000000001</c:v>
                </c:pt>
                <c:pt idx="3047">
                  <c:v>-0.14785999999999999</c:v>
                </c:pt>
                <c:pt idx="3048">
                  <c:v>-0.14774699999999999</c:v>
                </c:pt>
                <c:pt idx="3049">
                  <c:v>-0.14755799999999999</c:v>
                </c:pt>
                <c:pt idx="3050">
                  <c:v>-0.14752000000000001</c:v>
                </c:pt>
                <c:pt idx="3051">
                  <c:v>-0.147344</c:v>
                </c:pt>
                <c:pt idx="3052">
                  <c:v>-0.14729200000000001</c:v>
                </c:pt>
                <c:pt idx="3053">
                  <c:v>-0.146735</c:v>
                </c:pt>
                <c:pt idx="3054">
                  <c:v>-0.14615700000000001</c:v>
                </c:pt>
                <c:pt idx="3055">
                  <c:v>-0.14625299999999999</c:v>
                </c:pt>
                <c:pt idx="3056">
                  <c:v>-0.145564</c:v>
                </c:pt>
                <c:pt idx="3057">
                  <c:v>-0.145427</c:v>
                </c:pt>
                <c:pt idx="3058">
                  <c:v>-0.14524599999999999</c:v>
                </c:pt>
                <c:pt idx="3059">
                  <c:v>-0.14457700000000001</c:v>
                </c:pt>
                <c:pt idx="3060">
                  <c:v>-0.14479</c:v>
                </c:pt>
                <c:pt idx="3061">
                  <c:v>-0.144013</c:v>
                </c:pt>
                <c:pt idx="3062">
                  <c:v>-0.14390800000000001</c:v>
                </c:pt>
                <c:pt idx="3063">
                  <c:v>-0.14365800000000001</c:v>
                </c:pt>
                <c:pt idx="3064">
                  <c:v>-0.14296900000000001</c:v>
                </c:pt>
                <c:pt idx="3065">
                  <c:v>-0.14316300000000001</c:v>
                </c:pt>
                <c:pt idx="3066">
                  <c:v>-0.142341</c:v>
                </c:pt>
                <c:pt idx="3067">
                  <c:v>-0.14232</c:v>
                </c:pt>
                <c:pt idx="3068">
                  <c:v>-0.14199600000000001</c:v>
                </c:pt>
                <c:pt idx="3069">
                  <c:v>-0.14145199999999999</c:v>
                </c:pt>
                <c:pt idx="3070">
                  <c:v>-0.141536</c:v>
                </c:pt>
                <c:pt idx="3071">
                  <c:v>-0.14080400000000001</c:v>
                </c:pt>
                <c:pt idx="3072">
                  <c:v>-0.14070099999999999</c:v>
                </c:pt>
                <c:pt idx="3073">
                  <c:v>-0.140347</c:v>
                </c:pt>
                <c:pt idx="3074">
                  <c:v>-0.13981199999999999</c:v>
                </c:pt>
                <c:pt idx="3075">
                  <c:v>-0.13977800000000001</c:v>
                </c:pt>
                <c:pt idx="3076">
                  <c:v>-0.139153</c:v>
                </c:pt>
                <c:pt idx="3077">
                  <c:v>-0.138956</c:v>
                </c:pt>
                <c:pt idx="3078">
                  <c:v>-0.13871600000000001</c:v>
                </c:pt>
                <c:pt idx="3079">
                  <c:v>-0.138154</c:v>
                </c:pt>
                <c:pt idx="3080">
                  <c:v>-0.13814699999999999</c:v>
                </c:pt>
                <c:pt idx="3081">
                  <c:v>-0.13752500000000001</c:v>
                </c:pt>
                <c:pt idx="3082">
                  <c:v>-0.13728499999999999</c:v>
                </c:pt>
                <c:pt idx="3083">
                  <c:v>-0.13702600000000001</c:v>
                </c:pt>
                <c:pt idx="3084">
                  <c:v>-0.136404</c:v>
                </c:pt>
                <c:pt idx="3085">
                  <c:v>-0.13638700000000001</c:v>
                </c:pt>
                <c:pt idx="3086">
                  <c:v>-0.13573399999999999</c:v>
                </c:pt>
                <c:pt idx="3087">
                  <c:v>-0.135551</c:v>
                </c:pt>
                <c:pt idx="3088">
                  <c:v>-0.13526299999999999</c:v>
                </c:pt>
                <c:pt idx="3089">
                  <c:v>-0.134742</c:v>
                </c:pt>
                <c:pt idx="3090">
                  <c:v>-0.134663</c:v>
                </c:pt>
                <c:pt idx="3091">
                  <c:v>-0.13406799999999999</c:v>
                </c:pt>
                <c:pt idx="3092">
                  <c:v>-0.133828</c:v>
                </c:pt>
                <c:pt idx="3093">
                  <c:v>-0.13347400000000001</c:v>
                </c:pt>
                <c:pt idx="3094">
                  <c:v>-0.13297200000000001</c:v>
                </c:pt>
                <c:pt idx="3095">
                  <c:v>-0.132766</c:v>
                </c:pt>
                <c:pt idx="3096">
                  <c:v>-0.13228200000000001</c:v>
                </c:pt>
                <c:pt idx="3097">
                  <c:v>-0.13195799999999999</c:v>
                </c:pt>
                <c:pt idx="3098">
                  <c:v>-0.131713</c:v>
                </c:pt>
                <c:pt idx="3099">
                  <c:v>-0.131212</c:v>
                </c:pt>
                <c:pt idx="3100">
                  <c:v>-0.13100999999999999</c:v>
                </c:pt>
                <c:pt idx="3101">
                  <c:v>-0.13056899999999999</c:v>
                </c:pt>
                <c:pt idx="3102">
                  <c:v>-0.130136</c:v>
                </c:pt>
                <c:pt idx="3103">
                  <c:v>-0.129909</c:v>
                </c:pt>
                <c:pt idx="3104">
                  <c:v>-0.129297</c:v>
                </c:pt>
                <c:pt idx="3105">
                  <c:v>-0.129111</c:v>
                </c:pt>
                <c:pt idx="3106">
                  <c:v>-0.12864100000000001</c:v>
                </c:pt>
                <c:pt idx="3107">
                  <c:v>-0.128252</c:v>
                </c:pt>
                <c:pt idx="3108">
                  <c:v>-0.12806000000000001</c:v>
                </c:pt>
                <c:pt idx="3109">
                  <c:v>-0.12748300000000001</c:v>
                </c:pt>
                <c:pt idx="3110">
                  <c:v>-0.12732199999999999</c:v>
                </c:pt>
                <c:pt idx="3111">
                  <c:v>-0.12681899999999999</c:v>
                </c:pt>
                <c:pt idx="3112">
                  <c:v>-0.126416</c:v>
                </c:pt>
                <c:pt idx="3113">
                  <c:v>-0.12612300000000001</c:v>
                </c:pt>
                <c:pt idx="3114">
                  <c:v>-0.125553</c:v>
                </c:pt>
                <c:pt idx="3115">
                  <c:v>-0.12531200000000001</c:v>
                </c:pt>
                <c:pt idx="3116">
                  <c:v>-0.124862</c:v>
                </c:pt>
                <c:pt idx="3117">
                  <c:v>-0.124474</c:v>
                </c:pt>
                <c:pt idx="3118">
                  <c:v>-0.124223</c:v>
                </c:pt>
                <c:pt idx="3119">
                  <c:v>-0.12372</c:v>
                </c:pt>
                <c:pt idx="3120">
                  <c:v>-0.123446</c:v>
                </c:pt>
                <c:pt idx="3121">
                  <c:v>-0.12302200000000001</c:v>
                </c:pt>
                <c:pt idx="3122">
                  <c:v>-0.12253</c:v>
                </c:pt>
                <c:pt idx="3123">
                  <c:v>-0.122254</c:v>
                </c:pt>
                <c:pt idx="3124">
                  <c:v>-0.121682</c:v>
                </c:pt>
                <c:pt idx="3125">
                  <c:v>-0.121401</c:v>
                </c:pt>
                <c:pt idx="3126">
                  <c:v>-0.121022</c:v>
                </c:pt>
                <c:pt idx="3127">
                  <c:v>-0.120592</c:v>
                </c:pt>
                <c:pt idx="3128">
                  <c:v>-0.120403</c:v>
                </c:pt>
                <c:pt idx="3129">
                  <c:v>-0.119881</c:v>
                </c:pt>
                <c:pt idx="3130">
                  <c:v>-0.119634</c:v>
                </c:pt>
                <c:pt idx="3131">
                  <c:v>-0.11920500000000001</c:v>
                </c:pt>
                <c:pt idx="3132">
                  <c:v>-0.118746</c:v>
                </c:pt>
                <c:pt idx="3133" formatCode="0.00E+00">
                  <c:v>-0.118468</c:v>
                </c:pt>
                <c:pt idx="3134" formatCode="0.00E+00">
                  <c:v>-0.117935</c:v>
                </c:pt>
                <c:pt idx="3135" formatCode="0.00E+00">
                  <c:v>-0.11765100000000001</c:v>
                </c:pt>
                <c:pt idx="3136" formatCode="0.00E+00">
                  <c:v>-0.11725099999999999</c:v>
                </c:pt>
                <c:pt idx="3137" formatCode="0.00E+00">
                  <c:v>-0.116841</c:v>
                </c:pt>
                <c:pt idx="3138" formatCode="0.00E+00">
                  <c:v>-0.116574</c:v>
                </c:pt>
                <c:pt idx="3139" formatCode="0.00E+00">
                  <c:v>-0.11611</c:v>
                </c:pt>
                <c:pt idx="3140" formatCode="0.00E+00">
                  <c:v>-0.11577999999999999</c:v>
                </c:pt>
                <c:pt idx="3141" formatCode="0.00E+00">
                  <c:v>-0.115386</c:v>
                </c:pt>
                <c:pt idx="3142" formatCode="0.00E+00">
                  <c:v>-0.114909</c:v>
                </c:pt>
                <c:pt idx="3143" formatCode="0.00E+00">
                  <c:v>-0.114595</c:v>
                </c:pt>
                <c:pt idx="3144" formatCode="0.00E+00">
                  <c:v>-0.114104</c:v>
                </c:pt>
                <c:pt idx="3145" formatCode="0.00E+00">
                  <c:v>-0.113744</c:v>
                </c:pt>
                <c:pt idx="3146" formatCode="0.00E+00">
                  <c:v>-0.113389</c:v>
                </c:pt>
                <c:pt idx="3147" formatCode="0.00E+00">
                  <c:v>-0.112927</c:v>
                </c:pt>
                <c:pt idx="3148" formatCode="0.00E+00">
                  <c:v>-0.112662</c:v>
                </c:pt>
                <c:pt idx="3149" formatCode="0.00E+00">
                  <c:v>-0.112189</c:v>
                </c:pt>
                <c:pt idx="3150" formatCode="0.00E+00">
                  <c:v>-0.111827</c:v>
                </c:pt>
                <c:pt idx="3151" formatCode="0.00E+00">
                  <c:v>-0.111438</c:v>
                </c:pt>
                <c:pt idx="3152" formatCode="0.00E+00">
                  <c:v>-0.11093600000000001</c:v>
                </c:pt>
                <c:pt idx="3153" formatCode="0.00E+00">
                  <c:v>-0.110607</c:v>
                </c:pt>
                <c:pt idx="3154" formatCode="0.00E+00">
                  <c:v>-0.110108</c:v>
                </c:pt>
                <c:pt idx="3155" formatCode="0.00E+00">
                  <c:v>-0.109734</c:v>
                </c:pt>
                <c:pt idx="3156" formatCode="0.00E+00">
                  <c:v>-0.109357</c:v>
                </c:pt>
                <c:pt idx="3157" formatCode="0.00E+00">
                  <c:v>-0.108901</c:v>
                </c:pt>
                <c:pt idx="3158" formatCode="0.00E+00">
                  <c:v>-0.108587</c:v>
                </c:pt>
                <c:pt idx="3159" formatCode="0.00E+00">
                  <c:v>-0.10813200000000001</c:v>
                </c:pt>
                <c:pt idx="3160" formatCode="0.00E+00">
                  <c:v>-0.107737</c:v>
                </c:pt>
                <c:pt idx="3161" formatCode="0.00E+00">
                  <c:v>-0.107345</c:v>
                </c:pt>
                <c:pt idx="3162" formatCode="0.00E+00">
                  <c:v>-0.10684</c:v>
                </c:pt>
                <c:pt idx="3163" formatCode="0.00E+00">
                  <c:v>-0.10646700000000001</c:v>
                </c:pt>
                <c:pt idx="3164" formatCode="0.00E+00">
                  <c:v>-0.105992</c:v>
                </c:pt>
                <c:pt idx="3165" formatCode="0.00E+00">
                  <c:v>-0.105575</c:v>
                </c:pt>
                <c:pt idx="3166" formatCode="0.00E+00">
                  <c:v>-0.10520500000000001</c:v>
                </c:pt>
                <c:pt idx="3167" formatCode="0.00E+00">
                  <c:v>-0.104731</c:v>
                </c:pt>
                <c:pt idx="3168" formatCode="0.00E+00">
                  <c:v>-0.104394</c:v>
                </c:pt>
                <c:pt idx="3169" formatCode="0.00E+00">
                  <c:v>-0.10394100000000001</c:v>
                </c:pt>
                <c:pt idx="3170" formatCode="0.00E+00">
                  <c:v>-0.103524</c:v>
                </c:pt>
                <c:pt idx="3171" formatCode="0.00E+00">
                  <c:v>-0.103118</c:v>
                </c:pt>
                <c:pt idx="3172" formatCode="0.00E+00">
                  <c:v>-0.102604</c:v>
                </c:pt>
                <c:pt idx="3173">
                  <c:v>-0.10220899999999999</c:v>
                </c:pt>
                <c:pt idx="3174">
                  <c:v>-0.101731</c:v>
                </c:pt>
                <c:pt idx="3175">
                  <c:v>-0.10130400000000001</c:v>
                </c:pt>
                <c:pt idx="3176">
                  <c:v>-0.100906</c:v>
                </c:pt>
                <c:pt idx="3177">
                  <c:v>-0.10044400000000001</c:v>
                </c:pt>
                <c:pt idx="3178">
                  <c:v>-0.100067</c:v>
                </c:pt>
                <c:pt idx="3179">
                  <c:v>-9.9627199999999999E-2</c:v>
                </c:pt>
                <c:pt idx="3180">
                  <c:v>-9.9184700000000001E-2</c:v>
                </c:pt>
                <c:pt idx="3181">
                  <c:v>-9.8753099999999996E-2</c:v>
                </c:pt>
                <c:pt idx="3182">
                  <c:v>-9.8245299999999994E-2</c:v>
                </c:pt>
                <c:pt idx="3183">
                  <c:v>-9.78131E-2</c:v>
                </c:pt>
                <c:pt idx="3184">
                  <c:v>-9.7355300000000006E-2</c:v>
                </c:pt>
                <c:pt idx="3185">
                  <c:v>-9.6898200000000004E-2</c:v>
                </c:pt>
                <c:pt idx="3186">
                  <c:v>-9.6490900000000004E-2</c:v>
                </c:pt>
                <c:pt idx="3187">
                  <c:v>-9.6018999999999993E-2</c:v>
                </c:pt>
                <c:pt idx="3188">
                  <c:v>-9.5616900000000005E-2</c:v>
                </c:pt>
                <c:pt idx="3189">
                  <c:v>-9.5174400000000006E-2</c:v>
                </c:pt>
                <c:pt idx="3190">
                  <c:v>-9.4709100000000004E-2</c:v>
                </c:pt>
                <c:pt idx="3191">
                  <c:v>-9.42577E-2</c:v>
                </c:pt>
                <c:pt idx="3192">
                  <c:v>-9.3751600000000004E-2</c:v>
                </c:pt>
                <c:pt idx="3193">
                  <c:v>-9.3301800000000004E-2</c:v>
                </c:pt>
                <c:pt idx="3194">
                  <c:v>-9.2837500000000003E-2</c:v>
                </c:pt>
                <c:pt idx="3195">
                  <c:v>-9.2371800000000004E-2</c:v>
                </c:pt>
                <c:pt idx="3196">
                  <c:v>-9.1930600000000001E-2</c:v>
                </c:pt>
                <c:pt idx="3197">
                  <c:v>-9.1471200000000003E-2</c:v>
                </c:pt>
                <c:pt idx="3198">
                  <c:v>-9.1028600000000001E-2</c:v>
                </c:pt>
                <c:pt idx="3199">
                  <c:v>-9.0588399999999999E-2</c:v>
                </c:pt>
                <c:pt idx="3200">
                  <c:v>-9.0100100000000002E-2</c:v>
                </c:pt>
                <c:pt idx="3201">
                  <c:v>-8.9628399999999997E-2</c:v>
                </c:pt>
                <c:pt idx="3202">
                  <c:v>-8.9140399999999995E-2</c:v>
                </c:pt>
                <c:pt idx="3203">
                  <c:v>-8.8650699999999999E-2</c:v>
                </c:pt>
                <c:pt idx="3204">
                  <c:v>-8.8200799999999996E-2</c:v>
                </c:pt>
                <c:pt idx="3205">
                  <c:v>-8.7697499999999998E-2</c:v>
                </c:pt>
                <c:pt idx="3206">
                  <c:v>-8.7251200000000001E-2</c:v>
                </c:pt>
                <c:pt idx="3207">
                  <c:v>-8.6782600000000001E-2</c:v>
                </c:pt>
                <c:pt idx="3208">
                  <c:v>-8.6315699999999995E-2</c:v>
                </c:pt>
                <c:pt idx="3209">
                  <c:v>-8.5874400000000004E-2</c:v>
                </c:pt>
                <c:pt idx="3210">
                  <c:v>-8.5356299999999996E-2</c:v>
                </c:pt>
                <c:pt idx="3211">
                  <c:v>-8.4889300000000001E-2</c:v>
                </c:pt>
                <c:pt idx="3212">
                  <c:v>-8.4382200000000004E-2</c:v>
                </c:pt>
                <c:pt idx="3213">
                  <c:v>-8.3886699999999995E-2</c:v>
                </c:pt>
                <c:pt idx="3214">
                  <c:v>-8.3416400000000002E-2</c:v>
                </c:pt>
                <c:pt idx="3215">
                  <c:v>-8.2903599999999994E-2</c:v>
                </c:pt>
                <c:pt idx="3216">
                  <c:v>-8.2443500000000003E-2</c:v>
                </c:pt>
                <c:pt idx="3217">
                  <c:v>-8.1960500000000006E-2</c:v>
                </c:pt>
                <c:pt idx="3218">
                  <c:v>-8.1482299999999994E-2</c:v>
                </c:pt>
                <c:pt idx="3219">
                  <c:v>-8.1016599999999994E-2</c:v>
                </c:pt>
                <c:pt idx="3220">
                  <c:v>-8.0502799999999999E-2</c:v>
                </c:pt>
                <c:pt idx="3221">
                  <c:v>-8.0016400000000001E-2</c:v>
                </c:pt>
                <c:pt idx="3222">
                  <c:v>-7.9507700000000001E-2</c:v>
                </c:pt>
                <c:pt idx="3223">
                  <c:v>-7.8989100000000007E-2</c:v>
                </c:pt>
                <c:pt idx="3224">
                  <c:v>-7.85048E-2</c:v>
                </c:pt>
                <c:pt idx="3225">
                  <c:v>-7.7980999999999995E-2</c:v>
                </c:pt>
                <c:pt idx="3226">
                  <c:v>-7.7503500000000003E-2</c:v>
                </c:pt>
                <c:pt idx="3227">
                  <c:v>-7.7013100000000001E-2</c:v>
                </c:pt>
                <c:pt idx="3228">
                  <c:v>-7.6513800000000007E-2</c:v>
                </c:pt>
                <c:pt idx="3229">
                  <c:v>-7.6040899999999995E-2</c:v>
                </c:pt>
                <c:pt idx="3230">
                  <c:v>-7.5512399999999993E-2</c:v>
                </c:pt>
                <c:pt idx="3231">
                  <c:v>-7.5019000000000002E-2</c:v>
                </c:pt>
                <c:pt idx="3232">
                  <c:v>-7.4489299999999994E-2</c:v>
                </c:pt>
                <c:pt idx="3233">
                  <c:v>-7.3963000000000001E-2</c:v>
                </c:pt>
                <c:pt idx="3234">
                  <c:v>-7.3459700000000003E-2</c:v>
                </c:pt>
                <c:pt idx="3235">
                  <c:v>-7.2927400000000003E-2</c:v>
                </c:pt>
                <c:pt idx="3236">
                  <c:v>-7.2440599999999994E-2</c:v>
                </c:pt>
                <c:pt idx="3237">
                  <c:v>-7.1930800000000003E-2</c:v>
                </c:pt>
                <c:pt idx="3238">
                  <c:v>-7.1433800000000006E-2</c:v>
                </c:pt>
                <c:pt idx="3239">
                  <c:v>-7.0938000000000001E-2</c:v>
                </c:pt>
                <c:pt idx="3240">
                  <c:v>-7.0413400000000001E-2</c:v>
                </c:pt>
                <c:pt idx="3241">
                  <c:v>-6.9893300000000005E-2</c:v>
                </c:pt>
                <c:pt idx="3242">
                  <c:v>-6.9348199999999999E-2</c:v>
                </c:pt>
                <c:pt idx="3243">
                  <c:v>-6.8815600000000005E-2</c:v>
                </c:pt>
                <c:pt idx="3244">
                  <c:v>-6.8290900000000002E-2</c:v>
                </c:pt>
                <c:pt idx="3245">
                  <c:v>-6.77648E-2</c:v>
                </c:pt>
                <c:pt idx="3246">
                  <c:v>-6.7250500000000005E-2</c:v>
                </c:pt>
                <c:pt idx="3247">
                  <c:v>-6.6735699999999995E-2</c:v>
                </c:pt>
                <c:pt idx="3248">
                  <c:v>-6.6223599999999994E-2</c:v>
                </c:pt>
                <c:pt idx="3249">
                  <c:v>-6.5712300000000001E-2</c:v>
                </c:pt>
                <c:pt idx="3250">
                  <c:v>-6.5180799999999997E-2</c:v>
                </c:pt>
                <c:pt idx="3251">
                  <c:v>-6.4635999999999999E-2</c:v>
                </c:pt>
                <c:pt idx="3252">
                  <c:v>-6.4089300000000002E-2</c:v>
                </c:pt>
                <c:pt idx="3253">
                  <c:v>-6.3542100000000004E-2</c:v>
                </c:pt>
                <c:pt idx="3254">
                  <c:v>-6.3009300000000004E-2</c:v>
                </c:pt>
                <c:pt idx="3255">
                  <c:v>-6.2472600000000003E-2</c:v>
                </c:pt>
                <c:pt idx="3256">
                  <c:v>-6.1942799999999999E-2</c:v>
                </c:pt>
                <c:pt idx="3257">
                  <c:v>-6.1420500000000003E-2</c:v>
                </c:pt>
                <c:pt idx="3258">
                  <c:v>-6.0894200000000002E-2</c:v>
                </c:pt>
                <c:pt idx="3259">
                  <c:v>-6.0371599999999997E-2</c:v>
                </c:pt>
                <c:pt idx="3260">
                  <c:v>-5.9825000000000003E-2</c:v>
                </c:pt>
                <c:pt idx="3261">
                  <c:v>-5.9270999999999997E-2</c:v>
                </c:pt>
                <c:pt idx="3262">
                  <c:v>-5.8719399999999998E-2</c:v>
                </c:pt>
                <c:pt idx="3263">
                  <c:v>-5.8164399999999998E-2</c:v>
                </c:pt>
                <c:pt idx="3264">
                  <c:v>-5.7622899999999998E-2</c:v>
                </c:pt>
                <c:pt idx="3265">
                  <c:v>-5.7073699999999998E-2</c:v>
                </c:pt>
                <c:pt idx="3266">
                  <c:v>-5.6534800000000003E-2</c:v>
                </c:pt>
                <c:pt idx="3267">
                  <c:v>-5.6003600000000001E-2</c:v>
                </c:pt>
                <c:pt idx="3268">
                  <c:v>-5.5469900000000003E-2</c:v>
                </c:pt>
                <c:pt idx="3269">
                  <c:v>-5.4935100000000001E-2</c:v>
                </c:pt>
                <c:pt idx="3270">
                  <c:v>-5.4374400000000003E-2</c:v>
                </c:pt>
                <c:pt idx="3271">
                  <c:v>-5.3814000000000001E-2</c:v>
                </c:pt>
                <c:pt idx="3272">
                  <c:v>-5.3250199999999998E-2</c:v>
                </c:pt>
                <c:pt idx="3273">
                  <c:v>-5.2689899999999998E-2</c:v>
                </c:pt>
                <c:pt idx="3274">
                  <c:v>-5.21345E-2</c:v>
                </c:pt>
                <c:pt idx="3275">
                  <c:v>-5.1576799999999999E-2</c:v>
                </c:pt>
                <c:pt idx="3276">
                  <c:v>-5.1030899999999997E-2</c:v>
                </c:pt>
                <c:pt idx="3277">
                  <c:v>-5.04859E-2</c:v>
                </c:pt>
                <c:pt idx="3278">
                  <c:v>-4.9946200000000003E-2</c:v>
                </c:pt>
                <c:pt idx="3279">
                  <c:v>-4.93935E-2</c:v>
                </c:pt>
                <c:pt idx="3280">
                  <c:v>-4.8831699999999999E-2</c:v>
                </c:pt>
                <c:pt idx="3281">
                  <c:v>-4.8266700000000003E-2</c:v>
                </c:pt>
                <c:pt idx="3282">
                  <c:v>-4.7696500000000003E-2</c:v>
                </c:pt>
                <c:pt idx="3283">
                  <c:v>-4.7132500000000001E-2</c:v>
                </c:pt>
                <c:pt idx="3284">
                  <c:v>-4.6565000000000002E-2</c:v>
                </c:pt>
                <c:pt idx="3285">
                  <c:v>-4.6005299999999999E-2</c:v>
                </c:pt>
                <c:pt idx="3286">
                  <c:v>-4.5451499999999999E-2</c:v>
                </c:pt>
                <c:pt idx="3287">
                  <c:v>-4.4900299999999997E-2</c:v>
                </c:pt>
                <c:pt idx="3288">
                  <c:v>-4.43536E-2</c:v>
                </c:pt>
                <c:pt idx="3289">
                  <c:v>-4.3793899999999997E-2</c:v>
                </c:pt>
                <c:pt idx="3290">
                  <c:v>-4.3231699999999998E-2</c:v>
                </c:pt>
                <c:pt idx="3291">
                  <c:v>-4.2662100000000001E-2</c:v>
                </c:pt>
                <c:pt idx="3292">
                  <c:v>-4.2083799999999998E-2</c:v>
                </c:pt>
                <c:pt idx="3293">
                  <c:v>-4.1514299999999997E-2</c:v>
                </c:pt>
                <c:pt idx="3294">
                  <c:v>-4.09389E-2</c:v>
                </c:pt>
                <c:pt idx="3295">
                  <c:v>-4.0377099999999999E-2</c:v>
                </c:pt>
                <c:pt idx="3296">
                  <c:v>-3.9819100000000003E-2</c:v>
                </c:pt>
                <c:pt idx="3297">
                  <c:v>-3.9261200000000003E-2</c:v>
                </c:pt>
                <c:pt idx="3298">
                  <c:v>-3.8714400000000003E-2</c:v>
                </c:pt>
                <c:pt idx="3299">
                  <c:v>-3.81482E-2</c:v>
                </c:pt>
                <c:pt idx="3300">
                  <c:v>-3.7589299999999999E-2</c:v>
                </c:pt>
                <c:pt idx="3301">
                  <c:v>-3.7008100000000002E-2</c:v>
                </c:pt>
                <c:pt idx="3302">
                  <c:v>-3.6424600000000001E-2</c:v>
                </c:pt>
                <c:pt idx="3303">
                  <c:v>-3.5853999999999997E-2</c:v>
                </c:pt>
                <c:pt idx="3304">
                  <c:v>-3.5272699999999997E-2</c:v>
                </c:pt>
                <c:pt idx="3305">
                  <c:v>-3.4719E-2</c:v>
                </c:pt>
                <c:pt idx="3306">
                  <c:v>-3.4147799999999999E-2</c:v>
                </c:pt>
                <c:pt idx="3307">
                  <c:v>-3.3593900000000003E-2</c:v>
                </c:pt>
                <c:pt idx="3308">
                  <c:v>-3.3038400000000002E-2</c:v>
                </c:pt>
                <c:pt idx="3309">
                  <c:v>-3.2470499999999999E-2</c:v>
                </c:pt>
                <c:pt idx="3310">
                  <c:v>-3.1911299999999997E-2</c:v>
                </c:pt>
                <c:pt idx="3311">
                  <c:v>-3.13171E-2</c:v>
                </c:pt>
                <c:pt idx="3312">
                  <c:v>-3.07446E-2</c:v>
                </c:pt>
                <c:pt idx="3313">
                  <c:v>-3.0163800000000001E-2</c:v>
                </c:pt>
                <c:pt idx="3314">
                  <c:v>-2.95927E-2</c:v>
                </c:pt>
                <c:pt idx="3315">
                  <c:v>-2.9032800000000001E-2</c:v>
                </c:pt>
                <c:pt idx="3316">
                  <c:v>-2.8458600000000001E-2</c:v>
                </c:pt>
                <c:pt idx="3317">
                  <c:v>-2.7909300000000001E-2</c:v>
                </c:pt>
                <c:pt idx="3318">
                  <c:v>-2.7343099999999999E-2</c:v>
                </c:pt>
                <c:pt idx="3319">
                  <c:v>-2.67844E-2</c:v>
                </c:pt>
                <c:pt idx="3320">
                  <c:v>-2.6211399999999999E-2</c:v>
                </c:pt>
                <c:pt idx="3321">
                  <c:v>-2.5624000000000001E-2</c:v>
                </c:pt>
                <c:pt idx="3322">
                  <c:v>-2.5053300000000001E-2</c:v>
                </c:pt>
                <c:pt idx="3323">
                  <c:v>-2.4472500000000001E-2</c:v>
                </c:pt>
                <c:pt idx="3324">
                  <c:v>-2.3909199999999999E-2</c:v>
                </c:pt>
                <c:pt idx="3325">
                  <c:v>-2.3340199999999998E-2</c:v>
                </c:pt>
                <c:pt idx="3326">
                  <c:v>-2.2774099999999999E-2</c:v>
                </c:pt>
                <c:pt idx="3327">
                  <c:v>-2.2221000000000001E-2</c:v>
                </c:pt>
                <c:pt idx="3328">
                  <c:v>-2.1658400000000001E-2</c:v>
                </c:pt>
                <c:pt idx="3329">
                  <c:v>-2.10996E-2</c:v>
                </c:pt>
                <c:pt idx="3330">
                  <c:v>-2.05217E-2</c:v>
                </c:pt>
                <c:pt idx="3331">
                  <c:v>-1.9942000000000001E-2</c:v>
                </c:pt>
                <c:pt idx="3332">
                  <c:v>-1.9372199999999999E-2</c:v>
                </c:pt>
                <c:pt idx="3333">
                  <c:v>-1.8798599999999999E-2</c:v>
                </c:pt>
                <c:pt idx="3334">
                  <c:v>-1.82364E-2</c:v>
                </c:pt>
                <c:pt idx="3335">
                  <c:v>-1.7668099999999999E-2</c:v>
                </c:pt>
                <c:pt idx="3336">
                  <c:v>-1.7106300000000001E-2</c:v>
                </c:pt>
                <c:pt idx="3337">
                  <c:v>-1.6554200000000002E-2</c:v>
                </c:pt>
                <c:pt idx="3338">
                  <c:v>-1.5993400000000001E-2</c:v>
                </c:pt>
                <c:pt idx="3339">
                  <c:v>-1.5434399999999999E-2</c:v>
                </c:pt>
                <c:pt idx="3340">
                  <c:v>-1.4858100000000001E-2</c:v>
                </c:pt>
                <c:pt idx="3341">
                  <c:v>-1.4288E-2</c:v>
                </c:pt>
                <c:pt idx="3342">
                  <c:v>-1.37231E-2</c:v>
                </c:pt>
                <c:pt idx="3343">
                  <c:v>-1.3155099999999999E-2</c:v>
                </c:pt>
                <c:pt idx="3344">
                  <c:v>-1.2597300000000001E-2</c:v>
                </c:pt>
                <c:pt idx="3345">
                  <c:v>-1.20295E-2</c:v>
                </c:pt>
                <c:pt idx="3346">
                  <c:v>-1.14772E-2</c:v>
                </c:pt>
                <c:pt idx="3347">
                  <c:v>-1.0924100000000001E-2</c:v>
                </c:pt>
                <c:pt idx="3348">
                  <c:v>-1.03692E-2</c:v>
                </c:pt>
                <c:pt idx="3349" formatCode="0.00E+00">
                  <c:v>-9.8137299999999997E-3</c:v>
                </c:pt>
                <c:pt idx="3350" formatCode="0.00E+00">
                  <c:v>-9.2444499999999995E-3</c:v>
                </c:pt>
                <c:pt idx="3351" formatCode="0.00E+00">
                  <c:v>-8.6875800000000003E-3</c:v>
                </c:pt>
                <c:pt idx="3352" formatCode="0.00E+00">
                  <c:v>-8.1227599999999997E-3</c:v>
                </c:pt>
                <c:pt idx="3353" formatCode="0.00E+00">
                  <c:v>-7.5648599999999996E-3</c:v>
                </c:pt>
                <c:pt idx="3354" formatCode="0.00E+00">
                  <c:v>-7.0080300000000002E-3</c:v>
                </c:pt>
                <c:pt idx="3355" formatCode="0.00E+00">
                  <c:v>-6.4497199999999999E-3</c:v>
                </c:pt>
                <c:pt idx="3356" formatCode="0.00E+00">
                  <c:v>-5.9059200000000003E-3</c:v>
                </c:pt>
                <c:pt idx="3357" formatCode="0.00E+00">
                  <c:v>-5.3555399999999998E-3</c:v>
                </c:pt>
                <c:pt idx="3358" formatCode="0.00E+00">
                  <c:v>-4.81044E-3</c:v>
                </c:pt>
                <c:pt idx="3359" formatCode="0.00E+00">
                  <c:v>-4.2567600000000001E-3</c:v>
                </c:pt>
                <c:pt idx="3360" formatCode="0.00E+00">
                  <c:v>-3.7046000000000002E-3</c:v>
                </c:pt>
                <c:pt idx="3361" formatCode="0.00E+00">
                  <c:v>-3.15854E-3</c:v>
                </c:pt>
                <c:pt idx="3362" formatCode="0.00E+00">
                  <c:v>-2.6113500000000001E-3</c:v>
                </c:pt>
                <c:pt idx="3363" formatCode="0.00E+00">
                  <c:v>-2.0721400000000001E-3</c:v>
                </c:pt>
                <c:pt idx="3364" formatCode="0.00E+00">
                  <c:v>-1.53016E-3</c:v>
                </c:pt>
                <c:pt idx="3365" formatCode="0.00E+00">
                  <c:v>-9.9629100000000006E-4</c:v>
                </c:pt>
                <c:pt idx="3366" formatCode="0.00E+00">
                  <c:v>-4.63246E-4</c:v>
                </c:pt>
                <c:pt idx="3367" formatCode="0.00E+00">
                  <c:v>6.6341399999999995E-5</c:v>
                </c:pt>
                <c:pt idx="3368" formatCode="0.00E+00">
                  <c:v>5.9774700000000004E-4</c:v>
                </c:pt>
                <c:pt idx="3369" formatCode="0.00E+00">
                  <c:v>1.1315299999999999E-3</c:v>
                </c:pt>
                <c:pt idx="3370" formatCode="0.00E+00">
                  <c:v>1.6652699999999999E-3</c:v>
                </c:pt>
                <c:pt idx="3371" formatCode="0.00E+00">
                  <c:v>2.2035599999999998E-3</c:v>
                </c:pt>
                <c:pt idx="3372" formatCode="0.00E+00">
                  <c:v>2.7359099999999998E-3</c:v>
                </c:pt>
                <c:pt idx="3373" formatCode="0.00E+00">
                  <c:v>3.2698100000000002E-3</c:v>
                </c:pt>
                <c:pt idx="3374" formatCode="0.00E+00">
                  <c:v>3.7956399999999999E-3</c:v>
                </c:pt>
                <c:pt idx="3375" formatCode="0.00E+00">
                  <c:v>4.3224099999999996E-3</c:v>
                </c:pt>
                <c:pt idx="3376" formatCode="0.00E+00">
                  <c:v>4.8457300000000003E-3</c:v>
                </c:pt>
                <c:pt idx="3377" formatCode="0.00E+00">
                  <c:v>5.3654100000000001E-3</c:v>
                </c:pt>
                <c:pt idx="3378" formatCode="0.00E+00">
                  <c:v>5.8888600000000001E-3</c:v>
                </c:pt>
                <c:pt idx="3379" formatCode="0.00E+00">
                  <c:v>6.4076000000000003E-3</c:v>
                </c:pt>
                <c:pt idx="3380" formatCode="0.00E+00">
                  <c:v>6.9382999999999997E-3</c:v>
                </c:pt>
                <c:pt idx="3381" formatCode="0.00E+00">
                  <c:v>7.4619500000000002E-3</c:v>
                </c:pt>
                <c:pt idx="3382" formatCode="0.00E+00">
                  <c:v>7.9764899999999993E-3</c:v>
                </c:pt>
                <c:pt idx="3383" formatCode="0.00E+00">
                  <c:v>8.4851000000000006E-3</c:v>
                </c:pt>
                <c:pt idx="3384" formatCode="0.00E+00">
                  <c:v>9.0107299999999998E-3</c:v>
                </c:pt>
                <c:pt idx="3385" formatCode="0.00E+00">
                  <c:v>9.6390299999999998E-3</c:v>
                </c:pt>
                <c:pt idx="3386">
                  <c:v>1.02393E-2</c:v>
                </c:pt>
                <c:pt idx="3387">
                  <c:v>1.0737699999999999E-2</c:v>
                </c:pt>
                <c:pt idx="3388">
                  <c:v>1.13969E-2</c:v>
                </c:pt>
                <c:pt idx="3389">
                  <c:v>1.1933900000000001E-2</c:v>
                </c:pt>
                <c:pt idx="3390">
                  <c:v>1.2439800000000001E-2</c:v>
                </c:pt>
                <c:pt idx="3391">
                  <c:v>1.3038299999999999E-2</c:v>
                </c:pt>
                <c:pt idx="3392">
                  <c:v>1.3445800000000001E-2</c:v>
                </c:pt>
                <c:pt idx="3393">
                  <c:v>1.40667E-2</c:v>
                </c:pt>
                <c:pt idx="3394">
                  <c:v>1.4531799999999999E-2</c:v>
                </c:pt>
                <c:pt idx="3395">
                  <c:v>1.50391E-2</c:v>
                </c:pt>
                <c:pt idx="3396">
                  <c:v>1.56233E-2</c:v>
                </c:pt>
                <c:pt idx="3397">
                  <c:v>1.6026800000000001E-2</c:v>
                </c:pt>
                <c:pt idx="3398">
                  <c:v>1.6650499999999999E-2</c:v>
                </c:pt>
                <c:pt idx="3399">
                  <c:v>1.7075799999999999E-2</c:v>
                </c:pt>
                <c:pt idx="3400">
                  <c:v>1.7621000000000001E-2</c:v>
                </c:pt>
                <c:pt idx="3401">
                  <c:v>1.8144500000000001E-2</c:v>
                </c:pt>
                <c:pt idx="3402">
                  <c:v>1.8592999999999998E-2</c:v>
                </c:pt>
                <c:pt idx="3403">
                  <c:v>1.91693E-2</c:v>
                </c:pt>
                <c:pt idx="3404">
                  <c:v>1.9604300000000002E-2</c:v>
                </c:pt>
                <c:pt idx="3405">
                  <c:v>2.01508E-2</c:v>
                </c:pt>
                <c:pt idx="3406">
                  <c:v>2.06333E-2</c:v>
                </c:pt>
                <c:pt idx="3407">
                  <c:v>2.1124199999999999E-2</c:v>
                </c:pt>
                <c:pt idx="3408">
                  <c:v>2.16359E-2</c:v>
                </c:pt>
                <c:pt idx="3409">
                  <c:v>2.21072E-2</c:v>
                </c:pt>
                <c:pt idx="3410">
                  <c:v>2.26061E-2</c:v>
                </c:pt>
                <c:pt idx="3411">
                  <c:v>2.3091500000000001E-2</c:v>
                </c:pt>
                <c:pt idx="3412">
                  <c:v>2.35772E-2</c:v>
                </c:pt>
                <c:pt idx="3413">
                  <c:v>2.4064800000000001E-2</c:v>
                </c:pt>
                <c:pt idx="3414">
                  <c:v>2.4556999999999999E-2</c:v>
                </c:pt>
                <c:pt idx="3415">
                  <c:v>2.5024899999999999E-2</c:v>
                </c:pt>
                <c:pt idx="3416">
                  <c:v>2.5530000000000001E-2</c:v>
                </c:pt>
                <c:pt idx="3417">
                  <c:v>2.5986200000000001E-2</c:v>
                </c:pt>
                <c:pt idx="3418">
                  <c:v>2.6474399999999999E-2</c:v>
                </c:pt>
                <c:pt idx="3419">
                  <c:v>2.6935400000000002E-2</c:v>
                </c:pt>
                <c:pt idx="3420">
                  <c:v>2.7393500000000001E-2</c:v>
                </c:pt>
                <c:pt idx="3421">
                  <c:v>2.78826E-2</c:v>
                </c:pt>
                <c:pt idx="3422">
                  <c:v>2.83296E-2</c:v>
                </c:pt>
                <c:pt idx="3423">
                  <c:v>2.88127E-2</c:v>
                </c:pt>
                <c:pt idx="3424">
                  <c:v>2.9255799999999998E-2</c:v>
                </c:pt>
                <c:pt idx="3425">
                  <c:v>2.97428E-2</c:v>
                </c:pt>
                <c:pt idx="3426">
                  <c:v>3.0239700000000001E-2</c:v>
                </c:pt>
                <c:pt idx="3427">
                  <c:v>3.0726099999999999E-2</c:v>
                </c:pt>
                <c:pt idx="3428">
                  <c:v>3.1170799999999999E-2</c:v>
                </c:pt>
                <c:pt idx="3429">
                  <c:v>3.1577500000000001E-2</c:v>
                </c:pt>
                <c:pt idx="3430">
                  <c:v>3.19896E-2</c:v>
                </c:pt>
                <c:pt idx="3431">
                  <c:v>3.2406400000000002E-2</c:v>
                </c:pt>
                <c:pt idx="3432">
                  <c:v>3.2839599999999997E-2</c:v>
                </c:pt>
                <c:pt idx="3433">
                  <c:v>3.3243500000000002E-2</c:v>
                </c:pt>
                <c:pt idx="3434">
                  <c:v>3.3675299999999998E-2</c:v>
                </c:pt>
                <c:pt idx="3435">
                  <c:v>3.4075000000000001E-2</c:v>
                </c:pt>
                <c:pt idx="3436">
                  <c:v>3.4505500000000001E-2</c:v>
                </c:pt>
                <c:pt idx="3437">
                  <c:v>3.49E-2</c:v>
                </c:pt>
                <c:pt idx="3438">
                  <c:v>3.5278700000000003E-2</c:v>
                </c:pt>
                <c:pt idx="3439">
                  <c:v>3.56666E-2</c:v>
                </c:pt>
                <c:pt idx="3440">
                  <c:v>3.6025300000000003E-2</c:v>
                </c:pt>
                <c:pt idx="3441">
                  <c:v>3.6435200000000001E-2</c:v>
                </c:pt>
                <c:pt idx="3442">
                  <c:v>3.6795799999999997E-2</c:v>
                </c:pt>
                <c:pt idx="3443">
                  <c:v>3.7191200000000001E-2</c:v>
                </c:pt>
                <c:pt idx="3444">
                  <c:v>3.7560999999999997E-2</c:v>
                </c:pt>
                <c:pt idx="3445">
                  <c:v>3.7933599999999998E-2</c:v>
                </c:pt>
                <c:pt idx="3446">
                  <c:v>3.8320100000000003E-2</c:v>
                </c:pt>
                <c:pt idx="3447">
                  <c:v>3.8679999999999999E-2</c:v>
                </c:pt>
                <c:pt idx="3448">
                  <c:v>3.9060999999999998E-2</c:v>
                </c:pt>
                <c:pt idx="3449">
                  <c:v>3.9374800000000001E-2</c:v>
                </c:pt>
                <c:pt idx="3450">
                  <c:v>3.9688300000000003E-2</c:v>
                </c:pt>
                <c:pt idx="3451">
                  <c:v>4.0071799999999998E-2</c:v>
                </c:pt>
                <c:pt idx="3452">
                  <c:v>4.0890700000000002E-2</c:v>
                </c:pt>
                <c:pt idx="3453">
                  <c:v>4.16201E-2</c:v>
                </c:pt>
                <c:pt idx="3454">
                  <c:v>4.18076E-2</c:v>
                </c:pt>
                <c:pt idx="3455">
                  <c:v>4.2634600000000002E-2</c:v>
                </c:pt>
                <c:pt idx="3456">
                  <c:v>4.30117E-2</c:v>
                </c:pt>
                <c:pt idx="3457">
                  <c:v>4.3399699999999999E-2</c:v>
                </c:pt>
                <c:pt idx="3458">
                  <c:v>4.42303E-2</c:v>
                </c:pt>
                <c:pt idx="3459">
                  <c:v>4.4262799999999998E-2</c:v>
                </c:pt>
                <c:pt idx="3460">
                  <c:v>4.5195600000000002E-2</c:v>
                </c:pt>
                <c:pt idx="3461">
                  <c:v>4.5437199999999997E-2</c:v>
                </c:pt>
                <c:pt idx="3462">
                  <c:v>4.5920999999999997E-2</c:v>
                </c:pt>
                <c:pt idx="3463">
                  <c:v>4.6687199999999998E-2</c:v>
                </c:pt>
                <c:pt idx="3464">
                  <c:v>4.6727699999999997E-2</c:v>
                </c:pt>
                <c:pt idx="3465">
                  <c:v>4.7727199999999997E-2</c:v>
                </c:pt>
                <c:pt idx="3466">
                  <c:v>4.7791599999999997E-2</c:v>
                </c:pt>
                <c:pt idx="3467">
                  <c:v>4.84606E-2</c:v>
                </c:pt>
                <c:pt idx="3468">
                  <c:v>4.8931700000000002E-2</c:v>
                </c:pt>
                <c:pt idx="3469">
                  <c:v>4.9161400000000001E-2</c:v>
                </c:pt>
                <c:pt idx="3470">
                  <c:v>4.9963800000000003E-2</c:v>
                </c:pt>
                <c:pt idx="3471">
                  <c:v>5.0058800000000001E-2</c:v>
                </c:pt>
                <c:pt idx="3472">
                  <c:v>5.0793900000000003E-2</c:v>
                </c:pt>
                <c:pt idx="3473">
                  <c:v>5.10906E-2</c:v>
                </c:pt>
                <c:pt idx="3474">
                  <c:v>5.1565699999999999E-2</c:v>
                </c:pt>
                <c:pt idx="3475">
                  <c:v>5.2098999999999999E-2</c:v>
                </c:pt>
                <c:pt idx="3476">
                  <c:v>5.2397699999999998E-2</c:v>
                </c:pt>
                <c:pt idx="3477">
                  <c:v>5.2963299999999998E-2</c:v>
                </c:pt>
                <c:pt idx="3478">
                  <c:v>5.3280800000000003E-2</c:v>
                </c:pt>
                <c:pt idx="3479">
                  <c:v>5.3773399999999999E-2</c:v>
                </c:pt>
                <c:pt idx="3480">
                  <c:v>5.4170799999999998E-2</c:v>
                </c:pt>
                <c:pt idx="3481">
                  <c:v>5.4611300000000002E-2</c:v>
                </c:pt>
                <c:pt idx="3482">
                  <c:v>5.5018400000000002E-2</c:v>
                </c:pt>
                <c:pt idx="3483">
                  <c:v>5.5473399999999999E-2</c:v>
                </c:pt>
                <c:pt idx="3484">
                  <c:v>5.5861899999999999E-2</c:v>
                </c:pt>
                <c:pt idx="3485">
                  <c:v>5.6309900000000003E-2</c:v>
                </c:pt>
                <c:pt idx="3486">
                  <c:v>5.6703200000000002E-2</c:v>
                </c:pt>
                <c:pt idx="3487">
                  <c:v>5.7082500000000001E-2</c:v>
                </c:pt>
                <c:pt idx="3488">
                  <c:v>5.7534099999999998E-2</c:v>
                </c:pt>
                <c:pt idx="3489">
                  <c:v>5.7856400000000002E-2</c:v>
                </c:pt>
                <c:pt idx="3490">
                  <c:v>5.83428E-2</c:v>
                </c:pt>
                <c:pt idx="3491">
                  <c:v>5.8659000000000003E-2</c:v>
                </c:pt>
                <c:pt idx="3492">
                  <c:v>5.9115899999999999E-2</c:v>
                </c:pt>
                <c:pt idx="3493">
                  <c:v>5.9482100000000003E-2</c:v>
                </c:pt>
                <c:pt idx="3494">
                  <c:v>5.9875699999999997E-2</c:v>
                </c:pt>
                <c:pt idx="3495">
                  <c:v>6.0284699999999997E-2</c:v>
                </c:pt>
                <c:pt idx="3496">
                  <c:v>6.0614899999999999E-2</c:v>
                </c:pt>
                <c:pt idx="3497">
                  <c:v>6.10425E-2</c:v>
                </c:pt>
                <c:pt idx="3498">
                  <c:v>6.1350599999999998E-2</c:v>
                </c:pt>
                <c:pt idx="3499">
                  <c:v>6.1784899999999997E-2</c:v>
                </c:pt>
                <c:pt idx="3500">
                  <c:v>6.2093099999999998E-2</c:v>
                </c:pt>
                <c:pt idx="3501">
                  <c:v>6.2514E-2</c:v>
                </c:pt>
                <c:pt idx="3502">
                  <c:v>6.28446E-2</c:v>
                </c:pt>
                <c:pt idx="3503">
                  <c:v>6.3225400000000001E-2</c:v>
                </c:pt>
                <c:pt idx="3504">
                  <c:v>6.3599199999999995E-2</c:v>
                </c:pt>
                <c:pt idx="3505">
                  <c:v>6.3906599999999994E-2</c:v>
                </c:pt>
                <c:pt idx="3506">
                  <c:v>6.4322599999999994E-2</c:v>
                </c:pt>
                <c:pt idx="3507">
                  <c:v>6.4577099999999998E-2</c:v>
                </c:pt>
                <c:pt idx="3508">
                  <c:v>6.5007899999999993E-2</c:v>
                </c:pt>
                <c:pt idx="3509">
                  <c:v>6.5274399999999996E-2</c:v>
                </c:pt>
                <c:pt idx="3510">
                  <c:v>6.5660399999999994E-2</c:v>
                </c:pt>
                <c:pt idx="3511">
                  <c:v>6.5992400000000007E-2</c:v>
                </c:pt>
                <c:pt idx="3512">
                  <c:v>6.6293599999999994E-2</c:v>
                </c:pt>
                <c:pt idx="3513">
                  <c:v>6.6689300000000007E-2</c:v>
                </c:pt>
                <c:pt idx="3514">
                  <c:v>6.6947400000000004E-2</c:v>
                </c:pt>
                <c:pt idx="3515">
                  <c:v>6.7362099999999994E-2</c:v>
                </c:pt>
                <c:pt idx="3516">
                  <c:v>6.7599900000000004E-2</c:v>
                </c:pt>
                <c:pt idx="3517">
                  <c:v>6.7895999999999998E-2</c:v>
                </c:pt>
                <c:pt idx="3518">
                  <c:v>6.8197800000000003E-2</c:v>
                </c:pt>
                <c:pt idx="3519">
                  <c:v>6.8940799999999997E-2</c:v>
                </c:pt>
                <c:pt idx="3520">
                  <c:v>6.966E-2</c:v>
                </c:pt>
                <c:pt idx="3521">
                  <c:v>6.9767399999999993E-2</c:v>
                </c:pt>
                <c:pt idx="3522">
                  <c:v>7.0576100000000003E-2</c:v>
                </c:pt>
                <c:pt idx="3523">
                  <c:v>7.0883299999999996E-2</c:v>
                </c:pt>
                <c:pt idx="3524">
                  <c:v>7.1250300000000003E-2</c:v>
                </c:pt>
                <c:pt idx="3525">
                  <c:v>7.2035600000000005E-2</c:v>
                </c:pt>
                <c:pt idx="3526">
                  <c:v>7.20248E-2</c:v>
                </c:pt>
                <c:pt idx="3527">
                  <c:v>7.2913800000000001E-2</c:v>
                </c:pt>
                <c:pt idx="3528">
                  <c:v>7.3097899999999993E-2</c:v>
                </c:pt>
                <c:pt idx="3529">
                  <c:v>7.3538099999999995E-2</c:v>
                </c:pt>
                <c:pt idx="3530">
                  <c:v>7.4262400000000006E-2</c:v>
                </c:pt>
                <c:pt idx="3531">
                  <c:v>7.4229699999999996E-2</c:v>
                </c:pt>
                <c:pt idx="3532">
                  <c:v>7.5199799999999997E-2</c:v>
                </c:pt>
                <c:pt idx="3533">
                  <c:v>7.5202599999999994E-2</c:v>
                </c:pt>
                <c:pt idx="3534">
                  <c:v>7.5844400000000006E-2</c:v>
                </c:pt>
                <c:pt idx="3535">
                  <c:v>7.6314599999999996E-2</c:v>
                </c:pt>
                <c:pt idx="3536">
                  <c:v>7.6452800000000001E-2</c:v>
                </c:pt>
                <c:pt idx="3537">
                  <c:v>7.7295000000000003E-2</c:v>
                </c:pt>
                <c:pt idx="3538">
                  <c:v>7.7270500000000006E-2</c:v>
                </c:pt>
                <c:pt idx="3539">
                  <c:v>7.8022999999999995E-2</c:v>
                </c:pt>
                <c:pt idx="3540">
                  <c:v>7.8263399999999997E-2</c:v>
                </c:pt>
                <c:pt idx="3541">
                  <c:v>7.8653200000000006E-2</c:v>
                </c:pt>
                <c:pt idx="3542">
                  <c:v>7.9233300000000007E-2</c:v>
                </c:pt>
                <c:pt idx="3543">
                  <c:v>7.9378299999999999E-2</c:v>
                </c:pt>
                <c:pt idx="3544">
                  <c:v>8.0025200000000005E-2</c:v>
                </c:pt>
                <c:pt idx="3545">
                  <c:v>8.0224100000000007E-2</c:v>
                </c:pt>
                <c:pt idx="3546">
                  <c:v>8.0708100000000005E-2</c:v>
                </c:pt>
                <c:pt idx="3547">
                  <c:v>8.1093399999999996E-2</c:v>
                </c:pt>
                <c:pt idx="3548">
                  <c:v>8.1411300000000006E-2</c:v>
                </c:pt>
                <c:pt idx="3549">
                  <c:v>8.1871299999999994E-2</c:v>
                </c:pt>
                <c:pt idx="3550">
                  <c:v>8.2178500000000002E-2</c:v>
                </c:pt>
                <c:pt idx="3551">
                  <c:v>8.2588900000000007E-2</c:v>
                </c:pt>
                <c:pt idx="3552">
                  <c:v>8.2961999999999994E-2</c:v>
                </c:pt>
                <c:pt idx="3553">
                  <c:v>8.3306000000000005E-2</c:v>
                </c:pt>
                <c:pt idx="3554">
                  <c:v>8.3678199999999994E-2</c:v>
                </c:pt>
                <c:pt idx="3555">
                  <c:v>8.4047200000000002E-2</c:v>
                </c:pt>
                <c:pt idx="3556">
                  <c:v>8.4360599999999994E-2</c:v>
                </c:pt>
                <c:pt idx="3557">
                  <c:v>8.4781200000000001E-2</c:v>
                </c:pt>
                <c:pt idx="3558">
                  <c:v>8.5048299999999993E-2</c:v>
                </c:pt>
                <c:pt idx="3559">
                  <c:v>8.5448099999999999E-2</c:v>
                </c:pt>
                <c:pt idx="3560">
                  <c:v>8.5767300000000005E-2</c:v>
                </c:pt>
                <c:pt idx="3561">
                  <c:v>8.6085999999999996E-2</c:v>
                </c:pt>
                <c:pt idx="3562">
                  <c:v>8.6485400000000004E-2</c:v>
                </c:pt>
                <c:pt idx="3563">
                  <c:v>8.6721300000000001E-2</c:v>
                </c:pt>
                <c:pt idx="3564">
                  <c:v>8.7140800000000004E-2</c:v>
                </c:pt>
                <c:pt idx="3565">
                  <c:v>8.7388800000000003E-2</c:v>
                </c:pt>
                <c:pt idx="3566">
                  <c:v>8.7755299999999994E-2</c:v>
                </c:pt>
                <c:pt idx="3567">
                  <c:v>8.8062399999999999E-2</c:v>
                </c:pt>
                <c:pt idx="3568">
                  <c:v>8.8339000000000001E-2</c:v>
                </c:pt>
                <c:pt idx="3569">
                  <c:v>8.8694300000000004E-2</c:v>
                </c:pt>
                <c:pt idx="3570">
                  <c:v>8.8942499999999994E-2</c:v>
                </c:pt>
                <c:pt idx="3571">
                  <c:v>8.9301800000000001E-2</c:v>
                </c:pt>
                <c:pt idx="3572">
                  <c:v>8.9556800000000006E-2</c:v>
                </c:pt>
                <c:pt idx="3573">
                  <c:v>8.9875300000000005E-2</c:v>
                </c:pt>
                <c:pt idx="3574">
                  <c:v>9.0155200000000005E-2</c:v>
                </c:pt>
                <c:pt idx="3575">
                  <c:v>9.0451299999999998E-2</c:v>
                </c:pt>
                <c:pt idx="3576">
                  <c:v>9.0736200000000003E-2</c:v>
                </c:pt>
                <c:pt idx="3577">
                  <c:v>9.0988899999999998E-2</c:v>
                </c:pt>
                <c:pt idx="3578">
                  <c:v>9.1255199999999995E-2</c:v>
                </c:pt>
                <c:pt idx="3579">
                  <c:v>9.1486999999999999E-2</c:v>
                </c:pt>
                <c:pt idx="3580">
                  <c:v>9.1773300000000002E-2</c:v>
                </c:pt>
                <c:pt idx="3581">
                  <c:v>9.1995599999999997E-2</c:v>
                </c:pt>
                <c:pt idx="3582">
                  <c:v>9.22737E-2</c:v>
                </c:pt>
                <c:pt idx="3583">
                  <c:v>9.2495400000000005E-2</c:v>
                </c:pt>
                <c:pt idx="3584">
                  <c:v>9.2745599999999997E-2</c:v>
                </c:pt>
                <c:pt idx="3585">
                  <c:v>9.2993900000000004E-2</c:v>
                </c:pt>
                <c:pt idx="3586">
                  <c:v>9.32003E-2</c:v>
                </c:pt>
                <c:pt idx="3587">
                  <c:v>9.3451099999999995E-2</c:v>
                </c:pt>
                <c:pt idx="3588">
                  <c:v>9.3640699999999993E-2</c:v>
                </c:pt>
                <c:pt idx="3589">
                  <c:v>9.3876399999999999E-2</c:v>
                </c:pt>
                <c:pt idx="3590">
                  <c:v>9.4097100000000003E-2</c:v>
                </c:pt>
                <c:pt idx="3591">
                  <c:v>9.4297699999999998E-2</c:v>
                </c:pt>
                <c:pt idx="3592">
                  <c:v>9.4534400000000005E-2</c:v>
                </c:pt>
                <c:pt idx="3593">
                  <c:v>9.4723299999999996E-2</c:v>
                </c:pt>
                <c:pt idx="3594">
                  <c:v>9.4935400000000003E-2</c:v>
                </c:pt>
                <c:pt idx="3595">
                  <c:v>9.5150700000000005E-2</c:v>
                </c:pt>
                <c:pt idx="3596">
                  <c:v>9.5303100000000002E-2</c:v>
                </c:pt>
                <c:pt idx="3597">
                  <c:v>9.5535300000000004E-2</c:v>
                </c:pt>
                <c:pt idx="3598">
                  <c:v>9.5670500000000006E-2</c:v>
                </c:pt>
                <c:pt idx="3599">
                  <c:v>9.5881599999999997E-2</c:v>
                </c:pt>
                <c:pt idx="3600">
                  <c:v>9.6069600000000005E-2</c:v>
                </c:pt>
                <c:pt idx="3601">
                  <c:v>9.6206899999999998E-2</c:v>
                </c:pt>
                <c:pt idx="3602">
                  <c:v>9.6457600000000004E-2</c:v>
                </c:pt>
                <c:pt idx="3603">
                  <c:v>9.6545099999999995E-2</c:v>
                </c:pt>
                <c:pt idx="3604">
                  <c:v>9.6795999999999993E-2</c:v>
                </c:pt>
                <c:pt idx="3605">
                  <c:v>9.6899799999999994E-2</c:v>
                </c:pt>
                <c:pt idx="3606">
                  <c:v>9.7046300000000002E-2</c:v>
                </c:pt>
                <c:pt idx="3607">
                  <c:v>9.7217100000000001E-2</c:v>
                </c:pt>
                <c:pt idx="3608">
                  <c:v>9.7268999999999994E-2</c:v>
                </c:pt>
                <c:pt idx="3609">
                  <c:v>9.7503500000000007E-2</c:v>
                </c:pt>
                <c:pt idx="3610">
                  <c:v>9.7540399999999999E-2</c:v>
                </c:pt>
                <c:pt idx="3611">
                  <c:v>9.7743099999999999E-2</c:v>
                </c:pt>
                <c:pt idx="3612">
                  <c:v>9.78411E-2</c:v>
                </c:pt>
                <c:pt idx="3613">
                  <c:v>9.7951099999999999E-2</c:v>
                </c:pt>
                <c:pt idx="3614">
                  <c:v>9.8117700000000002E-2</c:v>
                </c:pt>
                <c:pt idx="3615">
                  <c:v>9.8155500000000007E-2</c:v>
                </c:pt>
                <c:pt idx="3616">
                  <c:v>9.8327300000000006E-2</c:v>
                </c:pt>
                <c:pt idx="3617">
                  <c:v>9.8366599999999998E-2</c:v>
                </c:pt>
                <c:pt idx="3618">
                  <c:v>9.8498100000000005E-2</c:v>
                </c:pt>
                <c:pt idx="3619">
                  <c:v>9.8585500000000006E-2</c:v>
                </c:pt>
                <c:pt idx="3620">
                  <c:v>9.8683499999999993E-2</c:v>
                </c:pt>
                <c:pt idx="3621">
                  <c:v>9.8793800000000001E-2</c:v>
                </c:pt>
                <c:pt idx="3622">
                  <c:v>9.8869200000000004E-2</c:v>
                </c:pt>
                <c:pt idx="3623">
                  <c:v>9.8948700000000001E-2</c:v>
                </c:pt>
                <c:pt idx="3624">
                  <c:v>9.9041500000000005E-2</c:v>
                </c:pt>
                <c:pt idx="3625">
                  <c:v>9.9238499999999993E-2</c:v>
                </c:pt>
                <c:pt idx="3626">
                  <c:v>9.9369499999999999E-2</c:v>
                </c:pt>
                <c:pt idx="3627">
                  <c:v>9.9438899999999997E-2</c:v>
                </c:pt>
                <c:pt idx="3628" formatCode="0.00E+00">
                  <c:v>9.9559400000000006E-2</c:v>
                </c:pt>
                <c:pt idx="3629" formatCode="0.00E+00">
                  <c:v>9.9694199999999997E-2</c:v>
                </c:pt>
                <c:pt idx="3630" formatCode="0.00E+00">
                  <c:v>9.9724300000000002E-2</c:v>
                </c:pt>
                <c:pt idx="3631" formatCode="0.00E+00">
                  <c:v>9.9933800000000003E-2</c:v>
                </c:pt>
                <c:pt idx="3632" formatCode="0.00E+00">
                  <c:v>9.9935099999999999E-2</c:v>
                </c:pt>
                <c:pt idx="3633" formatCode="0.00E+00">
                  <c:v>0.10008400000000001</c:v>
                </c:pt>
                <c:pt idx="3634" formatCode="0.00E+00">
                  <c:v>0.100188</c:v>
                </c:pt>
                <c:pt idx="3635" formatCode="0.00E+00">
                  <c:v>0.100165</c:v>
                </c:pt>
                <c:pt idx="3636" formatCode="0.00E+00">
                  <c:v>0.100399</c:v>
                </c:pt>
                <c:pt idx="3637" formatCode="0.00E+00">
                  <c:v>0.100286</c:v>
                </c:pt>
                <c:pt idx="3638" formatCode="0.00E+00">
                  <c:v>0.100517</c:v>
                </c:pt>
                <c:pt idx="3639" formatCode="0.00E+00">
                  <c:v>0.100503</c:v>
                </c:pt>
                <c:pt idx="3640" formatCode="0.00E+00">
                  <c:v>0.100566</c:v>
                </c:pt>
                <c:pt idx="3641" formatCode="0.00E+00">
                  <c:v>0.100742</c:v>
                </c:pt>
                <c:pt idx="3642" formatCode="0.00E+00">
                  <c:v>0.10063900000000001</c:v>
                </c:pt>
                <c:pt idx="3643" formatCode="0.00E+00">
                  <c:v>0.10089099999999999</c:v>
                </c:pt>
                <c:pt idx="3644" formatCode="0.00E+00">
                  <c:v>0.100776</c:v>
                </c:pt>
                <c:pt idx="3645" formatCode="0.00E+00">
                  <c:v>0.100914</c:v>
                </c:pt>
                <c:pt idx="3646" formatCode="0.00E+00">
                  <c:v>0.100941</c:v>
                </c:pt>
                <c:pt idx="3647" formatCode="0.00E+00">
                  <c:v>0.10091600000000001</c:v>
                </c:pt>
                <c:pt idx="3648" formatCode="0.00E+00">
                  <c:v>0.101076</c:v>
                </c:pt>
                <c:pt idx="3649" formatCode="0.00E+00">
                  <c:v>0.100983</c:v>
                </c:pt>
                <c:pt idx="3650" formatCode="0.00E+00">
                  <c:v>0.101137</c:v>
                </c:pt>
                <c:pt idx="3651" formatCode="0.00E+00">
                  <c:v>0.101108</c:v>
                </c:pt>
                <c:pt idx="3652" formatCode="0.00E+00">
                  <c:v>0.101162</c:v>
                </c:pt>
                <c:pt idx="3653" formatCode="0.00E+00">
                  <c:v>0.101212</c:v>
                </c:pt>
                <c:pt idx="3654" formatCode="0.00E+00">
                  <c:v>0.10118000000000001</c:v>
                </c:pt>
                <c:pt idx="3655" formatCode="0.00E+00">
                  <c:v>0.101232</c:v>
                </c:pt>
                <c:pt idx="3656" formatCode="0.00E+00">
                  <c:v>0.101212</c:v>
                </c:pt>
                <c:pt idx="3657" formatCode="0.00E+00">
                  <c:v>0.101232</c:v>
                </c:pt>
                <c:pt idx="3658" formatCode="0.00E+00">
                  <c:v>0.101246</c:v>
                </c:pt>
                <c:pt idx="3659" formatCode="0.00E+00">
                  <c:v>0.10125099999999999</c:v>
                </c:pt>
                <c:pt idx="3660" formatCode="0.00E+00">
                  <c:v>0.10125000000000001</c:v>
                </c:pt>
                <c:pt idx="3661" formatCode="0.00E+00">
                  <c:v>0.10129000000000001</c:v>
                </c:pt>
                <c:pt idx="3662">
                  <c:v>0.101247</c:v>
                </c:pt>
                <c:pt idx="3663">
                  <c:v>0.101288</c:v>
                </c:pt>
                <c:pt idx="3664">
                  <c:v>0.101233</c:v>
                </c:pt>
                <c:pt idx="3665">
                  <c:v>0.101215</c:v>
                </c:pt>
                <c:pt idx="3666">
                  <c:v>0.101229</c:v>
                </c:pt>
                <c:pt idx="3667">
                  <c:v>0.101142</c:v>
                </c:pt>
                <c:pt idx="3668">
                  <c:v>0.101206</c:v>
                </c:pt>
                <c:pt idx="3669">
                  <c:v>0.101105</c:v>
                </c:pt>
                <c:pt idx="3670">
                  <c:v>0.101136</c:v>
                </c:pt>
                <c:pt idx="3671">
                  <c:v>0.101107</c:v>
                </c:pt>
                <c:pt idx="3672">
                  <c:v>0.10104100000000001</c:v>
                </c:pt>
                <c:pt idx="3673">
                  <c:v>0.10106900000000001</c:v>
                </c:pt>
                <c:pt idx="3674">
                  <c:v>0.10093299999999999</c:v>
                </c:pt>
                <c:pt idx="3675">
                  <c:v>0.100955</c:v>
                </c:pt>
                <c:pt idx="3676">
                  <c:v>0.100865</c:v>
                </c:pt>
                <c:pt idx="3677">
                  <c:v>0.100816</c:v>
                </c:pt>
                <c:pt idx="3678">
                  <c:v>0.100802</c:v>
                </c:pt>
                <c:pt idx="3679">
                  <c:v>0.10069</c:v>
                </c:pt>
                <c:pt idx="3680">
                  <c:v>0.100705</c:v>
                </c:pt>
                <c:pt idx="3681">
                  <c:v>0.100608</c:v>
                </c:pt>
                <c:pt idx="3682">
                  <c:v>0.100563</c:v>
                </c:pt>
                <c:pt idx="3683">
                  <c:v>0.100505</c:v>
                </c:pt>
                <c:pt idx="3684">
                  <c:v>0.100386</c:v>
                </c:pt>
                <c:pt idx="3685">
                  <c:v>0.10034999999999999</c:v>
                </c:pt>
                <c:pt idx="3686">
                  <c:v>0.100235</c:v>
                </c:pt>
                <c:pt idx="3687">
                  <c:v>0.100186</c:v>
                </c:pt>
                <c:pt idx="3688">
                  <c:v>0.10012500000000001</c:v>
                </c:pt>
                <c:pt idx="3689">
                  <c:v>9.9993899999999997E-2</c:v>
                </c:pt>
                <c:pt idx="3690">
                  <c:v>9.9897399999999997E-2</c:v>
                </c:pt>
                <c:pt idx="3691">
                  <c:v>9.9813100000000002E-2</c:v>
                </c:pt>
                <c:pt idx="3692">
                  <c:v>0.1002</c:v>
                </c:pt>
                <c:pt idx="3693">
                  <c:v>0.10047300000000001</c:v>
                </c:pt>
                <c:pt idx="3694">
                  <c:v>0.100189</c:v>
                </c:pt>
                <c:pt idx="3695">
                  <c:v>0.100582</c:v>
                </c:pt>
                <c:pt idx="3696">
                  <c:v>0.10047499999999999</c:v>
                </c:pt>
                <c:pt idx="3697">
                  <c:v>0.10044500000000001</c:v>
                </c:pt>
                <c:pt idx="3698">
                  <c:v>0.10084600000000001</c:v>
                </c:pt>
                <c:pt idx="3699">
                  <c:v>0.100408</c:v>
                </c:pt>
                <c:pt idx="3700">
                  <c:v>0.100964</c:v>
                </c:pt>
                <c:pt idx="3701">
                  <c:v>0.10069599999999999</c:v>
                </c:pt>
                <c:pt idx="3702">
                  <c:v>0.100772</c:v>
                </c:pt>
                <c:pt idx="3703">
                  <c:v>0.10109799999999999</c:v>
                </c:pt>
                <c:pt idx="3704">
                  <c:v>0.100601</c:v>
                </c:pt>
                <c:pt idx="3705">
                  <c:v>0.101258</c:v>
                </c:pt>
                <c:pt idx="3706">
                  <c:v>0.100758</c:v>
                </c:pt>
                <c:pt idx="3707">
                  <c:v>0.101078</c:v>
                </c:pt>
                <c:pt idx="3708">
                  <c:v>0.101143</c:v>
                </c:pt>
                <c:pt idx="3709">
                  <c:v>0.100844</c:v>
                </c:pt>
                <c:pt idx="3710">
                  <c:v>0.101397</c:v>
                </c:pt>
                <c:pt idx="3711">
                  <c:v>0.10087400000000001</c:v>
                </c:pt>
                <c:pt idx="3712">
                  <c:v>0.101312</c:v>
                </c:pt>
                <c:pt idx="3713">
                  <c:v>0.101145</c:v>
                </c:pt>
                <c:pt idx="3714">
                  <c:v>0.10106999999999999</c:v>
                </c:pt>
                <c:pt idx="3715">
                  <c:v>0.101364</c:v>
                </c:pt>
                <c:pt idx="3716">
                  <c:v>0.100991</c:v>
                </c:pt>
                <c:pt idx="3717">
                  <c:v>0.10133499999999999</c:v>
                </c:pt>
                <c:pt idx="3718">
                  <c:v>0.101148</c:v>
                </c:pt>
                <c:pt idx="3719">
                  <c:v>0.101161</c:v>
                </c:pt>
                <c:pt idx="3720">
                  <c:v>0.101317</c:v>
                </c:pt>
                <c:pt idx="3721">
                  <c:v>0.101086</c:v>
                </c:pt>
                <c:pt idx="3722">
                  <c:v>0.10129100000000001</c:v>
                </c:pt>
                <c:pt idx="3723">
                  <c:v>0.101174</c:v>
                </c:pt>
                <c:pt idx="3724">
                  <c:v>0.101114</c:v>
                </c:pt>
                <c:pt idx="3725">
                  <c:v>0.101258</c:v>
                </c:pt>
                <c:pt idx="3726">
                  <c:v>0.101019</c:v>
                </c:pt>
                <c:pt idx="3727">
                  <c:v>0.101188</c:v>
                </c:pt>
                <c:pt idx="3728">
                  <c:v>0.10109</c:v>
                </c:pt>
                <c:pt idx="3729">
                  <c:v>0.101003</c:v>
                </c:pt>
                <c:pt idx="3730">
                  <c:v>0.101175</c:v>
                </c:pt>
                <c:pt idx="3731">
                  <c:v>0.100896</c:v>
                </c:pt>
                <c:pt idx="3732">
                  <c:v>0.10109899999999999</c:v>
                </c:pt>
                <c:pt idx="3733">
                  <c:v>0.100929</c:v>
                </c:pt>
                <c:pt idx="3734">
                  <c:v>0.100869</c:v>
                </c:pt>
                <c:pt idx="3735">
                  <c:v>0.100976</c:v>
                </c:pt>
                <c:pt idx="3736">
                  <c:v>0.10069699999999999</c:v>
                </c:pt>
                <c:pt idx="3737">
                  <c:v>0.100892</c:v>
                </c:pt>
                <c:pt idx="3738">
                  <c:v>0.10068299999999999</c:v>
                </c:pt>
                <c:pt idx="3739">
                  <c:v>0.100675</c:v>
                </c:pt>
                <c:pt idx="3740">
                  <c:v>0.10072299999999999</c:v>
                </c:pt>
                <c:pt idx="3741">
                  <c:v>0.100492</c:v>
                </c:pt>
                <c:pt idx="3742">
                  <c:v>0.10064099999999999</c:v>
                </c:pt>
                <c:pt idx="3743">
                  <c:v>0.100425</c:v>
                </c:pt>
                <c:pt idx="3744">
                  <c:v>0.10040200000000001</c:v>
                </c:pt>
                <c:pt idx="3745">
                  <c:v>0.100408</c:v>
                </c:pt>
                <c:pt idx="3746">
                  <c:v>0.100178</c:v>
                </c:pt>
                <c:pt idx="3747">
                  <c:v>0.100301</c:v>
                </c:pt>
                <c:pt idx="3748">
                  <c:v>0.100079</c:v>
                </c:pt>
                <c:pt idx="3749">
                  <c:v>0.100067</c:v>
                </c:pt>
                <c:pt idx="3750">
                  <c:v>0.10005600000000001</c:v>
                </c:pt>
                <c:pt idx="3751">
                  <c:v>9.9830000000000002E-2</c:v>
                </c:pt>
                <c:pt idx="3752">
                  <c:v>9.9948099999999998E-2</c:v>
                </c:pt>
                <c:pt idx="3753">
                  <c:v>9.9680000000000005E-2</c:v>
                </c:pt>
                <c:pt idx="3754">
                  <c:v>9.9695300000000001E-2</c:v>
                </c:pt>
                <c:pt idx="3755">
                  <c:v>9.9603700000000003E-2</c:v>
                </c:pt>
                <c:pt idx="3756">
                  <c:v>9.9415299999999998E-2</c:v>
                </c:pt>
                <c:pt idx="3757">
                  <c:v>9.9481700000000006E-2</c:v>
                </c:pt>
                <c:pt idx="3758">
                  <c:v>9.9219199999999994E-2</c:v>
                </c:pt>
                <c:pt idx="3759">
                  <c:v>9.9256700000000003E-2</c:v>
                </c:pt>
                <c:pt idx="3760">
                  <c:v>9.9108000000000002E-2</c:v>
                </c:pt>
                <c:pt idx="3761">
                  <c:v>9.8993100000000001E-2</c:v>
                </c:pt>
                <c:pt idx="3762">
                  <c:v>9.8960699999999999E-2</c:v>
                </c:pt>
                <c:pt idx="3763">
                  <c:v>9.8761299999999996E-2</c:v>
                </c:pt>
                <c:pt idx="3764">
                  <c:v>9.8720500000000003E-2</c:v>
                </c:pt>
                <c:pt idx="3765">
                  <c:v>9.8575099999999999E-2</c:v>
                </c:pt>
                <c:pt idx="3766">
                  <c:v>9.8452499999999998E-2</c:v>
                </c:pt>
                <c:pt idx="3767">
                  <c:v>9.8366200000000001E-2</c:v>
                </c:pt>
                <c:pt idx="3768">
                  <c:v>9.8230600000000001E-2</c:v>
                </c:pt>
                <c:pt idx="3769">
                  <c:v>9.8104999999999998E-2</c:v>
                </c:pt>
                <c:pt idx="3770">
                  <c:v>9.8042799999999999E-2</c:v>
                </c:pt>
                <c:pt idx="3771">
                  <c:v>9.78406E-2</c:v>
                </c:pt>
                <c:pt idx="3772">
                  <c:v>9.7799700000000003E-2</c:v>
                </c:pt>
                <c:pt idx="3773">
                  <c:v>9.7621600000000003E-2</c:v>
                </c:pt>
                <c:pt idx="3774">
                  <c:v>9.7471699999999994E-2</c:v>
                </c:pt>
                <c:pt idx="3775">
                  <c:v>9.7422300000000003E-2</c:v>
                </c:pt>
                <c:pt idx="3776">
                  <c:v>9.7141699999999997E-2</c:v>
                </c:pt>
                <c:pt idx="3777">
                  <c:v>9.71693E-2</c:v>
                </c:pt>
                <c:pt idx="3778">
                  <c:v>9.6897300000000006E-2</c:v>
                </c:pt>
                <c:pt idx="3779">
                  <c:v>9.6828700000000004E-2</c:v>
                </c:pt>
                <c:pt idx="3780">
                  <c:v>9.6714099999999997E-2</c:v>
                </c:pt>
                <c:pt idx="3781">
                  <c:v>9.6466200000000002E-2</c:v>
                </c:pt>
                <c:pt idx="3782">
                  <c:v>9.6484500000000001E-2</c:v>
                </c:pt>
                <c:pt idx="3783">
                  <c:v>9.6160599999999999E-2</c:v>
                </c:pt>
                <c:pt idx="3784">
                  <c:v>9.6136299999999994E-2</c:v>
                </c:pt>
                <c:pt idx="3785">
                  <c:v>9.5917199999999994E-2</c:v>
                </c:pt>
                <c:pt idx="3786">
                  <c:v>9.5747499999999999E-2</c:v>
                </c:pt>
                <c:pt idx="3787">
                  <c:v>9.5670599999999995E-2</c:v>
                </c:pt>
                <c:pt idx="3788">
                  <c:v>9.5387200000000005E-2</c:v>
                </c:pt>
                <c:pt idx="3789">
                  <c:v>9.5331399999999997E-2</c:v>
                </c:pt>
                <c:pt idx="3790">
                  <c:v>9.5138200000000006E-2</c:v>
                </c:pt>
                <c:pt idx="3791">
                  <c:v>9.5074400000000003E-2</c:v>
                </c:pt>
                <c:pt idx="3792">
                  <c:v>9.49792E-2</c:v>
                </c:pt>
                <c:pt idx="3793">
                  <c:v>9.4760700000000003E-2</c:v>
                </c:pt>
                <c:pt idx="3794">
                  <c:v>9.4542699999999993E-2</c:v>
                </c:pt>
                <c:pt idx="3795">
                  <c:v>9.4249200000000005E-2</c:v>
                </c:pt>
                <c:pt idx="3796">
                  <c:v>9.3961699999999995E-2</c:v>
                </c:pt>
                <c:pt idx="3797">
                  <c:v>9.4161599999999998E-2</c:v>
                </c:pt>
                <c:pt idx="3798">
                  <c:v>9.4296699999999997E-2</c:v>
                </c:pt>
                <c:pt idx="3799">
                  <c:v>9.3889100000000003E-2</c:v>
                </c:pt>
                <c:pt idx="3800">
                  <c:v>9.4172000000000006E-2</c:v>
                </c:pt>
                <c:pt idx="3801">
                  <c:v>9.3897900000000006E-2</c:v>
                </c:pt>
                <c:pt idx="3802">
                  <c:v>9.3795900000000001E-2</c:v>
                </c:pt>
                <c:pt idx="3803">
                  <c:v>9.3999600000000003E-2</c:v>
                </c:pt>
                <c:pt idx="3804">
                  <c:v>9.3451599999999996E-2</c:v>
                </c:pt>
                <c:pt idx="3805">
                  <c:v>9.38692E-2</c:v>
                </c:pt>
                <c:pt idx="3806">
                  <c:v>9.3413099999999999E-2</c:v>
                </c:pt>
                <c:pt idx="3807">
                  <c:v>9.3448900000000001E-2</c:v>
                </c:pt>
                <c:pt idx="3808">
                  <c:v>9.3549599999999997E-2</c:v>
                </c:pt>
                <c:pt idx="3809">
                  <c:v>9.3025399999999994E-2</c:v>
                </c:pt>
                <c:pt idx="3810">
                  <c:v>9.3511800000000006E-2</c:v>
                </c:pt>
                <c:pt idx="3811">
                  <c:v>9.2897400000000005E-2</c:v>
                </c:pt>
                <c:pt idx="3812">
                  <c:v>9.3138799999999994E-2</c:v>
                </c:pt>
                <c:pt idx="3813">
                  <c:v>9.2987899999999998E-2</c:v>
                </c:pt>
                <c:pt idx="3814">
                  <c:v>9.2655500000000002E-2</c:v>
                </c:pt>
                <c:pt idx="3815">
                  <c:v>9.2983399999999994E-2</c:v>
                </c:pt>
                <c:pt idx="3816">
                  <c:v>9.2397800000000002E-2</c:v>
                </c:pt>
                <c:pt idx="3817">
                  <c:v>9.2687800000000001E-2</c:v>
                </c:pt>
                <c:pt idx="3818">
                  <c:v>9.2391600000000004E-2</c:v>
                </c:pt>
                <c:pt idx="3819">
                  <c:v>9.2252200000000006E-2</c:v>
                </c:pt>
                <c:pt idx="3820">
                  <c:v>9.2378100000000005E-2</c:v>
                </c:pt>
                <c:pt idx="3821">
                  <c:v>9.196E-2</c:v>
                </c:pt>
                <c:pt idx="3822">
                  <c:v>9.2127100000000003E-2</c:v>
                </c:pt>
                <c:pt idx="3823">
                  <c:v>9.1860200000000003E-2</c:v>
                </c:pt>
                <c:pt idx="3824">
                  <c:v>9.1724399999999998E-2</c:v>
                </c:pt>
                <c:pt idx="3825">
                  <c:v>9.1763300000000006E-2</c:v>
                </c:pt>
                <c:pt idx="3826">
                  <c:v>9.1423500000000005E-2</c:v>
                </c:pt>
                <c:pt idx="3827">
                  <c:v>9.1486899999999996E-2</c:v>
                </c:pt>
                <c:pt idx="3828">
                  <c:v>9.1301599999999997E-2</c:v>
                </c:pt>
                <c:pt idx="3829">
                  <c:v>9.1098299999999993E-2</c:v>
                </c:pt>
                <c:pt idx="3830">
                  <c:v>9.1186699999999996E-2</c:v>
                </c:pt>
                <c:pt idx="3831">
                  <c:v>9.0805499999999997E-2</c:v>
                </c:pt>
                <c:pt idx="3832">
                  <c:v>9.0889200000000003E-2</c:v>
                </c:pt>
                <c:pt idx="3833">
                  <c:v>9.0672299999999997E-2</c:v>
                </c:pt>
                <c:pt idx="3834">
                  <c:v>9.0457200000000001E-2</c:v>
                </c:pt>
                <c:pt idx="3835">
                  <c:v>9.0542200000000003E-2</c:v>
                </c:pt>
                <c:pt idx="3836">
                  <c:v>9.01087E-2</c:v>
                </c:pt>
                <c:pt idx="3837">
                  <c:v>9.0247499999999994E-2</c:v>
                </c:pt>
                <c:pt idx="3838">
                  <c:v>8.99446E-2</c:v>
                </c:pt>
                <c:pt idx="3839">
                  <c:v>8.9815900000000004E-2</c:v>
                </c:pt>
                <c:pt idx="3840">
                  <c:v>8.98254E-2</c:v>
                </c:pt>
                <c:pt idx="3841">
                  <c:v>8.94369E-2</c:v>
                </c:pt>
                <c:pt idx="3842">
                  <c:v>8.9558499999999999E-2</c:v>
                </c:pt>
                <c:pt idx="3843">
                  <c:v>8.9213799999999996E-2</c:v>
                </c:pt>
                <c:pt idx="3844">
                  <c:v>8.9129200000000006E-2</c:v>
                </c:pt>
                <c:pt idx="3845">
                  <c:v>8.9044899999999996E-2</c:v>
                </c:pt>
                <c:pt idx="3846">
                  <c:v>8.8719699999999999E-2</c:v>
                </c:pt>
                <c:pt idx="3847">
                  <c:v>8.8773599999999994E-2</c:v>
                </c:pt>
                <c:pt idx="3848">
                  <c:v>8.8456900000000005E-2</c:v>
                </c:pt>
                <c:pt idx="3849">
                  <c:v>8.8369400000000001E-2</c:v>
                </c:pt>
                <c:pt idx="3850">
                  <c:v>8.8265700000000002E-2</c:v>
                </c:pt>
                <c:pt idx="3851">
                  <c:v>8.7967900000000002E-2</c:v>
                </c:pt>
                <c:pt idx="3852">
                  <c:v>8.7987599999999999E-2</c:v>
                </c:pt>
                <c:pt idx="3853">
                  <c:v>8.76802E-2</c:v>
                </c:pt>
                <c:pt idx="3854">
                  <c:v>8.7570499999999996E-2</c:v>
                </c:pt>
                <c:pt idx="3855">
                  <c:v>8.7435100000000002E-2</c:v>
                </c:pt>
                <c:pt idx="3856">
                  <c:v>8.7121299999999999E-2</c:v>
                </c:pt>
                <c:pt idx="3857">
                  <c:v>8.7158799999999995E-2</c:v>
                </c:pt>
                <c:pt idx="3858">
                  <c:v>8.6903099999999997E-2</c:v>
                </c:pt>
                <c:pt idx="3859">
                  <c:v>8.6882000000000001E-2</c:v>
                </c:pt>
                <c:pt idx="3860">
                  <c:v>8.6710200000000001E-2</c:v>
                </c:pt>
                <c:pt idx="3861">
                  <c:v>8.6377499999999996E-2</c:v>
                </c:pt>
                <c:pt idx="3862">
                  <c:v>8.6282600000000001E-2</c:v>
                </c:pt>
                <c:pt idx="3863">
                  <c:v>8.5896299999999995E-2</c:v>
                </c:pt>
                <c:pt idx="3864">
                  <c:v>8.5771399999999998E-2</c:v>
                </c:pt>
                <c:pt idx="3865">
                  <c:v>8.5504200000000002E-2</c:v>
                </c:pt>
                <c:pt idx="3866">
                  <c:v>8.5224599999999998E-2</c:v>
                </c:pt>
                <c:pt idx="3867">
                  <c:v>8.5076899999999997E-2</c:v>
                </c:pt>
                <c:pt idx="3868">
                  <c:v>8.4738599999999997E-2</c:v>
                </c:pt>
                <c:pt idx="3869">
                  <c:v>8.4575600000000001E-2</c:v>
                </c:pt>
                <c:pt idx="3870">
                  <c:v>8.4316299999999997E-2</c:v>
                </c:pt>
                <c:pt idx="3871">
                  <c:v>8.4051200000000006E-2</c:v>
                </c:pt>
                <c:pt idx="3872">
                  <c:v>8.3863599999999996E-2</c:v>
                </c:pt>
                <c:pt idx="3873">
                  <c:v>8.3557699999999999E-2</c:v>
                </c:pt>
                <c:pt idx="3874">
                  <c:v>8.3334699999999998E-2</c:v>
                </c:pt>
                <c:pt idx="3875">
                  <c:v>8.31007E-2</c:v>
                </c:pt>
                <c:pt idx="3876">
                  <c:v>8.2793500000000006E-2</c:v>
                </c:pt>
                <c:pt idx="3877">
                  <c:v>8.26157E-2</c:v>
                </c:pt>
                <c:pt idx="3878">
                  <c:v>8.2302600000000004E-2</c:v>
                </c:pt>
                <c:pt idx="3879">
                  <c:v>8.2074999999999995E-2</c:v>
                </c:pt>
                <c:pt idx="3880">
                  <c:v>8.1855399999999995E-2</c:v>
                </c:pt>
                <c:pt idx="3881">
                  <c:v>8.1526799999999996E-2</c:v>
                </c:pt>
                <c:pt idx="3882">
                  <c:v>8.1366099999999997E-2</c:v>
                </c:pt>
                <c:pt idx="3883">
                  <c:v>8.1016000000000005E-2</c:v>
                </c:pt>
                <c:pt idx="3884">
                  <c:v>8.0801999999999999E-2</c:v>
                </c:pt>
                <c:pt idx="3885">
                  <c:v>8.0542799999999998E-2</c:v>
                </c:pt>
                <c:pt idx="3886">
                  <c:v>8.0221899999999999E-2</c:v>
                </c:pt>
                <c:pt idx="3887">
                  <c:v>8.0044100000000007E-2</c:v>
                </c:pt>
                <c:pt idx="3888">
                  <c:v>7.9691399999999996E-2</c:v>
                </c:pt>
                <c:pt idx="3889">
                  <c:v>7.9490099999999994E-2</c:v>
                </c:pt>
                <c:pt idx="3890">
                  <c:v>7.9209399999999999E-2</c:v>
                </c:pt>
                <c:pt idx="3891">
                  <c:v>7.8916399999999998E-2</c:v>
                </c:pt>
                <c:pt idx="3892">
                  <c:v>7.8703700000000001E-2</c:v>
                </c:pt>
                <c:pt idx="3893">
                  <c:v>7.8368800000000002E-2</c:v>
                </c:pt>
                <c:pt idx="3894">
                  <c:v>7.8136700000000003E-2</c:v>
                </c:pt>
                <c:pt idx="3895">
                  <c:v>7.7847600000000003E-2</c:v>
                </c:pt>
                <c:pt idx="3896">
                  <c:v>7.7549400000000004E-2</c:v>
                </c:pt>
                <c:pt idx="3897">
                  <c:v>7.7313499999999993E-2</c:v>
                </c:pt>
                <c:pt idx="3898">
                  <c:v>7.6997700000000002E-2</c:v>
                </c:pt>
                <c:pt idx="3899">
                  <c:v>7.6743000000000006E-2</c:v>
                </c:pt>
                <c:pt idx="3900">
                  <c:v>7.6475500000000002E-2</c:v>
                </c:pt>
                <c:pt idx="3901">
                  <c:v>7.6163499999999995E-2</c:v>
                </c:pt>
                <c:pt idx="3902">
                  <c:v>7.5928300000000004E-2</c:v>
                </c:pt>
                <c:pt idx="3903">
                  <c:v>7.5607099999999997E-2</c:v>
                </c:pt>
                <c:pt idx="3904">
                  <c:v>7.5328699999999998E-2</c:v>
                </c:pt>
                <c:pt idx="3905">
                  <c:v>7.5062000000000004E-2</c:v>
                </c:pt>
                <c:pt idx="3906">
                  <c:v>7.47255E-2</c:v>
                </c:pt>
                <c:pt idx="3907">
                  <c:v>7.4493799999999999E-2</c:v>
                </c:pt>
                <c:pt idx="3908">
                  <c:v>7.4165200000000001E-2</c:v>
                </c:pt>
                <c:pt idx="3909">
                  <c:v>7.3886300000000002E-2</c:v>
                </c:pt>
                <c:pt idx="3910">
                  <c:v>7.3629399999999998E-2</c:v>
                </c:pt>
                <c:pt idx="3911">
                  <c:v>7.3281799999999994E-2</c:v>
                </c:pt>
                <c:pt idx="3912">
                  <c:v>7.3058700000000004E-2</c:v>
                </c:pt>
                <c:pt idx="3913">
                  <c:v>7.2711700000000004E-2</c:v>
                </c:pt>
                <c:pt idx="3914">
                  <c:v>7.2422899999999998E-2</c:v>
                </c:pt>
                <c:pt idx="3915">
                  <c:v>7.2158799999999995E-2</c:v>
                </c:pt>
                <c:pt idx="3916">
                  <c:v>7.1787199999999995E-2</c:v>
                </c:pt>
                <c:pt idx="3917">
                  <c:v>7.1574899999999997E-2</c:v>
                </c:pt>
                <c:pt idx="3918">
                  <c:v>7.1206900000000004E-2</c:v>
                </c:pt>
                <c:pt idx="3919">
                  <c:v>7.0935700000000004E-2</c:v>
                </c:pt>
                <c:pt idx="3920">
                  <c:v>7.0666599999999996E-2</c:v>
                </c:pt>
                <c:pt idx="3921">
                  <c:v>7.0292999999999994E-2</c:v>
                </c:pt>
                <c:pt idx="3922">
                  <c:v>7.0091100000000003E-2</c:v>
                </c:pt>
                <c:pt idx="3923">
                  <c:v>6.9691199999999995E-2</c:v>
                </c:pt>
                <c:pt idx="3924">
                  <c:v>6.9435200000000002E-2</c:v>
                </c:pt>
                <c:pt idx="3925">
                  <c:v>6.9129200000000002E-2</c:v>
                </c:pt>
                <c:pt idx="3926">
                  <c:v>6.8762199999999996E-2</c:v>
                </c:pt>
                <c:pt idx="3927">
                  <c:v>6.8547300000000005E-2</c:v>
                </c:pt>
                <c:pt idx="3928">
                  <c:v>6.8140800000000001E-2</c:v>
                </c:pt>
                <c:pt idx="3929">
                  <c:v>6.7903000000000005E-2</c:v>
                </c:pt>
                <c:pt idx="3930">
                  <c:v>6.7577600000000002E-2</c:v>
                </c:pt>
                <c:pt idx="3931">
                  <c:v>6.72349E-2</c:v>
                </c:pt>
                <c:pt idx="3932">
                  <c:v>6.6995600000000002E-2</c:v>
                </c:pt>
                <c:pt idx="3933">
                  <c:v>6.6594200000000006E-2</c:v>
                </c:pt>
                <c:pt idx="3934">
                  <c:v>6.6339800000000004E-2</c:v>
                </c:pt>
                <c:pt idx="3935">
                  <c:v>6.6001900000000002E-2</c:v>
                </c:pt>
                <c:pt idx="3936">
                  <c:v>6.5654000000000004E-2</c:v>
                </c:pt>
                <c:pt idx="3937">
                  <c:v>6.5402299999999997E-2</c:v>
                </c:pt>
                <c:pt idx="3938">
                  <c:v>6.5008300000000005E-2</c:v>
                </c:pt>
                <c:pt idx="3939">
                  <c:v>6.4747799999999994E-2</c:v>
                </c:pt>
                <c:pt idx="3940">
                  <c:v>6.4422699999999999E-2</c:v>
                </c:pt>
                <c:pt idx="3941">
                  <c:v>6.4063499999999995E-2</c:v>
                </c:pt>
                <c:pt idx="3942">
                  <c:v>6.3822299999999998E-2</c:v>
                </c:pt>
                <c:pt idx="3943">
                  <c:v>6.3405100000000006E-2</c:v>
                </c:pt>
                <c:pt idx="3944">
                  <c:v>6.3147400000000006E-2</c:v>
                </c:pt>
                <c:pt idx="3945">
                  <c:v>6.2802200000000002E-2</c:v>
                </c:pt>
                <c:pt idx="3946">
                  <c:v>6.2431500000000001E-2</c:v>
                </c:pt>
                <c:pt idx="3947">
                  <c:v>6.21998E-2</c:v>
                </c:pt>
                <c:pt idx="3948">
                  <c:v>6.1757300000000001E-2</c:v>
                </c:pt>
                <c:pt idx="3949">
                  <c:v>6.1534499999999999E-2</c:v>
                </c:pt>
                <c:pt idx="3950">
                  <c:v>6.1159499999999999E-2</c:v>
                </c:pt>
                <c:pt idx="3951">
                  <c:v>6.0815000000000001E-2</c:v>
                </c:pt>
                <c:pt idx="3952">
                  <c:v>6.0568799999999999E-2</c:v>
                </c:pt>
                <c:pt idx="3953">
                  <c:v>6.0113300000000001E-2</c:v>
                </c:pt>
                <c:pt idx="3954">
                  <c:v>5.9903100000000001E-2</c:v>
                </c:pt>
                <c:pt idx="3955">
                  <c:v>5.9480999999999999E-2</c:v>
                </c:pt>
                <c:pt idx="3956">
                  <c:v>5.9167600000000001E-2</c:v>
                </c:pt>
                <c:pt idx="3957">
                  <c:v>5.8882999999999998E-2</c:v>
                </c:pt>
                <c:pt idx="3958">
                  <c:v>5.8448E-2</c:v>
                </c:pt>
                <c:pt idx="3959">
                  <c:v>5.8237700000000003E-2</c:v>
                </c:pt>
                <c:pt idx="3960">
                  <c:v>5.7804800000000003E-2</c:v>
                </c:pt>
                <c:pt idx="3961">
                  <c:v>5.7519199999999999E-2</c:v>
                </c:pt>
                <c:pt idx="3962">
                  <c:v>5.72007E-2</c:v>
                </c:pt>
                <c:pt idx="3963">
                  <c:v>5.6786299999999998E-2</c:v>
                </c:pt>
                <c:pt idx="3964">
                  <c:v>5.6547500000000001E-2</c:v>
                </c:pt>
                <c:pt idx="3965">
                  <c:v>5.6108999999999999E-2</c:v>
                </c:pt>
                <c:pt idx="3966">
                  <c:v>5.58226E-2</c:v>
                </c:pt>
                <c:pt idx="3967">
                  <c:v>5.5485399999999997E-2</c:v>
                </c:pt>
                <c:pt idx="3968">
                  <c:v>5.5086700000000002E-2</c:v>
                </c:pt>
                <c:pt idx="3969">
                  <c:v>5.4839100000000002E-2</c:v>
                </c:pt>
                <c:pt idx="3970">
                  <c:v>5.4409100000000002E-2</c:v>
                </c:pt>
                <c:pt idx="3971">
                  <c:v>5.4126399999999998E-2</c:v>
                </c:pt>
                <c:pt idx="3972">
                  <c:v>5.3781000000000002E-2</c:v>
                </c:pt>
                <c:pt idx="3973">
                  <c:v>5.3380999999999998E-2</c:v>
                </c:pt>
                <c:pt idx="3974">
                  <c:v>5.31212E-2</c:v>
                </c:pt>
                <c:pt idx="3975">
                  <c:v>5.2677399999999999E-2</c:v>
                </c:pt>
                <c:pt idx="3976">
                  <c:v>5.23963E-2</c:v>
                </c:pt>
                <c:pt idx="3977">
                  <c:v>5.2034900000000002E-2</c:v>
                </c:pt>
                <c:pt idx="3978">
                  <c:v>5.1644200000000001E-2</c:v>
                </c:pt>
                <c:pt idx="3979">
                  <c:v>5.1385899999999998E-2</c:v>
                </c:pt>
                <c:pt idx="3980">
                  <c:v>5.0938499999999998E-2</c:v>
                </c:pt>
                <c:pt idx="3981">
                  <c:v>5.0674799999999999E-2</c:v>
                </c:pt>
                <c:pt idx="3982">
                  <c:v>5.0291500000000003E-2</c:v>
                </c:pt>
                <c:pt idx="3983">
                  <c:v>4.9911999999999998E-2</c:v>
                </c:pt>
                <c:pt idx="3984">
                  <c:v>4.9634400000000002E-2</c:v>
                </c:pt>
                <c:pt idx="3985">
                  <c:v>4.9176900000000003E-2</c:v>
                </c:pt>
                <c:pt idx="3986">
                  <c:v>4.8917700000000001E-2</c:v>
                </c:pt>
                <c:pt idx="3987">
                  <c:v>4.8509499999999997E-2</c:v>
                </c:pt>
                <c:pt idx="3988">
                  <c:v>4.8154500000000003E-2</c:v>
                </c:pt>
                <c:pt idx="3989">
                  <c:v>4.7861599999999997E-2</c:v>
                </c:pt>
                <c:pt idx="3990">
                  <c:v>4.7416699999999999E-2</c:v>
                </c:pt>
                <c:pt idx="3991">
                  <c:v>4.71636E-2</c:v>
                </c:pt>
                <c:pt idx="3992">
                  <c:v>4.6737399999999998E-2</c:v>
                </c:pt>
                <c:pt idx="3993">
                  <c:v>4.6398099999999998E-2</c:v>
                </c:pt>
                <c:pt idx="3994">
                  <c:v>4.6075400000000002E-2</c:v>
                </c:pt>
                <c:pt idx="3995">
                  <c:v>4.5636200000000002E-2</c:v>
                </c:pt>
                <c:pt idx="3996">
                  <c:v>4.5372299999999997E-2</c:v>
                </c:pt>
                <c:pt idx="3997">
                  <c:v>4.4934700000000001E-2</c:v>
                </c:pt>
                <c:pt idx="3998">
                  <c:v>4.4613600000000003E-2</c:v>
                </c:pt>
                <c:pt idx="3999">
                  <c:v>4.4274099999999997E-2</c:v>
                </c:pt>
                <c:pt idx="4000">
                  <c:v>4.3855999999999999E-2</c:v>
                </c:pt>
                <c:pt idx="4001">
                  <c:v>4.3585600000000002E-2</c:v>
                </c:pt>
                <c:pt idx="4002">
                  <c:v>4.3143599999999997E-2</c:v>
                </c:pt>
                <c:pt idx="4003">
                  <c:v>4.2829100000000002E-2</c:v>
                </c:pt>
                <c:pt idx="4004">
                  <c:v>4.2464300000000003E-2</c:v>
                </c:pt>
                <c:pt idx="4005">
                  <c:v>4.2053800000000002E-2</c:v>
                </c:pt>
                <c:pt idx="4006">
                  <c:v>4.1765499999999997E-2</c:v>
                </c:pt>
                <c:pt idx="4007">
                  <c:v>4.13228E-2</c:v>
                </c:pt>
                <c:pt idx="4008">
                  <c:v>4.10166E-2</c:v>
                </c:pt>
                <c:pt idx="4009">
                  <c:v>4.0642600000000001E-2</c:v>
                </c:pt>
                <c:pt idx="4010">
                  <c:v>4.0250899999999999E-2</c:v>
                </c:pt>
                <c:pt idx="4011">
                  <c:v>3.9954799999999999E-2</c:v>
                </c:pt>
                <c:pt idx="4012">
                  <c:v>3.9514000000000001E-2</c:v>
                </c:pt>
                <c:pt idx="4013">
                  <c:v>3.9208600000000003E-2</c:v>
                </c:pt>
                <c:pt idx="4014">
                  <c:v>3.8815099999999998E-2</c:v>
                </c:pt>
                <c:pt idx="4015">
                  <c:v>3.8427200000000002E-2</c:v>
                </c:pt>
                <c:pt idx="4016">
                  <c:v>3.8115999999999997E-2</c:v>
                </c:pt>
                <c:pt idx="4017">
                  <c:v>3.7675300000000002E-2</c:v>
                </c:pt>
                <c:pt idx="4018">
                  <c:v>3.7377500000000001E-2</c:v>
                </c:pt>
                <c:pt idx="4019">
                  <c:v>3.6975399999999999E-2</c:v>
                </c:pt>
                <c:pt idx="4020">
                  <c:v>3.6606899999999998E-2</c:v>
                </c:pt>
                <c:pt idx="4021">
                  <c:v>3.6285299999999999E-2</c:v>
                </c:pt>
                <c:pt idx="4022">
                  <c:v>3.5848499999999998E-2</c:v>
                </c:pt>
                <c:pt idx="4023">
                  <c:v>3.5550400000000003E-2</c:v>
                </c:pt>
                <c:pt idx="4024">
                  <c:v>3.5127600000000002E-2</c:v>
                </c:pt>
                <c:pt idx="4025">
                  <c:v>3.47687E-2</c:v>
                </c:pt>
                <c:pt idx="4026">
                  <c:v>3.4423099999999998E-2</c:v>
                </c:pt>
                <c:pt idx="4027">
                  <c:v>3.3996400000000003E-2</c:v>
                </c:pt>
                <c:pt idx="4028">
                  <c:v>3.3702999999999997E-2</c:v>
                </c:pt>
                <c:pt idx="4029">
                  <c:v>3.32789E-2</c:v>
                </c:pt>
                <c:pt idx="4030">
                  <c:v>3.2927999999999999E-2</c:v>
                </c:pt>
                <c:pt idx="4031">
                  <c:v>3.2548899999999999E-2</c:v>
                </c:pt>
                <c:pt idx="4032">
                  <c:v>3.2161500000000003E-2</c:v>
                </c:pt>
                <c:pt idx="4033">
                  <c:v>3.20258E-2</c:v>
                </c:pt>
                <c:pt idx="4034">
                  <c:v>3.1724200000000001E-2</c:v>
                </c:pt>
                <c:pt idx="4035">
                  <c:v>3.13359E-2</c:v>
                </c:pt>
                <c:pt idx="4036">
                  <c:v>3.11291E-2</c:v>
                </c:pt>
                <c:pt idx="4037">
                  <c:v>3.0736099999999999E-2</c:v>
                </c:pt>
                <c:pt idx="4038">
                  <c:v>3.0447599999999998E-2</c:v>
                </c:pt>
                <c:pt idx="4039">
                  <c:v>3.01996E-2</c:v>
                </c:pt>
                <c:pt idx="4040">
                  <c:v>2.9761699999999999E-2</c:v>
                </c:pt>
                <c:pt idx="4041">
                  <c:v>2.9613799999999999E-2</c:v>
                </c:pt>
                <c:pt idx="4042">
                  <c:v>2.9165199999999999E-2</c:v>
                </c:pt>
                <c:pt idx="4043">
                  <c:v>2.8915699999999999E-2</c:v>
                </c:pt>
                <c:pt idx="4044">
                  <c:v>2.86369E-2</c:v>
                </c:pt>
                <c:pt idx="4045">
                  <c:v>2.8188899999999999E-2</c:v>
                </c:pt>
                <c:pt idx="4046">
                  <c:v>2.8072900000000001E-2</c:v>
                </c:pt>
                <c:pt idx="4047">
                  <c:v>2.7555699999999999E-2</c:v>
                </c:pt>
                <c:pt idx="4048">
                  <c:v>2.73978E-2</c:v>
                </c:pt>
                <c:pt idx="4049">
                  <c:v>2.7028300000000002E-2</c:v>
                </c:pt>
                <c:pt idx="4050">
                  <c:v>2.6667199999999999E-2</c:v>
                </c:pt>
                <c:pt idx="4051">
                  <c:v>2.64998E-2</c:v>
                </c:pt>
                <c:pt idx="4052">
                  <c:v>2.5993800000000001E-2</c:v>
                </c:pt>
                <c:pt idx="4053">
                  <c:v>2.58607E-2</c:v>
                </c:pt>
                <c:pt idx="4054">
                  <c:v>2.5419500000000001E-2</c:v>
                </c:pt>
                <c:pt idx="4055">
                  <c:v>2.5139399999999999E-2</c:v>
                </c:pt>
                <c:pt idx="4056">
                  <c:v>2.4877699999999999E-2</c:v>
                </c:pt>
                <c:pt idx="4057">
                  <c:v>2.4446300000000001E-2</c:v>
                </c:pt>
                <c:pt idx="4058">
                  <c:v>2.4269200000000001E-2</c:v>
                </c:pt>
                <c:pt idx="4059">
                  <c:v>2.38459E-2</c:v>
                </c:pt>
                <c:pt idx="4060">
                  <c:v>2.3588000000000001E-2</c:v>
                </c:pt>
                <c:pt idx="4061">
                  <c:v>2.32879E-2</c:v>
                </c:pt>
                <c:pt idx="4062">
                  <c:v>2.29035E-2</c:v>
                </c:pt>
                <c:pt idx="4063">
                  <c:v>2.26727E-2</c:v>
                </c:pt>
                <c:pt idx="4064">
                  <c:v>2.22797E-2</c:v>
                </c:pt>
                <c:pt idx="4065">
                  <c:v>2.19904E-2</c:v>
                </c:pt>
                <c:pt idx="4066">
                  <c:v>2.1697500000000002E-2</c:v>
                </c:pt>
                <c:pt idx="4067">
                  <c:v>2.1309499999999999E-2</c:v>
                </c:pt>
                <c:pt idx="4068">
                  <c:v>2.10826E-2</c:v>
                </c:pt>
                <c:pt idx="4069">
                  <c:v>2.0693400000000001E-2</c:v>
                </c:pt>
                <c:pt idx="4070">
                  <c:v>2.0410000000000001E-2</c:v>
                </c:pt>
                <c:pt idx="4071">
                  <c:v>2.0118400000000002E-2</c:v>
                </c:pt>
                <c:pt idx="4072">
                  <c:v>1.9723399999999999E-2</c:v>
                </c:pt>
                <c:pt idx="4073">
                  <c:v>1.9506800000000001E-2</c:v>
                </c:pt>
                <c:pt idx="4074">
                  <c:v>1.9086800000000001E-2</c:v>
                </c:pt>
                <c:pt idx="4075">
                  <c:v>1.8830900000000001E-2</c:v>
                </c:pt>
                <c:pt idx="4076">
                  <c:v>1.8501199999999999E-2</c:v>
                </c:pt>
                <c:pt idx="4077">
                  <c:v>1.8138700000000001E-2</c:v>
                </c:pt>
                <c:pt idx="4078">
                  <c:v>1.7906499999999999E-2</c:v>
                </c:pt>
                <c:pt idx="4079">
                  <c:v>1.7493600000000002E-2</c:v>
                </c:pt>
                <c:pt idx="4080">
                  <c:v>1.72572E-2</c:v>
                </c:pt>
                <c:pt idx="4081">
                  <c:v>1.6897599999999999E-2</c:v>
                </c:pt>
                <c:pt idx="4082">
                  <c:v>1.6573000000000001E-2</c:v>
                </c:pt>
                <c:pt idx="4083">
                  <c:v>1.6296499999999998E-2</c:v>
                </c:pt>
                <c:pt idx="4084">
                  <c:v>1.5911000000000002E-2</c:v>
                </c:pt>
                <c:pt idx="4085">
                  <c:v>1.56502E-2</c:v>
                </c:pt>
                <c:pt idx="4086">
                  <c:v>1.52946E-2</c:v>
                </c:pt>
                <c:pt idx="4087">
                  <c:v>1.49785E-2</c:v>
                </c:pt>
                <c:pt idx="4088">
                  <c:v>1.46888E-2</c:v>
                </c:pt>
                <c:pt idx="4089">
                  <c:v>1.43275E-2</c:v>
                </c:pt>
                <c:pt idx="4090">
                  <c:v>1.40503E-2</c:v>
                </c:pt>
                <c:pt idx="4091">
                  <c:v>1.37121E-2</c:v>
                </c:pt>
                <c:pt idx="4092">
                  <c:v>1.33823E-2</c:v>
                </c:pt>
                <c:pt idx="4093">
                  <c:v>1.3098500000000001E-2</c:v>
                </c:pt>
                <c:pt idx="4094">
                  <c:v>1.27239E-2</c:v>
                </c:pt>
                <c:pt idx="4095">
                  <c:v>1.24525E-2</c:v>
                </c:pt>
                <c:pt idx="4096">
                  <c:v>1.2103300000000001E-2</c:v>
                </c:pt>
                <c:pt idx="4097">
                  <c:v>1.17822E-2</c:v>
                </c:pt>
                <c:pt idx="4098">
                  <c:v>1.14982E-2</c:v>
                </c:pt>
                <c:pt idx="4099">
                  <c:v>1.11235E-2</c:v>
                </c:pt>
                <c:pt idx="4100">
                  <c:v>1.08681E-2</c:v>
                </c:pt>
                <c:pt idx="4101">
                  <c:v>1.0496500000000001E-2</c:v>
                </c:pt>
                <c:pt idx="4102">
                  <c:v>1.02004E-2</c:v>
                </c:pt>
                <c:pt idx="4103" formatCode="0.00E+00">
                  <c:v>9.8789499999999992E-3</c:v>
                </c:pt>
                <c:pt idx="4104" formatCode="0.00E+00">
                  <c:v>9.5288500000000002E-3</c:v>
                </c:pt>
                <c:pt idx="4105" formatCode="0.00E+00">
                  <c:v>9.2610699999999997E-3</c:v>
                </c:pt>
                <c:pt idx="4106" formatCode="0.00E+00">
                  <c:v>8.8929899999999999E-3</c:v>
                </c:pt>
                <c:pt idx="4107" formatCode="0.00E+00">
                  <c:v>8.5871100000000002E-3</c:v>
                </c:pt>
                <c:pt idx="4108" formatCode="0.00E+00">
                  <c:v>8.2257000000000007E-3</c:v>
                </c:pt>
                <c:pt idx="4109" formatCode="0.00E+00">
                  <c:v>8.1192999999999994E-3</c:v>
                </c:pt>
                <c:pt idx="4110" formatCode="0.00E+00">
                  <c:v>8.0096400000000002E-3</c:v>
                </c:pt>
                <c:pt idx="4111" formatCode="0.00E+00">
                  <c:v>7.5930399999999997E-3</c:v>
                </c:pt>
                <c:pt idx="4112" formatCode="0.00E+00">
                  <c:v>7.5333300000000004E-3</c:v>
                </c:pt>
                <c:pt idx="4113" formatCode="0.00E+00">
                  <c:v>7.2116200000000002E-3</c:v>
                </c:pt>
                <c:pt idx="4114" formatCode="0.00E+00">
                  <c:v>6.9381099999999999E-3</c:v>
                </c:pt>
                <c:pt idx="4115" formatCode="0.00E+00">
                  <c:v>6.8702299999999997E-3</c:v>
                </c:pt>
                <c:pt idx="4116" formatCode="0.00E+00">
                  <c:v>6.3946000000000003E-3</c:v>
                </c:pt>
                <c:pt idx="4117" formatCode="0.00E+00">
                  <c:v>6.4067400000000002E-3</c:v>
                </c:pt>
                <c:pt idx="4118" formatCode="0.00E+00">
                  <c:v>6.0132800000000002E-3</c:v>
                </c:pt>
                <c:pt idx="4119" formatCode="0.00E+00">
                  <c:v>5.8059000000000001E-3</c:v>
                </c:pt>
                <c:pt idx="4120" formatCode="0.00E+00">
                  <c:v>5.7097500000000004E-3</c:v>
                </c:pt>
                <c:pt idx="4121" formatCode="0.00E+00">
                  <c:v>5.2206400000000003E-3</c:v>
                </c:pt>
                <c:pt idx="4122" formatCode="0.00E+00">
                  <c:v>5.3006900000000003E-3</c:v>
                </c:pt>
                <c:pt idx="4123" formatCode="0.00E+00">
                  <c:v>4.78971E-3</c:v>
                </c:pt>
                <c:pt idx="4124" formatCode="0.00E+00">
                  <c:v>4.7224199999999997E-3</c:v>
                </c:pt>
                <c:pt idx="4125" formatCode="0.00E+00">
                  <c:v>4.4814499999999997E-3</c:v>
                </c:pt>
                <c:pt idx="4126" formatCode="0.00E+00">
                  <c:v>4.1011399999999996E-3</c:v>
                </c:pt>
                <c:pt idx="4127" formatCode="0.00E+00">
                  <c:v>4.12956E-3</c:v>
                </c:pt>
                <c:pt idx="4128" formatCode="0.00E+00">
                  <c:v>3.6041900000000002E-3</c:v>
                </c:pt>
                <c:pt idx="4129" formatCode="0.00E+00">
                  <c:v>3.6263100000000002E-3</c:v>
                </c:pt>
                <c:pt idx="4130" formatCode="0.00E+00">
                  <c:v>3.2555599999999998E-3</c:v>
                </c:pt>
                <c:pt idx="4131" formatCode="0.00E+00">
                  <c:v>3.0287299999999999E-3</c:v>
                </c:pt>
                <c:pt idx="4132" formatCode="0.00E+00">
                  <c:v>2.91603E-3</c:v>
                </c:pt>
                <c:pt idx="4133" formatCode="0.00E+00">
                  <c:v>2.4912300000000001E-3</c:v>
                </c:pt>
                <c:pt idx="4134" formatCode="0.00E+00">
                  <c:v>2.4781E-3</c:v>
                </c:pt>
                <c:pt idx="4135" formatCode="0.00E+00">
                  <c:v>2.0815400000000002E-3</c:v>
                </c:pt>
                <c:pt idx="4136" formatCode="0.00E+00">
                  <c:v>1.8984099999999999E-3</c:v>
                </c:pt>
                <c:pt idx="4137" formatCode="0.00E+00">
                  <c:v>1.67947E-3</c:v>
                </c:pt>
                <c:pt idx="4138" formatCode="0.00E+00">
                  <c:v>1.5812199999999999E-3</c:v>
                </c:pt>
                <c:pt idx="4139" formatCode="0.00E+00">
                  <c:v>1.6783900000000001E-3</c:v>
                </c:pt>
                <c:pt idx="4140" formatCode="0.00E+00">
                  <c:v>1.2566299999999999E-3</c:v>
                </c:pt>
                <c:pt idx="4141" formatCode="0.00E+00">
                  <c:v>1.3361899999999999E-3</c:v>
                </c:pt>
                <c:pt idx="4142" formatCode="0.00E+00">
                  <c:v>1.12353E-3</c:v>
                </c:pt>
                <c:pt idx="4143" formatCode="0.00E+00">
                  <c:v>8.7154400000000003E-4</c:v>
                </c:pt>
                <c:pt idx="4144" formatCode="0.00E+00">
                  <c:v>9.953169999999999E-4</c:v>
                </c:pt>
                <c:pt idx="4145" formatCode="0.00E+00">
                  <c:v>5.1338299999999996E-4</c:v>
                </c:pt>
                <c:pt idx="4146" formatCode="0.00E+00">
                  <c:v>6.8086500000000001E-4</c:v>
                </c:pt>
                <c:pt idx="4147" formatCode="0.00E+00">
                  <c:v>3.68826E-4</c:v>
                </c:pt>
                <c:pt idx="4148" formatCode="0.00E+00">
                  <c:v>2.0597399999999999E-4</c:v>
                </c:pt>
                <c:pt idx="4149" formatCode="0.00E+00">
                  <c:v>2.9107500000000001E-4</c:v>
                </c:pt>
                <c:pt idx="4150" formatCode="0.00E+00">
                  <c:v>-2.1472799999999999E-4</c:v>
                </c:pt>
                <c:pt idx="4151" formatCode="0.00E+00">
                  <c:v>5.7318999999999998E-5</c:v>
                </c:pt>
                <c:pt idx="4152" formatCode="0.00E+00">
                  <c:v>-4.21631E-4</c:v>
                </c:pt>
                <c:pt idx="4153" formatCode="0.00E+00">
                  <c:v>-3.85356E-4</c:v>
                </c:pt>
                <c:pt idx="4154" formatCode="0.00E+00">
                  <c:v>-4.9193700000000002E-4</c:v>
                </c:pt>
                <c:pt idx="4155" formatCode="0.00E+00">
                  <c:v>-8.6198299999999998E-4</c:v>
                </c:pt>
                <c:pt idx="4156" formatCode="0.00E+00">
                  <c:v>-6.3951299999999997E-4</c:v>
                </c:pt>
                <c:pt idx="4157" formatCode="0.00E+00">
                  <c:v>-1.1681199999999999E-3</c:v>
                </c:pt>
                <c:pt idx="4158" formatCode="0.00E+00">
                  <c:v>-9.8841599999999999E-4</c:v>
                </c:pt>
                <c:pt idx="4159" formatCode="0.00E+00">
                  <c:v>-1.29246E-3</c:v>
                </c:pt>
                <c:pt idx="4160" formatCode="0.00E+00">
                  <c:v>-1.4444600000000001E-3</c:v>
                </c:pt>
                <c:pt idx="4161" formatCode="0.00E+00">
                  <c:v>-1.405E-3</c:v>
                </c:pt>
                <c:pt idx="4162" formatCode="0.00E+00">
                  <c:v>-1.8160400000000001E-3</c:v>
                </c:pt>
                <c:pt idx="4163" formatCode="0.00E+00">
                  <c:v>-1.66825E-3</c:v>
                </c:pt>
                <c:pt idx="4164" formatCode="0.00E+00">
                  <c:v>-2.0255400000000002E-3</c:v>
                </c:pt>
                <c:pt idx="4165" formatCode="0.00E+00">
                  <c:v>-2.0632099999999998E-3</c:v>
                </c:pt>
                <c:pt idx="4166" formatCode="0.00E+00">
                  <c:v>-2.16869E-3</c:v>
                </c:pt>
                <c:pt idx="4167" formatCode="0.00E+00">
                  <c:v>-2.4381099999999998E-3</c:v>
                </c:pt>
                <c:pt idx="4168" formatCode="0.00E+00">
                  <c:v>-2.3968800000000001E-3</c:v>
                </c:pt>
                <c:pt idx="4169" formatCode="0.00E+00">
                  <c:v>-2.6889000000000001E-3</c:v>
                </c:pt>
                <c:pt idx="4170" formatCode="0.00E+00">
                  <c:v>-2.7406900000000001E-3</c:v>
                </c:pt>
                <c:pt idx="4171" formatCode="0.00E+00">
                  <c:v>-2.8616000000000002E-3</c:v>
                </c:pt>
                <c:pt idx="4172" formatCode="0.00E+00">
                  <c:v>-3.0973799999999998E-3</c:v>
                </c:pt>
                <c:pt idx="4173" formatCode="0.00E+00">
                  <c:v>-3.08888E-3</c:v>
                </c:pt>
                <c:pt idx="4174" formatCode="0.00E+00">
                  <c:v>-3.3594499999999999E-3</c:v>
                </c:pt>
                <c:pt idx="4175" formatCode="0.00E+00">
                  <c:v>-3.4235099999999998E-3</c:v>
                </c:pt>
                <c:pt idx="4176" formatCode="0.00E+00">
                  <c:v>-3.53506E-3</c:v>
                </c:pt>
                <c:pt idx="4177" formatCode="0.00E+00">
                  <c:v>-3.7895200000000002E-3</c:v>
                </c:pt>
                <c:pt idx="4178" formatCode="0.00E+00">
                  <c:v>-3.7380199999999999E-3</c:v>
                </c:pt>
                <c:pt idx="4179" formatCode="0.00E+00">
                  <c:v>-4.0709400000000003E-3</c:v>
                </c:pt>
                <c:pt idx="4180" formatCode="0.00E+00">
                  <c:v>-4.04938E-3</c:v>
                </c:pt>
                <c:pt idx="4181" formatCode="0.00E+00">
                  <c:v>-4.2432499999999996E-3</c:v>
                </c:pt>
                <c:pt idx="4182" formatCode="0.00E+00">
                  <c:v>-4.4332399999999998E-3</c:v>
                </c:pt>
                <c:pt idx="4183" formatCode="0.00E+00">
                  <c:v>-4.4034499999999997E-3</c:v>
                </c:pt>
                <c:pt idx="4184" formatCode="0.00E+00">
                  <c:v>-4.7710599999999997E-3</c:v>
                </c:pt>
                <c:pt idx="4185" formatCode="0.00E+00">
                  <c:v>-4.6593399999999997E-3</c:v>
                </c:pt>
                <c:pt idx="4186" formatCode="0.00E+00">
                  <c:v>-4.98804E-3</c:v>
                </c:pt>
                <c:pt idx="4187" formatCode="0.00E+00">
                  <c:v>-5.02367E-3</c:v>
                </c:pt>
                <c:pt idx="4188" formatCode="0.00E+00">
                  <c:v>-5.1310499999999998E-3</c:v>
                </c:pt>
                <c:pt idx="4189" formatCode="0.00E+00">
                  <c:v>-5.4004300000000003E-3</c:v>
                </c:pt>
                <c:pt idx="4190" formatCode="0.00E+00">
                  <c:v>-5.3153999999999996E-3</c:v>
                </c:pt>
                <c:pt idx="4191" formatCode="0.00E+00">
                  <c:v>-5.6856399999999996E-3</c:v>
                </c:pt>
                <c:pt idx="4192" formatCode="0.00E+00">
                  <c:v>-5.6131499999999999E-3</c:v>
                </c:pt>
                <c:pt idx="4193" formatCode="0.00E+00">
                  <c:v>-5.8684200000000001E-3</c:v>
                </c:pt>
                <c:pt idx="4194" formatCode="0.00E+00">
                  <c:v>-5.9821300000000004E-3</c:v>
                </c:pt>
                <c:pt idx="4195" formatCode="0.00E+00">
                  <c:v>-6.0313199999999997E-3</c:v>
                </c:pt>
                <c:pt idx="4196" formatCode="0.00E+00">
                  <c:v>-6.3157999999999999E-3</c:v>
                </c:pt>
                <c:pt idx="4197" formatCode="0.00E+00">
                  <c:v>-6.2652599999999999E-3</c:v>
                </c:pt>
                <c:pt idx="4198" formatCode="0.00E+00">
                  <c:v>-6.5528599999999998E-3</c:v>
                </c:pt>
                <c:pt idx="4199" formatCode="0.00E+00">
                  <c:v>-6.5834300000000004E-3</c:v>
                </c:pt>
                <c:pt idx="4200" formatCode="0.00E+00">
                  <c:v>-6.7325099999999997E-3</c:v>
                </c:pt>
                <c:pt idx="4201" formatCode="0.00E+00">
                  <c:v>-6.9143499999999997E-3</c:v>
                </c:pt>
                <c:pt idx="4202" formatCode="0.00E+00">
                  <c:v>-6.9438399999999997E-3</c:v>
                </c:pt>
                <c:pt idx="4203" formatCode="0.00E+00">
                  <c:v>-7.1822600000000002E-3</c:v>
                </c:pt>
                <c:pt idx="4204" formatCode="0.00E+00">
                  <c:v>-7.2309899999999996E-3</c:v>
                </c:pt>
                <c:pt idx="4205" formatCode="0.00E+00">
                  <c:v>-7.38603E-3</c:v>
                </c:pt>
                <c:pt idx="4206" formatCode="0.00E+00">
                  <c:v>-7.5485600000000002E-3</c:v>
                </c:pt>
                <c:pt idx="4207" formatCode="0.00E+00">
                  <c:v>-7.5952600000000004E-3</c:v>
                </c:pt>
                <c:pt idx="4208" formatCode="0.00E+00">
                  <c:v>-7.8181199999999996E-3</c:v>
                </c:pt>
                <c:pt idx="4209" formatCode="0.00E+00">
                  <c:v>-7.8725900000000005E-3</c:v>
                </c:pt>
                <c:pt idx="4210" formatCode="0.00E+00">
                  <c:v>-8.0171500000000007E-3</c:v>
                </c:pt>
                <c:pt idx="4211" formatCode="0.00E+00">
                  <c:v>-8.1968500000000003E-3</c:v>
                </c:pt>
                <c:pt idx="4212" formatCode="0.00E+00">
                  <c:v>-8.2069799999999991E-3</c:v>
                </c:pt>
                <c:pt idx="4213" formatCode="0.00E+00">
                  <c:v>-8.4854000000000006E-3</c:v>
                </c:pt>
                <c:pt idx="4214" formatCode="0.00E+00">
                  <c:v>-8.4692099999999996E-3</c:v>
                </c:pt>
                <c:pt idx="4215" formatCode="0.00E+00">
                  <c:v>-8.6846200000000005E-3</c:v>
                </c:pt>
                <c:pt idx="4216" formatCode="0.00E+00">
                  <c:v>-8.8081800000000005E-3</c:v>
                </c:pt>
                <c:pt idx="4217" formatCode="0.00E+00">
                  <c:v>-8.8373099999999993E-3</c:v>
                </c:pt>
                <c:pt idx="4218" formatCode="0.00E+00">
                  <c:v>-9.1402199999999992E-3</c:v>
                </c:pt>
                <c:pt idx="4219" formatCode="0.00E+00">
                  <c:v>-9.0474000000000006E-3</c:v>
                </c:pt>
                <c:pt idx="4220" formatCode="0.00E+00">
                  <c:v>-9.3747399999999995E-3</c:v>
                </c:pt>
                <c:pt idx="4221" formatCode="0.00E+00">
                  <c:v>-9.3655100000000005E-3</c:v>
                </c:pt>
                <c:pt idx="4222" formatCode="0.00E+00">
                  <c:v>-9.5159000000000007E-3</c:v>
                </c:pt>
                <c:pt idx="4223" formatCode="0.00E+00">
                  <c:v>-9.7319199999999998E-3</c:v>
                </c:pt>
                <c:pt idx="4224" formatCode="0.00E+00">
                  <c:v>-9.6678800000000002E-3</c:v>
                </c:pt>
                <c:pt idx="4225">
                  <c:v>-1.0029100000000001E-2</c:v>
                </c:pt>
                <c:pt idx="4226" formatCode="0.00E+00">
                  <c:v>-9.9263800000000003E-3</c:v>
                </c:pt>
                <c:pt idx="4227">
                  <c:v>-1.02065E-2</c:v>
                </c:pt>
                <c:pt idx="4228">
                  <c:v>-1.02799E-2</c:v>
                </c:pt>
                <c:pt idx="4229">
                  <c:v>-1.0336100000000001E-2</c:v>
                </c:pt>
                <c:pt idx="4230">
                  <c:v>-1.06169E-2</c:v>
                </c:pt>
                <c:pt idx="4231">
                  <c:v>-1.0534999999999999E-2</c:v>
                </c:pt>
                <c:pt idx="4232">
                  <c:v>-1.0847000000000001E-2</c:v>
                </c:pt>
                <c:pt idx="4233">
                  <c:v>-1.08433E-2</c:v>
                </c:pt>
                <c:pt idx="4234">
                  <c:v>-1.0996499999999999E-2</c:v>
                </c:pt>
                <c:pt idx="4235">
                  <c:v>-1.1180000000000001E-2</c:v>
                </c:pt>
                <c:pt idx="4236">
                  <c:v>-1.11739E-2</c:v>
                </c:pt>
                <c:pt idx="4237">
                  <c:v>-1.1439899999999999E-2</c:v>
                </c:pt>
                <c:pt idx="4238">
                  <c:v>-1.14479E-2</c:v>
                </c:pt>
                <c:pt idx="4239">
                  <c:v>-1.1610199999999999E-2</c:v>
                </c:pt>
                <c:pt idx="4240">
                  <c:v>-1.17673E-2</c:v>
                </c:pt>
                <c:pt idx="4241">
                  <c:v>-1.17847E-2</c:v>
                </c:pt>
                <c:pt idx="4242">
                  <c:v>-1.20336E-2</c:v>
                </c:pt>
                <c:pt idx="4243">
                  <c:v>-1.2049600000000001E-2</c:v>
                </c:pt>
                <c:pt idx="4244">
                  <c:v>-1.21955E-2</c:v>
                </c:pt>
                <c:pt idx="4245">
                  <c:v>-1.23637E-2</c:v>
                </c:pt>
                <c:pt idx="4246">
                  <c:v>-1.23686E-2</c:v>
                </c:pt>
                <c:pt idx="4247">
                  <c:v>-1.26877E-2</c:v>
                </c:pt>
                <c:pt idx="4248">
                  <c:v>-1.26088E-2</c:v>
                </c:pt>
                <c:pt idx="4249">
                  <c:v>-1.25688E-2</c:v>
                </c:pt>
                <c:pt idx="4250">
                  <c:v>-1.2507799999999999E-2</c:v>
                </c:pt>
                <c:pt idx="4251">
                  <c:v>-1.2576199999999999E-2</c:v>
                </c:pt>
                <c:pt idx="4252">
                  <c:v>-1.2650099999999999E-2</c:v>
                </c:pt>
                <c:pt idx="4253">
                  <c:v>-1.2531799999999999E-2</c:v>
                </c:pt>
                <c:pt idx="4254">
                  <c:v>-1.27878E-2</c:v>
                </c:pt>
                <c:pt idx="4255">
                  <c:v>-1.25562E-2</c:v>
                </c:pt>
                <c:pt idx="4256">
                  <c:v>-1.2807199999999999E-2</c:v>
                </c:pt>
                <c:pt idx="4257">
                  <c:v>-1.27116E-2</c:v>
                </c:pt>
                <c:pt idx="4258">
                  <c:v>-1.2715199999999999E-2</c:v>
                </c:pt>
                <c:pt idx="4259">
                  <c:v>-1.2914699999999999E-2</c:v>
                </c:pt>
                <c:pt idx="4260">
                  <c:v>-1.265E-2</c:v>
                </c:pt>
                <c:pt idx="4261">
                  <c:v>-1.30153E-2</c:v>
                </c:pt>
                <c:pt idx="4262">
                  <c:v>-1.2733299999999999E-2</c:v>
                </c:pt>
                <c:pt idx="4263">
                  <c:v>-1.29604E-2</c:v>
                </c:pt>
                <c:pt idx="4264">
                  <c:v>-1.2936100000000001E-2</c:v>
                </c:pt>
                <c:pt idx="4265">
                  <c:v>-1.28542E-2</c:v>
                </c:pt>
                <c:pt idx="4266">
                  <c:v>-1.3108699999999999E-2</c:v>
                </c:pt>
                <c:pt idx="4267">
                  <c:v>-1.28442E-2</c:v>
                </c:pt>
                <c:pt idx="4268">
                  <c:v>-1.31416E-2</c:v>
                </c:pt>
                <c:pt idx="4269">
                  <c:v>-1.29677E-2</c:v>
                </c:pt>
                <c:pt idx="4270">
                  <c:v>-1.30776E-2</c:v>
                </c:pt>
                <c:pt idx="4271">
                  <c:v>-1.31307E-2</c:v>
                </c:pt>
                <c:pt idx="4272">
                  <c:v>-1.30399E-2</c:v>
                </c:pt>
                <c:pt idx="4273">
                  <c:v>-1.32021E-2</c:v>
                </c:pt>
                <c:pt idx="4274">
                  <c:v>-1.3088900000000001E-2</c:v>
                </c:pt>
                <c:pt idx="4275">
                  <c:v>-1.3224E-2</c:v>
                </c:pt>
                <c:pt idx="4276">
                  <c:v>-1.3234599999999999E-2</c:v>
                </c:pt>
                <c:pt idx="4277">
                  <c:v>-1.30359E-2</c:v>
                </c:pt>
                <c:pt idx="4278">
                  <c:v>-1.28836E-2</c:v>
                </c:pt>
                <c:pt idx="4279">
                  <c:v>-1.29785E-2</c:v>
                </c:pt>
                <c:pt idx="4280">
                  <c:v>-1.2719599999999999E-2</c:v>
                </c:pt>
                <c:pt idx="4281">
                  <c:v>-1.2804899999999999E-2</c:v>
                </c:pt>
                <c:pt idx="4282">
                  <c:v>-1.2686899999999999E-2</c:v>
                </c:pt>
                <c:pt idx="4283">
                  <c:v>-1.25281E-2</c:v>
                </c:pt>
                <c:pt idx="4284">
                  <c:v>-1.2690099999999999E-2</c:v>
                </c:pt>
                <c:pt idx="4285">
                  <c:v>-1.2300800000000001E-2</c:v>
                </c:pt>
                <c:pt idx="4286">
                  <c:v>-1.25649E-2</c:v>
                </c:pt>
                <c:pt idx="4287">
                  <c:v>-1.22419E-2</c:v>
                </c:pt>
                <c:pt idx="4288">
                  <c:v>-1.22752E-2</c:v>
                </c:pt>
                <c:pt idx="4289">
                  <c:v>-1.22895E-2</c:v>
                </c:pt>
                <c:pt idx="4290">
                  <c:v>-1.19661E-2</c:v>
                </c:pt>
                <c:pt idx="4291">
                  <c:v>-1.2256899999999999E-2</c:v>
                </c:pt>
                <c:pt idx="4292">
                  <c:v>-1.1811200000000001E-2</c:v>
                </c:pt>
                <c:pt idx="4293">
                  <c:v>-1.2037600000000001E-2</c:v>
                </c:pt>
                <c:pt idx="4294">
                  <c:v>-1.1822300000000001E-2</c:v>
                </c:pt>
                <c:pt idx="4295">
                  <c:v>-1.17187E-2</c:v>
                </c:pt>
                <c:pt idx="4296">
                  <c:v>-1.18391E-2</c:v>
                </c:pt>
                <c:pt idx="4297">
                  <c:v>-1.14822E-2</c:v>
                </c:pt>
                <c:pt idx="4298">
                  <c:v>-1.1709499999999999E-2</c:v>
                </c:pt>
                <c:pt idx="4299">
                  <c:v>-1.14062E-2</c:v>
                </c:pt>
                <c:pt idx="4300">
                  <c:v>-1.14477E-2</c:v>
                </c:pt>
                <c:pt idx="4301">
                  <c:v>-1.13933E-2</c:v>
                </c:pt>
                <c:pt idx="4302">
                  <c:v>-1.12011E-2</c:v>
                </c:pt>
                <c:pt idx="4303">
                  <c:v>-1.12975E-2</c:v>
                </c:pt>
                <c:pt idx="4304">
                  <c:v>-1.1073E-2</c:v>
                </c:pt>
                <c:pt idx="4305">
                  <c:v>-1.10887E-2</c:v>
                </c:pt>
                <c:pt idx="4306">
                  <c:v>-1.1014700000000001E-2</c:v>
                </c:pt>
                <c:pt idx="4307">
                  <c:v>-1.0870899999999999E-2</c:v>
                </c:pt>
                <c:pt idx="4308">
                  <c:v>-1.09021E-2</c:v>
                </c:pt>
                <c:pt idx="4309">
                  <c:v>-1.07426E-2</c:v>
                </c:pt>
                <c:pt idx="4310">
                  <c:v>-1.06929E-2</c:v>
                </c:pt>
                <c:pt idx="4311">
                  <c:v>-1.0678699999999999E-2</c:v>
                </c:pt>
                <c:pt idx="4312">
                  <c:v>-1.0474499999999999E-2</c:v>
                </c:pt>
                <c:pt idx="4313">
                  <c:v>-1.05649E-2</c:v>
                </c:pt>
                <c:pt idx="4314">
                  <c:v>-1.0345099999999999E-2</c:v>
                </c:pt>
                <c:pt idx="4315">
                  <c:v>-1.0345399999999999E-2</c:v>
                </c:pt>
                <c:pt idx="4316">
                  <c:v>-1.03093E-2</c:v>
                </c:pt>
                <c:pt idx="4317">
                  <c:v>-1.0101499999999999E-2</c:v>
                </c:pt>
                <c:pt idx="4318">
                  <c:v>-1.0217E-2</c:v>
                </c:pt>
                <c:pt idx="4319" formatCode="0.00E+00">
                  <c:v>-9.8742199999999995E-3</c:v>
                </c:pt>
                <c:pt idx="4320" formatCode="0.00E+00">
                  <c:v>-9.9642600000000008E-3</c:v>
                </c:pt>
                <c:pt idx="4321" formatCode="0.00E+00">
                  <c:v>-9.8036900000000003E-3</c:v>
                </c:pt>
                <c:pt idx="4322" formatCode="0.00E+00">
                  <c:v>-9.7467600000000001E-3</c:v>
                </c:pt>
                <c:pt idx="4323" formatCode="0.00E+00">
                  <c:v>-9.83033E-3</c:v>
                </c:pt>
                <c:pt idx="4324" formatCode="0.00E+00">
                  <c:v>-9.5828900000000002E-3</c:v>
                </c:pt>
                <c:pt idx="4325" formatCode="0.00E+00">
                  <c:v>-9.7476799999999999E-3</c:v>
                </c:pt>
                <c:pt idx="4326" formatCode="0.00E+00">
                  <c:v>-9.5178799999999994E-3</c:v>
                </c:pt>
                <c:pt idx="4327" formatCode="0.00E+00">
                  <c:v>-9.5724199999999999E-3</c:v>
                </c:pt>
                <c:pt idx="4328" formatCode="0.00E+00">
                  <c:v>-9.5138299999999992E-3</c:v>
                </c:pt>
                <c:pt idx="4329" formatCode="0.00E+00">
                  <c:v>-9.3911600000000008E-3</c:v>
                </c:pt>
                <c:pt idx="4330" formatCode="0.00E+00">
                  <c:v>-9.4650700000000008E-3</c:v>
                </c:pt>
                <c:pt idx="4331" formatCode="0.00E+00">
                  <c:v>-9.2829599999999998E-3</c:v>
                </c:pt>
                <c:pt idx="4332" formatCode="0.00E+00">
                  <c:v>-9.3364799999999994E-3</c:v>
                </c:pt>
                <c:pt idx="4333" formatCode="0.00E+00">
                  <c:v>-9.2359399999999998E-3</c:v>
                </c:pt>
                <c:pt idx="4334" formatCode="0.00E+00">
                  <c:v>-9.1824899999999997E-3</c:v>
                </c:pt>
                <c:pt idx="4335" formatCode="0.00E+00">
                  <c:v>-9.1745100000000003E-3</c:v>
                </c:pt>
                <c:pt idx="4336" formatCode="0.00E+00">
                  <c:v>-9.07115E-3</c:v>
                </c:pt>
                <c:pt idx="4337" formatCode="0.00E+00">
                  <c:v>-9.0562899999999998E-3</c:v>
                </c:pt>
                <c:pt idx="4338" formatCode="0.00E+00">
                  <c:v>-9.0059100000000007E-3</c:v>
                </c:pt>
                <c:pt idx="4339" formatCode="0.00E+00">
                  <c:v>-8.9168100000000007E-3</c:v>
                </c:pt>
                <c:pt idx="4340" formatCode="0.00E+00">
                  <c:v>-8.9294600000000002E-3</c:v>
                </c:pt>
                <c:pt idx="4341" formatCode="0.00E+00">
                  <c:v>-8.8153299999999997E-3</c:v>
                </c:pt>
                <c:pt idx="4342" formatCode="0.00E+00">
                  <c:v>-8.80038E-3</c:v>
                </c:pt>
                <c:pt idx="4343" formatCode="0.00E+00">
                  <c:v>-8.7613499999999993E-3</c:v>
                </c:pt>
                <c:pt idx="4344" formatCode="0.00E+00">
                  <c:v>-8.6448099999999993E-3</c:v>
                </c:pt>
                <c:pt idx="4345" formatCode="0.00E+00">
                  <c:v>-8.7024900000000002E-3</c:v>
                </c:pt>
                <c:pt idx="4346" formatCode="0.00E+00">
                  <c:v>-8.5234300000000002E-3</c:v>
                </c:pt>
                <c:pt idx="4347" formatCode="0.00E+00">
                  <c:v>-8.5867099999999991E-3</c:v>
                </c:pt>
                <c:pt idx="4348" formatCode="0.00E+00">
                  <c:v>-8.4626000000000007E-3</c:v>
                </c:pt>
                <c:pt idx="4349" formatCode="0.00E+00">
                  <c:v>-8.4217800000000002E-3</c:v>
                </c:pt>
                <c:pt idx="4350" formatCode="0.00E+00">
                  <c:v>-8.4265699999999995E-3</c:v>
                </c:pt>
                <c:pt idx="4351" formatCode="0.00E+00">
                  <c:v>-8.2635299999999998E-3</c:v>
                </c:pt>
                <c:pt idx="4352" formatCode="0.00E+00">
                  <c:v>-8.3518800000000008E-3</c:v>
                </c:pt>
                <c:pt idx="4353" formatCode="0.00E+00">
                  <c:v>-8.1557699999999997E-3</c:v>
                </c:pt>
                <c:pt idx="4354" formatCode="0.00E+00">
                  <c:v>-8.22524E-3</c:v>
                </c:pt>
                <c:pt idx="4355" formatCode="0.00E+00">
                  <c:v>-8.1112000000000007E-3</c:v>
                </c:pt>
                <c:pt idx="4356" formatCode="0.00E+00">
                  <c:v>-8.0615099999999992E-3</c:v>
                </c:pt>
                <c:pt idx="4357" formatCode="0.00E+00">
                  <c:v>-8.0190799999999996E-3</c:v>
                </c:pt>
                <c:pt idx="4358" formatCode="0.00E+00">
                  <c:v>-7.8469300000000002E-3</c:v>
                </c:pt>
                <c:pt idx="4359" formatCode="0.00E+00">
                  <c:v>-7.9026099999999991E-3</c:v>
                </c:pt>
                <c:pt idx="4360" formatCode="0.00E+00">
                  <c:v>-7.7648600000000002E-3</c:v>
                </c:pt>
                <c:pt idx="4361" formatCode="0.00E+00">
                  <c:v>-7.8503800000000006E-3</c:v>
                </c:pt>
                <c:pt idx="4362" formatCode="0.00E+00">
                  <c:v>-7.7495000000000003E-3</c:v>
                </c:pt>
                <c:pt idx="4363" formatCode="0.00E+00">
                  <c:v>-7.7631499999999999E-3</c:v>
                </c:pt>
                <c:pt idx="4364" formatCode="0.00E+00">
                  <c:v>-7.7280500000000002E-3</c:v>
                </c:pt>
                <c:pt idx="4365" formatCode="0.00E+00">
                  <c:v>-7.6770800000000002E-3</c:v>
                </c:pt>
                <c:pt idx="4366" formatCode="0.00E+00">
                  <c:v>-7.7046500000000004E-3</c:v>
                </c:pt>
                <c:pt idx="4367" formatCode="0.00E+00">
                  <c:v>-7.6054699999999996E-3</c:v>
                </c:pt>
                <c:pt idx="4368" formatCode="0.00E+00">
                  <c:v>-7.6620600000000001E-3</c:v>
                </c:pt>
                <c:pt idx="4369" formatCode="0.00E+00">
                  <c:v>-7.5521800000000004E-3</c:v>
                </c:pt>
                <c:pt idx="4370" formatCode="0.00E+00">
                  <c:v>-7.59941E-3</c:v>
                </c:pt>
                <c:pt idx="4371" formatCode="0.00E+00">
                  <c:v>-7.5177999999999998E-3</c:v>
                </c:pt>
                <c:pt idx="4372" formatCode="0.00E+00">
                  <c:v>-7.5213199999999997E-3</c:v>
                </c:pt>
                <c:pt idx="4373" formatCode="0.00E+00">
                  <c:v>-7.4921700000000003E-3</c:v>
                </c:pt>
                <c:pt idx="4374" formatCode="0.00E+00">
                  <c:v>-7.4408699999999996E-3</c:v>
                </c:pt>
                <c:pt idx="4375" formatCode="0.00E+00">
                  <c:v>-7.4618899999999997E-3</c:v>
                </c:pt>
                <c:pt idx="4376" formatCode="0.00E+00">
                  <c:v>-7.3704399999999998E-3</c:v>
                </c:pt>
                <c:pt idx="4377" formatCode="0.00E+00">
                  <c:v>-7.4169199999999996E-3</c:v>
                </c:pt>
                <c:pt idx="4378" formatCode="0.00E+00">
                  <c:v>-7.31477E-3</c:v>
                </c:pt>
                <c:pt idx="4379" formatCode="0.00E+00">
                  <c:v>-7.3574599999999997E-3</c:v>
                </c:pt>
                <c:pt idx="4380" formatCode="0.00E+00">
                  <c:v>-7.2729800000000001E-3</c:v>
                </c:pt>
                <c:pt idx="4381" formatCode="0.00E+00">
                  <c:v>-7.2853099999999997E-3</c:v>
                </c:pt>
                <c:pt idx="4382" formatCode="0.00E+00">
                  <c:v>-7.2424000000000004E-3</c:v>
                </c:pt>
                <c:pt idx="4383" formatCode="0.00E+00">
                  <c:v>-7.20186E-3</c:v>
                </c:pt>
                <c:pt idx="4384" formatCode="0.00E+00">
                  <c:v>-7.22027E-3</c:v>
                </c:pt>
                <c:pt idx="4385" formatCode="0.00E+00">
                  <c:v>-7.1153400000000004E-3</c:v>
                </c:pt>
                <c:pt idx="4386" formatCode="0.00E+00">
                  <c:v>-7.1917200000000004E-3</c:v>
                </c:pt>
                <c:pt idx="4387" formatCode="0.00E+00">
                  <c:v>-7.0461999999999999E-3</c:v>
                </c:pt>
                <c:pt idx="4388" formatCode="0.00E+00">
                  <c:v>-7.1328700000000004E-3</c:v>
                </c:pt>
                <c:pt idx="4389" formatCode="0.00E+00">
                  <c:v>-7.0172200000000002E-3</c:v>
                </c:pt>
                <c:pt idx="4390" formatCode="0.00E+00">
                  <c:v>-7.0321100000000003E-3</c:v>
                </c:pt>
                <c:pt idx="4391" formatCode="0.00E+00">
                  <c:v>-7.02266E-3</c:v>
                </c:pt>
                <c:pt idx="4392" formatCode="0.00E+00">
                  <c:v>-6.9128699999999998E-3</c:v>
                </c:pt>
                <c:pt idx="4393" formatCode="0.00E+00">
                  <c:v>-7.02105E-3</c:v>
                </c:pt>
                <c:pt idx="4394" formatCode="0.00E+00">
                  <c:v>-6.8271299999999998E-3</c:v>
                </c:pt>
                <c:pt idx="4395" formatCode="0.00E+00">
                  <c:v>-6.9640700000000002E-3</c:v>
                </c:pt>
                <c:pt idx="4396" formatCode="0.00E+00">
                  <c:v>-6.8071399999999997E-3</c:v>
                </c:pt>
                <c:pt idx="4397" formatCode="0.00E+00">
                  <c:v>-6.8450200000000003E-3</c:v>
                </c:pt>
                <c:pt idx="4398" formatCode="0.00E+00">
                  <c:v>-6.8298999999999999E-3</c:v>
                </c:pt>
                <c:pt idx="4399" formatCode="0.00E+00">
                  <c:v>-6.7147099999999996E-3</c:v>
                </c:pt>
                <c:pt idx="4400" formatCode="0.00E+00">
                  <c:v>-6.8301200000000003E-3</c:v>
                </c:pt>
                <c:pt idx="4401" formatCode="0.00E+00">
                  <c:v>-6.6354400000000003E-3</c:v>
                </c:pt>
                <c:pt idx="4402" formatCode="0.00E+00">
                  <c:v>-6.7617199999999997E-3</c:v>
                </c:pt>
                <c:pt idx="4403" formatCode="0.00E+00">
                  <c:v>-6.6233899999999998E-3</c:v>
                </c:pt>
                <c:pt idx="4404" formatCode="0.00E+00">
                  <c:v>-6.6433300000000002E-3</c:v>
                </c:pt>
                <c:pt idx="4405" formatCode="0.00E+00">
                  <c:v>-6.6325899999999998E-3</c:v>
                </c:pt>
                <c:pt idx="4406" formatCode="0.00E+00">
                  <c:v>-6.5353599999999996E-3</c:v>
                </c:pt>
                <c:pt idx="4407" formatCode="0.00E+00">
                  <c:v>-6.6051900000000004E-3</c:v>
                </c:pt>
                <c:pt idx="4408" formatCode="0.00E+00">
                  <c:v>-6.4779399999999997E-3</c:v>
                </c:pt>
                <c:pt idx="4409" formatCode="0.00E+00">
                  <c:v>-6.5298700000000001E-3</c:v>
                </c:pt>
                <c:pt idx="4410" formatCode="0.00E+00">
                  <c:v>-6.4531399999999996E-3</c:v>
                </c:pt>
                <c:pt idx="4411" formatCode="0.00E+00">
                  <c:v>-6.44386E-3</c:v>
                </c:pt>
                <c:pt idx="4412" formatCode="0.00E+00">
                  <c:v>-6.4165300000000002E-3</c:v>
                </c:pt>
                <c:pt idx="4413" formatCode="0.00E+00">
                  <c:v>-6.3828899999999996E-3</c:v>
                </c:pt>
                <c:pt idx="4414" formatCode="0.00E+00">
                  <c:v>-6.3537200000000002E-3</c:v>
                </c:pt>
                <c:pt idx="4415" formatCode="0.00E+00">
                  <c:v>-6.3374900000000003E-3</c:v>
                </c:pt>
                <c:pt idx="4416" formatCode="0.00E+00">
                  <c:v>-6.29314E-3</c:v>
                </c:pt>
                <c:pt idx="4417" formatCode="0.00E+00">
                  <c:v>-6.2724699999999996E-3</c:v>
                </c:pt>
                <c:pt idx="4418" formatCode="0.00E+00">
                  <c:v>-6.2620599999999998E-3</c:v>
                </c:pt>
                <c:pt idx="4419" formatCode="0.00E+00">
                  <c:v>-6.18098E-3</c:v>
                </c:pt>
                <c:pt idx="4420" formatCode="0.00E+00">
                  <c:v>-6.2414699999999998E-3</c:v>
                </c:pt>
                <c:pt idx="4421" formatCode="0.00E+00">
                  <c:v>-6.1028499999999999E-3</c:v>
                </c:pt>
                <c:pt idx="4422" formatCode="0.00E+00">
                  <c:v>-6.18273E-3</c:v>
                </c:pt>
                <c:pt idx="4423" formatCode="0.00E+00">
                  <c:v>-6.0789599999999996E-3</c:v>
                </c:pt>
                <c:pt idx="4424" formatCode="0.00E+00">
                  <c:v>-6.0688599999999997E-3</c:v>
                </c:pt>
                <c:pt idx="4425" formatCode="0.00E+00">
                  <c:v>-6.0936699999999998E-3</c:v>
                </c:pt>
                <c:pt idx="4426" formatCode="0.00E+00">
                  <c:v>-5.9469800000000001E-3</c:v>
                </c:pt>
                <c:pt idx="4427" formatCode="0.00E+00">
                  <c:v>-6.0808600000000004E-3</c:v>
                </c:pt>
                <c:pt idx="4428" formatCode="0.00E+00">
                  <c:v>-5.8849000000000002E-3</c:v>
                </c:pt>
                <c:pt idx="4429" formatCode="0.00E+00">
                  <c:v>-5.9918599999999999E-3</c:v>
                </c:pt>
                <c:pt idx="4430" formatCode="0.00E+00">
                  <c:v>-5.8953599999999997E-3</c:v>
                </c:pt>
                <c:pt idx="4431" formatCode="0.00E+00">
                  <c:v>-5.8533300000000003E-3</c:v>
                </c:pt>
                <c:pt idx="4432" formatCode="0.00E+00">
                  <c:v>-5.9177199999999996E-3</c:v>
                </c:pt>
                <c:pt idx="4433" formatCode="0.00E+00">
                  <c:v>-5.7437299999999998E-3</c:v>
                </c:pt>
                <c:pt idx="4434" formatCode="0.00E+00">
                  <c:v>-5.8783699999999999E-3</c:v>
                </c:pt>
                <c:pt idx="4435" formatCode="0.00E+00">
                  <c:v>-5.7110900000000003E-3</c:v>
                </c:pt>
                <c:pt idx="4436" formatCode="0.00E+00">
                  <c:v>-5.7685499999999999E-3</c:v>
                </c:pt>
                <c:pt idx="4437" formatCode="0.00E+00">
                  <c:v>-5.7250900000000004E-3</c:v>
                </c:pt>
                <c:pt idx="4438" formatCode="0.00E+00">
                  <c:v>-5.6494700000000002E-3</c:v>
                </c:pt>
                <c:pt idx="4439" formatCode="0.00E+00">
                  <c:v>-5.7123800000000004E-3</c:v>
                </c:pt>
                <c:pt idx="4440" formatCode="0.00E+00">
                  <c:v>-5.5823000000000001E-3</c:v>
                </c:pt>
                <c:pt idx="4441" formatCode="0.00E+00">
                  <c:v>-5.6389700000000001E-3</c:v>
                </c:pt>
                <c:pt idx="4442" formatCode="0.00E+00">
                  <c:v>-5.5650600000000001E-3</c:v>
                </c:pt>
                <c:pt idx="4443" formatCode="0.00E+00">
                  <c:v>-5.5405100000000002E-3</c:v>
                </c:pt>
                <c:pt idx="4444" formatCode="0.00E+00">
                  <c:v>-5.5423199999999999E-3</c:v>
                </c:pt>
                <c:pt idx="4445" formatCode="0.00E+00">
                  <c:v>-5.4730899999999999E-3</c:v>
                </c:pt>
                <c:pt idx="4446" formatCode="0.00E+00">
                  <c:v>-5.4772500000000003E-3</c:v>
                </c:pt>
                <c:pt idx="4447" formatCode="0.00E+00">
                  <c:v>-5.4462099999999999E-3</c:v>
                </c:pt>
                <c:pt idx="4448" formatCode="0.00E+00">
                  <c:v>-5.3918899999999999E-3</c:v>
                </c:pt>
                <c:pt idx="4449" formatCode="0.00E+00">
                  <c:v>-5.4137500000000002E-3</c:v>
                </c:pt>
                <c:pt idx="4450" formatCode="0.00E+00">
                  <c:v>-5.3355499999999997E-3</c:v>
                </c:pt>
                <c:pt idx="4451" formatCode="0.00E+00">
                  <c:v>-5.3380800000000003E-3</c:v>
                </c:pt>
                <c:pt idx="4452" formatCode="0.00E+00">
                  <c:v>-5.3205600000000002E-3</c:v>
                </c:pt>
                <c:pt idx="4453" formatCode="0.00E+00">
                  <c:v>-5.2381499999999996E-3</c:v>
                </c:pt>
                <c:pt idx="4454" formatCode="0.00E+00">
                  <c:v>-5.3024099999999996E-3</c:v>
                </c:pt>
                <c:pt idx="4455" formatCode="0.00E+00">
                  <c:v>-5.1701300000000002E-3</c:v>
                </c:pt>
                <c:pt idx="4456" formatCode="0.00E+00">
                  <c:v>-5.2344899999999996E-3</c:v>
                </c:pt>
                <c:pt idx="4457" formatCode="0.00E+00">
                  <c:v>-5.1591900000000001E-3</c:v>
                </c:pt>
                <c:pt idx="4458" formatCode="0.00E+00">
                  <c:v>-5.1232300000000003E-3</c:v>
                </c:pt>
                <c:pt idx="4459" formatCode="0.00E+00">
                  <c:v>-5.1649299999999999E-3</c:v>
                </c:pt>
                <c:pt idx="4460" formatCode="0.00E+00">
                  <c:v>-5.0269499999999996E-3</c:v>
                </c:pt>
                <c:pt idx="4461" formatCode="0.00E+00">
                  <c:v>-5.1273200000000003E-3</c:v>
                </c:pt>
                <c:pt idx="4462" formatCode="0.00E+00">
                  <c:v>-4.9900300000000003E-3</c:v>
                </c:pt>
                <c:pt idx="4463" formatCode="0.00E+00">
                  <c:v>-5.0297700000000002E-3</c:v>
                </c:pt>
                <c:pt idx="4464" formatCode="0.00E+00">
                  <c:v>-4.9948600000000003E-3</c:v>
                </c:pt>
                <c:pt idx="4465" formatCode="0.00E+00">
                  <c:v>-4.9242899999999996E-3</c:v>
                </c:pt>
                <c:pt idx="4466" formatCode="0.00E+00">
                  <c:v>-4.9880699999999998E-3</c:v>
                </c:pt>
                <c:pt idx="4467" formatCode="0.00E+00">
                  <c:v>-4.8654600000000003E-3</c:v>
                </c:pt>
                <c:pt idx="4468" formatCode="0.00E+00">
                  <c:v>-4.9280900000000004E-3</c:v>
                </c:pt>
                <c:pt idx="4469" formatCode="0.00E+00">
                  <c:v>-4.8521299999999996E-3</c:v>
                </c:pt>
                <c:pt idx="4470" formatCode="0.00E+00">
                  <c:v>-4.83922E-3</c:v>
                </c:pt>
                <c:pt idx="4471" formatCode="0.00E+00">
                  <c:v>-4.8417800000000004E-3</c:v>
                </c:pt>
                <c:pt idx="4472" formatCode="0.00E+00">
                  <c:v>-4.7717100000000002E-3</c:v>
                </c:pt>
                <c:pt idx="4473" formatCode="0.00E+00">
                  <c:v>-4.79482E-3</c:v>
                </c:pt>
                <c:pt idx="4474" formatCode="0.00E+00">
                  <c:v>-4.7428399999999999E-3</c:v>
                </c:pt>
                <c:pt idx="4475" formatCode="0.00E+00">
                  <c:v>-4.7241399999999999E-3</c:v>
                </c:pt>
                <c:pt idx="4476" formatCode="0.00E+00">
                  <c:v>-4.7231599999999997E-3</c:v>
                </c:pt>
                <c:pt idx="4477" formatCode="0.00E+00">
                  <c:v>-4.6679800000000004E-3</c:v>
                </c:pt>
                <c:pt idx="4478" formatCode="0.00E+00">
                  <c:v>-4.6724599999999998E-3</c:v>
                </c:pt>
                <c:pt idx="4479" formatCode="0.00E+00">
                  <c:v>-4.6437300000000004E-3</c:v>
                </c:pt>
                <c:pt idx="4480" formatCode="0.00E+00">
                  <c:v>-4.59706E-3</c:v>
                </c:pt>
                <c:pt idx="4481" formatCode="0.00E+00">
                  <c:v>-4.6267299999999999E-3</c:v>
                </c:pt>
                <c:pt idx="4482" formatCode="0.00E+00">
                  <c:v>-4.5356499999999996E-3</c:v>
                </c:pt>
                <c:pt idx="4483" formatCode="0.00E+00">
                  <c:v>-4.5777700000000001E-3</c:v>
                </c:pt>
                <c:pt idx="4484" formatCode="0.00E+00">
                  <c:v>-4.5159299999999996E-3</c:v>
                </c:pt>
                <c:pt idx="4485" formatCode="0.00E+00">
                  <c:v>-4.4966299999999997E-3</c:v>
                </c:pt>
                <c:pt idx="4486" formatCode="0.00E+00">
                  <c:v>-4.5178800000000002E-3</c:v>
                </c:pt>
                <c:pt idx="4487" formatCode="0.00E+00">
                  <c:v>-4.4173299999999997E-3</c:v>
                </c:pt>
                <c:pt idx="4488" formatCode="0.00E+00">
                  <c:v>-4.4929899999999997E-3</c:v>
                </c:pt>
                <c:pt idx="4489" formatCode="0.00E+00">
                  <c:v>-4.3777399999999998E-3</c:v>
                </c:pt>
                <c:pt idx="4490" formatCode="0.00E+00">
                  <c:v>-4.42312E-3</c:v>
                </c:pt>
                <c:pt idx="4491" formatCode="0.00E+00">
                  <c:v>-4.3755499999999998E-3</c:v>
                </c:pt>
                <c:pt idx="4492" formatCode="0.00E+00">
                  <c:v>-4.33257E-3</c:v>
                </c:pt>
                <c:pt idx="4493" formatCode="0.00E+00">
                  <c:v>-4.3721599999999999E-3</c:v>
                </c:pt>
                <c:pt idx="4494" formatCode="0.00E+00">
                  <c:v>-4.2670900000000003E-3</c:v>
                </c:pt>
                <c:pt idx="4495" formatCode="0.00E+00">
                  <c:v>-4.3368599999999997E-3</c:v>
                </c:pt>
                <c:pt idx="4496" formatCode="0.00E+00">
                  <c:v>-4.2413099999999999E-3</c:v>
                </c:pt>
                <c:pt idx="4497" formatCode="0.00E+00">
                  <c:v>-4.26787E-3</c:v>
                </c:pt>
                <c:pt idx="4498" formatCode="0.00E+00">
                  <c:v>-4.2319899999999997E-3</c:v>
                </c:pt>
                <c:pt idx="4499" formatCode="0.00E+00">
                  <c:v>-4.19616E-3</c:v>
                </c:pt>
                <c:pt idx="4500" formatCode="0.00E+00">
                  <c:v>-4.2109199999999999E-3</c:v>
                </c:pt>
                <c:pt idx="4501" formatCode="0.00E+00">
                  <c:v>-4.1438600000000001E-3</c:v>
                </c:pt>
                <c:pt idx="4502" formatCode="0.00E+00">
                  <c:v>-4.1682300000000002E-3</c:v>
                </c:pt>
                <c:pt idx="4503" formatCode="0.00E+00">
                  <c:v>-4.1099300000000004E-3</c:v>
                </c:pt>
                <c:pt idx="4504" formatCode="0.00E+00">
                  <c:v>-4.1208900000000003E-3</c:v>
                </c:pt>
                <c:pt idx="4505" formatCode="0.00E+00">
                  <c:v>-4.0800699999999999E-3</c:v>
                </c:pt>
                <c:pt idx="4506" formatCode="0.00E+00">
                  <c:v>-4.07728E-3</c:v>
                </c:pt>
                <c:pt idx="4507" formatCode="0.00E+00">
                  <c:v>-4.0433099999999996E-3</c:v>
                </c:pt>
                <c:pt idx="4508" formatCode="0.00E+00">
                  <c:v>-4.0335199999999996E-3</c:v>
                </c:pt>
                <c:pt idx="4509" formatCode="0.00E+00">
                  <c:v>-4.0093799999999999E-3</c:v>
                </c:pt>
                <c:pt idx="4510" formatCode="0.00E+00">
                  <c:v>-3.9821500000000003E-3</c:v>
                </c:pt>
                <c:pt idx="4511" formatCode="0.00E+00">
                  <c:v>-3.9828800000000003E-3</c:v>
                </c:pt>
                <c:pt idx="4512" formatCode="0.00E+00">
                  <c:v>-3.9259200000000003E-3</c:v>
                </c:pt>
                <c:pt idx="4513" formatCode="0.00E+00">
                  <c:v>-3.9584199999999998E-3</c:v>
                </c:pt>
                <c:pt idx="4514" formatCode="0.00E+00">
                  <c:v>-3.88397E-3</c:v>
                </c:pt>
                <c:pt idx="4515" formatCode="0.00E+00">
                  <c:v>-3.91925E-3</c:v>
                </c:pt>
                <c:pt idx="4516" formatCode="0.00E+00">
                  <c:v>-3.8614399999999998E-3</c:v>
                </c:pt>
                <c:pt idx="4517" formatCode="0.00E+00">
                  <c:v>-3.8572400000000001E-3</c:v>
                </c:pt>
                <c:pt idx="4518" formatCode="0.00E+00">
                  <c:v>-3.8516599999999998E-3</c:v>
                </c:pt>
                <c:pt idx="4519" formatCode="0.00E+00">
                  <c:v>-3.7903699999999999E-3</c:v>
                </c:pt>
                <c:pt idx="4520" formatCode="0.00E+00">
                  <c:v>-3.8343700000000001E-3</c:v>
                </c:pt>
                <c:pt idx="4521" formatCode="0.00E+00">
                  <c:v>-3.7398700000000002E-3</c:v>
                </c:pt>
                <c:pt idx="4522" formatCode="0.00E+00">
                  <c:v>-3.7948700000000001E-3</c:v>
                </c:pt>
                <c:pt idx="4523" formatCode="0.00E+00">
                  <c:v>-3.7195499999999999E-3</c:v>
                </c:pt>
                <c:pt idx="4524" formatCode="0.00E+00">
                  <c:v>-3.73705E-3</c:v>
                </c:pt>
                <c:pt idx="4525" formatCode="0.00E+00">
                  <c:v>-3.7158899999999999E-3</c:v>
                </c:pt>
                <c:pt idx="4526" formatCode="0.00E+00">
                  <c:v>-3.6713900000000001E-3</c:v>
                </c:pt>
                <c:pt idx="4527" formatCode="0.00E+00">
                  <c:v>-3.7056799999999998E-3</c:v>
                </c:pt>
                <c:pt idx="4528" formatCode="0.00E+00">
                  <c:v>-3.6177900000000001E-3</c:v>
                </c:pt>
                <c:pt idx="4529" formatCode="0.00E+00">
                  <c:v>-3.6743700000000002E-3</c:v>
                </c:pt>
                <c:pt idx="4530" formatCode="0.00E+00">
                  <c:v>-3.58523E-3</c:v>
                </c:pt>
                <c:pt idx="4531" formatCode="0.00E+00">
                  <c:v>-3.6207000000000001E-3</c:v>
                </c:pt>
                <c:pt idx="4532" formatCode="0.00E+00">
                  <c:v>-3.5768000000000002E-3</c:v>
                </c:pt>
                <c:pt idx="4533" formatCode="0.00E+00">
                  <c:v>-3.5642899999999999E-3</c:v>
                </c:pt>
                <c:pt idx="4534" formatCode="0.00E+00">
                  <c:v>-3.57968E-3</c:v>
                </c:pt>
                <c:pt idx="4535" formatCode="0.00E+00">
                  <c:v>-3.5138700000000001E-3</c:v>
                </c:pt>
                <c:pt idx="4536" formatCode="0.00E+00">
                  <c:v>-3.5668200000000001E-3</c:v>
                </c:pt>
                <c:pt idx="4537" formatCode="0.00E+00">
                  <c:v>-3.4798099999999998E-3</c:v>
                </c:pt>
                <c:pt idx="4538" formatCode="0.00E+00">
                  <c:v>-3.5292100000000001E-3</c:v>
                </c:pt>
                <c:pt idx="4539" formatCode="0.00E+00">
                  <c:v>-3.4661100000000001E-3</c:v>
                </c:pt>
                <c:pt idx="4540" formatCode="0.00E+00">
                  <c:v>-3.47328E-3</c:v>
                </c:pt>
                <c:pt idx="4541" formatCode="0.00E+00">
                  <c:v>-3.4635299999999998E-3</c:v>
                </c:pt>
                <c:pt idx="4542" formatCode="0.00E+00">
                  <c:v>-3.421E-3</c:v>
                </c:pt>
                <c:pt idx="4543" formatCode="0.00E+00">
                  <c:v>-3.45714E-3</c:v>
                </c:pt>
                <c:pt idx="4544" formatCode="0.00E+00">
                  <c:v>-3.38697E-3</c:v>
                </c:pt>
                <c:pt idx="4545" formatCode="0.00E+00">
                  <c:v>-3.4307999999999999E-3</c:v>
                </c:pt>
                <c:pt idx="4546" formatCode="0.00E+00">
                  <c:v>-3.3695499999999998E-3</c:v>
                </c:pt>
                <c:pt idx="4547" formatCode="0.00E+00">
                  <c:v>-3.3877099999999999E-3</c:v>
                </c:pt>
                <c:pt idx="4548" formatCode="0.00E+00">
                  <c:v>-3.3581800000000001E-3</c:v>
                </c:pt>
                <c:pt idx="4549" formatCode="0.00E+00">
                  <c:v>-3.34162E-3</c:v>
                </c:pt>
                <c:pt idx="4550" formatCode="0.00E+00">
                  <c:v>-3.3421499999999999E-3</c:v>
                </c:pt>
                <c:pt idx="4551" formatCode="0.00E+00">
                  <c:v>-3.3049799999999999E-3</c:v>
                </c:pt>
                <c:pt idx="4552" formatCode="0.00E+00">
                  <c:v>-3.3233099999999999E-3</c:v>
                </c:pt>
                <c:pt idx="4553" formatCode="0.00E+00">
                  <c:v>-3.2786999999999998E-3</c:v>
                </c:pt>
                <c:pt idx="4554" formatCode="0.00E+00">
                  <c:v>-3.30161E-3</c:v>
                </c:pt>
                <c:pt idx="4555" formatCode="0.00E+00">
                  <c:v>-3.2540999999999998E-3</c:v>
                </c:pt>
                <c:pt idx="4556" formatCode="0.00E+00">
                  <c:v>-3.2741799999999998E-3</c:v>
                </c:pt>
                <c:pt idx="4557" formatCode="0.00E+00">
                  <c:v>-3.2331899999999999E-3</c:v>
                </c:pt>
                <c:pt idx="4558" formatCode="0.00E+00">
                  <c:v>-3.2360900000000001E-3</c:v>
                </c:pt>
                <c:pt idx="4559" formatCode="0.00E+00">
                  <c:v>-3.2208800000000002E-3</c:v>
                </c:pt>
                <c:pt idx="4560" formatCode="0.00E+00">
                  <c:v>-3.1888200000000002E-3</c:v>
                </c:pt>
                <c:pt idx="4561" formatCode="0.00E+00">
                  <c:v>-3.2166500000000002E-3</c:v>
                </c:pt>
                <c:pt idx="4562" formatCode="0.00E+00">
                  <c:v>-3.1493799999999998E-3</c:v>
                </c:pt>
                <c:pt idx="4563" formatCode="0.00E+00">
                  <c:v>-3.2037300000000001E-3</c:v>
                </c:pt>
                <c:pt idx="4564" formatCode="0.00E+00">
                  <c:v>-3.13073E-3</c:v>
                </c:pt>
                <c:pt idx="4565" formatCode="0.00E+00">
                  <c:v>-3.1642900000000002E-3</c:v>
                </c:pt>
                <c:pt idx="4566" formatCode="0.00E+00">
                  <c:v>-3.1337800000000001E-3</c:v>
                </c:pt>
                <c:pt idx="4567" formatCode="0.00E+00">
                  <c:v>-3.1060699999999998E-3</c:v>
                </c:pt>
                <c:pt idx="4568" formatCode="0.00E+00">
                  <c:v>-3.13869E-3</c:v>
                </c:pt>
                <c:pt idx="4569" formatCode="0.00E+00">
                  <c:v>-3.0567900000000002E-3</c:v>
                </c:pt>
                <c:pt idx="4570" formatCode="0.00E+00">
                  <c:v>-3.12145E-3</c:v>
                </c:pt>
                <c:pt idx="4571" formatCode="0.00E+00">
                  <c:v>-3.0418300000000001E-3</c:v>
                </c:pt>
                <c:pt idx="4572" formatCode="0.00E+00">
                  <c:v>-3.0778699999999999E-3</c:v>
                </c:pt>
                <c:pt idx="4573" formatCode="0.00E+00">
                  <c:v>-3.0526799999999999E-3</c:v>
                </c:pt>
                <c:pt idx="4574" formatCode="0.00E+00">
                  <c:v>-3.0246100000000001E-3</c:v>
                </c:pt>
                <c:pt idx="4575" formatCode="0.00E+00">
                  <c:v>-3.0566399999999998E-3</c:v>
                </c:pt>
                <c:pt idx="4576" formatCode="0.00E+00">
                  <c:v>-2.98759E-3</c:v>
                </c:pt>
                <c:pt idx="4577" formatCode="0.00E+00">
                  <c:v>-3.03133E-3</c:v>
                </c:pt>
                <c:pt idx="4578" formatCode="0.00E+00">
                  <c:v>-2.9748399999999999E-3</c:v>
                </c:pt>
                <c:pt idx="4579" formatCode="0.00E+00">
                  <c:v>-2.9854299999999999E-3</c:v>
                </c:pt>
                <c:pt idx="4580" formatCode="0.00E+00">
                  <c:v>-2.9719999999999998E-3</c:v>
                </c:pt>
                <c:pt idx="4581" formatCode="0.00E+00">
                  <c:v>-2.9476799999999998E-3</c:v>
                </c:pt>
                <c:pt idx="4582" formatCode="0.00E+00">
                  <c:v>-2.9589099999999999E-3</c:v>
                </c:pt>
                <c:pt idx="4583" formatCode="0.00E+00">
                  <c:v>-2.9294299999999998E-3</c:v>
                </c:pt>
                <c:pt idx="4584" formatCode="0.00E+00">
                  <c:v>-2.93064E-3</c:v>
                </c:pt>
                <c:pt idx="4585" formatCode="0.00E+00">
                  <c:v>-2.9177399999999998E-3</c:v>
                </c:pt>
                <c:pt idx="4586" formatCode="0.00E+00">
                  <c:v>-2.9024699999999999E-3</c:v>
                </c:pt>
                <c:pt idx="4587" formatCode="0.00E+00">
                  <c:v>-2.8934400000000002E-3</c:v>
                </c:pt>
                <c:pt idx="4588" formatCode="0.00E+00">
                  <c:v>-2.8852999999999999E-3</c:v>
                </c:pt>
                <c:pt idx="4589" formatCode="0.00E+00">
                  <c:v>-2.85718E-3</c:v>
                </c:pt>
                <c:pt idx="4590" formatCode="0.00E+00">
                  <c:v>-2.8739999999999998E-3</c:v>
                </c:pt>
                <c:pt idx="4591" formatCode="0.00E+00">
                  <c:v>-2.8310599999999998E-3</c:v>
                </c:pt>
                <c:pt idx="4592" formatCode="0.00E+00">
                  <c:v>-2.8503700000000001E-3</c:v>
                </c:pt>
                <c:pt idx="4593" formatCode="0.00E+00">
                  <c:v>-2.8258599999999999E-3</c:v>
                </c:pt>
                <c:pt idx="4594" formatCode="0.00E+00">
                  <c:v>-2.8090799999999998E-3</c:v>
                </c:pt>
                <c:pt idx="4595" formatCode="0.00E+00">
                  <c:v>-2.8295600000000001E-3</c:v>
                </c:pt>
                <c:pt idx="4596" formatCode="0.00E+00">
                  <c:v>-2.7689799999999999E-3</c:v>
                </c:pt>
                <c:pt idx="4597" formatCode="0.00E+00">
                  <c:v>-2.8148600000000002E-3</c:v>
                </c:pt>
                <c:pt idx="4598" formatCode="0.00E+00">
                  <c:v>-2.7504999999999999E-3</c:v>
                </c:pt>
                <c:pt idx="4599" formatCode="0.00E+00">
                  <c:v>-2.7728100000000001E-3</c:v>
                </c:pt>
                <c:pt idx="4600" formatCode="0.00E+00">
                  <c:v>-2.7563700000000002E-3</c:v>
                </c:pt>
                <c:pt idx="4601" formatCode="0.00E+00">
                  <c:v>-2.72412E-3</c:v>
                </c:pt>
                <c:pt idx="4602" formatCode="0.00E+00">
                  <c:v>-2.7602799999999999E-3</c:v>
                </c:pt>
                <c:pt idx="4603" formatCode="0.00E+00">
                  <c:v>-2.6941199999999999E-3</c:v>
                </c:pt>
                <c:pt idx="4604" formatCode="0.00E+00">
                  <c:v>-2.7385E-3</c:v>
                </c:pt>
                <c:pt idx="4605" formatCode="0.00E+00">
                  <c:v>-2.6901500000000001E-3</c:v>
                </c:pt>
                <c:pt idx="4606" formatCode="0.00E+00">
                  <c:v>-2.6947400000000002E-3</c:v>
                </c:pt>
                <c:pt idx="4607" formatCode="0.00E+00">
                  <c:v>-2.6913900000000001E-3</c:v>
                </c:pt>
                <c:pt idx="4608" formatCode="0.00E+00">
                  <c:v>-2.6538E-3</c:v>
                </c:pt>
                <c:pt idx="4609" formatCode="0.00E+00">
                  <c:v>-2.6770299999999999E-3</c:v>
                </c:pt>
                <c:pt idx="4610" formatCode="0.00E+00">
                  <c:v>-2.6362999999999998E-3</c:v>
                </c:pt>
                <c:pt idx="4611" formatCode="0.00E+00">
                  <c:v>-2.6464700000000002E-3</c:v>
                </c:pt>
                <c:pt idx="4612" formatCode="0.00E+00">
                  <c:v>-2.6322699999999999E-3</c:v>
                </c:pt>
                <c:pt idx="4613" formatCode="0.00E+00">
                  <c:v>-2.6164000000000001E-3</c:v>
                </c:pt>
                <c:pt idx="4614" formatCode="0.00E+00">
                  <c:v>-2.6192099999999999E-3</c:v>
                </c:pt>
                <c:pt idx="4615" formatCode="0.00E+00">
                  <c:v>-2.60049E-3</c:v>
                </c:pt>
                <c:pt idx="4616" formatCode="0.00E+00">
                  <c:v>-2.5889099999999998E-3</c:v>
                </c:pt>
                <c:pt idx="4617" formatCode="0.00E+00">
                  <c:v>-2.5906800000000002E-3</c:v>
                </c:pt>
                <c:pt idx="4618" formatCode="0.00E+00">
                  <c:v>-2.5575099999999998E-3</c:v>
                </c:pt>
                <c:pt idx="4619" formatCode="0.00E+00">
                  <c:v>-2.57114E-3</c:v>
                </c:pt>
                <c:pt idx="4620" formatCode="0.00E+00">
                  <c:v>-2.5451699999999998E-3</c:v>
                </c:pt>
                <c:pt idx="4621" formatCode="0.00E+00">
                  <c:v>-2.5363E-3</c:v>
                </c:pt>
                <c:pt idx="4622" formatCode="0.00E+00">
                  <c:v>-2.5471999999999999E-3</c:v>
                </c:pt>
                <c:pt idx="4623" formatCode="0.00E+00">
                  <c:v>-2.5006500000000001E-3</c:v>
                </c:pt>
                <c:pt idx="4624" formatCode="0.00E+00">
                  <c:v>-2.5398399999999998E-3</c:v>
                </c:pt>
                <c:pt idx="4625" formatCode="0.00E+00">
                  <c:v>-2.4831800000000002E-3</c:v>
                </c:pt>
                <c:pt idx="4626" formatCode="0.00E+00">
                  <c:v>-2.5059100000000001E-3</c:v>
                </c:pt>
                <c:pt idx="4627" formatCode="0.00E+00">
                  <c:v>-2.48452E-3</c:v>
                </c:pt>
                <c:pt idx="4628" formatCode="0.00E+00">
                  <c:v>-2.4579599999999999E-3</c:v>
                </c:pt>
                <c:pt idx="4629" formatCode="0.00E+00">
                  <c:v>-2.4877300000000001E-3</c:v>
                </c:pt>
                <c:pt idx="4630" formatCode="0.00E+00">
                  <c:v>-2.4241100000000002E-3</c:v>
                </c:pt>
                <c:pt idx="4631" formatCode="0.00E+00">
                  <c:v>-2.4711999999999998E-3</c:v>
                </c:pt>
                <c:pt idx="4632" formatCode="0.00E+00">
                  <c:v>-2.4168700000000002E-3</c:v>
                </c:pt>
                <c:pt idx="4633" formatCode="0.00E+00">
                  <c:v>-2.4339299999999999E-3</c:v>
                </c:pt>
                <c:pt idx="4634" formatCode="0.00E+00">
                  <c:v>-2.4235799999999998E-3</c:v>
                </c:pt>
                <c:pt idx="4635" formatCode="0.00E+00">
                  <c:v>-2.3934400000000002E-3</c:v>
                </c:pt>
                <c:pt idx="4636" formatCode="0.00E+00">
                  <c:v>-2.4184300000000001E-3</c:v>
                </c:pt>
                <c:pt idx="4637" formatCode="0.00E+00">
                  <c:v>-2.3667599999999999E-3</c:v>
                </c:pt>
                <c:pt idx="4638" formatCode="0.00E+00">
                  <c:v>-2.3938900000000001E-3</c:v>
                </c:pt>
                <c:pt idx="4639" formatCode="0.00E+00">
                  <c:v>-2.3568700000000001E-3</c:v>
                </c:pt>
                <c:pt idx="4640" formatCode="0.00E+00">
                  <c:v>-2.3617899999999999E-3</c:v>
                </c:pt>
                <c:pt idx="4641" formatCode="0.00E+00">
                  <c:v>-2.3499900000000002E-3</c:v>
                </c:pt>
                <c:pt idx="4642" formatCode="0.00E+00">
                  <c:v>-2.3363500000000001E-3</c:v>
                </c:pt>
                <c:pt idx="4643" formatCode="0.00E+00">
                  <c:v>-2.3360199999999999E-3</c:v>
                </c:pt>
                <c:pt idx="4644" formatCode="0.00E+00">
                  <c:v>-2.31898E-3</c:v>
                </c:pt>
                <c:pt idx="4645" formatCode="0.00E+00">
                  <c:v>-2.31657E-3</c:v>
                </c:pt>
                <c:pt idx="4646" formatCode="0.00E+00">
                  <c:v>-2.2990300000000001E-3</c:v>
                </c:pt>
                <c:pt idx="4647" formatCode="0.00E+00">
                  <c:v>-2.2991700000000001E-3</c:v>
                </c:pt>
                <c:pt idx="4648" formatCode="0.00E+00">
                  <c:v>-2.2729500000000001E-3</c:v>
                </c:pt>
                <c:pt idx="4649" formatCode="0.00E+00">
                  <c:v>-2.2849400000000001E-3</c:v>
                </c:pt>
                <c:pt idx="4650" formatCode="0.00E+00">
                  <c:v>-2.2496899999999999E-3</c:v>
                </c:pt>
                <c:pt idx="4651" formatCode="0.00E+00">
                  <c:v>-2.2655399999999999E-3</c:v>
                </c:pt>
                <c:pt idx="4652" formatCode="0.00E+00">
                  <c:v>-2.2394099999999998E-3</c:v>
                </c:pt>
                <c:pt idx="4653" formatCode="0.00E+00">
                  <c:v>-2.23479E-3</c:v>
                </c:pt>
                <c:pt idx="4654" formatCode="0.00E+00">
                  <c:v>-2.2391999999999998E-3</c:v>
                </c:pt>
                <c:pt idx="4655" formatCode="0.00E+00">
                  <c:v>-2.19958E-3</c:v>
                </c:pt>
                <c:pt idx="4656" formatCode="0.00E+00">
                  <c:v>-2.23281E-3</c:v>
                </c:pt>
                <c:pt idx="4657" formatCode="0.00E+00">
                  <c:v>-2.1744500000000001E-3</c:v>
                </c:pt>
                <c:pt idx="4658" formatCode="0.00E+00">
                  <c:v>-2.20674E-3</c:v>
                </c:pt>
                <c:pt idx="4659" formatCode="0.00E+00">
                  <c:v>-2.1677200000000002E-3</c:v>
                </c:pt>
                <c:pt idx="4660" formatCode="0.00E+00">
                  <c:v>-2.16658E-3</c:v>
                </c:pt>
                <c:pt idx="4661" formatCode="0.00E+00">
                  <c:v>-2.1714600000000001E-3</c:v>
                </c:pt>
                <c:pt idx="4662" formatCode="0.00E+00">
                  <c:v>-2.1290800000000002E-3</c:v>
                </c:pt>
                <c:pt idx="4663" formatCode="0.00E+00">
                  <c:v>-2.1666599999999999E-3</c:v>
                </c:pt>
                <c:pt idx="4664" formatCode="0.00E+00">
                  <c:v>-2.10779E-3</c:v>
                </c:pt>
                <c:pt idx="4665" formatCode="0.00E+00">
                  <c:v>-2.1425099999999998E-3</c:v>
                </c:pt>
                <c:pt idx="4666" formatCode="0.00E+00">
                  <c:v>-2.1017200000000001E-3</c:v>
                </c:pt>
                <c:pt idx="4667" formatCode="0.00E+00">
                  <c:v>-2.104E-3</c:v>
                </c:pt>
                <c:pt idx="4668" formatCode="0.00E+00">
                  <c:v>-2.09889E-3</c:v>
                </c:pt>
                <c:pt idx="4669" formatCode="0.00E+00">
                  <c:v>-2.0674500000000002E-3</c:v>
                </c:pt>
                <c:pt idx="4670" formatCode="0.00E+00">
                  <c:v>-2.0898900000000001E-3</c:v>
                </c:pt>
                <c:pt idx="4671" formatCode="0.00E+00">
                  <c:v>-2.0439799999999999E-3</c:v>
                </c:pt>
                <c:pt idx="4672" formatCode="0.00E+00">
                  <c:v>-2.07084E-3</c:v>
                </c:pt>
                <c:pt idx="4673" formatCode="0.00E+00">
                  <c:v>-2.0320999999999998E-3</c:v>
                </c:pt>
                <c:pt idx="4674" formatCode="0.00E+00">
                  <c:v>-2.0442400000000001E-3</c:v>
                </c:pt>
                <c:pt idx="4675" formatCode="0.00E+00">
                  <c:v>-2.0239899999999998E-3</c:v>
                </c:pt>
                <c:pt idx="4676" formatCode="0.00E+00">
                  <c:v>-2.0137699999999998E-3</c:v>
                </c:pt>
                <c:pt idx="4677" formatCode="0.00E+00">
                  <c:v>-2.0127700000000001E-3</c:v>
                </c:pt>
                <c:pt idx="4678" formatCode="0.00E+00">
                  <c:v>-1.9838500000000001E-3</c:v>
                </c:pt>
                <c:pt idx="4679" formatCode="0.00E+00">
                  <c:v>-1.9982799999999998E-3</c:v>
                </c:pt>
                <c:pt idx="4680" formatCode="0.00E+00">
                  <c:v>-1.9602399999999998E-3</c:v>
                </c:pt>
                <c:pt idx="4681" formatCode="0.00E+00">
                  <c:v>-1.97993E-3</c:v>
                </c:pt>
                <c:pt idx="4682" formatCode="0.00E+00">
                  <c:v>-1.94516E-3</c:v>
                </c:pt>
                <c:pt idx="4683" formatCode="0.00E+00">
                  <c:v>-1.9558399999999999E-3</c:v>
                </c:pt>
                <c:pt idx="4684" formatCode="0.00E+00">
                  <c:v>-1.9368600000000001E-3</c:v>
                </c:pt>
                <c:pt idx="4685" formatCode="0.00E+00">
                  <c:v>-1.9258700000000001E-3</c:v>
                </c:pt>
                <c:pt idx="4686" formatCode="0.00E+00">
                  <c:v>-1.9278800000000001E-3</c:v>
                </c:pt>
                <c:pt idx="4687" formatCode="0.00E+00">
                  <c:v>-1.8942799999999999E-3</c:v>
                </c:pt>
                <c:pt idx="4688" formatCode="0.00E+00">
                  <c:v>-1.9130600000000001E-3</c:v>
                </c:pt>
                <c:pt idx="4689" formatCode="0.00E+00">
                  <c:v>-1.87122E-3</c:v>
                </c:pt>
                <c:pt idx="4690" formatCode="0.00E+00">
                  <c:v>-1.89094E-3</c:v>
                </c:pt>
                <c:pt idx="4691" formatCode="0.00E+00">
                  <c:v>-1.8588400000000001E-3</c:v>
                </c:pt>
                <c:pt idx="4692" formatCode="0.00E+00">
                  <c:v>-1.8624900000000001E-3</c:v>
                </c:pt>
                <c:pt idx="4693" formatCode="0.00E+00">
                  <c:v>-1.8527000000000001E-3</c:v>
                </c:pt>
                <c:pt idx="4694" formatCode="0.00E+00">
                  <c:v>-1.8329500000000001E-3</c:v>
                </c:pt>
                <c:pt idx="4695" formatCode="0.00E+00">
                  <c:v>-1.84355E-3</c:v>
                </c:pt>
                <c:pt idx="4696" formatCode="0.00E+00">
                  <c:v>-1.80506E-3</c:v>
                </c:pt>
                <c:pt idx="4697" formatCode="0.00E+00">
                  <c:v>-1.8245799999999999E-3</c:v>
                </c:pt>
                <c:pt idx="4698" formatCode="0.00E+00">
                  <c:v>-1.78437E-3</c:v>
                </c:pt>
                <c:pt idx="4699" formatCode="0.00E+00">
                  <c:v>-1.79799E-3</c:v>
                </c:pt>
                <c:pt idx="4700" formatCode="0.00E+00">
                  <c:v>-1.77264E-3</c:v>
                </c:pt>
                <c:pt idx="4701" formatCode="0.00E+00">
                  <c:v>-1.7671500000000001E-3</c:v>
                </c:pt>
                <c:pt idx="4702" formatCode="0.00E+00">
                  <c:v>-1.7655500000000001E-3</c:v>
                </c:pt>
                <c:pt idx="4703" formatCode="0.00E+00">
                  <c:v>-1.7374999999999999E-3</c:v>
                </c:pt>
                <c:pt idx="4704" formatCode="0.00E+00">
                  <c:v>-1.7552100000000001E-3</c:v>
                </c:pt>
                <c:pt idx="4705" formatCode="0.00E+00">
                  <c:v>-1.7133700000000001E-3</c:v>
                </c:pt>
                <c:pt idx="4706" formatCode="0.00E+00">
                  <c:v>-1.7335600000000001E-3</c:v>
                </c:pt>
                <c:pt idx="4707" formatCode="0.00E+00">
                  <c:v>-1.6974100000000001E-3</c:v>
                </c:pt>
                <c:pt idx="4708" formatCode="0.00E+00">
                  <c:v>-1.7014300000000001E-3</c:v>
                </c:pt>
                <c:pt idx="4709" formatCode="0.00E+00">
                  <c:v>-1.68827E-3</c:v>
                </c:pt>
                <c:pt idx="4710" formatCode="0.00E+00">
                  <c:v>-1.66756E-3</c:v>
                </c:pt>
                <c:pt idx="4711" formatCode="0.00E+00">
                  <c:v>-1.67885E-3</c:v>
                </c:pt>
                <c:pt idx="4712" formatCode="0.00E+00">
                  <c:v>-1.64163E-3</c:v>
                </c:pt>
                <c:pt idx="4713" formatCode="0.00E+00">
                  <c:v>-1.66107E-3</c:v>
                </c:pt>
                <c:pt idx="4714" formatCode="0.00E+00">
                  <c:v>-1.6263899999999999E-3</c:v>
                </c:pt>
                <c:pt idx="4715" formatCode="0.00E+00">
                  <c:v>-1.6331399999999999E-3</c:v>
                </c:pt>
                <c:pt idx="4716" formatCode="0.00E+00">
                  <c:v>-1.61561E-3</c:v>
                </c:pt>
                <c:pt idx="4717" formatCode="0.00E+00">
                  <c:v>-1.60125E-3</c:v>
                </c:pt>
                <c:pt idx="4718" formatCode="0.00E+00">
                  <c:v>-1.6007199999999999E-3</c:v>
                </c:pt>
                <c:pt idx="4719" formatCode="0.00E+00">
                  <c:v>-1.5744800000000001E-3</c:v>
                </c:pt>
                <c:pt idx="4720" formatCode="0.00E+00">
                  <c:v>-1.58022E-3</c:v>
                </c:pt>
                <c:pt idx="4721" formatCode="0.00E+00">
                  <c:v>-1.5559199999999999E-3</c:v>
                </c:pt>
                <c:pt idx="4722" formatCode="0.00E+00">
                  <c:v>-1.55722E-3</c:v>
                </c:pt>
                <c:pt idx="4723" formatCode="0.00E+00">
                  <c:v>-1.5398899999999999E-3</c:v>
                </c:pt>
                <c:pt idx="4724" formatCode="0.00E+00">
                  <c:v>-1.5351099999999999E-3</c:v>
                </c:pt>
                <c:pt idx="4725" formatCode="0.00E+00">
                  <c:v>-1.52096E-3</c:v>
                </c:pt>
                <c:pt idx="4726" formatCode="0.00E+00">
                  <c:v>-1.5132500000000001E-3</c:v>
                </c:pt>
                <c:pt idx="4727" formatCode="0.00E+00">
                  <c:v>-1.4997999999999999E-3</c:v>
                </c:pt>
                <c:pt idx="4728" formatCode="0.00E+00">
                  <c:v>-1.4880099999999999E-3</c:v>
                </c:pt>
                <c:pt idx="4729" formatCode="0.00E+00">
                  <c:v>-1.4801199999999999E-3</c:v>
                </c:pt>
                <c:pt idx="4730" formatCode="0.00E+00">
                  <c:v>-1.4602899999999999E-3</c:v>
                </c:pt>
                <c:pt idx="4731" formatCode="0.00E+00">
                  <c:v>-1.4667700000000001E-3</c:v>
                </c:pt>
                <c:pt idx="4732" formatCode="0.00E+00">
                  <c:v>-1.4402099999999999E-3</c:v>
                </c:pt>
                <c:pt idx="4733" formatCode="0.00E+00">
                  <c:v>-1.4312800000000001E-3</c:v>
                </c:pt>
                <c:pt idx="4734" formatCode="0.00E+00">
                  <c:v>-1.3875199999999999E-3</c:v>
                </c:pt>
                <c:pt idx="4735" formatCode="0.00E+00">
                  <c:v>-1.3929700000000001E-3</c:v>
                </c:pt>
                <c:pt idx="4736" formatCode="0.00E+00">
                  <c:v>-1.3610499999999999E-3</c:v>
                </c:pt>
                <c:pt idx="4737" formatCode="0.00E+00">
                  <c:v>-1.3366700000000001E-3</c:v>
                </c:pt>
                <c:pt idx="4738" formatCode="0.00E+00">
                  <c:v>-1.34169E-3</c:v>
                </c:pt>
                <c:pt idx="4739" formatCode="0.00E+00">
                  <c:v>-1.2825600000000001E-3</c:v>
                </c:pt>
                <c:pt idx="4740" formatCode="0.00E+00">
                  <c:v>-1.31095E-3</c:v>
                </c:pt>
                <c:pt idx="4741" formatCode="0.00E+00">
                  <c:v>-1.2508300000000001E-3</c:v>
                </c:pt>
                <c:pt idx="4742" formatCode="0.00E+00">
                  <c:v>-1.25909E-3</c:v>
                </c:pt>
                <c:pt idx="4743" formatCode="0.00E+00">
                  <c:v>-1.2384099999999999E-3</c:v>
                </c:pt>
                <c:pt idx="4744" formatCode="0.00E+00">
                  <c:v>-1.19929E-3</c:v>
                </c:pt>
                <c:pt idx="4745" formatCode="0.00E+00">
                  <c:v>-1.22065E-3</c:v>
                </c:pt>
                <c:pt idx="4746" formatCode="0.00E+00">
                  <c:v>-1.15229E-3</c:v>
                </c:pt>
                <c:pt idx="4747" formatCode="0.00E+00">
                  <c:v>-1.1778400000000001E-3</c:v>
                </c:pt>
                <c:pt idx="4748" formatCode="0.00E+00">
                  <c:v>-1.1279899999999999E-3</c:v>
                </c:pt>
                <c:pt idx="4749" formatCode="0.00E+00">
                  <c:v>-1.1197799999999999E-3</c:v>
                </c:pt>
                <c:pt idx="4750" formatCode="0.00E+00">
                  <c:v>-1.11024E-3</c:v>
                </c:pt>
                <c:pt idx="4751" formatCode="0.00E+00">
                  <c:v>-1.0643E-3</c:v>
                </c:pt>
                <c:pt idx="4752" formatCode="0.00E+00">
                  <c:v>-1.0810500000000001E-3</c:v>
                </c:pt>
                <c:pt idx="4753" formatCode="0.00E+00">
                  <c:v>-1.041E-3</c:v>
                </c:pt>
                <c:pt idx="4754" formatCode="0.00E+00">
                  <c:v>-1.04174E-3</c:v>
                </c:pt>
                <c:pt idx="4755" formatCode="0.00E+00">
                  <c:v>-9.9455799999999999E-4</c:v>
                </c:pt>
                <c:pt idx="4756" formatCode="0.00E+00">
                  <c:v>-9.5079699999999997E-4</c:v>
                </c:pt>
                <c:pt idx="4757" formatCode="0.00E+00">
                  <c:v>-9.9330699999999991E-4</c:v>
                </c:pt>
                <c:pt idx="4758" formatCode="0.00E+00">
                  <c:v>-1.06127E-3</c:v>
                </c:pt>
                <c:pt idx="4759" formatCode="0.00E+00">
                  <c:v>-9.92569E-4</c:v>
                </c:pt>
                <c:pt idx="4760" formatCode="0.00E+00">
                  <c:v>-5.8357700000000005E-4</c:v>
                </c:pt>
                <c:pt idx="4761" formatCode="0.00E+00">
                  <c:v>-6.4717500000000005E-5</c:v>
                </c:pt>
                <c:pt idx="4762" formatCode="0.00E+00">
                  <c:v>6.7532499999999998E-5</c:v>
                </c:pt>
                <c:pt idx="4763" formatCode="0.00E+00">
                  <c:v>-2.3127799999999999E-4</c:v>
                </c:pt>
                <c:pt idx="4764" formatCode="0.00E+00">
                  <c:v>-7.1186199999999995E-4</c:v>
                </c:pt>
                <c:pt idx="4765" formatCode="0.00E+00">
                  <c:v>-1.09446E-3</c:v>
                </c:pt>
                <c:pt idx="4766" formatCode="0.00E+00">
                  <c:v>-1.36897E-3</c:v>
                </c:pt>
                <c:pt idx="4767" formatCode="0.00E+00">
                  <c:v>-1.71229E-3</c:v>
                </c:pt>
                <c:pt idx="4768" formatCode="0.00E+00">
                  <c:v>-2.0171E-3</c:v>
                </c:pt>
                <c:pt idx="4769" formatCode="0.00E+00">
                  <c:v>-2.3932900000000002E-3</c:v>
                </c:pt>
                <c:pt idx="4770" formatCode="0.00E+00">
                  <c:v>-2.72632E-3</c:v>
                </c:pt>
                <c:pt idx="4771" formatCode="0.00E+00">
                  <c:v>-3.04879E-3</c:v>
                </c:pt>
                <c:pt idx="4772" formatCode="0.00E+00">
                  <c:v>-3.3943200000000001E-3</c:v>
                </c:pt>
                <c:pt idx="4773" formatCode="0.00E+00">
                  <c:v>-3.67527E-3</c:v>
                </c:pt>
                <c:pt idx="4774" formatCode="0.00E+00">
                  <c:v>-4.0633500000000003E-3</c:v>
                </c:pt>
                <c:pt idx="4775" formatCode="0.00E+00">
                  <c:v>-4.3459900000000001E-3</c:v>
                </c:pt>
                <c:pt idx="4776" formatCode="0.00E+00">
                  <c:v>-4.6986299999999996E-3</c:v>
                </c:pt>
                <c:pt idx="4777" formatCode="0.00E+00">
                  <c:v>-5.0336299999999999E-3</c:v>
                </c:pt>
                <c:pt idx="4778" formatCode="0.00E+00">
                  <c:v>-5.32717E-3</c:v>
                </c:pt>
                <c:pt idx="4779" formatCode="0.00E+00">
                  <c:v>-5.70923E-3</c:v>
                </c:pt>
                <c:pt idx="4780" formatCode="0.00E+00">
                  <c:v>-5.9814300000000003E-3</c:v>
                </c:pt>
                <c:pt idx="4781" formatCode="0.00E+00">
                  <c:v>-6.3564399999999997E-3</c:v>
                </c:pt>
                <c:pt idx="4782" formatCode="0.00E+00">
                  <c:v>-6.6638499999999998E-3</c:v>
                </c:pt>
                <c:pt idx="4783" formatCode="0.00E+00">
                  <c:v>-6.9890000000000004E-3</c:v>
                </c:pt>
                <c:pt idx="4784" formatCode="0.00E+00">
                  <c:v>-7.3456700000000003E-3</c:v>
                </c:pt>
                <c:pt idx="4785" formatCode="0.00E+00">
                  <c:v>-7.63228E-3</c:v>
                </c:pt>
                <c:pt idx="4786" formatCode="0.00E+00">
                  <c:v>-8.0014100000000005E-3</c:v>
                </c:pt>
                <c:pt idx="4787" formatCode="0.00E+00">
                  <c:v>-8.2974899999999994E-3</c:v>
                </c:pt>
                <c:pt idx="4788" formatCode="0.00E+00">
                  <c:v>-8.6368399999999998E-3</c:v>
                </c:pt>
                <c:pt idx="4789" formatCode="0.00E+00">
                  <c:v>-8.9704599999999995E-3</c:v>
                </c:pt>
                <c:pt idx="4790" formatCode="0.00E+00">
                  <c:v>-9.2779000000000004E-3</c:v>
                </c:pt>
                <c:pt idx="4791" formatCode="0.00E+00">
                  <c:v>-9.6309900000000007E-3</c:v>
                </c:pt>
                <c:pt idx="4792" formatCode="0.00E+00">
                  <c:v>-9.9397099999999992E-3</c:v>
                </c:pt>
                <c:pt idx="4793">
                  <c:v>-1.0274800000000001E-2</c:v>
                </c:pt>
                <c:pt idx="4794">
                  <c:v>-1.0607399999999999E-2</c:v>
                </c:pt>
                <c:pt idx="4795">
                  <c:v>-1.0914999999999999E-2</c:v>
                </c:pt>
                <c:pt idx="4796">
                  <c:v>-1.1260600000000001E-2</c:v>
                </c:pt>
                <c:pt idx="4797">
                  <c:v>-1.1569299999999999E-2</c:v>
                </c:pt>
                <c:pt idx="4798">
                  <c:v>-1.18972E-2</c:v>
                </c:pt>
                <c:pt idx="4799">
                  <c:v>-1.22343E-2</c:v>
                </c:pt>
                <c:pt idx="4800">
                  <c:v>-1.2534E-2</c:v>
                </c:pt>
                <c:pt idx="4801">
                  <c:v>-1.2892199999999999E-2</c:v>
                </c:pt>
                <c:pt idx="4802">
                  <c:v>-1.3187900000000001E-2</c:v>
                </c:pt>
                <c:pt idx="4803">
                  <c:v>-1.353E-2</c:v>
                </c:pt>
                <c:pt idx="4804">
                  <c:v>-1.3852099999999999E-2</c:v>
                </c:pt>
                <c:pt idx="4805">
                  <c:v>-1.41551E-2</c:v>
                </c:pt>
                <c:pt idx="4806">
                  <c:v>-1.4510199999999999E-2</c:v>
                </c:pt>
                <c:pt idx="4807">
                  <c:v>-1.47908E-2</c:v>
                </c:pt>
                <c:pt idx="4808">
                  <c:v>-1.5150500000000001E-2</c:v>
                </c:pt>
                <c:pt idx="4809">
                  <c:v>-1.54465E-2</c:v>
                </c:pt>
                <c:pt idx="4810">
                  <c:v>-1.57769E-2</c:v>
                </c:pt>
                <c:pt idx="4811">
                  <c:v>-1.6109800000000001E-2</c:v>
                </c:pt>
                <c:pt idx="4812">
                  <c:v>-1.6404100000000001E-2</c:v>
                </c:pt>
                <c:pt idx="4813">
                  <c:v>-1.6759400000000001E-2</c:v>
                </c:pt>
                <c:pt idx="4814">
                  <c:v>-1.7041400000000002E-2</c:v>
                </c:pt>
                <c:pt idx="4815">
                  <c:v>-1.7388500000000001E-2</c:v>
                </c:pt>
                <c:pt idx="4816">
                  <c:v>-1.7689199999999999E-2</c:v>
                </c:pt>
                <c:pt idx="4817">
                  <c:v>-1.8009500000000001E-2</c:v>
                </c:pt>
                <c:pt idx="4818">
                  <c:v>-1.83375E-2</c:v>
                </c:pt>
                <c:pt idx="4819">
                  <c:v>-1.86366E-2</c:v>
                </c:pt>
                <c:pt idx="4820">
                  <c:v>-1.8977399999999998E-2</c:v>
                </c:pt>
                <c:pt idx="4821">
                  <c:v>-1.9272999999999998E-2</c:v>
                </c:pt>
                <c:pt idx="4822">
                  <c:v>-1.9603499999999999E-2</c:v>
                </c:pt>
                <c:pt idx="4823">
                  <c:v>-1.9905300000000001E-2</c:v>
                </c:pt>
                <c:pt idx="4824">
                  <c:v>-2.0225900000000002E-2</c:v>
                </c:pt>
                <c:pt idx="4825">
                  <c:v>-2.0549000000000001E-2</c:v>
                </c:pt>
                <c:pt idx="4826">
                  <c:v>-2.0858700000000001E-2</c:v>
                </c:pt>
                <c:pt idx="4827">
                  <c:v>-2.1148500000000001E-2</c:v>
                </c:pt>
                <c:pt idx="4828">
                  <c:v>-2.14348E-2</c:v>
                </c:pt>
                <c:pt idx="4829">
                  <c:v>-2.1814900000000002E-2</c:v>
                </c:pt>
                <c:pt idx="4830">
                  <c:v>-2.2244400000000001E-2</c:v>
                </c:pt>
                <c:pt idx="4831">
                  <c:v>-2.2494E-2</c:v>
                </c:pt>
                <c:pt idx="4832">
                  <c:v>-2.2301000000000001E-2</c:v>
                </c:pt>
                <c:pt idx="4833">
                  <c:v>-2.20103E-2</c:v>
                </c:pt>
                <c:pt idx="4834">
                  <c:v>-2.2146599999999999E-2</c:v>
                </c:pt>
                <c:pt idx="4835">
                  <c:v>-2.2873999999999999E-2</c:v>
                </c:pt>
                <c:pt idx="4836">
                  <c:v>-2.3800000000000002E-2</c:v>
                </c:pt>
                <c:pt idx="4837">
                  <c:v>-2.4594000000000001E-2</c:v>
                </c:pt>
                <c:pt idx="4838">
                  <c:v>-2.5308299999999999E-2</c:v>
                </c:pt>
                <c:pt idx="4839">
                  <c:v>-2.6014900000000001E-2</c:v>
                </c:pt>
                <c:pt idx="4840">
                  <c:v>-2.6783100000000001E-2</c:v>
                </c:pt>
                <c:pt idx="4841">
                  <c:v>-2.75321E-2</c:v>
                </c:pt>
                <c:pt idx="4842">
                  <c:v>-2.8297200000000002E-2</c:v>
                </c:pt>
                <c:pt idx="4843">
                  <c:v>-2.9031700000000001E-2</c:v>
                </c:pt>
                <c:pt idx="4844">
                  <c:v>-2.9785099999999998E-2</c:v>
                </c:pt>
                <c:pt idx="4845">
                  <c:v>-3.05373E-2</c:v>
                </c:pt>
                <c:pt idx="4846">
                  <c:v>-3.1273599999999999E-2</c:v>
                </c:pt>
                <c:pt idx="4847">
                  <c:v>-3.2041100000000003E-2</c:v>
                </c:pt>
                <c:pt idx="4848">
                  <c:v>-3.2763300000000002E-2</c:v>
                </c:pt>
                <c:pt idx="4849">
                  <c:v>-3.3543700000000003E-2</c:v>
                </c:pt>
                <c:pt idx="4850">
                  <c:v>-3.4261600000000003E-2</c:v>
                </c:pt>
                <c:pt idx="4851">
                  <c:v>-3.4987299999999999E-2</c:v>
                </c:pt>
                <c:pt idx="4852">
                  <c:v>-3.57081E-2</c:v>
                </c:pt>
                <c:pt idx="4853">
                  <c:v>-3.6495600000000003E-2</c:v>
                </c:pt>
                <c:pt idx="4854">
                  <c:v>-3.7389199999999997E-2</c:v>
                </c:pt>
                <c:pt idx="4855">
                  <c:v>-3.8028100000000002E-2</c:v>
                </c:pt>
                <c:pt idx="4856">
                  <c:v>-3.83089E-2</c:v>
                </c:pt>
                <c:pt idx="4857">
                  <c:v>-3.8414700000000003E-2</c:v>
                </c:pt>
                <c:pt idx="4858">
                  <c:v>-3.8998199999999997E-2</c:v>
                </c:pt>
                <c:pt idx="4859">
                  <c:v>-4.0145500000000001E-2</c:v>
                </c:pt>
                <c:pt idx="4860">
                  <c:v>-4.1478099999999997E-2</c:v>
                </c:pt>
                <c:pt idx="4861">
                  <c:v>-4.2722499999999997E-2</c:v>
                </c:pt>
                <c:pt idx="4862">
                  <c:v>-4.3824700000000001E-2</c:v>
                </c:pt>
                <c:pt idx="4863">
                  <c:v>-4.4993699999999998E-2</c:v>
                </c:pt>
                <c:pt idx="4864">
                  <c:v>-4.61576E-2</c:v>
                </c:pt>
                <c:pt idx="4865">
                  <c:v>-4.7356000000000002E-2</c:v>
                </c:pt>
                <c:pt idx="4866">
                  <c:v>-4.8536599999999999E-2</c:v>
                </c:pt>
                <c:pt idx="4867">
                  <c:v>-4.9695400000000001E-2</c:v>
                </c:pt>
                <c:pt idx="4868">
                  <c:v>-5.0876699999999997E-2</c:v>
                </c:pt>
                <c:pt idx="4869">
                  <c:v>-5.2032099999999998E-2</c:v>
                </c:pt>
                <c:pt idx="4870">
                  <c:v>-5.32054E-2</c:v>
                </c:pt>
                <c:pt idx="4871">
                  <c:v>-5.4370000000000002E-2</c:v>
                </c:pt>
                <c:pt idx="4872">
                  <c:v>-5.5532199999999997E-2</c:v>
                </c:pt>
                <c:pt idx="4873">
                  <c:v>-5.67012E-2</c:v>
                </c:pt>
                <c:pt idx="4874">
                  <c:v>-5.7865600000000003E-2</c:v>
                </c:pt>
                <c:pt idx="4875">
                  <c:v>-5.9023699999999998E-2</c:v>
                </c:pt>
                <c:pt idx="4876">
                  <c:v>-6.0195499999999999E-2</c:v>
                </c:pt>
                <c:pt idx="4877">
                  <c:v>-6.1340800000000001E-2</c:v>
                </c:pt>
                <c:pt idx="4878">
                  <c:v>-6.2508300000000003E-2</c:v>
                </c:pt>
                <c:pt idx="4879">
                  <c:v>-6.36573E-2</c:v>
                </c:pt>
                <c:pt idx="4880">
                  <c:v>-6.4803399999999997E-2</c:v>
                </c:pt>
                <c:pt idx="4881">
                  <c:v>-6.5969799999999995E-2</c:v>
                </c:pt>
                <c:pt idx="4882">
                  <c:v>-6.7095799999999997E-2</c:v>
                </c:pt>
                <c:pt idx="4883">
                  <c:v>-6.8271299999999993E-2</c:v>
                </c:pt>
                <c:pt idx="4884">
                  <c:v>-6.9398699999999994E-2</c:v>
                </c:pt>
                <c:pt idx="4885">
                  <c:v>-7.0555199999999998E-2</c:v>
                </c:pt>
                <c:pt idx="4886">
                  <c:v>-7.1703799999999998E-2</c:v>
                </c:pt>
                <c:pt idx="4887">
                  <c:v>-7.2829199999999997E-2</c:v>
                </c:pt>
                <c:pt idx="4888">
                  <c:v>-7.3996999999999993E-2</c:v>
                </c:pt>
                <c:pt idx="4889">
                  <c:v>-7.51053E-2</c:v>
                </c:pt>
                <c:pt idx="4890">
                  <c:v>-7.6262700000000003E-2</c:v>
                </c:pt>
                <c:pt idx="4891">
                  <c:v>-7.7381500000000006E-2</c:v>
                </c:pt>
                <c:pt idx="4892">
                  <c:v>-7.8511899999999996E-2</c:v>
                </c:pt>
                <c:pt idx="4893">
                  <c:v>-7.9655799999999999E-2</c:v>
                </c:pt>
                <c:pt idx="4894">
                  <c:v>-8.0764100000000005E-2</c:v>
                </c:pt>
                <c:pt idx="4895">
                  <c:v>-8.1912899999999997E-2</c:v>
                </c:pt>
                <c:pt idx="4896">
                  <c:v>-8.3022299999999993E-2</c:v>
                </c:pt>
                <c:pt idx="4897">
                  <c:v>-8.4154999999999994E-2</c:v>
                </c:pt>
                <c:pt idx="4898">
                  <c:v>-8.5279800000000003E-2</c:v>
                </c:pt>
                <c:pt idx="4899">
                  <c:v>-8.6387400000000003E-2</c:v>
                </c:pt>
                <c:pt idx="4900">
                  <c:v>-8.7511699999999998E-2</c:v>
                </c:pt>
                <c:pt idx="4901">
                  <c:v>-8.8612399999999994E-2</c:v>
                </c:pt>
                <c:pt idx="4902">
                  <c:v>-8.9725299999999994E-2</c:v>
                </c:pt>
                <c:pt idx="4903">
                  <c:v>-9.08384E-2</c:v>
                </c:pt>
                <c:pt idx="4904">
                  <c:v>-9.1935600000000006E-2</c:v>
                </c:pt>
                <c:pt idx="4905">
                  <c:v>-9.3052300000000004E-2</c:v>
                </c:pt>
                <c:pt idx="4906">
                  <c:v>-9.4150499999999998E-2</c:v>
                </c:pt>
                <c:pt idx="4907">
                  <c:v>-9.5255199999999998E-2</c:v>
                </c:pt>
                <c:pt idx="4908">
                  <c:v>-9.6364099999999994E-2</c:v>
                </c:pt>
                <c:pt idx="4909">
                  <c:v>-9.7442000000000001E-2</c:v>
                </c:pt>
                <c:pt idx="4910">
                  <c:v>-9.8548300000000005E-2</c:v>
                </c:pt>
                <c:pt idx="4911">
                  <c:v>-9.9619600000000003E-2</c:v>
                </c:pt>
                <c:pt idx="4912">
                  <c:v>-0.100712</c:v>
                </c:pt>
                <c:pt idx="4913">
                  <c:v>-0.101799</c:v>
                </c:pt>
                <c:pt idx="4914">
                  <c:v>-0.102869</c:v>
                </c:pt>
                <c:pt idx="4915">
                  <c:v>-0.10397099999999999</c:v>
                </c:pt>
                <c:pt idx="4916">
                  <c:v>-0.105033</c:v>
                </c:pt>
                <c:pt idx="4917">
                  <c:v>-0.106131</c:v>
                </c:pt>
                <c:pt idx="4918">
                  <c:v>-0.107197</c:v>
                </c:pt>
                <c:pt idx="4919">
                  <c:v>-0.108262</c:v>
                </c:pt>
                <c:pt idx="4920">
                  <c:v>-0.109334</c:v>
                </c:pt>
                <c:pt idx="4921">
                  <c:v>-0.110378</c:v>
                </c:pt>
                <c:pt idx="4922">
                  <c:v>-0.11145099999999999</c:v>
                </c:pt>
                <c:pt idx="4923">
                  <c:v>-0.112497</c:v>
                </c:pt>
                <c:pt idx="4924">
                  <c:v>-0.11355899999999999</c:v>
                </c:pt>
                <c:pt idx="4925">
                  <c:v>-0.114617</c:v>
                </c:pt>
                <c:pt idx="4926">
                  <c:v>-0.11566700000000001</c:v>
                </c:pt>
                <c:pt idx="4927">
                  <c:v>-0.116725</c:v>
                </c:pt>
                <c:pt idx="4928">
                  <c:v>-0.117766</c:v>
                </c:pt>
                <c:pt idx="4929">
                  <c:v>-0.118807</c:v>
                </c:pt>
                <c:pt idx="4930">
                  <c:v>-0.119842</c:v>
                </c:pt>
                <c:pt idx="4931">
                  <c:v>-0.120866</c:v>
                </c:pt>
                <c:pt idx="4932">
                  <c:v>-0.121895</c:v>
                </c:pt>
                <c:pt idx="4933">
                  <c:v>-0.122923</c:v>
                </c:pt>
                <c:pt idx="4934">
                  <c:v>-0.123946</c:v>
                </c:pt>
                <c:pt idx="4935">
                  <c:v>-0.12498099999999999</c:v>
                </c:pt>
                <c:pt idx="4936">
                  <c:v>-0.12599299999999999</c:v>
                </c:pt>
                <c:pt idx="4937">
                  <c:v>-0.127022</c:v>
                </c:pt>
                <c:pt idx="4938">
                  <c:v>-0.12803100000000001</c:v>
                </c:pt>
                <c:pt idx="4939">
                  <c:v>-0.12903899999999999</c:v>
                </c:pt>
                <c:pt idx="4940">
                  <c:v>-0.130048</c:v>
                </c:pt>
                <c:pt idx="4941">
                  <c:v>-0.13103200000000001</c:v>
                </c:pt>
                <c:pt idx="4942">
                  <c:v>-0.13204299999999999</c:v>
                </c:pt>
                <c:pt idx="4943">
                  <c:v>-0.13302700000000001</c:v>
                </c:pt>
                <c:pt idx="4944">
                  <c:v>-0.13403100000000001</c:v>
                </c:pt>
                <c:pt idx="4945">
                  <c:v>-0.135021</c:v>
                </c:pt>
                <c:pt idx="4946">
                  <c:v>-0.13600400000000001</c:v>
                </c:pt>
                <c:pt idx="4947">
                  <c:v>-0.13699900000000001</c:v>
                </c:pt>
                <c:pt idx="4948">
                  <c:v>-0.13797100000000001</c:v>
                </c:pt>
                <c:pt idx="4949">
                  <c:v>-0.138957</c:v>
                </c:pt>
                <c:pt idx="4950">
                  <c:v>-0.13991799999999999</c:v>
                </c:pt>
                <c:pt idx="4951">
                  <c:v>-0.14088600000000001</c:v>
                </c:pt>
                <c:pt idx="4952">
                  <c:v>-0.141849</c:v>
                </c:pt>
                <c:pt idx="4953">
                  <c:v>-0.14281199999999999</c:v>
                </c:pt>
                <c:pt idx="4954">
                  <c:v>-0.14377200000000001</c:v>
                </c:pt>
                <c:pt idx="4955">
                  <c:v>-0.14472299999999999</c:v>
                </c:pt>
                <c:pt idx="4956">
                  <c:v>-0.145675</c:v>
                </c:pt>
                <c:pt idx="4957">
                  <c:v>-0.146623</c:v>
                </c:pt>
                <c:pt idx="4958">
                  <c:v>-0.14757400000000001</c:v>
                </c:pt>
                <c:pt idx="4959">
                  <c:v>-0.148507</c:v>
                </c:pt>
                <c:pt idx="4960">
                  <c:v>-0.149447</c:v>
                </c:pt>
                <c:pt idx="4961">
                  <c:v>-0.150367</c:v>
                </c:pt>
                <c:pt idx="4962">
                  <c:v>-0.15130099999999999</c:v>
                </c:pt>
                <c:pt idx="4963">
                  <c:v>-0.152222</c:v>
                </c:pt>
                <c:pt idx="4964">
                  <c:v>-0.15314</c:v>
                </c:pt>
                <c:pt idx="4965">
                  <c:v>-0.15406400000000001</c:v>
                </c:pt>
                <c:pt idx="4966">
                  <c:v>-0.15496699999999999</c:v>
                </c:pt>
                <c:pt idx="4967">
                  <c:v>-0.15589600000000001</c:v>
                </c:pt>
                <c:pt idx="4968">
                  <c:v>-0.15679299999999999</c:v>
                </c:pt>
                <c:pt idx="4969">
                  <c:v>-0.15770100000000001</c:v>
                </c:pt>
                <c:pt idx="4970">
                  <c:v>-0.15859300000000001</c:v>
                </c:pt>
                <c:pt idx="4971">
                  <c:v>-0.15947900000000001</c:v>
                </c:pt>
                <c:pt idx="4972">
                  <c:v>-0.16037499999999999</c:v>
                </c:pt>
                <c:pt idx="4973">
                  <c:v>-0.161248</c:v>
                </c:pt>
                <c:pt idx="4974">
                  <c:v>-0.16213900000000001</c:v>
                </c:pt>
                <c:pt idx="4975">
                  <c:v>-0.16300899999999999</c:v>
                </c:pt>
                <c:pt idx="4976">
                  <c:v>-0.16389300000000001</c:v>
                </c:pt>
                <c:pt idx="4977">
                  <c:v>-0.164769</c:v>
                </c:pt>
                <c:pt idx="4978">
                  <c:v>-0.165635</c:v>
                </c:pt>
                <c:pt idx="4979">
                  <c:v>-0.16649700000000001</c:v>
                </c:pt>
                <c:pt idx="4980">
                  <c:v>-0.16734499999999999</c:v>
                </c:pt>
                <c:pt idx="4981">
                  <c:v>-0.16819500000000001</c:v>
                </c:pt>
                <c:pt idx="4982">
                  <c:v>-0.16903599999999999</c:v>
                </c:pt>
                <c:pt idx="4983">
                  <c:v>-0.16988</c:v>
                </c:pt>
                <c:pt idx="4984">
                  <c:v>-0.17071600000000001</c:v>
                </c:pt>
                <c:pt idx="4985">
                  <c:v>-0.17155799999999999</c:v>
                </c:pt>
                <c:pt idx="4986">
                  <c:v>-0.17238800000000001</c:v>
                </c:pt>
                <c:pt idx="4987">
                  <c:v>-0.17322399999999999</c:v>
                </c:pt>
                <c:pt idx="4988">
                  <c:v>-0.17404700000000001</c:v>
                </c:pt>
                <c:pt idx="4989">
                  <c:v>-0.17486699999999999</c:v>
                </c:pt>
                <c:pt idx="4990">
                  <c:v>-0.175682</c:v>
                </c:pt>
                <c:pt idx="4991">
                  <c:v>-0.17647699999999999</c:v>
                </c:pt>
                <c:pt idx="4992">
                  <c:v>-0.177286</c:v>
                </c:pt>
                <c:pt idx="4993">
                  <c:v>-0.17807700000000001</c:v>
                </c:pt>
                <c:pt idx="4994">
                  <c:v>-0.17888499999999999</c:v>
                </c:pt>
                <c:pt idx="4995">
                  <c:v>-0.179677</c:v>
                </c:pt>
                <c:pt idx="4996">
                  <c:v>-0.18046699999999999</c:v>
                </c:pt>
                <c:pt idx="4997">
                  <c:v>-0.181259</c:v>
                </c:pt>
                <c:pt idx="4998">
                  <c:v>-0.182035</c:v>
                </c:pt>
                <c:pt idx="4999">
                  <c:v>-0.18282100000000001</c:v>
                </c:pt>
                <c:pt idx="5000">
                  <c:v>-0.18357999999999999</c:v>
                </c:pt>
                <c:pt idx="5001">
                  <c:v>-0.18434600000000001</c:v>
                </c:pt>
                <c:pt idx="5002">
                  <c:v>-0.18510299999999999</c:v>
                </c:pt>
                <c:pt idx="5003">
                  <c:v>-0.185862</c:v>
                </c:pt>
                <c:pt idx="5004">
                  <c:v>-0.18662000000000001</c:v>
                </c:pt>
                <c:pt idx="5005">
                  <c:v>-0.187365</c:v>
                </c:pt>
                <c:pt idx="5006">
                  <c:v>-0.188113</c:v>
                </c:pt>
                <c:pt idx="5007">
                  <c:v>-0.18885199999999999</c:v>
                </c:pt>
                <c:pt idx="5008">
                  <c:v>-0.18959400000000001</c:v>
                </c:pt>
                <c:pt idx="5009">
                  <c:v>-0.19032299999999999</c:v>
                </c:pt>
                <c:pt idx="5010">
                  <c:v>-0.19104599999999999</c:v>
                </c:pt>
                <c:pt idx="5011">
                  <c:v>-0.19175900000000001</c:v>
                </c:pt>
                <c:pt idx="5012">
                  <c:v>-0.19247800000000001</c:v>
                </c:pt>
                <c:pt idx="5013">
                  <c:v>-0.193192</c:v>
                </c:pt>
                <c:pt idx="5014">
                  <c:v>-0.19389999999999999</c:v>
                </c:pt>
                <c:pt idx="5015">
                  <c:v>-0.194602</c:v>
                </c:pt>
                <c:pt idx="5016">
                  <c:v>-0.19529299999999999</c:v>
                </c:pt>
                <c:pt idx="5017">
                  <c:v>-0.195996</c:v>
                </c:pt>
                <c:pt idx="5018">
                  <c:v>-0.196684</c:v>
                </c:pt>
                <c:pt idx="5019">
                  <c:v>-0.19737099999999999</c:v>
                </c:pt>
                <c:pt idx="5020">
                  <c:v>-0.198043</c:v>
                </c:pt>
                <c:pt idx="5021">
                  <c:v>-0.198711</c:v>
                </c:pt>
                <c:pt idx="5022">
                  <c:v>-0.19938400000000001</c:v>
                </c:pt>
                <c:pt idx="5023">
                  <c:v>-0.200044</c:v>
                </c:pt>
                <c:pt idx="5024">
                  <c:v>-0.200706</c:v>
                </c:pt>
                <c:pt idx="5025">
                  <c:v>-0.20135400000000001</c:v>
                </c:pt>
                <c:pt idx="5026">
                  <c:v>-0.20200799999999999</c:v>
                </c:pt>
                <c:pt idx="5027">
                  <c:v>-0.202658</c:v>
                </c:pt>
                <c:pt idx="5028">
                  <c:v>-0.20330100000000001</c:v>
                </c:pt>
                <c:pt idx="5029">
                  <c:v>-0.20393600000000001</c:v>
                </c:pt>
                <c:pt idx="5030">
                  <c:v>-0.20455899999999999</c:v>
                </c:pt>
                <c:pt idx="5031">
                  <c:v>-0.205183</c:v>
                </c:pt>
                <c:pt idx="5032">
                  <c:v>-0.20580300000000001</c:v>
                </c:pt>
                <c:pt idx="5033">
                  <c:v>-0.20641599999999999</c:v>
                </c:pt>
                <c:pt idx="5034">
                  <c:v>-0.20702599999999999</c:v>
                </c:pt>
                <c:pt idx="5035">
                  <c:v>-0.20763100000000001</c:v>
                </c:pt>
                <c:pt idx="5036">
                  <c:v>-0.208236</c:v>
                </c:pt>
                <c:pt idx="5037">
                  <c:v>-0.208841</c:v>
                </c:pt>
                <c:pt idx="5038">
                  <c:v>-0.20943200000000001</c:v>
                </c:pt>
                <c:pt idx="5039">
                  <c:v>-0.21001900000000001</c:v>
                </c:pt>
                <c:pt idx="5040">
                  <c:v>-0.210593</c:v>
                </c:pt>
                <c:pt idx="5041">
                  <c:v>-0.21116499999999999</c:v>
                </c:pt>
                <c:pt idx="5042">
                  <c:v>-0.211733</c:v>
                </c:pt>
                <c:pt idx="5043">
                  <c:v>-0.21229300000000001</c:v>
                </c:pt>
                <c:pt idx="5044">
                  <c:v>-0.21285699999999999</c:v>
                </c:pt>
                <c:pt idx="5045">
                  <c:v>-0.21340799999999999</c:v>
                </c:pt>
                <c:pt idx="5046">
                  <c:v>-0.21396399999999999</c:v>
                </c:pt>
                <c:pt idx="5047">
                  <c:v>-0.21451100000000001</c:v>
                </c:pt>
                <c:pt idx="5048">
                  <c:v>-0.215054</c:v>
                </c:pt>
                <c:pt idx="5049">
                  <c:v>-0.21559300000000001</c:v>
                </c:pt>
                <c:pt idx="5050">
                  <c:v>-0.216115</c:v>
                </c:pt>
                <c:pt idx="5051">
                  <c:v>-0.21663399999999999</c:v>
                </c:pt>
                <c:pt idx="5052">
                  <c:v>-0.21714</c:v>
                </c:pt>
                <c:pt idx="5053">
                  <c:v>-0.21765200000000001</c:v>
                </c:pt>
                <c:pt idx="5054">
                  <c:v>-0.21815899999999999</c:v>
                </c:pt>
                <c:pt idx="5055">
                  <c:v>-0.21865999999999999</c:v>
                </c:pt>
                <c:pt idx="5056">
                  <c:v>-0.21915699999999999</c:v>
                </c:pt>
                <c:pt idx="5057">
                  <c:v>-0.21964700000000001</c:v>
                </c:pt>
                <c:pt idx="5058">
                  <c:v>-0.220137</c:v>
                </c:pt>
                <c:pt idx="5059">
                  <c:v>-0.22061800000000001</c:v>
                </c:pt>
                <c:pt idx="5060">
                  <c:v>-0.22108800000000001</c:v>
                </c:pt>
                <c:pt idx="5061">
                  <c:v>-0.22155</c:v>
                </c:pt>
                <c:pt idx="5062">
                  <c:v>-0.22201000000000001</c:v>
                </c:pt>
                <c:pt idx="5063">
                  <c:v>-0.222469</c:v>
                </c:pt>
                <c:pt idx="5064">
                  <c:v>-0.22292400000000001</c:v>
                </c:pt>
                <c:pt idx="5065">
                  <c:v>-0.22336800000000001</c:v>
                </c:pt>
                <c:pt idx="5066">
                  <c:v>-0.22380900000000001</c:v>
                </c:pt>
                <c:pt idx="5067">
                  <c:v>-0.224246</c:v>
                </c:pt>
                <c:pt idx="5068">
                  <c:v>-0.22468099999999999</c:v>
                </c:pt>
                <c:pt idx="5069">
                  <c:v>-0.225108</c:v>
                </c:pt>
                <c:pt idx="5070">
                  <c:v>-0.225521</c:v>
                </c:pt>
                <c:pt idx="5071">
                  <c:v>-0.22593299999999999</c:v>
                </c:pt>
                <c:pt idx="5072">
                  <c:v>-0.22634000000000001</c:v>
                </c:pt>
                <c:pt idx="5073">
                  <c:v>-0.22675000000000001</c:v>
                </c:pt>
                <c:pt idx="5074">
                  <c:v>-0.22714400000000001</c:v>
                </c:pt>
                <c:pt idx="5075">
                  <c:v>-0.22753100000000001</c:v>
                </c:pt>
                <c:pt idx="5076">
                  <c:v>-0.227912</c:v>
                </c:pt>
                <c:pt idx="5077">
                  <c:v>-0.228293</c:v>
                </c:pt>
                <c:pt idx="5078">
                  <c:v>-0.22867499999999999</c:v>
                </c:pt>
                <c:pt idx="5079">
                  <c:v>-0.22903899999999999</c:v>
                </c:pt>
                <c:pt idx="5080">
                  <c:v>-0.229403</c:v>
                </c:pt>
                <c:pt idx="5081">
                  <c:v>-0.22975200000000001</c:v>
                </c:pt>
                <c:pt idx="5082">
                  <c:v>-0.23010700000000001</c:v>
                </c:pt>
                <c:pt idx="5083">
                  <c:v>-0.23045299999999999</c:v>
                </c:pt>
                <c:pt idx="5084">
                  <c:v>-0.23078899999999999</c:v>
                </c:pt>
                <c:pt idx="5085">
                  <c:v>-0.231123</c:v>
                </c:pt>
                <c:pt idx="5086">
                  <c:v>-0.23144700000000001</c:v>
                </c:pt>
                <c:pt idx="5087">
                  <c:v>-0.23178099999999999</c:v>
                </c:pt>
                <c:pt idx="5088">
                  <c:v>-0.232099</c:v>
                </c:pt>
                <c:pt idx="5089">
                  <c:v>-0.23241500000000001</c:v>
                </c:pt>
                <c:pt idx="5090">
                  <c:v>-0.23271800000000001</c:v>
                </c:pt>
                <c:pt idx="5091">
                  <c:v>-0.233014</c:v>
                </c:pt>
                <c:pt idx="5092">
                  <c:v>-0.23330899999999999</c:v>
                </c:pt>
                <c:pt idx="5093">
                  <c:v>-0.233596</c:v>
                </c:pt>
                <c:pt idx="5094">
                  <c:v>-0.23388800000000001</c:v>
                </c:pt>
                <c:pt idx="5095">
                  <c:v>-0.23415800000000001</c:v>
                </c:pt>
                <c:pt idx="5096">
                  <c:v>-0.23440800000000001</c:v>
                </c:pt>
                <c:pt idx="5097">
                  <c:v>-0.23464299999999999</c:v>
                </c:pt>
                <c:pt idx="5098">
                  <c:v>-0.234898</c:v>
                </c:pt>
                <c:pt idx="5099">
                  <c:v>-0.235179</c:v>
                </c:pt>
                <c:pt idx="5100">
                  <c:v>-0.23546</c:v>
                </c:pt>
                <c:pt idx="5101">
                  <c:v>-0.235731</c:v>
                </c:pt>
                <c:pt idx="5102">
                  <c:v>-0.235986</c:v>
                </c:pt>
                <c:pt idx="5103">
                  <c:v>-0.23624100000000001</c:v>
                </c:pt>
                <c:pt idx="5104">
                  <c:v>-0.23649200000000001</c:v>
                </c:pt>
                <c:pt idx="5105">
                  <c:v>-0.23674100000000001</c:v>
                </c:pt>
                <c:pt idx="5106">
                  <c:v>-0.236985</c:v>
                </c:pt>
                <c:pt idx="5107">
                  <c:v>-0.23722299999999999</c:v>
                </c:pt>
                <c:pt idx="5108">
                  <c:v>-0.237459</c:v>
                </c:pt>
                <c:pt idx="5109">
                  <c:v>-0.23768800000000001</c:v>
                </c:pt>
                <c:pt idx="5110">
                  <c:v>-0.23790500000000001</c:v>
                </c:pt>
                <c:pt idx="5111">
                  <c:v>-0.23811099999999999</c:v>
                </c:pt>
                <c:pt idx="5112">
                  <c:v>-0.238312</c:v>
                </c:pt>
                <c:pt idx="5113">
                  <c:v>-0.238512</c:v>
                </c:pt>
                <c:pt idx="5114">
                  <c:v>-0.23871200000000001</c:v>
                </c:pt>
                <c:pt idx="5115">
                  <c:v>-0.238901</c:v>
                </c:pt>
                <c:pt idx="5116">
                  <c:v>-0.23908699999999999</c:v>
                </c:pt>
                <c:pt idx="5117">
                  <c:v>-0.23926600000000001</c:v>
                </c:pt>
                <c:pt idx="5118">
                  <c:v>-0.23944599999999999</c:v>
                </c:pt>
                <c:pt idx="5119">
                  <c:v>-0.239618</c:v>
                </c:pt>
                <c:pt idx="5120">
                  <c:v>-0.23977499999999999</c:v>
                </c:pt>
                <c:pt idx="5121">
                  <c:v>-0.239929</c:v>
                </c:pt>
                <c:pt idx="5122">
                  <c:v>-0.24007300000000001</c:v>
                </c:pt>
                <c:pt idx="5123">
                  <c:v>-0.24022399999999999</c:v>
                </c:pt>
                <c:pt idx="5124">
                  <c:v>-0.24036299999999999</c:v>
                </c:pt>
                <c:pt idx="5125">
                  <c:v>-0.24049499999999999</c:v>
                </c:pt>
                <c:pt idx="5126">
                  <c:v>-0.240621</c:v>
                </c:pt>
                <c:pt idx="5127">
                  <c:v>-0.24074300000000001</c:v>
                </c:pt>
                <c:pt idx="5128">
                  <c:v>-0.24087</c:v>
                </c:pt>
                <c:pt idx="5129">
                  <c:v>-0.240979</c:v>
                </c:pt>
                <c:pt idx="5130">
                  <c:v>-0.24108199999999999</c:v>
                </c:pt>
                <c:pt idx="5131">
                  <c:v>-0.241176</c:v>
                </c:pt>
                <c:pt idx="5132">
                  <c:v>-0.24127699999999999</c:v>
                </c:pt>
                <c:pt idx="5133">
                  <c:v>-0.24137400000000001</c:v>
                </c:pt>
                <c:pt idx="5134">
                  <c:v>-0.24143700000000001</c:v>
                </c:pt>
                <c:pt idx="5135">
                  <c:v>-0.241479</c:v>
                </c:pt>
                <c:pt idx="5136">
                  <c:v>-0.241512</c:v>
                </c:pt>
                <c:pt idx="5137">
                  <c:v>-0.24155299999999999</c:v>
                </c:pt>
                <c:pt idx="5138">
                  <c:v>-0.241621</c:v>
                </c:pt>
                <c:pt idx="5139">
                  <c:v>-0.24172199999999999</c:v>
                </c:pt>
                <c:pt idx="5140">
                  <c:v>-0.24175199999999999</c:v>
                </c:pt>
                <c:pt idx="5141">
                  <c:v>-0.241811</c:v>
                </c:pt>
                <c:pt idx="5142">
                  <c:v>-0.24187</c:v>
                </c:pt>
                <c:pt idx="5143">
                  <c:v>-0.24188499999999999</c:v>
                </c:pt>
                <c:pt idx="5144">
                  <c:v>-0.24196100000000001</c:v>
                </c:pt>
                <c:pt idx="5145">
                  <c:v>-0.241949</c:v>
                </c:pt>
                <c:pt idx="5146">
                  <c:v>-0.24199899999999999</c:v>
                </c:pt>
                <c:pt idx="5147">
                  <c:v>-0.24202299999999999</c:v>
                </c:pt>
                <c:pt idx="5148">
                  <c:v>-0.24202199999999999</c:v>
                </c:pt>
                <c:pt idx="5149">
                  <c:v>-0.24206900000000001</c:v>
                </c:pt>
                <c:pt idx="5150">
                  <c:v>-0.24202699999999999</c:v>
                </c:pt>
                <c:pt idx="5151">
                  <c:v>-0.24206</c:v>
                </c:pt>
                <c:pt idx="5152">
                  <c:v>-0.24202899999999999</c:v>
                </c:pt>
                <c:pt idx="5153">
                  <c:v>-0.24201600000000001</c:v>
                </c:pt>
                <c:pt idx="5154">
                  <c:v>-0.242008</c:v>
                </c:pt>
                <c:pt idx="5155">
                  <c:v>-0.24195700000000001</c:v>
                </c:pt>
                <c:pt idx="5156">
                  <c:v>-0.241955</c:v>
                </c:pt>
                <c:pt idx="5157">
                  <c:v>-0.24190400000000001</c:v>
                </c:pt>
                <c:pt idx="5158">
                  <c:v>-0.24187900000000001</c:v>
                </c:pt>
                <c:pt idx="5159">
                  <c:v>-0.24182799999999999</c:v>
                </c:pt>
                <c:pt idx="5160">
                  <c:v>-0.24177299999999999</c:v>
                </c:pt>
                <c:pt idx="5161">
                  <c:v>-0.24171300000000001</c:v>
                </c:pt>
                <c:pt idx="5162">
                  <c:v>-0.241643</c:v>
                </c:pt>
                <c:pt idx="5163">
                  <c:v>-0.24157100000000001</c:v>
                </c:pt>
                <c:pt idx="5164">
                  <c:v>-0.24149300000000001</c:v>
                </c:pt>
                <c:pt idx="5165">
                  <c:v>-0.24141699999999999</c:v>
                </c:pt>
                <c:pt idx="5166">
                  <c:v>-0.24132200000000001</c:v>
                </c:pt>
                <c:pt idx="5167">
                  <c:v>-0.24124699999999999</c:v>
                </c:pt>
                <c:pt idx="5168">
                  <c:v>-0.24113899999999999</c:v>
                </c:pt>
                <c:pt idx="5169">
                  <c:v>-0.24105399999999999</c:v>
                </c:pt>
                <c:pt idx="5170">
                  <c:v>-0.24093600000000001</c:v>
                </c:pt>
                <c:pt idx="5171">
                  <c:v>-0.240811</c:v>
                </c:pt>
                <c:pt idx="5172">
                  <c:v>-0.24069299999999999</c:v>
                </c:pt>
                <c:pt idx="5173">
                  <c:v>-0.24054800000000001</c:v>
                </c:pt>
                <c:pt idx="5174">
                  <c:v>-0.24043400000000001</c:v>
                </c:pt>
                <c:pt idx="5175">
                  <c:v>-0.24028099999999999</c:v>
                </c:pt>
                <c:pt idx="5176">
                  <c:v>-0.24014199999999999</c:v>
                </c:pt>
                <c:pt idx="5177">
                  <c:v>-0.23999400000000001</c:v>
                </c:pt>
                <c:pt idx="5178">
                  <c:v>-0.23983699999999999</c:v>
                </c:pt>
                <c:pt idx="5179">
                  <c:v>-0.23968900000000001</c:v>
                </c:pt>
                <c:pt idx="5180">
                  <c:v>-0.239513</c:v>
                </c:pt>
                <c:pt idx="5181">
                  <c:v>-0.239338</c:v>
                </c:pt>
                <c:pt idx="5182">
                  <c:v>-0.23915900000000001</c:v>
                </c:pt>
                <c:pt idx="5183">
                  <c:v>-0.23897599999999999</c:v>
                </c:pt>
                <c:pt idx="5184">
                  <c:v>-0.238792</c:v>
                </c:pt>
                <c:pt idx="5185">
                  <c:v>-0.238595</c:v>
                </c:pt>
                <c:pt idx="5186">
                  <c:v>-0.23838599999999999</c:v>
                </c:pt>
                <c:pt idx="5187">
                  <c:v>-0.23819199999999999</c:v>
                </c:pt>
                <c:pt idx="5188">
                  <c:v>-0.23797599999999999</c:v>
                </c:pt>
                <c:pt idx="5189">
                  <c:v>-0.23777100000000001</c:v>
                </c:pt>
                <c:pt idx="5190">
                  <c:v>-0.237543</c:v>
                </c:pt>
                <c:pt idx="5191">
                  <c:v>-0.23730899999999999</c:v>
                </c:pt>
                <c:pt idx="5192">
                  <c:v>-0.23709</c:v>
                </c:pt>
                <c:pt idx="5193">
                  <c:v>-0.236844</c:v>
                </c:pt>
                <c:pt idx="5194">
                  <c:v>-0.23661299999999999</c:v>
                </c:pt>
                <c:pt idx="5195">
                  <c:v>-0.236346</c:v>
                </c:pt>
                <c:pt idx="5196">
                  <c:v>-0.23608899999999999</c:v>
                </c:pt>
                <c:pt idx="5197">
                  <c:v>-0.23583200000000001</c:v>
                </c:pt>
                <c:pt idx="5198">
                  <c:v>-0.235565</c:v>
                </c:pt>
                <c:pt idx="5199">
                  <c:v>-0.23530100000000001</c:v>
                </c:pt>
                <c:pt idx="5200">
                  <c:v>-0.235013</c:v>
                </c:pt>
                <c:pt idx="5201">
                  <c:v>-0.234736</c:v>
                </c:pt>
                <c:pt idx="5202">
                  <c:v>-0.23445299999999999</c:v>
                </c:pt>
                <c:pt idx="5203">
                  <c:v>-0.23416000000000001</c:v>
                </c:pt>
                <c:pt idx="5204">
                  <c:v>-0.23381399999999999</c:v>
                </c:pt>
                <c:pt idx="5205">
                  <c:v>-0.23347200000000001</c:v>
                </c:pt>
                <c:pt idx="5206">
                  <c:v>-0.23317399999999999</c:v>
                </c:pt>
                <c:pt idx="5207">
                  <c:v>-0.232821</c:v>
                </c:pt>
                <c:pt idx="5208">
                  <c:v>-0.23250299999999999</c:v>
                </c:pt>
                <c:pt idx="5209" formatCode="0.00E+00">
                  <c:v>-0.23217099999999999</c:v>
                </c:pt>
                <c:pt idx="5210" formatCode="0.00E+00">
                  <c:v>-0.23179900000000001</c:v>
                </c:pt>
                <c:pt idx="5211" formatCode="0.00E+00">
                  <c:v>-0.23148299999999999</c:v>
                </c:pt>
                <c:pt idx="5212" formatCode="0.00E+00">
                  <c:v>-0.23109399999999999</c:v>
                </c:pt>
                <c:pt idx="5213" formatCode="0.00E+00">
                  <c:v>-0.23075000000000001</c:v>
                </c:pt>
                <c:pt idx="5214" formatCode="0.00E+00">
                  <c:v>-0.230383</c:v>
                </c:pt>
                <c:pt idx="5215" formatCode="0.00E+00">
                  <c:v>-0.229986</c:v>
                </c:pt>
                <c:pt idx="5216" formatCode="0.00E+00">
                  <c:v>-0.22964799999999999</c:v>
                </c:pt>
                <c:pt idx="5217" formatCode="0.00E+00">
                  <c:v>-0.22923099999999999</c:v>
                </c:pt>
                <c:pt idx="5218" formatCode="0.00E+00">
                  <c:v>-0.228878</c:v>
                </c:pt>
                <c:pt idx="5219" formatCode="0.00E+00">
                  <c:v>-0.22847200000000001</c:v>
                </c:pt>
                <c:pt idx="5220" formatCode="0.00E+00">
                  <c:v>-0.22806999999999999</c:v>
                </c:pt>
                <c:pt idx="5221" formatCode="0.00E+00">
                  <c:v>-0.227685</c:v>
                </c:pt>
                <c:pt idx="5222" formatCode="0.00E+00">
                  <c:v>-0.227245</c:v>
                </c:pt>
                <c:pt idx="5223" formatCode="0.00E+00">
                  <c:v>-0.22685900000000001</c:v>
                </c:pt>
                <c:pt idx="5224" formatCode="0.00E+00">
                  <c:v>-0.22641800000000001</c:v>
                </c:pt>
                <c:pt idx="5225" formatCode="0.00E+00">
                  <c:v>-0.22600600000000001</c:v>
                </c:pt>
                <c:pt idx="5226" formatCode="0.00E+00">
                  <c:v>-0.225575</c:v>
                </c:pt>
                <c:pt idx="5227" formatCode="0.00E+00">
                  <c:v>-0.22514000000000001</c:v>
                </c:pt>
                <c:pt idx="5228" formatCode="0.00E+00">
                  <c:v>-0.224714</c:v>
                </c:pt>
                <c:pt idx="5229" formatCode="0.00E+00">
                  <c:v>-0.224269</c:v>
                </c:pt>
                <c:pt idx="5230" formatCode="0.00E+00">
                  <c:v>-0.223829</c:v>
                </c:pt>
                <c:pt idx="5231" formatCode="0.00E+00">
                  <c:v>-0.22336400000000001</c:v>
                </c:pt>
                <c:pt idx="5232" formatCode="0.00E+00">
                  <c:v>-0.222912</c:v>
                </c:pt>
                <c:pt idx="5233" formatCode="0.00E+00">
                  <c:v>-0.222437</c:v>
                </c:pt>
                <c:pt idx="5234" formatCode="0.00E+00">
                  <c:v>-0.22198499999999999</c:v>
                </c:pt>
                <c:pt idx="5235" formatCode="0.00E+00">
                  <c:v>-0.2215</c:v>
                </c:pt>
                <c:pt idx="5236" formatCode="0.00E+00">
                  <c:v>-0.221028</c:v>
                </c:pt>
                <c:pt idx="5237" formatCode="0.00E+00">
                  <c:v>-0.220549</c:v>
                </c:pt>
                <c:pt idx="5238" formatCode="0.00E+00">
                  <c:v>-0.220056</c:v>
                </c:pt>
                <c:pt idx="5239" formatCode="0.00E+00">
                  <c:v>-0.21958800000000001</c:v>
                </c:pt>
                <c:pt idx="5240" formatCode="0.00E+00">
                  <c:v>-0.21906999999999999</c:v>
                </c:pt>
                <c:pt idx="5241" formatCode="0.00E+00">
                  <c:v>-0.218586</c:v>
                </c:pt>
                <c:pt idx="5242" formatCode="0.00E+00">
                  <c:v>-0.21806800000000001</c:v>
                </c:pt>
                <c:pt idx="5243">
                  <c:v>-0.21756300000000001</c:v>
                </c:pt>
                <c:pt idx="5244">
                  <c:v>-0.217059</c:v>
                </c:pt>
                <c:pt idx="5245">
                  <c:v>-0.21652099999999999</c:v>
                </c:pt>
                <c:pt idx="5246">
                  <c:v>-0.21601100000000001</c:v>
                </c:pt>
                <c:pt idx="5247">
                  <c:v>-0.21546799999999999</c:v>
                </c:pt>
                <c:pt idx="5248">
                  <c:v>-0.214949</c:v>
                </c:pt>
                <c:pt idx="5249">
                  <c:v>-0.21441399999999999</c:v>
                </c:pt>
                <c:pt idx="5250">
                  <c:v>-0.213866</c:v>
                </c:pt>
                <c:pt idx="5251">
                  <c:v>-0.21332599999999999</c:v>
                </c:pt>
                <c:pt idx="5252">
                  <c:v>-0.21277199999999999</c:v>
                </c:pt>
                <c:pt idx="5253">
                  <c:v>-0.212226</c:v>
                </c:pt>
                <c:pt idx="5254">
                  <c:v>-0.21166699999999999</c:v>
                </c:pt>
                <c:pt idx="5255">
                  <c:v>-0.211093</c:v>
                </c:pt>
                <c:pt idx="5256">
                  <c:v>-0.21052399999999999</c:v>
                </c:pt>
                <c:pt idx="5257">
                  <c:v>-0.209951</c:v>
                </c:pt>
                <c:pt idx="5258">
                  <c:v>-0.20937700000000001</c:v>
                </c:pt>
                <c:pt idx="5259">
                  <c:v>-0.20880299999999999</c:v>
                </c:pt>
                <c:pt idx="5260">
                  <c:v>-0.20820900000000001</c:v>
                </c:pt>
                <c:pt idx="5261">
                  <c:v>-0.20762800000000001</c:v>
                </c:pt>
                <c:pt idx="5262">
                  <c:v>-0.20703099999999999</c:v>
                </c:pt>
                <c:pt idx="5263">
                  <c:v>-0.20643600000000001</c:v>
                </c:pt>
                <c:pt idx="5264">
                  <c:v>-0.20583399999999999</c:v>
                </c:pt>
                <c:pt idx="5265">
                  <c:v>-0.20521500000000001</c:v>
                </c:pt>
                <c:pt idx="5266">
                  <c:v>-0.20461099999999999</c:v>
                </c:pt>
                <c:pt idx="5267">
                  <c:v>-0.20399</c:v>
                </c:pt>
                <c:pt idx="5268">
                  <c:v>-0.203379</c:v>
                </c:pt>
                <c:pt idx="5269">
                  <c:v>-0.20275599999999999</c:v>
                </c:pt>
                <c:pt idx="5270">
                  <c:v>-0.202128</c:v>
                </c:pt>
                <c:pt idx="5271">
                  <c:v>-0.20150100000000001</c:v>
                </c:pt>
                <c:pt idx="5272">
                  <c:v>-0.20086200000000001</c:v>
                </c:pt>
                <c:pt idx="5273">
                  <c:v>-0.20022499999999999</c:v>
                </c:pt>
                <c:pt idx="5274">
                  <c:v>-0.199576</c:v>
                </c:pt>
                <c:pt idx="5275">
                  <c:v>-0.19892699999999999</c:v>
                </c:pt>
                <c:pt idx="5276">
                  <c:v>-0.19827400000000001</c:v>
                </c:pt>
                <c:pt idx="5277">
                  <c:v>-0.19762099999999999</c:v>
                </c:pt>
                <c:pt idx="5278">
                  <c:v>-0.196963</c:v>
                </c:pt>
                <c:pt idx="5279">
                  <c:v>-0.19630500000000001</c:v>
                </c:pt>
                <c:pt idx="5280">
                  <c:v>-0.19563700000000001</c:v>
                </c:pt>
                <c:pt idx="5281">
                  <c:v>-0.194967</c:v>
                </c:pt>
                <c:pt idx="5282">
                  <c:v>-0.19429099999999999</c:v>
                </c:pt>
                <c:pt idx="5283">
                  <c:v>-0.193608</c:v>
                </c:pt>
                <c:pt idx="5284">
                  <c:v>-0.19292899999999999</c:v>
                </c:pt>
                <c:pt idx="5285">
                  <c:v>-0.19223499999999999</c:v>
                </c:pt>
                <c:pt idx="5286">
                  <c:v>-0.191549</c:v>
                </c:pt>
                <c:pt idx="5287">
                  <c:v>-0.19085099999999999</c:v>
                </c:pt>
                <c:pt idx="5288">
                  <c:v>-0.19015899999999999</c:v>
                </c:pt>
                <c:pt idx="5289">
                  <c:v>-0.18946399999999999</c:v>
                </c:pt>
                <c:pt idx="5290">
                  <c:v>-0.18875600000000001</c:v>
                </c:pt>
                <c:pt idx="5291">
                  <c:v>-0.18804799999999999</c:v>
                </c:pt>
                <c:pt idx="5292">
                  <c:v>-0.18732699999999999</c:v>
                </c:pt>
                <c:pt idx="5293">
                  <c:v>-0.186613</c:v>
                </c:pt>
                <c:pt idx="5294">
                  <c:v>-0.18589</c:v>
                </c:pt>
                <c:pt idx="5295">
                  <c:v>-0.185165</c:v>
                </c:pt>
                <c:pt idx="5296">
                  <c:v>-0.18443300000000001</c:v>
                </c:pt>
                <c:pt idx="5297">
                  <c:v>-0.1837</c:v>
                </c:pt>
                <c:pt idx="5298">
                  <c:v>-0.18296899999999999</c:v>
                </c:pt>
                <c:pt idx="5299">
                  <c:v>-0.18223400000000001</c:v>
                </c:pt>
                <c:pt idx="5300">
                  <c:v>-0.18149299999999999</c:v>
                </c:pt>
                <c:pt idx="5301">
                  <c:v>-0.18074399999999999</c:v>
                </c:pt>
                <c:pt idx="5302">
                  <c:v>-0.17999899999999999</c:v>
                </c:pt>
                <c:pt idx="5303">
                  <c:v>-0.17924499999999999</c:v>
                </c:pt>
                <c:pt idx="5304">
                  <c:v>-0.17849599999999999</c:v>
                </c:pt>
                <c:pt idx="5305">
                  <c:v>-0.177728</c:v>
                </c:pt>
                <c:pt idx="5306">
                  <c:v>-0.17696400000000001</c:v>
                </c:pt>
                <c:pt idx="5307">
                  <c:v>-0.17619699999999999</c:v>
                </c:pt>
                <c:pt idx="5308">
                  <c:v>-0.175431</c:v>
                </c:pt>
                <c:pt idx="5309">
                  <c:v>-0.17466599999999999</c:v>
                </c:pt>
                <c:pt idx="5310">
                  <c:v>-0.17388400000000001</c:v>
                </c:pt>
                <c:pt idx="5311">
                  <c:v>-0.17311399999999999</c:v>
                </c:pt>
                <c:pt idx="5312">
                  <c:v>-0.17232900000000001</c:v>
                </c:pt>
                <c:pt idx="5313">
                  <c:v>-0.17155500000000001</c:v>
                </c:pt>
                <c:pt idx="5314">
                  <c:v>-0.170763</c:v>
                </c:pt>
                <c:pt idx="5315">
                  <c:v>-0.169965</c:v>
                </c:pt>
                <c:pt idx="5316">
                  <c:v>-0.16916600000000001</c:v>
                </c:pt>
                <c:pt idx="5317">
                  <c:v>-0.16836300000000001</c:v>
                </c:pt>
                <c:pt idx="5318">
                  <c:v>-0.167572</c:v>
                </c:pt>
                <c:pt idx="5319">
                  <c:v>-0.16676199999999999</c:v>
                </c:pt>
                <c:pt idx="5320">
                  <c:v>-0.165964</c:v>
                </c:pt>
                <c:pt idx="5321">
                  <c:v>-0.16514899999999999</c:v>
                </c:pt>
                <c:pt idx="5322">
                  <c:v>-0.16434399999999999</c:v>
                </c:pt>
                <c:pt idx="5323">
                  <c:v>-0.16352900000000001</c:v>
                </c:pt>
                <c:pt idx="5324">
                  <c:v>-0.16270599999999999</c:v>
                </c:pt>
                <c:pt idx="5325">
                  <c:v>-0.161887</c:v>
                </c:pt>
                <c:pt idx="5326">
                  <c:v>-0.161051</c:v>
                </c:pt>
                <c:pt idx="5327">
                  <c:v>-0.16023399999999999</c:v>
                </c:pt>
                <c:pt idx="5328">
                  <c:v>-0.15939800000000001</c:v>
                </c:pt>
                <c:pt idx="5329">
                  <c:v>-0.15857499999999999</c:v>
                </c:pt>
                <c:pt idx="5330">
                  <c:v>-0.15773999999999999</c:v>
                </c:pt>
                <c:pt idx="5331">
                  <c:v>-0.15690499999999999</c:v>
                </c:pt>
                <c:pt idx="5332">
                  <c:v>-0.15607099999999999</c:v>
                </c:pt>
                <c:pt idx="5333">
                  <c:v>-0.155223</c:v>
                </c:pt>
                <c:pt idx="5334">
                  <c:v>-0.15438399999999999</c:v>
                </c:pt>
                <c:pt idx="5335">
                  <c:v>-0.153526</c:v>
                </c:pt>
                <c:pt idx="5336">
                  <c:v>-0.15268100000000001</c:v>
                </c:pt>
                <c:pt idx="5337">
                  <c:v>-0.15182399999999999</c:v>
                </c:pt>
                <c:pt idx="5338">
                  <c:v>-0.150973</c:v>
                </c:pt>
                <c:pt idx="5339">
                  <c:v>-0.15012</c:v>
                </c:pt>
                <c:pt idx="5340">
                  <c:v>-0.149261</c:v>
                </c:pt>
                <c:pt idx="5341">
                  <c:v>-0.14840600000000001</c:v>
                </c:pt>
                <c:pt idx="5342">
                  <c:v>-0.147537</c:v>
                </c:pt>
                <c:pt idx="5343">
                  <c:v>-0.146676</c:v>
                </c:pt>
                <c:pt idx="5344">
                  <c:v>-0.14580199999999999</c:v>
                </c:pt>
                <c:pt idx="5345">
                  <c:v>-0.14493400000000001</c:v>
                </c:pt>
                <c:pt idx="5346">
                  <c:v>-0.14405499999999999</c:v>
                </c:pt>
                <c:pt idx="5347">
                  <c:v>-0.143181</c:v>
                </c:pt>
                <c:pt idx="5348">
                  <c:v>-0.14230699999999999</c:v>
                </c:pt>
                <c:pt idx="5349">
                  <c:v>-0.141431</c:v>
                </c:pt>
                <c:pt idx="5350">
                  <c:v>-0.14055699999999999</c:v>
                </c:pt>
                <c:pt idx="5351">
                  <c:v>-0.13966999999999999</c:v>
                </c:pt>
                <c:pt idx="5352">
                  <c:v>-0.138791</c:v>
                </c:pt>
                <c:pt idx="5353">
                  <c:v>-0.13789899999999999</c:v>
                </c:pt>
                <c:pt idx="5354">
                  <c:v>-0.137017</c:v>
                </c:pt>
                <c:pt idx="5355">
                  <c:v>-0.13612099999999999</c:v>
                </c:pt>
                <c:pt idx="5356">
                  <c:v>-0.13522500000000001</c:v>
                </c:pt>
                <c:pt idx="5357">
                  <c:v>-0.13433300000000001</c:v>
                </c:pt>
                <c:pt idx="5358">
                  <c:v>-0.133434</c:v>
                </c:pt>
                <c:pt idx="5359">
                  <c:v>-0.132549</c:v>
                </c:pt>
                <c:pt idx="5360">
                  <c:v>-0.13164300000000001</c:v>
                </c:pt>
                <c:pt idx="5361">
                  <c:v>-0.13075100000000001</c:v>
                </c:pt>
                <c:pt idx="5362">
                  <c:v>-0.12984599999999999</c:v>
                </c:pt>
                <c:pt idx="5363">
                  <c:v>-0.12894600000000001</c:v>
                </c:pt>
                <c:pt idx="5364">
                  <c:v>-0.12804299999999999</c:v>
                </c:pt>
                <c:pt idx="5365">
                  <c:v>-0.12712799999999999</c:v>
                </c:pt>
                <c:pt idx="5366">
                  <c:v>-0.126222</c:v>
                </c:pt>
                <c:pt idx="5367">
                  <c:v>-0.125304</c:v>
                </c:pt>
                <c:pt idx="5368">
                  <c:v>-0.124402</c:v>
                </c:pt>
                <c:pt idx="5369">
                  <c:v>-0.123488</c:v>
                </c:pt>
                <c:pt idx="5370">
                  <c:v>-0.12257899999999999</c:v>
                </c:pt>
                <c:pt idx="5371">
                  <c:v>-0.121666</c:v>
                </c:pt>
                <c:pt idx="5372">
                  <c:v>-0.12075</c:v>
                </c:pt>
                <c:pt idx="5373">
                  <c:v>-0.11984</c:v>
                </c:pt>
                <c:pt idx="5374">
                  <c:v>-0.11891500000000001</c:v>
                </c:pt>
                <c:pt idx="5375">
                  <c:v>-0.117995</c:v>
                </c:pt>
                <c:pt idx="5376">
                  <c:v>-0.117065</c:v>
                </c:pt>
                <c:pt idx="5377">
                  <c:v>-0.116147</c:v>
                </c:pt>
                <c:pt idx="5378">
                  <c:v>-0.11522399999999999</c:v>
                </c:pt>
                <c:pt idx="5379">
                  <c:v>-0.114304</c:v>
                </c:pt>
                <c:pt idx="5380">
                  <c:v>-0.113381</c:v>
                </c:pt>
                <c:pt idx="5381">
                  <c:v>-0.112456</c:v>
                </c:pt>
                <c:pt idx="5382">
                  <c:v>-0.11153399999999999</c:v>
                </c:pt>
                <c:pt idx="5383">
                  <c:v>-0.11060399999999999</c:v>
                </c:pt>
                <c:pt idx="5384">
                  <c:v>-0.109676</c:v>
                </c:pt>
                <c:pt idx="5385">
                  <c:v>-0.108739</c:v>
                </c:pt>
                <c:pt idx="5386">
                  <c:v>-0.107808</c:v>
                </c:pt>
                <c:pt idx="5387">
                  <c:v>-0.106877</c:v>
                </c:pt>
                <c:pt idx="5388">
                  <c:v>-0.105948</c:v>
                </c:pt>
                <c:pt idx="5389">
                  <c:v>-0.105018</c:v>
                </c:pt>
                <c:pt idx="5390">
                  <c:v>-0.104086</c:v>
                </c:pt>
                <c:pt idx="5391">
                  <c:v>-0.103157</c:v>
                </c:pt>
                <c:pt idx="5392">
                  <c:v>-0.10222100000000001</c:v>
                </c:pt>
                <c:pt idx="5393">
                  <c:v>-0.101288</c:v>
                </c:pt>
                <c:pt idx="5394">
                  <c:v>-0.10034700000000001</c:v>
                </c:pt>
                <c:pt idx="5395">
                  <c:v>-9.9408700000000003E-2</c:v>
                </c:pt>
                <c:pt idx="5396">
                  <c:v>-9.8471199999999995E-2</c:v>
                </c:pt>
                <c:pt idx="5397">
                  <c:v>-9.7535200000000002E-2</c:v>
                </c:pt>
                <c:pt idx="5398">
                  <c:v>-9.6601500000000007E-2</c:v>
                </c:pt>
                <c:pt idx="5399">
                  <c:v>-9.5664299999999994E-2</c:v>
                </c:pt>
                <c:pt idx="5400">
                  <c:v>-9.4730099999999998E-2</c:v>
                </c:pt>
                <c:pt idx="5401">
                  <c:v>-9.3791899999999997E-2</c:v>
                </c:pt>
                <c:pt idx="5402">
                  <c:v>-9.2855199999999999E-2</c:v>
                </c:pt>
                <c:pt idx="5403">
                  <c:v>-9.1913599999999998E-2</c:v>
                </c:pt>
                <c:pt idx="5404">
                  <c:v>-9.0972200000000003E-2</c:v>
                </c:pt>
                <c:pt idx="5405">
                  <c:v>-9.0030799999999994E-2</c:v>
                </c:pt>
                <c:pt idx="5406">
                  <c:v>-8.9092099999999994E-2</c:v>
                </c:pt>
                <c:pt idx="5407">
                  <c:v>-8.8154999999999997E-2</c:v>
                </c:pt>
                <c:pt idx="5408">
                  <c:v>-8.72169E-2</c:v>
                </c:pt>
                <c:pt idx="5409">
                  <c:v>-8.6280300000000004E-2</c:v>
                </c:pt>
                <c:pt idx="5410">
                  <c:v>-8.5340899999999997E-2</c:v>
                </c:pt>
                <c:pt idx="5411">
                  <c:v>-8.4403699999999998E-2</c:v>
                </c:pt>
                <c:pt idx="5412">
                  <c:v>-8.3461800000000003E-2</c:v>
                </c:pt>
                <c:pt idx="5413">
                  <c:v>-8.2520800000000005E-2</c:v>
                </c:pt>
                <c:pt idx="5414">
                  <c:v>-8.1577800000000006E-2</c:v>
                </c:pt>
                <c:pt idx="5415">
                  <c:v>-8.0638000000000001E-2</c:v>
                </c:pt>
                <c:pt idx="5416">
                  <c:v>-7.9700900000000005E-2</c:v>
                </c:pt>
                <c:pt idx="5417">
                  <c:v>-7.8762899999999997E-2</c:v>
                </c:pt>
                <c:pt idx="5418">
                  <c:v>-7.7826699999999999E-2</c:v>
                </c:pt>
                <c:pt idx="5419">
                  <c:v>-7.6887899999999995E-2</c:v>
                </c:pt>
                <c:pt idx="5420">
                  <c:v>-7.5952500000000006E-2</c:v>
                </c:pt>
                <c:pt idx="5421">
                  <c:v>-7.5014700000000004E-2</c:v>
                </c:pt>
                <c:pt idx="5422">
                  <c:v>-7.4077199999999996E-2</c:v>
                </c:pt>
                <c:pt idx="5423">
                  <c:v>-7.3137300000000002E-2</c:v>
                </c:pt>
                <c:pt idx="5424">
                  <c:v>-7.2199899999999997E-2</c:v>
                </c:pt>
                <c:pt idx="5425">
                  <c:v>-7.1265400000000007E-2</c:v>
                </c:pt>
                <c:pt idx="5426">
                  <c:v>-7.0333000000000007E-2</c:v>
                </c:pt>
                <c:pt idx="5427">
                  <c:v>-6.9400400000000001E-2</c:v>
                </c:pt>
                <c:pt idx="5428">
                  <c:v>-6.8466600000000002E-2</c:v>
                </c:pt>
                <c:pt idx="5429">
                  <c:v>-6.7535899999999996E-2</c:v>
                </c:pt>
                <c:pt idx="5430">
                  <c:v>-6.6603899999999994E-2</c:v>
                </c:pt>
                <c:pt idx="5431">
                  <c:v>-6.5674499999999997E-2</c:v>
                </c:pt>
                <c:pt idx="5432">
                  <c:v>-6.4737199999999995E-2</c:v>
                </c:pt>
                <c:pt idx="5433">
                  <c:v>-6.3805700000000007E-2</c:v>
                </c:pt>
                <c:pt idx="5434">
                  <c:v>-6.2882099999999996E-2</c:v>
                </c:pt>
                <c:pt idx="5435">
                  <c:v>-6.1971600000000002E-2</c:v>
                </c:pt>
                <c:pt idx="5436">
                  <c:v>-6.1066599999999999E-2</c:v>
                </c:pt>
                <c:pt idx="5437">
                  <c:v>-6.01545E-2</c:v>
                </c:pt>
                <c:pt idx="5438">
                  <c:v>-5.9247500000000002E-2</c:v>
                </c:pt>
                <c:pt idx="5439">
                  <c:v>-5.8335400000000003E-2</c:v>
                </c:pt>
                <c:pt idx="5440">
                  <c:v>-5.7432299999999999E-2</c:v>
                </c:pt>
                <c:pt idx="5441">
                  <c:v>-5.6523200000000003E-2</c:v>
                </c:pt>
                <c:pt idx="5442">
                  <c:v>-5.5614900000000002E-2</c:v>
                </c:pt>
                <c:pt idx="5443">
                  <c:v>-5.4709300000000002E-2</c:v>
                </c:pt>
                <c:pt idx="5444">
                  <c:v>-5.3804400000000002E-2</c:v>
                </c:pt>
                <c:pt idx="5445">
                  <c:v>-5.2909699999999997E-2</c:v>
                </c:pt>
                <c:pt idx="5446">
                  <c:v>-5.20066E-2</c:v>
                </c:pt>
                <c:pt idx="5447">
                  <c:v>-5.1110099999999999E-2</c:v>
                </c:pt>
                <c:pt idx="5448">
                  <c:v>-5.0208500000000003E-2</c:v>
                </c:pt>
                <c:pt idx="5449">
                  <c:v>-4.9313799999999998E-2</c:v>
                </c:pt>
                <c:pt idx="5450">
                  <c:v>-4.8419499999999997E-2</c:v>
                </c:pt>
                <c:pt idx="5451">
                  <c:v>-4.7521399999999998E-2</c:v>
                </c:pt>
                <c:pt idx="5452">
                  <c:v>-4.6627399999999999E-2</c:v>
                </c:pt>
                <c:pt idx="5453">
                  <c:v>-4.5731099999999997E-2</c:v>
                </c:pt>
                <c:pt idx="5454">
                  <c:v>-4.4846999999999998E-2</c:v>
                </c:pt>
                <c:pt idx="5455">
                  <c:v>-4.3958700000000003E-2</c:v>
                </c:pt>
                <c:pt idx="5456">
                  <c:v>-4.3073800000000002E-2</c:v>
                </c:pt>
                <c:pt idx="5457">
                  <c:v>-4.2184800000000001E-2</c:v>
                </c:pt>
                <c:pt idx="5458">
                  <c:v>-4.13006E-2</c:v>
                </c:pt>
                <c:pt idx="5459">
                  <c:v>-4.0419999999999998E-2</c:v>
                </c:pt>
                <c:pt idx="5460">
                  <c:v>-3.95374E-2</c:v>
                </c:pt>
                <c:pt idx="5461">
                  <c:v>-3.8656700000000002E-2</c:v>
                </c:pt>
                <c:pt idx="5462">
                  <c:v>-3.7771899999999997E-2</c:v>
                </c:pt>
                <c:pt idx="5463">
                  <c:v>-3.6899399999999999E-2</c:v>
                </c:pt>
                <c:pt idx="5464">
                  <c:v>-3.60252E-2</c:v>
                </c:pt>
                <c:pt idx="5465">
                  <c:v>-3.5157300000000002E-2</c:v>
                </c:pt>
                <c:pt idx="5466">
                  <c:v>-3.4282399999999998E-2</c:v>
                </c:pt>
                <c:pt idx="5467">
                  <c:v>-3.3410799999999997E-2</c:v>
                </c:pt>
                <c:pt idx="5468">
                  <c:v>-3.2544900000000002E-2</c:v>
                </c:pt>
                <c:pt idx="5469">
                  <c:v>-3.16776E-2</c:v>
                </c:pt>
                <c:pt idx="5470">
                  <c:v>-3.0816199999999998E-2</c:v>
                </c:pt>
                <c:pt idx="5471">
                  <c:v>-2.9944499999999999E-2</c:v>
                </c:pt>
                <c:pt idx="5472">
                  <c:v>-2.9085699999999999E-2</c:v>
                </c:pt>
                <c:pt idx="5473">
                  <c:v>-2.8226299999999999E-2</c:v>
                </c:pt>
                <c:pt idx="5474">
                  <c:v>-2.7375300000000002E-2</c:v>
                </c:pt>
                <c:pt idx="5475">
                  <c:v>-2.6521200000000002E-2</c:v>
                </c:pt>
                <c:pt idx="5476">
                  <c:v>-2.5662600000000001E-2</c:v>
                </c:pt>
                <c:pt idx="5477">
                  <c:v>-2.48139E-2</c:v>
                </c:pt>
                <c:pt idx="5478">
                  <c:v>-2.3961799999999998E-2</c:v>
                </c:pt>
                <c:pt idx="5479">
                  <c:v>-2.31209E-2</c:v>
                </c:pt>
                <c:pt idx="5480">
                  <c:v>-2.22686E-2</c:v>
                </c:pt>
                <c:pt idx="5481">
                  <c:v>-2.14232E-2</c:v>
                </c:pt>
                <c:pt idx="5482">
                  <c:v>-2.0581499999999999E-2</c:v>
                </c:pt>
                <c:pt idx="5483">
                  <c:v>-1.97465E-2</c:v>
                </c:pt>
                <c:pt idx="5484">
                  <c:v>-1.8916800000000001E-2</c:v>
                </c:pt>
                <c:pt idx="5485">
                  <c:v>-1.8076999999999999E-2</c:v>
                </c:pt>
                <c:pt idx="5486">
                  <c:v>-1.7245300000000002E-2</c:v>
                </c:pt>
                <c:pt idx="5487">
                  <c:v>-1.6411800000000001E-2</c:v>
                </c:pt>
                <c:pt idx="5488">
                  <c:v>-1.55899E-2</c:v>
                </c:pt>
                <c:pt idx="5489">
                  <c:v>-1.4762900000000001E-2</c:v>
                </c:pt>
                <c:pt idx="5490">
                  <c:v>-1.3935400000000001E-2</c:v>
                </c:pt>
                <c:pt idx="5491">
                  <c:v>-1.31115E-2</c:v>
                </c:pt>
                <c:pt idx="5492">
                  <c:v>-1.2294599999999999E-2</c:v>
                </c:pt>
                <c:pt idx="5493">
                  <c:v>-1.1487600000000001E-2</c:v>
                </c:pt>
                <c:pt idx="5494">
                  <c:v>-1.0673500000000001E-2</c:v>
                </c:pt>
                <c:pt idx="5495" formatCode="0.00E+00">
                  <c:v>-9.8621899999999998E-3</c:v>
                </c:pt>
                <c:pt idx="5496" formatCode="0.00E+00">
                  <c:v>-9.0479800000000006E-3</c:v>
                </c:pt>
                <c:pt idx="5497" formatCode="0.00E+00">
                  <c:v>-8.2466499999999995E-3</c:v>
                </c:pt>
                <c:pt idx="5498" formatCode="0.00E+00">
                  <c:v>-7.4448800000000001E-3</c:v>
                </c:pt>
                <c:pt idx="5499" formatCode="0.00E+00">
                  <c:v>-6.6420699999999999E-3</c:v>
                </c:pt>
                <c:pt idx="5500" formatCode="0.00E+00">
                  <c:v>-5.8390100000000004E-3</c:v>
                </c:pt>
                <c:pt idx="5501" formatCode="0.00E+00">
                  <c:v>-5.0403599999999998E-3</c:v>
                </c:pt>
                <c:pt idx="5502" formatCode="0.00E+00">
                  <c:v>-4.2573000000000003E-3</c:v>
                </c:pt>
                <c:pt idx="5503" formatCode="0.00E+00">
                  <c:v>-3.4695300000000002E-3</c:v>
                </c:pt>
                <c:pt idx="5504" formatCode="0.00E+00">
                  <c:v>-2.68192E-3</c:v>
                </c:pt>
                <c:pt idx="5505" formatCode="0.00E+00">
                  <c:v>-1.88922E-3</c:v>
                </c:pt>
                <c:pt idx="5506" formatCode="0.00E+00">
                  <c:v>-1.1168300000000001E-3</c:v>
                </c:pt>
                <c:pt idx="5507" formatCode="0.00E+00">
                  <c:v>-3.60725E-4</c:v>
                </c:pt>
                <c:pt idx="5508" formatCode="0.00E+00">
                  <c:v>3.9165700000000001E-4</c:v>
                </c:pt>
                <c:pt idx="5509" formatCode="0.00E+00">
                  <c:v>1.14645E-3</c:v>
                </c:pt>
                <c:pt idx="5510" formatCode="0.00E+00">
                  <c:v>1.90642E-3</c:v>
                </c:pt>
                <c:pt idx="5511" formatCode="0.00E+00">
                  <c:v>2.6492500000000001E-3</c:v>
                </c:pt>
                <c:pt idx="5512" formatCode="0.00E+00">
                  <c:v>3.3892499999999999E-3</c:v>
                </c:pt>
                <c:pt idx="5513" formatCode="0.00E+00">
                  <c:v>4.1237899999999996E-3</c:v>
                </c:pt>
                <c:pt idx="5514" formatCode="0.00E+00">
                  <c:v>4.8661199999999998E-3</c:v>
                </c:pt>
                <c:pt idx="5515" formatCode="0.00E+00">
                  <c:v>5.6061899999999996E-3</c:v>
                </c:pt>
                <c:pt idx="5516" formatCode="0.00E+00">
                  <c:v>6.3365100000000001E-3</c:v>
                </c:pt>
                <c:pt idx="5517" formatCode="0.00E+00">
                  <c:v>7.0655700000000002E-3</c:v>
                </c:pt>
                <c:pt idx="5518" formatCode="0.00E+00">
                  <c:v>7.7918199999999996E-3</c:v>
                </c:pt>
                <c:pt idx="5519" formatCode="0.00E+00">
                  <c:v>8.5254600000000003E-3</c:v>
                </c:pt>
                <c:pt idx="5520" formatCode="0.00E+00">
                  <c:v>9.2483300000000008E-3</c:v>
                </c:pt>
                <c:pt idx="5521" formatCode="0.00E+00">
                  <c:v>9.9621899999999992E-3</c:v>
                </c:pt>
                <c:pt idx="5522">
                  <c:v>1.0668199999999999E-2</c:v>
                </c:pt>
                <c:pt idx="5523">
                  <c:v>1.13781E-2</c:v>
                </c:pt>
                <c:pt idx="5524">
                  <c:v>1.20915E-2</c:v>
                </c:pt>
                <c:pt idx="5525">
                  <c:v>1.2798E-2</c:v>
                </c:pt>
                <c:pt idx="5526">
                  <c:v>1.34988E-2</c:v>
                </c:pt>
                <c:pt idx="5527">
                  <c:v>1.41961E-2</c:v>
                </c:pt>
                <c:pt idx="5528">
                  <c:v>1.4903E-2</c:v>
                </c:pt>
                <c:pt idx="5529">
                  <c:v>1.5604099999999999E-2</c:v>
                </c:pt>
                <c:pt idx="5530">
                  <c:v>1.6287099999999999E-2</c:v>
                </c:pt>
                <c:pt idx="5531">
                  <c:v>1.69459E-2</c:v>
                </c:pt>
                <c:pt idx="5532">
                  <c:v>1.7599099999999999E-2</c:v>
                </c:pt>
                <c:pt idx="5533">
                  <c:v>1.8259999999999998E-2</c:v>
                </c:pt>
                <c:pt idx="5534">
                  <c:v>1.8921500000000001E-2</c:v>
                </c:pt>
                <c:pt idx="5535">
                  <c:v>1.95782E-2</c:v>
                </c:pt>
                <c:pt idx="5536">
                  <c:v>2.0225900000000002E-2</c:v>
                </c:pt>
                <c:pt idx="5537">
                  <c:v>2.0876499999999999E-2</c:v>
                </c:pt>
                <c:pt idx="5538">
                  <c:v>2.1528499999999999E-2</c:v>
                </c:pt>
                <c:pt idx="5539">
                  <c:v>2.21779E-2</c:v>
                </c:pt>
                <c:pt idx="5540">
                  <c:v>2.2814600000000001E-2</c:v>
                </c:pt>
                <c:pt idx="5541">
                  <c:v>2.34433E-2</c:v>
                </c:pt>
                <c:pt idx="5542">
                  <c:v>2.4073299999999999E-2</c:v>
                </c:pt>
                <c:pt idx="5543">
                  <c:v>2.4704799999999999E-2</c:v>
                </c:pt>
                <c:pt idx="5544">
                  <c:v>2.5335099999999999E-2</c:v>
                </c:pt>
                <c:pt idx="5545">
                  <c:v>2.5956300000000002E-2</c:v>
                </c:pt>
                <c:pt idx="5546">
                  <c:v>2.6576099999999998E-2</c:v>
                </c:pt>
                <c:pt idx="5547">
                  <c:v>2.7197300000000001E-2</c:v>
                </c:pt>
                <c:pt idx="5548">
                  <c:v>2.7820000000000001E-2</c:v>
                </c:pt>
                <c:pt idx="5549">
                  <c:v>2.8435499999999999E-2</c:v>
                </c:pt>
                <c:pt idx="5550">
                  <c:v>2.9040300000000002E-2</c:v>
                </c:pt>
                <c:pt idx="5551">
                  <c:v>2.9641000000000001E-2</c:v>
                </c:pt>
                <c:pt idx="5552">
                  <c:v>3.02428E-2</c:v>
                </c:pt>
                <c:pt idx="5553">
                  <c:v>3.08451E-2</c:v>
                </c:pt>
                <c:pt idx="5554">
                  <c:v>3.1441499999999997E-2</c:v>
                </c:pt>
                <c:pt idx="5555">
                  <c:v>3.2033100000000002E-2</c:v>
                </c:pt>
                <c:pt idx="5556">
                  <c:v>3.2623100000000002E-2</c:v>
                </c:pt>
                <c:pt idx="5557">
                  <c:v>3.3217400000000001E-2</c:v>
                </c:pt>
                <c:pt idx="5558">
                  <c:v>3.3808400000000002E-2</c:v>
                </c:pt>
                <c:pt idx="5559">
                  <c:v>3.4391400000000003E-2</c:v>
                </c:pt>
                <c:pt idx="5560">
                  <c:v>3.49661E-2</c:v>
                </c:pt>
                <c:pt idx="5561">
                  <c:v>3.5539899999999999E-2</c:v>
                </c:pt>
                <c:pt idx="5562">
                  <c:v>3.6116200000000001E-2</c:v>
                </c:pt>
                <c:pt idx="5563">
                  <c:v>3.6685700000000002E-2</c:v>
                </c:pt>
                <c:pt idx="5564">
                  <c:v>3.7244800000000002E-2</c:v>
                </c:pt>
                <c:pt idx="5565">
                  <c:v>3.7802299999999997E-2</c:v>
                </c:pt>
                <c:pt idx="5566">
                  <c:v>3.8384300000000003E-2</c:v>
                </c:pt>
                <c:pt idx="5567">
                  <c:v>3.89713E-2</c:v>
                </c:pt>
                <c:pt idx="5568">
                  <c:v>3.9501300000000003E-2</c:v>
                </c:pt>
                <c:pt idx="5569">
                  <c:v>3.9951E-2</c:v>
                </c:pt>
                <c:pt idx="5570">
                  <c:v>4.0501000000000002E-2</c:v>
                </c:pt>
                <c:pt idx="5571">
                  <c:v>4.13783E-2</c:v>
                </c:pt>
                <c:pt idx="5572">
                  <c:v>4.2424799999999999E-2</c:v>
                </c:pt>
                <c:pt idx="5573">
                  <c:v>4.3199300000000003E-2</c:v>
                </c:pt>
                <c:pt idx="5574">
                  <c:v>4.3474400000000003E-2</c:v>
                </c:pt>
                <c:pt idx="5575">
                  <c:v>4.3514600000000001E-2</c:v>
                </c:pt>
                <c:pt idx="5576">
                  <c:v>4.36374E-2</c:v>
                </c:pt>
                <c:pt idx="5577">
                  <c:v>4.3841600000000001E-2</c:v>
                </c:pt>
                <c:pt idx="5578">
                  <c:v>4.4051399999999998E-2</c:v>
                </c:pt>
                <c:pt idx="5579">
                  <c:v>4.4218399999999998E-2</c:v>
                </c:pt>
                <c:pt idx="5580">
                  <c:v>4.4365599999999998E-2</c:v>
                </c:pt>
                <c:pt idx="5581">
                  <c:v>4.4526499999999997E-2</c:v>
                </c:pt>
                <c:pt idx="5582">
                  <c:v>4.4683100000000003E-2</c:v>
                </c:pt>
                <c:pt idx="5583">
                  <c:v>4.4838500000000003E-2</c:v>
                </c:pt>
                <c:pt idx="5584">
                  <c:v>4.4986600000000002E-2</c:v>
                </c:pt>
                <c:pt idx="5585">
                  <c:v>4.5131499999999998E-2</c:v>
                </c:pt>
                <c:pt idx="5586">
                  <c:v>4.52848E-2</c:v>
                </c:pt>
                <c:pt idx="5587">
                  <c:v>4.5431699999999998E-2</c:v>
                </c:pt>
                <c:pt idx="5588">
                  <c:v>4.5575299999999999E-2</c:v>
                </c:pt>
                <c:pt idx="5589">
                  <c:v>4.5714900000000003E-2</c:v>
                </c:pt>
                <c:pt idx="5590">
                  <c:v>4.5845900000000002E-2</c:v>
                </c:pt>
                <c:pt idx="5591">
                  <c:v>4.5982599999999998E-2</c:v>
                </c:pt>
                <c:pt idx="5592">
                  <c:v>4.6106500000000002E-2</c:v>
                </c:pt>
                <c:pt idx="5593">
                  <c:v>4.62307E-2</c:v>
                </c:pt>
                <c:pt idx="5594">
                  <c:v>4.6351499999999997E-2</c:v>
                </c:pt>
                <c:pt idx="5595">
                  <c:v>4.64708E-2</c:v>
                </c:pt>
                <c:pt idx="5596">
                  <c:v>4.6600099999999998E-2</c:v>
                </c:pt>
                <c:pt idx="5597">
                  <c:v>4.6714800000000001E-2</c:v>
                </c:pt>
                <c:pt idx="5598">
                  <c:v>4.6833699999999999E-2</c:v>
                </c:pt>
                <c:pt idx="5599">
                  <c:v>4.6940900000000001E-2</c:v>
                </c:pt>
                <c:pt idx="5600">
                  <c:v>4.7050099999999997E-2</c:v>
                </c:pt>
                <c:pt idx="5601">
                  <c:v>4.7158800000000001E-2</c:v>
                </c:pt>
                <c:pt idx="5602">
                  <c:v>4.7254200000000003E-2</c:v>
                </c:pt>
                <c:pt idx="5603">
                  <c:v>4.7352999999999999E-2</c:v>
                </c:pt>
                <c:pt idx="5604">
                  <c:v>4.7441999999999998E-2</c:v>
                </c:pt>
                <c:pt idx="5605">
                  <c:v>4.7543099999999998E-2</c:v>
                </c:pt>
                <c:pt idx="5606">
                  <c:v>4.7639899999999999E-2</c:v>
                </c:pt>
                <c:pt idx="5607">
                  <c:v>4.7731500000000003E-2</c:v>
                </c:pt>
                <c:pt idx="5608">
                  <c:v>4.7819599999999997E-2</c:v>
                </c:pt>
                <c:pt idx="5609">
                  <c:v>4.7900999999999999E-2</c:v>
                </c:pt>
                <c:pt idx="5610">
                  <c:v>4.7987099999999998E-2</c:v>
                </c:pt>
                <c:pt idx="5611">
                  <c:v>4.8065099999999999E-2</c:v>
                </c:pt>
                <c:pt idx="5612">
                  <c:v>4.8139700000000001E-2</c:v>
                </c:pt>
                <c:pt idx="5613">
                  <c:v>4.82082E-2</c:v>
                </c:pt>
                <c:pt idx="5614">
                  <c:v>4.8280000000000003E-2</c:v>
                </c:pt>
                <c:pt idx="5615">
                  <c:v>4.8353500000000001E-2</c:v>
                </c:pt>
                <c:pt idx="5616">
                  <c:v>4.8425000000000003E-2</c:v>
                </c:pt>
                <c:pt idx="5617">
                  <c:v>4.8489200000000003E-2</c:v>
                </c:pt>
                <c:pt idx="5618">
                  <c:v>4.8549000000000002E-2</c:v>
                </c:pt>
                <c:pt idx="5619">
                  <c:v>4.8609699999999999E-2</c:v>
                </c:pt>
                <c:pt idx="5620">
                  <c:v>4.8667299999999997E-2</c:v>
                </c:pt>
                <c:pt idx="5621">
                  <c:v>4.8724299999999998E-2</c:v>
                </c:pt>
                <c:pt idx="5622">
                  <c:v>4.8770899999999999E-2</c:v>
                </c:pt>
                <c:pt idx="5623">
                  <c:v>4.8820299999999997E-2</c:v>
                </c:pt>
                <c:pt idx="5624">
                  <c:v>4.8868300000000003E-2</c:v>
                </c:pt>
                <c:pt idx="5625">
                  <c:v>4.8918099999999999E-2</c:v>
                </c:pt>
                <c:pt idx="5626">
                  <c:v>4.8962800000000001E-2</c:v>
                </c:pt>
                <c:pt idx="5627">
                  <c:v>4.8999000000000001E-2</c:v>
                </c:pt>
                <c:pt idx="5628">
                  <c:v>4.90371E-2</c:v>
                </c:pt>
                <c:pt idx="5629">
                  <c:v>4.9071200000000002E-2</c:v>
                </c:pt>
                <c:pt idx="5630">
                  <c:v>4.9109E-2</c:v>
                </c:pt>
                <c:pt idx="5631">
                  <c:v>4.9137300000000002E-2</c:v>
                </c:pt>
                <c:pt idx="5632">
                  <c:v>4.9164899999999997E-2</c:v>
                </c:pt>
                <c:pt idx="5633">
                  <c:v>4.9191600000000002E-2</c:v>
                </c:pt>
                <c:pt idx="5634">
                  <c:v>4.9220100000000003E-2</c:v>
                </c:pt>
                <c:pt idx="5635">
                  <c:v>4.9244499999999997E-2</c:v>
                </c:pt>
                <c:pt idx="5636">
                  <c:v>4.9253400000000003E-2</c:v>
                </c:pt>
                <c:pt idx="5637">
                  <c:v>4.9267999999999999E-2</c:v>
                </c:pt>
                <c:pt idx="5638">
                  <c:v>4.9303E-2</c:v>
                </c:pt>
                <c:pt idx="5639">
                  <c:v>4.9348900000000001E-2</c:v>
                </c:pt>
                <c:pt idx="5640">
                  <c:v>4.9320299999999997E-2</c:v>
                </c:pt>
                <c:pt idx="5641">
                  <c:v>4.92024E-2</c:v>
                </c:pt>
                <c:pt idx="5642">
                  <c:v>4.9213100000000003E-2</c:v>
                </c:pt>
                <c:pt idx="5643">
                  <c:v>4.96307E-2</c:v>
                </c:pt>
                <c:pt idx="5644">
                  <c:v>5.0265799999999999E-2</c:v>
                </c:pt>
                <c:pt idx="5645">
                  <c:v>5.05549E-2</c:v>
                </c:pt>
                <c:pt idx="5646">
                  <c:v>5.0233399999999997E-2</c:v>
                </c:pt>
                <c:pt idx="5647">
                  <c:v>4.9608100000000002E-2</c:v>
                </c:pt>
                <c:pt idx="5648">
                  <c:v>4.9089399999999998E-2</c:v>
                </c:pt>
                <c:pt idx="5649">
                  <c:v>4.86679E-2</c:v>
                </c:pt>
                <c:pt idx="5650">
                  <c:v>4.8257899999999999E-2</c:v>
                </c:pt>
                <c:pt idx="5651">
                  <c:v>4.7805899999999998E-2</c:v>
                </c:pt>
                <c:pt idx="5652">
                  <c:v>4.73236E-2</c:v>
                </c:pt>
                <c:pt idx="5653">
                  <c:v>4.6866699999999997E-2</c:v>
                </c:pt>
                <c:pt idx="5654">
                  <c:v>4.63965E-2</c:v>
                </c:pt>
                <c:pt idx="5655">
                  <c:v>4.5936600000000001E-2</c:v>
                </c:pt>
                <c:pt idx="5656">
                  <c:v>4.5466300000000001E-2</c:v>
                </c:pt>
                <c:pt idx="5657">
                  <c:v>4.4991999999999997E-2</c:v>
                </c:pt>
                <c:pt idx="5658">
                  <c:v>4.4524599999999998E-2</c:v>
                </c:pt>
                <c:pt idx="5659">
                  <c:v>4.4044600000000003E-2</c:v>
                </c:pt>
                <c:pt idx="5660">
                  <c:v>4.3567599999999998E-2</c:v>
                </c:pt>
                <c:pt idx="5661">
                  <c:v>4.3091299999999999E-2</c:v>
                </c:pt>
                <c:pt idx="5662">
                  <c:v>4.2634100000000001E-2</c:v>
                </c:pt>
                <c:pt idx="5663">
                  <c:v>4.21804E-2</c:v>
                </c:pt>
                <c:pt idx="5664">
                  <c:v>4.1657600000000003E-2</c:v>
                </c:pt>
                <c:pt idx="5665">
                  <c:v>4.1067300000000001E-2</c:v>
                </c:pt>
                <c:pt idx="5666">
                  <c:v>4.0603800000000002E-2</c:v>
                </c:pt>
                <c:pt idx="5667">
                  <c:v>4.05171E-2</c:v>
                </c:pt>
                <c:pt idx="5668">
                  <c:v>4.0679E-2</c:v>
                </c:pt>
                <c:pt idx="5669">
                  <c:v>4.0477800000000001E-2</c:v>
                </c:pt>
                <c:pt idx="5670">
                  <c:v>3.9674500000000001E-2</c:v>
                </c:pt>
                <c:pt idx="5671">
                  <c:v>3.85939E-2</c:v>
                </c:pt>
                <c:pt idx="5672">
                  <c:v>3.7568900000000002E-2</c:v>
                </c:pt>
                <c:pt idx="5673">
                  <c:v>3.6691399999999999E-2</c:v>
                </c:pt>
                <c:pt idx="5674">
                  <c:v>3.5779900000000003E-2</c:v>
                </c:pt>
                <c:pt idx="5675">
                  <c:v>3.4851899999999998E-2</c:v>
                </c:pt>
                <c:pt idx="5676">
                  <c:v>3.3900600000000003E-2</c:v>
                </c:pt>
                <c:pt idx="5677">
                  <c:v>3.2936899999999998E-2</c:v>
                </c:pt>
                <c:pt idx="5678">
                  <c:v>3.2017200000000003E-2</c:v>
                </c:pt>
                <c:pt idx="5679">
                  <c:v>3.1054600000000002E-2</c:v>
                </c:pt>
                <c:pt idx="5680">
                  <c:v>3.0133199999999999E-2</c:v>
                </c:pt>
                <c:pt idx="5681">
                  <c:v>2.9182900000000001E-2</c:v>
                </c:pt>
                <c:pt idx="5682">
                  <c:v>2.8232400000000001E-2</c:v>
                </c:pt>
                <c:pt idx="5683">
                  <c:v>2.7296500000000001E-2</c:v>
                </c:pt>
                <c:pt idx="5684">
                  <c:v>2.6330099999999999E-2</c:v>
                </c:pt>
                <c:pt idx="5685">
                  <c:v>2.5398400000000002E-2</c:v>
                </c:pt>
                <c:pt idx="5686">
                  <c:v>2.4432200000000001E-2</c:v>
                </c:pt>
                <c:pt idx="5687">
                  <c:v>2.3481200000000001E-2</c:v>
                </c:pt>
                <c:pt idx="5688">
                  <c:v>2.2525300000000002E-2</c:v>
                </c:pt>
                <c:pt idx="5689">
                  <c:v>2.15675E-2</c:v>
                </c:pt>
                <c:pt idx="5690">
                  <c:v>2.0623300000000001E-2</c:v>
                </c:pt>
                <c:pt idx="5691">
                  <c:v>1.9663799999999999E-2</c:v>
                </c:pt>
                <c:pt idx="5692">
                  <c:v>1.8711499999999999E-2</c:v>
                </c:pt>
                <c:pt idx="5693">
                  <c:v>1.7751800000000002E-2</c:v>
                </c:pt>
                <c:pt idx="5694">
                  <c:v>1.67951E-2</c:v>
                </c:pt>
                <c:pt idx="5695">
                  <c:v>1.58329E-2</c:v>
                </c:pt>
                <c:pt idx="5696">
                  <c:v>1.48737E-2</c:v>
                </c:pt>
                <c:pt idx="5697">
                  <c:v>1.39045E-2</c:v>
                </c:pt>
                <c:pt idx="5698">
                  <c:v>1.2946300000000001E-2</c:v>
                </c:pt>
                <c:pt idx="5699">
                  <c:v>1.1983199999999999E-2</c:v>
                </c:pt>
                <c:pt idx="5700">
                  <c:v>1.10206E-2</c:v>
                </c:pt>
                <c:pt idx="5701">
                  <c:v>1.00628E-2</c:v>
                </c:pt>
                <c:pt idx="5702" formatCode="0.00E+00">
                  <c:v>9.0926900000000005E-3</c:v>
                </c:pt>
                <c:pt idx="5703" formatCode="0.00E+00">
                  <c:v>8.1599199999999993E-3</c:v>
                </c:pt>
                <c:pt idx="5704" formatCode="0.00E+00">
                  <c:v>7.2049699999999998E-3</c:v>
                </c:pt>
                <c:pt idx="5705" formatCode="0.00E+00">
                  <c:v>6.2343099999999999E-3</c:v>
                </c:pt>
                <c:pt idx="5706" formatCode="0.00E+00">
                  <c:v>5.2896100000000001E-3</c:v>
                </c:pt>
                <c:pt idx="5707" formatCode="0.00E+00">
                  <c:v>4.3173100000000004E-3</c:v>
                </c:pt>
                <c:pt idx="5708" formatCode="0.00E+00">
                  <c:v>3.3586699999999998E-3</c:v>
                </c:pt>
                <c:pt idx="5709" formatCode="0.00E+00">
                  <c:v>2.4088299999999998E-3</c:v>
                </c:pt>
                <c:pt idx="5710" formatCode="0.00E+00">
                  <c:v>1.4328399999999999E-3</c:v>
                </c:pt>
                <c:pt idx="5711" formatCode="0.00E+00">
                  <c:v>4.9846500000000002E-4</c:v>
                </c:pt>
                <c:pt idx="5712" formatCode="0.00E+00">
                  <c:v>-4.7379399999999998E-4</c:v>
                </c:pt>
                <c:pt idx="5713" formatCode="0.00E+00">
                  <c:v>-1.4285999999999999E-3</c:v>
                </c:pt>
                <c:pt idx="5714" formatCode="0.00E+00">
                  <c:v>-2.3792000000000002E-3</c:v>
                </c:pt>
                <c:pt idx="5715" formatCode="0.00E+00">
                  <c:v>-3.3625399999999998E-3</c:v>
                </c:pt>
                <c:pt idx="5716" formatCode="0.00E+00">
                  <c:v>-4.2950499999999999E-3</c:v>
                </c:pt>
                <c:pt idx="5717" formatCode="0.00E+00">
                  <c:v>-5.2846300000000002E-3</c:v>
                </c:pt>
                <c:pt idx="5718" formatCode="0.00E+00">
                  <c:v>-6.2326500000000002E-3</c:v>
                </c:pt>
                <c:pt idx="5719" formatCode="0.00E+00">
                  <c:v>-7.1980000000000004E-3</c:v>
                </c:pt>
                <c:pt idx="5720" formatCode="0.00E+00">
                  <c:v>-8.1664200000000006E-3</c:v>
                </c:pt>
                <c:pt idx="5721" formatCode="0.00E+00">
                  <c:v>-9.0977499999999999E-3</c:v>
                </c:pt>
                <c:pt idx="5722">
                  <c:v>-1.0079299999999999E-2</c:v>
                </c:pt>
                <c:pt idx="5723">
                  <c:v>-1.1016400000000001E-2</c:v>
                </c:pt>
                <c:pt idx="5724">
                  <c:v>-1.19913E-2</c:v>
                </c:pt>
                <c:pt idx="5725">
                  <c:v>-1.29467E-2</c:v>
                </c:pt>
                <c:pt idx="5726">
                  <c:v>-1.3901500000000001E-2</c:v>
                </c:pt>
                <c:pt idx="5727">
                  <c:v>-1.48766E-2</c:v>
                </c:pt>
                <c:pt idx="5728">
                  <c:v>-1.583E-2</c:v>
                </c:pt>
                <c:pt idx="5729">
                  <c:v>-1.6801400000000001E-2</c:v>
                </c:pt>
                <c:pt idx="5730">
                  <c:v>-1.7748099999999999E-2</c:v>
                </c:pt>
                <c:pt idx="5731">
                  <c:v>-1.8701700000000002E-2</c:v>
                </c:pt>
                <c:pt idx="5732">
                  <c:v>-1.9652599999999999E-2</c:v>
                </c:pt>
                <c:pt idx="5733">
                  <c:v>-2.0609300000000001E-2</c:v>
                </c:pt>
                <c:pt idx="5734">
                  <c:v>-2.1561299999999999E-2</c:v>
                </c:pt>
                <c:pt idx="5735">
                  <c:v>-2.25203E-2</c:v>
                </c:pt>
                <c:pt idx="5736">
                  <c:v>-2.3474800000000001E-2</c:v>
                </c:pt>
                <c:pt idx="5737">
                  <c:v>-2.4435599999999998E-2</c:v>
                </c:pt>
                <c:pt idx="5738">
                  <c:v>-2.53999E-2</c:v>
                </c:pt>
                <c:pt idx="5739">
                  <c:v>-2.6346000000000001E-2</c:v>
                </c:pt>
                <c:pt idx="5740">
                  <c:v>-2.73055E-2</c:v>
                </c:pt>
                <c:pt idx="5741">
                  <c:v>-2.8239899999999998E-2</c:v>
                </c:pt>
                <c:pt idx="5742">
                  <c:v>-2.91931E-2</c:v>
                </c:pt>
                <c:pt idx="5743">
                  <c:v>-3.0134500000000002E-2</c:v>
                </c:pt>
                <c:pt idx="5744">
                  <c:v>-3.10782E-2</c:v>
                </c:pt>
                <c:pt idx="5745">
                  <c:v>-3.20316E-2</c:v>
                </c:pt>
                <c:pt idx="5746">
                  <c:v>-3.2973599999999999E-2</c:v>
                </c:pt>
                <c:pt idx="5747">
                  <c:v>-3.3933999999999999E-2</c:v>
                </c:pt>
                <c:pt idx="5748">
                  <c:v>-3.4877999999999999E-2</c:v>
                </c:pt>
                <c:pt idx="5749">
                  <c:v>-3.5825900000000001E-2</c:v>
                </c:pt>
                <c:pt idx="5750">
                  <c:v>-3.67643E-2</c:v>
                </c:pt>
                <c:pt idx="5751">
                  <c:v>-3.7701800000000001E-2</c:v>
                </c:pt>
                <c:pt idx="5752">
                  <c:v>-3.8636799999999999E-2</c:v>
                </c:pt>
                <c:pt idx="5753">
                  <c:v>-3.9574499999999999E-2</c:v>
                </c:pt>
                <c:pt idx="5754">
                  <c:v>-4.0510699999999997E-2</c:v>
                </c:pt>
                <c:pt idx="5755">
                  <c:v>-4.14502E-2</c:v>
                </c:pt>
                <c:pt idx="5756">
                  <c:v>-4.2390900000000002E-2</c:v>
                </c:pt>
                <c:pt idx="5757">
                  <c:v>-4.3324000000000001E-2</c:v>
                </c:pt>
                <c:pt idx="5758">
                  <c:v>-4.4268299999999997E-2</c:v>
                </c:pt>
                <c:pt idx="5759">
                  <c:v>-4.51919E-2</c:v>
                </c:pt>
                <c:pt idx="5760">
                  <c:v>-4.6130400000000002E-2</c:v>
                </c:pt>
                <c:pt idx="5761">
                  <c:v>-4.7050000000000002E-2</c:v>
                </c:pt>
                <c:pt idx="5762">
                  <c:v>-4.7974599999999999E-2</c:v>
                </c:pt>
                <c:pt idx="5763">
                  <c:v>-4.8904599999999999E-2</c:v>
                </c:pt>
                <c:pt idx="5764">
                  <c:v>-4.9822199999999997E-2</c:v>
                </c:pt>
                <c:pt idx="5765">
                  <c:v>-5.0758299999999999E-2</c:v>
                </c:pt>
                <c:pt idx="5766">
                  <c:v>-5.1669300000000001E-2</c:v>
                </c:pt>
                <c:pt idx="5767">
                  <c:v>-5.2596700000000003E-2</c:v>
                </c:pt>
                <c:pt idx="5768">
                  <c:v>-5.3513499999999999E-2</c:v>
                </c:pt>
                <c:pt idx="5769">
                  <c:v>-5.4430899999999997E-2</c:v>
                </c:pt>
                <c:pt idx="5770">
                  <c:v>-5.5350299999999998E-2</c:v>
                </c:pt>
                <c:pt idx="5771">
                  <c:v>-5.6255100000000002E-2</c:v>
                </c:pt>
                <c:pt idx="5772">
                  <c:v>-5.7170699999999998E-2</c:v>
                </c:pt>
                <c:pt idx="5773">
                  <c:v>-5.8077999999999998E-2</c:v>
                </c:pt>
                <c:pt idx="5774">
                  <c:v>-5.8991399999999999E-2</c:v>
                </c:pt>
                <c:pt idx="5775">
                  <c:v>-5.9897800000000001E-2</c:v>
                </c:pt>
                <c:pt idx="5776">
                  <c:v>-6.0803500000000003E-2</c:v>
                </c:pt>
                <c:pt idx="5777">
                  <c:v>-6.1707699999999997E-2</c:v>
                </c:pt>
                <c:pt idx="5778">
                  <c:v>-6.26163E-2</c:v>
                </c:pt>
                <c:pt idx="5779">
                  <c:v>-6.3518699999999997E-2</c:v>
                </c:pt>
                <c:pt idx="5780">
                  <c:v>-6.4416600000000004E-2</c:v>
                </c:pt>
                <c:pt idx="5781">
                  <c:v>-6.5309099999999995E-2</c:v>
                </c:pt>
                <c:pt idx="5782">
                  <c:v>-6.6197900000000004E-2</c:v>
                </c:pt>
                <c:pt idx="5783">
                  <c:v>-6.7095500000000002E-2</c:v>
                </c:pt>
                <c:pt idx="5784">
                  <c:v>-6.7980600000000002E-2</c:v>
                </c:pt>
                <c:pt idx="5785">
                  <c:v>-6.8873400000000001E-2</c:v>
                </c:pt>
                <c:pt idx="5786">
                  <c:v>-6.9754999999999998E-2</c:v>
                </c:pt>
                <c:pt idx="5787">
                  <c:v>-7.0645600000000003E-2</c:v>
                </c:pt>
                <c:pt idx="5788">
                  <c:v>-7.1536000000000002E-2</c:v>
                </c:pt>
                <c:pt idx="5789">
                  <c:v>-7.2416800000000003E-2</c:v>
                </c:pt>
                <c:pt idx="5790">
                  <c:v>-7.3296500000000001E-2</c:v>
                </c:pt>
                <c:pt idx="5791">
                  <c:v>-7.4161099999999994E-2</c:v>
                </c:pt>
                <c:pt idx="5792">
                  <c:v>-7.5034600000000007E-2</c:v>
                </c:pt>
                <c:pt idx="5793">
                  <c:v>-7.5899300000000003E-2</c:v>
                </c:pt>
                <c:pt idx="5794">
                  <c:v>-7.6767600000000005E-2</c:v>
                </c:pt>
                <c:pt idx="5795">
                  <c:v>-7.7630900000000003E-2</c:v>
                </c:pt>
                <c:pt idx="5796">
                  <c:v>-7.84942E-2</c:v>
                </c:pt>
                <c:pt idx="5797">
                  <c:v>-7.9358799999999993E-2</c:v>
                </c:pt>
                <c:pt idx="5798">
                  <c:v>-8.0221399999999998E-2</c:v>
                </c:pt>
                <c:pt idx="5799">
                  <c:v>-8.1087500000000007E-2</c:v>
                </c:pt>
                <c:pt idx="5800">
                  <c:v>-8.1942399999999999E-2</c:v>
                </c:pt>
                <c:pt idx="5801">
                  <c:v>-8.2787700000000006E-2</c:v>
                </c:pt>
                <c:pt idx="5802">
                  <c:v>-8.3611900000000003E-2</c:v>
                </c:pt>
                <c:pt idx="5803">
                  <c:v>-8.4465499999999999E-2</c:v>
                </c:pt>
                <c:pt idx="5804">
                  <c:v>-8.5362400000000005E-2</c:v>
                </c:pt>
                <c:pt idx="5805">
                  <c:v>-8.6225800000000005E-2</c:v>
                </c:pt>
                <c:pt idx="5806">
                  <c:v>-8.6912500000000004E-2</c:v>
                </c:pt>
                <c:pt idx="5807">
                  <c:v>-8.7447499999999997E-2</c:v>
                </c:pt>
                <c:pt idx="5808">
                  <c:v>-8.8094699999999998E-2</c:v>
                </c:pt>
                <c:pt idx="5809">
                  <c:v>-8.9031299999999994E-2</c:v>
                </c:pt>
                <c:pt idx="5810">
                  <c:v>-9.0150300000000003E-2</c:v>
                </c:pt>
                <c:pt idx="5811">
                  <c:v>-9.1235300000000005E-2</c:v>
                </c:pt>
                <c:pt idx="5812">
                  <c:v>-9.2260999999999996E-2</c:v>
                </c:pt>
                <c:pt idx="5813">
                  <c:v>-9.3266600000000005E-2</c:v>
                </c:pt>
                <c:pt idx="5814">
                  <c:v>-9.4295299999999999E-2</c:v>
                </c:pt>
                <c:pt idx="5815">
                  <c:v>-9.5336299999999999E-2</c:v>
                </c:pt>
                <c:pt idx="5816">
                  <c:v>-9.6364000000000005E-2</c:v>
                </c:pt>
                <c:pt idx="5817">
                  <c:v>-9.7391900000000003E-2</c:v>
                </c:pt>
                <c:pt idx="5818">
                  <c:v>-9.8411999999999999E-2</c:v>
                </c:pt>
                <c:pt idx="5819">
                  <c:v>-9.9437300000000006E-2</c:v>
                </c:pt>
                <c:pt idx="5820">
                  <c:v>-0.100454</c:v>
                </c:pt>
                <c:pt idx="5821">
                  <c:v>-0.101464</c:v>
                </c:pt>
                <c:pt idx="5822">
                  <c:v>-0.102468</c:v>
                </c:pt>
                <c:pt idx="5823">
                  <c:v>-0.103475</c:v>
                </c:pt>
                <c:pt idx="5824">
                  <c:v>-0.10448</c:v>
                </c:pt>
                <c:pt idx="5825">
                  <c:v>-0.10548200000000001</c:v>
                </c:pt>
                <c:pt idx="5826">
                  <c:v>-0.10648000000000001</c:v>
                </c:pt>
                <c:pt idx="5827">
                  <c:v>-0.107469</c:v>
                </c:pt>
                <c:pt idx="5828">
                  <c:v>-0.108469</c:v>
                </c:pt>
                <c:pt idx="5829">
                  <c:v>-0.109458</c:v>
                </c:pt>
                <c:pt idx="5830">
                  <c:v>-0.110447</c:v>
                </c:pt>
                <c:pt idx="5831">
                  <c:v>-0.11142299999999999</c:v>
                </c:pt>
                <c:pt idx="5832">
                  <c:v>-0.112396</c:v>
                </c:pt>
                <c:pt idx="5833">
                  <c:v>-0.113374</c:v>
                </c:pt>
                <c:pt idx="5834">
                  <c:v>-0.114343</c:v>
                </c:pt>
                <c:pt idx="5835">
                  <c:v>-0.115314</c:v>
                </c:pt>
                <c:pt idx="5836">
                  <c:v>-0.116273</c:v>
                </c:pt>
                <c:pt idx="5837">
                  <c:v>-0.11723799999999999</c:v>
                </c:pt>
                <c:pt idx="5838">
                  <c:v>-0.118202</c:v>
                </c:pt>
                <c:pt idx="5839">
                  <c:v>-0.11916300000000001</c:v>
                </c:pt>
                <c:pt idx="5840">
                  <c:v>-0.120115</c:v>
                </c:pt>
                <c:pt idx="5841">
                  <c:v>-0.121055</c:v>
                </c:pt>
                <c:pt idx="5842">
                  <c:v>-0.12199599999999999</c:v>
                </c:pt>
                <c:pt idx="5843">
                  <c:v>-0.122935</c:v>
                </c:pt>
                <c:pt idx="5844">
                  <c:v>-0.123873</c:v>
                </c:pt>
                <c:pt idx="5845">
                  <c:v>-0.124802</c:v>
                </c:pt>
                <c:pt idx="5846" formatCode="0.00E+00">
                  <c:v>-0.12573100000000001</c:v>
                </c:pt>
                <c:pt idx="5847" formatCode="0.00E+00">
                  <c:v>-0.12665999999999999</c:v>
                </c:pt>
                <c:pt idx="5848" formatCode="0.00E+00">
                  <c:v>-0.12759300000000001</c:v>
                </c:pt>
                <c:pt idx="5849" formatCode="0.00E+00">
                  <c:v>-0.12851599999999999</c:v>
                </c:pt>
                <c:pt idx="5850" formatCode="0.00E+00">
                  <c:v>-0.12942899999999999</c:v>
                </c:pt>
                <c:pt idx="5851" formatCode="0.00E+00">
                  <c:v>-0.13033500000000001</c:v>
                </c:pt>
                <c:pt idx="5852" formatCode="0.00E+00">
                  <c:v>-0.13123699999999999</c:v>
                </c:pt>
                <c:pt idx="5853" formatCode="0.00E+00">
                  <c:v>-0.13213800000000001</c:v>
                </c:pt>
                <c:pt idx="5854" formatCode="0.00E+00">
                  <c:v>-0.13303300000000001</c:v>
                </c:pt>
                <c:pt idx="5855" formatCode="0.00E+00">
                  <c:v>-0.13392799999999999</c:v>
                </c:pt>
                <c:pt idx="5856" formatCode="0.00E+00">
                  <c:v>-0.13481899999999999</c:v>
                </c:pt>
                <c:pt idx="5857" formatCode="0.00E+00">
                  <c:v>-0.135712</c:v>
                </c:pt>
                <c:pt idx="5858" formatCode="0.00E+00">
                  <c:v>-0.136601</c:v>
                </c:pt>
                <c:pt idx="5859" formatCode="0.00E+00">
                  <c:v>-0.137486</c:v>
                </c:pt>
                <c:pt idx="5860" formatCode="0.00E+00">
                  <c:v>-0.13836399999999999</c:v>
                </c:pt>
                <c:pt idx="5861" formatCode="0.00E+00">
                  <c:v>-0.13923099999999999</c:v>
                </c:pt>
                <c:pt idx="5862" formatCode="0.00E+00">
                  <c:v>-0.14009199999999999</c:v>
                </c:pt>
                <c:pt idx="5863" formatCode="0.00E+00">
                  <c:v>-0.14094499999999999</c:v>
                </c:pt>
                <c:pt idx="5864" formatCode="0.00E+00">
                  <c:v>-0.14180100000000001</c:v>
                </c:pt>
                <c:pt idx="5865" formatCode="0.00E+00">
                  <c:v>-0.142652</c:v>
                </c:pt>
                <c:pt idx="5866" formatCode="0.00E+00">
                  <c:v>-0.14350399999999999</c:v>
                </c:pt>
                <c:pt idx="5867" formatCode="0.00E+00">
                  <c:v>-0.14435200000000001</c:v>
                </c:pt>
                <c:pt idx="5868" formatCode="0.00E+00">
                  <c:v>-0.14519699999999999</c:v>
                </c:pt>
                <c:pt idx="5869" formatCode="0.00E+00">
                  <c:v>-0.146038</c:v>
                </c:pt>
                <c:pt idx="5870" formatCode="0.00E+00">
                  <c:v>-0.146869</c:v>
                </c:pt>
                <c:pt idx="5871" formatCode="0.00E+00">
                  <c:v>-0.14769699999999999</c:v>
                </c:pt>
                <c:pt idx="5872" formatCode="0.00E+00">
                  <c:v>-0.148511</c:v>
                </c:pt>
                <c:pt idx="5873" formatCode="0.00E+00">
                  <c:v>-0.14932699999999999</c:v>
                </c:pt>
                <c:pt idx="5874" formatCode="0.00E+00">
                  <c:v>-0.15014</c:v>
                </c:pt>
                <c:pt idx="5875" formatCode="0.00E+00">
                  <c:v>-0.150953</c:v>
                </c:pt>
                <c:pt idx="5876" formatCode="0.00E+00">
                  <c:v>-0.15176700000000001</c:v>
                </c:pt>
                <c:pt idx="5877" formatCode="0.00E+00">
                  <c:v>-0.15256900000000001</c:v>
                </c:pt>
                <c:pt idx="5878" formatCode="0.00E+00">
                  <c:v>-0.15335399999999999</c:v>
                </c:pt>
                <c:pt idx="5879" formatCode="0.00E+00">
                  <c:v>-0.15412999999999999</c:v>
                </c:pt>
                <c:pt idx="5880" formatCode="0.00E+00">
                  <c:v>-0.154946</c:v>
                </c:pt>
                <c:pt idx="5881" formatCode="0.00E+00">
                  <c:v>-0.15581200000000001</c:v>
                </c:pt>
                <c:pt idx="5882" formatCode="0.00E+00">
                  <c:v>-0.156583</c:v>
                </c:pt>
                <c:pt idx="5883" formatCode="0.00E+00">
                  <c:v>-0.15707699999999999</c:v>
                </c:pt>
                <c:pt idx="5884" formatCode="0.00E+00">
                  <c:v>-0.15742200000000001</c:v>
                </c:pt>
                <c:pt idx="5885">
                  <c:v>-0.15798999999999999</c:v>
                </c:pt>
                <c:pt idx="5886">
                  <c:v>-0.158967</c:v>
                </c:pt>
                <c:pt idx="5887">
                  <c:v>-0.160137</c:v>
                </c:pt>
                <c:pt idx="5888">
                  <c:v>-0.16123899999999999</c:v>
                </c:pt>
                <c:pt idx="5889">
                  <c:v>-0.162269</c:v>
                </c:pt>
                <c:pt idx="5890">
                  <c:v>-0.16328200000000001</c:v>
                </c:pt>
                <c:pt idx="5891">
                  <c:v>-0.16431599999999999</c:v>
                </c:pt>
                <c:pt idx="5892">
                  <c:v>-0.16535900000000001</c:v>
                </c:pt>
                <c:pt idx="5893">
                  <c:v>-0.16639000000000001</c:v>
                </c:pt>
                <c:pt idx="5894">
                  <c:v>-0.16741800000000001</c:v>
                </c:pt>
                <c:pt idx="5895">
                  <c:v>-0.168434</c:v>
                </c:pt>
                <c:pt idx="5896">
                  <c:v>-0.16944400000000001</c:v>
                </c:pt>
                <c:pt idx="5897">
                  <c:v>-0.170455</c:v>
                </c:pt>
                <c:pt idx="5898">
                  <c:v>-0.17146500000000001</c:v>
                </c:pt>
                <c:pt idx="5899">
                  <c:v>-0.17247100000000001</c:v>
                </c:pt>
                <c:pt idx="5900">
                  <c:v>-0.17346700000000001</c:v>
                </c:pt>
                <c:pt idx="5901">
                  <c:v>-0.174452</c:v>
                </c:pt>
                <c:pt idx="5902">
                  <c:v>-0.17543500000000001</c:v>
                </c:pt>
                <c:pt idx="5903">
                  <c:v>-0.17641599999999999</c:v>
                </c:pt>
                <c:pt idx="5904">
                  <c:v>-0.177393</c:v>
                </c:pt>
                <c:pt idx="5905">
                  <c:v>-0.178367</c:v>
                </c:pt>
                <c:pt idx="5906">
                  <c:v>-0.17932600000000001</c:v>
                </c:pt>
                <c:pt idx="5907">
                  <c:v>-0.18027000000000001</c:v>
                </c:pt>
                <c:pt idx="5908">
                  <c:v>-0.18121699999999999</c:v>
                </c:pt>
                <c:pt idx="5909">
                  <c:v>-0.18221100000000001</c:v>
                </c:pt>
                <c:pt idx="5910">
                  <c:v>-0.18324099999999999</c:v>
                </c:pt>
                <c:pt idx="5911">
                  <c:v>-0.18412800000000001</c:v>
                </c:pt>
                <c:pt idx="5912">
                  <c:v>-0.184724</c:v>
                </c:pt>
                <c:pt idx="5913">
                  <c:v>-0.18523400000000001</c:v>
                </c:pt>
                <c:pt idx="5914">
                  <c:v>-0.18604100000000001</c:v>
                </c:pt>
                <c:pt idx="5915">
                  <c:v>-0.18724099999999999</c:v>
                </c:pt>
                <c:pt idx="5916">
                  <c:v>-0.18856999999999999</c:v>
                </c:pt>
                <c:pt idx="5917">
                  <c:v>-0.18981200000000001</c:v>
                </c:pt>
                <c:pt idx="5918">
                  <c:v>-0.19098599999999999</c:v>
                </c:pt>
                <c:pt idx="5919">
                  <c:v>-0.192167</c:v>
                </c:pt>
                <c:pt idx="5920">
                  <c:v>-0.19336700000000001</c:v>
                </c:pt>
                <c:pt idx="5921">
                  <c:v>-0.19456399999999999</c:v>
                </c:pt>
                <c:pt idx="5922">
                  <c:v>-0.195746</c:v>
                </c:pt>
                <c:pt idx="5923">
                  <c:v>-0.19691500000000001</c:v>
                </c:pt>
                <c:pt idx="5924">
                  <c:v>-0.19808600000000001</c:v>
                </c:pt>
                <c:pt idx="5925">
                  <c:v>-0.19925300000000001</c:v>
                </c:pt>
                <c:pt idx="5926">
                  <c:v>-0.20041400000000001</c:v>
                </c:pt>
                <c:pt idx="5927">
                  <c:v>-0.201571</c:v>
                </c:pt>
                <c:pt idx="5928">
                  <c:v>-0.20271900000000001</c:v>
                </c:pt>
                <c:pt idx="5929">
                  <c:v>-0.20387</c:v>
                </c:pt>
                <c:pt idx="5930">
                  <c:v>-0.205011</c:v>
                </c:pt>
                <c:pt idx="5931">
                  <c:v>-0.20614299999999999</c:v>
                </c:pt>
                <c:pt idx="5932">
                  <c:v>-0.20726800000000001</c:v>
                </c:pt>
                <c:pt idx="5933">
                  <c:v>-0.20838599999999999</c:v>
                </c:pt>
                <c:pt idx="5934">
                  <c:v>-0.209507</c:v>
                </c:pt>
                <c:pt idx="5935">
                  <c:v>-0.210619</c:v>
                </c:pt>
                <c:pt idx="5936">
                  <c:v>-0.21172199999999999</c:v>
                </c:pt>
                <c:pt idx="5937">
                  <c:v>-0.21281700000000001</c:v>
                </c:pt>
                <c:pt idx="5938">
                  <c:v>-0.21390799999999999</c:v>
                </c:pt>
                <c:pt idx="5939">
                  <c:v>-0.215001</c:v>
                </c:pt>
                <c:pt idx="5940">
                  <c:v>-0.216085</c:v>
                </c:pt>
                <c:pt idx="5941">
                  <c:v>-0.21715899999999999</c:v>
                </c:pt>
                <c:pt idx="5942">
                  <c:v>-0.218227</c:v>
                </c:pt>
                <c:pt idx="5943">
                  <c:v>-0.21929299999999999</c:v>
                </c:pt>
                <c:pt idx="5944">
                  <c:v>-0.220359</c:v>
                </c:pt>
                <c:pt idx="5945">
                  <c:v>-0.221411</c:v>
                </c:pt>
                <c:pt idx="5946">
                  <c:v>-0.22245000000000001</c:v>
                </c:pt>
                <c:pt idx="5947">
                  <c:v>-0.22348100000000001</c:v>
                </c:pt>
                <c:pt idx="5948">
                  <c:v>-0.22451499999999999</c:v>
                </c:pt>
                <c:pt idx="5949">
                  <c:v>-0.225549</c:v>
                </c:pt>
                <c:pt idx="5950">
                  <c:v>-0.226573</c:v>
                </c:pt>
                <c:pt idx="5951">
                  <c:v>-0.22758999999999999</c:v>
                </c:pt>
                <c:pt idx="5952">
                  <c:v>-0.22859699999999999</c:v>
                </c:pt>
                <c:pt idx="5953">
                  <c:v>-0.22960700000000001</c:v>
                </c:pt>
                <c:pt idx="5954">
                  <c:v>-0.23060700000000001</c:v>
                </c:pt>
                <c:pt idx="5955">
                  <c:v>-0.23159399999999999</c:v>
                </c:pt>
                <c:pt idx="5956">
                  <c:v>-0.232571</c:v>
                </c:pt>
                <c:pt idx="5957">
                  <c:v>-0.233542</c:v>
                </c:pt>
                <c:pt idx="5958">
                  <c:v>-0.23452100000000001</c:v>
                </c:pt>
                <c:pt idx="5959">
                  <c:v>-0.23549</c:v>
                </c:pt>
                <c:pt idx="5960">
                  <c:v>-0.236455</c:v>
                </c:pt>
                <c:pt idx="5961">
                  <c:v>-0.23740800000000001</c:v>
                </c:pt>
                <c:pt idx="5962">
                  <c:v>-0.23835600000000001</c:v>
                </c:pt>
                <c:pt idx="5963">
                  <c:v>-0.23930100000000001</c:v>
                </c:pt>
                <c:pt idx="5964">
                  <c:v>-0.240233</c:v>
                </c:pt>
                <c:pt idx="5965">
                  <c:v>-0.24115700000000001</c:v>
                </c:pt>
                <c:pt idx="5966">
                  <c:v>-0.242067</c:v>
                </c:pt>
                <c:pt idx="5967">
                  <c:v>-0.242983</c:v>
                </c:pt>
                <c:pt idx="5968">
                  <c:v>-0.243897</c:v>
                </c:pt>
                <c:pt idx="5969">
                  <c:v>-0.24480399999999999</c:v>
                </c:pt>
                <c:pt idx="5970">
                  <c:v>-0.24570700000000001</c:v>
                </c:pt>
                <c:pt idx="5971">
                  <c:v>-0.24659400000000001</c:v>
                </c:pt>
                <c:pt idx="5972">
                  <c:v>-0.247479</c:v>
                </c:pt>
                <c:pt idx="5973">
                  <c:v>-0.24835099999999999</c:v>
                </c:pt>
                <c:pt idx="5974">
                  <c:v>-0.24921599999999999</c:v>
                </c:pt>
                <c:pt idx="5975">
                  <c:v>-0.25007400000000002</c:v>
                </c:pt>
                <c:pt idx="5976">
                  <c:v>-0.25092399999999998</c:v>
                </c:pt>
                <c:pt idx="5977">
                  <c:v>-0.25177500000000003</c:v>
                </c:pt>
                <c:pt idx="5978">
                  <c:v>-0.25262000000000001</c:v>
                </c:pt>
                <c:pt idx="5979">
                  <c:v>-0.253465</c:v>
                </c:pt>
                <c:pt idx="5980">
                  <c:v>-0.25430399999999997</c:v>
                </c:pt>
                <c:pt idx="5981">
                  <c:v>-0.25512899999999999</c:v>
                </c:pt>
                <c:pt idx="5982">
                  <c:v>-0.25593900000000003</c:v>
                </c:pt>
                <c:pt idx="5983">
                  <c:v>-0.25673499999999999</c:v>
                </c:pt>
                <c:pt idx="5984">
                  <c:v>-0.25752999999999998</c:v>
                </c:pt>
                <c:pt idx="5985">
                  <c:v>-0.25832100000000002</c:v>
                </c:pt>
                <c:pt idx="5986">
                  <c:v>-0.259104</c:v>
                </c:pt>
                <c:pt idx="5987">
                  <c:v>-0.25988299999999998</c:v>
                </c:pt>
                <c:pt idx="5988">
                  <c:v>-0.260656</c:v>
                </c:pt>
                <c:pt idx="5989">
                  <c:v>-0.26143300000000003</c:v>
                </c:pt>
                <c:pt idx="5990">
                  <c:v>-0.26219999999999999</c:v>
                </c:pt>
                <c:pt idx="5991">
                  <c:v>-0.26295200000000002</c:v>
                </c:pt>
                <c:pt idx="5992">
                  <c:v>-0.26369199999999998</c:v>
                </c:pt>
                <c:pt idx="5993">
                  <c:v>-0.26442199999999999</c:v>
                </c:pt>
                <c:pt idx="5994">
                  <c:v>-0.26515499999999997</c:v>
                </c:pt>
                <c:pt idx="5995">
                  <c:v>-0.265878</c:v>
                </c:pt>
                <c:pt idx="5996">
                  <c:v>-0.266592</c:v>
                </c:pt>
                <c:pt idx="5997">
                  <c:v>-0.26729799999999998</c:v>
                </c:pt>
                <c:pt idx="5998">
                  <c:v>-0.26800400000000002</c:v>
                </c:pt>
                <c:pt idx="5999">
                  <c:v>-0.26871200000000001</c:v>
                </c:pt>
                <c:pt idx="6000">
                  <c:v>-0.26940799999999998</c:v>
                </c:pt>
                <c:pt idx="6001">
                  <c:v>-0.27009</c:v>
                </c:pt>
                <c:pt idx="6002">
                  <c:v>-0.270758</c:v>
                </c:pt>
                <c:pt idx="6003">
                  <c:v>-0.27142699999999997</c:v>
                </c:pt>
                <c:pt idx="6004">
                  <c:v>-0.272092</c:v>
                </c:pt>
                <c:pt idx="6005">
                  <c:v>-0.27274399999999999</c:v>
                </c:pt>
                <c:pt idx="6006">
                  <c:v>-0.27338400000000002</c:v>
                </c:pt>
                <c:pt idx="6007">
                  <c:v>-0.27401399999999998</c:v>
                </c:pt>
                <c:pt idx="6008">
                  <c:v>-0.27465200000000001</c:v>
                </c:pt>
                <c:pt idx="6009">
                  <c:v>-0.275287</c:v>
                </c:pt>
                <c:pt idx="6010">
                  <c:v>-0.27590799999999999</c:v>
                </c:pt>
                <c:pt idx="6011">
                  <c:v>-0.27651599999999998</c:v>
                </c:pt>
                <c:pt idx="6012">
                  <c:v>-0.277111</c:v>
                </c:pt>
                <c:pt idx="6013">
                  <c:v>-0.27770699999999998</c:v>
                </c:pt>
                <c:pt idx="6014">
                  <c:v>-0.27829599999999999</c:v>
                </c:pt>
                <c:pt idx="6015">
                  <c:v>-0.27887800000000001</c:v>
                </c:pt>
                <c:pt idx="6016">
                  <c:v>-0.27944999999999998</c:v>
                </c:pt>
                <c:pt idx="6017">
                  <c:v>-0.28000199999999997</c:v>
                </c:pt>
                <c:pt idx="6018">
                  <c:v>-0.28054899999999999</c:v>
                </c:pt>
                <c:pt idx="6019">
                  <c:v>-0.28112199999999998</c:v>
                </c:pt>
                <c:pt idx="6020">
                  <c:v>-0.281754</c:v>
                </c:pt>
                <c:pt idx="6021">
                  <c:v>-0.28232400000000002</c:v>
                </c:pt>
                <c:pt idx="6022">
                  <c:v>-0.28263199999999999</c:v>
                </c:pt>
                <c:pt idx="6023">
                  <c:v>-0.28272999999999998</c:v>
                </c:pt>
                <c:pt idx="6024">
                  <c:v>-0.282966</c:v>
                </c:pt>
                <c:pt idx="6025">
                  <c:v>-0.28361900000000001</c:v>
                </c:pt>
                <c:pt idx="6026">
                  <c:v>-0.28451900000000002</c:v>
                </c:pt>
                <c:pt idx="6027">
                  <c:v>-0.285385</c:v>
                </c:pt>
                <c:pt idx="6028">
                  <c:v>-0.28617599999999999</c:v>
                </c:pt>
                <c:pt idx="6029">
                  <c:v>-0.28692699999999999</c:v>
                </c:pt>
                <c:pt idx="6030">
                  <c:v>-0.28770600000000002</c:v>
                </c:pt>
                <c:pt idx="6031">
                  <c:v>-0.28848600000000002</c:v>
                </c:pt>
                <c:pt idx="6032">
                  <c:v>-0.28924499999999997</c:v>
                </c:pt>
                <c:pt idx="6033">
                  <c:v>-0.28999900000000001</c:v>
                </c:pt>
                <c:pt idx="6034">
                  <c:v>-0.29073300000000002</c:v>
                </c:pt>
                <c:pt idx="6035">
                  <c:v>-0.29147099999999998</c:v>
                </c:pt>
                <c:pt idx="6036">
                  <c:v>-0.29220099999999999</c:v>
                </c:pt>
                <c:pt idx="6037">
                  <c:v>-0.29292499999999999</c:v>
                </c:pt>
                <c:pt idx="6038">
                  <c:v>-0.29365200000000002</c:v>
                </c:pt>
                <c:pt idx="6039">
                  <c:v>-0.29437000000000002</c:v>
                </c:pt>
                <c:pt idx="6040">
                  <c:v>-0.29508699999999999</c:v>
                </c:pt>
                <c:pt idx="6041">
                  <c:v>-0.29578599999999999</c:v>
                </c:pt>
                <c:pt idx="6042">
                  <c:v>-0.29646600000000001</c:v>
                </c:pt>
                <c:pt idx="6043">
                  <c:v>-0.29714000000000002</c:v>
                </c:pt>
                <c:pt idx="6044">
                  <c:v>-0.29781299999999999</c:v>
                </c:pt>
                <c:pt idx="6045">
                  <c:v>-0.29848400000000003</c:v>
                </c:pt>
                <c:pt idx="6046">
                  <c:v>-0.29912499999999997</c:v>
                </c:pt>
                <c:pt idx="6047">
                  <c:v>-0.29976000000000003</c:v>
                </c:pt>
                <c:pt idx="6048">
                  <c:v>-0.30043399999999998</c:v>
                </c:pt>
                <c:pt idx="6049">
                  <c:v>-0.301172</c:v>
                </c:pt>
                <c:pt idx="6050">
                  <c:v>-0.30181000000000002</c:v>
                </c:pt>
                <c:pt idx="6051">
                  <c:v>-0.302151</c:v>
                </c:pt>
                <c:pt idx="6052">
                  <c:v>-0.30233399999999999</c:v>
                </c:pt>
                <c:pt idx="6053">
                  <c:v>-0.30273299999999997</c:v>
                </c:pt>
                <c:pt idx="6054">
                  <c:v>-0.30356100000000003</c:v>
                </c:pt>
                <c:pt idx="6055">
                  <c:v>-0.30457200000000001</c:v>
                </c:pt>
                <c:pt idx="6056">
                  <c:v>-0.30550899999999998</c:v>
                </c:pt>
                <c:pt idx="6057">
                  <c:v>-0.30636600000000003</c:v>
                </c:pt>
                <c:pt idx="6058">
                  <c:v>-0.30721199999999999</c:v>
                </c:pt>
                <c:pt idx="6059">
                  <c:v>-0.30809500000000001</c:v>
                </c:pt>
                <c:pt idx="6060">
                  <c:v>-0.308973</c:v>
                </c:pt>
                <c:pt idx="6061">
                  <c:v>-0.30982900000000002</c:v>
                </c:pt>
                <c:pt idx="6062">
                  <c:v>-0.310666</c:v>
                </c:pt>
                <c:pt idx="6063">
                  <c:v>-0.311504</c:v>
                </c:pt>
                <c:pt idx="6064">
                  <c:v>-0.31234000000000001</c:v>
                </c:pt>
                <c:pt idx="6065">
                  <c:v>-0.313164</c:v>
                </c:pt>
                <c:pt idx="6066">
                  <c:v>-0.31397599999999998</c:v>
                </c:pt>
                <c:pt idx="6067">
                  <c:v>-0.31477699999999997</c:v>
                </c:pt>
                <c:pt idx="6068">
                  <c:v>-0.31558799999999998</c:v>
                </c:pt>
                <c:pt idx="6069">
                  <c:v>-0.31639499999999998</c:v>
                </c:pt>
                <c:pt idx="6070">
                  <c:v>-0.317189</c:v>
                </c:pt>
                <c:pt idx="6071">
                  <c:v>-0.31796799999999997</c:v>
                </c:pt>
                <c:pt idx="6072">
                  <c:v>-0.31873499999999999</c:v>
                </c:pt>
                <c:pt idx="6073">
                  <c:v>-0.31950200000000001</c:v>
                </c:pt>
                <c:pt idx="6074">
                  <c:v>-0.32026100000000002</c:v>
                </c:pt>
                <c:pt idx="6075">
                  <c:v>-0.32100499999999998</c:v>
                </c:pt>
                <c:pt idx="6076">
                  <c:v>-0.32174199999999997</c:v>
                </c:pt>
                <c:pt idx="6077">
                  <c:v>-0.32247100000000001</c:v>
                </c:pt>
                <c:pt idx="6078">
                  <c:v>-0.32320900000000002</c:v>
                </c:pt>
                <c:pt idx="6079">
                  <c:v>-0.32394000000000001</c:v>
                </c:pt>
                <c:pt idx="6080">
                  <c:v>-0.32465500000000003</c:v>
                </c:pt>
                <c:pt idx="6081">
                  <c:v>-0.32536599999999999</c:v>
                </c:pt>
                <c:pt idx="6082">
                  <c:v>-0.32605699999999999</c:v>
                </c:pt>
                <c:pt idx="6083">
                  <c:v>-0.32675399999999999</c:v>
                </c:pt>
                <c:pt idx="6084">
                  <c:v>-0.32742900000000003</c:v>
                </c:pt>
                <c:pt idx="6085">
                  <c:v>-0.32809700000000003</c:v>
                </c:pt>
                <c:pt idx="6086">
                  <c:v>-0.32875799999999999</c:v>
                </c:pt>
                <c:pt idx="6087">
                  <c:v>-0.32941199999999998</c:v>
                </c:pt>
                <c:pt idx="6088">
                  <c:v>-0.33007900000000001</c:v>
                </c:pt>
                <c:pt idx="6089">
                  <c:v>-0.33072600000000002</c:v>
                </c:pt>
                <c:pt idx="6090">
                  <c:v>-0.33137800000000001</c:v>
                </c:pt>
                <c:pt idx="6091">
                  <c:v>-0.33200800000000003</c:v>
                </c:pt>
                <c:pt idx="6092">
                  <c:v>-0.33262999999999998</c:v>
                </c:pt>
                <c:pt idx="6093">
                  <c:v>-0.33324100000000001</c:v>
                </c:pt>
                <c:pt idx="6094">
                  <c:v>-0.33383600000000002</c:v>
                </c:pt>
                <c:pt idx="6095">
                  <c:v>-0.33443299999999998</c:v>
                </c:pt>
                <c:pt idx="6096">
                  <c:v>-0.33501300000000001</c:v>
                </c:pt>
                <c:pt idx="6097">
                  <c:v>-0.33560000000000001</c:v>
                </c:pt>
                <c:pt idx="6098">
                  <c:v>-0.33617799999999998</c:v>
                </c:pt>
                <c:pt idx="6099">
                  <c:v>-0.33676299999999998</c:v>
                </c:pt>
                <c:pt idx="6100">
                  <c:v>-0.337341</c:v>
                </c:pt>
                <c:pt idx="6101">
                  <c:v>-0.33789200000000003</c:v>
                </c:pt>
                <c:pt idx="6102">
                  <c:v>-0.338422</c:v>
                </c:pt>
                <c:pt idx="6103">
                  <c:v>-0.33894400000000002</c:v>
                </c:pt>
                <c:pt idx="6104">
                  <c:v>-0.33949800000000002</c:v>
                </c:pt>
                <c:pt idx="6105">
                  <c:v>-0.34002599999999999</c:v>
                </c:pt>
                <c:pt idx="6106">
                  <c:v>-0.34027200000000002</c:v>
                </c:pt>
                <c:pt idx="6107">
                  <c:v>-0.34053299999999997</c:v>
                </c:pt>
                <c:pt idx="6108">
                  <c:v>-0.341138</c:v>
                </c:pt>
                <c:pt idx="6109">
                  <c:v>-0.34134999999999999</c:v>
                </c:pt>
                <c:pt idx="6110">
                  <c:v>-0.34181899999999998</c:v>
                </c:pt>
                <c:pt idx="6111">
                  <c:v>-0.34226499999999999</c:v>
                </c:pt>
                <c:pt idx="6112">
                  <c:v>-0.34240199999999998</c:v>
                </c:pt>
                <c:pt idx="6113">
                  <c:v>-0.34303600000000001</c:v>
                </c:pt>
                <c:pt idx="6114">
                  <c:v>-0.34311000000000003</c:v>
                </c:pt>
                <c:pt idx="6115">
                  <c:v>-0.34360299999999999</c:v>
                </c:pt>
                <c:pt idx="6116">
                  <c:v>-0.34393499999999999</c:v>
                </c:pt>
                <c:pt idx="6117">
                  <c:v>-0.34408699999999998</c:v>
                </c:pt>
                <c:pt idx="6118">
                  <c:v>-0.34468500000000002</c:v>
                </c:pt>
                <c:pt idx="6119">
                  <c:v>-0.34471299999999999</c:v>
                </c:pt>
                <c:pt idx="6120">
                  <c:v>-0.34525699999999998</c:v>
                </c:pt>
                <c:pt idx="6121">
                  <c:v>-0.34543699999999999</c:v>
                </c:pt>
                <c:pt idx="6122">
                  <c:v>-0.34568100000000002</c:v>
                </c:pt>
                <c:pt idx="6123">
                  <c:v>-0.34608800000000001</c:v>
                </c:pt>
                <c:pt idx="6124">
                  <c:v>-0.34617100000000001</c:v>
                </c:pt>
                <c:pt idx="6125">
                  <c:v>-0.34659899999999999</c:v>
                </c:pt>
                <c:pt idx="6126">
                  <c:v>-0.34673500000000002</c:v>
                </c:pt>
                <c:pt idx="6127">
                  <c:v>-0.34700900000000001</c:v>
                </c:pt>
                <c:pt idx="6128">
                  <c:v>-0.34728300000000001</c:v>
                </c:pt>
                <c:pt idx="6129">
                  <c:v>-0.34748000000000001</c:v>
                </c:pt>
                <c:pt idx="6130">
                  <c:v>-0.347746</c:v>
                </c:pt>
                <c:pt idx="6131">
                  <c:v>-0.34794999999999998</c:v>
                </c:pt>
                <c:pt idx="6132">
                  <c:v>-0.34811599999999998</c:v>
                </c:pt>
                <c:pt idx="6133">
                  <c:v>-0.34835199999999999</c:v>
                </c:pt>
                <c:pt idx="6134">
                  <c:v>-0.34851500000000002</c:v>
                </c:pt>
                <c:pt idx="6135">
                  <c:v>-0.34867399999999998</c:v>
                </c:pt>
                <c:pt idx="6136">
                  <c:v>-0.348908</c:v>
                </c:pt>
                <c:pt idx="6137">
                  <c:v>-0.34897699999999998</c:v>
                </c:pt>
                <c:pt idx="6138">
                  <c:v>-0.34925299999999998</c:v>
                </c:pt>
                <c:pt idx="6139">
                  <c:v>-0.34934599999999999</c:v>
                </c:pt>
                <c:pt idx="6140">
                  <c:v>-0.34951300000000002</c:v>
                </c:pt>
                <c:pt idx="6141">
                  <c:v>-0.34969099999999997</c:v>
                </c:pt>
                <c:pt idx="6142">
                  <c:v>-0.34972799999999998</c:v>
                </c:pt>
                <c:pt idx="6143">
                  <c:v>-0.34994799999999998</c:v>
                </c:pt>
                <c:pt idx="6144">
                  <c:v>-0.34997499999999998</c:v>
                </c:pt>
                <c:pt idx="6145">
                  <c:v>-0.35011300000000001</c:v>
                </c:pt>
                <c:pt idx="6146">
                  <c:v>-0.350219</c:v>
                </c:pt>
                <c:pt idx="6147">
                  <c:v>-0.350267</c:v>
                </c:pt>
                <c:pt idx="6148">
                  <c:v>-0.35042000000000001</c:v>
                </c:pt>
                <c:pt idx="6149">
                  <c:v>-0.350468</c:v>
                </c:pt>
                <c:pt idx="6150">
                  <c:v>-0.350545</c:v>
                </c:pt>
                <c:pt idx="6151">
                  <c:v>-0.35064099999999998</c:v>
                </c:pt>
                <c:pt idx="6152">
                  <c:v>-0.35063</c:v>
                </c:pt>
                <c:pt idx="6153">
                  <c:v>-0.35072300000000001</c:v>
                </c:pt>
                <c:pt idx="6154">
                  <c:v>-0.35072900000000001</c:v>
                </c:pt>
                <c:pt idx="6155">
                  <c:v>-0.35073500000000002</c:v>
                </c:pt>
                <c:pt idx="6156">
                  <c:v>-0.35082400000000002</c:v>
                </c:pt>
                <c:pt idx="6157">
                  <c:v>-0.35075299999999998</c:v>
                </c:pt>
                <c:pt idx="6158">
                  <c:v>-0.35086200000000001</c:v>
                </c:pt>
                <c:pt idx="6159">
                  <c:v>-0.35081699999999999</c:v>
                </c:pt>
                <c:pt idx="6160">
                  <c:v>-0.35083300000000001</c:v>
                </c:pt>
                <c:pt idx="6161">
                  <c:v>-0.35086600000000001</c:v>
                </c:pt>
                <c:pt idx="6162">
                  <c:v>-0.35075600000000001</c:v>
                </c:pt>
                <c:pt idx="6163">
                  <c:v>-0.35081099999999998</c:v>
                </c:pt>
                <c:pt idx="6164">
                  <c:v>-0.35069099999999997</c:v>
                </c:pt>
                <c:pt idx="6165">
                  <c:v>-0.350692</c:v>
                </c:pt>
                <c:pt idx="6166">
                  <c:v>-0.35064499999999998</c:v>
                </c:pt>
                <c:pt idx="6167">
                  <c:v>-0.35055900000000001</c:v>
                </c:pt>
                <c:pt idx="6168">
                  <c:v>-0.35055500000000001</c:v>
                </c:pt>
                <c:pt idx="6169">
                  <c:v>-0.35045500000000002</c:v>
                </c:pt>
                <c:pt idx="6170">
                  <c:v>-0.350414</c:v>
                </c:pt>
                <c:pt idx="6171">
                  <c:v>-0.35033500000000001</c:v>
                </c:pt>
                <c:pt idx="6172">
                  <c:v>-0.35021600000000003</c:v>
                </c:pt>
                <c:pt idx="6173">
                  <c:v>-0.35012399999999999</c:v>
                </c:pt>
                <c:pt idx="6174">
                  <c:v>-0.34999599999999997</c:v>
                </c:pt>
                <c:pt idx="6175">
                  <c:v>-0.34987200000000002</c:v>
                </c:pt>
                <c:pt idx="6176">
                  <c:v>-0.34983399999999998</c:v>
                </c:pt>
                <c:pt idx="6177">
                  <c:v>-0.34967399999999998</c:v>
                </c:pt>
                <c:pt idx="6178">
                  <c:v>-0.34927200000000003</c:v>
                </c:pt>
                <c:pt idx="6179">
                  <c:v>-0.348827</c:v>
                </c:pt>
                <c:pt idx="6180">
                  <c:v>-0.34881000000000001</c:v>
                </c:pt>
                <c:pt idx="6181">
                  <c:v>-0.34833799999999998</c:v>
                </c:pt>
                <c:pt idx="6182">
                  <c:v>-0.34806199999999998</c:v>
                </c:pt>
                <c:pt idx="6183">
                  <c:v>-0.34792800000000002</c:v>
                </c:pt>
                <c:pt idx="6184">
                  <c:v>-0.34729199999999999</c:v>
                </c:pt>
                <c:pt idx="6185">
                  <c:v>-0.34737800000000002</c:v>
                </c:pt>
                <c:pt idx="6186">
                  <c:v>-0.346723</c:v>
                </c:pt>
                <c:pt idx="6187">
                  <c:v>-0.34656399999999998</c:v>
                </c:pt>
                <c:pt idx="6188">
                  <c:v>-0.34631699999999999</c:v>
                </c:pt>
                <c:pt idx="6189">
                  <c:v>-0.345717</c:v>
                </c:pt>
                <c:pt idx="6190">
                  <c:v>-0.34579799999999999</c:v>
                </c:pt>
                <c:pt idx="6191">
                  <c:v>-0.34501500000000002</c:v>
                </c:pt>
                <c:pt idx="6192">
                  <c:v>-0.34496599999999999</c:v>
                </c:pt>
                <c:pt idx="6193">
                  <c:v>-0.34446599999999999</c:v>
                </c:pt>
                <c:pt idx="6194">
                  <c:v>-0.34402100000000002</c:v>
                </c:pt>
                <c:pt idx="6195">
                  <c:v>-0.34387699999999999</c:v>
                </c:pt>
                <c:pt idx="6196">
                  <c:v>-0.34319</c:v>
                </c:pt>
                <c:pt idx="6197">
                  <c:v>-0.34307700000000002</c:v>
                </c:pt>
                <c:pt idx="6198">
                  <c:v>-0.34251199999999998</c:v>
                </c:pt>
                <c:pt idx="6199">
                  <c:v>-0.34217500000000001</c:v>
                </c:pt>
                <c:pt idx="6200">
                  <c:v>-0.34188099999999999</c:v>
                </c:pt>
                <c:pt idx="6201">
                  <c:v>-0.34135500000000002</c:v>
                </c:pt>
                <c:pt idx="6202">
                  <c:v>-0.34071299999999999</c:v>
                </c:pt>
                <c:pt idx="6203">
                  <c:v>-0.33992499999999998</c:v>
                </c:pt>
                <c:pt idx="6204">
                  <c:v>-0.33959600000000001</c:v>
                </c:pt>
                <c:pt idx="6205">
                  <c:v>-0.33885900000000002</c:v>
                </c:pt>
                <c:pt idx="6206">
                  <c:v>-0.33829999999999999</c:v>
                </c:pt>
                <c:pt idx="6207">
                  <c:v>-0.33785999999999999</c:v>
                </c:pt>
                <c:pt idx="6208">
                  <c:v>-0.33705099999999999</c:v>
                </c:pt>
                <c:pt idx="6209">
                  <c:v>-0.33673599999999998</c:v>
                </c:pt>
                <c:pt idx="6210">
                  <c:v>-0.33594200000000002</c:v>
                </c:pt>
                <c:pt idx="6211">
                  <c:v>-0.335397</c:v>
                </c:pt>
                <c:pt idx="6212">
                  <c:v>-0.334872</c:v>
                </c:pt>
                <c:pt idx="6213">
                  <c:v>-0.33401900000000001</c:v>
                </c:pt>
                <c:pt idx="6214">
                  <c:v>-0.33367200000000002</c:v>
                </c:pt>
                <c:pt idx="6215">
                  <c:v>-0.33277099999999998</c:v>
                </c:pt>
                <c:pt idx="6216">
                  <c:v>-0.33230500000000002</c:v>
                </c:pt>
                <c:pt idx="6217">
                  <c:v>-0.33163999999999999</c:v>
                </c:pt>
                <c:pt idx="6218">
                  <c:v>-0.33090799999999998</c:v>
                </c:pt>
                <c:pt idx="6219">
                  <c:v>-0.33045999999999998</c:v>
                </c:pt>
                <c:pt idx="6220">
                  <c:v>-0.32958999999999999</c:v>
                </c:pt>
                <c:pt idx="6221">
                  <c:v>-0.32910800000000001</c:v>
                </c:pt>
                <c:pt idx="6222">
                  <c:v>-0.328316</c:v>
                </c:pt>
                <c:pt idx="6223">
                  <c:v>-0.32764199999999999</c:v>
                </c:pt>
                <c:pt idx="6224">
                  <c:v>-0.32699699999999998</c:v>
                </c:pt>
                <c:pt idx="6225">
                  <c:v>-0.32622000000000001</c:v>
                </c:pt>
                <c:pt idx="6226">
                  <c:v>-0.325604</c:v>
                </c:pt>
                <c:pt idx="6227">
                  <c:v>-0.32486900000000002</c:v>
                </c:pt>
                <c:pt idx="6228">
                  <c:v>-0.32418200000000003</c:v>
                </c:pt>
                <c:pt idx="6229">
                  <c:v>-0.32350200000000001</c:v>
                </c:pt>
                <c:pt idx="6230">
                  <c:v>-0.32277899999999998</c:v>
                </c:pt>
                <c:pt idx="6231">
                  <c:v>-0.32203999999999999</c:v>
                </c:pt>
                <c:pt idx="6232">
                  <c:v>-0.32134699999999999</c:v>
                </c:pt>
                <c:pt idx="6233">
                  <c:v>-0.32051600000000002</c:v>
                </c:pt>
                <c:pt idx="6234">
                  <c:v>-0.319857</c:v>
                </c:pt>
                <c:pt idx="6235">
                  <c:v>-0.31904100000000002</c:v>
                </c:pt>
                <c:pt idx="6236">
                  <c:v>-0.31831300000000001</c:v>
                </c:pt>
                <c:pt idx="6237">
                  <c:v>-0.31761099999999998</c:v>
                </c:pt>
                <c:pt idx="6238">
                  <c:v>-0.31676900000000002</c:v>
                </c:pt>
                <c:pt idx="6239">
                  <c:v>-0.31614700000000001</c:v>
                </c:pt>
                <c:pt idx="6240">
                  <c:v>-0.31526300000000002</c:v>
                </c:pt>
                <c:pt idx="6241">
                  <c:v>-0.31456400000000001</c:v>
                </c:pt>
                <c:pt idx="6242">
                  <c:v>-0.31373299999999998</c:v>
                </c:pt>
                <c:pt idx="6243">
                  <c:v>-0.31290200000000001</c:v>
                </c:pt>
                <c:pt idx="6244">
                  <c:v>-0.312168</c:v>
                </c:pt>
                <c:pt idx="6245">
                  <c:v>-0.31128600000000001</c:v>
                </c:pt>
                <c:pt idx="6246">
                  <c:v>-0.31058000000000002</c:v>
                </c:pt>
                <c:pt idx="6247">
                  <c:v>-0.309749</c:v>
                </c:pt>
                <c:pt idx="6248">
                  <c:v>-0.30899100000000002</c:v>
                </c:pt>
                <c:pt idx="6249">
                  <c:v>-0.30821199999999999</c:v>
                </c:pt>
                <c:pt idx="6250">
                  <c:v>-0.30739100000000003</c:v>
                </c:pt>
                <c:pt idx="6251">
                  <c:v>-0.30658200000000002</c:v>
                </c:pt>
                <c:pt idx="6252">
                  <c:v>-0.30574499999999999</c:v>
                </c:pt>
                <c:pt idx="6253">
                  <c:v>-0.3049</c:v>
                </c:pt>
                <c:pt idx="6254">
                  <c:v>-0.30407600000000001</c:v>
                </c:pt>
                <c:pt idx="6255">
                  <c:v>-0.30323800000000001</c:v>
                </c:pt>
                <c:pt idx="6256">
                  <c:v>-0.30239199999999999</c:v>
                </c:pt>
                <c:pt idx="6257">
                  <c:v>-0.301597</c:v>
                </c:pt>
                <c:pt idx="6258">
                  <c:v>-0.30071900000000001</c:v>
                </c:pt>
                <c:pt idx="6259">
                  <c:v>-0.299931</c:v>
                </c:pt>
                <c:pt idx="6260">
                  <c:v>-0.29904500000000001</c:v>
                </c:pt>
                <c:pt idx="6261">
                  <c:v>-0.29818099999999997</c:v>
                </c:pt>
                <c:pt idx="6262">
                  <c:v>-0.29732900000000001</c:v>
                </c:pt>
                <c:pt idx="6263">
                  <c:v>-0.2964</c:v>
                </c:pt>
                <c:pt idx="6264">
                  <c:v>-0.29557</c:v>
                </c:pt>
                <c:pt idx="6265">
                  <c:v>-0.29464899999999999</c:v>
                </c:pt>
                <c:pt idx="6266">
                  <c:v>-0.29378700000000002</c:v>
                </c:pt>
                <c:pt idx="6267">
                  <c:v>-0.29292400000000002</c:v>
                </c:pt>
                <c:pt idx="6268">
                  <c:v>-0.292016</c:v>
                </c:pt>
                <c:pt idx="6269">
                  <c:v>-0.29116799999999998</c:v>
                </c:pt>
                <c:pt idx="6270">
                  <c:v>-0.29024499999999998</c:v>
                </c:pt>
                <c:pt idx="6271">
                  <c:v>-0.28932999999999998</c:v>
                </c:pt>
                <c:pt idx="6272">
                  <c:v>-0.28843600000000003</c:v>
                </c:pt>
                <c:pt idx="6273">
                  <c:v>-0.28745700000000002</c:v>
                </c:pt>
                <c:pt idx="6274">
                  <c:v>-0.28657899999999997</c:v>
                </c:pt>
                <c:pt idx="6275">
                  <c:v>-0.28562799999999999</c:v>
                </c:pt>
                <c:pt idx="6276">
                  <c:v>-0.28470299999999998</c:v>
                </c:pt>
                <c:pt idx="6277">
                  <c:v>-0.28382600000000002</c:v>
                </c:pt>
                <c:pt idx="6278">
                  <c:v>-0.282831</c:v>
                </c:pt>
                <c:pt idx="6279">
                  <c:v>-0.28198400000000001</c:v>
                </c:pt>
                <c:pt idx="6280">
                  <c:v>-0.28098499999999998</c:v>
                </c:pt>
                <c:pt idx="6281">
                  <c:v>-0.28005999999999998</c:v>
                </c:pt>
                <c:pt idx="6282">
                  <c:v>-0.279111</c:v>
                </c:pt>
                <c:pt idx="6283">
                  <c:v>-0.27807799999999999</c:v>
                </c:pt>
                <c:pt idx="6284">
                  <c:v>-0.27719500000000002</c:v>
                </c:pt>
                <c:pt idx="6285">
                  <c:v>-0.27615800000000001</c:v>
                </c:pt>
                <c:pt idx="6286">
                  <c:v>-0.27525100000000002</c:v>
                </c:pt>
                <c:pt idx="6287">
                  <c:v>-0.27427600000000002</c:v>
                </c:pt>
                <c:pt idx="6288">
                  <c:v>-0.273287</c:v>
                </c:pt>
                <c:pt idx="6289">
                  <c:v>-0.27237699999999998</c:v>
                </c:pt>
                <c:pt idx="6290">
                  <c:v>-0.27134799999999998</c:v>
                </c:pt>
                <c:pt idx="6291">
                  <c:v>-0.27039800000000003</c:v>
                </c:pt>
                <c:pt idx="6292">
                  <c:v>-0.269376</c:v>
                </c:pt>
                <c:pt idx="6293">
                  <c:v>-0.26835199999999998</c:v>
                </c:pt>
                <c:pt idx="6294">
                  <c:v>-0.26739099999999999</c:v>
                </c:pt>
                <c:pt idx="6295">
                  <c:v>-0.26635999999999999</c:v>
                </c:pt>
                <c:pt idx="6296">
                  <c:v>-0.26538200000000001</c:v>
                </c:pt>
                <c:pt idx="6297">
                  <c:v>-0.26439099999999999</c:v>
                </c:pt>
                <c:pt idx="6298">
                  <c:v>-0.26335900000000001</c:v>
                </c:pt>
                <c:pt idx="6299">
                  <c:v>-0.26242100000000002</c:v>
                </c:pt>
                <c:pt idx="6300">
                  <c:v>-0.26136500000000001</c:v>
                </c:pt>
                <c:pt idx="6301">
                  <c:v>-0.26035900000000001</c:v>
                </c:pt>
                <c:pt idx="6302">
                  <c:v>-0.259326</c:v>
                </c:pt>
                <c:pt idx="6303">
                  <c:v>-0.258241</c:v>
                </c:pt>
                <c:pt idx="6304">
                  <c:v>-0.25729000000000002</c:v>
                </c:pt>
                <c:pt idx="6305">
                  <c:v>-0.256185</c:v>
                </c:pt>
                <c:pt idx="6306">
                  <c:v>-0.25520799999999999</c:v>
                </c:pt>
                <c:pt idx="6307">
                  <c:v>-0.25416100000000003</c:v>
                </c:pt>
                <c:pt idx="6308">
                  <c:v>-0.25311</c:v>
                </c:pt>
                <c:pt idx="6309">
                  <c:v>-0.25215599999999999</c:v>
                </c:pt>
                <c:pt idx="6310">
                  <c:v>-0.251029</c:v>
                </c:pt>
                <c:pt idx="6311">
                  <c:v>-0.25003900000000001</c:v>
                </c:pt>
                <c:pt idx="6312">
                  <c:v>-0.24892500000000001</c:v>
                </c:pt>
                <c:pt idx="6313">
                  <c:v>-0.247868</c:v>
                </c:pt>
                <c:pt idx="6314">
                  <c:v>-0.24685399999999999</c:v>
                </c:pt>
                <c:pt idx="6315">
                  <c:v>-0.245726</c:v>
                </c:pt>
                <c:pt idx="6316">
                  <c:v>-0.24473</c:v>
                </c:pt>
                <c:pt idx="6317">
                  <c:v>-0.24363199999999999</c:v>
                </c:pt>
                <c:pt idx="6318">
                  <c:v>-0.242618</c:v>
                </c:pt>
                <c:pt idx="6319">
                  <c:v>-0.24161199999999999</c:v>
                </c:pt>
                <c:pt idx="6320">
                  <c:v>-0.240509</c:v>
                </c:pt>
                <c:pt idx="6321">
                  <c:v>-0.23949500000000001</c:v>
                </c:pt>
                <c:pt idx="6322">
                  <c:v>-0.23838300000000001</c:v>
                </c:pt>
                <c:pt idx="6323">
                  <c:v>-0.23733399999999999</c:v>
                </c:pt>
                <c:pt idx="6324">
                  <c:v>-0.236294</c:v>
                </c:pt>
                <c:pt idx="6325">
                  <c:v>-0.23518</c:v>
                </c:pt>
                <c:pt idx="6326">
                  <c:v>-0.23416799999999999</c:v>
                </c:pt>
                <c:pt idx="6327">
                  <c:v>-0.23307</c:v>
                </c:pt>
                <c:pt idx="6328">
                  <c:v>-0.23203599999999999</c:v>
                </c:pt>
                <c:pt idx="6329">
                  <c:v>-0.230992</c:v>
                </c:pt>
                <c:pt idx="6330">
                  <c:v>-0.22986599999999999</c:v>
                </c:pt>
                <c:pt idx="6331">
                  <c:v>-0.22883100000000001</c:v>
                </c:pt>
                <c:pt idx="6332">
                  <c:v>-0.22769600000000001</c:v>
                </c:pt>
                <c:pt idx="6333">
                  <c:v>-0.226636</c:v>
                </c:pt>
                <c:pt idx="6334">
                  <c:v>-0.22555700000000001</c:v>
                </c:pt>
                <c:pt idx="6335">
                  <c:v>-0.22442999999999999</c:v>
                </c:pt>
                <c:pt idx="6336">
                  <c:v>-0.22339600000000001</c:v>
                </c:pt>
                <c:pt idx="6337">
                  <c:v>-0.222273</c:v>
                </c:pt>
                <c:pt idx="6338">
                  <c:v>-0.221225</c:v>
                </c:pt>
                <c:pt idx="6339">
                  <c:v>-0.220137</c:v>
                </c:pt>
                <c:pt idx="6340">
                  <c:v>-0.21900500000000001</c:v>
                </c:pt>
                <c:pt idx="6341">
                  <c:v>-0.21795200000000001</c:v>
                </c:pt>
                <c:pt idx="6342">
                  <c:v>-0.21681700000000001</c:v>
                </c:pt>
                <c:pt idx="6343">
                  <c:v>-0.21576100000000001</c:v>
                </c:pt>
                <c:pt idx="6344">
                  <c:v>-0.214671</c:v>
                </c:pt>
                <c:pt idx="6345">
                  <c:v>-0.21355299999999999</c:v>
                </c:pt>
                <c:pt idx="6346">
                  <c:v>-0.21251500000000001</c:v>
                </c:pt>
                <c:pt idx="6347">
                  <c:v>-0.21138899999999999</c:v>
                </c:pt>
                <c:pt idx="6348">
                  <c:v>-0.210344</c:v>
                </c:pt>
                <c:pt idx="6349">
                  <c:v>-0.20924799999999999</c:v>
                </c:pt>
                <c:pt idx="6350">
                  <c:v>-0.20812800000000001</c:v>
                </c:pt>
                <c:pt idx="6351">
                  <c:v>-0.20707100000000001</c:v>
                </c:pt>
                <c:pt idx="6352">
                  <c:v>-0.20590900000000001</c:v>
                </c:pt>
                <c:pt idx="6353">
                  <c:v>-0.204844</c:v>
                </c:pt>
                <c:pt idx="6354">
                  <c:v>-0.20371300000000001</c:v>
                </c:pt>
                <c:pt idx="6355">
                  <c:v>-0.202597</c:v>
                </c:pt>
                <c:pt idx="6356">
                  <c:v>-0.20153199999999999</c:v>
                </c:pt>
                <c:pt idx="6357">
                  <c:v>-0.20038600000000001</c:v>
                </c:pt>
                <c:pt idx="6358">
                  <c:v>-0.19933500000000001</c:v>
                </c:pt>
                <c:pt idx="6359">
                  <c:v>-0.19819899999999999</c:v>
                </c:pt>
                <c:pt idx="6360">
                  <c:v>-0.19709399999999999</c:v>
                </c:pt>
                <c:pt idx="6361">
                  <c:v>-0.195989</c:v>
                </c:pt>
                <c:pt idx="6362">
                  <c:v>-0.194824</c:v>
                </c:pt>
                <c:pt idx="6363">
                  <c:v>-0.19373299999999999</c:v>
                </c:pt>
                <c:pt idx="6364">
                  <c:v>-0.192575</c:v>
                </c:pt>
                <c:pt idx="6365">
                  <c:v>-0.19146299999999999</c:v>
                </c:pt>
                <c:pt idx="6366">
                  <c:v>-0.19035299999999999</c:v>
                </c:pt>
                <c:pt idx="6367">
                  <c:v>-0.18921399999999999</c:v>
                </c:pt>
                <c:pt idx="6368">
                  <c:v>-0.18812499999999999</c:v>
                </c:pt>
                <c:pt idx="6369">
                  <c:v>-0.18698200000000001</c:v>
                </c:pt>
                <c:pt idx="6370">
                  <c:v>-0.18585599999999999</c:v>
                </c:pt>
                <c:pt idx="6371">
                  <c:v>-0.184725</c:v>
                </c:pt>
                <c:pt idx="6372">
                  <c:v>-0.18355399999999999</c:v>
                </c:pt>
                <c:pt idx="6373">
                  <c:v>-0.18243400000000001</c:v>
                </c:pt>
                <c:pt idx="6374">
                  <c:v>-0.18126999999999999</c:v>
                </c:pt>
                <c:pt idx="6375">
                  <c:v>-0.18013599999999999</c:v>
                </c:pt>
                <c:pt idx="6376">
                  <c:v>-0.17901400000000001</c:v>
                </c:pt>
                <c:pt idx="6377">
                  <c:v>-0.17785400000000001</c:v>
                </c:pt>
                <c:pt idx="6378">
                  <c:v>-0.17675299999999999</c:v>
                </c:pt>
                <c:pt idx="6379">
                  <c:v>-0.17558599999999999</c:v>
                </c:pt>
                <c:pt idx="6380">
                  <c:v>-0.17444999999999999</c:v>
                </c:pt>
                <c:pt idx="6381">
                  <c:v>-0.17330000000000001</c:v>
                </c:pt>
                <c:pt idx="6382">
                  <c:v>-0.17211799999999999</c:v>
                </c:pt>
                <c:pt idx="6383">
                  <c:v>-0.170988</c:v>
                </c:pt>
                <c:pt idx="6384">
                  <c:v>-0.16979900000000001</c:v>
                </c:pt>
                <c:pt idx="6385">
                  <c:v>-0.16866800000000001</c:v>
                </c:pt>
                <c:pt idx="6386">
                  <c:v>-0.167514</c:v>
                </c:pt>
                <c:pt idx="6387">
                  <c:v>-0.166357</c:v>
                </c:pt>
                <c:pt idx="6388">
                  <c:v>-0.16523099999999999</c:v>
                </c:pt>
                <c:pt idx="6389">
                  <c:v>-0.16405</c:v>
                </c:pt>
                <c:pt idx="6390">
                  <c:v>-0.162909</c:v>
                </c:pt>
                <c:pt idx="6391">
                  <c:v>-0.16172700000000001</c:v>
                </c:pt>
                <c:pt idx="6392">
                  <c:v>-0.160552</c:v>
                </c:pt>
                <c:pt idx="6393">
                  <c:v>-0.159387</c:v>
                </c:pt>
                <c:pt idx="6394">
                  <c:v>-0.15820100000000001</c:v>
                </c:pt>
                <c:pt idx="6395">
                  <c:v>-0.157053</c:v>
                </c:pt>
                <c:pt idx="6396">
                  <c:v>-0.15588099999999999</c:v>
                </c:pt>
                <c:pt idx="6397">
                  <c:v>-0.154721</c:v>
                </c:pt>
                <c:pt idx="6398">
                  <c:v>-0.15356300000000001</c:v>
                </c:pt>
                <c:pt idx="6399">
                  <c:v>-0.15238699999999999</c:v>
                </c:pt>
                <c:pt idx="6400">
                  <c:v>-0.151224</c:v>
                </c:pt>
                <c:pt idx="6401">
                  <c:v>-0.15004000000000001</c:v>
                </c:pt>
                <c:pt idx="6402">
                  <c:v>-0.14885399999999999</c:v>
                </c:pt>
                <c:pt idx="6403">
                  <c:v>-0.147674</c:v>
                </c:pt>
                <c:pt idx="6404">
                  <c:v>-0.14648800000000001</c:v>
                </c:pt>
                <c:pt idx="6405">
                  <c:v>-0.14532400000000001</c:v>
                </c:pt>
                <c:pt idx="6406">
                  <c:v>-0.144148</c:v>
                </c:pt>
                <c:pt idx="6407">
                  <c:v>-0.14297199999999999</c:v>
                </c:pt>
                <c:pt idx="6408">
                  <c:v>-0.14180499999999999</c:v>
                </c:pt>
                <c:pt idx="6409">
                  <c:v>-0.140627</c:v>
                </c:pt>
                <c:pt idx="6410">
                  <c:v>-0.139457</c:v>
                </c:pt>
                <c:pt idx="6411">
                  <c:v>-0.13825599999999999</c:v>
                </c:pt>
                <c:pt idx="6412">
                  <c:v>-0.13705300000000001</c:v>
                </c:pt>
                <c:pt idx="6413">
                  <c:v>-0.135884</c:v>
                </c:pt>
                <c:pt idx="6414">
                  <c:v>-0.13473599999999999</c:v>
                </c:pt>
                <c:pt idx="6415">
                  <c:v>-0.13354099999999999</c:v>
                </c:pt>
                <c:pt idx="6416">
                  <c:v>-0.13219900000000001</c:v>
                </c:pt>
                <c:pt idx="6417">
                  <c:v>-0.13082199999999999</c:v>
                </c:pt>
                <c:pt idx="6418">
                  <c:v>-0.12959399999999999</c:v>
                </c:pt>
                <c:pt idx="6419">
                  <c:v>-0.128549</c:v>
                </c:pt>
                <c:pt idx="6420">
                  <c:v>-0.12756799999999999</c:v>
                </c:pt>
                <c:pt idx="6421">
                  <c:v>-0.126526</c:v>
                </c:pt>
                <c:pt idx="6422">
                  <c:v>-0.125449</c:v>
                </c:pt>
                <c:pt idx="6423">
                  <c:v>-0.124389</c:v>
                </c:pt>
                <c:pt idx="6424">
                  <c:v>-0.12334299999999999</c:v>
                </c:pt>
                <c:pt idx="6425">
                  <c:v>-0.122307</c:v>
                </c:pt>
                <c:pt idx="6426">
                  <c:v>-0.121263</c:v>
                </c:pt>
                <c:pt idx="6427">
                  <c:v>-0.12021800000000001</c:v>
                </c:pt>
                <c:pt idx="6428">
                  <c:v>-0.119185</c:v>
                </c:pt>
                <c:pt idx="6429">
                  <c:v>-0.118149</c:v>
                </c:pt>
                <c:pt idx="6430">
                  <c:v>-0.117103</c:v>
                </c:pt>
                <c:pt idx="6431">
                  <c:v>-0.116045</c:v>
                </c:pt>
                <c:pt idx="6432">
                  <c:v>-0.114979</c:v>
                </c:pt>
                <c:pt idx="6433">
                  <c:v>-0.11393200000000001</c:v>
                </c:pt>
                <c:pt idx="6434">
                  <c:v>-0.112882</c:v>
                </c:pt>
                <c:pt idx="6435">
                  <c:v>-0.111834</c:v>
                </c:pt>
                <c:pt idx="6436">
                  <c:v>-0.110792</c:v>
                </c:pt>
                <c:pt idx="6437">
                  <c:v>-0.10974399999999999</c:v>
                </c:pt>
                <c:pt idx="6438">
                  <c:v>-0.10871500000000001</c:v>
                </c:pt>
                <c:pt idx="6439">
                  <c:v>-0.10767500000000001</c:v>
                </c:pt>
                <c:pt idx="6440">
                  <c:v>-0.106624</c:v>
                </c:pt>
                <c:pt idx="6441">
                  <c:v>-0.10557</c:v>
                </c:pt>
                <c:pt idx="6442">
                  <c:v>-0.10448300000000001</c:v>
                </c:pt>
                <c:pt idx="6443">
                  <c:v>-0.103423</c:v>
                </c:pt>
                <c:pt idx="6444">
                  <c:v>-0.102377</c:v>
                </c:pt>
                <c:pt idx="6445">
                  <c:v>-0.10130699999999999</c:v>
                </c:pt>
                <c:pt idx="6446">
                  <c:v>-0.10026500000000001</c:v>
                </c:pt>
                <c:pt idx="6447">
                  <c:v>-9.9216100000000002E-2</c:v>
                </c:pt>
                <c:pt idx="6448">
                  <c:v>-9.8167599999999994E-2</c:v>
                </c:pt>
                <c:pt idx="6449">
                  <c:v>-9.7133800000000006E-2</c:v>
                </c:pt>
                <c:pt idx="6450">
                  <c:v>-9.6053100000000002E-2</c:v>
                </c:pt>
                <c:pt idx="6451">
                  <c:v>-9.5003099999999993E-2</c:v>
                </c:pt>
                <c:pt idx="6452">
                  <c:v>-9.3933600000000006E-2</c:v>
                </c:pt>
                <c:pt idx="6453">
                  <c:v>-9.2871700000000001E-2</c:v>
                </c:pt>
                <c:pt idx="6454">
                  <c:v>-9.1832700000000003E-2</c:v>
                </c:pt>
                <c:pt idx="6455">
                  <c:v>-9.0757099999999993E-2</c:v>
                </c:pt>
                <c:pt idx="6456">
                  <c:v>-8.9731599999999995E-2</c:v>
                </c:pt>
                <c:pt idx="6457">
                  <c:v>-8.86715E-2</c:v>
                </c:pt>
                <c:pt idx="6458">
                  <c:v>-8.7633799999999998E-2</c:v>
                </c:pt>
                <c:pt idx="6459">
                  <c:v>-8.6589700000000006E-2</c:v>
                </c:pt>
                <c:pt idx="6460">
                  <c:v>-8.55157E-2</c:v>
                </c:pt>
                <c:pt idx="6461">
                  <c:v>-8.4477300000000005E-2</c:v>
                </c:pt>
                <c:pt idx="6462">
                  <c:v>-8.3400500000000002E-2</c:v>
                </c:pt>
                <c:pt idx="6463">
                  <c:v>-8.2359199999999994E-2</c:v>
                </c:pt>
                <c:pt idx="6464">
                  <c:v>-8.13054E-2</c:v>
                </c:pt>
                <c:pt idx="6465">
                  <c:v>-8.02533E-2</c:v>
                </c:pt>
                <c:pt idx="6466">
                  <c:v>-7.9221399999999997E-2</c:v>
                </c:pt>
                <c:pt idx="6467">
                  <c:v>-7.8166799999999995E-2</c:v>
                </c:pt>
                <c:pt idx="6468">
                  <c:v>-7.7134300000000003E-2</c:v>
                </c:pt>
                <c:pt idx="6469">
                  <c:v>-7.6083499999999998E-2</c:v>
                </c:pt>
                <c:pt idx="6470">
                  <c:v>-7.5033299999999997E-2</c:v>
                </c:pt>
                <c:pt idx="6471">
                  <c:v>-7.39871E-2</c:v>
                </c:pt>
                <c:pt idx="6472">
                  <c:v>-7.2928300000000001E-2</c:v>
                </c:pt>
                <c:pt idx="6473">
                  <c:v>-7.1883500000000003E-2</c:v>
                </c:pt>
                <c:pt idx="6474">
                  <c:v>-7.0837999999999998E-2</c:v>
                </c:pt>
                <c:pt idx="6475">
                  <c:v>-6.9798899999999997E-2</c:v>
                </c:pt>
                <c:pt idx="6476">
                  <c:v>-6.87778E-2</c:v>
                </c:pt>
                <c:pt idx="6477">
                  <c:v>-6.7737900000000004E-2</c:v>
                </c:pt>
                <c:pt idx="6478">
                  <c:v>-6.6677E-2</c:v>
                </c:pt>
                <c:pt idx="6479">
                  <c:v>-6.5603300000000003E-2</c:v>
                </c:pt>
                <c:pt idx="6480">
                  <c:v>-6.4609299999999995E-2</c:v>
                </c:pt>
                <c:pt idx="6481">
                  <c:v>-6.3720499999999999E-2</c:v>
                </c:pt>
                <c:pt idx="6482">
                  <c:v>-6.2656699999999996E-2</c:v>
                </c:pt>
                <c:pt idx="6483">
                  <c:v>-6.1112699999999999E-2</c:v>
                </c:pt>
                <c:pt idx="6484">
                  <c:v>-5.9256799999999998E-2</c:v>
                </c:pt>
                <c:pt idx="6485">
                  <c:v>-5.78609E-2</c:v>
                </c:pt>
                <c:pt idx="6486">
                  <c:v>-5.7250500000000003E-2</c:v>
                </c:pt>
                <c:pt idx="6487">
                  <c:v>-5.6991399999999998E-2</c:v>
                </c:pt>
                <c:pt idx="6488">
                  <c:v>-5.6651399999999998E-2</c:v>
                </c:pt>
                <c:pt idx="6489">
                  <c:v>-5.6128999999999998E-2</c:v>
                </c:pt>
                <c:pt idx="6490">
                  <c:v>-5.5630699999999998E-2</c:v>
                </c:pt>
                <c:pt idx="6491">
                  <c:v>-5.5162200000000002E-2</c:v>
                </c:pt>
                <c:pt idx="6492">
                  <c:v>-5.4717200000000001E-2</c:v>
                </c:pt>
                <c:pt idx="6493">
                  <c:v>-5.4283499999999998E-2</c:v>
                </c:pt>
                <c:pt idx="6494">
                  <c:v>-5.3809700000000002E-2</c:v>
                </c:pt>
                <c:pt idx="6495">
                  <c:v>-5.3375800000000001E-2</c:v>
                </c:pt>
                <c:pt idx="6496">
                  <c:v>-5.2910400000000003E-2</c:v>
                </c:pt>
                <c:pt idx="6497">
                  <c:v>-5.2469700000000001E-2</c:v>
                </c:pt>
                <c:pt idx="6498">
                  <c:v>-5.2031000000000001E-2</c:v>
                </c:pt>
                <c:pt idx="6499">
                  <c:v>-5.1576400000000001E-2</c:v>
                </c:pt>
                <c:pt idx="6500">
                  <c:v>-5.1145200000000002E-2</c:v>
                </c:pt>
                <c:pt idx="6501">
                  <c:v>-5.0682100000000001E-2</c:v>
                </c:pt>
                <c:pt idx="6502">
                  <c:v>-5.0246399999999997E-2</c:v>
                </c:pt>
                <c:pt idx="6503">
                  <c:v>-4.9801499999999999E-2</c:v>
                </c:pt>
                <c:pt idx="6504">
                  <c:v>-4.9359399999999998E-2</c:v>
                </c:pt>
                <c:pt idx="6505">
                  <c:v>-4.89256E-2</c:v>
                </c:pt>
                <c:pt idx="6506">
                  <c:v>-4.8479500000000002E-2</c:v>
                </c:pt>
                <c:pt idx="6507">
                  <c:v>-4.8050000000000002E-2</c:v>
                </c:pt>
                <c:pt idx="6508">
                  <c:v>-4.7615200000000003E-2</c:v>
                </c:pt>
                <c:pt idx="6509">
                  <c:v>-4.7181500000000001E-2</c:v>
                </c:pt>
                <c:pt idx="6510">
                  <c:v>-4.6747900000000002E-2</c:v>
                </c:pt>
                <c:pt idx="6511">
                  <c:v>-4.6309799999999998E-2</c:v>
                </c:pt>
                <c:pt idx="6512">
                  <c:v>-4.58772E-2</c:v>
                </c:pt>
                <c:pt idx="6513">
                  <c:v>-4.5448200000000001E-2</c:v>
                </c:pt>
                <c:pt idx="6514">
                  <c:v>-4.5015300000000001E-2</c:v>
                </c:pt>
                <c:pt idx="6515">
                  <c:v>-4.4590699999999997E-2</c:v>
                </c:pt>
                <c:pt idx="6516">
                  <c:v>-4.4159700000000003E-2</c:v>
                </c:pt>
                <c:pt idx="6517">
                  <c:v>-4.3733899999999999E-2</c:v>
                </c:pt>
                <c:pt idx="6518">
                  <c:v>-4.3310399999999999E-2</c:v>
                </c:pt>
                <c:pt idx="6519">
                  <c:v>-4.2884100000000001E-2</c:v>
                </c:pt>
                <c:pt idx="6520">
                  <c:v>-4.2468100000000002E-2</c:v>
                </c:pt>
                <c:pt idx="6521">
                  <c:v>-4.2043400000000002E-2</c:v>
                </c:pt>
                <c:pt idx="6522">
                  <c:v>-4.16266E-2</c:v>
                </c:pt>
                <c:pt idx="6523">
                  <c:v>-4.1206E-2</c:v>
                </c:pt>
                <c:pt idx="6524">
                  <c:v>-4.0790300000000002E-2</c:v>
                </c:pt>
                <c:pt idx="6525">
                  <c:v>-4.0376200000000001E-2</c:v>
                </c:pt>
                <c:pt idx="6526">
                  <c:v>-3.9958599999999997E-2</c:v>
                </c:pt>
                <c:pt idx="6527">
                  <c:v>-3.95422E-2</c:v>
                </c:pt>
                <c:pt idx="6528">
                  <c:v>-3.91274E-2</c:v>
                </c:pt>
                <c:pt idx="6529">
                  <c:v>-3.8723599999999997E-2</c:v>
                </c:pt>
                <c:pt idx="6530">
                  <c:v>-3.8318199999999997E-2</c:v>
                </c:pt>
                <c:pt idx="6531">
                  <c:v>-3.7915900000000002E-2</c:v>
                </c:pt>
                <c:pt idx="6532">
                  <c:v>-3.7503099999999998E-2</c:v>
                </c:pt>
                <c:pt idx="6533">
                  <c:v>-3.71007E-2</c:v>
                </c:pt>
                <c:pt idx="6534">
                  <c:v>-3.6697500000000001E-2</c:v>
                </c:pt>
                <c:pt idx="6535">
                  <c:v>-3.6296299999999997E-2</c:v>
                </c:pt>
                <c:pt idx="6536">
                  <c:v>-3.5892800000000002E-2</c:v>
                </c:pt>
                <c:pt idx="6537">
                  <c:v>-3.5481400000000003E-2</c:v>
                </c:pt>
                <c:pt idx="6538">
                  <c:v>-3.5090799999999998E-2</c:v>
                </c:pt>
                <c:pt idx="6539">
                  <c:v>-3.4698E-2</c:v>
                </c:pt>
                <c:pt idx="6540">
                  <c:v>-3.4317399999999998E-2</c:v>
                </c:pt>
                <c:pt idx="6541">
                  <c:v>-3.3923599999999998E-2</c:v>
                </c:pt>
                <c:pt idx="6542">
                  <c:v>-3.3529099999999999E-2</c:v>
                </c:pt>
                <c:pt idx="6543">
                  <c:v>-3.3141900000000002E-2</c:v>
                </c:pt>
                <c:pt idx="6544">
                  <c:v>-3.2750500000000002E-2</c:v>
                </c:pt>
                <c:pt idx="6545">
                  <c:v>-3.2364400000000002E-2</c:v>
                </c:pt>
                <c:pt idx="6546">
                  <c:v>-3.1965E-2</c:v>
                </c:pt>
                <c:pt idx="6547">
                  <c:v>-3.1577000000000001E-2</c:v>
                </c:pt>
                <c:pt idx="6548">
                  <c:v>-3.1199000000000001E-2</c:v>
                </c:pt>
                <c:pt idx="6549">
                  <c:v>-3.0832600000000002E-2</c:v>
                </c:pt>
                <c:pt idx="6550">
                  <c:v>-3.04619E-2</c:v>
                </c:pt>
                <c:pt idx="6551">
                  <c:v>-3.0085600000000001E-2</c:v>
                </c:pt>
                <c:pt idx="6552">
                  <c:v>-2.9708700000000001E-2</c:v>
                </c:pt>
                <c:pt idx="6553">
                  <c:v>-2.9335E-2</c:v>
                </c:pt>
                <c:pt idx="6554">
                  <c:v>-2.8963200000000001E-2</c:v>
                </c:pt>
                <c:pt idx="6555">
                  <c:v>-2.8577499999999999E-2</c:v>
                </c:pt>
                <c:pt idx="6556">
                  <c:v>-2.81982E-2</c:v>
                </c:pt>
                <c:pt idx="6557">
                  <c:v>-2.78271E-2</c:v>
                </c:pt>
                <c:pt idx="6558">
                  <c:v>-2.7488800000000001E-2</c:v>
                </c:pt>
                <c:pt idx="6559">
                  <c:v>-2.7154600000000001E-2</c:v>
                </c:pt>
                <c:pt idx="6560">
                  <c:v>-2.6814299999999999E-2</c:v>
                </c:pt>
                <c:pt idx="6561">
                  <c:v>-2.6470400000000002E-2</c:v>
                </c:pt>
                <c:pt idx="6562">
                  <c:v>-2.6119199999999999E-2</c:v>
                </c:pt>
                <c:pt idx="6563">
                  <c:v>-2.5779799999999999E-2</c:v>
                </c:pt>
                <c:pt idx="6564">
                  <c:v>-2.5427399999999999E-2</c:v>
                </c:pt>
                <c:pt idx="6565">
                  <c:v>-2.5078400000000001E-2</c:v>
                </c:pt>
                <c:pt idx="6566">
                  <c:v>-2.47274E-2</c:v>
                </c:pt>
                <c:pt idx="6567">
                  <c:v>-2.43939E-2</c:v>
                </c:pt>
                <c:pt idx="6568">
                  <c:v>-2.40743E-2</c:v>
                </c:pt>
                <c:pt idx="6569">
                  <c:v>-2.3752800000000001E-2</c:v>
                </c:pt>
                <c:pt idx="6570">
                  <c:v>-2.3429999999999999E-2</c:v>
                </c:pt>
                <c:pt idx="6571">
                  <c:v>-2.3097699999999999E-2</c:v>
                </c:pt>
                <c:pt idx="6572">
                  <c:v>-2.2771599999999999E-2</c:v>
                </c:pt>
                <c:pt idx="6573">
                  <c:v>-2.24374E-2</c:v>
                </c:pt>
                <c:pt idx="6574">
                  <c:v>-2.2105799999999998E-2</c:v>
                </c:pt>
                <c:pt idx="6575">
                  <c:v>-2.17667E-2</c:v>
                </c:pt>
                <c:pt idx="6576">
                  <c:v>-2.14413E-2</c:v>
                </c:pt>
                <c:pt idx="6577">
                  <c:v>-2.1130099999999999E-2</c:v>
                </c:pt>
                <c:pt idx="6578">
                  <c:v>-2.08256E-2</c:v>
                </c:pt>
                <c:pt idx="6579">
                  <c:v>-2.0523199999999998E-2</c:v>
                </c:pt>
                <c:pt idx="6580">
                  <c:v>-2.0207599999999999E-2</c:v>
                </c:pt>
                <c:pt idx="6581">
                  <c:v>-1.9906799999999999E-2</c:v>
                </c:pt>
                <c:pt idx="6582">
                  <c:v>-1.9596100000000002E-2</c:v>
                </c:pt>
                <c:pt idx="6583">
                  <c:v>-1.92728E-2</c:v>
                </c:pt>
                <c:pt idx="6584">
                  <c:v>-1.89071E-2</c:v>
                </c:pt>
                <c:pt idx="6585">
                  <c:v>-1.85712E-2</c:v>
                </c:pt>
                <c:pt idx="6586">
                  <c:v>-1.8385200000000001E-2</c:v>
                </c:pt>
                <c:pt idx="6587">
                  <c:v>-1.82382E-2</c:v>
                </c:pt>
                <c:pt idx="6588">
                  <c:v>-1.7787000000000001E-2</c:v>
                </c:pt>
                <c:pt idx="6589">
                  <c:v>-1.6793599999999999E-2</c:v>
                </c:pt>
                <c:pt idx="6590">
                  <c:v>-1.57892E-2</c:v>
                </c:pt>
                <c:pt idx="6591">
                  <c:v>-1.5470599999999999E-2</c:v>
                </c:pt>
                <c:pt idx="6592">
                  <c:v>-1.58009E-2</c:v>
                </c:pt>
                <c:pt idx="6593">
                  <c:v>-1.6293999999999999E-2</c:v>
                </c:pt>
                <c:pt idx="6594">
                  <c:v>-1.65947E-2</c:v>
                </c:pt>
                <c:pt idx="6595">
                  <c:v>-1.6810599999999998E-2</c:v>
                </c:pt>
                <c:pt idx="6596">
                  <c:v>-1.7083600000000001E-2</c:v>
                </c:pt>
                <c:pt idx="6597">
                  <c:v>-1.7392600000000001E-2</c:v>
                </c:pt>
                <c:pt idx="6598">
                  <c:v>-1.7725899999999999E-2</c:v>
                </c:pt>
                <c:pt idx="6599">
                  <c:v>-1.8034399999999999E-2</c:v>
                </c:pt>
                <c:pt idx="6600">
                  <c:v>-1.8337800000000001E-2</c:v>
                </c:pt>
                <c:pt idx="6601">
                  <c:v>-1.8643799999999999E-2</c:v>
                </c:pt>
                <c:pt idx="6602">
                  <c:v>-1.8938799999999999E-2</c:v>
                </c:pt>
                <c:pt idx="6603">
                  <c:v>-1.92406E-2</c:v>
                </c:pt>
                <c:pt idx="6604">
                  <c:v>-1.9536100000000001E-2</c:v>
                </c:pt>
                <c:pt idx="6605">
                  <c:v>-1.9838999999999999E-2</c:v>
                </c:pt>
                <c:pt idx="6606">
                  <c:v>-2.0154399999999999E-2</c:v>
                </c:pt>
                <c:pt idx="6607">
                  <c:v>-2.0470700000000001E-2</c:v>
                </c:pt>
                <c:pt idx="6608">
                  <c:v>-2.0797599999999999E-2</c:v>
                </c:pt>
                <c:pt idx="6609">
                  <c:v>-2.11211E-2</c:v>
                </c:pt>
                <c:pt idx="6610">
                  <c:v>-2.1443299999999998E-2</c:v>
                </c:pt>
                <c:pt idx="6611">
                  <c:v>-2.1763299999999999E-2</c:v>
                </c:pt>
                <c:pt idx="6612">
                  <c:v>-2.2074699999999999E-2</c:v>
                </c:pt>
                <c:pt idx="6613">
                  <c:v>-2.23871E-2</c:v>
                </c:pt>
                <c:pt idx="6614">
                  <c:v>-2.26967E-2</c:v>
                </c:pt>
                <c:pt idx="6615">
                  <c:v>-2.3015299999999999E-2</c:v>
                </c:pt>
                <c:pt idx="6616">
                  <c:v>-2.33406E-2</c:v>
                </c:pt>
                <c:pt idx="6617">
                  <c:v>-2.3672599999999999E-2</c:v>
                </c:pt>
                <c:pt idx="6618">
                  <c:v>-2.40089E-2</c:v>
                </c:pt>
                <c:pt idx="6619">
                  <c:v>-2.4346099999999999E-2</c:v>
                </c:pt>
                <c:pt idx="6620">
                  <c:v>-2.4683400000000001E-2</c:v>
                </c:pt>
                <c:pt idx="6621">
                  <c:v>-2.5013000000000001E-2</c:v>
                </c:pt>
                <c:pt idx="6622">
                  <c:v>-2.53414E-2</c:v>
                </c:pt>
                <c:pt idx="6623">
                  <c:v>-2.56581E-2</c:v>
                </c:pt>
                <c:pt idx="6624">
                  <c:v>-2.5982999999999999E-2</c:v>
                </c:pt>
                <c:pt idx="6625">
                  <c:v>-2.6313099999999999E-2</c:v>
                </c:pt>
                <c:pt idx="6626">
                  <c:v>-2.6649099999999998E-2</c:v>
                </c:pt>
                <c:pt idx="6627">
                  <c:v>-2.69958E-2</c:v>
                </c:pt>
                <c:pt idx="6628">
                  <c:v>-2.73358E-2</c:v>
                </c:pt>
                <c:pt idx="6629">
                  <c:v>-2.7688899999999999E-2</c:v>
                </c:pt>
                <c:pt idx="6630">
                  <c:v>-2.8032899999999999E-2</c:v>
                </c:pt>
                <c:pt idx="6631">
                  <c:v>-2.8376200000000001E-2</c:v>
                </c:pt>
                <c:pt idx="6632">
                  <c:v>-2.8711500000000001E-2</c:v>
                </c:pt>
                <c:pt idx="6633">
                  <c:v>-2.9034299999999999E-2</c:v>
                </c:pt>
                <c:pt idx="6634">
                  <c:v>-2.9373E-2</c:v>
                </c:pt>
                <c:pt idx="6635">
                  <c:v>-2.97083E-2</c:v>
                </c:pt>
                <c:pt idx="6636">
                  <c:v>-3.0057799999999999E-2</c:v>
                </c:pt>
                <c:pt idx="6637">
                  <c:v>-3.0406800000000001E-2</c:v>
                </c:pt>
                <c:pt idx="6638">
                  <c:v>-3.0757E-2</c:v>
                </c:pt>
                <c:pt idx="6639">
                  <c:v>-3.1119299999999999E-2</c:v>
                </c:pt>
                <c:pt idx="6640">
                  <c:v>-3.14725E-2</c:v>
                </c:pt>
                <c:pt idx="6641">
                  <c:v>-3.1824999999999999E-2</c:v>
                </c:pt>
                <c:pt idx="6642">
                  <c:v>-3.2159E-2</c:v>
                </c:pt>
                <c:pt idx="6643">
                  <c:v>-3.2492300000000002E-2</c:v>
                </c:pt>
                <c:pt idx="6644">
                  <c:v>-3.28385E-2</c:v>
                </c:pt>
                <c:pt idx="6645">
                  <c:v>-3.3187099999999997E-2</c:v>
                </c:pt>
                <c:pt idx="6646">
                  <c:v>-3.3545100000000001E-2</c:v>
                </c:pt>
                <c:pt idx="6647">
                  <c:v>-3.3897900000000002E-2</c:v>
                </c:pt>
                <c:pt idx="6648">
                  <c:v>-3.4257799999999998E-2</c:v>
                </c:pt>
                <c:pt idx="6649">
                  <c:v>-3.4623599999999997E-2</c:v>
                </c:pt>
                <c:pt idx="6650">
                  <c:v>-3.4984500000000002E-2</c:v>
                </c:pt>
                <c:pt idx="6651">
                  <c:v>-3.5337500000000001E-2</c:v>
                </c:pt>
                <c:pt idx="6652">
                  <c:v>-3.5676399999999997E-2</c:v>
                </c:pt>
                <c:pt idx="6653">
                  <c:v>-3.6022999999999999E-2</c:v>
                </c:pt>
                <c:pt idx="6654">
                  <c:v>-3.6377800000000002E-2</c:v>
                </c:pt>
                <c:pt idx="6655">
                  <c:v>-3.6738399999999997E-2</c:v>
                </c:pt>
                <c:pt idx="6656">
                  <c:v>-3.7098100000000002E-2</c:v>
                </c:pt>
                <c:pt idx="6657">
                  <c:v>-3.7456000000000003E-2</c:v>
                </c:pt>
                <c:pt idx="6658">
                  <c:v>-3.7823299999999997E-2</c:v>
                </c:pt>
                <c:pt idx="6659">
                  <c:v>-3.8191700000000002E-2</c:v>
                </c:pt>
                <c:pt idx="6660">
                  <c:v>-3.8559000000000003E-2</c:v>
                </c:pt>
                <c:pt idx="6661">
                  <c:v>-3.8911899999999999E-2</c:v>
                </c:pt>
                <c:pt idx="6662">
                  <c:v>-3.9260799999999998E-2</c:v>
                </c:pt>
                <c:pt idx="6663">
                  <c:v>-3.9617199999999998E-2</c:v>
                </c:pt>
                <c:pt idx="6664">
                  <c:v>-3.9976600000000001E-2</c:v>
                </c:pt>
                <c:pt idx="6665">
                  <c:v>-4.03419E-2</c:v>
                </c:pt>
                <c:pt idx="6666">
                  <c:v>-4.0700699999999999E-2</c:v>
                </c:pt>
                <c:pt idx="6667">
                  <c:v>-4.1065600000000001E-2</c:v>
                </c:pt>
                <c:pt idx="6668">
                  <c:v>-4.1436599999999997E-2</c:v>
                </c:pt>
                <c:pt idx="6669">
                  <c:v>-4.1808499999999998E-2</c:v>
                </c:pt>
                <c:pt idx="6670">
                  <c:v>-4.21775E-2</c:v>
                </c:pt>
                <c:pt idx="6671">
                  <c:v>-4.25332E-2</c:v>
                </c:pt>
                <c:pt idx="6672">
                  <c:v>-4.28925E-2</c:v>
                </c:pt>
                <c:pt idx="6673">
                  <c:v>-4.3252600000000002E-2</c:v>
                </c:pt>
                <c:pt idx="6674">
                  <c:v>-4.3616700000000001E-2</c:v>
                </c:pt>
                <c:pt idx="6675">
                  <c:v>-4.3980499999999999E-2</c:v>
                </c:pt>
                <c:pt idx="6676">
                  <c:v>-4.4341199999999997E-2</c:v>
                </c:pt>
                <c:pt idx="6677">
                  <c:v>-4.4711099999999997E-2</c:v>
                </c:pt>
                <c:pt idx="6678">
                  <c:v>-4.5083100000000001E-2</c:v>
                </c:pt>
                <c:pt idx="6679">
                  <c:v>-4.5458400000000003E-2</c:v>
                </c:pt>
                <c:pt idx="6680">
                  <c:v>-4.5827300000000001E-2</c:v>
                </c:pt>
                <c:pt idx="6681">
                  <c:v>-4.6189300000000003E-2</c:v>
                </c:pt>
                <c:pt idx="6682">
                  <c:v>-4.65548E-2</c:v>
                </c:pt>
                <c:pt idx="6683">
                  <c:v>-4.69165E-2</c:v>
                </c:pt>
                <c:pt idx="6684">
                  <c:v>-4.7282499999999998E-2</c:v>
                </c:pt>
                <c:pt idx="6685">
                  <c:v>-4.7646399999999998E-2</c:v>
                </c:pt>
                <c:pt idx="6686">
                  <c:v>-4.8010400000000002E-2</c:v>
                </c:pt>
                <c:pt idx="6687">
                  <c:v>-4.83822E-2</c:v>
                </c:pt>
                <c:pt idx="6688">
                  <c:v>-4.87509E-2</c:v>
                </c:pt>
                <c:pt idx="6689">
                  <c:v>-4.9126000000000003E-2</c:v>
                </c:pt>
                <c:pt idx="6690">
                  <c:v>-4.9494999999999997E-2</c:v>
                </c:pt>
                <c:pt idx="6691">
                  <c:v>-4.9862200000000002E-2</c:v>
                </c:pt>
                <c:pt idx="6692">
                  <c:v>-5.0228599999999998E-2</c:v>
                </c:pt>
                <c:pt idx="6693">
                  <c:v>-5.0586100000000002E-2</c:v>
                </c:pt>
                <c:pt idx="6694">
                  <c:v>-5.0948800000000002E-2</c:v>
                </c:pt>
                <c:pt idx="6695">
                  <c:v>-5.1306200000000003E-2</c:v>
                </c:pt>
                <c:pt idx="6696">
                  <c:v>-5.1676399999999997E-2</c:v>
                </c:pt>
                <c:pt idx="6697">
                  <c:v>-5.2058599999999997E-2</c:v>
                </c:pt>
                <c:pt idx="6698">
                  <c:v>-5.2446699999999999E-2</c:v>
                </c:pt>
                <c:pt idx="6699">
                  <c:v>-5.2841699999999998E-2</c:v>
                </c:pt>
                <c:pt idx="6700">
                  <c:v>-5.3225700000000001E-2</c:v>
                </c:pt>
                <c:pt idx="6701">
                  <c:v>-5.3608000000000003E-2</c:v>
                </c:pt>
                <c:pt idx="6702">
                  <c:v>-5.39754E-2</c:v>
                </c:pt>
                <c:pt idx="6703">
                  <c:v>-5.4341500000000001E-2</c:v>
                </c:pt>
                <c:pt idx="6704">
                  <c:v>-5.47138E-2</c:v>
                </c:pt>
                <c:pt idx="6705">
                  <c:v>-5.5086700000000002E-2</c:v>
                </c:pt>
                <c:pt idx="6706">
                  <c:v>-5.5470400000000003E-2</c:v>
                </c:pt>
                <c:pt idx="6707">
                  <c:v>-5.5850200000000003E-2</c:v>
                </c:pt>
                <c:pt idx="6708">
                  <c:v>-5.6237599999999999E-2</c:v>
                </c:pt>
                <c:pt idx="6709">
                  <c:v>-5.6622600000000002E-2</c:v>
                </c:pt>
                <c:pt idx="6710">
                  <c:v>-5.7003400000000003E-2</c:v>
                </c:pt>
                <c:pt idx="6711">
                  <c:v>-5.7378199999999997E-2</c:v>
                </c:pt>
                <c:pt idx="6712">
                  <c:v>-5.7740100000000003E-2</c:v>
                </c:pt>
                <c:pt idx="6713">
                  <c:v>-5.8108699999999999E-2</c:v>
                </c:pt>
                <c:pt idx="6714">
                  <c:v>-5.8476800000000002E-2</c:v>
                </c:pt>
                <c:pt idx="6715">
                  <c:v>-5.8853999999999997E-2</c:v>
                </c:pt>
                <c:pt idx="6716">
                  <c:v>-5.9234599999999998E-2</c:v>
                </c:pt>
                <c:pt idx="6717">
                  <c:v>-5.9615399999999999E-2</c:v>
                </c:pt>
                <c:pt idx="6718">
                  <c:v>-6.0001100000000002E-2</c:v>
                </c:pt>
                <c:pt idx="6719">
                  <c:v>-6.0378599999999998E-2</c:v>
                </c:pt>
                <c:pt idx="6720">
                  <c:v>-6.07561E-2</c:v>
                </c:pt>
                <c:pt idx="6721">
                  <c:v>-6.11236E-2</c:v>
                </c:pt>
                <c:pt idx="6722">
                  <c:v>-6.1485900000000003E-2</c:v>
                </c:pt>
                <c:pt idx="6723">
                  <c:v>-6.1850000000000002E-2</c:v>
                </c:pt>
                <c:pt idx="6724">
                  <c:v>-6.2212700000000003E-2</c:v>
                </c:pt>
                <c:pt idx="6725">
                  <c:v>-6.2592099999999998E-2</c:v>
                </c:pt>
                <c:pt idx="6726">
                  <c:v>-6.2981400000000007E-2</c:v>
                </c:pt>
                <c:pt idx="6727">
                  <c:v>-6.3377100000000006E-2</c:v>
                </c:pt>
                <c:pt idx="6728">
                  <c:v>-6.37707E-2</c:v>
                </c:pt>
                <c:pt idx="6729">
                  <c:v>-6.4154299999999997E-2</c:v>
                </c:pt>
                <c:pt idx="6730">
                  <c:v>-6.4537700000000003E-2</c:v>
                </c:pt>
                <c:pt idx="6731">
                  <c:v>-6.4912499999999998E-2</c:v>
                </c:pt>
                <c:pt idx="6732">
                  <c:v>-6.5286700000000003E-2</c:v>
                </c:pt>
                <c:pt idx="6733">
                  <c:v>-6.5659599999999999E-2</c:v>
                </c:pt>
                <c:pt idx="6734">
                  <c:v>-6.6032900000000005E-2</c:v>
                </c:pt>
                <c:pt idx="6735">
                  <c:v>-6.6417799999999999E-2</c:v>
                </c:pt>
                <c:pt idx="6736">
                  <c:v>-6.6804199999999994E-2</c:v>
                </c:pt>
                <c:pt idx="6737">
                  <c:v>-6.7192699999999994E-2</c:v>
                </c:pt>
                <c:pt idx="6738">
                  <c:v>-6.75737E-2</c:v>
                </c:pt>
                <c:pt idx="6739">
                  <c:v>-6.7949800000000005E-2</c:v>
                </c:pt>
                <c:pt idx="6740">
                  <c:v>-6.8325899999999995E-2</c:v>
                </c:pt>
                <c:pt idx="6741">
                  <c:v>-6.86943E-2</c:v>
                </c:pt>
                <c:pt idx="6742">
                  <c:v>-6.9062399999999996E-2</c:v>
                </c:pt>
                <c:pt idx="6743">
                  <c:v>-6.9423200000000004E-2</c:v>
                </c:pt>
                <c:pt idx="6744">
                  <c:v>-6.9792300000000002E-2</c:v>
                </c:pt>
                <c:pt idx="6745">
                  <c:v>-7.0172799999999994E-2</c:v>
                </c:pt>
                <c:pt idx="6746">
                  <c:v>-7.0554099999999995E-2</c:v>
                </c:pt>
                <c:pt idx="6747">
                  <c:v>-7.0932300000000004E-2</c:v>
                </c:pt>
                <c:pt idx="6748">
                  <c:v>-7.1296600000000002E-2</c:v>
                </c:pt>
                <c:pt idx="6749">
                  <c:v>-7.1664699999999998E-2</c:v>
                </c:pt>
                <c:pt idx="6750">
                  <c:v>-7.2030899999999995E-2</c:v>
                </c:pt>
                <c:pt idx="6751">
                  <c:v>-7.2394E-2</c:v>
                </c:pt>
                <c:pt idx="6752">
                  <c:v>-7.2749800000000003E-2</c:v>
                </c:pt>
                <c:pt idx="6753">
                  <c:v>-7.3097800000000004E-2</c:v>
                </c:pt>
                <c:pt idx="6754">
                  <c:v>-7.3460200000000003E-2</c:v>
                </c:pt>
                <c:pt idx="6755">
                  <c:v>-7.3827400000000001E-2</c:v>
                </c:pt>
                <c:pt idx="6756">
                  <c:v>-7.4197600000000002E-2</c:v>
                </c:pt>
                <c:pt idx="6757">
                  <c:v>-7.4557999999999999E-2</c:v>
                </c:pt>
                <c:pt idx="6758">
                  <c:v>-7.4911800000000001E-2</c:v>
                </c:pt>
                <c:pt idx="6759">
                  <c:v>-7.5272900000000004E-2</c:v>
                </c:pt>
                <c:pt idx="6760">
                  <c:v>-7.5628500000000001E-2</c:v>
                </c:pt>
                <c:pt idx="6761">
                  <c:v>-7.5979199999999997E-2</c:v>
                </c:pt>
                <c:pt idx="6762">
                  <c:v>-7.6313199999999998E-2</c:v>
                </c:pt>
                <c:pt idx="6763">
                  <c:v>-7.6648400000000005E-2</c:v>
                </c:pt>
                <c:pt idx="6764">
                  <c:v>-7.7000700000000005E-2</c:v>
                </c:pt>
                <c:pt idx="6765">
                  <c:v>-7.7357999999999996E-2</c:v>
                </c:pt>
                <c:pt idx="6766">
                  <c:v>-7.7715199999999998E-2</c:v>
                </c:pt>
                <c:pt idx="6767">
                  <c:v>-7.8058500000000003E-2</c:v>
                </c:pt>
                <c:pt idx="6768">
                  <c:v>-7.8402200000000005E-2</c:v>
                </c:pt>
                <c:pt idx="6769">
                  <c:v>-7.8747399999999995E-2</c:v>
                </c:pt>
                <c:pt idx="6770">
                  <c:v>-7.9087400000000002E-2</c:v>
                </c:pt>
                <c:pt idx="6771">
                  <c:v>-7.9417299999999996E-2</c:v>
                </c:pt>
                <c:pt idx="6772">
                  <c:v>-7.9734700000000006E-2</c:v>
                </c:pt>
                <c:pt idx="6773">
                  <c:v>-8.0063200000000001E-2</c:v>
                </c:pt>
                <c:pt idx="6774">
                  <c:v>-8.0402799999999996E-2</c:v>
                </c:pt>
                <c:pt idx="6775">
                  <c:v>-8.0748200000000006E-2</c:v>
                </c:pt>
                <c:pt idx="6776">
                  <c:v>-8.1086199999999997E-2</c:v>
                </c:pt>
                <c:pt idx="6777">
                  <c:v>-8.1414899999999998E-2</c:v>
                </c:pt>
                <c:pt idx="6778">
                  <c:v>-8.1745600000000002E-2</c:v>
                </c:pt>
                <c:pt idx="6779">
                  <c:v>-8.2070400000000002E-2</c:v>
                </c:pt>
                <c:pt idx="6780">
                  <c:v>-8.2391900000000004E-2</c:v>
                </c:pt>
                <c:pt idx="6781">
                  <c:v>-8.2700800000000005E-2</c:v>
                </c:pt>
                <c:pt idx="6782">
                  <c:v>-8.3006999999999997E-2</c:v>
                </c:pt>
                <c:pt idx="6783">
                  <c:v>-8.3325700000000003E-2</c:v>
                </c:pt>
                <c:pt idx="6784">
                  <c:v>-8.3648600000000004E-2</c:v>
                </c:pt>
                <c:pt idx="6785">
                  <c:v>-8.3975800000000003E-2</c:v>
                </c:pt>
                <c:pt idx="6786">
                  <c:v>-8.4293499999999993E-2</c:v>
                </c:pt>
                <c:pt idx="6787">
                  <c:v>-8.4606899999999999E-2</c:v>
                </c:pt>
                <c:pt idx="6788">
                  <c:v>-8.4918800000000003E-2</c:v>
                </c:pt>
                <c:pt idx="6789">
                  <c:v>-8.5222199999999998E-2</c:v>
                </c:pt>
                <c:pt idx="6790">
                  <c:v>-8.5522299999999996E-2</c:v>
                </c:pt>
                <c:pt idx="6791">
                  <c:v>-8.5812700000000006E-2</c:v>
                </c:pt>
                <c:pt idx="6792">
                  <c:v>-8.6107000000000003E-2</c:v>
                </c:pt>
                <c:pt idx="6793">
                  <c:v>-8.6409600000000003E-2</c:v>
                </c:pt>
                <c:pt idx="6794">
                  <c:v>-8.6714600000000003E-2</c:v>
                </c:pt>
                <c:pt idx="6795">
                  <c:v>-8.7021500000000002E-2</c:v>
                </c:pt>
                <c:pt idx="6796">
                  <c:v>-8.7320700000000001E-2</c:v>
                </c:pt>
                <c:pt idx="6797">
                  <c:v>-8.76165E-2</c:v>
                </c:pt>
                <c:pt idx="6798">
                  <c:v>-8.7904200000000002E-2</c:v>
                </c:pt>
                <c:pt idx="6799">
                  <c:v>-8.8185899999999998E-2</c:v>
                </c:pt>
                <c:pt idx="6800">
                  <c:v>-8.8464799999999996E-2</c:v>
                </c:pt>
                <c:pt idx="6801">
                  <c:v>-8.8738600000000001E-2</c:v>
                </c:pt>
                <c:pt idx="6802">
                  <c:v>-8.9017799999999994E-2</c:v>
                </c:pt>
                <c:pt idx="6803">
                  <c:v>-8.9297000000000001E-2</c:v>
                </c:pt>
                <c:pt idx="6804">
                  <c:v>-8.9581800000000003E-2</c:v>
                </c:pt>
                <c:pt idx="6805">
                  <c:v>-8.9868699999999996E-2</c:v>
                </c:pt>
                <c:pt idx="6806">
                  <c:v>-9.0149699999999999E-2</c:v>
                </c:pt>
                <c:pt idx="6807">
                  <c:v>-9.04224E-2</c:v>
                </c:pt>
                <c:pt idx="6808">
                  <c:v>-9.0679700000000002E-2</c:v>
                </c:pt>
                <c:pt idx="6809">
                  <c:v>-9.0937900000000002E-2</c:v>
                </c:pt>
                <c:pt idx="6810">
                  <c:v>-9.11941E-2</c:v>
                </c:pt>
                <c:pt idx="6811">
                  <c:v>-9.1450400000000001E-2</c:v>
                </c:pt>
                <c:pt idx="6812">
                  <c:v>-9.1705999999999996E-2</c:v>
                </c:pt>
                <c:pt idx="6813">
                  <c:v>-9.19571E-2</c:v>
                </c:pt>
                <c:pt idx="6814">
                  <c:v>-9.2216800000000002E-2</c:v>
                </c:pt>
                <c:pt idx="6815">
                  <c:v>-9.2474500000000001E-2</c:v>
                </c:pt>
                <c:pt idx="6816">
                  <c:v>-9.2730400000000004E-2</c:v>
                </c:pt>
                <c:pt idx="6817">
                  <c:v>-9.2975500000000003E-2</c:v>
                </c:pt>
                <c:pt idx="6818">
                  <c:v>-9.3212699999999996E-2</c:v>
                </c:pt>
                <c:pt idx="6819">
                  <c:v>-9.3454599999999999E-2</c:v>
                </c:pt>
                <c:pt idx="6820">
                  <c:v>-9.3691499999999997E-2</c:v>
                </c:pt>
                <c:pt idx="6821">
                  <c:v>-9.3926399999999993E-2</c:v>
                </c:pt>
                <c:pt idx="6822">
                  <c:v>-9.4150399999999995E-2</c:v>
                </c:pt>
                <c:pt idx="6823">
                  <c:v>-9.4373799999999994E-2</c:v>
                </c:pt>
                <c:pt idx="6824">
                  <c:v>-9.4606800000000005E-2</c:v>
                </c:pt>
                <c:pt idx="6825">
                  <c:v>-9.4839300000000001E-2</c:v>
                </c:pt>
                <c:pt idx="6826">
                  <c:v>-9.5069000000000001E-2</c:v>
                </c:pt>
                <c:pt idx="6827">
                  <c:v>-9.5286300000000004E-2</c:v>
                </c:pt>
                <c:pt idx="6828">
                  <c:v>-9.5501100000000005E-2</c:v>
                </c:pt>
                <c:pt idx="6829">
                  <c:v>-9.5715499999999995E-2</c:v>
                </c:pt>
                <c:pt idx="6830">
                  <c:v>-9.5925800000000006E-2</c:v>
                </c:pt>
                <c:pt idx="6831">
                  <c:v>-9.6130699999999999E-2</c:v>
                </c:pt>
                <c:pt idx="6832">
                  <c:v>-9.63286E-2</c:v>
                </c:pt>
                <c:pt idx="6833">
                  <c:v>-9.6532099999999996E-2</c:v>
                </c:pt>
                <c:pt idx="6834">
                  <c:v>-9.6741199999999999E-2</c:v>
                </c:pt>
                <c:pt idx="6835">
                  <c:v>-9.6951300000000004E-2</c:v>
                </c:pt>
                <c:pt idx="6836">
                  <c:v>-9.7154299999999999E-2</c:v>
                </c:pt>
                <c:pt idx="6837">
                  <c:v>-9.7349099999999994E-2</c:v>
                </c:pt>
                <c:pt idx="6838">
                  <c:v>-9.7541799999999998E-2</c:v>
                </c:pt>
                <c:pt idx="6839">
                  <c:v>-9.7728700000000002E-2</c:v>
                </c:pt>
                <c:pt idx="6840">
                  <c:v>-9.7912700000000005E-2</c:v>
                </c:pt>
                <c:pt idx="6841">
                  <c:v>-9.8089999999999997E-2</c:v>
                </c:pt>
                <c:pt idx="6842">
                  <c:v>-9.8265599999999995E-2</c:v>
                </c:pt>
                <c:pt idx="6843">
                  <c:v>-9.8447999999999994E-2</c:v>
                </c:pt>
                <c:pt idx="6844">
                  <c:v>-9.8631899999999995E-2</c:v>
                </c:pt>
                <c:pt idx="6845">
                  <c:v>-9.8816699999999993E-2</c:v>
                </c:pt>
                <c:pt idx="6846">
                  <c:v>-9.8994499999999999E-2</c:v>
                </c:pt>
                <c:pt idx="6847">
                  <c:v>-9.9166400000000002E-2</c:v>
                </c:pt>
                <c:pt idx="6848">
                  <c:v>-9.9333500000000005E-2</c:v>
                </c:pt>
                <c:pt idx="6849">
                  <c:v>-9.94926E-2</c:v>
                </c:pt>
                <c:pt idx="6850">
                  <c:v>-9.9649100000000004E-2</c:v>
                </c:pt>
                <c:pt idx="6851">
                  <c:v>-9.9800600000000003E-2</c:v>
                </c:pt>
                <c:pt idx="6852">
                  <c:v>-9.9953700000000006E-2</c:v>
                </c:pt>
                <c:pt idx="6853">
                  <c:v>-0.10011100000000001</c:v>
                </c:pt>
                <c:pt idx="6854">
                  <c:v>-0.10027</c:v>
                </c:pt>
                <c:pt idx="6855">
                  <c:v>-0.100429</c:v>
                </c:pt>
                <c:pt idx="6856">
                  <c:v>-0.10058300000000001</c:v>
                </c:pt>
                <c:pt idx="6857">
                  <c:v>-0.100731</c:v>
                </c:pt>
                <c:pt idx="6858">
                  <c:v>-0.100869</c:v>
                </c:pt>
                <c:pt idx="6859">
                  <c:v>-0.10100099999999999</c:v>
                </c:pt>
                <c:pt idx="6860">
                  <c:v>-0.101132</c:v>
                </c:pt>
                <c:pt idx="6861">
                  <c:v>-0.10126</c:v>
                </c:pt>
                <c:pt idx="6862">
                  <c:v>-0.10138999999999999</c:v>
                </c:pt>
                <c:pt idx="6863">
                  <c:v>-0.101519</c:v>
                </c:pt>
                <c:pt idx="6864">
                  <c:v>-0.10165200000000001</c:v>
                </c:pt>
                <c:pt idx="6865">
                  <c:v>-0.101787</c:v>
                </c:pt>
                <c:pt idx="6866">
                  <c:v>-0.10191799999999999</c:v>
                </c:pt>
                <c:pt idx="6867">
                  <c:v>-0.102038</c:v>
                </c:pt>
                <c:pt idx="6868">
                  <c:v>-0.102145</c:v>
                </c:pt>
                <c:pt idx="6869">
                  <c:v>-0.10225099999999999</c:v>
                </c:pt>
                <c:pt idx="6870">
                  <c:v>-0.102357</c:v>
                </c:pt>
                <c:pt idx="6871">
                  <c:v>-0.102463</c:v>
                </c:pt>
                <c:pt idx="6872">
                  <c:v>-0.102566</c:v>
                </c:pt>
                <c:pt idx="6873">
                  <c:v>-0.10266699999999999</c:v>
                </c:pt>
                <c:pt idx="6874">
                  <c:v>-0.102773</c:v>
                </c:pt>
                <c:pt idx="6875">
                  <c:v>-0.102879</c:v>
                </c:pt>
                <c:pt idx="6876">
                  <c:v>-0.102981</c:v>
                </c:pt>
                <c:pt idx="6877">
                  <c:v>-0.103071</c:v>
                </c:pt>
                <c:pt idx="6878">
                  <c:v>-0.103154</c:v>
                </c:pt>
                <c:pt idx="6879">
                  <c:v>-0.103238</c:v>
                </c:pt>
                <c:pt idx="6880">
                  <c:v>-0.10332</c:v>
                </c:pt>
                <c:pt idx="6881">
                  <c:v>-0.10340000000000001</c:v>
                </c:pt>
                <c:pt idx="6882">
                  <c:v>-0.10347099999999999</c:v>
                </c:pt>
                <c:pt idx="6883">
                  <c:v>-0.103544</c:v>
                </c:pt>
                <c:pt idx="6884">
                  <c:v>-0.10362300000000001</c:v>
                </c:pt>
                <c:pt idx="6885">
                  <c:v>-0.103703</c:v>
                </c:pt>
                <c:pt idx="6886">
                  <c:v>-0.10377699999999999</c:v>
                </c:pt>
                <c:pt idx="6887">
                  <c:v>-0.10384</c:v>
                </c:pt>
                <c:pt idx="6888">
                  <c:v>-0.10390000000000001</c:v>
                </c:pt>
                <c:pt idx="6889">
                  <c:v>-0.10395699999999999</c:v>
                </c:pt>
                <c:pt idx="6890">
                  <c:v>-0.10401199999999999</c:v>
                </c:pt>
                <c:pt idx="6891">
                  <c:v>-0.104061</c:v>
                </c:pt>
                <c:pt idx="6892">
                  <c:v>-0.104105</c:v>
                </c:pt>
                <c:pt idx="6893">
                  <c:v>-0.104153</c:v>
                </c:pt>
                <c:pt idx="6894">
                  <c:v>-0.10420599999999999</c:v>
                </c:pt>
                <c:pt idx="6895">
                  <c:v>-0.10426000000000001</c:v>
                </c:pt>
                <c:pt idx="6896">
                  <c:v>-0.10430499999999999</c:v>
                </c:pt>
                <c:pt idx="6897">
                  <c:v>-0.10434400000000001</c:v>
                </c:pt>
                <c:pt idx="6898">
                  <c:v>-0.104378</c:v>
                </c:pt>
                <c:pt idx="6899">
                  <c:v>-0.104406</c:v>
                </c:pt>
                <c:pt idx="6900">
                  <c:v>-0.104433</c:v>
                </c:pt>
                <c:pt idx="6901">
                  <c:v>-0.104452</c:v>
                </c:pt>
                <c:pt idx="6902">
                  <c:v>-0.104472</c:v>
                </c:pt>
                <c:pt idx="6903">
                  <c:v>-0.10449600000000001</c:v>
                </c:pt>
                <c:pt idx="6904">
                  <c:v>-0.104522</c:v>
                </c:pt>
                <c:pt idx="6905">
                  <c:v>-0.104549</c:v>
                </c:pt>
                <c:pt idx="6906">
                  <c:v>-0.10456799999999999</c:v>
                </c:pt>
                <c:pt idx="6907">
                  <c:v>-0.10458199999999999</c:v>
                </c:pt>
                <c:pt idx="6908">
                  <c:v>-0.104588</c:v>
                </c:pt>
                <c:pt idx="6909">
                  <c:v>-0.104587</c:v>
                </c:pt>
                <c:pt idx="6910">
                  <c:v>-0.104586</c:v>
                </c:pt>
                <c:pt idx="6911">
                  <c:v>-0.10458099999999999</c:v>
                </c:pt>
                <c:pt idx="6912">
                  <c:v>-0.104574</c:v>
                </c:pt>
                <c:pt idx="6913">
                  <c:v>-0.104561</c:v>
                </c:pt>
                <c:pt idx="6914">
                  <c:v>-0.104559</c:v>
                </c:pt>
                <c:pt idx="6915">
                  <c:v>-0.104587</c:v>
                </c:pt>
                <c:pt idx="6916">
                  <c:v>-0.10460700000000001</c:v>
                </c:pt>
                <c:pt idx="6917">
                  <c:v>-0.104354</c:v>
                </c:pt>
                <c:pt idx="6918">
                  <c:v>-0.10408000000000001</c:v>
                </c:pt>
                <c:pt idx="6919">
                  <c:v>-0.104159</c:v>
                </c:pt>
                <c:pt idx="6920">
                  <c:v>-0.10384599999999999</c:v>
                </c:pt>
                <c:pt idx="6921">
                  <c:v>-0.103766</c:v>
                </c:pt>
                <c:pt idx="6922">
                  <c:v>-0.103738</c:v>
                </c:pt>
                <c:pt idx="6923">
                  <c:v>-0.103362</c:v>
                </c:pt>
                <c:pt idx="6924">
                  <c:v>-0.10352600000000001</c:v>
                </c:pt>
                <c:pt idx="6925">
                  <c:v>-0.103154</c:v>
                </c:pt>
                <c:pt idx="6926">
                  <c:v>-0.103128</c:v>
                </c:pt>
                <c:pt idx="6927">
                  <c:v>-0.10305</c:v>
                </c:pt>
                <c:pt idx="6928">
                  <c:v>-0.102668</c:v>
                </c:pt>
                <c:pt idx="6929">
                  <c:v>-0.102801</c:v>
                </c:pt>
                <c:pt idx="6930">
                  <c:v>-0.10236199999999999</c:v>
                </c:pt>
                <c:pt idx="6931">
                  <c:v>-0.102377</c:v>
                </c:pt>
                <c:pt idx="6932">
                  <c:v>-0.10218099999999999</c:v>
                </c:pt>
                <c:pt idx="6933">
                  <c:v>-0.10191600000000001</c:v>
                </c:pt>
                <c:pt idx="6934">
                  <c:v>-0.101937</c:v>
                </c:pt>
                <c:pt idx="6935">
                  <c:v>-0.101586</c:v>
                </c:pt>
                <c:pt idx="6936">
                  <c:v>-0.101562</c:v>
                </c:pt>
                <c:pt idx="6937">
                  <c:v>-0.101331</c:v>
                </c:pt>
                <c:pt idx="6938">
                  <c:v>-0.101119</c:v>
                </c:pt>
                <c:pt idx="6939">
                  <c:v>-0.101012</c:v>
                </c:pt>
                <c:pt idx="6940">
                  <c:v>-0.100747</c:v>
                </c:pt>
                <c:pt idx="6941">
                  <c:v>-0.100605</c:v>
                </c:pt>
                <c:pt idx="6942">
                  <c:v>-0.10041700000000001</c:v>
                </c:pt>
                <c:pt idx="6943">
                  <c:v>-0.100174</c:v>
                </c:pt>
                <c:pt idx="6944">
                  <c:v>-0.100051</c:v>
                </c:pt>
                <c:pt idx="6945">
                  <c:v>-9.9817900000000001E-2</c:v>
                </c:pt>
                <c:pt idx="6946">
                  <c:v>-9.9628999999999995E-2</c:v>
                </c:pt>
                <c:pt idx="6947">
                  <c:v>-9.94704E-2</c:v>
                </c:pt>
                <c:pt idx="6948">
                  <c:v>-9.9183099999999996E-2</c:v>
                </c:pt>
                <c:pt idx="6949">
                  <c:v>-9.9060300000000004E-2</c:v>
                </c:pt>
                <c:pt idx="6950">
                  <c:v>-9.8782099999999998E-2</c:v>
                </c:pt>
                <c:pt idx="6951">
                  <c:v>-9.8590800000000006E-2</c:v>
                </c:pt>
                <c:pt idx="6952">
                  <c:v>-9.8391400000000004E-2</c:v>
                </c:pt>
                <c:pt idx="6953">
                  <c:v>-9.8122799999999996E-2</c:v>
                </c:pt>
                <c:pt idx="6954">
                  <c:v>-9.7976900000000006E-2</c:v>
                </c:pt>
                <c:pt idx="6955">
                  <c:v>-9.7711400000000004E-2</c:v>
                </c:pt>
                <c:pt idx="6956">
                  <c:v>-9.7523200000000004E-2</c:v>
                </c:pt>
                <c:pt idx="6957">
                  <c:v>-9.7296099999999996E-2</c:v>
                </c:pt>
                <c:pt idx="6958">
                  <c:v>-9.7049399999999994E-2</c:v>
                </c:pt>
                <c:pt idx="6959">
                  <c:v>-9.6835599999999994E-2</c:v>
                </c:pt>
                <c:pt idx="6960">
                  <c:v>-9.6587000000000006E-2</c:v>
                </c:pt>
                <c:pt idx="6961">
                  <c:v>-9.6340499999999996E-2</c:v>
                </c:pt>
                <c:pt idx="6962">
                  <c:v>-9.6120499999999998E-2</c:v>
                </c:pt>
                <c:pt idx="6963">
                  <c:v>-9.5856399999999994E-2</c:v>
                </c:pt>
                <c:pt idx="6964">
                  <c:v>-9.5638399999999998E-2</c:v>
                </c:pt>
                <c:pt idx="6965">
                  <c:v>-9.5409999999999995E-2</c:v>
                </c:pt>
                <c:pt idx="6966">
                  <c:v>-9.5152799999999996E-2</c:v>
                </c:pt>
                <c:pt idx="6967">
                  <c:v>-9.4947900000000002E-2</c:v>
                </c:pt>
                <c:pt idx="6968">
                  <c:v>-9.4614599999999993E-2</c:v>
                </c:pt>
                <c:pt idx="6969">
                  <c:v>-9.4361700000000007E-2</c:v>
                </c:pt>
                <c:pt idx="6970">
                  <c:v>-9.4066800000000006E-2</c:v>
                </c:pt>
                <c:pt idx="6971">
                  <c:v>-9.3826999999999994E-2</c:v>
                </c:pt>
                <c:pt idx="6972">
                  <c:v>-9.3628299999999998E-2</c:v>
                </c:pt>
                <c:pt idx="6973">
                  <c:v>-9.3361100000000002E-2</c:v>
                </c:pt>
                <c:pt idx="6974">
                  <c:v>-9.3171199999999996E-2</c:v>
                </c:pt>
                <c:pt idx="6975">
                  <c:v>-9.2907600000000007E-2</c:v>
                </c:pt>
                <c:pt idx="6976">
                  <c:v>-9.2696100000000003E-2</c:v>
                </c:pt>
                <c:pt idx="6977">
                  <c:v>-9.2452900000000005E-2</c:v>
                </c:pt>
                <c:pt idx="6978">
                  <c:v>-9.21989E-2</c:v>
                </c:pt>
                <c:pt idx="6979">
                  <c:v>-9.1951400000000003E-2</c:v>
                </c:pt>
                <c:pt idx="6980">
                  <c:v>-9.1689900000000005E-2</c:v>
                </c:pt>
                <c:pt idx="6981">
                  <c:v>-9.1435799999999998E-2</c:v>
                </c:pt>
                <c:pt idx="6982">
                  <c:v>-9.1186799999999998E-2</c:v>
                </c:pt>
                <c:pt idx="6983">
                  <c:v>-9.0938000000000005E-2</c:v>
                </c:pt>
                <c:pt idx="6984">
                  <c:v>-9.0678499999999995E-2</c:v>
                </c:pt>
                <c:pt idx="6985">
                  <c:v>-9.04388E-2</c:v>
                </c:pt>
                <c:pt idx="6986">
                  <c:v>-9.0159900000000001E-2</c:v>
                </c:pt>
                <c:pt idx="6987">
                  <c:v>-8.9966900000000002E-2</c:v>
                </c:pt>
                <c:pt idx="6988">
                  <c:v>-8.96956E-2</c:v>
                </c:pt>
                <c:pt idx="6989">
                  <c:v>-8.9135599999999995E-2</c:v>
                </c:pt>
                <c:pt idx="6990">
                  <c:v>-8.85542E-2</c:v>
                </c:pt>
                <c:pt idx="6991">
                  <c:v>-8.8394799999999996E-2</c:v>
                </c:pt>
                <c:pt idx="6992">
                  <c:v>-8.7805099999999997E-2</c:v>
                </c:pt>
                <c:pt idx="6993">
                  <c:v>-8.7434700000000004E-2</c:v>
                </c:pt>
                <c:pt idx="6994">
                  <c:v>-8.7204900000000002E-2</c:v>
                </c:pt>
                <c:pt idx="6995">
                  <c:v>-8.6480399999999999E-2</c:v>
                </c:pt>
                <c:pt idx="6996">
                  <c:v>-8.6467699999999995E-2</c:v>
                </c:pt>
                <c:pt idx="6997">
                  <c:v>-8.5741600000000001E-2</c:v>
                </c:pt>
                <c:pt idx="6998">
                  <c:v>-8.5454000000000002E-2</c:v>
                </c:pt>
                <c:pt idx="6999">
                  <c:v>-8.5138199999999997E-2</c:v>
                </c:pt>
                <c:pt idx="7000">
                  <c:v>-8.4411200000000006E-2</c:v>
                </c:pt>
                <c:pt idx="7001">
                  <c:v>-8.4408399999999995E-2</c:v>
                </c:pt>
                <c:pt idx="7002">
                  <c:v>-8.3586499999999994E-2</c:v>
                </c:pt>
                <c:pt idx="7003">
                  <c:v>-8.3433199999999999E-2</c:v>
                </c:pt>
                <c:pt idx="7004">
                  <c:v>-8.2961599999999996E-2</c:v>
                </c:pt>
                <c:pt idx="7005">
                  <c:v>-8.2416500000000004E-2</c:v>
                </c:pt>
                <c:pt idx="7006">
                  <c:v>-8.2249299999999997E-2</c:v>
                </c:pt>
                <c:pt idx="7007">
                  <c:v>-8.1484000000000001E-2</c:v>
                </c:pt>
                <c:pt idx="7008">
                  <c:v>-8.1266099999999994E-2</c:v>
                </c:pt>
                <c:pt idx="7009">
                  <c:v>-8.0716399999999994E-2</c:v>
                </c:pt>
                <c:pt idx="7010">
                  <c:v>-8.0293400000000001E-2</c:v>
                </c:pt>
                <c:pt idx="7011">
                  <c:v>-8.0044799999999999E-2</c:v>
                </c:pt>
                <c:pt idx="7012">
                  <c:v>-7.9511100000000001E-2</c:v>
                </c:pt>
                <c:pt idx="7013">
                  <c:v>-7.8916600000000003E-2</c:v>
                </c:pt>
                <c:pt idx="7014">
                  <c:v>-7.8167100000000003E-2</c:v>
                </c:pt>
                <c:pt idx="7015">
                  <c:v>-7.7852199999999996E-2</c:v>
                </c:pt>
                <c:pt idx="7016">
                  <c:v>-7.71902E-2</c:v>
                </c:pt>
                <c:pt idx="7017">
                  <c:v>-7.6621599999999998E-2</c:v>
                </c:pt>
                <c:pt idx="7018">
                  <c:v>-7.6251899999999997E-2</c:v>
                </c:pt>
                <c:pt idx="7019">
                  <c:v>-7.5420699999999993E-2</c:v>
                </c:pt>
                <c:pt idx="7020">
                  <c:v>-7.5151700000000002E-2</c:v>
                </c:pt>
                <c:pt idx="7021">
                  <c:v>-7.44031E-2</c:v>
                </c:pt>
                <c:pt idx="7022">
                  <c:v>-7.3883299999999999E-2</c:v>
                </c:pt>
                <c:pt idx="7023">
                  <c:v>-7.3479000000000003E-2</c:v>
                </c:pt>
                <c:pt idx="7024">
                  <c:v>-7.2654200000000002E-2</c:v>
                </c:pt>
                <c:pt idx="7025">
                  <c:v>-7.2438500000000003E-2</c:v>
                </c:pt>
                <c:pt idx="7026">
                  <c:v>-7.1606699999999995E-2</c:v>
                </c:pt>
                <c:pt idx="7027">
                  <c:v>-7.1208599999999997E-2</c:v>
                </c:pt>
                <c:pt idx="7028">
                  <c:v>-7.0652800000000002E-2</c:v>
                </c:pt>
                <c:pt idx="7029">
                  <c:v>-6.9935499999999998E-2</c:v>
                </c:pt>
                <c:pt idx="7030">
                  <c:v>-6.9606100000000004E-2</c:v>
                </c:pt>
                <c:pt idx="7031">
                  <c:v>-6.8791599999999994E-2</c:v>
                </c:pt>
                <c:pt idx="7032">
                  <c:v>-6.8414600000000006E-2</c:v>
                </c:pt>
                <c:pt idx="7033">
                  <c:v>-6.77706E-2</c:v>
                </c:pt>
                <c:pt idx="7034">
                  <c:v>-6.7195099999999994E-2</c:v>
                </c:pt>
                <c:pt idx="7035">
                  <c:v>-6.6731200000000004E-2</c:v>
                </c:pt>
                <c:pt idx="7036">
                  <c:v>-6.60583E-2</c:v>
                </c:pt>
                <c:pt idx="7037">
                  <c:v>-6.5584000000000003E-2</c:v>
                </c:pt>
                <c:pt idx="7038">
                  <c:v>-6.4971500000000001E-2</c:v>
                </c:pt>
                <c:pt idx="7039">
                  <c:v>-6.4379099999999995E-2</c:v>
                </c:pt>
                <c:pt idx="7040">
                  <c:v>-6.3846E-2</c:v>
                </c:pt>
                <c:pt idx="7041">
                  <c:v>-6.3229199999999999E-2</c:v>
                </c:pt>
                <c:pt idx="7042">
                  <c:v>-6.2663300000000005E-2</c:v>
                </c:pt>
                <c:pt idx="7043">
                  <c:v>-6.2136400000000001E-2</c:v>
                </c:pt>
                <c:pt idx="7044">
                  <c:v>-6.1489000000000002E-2</c:v>
                </c:pt>
                <c:pt idx="7045">
                  <c:v>-6.1023399999999998E-2</c:v>
                </c:pt>
                <c:pt idx="7046">
                  <c:v>-6.03806E-2</c:v>
                </c:pt>
                <c:pt idx="7047">
                  <c:v>-5.98319E-2</c:v>
                </c:pt>
                <c:pt idx="7048">
                  <c:v>-5.9279100000000001E-2</c:v>
                </c:pt>
                <c:pt idx="7049">
                  <c:v>-5.8600199999999998E-2</c:v>
                </c:pt>
                <c:pt idx="7050">
                  <c:v>-5.8132200000000002E-2</c:v>
                </c:pt>
                <c:pt idx="7051">
                  <c:v>-5.7431099999999999E-2</c:v>
                </c:pt>
                <c:pt idx="7052">
                  <c:v>-5.69331E-2</c:v>
                </c:pt>
                <c:pt idx="7053">
                  <c:v>-5.6325800000000002E-2</c:v>
                </c:pt>
                <c:pt idx="7054">
                  <c:v>-5.5728100000000003E-2</c:v>
                </c:pt>
                <c:pt idx="7055">
                  <c:v>-5.5218499999999997E-2</c:v>
                </c:pt>
                <c:pt idx="7056">
                  <c:v>-5.4561999999999999E-2</c:v>
                </c:pt>
                <c:pt idx="7057">
                  <c:v>-5.4047900000000003E-2</c:v>
                </c:pt>
                <c:pt idx="7058">
                  <c:v>-5.3410399999999997E-2</c:v>
                </c:pt>
                <c:pt idx="7059">
                  <c:v>-5.2833900000000003E-2</c:v>
                </c:pt>
                <c:pt idx="7060">
                  <c:v>-5.2247799999999997E-2</c:v>
                </c:pt>
                <c:pt idx="7061">
                  <c:v>-5.1640199999999997E-2</c:v>
                </c:pt>
                <c:pt idx="7062">
                  <c:v>-5.10689E-2</c:v>
                </c:pt>
                <c:pt idx="7063">
                  <c:v>-5.0482800000000001E-2</c:v>
                </c:pt>
                <c:pt idx="7064">
                  <c:v>-4.9896500000000003E-2</c:v>
                </c:pt>
                <c:pt idx="7065">
                  <c:v>-4.9328900000000002E-2</c:v>
                </c:pt>
                <c:pt idx="7066">
                  <c:v>-4.8739499999999998E-2</c:v>
                </c:pt>
                <c:pt idx="7067">
                  <c:v>-4.8141099999999999E-2</c:v>
                </c:pt>
                <c:pt idx="7068">
                  <c:v>-4.7571099999999998E-2</c:v>
                </c:pt>
                <c:pt idx="7069">
                  <c:v>-4.6937699999999999E-2</c:v>
                </c:pt>
                <c:pt idx="7070">
                  <c:v>-4.6378999999999997E-2</c:v>
                </c:pt>
                <c:pt idx="7071">
                  <c:v>-4.5758699999999999E-2</c:v>
                </c:pt>
                <c:pt idx="7072">
                  <c:v>-4.51796E-2</c:v>
                </c:pt>
                <c:pt idx="7073">
                  <c:v>-4.4607399999999998E-2</c:v>
                </c:pt>
                <c:pt idx="7074">
                  <c:v>-4.3998500000000003E-2</c:v>
                </c:pt>
                <c:pt idx="7075">
                  <c:v>-4.3449399999999999E-2</c:v>
                </c:pt>
                <c:pt idx="7076">
                  <c:v>-4.2837300000000002E-2</c:v>
                </c:pt>
                <c:pt idx="7077">
                  <c:v>-4.2259600000000001E-2</c:v>
                </c:pt>
                <c:pt idx="7078">
                  <c:v>-4.1667799999999998E-2</c:v>
                </c:pt>
                <c:pt idx="7079">
                  <c:v>-4.1055800000000003E-2</c:v>
                </c:pt>
                <c:pt idx="7080">
                  <c:v>-4.0473099999999998E-2</c:v>
                </c:pt>
                <c:pt idx="7081">
                  <c:v>-3.9877799999999998E-2</c:v>
                </c:pt>
                <c:pt idx="7082">
                  <c:v>-3.9279599999999998E-2</c:v>
                </c:pt>
                <c:pt idx="7083">
                  <c:v>-3.8723300000000002E-2</c:v>
                </c:pt>
                <c:pt idx="7084">
                  <c:v>-3.8109400000000002E-2</c:v>
                </c:pt>
                <c:pt idx="7085">
                  <c:v>-3.7554499999999998E-2</c:v>
                </c:pt>
                <c:pt idx="7086">
                  <c:v>-3.6963799999999998E-2</c:v>
                </c:pt>
                <c:pt idx="7087">
                  <c:v>-3.6355800000000001E-2</c:v>
                </c:pt>
                <c:pt idx="7088">
                  <c:v>-3.5805999999999998E-2</c:v>
                </c:pt>
                <c:pt idx="7089">
                  <c:v>-3.5148400000000003E-2</c:v>
                </c:pt>
                <c:pt idx="7090">
                  <c:v>-3.4618000000000003E-2</c:v>
                </c:pt>
                <c:pt idx="7091">
                  <c:v>-3.39958E-2</c:v>
                </c:pt>
                <c:pt idx="7092">
                  <c:v>-3.3431000000000002E-2</c:v>
                </c:pt>
                <c:pt idx="7093">
                  <c:v>-3.2883299999999997E-2</c:v>
                </c:pt>
                <c:pt idx="7094">
                  <c:v>-3.2259000000000003E-2</c:v>
                </c:pt>
                <c:pt idx="7095">
                  <c:v>-3.1753999999999998E-2</c:v>
                </c:pt>
                <c:pt idx="7096">
                  <c:v>-3.1120499999999999E-2</c:v>
                </c:pt>
                <c:pt idx="7097">
                  <c:v>-3.0580900000000001E-2</c:v>
                </c:pt>
                <c:pt idx="7098">
                  <c:v>-2.99881E-2</c:v>
                </c:pt>
                <c:pt idx="7099">
                  <c:v>-2.93823E-2</c:v>
                </c:pt>
                <c:pt idx="7100">
                  <c:v>-2.8843199999999999E-2</c:v>
                </c:pt>
                <c:pt idx="7101">
                  <c:v>-2.8226399999999999E-2</c:v>
                </c:pt>
                <c:pt idx="7102">
                  <c:v>-2.7688500000000001E-2</c:v>
                </c:pt>
                <c:pt idx="7103">
                  <c:v>-2.7110100000000002E-2</c:v>
                </c:pt>
                <c:pt idx="7104">
                  <c:v>-2.6534200000000001E-2</c:v>
                </c:pt>
                <c:pt idx="7105">
                  <c:v>-2.5994E-2</c:v>
                </c:pt>
                <c:pt idx="7106">
                  <c:v>-2.54028E-2</c:v>
                </c:pt>
                <c:pt idx="7107">
                  <c:v>-2.4840500000000001E-2</c:v>
                </c:pt>
                <c:pt idx="7108">
                  <c:v>-2.4270400000000001E-2</c:v>
                </c:pt>
                <c:pt idx="7109">
                  <c:v>-2.3665499999999999E-2</c:v>
                </c:pt>
                <c:pt idx="7110">
                  <c:v>-2.3136400000000001E-2</c:v>
                </c:pt>
                <c:pt idx="7111">
                  <c:v>-2.2536799999999999E-2</c:v>
                </c:pt>
                <c:pt idx="7112">
                  <c:v>-2.1992600000000001E-2</c:v>
                </c:pt>
                <c:pt idx="7113">
                  <c:v>-2.1444499999999998E-2</c:v>
                </c:pt>
                <c:pt idx="7114">
                  <c:v>-2.0846300000000002E-2</c:v>
                </c:pt>
                <c:pt idx="7115">
                  <c:v>-2.0348999999999999E-2</c:v>
                </c:pt>
                <c:pt idx="7116">
                  <c:v>-1.97261E-2</c:v>
                </c:pt>
                <c:pt idx="7117">
                  <c:v>-1.9205099999999999E-2</c:v>
                </c:pt>
                <c:pt idx="7118">
                  <c:v>-1.8623199999999999E-2</c:v>
                </c:pt>
                <c:pt idx="7119">
                  <c:v>-1.8038200000000001E-2</c:v>
                </c:pt>
                <c:pt idx="7120">
                  <c:v>-1.7535599999999998E-2</c:v>
                </c:pt>
                <c:pt idx="7121">
                  <c:v>-1.6913600000000001E-2</c:v>
                </c:pt>
                <c:pt idx="7122">
                  <c:v>-1.6426400000000001E-2</c:v>
                </c:pt>
                <c:pt idx="7123">
                  <c:v>-1.5836099999999999E-2</c:v>
                </c:pt>
                <c:pt idx="7124">
                  <c:v>-1.52946E-2</c:v>
                </c:pt>
                <c:pt idx="7125">
                  <c:v>-1.4775999999999999E-2</c:v>
                </c:pt>
                <c:pt idx="7126">
                  <c:v>-1.41713E-2</c:v>
                </c:pt>
                <c:pt idx="7127">
                  <c:v>-1.3674499999999999E-2</c:v>
                </c:pt>
                <c:pt idx="7128">
                  <c:v>-1.30759E-2</c:v>
                </c:pt>
                <c:pt idx="7129">
                  <c:v>-1.25475E-2</c:v>
                </c:pt>
                <c:pt idx="7130">
                  <c:v>-1.2019999999999999E-2</c:v>
                </c:pt>
                <c:pt idx="7131">
                  <c:v>-1.14409E-2</c:v>
                </c:pt>
                <c:pt idx="7132">
                  <c:v>-1.0950700000000001E-2</c:v>
                </c:pt>
                <c:pt idx="7133">
                  <c:v>-1.03724E-2</c:v>
                </c:pt>
                <c:pt idx="7134" formatCode="0.00E+00">
                  <c:v>-9.8553100000000008E-3</c:v>
                </c:pt>
                <c:pt idx="7135" formatCode="0.00E+00">
                  <c:v>-9.3317599999999997E-3</c:v>
                </c:pt>
                <c:pt idx="7136" formatCode="0.00E+00">
                  <c:v>-8.7526700000000006E-3</c:v>
                </c:pt>
                <c:pt idx="7137" formatCode="0.00E+00">
                  <c:v>-8.2637100000000005E-3</c:v>
                </c:pt>
                <c:pt idx="7138" formatCode="0.00E+00">
                  <c:v>-7.68106E-3</c:v>
                </c:pt>
                <c:pt idx="7139" formatCode="0.00E+00">
                  <c:v>-7.1784400000000003E-3</c:v>
                </c:pt>
                <c:pt idx="7140" formatCode="0.00E+00">
                  <c:v>-6.6591200000000001E-3</c:v>
                </c:pt>
                <c:pt idx="7141" formatCode="0.00E+00">
                  <c:v>-6.0972099999999996E-3</c:v>
                </c:pt>
                <c:pt idx="7142" formatCode="0.00E+00">
                  <c:v>-5.6289699999999996E-3</c:v>
                </c:pt>
                <c:pt idx="7143" formatCode="0.00E+00">
                  <c:v>-5.0483300000000002E-3</c:v>
                </c:pt>
                <c:pt idx="7144" formatCode="0.00E+00">
                  <c:v>-4.5705299999999997E-3</c:v>
                </c:pt>
                <c:pt idx="7145" formatCode="0.00E+00">
                  <c:v>-4.0369100000000003E-3</c:v>
                </c:pt>
                <c:pt idx="7146" formatCode="0.00E+00">
                  <c:v>-3.4919399999999998E-3</c:v>
                </c:pt>
                <c:pt idx="7147" formatCode="0.00E+00">
                  <c:v>-3.0168500000000002E-3</c:v>
                </c:pt>
                <c:pt idx="7148" formatCode="0.00E+00">
                  <c:v>-2.43758E-3</c:v>
                </c:pt>
                <c:pt idx="7149" formatCode="0.00E+00">
                  <c:v>-1.9782900000000002E-3</c:v>
                </c:pt>
                <c:pt idx="7150" formatCode="0.00E+00">
                  <c:v>-1.4556899999999999E-3</c:v>
                </c:pt>
                <c:pt idx="7151" formatCode="0.00E+00">
                  <c:v>-9.6127599999999995E-4</c:v>
                </c:pt>
                <c:pt idx="7152" formatCode="0.00E+00">
                  <c:v>-4.6366199999999999E-4</c:v>
                </c:pt>
                <c:pt idx="7153" formatCode="0.00E+00">
                  <c:v>2.66536E-4</c:v>
                </c:pt>
                <c:pt idx="7154" formatCode="0.00E+00">
                  <c:v>8.5224300000000003E-4</c:v>
                </c:pt>
                <c:pt idx="7155" formatCode="0.00E+00">
                  <c:v>1.34106E-3</c:v>
                </c:pt>
                <c:pt idx="7156" formatCode="0.00E+00">
                  <c:v>2.0197700000000002E-3</c:v>
                </c:pt>
                <c:pt idx="7157" formatCode="0.00E+00">
                  <c:v>2.4927399999999998E-3</c:v>
                </c:pt>
                <c:pt idx="7158" formatCode="0.00E+00">
                  <c:v>3.0397499999999999E-3</c:v>
                </c:pt>
                <c:pt idx="7159" formatCode="0.00E+00">
                  <c:v>3.62533E-3</c:v>
                </c:pt>
                <c:pt idx="7160" formatCode="0.00E+00">
                  <c:v>4.0123499999999996E-3</c:v>
                </c:pt>
                <c:pt idx="7161" formatCode="0.00E+00">
                  <c:v>4.7046400000000004E-3</c:v>
                </c:pt>
                <c:pt idx="7162" formatCode="0.00E+00">
                  <c:v>5.0860000000000002E-3</c:v>
                </c:pt>
                <c:pt idx="7163" formatCode="0.00E+00">
                  <c:v>5.6759799999999997E-3</c:v>
                </c:pt>
                <c:pt idx="7164" formatCode="0.00E+00">
                  <c:v>6.2265300000000001E-3</c:v>
                </c:pt>
                <c:pt idx="7165" formatCode="0.00E+00">
                  <c:v>6.6216000000000001E-3</c:v>
                </c:pt>
                <c:pt idx="7166" formatCode="0.00E+00">
                  <c:v>7.33711E-3</c:v>
                </c:pt>
                <c:pt idx="7167" formatCode="0.00E+00">
                  <c:v>7.6440299999999996E-3</c:v>
                </c:pt>
                <c:pt idx="7168" formatCode="0.00E+00">
                  <c:v>8.3101800000000003E-3</c:v>
                </c:pt>
                <c:pt idx="7169" formatCode="0.00E+00">
                  <c:v>8.7413999999999999E-3</c:v>
                </c:pt>
                <c:pt idx="7170" formatCode="0.00E+00">
                  <c:v>9.2132299999999993E-3</c:v>
                </c:pt>
                <c:pt idx="7171" formatCode="0.00E+00">
                  <c:v>9.8447699999999992E-3</c:v>
                </c:pt>
                <c:pt idx="7172">
                  <c:v>1.0166700000000001E-2</c:v>
                </c:pt>
                <c:pt idx="7173">
                  <c:v>1.08475E-2</c:v>
                </c:pt>
                <c:pt idx="7174">
                  <c:v>1.12167E-2</c:v>
                </c:pt>
                <c:pt idx="7175">
                  <c:v>1.17745E-2</c:v>
                </c:pt>
                <c:pt idx="7176">
                  <c:v>1.2303100000000001E-2</c:v>
                </c:pt>
                <c:pt idx="7177">
                  <c:v>1.26952E-2</c:v>
                </c:pt>
                <c:pt idx="7178">
                  <c:v>1.3299699999999999E-2</c:v>
                </c:pt>
                <c:pt idx="7179">
                  <c:v>1.3672500000000001E-2</c:v>
                </c:pt>
                <c:pt idx="7180">
                  <c:v>1.4220699999999999E-2</c:v>
                </c:pt>
                <c:pt idx="7181">
                  <c:v>1.4698900000000001E-2</c:v>
                </c:pt>
                <c:pt idx="7182">
                  <c:v>1.5131E-2</c:v>
                </c:pt>
                <c:pt idx="7183">
                  <c:v>1.56851E-2</c:v>
                </c:pt>
                <c:pt idx="7184">
                  <c:v>1.6097199999999999E-2</c:v>
                </c:pt>
                <c:pt idx="7185">
                  <c:v>1.6614899999999998E-2</c:v>
                </c:pt>
                <c:pt idx="7186">
                  <c:v>1.70966E-2</c:v>
                </c:pt>
                <c:pt idx="7187">
                  <c:v>1.7504100000000002E-2</c:v>
                </c:pt>
                <c:pt idx="7188">
                  <c:v>1.8041499999999999E-2</c:v>
                </c:pt>
                <c:pt idx="7189">
                  <c:v>1.8426499999999998E-2</c:v>
                </c:pt>
                <c:pt idx="7190">
                  <c:v>1.89328E-2</c:v>
                </c:pt>
                <c:pt idx="7191">
                  <c:v>1.9395300000000001E-2</c:v>
                </c:pt>
                <c:pt idx="7192">
                  <c:v>1.9799400000000002E-2</c:v>
                </c:pt>
                <c:pt idx="7193">
                  <c:v>2.0347199999999999E-2</c:v>
                </c:pt>
                <c:pt idx="7194">
                  <c:v>2.0707900000000001E-2</c:v>
                </c:pt>
                <c:pt idx="7195">
                  <c:v>2.1244599999999999E-2</c:v>
                </c:pt>
                <c:pt idx="7196">
                  <c:v>2.1647799999999998E-2</c:v>
                </c:pt>
                <c:pt idx="7197">
                  <c:v>2.20739E-2</c:v>
                </c:pt>
                <c:pt idx="7198">
                  <c:v>2.25653E-2</c:v>
                </c:pt>
                <c:pt idx="7199">
                  <c:v>2.29181E-2</c:v>
                </c:pt>
                <c:pt idx="7200">
                  <c:v>2.3444400000000001E-2</c:v>
                </c:pt>
                <c:pt idx="7201">
                  <c:v>2.3809899999999998E-2</c:v>
                </c:pt>
                <c:pt idx="7202">
                  <c:v>2.4279200000000001E-2</c:v>
                </c:pt>
                <c:pt idx="7203">
                  <c:v>2.4721E-2</c:v>
                </c:pt>
                <c:pt idx="7204">
                  <c:v>2.5119300000000001E-2</c:v>
                </c:pt>
                <c:pt idx="7205">
                  <c:v>2.56002E-2</c:v>
                </c:pt>
                <c:pt idx="7206">
                  <c:v>2.5964399999999999E-2</c:v>
                </c:pt>
                <c:pt idx="7207">
                  <c:v>2.6409700000000001E-2</c:v>
                </c:pt>
                <c:pt idx="7208">
                  <c:v>2.6810500000000001E-2</c:v>
                </c:pt>
                <c:pt idx="7209">
                  <c:v>2.7211800000000001E-2</c:v>
                </c:pt>
                <c:pt idx="7210">
                  <c:v>2.7648800000000001E-2</c:v>
                </c:pt>
                <c:pt idx="7211">
                  <c:v>2.8035000000000001E-2</c:v>
                </c:pt>
                <c:pt idx="7212">
                  <c:v>2.8460099999999999E-2</c:v>
                </c:pt>
                <c:pt idx="7213">
                  <c:v>2.8877900000000001E-2</c:v>
                </c:pt>
                <c:pt idx="7214">
                  <c:v>2.92638E-2</c:v>
                </c:pt>
                <c:pt idx="7215">
                  <c:v>2.9694100000000001E-2</c:v>
                </c:pt>
                <c:pt idx="7216">
                  <c:v>3.0049699999999999E-2</c:v>
                </c:pt>
                <c:pt idx="7217">
                  <c:v>3.0453399999999999E-2</c:v>
                </c:pt>
                <c:pt idx="7218">
                  <c:v>3.08422E-2</c:v>
                </c:pt>
                <c:pt idx="7219">
                  <c:v>3.12045E-2</c:v>
                </c:pt>
                <c:pt idx="7220">
                  <c:v>3.1635400000000001E-2</c:v>
                </c:pt>
                <c:pt idx="7221">
                  <c:v>3.1968900000000001E-2</c:v>
                </c:pt>
                <c:pt idx="7222">
                  <c:v>3.2403700000000001E-2</c:v>
                </c:pt>
                <c:pt idx="7223">
                  <c:v>3.2755399999999997E-2</c:v>
                </c:pt>
                <c:pt idx="7224">
                  <c:v>3.3146599999999998E-2</c:v>
                </c:pt>
                <c:pt idx="7225">
                  <c:v>3.3538600000000002E-2</c:v>
                </c:pt>
                <c:pt idx="7226">
                  <c:v>3.3859500000000001E-2</c:v>
                </c:pt>
                <c:pt idx="7227">
                  <c:v>3.4248500000000001E-2</c:v>
                </c:pt>
                <c:pt idx="7228">
                  <c:v>3.4532199999999999E-2</c:v>
                </c:pt>
                <c:pt idx="7229">
                  <c:v>3.5150500000000001E-2</c:v>
                </c:pt>
                <c:pt idx="7230">
                  <c:v>3.5680099999999999E-2</c:v>
                </c:pt>
                <c:pt idx="7231">
                  <c:v>3.5966600000000001E-2</c:v>
                </c:pt>
                <c:pt idx="7232">
                  <c:v>3.6590999999999999E-2</c:v>
                </c:pt>
                <c:pt idx="7233">
                  <c:v>3.6927399999999999E-2</c:v>
                </c:pt>
                <c:pt idx="7234">
                  <c:v>3.7361699999999998E-2</c:v>
                </c:pt>
                <c:pt idx="7235">
                  <c:v>3.79098E-2</c:v>
                </c:pt>
                <c:pt idx="7236">
                  <c:v>3.8117499999999999E-2</c:v>
                </c:pt>
                <c:pt idx="7237">
                  <c:v>3.8768400000000001E-2</c:v>
                </c:pt>
                <c:pt idx="7238">
                  <c:v>3.9020199999999998E-2</c:v>
                </c:pt>
                <c:pt idx="7239">
                  <c:v>3.9489799999999999E-2</c:v>
                </c:pt>
                <c:pt idx="7240">
                  <c:v>4.0010299999999999E-2</c:v>
                </c:pt>
                <c:pt idx="7241">
                  <c:v>4.0206899999999997E-2</c:v>
                </c:pt>
                <c:pt idx="7242">
                  <c:v>4.0922899999999998E-2</c:v>
                </c:pt>
                <c:pt idx="7243">
                  <c:v>4.1063000000000002E-2</c:v>
                </c:pt>
                <c:pt idx="7244">
                  <c:v>4.1647299999999998E-2</c:v>
                </c:pt>
                <c:pt idx="7245">
                  <c:v>4.2002499999999998E-2</c:v>
                </c:pt>
                <c:pt idx="7246">
                  <c:v>4.2275100000000003E-2</c:v>
                </c:pt>
                <c:pt idx="7247">
                  <c:v>4.2904600000000001E-2</c:v>
                </c:pt>
                <c:pt idx="7248">
                  <c:v>4.3009199999999997E-2</c:v>
                </c:pt>
                <c:pt idx="7249">
                  <c:v>4.3664000000000001E-2</c:v>
                </c:pt>
                <c:pt idx="7250">
                  <c:v>4.3888400000000001E-2</c:v>
                </c:pt>
                <c:pt idx="7251">
                  <c:v>4.4319999999999998E-2</c:v>
                </c:pt>
                <c:pt idx="7252">
                  <c:v>4.4802799999999997E-2</c:v>
                </c:pt>
                <c:pt idx="7253">
                  <c:v>4.5007600000000002E-2</c:v>
                </c:pt>
                <c:pt idx="7254">
                  <c:v>4.5595799999999999E-2</c:v>
                </c:pt>
                <c:pt idx="7255">
                  <c:v>4.5767799999999997E-2</c:v>
                </c:pt>
                <c:pt idx="7256">
                  <c:v>4.6210300000000003E-2</c:v>
                </c:pt>
                <c:pt idx="7257">
                  <c:v>4.65466E-2</c:v>
                </c:pt>
                <c:pt idx="7258">
                  <c:v>4.7066900000000002E-2</c:v>
                </c:pt>
                <c:pt idx="7259">
                  <c:v>4.7742100000000003E-2</c:v>
                </c:pt>
                <c:pt idx="7260">
                  <c:v>4.7903300000000003E-2</c:v>
                </c:pt>
                <c:pt idx="7261">
                  <c:v>4.8607900000000002E-2</c:v>
                </c:pt>
                <c:pt idx="7262">
                  <c:v>4.8950399999999998E-2</c:v>
                </c:pt>
                <c:pt idx="7263">
                  <c:v>4.92924E-2</c:v>
                </c:pt>
                <c:pt idx="7264">
                  <c:v>4.9930799999999997E-2</c:v>
                </c:pt>
                <c:pt idx="7265">
                  <c:v>4.9984000000000001E-2</c:v>
                </c:pt>
                <c:pt idx="7266">
                  <c:v>5.0694200000000002E-2</c:v>
                </c:pt>
                <c:pt idx="7267">
                  <c:v>5.0896299999999998E-2</c:v>
                </c:pt>
                <c:pt idx="7268">
                  <c:v>5.1292200000000003E-2</c:v>
                </c:pt>
                <c:pt idx="7269">
                  <c:v>5.1885000000000001E-2</c:v>
                </c:pt>
                <c:pt idx="7270">
                  <c:v>5.1929599999999999E-2</c:v>
                </c:pt>
                <c:pt idx="7271">
                  <c:v>5.2730899999999997E-2</c:v>
                </c:pt>
                <c:pt idx="7272">
                  <c:v>5.27737E-2</c:v>
                </c:pt>
                <c:pt idx="7273">
                  <c:v>5.3337900000000001E-2</c:v>
                </c:pt>
                <c:pt idx="7274">
                  <c:v>5.37165E-2</c:v>
                </c:pt>
                <c:pt idx="7275">
                  <c:v>5.3867900000000003E-2</c:v>
                </c:pt>
                <c:pt idx="7276">
                  <c:v>5.4577399999999998E-2</c:v>
                </c:pt>
                <c:pt idx="7277">
                  <c:v>5.4556899999999998E-2</c:v>
                </c:pt>
                <c:pt idx="7278">
                  <c:v>5.5238700000000002E-2</c:v>
                </c:pt>
                <c:pt idx="7279">
                  <c:v>5.5423500000000001E-2</c:v>
                </c:pt>
                <c:pt idx="7280">
                  <c:v>5.57922E-2</c:v>
                </c:pt>
                <c:pt idx="7281">
                  <c:v>5.6311E-2</c:v>
                </c:pt>
                <c:pt idx="7282">
                  <c:v>5.6408199999999999E-2</c:v>
                </c:pt>
                <c:pt idx="7283">
                  <c:v>5.7024999999999999E-2</c:v>
                </c:pt>
                <c:pt idx="7284">
                  <c:v>5.7138899999999999E-2</c:v>
                </c:pt>
                <c:pt idx="7285">
                  <c:v>5.7586199999999997E-2</c:v>
                </c:pt>
                <c:pt idx="7286">
                  <c:v>5.7927300000000001E-2</c:v>
                </c:pt>
                <c:pt idx="7287">
                  <c:v>5.8154200000000003E-2</c:v>
                </c:pt>
                <c:pt idx="7288">
                  <c:v>5.8639299999999998E-2</c:v>
                </c:pt>
                <c:pt idx="7289">
                  <c:v>5.8829600000000003E-2</c:v>
                </c:pt>
                <c:pt idx="7290">
                  <c:v>5.9250299999999999E-2</c:v>
                </c:pt>
                <c:pt idx="7291">
                  <c:v>5.9575000000000003E-2</c:v>
                </c:pt>
                <c:pt idx="7292">
                  <c:v>5.9826900000000002E-2</c:v>
                </c:pt>
                <c:pt idx="7293">
                  <c:v>6.0245399999999998E-2</c:v>
                </c:pt>
                <c:pt idx="7294">
                  <c:v>6.0448000000000002E-2</c:v>
                </c:pt>
                <c:pt idx="7295">
                  <c:v>6.0808500000000001E-2</c:v>
                </c:pt>
                <c:pt idx="7296">
                  <c:v>6.1129599999999999E-2</c:v>
                </c:pt>
                <c:pt idx="7297">
                  <c:v>6.1338799999999999E-2</c:v>
                </c:pt>
                <c:pt idx="7298">
                  <c:v>6.1786599999999997E-2</c:v>
                </c:pt>
                <c:pt idx="7299">
                  <c:v>6.1935799999999999E-2</c:v>
                </c:pt>
                <c:pt idx="7300">
                  <c:v>6.2360100000000002E-2</c:v>
                </c:pt>
                <c:pt idx="7301">
                  <c:v>6.26115E-2</c:v>
                </c:pt>
                <c:pt idx="7302">
                  <c:v>6.28552E-2</c:v>
                </c:pt>
                <c:pt idx="7303">
                  <c:v>6.3266799999999998E-2</c:v>
                </c:pt>
                <c:pt idx="7304">
                  <c:v>6.3357899999999995E-2</c:v>
                </c:pt>
                <c:pt idx="7305">
                  <c:v>6.3830899999999996E-2</c:v>
                </c:pt>
                <c:pt idx="7306">
                  <c:v>6.3941600000000001E-2</c:v>
                </c:pt>
                <c:pt idx="7307">
                  <c:v>6.4304799999999995E-2</c:v>
                </c:pt>
                <c:pt idx="7308">
                  <c:v>6.4584500000000003E-2</c:v>
                </c:pt>
                <c:pt idx="7309">
                  <c:v>6.4764600000000005E-2</c:v>
                </c:pt>
                <c:pt idx="7310">
                  <c:v>6.5202099999999999E-2</c:v>
                </c:pt>
                <c:pt idx="7311">
                  <c:v>6.5275200000000005E-2</c:v>
                </c:pt>
                <c:pt idx="7312">
                  <c:v>6.5712900000000005E-2</c:v>
                </c:pt>
                <c:pt idx="7313">
                  <c:v>6.5841700000000003E-2</c:v>
                </c:pt>
                <c:pt idx="7314">
                  <c:v>6.6143599999999997E-2</c:v>
                </c:pt>
                <c:pt idx="7315">
                  <c:v>6.6418099999999994E-2</c:v>
                </c:pt>
                <c:pt idx="7316">
                  <c:v>6.6550300000000007E-2</c:v>
                </c:pt>
                <c:pt idx="7317">
                  <c:v>6.6929100000000005E-2</c:v>
                </c:pt>
                <c:pt idx="7318">
                  <c:v>6.7073099999999997E-2</c:v>
                </c:pt>
                <c:pt idx="7319">
                  <c:v>6.7510399999999998E-2</c:v>
                </c:pt>
                <c:pt idx="7320">
                  <c:v>6.77373E-2</c:v>
                </c:pt>
                <c:pt idx="7321">
                  <c:v>6.7954100000000003E-2</c:v>
                </c:pt>
                <c:pt idx="7322">
                  <c:v>6.81538E-2</c:v>
                </c:pt>
                <c:pt idx="7323">
                  <c:v>6.8241700000000002E-2</c:v>
                </c:pt>
                <c:pt idx="7324">
                  <c:v>6.8485900000000002E-2</c:v>
                </c:pt>
                <c:pt idx="7325">
                  <c:v>6.8603300000000006E-2</c:v>
                </c:pt>
                <c:pt idx="7326">
                  <c:v>6.8791000000000005E-2</c:v>
                </c:pt>
                <c:pt idx="7327">
                  <c:v>6.8967000000000001E-2</c:v>
                </c:pt>
                <c:pt idx="7328">
                  <c:v>6.9098199999999999E-2</c:v>
                </c:pt>
                <c:pt idx="7329">
                  <c:v>6.9301199999999993E-2</c:v>
                </c:pt>
                <c:pt idx="7330">
                  <c:v>6.9441100000000006E-2</c:v>
                </c:pt>
                <c:pt idx="7331">
                  <c:v>6.9578600000000004E-2</c:v>
                </c:pt>
                <c:pt idx="7332">
                  <c:v>6.9775900000000002E-2</c:v>
                </c:pt>
                <c:pt idx="7333">
                  <c:v>6.9842399999999999E-2</c:v>
                </c:pt>
                <c:pt idx="7334">
                  <c:v>7.00659E-2</c:v>
                </c:pt>
                <c:pt idx="7335">
                  <c:v>7.0146799999999995E-2</c:v>
                </c:pt>
                <c:pt idx="7336">
                  <c:v>7.0296300000000006E-2</c:v>
                </c:pt>
                <c:pt idx="7337">
                  <c:v>7.0484500000000005E-2</c:v>
                </c:pt>
                <c:pt idx="7338">
                  <c:v>7.0517999999999997E-2</c:v>
                </c:pt>
                <c:pt idx="7339">
                  <c:v>7.0796300000000006E-2</c:v>
                </c:pt>
                <c:pt idx="7340">
                  <c:v>7.0780399999999993E-2</c:v>
                </c:pt>
                <c:pt idx="7341">
                  <c:v>7.1012099999999995E-2</c:v>
                </c:pt>
                <c:pt idx="7342">
                  <c:v>7.1088600000000002E-2</c:v>
                </c:pt>
                <c:pt idx="7343">
                  <c:v>7.1169399999999994E-2</c:v>
                </c:pt>
                <c:pt idx="7344">
                  <c:v>7.1399400000000002E-2</c:v>
                </c:pt>
                <c:pt idx="7345">
                  <c:v>7.1348900000000007E-2</c:v>
                </c:pt>
                <c:pt idx="7346">
                  <c:v>7.1635500000000005E-2</c:v>
                </c:pt>
                <c:pt idx="7347">
                  <c:v>7.1605799999999997E-2</c:v>
                </c:pt>
                <c:pt idx="7348">
                  <c:v>7.1796100000000002E-2</c:v>
                </c:pt>
                <c:pt idx="7349">
                  <c:v>7.1907899999999997E-2</c:v>
                </c:pt>
                <c:pt idx="7350">
                  <c:v>7.1925600000000006E-2</c:v>
                </c:pt>
                <c:pt idx="7351">
                  <c:v>7.2154599999999999E-2</c:v>
                </c:pt>
                <c:pt idx="7352">
                  <c:v>7.2100899999999996E-2</c:v>
                </c:pt>
                <c:pt idx="7353">
                  <c:v>7.23216E-2</c:v>
                </c:pt>
                <c:pt idx="7354">
                  <c:v>7.2338399999999997E-2</c:v>
                </c:pt>
                <c:pt idx="7355">
                  <c:v>7.2435899999999998E-2</c:v>
                </c:pt>
                <c:pt idx="7356">
                  <c:v>7.2568400000000005E-2</c:v>
                </c:pt>
                <c:pt idx="7357">
                  <c:v>7.2576199999999993E-2</c:v>
                </c:pt>
                <c:pt idx="7358">
                  <c:v>7.2746199999999997E-2</c:v>
                </c:pt>
                <c:pt idx="7359">
                  <c:v>7.2763099999999997E-2</c:v>
                </c:pt>
                <c:pt idx="7360">
                  <c:v>7.28578E-2</c:v>
                </c:pt>
                <c:pt idx="7361">
                  <c:v>7.2942599999999996E-2</c:v>
                </c:pt>
                <c:pt idx="7362">
                  <c:v>7.2971900000000006E-2</c:v>
                </c:pt>
                <c:pt idx="7363">
                  <c:v>7.30846E-2</c:v>
                </c:pt>
                <c:pt idx="7364">
                  <c:v>7.3136699999999999E-2</c:v>
                </c:pt>
                <c:pt idx="7365">
                  <c:v>7.3186100000000004E-2</c:v>
                </c:pt>
                <c:pt idx="7366">
                  <c:v>7.3280200000000004E-2</c:v>
                </c:pt>
                <c:pt idx="7367">
                  <c:v>7.3243500000000003E-2</c:v>
                </c:pt>
                <c:pt idx="7368">
                  <c:v>7.3405499999999999E-2</c:v>
                </c:pt>
                <c:pt idx="7369">
                  <c:v>7.3668999999999998E-2</c:v>
                </c:pt>
                <c:pt idx="7370">
                  <c:v>7.3896299999999998E-2</c:v>
                </c:pt>
                <c:pt idx="7371">
                  <c:v>7.3932999999999999E-2</c:v>
                </c:pt>
                <c:pt idx="7372">
                  <c:v>7.4121400000000004E-2</c:v>
                </c:pt>
                <c:pt idx="7373">
                  <c:v>7.42974E-2</c:v>
                </c:pt>
                <c:pt idx="7374">
                  <c:v>7.4274499999999993E-2</c:v>
                </c:pt>
                <c:pt idx="7375">
                  <c:v>7.4623300000000004E-2</c:v>
                </c:pt>
                <c:pt idx="7376">
                  <c:v>7.4508599999999994E-2</c:v>
                </c:pt>
                <c:pt idx="7377">
                  <c:v>7.4814500000000006E-2</c:v>
                </c:pt>
                <c:pt idx="7378">
                  <c:v>7.4877399999999997E-2</c:v>
                </c:pt>
                <c:pt idx="7379">
                  <c:v>7.4898000000000006E-2</c:v>
                </c:pt>
                <c:pt idx="7380">
                  <c:v>7.5244699999999998E-2</c:v>
                </c:pt>
                <c:pt idx="7381">
                  <c:v>7.5048100000000006E-2</c:v>
                </c:pt>
                <c:pt idx="7382">
                  <c:v>7.5475299999999995E-2</c:v>
                </c:pt>
                <c:pt idx="7383">
                  <c:v>7.5330499999999995E-2</c:v>
                </c:pt>
                <c:pt idx="7384">
                  <c:v>7.5526300000000005E-2</c:v>
                </c:pt>
                <c:pt idx="7385">
                  <c:v>7.5705999999999996E-2</c:v>
                </c:pt>
                <c:pt idx="7386">
                  <c:v>7.5696799999999995E-2</c:v>
                </c:pt>
                <c:pt idx="7387">
                  <c:v>7.6118099999999994E-2</c:v>
                </c:pt>
                <c:pt idx="7388">
                  <c:v>7.5932899999999998E-2</c:v>
                </c:pt>
                <c:pt idx="7389">
                  <c:v>7.6178899999999994E-2</c:v>
                </c:pt>
                <c:pt idx="7390">
                  <c:v>7.6074500000000003E-2</c:v>
                </c:pt>
                <c:pt idx="7391">
                  <c:v>7.6127899999999998E-2</c:v>
                </c:pt>
                <c:pt idx="7392">
                  <c:v>7.6236600000000002E-2</c:v>
                </c:pt>
                <c:pt idx="7393">
                  <c:v>7.6156500000000002E-2</c:v>
                </c:pt>
                <c:pt idx="7394">
                  <c:v>7.6314400000000004E-2</c:v>
                </c:pt>
                <c:pt idx="7395">
                  <c:v>7.62013E-2</c:v>
                </c:pt>
                <c:pt idx="7396">
                  <c:v>7.6284599999999994E-2</c:v>
                </c:pt>
                <c:pt idx="7397">
                  <c:v>7.6469099999999998E-2</c:v>
                </c:pt>
                <c:pt idx="7398">
                  <c:v>7.6720300000000005E-2</c:v>
                </c:pt>
                <c:pt idx="7399">
                  <c:v>7.6634800000000003E-2</c:v>
                </c:pt>
                <c:pt idx="7400">
                  <c:v>7.6914700000000003E-2</c:v>
                </c:pt>
                <c:pt idx="7401">
                  <c:v>7.6923900000000003E-2</c:v>
                </c:pt>
                <c:pt idx="7402">
                  <c:v>7.6974600000000004E-2</c:v>
                </c:pt>
                <c:pt idx="7403">
                  <c:v>7.7260300000000004E-2</c:v>
                </c:pt>
                <c:pt idx="7404">
                  <c:v>7.7059299999999997E-2</c:v>
                </c:pt>
                <c:pt idx="7405">
                  <c:v>7.7471499999999999E-2</c:v>
                </c:pt>
                <c:pt idx="7406">
                  <c:v>7.73007E-2</c:v>
                </c:pt>
                <c:pt idx="7407">
                  <c:v>7.7517600000000006E-2</c:v>
                </c:pt>
                <c:pt idx="7408">
                  <c:v>7.7648099999999998E-2</c:v>
                </c:pt>
                <c:pt idx="7409">
                  <c:v>7.7537800000000004E-2</c:v>
                </c:pt>
                <c:pt idx="7410">
                  <c:v>7.7909500000000007E-2</c:v>
                </c:pt>
                <c:pt idx="7411">
                  <c:v>7.7674900000000005E-2</c:v>
                </c:pt>
                <c:pt idx="7412">
                  <c:v>7.7999399999999997E-2</c:v>
                </c:pt>
                <c:pt idx="7413">
                  <c:v>7.7942600000000001E-2</c:v>
                </c:pt>
                <c:pt idx="7414">
                  <c:v>7.8010300000000005E-2</c:v>
                </c:pt>
                <c:pt idx="7415">
                  <c:v>7.8196199999999993E-2</c:v>
                </c:pt>
                <c:pt idx="7416">
                  <c:v>7.8079700000000002E-2</c:v>
                </c:pt>
                <c:pt idx="7417">
                  <c:v>7.8341900000000006E-2</c:v>
                </c:pt>
                <c:pt idx="7418">
                  <c:v>7.8262300000000007E-2</c:v>
                </c:pt>
                <c:pt idx="7419">
                  <c:v>7.8402100000000002E-2</c:v>
                </c:pt>
                <c:pt idx="7420">
                  <c:v>7.8451999999999994E-2</c:v>
                </c:pt>
                <c:pt idx="7421">
                  <c:v>7.8461799999999998E-2</c:v>
                </c:pt>
                <c:pt idx="7422">
                  <c:v>7.8580200000000003E-2</c:v>
                </c:pt>
                <c:pt idx="7423">
                  <c:v>7.8585799999999997E-2</c:v>
                </c:pt>
                <c:pt idx="7424">
                  <c:v>7.8652200000000005E-2</c:v>
                </c:pt>
                <c:pt idx="7425">
                  <c:v>7.87133E-2</c:v>
                </c:pt>
                <c:pt idx="7426">
                  <c:v>7.8728500000000007E-2</c:v>
                </c:pt>
                <c:pt idx="7427">
                  <c:v>7.8803999999999999E-2</c:v>
                </c:pt>
                <c:pt idx="7428">
                  <c:v>7.8851599999999994E-2</c:v>
                </c:pt>
                <c:pt idx="7429">
                  <c:v>7.8851900000000003E-2</c:v>
                </c:pt>
                <c:pt idx="7430">
                  <c:v>7.8963500000000006E-2</c:v>
                </c:pt>
                <c:pt idx="7431">
                  <c:v>7.8907400000000003E-2</c:v>
                </c:pt>
                <c:pt idx="7432">
                  <c:v>7.9030699999999995E-2</c:v>
                </c:pt>
                <c:pt idx="7433">
                  <c:v>7.9009700000000002E-2</c:v>
                </c:pt>
                <c:pt idx="7434">
                  <c:v>7.9042100000000004E-2</c:v>
                </c:pt>
                <c:pt idx="7435">
                  <c:v>7.9115400000000002E-2</c:v>
                </c:pt>
                <c:pt idx="7436">
                  <c:v>7.9053100000000001E-2</c:v>
                </c:pt>
                <c:pt idx="7437">
                  <c:v>7.9192799999999994E-2</c:v>
                </c:pt>
                <c:pt idx="7438">
                  <c:v>7.9110600000000003E-2</c:v>
                </c:pt>
                <c:pt idx="7439">
                  <c:v>7.9211199999999996E-2</c:v>
                </c:pt>
                <c:pt idx="7440">
                  <c:v>7.9191300000000006E-2</c:v>
                </c:pt>
                <c:pt idx="7441">
                  <c:v>7.92022E-2</c:v>
                </c:pt>
                <c:pt idx="7442">
                  <c:v>7.9262200000000005E-2</c:v>
                </c:pt>
                <c:pt idx="7443">
                  <c:v>7.9206700000000005E-2</c:v>
                </c:pt>
                <c:pt idx="7444">
                  <c:v>7.9287999999999997E-2</c:v>
                </c:pt>
                <c:pt idx="7445">
                  <c:v>7.9231700000000002E-2</c:v>
                </c:pt>
                <c:pt idx="7446">
                  <c:v>7.9286400000000007E-2</c:v>
                </c:pt>
                <c:pt idx="7447">
                  <c:v>7.92683E-2</c:v>
                </c:pt>
                <c:pt idx="7448">
                  <c:v>7.92828E-2</c:v>
                </c:pt>
                <c:pt idx="7449">
                  <c:v>7.9287899999999994E-2</c:v>
                </c:pt>
                <c:pt idx="7450">
                  <c:v>7.9280600000000007E-2</c:v>
                </c:pt>
                <c:pt idx="7451">
                  <c:v>7.9287999999999997E-2</c:v>
                </c:pt>
                <c:pt idx="7452">
                  <c:v>7.9271300000000003E-2</c:v>
                </c:pt>
                <c:pt idx="7453">
                  <c:v>7.9279699999999995E-2</c:v>
                </c:pt>
                <c:pt idx="7454">
                  <c:v>7.9246399999999995E-2</c:v>
                </c:pt>
                <c:pt idx="7455">
                  <c:v>7.9268900000000003E-2</c:v>
                </c:pt>
                <c:pt idx="7456">
                  <c:v>7.9217800000000005E-2</c:v>
                </c:pt>
                <c:pt idx="7457">
                  <c:v>7.92495E-2</c:v>
                </c:pt>
                <c:pt idx="7458">
                  <c:v>7.9199400000000003E-2</c:v>
                </c:pt>
                <c:pt idx="7459">
                  <c:v>7.9209399999999999E-2</c:v>
                </c:pt>
                <c:pt idx="7460">
                  <c:v>7.9186099999999995E-2</c:v>
                </c:pt>
                <c:pt idx="7461">
                  <c:v>7.9146099999999997E-2</c:v>
                </c:pt>
                <c:pt idx="7462">
                  <c:v>7.9161400000000007E-2</c:v>
                </c:pt>
                <c:pt idx="7463">
                  <c:v>7.9081299999999993E-2</c:v>
                </c:pt>
                <c:pt idx="7464">
                  <c:v>7.9115099999999994E-2</c:v>
                </c:pt>
                <c:pt idx="7465">
                  <c:v>7.90299E-2</c:v>
                </c:pt>
                <c:pt idx="7466">
                  <c:v>7.9045199999999996E-2</c:v>
                </c:pt>
                <c:pt idx="7467">
                  <c:v>7.8992199999999999E-2</c:v>
                </c:pt>
                <c:pt idx="7468">
                  <c:v>7.8966900000000007E-2</c:v>
                </c:pt>
                <c:pt idx="7469">
                  <c:v>7.8951900000000005E-2</c:v>
                </c:pt>
                <c:pt idx="7470">
                  <c:v>7.8879000000000005E-2</c:v>
                </c:pt>
                <c:pt idx="7471">
                  <c:v>7.8885300000000005E-2</c:v>
                </c:pt>
                <c:pt idx="7472">
                  <c:v>7.8791100000000003E-2</c:v>
                </c:pt>
                <c:pt idx="7473">
                  <c:v>7.8803600000000001E-2</c:v>
                </c:pt>
                <c:pt idx="7474">
                  <c:v>7.8710699999999995E-2</c:v>
                </c:pt>
                <c:pt idx="7475">
                  <c:v>7.8702300000000003E-2</c:v>
                </c:pt>
                <c:pt idx="7476">
                  <c:v>7.8633099999999997E-2</c:v>
                </c:pt>
                <c:pt idx="7477">
                  <c:v>7.8593700000000002E-2</c:v>
                </c:pt>
                <c:pt idx="7478">
                  <c:v>7.8566999999999998E-2</c:v>
                </c:pt>
                <c:pt idx="7479">
                  <c:v>7.8476900000000002E-2</c:v>
                </c:pt>
                <c:pt idx="7480">
                  <c:v>7.8477500000000006E-2</c:v>
                </c:pt>
                <c:pt idx="7481">
                  <c:v>7.8350600000000006E-2</c:v>
                </c:pt>
                <c:pt idx="7482">
                  <c:v>7.8364400000000001E-2</c:v>
                </c:pt>
                <c:pt idx="7483">
                  <c:v>7.8246099999999999E-2</c:v>
                </c:pt>
                <c:pt idx="7484">
                  <c:v>7.8224799999999997E-2</c:v>
                </c:pt>
                <c:pt idx="7485">
                  <c:v>7.8150300000000006E-2</c:v>
                </c:pt>
                <c:pt idx="7486">
                  <c:v>7.8067300000000006E-2</c:v>
                </c:pt>
                <c:pt idx="7487">
                  <c:v>7.8058000000000002E-2</c:v>
                </c:pt>
                <c:pt idx="7488">
                  <c:v>7.7922199999999997E-2</c:v>
                </c:pt>
                <c:pt idx="7489">
                  <c:v>7.7936099999999994E-2</c:v>
                </c:pt>
                <c:pt idx="7490">
                  <c:v>7.7786499999999995E-2</c:v>
                </c:pt>
                <c:pt idx="7491">
                  <c:v>7.7774599999999999E-2</c:v>
                </c:pt>
                <c:pt idx="7492">
                  <c:v>7.7671299999999999E-2</c:v>
                </c:pt>
                <c:pt idx="7493">
                  <c:v>7.7596899999999996E-2</c:v>
                </c:pt>
                <c:pt idx="7494">
                  <c:v>7.7549199999999999E-2</c:v>
                </c:pt>
                <c:pt idx="7495">
                  <c:v>7.7415600000000001E-2</c:v>
                </c:pt>
                <c:pt idx="7496">
                  <c:v>7.7406199999999994E-2</c:v>
                </c:pt>
                <c:pt idx="7497">
                  <c:v>7.7259800000000003E-2</c:v>
                </c:pt>
                <c:pt idx="7498">
                  <c:v>7.7241500000000005E-2</c:v>
                </c:pt>
                <c:pt idx="7499">
                  <c:v>7.7112299999999995E-2</c:v>
                </c:pt>
                <c:pt idx="7500">
                  <c:v>7.7051499999999995E-2</c:v>
                </c:pt>
                <c:pt idx="7501">
                  <c:v>7.6961799999999997E-2</c:v>
                </c:pt>
                <c:pt idx="7502">
                  <c:v>7.6857700000000001E-2</c:v>
                </c:pt>
                <c:pt idx="7503">
                  <c:v>7.6800400000000005E-2</c:v>
                </c:pt>
                <c:pt idx="7504">
                  <c:v>7.6661000000000007E-2</c:v>
                </c:pt>
                <c:pt idx="7505">
                  <c:v>7.6621599999999998E-2</c:v>
                </c:pt>
                <c:pt idx="7506">
                  <c:v>7.6473399999999997E-2</c:v>
                </c:pt>
                <c:pt idx="7507">
                  <c:v>7.6433100000000004E-2</c:v>
                </c:pt>
                <c:pt idx="7508">
                  <c:v>7.6296299999999997E-2</c:v>
                </c:pt>
                <c:pt idx="7509">
                  <c:v>7.6224200000000006E-2</c:v>
                </c:pt>
                <c:pt idx="7510">
                  <c:v>7.6120900000000005E-2</c:v>
                </c:pt>
                <c:pt idx="7511">
                  <c:v>7.5998800000000005E-2</c:v>
                </c:pt>
                <c:pt idx="7512">
                  <c:v>7.5938699999999998E-2</c:v>
                </c:pt>
                <c:pt idx="7513">
                  <c:v>7.5771699999999997E-2</c:v>
                </c:pt>
                <c:pt idx="7514">
                  <c:v>7.5735499999999997E-2</c:v>
                </c:pt>
                <c:pt idx="7515">
                  <c:v>7.5560500000000003E-2</c:v>
                </c:pt>
                <c:pt idx="7516">
                  <c:v>7.5507400000000002E-2</c:v>
                </c:pt>
                <c:pt idx="7517">
                  <c:v>7.5370500000000007E-2</c:v>
                </c:pt>
                <c:pt idx="7518">
                  <c:v>7.5261700000000001E-2</c:v>
                </c:pt>
                <c:pt idx="7519">
                  <c:v>7.5181899999999996E-2</c:v>
                </c:pt>
                <c:pt idx="7520">
                  <c:v>7.5012300000000004E-2</c:v>
                </c:pt>
                <c:pt idx="7521">
                  <c:v>7.4965699999999996E-2</c:v>
                </c:pt>
                <c:pt idx="7522">
                  <c:v>7.4775499999999995E-2</c:v>
                </c:pt>
                <c:pt idx="7523">
                  <c:v>7.4717599999999995E-2</c:v>
                </c:pt>
                <c:pt idx="7524">
                  <c:v>7.4557799999999994E-2</c:v>
                </c:pt>
                <c:pt idx="7525">
                  <c:v>7.4449799999999997E-2</c:v>
                </c:pt>
                <c:pt idx="7526">
                  <c:v>7.4342500000000006E-2</c:v>
                </c:pt>
                <c:pt idx="7527">
                  <c:v>7.4185799999999996E-2</c:v>
                </c:pt>
                <c:pt idx="7528">
                  <c:v>7.4116399999999999E-2</c:v>
                </c:pt>
                <c:pt idx="7529">
                  <c:v>7.39369E-2</c:v>
                </c:pt>
                <c:pt idx="7530">
                  <c:v>7.3859099999999997E-2</c:v>
                </c:pt>
                <c:pt idx="7531">
                  <c:v>7.3688500000000004E-2</c:v>
                </c:pt>
                <c:pt idx="7532">
                  <c:v>7.3580699999999999E-2</c:v>
                </c:pt>
                <c:pt idx="7533">
                  <c:v>7.34432E-2</c:v>
                </c:pt>
                <c:pt idx="7534">
                  <c:v>7.3300799999999999E-2</c:v>
                </c:pt>
                <c:pt idx="7535">
                  <c:v>7.31874E-2</c:v>
                </c:pt>
                <c:pt idx="7536">
                  <c:v>7.3023599999999994E-2</c:v>
                </c:pt>
                <c:pt idx="7537">
                  <c:v>7.2926199999999997E-2</c:v>
                </c:pt>
                <c:pt idx="7538">
                  <c:v>7.2759599999999994E-2</c:v>
                </c:pt>
                <c:pt idx="7539">
                  <c:v>7.2653400000000007E-2</c:v>
                </c:pt>
                <c:pt idx="7540">
                  <c:v>7.24852E-2</c:v>
                </c:pt>
                <c:pt idx="7541">
                  <c:v>7.23583E-2</c:v>
                </c:pt>
                <c:pt idx="7542">
                  <c:v>7.2209700000000002E-2</c:v>
                </c:pt>
                <c:pt idx="7543">
                  <c:v>7.2060399999999997E-2</c:v>
                </c:pt>
                <c:pt idx="7544">
                  <c:v>7.1932899999999994E-2</c:v>
                </c:pt>
                <c:pt idx="7545">
                  <c:v>7.1757299999999996E-2</c:v>
                </c:pt>
                <c:pt idx="7546">
                  <c:v>7.1646899999999999E-2</c:v>
                </c:pt>
                <c:pt idx="7547">
                  <c:v>7.1466500000000002E-2</c:v>
                </c:pt>
                <c:pt idx="7548">
                  <c:v>7.1352100000000002E-2</c:v>
                </c:pt>
                <c:pt idx="7549">
                  <c:v>7.1179999999999993E-2</c:v>
                </c:pt>
                <c:pt idx="7550">
                  <c:v>7.1033499999999999E-2</c:v>
                </c:pt>
                <c:pt idx="7551">
                  <c:v>7.0887800000000001E-2</c:v>
                </c:pt>
                <c:pt idx="7552">
                  <c:v>7.0713200000000004E-2</c:v>
                </c:pt>
                <c:pt idx="7553">
                  <c:v>7.0587999999999998E-2</c:v>
                </c:pt>
                <c:pt idx="7554">
                  <c:v>7.0396700000000006E-2</c:v>
                </c:pt>
                <c:pt idx="7555">
                  <c:v>7.02681E-2</c:v>
                </c:pt>
                <c:pt idx="7556">
                  <c:v>7.0089200000000004E-2</c:v>
                </c:pt>
                <c:pt idx="7557">
                  <c:v>6.9943699999999998E-2</c:v>
                </c:pt>
                <c:pt idx="7558">
                  <c:v>6.9785399999999997E-2</c:v>
                </c:pt>
                <c:pt idx="7559">
                  <c:v>6.96127E-2</c:v>
                </c:pt>
                <c:pt idx="7560">
                  <c:v>6.9465899999999997E-2</c:v>
                </c:pt>
                <c:pt idx="7561">
                  <c:v>6.9281800000000004E-2</c:v>
                </c:pt>
                <c:pt idx="7562">
                  <c:v>6.9135100000000005E-2</c:v>
                </c:pt>
                <c:pt idx="7563">
                  <c:v>6.89525E-2</c:v>
                </c:pt>
                <c:pt idx="7564">
                  <c:v>6.8793499999999994E-2</c:v>
                </c:pt>
                <c:pt idx="7565">
                  <c:v>6.8619600000000003E-2</c:v>
                </c:pt>
                <c:pt idx="7566">
                  <c:v>6.8452200000000005E-2</c:v>
                </c:pt>
                <c:pt idx="7567">
                  <c:v>6.82865E-2</c:v>
                </c:pt>
                <c:pt idx="7568">
                  <c:v>6.8111599999999994E-2</c:v>
                </c:pt>
                <c:pt idx="7569">
                  <c:v>6.7945900000000004E-2</c:v>
                </c:pt>
                <c:pt idx="7570">
                  <c:v>6.77648E-2</c:v>
                </c:pt>
                <c:pt idx="7571">
                  <c:v>6.7597199999999996E-2</c:v>
                </c:pt>
                <c:pt idx="7572">
                  <c:v>6.7411799999999994E-2</c:v>
                </c:pt>
                <c:pt idx="7573">
                  <c:v>6.7241499999999996E-2</c:v>
                </c:pt>
                <c:pt idx="7574">
                  <c:v>6.7055600000000007E-2</c:v>
                </c:pt>
                <c:pt idx="7575">
                  <c:v>6.6881099999999999E-2</c:v>
                </c:pt>
                <c:pt idx="7576">
                  <c:v>6.6700700000000002E-2</c:v>
                </c:pt>
                <c:pt idx="7577">
                  <c:v>6.6519499999999995E-2</c:v>
                </c:pt>
                <c:pt idx="7578">
                  <c:v>6.6345100000000004E-2</c:v>
                </c:pt>
                <c:pt idx="7579">
                  <c:v>6.6156199999999998E-2</c:v>
                </c:pt>
                <c:pt idx="7580">
                  <c:v>6.5979899999999994E-2</c:v>
                </c:pt>
                <c:pt idx="7581">
                  <c:v>6.5786200000000003E-2</c:v>
                </c:pt>
                <c:pt idx="7582">
                  <c:v>6.5603800000000004E-2</c:v>
                </c:pt>
                <c:pt idx="7583">
                  <c:v>6.5413700000000005E-2</c:v>
                </c:pt>
                <c:pt idx="7584">
                  <c:v>6.5225599999999995E-2</c:v>
                </c:pt>
                <c:pt idx="7585">
                  <c:v>6.5037200000000003E-2</c:v>
                </c:pt>
                <c:pt idx="7586">
                  <c:v>6.4847000000000002E-2</c:v>
                </c:pt>
                <c:pt idx="7587">
                  <c:v>6.46587E-2</c:v>
                </c:pt>
                <c:pt idx="7588">
                  <c:v>6.4471700000000007E-2</c:v>
                </c:pt>
                <c:pt idx="7589">
                  <c:v>6.4279199999999995E-2</c:v>
                </c:pt>
                <c:pt idx="7590">
                  <c:v>6.4085000000000003E-2</c:v>
                </c:pt>
                <c:pt idx="7591">
                  <c:v>6.3889699999999994E-2</c:v>
                </c:pt>
                <c:pt idx="7592">
                  <c:v>6.3687800000000003E-2</c:v>
                </c:pt>
                <c:pt idx="7593">
                  <c:v>6.3500000000000001E-2</c:v>
                </c:pt>
                <c:pt idx="7594">
                  <c:v>6.3290299999999994E-2</c:v>
                </c:pt>
                <c:pt idx="7595">
                  <c:v>6.3102800000000001E-2</c:v>
                </c:pt>
                <c:pt idx="7596">
                  <c:v>6.2895000000000006E-2</c:v>
                </c:pt>
                <c:pt idx="7597">
                  <c:v>6.2703300000000003E-2</c:v>
                </c:pt>
                <c:pt idx="7598">
                  <c:v>6.2509899999999993E-2</c:v>
                </c:pt>
                <c:pt idx="7599">
                  <c:v>6.2298800000000001E-2</c:v>
                </c:pt>
                <c:pt idx="7600">
                  <c:v>6.2109699999999997E-2</c:v>
                </c:pt>
                <c:pt idx="7601">
                  <c:v>6.1885000000000003E-2</c:v>
                </c:pt>
                <c:pt idx="7602">
                  <c:v>6.1697700000000001E-2</c:v>
                </c:pt>
                <c:pt idx="7603">
                  <c:v>6.1479300000000001E-2</c:v>
                </c:pt>
                <c:pt idx="7604">
                  <c:v>6.1278300000000001E-2</c:v>
                </c:pt>
                <c:pt idx="7605">
                  <c:v>6.1073099999999998E-2</c:v>
                </c:pt>
                <c:pt idx="7606">
                  <c:v>6.0857099999999997E-2</c:v>
                </c:pt>
                <c:pt idx="7607">
                  <c:v>6.0668E-2</c:v>
                </c:pt>
                <c:pt idx="7608">
                  <c:v>6.0443900000000002E-2</c:v>
                </c:pt>
                <c:pt idx="7609">
                  <c:v>6.0250600000000001E-2</c:v>
                </c:pt>
                <c:pt idx="7610">
                  <c:v>6.0024399999999999E-2</c:v>
                </c:pt>
                <c:pt idx="7611">
                  <c:v>5.98203E-2</c:v>
                </c:pt>
                <c:pt idx="7612">
                  <c:v>5.9606199999999998E-2</c:v>
                </c:pt>
                <c:pt idx="7613">
                  <c:v>5.9389600000000001E-2</c:v>
                </c:pt>
                <c:pt idx="7614">
                  <c:v>5.9181600000000001E-2</c:v>
                </c:pt>
                <c:pt idx="7615">
                  <c:v>5.8955399999999998E-2</c:v>
                </c:pt>
                <c:pt idx="7616">
                  <c:v>5.8753199999999998E-2</c:v>
                </c:pt>
                <c:pt idx="7617">
                  <c:v>5.8527799999999998E-2</c:v>
                </c:pt>
                <c:pt idx="7618">
                  <c:v>5.8324000000000001E-2</c:v>
                </c:pt>
                <c:pt idx="7619">
                  <c:v>5.8096299999999997E-2</c:v>
                </c:pt>
                <c:pt idx="7620">
                  <c:v>5.7884999999999999E-2</c:v>
                </c:pt>
                <c:pt idx="7621">
                  <c:v>5.7660799999999998E-2</c:v>
                </c:pt>
                <c:pt idx="7622">
                  <c:v>5.7440900000000003E-2</c:v>
                </c:pt>
                <c:pt idx="7623">
                  <c:v>5.7223400000000001E-2</c:v>
                </c:pt>
                <c:pt idx="7624">
                  <c:v>5.6989999999999999E-2</c:v>
                </c:pt>
                <c:pt idx="7625">
                  <c:v>5.6782199999999998E-2</c:v>
                </c:pt>
                <c:pt idx="7626">
                  <c:v>5.6542000000000002E-2</c:v>
                </c:pt>
                <c:pt idx="7627">
                  <c:v>5.6339500000000001E-2</c:v>
                </c:pt>
                <c:pt idx="7628">
                  <c:v>5.6100400000000002E-2</c:v>
                </c:pt>
                <c:pt idx="7629">
                  <c:v>5.5886100000000001E-2</c:v>
                </c:pt>
                <c:pt idx="7630">
                  <c:v>5.5659E-2</c:v>
                </c:pt>
                <c:pt idx="7631">
                  <c:v>5.5423199999999999E-2</c:v>
                </c:pt>
                <c:pt idx="7632">
                  <c:v>5.5211700000000002E-2</c:v>
                </c:pt>
                <c:pt idx="7633">
                  <c:v>5.4959000000000001E-2</c:v>
                </c:pt>
                <c:pt idx="7634">
                  <c:v>5.4753499999999997E-2</c:v>
                </c:pt>
                <c:pt idx="7635">
                  <c:v>5.4501800000000003E-2</c:v>
                </c:pt>
                <c:pt idx="7636">
                  <c:v>5.4286800000000003E-2</c:v>
                </c:pt>
                <c:pt idx="7637">
                  <c:v>5.4052500000000003E-2</c:v>
                </c:pt>
                <c:pt idx="7638">
                  <c:v>5.38176E-2</c:v>
                </c:pt>
                <c:pt idx="7639">
                  <c:v>5.3601599999999999E-2</c:v>
                </c:pt>
                <c:pt idx="7640">
                  <c:v>5.3348199999999998E-2</c:v>
                </c:pt>
                <c:pt idx="7641">
                  <c:v>5.31359E-2</c:v>
                </c:pt>
                <c:pt idx="7642">
                  <c:v>5.2878500000000002E-2</c:v>
                </c:pt>
                <c:pt idx="7643">
                  <c:v>5.2656300000000003E-2</c:v>
                </c:pt>
                <c:pt idx="7644">
                  <c:v>5.2409900000000002E-2</c:v>
                </c:pt>
                <c:pt idx="7645">
                  <c:v>5.2171799999999997E-2</c:v>
                </c:pt>
                <c:pt idx="7646">
                  <c:v>5.1941300000000003E-2</c:v>
                </c:pt>
                <c:pt idx="7647">
                  <c:v>5.1691800000000003E-2</c:v>
                </c:pt>
                <c:pt idx="7648">
                  <c:v>5.1471500000000003E-2</c:v>
                </c:pt>
                <c:pt idx="7649">
                  <c:v>5.1216200000000003E-2</c:v>
                </c:pt>
                <c:pt idx="7650">
                  <c:v>5.0990099999999997E-2</c:v>
                </c:pt>
                <c:pt idx="7651">
                  <c:v>5.0734700000000001E-2</c:v>
                </c:pt>
                <c:pt idx="7652">
                  <c:v>5.0498399999999999E-2</c:v>
                </c:pt>
                <c:pt idx="7653">
                  <c:v>5.0252199999999997E-2</c:v>
                </c:pt>
                <c:pt idx="7654">
                  <c:v>5.0004E-2</c:v>
                </c:pt>
                <c:pt idx="7655">
                  <c:v>4.9767499999999999E-2</c:v>
                </c:pt>
                <c:pt idx="7656">
                  <c:v>4.95115E-2</c:v>
                </c:pt>
                <c:pt idx="7657">
                  <c:v>4.9284599999999998E-2</c:v>
                </c:pt>
                <c:pt idx="7658">
                  <c:v>4.9027899999999999E-2</c:v>
                </c:pt>
                <c:pt idx="7659">
                  <c:v>4.8796300000000001E-2</c:v>
                </c:pt>
                <c:pt idx="7660">
                  <c:v>4.8538499999999998E-2</c:v>
                </c:pt>
                <c:pt idx="7661">
                  <c:v>4.8293299999999997E-2</c:v>
                </c:pt>
                <c:pt idx="7662">
                  <c:v>4.8045400000000002E-2</c:v>
                </c:pt>
                <c:pt idx="7663">
                  <c:v>4.7787799999999998E-2</c:v>
                </c:pt>
                <c:pt idx="7664">
                  <c:v>4.75497E-2</c:v>
                </c:pt>
                <c:pt idx="7665">
                  <c:v>4.7284300000000001E-2</c:v>
                </c:pt>
                <c:pt idx="7666">
                  <c:v>4.70509E-2</c:v>
                </c:pt>
                <c:pt idx="7667">
                  <c:v>4.6790499999999999E-2</c:v>
                </c:pt>
                <c:pt idx="7668">
                  <c:v>4.6550399999999999E-2</c:v>
                </c:pt>
                <c:pt idx="7669">
                  <c:v>4.62966E-2</c:v>
                </c:pt>
                <c:pt idx="7670">
                  <c:v>4.60396E-2</c:v>
                </c:pt>
                <c:pt idx="7671">
                  <c:v>4.5794099999999997E-2</c:v>
                </c:pt>
                <c:pt idx="7672">
                  <c:v>4.5527499999999999E-2</c:v>
                </c:pt>
                <c:pt idx="7673">
                  <c:v>4.5285100000000002E-2</c:v>
                </c:pt>
                <c:pt idx="7674">
                  <c:v>4.5017300000000003E-2</c:v>
                </c:pt>
                <c:pt idx="7675">
                  <c:v>4.4770400000000002E-2</c:v>
                </c:pt>
                <c:pt idx="7676">
                  <c:v>4.4511299999999997E-2</c:v>
                </c:pt>
                <c:pt idx="7677">
                  <c:v>4.4258400000000003E-2</c:v>
                </c:pt>
                <c:pt idx="7678">
                  <c:v>4.40071E-2</c:v>
                </c:pt>
                <c:pt idx="7679">
                  <c:v>4.3744900000000003E-2</c:v>
                </c:pt>
                <c:pt idx="7680">
                  <c:v>4.3494999999999999E-2</c:v>
                </c:pt>
                <c:pt idx="7681">
                  <c:v>4.3225899999999998E-2</c:v>
                </c:pt>
                <c:pt idx="7682">
                  <c:v>4.2973200000000003E-2</c:v>
                </c:pt>
                <c:pt idx="7683">
                  <c:v>4.2703400000000002E-2</c:v>
                </c:pt>
                <c:pt idx="7684">
                  <c:v>4.2446600000000001E-2</c:v>
                </c:pt>
                <c:pt idx="7685">
                  <c:v>4.2182699999999997E-2</c:v>
                </c:pt>
                <c:pt idx="7686">
                  <c:v>4.1921300000000002E-2</c:v>
                </c:pt>
                <c:pt idx="7687">
                  <c:v>4.1665800000000003E-2</c:v>
                </c:pt>
                <c:pt idx="7688">
                  <c:v>4.13981E-2</c:v>
                </c:pt>
                <c:pt idx="7689">
                  <c:v>4.1145800000000003E-2</c:v>
                </c:pt>
                <c:pt idx="7690">
                  <c:v>4.0872699999999998E-2</c:v>
                </c:pt>
                <c:pt idx="7691">
                  <c:v>4.0615499999999999E-2</c:v>
                </c:pt>
                <c:pt idx="7692">
                  <c:v>4.0343700000000003E-2</c:v>
                </c:pt>
                <c:pt idx="7693">
                  <c:v>4.0078599999999999E-2</c:v>
                </c:pt>
                <c:pt idx="7694">
                  <c:v>3.9815200000000002E-2</c:v>
                </c:pt>
                <c:pt idx="7695">
                  <c:v>3.9543000000000002E-2</c:v>
                </c:pt>
                <c:pt idx="7696">
                  <c:v>3.9286700000000001E-2</c:v>
                </c:pt>
                <c:pt idx="7697">
                  <c:v>3.9012900000000003E-2</c:v>
                </c:pt>
                <c:pt idx="7698">
                  <c:v>3.8755999999999999E-2</c:v>
                </c:pt>
                <c:pt idx="7699">
                  <c:v>3.8485800000000001E-2</c:v>
                </c:pt>
                <c:pt idx="7700">
                  <c:v>3.8218000000000002E-2</c:v>
                </c:pt>
                <c:pt idx="7701">
                  <c:v>3.7950900000000003E-2</c:v>
                </c:pt>
                <c:pt idx="7702">
                  <c:v>3.76745E-2</c:v>
                </c:pt>
                <c:pt idx="7703">
                  <c:v>3.7411300000000001E-2</c:v>
                </c:pt>
                <c:pt idx="7704">
                  <c:v>3.7135099999999997E-2</c:v>
                </c:pt>
                <c:pt idx="7705">
                  <c:v>3.6869300000000001E-2</c:v>
                </c:pt>
                <c:pt idx="7706">
                  <c:v>3.6598800000000001E-2</c:v>
                </c:pt>
                <c:pt idx="7707">
                  <c:v>3.6329199999999999E-2</c:v>
                </c:pt>
                <c:pt idx="7708">
                  <c:v>3.60655E-2</c:v>
                </c:pt>
                <c:pt idx="7709">
                  <c:v>3.5790700000000002E-2</c:v>
                </c:pt>
                <c:pt idx="7710">
                  <c:v>3.5521499999999998E-2</c:v>
                </c:pt>
                <c:pt idx="7711">
                  <c:v>3.5244999999999999E-2</c:v>
                </c:pt>
                <c:pt idx="7712">
                  <c:v>3.4974100000000001E-2</c:v>
                </c:pt>
                <c:pt idx="7713">
                  <c:v>3.4703299999999999E-2</c:v>
                </c:pt>
                <c:pt idx="7714">
                  <c:v>3.4419699999999998E-2</c:v>
                </c:pt>
                <c:pt idx="7715">
                  <c:v>3.41406E-2</c:v>
                </c:pt>
                <c:pt idx="7716">
                  <c:v>3.38771E-2</c:v>
                </c:pt>
                <c:pt idx="7717">
                  <c:v>3.3652799999999997E-2</c:v>
                </c:pt>
                <c:pt idx="7718">
                  <c:v>3.3428100000000002E-2</c:v>
                </c:pt>
                <c:pt idx="7719">
                  <c:v>3.3155200000000003E-2</c:v>
                </c:pt>
                <c:pt idx="7720">
                  <c:v>3.2842099999999999E-2</c:v>
                </c:pt>
                <c:pt idx="7721">
                  <c:v>3.25137E-2</c:v>
                </c:pt>
                <c:pt idx="7722">
                  <c:v>3.2201E-2</c:v>
                </c:pt>
                <c:pt idx="7723">
                  <c:v>3.1892999999999998E-2</c:v>
                </c:pt>
                <c:pt idx="7724">
                  <c:v>3.1582100000000002E-2</c:v>
                </c:pt>
                <c:pt idx="7725">
                  <c:v>3.1271399999999998E-2</c:v>
                </c:pt>
                <c:pt idx="7726">
                  <c:v>3.0959500000000001E-2</c:v>
                </c:pt>
                <c:pt idx="7727">
                  <c:v>3.0651100000000001E-2</c:v>
                </c:pt>
                <c:pt idx="7728">
                  <c:v>3.0341699999999999E-2</c:v>
                </c:pt>
                <c:pt idx="7729">
                  <c:v>3.0028300000000001E-2</c:v>
                </c:pt>
                <c:pt idx="7730">
                  <c:v>2.9714000000000001E-2</c:v>
                </c:pt>
                <c:pt idx="7731">
                  <c:v>2.93998E-2</c:v>
                </c:pt>
                <c:pt idx="7732">
                  <c:v>2.9083600000000001E-2</c:v>
                </c:pt>
                <c:pt idx="7733">
                  <c:v>2.8772099999999998E-2</c:v>
                </c:pt>
                <c:pt idx="7734">
                  <c:v>2.8454699999999999E-2</c:v>
                </c:pt>
                <c:pt idx="7735">
                  <c:v>2.81438E-2</c:v>
                </c:pt>
                <c:pt idx="7736">
                  <c:v>2.78307E-2</c:v>
                </c:pt>
                <c:pt idx="7737">
                  <c:v>2.7517699999999999E-2</c:v>
                </c:pt>
                <c:pt idx="7738">
                  <c:v>2.72085E-2</c:v>
                </c:pt>
                <c:pt idx="7739">
                  <c:v>2.6887500000000002E-2</c:v>
                </c:pt>
                <c:pt idx="7740">
                  <c:v>2.6578000000000001E-2</c:v>
                </c:pt>
                <c:pt idx="7741">
                  <c:v>2.6255199999999999E-2</c:v>
                </c:pt>
                <c:pt idx="7742">
                  <c:v>2.5942400000000001E-2</c:v>
                </c:pt>
                <c:pt idx="7743">
                  <c:v>2.5624899999999999E-2</c:v>
                </c:pt>
                <c:pt idx="7744">
                  <c:v>2.53057E-2</c:v>
                </c:pt>
                <c:pt idx="7745">
                  <c:v>2.4996500000000001E-2</c:v>
                </c:pt>
                <c:pt idx="7746">
                  <c:v>2.4673899999999999E-2</c:v>
                </c:pt>
                <c:pt idx="7747">
                  <c:v>2.43682E-2</c:v>
                </c:pt>
                <c:pt idx="7748">
                  <c:v>2.40456E-2</c:v>
                </c:pt>
                <c:pt idx="7749">
                  <c:v>2.3733600000000001E-2</c:v>
                </c:pt>
                <c:pt idx="7750">
                  <c:v>2.3415200000000001E-2</c:v>
                </c:pt>
                <c:pt idx="7751">
                  <c:v>2.3093599999999999E-2</c:v>
                </c:pt>
                <c:pt idx="7752">
                  <c:v>2.2781099999999999E-2</c:v>
                </c:pt>
                <c:pt idx="7753">
                  <c:v>2.2454600000000002E-2</c:v>
                </c:pt>
                <c:pt idx="7754">
                  <c:v>2.2144899999999999E-2</c:v>
                </c:pt>
                <c:pt idx="7755">
                  <c:v>2.1820099999999999E-2</c:v>
                </c:pt>
                <c:pt idx="7756">
                  <c:v>2.1508300000000001E-2</c:v>
                </c:pt>
                <c:pt idx="7757">
                  <c:v>2.11919E-2</c:v>
                </c:pt>
                <c:pt idx="7758">
                  <c:v>2.0877300000000001E-2</c:v>
                </c:pt>
                <c:pt idx="7759">
                  <c:v>2.05626E-2</c:v>
                </c:pt>
                <c:pt idx="7760">
                  <c:v>2.02274E-2</c:v>
                </c:pt>
                <c:pt idx="7761">
                  <c:v>1.99096E-2</c:v>
                </c:pt>
                <c:pt idx="7762">
                  <c:v>1.96817E-2</c:v>
                </c:pt>
                <c:pt idx="7763">
                  <c:v>1.9453399999999999E-2</c:v>
                </c:pt>
                <c:pt idx="7764">
                  <c:v>1.9100800000000001E-2</c:v>
                </c:pt>
                <c:pt idx="7765">
                  <c:v>1.8948599999999999E-2</c:v>
                </c:pt>
                <c:pt idx="7766">
                  <c:v>1.86792E-2</c:v>
                </c:pt>
                <c:pt idx="7767">
                  <c:v>1.8383199999999999E-2</c:v>
                </c:pt>
                <c:pt idx="7768">
                  <c:v>1.8153800000000001E-2</c:v>
                </c:pt>
                <c:pt idx="7769">
                  <c:v>1.77018E-2</c:v>
                </c:pt>
                <c:pt idx="7770">
                  <c:v>1.75167E-2</c:v>
                </c:pt>
                <c:pt idx="7771">
                  <c:v>1.7109900000000001E-2</c:v>
                </c:pt>
                <c:pt idx="7772">
                  <c:v>1.6826000000000001E-2</c:v>
                </c:pt>
                <c:pt idx="7773">
                  <c:v>1.65592E-2</c:v>
                </c:pt>
                <c:pt idx="7774">
                  <c:v>1.6128099999999999E-2</c:v>
                </c:pt>
                <c:pt idx="7775">
                  <c:v>1.59679E-2</c:v>
                </c:pt>
                <c:pt idx="7776">
                  <c:v>1.55059E-2</c:v>
                </c:pt>
                <c:pt idx="7777">
                  <c:v>1.5302400000000001E-2</c:v>
                </c:pt>
                <c:pt idx="7778">
                  <c:v>1.49515E-2</c:v>
                </c:pt>
                <c:pt idx="7779">
                  <c:v>1.4601599999999999E-2</c:v>
                </c:pt>
                <c:pt idx="7780">
                  <c:v>1.43838E-2</c:v>
                </c:pt>
                <c:pt idx="7781">
                  <c:v>1.3937099999999999E-2</c:v>
                </c:pt>
                <c:pt idx="7782">
                  <c:v>1.3749000000000001E-2</c:v>
                </c:pt>
                <c:pt idx="7783">
                  <c:v>1.33399E-2</c:v>
                </c:pt>
                <c:pt idx="7784">
                  <c:v>1.3066700000000001E-2</c:v>
                </c:pt>
                <c:pt idx="7785">
                  <c:v>1.2768E-2</c:v>
                </c:pt>
                <c:pt idx="7786">
                  <c:v>1.23984E-2</c:v>
                </c:pt>
                <c:pt idx="7787">
                  <c:v>1.21642E-2</c:v>
                </c:pt>
                <c:pt idx="7788">
                  <c:v>1.1778E-2</c:v>
                </c:pt>
                <c:pt idx="7789">
                  <c:v>1.1513499999999999E-2</c:v>
                </c:pt>
                <c:pt idx="7790">
                  <c:v>1.11795E-2</c:v>
                </c:pt>
                <c:pt idx="7791">
                  <c:v>1.08529E-2</c:v>
                </c:pt>
                <c:pt idx="7792">
                  <c:v>1.0564499999999999E-2</c:v>
                </c:pt>
                <c:pt idx="7793">
                  <c:v>1.02214E-2</c:v>
                </c:pt>
                <c:pt idx="7794" formatCode="0.00E+00">
                  <c:v>9.92204E-3</c:v>
                </c:pt>
                <c:pt idx="7795" formatCode="0.00E+00">
                  <c:v>9.6138100000000004E-3</c:v>
                </c:pt>
                <c:pt idx="7796" formatCode="0.00E+00">
                  <c:v>9.2783199999999996E-3</c:v>
                </c:pt>
                <c:pt idx="7797" formatCode="0.00E+00">
                  <c:v>8.9971500000000006E-3</c:v>
                </c:pt>
                <c:pt idx="7798" formatCode="0.00E+00">
                  <c:v>8.6587000000000001E-3</c:v>
                </c:pt>
                <c:pt idx="7799" formatCode="0.00E+00">
                  <c:v>8.3508499999999999E-3</c:v>
                </c:pt>
                <c:pt idx="7800" formatCode="0.00E+00">
                  <c:v>8.0547699999999993E-3</c:v>
                </c:pt>
                <c:pt idx="7801" formatCode="0.00E+00">
                  <c:v>7.6954800000000002E-3</c:v>
                </c:pt>
                <c:pt idx="7802" formatCode="0.00E+00">
                  <c:v>7.4392099999999999E-3</c:v>
                </c:pt>
                <c:pt idx="7803" formatCode="0.00E+00">
                  <c:v>7.0649399999999996E-3</c:v>
                </c:pt>
                <c:pt idx="7804" formatCode="0.00E+00">
                  <c:v>6.7944600000000004E-3</c:v>
                </c:pt>
                <c:pt idx="7805" formatCode="0.00E+00">
                  <c:v>6.4659299999999999E-3</c:v>
                </c:pt>
                <c:pt idx="7806" formatCode="0.00E+00">
                  <c:v>6.1352300000000002E-3</c:v>
                </c:pt>
                <c:pt idx="7807" formatCode="0.00E+00">
                  <c:v>5.8717300000000004E-3</c:v>
                </c:pt>
                <c:pt idx="7808" formatCode="0.00E+00">
                  <c:v>5.4908300000000004E-3</c:v>
                </c:pt>
                <c:pt idx="7809" formatCode="0.00E+00">
                  <c:v>5.2489199999999998E-3</c:v>
                </c:pt>
                <c:pt idx="7810" formatCode="0.00E+00">
                  <c:v>4.8752999999999999E-3</c:v>
                </c:pt>
                <c:pt idx="7811" formatCode="0.00E+00">
                  <c:v>4.5947799999999997E-3</c:v>
                </c:pt>
                <c:pt idx="7812" formatCode="0.00E+00">
                  <c:v>4.2764099999999996E-3</c:v>
                </c:pt>
                <c:pt idx="7813" formatCode="0.00E+00">
                  <c:v>3.9359E-3</c:v>
                </c:pt>
                <c:pt idx="7814" formatCode="0.00E+00">
                  <c:v>3.6698199999999999E-3</c:v>
                </c:pt>
                <c:pt idx="7815" formatCode="0.00E+00">
                  <c:v>3.30029E-3</c:v>
                </c:pt>
                <c:pt idx="7816" formatCode="0.00E+00">
                  <c:v>3.0431299999999998E-3</c:v>
                </c:pt>
                <c:pt idx="7817" formatCode="0.00E+00">
                  <c:v>2.6907200000000002E-3</c:v>
                </c:pt>
                <c:pt idx="7818" formatCode="0.00E+00">
                  <c:v>2.4002400000000001E-3</c:v>
                </c:pt>
                <c:pt idx="7819" formatCode="0.00E+00">
                  <c:v>2.08647E-3</c:v>
                </c:pt>
                <c:pt idx="7820" formatCode="0.00E+00">
                  <c:v>1.7587200000000001E-3</c:v>
                </c:pt>
                <c:pt idx="7821" formatCode="0.00E+00">
                  <c:v>1.4712200000000001E-3</c:v>
                </c:pt>
                <c:pt idx="7822" formatCode="0.00E+00">
                  <c:v>1.1250800000000001E-3</c:v>
                </c:pt>
                <c:pt idx="7823" formatCode="0.00E+00">
                  <c:v>8.3452600000000004E-4</c:v>
                </c:pt>
                <c:pt idx="7824" formatCode="0.00E+00">
                  <c:v>5.0635800000000005E-4</c:v>
                </c:pt>
                <c:pt idx="7825" formatCode="0.00E+00">
                  <c:v>2.23446E-4</c:v>
                </c:pt>
                <c:pt idx="7826" formatCode="0.00E+00">
                  <c:v>-8.9934300000000004E-5</c:v>
                </c:pt>
                <c:pt idx="7827" formatCode="0.00E+00">
                  <c:v>-4.4460799999999998E-4</c:v>
                </c:pt>
                <c:pt idx="7828" formatCode="0.00E+00">
                  <c:v>-7.9142700000000004E-4</c:v>
                </c:pt>
                <c:pt idx="7829" formatCode="0.00E+00">
                  <c:v>-7.1141399999999995E-4</c:v>
                </c:pt>
                <c:pt idx="7830" formatCode="0.00E+00">
                  <c:v>-6.4585700000000001E-4</c:v>
                </c:pt>
                <c:pt idx="7831" formatCode="0.00E+00">
                  <c:v>-1.11345E-3</c:v>
                </c:pt>
                <c:pt idx="7832" formatCode="0.00E+00">
                  <c:v>-9.5631899999999996E-4</c:v>
                </c:pt>
                <c:pt idx="7833" formatCode="0.00E+00">
                  <c:v>-1.2592700000000001E-3</c:v>
                </c:pt>
                <c:pt idx="7834" formatCode="0.00E+00">
                  <c:v>-1.47229E-3</c:v>
                </c:pt>
                <c:pt idx="7835" formatCode="0.00E+00">
                  <c:v>-1.3165399999999999E-3</c:v>
                </c:pt>
                <c:pt idx="7836" formatCode="0.00E+00">
                  <c:v>-1.91216E-3</c:v>
                </c:pt>
                <c:pt idx="7837" formatCode="0.00E+00">
                  <c:v>-1.58074E-3</c:v>
                </c:pt>
                <c:pt idx="7838" formatCode="0.00E+00">
                  <c:v>-2.06689E-3</c:v>
                </c:pt>
                <c:pt idx="7839" formatCode="0.00E+00">
                  <c:v>-2.1128900000000001E-3</c:v>
                </c:pt>
                <c:pt idx="7840" formatCode="0.00E+00">
                  <c:v>-2.0604E-3</c:v>
                </c:pt>
                <c:pt idx="7841" formatCode="0.00E+00">
                  <c:v>-2.6556499999999999E-3</c:v>
                </c:pt>
                <c:pt idx="7842" formatCode="0.00E+00">
                  <c:v>-2.2118799999999998E-3</c:v>
                </c:pt>
                <c:pt idx="7843" formatCode="0.00E+00">
                  <c:v>-2.92312E-3</c:v>
                </c:pt>
                <c:pt idx="7844" formatCode="0.00E+00">
                  <c:v>-2.67294E-3</c:v>
                </c:pt>
                <c:pt idx="7845" formatCode="0.00E+00">
                  <c:v>-2.9267400000000002E-3</c:v>
                </c:pt>
                <c:pt idx="7846" formatCode="0.00E+00">
                  <c:v>-3.2595900000000001E-3</c:v>
                </c:pt>
                <c:pt idx="7847" formatCode="0.00E+00">
                  <c:v>-2.9616500000000001E-3</c:v>
                </c:pt>
                <c:pt idx="7848" formatCode="0.00E+00">
                  <c:v>-3.6623900000000002E-3</c:v>
                </c:pt>
                <c:pt idx="7849" formatCode="0.00E+00">
                  <c:v>-3.27481E-3</c:v>
                </c:pt>
                <c:pt idx="7850" formatCode="0.00E+00">
                  <c:v>-3.7815499999999998E-3</c:v>
                </c:pt>
                <c:pt idx="7851" formatCode="0.00E+00">
                  <c:v>-3.8056499999999998E-3</c:v>
                </c:pt>
                <c:pt idx="7852" formatCode="0.00E+00">
                  <c:v>-3.8140600000000002E-3</c:v>
                </c:pt>
                <c:pt idx="7853" formatCode="0.00E+00">
                  <c:v>-4.2786200000000003E-3</c:v>
                </c:pt>
                <c:pt idx="7854" formatCode="0.00E+00">
                  <c:v>-4.0168000000000001E-3</c:v>
                </c:pt>
                <c:pt idx="7855" formatCode="0.00E+00">
                  <c:v>-4.5172800000000003E-3</c:v>
                </c:pt>
                <c:pt idx="7856" formatCode="0.00E+00">
                  <c:v>-4.4308000000000004E-3</c:v>
                </c:pt>
                <c:pt idx="7857" formatCode="0.00E+00">
                  <c:v>-4.6172799999999996E-3</c:v>
                </c:pt>
                <c:pt idx="7858" formatCode="0.00E+00">
                  <c:v>-4.8701999999999999E-3</c:v>
                </c:pt>
                <c:pt idx="7859" formatCode="0.00E+00">
                  <c:v>-4.80212E-3</c:v>
                </c:pt>
                <c:pt idx="7860" formatCode="0.00E+00">
                  <c:v>-5.1581999999999999E-3</c:v>
                </c:pt>
                <c:pt idx="7861" formatCode="0.00E+00">
                  <c:v>-5.1572600000000003E-3</c:v>
                </c:pt>
                <c:pt idx="7862" formatCode="0.00E+00">
                  <c:v>-5.32016E-3</c:v>
                </c:pt>
                <c:pt idx="7863" formatCode="0.00E+00">
                  <c:v>-5.5548500000000001E-3</c:v>
                </c:pt>
                <c:pt idx="7864" formatCode="0.00E+00">
                  <c:v>-5.5260999999999999E-3</c:v>
                </c:pt>
                <c:pt idx="7865" formatCode="0.00E+00">
                  <c:v>-5.8308800000000001E-3</c:v>
                </c:pt>
                <c:pt idx="7866" formatCode="0.00E+00">
                  <c:v>-5.8736500000000002E-3</c:v>
                </c:pt>
                <c:pt idx="7867" formatCode="0.00E+00">
                  <c:v>-5.9860299999999998E-3</c:v>
                </c:pt>
                <c:pt idx="7868" formatCode="0.00E+00">
                  <c:v>-6.27489E-3</c:v>
                </c:pt>
                <c:pt idx="7869" formatCode="0.00E+00">
                  <c:v>-6.1748699999999998E-3</c:v>
                </c:pt>
                <c:pt idx="7870" formatCode="0.00E+00">
                  <c:v>-6.5704400000000003E-3</c:v>
                </c:pt>
                <c:pt idx="7871" formatCode="0.00E+00">
                  <c:v>-6.5135699999999998E-3</c:v>
                </c:pt>
                <c:pt idx="7872" formatCode="0.00E+00">
                  <c:v>-6.7224700000000004E-3</c:v>
                </c:pt>
                <c:pt idx="7873" formatCode="0.00E+00">
                  <c:v>-6.9433400000000001E-3</c:v>
                </c:pt>
                <c:pt idx="7874" formatCode="0.00E+00">
                  <c:v>-6.8591199999999998E-3</c:v>
                </c:pt>
                <c:pt idx="7875" formatCode="0.00E+00">
                  <c:v>-7.2989700000000001E-3</c:v>
                </c:pt>
                <c:pt idx="7876" formatCode="0.00E+00">
                  <c:v>-7.1267700000000002E-3</c:v>
                </c:pt>
                <c:pt idx="7877" formatCode="0.00E+00">
                  <c:v>-7.4952600000000001E-3</c:v>
                </c:pt>
                <c:pt idx="7878" formatCode="0.00E+00">
                  <c:v>-7.5312299999999999E-3</c:v>
                </c:pt>
                <c:pt idx="7879" formatCode="0.00E+00">
                  <c:v>-7.6155199999999998E-3</c:v>
                </c:pt>
                <c:pt idx="7880" formatCode="0.00E+00">
                  <c:v>-7.9372000000000002E-3</c:v>
                </c:pt>
                <c:pt idx="7881" formatCode="0.00E+00">
                  <c:v>-7.8098899999999999E-3</c:v>
                </c:pt>
                <c:pt idx="7882" formatCode="0.00E+00">
                  <c:v>-8.2196000000000005E-3</c:v>
                </c:pt>
                <c:pt idx="7883" formatCode="0.00E+00">
                  <c:v>-8.1391099999999997E-3</c:v>
                </c:pt>
                <c:pt idx="7884" formatCode="0.00E+00">
                  <c:v>-8.3881900000000002E-3</c:v>
                </c:pt>
                <c:pt idx="7885" formatCode="0.00E+00">
                  <c:v>-8.5251700000000003E-3</c:v>
                </c:pt>
                <c:pt idx="7886" formatCode="0.00E+00">
                  <c:v>-8.5568199999999997E-3</c:v>
                </c:pt>
                <c:pt idx="7887" formatCode="0.00E+00">
                  <c:v>-8.8520000000000005E-3</c:v>
                </c:pt>
                <c:pt idx="7888" formatCode="0.00E+00">
                  <c:v>-8.8165499999999994E-3</c:v>
                </c:pt>
                <c:pt idx="7889" formatCode="0.00E+00">
                  <c:v>-9.0855699999999994E-3</c:v>
                </c:pt>
                <c:pt idx="7890" formatCode="0.00E+00">
                  <c:v>-9.1489399999999995E-3</c:v>
                </c:pt>
                <c:pt idx="7891" formatCode="0.00E+00">
                  <c:v>-9.28731E-3</c:v>
                </c:pt>
                <c:pt idx="7892" formatCode="0.00E+00">
                  <c:v>-9.4701500000000001E-3</c:v>
                </c:pt>
                <c:pt idx="7893" formatCode="0.00E+00">
                  <c:v>-9.53268E-3</c:v>
                </c:pt>
                <c:pt idx="7894" formatCode="0.00E+00">
                  <c:v>-9.7293799999999993E-3</c:v>
                </c:pt>
                <c:pt idx="7895" formatCode="0.00E+00">
                  <c:v>-9.8296100000000008E-3</c:v>
                </c:pt>
                <c:pt idx="7896" formatCode="0.00E+00">
                  <c:v>-9.9527699999999997E-3</c:v>
                </c:pt>
                <c:pt idx="7897">
                  <c:v>-1.01282E-2</c:v>
                </c:pt>
                <c:pt idx="7898">
                  <c:v>-1.02018E-2</c:v>
                </c:pt>
                <c:pt idx="7899">
                  <c:v>-1.0384300000000001E-2</c:v>
                </c:pt>
                <c:pt idx="7900">
                  <c:v>-1.04981E-2</c:v>
                </c:pt>
                <c:pt idx="7901">
                  <c:v>-1.0605699999999999E-2</c:v>
                </c:pt>
                <c:pt idx="7902">
                  <c:v>-1.08077E-2</c:v>
                </c:pt>
                <c:pt idx="7903">
                  <c:v>-1.08393E-2</c:v>
                </c:pt>
                <c:pt idx="7904">
                  <c:v>-1.1079500000000001E-2</c:v>
                </c:pt>
                <c:pt idx="7905">
                  <c:v>-1.1117999999999999E-2</c:v>
                </c:pt>
                <c:pt idx="7906">
                  <c:v>-1.1298600000000001E-2</c:v>
                </c:pt>
                <c:pt idx="7907">
                  <c:v>-1.1434400000000001E-2</c:v>
                </c:pt>
                <c:pt idx="7908">
                  <c:v>-1.14997E-2</c:v>
                </c:pt>
                <c:pt idx="7909">
                  <c:v>-1.1744900000000001E-2</c:v>
                </c:pt>
                <c:pt idx="7910">
                  <c:v>-1.17324E-2</c:v>
                </c:pt>
                <c:pt idx="7911">
                  <c:v>-1.20074E-2</c:v>
                </c:pt>
                <c:pt idx="7912">
                  <c:v>-1.20223E-2</c:v>
                </c:pt>
                <c:pt idx="7913">
                  <c:v>-1.22156E-2</c:v>
                </c:pt>
                <c:pt idx="7914">
                  <c:v>-1.2347800000000001E-2</c:v>
                </c:pt>
                <c:pt idx="7915">
                  <c:v>-1.2405599999999999E-2</c:v>
                </c:pt>
                <c:pt idx="7916">
                  <c:v>-1.2658000000000001E-2</c:v>
                </c:pt>
                <c:pt idx="7917">
                  <c:v>-1.26327E-2</c:v>
                </c:pt>
                <c:pt idx="7918">
                  <c:v>-1.2912E-2</c:v>
                </c:pt>
                <c:pt idx="7919">
                  <c:v>-1.29225E-2</c:v>
                </c:pt>
                <c:pt idx="7920">
                  <c:v>-1.3113400000000001E-2</c:v>
                </c:pt>
                <c:pt idx="7921">
                  <c:v>-1.32467E-2</c:v>
                </c:pt>
                <c:pt idx="7922">
                  <c:v>-1.33098E-2</c:v>
                </c:pt>
                <c:pt idx="7923">
                  <c:v>-1.35458E-2</c:v>
                </c:pt>
                <c:pt idx="7924">
                  <c:v>-1.3550599999999999E-2</c:v>
                </c:pt>
                <c:pt idx="7925">
                  <c:v>-1.37842E-2</c:v>
                </c:pt>
                <c:pt idx="7926">
                  <c:v>-1.38383E-2</c:v>
                </c:pt>
                <c:pt idx="7927">
                  <c:v>-1.39883E-2</c:v>
                </c:pt>
                <c:pt idx="7928">
                  <c:v>-1.4138E-2</c:v>
                </c:pt>
                <c:pt idx="7929">
                  <c:v>-1.42212E-2</c:v>
                </c:pt>
                <c:pt idx="7930">
                  <c:v>-1.43862E-2</c:v>
                </c:pt>
                <c:pt idx="7931">
                  <c:v>-1.4467000000000001E-2</c:v>
                </c:pt>
                <c:pt idx="7932">
                  <c:v>-1.46103E-2</c:v>
                </c:pt>
                <c:pt idx="7933">
                  <c:v>-1.4814900000000001E-2</c:v>
                </c:pt>
                <c:pt idx="7934">
                  <c:v>-1.49061E-2</c:v>
                </c:pt>
                <c:pt idx="7935">
                  <c:v>-1.4601100000000001E-2</c:v>
                </c:pt>
                <c:pt idx="7936">
                  <c:v>-1.43701E-2</c:v>
                </c:pt>
                <c:pt idx="7937">
                  <c:v>-1.4589E-2</c:v>
                </c:pt>
                <c:pt idx="7938">
                  <c:v>-1.4336399999999999E-2</c:v>
                </c:pt>
                <c:pt idx="7939">
                  <c:v>-1.4341899999999999E-2</c:v>
                </c:pt>
                <c:pt idx="7940">
                  <c:v>-1.44689E-2</c:v>
                </c:pt>
                <c:pt idx="7941">
                  <c:v>-1.4066E-2</c:v>
                </c:pt>
                <c:pt idx="7942">
                  <c:v>-1.44765E-2</c:v>
                </c:pt>
                <c:pt idx="7943">
                  <c:v>-1.4032299999999999E-2</c:v>
                </c:pt>
                <c:pt idx="7944">
                  <c:v>-1.41963E-2</c:v>
                </c:pt>
                <c:pt idx="7945">
                  <c:v>-1.423E-2</c:v>
                </c:pt>
                <c:pt idx="7946">
                  <c:v>-1.3811800000000001E-2</c:v>
                </c:pt>
                <c:pt idx="7947">
                  <c:v>-1.43558E-2</c:v>
                </c:pt>
                <c:pt idx="7948">
                  <c:v>-1.3657799999999999E-2</c:v>
                </c:pt>
                <c:pt idx="7949">
                  <c:v>-1.4156500000000001E-2</c:v>
                </c:pt>
                <c:pt idx="7950">
                  <c:v>-1.3831599999999999E-2</c:v>
                </c:pt>
                <c:pt idx="7951">
                  <c:v>-1.37264E-2</c:v>
                </c:pt>
                <c:pt idx="7952">
                  <c:v>-1.40716E-2</c:v>
                </c:pt>
                <c:pt idx="7953">
                  <c:v>-1.3412500000000001E-2</c:v>
                </c:pt>
                <c:pt idx="7954">
                  <c:v>-1.4043399999999999E-2</c:v>
                </c:pt>
                <c:pt idx="7955">
                  <c:v>-1.34336E-2</c:v>
                </c:pt>
                <c:pt idx="7956">
                  <c:v>-1.3702300000000001E-2</c:v>
                </c:pt>
                <c:pt idx="7957">
                  <c:v>-1.3652299999999999E-2</c:v>
                </c:pt>
                <c:pt idx="7958" formatCode="0.00E+00">
                  <c:v>-1.3325500000000001E-2</c:v>
                </c:pt>
                <c:pt idx="7959" formatCode="0.00E+00">
                  <c:v>-1.3744599999999999E-2</c:v>
                </c:pt>
                <c:pt idx="7960" formatCode="0.00E+00">
                  <c:v>-1.31915E-2</c:v>
                </c:pt>
                <c:pt idx="7961" formatCode="0.00E+00">
                  <c:v>-1.35581E-2</c:v>
                </c:pt>
                <c:pt idx="7962" formatCode="0.00E+00">
                  <c:v>-1.32893E-2</c:v>
                </c:pt>
                <c:pt idx="7963" formatCode="0.00E+00">
                  <c:v>-1.3248899999999999E-2</c:v>
                </c:pt>
                <c:pt idx="7964" formatCode="0.00E+00">
                  <c:v>-1.33724E-2</c:v>
                </c:pt>
                <c:pt idx="7965" formatCode="0.00E+00">
                  <c:v>-1.30671E-2</c:v>
                </c:pt>
                <c:pt idx="7966" formatCode="0.00E+00">
                  <c:v>-1.32622E-2</c:v>
                </c:pt>
                <c:pt idx="7967" formatCode="0.00E+00">
                  <c:v>-1.30691E-2</c:v>
                </c:pt>
                <c:pt idx="7968" formatCode="0.00E+00">
                  <c:v>-1.30347E-2</c:v>
                </c:pt>
                <c:pt idx="7969" formatCode="0.00E+00">
                  <c:v>-1.30869E-2</c:v>
                </c:pt>
                <c:pt idx="7970" formatCode="0.00E+00">
                  <c:v>-1.28907E-2</c:v>
                </c:pt>
                <c:pt idx="7971" formatCode="0.00E+00">
                  <c:v>-1.29611E-2</c:v>
                </c:pt>
                <c:pt idx="7972" formatCode="0.00E+00">
                  <c:v>-1.2895E-2</c:v>
                </c:pt>
                <c:pt idx="7973" formatCode="0.00E+00">
                  <c:v>-1.27379E-2</c:v>
                </c:pt>
                <c:pt idx="7974" formatCode="0.00E+00">
                  <c:v>-1.29068E-2</c:v>
                </c:pt>
                <c:pt idx="7975" formatCode="0.00E+00">
                  <c:v>-1.25986E-2</c:v>
                </c:pt>
                <c:pt idx="7976" formatCode="0.00E+00">
                  <c:v>-1.27659E-2</c:v>
                </c:pt>
                <c:pt idx="7977" formatCode="0.00E+00">
                  <c:v>-1.26242E-2</c:v>
                </c:pt>
                <c:pt idx="7978" formatCode="0.00E+00">
                  <c:v>-1.24987E-2</c:v>
                </c:pt>
                <c:pt idx="7979" formatCode="0.00E+00">
                  <c:v>-1.26914E-2</c:v>
                </c:pt>
                <c:pt idx="7980" formatCode="0.00E+00">
                  <c:v>-1.22924E-2</c:v>
                </c:pt>
                <c:pt idx="7981" formatCode="0.00E+00">
                  <c:v>-1.2614500000000001E-2</c:v>
                </c:pt>
                <c:pt idx="7982" formatCode="0.00E+00">
                  <c:v>-1.2273600000000001E-2</c:v>
                </c:pt>
                <c:pt idx="7983" formatCode="0.00E+00">
                  <c:v>-1.23619E-2</c:v>
                </c:pt>
                <c:pt idx="7984" formatCode="0.00E+00">
                  <c:v>-1.2366200000000001E-2</c:v>
                </c:pt>
                <c:pt idx="7985" formatCode="0.00E+00">
                  <c:v>-1.2090699999999999E-2</c:v>
                </c:pt>
                <c:pt idx="7986" formatCode="0.00E+00">
                  <c:v>-1.23768E-2</c:v>
                </c:pt>
                <c:pt idx="7987" formatCode="0.00E+00">
                  <c:v>-1.1968100000000001E-2</c:v>
                </c:pt>
                <c:pt idx="7988" formatCode="0.00E+00">
                  <c:v>-1.2210499999999999E-2</c:v>
                </c:pt>
                <c:pt idx="7989" formatCode="0.00E+00">
                  <c:v>-1.19991E-2</c:v>
                </c:pt>
                <c:pt idx="7990" formatCode="0.00E+00">
                  <c:v>-1.1956E-2</c:v>
                </c:pt>
                <c:pt idx="7991" formatCode="0.00E+00">
                  <c:v>-1.20359E-2</c:v>
                </c:pt>
                <c:pt idx="7992">
                  <c:v>-1.17713E-2</c:v>
                </c:pt>
                <c:pt idx="7993">
                  <c:v>-1.19592E-2</c:v>
                </c:pt>
                <c:pt idx="7994">
                  <c:v>-1.17194E-2</c:v>
                </c:pt>
                <c:pt idx="7995">
                  <c:v>-1.17845E-2</c:v>
                </c:pt>
                <c:pt idx="7996">
                  <c:v>-1.1712999999999999E-2</c:v>
                </c:pt>
                <c:pt idx="7997">
                  <c:v>-1.1615E-2</c:v>
                </c:pt>
                <c:pt idx="7998">
                  <c:v>-1.16519E-2</c:v>
                </c:pt>
                <c:pt idx="7999">
                  <c:v>-1.15215E-2</c:v>
                </c:pt>
                <c:pt idx="8000">
                  <c:v>-1.1524100000000001E-2</c:v>
                </c:pt>
                <c:pt idx="8001">
                  <c:v>-1.14676E-2</c:v>
                </c:pt>
                <c:pt idx="8002">
                  <c:v>-1.1394400000000001E-2</c:v>
                </c:pt>
                <c:pt idx="8003">
                  <c:v>-1.13854E-2</c:v>
                </c:pt>
                <c:pt idx="8004">
                  <c:v>-1.1313200000000001E-2</c:v>
                </c:pt>
                <c:pt idx="8005">
                  <c:v>-1.1256499999999999E-2</c:v>
                </c:pt>
                <c:pt idx="8006">
                  <c:v>-1.1254399999999999E-2</c:v>
                </c:pt>
                <c:pt idx="8007">
                  <c:v>-1.11264E-2</c:v>
                </c:pt>
                <c:pt idx="8008">
                  <c:v>-1.11684E-2</c:v>
                </c:pt>
                <c:pt idx="8009">
                  <c:v>-1.10408E-2</c:v>
                </c:pt>
                <c:pt idx="8010">
                  <c:v>-1.1037E-2</c:v>
                </c:pt>
                <c:pt idx="8011">
                  <c:v>-1.09891E-2</c:v>
                </c:pt>
                <c:pt idx="8012">
                  <c:v>-1.08938E-2</c:v>
                </c:pt>
                <c:pt idx="8013">
                  <c:v>-1.0931400000000001E-2</c:v>
                </c:pt>
                <c:pt idx="8014">
                  <c:v>-1.0777500000000001E-2</c:v>
                </c:pt>
                <c:pt idx="8015">
                  <c:v>-1.08354E-2</c:v>
                </c:pt>
                <c:pt idx="8016">
                  <c:v>-1.06932E-2</c:v>
                </c:pt>
                <c:pt idx="8017">
                  <c:v>-1.0708199999999999E-2</c:v>
                </c:pt>
                <c:pt idx="8018">
                  <c:v>-1.0629E-2</c:v>
                </c:pt>
                <c:pt idx="8019">
                  <c:v>-1.05711E-2</c:v>
                </c:pt>
                <c:pt idx="8020">
                  <c:v>-1.0566300000000001E-2</c:v>
                </c:pt>
                <c:pt idx="8021">
                  <c:v>-1.04403E-2</c:v>
                </c:pt>
                <c:pt idx="8022">
                  <c:v>-1.04943E-2</c:v>
                </c:pt>
                <c:pt idx="8023">
                  <c:v>-1.03325E-2</c:v>
                </c:pt>
                <c:pt idx="8024">
                  <c:v>-1.03938E-2</c:v>
                </c:pt>
                <c:pt idx="8025">
                  <c:v>-1.02553E-2</c:v>
                </c:pt>
                <c:pt idx="8026">
                  <c:v>-1.02542E-2</c:v>
                </c:pt>
                <c:pt idx="8027">
                  <c:v>-1.0206E-2</c:v>
                </c:pt>
                <c:pt idx="8028">
                  <c:v>-1.00994E-2</c:v>
                </c:pt>
                <c:pt idx="8029">
                  <c:v>-1.01507E-2</c:v>
                </c:pt>
                <c:pt idx="8030" formatCode="0.00E+00">
                  <c:v>-9.9728999999999998E-3</c:v>
                </c:pt>
                <c:pt idx="8031">
                  <c:v>-1.00521E-2</c:v>
                </c:pt>
                <c:pt idx="8032" formatCode="0.00E+00">
                  <c:v>-9.9029200000000008E-3</c:v>
                </c:pt>
                <c:pt idx="8033" formatCode="0.00E+00">
                  <c:v>-9.9102200000000008E-3</c:v>
                </c:pt>
                <c:pt idx="8034" formatCode="0.00E+00">
                  <c:v>-9.8581599999999995E-3</c:v>
                </c:pt>
                <c:pt idx="8035" formatCode="0.00E+00">
                  <c:v>-9.7638299999999994E-3</c:v>
                </c:pt>
                <c:pt idx="8036" formatCode="0.00E+00">
                  <c:v>-9.7849500000000006E-3</c:v>
                </c:pt>
                <c:pt idx="8037" formatCode="0.00E+00">
                  <c:v>-9.6575099999999994E-3</c:v>
                </c:pt>
                <c:pt idx="8038" formatCode="0.00E+00">
                  <c:v>-9.6670999999999997E-3</c:v>
                </c:pt>
                <c:pt idx="8039" formatCode="0.00E+00">
                  <c:v>-9.5820599999999999E-3</c:v>
                </c:pt>
                <c:pt idx="8040" formatCode="0.00E+00">
                  <c:v>-9.5421099999999995E-3</c:v>
                </c:pt>
                <c:pt idx="8041" formatCode="0.00E+00">
                  <c:v>-9.4944299999999999E-3</c:v>
                </c:pt>
                <c:pt idx="8042" formatCode="0.00E+00">
                  <c:v>-9.4544199999999998E-3</c:v>
                </c:pt>
                <c:pt idx="8043" formatCode="0.00E+00">
                  <c:v>-9.3742700000000005E-3</c:v>
                </c:pt>
                <c:pt idx="8044" formatCode="0.00E+00">
                  <c:v>-9.3830500000000004E-3</c:v>
                </c:pt>
                <c:pt idx="8045" formatCode="0.00E+00">
                  <c:v>-9.2576599999999992E-3</c:v>
                </c:pt>
                <c:pt idx="8046" formatCode="0.00E+00">
                  <c:v>-9.2713399999999994E-3</c:v>
                </c:pt>
                <c:pt idx="8047" formatCode="0.00E+00">
                  <c:v>-9.1962299999999997E-3</c:v>
                </c:pt>
                <c:pt idx="8048" formatCode="0.00E+00">
                  <c:v>-9.1007999999999992E-3</c:v>
                </c:pt>
                <c:pt idx="8049" formatCode="0.00E+00">
                  <c:v>-9.1712100000000008E-3</c:v>
                </c:pt>
                <c:pt idx="8050" formatCode="0.00E+00">
                  <c:v>-8.9361400000000004E-3</c:v>
                </c:pt>
                <c:pt idx="8051" formatCode="0.00E+00">
                  <c:v>-9.1005900000000004E-3</c:v>
                </c:pt>
                <c:pt idx="8052" formatCode="0.00E+00">
                  <c:v>-8.8649999999999996E-3</c:v>
                </c:pt>
                <c:pt idx="8053" formatCode="0.00E+00">
                  <c:v>-8.9247300000000005E-3</c:v>
                </c:pt>
                <c:pt idx="8054" formatCode="0.00E+00">
                  <c:v>-8.8836899999999996E-3</c:v>
                </c:pt>
                <c:pt idx="8055" formatCode="0.00E+00">
                  <c:v>-8.6952799999999997E-3</c:v>
                </c:pt>
                <c:pt idx="8056" formatCode="0.00E+00">
                  <c:v>-8.88655E-3</c:v>
                </c:pt>
                <c:pt idx="8057" formatCode="0.00E+00">
                  <c:v>-8.5387299999999996E-3</c:v>
                </c:pt>
                <c:pt idx="8058" formatCode="0.00E+00">
                  <c:v>-8.7646800000000004E-3</c:v>
                </c:pt>
                <c:pt idx="8059" formatCode="0.00E+00">
                  <c:v>-8.5209299999999995E-3</c:v>
                </c:pt>
                <c:pt idx="8060" formatCode="0.00E+00">
                  <c:v>-8.5338299999999992E-3</c:v>
                </c:pt>
                <c:pt idx="8061" formatCode="0.00E+00">
                  <c:v>-8.5734499999999998E-3</c:v>
                </c:pt>
                <c:pt idx="8062" formatCode="0.00E+00">
                  <c:v>-8.3211099999999996E-3</c:v>
                </c:pt>
                <c:pt idx="8063" formatCode="0.00E+00">
                  <c:v>-8.5470100000000007E-3</c:v>
                </c:pt>
                <c:pt idx="8064" formatCode="0.00E+00">
                  <c:v>-8.2292700000000003E-3</c:v>
                </c:pt>
                <c:pt idx="8065" formatCode="0.00E+00">
                  <c:v>-8.3824599999999996E-3</c:v>
                </c:pt>
                <c:pt idx="8066" formatCode="0.00E+00">
                  <c:v>-8.2401000000000002E-3</c:v>
                </c:pt>
                <c:pt idx="8067" formatCode="0.00E+00">
                  <c:v>-8.1658400000000006E-3</c:v>
                </c:pt>
                <c:pt idx="8068" formatCode="0.00E+00">
                  <c:v>-8.2337799999999996E-3</c:v>
                </c:pt>
                <c:pt idx="8069" formatCode="0.00E+00">
                  <c:v>-8.0227800000000002E-3</c:v>
                </c:pt>
                <c:pt idx="8070" formatCode="0.00E+00">
                  <c:v>-8.13118E-3</c:v>
                </c:pt>
                <c:pt idx="8071" formatCode="0.00E+00">
                  <c:v>-7.9803900000000004E-3</c:v>
                </c:pt>
                <c:pt idx="8072" formatCode="0.00E+00">
                  <c:v>-7.9704900000000002E-3</c:v>
                </c:pt>
                <c:pt idx="8073" formatCode="0.00E+00">
                  <c:v>-7.9448899999999996E-3</c:v>
                </c:pt>
                <c:pt idx="8074" formatCode="0.00E+00">
                  <c:v>-7.8484899999999996E-3</c:v>
                </c:pt>
                <c:pt idx="8075" formatCode="0.00E+00">
                  <c:v>-7.8364899999999998E-3</c:v>
                </c:pt>
                <c:pt idx="8076" formatCode="0.00E+00">
                  <c:v>-7.7934700000000003E-3</c:v>
                </c:pt>
                <c:pt idx="8077" formatCode="0.00E+00">
                  <c:v>-7.6797000000000002E-3</c:v>
                </c:pt>
                <c:pt idx="8078" formatCode="0.00E+00">
                  <c:v>-7.7293800000000001E-3</c:v>
                </c:pt>
                <c:pt idx="8079" formatCode="0.00E+00">
                  <c:v>-7.5918399999999999E-3</c:v>
                </c:pt>
                <c:pt idx="8080" formatCode="0.00E+00">
                  <c:v>-7.6034600000000003E-3</c:v>
                </c:pt>
                <c:pt idx="8081" formatCode="0.00E+00">
                  <c:v>-7.5725100000000002E-3</c:v>
                </c:pt>
                <c:pt idx="8082" formatCode="0.00E+00">
                  <c:v>-7.3449800000000001E-3</c:v>
                </c:pt>
                <c:pt idx="8083" formatCode="0.00E+00">
                  <c:v>-7.4708500000000002E-3</c:v>
                </c:pt>
                <c:pt idx="8084" formatCode="0.00E+00">
                  <c:v>-7.1850600000000001E-3</c:v>
                </c:pt>
                <c:pt idx="8085" formatCode="0.00E+00">
                  <c:v>-7.3918999999999999E-3</c:v>
                </c:pt>
                <c:pt idx="8086" formatCode="0.00E+00">
                  <c:v>-7.2733499999999996E-3</c:v>
                </c:pt>
                <c:pt idx="8087" formatCode="0.00E+00">
                  <c:v>-7.2354999999999997E-3</c:v>
                </c:pt>
                <c:pt idx="8088" formatCode="0.00E+00">
                  <c:v>-7.3854200000000002E-3</c:v>
                </c:pt>
                <c:pt idx="8089" formatCode="0.00E+00">
                  <c:v>-7.0946200000000003E-3</c:v>
                </c:pt>
                <c:pt idx="8090" formatCode="0.00E+00">
                  <c:v>-7.4073699999999999E-3</c:v>
                </c:pt>
                <c:pt idx="8091" formatCode="0.00E+00">
                  <c:v>-7.1108600000000001E-3</c:v>
                </c:pt>
                <c:pt idx="8092" formatCode="0.00E+00">
                  <c:v>-7.2787900000000003E-3</c:v>
                </c:pt>
                <c:pt idx="8093" formatCode="0.00E+00">
                  <c:v>-7.2382100000000001E-3</c:v>
                </c:pt>
                <c:pt idx="8094" formatCode="0.00E+00">
                  <c:v>-7.0999599999999998E-3</c:v>
                </c:pt>
                <c:pt idx="8095" formatCode="0.00E+00">
                  <c:v>-7.3282099999999999E-3</c:v>
                </c:pt>
                <c:pt idx="8096" formatCode="0.00E+00">
                  <c:v>-7.0219899999999997E-3</c:v>
                </c:pt>
                <c:pt idx="8097" formatCode="0.00E+00">
                  <c:v>-7.2740599999999997E-3</c:v>
                </c:pt>
                <c:pt idx="8098" formatCode="0.00E+00">
                  <c:v>-7.08327E-3</c:v>
                </c:pt>
                <c:pt idx="8099" formatCode="0.00E+00">
                  <c:v>-7.12651E-3</c:v>
                </c:pt>
                <c:pt idx="8100" formatCode="0.00E+00">
                  <c:v>-7.1810900000000002E-3</c:v>
                </c:pt>
                <c:pt idx="8101" formatCode="0.00E+00">
                  <c:v>-7.0198500000000002E-3</c:v>
                </c:pt>
                <c:pt idx="8102" formatCode="0.00E+00">
                  <c:v>-7.1892400000000004E-3</c:v>
                </c:pt>
                <c:pt idx="8103" formatCode="0.00E+00">
                  <c:v>-7.0215199999999998E-3</c:v>
                </c:pt>
                <c:pt idx="8104" formatCode="0.00E+00">
                  <c:v>-7.0992199999999998E-3</c:v>
                </c:pt>
                <c:pt idx="8105" formatCode="0.00E+00">
                  <c:v>-7.0708400000000001E-3</c:v>
                </c:pt>
                <c:pt idx="8106" formatCode="0.00E+00">
                  <c:v>-7.0089899999999997E-3</c:v>
                </c:pt>
                <c:pt idx="8107" formatCode="0.00E+00">
                  <c:v>-7.0669699999999997E-3</c:v>
                </c:pt>
                <c:pt idx="8108" formatCode="0.00E+00">
                  <c:v>-6.9965699999999997E-3</c:v>
                </c:pt>
                <c:pt idx="8109" formatCode="0.00E+00">
                  <c:v>-6.9961800000000003E-3</c:v>
                </c:pt>
                <c:pt idx="8110" formatCode="0.00E+00">
                  <c:v>-7.0278299999999997E-3</c:v>
                </c:pt>
                <c:pt idx="8111" formatCode="0.00E+00">
                  <c:v>-6.9338899999999998E-3</c:v>
                </c:pt>
                <c:pt idx="8112" formatCode="0.00E+00">
                  <c:v>-7.0090300000000003E-3</c:v>
                </c:pt>
                <c:pt idx="8113" formatCode="0.00E+00">
                  <c:v>-6.94541E-3</c:v>
                </c:pt>
                <c:pt idx="8114" formatCode="0.00E+00">
                  <c:v>-6.9156499999999997E-3</c:v>
                </c:pt>
                <c:pt idx="8115" formatCode="0.00E+00">
                  <c:v>-6.9954500000000003E-3</c:v>
                </c:pt>
                <c:pt idx="8116" formatCode="0.00E+00">
                  <c:v>-6.82375E-3</c:v>
                </c:pt>
                <c:pt idx="8117" formatCode="0.00E+00">
                  <c:v>-6.9884099999999996E-3</c:v>
                </c:pt>
                <c:pt idx="8118" formatCode="0.00E+00">
                  <c:v>-6.8236299999999998E-3</c:v>
                </c:pt>
                <c:pt idx="8119" formatCode="0.00E+00">
                  <c:v>-6.8888500000000002E-3</c:v>
                </c:pt>
                <c:pt idx="8120" formatCode="0.00E+00">
                  <c:v>-6.9006600000000003E-3</c:v>
                </c:pt>
                <c:pt idx="8121" formatCode="0.00E+00">
                  <c:v>-6.76342E-3</c:v>
                </c:pt>
                <c:pt idx="8122" formatCode="0.00E+00">
                  <c:v>-6.9484200000000003E-3</c:v>
                </c:pt>
                <c:pt idx="8123" formatCode="0.00E+00">
                  <c:v>-6.7173500000000004E-3</c:v>
                </c:pt>
                <c:pt idx="8124" formatCode="0.00E+00">
                  <c:v>-6.8873500000000004E-3</c:v>
                </c:pt>
                <c:pt idx="8125" formatCode="0.00E+00">
                  <c:v>-6.7649199999999998E-3</c:v>
                </c:pt>
                <c:pt idx="8126" formatCode="0.00E+00">
                  <c:v>-6.7507899999999996E-3</c:v>
                </c:pt>
                <c:pt idx="8127" formatCode="0.00E+00">
                  <c:v>-6.8414900000000004E-3</c:v>
                </c:pt>
                <c:pt idx="8128" formatCode="0.00E+00">
                  <c:v>-6.6713299999999996E-3</c:v>
                </c:pt>
                <c:pt idx="8129" formatCode="0.00E+00">
                  <c:v>-6.8228300000000002E-3</c:v>
                </c:pt>
                <c:pt idx="8130" formatCode="0.00E+00">
                  <c:v>-6.60803E-3</c:v>
                </c:pt>
                <c:pt idx="8131" formatCode="0.00E+00">
                  <c:v>-6.6449200000000003E-3</c:v>
                </c:pt>
                <c:pt idx="8132" formatCode="0.00E+00">
                  <c:v>-6.6295099999999999E-3</c:v>
                </c:pt>
                <c:pt idx="8133" formatCode="0.00E+00">
                  <c:v>-6.6016599999999996E-3</c:v>
                </c:pt>
                <c:pt idx="8134" formatCode="0.00E+00">
                  <c:v>-6.7320899999999996E-3</c:v>
                </c:pt>
                <c:pt idx="8135" formatCode="0.00E+00">
                  <c:v>-6.6497199999999996E-3</c:v>
                </c:pt>
                <c:pt idx="8136" formatCode="0.00E+00">
                  <c:v>-6.7390499999999999E-3</c:v>
                </c:pt>
                <c:pt idx="8137" formatCode="0.00E+00">
                  <c:v>-6.73173E-3</c:v>
                </c:pt>
                <c:pt idx="8138" formatCode="0.00E+00">
                  <c:v>-6.7352499999999999E-3</c:v>
                </c:pt>
                <c:pt idx="8139" formatCode="0.00E+00">
                  <c:v>-6.8069899999999997E-3</c:v>
                </c:pt>
                <c:pt idx="8140" formatCode="0.00E+00">
                  <c:v>-6.7776499999999996E-3</c:v>
                </c:pt>
                <c:pt idx="8141" formatCode="0.00E+00">
                  <c:v>-6.82988E-3</c:v>
                </c:pt>
                <c:pt idx="8142" formatCode="0.00E+00">
                  <c:v>-6.8602400000000001E-3</c:v>
                </c:pt>
                <c:pt idx="8143" formatCode="0.00E+00">
                  <c:v>-6.8353199999999998E-3</c:v>
                </c:pt>
                <c:pt idx="8144" formatCode="0.00E+00">
                  <c:v>-6.9266099999999997E-3</c:v>
                </c:pt>
                <c:pt idx="8145" formatCode="0.00E+00">
                  <c:v>-6.8753E-3</c:v>
                </c:pt>
                <c:pt idx="8146" formatCode="0.00E+00">
                  <c:v>-6.9406099999999998E-3</c:v>
                </c:pt>
                <c:pt idx="8147" formatCode="0.00E+00">
                  <c:v>-6.9595200000000003E-3</c:v>
                </c:pt>
                <c:pt idx="8148" formatCode="0.00E+00">
                  <c:v>-6.9330900000000003E-3</c:v>
                </c:pt>
                <c:pt idx="8149" formatCode="0.00E+00">
                  <c:v>-7.04179E-3</c:v>
                </c:pt>
                <c:pt idx="8150" formatCode="0.00E+00">
                  <c:v>-6.9595799999999999E-3</c:v>
                </c:pt>
                <c:pt idx="8151" formatCode="0.00E+00">
                  <c:v>-7.0766300000000004E-3</c:v>
                </c:pt>
                <c:pt idx="8152" formatCode="0.00E+00">
                  <c:v>-7.0369100000000004E-3</c:v>
                </c:pt>
                <c:pt idx="8153" formatCode="0.00E+00">
                  <c:v>-7.071E-3</c:v>
                </c:pt>
                <c:pt idx="8154" formatCode="0.00E+00">
                  <c:v>-7.1262000000000001E-3</c:v>
                </c:pt>
                <c:pt idx="8155" formatCode="0.00E+00">
                  <c:v>-7.0722800000000002E-3</c:v>
                </c:pt>
                <c:pt idx="8156" formatCode="0.00E+00">
                  <c:v>-7.1822700000000001E-3</c:v>
                </c:pt>
                <c:pt idx="8157" formatCode="0.00E+00">
                  <c:v>-7.1165400000000002E-3</c:v>
                </c:pt>
                <c:pt idx="8158" formatCode="0.00E+00">
                  <c:v>-7.2002200000000002E-3</c:v>
                </c:pt>
                <c:pt idx="8159" formatCode="0.00E+00">
                  <c:v>-7.1904200000000003E-3</c:v>
                </c:pt>
                <c:pt idx="8160" formatCode="0.00E+00">
                  <c:v>-7.21078E-3</c:v>
                </c:pt>
                <c:pt idx="8161" formatCode="0.00E+00">
                  <c:v>-7.2569499999999999E-3</c:v>
                </c:pt>
                <c:pt idx="8162" formatCode="0.00E+00">
                  <c:v>-7.2412400000000003E-3</c:v>
                </c:pt>
                <c:pt idx="8163" formatCode="0.00E+00">
                  <c:v>-7.2978899999999996E-3</c:v>
                </c:pt>
                <c:pt idx="8164" formatCode="0.00E+00">
                  <c:v>-7.2866099999999998E-3</c:v>
                </c:pt>
                <c:pt idx="8165" formatCode="0.00E+00">
                  <c:v>-7.3264999999999997E-3</c:v>
                </c:pt>
                <c:pt idx="8166" formatCode="0.00E+00">
                  <c:v>-7.3295399999999998E-3</c:v>
                </c:pt>
                <c:pt idx="8167" formatCode="0.00E+00">
                  <c:v>-7.3638100000000001E-3</c:v>
                </c:pt>
                <c:pt idx="8168" formatCode="0.00E+00">
                  <c:v>-7.3652199999999996E-3</c:v>
                </c:pt>
                <c:pt idx="8169" formatCode="0.00E+00">
                  <c:v>-7.4080300000000003E-3</c:v>
                </c:pt>
                <c:pt idx="8170" formatCode="0.00E+00">
                  <c:v>-7.40532E-3</c:v>
                </c:pt>
                <c:pt idx="8171" formatCode="0.00E+00">
                  <c:v>-7.4425300000000002E-3</c:v>
                </c:pt>
                <c:pt idx="8172" formatCode="0.00E+00">
                  <c:v>-7.4585600000000004E-3</c:v>
                </c:pt>
                <c:pt idx="8173" formatCode="0.00E+00">
                  <c:v>-7.4622100000000004E-3</c:v>
                </c:pt>
                <c:pt idx="8174" formatCode="0.00E+00">
                  <c:v>-7.5154899999999997E-3</c:v>
                </c:pt>
                <c:pt idx="8175" formatCode="0.00E+00">
                  <c:v>-7.4822400000000002E-3</c:v>
                </c:pt>
                <c:pt idx="8176" formatCode="0.00E+00">
                  <c:v>-7.5584099999999998E-3</c:v>
                </c:pt>
                <c:pt idx="8177" formatCode="0.00E+00">
                  <c:v>-7.5211100000000001E-3</c:v>
                </c:pt>
                <c:pt idx="8178" formatCode="0.00E+00">
                  <c:v>-7.5820799999999997E-3</c:v>
                </c:pt>
                <c:pt idx="8179" formatCode="0.00E+00">
                  <c:v>-7.5801200000000001E-3</c:v>
                </c:pt>
                <c:pt idx="8180" formatCode="0.00E+00">
                  <c:v>-7.5958400000000004E-3</c:v>
                </c:pt>
                <c:pt idx="8181" formatCode="0.00E+00">
                  <c:v>-7.6412600000000004E-3</c:v>
                </c:pt>
                <c:pt idx="8182" formatCode="0.00E+00">
                  <c:v>-7.6133900000000003E-3</c:v>
                </c:pt>
                <c:pt idx="8183" formatCode="0.00E+00">
                  <c:v>-7.6894800000000003E-3</c:v>
                </c:pt>
                <c:pt idx="8184" formatCode="0.00E+00">
                  <c:v>-7.6430100000000004E-3</c:v>
                </c:pt>
                <c:pt idx="8185" formatCode="0.00E+00">
                  <c:v>-7.72064E-3</c:v>
                </c:pt>
                <c:pt idx="8186" formatCode="0.00E+00">
                  <c:v>-7.6861300000000002E-3</c:v>
                </c:pt>
                <c:pt idx="8187" formatCode="0.00E+00">
                  <c:v>-7.7381200000000002E-3</c:v>
                </c:pt>
                <c:pt idx="8188" formatCode="0.00E+00">
                  <c:v>-7.7435100000000003E-3</c:v>
                </c:pt>
                <c:pt idx="8189" formatCode="0.00E+00">
                  <c:v>-7.74721E-3</c:v>
                </c:pt>
                <c:pt idx="8190" formatCode="0.00E+00">
                  <c:v>-7.8073600000000002E-3</c:v>
                </c:pt>
                <c:pt idx="8191" formatCode="0.00E+00">
                  <c:v>-7.75686E-3</c:v>
                </c:pt>
                <c:pt idx="8192" formatCode="0.00E+00">
                  <c:v>-7.8596399999999993E-3</c:v>
                </c:pt>
                <c:pt idx="8193" formatCode="0.00E+00">
                  <c:v>-7.7852199999999998E-3</c:v>
                </c:pt>
                <c:pt idx="8194" formatCode="0.00E+00">
                  <c:v>-7.8811799999999998E-3</c:v>
                </c:pt>
                <c:pt idx="8195" formatCode="0.00E+00">
                  <c:v>-7.84375E-3</c:v>
                </c:pt>
                <c:pt idx="8196" formatCode="0.00E+00">
                  <c:v>-7.8723500000000002E-3</c:v>
                </c:pt>
                <c:pt idx="8197" formatCode="0.00E+00">
                  <c:v>-7.9211000000000004E-3</c:v>
                </c:pt>
                <c:pt idx="8198" formatCode="0.00E+00">
                  <c:v>-7.8634699999999991E-3</c:v>
                </c:pt>
                <c:pt idx="8199" formatCode="0.00E+00">
                  <c:v>-7.9829199999999993E-3</c:v>
                </c:pt>
                <c:pt idx="8200" formatCode="0.00E+00">
                  <c:v>-7.8882199999999996E-3</c:v>
                </c:pt>
                <c:pt idx="8201" formatCode="0.00E+00">
                  <c:v>-8.0017700000000001E-3</c:v>
                </c:pt>
                <c:pt idx="8202" formatCode="0.00E+00">
                  <c:v>-7.9535400000000003E-3</c:v>
                </c:pt>
                <c:pt idx="8203" formatCode="0.00E+00">
                  <c:v>-7.9878199999999996E-3</c:v>
                </c:pt>
                <c:pt idx="8204" formatCode="0.00E+00">
                  <c:v>-8.0294900000000002E-3</c:v>
                </c:pt>
                <c:pt idx="8205" formatCode="0.00E+00">
                  <c:v>-7.9796299999999997E-3</c:v>
                </c:pt>
                <c:pt idx="8206" formatCode="0.00E+00">
                  <c:v>-8.0788600000000002E-3</c:v>
                </c:pt>
                <c:pt idx="8207" formatCode="0.00E+00">
                  <c:v>-8.0078100000000006E-3</c:v>
                </c:pt>
                <c:pt idx="8208" formatCode="0.00E+00">
                  <c:v>-8.0939700000000007E-3</c:v>
                </c:pt>
                <c:pt idx="8209" formatCode="0.00E+00">
                  <c:v>-8.0639100000000005E-3</c:v>
                </c:pt>
                <c:pt idx="8210" formatCode="0.00E+00">
                  <c:v>-8.0973399999999997E-3</c:v>
                </c:pt>
                <c:pt idx="8211" formatCode="0.00E+00">
                  <c:v>-8.1165400000000002E-3</c:v>
                </c:pt>
                <c:pt idx="8212" formatCode="0.00E+00">
                  <c:v>-8.1134799999999993E-3</c:v>
                </c:pt>
                <c:pt idx="8213" formatCode="0.00E+00">
                  <c:v>-8.1495300000000003E-3</c:v>
                </c:pt>
                <c:pt idx="8214" formatCode="0.00E+00">
                  <c:v>-8.1407500000000004E-3</c:v>
                </c:pt>
                <c:pt idx="8215" formatCode="0.00E+00">
                  <c:v>-8.1754299999999992E-3</c:v>
                </c:pt>
                <c:pt idx="8216" formatCode="0.00E+00">
                  <c:v>-8.1632100000000006E-3</c:v>
                </c:pt>
                <c:pt idx="8217" formatCode="0.00E+00">
                  <c:v>-8.21267E-3</c:v>
                </c:pt>
                <c:pt idx="8218" formatCode="0.00E+00">
                  <c:v>-8.1786299999999992E-3</c:v>
                </c:pt>
                <c:pt idx="8219" formatCode="0.00E+00">
                  <c:v>-8.25035E-3</c:v>
                </c:pt>
                <c:pt idx="8220" formatCode="0.00E+00">
                  <c:v>-8.2064800000000004E-3</c:v>
                </c:pt>
                <c:pt idx="8221" formatCode="0.00E+00">
                  <c:v>-8.26263E-3</c:v>
                </c:pt>
                <c:pt idx="8222" formatCode="0.00E+00">
                  <c:v>-8.2641799999999994E-3</c:v>
                </c:pt>
                <c:pt idx="8223" formatCode="0.00E+00">
                  <c:v>-8.2457499999999996E-3</c:v>
                </c:pt>
                <c:pt idx="8224" formatCode="0.00E+00">
                  <c:v>-8.3323800000000003E-3</c:v>
                </c:pt>
                <c:pt idx="8225" formatCode="0.00E+00">
                  <c:v>-8.2351500000000001E-3</c:v>
                </c:pt>
                <c:pt idx="8226" formatCode="0.00E+00">
                  <c:v>-8.3694200000000007E-3</c:v>
                </c:pt>
                <c:pt idx="8227" formatCode="0.00E+00">
                  <c:v>-8.2739000000000007E-3</c:v>
                </c:pt>
                <c:pt idx="8228" formatCode="0.00E+00">
                  <c:v>-8.3534200000000003E-3</c:v>
                </c:pt>
                <c:pt idx="8229" formatCode="0.00E+00">
                  <c:v>-8.3575699999999999E-3</c:v>
                </c:pt>
                <c:pt idx="8230" formatCode="0.00E+00">
                  <c:v>-8.3139000000000008E-3</c:v>
                </c:pt>
                <c:pt idx="8231" formatCode="0.00E+00">
                  <c:v>-8.4337400000000003E-3</c:v>
                </c:pt>
                <c:pt idx="8232" formatCode="0.00E+00">
                  <c:v>-8.30877E-3</c:v>
                </c:pt>
                <c:pt idx="8233" formatCode="0.00E+00">
                  <c:v>-8.4524400000000003E-3</c:v>
                </c:pt>
                <c:pt idx="8234" formatCode="0.00E+00">
                  <c:v>-8.3637399999999997E-3</c:v>
                </c:pt>
                <c:pt idx="8235" formatCode="0.00E+00">
                  <c:v>-8.4190099999999993E-3</c:v>
                </c:pt>
                <c:pt idx="8236" formatCode="0.00E+00">
                  <c:v>-8.4458899999999993E-3</c:v>
                </c:pt>
                <c:pt idx="8237" formatCode="0.00E+00">
                  <c:v>-8.3886099999999995E-3</c:v>
                </c:pt>
                <c:pt idx="8238" formatCode="0.00E+00">
                  <c:v>-8.4983699999999999E-3</c:v>
                </c:pt>
                <c:pt idx="8239" formatCode="0.00E+00">
                  <c:v>-8.4066699999999998E-3</c:v>
                </c:pt>
                <c:pt idx="8240" formatCode="0.00E+00">
                  <c:v>-8.4990099999999996E-3</c:v>
                </c:pt>
                <c:pt idx="8241" formatCode="0.00E+00">
                  <c:v>-8.4632500000000003E-3</c:v>
                </c:pt>
                <c:pt idx="8242" formatCode="0.00E+00">
                  <c:v>-8.4792300000000008E-3</c:v>
                </c:pt>
                <c:pt idx="8243" formatCode="0.00E+00">
                  <c:v>-8.5131300000000007E-3</c:v>
                </c:pt>
                <c:pt idx="8244" formatCode="0.00E+00">
                  <c:v>-8.4829799999999993E-3</c:v>
                </c:pt>
                <c:pt idx="8245" formatCode="0.00E+00">
                  <c:v>-8.5291800000000008E-3</c:v>
                </c:pt>
                <c:pt idx="8246" formatCode="0.00E+00">
                  <c:v>-8.5158300000000003E-3</c:v>
                </c:pt>
                <c:pt idx="8247" formatCode="0.00E+00">
                  <c:v>-8.5297800000000007E-3</c:v>
                </c:pt>
                <c:pt idx="8248" formatCode="0.00E+00">
                  <c:v>-8.5469099999999996E-3</c:v>
                </c:pt>
                <c:pt idx="8249" formatCode="0.00E+00">
                  <c:v>-8.5484099999999993E-3</c:v>
                </c:pt>
                <c:pt idx="8250" formatCode="0.00E+00">
                  <c:v>-8.5523100000000005E-3</c:v>
                </c:pt>
                <c:pt idx="8251" formatCode="0.00E+00">
                  <c:v>-8.5865200000000003E-3</c:v>
                </c:pt>
                <c:pt idx="8252" formatCode="0.00E+00">
                  <c:v>-8.5489999999999993E-3</c:v>
                </c:pt>
                <c:pt idx="8253" formatCode="0.00E+00">
                  <c:v>-8.6125699999999999E-3</c:v>
                </c:pt>
                <c:pt idx="8254" formatCode="0.00E+00">
                  <c:v>-8.5718900000000004E-3</c:v>
                </c:pt>
                <c:pt idx="8255" formatCode="0.00E+00">
                  <c:v>-8.6025900000000002E-3</c:v>
                </c:pt>
                <c:pt idx="8256" formatCode="0.00E+00">
                  <c:v>-8.62542E-3</c:v>
                </c:pt>
                <c:pt idx="8257" formatCode="0.00E+00">
                  <c:v>-8.5772599999999997E-3</c:v>
                </c:pt>
                <c:pt idx="8258" formatCode="0.00E+00">
                  <c:v>-8.6728499999999993E-3</c:v>
                </c:pt>
                <c:pt idx="8259" formatCode="0.00E+00">
                  <c:v>-8.5814600000000008E-3</c:v>
                </c:pt>
                <c:pt idx="8260" formatCode="0.00E+00">
                  <c:v>-8.6745799999999994E-3</c:v>
                </c:pt>
                <c:pt idx="8261" formatCode="0.00E+00">
                  <c:v>-8.6319499999999993E-3</c:v>
                </c:pt>
                <c:pt idx="8262" formatCode="0.00E+00">
                  <c:v>-8.6384500000000006E-3</c:v>
                </c:pt>
                <c:pt idx="8263" formatCode="0.00E+00">
                  <c:v>-8.6957100000000006E-3</c:v>
                </c:pt>
                <c:pt idx="8264" formatCode="0.00E+00">
                  <c:v>-8.6133900000000003E-3</c:v>
                </c:pt>
                <c:pt idx="8265" formatCode="0.00E+00">
                  <c:v>-8.7226500000000002E-3</c:v>
                </c:pt>
                <c:pt idx="8266" formatCode="0.00E+00">
                  <c:v>-8.6370600000000002E-3</c:v>
                </c:pt>
                <c:pt idx="8267" formatCode="0.00E+00">
                  <c:v>-8.7020599999999993E-3</c:v>
                </c:pt>
                <c:pt idx="8268" formatCode="0.00E+00">
                  <c:v>-8.6954500000000004E-3</c:v>
                </c:pt>
                <c:pt idx="8269" formatCode="0.00E+00">
                  <c:v>-8.6706400000000003E-3</c:v>
                </c:pt>
                <c:pt idx="8270" formatCode="0.00E+00">
                  <c:v>-8.7385699999999993E-3</c:v>
                </c:pt>
                <c:pt idx="8271" formatCode="0.00E+00">
                  <c:v>-8.6714300000000008E-3</c:v>
                </c:pt>
                <c:pt idx="8272" formatCode="0.00E+00">
                  <c:v>-8.7387999999999997E-3</c:v>
                </c:pt>
                <c:pt idx="8273" formatCode="0.00E+00">
                  <c:v>-8.70749E-3</c:v>
                </c:pt>
                <c:pt idx="8274" formatCode="0.00E+00">
                  <c:v>-8.7162300000000002E-3</c:v>
                </c:pt>
                <c:pt idx="8275" formatCode="0.00E+00">
                  <c:v>-8.7430300000000006E-3</c:v>
                </c:pt>
                <c:pt idx="8276" formatCode="0.00E+00">
                  <c:v>-8.7123500000000006E-3</c:v>
                </c:pt>
                <c:pt idx="8277" formatCode="0.00E+00">
                  <c:v>-8.7506600000000004E-3</c:v>
                </c:pt>
                <c:pt idx="8278" formatCode="0.00E+00">
                  <c:v>-8.7390899999999997E-3</c:v>
                </c:pt>
                <c:pt idx="8279" formatCode="0.00E+00">
                  <c:v>-8.7379099999999998E-3</c:v>
                </c:pt>
                <c:pt idx="8280" formatCode="0.00E+00">
                  <c:v>-8.7672700000000006E-3</c:v>
                </c:pt>
                <c:pt idx="8281" formatCode="0.00E+00">
                  <c:v>-8.7374900000000005E-3</c:v>
                </c:pt>
                <c:pt idx="8282" formatCode="0.00E+00">
                  <c:v>-8.7687600000000004E-3</c:v>
                </c:pt>
                <c:pt idx="8283" formatCode="0.00E+00">
                  <c:v>-8.7633799999999994E-3</c:v>
                </c:pt>
                <c:pt idx="8284" formatCode="0.00E+00">
                  <c:v>-8.7487899999999993E-3</c:v>
                </c:pt>
                <c:pt idx="8285" formatCode="0.00E+00">
                  <c:v>-8.7936300000000002E-3</c:v>
                </c:pt>
                <c:pt idx="8286" formatCode="0.00E+00">
                  <c:v>-8.7421300000000007E-3</c:v>
                </c:pt>
                <c:pt idx="8287" formatCode="0.00E+00">
                  <c:v>-8.7993800000000007E-3</c:v>
                </c:pt>
                <c:pt idx="8288" formatCode="0.00E+00">
                  <c:v>-8.7674599999999995E-3</c:v>
                </c:pt>
                <c:pt idx="8289" formatCode="0.00E+00">
                  <c:v>-8.7766900000000002E-3</c:v>
                </c:pt>
                <c:pt idx="8290" formatCode="0.00E+00">
                  <c:v>-8.8051699999999993E-3</c:v>
                </c:pt>
                <c:pt idx="8291" formatCode="0.00E+00">
                  <c:v>-8.7554599999999996E-3</c:v>
                </c:pt>
                <c:pt idx="8292" formatCode="0.00E+00">
                  <c:v>-8.8216300000000004E-3</c:v>
                </c:pt>
                <c:pt idx="8293" formatCode="0.00E+00">
                  <c:v>-8.7630899999999994E-3</c:v>
                </c:pt>
                <c:pt idx="8294" formatCode="0.00E+00">
                  <c:v>-8.8058600000000004E-3</c:v>
                </c:pt>
                <c:pt idx="8295" formatCode="0.00E+00">
                  <c:v>-8.7944300000000006E-3</c:v>
                </c:pt>
                <c:pt idx="8296" formatCode="0.00E+00">
                  <c:v>-8.7814E-3</c:v>
                </c:pt>
                <c:pt idx="8297" formatCode="0.00E+00">
                  <c:v>-8.8201500000000006E-3</c:v>
                </c:pt>
                <c:pt idx="8298" formatCode="0.00E+00">
                  <c:v>-8.7764499999999999E-3</c:v>
                </c:pt>
                <c:pt idx="8299" formatCode="0.00E+00">
                  <c:v>-8.81996E-3</c:v>
                </c:pt>
                <c:pt idx="8300" formatCode="0.00E+00">
                  <c:v>-8.7925699999999996E-3</c:v>
                </c:pt>
                <c:pt idx="8301" formatCode="0.00E+00">
                  <c:v>-8.8029300000000005E-3</c:v>
                </c:pt>
                <c:pt idx="8302" formatCode="0.00E+00">
                  <c:v>-8.8083799999999993E-3</c:v>
                </c:pt>
                <c:pt idx="8303" formatCode="0.00E+00">
                  <c:v>-8.7942100000000002E-3</c:v>
                </c:pt>
                <c:pt idx="8304" formatCode="0.00E+00">
                  <c:v>-8.8082799999999999E-3</c:v>
                </c:pt>
                <c:pt idx="8305" formatCode="0.00E+00">
                  <c:v>-8.8018200000000001E-3</c:v>
                </c:pt>
                <c:pt idx="8306" formatCode="0.00E+00">
                  <c:v>-8.7988100000000007E-3</c:v>
                </c:pt>
                <c:pt idx="8307" formatCode="0.00E+00">
                  <c:v>-8.8106999999999994E-3</c:v>
                </c:pt>
                <c:pt idx="8308" formatCode="0.00E+00">
                  <c:v>-8.7986499999999999E-3</c:v>
                </c:pt>
                <c:pt idx="8309" formatCode="0.00E+00">
                  <c:v>-8.8038999999999999E-3</c:v>
                </c:pt>
                <c:pt idx="8310" formatCode="0.00E+00">
                  <c:v>-8.8098499999999993E-3</c:v>
                </c:pt>
                <c:pt idx="8311" formatCode="0.00E+00">
                  <c:v>-8.7857300000000003E-3</c:v>
                </c:pt>
                <c:pt idx="8312" formatCode="0.00E+00">
                  <c:v>-8.8222000000000005E-3</c:v>
                </c:pt>
                <c:pt idx="8313" formatCode="0.00E+00">
                  <c:v>-8.7819100000000004E-3</c:v>
                </c:pt>
                <c:pt idx="8314" formatCode="0.00E+00">
                  <c:v>-8.79424E-3</c:v>
                </c:pt>
                <c:pt idx="8315" formatCode="0.00E+00">
                  <c:v>-8.7580399999999999E-3</c:v>
                </c:pt>
                <c:pt idx="8316" formatCode="0.00E+00">
                  <c:v>-8.75919E-3</c:v>
                </c:pt>
                <c:pt idx="8317" formatCode="0.00E+00">
                  <c:v>-8.7643600000000006E-3</c:v>
                </c:pt>
                <c:pt idx="8318" formatCode="0.00E+00">
                  <c:v>-8.7165899999999998E-3</c:v>
                </c:pt>
                <c:pt idx="8319" formatCode="0.00E+00">
                  <c:v>-8.76503E-3</c:v>
                </c:pt>
                <c:pt idx="8320" formatCode="0.00E+00">
                  <c:v>-8.6893300000000003E-3</c:v>
                </c:pt>
                <c:pt idx="8321" formatCode="0.00E+00">
                  <c:v>-8.7378600000000001E-3</c:v>
                </c:pt>
                <c:pt idx="8322" formatCode="0.00E+00">
                  <c:v>-8.6882999999999995E-3</c:v>
                </c:pt>
                <c:pt idx="8323" formatCode="0.00E+00">
                  <c:v>-8.6869600000000005E-3</c:v>
                </c:pt>
                <c:pt idx="8324" formatCode="0.00E+00">
                  <c:v>-8.6992400000000004E-3</c:v>
                </c:pt>
                <c:pt idx="8325" formatCode="0.00E+00">
                  <c:v>-8.63769E-3</c:v>
                </c:pt>
                <c:pt idx="8326" formatCode="0.00E+00">
                  <c:v>-8.6962500000000009E-3</c:v>
                </c:pt>
                <c:pt idx="8327" formatCode="0.00E+00">
                  <c:v>-8.6133200000000007E-3</c:v>
                </c:pt>
                <c:pt idx="8328" formatCode="0.00E+00">
                  <c:v>-8.6657100000000001E-3</c:v>
                </c:pt>
                <c:pt idx="8329" formatCode="0.00E+00">
                  <c:v>-8.6134599999999999E-3</c:v>
                </c:pt>
                <c:pt idx="8330" formatCode="0.00E+00">
                  <c:v>-8.6155099999999998E-3</c:v>
                </c:pt>
                <c:pt idx="8331" formatCode="0.00E+00">
                  <c:v>-8.6186100000000005E-3</c:v>
                </c:pt>
                <c:pt idx="8332" formatCode="0.00E+00">
                  <c:v>-8.5676899999999993E-3</c:v>
                </c:pt>
                <c:pt idx="8333" formatCode="0.00E+00">
                  <c:v>-8.6094799999999992E-3</c:v>
                </c:pt>
                <c:pt idx="8334" formatCode="0.00E+00">
                  <c:v>-8.5382600000000006E-3</c:v>
                </c:pt>
                <c:pt idx="8335" formatCode="0.00E+00">
                  <c:v>-8.5806900000000002E-3</c:v>
                </c:pt>
                <c:pt idx="8336" formatCode="0.00E+00">
                  <c:v>-8.5277100000000008E-3</c:v>
                </c:pt>
                <c:pt idx="8337" formatCode="0.00E+00">
                  <c:v>-8.5408199999999993E-3</c:v>
                </c:pt>
                <c:pt idx="8338" formatCode="0.00E+00">
                  <c:v>-8.5237000000000004E-3</c:v>
                </c:pt>
                <c:pt idx="8339" formatCode="0.00E+00">
                  <c:v>-8.4994100000000006E-3</c:v>
                </c:pt>
                <c:pt idx="8340" formatCode="0.00E+00">
                  <c:v>-8.5123200000000003E-3</c:v>
                </c:pt>
                <c:pt idx="8341" formatCode="0.00E+00">
                  <c:v>-8.4638500000000002E-3</c:v>
                </c:pt>
                <c:pt idx="8342" formatCode="0.00E+00">
                  <c:v>-8.4894800000000006E-3</c:v>
                </c:pt>
                <c:pt idx="8343" formatCode="0.00E+00">
                  <c:v>-8.4372200000000005E-3</c:v>
                </c:pt>
                <c:pt idx="8344" formatCode="0.00E+00">
                  <c:v>-8.4578499999999994E-3</c:v>
                </c:pt>
                <c:pt idx="8345" formatCode="0.00E+00">
                  <c:v>-8.4189799999999995E-3</c:v>
                </c:pt>
                <c:pt idx="8346" formatCode="0.00E+00">
                  <c:v>-8.4227899999999994E-3</c:v>
                </c:pt>
                <c:pt idx="8347" formatCode="0.00E+00">
                  <c:v>-8.4055699999999994E-3</c:v>
                </c:pt>
                <c:pt idx="8348" formatCode="0.00E+00">
                  <c:v>-8.3844899999999997E-3</c:v>
                </c:pt>
                <c:pt idx="8349" formatCode="0.00E+00">
                  <c:v>-8.3885699999999997E-3</c:v>
                </c:pt>
                <c:pt idx="8350" formatCode="0.00E+00">
                  <c:v>-8.3474499999999993E-3</c:v>
                </c:pt>
                <c:pt idx="8351" formatCode="0.00E+00">
                  <c:v>-8.3699199999999994E-3</c:v>
                </c:pt>
                <c:pt idx="8352" formatCode="0.00E+00">
                  <c:v>-8.3128500000000001E-3</c:v>
                </c:pt>
                <c:pt idx="8353" formatCode="0.00E+00">
                  <c:v>-8.3139600000000004E-3</c:v>
                </c:pt>
                <c:pt idx="8354" formatCode="0.00E+00">
                  <c:v>-8.2507099999999996E-3</c:v>
                </c:pt>
                <c:pt idx="8355" formatCode="0.00E+00">
                  <c:v>-8.2647099999999998E-3</c:v>
                </c:pt>
                <c:pt idx="8356" formatCode="0.00E+00">
                  <c:v>-8.2222700000000003E-3</c:v>
                </c:pt>
                <c:pt idx="8357" formatCode="0.00E+00">
                  <c:v>-8.1973700000000007E-3</c:v>
                </c:pt>
                <c:pt idx="8358" formatCode="0.00E+00">
                  <c:v>-8.2065599999999999E-3</c:v>
                </c:pt>
                <c:pt idx="8359" formatCode="0.00E+00">
                  <c:v>-8.1263599999999991E-3</c:v>
                </c:pt>
                <c:pt idx="8360" formatCode="0.00E+00">
                  <c:v>-8.1772500000000005E-3</c:v>
                </c:pt>
                <c:pt idx="8361" formatCode="0.00E+00">
                  <c:v>-8.0753500000000002E-3</c:v>
                </c:pt>
                <c:pt idx="8362" formatCode="0.00E+00">
                  <c:v>-8.1152900000000007E-3</c:v>
                </c:pt>
                <c:pt idx="8363" formatCode="0.00E+00">
                  <c:v>-8.0563800000000001E-3</c:v>
                </c:pt>
                <c:pt idx="8364" formatCode="0.00E+00">
                  <c:v>-8.0308900000000006E-3</c:v>
                </c:pt>
                <c:pt idx="8365" formatCode="0.00E+00">
                  <c:v>-8.0493100000000005E-3</c:v>
                </c:pt>
                <c:pt idx="8366" formatCode="0.00E+00">
                  <c:v>-7.9537600000000007E-3</c:v>
                </c:pt>
                <c:pt idx="8367" formatCode="0.00E+00">
                  <c:v>-8.0196599999999996E-3</c:v>
                </c:pt>
                <c:pt idx="8368" formatCode="0.00E+00">
                  <c:v>-7.91006E-3</c:v>
                </c:pt>
                <c:pt idx="8369" formatCode="0.00E+00">
                  <c:v>-7.9516599999999993E-3</c:v>
                </c:pt>
                <c:pt idx="8370" formatCode="0.00E+00">
                  <c:v>-7.8948899999999999E-3</c:v>
                </c:pt>
                <c:pt idx="8371" formatCode="0.00E+00">
                  <c:v>-7.8627499999999999E-3</c:v>
                </c:pt>
                <c:pt idx="8372" formatCode="0.00E+00">
                  <c:v>-7.8801800000000005E-3</c:v>
                </c:pt>
                <c:pt idx="8373" formatCode="0.00E+00">
                  <c:v>-7.7904200000000002E-3</c:v>
                </c:pt>
                <c:pt idx="8374" formatCode="0.00E+00">
                  <c:v>-7.8395800000000005E-3</c:v>
                </c:pt>
                <c:pt idx="8375" formatCode="0.00E+00">
                  <c:v>-7.7508100000000003E-3</c:v>
                </c:pt>
                <c:pt idx="8376" formatCode="0.00E+00">
                  <c:v>-7.7706199999999998E-3</c:v>
                </c:pt>
                <c:pt idx="8377" formatCode="0.00E+00">
                  <c:v>-7.7297599999999996E-3</c:v>
                </c:pt>
                <c:pt idx="8378" formatCode="0.00E+00">
                  <c:v>-7.6968899999999996E-3</c:v>
                </c:pt>
                <c:pt idx="8379" formatCode="0.00E+00">
                  <c:v>-7.69872E-3</c:v>
                </c:pt>
                <c:pt idx="8380" formatCode="0.00E+00">
                  <c:v>-7.6379899999999999E-3</c:v>
                </c:pt>
                <c:pt idx="8381" formatCode="0.00E+00">
                  <c:v>-7.6450099999999998E-3</c:v>
                </c:pt>
                <c:pt idx="8382" formatCode="0.00E+00">
                  <c:v>-7.5962399999999998E-3</c:v>
                </c:pt>
                <c:pt idx="8383" formatCode="0.00E+00">
                  <c:v>-7.5835800000000004E-3</c:v>
                </c:pt>
                <c:pt idx="8384" formatCode="0.00E+00">
                  <c:v>-7.5550699999999997E-3</c:v>
                </c:pt>
                <c:pt idx="8385" formatCode="0.00E+00">
                  <c:v>-7.5303899999999997E-3</c:v>
                </c:pt>
                <c:pt idx="8386" formatCode="0.00E+00">
                  <c:v>-7.5026499999999996E-3</c:v>
                </c:pt>
                <c:pt idx="8387" formatCode="0.00E+00">
                  <c:v>-7.4875200000000001E-3</c:v>
                </c:pt>
                <c:pt idx="8388" formatCode="0.00E+00">
                  <c:v>-7.4467600000000002E-3</c:v>
                </c:pt>
                <c:pt idx="8389" formatCode="0.00E+00">
                  <c:v>-7.4374899999999997E-3</c:v>
                </c:pt>
                <c:pt idx="8390" formatCode="0.00E+00">
                  <c:v>-7.3996799999999996E-3</c:v>
                </c:pt>
                <c:pt idx="8391" formatCode="0.00E+00">
                  <c:v>-7.3726699999999996E-3</c:v>
                </c:pt>
                <c:pt idx="8392" formatCode="0.00E+00">
                  <c:v>-7.3683400000000001E-3</c:v>
                </c:pt>
                <c:pt idx="8393" formatCode="0.00E+00">
                  <c:v>-7.3072099999999997E-3</c:v>
                </c:pt>
                <c:pt idx="8394" formatCode="0.00E+00">
                  <c:v>-7.332E-3</c:v>
                </c:pt>
                <c:pt idx="8395" formatCode="0.00E+00">
                  <c:v>-7.2576699999999999E-3</c:v>
                </c:pt>
                <c:pt idx="8396" formatCode="0.00E+00">
                  <c:v>-7.2728000000000003E-3</c:v>
                </c:pt>
                <c:pt idx="8397" formatCode="0.00E+00">
                  <c:v>-7.2328100000000001E-3</c:v>
                </c:pt>
                <c:pt idx="8398" formatCode="0.00E+00">
                  <c:v>-7.1964799999999999E-3</c:v>
                </c:pt>
                <c:pt idx="8399" formatCode="0.00E+00">
                  <c:v>-7.2107600000000001E-3</c:v>
                </c:pt>
                <c:pt idx="8400" formatCode="0.00E+00">
                  <c:v>-7.1262900000000004E-3</c:v>
                </c:pt>
                <c:pt idx="8401" formatCode="0.00E+00">
                  <c:v>-7.1666400000000002E-3</c:v>
                </c:pt>
                <c:pt idx="8402" formatCode="0.00E+00">
                  <c:v>-7.0855400000000004E-3</c:v>
                </c:pt>
                <c:pt idx="8403" formatCode="0.00E+00">
                  <c:v>-7.0951599999999997E-3</c:v>
                </c:pt>
                <c:pt idx="8404" formatCode="0.00E+00">
                  <c:v>-7.06502E-3</c:v>
                </c:pt>
                <c:pt idx="8405" formatCode="0.00E+00">
                  <c:v>-7.0164600000000004E-3</c:v>
                </c:pt>
                <c:pt idx="8406" formatCode="0.00E+00">
                  <c:v>-7.03829E-3</c:v>
                </c:pt>
                <c:pt idx="8407" formatCode="0.00E+00">
                  <c:v>-6.9587800000000003E-3</c:v>
                </c:pt>
                <c:pt idx="8408" formatCode="0.00E+00">
                  <c:v>-6.9842000000000003E-3</c:v>
                </c:pt>
                <c:pt idx="8409" formatCode="0.00E+00">
                  <c:v>-6.9237700000000001E-3</c:v>
                </c:pt>
                <c:pt idx="8410" formatCode="0.00E+00">
                  <c:v>-6.9099900000000004E-3</c:v>
                </c:pt>
                <c:pt idx="8411" formatCode="0.00E+00">
                  <c:v>-6.8944899999999996E-3</c:v>
                </c:pt>
                <c:pt idx="8412" formatCode="0.00E+00">
                  <c:v>-6.8436E-3</c:v>
                </c:pt>
                <c:pt idx="8413" formatCode="0.00E+00">
                  <c:v>-6.8491300000000001E-3</c:v>
                </c:pt>
                <c:pt idx="8414" formatCode="0.00E+00">
                  <c:v>-6.7973900000000004E-3</c:v>
                </c:pt>
                <c:pt idx="8415" formatCode="0.00E+00">
                  <c:v>-6.7864199999999996E-3</c:v>
                </c:pt>
                <c:pt idx="8416" formatCode="0.00E+00">
                  <c:v>-6.7619000000000004E-3</c:v>
                </c:pt>
                <c:pt idx="8417" formatCode="0.00E+00">
                  <c:v>-6.7249800000000002E-3</c:v>
                </c:pt>
                <c:pt idx="8418" formatCode="0.00E+00">
                  <c:v>-6.7151099999999998E-3</c:v>
                </c:pt>
                <c:pt idx="8419" formatCode="0.00E+00">
                  <c:v>-6.6772899999999998E-3</c:v>
                </c:pt>
                <c:pt idx="8420" formatCode="0.00E+00">
                  <c:v>-6.6517499999999997E-3</c:v>
                </c:pt>
                <c:pt idx="8421" formatCode="0.00E+00">
                  <c:v>-6.6385400000000001E-3</c:v>
                </c:pt>
                <c:pt idx="8422" formatCode="0.00E+00">
                  <c:v>-6.58831E-3</c:v>
                </c:pt>
                <c:pt idx="8423" formatCode="0.00E+00">
                  <c:v>-6.58991E-3</c:v>
                </c:pt>
                <c:pt idx="8424" formatCode="0.00E+00">
                  <c:v>-6.5413800000000003E-3</c:v>
                </c:pt>
                <c:pt idx="8425" formatCode="0.00E+00">
                  <c:v>-6.5238600000000002E-3</c:v>
                </c:pt>
                <c:pt idx="8426" formatCode="0.00E+00">
                  <c:v>-6.5088200000000002E-3</c:v>
                </c:pt>
                <c:pt idx="8427" formatCode="0.00E+00">
                  <c:v>-6.4531700000000003E-3</c:v>
                </c:pt>
                <c:pt idx="8428" formatCode="0.00E+00">
                  <c:v>-6.4685699999999999E-3</c:v>
                </c:pt>
                <c:pt idx="8429" formatCode="0.00E+00">
                  <c:v>-6.3975999999999998E-3</c:v>
                </c:pt>
                <c:pt idx="8430" formatCode="0.00E+00">
                  <c:v>-6.4066499999999998E-3</c:v>
                </c:pt>
                <c:pt idx="8431" formatCode="0.00E+00">
                  <c:v>-6.3630199999999996E-3</c:v>
                </c:pt>
                <c:pt idx="8432" formatCode="0.00E+00">
                  <c:v>-6.3304199999999998E-3</c:v>
                </c:pt>
                <c:pt idx="8433" formatCode="0.00E+00">
                  <c:v>-6.33111E-3</c:v>
                </c:pt>
                <c:pt idx="8434" formatCode="0.00E+00">
                  <c:v>-6.2624400000000002E-3</c:v>
                </c:pt>
                <c:pt idx="8435" formatCode="0.00E+00">
                  <c:v>-6.2829100000000001E-3</c:v>
                </c:pt>
                <c:pt idx="8436" formatCode="0.00E+00">
                  <c:v>-6.2161200000000003E-3</c:v>
                </c:pt>
                <c:pt idx="8437" formatCode="0.00E+00">
                  <c:v>-6.2119899999999997E-3</c:v>
                </c:pt>
                <c:pt idx="8438" formatCode="0.00E+00">
                  <c:v>-6.1806400000000003E-3</c:v>
                </c:pt>
                <c:pt idx="8439" formatCode="0.00E+00">
                  <c:v>-6.1444799999999999E-3</c:v>
                </c:pt>
                <c:pt idx="8440" formatCode="0.00E+00">
                  <c:v>-6.1490599999999996E-3</c:v>
                </c:pt>
                <c:pt idx="8441" formatCode="0.00E+00">
                  <c:v>-6.0853799999999996E-3</c:v>
                </c:pt>
                <c:pt idx="8442" formatCode="0.00E+00">
                  <c:v>-6.0705799999999999E-3</c:v>
                </c:pt>
                <c:pt idx="8443" formatCode="0.00E+00">
                  <c:v>-6.0367800000000003E-3</c:v>
                </c:pt>
                <c:pt idx="8444" formatCode="0.00E+00">
                  <c:v>-6.0744700000000002E-3</c:v>
                </c:pt>
                <c:pt idx="8445" formatCode="0.00E+00">
                  <c:v>-6.0751900000000003E-3</c:v>
                </c:pt>
                <c:pt idx="8446" formatCode="0.00E+00">
                  <c:v>-5.8853500000000001E-3</c:v>
                </c:pt>
                <c:pt idx="8447" formatCode="0.00E+00">
                  <c:v>-5.5666200000000004E-3</c:v>
                </c:pt>
                <c:pt idx="8448" formatCode="0.00E+00">
                  <c:v>-5.3442200000000002E-3</c:v>
                </c:pt>
                <c:pt idx="8449" formatCode="0.00E+00">
                  <c:v>-5.4190100000000001E-3</c:v>
                </c:pt>
                <c:pt idx="8450" formatCode="0.00E+00">
                  <c:v>-5.6874200000000003E-3</c:v>
                </c:pt>
                <c:pt idx="8451" formatCode="0.00E+00">
                  <c:v>-5.9146800000000003E-3</c:v>
                </c:pt>
                <c:pt idx="8452" formatCode="0.00E+00">
                  <c:v>-6.0987400000000001E-3</c:v>
                </c:pt>
                <c:pt idx="8453" formatCode="0.00E+00">
                  <c:v>-6.2659100000000004E-3</c:v>
                </c:pt>
                <c:pt idx="8454" formatCode="0.00E+00">
                  <c:v>-6.4326899999999996E-3</c:v>
                </c:pt>
                <c:pt idx="8455" formatCode="0.00E+00">
                  <c:v>-6.6566999999999998E-3</c:v>
                </c:pt>
                <c:pt idx="8456" formatCode="0.00E+00">
                  <c:v>-6.8137099999999997E-3</c:v>
                </c:pt>
                <c:pt idx="8457" formatCode="0.00E+00">
                  <c:v>-7.0315000000000004E-3</c:v>
                </c:pt>
                <c:pt idx="8458" formatCode="0.00E+00">
                  <c:v>-7.2011000000000002E-3</c:v>
                </c:pt>
                <c:pt idx="8459" formatCode="0.00E+00">
                  <c:v>-7.3878599999999996E-3</c:v>
                </c:pt>
                <c:pt idx="8460" formatCode="0.00E+00">
                  <c:v>-7.5995400000000001E-3</c:v>
                </c:pt>
                <c:pt idx="8461" formatCode="0.00E+00">
                  <c:v>-7.7472900000000004E-3</c:v>
                </c:pt>
                <c:pt idx="8462" formatCode="0.00E+00">
                  <c:v>-7.9826500000000009E-3</c:v>
                </c:pt>
                <c:pt idx="8463" formatCode="0.00E+00">
                  <c:v>-8.12359E-3</c:v>
                </c:pt>
                <c:pt idx="8464" formatCode="0.00E+00">
                  <c:v>-8.3433099999999996E-3</c:v>
                </c:pt>
                <c:pt idx="8465" formatCode="0.00E+00">
                  <c:v>-8.5185E-3</c:v>
                </c:pt>
                <c:pt idx="8466" formatCode="0.00E+00">
                  <c:v>-8.6946799999999998E-3</c:v>
                </c:pt>
                <c:pt idx="8467" formatCode="0.00E+00">
                  <c:v>-8.91372E-3</c:v>
                </c:pt>
                <c:pt idx="8468" formatCode="0.00E+00">
                  <c:v>-9.0574499999999999E-3</c:v>
                </c:pt>
                <c:pt idx="8469" formatCode="0.00E+00">
                  <c:v>-9.2916700000000001E-3</c:v>
                </c:pt>
                <c:pt idx="8470" formatCode="0.00E+00">
                  <c:v>-9.4390499999999992E-3</c:v>
                </c:pt>
                <c:pt idx="8471" formatCode="0.00E+00">
                  <c:v>-9.6491800000000003E-3</c:v>
                </c:pt>
                <c:pt idx="8472" formatCode="0.00E+00">
                  <c:v>-9.8281500000000008E-3</c:v>
                </c:pt>
                <c:pt idx="8473">
                  <c:v>-1.00027E-2</c:v>
                </c:pt>
                <c:pt idx="8474">
                  <c:v>-1.0211400000000001E-2</c:v>
                </c:pt>
                <c:pt idx="8475">
                  <c:v>-1.03678E-2</c:v>
                </c:pt>
                <c:pt idx="8476">
                  <c:v>-1.0581699999999999E-2</c:v>
                </c:pt>
                <c:pt idx="8477">
                  <c:v>-1.07455E-2</c:v>
                </c:pt>
                <c:pt idx="8478">
                  <c:v>-1.0946600000000001E-2</c:v>
                </c:pt>
                <c:pt idx="8479">
                  <c:v>-1.1126499999999999E-2</c:v>
                </c:pt>
                <c:pt idx="8480">
                  <c:v>-1.13116E-2</c:v>
                </c:pt>
                <c:pt idx="8481">
                  <c:v>-1.14973E-2</c:v>
                </c:pt>
                <c:pt idx="8482">
                  <c:v>-1.16769E-2</c:v>
                </c:pt>
                <c:pt idx="8483">
                  <c:v>-1.18642E-2</c:v>
                </c:pt>
                <c:pt idx="8484">
                  <c:v>-1.20429E-2</c:v>
                </c:pt>
                <c:pt idx="8485">
                  <c:v>-1.22338E-2</c:v>
                </c:pt>
                <c:pt idx="8486">
                  <c:v>-1.2405599999999999E-2</c:v>
                </c:pt>
                <c:pt idx="8487">
                  <c:v>-1.26071E-2</c:v>
                </c:pt>
                <c:pt idx="8488">
                  <c:v>-1.27715E-2</c:v>
                </c:pt>
                <c:pt idx="8489">
                  <c:v>-1.29762E-2</c:v>
                </c:pt>
                <c:pt idx="8490">
                  <c:v>-1.3141099999999999E-2</c:v>
                </c:pt>
                <c:pt idx="8491">
                  <c:v>-1.33296E-2</c:v>
                </c:pt>
                <c:pt idx="8492">
                  <c:v>-1.35154E-2</c:v>
                </c:pt>
                <c:pt idx="8493">
                  <c:v>-1.36781E-2</c:v>
                </c:pt>
                <c:pt idx="8494">
                  <c:v>-1.3889200000000001E-2</c:v>
                </c:pt>
                <c:pt idx="8495">
                  <c:v>-1.4033800000000001E-2</c:v>
                </c:pt>
                <c:pt idx="8496">
                  <c:v>-1.42513E-2</c:v>
                </c:pt>
                <c:pt idx="8497">
                  <c:v>-1.44055E-2</c:v>
                </c:pt>
                <c:pt idx="8498">
                  <c:v>-1.46012E-2</c:v>
                </c:pt>
                <c:pt idx="8499">
                  <c:v>-1.4785100000000001E-2</c:v>
                </c:pt>
                <c:pt idx="8500">
                  <c:v>-1.49429E-2</c:v>
                </c:pt>
                <c:pt idx="8501">
                  <c:v>-1.5155099999999999E-2</c:v>
                </c:pt>
                <c:pt idx="8502">
                  <c:v>-1.52929E-2</c:v>
                </c:pt>
                <c:pt idx="8503">
                  <c:v>-1.5510100000000001E-2</c:v>
                </c:pt>
                <c:pt idx="8504">
                  <c:v>-1.5658700000000001E-2</c:v>
                </c:pt>
                <c:pt idx="8505">
                  <c:v>-1.5852100000000001E-2</c:v>
                </c:pt>
                <c:pt idx="8506">
                  <c:v>-1.6032600000000001E-2</c:v>
                </c:pt>
                <c:pt idx="8507">
                  <c:v>-1.6194500000000001E-2</c:v>
                </c:pt>
                <c:pt idx="8508">
                  <c:v>-1.6400499999999998E-2</c:v>
                </c:pt>
                <c:pt idx="8509">
                  <c:v>-1.6544099999999999E-2</c:v>
                </c:pt>
                <c:pt idx="8510">
                  <c:v>-1.6750299999999999E-2</c:v>
                </c:pt>
                <c:pt idx="8511">
                  <c:v>-1.69021E-2</c:v>
                </c:pt>
                <c:pt idx="8512">
                  <c:v>-1.7090600000000001E-2</c:v>
                </c:pt>
                <c:pt idx="8513">
                  <c:v>-1.7263000000000001E-2</c:v>
                </c:pt>
                <c:pt idx="8514">
                  <c:v>-1.7428699999999998E-2</c:v>
                </c:pt>
                <c:pt idx="8515">
                  <c:v>-1.76188E-2</c:v>
                </c:pt>
                <c:pt idx="8516">
                  <c:v>-1.77831E-2</c:v>
                </c:pt>
                <c:pt idx="8517">
                  <c:v>-1.7976300000000001E-2</c:v>
                </c:pt>
                <c:pt idx="8518">
                  <c:v>-1.8121000000000002E-2</c:v>
                </c:pt>
                <c:pt idx="8519">
                  <c:v>-1.8283299999999999E-2</c:v>
                </c:pt>
                <c:pt idx="8520">
                  <c:v>-1.84747E-2</c:v>
                </c:pt>
                <c:pt idx="8521">
                  <c:v>-1.8737400000000001E-2</c:v>
                </c:pt>
                <c:pt idx="8522">
                  <c:v>-1.8902599999999999E-2</c:v>
                </c:pt>
                <c:pt idx="8523">
                  <c:v>-1.8794700000000001E-2</c:v>
                </c:pt>
                <c:pt idx="8524">
                  <c:v>-1.85384E-2</c:v>
                </c:pt>
                <c:pt idx="8525">
                  <c:v>-1.8508899999999998E-2</c:v>
                </c:pt>
                <c:pt idx="8526">
                  <c:v>-1.8905499999999999E-2</c:v>
                </c:pt>
                <c:pt idx="8527">
                  <c:v>-1.9483400000000001E-2</c:v>
                </c:pt>
                <c:pt idx="8528">
                  <c:v>-2.0018000000000001E-2</c:v>
                </c:pt>
                <c:pt idx="8529">
                  <c:v>-2.04494E-2</c:v>
                </c:pt>
                <c:pt idx="8530">
                  <c:v>-2.09061E-2</c:v>
                </c:pt>
                <c:pt idx="8531">
                  <c:v>-2.1362300000000001E-2</c:v>
                </c:pt>
                <c:pt idx="8532">
                  <c:v>-2.1851099999999998E-2</c:v>
                </c:pt>
                <c:pt idx="8533">
                  <c:v>-2.2325999999999999E-2</c:v>
                </c:pt>
                <c:pt idx="8534">
                  <c:v>-2.2783299999999999E-2</c:v>
                </c:pt>
                <c:pt idx="8535">
                  <c:v>-2.3272000000000001E-2</c:v>
                </c:pt>
                <c:pt idx="8536">
                  <c:v>-2.3714499999999999E-2</c:v>
                </c:pt>
                <c:pt idx="8537">
                  <c:v>-2.42092E-2</c:v>
                </c:pt>
                <c:pt idx="8538">
                  <c:v>-2.46568E-2</c:v>
                </c:pt>
                <c:pt idx="8539">
                  <c:v>-2.5132600000000001E-2</c:v>
                </c:pt>
                <c:pt idx="8540">
                  <c:v>-2.56032E-2</c:v>
                </c:pt>
                <c:pt idx="8541">
                  <c:v>-2.6051700000000001E-2</c:v>
                </c:pt>
                <c:pt idx="8542">
                  <c:v>-2.6542E-2</c:v>
                </c:pt>
                <c:pt idx="8543">
                  <c:v>-2.6978700000000001E-2</c:v>
                </c:pt>
                <c:pt idx="8544">
                  <c:v>-2.7469400000000001E-2</c:v>
                </c:pt>
                <c:pt idx="8545">
                  <c:v>-2.7923199999999999E-2</c:v>
                </c:pt>
                <c:pt idx="8546">
                  <c:v>-2.8386100000000001E-2</c:v>
                </c:pt>
                <c:pt idx="8547">
                  <c:v>-2.8836299999999999E-2</c:v>
                </c:pt>
                <c:pt idx="8548">
                  <c:v>-2.9264700000000001E-2</c:v>
                </c:pt>
                <c:pt idx="8549">
                  <c:v>-2.9786900000000002E-2</c:v>
                </c:pt>
                <c:pt idx="8550">
                  <c:v>-3.0313E-2</c:v>
                </c:pt>
                <c:pt idx="8551">
                  <c:v>-3.07359E-2</c:v>
                </c:pt>
                <c:pt idx="8552">
                  <c:v>-3.0857699999999998E-2</c:v>
                </c:pt>
                <c:pt idx="8553">
                  <c:v>-3.08965E-2</c:v>
                </c:pt>
                <c:pt idx="8554">
                  <c:v>-3.1253499999999997E-2</c:v>
                </c:pt>
                <c:pt idx="8555">
                  <c:v>-3.1978699999999999E-2</c:v>
                </c:pt>
                <c:pt idx="8556">
                  <c:v>-3.28612E-2</c:v>
                </c:pt>
                <c:pt idx="8557">
                  <c:v>-3.3645700000000001E-2</c:v>
                </c:pt>
                <c:pt idx="8558">
                  <c:v>-3.4362799999999999E-2</c:v>
                </c:pt>
                <c:pt idx="8559">
                  <c:v>-3.51063E-2</c:v>
                </c:pt>
                <c:pt idx="8560">
                  <c:v>-3.5851300000000003E-2</c:v>
                </c:pt>
                <c:pt idx="8561">
                  <c:v>-3.66246E-2</c:v>
                </c:pt>
                <c:pt idx="8562">
                  <c:v>-3.7380499999999997E-2</c:v>
                </c:pt>
                <c:pt idx="8563">
                  <c:v>-3.8123600000000001E-2</c:v>
                </c:pt>
                <c:pt idx="8564">
                  <c:v>-3.8891799999999997E-2</c:v>
                </c:pt>
                <c:pt idx="8565">
                  <c:v>-3.9623499999999999E-2</c:v>
                </c:pt>
                <c:pt idx="8566">
                  <c:v>-4.0389899999999999E-2</c:v>
                </c:pt>
                <c:pt idx="8567">
                  <c:v>-4.11288E-2</c:v>
                </c:pt>
                <c:pt idx="8568">
                  <c:v>-4.1871899999999997E-2</c:v>
                </c:pt>
                <c:pt idx="8569">
                  <c:v>-4.2632099999999999E-2</c:v>
                </c:pt>
                <c:pt idx="8570">
                  <c:v>-4.3355999999999999E-2</c:v>
                </c:pt>
                <c:pt idx="8571">
                  <c:v>-4.4126100000000001E-2</c:v>
                </c:pt>
                <c:pt idx="8572">
                  <c:v>-4.4852000000000003E-2</c:v>
                </c:pt>
                <c:pt idx="8573">
                  <c:v>-4.5607200000000001E-2</c:v>
                </c:pt>
                <c:pt idx="8574">
                  <c:v>-4.6351799999999999E-2</c:v>
                </c:pt>
                <c:pt idx="8575">
                  <c:v>-4.70801E-2</c:v>
                </c:pt>
                <c:pt idx="8576">
                  <c:v>-4.7837600000000001E-2</c:v>
                </c:pt>
                <c:pt idx="8577">
                  <c:v>-4.85523E-2</c:v>
                </c:pt>
                <c:pt idx="8578">
                  <c:v>-4.9304500000000001E-2</c:v>
                </c:pt>
                <c:pt idx="8579">
                  <c:v>-5.00308E-2</c:v>
                </c:pt>
                <c:pt idx="8580">
                  <c:v>-5.0765699999999997E-2</c:v>
                </c:pt>
                <c:pt idx="8581">
                  <c:v>-5.1508900000000003E-2</c:v>
                </c:pt>
                <c:pt idx="8582">
                  <c:v>-5.2231300000000001E-2</c:v>
                </c:pt>
                <c:pt idx="8583">
                  <c:v>-5.2976599999999999E-2</c:v>
                </c:pt>
                <c:pt idx="8584">
                  <c:v>-5.3700999999999999E-2</c:v>
                </c:pt>
                <c:pt idx="8585">
                  <c:v>-5.4430300000000001E-2</c:v>
                </c:pt>
                <c:pt idx="8586">
                  <c:v>-5.5159199999999999E-2</c:v>
                </c:pt>
                <c:pt idx="8587">
                  <c:v>-5.5874E-2</c:v>
                </c:pt>
                <c:pt idx="8588">
                  <c:v>-5.6603000000000001E-2</c:v>
                </c:pt>
                <c:pt idx="8589">
                  <c:v>-5.7323699999999998E-2</c:v>
                </c:pt>
                <c:pt idx="8590">
                  <c:v>-5.8042099999999999E-2</c:v>
                </c:pt>
                <c:pt idx="8591">
                  <c:v>-5.8774899999999998E-2</c:v>
                </c:pt>
                <c:pt idx="8592">
                  <c:v>-5.9482699999999999E-2</c:v>
                </c:pt>
                <c:pt idx="8593">
                  <c:v>-6.0216100000000002E-2</c:v>
                </c:pt>
                <c:pt idx="8594">
                  <c:v>-6.0926099999999997E-2</c:v>
                </c:pt>
                <c:pt idx="8595">
                  <c:v>-6.1637400000000002E-2</c:v>
                </c:pt>
                <c:pt idx="8596">
                  <c:v>-6.2357000000000003E-2</c:v>
                </c:pt>
                <c:pt idx="8597">
                  <c:v>-6.3046000000000005E-2</c:v>
                </c:pt>
                <c:pt idx="8598">
                  <c:v>-6.3776899999999997E-2</c:v>
                </c:pt>
                <c:pt idx="8599">
                  <c:v>-6.4465700000000001E-2</c:v>
                </c:pt>
                <c:pt idx="8600">
                  <c:v>-6.5187599999999998E-2</c:v>
                </c:pt>
                <c:pt idx="8601">
                  <c:v>-6.5893199999999999E-2</c:v>
                </c:pt>
                <c:pt idx="8602">
                  <c:v>-6.6591300000000006E-2</c:v>
                </c:pt>
                <c:pt idx="8603">
                  <c:v>-6.7315E-2</c:v>
                </c:pt>
                <c:pt idx="8604">
                  <c:v>-6.7992300000000006E-2</c:v>
                </c:pt>
                <c:pt idx="8605">
                  <c:v>-6.8710300000000002E-2</c:v>
                </c:pt>
                <c:pt idx="8606">
                  <c:v>-6.9384299999999996E-2</c:v>
                </c:pt>
                <c:pt idx="8607">
                  <c:v>-7.0084999999999995E-2</c:v>
                </c:pt>
                <c:pt idx="8608">
                  <c:v>-7.0779900000000007E-2</c:v>
                </c:pt>
                <c:pt idx="8609">
                  <c:v>-7.1463299999999993E-2</c:v>
                </c:pt>
                <c:pt idx="8610">
                  <c:v>-7.2172899999999998E-2</c:v>
                </c:pt>
                <c:pt idx="8611">
                  <c:v>-7.2847200000000001E-2</c:v>
                </c:pt>
                <c:pt idx="8612">
                  <c:v>-7.3551800000000001E-2</c:v>
                </c:pt>
                <c:pt idx="8613">
                  <c:v>-7.4227000000000001E-2</c:v>
                </c:pt>
                <c:pt idx="8614">
                  <c:v>-7.4912699999999999E-2</c:v>
                </c:pt>
                <c:pt idx="8615">
                  <c:v>-7.5590599999999994E-2</c:v>
                </c:pt>
                <c:pt idx="8616">
                  <c:v>-7.6261800000000005E-2</c:v>
                </c:pt>
                <c:pt idx="8617">
                  <c:v>-7.69431E-2</c:v>
                </c:pt>
                <c:pt idx="8618">
                  <c:v>-7.7614000000000002E-2</c:v>
                </c:pt>
                <c:pt idx="8619">
                  <c:v>-7.8295600000000007E-2</c:v>
                </c:pt>
                <c:pt idx="8620">
                  <c:v>-7.8968200000000002E-2</c:v>
                </c:pt>
                <c:pt idx="8621">
                  <c:v>-7.9644599999999996E-2</c:v>
                </c:pt>
                <c:pt idx="8622">
                  <c:v>-8.0307500000000004E-2</c:v>
                </c:pt>
                <c:pt idx="8623">
                  <c:v>-8.0976699999999999E-2</c:v>
                </c:pt>
                <c:pt idx="8624">
                  <c:v>-8.1630099999999997E-2</c:v>
                </c:pt>
                <c:pt idx="8625">
                  <c:v>-8.2294599999999996E-2</c:v>
                </c:pt>
                <c:pt idx="8626">
                  <c:v>-8.2947199999999999E-2</c:v>
                </c:pt>
                <c:pt idx="8627">
                  <c:v>-8.36036E-2</c:v>
                </c:pt>
                <c:pt idx="8628">
                  <c:v>-8.4265400000000004E-2</c:v>
                </c:pt>
                <c:pt idx="8629">
                  <c:v>-8.4912500000000002E-2</c:v>
                </c:pt>
                <c:pt idx="8630">
                  <c:v>-8.5582699999999998E-2</c:v>
                </c:pt>
                <c:pt idx="8631">
                  <c:v>-8.6218100000000006E-2</c:v>
                </c:pt>
                <c:pt idx="8632">
                  <c:v>-8.6877599999999999E-2</c:v>
                </c:pt>
                <c:pt idx="8633">
                  <c:v>-8.75113E-2</c:v>
                </c:pt>
                <c:pt idx="8634">
                  <c:v>-8.8152999999999995E-2</c:v>
                </c:pt>
                <c:pt idx="8635">
                  <c:v>-8.8797200000000007E-2</c:v>
                </c:pt>
                <c:pt idx="8636">
                  <c:v>-8.9420200000000005E-2</c:v>
                </c:pt>
                <c:pt idx="8637">
                  <c:v>-9.0072600000000003E-2</c:v>
                </c:pt>
                <c:pt idx="8638">
                  <c:v>-9.0690900000000005E-2</c:v>
                </c:pt>
                <c:pt idx="8639">
                  <c:v>-9.1342699999999999E-2</c:v>
                </c:pt>
                <c:pt idx="8640">
                  <c:v>-9.1966800000000001E-2</c:v>
                </c:pt>
                <c:pt idx="8641">
                  <c:v>-9.2596700000000004E-2</c:v>
                </c:pt>
                <c:pt idx="8642">
                  <c:v>-9.3224799999999997E-2</c:v>
                </c:pt>
                <c:pt idx="8643">
                  <c:v>-9.3834500000000001E-2</c:v>
                </c:pt>
                <c:pt idx="8644">
                  <c:v>-9.4467499999999996E-2</c:v>
                </c:pt>
                <c:pt idx="8645">
                  <c:v>-9.5068600000000003E-2</c:v>
                </c:pt>
                <c:pt idx="8646">
                  <c:v>-9.5694600000000005E-2</c:v>
                </c:pt>
                <c:pt idx="8647">
                  <c:v>-9.6299200000000001E-2</c:v>
                </c:pt>
                <c:pt idx="8648">
                  <c:v>-9.69169E-2</c:v>
                </c:pt>
                <c:pt idx="8649">
                  <c:v>-9.7532599999999997E-2</c:v>
                </c:pt>
                <c:pt idx="8650">
                  <c:v>-9.8135399999999998E-2</c:v>
                </c:pt>
                <c:pt idx="8651">
                  <c:v>-9.8746200000000006E-2</c:v>
                </c:pt>
                <c:pt idx="8652">
                  <c:v>-9.9335199999999998E-2</c:v>
                </c:pt>
                <c:pt idx="8653">
                  <c:v>-9.9938700000000005E-2</c:v>
                </c:pt>
                <c:pt idx="8654">
                  <c:v>-0.10052800000000001</c:v>
                </c:pt>
                <c:pt idx="8655">
                  <c:v>-0.10112699999999999</c:v>
                </c:pt>
                <c:pt idx="8656">
                  <c:v>-0.101718</c:v>
                </c:pt>
                <c:pt idx="8657">
                  <c:v>-0.102295</c:v>
                </c:pt>
                <c:pt idx="8658">
                  <c:v>-0.102864</c:v>
                </c:pt>
                <c:pt idx="8659">
                  <c:v>-0.103463</c:v>
                </c:pt>
                <c:pt idx="8660">
                  <c:v>-0.104129</c:v>
                </c:pt>
                <c:pt idx="8661">
                  <c:v>-0.10473499999999999</c:v>
                </c:pt>
                <c:pt idx="8662">
                  <c:v>-0.105097</c:v>
                </c:pt>
                <c:pt idx="8663">
                  <c:v>-0.10524500000000001</c:v>
                </c:pt>
                <c:pt idx="8664">
                  <c:v>-0.105535</c:v>
                </c:pt>
                <c:pt idx="8665">
                  <c:v>-0.106199</c:v>
                </c:pt>
                <c:pt idx="8666">
                  <c:v>-0.10713300000000001</c:v>
                </c:pt>
                <c:pt idx="8667">
                  <c:v>-0.10807799999999999</c:v>
                </c:pt>
                <c:pt idx="8668">
                  <c:v>-0.10889</c:v>
                </c:pt>
                <c:pt idx="8669">
                  <c:v>-0.109718</c:v>
                </c:pt>
                <c:pt idx="8670">
                  <c:v>-0.11056000000000001</c:v>
                </c:pt>
                <c:pt idx="8671">
                  <c:v>-0.111392</c:v>
                </c:pt>
                <c:pt idx="8672">
                  <c:v>-0.112262</c:v>
                </c:pt>
                <c:pt idx="8673">
                  <c:v>-0.11305999999999999</c:v>
                </c:pt>
                <c:pt idx="8674">
                  <c:v>-0.11391</c:v>
                </c:pt>
                <c:pt idx="8675">
                  <c:v>-0.114727</c:v>
                </c:pt>
                <c:pt idx="8676">
                  <c:v>-0.115539</c:v>
                </c:pt>
                <c:pt idx="8677">
                  <c:v>-0.116393</c:v>
                </c:pt>
                <c:pt idx="8678">
                  <c:v>-0.117175</c:v>
                </c:pt>
                <c:pt idx="8679">
                  <c:v>-0.118038</c:v>
                </c:pt>
                <c:pt idx="8680">
                  <c:v>-0.11883000000000001</c:v>
                </c:pt>
                <c:pt idx="8681">
                  <c:v>-0.11965099999999999</c:v>
                </c:pt>
                <c:pt idx="8682">
                  <c:v>-0.12046800000000001</c:v>
                </c:pt>
                <c:pt idx="8683">
                  <c:v>-0.12124</c:v>
                </c:pt>
                <c:pt idx="8684">
                  <c:v>-0.122084</c:v>
                </c:pt>
                <c:pt idx="8685">
                  <c:v>-0.122847</c:v>
                </c:pt>
                <c:pt idx="8686">
                  <c:v>-0.123652</c:v>
                </c:pt>
                <c:pt idx="8687">
                  <c:v>-0.124417</c:v>
                </c:pt>
                <c:pt idx="8688">
                  <c:v>-0.12522900000000001</c:v>
                </c:pt>
                <c:pt idx="8689">
                  <c:v>-0.12612999999999999</c:v>
                </c:pt>
                <c:pt idx="8690">
                  <c:v>-0.12689300000000001</c:v>
                </c:pt>
                <c:pt idx="8691">
                  <c:v>-0.127416</c:v>
                </c:pt>
                <c:pt idx="8692">
                  <c:v>-0.127749</c:v>
                </c:pt>
                <c:pt idx="8693">
                  <c:v>-0.128326</c:v>
                </c:pt>
                <c:pt idx="8694">
                  <c:v>-0.12932199999999999</c:v>
                </c:pt>
                <c:pt idx="8695">
                  <c:v>-0.130499</c:v>
                </c:pt>
                <c:pt idx="8696">
                  <c:v>-0.13162299999999999</c:v>
                </c:pt>
                <c:pt idx="8697">
                  <c:v>-0.132661</c:v>
                </c:pt>
                <c:pt idx="8698">
                  <c:v>-0.13369400000000001</c:v>
                </c:pt>
                <c:pt idx="8699">
                  <c:v>-0.134767</c:v>
                </c:pt>
                <c:pt idx="8700">
                  <c:v>-0.13583300000000001</c:v>
                </c:pt>
                <c:pt idx="8701">
                  <c:v>-0.13689100000000001</c:v>
                </c:pt>
                <c:pt idx="8702">
                  <c:v>-0.13794000000000001</c:v>
                </c:pt>
                <c:pt idx="8703">
                  <c:v>-0.13897300000000001</c:v>
                </c:pt>
                <c:pt idx="8704">
                  <c:v>-0.14002999999999999</c:v>
                </c:pt>
                <c:pt idx="8705">
                  <c:v>-0.14105400000000001</c:v>
                </c:pt>
                <c:pt idx="8706">
                  <c:v>-0.1421</c:v>
                </c:pt>
                <c:pt idx="8707">
                  <c:v>-0.143126</c:v>
                </c:pt>
                <c:pt idx="8708">
                  <c:v>-0.14415800000000001</c:v>
                </c:pt>
                <c:pt idx="8709">
                  <c:v>-0.145203</c:v>
                </c:pt>
                <c:pt idx="8710">
                  <c:v>-0.14621500000000001</c:v>
                </c:pt>
                <c:pt idx="8711">
                  <c:v>-0.14724999999999999</c:v>
                </c:pt>
                <c:pt idx="8712">
                  <c:v>-0.14824999999999999</c:v>
                </c:pt>
                <c:pt idx="8713">
                  <c:v>-0.14926900000000001</c:v>
                </c:pt>
                <c:pt idx="8714">
                  <c:v>-0.15027599999999999</c:v>
                </c:pt>
                <c:pt idx="8715">
                  <c:v>-0.15127199999999999</c:v>
                </c:pt>
                <c:pt idx="8716">
                  <c:v>-0.152278</c:v>
                </c:pt>
                <c:pt idx="8717">
                  <c:v>-0.15326500000000001</c:v>
                </c:pt>
                <c:pt idx="8718">
                  <c:v>-0.15427299999999999</c:v>
                </c:pt>
                <c:pt idx="8719">
                  <c:v>-0.15526499999999999</c:v>
                </c:pt>
                <c:pt idx="8720">
                  <c:v>-0.15625800000000001</c:v>
                </c:pt>
                <c:pt idx="8721">
                  <c:v>-0.15724199999999999</c:v>
                </c:pt>
                <c:pt idx="8722">
                  <c:v>-0.158221</c:v>
                </c:pt>
                <c:pt idx="8723">
                  <c:v>-0.15919700000000001</c:v>
                </c:pt>
                <c:pt idx="8724">
                  <c:v>-0.160166</c:v>
                </c:pt>
                <c:pt idx="8725">
                  <c:v>-0.16112799999999999</c:v>
                </c:pt>
                <c:pt idx="8726">
                  <c:v>-0.16208500000000001</c:v>
                </c:pt>
                <c:pt idx="8727">
                  <c:v>-0.163045</c:v>
                </c:pt>
                <c:pt idx="8728">
                  <c:v>-0.16400200000000001</c:v>
                </c:pt>
                <c:pt idx="8729">
                  <c:v>-0.164968</c:v>
                </c:pt>
                <c:pt idx="8730">
                  <c:v>-0.16592299999999999</c:v>
                </c:pt>
                <c:pt idx="8731">
                  <c:v>-0.16687199999999999</c:v>
                </c:pt>
                <c:pt idx="8732">
                  <c:v>-0.167766</c:v>
                </c:pt>
                <c:pt idx="8733">
                  <c:v>-0.16866500000000001</c:v>
                </c:pt>
                <c:pt idx="8734">
                  <c:v>-0.16960700000000001</c:v>
                </c:pt>
                <c:pt idx="8735">
                  <c:v>-0.17047999999999999</c:v>
                </c:pt>
                <c:pt idx="8736">
                  <c:v>-0.171404</c:v>
                </c:pt>
                <c:pt idx="8737">
                  <c:v>-0.17231099999999999</c:v>
                </c:pt>
                <c:pt idx="8738">
                  <c:v>-0.17319100000000001</c:v>
                </c:pt>
                <c:pt idx="8739">
                  <c:v>-0.17413799999999999</c:v>
                </c:pt>
                <c:pt idx="8740">
                  <c:v>-0.17499500000000001</c:v>
                </c:pt>
                <c:pt idx="8741">
                  <c:v>-0.17591799999999999</c:v>
                </c:pt>
                <c:pt idx="8742">
                  <c:v>-0.176789</c:v>
                </c:pt>
                <c:pt idx="8743">
                  <c:v>-0.17763799999999999</c:v>
                </c:pt>
                <c:pt idx="8744">
                  <c:v>-0.17854700000000001</c:v>
                </c:pt>
                <c:pt idx="8745">
                  <c:v>-0.17935699999999999</c:v>
                </c:pt>
                <c:pt idx="8746">
                  <c:v>-0.18026700000000001</c:v>
                </c:pt>
                <c:pt idx="8747">
                  <c:v>-0.18110100000000001</c:v>
                </c:pt>
                <c:pt idx="8748">
                  <c:v>-0.18196399999999999</c:v>
                </c:pt>
                <c:pt idx="8749">
                  <c:v>-0.18285399999999999</c:v>
                </c:pt>
                <c:pt idx="8750">
                  <c:v>-0.18366499999999999</c:v>
                </c:pt>
                <c:pt idx="8751">
                  <c:v>-0.18456</c:v>
                </c:pt>
                <c:pt idx="8752">
                  <c:v>-0.18535199999999999</c:v>
                </c:pt>
                <c:pt idx="8753">
                  <c:v>-0.186196</c:v>
                </c:pt>
                <c:pt idx="8754">
                  <c:v>-0.187025</c:v>
                </c:pt>
                <c:pt idx="8755">
                  <c:v>-0.18781800000000001</c:v>
                </c:pt>
                <c:pt idx="8756">
                  <c:v>-0.18867500000000001</c:v>
                </c:pt>
                <c:pt idx="8757">
                  <c:v>-0.18946099999999999</c:v>
                </c:pt>
                <c:pt idx="8758">
                  <c:v>-0.190303</c:v>
                </c:pt>
                <c:pt idx="8759">
                  <c:v>-0.19112499999999999</c:v>
                </c:pt>
                <c:pt idx="8760">
                  <c:v>-0.19192100000000001</c:v>
                </c:pt>
                <c:pt idx="8761">
                  <c:v>-0.192743</c:v>
                </c:pt>
                <c:pt idx="8762">
                  <c:v>-0.19350100000000001</c:v>
                </c:pt>
                <c:pt idx="8763">
                  <c:v>-0.194296</c:v>
                </c:pt>
                <c:pt idx="8764">
                  <c:v>-0.195077</c:v>
                </c:pt>
                <c:pt idx="8765">
                  <c:v>-0.19583500000000001</c:v>
                </c:pt>
                <c:pt idx="8766">
                  <c:v>-0.196635</c:v>
                </c:pt>
                <c:pt idx="8767">
                  <c:v>-0.197383</c:v>
                </c:pt>
                <c:pt idx="8768">
                  <c:v>-0.19817699999999999</c:v>
                </c:pt>
                <c:pt idx="8769">
                  <c:v>-0.19895399999999999</c:v>
                </c:pt>
                <c:pt idx="8770">
                  <c:v>-0.19969700000000001</c:v>
                </c:pt>
                <c:pt idx="8771">
                  <c:v>-0.20047100000000001</c:v>
                </c:pt>
                <c:pt idx="8772">
                  <c:v>-0.20117499999999999</c:v>
                </c:pt>
                <c:pt idx="8773">
                  <c:v>-0.201931</c:v>
                </c:pt>
                <c:pt idx="8774">
                  <c:v>-0.202654</c:v>
                </c:pt>
                <c:pt idx="8775">
                  <c:v>-0.20337</c:v>
                </c:pt>
                <c:pt idx="8776">
                  <c:v>-0.20411799999999999</c:v>
                </c:pt>
                <c:pt idx="8777">
                  <c:v>-0.204813</c:v>
                </c:pt>
                <c:pt idx="8778">
                  <c:v>-0.205568</c:v>
                </c:pt>
                <c:pt idx="8779">
                  <c:v>-0.20627799999999999</c:v>
                </c:pt>
                <c:pt idx="8780">
                  <c:v>-0.206985</c:v>
                </c:pt>
                <c:pt idx="8781">
                  <c:v>-0.20769699999999999</c:v>
                </c:pt>
                <c:pt idx="8782">
                  <c:v>-0.20836299999999999</c:v>
                </c:pt>
                <c:pt idx="8783">
                  <c:v>-0.20907000000000001</c:v>
                </c:pt>
                <c:pt idx="8784">
                  <c:v>-0.20973700000000001</c:v>
                </c:pt>
                <c:pt idx="8785">
                  <c:v>-0.21041199999999999</c:v>
                </c:pt>
                <c:pt idx="8786">
                  <c:v>-0.21109800000000001</c:v>
                </c:pt>
                <c:pt idx="8787">
                  <c:v>-0.211754</c:v>
                </c:pt>
                <c:pt idx="8788">
                  <c:v>-0.212451</c:v>
                </c:pt>
                <c:pt idx="8789">
                  <c:v>-0.21310799999999999</c:v>
                </c:pt>
                <c:pt idx="8790">
                  <c:v>-0.21376500000000001</c:v>
                </c:pt>
                <c:pt idx="8791">
                  <c:v>-0.214423</c:v>
                </c:pt>
                <c:pt idx="8792">
                  <c:v>-0.21504000000000001</c:v>
                </c:pt>
                <c:pt idx="8793">
                  <c:v>-0.21568999999999999</c:v>
                </c:pt>
                <c:pt idx="8794">
                  <c:v>-0.21630099999999999</c:v>
                </c:pt>
                <c:pt idx="8795">
                  <c:v>-0.21692900000000001</c:v>
                </c:pt>
                <c:pt idx="8796">
                  <c:v>-0.21756200000000001</c:v>
                </c:pt>
                <c:pt idx="8797">
                  <c:v>-0.218169</c:v>
                </c:pt>
                <c:pt idx="8798">
                  <c:v>-0.21881300000000001</c:v>
                </c:pt>
                <c:pt idx="8799">
                  <c:v>-0.219414</c:v>
                </c:pt>
                <c:pt idx="8800">
                  <c:v>-0.22003200000000001</c:v>
                </c:pt>
                <c:pt idx="8801">
                  <c:v>-0.22062899999999999</c:v>
                </c:pt>
                <c:pt idx="8802">
                  <c:v>-0.22120000000000001</c:v>
                </c:pt>
                <c:pt idx="8803">
                  <c:v>-0.22178899999999999</c:v>
                </c:pt>
                <c:pt idx="8804">
                  <c:v>-0.22234899999999999</c:v>
                </c:pt>
                <c:pt idx="8805">
                  <c:v>-0.22293399999999999</c:v>
                </c:pt>
                <c:pt idx="8806">
                  <c:v>-0.22350800000000001</c:v>
                </c:pt>
                <c:pt idx="8807">
                  <c:v>-0.224075</c:v>
                </c:pt>
                <c:pt idx="8808">
                  <c:v>-0.22465499999999999</c:v>
                </c:pt>
                <c:pt idx="8809">
                  <c:v>-0.225216</c:v>
                </c:pt>
                <c:pt idx="8810">
                  <c:v>-0.22577800000000001</c:v>
                </c:pt>
                <c:pt idx="8811">
                  <c:v>-0.226324</c:v>
                </c:pt>
                <c:pt idx="8812">
                  <c:v>-0.22684199999999999</c:v>
                </c:pt>
                <c:pt idx="8813">
                  <c:v>-0.22737499999999999</c:v>
                </c:pt>
                <c:pt idx="8814">
                  <c:v>-0.22789200000000001</c:v>
                </c:pt>
                <c:pt idx="8815">
                  <c:v>-0.22841500000000001</c:v>
                </c:pt>
                <c:pt idx="8816">
                  <c:v>-0.22894300000000001</c:v>
                </c:pt>
                <c:pt idx="8817">
                  <c:v>-0.22944800000000001</c:v>
                </c:pt>
                <c:pt idx="8818">
                  <c:v>-0.22998299999999999</c:v>
                </c:pt>
                <c:pt idx="8819">
                  <c:v>-0.230489</c:v>
                </c:pt>
                <c:pt idx="8820">
                  <c:v>-0.23099800000000001</c:v>
                </c:pt>
                <c:pt idx="8821">
                  <c:v>-0.231487</c:v>
                </c:pt>
                <c:pt idx="8822">
                  <c:v>-0.23194400000000001</c:v>
                </c:pt>
                <c:pt idx="8823">
                  <c:v>-0.232432</c:v>
                </c:pt>
                <c:pt idx="8824">
                  <c:v>-0.23288700000000001</c:v>
                </c:pt>
                <c:pt idx="8825">
                  <c:v>-0.23336499999999999</c:v>
                </c:pt>
                <c:pt idx="8826">
                  <c:v>-0.23382800000000001</c:v>
                </c:pt>
                <c:pt idx="8827">
                  <c:v>-0.23428399999999999</c:v>
                </c:pt>
                <c:pt idx="8828">
                  <c:v>-0.234765</c:v>
                </c:pt>
                <c:pt idx="8829">
                  <c:v>-0.23521400000000001</c:v>
                </c:pt>
                <c:pt idx="8830">
                  <c:v>-0.23566999999999999</c:v>
                </c:pt>
                <c:pt idx="8831">
                  <c:v>-0.236093</c:v>
                </c:pt>
                <c:pt idx="8832">
                  <c:v>-0.23650599999999999</c:v>
                </c:pt>
                <c:pt idx="8833">
                  <c:v>-0.236933</c:v>
                </c:pt>
                <c:pt idx="8834">
                  <c:v>-0.23733799999999999</c:v>
                </c:pt>
                <c:pt idx="8835">
                  <c:v>-0.237756</c:v>
                </c:pt>
                <c:pt idx="8836">
                  <c:v>-0.23816399999999999</c:v>
                </c:pt>
                <c:pt idx="8837">
                  <c:v>-0.238567</c:v>
                </c:pt>
                <c:pt idx="8838">
                  <c:v>-0.23898900000000001</c:v>
                </c:pt>
                <c:pt idx="8839">
                  <c:v>-0.23938400000000001</c:v>
                </c:pt>
                <c:pt idx="8840">
                  <c:v>-0.23977699999999999</c:v>
                </c:pt>
                <c:pt idx="8841">
                  <c:v>-0.240149</c:v>
                </c:pt>
                <c:pt idx="8842">
                  <c:v>-0.240507</c:v>
                </c:pt>
                <c:pt idx="8843">
                  <c:v>-0.24088100000000001</c:v>
                </c:pt>
                <c:pt idx="8844">
                  <c:v>-0.241226</c:v>
                </c:pt>
                <c:pt idx="8845">
                  <c:v>-0.241587</c:v>
                </c:pt>
                <c:pt idx="8846">
                  <c:v>-0.24193700000000001</c:v>
                </c:pt>
                <c:pt idx="8847">
                  <c:v>-0.242285</c:v>
                </c:pt>
                <c:pt idx="8848">
                  <c:v>-0.24265300000000001</c:v>
                </c:pt>
                <c:pt idx="8849">
                  <c:v>-0.24298400000000001</c:v>
                </c:pt>
                <c:pt idx="8850">
                  <c:v>-0.24332599999999999</c:v>
                </c:pt>
                <c:pt idx="8851">
                  <c:v>-0.24363799999999999</c:v>
                </c:pt>
                <c:pt idx="8852">
                  <c:v>-0.24394299999999999</c:v>
                </c:pt>
                <c:pt idx="8853">
                  <c:v>-0.244255</c:v>
                </c:pt>
                <c:pt idx="8854">
                  <c:v>-0.24453900000000001</c:v>
                </c:pt>
                <c:pt idx="8855">
                  <c:v>-0.24484700000000001</c:v>
                </c:pt>
                <c:pt idx="8856">
                  <c:v>-0.24513599999999999</c:v>
                </c:pt>
                <c:pt idx="8857">
                  <c:v>-0.24543300000000001</c:v>
                </c:pt>
                <c:pt idx="8858">
                  <c:v>-0.24573500000000001</c:v>
                </c:pt>
                <c:pt idx="8859">
                  <c:v>-0.24601100000000001</c:v>
                </c:pt>
                <c:pt idx="8860">
                  <c:v>-0.24629899999999999</c:v>
                </c:pt>
                <c:pt idx="8861">
                  <c:v>-0.246554</c:v>
                </c:pt>
                <c:pt idx="8862">
                  <c:v>-0.24680099999999999</c:v>
                </c:pt>
                <c:pt idx="8863">
                  <c:v>-0.24704499999999999</c:v>
                </c:pt>
                <c:pt idx="8864">
                  <c:v>-0.24727199999999999</c:v>
                </c:pt>
                <c:pt idx="8865">
                  <c:v>-0.24752099999999999</c:v>
                </c:pt>
                <c:pt idx="8866">
                  <c:v>-0.247752</c:v>
                </c:pt>
                <c:pt idx="8867">
                  <c:v>-0.24798999999999999</c:v>
                </c:pt>
                <c:pt idx="8868">
                  <c:v>-0.24822900000000001</c:v>
                </c:pt>
                <c:pt idx="8869">
                  <c:v>-0.248445</c:v>
                </c:pt>
                <c:pt idx="8870">
                  <c:v>-0.24867500000000001</c:v>
                </c:pt>
                <c:pt idx="8871">
                  <c:v>-0.24887600000000001</c:v>
                </c:pt>
                <c:pt idx="8872">
                  <c:v>-0.24907000000000001</c:v>
                </c:pt>
                <c:pt idx="8873">
                  <c:v>-0.24923600000000001</c:v>
                </c:pt>
                <c:pt idx="8874">
                  <c:v>-0.24936</c:v>
                </c:pt>
                <c:pt idx="8875">
                  <c:v>-0.24951000000000001</c:v>
                </c:pt>
                <c:pt idx="8876">
                  <c:v>-0.24968899999999999</c:v>
                </c:pt>
                <c:pt idx="8877">
                  <c:v>-0.24991099999999999</c:v>
                </c:pt>
                <c:pt idx="8878">
                  <c:v>-0.25013800000000003</c:v>
                </c:pt>
                <c:pt idx="8879">
                  <c:v>-0.25034000000000001</c:v>
                </c:pt>
                <c:pt idx="8880">
                  <c:v>-0.25053999999999998</c:v>
                </c:pt>
                <c:pt idx="8881">
                  <c:v>-0.25070500000000001</c:v>
                </c:pt>
                <c:pt idx="8882">
                  <c:v>-0.25086399999999998</c:v>
                </c:pt>
                <c:pt idx="8883">
                  <c:v>-0.251027</c:v>
                </c:pt>
                <c:pt idx="8884">
                  <c:v>-0.25117499999999998</c:v>
                </c:pt>
                <c:pt idx="8885">
                  <c:v>-0.25134099999999998</c:v>
                </c:pt>
                <c:pt idx="8886">
                  <c:v>-0.25148599999999999</c:v>
                </c:pt>
                <c:pt idx="8887">
                  <c:v>-0.251639</c:v>
                </c:pt>
                <c:pt idx="8888">
                  <c:v>-0.25180000000000002</c:v>
                </c:pt>
                <c:pt idx="8889">
                  <c:v>-0.25194</c:v>
                </c:pt>
                <c:pt idx="8890">
                  <c:v>-0.252083</c:v>
                </c:pt>
                <c:pt idx="8891">
                  <c:v>-0.25218200000000002</c:v>
                </c:pt>
                <c:pt idx="8892">
                  <c:v>-0.25228499999999998</c:v>
                </c:pt>
                <c:pt idx="8893">
                  <c:v>-0.25238699999999997</c:v>
                </c:pt>
                <c:pt idx="8894">
                  <c:v>-0.25247599999999998</c:v>
                </c:pt>
                <c:pt idx="8895">
                  <c:v>-0.252581</c:v>
                </c:pt>
                <c:pt idx="8896">
                  <c:v>-0.252662</c:v>
                </c:pt>
                <c:pt idx="8897">
                  <c:v>-0.25276100000000001</c:v>
                </c:pt>
                <c:pt idx="8898">
                  <c:v>-0.25285600000000003</c:v>
                </c:pt>
                <c:pt idx="8899">
                  <c:v>-0.25293700000000002</c:v>
                </c:pt>
                <c:pt idx="8900">
                  <c:v>-0.25301499999999999</c:v>
                </c:pt>
                <c:pt idx="8901">
                  <c:v>-0.253056</c:v>
                </c:pt>
                <c:pt idx="8902">
                  <c:v>-0.25310700000000003</c:v>
                </c:pt>
                <c:pt idx="8903">
                  <c:v>-0.25314700000000001</c:v>
                </c:pt>
                <c:pt idx="8904">
                  <c:v>-0.25317899999999999</c:v>
                </c:pt>
                <c:pt idx="8905">
                  <c:v>-0.25322099999999997</c:v>
                </c:pt>
                <c:pt idx="8906">
                  <c:v>-0.25324200000000002</c:v>
                </c:pt>
                <c:pt idx="8907">
                  <c:v>-0.25328400000000001</c:v>
                </c:pt>
                <c:pt idx="8908">
                  <c:v>-0.25331900000000002</c:v>
                </c:pt>
                <c:pt idx="8909">
                  <c:v>-0.25333800000000001</c:v>
                </c:pt>
                <c:pt idx="8910">
                  <c:v>-0.253355</c:v>
                </c:pt>
                <c:pt idx="8911">
                  <c:v>-0.25333600000000001</c:v>
                </c:pt>
                <c:pt idx="8912">
                  <c:v>-0.25332900000000003</c:v>
                </c:pt>
                <c:pt idx="8913">
                  <c:v>-0.25330399999999997</c:v>
                </c:pt>
                <c:pt idx="8914">
                  <c:v>-0.25327499999999997</c:v>
                </c:pt>
                <c:pt idx="8915">
                  <c:v>-0.25325900000000001</c:v>
                </c:pt>
                <c:pt idx="8916">
                  <c:v>-0.25322</c:v>
                </c:pt>
                <c:pt idx="8917">
                  <c:v>-0.25320300000000001</c:v>
                </c:pt>
                <c:pt idx="8918">
                  <c:v>-0.25317000000000001</c:v>
                </c:pt>
                <c:pt idx="8919">
                  <c:v>-0.25314199999999998</c:v>
                </c:pt>
                <c:pt idx="8920">
                  <c:v>-0.253108</c:v>
                </c:pt>
                <c:pt idx="8921">
                  <c:v>-0.25301699999999999</c:v>
                </c:pt>
                <c:pt idx="8922">
                  <c:v>-0.25290299999999999</c:v>
                </c:pt>
                <c:pt idx="8923">
                  <c:v>-0.25277100000000002</c:v>
                </c:pt>
                <c:pt idx="8924">
                  <c:v>-0.25269799999999998</c:v>
                </c:pt>
                <c:pt idx="8925">
                  <c:v>-0.25266300000000003</c:v>
                </c:pt>
                <c:pt idx="8926">
                  <c:v>-0.25261800000000001</c:v>
                </c:pt>
                <c:pt idx="8927">
                  <c:v>-0.25258000000000003</c:v>
                </c:pt>
                <c:pt idx="8928">
                  <c:v>-0.25251600000000002</c:v>
                </c:pt>
                <c:pt idx="8929">
                  <c:v>-0.25246200000000002</c:v>
                </c:pt>
                <c:pt idx="8930">
                  <c:v>-0.25239800000000001</c:v>
                </c:pt>
                <c:pt idx="8931">
                  <c:v>-0.252307</c:v>
                </c:pt>
                <c:pt idx="8932">
                  <c:v>-0.25221500000000002</c:v>
                </c:pt>
                <c:pt idx="8933">
                  <c:v>-0.25210199999999999</c:v>
                </c:pt>
                <c:pt idx="8934">
                  <c:v>-0.25200299999999998</c:v>
                </c:pt>
                <c:pt idx="8935">
                  <c:v>-0.25190000000000001</c:v>
                </c:pt>
                <c:pt idx="8936">
                  <c:v>-0.25178899999999999</c:v>
                </c:pt>
                <c:pt idx="8937">
                  <c:v>-0.251691</c:v>
                </c:pt>
                <c:pt idx="8938">
                  <c:v>-0.25157600000000002</c:v>
                </c:pt>
                <c:pt idx="8939">
                  <c:v>-0.25147199999999997</c:v>
                </c:pt>
                <c:pt idx="8940">
                  <c:v>-0.25134800000000002</c:v>
                </c:pt>
                <c:pt idx="8941">
                  <c:v>-0.25119799999999998</c:v>
                </c:pt>
                <c:pt idx="8942">
                  <c:v>-0.25104500000000002</c:v>
                </c:pt>
                <c:pt idx="8943">
                  <c:v>-0.25087799999999999</c:v>
                </c:pt>
                <c:pt idx="8944">
                  <c:v>-0.250724</c:v>
                </c:pt>
                <c:pt idx="8945">
                  <c:v>-0.25056299999999998</c:v>
                </c:pt>
                <c:pt idx="8946">
                  <c:v>-0.25039800000000001</c:v>
                </c:pt>
                <c:pt idx="8947">
                  <c:v>-0.25024000000000002</c:v>
                </c:pt>
                <c:pt idx="8948">
                  <c:v>-0.25007499999999999</c:v>
                </c:pt>
                <c:pt idx="8949">
                  <c:v>-0.249914</c:v>
                </c:pt>
                <c:pt idx="8950">
                  <c:v>-0.24972900000000001</c:v>
                </c:pt>
                <c:pt idx="8951">
                  <c:v>-0.249524</c:v>
                </c:pt>
                <c:pt idx="8952">
                  <c:v>-0.24931400000000001</c:v>
                </c:pt>
                <c:pt idx="8953">
                  <c:v>-0.24909600000000001</c:v>
                </c:pt>
                <c:pt idx="8954">
                  <c:v>-0.248886</c:v>
                </c:pt>
                <c:pt idx="8955">
                  <c:v>-0.248668</c:v>
                </c:pt>
                <c:pt idx="8956">
                  <c:v>-0.248448</c:v>
                </c:pt>
                <c:pt idx="8957">
                  <c:v>-0.24823400000000001</c:v>
                </c:pt>
                <c:pt idx="8958">
                  <c:v>-0.24801599999999999</c:v>
                </c:pt>
                <c:pt idx="8959">
                  <c:v>-0.24779599999999999</c:v>
                </c:pt>
                <c:pt idx="8960">
                  <c:v>-0.247553</c:v>
                </c:pt>
                <c:pt idx="8961">
                  <c:v>-0.24729400000000001</c:v>
                </c:pt>
                <c:pt idx="8962">
                  <c:v>-0.247033</c:v>
                </c:pt>
                <c:pt idx="8963">
                  <c:v>-0.24676200000000001</c:v>
                </c:pt>
                <c:pt idx="8964">
                  <c:v>-0.24649499999999999</c:v>
                </c:pt>
                <c:pt idx="8965">
                  <c:v>-0.246221</c:v>
                </c:pt>
                <c:pt idx="8966">
                  <c:v>-0.245947</c:v>
                </c:pt>
                <c:pt idx="8967">
                  <c:v>-0.24568200000000001</c:v>
                </c:pt>
                <c:pt idx="8968">
                  <c:v>-0.24540899999999999</c:v>
                </c:pt>
                <c:pt idx="8969">
                  <c:v>-0.24513199999999999</c:v>
                </c:pt>
                <c:pt idx="8970">
                  <c:v>-0.244835</c:v>
                </c:pt>
                <c:pt idx="8971">
                  <c:v>-0.24452399999999999</c:v>
                </c:pt>
                <c:pt idx="8972">
                  <c:v>-0.24421000000000001</c:v>
                </c:pt>
                <c:pt idx="8973">
                  <c:v>-0.24388299999999999</c:v>
                </c:pt>
                <c:pt idx="8974">
                  <c:v>-0.243561</c:v>
                </c:pt>
                <c:pt idx="8975">
                  <c:v>-0.24323400000000001</c:v>
                </c:pt>
                <c:pt idx="8976">
                  <c:v>-0.24290900000000001</c:v>
                </c:pt>
                <c:pt idx="8977">
                  <c:v>-0.24259</c:v>
                </c:pt>
                <c:pt idx="8978">
                  <c:v>-0.24226</c:v>
                </c:pt>
                <c:pt idx="8979">
                  <c:v>-0.24193000000000001</c:v>
                </c:pt>
                <c:pt idx="8980">
                  <c:v>-0.24158299999999999</c:v>
                </c:pt>
                <c:pt idx="8981">
                  <c:v>-0.24122299999999999</c:v>
                </c:pt>
                <c:pt idx="8982">
                  <c:v>-0.24085300000000001</c:v>
                </c:pt>
                <c:pt idx="8983">
                  <c:v>-0.24046899999999999</c:v>
                </c:pt>
                <c:pt idx="8984">
                  <c:v>-0.240094</c:v>
                </c:pt>
                <c:pt idx="8985">
                  <c:v>-0.23971400000000001</c:v>
                </c:pt>
                <c:pt idx="8986">
                  <c:v>-0.239338</c:v>
                </c:pt>
                <c:pt idx="8987">
                  <c:v>-0.23896300000000001</c:v>
                </c:pt>
                <c:pt idx="8988">
                  <c:v>-0.23857900000000001</c:v>
                </c:pt>
                <c:pt idx="8989">
                  <c:v>-0.23819799999999999</c:v>
                </c:pt>
                <c:pt idx="8990">
                  <c:v>-0.23779800000000001</c:v>
                </c:pt>
                <c:pt idx="8991">
                  <c:v>-0.23738699999999999</c:v>
                </c:pt>
                <c:pt idx="8992">
                  <c:v>-0.236961</c:v>
                </c:pt>
                <c:pt idx="8993">
                  <c:v>-0.23652799999999999</c:v>
                </c:pt>
                <c:pt idx="8994">
                  <c:v>-0.23610300000000001</c:v>
                </c:pt>
                <c:pt idx="8995">
                  <c:v>-0.23567199999999999</c:v>
                </c:pt>
                <c:pt idx="8996">
                  <c:v>-0.23524600000000001</c:v>
                </c:pt>
                <c:pt idx="8997">
                  <c:v>-0.234817</c:v>
                </c:pt>
                <c:pt idx="8998">
                  <c:v>-0.23438600000000001</c:v>
                </c:pt>
                <c:pt idx="8999">
                  <c:v>-0.233957</c:v>
                </c:pt>
                <c:pt idx="9000">
                  <c:v>-0.23350799999999999</c:v>
                </c:pt>
                <c:pt idx="9001">
                  <c:v>-0.233042</c:v>
                </c:pt>
                <c:pt idx="9002">
                  <c:v>-0.23256099999999999</c:v>
                </c:pt>
                <c:pt idx="9003">
                  <c:v>-0.23208000000000001</c:v>
                </c:pt>
                <c:pt idx="9004">
                  <c:v>-0.231604</c:v>
                </c:pt>
                <c:pt idx="9005">
                  <c:v>-0.231123</c:v>
                </c:pt>
                <c:pt idx="9006">
                  <c:v>-0.23064599999999999</c:v>
                </c:pt>
                <c:pt idx="9007">
                  <c:v>-0.23016500000000001</c:v>
                </c:pt>
                <c:pt idx="9008">
                  <c:v>-0.229688</c:v>
                </c:pt>
                <c:pt idx="9009">
                  <c:v>-0.22920699999999999</c:v>
                </c:pt>
                <c:pt idx="9010">
                  <c:v>-0.22870499999999999</c:v>
                </c:pt>
                <c:pt idx="9011">
                  <c:v>-0.228188</c:v>
                </c:pt>
                <c:pt idx="9012">
                  <c:v>-0.227659</c:v>
                </c:pt>
                <c:pt idx="9013">
                  <c:v>-0.227132</c:v>
                </c:pt>
                <c:pt idx="9014">
                  <c:v>-0.226606</c:v>
                </c:pt>
                <c:pt idx="9015">
                  <c:v>-0.226077</c:v>
                </c:pt>
                <c:pt idx="9016">
                  <c:v>-0.22555</c:v>
                </c:pt>
                <c:pt idx="9017">
                  <c:v>-0.225022</c:v>
                </c:pt>
                <c:pt idx="9018">
                  <c:v>-0.224498</c:v>
                </c:pt>
                <c:pt idx="9019">
                  <c:v>-0.223965</c:v>
                </c:pt>
                <c:pt idx="9020">
                  <c:v>-0.223414</c:v>
                </c:pt>
                <c:pt idx="9021">
                  <c:v>-0.22284999999999999</c:v>
                </c:pt>
                <c:pt idx="9022">
                  <c:v>-0.222279</c:v>
                </c:pt>
                <c:pt idx="9023">
                  <c:v>-0.22170699999999999</c:v>
                </c:pt>
                <c:pt idx="9024">
                  <c:v>-0.221134</c:v>
                </c:pt>
                <c:pt idx="9025">
                  <c:v>-0.22055900000000001</c:v>
                </c:pt>
                <c:pt idx="9026">
                  <c:v>-0.21998599999999999</c:v>
                </c:pt>
                <c:pt idx="9027">
                  <c:v>-0.219416</c:v>
                </c:pt>
                <c:pt idx="9028">
                  <c:v>-0.21884600000000001</c:v>
                </c:pt>
                <c:pt idx="9029">
                  <c:v>-0.21826499999999999</c:v>
                </c:pt>
                <c:pt idx="9030">
                  <c:v>-0.217668</c:v>
                </c:pt>
                <c:pt idx="9031">
                  <c:v>-0.217058</c:v>
                </c:pt>
                <c:pt idx="9032">
                  <c:v>-0.216444</c:v>
                </c:pt>
                <c:pt idx="9033">
                  <c:v>-0.21582399999999999</c:v>
                </c:pt>
                <c:pt idx="9034">
                  <c:v>-0.21520500000000001</c:v>
                </c:pt>
                <c:pt idx="9035">
                  <c:v>-0.214587</c:v>
                </c:pt>
                <c:pt idx="9036">
                  <c:v>-0.21396999999999999</c:v>
                </c:pt>
                <c:pt idx="9037">
                  <c:v>-0.21335699999999999</c:v>
                </c:pt>
                <c:pt idx="9038">
                  <c:v>-0.21273700000000001</c:v>
                </c:pt>
                <c:pt idx="9039">
                  <c:v>-0.21211199999999999</c:v>
                </c:pt>
                <c:pt idx="9040">
                  <c:v>-0.211475</c:v>
                </c:pt>
                <c:pt idx="9041">
                  <c:v>-0.21082699999999999</c:v>
                </c:pt>
                <c:pt idx="9042">
                  <c:v>-0.210171</c:v>
                </c:pt>
                <c:pt idx="9043">
                  <c:v>-0.209507</c:v>
                </c:pt>
                <c:pt idx="9044">
                  <c:v>-0.20885000000000001</c:v>
                </c:pt>
                <c:pt idx="9045">
                  <c:v>-0.20819099999999999</c:v>
                </c:pt>
                <c:pt idx="9046">
                  <c:v>-0.207534</c:v>
                </c:pt>
                <c:pt idx="9047">
                  <c:v>-0.20687900000000001</c:v>
                </c:pt>
                <c:pt idx="9048">
                  <c:v>-0.20621700000000001</c:v>
                </c:pt>
                <c:pt idx="9049">
                  <c:v>-0.20555399999999999</c:v>
                </c:pt>
                <c:pt idx="9050">
                  <c:v>-0.204878</c:v>
                </c:pt>
                <c:pt idx="9051">
                  <c:v>-0.20419200000000001</c:v>
                </c:pt>
                <c:pt idx="9052">
                  <c:v>-0.20349500000000001</c:v>
                </c:pt>
                <c:pt idx="9053">
                  <c:v>-0.202793</c:v>
                </c:pt>
                <c:pt idx="9054">
                  <c:v>-0.202099</c:v>
                </c:pt>
                <c:pt idx="9055">
                  <c:v>-0.201402</c:v>
                </c:pt>
                <c:pt idx="9056">
                  <c:v>-0.200708</c:v>
                </c:pt>
                <c:pt idx="9057">
                  <c:v>-0.200012</c:v>
                </c:pt>
                <c:pt idx="9058">
                  <c:v>-0.19931299999999999</c:v>
                </c:pt>
                <c:pt idx="9059">
                  <c:v>-0.19861500000000001</c:v>
                </c:pt>
                <c:pt idx="9060">
                  <c:v>-0.197903</c:v>
                </c:pt>
                <c:pt idx="9061">
                  <c:v>-0.197182</c:v>
                </c:pt>
                <c:pt idx="9062">
                  <c:v>-0.19644500000000001</c:v>
                </c:pt>
                <c:pt idx="9063">
                  <c:v>-0.195683</c:v>
                </c:pt>
                <c:pt idx="9064">
                  <c:v>-0.19492999999999999</c:v>
                </c:pt>
                <c:pt idx="9065">
                  <c:v>-0.19420799999999999</c:v>
                </c:pt>
                <c:pt idx="9066">
                  <c:v>-0.19344900000000001</c:v>
                </c:pt>
                <c:pt idx="9067">
                  <c:v>-0.192715</c:v>
                </c:pt>
                <c:pt idx="9068">
                  <c:v>-0.19198000000000001</c:v>
                </c:pt>
                <c:pt idx="9069">
                  <c:v>-0.191216</c:v>
                </c:pt>
                <c:pt idx="9070">
                  <c:v>-0.19048599999999999</c:v>
                </c:pt>
                <c:pt idx="9071">
                  <c:v>-0.18968599999999999</c:v>
                </c:pt>
                <c:pt idx="9072">
                  <c:v>-0.18892700000000001</c:v>
                </c:pt>
                <c:pt idx="9073">
                  <c:v>-0.18814900000000001</c:v>
                </c:pt>
                <c:pt idx="9074">
                  <c:v>-0.187361</c:v>
                </c:pt>
                <c:pt idx="9075">
                  <c:v>-0.186616</c:v>
                </c:pt>
                <c:pt idx="9076">
                  <c:v>-0.185806</c:v>
                </c:pt>
                <c:pt idx="9077">
                  <c:v>-0.18506400000000001</c:v>
                </c:pt>
                <c:pt idx="9078">
                  <c:v>-0.18427299999999999</c:v>
                </c:pt>
                <c:pt idx="9079">
                  <c:v>-0.18349499999999999</c:v>
                </c:pt>
                <c:pt idx="9080">
                  <c:v>-0.18271899999999999</c:v>
                </c:pt>
                <c:pt idx="9081">
                  <c:v>-0.18189</c:v>
                </c:pt>
                <c:pt idx="9082">
                  <c:v>-0.181114</c:v>
                </c:pt>
                <c:pt idx="9083">
                  <c:v>-0.180287</c:v>
                </c:pt>
                <c:pt idx="9084">
                  <c:v>-0.17949499999999999</c:v>
                </c:pt>
                <c:pt idx="9085">
                  <c:v>-0.17869199999999999</c:v>
                </c:pt>
                <c:pt idx="9086">
                  <c:v>-0.17787500000000001</c:v>
                </c:pt>
                <c:pt idx="9087">
                  <c:v>-0.177092</c:v>
                </c:pt>
                <c:pt idx="9088">
                  <c:v>-0.17627399999999999</c:v>
                </c:pt>
                <c:pt idx="9089">
                  <c:v>-0.17547299999999999</c:v>
                </c:pt>
                <c:pt idx="9090">
                  <c:v>-0.174651</c:v>
                </c:pt>
                <c:pt idx="9091">
                  <c:v>-0.173814</c:v>
                </c:pt>
                <c:pt idx="9092">
                  <c:v>-0.17299500000000001</c:v>
                </c:pt>
                <c:pt idx="9093">
                  <c:v>-0.172154</c:v>
                </c:pt>
                <c:pt idx="9094">
                  <c:v>-0.17132500000000001</c:v>
                </c:pt>
                <c:pt idx="9095">
                  <c:v>-0.17050000000000001</c:v>
                </c:pt>
                <c:pt idx="9096">
                  <c:v>-0.169657</c:v>
                </c:pt>
                <c:pt idx="9097">
                  <c:v>-0.16884399999999999</c:v>
                </c:pt>
                <c:pt idx="9098">
                  <c:v>-0.16800000000000001</c:v>
                </c:pt>
                <c:pt idx="9099">
                  <c:v>-0.16716600000000001</c:v>
                </c:pt>
                <c:pt idx="9100">
                  <c:v>-0.166325</c:v>
                </c:pt>
                <c:pt idx="9101">
                  <c:v>-0.16545899999999999</c:v>
                </c:pt>
                <c:pt idx="9102">
                  <c:v>-0.16462399999999999</c:v>
                </c:pt>
                <c:pt idx="9103">
                  <c:v>-0.16374900000000001</c:v>
                </c:pt>
                <c:pt idx="9104">
                  <c:v>-0.162906</c:v>
                </c:pt>
                <c:pt idx="9105">
                  <c:v>-0.162048</c:v>
                </c:pt>
                <c:pt idx="9106">
                  <c:v>-0.161186</c:v>
                </c:pt>
                <c:pt idx="9107">
                  <c:v>-0.16034499999999999</c:v>
                </c:pt>
                <c:pt idx="9108">
                  <c:v>-0.159472</c:v>
                </c:pt>
                <c:pt idx="9109">
                  <c:v>-0.15862799999999999</c:v>
                </c:pt>
                <c:pt idx="9110">
                  <c:v>-0.157752</c:v>
                </c:pt>
                <c:pt idx="9111">
                  <c:v>-0.15685199999999999</c:v>
                </c:pt>
                <c:pt idx="9112">
                  <c:v>-0.15595899999999999</c:v>
                </c:pt>
                <c:pt idx="9113">
                  <c:v>-0.155081</c:v>
                </c:pt>
                <c:pt idx="9114">
                  <c:v>-0.15418599999999999</c:v>
                </c:pt>
                <c:pt idx="9115">
                  <c:v>-0.15330199999999999</c:v>
                </c:pt>
                <c:pt idx="9116">
                  <c:v>-0.152423</c:v>
                </c:pt>
                <c:pt idx="9117">
                  <c:v>-0.15151999999999999</c:v>
                </c:pt>
                <c:pt idx="9118">
                  <c:v>-0.15065400000000001</c:v>
                </c:pt>
                <c:pt idx="9119">
                  <c:v>-0.14973900000000001</c:v>
                </c:pt>
                <c:pt idx="9120">
                  <c:v>-0.14886199999999999</c:v>
                </c:pt>
                <c:pt idx="9121">
                  <c:v>-0.14796100000000001</c:v>
                </c:pt>
                <c:pt idx="9122">
                  <c:v>-0.14705699999999999</c:v>
                </c:pt>
                <c:pt idx="9123">
                  <c:v>-0.14618300000000001</c:v>
                </c:pt>
                <c:pt idx="9124">
                  <c:v>-0.145258</c:v>
                </c:pt>
                <c:pt idx="9125">
                  <c:v>-0.14439099999999999</c:v>
                </c:pt>
                <c:pt idx="9126">
                  <c:v>-0.14347399999999999</c:v>
                </c:pt>
                <c:pt idx="9127">
                  <c:v>-0.14258599999999999</c:v>
                </c:pt>
                <c:pt idx="9128">
                  <c:v>-0.14169599999999999</c:v>
                </c:pt>
                <c:pt idx="9129">
                  <c:v>-0.14077799999999999</c:v>
                </c:pt>
                <c:pt idx="9130">
                  <c:v>-0.13989799999999999</c:v>
                </c:pt>
                <c:pt idx="9131">
                  <c:v>-0.13896700000000001</c:v>
                </c:pt>
                <c:pt idx="9132">
                  <c:v>-0.138071</c:v>
                </c:pt>
                <c:pt idx="9133">
                  <c:v>-0.137155</c:v>
                </c:pt>
                <c:pt idx="9134">
                  <c:v>-0.136237</c:v>
                </c:pt>
                <c:pt idx="9135">
                  <c:v>-0.13533800000000001</c:v>
                </c:pt>
                <c:pt idx="9136">
                  <c:v>-0.134413</c:v>
                </c:pt>
                <c:pt idx="9137">
                  <c:v>-0.13351099999999999</c:v>
                </c:pt>
                <c:pt idx="9138">
                  <c:v>-0.13259699999999999</c:v>
                </c:pt>
                <c:pt idx="9139">
                  <c:v>-0.13167799999999999</c:v>
                </c:pt>
                <c:pt idx="9140">
                  <c:v>-0.13077</c:v>
                </c:pt>
                <c:pt idx="9141">
                  <c:v>-0.12983900000000001</c:v>
                </c:pt>
                <c:pt idx="9142">
                  <c:v>-0.12892200000000001</c:v>
                </c:pt>
                <c:pt idx="9143">
                  <c:v>-0.128</c:v>
                </c:pt>
                <c:pt idx="9144">
                  <c:v>-0.12706500000000001</c:v>
                </c:pt>
                <c:pt idx="9145">
                  <c:v>-0.12615699999999999</c:v>
                </c:pt>
                <c:pt idx="9146">
                  <c:v>-0.12521499999999999</c:v>
                </c:pt>
                <c:pt idx="9147">
                  <c:v>-0.124304</c:v>
                </c:pt>
                <c:pt idx="9148">
                  <c:v>-0.123377</c:v>
                </c:pt>
                <c:pt idx="9149">
                  <c:v>-0.122444</c:v>
                </c:pt>
                <c:pt idx="9150">
                  <c:v>-0.121533</c:v>
                </c:pt>
                <c:pt idx="9151">
                  <c:v>-0.12058000000000001</c:v>
                </c:pt>
                <c:pt idx="9152">
                  <c:v>-0.119667</c:v>
                </c:pt>
                <c:pt idx="9153">
                  <c:v>-0.118717</c:v>
                </c:pt>
                <c:pt idx="9154">
                  <c:v>-0.117785</c:v>
                </c:pt>
                <c:pt idx="9155">
                  <c:v>-0.116858</c:v>
                </c:pt>
                <c:pt idx="9156">
                  <c:v>-0.115907</c:v>
                </c:pt>
                <c:pt idx="9157">
                  <c:v>-0.114991</c:v>
                </c:pt>
                <c:pt idx="9158">
                  <c:v>-0.114039</c:v>
                </c:pt>
                <c:pt idx="9159">
                  <c:v>-0.11311599999999999</c:v>
                </c:pt>
                <c:pt idx="9160">
                  <c:v>-0.112181</c:v>
                </c:pt>
                <c:pt idx="9161">
                  <c:v>-0.111239</c:v>
                </c:pt>
                <c:pt idx="9162">
                  <c:v>-0.110309</c:v>
                </c:pt>
                <c:pt idx="9163">
                  <c:v>-0.10935499999999999</c:v>
                </c:pt>
                <c:pt idx="9164">
                  <c:v>-0.10842</c:v>
                </c:pt>
                <c:pt idx="9165">
                  <c:v>-0.107477</c:v>
                </c:pt>
                <c:pt idx="9166">
                  <c:v>-0.10653</c:v>
                </c:pt>
                <c:pt idx="9167">
                  <c:v>-0.10559499999999999</c:v>
                </c:pt>
                <c:pt idx="9168">
                  <c:v>-0.104648</c:v>
                </c:pt>
                <c:pt idx="9169">
                  <c:v>-0.103716</c:v>
                </c:pt>
                <c:pt idx="9170">
                  <c:v>-0.102784</c:v>
                </c:pt>
                <c:pt idx="9171">
                  <c:v>-0.10183399999999999</c:v>
                </c:pt>
                <c:pt idx="9172">
                  <c:v>-0.100901</c:v>
                </c:pt>
                <c:pt idx="9173">
                  <c:v>-9.9942199999999995E-2</c:v>
                </c:pt>
                <c:pt idx="9174">
                  <c:v>-9.9004700000000001E-2</c:v>
                </c:pt>
                <c:pt idx="9175">
                  <c:v>-9.8059199999999999E-2</c:v>
                </c:pt>
                <c:pt idx="9176">
                  <c:v>-9.7102999999999995E-2</c:v>
                </c:pt>
                <c:pt idx="9177">
                  <c:v>-9.6172300000000002E-2</c:v>
                </c:pt>
                <c:pt idx="9178">
                  <c:v>-9.5213900000000004E-2</c:v>
                </c:pt>
                <c:pt idx="9179">
                  <c:v>-9.4297400000000003E-2</c:v>
                </c:pt>
                <c:pt idx="9180">
                  <c:v>-9.3351799999999999E-2</c:v>
                </c:pt>
                <c:pt idx="9181">
                  <c:v>-9.2410500000000007E-2</c:v>
                </c:pt>
                <c:pt idx="9182">
                  <c:v>-9.1470700000000002E-2</c:v>
                </c:pt>
                <c:pt idx="9183">
                  <c:v>-9.0509400000000004E-2</c:v>
                </c:pt>
                <c:pt idx="9184">
                  <c:v>-8.95817E-2</c:v>
                </c:pt>
                <c:pt idx="9185">
                  <c:v>-8.8618299999999997E-2</c:v>
                </c:pt>
                <c:pt idx="9186">
                  <c:v>-8.7680800000000003E-2</c:v>
                </c:pt>
                <c:pt idx="9187">
                  <c:v>-8.6732000000000004E-2</c:v>
                </c:pt>
                <c:pt idx="9188">
                  <c:v>-8.5794300000000004E-2</c:v>
                </c:pt>
                <c:pt idx="9189">
                  <c:v>-8.4872900000000001E-2</c:v>
                </c:pt>
                <c:pt idx="9190">
                  <c:v>-8.3928000000000003E-2</c:v>
                </c:pt>
                <c:pt idx="9191">
                  <c:v>-8.2996500000000001E-2</c:v>
                </c:pt>
                <c:pt idx="9192">
                  <c:v>-8.2045099999999996E-2</c:v>
                </c:pt>
                <c:pt idx="9193">
                  <c:v>-8.1106300000000006E-2</c:v>
                </c:pt>
                <c:pt idx="9194">
                  <c:v>-8.0162600000000001E-2</c:v>
                </c:pt>
                <c:pt idx="9195">
                  <c:v>-7.9213199999999998E-2</c:v>
                </c:pt>
                <c:pt idx="9196">
                  <c:v>-7.8267699999999996E-2</c:v>
                </c:pt>
                <c:pt idx="9197">
                  <c:v>-7.7334E-2</c:v>
                </c:pt>
                <c:pt idx="9198">
                  <c:v>-7.6418799999999995E-2</c:v>
                </c:pt>
                <c:pt idx="9199">
                  <c:v>-7.5512200000000002E-2</c:v>
                </c:pt>
                <c:pt idx="9200">
                  <c:v>-7.45952E-2</c:v>
                </c:pt>
                <c:pt idx="9201">
                  <c:v>-7.3670299999999994E-2</c:v>
                </c:pt>
                <c:pt idx="9202">
                  <c:v>-7.2749999999999995E-2</c:v>
                </c:pt>
                <c:pt idx="9203">
                  <c:v>-7.18192E-2</c:v>
                </c:pt>
                <c:pt idx="9204">
                  <c:v>-7.09032E-2</c:v>
                </c:pt>
                <c:pt idx="9205">
                  <c:v>-6.9967000000000001E-2</c:v>
                </c:pt>
                <c:pt idx="9206">
                  <c:v>-6.9048600000000002E-2</c:v>
                </c:pt>
                <c:pt idx="9207">
                  <c:v>-6.8135399999999999E-2</c:v>
                </c:pt>
                <c:pt idx="9208">
                  <c:v>-6.7227499999999996E-2</c:v>
                </c:pt>
                <c:pt idx="9209">
                  <c:v>-6.6332799999999997E-2</c:v>
                </c:pt>
                <c:pt idx="9210">
                  <c:v>-6.5409099999999998E-2</c:v>
                </c:pt>
                <c:pt idx="9211">
                  <c:v>-6.4506300000000003E-2</c:v>
                </c:pt>
                <c:pt idx="9212">
                  <c:v>-6.3580999999999999E-2</c:v>
                </c:pt>
                <c:pt idx="9213">
                  <c:v>-6.2670100000000006E-2</c:v>
                </c:pt>
                <c:pt idx="9214">
                  <c:v>-6.1751899999999998E-2</c:v>
                </c:pt>
                <c:pt idx="9215">
                  <c:v>-6.0826499999999999E-2</c:v>
                </c:pt>
                <c:pt idx="9216">
                  <c:v>-5.9924400000000003E-2</c:v>
                </c:pt>
                <c:pt idx="9217">
                  <c:v>-5.9014299999999999E-2</c:v>
                </c:pt>
                <c:pt idx="9218">
                  <c:v>-5.8131599999999999E-2</c:v>
                </c:pt>
                <c:pt idx="9219">
                  <c:v>-5.7225400000000003E-2</c:v>
                </c:pt>
                <c:pt idx="9220">
                  <c:v>-5.6326099999999997E-2</c:v>
                </c:pt>
                <c:pt idx="9221">
                  <c:v>-5.5425799999999997E-2</c:v>
                </c:pt>
                <c:pt idx="9222">
                  <c:v>-5.45256E-2</c:v>
                </c:pt>
                <c:pt idx="9223">
                  <c:v>-5.3620599999999997E-2</c:v>
                </c:pt>
                <c:pt idx="9224">
                  <c:v>-5.26767E-2</c:v>
                </c:pt>
                <c:pt idx="9225">
                  <c:v>-5.1765699999999998E-2</c:v>
                </c:pt>
                <c:pt idx="9226">
                  <c:v>-5.09376E-2</c:v>
                </c:pt>
                <c:pt idx="9227">
                  <c:v>-5.01565E-2</c:v>
                </c:pt>
                <c:pt idx="9228">
                  <c:v>-4.9171399999999997E-2</c:v>
                </c:pt>
                <c:pt idx="9229">
                  <c:v>-4.7853899999999998E-2</c:v>
                </c:pt>
                <c:pt idx="9230">
                  <c:v>-4.6523399999999999E-2</c:v>
                </c:pt>
                <c:pt idx="9231">
                  <c:v>-4.5621799999999997E-2</c:v>
                </c:pt>
                <c:pt idx="9232">
                  <c:v>-4.5134100000000003E-2</c:v>
                </c:pt>
                <c:pt idx="9233">
                  <c:v>-4.4736400000000003E-2</c:v>
                </c:pt>
                <c:pt idx="9234">
                  <c:v>-4.4229699999999997E-2</c:v>
                </c:pt>
                <c:pt idx="9235">
                  <c:v>-4.3657399999999999E-2</c:v>
                </c:pt>
                <c:pt idx="9236">
                  <c:v>-4.3137599999999998E-2</c:v>
                </c:pt>
                <c:pt idx="9237">
                  <c:v>-4.2633799999999999E-2</c:v>
                </c:pt>
                <c:pt idx="9238">
                  <c:v>-4.2148199999999997E-2</c:v>
                </c:pt>
                <c:pt idx="9239">
                  <c:v>-4.1643899999999998E-2</c:v>
                </c:pt>
                <c:pt idx="9240">
                  <c:v>-4.1131800000000003E-2</c:v>
                </c:pt>
                <c:pt idx="9241">
                  <c:v>-4.0631599999999997E-2</c:v>
                </c:pt>
                <c:pt idx="9242">
                  <c:v>-4.0114400000000001E-2</c:v>
                </c:pt>
                <c:pt idx="9243">
                  <c:v>-3.96117E-2</c:v>
                </c:pt>
                <c:pt idx="9244">
                  <c:v>-3.9094499999999997E-2</c:v>
                </c:pt>
                <c:pt idx="9245">
                  <c:v>-3.8592599999999998E-2</c:v>
                </c:pt>
                <c:pt idx="9246">
                  <c:v>-3.8099300000000003E-2</c:v>
                </c:pt>
                <c:pt idx="9247">
                  <c:v>-3.7607099999999997E-2</c:v>
                </c:pt>
                <c:pt idx="9248">
                  <c:v>-3.7122200000000001E-2</c:v>
                </c:pt>
                <c:pt idx="9249">
                  <c:v>-3.6627600000000003E-2</c:v>
                </c:pt>
                <c:pt idx="9250">
                  <c:v>-3.6138900000000002E-2</c:v>
                </c:pt>
                <c:pt idx="9251">
                  <c:v>-3.5645000000000003E-2</c:v>
                </c:pt>
                <c:pt idx="9252">
                  <c:v>-3.51502E-2</c:v>
                </c:pt>
                <c:pt idx="9253">
                  <c:v>-3.46524E-2</c:v>
                </c:pt>
                <c:pt idx="9254">
                  <c:v>-3.4157E-2</c:v>
                </c:pt>
                <c:pt idx="9255">
                  <c:v>-3.3669200000000003E-2</c:v>
                </c:pt>
                <c:pt idx="9256">
                  <c:v>-3.3191900000000003E-2</c:v>
                </c:pt>
                <c:pt idx="9257">
                  <c:v>-3.2714899999999998E-2</c:v>
                </c:pt>
                <c:pt idx="9258">
                  <c:v>-3.22396E-2</c:v>
                </c:pt>
                <c:pt idx="9259">
                  <c:v>-3.1763800000000002E-2</c:v>
                </c:pt>
                <c:pt idx="9260">
                  <c:v>-3.1285100000000003E-2</c:v>
                </c:pt>
                <c:pt idx="9261">
                  <c:v>-3.08106E-2</c:v>
                </c:pt>
                <c:pt idx="9262">
                  <c:v>-3.03252E-2</c:v>
                </c:pt>
                <c:pt idx="9263">
                  <c:v>-2.9845199999999999E-2</c:v>
                </c:pt>
                <c:pt idx="9264">
                  <c:v>-2.9363899999999998E-2</c:v>
                </c:pt>
                <c:pt idx="9265">
                  <c:v>-2.8894400000000001E-2</c:v>
                </c:pt>
                <c:pt idx="9266">
                  <c:v>-2.8432200000000001E-2</c:v>
                </c:pt>
                <c:pt idx="9267">
                  <c:v>-2.79674E-2</c:v>
                </c:pt>
                <c:pt idx="9268">
                  <c:v>-2.7508899999999999E-2</c:v>
                </c:pt>
                <c:pt idx="9269">
                  <c:v>-2.70443E-2</c:v>
                </c:pt>
                <c:pt idx="9270">
                  <c:v>-2.6585299999999999E-2</c:v>
                </c:pt>
                <c:pt idx="9271">
                  <c:v>-2.6120600000000001E-2</c:v>
                </c:pt>
                <c:pt idx="9272">
                  <c:v>-2.5652999999999999E-2</c:v>
                </c:pt>
                <c:pt idx="9273">
                  <c:v>-2.5185300000000001E-2</c:v>
                </c:pt>
                <c:pt idx="9274">
                  <c:v>-2.47233E-2</c:v>
                </c:pt>
                <c:pt idx="9275">
                  <c:v>-2.42706E-2</c:v>
                </c:pt>
                <c:pt idx="9276">
                  <c:v>-2.3821599999999998E-2</c:v>
                </c:pt>
                <c:pt idx="9277">
                  <c:v>-2.33739E-2</c:v>
                </c:pt>
                <c:pt idx="9278">
                  <c:v>-2.29258E-2</c:v>
                </c:pt>
                <c:pt idx="9279">
                  <c:v>-2.24818E-2</c:v>
                </c:pt>
                <c:pt idx="9280">
                  <c:v>-2.2033799999999999E-2</c:v>
                </c:pt>
                <c:pt idx="9281">
                  <c:v>-2.1588E-2</c:v>
                </c:pt>
                <c:pt idx="9282">
                  <c:v>-2.1132700000000001E-2</c:v>
                </c:pt>
                <c:pt idx="9283">
                  <c:v>-2.06842E-2</c:v>
                </c:pt>
                <c:pt idx="9284">
                  <c:v>-2.0242400000000001E-2</c:v>
                </c:pt>
                <c:pt idx="9285">
                  <c:v>-1.9805699999999999E-2</c:v>
                </c:pt>
                <c:pt idx="9286">
                  <c:v>-1.9375799999999999E-2</c:v>
                </c:pt>
                <c:pt idx="9287">
                  <c:v>-1.8938199999999999E-2</c:v>
                </c:pt>
                <c:pt idx="9288">
                  <c:v>-1.8511E-2</c:v>
                </c:pt>
                <c:pt idx="9289">
                  <c:v>-1.8079700000000001E-2</c:v>
                </c:pt>
                <c:pt idx="9290">
                  <c:v>-1.76516E-2</c:v>
                </c:pt>
                <c:pt idx="9291">
                  <c:v>-1.72164E-2</c:v>
                </c:pt>
                <c:pt idx="9292">
                  <c:v>-1.6776900000000001E-2</c:v>
                </c:pt>
                <c:pt idx="9293">
                  <c:v>-1.6353800000000002E-2</c:v>
                </c:pt>
                <c:pt idx="9294">
                  <c:v>-1.5938399999999998E-2</c:v>
                </c:pt>
                <c:pt idx="9295">
                  <c:v>-1.55187E-2</c:v>
                </c:pt>
                <c:pt idx="9296">
                  <c:v>-1.50679E-2</c:v>
                </c:pt>
                <c:pt idx="9297">
                  <c:v>-1.46389E-2</c:v>
                </c:pt>
                <c:pt idx="9298">
                  <c:v>-1.43105E-2</c:v>
                </c:pt>
                <c:pt idx="9299">
                  <c:v>-1.4008899999999999E-2</c:v>
                </c:pt>
                <c:pt idx="9300">
                  <c:v>-1.3450699999999999E-2</c:v>
                </c:pt>
                <c:pt idx="9301">
                  <c:v>-1.24773E-2</c:v>
                </c:pt>
                <c:pt idx="9302">
                  <c:v>-1.14912E-2</c:v>
                </c:pt>
                <c:pt idx="9303">
                  <c:v>-1.1055000000000001E-2</c:v>
                </c:pt>
                <c:pt idx="9304">
                  <c:v>-1.11378E-2</c:v>
                </c:pt>
                <c:pt idx="9305">
                  <c:v>-1.1343600000000001E-2</c:v>
                </c:pt>
                <c:pt idx="9306">
                  <c:v>-1.14112E-2</c:v>
                </c:pt>
                <c:pt idx="9307">
                  <c:v>-1.13939E-2</c:v>
                </c:pt>
                <c:pt idx="9308">
                  <c:v>-1.1433E-2</c:v>
                </c:pt>
                <c:pt idx="9309">
                  <c:v>-1.1483699999999999E-2</c:v>
                </c:pt>
                <c:pt idx="9310">
                  <c:v>-1.1552099999999999E-2</c:v>
                </c:pt>
                <c:pt idx="9311">
                  <c:v>-1.1600299999999999E-2</c:v>
                </c:pt>
                <c:pt idx="9312">
                  <c:v>-1.16393E-2</c:v>
                </c:pt>
                <c:pt idx="9313">
                  <c:v>-1.1708400000000001E-2</c:v>
                </c:pt>
                <c:pt idx="9314">
                  <c:v>-1.17581E-2</c:v>
                </c:pt>
                <c:pt idx="9315">
                  <c:v>-1.18292E-2</c:v>
                </c:pt>
                <c:pt idx="9316">
                  <c:v>-1.18856E-2</c:v>
                </c:pt>
                <c:pt idx="9317">
                  <c:v>-1.1953399999999999E-2</c:v>
                </c:pt>
                <c:pt idx="9318">
                  <c:v>-1.20401E-2</c:v>
                </c:pt>
                <c:pt idx="9319">
                  <c:v>-1.2094799999999999E-2</c:v>
                </c:pt>
                <c:pt idx="9320">
                  <c:v>-1.2139799999999999E-2</c:v>
                </c:pt>
                <c:pt idx="9321">
                  <c:v>-1.21873E-2</c:v>
                </c:pt>
                <c:pt idx="9322">
                  <c:v>-1.2345099999999999E-2</c:v>
                </c:pt>
                <c:pt idx="9323">
                  <c:v>-1.25355E-2</c:v>
                </c:pt>
                <c:pt idx="9324">
                  <c:v>-1.2462900000000001E-2</c:v>
                </c:pt>
                <c:pt idx="9325">
                  <c:v>-1.19925E-2</c:v>
                </c:pt>
                <c:pt idx="9326">
                  <c:v>-1.1498899999999999E-2</c:v>
                </c:pt>
                <c:pt idx="9327">
                  <c:v>-1.15573E-2</c:v>
                </c:pt>
                <c:pt idx="9328">
                  <c:v>-1.2132199999999999E-2</c:v>
                </c:pt>
                <c:pt idx="9329">
                  <c:v>-1.28212E-2</c:v>
                </c:pt>
                <c:pt idx="9330">
                  <c:v>-1.3377E-2</c:v>
                </c:pt>
                <c:pt idx="9331">
                  <c:v>-1.3844499999999999E-2</c:v>
                </c:pt>
                <c:pt idx="9332">
                  <c:v>-1.43651E-2</c:v>
                </c:pt>
                <c:pt idx="9333">
                  <c:v>-1.4909199999999999E-2</c:v>
                </c:pt>
                <c:pt idx="9334">
                  <c:v>-1.5457800000000001E-2</c:v>
                </c:pt>
                <c:pt idx="9335">
                  <c:v>-1.6002700000000002E-2</c:v>
                </c:pt>
                <c:pt idx="9336">
                  <c:v>-1.6536599999999999E-2</c:v>
                </c:pt>
                <c:pt idx="9337">
                  <c:v>-1.7104399999999999E-2</c:v>
                </c:pt>
                <c:pt idx="9338">
                  <c:v>-1.7670499999999999E-2</c:v>
                </c:pt>
                <c:pt idx="9339">
                  <c:v>-1.8234199999999999E-2</c:v>
                </c:pt>
                <c:pt idx="9340">
                  <c:v>-1.8803500000000001E-2</c:v>
                </c:pt>
                <c:pt idx="9341">
                  <c:v>-1.9354199999999998E-2</c:v>
                </c:pt>
                <c:pt idx="9342">
                  <c:v>-1.9929700000000002E-2</c:v>
                </c:pt>
                <c:pt idx="9343">
                  <c:v>-2.0491200000000001E-2</c:v>
                </c:pt>
                <c:pt idx="9344">
                  <c:v>-2.10586E-2</c:v>
                </c:pt>
                <c:pt idx="9345">
                  <c:v>-2.16364E-2</c:v>
                </c:pt>
                <c:pt idx="9346">
                  <c:v>-2.22007E-2</c:v>
                </c:pt>
                <c:pt idx="9347">
                  <c:v>-2.27966E-2</c:v>
                </c:pt>
                <c:pt idx="9348">
                  <c:v>-2.3368300000000002E-2</c:v>
                </c:pt>
                <c:pt idx="9349">
                  <c:v>-2.3952299999999999E-2</c:v>
                </c:pt>
                <c:pt idx="9350">
                  <c:v>-2.45305E-2</c:v>
                </c:pt>
                <c:pt idx="9351">
                  <c:v>-2.5098499999999999E-2</c:v>
                </c:pt>
                <c:pt idx="9352">
                  <c:v>-2.5688699999999998E-2</c:v>
                </c:pt>
                <c:pt idx="9353">
                  <c:v>-2.62551E-2</c:v>
                </c:pt>
                <c:pt idx="9354">
                  <c:v>-2.68463E-2</c:v>
                </c:pt>
                <c:pt idx="9355">
                  <c:v>-2.7428999999999999E-2</c:v>
                </c:pt>
                <c:pt idx="9356">
                  <c:v>-2.8021500000000001E-2</c:v>
                </c:pt>
                <c:pt idx="9357">
                  <c:v>-2.8627199999999998E-2</c:v>
                </c:pt>
                <c:pt idx="9358">
                  <c:v>-2.9213200000000002E-2</c:v>
                </c:pt>
                <c:pt idx="9359">
                  <c:v>-2.9812399999999999E-2</c:v>
                </c:pt>
                <c:pt idx="9360">
                  <c:v>-3.0394399999999999E-2</c:v>
                </c:pt>
                <c:pt idx="9361">
                  <c:v>-3.0984899999999999E-2</c:v>
                </c:pt>
                <c:pt idx="9362">
                  <c:v>-3.1576E-2</c:v>
                </c:pt>
                <c:pt idx="9363">
                  <c:v>-3.2159E-2</c:v>
                </c:pt>
                <c:pt idx="9364">
                  <c:v>-3.2756399999999998E-2</c:v>
                </c:pt>
                <c:pt idx="9365">
                  <c:v>-3.3357699999999997E-2</c:v>
                </c:pt>
                <c:pt idx="9366">
                  <c:v>-3.3980799999999999E-2</c:v>
                </c:pt>
                <c:pt idx="9367">
                  <c:v>-3.4609099999999997E-2</c:v>
                </c:pt>
                <c:pt idx="9368">
                  <c:v>-3.52255E-2</c:v>
                </c:pt>
                <c:pt idx="9369">
                  <c:v>-3.5841400000000002E-2</c:v>
                </c:pt>
                <c:pt idx="9370">
                  <c:v>-3.6449099999999998E-2</c:v>
                </c:pt>
                <c:pt idx="9371">
                  <c:v>-3.7058800000000003E-2</c:v>
                </c:pt>
                <c:pt idx="9372">
                  <c:v>-3.7672400000000002E-2</c:v>
                </c:pt>
                <c:pt idx="9373">
                  <c:v>-3.8280599999999998E-2</c:v>
                </c:pt>
                <c:pt idx="9374">
                  <c:v>-3.8903E-2</c:v>
                </c:pt>
                <c:pt idx="9375">
                  <c:v>-3.9527699999999999E-2</c:v>
                </c:pt>
                <c:pt idx="9376">
                  <c:v>-4.0162400000000001E-2</c:v>
                </c:pt>
                <c:pt idx="9377">
                  <c:v>-4.0796800000000001E-2</c:v>
                </c:pt>
                <c:pt idx="9378">
                  <c:v>-4.1417000000000002E-2</c:v>
                </c:pt>
                <c:pt idx="9379">
                  <c:v>-4.2041000000000002E-2</c:v>
                </c:pt>
                <c:pt idx="9380">
                  <c:v>-4.26524E-2</c:v>
                </c:pt>
                <c:pt idx="9381">
                  <c:v>-4.32694E-2</c:v>
                </c:pt>
                <c:pt idx="9382">
                  <c:v>-4.3885100000000003E-2</c:v>
                </c:pt>
                <c:pt idx="9383">
                  <c:v>-4.4502100000000003E-2</c:v>
                </c:pt>
                <c:pt idx="9384">
                  <c:v>-4.5133300000000001E-2</c:v>
                </c:pt>
                <c:pt idx="9385">
                  <c:v>-4.5767200000000001E-2</c:v>
                </c:pt>
                <c:pt idx="9386">
                  <c:v>-4.6411300000000003E-2</c:v>
                </c:pt>
                <c:pt idx="9387">
                  <c:v>-4.7044500000000003E-2</c:v>
                </c:pt>
                <c:pt idx="9388">
                  <c:v>-4.7670900000000002E-2</c:v>
                </c:pt>
                <c:pt idx="9389">
                  <c:v>-4.82934E-2</c:v>
                </c:pt>
                <c:pt idx="9390">
                  <c:v>-4.8910000000000002E-2</c:v>
                </c:pt>
                <c:pt idx="9391">
                  <c:v>-4.9529200000000002E-2</c:v>
                </c:pt>
                <c:pt idx="9392">
                  <c:v>-5.01471E-2</c:v>
                </c:pt>
                <c:pt idx="9393">
                  <c:v>-5.0770599999999999E-2</c:v>
                </c:pt>
                <c:pt idx="9394">
                  <c:v>-5.1403499999999998E-2</c:v>
                </c:pt>
                <c:pt idx="9395">
                  <c:v>-5.2044100000000003E-2</c:v>
                </c:pt>
                <c:pt idx="9396">
                  <c:v>-5.2685599999999999E-2</c:v>
                </c:pt>
                <c:pt idx="9397">
                  <c:v>-5.3321399999999998E-2</c:v>
                </c:pt>
                <c:pt idx="9398">
                  <c:v>-5.3948700000000002E-2</c:v>
                </c:pt>
                <c:pt idx="9399">
                  <c:v>-5.4570599999999997E-2</c:v>
                </c:pt>
                <c:pt idx="9400">
                  <c:v>-5.5186100000000002E-2</c:v>
                </c:pt>
                <c:pt idx="9401">
                  <c:v>-5.5800900000000001E-2</c:v>
                </c:pt>
                <c:pt idx="9402">
                  <c:v>-5.6419299999999999E-2</c:v>
                </c:pt>
                <c:pt idx="9403">
                  <c:v>-5.7042299999999997E-2</c:v>
                </c:pt>
                <c:pt idx="9404">
                  <c:v>-5.7677399999999997E-2</c:v>
                </c:pt>
                <c:pt idx="9405">
                  <c:v>-5.8316699999999999E-2</c:v>
                </c:pt>
                <c:pt idx="9406">
                  <c:v>-5.8954199999999998E-2</c:v>
                </c:pt>
                <c:pt idx="9407">
                  <c:v>-5.9586500000000001E-2</c:v>
                </c:pt>
                <c:pt idx="9408">
                  <c:v>-6.0210399999999997E-2</c:v>
                </c:pt>
                <c:pt idx="9409">
                  <c:v>-6.0829899999999999E-2</c:v>
                </c:pt>
                <c:pt idx="9410">
                  <c:v>-6.14443E-2</c:v>
                </c:pt>
                <c:pt idx="9411">
                  <c:v>-6.2056E-2</c:v>
                </c:pt>
                <c:pt idx="9412">
                  <c:v>-6.2672000000000005E-2</c:v>
                </c:pt>
                <c:pt idx="9413">
                  <c:v>-6.3292699999999993E-2</c:v>
                </c:pt>
                <c:pt idx="9414">
                  <c:v>-6.3925399999999993E-2</c:v>
                </c:pt>
                <c:pt idx="9415">
                  <c:v>-6.4561099999999996E-2</c:v>
                </c:pt>
                <c:pt idx="9416">
                  <c:v>-6.5191700000000005E-2</c:v>
                </c:pt>
                <c:pt idx="9417">
                  <c:v>-6.5820799999999999E-2</c:v>
                </c:pt>
                <c:pt idx="9418">
                  <c:v>-6.6437999999999997E-2</c:v>
                </c:pt>
                <c:pt idx="9419">
                  <c:v>-6.7053799999999997E-2</c:v>
                </c:pt>
                <c:pt idx="9420">
                  <c:v>-6.7662700000000006E-2</c:v>
                </c:pt>
                <c:pt idx="9421">
                  <c:v>-6.8269899999999994E-2</c:v>
                </c:pt>
                <c:pt idx="9422">
                  <c:v>-6.8882600000000002E-2</c:v>
                </c:pt>
                <c:pt idx="9423">
                  <c:v>-6.9495500000000002E-2</c:v>
                </c:pt>
                <c:pt idx="9424">
                  <c:v>-7.0121100000000006E-2</c:v>
                </c:pt>
                <c:pt idx="9425">
                  <c:v>-7.07454E-2</c:v>
                </c:pt>
                <c:pt idx="9426">
                  <c:v>-7.13723E-2</c:v>
                </c:pt>
                <c:pt idx="9427">
                  <c:v>-7.1989999999999998E-2</c:v>
                </c:pt>
                <c:pt idx="9428">
                  <c:v>-7.2570200000000001E-2</c:v>
                </c:pt>
                <c:pt idx="9429">
                  <c:v>-7.3154399999999994E-2</c:v>
                </c:pt>
                <c:pt idx="9430">
                  <c:v>-7.3762099999999997E-2</c:v>
                </c:pt>
                <c:pt idx="9431">
                  <c:v>-7.4330900000000005E-2</c:v>
                </c:pt>
                <c:pt idx="9432">
                  <c:v>-7.4931800000000007E-2</c:v>
                </c:pt>
                <c:pt idx="9433">
                  <c:v>-7.5536599999999995E-2</c:v>
                </c:pt>
                <c:pt idx="9434">
                  <c:v>-7.6122899999999993E-2</c:v>
                </c:pt>
                <c:pt idx="9435">
                  <c:v>-7.6757000000000006E-2</c:v>
                </c:pt>
                <c:pt idx="9436">
                  <c:v>-7.7330599999999999E-2</c:v>
                </c:pt>
                <c:pt idx="9437">
                  <c:v>-7.7947600000000006E-2</c:v>
                </c:pt>
                <c:pt idx="9438">
                  <c:v>-7.8534599999999996E-2</c:v>
                </c:pt>
                <c:pt idx="9439">
                  <c:v>-7.9103499999999993E-2</c:v>
                </c:pt>
                <c:pt idx="9440">
                  <c:v>-7.9709100000000005E-2</c:v>
                </c:pt>
                <c:pt idx="9441">
                  <c:v>-8.0249200000000007E-2</c:v>
                </c:pt>
                <c:pt idx="9442">
                  <c:v>-8.0861799999999998E-2</c:v>
                </c:pt>
                <c:pt idx="9443">
                  <c:v>-8.14333E-2</c:v>
                </c:pt>
                <c:pt idx="9444">
                  <c:v>-8.2029699999999997E-2</c:v>
                </c:pt>
                <c:pt idx="9445">
                  <c:v>-8.26379E-2</c:v>
                </c:pt>
                <c:pt idx="9446">
                  <c:v>-8.3204E-2</c:v>
                </c:pt>
                <c:pt idx="9447">
                  <c:v>-8.3814600000000003E-2</c:v>
                </c:pt>
                <c:pt idx="9448">
                  <c:v>-8.4367999999999999E-2</c:v>
                </c:pt>
                <c:pt idx="9449">
                  <c:v>-8.4946499999999994E-2</c:v>
                </c:pt>
                <c:pt idx="9450">
                  <c:v>-8.5507299999999994E-2</c:v>
                </c:pt>
                <c:pt idx="9451">
                  <c:v>-8.6059999999999998E-2</c:v>
                </c:pt>
                <c:pt idx="9452">
                  <c:v>-8.6641499999999996E-2</c:v>
                </c:pt>
                <c:pt idx="9453">
                  <c:v>-8.72058E-2</c:v>
                </c:pt>
                <c:pt idx="9454">
                  <c:v>-8.7787799999999999E-2</c:v>
                </c:pt>
                <c:pt idx="9455">
                  <c:v>-8.8363499999999998E-2</c:v>
                </c:pt>
                <c:pt idx="9456">
                  <c:v>-8.8931899999999994E-2</c:v>
                </c:pt>
                <c:pt idx="9457">
                  <c:v>-8.9506500000000003E-2</c:v>
                </c:pt>
                <c:pt idx="9458">
                  <c:v>-9.00672E-2</c:v>
                </c:pt>
                <c:pt idx="9459">
                  <c:v>-9.0614799999999995E-2</c:v>
                </c:pt>
                <c:pt idx="9460">
                  <c:v>-9.1166399999999995E-2</c:v>
                </c:pt>
                <c:pt idx="9461">
                  <c:v>-9.1702099999999995E-2</c:v>
                </c:pt>
                <c:pt idx="9462">
                  <c:v>-9.2265899999999998E-2</c:v>
                </c:pt>
                <c:pt idx="9463">
                  <c:v>-9.2821200000000006E-2</c:v>
                </c:pt>
                <c:pt idx="9464">
                  <c:v>-9.3377000000000002E-2</c:v>
                </c:pt>
                <c:pt idx="9465">
                  <c:v>-9.3942999999999999E-2</c:v>
                </c:pt>
                <c:pt idx="9466">
                  <c:v>-9.4485399999999997E-2</c:v>
                </c:pt>
                <c:pt idx="9467">
                  <c:v>-9.5049800000000004E-2</c:v>
                </c:pt>
                <c:pt idx="9468">
                  <c:v>-9.5584299999999997E-2</c:v>
                </c:pt>
                <c:pt idx="9469">
                  <c:v>-9.61206E-2</c:v>
                </c:pt>
                <c:pt idx="9470">
                  <c:v>-9.6650799999999995E-2</c:v>
                </c:pt>
                <c:pt idx="9471">
                  <c:v>-9.71751E-2</c:v>
                </c:pt>
                <c:pt idx="9472">
                  <c:v>-9.7718799999999995E-2</c:v>
                </c:pt>
                <c:pt idx="9473">
                  <c:v>-9.8252099999999995E-2</c:v>
                </c:pt>
                <c:pt idx="9474">
                  <c:v>-9.8797700000000002E-2</c:v>
                </c:pt>
                <c:pt idx="9475">
                  <c:v>-9.9332299999999998E-2</c:v>
                </c:pt>
                <c:pt idx="9476">
                  <c:v>-9.98391E-2</c:v>
                </c:pt>
                <c:pt idx="9477">
                  <c:v>-0.10034800000000001</c:v>
                </c:pt>
                <c:pt idx="9478">
                  <c:v>-0.100881</c:v>
                </c:pt>
                <c:pt idx="9479">
                  <c:v>-0.10136299999999999</c:v>
                </c:pt>
                <c:pt idx="9480">
                  <c:v>-0.10187400000000001</c:v>
                </c:pt>
                <c:pt idx="9481">
                  <c:v>-0.102382</c:v>
                </c:pt>
                <c:pt idx="9482">
                  <c:v>-0.102866</c:v>
                </c:pt>
                <c:pt idx="9483">
                  <c:v>-0.103404</c:v>
                </c:pt>
                <c:pt idx="9484">
                  <c:v>-0.103876</c:v>
                </c:pt>
                <c:pt idx="9485">
                  <c:v>-0.104404</c:v>
                </c:pt>
                <c:pt idx="9486">
                  <c:v>-0.104903</c:v>
                </c:pt>
                <c:pt idx="9487">
                  <c:v>-0.105389</c:v>
                </c:pt>
                <c:pt idx="9488">
                  <c:v>-0.105907</c:v>
                </c:pt>
                <c:pt idx="9489">
                  <c:v>-0.106354</c:v>
                </c:pt>
                <c:pt idx="9490">
                  <c:v>-0.106862</c:v>
                </c:pt>
                <c:pt idx="9491">
                  <c:v>-0.107324</c:v>
                </c:pt>
                <c:pt idx="9492">
                  <c:v>-0.107803</c:v>
                </c:pt>
                <c:pt idx="9493">
                  <c:v>-0.10829999999999999</c:v>
                </c:pt>
                <c:pt idx="9494">
                  <c:v>-0.108762</c:v>
                </c:pt>
                <c:pt idx="9495">
                  <c:v>-0.109268</c:v>
                </c:pt>
                <c:pt idx="9496">
                  <c:v>-0.109737</c:v>
                </c:pt>
                <c:pt idx="9497">
                  <c:v>-0.11021300000000001</c:v>
                </c:pt>
                <c:pt idx="9498">
                  <c:v>-0.11068699999999999</c:v>
                </c:pt>
                <c:pt idx="9499">
                  <c:v>-0.11113199999999999</c:v>
                </c:pt>
                <c:pt idx="9500">
                  <c:v>-0.111596</c:v>
                </c:pt>
                <c:pt idx="9501">
                  <c:v>-0.112044</c:v>
                </c:pt>
                <c:pt idx="9502">
                  <c:v>-0.11249199999999999</c:v>
                </c:pt>
                <c:pt idx="9503">
                  <c:v>-0.11296299999999999</c:v>
                </c:pt>
                <c:pt idx="9504">
                  <c:v>-0.113409</c:v>
                </c:pt>
                <c:pt idx="9505">
                  <c:v>-0.11388</c:v>
                </c:pt>
                <c:pt idx="9506">
                  <c:v>-0.11433400000000001</c:v>
                </c:pt>
                <c:pt idx="9507">
                  <c:v>-0.114775</c:v>
                </c:pt>
                <c:pt idx="9508">
                  <c:v>-0.115229</c:v>
                </c:pt>
                <c:pt idx="9509">
                  <c:v>-0.115644</c:v>
                </c:pt>
                <c:pt idx="9510">
                  <c:v>-0.116082</c:v>
                </c:pt>
                <c:pt idx="9511">
                  <c:v>-0.11650000000000001</c:v>
                </c:pt>
                <c:pt idx="9512">
                  <c:v>-0.116926</c:v>
                </c:pt>
                <c:pt idx="9513">
                  <c:v>-0.117368</c:v>
                </c:pt>
                <c:pt idx="9514">
                  <c:v>-0.117789</c:v>
                </c:pt>
                <c:pt idx="9515">
                  <c:v>-0.118229</c:v>
                </c:pt>
                <c:pt idx="9516">
                  <c:v>-0.11865000000000001</c:v>
                </c:pt>
                <c:pt idx="9517">
                  <c:v>-0.119073</c:v>
                </c:pt>
                <c:pt idx="9518">
                  <c:v>-0.119493</c:v>
                </c:pt>
                <c:pt idx="9519">
                  <c:v>-0.119889</c:v>
                </c:pt>
                <c:pt idx="9520">
                  <c:v>-0.120284</c:v>
                </c:pt>
                <c:pt idx="9521">
                  <c:v>-0.12067799999999999</c:v>
                </c:pt>
                <c:pt idx="9522">
                  <c:v>-0.121074</c:v>
                </c:pt>
                <c:pt idx="9523">
                  <c:v>-0.12148399999999999</c:v>
                </c:pt>
                <c:pt idx="9524">
                  <c:v>-0.121879</c:v>
                </c:pt>
                <c:pt idx="9525">
                  <c:v>-0.122277</c:v>
                </c:pt>
                <c:pt idx="9526">
                  <c:v>-0.12267699999999999</c:v>
                </c:pt>
                <c:pt idx="9527">
                  <c:v>-0.123058</c:v>
                </c:pt>
                <c:pt idx="9528">
                  <c:v>-0.12345200000000001</c:v>
                </c:pt>
                <c:pt idx="9529">
                  <c:v>-0.12381300000000001</c:v>
                </c:pt>
                <c:pt idx="9530">
                  <c:v>-0.124182</c:v>
                </c:pt>
                <c:pt idx="9531">
                  <c:v>-0.124551</c:v>
                </c:pt>
                <c:pt idx="9532">
                  <c:v>-0.124915</c:v>
                </c:pt>
                <c:pt idx="9533">
                  <c:v>-0.12529599999999999</c:v>
                </c:pt>
                <c:pt idx="9534">
                  <c:v>-0.12565399999999999</c:v>
                </c:pt>
                <c:pt idx="9535">
                  <c:v>-0.126026</c:v>
                </c:pt>
                <c:pt idx="9536">
                  <c:v>-0.126388</c:v>
                </c:pt>
                <c:pt idx="9537">
                  <c:v>-0.126746</c:v>
                </c:pt>
                <c:pt idx="9538">
                  <c:v>-0.12709899999999999</c:v>
                </c:pt>
                <c:pt idx="9539">
                  <c:v>-0.12743499999999999</c:v>
                </c:pt>
                <c:pt idx="9540">
                  <c:v>-0.127773</c:v>
                </c:pt>
                <c:pt idx="9541">
                  <c:v>-0.128113</c:v>
                </c:pt>
                <c:pt idx="9542">
                  <c:v>-0.12845100000000001</c:v>
                </c:pt>
                <c:pt idx="9543">
                  <c:v>-0.12878800000000001</c:v>
                </c:pt>
                <c:pt idx="9544">
                  <c:v>-0.12912000000000001</c:v>
                </c:pt>
                <c:pt idx="9545">
                  <c:v>-0.12944600000000001</c:v>
                </c:pt>
                <c:pt idx="9546">
                  <c:v>-0.12978200000000001</c:v>
                </c:pt>
                <c:pt idx="9547">
                  <c:v>-0.130102</c:v>
                </c:pt>
                <c:pt idx="9548">
                  <c:v>-0.13042500000000001</c:v>
                </c:pt>
                <c:pt idx="9549">
                  <c:v>-0.13073299999999999</c:v>
                </c:pt>
                <c:pt idx="9550">
                  <c:v>-0.13102800000000001</c:v>
                </c:pt>
                <c:pt idx="9551">
                  <c:v>-0.131329</c:v>
                </c:pt>
                <c:pt idx="9552">
                  <c:v>-0.131636</c:v>
                </c:pt>
                <c:pt idx="9553">
                  <c:v>-0.13198699999999999</c:v>
                </c:pt>
                <c:pt idx="9554">
                  <c:v>-0.13228300000000001</c:v>
                </c:pt>
                <c:pt idx="9555">
                  <c:v>-0.13245399999999999</c:v>
                </c:pt>
                <c:pt idx="9556">
                  <c:v>-0.13255400000000001</c:v>
                </c:pt>
                <c:pt idx="9557">
                  <c:v>-0.132748</c:v>
                </c:pt>
                <c:pt idx="9558">
                  <c:v>-0.13314000000000001</c:v>
                </c:pt>
                <c:pt idx="9559">
                  <c:v>-0.13361000000000001</c:v>
                </c:pt>
                <c:pt idx="9560">
                  <c:v>-0.134047</c:v>
                </c:pt>
                <c:pt idx="9561">
                  <c:v>-0.13444500000000001</c:v>
                </c:pt>
                <c:pt idx="9562">
                  <c:v>-0.13483999999999999</c:v>
                </c:pt>
                <c:pt idx="9563">
                  <c:v>-0.13525200000000001</c:v>
                </c:pt>
                <c:pt idx="9564">
                  <c:v>-0.13567199999999999</c:v>
                </c:pt>
                <c:pt idx="9565">
                  <c:v>-0.13608200000000001</c:v>
                </c:pt>
                <c:pt idx="9566">
                  <c:v>-0.136492</c:v>
                </c:pt>
                <c:pt idx="9567">
                  <c:v>-0.13688900000000001</c:v>
                </c:pt>
                <c:pt idx="9568">
                  <c:v>-0.13728000000000001</c:v>
                </c:pt>
                <c:pt idx="9569">
                  <c:v>-0.13766400000000001</c:v>
                </c:pt>
                <c:pt idx="9570">
                  <c:v>-0.13803399999999999</c:v>
                </c:pt>
                <c:pt idx="9571">
                  <c:v>-0.138409</c:v>
                </c:pt>
                <c:pt idx="9572">
                  <c:v>-0.13878099999999999</c:v>
                </c:pt>
                <c:pt idx="9573">
                  <c:v>-0.139159</c:v>
                </c:pt>
                <c:pt idx="9574">
                  <c:v>-0.13953599999999999</c:v>
                </c:pt>
                <c:pt idx="9575">
                  <c:v>-0.139904</c:v>
                </c:pt>
                <c:pt idx="9576">
                  <c:v>-0.14027600000000001</c:v>
                </c:pt>
                <c:pt idx="9577">
                  <c:v>-0.14063999999999999</c:v>
                </c:pt>
                <c:pt idx="9578">
                  <c:v>-0.14099900000000001</c:v>
                </c:pt>
                <c:pt idx="9579">
                  <c:v>-0.141345</c:v>
                </c:pt>
                <c:pt idx="9580">
                  <c:v>-0.141677</c:v>
                </c:pt>
                <c:pt idx="9581">
                  <c:v>-0.142013</c:v>
                </c:pt>
                <c:pt idx="9582">
                  <c:v>-0.14235300000000001</c:v>
                </c:pt>
                <c:pt idx="9583">
                  <c:v>-0.14269499999999999</c:v>
                </c:pt>
                <c:pt idx="9584">
                  <c:v>-0.14303399999999999</c:v>
                </c:pt>
                <c:pt idx="9585">
                  <c:v>-0.14336399999999999</c:v>
                </c:pt>
                <c:pt idx="9586">
                  <c:v>-0.14369899999999999</c:v>
                </c:pt>
                <c:pt idx="9587">
                  <c:v>-0.14402599999999999</c:v>
                </c:pt>
                <c:pt idx="9588">
                  <c:v>-0.144348</c:v>
                </c:pt>
                <c:pt idx="9589">
                  <c:v>-0.144654</c:v>
                </c:pt>
                <c:pt idx="9590">
                  <c:v>-0.144953</c:v>
                </c:pt>
                <c:pt idx="9591">
                  <c:v>-0.145255</c:v>
                </c:pt>
                <c:pt idx="9592">
                  <c:v>-0.14555999999999999</c:v>
                </c:pt>
                <c:pt idx="9593">
                  <c:v>-0.14586299999999999</c:v>
                </c:pt>
                <c:pt idx="9594">
                  <c:v>-0.14615900000000001</c:v>
                </c:pt>
                <c:pt idx="9595">
                  <c:v>-0.146455</c:v>
                </c:pt>
                <c:pt idx="9596">
                  <c:v>-0.14674899999999999</c:v>
                </c:pt>
                <c:pt idx="9597">
                  <c:v>-0.14704600000000001</c:v>
                </c:pt>
                <c:pt idx="9598">
                  <c:v>-0.14732500000000001</c:v>
                </c:pt>
                <c:pt idx="9599">
                  <c:v>-0.14759700000000001</c:v>
                </c:pt>
                <c:pt idx="9600">
                  <c:v>-0.14786199999999999</c:v>
                </c:pt>
                <c:pt idx="9601">
                  <c:v>-0.14813100000000001</c:v>
                </c:pt>
                <c:pt idx="9602">
                  <c:v>-0.14840200000000001</c:v>
                </c:pt>
                <c:pt idx="9603">
                  <c:v>-0.14866199999999999</c:v>
                </c:pt>
                <c:pt idx="9604">
                  <c:v>-0.148924</c:v>
                </c:pt>
                <c:pt idx="9605">
                  <c:v>-0.14917800000000001</c:v>
                </c:pt>
                <c:pt idx="9606">
                  <c:v>-0.14943999999999999</c:v>
                </c:pt>
                <c:pt idx="9607">
                  <c:v>-0.14969299999999999</c:v>
                </c:pt>
                <c:pt idx="9608">
                  <c:v>-0.14993500000000001</c:v>
                </c:pt>
                <c:pt idx="9609">
                  <c:v>-0.150168</c:v>
                </c:pt>
                <c:pt idx="9610">
                  <c:v>-0.150397</c:v>
                </c:pt>
                <c:pt idx="9611">
                  <c:v>-0.15062600000000001</c:v>
                </c:pt>
                <c:pt idx="9612">
                  <c:v>-0.15085100000000001</c:v>
                </c:pt>
                <c:pt idx="9613">
                  <c:v>-0.15107100000000001</c:v>
                </c:pt>
                <c:pt idx="9614">
                  <c:v>-0.15129300000000001</c:v>
                </c:pt>
                <c:pt idx="9615">
                  <c:v>-0.15152599999999999</c:v>
                </c:pt>
                <c:pt idx="9616">
                  <c:v>-0.151752</c:v>
                </c:pt>
                <c:pt idx="9617">
                  <c:v>-0.151947</c:v>
                </c:pt>
                <c:pt idx="9618">
                  <c:v>-0.15210399999999999</c:v>
                </c:pt>
                <c:pt idx="9619">
                  <c:v>-0.15232299999999999</c:v>
                </c:pt>
                <c:pt idx="9620">
                  <c:v>-0.152667</c:v>
                </c:pt>
                <c:pt idx="9621">
                  <c:v>-0.15291199999999999</c:v>
                </c:pt>
                <c:pt idx="9622">
                  <c:v>-0.15268399999999999</c:v>
                </c:pt>
                <c:pt idx="9623">
                  <c:v>-0.152062</c:v>
                </c:pt>
                <c:pt idx="9624">
                  <c:v>-0.151727</c:v>
                </c:pt>
                <c:pt idx="9625">
                  <c:v>-0.15218999999999999</c:v>
                </c:pt>
                <c:pt idx="9626">
                  <c:v>-0.15313099999999999</c:v>
                </c:pt>
                <c:pt idx="9627">
                  <c:v>-0.154002</c:v>
                </c:pt>
                <c:pt idx="9628">
                  <c:v>-0.15471599999999999</c:v>
                </c:pt>
                <c:pt idx="9629">
                  <c:v>-0.15536900000000001</c:v>
                </c:pt>
                <c:pt idx="9630">
                  <c:v>-0.15607699999999999</c:v>
                </c:pt>
                <c:pt idx="9631">
                  <c:v>-0.15681500000000001</c:v>
                </c:pt>
                <c:pt idx="9632">
                  <c:v>-0.15753200000000001</c:v>
                </c:pt>
                <c:pt idx="9633">
                  <c:v>-0.15825400000000001</c:v>
                </c:pt>
                <c:pt idx="9634">
                  <c:v>-0.15896199999999999</c:v>
                </c:pt>
                <c:pt idx="9635">
                  <c:v>-0.15967100000000001</c:v>
                </c:pt>
                <c:pt idx="9636">
                  <c:v>-0.160387</c:v>
                </c:pt>
                <c:pt idx="9637">
                  <c:v>-0.16108500000000001</c:v>
                </c:pt>
                <c:pt idx="9638">
                  <c:v>-0.16178500000000001</c:v>
                </c:pt>
                <c:pt idx="9639">
                  <c:v>-0.162467</c:v>
                </c:pt>
                <c:pt idx="9640">
                  <c:v>-0.163131</c:v>
                </c:pt>
                <c:pt idx="9641">
                  <c:v>-0.16381100000000001</c:v>
                </c:pt>
                <c:pt idx="9642">
                  <c:v>-0.16447500000000001</c:v>
                </c:pt>
                <c:pt idx="9643">
                  <c:v>-0.165159</c:v>
                </c:pt>
                <c:pt idx="9644">
                  <c:v>-0.165826</c:v>
                </c:pt>
                <c:pt idx="9645">
                  <c:v>-0.166486</c:v>
                </c:pt>
                <c:pt idx="9646">
                  <c:v>-0.167156</c:v>
                </c:pt>
                <c:pt idx="9647">
                  <c:v>-0.16780300000000001</c:v>
                </c:pt>
                <c:pt idx="9648">
                  <c:v>-0.168462</c:v>
                </c:pt>
                <c:pt idx="9649">
                  <c:v>-0.16909199999999999</c:v>
                </c:pt>
                <c:pt idx="9650">
                  <c:v>-0.16972200000000001</c:v>
                </c:pt>
                <c:pt idx="9651">
                  <c:v>-0.17035600000000001</c:v>
                </c:pt>
                <c:pt idx="9652">
                  <c:v>-0.170985</c:v>
                </c:pt>
                <c:pt idx="9653">
                  <c:v>-0.17161899999999999</c:v>
                </c:pt>
                <c:pt idx="9654">
                  <c:v>-0.172238</c:v>
                </c:pt>
                <c:pt idx="9655">
                  <c:v>-0.17285700000000001</c:v>
                </c:pt>
                <c:pt idx="9656">
                  <c:v>-0.17347199999999999</c:v>
                </c:pt>
                <c:pt idx="9657">
                  <c:v>-0.17408399999999999</c:v>
                </c:pt>
                <c:pt idx="9658">
                  <c:v>-0.174683</c:v>
                </c:pt>
                <c:pt idx="9659">
                  <c:v>-0.17527699999999999</c:v>
                </c:pt>
                <c:pt idx="9660">
                  <c:v>-0.17586099999999999</c:v>
                </c:pt>
                <c:pt idx="9661">
                  <c:v>-0.176454</c:v>
                </c:pt>
                <c:pt idx="9662">
                  <c:v>-0.17704300000000001</c:v>
                </c:pt>
                <c:pt idx="9663">
                  <c:v>-0.177621</c:v>
                </c:pt>
                <c:pt idx="9664">
                  <c:v>-0.178198</c:v>
                </c:pt>
                <c:pt idx="9665">
                  <c:v>-0.17876</c:v>
                </c:pt>
                <c:pt idx="9666">
                  <c:v>-0.17933199999999999</c:v>
                </c:pt>
                <c:pt idx="9667">
                  <c:v>-0.179891</c:v>
                </c:pt>
                <c:pt idx="9668">
                  <c:v>-0.18044199999999999</c:v>
                </c:pt>
                <c:pt idx="9669">
                  <c:v>-0.18099000000000001</c:v>
                </c:pt>
                <c:pt idx="9670">
                  <c:v>-0.18152599999999999</c:v>
                </c:pt>
                <c:pt idx="9671">
                  <c:v>-0.18207100000000001</c:v>
                </c:pt>
                <c:pt idx="9672">
                  <c:v>-0.18260499999999999</c:v>
                </c:pt>
                <c:pt idx="9673">
                  <c:v>-0.18313599999999999</c:v>
                </c:pt>
                <c:pt idx="9674">
                  <c:v>-0.183666</c:v>
                </c:pt>
                <c:pt idx="9675">
                  <c:v>-0.18418499999999999</c:v>
                </c:pt>
                <c:pt idx="9676">
                  <c:v>-0.18470700000000001</c:v>
                </c:pt>
                <c:pt idx="9677">
                  <c:v>-0.18521899999999999</c:v>
                </c:pt>
                <c:pt idx="9678">
                  <c:v>-0.185724</c:v>
                </c:pt>
                <c:pt idx="9679">
                  <c:v>-0.186226</c:v>
                </c:pt>
                <c:pt idx="9680">
                  <c:v>-0.18671299999999999</c:v>
                </c:pt>
                <c:pt idx="9681">
                  <c:v>-0.18720500000000001</c:v>
                </c:pt>
                <c:pt idx="9682">
                  <c:v>-0.187699</c:v>
                </c:pt>
                <c:pt idx="9683">
                  <c:v>-0.188192</c:v>
                </c:pt>
                <c:pt idx="9684">
                  <c:v>-0.188662</c:v>
                </c:pt>
                <c:pt idx="9685">
                  <c:v>-0.18909000000000001</c:v>
                </c:pt>
                <c:pt idx="9686">
                  <c:v>-0.18956400000000001</c:v>
                </c:pt>
                <c:pt idx="9687">
                  <c:v>-0.190164</c:v>
                </c:pt>
                <c:pt idx="9688">
                  <c:v>-0.19072800000000001</c:v>
                </c:pt>
                <c:pt idx="9689">
                  <c:v>-0.190884</c:v>
                </c:pt>
                <c:pt idx="9690">
                  <c:v>-0.190552</c:v>
                </c:pt>
                <c:pt idx="9691">
                  <c:v>-0.19034999999999999</c:v>
                </c:pt>
                <c:pt idx="9692">
                  <c:v>-0.19091900000000001</c:v>
                </c:pt>
                <c:pt idx="9693">
                  <c:v>-0.192056</c:v>
                </c:pt>
                <c:pt idx="9694">
                  <c:v>-0.19322900000000001</c:v>
                </c:pt>
                <c:pt idx="9695">
                  <c:v>-0.194221</c:v>
                </c:pt>
                <c:pt idx="9696">
                  <c:v>-0.195132</c:v>
                </c:pt>
                <c:pt idx="9697">
                  <c:v>-0.19610900000000001</c:v>
                </c:pt>
                <c:pt idx="9698">
                  <c:v>-0.197104</c:v>
                </c:pt>
                <c:pt idx="9699">
                  <c:v>-0.19808999999999999</c:v>
                </c:pt>
                <c:pt idx="9700">
                  <c:v>-0.19905300000000001</c:v>
                </c:pt>
                <c:pt idx="9701">
                  <c:v>-0.20000599999999999</c:v>
                </c:pt>
                <c:pt idx="9702">
                  <c:v>-0.20097000000000001</c:v>
                </c:pt>
                <c:pt idx="9703">
                  <c:v>-0.20192599999999999</c:v>
                </c:pt>
                <c:pt idx="9704">
                  <c:v>-0.202877</c:v>
                </c:pt>
                <c:pt idx="9705">
                  <c:v>-0.203816</c:v>
                </c:pt>
                <c:pt idx="9706">
                  <c:v>-0.204758</c:v>
                </c:pt>
                <c:pt idx="9707">
                  <c:v>-0.20569399999999999</c:v>
                </c:pt>
                <c:pt idx="9708">
                  <c:v>-0.20663000000000001</c:v>
                </c:pt>
                <c:pt idx="9709">
                  <c:v>-0.20755000000000001</c:v>
                </c:pt>
                <c:pt idx="9710">
                  <c:v>-0.20846600000000001</c:v>
                </c:pt>
                <c:pt idx="9711">
                  <c:v>-0.20938300000000001</c:v>
                </c:pt>
                <c:pt idx="9712">
                  <c:v>-0.210287</c:v>
                </c:pt>
                <c:pt idx="9713">
                  <c:v>-0.211197</c:v>
                </c:pt>
                <c:pt idx="9714">
                  <c:v>-0.21208399999999999</c:v>
                </c:pt>
                <c:pt idx="9715">
                  <c:v>-0.212976</c:v>
                </c:pt>
                <c:pt idx="9716">
                  <c:v>-0.213866</c:v>
                </c:pt>
                <c:pt idx="9717">
                  <c:v>-0.21474799999999999</c:v>
                </c:pt>
                <c:pt idx="9718">
                  <c:v>-0.215637</c:v>
                </c:pt>
                <c:pt idx="9719">
                  <c:v>-0.216501</c:v>
                </c:pt>
                <c:pt idx="9720">
                  <c:v>-0.21737400000000001</c:v>
                </c:pt>
                <c:pt idx="9721">
                  <c:v>-0.21823200000000001</c:v>
                </c:pt>
                <c:pt idx="9722">
                  <c:v>-0.219084</c:v>
                </c:pt>
                <c:pt idx="9723">
                  <c:v>-0.21993399999999999</c:v>
                </c:pt>
                <c:pt idx="9724">
                  <c:v>-0.22076299999999999</c:v>
                </c:pt>
                <c:pt idx="9725">
                  <c:v>-0.221604</c:v>
                </c:pt>
                <c:pt idx="9726">
                  <c:v>-0.22243499999999999</c:v>
                </c:pt>
                <c:pt idx="9727">
                  <c:v>-0.22327</c:v>
                </c:pt>
                <c:pt idx="9728">
                  <c:v>-0.22409899999999999</c:v>
                </c:pt>
                <c:pt idx="9729">
                  <c:v>-0.224914</c:v>
                </c:pt>
                <c:pt idx="9730">
                  <c:v>-0.22573099999999999</c:v>
                </c:pt>
                <c:pt idx="9731">
                  <c:v>-0.22653200000000001</c:v>
                </c:pt>
                <c:pt idx="9732">
                  <c:v>-0.22733</c:v>
                </c:pt>
                <c:pt idx="9733">
                  <c:v>-0.22811899999999999</c:v>
                </c:pt>
                <c:pt idx="9734">
                  <c:v>-0.22890099999999999</c:v>
                </c:pt>
                <c:pt idx="9735">
                  <c:v>-0.229685</c:v>
                </c:pt>
                <c:pt idx="9736">
                  <c:v>-0.230464</c:v>
                </c:pt>
                <c:pt idx="9737">
                  <c:v>-0.23124400000000001</c:v>
                </c:pt>
                <c:pt idx="9738">
                  <c:v>-0.232016</c:v>
                </c:pt>
                <c:pt idx="9739">
                  <c:v>-0.23278199999999999</c:v>
                </c:pt>
                <c:pt idx="9740">
                  <c:v>-0.23353699999999999</c:v>
                </c:pt>
                <c:pt idx="9741">
                  <c:v>-0.23428499999999999</c:v>
                </c:pt>
                <c:pt idx="9742">
                  <c:v>-0.23502400000000001</c:v>
                </c:pt>
                <c:pt idx="9743">
                  <c:v>-0.23575699999999999</c:v>
                </c:pt>
                <c:pt idx="9744">
                  <c:v>-0.236487</c:v>
                </c:pt>
                <c:pt idx="9745">
                  <c:v>-0.23721200000000001</c:v>
                </c:pt>
                <c:pt idx="9746">
                  <c:v>-0.23794000000000001</c:v>
                </c:pt>
                <c:pt idx="9747">
                  <c:v>-0.23866000000000001</c:v>
                </c:pt>
                <c:pt idx="9748">
                  <c:v>-0.23938000000000001</c:v>
                </c:pt>
                <c:pt idx="9749">
                  <c:v>-0.240089</c:v>
                </c:pt>
                <c:pt idx="9750">
                  <c:v>-0.240785</c:v>
                </c:pt>
                <c:pt idx="9751">
                  <c:v>-0.241477</c:v>
                </c:pt>
                <c:pt idx="9752">
                  <c:v>-0.24215600000000001</c:v>
                </c:pt>
                <c:pt idx="9753">
                  <c:v>-0.242837</c:v>
                </c:pt>
                <c:pt idx="9754">
                  <c:v>-0.243507</c:v>
                </c:pt>
                <c:pt idx="9755">
                  <c:v>-0.244175</c:v>
                </c:pt>
                <c:pt idx="9756">
                  <c:v>-0.24484400000000001</c:v>
                </c:pt>
                <c:pt idx="9757">
                  <c:v>-0.24551000000000001</c:v>
                </c:pt>
                <c:pt idx="9758">
                  <c:v>-0.24617700000000001</c:v>
                </c:pt>
                <c:pt idx="9759">
                  <c:v>-0.24682299999999999</c:v>
                </c:pt>
                <c:pt idx="9760">
                  <c:v>-0.24746199999999999</c:v>
                </c:pt>
                <c:pt idx="9761">
                  <c:v>-0.24809</c:v>
                </c:pt>
                <c:pt idx="9762">
                  <c:v>-0.24871199999999999</c:v>
                </c:pt>
                <c:pt idx="9763">
                  <c:v>-0.249333</c:v>
                </c:pt>
                <c:pt idx="9764">
                  <c:v>-0.249942</c:v>
                </c:pt>
                <c:pt idx="9765">
                  <c:v>-0.250552</c:v>
                </c:pt>
                <c:pt idx="9766">
                  <c:v>-0.25115900000000002</c:v>
                </c:pt>
                <c:pt idx="9767">
                  <c:v>-0.25176799999999999</c:v>
                </c:pt>
                <c:pt idx="9768">
                  <c:v>-0.25237100000000001</c:v>
                </c:pt>
                <c:pt idx="9769">
                  <c:v>-0.25296099999999999</c:v>
                </c:pt>
                <c:pt idx="9770">
                  <c:v>-0.25354100000000002</c:v>
                </c:pt>
                <c:pt idx="9771">
                  <c:v>-0.25411400000000001</c:v>
                </c:pt>
                <c:pt idx="9772">
                  <c:v>-0.25468000000000002</c:v>
                </c:pt>
                <c:pt idx="9773">
                  <c:v>-0.25523800000000002</c:v>
                </c:pt>
                <c:pt idx="9774">
                  <c:v>-0.25578899999999999</c:v>
                </c:pt>
                <c:pt idx="9775">
                  <c:v>-0.25633600000000001</c:v>
                </c:pt>
                <c:pt idx="9776">
                  <c:v>-0.25688800000000001</c:v>
                </c:pt>
                <c:pt idx="9777">
                  <c:v>-0.257436</c:v>
                </c:pt>
                <c:pt idx="9778">
                  <c:v>-0.25797900000000001</c:v>
                </c:pt>
                <c:pt idx="9779">
                  <c:v>-0.25851099999999999</c:v>
                </c:pt>
                <c:pt idx="9780">
                  <c:v>-0.25903199999999998</c:v>
                </c:pt>
                <c:pt idx="9781">
                  <c:v>-0.25954700000000003</c:v>
                </c:pt>
                <c:pt idx="9782">
                  <c:v>-0.26005</c:v>
                </c:pt>
                <c:pt idx="9783">
                  <c:v>-0.260546</c:v>
                </c:pt>
                <c:pt idx="9784">
                  <c:v>-0.26103500000000002</c:v>
                </c:pt>
                <c:pt idx="9785">
                  <c:v>-0.26152599999999998</c:v>
                </c:pt>
                <c:pt idx="9786">
                  <c:v>-0.26201999999999998</c:v>
                </c:pt>
                <c:pt idx="9787">
                  <c:v>-0.26250600000000002</c:v>
                </c:pt>
                <c:pt idx="9788">
                  <c:v>-0.26297900000000002</c:v>
                </c:pt>
                <c:pt idx="9789">
                  <c:v>-0.26344200000000001</c:v>
                </c:pt>
                <c:pt idx="9790">
                  <c:v>-0.26391199999999998</c:v>
                </c:pt>
                <c:pt idx="9791">
                  <c:v>-0.26438</c:v>
                </c:pt>
                <c:pt idx="9792">
                  <c:v>-0.26479799999999998</c:v>
                </c:pt>
                <c:pt idx="9793">
                  <c:v>-0.26505699999999999</c:v>
                </c:pt>
                <c:pt idx="9794">
                  <c:v>-0.26535399999999998</c:v>
                </c:pt>
                <c:pt idx="9795">
                  <c:v>-0.26584099999999999</c:v>
                </c:pt>
                <c:pt idx="9796">
                  <c:v>-0.26610099999999998</c:v>
                </c:pt>
                <c:pt idx="9797">
                  <c:v>-0.26651200000000003</c:v>
                </c:pt>
                <c:pt idx="9798">
                  <c:v>-0.26690799999999998</c:v>
                </c:pt>
                <c:pt idx="9799">
                  <c:v>-0.26712999999999998</c:v>
                </c:pt>
                <c:pt idx="9800">
                  <c:v>-0.26763399999999998</c:v>
                </c:pt>
                <c:pt idx="9801">
                  <c:v>-0.26780599999999999</c:v>
                </c:pt>
                <c:pt idx="9802">
                  <c:v>-0.26821299999999998</c:v>
                </c:pt>
                <c:pt idx="9803">
                  <c:v>-0.26854099999999997</c:v>
                </c:pt>
                <c:pt idx="9804">
                  <c:v>-0.26874599999999998</c:v>
                </c:pt>
                <c:pt idx="9805">
                  <c:v>-0.26922499999999999</c:v>
                </c:pt>
                <c:pt idx="9806">
                  <c:v>-0.26935700000000001</c:v>
                </c:pt>
                <c:pt idx="9807">
                  <c:v>-0.26978799999999997</c:v>
                </c:pt>
                <c:pt idx="9808">
                  <c:v>-0.27003899999999997</c:v>
                </c:pt>
                <c:pt idx="9809">
                  <c:v>-0.270285</c:v>
                </c:pt>
                <c:pt idx="9810">
                  <c:v>-0.27066499999999999</c:v>
                </c:pt>
                <c:pt idx="9811">
                  <c:v>-0.27080900000000002</c:v>
                </c:pt>
                <c:pt idx="9812">
                  <c:v>-0.271171</c:v>
                </c:pt>
                <c:pt idx="9813">
                  <c:v>-0.27138099999999998</c:v>
                </c:pt>
                <c:pt idx="9814">
                  <c:v>-0.271623</c:v>
                </c:pt>
                <c:pt idx="9815">
                  <c:v>-0.271924</c:v>
                </c:pt>
                <c:pt idx="9816">
                  <c:v>-0.27211099999999999</c:v>
                </c:pt>
                <c:pt idx="9817">
                  <c:v>-0.27239600000000003</c:v>
                </c:pt>
                <c:pt idx="9818">
                  <c:v>-0.27263700000000002</c:v>
                </c:pt>
                <c:pt idx="9819">
                  <c:v>-0.27282699999999999</c:v>
                </c:pt>
                <c:pt idx="9820">
                  <c:v>-0.27310299999999998</c:v>
                </c:pt>
                <c:pt idx="9821">
                  <c:v>-0.27326299999999998</c:v>
                </c:pt>
                <c:pt idx="9822">
                  <c:v>-0.27348499999999998</c:v>
                </c:pt>
                <c:pt idx="9823">
                  <c:v>-0.27371099999999998</c:v>
                </c:pt>
                <c:pt idx="9824">
                  <c:v>-0.273841</c:v>
                </c:pt>
                <c:pt idx="9825">
                  <c:v>-0.27411099999999999</c:v>
                </c:pt>
                <c:pt idx="9826">
                  <c:v>-0.274233</c:v>
                </c:pt>
                <c:pt idx="9827">
                  <c:v>-0.27445599999999998</c:v>
                </c:pt>
                <c:pt idx="9828">
                  <c:v>-0.27465000000000001</c:v>
                </c:pt>
                <c:pt idx="9829">
                  <c:v>-0.27477200000000002</c:v>
                </c:pt>
                <c:pt idx="9830">
                  <c:v>-0.275003</c:v>
                </c:pt>
                <c:pt idx="9831">
                  <c:v>-0.27509499999999998</c:v>
                </c:pt>
                <c:pt idx="9832">
                  <c:v>-0.27527800000000002</c:v>
                </c:pt>
                <c:pt idx="9833">
                  <c:v>-0.27541599999999999</c:v>
                </c:pt>
                <c:pt idx="9834">
                  <c:v>-0.27552399999999999</c:v>
                </c:pt>
                <c:pt idx="9835">
                  <c:v>-0.27569500000000002</c:v>
                </c:pt>
                <c:pt idx="9836">
                  <c:v>-0.27579999999999999</c:v>
                </c:pt>
                <c:pt idx="9837">
                  <c:v>-0.27594099999999999</c:v>
                </c:pt>
                <c:pt idx="9838">
                  <c:v>-0.276088</c:v>
                </c:pt>
                <c:pt idx="9839">
                  <c:v>-0.276171</c:v>
                </c:pt>
                <c:pt idx="9840">
                  <c:v>-0.276312</c:v>
                </c:pt>
                <c:pt idx="9841">
                  <c:v>-0.276391</c:v>
                </c:pt>
                <c:pt idx="9842">
                  <c:v>-0.27645999999999998</c:v>
                </c:pt>
                <c:pt idx="9843">
                  <c:v>-0.276584</c:v>
                </c:pt>
                <c:pt idx="9844">
                  <c:v>-0.27659800000000001</c:v>
                </c:pt>
                <c:pt idx="9845">
                  <c:v>-0.27673399999999998</c:v>
                </c:pt>
                <c:pt idx="9846">
                  <c:v>-0.27678199999999997</c:v>
                </c:pt>
                <c:pt idx="9847">
                  <c:v>-0.27685700000000002</c:v>
                </c:pt>
                <c:pt idx="9848">
                  <c:v>-0.27696500000000002</c:v>
                </c:pt>
                <c:pt idx="9849">
                  <c:v>-0.27695700000000001</c:v>
                </c:pt>
                <c:pt idx="9850">
                  <c:v>-0.27707199999999998</c:v>
                </c:pt>
                <c:pt idx="9851">
                  <c:v>-0.27705800000000003</c:v>
                </c:pt>
                <c:pt idx="9852">
                  <c:v>-0.27710800000000002</c:v>
                </c:pt>
                <c:pt idx="9853">
                  <c:v>-0.27714699999999998</c:v>
                </c:pt>
                <c:pt idx="9854">
                  <c:v>-0.27713199999999999</c:v>
                </c:pt>
                <c:pt idx="9855">
                  <c:v>-0.27720499999999998</c:v>
                </c:pt>
                <c:pt idx="9856">
                  <c:v>-0.27719500000000002</c:v>
                </c:pt>
                <c:pt idx="9857">
                  <c:v>-0.27723199999999998</c:v>
                </c:pt>
                <c:pt idx="9858">
                  <c:v>-0.27725300000000003</c:v>
                </c:pt>
                <c:pt idx="9859">
                  <c:v>-0.27723199999999998</c:v>
                </c:pt>
                <c:pt idx="9860">
                  <c:v>-0.27725</c:v>
                </c:pt>
                <c:pt idx="9861">
                  <c:v>-0.27722000000000002</c:v>
                </c:pt>
                <c:pt idx="9862">
                  <c:v>-0.27719199999999999</c:v>
                </c:pt>
                <c:pt idx="9863">
                  <c:v>-0.27719300000000002</c:v>
                </c:pt>
                <c:pt idx="9864">
                  <c:v>-0.27712599999999998</c:v>
                </c:pt>
                <c:pt idx="9865">
                  <c:v>-0.27712300000000001</c:v>
                </c:pt>
                <c:pt idx="9866">
                  <c:v>-0.27708300000000002</c:v>
                </c:pt>
                <c:pt idx="9867">
                  <c:v>-0.277061</c:v>
                </c:pt>
                <c:pt idx="9868">
                  <c:v>-0.27707999999999999</c:v>
                </c:pt>
                <c:pt idx="9869">
                  <c:v>-0.27677099999999999</c:v>
                </c:pt>
                <c:pt idx="9870">
                  <c:v>-0.27655800000000003</c:v>
                </c:pt>
                <c:pt idx="9871">
                  <c:v>-0.27654200000000001</c:v>
                </c:pt>
                <c:pt idx="9872">
                  <c:v>-0.276231</c:v>
                </c:pt>
                <c:pt idx="9873">
                  <c:v>-0.276148</c:v>
                </c:pt>
                <c:pt idx="9874">
                  <c:v>-0.27600599999999997</c:v>
                </c:pt>
                <c:pt idx="9875">
                  <c:v>-0.275704</c:v>
                </c:pt>
                <c:pt idx="9876">
                  <c:v>-0.27574399999999999</c:v>
                </c:pt>
                <c:pt idx="9877">
                  <c:v>-0.275368</c:v>
                </c:pt>
                <c:pt idx="9878">
                  <c:v>-0.27531699999999998</c:v>
                </c:pt>
                <c:pt idx="9879">
                  <c:v>-0.27512700000000001</c:v>
                </c:pt>
                <c:pt idx="9880">
                  <c:v>-0.27479900000000002</c:v>
                </c:pt>
                <c:pt idx="9881">
                  <c:v>-0.274816</c:v>
                </c:pt>
                <c:pt idx="9882">
                  <c:v>-0.27435199999999998</c:v>
                </c:pt>
                <c:pt idx="9883">
                  <c:v>-0.27433200000000002</c:v>
                </c:pt>
                <c:pt idx="9884">
                  <c:v>-0.27402700000000002</c:v>
                </c:pt>
                <c:pt idx="9885">
                  <c:v>-0.27377499999999999</c:v>
                </c:pt>
                <c:pt idx="9886">
                  <c:v>-0.27369900000000003</c:v>
                </c:pt>
                <c:pt idx="9887">
                  <c:v>-0.27328799999999998</c:v>
                </c:pt>
                <c:pt idx="9888">
                  <c:v>-0.27323599999999998</c:v>
                </c:pt>
                <c:pt idx="9889">
                  <c:v>-0.27289000000000002</c:v>
                </c:pt>
                <c:pt idx="9890">
                  <c:v>-0.27266800000000002</c:v>
                </c:pt>
                <c:pt idx="9891">
                  <c:v>-0.27246500000000001</c:v>
                </c:pt>
                <c:pt idx="9892">
                  <c:v>-0.27211299999999999</c:v>
                </c:pt>
                <c:pt idx="9893">
                  <c:v>-0.27192499999999997</c:v>
                </c:pt>
                <c:pt idx="9894">
                  <c:v>-0.27161400000000002</c:v>
                </c:pt>
                <c:pt idx="9895">
                  <c:v>-0.271341</c:v>
                </c:pt>
                <c:pt idx="9896">
                  <c:v>-0.27115699999999998</c:v>
                </c:pt>
                <c:pt idx="9897">
                  <c:v>-0.270845</c:v>
                </c:pt>
                <c:pt idx="9898">
                  <c:v>-0.27037699999999998</c:v>
                </c:pt>
                <c:pt idx="9899">
                  <c:v>-0.26991700000000002</c:v>
                </c:pt>
                <c:pt idx="9900">
                  <c:v>-0.26963500000000001</c:v>
                </c:pt>
                <c:pt idx="9901">
                  <c:v>-0.26918199999999998</c:v>
                </c:pt>
                <c:pt idx="9902">
                  <c:v>-0.26875300000000002</c:v>
                </c:pt>
                <c:pt idx="9903">
                  <c:v>-0.26847399999999999</c:v>
                </c:pt>
                <c:pt idx="9904">
                  <c:v>-0.26792899999999997</c:v>
                </c:pt>
                <c:pt idx="9905">
                  <c:v>-0.26772499999999999</c:v>
                </c:pt>
                <c:pt idx="9906">
                  <c:v>-0.26723400000000003</c:v>
                </c:pt>
                <c:pt idx="9907">
                  <c:v>-0.26686900000000002</c:v>
                </c:pt>
                <c:pt idx="9908">
                  <c:v>-0.26656200000000002</c:v>
                </c:pt>
                <c:pt idx="9909">
                  <c:v>-0.26598699999999997</c:v>
                </c:pt>
                <c:pt idx="9910">
                  <c:v>-0.26577400000000001</c:v>
                </c:pt>
                <c:pt idx="9911">
                  <c:v>-0.26516400000000001</c:v>
                </c:pt>
                <c:pt idx="9912">
                  <c:v>-0.26485199999999998</c:v>
                </c:pt>
                <c:pt idx="9913">
                  <c:v>-0.264399</c:v>
                </c:pt>
                <c:pt idx="9914">
                  <c:v>-0.26392199999999999</c:v>
                </c:pt>
                <c:pt idx="9915">
                  <c:v>-0.26360699999999998</c:v>
                </c:pt>
                <c:pt idx="9916">
                  <c:v>-0.26306099999999999</c:v>
                </c:pt>
                <c:pt idx="9917">
                  <c:v>-0.26273400000000002</c:v>
                </c:pt>
                <c:pt idx="9918">
                  <c:v>-0.26223099999999999</c:v>
                </c:pt>
                <c:pt idx="9919">
                  <c:v>-0.26181199999999999</c:v>
                </c:pt>
                <c:pt idx="9920">
                  <c:v>-0.26134600000000002</c:v>
                </c:pt>
                <c:pt idx="9921">
                  <c:v>-0.26088299999999998</c:v>
                </c:pt>
                <c:pt idx="9922">
                  <c:v>-0.26040200000000002</c:v>
                </c:pt>
                <c:pt idx="9923">
                  <c:v>-0.25996399999999997</c:v>
                </c:pt>
                <c:pt idx="9924">
                  <c:v>-0.25947500000000001</c:v>
                </c:pt>
                <c:pt idx="9925">
                  <c:v>-0.25901400000000002</c:v>
                </c:pt>
                <c:pt idx="9926">
                  <c:v>-0.25858100000000001</c:v>
                </c:pt>
                <c:pt idx="9927">
                  <c:v>-0.25802999999999998</c:v>
                </c:pt>
                <c:pt idx="9928">
                  <c:v>-0.25766699999999998</c:v>
                </c:pt>
                <c:pt idx="9929">
                  <c:v>-0.25705699999999998</c:v>
                </c:pt>
                <c:pt idx="9930">
                  <c:v>-0.256656</c:v>
                </c:pt>
                <c:pt idx="9931">
                  <c:v>-0.25610699999999997</c:v>
                </c:pt>
                <c:pt idx="9932">
                  <c:v>-0.25557999999999997</c:v>
                </c:pt>
                <c:pt idx="9933">
                  <c:v>-0.255164</c:v>
                </c:pt>
                <c:pt idx="9934">
                  <c:v>-0.25453399999999998</c:v>
                </c:pt>
                <c:pt idx="9935">
                  <c:v>-0.254158</c:v>
                </c:pt>
                <c:pt idx="9936">
                  <c:v>-0.253548</c:v>
                </c:pt>
                <c:pt idx="9937">
                  <c:v>-0.25309100000000001</c:v>
                </c:pt>
                <c:pt idx="9938">
                  <c:v>-0.25258000000000003</c:v>
                </c:pt>
                <c:pt idx="9939">
                  <c:v>-0.25200800000000001</c:v>
                </c:pt>
                <c:pt idx="9940">
                  <c:v>-0.25153799999999998</c:v>
                </c:pt>
                <c:pt idx="9941">
                  <c:v>-0.25093700000000002</c:v>
                </c:pt>
                <c:pt idx="9942">
                  <c:v>-0.25043599999999999</c:v>
                </c:pt>
                <c:pt idx="9943">
                  <c:v>-0.249884</c:v>
                </c:pt>
                <c:pt idx="9944">
                  <c:v>-0.249334</c:v>
                </c:pt>
                <c:pt idx="9945">
                  <c:v>-0.24879599999999999</c:v>
                </c:pt>
                <c:pt idx="9946">
                  <c:v>-0.24825900000000001</c:v>
                </c:pt>
                <c:pt idx="9947">
                  <c:v>-0.24768799999999999</c:v>
                </c:pt>
                <c:pt idx="9948">
                  <c:v>-0.24718499999999999</c:v>
                </c:pt>
                <c:pt idx="9949">
                  <c:v>-0.24657200000000001</c:v>
                </c:pt>
                <c:pt idx="9950">
                  <c:v>-0.246036</c:v>
                </c:pt>
                <c:pt idx="9951">
                  <c:v>-0.24546200000000001</c:v>
                </c:pt>
                <c:pt idx="9952">
                  <c:v>-0.24484700000000001</c:v>
                </c:pt>
                <c:pt idx="9953">
                  <c:v>-0.24434500000000001</c:v>
                </c:pt>
                <c:pt idx="9954">
                  <c:v>-0.24367</c:v>
                </c:pt>
                <c:pt idx="9955">
                  <c:v>-0.243176</c:v>
                </c:pt>
                <c:pt idx="9956">
                  <c:v>-0.24254400000000001</c:v>
                </c:pt>
                <c:pt idx="9957">
                  <c:v>-0.24198500000000001</c:v>
                </c:pt>
                <c:pt idx="9958">
                  <c:v>-0.24143100000000001</c:v>
                </c:pt>
                <c:pt idx="9959">
                  <c:v>-0.24077599999999999</c:v>
                </c:pt>
                <c:pt idx="9960">
                  <c:v>-0.24024400000000001</c:v>
                </c:pt>
                <c:pt idx="9961">
                  <c:v>-0.23957200000000001</c:v>
                </c:pt>
                <c:pt idx="9962">
                  <c:v>-0.23900299999999999</c:v>
                </c:pt>
                <c:pt idx="9963">
                  <c:v>-0.238367</c:v>
                </c:pt>
                <c:pt idx="9964">
                  <c:v>-0.23775199999999999</c:v>
                </c:pt>
                <c:pt idx="9965">
                  <c:v>-0.237146</c:v>
                </c:pt>
                <c:pt idx="9966">
                  <c:v>-0.236543</c:v>
                </c:pt>
                <c:pt idx="9967">
                  <c:v>-0.23593</c:v>
                </c:pt>
                <c:pt idx="9968">
                  <c:v>-0.235318</c:v>
                </c:pt>
                <c:pt idx="9969">
                  <c:v>-0.23468</c:v>
                </c:pt>
                <c:pt idx="9970">
                  <c:v>-0.23402899999999999</c:v>
                </c:pt>
                <c:pt idx="9971">
                  <c:v>-0.233434</c:v>
                </c:pt>
                <c:pt idx="9972">
                  <c:v>-0.23273099999999999</c:v>
                </c:pt>
                <c:pt idx="9973">
                  <c:v>-0.232157</c:v>
                </c:pt>
                <c:pt idx="9974">
                  <c:v>-0.23144300000000001</c:v>
                </c:pt>
                <c:pt idx="9975">
                  <c:v>-0.23085800000000001</c:v>
                </c:pt>
                <c:pt idx="9976">
                  <c:v>-0.23024900000000001</c:v>
                </c:pt>
                <c:pt idx="9977">
                  <c:v>-0.22958500000000001</c:v>
                </c:pt>
                <c:pt idx="9978">
                  <c:v>-0.22903599999999999</c:v>
                </c:pt>
                <c:pt idx="9979">
                  <c:v>-0.228294</c:v>
                </c:pt>
                <c:pt idx="9980">
                  <c:v>-0.227745</c:v>
                </c:pt>
                <c:pt idx="9981">
                  <c:v>-0.227047</c:v>
                </c:pt>
                <c:pt idx="9982">
                  <c:v>-0.22641600000000001</c:v>
                </c:pt>
                <c:pt idx="9983">
                  <c:v>-0.22578999999999999</c:v>
                </c:pt>
                <c:pt idx="9984">
                  <c:v>-0.225082</c:v>
                </c:pt>
                <c:pt idx="9985">
                  <c:v>-0.22450899999999999</c:v>
                </c:pt>
                <c:pt idx="9986">
                  <c:v>-0.22380900000000001</c:v>
                </c:pt>
                <c:pt idx="9987">
                  <c:v>-0.22319600000000001</c:v>
                </c:pt>
                <c:pt idx="9988">
                  <c:v>-0.222522</c:v>
                </c:pt>
                <c:pt idx="9989">
                  <c:v>-0.22185299999999999</c:v>
                </c:pt>
                <c:pt idx="9990">
                  <c:v>-0.22120699999999999</c:v>
                </c:pt>
                <c:pt idx="9991">
                  <c:v>-0.22053300000000001</c:v>
                </c:pt>
                <c:pt idx="9992">
                  <c:v>-0.219858</c:v>
                </c:pt>
                <c:pt idx="9993">
                  <c:v>-0.21919</c:v>
                </c:pt>
                <c:pt idx="9994">
                  <c:v>-0.218504</c:v>
                </c:pt>
                <c:pt idx="9995">
                  <c:v>-0.21784400000000001</c:v>
                </c:pt>
                <c:pt idx="9996">
                  <c:v>-0.21718599999999999</c:v>
                </c:pt>
                <c:pt idx="9997">
                  <c:v>-0.21647</c:v>
                </c:pt>
                <c:pt idx="9998">
                  <c:v>-0.215837</c:v>
                </c:pt>
                <c:pt idx="9999">
                  <c:v>-0.215112</c:v>
                </c:pt>
                <c:pt idx="10000">
                  <c:v>-0.21449599999999999</c:v>
                </c:pt>
                <c:pt idx="10001">
                  <c:v>-0.213813</c:v>
                </c:pt>
                <c:pt idx="10002">
                  <c:v>-0.21312300000000001</c:v>
                </c:pt>
                <c:pt idx="10003">
                  <c:v>-0.212481</c:v>
                </c:pt>
                <c:pt idx="10004">
                  <c:v>-0.21173600000000001</c:v>
                </c:pt>
                <c:pt idx="10005">
                  <c:v>-0.21112700000000001</c:v>
                </c:pt>
                <c:pt idx="10006">
                  <c:v>-0.21041899999999999</c:v>
                </c:pt>
                <c:pt idx="10007">
                  <c:v>-0.20979100000000001</c:v>
                </c:pt>
                <c:pt idx="10008">
                  <c:v>-0.20907500000000001</c:v>
                </c:pt>
                <c:pt idx="10009">
                  <c:v>-0.208118</c:v>
                </c:pt>
                <c:pt idx="10010">
                  <c:v>-0.20727999999999999</c:v>
                </c:pt>
                <c:pt idx="10011">
                  <c:v>-0.206623</c:v>
                </c:pt>
                <c:pt idx="10012">
                  <c:v>-0.205702</c:v>
                </c:pt>
                <c:pt idx="10013">
                  <c:v>-0.20497000000000001</c:v>
                </c:pt>
                <c:pt idx="10014">
                  <c:v>-0.204235</c:v>
                </c:pt>
                <c:pt idx="10015">
                  <c:v>-0.203287</c:v>
                </c:pt>
                <c:pt idx="10016">
                  <c:v>-0.202735</c:v>
                </c:pt>
                <c:pt idx="10017">
                  <c:v>-0.20171</c:v>
                </c:pt>
                <c:pt idx="10018">
                  <c:v>-0.201076</c:v>
                </c:pt>
                <c:pt idx="10019">
                  <c:v>-0.20026099999999999</c:v>
                </c:pt>
                <c:pt idx="10020">
                  <c:v>-0.19933799999999999</c:v>
                </c:pt>
                <c:pt idx="10021">
                  <c:v>-0.19876099999999999</c:v>
                </c:pt>
                <c:pt idx="10022">
                  <c:v>-0.197661</c:v>
                </c:pt>
                <c:pt idx="10023">
                  <c:v>-0.19709499999999999</c:v>
                </c:pt>
                <c:pt idx="10024">
                  <c:v>-0.19613900000000001</c:v>
                </c:pt>
                <c:pt idx="10025">
                  <c:v>-0.195354</c:v>
                </c:pt>
                <c:pt idx="10026">
                  <c:v>-0.19464500000000001</c:v>
                </c:pt>
                <c:pt idx="10027">
                  <c:v>-0.193666</c:v>
                </c:pt>
                <c:pt idx="10028">
                  <c:v>-0.19303100000000001</c:v>
                </c:pt>
                <c:pt idx="10029">
                  <c:v>-0.19206599999999999</c:v>
                </c:pt>
                <c:pt idx="10030">
                  <c:v>-0.19131000000000001</c:v>
                </c:pt>
                <c:pt idx="10031">
                  <c:v>-0.190466</c:v>
                </c:pt>
                <c:pt idx="10032">
                  <c:v>-0.18959400000000001</c:v>
                </c:pt>
                <c:pt idx="10033">
                  <c:v>-0.18878800000000001</c:v>
                </c:pt>
                <c:pt idx="10034">
                  <c:v>-0.187943</c:v>
                </c:pt>
                <c:pt idx="10035">
                  <c:v>-0.187114</c:v>
                </c:pt>
                <c:pt idx="10036">
                  <c:v>-0.18634200000000001</c:v>
                </c:pt>
                <c:pt idx="10037">
                  <c:v>-0.18526999999999999</c:v>
                </c:pt>
                <c:pt idx="10038">
                  <c:v>-0.18421399999999999</c:v>
                </c:pt>
                <c:pt idx="10039">
                  <c:v>-0.18352499999999999</c:v>
                </c:pt>
                <c:pt idx="10040">
                  <c:v>-0.182307</c:v>
                </c:pt>
                <c:pt idx="10041">
                  <c:v>-0.18157100000000001</c:v>
                </c:pt>
                <c:pt idx="10042">
                  <c:v>-0.180565</c:v>
                </c:pt>
                <c:pt idx="10043">
                  <c:v>-0.179505</c:v>
                </c:pt>
                <c:pt idx="10044">
                  <c:v>-0.17882999999999999</c:v>
                </c:pt>
                <c:pt idx="10045">
                  <c:v>-0.17755599999999999</c:v>
                </c:pt>
                <c:pt idx="10046">
                  <c:v>-0.176903</c:v>
                </c:pt>
                <c:pt idx="10047">
                  <c:v>-0.17579900000000001</c:v>
                </c:pt>
                <c:pt idx="10048">
                  <c:v>-0.17483199999999999</c:v>
                </c:pt>
                <c:pt idx="10049">
                  <c:v>-0.174063</c:v>
                </c:pt>
                <c:pt idx="10050">
                  <c:v>-0.172822</c:v>
                </c:pt>
                <c:pt idx="10051">
                  <c:v>-0.17214299999999999</c:v>
                </c:pt>
                <c:pt idx="10052">
                  <c:v>-0.170983</c:v>
                </c:pt>
                <c:pt idx="10053">
                  <c:v>-0.17008000000000001</c:v>
                </c:pt>
                <c:pt idx="10054">
                  <c:v>-0.16919899999999999</c:v>
                </c:pt>
                <c:pt idx="10055">
                  <c:v>-0.16806199999999999</c:v>
                </c:pt>
                <c:pt idx="10056">
                  <c:v>-0.16728999999999999</c:v>
                </c:pt>
                <c:pt idx="10057">
                  <c:v>-0.166186</c:v>
                </c:pt>
                <c:pt idx="10058">
                  <c:v>-0.165265</c:v>
                </c:pt>
                <c:pt idx="10059">
                  <c:v>-0.16434499999999999</c:v>
                </c:pt>
                <c:pt idx="10060">
                  <c:v>-0.16325600000000001</c:v>
                </c:pt>
                <c:pt idx="10061">
                  <c:v>-0.16238900000000001</c:v>
                </c:pt>
                <c:pt idx="10062">
                  <c:v>-0.16134899999999999</c:v>
                </c:pt>
                <c:pt idx="10063">
                  <c:v>-0.16034899999999999</c:v>
                </c:pt>
                <c:pt idx="10064">
                  <c:v>-0.15945799999999999</c:v>
                </c:pt>
                <c:pt idx="10065">
                  <c:v>-0.15834999999999999</c:v>
                </c:pt>
                <c:pt idx="10066">
                  <c:v>-0.157473</c:v>
                </c:pt>
                <c:pt idx="10067">
                  <c:v>-0.15645899999999999</c:v>
                </c:pt>
                <c:pt idx="10068">
                  <c:v>-0.15542600000000001</c:v>
                </c:pt>
                <c:pt idx="10069">
                  <c:v>-0.154559</c:v>
                </c:pt>
                <c:pt idx="10070">
                  <c:v>-0.15341199999999999</c:v>
                </c:pt>
                <c:pt idx="10071">
                  <c:v>-0.15254100000000001</c:v>
                </c:pt>
                <c:pt idx="10072">
                  <c:v>-0.15149199999999999</c:v>
                </c:pt>
                <c:pt idx="10073">
                  <c:v>-0.15045500000000001</c:v>
                </c:pt>
                <c:pt idx="10074">
                  <c:v>-0.149566</c:v>
                </c:pt>
                <c:pt idx="10075">
                  <c:v>-0.148423</c:v>
                </c:pt>
                <c:pt idx="10076">
                  <c:v>-0.14756</c:v>
                </c:pt>
                <c:pt idx="10077">
                  <c:v>-0.14651400000000001</c:v>
                </c:pt>
                <c:pt idx="10078">
                  <c:v>-0.14547199999999999</c:v>
                </c:pt>
                <c:pt idx="10079">
                  <c:v>-0.144539</c:v>
                </c:pt>
                <c:pt idx="10080">
                  <c:v>-0.143431</c:v>
                </c:pt>
                <c:pt idx="10081">
                  <c:v>-0.142626</c:v>
                </c:pt>
                <c:pt idx="10082">
                  <c:v>-0.14156099999999999</c:v>
                </c:pt>
                <c:pt idx="10083">
                  <c:v>-0.140177</c:v>
                </c:pt>
                <c:pt idx="10084">
                  <c:v>-0.13875599999999999</c:v>
                </c:pt>
                <c:pt idx="10085">
                  <c:v>-0.137381</c:v>
                </c:pt>
                <c:pt idx="10086">
                  <c:v>-0.13674700000000001</c:v>
                </c:pt>
                <c:pt idx="10087">
                  <c:v>-0.136186</c:v>
                </c:pt>
                <c:pt idx="10088">
                  <c:v>-0.135549</c:v>
                </c:pt>
                <c:pt idx="10089">
                  <c:v>-0.13495199999999999</c:v>
                </c:pt>
                <c:pt idx="10090">
                  <c:v>-0.134108</c:v>
                </c:pt>
                <c:pt idx="10091">
                  <c:v>-0.13355900000000001</c:v>
                </c:pt>
                <c:pt idx="10092">
                  <c:v>-0.132828</c:v>
                </c:pt>
                <c:pt idx="10093">
                  <c:v>-0.132156</c:v>
                </c:pt>
                <c:pt idx="10094">
                  <c:v>-0.131549</c:v>
                </c:pt>
                <c:pt idx="10095">
                  <c:v>-0.13077800000000001</c:v>
                </c:pt>
                <c:pt idx="10096">
                  <c:v>-0.13022500000000001</c:v>
                </c:pt>
                <c:pt idx="10097">
                  <c:v>-0.12948799999999999</c:v>
                </c:pt>
                <c:pt idx="10098">
                  <c:v>-0.12883500000000001</c:v>
                </c:pt>
                <c:pt idx="10099">
                  <c:v>-0.12817700000000001</c:v>
                </c:pt>
                <c:pt idx="10100">
                  <c:v>-0.127442</c:v>
                </c:pt>
                <c:pt idx="10101">
                  <c:v>-0.12681200000000001</c:v>
                </c:pt>
                <c:pt idx="10102">
                  <c:v>-0.12609799999999999</c:v>
                </c:pt>
                <c:pt idx="10103">
                  <c:v>-0.12540999999999999</c:v>
                </c:pt>
                <c:pt idx="10104">
                  <c:v>-0.12475799999999999</c:v>
                </c:pt>
                <c:pt idx="10105">
                  <c:v>-0.12404800000000001</c:v>
                </c:pt>
                <c:pt idx="10106">
                  <c:v>-0.123393</c:v>
                </c:pt>
                <c:pt idx="10107">
                  <c:v>-0.122726</c:v>
                </c:pt>
                <c:pt idx="10108">
                  <c:v>-0.121988</c:v>
                </c:pt>
                <c:pt idx="10109">
                  <c:v>-0.121369</c:v>
                </c:pt>
                <c:pt idx="10110">
                  <c:v>-0.120606</c:v>
                </c:pt>
                <c:pt idx="10111">
                  <c:v>-0.11995400000000001</c:v>
                </c:pt>
                <c:pt idx="10112">
                  <c:v>-0.119265</c:v>
                </c:pt>
                <c:pt idx="10113">
                  <c:v>-0.11851399999999999</c:v>
                </c:pt>
                <c:pt idx="10114">
                  <c:v>-0.117918</c:v>
                </c:pt>
                <c:pt idx="10115">
                  <c:v>-0.117128</c:v>
                </c:pt>
                <c:pt idx="10116">
                  <c:v>-0.116525</c:v>
                </c:pt>
                <c:pt idx="10117">
                  <c:v>-0.11579200000000001</c:v>
                </c:pt>
                <c:pt idx="10118">
                  <c:v>-0.115081</c:v>
                </c:pt>
                <c:pt idx="10119">
                  <c:v>-0.114438</c:v>
                </c:pt>
                <c:pt idx="10120">
                  <c:v>-0.113652</c:v>
                </c:pt>
                <c:pt idx="10121">
                  <c:v>-0.11303199999999999</c:v>
                </c:pt>
                <c:pt idx="10122">
                  <c:v>-0.11226800000000001</c:v>
                </c:pt>
                <c:pt idx="10123">
                  <c:v>-0.111591</c:v>
                </c:pt>
                <c:pt idx="10124">
                  <c:v>-0.1109</c:v>
                </c:pt>
                <c:pt idx="10125">
                  <c:v>-0.11017299999999999</c:v>
                </c:pt>
                <c:pt idx="10126">
                  <c:v>-0.109509</c:v>
                </c:pt>
                <c:pt idx="10127">
                  <c:v>-0.108783</c:v>
                </c:pt>
                <c:pt idx="10128">
                  <c:v>-0.108087</c:v>
                </c:pt>
                <c:pt idx="10129">
                  <c:v>-0.10738</c:v>
                </c:pt>
                <c:pt idx="10130">
                  <c:v>-0.10666100000000001</c:v>
                </c:pt>
                <c:pt idx="10131">
                  <c:v>-0.105946</c:v>
                </c:pt>
                <c:pt idx="10132">
                  <c:v>-0.105255</c:v>
                </c:pt>
                <c:pt idx="10133">
                  <c:v>-0.10451000000000001</c:v>
                </c:pt>
                <c:pt idx="10134">
                  <c:v>-0.103842</c:v>
                </c:pt>
                <c:pt idx="10135">
                  <c:v>-0.103102</c:v>
                </c:pt>
                <c:pt idx="10136">
                  <c:v>-0.102406</c:v>
                </c:pt>
                <c:pt idx="10137">
                  <c:v>-0.101719</c:v>
                </c:pt>
                <c:pt idx="10138">
                  <c:v>-0.10095800000000001</c:v>
                </c:pt>
                <c:pt idx="10139">
                  <c:v>-0.100304</c:v>
                </c:pt>
                <c:pt idx="10140">
                  <c:v>-9.9517999999999995E-2</c:v>
                </c:pt>
                <c:pt idx="10141">
                  <c:v>-9.8845799999999998E-2</c:v>
                </c:pt>
                <c:pt idx="10142">
                  <c:v>-9.8110100000000006E-2</c:v>
                </c:pt>
                <c:pt idx="10143">
                  <c:v>-9.7375699999999996E-2</c:v>
                </c:pt>
                <c:pt idx="10144">
                  <c:v>-9.6700099999999997E-2</c:v>
                </c:pt>
                <c:pt idx="10145">
                  <c:v>-9.5929799999999996E-2</c:v>
                </c:pt>
                <c:pt idx="10146">
                  <c:v>-9.5271099999999997E-2</c:v>
                </c:pt>
                <c:pt idx="10147">
                  <c:v>-9.4522800000000004E-2</c:v>
                </c:pt>
                <c:pt idx="10148">
                  <c:v>-9.3824599999999994E-2</c:v>
                </c:pt>
                <c:pt idx="10149">
                  <c:v>-9.3100100000000005E-2</c:v>
                </c:pt>
                <c:pt idx="10150">
                  <c:v>-9.2332200000000003E-2</c:v>
                </c:pt>
                <c:pt idx="10151">
                  <c:v>-9.15961E-2</c:v>
                </c:pt>
                <c:pt idx="10152">
                  <c:v>-9.08944E-2</c:v>
                </c:pt>
                <c:pt idx="10153">
                  <c:v>-9.0303099999999997E-2</c:v>
                </c:pt>
                <c:pt idx="10154">
                  <c:v>-8.9567400000000005E-2</c:v>
                </c:pt>
                <c:pt idx="10155">
                  <c:v>-8.8438100000000006E-2</c:v>
                </c:pt>
                <c:pt idx="10156">
                  <c:v>-8.7079900000000002E-2</c:v>
                </c:pt>
                <c:pt idx="10157">
                  <c:v>-8.6085200000000001E-2</c:v>
                </c:pt>
                <c:pt idx="10158">
                  <c:v>-8.5654900000000006E-2</c:v>
                </c:pt>
                <c:pt idx="10159">
                  <c:v>-8.5560300000000006E-2</c:v>
                </c:pt>
                <c:pt idx="10160">
                  <c:v>-8.53323E-2</c:v>
                </c:pt>
                <c:pt idx="10161">
                  <c:v>-8.5012099999999993E-2</c:v>
                </c:pt>
                <c:pt idx="10162">
                  <c:v>-8.4704199999999993E-2</c:v>
                </c:pt>
                <c:pt idx="10163">
                  <c:v>-8.4379300000000004E-2</c:v>
                </c:pt>
                <c:pt idx="10164">
                  <c:v>-8.4156499999999995E-2</c:v>
                </c:pt>
                <c:pt idx="10165">
                  <c:v>-8.3841200000000005E-2</c:v>
                </c:pt>
                <c:pt idx="10166">
                  <c:v>-8.3585900000000005E-2</c:v>
                </c:pt>
                <c:pt idx="10167">
                  <c:v>-8.3299799999999993E-2</c:v>
                </c:pt>
                <c:pt idx="10168">
                  <c:v>-8.2994499999999999E-2</c:v>
                </c:pt>
                <c:pt idx="10169">
                  <c:v>-8.27402E-2</c:v>
                </c:pt>
                <c:pt idx="10170">
                  <c:v>-8.2415199999999994E-2</c:v>
                </c:pt>
                <c:pt idx="10171">
                  <c:v>-8.2158800000000004E-2</c:v>
                </c:pt>
                <c:pt idx="10172">
                  <c:v>-8.1864300000000001E-2</c:v>
                </c:pt>
                <c:pt idx="10173">
                  <c:v>-8.1577499999999997E-2</c:v>
                </c:pt>
                <c:pt idx="10174">
                  <c:v>-8.1281699999999998E-2</c:v>
                </c:pt>
                <c:pt idx="10175">
                  <c:v>-8.0953800000000006E-2</c:v>
                </c:pt>
                <c:pt idx="10176">
                  <c:v>-8.0723199999999995E-2</c:v>
                </c:pt>
                <c:pt idx="10177">
                  <c:v>-8.0560900000000005E-2</c:v>
                </c:pt>
                <c:pt idx="10178">
                  <c:v>-8.0265500000000004E-2</c:v>
                </c:pt>
                <c:pt idx="10179">
                  <c:v>-7.9571500000000003E-2</c:v>
                </c:pt>
                <c:pt idx="10180">
                  <c:v>-7.8646099999999997E-2</c:v>
                </c:pt>
                <c:pt idx="10181">
                  <c:v>-7.8064499999999995E-2</c:v>
                </c:pt>
                <c:pt idx="10182">
                  <c:v>-7.8103300000000001E-2</c:v>
                </c:pt>
                <c:pt idx="10183">
                  <c:v>-7.8413999999999998E-2</c:v>
                </c:pt>
                <c:pt idx="10184">
                  <c:v>-7.86554E-2</c:v>
                </c:pt>
                <c:pt idx="10185">
                  <c:v>-7.8769699999999998E-2</c:v>
                </c:pt>
                <c:pt idx="10186">
                  <c:v>-7.8887700000000005E-2</c:v>
                </c:pt>
                <c:pt idx="10187">
                  <c:v>-7.9052600000000001E-2</c:v>
                </c:pt>
                <c:pt idx="10188">
                  <c:v>-7.9214400000000004E-2</c:v>
                </c:pt>
                <c:pt idx="10189">
                  <c:v>-7.9384800000000005E-2</c:v>
                </c:pt>
                <c:pt idx="10190">
                  <c:v>-7.9521599999999998E-2</c:v>
                </c:pt>
                <c:pt idx="10191">
                  <c:v>-7.9678700000000005E-2</c:v>
                </c:pt>
                <c:pt idx="10192">
                  <c:v>-7.9833699999999994E-2</c:v>
                </c:pt>
                <c:pt idx="10193">
                  <c:v>-7.9984299999999994E-2</c:v>
                </c:pt>
                <c:pt idx="10194">
                  <c:v>-8.0147300000000005E-2</c:v>
                </c:pt>
                <c:pt idx="10195">
                  <c:v>-8.0294500000000005E-2</c:v>
                </c:pt>
                <c:pt idx="10196">
                  <c:v>-8.0459100000000006E-2</c:v>
                </c:pt>
                <c:pt idx="10197">
                  <c:v>-8.0618200000000001E-2</c:v>
                </c:pt>
                <c:pt idx="10198">
                  <c:v>-8.07702E-2</c:v>
                </c:pt>
                <c:pt idx="10199">
                  <c:v>-8.0924300000000005E-2</c:v>
                </c:pt>
                <c:pt idx="10200">
                  <c:v>-8.1069100000000005E-2</c:v>
                </c:pt>
                <c:pt idx="10201">
                  <c:v>-8.1222000000000003E-2</c:v>
                </c:pt>
                <c:pt idx="10202">
                  <c:v>-8.1378800000000001E-2</c:v>
                </c:pt>
                <c:pt idx="10203">
                  <c:v>-8.1522999999999998E-2</c:v>
                </c:pt>
                <c:pt idx="10204">
                  <c:v>-8.16804E-2</c:v>
                </c:pt>
                <c:pt idx="10205">
                  <c:v>-8.1827499999999997E-2</c:v>
                </c:pt>
                <c:pt idx="10206">
                  <c:v>-8.1988199999999997E-2</c:v>
                </c:pt>
                <c:pt idx="10207">
                  <c:v>-8.2146999999999998E-2</c:v>
                </c:pt>
                <c:pt idx="10208">
                  <c:v>-8.2289000000000001E-2</c:v>
                </c:pt>
                <c:pt idx="10209">
                  <c:v>-8.2441399999999998E-2</c:v>
                </c:pt>
                <c:pt idx="10210">
                  <c:v>-8.2580399999999998E-2</c:v>
                </c:pt>
                <c:pt idx="10211">
                  <c:v>-8.2740599999999997E-2</c:v>
                </c:pt>
                <c:pt idx="10212">
                  <c:v>-8.2889400000000002E-2</c:v>
                </c:pt>
                <c:pt idx="10213">
                  <c:v>-8.3037600000000003E-2</c:v>
                </c:pt>
                <c:pt idx="10214">
                  <c:v>-8.3184400000000006E-2</c:v>
                </c:pt>
                <c:pt idx="10215">
                  <c:v>-8.3332799999999999E-2</c:v>
                </c:pt>
                <c:pt idx="10216">
                  <c:v>-8.3490400000000006E-2</c:v>
                </c:pt>
                <c:pt idx="10217">
                  <c:v>-8.36398E-2</c:v>
                </c:pt>
                <c:pt idx="10218">
                  <c:v>-8.3792000000000005E-2</c:v>
                </c:pt>
                <c:pt idx="10219">
                  <c:v>-8.3927399999999999E-2</c:v>
                </c:pt>
                <c:pt idx="10220">
                  <c:v>-8.40563E-2</c:v>
                </c:pt>
                <c:pt idx="10221">
                  <c:v>-8.4178199999999995E-2</c:v>
                </c:pt>
                <c:pt idx="10222">
                  <c:v>-8.4345500000000004E-2</c:v>
                </c:pt>
                <c:pt idx="10223">
                  <c:v>-8.4456900000000001E-2</c:v>
                </c:pt>
                <c:pt idx="10224">
                  <c:v>-8.4598000000000007E-2</c:v>
                </c:pt>
                <c:pt idx="10225">
                  <c:v>-8.4751499999999994E-2</c:v>
                </c:pt>
                <c:pt idx="10226">
                  <c:v>-8.4856100000000004E-2</c:v>
                </c:pt>
                <c:pt idx="10227">
                  <c:v>-8.5034700000000005E-2</c:v>
                </c:pt>
                <c:pt idx="10228">
                  <c:v>-8.5122799999999998E-2</c:v>
                </c:pt>
                <c:pt idx="10229">
                  <c:v>-8.5287100000000005E-2</c:v>
                </c:pt>
                <c:pt idx="10230">
                  <c:v>-8.5430300000000001E-2</c:v>
                </c:pt>
                <c:pt idx="10231">
                  <c:v>-8.55601E-2</c:v>
                </c:pt>
                <c:pt idx="10232">
                  <c:v>-8.5740700000000003E-2</c:v>
                </c:pt>
                <c:pt idx="10233">
                  <c:v>-8.5835300000000003E-2</c:v>
                </c:pt>
                <c:pt idx="10234">
                  <c:v>-8.6012599999999995E-2</c:v>
                </c:pt>
                <c:pt idx="10235">
                  <c:v>-8.6128899999999994E-2</c:v>
                </c:pt>
                <c:pt idx="10236">
                  <c:v>-8.6275400000000002E-2</c:v>
                </c:pt>
                <c:pt idx="10237">
                  <c:v>-8.6419599999999999E-2</c:v>
                </c:pt>
                <c:pt idx="10238">
                  <c:v>-8.6539500000000005E-2</c:v>
                </c:pt>
                <c:pt idx="10239">
                  <c:v>-8.6702699999999994E-2</c:v>
                </c:pt>
                <c:pt idx="10240">
                  <c:v>-8.6835099999999998E-2</c:v>
                </c:pt>
                <c:pt idx="10241">
                  <c:v>-8.6993000000000001E-2</c:v>
                </c:pt>
                <c:pt idx="10242">
                  <c:v>-8.7124999999999994E-2</c:v>
                </c:pt>
                <c:pt idx="10243">
                  <c:v>-8.7267999999999998E-2</c:v>
                </c:pt>
                <c:pt idx="10244">
                  <c:v>-8.7393999999999999E-2</c:v>
                </c:pt>
                <c:pt idx="10245">
                  <c:v>-8.7539500000000006E-2</c:v>
                </c:pt>
                <c:pt idx="10246">
                  <c:v>-8.7663400000000002E-2</c:v>
                </c:pt>
                <c:pt idx="10247">
                  <c:v>-8.7804300000000002E-2</c:v>
                </c:pt>
                <c:pt idx="10248">
                  <c:v>-8.7945300000000004E-2</c:v>
                </c:pt>
                <c:pt idx="10249">
                  <c:v>-8.8074299999999994E-2</c:v>
                </c:pt>
                <c:pt idx="10250">
                  <c:v>-8.8242100000000004E-2</c:v>
                </c:pt>
                <c:pt idx="10251">
                  <c:v>-8.8357199999999997E-2</c:v>
                </c:pt>
                <c:pt idx="10252">
                  <c:v>-8.8522299999999998E-2</c:v>
                </c:pt>
                <c:pt idx="10253">
                  <c:v>-8.8638599999999998E-2</c:v>
                </c:pt>
                <c:pt idx="10254">
                  <c:v>-8.8771500000000003E-2</c:v>
                </c:pt>
                <c:pt idx="10255">
                  <c:v>-8.8907E-2</c:v>
                </c:pt>
                <c:pt idx="10256">
                  <c:v>-8.9017499999999999E-2</c:v>
                </c:pt>
                <c:pt idx="10257">
                  <c:v>-8.9174199999999995E-2</c:v>
                </c:pt>
                <c:pt idx="10258">
                  <c:v>-8.9289099999999996E-2</c:v>
                </c:pt>
                <c:pt idx="10259">
                  <c:v>-8.9445399999999994E-2</c:v>
                </c:pt>
                <c:pt idx="10260">
                  <c:v>-8.9578099999999994E-2</c:v>
                </c:pt>
                <c:pt idx="10261">
                  <c:v>-8.9718900000000004E-2</c:v>
                </c:pt>
                <c:pt idx="10262">
                  <c:v>-8.9857400000000004E-2</c:v>
                </c:pt>
                <c:pt idx="10263">
                  <c:v>-8.99808E-2</c:v>
                </c:pt>
                <c:pt idx="10264">
                  <c:v>-9.0108199999999999E-2</c:v>
                </c:pt>
                <c:pt idx="10265">
                  <c:v>-9.0230500000000005E-2</c:v>
                </c:pt>
                <c:pt idx="10266">
                  <c:v>-9.0366000000000002E-2</c:v>
                </c:pt>
                <c:pt idx="10267">
                  <c:v>-9.0488499999999999E-2</c:v>
                </c:pt>
                <c:pt idx="10268">
                  <c:v>-9.0604199999999996E-2</c:v>
                </c:pt>
                <c:pt idx="10269">
                  <c:v>-9.0702900000000003E-2</c:v>
                </c:pt>
                <c:pt idx="10270">
                  <c:v>-9.0864799999999996E-2</c:v>
                </c:pt>
                <c:pt idx="10271">
                  <c:v>-9.0960899999999997E-2</c:v>
                </c:pt>
                <c:pt idx="10272">
                  <c:v>-9.1093800000000003E-2</c:v>
                </c:pt>
                <c:pt idx="10273">
                  <c:v>-9.1219599999999998E-2</c:v>
                </c:pt>
                <c:pt idx="10274">
                  <c:v>-9.1292899999999996E-2</c:v>
                </c:pt>
                <c:pt idx="10275">
                  <c:v>-9.1452699999999998E-2</c:v>
                </c:pt>
                <c:pt idx="10276">
                  <c:v>-9.1520299999999999E-2</c:v>
                </c:pt>
                <c:pt idx="10277">
                  <c:v>-9.1668700000000006E-2</c:v>
                </c:pt>
                <c:pt idx="10278">
                  <c:v>-9.1781600000000005E-2</c:v>
                </c:pt>
                <c:pt idx="10279">
                  <c:v>-9.1885099999999997E-2</c:v>
                </c:pt>
                <c:pt idx="10280">
                  <c:v>-9.2044200000000007E-2</c:v>
                </c:pt>
                <c:pt idx="10281">
                  <c:v>-9.21265E-2</c:v>
                </c:pt>
                <c:pt idx="10282">
                  <c:v>-9.2276499999999997E-2</c:v>
                </c:pt>
                <c:pt idx="10283">
                  <c:v>-9.2368099999999995E-2</c:v>
                </c:pt>
                <c:pt idx="10284">
                  <c:v>-9.2476199999999995E-2</c:v>
                </c:pt>
                <c:pt idx="10285">
                  <c:v>-9.2592900000000006E-2</c:v>
                </c:pt>
                <c:pt idx="10286">
                  <c:v>-9.26873E-2</c:v>
                </c:pt>
                <c:pt idx="10287">
                  <c:v>-9.2814499999999994E-2</c:v>
                </c:pt>
                <c:pt idx="10288">
                  <c:v>-9.2929100000000001E-2</c:v>
                </c:pt>
                <c:pt idx="10289">
                  <c:v>-9.3051800000000004E-2</c:v>
                </c:pt>
                <c:pt idx="10290">
                  <c:v>-9.3176499999999995E-2</c:v>
                </c:pt>
                <c:pt idx="10291">
                  <c:v>-9.3297900000000003E-2</c:v>
                </c:pt>
                <c:pt idx="10292">
                  <c:v>-9.3404699999999993E-2</c:v>
                </c:pt>
                <c:pt idx="10293">
                  <c:v>-9.3526999999999999E-2</c:v>
                </c:pt>
                <c:pt idx="10294">
                  <c:v>-9.3610499999999999E-2</c:v>
                </c:pt>
                <c:pt idx="10295">
                  <c:v>-9.3721399999999996E-2</c:v>
                </c:pt>
                <c:pt idx="10296">
                  <c:v>-9.3829499999999996E-2</c:v>
                </c:pt>
                <c:pt idx="10297">
                  <c:v>-9.3957799999999994E-2</c:v>
                </c:pt>
                <c:pt idx="10298">
                  <c:v>-9.4128299999999998E-2</c:v>
                </c:pt>
                <c:pt idx="10299">
                  <c:v>-9.4256999999999994E-2</c:v>
                </c:pt>
                <c:pt idx="10300">
                  <c:v>-9.4425499999999996E-2</c:v>
                </c:pt>
                <c:pt idx="10301">
                  <c:v>-9.4553899999999996E-2</c:v>
                </c:pt>
                <c:pt idx="10302">
                  <c:v>-9.4691200000000003E-2</c:v>
                </c:pt>
                <c:pt idx="10303">
                  <c:v>-9.4828800000000005E-2</c:v>
                </c:pt>
                <c:pt idx="10304">
                  <c:v>-9.4936199999999998E-2</c:v>
                </c:pt>
                <c:pt idx="10305">
                  <c:v>-9.5072500000000004E-2</c:v>
                </c:pt>
                <c:pt idx="10306">
                  <c:v>-9.5195000000000002E-2</c:v>
                </c:pt>
                <c:pt idx="10307">
                  <c:v>-9.5340800000000003E-2</c:v>
                </c:pt>
                <c:pt idx="10308">
                  <c:v>-9.5491800000000002E-2</c:v>
                </c:pt>
                <c:pt idx="10309">
                  <c:v>-9.5627599999999993E-2</c:v>
                </c:pt>
                <c:pt idx="10310">
                  <c:v>-9.5770900000000006E-2</c:v>
                </c:pt>
                <c:pt idx="10311">
                  <c:v>-9.5910999999999996E-2</c:v>
                </c:pt>
                <c:pt idx="10312">
                  <c:v>-9.6040200000000006E-2</c:v>
                </c:pt>
                <c:pt idx="10313">
                  <c:v>-9.6176499999999998E-2</c:v>
                </c:pt>
                <c:pt idx="10314">
                  <c:v>-9.6281800000000001E-2</c:v>
                </c:pt>
                <c:pt idx="10315">
                  <c:v>-9.6403799999999998E-2</c:v>
                </c:pt>
                <c:pt idx="10316">
                  <c:v>-9.6541699999999994E-2</c:v>
                </c:pt>
                <c:pt idx="10317">
                  <c:v>-9.6676999999999999E-2</c:v>
                </c:pt>
                <c:pt idx="10318">
                  <c:v>-9.6834600000000007E-2</c:v>
                </c:pt>
                <c:pt idx="10319">
                  <c:v>-9.6955899999999998E-2</c:v>
                </c:pt>
                <c:pt idx="10320">
                  <c:v>-9.7098100000000007E-2</c:v>
                </c:pt>
                <c:pt idx="10321">
                  <c:v>-9.7231200000000004E-2</c:v>
                </c:pt>
                <c:pt idx="10322">
                  <c:v>-9.7356300000000007E-2</c:v>
                </c:pt>
                <c:pt idx="10323">
                  <c:v>-9.7482700000000005E-2</c:v>
                </c:pt>
                <c:pt idx="10324">
                  <c:v>-9.7582199999999994E-2</c:v>
                </c:pt>
                <c:pt idx="10325">
                  <c:v>-9.7710099999999994E-2</c:v>
                </c:pt>
                <c:pt idx="10326">
                  <c:v>-9.7846000000000002E-2</c:v>
                </c:pt>
                <c:pt idx="10327">
                  <c:v>-9.7988900000000004E-2</c:v>
                </c:pt>
                <c:pt idx="10328">
                  <c:v>-9.81268E-2</c:v>
                </c:pt>
                <c:pt idx="10329">
                  <c:v>-9.8250799999999999E-2</c:v>
                </c:pt>
                <c:pt idx="10330">
                  <c:v>-9.83797E-2</c:v>
                </c:pt>
                <c:pt idx="10331">
                  <c:v>-9.8513100000000006E-2</c:v>
                </c:pt>
                <c:pt idx="10332">
                  <c:v>-9.8630300000000004E-2</c:v>
                </c:pt>
                <c:pt idx="10333">
                  <c:v>-9.8742499999999997E-2</c:v>
                </c:pt>
                <c:pt idx="10334">
                  <c:v>-9.8846600000000007E-2</c:v>
                </c:pt>
                <c:pt idx="10335">
                  <c:v>-9.8969500000000002E-2</c:v>
                </c:pt>
                <c:pt idx="10336">
                  <c:v>-9.9115700000000001E-2</c:v>
                </c:pt>
                <c:pt idx="10337">
                  <c:v>-9.9243799999999993E-2</c:v>
                </c:pt>
                <c:pt idx="10338">
                  <c:v>-9.9377400000000005E-2</c:v>
                </c:pt>
                <c:pt idx="10339">
                  <c:v>-9.9489400000000006E-2</c:v>
                </c:pt>
                <c:pt idx="10340">
                  <c:v>-9.9616999999999997E-2</c:v>
                </c:pt>
                <c:pt idx="10341">
                  <c:v>-9.97421E-2</c:v>
                </c:pt>
                <c:pt idx="10342">
                  <c:v>-9.9849199999999999E-2</c:v>
                </c:pt>
                <c:pt idx="10343">
                  <c:v>-9.9957000000000004E-2</c:v>
                </c:pt>
                <c:pt idx="10344">
                  <c:v>-0.10005699999999999</c:v>
                </c:pt>
                <c:pt idx="10345">
                  <c:v>-0.100187</c:v>
                </c:pt>
                <c:pt idx="10346">
                  <c:v>-0.100317</c:v>
                </c:pt>
                <c:pt idx="10347">
                  <c:v>-0.10044400000000001</c:v>
                </c:pt>
                <c:pt idx="10348">
                  <c:v>-0.100559</c:v>
                </c:pt>
                <c:pt idx="10349">
                  <c:v>-0.100677</c:v>
                </c:pt>
                <c:pt idx="10350">
                  <c:v>-0.100796</c:v>
                </c:pt>
                <c:pt idx="10351">
                  <c:v>-0.100912</c:v>
                </c:pt>
                <c:pt idx="10352">
                  <c:v>-0.10101499999999999</c:v>
                </c:pt>
                <c:pt idx="10353">
                  <c:v>-0.101107</c:v>
                </c:pt>
                <c:pt idx="10354">
                  <c:v>-0.10122200000000001</c:v>
                </c:pt>
                <c:pt idx="10355">
                  <c:v>-0.10133499999999999</c:v>
                </c:pt>
                <c:pt idx="10356">
                  <c:v>-0.101467</c:v>
                </c:pt>
                <c:pt idx="10357">
                  <c:v>-0.101576</c:v>
                </c:pt>
                <c:pt idx="10358">
                  <c:v>-0.101688</c:v>
                </c:pt>
                <c:pt idx="10359">
                  <c:v>-0.10180500000000001</c:v>
                </c:pt>
                <c:pt idx="10360">
                  <c:v>-0.101912</c:v>
                </c:pt>
                <c:pt idx="10361">
                  <c:v>-0.102024</c:v>
                </c:pt>
                <c:pt idx="10362">
                  <c:v>-0.102105</c:v>
                </c:pt>
                <c:pt idx="10363">
                  <c:v>-0.10220700000000001</c:v>
                </c:pt>
                <c:pt idx="10364">
                  <c:v>-0.102327</c:v>
                </c:pt>
                <c:pt idx="10365">
                  <c:v>-0.102469</c:v>
                </c:pt>
                <c:pt idx="10366">
                  <c:v>-0.102614</c:v>
                </c:pt>
                <c:pt idx="10367">
                  <c:v>-0.102746</c:v>
                </c:pt>
                <c:pt idx="10368">
                  <c:v>-0.102878</c:v>
                </c:pt>
                <c:pt idx="10369">
                  <c:v>-0.103005</c:v>
                </c:pt>
                <c:pt idx="10370">
                  <c:v>-0.103132</c:v>
                </c:pt>
                <c:pt idx="10371">
                  <c:v>-0.103251</c:v>
                </c:pt>
                <c:pt idx="10372">
                  <c:v>-0.103371</c:v>
                </c:pt>
                <c:pt idx="10373">
                  <c:v>-0.10348499999999999</c:v>
                </c:pt>
                <c:pt idx="10374">
                  <c:v>-0.103613</c:v>
                </c:pt>
                <c:pt idx="10375">
                  <c:v>-0.10373400000000001</c:v>
                </c:pt>
                <c:pt idx="10376">
                  <c:v>-0.103863</c:v>
                </c:pt>
                <c:pt idx="10377">
                  <c:v>-0.103989</c:v>
                </c:pt>
                <c:pt idx="10378">
                  <c:v>-0.104104</c:v>
                </c:pt>
                <c:pt idx="10379">
                  <c:v>-0.104227</c:v>
                </c:pt>
                <c:pt idx="10380">
                  <c:v>-0.10432900000000001</c:v>
                </c:pt>
                <c:pt idx="10381">
                  <c:v>-0.10444299999999999</c:v>
                </c:pt>
                <c:pt idx="10382">
                  <c:v>-0.104545</c:v>
                </c:pt>
                <c:pt idx="10383">
                  <c:v>-0.104656</c:v>
                </c:pt>
                <c:pt idx="10384">
                  <c:v>-0.10477300000000001</c:v>
                </c:pt>
                <c:pt idx="10385">
                  <c:v>-0.10488500000000001</c:v>
                </c:pt>
                <c:pt idx="10386">
                  <c:v>-0.10500900000000001</c:v>
                </c:pt>
                <c:pt idx="10387">
                  <c:v>-0.105117</c:v>
                </c:pt>
                <c:pt idx="10388">
                  <c:v>-0.105228</c:v>
                </c:pt>
                <c:pt idx="10389">
                  <c:v>-0.105323</c:v>
                </c:pt>
                <c:pt idx="10390">
                  <c:v>-0.105422</c:v>
                </c:pt>
                <c:pt idx="10391">
                  <c:v>-0.105516</c:v>
                </c:pt>
                <c:pt idx="10392">
                  <c:v>-0.105613</c:v>
                </c:pt>
                <c:pt idx="10393">
                  <c:v>-0.105716</c:v>
                </c:pt>
                <c:pt idx="10394">
                  <c:v>-0.10581699999999999</c:v>
                </c:pt>
                <c:pt idx="10395">
                  <c:v>-0.105929</c:v>
                </c:pt>
                <c:pt idx="10396">
                  <c:v>-0.106031</c:v>
                </c:pt>
                <c:pt idx="10397">
                  <c:v>-0.10613300000000001</c:v>
                </c:pt>
                <c:pt idx="10398">
                  <c:v>-0.10621700000000001</c:v>
                </c:pt>
                <c:pt idx="10399">
                  <c:v>-0.106299</c:v>
                </c:pt>
                <c:pt idx="10400">
                  <c:v>-0.10638</c:v>
                </c:pt>
                <c:pt idx="10401">
                  <c:v>-0.106459</c:v>
                </c:pt>
                <c:pt idx="10402">
                  <c:v>-0.106548</c:v>
                </c:pt>
                <c:pt idx="10403">
                  <c:v>-0.106631</c:v>
                </c:pt>
                <c:pt idx="10404">
                  <c:v>-0.106723</c:v>
                </c:pt>
                <c:pt idx="10405">
                  <c:v>-0.10681</c:v>
                </c:pt>
                <c:pt idx="10406">
                  <c:v>-0.106896</c:v>
                </c:pt>
                <c:pt idx="10407">
                  <c:v>-0.106975</c:v>
                </c:pt>
                <c:pt idx="10408">
                  <c:v>-0.107045</c:v>
                </c:pt>
                <c:pt idx="10409">
                  <c:v>-0.107114</c:v>
                </c:pt>
                <c:pt idx="10410">
                  <c:v>-0.10718</c:v>
                </c:pt>
                <c:pt idx="10411">
                  <c:v>-0.10725</c:v>
                </c:pt>
                <c:pt idx="10412">
                  <c:v>-0.107321</c:v>
                </c:pt>
                <c:pt idx="10413">
                  <c:v>-0.107395</c:v>
                </c:pt>
                <c:pt idx="10414">
                  <c:v>-0.10746600000000001</c:v>
                </c:pt>
                <c:pt idx="10415">
                  <c:v>-0.10753699999999999</c:v>
                </c:pt>
                <c:pt idx="10416">
                  <c:v>-0.1076</c:v>
                </c:pt>
                <c:pt idx="10417">
                  <c:v>-0.10766100000000001</c:v>
                </c:pt>
                <c:pt idx="10418">
                  <c:v>-0.10771600000000001</c:v>
                </c:pt>
                <c:pt idx="10419">
                  <c:v>-0.10777</c:v>
                </c:pt>
                <c:pt idx="10420">
                  <c:v>-0.107823</c:v>
                </c:pt>
                <c:pt idx="10421">
                  <c:v>-0.107876</c:v>
                </c:pt>
                <c:pt idx="10422">
                  <c:v>-0.107934</c:v>
                </c:pt>
                <c:pt idx="10423">
                  <c:v>-0.107986</c:v>
                </c:pt>
                <c:pt idx="10424">
                  <c:v>-0.10803699999999999</c:v>
                </c:pt>
                <c:pt idx="10425">
                  <c:v>-0.108083</c:v>
                </c:pt>
                <c:pt idx="10426">
                  <c:v>-0.108127</c:v>
                </c:pt>
                <c:pt idx="10427">
                  <c:v>-0.10817</c:v>
                </c:pt>
                <c:pt idx="10428">
                  <c:v>-0.108206</c:v>
                </c:pt>
                <c:pt idx="10429">
                  <c:v>-0.10824</c:v>
                </c:pt>
                <c:pt idx="10430">
                  <c:v>-0.108269</c:v>
                </c:pt>
                <c:pt idx="10431">
                  <c:v>-0.108308</c:v>
                </c:pt>
                <c:pt idx="10432">
                  <c:v>-0.108349</c:v>
                </c:pt>
                <c:pt idx="10433">
                  <c:v>-0.108385</c:v>
                </c:pt>
                <c:pt idx="10434">
                  <c:v>-0.108414</c:v>
                </c:pt>
                <c:pt idx="10435">
                  <c:v>-0.10843700000000001</c:v>
                </c:pt>
                <c:pt idx="10436">
                  <c:v>-0.10846500000000001</c:v>
                </c:pt>
                <c:pt idx="10437">
                  <c:v>-0.10849</c:v>
                </c:pt>
                <c:pt idx="10438">
                  <c:v>-0.10850799999999999</c:v>
                </c:pt>
                <c:pt idx="10439">
                  <c:v>-0.10852000000000001</c:v>
                </c:pt>
                <c:pt idx="10440">
                  <c:v>-0.10853</c:v>
                </c:pt>
                <c:pt idx="10441">
                  <c:v>-0.10855099999999999</c:v>
                </c:pt>
                <c:pt idx="10442">
                  <c:v>-0.108571</c:v>
                </c:pt>
                <c:pt idx="10443">
                  <c:v>-0.108587</c:v>
                </c:pt>
                <c:pt idx="10444">
                  <c:v>-0.108595</c:v>
                </c:pt>
                <c:pt idx="10445">
                  <c:v>-0.108602</c:v>
                </c:pt>
                <c:pt idx="10446">
                  <c:v>-0.108614</c:v>
                </c:pt>
                <c:pt idx="10447">
                  <c:v>-0.10861899999999999</c:v>
                </c:pt>
                <c:pt idx="10448">
                  <c:v>-0.108615</c:v>
                </c:pt>
                <c:pt idx="10449">
                  <c:v>-0.108602</c:v>
                </c:pt>
                <c:pt idx="10450">
                  <c:v>-0.108596</c:v>
                </c:pt>
                <c:pt idx="10451">
                  <c:v>-0.108597</c:v>
                </c:pt>
                <c:pt idx="10452">
                  <c:v>-0.108596</c:v>
                </c:pt>
                <c:pt idx="10453">
                  <c:v>-0.10859099999999999</c:v>
                </c:pt>
                <c:pt idx="10454">
                  <c:v>-0.10857700000000001</c:v>
                </c:pt>
                <c:pt idx="10455">
                  <c:v>-0.108572</c:v>
                </c:pt>
                <c:pt idx="10456">
                  <c:v>-0.10856200000000001</c:v>
                </c:pt>
                <c:pt idx="10457">
                  <c:v>-0.108545</c:v>
                </c:pt>
                <c:pt idx="10458">
                  <c:v>-0.108516</c:v>
                </c:pt>
                <c:pt idx="10459">
                  <c:v>-0.10847999999999999</c:v>
                </c:pt>
                <c:pt idx="10460">
                  <c:v>-0.108461</c:v>
                </c:pt>
                <c:pt idx="10461">
                  <c:v>-0.10843999999999999</c:v>
                </c:pt>
                <c:pt idx="10462">
                  <c:v>-0.108421</c:v>
                </c:pt>
                <c:pt idx="10463">
                  <c:v>-0.108391</c:v>
                </c:pt>
                <c:pt idx="10464">
                  <c:v>-0.10836</c:v>
                </c:pt>
                <c:pt idx="10465">
                  <c:v>-0.108332</c:v>
                </c:pt>
                <c:pt idx="10466">
                  <c:v>-0.108297</c:v>
                </c:pt>
                <c:pt idx="10467">
                  <c:v>-0.10825600000000001</c:v>
                </c:pt>
                <c:pt idx="10468">
                  <c:v>-0.10820399999999999</c:v>
                </c:pt>
                <c:pt idx="10469">
                  <c:v>-0.108157</c:v>
                </c:pt>
                <c:pt idx="10470">
                  <c:v>-0.108114</c:v>
                </c:pt>
                <c:pt idx="10471">
                  <c:v>-0.108075</c:v>
                </c:pt>
                <c:pt idx="10472">
                  <c:v>-0.108029</c:v>
                </c:pt>
                <c:pt idx="10473">
                  <c:v>-0.10797900000000001</c:v>
                </c:pt>
                <c:pt idx="10474">
                  <c:v>-0.107928</c:v>
                </c:pt>
                <c:pt idx="10475">
                  <c:v>-0.107874</c:v>
                </c:pt>
                <c:pt idx="10476">
                  <c:v>-0.107816</c:v>
                </c:pt>
                <c:pt idx="10477">
                  <c:v>-0.107749</c:v>
                </c:pt>
                <c:pt idx="10478">
                  <c:v>-0.107681</c:v>
                </c:pt>
                <c:pt idx="10479">
                  <c:v>-0.107614</c:v>
                </c:pt>
                <c:pt idx="10480">
                  <c:v>-0.10755099999999999</c:v>
                </c:pt>
                <c:pt idx="10481">
                  <c:v>-0.107487</c:v>
                </c:pt>
                <c:pt idx="10482">
                  <c:v>-0.107419</c:v>
                </c:pt>
                <c:pt idx="10483">
                  <c:v>-0.107348</c:v>
                </c:pt>
                <c:pt idx="10484">
                  <c:v>-0.10727100000000001</c:v>
                </c:pt>
                <c:pt idx="10485">
                  <c:v>-0.107193</c:v>
                </c:pt>
                <c:pt idx="10486">
                  <c:v>-0.10710799999999999</c:v>
                </c:pt>
                <c:pt idx="10487">
                  <c:v>-0.10702399999999999</c:v>
                </c:pt>
                <c:pt idx="10488">
                  <c:v>-0.106934</c:v>
                </c:pt>
                <c:pt idx="10489">
                  <c:v>-0.106845</c:v>
                </c:pt>
                <c:pt idx="10490">
                  <c:v>-0.106755</c:v>
                </c:pt>
                <c:pt idx="10491">
                  <c:v>-0.106668</c:v>
                </c:pt>
                <c:pt idx="10492">
                  <c:v>-0.106583</c:v>
                </c:pt>
                <c:pt idx="10493">
                  <c:v>-0.106487</c:v>
                </c:pt>
                <c:pt idx="10494">
                  <c:v>-0.106387</c:v>
                </c:pt>
                <c:pt idx="10495">
                  <c:v>-0.106276</c:v>
                </c:pt>
                <c:pt idx="10496">
                  <c:v>-0.106172</c:v>
                </c:pt>
                <c:pt idx="10497">
                  <c:v>-0.10606400000000001</c:v>
                </c:pt>
                <c:pt idx="10498">
                  <c:v>-0.105951</c:v>
                </c:pt>
                <c:pt idx="10499">
                  <c:v>-0.105835</c:v>
                </c:pt>
                <c:pt idx="10500">
                  <c:v>-0.105714</c:v>
                </c:pt>
                <c:pt idx="10501">
                  <c:v>-0.105605</c:v>
                </c:pt>
                <c:pt idx="10502">
                  <c:v>-0.105489</c:v>
                </c:pt>
                <c:pt idx="10503">
                  <c:v>-0.10537100000000001</c:v>
                </c:pt>
                <c:pt idx="10504">
                  <c:v>-0.105244</c:v>
                </c:pt>
                <c:pt idx="10505">
                  <c:v>-0.105117</c:v>
                </c:pt>
                <c:pt idx="10506">
                  <c:v>-0.104993</c:v>
                </c:pt>
                <c:pt idx="10507">
                  <c:v>-0.104863</c:v>
                </c:pt>
                <c:pt idx="10508">
                  <c:v>-0.104725</c:v>
                </c:pt>
                <c:pt idx="10509">
                  <c:v>-0.104578</c:v>
                </c:pt>
                <c:pt idx="10510">
                  <c:v>-0.104438</c:v>
                </c:pt>
                <c:pt idx="10511">
                  <c:v>-0.104301</c:v>
                </c:pt>
                <c:pt idx="10512">
                  <c:v>-0.10416499999999999</c:v>
                </c:pt>
                <c:pt idx="10513">
                  <c:v>-0.104021</c:v>
                </c:pt>
                <c:pt idx="10514">
                  <c:v>-0.10387299999999999</c:v>
                </c:pt>
                <c:pt idx="10515">
                  <c:v>-0.10373</c:v>
                </c:pt>
                <c:pt idx="10516">
                  <c:v>-0.103584</c:v>
                </c:pt>
                <c:pt idx="10517">
                  <c:v>-0.103431</c:v>
                </c:pt>
                <c:pt idx="10518">
                  <c:v>-0.103259</c:v>
                </c:pt>
                <c:pt idx="10519">
                  <c:v>-0.103087</c:v>
                </c:pt>
                <c:pt idx="10520">
                  <c:v>-0.102923</c:v>
                </c:pt>
                <c:pt idx="10521">
                  <c:v>-0.10276399999999999</c:v>
                </c:pt>
                <c:pt idx="10522">
                  <c:v>-0.102603</c:v>
                </c:pt>
                <c:pt idx="10523">
                  <c:v>-0.102433</c:v>
                </c:pt>
                <c:pt idx="10524">
                  <c:v>-0.10226300000000001</c:v>
                </c:pt>
                <c:pt idx="10525">
                  <c:v>-0.102092</c:v>
                </c:pt>
                <c:pt idx="10526">
                  <c:v>-0.101919</c:v>
                </c:pt>
                <c:pt idx="10527">
                  <c:v>-0.10173599999999999</c:v>
                </c:pt>
                <c:pt idx="10528">
                  <c:v>-0.101544</c:v>
                </c:pt>
                <c:pt idx="10529">
                  <c:v>-0.101355</c:v>
                </c:pt>
                <c:pt idx="10530">
                  <c:v>-0.10117</c:v>
                </c:pt>
                <c:pt idx="10531">
                  <c:v>-0.10098699999999999</c:v>
                </c:pt>
                <c:pt idx="10532">
                  <c:v>-0.1008</c:v>
                </c:pt>
                <c:pt idx="10533">
                  <c:v>-0.100609</c:v>
                </c:pt>
                <c:pt idx="10534">
                  <c:v>-0.10041600000000001</c:v>
                </c:pt>
                <c:pt idx="10535">
                  <c:v>-0.100221</c:v>
                </c:pt>
                <c:pt idx="10536">
                  <c:v>-0.100021</c:v>
                </c:pt>
                <c:pt idx="10537">
                  <c:v>-9.9813700000000005E-2</c:v>
                </c:pt>
                <c:pt idx="10538">
                  <c:v>-9.9603899999999995E-2</c:v>
                </c:pt>
                <c:pt idx="10539">
                  <c:v>-9.9395399999999995E-2</c:v>
                </c:pt>
                <c:pt idx="10540">
                  <c:v>-9.9189299999999994E-2</c:v>
                </c:pt>
                <c:pt idx="10541">
                  <c:v>-9.8982100000000003E-2</c:v>
                </c:pt>
                <c:pt idx="10542">
                  <c:v>-9.8771600000000001E-2</c:v>
                </c:pt>
                <c:pt idx="10543">
                  <c:v>-9.8557599999999995E-2</c:v>
                </c:pt>
                <c:pt idx="10544">
                  <c:v>-9.8339899999999994E-2</c:v>
                </c:pt>
                <c:pt idx="10545">
                  <c:v>-9.81186E-2</c:v>
                </c:pt>
                <c:pt idx="10546">
                  <c:v>-9.7893900000000006E-2</c:v>
                </c:pt>
                <c:pt idx="10547">
                  <c:v>-9.7666299999999998E-2</c:v>
                </c:pt>
                <c:pt idx="10548">
                  <c:v>-9.7435499999999994E-2</c:v>
                </c:pt>
                <c:pt idx="10549">
                  <c:v>-9.7202899999999995E-2</c:v>
                </c:pt>
                <c:pt idx="10550">
                  <c:v>-9.6969600000000003E-2</c:v>
                </c:pt>
                <c:pt idx="10551">
                  <c:v>-9.6739800000000001E-2</c:v>
                </c:pt>
                <c:pt idx="10552">
                  <c:v>-9.6510499999999999E-2</c:v>
                </c:pt>
                <c:pt idx="10553">
                  <c:v>-9.6276100000000003E-2</c:v>
                </c:pt>
                <c:pt idx="10554">
                  <c:v>-9.6035099999999998E-2</c:v>
                </c:pt>
                <c:pt idx="10555">
                  <c:v>-9.5789100000000002E-2</c:v>
                </c:pt>
                <c:pt idx="10556">
                  <c:v>-9.5545199999999997E-2</c:v>
                </c:pt>
                <c:pt idx="10557">
                  <c:v>-9.52987E-2</c:v>
                </c:pt>
                <c:pt idx="10558">
                  <c:v>-9.5047699999999999E-2</c:v>
                </c:pt>
                <c:pt idx="10559">
                  <c:v>-9.4791399999999998E-2</c:v>
                </c:pt>
                <c:pt idx="10560">
                  <c:v>-9.4534800000000002E-2</c:v>
                </c:pt>
                <c:pt idx="10561">
                  <c:v>-9.4284199999999999E-2</c:v>
                </c:pt>
                <c:pt idx="10562">
                  <c:v>-9.4032500000000005E-2</c:v>
                </c:pt>
                <c:pt idx="10563">
                  <c:v>-9.3776999999999999E-2</c:v>
                </c:pt>
                <c:pt idx="10564">
                  <c:v>-9.3515000000000001E-2</c:v>
                </c:pt>
                <c:pt idx="10565">
                  <c:v>-9.3252500000000002E-2</c:v>
                </c:pt>
                <c:pt idx="10566">
                  <c:v>-9.2990199999999995E-2</c:v>
                </c:pt>
                <c:pt idx="10567">
                  <c:v>-9.2724699999999993E-2</c:v>
                </c:pt>
                <c:pt idx="10568">
                  <c:v>-9.2453199999999999E-2</c:v>
                </c:pt>
                <c:pt idx="10569">
                  <c:v>-9.2174000000000006E-2</c:v>
                </c:pt>
                <c:pt idx="10570">
                  <c:v>-9.1892600000000005E-2</c:v>
                </c:pt>
                <c:pt idx="10571">
                  <c:v>-9.1610999999999998E-2</c:v>
                </c:pt>
                <c:pt idx="10572">
                  <c:v>-9.1349200000000005E-2</c:v>
                </c:pt>
                <c:pt idx="10573">
                  <c:v>-9.1106699999999999E-2</c:v>
                </c:pt>
                <c:pt idx="10574">
                  <c:v>-9.0827599999999994E-2</c:v>
                </c:pt>
                <c:pt idx="10575">
                  <c:v>-9.0273900000000004E-2</c:v>
                </c:pt>
                <c:pt idx="10576">
                  <c:v>-8.9747900000000005E-2</c:v>
                </c:pt>
                <c:pt idx="10577">
                  <c:v>-8.9575199999999994E-2</c:v>
                </c:pt>
                <c:pt idx="10578">
                  <c:v>-8.8980600000000007E-2</c:v>
                </c:pt>
                <c:pt idx="10579">
                  <c:v>-8.8646100000000005E-2</c:v>
                </c:pt>
                <c:pt idx="10580">
                  <c:v>-8.8345699999999999E-2</c:v>
                </c:pt>
                <c:pt idx="10581">
                  <c:v>-8.7712700000000005E-2</c:v>
                </c:pt>
                <c:pt idx="10582">
                  <c:v>-8.7623099999999995E-2</c:v>
                </c:pt>
                <c:pt idx="10583">
                  <c:v>-8.69645E-2</c:v>
                </c:pt>
                <c:pt idx="10584">
                  <c:v>-8.6684200000000003E-2</c:v>
                </c:pt>
                <c:pt idx="10585">
                  <c:v>-8.6342600000000005E-2</c:v>
                </c:pt>
                <c:pt idx="10586">
                  <c:v>-8.5722400000000004E-2</c:v>
                </c:pt>
                <c:pt idx="10587">
                  <c:v>-8.5605299999999995E-2</c:v>
                </c:pt>
                <c:pt idx="10588">
                  <c:v>-8.4910399999999997E-2</c:v>
                </c:pt>
                <c:pt idx="10589">
                  <c:v>-8.4664000000000003E-2</c:v>
                </c:pt>
                <c:pt idx="10590">
                  <c:v>-8.4221900000000002E-2</c:v>
                </c:pt>
                <c:pt idx="10591">
                  <c:v>-8.37141E-2</c:v>
                </c:pt>
                <c:pt idx="10592">
                  <c:v>-8.3464300000000005E-2</c:v>
                </c:pt>
                <c:pt idx="10593">
                  <c:v>-8.2891500000000007E-2</c:v>
                </c:pt>
                <c:pt idx="10594">
                  <c:v>-8.2567000000000002E-2</c:v>
                </c:pt>
                <c:pt idx="10595">
                  <c:v>-8.2136299999999995E-2</c:v>
                </c:pt>
                <c:pt idx="10596">
                  <c:v>-8.1663200000000005E-2</c:v>
                </c:pt>
                <c:pt idx="10597">
                  <c:v>-8.12919E-2</c:v>
                </c:pt>
                <c:pt idx="10598">
                  <c:v>-8.0840599999999999E-2</c:v>
                </c:pt>
                <c:pt idx="10599">
                  <c:v>-8.0358600000000002E-2</c:v>
                </c:pt>
                <c:pt idx="10600">
                  <c:v>-8.0038300000000007E-2</c:v>
                </c:pt>
                <c:pt idx="10601">
                  <c:v>-7.94826E-2</c:v>
                </c:pt>
                <c:pt idx="10602">
                  <c:v>-7.9140100000000005E-2</c:v>
                </c:pt>
                <c:pt idx="10603">
                  <c:v>-7.8708700000000006E-2</c:v>
                </c:pt>
                <c:pt idx="10604">
                  <c:v>-7.8171000000000004E-2</c:v>
                </c:pt>
                <c:pt idx="10605">
                  <c:v>-7.7915399999999996E-2</c:v>
                </c:pt>
                <c:pt idx="10606">
                  <c:v>-7.7267000000000002E-2</c:v>
                </c:pt>
                <c:pt idx="10607">
                  <c:v>-7.6990000000000003E-2</c:v>
                </c:pt>
                <c:pt idx="10608">
                  <c:v>-7.6470300000000005E-2</c:v>
                </c:pt>
                <c:pt idx="10609">
                  <c:v>-7.5983200000000001E-2</c:v>
                </c:pt>
                <c:pt idx="10610">
                  <c:v>-7.5668100000000002E-2</c:v>
                </c:pt>
                <c:pt idx="10611">
                  <c:v>-7.50469E-2</c:v>
                </c:pt>
                <c:pt idx="10612">
                  <c:v>-7.4767200000000006E-2</c:v>
                </c:pt>
                <c:pt idx="10613">
                  <c:v>-7.4220800000000003E-2</c:v>
                </c:pt>
                <c:pt idx="10614">
                  <c:v>-7.3787599999999995E-2</c:v>
                </c:pt>
                <c:pt idx="10615">
                  <c:v>-7.3380399999999998E-2</c:v>
                </c:pt>
                <c:pt idx="10616">
                  <c:v>-7.2840299999999997E-2</c:v>
                </c:pt>
                <c:pt idx="10617">
                  <c:v>-7.24548E-2</c:v>
                </c:pt>
                <c:pt idx="10618">
                  <c:v>-7.1965899999999999E-2</c:v>
                </c:pt>
                <c:pt idx="10619">
                  <c:v>-7.1491899999999997E-2</c:v>
                </c:pt>
                <c:pt idx="10620">
                  <c:v>-7.1062700000000006E-2</c:v>
                </c:pt>
                <c:pt idx="10621">
                  <c:v>-7.0527599999999996E-2</c:v>
                </c:pt>
                <c:pt idx="10622">
                  <c:v>-7.00437E-2</c:v>
                </c:pt>
                <c:pt idx="10623">
                  <c:v>-6.9621500000000003E-2</c:v>
                </c:pt>
                <c:pt idx="10624">
                  <c:v>-6.9101700000000002E-2</c:v>
                </c:pt>
                <c:pt idx="10625">
                  <c:v>-6.8771299999999994E-2</c:v>
                </c:pt>
                <c:pt idx="10626">
                  <c:v>-6.8255399999999994E-2</c:v>
                </c:pt>
                <c:pt idx="10627">
                  <c:v>-6.7835099999999995E-2</c:v>
                </c:pt>
                <c:pt idx="10628">
                  <c:v>-6.7422599999999999E-2</c:v>
                </c:pt>
                <c:pt idx="10629">
                  <c:v>-6.6875699999999996E-2</c:v>
                </c:pt>
                <c:pt idx="10630">
                  <c:v>-6.6543699999999997E-2</c:v>
                </c:pt>
                <c:pt idx="10631">
                  <c:v>-6.5994700000000003E-2</c:v>
                </c:pt>
                <c:pt idx="10632">
                  <c:v>-6.5610399999999999E-2</c:v>
                </c:pt>
                <c:pt idx="10633">
                  <c:v>-6.5160800000000005E-2</c:v>
                </c:pt>
                <c:pt idx="10634">
                  <c:v>-6.4665299999999995E-2</c:v>
                </c:pt>
                <c:pt idx="10635">
                  <c:v>-6.4290600000000003E-2</c:v>
                </c:pt>
                <c:pt idx="10636">
                  <c:v>-6.3775399999999996E-2</c:v>
                </c:pt>
                <c:pt idx="10637">
                  <c:v>-6.3357200000000002E-2</c:v>
                </c:pt>
                <c:pt idx="10638">
                  <c:v>-6.2888899999999998E-2</c:v>
                </c:pt>
                <c:pt idx="10639">
                  <c:v>-6.2394400000000003E-2</c:v>
                </c:pt>
                <c:pt idx="10640">
                  <c:v>-6.1970600000000001E-2</c:v>
                </c:pt>
                <c:pt idx="10641">
                  <c:v>-6.1499600000000001E-2</c:v>
                </c:pt>
                <c:pt idx="10642">
                  <c:v>-6.1021600000000002E-2</c:v>
                </c:pt>
                <c:pt idx="10643">
                  <c:v>-6.0597499999999999E-2</c:v>
                </c:pt>
                <c:pt idx="10644">
                  <c:v>-6.0087799999999997E-2</c:v>
                </c:pt>
                <c:pt idx="10645">
                  <c:v>-5.9725199999999999E-2</c:v>
                </c:pt>
                <c:pt idx="10646">
                  <c:v>-5.9242200000000002E-2</c:v>
                </c:pt>
                <c:pt idx="10647">
                  <c:v>-5.8403700000000003E-2</c:v>
                </c:pt>
                <c:pt idx="10648">
                  <c:v>-5.7689900000000002E-2</c:v>
                </c:pt>
                <c:pt idx="10649">
                  <c:v>-5.7267800000000001E-2</c:v>
                </c:pt>
                <c:pt idx="10650">
                  <c:v>-5.6516900000000002E-2</c:v>
                </c:pt>
                <c:pt idx="10651">
                  <c:v>-5.5954299999999998E-2</c:v>
                </c:pt>
                <c:pt idx="10652">
                  <c:v>-5.5489799999999999E-2</c:v>
                </c:pt>
                <c:pt idx="10653">
                  <c:v>-5.4624399999999997E-2</c:v>
                </c:pt>
                <c:pt idx="10654">
                  <c:v>-5.4352400000000002E-2</c:v>
                </c:pt>
                <c:pt idx="10655">
                  <c:v>-5.3483599999999999E-2</c:v>
                </c:pt>
                <c:pt idx="10656">
                  <c:v>-5.2995599999999997E-2</c:v>
                </c:pt>
                <c:pt idx="10657">
                  <c:v>-5.24909E-2</c:v>
                </c:pt>
                <c:pt idx="10658">
                  <c:v>-5.16053E-2</c:v>
                </c:pt>
                <c:pt idx="10659">
                  <c:v>-5.1351599999999997E-2</c:v>
                </c:pt>
                <c:pt idx="10660">
                  <c:v>-5.0343400000000003E-2</c:v>
                </c:pt>
                <c:pt idx="10661">
                  <c:v>-4.9970399999999998E-2</c:v>
                </c:pt>
                <c:pt idx="10662">
                  <c:v>-4.9316400000000003E-2</c:v>
                </c:pt>
                <c:pt idx="10663">
                  <c:v>-4.8648700000000003E-2</c:v>
                </c:pt>
                <c:pt idx="10664">
                  <c:v>-4.8301900000000002E-2</c:v>
                </c:pt>
                <c:pt idx="10665">
                  <c:v>-4.7467599999999999E-2</c:v>
                </c:pt>
                <c:pt idx="10666">
                  <c:v>-4.7082699999999998E-2</c:v>
                </c:pt>
                <c:pt idx="10667">
                  <c:v>-4.6376300000000002E-2</c:v>
                </c:pt>
                <c:pt idx="10668">
                  <c:v>-4.58176E-2</c:v>
                </c:pt>
                <c:pt idx="10669">
                  <c:v>-4.5321399999999998E-2</c:v>
                </c:pt>
                <c:pt idx="10670">
                  <c:v>-4.4685299999999997E-2</c:v>
                </c:pt>
                <c:pt idx="10671">
                  <c:v>-4.3771400000000002E-2</c:v>
                </c:pt>
                <c:pt idx="10672">
                  <c:v>-4.2928500000000001E-2</c:v>
                </c:pt>
                <c:pt idx="10673">
                  <c:v>-4.24193E-2</c:v>
                </c:pt>
                <c:pt idx="10674">
                  <c:v>-4.1523299999999999E-2</c:v>
                </c:pt>
                <c:pt idx="10675">
                  <c:v>-4.0914300000000001E-2</c:v>
                </c:pt>
                <c:pt idx="10676">
                  <c:v>-4.0211700000000003E-2</c:v>
                </c:pt>
                <c:pt idx="10677">
                  <c:v>-3.9385499999999997E-2</c:v>
                </c:pt>
                <c:pt idx="10678">
                  <c:v>-3.8833399999999997E-2</c:v>
                </c:pt>
                <c:pt idx="10679">
                  <c:v>-3.7963200000000002E-2</c:v>
                </c:pt>
                <c:pt idx="10680">
                  <c:v>-3.7324299999999998E-2</c:v>
                </c:pt>
                <c:pt idx="10681">
                  <c:v>-3.6633600000000002E-2</c:v>
                </c:pt>
                <c:pt idx="10682">
                  <c:v>-3.5813900000000003E-2</c:v>
                </c:pt>
                <c:pt idx="10683">
                  <c:v>-3.5260300000000001E-2</c:v>
                </c:pt>
                <c:pt idx="10684">
                  <c:v>-3.4404400000000002E-2</c:v>
                </c:pt>
                <c:pt idx="10685">
                  <c:v>-3.3776300000000002E-2</c:v>
                </c:pt>
                <c:pt idx="10686">
                  <c:v>-3.3066100000000001E-2</c:v>
                </c:pt>
                <c:pt idx="10687">
                  <c:v>-3.2274999999999998E-2</c:v>
                </c:pt>
                <c:pt idx="10688">
                  <c:v>-3.1674300000000002E-2</c:v>
                </c:pt>
                <c:pt idx="10689">
                  <c:v>-3.08416E-2</c:v>
                </c:pt>
                <c:pt idx="10690">
                  <c:v>-3.0194599999999999E-2</c:v>
                </c:pt>
                <c:pt idx="10691">
                  <c:v>-2.9474199999999999E-2</c:v>
                </c:pt>
                <c:pt idx="10692">
                  <c:v>-2.8725799999999999E-2</c:v>
                </c:pt>
                <c:pt idx="10693">
                  <c:v>-2.8077999999999999E-2</c:v>
                </c:pt>
                <c:pt idx="10694">
                  <c:v>-2.7322200000000001E-2</c:v>
                </c:pt>
                <c:pt idx="10695">
                  <c:v>-2.6624399999999999E-2</c:v>
                </c:pt>
                <c:pt idx="10696">
                  <c:v>-2.59472E-2</c:v>
                </c:pt>
                <c:pt idx="10697">
                  <c:v>-2.5180000000000001E-2</c:v>
                </c:pt>
                <c:pt idx="10698">
                  <c:v>-2.4509E-2</c:v>
                </c:pt>
                <c:pt idx="10699">
                  <c:v>-2.3781900000000002E-2</c:v>
                </c:pt>
                <c:pt idx="10700">
                  <c:v>-2.3027499999999999E-2</c:v>
                </c:pt>
                <c:pt idx="10701">
                  <c:v>-2.24122E-2</c:v>
                </c:pt>
                <c:pt idx="10702">
                  <c:v>-2.1598200000000001E-2</c:v>
                </c:pt>
                <c:pt idx="10703">
                  <c:v>-2.0984699999999998E-2</c:v>
                </c:pt>
                <c:pt idx="10704">
                  <c:v>-2.0242900000000001E-2</c:v>
                </c:pt>
                <c:pt idx="10705">
                  <c:v>-1.95052E-2</c:v>
                </c:pt>
                <c:pt idx="10706">
                  <c:v>-1.8898999999999999E-2</c:v>
                </c:pt>
                <c:pt idx="10707">
                  <c:v>-1.8054000000000001E-2</c:v>
                </c:pt>
                <c:pt idx="10708">
                  <c:v>-1.7473599999999999E-2</c:v>
                </c:pt>
                <c:pt idx="10709">
                  <c:v>-1.6677000000000001E-2</c:v>
                </c:pt>
                <c:pt idx="10710">
                  <c:v>-1.5993899999999998E-2</c:v>
                </c:pt>
                <c:pt idx="10711">
                  <c:v>-1.5343300000000001E-2</c:v>
                </c:pt>
                <c:pt idx="10712">
                  <c:v>-1.4546999999999999E-2</c:v>
                </c:pt>
                <c:pt idx="10713">
                  <c:v>-1.3960999999999999E-2</c:v>
                </c:pt>
                <c:pt idx="10714">
                  <c:v>-1.31713E-2</c:v>
                </c:pt>
                <c:pt idx="10715">
                  <c:v>-1.2521600000000001E-2</c:v>
                </c:pt>
                <c:pt idx="10716">
                  <c:v>-1.1824100000000001E-2</c:v>
                </c:pt>
                <c:pt idx="10717">
                  <c:v>-1.10826E-2</c:v>
                </c:pt>
                <c:pt idx="10718">
                  <c:v>-1.0434799999999999E-2</c:v>
                </c:pt>
                <c:pt idx="10719" formatCode="0.00E+00">
                  <c:v>-9.69216E-3</c:v>
                </c:pt>
                <c:pt idx="10720" formatCode="0.00E+00">
                  <c:v>-9.0173400000000004E-3</c:v>
                </c:pt>
                <c:pt idx="10721" formatCode="0.00E+00">
                  <c:v>-8.3329700000000003E-3</c:v>
                </c:pt>
                <c:pt idx="10722" formatCode="0.00E+00">
                  <c:v>-7.61956E-3</c:v>
                </c:pt>
                <c:pt idx="10723" formatCode="0.00E+00">
                  <c:v>-6.9505000000000001E-3</c:v>
                </c:pt>
                <c:pt idx="10724" formatCode="0.00E+00">
                  <c:v>-6.2608100000000003E-3</c:v>
                </c:pt>
                <c:pt idx="10725" formatCode="0.00E+00">
                  <c:v>-5.5474799999999996E-3</c:v>
                </c:pt>
                <c:pt idx="10726" formatCode="0.00E+00">
                  <c:v>-4.9031400000000003E-3</c:v>
                </c:pt>
                <c:pt idx="10727" formatCode="0.00E+00">
                  <c:v>-4.16155E-3</c:v>
                </c:pt>
                <c:pt idx="10728" formatCode="0.00E+00">
                  <c:v>-3.50673E-3</c:v>
                </c:pt>
                <c:pt idx="10729" formatCode="0.00E+00">
                  <c:v>-2.8172200000000001E-3</c:v>
                </c:pt>
                <c:pt idx="10730" formatCode="0.00E+00">
                  <c:v>-2.1014100000000002E-3</c:v>
                </c:pt>
                <c:pt idx="10731" formatCode="0.00E+00">
                  <c:v>-1.48245E-3</c:v>
                </c:pt>
                <c:pt idx="10732" formatCode="0.00E+00">
                  <c:v>-7.3258299999999998E-4</c:v>
                </c:pt>
                <c:pt idx="10733" formatCode="0.00E+00">
                  <c:v>-1.13288E-4</c:v>
                </c:pt>
                <c:pt idx="10734" formatCode="0.00E+00">
                  <c:v>5.9143300000000004E-4</c:v>
                </c:pt>
                <c:pt idx="10735" formatCode="0.00E+00">
                  <c:v>1.2790900000000001E-3</c:v>
                </c:pt>
                <c:pt idx="10736" formatCode="0.00E+00">
                  <c:v>1.91537E-3</c:v>
                </c:pt>
                <c:pt idx="10737" formatCode="0.00E+00">
                  <c:v>2.6503199999999998E-3</c:v>
                </c:pt>
                <c:pt idx="10738" formatCode="0.00E+00">
                  <c:v>3.2743199999999998E-3</c:v>
                </c:pt>
                <c:pt idx="10739" formatCode="0.00E+00">
                  <c:v>3.9746299999999998E-3</c:v>
                </c:pt>
                <c:pt idx="10740" formatCode="0.00E+00">
                  <c:v>4.6459400000000003E-3</c:v>
                </c:pt>
                <c:pt idx="10741" formatCode="0.00E+00">
                  <c:v>5.2866800000000002E-3</c:v>
                </c:pt>
                <c:pt idx="10742" formatCode="0.00E+00">
                  <c:v>5.9902000000000002E-3</c:v>
                </c:pt>
                <c:pt idx="10743" formatCode="0.00E+00">
                  <c:v>6.6235599999999997E-3</c:v>
                </c:pt>
                <c:pt idx="10744" formatCode="0.00E+00">
                  <c:v>7.2935300000000003E-3</c:v>
                </c:pt>
                <c:pt idx="10745" formatCode="0.00E+00">
                  <c:v>7.9747499999999992E-3</c:v>
                </c:pt>
                <c:pt idx="10746" formatCode="0.00E+00">
                  <c:v>8.5978300000000007E-3</c:v>
                </c:pt>
                <c:pt idx="10747" formatCode="0.00E+00">
                  <c:v>9.3049399999999994E-3</c:v>
                </c:pt>
                <c:pt idx="10748" formatCode="0.00E+00">
                  <c:v>9.9298900000000002E-3</c:v>
                </c:pt>
                <c:pt idx="10749">
                  <c:v>1.0589899999999999E-2</c:v>
                </c:pt>
                <c:pt idx="10750">
                  <c:v>1.1269599999999999E-2</c:v>
                </c:pt>
                <c:pt idx="10751">
                  <c:v>1.18678E-2</c:v>
                </c:pt>
                <c:pt idx="10752">
                  <c:v>1.2579699999999999E-2</c:v>
                </c:pt>
                <c:pt idx="10753">
                  <c:v>1.3170599999999999E-2</c:v>
                </c:pt>
                <c:pt idx="10754">
                  <c:v>1.3842399999999999E-2</c:v>
                </c:pt>
                <c:pt idx="10755">
                  <c:v>1.4495900000000001E-2</c:v>
                </c:pt>
                <c:pt idx="10756">
                  <c:v>1.5103999999999999E-2</c:v>
                </c:pt>
                <c:pt idx="10757">
                  <c:v>1.5797800000000001E-2</c:v>
                </c:pt>
                <c:pt idx="10758">
                  <c:v>1.63646E-2</c:v>
                </c:pt>
                <c:pt idx="10759">
                  <c:v>1.7023300000000002E-2</c:v>
                </c:pt>
                <c:pt idx="10760">
                  <c:v>1.76242E-2</c:v>
                </c:pt>
                <c:pt idx="10761">
                  <c:v>1.82293E-2</c:v>
                </c:pt>
                <c:pt idx="10762">
                  <c:v>1.8871599999999999E-2</c:v>
                </c:pt>
                <c:pt idx="10763">
                  <c:v>1.9446600000000001E-2</c:v>
                </c:pt>
                <c:pt idx="10764">
                  <c:v>2.00819E-2</c:v>
                </c:pt>
                <c:pt idx="10765">
                  <c:v>2.0680899999999999E-2</c:v>
                </c:pt>
                <c:pt idx="10766">
                  <c:v>2.1283300000000002E-2</c:v>
                </c:pt>
                <c:pt idx="10767">
                  <c:v>2.1902600000000001E-2</c:v>
                </c:pt>
                <c:pt idx="10768">
                  <c:v>2.2487199999999999E-2</c:v>
                </c:pt>
                <c:pt idx="10769">
                  <c:v>2.3088899999999999E-2</c:v>
                </c:pt>
                <c:pt idx="10770">
                  <c:v>2.36969E-2</c:v>
                </c:pt>
                <c:pt idx="10771">
                  <c:v>2.42665E-2</c:v>
                </c:pt>
                <c:pt idx="10772">
                  <c:v>2.4886100000000001E-2</c:v>
                </c:pt>
                <c:pt idx="10773">
                  <c:v>2.545E-2</c:v>
                </c:pt>
                <c:pt idx="10774">
                  <c:v>2.6043400000000001E-2</c:v>
                </c:pt>
                <c:pt idx="10775">
                  <c:v>2.6647299999999999E-2</c:v>
                </c:pt>
                <c:pt idx="10776">
                  <c:v>2.7195400000000002E-2</c:v>
                </c:pt>
                <c:pt idx="10777">
                  <c:v>2.78202E-2</c:v>
                </c:pt>
                <c:pt idx="10778">
                  <c:v>2.8351000000000001E-2</c:v>
                </c:pt>
                <c:pt idx="10779">
                  <c:v>2.8953300000000001E-2</c:v>
                </c:pt>
                <c:pt idx="10780">
                  <c:v>2.9523899999999999E-2</c:v>
                </c:pt>
                <c:pt idx="10781">
                  <c:v>3.0073099999999998E-2</c:v>
                </c:pt>
                <c:pt idx="10782">
                  <c:v>3.0678E-2</c:v>
                </c:pt>
                <c:pt idx="10783">
                  <c:v>3.1195799999999999E-2</c:v>
                </c:pt>
                <c:pt idx="10784">
                  <c:v>3.17985E-2</c:v>
                </c:pt>
                <c:pt idx="10785">
                  <c:v>3.2340399999999998E-2</c:v>
                </c:pt>
                <c:pt idx="10786">
                  <c:v>3.2897299999999997E-2</c:v>
                </c:pt>
                <c:pt idx="10787">
                  <c:v>3.3466799999999998E-2</c:v>
                </c:pt>
                <c:pt idx="10788">
                  <c:v>3.3987900000000001E-2</c:v>
                </c:pt>
                <c:pt idx="10789">
                  <c:v>3.4566399999999997E-2</c:v>
                </c:pt>
                <c:pt idx="10790">
                  <c:v>3.5099100000000001E-2</c:v>
                </c:pt>
                <c:pt idx="10791">
                  <c:v>3.56456E-2</c:v>
                </c:pt>
                <c:pt idx="10792">
                  <c:v>3.6194799999999999E-2</c:v>
                </c:pt>
                <c:pt idx="10793">
                  <c:v>3.6715499999999998E-2</c:v>
                </c:pt>
                <c:pt idx="10794">
                  <c:v>3.7270600000000001E-2</c:v>
                </c:pt>
                <c:pt idx="10795">
                  <c:v>3.7800199999999999E-2</c:v>
                </c:pt>
                <c:pt idx="10796">
                  <c:v>3.8321399999999999E-2</c:v>
                </c:pt>
                <c:pt idx="10797">
                  <c:v>3.88622E-2</c:v>
                </c:pt>
                <c:pt idx="10798">
                  <c:v>3.9361800000000002E-2</c:v>
                </c:pt>
                <c:pt idx="10799">
                  <c:v>3.9907900000000003E-2</c:v>
                </c:pt>
                <c:pt idx="10800">
                  <c:v>4.0420200000000003E-2</c:v>
                </c:pt>
                <c:pt idx="10801">
                  <c:v>4.0929E-2</c:v>
                </c:pt>
                <c:pt idx="10802">
                  <c:v>4.14606E-2</c:v>
                </c:pt>
                <c:pt idx="10803">
                  <c:v>4.1941699999999998E-2</c:v>
                </c:pt>
                <c:pt idx="10804">
                  <c:v>4.24854E-2</c:v>
                </c:pt>
                <c:pt idx="10805">
                  <c:v>4.2966200000000003E-2</c:v>
                </c:pt>
                <c:pt idx="10806">
                  <c:v>4.3473100000000001E-2</c:v>
                </c:pt>
                <c:pt idx="10807">
                  <c:v>4.3973100000000001E-2</c:v>
                </c:pt>
                <c:pt idx="10808">
                  <c:v>4.4449299999999997E-2</c:v>
                </c:pt>
                <c:pt idx="10809">
                  <c:v>4.4975500000000002E-2</c:v>
                </c:pt>
                <c:pt idx="10810">
                  <c:v>4.54373E-2</c:v>
                </c:pt>
                <c:pt idx="10811">
                  <c:v>4.5943499999999998E-2</c:v>
                </c:pt>
                <c:pt idx="10812">
                  <c:v>4.6413999999999997E-2</c:v>
                </c:pt>
                <c:pt idx="10813">
                  <c:v>4.6896500000000001E-2</c:v>
                </c:pt>
                <c:pt idx="10814">
                  <c:v>4.7387699999999998E-2</c:v>
                </c:pt>
                <c:pt idx="10815">
                  <c:v>4.7843499999999997E-2</c:v>
                </c:pt>
                <c:pt idx="10816">
                  <c:v>4.83226E-2</c:v>
                </c:pt>
                <c:pt idx="10817">
                  <c:v>4.8775499999999999E-2</c:v>
                </c:pt>
                <c:pt idx="10818">
                  <c:v>4.9250000000000002E-2</c:v>
                </c:pt>
                <c:pt idx="10819">
                  <c:v>4.9715200000000001E-2</c:v>
                </c:pt>
                <c:pt idx="10820">
                  <c:v>5.0170899999999997E-2</c:v>
                </c:pt>
                <c:pt idx="10821">
                  <c:v>5.0622599999999997E-2</c:v>
                </c:pt>
                <c:pt idx="10822">
                  <c:v>5.10754E-2</c:v>
                </c:pt>
                <c:pt idx="10823">
                  <c:v>5.1524599999999997E-2</c:v>
                </c:pt>
                <c:pt idx="10824">
                  <c:v>5.1975500000000001E-2</c:v>
                </c:pt>
                <c:pt idx="10825">
                  <c:v>5.2406599999999998E-2</c:v>
                </c:pt>
                <c:pt idx="10826">
                  <c:v>5.2837099999999998E-2</c:v>
                </c:pt>
                <c:pt idx="10827">
                  <c:v>5.3281000000000002E-2</c:v>
                </c:pt>
                <c:pt idx="10828">
                  <c:v>5.37102E-2</c:v>
                </c:pt>
                <c:pt idx="10829">
                  <c:v>5.4143900000000002E-2</c:v>
                </c:pt>
                <c:pt idx="10830">
                  <c:v>5.45268E-2</c:v>
                </c:pt>
                <c:pt idx="10831">
                  <c:v>5.4935100000000001E-2</c:v>
                </c:pt>
                <c:pt idx="10832">
                  <c:v>5.5359699999999998E-2</c:v>
                </c:pt>
                <c:pt idx="10833">
                  <c:v>5.5792700000000001E-2</c:v>
                </c:pt>
                <c:pt idx="10834">
                  <c:v>5.6201599999999997E-2</c:v>
                </c:pt>
                <c:pt idx="10835">
                  <c:v>5.6543000000000003E-2</c:v>
                </c:pt>
                <c:pt idx="10836">
                  <c:v>5.6896000000000002E-2</c:v>
                </c:pt>
                <c:pt idx="10837">
                  <c:v>5.7235800000000003E-2</c:v>
                </c:pt>
                <c:pt idx="10838">
                  <c:v>5.76003E-2</c:v>
                </c:pt>
                <c:pt idx="10839">
                  <c:v>5.7945200000000002E-2</c:v>
                </c:pt>
                <c:pt idx="10840">
                  <c:v>5.8283099999999997E-2</c:v>
                </c:pt>
                <c:pt idx="10841">
                  <c:v>5.8625900000000002E-2</c:v>
                </c:pt>
                <c:pt idx="10842">
                  <c:v>5.8960100000000001E-2</c:v>
                </c:pt>
                <c:pt idx="10843">
                  <c:v>5.93039E-2</c:v>
                </c:pt>
                <c:pt idx="10844">
                  <c:v>5.9619999999999999E-2</c:v>
                </c:pt>
                <c:pt idx="10845">
                  <c:v>5.9941700000000001E-2</c:v>
                </c:pt>
                <c:pt idx="10846">
                  <c:v>6.0252699999999999E-2</c:v>
                </c:pt>
                <c:pt idx="10847">
                  <c:v>6.0576699999999997E-2</c:v>
                </c:pt>
                <c:pt idx="10848">
                  <c:v>6.08905E-2</c:v>
                </c:pt>
                <c:pt idx="10849">
                  <c:v>6.1198900000000001E-2</c:v>
                </c:pt>
                <c:pt idx="10850">
                  <c:v>6.1505200000000003E-2</c:v>
                </c:pt>
                <c:pt idx="10851">
                  <c:v>6.18113E-2</c:v>
                </c:pt>
                <c:pt idx="10852">
                  <c:v>6.2125399999999997E-2</c:v>
                </c:pt>
                <c:pt idx="10853">
                  <c:v>6.2409199999999998E-2</c:v>
                </c:pt>
                <c:pt idx="10854">
                  <c:v>6.2682600000000005E-2</c:v>
                </c:pt>
                <c:pt idx="10855">
                  <c:v>6.2931100000000004E-2</c:v>
                </c:pt>
                <c:pt idx="10856">
                  <c:v>6.3197799999999998E-2</c:v>
                </c:pt>
                <c:pt idx="10857">
                  <c:v>6.3459399999999999E-2</c:v>
                </c:pt>
                <c:pt idx="10858">
                  <c:v>6.3718999999999998E-2</c:v>
                </c:pt>
                <c:pt idx="10859">
                  <c:v>6.3973199999999994E-2</c:v>
                </c:pt>
                <c:pt idx="10860">
                  <c:v>6.4218499999999998E-2</c:v>
                </c:pt>
                <c:pt idx="10861">
                  <c:v>6.4478400000000005E-2</c:v>
                </c:pt>
                <c:pt idx="10862">
                  <c:v>6.4720799999999995E-2</c:v>
                </c:pt>
                <c:pt idx="10863">
                  <c:v>6.4965700000000001E-2</c:v>
                </c:pt>
                <c:pt idx="10864">
                  <c:v>6.5186999999999995E-2</c:v>
                </c:pt>
                <c:pt idx="10865">
                  <c:v>6.5418900000000002E-2</c:v>
                </c:pt>
                <c:pt idx="10866">
                  <c:v>6.5648600000000001E-2</c:v>
                </c:pt>
                <c:pt idx="10867">
                  <c:v>6.58749E-2</c:v>
                </c:pt>
                <c:pt idx="10868">
                  <c:v>6.6092399999999996E-2</c:v>
                </c:pt>
                <c:pt idx="10869">
                  <c:v>6.6300499999999998E-2</c:v>
                </c:pt>
                <c:pt idx="10870">
                  <c:v>6.6545300000000002E-2</c:v>
                </c:pt>
                <c:pt idx="10871">
                  <c:v>6.67933E-2</c:v>
                </c:pt>
                <c:pt idx="10872">
                  <c:v>6.7037899999999997E-2</c:v>
                </c:pt>
                <c:pt idx="10873">
                  <c:v>6.72209E-2</c:v>
                </c:pt>
                <c:pt idx="10874">
                  <c:v>6.7382300000000006E-2</c:v>
                </c:pt>
                <c:pt idx="10875">
                  <c:v>6.7546499999999995E-2</c:v>
                </c:pt>
                <c:pt idx="10876">
                  <c:v>6.7711900000000005E-2</c:v>
                </c:pt>
                <c:pt idx="10877">
                  <c:v>6.7887699999999995E-2</c:v>
                </c:pt>
                <c:pt idx="10878">
                  <c:v>6.8040100000000006E-2</c:v>
                </c:pt>
                <c:pt idx="10879">
                  <c:v>6.8203399999999997E-2</c:v>
                </c:pt>
                <c:pt idx="10880">
                  <c:v>6.8357899999999999E-2</c:v>
                </c:pt>
                <c:pt idx="10881">
                  <c:v>6.8516900000000006E-2</c:v>
                </c:pt>
                <c:pt idx="10882">
                  <c:v>6.8667400000000003E-2</c:v>
                </c:pt>
                <c:pt idx="10883">
                  <c:v>6.8805699999999997E-2</c:v>
                </c:pt>
                <c:pt idx="10884">
                  <c:v>6.8945099999999995E-2</c:v>
                </c:pt>
                <c:pt idx="10885">
                  <c:v>6.9081100000000006E-2</c:v>
                </c:pt>
                <c:pt idx="10886">
                  <c:v>6.9218399999999999E-2</c:v>
                </c:pt>
                <c:pt idx="10887">
                  <c:v>6.9348199999999999E-2</c:v>
                </c:pt>
                <c:pt idx="10888">
                  <c:v>6.9475099999999998E-2</c:v>
                </c:pt>
                <c:pt idx="10889">
                  <c:v>6.9598300000000002E-2</c:v>
                </c:pt>
                <c:pt idx="10890">
                  <c:v>6.97295E-2</c:v>
                </c:pt>
                <c:pt idx="10891">
                  <c:v>6.9847699999999999E-2</c:v>
                </c:pt>
                <c:pt idx="10892">
                  <c:v>6.9969299999999998E-2</c:v>
                </c:pt>
                <c:pt idx="10893">
                  <c:v>7.0073399999999994E-2</c:v>
                </c:pt>
                <c:pt idx="10894">
                  <c:v>7.0181300000000002E-2</c:v>
                </c:pt>
                <c:pt idx="10895">
                  <c:v>7.0289900000000002E-2</c:v>
                </c:pt>
                <c:pt idx="10896">
                  <c:v>7.0386500000000005E-2</c:v>
                </c:pt>
                <c:pt idx="10897">
                  <c:v>7.0497799999999999E-2</c:v>
                </c:pt>
                <c:pt idx="10898">
                  <c:v>7.0580299999999999E-2</c:v>
                </c:pt>
                <c:pt idx="10899">
                  <c:v>7.0674600000000004E-2</c:v>
                </c:pt>
                <c:pt idx="10900">
                  <c:v>7.0754999999999998E-2</c:v>
                </c:pt>
                <c:pt idx="10901">
                  <c:v>7.0943900000000004E-2</c:v>
                </c:pt>
                <c:pt idx="10902">
                  <c:v>7.1128200000000003E-2</c:v>
                </c:pt>
                <c:pt idx="10903">
                  <c:v>7.1156700000000003E-2</c:v>
                </c:pt>
                <c:pt idx="10904">
                  <c:v>7.1362999999999996E-2</c:v>
                </c:pt>
                <c:pt idx="10905">
                  <c:v>7.1432599999999999E-2</c:v>
                </c:pt>
                <c:pt idx="10906">
                  <c:v>7.15277E-2</c:v>
                </c:pt>
                <c:pt idx="10907">
                  <c:v>7.1714200000000006E-2</c:v>
                </c:pt>
                <c:pt idx="10908">
                  <c:v>7.1696800000000005E-2</c:v>
                </c:pt>
                <c:pt idx="10909">
                  <c:v>7.1931999999999996E-2</c:v>
                </c:pt>
                <c:pt idx="10910">
                  <c:v>7.19471E-2</c:v>
                </c:pt>
                <c:pt idx="10911">
                  <c:v>7.2071700000000002E-2</c:v>
                </c:pt>
                <c:pt idx="10912">
                  <c:v>7.2220199999999998E-2</c:v>
                </c:pt>
                <c:pt idx="10913">
                  <c:v>7.2192199999999998E-2</c:v>
                </c:pt>
                <c:pt idx="10914">
                  <c:v>7.2432099999999999E-2</c:v>
                </c:pt>
                <c:pt idx="10915">
                  <c:v>7.2376999999999997E-2</c:v>
                </c:pt>
                <c:pt idx="10916">
                  <c:v>7.2546700000000006E-2</c:v>
                </c:pt>
                <c:pt idx="10917">
                  <c:v>7.26049E-2</c:v>
                </c:pt>
                <c:pt idx="10918">
                  <c:v>7.2624900000000006E-2</c:v>
                </c:pt>
                <c:pt idx="10919">
                  <c:v>7.2815000000000005E-2</c:v>
                </c:pt>
                <c:pt idx="10920">
                  <c:v>7.2758900000000001E-2</c:v>
                </c:pt>
                <c:pt idx="10921">
                  <c:v>7.2941900000000004E-2</c:v>
                </c:pt>
                <c:pt idx="10922">
                  <c:v>7.2937799999999997E-2</c:v>
                </c:pt>
                <c:pt idx="10923">
                  <c:v>7.3009699999999997E-2</c:v>
                </c:pt>
                <c:pt idx="10924">
                  <c:v>7.3114299999999993E-2</c:v>
                </c:pt>
                <c:pt idx="10925">
                  <c:v>7.3093900000000003E-2</c:v>
                </c:pt>
                <c:pt idx="10926">
                  <c:v>7.3221599999999998E-2</c:v>
                </c:pt>
                <c:pt idx="10927">
                  <c:v>7.3208999999999996E-2</c:v>
                </c:pt>
                <c:pt idx="10928">
                  <c:v>7.3281399999999997E-2</c:v>
                </c:pt>
                <c:pt idx="10929">
                  <c:v>7.3343099999999994E-2</c:v>
                </c:pt>
                <c:pt idx="10930">
                  <c:v>7.3352500000000001E-2</c:v>
                </c:pt>
                <c:pt idx="10931">
                  <c:v>7.3429400000000006E-2</c:v>
                </c:pt>
                <c:pt idx="10932">
                  <c:v>7.34403E-2</c:v>
                </c:pt>
                <c:pt idx="10933">
                  <c:v>7.3474399999999995E-2</c:v>
                </c:pt>
                <c:pt idx="10934">
                  <c:v>7.3533000000000001E-2</c:v>
                </c:pt>
                <c:pt idx="10935">
                  <c:v>7.3518200000000006E-2</c:v>
                </c:pt>
                <c:pt idx="10936">
                  <c:v>7.3576500000000003E-2</c:v>
                </c:pt>
                <c:pt idx="10937">
                  <c:v>7.3577299999999998E-2</c:v>
                </c:pt>
                <c:pt idx="10938">
                  <c:v>7.35899E-2</c:v>
                </c:pt>
                <c:pt idx="10939">
                  <c:v>7.3648400000000003E-2</c:v>
                </c:pt>
                <c:pt idx="10940">
                  <c:v>7.3605199999999996E-2</c:v>
                </c:pt>
                <c:pt idx="10941">
                  <c:v>7.3673500000000003E-2</c:v>
                </c:pt>
                <c:pt idx="10942">
                  <c:v>7.3637800000000003E-2</c:v>
                </c:pt>
                <c:pt idx="10943">
                  <c:v>7.3662599999999995E-2</c:v>
                </c:pt>
                <c:pt idx="10944">
                  <c:v>7.3682700000000004E-2</c:v>
                </c:pt>
                <c:pt idx="10945">
                  <c:v>7.3639099999999999E-2</c:v>
                </c:pt>
                <c:pt idx="10946">
                  <c:v>7.3688799999999999E-2</c:v>
                </c:pt>
                <c:pt idx="10947">
                  <c:v>7.3629700000000006E-2</c:v>
                </c:pt>
                <c:pt idx="10948">
                  <c:v>7.3662599999999995E-2</c:v>
                </c:pt>
                <c:pt idx="10949">
                  <c:v>7.3636300000000002E-2</c:v>
                </c:pt>
                <c:pt idx="10950">
                  <c:v>7.3614600000000002E-2</c:v>
                </c:pt>
                <c:pt idx="10951">
                  <c:v>7.3617799999999997E-2</c:v>
                </c:pt>
                <c:pt idx="10952">
                  <c:v>7.3572499999999999E-2</c:v>
                </c:pt>
                <c:pt idx="10953">
                  <c:v>7.3579599999999995E-2</c:v>
                </c:pt>
                <c:pt idx="10954">
                  <c:v>7.3540099999999997E-2</c:v>
                </c:pt>
                <c:pt idx="10955">
                  <c:v>7.3519299999999996E-2</c:v>
                </c:pt>
                <c:pt idx="10956">
                  <c:v>7.3486499999999996E-2</c:v>
                </c:pt>
                <c:pt idx="10957">
                  <c:v>7.34543E-2</c:v>
                </c:pt>
                <c:pt idx="10958">
                  <c:v>7.3416400000000007E-2</c:v>
                </c:pt>
                <c:pt idx="10959">
                  <c:v>7.3387499999999994E-2</c:v>
                </c:pt>
                <c:pt idx="10960">
                  <c:v>7.3336200000000004E-2</c:v>
                </c:pt>
                <c:pt idx="10961">
                  <c:v>7.3300699999999996E-2</c:v>
                </c:pt>
                <c:pt idx="10962">
                  <c:v>7.3252700000000004E-2</c:v>
                </c:pt>
                <c:pt idx="10963">
                  <c:v>7.3201100000000005E-2</c:v>
                </c:pt>
                <c:pt idx="10964">
                  <c:v>7.3186799999999996E-2</c:v>
                </c:pt>
                <c:pt idx="10965">
                  <c:v>7.3114799999999994E-2</c:v>
                </c:pt>
                <c:pt idx="10966">
                  <c:v>7.3049699999999995E-2</c:v>
                </c:pt>
                <c:pt idx="10967">
                  <c:v>7.2921700000000006E-2</c:v>
                </c:pt>
                <c:pt idx="10968">
                  <c:v>7.29326E-2</c:v>
                </c:pt>
                <c:pt idx="10969">
                  <c:v>7.3347700000000002E-2</c:v>
                </c:pt>
                <c:pt idx="10970">
                  <c:v>7.3622999999999994E-2</c:v>
                </c:pt>
                <c:pt idx="10971">
                  <c:v>7.3435299999999995E-2</c:v>
                </c:pt>
                <c:pt idx="10972">
                  <c:v>7.3813199999999995E-2</c:v>
                </c:pt>
                <c:pt idx="10973">
                  <c:v>7.3770500000000003E-2</c:v>
                </c:pt>
                <c:pt idx="10974">
                  <c:v>7.3782E-2</c:v>
                </c:pt>
                <c:pt idx="10975">
                  <c:v>7.4177099999999996E-2</c:v>
                </c:pt>
                <c:pt idx="10976">
                  <c:v>7.3806200000000002E-2</c:v>
                </c:pt>
                <c:pt idx="10977">
                  <c:v>7.43558E-2</c:v>
                </c:pt>
                <c:pt idx="10978">
                  <c:v>7.4103199999999994E-2</c:v>
                </c:pt>
                <c:pt idx="10979">
                  <c:v>7.4266100000000002E-2</c:v>
                </c:pt>
                <c:pt idx="10980">
                  <c:v>7.4548699999999996E-2</c:v>
                </c:pt>
                <c:pt idx="10981">
                  <c:v>7.4177900000000005E-2</c:v>
                </c:pt>
                <c:pt idx="10982">
                  <c:v>7.4821100000000001E-2</c:v>
                </c:pt>
                <c:pt idx="10983">
                  <c:v>7.4355199999999996E-2</c:v>
                </c:pt>
                <c:pt idx="10984">
                  <c:v>7.4791899999999994E-2</c:v>
                </c:pt>
                <c:pt idx="10985">
                  <c:v>7.4748800000000004E-2</c:v>
                </c:pt>
                <c:pt idx="10986">
                  <c:v>7.4645400000000001E-2</c:v>
                </c:pt>
                <c:pt idx="10987">
                  <c:v>7.5068999999999997E-2</c:v>
                </c:pt>
                <c:pt idx="10988">
                  <c:v>7.46642E-2</c:v>
                </c:pt>
                <c:pt idx="10989">
                  <c:v>7.5149999999999995E-2</c:v>
                </c:pt>
                <c:pt idx="10990">
                  <c:v>7.4906E-2</c:v>
                </c:pt>
                <c:pt idx="10991">
                  <c:v>7.5075900000000001E-2</c:v>
                </c:pt>
                <c:pt idx="10992">
                  <c:v>7.5177499999999994E-2</c:v>
                </c:pt>
                <c:pt idx="10993">
                  <c:v>7.5058E-2</c:v>
                </c:pt>
                <c:pt idx="10994">
                  <c:v>7.5314400000000004E-2</c:v>
                </c:pt>
                <c:pt idx="10995">
                  <c:v>7.5168299999999993E-2</c:v>
                </c:pt>
                <c:pt idx="10996">
                  <c:v>7.5325900000000001E-2</c:v>
                </c:pt>
                <c:pt idx="10997">
                  <c:v>7.5304399999999994E-2</c:v>
                </c:pt>
                <c:pt idx="10998">
                  <c:v>7.5352699999999995E-2</c:v>
                </c:pt>
                <c:pt idx="10999">
                  <c:v>7.5380100000000005E-2</c:v>
                </c:pt>
                <c:pt idx="11000">
                  <c:v>7.5439000000000006E-2</c:v>
                </c:pt>
                <c:pt idx="11001">
                  <c:v>7.5406699999999993E-2</c:v>
                </c:pt>
                <c:pt idx="11002">
                  <c:v>7.5507699999999997E-2</c:v>
                </c:pt>
                <c:pt idx="11003">
                  <c:v>7.5476699999999994E-2</c:v>
                </c:pt>
                <c:pt idx="11004">
                  <c:v>7.55054E-2</c:v>
                </c:pt>
                <c:pt idx="11005">
                  <c:v>7.5587500000000002E-2</c:v>
                </c:pt>
                <c:pt idx="11006">
                  <c:v>7.5465400000000002E-2</c:v>
                </c:pt>
                <c:pt idx="11007">
                  <c:v>7.5657299999999997E-2</c:v>
                </c:pt>
                <c:pt idx="11008">
                  <c:v>7.5492199999999995E-2</c:v>
                </c:pt>
                <c:pt idx="11009">
                  <c:v>7.5638899999999995E-2</c:v>
                </c:pt>
                <c:pt idx="11010">
                  <c:v>7.5583399999999995E-2</c:v>
                </c:pt>
                <c:pt idx="11011">
                  <c:v>7.5565300000000002E-2</c:v>
                </c:pt>
                <c:pt idx="11012">
                  <c:v>7.5662099999999996E-2</c:v>
                </c:pt>
                <c:pt idx="11013">
                  <c:v>7.5534699999999996E-2</c:v>
                </c:pt>
                <c:pt idx="11014">
                  <c:v>7.5670399999999999E-2</c:v>
                </c:pt>
                <c:pt idx="11015">
                  <c:v>7.5552999999999995E-2</c:v>
                </c:pt>
                <c:pt idx="11016">
                  <c:v>7.5620699999999999E-2</c:v>
                </c:pt>
                <c:pt idx="11017">
                  <c:v>7.5571399999999997E-2</c:v>
                </c:pt>
                <c:pt idx="11018">
                  <c:v>7.5580900000000006E-2</c:v>
                </c:pt>
                <c:pt idx="11019">
                  <c:v>7.5557100000000002E-2</c:v>
                </c:pt>
                <c:pt idx="11020">
                  <c:v>7.55522E-2</c:v>
                </c:pt>
                <c:pt idx="11021">
                  <c:v>7.5532299999999997E-2</c:v>
                </c:pt>
                <c:pt idx="11022">
                  <c:v>7.5501600000000002E-2</c:v>
                </c:pt>
                <c:pt idx="11023">
                  <c:v>7.5533799999999998E-2</c:v>
                </c:pt>
                <c:pt idx="11024">
                  <c:v>7.5417799999999993E-2</c:v>
                </c:pt>
                <c:pt idx="11025">
                  <c:v>7.5523499999999993E-2</c:v>
                </c:pt>
                <c:pt idx="11026">
                  <c:v>7.5348200000000004E-2</c:v>
                </c:pt>
                <c:pt idx="11027">
                  <c:v>7.5449299999999997E-2</c:v>
                </c:pt>
                <c:pt idx="11028">
                  <c:v>7.5338299999999997E-2</c:v>
                </c:pt>
                <c:pt idx="11029">
                  <c:v>7.5300099999999995E-2</c:v>
                </c:pt>
                <c:pt idx="11030">
                  <c:v>7.5348799999999994E-2</c:v>
                </c:pt>
                <c:pt idx="11031">
                  <c:v>7.5175199999999998E-2</c:v>
                </c:pt>
                <c:pt idx="11032">
                  <c:v>7.5335899999999997E-2</c:v>
                </c:pt>
                <c:pt idx="11033">
                  <c:v>7.5098200000000004E-2</c:v>
                </c:pt>
                <c:pt idx="11034">
                  <c:v>7.5126399999999996E-2</c:v>
                </c:pt>
                <c:pt idx="11035">
                  <c:v>7.5055999999999998E-2</c:v>
                </c:pt>
                <c:pt idx="11036">
                  <c:v>7.5448200000000007E-2</c:v>
                </c:pt>
                <c:pt idx="11037">
                  <c:v>7.5849700000000006E-2</c:v>
                </c:pt>
                <c:pt idx="11038">
                  <c:v>7.5525900000000007E-2</c:v>
                </c:pt>
                <c:pt idx="11039">
                  <c:v>7.6054800000000006E-2</c:v>
                </c:pt>
                <c:pt idx="11040">
                  <c:v>7.59378E-2</c:v>
                </c:pt>
                <c:pt idx="11041">
                  <c:v>7.6000499999999999E-2</c:v>
                </c:pt>
                <c:pt idx="11042">
                  <c:v>7.64233E-2</c:v>
                </c:pt>
                <c:pt idx="11043">
                  <c:v>7.6062400000000002E-2</c:v>
                </c:pt>
                <c:pt idx="11044">
                  <c:v>7.6626399999999997E-2</c:v>
                </c:pt>
                <c:pt idx="11045">
                  <c:v>7.6443899999999995E-2</c:v>
                </c:pt>
                <c:pt idx="11046">
                  <c:v>7.6548699999999997E-2</c:v>
                </c:pt>
                <c:pt idx="11047">
                  <c:v>7.69151E-2</c:v>
                </c:pt>
                <c:pt idx="11048">
                  <c:v>7.6544899999999999E-2</c:v>
                </c:pt>
                <c:pt idx="11049">
                  <c:v>7.7146699999999999E-2</c:v>
                </c:pt>
                <c:pt idx="11050">
                  <c:v>7.6849700000000007E-2</c:v>
                </c:pt>
                <c:pt idx="11051">
                  <c:v>7.7100399999999999E-2</c:v>
                </c:pt>
                <c:pt idx="11052">
                  <c:v>7.7293700000000007E-2</c:v>
                </c:pt>
                <c:pt idx="11053">
                  <c:v>7.7065700000000001E-2</c:v>
                </c:pt>
                <c:pt idx="11054">
                  <c:v>7.7568600000000001E-2</c:v>
                </c:pt>
                <c:pt idx="11055">
                  <c:v>7.7263799999999994E-2</c:v>
                </c:pt>
                <c:pt idx="11056">
                  <c:v>7.7591099999999996E-2</c:v>
                </c:pt>
                <c:pt idx="11057">
                  <c:v>7.7601500000000004E-2</c:v>
                </c:pt>
                <c:pt idx="11058">
                  <c:v>7.7577699999999999E-2</c:v>
                </c:pt>
                <c:pt idx="11059">
                  <c:v>7.7856300000000003E-2</c:v>
                </c:pt>
                <c:pt idx="11060">
                  <c:v>7.7710399999999999E-2</c:v>
                </c:pt>
                <c:pt idx="11061">
                  <c:v>7.7947000000000002E-2</c:v>
                </c:pt>
                <c:pt idx="11062">
                  <c:v>7.7937300000000001E-2</c:v>
                </c:pt>
                <c:pt idx="11063">
                  <c:v>7.8011499999999998E-2</c:v>
                </c:pt>
                <c:pt idx="11064">
                  <c:v>7.81115E-2</c:v>
                </c:pt>
                <c:pt idx="11065">
                  <c:v>7.8149099999999999E-2</c:v>
                </c:pt>
                <c:pt idx="11066">
                  <c:v>7.8194799999999995E-2</c:v>
                </c:pt>
                <c:pt idx="11067">
                  <c:v>7.8305100000000002E-2</c:v>
                </c:pt>
                <c:pt idx="11068">
                  <c:v>7.8306200000000006E-2</c:v>
                </c:pt>
                <c:pt idx="11069">
                  <c:v>7.8389100000000003E-2</c:v>
                </c:pt>
                <c:pt idx="11070">
                  <c:v>7.8484100000000001E-2</c:v>
                </c:pt>
                <c:pt idx="11071">
                  <c:v>7.8418100000000004E-2</c:v>
                </c:pt>
                <c:pt idx="11072">
                  <c:v>7.8639299999999995E-2</c:v>
                </c:pt>
                <c:pt idx="11073">
                  <c:v>7.8520900000000005E-2</c:v>
                </c:pt>
                <c:pt idx="11074">
                  <c:v>7.8684199999999996E-2</c:v>
                </c:pt>
                <c:pt idx="11075">
                  <c:v>7.8711299999999998E-2</c:v>
                </c:pt>
                <c:pt idx="11076">
                  <c:v>7.8662099999999999E-2</c:v>
                </c:pt>
                <c:pt idx="11077">
                  <c:v>7.8876399999999999E-2</c:v>
                </c:pt>
                <c:pt idx="11078">
                  <c:v>7.8717099999999998E-2</c:v>
                </c:pt>
                <c:pt idx="11079">
                  <c:v>7.8918299999999997E-2</c:v>
                </c:pt>
                <c:pt idx="11080">
                  <c:v>7.8877100000000006E-2</c:v>
                </c:pt>
                <c:pt idx="11081">
                  <c:v>7.8886100000000001E-2</c:v>
                </c:pt>
                <c:pt idx="11082">
                  <c:v>7.9033999999999993E-2</c:v>
                </c:pt>
                <c:pt idx="11083">
                  <c:v>7.8917000000000001E-2</c:v>
                </c:pt>
                <c:pt idx="11084">
                  <c:v>7.9080399999999995E-2</c:v>
                </c:pt>
                <c:pt idx="11085">
                  <c:v>7.9038999999999998E-2</c:v>
                </c:pt>
                <c:pt idx="11086">
                  <c:v>7.9050200000000001E-2</c:v>
                </c:pt>
                <c:pt idx="11087">
                  <c:v>7.9156299999999999E-2</c:v>
                </c:pt>
                <c:pt idx="11088">
                  <c:v>7.9066600000000001E-2</c:v>
                </c:pt>
                <c:pt idx="11089">
                  <c:v>7.9179399999999997E-2</c:v>
                </c:pt>
                <c:pt idx="11090">
                  <c:v>7.9165299999999994E-2</c:v>
                </c:pt>
                <c:pt idx="11091">
                  <c:v>7.9146300000000003E-2</c:v>
                </c:pt>
                <c:pt idx="11092">
                  <c:v>7.9262100000000002E-2</c:v>
                </c:pt>
                <c:pt idx="11093">
                  <c:v>7.9161700000000002E-2</c:v>
                </c:pt>
                <c:pt idx="11094">
                  <c:v>7.9268900000000003E-2</c:v>
                </c:pt>
                <c:pt idx="11095">
                  <c:v>7.9246300000000006E-2</c:v>
                </c:pt>
                <c:pt idx="11096">
                  <c:v>7.9214800000000002E-2</c:v>
                </c:pt>
                <c:pt idx="11097">
                  <c:v>7.9319500000000001E-2</c:v>
                </c:pt>
                <c:pt idx="11098">
                  <c:v>7.9200400000000004E-2</c:v>
                </c:pt>
                <c:pt idx="11099">
                  <c:v>7.93127E-2</c:v>
                </c:pt>
                <c:pt idx="11100">
                  <c:v>7.9260200000000003E-2</c:v>
                </c:pt>
                <c:pt idx="11101">
                  <c:v>7.9253799999999999E-2</c:v>
                </c:pt>
                <c:pt idx="11102">
                  <c:v>7.9321900000000001E-2</c:v>
                </c:pt>
                <c:pt idx="11103">
                  <c:v>7.92263E-2</c:v>
                </c:pt>
                <c:pt idx="11104">
                  <c:v>7.9316200000000003E-2</c:v>
                </c:pt>
                <c:pt idx="11105">
                  <c:v>7.9255000000000006E-2</c:v>
                </c:pt>
                <c:pt idx="11106">
                  <c:v>7.9252900000000001E-2</c:v>
                </c:pt>
                <c:pt idx="11107">
                  <c:v>7.9278600000000005E-2</c:v>
                </c:pt>
                <c:pt idx="11108">
                  <c:v>7.9207399999999997E-2</c:v>
                </c:pt>
                <c:pt idx="11109">
                  <c:v>7.9254699999999997E-2</c:v>
                </c:pt>
                <c:pt idx="11110">
                  <c:v>7.9211000000000004E-2</c:v>
                </c:pt>
                <c:pt idx="11111">
                  <c:v>7.9192799999999994E-2</c:v>
                </c:pt>
                <c:pt idx="11112">
                  <c:v>7.9214199999999999E-2</c:v>
                </c:pt>
                <c:pt idx="11113">
                  <c:v>7.9147200000000001E-2</c:v>
                </c:pt>
                <c:pt idx="11114">
                  <c:v>7.9175200000000001E-2</c:v>
                </c:pt>
                <c:pt idx="11115">
                  <c:v>7.9131999999999994E-2</c:v>
                </c:pt>
                <c:pt idx="11116">
                  <c:v>7.9097399999999998E-2</c:v>
                </c:pt>
                <c:pt idx="11117">
                  <c:v>7.9109100000000002E-2</c:v>
                </c:pt>
                <c:pt idx="11118">
                  <c:v>7.9033500000000007E-2</c:v>
                </c:pt>
                <c:pt idx="11119">
                  <c:v>7.9055899999999998E-2</c:v>
                </c:pt>
                <c:pt idx="11120">
                  <c:v>7.8996999999999998E-2</c:v>
                </c:pt>
                <c:pt idx="11121">
                  <c:v>7.8974699999999995E-2</c:v>
                </c:pt>
                <c:pt idx="11122">
                  <c:v>7.8957799999999995E-2</c:v>
                </c:pt>
                <c:pt idx="11123">
                  <c:v>7.8901600000000002E-2</c:v>
                </c:pt>
                <c:pt idx="11124">
                  <c:v>7.8896300000000003E-2</c:v>
                </c:pt>
                <c:pt idx="11125">
                  <c:v>7.8837199999999996E-2</c:v>
                </c:pt>
                <c:pt idx="11126">
                  <c:v>7.8811699999999998E-2</c:v>
                </c:pt>
                <c:pt idx="11127">
                  <c:v>7.8764000000000001E-2</c:v>
                </c:pt>
                <c:pt idx="11128">
                  <c:v>7.8734399999999996E-2</c:v>
                </c:pt>
                <c:pt idx="11129">
                  <c:v>7.8679499999999999E-2</c:v>
                </c:pt>
                <c:pt idx="11130">
                  <c:v>7.8653899999999999E-2</c:v>
                </c:pt>
                <c:pt idx="11131">
                  <c:v>7.8589699999999998E-2</c:v>
                </c:pt>
                <c:pt idx="11132">
                  <c:v>7.8554600000000002E-2</c:v>
                </c:pt>
                <c:pt idx="11133">
                  <c:v>7.8517000000000003E-2</c:v>
                </c:pt>
                <c:pt idx="11134">
                  <c:v>7.8439900000000007E-2</c:v>
                </c:pt>
                <c:pt idx="11135">
                  <c:v>7.8436599999999995E-2</c:v>
                </c:pt>
                <c:pt idx="11136">
                  <c:v>7.8325699999999998E-2</c:v>
                </c:pt>
                <c:pt idx="11137">
                  <c:v>7.8325400000000003E-2</c:v>
                </c:pt>
                <c:pt idx="11138">
                  <c:v>7.8236100000000003E-2</c:v>
                </c:pt>
                <c:pt idx="11139">
                  <c:v>7.8185900000000003E-2</c:v>
                </c:pt>
                <c:pt idx="11140">
                  <c:v>7.8152100000000002E-2</c:v>
                </c:pt>
                <c:pt idx="11141">
                  <c:v>7.8044199999999994E-2</c:v>
                </c:pt>
                <c:pt idx="11142">
                  <c:v>7.8047900000000003E-2</c:v>
                </c:pt>
                <c:pt idx="11143">
                  <c:v>7.7927200000000002E-2</c:v>
                </c:pt>
                <c:pt idx="11144">
                  <c:v>7.7911999999999995E-2</c:v>
                </c:pt>
                <c:pt idx="11145">
                  <c:v>7.7821000000000001E-2</c:v>
                </c:pt>
                <c:pt idx="11146">
                  <c:v>7.7757400000000004E-2</c:v>
                </c:pt>
                <c:pt idx="11147">
                  <c:v>7.7705099999999999E-2</c:v>
                </c:pt>
                <c:pt idx="11148">
                  <c:v>7.7606700000000001E-2</c:v>
                </c:pt>
                <c:pt idx="11149">
                  <c:v>7.7571100000000004E-2</c:v>
                </c:pt>
                <c:pt idx="11150">
                  <c:v>7.7463500000000005E-2</c:v>
                </c:pt>
                <c:pt idx="11151">
                  <c:v>7.7426400000000006E-2</c:v>
                </c:pt>
                <c:pt idx="11152">
                  <c:v>7.7323100000000006E-2</c:v>
                </c:pt>
                <c:pt idx="11153">
                  <c:v>7.72761E-2</c:v>
                </c:pt>
                <c:pt idx="11154">
                  <c:v>7.7180399999999996E-2</c:v>
                </c:pt>
                <c:pt idx="11155">
                  <c:v>7.7110999999999999E-2</c:v>
                </c:pt>
                <c:pt idx="11156">
                  <c:v>7.7035699999999999E-2</c:v>
                </c:pt>
                <c:pt idx="11157">
                  <c:v>7.6930799999999994E-2</c:v>
                </c:pt>
                <c:pt idx="11158">
                  <c:v>7.6885700000000001E-2</c:v>
                </c:pt>
                <c:pt idx="11159">
                  <c:v>7.6753000000000002E-2</c:v>
                </c:pt>
                <c:pt idx="11160">
                  <c:v>7.6720300000000005E-2</c:v>
                </c:pt>
                <c:pt idx="11161">
                  <c:v>7.6591699999999999E-2</c:v>
                </c:pt>
                <c:pt idx="11162">
                  <c:v>7.6532000000000003E-2</c:v>
                </c:pt>
                <c:pt idx="11163">
                  <c:v>7.6442200000000002E-2</c:v>
                </c:pt>
                <c:pt idx="11164">
                  <c:v>7.6333700000000004E-2</c:v>
                </c:pt>
                <c:pt idx="11165">
                  <c:v>7.6281500000000002E-2</c:v>
                </c:pt>
                <c:pt idx="11166">
                  <c:v>7.61381E-2</c:v>
                </c:pt>
                <c:pt idx="11167">
                  <c:v>7.6090199999999997E-2</c:v>
                </c:pt>
                <c:pt idx="11168">
                  <c:v>7.5955099999999998E-2</c:v>
                </c:pt>
                <c:pt idx="11169">
                  <c:v>7.5884400000000005E-2</c:v>
                </c:pt>
                <c:pt idx="11170">
                  <c:v>7.5778899999999996E-2</c:v>
                </c:pt>
                <c:pt idx="11171">
                  <c:v>7.5675300000000001E-2</c:v>
                </c:pt>
                <c:pt idx="11172">
                  <c:v>7.5592400000000004E-2</c:v>
                </c:pt>
                <c:pt idx="11173">
                  <c:v>7.5470400000000007E-2</c:v>
                </c:pt>
                <c:pt idx="11174">
                  <c:v>7.5396400000000002E-2</c:v>
                </c:pt>
                <c:pt idx="11175">
                  <c:v>7.5263499999999997E-2</c:v>
                </c:pt>
                <c:pt idx="11176">
                  <c:v>7.51859E-2</c:v>
                </c:pt>
                <c:pt idx="11177">
                  <c:v>7.50503E-2</c:v>
                </c:pt>
                <c:pt idx="11178">
                  <c:v>7.4967199999999998E-2</c:v>
                </c:pt>
                <c:pt idx="11179">
                  <c:v>7.4844400000000005E-2</c:v>
                </c:pt>
                <c:pt idx="11180">
                  <c:v>7.4736999999999998E-2</c:v>
                </c:pt>
                <c:pt idx="11181">
                  <c:v>7.4639399999999995E-2</c:v>
                </c:pt>
                <c:pt idx="11182">
                  <c:v>7.4498700000000001E-2</c:v>
                </c:pt>
                <c:pt idx="11183">
                  <c:v>7.4429300000000004E-2</c:v>
                </c:pt>
                <c:pt idx="11184">
                  <c:v>7.4269600000000005E-2</c:v>
                </c:pt>
                <c:pt idx="11185">
                  <c:v>7.4194999999999997E-2</c:v>
                </c:pt>
                <c:pt idx="11186">
                  <c:v>7.40484E-2</c:v>
                </c:pt>
                <c:pt idx="11187">
                  <c:v>7.3938100000000007E-2</c:v>
                </c:pt>
                <c:pt idx="11188">
                  <c:v>7.3834499999999997E-2</c:v>
                </c:pt>
                <c:pt idx="11189">
                  <c:v>7.3681700000000003E-2</c:v>
                </c:pt>
                <c:pt idx="11190">
                  <c:v>7.3603100000000005E-2</c:v>
                </c:pt>
                <c:pt idx="11191">
                  <c:v>7.3435E-2</c:v>
                </c:pt>
                <c:pt idx="11192">
                  <c:v>7.3347800000000005E-2</c:v>
                </c:pt>
                <c:pt idx="11193">
                  <c:v>7.3205000000000006E-2</c:v>
                </c:pt>
                <c:pt idx="11194">
                  <c:v>7.3081599999999997E-2</c:v>
                </c:pt>
                <c:pt idx="11195">
                  <c:v>7.2967799999999999E-2</c:v>
                </c:pt>
                <c:pt idx="11196">
                  <c:v>7.2814500000000004E-2</c:v>
                </c:pt>
                <c:pt idx="11197">
                  <c:v>7.2712299999999994E-2</c:v>
                </c:pt>
                <c:pt idx="11198">
                  <c:v>7.2557800000000006E-2</c:v>
                </c:pt>
                <c:pt idx="11199">
                  <c:v>7.2442599999999996E-2</c:v>
                </c:pt>
                <c:pt idx="11200">
                  <c:v>7.2300600000000007E-2</c:v>
                </c:pt>
                <c:pt idx="11201">
                  <c:v>7.2168399999999994E-2</c:v>
                </c:pt>
                <c:pt idx="11202">
                  <c:v>7.2037599999999993E-2</c:v>
                </c:pt>
                <c:pt idx="11203">
                  <c:v>7.1898900000000002E-2</c:v>
                </c:pt>
                <c:pt idx="11204">
                  <c:v>7.1766499999999997E-2</c:v>
                </c:pt>
                <c:pt idx="11205">
                  <c:v>7.1623900000000004E-2</c:v>
                </c:pt>
                <c:pt idx="11206">
                  <c:v>7.1488899999999994E-2</c:v>
                </c:pt>
                <c:pt idx="11207">
                  <c:v>7.1341000000000002E-2</c:v>
                </c:pt>
                <c:pt idx="11208">
                  <c:v>7.1208400000000005E-2</c:v>
                </c:pt>
                <c:pt idx="11209">
                  <c:v>7.1054000000000006E-2</c:v>
                </c:pt>
                <c:pt idx="11210">
                  <c:v>7.0921499999999998E-2</c:v>
                </c:pt>
                <c:pt idx="11211">
                  <c:v>7.0769399999999996E-2</c:v>
                </c:pt>
                <c:pt idx="11212">
                  <c:v>7.0628499999999997E-2</c:v>
                </c:pt>
                <c:pt idx="11213">
                  <c:v>7.04872E-2</c:v>
                </c:pt>
                <c:pt idx="11214">
                  <c:v>7.0330000000000004E-2</c:v>
                </c:pt>
                <c:pt idx="11215">
                  <c:v>7.01962E-2</c:v>
                </c:pt>
                <c:pt idx="11216">
                  <c:v>7.0029300000000003E-2</c:v>
                </c:pt>
                <c:pt idx="11217">
                  <c:v>6.98907E-2</c:v>
                </c:pt>
                <c:pt idx="11218">
                  <c:v>6.9730100000000003E-2</c:v>
                </c:pt>
                <c:pt idx="11219">
                  <c:v>6.9577899999999998E-2</c:v>
                </c:pt>
                <c:pt idx="11220">
                  <c:v>6.9430800000000001E-2</c:v>
                </c:pt>
                <c:pt idx="11221">
                  <c:v>6.9264800000000001E-2</c:v>
                </c:pt>
                <c:pt idx="11222">
                  <c:v>6.9123199999999996E-2</c:v>
                </c:pt>
                <c:pt idx="11223">
                  <c:v>6.8955600000000006E-2</c:v>
                </c:pt>
                <c:pt idx="11224">
                  <c:v>6.8807300000000002E-2</c:v>
                </c:pt>
                <c:pt idx="11225">
                  <c:v>6.8646399999999996E-2</c:v>
                </c:pt>
                <c:pt idx="11226">
                  <c:v>6.8481100000000003E-2</c:v>
                </c:pt>
                <c:pt idx="11227">
                  <c:v>6.8326499999999998E-2</c:v>
                </c:pt>
                <c:pt idx="11228">
                  <c:v>6.81533E-2</c:v>
                </c:pt>
                <c:pt idx="11229">
                  <c:v>6.80008E-2</c:v>
                </c:pt>
                <c:pt idx="11230">
                  <c:v>6.7830000000000001E-2</c:v>
                </c:pt>
                <c:pt idx="11231">
                  <c:v>6.7667699999999997E-2</c:v>
                </c:pt>
                <c:pt idx="11232">
                  <c:v>6.7504999999999996E-2</c:v>
                </c:pt>
                <c:pt idx="11233">
                  <c:v>6.7332299999999998E-2</c:v>
                </c:pt>
                <c:pt idx="11234">
                  <c:v>6.7175899999999997E-2</c:v>
                </c:pt>
                <c:pt idx="11235">
                  <c:v>6.6996100000000003E-2</c:v>
                </c:pt>
                <c:pt idx="11236">
                  <c:v>6.6833600000000007E-2</c:v>
                </c:pt>
                <c:pt idx="11237">
                  <c:v>6.6656900000000005E-2</c:v>
                </c:pt>
                <c:pt idx="11238">
                  <c:v>6.6485199999999994E-2</c:v>
                </c:pt>
                <c:pt idx="11239">
                  <c:v>6.63184E-2</c:v>
                </c:pt>
                <c:pt idx="11240">
                  <c:v>6.6134899999999996E-2</c:v>
                </c:pt>
                <c:pt idx="11241">
                  <c:v>6.5971500000000002E-2</c:v>
                </c:pt>
                <c:pt idx="11242">
                  <c:v>6.5784899999999993E-2</c:v>
                </c:pt>
                <c:pt idx="11243">
                  <c:v>6.5619200000000003E-2</c:v>
                </c:pt>
                <c:pt idx="11244">
                  <c:v>6.5437800000000004E-2</c:v>
                </c:pt>
                <c:pt idx="11245">
                  <c:v>6.52591E-2</c:v>
                </c:pt>
                <c:pt idx="11246">
                  <c:v>6.5083699999999994E-2</c:v>
                </c:pt>
                <c:pt idx="11247">
                  <c:v>6.4894300000000002E-2</c:v>
                </c:pt>
                <c:pt idx="11248">
                  <c:v>6.4725500000000005E-2</c:v>
                </c:pt>
                <c:pt idx="11249">
                  <c:v>6.4531000000000005E-2</c:v>
                </c:pt>
                <c:pt idx="11250">
                  <c:v>6.4358499999999999E-2</c:v>
                </c:pt>
                <c:pt idx="11251">
                  <c:v>6.4165100000000003E-2</c:v>
                </c:pt>
                <c:pt idx="11252">
                  <c:v>6.3985299999999995E-2</c:v>
                </c:pt>
                <c:pt idx="11253">
                  <c:v>6.3801700000000003E-2</c:v>
                </c:pt>
                <c:pt idx="11254">
                  <c:v>6.3610100000000003E-2</c:v>
                </c:pt>
                <c:pt idx="11255">
                  <c:v>6.3433000000000003E-2</c:v>
                </c:pt>
                <c:pt idx="11256">
                  <c:v>6.3230300000000003E-2</c:v>
                </c:pt>
                <c:pt idx="11257">
                  <c:v>6.3055899999999998E-2</c:v>
                </c:pt>
                <c:pt idx="11258">
                  <c:v>6.2851400000000002E-2</c:v>
                </c:pt>
                <c:pt idx="11259">
                  <c:v>6.2670400000000001E-2</c:v>
                </c:pt>
                <c:pt idx="11260">
                  <c:v>6.2472300000000001E-2</c:v>
                </c:pt>
                <c:pt idx="11261">
                  <c:v>6.2278199999999999E-2</c:v>
                </c:pt>
                <c:pt idx="11262">
                  <c:v>6.2093500000000003E-2</c:v>
                </c:pt>
                <c:pt idx="11263">
                  <c:v>6.1886299999999998E-2</c:v>
                </c:pt>
                <c:pt idx="11264">
                  <c:v>6.1709E-2</c:v>
                </c:pt>
                <c:pt idx="11265">
                  <c:v>6.1494500000000001E-2</c:v>
                </c:pt>
                <c:pt idx="11266">
                  <c:v>6.1312499999999999E-2</c:v>
                </c:pt>
                <c:pt idx="11267">
                  <c:v>6.1102999999999998E-2</c:v>
                </c:pt>
                <c:pt idx="11268">
                  <c:v>6.0906500000000002E-2</c:v>
                </c:pt>
                <c:pt idx="11269">
                  <c:v>6.0710500000000001E-2</c:v>
                </c:pt>
                <c:pt idx="11270">
                  <c:v>6.04986E-2</c:v>
                </c:pt>
                <c:pt idx="11271">
                  <c:v>6.0313499999999999E-2</c:v>
                </c:pt>
                <c:pt idx="11272">
                  <c:v>6.0094799999999997E-2</c:v>
                </c:pt>
                <c:pt idx="11273">
                  <c:v>5.99091E-2</c:v>
                </c:pt>
                <c:pt idx="11274">
                  <c:v>5.9693299999999998E-2</c:v>
                </c:pt>
                <c:pt idx="11275">
                  <c:v>5.9495699999999999E-2</c:v>
                </c:pt>
                <c:pt idx="11276">
                  <c:v>5.9287800000000002E-2</c:v>
                </c:pt>
                <c:pt idx="11277">
                  <c:v>5.9075700000000002E-2</c:v>
                </c:pt>
                <c:pt idx="11278">
                  <c:v>5.8876100000000001E-2</c:v>
                </c:pt>
                <c:pt idx="11279">
                  <c:v>5.8656199999999999E-2</c:v>
                </c:pt>
                <c:pt idx="11280">
                  <c:v>5.8460900000000003E-2</c:v>
                </c:pt>
                <c:pt idx="11281">
                  <c:v>5.8237999999999998E-2</c:v>
                </c:pt>
                <c:pt idx="11282">
                  <c:v>5.8040500000000002E-2</c:v>
                </c:pt>
                <c:pt idx="11283">
                  <c:v>5.7820400000000001E-2</c:v>
                </c:pt>
                <c:pt idx="11284">
                  <c:v>5.7616199999999999E-2</c:v>
                </c:pt>
                <c:pt idx="11285">
                  <c:v>5.7402099999999998E-2</c:v>
                </c:pt>
                <c:pt idx="11286">
                  <c:v>5.7182799999999999E-2</c:v>
                </c:pt>
                <c:pt idx="11287">
                  <c:v>5.6976800000000001E-2</c:v>
                </c:pt>
                <c:pt idx="11288">
                  <c:v>5.6744999999999997E-2</c:v>
                </c:pt>
                <c:pt idx="11289">
                  <c:v>5.65482E-2</c:v>
                </c:pt>
                <c:pt idx="11290">
                  <c:v>5.6311699999999999E-2</c:v>
                </c:pt>
                <c:pt idx="11291">
                  <c:v>5.6111099999999997E-2</c:v>
                </c:pt>
                <c:pt idx="11292">
                  <c:v>5.58834E-2</c:v>
                </c:pt>
                <c:pt idx="11293">
                  <c:v>5.5666899999999998E-2</c:v>
                </c:pt>
                <c:pt idx="11294">
                  <c:v>5.5457699999999999E-2</c:v>
                </c:pt>
                <c:pt idx="11295">
                  <c:v>5.5217700000000002E-2</c:v>
                </c:pt>
                <c:pt idx="11296">
                  <c:v>5.5017700000000003E-2</c:v>
                </c:pt>
                <c:pt idx="11297">
                  <c:v>5.4767700000000002E-2</c:v>
                </c:pt>
                <c:pt idx="11298">
                  <c:v>5.4564599999999998E-2</c:v>
                </c:pt>
                <c:pt idx="11299">
                  <c:v>5.4327199999999999E-2</c:v>
                </c:pt>
                <c:pt idx="11300">
                  <c:v>5.4103400000000003E-2</c:v>
                </c:pt>
                <c:pt idx="11301">
                  <c:v>5.38859E-2</c:v>
                </c:pt>
                <c:pt idx="11302">
                  <c:v>5.36417E-2</c:v>
                </c:pt>
                <c:pt idx="11303">
                  <c:v>5.3438199999999998E-2</c:v>
                </c:pt>
                <c:pt idx="11304">
                  <c:v>5.3187900000000003E-2</c:v>
                </c:pt>
                <c:pt idx="11305">
                  <c:v>5.2976099999999998E-2</c:v>
                </c:pt>
                <c:pt idx="11306">
                  <c:v>5.27339E-2</c:v>
                </c:pt>
                <c:pt idx="11307">
                  <c:v>5.25044E-2</c:v>
                </c:pt>
                <c:pt idx="11308">
                  <c:v>5.22795E-2</c:v>
                </c:pt>
                <c:pt idx="11309">
                  <c:v>5.20353E-2</c:v>
                </c:pt>
                <c:pt idx="11310">
                  <c:v>5.1817099999999998E-2</c:v>
                </c:pt>
                <c:pt idx="11311">
                  <c:v>5.1568599999999999E-2</c:v>
                </c:pt>
                <c:pt idx="11312">
                  <c:v>5.1347200000000003E-2</c:v>
                </c:pt>
                <c:pt idx="11313">
                  <c:v>5.11058E-2</c:v>
                </c:pt>
                <c:pt idx="11314">
                  <c:v>5.08739E-2</c:v>
                </c:pt>
                <c:pt idx="11315">
                  <c:v>5.0637300000000003E-2</c:v>
                </c:pt>
                <c:pt idx="11316">
                  <c:v>5.0396200000000002E-2</c:v>
                </c:pt>
                <c:pt idx="11317">
                  <c:v>5.01628E-2</c:v>
                </c:pt>
                <c:pt idx="11318">
                  <c:v>4.9918400000000002E-2</c:v>
                </c:pt>
                <c:pt idx="11319">
                  <c:v>4.9685199999999999E-2</c:v>
                </c:pt>
                <c:pt idx="11320">
                  <c:v>4.94379E-2</c:v>
                </c:pt>
                <c:pt idx="11321">
                  <c:v>4.9205199999999998E-2</c:v>
                </c:pt>
                <c:pt idx="11322">
                  <c:v>4.8958099999999997E-2</c:v>
                </c:pt>
                <c:pt idx="11323">
                  <c:v>4.8723799999999998E-2</c:v>
                </c:pt>
                <c:pt idx="11324">
                  <c:v>4.8476900000000003E-2</c:v>
                </c:pt>
                <c:pt idx="11325">
                  <c:v>4.8233100000000001E-2</c:v>
                </c:pt>
                <c:pt idx="11326">
                  <c:v>4.7994000000000002E-2</c:v>
                </c:pt>
                <c:pt idx="11327">
                  <c:v>4.7741899999999997E-2</c:v>
                </c:pt>
                <c:pt idx="11328">
                  <c:v>4.7506100000000002E-2</c:v>
                </c:pt>
                <c:pt idx="11329">
                  <c:v>4.7239299999999998E-2</c:v>
                </c:pt>
                <c:pt idx="11330">
                  <c:v>4.7004900000000002E-2</c:v>
                </c:pt>
                <c:pt idx="11331">
                  <c:v>4.6773700000000001E-2</c:v>
                </c:pt>
                <c:pt idx="11332">
                  <c:v>4.6546900000000002E-2</c:v>
                </c:pt>
                <c:pt idx="11333">
                  <c:v>4.6254200000000002E-2</c:v>
                </c:pt>
                <c:pt idx="11334">
                  <c:v>4.5894699999999997E-2</c:v>
                </c:pt>
                <c:pt idx="11335">
                  <c:v>4.5711700000000001E-2</c:v>
                </c:pt>
                <c:pt idx="11336">
                  <c:v>4.5839600000000001E-2</c:v>
                </c:pt>
                <c:pt idx="11337">
                  <c:v>4.6086299999999997E-2</c:v>
                </c:pt>
                <c:pt idx="11338">
                  <c:v>4.5955799999999998E-2</c:v>
                </c:pt>
                <c:pt idx="11339">
                  <c:v>4.5374699999999997E-2</c:v>
                </c:pt>
                <c:pt idx="11340">
                  <c:v>4.4629000000000002E-2</c:v>
                </c:pt>
                <c:pt idx="11341">
                  <c:v>4.3975800000000002E-2</c:v>
                </c:pt>
                <c:pt idx="11342">
                  <c:v>4.3414800000000003E-2</c:v>
                </c:pt>
                <c:pt idx="11343">
                  <c:v>4.2816E-2</c:v>
                </c:pt>
                <c:pt idx="11344">
                  <c:v>4.2212800000000002E-2</c:v>
                </c:pt>
                <c:pt idx="11345">
                  <c:v>4.1577599999999999E-2</c:v>
                </c:pt>
                <c:pt idx="11346">
                  <c:v>4.0964500000000001E-2</c:v>
                </c:pt>
                <c:pt idx="11347">
                  <c:v>4.0353800000000002E-2</c:v>
                </c:pt>
                <c:pt idx="11348">
                  <c:v>3.9731200000000001E-2</c:v>
                </c:pt>
                <c:pt idx="11349">
                  <c:v>3.9125500000000001E-2</c:v>
                </c:pt>
                <c:pt idx="11350">
                  <c:v>3.8497099999999999E-2</c:v>
                </c:pt>
                <c:pt idx="11351">
                  <c:v>3.7889699999999998E-2</c:v>
                </c:pt>
                <c:pt idx="11352">
                  <c:v>3.7267799999999997E-2</c:v>
                </c:pt>
                <c:pt idx="11353">
                  <c:v>3.66504E-2</c:v>
                </c:pt>
                <c:pt idx="11354">
                  <c:v>3.6035400000000002E-2</c:v>
                </c:pt>
                <c:pt idx="11355">
                  <c:v>3.5409200000000002E-2</c:v>
                </c:pt>
                <c:pt idx="11356">
                  <c:v>3.4796500000000001E-2</c:v>
                </c:pt>
                <c:pt idx="11357">
                  <c:v>3.4168999999999998E-2</c:v>
                </c:pt>
                <c:pt idx="11358">
                  <c:v>3.3553399999999997E-2</c:v>
                </c:pt>
                <c:pt idx="11359">
                  <c:v>3.2930399999999999E-2</c:v>
                </c:pt>
                <c:pt idx="11360">
                  <c:v>3.2309299999999999E-2</c:v>
                </c:pt>
                <c:pt idx="11361">
                  <c:v>3.1690799999999998E-2</c:v>
                </c:pt>
                <c:pt idx="11362">
                  <c:v>3.1065099999999998E-2</c:v>
                </c:pt>
                <c:pt idx="11363">
                  <c:v>3.0447999999999999E-2</c:v>
                </c:pt>
                <c:pt idx="11364">
                  <c:v>2.9820099999999999E-2</c:v>
                </c:pt>
                <c:pt idx="11365">
                  <c:v>2.92012E-2</c:v>
                </c:pt>
                <c:pt idx="11366">
                  <c:v>2.8573999999999999E-2</c:v>
                </c:pt>
                <c:pt idx="11367">
                  <c:v>2.79511E-2</c:v>
                </c:pt>
                <c:pt idx="11368">
                  <c:v>2.7328100000000001E-2</c:v>
                </c:pt>
                <c:pt idx="11369">
                  <c:v>2.6700499999999999E-2</c:v>
                </c:pt>
                <c:pt idx="11370">
                  <c:v>2.6082399999999999E-2</c:v>
                </c:pt>
                <c:pt idx="11371">
                  <c:v>2.5451499999999998E-2</c:v>
                </c:pt>
                <c:pt idx="11372">
                  <c:v>2.4833500000000001E-2</c:v>
                </c:pt>
                <c:pt idx="11373">
                  <c:v>2.4203100000000002E-2</c:v>
                </c:pt>
                <c:pt idx="11374">
                  <c:v>2.3579699999999999E-2</c:v>
                </c:pt>
                <c:pt idx="11375">
                  <c:v>2.2955099999999999E-2</c:v>
                </c:pt>
                <c:pt idx="11376">
                  <c:v>2.2324E-2</c:v>
                </c:pt>
                <c:pt idx="11377">
                  <c:v>2.17047E-2</c:v>
                </c:pt>
                <c:pt idx="11378">
                  <c:v>2.1069399999999999E-2</c:v>
                </c:pt>
                <c:pt idx="11379">
                  <c:v>2.0451500000000001E-2</c:v>
                </c:pt>
                <c:pt idx="11380">
                  <c:v>1.9820600000000001E-2</c:v>
                </c:pt>
                <c:pt idx="11381">
                  <c:v>1.9197200000000001E-2</c:v>
                </c:pt>
                <c:pt idx="11382">
                  <c:v>1.8571899999999999E-2</c:v>
                </c:pt>
                <c:pt idx="11383">
                  <c:v>1.79402E-2</c:v>
                </c:pt>
                <c:pt idx="11384">
                  <c:v>1.7319500000000002E-2</c:v>
                </c:pt>
                <c:pt idx="11385">
                  <c:v>1.66848E-2</c:v>
                </c:pt>
                <c:pt idx="11386">
                  <c:v>1.6063600000000001E-2</c:v>
                </c:pt>
                <c:pt idx="11387">
                  <c:v>1.54307E-2</c:v>
                </c:pt>
                <c:pt idx="11388">
                  <c:v>1.48066E-2</c:v>
                </c:pt>
                <c:pt idx="11389">
                  <c:v>1.4179499999999999E-2</c:v>
                </c:pt>
                <c:pt idx="11390">
                  <c:v>1.3553300000000001E-2</c:v>
                </c:pt>
                <c:pt idx="11391">
                  <c:v>1.29286E-2</c:v>
                </c:pt>
                <c:pt idx="11392">
                  <c:v>1.2297600000000001E-2</c:v>
                </c:pt>
                <c:pt idx="11393">
                  <c:v>1.1674E-2</c:v>
                </c:pt>
                <c:pt idx="11394">
                  <c:v>1.1040700000000001E-2</c:v>
                </c:pt>
                <c:pt idx="11395">
                  <c:v>1.0419299999999999E-2</c:v>
                </c:pt>
                <c:pt idx="11396" formatCode="0.00E+00">
                  <c:v>9.7839099999999998E-3</c:v>
                </c:pt>
                <c:pt idx="11397" formatCode="0.00E+00">
                  <c:v>9.1623899999999994E-3</c:v>
                </c:pt>
                <c:pt idx="11398" formatCode="0.00E+00">
                  <c:v>8.5340199999999998E-3</c:v>
                </c:pt>
                <c:pt idx="11399" formatCode="0.00E+00">
                  <c:v>7.9114400000000005E-3</c:v>
                </c:pt>
                <c:pt idx="11400" formatCode="0.00E+00">
                  <c:v>7.2875500000000003E-3</c:v>
                </c:pt>
                <c:pt idx="11401" formatCode="0.00E+00">
                  <c:v>6.6429000000000002E-3</c:v>
                </c:pt>
                <c:pt idx="11402" formatCode="0.00E+00">
                  <c:v>6.0278800000000002E-3</c:v>
                </c:pt>
                <c:pt idx="11403" formatCode="0.00E+00">
                  <c:v>5.4148900000000003E-3</c:v>
                </c:pt>
                <c:pt idx="11404" formatCode="0.00E+00">
                  <c:v>4.82213E-3</c:v>
                </c:pt>
                <c:pt idx="11405" formatCode="0.00E+00">
                  <c:v>4.1253100000000001E-3</c:v>
                </c:pt>
                <c:pt idx="11406" formatCode="0.00E+00">
                  <c:v>3.3767900000000002E-3</c:v>
                </c:pt>
                <c:pt idx="11407" formatCode="0.00E+00">
                  <c:v>2.8260999999999998E-3</c:v>
                </c:pt>
                <c:pt idx="11408" formatCode="0.00E+00">
                  <c:v>2.6830500000000002E-3</c:v>
                </c:pt>
                <c:pt idx="11409" formatCode="0.00E+00">
                  <c:v>2.6866400000000001E-3</c:v>
                </c:pt>
                <c:pt idx="11410" formatCode="0.00E+00">
                  <c:v>2.2064099999999998E-3</c:v>
                </c:pt>
                <c:pt idx="11411" formatCode="0.00E+00">
                  <c:v>1.18563E-3</c:v>
                </c:pt>
                <c:pt idx="11412" formatCode="0.00E+00">
                  <c:v>-7.1567299999999995E-5</c:v>
                </c:pt>
                <c:pt idx="11413" formatCode="0.00E+00">
                  <c:v>-1.18345E-3</c:v>
                </c:pt>
                <c:pt idx="11414" formatCode="0.00E+00">
                  <c:v>-2.20032E-3</c:v>
                </c:pt>
                <c:pt idx="11415" formatCode="0.00E+00">
                  <c:v>-3.2529999999999998E-3</c:v>
                </c:pt>
                <c:pt idx="11416" formatCode="0.00E+00">
                  <c:v>-4.3030300000000002E-3</c:v>
                </c:pt>
                <c:pt idx="11417" formatCode="0.00E+00">
                  <c:v>-5.4080100000000004E-3</c:v>
                </c:pt>
                <c:pt idx="11418" formatCode="0.00E+00">
                  <c:v>-6.4582199999999998E-3</c:v>
                </c:pt>
                <c:pt idx="11419" formatCode="0.00E+00">
                  <c:v>-7.5315299999999998E-3</c:v>
                </c:pt>
                <c:pt idx="11420" formatCode="0.00E+00">
                  <c:v>-8.5982100000000002E-3</c:v>
                </c:pt>
                <c:pt idx="11421" formatCode="0.00E+00">
                  <c:v>-9.6592199999999996E-3</c:v>
                </c:pt>
                <c:pt idx="11422">
                  <c:v>-1.0744399999999999E-2</c:v>
                </c:pt>
                <c:pt idx="11423">
                  <c:v>-1.1799199999999999E-2</c:v>
                </c:pt>
                <c:pt idx="11424">
                  <c:v>-1.28795E-2</c:v>
                </c:pt>
                <c:pt idx="11425">
                  <c:v>-1.3935400000000001E-2</c:v>
                </c:pt>
                <c:pt idx="11426">
                  <c:v>-1.49991E-2</c:v>
                </c:pt>
                <c:pt idx="11427">
                  <c:v>-1.6062099999999999E-2</c:v>
                </c:pt>
                <c:pt idx="11428">
                  <c:v>-1.7122499999999999E-2</c:v>
                </c:pt>
                <c:pt idx="11429">
                  <c:v>-1.8004800000000001E-2</c:v>
                </c:pt>
                <c:pt idx="11430">
                  <c:v>-1.8955799999999998E-2</c:v>
                </c:pt>
                <c:pt idx="11431">
                  <c:v>-2.00486E-2</c:v>
                </c:pt>
                <c:pt idx="11432">
                  <c:v>-2.0328200000000001E-2</c:v>
                </c:pt>
                <c:pt idx="11433">
                  <c:v>-2.0774999999999998E-2</c:v>
                </c:pt>
                <c:pt idx="11434">
                  <c:v>-2.16131E-2</c:v>
                </c:pt>
                <c:pt idx="11435">
                  <c:v>-2.2786399999999998E-2</c:v>
                </c:pt>
                <c:pt idx="11436">
                  <c:v>-2.4643000000000002E-2</c:v>
                </c:pt>
                <c:pt idx="11437">
                  <c:v>-2.5780999999999998E-2</c:v>
                </c:pt>
                <c:pt idx="11438">
                  <c:v>-2.73498E-2</c:v>
                </c:pt>
                <c:pt idx="11439">
                  <c:v>-2.86503E-2</c:v>
                </c:pt>
                <c:pt idx="11440">
                  <c:v>-2.9931200000000002E-2</c:v>
                </c:pt>
                <c:pt idx="11441">
                  <c:v>-3.1626000000000001E-2</c:v>
                </c:pt>
                <c:pt idx="11442">
                  <c:v>-3.2657800000000001E-2</c:v>
                </c:pt>
                <c:pt idx="11443">
                  <c:v>-3.4406699999999998E-2</c:v>
                </c:pt>
                <c:pt idx="11444">
                  <c:v>-3.5548000000000003E-2</c:v>
                </c:pt>
                <c:pt idx="11445">
                  <c:v>-3.7015800000000001E-2</c:v>
                </c:pt>
                <c:pt idx="11446">
                  <c:v>-3.8512699999999997E-2</c:v>
                </c:pt>
                <c:pt idx="11447">
                  <c:v>-3.9642900000000002E-2</c:v>
                </c:pt>
                <c:pt idx="11448">
                  <c:v>-4.1362299999999998E-2</c:v>
                </c:pt>
                <c:pt idx="11449">
                  <c:v>-4.2435500000000001E-2</c:v>
                </c:pt>
                <c:pt idx="11450">
                  <c:v>-4.4043400000000003E-2</c:v>
                </c:pt>
                <c:pt idx="11451">
                  <c:v>-4.5353699999999997E-2</c:v>
                </c:pt>
                <c:pt idx="11452">
                  <c:v>-4.6674100000000003E-2</c:v>
                </c:pt>
                <c:pt idx="11453">
                  <c:v>-4.8230099999999998E-2</c:v>
                </c:pt>
                <c:pt idx="11454">
                  <c:v>-4.9396900000000001E-2</c:v>
                </c:pt>
                <c:pt idx="11455">
                  <c:v>-5.0965200000000002E-2</c:v>
                </c:pt>
                <c:pt idx="11456">
                  <c:v>-5.2226300000000003E-2</c:v>
                </c:pt>
                <c:pt idx="11457">
                  <c:v>-5.36231E-2</c:v>
                </c:pt>
                <c:pt idx="11458">
                  <c:v>-5.50562E-2</c:v>
                </c:pt>
                <c:pt idx="11459">
                  <c:v>-5.6332599999999997E-2</c:v>
                </c:pt>
                <c:pt idx="11460">
                  <c:v>-5.7798599999999999E-2</c:v>
                </c:pt>
                <c:pt idx="11461">
                  <c:v>-5.9128E-2</c:v>
                </c:pt>
                <c:pt idx="11462">
                  <c:v>-6.0479499999999999E-2</c:v>
                </c:pt>
                <c:pt idx="11463">
                  <c:v>-6.1926599999999998E-2</c:v>
                </c:pt>
                <c:pt idx="11464">
                  <c:v>-6.3194E-2</c:v>
                </c:pt>
                <c:pt idx="11465">
                  <c:v>-6.4641199999999996E-2</c:v>
                </c:pt>
                <c:pt idx="11466">
                  <c:v>-6.5975300000000001E-2</c:v>
                </c:pt>
                <c:pt idx="11467">
                  <c:v>-6.7285300000000006E-2</c:v>
                </c:pt>
                <c:pt idx="11468">
                  <c:v>-6.8763199999999997E-2</c:v>
                </c:pt>
                <c:pt idx="11469">
                  <c:v>-6.9961599999999999E-2</c:v>
                </c:pt>
                <c:pt idx="11470">
                  <c:v>-7.1477200000000005E-2</c:v>
                </c:pt>
                <c:pt idx="11471">
                  <c:v>-7.2723099999999999E-2</c:v>
                </c:pt>
                <c:pt idx="11472">
                  <c:v>-7.4109400000000006E-2</c:v>
                </c:pt>
                <c:pt idx="11473">
                  <c:v>-7.5523499999999993E-2</c:v>
                </c:pt>
                <c:pt idx="11474">
                  <c:v>-7.6740199999999995E-2</c:v>
                </c:pt>
                <c:pt idx="11475">
                  <c:v>-7.8263600000000003E-2</c:v>
                </c:pt>
                <c:pt idx="11476">
                  <c:v>-7.9430200000000006E-2</c:v>
                </c:pt>
                <c:pt idx="11477">
                  <c:v>-8.0902199999999994E-2</c:v>
                </c:pt>
                <c:pt idx="11478">
                  <c:v>-8.21794E-2</c:v>
                </c:pt>
                <c:pt idx="11479">
                  <c:v>-8.35032E-2</c:v>
                </c:pt>
                <c:pt idx="11480">
                  <c:v>-8.4921899999999995E-2</c:v>
                </c:pt>
                <c:pt idx="11481">
                  <c:v>-8.6138300000000001E-2</c:v>
                </c:pt>
                <c:pt idx="11482">
                  <c:v>-8.7603700000000007E-2</c:v>
                </c:pt>
                <c:pt idx="11483">
                  <c:v>-8.8831599999999997E-2</c:v>
                </c:pt>
                <c:pt idx="11484">
                  <c:v>-9.0232900000000005E-2</c:v>
                </c:pt>
                <c:pt idx="11485">
                  <c:v>-9.1531299999999996E-2</c:v>
                </c:pt>
                <c:pt idx="11486">
                  <c:v>-9.2839900000000003E-2</c:v>
                </c:pt>
                <c:pt idx="11487">
                  <c:v>-9.4192499999999998E-2</c:v>
                </c:pt>
                <c:pt idx="11488">
                  <c:v>-9.5465599999999998E-2</c:v>
                </c:pt>
                <c:pt idx="11489">
                  <c:v>-9.6823000000000006E-2</c:v>
                </c:pt>
                <c:pt idx="11490">
                  <c:v>-9.8105700000000004E-2</c:v>
                </c:pt>
                <c:pt idx="11491">
                  <c:v>-9.9446000000000007E-2</c:v>
                </c:pt>
                <c:pt idx="11492">
                  <c:v>-0.100741</c:v>
                </c:pt>
                <c:pt idx="11493">
                  <c:v>-0.102076</c:v>
                </c:pt>
                <c:pt idx="11494">
                  <c:v>-0.10336099999999999</c:v>
                </c:pt>
                <c:pt idx="11495">
                  <c:v>-0.10469000000000001</c:v>
                </c:pt>
                <c:pt idx="11496">
                  <c:v>-0.105957</c:v>
                </c:pt>
                <c:pt idx="11497">
                  <c:v>-0.107252</c:v>
                </c:pt>
                <c:pt idx="11498">
                  <c:v>-0.10854</c:v>
                </c:pt>
                <c:pt idx="11499">
                  <c:v>-0.10985</c:v>
                </c:pt>
                <c:pt idx="11500">
                  <c:v>-0.111204</c:v>
                </c:pt>
                <c:pt idx="11501">
                  <c:v>-0.112141</c:v>
                </c:pt>
                <c:pt idx="11502">
                  <c:v>-0.113191</c:v>
                </c:pt>
                <c:pt idx="11503">
                  <c:v>-0.11454300000000001</c:v>
                </c:pt>
                <c:pt idx="11504">
                  <c:v>-0.115506</c:v>
                </c:pt>
                <c:pt idx="11505">
                  <c:v>-0.116734</c:v>
                </c:pt>
                <c:pt idx="11506">
                  <c:v>-0.117948</c:v>
                </c:pt>
                <c:pt idx="11507">
                  <c:v>-0.11884500000000001</c:v>
                </c:pt>
                <c:pt idx="11508">
                  <c:v>-0.120311</c:v>
                </c:pt>
                <c:pt idx="11509">
                  <c:v>-0.12112000000000001</c:v>
                </c:pt>
                <c:pt idx="11510">
                  <c:v>-0.122457</c:v>
                </c:pt>
                <c:pt idx="11511">
                  <c:v>-0.12359100000000001</c:v>
                </c:pt>
                <c:pt idx="11512">
                  <c:v>-0.12449200000000001</c:v>
                </c:pt>
                <c:pt idx="11513">
                  <c:v>-0.126028</c:v>
                </c:pt>
                <c:pt idx="11514">
                  <c:v>-0.126663</c:v>
                </c:pt>
                <c:pt idx="11515">
                  <c:v>-0.12820899999999999</c:v>
                </c:pt>
                <c:pt idx="11516">
                  <c:v>-0.12906000000000001</c:v>
                </c:pt>
                <c:pt idx="11517">
                  <c:v>-0.13017699999999999</c:v>
                </c:pt>
                <c:pt idx="11518">
                  <c:v>-0.13151499999999999</c:v>
                </c:pt>
                <c:pt idx="11519">
                  <c:v>-0.132213</c:v>
                </c:pt>
                <c:pt idx="11520">
                  <c:v>-0.13378599999999999</c:v>
                </c:pt>
                <c:pt idx="11521">
                  <c:v>-0.134459</c:v>
                </c:pt>
                <c:pt idx="11522">
                  <c:v>-0.13580900000000001</c:v>
                </c:pt>
                <c:pt idx="11523">
                  <c:v>-0.13688800000000001</c:v>
                </c:pt>
                <c:pt idx="11524">
                  <c:v>-0.13786599999999999</c:v>
                </c:pt>
                <c:pt idx="11525">
                  <c:v>-0.13891100000000001</c:v>
                </c:pt>
                <c:pt idx="11526">
                  <c:v>-0.13938999999999999</c:v>
                </c:pt>
                <c:pt idx="11527">
                  <c:v>-0.14083499999999999</c:v>
                </c:pt>
                <c:pt idx="11528">
                  <c:v>-0.141398</c:v>
                </c:pt>
                <c:pt idx="11529">
                  <c:v>-0.142484</c:v>
                </c:pt>
                <c:pt idx="11530">
                  <c:v>-0.14354600000000001</c:v>
                </c:pt>
                <c:pt idx="11531">
                  <c:v>-0.14413599999999999</c:v>
                </c:pt>
                <c:pt idx="11532">
                  <c:v>-0.14550399999999999</c:v>
                </c:pt>
                <c:pt idx="11533">
                  <c:v>-0.146038</c:v>
                </c:pt>
                <c:pt idx="11534">
                  <c:v>-0.14719399999999999</c:v>
                </c:pt>
                <c:pt idx="11535">
                  <c:v>-0.14810899999999999</c:v>
                </c:pt>
                <c:pt idx="11536">
                  <c:v>-0.14881</c:v>
                </c:pt>
                <c:pt idx="11537">
                  <c:v>-0.150063</c:v>
                </c:pt>
                <c:pt idx="11538">
                  <c:v>-0.15060499999999999</c:v>
                </c:pt>
                <c:pt idx="11539">
                  <c:v>-0.151778</c:v>
                </c:pt>
                <c:pt idx="11540">
                  <c:v>-0.15257799999999999</c:v>
                </c:pt>
                <c:pt idx="11541">
                  <c:v>-0.15338599999999999</c:v>
                </c:pt>
                <c:pt idx="11542">
                  <c:v>-0.15451200000000001</c:v>
                </c:pt>
                <c:pt idx="11543">
                  <c:v>-0.155115</c:v>
                </c:pt>
                <c:pt idx="11544">
                  <c:v>-0.15626100000000001</c:v>
                </c:pt>
                <c:pt idx="11545">
                  <c:v>-0.15699399999999999</c:v>
                </c:pt>
                <c:pt idx="11546">
                  <c:v>-0.15787799999999999</c:v>
                </c:pt>
                <c:pt idx="11547">
                  <c:v>-0.15886800000000001</c:v>
                </c:pt>
                <c:pt idx="11548">
                  <c:v>-0.15954399999999999</c:v>
                </c:pt>
                <c:pt idx="11549">
                  <c:v>-0.160607</c:v>
                </c:pt>
                <c:pt idx="11550">
                  <c:v>-0.161328</c:v>
                </c:pt>
                <c:pt idx="11551">
                  <c:v>-0.16223899999999999</c:v>
                </c:pt>
                <c:pt idx="11552">
                  <c:v>-0.163136</c:v>
                </c:pt>
                <c:pt idx="11553">
                  <c:v>-0.16389400000000001</c:v>
                </c:pt>
                <c:pt idx="11554">
                  <c:v>-0.16486500000000001</c:v>
                </c:pt>
                <c:pt idx="11555">
                  <c:v>-0.16562099999999999</c:v>
                </c:pt>
                <c:pt idx="11556">
                  <c:v>-0.16649</c:v>
                </c:pt>
                <c:pt idx="11557">
                  <c:v>-0.16730100000000001</c:v>
                </c:pt>
                <c:pt idx="11558">
                  <c:v>-0.16808400000000001</c:v>
                </c:pt>
                <c:pt idx="11559">
                  <c:v>-0.169044</c:v>
                </c:pt>
                <c:pt idx="11560">
                  <c:v>-0.16989699999999999</c:v>
                </c:pt>
                <c:pt idx="11561">
                  <c:v>-0.170539</c:v>
                </c:pt>
                <c:pt idx="11562">
                  <c:v>-0.17088900000000001</c:v>
                </c:pt>
                <c:pt idx="11563">
                  <c:v>-0.17127700000000001</c:v>
                </c:pt>
                <c:pt idx="11564">
                  <c:v>-0.17218600000000001</c:v>
                </c:pt>
                <c:pt idx="11565">
                  <c:v>-0.173429</c:v>
                </c:pt>
                <c:pt idx="11566">
                  <c:v>-0.17466599999999999</c:v>
                </c:pt>
                <c:pt idx="11567">
                  <c:v>-0.17584</c:v>
                </c:pt>
                <c:pt idx="11568">
                  <c:v>-0.17690600000000001</c:v>
                </c:pt>
                <c:pt idx="11569">
                  <c:v>-0.178039</c:v>
                </c:pt>
                <c:pt idx="11570">
                  <c:v>-0.17920900000000001</c:v>
                </c:pt>
                <c:pt idx="11571">
                  <c:v>-0.180307</c:v>
                </c:pt>
                <c:pt idx="11572">
                  <c:v>-0.181482</c:v>
                </c:pt>
                <c:pt idx="11573">
                  <c:v>-0.18257799999999999</c:v>
                </c:pt>
                <c:pt idx="11574">
                  <c:v>-0.183694</c:v>
                </c:pt>
                <c:pt idx="11575">
                  <c:v>-0.18485599999999999</c:v>
                </c:pt>
                <c:pt idx="11576">
                  <c:v>-0.18589600000000001</c:v>
                </c:pt>
                <c:pt idx="11577">
                  <c:v>-0.187059</c:v>
                </c:pt>
                <c:pt idx="11578">
                  <c:v>-0.18812100000000001</c:v>
                </c:pt>
                <c:pt idx="11579">
                  <c:v>-0.18920600000000001</c:v>
                </c:pt>
                <c:pt idx="11580">
                  <c:v>-0.190361</c:v>
                </c:pt>
                <c:pt idx="11581">
                  <c:v>-0.191353</c:v>
                </c:pt>
                <c:pt idx="11582">
                  <c:v>-0.19253200000000001</c:v>
                </c:pt>
                <c:pt idx="11583">
                  <c:v>-0.19355</c:v>
                </c:pt>
                <c:pt idx="11584">
                  <c:v>-0.194634</c:v>
                </c:pt>
                <c:pt idx="11585">
                  <c:v>-0.19576399999999999</c:v>
                </c:pt>
                <c:pt idx="11586">
                  <c:v>-0.196715</c:v>
                </c:pt>
                <c:pt idx="11587">
                  <c:v>-0.19789100000000001</c:v>
                </c:pt>
                <c:pt idx="11588">
                  <c:v>-0.198847</c:v>
                </c:pt>
                <c:pt idx="11589">
                  <c:v>-0.19993900000000001</c:v>
                </c:pt>
                <c:pt idx="11590">
                  <c:v>-0.201014</c:v>
                </c:pt>
                <c:pt idx="11591">
                  <c:v>-0.201958</c:v>
                </c:pt>
                <c:pt idx="11592">
                  <c:v>-0.20311499999999999</c:v>
                </c:pt>
                <c:pt idx="11593">
                  <c:v>-0.204037</c:v>
                </c:pt>
                <c:pt idx="11594">
                  <c:v>-0.20513600000000001</c:v>
                </c:pt>
                <c:pt idx="11595">
                  <c:v>-0.206155</c:v>
                </c:pt>
                <c:pt idx="11596">
                  <c:v>-0.20710200000000001</c:v>
                </c:pt>
                <c:pt idx="11597">
                  <c:v>-0.20820900000000001</c:v>
                </c:pt>
                <c:pt idx="11598">
                  <c:v>-0.20910599999999999</c:v>
                </c:pt>
                <c:pt idx="11599">
                  <c:v>-0.210179</c:v>
                </c:pt>
                <c:pt idx="11600">
                  <c:v>-0.21115300000000001</c:v>
                </c:pt>
                <c:pt idx="11601">
                  <c:v>-0.21209900000000001</c:v>
                </c:pt>
                <c:pt idx="11602">
                  <c:v>-0.213168</c:v>
                </c:pt>
                <c:pt idx="11603">
                  <c:v>-0.214064</c:v>
                </c:pt>
                <c:pt idx="11604">
                  <c:v>-0.215112</c:v>
                </c:pt>
                <c:pt idx="11605">
                  <c:v>-0.216058</c:v>
                </c:pt>
                <c:pt idx="11606">
                  <c:v>-0.21698300000000001</c:v>
                </c:pt>
                <c:pt idx="11607">
                  <c:v>-0.21800900000000001</c:v>
                </c:pt>
                <c:pt idx="11608">
                  <c:v>-0.21887400000000001</c:v>
                </c:pt>
                <c:pt idx="11609">
                  <c:v>-0.219885</c:v>
                </c:pt>
                <c:pt idx="11610">
                  <c:v>-0.2208</c:v>
                </c:pt>
                <c:pt idx="11611">
                  <c:v>-0.22171099999999999</c:v>
                </c:pt>
                <c:pt idx="11612">
                  <c:v>-0.222714</c:v>
                </c:pt>
                <c:pt idx="11613">
                  <c:v>-0.22356699999999999</c:v>
                </c:pt>
                <c:pt idx="11614">
                  <c:v>-0.22456000000000001</c:v>
                </c:pt>
                <c:pt idx="11615">
                  <c:v>-0.22544</c:v>
                </c:pt>
                <c:pt idx="11616">
                  <c:v>-0.226331</c:v>
                </c:pt>
                <c:pt idx="11617">
                  <c:v>-0.22728100000000001</c:v>
                </c:pt>
                <c:pt idx="11618">
                  <c:v>-0.228102</c:v>
                </c:pt>
                <c:pt idx="11619">
                  <c:v>-0.22905900000000001</c:v>
                </c:pt>
                <c:pt idx="11620">
                  <c:v>-0.229906</c:v>
                </c:pt>
                <c:pt idx="11621">
                  <c:v>-0.23079</c:v>
                </c:pt>
                <c:pt idx="11622">
                  <c:v>-0.231706</c:v>
                </c:pt>
                <c:pt idx="11623">
                  <c:v>-0.23252500000000001</c:v>
                </c:pt>
                <c:pt idx="11624">
                  <c:v>-0.23344599999999999</c:v>
                </c:pt>
                <c:pt idx="11625">
                  <c:v>-0.23427100000000001</c:v>
                </c:pt>
                <c:pt idx="11626">
                  <c:v>-0.23513000000000001</c:v>
                </c:pt>
                <c:pt idx="11627">
                  <c:v>-0.23599999999999999</c:v>
                </c:pt>
                <c:pt idx="11628">
                  <c:v>-0.23677899999999999</c:v>
                </c:pt>
                <c:pt idx="11629">
                  <c:v>-0.23762</c:v>
                </c:pt>
                <c:pt idx="11630">
                  <c:v>-0.238425</c:v>
                </c:pt>
                <c:pt idx="11631">
                  <c:v>-0.23935600000000001</c:v>
                </c:pt>
                <c:pt idx="11632">
                  <c:v>-0.240282</c:v>
                </c:pt>
                <c:pt idx="11633">
                  <c:v>-0.24082300000000001</c:v>
                </c:pt>
                <c:pt idx="11634">
                  <c:v>-0.241067</c:v>
                </c:pt>
                <c:pt idx="11635">
                  <c:v>-0.241341</c:v>
                </c:pt>
                <c:pt idx="11636">
                  <c:v>-0.242231</c:v>
                </c:pt>
                <c:pt idx="11637">
                  <c:v>-0.24358199999999999</c:v>
                </c:pt>
                <c:pt idx="11638">
                  <c:v>-0.24490200000000001</c:v>
                </c:pt>
                <c:pt idx="11639">
                  <c:v>-0.24616499999999999</c:v>
                </c:pt>
                <c:pt idx="11640">
                  <c:v>-0.24729400000000001</c:v>
                </c:pt>
                <c:pt idx="11641">
                  <c:v>-0.248497</c:v>
                </c:pt>
                <c:pt idx="11642">
                  <c:v>-0.249722</c:v>
                </c:pt>
                <c:pt idx="11643">
                  <c:v>-0.25089800000000001</c:v>
                </c:pt>
                <c:pt idx="11644">
                  <c:v>-0.25212899999999999</c:v>
                </c:pt>
                <c:pt idx="11645">
                  <c:v>-0.25328000000000001</c:v>
                </c:pt>
                <c:pt idx="11646">
                  <c:v>-0.254467</c:v>
                </c:pt>
                <c:pt idx="11647">
                  <c:v>-0.25563999999999998</c:v>
                </c:pt>
                <c:pt idx="11648">
                  <c:v>-0.25678600000000001</c:v>
                </c:pt>
                <c:pt idx="11649">
                  <c:v>-0.25797700000000001</c:v>
                </c:pt>
                <c:pt idx="11650">
                  <c:v>-0.25911099999999998</c:v>
                </c:pt>
                <c:pt idx="11651">
                  <c:v>-0.260268</c:v>
                </c:pt>
                <c:pt idx="11652">
                  <c:v>-0.26139299999999999</c:v>
                </c:pt>
                <c:pt idx="11653">
                  <c:v>-0.26247799999999999</c:v>
                </c:pt>
                <c:pt idx="11654">
                  <c:v>-0.26363199999999998</c:v>
                </c:pt>
                <c:pt idx="11655">
                  <c:v>-0.26483800000000002</c:v>
                </c:pt>
                <c:pt idx="11656">
                  <c:v>-0.266042</c:v>
                </c:pt>
                <c:pt idx="11657">
                  <c:v>-0.26691599999999999</c:v>
                </c:pt>
                <c:pt idx="11658">
                  <c:v>-0.267403</c:v>
                </c:pt>
                <c:pt idx="11659">
                  <c:v>-0.26801399999999997</c:v>
                </c:pt>
                <c:pt idx="11660">
                  <c:v>-0.26917799999999997</c:v>
                </c:pt>
                <c:pt idx="11661">
                  <c:v>-0.27081100000000002</c:v>
                </c:pt>
                <c:pt idx="11662">
                  <c:v>-0.27245599999999998</c:v>
                </c:pt>
                <c:pt idx="11663">
                  <c:v>-0.27396900000000002</c:v>
                </c:pt>
                <c:pt idx="11664">
                  <c:v>-0.27543000000000001</c:v>
                </c:pt>
                <c:pt idx="11665">
                  <c:v>-0.27690300000000001</c:v>
                </c:pt>
                <c:pt idx="11666">
                  <c:v>-0.278418</c:v>
                </c:pt>
                <c:pt idx="11667">
                  <c:v>-0.27989900000000001</c:v>
                </c:pt>
                <c:pt idx="11668">
                  <c:v>-0.281385</c:v>
                </c:pt>
                <c:pt idx="11669">
                  <c:v>-0.28284700000000002</c:v>
                </c:pt>
                <c:pt idx="11670">
                  <c:v>-0.28430299999999997</c:v>
                </c:pt>
                <c:pt idx="11671">
                  <c:v>-0.28576400000000002</c:v>
                </c:pt>
                <c:pt idx="11672">
                  <c:v>-0.28720600000000002</c:v>
                </c:pt>
                <c:pt idx="11673">
                  <c:v>-0.28866700000000001</c:v>
                </c:pt>
                <c:pt idx="11674">
                  <c:v>-0.29009699999999999</c:v>
                </c:pt>
                <c:pt idx="11675">
                  <c:v>-0.29153200000000001</c:v>
                </c:pt>
                <c:pt idx="11676">
                  <c:v>-0.29294900000000001</c:v>
                </c:pt>
                <c:pt idx="11677">
                  <c:v>-0.29435699999999998</c:v>
                </c:pt>
                <c:pt idx="11678">
                  <c:v>-0.29576599999999997</c:v>
                </c:pt>
                <c:pt idx="11679">
                  <c:v>-0.297153</c:v>
                </c:pt>
                <c:pt idx="11680">
                  <c:v>-0.29855199999999998</c:v>
                </c:pt>
                <c:pt idx="11681">
                  <c:v>-0.29992799999999997</c:v>
                </c:pt>
                <c:pt idx="11682">
                  <c:v>-0.30130899999999999</c:v>
                </c:pt>
                <c:pt idx="11683">
                  <c:v>-0.30268200000000001</c:v>
                </c:pt>
                <c:pt idx="11684">
                  <c:v>-0.30404599999999998</c:v>
                </c:pt>
                <c:pt idx="11685">
                  <c:v>-0.30541200000000002</c:v>
                </c:pt>
                <c:pt idx="11686">
                  <c:v>-0.306753</c:v>
                </c:pt>
                <c:pt idx="11687">
                  <c:v>-0.308091</c:v>
                </c:pt>
                <c:pt idx="11688">
                  <c:v>-0.309417</c:v>
                </c:pt>
                <c:pt idx="11689">
                  <c:v>-0.31074099999999999</c:v>
                </c:pt>
                <c:pt idx="11690">
                  <c:v>-0.31206299999999998</c:v>
                </c:pt>
                <c:pt idx="11691">
                  <c:v>-0.31336999999999998</c:v>
                </c:pt>
                <c:pt idx="11692">
                  <c:v>-0.31467099999999998</c:v>
                </c:pt>
                <c:pt idx="11693">
                  <c:v>-0.315967</c:v>
                </c:pt>
                <c:pt idx="11694">
                  <c:v>-0.31725700000000001</c:v>
                </c:pt>
                <c:pt idx="11695">
                  <c:v>-0.31854300000000002</c:v>
                </c:pt>
                <c:pt idx="11696">
                  <c:v>-0.31981100000000001</c:v>
                </c:pt>
                <c:pt idx="11697">
                  <c:v>-0.32106800000000002</c:v>
                </c:pt>
                <c:pt idx="11698">
                  <c:v>-0.322328</c:v>
                </c:pt>
                <c:pt idx="11699">
                  <c:v>-0.32357599999999997</c:v>
                </c:pt>
                <c:pt idx="11700">
                  <c:v>-0.324826</c:v>
                </c:pt>
                <c:pt idx="11701">
                  <c:v>-0.32605099999999998</c:v>
                </c:pt>
                <c:pt idx="11702">
                  <c:v>-0.32727000000000001</c:v>
                </c:pt>
                <c:pt idx="11703">
                  <c:v>-0.32849099999999998</c:v>
                </c:pt>
                <c:pt idx="11704">
                  <c:v>-0.32969900000000002</c:v>
                </c:pt>
                <c:pt idx="11705">
                  <c:v>-0.33090799999999998</c:v>
                </c:pt>
                <c:pt idx="11706">
                  <c:v>-0.33209300000000003</c:v>
                </c:pt>
                <c:pt idx="11707">
                  <c:v>-0.33327699999999999</c:v>
                </c:pt>
                <c:pt idx="11708">
                  <c:v>-0.33446100000000001</c:v>
                </c:pt>
                <c:pt idx="11709">
                  <c:v>-0.33563599999999999</c:v>
                </c:pt>
                <c:pt idx="11710">
                  <c:v>-0.33680100000000002</c:v>
                </c:pt>
                <c:pt idx="11711">
                  <c:v>-0.33794400000000002</c:v>
                </c:pt>
                <c:pt idx="11712">
                  <c:v>-0.33907900000000002</c:v>
                </c:pt>
                <c:pt idx="11713">
                  <c:v>-0.34022000000000002</c:v>
                </c:pt>
                <c:pt idx="11714">
                  <c:v>-0.34134900000000001</c:v>
                </c:pt>
                <c:pt idx="11715">
                  <c:v>-0.342472</c:v>
                </c:pt>
                <c:pt idx="11716">
                  <c:v>-0.343582</c:v>
                </c:pt>
                <c:pt idx="11717">
                  <c:v>-0.34468199999999999</c:v>
                </c:pt>
                <c:pt idx="11718">
                  <c:v>-0.34579300000000002</c:v>
                </c:pt>
                <c:pt idx="11719">
                  <c:v>-0.34687800000000002</c:v>
                </c:pt>
                <c:pt idx="11720">
                  <c:v>-0.34795900000000002</c:v>
                </c:pt>
                <c:pt idx="11721">
                  <c:v>-0.34902</c:v>
                </c:pt>
                <c:pt idx="11722">
                  <c:v>-0.35007199999999999</c:v>
                </c:pt>
                <c:pt idx="11723">
                  <c:v>-0.351136</c:v>
                </c:pt>
                <c:pt idx="11724">
                  <c:v>-0.35217199999999999</c:v>
                </c:pt>
                <c:pt idx="11725">
                  <c:v>-0.35321999999999998</c:v>
                </c:pt>
                <c:pt idx="11726">
                  <c:v>-0.354242</c:v>
                </c:pt>
                <c:pt idx="11727">
                  <c:v>-0.35526400000000002</c:v>
                </c:pt>
                <c:pt idx="11728">
                  <c:v>-0.35628599999999999</c:v>
                </c:pt>
                <c:pt idx="11729">
                  <c:v>-0.35727799999999998</c:v>
                </c:pt>
                <c:pt idx="11730">
                  <c:v>-0.35828300000000002</c:v>
                </c:pt>
                <c:pt idx="11731">
                  <c:v>-0.35925200000000002</c:v>
                </c:pt>
                <c:pt idx="11732">
                  <c:v>-0.36023100000000002</c:v>
                </c:pt>
                <c:pt idx="11733">
                  <c:v>-0.36119899999999999</c:v>
                </c:pt>
                <c:pt idx="11734">
                  <c:v>-0.36215000000000003</c:v>
                </c:pt>
                <c:pt idx="11735">
                  <c:v>-0.36311399999999999</c:v>
                </c:pt>
                <c:pt idx="11736">
                  <c:v>-0.36404399999999998</c:v>
                </c:pt>
                <c:pt idx="11737">
                  <c:v>-0.364985</c:v>
                </c:pt>
                <c:pt idx="11738">
                  <c:v>-0.36590499999999998</c:v>
                </c:pt>
                <c:pt idx="11739">
                  <c:v>-0.36681599999999998</c:v>
                </c:pt>
                <c:pt idx="11740">
                  <c:v>-0.36773</c:v>
                </c:pt>
                <c:pt idx="11741">
                  <c:v>-0.368614</c:v>
                </c:pt>
                <c:pt idx="11742">
                  <c:v>-0.36950699999999997</c:v>
                </c:pt>
                <c:pt idx="11743">
                  <c:v>-0.37037900000000001</c:v>
                </c:pt>
                <c:pt idx="11744">
                  <c:v>-0.371253</c:v>
                </c:pt>
                <c:pt idx="11745">
                  <c:v>-0.37212800000000001</c:v>
                </c:pt>
                <c:pt idx="11746">
                  <c:v>-0.372971</c:v>
                </c:pt>
                <c:pt idx="11747">
                  <c:v>-0.37381700000000001</c:v>
                </c:pt>
                <c:pt idx="11748">
                  <c:v>-0.37463800000000003</c:v>
                </c:pt>
                <c:pt idx="11749">
                  <c:v>-0.37546499999999999</c:v>
                </c:pt>
                <c:pt idx="11750">
                  <c:v>-0.37628699999999998</c:v>
                </c:pt>
                <c:pt idx="11751">
                  <c:v>-0.37708199999999997</c:v>
                </c:pt>
                <c:pt idx="11752">
                  <c:v>-0.377882</c:v>
                </c:pt>
                <c:pt idx="11753">
                  <c:v>-0.37865900000000002</c:v>
                </c:pt>
                <c:pt idx="11754">
                  <c:v>-0.37944800000000001</c:v>
                </c:pt>
                <c:pt idx="11755">
                  <c:v>-0.38022299999999998</c:v>
                </c:pt>
                <c:pt idx="11756">
                  <c:v>-0.38097399999999998</c:v>
                </c:pt>
                <c:pt idx="11757">
                  <c:v>-0.38172299999999998</c:v>
                </c:pt>
                <c:pt idx="11758">
                  <c:v>-0.38245499999999999</c:v>
                </c:pt>
                <c:pt idx="11759">
                  <c:v>-0.38319900000000001</c:v>
                </c:pt>
                <c:pt idx="11760">
                  <c:v>-0.38392399999999999</c:v>
                </c:pt>
                <c:pt idx="11761">
                  <c:v>-0.38463000000000003</c:v>
                </c:pt>
                <c:pt idx="11762">
                  <c:v>-0.38533099999999998</c:v>
                </c:pt>
                <c:pt idx="11763">
                  <c:v>-0.386019</c:v>
                </c:pt>
                <c:pt idx="11764">
                  <c:v>-0.386716</c:v>
                </c:pt>
                <c:pt idx="11765">
                  <c:v>-0.38739000000000001</c:v>
                </c:pt>
                <c:pt idx="11766">
                  <c:v>-0.38805400000000001</c:v>
                </c:pt>
                <c:pt idx="11767">
                  <c:v>-0.38870900000000003</c:v>
                </c:pt>
                <c:pt idx="11768">
                  <c:v>-0.38935999999999998</c:v>
                </c:pt>
                <c:pt idx="11769">
                  <c:v>-0.39001400000000003</c:v>
                </c:pt>
                <c:pt idx="11770">
                  <c:v>-0.39063999999999999</c:v>
                </c:pt>
                <c:pt idx="11771">
                  <c:v>-0.39125300000000002</c:v>
                </c:pt>
                <c:pt idx="11772">
                  <c:v>-0.39185199999999998</c:v>
                </c:pt>
                <c:pt idx="11773">
                  <c:v>-0.39245099999999999</c:v>
                </c:pt>
                <c:pt idx="11774">
                  <c:v>-0.39304899999999998</c:v>
                </c:pt>
                <c:pt idx="11775">
                  <c:v>-0.393625</c:v>
                </c:pt>
                <c:pt idx="11776">
                  <c:v>-0.39419700000000002</c:v>
                </c:pt>
                <c:pt idx="11777">
                  <c:v>-0.39475700000000002</c:v>
                </c:pt>
                <c:pt idx="11778">
                  <c:v>-0.39531899999999998</c:v>
                </c:pt>
                <c:pt idx="11779">
                  <c:v>-0.395872</c:v>
                </c:pt>
                <c:pt idx="11780">
                  <c:v>-0.396399</c:v>
                </c:pt>
                <c:pt idx="11781">
                  <c:v>-0.39691900000000002</c:v>
                </c:pt>
                <c:pt idx="11782">
                  <c:v>-0.397424</c:v>
                </c:pt>
                <c:pt idx="11783">
                  <c:v>-0.39793099999999998</c:v>
                </c:pt>
                <c:pt idx="11784">
                  <c:v>-0.398428</c:v>
                </c:pt>
                <c:pt idx="11785">
                  <c:v>-0.39891100000000002</c:v>
                </c:pt>
                <c:pt idx="11786">
                  <c:v>-0.39938899999999999</c:v>
                </c:pt>
                <c:pt idx="11787">
                  <c:v>-0.39985500000000002</c:v>
                </c:pt>
                <c:pt idx="11788">
                  <c:v>-0.40031800000000001</c:v>
                </c:pt>
                <c:pt idx="11789">
                  <c:v>-0.40076699999999998</c:v>
                </c:pt>
                <c:pt idx="11790">
                  <c:v>-0.40120699999999998</c:v>
                </c:pt>
                <c:pt idx="11791">
                  <c:v>-0.40163399999999999</c:v>
                </c:pt>
                <c:pt idx="11792">
                  <c:v>-0.40205200000000002</c:v>
                </c:pt>
                <c:pt idx="11793">
                  <c:v>-0.40245999999999998</c:v>
                </c:pt>
                <c:pt idx="11794">
                  <c:v>-0.40285900000000002</c:v>
                </c:pt>
                <c:pt idx="11795">
                  <c:v>-0.40325299999999997</c:v>
                </c:pt>
                <c:pt idx="11796">
                  <c:v>-0.40363199999999999</c:v>
                </c:pt>
                <c:pt idx="11797">
                  <c:v>-0.404005</c:v>
                </c:pt>
                <c:pt idx="11798">
                  <c:v>-0.40436299999999997</c:v>
                </c:pt>
                <c:pt idx="11799">
                  <c:v>-0.404719</c:v>
                </c:pt>
                <c:pt idx="11800">
                  <c:v>-0.40506399999999998</c:v>
                </c:pt>
                <c:pt idx="11801">
                  <c:v>-0.40539500000000001</c:v>
                </c:pt>
                <c:pt idx="11802">
                  <c:v>-0.40571800000000002</c:v>
                </c:pt>
                <c:pt idx="11803">
                  <c:v>-0.406024</c:v>
                </c:pt>
                <c:pt idx="11804">
                  <c:v>-0.406337</c:v>
                </c:pt>
                <c:pt idx="11805">
                  <c:v>-0.406638</c:v>
                </c:pt>
                <c:pt idx="11806">
                  <c:v>-0.40692499999999998</c:v>
                </c:pt>
                <c:pt idx="11807">
                  <c:v>-0.40719899999999998</c:v>
                </c:pt>
                <c:pt idx="11808">
                  <c:v>-0.40745700000000001</c:v>
                </c:pt>
                <c:pt idx="11809">
                  <c:v>-0.40772399999999998</c:v>
                </c:pt>
                <c:pt idx="11810">
                  <c:v>-0.407974</c:v>
                </c:pt>
                <c:pt idx="11811">
                  <c:v>-0.40821299999999999</c:v>
                </c:pt>
                <c:pt idx="11812">
                  <c:v>-0.40843600000000002</c:v>
                </c:pt>
                <c:pt idx="11813">
                  <c:v>-0.40865000000000001</c:v>
                </c:pt>
                <c:pt idx="11814">
                  <c:v>-0.40887299999999999</c:v>
                </c:pt>
                <c:pt idx="11815">
                  <c:v>-0.409076</c:v>
                </c:pt>
                <c:pt idx="11816">
                  <c:v>-0.40926800000000002</c:v>
                </c:pt>
                <c:pt idx="11817">
                  <c:v>-0.40944199999999997</c:v>
                </c:pt>
                <c:pt idx="11818">
                  <c:v>-0.409613</c:v>
                </c:pt>
                <c:pt idx="11819">
                  <c:v>-0.40978799999999999</c:v>
                </c:pt>
                <c:pt idx="11820">
                  <c:v>-0.40994399999999998</c:v>
                </c:pt>
                <c:pt idx="11821">
                  <c:v>-0.41008800000000001</c:v>
                </c:pt>
                <c:pt idx="11822">
                  <c:v>-0.41021200000000002</c:v>
                </c:pt>
                <c:pt idx="11823">
                  <c:v>-0.41033700000000001</c:v>
                </c:pt>
                <c:pt idx="11824">
                  <c:v>-0.41046199999999999</c:v>
                </c:pt>
                <c:pt idx="11825">
                  <c:v>-0.41056599999999999</c:v>
                </c:pt>
                <c:pt idx="11826">
                  <c:v>-0.410665</c:v>
                </c:pt>
                <c:pt idx="11827">
                  <c:v>-0.410744</c:v>
                </c:pt>
                <c:pt idx="11828">
                  <c:v>-0.410833</c:v>
                </c:pt>
                <c:pt idx="11829">
                  <c:v>-0.41091499999999997</c:v>
                </c:pt>
                <c:pt idx="11830">
                  <c:v>-0.41097299999999998</c:v>
                </c:pt>
                <c:pt idx="11831">
                  <c:v>-0.41102300000000003</c:v>
                </c:pt>
                <c:pt idx="11832">
                  <c:v>-0.41104800000000002</c:v>
                </c:pt>
                <c:pt idx="11833">
                  <c:v>-0.41108499999999998</c:v>
                </c:pt>
                <c:pt idx="11834">
                  <c:v>-0.41110999999999998</c:v>
                </c:pt>
                <c:pt idx="11835">
                  <c:v>-0.41111999999999999</c:v>
                </c:pt>
                <c:pt idx="11836">
                  <c:v>-0.41112799999999999</c:v>
                </c:pt>
                <c:pt idx="11837">
                  <c:v>-0.41111500000000001</c:v>
                </c:pt>
                <c:pt idx="11838">
                  <c:v>-0.41111700000000001</c:v>
                </c:pt>
                <c:pt idx="11839">
                  <c:v>-0.41109600000000002</c:v>
                </c:pt>
                <c:pt idx="11840">
                  <c:v>-0.41106300000000001</c:v>
                </c:pt>
                <c:pt idx="11841">
                  <c:v>-0.41101799999999999</c:v>
                </c:pt>
                <c:pt idx="11842">
                  <c:v>-0.41095300000000001</c:v>
                </c:pt>
                <c:pt idx="11843">
                  <c:v>-0.41089900000000001</c:v>
                </c:pt>
                <c:pt idx="11844">
                  <c:v>-0.41082099999999999</c:v>
                </c:pt>
                <c:pt idx="11845">
                  <c:v>-0.41074500000000003</c:v>
                </c:pt>
                <c:pt idx="11846">
                  <c:v>-0.41065699999999999</c:v>
                </c:pt>
                <c:pt idx="11847">
                  <c:v>-0.41055700000000001</c:v>
                </c:pt>
                <c:pt idx="11848">
                  <c:v>-0.41045999999999999</c:v>
                </c:pt>
                <c:pt idx="11849">
                  <c:v>-0.41033900000000001</c:v>
                </c:pt>
                <c:pt idx="11850">
                  <c:v>-0.41022199999999998</c:v>
                </c:pt>
                <c:pt idx="11851">
                  <c:v>-0.41008299999999998</c:v>
                </c:pt>
                <c:pt idx="11852">
                  <c:v>-0.40993200000000002</c:v>
                </c:pt>
                <c:pt idx="11853">
                  <c:v>-0.409775</c:v>
                </c:pt>
                <c:pt idx="11854">
                  <c:v>-0.40960200000000002</c:v>
                </c:pt>
                <c:pt idx="11855">
                  <c:v>-0.40943800000000002</c:v>
                </c:pt>
                <c:pt idx="11856">
                  <c:v>-0.40925299999999998</c:v>
                </c:pt>
                <c:pt idx="11857">
                  <c:v>-0.40906300000000001</c:v>
                </c:pt>
                <c:pt idx="11858">
                  <c:v>-0.40886099999999997</c:v>
                </c:pt>
                <c:pt idx="11859">
                  <c:v>-0.40865000000000001</c:v>
                </c:pt>
                <c:pt idx="11860">
                  <c:v>-0.40844000000000003</c:v>
                </c:pt>
                <c:pt idx="11861">
                  <c:v>-0.40820499999999998</c:v>
                </c:pt>
                <c:pt idx="11862">
                  <c:v>-0.40796500000000002</c:v>
                </c:pt>
                <c:pt idx="11863">
                  <c:v>-0.40771000000000002</c:v>
                </c:pt>
                <c:pt idx="11864">
                  <c:v>-0.40745599999999998</c:v>
                </c:pt>
                <c:pt idx="11865">
                  <c:v>-0.40720200000000001</c:v>
                </c:pt>
                <c:pt idx="11866">
                  <c:v>-0.40692400000000001</c:v>
                </c:pt>
                <c:pt idx="11867">
                  <c:v>-0.40664</c:v>
                </c:pt>
                <c:pt idx="11868">
                  <c:v>-0.40633799999999998</c:v>
                </c:pt>
                <c:pt idx="11869">
                  <c:v>-0.40604099999999999</c:v>
                </c:pt>
                <c:pt idx="11870">
                  <c:v>-0.40573599999999999</c:v>
                </c:pt>
                <c:pt idx="11871">
                  <c:v>-0.40540900000000002</c:v>
                </c:pt>
                <c:pt idx="11872">
                  <c:v>-0.40507500000000002</c:v>
                </c:pt>
                <c:pt idx="11873">
                  <c:v>-0.40472900000000001</c:v>
                </c:pt>
                <c:pt idx="11874">
                  <c:v>-0.404391</c:v>
                </c:pt>
                <c:pt idx="11875">
                  <c:v>-0.40404099999999998</c:v>
                </c:pt>
                <c:pt idx="11876">
                  <c:v>-0.40366999999999997</c:v>
                </c:pt>
                <c:pt idx="11877">
                  <c:v>-0.40328999999999998</c:v>
                </c:pt>
                <c:pt idx="11878">
                  <c:v>-0.40289999999999998</c:v>
                </c:pt>
                <c:pt idx="11879">
                  <c:v>-0.40251700000000001</c:v>
                </c:pt>
                <c:pt idx="11880">
                  <c:v>-0.402119</c:v>
                </c:pt>
                <c:pt idx="11881">
                  <c:v>-0.401702</c:v>
                </c:pt>
                <c:pt idx="11882">
                  <c:v>-0.40127400000000002</c:v>
                </c:pt>
                <c:pt idx="11883">
                  <c:v>-0.400841</c:v>
                </c:pt>
                <c:pt idx="11884">
                  <c:v>-0.40041100000000002</c:v>
                </c:pt>
                <c:pt idx="11885">
                  <c:v>-0.39996399999999999</c:v>
                </c:pt>
                <c:pt idx="11886">
                  <c:v>-0.39950600000000003</c:v>
                </c:pt>
                <c:pt idx="11887">
                  <c:v>-0.399038</c:v>
                </c:pt>
                <c:pt idx="11888">
                  <c:v>-0.39857199999999998</c:v>
                </c:pt>
                <c:pt idx="11889">
                  <c:v>-0.39810299999999998</c:v>
                </c:pt>
                <c:pt idx="11890">
                  <c:v>-0.39761200000000002</c:v>
                </c:pt>
                <c:pt idx="11891">
                  <c:v>-0.39710800000000002</c:v>
                </c:pt>
                <c:pt idx="11892">
                  <c:v>-0.396588</c:v>
                </c:pt>
                <c:pt idx="11893">
                  <c:v>-0.39607100000000001</c:v>
                </c:pt>
                <c:pt idx="11894">
                  <c:v>-0.39554699999999998</c:v>
                </c:pt>
                <c:pt idx="11895">
                  <c:v>-0.39500999999999997</c:v>
                </c:pt>
                <c:pt idx="11896">
                  <c:v>-0.39446799999999999</c:v>
                </c:pt>
                <c:pt idx="11897">
                  <c:v>-0.39391500000000002</c:v>
                </c:pt>
                <c:pt idx="11898">
                  <c:v>-0.393368</c:v>
                </c:pt>
                <c:pt idx="11899">
                  <c:v>-0.39280599999999999</c:v>
                </c:pt>
                <c:pt idx="11900">
                  <c:v>-0.39222899999999999</c:v>
                </c:pt>
                <c:pt idx="11901">
                  <c:v>-0.39163900000000001</c:v>
                </c:pt>
                <c:pt idx="11902">
                  <c:v>-0.39103599999999999</c:v>
                </c:pt>
                <c:pt idx="11903">
                  <c:v>-0.39043299999999997</c:v>
                </c:pt>
                <c:pt idx="11904">
                  <c:v>-0.389816</c:v>
                </c:pt>
                <c:pt idx="11905">
                  <c:v>-0.38919999999999999</c:v>
                </c:pt>
                <c:pt idx="11906">
                  <c:v>-0.388573</c:v>
                </c:pt>
                <c:pt idx="11907">
                  <c:v>-0.38794000000000001</c:v>
                </c:pt>
                <c:pt idx="11908">
                  <c:v>-0.38730300000000001</c:v>
                </c:pt>
                <c:pt idx="11909">
                  <c:v>-0.386652</c:v>
                </c:pt>
                <c:pt idx="11910">
                  <c:v>-0.38600000000000001</c:v>
                </c:pt>
                <c:pt idx="11911">
                  <c:v>-0.385328</c:v>
                </c:pt>
                <c:pt idx="11912">
                  <c:v>-0.38464799999999999</c:v>
                </c:pt>
                <c:pt idx="11913">
                  <c:v>-0.38395600000000002</c:v>
                </c:pt>
                <c:pt idx="11914">
                  <c:v>-0.38325900000000002</c:v>
                </c:pt>
                <c:pt idx="11915">
                  <c:v>-0.38256699999999999</c:v>
                </c:pt>
                <c:pt idx="11916">
                  <c:v>-0.38185799999999998</c:v>
                </c:pt>
                <c:pt idx="11917">
                  <c:v>-0.38114799999999999</c:v>
                </c:pt>
                <c:pt idx="11918">
                  <c:v>-0.38042100000000001</c:v>
                </c:pt>
                <c:pt idx="11919">
                  <c:v>-0.379693</c:v>
                </c:pt>
                <c:pt idx="11920">
                  <c:v>-0.37896099999999999</c:v>
                </c:pt>
                <c:pt idx="11921">
                  <c:v>-0.37820900000000002</c:v>
                </c:pt>
                <c:pt idx="11922">
                  <c:v>-0.37745200000000001</c:v>
                </c:pt>
                <c:pt idx="11923">
                  <c:v>-0.37667699999999998</c:v>
                </c:pt>
                <c:pt idx="11924">
                  <c:v>-0.375913</c:v>
                </c:pt>
                <c:pt idx="11925">
                  <c:v>-0.375143</c:v>
                </c:pt>
                <c:pt idx="11926">
                  <c:v>-0.374357</c:v>
                </c:pt>
                <c:pt idx="11927">
                  <c:v>-0.37356699999999998</c:v>
                </c:pt>
                <c:pt idx="11928">
                  <c:v>-0.37275900000000001</c:v>
                </c:pt>
                <c:pt idx="11929">
                  <c:v>-0.37196099999999999</c:v>
                </c:pt>
                <c:pt idx="11930">
                  <c:v>-0.37114999999999998</c:v>
                </c:pt>
                <c:pt idx="11931">
                  <c:v>-0.37032300000000001</c:v>
                </c:pt>
                <c:pt idx="11932">
                  <c:v>-0.36948900000000001</c:v>
                </c:pt>
                <c:pt idx="11933">
                  <c:v>-0.368643</c:v>
                </c:pt>
                <c:pt idx="11934">
                  <c:v>-0.36781000000000003</c:v>
                </c:pt>
                <c:pt idx="11935">
                  <c:v>-0.36696200000000001</c:v>
                </c:pt>
                <c:pt idx="11936">
                  <c:v>-0.36610199999999998</c:v>
                </c:pt>
                <c:pt idx="11937">
                  <c:v>-0.36523299999999997</c:v>
                </c:pt>
                <c:pt idx="11938">
                  <c:v>-0.36435499999999998</c:v>
                </c:pt>
                <c:pt idx="11939">
                  <c:v>-0.36348799999999998</c:v>
                </c:pt>
                <c:pt idx="11940">
                  <c:v>-0.36260100000000001</c:v>
                </c:pt>
                <c:pt idx="11941">
                  <c:v>-0.361705</c:v>
                </c:pt>
                <c:pt idx="11942">
                  <c:v>-0.36079600000000001</c:v>
                </c:pt>
                <c:pt idx="11943">
                  <c:v>-0.35988300000000001</c:v>
                </c:pt>
                <c:pt idx="11944">
                  <c:v>-0.35897699999999999</c:v>
                </c:pt>
                <c:pt idx="11945">
                  <c:v>-0.35805199999999998</c:v>
                </c:pt>
                <c:pt idx="11946">
                  <c:v>-0.35712500000000003</c:v>
                </c:pt>
                <c:pt idx="11947">
                  <c:v>-0.356184</c:v>
                </c:pt>
                <c:pt idx="11948">
                  <c:v>-0.35524699999999998</c:v>
                </c:pt>
                <c:pt idx="11949">
                  <c:v>-0.35430899999999999</c:v>
                </c:pt>
                <c:pt idx="11950">
                  <c:v>-0.35335</c:v>
                </c:pt>
                <c:pt idx="11951">
                  <c:v>-0.35238799999999998</c:v>
                </c:pt>
                <c:pt idx="11952">
                  <c:v>-0.351408</c:v>
                </c:pt>
                <c:pt idx="11953">
                  <c:v>-0.35043400000000002</c:v>
                </c:pt>
                <c:pt idx="11954">
                  <c:v>-0.34945300000000001</c:v>
                </c:pt>
                <c:pt idx="11955">
                  <c:v>-0.34846100000000002</c:v>
                </c:pt>
                <c:pt idx="11956">
                  <c:v>-0.34746899999999997</c:v>
                </c:pt>
                <c:pt idx="11957">
                  <c:v>-0.34646300000000002</c:v>
                </c:pt>
                <c:pt idx="11958">
                  <c:v>-0.345466</c:v>
                </c:pt>
                <c:pt idx="11959">
                  <c:v>-0.34445500000000001</c:v>
                </c:pt>
                <c:pt idx="11960">
                  <c:v>-0.34343400000000002</c:v>
                </c:pt>
                <c:pt idx="11961">
                  <c:v>-0.34240599999999999</c:v>
                </c:pt>
                <c:pt idx="11962">
                  <c:v>-0.34136300000000003</c:v>
                </c:pt>
                <c:pt idx="11963">
                  <c:v>-0.34032499999999999</c:v>
                </c:pt>
                <c:pt idx="11964">
                  <c:v>-0.33927400000000002</c:v>
                </c:pt>
                <c:pt idx="11965">
                  <c:v>-0.338227</c:v>
                </c:pt>
                <c:pt idx="11966">
                  <c:v>-0.337171</c:v>
                </c:pt>
                <c:pt idx="11967">
                  <c:v>-0.33608399999999999</c:v>
                </c:pt>
                <c:pt idx="11968">
                  <c:v>-0.335003</c:v>
                </c:pt>
                <c:pt idx="11969">
                  <c:v>-0.33393400000000001</c:v>
                </c:pt>
                <c:pt idx="11970">
                  <c:v>-0.33283600000000002</c:v>
                </c:pt>
                <c:pt idx="11971">
                  <c:v>-0.33174599999999999</c:v>
                </c:pt>
                <c:pt idx="11972">
                  <c:v>-0.33064300000000002</c:v>
                </c:pt>
                <c:pt idx="11973">
                  <c:v>-0.32951399999999997</c:v>
                </c:pt>
                <c:pt idx="11974">
                  <c:v>-0.32841500000000001</c:v>
                </c:pt>
                <c:pt idx="11975">
                  <c:v>-0.32727899999999999</c:v>
                </c:pt>
                <c:pt idx="11976">
                  <c:v>-0.32616499999999998</c:v>
                </c:pt>
                <c:pt idx="11977">
                  <c:v>-0.32503300000000002</c:v>
                </c:pt>
                <c:pt idx="11978">
                  <c:v>-0.32388299999999998</c:v>
                </c:pt>
                <c:pt idx="11979">
                  <c:v>-0.32275900000000002</c:v>
                </c:pt>
                <c:pt idx="11980">
                  <c:v>-0.32159300000000002</c:v>
                </c:pt>
                <c:pt idx="11981">
                  <c:v>-0.32045400000000002</c:v>
                </c:pt>
                <c:pt idx="11982">
                  <c:v>-0.31928200000000001</c:v>
                </c:pt>
                <c:pt idx="11983">
                  <c:v>-0.31811299999999998</c:v>
                </c:pt>
                <c:pt idx="11984">
                  <c:v>-0.31695099999999998</c:v>
                </c:pt>
                <c:pt idx="11985">
                  <c:v>-0.31577</c:v>
                </c:pt>
                <c:pt idx="11986">
                  <c:v>-0.31459799999999999</c:v>
                </c:pt>
                <c:pt idx="11987">
                  <c:v>-0.31340099999999999</c:v>
                </c:pt>
                <c:pt idx="11988">
                  <c:v>-0.31220799999999999</c:v>
                </c:pt>
                <c:pt idx="11989">
                  <c:v>-0.31101000000000001</c:v>
                </c:pt>
                <c:pt idx="11990">
                  <c:v>-0.30981199999999998</c:v>
                </c:pt>
                <c:pt idx="11991">
                  <c:v>-0.30860100000000001</c:v>
                </c:pt>
                <c:pt idx="11992">
                  <c:v>-0.30739</c:v>
                </c:pt>
                <c:pt idx="11993">
                  <c:v>-0.30616900000000002</c:v>
                </c:pt>
                <c:pt idx="11994">
                  <c:v>-0.30495299999999997</c:v>
                </c:pt>
                <c:pt idx="11995">
                  <c:v>-0.303734</c:v>
                </c:pt>
                <c:pt idx="11996">
                  <c:v>-0.30248799999999998</c:v>
                </c:pt>
                <c:pt idx="11997">
                  <c:v>-0.30125400000000002</c:v>
                </c:pt>
                <c:pt idx="11998">
                  <c:v>-0.29999399999999998</c:v>
                </c:pt>
                <c:pt idx="11999">
                  <c:v>-0.29875699999999999</c:v>
                </c:pt>
                <c:pt idx="12000">
                  <c:v>-0.29750300000000002</c:v>
                </c:pt>
                <c:pt idx="12001">
                  <c:v>-0.29624200000000001</c:v>
                </c:pt>
                <c:pt idx="12002">
                  <c:v>-0.29498999999999997</c:v>
                </c:pt>
                <c:pt idx="12003">
                  <c:v>-0.293715</c:v>
                </c:pt>
                <c:pt idx="12004">
                  <c:v>-0.29246</c:v>
                </c:pt>
                <c:pt idx="12005">
                  <c:v>-0.291159</c:v>
                </c:pt>
                <c:pt idx="12006">
                  <c:v>-0.28986099999999998</c:v>
                </c:pt>
                <c:pt idx="12007">
                  <c:v>-0.28858200000000001</c:v>
                </c:pt>
                <c:pt idx="12008">
                  <c:v>-0.28726400000000002</c:v>
                </c:pt>
                <c:pt idx="12009">
                  <c:v>-0.28597600000000001</c:v>
                </c:pt>
                <c:pt idx="12010">
                  <c:v>-0.28468199999999999</c:v>
                </c:pt>
                <c:pt idx="12011">
                  <c:v>-0.28337899999999999</c:v>
                </c:pt>
                <c:pt idx="12012">
                  <c:v>-0.28210800000000003</c:v>
                </c:pt>
                <c:pt idx="12013">
                  <c:v>-0.28078700000000001</c:v>
                </c:pt>
                <c:pt idx="12014">
                  <c:v>-0.27949400000000002</c:v>
                </c:pt>
                <c:pt idx="12015">
                  <c:v>-0.27818300000000001</c:v>
                </c:pt>
                <c:pt idx="12016">
                  <c:v>-0.27685500000000002</c:v>
                </c:pt>
                <c:pt idx="12017">
                  <c:v>-0.27556000000000003</c:v>
                </c:pt>
                <c:pt idx="12018">
                  <c:v>-0.27421400000000001</c:v>
                </c:pt>
                <c:pt idx="12019">
                  <c:v>-0.27291199999999999</c:v>
                </c:pt>
                <c:pt idx="12020">
                  <c:v>-0.27157799999999999</c:v>
                </c:pt>
                <c:pt idx="12021">
                  <c:v>-0.27024999999999999</c:v>
                </c:pt>
                <c:pt idx="12022">
                  <c:v>-0.268924</c:v>
                </c:pt>
                <c:pt idx="12023">
                  <c:v>-0.26756099999999999</c:v>
                </c:pt>
                <c:pt idx="12024">
                  <c:v>-0.26623599999999997</c:v>
                </c:pt>
                <c:pt idx="12025">
                  <c:v>-0.26489200000000002</c:v>
                </c:pt>
                <c:pt idx="12026">
                  <c:v>-0.26355000000000001</c:v>
                </c:pt>
                <c:pt idx="12027">
                  <c:v>-0.26214100000000001</c:v>
                </c:pt>
                <c:pt idx="12028">
                  <c:v>-0.26070500000000002</c:v>
                </c:pt>
                <c:pt idx="12029">
                  <c:v>-0.25931199999999999</c:v>
                </c:pt>
                <c:pt idx="12030">
                  <c:v>-0.257996</c:v>
                </c:pt>
                <c:pt idx="12031">
                  <c:v>-0.256714</c:v>
                </c:pt>
                <c:pt idx="12032">
                  <c:v>-0.25540099999999999</c:v>
                </c:pt>
                <c:pt idx="12033">
                  <c:v>-0.254079</c:v>
                </c:pt>
                <c:pt idx="12034">
                  <c:v>-0.25273600000000002</c:v>
                </c:pt>
                <c:pt idx="12035">
                  <c:v>-0.25142700000000001</c:v>
                </c:pt>
                <c:pt idx="12036">
                  <c:v>-0.25008999999999998</c:v>
                </c:pt>
                <c:pt idx="12037">
                  <c:v>-0.24876200000000001</c:v>
                </c:pt>
                <c:pt idx="12038">
                  <c:v>-0.247421</c:v>
                </c:pt>
                <c:pt idx="12039">
                  <c:v>-0.24607899999999999</c:v>
                </c:pt>
                <c:pt idx="12040">
                  <c:v>-0.24476500000000001</c:v>
                </c:pt>
                <c:pt idx="12041">
                  <c:v>-0.24340999999999999</c:v>
                </c:pt>
                <c:pt idx="12042">
                  <c:v>-0.24207799999999999</c:v>
                </c:pt>
                <c:pt idx="12043">
                  <c:v>-0.24071300000000001</c:v>
                </c:pt>
                <c:pt idx="12044">
                  <c:v>-0.239368</c:v>
                </c:pt>
                <c:pt idx="12045">
                  <c:v>-0.23802499999999999</c:v>
                </c:pt>
                <c:pt idx="12046">
                  <c:v>-0.23665700000000001</c:v>
                </c:pt>
                <c:pt idx="12047">
                  <c:v>-0.23530300000000001</c:v>
                </c:pt>
                <c:pt idx="12048">
                  <c:v>-0.23392499999999999</c:v>
                </c:pt>
                <c:pt idx="12049">
                  <c:v>-0.232576</c:v>
                </c:pt>
                <c:pt idx="12050">
                  <c:v>-0.23121900000000001</c:v>
                </c:pt>
                <c:pt idx="12051">
                  <c:v>-0.22985</c:v>
                </c:pt>
                <c:pt idx="12052">
                  <c:v>-0.22847999999999999</c:v>
                </c:pt>
                <c:pt idx="12053">
                  <c:v>-0.227103</c:v>
                </c:pt>
                <c:pt idx="12054">
                  <c:v>-0.22573599999999999</c:v>
                </c:pt>
                <c:pt idx="12055">
                  <c:v>-0.22436700000000001</c:v>
                </c:pt>
                <c:pt idx="12056">
                  <c:v>-0.22297700000000001</c:v>
                </c:pt>
                <c:pt idx="12057">
                  <c:v>-0.22159000000000001</c:v>
                </c:pt>
                <c:pt idx="12058">
                  <c:v>-0.22020300000000001</c:v>
                </c:pt>
                <c:pt idx="12059">
                  <c:v>-0.21882399999999999</c:v>
                </c:pt>
                <c:pt idx="12060">
                  <c:v>-0.21745400000000001</c:v>
                </c:pt>
                <c:pt idx="12061">
                  <c:v>-0.216055</c:v>
                </c:pt>
                <c:pt idx="12062">
                  <c:v>-0.214671</c:v>
                </c:pt>
                <c:pt idx="12063">
                  <c:v>-0.21327299999999999</c:v>
                </c:pt>
                <c:pt idx="12064">
                  <c:v>-0.21188799999999999</c:v>
                </c:pt>
                <c:pt idx="12065">
                  <c:v>-0.21049499999999999</c:v>
                </c:pt>
                <c:pt idx="12066">
                  <c:v>-0.20908199999999999</c:v>
                </c:pt>
                <c:pt idx="12067">
                  <c:v>-0.20768600000000001</c:v>
                </c:pt>
                <c:pt idx="12068">
                  <c:v>-0.20627699999999999</c:v>
                </c:pt>
                <c:pt idx="12069">
                  <c:v>-0.20489499999999999</c:v>
                </c:pt>
                <c:pt idx="12070">
                  <c:v>-0.20349100000000001</c:v>
                </c:pt>
                <c:pt idx="12071">
                  <c:v>-0.20208699999999999</c:v>
                </c:pt>
                <c:pt idx="12072">
                  <c:v>-0.200681</c:v>
                </c:pt>
                <c:pt idx="12073">
                  <c:v>-0.19927300000000001</c:v>
                </c:pt>
                <c:pt idx="12074">
                  <c:v>-0.197875</c:v>
                </c:pt>
                <c:pt idx="12075">
                  <c:v>-0.19645299999999999</c:v>
                </c:pt>
                <c:pt idx="12076">
                  <c:v>-0.19504099999999999</c:v>
                </c:pt>
                <c:pt idx="12077">
                  <c:v>-0.19361999999999999</c:v>
                </c:pt>
                <c:pt idx="12078">
                  <c:v>-0.19222</c:v>
                </c:pt>
                <c:pt idx="12079">
                  <c:v>-0.19081200000000001</c:v>
                </c:pt>
                <c:pt idx="12080">
                  <c:v>-0.18939700000000001</c:v>
                </c:pt>
                <c:pt idx="12081">
                  <c:v>-0.18798100000000001</c:v>
                </c:pt>
                <c:pt idx="12082">
                  <c:v>-0.18656900000000001</c:v>
                </c:pt>
                <c:pt idx="12083">
                  <c:v>-0.18518000000000001</c:v>
                </c:pt>
                <c:pt idx="12084">
                  <c:v>-0.183779</c:v>
                </c:pt>
                <c:pt idx="12085">
                  <c:v>-0.18238199999999999</c:v>
                </c:pt>
                <c:pt idx="12086">
                  <c:v>-0.18096999999999999</c:v>
                </c:pt>
                <c:pt idx="12087">
                  <c:v>-0.17957400000000001</c:v>
                </c:pt>
                <c:pt idx="12088">
                  <c:v>-0.178179</c:v>
                </c:pt>
                <c:pt idx="12089">
                  <c:v>-0.17678099999999999</c:v>
                </c:pt>
                <c:pt idx="12090">
                  <c:v>-0.17538200000000001</c:v>
                </c:pt>
                <c:pt idx="12091">
                  <c:v>-0.17397699999999999</c:v>
                </c:pt>
                <c:pt idx="12092">
                  <c:v>-0.172594</c:v>
                </c:pt>
                <c:pt idx="12093">
                  <c:v>-0.17119000000000001</c:v>
                </c:pt>
                <c:pt idx="12094">
                  <c:v>-0.16974500000000001</c:v>
                </c:pt>
                <c:pt idx="12095">
                  <c:v>-0.16825599999999999</c:v>
                </c:pt>
                <c:pt idx="12096">
                  <c:v>-0.166799</c:v>
                </c:pt>
                <c:pt idx="12097">
                  <c:v>-0.16542200000000001</c:v>
                </c:pt>
                <c:pt idx="12098">
                  <c:v>-0.16409099999999999</c:v>
                </c:pt>
                <c:pt idx="12099">
                  <c:v>-0.16275500000000001</c:v>
                </c:pt>
                <c:pt idx="12100">
                  <c:v>-0.16139899999999999</c:v>
                </c:pt>
                <c:pt idx="12101">
                  <c:v>-0.16004199999999999</c:v>
                </c:pt>
                <c:pt idx="12102">
                  <c:v>-0.15868699999999999</c:v>
                </c:pt>
                <c:pt idx="12103">
                  <c:v>-0.15733800000000001</c:v>
                </c:pt>
                <c:pt idx="12104">
                  <c:v>-0.155973</c:v>
                </c:pt>
                <c:pt idx="12105">
                  <c:v>-0.15461800000000001</c:v>
                </c:pt>
                <c:pt idx="12106">
                  <c:v>-0.15326799999999999</c:v>
                </c:pt>
                <c:pt idx="12107">
                  <c:v>-0.15193799999999999</c:v>
                </c:pt>
                <c:pt idx="12108">
                  <c:v>-0.150613</c:v>
                </c:pt>
                <c:pt idx="12109">
                  <c:v>-0.14927799999999999</c:v>
                </c:pt>
                <c:pt idx="12110">
                  <c:v>-0.14795</c:v>
                </c:pt>
                <c:pt idx="12111">
                  <c:v>-0.14660999999999999</c:v>
                </c:pt>
                <c:pt idx="12112">
                  <c:v>-0.145286</c:v>
                </c:pt>
                <c:pt idx="12113">
                  <c:v>-0.14394899999999999</c:v>
                </c:pt>
                <c:pt idx="12114">
                  <c:v>-0.14261499999999999</c:v>
                </c:pt>
                <c:pt idx="12115">
                  <c:v>-0.14127999999999999</c:v>
                </c:pt>
                <c:pt idx="12116">
                  <c:v>-0.13994200000000001</c:v>
                </c:pt>
                <c:pt idx="12117">
                  <c:v>-0.13861399999999999</c:v>
                </c:pt>
                <c:pt idx="12118">
                  <c:v>-0.13727400000000001</c:v>
                </c:pt>
                <c:pt idx="12119">
                  <c:v>-0.13594600000000001</c:v>
                </c:pt>
                <c:pt idx="12120">
                  <c:v>-0.13460900000000001</c:v>
                </c:pt>
                <c:pt idx="12121">
                  <c:v>-0.13328300000000001</c:v>
                </c:pt>
                <c:pt idx="12122">
                  <c:v>-0.13195299999999999</c:v>
                </c:pt>
                <c:pt idx="12123">
                  <c:v>-0.13061900000000001</c:v>
                </c:pt>
                <c:pt idx="12124">
                  <c:v>-0.12928500000000001</c:v>
                </c:pt>
                <c:pt idx="12125">
                  <c:v>-0.12794700000000001</c:v>
                </c:pt>
                <c:pt idx="12126">
                  <c:v>-0.12662100000000001</c:v>
                </c:pt>
                <c:pt idx="12127">
                  <c:v>-0.12528600000000001</c:v>
                </c:pt>
                <c:pt idx="12128">
                  <c:v>-0.12396</c:v>
                </c:pt>
                <c:pt idx="12129">
                  <c:v>-0.122625</c:v>
                </c:pt>
                <c:pt idx="12130">
                  <c:v>-0.12130000000000001</c:v>
                </c:pt>
                <c:pt idx="12131">
                  <c:v>-0.119977</c:v>
                </c:pt>
                <c:pt idx="12132">
                  <c:v>-0.11865000000000001</c:v>
                </c:pt>
                <c:pt idx="12133">
                  <c:v>-0.117323</c:v>
                </c:pt>
                <c:pt idx="12134">
                  <c:v>-0.11598700000000001</c:v>
                </c:pt>
                <c:pt idx="12135">
                  <c:v>-0.114663</c:v>
                </c:pt>
                <c:pt idx="12136">
                  <c:v>-0.11333500000000001</c:v>
                </c:pt>
                <c:pt idx="12137">
                  <c:v>-0.112013</c:v>
                </c:pt>
                <c:pt idx="12138">
                  <c:v>-0.110684</c:v>
                </c:pt>
                <c:pt idx="12139">
                  <c:v>-0.10936</c:v>
                </c:pt>
                <c:pt idx="12140">
                  <c:v>-0.108042</c:v>
                </c:pt>
                <c:pt idx="12141">
                  <c:v>-0.106725</c:v>
                </c:pt>
                <c:pt idx="12142">
                  <c:v>-0.105406</c:v>
                </c:pt>
                <c:pt idx="12143">
                  <c:v>-0.104078</c:v>
                </c:pt>
                <c:pt idx="12144">
                  <c:v>-0.102756</c:v>
                </c:pt>
                <c:pt idx="12145">
                  <c:v>-0.101434</c:v>
                </c:pt>
                <c:pt idx="12146">
                  <c:v>-0.10012</c:v>
                </c:pt>
                <c:pt idx="12147">
                  <c:v>-9.8797899999999994E-2</c:v>
                </c:pt>
                <c:pt idx="12148">
                  <c:v>-9.7479899999999994E-2</c:v>
                </c:pt>
                <c:pt idx="12149">
                  <c:v>-9.6163399999999996E-2</c:v>
                </c:pt>
                <c:pt idx="12150">
                  <c:v>-9.4855800000000004E-2</c:v>
                </c:pt>
                <c:pt idx="12151">
                  <c:v>-9.3551899999999993E-2</c:v>
                </c:pt>
                <c:pt idx="12152">
                  <c:v>-9.2233700000000002E-2</c:v>
                </c:pt>
                <c:pt idx="12153">
                  <c:v>-9.0922100000000006E-2</c:v>
                </c:pt>
                <c:pt idx="12154">
                  <c:v>-8.9602899999999999E-2</c:v>
                </c:pt>
                <c:pt idx="12155">
                  <c:v>-8.8300400000000001E-2</c:v>
                </c:pt>
                <c:pt idx="12156">
                  <c:v>-8.6990799999999993E-2</c:v>
                </c:pt>
                <c:pt idx="12157">
                  <c:v>-8.5680400000000004E-2</c:v>
                </c:pt>
                <c:pt idx="12158">
                  <c:v>-8.4373699999999996E-2</c:v>
                </c:pt>
                <c:pt idx="12159">
                  <c:v>-8.30674E-2</c:v>
                </c:pt>
                <c:pt idx="12160">
                  <c:v>-8.1777799999999998E-2</c:v>
                </c:pt>
                <c:pt idx="12161">
                  <c:v>-8.0474599999999993E-2</c:v>
                </c:pt>
                <c:pt idx="12162">
                  <c:v>-7.9176099999999999E-2</c:v>
                </c:pt>
                <c:pt idx="12163">
                  <c:v>-7.7869999999999995E-2</c:v>
                </c:pt>
                <c:pt idx="12164">
                  <c:v>-7.6572899999999999E-2</c:v>
                </c:pt>
                <c:pt idx="12165">
                  <c:v>-7.5280100000000003E-2</c:v>
                </c:pt>
                <c:pt idx="12166">
                  <c:v>-7.3981000000000005E-2</c:v>
                </c:pt>
                <c:pt idx="12167">
                  <c:v>-7.2686100000000003E-2</c:v>
                </c:pt>
                <c:pt idx="12168">
                  <c:v>-7.1388300000000002E-2</c:v>
                </c:pt>
                <c:pt idx="12169">
                  <c:v>-7.0105899999999999E-2</c:v>
                </c:pt>
                <c:pt idx="12170">
                  <c:v>-6.8821999999999994E-2</c:v>
                </c:pt>
                <c:pt idx="12171">
                  <c:v>-6.7537799999999995E-2</c:v>
                </c:pt>
                <c:pt idx="12172">
                  <c:v>-6.6248600000000005E-2</c:v>
                </c:pt>
                <c:pt idx="12173">
                  <c:v>-6.4962699999999998E-2</c:v>
                </c:pt>
                <c:pt idx="12174">
                  <c:v>-6.3683100000000006E-2</c:v>
                </c:pt>
                <c:pt idx="12175">
                  <c:v>-6.2404099999999997E-2</c:v>
                </c:pt>
                <c:pt idx="12176">
                  <c:v>-6.1124199999999997E-2</c:v>
                </c:pt>
                <c:pt idx="12177">
                  <c:v>-5.98396E-2</c:v>
                </c:pt>
                <c:pt idx="12178">
                  <c:v>-5.8545899999999998E-2</c:v>
                </c:pt>
                <c:pt idx="12179">
                  <c:v>-5.7258499999999997E-2</c:v>
                </c:pt>
                <c:pt idx="12180">
                  <c:v>-5.6003900000000002E-2</c:v>
                </c:pt>
                <c:pt idx="12181">
                  <c:v>-5.4709399999999998E-2</c:v>
                </c:pt>
                <c:pt idx="12182">
                  <c:v>-5.34397E-2</c:v>
                </c:pt>
                <c:pt idx="12183">
                  <c:v>-5.2171299999999997E-2</c:v>
                </c:pt>
                <c:pt idx="12184">
                  <c:v>-5.08855E-2</c:v>
                </c:pt>
                <c:pt idx="12185">
                  <c:v>-4.9641100000000001E-2</c:v>
                </c:pt>
                <c:pt idx="12186">
                  <c:v>-4.8340300000000003E-2</c:v>
                </c:pt>
                <c:pt idx="12187">
                  <c:v>-4.70883E-2</c:v>
                </c:pt>
                <c:pt idx="12188">
                  <c:v>-4.5819499999999999E-2</c:v>
                </c:pt>
                <c:pt idx="12189">
                  <c:v>-4.4554999999999997E-2</c:v>
                </c:pt>
                <c:pt idx="12190">
                  <c:v>-4.3320299999999999E-2</c:v>
                </c:pt>
                <c:pt idx="12191">
                  <c:v>-4.2034299999999997E-2</c:v>
                </c:pt>
                <c:pt idx="12192">
                  <c:v>-4.0805300000000003E-2</c:v>
                </c:pt>
                <c:pt idx="12193">
                  <c:v>-3.9535800000000003E-2</c:v>
                </c:pt>
                <c:pt idx="12194">
                  <c:v>-3.8293500000000001E-2</c:v>
                </c:pt>
                <c:pt idx="12195">
                  <c:v>-3.7047799999999999E-2</c:v>
                </c:pt>
                <c:pt idx="12196">
                  <c:v>-3.5779100000000001E-2</c:v>
                </c:pt>
                <c:pt idx="12197">
                  <c:v>-3.4550999999999998E-2</c:v>
                </c:pt>
                <c:pt idx="12198">
                  <c:v>-3.3293400000000001E-2</c:v>
                </c:pt>
                <c:pt idx="12199">
                  <c:v>-3.2070899999999999E-2</c:v>
                </c:pt>
                <c:pt idx="12200">
                  <c:v>-3.0830199999999999E-2</c:v>
                </c:pt>
                <c:pt idx="12201">
                  <c:v>-2.9593600000000001E-2</c:v>
                </c:pt>
                <c:pt idx="12202">
                  <c:v>-2.8369100000000001E-2</c:v>
                </c:pt>
                <c:pt idx="12203">
                  <c:v>-2.71361E-2</c:v>
                </c:pt>
                <c:pt idx="12204">
                  <c:v>-2.5915500000000001E-2</c:v>
                </c:pt>
                <c:pt idx="12205">
                  <c:v>-2.4683299999999998E-2</c:v>
                </c:pt>
                <c:pt idx="12206">
                  <c:v>-2.3455799999999999E-2</c:v>
                </c:pt>
                <c:pt idx="12207">
                  <c:v>-2.2234500000000001E-2</c:v>
                </c:pt>
                <c:pt idx="12208">
                  <c:v>-2.1021399999999999E-2</c:v>
                </c:pt>
                <c:pt idx="12209">
                  <c:v>-1.98073E-2</c:v>
                </c:pt>
                <c:pt idx="12210">
                  <c:v>-1.8602299999999999E-2</c:v>
                </c:pt>
                <c:pt idx="12211">
                  <c:v>-1.7388500000000001E-2</c:v>
                </c:pt>
                <c:pt idx="12212">
                  <c:v>-1.6187900000000002E-2</c:v>
                </c:pt>
                <c:pt idx="12213">
                  <c:v>-1.49842E-2</c:v>
                </c:pt>
                <c:pt idx="12214">
                  <c:v>-1.37798E-2</c:v>
                </c:pt>
                <c:pt idx="12215">
                  <c:v>-1.2584700000000001E-2</c:v>
                </c:pt>
                <c:pt idx="12216">
                  <c:v>-1.13729E-2</c:v>
                </c:pt>
                <c:pt idx="12217">
                  <c:v>-1.01666E-2</c:v>
                </c:pt>
                <c:pt idx="12218" formatCode="0.00E+00">
                  <c:v>-8.9564299999999996E-3</c:v>
                </c:pt>
                <c:pt idx="12219" formatCode="0.00E+00">
                  <c:v>-7.7813999999999999E-3</c:v>
                </c:pt>
                <c:pt idx="12220" formatCode="0.00E+00">
                  <c:v>-6.5776200000000002E-3</c:v>
                </c:pt>
                <c:pt idx="12221" formatCode="0.00E+00">
                  <c:v>-5.3939599999999997E-3</c:v>
                </c:pt>
                <c:pt idx="12222" formatCode="0.00E+00">
                  <c:v>-4.2188399999999997E-3</c:v>
                </c:pt>
                <c:pt idx="12223" formatCode="0.00E+00">
                  <c:v>-3.0173000000000001E-3</c:v>
                </c:pt>
                <c:pt idx="12224" formatCode="0.00E+00">
                  <c:v>-1.8584999999999999E-3</c:v>
                </c:pt>
                <c:pt idx="12225" formatCode="0.00E+00">
                  <c:v>-6.5243899999999999E-4</c:v>
                </c:pt>
                <c:pt idx="12226" formatCode="0.00E+00">
                  <c:v>5.0768600000000003E-4</c:v>
                </c:pt>
                <c:pt idx="12227" formatCode="0.00E+00">
                  <c:v>1.68096E-3</c:v>
                </c:pt>
                <c:pt idx="12228" formatCode="0.00E+00">
                  <c:v>2.8532399999999999E-3</c:v>
                </c:pt>
                <c:pt idx="12229" formatCode="0.00E+00">
                  <c:v>3.9963799999999999E-3</c:v>
                </c:pt>
                <c:pt idx="12230" formatCode="0.00E+00">
                  <c:v>5.1775800000000002E-3</c:v>
                </c:pt>
                <c:pt idx="12231" formatCode="0.00E+00">
                  <c:v>6.3107800000000002E-3</c:v>
                </c:pt>
                <c:pt idx="12232" formatCode="0.00E+00">
                  <c:v>7.4786200000000001E-3</c:v>
                </c:pt>
                <c:pt idx="12233" formatCode="0.00E+00">
                  <c:v>8.6253200000000006E-3</c:v>
                </c:pt>
                <c:pt idx="12234" formatCode="0.00E+00">
                  <c:v>9.7761500000000008E-3</c:v>
                </c:pt>
                <c:pt idx="12235">
                  <c:v>1.09315E-2</c:v>
                </c:pt>
                <c:pt idx="12236">
                  <c:v>1.2050999999999999E-2</c:v>
                </c:pt>
                <c:pt idx="12237">
                  <c:v>1.31824E-2</c:v>
                </c:pt>
                <c:pt idx="12238">
                  <c:v>1.42869E-2</c:v>
                </c:pt>
                <c:pt idx="12239">
                  <c:v>1.5403699999999999E-2</c:v>
                </c:pt>
                <c:pt idx="12240">
                  <c:v>1.6509900000000001E-2</c:v>
                </c:pt>
                <c:pt idx="12241">
                  <c:v>1.76166E-2</c:v>
                </c:pt>
                <c:pt idx="12242">
                  <c:v>1.8720899999999999E-2</c:v>
                </c:pt>
                <c:pt idx="12243">
                  <c:v>1.9822900000000001E-2</c:v>
                </c:pt>
                <c:pt idx="12244">
                  <c:v>2.0923799999999999E-2</c:v>
                </c:pt>
                <c:pt idx="12245">
                  <c:v>2.2017700000000001E-2</c:v>
                </c:pt>
                <c:pt idx="12246">
                  <c:v>2.3111300000000001E-2</c:v>
                </c:pt>
                <c:pt idx="12247">
                  <c:v>2.41912E-2</c:v>
                </c:pt>
                <c:pt idx="12248">
                  <c:v>2.5278399999999999E-2</c:v>
                </c:pt>
                <c:pt idx="12249">
                  <c:v>2.6348900000000001E-2</c:v>
                </c:pt>
                <c:pt idx="12250">
                  <c:v>2.7427400000000001E-2</c:v>
                </c:pt>
                <c:pt idx="12251">
                  <c:v>2.8496199999999999E-2</c:v>
                </c:pt>
                <c:pt idx="12252">
                  <c:v>2.9563300000000001E-2</c:v>
                </c:pt>
                <c:pt idx="12253">
                  <c:v>3.0633400000000002E-2</c:v>
                </c:pt>
                <c:pt idx="12254">
                  <c:v>3.1690500000000003E-2</c:v>
                </c:pt>
                <c:pt idx="12255">
                  <c:v>3.2752999999999997E-2</c:v>
                </c:pt>
                <c:pt idx="12256">
                  <c:v>3.3800999999999998E-2</c:v>
                </c:pt>
                <c:pt idx="12257">
                  <c:v>3.4850399999999997E-2</c:v>
                </c:pt>
                <c:pt idx="12258">
                  <c:v>3.5894200000000001E-2</c:v>
                </c:pt>
                <c:pt idx="12259">
                  <c:v>3.6933899999999999E-2</c:v>
                </c:pt>
                <c:pt idx="12260">
                  <c:v>3.7970900000000002E-2</c:v>
                </c:pt>
                <c:pt idx="12261">
                  <c:v>3.90058E-2</c:v>
                </c:pt>
                <c:pt idx="12262">
                  <c:v>4.0033600000000003E-2</c:v>
                </c:pt>
                <c:pt idx="12263">
                  <c:v>4.1063700000000002E-2</c:v>
                </c:pt>
                <c:pt idx="12264">
                  <c:v>4.2083799999999998E-2</c:v>
                </c:pt>
                <c:pt idx="12265">
                  <c:v>4.3099899999999997E-2</c:v>
                </c:pt>
                <c:pt idx="12266">
                  <c:v>4.4116000000000002E-2</c:v>
                </c:pt>
                <c:pt idx="12267">
                  <c:v>4.5118100000000001E-2</c:v>
                </c:pt>
                <c:pt idx="12268">
                  <c:v>4.6133500000000001E-2</c:v>
                </c:pt>
                <c:pt idx="12269">
                  <c:v>4.7126099999999997E-2</c:v>
                </c:pt>
                <c:pt idx="12270">
                  <c:v>4.8127799999999998E-2</c:v>
                </c:pt>
                <c:pt idx="12271">
                  <c:v>4.9118700000000001E-2</c:v>
                </c:pt>
                <c:pt idx="12272">
                  <c:v>5.0105700000000003E-2</c:v>
                </c:pt>
                <c:pt idx="12273">
                  <c:v>5.1101800000000003E-2</c:v>
                </c:pt>
                <c:pt idx="12274">
                  <c:v>5.2072300000000002E-2</c:v>
                </c:pt>
                <c:pt idx="12275">
                  <c:v>5.30575E-2</c:v>
                </c:pt>
                <c:pt idx="12276">
                  <c:v>5.4020499999999999E-2</c:v>
                </c:pt>
                <c:pt idx="12277">
                  <c:v>5.49942E-2</c:v>
                </c:pt>
                <c:pt idx="12278">
                  <c:v>5.5961200000000003E-2</c:v>
                </c:pt>
                <c:pt idx="12279">
                  <c:v>5.6915599999999997E-2</c:v>
                </c:pt>
                <c:pt idx="12280">
                  <c:v>5.7874799999999997E-2</c:v>
                </c:pt>
                <c:pt idx="12281">
                  <c:v>5.8818099999999998E-2</c:v>
                </c:pt>
                <c:pt idx="12282">
                  <c:v>5.97742E-2</c:v>
                </c:pt>
                <c:pt idx="12283">
                  <c:v>6.0715999999999999E-2</c:v>
                </c:pt>
                <c:pt idx="12284">
                  <c:v>6.1655099999999997E-2</c:v>
                </c:pt>
                <c:pt idx="12285">
                  <c:v>6.2585500000000002E-2</c:v>
                </c:pt>
                <c:pt idx="12286">
                  <c:v>6.3515100000000005E-2</c:v>
                </c:pt>
                <c:pt idx="12287">
                  <c:v>6.4443799999999996E-2</c:v>
                </c:pt>
                <c:pt idx="12288">
                  <c:v>6.53667E-2</c:v>
                </c:pt>
                <c:pt idx="12289">
                  <c:v>6.6279599999999994E-2</c:v>
                </c:pt>
                <c:pt idx="12290">
                  <c:v>6.7185999999999996E-2</c:v>
                </c:pt>
                <c:pt idx="12291">
                  <c:v>6.8097199999999997E-2</c:v>
                </c:pt>
                <c:pt idx="12292">
                  <c:v>6.9000599999999995E-2</c:v>
                </c:pt>
                <c:pt idx="12293">
                  <c:v>6.9906599999999999E-2</c:v>
                </c:pt>
                <c:pt idx="12294">
                  <c:v>7.0789299999999999E-2</c:v>
                </c:pt>
                <c:pt idx="12295">
                  <c:v>7.1679400000000004E-2</c:v>
                </c:pt>
                <c:pt idx="12296">
                  <c:v>7.2564400000000001E-2</c:v>
                </c:pt>
                <c:pt idx="12297">
                  <c:v>7.3450699999999994E-2</c:v>
                </c:pt>
                <c:pt idx="12298">
                  <c:v>7.4330499999999994E-2</c:v>
                </c:pt>
                <c:pt idx="12299">
                  <c:v>7.5188400000000002E-2</c:v>
                </c:pt>
                <c:pt idx="12300">
                  <c:v>7.6057799999999995E-2</c:v>
                </c:pt>
                <c:pt idx="12301">
                  <c:v>7.6915499999999998E-2</c:v>
                </c:pt>
                <c:pt idx="12302">
                  <c:v>7.7784099999999995E-2</c:v>
                </c:pt>
                <c:pt idx="12303">
                  <c:v>7.8629500000000005E-2</c:v>
                </c:pt>
                <c:pt idx="12304">
                  <c:v>7.9469600000000001E-2</c:v>
                </c:pt>
                <c:pt idx="12305">
                  <c:v>8.03122E-2</c:v>
                </c:pt>
                <c:pt idx="12306">
                  <c:v>8.1154400000000002E-2</c:v>
                </c:pt>
                <c:pt idx="12307">
                  <c:v>8.1996600000000003E-2</c:v>
                </c:pt>
                <c:pt idx="12308">
                  <c:v>8.2802299999999995E-2</c:v>
                </c:pt>
                <c:pt idx="12309">
                  <c:v>8.3603399999999994E-2</c:v>
                </c:pt>
                <c:pt idx="12310">
                  <c:v>8.4392800000000004E-2</c:v>
                </c:pt>
                <c:pt idx="12311">
                  <c:v>8.51967E-2</c:v>
                </c:pt>
                <c:pt idx="12312">
                  <c:v>8.5987400000000005E-2</c:v>
                </c:pt>
                <c:pt idx="12313">
                  <c:v>8.6765499999999995E-2</c:v>
                </c:pt>
                <c:pt idx="12314">
                  <c:v>8.7538199999999997E-2</c:v>
                </c:pt>
                <c:pt idx="12315">
                  <c:v>8.8307099999999999E-2</c:v>
                </c:pt>
                <c:pt idx="12316">
                  <c:v>8.9089699999999994E-2</c:v>
                </c:pt>
                <c:pt idx="12317">
                  <c:v>8.9849600000000002E-2</c:v>
                </c:pt>
                <c:pt idx="12318">
                  <c:v>9.0612100000000001E-2</c:v>
                </c:pt>
                <c:pt idx="12319">
                  <c:v>9.1356499999999993E-2</c:v>
                </c:pt>
                <c:pt idx="12320">
                  <c:v>9.2114199999999993E-2</c:v>
                </c:pt>
                <c:pt idx="12321">
                  <c:v>9.2867699999999997E-2</c:v>
                </c:pt>
                <c:pt idx="12322">
                  <c:v>9.3602900000000003E-2</c:v>
                </c:pt>
                <c:pt idx="12323">
                  <c:v>9.4334399999999999E-2</c:v>
                </c:pt>
                <c:pt idx="12324">
                  <c:v>9.5047199999999998E-2</c:v>
                </c:pt>
                <c:pt idx="12325">
                  <c:v>9.5782900000000004E-2</c:v>
                </c:pt>
                <c:pt idx="12326">
                  <c:v>9.6502900000000003E-2</c:v>
                </c:pt>
                <c:pt idx="12327">
                  <c:v>9.7220899999999999E-2</c:v>
                </c:pt>
                <c:pt idx="12328">
                  <c:v>9.7926200000000005E-2</c:v>
                </c:pt>
                <c:pt idx="12329">
                  <c:v>9.8629599999999998E-2</c:v>
                </c:pt>
                <c:pt idx="12330">
                  <c:v>9.9345100000000006E-2</c:v>
                </c:pt>
                <c:pt idx="12331">
                  <c:v>0.100038</c:v>
                </c:pt>
                <c:pt idx="12332">
                  <c:v>0.100714</c:v>
                </c:pt>
                <c:pt idx="12333">
                  <c:v>0.10136299999999999</c:v>
                </c:pt>
                <c:pt idx="12334">
                  <c:v>0.102018</c:v>
                </c:pt>
                <c:pt idx="12335">
                  <c:v>0.102676</c:v>
                </c:pt>
                <c:pt idx="12336">
                  <c:v>0.10333199999999999</c:v>
                </c:pt>
                <c:pt idx="12337">
                  <c:v>0.103977</c:v>
                </c:pt>
                <c:pt idx="12338">
                  <c:v>0.104613</c:v>
                </c:pt>
                <c:pt idx="12339">
                  <c:v>0.105253</c:v>
                </c:pt>
                <c:pt idx="12340">
                  <c:v>0.105889</c:v>
                </c:pt>
                <c:pt idx="12341">
                  <c:v>0.106519</c:v>
                </c:pt>
                <c:pt idx="12342">
                  <c:v>0.10713</c:v>
                </c:pt>
                <c:pt idx="12343">
                  <c:v>0.107741</c:v>
                </c:pt>
                <c:pt idx="12344">
                  <c:v>0.108349</c:v>
                </c:pt>
                <c:pt idx="12345">
                  <c:v>0.108963</c:v>
                </c:pt>
                <c:pt idx="12346">
                  <c:v>0.109565</c:v>
                </c:pt>
                <c:pt idx="12347">
                  <c:v>0.110161</c:v>
                </c:pt>
                <c:pt idx="12348">
                  <c:v>0.110753</c:v>
                </c:pt>
                <c:pt idx="12349">
                  <c:v>0.111342</c:v>
                </c:pt>
                <c:pt idx="12350">
                  <c:v>0.111933</c:v>
                </c:pt>
                <c:pt idx="12351">
                  <c:v>0.11250499999999999</c:v>
                </c:pt>
                <c:pt idx="12352">
                  <c:v>0.113076</c:v>
                </c:pt>
                <c:pt idx="12353">
                  <c:v>0.113636</c:v>
                </c:pt>
                <c:pt idx="12354">
                  <c:v>0.114203</c:v>
                </c:pt>
                <c:pt idx="12355">
                  <c:v>0.11476500000000001</c:v>
                </c:pt>
                <c:pt idx="12356">
                  <c:v>0.115317</c:v>
                </c:pt>
                <c:pt idx="12357">
                  <c:v>0.115871</c:v>
                </c:pt>
                <c:pt idx="12358">
                  <c:v>0.116412</c:v>
                </c:pt>
                <c:pt idx="12359">
                  <c:v>0.116962</c:v>
                </c:pt>
                <c:pt idx="12360">
                  <c:v>0.117495</c:v>
                </c:pt>
                <c:pt idx="12361">
                  <c:v>0.11802600000000001</c:v>
                </c:pt>
                <c:pt idx="12362">
                  <c:v>0.118548</c:v>
                </c:pt>
                <c:pt idx="12363">
                  <c:v>0.119065</c:v>
                </c:pt>
                <c:pt idx="12364">
                  <c:v>0.119587</c:v>
                </c:pt>
                <c:pt idx="12365">
                  <c:v>0.12009499999999999</c:v>
                </c:pt>
                <c:pt idx="12366">
                  <c:v>0.120606</c:v>
                </c:pt>
                <c:pt idx="12367">
                  <c:v>0.12110700000000001</c:v>
                </c:pt>
                <c:pt idx="12368">
                  <c:v>0.121612</c:v>
                </c:pt>
                <c:pt idx="12369">
                  <c:v>0.122113</c:v>
                </c:pt>
                <c:pt idx="12370">
                  <c:v>0.122596</c:v>
                </c:pt>
                <c:pt idx="12371">
                  <c:v>0.123076</c:v>
                </c:pt>
                <c:pt idx="12372">
                  <c:v>0.12356</c:v>
                </c:pt>
                <c:pt idx="12373">
                  <c:v>0.124071</c:v>
                </c:pt>
                <c:pt idx="12374">
                  <c:v>0.12457699999999999</c:v>
                </c:pt>
                <c:pt idx="12375">
                  <c:v>0.12504399999999999</c:v>
                </c:pt>
                <c:pt idx="12376">
                  <c:v>0.12547800000000001</c:v>
                </c:pt>
                <c:pt idx="12377">
                  <c:v>0.12589900000000001</c:v>
                </c:pt>
                <c:pt idx="12378">
                  <c:v>0.12633</c:v>
                </c:pt>
                <c:pt idx="12379">
                  <c:v>0.12676000000000001</c:v>
                </c:pt>
                <c:pt idx="12380">
                  <c:v>0.12717999999999999</c:v>
                </c:pt>
                <c:pt idx="12381">
                  <c:v>0.12759499999999999</c:v>
                </c:pt>
                <c:pt idx="12382">
                  <c:v>0.127999</c:v>
                </c:pt>
                <c:pt idx="12383">
                  <c:v>0.12840499999999999</c:v>
                </c:pt>
                <c:pt idx="12384">
                  <c:v>0.128802</c:v>
                </c:pt>
                <c:pt idx="12385">
                  <c:v>0.12919600000000001</c:v>
                </c:pt>
                <c:pt idx="12386">
                  <c:v>0.12958900000000001</c:v>
                </c:pt>
                <c:pt idx="12387">
                  <c:v>0.12997500000000001</c:v>
                </c:pt>
                <c:pt idx="12388">
                  <c:v>0.13036700000000001</c:v>
                </c:pt>
                <c:pt idx="12389">
                  <c:v>0.130745</c:v>
                </c:pt>
                <c:pt idx="12390">
                  <c:v>0.13112399999999999</c:v>
                </c:pt>
                <c:pt idx="12391">
                  <c:v>0.131492</c:v>
                </c:pt>
                <c:pt idx="12392">
                  <c:v>0.131855</c:v>
                </c:pt>
                <c:pt idx="12393">
                  <c:v>0.132219</c:v>
                </c:pt>
                <c:pt idx="12394">
                  <c:v>0.13256899999999999</c:v>
                </c:pt>
                <c:pt idx="12395">
                  <c:v>0.13292300000000001</c:v>
                </c:pt>
                <c:pt idx="12396">
                  <c:v>0.133268</c:v>
                </c:pt>
                <c:pt idx="12397">
                  <c:v>0.13361799999999999</c:v>
                </c:pt>
                <c:pt idx="12398">
                  <c:v>0.133963</c:v>
                </c:pt>
                <c:pt idx="12399">
                  <c:v>0.1343</c:v>
                </c:pt>
                <c:pt idx="12400">
                  <c:v>0.134633</c:v>
                </c:pt>
                <c:pt idx="12401">
                  <c:v>0.13495599999999999</c:v>
                </c:pt>
                <c:pt idx="12402">
                  <c:v>0.13528299999999999</c:v>
                </c:pt>
                <c:pt idx="12403">
                  <c:v>0.135598</c:v>
                </c:pt>
                <c:pt idx="12404">
                  <c:v>0.135911</c:v>
                </c:pt>
                <c:pt idx="12405">
                  <c:v>0.13621800000000001</c:v>
                </c:pt>
                <c:pt idx="12406">
                  <c:v>0.13652400000000001</c:v>
                </c:pt>
                <c:pt idx="12407">
                  <c:v>0.13683600000000001</c:v>
                </c:pt>
                <c:pt idx="12408">
                  <c:v>0.13713400000000001</c:v>
                </c:pt>
                <c:pt idx="12409">
                  <c:v>0.13742099999999999</c:v>
                </c:pt>
                <c:pt idx="12410">
                  <c:v>0.137708</c:v>
                </c:pt>
                <c:pt idx="12411">
                  <c:v>0.138017</c:v>
                </c:pt>
                <c:pt idx="12412">
                  <c:v>0.13833899999999999</c:v>
                </c:pt>
                <c:pt idx="12413">
                  <c:v>0.138631</c:v>
                </c:pt>
                <c:pt idx="12414">
                  <c:v>0.13888400000000001</c:v>
                </c:pt>
                <c:pt idx="12415">
                  <c:v>0.13911299999999999</c:v>
                </c:pt>
                <c:pt idx="12416">
                  <c:v>0.13935</c:v>
                </c:pt>
                <c:pt idx="12417">
                  <c:v>0.139595</c:v>
                </c:pt>
                <c:pt idx="12418">
                  <c:v>0.13982700000000001</c:v>
                </c:pt>
                <c:pt idx="12419">
                  <c:v>0.14005300000000001</c:v>
                </c:pt>
                <c:pt idx="12420">
                  <c:v>0.140268</c:v>
                </c:pt>
                <c:pt idx="12421">
                  <c:v>0.140488</c:v>
                </c:pt>
                <c:pt idx="12422">
                  <c:v>0.140706</c:v>
                </c:pt>
                <c:pt idx="12423">
                  <c:v>0.14091200000000001</c:v>
                </c:pt>
                <c:pt idx="12424">
                  <c:v>0.14112</c:v>
                </c:pt>
                <c:pt idx="12425">
                  <c:v>0.141317</c:v>
                </c:pt>
                <c:pt idx="12426">
                  <c:v>0.14152400000000001</c:v>
                </c:pt>
                <c:pt idx="12427">
                  <c:v>0.14172199999999999</c:v>
                </c:pt>
                <c:pt idx="12428">
                  <c:v>0.14190900000000001</c:v>
                </c:pt>
                <c:pt idx="12429">
                  <c:v>0.142095</c:v>
                </c:pt>
                <c:pt idx="12430">
                  <c:v>0.14227000000000001</c:v>
                </c:pt>
                <c:pt idx="12431">
                  <c:v>0.142457</c:v>
                </c:pt>
                <c:pt idx="12432">
                  <c:v>0.14263000000000001</c:v>
                </c:pt>
                <c:pt idx="12433">
                  <c:v>0.14280100000000001</c:v>
                </c:pt>
                <c:pt idx="12434">
                  <c:v>0.14296700000000001</c:v>
                </c:pt>
                <c:pt idx="12435">
                  <c:v>0.14312800000000001</c:v>
                </c:pt>
                <c:pt idx="12436">
                  <c:v>0.14329700000000001</c:v>
                </c:pt>
                <c:pt idx="12437">
                  <c:v>0.14344799999999999</c:v>
                </c:pt>
                <c:pt idx="12438">
                  <c:v>0.14360300000000001</c:v>
                </c:pt>
                <c:pt idx="12439">
                  <c:v>0.14374500000000001</c:v>
                </c:pt>
                <c:pt idx="12440">
                  <c:v>0.14389199999999999</c:v>
                </c:pt>
                <c:pt idx="12441">
                  <c:v>0.144038</c:v>
                </c:pt>
                <c:pt idx="12442">
                  <c:v>0.14417099999999999</c:v>
                </c:pt>
                <c:pt idx="12443">
                  <c:v>0.14430799999999999</c:v>
                </c:pt>
                <c:pt idx="12444">
                  <c:v>0.144429</c:v>
                </c:pt>
                <c:pt idx="12445">
                  <c:v>0.14455999999999999</c:v>
                </c:pt>
                <c:pt idx="12446">
                  <c:v>0.14468300000000001</c:v>
                </c:pt>
                <c:pt idx="12447">
                  <c:v>0.14479900000000001</c:v>
                </c:pt>
                <c:pt idx="12448">
                  <c:v>0.14491599999999999</c:v>
                </c:pt>
                <c:pt idx="12449">
                  <c:v>0.14502200000000001</c:v>
                </c:pt>
                <c:pt idx="12450">
                  <c:v>0.14513599999999999</c:v>
                </c:pt>
                <c:pt idx="12451">
                  <c:v>0.14523800000000001</c:v>
                </c:pt>
                <c:pt idx="12452">
                  <c:v>0.145339</c:v>
                </c:pt>
                <c:pt idx="12453">
                  <c:v>0.14543500000000001</c:v>
                </c:pt>
                <c:pt idx="12454">
                  <c:v>0.14552300000000001</c:v>
                </c:pt>
                <c:pt idx="12455">
                  <c:v>0.14561499999999999</c:v>
                </c:pt>
                <c:pt idx="12456">
                  <c:v>0.14569699999999999</c:v>
                </c:pt>
                <c:pt idx="12457">
                  <c:v>0.14578099999999999</c:v>
                </c:pt>
                <c:pt idx="12458">
                  <c:v>0.14585999999999999</c:v>
                </c:pt>
                <c:pt idx="12459">
                  <c:v>0.14593200000000001</c:v>
                </c:pt>
                <c:pt idx="12460">
                  <c:v>0.146006</c:v>
                </c:pt>
                <c:pt idx="12461">
                  <c:v>0.14607000000000001</c:v>
                </c:pt>
                <c:pt idx="12462">
                  <c:v>0.14613899999999999</c:v>
                </c:pt>
                <c:pt idx="12463">
                  <c:v>0.14619799999999999</c:v>
                </c:pt>
                <c:pt idx="12464">
                  <c:v>0.14625299999999999</c:v>
                </c:pt>
                <c:pt idx="12465">
                  <c:v>0.14630699999999999</c:v>
                </c:pt>
                <c:pt idx="12466">
                  <c:v>0.14635200000000001</c:v>
                </c:pt>
                <c:pt idx="12467">
                  <c:v>0.14640500000000001</c:v>
                </c:pt>
                <c:pt idx="12468">
                  <c:v>0.14644499999999999</c:v>
                </c:pt>
                <c:pt idx="12469">
                  <c:v>0.146485</c:v>
                </c:pt>
                <c:pt idx="12470">
                  <c:v>0.14652000000000001</c:v>
                </c:pt>
                <c:pt idx="12471">
                  <c:v>0.14655000000000001</c:v>
                </c:pt>
                <c:pt idx="12472">
                  <c:v>0.14658599999999999</c:v>
                </c:pt>
                <c:pt idx="12473">
                  <c:v>0.14660599999999999</c:v>
                </c:pt>
                <c:pt idx="12474">
                  <c:v>0.14663100000000001</c:v>
                </c:pt>
                <c:pt idx="12475">
                  <c:v>0.146646</c:v>
                </c:pt>
                <c:pt idx="12476">
                  <c:v>0.14666299999999999</c:v>
                </c:pt>
                <c:pt idx="12477">
                  <c:v>0.14668200000000001</c:v>
                </c:pt>
                <c:pt idx="12478">
                  <c:v>0.14668600000000001</c:v>
                </c:pt>
                <c:pt idx="12479">
                  <c:v>0.14669399999999999</c:v>
                </c:pt>
                <c:pt idx="12480">
                  <c:v>0.14668700000000001</c:v>
                </c:pt>
                <c:pt idx="12481">
                  <c:v>0.14668999999999999</c:v>
                </c:pt>
                <c:pt idx="12482">
                  <c:v>0.14668800000000001</c:v>
                </c:pt>
                <c:pt idx="12483">
                  <c:v>0.146676</c:v>
                </c:pt>
                <c:pt idx="12484">
                  <c:v>0.14666699999999999</c:v>
                </c:pt>
                <c:pt idx="12485">
                  <c:v>0.146646</c:v>
                </c:pt>
                <c:pt idx="12486">
                  <c:v>0.14663799999999999</c:v>
                </c:pt>
                <c:pt idx="12487">
                  <c:v>0.146618</c:v>
                </c:pt>
                <c:pt idx="12488">
                  <c:v>0.146592</c:v>
                </c:pt>
                <c:pt idx="12489">
                  <c:v>0.146563</c:v>
                </c:pt>
                <c:pt idx="12490">
                  <c:v>0.14652499999999999</c:v>
                </c:pt>
                <c:pt idx="12491">
                  <c:v>0.14649799999999999</c:v>
                </c:pt>
                <c:pt idx="12492">
                  <c:v>0.14645900000000001</c:v>
                </c:pt>
                <c:pt idx="12493">
                  <c:v>0.14641999999999999</c:v>
                </c:pt>
                <c:pt idx="12494">
                  <c:v>0.146374</c:v>
                </c:pt>
                <c:pt idx="12495">
                  <c:v>0.14632500000000001</c:v>
                </c:pt>
                <c:pt idx="12496">
                  <c:v>0.146283</c:v>
                </c:pt>
                <c:pt idx="12497">
                  <c:v>0.14622499999999999</c:v>
                </c:pt>
                <c:pt idx="12498">
                  <c:v>0.146171</c:v>
                </c:pt>
                <c:pt idx="12499">
                  <c:v>0.14610600000000001</c:v>
                </c:pt>
                <c:pt idx="12500">
                  <c:v>0.14604400000000001</c:v>
                </c:pt>
                <c:pt idx="12501">
                  <c:v>0.145984</c:v>
                </c:pt>
                <c:pt idx="12502">
                  <c:v>0.14591100000000001</c:v>
                </c:pt>
                <c:pt idx="12503">
                  <c:v>0.145844</c:v>
                </c:pt>
                <c:pt idx="12504">
                  <c:v>0.145762</c:v>
                </c:pt>
                <c:pt idx="12505">
                  <c:v>0.14568800000000001</c:v>
                </c:pt>
                <c:pt idx="12506">
                  <c:v>0.14560799999999999</c:v>
                </c:pt>
                <c:pt idx="12507">
                  <c:v>0.14552000000000001</c:v>
                </c:pt>
                <c:pt idx="12508">
                  <c:v>0.14543600000000001</c:v>
                </c:pt>
                <c:pt idx="12509">
                  <c:v>0.14533799999999999</c:v>
                </c:pt>
                <c:pt idx="12510">
                  <c:v>0.14525199999999999</c:v>
                </c:pt>
                <c:pt idx="12511">
                  <c:v>0.14515500000000001</c:v>
                </c:pt>
                <c:pt idx="12512">
                  <c:v>0.14505599999999999</c:v>
                </c:pt>
                <c:pt idx="12513">
                  <c:v>0.144956</c:v>
                </c:pt>
                <c:pt idx="12514">
                  <c:v>0.144844</c:v>
                </c:pt>
                <c:pt idx="12515">
                  <c:v>0.14474200000000001</c:v>
                </c:pt>
                <c:pt idx="12516">
                  <c:v>0.144625</c:v>
                </c:pt>
                <c:pt idx="12517">
                  <c:v>0.144513</c:v>
                </c:pt>
                <c:pt idx="12518">
                  <c:v>0.144395</c:v>
                </c:pt>
                <c:pt idx="12519">
                  <c:v>0.14427200000000001</c:v>
                </c:pt>
                <c:pt idx="12520">
                  <c:v>0.144154</c:v>
                </c:pt>
                <c:pt idx="12521">
                  <c:v>0.14402300000000001</c:v>
                </c:pt>
                <c:pt idx="12522">
                  <c:v>0.143901</c:v>
                </c:pt>
                <c:pt idx="12523">
                  <c:v>0.14376700000000001</c:v>
                </c:pt>
                <c:pt idx="12524">
                  <c:v>0.14363200000000001</c:v>
                </c:pt>
                <c:pt idx="12525">
                  <c:v>0.14349400000000001</c:v>
                </c:pt>
                <c:pt idx="12526">
                  <c:v>0.143349</c:v>
                </c:pt>
                <c:pt idx="12527">
                  <c:v>0.14321200000000001</c:v>
                </c:pt>
                <c:pt idx="12528">
                  <c:v>0.14306099999999999</c:v>
                </c:pt>
                <c:pt idx="12529">
                  <c:v>0.14291400000000001</c:v>
                </c:pt>
                <c:pt idx="12530">
                  <c:v>0.14276</c:v>
                </c:pt>
                <c:pt idx="12531">
                  <c:v>0.14260300000000001</c:v>
                </c:pt>
                <c:pt idx="12532">
                  <c:v>0.142453</c:v>
                </c:pt>
                <c:pt idx="12533">
                  <c:v>0.142288</c:v>
                </c:pt>
                <c:pt idx="12534">
                  <c:v>0.14212900000000001</c:v>
                </c:pt>
                <c:pt idx="12535">
                  <c:v>0.141958</c:v>
                </c:pt>
                <c:pt idx="12536">
                  <c:v>0.141791</c:v>
                </c:pt>
                <c:pt idx="12537">
                  <c:v>0.141625</c:v>
                </c:pt>
                <c:pt idx="12538">
                  <c:v>0.14144499999999999</c:v>
                </c:pt>
                <c:pt idx="12539">
                  <c:v>0.14127300000000001</c:v>
                </c:pt>
                <c:pt idx="12540">
                  <c:v>0.14108499999999999</c:v>
                </c:pt>
                <c:pt idx="12541">
                  <c:v>0.14090800000000001</c:v>
                </c:pt>
                <c:pt idx="12542">
                  <c:v>0.14072599999999999</c:v>
                </c:pt>
                <c:pt idx="12543">
                  <c:v>0.14053399999999999</c:v>
                </c:pt>
                <c:pt idx="12544">
                  <c:v>0.140348</c:v>
                </c:pt>
                <c:pt idx="12545">
                  <c:v>0.14014799999999999</c:v>
                </c:pt>
                <c:pt idx="12546">
                  <c:v>0.139962</c:v>
                </c:pt>
                <c:pt idx="12547">
                  <c:v>0.139763</c:v>
                </c:pt>
                <c:pt idx="12548">
                  <c:v>0.13955999999999999</c:v>
                </c:pt>
                <c:pt idx="12549">
                  <c:v>0.13935600000000001</c:v>
                </c:pt>
                <c:pt idx="12550">
                  <c:v>0.13914299999999999</c:v>
                </c:pt>
                <c:pt idx="12551">
                  <c:v>0.13894300000000001</c:v>
                </c:pt>
                <c:pt idx="12552">
                  <c:v>0.13872799999999999</c:v>
                </c:pt>
                <c:pt idx="12553">
                  <c:v>0.138517</c:v>
                </c:pt>
                <c:pt idx="12554">
                  <c:v>0.13830000000000001</c:v>
                </c:pt>
                <c:pt idx="12555">
                  <c:v>0.13807900000000001</c:v>
                </c:pt>
                <c:pt idx="12556">
                  <c:v>0.13786499999999999</c:v>
                </c:pt>
                <c:pt idx="12557">
                  <c:v>0.13763500000000001</c:v>
                </c:pt>
                <c:pt idx="12558">
                  <c:v>0.13741200000000001</c:v>
                </c:pt>
                <c:pt idx="12559">
                  <c:v>0.13717699999999999</c:v>
                </c:pt>
                <c:pt idx="12560">
                  <c:v>0.13694700000000001</c:v>
                </c:pt>
                <c:pt idx="12561">
                  <c:v>0.13671800000000001</c:v>
                </c:pt>
                <c:pt idx="12562">
                  <c:v>0.13647799999999999</c:v>
                </c:pt>
                <c:pt idx="12563">
                  <c:v>0.13624600000000001</c:v>
                </c:pt>
                <c:pt idx="12564">
                  <c:v>0.13599700000000001</c:v>
                </c:pt>
                <c:pt idx="12565">
                  <c:v>0.13575799999999999</c:v>
                </c:pt>
                <c:pt idx="12566">
                  <c:v>0.13551199999999999</c:v>
                </c:pt>
                <c:pt idx="12567">
                  <c:v>0.13525899999999999</c:v>
                </c:pt>
                <c:pt idx="12568">
                  <c:v>0.13501199999999999</c:v>
                </c:pt>
                <c:pt idx="12569">
                  <c:v>0.13475100000000001</c:v>
                </c:pt>
                <c:pt idx="12570">
                  <c:v>0.13450300000000001</c:v>
                </c:pt>
                <c:pt idx="12571">
                  <c:v>0.134243</c:v>
                </c:pt>
                <c:pt idx="12572">
                  <c:v>0.13398399999999999</c:v>
                </c:pt>
                <c:pt idx="12573">
                  <c:v>0.13372400000000001</c:v>
                </c:pt>
                <c:pt idx="12574">
                  <c:v>0.13345299999999999</c:v>
                </c:pt>
                <c:pt idx="12575">
                  <c:v>0.133191</c:v>
                </c:pt>
                <c:pt idx="12576">
                  <c:v>0.13291500000000001</c:v>
                </c:pt>
                <c:pt idx="12577">
                  <c:v>0.13264500000000001</c:v>
                </c:pt>
                <c:pt idx="12578">
                  <c:v>0.13236999999999999</c:v>
                </c:pt>
                <c:pt idx="12579">
                  <c:v>0.13208900000000001</c:v>
                </c:pt>
                <c:pt idx="12580">
                  <c:v>0.13181599999999999</c:v>
                </c:pt>
                <c:pt idx="12581">
                  <c:v>0.13152900000000001</c:v>
                </c:pt>
                <c:pt idx="12582">
                  <c:v>0.13125200000000001</c:v>
                </c:pt>
                <c:pt idx="12583">
                  <c:v>0.130964</c:v>
                </c:pt>
                <c:pt idx="12584">
                  <c:v>0.13067500000000001</c:v>
                </c:pt>
                <c:pt idx="12585">
                  <c:v>0.130386</c:v>
                </c:pt>
                <c:pt idx="12586">
                  <c:v>0.13008600000000001</c:v>
                </c:pt>
                <c:pt idx="12587">
                  <c:v>0.129798</c:v>
                </c:pt>
                <c:pt idx="12588">
                  <c:v>0.129496</c:v>
                </c:pt>
                <c:pt idx="12589">
                  <c:v>0.12919800000000001</c:v>
                </c:pt>
                <c:pt idx="12590">
                  <c:v>0.12889400000000001</c:v>
                </c:pt>
                <c:pt idx="12591">
                  <c:v>0.12858800000000001</c:v>
                </c:pt>
                <c:pt idx="12592">
                  <c:v>0.12828999999999999</c:v>
                </c:pt>
                <c:pt idx="12593">
                  <c:v>0.12797600000000001</c:v>
                </c:pt>
                <c:pt idx="12594">
                  <c:v>0.12767000000000001</c:v>
                </c:pt>
                <c:pt idx="12595">
                  <c:v>0.12735199999999999</c:v>
                </c:pt>
                <c:pt idx="12596">
                  <c:v>0.12703800000000001</c:v>
                </c:pt>
                <c:pt idx="12597">
                  <c:v>0.12672600000000001</c:v>
                </c:pt>
                <c:pt idx="12598">
                  <c:v>0.12640100000000001</c:v>
                </c:pt>
                <c:pt idx="12599">
                  <c:v>0.126084</c:v>
                </c:pt>
                <c:pt idx="12600">
                  <c:v>0.125752</c:v>
                </c:pt>
                <c:pt idx="12601">
                  <c:v>0.12543199999999999</c:v>
                </c:pt>
                <c:pt idx="12602">
                  <c:v>0.12510599999999999</c:v>
                </c:pt>
                <c:pt idx="12603">
                  <c:v>0.124774</c:v>
                </c:pt>
                <c:pt idx="12604">
                  <c:v>0.124448</c:v>
                </c:pt>
                <c:pt idx="12605">
                  <c:v>0.12410400000000001</c:v>
                </c:pt>
                <c:pt idx="12606">
                  <c:v>0.12377199999999999</c:v>
                </c:pt>
                <c:pt idx="12607">
                  <c:v>0.123434</c:v>
                </c:pt>
                <c:pt idx="12608">
                  <c:v>0.123108</c:v>
                </c:pt>
                <c:pt idx="12609">
                  <c:v>0.12277100000000001</c:v>
                </c:pt>
                <c:pt idx="12610">
                  <c:v>0.122379</c:v>
                </c:pt>
                <c:pt idx="12611">
                  <c:v>0.121989</c:v>
                </c:pt>
                <c:pt idx="12612">
                  <c:v>0.121707</c:v>
                </c:pt>
                <c:pt idx="12613">
                  <c:v>0.121627</c:v>
                </c:pt>
                <c:pt idx="12614">
                  <c:v>0.121546</c:v>
                </c:pt>
                <c:pt idx="12615">
                  <c:v>0.121202</c:v>
                </c:pt>
                <c:pt idx="12616">
                  <c:v>0.12062</c:v>
                </c:pt>
                <c:pt idx="12617">
                  <c:v>0.119963</c:v>
                </c:pt>
                <c:pt idx="12618">
                  <c:v>0.119383</c:v>
                </c:pt>
                <c:pt idx="12619">
                  <c:v>0.118829</c:v>
                </c:pt>
                <c:pt idx="12620">
                  <c:v>0.11826</c:v>
                </c:pt>
                <c:pt idx="12621">
                  <c:v>0.117684</c:v>
                </c:pt>
                <c:pt idx="12622">
                  <c:v>0.11709</c:v>
                </c:pt>
                <c:pt idx="12623">
                  <c:v>0.11651300000000001</c:v>
                </c:pt>
                <c:pt idx="12624">
                  <c:v>0.115922</c:v>
                </c:pt>
                <c:pt idx="12625">
                  <c:v>0.115337</c:v>
                </c:pt>
                <c:pt idx="12626">
                  <c:v>0.114748</c:v>
                </c:pt>
                <c:pt idx="12627">
                  <c:v>0.11415</c:v>
                </c:pt>
                <c:pt idx="12628">
                  <c:v>0.113562</c:v>
                </c:pt>
                <c:pt idx="12629">
                  <c:v>0.112959</c:v>
                </c:pt>
                <c:pt idx="12630">
                  <c:v>0.112369</c:v>
                </c:pt>
                <c:pt idx="12631">
                  <c:v>0.11176899999999999</c:v>
                </c:pt>
                <c:pt idx="12632">
                  <c:v>0.111169</c:v>
                </c:pt>
                <c:pt idx="12633">
                  <c:v>0.11057</c:v>
                </c:pt>
                <c:pt idx="12634">
                  <c:v>0.10996</c:v>
                </c:pt>
                <c:pt idx="12635">
                  <c:v>0.109359</c:v>
                </c:pt>
                <c:pt idx="12636">
                  <c:v>0.10874399999999999</c:v>
                </c:pt>
                <c:pt idx="12637">
                  <c:v>0.108138</c:v>
                </c:pt>
                <c:pt idx="12638">
                  <c:v>0.107526</c:v>
                </c:pt>
                <c:pt idx="12639">
                  <c:v>0.10691100000000001</c:v>
                </c:pt>
                <c:pt idx="12640">
                  <c:v>0.10630199999999999</c:v>
                </c:pt>
                <c:pt idx="12641">
                  <c:v>0.105681</c:v>
                </c:pt>
                <c:pt idx="12642">
                  <c:v>0.105071</c:v>
                </c:pt>
                <c:pt idx="12643">
                  <c:v>0.10445</c:v>
                </c:pt>
                <c:pt idx="12644">
                  <c:v>0.103827</c:v>
                </c:pt>
                <c:pt idx="12645">
                  <c:v>0.10320500000000001</c:v>
                </c:pt>
                <c:pt idx="12646">
                  <c:v>0.102574</c:v>
                </c:pt>
                <c:pt idx="12647">
                  <c:v>0.101956</c:v>
                </c:pt>
                <c:pt idx="12648">
                  <c:v>0.101323</c:v>
                </c:pt>
                <c:pt idx="12649">
                  <c:v>0.10069699999999999</c:v>
                </c:pt>
                <c:pt idx="12650">
                  <c:v>0.100067</c:v>
                </c:pt>
                <c:pt idx="12651">
                  <c:v>9.9431900000000004E-2</c:v>
                </c:pt>
                <c:pt idx="12652">
                  <c:v>9.8807599999999995E-2</c:v>
                </c:pt>
                <c:pt idx="12653">
                  <c:v>9.8165699999999995E-2</c:v>
                </c:pt>
                <c:pt idx="12654">
                  <c:v>9.7533599999999998E-2</c:v>
                </c:pt>
                <c:pt idx="12655">
                  <c:v>9.6889699999999995E-2</c:v>
                </c:pt>
                <c:pt idx="12656">
                  <c:v>9.6250500000000003E-2</c:v>
                </c:pt>
                <c:pt idx="12657">
                  <c:v>9.5616099999999996E-2</c:v>
                </c:pt>
                <c:pt idx="12658">
                  <c:v>9.4967300000000004E-2</c:v>
                </c:pt>
                <c:pt idx="12659">
                  <c:v>9.43301E-2</c:v>
                </c:pt>
                <c:pt idx="12660">
                  <c:v>9.36776E-2</c:v>
                </c:pt>
                <c:pt idx="12661">
                  <c:v>9.3036599999999997E-2</c:v>
                </c:pt>
                <c:pt idx="12662">
                  <c:v>9.2391799999999996E-2</c:v>
                </c:pt>
                <c:pt idx="12663">
                  <c:v>9.1738100000000003E-2</c:v>
                </c:pt>
                <c:pt idx="12664">
                  <c:v>9.1092400000000004E-2</c:v>
                </c:pt>
                <c:pt idx="12665">
                  <c:v>9.0432299999999993E-2</c:v>
                </c:pt>
                <c:pt idx="12666">
                  <c:v>8.9787500000000006E-2</c:v>
                </c:pt>
                <c:pt idx="12667">
                  <c:v>8.91319E-2</c:v>
                </c:pt>
                <c:pt idx="12668">
                  <c:v>8.8474700000000003E-2</c:v>
                </c:pt>
                <c:pt idx="12669">
                  <c:v>8.7818800000000002E-2</c:v>
                </c:pt>
                <c:pt idx="12670">
                  <c:v>8.7153800000000003E-2</c:v>
                </c:pt>
                <c:pt idx="12671">
                  <c:v>8.6502599999999999E-2</c:v>
                </c:pt>
                <c:pt idx="12672">
                  <c:v>8.5838600000000001E-2</c:v>
                </c:pt>
                <c:pt idx="12673">
                  <c:v>8.51798E-2</c:v>
                </c:pt>
                <c:pt idx="12674">
                  <c:v>8.4515400000000004E-2</c:v>
                </c:pt>
                <c:pt idx="12675">
                  <c:v>8.3846599999999993E-2</c:v>
                </c:pt>
                <c:pt idx="12676">
                  <c:v>8.3185700000000001E-2</c:v>
                </c:pt>
                <c:pt idx="12677">
                  <c:v>8.2518099999999997E-2</c:v>
                </c:pt>
                <c:pt idx="12678">
                  <c:v>8.1863099999999994E-2</c:v>
                </c:pt>
                <c:pt idx="12679">
                  <c:v>8.1186099999999997E-2</c:v>
                </c:pt>
                <c:pt idx="12680">
                  <c:v>8.0486000000000002E-2</c:v>
                </c:pt>
                <c:pt idx="12681">
                  <c:v>7.9805500000000001E-2</c:v>
                </c:pt>
                <c:pt idx="12682">
                  <c:v>7.9388299999999995E-2</c:v>
                </c:pt>
                <c:pt idx="12683">
                  <c:v>7.8958100000000003E-2</c:v>
                </c:pt>
                <c:pt idx="12684">
                  <c:v>7.8178600000000001E-2</c:v>
                </c:pt>
                <c:pt idx="12685">
                  <c:v>7.78229E-2</c:v>
                </c:pt>
                <c:pt idx="12686">
                  <c:v>7.7171799999999999E-2</c:v>
                </c:pt>
                <c:pt idx="12687">
                  <c:v>7.6443499999999998E-2</c:v>
                </c:pt>
                <c:pt idx="12688">
                  <c:v>7.6037800000000003E-2</c:v>
                </c:pt>
                <c:pt idx="12689">
                  <c:v>7.5315699999999999E-2</c:v>
                </c:pt>
                <c:pt idx="12690">
                  <c:v>7.54277E-2</c:v>
                </c:pt>
                <c:pt idx="12691">
                  <c:v>7.5031E-2</c:v>
                </c:pt>
                <c:pt idx="12692">
                  <c:v>7.4373099999999998E-2</c:v>
                </c:pt>
                <c:pt idx="12693">
                  <c:v>7.3602299999999996E-2</c:v>
                </c:pt>
                <c:pt idx="12694">
                  <c:v>7.2336399999999995E-2</c:v>
                </c:pt>
                <c:pt idx="12695">
                  <c:v>7.1763099999999996E-2</c:v>
                </c:pt>
                <c:pt idx="12696">
                  <c:v>7.0673899999999998E-2</c:v>
                </c:pt>
                <c:pt idx="12697">
                  <c:v>6.9910399999999998E-2</c:v>
                </c:pt>
                <c:pt idx="12698">
                  <c:v>6.9039500000000004E-2</c:v>
                </c:pt>
                <c:pt idx="12699">
                  <c:v>6.8008100000000002E-2</c:v>
                </c:pt>
                <c:pt idx="12700">
                  <c:v>6.7306000000000005E-2</c:v>
                </c:pt>
                <c:pt idx="12701">
                  <c:v>6.6239099999999995E-2</c:v>
                </c:pt>
                <c:pt idx="12702">
                  <c:v>6.5474099999999993E-2</c:v>
                </c:pt>
                <c:pt idx="12703">
                  <c:v>6.4521499999999996E-2</c:v>
                </c:pt>
                <c:pt idx="12704">
                  <c:v>6.3630300000000001E-2</c:v>
                </c:pt>
                <c:pt idx="12705">
                  <c:v>6.2754599999999994E-2</c:v>
                </c:pt>
                <c:pt idx="12706">
                  <c:v>6.1836700000000001E-2</c:v>
                </c:pt>
                <c:pt idx="12707">
                  <c:v>6.0943299999999999E-2</c:v>
                </c:pt>
                <c:pt idx="12708">
                  <c:v>6.0051E-2</c:v>
                </c:pt>
                <c:pt idx="12709">
                  <c:v>5.9151500000000003E-2</c:v>
                </c:pt>
                <c:pt idx="12710">
                  <c:v>5.8221599999999998E-2</c:v>
                </c:pt>
                <c:pt idx="12711">
                  <c:v>5.7383299999999998E-2</c:v>
                </c:pt>
                <c:pt idx="12712">
                  <c:v>5.6383299999999997E-2</c:v>
                </c:pt>
                <c:pt idx="12713">
                  <c:v>5.5602800000000001E-2</c:v>
                </c:pt>
                <c:pt idx="12714">
                  <c:v>5.4639500000000001E-2</c:v>
                </c:pt>
                <c:pt idx="12715">
                  <c:v>5.3757100000000002E-2</c:v>
                </c:pt>
                <c:pt idx="12716">
                  <c:v>5.2802000000000002E-2</c:v>
                </c:pt>
                <c:pt idx="12717">
                  <c:v>5.17829E-2</c:v>
                </c:pt>
                <c:pt idx="12718">
                  <c:v>5.1211100000000002E-2</c:v>
                </c:pt>
                <c:pt idx="12719">
                  <c:v>5.0621899999999997E-2</c:v>
                </c:pt>
                <c:pt idx="12720">
                  <c:v>5.0060800000000003E-2</c:v>
                </c:pt>
                <c:pt idx="12721">
                  <c:v>4.89886E-2</c:v>
                </c:pt>
                <c:pt idx="12722">
                  <c:v>4.7652800000000002E-2</c:v>
                </c:pt>
                <c:pt idx="12723">
                  <c:v>4.6431300000000002E-2</c:v>
                </c:pt>
                <c:pt idx="12724">
                  <c:v>4.51796E-2</c:v>
                </c:pt>
                <c:pt idx="12725">
                  <c:v>4.4034799999999999E-2</c:v>
                </c:pt>
                <c:pt idx="12726">
                  <c:v>4.2838899999999999E-2</c:v>
                </c:pt>
                <c:pt idx="12727">
                  <c:v>4.1577999999999997E-2</c:v>
                </c:pt>
                <c:pt idx="12728">
                  <c:v>4.0407999999999999E-2</c:v>
                </c:pt>
                <c:pt idx="12729">
                  <c:v>3.9163400000000001E-2</c:v>
                </c:pt>
                <c:pt idx="12730">
                  <c:v>3.7939300000000002E-2</c:v>
                </c:pt>
                <c:pt idx="12731">
                  <c:v>3.6784400000000002E-2</c:v>
                </c:pt>
                <c:pt idx="12732">
                  <c:v>3.5479499999999997E-2</c:v>
                </c:pt>
                <c:pt idx="12733">
                  <c:v>3.43679E-2</c:v>
                </c:pt>
                <c:pt idx="12734">
                  <c:v>3.3082500000000001E-2</c:v>
                </c:pt>
                <c:pt idx="12735">
                  <c:v>3.1894199999999998E-2</c:v>
                </c:pt>
                <c:pt idx="12736">
                  <c:v>3.07207E-2</c:v>
                </c:pt>
                <c:pt idx="12737">
                  <c:v>2.94139E-2</c:v>
                </c:pt>
                <c:pt idx="12738">
                  <c:v>2.8317700000000001E-2</c:v>
                </c:pt>
                <c:pt idx="12739">
                  <c:v>2.69841E-2</c:v>
                </c:pt>
                <c:pt idx="12740">
                  <c:v>2.58497E-2</c:v>
                </c:pt>
                <c:pt idx="12741">
                  <c:v>2.46053E-2</c:v>
                </c:pt>
                <c:pt idx="12742">
                  <c:v>2.3368900000000001E-2</c:v>
                </c:pt>
                <c:pt idx="12743">
                  <c:v>2.2221999999999999E-2</c:v>
                </c:pt>
                <c:pt idx="12744">
                  <c:v>2.0930899999999999E-2</c:v>
                </c:pt>
                <c:pt idx="12745">
                  <c:v>1.97951E-2</c:v>
                </c:pt>
                <c:pt idx="12746">
                  <c:v>1.85296E-2</c:v>
                </c:pt>
                <c:pt idx="12747">
                  <c:v>1.7336000000000001E-2</c:v>
                </c:pt>
                <c:pt idx="12748">
                  <c:v>1.6116800000000001E-2</c:v>
                </c:pt>
                <c:pt idx="12749">
                  <c:v>1.4895E-2</c:v>
                </c:pt>
                <c:pt idx="12750">
                  <c:v>1.3703E-2</c:v>
                </c:pt>
                <c:pt idx="12751">
                  <c:v>1.2482399999999999E-2</c:v>
                </c:pt>
                <c:pt idx="12752">
                  <c:v>1.12289E-2</c:v>
                </c:pt>
                <c:pt idx="12753">
                  <c:v>1.00099E-2</c:v>
                </c:pt>
                <c:pt idx="12754" formatCode="0.00E+00">
                  <c:v>9.1351999999999996E-3</c:v>
                </c:pt>
                <c:pt idx="12755" formatCode="0.00E+00">
                  <c:v>8.2061300000000007E-3</c:v>
                </c:pt>
                <c:pt idx="12756" formatCode="0.00E+00">
                  <c:v>6.9019600000000004E-3</c:v>
                </c:pt>
                <c:pt idx="12757" formatCode="0.00E+00">
                  <c:v>6.0084400000000003E-3</c:v>
                </c:pt>
                <c:pt idx="12758" formatCode="0.00E+00">
                  <c:v>4.87077E-3</c:v>
                </c:pt>
                <c:pt idx="12759" formatCode="0.00E+00">
                  <c:v>3.6630399999999998E-3</c:v>
                </c:pt>
                <c:pt idx="12760" formatCode="0.00E+00">
                  <c:v>2.86403E-3</c:v>
                </c:pt>
                <c:pt idx="12761" formatCode="0.00E+00">
                  <c:v>1.42555E-3</c:v>
                </c:pt>
                <c:pt idx="12762" formatCode="0.00E+00">
                  <c:v>6.7443699999999995E-4</c:v>
                </c:pt>
                <c:pt idx="12763" formatCode="0.00E+00">
                  <c:v>-5.6826399999999997E-4</c:v>
                </c:pt>
                <c:pt idx="12764" formatCode="0.00E+00">
                  <c:v>-1.6814099999999999E-3</c:v>
                </c:pt>
                <c:pt idx="12765" formatCode="0.00E+00">
                  <c:v>-2.5065E-3</c:v>
                </c:pt>
                <c:pt idx="12766" formatCode="0.00E+00">
                  <c:v>-3.9772499999999999E-3</c:v>
                </c:pt>
                <c:pt idx="12767" formatCode="0.00E+00">
                  <c:v>-4.6230799999999999E-3</c:v>
                </c:pt>
                <c:pt idx="12768" formatCode="0.00E+00">
                  <c:v>-6.0512400000000003E-3</c:v>
                </c:pt>
                <c:pt idx="12769" formatCode="0.00E+00">
                  <c:v>-6.94555E-3</c:v>
                </c:pt>
                <c:pt idx="12770" formatCode="0.00E+00">
                  <c:v>-8.0108699999999998E-3</c:v>
                </c:pt>
                <c:pt idx="12771" formatCode="0.00E+00">
                  <c:v>-9.2743099999999992E-3</c:v>
                </c:pt>
                <c:pt idx="12772">
                  <c:v>-1.00471E-2</c:v>
                </c:pt>
                <c:pt idx="12773">
                  <c:v>-1.14234E-2</c:v>
                </c:pt>
                <c:pt idx="12774">
                  <c:v>-1.22197E-2</c:v>
                </c:pt>
                <c:pt idx="12775">
                  <c:v>-1.34532E-2</c:v>
                </c:pt>
                <c:pt idx="12776">
                  <c:v>-1.45168E-2</c:v>
                </c:pt>
                <c:pt idx="12777">
                  <c:v>-1.55672E-2</c:v>
                </c:pt>
                <c:pt idx="12778">
                  <c:v>-1.63944E-2</c:v>
                </c:pt>
                <c:pt idx="12779">
                  <c:v>-1.7071699999999999E-2</c:v>
                </c:pt>
                <c:pt idx="12780">
                  <c:v>-1.8350000000000002E-2</c:v>
                </c:pt>
                <c:pt idx="12781">
                  <c:v>-1.8976900000000001E-2</c:v>
                </c:pt>
                <c:pt idx="12782">
                  <c:v>-2.0075099999999999E-2</c:v>
                </c:pt>
                <c:pt idx="12783">
                  <c:v>-2.1013199999999999E-2</c:v>
                </c:pt>
                <c:pt idx="12784">
                  <c:v>-2.1768099999999999E-2</c:v>
                </c:pt>
                <c:pt idx="12785">
                  <c:v>-2.2973799999999999E-2</c:v>
                </c:pt>
                <c:pt idx="12786">
                  <c:v>-2.3628900000000001E-2</c:v>
                </c:pt>
                <c:pt idx="12787">
                  <c:v>-2.4747700000000001E-2</c:v>
                </c:pt>
                <c:pt idx="12788">
                  <c:v>-2.5635999999999999E-2</c:v>
                </c:pt>
                <c:pt idx="12789">
                  <c:v>-2.6449299999999999E-2</c:v>
                </c:pt>
                <c:pt idx="12790">
                  <c:v>-2.7598600000000001E-2</c:v>
                </c:pt>
                <c:pt idx="12791">
                  <c:v>-2.8252200000000002E-2</c:v>
                </c:pt>
                <c:pt idx="12792">
                  <c:v>-2.9391299999999999E-2</c:v>
                </c:pt>
                <c:pt idx="12793">
                  <c:v>-3.0193000000000001E-2</c:v>
                </c:pt>
                <c:pt idx="12794">
                  <c:v>-3.10923E-2</c:v>
                </c:pt>
                <c:pt idx="12795">
                  <c:v>-3.2149900000000002E-2</c:v>
                </c:pt>
                <c:pt idx="12796">
                  <c:v>-3.2857699999999997E-2</c:v>
                </c:pt>
                <c:pt idx="12797">
                  <c:v>-3.3998399999999998E-2</c:v>
                </c:pt>
                <c:pt idx="12798">
                  <c:v>-3.4739899999999997E-2</c:v>
                </c:pt>
                <c:pt idx="12799">
                  <c:v>-3.57407E-2</c:v>
                </c:pt>
                <c:pt idx="12800">
                  <c:v>-3.6658299999999998E-2</c:v>
                </c:pt>
                <c:pt idx="12801">
                  <c:v>-3.7474899999999998E-2</c:v>
                </c:pt>
                <c:pt idx="12802">
                  <c:v>-3.8515300000000002E-2</c:v>
                </c:pt>
                <c:pt idx="12803">
                  <c:v>-3.9273299999999997E-2</c:v>
                </c:pt>
                <c:pt idx="12804">
                  <c:v>-4.0298500000000001E-2</c:v>
                </c:pt>
                <c:pt idx="12805">
                  <c:v>-4.1126099999999999E-2</c:v>
                </c:pt>
                <c:pt idx="12806">
                  <c:v>-4.20612E-2</c:v>
                </c:pt>
                <c:pt idx="12807">
                  <c:v>-4.2976500000000001E-2</c:v>
                </c:pt>
                <c:pt idx="12808">
                  <c:v>-4.3834100000000001E-2</c:v>
                </c:pt>
                <c:pt idx="12809">
                  <c:v>-4.4789500000000003E-2</c:v>
                </c:pt>
                <c:pt idx="12810">
                  <c:v>-4.5619199999999999E-2</c:v>
                </c:pt>
                <c:pt idx="12811">
                  <c:v>-4.6572000000000002E-2</c:v>
                </c:pt>
                <c:pt idx="12812">
                  <c:v>-4.7406900000000002E-2</c:v>
                </c:pt>
                <c:pt idx="12813">
                  <c:v>-4.8332600000000003E-2</c:v>
                </c:pt>
                <c:pt idx="12814">
                  <c:v>-4.92012E-2</c:v>
                </c:pt>
                <c:pt idx="12815">
                  <c:v>-5.0089399999999999E-2</c:v>
                </c:pt>
                <c:pt idx="12816">
                  <c:v>-5.1002499999999999E-2</c:v>
                </c:pt>
                <c:pt idx="12817">
                  <c:v>-5.1845200000000001E-2</c:v>
                </c:pt>
                <c:pt idx="12818">
                  <c:v>-5.2773E-2</c:v>
                </c:pt>
                <c:pt idx="12819">
                  <c:v>-5.36084E-2</c:v>
                </c:pt>
                <c:pt idx="12820">
                  <c:v>-5.4508599999999997E-2</c:v>
                </c:pt>
                <c:pt idx="12821">
                  <c:v>-5.5384799999999998E-2</c:v>
                </c:pt>
                <c:pt idx="12822">
                  <c:v>-5.6237500000000003E-2</c:v>
                </c:pt>
                <c:pt idx="12823">
                  <c:v>-5.7135699999999998E-2</c:v>
                </c:pt>
                <c:pt idx="12824">
                  <c:v>-5.79538E-2</c:v>
                </c:pt>
                <c:pt idx="12825">
                  <c:v>-5.8828699999999998E-2</c:v>
                </c:pt>
                <c:pt idx="12826">
                  <c:v>-5.9771299999999999E-2</c:v>
                </c:pt>
                <c:pt idx="12827">
                  <c:v>-6.0669300000000002E-2</c:v>
                </c:pt>
                <c:pt idx="12828">
                  <c:v>-6.1488099999999997E-2</c:v>
                </c:pt>
                <c:pt idx="12829">
                  <c:v>-6.1921999999999998E-2</c:v>
                </c:pt>
                <c:pt idx="12830">
                  <c:v>-6.2413700000000003E-2</c:v>
                </c:pt>
                <c:pt idx="12831">
                  <c:v>-6.3267199999999996E-2</c:v>
                </c:pt>
                <c:pt idx="12832">
                  <c:v>-6.4381400000000005E-2</c:v>
                </c:pt>
                <c:pt idx="12833">
                  <c:v>-6.5734299999999996E-2</c:v>
                </c:pt>
                <c:pt idx="12834">
                  <c:v>-6.6803199999999993E-2</c:v>
                </c:pt>
                <c:pt idx="12835">
                  <c:v>-6.7988599999999996E-2</c:v>
                </c:pt>
                <c:pt idx="12836">
                  <c:v>-6.9103300000000006E-2</c:v>
                </c:pt>
                <c:pt idx="12837">
                  <c:v>-7.0217600000000005E-2</c:v>
                </c:pt>
                <c:pt idx="12838">
                  <c:v>-7.14611E-2</c:v>
                </c:pt>
                <c:pt idx="12839">
                  <c:v>-7.2484000000000007E-2</c:v>
                </c:pt>
                <c:pt idx="12840">
                  <c:v>-7.3733099999999996E-2</c:v>
                </c:pt>
                <c:pt idx="12841">
                  <c:v>-7.4785099999999993E-2</c:v>
                </c:pt>
                <c:pt idx="12842">
                  <c:v>-7.5940199999999999E-2</c:v>
                </c:pt>
                <c:pt idx="12843">
                  <c:v>-7.7105800000000002E-2</c:v>
                </c:pt>
                <c:pt idx="12844">
                  <c:v>-7.8153700000000006E-2</c:v>
                </c:pt>
                <c:pt idx="12845">
                  <c:v>-7.9387899999999997E-2</c:v>
                </c:pt>
                <c:pt idx="12846">
                  <c:v>-8.0423700000000001E-2</c:v>
                </c:pt>
                <c:pt idx="12847">
                  <c:v>-8.1609500000000001E-2</c:v>
                </c:pt>
                <c:pt idx="12848">
                  <c:v>-8.2716700000000004E-2</c:v>
                </c:pt>
                <c:pt idx="12849">
                  <c:v>-8.3798800000000007E-2</c:v>
                </c:pt>
                <c:pt idx="12850">
                  <c:v>-8.4976099999999999E-2</c:v>
                </c:pt>
                <c:pt idx="12851">
                  <c:v>-8.6025799999999999E-2</c:v>
                </c:pt>
                <c:pt idx="12852">
                  <c:v>-8.7171899999999997E-2</c:v>
                </c:pt>
                <c:pt idx="12853">
                  <c:v>-8.8241600000000003E-2</c:v>
                </c:pt>
                <c:pt idx="12854">
                  <c:v>-8.9325100000000004E-2</c:v>
                </c:pt>
                <c:pt idx="12855">
                  <c:v>-9.0548199999999995E-2</c:v>
                </c:pt>
                <c:pt idx="12856">
                  <c:v>-9.1662599999999997E-2</c:v>
                </c:pt>
                <c:pt idx="12857">
                  <c:v>-9.2635400000000007E-2</c:v>
                </c:pt>
                <c:pt idx="12858">
                  <c:v>-9.3321899999999999E-2</c:v>
                </c:pt>
                <c:pt idx="12859">
                  <c:v>-9.4034499999999993E-2</c:v>
                </c:pt>
                <c:pt idx="12860">
                  <c:v>-9.5251199999999994E-2</c:v>
                </c:pt>
                <c:pt idx="12861">
                  <c:v>-9.6643000000000007E-2</c:v>
                </c:pt>
                <c:pt idx="12862">
                  <c:v>-9.8165699999999995E-2</c:v>
                </c:pt>
                <c:pt idx="12863">
                  <c:v>-9.9534399999999995E-2</c:v>
                </c:pt>
                <c:pt idx="12864">
                  <c:v>-0.100844</c:v>
                </c:pt>
                <c:pt idx="12865">
                  <c:v>-0.102285</c:v>
                </c:pt>
                <c:pt idx="12866">
                  <c:v>-0.103593</c:v>
                </c:pt>
                <c:pt idx="12867">
                  <c:v>-0.105049</c:v>
                </c:pt>
                <c:pt idx="12868">
                  <c:v>-0.10637099999999999</c:v>
                </c:pt>
                <c:pt idx="12869">
                  <c:v>-0.107739</c:v>
                </c:pt>
                <c:pt idx="12870">
                  <c:v>-0.109137</c:v>
                </c:pt>
                <c:pt idx="12871">
                  <c:v>-0.110434</c:v>
                </c:pt>
                <c:pt idx="12872">
                  <c:v>-0.111859</c:v>
                </c:pt>
                <c:pt idx="12873">
                  <c:v>-0.113149</c:v>
                </c:pt>
                <c:pt idx="12874">
                  <c:v>-0.114535</c:v>
                </c:pt>
                <c:pt idx="12875">
                  <c:v>-0.11588900000000001</c:v>
                </c:pt>
                <c:pt idx="12876">
                  <c:v>-0.117216</c:v>
                </c:pt>
                <c:pt idx="12877">
                  <c:v>-0.118598</c:v>
                </c:pt>
                <c:pt idx="12878">
                  <c:v>-0.119897</c:v>
                </c:pt>
                <c:pt idx="12879">
                  <c:v>-0.121256</c:v>
                </c:pt>
                <c:pt idx="12880">
                  <c:v>-0.122584</c:v>
                </c:pt>
                <c:pt idx="12881">
                  <c:v>-0.12389699999999999</c:v>
                </c:pt>
                <c:pt idx="12882">
                  <c:v>-0.12523899999999999</c:v>
                </c:pt>
                <c:pt idx="12883">
                  <c:v>-0.12653800000000001</c:v>
                </c:pt>
                <c:pt idx="12884">
                  <c:v>-0.127863</c:v>
                </c:pt>
                <c:pt idx="12885">
                  <c:v>-0.12919800000000001</c:v>
                </c:pt>
                <c:pt idx="12886">
                  <c:v>-0.13048499999999999</c:v>
                </c:pt>
                <c:pt idx="12887">
                  <c:v>-0.131831</c:v>
                </c:pt>
                <c:pt idx="12888">
                  <c:v>-0.133108</c:v>
                </c:pt>
                <c:pt idx="12889">
                  <c:v>-0.13442200000000001</c:v>
                </c:pt>
                <c:pt idx="12890">
                  <c:v>-0.13573199999999999</c:v>
                </c:pt>
                <c:pt idx="12891">
                  <c:v>-0.136986</c:v>
                </c:pt>
                <c:pt idx="12892">
                  <c:v>-0.138317</c:v>
                </c:pt>
                <c:pt idx="12893">
                  <c:v>-0.13955000000000001</c:v>
                </c:pt>
                <c:pt idx="12894">
                  <c:v>-0.140872</c:v>
                </c:pt>
                <c:pt idx="12895">
                  <c:v>-0.14214499999999999</c:v>
                </c:pt>
                <c:pt idx="12896">
                  <c:v>-0.14341300000000001</c:v>
                </c:pt>
                <c:pt idx="12897">
                  <c:v>-0.14472399999999999</c:v>
                </c:pt>
                <c:pt idx="12898">
                  <c:v>-0.14594799999999999</c:v>
                </c:pt>
                <c:pt idx="12899">
                  <c:v>-0.147253</c:v>
                </c:pt>
                <c:pt idx="12900">
                  <c:v>-0.148481</c:v>
                </c:pt>
                <c:pt idx="12901">
                  <c:v>-0.14974299999999999</c:v>
                </c:pt>
                <c:pt idx="12902">
                  <c:v>-0.15099899999999999</c:v>
                </c:pt>
                <c:pt idx="12903">
                  <c:v>-0.15221399999999999</c:v>
                </c:pt>
                <c:pt idx="12904">
                  <c:v>-0.153479</c:v>
                </c:pt>
                <c:pt idx="12905">
                  <c:v>-0.154723</c:v>
                </c:pt>
                <c:pt idx="12906">
                  <c:v>-0.15601000000000001</c:v>
                </c:pt>
                <c:pt idx="12907">
                  <c:v>-0.15723599999999999</c:v>
                </c:pt>
                <c:pt idx="12908">
                  <c:v>-0.15816</c:v>
                </c:pt>
                <c:pt idx="12909">
                  <c:v>-0.15916</c:v>
                </c:pt>
                <c:pt idx="12910">
                  <c:v>-0.16046299999999999</c:v>
                </c:pt>
                <c:pt idx="12911">
                  <c:v>-0.16136900000000001</c:v>
                </c:pt>
                <c:pt idx="12912">
                  <c:v>-0.16258700000000001</c:v>
                </c:pt>
                <c:pt idx="12913">
                  <c:v>-0.163712</c:v>
                </c:pt>
                <c:pt idx="12914">
                  <c:v>-0.16463900000000001</c:v>
                </c:pt>
                <c:pt idx="12915">
                  <c:v>-0.16602</c:v>
                </c:pt>
                <c:pt idx="12916">
                  <c:v>-0.166819</c:v>
                </c:pt>
                <c:pt idx="12917">
                  <c:v>-0.16813700000000001</c:v>
                </c:pt>
                <c:pt idx="12918">
                  <c:v>-0.16913600000000001</c:v>
                </c:pt>
                <c:pt idx="12919">
                  <c:v>-0.170103</c:v>
                </c:pt>
                <c:pt idx="12920">
                  <c:v>-0.17142499999999999</c:v>
                </c:pt>
                <c:pt idx="12921">
                  <c:v>-0.172149</c:v>
                </c:pt>
                <c:pt idx="12922">
                  <c:v>-0.17353199999999999</c:v>
                </c:pt>
                <c:pt idx="12923">
                  <c:v>-0.17437</c:v>
                </c:pt>
                <c:pt idx="12924">
                  <c:v>-0.175486</c:v>
                </c:pt>
                <c:pt idx="12925">
                  <c:v>-0.17665800000000001</c:v>
                </c:pt>
                <c:pt idx="12926">
                  <c:v>-0.17748</c:v>
                </c:pt>
                <c:pt idx="12927">
                  <c:v>-0.17880499999999999</c:v>
                </c:pt>
                <c:pt idx="12928">
                  <c:v>-0.179589</c:v>
                </c:pt>
                <c:pt idx="12929">
                  <c:v>-0.180751</c:v>
                </c:pt>
                <c:pt idx="12930">
                  <c:v>-0.18176300000000001</c:v>
                </c:pt>
                <c:pt idx="12931">
                  <c:v>-0.182675</c:v>
                </c:pt>
                <c:pt idx="12932">
                  <c:v>-0.18385599999999999</c:v>
                </c:pt>
                <c:pt idx="12933">
                  <c:v>-0.18470300000000001</c:v>
                </c:pt>
                <c:pt idx="12934">
                  <c:v>-0.18582000000000001</c:v>
                </c:pt>
                <c:pt idx="12935">
                  <c:v>-0.18682699999999999</c:v>
                </c:pt>
                <c:pt idx="12936">
                  <c:v>-0.18776200000000001</c:v>
                </c:pt>
                <c:pt idx="12937">
                  <c:v>-0.18887399999999999</c:v>
                </c:pt>
                <c:pt idx="12938">
                  <c:v>-0.18973799999999999</c:v>
                </c:pt>
                <c:pt idx="12939">
                  <c:v>-0.190772</c:v>
                </c:pt>
                <c:pt idx="12940">
                  <c:v>-0.19177</c:v>
                </c:pt>
                <c:pt idx="12941">
                  <c:v>-0.192635</c:v>
                </c:pt>
                <c:pt idx="12942">
                  <c:v>-0.193748</c:v>
                </c:pt>
                <c:pt idx="12943">
                  <c:v>-0.19456599999999999</c:v>
                </c:pt>
                <c:pt idx="12944">
                  <c:v>-0.19562399999999999</c:v>
                </c:pt>
                <c:pt idx="12945">
                  <c:v>-0.19658700000000001</c:v>
                </c:pt>
                <c:pt idx="12946">
                  <c:v>-0.19745599999999999</c:v>
                </c:pt>
                <c:pt idx="12947">
                  <c:v>-0.198549</c:v>
                </c:pt>
                <c:pt idx="12948">
                  <c:v>-0.19931299999999999</c:v>
                </c:pt>
                <c:pt idx="12949">
                  <c:v>-0.200379</c:v>
                </c:pt>
                <c:pt idx="12950">
                  <c:v>-0.201235</c:v>
                </c:pt>
                <c:pt idx="12951">
                  <c:v>-0.20213600000000001</c:v>
                </c:pt>
                <c:pt idx="12952">
                  <c:v>-0.20313600000000001</c:v>
                </c:pt>
                <c:pt idx="12953">
                  <c:v>-0.203925</c:v>
                </c:pt>
                <c:pt idx="12954">
                  <c:v>-0.20496300000000001</c:v>
                </c:pt>
                <c:pt idx="12955">
                  <c:v>-0.20579700000000001</c:v>
                </c:pt>
                <c:pt idx="12956">
                  <c:v>-0.20671999999999999</c:v>
                </c:pt>
                <c:pt idx="12957">
                  <c:v>-0.207648</c:v>
                </c:pt>
                <c:pt idx="12958">
                  <c:v>-0.20845900000000001</c:v>
                </c:pt>
                <c:pt idx="12959">
                  <c:v>-0.20940500000000001</c:v>
                </c:pt>
                <c:pt idx="12960">
                  <c:v>-0.21023</c:v>
                </c:pt>
                <c:pt idx="12961">
                  <c:v>-0.211093</c:v>
                </c:pt>
                <c:pt idx="12962">
                  <c:v>-0.212001</c:v>
                </c:pt>
                <c:pt idx="12963">
                  <c:v>-0.21279699999999999</c:v>
                </c:pt>
                <c:pt idx="12964">
                  <c:v>-0.213725</c:v>
                </c:pt>
                <c:pt idx="12965">
                  <c:v>-0.21455399999999999</c:v>
                </c:pt>
                <c:pt idx="12966">
                  <c:v>-0.215392</c:v>
                </c:pt>
                <c:pt idx="12967">
                  <c:v>-0.21629699999999999</c:v>
                </c:pt>
                <c:pt idx="12968">
                  <c:v>-0.21703500000000001</c:v>
                </c:pt>
                <c:pt idx="12969">
                  <c:v>-0.217945</c:v>
                </c:pt>
                <c:pt idx="12970">
                  <c:v>-0.218692</c:v>
                </c:pt>
                <c:pt idx="12971">
                  <c:v>-0.219526</c:v>
                </c:pt>
                <c:pt idx="12972">
                  <c:v>-0.22036900000000001</c:v>
                </c:pt>
                <c:pt idx="12973">
                  <c:v>-0.22111500000000001</c:v>
                </c:pt>
                <c:pt idx="12974">
                  <c:v>-0.22201399999999999</c:v>
                </c:pt>
                <c:pt idx="12975">
                  <c:v>-0.22273000000000001</c:v>
                </c:pt>
                <c:pt idx="12976">
                  <c:v>-0.223579</c:v>
                </c:pt>
                <c:pt idx="12977">
                  <c:v>-0.22436700000000001</c:v>
                </c:pt>
                <c:pt idx="12978">
                  <c:v>-0.22516900000000001</c:v>
                </c:pt>
                <c:pt idx="12979">
                  <c:v>-0.22594400000000001</c:v>
                </c:pt>
                <c:pt idx="12980">
                  <c:v>-0.226301</c:v>
                </c:pt>
                <c:pt idx="12981">
                  <c:v>-0.22681100000000001</c:v>
                </c:pt>
                <c:pt idx="12982">
                  <c:v>-0.22766900000000001</c:v>
                </c:pt>
                <c:pt idx="12983">
                  <c:v>-0.22806599999999999</c:v>
                </c:pt>
                <c:pt idx="12984">
                  <c:v>-0.22880700000000001</c:v>
                </c:pt>
                <c:pt idx="12985">
                  <c:v>-0.22950799999999999</c:v>
                </c:pt>
                <c:pt idx="12986">
                  <c:v>-0.22986400000000001</c:v>
                </c:pt>
                <c:pt idx="12987">
                  <c:v>-0.230851</c:v>
                </c:pt>
                <c:pt idx="12988">
                  <c:v>-0.231048</c:v>
                </c:pt>
                <c:pt idx="12989">
                  <c:v>-0.23188300000000001</c:v>
                </c:pt>
                <c:pt idx="12990">
                  <c:v>-0.23243</c:v>
                </c:pt>
                <c:pt idx="12991">
                  <c:v>-0.232789</c:v>
                </c:pt>
                <c:pt idx="12992">
                  <c:v>-0.23377600000000001</c:v>
                </c:pt>
                <c:pt idx="12993">
                  <c:v>-0.23385400000000001</c:v>
                </c:pt>
                <c:pt idx="12994">
                  <c:v>-0.23485500000000001</c:v>
                </c:pt>
                <c:pt idx="12995">
                  <c:v>-0.23518700000000001</c:v>
                </c:pt>
                <c:pt idx="12996">
                  <c:v>-0.23574500000000001</c:v>
                </c:pt>
                <c:pt idx="12997">
                  <c:v>-0.23652699999999999</c:v>
                </c:pt>
                <c:pt idx="12998">
                  <c:v>-0.23667299999999999</c:v>
                </c:pt>
                <c:pt idx="12999">
                  <c:v>-0.23758899999999999</c:v>
                </c:pt>
                <c:pt idx="13000">
                  <c:v>-0.23780399999999999</c:v>
                </c:pt>
                <c:pt idx="13001">
                  <c:v>-0.23846500000000001</c:v>
                </c:pt>
                <c:pt idx="13002">
                  <c:v>-0.239093</c:v>
                </c:pt>
                <c:pt idx="13003">
                  <c:v>-0.23937800000000001</c:v>
                </c:pt>
                <c:pt idx="13004">
                  <c:v>-0.239785</c:v>
                </c:pt>
                <c:pt idx="13005">
                  <c:v>-0.239819</c:v>
                </c:pt>
                <c:pt idx="13006">
                  <c:v>-0.240513</c:v>
                </c:pt>
                <c:pt idx="13007">
                  <c:v>-0.240701</c:v>
                </c:pt>
                <c:pt idx="13008">
                  <c:v>-0.24099300000000001</c:v>
                </c:pt>
                <c:pt idx="13009">
                  <c:v>-0.241592</c:v>
                </c:pt>
                <c:pt idx="13010">
                  <c:v>-0.24155299999999999</c:v>
                </c:pt>
                <c:pt idx="13011">
                  <c:v>-0.24224699999999999</c:v>
                </c:pt>
                <c:pt idx="13012">
                  <c:v>-0.24235100000000001</c:v>
                </c:pt>
                <c:pt idx="13013">
                  <c:v>-0.24268700000000001</c:v>
                </c:pt>
                <c:pt idx="13014">
                  <c:v>-0.24323700000000001</c:v>
                </c:pt>
                <c:pt idx="13015">
                  <c:v>-0.24319499999999999</c:v>
                </c:pt>
                <c:pt idx="13016">
                  <c:v>-0.24391399999999999</c:v>
                </c:pt>
                <c:pt idx="13017">
                  <c:v>-0.243899</c:v>
                </c:pt>
                <c:pt idx="13018">
                  <c:v>-0.24432100000000001</c:v>
                </c:pt>
                <c:pt idx="13019">
                  <c:v>-0.24468000000000001</c:v>
                </c:pt>
                <c:pt idx="13020">
                  <c:v>-0.24470800000000001</c:v>
                </c:pt>
                <c:pt idx="13021">
                  <c:v>-0.245308</c:v>
                </c:pt>
                <c:pt idx="13022">
                  <c:v>-0.245285</c:v>
                </c:pt>
                <c:pt idx="13023">
                  <c:v>-0.24573600000000001</c:v>
                </c:pt>
                <c:pt idx="13024">
                  <c:v>-0.24598999999999999</c:v>
                </c:pt>
                <c:pt idx="13025">
                  <c:v>-0.246138</c:v>
                </c:pt>
                <c:pt idx="13026">
                  <c:v>-0.246591</c:v>
                </c:pt>
                <c:pt idx="13027">
                  <c:v>-0.24665500000000001</c:v>
                </c:pt>
                <c:pt idx="13028">
                  <c:v>-0.24698400000000001</c:v>
                </c:pt>
                <c:pt idx="13029">
                  <c:v>-0.24721799999999999</c:v>
                </c:pt>
                <c:pt idx="13030">
                  <c:v>-0.24731800000000001</c:v>
                </c:pt>
                <c:pt idx="13031">
                  <c:v>-0.24768999999999999</c:v>
                </c:pt>
                <c:pt idx="13032">
                  <c:v>-0.24778</c:v>
                </c:pt>
                <c:pt idx="13033">
                  <c:v>-0.248026</c:v>
                </c:pt>
                <c:pt idx="13034">
                  <c:v>-0.24832399999999999</c:v>
                </c:pt>
                <c:pt idx="13035">
                  <c:v>-0.24835099999999999</c:v>
                </c:pt>
                <c:pt idx="13036">
                  <c:v>-0.24876999999999999</c:v>
                </c:pt>
                <c:pt idx="13037">
                  <c:v>-0.24878</c:v>
                </c:pt>
                <c:pt idx="13038">
                  <c:v>-0.24901999999999999</c:v>
                </c:pt>
                <c:pt idx="13039">
                  <c:v>-0.24924199999999999</c:v>
                </c:pt>
                <c:pt idx="13040">
                  <c:v>-0.249218</c:v>
                </c:pt>
                <c:pt idx="13041">
                  <c:v>-0.24962100000000001</c:v>
                </c:pt>
                <c:pt idx="13042">
                  <c:v>-0.24954699999999999</c:v>
                </c:pt>
                <c:pt idx="13043">
                  <c:v>-0.24984700000000001</c:v>
                </c:pt>
                <c:pt idx="13044">
                  <c:v>-0.24997900000000001</c:v>
                </c:pt>
                <c:pt idx="13045">
                  <c:v>-0.25003300000000001</c:v>
                </c:pt>
                <c:pt idx="13046">
                  <c:v>-0.250359</c:v>
                </c:pt>
                <c:pt idx="13047">
                  <c:v>-0.25028800000000001</c:v>
                </c:pt>
                <c:pt idx="13048">
                  <c:v>-0.25054100000000001</c:v>
                </c:pt>
                <c:pt idx="13049">
                  <c:v>-0.250585</c:v>
                </c:pt>
                <c:pt idx="13050">
                  <c:v>-0.25064500000000001</c:v>
                </c:pt>
                <c:pt idx="13051">
                  <c:v>-0.25085499999999999</c:v>
                </c:pt>
                <c:pt idx="13052">
                  <c:v>-0.25082599999999999</c:v>
                </c:pt>
                <c:pt idx="13053">
                  <c:v>-0.25101000000000001</c:v>
                </c:pt>
                <c:pt idx="13054">
                  <c:v>-0.25108999999999998</c:v>
                </c:pt>
                <c:pt idx="13055">
                  <c:v>-0.25113099999999999</c:v>
                </c:pt>
                <c:pt idx="13056">
                  <c:v>-0.25131999999999999</c:v>
                </c:pt>
                <c:pt idx="13057">
                  <c:v>-0.25127500000000003</c:v>
                </c:pt>
                <c:pt idx="13058">
                  <c:v>-0.25138199999999999</c:v>
                </c:pt>
                <c:pt idx="13059">
                  <c:v>-0.25143700000000002</c:v>
                </c:pt>
                <c:pt idx="13060">
                  <c:v>-0.25139600000000001</c:v>
                </c:pt>
                <c:pt idx="13061">
                  <c:v>-0.25156299999999998</c:v>
                </c:pt>
                <c:pt idx="13062">
                  <c:v>-0.251473</c:v>
                </c:pt>
                <c:pt idx="13063">
                  <c:v>-0.25158599999999998</c:v>
                </c:pt>
                <c:pt idx="13064">
                  <c:v>-0.25162400000000001</c:v>
                </c:pt>
                <c:pt idx="13065">
                  <c:v>-0.25158599999999998</c:v>
                </c:pt>
                <c:pt idx="13066">
                  <c:v>-0.25173000000000001</c:v>
                </c:pt>
                <c:pt idx="13067">
                  <c:v>-0.251606</c:v>
                </c:pt>
                <c:pt idx="13068">
                  <c:v>-0.25168299999999999</c:v>
                </c:pt>
                <c:pt idx="13069">
                  <c:v>-0.25165500000000002</c:v>
                </c:pt>
                <c:pt idx="13070">
                  <c:v>-0.251583</c:v>
                </c:pt>
                <c:pt idx="13071">
                  <c:v>-0.25166300000000003</c:v>
                </c:pt>
                <c:pt idx="13072">
                  <c:v>-0.25153500000000001</c:v>
                </c:pt>
                <c:pt idx="13073">
                  <c:v>-0.25157800000000002</c:v>
                </c:pt>
                <c:pt idx="13074">
                  <c:v>-0.25156099999999998</c:v>
                </c:pt>
                <c:pt idx="13075">
                  <c:v>-0.251469</c:v>
                </c:pt>
                <c:pt idx="13076">
                  <c:v>-0.25153599999999998</c:v>
                </c:pt>
                <c:pt idx="13077">
                  <c:v>-0.25137700000000002</c:v>
                </c:pt>
                <c:pt idx="13078">
                  <c:v>-0.25136700000000001</c:v>
                </c:pt>
                <c:pt idx="13079">
                  <c:v>-0.25130999999999998</c:v>
                </c:pt>
                <c:pt idx="13080">
                  <c:v>-0.25114199999999998</c:v>
                </c:pt>
                <c:pt idx="13081">
                  <c:v>-0.25119599999999997</c:v>
                </c:pt>
                <c:pt idx="13082">
                  <c:v>-0.25098199999999998</c:v>
                </c:pt>
                <c:pt idx="13083">
                  <c:v>-0.25098700000000002</c:v>
                </c:pt>
                <c:pt idx="13084">
                  <c:v>-0.25090099999999999</c:v>
                </c:pt>
                <c:pt idx="13085">
                  <c:v>-0.25074000000000002</c:v>
                </c:pt>
                <c:pt idx="13086">
                  <c:v>-0.25078600000000001</c:v>
                </c:pt>
                <c:pt idx="13087">
                  <c:v>-0.250527</c:v>
                </c:pt>
                <c:pt idx="13088">
                  <c:v>-0.25050800000000001</c:v>
                </c:pt>
                <c:pt idx="13089">
                  <c:v>-0.25032900000000002</c:v>
                </c:pt>
                <c:pt idx="13090">
                  <c:v>-0.25017899999999998</c:v>
                </c:pt>
                <c:pt idx="13091">
                  <c:v>-0.25018499999999999</c:v>
                </c:pt>
                <c:pt idx="13092">
                  <c:v>-0.24987400000000001</c:v>
                </c:pt>
                <c:pt idx="13093">
                  <c:v>-0.249667</c:v>
                </c:pt>
                <c:pt idx="13094">
                  <c:v>-0.24930099999999999</c:v>
                </c:pt>
                <c:pt idx="13095">
                  <c:v>-0.24912500000000001</c:v>
                </c:pt>
                <c:pt idx="13096">
                  <c:v>-0.249219</c:v>
                </c:pt>
                <c:pt idx="13097">
                  <c:v>-0.249142</c:v>
                </c:pt>
                <c:pt idx="13098">
                  <c:v>-0.249196</c:v>
                </c:pt>
                <c:pt idx="13099">
                  <c:v>-0.24909999999999999</c:v>
                </c:pt>
                <c:pt idx="13100">
                  <c:v>-0.249005</c:v>
                </c:pt>
                <c:pt idx="13101">
                  <c:v>-0.249057</c:v>
                </c:pt>
                <c:pt idx="13102">
                  <c:v>-0.24889600000000001</c:v>
                </c:pt>
                <c:pt idx="13103">
                  <c:v>-0.24893799999999999</c:v>
                </c:pt>
                <c:pt idx="13104">
                  <c:v>-0.24885699999999999</c:v>
                </c:pt>
                <c:pt idx="13105">
                  <c:v>-0.24875900000000001</c:v>
                </c:pt>
                <c:pt idx="13106">
                  <c:v>-0.24881500000000001</c:v>
                </c:pt>
                <c:pt idx="13107">
                  <c:v>-0.24859500000000001</c:v>
                </c:pt>
                <c:pt idx="13108">
                  <c:v>-0.248617</c:v>
                </c:pt>
                <c:pt idx="13109">
                  <c:v>-0.24845600000000001</c:v>
                </c:pt>
                <c:pt idx="13110">
                  <c:v>-0.24832799999999999</c:v>
                </c:pt>
                <c:pt idx="13111">
                  <c:v>-0.248331</c:v>
                </c:pt>
                <c:pt idx="13112">
                  <c:v>-0.24807899999999999</c:v>
                </c:pt>
                <c:pt idx="13113">
                  <c:v>-0.248114</c:v>
                </c:pt>
                <c:pt idx="13114">
                  <c:v>-0.24792400000000001</c:v>
                </c:pt>
                <c:pt idx="13115">
                  <c:v>-0.24782699999999999</c:v>
                </c:pt>
                <c:pt idx="13116">
                  <c:v>-0.24778900000000001</c:v>
                </c:pt>
                <c:pt idx="13117">
                  <c:v>-0.24752099999999999</c:v>
                </c:pt>
                <c:pt idx="13118">
                  <c:v>-0.247504</c:v>
                </c:pt>
                <c:pt idx="13119">
                  <c:v>-0.247253</c:v>
                </c:pt>
                <c:pt idx="13120">
                  <c:v>-0.24712100000000001</c:v>
                </c:pt>
                <c:pt idx="13121">
                  <c:v>-0.24701999999999999</c:v>
                </c:pt>
                <c:pt idx="13122">
                  <c:v>-0.24674699999999999</c:v>
                </c:pt>
                <c:pt idx="13123">
                  <c:v>-0.24671499999999999</c:v>
                </c:pt>
                <c:pt idx="13124">
                  <c:v>-0.24646499999999999</c:v>
                </c:pt>
                <c:pt idx="13125">
                  <c:v>-0.246336</c:v>
                </c:pt>
                <c:pt idx="13126">
                  <c:v>-0.24621000000000001</c:v>
                </c:pt>
                <c:pt idx="13127">
                  <c:v>-0.24590999999999999</c:v>
                </c:pt>
                <c:pt idx="13128">
                  <c:v>-0.245833</c:v>
                </c:pt>
                <c:pt idx="13129">
                  <c:v>-0.24552499999999999</c:v>
                </c:pt>
                <c:pt idx="13130">
                  <c:v>-0.24535399999999999</c:v>
                </c:pt>
                <c:pt idx="13131">
                  <c:v>-0.24517800000000001</c:v>
                </c:pt>
                <c:pt idx="13132">
                  <c:v>-0.244864</c:v>
                </c:pt>
                <c:pt idx="13133">
                  <c:v>-0.244781</c:v>
                </c:pt>
                <c:pt idx="13134">
                  <c:v>-0.24446300000000001</c:v>
                </c:pt>
                <c:pt idx="13135">
                  <c:v>-0.244306</c:v>
                </c:pt>
                <c:pt idx="13136">
                  <c:v>-0.24409400000000001</c:v>
                </c:pt>
                <c:pt idx="13137">
                  <c:v>-0.24376400000000001</c:v>
                </c:pt>
                <c:pt idx="13138">
                  <c:v>-0.24362900000000001</c:v>
                </c:pt>
                <c:pt idx="13139">
                  <c:v>-0.243254</c:v>
                </c:pt>
                <c:pt idx="13140">
                  <c:v>-0.24305599999999999</c:v>
                </c:pt>
                <c:pt idx="13141">
                  <c:v>-0.24279300000000001</c:v>
                </c:pt>
                <c:pt idx="13142">
                  <c:v>-0.24245800000000001</c:v>
                </c:pt>
                <c:pt idx="13143">
                  <c:v>-0.24230699999999999</c:v>
                </c:pt>
                <c:pt idx="13144">
                  <c:v>-0.24193300000000001</c:v>
                </c:pt>
                <c:pt idx="13145">
                  <c:v>-0.24173600000000001</c:v>
                </c:pt>
                <c:pt idx="13146">
                  <c:v>-0.241448</c:v>
                </c:pt>
                <c:pt idx="13147">
                  <c:v>-0.241094</c:v>
                </c:pt>
                <c:pt idx="13148">
                  <c:v>-0.240894</c:v>
                </c:pt>
                <c:pt idx="13149">
                  <c:v>-0.24046100000000001</c:v>
                </c:pt>
                <c:pt idx="13150">
                  <c:v>-0.24022199999999999</c:v>
                </c:pt>
                <c:pt idx="13151">
                  <c:v>-0.23988100000000001</c:v>
                </c:pt>
                <c:pt idx="13152">
                  <c:v>-0.23952000000000001</c:v>
                </c:pt>
                <c:pt idx="13153">
                  <c:v>-0.239317</c:v>
                </c:pt>
                <c:pt idx="13154">
                  <c:v>-0.23887900000000001</c:v>
                </c:pt>
                <c:pt idx="13155">
                  <c:v>-0.238618</c:v>
                </c:pt>
                <c:pt idx="13156">
                  <c:v>-0.23821500000000001</c:v>
                </c:pt>
                <c:pt idx="13157">
                  <c:v>-0.237923</c:v>
                </c:pt>
                <c:pt idx="13158">
                  <c:v>-0.23780599999999999</c:v>
                </c:pt>
                <c:pt idx="13159">
                  <c:v>-0.237236</c:v>
                </c:pt>
                <c:pt idx="13160">
                  <c:v>-0.236341</c:v>
                </c:pt>
                <c:pt idx="13161">
                  <c:v>-0.235128</c:v>
                </c:pt>
                <c:pt idx="13162">
                  <c:v>-0.23455400000000001</c:v>
                </c:pt>
                <c:pt idx="13163">
                  <c:v>-0.23477200000000001</c:v>
                </c:pt>
                <c:pt idx="13164">
                  <c:v>-0.23510400000000001</c:v>
                </c:pt>
                <c:pt idx="13165">
                  <c:v>-0.235456</c:v>
                </c:pt>
                <c:pt idx="13166">
                  <c:v>-0.235517</c:v>
                </c:pt>
                <c:pt idx="13167">
                  <c:v>-0.23566599999999999</c:v>
                </c:pt>
                <c:pt idx="13168">
                  <c:v>-0.23585700000000001</c:v>
                </c:pt>
                <c:pt idx="13169">
                  <c:v>-0.235957</c:v>
                </c:pt>
                <c:pt idx="13170">
                  <c:v>-0.23619399999999999</c:v>
                </c:pt>
                <c:pt idx="13171">
                  <c:v>-0.23627999999999999</c:v>
                </c:pt>
                <c:pt idx="13172">
                  <c:v>-0.236454</c:v>
                </c:pt>
                <c:pt idx="13173">
                  <c:v>-0.23662900000000001</c:v>
                </c:pt>
                <c:pt idx="13174">
                  <c:v>-0.23672099999999999</c:v>
                </c:pt>
                <c:pt idx="13175">
                  <c:v>-0.23694999999999999</c:v>
                </c:pt>
                <c:pt idx="13176">
                  <c:v>-0.23702300000000001</c:v>
                </c:pt>
                <c:pt idx="13177">
                  <c:v>-0.23717099999999999</c:v>
                </c:pt>
                <c:pt idx="13178">
                  <c:v>-0.237291</c:v>
                </c:pt>
                <c:pt idx="13179">
                  <c:v>-0.23733799999999999</c:v>
                </c:pt>
                <c:pt idx="13180">
                  <c:v>-0.23752000000000001</c:v>
                </c:pt>
                <c:pt idx="13181">
                  <c:v>-0.23755000000000001</c:v>
                </c:pt>
                <c:pt idx="13182">
                  <c:v>-0.23769599999999999</c:v>
                </c:pt>
                <c:pt idx="13183">
                  <c:v>-0.23779600000000001</c:v>
                </c:pt>
                <c:pt idx="13184">
                  <c:v>-0.23785700000000001</c:v>
                </c:pt>
                <c:pt idx="13185">
                  <c:v>-0.23802599999999999</c:v>
                </c:pt>
                <c:pt idx="13186">
                  <c:v>-0.238036</c:v>
                </c:pt>
                <c:pt idx="13187">
                  <c:v>-0.23815900000000001</c:v>
                </c:pt>
                <c:pt idx="13188">
                  <c:v>-0.23819899999999999</c:v>
                </c:pt>
                <c:pt idx="13189">
                  <c:v>-0.238234</c:v>
                </c:pt>
                <c:pt idx="13190">
                  <c:v>-0.238343</c:v>
                </c:pt>
                <c:pt idx="13191">
                  <c:v>-0.23832900000000001</c:v>
                </c:pt>
                <c:pt idx="13192">
                  <c:v>-0.23843700000000001</c:v>
                </c:pt>
                <c:pt idx="13193">
                  <c:v>-0.23846200000000001</c:v>
                </c:pt>
                <c:pt idx="13194">
                  <c:v>-0.238508</c:v>
                </c:pt>
                <c:pt idx="13195">
                  <c:v>-0.238594</c:v>
                </c:pt>
                <c:pt idx="13196">
                  <c:v>-0.23857</c:v>
                </c:pt>
                <c:pt idx="13197">
                  <c:v>-0.23863899999999999</c:v>
                </c:pt>
                <c:pt idx="13198">
                  <c:v>-0.23862</c:v>
                </c:pt>
                <c:pt idx="13199">
                  <c:v>-0.238626</c:v>
                </c:pt>
                <c:pt idx="13200">
                  <c:v>-0.23865900000000001</c:v>
                </c:pt>
                <c:pt idx="13201">
                  <c:v>-0.23861599999999999</c:v>
                </c:pt>
                <c:pt idx="13202">
                  <c:v>-0.23866499999999999</c:v>
                </c:pt>
                <c:pt idx="13203">
                  <c:v>-0.23863799999999999</c:v>
                </c:pt>
                <c:pt idx="13204">
                  <c:v>-0.23864299999999999</c:v>
                </c:pt>
                <c:pt idx="13205">
                  <c:v>-0.23865800000000001</c:v>
                </c:pt>
                <c:pt idx="13206">
                  <c:v>-0.23860400000000001</c:v>
                </c:pt>
                <c:pt idx="13207">
                  <c:v>-0.23862</c:v>
                </c:pt>
                <c:pt idx="13208">
                  <c:v>-0.23855399999999999</c:v>
                </c:pt>
                <c:pt idx="13209">
                  <c:v>-0.23852000000000001</c:v>
                </c:pt>
                <c:pt idx="13210">
                  <c:v>-0.23849100000000001</c:v>
                </c:pt>
                <c:pt idx="13211">
                  <c:v>-0.23841599999999999</c:v>
                </c:pt>
                <c:pt idx="13212">
                  <c:v>-0.23841000000000001</c:v>
                </c:pt>
                <c:pt idx="13213">
                  <c:v>-0.23833299999999999</c:v>
                </c:pt>
                <c:pt idx="13214">
                  <c:v>-0.23829600000000001</c:v>
                </c:pt>
                <c:pt idx="13215">
                  <c:v>-0.23824999999999999</c:v>
                </c:pt>
                <c:pt idx="13216">
                  <c:v>-0.23816499999999999</c:v>
                </c:pt>
                <c:pt idx="13217">
                  <c:v>-0.238126</c:v>
                </c:pt>
                <c:pt idx="13218">
                  <c:v>-0.23801600000000001</c:v>
                </c:pt>
                <c:pt idx="13219">
                  <c:v>-0.23794100000000001</c:v>
                </c:pt>
                <c:pt idx="13220">
                  <c:v>-0.23785500000000001</c:v>
                </c:pt>
                <c:pt idx="13221">
                  <c:v>-0.23774700000000001</c:v>
                </c:pt>
                <c:pt idx="13222">
                  <c:v>-0.237682</c:v>
                </c:pt>
                <c:pt idx="13223">
                  <c:v>-0.23756099999999999</c:v>
                </c:pt>
                <c:pt idx="13224">
                  <c:v>-0.237479</c:v>
                </c:pt>
                <c:pt idx="13225">
                  <c:v>-0.23738200000000001</c:v>
                </c:pt>
                <c:pt idx="13226">
                  <c:v>-0.237265</c:v>
                </c:pt>
                <c:pt idx="13227">
                  <c:v>-0.23716899999999999</c:v>
                </c:pt>
                <c:pt idx="13228">
                  <c:v>-0.23701700000000001</c:v>
                </c:pt>
                <c:pt idx="13229">
                  <c:v>-0.236897</c:v>
                </c:pt>
                <c:pt idx="13230">
                  <c:v>-0.23676</c:v>
                </c:pt>
                <c:pt idx="13231">
                  <c:v>-0.23661699999999999</c:v>
                </c:pt>
                <c:pt idx="13232">
                  <c:v>-0.23649400000000001</c:v>
                </c:pt>
                <c:pt idx="13233">
                  <c:v>-0.23633399999999999</c:v>
                </c:pt>
                <c:pt idx="13234">
                  <c:v>-0.236207</c:v>
                </c:pt>
                <c:pt idx="13235">
                  <c:v>-0.23606099999999999</c:v>
                </c:pt>
                <c:pt idx="13236">
                  <c:v>-0.23590800000000001</c:v>
                </c:pt>
                <c:pt idx="13237">
                  <c:v>-0.23575399999999999</c:v>
                </c:pt>
                <c:pt idx="13238">
                  <c:v>-0.235568</c:v>
                </c:pt>
                <c:pt idx="13239">
                  <c:v>-0.235401</c:v>
                </c:pt>
                <c:pt idx="13240">
                  <c:v>-0.23521900000000001</c:v>
                </c:pt>
                <c:pt idx="13241">
                  <c:v>-0.23503599999999999</c:v>
                </c:pt>
                <c:pt idx="13242">
                  <c:v>-0.23485800000000001</c:v>
                </c:pt>
                <c:pt idx="13243">
                  <c:v>-0.23466600000000001</c:v>
                </c:pt>
                <c:pt idx="13244">
                  <c:v>-0.234488</c:v>
                </c:pt>
                <c:pt idx="13245">
                  <c:v>-0.23430200000000001</c:v>
                </c:pt>
                <c:pt idx="13246">
                  <c:v>-0.23410400000000001</c:v>
                </c:pt>
                <c:pt idx="13247">
                  <c:v>-0.233903</c:v>
                </c:pt>
                <c:pt idx="13248">
                  <c:v>-0.233683</c:v>
                </c:pt>
                <c:pt idx="13249">
                  <c:v>-0.23346700000000001</c:v>
                </c:pt>
                <c:pt idx="13250">
                  <c:v>-0.23324600000000001</c:v>
                </c:pt>
                <c:pt idx="13251">
                  <c:v>-0.233015</c:v>
                </c:pt>
                <c:pt idx="13252">
                  <c:v>-0.232794</c:v>
                </c:pt>
                <c:pt idx="13253">
                  <c:v>-0.23256199999999999</c:v>
                </c:pt>
                <c:pt idx="13254">
                  <c:v>-0.23234199999999999</c:v>
                </c:pt>
                <c:pt idx="13255">
                  <c:v>-0.23211599999999999</c:v>
                </c:pt>
                <c:pt idx="13256">
                  <c:v>-0.23186999999999999</c:v>
                </c:pt>
                <c:pt idx="13257">
                  <c:v>-0.231627</c:v>
                </c:pt>
                <c:pt idx="13258">
                  <c:v>-0.231373</c:v>
                </c:pt>
                <c:pt idx="13259">
                  <c:v>-0.23111999999999999</c:v>
                </c:pt>
                <c:pt idx="13260">
                  <c:v>-0.23084199999999999</c:v>
                </c:pt>
                <c:pt idx="13261">
                  <c:v>-0.23052300000000001</c:v>
                </c:pt>
                <c:pt idx="13262">
                  <c:v>-0.23026099999999999</c:v>
                </c:pt>
                <c:pt idx="13263">
                  <c:v>-0.230127</c:v>
                </c:pt>
                <c:pt idx="13264">
                  <c:v>-0.229965</c:v>
                </c:pt>
                <c:pt idx="13265">
                  <c:v>-0.22940199999999999</c:v>
                </c:pt>
                <c:pt idx="13266">
                  <c:v>-0.22834399999999999</c:v>
                </c:pt>
                <c:pt idx="13267">
                  <c:v>-0.22742100000000001</c:v>
                </c:pt>
                <c:pt idx="13268">
                  <c:v>-0.22725200000000001</c:v>
                </c:pt>
                <c:pt idx="13269">
                  <c:v>-0.22764499999999999</c:v>
                </c:pt>
                <c:pt idx="13270">
                  <c:v>-0.22808899999999999</c:v>
                </c:pt>
                <c:pt idx="13271">
                  <c:v>-0.22834199999999999</c:v>
                </c:pt>
                <c:pt idx="13272">
                  <c:v>-0.22853399999999999</c:v>
                </c:pt>
                <c:pt idx="13273">
                  <c:v>-0.22878100000000001</c:v>
                </c:pt>
                <c:pt idx="13274">
                  <c:v>-0.22905</c:v>
                </c:pt>
                <c:pt idx="13275">
                  <c:v>-0.22933000000000001</c:v>
                </c:pt>
                <c:pt idx="13276">
                  <c:v>-0.229572</c:v>
                </c:pt>
                <c:pt idx="13277">
                  <c:v>-0.229819</c:v>
                </c:pt>
                <c:pt idx="13278">
                  <c:v>-0.23005300000000001</c:v>
                </c:pt>
                <c:pt idx="13279">
                  <c:v>-0.23027900000000001</c:v>
                </c:pt>
                <c:pt idx="13280">
                  <c:v>-0.230515</c:v>
                </c:pt>
                <c:pt idx="13281">
                  <c:v>-0.23072699999999999</c:v>
                </c:pt>
                <c:pt idx="13282">
                  <c:v>-0.230961</c:v>
                </c:pt>
                <c:pt idx="13283">
                  <c:v>-0.23117699999999999</c:v>
                </c:pt>
                <c:pt idx="13284">
                  <c:v>-0.23139799999999999</c:v>
                </c:pt>
                <c:pt idx="13285">
                  <c:v>-0.23162199999999999</c:v>
                </c:pt>
                <c:pt idx="13286">
                  <c:v>-0.23182800000000001</c:v>
                </c:pt>
                <c:pt idx="13287">
                  <c:v>-0.23205000000000001</c:v>
                </c:pt>
                <c:pt idx="13288">
                  <c:v>-0.23225100000000001</c:v>
                </c:pt>
                <c:pt idx="13289" formatCode="0.00E+00">
                  <c:v>-0.23245499999999999</c:v>
                </c:pt>
                <c:pt idx="13290" formatCode="0.00E+00">
                  <c:v>-0.232656</c:v>
                </c:pt>
                <c:pt idx="13291" formatCode="0.00E+00">
                  <c:v>-0.23283999999999999</c:v>
                </c:pt>
                <c:pt idx="13292" formatCode="0.00E+00">
                  <c:v>-0.233041</c:v>
                </c:pt>
                <c:pt idx="13293" formatCode="0.00E+00">
                  <c:v>-0.23322499999999999</c:v>
                </c:pt>
                <c:pt idx="13294" formatCode="0.00E+00">
                  <c:v>-0.23341700000000001</c:v>
                </c:pt>
                <c:pt idx="13295" formatCode="0.00E+00">
                  <c:v>-0.23361199999999999</c:v>
                </c:pt>
                <c:pt idx="13296" formatCode="0.00E+00">
                  <c:v>-0.23378699999999999</c:v>
                </c:pt>
                <c:pt idx="13297" formatCode="0.00E+00">
                  <c:v>-0.23397899999999999</c:v>
                </c:pt>
                <c:pt idx="13298" formatCode="0.00E+00">
                  <c:v>-0.23414099999999999</c:v>
                </c:pt>
                <c:pt idx="13299" formatCode="0.00E+00">
                  <c:v>-0.23430799999999999</c:v>
                </c:pt>
                <c:pt idx="13300" formatCode="0.00E+00">
                  <c:v>-0.23446800000000001</c:v>
                </c:pt>
                <c:pt idx="13301" formatCode="0.00E+00">
                  <c:v>-0.23460900000000001</c:v>
                </c:pt>
                <c:pt idx="13302" formatCode="0.00E+00">
                  <c:v>-0.23477600000000001</c:v>
                </c:pt>
                <c:pt idx="13303" formatCode="0.00E+00">
                  <c:v>-0.23491200000000001</c:v>
                </c:pt>
                <c:pt idx="13304" formatCode="0.00E+00">
                  <c:v>-0.23507400000000001</c:v>
                </c:pt>
                <c:pt idx="13305" formatCode="0.00E+00">
                  <c:v>-0.23522299999999999</c:v>
                </c:pt>
                <c:pt idx="13306" formatCode="0.00E+00">
                  <c:v>-0.23536399999999999</c:v>
                </c:pt>
                <c:pt idx="13307" formatCode="0.00E+00">
                  <c:v>-0.23552400000000001</c:v>
                </c:pt>
                <c:pt idx="13308" formatCode="0.00E+00">
                  <c:v>-0.23564099999999999</c:v>
                </c:pt>
                <c:pt idx="13309" formatCode="0.00E+00">
                  <c:v>-0.23577999999999999</c:v>
                </c:pt>
                <c:pt idx="13310" formatCode="0.00E+00">
                  <c:v>-0.23588799999999999</c:v>
                </c:pt>
                <c:pt idx="13311" formatCode="0.00E+00">
                  <c:v>-0.23599899999999999</c:v>
                </c:pt>
                <c:pt idx="13312" formatCode="0.00E+00">
                  <c:v>-0.236122</c:v>
                </c:pt>
                <c:pt idx="13313" formatCode="0.00E+00">
                  <c:v>-0.23621700000000001</c:v>
                </c:pt>
                <c:pt idx="13314">
                  <c:v>-0.236347</c:v>
                </c:pt>
                <c:pt idx="13315">
                  <c:v>-0.23644899999999999</c:v>
                </c:pt>
                <c:pt idx="13316">
                  <c:v>-0.236565</c:v>
                </c:pt>
                <c:pt idx="13317">
                  <c:v>-0.236679</c:v>
                </c:pt>
                <c:pt idx="13318">
                  <c:v>-0.23676</c:v>
                </c:pt>
                <c:pt idx="13319">
                  <c:v>-0.23685600000000001</c:v>
                </c:pt>
                <c:pt idx="13320">
                  <c:v>-0.23691599999999999</c:v>
                </c:pt>
                <c:pt idx="13321">
                  <c:v>-0.23699500000000001</c:v>
                </c:pt>
                <c:pt idx="13322">
                  <c:v>-0.23707300000000001</c:v>
                </c:pt>
                <c:pt idx="13323">
                  <c:v>-0.23713500000000001</c:v>
                </c:pt>
                <c:pt idx="13324">
                  <c:v>-0.23722299999999999</c:v>
                </c:pt>
                <c:pt idx="13325">
                  <c:v>-0.23728399999999999</c:v>
                </c:pt>
                <c:pt idx="13326">
                  <c:v>-0.237369</c:v>
                </c:pt>
                <c:pt idx="13327">
                  <c:v>-0.23744000000000001</c:v>
                </c:pt>
                <c:pt idx="13328">
                  <c:v>-0.237484</c:v>
                </c:pt>
                <c:pt idx="13329">
                  <c:v>-0.237542</c:v>
                </c:pt>
                <c:pt idx="13330">
                  <c:v>-0.237564</c:v>
                </c:pt>
                <c:pt idx="13331">
                  <c:v>-0.23761299999999999</c:v>
                </c:pt>
                <c:pt idx="13332">
                  <c:v>-0.237647</c:v>
                </c:pt>
                <c:pt idx="13333">
                  <c:v>-0.237675</c:v>
                </c:pt>
                <c:pt idx="13334">
                  <c:v>-0.23772499999999999</c:v>
                </c:pt>
                <c:pt idx="13335">
                  <c:v>-0.23774799999999999</c:v>
                </c:pt>
                <c:pt idx="13336">
                  <c:v>-0.23780299999999999</c:v>
                </c:pt>
                <c:pt idx="13337">
                  <c:v>-0.23782600000000001</c:v>
                </c:pt>
                <c:pt idx="13338">
                  <c:v>-0.237841</c:v>
                </c:pt>
                <c:pt idx="13339">
                  <c:v>-0.23785700000000001</c:v>
                </c:pt>
                <c:pt idx="13340">
                  <c:v>-0.237846</c:v>
                </c:pt>
                <c:pt idx="13341">
                  <c:v>-0.23786299999999999</c:v>
                </c:pt>
                <c:pt idx="13342">
                  <c:v>-0.23785000000000001</c:v>
                </c:pt>
                <c:pt idx="13343">
                  <c:v>-0.23785100000000001</c:v>
                </c:pt>
                <c:pt idx="13344">
                  <c:v>-0.23785700000000001</c:v>
                </c:pt>
                <c:pt idx="13345">
                  <c:v>-0.23785100000000001</c:v>
                </c:pt>
                <c:pt idx="13346">
                  <c:v>-0.237869</c:v>
                </c:pt>
                <c:pt idx="13347">
                  <c:v>-0.23785000000000001</c:v>
                </c:pt>
                <c:pt idx="13348">
                  <c:v>-0.23783599999999999</c:v>
                </c:pt>
                <c:pt idx="13349">
                  <c:v>-0.23780999999999999</c:v>
                </c:pt>
                <c:pt idx="13350">
                  <c:v>-0.23777000000000001</c:v>
                </c:pt>
                <c:pt idx="13351">
                  <c:v>-0.23774700000000001</c:v>
                </c:pt>
                <c:pt idx="13352">
                  <c:v>-0.23769699999999999</c:v>
                </c:pt>
                <c:pt idx="13353">
                  <c:v>-0.23766699999999999</c:v>
                </c:pt>
                <c:pt idx="13354">
                  <c:v>-0.23763300000000001</c:v>
                </c:pt>
                <c:pt idx="13355">
                  <c:v>-0.237597</c:v>
                </c:pt>
                <c:pt idx="13356">
                  <c:v>-0.23757500000000001</c:v>
                </c:pt>
                <c:pt idx="13357">
                  <c:v>-0.23752000000000001</c:v>
                </c:pt>
                <c:pt idx="13358">
                  <c:v>-0.23747599999999999</c:v>
                </c:pt>
                <c:pt idx="13359">
                  <c:v>-0.23741300000000001</c:v>
                </c:pt>
                <c:pt idx="13360">
                  <c:v>-0.237343</c:v>
                </c:pt>
                <c:pt idx="13361">
                  <c:v>-0.23727999999999999</c:v>
                </c:pt>
                <c:pt idx="13362">
                  <c:v>-0.23719299999999999</c:v>
                </c:pt>
                <c:pt idx="13363">
                  <c:v>-0.23713400000000001</c:v>
                </c:pt>
                <c:pt idx="13364">
                  <c:v>-0.237068</c:v>
                </c:pt>
                <c:pt idx="13365">
                  <c:v>-0.237016</c:v>
                </c:pt>
                <c:pt idx="13366">
                  <c:v>-0.23696700000000001</c:v>
                </c:pt>
                <c:pt idx="13367">
                  <c:v>-0.23689499999999999</c:v>
                </c:pt>
                <c:pt idx="13368">
                  <c:v>-0.23683199999999999</c:v>
                </c:pt>
                <c:pt idx="13369">
                  <c:v>-0.23674000000000001</c:v>
                </c:pt>
                <c:pt idx="13370">
                  <c:v>-0.236652</c:v>
                </c:pt>
                <c:pt idx="13371">
                  <c:v>-0.236565</c:v>
                </c:pt>
                <c:pt idx="13372">
                  <c:v>-0.23646700000000001</c:v>
                </c:pt>
                <c:pt idx="13373">
                  <c:v>-0.236347</c:v>
                </c:pt>
                <c:pt idx="13374">
                  <c:v>-0.23621800000000001</c:v>
                </c:pt>
                <c:pt idx="13375">
                  <c:v>-0.236151</c:v>
                </c:pt>
                <c:pt idx="13376">
                  <c:v>-0.23602100000000001</c:v>
                </c:pt>
                <c:pt idx="13377">
                  <c:v>-0.23591899999999999</c:v>
                </c:pt>
                <c:pt idx="13378">
                  <c:v>-0.23580999999999999</c:v>
                </c:pt>
                <c:pt idx="13379">
                  <c:v>-0.23563500000000001</c:v>
                </c:pt>
                <c:pt idx="13380">
                  <c:v>-0.235537</c:v>
                </c:pt>
                <c:pt idx="13381">
                  <c:v>-0.235346</c:v>
                </c:pt>
                <c:pt idx="13382">
                  <c:v>-0.23522699999999999</c:v>
                </c:pt>
                <c:pt idx="13383">
                  <c:v>-0.23508899999999999</c:v>
                </c:pt>
                <c:pt idx="13384">
                  <c:v>-0.234927</c:v>
                </c:pt>
                <c:pt idx="13385">
                  <c:v>-0.23483699999999999</c:v>
                </c:pt>
                <c:pt idx="13386">
                  <c:v>-0.23464399999999999</c:v>
                </c:pt>
                <c:pt idx="13387">
                  <c:v>-0.234538</c:v>
                </c:pt>
                <c:pt idx="13388">
                  <c:v>-0.23435500000000001</c:v>
                </c:pt>
                <c:pt idx="13389">
                  <c:v>-0.234183</c:v>
                </c:pt>
                <c:pt idx="13390">
                  <c:v>-0.23402800000000001</c:v>
                </c:pt>
                <c:pt idx="13391">
                  <c:v>-0.23380899999999999</c:v>
                </c:pt>
                <c:pt idx="13392">
                  <c:v>-0.23367599999999999</c:v>
                </c:pt>
                <c:pt idx="13393">
                  <c:v>-0.233486</c:v>
                </c:pt>
                <c:pt idx="13394">
                  <c:v>-0.233352</c:v>
                </c:pt>
                <c:pt idx="13395">
                  <c:v>-0.23319699999999999</c:v>
                </c:pt>
                <c:pt idx="13396">
                  <c:v>-0.23302100000000001</c:v>
                </c:pt>
                <c:pt idx="13397">
                  <c:v>-0.23286799999999999</c:v>
                </c:pt>
                <c:pt idx="13398">
                  <c:v>-0.23266999999999999</c:v>
                </c:pt>
                <c:pt idx="13399">
                  <c:v>-0.23249400000000001</c:v>
                </c:pt>
                <c:pt idx="13400">
                  <c:v>-0.232294</c:v>
                </c:pt>
                <c:pt idx="13401">
                  <c:v>-0.232095</c:v>
                </c:pt>
                <c:pt idx="13402">
                  <c:v>-0.231908</c:v>
                </c:pt>
                <c:pt idx="13403">
                  <c:v>-0.23172100000000001</c:v>
                </c:pt>
                <c:pt idx="13404">
                  <c:v>-0.23153399999999999</c:v>
                </c:pt>
                <c:pt idx="13405">
                  <c:v>-0.231347</c:v>
                </c:pt>
                <c:pt idx="13406">
                  <c:v>-0.23114000000000001</c:v>
                </c:pt>
                <c:pt idx="13407">
                  <c:v>-0.23094200000000001</c:v>
                </c:pt>
                <c:pt idx="13408">
                  <c:v>-0.23072699999999999</c:v>
                </c:pt>
                <c:pt idx="13409">
                  <c:v>-0.23050399999999999</c:v>
                </c:pt>
                <c:pt idx="13410">
                  <c:v>-0.23028399999999999</c:v>
                </c:pt>
                <c:pt idx="13411">
                  <c:v>-0.230042</c:v>
                </c:pt>
                <c:pt idx="13412">
                  <c:v>-0.22983600000000001</c:v>
                </c:pt>
                <c:pt idx="13413">
                  <c:v>-0.22960900000000001</c:v>
                </c:pt>
                <c:pt idx="13414">
                  <c:v>-0.22939399999999999</c:v>
                </c:pt>
                <c:pt idx="13415">
                  <c:v>-0.22916400000000001</c:v>
                </c:pt>
                <c:pt idx="13416">
                  <c:v>-0.22892399999999999</c:v>
                </c:pt>
                <c:pt idx="13417">
                  <c:v>-0.22869700000000001</c:v>
                </c:pt>
                <c:pt idx="13418">
                  <c:v>-0.22844400000000001</c:v>
                </c:pt>
                <c:pt idx="13419">
                  <c:v>-0.22819900000000001</c:v>
                </c:pt>
                <c:pt idx="13420">
                  <c:v>-0.22792899999999999</c:v>
                </c:pt>
                <c:pt idx="13421">
                  <c:v>-0.22767499999999999</c:v>
                </c:pt>
                <c:pt idx="13422">
                  <c:v>-0.22742699999999999</c:v>
                </c:pt>
                <c:pt idx="13423">
                  <c:v>-0.22717899999999999</c:v>
                </c:pt>
                <c:pt idx="13424">
                  <c:v>-0.22692200000000001</c:v>
                </c:pt>
                <c:pt idx="13425">
                  <c:v>-0.22665199999999999</c:v>
                </c:pt>
                <c:pt idx="13426">
                  <c:v>-0.22638800000000001</c:v>
                </c:pt>
                <c:pt idx="13427">
                  <c:v>-0.22611800000000001</c:v>
                </c:pt>
                <c:pt idx="13428">
                  <c:v>-0.22584899999999999</c:v>
                </c:pt>
                <c:pt idx="13429">
                  <c:v>-0.225554</c:v>
                </c:pt>
                <c:pt idx="13430">
                  <c:v>-0.22526499999999999</c:v>
                </c:pt>
                <c:pt idx="13431">
                  <c:v>-0.22497200000000001</c:v>
                </c:pt>
                <c:pt idx="13432">
                  <c:v>-0.224694</c:v>
                </c:pt>
                <c:pt idx="13433">
                  <c:v>-0.224409</c:v>
                </c:pt>
                <c:pt idx="13434">
                  <c:v>-0.224111</c:v>
                </c:pt>
                <c:pt idx="13435">
                  <c:v>-0.22381899999999999</c:v>
                </c:pt>
                <c:pt idx="13436">
                  <c:v>-0.22351499999999999</c:v>
                </c:pt>
                <c:pt idx="13437">
                  <c:v>-0.22322600000000001</c:v>
                </c:pt>
                <c:pt idx="13438">
                  <c:v>-0.222912</c:v>
                </c:pt>
                <c:pt idx="13439">
                  <c:v>-0.22259200000000001</c:v>
                </c:pt>
                <c:pt idx="13440">
                  <c:v>-0.22225900000000001</c:v>
                </c:pt>
                <c:pt idx="13441">
                  <c:v>-0.22189400000000001</c:v>
                </c:pt>
                <c:pt idx="13442">
                  <c:v>-0.221551</c:v>
                </c:pt>
                <c:pt idx="13443">
                  <c:v>-0.22123999999999999</c:v>
                </c:pt>
                <c:pt idx="13444">
                  <c:v>-0.22087300000000001</c:v>
                </c:pt>
                <c:pt idx="13445">
                  <c:v>-0.22054099999999999</c:v>
                </c:pt>
                <c:pt idx="13446">
                  <c:v>-0.22020799999999999</c:v>
                </c:pt>
                <c:pt idx="13447">
                  <c:v>-0.21983</c:v>
                </c:pt>
                <c:pt idx="13448">
                  <c:v>-0.21950900000000001</c:v>
                </c:pt>
                <c:pt idx="13449">
                  <c:v>-0.21909400000000001</c:v>
                </c:pt>
                <c:pt idx="13450">
                  <c:v>-0.21875600000000001</c:v>
                </c:pt>
                <c:pt idx="13451">
                  <c:v>-0.218387</c:v>
                </c:pt>
                <c:pt idx="13452">
                  <c:v>-0.21800600000000001</c:v>
                </c:pt>
                <c:pt idx="13453">
                  <c:v>-0.21767700000000001</c:v>
                </c:pt>
                <c:pt idx="13454">
                  <c:v>-0.217251</c:v>
                </c:pt>
                <c:pt idx="13455">
                  <c:v>-0.21692700000000001</c:v>
                </c:pt>
                <c:pt idx="13456">
                  <c:v>-0.21651500000000001</c:v>
                </c:pt>
                <c:pt idx="13457">
                  <c:v>-0.216145</c:v>
                </c:pt>
                <c:pt idx="13458">
                  <c:v>-0.21575900000000001</c:v>
                </c:pt>
                <c:pt idx="13459">
                  <c:v>-0.215333</c:v>
                </c:pt>
                <c:pt idx="13460">
                  <c:v>-0.214976</c:v>
                </c:pt>
                <c:pt idx="13461">
                  <c:v>-0.21454599999999999</c:v>
                </c:pt>
                <c:pt idx="13462">
                  <c:v>-0.21418100000000001</c:v>
                </c:pt>
                <c:pt idx="13463">
                  <c:v>-0.21376200000000001</c:v>
                </c:pt>
                <c:pt idx="13464">
                  <c:v>-0.213364</c:v>
                </c:pt>
                <c:pt idx="13465">
                  <c:v>-0.21296499999999999</c:v>
                </c:pt>
                <c:pt idx="13466">
                  <c:v>-0.21254200000000001</c:v>
                </c:pt>
                <c:pt idx="13467">
                  <c:v>-0.212141</c:v>
                </c:pt>
                <c:pt idx="13468">
                  <c:v>-0.211704</c:v>
                </c:pt>
                <c:pt idx="13469">
                  <c:v>-0.21129100000000001</c:v>
                </c:pt>
                <c:pt idx="13470">
                  <c:v>-0.21085699999999999</c:v>
                </c:pt>
                <c:pt idx="13471">
                  <c:v>-0.21043999999999999</c:v>
                </c:pt>
                <c:pt idx="13472">
                  <c:v>-0.210008</c:v>
                </c:pt>
                <c:pt idx="13473">
                  <c:v>-0.20958399999999999</c:v>
                </c:pt>
                <c:pt idx="13474">
                  <c:v>-0.209148</c:v>
                </c:pt>
                <c:pt idx="13475">
                  <c:v>-0.20871200000000001</c:v>
                </c:pt>
                <c:pt idx="13476">
                  <c:v>-0.20827200000000001</c:v>
                </c:pt>
                <c:pt idx="13477">
                  <c:v>-0.20782200000000001</c:v>
                </c:pt>
                <c:pt idx="13478">
                  <c:v>-0.20738100000000001</c:v>
                </c:pt>
                <c:pt idx="13479">
                  <c:v>-0.20691699999999999</c:v>
                </c:pt>
                <c:pt idx="13480">
                  <c:v>-0.20647399999999999</c:v>
                </c:pt>
                <c:pt idx="13481">
                  <c:v>-0.206007</c:v>
                </c:pt>
                <c:pt idx="13482">
                  <c:v>-0.205564</c:v>
                </c:pt>
                <c:pt idx="13483">
                  <c:v>-0.20510100000000001</c:v>
                </c:pt>
                <c:pt idx="13484">
                  <c:v>-0.20463700000000001</c:v>
                </c:pt>
                <c:pt idx="13485">
                  <c:v>-0.20416999999999999</c:v>
                </c:pt>
                <c:pt idx="13486">
                  <c:v>-0.20368700000000001</c:v>
                </c:pt>
                <c:pt idx="13487">
                  <c:v>-0.20322899999999999</c:v>
                </c:pt>
                <c:pt idx="13488">
                  <c:v>-0.202735</c:v>
                </c:pt>
                <c:pt idx="13489">
                  <c:v>-0.202267</c:v>
                </c:pt>
                <c:pt idx="13490">
                  <c:v>-0.201765</c:v>
                </c:pt>
                <c:pt idx="13491">
                  <c:v>-0.20128599999999999</c:v>
                </c:pt>
                <c:pt idx="13492">
                  <c:v>-0.200798</c:v>
                </c:pt>
                <c:pt idx="13493">
                  <c:v>-0.20030300000000001</c:v>
                </c:pt>
                <c:pt idx="13494">
                  <c:v>-0.199823</c:v>
                </c:pt>
                <c:pt idx="13495">
                  <c:v>-0.19931199999999999</c:v>
                </c:pt>
                <c:pt idx="13496">
                  <c:v>-0.19883600000000001</c:v>
                </c:pt>
                <c:pt idx="13497">
                  <c:v>-0.198324</c:v>
                </c:pt>
                <c:pt idx="13498">
                  <c:v>-0.197827</c:v>
                </c:pt>
                <c:pt idx="13499">
                  <c:v>-0.19730600000000001</c:v>
                </c:pt>
                <c:pt idx="13500">
                  <c:v>-0.19678000000000001</c:v>
                </c:pt>
                <c:pt idx="13501">
                  <c:v>-0.196267</c:v>
                </c:pt>
                <c:pt idx="13502">
                  <c:v>-0.19574</c:v>
                </c:pt>
                <c:pt idx="13503">
                  <c:v>-0.195243</c:v>
                </c:pt>
                <c:pt idx="13504">
                  <c:v>-0.19472900000000001</c:v>
                </c:pt>
                <c:pt idx="13505">
                  <c:v>-0.19423299999999999</c:v>
                </c:pt>
                <c:pt idx="13506">
                  <c:v>-0.19372</c:v>
                </c:pt>
                <c:pt idx="13507">
                  <c:v>-0.19320599999999999</c:v>
                </c:pt>
                <c:pt idx="13508">
                  <c:v>-0.19268099999999999</c:v>
                </c:pt>
                <c:pt idx="13509">
                  <c:v>-0.19214899999999999</c:v>
                </c:pt>
                <c:pt idx="13510">
                  <c:v>-0.19162000000000001</c:v>
                </c:pt>
                <c:pt idx="13511">
                  <c:v>-0.19108700000000001</c:v>
                </c:pt>
                <c:pt idx="13512">
                  <c:v>-0.19056400000000001</c:v>
                </c:pt>
                <c:pt idx="13513">
                  <c:v>-0.19003400000000001</c:v>
                </c:pt>
                <c:pt idx="13514">
                  <c:v>-0.18951499999999999</c:v>
                </c:pt>
                <c:pt idx="13515">
                  <c:v>-0.18897700000000001</c:v>
                </c:pt>
                <c:pt idx="13516">
                  <c:v>-0.188446</c:v>
                </c:pt>
                <c:pt idx="13517">
                  <c:v>-0.18789600000000001</c:v>
                </c:pt>
                <c:pt idx="13518">
                  <c:v>-0.18734899999999999</c:v>
                </c:pt>
                <c:pt idx="13519">
                  <c:v>-0.18679499999999999</c:v>
                </c:pt>
                <c:pt idx="13520">
                  <c:v>-0.18623500000000001</c:v>
                </c:pt>
                <c:pt idx="13521">
                  <c:v>-0.18569099999999999</c:v>
                </c:pt>
                <c:pt idx="13522">
                  <c:v>-0.18513199999999999</c:v>
                </c:pt>
                <c:pt idx="13523">
                  <c:v>-0.18459900000000001</c:v>
                </c:pt>
                <c:pt idx="13524">
                  <c:v>-0.18404100000000001</c:v>
                </c:pt>
                <c:pt idx="13525">
                  <c:v>-0.18348900000000001</c:v>
                </c:pt>
                <c:pt idx="13526">
                  <c:v>-0.182922</c:v>
                </c:pt>
                <c:pt idx="13527">
                  <c:v>-0.18235000000000001</c:v>
                </c:pt>
                <c:pt idx="13528">
                  <c:v>-0.181786</c:v>
                </c:pt>
                <c:pt idx="13529">
                  <c:v>-0.181197</c:v>
                </c:pt>
                <c:pt idx="13530">
                  <c:v>-0.18062600000000001</c:v>
                </c:pt>
                <c:pt idx="13531">
                  <c:v>-0.18004100000000001</c:v>
                </c:pt>
                <c:pt idx="13532">
                  <c:v>-0.17949100000000001</c:v>
                </c:pt>
                <c:pt idx="13533">
                  <c:v>-0.17893999999999999</c:v>
                </c:pt>
                <c:pt idx="13534">
                  <c:v>-0.17838100000000001</c:v>
                </c:pt>
                <c:pt idx="13535">
                  <c:v>-0.177814</c:v>
                </c:pt>
                <c:pt idx="13536">
                  <c:v>-0.177229</c:v>
                </c:pt>
                <c:pt idx="13537">
                  <c:v>-0.17665800000000001</c:v>
                </c:pt>
                <c:pt idx="13538">
                  <c:v>-0.17607200000000001</c:v>
                </c:pt>
                <c:pt idx="13539">
                  <c:v>-0.17549000000000001</c:v>
                </c:pt>
                <c:pt idx="13540">
                  <c:v>-0.174896</c:v>
                </c:pt>
                <c:pt idx="13541">
                  <c:v>-0.174317</c:v>
                </c:pt>
                <c:pt idx="13542">
                  <c:v>-0.17374600000000001</c:v>
                </c:pt>
                <c:pt idx="13543">
                  <c:v>-0.173176</c:v>
                </c:pt>
                <c:pt idx="13544">
                  <c:v>-0.17258799999999999</c:v>
                </c:pt>
                <c:pt idx="13545">
                  <c:v>-0.171988</c:v>
                </c:pt>
                <c:pt idx="13546">
                  <c:v>-0.17139099999999999</c:v>
                </c:pt>
                <c:pt idx="13547">
                  <c:v>-0.170788</c:v>
                </c:pt>
                <c:pt idx="13548">
                  <c:v>-0.17019200000000001</c:v>
                </c:pt>
                <c:pt idx="13549">
                  <c:v>-0.169574</c:v>
                </c:pt>
                <c:pt idx="13550">
                  <c:v>-0.16896800000000001</c:v>
                </c:pt>
                <c:pt idx="13551">
                  <c:v>-0.16836300000000001</c:v>
                </c:pt>
                <c:pt idx="13552">
                  <c:v>-0.167772</c:v>
                </c:pt>
                <c:pt idx="13553">
                  <c:v>-0.16717399999999999</c:v>
                </c:pt>
                <c:pt idx="13554">
                  <c:v>-0.16655600000000001</c:v>
                </c:pt>
                <c:pt idx="13555">
                  <c:v>-0.16594400000000001</c:v>
                </c:pt>
                <c:pt idx="13556">
                  <c:v>-0.16531899999999999</c:v>
                </c:pt>
                <c:pt idx="13557">
                  <c:v>-0.16470899999999999</c:v>
                </c:pt>
                <c:pt idx="13558">
                  <c:v>-0.164074</c:v>
                </c:pt>
                <c:pt idx="13559">
                  <c:v>-0.163439</c:v>
                </c:pt>
                <c:pt idx="13560">
                  <c:v>-0.162804</c:v>
                </c:pt>
                <c:pt idx="13561">
                  <c:v>-0.16218099999999999</c:v>
                </c:pt>
                <c:pt idx="13562">
                  <c:v>-0.16156999999999999</c:v>
                </c:pt>
                <c:pt idx="13563">
                  <c:v>-0.160939</c:v>
                </c:pt>
                <c:pt idx="13564">
                  <c:v>-0.16031200000000001</c:v>
                </c:pt>
                <c:pt idx="13565">
                  <c:v>-0.159667</c:v>
                </c:pt>
                <c:pt idx="13566">
                  <c:v>-0.15903200000000001</c:v>
                </c:pt>
                <c:pt idx="13567">
                  <c:v>-0.158385</c:v>
                </c:pt>
                <c:pt idx="13568">
                  <c:v>-0.15773000000000001</c:v>
                </c:pt>
                <c:pt idx="13569">
                  <c:v>-0.15707299999999999</c:v>
                </c:pt>
                <c:pt idx="13570">
                  <c:v>-0.15642</c:v>
                </c:pt>
                <c:pt idx="13571">
                  <c:v>-0.15578400000000001</c:v>
                </c:pt>
                <c:pt idx="13572">
                  <c:v>-0.155141</c:v>
                </c:pt>
                <c:pt idx="13573">
                  <c:v>-0.154498</c:v>
                </c:pt>
                <c:pt idx="13574">
                  <c:v>-0.153839</c:v>
                </c:pt>
                <c:pt idx="13575">
                  <c:v>-0.15318300000000001</c:v>
                </c:pt>
                <c:pt idx="13576">
                  <c:v>-0.15251700000000001</c:v>
                </c:pt>
                <c:pt idx="13577">
                  <c:v>-0.15184600000000001</c:v>
                </c:pt>
                <c:pt idx="13578">
                  <c:v>-0.151168</c:v>
                </c:pt>
                <c:pt idx="13579">
                  <c:v>-0.15048900000000001</c:v>
                </c:pt>
                <c:pt idx="13580">
                  <c:v>-0.14982899999999999</c:v>
                </c:pt>
                <c:pt idx="13581">
                  <c:v>-0.14916599999999999</c:v>
                </c:pt>
                <c:pt idx="13582">
                  <c:v>-0.148502</c:v>
                </c:pt>
                <c:pt idx="13583">
                  <c:v>-0.14782100000000001</c:v>
                </c:pt>
                <c:pt idx="13584" formatCode="0.00E+00">
                  <c:v>-0.14716099999999999</c:v>
                </c:pt>
                <c:pt idx="13585" formatCode="0.00E+00">
                  <c:v>-0.14651900000000001</c:v>
                </c:pt>
                <c:pt idx="13586" formatCode="0.00E+00">
                  <c:v>-0.14582800000000001</c:v>
                </c:pt>
                <c:pt idx="13587" formatCode="0.00E+00">
                  <c:v>-0.14500299999999999</c:v>
                </c:pt>
                <c:pt idx="13588" formatCode="0.00E+00">
                  <c:v>-0.14410000000000001</c:v>
                </c:pt>
                <c:pt idx="13589" formatCode="0.00E+00">
                  <c:v>-0.143318</c:v>
                </c:pt>
                <c:pt idx="13590" formatCode="0.00E+00">
                  <c:v>-0.142733</c:v>
                </c:pt>
                <c:pt idx="13591" formatCode="0.00E+00">
                  <c:v>-0.14225299999999999</c:v>
                </c:pt>
                <c:pt idx="13592" formatCode="0.00E+00">
                  <c:v>-0.141733</c:v>
                </c:pt>
                <c:pt idx="13593" formatCode="0.00E+00">
                  <c:v>-0.141179</c:v>
                </c:pt>
                <c:pt idx="13594" formatCode="0.00E+00">
                  <c:v>-0.14061100000000001</c:v>
                </c:pt>
                <c:pt idx="13595" formatCode="0.00E+00">
                  <c:v>-0.140044</c:v>
                </c:pt>
                <c:pt idx="13596" formatCode="0.00E+00">
                  <c:v>-0.13948199999999999</c:v>
                </c:pt>
                <c:pt idx="13597" formatCode="0.00E+00">
                  <c:v>-0.138906</c:v>
                </c:pt>
                <c:pt idx="13598" formatCode="0.00E+00">
                  <c:v>-0.13833799999999999</c:v>
                </c:pt>
                <c:pt idx="13599" formatCode="0.00E+00">
                  <c:v>-0.137767</c:v>
                </c:pt>
                <c:pt idx="13600" formatCode="0.00E+00">
                  <c:v>-0.137208</c:v>
                </c:pt>
                <c:pt idx="13601" formatCode="0.00E+00">
                  <c:v>-0.13664899999999999</c:v>
                </c:pt>
                <c:pt idx="13602" formatCode="0.00E+00">
                  <c:v>-0.13609299999999999</c:v>
                </c:pt>
                <c:pt idx="13603" formatCode="0.00E+00">
                  <c:v>-0.13552900000000001</c:v>
                </c:pt>
                <c:pt idx="13604" formatCode="0.00E+00">
                  <c:v>-0.13494900000000001</c:v>
                </c:pt>
                <c:pt idx="13605" formatCode="0.00E+00">
                  <c:v>-0.13435800000000001</c:v>
                </c:pt>
                <c:pt idx="13606" formatCode="0.00E+00">
                  <c:v>-0.13376199999999999</c:v>
                </c:pt>
                <c:pt idx="13607" formatCode="0.00E+00">
                  <c:v>-0.13317200000000001</c:v>
                </c:pt>
                <c:pt idx="13608" formatCode="0.00E+00">
                  <c:v>-0.132579</c:v>
                </c:pt>
                <c:pt idx="13609" formatCode="0.00E+00">
                  <c:v>-0.131994</c:v>
                </c:pt>
                <c:pt idx="13610">
                  <c:v>-0.131406</c:v>
                </c:pt>
                <c:pt idx="13611">
                  <c:v>-0.130826</c:v>
                </c:pt>
                <c:pt idx="13612">
                  <c:v>-0.130244</c:v>
                </c:pt>
                <c:pt idx="13613">
                  <c:v>-0.12965299999999999</c:v>
                </c:pt>
                <c:pt idx="13614">
                  <c:v>-0.129054</c:v>
                </c:pt>
                <c:pt idx="13615">
                  <c:v>-0.128442</c:v>
                </c:pt>
                <c:pt idx="13616">
                  <c:v>-0.12783800000000001</c:v>
                </c:pt>
                <c:pt idx="13617">
                  <c:v>-0.12722700000000001</c:v>
                </c:pt>
                <c:pt idx="13618">
                  <c:v>-0.12661900000000001</c:v>
                </c:pt>
                <c:pt idx="13619">
                  <c:v>-0.12600800000000001</c:v>
                </c:pt>
                <c:pt idx="13620">
                  <c:v>-0.12539800000000001</c:v>
                </c:pt>
                <c:pt idx="13621">
                  <c:v>-0.124795</c:v>
                </c:pt>
                <c:pt idx="13622">
                  <c:v>-0.12418899999999999</c:v>
                </c:pt>
                <c:pt idx="13623">
                  <c:v>-0.12357799999999999</c:v>
                </c:pt>
                <c:pt idx="13624">
                  <c:v>-0.122956</c:v>
                </c:pt>
                <c:pt idx="13625">
                  <c:v>-0.122331</c:v>
                </c:pt>
                <c:pt idx="13626">
                  <c:v>-0.121702</c:v>
                </c:pt>
                <c:pt idx="13627">
                  <c:v>-0.121073</c:v>
                </c:pt>
                <c:pt idx="13628">
                  <c:v>-0.12044299999999999</c:v>
                </c:pt>
                <c:pt idx="13629">
                  <c:v>-0.11981600000000001</c:v>
                </c:pt>
                <c:pt idx="13630">
                  <c:v>-0.11919</c:v>
                </c:pt>
                <c:pt idx="13631">
                  <c:v>-0.11856800000000001</c:v>
                </c:pt>
                <c:pt idx="13632">
                  <c:v>-0.11794499999999999</c:v>
                </c:pt>
                <c:pt idx="13633">
                  <c:v>-0.117314</c:v>
                </c:pt>
                <c:pt idx="13634">
                  <c:v>-0.11668000000000001</c:v>
                </c:pt>
                <c:pt idx="13635">
                  <c:v>-0.116036</c:v>
                </c:pt>
                <c:pt idx="13636">
                  <c:v>-0.11539099999999999</c:v>
                </c:pt>
                <c:pt idx="13637">
                  <c:v>-0.114742</c:v>
                </c:pt>
                <c:pt idx="13638">
                  <c:v>-0.114095</c:v>
                </c:pt>
                <c:pt idx="13639">
                  <c:v>-0.113451</c:v>
                </c:pt>
                <c:pt idx="13640">
                  <c:v>-0.11280800000000001</c:v>
                </c:pt>
                <c:pt idx="13641">
                  <c:v>-0.11217199999999999</c:v>
                </c:pt>
                <c:pt idx="13642">
                  <c:v>-0.11153</c:v>
                </c:pt>
                <c:pt idx="13643">
                  <c:v>-0.110889</c:v>
                </c:pt>
                <c:pt idx="13644">
                  <c:v>-0.110236</c:v>
                </c:pt>
                <c:pt idx="13645">
                  <c:v>-0.109574</c:v>
                </c:pt>
                <c:pt idx="13646">
                  <c:v>-0.10891000000000001</c:v>
                </c:pt>
                <c:pt idx="13647">
                  <c:v>-0.108255</c:v>
                </c:pt>
                <c:pt idx="13648">
                  <c:v>-0.107601</c:v>
                </c:pt>
                <c:pt idx="13649">
                  <c:v>-0.106919</c:v>
                </c:pt>
                <c:pt idx="13650">
                  <c:v>-0.106221</c:v>
                </c:pt>
                <c:pt idx="13651">
                  <c:v>-0.105591</c:v>
                </c:pt>
                <c:pt idx="13652">
                  <c:v>-0.10509300000000001</c:v>
                </c:pt>
                <c:pt idx="13653">
                  <c:v>-0.104495</c:v>
                </c:pt>
                <c:pt idx="13654">
                  <c:v>-0.10341599999999999</c:v>
                </c:pt>
                <c:pt idx="13655">
                  <c:v>-0.101936</c:v>
                </c:pt>
                <c:pt idx="13656">
                  <c:v>-0.10073500000000001</c:v>
                </c:pt>
                <c:pt idx="13657">
                  <c:v>-0.100337</c:v>
                </c:pt>
                <c:pt idx="13658">
                  <c:v>-0.10041899999999999</c:v>
                </c:pt>
                <c:pt idx="13659">
                  <c:v>-0.10044599999999999</c:v>
                </c:pt>
                <c:pt idx="13660">
                  <c:v>-0.100326</c:v>
                </c:pt>
                <c:pt idx="13661">
                  <c:v>-0.10016</c:v>
                </c:pt>
                <c:pt idx="13662">
                  <c:v>-0.10005799999999999</c:v>
                </c:pt>
                <c:pt idx="13663">
                  <c:v>-9.9983699999999995E-2</c:v>
                </c:pt>
                <c:pt idx="13664">
                  <c:v>-9.9873600000000007E-2</c:v>
                </c:pt>
                <c:pt idx="13665">
                  <c:v>-9.9758200000000005E-2</c:v>
                </c:pt>
                <c:pt idx="13666">
                  <c:v>-9.9628400000000006E-2</c:v>
                </c:pt>
                <c:pt idx="13667">
                  <c:v>-9.9507899999999996E-2</c:v>
                </c:pt>
                <c:pt idx="13668">
                  <c:v>-9.9396300000000007E-2</c:v>
                </c:pt>
                <c:pt idx="13669">
                  <c:v>-9.9276000000000003E-2</c:v>
                </c:pt>
                <c:pt idx="13670">
                  <c:v>-9.9168300000000001E-2</c:v>
                </c:pt>
                <c:pt idx="13671">
                  <c:v>-9.9058800000000002E-2</c:v>
                </c:pt>
                <c:pt idx="13672">
                  <c:v>-9.8947999999999994E-2</c:v>
                </c:pt>
                <c:pt idx="13673">
                  <c:v>-9.8839399999999994E-2</c:v>
                </c:pt>
                <c:pt idx="13674">
                  <c:v>-9.8709500000000006E-2</c:v>
                </c:pt>
                <c:pt idx="13675">
                  <c:v>-9.8583299999999999E-2</c:v>
                </c:pt>
                <c:pt idx="13676">
                  <c:v>-9.84516E-2</c:v>
                </c:pt>
                <c:pt idx="13677">
                  <c:v>-9.8316000000000001E-2</c:v>
                </c:pt>
                <c:pt idx="13678">
                  <c:v>-9.8191100000000003E-2</c:v>
                </c:pt>
                <c:pt idx="13679">
                  <c:v>-9.8055100000000006E-2</c:v>
                </c:pt>
                <c:pt idx="13680">
                  <c:v>-9.7933300000000001E-2</c:v>
                </c:pt>
                <c:pt idx="13681">
                  <c:v>-9.7810300000000003E-2</c:v>
                </c:pt>
                <c:pt idx="13682">
                  <c:v>-9.7685499999999995E-2</c:v>
                </c:pt>
                <c:pt idx="13683">
                  <c:v>-9.7563200000000003E-2</c:v>
                </c:pt>
                <c:pt idx="13684">
                  <c:v>-9.7422499999999995E-2</c:v>
                </c:pt>
                <c:pt idx="13685">
                  <c:v>-9.7286700000000004E-2</c:v>
                </c:pt>
                <c:pt idx="13686">
                  <c:v>-9.7139299999999998E-2</c:v>
                </c:pt>
                <c:pt idx="13687">
                  <c:v>-9.6991499999999994E-2</c:v>
                </c:pt>
                <c:pt idx="13688">
                  <c:v>-9.6849299999999999E-2</c:v>
                </c:pt>
                <c:pt idx="13689">
                  <c:v>-9.6702300000000005E-2</c:v>
                </c:pt>
                <c:pt idx="13690">
                  <c:v>-9.6568100000000004E-2</c:v>
                </c:pt>
                <c:pt idx="13691">
                  <c:v>-9.6431100000000006E-2</c:v>
                </c:pt>
                <c:pt idx="13692">
                  <c:v>-9.6296099999999996E-2</c:v>
                </c:pt>
                <c:pt idx="13693">
                  <c:v>-9.6157599999999996E-2</c:v>
                </c:pt>
                <c:pt idx="13694">
                  <c:v>-9.6009399999999995E-2</c:v>
                </c:pt>
                <c:pt idx="13695">
                  <c:v>-9.5859299999999995E-2</c:v>
                </c:pt>
                <c:pt idx="13696">
                  <c:v>-9.5699400000000004E-2</c:v>
                </c:pt>
                <c:pt idx="13697">
                  <c:v>-9.5539700000000005E-2</c:v>
                </c:pt>
                <c:pt idx="13698">
                  <c:v>-9.5380199999999998E-2</c:v>
                </c:pt>
                <c:pt idx="13699">
                  <c:v>-9.5223100000000005E-2</c:v>
                </c:pt>
                <c:pt idx="13700">
                  <c:v>-9.5073599999999994E-2</c:v>
                </c:pt>
                <c:pt idx="13701">
                  <c:v>-9.49266E-2</c:v>
                </c:pt>
                <c:pt idx="13702">
                  <c:v>-9.4779799999999997E-2</c:v>
                </c:pt>
                <c:pt idx="13703">
                  <c:v>-9.4629500000000005E-2</c:v>
                </c:pt>
                <c:pt idx="13704">
                  <c:v>-9.4472399999999998E-2</c:v>
                </c:pt>
                <c:pt idx="13705">
                  <c:v>-9.4306000000000001E-2</c:v>
                </c:pt>
                <c:pt idx="13706">
                  <c:v>-9.4134599999999999E-2</c:v>
                </c:pt>
                <c:pt idx="13707">
                  <c:v>-9.3959699999999993E-2</c:v>
                </c:pt>
                <c:pt idx="13708">
                  <c:v>-9.3787400000000007E-2</c:v>
                </c:pt>
                <c:pt idx="13709">
                  <c:v>-9.3619599999999997E-2</c:v>
                </c:pt>
                <c:pt idx="13710">
                  <c:v>-9.3457299999999993E-2</c:v>
                </c:pt>
                <c:pt idx="13711">
                  <c:v>-9.3301599999999998E-2</c:v>
                </c:pt>
                <c:pt idx="13712">
                  <c:v>-9.3142699999999995E-2</c:v>
                </c:pt>
                <c:pt idx="13713">
                  <c:v>-9.2983899999999994E-2</c:v>
                </c:pt>
                <c:pt idx="13714">
                  <c:v>-9.2812500000000006E-2</c:v>
                </c:pt>
                <c:pt idx="13715">
                  <c:v>-9.26313E-2</c:v>
                </c:pt>
                <c:pt idx="13716">
                  <c:v>-9.2447600000000005E-2</c:v>
                </c:pt>
                <c:pt idx="13717">
                  <c:v>-9.2259999999999995E-2</c:v>
                </c:pt>
                <c:pt idx="13718">
                  <c:v>-9.2077500000000007E-2</c:v>
                </c:pt>
                <c:pt idx="13719">
                  <c:v>-9.1875999999999999E-2</c:v>
                </c:pt>
                <c:pt idx="13720">
                  <c:v>-9.1687299999999999E-2</c:v>
                </c:pt>
                <c:pt idx="13721">
                  <c:v>-9.15295E-2</c:v>
                </c:pt>
                <c:pt idx="13722">
                  <c:v>-9.1340199999999996E-2</c:v>
                </c:pt>
                <c:pt idx="13723">
                  <c:v>-9.1168799999999994E-2</c:v>
                </c:pt>
                <c:pt idx="13724">
                  <c:v>-9.0979699999999997E-2</c:v>
                </c:pt>
                <c:pt idx="13725">
                  <c:v>-9.0759199999999998E-2</c:v>
                </c:pt>
                <c:pt idx="13726">
                  <c:v>-9.0572299999999994E-2</c:v>
                </c:pt>
                <c:pt idx="13727">
                  <c:v>-9.0341099999999994E-2</c:v>
                </c:pt>
                <c:pt idx="13728">
                  <c:v>-9.0148900000000004E-2</c:v>
                </c:pt>
                <c:pt idx="13729">
                  <c:v>-8.9952199999999996E-2</c:v>
                </c:pt>
                <c:pt idx="13730">
                  <c:v>-8.97477E-2</c:v>
                </c:pt>
                <c:pt idx="13731">
                  <c:v>-8.9583499999999996E-2</c:v>
                </c:pt>
                <c:pt idx="13732">
                  <c:v>-8.9371199999999998E-2</c:v>
                </c:pt>
                <c:pt idx="13733">
                  <c:v>-8.9195099999999999E-2</c:v>
                </c:pt>
                <c:pt idx="13734">
                  <c:v>-8.8980699999999996E-2</c:v>
                </c:pt>
                <c:pt idx="13735">
                  <c:v>-8.8761499999999993E-2</c:v>
                </c:pt>
                <c:pt idx="13736">
                  <c:v>-8.8556300000000004E-2</c:v>
                </c:pt>
                <c:pt idx="13737">
                  <c:v>-8.8317400000000004E-2</c:v>
                </c:pt>
                <c:pt idx="13738">
                  <c:v>-8.8120500000000004E-2</c:v>
                </c:pt>
                <c:pt idx="13739">
                  <c:v>-8.7903400000000007E-2</c:v>
                </c:pt>
                <c:pt idx="13740">
                  <c:v>-8.7704299999999999E-2</c:v>
                </c:pt>
                <c:pt idx="13741">
                  <c:v>-8.7512400000000004E-2</c:v>
                </c:pt>
                <c:pt idx="13742">
                  <c:v>-8.7302000000000005E-2</c:v>
                </c:pt>
                <c:pt idx="13743">
                  <c:v>-8.7104000000000001E-2</c:v>
                </c:pt>
                <c:pt idx="13744">
                  <c:v>-8.6879799999999993E-2</c:v>
                </c:pt>
                <c:pt idx="13745">
                  <c:v>-8.6654400000000006E-2</c:v>
                </c:pt>
                <c:pt idx="13746">
                  <c:v>-8.6426699999999995E-2</c:v>
                </c:pt>
                <c:pt idx="13747">
                  <c:v>-8.6190100000000006E-2</c:v>
                </c:pt>
                <c:pt idx="13748">
                  <c:v>-8.5974400000000006E-2</c:v>
                </c:pt>
                <c:pt idx="13749">
                  <c:v>-8.5758600000000004E-2</c:v>
                </c:pt>
                <c:pt idx="13750">
                  <c:v>-8.5546700000000003E-2</c:v>
                </c:pt>
                <c:pt idx="13751">
                  <c:v>-8.5344299999999998E-2</c:v>
                </c:pt>
                <c:pt idx="13752">
                  <c:v>-8.5129700000000003E-2</c:v>
                </c:pt>
                <c:pt idx="13753">
                  <c:v>-8.4924899999999998E-2</c:v>
                </c:pt>
                <c:pt idx="13754">
                  <c:v>-8.4690799999999997E-2</c:v>
                </c:pt>
                <c:pt idx="13755">
                  <c:v>-8.4416900000000003E-2</c:v>
                </c:pt>
                <c:pt idx="13756">
                  <c:v>-8.4154400000000004E-2</c:v>
                </c:pt>
                <c:pt idx="13757">
                  <c:v>-8.39723E-2</c:v>
                </c:pt>
                <c:pt idx="13758">
                  <c:v>-8.3889000000000005E-2</c:v>
                </c:pt>
                <c:pt idx="13759">
                  <c:v>-8.3584599999999995E-2</c:v>
                </c:pt>
                <c:pt idx="13760">
                  <c:v>-8.2714800000000005E-2</c:v>
                </c:pt>
                <c:pt idx="13761">
                  <c:v>-8.1716700000000003E-2</c:v>
                </c:pt>
                <c:pt idx="13762">
                  <c:v>-8.1285300000000005E-2</c:v>
                </c:pt>
                <c:pt idx="13763">
                  <c:v>-8.1559900000000005E-2</c:v>
                </c:pt>
                <c:pt idx="13764">
                  <c:v>-8.2132499999999997E-2</c:v>
                </c:pt>
                <c:pt idx="13765">
                  <c:v>-8.24796E-2</c:v>
                </c:pt>
                <c:pt idx="13766">
                  <c:v>-8.2746700000000006E-2</c:v>
                </c:pt>
                <c:pt idx="13767">
                  <c:v>-8.3032300000000003E-2</c:v>
                </c:pt>
                <c:pt idx="13768">
                  <c:v>-8.3349300000000001E-2</c:v>
                </c:pt>
                <c:pt idx="13769">
                  <c:v>-8.3743300000000007E-2</c:v>
                </c:pt>
                <c:pt idx="13770">
                  <c:v>-8.4057900000000005E-2</c:v>
                </c:pt>
                <c:pt idx="13771">
                  <c:v>-8.4425200000000006E-2</c:v>
                </c:pt>
                <c:pt idx="13772">
                  <c:v>-8.4755999999999998E-2</c:v>
                </c:pt>
                <c:pt idx="13773">
                  <c:v>-8.5084000000000007E-2</c:v>
                </c:pt>
                <c:pt idx="13774">
                  <c:v>-8.5430900000000004E-2</c:v>
                </c:pt>
                <c:pt idx="13775">
                  <c:v>-8.5722099999999996E-2</c:v>
                </c:pt>
                <c:pt idx="13776">
                  <c:v>-8.60601E-2</c:v>
                </c:pt>
                <c:pt idx="13777">
                  <c:v>-8.6368500000000001E-2</c:v>
                </c:pt>
                <c:pt idx="13778">
                  <c:v>-8.6698499999999998E-2</c:v>
                </c:pt>
                <c:pt idx="13779">
                  <c:v>-8.7040699999999999E-2</c:v>
                </c:pt>
                <c:pt idx="13780">
                  <c:v>-8.7369100000000005E-2</c:v>
                </c:pt>
                <c:pt idx="13781">
                  <c:v>-8.7718900000000002E-2</c:v>
                </c:pt>
                <c:pt idx="13782">
                  <c:v>-8.8051299999999999E-2</c:v>
                </c:pt>
                <c:pt idx="13783">
                  <c:v>-8.8377499999999998E-2</c:v>
                </c:pt>
                <c:pt idx="13784">
                  <c:v>-8.8699700000000006E-2</c:v>
                </c:pt>
                <c:pt idx="13785">
                  <c:v>-8.9000999999999997E-2</c:v>
                </c:pt>
                <c:pt idx="13786">
                  <c:v>-8.9314400000000002E-2</c:v>
                </c:pt>
                <c:pt idx="13787">
                  <c:v>-8.9633699999999997E-2</c:v>
                </c:pt>
                <c:pt idx="13788">
                  <c:v>-8.9947600000000003E-2</c:v>
                </c:pt>
                <c:pt idx="13789">
                  <c:v>-9.0287900000000004E-2</c:v>
                </c:pt>
                <c:pt idx="13790">
                  <c:v>-9.0608599999999997E-2</c:v>
                </c:pt>
                <c:pt idx="13791">
                  <c:v>-9.0947700000000006E-2</c:v>
                </c:pt>
                <c:pt idx="13792">
                  <c:v>-9.1278600000000001E-2</c:v>
                </c:pt>
                <c:pt idx="13793">
                  <c:v>-9.1589299999999998E-2</c:v>
                </c:pt>
                <c:pt idx="13794">
                  <c:v>-9.1907900000000001E-2</c:v>
                </c:pt>
                <c:pt idx="13795">
                  <c:v>-9.2195799999999994E-2</c:v>
                </c:pt>
                <c:pt idx="13796">
                  <c:v>-9.2510899999999993E-2</c:v>
                </c:pt>
                <c:pt idx="13797">
                  <c:v>-9.2818700000000004E-2</c:v>
                </c:pt>
                <c:pt idx="13798">
                  <c:v>-9.3131900000000004E-2</c:v>
                </c:pt>
                <c:pt idx="13799">
                  <c:v>-9.3460699999999994E-2</c:v>
                </c:pt>
                <c:pt idx="13800">
                  <c:v>-9.3775399999999995E-2</c:v>
                </c:pt>
                <c:pt idx="13801">
                  <c:v>-9.4109600000000002E-2</c:v>
                </c:pt>
                <c:pt idx="13802">
                  <c:v>-9.4427300000000006E-2</c:v>
                </c:pt>
                <c:pt idx="13803">
                  <c:v>-9.4734200000000005E-2</c:v>
                </c:pt>
                <c:pt idx="13804">
                  <c:v>-9.5035599999999998E-2</c:v>
                </c:pt>
                <c:pt idx="13805">
                  <c:v>-9.5324900000000004E-2</c:v>
                </c:pt>
                <c:pt idx="13806">
                  <c:v>-9.5629400000000003E-2</c:v>
                </c:pt>
                <c:pt idx="13807">
                  <c:v>-9.5932900000000002E-2</c:v>
                </c:pt>
                <c:pt idx="13808">
                  <c:v>-9.6238500000000005E-2</c:v>
                </c:pt>
                <c:pt idx="13809">
                  <c:v>-9.6556600000000006E-2</c:v>
                </c:pt>
                <c:pt idx="13810">
                  <c:v>-9.6868499999999996E-2</c:v>
                </c:pt>
                <c:pt idx="13811">
                  <c:v>-9.7192799999999996E-2</c:v>
                </c:pt>
                <c:pt idx="13812">
                  <c:v>-9.7502599999999995E-2</c:v>
                </c:pt>
                <c:pt idx="13813">
                  <c:v>-9.7793900000000003E-2</c:v>
                </c:pt>
                <c:pt idx="13814">
                  <c:v>-9.8085199999999997E-2</c:v>
                </c:pt>
                <c:pt idx="13815">
                  <c:v>-9.8369399999999996E-2</c:v>
                </c:pt>
                <c:pt idx="13816">
                  <c:v>-9.8671300000000003E-2</c:v>
                </c:pt>
                <c:pt idx="13817">
                  <c:v>-9.8969100000000004E-2</c:v>
                </c:pt>
                <c:pt idx="13818">
                  <c:v>-9.9268899999999993E-2</c:v>
                </c:pt>
                <c:pt idx="13819">
                  <c:v>-9.9575999999999998E-2</c:v>
                </c:pt>
                <c:pt idx="13820">
                  <c:v>-9.9881499999999998E-2</c:v>
                </c:pt>
                <c:pt idx="13821">
                  <c:v>-0.10019400000000001</c:v>
                </c:pt>
                <c:pt idx="13822">
                  <c:v>-0.10049</c:v>
                </c:pt>
                <c:pt idx="13823">
                  <c:v>-0.100773</c:v>
                </c:pt>
                <c:pt idx="13824">
                  <c:v>-0.101058</c:v>
                </c:pt>
                <c:pt idx="13825">
                  <c:v>-0.101343</c:v>
                </c:pt>
                <c:pt idx="13826">
                  <c:v>-0.10163800000000001</c:v>
                </c:pt>
                <c:pt idx="13827">
                  <c:v>-0.10193199999999999</c:v>
                </c:pt>
                <c:pt idx="13828">
                  <c:v>-0.10222100000000001</c:v>
                </c:pt>
                <c:pt idx="13829">
                  <c:v>-0.102523</c:v>
                </c:pt>
                <c:pt idx="13830">
                  <c:v>-0.102821</c:v>
                </c:pt>
                <c:pt idx="13831">
                  <c:v>-0.10312</c:v>
                </c:pt>
                <c:pt idx="13832">
                  <c:v>-0.10340000000000001</c:v>
                </c:pt>
                <c:pt idx="13833">
                  <c:v>-0.103673</c:v>
                </c:pt>
                <c:pt idx="13834">
                  <c:v>-0.10397099999999999</c:v>
                </c:pt>
                <c:pt idx="13835">
                  <c:v>-0.10427500000000001</c:v>
                </c:pt>
                <c:pt idx="13836">
                  <c:v>-0.104599</c:v>
                </c:pt>
                <c:pt idx="13837">
                  <c:v>-0.104907</c:v>
                </c:pt>
                <c:pt idx="13838">
                  <c:v>-0.105217</c:v>
                </c:pt>
                <c:pt idx="13839">
                  <c:v>-0.105533</c:v>
                </c:pt>
                <c:pt idx="13840">
                  <c:v>-0.10584300000000001</c:v>
                </c:pt>
                <c:pt idx="13841">
                  <c:v>-0.10616</c:v>
                </c:pt>
                <c:pt idx="13842">
                  <c:v>-0.106456</c:v>
                </c:pt>
                <c:pt idx="13843">
                  <c:v>-0.10675800000000001</c:v>
                </c:pt>
                <c:pt idx="13844">
                  <c:v>-0.10706</c:v>
                </c:pt>
                <c:pt idx="13845">
                  <c:v>-0.107363</c:v>
                </c:pt>
                <c:pt idx="13846">
                  <c:v>-0.107669</c:v>
                </c:pt>
                <c:pt idx="13847">
                  <c:v>-0.10796500000000001</c:v>
                </c:pt>
                <c:pt idx="13848">
                  <c:v>-0.10827000000000001</c:v>
                </c:pt>
                <c:pt idx="13849">
                  <c:v>-0.108573</c:v>
                </c:pt>
                <c:pt idx="13850">
                  <c:v>-0.108875</c:v>
                </c:pt>
                <c:pt idx="13851">
                  <c:v>-0.109162</c:v>
                </c:pt>
                <c:pt idx="13852">
                  <c:v>-0.109447</c:v>
                </c:pt>
                <c:pt idx="13853">
                  <c:v>-0.109761</c:v>
                </c:pt>
                <c:pt idx="13854">
                  <c:v>-0.110096</c:v>
                </c:pt>
                <c:pt idx="13855">
                  <c:v>-0.110371</c:v>
                </c:pt>
                <c:pt idx="13856">
                  <c:v>-0.11050599999999999</c:v>
                </c:pt>
                <c:pt idx="13857">
                  <c:v>-0.110601</c:v>
                </c:pt>
                <c:pt idx="13858">
                  <c:v>-0.110836</c:v>
                </c:pt>
                <c:pt idx="13859">
                  <c:v>-0.11125400000000001</c:v>
                </c:pt>
                <c:pt idx="13860">
                  <c:v>-0.111737</c:v>
                </c:pt>
                <c:pt idx="13861">
                  <c:v>-0.112177</c:v>
                </c:pt>
                <c:pt idx="13862">
                  <c:v>-0.11258799999999999</c:v>
                </c:pt>
                <c:pt idx="13863">
                  <c:v>-0.113006</c:v>
                </c:pt>
                <c:pt idx="13864">
                  <c:v>-0.11343300000000001</c:v>
                </c:pt>
                <c:pt idx="13865">
                  <c:v>-0.11386499999999999</c:v>
                </c:pt>
                <c:pt idx="13866">
                  <c:v>-0.114286</c:v>
                </c:pt>
                <c:pt idx="13867">
                  <c:v>-0.114704</c:v>
                </c:pt>
                <c:pt idx="13868">
                  <c:v>-0.115119</c:v>
                </c:pt>
                <c:pt idx="13869">
                  <c:v>-0.115535</c:v>
                </c:pt>
                <c:pt idx="13870">
                  <c:v>-0.115953</c:v>
                </c:pt>
                <c:pt idx="13871">
                  <c:v>-0.116371</c:v>
                </c:pt>
                <c:pt idx="13872">
                  <c:v>-0.116788</c:v>
                </c:pt>
                <c:pt idx="13873">
                  <c:v>-0.1172</c:v>
                </c:pt>
                <c:pt idx="13874">
                  <c:v>-0.11761099999999999</c:v>
                </c:pt>
                <c:pt idx="13875">
                  <c:v>-0.118017</c:v>
                </c:pt>
                <c:pt idx="13876">
                  <c:v>-0.118425</c:v>
                </c:pt>
                <c:pt idx="13877">
                  <c:v>-0.118828</c:v>
                </c:pt>
                <c:pt idx="13878">
                  <c:v>-0.119229</c:v>
                </c:pt>
                <c:pt idx="13879">
                  <c:v>-0.119628</c:v>
                </c:pt>
                <c:pt idx="13880">
                  <c:v>-0.12002599999999999</c:v>
                </c:pt>
                <c:pt idx="13881">
                  <c:v>-0.12042799999999999</c:v>
                </c:pt>
                <c:pt idx="13882">
                  <c:v>-0.120827</c:v>
                </c:pt>
                <c:pt idx="13883">
                  <c:v>-0.12123</c:v>
                </c:pt>
                <c:pt idx="13884">
                  <c:v>-0.121628</c:v>
                </c:pt>
                <c:pt idx="13885">
                  <c:v>-0.12202300000000001</c:v>
                </c:pt>
                <c:pt idx="13886">
                  <c:v>-0.122414</c:v>
                </c:pt>
                <c:pt idx="13887">
                  <c:v>-0.122803</c:v>
                </c:pt>
                <c:pt idx="13888">
                  <c:v>-0.12318900000000001</c:v>
                </c:pt>
                <c:pt idx="13889">
                  <c:v>-0.123573</c:v>
                </c:pt>
                <c:pt idx="13890">
                  <c:v>-0.12395399999999999</c:v>
                </c:pt>
                <c:pt idx="13891">
                  <c:v>-0.12434000000000001</c:v>
                </c:pt>
                <c:pt idx="13892">
                  <c:v>-0.124727</c:v>
                </c:pt>
                <c:pt idx="13893">
                  <c:v>-0.12511700000000001</c:v>
                </c:pt>
                <c:pt idx="13894">
                  <c:v>-0.125503</c:v>
                </c:pt>
                <c:pt idx="13895">
                  <c:v>-0.12587999999999999</c:v>
                </c:pt>
                <c:pt idx="13896">
                  <c:v>-0.12625900000000001</c:v>
                </c:pt>
                <c:pt idx="13897">
                  <c:v>-0.12662899999999999</c:v>
                </c:pt>
                <c:pt idx="13898">
                  <c:v>-0.127002</c:v>
                </c:pt>
                <c:pt idx="13899">
                  <c:v>-0.12736700000000001</c:v>
                </c:pt>
                <c:pt idx="13900">
                  <c:v>-0.12773000000000001</c:v>
                </c:pt>
                <c:pt idx="13901">
                  <c:v>-0.12810199999999999</c:v>
                </c:pt>
                <c:pt idx="13902">
                  <c:v>-0.12847700000000001</c:v>
                </c:pt>
                <c:pt idx="13903">
                  <c:v>-0.128856</c:v>
                </c:pt>
                <c:pt idx="13904">
                  <c:v>-0.12922400000000001</c:v>
                </c:pt>
                <c:pt idx="13905">
                  <c:v>-0.12958600000000001</c:v>
                </c:pt>
                <c:pt idx="13906">
                  <c:v>-0.12994600000000001</c:v>
                </c:pt>
                <c:pt idx="13907">
                  <c:v>-0.130304</c:v>
                </c:pt>
                <c:pt idx="13908">
                  <c:v>-0.130658</c:v>
                </c:pt>
                <c:pt idx="13909">
                  <c:v>-0.13100200000000001</c:v>
                </c:pt>
                <c:pt idx="13910">
                  <c:v>-0.13134799999999999</c:v>
                </c:pt>
                <c:pt idx="13911">
                  <c:v>-0.13170799999999999</c:v>
                </c:pt>
                <c:pt idx="13912">
                  <c:v>-0.132073</c:v>
                </c:pt>
                <c:pt idx="13913">
                  <c:v>-0.132435</c:v>
                </c:pt>
                <c:pt idx="13914">
                  <c:v>-0.13278000000000001</c:v>
                </c:pt>
                <c:pt idx="13915">
                  <c:v>-0.13312599999999999</c:v>
                </c:pt>
                <c:pt idx="13916">
                  <c:v>-0.13348299999999999</c:v>
                </c:pt>
                <c:pt idx="13917">
                  <c:v>-0.133828</c:v>
                </c:pt>
                <c:pt idx="13918">
                  <c:v>-0.134134</c:v>
                </c:pt>
                <c:pt idx="13919">
                  <c:v>-0.13441700000000001</c:v>
                </c:pt>
                <c:pt idx="13920">
                  <c:v>-0.1348</c:v>
                </c:pt>
                <c:pt idx="13921">
                  <c:v>-0.13531000000000001</c:v>
                </c:pt>
                <c:pt idx="13922">
                  <c:v>-0.13566</c:v>
                </c:pt>
                <c:pt idx="13923">
                  <c:v>-0.13547300000000001</c:v>
                </c:pt>
                <c:pt idx="13924">
                  <c:v>-0.134994</c:v>
                </c:pt>
                <c:pt idx="13925">
                  <c:v>-0.13494900000000001</c:v>
                </c:pt>
                <c:pt idx="13926">
                  <c:v>-0.135686</c:v>
                </c:pt>
                <c:pt idx="13927">
                  <c:v>-0.1368</c:v>
                </c:pt>
                <c:pt idx="13928">
                  <c:v>-0.137765</c:v>
                </c:pt>
                <c:pt idx="13929">
                  <c:v>-0.138602</c:v>
                </c:pt>
                <c:pt idx="13930">
                  <c:v>-0.13943700000000001</c:v>
                </c:pt>
                <c:pt idx="13931">
                  <c:v>-0.140343</c:v>
                </c:pt>
                <c:pt idx="13932">
                  <c:v>-0.14127899999999999</c:v>
                </c:pt>
                <c:pt idx="13933">
                  <c:v>-0.14216500000000001</c:v>
                </c:pt>
                <c:pt idx="13934">
                  <c:v>-0.14304700000000001</c:v>
                </c:pt>
                <c:pt idx="13935">
                  <c:v>-0.14392199999999999</c:v>
                </c:pt>
                <c:pt idx="13936">
                  <c:v>-0.14480000000000001</c:v>
                </c:pt>
                <c:pt idx="13937">
                  <c:v>-0.145676</c:v>
                </c:pt>
                <c:pt idx="13938">
                  <c:v>-0.14652699999999999</c:v>
                </c:pt>
                <c:pt idx="13939">
                  <c:v>-0.147397</c:v>
                </c:pt>
                <c:pt idx="13940">
                  <c:v>-0.14829500000000001</c:v>
                </c:pt>
                <c:pt idx="13941">
                  <c:v>-0.14921100000000001</c:v>
                </c:pt>
                <c:pt idx="13942">
                  <c:v>-0.15012900000000001</c:v>
                </c:pt>
                <c:pt idx="13943">
                  <c:v>-0.15101800000000001</c:v>
                </c:pt>
                <c:pt idx="13944">
                  <c:v>-0.15190899999999999</c:v>
                </c:pt>
                <c:pt idx="13945">
                  <c:v>-0.15279499999999999</c:v>
                </c:pt>
                <c:pt idx="13946">
                  <c:v>-0.15367600000000001</c:v>
                </c:pt>
                <c:pt idx="13947">
                  <c:v>-0.154555</c:v>
                </c:pt>
                <c:pt idx="13948">
                  <c:v>-0.155417</c:v>
                </c:pt>
                <c:pt idx="13949">
                  <c:v>-0.15629699999999999</c:v>
                </c:pt>
                <c:pt idx="13950">
                  <c:v>-0.15717900000000001</c:v>
                </c:pt>
                <c:pt idx="13951">
                  <c:v>-0.15807099999999999</c:v>
                </c:pt>
                <c:pt idx="13952">
                  <c:v>-0.15895500000000001</c:v>
                </c:pt>
                <c:pt idx="13953">
                  <c:v>-0.159828</c:v>
                </c:pt>
                <c:pt idx="13954">
                  <c:v>-0.160695</c:v>
                </c:pt>
                <c:pt idx="13955">
                  <c:v>-0.16155</c:v>
                </c:pt>
                <c:pt idx="13956">
                  <c:v>-0.162415</c:v>
                </c:pt>
                <c:pt idx="13957">
                  <c:v>-0.16328100000000001</c:v>
                </c:pt>
                <c:pt idx="13958">
                  <c:v>-0.164129</c:v>
                </c:pt>
                <c:pt idx="13959">
                  <c:v>-0.16481399999999999</c:v>
                </c:pt>
                <c:pt idx="13960">
                  <c:v>-0.16553000000000001</c:v>
                </c:pt>
                <c:pt idx="13961">
                  <c:v>-0.16645499999999999</c:v>
                </c:pt>
                <c:pt idx="13962">
                  <c:v>-0.167133</c:v>
                </c:pt>
                <c:pt idx="13963">
                  <c:v>-0.16796900000000001</c:v>
                </c:pt>
                <c:pt idx="13964">
                  <c:v>-0.168795</c:v>
                </c:pt>
                <c:pt idx="13965">
                  <c:v>-0.169434</c:v>
                </c:pt>
                <c:pt idx="13966">
                  <c:v>-0.170376</c:v>
                </c:pt>
                <c:pt idx="13967">
                  <c:v>-0.17097699999999999</c:v>
                </c:pt>
                <c:pt idx="13968">
                  <c:v>-0.17182500000000001</c:v>
                </c:pt>
                <c:pt idx="13969">
                  <c:v>-0.17260200000000001</c:v>
                </c:pt>
                <c:pt idx="13970">
                  <c:v>-0.17325399999999999</c:v>
                </c:pt>
                <c:pt idx="13971">
                  <c:v>-0.17419499999999999</c:v>
                </c:pt>
                <c:pt idx="13972">
                  <c:v>-0.17478199999999999</c:v>
                </c:pt>
                <c:pt idx="13973">
                  <c:v>-0.175673</c:v>
                </c:pt>
                <c:pt idx="13974">
                  <c:v>-0.176367</c:v>
                </c:pt>
                <c:pt idx="13975">
                  <c:v>-0.17707400000000001</c:v>
                </c:pt>
                <c:pt idx="13976">
                  <c:v>-0.17790700000000001</c:v>
                </c:pt>
                <c:pt idx="13977">
                  <c:v>-0.17851800000000001</c:v>
                </c:pt>
                <c:pt idx="13978">
                  <c:v>-0.17935499999999999</c:v>
                </c:pt>
                <c:pt idx="13979">
                  <c:v>-0.18001500000000001</c:v>
                </c:pt>
                <c:pt idx="13980">
                  <c:v>-0.180758</c:v>
                </c:pt>
                <c:pt idx="13981">
                  <c:v>-0.18151600000000001</c:v>
                </c:pt>
                <c:pt idx="13982">
                  <c:v>-0.18220600000000001</c:v>
                </c:pt>
                <c:pt idx="13983">
                  <c:v>-0.182979</c:v>
                </c:pt>
                <c:pt idx="13984">
                  <c:v>-0.183673</c:v>
                </c:pt>
                <c:pt idx="13985">
                  <c:v>-0.18435199999999999</c:v>
                </c:pt>
                <c:pt idx="13986">
                  <c:v>-0.18502399999999999</c:v>
                </c:pt>
                <c:pt idx="13987">
                  <c:v>-0.185724</c:v>
                </c:pt>
                <c:pt idx="13988">
                  <c:v>-0.18657899999999999</c:v>
                </c:pt>
                <c:pt idx="13989">
                  <c:v>-0.18734100000000001</c:v>
                </c:pt>
                <c:pt idx="13990">
                  <c:v>-0.18760199999999999</c:v>
                </c:pt>
                <c:pt idx="13991">
                  <c:v>-0.18753700000000001</c:v>
                </c:pt>
                <c:pt idx="13992">
                  <c:v>-0.18768499999999999</c:v>
                </c:pt>
                <c:pt idx="13993">
                  <c:v>-0.188662</c:v>
                </c:pt>
                <c:pt idx="13994">
                  <c:v>-0.190086</c:v>
                </c:pt>
                <c:pt idx="13995">
                  <c:v>-0.19143099999999999</c:v>
                </c:pt>
                <c:pt idx="13996">
                  <c:v>-0.192663</c:v>
                </c:pt>
                <c:pt idx="13997">
                  <c:v>-0.193796</c:v>
                </c:pt>
                <c:pt idx="13998">
                  <c:v>-0.19503300000000001</c:v>
                </c:pt>
                <c:pt idx="13999">
                  <c:v>-0.196273</c:v>
                </c:pt>
                <c:pt idx="14000">
                  <c:v>-0.197514</c:v>
                </c:pt>
                <c:pt idx="14001">
                  <c:v>-0.19874900000000001</c:v>
                </c:pt>
                <c:pt idx="14002">
                  <c:v>-0.19996700000000001</c:v>
                </c:pt>
                <c:pt idx="14003">
                  <c:v>-0.20116899999999999</c:v>
                </c:pt>
                <c:pt idx="14004">
                  <c:v>-0.20238</c:v>
                </c:pt>
                <c:pt idx="14005">
                  <c:v>-0.20356399999999999</c:v>
                </c:pt>
                <c:pt idx="14006">
                  <c:v>-0.20475499999999999</c:v>
                </c:pt>
                <c:pt idx="14007">
                  <c:v>-0.205958</c:v>
                </c:pt>
                <c:pt idx="14008">
                  <c:v>-0.207124</c:v>
                </c:pt>
                <c:pt idx="14009">
                  <c:v>-0.20835100000000001</c:v>
                </c:pt>
                <c:pt idx="14010">
                  <c:v>-0.20951</c:v>
                </c:pt>
                <c:pt idx="14011">
                  <c:v>-0.21072099999999999</c:v>
                </c:pt>
                <c:pt idx="14012">
                  <c:v>-0.211891</c:v>
                </c:pt>
                <c:pt idx="14013">
                  <c:v>-0.21304600000000001</c:v>
                </c:pt>
                <c:pt idx="14014">
                  <c:v>-0.214229</c:v>
                </c:pt>
                <c:pt idx="14015">
                  <c:v>-0.21534400000000001</c:v>
                </c:pt>
                <c:pt idx="14016">
                  <c:v>-0.216526</c:v>
                </c:pt>
                <c:pt idx="14017">
                  <c:v>-0.21765399999999999</c:v>
                </c:pt>
                <c:pt idx="14018">
                  <c:v>-0.21881900000000001</c:v>
                </c:pt>
                <c:pt idx="14019">
                  <c:v>-0.21997</c:v>
                </c:pt>
                <c:pt idx="14020">
                  <c:v>-0.22110399999999999</c:v>
                </c:pt>
                <c:pt idx="14021">
                  <c:v>-0.22225600000000001</c:v>
                </c:pt>
                <c:pt idx="14022">
                  <c:v>-0.22337099999999999</c:v>
                </c:pt>
                <c:pt idx="14023">
                  <c:v>-0.22450100000000001</c:v>
                </c:pt>
                <c:pt idx="14024">
                  <c:v>-0.22559899999999999</c:v>
                </c:pt>
                <c:pt idx="14025">
                  <c:v>-0.22670699999999999</c:v>
                </c:pt>
                <c:pt idx="14026">
                  <c:v>-0.22780600000000001</c:v>
                </c:pt>
                <c:pt idx="14027">
                  <c:v>-0.22892399999999999</c:v>
                </c:pt>
                <c:pt idx="14028">
                  <c:v>-0.23002400000000001</c:v>
                </c:pt>
                <c:pt idx="14029">
                  <c:v>-0.231132</c:v>
                </c:pt>
                <c:pt idx="14030">
                  <c:v>-0.23221700000000001</c:v>
                </c:pt>
                <c:pt idx="14031">
                  <c:v>-0.233297</c:v>
                </c:pt>
                <c:pt idx="14032">
                  <c:v>-0.23438200000000001</c:v>
                </c:pt>
                <c:pt idx="14033">
                  <c:v>-0.23545099999999999</c:v>
                </c:pt>
                <c:pt idx="14034">
                  <c:v>-0.23655499999999999</c:v>
                </c:pt>
                <c:pt idx="14035">
                  <c:v>-0.23757200000000001</c:v>
                </c:pt>
                <c:pt idx="14036">
                  <c:v>-0.23840700000000001</c:v>
                </c:pt>
                <c:pt idx="14037">
                  <c:v>-0.23926</c:v>
                </c:pt>
                <c:pt idx="14038">
                  <c:v>-0.24040700000000001</c:v>
                </c:pt>
                <c:pt idx="14039">
                  <c:v>-0.24120800000000001</c:v>
                </c:pt>
                <c:pt idx="14040">
                  <c:v>-0.242205</c:v>
                </c:pt>
                <c:pt idx="14041">
                  <c:v>-0.24324799999999999</c:v>
                </c:pt>
                <c:pt idx="14042">
                  <c:v>-0.24398500000000001</c:v>
                </c:pt>
                <c:pt idx="14043">
                  <c:v>-0.245175</c:v>
                </c:pt>
                <c:pt idx="14044">
                  <c:v>-0.245863</c:v>
                </c:pt>
                <c:pt idx="14045">
                  <c:v>-0.246892</c:v>
                </c:pt>
                <c:pt idx="14046">
                  <c:v>-0.24784600000000001</c:v>
                </c:pt>
                <c:pt idx="14047">
                  <c:v>-0.24860299999999999</c:v>
                </c:pt>
                <c:pt idx="14048">
                  <c:v>-0.249749</c:v>
                </c:pt>
                <c:pt idx="14049">
                  <c:v>-0.25041000000000002</c:v>
                </c:pt>
                <c:pt idx="14050">
                  <c:v>-0.25148300000000001</c:v>
                </c:pt>
                <c:pt idx="14051">
                  <c:v>-0.25231999999999999</c:v>
                </c:pt>
                <c:pt idx="14052">
                  <c:v>-0.25317699999999999</c:v>
                </c:pt>
                <c:pt idx="14053">
                  <c:v>-0.25414999999999999</c:v>
                </c:pt>
                <c:pt idx="14054">
                  <c:v>-0.25488</c:v>
                </c:pt>
                <c:pt idx="14055">
                  <c:v>-0.25584800000000002</c:v>
                </c:pt>
                <c:pt idx="14056">
                  <c:v>-0.25664799999999999</c:v>
                </c:pt>
                <c:pt idx="14057">
                  <c:v>-0.25753700000000002</c:v>
                </c:pt>
                <c:pt idx="14058">
                  <c:v>-0.25839299999999998</c:v>
                </c:pt>
                <c:pt idx="14059">
                  <c:v>-0.259237</c:v>
                </c:pt>
                <c:pt idx="14060">
                  <c:v>-0.26007000000000002</c:v>
                </c:pt>
                <c:pt idx="14061">
                  <c:v>-0.26093100000000002</c:v>
                </c:pt>
                <c:pt idx="14062">
                  <c:v>-0.26175300000000001</c:v>
                </c:pt>
                <c:pt idx="14063">
                  <c:v>-0.2626</c:v>
                </c:pt>
                <c:pt idx="14064">
                  <c:v>-0.26338899999999998</c:v>
                </c:pt>
                <c:pt idx="14065">
                  <c:v>-0.26389499999999999</c:v>
                </c:pt>
                <c:pt idx="14066">
                  <c:v>-0.26457700000000001</c:v>
                </c:pt>
                <c:pt idx="14067">
                  <c:v>-0.26538699999999998</c:v>
                </c:pt>
                <c:pt idx="14068">
                  <c:v>-0.26600400000000002</c:v>
                </c:pt>
                <c:pt idx="14069">
                  <c:v>-0.26674300000000001</c:v>
                </c:pt>
                <c:pt idx="14070">
                  <c:v>-0.26750499999999999</c:v>
                </c:pt>
                <c:pt idx="14071">
                  <c:v>-0.26805099999999998</c:v>
                </c:pt>
                <c:pt idx="14072">
                  <c:v>-0.26890799999999998</c:v>
                </c:pt>
                <c:pt idx="14073">
                  <c:v>-0.26942300000000002</c:v>
                </c:pt>
                <c:pt idx="14074">
                  <c:v>-0.27014300000000002</c:v>
                </c:pt>
                <c:pt idx="14075">
                  <c:v>-0.27085399999999998</c:v>
                </c:pt>
                <c:pt idx="14076">
                  <c:v>-0.27135100000000001</c:v>
                </c:pt>
                <c:pt idx="14077">
                  <c:v>-0.27222400000000002</c:v>
                </c:pt>
                <c:pt idx="14078">
                  <c:v>-0.27267000000000002</c:v>
                </c:pt>
                <c:pt idx="14079">
                  <c:v>-0.27346300000000001</c:v>
                </c:pt>
                <c:pt idx="14080">
                  <c:v>-0.27404600000000001</c:v>
                </c:pt>
                <c:pt idx="14081">
                  <c:v>-0.27462999999999999</c:v>
                </c:pt>
                <c:pt idx="14082">
                  <c:v>-0.27534799999999998</c:v>
                </c:pt>
                <c:pt idx="14083">
                  <c:v>-0.27582099999999998</c:v>
                </c:pt>
                <c:pt idx="14084">
                  <c:v>-0.27653499999999998</c:v>
                </c:pt>
                <c:pt idx="14085">
                  <c:v>-0.27704200000000001</c:v>
                </c:pt>
                <c:pt idx="14086">
                  <c:v>-0.27768999999999999</c:v>
                </c:pt>
                <c:pt idx="14087">
                  <c:v>-0.27826899999999999</c:v>
                </c:pt>
                <c:pt idx="14088">
                  <c:v>-0.27887499999999998</c:v>
                </c:pt>
                <c:pt idx="14089">
                  <c:v>-0.27944099999999999</c:v>
                </c:pt>
                <c:pt idx="14090">
                  <c:v>-0.28000599999999998</c:v>
                </c:pt>
                <c:pt idx="14091">
                  <c:v>-0.28057199999999999</c:v>
                </c:pt>
                <c:pt idx="14092">
                  <c:v>-0.28109099999999998</c:v>
                </c:pt>
                <c:pt idx="14093">
                  <c:v>-0.28169300000000003</c:v>
                </c:pt>
                <c:pt idx="14094">
                  <c:v>-0.282138</c:v>
                </c:pt>
                <c:pt idx="14095">
                  <c:v>-0.28275699999999998</c:v>
                </c:pt>
                <c:pt idx="14096">
                  <c:v>-0.283221</c:v>
                </c:pt>
                <c:pt idx="14097">
                  <c:v>-0.283806</c:v>
                </c:pt>
                <c:pt idx="14098">
                  <c:v>-0.284331</c:v>
                </c:pt>
                <c:pt idx="14099">
                  <c:v>-0.28478900000000001</c:v>
                </c:pt>
                <c:pt idx="14100">
                  <c:v>-0.28535100000000002</c:v>
                </c:pt>
                <c:pt idx="14101">
                  <c:v>-0.28576499999999999</c:v>
                </c:pt>
                <c:pt idx="14102">
                  <c:v>-0.28632099999999999</c:v>
                </c:pt>
                <c:pt idx="14103">
                  <c:v>-0.286746</c:v>
                </c:pt>
                <c:pt idx="14104">
                  <c:v>-0.28722999999999999</c:v>
                </c:pt>
                <c:pt idx="14105">
                  <c:v>-0.28769</c:v>
                </c:pt>
                <c:pt idx="14106">
                  <c:v>-0.28815400000000002</c:v>
                </c:pt>
                <c:pt idx="14107">
                  <c:v>-0.28863299999999997</c:v>
                </c:pt>
                <c:pt idx="14108">
                  <c:v>-0.28907100000000002</c:v>
                </c:pt>
                <c:pt idx="14109">
                  <c:v>-0.289518</c:v>
                </c:pt>
                <c:pt idx="14110">
                  <c:v>-0.289933</c:v>
                </c:pt>
                <c:pt idx="14111">
                  <c:v>-0.29039500000000001</c:v>
                </c:pt>
                <c:pt idx="14112">
                  <c:v>-0.29077500000000001</c:v>
                </c:pt>
                <c:pt idx="14113">
                  <c:v>-0.29122199999999998</c:v>
                </c:pt>
                <c:pt idx="14114">
                  <c:v>-0.29156799999999999</c:v>
                </c:pt>
                <c:pt idx="14115">
                  <c:v>-0.29199599999999998</c:v>
                </c:pt>
                <c:pt idx="14116">
                  <c:v>-0.29238700000000001</c:v>
                </c:pt>
                <c:pt idx="14117">
                  <c:v>-0.292765</c:v>
                </c:pt>
                <c:pt idx="14118">
                  <c:v>-0.293186</c:v>
                </c:pt>
                <c:pt idx="14119">
                  <c:v>-0.29350300000000001</c:v>
                </c:pt>
                <c:pt idx="14120">
                  <c:v>-0.293929</c:v>
                </c:pt>
                <c:pt idx="14121">
                  <c:v>-0.29423899999999997</c:v>
                </c:pt>
                <c:pt idx="14122">
                  <c:v>-0.29461900000000002</c:v>
                </c:pt>
                <c:pt idx="14123">
                  <c:v>-0.29493799999999998</c:v>
                </c:pt>
                <c:pt idx="14124">
                  <c:v>-0.29526000000000002</c:v>
                </c:pt>
                <c:pt idx="14125">
                  <c:v>-0.29560999999999998</c:v>
                </c:pt>
                <c:pt idx="14126">
                  <c:v>-0.29591000000000001</c:v>
                </c:pt>
                <c:pt idx="14127">
                  <c:v>-0.296267</c:v>
                </c:pt>
                <c:pt idx="14128">
                  <c:v>-0.29655300000000001</c:v>
                </c:pt>
                <c:pt idx="14129">
                  <c:v>-0.29689100000000002</c:v>
                </c:pt>
                <c:pt idx="14130">
                  <c:v>-0.29716700000000001</c:v>
                </c:pt>
                <c:pt idx="14131">
                  <c:v>-0.29747499999999999</c:v>
                </c:pt>
                <c:pt idx="14132">
                  <c:v>-0.29773699999999997</c:v>
                </c:pt>
                <c:pt idx="14133">
                  <c:v>-0.298008</c:v>
                </c:pt>
                <c:pt idx="14134">
                  <c:v>-0.29827199999999998</c:v>
                </c:pt>
                <c:pt idx="14135">
                  <c:v>-0.29851899999999998</c:v>
                </c:pt>
                <c:pt idx="14136">
                  <c:v>-0.29880099999999998</c:v>
                </c:pt>
                <c:pt idx="14137">
                  <c:v>-0.29903200000000002</c:v>
                </c:pt>
                <c:pt idx="14138">
                  <c:v>-0.299321</c:v>
                </c:pt>
                <c:pt idx="14139">
                  <c:v>-0.29953099999999999</c:v>
                </c:pt>
                <c:pt idx="14140">
                  <c:v>-0.29979</c:v>
                </c:pt>
                <c:pt idx="14141">
                  <c:v>-0.29998599999999997</c:v>
                </c:pt>
                <c:pt idx="14142">
                  <c:v>-0.30019699999999999</c:v>
                </c:pt>
                <c:pt idx="14143">
                  <c:v>-0.300396</c:v>
                </c:pt>
                <c:pt idx="14144">
                  <c:v>-0.30056500000000003</c:v>
                </c:pt>
                <c:pt idx="14145">
                  <c:v>-0.30078500000000002</c:v>
                </c:pt>
                <c:pt idx="14146">
                  <c:v>-0.30093900000000001</c:v>
                </c:pt>
                <c:pt idx="14147">
                  <c:v>-0.30118</c:v>
                </c:pt>
                <c:pt idx="14148">
                  <c:v>-0.30132999999999999</c:v>
                </c:pt>
                <c:pt idx="14149">
                  <c:v>-0.30152200000000001</c:v>
                </c:pt>
                <c:pt idx="14150">
                  <c:v>-0.30166199999999999</c:v>
                </c:pt>
                <c:pt idx="14151">
                  <c:v>-0.30179800000000001</c:v>
                </c:pt>
                <c:pt idx="14152">
                  <c:v>-0.30196099999999998</c:v>
                </c:pt>
                <c:pt idx="14153">
                  <c:v>-0.30205300000000002</c:v>
                </c:pt>
                <c:pt idx="14154">
                  <c:v>-0.30221399999999998</c:v>
                </c:pt>
                <c:pt idx="14155">
                  <c:v>-0.30229499999999998</c:v>
                </c:pt>
                <c:pt idx="14156">
                  <c:v>-0.30245499999999997</c:v>
                </c:pt>
                <c:pt idx="14157">
                  <c:v>-0.30257299999999998</c:v>
                </c:pt>
                <c:pt idx="14158">
                  <c:v>-0.30268899999999999</c:v>
                </c:pt>
                <c:pt idx="14159">
                  <c:v>-0.30279299999999998</c:v>
                </c:pt>
                <c:pt idx="14160">
                  <c:v>-0.30285400000000001</c:v>
                </c:pt>
                <c:pt idx="14161">
                  <c:v>-0.302956</c:v>
                </c:pt>
                <c:pt idx="14162">
                  <c:v>-0.30300700000000003</c:v>
                </c:pt>
                <c:pt idx="14163">
                  <c:v>-0.30308800000000002</c:v>
                </c:pt>
                <c:pt idx="14164">
                  <c:v>-0.303124</c:v>
                </c:pt>
                <c:pt idx="14165">
                  <c:v>-0.30319200000000002</c:v>
                </c:pt>
                <c:pt idx="14166">
                  <c:v>-0.30324600000000002</c:v>
                </c:pt>
                <c:pt idx="14167">
                  <c:v>-0.303311</c:v>
                </c:pt>
                <c:pt idx="14168">
                  <c:v>-0.30335299999999998</c:v>
                </c:pt>
                <c:pt idx="14169">
                  <c:v>-0.30337399999999998</c:v>
                </c:pt>
                <c:pt idx="14170">
                  <c:v>-0.3034</c:v>
                </c:pt>
                <c:pt idx="14171">
                  <c:v>-0.30338900000000002</c:v>
                </c:pt>
                <c:pt idx="14172">
                  <c:v>-0.30342599999999997</c:v>
                </c:pt>
                <c:pt idx="14173">
                  <c:v>-0.30342200000000003</c:v>
                </c:pt>
                <c:pt idx="14174">
                  <c:v>-0.303429</c:v>
                </c:pt>
                <c:pt idx="14175">
                  <c:v>-0.30316900000000002</c:v>
                </c:pt>
                <c:pt idx="14176">
                  <c:v>-0.30295699999999998</c:v>
                </c:pt>
                <c:pt idx="14177">
                  <c:v>-0.30304500000000001</c:v>
                </c:pt>
                <c:pt idx="14178">
                  <c:v>-0.30275800000000003</c:v>
                </c:pt>
                <c:pt idx="14179">
                  <c:v>-0.302705</c:v>
                </c:pt>
                <c:pt idx="14180">
                  <c:v>-0.30263699999999999</c:v>
                </c:pt>
                <c:pt idx="14181">
                  <c:v>-0.302317</c:v>
                </c:pt>
                <c:pt idx="14182">
                  <c:v>-0.30238799999999999</c:v>
                </c:pt>
                <c:pt idx="14183">
                  <c:v>-0.30203999999999998</c:v>
                </c:pt>
                <c:pt idx="14184">
                  <c:v>-0.30194599999999999</c:v>
                </c:pt>
                <c:pt idx="14185">
                  <c:v>-0.301838</c:v>
                </c:pt>
                <c:pt idx="14186">
                  <c:v>-0.301514</c:v>
                </c:pt>
                <c:pt idx="14187">
                  <c:v>-0.30154199999999998</c:v>
                </c:pt>
                <c:pt idx="14188">
                  <c:v>-0.30119899999999999</c:v>
                </c:pt>
                <c:pt idx="14189">
                  <c:v>-0.30109599999999997</c:v>
                </c:pt>
                <c:pt idx="14190">
                  <c:v>-0.30090600000000001</c:v>
                </c:pt>
                <c:pt idx="14191">
                  <c:v>-0.30062</c:v>
                </c:pt>
                <c:pt idx="14192">
                  <c:v>-0.30049599999999999</c:v>
                </c:pt>
                <c:pt idx="14193">
                  <c:v>-0.30019099999999999</c:v>
                </c:pt>
                <c:pt idx="14194">
                  <c:v>-0.299985</c:v>
                </c:pt>
                <c:pt idx="14195">
                  <c:v>-0.29976599999999998</c:v>
                </c:pt>
                <c:pt idx="14196">
                  <c:v>-0.29950100000000002</c:v>
                </c:pt>
                <c:pt idx="14197">
                  <c:v>-0.299288</c:v>
                </c:pt>
                <c:pt idx="14198">
                  <c:v>-0.29907</c:v>
                </c:pt>
                <c:pt idx="14199">
                  <c:v>-0.29875400000000002</c:v>
                </c:pt>
                <c:pt idx="14200">
                  <c:v>-0.29855700000000002</c:v>
                </c:pt>
                <c:pt idx="14201">
                  <c:v>-0.29822900000000002</c:v>
                </c:pt>
                <c:pt idx="14202">
                  <c:v>-0.29798799999999998</c:v>
                </c:pt>
                <c:pt idx="14203">
                  <c:v>-0.297711</c:v>
                </c:pt>
                <c:pt idx="14204">
                  <c:v>-0.29708400000000001</c:v>
                </c:pt>
                <c:pt idx="14205">
                  <c:v>-0.296684</c:v>
                </c:pt>
                <c:pt idx="14206">
                  <c:v>-0.29638999999999999</c:v>
                </c:pt>
                <c:pt idx="14207">
                  <c:v>-0.29591299999999998</c:v>
                </c:pt>
                <c:pt idx="14208">
                  <c:v>-0.295572</c:v>
                </c:pt>
                <c:pt idx="14209">
                  <c:v>-0.29520400000000002</c:v>
                </c:pt>
                <c:pt idx="14210">
                  <c:v>-0.29464000000000001</c:v>
                </c:pt>
                <c:pt idx="14211">
                  <c:v>-0.294377</c:v>
                </c:pt>
                <c:pt idx="14212">
                  <c:v>-0.29379</c:v>
                </c:pt>
                <c:pt idx="14213">
                  <c:v>-0.29339700000000002</c:v>
                </c:pt>
                <c:pt idx="14214">
                  <c:v>-0.29300300000000001</c:v>
                </c:pt>
                <c:pt idx="14215">
                  <c:v>-0.29239199999999999</c:v>
                </c:pt>
                <c:pt idx="14216">
                  <c:v>-0.292155</c:v>
                </c:pt>
                <c:pt idx="14217">
                  <c:v>-0.29153099999999998</c:v>
                </c:pt>
                <c:pt idx="14218">
                  <c:v>-0.29117999999999999</c:v>
                </c:pt>
                <c:pt idx="14219">
                  <c:v>-0.290684</c:v>
                </c:pt>
                <c:pt idx="14220">
                  <c:v>-0.29012100000000002</c:v>
                </c:pt>
                <c:pt idx="14221">
                  <c:v>-0.28973100000000002</c:v>
                </c:pt>
                <c:pt idx="14222">
                  <c:v>-0.28912300000000002</c:v>
                </c:pt>
                <c:pt idx="14223">
                  <c:v>-0.28867900000000002</c:v>
                </c:pt>
                <c:pt idx="14224">
                  <c:v>-0.28814000000000001</c:v>
                </c:pt>
                <c:pt idx="14225">
                  <c:v>-0.28762100000000002</c:v>
                </c:pt>
                <c:pt idx="14226">
                  <c:v>-0.28712500000000002</c:v>
                </c:pt>
                <c:pt idx="14227">
                  <c:v>-0.28662599999999999</c:v>
                </c:pt>
                <c:pt idx="14228">
                  <c:v>-0.28605700000000001</c:v>
                </c:pt>
                <c:pt idx="14229">
                  <c:v>-0.28557500000000002</c:v>
                </c:pt>
                <c:pt idx="14230">
                  <c:v>-0.284972</c:v>
                </c:pt>
                <c:pt idx="14231">
                  <c:v>-0.28443299999999999</c:v>
                </c:pt>
                <c:pt idx="14232">
                  <c:v>-0.28390500000000002</c:v>
                </c:pt>
                <c:pt idx="14233">
                  <c:v>-0.28324700000000003</c:v>
                </c:pt>
                <c:pt idx="14234">
                  <c:v>-0.28278900000000001</c:v>
                </c:pt>
                <c:pt idx="14235">
                  <c:v>-0.28210299999999999</c:v>
                </c:pt>
                <c:pt idx="14236">
                  <c:v>-0.28161599999999998</c:v>
                </c:pt>
                <c:pt idx="14237">
                  <c:v>-0.28101399999999999</c:v>
                </c:pt>
                <c:pt idx="14238">
                  <c:v>-0.28040300000000001</c:v>
                </c:pt>
                <c:pt idx="14239">
                  <c:v>-0.27987400000000001</c:v>
                </c:pt>
                <c:pt idx="14240">
                  <c:v>-0.279169</c:v>
                </c:pt>
                <c:pt idx="14241">
                  <c:v>-0.27863300000000002</c:v>
                </c:pt>
                <c:pt idx="14242">
                  <c:v>-0.27797699999999997</c:v>
                </c:pt>
                <c:pt idx="14243">
                  <c:v>-0.27741700000000002</c:v>
                </c:pt>
                <c:pt idx="14244">
                  <c:v>-0.276731</c:v>
                </c:pt>
                <c:pt idx="14245">
                  <c:v>-0.27592100000000003</c:v>
                </c:pt>
                <c:pt idx="14246">
                  <c:v>-0.275119</c:v>
                </c:pt>
                <c:pt idx="14247">
                  <c:v>-0.27446799999999999</c:v>
                </c:pt>
                <c:pt idx="14248">
                  <c:v>-0.27399899999999999</c:v>
                </c:pt>
                <c:pt idx="14249">
                  <c:v>-0.27352199999999999</c:v>
                </c:pt>
                <c:pt idx="14250">
                  <c:v>-0.27304400000000001</c:v>
                </c:pt>
                <c:pt idx="14251">
                  <c:v>-0.272451</c:v>
                </c:pt>
                <c:pt idx="14252">
                  <c:v>-0.27196100000000001</c:v>
                </c:pt>
                <c:pt idx="14253">
                  <c:v>-0.27137800000000001</c:v>
                </c:pt>
                <c:pt idx="14254">
                  <c:v>-0.27086900000000003</c:v>
                </c:pt>
                <c:pt idx="14255">
                  <c:v>-0.27032600000000001</c:v>
                </c:pt>
                <c:pt idx="14256">
                  <c:v>-0.26976</c:v>
                </c:pt>
                <c:pt idx="14257">
                  <c:v>-0.26926600000000001</c:v>
                </c:pt>
                <c:pt idx="14258">
                  <c:v>-0.26866800000000002</c:v>
                </c:pt>
                <c:pt idx="14259">
                  <c:v>-0.26815899999999998</c:v>
                </c:pt>
                <c:pt idx="14260">
                  <c:v>-0.26755000000000001</c:v>
                </c:pt>
                <c:pt idx="14261">
                  <c:v>-0.266988</c:v>
                </c:pt>
                <c:pt idx="14262">
                  <c:v>-0.266401</c:v>
                </c:pt>
                <c:pt idx="14263">
                  <c:v>-0.26580500000000001</c:v>
                </c:pt>
                <c:pt idx="14264">
                  <c:v>-0.26522800000000002</c:v>
                </c:pt>
                <c:pt idx="14265">
                  <c:v>-0.264625</c:v>
                </c:pt>
                <c:pt idx="14266">
                  <c:v>-0.26405400000000001</c:v>
                </c:pt>
                <c:pt idx="14267">
                  <c:v>-0.263463</c:v>
                </c:pt>
                <c:pt idx="14268">
                  <c:v>-0.26288699999999998</c:v>
                </c:pt>
                <c:pt idx="14269">
                  <c:v>-0.26225599999999999</c:v>
                </c:pt>
                <c:pt idx="14270">
                  <c:v>-0.261654</c:v>
                </c:pt>
                <c:pt idx="14271">
                  <c:v>-0.26100200000000001</c:v>
                </c:pt>
                <c:pt idx="14272">
                  <c:v>-0.26039400000000001</c:v>
                </c:pt>
                <c:pt idx="14273">
                  <c:v>-0.25974900000000001</c:v>
                </c:pt>
                <c:pt idx="14274">
                  <c:v>-0.259108</c:v>
                </c:pt>
                <c:pt idx="14275">
                  <c:v>-0.25848599999999999</c:v>
                </c:pt>
                <c:pt idx="14276">
                  <c:v>-0.25782899999999997</c:v>
                </c:pt>
                <c:pt idx="14277">
                  <c:v>-0.25723499999999999</c:v>
                </c:pt>
                <c:pt idx="14278">
                  <c:v>-0.25655600000000001</c:v>
                </c:pt>
                <c:pt idx="14279">
                  <c:v>-0.25592100000000001</c:v>
                </c:pt>
                <c:pt idx="14280">
                  <c:v>-0.25523299999999999</c:v>
                </c:pt>
                <c:pt idx="14281">
                  <c:v>-0.25456800000000002</c:v>
                </c:pt>
                <c:pt idx="14282">
                  <c:v>-0.25390299999999999</c:v>
                </c:pt>
                <c:pt idx="14283">
                  <c:v>-0.25320700000000002</c:v>
                </c:pt>
                <c:pt idx="14284">
                  <c:v>-0.25254599999999999</c:v>
                </c:pt>
                <c:pt idx="14285">
                  <c:v>-0.25183899999999998</c:v>
                </c:pt>
                <c:pt idx="14286">
                  <c:v>-0.25118800000000002</c:v>
                </c:pt>
                <c:pt idx="14287">
                  <c:v>-0.25048700000000002</c:v>
                </c:pt>
                <c:pt idx="14288">
                  <c:v>-0.249807</c:v>
                </c:pt>
                <c:pt idx="14289">
                  <c:v>-0.24909100000000001</c:v>
                </c:pt>
                <c:pt idx="14290">
                  <c:v>-0.24838099999999999</c:v>
                </c:pt>
                <c:pt idx="14291">
                  <c:v>-0.24768000000000001</c:v>
                </c:pt>
                <c:pt idx="14292">
                  <c:v>-0.24695</c:v>
                </c:pt>
                <c:pt idx="14293">
                  <c:v>-0.24624699999999999</c:v>
                </c:pt>
                <c:pt idx="14294">
                  <c:v>-0.24549499999999999</c:v>
                </c:pt>
                <c:pt idx="14295">
                  <c:v>-0.24479500000000001</c:v>
                </c:pt>
                <c:pt idx="14296">
                  <c:v>-0.24405399999999999</c:v>
                </c:pt>
                <c:pt idx="14297">
                  <c:v>-0.243337</c:v>
                </c:pt>
                <c:pt idx="14298">
                  <c:v>-0.24259500000000001</c:v>
                </c:pt>
                <c:pt idx="14299">
                  <c:v>-0.241844</c:v>
                </c:pt>
                <c:pt idx="14300">
                  <c:v>-0.24111299999999999</c:v>
                </c:pt>
                <c:pt idx="14301">
                  <c:v>-0.24034700000000001</c:v>
                </c:pt>
                <c:pt idx="14302">
                  <c:v>-0.23960899999999999</c:v>
                </c:pt>
                <c:pt idx="14303">
                  <c:v>-0.23882200000000001</c:v>
                </c:pt>
                <c:pt idx="14304">
                  <c:v>-0.23807400000000001</c:v>
                </c:pt>
                <c:pt idx="14305">
                  <c:v>-0.23730899999999999</c:v>
                </c:pt>
                <c:pt idx="14306">
                  <c:v>-0.23654900000000001</c:v>
                </c:pt>
                <c:pt idx="14307">
                  <c:v>-0.23574200000000001</c:v>
                </c:pt>
                <c:pt idx="14308">
                  <c:v>-0.234931</c:v>
                </c:pt>
                <c:pt idx="14309">
                  <c:v>-0.23424400000000001</c:v>
                </c:pt>
                <c:pt idx="14310">
                  <c:v>-0.23360700000000001</c:v>
                </c:pt>
                <c:pt idx="14311">
                  <c:v>-0.23275499999999999</c:v>
                </c:pt>
                <c:pt idx="14312">
                  <c:v>-0.23130899999999999</c:v>
                </c:pt>
                <c:pt idx="14313">
                  <c:v>-0.229737</c:v>
                </c:pt>
                <c:pt idx="14314">
                  <c:v>-0.228714</c:v>
                </c:pt>
                <c:pt idx="14315">
                  <c:v>-0.22844100000000001</c:v>
                </c:pt>
                <c:pt idx="14316">
                  <c:v>-0.228435</c:v>
                </c:pt>
                <c:pt idx="14317">
                  <c:v>-0.228242</c:v>
                </c:pt>
                <c:pt idx="14318">
                  <c:v>-0.22795699999999999</c:v>
                </c:pt>
                <c:pt idx="14319">
                  <c:v>-0.227663</c:v>
                </c:pt>
                <c:pt idx="14320">
                  <c:v>-0.227435</c:v>
                </c:pt>
                <c:pt idx="14321">
                  <c:v>-0.22719600000000001</c:v>
                </c:pt>
                <c:pt idx="14322">
                  <c:v>-0.226942</c:v>
                </c:pt>
                <c:pt idx="14323">
                  <c:v>-0.226663</c:v>
                </c:pt>
                <c:pt idx="14324">
                  <c:v>-0.22639799999999999</c:v>
                </c:pt>
                <c:pt idx="14325">
                  <c:v>-0.22612699999999999</c:v>
                </c:pt>
                <c:pt idx="14326">
                  <c:v>-0.225859</c:v>
                </c:pt>
                <c:pt idx="14327">
                  <c:v>-0.22559699999999999</c:v>
                </c:pt>
                <c:pt idx="14328">
                  <c:v>-0.22532199999999999</c:v>
                </c:pt>
                <c:pt idx="14329">
                  <c:v>-0.22508600000000001</c:v>
                </c:pt>
                <c:pt idx="14330">
                  <c:v>-0.22481400000000001</c:v>
                </c:pt>
                <c:pt idx="14331">
                  <c:v>-0.22457299999999999</c:v>
                </c:pt>
                <c:pt idx="14332">
                  <c:v>-0.22428999999999999</c:v>
                </c:pt>
                <c:pt idx="14333">
                  <c:v>-0.224019</c:v>
                </c:pt>
                <c:pt idx="14334">
                  <c:v>-0.223745</c:v>
                </c:pt>
                <c:pt idx="14335">
                  <c:v>-0.22345300000000001</c:v>
                </c:pt>
                <c:pt idx="14336">
                  <c:v>-0.22319600000000001</c:v>
                </c:pt>
                <c:pt idx="14337">
                  <c:v>-0.22289999999999999</c:v>
                </c:pt>
                <c:pt idx="14338">
                  <c:v>-0.22264200000000001</c:v>
                </c:pt>
                <c:pt idx="14339">
                  <c:v>-0.22234899999999999</c:v>
                </c:pt>
                <c:pt idx="14340">
                  <c:v>-0.22206999999999999</c:v>
                </c:pt>
                <c:pt idx="14341">
                  <c:v>-0.221777</c:v>
                </c:pt>
                <c:pt idx="14342">
                  <c:v>-0.221471</c:v>
                </c:pt>
                <c:pt idx="14343">
                  <c:v>-0.22117500000000001</c:v>
                </c:pt>
                <c:pt idx="14344">
                  <c:v>-0.22085199999999999</c:v>
                </c:pt>
                <c:pt idx="14345">
                  <c:v>-0.220552</c:v>
                </c:pt>
                <c:pt idx="14346">
                  <c:v>-0.22023000000000001</c:v>
                </c:pt>
                <c:pt idx="14347">
                  <c:v>-0.21992800000000001</c:v>
                </c:pt>
                <c:pt idx="14348">
                  <c:v>-0.21961600000000001</c:v>
                </c:pt>
                <c:pt idx="14349">
                  <c:v>-0.21931</c:v>
                </c:pt>
                <c:pt idx="14350">
                  <c:v>-0.218996</c:v>
                </c:pt>
                <c:pt idx="14351">
                  <c:v>-0.218671</c:v>
                </c:pt>
                <c:pt idx="14352">
                  <c:v>-0.21834400000000001</c:v>
                </c:pt>
                <c:pt idx="14353">
                  <c:v>-0.218003</c:v>
                </c:pt>
                <c:pt idx="14354">
                  <c:v>-0.217666</c:v>
                </c:pt>
                <c:pt idx="14355">
                  <c:v>-0.21731500000000001</c:v>
                </c:pt>
                <c:pt idx="14356">
                  <c:v>-0.216976</c:v>
                </c:pt>
                <c:pt idx="14357">
                  <c:v>-0.21663099999999999</c:v>
                </c:pt>
                <c:pt idx="14358">
                  <c:v>-0.21630199999999999</c:v>
                </c:pt>
                <c:pt idx="14359">
                  <c:v>-0.21596299999999999</c:v>
                </c:pt>
                <c:pt idx="14360">
                  <c:v>-0.21562200000000001</c:v>
                </c:pt>
                <c:pt idx="14361">
                  <c:v>-0.21526999999999999</c:v>
                </c:pt>
                <c:pt idx="14362">
                  <c:v>-0.21490500000000001</c:v>
                </c:pt>
                <c:pt idx="14363">
                  <c:v>-0.21454400000000001</c:v>
                </c:pt>
                <c:pt idx="14364">
                  <c:v>-0.21416199999999999</c:v>
                </c:pt>
                <c:pt idx="14365">
                  <c:v>-0.21379300000000001</c:v>
                </c:pt>
                <c:pt idx="14366">
                  <c:v>-0.21340999999999999</c:v>
                </c:pt>
                <c:pt idx="14367">
                  <c:v>-0.21305099999999999</c:v>
                </c:pt>
                <c:pt idx="14368">
                  <c:v>-0.21269099999999999</c:v>
                </c:pt>
                <c:pt idx="14369">
                  <c:v>-0.21232599999999999</c:v>
                </c:pt>
                <c:pt idx="14370">
                  <c:v>-0.21195600000000001</c:v>
                </c:pt>
                <c:pt idx="14371">
                  <c:v>-0.21156700000000001</c:v>
                </c:pt>
                <c:pt idx="14372">
                  <c:v>-0.21119599999999999</c:v>
                </c:pt>
                <c:pt idx="14373">
                  <c:v>-0.21079400000000001</c:v>
                </c:pt>
                <c:pt idx="14374">
                  <c:v>-0.210365</c:v>
                </c:pt>
                <c:pt idx="14375">
                  <c:v>-0.20991599999999999</c:v>
                </c:pt>
                <c:pt idx="14376">
                  <c:v>-0.209565</c:v>
                </c:pt>
                <c:pt idx="14377">
                  <c:v>-0.209344</c:v>
                </c:pt>
                <c:pt idx="14378">
                  <c:v>-0.208955</c:v>
                </c:pt>
                <c:pt idx="14379">
                  <c:v>-0.20804</c:v>
                </c:pt>
                <c:pt idx="14380">
                  <c:v>-0.20682700000000001</c:v>
                </c:pt>
                <c:pt idx="14381">
                  <c:v>-0.20604500000000001</c:v>
                </c:pt>
                <c:pt idx="14382">
                  <c:v>-0.20603299999999999</c:v>
                </c:pt>
                <c:pt idx="14383">
                  <c:v>-0.206395</c:v>
                </c:pt>
                <c:pt idx="14384">
                  <c:v>-0.20661099999999999</c:v>
                </c:pt>
                <c:pt idx="14385">
                  <c:v>-0.206705</c:v>
                </c:pt>
                <c:pt idx="14386">
                  <c:v>-0.20679500000000001</c:v>
                </c:pt>
                <c:pt idx="14387">
                  <c:v>-0.206952</c:v>
                </c:pt>
                <c:pt idx="14388">
                  <c:v>-0.207145</c:v>
                </c:pt>
                <c:pt idx="14389">
                  <c:v>-0.207286</c:v>
                </c:pt>
                <c:pt idx="14390">
                  <c:v>-0.207431</c:v>
                </c:pt>
                <c:pt idx="14391">
                  <c:v>-0.20754900000000001</c:v>
                </c:pt>
                <c:pt idx="14392">
                  <c:v>-0.207673</c:v>
                </c:pt>
                <c:pt idx="14393">
                  <c:v>-0.20779</c:v>
                </c:pt>
                <c:pt idx="14394">
                  <c:v>-0.20788899999999999</c:v>
                </c:pt>
                <c:pt idx="14395">
                  <c:v>-0.208005</c:v>
                </c:pt>
                <c:pt idx="14396">
                  <c:v>-0.20812800000000001</c:v>
                </c:pt>
                <c:pt idx="14397">
                  <c:v>-0.20826900000000001</c:v>
                </c:pt>
                <c:pt idx="14398">
                  <c:v>-0.20840400000000001</c:v>
                </c:pt>
                <c:pt idx="14399">
                  <c:v>-0.20852399999999999</c:v>
                </c:pt>
                <c:pt idx="14400">
                  <c:v>-0.20863699999999999</c:v>
                </c:pt>
                <c:pt idx="14401">
                  <c:v>-0.20874100000000001</c:v>
                </c:pt>
                <c:pt idx="14402">
                  <c:v>-0.20883199999999999</c:v>
                </c:pt>
                <c:pt idx="14403">
                  <c:v>-0.20891999999999999</c:v>
                </c:pt>
                <c:pt idx="14404">
                  <c:v>-0.20899400000000001</c:v>
                </c:pt>
                <c:pt idx="14405">
                  <c:v>-0.209087</c:v>
                </c:pt>
                <c:pt idx="14406">
                  <c:v>-0.20919299999999999</c:v>
                </c:pt>
                <c:pt idx="14407">
                  <c:v>-0.20930299999999999</c:v>
                </c:pt>
                <c:pt idx="14408">
                  <c:v>-0.20941699999999999</c:v>
                </c:pt>
                <c:pt idx="14409">
                  <c:v>-0.209505</c:v>
                </c:pt>
                <c:pt idx="14410">
                  <c:v>-0.20959900000000001</c:v>
                </c:pt>
                <c:pt idx="14411">
                  <c:v>-0.20966699999999999</c:v>
                </c:pt>
                <c:pt idx="14412">
                  <c:v>-0.209732</c:v>
                </c:pt>
                <c:pt idx="14413">
                  <c:v>-0.209787</c:v>
                </c:pt>
                <c:pt idx="14414">
                  <c:v>-0.20983599999999999</c:v>
                </c:pt>
                <c:pt idx="14415">
                  <c:v>-0.20991299999999999</c:v>
                </c:pt>
                <c:pt idx="14416">
                  <c:v>-0.20998800000000001</c:v>
                </c:pt>
                <c:pt idx="14417">
                  <c:v>-0.21008199999999999</c:v>
                </c:pt>
                <c:pt idx="14418">
                  <c:v>-0.21015700000000001</c:v>
                </c:pt>
                <c:pt idx="14419">
                  <c:v>-0.210231</c:v>
                </c:pt>
                <c:pt idx="14420">
                  <c:v>-0.21029200000000001</c:v>
                </c:pt>
                <c:pt idx="14421">
                  <c:v>-0.210338</c:v>
                </c:pt>
                <c:pt idx="14422">
                  <c:v>-0.21037700000000001</c:v>
                </c:pt>
                <c:pt idx="14423">
                  <c:v>-0.210399</c:v>
                </c:pt>
                <c:pt idx="14424">
                  <c:v>-0.21043799999999999</c:v>
                </c:pt>
                <c:pt idx="14425">
                  <c:v>-0.210483</c:v>
                </c:pt>
                <c:pt idx="14426">
                  <c:v>-0.21054999999999999</c:v>
                </c:pt>
                <c:pt idx="14427">
                  <c:v>-0.21060899999999999</c:v>
                </c:pt>
                <c:pt idx="14428">
                  <c:v>-0.21066699999999999</c:v>
                </c:pt>
                <c:pt idx="14429">
                  <c:v>-0.21071599999999999</c:v>
                </c:pt>
                <c:pt idx="14430">
                  <c:v>-0.21075099999999999</c:v>
                </c:pt>
                <c:pt idx="14431">
                  <c:v>-0.21077799999999999</c:v>
                </c:pt>
                <c:pt idx="14432">
                  <c:v>-0.21077799999999999</c:v>
                </c:pt>
                <c:pt idx="14433">
                  <c:v>-0.210787</c:v>
                </c:pt>
                <c:pt idx="14434">
                  <c:v>-0.21080499999999999</c:v>
                </c:pt>
                <c:pt idx="14435">
                  <c:v>-0.21085999999999999</c:v>
                </c:pt>
                <c:pt idx="14436">
                  <c:v>-0.21093000000000001</c:v>
                </c:pt>
                <c:pt idx="14437">
                  <c:v>-0.211009</c:v>
                </c:pt>
                <c:pt idx="14438">
                  <c:v>-0.21107100000000001</c:v>
                </c:pt>
                <c:pt idx="14439">
                  <c:v>-0.211006</c:v>
                </c:pt>
                <c:pt idx="14440">
                  <c:v>-0.21095</c:v>
                </c:pt>
                <c:pt idx="14441">
                  <c:v>-0.21101300000000001</c:v>
                </c:pt>
                <c:pt idx="14442">
                  <c:v>-0.21090600000000001</c:v>
                </c:pt>
                <c:pt idx="14443">
                  <c:v>-0.21090500000000001</c:v>
                </c:pt>
                <c:pt idx="14444">
                  <c:v>-0.21091599999999999</c:v>
                </c:pt>
                <c:pt idx="14445">
                  <c:v>-0.210817</c:v>
                </c:pt>
                <c:pt idx="14446">
                  <c:v>-0.21093700000000001</c:v>
                </c:pt>
                <c:pt idx="14447">
                  <c:v>-0.21082899999999999</c:v>
                </c:pt>
                <c:pt idx="14448">
                  <c:v>-0.21088699999999999</c:v>
                </c:pt>
                <c:pt idx="14449">
                  <c:v>-0.21087400000000001</c:v>
                </c:pt>
                <c:pt idx="14450">
                  <c:v>-0.21076300000000001</c:v>
                </c:pt>
                <c:pt idx="14451">
                  <c:v>-0.210836</c:v>
                </c:pt>
                <c:pt idx="14452">
                  <c:v>-0.21065</c:v>
                </c:pt>
                <c:pt idx="14453">
                  <c:v>-0.21069599999999999</c:v>
                </c:pt>
                <c:pt idx="14454">
                  <c:v>-0.21060999999999999</c:v>
                </c:pt>
                <c:pt idx="14455">
                  <c:v>-0.21055699999999999</c:v>
                </c:pt>
                <c:pt idx="14456">
                  <c:v>-0.21059600000000001</c:v>
                </c:pt>
                <c:pt idx="14457">
                  <c:v>-0.210484</c:v>
                </c:pt>
                <c:pt idx="14458">
                  <c:v>-0.21052899999999999</c:v>
                </c:pt>
                <c:pt idx="14459">
                  <c:v>-0.21043600000000001</c:v>
                </c:pt>
                <c:pt idx="14460">
                  <c:v>-0.21038799999999999</c:v>
                </c:pt>
                <c:pt idx="14461">
                  <c:v>-0.21033299999999999</c:v>
                </c:pt>
                <c:pt idx="14462">
                  <c:v>-0.210226</c:v>
                </c:pt>
                <c:pt idx="14463">
                  <c:v>-0.210172</c:v>
                </c:pt>
                <c:pt idx="14464">
                  <c:v>-0.21010400000000001</c:v>
                </c:pt>
                <c:pt idx="14465">
                  <c:v>-0.21002799999999999</c:v>
                </c:pt>
                <c:pt idx="14466">
                  <c:v>-0.21000199999999999</c:v>
                </c:pt>
                <c:pt idx="14467">
                  <c:v>-0.20993200000000001</c:v>
                </c:pt>
                <c:pt idx="14468">
                  <c:v>-0.209868</c:v>
                </c:pt>
                <c:pt idx="14469">
                  <c:v>-0.20982999999999999</c:v>
                </c:pt>
                <c:pt idx="14470">
                  <c:v>-0.20968899999999999</c:v>
                </c:pt>
                <c:pt idx="14471">
                  <c:v>-0.20965200000000001</c:v>
                </c:pt>
                <c:pt idx="14472">
                  <c:v>-0.20949899999999999</c:v>
                </c:pt>
                <c:pt idx="14473">
                  <c:v>-0.209423</c:v>
                </c:pt>
                <c:pt idx="14474">
                  <c:v>-0.20935300000000001</c:v>
                </c:pt>
                <c:pt idx="14475">
                  <c:v>-0.20922099999999999</c:v>
                </c:pt>
                <c:pt idx="14476">
                  <c:v>-0.20921600000000001</c:v>
                </c:pt>
                <c:pt idx="14477">
                  <c:v>-0.209066</c:v>
                </c:pt>
                <c:pt idx="14478">
                  <c:v>-0.20902599999999999</c:v>
                </c:pt>
                <c:pt idx="14479">
                  <c:v>-0.20890700000000001</c:v>
                </c:pt>
                <c:pt idx="14480">
                  <c:v>-0.20877699999999999</c:v>
                </c:pt>
                <c:pt idx="14481">
                  <c:v>-0.20869199999999999</c:v>
                </c:pt>
                <c:pt idx="14482">
                  <c:v>-0.20852100000000001</c:v>
                </c:pt>
                <c:pt idx="14483">
                  <c:v>-0.20844399999999999</c:v>
                </c:pt>
                <c:pt idx="14484">
                  <c:v>-0.20830899999999999</c:v>
                </c:pt>
                <c:pt idx="14485">
                  <c:v>-0.208207</c:v>
                </c:pt>
                <c:pt idx="14486">
                  <c:v>-0.208117</c:v>
                </c:pt>
                <c:pt idx="14487">
                  <c:v>-0.20799200000000001</c:v>
                </c:pt>
                <c:pt idx="14488">
                  <c:v>-0.20788899999999999</c:v>
                </c:pt>
                <c:pt idx="14489">
                  <c:v>-0.207762</c:v>
                </c:pt>
                <c:pt idx="14490">
                  <c:v>-0.20760899999999999</c:v>
                </c:pt>
                <c:pt idx="14491">
                  <c:v>-0.207482</c:v>
                </c:pt>
                <c:pt idx="14492">
                  <c:v>-0.20732300000000001</c:v>
                </c:pt>
                <c:pt idx="14493">
                  <c:v>-0.20718900000000001</c:v>
                </c:pt>
                <c:pt idx="14494">
                  <c:v>-0.207066</c:v>
                </c:pt>
                <c:pt idx="14495">
                  <c:v>-0.20690900000000001</c:v>
                </c:pt>
                <c:pt idx="14496">
                  <c:v>-0.206812</c:v>
                </c:pt>
                <c:pt idx="14497">
                  <c:v>-0.206647</c:v>
                </c:pt>
                <c:pt idx="14498">
                  <c:v>-0.20652699999999999</c:v>
                </c:pt>
                <c:pt idx="14499">
                  <c:v>-0.206376</c:v>
                </c:pt>
                <c:pt idx="14500">
                  <c:v>-0.20619899999999999</c:v>
                </c:pt>
                <c:pt idx="14501">
                  <c:v>-0.20605200000000001</c:v>
                </c:pt>
                <c:pt idx="14502">
                  <c:v>-0.20584</c:v>
                </c:pt>
                <c:pt idx="14503">
                  <c:v>-0.20571</c:v>
                </c:pt>
                <c:pt idx="14504">
                  <c:v>-0.20558699999999999</c:v>
                </c:pt>
                <c:pt idx="14505">
                  <c:v>-0.205454</c:v>
                </c:pt>
                <c:pt idx="14506">
                  <c:v>-0.20488400000000001</c:v>
                </c:pt>
                <c:pt idx="14507">
                  <c:v>-0.20433000000000001</c:v>
                </c:pt>
                <c:pt idx="14508">
                  <c:v>-0.204343</c:v>
                </c:pt>
                <c:pt idx="14509">
                  <c:v>-0.20369100000000001</c:v>
                </c:pt>
                <c:pt idx="14510">
                  <c:v>-0.20346</c:v>
                </c:pt>
                <c:pt idx="14511">
                  <c:v>-0.203236</c:v>
                </c:pt>
                <c:pt idx="14512">
                  <c:v>-0.20252899999999999</c:v>
                </c:pt>
                <c:pt idx="14513">
                  <c:v>-0.20264599999999999</c:v>
                </c:pt>
                <c:pt idx="14514">
                  <c:v>-0.201877</c:v>
                </c:pt>
                <c:pt idx="14515">
                  <c:v>-0.20174700000000001</c:v>
                </c:pt>
                <c:pt idx="14516">
                  <c:v>-0.201455</c:v>
                </c:pt>
                <c:pt idx="14517">
                  <c:v>-0.200797</c:v>
                </c:pt>
                <c:pt idx="14518">
                  <c:v>-0.200908</c:v>
                </c:pt>
                <c:pt idx="14519">
                  <c:v>-0.20006399999999999</c:v>
                </c:pt>
                <c:pt idx="14520">
                  <c:v>-0.20003000000000001</c:v>
                </c:pt>
                <c:pt idx="14521">
                  <c:v>-0.19954</c:v>
                </c:pt>
                <c:pt idx="14522">
                  <c:v>-0.19905700000000001</c:v>
                </c:pt>
                <c:pt idx="14523">
                  <c:v>-0.19895699999999999</c:v>
                </c:pt>
                <c:pt idx="14524">
                  <c:v>-0.19825300000000001</c:v>
                </c:pt>
                <c:pt idx="14525">
                  <c:v>-0.19814999999999999</c:v>
                </c:pt>
                <c:pt idx="14526">
                  <c:v>-0.19764399999999999</c:v>
                </c:pt>
                <c:pt idx="14527">
                  <c:v>-0.19727500000000001</c:v>
                </c:pt>
                <c:pt idx="14528">
                  <c:v>-0.19699</c:v>
                </c:pt>
                <c:pt idx="14529">
                  <c:v>-0.19648399999999999</c:v>
                </c:pt>
                <c:pt idx="14530">
                  <c:v>-0.19616400000000001</c:v>
                </c:pt>
                <c:pt idx="14531">
                  <c:v>-0.19578899999999999</c:v>
                </c:pt>
                <c:pt idx="14532">
                  <c:v>-0.19531299999999999</c:v>
                </c:pt>
                <c:pt idx="14533">
                  <c:v>-0.19502800000000001</c:v>
                </c:pt>
                <c:pt idx="14534">
                  <c:v>-0.19457199999999999</c:v>
                </c:pt>
                <c:pt idx="14535">
                  <c:v>-0.19415499999999999</c:v>
                </c:pt>
                <c:pt idx="14536">
                  <c:v>-0.19391600000000001</c:v>
                </c:pt>
                <c:pt idx="14537">
                  <c:v>-0.19331000000000001</c:v>
                </c:pt>
                <c:pt idx="14538">
                  <c:v>-0.193138</c:v>
                </c:pt>
                <c:pt idx="14539">
                  <c:v>-0.19256999999999999</c:v>
                </c:pt>
                <c:pt idx="14540">
                  <c:v>-0.19220000000000001</c:v>
                </c:pt>
                <c:pt idx="14541">
                  <c:v>-0.19189899999999999</c:v>
                </c:pt>
                <c:pt idx="14542">
                  <c:v>-0.191272</c:v>
                </c:pt>
                <c:pt idx="14543">
                  <c:v>-0.19111900000000001</c:v>
                </c:pt>
                <c:pt idx="14544">
                  <c:v>-0.19048000000000001</c:v>
                </c:pt>
                <c:pt idx="14545">
                  <c:v>-0.19020699999999999</c:v>
                </c:pt>
                <c:pt idx="14546">
                  <c:v>-0.1898</c:v>
                </c:pt>
                <c:pt idx="14547">
                  <c:v>-0.18928400000000001</c:v>
                </c:pt>
                <c:pt idx="14548">
                  <c:v>-0.189031</c:v>
                </c:pt>
                <c:pt idx="14549">
                  <c:v>-0.188441</c:v>
                </c:pt>
                <c:pt idx="14550">
                  <c:v>-0.18813199999999999</c:v>
                </c:pt>
                <c:pt idx="14551">
                  <c:v>-0.18767400000000001</c:v>
                </c:pt>
                <c:pt idx="14552">
                  <c:v>-0.18720600000000001</c:v>
                </c:pt>
                <c:pt idx="14553">
                  <c:v>-0.18685099999999999</c:v>
                </c:pt>
                <c:pt idx="14554">
                  <c:v>-0.18635299999999999</c:v>
                </c:pt>
                <c:pt idx="14555">
                  <c:v>-0.18595900000000001</c:v>
                </c:pt>
                <c:pt idx="14556">
                  <c:v>-0.185561</c:v>
                </c:pt>
                <c:pt idx="14557">
                  <c:v>-0.185057</c:v>
                </c:pt>
                <c:pt idx="14558">
                  <c:v>-0.184701</c:v>
                </c:pt>
                <c:pt idx="14559">
                  <c:v>-0.18420900000000001</c:v>
                </c:pt>
                <c:pt idx="14560">
                  <c:v>-0.18376999999999999</c:v>
                </c:pt>
                <c:pt idx="14561">
                  <c:v>-0.183392</c:v>
                </c:pt>
                <c:pt idx="14562">
                  <c:v>-0.182835</c:v>
                </c:pt>
                <c:pt idx="14563">
                  <c:v>-0.182508</c:v>
                </c:pt>
                <c:pt idx="14564">
                  <c:v>-0.18196899999999999</c:v>
                </c:pt>
                <c:pt idx="14565">
                  <c:v>-0.181565</c:v>
                </c:pt>
                <c:pt idx="14566">
                  <c:v>-0.181143</c:v>
                </c:pt>
                <c:pt idx="14567">
                  <c:v>-0.180617</c:v>
                </c:pt>
                <c:pt idx="14568">
                  <c:v>-0.18026400000000001</c:v>
                </c:pt>
                <c:pt idx="14569">
                  <c:v>-0.17972199999999999</c:v>
                </c:pt>
                <c:pt idx="14570">
                  <c:v>-0.17932300000000001</c:v>
                </c:pt>
                <c:pt idx="14571">
                  <c:v>-0.17885000000000001</c:v>
                </c:pt>
                <c:pt idx="14572">
                  <c:v>-0.178365</c:v>
                </c:pt>
                <c:pt idx="14573">
                  <c:v>-0.17793400000000001</c:v>
                </c:pt>
                <c:pt idx="14574">
                  <c:v>-0.17744499999999999</c:v>
                </c:pt>
                <c:pt idx="14575">
                  <c:v>-0.176985</c:v>
                </c:pt>
                <c:pt idx="14576">
                  <c:v>-0.176539</c:v>
                </c:pt>
                <c:pt idx="14577">
                  <c:v>-0.176042</c:v>
                </c:pt>
                <c:pt idx="14578">
                  <c:v>-0.175598</c:v>
                </c:pt>
                <c:pt idx="14579">
                  <c:v>-0.17513999999999999</c:v>
                </c:pt>
                <c:pt idx="14580">
                  <c:v>-0.17462800000000001</c:v>
                </c:pt>
                <c:pt idx="14581">
                  <c:v>-0.17422899999999999</c:v>
                </c:pt>
                <c:pt idx="14582">
                  <c:v>-0.17366100000000001</c:v>
                </c:pt>
                <c:pt idx="14583">
                  <c:v>-0.17325499999999999</c:v>
                </c:pt>
                <c:pt idx="14584">
                  <c:v>-0.172734</c:v>
                </c:pt>
                <c:pt idx="14585">
                  <c:v>-0.17224</c:v>
                </c:pt>
                <c:pt idx="14586">
                  <c:v>-0.171823</c:v>
                </c:pt>
                <c:pt idx="14587">
                  <c:v>-0.17125000000000001</c:v>
                </c:pt>
                <c:pt idx="14588">
                  <c:v>-0.170879</c:v>
                </c:pt>
                <c:pt idx="14589">
                  <c:v>-0.17031299999999999</c:v>
                </c:pt>
                <c:pt idx="14590">
                  <c:v>-0.16988200000000001</c:v>
                </c:pt>
                <c:pt idx="14591">
                  <c:v>-0.16938300000000001</c:v>
                </c:pt>
                <c:pt idx="14592">
                  <c:v>-0.16885700000000001</c:v>
                </c:pt>
                <c:pt idx="14593">
                  <c:v>-0.16841600000000001</c:v>
                </c:pt>
                <c:pt idx="14594">
                  <c:v>-0.16785900000000001</c:v>
                </c:pt>
                <c:pt idx="14595">
                  <c:v>-0.16741700000000001</c:v>
                </c:pt>
                <c:pt idx="14596">
                  <c:v>-0.16688900000000001</c:v>
                </c:pt>
                <c:pt idx="14597">
                  <c:v>-0.16642999999999999</c:v>
                </c:pt>
                <c:pt idx="14598">
                  <c:v>-0.16595299999999999</c:v>
                </c:pt>
                <c:pt idx="14599">
                  <c:v>-0.165496</c:v>
                </c:pt>
                <c:pt idx="14600">
                  <c:v>-0.165016</c:v>
                </c:pt>
                <c:pt idx="14601">
                  <c:v>-0.164546</c:v>
                </c:pt>
                <c:pt idx="14602">
                  <c:v>-0.16405500000000001</c:v>
                </c:pt>
                <c:pt idx="14603">
                  <c:v>-0.16356200000000001</c:v>
                </c:pt>
                <c:pt idx="14604">
                  <c:v>-0.163103</c:v>
                </c:pt>
                <c:pt idx="14605">
                  <c:v>-0.16258300000000001</c:v>
                </c:pt>
                <c:pt idx="14606">
                  <c:v>-0.162165</c:v>
                </c:pt>
                <c:pt idx="14607">
                  <c:v>-0.16161700000000001</c:v>
                </c:pt>
                <c:pt idx="14608">
                  <c:v>-0.16118299999999999</c:v>
                </c:pt>
                <c:pt idx="14609">
                  <c:v>-0.16070300000000001</c:v>
                </c:pt>
                <c:pt idx="14610">
                  <c:v>-0.16026799999999999</c:v>
                </c:pt>
                <c:pt idx="14611">
                  <c:v>-0.15978400000000001</c:v>
                </c:pt>
                <c:pt idx="14612">
                  <c:v>-0.158772</c:v>
                </c:pt>
                <c:pt idx="14613">
                  <c:v>-0.15796499999999999</c:v>
                </c:pt>
                <c:pt idx="14614">
                  <c:v>-0.15756300000000001</c:v>
                </c:pt>
                <c:pt idx="14615">
                  <c:v>-0.15664600000000001</c:v>
                </c:pt>
                <c:pt idx="14616">
                  <c:v>-0.15609300000000001</c:v>
                </c:pt>
                <c:pt idx="14617">
                  <c:v>-0.15562599999999999</c:v>
                </c:pt>
                <c:pt idx="14618">
                  <c:v>-0.154638</c:v>
                </c:pt>
                <c:pt idx="14619">
                  <c:v>-0.154278</c:v>
                </c:pt>
                <c:pt idx="14620">
                  <c:v>-0.153054</c:v>
                </c:pt>
                <c:pt idx="14621">
                  <c:v>-0.152446</c:v>
                </c:pt>
                <c:pt idx="14622">
                  <c:v>-0.15198800000000001</c:v>
                </c:pt>
                <c:pt idx="14623">
                  <c:v>-0.151168</c:v>
                </c:pt>
                <c:pt idx="14624">
                  <c:v>-0.15112</c:v>
                </c:pt>
                <c:pt idx="14625">
                  <c:v>-0.150146</c:v>
                </c:pt>
                <c:pt idx="14626">
                  <c:v>-0.14989</c:v>
                </c:pt>
                <c:pt idx="14627">
                  <c:v>-0.14932200000000001</c:v>
                </c:pt>
                <c:pt idx="14628">
                  <c:v>-0.148672</c:v>
                </c:pt>
                <c:pt idx="14629">
                  <c:v>-0.14841399999999999</c:v>
                </c:pt>
                <c:pt idx="14630">
                  <c:v>-0.14760400000000001</c:v>
                </c:pt>
                <c:pt idx="14631">
                  <c:v>-0.14726500000000001</c:v>
                </c:pt>
                <c:pt idx="14632">
                  <c:v>-0.146645</c:v>
                </c:pt>
                <c:pt idx="14633">
                  <c:v>-0.14607800000000001</c:v>
                </c:pt>
                <c:pt idx="14634">
                  <c:v>-0.14560200000000001</c:v>
                </c:pt>
                <c:pt idx="14635">
                  <c:v>-0.14501700000000001</c:v>
                </c:pt>
                <c:pt idx="14636">
                  <c:v>-0.14447299999999999</c:v>
                </c:pt>
                <c:pt idx="14637">
                  <c:v>-0.14404800000000001</c:v>
                </c:pt>
                <c:pt idx="14638">
                  <c:v>-0.14340900000000001</c:v>
                </c:pt>
                <c:pt idx="14639">
                  <c:v>-0.142955</c:v>
                </c:pt>
                <c:pt idx="14640">
                  <c:v>-0.142424</c:v>
                </c:pt>
                <c:pt idx="14641">
                  <c:v>-0.14174999999999999</c:v>
                </c:pt>
                <c:pt idx="14642">
                  <c:v>-0.14141999999999999</c:v>
                </c:pt>
                <c:pt idx="14643">
                  <c:v>-0.14060900000000001</c:v>
                </c:pt>
                <c:pt idx="14644">
                  <c:v>-0.14025899999999999</c:v>
                </c:pt>
                <c:pt idx="14645">
                  <c:v>-0.13961999999999999</c:v>
                </c:pt>
                <c:pt idx="14646">
                  <c:v>-0.13905100000000001</c:v>
                </c:pt>
                <c:pt idx="14647">
                  <c:v>-0.13869799999999999</c:v>
                </c:pt>
                <c:pt idx="14648">
                  <c:v>-0.137931</c:v>
                </c:pt>
                <c:pt idx="14649">
                  <c:v>-0.13761399999999999</c:v>
                </c:pt>
                <c:pt idx="14650">
                  <c:v>-0.13689899999999999</c:v>
                </c:pt>
                <c:pt idx="14651">
                  <c:v>-0.13639799999999999</c:v>
                </c:pt>
                <c:pt idx="14652">
                  <c:v>-0.13587099999999999</c:v>
                </c:pt>
                <c:pt idx="14653">
                  <c:v>-0.13519500000000001</c:v>
                </c:pt>
                <c:pt idx="14654">
                  <c:v>-0.134745</c:v>
                </c:pt>
                <c:pt idx="14655">
                  <c:v>-0.13411500000000001</c:v>
                </c:pt>
                <c:pt idx="14656">
                  <c:v>-0.13362299999999999</c:v>
                </c:pt>
                <c:pt idx="14657">
                  <c:v>-0.133102</c:v>
                </c:pt>
                <c:pt idx="14658">
                  <c:v>-0.132519</c:v>
                </c:pt>
                <c:pt idx="14659">
                  <c:v>-0.13197900000000001</c:v>
                </c:pt>
                <c:pt idx="14660">
                  <c:v>-0.13142999999999999</c:v>
                </c:pt>
                <c:pt idx="14661">
                  <c:v>-0.13081000000000001</c:v>
                </c:pt>
                <c:pt idx="14662">
                  <c:v>-0.13030600000000001</c:v>
                </c:pt>
                <c:pt idx="14663">
                  <c:v>-0.12964999999999999</c:v>
                </c:pt>
                <c:pt idx="14664">
                  <c:v>-0.12912299999999999</c:v>
                </c:pt>
                <c:pt idx="14665">
                  <c:v>-0.12861400000000001</c:v>
                </c:pt>
                <c:pt idx="14666">
                  <c:v>-0.12804199999999999</c:v>
                </c:pt>
                <c:pt idx="14667">
                  <c:v>-0.12762399999999999</c:v>
                </c:pt>
                <c:pt idx="14668">
                  <c:v>-0.12698699999999999</c:v>
                </c:pt>
                <c:pt idx="14669">
                  <c:v>-0.126523</c:v>
                </c:pt>
                <c:pt idx="14670">
                  <c:v>-0.125943</c:v>
                </c:pt>
                <c:pt idx="14671">
                  <c:v>-0.12538299999999999</c:v>
                </c:pt>
                <c:pt idx="14672">
                  <c:v>-0.124864</c:v>
                </c:pt>
                <c:pt idx="14673">
                  <c:v>-0.124249</c:v>
                </c:pt>
                <c:pt idx="14674">
                  <c:v>-0.123754</c:v>
                </c:pt>
                <c:pt idx="14675">
                  <c:v>-0.12320299999999999</c:v>
                </c:pt>
                <c:pt idx="14676">
                  <c:v>-0.12269099999999999</c:v>
                </c:pt>
                <c:pt idx="14677">
                  <c:v>-0.122157</c:v>
                </c:pt>
                <c:pt idx="14678">
                  <c:v>-0.121618</c:v>
                </c:pt>
                <c:pt idx="14679">
                  <c:v>-0.121064</c:v>
                </c:pt>
                <c:pt idx="14680">
                  <c:v>-0.12055100000000001</c:v>
                </c:pt>
                <c:pt idx="14681">
                  <c:v>-0.119926</c:v>
                </c:pt>
                <c:pt idx="14682">
                  <c:v>-0.119351</c:v>
                </c:pt>
                <c:pt idx="14683">
                  <c:v>-0.11879199999999999</c:v>
                </c:pt>
                <c:pt idx="14684">
                  <c:v>-0.11839</c:v>
                </c:pt>
                <c:pt idx="14685">
                  <c:v>-0.117965</c:v>
                </c:pt>
                <c:pt idx="14686">
                  <c:v>-0.11694599999999999</c:v>
                </c:pt>
                <c:pt idx="14687">
                  <c:v>-0.11568199999999999</c:v>
                </c:pt>
                <c:pt idx="14688">
                  <c:v>-0.114538</c:v>
                </c:pt>
                <c:pt idx="14689">
                  <c:v>-0.114314</c:v>
                </c:pt>
                <c:pt idx="14690">
                  <c:v>-0.114494</c:v>
                </c:pt>
                <c:pt idx="14691">
                  <c:v>-0.11460099999999999</c:v>
                </c:pt>
                <c:pt idx="14692">
                  <c:v>-0.11462</c:v>
                </c:pt>
                <c:pt idx="14693">
                  <c:v>-0.11448899999999999</c:v>
                </c:pt>
                <c:pt idx="14694">
                  <c:v>-0.11457100000000001</c:v>
                </c:pt>
                <c:pt idx="14695">
                  <c:v>-0.114562</c:v>
                </c:pt>
                <c:pt idx="14696">
                  <c:v>-0.11464100000000001</c:v>
                </c:pt>
                <c:pt idx="14697">
                  <c:v>-0.114635</c:v>
                </c:pt>
                <c:pt idx="14698">
                  <c:v>-0.11465500000000001</c:v>
                </c:pt>
                <c:pt idx="14699">
                  <c:v>-0.114664</c:v>
                </c:pt>
                <c:pt idx="14700">
                  <c:v>-0.11464199999999999</c:v>
                </c:pt>
                <c:pt idx="14701">
                  <c:v>-0.114661</c:v>
                </c:pt>
                <c:pt idx="14702">
                  <c:v>-0.114603</c:v>
                </c:pt>
                <c:pt idx="14703">
                  <c:v>-0.114657</c:v>
                </c:pt>
                <c:pt idx="14704">
                  <c:v>-0.114609</c:v>
                </c:pt>
                <c:pt idx="14705">
                  <c:v>-0.114679</c:v>
                </c:pt>
                <c:pt idx="14706">
                  <c:v>-0.114661</c:v>
                </c:pt>
                <c:pt idx="14707">
                  <c:v>-0.114687</c:v>
                </c:pt>
                <c:pt idx="14708">
                  <c:v>-0.114702</c:v>
                </c:pt>
                <c:pt idx="14709">
                  <c:v>-0.11465599999999999</c:v>
                </c:pt>
                <c:pt idx="14710">
                  <c:v>-0.11469</c:v>
                </c:pt>
                <c:pt idx="14711">
                  <c:v>-0.114603</c:v>
                </c:pt>
                <c:pt idx="14712">
                  <c:v>-0.114638</c:v>
                </c:pt>
                <c:pt idx="14713">
                  <c:v>-0.114579</c:v>
                </c:pt>
                <c:pt idx="14714">
                  <c:v>-0.114609</c:v>
                </c:pt>
                <c:pt idx="14715">
                  <c:v>-0.114605</c:v>
                </c:pt>
                <c:pt idx="14716">
                  <c:v>-0.114609</c:v>
                </c:pt>
                <c:pt idx="14717">
                  <c:v>-0.114631</c:v>
                </c:pt>
                <c:pt idx="14718">
                  <c:v>-0.114577</c:v>
                </c:pt>
                <c:pt idx="14719">
                  <c:v>-0.114592</c:v>
                </c:pt>
                <c:pt idx="14720">
                  <c:v>-0.11450200000000001</c:v>
                </c:pt>
                <c:pt idx="14721">
                  <c:v>-0.114513</c:v>
                </c:pt>
                <c:pt idx="14722">
                  <c:v>-0.114435</c:v>
                </c:pt>
                <c:pt idx="14723">
                  <c:v>-0.114437</c:v>
                </c:pt>
                <c:pt idx="14724">
                  <c:v>-0.114412</c:v>
                </c:pt>
                <c:pt idx="14725">
                  <c:v>-0.114387</c:v>
                </c:pt>
                <c:pt idx="14726">
                  <c:v>-0.114415</c:v>
                </c:pt>
                <c:pt idx="14727">
                  <c:v>-0.114342</c:v>
                </c:pt>
                <c:pt idx="14728">
                  <c:v>-0.114368</c:v>
                </c:pt>
                <c:pt idx="14729">
                  <c:v>-0.11427</c:v>
                </c:pt>
                <c:pt idx="14730">
                  <c:v>-0.114258</c:v>
                </c:pt>
                <c:pt idx="14731">
                  <c:v>-0.114187</c:v>
                </c:pt>
                <c:pt idx="14732">
                  <c:v>-0.114137</c:v>
                </c:pt>
                <c:pt idx="14733">
                  <c:v>-0.114119</c:v>
                </c:pt>
                <c:pt idx="14734">
                  <c:v>-0.114054</c:v>
                </c:pt>
                <c:pt idx="14735">
                  <c:v>-0.114069</c:v>
                </c:pt>
                <c:pt idx="14736">
                  <c:v>-0.11400200000000001</c:v>
                </c:pt>
                <c:pt idx="14737">
                  <c:v>-0.113998</c:v>
                </c:pt>
                <c:pt idx="14738">
                  <c:v>-0.113925</c:v>
                </c:pt>
                <c:pt idx="14739">
                  <c:v>-0.113882</c:v>
                </c:pt>
                <c:pt idx="14740">
                  <c:v>-0.11380999999999999</c:v>
                </c:pt>
                <c:pt idx="14741">
                  <c:v>-0.11373900000000001</c:v>
                </c:pt>
                <c:pt idx="14742">
                  <c:v>-0.113693</c:v>
                </c:pt>
                <c:pt idx="14743">
                  <c:v>-0.11361599999999999</c:v>
                </c:pt>
                <c:pt idx="14744">
                  <c:v>-0.11360000000000001</c:v>
                </c:pt>
                <c:pt idx="14745">
                  <c:v>-0.113524</c:v>
                </c:pt>
                <c:pt idx="14746">
                  <c:v>-0.11351</c:v>
                </c:pt>
                <c:pt idx="14747">
                  <c:v>-0.11343</c:v>
                </c:pt>
                <c:pt idx="14748">
                  <c:v>-0.113381</c:v>
                </c:pt>
                <c:pt idx="14749">
                  <c:v>-0.113304</c:v>
                </c:pt>
                <c:pt idx="14750">
                  <c:v>-0.113207</c:v>
                </c:pt>
                <c:pt idx="14751">
                  <c:v>-0.113152</c:v>
                </c:pt>
                <c:pt idx="14752">
                  <c:v>-0.113043</c:v>
                </c:pt>
                <c:pt idx="14753">
                  <c:v>-0.113008</c:v>
                </c:pt>
                <c:pt idx="14754">
                  <c:v>-0.112918</c:v>
                </c:pt>
                <c:pt idx="14755">
                  <c:v>-0.112875</c:v>
                </c:pt>
                <c:pt idx="14756">
                  <c:v>-0.112807</c:v>
                </c:pt>
                <c:pt idx="14757">
                  <c:v>-0.112729</c:v>
                </c:pt>
                <c:pt idx="14758">
                  <c:v>-0.112662</c:v>
                </c:pt>
                <c:pt idx="14759">
                  <c:v>-0.11254400000000001</c:v>
                </c:pt>
                <c:pt idx="14760">
                  <c:v>-0.112468</c:v>
                </c:pt>
                <c:pt idx="14761">
                  <c:v>-0.112355</c:v>
                </c:pt>
                <c:pt idx="14762">
                  <c:v>-0.112279</c:v>
                </c:pt>
                <c:pt idx="14763">
                  <c:v>-0.112189</c:v>
                </c:pt>
                <c:pt idx="14764">
                  <c:v>-0.112107</c:v>
                </c:pt>
                <c:pt idx="14765">
                  <c:v>-0.11203299999999999</c:v>
                </c:pt>
                <c:pt idx="14766">
                  <c:v>-0.111944</c:v>
                </c:pt>
                <c:pt idx="14767">
                  <c:v>-0.111863</c:v>
                </c:pt>
                <c:pt idx="14768">
                  <c:v>-0.111752</c:v>
                </c:pt>
                <c:pt idx="14769">
                  <c:v>-0.11164499999999999</c:v>
                </c:pt>
                <c:pt idx="14770">
                  <c:v>-0.111524</c:v>
                </c:pt>
                <c:pt idx="14771">
                  <c:v>-0.111415</c:v>
                </c:pt>
                <c:pt idx="14772">
                  <c:v>-0.111302</c:v>
                </c:pt>
                <c:pt idx="14773">
                  <c:v>-0.11119900000000001</c:v>
                </c:pt>
                <c:pt idx="14774">
                  <c:v>-0.111096</c:v>
                </c:pt>
                <c:pt idx="14775">
                  <c:v>-0.110998</c:v>
                </c:pt>
                <c:pt idx="14776">
                  <c:v>-0.1109</c:v>
                </c:pt>
                <c:pt idx="14777">
                  <c:v>-0.11078399999999999</c:v>
                </c:pt>
                <c:pt idx="14778">
                  <c:v>-0.110661</c:v>
                </c:pt>
                <c:pt idx="14779">
                  <c:v>-0.11051800000000001</c:v>
                </c:pt>
                <c:pt idx="14780">
                  <c:v>-0.110392</c:v>
                </c:pt>
                <c:pt idx="14781">
                  <c:v>-0.11025799999999999</c:v>
                </c:pt>
                <c:pt idx="14782">
                  <c:v>-0.11013199999999999</c:v>
                </c:pt>
                <c:pt idx="14783">
                  <c:v>-0.11000799999999999</c:v>
                </c:pt>
                <c:pt idx="14784">
                  <c:v>-0.109886</c:v>
                </c:pt>
                <c:pt idx="14785">
                  <c:v>-0.109781</c:v>
                </c:pt>
                <c:pt idx="14786">
                  <c:v>-0.10965</c:v>
                </c:pt>
                <c:pt idx="14787">
                  <c:v>-0.10947900000000001</c:v>
                </c:pt>
                <c:pt idx="14788">
                  <c:v>-0.109303</c:v>
                </c:pt>
                <c:pt idx="14789">
                  <c:v>-0.10922900000000001</c:v>
                </c:pt>
                <c:pt idx="14790">
                  <c:v>-0.10924</c:v>
                </c:pt>
                <c:pt idx="14791">
                  <c:v>-0.109002</c:v>
                </c:pt>
                <c:pt idx="14792">
                  <c:v>-0.108226</c:v>
                </c:pt>
                <c:pt idx="14793">
                  <c:v>-0.10730099999999999</c:v>
                </c:pt>
                <c:pt idx="14794">
                  <c:v>-0.106948</c:v>
                </c:pt>
                <c:pt idx="14795">
                  <c:v>-0.10734100000000001</c:v>
                </c:pt>
                <c:pt idx="14796">
                  <c:v>-0.107983</c:v>
                </c:pt>
                <c:pt idx="14797">
                  <c:v>-0.108456</c:v>
                </c:pt>
                <c:pt idx="14798">
                  <c:v>-0.108797</c:v>
                </c:pt>
                <c:pt idx="14799">
                  <c:v>-0.10915900000000001</c:v>
                </c:pt>
                <c:pt idx="14800">
                  <c:v>-0.10956299999999999</c:v>
                </c:pt>
                <c:pt idx="14801">
                  <c:v>-0.10997999999999999</c:v>
                </c:pt>
                <c:pt idx="14802">
                  <c:v>-0.110398</c:v>
                </c:pt>
                <c:pt idx="14803">
                  <c:v>-0.110791</c:v>
                </c:pt>
                <c:pt idx="14804">
                  <c:v>-0.11121300000000001</c:v>
                </c:pt>
                <c:pt idx="14805">
                  <c:v>-0.11161600000000001</c:v>
                </c:pt>
                <c:pt idx="14806">
                  <c:v>-0.112021</c:v>
                </c:pt>
                <c:pt idx="14807">
                  <c:v>-0.112427</c:v>
                </c:pt>
                <c:pt idx="14808">
                  <c:v>-0.112799</c:v>
                </c:pt>
                <c:pt idx="14809">
                  <c:v>-0.1132</c:v>
                </c:pt>
                <c:pt idx="14810">
                  <c:v>-0.113561</c:v>
                </c:pt>
                <c:pt idx="14811">
                  <c:v>-0.113954</c:v>
                </c:pt>
                <c:pt idx="14812">
                  <c:v>-0.114338</c:v>
                </c:pt>
                <c:pt idx="14813">
                  <c:v>-0.11472300000000001</c:v>
                </c:pt>
                <c:pt idx="14814">
                  <c:v>-0.11512799999999999</c:v>
                </c:pt>
                <c:pt idx="14815">
                  <c:v>-0.115504</c:v>
                </c:pt>
                <c:pt idx="14816">
                  <c:v>-0.11590200000000001</c:v>
                </c:pt>
                <c:pt idx="14817">
                  <c:v>-0.11626599999999999</c:v>
                </c:pt>
                <c:pt idx="14818">
                  <c:v>-0.11663900000000001</c:v>
                </c:pt>
                <c:pt idx="14819">
                  <c:v>-0.116993</c:v>
                </c:pt>
                <c:pt idx="14820">
                  <c:v>-0.117351</c:v>
                </c:pt>
                <c:pt idx="14821">
                  <c:v>-0.117715</c:v>
                </c:pt>
                <c:pt idx="14822">
                  <c:v>-0.11808100000000001</c:v>
                </c:pt>
                <c:pt idx="14823">
                  <c:v>-0.11845700000000001</c:v>
                </c:pt>
                <c:pt idx="14824">
                  <c:v>-0.118821</c:v>
                </c:pt>
                <c:pt idx="14825">
                  <c:v>-0.1192</c:v>
                </c:pt>
                <c:pt idx="14826">
                  <c:v>-0.119549</c:v>
                </c:pt>
                <c:pt idx="14827">
                  <c:v>-0.11991400000000001</c:v>
                </c:pt>
                <c:pt idx="14828">
                  <c:v>-0.120245</c:v>
                </c:pt>
                <c:pt idx="14829">
                  <c:v>-0.120584</c:v>
                </c:pt>
                <c:pt idx="14830">
                  <c:v>-0.120923</c:v>
                </c:pt>
                <c:pt idx="14831">
                  <c:v>-0.121254</c:v>
                </c:pt>
                <c:pt idx="14832">
                  <c:v>-0.121616</c:v>
                </c:pt>
                <c:pt idx="14833">
                  <c:v>-0.121947</c:v>
                </c:pt>
                <c:pt idx="14834">
                  <c:v>-0.12231400000000001</c:v>
                </c:pt>
                <c:pt idx="14835">
                  <c:v>-0.12264799999999999</c:v>
                </c:pt>
                <c:pt idx="14836">
                  <c:v>-0.122992</c:v>
                </c:pt>
                <c:pt idx="14837">
                  <c:v>-0.123321</c:v>
                </c:pt>
                <c:pt idx="14838">
                  <c:v>-0.123623</c:v>
                </c:pt>
                <c:pt idx="14839">
                  <c:v>-0.123944</c:v>
                </c:pt>
                <c:pt idx="14840">
                  <c:v>-0.12424</c:v>
                </c:pt>
                <c:pt idx="14841">
                  <c:v>-0.124572</c:v>
                </c:pt>
                <c:pt idx="14842">
                  <c:v>-0.124884</c:v>
                </c:pt>
                <c:pt idx="14843">
                  <c:v>-0.12521599999999999</c:v>
                </c:pt>
                <c:pt idx="14844">
                  <c:v>-0.12553800000000001</c:v>
                </c:pt>
                <c:pt idx="14845">
                  <c:v>-0.12584999999999999</c:v>
                </c:pt>
                <c:pt idx="14846">
                  <c:v>-0.126163</c:v>
                </c:pt>
                <c:pt idx="14847">
                  <c:v>-0.12645100000000001</c:v>
                </c:pt>
                <c:pt idx="14848">
                  <c:v>-0.126752</c:v>
                </c:pt>
                <c:pt idx="14849">
                  <c:v>-0.12703</c:v>
                </c:pt>
                <c:pt idx="14850">
                  <c:v>-0.127329</c:v>
                </c:pt>
                <c:pt idx="14851">
                  <c:v>-0.12761600000000001</c:v>
                </c:pt>
                <c:pt idx="14852">
                  <c:v>-0.127918</c:v>
                </c:pt>
                <c:pt idx="14853">
                  <c:v>-0.128217</c:v>
                </c:pt>
                <c:pt idx="14854">
                  <c:v>-0.12851000000000001</c:v>
                </c:pt>
                <c:pt idx="14855">
                  <c:v>-0.128806</c:v>
                </c:pt>
                <c:pt idx="14856">
                  <c:v>-0.129079</c:v>
                </c:pt>
                <c:pt idx="14857">
                  <c:v>-0.12936400000000001</c:v>
                </c:pt>
                <c:pt idx="14858">
                  <c:v>-0.12962199999999999</c:v>
                </c:pt>
                <c:pt idx="14859">
                  <c:v>-0.12989700000000001</c:v>
                </c:pt>
                <c:pt idx="14860">
                  <c:v>-0.13015699999999999</c:v>
                </c:pt>
                <c:pt idx="14861">
                  <c:v>-0.13042699999999999</c:v>
                </c:pt>
                <c:pt idx="14862">
                  <c:v>-0.13070300000000001</c:v>
                </c:pt>
                <c:pt idx="14863">
                  <c:v>-0.130969</c:v>
                </c:pt>
                <c:pt idx="14864">
                  <c:v>-0.131249</c:v>
                </c:pt>
                <c:pt idx="14865">
                  <c:v>-0.13150200000000001</c:v>
                </c:pt>
                <c:pt idx="14866">
                  <c:v>-0.131771</c:v>
                </c:pt>
                <c:pt idx="14867">
                  <c:v>-0.13201399999999999</c:v>
                </c:pt>
                <c:pt idx="14868">
                  <c:v>-0.13226299999999999</c:v>
                </c:pt>
                <c:pt idx="14869">
                  <c:v>-0.13250600000000001</c:v>
                </c:pt>
                <c:pt idx="14870">
                  <c:v>-0.132741</c:v>
                </c:pt>
                <c:pt idx="14871">
                  <c:v>-0.132994</c:v>
                </c:pt>
                <c:pt idx="14872">
                  <c:v>-0.13322899999999999</c:v>
                </c:pt>
                <c:pt idx="14873">
                  <c:v>-0.13348699999999999</c:v>
                </c:pt>
                <c:pt idx="14874">
                  <c:v>-0.13372400000000001</c:v>
                </c:pt>
                <c:pt idx="14875">
                  <c:v>-0.133969</c:v>
                </c:pt>
                <c:pt idx="14876">
                  <c:v>-0.13420399999999999</c:v>
                </c:pt>
                <c:pt idx="14877">
                  <c:v>-0.13442599999999999</c:v>
                </c:pt>
                <c:pt idx="14878">
                  <c:v>-0.134654</c:v>
                </c:pt>
                <c:pt idx="14879">
                  <c:v>-0.13486000000000001</c:v>
                </c:pt>
                <c:pt idx="14880">
                  <c:v>-0.13508300000000001</c:v>
                </c:pt>
                <c:pt idx="14881">
                  <c:v>-0.135297</c:v>
                </c:pt>
                <c:pt idx="14882">
                  <c:v>-0.135521</c:v>
                </c:pt>
                <c:pt idx="14883">
                  <c:v>-0.135745</c:v>
                </c:pt>
                <c:pt idx="14884">
                  <c:v>-0.135962</c:v>
                </c:pt>
                <c:pt idx="14885">
                  <c:v>-0.136183</c:v>
                </c:pt>
                <c:pt idx="14886">
                  <c:v>-0.13638700000000001</c:v>
                </c:pt>
                <c:pt idx="14887">
                  <c:v>-0.13659499999999999</c:v>
                </c:pt>
                <c:pt idx="14888">
                  <c:v>-0.13678599999999999</c:v>
                </c:pt>
                <c:pt idx="14889">
                  <c:v>-0.13697699999999999</c:v>
                </c:pt>
                <c:pt idx="14890">
                  <c:v>-0.13716600000000001</c:v>
                </c:pt>
                <c:pt idx="14891">
                  <c:v>-0.137354</c:v>
                </c:pt>
                <c:pt idx="14892">
                  <c:v>-0.137549</c:v>
                </c:pt>
                <c:pt idx="14893">
                  <c:v>-0.137743</c:v>
                </c:pt>
                <c:pt idx="14894">
                  <c:v>-0.13794100000000001</c:v>
                </c:pt>
                <c:pt idx="14895">
                  <c:v>-0.138129</c:v>
                </c:pt>
                <c:pt idx="14896">
                  <c:v>-0.13831099999999999</c:v>
                </c:pt>
                <c:pt idx="14897">
                  <c:v>-0.138484</c:v>
                </c:pt>
                <c:pt idx="14898">
                  <c:v>-0.13864899999999999</c:v>
                </c:pt>
                <c:pt idx="14899">
                  <c:v>-0.13881199999999999</c:v>
                </c:pt>
                <c:pt idx="14900">
                  <c:v>-0.13897399999999999</c:v>
                </c:pt>
                <c:pt idx="14901">
                  <c:v>-0.13914199999999999</c:v>
                </c:pt>
                <c:pt idx="14902">
                  <c:v>-0.13931199999999999</c:v>
                </c:pt>
                <c:pt idx="14903">
                  <c:v>-0.139489</c:v>
                </c:pt>
                <c:pt idx="14904">
                  <c:v>-0.139657</c:v>
                </c:pt>
                <c:pt idx="14905">
                  <c:v>-0.139816</c:v>
                </c:pt>
                <c:pt idx="14906">
                  <c:v>-0.13996500000000001</c:v>
                </c:pt>
                <c:pt idx="14907">
                  <c:v>-0.14010700000000001</c:v>
                </c:pt>
                <c:pt idx="14908" formatCode="0.00E+00">
                  <c:v>-0.14024900000000001</c:v>
                </c:pt>
                <c:pt idx="14909" formatCode="0.00E+00">
                  <c:v>-0.14038400000000001</c:v>
                </c:pt>
                <c:pt idx="14910" formatCode="0.00E+00">
                  <c:v>-0.14052600000000001</c:v>
                </c:pt>
                <c:pt idx="14911" formatCode="0.00E+00">
                  <c:v>-0.14066500000000001</c:v>
                </c:pt>
                <c:pt idx="14912" formatCode="0.00E+00">
                  <c:v>-0.14081099999999999</c:v>
                </c:pt>
                <c:pt idx="14913" formatCode="0.00E+00">
                  <c:v>-0.140958</c:v>
                </c:pt>
                <c:pt idx="14914" formatCode="0.00E+00">
                  <c:v>-0.141096</c:v>
                </c:pt>
                <c:pt idx="14915" formatCode="0.00E+00">
                  <c:v>-0.141231</c:v>
                </c:pt>
                <c:pt idx="14916" formatCode="0.00E+00">
                  <c:v>-0.14135400000000001</c:v>
                </c:pt>
                <c:pt idx="14917" formatCode="0.00E+00">
                  <c:v>-0.14147499999999999</c:v>
                </c:pt>
                <c:pt idx="14918" formatCode="0.00E+00">
                  <c:v>-0.14158999999999999</c:v>
                </c:pt>
                <c:pt idx="14919" formatCode="0.00E+00">
                  <c:v>-0.141711</c:v>
                </c:pt>
                <c:pt idx="14920" formatCode="0.00E+00">
                  <c:v>-0.14183499999999999</c:v>
                </c:pt>
                <c:pt idx="14921" formatCode="0.00E+00">
                  <c:v>-0.141961</c:v>
                </c:pt>
                <c:pt idx="14922" formatCode="0.00E+00">
                  <c:v>-0.14208999999999999</c:v>
                </c:pt>
                <c:pt idx="14923" formatCode="0.00E+00">
                  <c:v>-0.14221300000000001</c:v>
                </c:pt>
                <c:pt idx="14924" formatCode="0.00E+00">
                  <c:v>-0.14233699999999999</c:v>
                </c:pt>
                <c:pt idx="14925" formatCode="0.00E+00">
                  <c:v>-0.14245099999999999</c:v>
                </c:pt>
                <c:pt idx="14926" formatCode="0.00E+00">
                  <c:v>-0.142563</c:v>
                </c:pt>
                <c:pt idx="14927" formatCode="0.00E+00">
                  <c:v>-0.14266499999999999</c:v>
                </c:pt>
                <c:pt idx="14928">
                  <c:v>-0.142766</c:v>
                </c:pt>
                <c:pt idx="14929">
                  <c:v>-0.14286499999999999</c:v>
                </c:pt>
                <c:pt idx="14930">
                  <c:v>-0.14296500000000001</c:v>
                </c:pt>
                <c:pt idx="14931">
                  <c:v>-0.14308199999999999</c:v>
                </c:pt>
                <c:pt idx="14932">
                  <c:v>-0.14318900000000001</c:v>
                </c:pt>
                <c:pt idx="14933">
                  <c:v>-0.14319899999999999</c:v>
                </c:pt>
                <c:pt idx="14934">
                  <c:v>-0.14319499999999999</c:v>
                </c:pt>
                <c:pt idx="14935">
                  <c:v>-0.14333499999999999</c:v>
                </c:pt>
                <c:pt idx="14936">
                  <c:v>-0.14330899999999999</c:v>
                </c:pt>
                <c:pt idx="14937">
                  <c:v>-0.14336399999999999</c:v>
                </c:pt>
                <c:pt idx="14938">
                  <c:v>-0.143452</c:v>
                </c:pt>
                <c:pt idx="14939">
                  <c:v>-0.14338999999999999</c:v>
                </c:pt>
                <c:pt idx="14940">
                  <c:v>-0.14355100000000001</c:v>
                </c:pt>
                <c:pt idx="14941">
                  <c:v>-0.14349300000000001</c:v>
                </c:pt>
                <c:pt idx="14942">
                  <c:v>-0.143567</c:v>
                </c:pt>
                <c:pt idx="14943">
                  <c:v>-0.14363999999999999</c:v>
                </c:pt>
                <c:pt idx="14944">
                  <c:v>-0.14358499999999999</c:v>
                </c:pt>
                <c:pt idx="14945">
                  <c:v>-0.143731</c:v>
                </c:pt>
                <c:pt idx="14946">
                  <c:v>-0.143648</c:v>
                </c:pt>
                <c:pt idx="14947">
                  <c:v>-0.14372099999999999</c:v>
                </c:pt>
                <c:pt idx="14948">
                  <c:v>-0.14374100000000001</c:v>
                </c:pt>
                <c:pt idx="14949">
                  <c:v>-0.14372099999999999</c:v>
                </c:pt>
                <c:pt idx="14950">
                  <c:v>-0.14380499999999999</c:v>
                </c:pt>
                <c:pt idx="14951">
                  <c:v>-0.143761</c:v>
                </c:pt>
                <c:pt idx="14952">
                  <c:v>-0.14380599999999999</c:v>
                </c:pt>
                <c:pt idx="14953">
                  <c:v>-0.14382500000000001</c:v>
                </c:pt>
                <c:pt idx="14954">
                  <c:v>-0.14382200000000001</c:v>
                </c:pt>
                <c:pt idx="14955">
                  <c:v>-0.143849</c:v>
                </c:pt>
                <c:pt idx="14956">
                  <c:v>-0.14383699999999999</c:v>
                </c:pt>
                <c:pt idx="14957">
                  <c:v>-0.143816</c:v>
                </c:pt>
                <c:pt idx="14958">
                  <c:v>-0.14385400000000001</c:v>
                </c:pt>
                <c:pt idx="14959">
                  <c:v>-0.143816</c:v>
                </c:pt>
                <c:pt idx="14960">
                  <c:v>-0.14383699999999999</c:v>
                </c:pt>
                <c:pt idx="14961">
                  <c:v>-0.14383099999999999</c:v>
                </c:pt>
                <c:pt idx="14962">
                  <c:v>-0.14379500000000001</c:v>
                </c:pt>
                <c:pt idx="14963">
                  <c:v>-0.14385100000000001</c:v>
                </c:pt>
                <c:pt idx="14964">
                  <c:v>-0.143784</c:v>
                </c:pt>
                <c:pt idx="14965">
                  <c:v>-0.14380599999999999</c:v>
                </c:pt>
                <c:pt idx="14966">
                  <c:v>-0.143758</c:v>
                </c:pt>
                <c:pt idx="14967">
                  <c:v>-0.14372499999999999</c:v>
                </c:pt>
                <c:pt idx="14968">
                  <c:v>-0.14374700000000001</c:v>
                </c:pt>
                <c:pt idx="14969">
                  <c:v>-0.14368600000000001</c:v>
                </c:pt>
                <c:pt idx="14970">
                  <c:v>-0.143703</c:v>
                </c:pt>
                <c:pt idx="14971">
                  <c:v>-0.143652</c:v>
                </c:pt>
                <c:pt idx="14972">
                  <c:v>-0.14363600000000001</c:v>
                </c:pt>
                <c:pt idx="14973">
                  <c:v>-0.143623</c:v>
                </c:pt>
                <c:pt idx="14974">
                  <c:v>-0.14357500000000001</c:v>
                </c:pt>
                <c:pt idx="14975">
                  <c:v>-0.143542</c:v>
                </c:pt>
                <c:pt idx="14976">
                  <c:v>-0.14349799999999999</c:v>
                </c:pt>
                <c:pt idx="14977">
                  <c:v>-0.14346</c:v>
                </c:pt>
                <c:pt idx="14978">
                  <c:v>-0.14344000000000001</c:v>
                </c:pt>
                <c:pt idx="14979">
                  <c:v>-0.143401</c:v>
                </c:pt>
                <c:pt idx="14980">
                  <c:v>-0.14335400000000001</c:v>
                </c:pt>
                <c:pt idx="14981">
                  <c:v>-0.14332900000000001</c:v>
                </c:pt>
                <c:pt idx="14982">
                  <c:v>-0.143265</c:v>
                </c:pt>
                <c:pt idx="14983">
                  <c:v>-0.14324300000000001</c:v>
                </c:pt>
                <c:pt idx="14984">
                  <c:v>-0.14316899999999999</c:v>
                </c:pt>
                <c:pt idx="14985">
                  <c:v>-0.14311099999999999</c:v>
                </c:pt>
                <c:pt idx="14986">
                  <c:v>-0.14308199999999999</c:v>
                </c:pt>
                <c:pt idx="14987">
                  <c:v>-0.143039</c:v>
                </c:pt>
                <c:pt idx="14988">
                  <c:v>-0.14305000000000001</c:v>
                </c:pt>
                <c:pt idx="14989">
                  <c:v>-0.14300399999999999</c:v>
                </c:pt>
                <c:pt idx="14990">
                  <c:v>-0.142983</c:v>
                </c:pt>
                <c:pt idx="14991">
                  <c:v>-0.14294899999999999</c:v>
                </c:pt>
                <c:pt idx="14992">
                  <c:v>-0.142904</c:v>
                </c:pt>
                <c:pt idx="14993">
                  <c:v>-0.142878</c:v>
                </c:pt>
                <c:pt idx="14994">
                  <c:v>-0.14282700000000001</c:v>
                </c:pt>
                <c:pt idx="14995">
                  <c:v>-0.142786</c:v>
                </c:pt>
                <c:pt idx="14996">
                  <c:v>-0.142733</c:v>
                </c:pt>
                <c:pt idx="14997">
                  <c:v>-0.14268700000000001</c:v>
                </c:pt>
                <c:pt idx="14998">
                  <c:v>-0.14268800000000001</c:v>
                </c:pt>
                <c:pt idx="14999">
                  <c:v>-0.14269799999999999</c:v>
                </c:pt>
                <c:pt idx="15000">
                  <c:v>-0.14258100000000001</c:v>
                </c:pt>
                <c:pt idx="15001">
                  <c:v>-0.14207</c:v>
                </c:pt>
                <c:pt idx="15002">
                  <c:v>-0.14163300000000001</c:v>
                </c:pt>
                <c:pt idx="15003">
                  <c:v>-0.141737</c:v>
                </c:pt>
                <c:pt idx="15004">
                  <c:v>-0.14122299999999999</c:v>
                </c:pt>
                <c:pt idx="15005">
                  <c:v>-0.14110400000000001</c:v>
                </c:pt>
                <c:pt idx="15006">
                  <c:v>-0.14103299999999999</c:v>
                </c:pt>
                <c:pt idx="15007">
                  <c:v>-0.14045099999999999</c:v>
                </c:pt>
                <c:pt idx="15008">
                  <c:v>-0.14069100000000001</c:v>
                </c:pt>
                <c:pt idx="15009">
                  <c:v>-0.14008000000000001</c:v>
                </c:pt>
                <c:pt idx="15010">
                  <c:v>-0.14002899999999999</c:v>
                </c:pt>
                <c:pt idx="15011">
                  <c:v>-0.139873</c:v>
                </c:pt>
                <c:pt idx="15012">
                  <c:v>-0.13931199999999999</c:v>
                </c:pt>
                <c:pt idx="15013">
                  <c:v>-0.13949900000000001</c:v>
                </c:pt>
                <c:pt idx="15014">
                  <c:v>-0.13885700000000001</c:v>
                </c:pt>
                <c:pt idx="15015">
                  <c:v>-0.13886799999999999</c:v>
                </c:pt>
                <c:pt idx="15016">
                  <c:v>-0.13858699999999999</c:v>
                </c:pt>
                <c:pt idx="15017">
                  <c:v>-0.13821600000000001</c:v>
                </c:pt>
                <c:pt idx="15018">
                  <c:v>-0.138207</c:v>
                </c:pt>
                <c:pt idx="15019">
                  <c:v>-0.137743</c:v>
                </c:pt>
                <c:pt idx="15020">
                  <c:v>-0.13762199999999999</c:v>
                </c:pt>
                <c:pt idx="15021">
                  <c:v>-0.137347</c:v>
                </c:pt>
                <c:pt idx="15022">
                  <c:v>-0.13702</c:v>
                </c:pt>
                <c:pt idx="15023">
                  <c:v>-0.136851</c:v>
                </c:pt>
                <c:pt idx="15024">
                  <c:v>-0.13655800000000001</c:v>
                </c:pt>
                <c:pt idx="15025">
                  <c:v>-0.13625100000000001</c:v>
                </c:pt>
                <c:pt idx="15026">
                  <c:v>-0.136128</c:v>
                </c:pt>
                <c:pt idx="15027">
                  <c:v>-0.13570699999999999</c:v>
                </c:pt>
                <c:pt idx="15028">
                  <c:v>-0.135577</c:v>
                </c:pt>
                <c:pt idx="15029">
                  <c:v>-0.13528200000000001</c:v>
                </c:pt>
                <c:pt idx="15030">
                  <c:v>-0.13492100000000001</c:v>
                </c:pt>
                <c:pt idx="15031">
                  <c:v>-0.13483800000000001</c:v>
                </c:pt>
                <c:pt idx="15032">
                  <c:v>-0.134322</c:v>
                </c:pt>
                <c:pt idx="15033">
                  <c:v>-0.13425500000000001</c:v>
                </c:pt>
                <c:pt idx="15034">
                  <c:v>-0.13386200000000001</c:v>
                </c:pt>
                <c:pt idx="15035">
                  <c:v>-0.133599</c:v>
                </c:pt>
                <c:pt idx="15036">
                  <c:v>-0.133434</c:v>
                </c:pt>
                <c:pt idx="15037">
                  <c:v>-0.13300000000000001</c:v>
                </c:pt>
                <c:pt idx="15038">
                  <c:v>-0.13289500000000001</c:v>
                </c:pt>
                <c:pt idx="15039">
                  <c:v>-0.132491</c:v>
                </c:pt>
                <c:pt idx="15040">
                  <c:v>-0.13226199999999999</c:v>
                </c:pt>
                <c:pt idx="15041">
                  <c:v>-0.13198099999999999</c:v>
                </c:pt>
                <c:pt idx="15042">
                  <c:v>-0.13163800000000001</c:v>
                </c:pt>
                <c:pt idx="15043">
                  <c:v>-0.13139500000000001</c:v>
                </c:pt>
                <c:pt idx="15044">
                  <c:v>-0.13108900000000001</c:v>
                </c:pt>
                <c:pt idx="15045">
                  <c:v>-0.130805</c:v>
                </c:pt>
                <c:pt idx="15046">
                  <c:v>-0.13055700000000001</c:v>
                </c:pt>
                <c:pt idx="15047">
                  <c:v>-0.130242</c:v>
                </c:pt>
                <c:pt idx="15048">
                  <c:v>-0.12995699999999999</c:v>
                </c:pt>
                <c:pt idx="15049">
                  <c:v>-0.12970400000000001</c:v>
                </c:pt>
                <c:pt idx="15050">
                  <c:v>-0.129331</c:v>
                </c:pt>
                <c:pt idx="15051">
                  <c:v>-0.12911500000000001</c:v>
                </c:pt>
                <c:pt idx="15052">
                  <c:v>-0.128715</c:v>
                </c:pt>
                <c:pt idx="15053">
                  <c:v>-0.128471</c:v>
                </c:pt>
                <c:pt idx="15054">
                  <c:v>-0.12820500000000001</c:v>
                </c:pt>
                <c:pt idx="15055">
                  <c:v>-0.12790199999999999</c:v>
                </c:pt>
                <c:pt idx="15056">
                  <c:v>-0.127719</c:v>
                </c:pt>
                <c:pt idx="15057">
                  <c:v>-0.12735199999999999</c:v>
                </c:pt>
                <c:pt idx="15058">
                  <c:v>-0.12715399999999999</c:v>
                </c:pt>
                <c:pt idx="15059">
                  <c:v>-0.126827</c:v>
                </c:pt>
                <c:pt idx="15060">
                  <c:v>-0.12656000000000001</c:v>
                </c:pt>
                <c:pt idx="15061">
                  <c:v>-0.12626999999999999</c:v>
                </c:pt>
                <c:pt idx="15062">
                  <c:v>-0.12595000000000001</c:v>
                </c:pt>
                <c:pt idx="15063">
                  <c:v>-0.125691</c:v>
                </c:pt>
                <c:pt idx="15064">
                  <c:v>-0.12540299999999999</c:v>
                </c:pt>
                <c:pt idx="15065">
                  <c:v>-0.12514600000000001</c:v>
                </c:pt>
                <c:pt idx="15066">
                  <c:v>-0.124845</c:v>
                </c:pt>
                <c:pt idx="15067">
                  <c:v>-0.124582</c:v>
                </c:pt>
                <c:pt idx="15068">
                  <c:v>-0.124261</c:v>
                </c:pt>
                <c:pt idx="15069">
                  <c:v>-0.124019</c:v>
                </c:pt>
                <c:pt idx="15070">
                  <c:v>-0.123672</c:v>
                </c:pt>
                <c:pt idx="15071">
                  <c:v>-0.123391</c:v>
                </c:pt>
                <c:pt idx="15072">
                  <c:v>-0.123071</c:v>
                </c:pt>
                <c:pt idx="15073">
                  <c:v>-0.122766</c:v>
                </c:pt>
                <c:pt idx="15074">
                  <c:v>-0.122534</c:v>
                </c:pt>
                <c:pt idx="15075">
                  <c:v>-0.122179</c:v>
                </c:pt>
                <c:pt idx="15076">
                  <c:v>-0.121952</c:v>
                </c:pt>
                <c:pt idx="15077">
                  <c:v>-0.121587</c:v>
                </c:pt>
                <c:pt idx="15078">
                  <c:v>-0.121332</c:v>
                </c:pt>
                <c:pt idx="15079">
                  <c:v>-0.12100900000000001</c:v>
                </c:pt>
                <c:pt idx="15080">
                  <c:v>-0.12067799999999999</c:v>
                </c:pt>
                <c:pt idx="15081">
                  <c:v>-0.12038500000000001</c:v>
                </c:pt>
                <c:pt idx="15082">
                  <c:v>-0.120028</c:v>
                </c:pt>
                <c:pt idx="15083">
                  <c:v>-0.11978800000000001</c:v>
                </c:pt>
                <c:pt idx="15084">
                  <c:v>-0.119446</c:v>
                </c:pt>
                <c:pt idx="15085">
                  <c:v>-0.11917999999999999</c:v>
                </c:pt>
                <c:pt idx="15086">
                  <c:v>-0.11883199999999999</c:v>
                </c:pt>
                <c:pt idx="15087">
                  <c:v>-0.118536</c:v>
                </c:pt>
                <c:pt idx="15088">
                  <c:v>-0.118218</c:v>
                </c:pt>
                <c:pt idx="15089">
                  <c:v>-0.11788800000000001</c:v>
                </c:pt>
                <c:pt idx="15090">
                  <c:v>-0.117574</c:v>
                </c:pt>
                <c:pt idx="15091">
                  <c:v>-0.11720999999999999</c:v>
                </c:pt>
                <c:pt idx="15092">
                  <c:v>-0.11693099999999999</c:v>
                </c:pt>
                <c:pt idx="15093">
                  <c:v>-0.11658</c:v>
                </c:pt>
                <c:pt idx="15094">
                  <c:v>-0.116309</c:v>
                </c:pt>
                <c:pt idx="15095">
                  <c:v>-0.115951</c:v>
                </c:pt>
                <c:pt idx="15096">
                  <c:v>-0.115646</c:v>
                </c:pt>
                <c:pt idx="15097">
                  <c:v>-0.115313</c:v>
                </c:pt>
                <c:pt idx="15098">
                  <c:v>-0.11497300000000001</c:v>
                </c:pt>
                <c:pt idx="15099">
                  <c:v>-0.114666</c:v>
                </c:pt>
                <c:pt idx="15100">
                  <c:v>-0.114285</c:v>
                </c:pt>
                <c:pt idx="15101">
                  <c:v>-0.113985</c:v>
                </c:pt>
                <c:pt idx="15102">
                  <c:v>-0.113593</c:v>
                </c:pt>
                <c:pt idx="15103">
                  <c:v>-0.11330999999999999</c:v>
                </c:pt>
                <c:pt idx="15104">
                  <c:v>-0.113006</c:v>
                </c:pt>
                <c:pt idx="15105">
                  <c:v>-0.112703</c:v>
                </c:pt>
                <c:pt idx="15106">
                  <c:v>-0.111955</c:v>
                </c:pt>
                <c:pt idx="15107">
                  <c:v>-0.111195</c:v>
                </c:pt>
                <c:pt idx="15108">
                  <c:v>-0.111063</c:v>
                </c:pt>
                <c:pt idx="15109">
                  <c:v>-0.110205</c:v>
                </c:pt>
                <c:pt idx="15110">
                  <c:v>-0.109835</c:v>
                </c:pt>
                <c:pt idx="15111">
                  <c:v>-0.109435</c:v>
                </c:pt>
                <c:pt idx="15112">
                  <c:v>-0.108572</c:v>
                </c:pt>
                <c:pt idx="15113">
                  <c:v>-0.108527</c:v>
                </c:pt>
                <c:pt idx="15114">
                  <c:v>-0.107603</c:v>
                </c:pt>
                <c:pt idx="15115">
                  <c:v>-0.107306</c:v>
                </c:pt>
                <c:pt idx="15116">
                  <c:v>-0.10684</c:v>
                </c:pt>
                <c:pt idx="15117">
                  <c:v>-0.10602499999999999</c:v>
                </c:pt>
                <c:pt idx="15118">
                  <c:v>-0.10592600000000001</c:v>
                </c:pt>
                <c:pt idx="15119">
                  <c:v>-0.10498300000000001</c:v>
                </c:pt>
                <c:pt idx="15120">
                  <c:v>-0.10473</c:v>
                </c:pt>
                <c:pt idx="15121">
                  <c:v>-0.104128</c:v>
                </c:pt>
                <c:pt idx="15122">
                  <c:v>-0.103478</c:v>
                </c:pt>
                <c:pt idx="15123">
                  <c:v>-0.10319300000000001</c:v>
                </c:pt>
                <c:pt idx="15124">
                  <c:v>-0.102418</c:v>
                </c:pt>
                <c:pt idx="15125">
                  <c:v>-0.10206999999999999</c:v>
                </c:pt>
                <c:pt idx="15126">
                  <c:v>-0.101477</c:v>
                </c:pt>
                <c:pt idx="15127">
                  <c:v>-0.100894</c:v>
                </c:pt>
                <c:pt idx="15128">
                  <c:v>-0.100456</c:v>
                </c:pt>
                <c:pt idx="15129">
                  <c:v>-9.98415E-2</c:v>
                </c:pt>
                <c:pt idx="15130">
                  <c:v>-9.9307400000000004E-2</c:v>
                </c:pt>
                <c:pt idx="15131">
                  <c:v>-9.8831699999999995E-2</c:v>
                </c:pt>
                <c:pt idx="15132">
                  <c:v>-9.81596E-2</c:v>
                </c:pt>
                <c:pt idx="15133">
                  <c:v>-9.7742300000000004E-2</c:v>
                </c:pt>
                <c:pt idx="15134">
                  <c:v>-9.7151600000000005E-2</c:v>
                </c:pt>
                <c:pt idx="15135">
                  <c:v>-9.6563599999999999E-2</c:v>
                </c:pt>
                <c:pt idx="15136">
                  <c:v>-9.6156699999999998E-2</c:v>
                </c:pt>
                <c:pt idx="15137">
                  <c:v>-9.5402000000000001E-2</c:v>
                </c:pt>
                <c:pt idx="15138">
                  <c:v>-9.5051700000000003E-2</c:v>
                </c:pt>
                <c:pt idx="15139">
                  <c:v>-9.4362699999999994E-2</c:v>
                </c:pt>
                <c:pt idx="15140">
                  <c:v>-9.3838599999999994E-2</c:v>
                </c:pt>
                <c:pt idx="15141">
                  <c:v>-9.3350100000000005E-2</c:v>
                </c:pt>
                <c:pt idx="15142">
                  <c:v>-9.2648900000000006E-2</c:v>
                </c:pt>
                <c:pt idx="15143">
                  <c:v>-9.2280500000000001E-2</c:v>
                </c:pt>
                <c:pt idx="15144">
                  <c:v>-9.1580099999999998E-2</c:v>
                </c:pt>
                <c:pt idx="15145">
                  <c:v>-9.1112700000000005E-2</c:v>
                </c:pt>
                <c:pt idx="15146">
                  <c:v>-9.0523900000000004E-2</c:v>
                </c:pt>
                <c:pt idx="15147">
                  <c:v>-8.9921100000000004E-2</c:v>
                </c:pt>
                <c:pt idx="15148">
                  <c:v>-8.9420299999999994E-2</c:v>
                </c:pt>
                <c:pt idx="15149">
                  <c:v>-8.8794399999999996E-2</c:v>
                </c:pt>
                <c:pt idx="15150">
                  <c:v>-8.8267300000000007E-2</c:v>
                </c:pt>
                <c:pt idx="15151">
                  <c:v>-8.7687000000000001E-2</c:v>
                </c:pt>
                <c:pt idx="15152">
                  <c:v>-8.7107900000000002E-2</c:v>
                </c:pt>
                <c:pt idx="15153">
                  <c:v>-8.6545300000000006E-2</c:v>
                </c:pt>
                <c:pt idx="15154">
                  <c:v>-8.6022600000000005E-2</c:v>
                </c:pt>
                <c:pt idx="15155">
                  <c:v>-8.5445699999999999E-2</c:v>
                </c:pt>
                <c:pt idx="15156">
                  <c:v>-8.4884899999999999E-2</c:v>
                </c:pt>
                <c:pt idx="15157">
                  <c:v>-8.4070599999999995E-2</c:v>
                </c:pt>
                <c:pt idx="15158">
                  <c:v>-8.3353499999999997E-2</c:v>
                </c:pt>
                <c:pt idx="15159">
                  <c:v>-8.2764699999999997E-2</c:v>
                </c:pt>
                <c:pt idx="15160">
                  <c:v>-8.2306900000000002E-2</c:v>
                </c:pt>
                <c:pt idx="15161">
                  <c:v>-8.1997399999999998E-2</c:v>
                </c:pt>
                <c:pt idx="15162">
                  <c:v>-8.1483700000000006E-2</c:v>
                </c:pt>
                <c:pt idx="15163">
                  <c:v>-8.1113599999999994E-2</c:v>
                </c:pt>
                <c:pt idx="15164">
                  <c:v>-8.0616800000000002E-2</c:v>
                </c:pt>
                <c:pt idx="15165">
                  <c:v>-8.0204300000000006E-2</c:v>
                </c:pt>
                <c:pt idx="15166">
                  <c:v>-7.9781199999999997E-2</c:v>
                </c:pt>
                <c:pt idx="15167">
                  <c:v>-7.9305399999999998E-2</c:v>
                </c:pt>
                <c:pt idx="15168">
                  <c:v>-7.8907599999999994E-2</c:v>
                </c:pt>
                <c:pt idx="15169">
                  <c:v>-7.84252E-2</c:v>
                </c:pt>
                <c:pt idx="15170">
                  <c:v>-7.8019400000000003E-2</c:v>
                </c:pt>
                <c:pt idx="15171">
                  <c:v>-7.7552499999999996E-2</c:v>
                </c:pt>
                <c:pt idx="15172">
                  <c:v>-7.71284E-2</c:v>
                </c:pt>
                <c:pt idx="15173">
                  <c:v>-7.6664399999999994E-2</c:v>
                </c:pt>
                <c:pt idx="15174">
                  <c:v>-7.6246099999999997E-2</c:v>
                </c:pt>
                <c:pt idx="15175">
                  <c:v>-7.5779399999999997E-2</c:v>
                </c:pt>
                <c:pt idx="15176">
                  <c:v>-7.5350100000000003E-2</c:v>
                </c:pt>
                <c:pt idx="15177">
                  <c:v>-7.4898000000000006E-2</c:v>
                </c:pt>
                <c:pt idx="15178">
                  <c:v>-7.4431499999999998E-2</c:v>
                </c:pt>
                <c:pt idx="15179">
                  <c:v>-7.4029800000000007E-2</c:v>
                </c:pt>
                <c:pt idx="15180">
                  <c:v>-7.3519600000000004E-2</c:v>
                </c:pt>
                <c:pt idx="15181">
                  <c:v>-7.3138300000000003E-2</c:v>
                </c:pt>
                <c:pt idx="15182">
                  <c:v>-7.2619199999999995E-2</c:v>
                </c:pt>
                <c:pt idx="15183">
                  <c:v>-7.2213299999999994E-2</c:v>
                </c:pt>
                <c:pt idx="15184">
                  <c:v>-7.1753499999999998E-2</c:v>
                </c:pt>
                <c:pt idx="15185">
                  <c:v>-7.1282899999999996E-2</c:v>
                </c:pt>
                <c:pt idx="15186">
                  <c:v>-7.0878099999999999E-2</c:v>
                </c:pt>
                <c:pt idx="15187">
                  <c:v>-7.0353899999999997E-2</c:v>
                </c:pt>
                <c:pt idx="15188">
                  <c:v>-6.9976099999999999E-2</c:v>
                </c:pt>
                <c:pt idx="15189">
                  <c:v>-6.9463300000000006E-2</c:v>
                </c:pt>
                <c:pt idx="15190">
                  <c:v>-6.9050600000000004E-2</c:v>
                </c:pt>
                <c:pt idx="15191">
                  <c:v>-6.8568699999999996E-2</c:v>
                </c:pt>
                <c:pt idx="15192">
                  <c:v>-6.8101599999999998E-2</c:v>
                </c:pt>
                <c:pt idx="15193">
                  <c:v>-6.7671800000000004E-2</c:v>
                </c:pt>
                <c:pt idx="15194">
                  <c:v>-6.7184199999999999E-2</c:v>
                </c:pt>
                <c:pt idx="15195">
                  <c:v>-6.6770499999999997E-2</c:v>
                </c:pt>
                <c:pt idx="15196">
                  <c:v>-6.6268199999999999E-2</c:v>
                </c:pt>
                <c:pt idx="15197">
                  <c:v>-6.5843899999999997E-2</c:v>
                </c:pt>
                <c:pt idx="15198">
                  <c:v>-6.5349699999999997E-2</c:v>
                </c:pt>
                <c:pt idx="15199">
                  <c:v>-6.4917699999999995E-2</c:v>
                </c:pt>
                <c:pt idx="15200">
                  <c:v>-6.4448900000000003E-2</c:v>
                </c:pt>
                <c:pt idx="15201">
                  <c:v>-6.3993599999999998E-2</c:v>
                </c:pt>
                <c:pt idx="15202">
                  <c:v>-6.3434000000000004E-2</c:v>
                </c:pt>
                <c:pt idx="15203">
                  <c:v>-6.28581E-2</c:v>
                </c:pt>
                <c:pt idx="15204">
                  <c:v>-6.2481700000000001E-2</c:v>
                </c:pt>
                <c:pt idx="15205">
                  <c:v>-6.1855199999999999E-2</c:v>
                </c:pt>
                <c:pt idx="15206">
                  <c:v>-6.1427000000000002E-2</c:v>
                </c:pt>
                <c:pt idx="15207">
                  <c:v>-6.0908400000000001E-2</c:v>
                </c:pt>
                <c:pt idx="15208">
                  <c:v>-6.03437E-2</c:v>
                </c:pt>
                <c:pt idx="15209">
                  <c:v>-5.99424E-2</c:v>
                </c:pt>
                <c:pt idx="15210">
                  <c:v>-5.9319400000000001E-2</c:v>
                </c:pt>
                <c:pt idx="15211">
                  <c:v>-5.8897699999999997E-2</c:v>
                </c:pt>
                <c:pt idx="15212">
                  <c:v>-5.83616E-2</c:v>
                </c:pt>
                <c:pt idx="15213">
                  <c:v>-5.7833099999999998E-2</c:v>
                </c:pt>
                <c:pt idx="15214">
                  <c:v>-5.7391900000000003E-2</c:v>
                </c:pt>
                <c:pt idx="15215">
                  <c:v>-5.6803100000000002E-2</c:v>
                </c:pt>
                <c:pt idx="15216">
                  <c:v>-5.6359100000000002E-2</c:v>
                </c:pt>
                <c:pt idx="15217">
                  <c:v>-5.5835599999999999E-2</c:v>
                </c:pt>
                <c:pt idx="15218">
                  <c:v>-5.5314099999999998E-2</c:v>
                </c:pt>
                <c:pt idx="15219">
                  <c:v>-5.4805800000000002E-2</c:v>
                </c:pt>
                <c:pt idx="15220">
                  <c:v>-5.4225799999999998E-2</c:v>
                </c:pt>
                <c:pt idx="15221">
                  <c:v>-5.3822399999999999E-2</c:v>
                </c:pt>
                <c:pt idx="15222">
                  <c:v>-5.3473E-2</c:v>
                </c:pt>
                <c:pt idx="15223">
                  <c:v>-5.28531E-2</c:v>
                </c:pt>
                <c:pt idx="15224">
                  <c:v>-5.1749700000000003E-2</c:v>
                </c:pt>
                <c:pt idx="15225">
                  <c:v>-5.0426400000000003E-2</c:v>
                </c:pt>
                <c:pt idx="15226">
                  <c:v>-4.9720300000000002E-2</c:v>
                </c:pt>
                <c:pt idx="15227">
                  <c:v>-4.97521E-2</c:v>
                </c:pt>
                <c:pt idx="15228">
                  <c:v>-5.0000299999999998E-2</c:v>
                </c:pt>
                <c:pt idx="15229">
                  <c:v>-5.0160900000000001E-2</c:v>
                </c:pt>
                <c:pt idx="15230">
                  <c:v>-5.01225E-2</c:v>
                </c:pt>
                <c:pt idx="15231">
                  <c:v>-5.0159799999999997E-2</c:v>
                </c:pt>
                <c:pt idx="15232">
                  <c:v>-5.0227000000000001E-2</c:v>
                </c:pt>
                <c:pt idx="15233">
                  <c:v>-5.0280600000000002E-2</c:v>
                </c:pt>
                <c:pt idx="15234">
                  <c:v>-5.03819E-2</c:v>
                </c:pt>
                <c:pt idx="15235">
                  <c:v>-5.0405199999999997E-2</c:v>
                </c:pt>
                <c:pt idx="15236">
                  <c:v>-5.0485799999999997E-2</c:v>
                </c:pt>
                <c:pt idx="15237">
                  <c:v>-5.0543600000000001E-2</c:v>
                </c:pt>
                <c:pt idx="15238">
                  <c:v>-5.05928E-2</c:v>
                </c:pt>
                <c:pt idx="15239">
                  <c:v>-5.0678599999999997E-2</c:v>
                </c:pt>
                <c:pt idx="15240">
                  <c:v>-5.0718899999999997E-2</c:v>
                </c:pt>
                <c:pt idx="15241">
                  <c:v>-5.0785400000000001E-2</c:v>
                </c:pt>
                <c:pt idx="15242">
                  <c:v>-5.0845099999999997E-2</c:v>
                </c:pt>
                <c:pt idx="15243">
                  <c:v>-5.0890400000000002E-2</c:v>
                </c:pt>
                <c:pt idx="15244">
                  <c:v>-5.0970500000000002E-2</c:v>
                </c:pt>
                <c:pt idx="15245">
                  <c:v>-5.1023399999999997E-2</c:v>
                </c:pt>
                <c:pt idx="15246">
                  <c:v>-5.1079800000000002E-2</c:v>
                </c:pt>
                <c:pt idx="15247">
                  <c:v>-5.1158000000000002E-2</c:v>
                </c:pt>
                <c:pt idx="15248">
                  <c:v>-5.1194799999999999E-2</c:v>
                </c:pt>
                <c:pt idx="15249">
                  <c:v>-5.1284499999999997E-2</c:v>
                </c:pt>
                <c:pt idx="15250">
                  <c:v>-5.1326499999999997E-2</c:v>
                </c:pt>
                <c:pt idx="15251">
                  <c:v>-5.1375799999999999E-2</c:v>
                </c:pt>
                <c:pt idx="15252">
                  <c:v>-5.1447699999999999E-2</c:v>
                </c:pt>
                <c:pt idx="15253">
                  <c:v>-5.1473999999999999E-2</c:v>
                </c:pt>
                <c:pt idx="15254">
                  <c:v>-5.15708E-2</c:v>
                </c:pt>
                <c:pt idx="15255">
                  <c:v>-5.1604799999999999E-2</c:v>
                </c:pt>
                <c:pt idx="15256">
                  <c:v>-5.1672900000000001E-2</c:v>
                </c:pt>
                <c:pt idx="15257">
                  <c:v>-5.1739100000000003E-2</c:v>
                </c:pt>
                <c:pt idx="15258">
                  <c:v>-5.1775000000000002E-2</c:v>
                </c:pt>
                <c:pt idx="15259">
                  <c:v>-5.1860700000000003E-2</c:v>
                </c:pt>
                <c:pt idx="15260">
                  <c:v>-5.1887900000000001E-2</c:v>
                </c:pt>
                <c:pt idx="15261">
                  <c:v>-5.1954199999999999E-2</c:v>
                </c:pt>
                <c:pt idx="15262">
                  <c:v>-5.2012099999999999E-2</c:v>
                </c:pt>
                <c:pt idx="15263" formatCode="0.00E+00">
                  <c:v>-5.2065699999999999E-2</c:v>
                </c:pt>
                <c:pt idx="15264" formatCode="0.00E+00">
                  <c:v>-5.2138200000000003E-2</c:v>
                </c:pt>
                <c:pt idx="15265" formatCode="0.00E+00">
                  <c:v>-5.2168800000000001E-2</c:v>
                </c:pt>
                <c:pt idx="15266" formatCode="0.00E+00">
                  <c:v>-5.2229499999999998E-2</c:v>
                </c:pt>
                <c:pt idx="15267" formatCode="0.00E+00">
                  <c:v>-5.2334100000000001E-2</c:v>
                </c:pt>
                <c:pt idx="15268" formatCode="0.00E+00">
                  <c:v>-5.2417100000000001E-2</c:v>
                </c:pt>
                <c:pt idx="15269" formatCode="0.00E+00">
                  <c:v>-5.20942E-2</c:v>
                </c:pt>
                <c:pt idx="15270" formatCode="0.00E+00">
                  <c:v>-5.1750400000000002E-2</c:v>
                </c:pt>
                <c:pt idx="15271" formatCode="0.00E+00">
                  <c:v>-5.1971200000000002E-2</c:v>
                </c:pt>
                <c:pt idx="15272" formatCode="0.00E+00">
                  <c:v>-5.1584900000000003E-2</c:v>
                </c:pt>
                <c:pt idx="15273" formatCode="0.00E+00">
                  <c:v>-5.1562400000000001E-2</c:v>
                </c:pt>
                <c:pt idx="15274" formatCode="0.00E+00">
                  <c:v>-5.16239E-2</c:v>
                </c:pt>
                <c:pt idx="15275" formatCode="0.00E+00">
                  <c:v>-5.11326E-2</c:v>
                </c:pt>
                <c:pt idx="15276" formatCode="0.00E+00">
                  <c:v>-5.1505099999999998E-2</c:v>
                </c:pt>
                <c:pt idx="15277" formatCode="0.00E+00">
                  <c:v>-5.09854E-2</c:v>
                </c:pt>
                <c:pt idx="15278" formatCode="0.00E+00">
                  <c:v>-5.1067099999999997E-2</c:v>
                </c:pt>
                <c:pt idx="15279" formatCode="0.00E+00">
                  <c:v>-5.1050100000000001E-2</c:v>
                </c:pt>
                <c:pt idx="15280" formatCode="0.00E+00">
                  <c:v>-5.0586800000000001E-2</c:v>
                </c:pt>
                <c:pt idx="15281">
                  <c:v>-5.0981499999999999E-2</c:v>
                </c:pt>
                <c:pt idx="15282">
                  <c:v>-5.0377900000000003E-2</c:v>
                </c:pt>
                <c:pt idx="15283">
                  <c:v>-5.0609700000000001E-2</c:v>
                </c:pt>
                <c:pt idx="15284">
                  <c:v>-5.0407300000000002E-2</c:v>
                </c:pt>
                <c:pt idx="15285">
                  <c:v>-5.0159599999999999E-2</c:v>
                </c:pt>
                <c:pt idx="15286">
                  <c:v>-5.0364699999999998E-2</c:v>
                </c:pt>
                <c:pt idx="15287">
                  <c:v>-4.9897299999999999E-2</c:v>
                </c:pt>
                <c:pt idx="15288">
                  <c:v>-5.0074500000000001E-2</c:v>
                </c:pt>
                <c:pt idx="15289">
                  <c:v>-4.98264E-2</c:v>
                </c:pt>
                <c:pt idx="15290">
                  <c:v>-4.9708599999999999E-2</c:v>
                </c:pt>
                <c:pt idx="15291">
                  <c:v>-4.9716999999999997E-2</c:v>
                </c:pt>
                <c:pt idx="15292">
                  <c:v>-4.9469800000000001E-2</c:v>
                </c:pt>
                <c:pt idx="15293">
                  <c:v>-4.9451599999999998E-2</c:v>
                </c:pt>
                <c:pt idx="15294">
                  <c:v>-4.93655E-2</c:v>
                </c:pt>
                <c:pt idx="15295">
                  <c:v>-4.9181799999999998E-2</c:v>
                </c:pt>
                <c:pt idx="15296">
                  <c:v>-4.92024E-2</c:v>
                </c:pt>
                <c:pt idx="15297">
                  <c:v>-4.9027099999999997E-2</c:v>
                </c:pt>
                <c:pt idx="15298">
                  <c:v>-4.8902000000000001E-2</c:v>
                </c:pt>
                <c:pt idx="15299">
                  <c:v>-4.8949300000000001E-2</c:v>
                </c:pt>
                <c:pt idx="15300">
                  <c:v>-4.86259E-2</c:v>
                </c:pt>
                <c:pt idx="15301">
                  <c:v>-4.8767999999999999E-2</c:v>
                </c:pt>
                <c:pt idx="15302">
                  <c:v>-4.8496900000000003E-2</c:v>
                </c:pt>
                <c:pt idx="15303">
                  <c:v>-4.8445000000000002E-2</c:v>
                </c:pt>
                <c:pt idx="15304">
                  <c:v>-4.8463699999999998E-2</c:v>
                </c:pt>
                <c:pt idx="15305">
                  <c:v>-4.8144199999999998E-2</c:v>
                </c:pt>
                <c:pt idx="15306">
                  <c:v>-4.8325100000000003E-2</c:v>
                </c:pt>
                <c:pt idx="15307">
                  <c:v>-4.7986500000000001E-2</c:v>
                </c:pt>
                <c:pt idx="15308">
                  <c:v>-4.8030799999999998E-2</c:v>
                </c:pt>
                <c:pt idx="15309">
                  <c:v>-4.7935199999999997E-2</c:v>
                </c:pt>
                <c:pt idx="15310">
                  <c:v>-4.7726400000000002E-2</c:v>
                </c:pt>
                <c:pt idx="15311">
                  <c:v>-4.7810900000000003E-2</c:v>
                </c:pt>
                <c:pt idx="15312">
                  <c:v>-4.7540499999999999E-2</c:v>
                </c:pt>
                <c:pt idx="15313">
                  <c:v>-4.7568600000000003E-2</c:v>
                </c:pt>
                <c:pt idx="15314">
                  <c:v>-4.74568E-2</c:v>
                </c:pt>
                <c:pt idx="15315">
                  <c:v>-4.7314700000000001E-2</c:v>
                </c:pt>
                <c:pt idx="15316">
                  <c:v>-4.7314200000000001E-2</c:v>
                </c:pt>
                <c:pt idx="15317">
                  <c:v>-4.7143499999999998E-2</c:v>
                </c:pt>
                <c:pt idx="15318">
                  <c:v>-4.7077500000000001E-2</c:v>
                </c:pt>
                <c:pt idx="15319">
                  <c:v>-4.7034100000000002E-2</c:v>
                </c:pt>
                <c:pt idx="15320">
                  <c:v>-4.68417E-2</c:v>
                </c:pt>
                <c:pt idx="15321">
                  <c:v>-4.6862300000000003E-2</c:v>
                </c:pt>
                <c:pt idx="15322">
                  <c:v>-4.67097E-2</c:v>
                </c:pt>
                <c:pt idx="15323">
                  <c:v>-4.66349E-2</c:v>
                </c:pt>
                <c:pt idx="15324">
                  <c:v>-4.6621099999999999E-2</c:v>
                </c:pt>
                <c:pt idx="15325">
                  <c:v>-4.6344700000000003E-2</c:v>
                </c:pt>
                <c:pt idx="15326">
                  <c:v>-4.6422100000000001E-2</c:v>
                </c:pt>
                <c:pt idx="15327">
                  <c:v>-4.63369E-2</c:v>
                </c:pt>
                <c:pt idx="15328">
                  <c:v>-4.6413099999999999E-2</c:v>
                </c:pt>
                <c:pt idx="15329">
                  <c:v>-4.6059799999999998E-2</c:v>
                </c:pt>
                <c:pt idx="15330">
                  <c:v>-4.5106E-2</c:v>
                </c:pt>
                <c:pt idx="15331">
                  <c:v>-4.4519599999999999E-2</c:v>
                </c:pt>
                <c:pt idx="15332">
                  <c:v>-4.4425600000000003E-2</c:v>
                </c:pt>
                <c:pt idx="15333">
                  <c:v>-4.5125499999999999E-2</c:v>
                </c:pt>
                <c:pt idx="15334">
                  <c:v>-4.58007E-2</c:v>
                </c:pt>
                <c:pt idx="15335">
                  <c:v>-4.6311699999999997E-2</c:v>
                </c:pt>
                <c:pt idx="15336">
                  <c:v>-4.6712499999999997E-2</c:v>
                </c:pt>
                <c:pt idx="15337">
                  <c:v>-4.6664799999999999E-2</c:v>
                </c:pt>
                <c:pt idx="15338">
                  <c:v>-4.6820500000000001E-2</c:v>
                </c:pt>
                <c:pt idx="15339">
                  <c:v>-4.7486899999999999E-2</c:v>
                </c:pt>
                <c:pt idx="15340">
                  <c:v>-4.7484400000000003E-2</c:v>
                </c:pt>
                <c:pt idx="15341">
                  <c:v>-4.7965800000000003E-2</c:v>
                </c:pt>
                <c:pt idx="15342">
                  <c:v>-4.8416099999999997E-2</c:v>
                </c:pt>
                <c:pt idx="15343">
                  <c:v>-4.8365499999999999E-2</c:v>
                </c:pt>
                <c:pt idx="15344">
                  <c:v>-4.9245700000000003E-2</c:v>
                </c:pt>
                <c:pt idx="15345">
                  <c:v>-4.9042000000000002E-2</c:v>
                </c:pt>
                <c:pt idx="15346">
                  <c:v>-4.9700800000000003E-2</c:v>
                </c:pt>
                <c:pt idx="15347">
                  <c:v>-5.0010800000000001E-2</c:v>
                </c:pt>
                <c:pt idx="15348">
                  <c:v>-5.0021999999999997E-2</c:v>
                </c:pt>
                <c:pt idx="15349">
                  <c:v>-5.0899100000000003E-2</c:v>
                </c:pt>
                <c:pt idx="15350">
                  <c:v>-5.0614300000000001E-2</c:v>
                </c:pt>
                <c:pt idx="15351">
                  <c:v>-5.1453499999999999E-2</c:v>
                </c:pt>
                <c:pt idx="15352">
                  <c:v>-5.1547500000000003E-2</c:v>
                </c:pt>
                <c:pt idx="15353">
                  <c:v>-5.1846299999999998E-2</c:v>
                </c:pt>
                <c:pt idx="15354">
                  <c:v>-5.2465999999999999E-2</c:v>
                </c:pt>
                <c:pt idx="15355">
                  <c:v>-5.2396400000000003E-2</c:v>
                </c:pt>
                <c:pt idx="15356">
                  <c:v>-5.3107000000000001E-2</c:v>
                </c:pt>
                <c:pt idx="15357">
                  <c:v>-5.3193299999999999E-2</c:v>
                </c:pt>
                <c:pt idx="15358">
                  <c:v>-5.35898E-2</c:v>
                </c:pt>
                <c:pt idx="15359">
                  <c:v>-5.3993600000000003E-2</c:v>
                </c:pt>
                <c:pt idx="15360">
                  <c:v>-5.4200199999999997E-2</c:v>
                </c:pt>
                <c:pt idx="15361">
                  <c:v>-5.46781E-2</c:v>
                </c:pt>
                <c:pt idx="15362">
                  <c:v>-5.5047400000000003E-2</c:v>
                </c:pt>
                <c:pt idx="15363">
                  <c:v>-5.5334899999999999E-2</c:v>
                </c:pt>
                <c:pt idx="15364">
                  <c:v>-5.5840800000000003E-2</c:v>
                </c:pt>
                <c:pt idx="15365">
                  <c:v>-5.6086799999999999E-2</c:v>
                </c:pt>
                <c:pt idx="15366">
                  <c:v>-5.6459099999999998E-2</c:v>
                </c:pt>
                <c:pt idx="15367">
                  <c:v>-5.6952000000000003E-2</c:v>
                </c:pt>
                <c:pt idx="15368">
                  <c:v>-5.7055399999999999E-2</c:v>
                </c:pt>
                <c:pt idx="15369">
                  <c:v>-5.7727800000000003E-2</c:v>
                </c:pt>
                <c:pt idx="15370">
                  <c:v>-5.7835400000000002E-2</c:v>
                </c:pt>
                <c:pt idx="15371">
                  <c:v>-5.83546E-2</c:v>
                </c:pt>
                <c:pt idx="15372">
                  <c:v>-5.8782300000000003E-2</c:v>
                </c:pt>
                <c:pt idx="15373">
                  <c:v>-5.8944999999999997E-2</c:v>
                </c:pt>
                <c:pt idx="15374">
                  <c:v>-5.9621599999999997E-2</c:v>
                </c:pt>
                <c:pt idx="15375">
                  <c:v>-5.9669E-2</c:v>
                </c:pt>
                <c:pt idx="15376">
                  <c:v>-6.02626E-2</c:v>
                </c:pt>
                <c:pt idx="15377">
                  <c:v>-6.05336E-2</c:v>
                </c:pt>
                <c:pt idx="15378">
                  <c:v>-6.0836800000000003E-2</c:v>
                </c:pt>
                <c:pt idx="15379">
                  <c:v>-6.1361100000000002E-2</c:v>
                </c:pt>
                <c:pt idx="15380">
                  <c:v>-6.1557399999999998E-2</c:v>
                </c:pt>
                <c:pt idx="15381">
                  <c:v>-6.20946E-2</c:v>
                </c:pt>
                <c:pt idx="15382">
                  <c:v>-6.2414799999999999E-2</c:v>
                </c:pt>
                <c:pt idx="15383">
                  <c:v>-6.2762200000000004E-2</c:v>
                </c:pt>
                <c:pt idx="15384">
                  <c:v>-6.3199000000000005E-2</c:v>
                </c:pt>
                <c:pt idx="15385">
                  <c:v>-6.3497100000000001E-2</c:v>
                </c:pt>
                <c:pt idx="15386">
                  <c:v>-6.3875399999999999E-2</c:v>
                </c:pt>
                <c:pt idx="15387">
                  <c:v>-6.4298599999999997E-2</c:v>
                </c:pt>
                <c:pt idx="15388">
                  <c:v>-6.4534400000000006E-2</c:v>
                </c:pt>
                <c:pt idx="15389">
                  <c:v>-6.5048999999999996E-2</c:v>
                </c:pt>
                <c:pt idx="15390">
                  <c:v>-6.5335400000000002E-2</c:v>
                </c:pt>
                <c:pt idx="15391">
                  <c:v>-6.5740000000000007E-2</c:v>
                </c:pt>
                <c:pt idx="15392">
                  <c:v>-6.6210900000000003E-2</c:v>
                </c:pt>
                <c:pt idx="15393">
                  <c:v>-6.6401600000000005E-2</c:v>
                </c:pt>
                <c:pt idx="15394">
                  <c:v>-6.6983799999999996E-2</c:v>
                </c:pt>
                <c:pt idx="15395">
                  <c:v>-6.7159899999999995E-2</c:v>
                </c:pt>
                <c:pt idx="15396">
                  <c:v>-6.7634600000000003E-2</c:v>
                </c:pt>
                <c:pt idx="15397">
                  <c:v>-6.7989099999999997E-2</c:v>
                </c:pt>
                <c:pt idx="15398">
                  <c:v>-6.8258200000000005E-2</c:v>
                </c:pt>
                <c:pt idx="15399">
                  <c:v>-6.87913E-2</c:v>
                </c:pt>
                <c:pt idx="15400">
                  <c:v>-6.9012799999999999E-2</c:v>
                </c:pt>
                <c:pt idx="15401">
                  <c:v>-6.9528400000000004E-2</c:v>
                </c:pt>
                <c:pt idx="15402">
                  <c:v>-6.9836999999999996E-2</c:v>
                </c:pt>
                <c:pt idx="15403">
                  <c:v>-7.0208900000000005E-2</c:v>
                </c:pt>
                <c:pt idx="15404">
                  <c:v>-7.0613599999999999E-2</c:v>
                </c:pt>
                <c:pt idx="15405">
                  <c:v>-7.0931300000000003E-2</c:v>
                </c:pt>
                <c:pt idx="15406">
                  <c:v>-7.1319599999999997E-2</c:v>
                </c:pt>
                <c:pt idx="15407">
                  <c:v>-7.1680099999999997E-2</c:v>
                </c:pt>
                <c:pt idx="15408">
                  <c:v>-7.2022100000000006E-2</c:v>
                </c:pt>
                <c:pt idx="15409">
                  <c:v>-7.2420600000000002E-2</c:v>
                </c:pt>
                <c:pt idx="15410">
                  <c:v>-7.28129E-2</c:v>
                </c:pt>
                <c:pt idx="15411">
                  <c:v>-7.31377E-2</c:v>
                </c:pt>
                <c:pt idx="15412">
                  <c:v>-7.3608900000000005E-2</c:v>
                </c:pt>
                <c:pt idx="15413">
                  <c:v>-7.38568E-2</c:v>
                </c:pt>
                <c:pt idx="15414">
                  <c:v>-7.4327000000000004E-2</c:v>
                </c:pt>
                <c:pt idx="15415">
                  <c:v>-7.4630000000000002E-2</c:v>
                </c:pt>
                <c:pt idx="15416">
                  <c:v>-7.4971800000000005E-2</c:v>
                </c:pt>
                <c:pt idx="15417">
                  <c:v>-7.5415399999999994E-2</c:v>
                </c:pt>
                <c:pt idx="15418">
                  <c:v>-7.5643100000000005E-2</c:v>
                </c:pt>
                <c:pt idx="15419">
                  <c:v>-7.6168299999999994E-2</c:v>
                </c:pt>
                <c:pt idx="15420">
                  <c:v>-7.6421299999999998E-2</c:v>
                </c:pt>
                <c:pt idx="15421">
                  <c:v>-7.68649E-2</c:v>
                </c:pt>
                <c:pt idx="15422">
                  <c:v>-7.7234499999999998E-2</c:v>
                </c:pt>
                <c:pt idx="15423">
                  <c:v>-7.7543299999999996E-2</c:v>
                </c:pt>
                <c:pt idx="15424">
                  <c:v>-7.7989600000000006E-2</c:v>
                </c:pt>
                <c:pt idx="15425">
                  <c:v>-7.8255400000000003E-2</c:v>
                </c:pt>
                <c:pt idx="15426">
                  <c:v>-7.8673000000000007E-2</c:v>
                </c:pt>
                <c:pt idx="15427">
                  <c:v>-7.8995999999999997E-2</c:v>
                </c:pt>
                <c:pt idx="15428">
                  <c:v>-7.9358100000000001E-2</c:v>
                </c:pt>
                <c:pt idx="15429">
                  <c:v>-7.9735600000000004E-2</c:v>
                </c:pt>
                <c:pt idx="15430">
                  <c:v>-8.0098600000000006E-2</c:v>
                </c:pt>
                <c:pt idx="15431">
                  <c:v>-8.0458799999999997E-2</c:v>
                </c:pt>
                <c:pt idx="15432">
                  <c:v>-8.0852800000000002E-2</c:v>
                </c:pt>
                <c:pt idx="15433">
                  <c:v>-8.11751E-2</c:v>
                </c:pt>
                <c:pt idx="15434">
                  <c:v>-8.1547999999999995E-2</c:v>
                </c:pt>
                <c:pt idx="15435">
                  <c:v>-8.18995E-2</c:v>
                </c:pt>
                <c:pt idx="15436">
                  <c:v>-8.2200300000000004E-2</c:v>
                </c:pt>
                <c:pt idx="15437">
                  <c:v>-8.2626500000000005E-2</c:v>
                </c:pt>
                <c:pt idx="15438">
                  <c:v>-8.2889400000000002E-2</c:v>
                </c:pt>
                <c:pt idx="15439">
                  <c:v>-8.3336999999999994E-2</c:v>
                </c:pt>
                <c:pt idx="15440">
                  <c:v>-8.3652099999999993E-2</c:v>
                </c:pt>
                <c:pt idx="15441">
                  <c:v>-8.4023799999999996E-2</c:v>
                </c:pt>
                <c:pt idx="15442">
                  <c:v>-8.4422800000000006E-2</c:v>
                </c:pt>
                <c:pt idx="15443">
                  <c:v>-8.4686800000000007E-2</c:v>
                </c:pt>
                <c:pt idx="15444">
                  <c:v>-8.5116399999999995E-2</c:v>
                </c:pt>
                <c:pt idx="15445">
                  <c:v>-8.5367399999999996E-2</c:v>
                </c:pt>
                <c:pt idx="15446">
                  <c:v>-8.5760100000000006E-2</c:v>
                </c:pt>
                <c:pt idx="15447">
                  <c:v>-8.6084999999999995E-2</c:v>
                </c:pt>
                <c:pt idx="15448">
                  <c:v>-8.6420899999999995E-2</c:v>
                </c:pt>
                <c:pt idx="15449">
                  <c:v>-8.6811700000000006E-2</c:v>
                </c:pt>
                <c:pt idx="15450">
                  <c:v>-8.7127499999999997E-2</c:v>
                </c:pt>
                <c:pt idx="15451">
                  <c:v>-8.7515599999999999E-2</c:v>
                </c:pt>
                <c:pt idx="15452">
                  <c:v>-8.7838899999999998E-2</c:v>
                </c:pt>
                <c:pt idx="15453">
                  <c:v>-8.8184200000000004E-2</c:v>
                </c:pt>
                <c:pt idx="15454">
                  <c:v>-8.8508699999999996E-2</c:v>
                </c:pt>
                <c:pt idx="15455">
                  <c:v>-8.8843599999999995E-2</c:v>
                </c:pt>
                <c:pt idx="15456">
                  <c:v>-8.9158799999999996E-2</c:v>
                </c:pt>
                <c:pt idx="15457">
                  <c:v>-8.9526599999999998E-2</c:v>
                </c:pt>
                <c:pt idx="15458">
                  <c:v>-8.9847899999999994E-2</c:v>
                </c:pt>
                <c:pt idx="15459">
                  <c:v>-9.0216500000000005E-2</c:v>
                </c:pt>
                <c:pt idx="15460">
                  <c:v>-9.0560199999999993E-2</c:v>
                </c:pt>
                <c:pt idx="15461">
                  <c:v>-9.0881900000000002E-2</c:v>
                </c:pt>
                <c:pt idx="15462">
                  <c:v>-9.1261300000000004E-2</c:v>
                </c:pt>
                <c:pt idx="15463">
                  <c:v>-9.1533600000000007E-2</c:v>
                </c:pt>
                <c:pt idx="15464">
                  <c:v>-9.1907600000000006E-2</c:v>
                </c:pt>
                <c:pt idx="15465">
                  <c:v>-9.2181700000000005E-2</c:v>
                </c:pt>
                <c:pt idx="15466">
                  <c:v>-9.2543500000000001E-2</c:v>
                </c:pt>
                <c:pt idx="15467">
                  <c:v>-9.2912599999999998E-2</c:v>
                </c:pt>
                <c:pt idx="15468">
                  <c:v>-9.3256000000000006E-2</c:v>
                </c:pt>
                <c:pt idx="15469">
                  <c:v>-9.3665100000000001E-2</c:v>
                </c:pt>
                <c:pt idx="15470">
                  <c:v>-9.3974500000000002E-2</c:v>
                </c:pt>
                <c:pt idx="15471">
                  <c:v>-9.4375399999999998E-2</c:v>
                </c:pt>
                <c:pt idx="15472">
                  <c:v>-9.4698599999999994E-2</c:v>
                </c:pt>
                <c:pt idx="15473">
                  <c:v>-9.5060400000000003E-2</c:v>
                </c:pt>
                <c:pt idx="15474">
                  <c:v>-9.5396999999999996E-2</c:v>
                </c:pt>
                <c:pt idx="15475">
                  <c:v>-9.5726199999999997E-2</c:v>
                </c:pt>
                <c:pt idx="15476">
                  <c:v>-9.6093100000000001E-2</c:v>
                </c:pt>
                <c:pt idx="15477">
                  <c:v>-9.6432900000000002E-2</c:v>
                </c:pt>
                <c:pt idx="15478">
                  <c:v>-9.6806900000000001E-2</c:v>
                </c:pt>
                <c:pt idx="15479">
                  <c:v>-9.7137500000000002E-2</c:v>
                </c:pt>
                <c:pt idx="15480">
                  <c:v>-9.7502599999999995E-2</c:v>
                </c:pt>
                <c:pt idx="15481">
                  <c:v>-9.7834699999999997E-2</c:v>
                </c:pt>
                <c:pt idx="15482">
                  <c:v>-9.8195599999999994E-2</c:v>
                </c:pt>
                <c:pt idx="15483">
                  <c:v>-9.8516699999999999E-2</c:v>
                </c:pt>
                <c:pt idx="15484">
                  <c:v>-9.8848500000000006E-2</c:v>
                </c:pt>
                <c:pt idx="15485">
                  <c:v>-9.9182800000000002E-2</c:v>
                </c:pt>
                <c:pt idx="15486">
                  <c:v>-9.9516900000000005E-2</c:v>
                </c:pt>
                <c:pt idx="15487">
                  <c:v>-9.9883299999999994E-2</c:v>
                </c:pt>
                <c:pt idx="15488">
                  <c:v>-0.100198</c:v>
                </c:pt>
                <c:pt idx="15489">
                  <c:v>-0.10055600000000001</c:v>
                </c:pt>
                <c:pt idx="15490">
                  <c:v>-0.100869</c:v>
                </c:pt>
                <c:pt idx="15491">
                  <c:v>-0.101225</c:v>
                </c:pt>
                <c:pt idx="15492">
                  <c:v>-0.101549</c:v>
                </c:pt>
                <c:pt idx="15493">
                  <c:v>-0.101866</c:v>
                </c:pt>
                <c:pt idx="15494">
                  <c:v>-0.102189</c:v>
                </c:pt>
                <c:pt idx="15495">
                  <c:v>-0.102495</c:v>
                </c:pt>
                <c:pt idx="15496">
                  <c:v>-0.10284500000000001</c:v>
                </c:pt>
                <c:pt idx="15497">
                  <c:v>-0.10315100000000001</c:v>
                </c:pt>
                <c:pt idx="15498">
                  <c:v>-0.103492</c:v>
                </c:pt>
                <c:pt idx="15499">
                  <c:v>-0.103795</c:v>
                </c:pt>
                <c:pt idx="15500">
                  <c:v>-0.104132</c:v>
                </c:pt>
                <c:pt idx="15501">
                  <c:v>-0.10445500000000001</c:v>
                </c:pt>
                <c:pt idx="15502">
                  <c:v>-0.104764</c:v>
                </c:pt>
                <c:pt idx="15503">
                  <c:v>-0.105073</c:v>
                </c:pt>
                <c:pt idx="15504">
                  <c:v>-0.10535600000000001</c:v>
                </c:pt>
                <c:pt idx="15505">
                  <c:v>-0.105682</c:v>
                </c:pt>
                <c:pt idx="15506">
                  <c:v>-0.105978</c:v>
                </c:pt>
                <c:pt idx="15507">
                  <c:v>-0.10630199999999999</c:v>
                </c:pt>
                <c:pt idx="15508">
                  <c:v>-0.106597</c:v>
                </c:pt>
                <c:pt idx="15509">
                  <c:v>-0.106908</c:v>
                </c:pt>
                <c:pt idx="15510">
                  <c:v>-0.10721700000000001</c:v>
                </c:pt>
                <c:pt idx="15511">
                  <c:v>-0.107518</c:v>
                </c:pt>
                <c:pt idx="15512">
                  <c:v>-0.107817</c:v>
                </c:pt>
                <c:pt idx="15513">
                  <c:v>-0.10809100000000001</c:v>
                </c:pt>
                <c:pt idx="15514">
                  <c:v>-0.108388</c:v>
                </c:pt>
                <c:pt idx="15515">
                  <c:v>-0.108667</c:v>
                </c:pt>
                <c:pt idx="15516">
                  <c:v>-0.108973</c:v>
                </c:pt>
                <c:pt idx="15517">
                  <c:v>-0.109253</c:v>
                </c:pt>
                <c:pt idx="15518">
                  <c:v>-0.109553</c:v>
                </c:pt>
                <c:pt idx="15519">
                  <c:v>-0.10983800000000001</c:v>
                </c:pt>
                <c:pt idx="15520">
                  <c:v>-0.110124</c:v>
                </c:pt>
                <c:pt idx="15521">
                  <c:v>-0.11040999999999999</c:v>
                </c:pt>
                <c:pt idx="15522">
                  <c:v>-0.11067</c:v>
                </c:pt>
                <c:pt idx="15523">
                  <c:v>-0.110955</c:v>
                </c:pt>
                <c:pt idx="15524">
                  <c:v>-0.111207</c:v>
                </c:pt>
                <c:pt idx="15525">
                  <c:v>-0.111497</c:v>
                </c:pt>
                <c:pt idx="15526">
                  <c:v>-0.111759</c:v>
                </c:pt>
                <c:pt idx="15527">
                  <c:v>-0.112037</c:v>
                </c:pt>
                <c:pt idx="15528">
                  <c:v>-0.11230999999999999</c:v>
                </c:pt>
                <c:pt idx="15529">
                  <c:v>-0.112568</c:v>
                </c:pt>
                <c:pt idx="15530">
                  <c:v>-0.112844</c:v>
                </c:pt>
                <c:pt idx="15531">
                  <c:v>-0.113084</c:v>
                </c:pt>
                <c:pt idx="15532">
                  <c:v>-0.11335199999999999</c:v>
                </c:pt>
                <c:pt idx="15533">
                  <c:v>-0.113592</c:v>
                </c:pt>
                <c:pt idx="15534">
                  <c:v>-0.11385000000000001</c:v>
                </c:pt>
                <c:pt idx="15535">
                  <c:v>-0.11410099999999999</c:v>
                </c:pt>
                <c:pt idx="15536">
                  <c:v>-0.114353</c:v>
                </c:pt>
                <c:pt idx="15537">
                  <c:v>-0.114611</c:v>
                </c:pt>
                <c:pt idx="15538">
                  <c:v>-0.114852</c:v>
                </c:pt>
                <c:pt idx="15539">
                  <c:v>-0.11509900000000001</c:v>
                </c:pt>
                <c:pt idx="15540">
                  <c:v>-0.115329</c:v>
                </c:pt>
                <c:pt idx="15541">
                  <c:v>-0.11557000000000001</c:v>
                </c:pt>
                <c:pt idx="15542">
                  <c:v>-0.115798</c:v>
                </c:pt>
                <c:pt idx="15543">
                  <c:v>-0.116036</c:v>
                </c:pt>
                <c:pt idx="15544">
                  <c:v>-0.116258</c:v>
                </c:pt>
                <c:pt idx="15545">
                  <c:v>-0.116496</c:v>
                </c:pt>
                <c:pt idx="15546">
                  <c:v>-0.116726</c:v>
                </c:pt>
                <c:pt idx="15547">
                  <c:v>-0.116955</c:v>
                </c:pt>
                <c:pt idx="15548">
                  <c:v>-0.11717900000000001</c:v>
                </c:pt>
                <c:pt idx="15549">
                  <c:v>-0.117378</c:v>
                </c:pt>
                <c:pt idx="15550">
                  <c:v>-0.117602</c:v>
                </c:pt>
                <c:pt idx="15551">
                  <c:v>-0.1178</c:v>
                </c:pt>
                <c:pt idx="15552">
                  <c:v>-0.118024</c:v>
                </c:pt>
                <c:pt idx="15553">
                  <c:v>-0.11822100000000001</c:v>
                </c:pt>
                <c:pt idx="15554">
                  <c:v>-0.118426</c:v>
                </c:pt>
                <c:pt idx="15555">
                  <c:v>-0.118635</c:v>
                </c:pt>
                <c:pt idx="15556">
                  <c:v>-0.118827</c:v>
                </c:pt>
                <c:pt idx="15557">
                  <c:v>-0.11904000000000001</c:v>
                </c:pt>
                <c:pt idx="15558">
                  <c:v>-0.119215</c:v>
                </c:pt>
                <c:pt idx="15559">
                  <c:v>-0.11941599999999999</c:v>
                </c:pt>
                <c:pt idx="15560">
                  <c:v>-0.1196</c:v>
                </c:pt>
                <c:pt idx="15561">
                  <c:v>-0.119794</c:v>
                </c:pt>
                <c:pt idx="15562">
                  <c:v>-0.119981</c:v>
                </c:pt>
                <c:pt idx="15563">
                  <c:v>-0.12015099999999999</c:v>
                </c:pt>
                <c:pt idx="15564">
                  <c:v>-0.120333</c:v>
                </c:pt>
                <c:pt idx="15565">
                  <c:v>-0.12049799999999999</c:v>
                </c:pt>
                <c:pt idx="15566">
                  <c:v>-0.12068</c:v>
                </c:pt>
                <c:pt idx="15567">
                  <c:v>-0.12084300000000001</c:v>
                </c:pt>
                <c:pt idx="15568">
                  <c:v>-0.12101099999999999</c:v>
                </c:pt>
                <c:pt idx="15569">
                  <c:v>-0.121172</c:v>
                </c:pt>
                <c:pt idx="15570">
                  <c:v>-0.121335</c:v>
                </c:pt>
                <c:pt idx="15571">
                  <c:v>-0.12149799999999999</c:v>
                </c:pt>
                <c:pt idx="15572">
                  <c:v>-0.121652</c:v>
                </c:pt>
                <c:pt idx="15573">
                  <c:v>-0.121806</c:v>
                </c:pt>
                <c:pt idx="15574">
                  <c:v>-0.121951</c:v>
                </c:pt>
                <c:pt idx="15575">
                  <c:v>-0.122102</c:v>
                </c:pt>
                <c:pt idx="15576">
                  <c:v>-0.122241</c:v>
                </c:pt>
                <c:pt idx="15577">
                  <c:v>-0.122393</c:v>
                </c:pt>
                <c:pt idx="15578">
                  <c:v>-0.122529</c:v>
                </c:pt>
                <c:pt idx="15579">
                  <c:v>-0.122672</c:v>
                </c:pt>
                <c:pt idx="15580">
                  <c:v>-0.122805</c:v>
                </c:pt>
                <c:pt idx="15581">
                  <c:v>-0.122935</c:v>
                </c:pt>
                <c:pt idx="15582">
                  <c:v>-0.123069</c:v>
                </c:pt>
                <c:pt idx="15583">
                  <c:v>-0.123187</c:v>
                </c:pt>
                <c:pt idx="15584">
                  <c:v>-0.123321</c:v>
                </c:pt>
                <c:pt idx="15585">
                  <c:v>-0.123432</c:v>
                </c:pt>
                <c:pt idx="15586">
                  <c:v>-0.123558</c:v>
                </c:pt>
                <c:pt idx="15587">
                  <c:v>-0.123671</c:v>
                </c:pt>
                <c:pt idx="15588">
                  <c:v>-0.12379</c:v>
                </c:pt>
                <c:pt idx="15589">
                  <c:v>-0.123918</c:v>
                </c:pt>
                <c:pt idx="15590">
                  <c:v>-0.124015</c:v>
                </c:pt>
                <c:pt idx="15591">
                  <c:v>-0.124017</c:v>
                </c:pt>
                <c:pt idx="15592">
                  <c:v>-0.124015</c:v>
                </c:pt>
                <c:pt idx="15593">
                  <c:v>-0.124164</c:v>
                </c:pt>
                <c:pt idx="15594">
                  <c:v>-0.124139</c:v>
                </c:pt>
                <c:pt idx="15595">
                  <c:v>-0.12422</c:v>
                </c:pt>
                <c:pt idx="15596">
                  <c:v>-0.12431300000000001</c:v>
                </c:pt>
                <c:pt idx="15597">
                  <c:v>-0.12427299999999999</c:v>
                </c:pt>
                <c:pt idx="15598">
                  <c:v>-0.12443899999999999</c:v>
                </c:pt>
                <c:pt idx="15599">
                  <c:v>-0.12436999999999999</c:v>
                </c:pt>
                <c:pt idx="15600">
                  <c:v>-0.12446</c:v>
                </c:pt>
                <c:pt idx="15601">
                  <c:v>-0.12450799999999999</c:v>
                </c:pt>
                <c:pt idx="15602">
                  <c:v>-0.124473</c:v>
                </c:pt>
                <c:pt idx="15603">
                  <c:v>-0.124608</c:v>
                </c:pt>
                <c:pt idx="15604">
                  <c:v>-0.124528</c:v>
                </c:pt>
                <c:pt idx="15605">
                  <c:v>-0.12463200000000001</c:v>
                </c:pt>
                <c:pt idx="15606">
                  <c:v>-0.12463100000000001</c:v>
                </c:pt>
                <c:pt idx="15607">
                  <c:v>-0.12464600000000001</c:v>
                </c:pt>
                <c:pt idx="15608">
                  <c:v>-0.12470299999999999</c:v>
                </c:pt>
                <c:pt idx="15609">
                  <c:v>-0.124656</c:v>
                </c:pt>
                <c:pt idx="15610">
                  <c:v>-0.12471</c:v>
                </c:pt>
                <c:pt idx="15611">
                  <c:v>-0.12469</c:v>
                </c:pt>
                <c:pt idx="15612">
                  <c:v>-0.12471400000000001</c:v>
                </c:pt>
                <c:pt idx="15613">
                  <c:v>-0.12471</c:v>
                </c:pt>
                <c:pt idx="15614">
                  <c:v>-0.12471400000000001</c:v>
                </c:pt>
                <c:pt idx="15615">
                  <c:v>-0.124705</c:v>
                </c:pt>
                <c:pt idx="15616">
                  <c:v>-0.12471699999999999</c:v>
                </c:pt>
                <c:pt idx="15617">
                  <c:v>-0.12470299999999999</c:v>
                </c:pt>
                <c:pt idx="15618">
                  <c:v>-0.12468600000000001</c:v>
                </c:pt>
                <c:pt idx="15619">
                  <c:v>-0.124685</c:v>
                </c:pt>
                <c:pt idx="15620">
                  <c:v>-0.124638</c:v>
                </c:pt>
                <c:pt idx="15621">
                  <c:v>-0.12466099999999999</c:v>
                </c:pt>
                <c:pt idx="15622">
                  <c:v>-0.12460300000000001</c:v>
                </c:pt>
                <c:pt idx="15623">
                  <c:v>-0.1246</c:v>
                </c:pt>
                <c:pt idx="15624">
                  <c:v>-0.12456299999999999</c:v>
                </c:pt>
                <c:pt idx="15625">
                  <c:v>-0.124524</c:v>
                </c:pt>
                <c:pt idx="15626">
                  <c:v>-0.124519</c:v>
                </c:pt>
                <c:pt idx="15627">
                  <c:v>-0.124455</c:v>
                </c:pt>
                <c:pt idx="15628">
                  <c:v>-0.124442</c:v>
                </c:pt>
                <c:pt idx="15629">
                  <c:v>-0.12438</c:v>
                </c:pt>
                <c:pt idx="15630">
                  <c:v>-0.124346</c:v>
                </c:pt>
                <c:pt idx="15631">
                  <c:v>-0.12429800000000001</c:v>
                </c:pt>
                <c:pt idx="15632">
                  <c:v>-0.12424399999999999</c:v>
                </c:pt>
                <c:pt idx="15633">
                  <c:v>-0.124193</c:v>
                </c:pt>
                <c:pt idx="15634">
                  <c:v>-0.124135</c:v>
                </c:pt>
                <c:pt idx="15635">
                  <c:v>-0.12407700000000001</c:v>
                </c:pt>
                <c:pt idx="15636">
                  <c:v>-0.124017</c:v>
                </c:pt>
                <c:pt idx="15637">
                  <c:v>-0.123961</c:v>
                </c:pt>
                <c:pt idx="15638">
                  <c:v>-0.123888</c:v>
                </c:pt>
                <c:pt idx="15639">
                  <c:v>-0.123833</c:v>
                </c:pt>
                <c:pt idx="15640">
                  <c:v>-0.12374300000000001</c:v>
                </c:pt>
                <c:pt idx="15641">
                  <c:v>-0.123682</c:v>
                </c:pt>
                <c:pt idx="15642">
                  <c:v>-0.12359199999999999</c:v>
                </c:pt>
                <c:pt idx="15643">
                  <c:v>-0.123514</c:v>
                </c:pt>
                <c:pt idx="15644">
                  <c:v>-0.123436</c:v>
                </c:pt>
                <c:pt idx="15645">
                  <c:v>-0.123338</c:v>
                </c:pt>
                <c:pt idx="15646">
                  <c:v>-0.12327100000000001</c:v>
                </c:pt>
                <c:pt idx="15647">
                  <c:v>-0.123167</c:v>
                </c:pt>
                <c:pt idx="15648">
                  <c:v>-0.12309299999999999</c:v>
                </c:pt>
                <c:pt idx="15649">
                  <c:v>-0.12298099999999999</c:v>
                </c:pt>
                <c:pt idx="15650">
                  <c:v>-0.12288300000000001</c:v>
                </c:pt>
                <c:pt idx="15651">
                  <c:v>-0.122781</c:v>
                </c:pt>
                <c:pt idx="15652">
                  <c:v>-0.12267400000000001</c:v>
                </c:pt>
                <c:pt idx="15653">
                  <c:v>-0.122567</c:v>
                </c:pt>
                <c:pt idx="15654">
                  <c:v>-0.122428</c:v>
                </c:pt>
                <c:pt idx="15655">
                  <c:v>-0.122333</c:v>
                </c:pt>
                <c:pt idx="15656">
                  <c:v>-0.122264</c:v>
                </c:pt>
                <c:pt idx="15657">
                  <c:v>-0.122187</c:v>
                </c:pt>
                <c:pt idx="15658">
                  <c:v>-0.121641</c:v>
                </c:pt>
                <c:pt idx="15659">
                  <c:v>-0.121119</c:v>
                </c:pt>
                <c:pt idx="15660">
                  <c:v>-0.12116200000000001</c:v>
                </c:pt>
                <c:pt idx="15661">
                  <c:v>-0.12056500000000001</c:v>
                </c:pt>
                <c:pt idx="15662">
                  <c:v>-0.120378</c:v>
                </c:pt>
                <c:pt idx="15663">
                  <c:v>-0.12021900000000001</c:v>
                </c:pt>
                <c:pt idx="15664">
                  <c:v>-0.11955</c:v>
                </c:pt>
                <c:pt idx="15665">
                  <c:v>-0.119704</c:v>
                </c:pt>
                <c:pt idx="15666">
                  <c:v>-0.119015</c:v>
                </c:pt>
                <c:pt idx="15667">
                  <c:v>-0.11890100000000001</c:v>
                </c:pt>
                <c:pt idx="15668">
                  <c:v>-0.11865299999999999</c:v>
                </c:pt>
                <c:pt idx="15669">
                  <c:v>-0.118023</c:v>
                </c:pt>
                <c:pt idx="15670">
                  <c:v>-0.11812</c:v>
                </c:pt>
                <c:pt idx="15671">
                  <c:v>-0.11737400000000001</c:v>
                </c:pt>
                <c:pt idx="15672">
                  <c:v>-0.11734700000000001</c:v>
                </c:pt>
                <c:pt idx="15673">
                  <c:v>-0.116896</c:v>
                </c:pt>
                <c:pt idx="15674">
                  <c:v>-0.11650199999999999</c:v>
                </c:pt>
                <c:pt idx="15675">
                  <c:v>-0.116354</c:v>
                </c:pt>
                <c:pt idx="15676">
                  <c:v>-0.11579200000000001</c:v>
                </c:pt>
                <c:pt idx="15677">
                  <c:v>-0.11566800000000001</c:v>
                </c:pt>
                <c:pt idx="15678">
                  <c:v>-0.115164</c:v>
                </c:pt>
                <c:pt idx="15679">
                  <c:v>-0.114909</c:v>
                </c:pt>
                <c:pt idx="15680">
                  <c:v>-0.114506</c:v>
                </c:pt>
                <c:pt idx="15681">
                  <c:v>-0.11418499999999999</c:v>
                </c:pt>
                <c:pt idx="15682">
                  <c:v>-0.11380999999999999</c:v>
                </c:pt>
                <c:pt idx="15683">
                  <c:v>-0.113453</c:v>
                </c:pt>
                <c:pt idx="15684">
                  <c:v>-0.113118</c:v>
                </c:pt>
                <c:pt idx="15685">
                  <c:v>-0.11268499999999999</c:v>
                </c:pt>
                <c:pt idx="15686">
                  <c:v>-0.11244700000000001</c:v>
                </c:pt>
                <c:pt idx="15687">
                  <c:v>-0.111928</c:v>
                </c:pt>
                <c:pt idx="15688">
                  <c:v>-0.111709</c:v>
                </c:pt>
                <c:pt idx="15689">
                  <c:v>-0.111219</c:v>
                </c:pt>
                <c:pt idx="15690">
                  <c:v>-0.11089</c:v>
                </c:pt>
                <c:pt idx="15691">
                  <c:v>-0.110539</c:v>
                </c:pt>
                <c:pt idx="15692">
                  <c:v>-0.11006199999999999</c:v>
                </c:pt>
                <c:pt idx="15693">
                  <c:v>-0.109809</c:v>
                </c:pt>
                <c:pt idx="15694">
                  <c:v>-0.109292</c:v>
                </c:pt>
                <c:pt idx="15695">
                  <c:v>-0.10901</c:v>
                </c:pt>
                <c:pt idx="15696">
                  <c:v>-0.108567</c:v>
                </c:pt>
                <c:pt idx="15697">
                  <c:v>-0.10818999999999999</c:v>
                </c:pt>
                <c:pt idx="15698">
                  <c:v>-0.107818</c:v>
                </c:pt>
                <c:pt idx="15699">
                  <c:v>-0.107387</c:v>
                </c:pt>
                <c:pt idx="15700">
                  <c:v>-0.107015</c:v>
                </c:pt>
                <c:pt idx="15701">
                  <c:v>-0.106589</c:v>
                </c:pt>
                <c:pt idx="15702">
                  <c:v>-0.106197</c:v>
                </c:pt>
                <c:pt idx="15703">
                  <c:v>-0.105777</c:v>
                </c:pt>
                <c:pt idx="15704">
                  <c:v>-0.105392</c:v>
                </c:pt>
                <c:pt idx="15705">
                  <c:v>-0.104947</c:v>
                </c:pt>
                <c:pt idx="15706">
                  <c:v>-0.104588</c:v>
                </c:pt>
                <c:pt idx="15707">
                  <c:v>-0.104128</c:v>
                </c:pt>
                <c:pt idx="15708">
                  <c:v>-0.103757</c:v>
                </c:pt>
                <c:pt idx="15709">
                  <c:v>-0.103314</c:v>
                </c:pt>
                <c:pt idx="15710">
                  <c:v>-0.102879</c:v>
                </c:pt>
                <c:pt idx="15711">
                  <c:v>-0.10248699999999999</c:v>
                </c:pt>
                <c:pt idx="15712">
                  <c:v>-0.102004</c:v>
                </c:pt>
                <c:pt idx="15713">
                  <c:v>-0.101645</c:v>
                </c:pt>
                <c:pt idx="15714">
                  <c:v>-0.10115</c:v>
                </c:pt>
                <c:pt idx="15715">
                  <c:v>-0.100775</c:v>
                </c:pt>
                <c:pt idx="15716">
                  <c:v>-0.100313</c:v>
                </c:pt>
                <c:pt idx="15717">
                  <c:v>-9.9897700000000006E-2</c:v>
                </c:pt>
                <c:pt idx="15718">
                  <c:v>-9.9473800000000001E-2</c:v>
                </c:pt>
                <c:pt idx="15719">
                  <c:v>-9.9003900000000006E-2</c:v>
                </c:pt>
                <c:pt idx="15720">
                  <c:v>-9.8593100000000003E-2</c:v>
                </c:pt>
                <c:pt idx="15721">
                  <c:v>-9.8079799999999995E-2</c:v>
                </c:pt>
                <c:pt idx="15722">
                  <c:v>-9.7684800000000002E-2</c:v>
                </c:pt>
                <c:pt idx="15723">
                  <c:v>-9.7233399999999998E-2</c:v>
                </c:pt>
                <c:pt idx="15724">
                  <c:v>-9.68614E-2</c:v>
                </c:pt>
                <c:pt idx="15725">
                  <c:v>-9.6006099999999997E-2</c:v>
                </c:pt>
                <c:pt idx="15726">
                  <c:v>-9.5172300000000001E-2</c:v>
                </c:pt>
                <c:pt idx="15727">
                  <c:v>-9.4908099999999995E-2</c:v>
                </c:pt>
                <c:pt idx="15728">
                  <c:v>-9.3970899999999996E-2</c:v>
                </c:pt>
                <c:pt idx="15729">
                  <c:v>-9.34696E-2</c:v>
                </c:pt>
                <c:pt idx="15730">
                  <c:v>-9.29508E-2</c:v>
                </c:pt>
                <c:pt idx="15731">
                  <c:v>-9.1991699999999996E-2</c:v>
                </c:pt>
                <c:pt idx="15732">
                  <c:v>-9.1784900000000003E-2</c:v>
                </c:pt>
                <c:pt idx="15733">
                  <c:v>-9.0788099999999997E-2</c:v>
                </c:pt>
                <c:pt idx="15734">
                  <c:v>-9.0330599999999997E-2</c:v>
                </c:pt>
                <c:pt idx="15735">
                  <c:v>-8.9774699999999999E-2</c:v>
                </c:pt>
                <c:pt idx="15736">
                  <c:v>-8.8852200000000006E-2</c:v>
                </c:pt>
                <c:pt idx="15737">
                  <c:v>-8.8631399999999999E-2</c:v>
                </c:pt>
                <c:pt idx="15738">
                  <c:v>-8.7585300000000005E-2</c:v>
                </c:pt>
                <c:pt idx="15739">
                  <c:v>-8.7216699999999994E-2</c:v>
                </c:pt>
                <c:pt idx="15740">
                  <c:v>-8.6475899999999994E-2</c:v>
                </c:pt>
                <c:pt idx="15741">
                  <c:v>-8.5737900000000006E-2</c:v>
                </c:pt>
                <c:pt idx="15742">
                  <c:v>-8.5308899999999993E-2</c:v>
                </c:pt>
                <c:pt idx="15743">
                  <c:v>-8.4392800000000004E-2</c:v>
                </c:pt>
                <c:pt idx="15744">
                  <c:v>-8.3986900000000003E-2</c:v>
                </c:pt>
                <c:pt idx="15745">
                  <c:v>-8.3171599999999998E-2</c:v>
                </c:pt>
                <c:pt idx="15746">
                  <c:v>-8.2609100000000005E-2</c:v>
                </c:pt>
                <c:pt idx="15747">
                  <c:v>-8.19434E-2</c:v>
                </c:pt>
                <c:pt idx="15748">
                  <c:v>-8.1258300000000006E-2</c:v>
                </c:pt>
                <c:pt idx="15749">
                  <c:v>-8.0648499999999998E-2</c:v>
                </c:pt>
                <c:pt idx="15750">
                  <c:v>-7.9925499999999997E-2</c:v>
                </c:pt>
                <c:pt idx="15751">
                  <c:v>-7.93349E-2</c:v>
                </c:pt>
                <c:pt idx="15752">
                  <c:v>-7.8582399999999997E-2</c:v>
                </c:pt>
                <c:pt idx="15753">
                  <c:v>-7.8027299999999994E-2</c:v>
                </c:pt>
                <c:pt idx="15754">
                  <c:v>-7.72534E-2</c:v>
                </c:pt>
                <c:pt idx="15755">
                  <c:v>-7.6688999999999993E-2</c:v>
                </c:pt>
                <c:pt idx="15756">
                  <c:v>-7.5971200000000003E-2</c:v>
                </c:pt>
                <c:pt idx="15757">
                  <c:v>-7.5304300000000005E-2</c:v>
                </c:pt>
                <c:pt idx="15758">
                  <c:v>-7.4703900000000004E-2</c:v>
                </c:pt>
                <c:pt idx="15759">
                  <c:v>-7.3916300000000004E-2</c:v>
                </c:pt>
                <c:pt idx="15760">
                  <c:v>-7.3375999999999997E-2</c:v>
                </c:pt>
                <c:pt idx="15761">
                  <c:v>-7.2575799999999996E-2</c:v>
                </c:pt>
                <c:pt idx="15762">
                  <c:v>-7.1984400000000004E-2</c:v>
                </c:pt>
                <c:pt idx="15763">
                  <c:v>-7.1282600000000002E-2</c:v>
                </c:pt>
                <c:pt idx="15764">
                  <c:v>-7.05847E-2</c:v>
                </c:pt>
                <c:pt idx="15765">
                  <c:v>-6.9973199999999999E-2</c:v>
                </c:pt>
                <c:pt idx="15766">
                  <c:v>-6.9224900000000006E-2</c:v>
                </c:pt>
                <c:pt idx="15767">
                  <c:v>-6.8620700000000007E-2</c:v>
                </c:pt>
                <c:pt idx="15768">
                  <c:v>-6.7895999999999998E-2</c:v>
                </c:pt>
                <c:pt idx="15769">
                  <c:v>-6.7233699999999993E-2</c:v>
                </c:pt>
                <c:pt idx="15770">
                  <c:v>-6.6543199999999997E-2</c:v>
                </c:pt>
                <c:pt idx="15771">
                  <c:v>-6.5847299999999997E-2</c:v>
                </c:pt>
                <c:pt idx="15772">
                  <c:v>-6.5170599999999995E-2</c:v>
                </c:pt>
                <c:pt idx="15773">
                  <c:v>-6.4485399999999998E-2</c:v>
                </c:pt>
                <c:pt idx="15774">
                  <c:v>-6.3801999999999998E-2</c:v>
                </c:pt>
                <c:pt idx="15775">
                  <c:v>-6.3124200000000005E-2</c:v>
                </c:pt>
                <c:pt idx="15776">
                  <c:v>-6.2432700000000001E-2</c:v>
                </c:pt>
                <c:pt idx="15777">
                  <c:v>-6.1741600000000001E-2</c:v>
                </c:pt>
                <c:pt idx="15778">
                  <c:v>-6.1097899999999997E-2</c:v>
                </c:pt>
                <c:pt idx="15779">
                  <c:v>-6.0412300000000002E-2</c:v>
                </c:pt>
                <c:pt idx="15780">
                  <c:v>-5.9697300000000002E-2</c:v>
                </c:pt>
                <c:pt idx="15781">
                  <c:v>-5.8796899999999999E-2</c:v>
                </c:pt>
                <c:pt idx="15782">
                  <c:v>-5.7941800000000002E-2</c:v>
                </c:pt>
                <c:pt idx="15783">
                  <c:v>-5.7232400000000003E-2</c:v>
                </c:pt>
                <c:pt idx="15784">
                  <c:v>-5.6695000000000002E-2</c:v>
                </c:pt>
                <c:pt idx="15785">
                  <c:v>-5.6216200000000001E-2</c:v>
                </c:pt>
                <c:pt idx="15786">
                  <c:v>-5.5659500000000001E-2</c:v>
                </c:pt>
                <c:pt idx="15787">
                  <c:v>-5.5120799999999998E-2</c:v>
                </c:pt>
                <c:pt idx="15788">
                  <c:v>-5.4533400000000003E-2</c:v>
                </c:pt>
                <c:pt idx="15789">
                  <c:v>-5.3993300000000001E-2</c:v>
                </c:pt>
                <c:pt idx="15790">
                  <c:v>-5.3418300000000002E-2</c:v>
                </c:pt>
                <c:pt idx="15791">
                  <c:v>-5.2865599999999999E-2</c:v>
                </c:pt>
                <c:pt idx="15792">
                  <c:v>-5.2306100000000001E-2</c:v>
                </c:pt>
                <c:pt idx="15793">
                  <c:v>-5.1744499999999999E-2</c:v>
                </c:pt>
                <c:pt idx="15794">
                  <c:v>-5.1202999999999999E-2</c:v>
                </c:pt>
                <c:pt idx="15795">
                  <c:v>-5.0639700000000003E-2</c:v>
                </c:pt>
                <c:pt idx="15796">
                  <c:v>-5.0101199999999999E-2</c:v>
                </c:pt>
                <c:pt idx="15797">
                  <c:v>-4.9536200000000002E-2</c:v>
                </c:pt>
                <c:pt idx="15798">
                  <c:v>-4.8982600000000001E-2</c:v>
                </c:pt>
                <c:pt idx="15799">
                  <c:v>-4.84114E-2</c:v>
                </c:pt>
                <c:pt idx="15800">
                  <c:v>-4.7851900000000003E-2</c:v>
                </c:pt>
                <c:pt idx="15801">
                  <c:v>-4.72763E-2</c:v>
                </c:pt>
                <c:pt idx="15802">
                  <c:v>-4.6727699999999997E-2</c:v>
                </c:pt>
                <c:pt idx="15803">
                  <c:v>-4.6155599999999998E-2</c:v>
                </c:pt>
                <c:pt idx="15804">
                  <c:v>-4.5612100000000003E-2</c:v>
                </c:pt>
                <c:pt idx="15805">
                  <c:v>-4.5052799999999997E-2</c:v>
                </c:pt>
                <c:pt idx="15806">
                  <c:v>-4.4487199999999998E-2</c:v>
                </c:pt>
                <c:pt idx="15807">
                  <c:v>-4.3951200000000003E-2</c:v>
                </c:pt>
                <c:pt idx="15808">
                  <c:v>-4.3351000000000001E-2</c:v>
                </c:pt>
                <c:pt idx="15809" formatCode="0.00E+00">
                  <c:v>-4.28288E-2</c:v>
                </c:pt>
                <c:pt idx="15810" formatCode="0.00E+00">
                  <c:v>-4.2215799999999998E-2</c:v>
                </c:pt>
                <c:pt idx="15811" formatCode="0.00E+00">
                  <c:v>-4.1680399999999999E-2</c:v>
                </c:pt>
                <c:pt idx="15812" formatCode="0.00E+00">
                  <c:v>-4.1105999999999997E-2</c:v>
                </c:pt>
                <c:pt idx="15813" formatCode="0.00E+00">
                  <c:v>-4.0537299999999998E-2</c:v>
                </c:pt>
                <c:pt idx="15814" formatCode="0.00E+00">
                  <c:v>-4.0015599999999998E-2</c:v>
                </c:pt>
                <c:pt idx="15815" formatCode="0.00E+00">
                  <c:v>-3.9404500000000002E-2</c:v>
                </c:pt>
                <c:pt idx="15816" formatCode="0.00E+00">
                  <c:v>-3.89059E-2</c:v>
                </c:pt>
                <c:pt idx="15817" formatCode="0.00E+00">
                  <c:v>-3.8290299999999999E-2</c:v>
                </c:pt>
                <c:pt idx="15818" formatCode="0.00E+00">
                  <c:v>-3.7769999999999998E-2</c:v>
                </c:pt>
                <c:pt idx="15819" formatCode="0.00E+00">
                  <c:v>-3.7184300000000003E-2</c:v>
                </c:pt>
                <c:pt idx="15820" formatCode="0.00E+00">
                  <c:v>-3.66089E-2</c:v>
                </c:pt>
                <c:pt idx="15821" formatCode="0.00E+00">
                  <c:v>-3.6072E-2</c:v>
                </c:pt>
                <c:pt idx="15822" formatCode="0.00E+00">
                  <c:v>-3.5468100000000002E-2</c:v>
                </c:pt>
                <c:pt idx="15823" formatCode="0.00E+00">
                  <c:v>-3.4965099999999999E-2</c:v>
                </c:pt>
                <c:pt idx="15824" formatCode="0.00E+00">
                  <c:v>-3.4357699999999998E-2</c:v>
                </c:pt>
                <c:pt idx="15825" formatCode="0.00E+00">
                  <c:v>-3.3843100000000001E-2</c:v>
                </c:pt>
                <c:pt idx="15826" formatCode="0.00E+00">
                  <c:v>-3.3258599999999999E-2</c:v>
                </c:pt>
                <c:pt idx="15827" formatCode="0.00E+00">
                  <c:v>-3.2716000000000002E-2</c:v>
                </c:pt>
                <c:pt idx="15828" formatCode="0.00E+00">
                  <c:v>-3.2158899999999997E-2</c:v>
                </c:pt>
                <c:pt idx="15829" formatCode="0.00E+00">
                  <c:v>-3.1575899999999997E-2</c:v>
                </c:pt>
                <c:pt idx="15830" formatCode="0.00E+00">
                  <c:v>-3.1038199999999998E-2</c:v>
                </c:pt>
                <c:pt idx="15831" formatCode="0.00E+00">
                  <c:v>-3.0444599999999999E-2</c:v>
                </c:pt>
                <c:pt idx="15832" formatCode="0.00E+00">
                  <c:v>-2.9939799999999999E-2</c:v>
                </c:pt>
                <c:pt idx="15833" formatCode="0.00E+00">
                  <c:v>-2.9350999999999999E-2</c:v>
                </c:pt>
                <c:pt idx="15834">
                  <c:v>-2.88455E-2</c:v>
                </c:pt>
                <c:pt idx="15835">
                  <c:v>-2.8268000000000001E-2</c:v>
                </c:pt>
                <c:pt idx="15836">
                  <c:v>-2.7742099999999999E-2</c:v>
                </c:pt>
                <c:pt idx="15837">
                  <c:v>-2.7199999999999998E-2</c:v>
                </c:pt>
                <c:pt idx="15838">
                  <c:v>-2.6625099999999999E-2</c:v>
                </c:pt>
                <c:pt idx="15839">
                  <c:v>-2.6111200000000001E-2</c:v>
                </c:pt>
                <c:pt idx="15840">
                  <c:v>-2.5504599999999999E-2</c:v>
                </c:pt>
                <c:pt idx="15841">
                  <c:v>-2.5033900000000001E-2</c:v>
                </c:pt>
                <c:pt idx="15842">
                  <c:v>-2.4434899999999999E-2</c:v>
                </c:pt>
                <c:pt idx="15843">
                  <c:v>-2.3899799999999999E-2</c:v>
                </c:pt>
                <c:pt idx="15844">
                  <c:v>-2.3314700000000001E-2</c:v>
                </c:pt>
                <c:pt idx="15845">
                  <c:v>-2.2844199999999999E-2</c:v>
                </c:pt>
                <c:pt idx="15846">
                  <c:v>-2.2506200000000001E-2</c:v>
                </c:pt>
                <c:pt idx="15847">
                  <c:v>-2.1821400000000001E-2</c:v>
                </c:pt>
                <c:pt idx="15848">
                  <c:v>-2.0714E-2</c:v>
                </c:pt>
                <c:pt idx="15849">
                  <c:v>-1.9319900000000001E-2</c:v>
                </c:pt>
                <c:pt idx="15850">
                  <c:v>-1.8621100000000002E-2</c:v>
                </c:pt>
                <c:pt idx="15851">
                  <c:v>-1.8583700000000002E-2</c:v>
                </c:pt>
                <c:pt idx="15852">
                  <c:v>-1.8848500000000001E-2</c:v>
                </c:pt>
                <c:pt idx="15853">
                  <c:v>-1.8964600000000002E-2</c:v>
                </c:pt>
                <c:pt idx="15854">
                  <c:v>-1.8898999999999999E-2</c:v>
                </c:pt>
                <c:pt idx="15855">
                  <c:v>-1.8956299999999999E-2</c:v>
                </c:pt>
                <c:pt idx="15856">
                  <c:v>-1.8940100000000001E-2</c:v>
                </c:pt>
                <c:pt idx="15857">
                  <c:v>-1.90543E-2</c:v>
                </c:pt>
                <c:pt idx="15858">
                  <c:v>-1.9051499999999999E-2</c:v>
                </c:pt>
                <c:pt idx="15859">
                  <c:v>-1.9103100000000001E-2</c:v>
                </c:pt>
                <c:pt idx="15860">
                  <c:v>-1.9145300000000001E-2</c:v>
                </c:pt>
                <c:pt idx="15861">
                  <c:v>-1.9170800000000002E-2</c:v>
                </c:pt>
                <c:pt idx="15862">
                  <c:v>-1.9256599999999999E-2</c:v>
                </c:pt>
                <c:pt idx="15863">
                  <c:v>-1.9263599999999999E-2</c:v>
                </c:pt>
                <c:pt idx="15864">
                  <c:v>-1.9357800000000001E-2</c:v>
                </c:pt>
                <c:pt idx="15865">
                  <c:v>-1.93691E-2</c:v>
                </c:pt>
                <c:pt idx="15866">
                  <c:v>-1.9450499999999999E-2</c:v>
                </c:pt>
                <c:pt idx="15867">
                  <c:v>-1.9478599999999999E-2</c:v>
                </c:pt>
                <c:pt idx="15868">
                  <c:v>-1.9532899999999999E-2</c:v>
                </c:pt>
                <c:pt idx="15869">
                  <c:v>-1.9590400000000001E-2</c:v>
                </c:pt>
                <c:pt idx="15870">
                  <c:v>-1.9625299999999998E-2</c:v>
                </c:pt>
                <c:pt idx="15871">
                  <c:v>-1.9716500000000001E-2</c:v>
                </c:pt>
                <c:pt idx="15872">
                  <c:v>-1.9735599999999999E-2</c:v>
                </c:pt>
                <c:pt idx="15873">
                  <c:v>-1.9838399999999999E-2</c:v>
                </c:pt>
                <c:pt idx="15874">
                  <c:v>-1.98599E-2</c:v>
                </c:pt>
                <c:pt idx="15875">
                  <c:v>-1.9947800000000002E-2</c:v>
                </c:pt>
                <c:pt idx="15876">
                  <c:v>-1.9996199999999999E-2</c:v>
                </c:pt>
                <c:pt idx="15877">
                  <c:v>-2.0047100000000002E-2</c:v>
                </c:pt>
                <c:pt idx="15878">
                  <c:v>-2.0133399999999999E-2</c:v>
                </c:pt>
                <c:pt idx="15879">
                  <c:v>-2.0159900000000001E-2</c:v>
                </c:pt>
                <c:pt idx="15880">
                  <c:v>-2.02746E-2</c:v>
                </c:pt>
                <c:pt idx="15881">
                  <c:v>-2.03032E-2</c:v>
                </c:pt>
                <c:pt idx="15882">
                  <c:v>-2.0404200000000001E-2</c:v>
                </c:pt>
                <c:pt idx="15883">
                  <c:v>-2.0457900000000001E-2</c:v>
                </c:pt>
                <c:pt idx="15884">
                  <c:v>-2.05265E-2</c:v>
                </c:pt>
                <c:pt idx="15885">
                  <c:v>-2.0615499999999998E-2</c:v>
                </c:pt>
                <c:pt idx="15886">
                  <c:v>-2.0657499999999999E-2</c:v>
                </c:pt>
                <c:pt idx="15887">
                  <c:v>-2.07613E-2</c:v>
                </c:pt>
                <c:pt idx="15888">
                  <c:v>-2.08051E-2</c:v>
                </c:pt>
                <c:pt idx="15889">
                  <c:v>-2.0910999999999999E-2</c:v>
                </c:pt>
                <c:pt idx="15890">
                  <c:v>-2.0981199999999998E-2</c:v>
                </c:pt>
                <c:pt idx="15891">
                  <c:v>-2.1067599999999999E-2</c:v>
                </c:pt>
                <c:pt idx="15892">
                  <c:v>-2.1152299999999999E-2</c:v>
                </c:pt>
                <c:pt idx="15893">
                  <c:v>-2.1222399999999999E-2</c:v>
                </c:pt>
                <c:pt idx="15894">
                  <c:v>-2.1322199999999999E-2</c:v>
                </c:pt>
                <c:pt idx="15895">
                  <c:v>-2.13887E-2</c:v>
                </c:pt>
                <c:pt idx="15896">
                  <c:v>-2.1483700000000001E-2</c:v>
                </c:pt>
                <c:pt idx="15897">
                  <c:v>-2.1551399999999998E-2</c:v>
                </c:pt>
                <c:pt idx="15898">
                  <c:v>-2.1666299999999999E-2</c:v>
                </c:pt>
                <c:pt idx="15899">
                  <c:v>-2.1780600000000001E-2</c:v>
                </c:pt>
                <c:pt idx="15900">
                  <c:v>-2.1913599999999998E-2</c:v>
                </c:pt>
                <c:pt idx="15901">
                  <c:v>-2.2036900000000002E-2</c:v>
                </c:pt>
                <c:pt idx="15902">
                  <c:v>-2.2145499999999999E-2</c:v>
                </c:pt>
                <c:pt idx="15903">
                  <c:v>-2.22797E-2</c:v>
                </c:pt>
                <c:pt idx="15904">
                  <c:v>-2.2384000000000001E-2</c:v>
                </c:pt>
                <c:pt idx="15905">
                  <c:v>-2.2526000000000001E-2</c:v>
                </c:pt>
                <c:pt idx="15906">
                  <c:v>-2.26308E-2</c:v>
                </c:pt>
                <c:pt idx="15907">
                  <c:v>-2.2765199999999999E-2</c:v>
                </c:pt>
                <c:pt idx="15908">
                  <c:v>-2.2897899999999999E-2</c:v>
                </c:pt>
                <c:pt idx="15909">
                  <c:v>-2.3026700000000001E-2</c:v>
                </c:pt>
                <c:pt idx="15910">
                  <c:v>-2.3178199999999999E-2</c:v>
                </c:pt>
                <c:pt idx="15911">
                  <c:v>-2.3287700000000001E-2</c:v>
                </c:pt>
                <c:pt idx="15912">
                  <c:v>-2.34364E-2</c:v>
                </c:pt>
                <c:pt idx="15913">
                  <c:v>-2.35567E-2</c:v>
                </c:pt>
                <c:pt idx="15914">
                  <c:v>-2.3695600000000001E-2</c:v>
                </c:pt>
                <c:pt idx="15915">
                  <c:v>-2.3834500000000002E-2</c:v>
                </c:pt>
                <c:pt idx="15916">
                  <c:v>-2.3953499999999999E-2</c:v>
                </c:pt>
                <c:pt idx="15917">
                  <c:v>-2.4111199999999999E-2</c:v>
                </c:pt>
                <c:pt idx="15918">
                  <c:v>-2.4242799999999998E-2</c:v>
                </c:pt>
                <c:pt idx="15919">
                  <c:v>-2.44043E-2</c:v>
                </c:pt>
                <c:pt idx="15920">
                  <c:v>-2.45457E-2</c:v>
                </c:pt>
                <c:pt idx="15921">
                  <c:v>-2.4679099999999999E-2</c:v>
                </c:pt>
                <c:pt idx="15922">
                  <c:v>-2.4834999999999999E-2</c:v>
                </c:pt>
                <c:pt idx="15923">
                  <c:v>-2.4964500000000001E-2</c:v>
                </c:pt>
                <c:pt idx="15924">
                  <c:v>-2.5125999999999999E-2</c:v>
                </c:pt>
                <c:pt idx="15925">
                  <c:v>-2.5260500000000002E-2</c:v>
                </c:pt>
                <c:pt idx="15926">
                  <c:v>-2.5408199999999999E-2</c:v>
                </c:pt>
                <c:pt idx="15927">
                  <c:v>-2.5569999999999999E-2</c:v>
                </c:pt>
                <c:pt idx="15928">
                  <c:v>-2.5718700000000001E-2</c:v>
                </c:pt>
                <c:pt idx="15929">
                  <c:v>-2.58935E-2</c:v>
                </c:pt>
                <c:pt idx="15930">
                  <c:v>-2.6033299999999999E-2</c:v>
                </c:pt>
                <c:pt idx="15931">
                  <c:v>-2.6193999999999999E-2</c:v>
                </c:pt>
                <c:pt idx="15932">
                  <c:v>-2.63463E-2</c:v>
                </c:pt>
                <c:pt idx="15933">
                  <c:v>-2.6500599999999999E-2</c:v>
                </c:pt>
                <c:pt idx="15934">
                  <c:v>-2.6664E-2</c:v>
                </c:pt>
                <c:pt idx="15935">
                  <c:v>-2.6809800000000002E-2</c:v>
                </c:pt>
                <c:pt idx="15936">
                  <c:v>-2.6979E-2</c:v>
                </c:pt>
                <c:pt idx="15937">
                  <c:v>-2.7139799999999999E-2</c:v>
                </c:pt>
                <c:pt idx="15938">
                  <c:v>-2.7317000000000001E-2</c:v>
                </c:pt>
                <c:pt idx="15939">
                  <c:v>-2.7480600000000001E-2</c:v>
                </c:pt>
                <c:pt idx="15940">
                  <c:v>-2.7646199999999999E-2</c:v>
                </c:pt>
                <c:pt idx="15941">
                  <c:v>-2.7807999999999999E-2</c:v>
                </c:pt>
                <c:pt idx="15942">
                  <c:v>-2.7975900000000001E-2</c:v>
                </c:pt>
                <c:pt idx="15943">
                  <c:v>-2.8143899999999999E-2</c:v>
                </c:pt>
                <c:pt idx="15944">
                  <c:v>-2.8303200000000001E-2</c:v>
                </c:pt>
                <c:pt idx="15945">
                  <c:v>-2.8478099999999999E-2</c:v>
                </c:pt>
                <c:pt idx="15946">
                  <c:v>-2.8646000000000001E-2</c:v>
                </c:pt>
                <c:pt idx="15947">
                  <c:v>-2.8847899999999999E-2</c:v>
                </c:pt>
                <c:pt idx="15948">
                  <c:v>-2.89973E-2</c:v>
                </c:pt>
                <c:pt idx="15949">
                  <c:v>-2.9139200000000001E-2</c:v>
                </c:pt>
                <c:pt idx="15950">
                  <c:v>-2.9309499999999999E-2</c:v>
                </c:pt>
                <c:pt idx="15951">
                  <c:v>-2.9614000000000001E-2</c:v>
                </c:pt>
                <c:pt idx="15952">
                  <c:v>-2.9910599999999999E-2</c:v>
                </c:pt>
                <c:pt idx="15953">
                  <c:v>-2.9765799999999999E-2</c:v>
                </c:pt>
                <c:pt idx="15954">
                  <c:v>-2.9195499999999999E-2</c:v>
                </c:pt>
                <c:pt idx="15955">
                  <c:v>-2.8709800000000001E-2</c:v>
                </c:pt>
                <c:pt idx="15956">
                  <c:v>-2.9041600000000001E-2</c:v>
                </c:pt>
                <c:pt idx="15957">
                  <c:v>-2.99251E-2</c:v>
                </c:pt>
                <c:pt idx="15958">
                  <c:v>-3.0849600000000001E-2</c:v>
                </c:pt>
                <c:pt idx="15959">
                  <c:v>-3.1625300000000002E-2</c:v>
                </c:pt>
                <c:pt idx="15960">
                  <c:v>-3.2270500000000001E-2</c:v>
                </c:pt>
                <c:pt idx="15961">
                  <c:v>-3.3039100000000002E-2</c:v>
                </c:pt>
                <c:pt idx="15962">
                  <c:v>-3.3777000000000001E-2</c:v>
                </c:pt>
                <c:pt idx="15963">
                  <c:v>-3.4571900000000003E-2</c:v>
                </c:pt>
                <c:pt idx="15964">
                  <c:v>-3.5333400000000001E-2</c:v>
                </c:pt>
                <c:pt idx="15965">
                  <c:v>-3.5980199999999997E-2</c:v>
                </c:pt>
                <c:pt idx="15966">
                  <c:v>-3.6677399999999999E-2</c:v>
                </c:pt>
                <c:pt idx="15967">
                  <c:v>-3.7462799999999997E-2</c:v>
                </c:pt>
                <c:pt idx="15968">
                  <c:v>-3.8140800000000002E-2</c:v>
                </c:pt>
                <c:pt idx="15969">
                  <c:v>-3.8875800000000002E-2</c:v>
                </c:pt>
                <c:pt idx="15970">
                  <c:v>-3.9632500000000001E-2</c:v>
                </c:pt>
                <c:pt idx="15971">
                  <c:v>-4.02647E-2</c:v>
                </c:pt>
                <c:pt idx="15972">
                  <c:v>-4.1100200000000003E-2</c:v>
                </c:pt>
                <c:pt idx="15973">
                  <c:v>-4.1707599999999997E-2</c:v>
                </c:pt>
                <c:pt idx="15974">
                  <c:v>-4.25016E-2</c:v>
                </c:pt>
                <c:pt idx="15975">
                  <c:v>-4.3230999999999999E-2</c:v>
                </c:pt>
                <c:pt idx="15976">
                  <c:v>-4.3901299999999997E-2</c:v>
                </c:pt>
                <c:pt idx="15977">
                  <c:v>-4.4769799999999998E-2</c:v>
                </c:pt>
                <c:pt idx="15978">
                  <c:v>-4.5343300000000003E-2</c:v>
                </c:pt>
                <c:pt idx="15979">
                  <c:v>-4.62155E-2</c:v>
                </c:pt>
                <c:pt idx="15980">
                  <c:v>-4.6844400000000001E-2</c:v>
                </c:pt>
                <c:pt idx="15981">
                  <c:v>-4.7594499999999998E-2</c:v>
                </c:pt>
                <c:pt idx="15982">
                  <c:v>-4.8368099999999997E-2</c:v>
                </c:pt>
                <c:pt idx="15983">
                  <c:v>-4.8984199999999999E-2</c:v>
                </c:pt>
                <c:pt idx="15984">
                  <c:v>-4.9856299999999999E-2</c:v>
                </c:pt>
                <c:pt idx="15985">
                  <c:v>-5.0469300000000002E-2</c:v>
                </c:pt>
                <c:pt idx="15986">
                  <c:v>-5.1318799999999998E-2</c:v>
                </c:pt>
                <c:pt idx="15987">
                  <c:v>-5.2015499999999999E-2</c:v>
                </c:pt>
                <c:pt idx="15988">
                  <c:v>-5.2741000000000003E-2</c:v>
                </c:pt>
                <c:pt idx="15989">
                  <c:v>-5.3524099999999998E-2</c:v>
                </c:pt>
                <c:pt idx="15990">
                  <c:v>-5.4177599999999999E-2</c:v>
                </c:pt>
                <c:pt idx="15991">
                  <c:v>-5.4986699999999999E-2</c:v>
                </c:pt>
                <c:pt idx="15992">
                  <c:v>-5.5648299999999998E-2</c:v>
                </c:pt>
                <c:pt idx="15993">
                  <c:v>-5.6421100000000002E-2</c:v>
                </c:pt>
                <c:pt idx="15994">
                  <c:v>-5.7149800000000001E-2</c:v>
                </c:pt>
                <c:pt idx="15995">
                  <c:v>-5.7906199999999998E-2</c:v>
                </c:pt>
                <c:pt idx="15996">
                  <c:v>-5.8676399999999997E-2</c:v>
                </c:pt>
                <c:pt idx="15997">
                  <c:v>-5.9406199999999999E-2</c:v>
                </c:pt>
                <c:pt idx="15998">
                  <c:v>-6.0154300000000001E-2</c:v>
                </c:pt>
                <c:pt idx="15999">
                  <c:v>-6.0879799999999998E-2</c:v>
                </c:pt>
                <c:pt idx="16000">
                  <c:v>-6.1623999999999998E-2</c:v>
                </c:pt>
                <c:pt idx="16001">
                  <c:v>-6.2338600000000001E-2</c:v>
                </c:pt>
                <c:pt idx="16002">
                  <c:v>-6.3086199999999995E-2</c:v>
                </c:pt>
                <c:pt idx="16003">
                  <c:v>-6.3798800000000003E-2</c:v>
                </c:pt>
                <c:pt idx="16004">
                  <c:v>-6.4603800000000003E-2</c:v>
                </c:pt>
                <c:pt idx="16005">
                  <c:v>-6.53696E-2</c:v>
                </c:pt>
                <c:pt idx="16006">
                  <c:v>-6.6170999999999994E-2</c:v>
                </c:pt>
                <c:pt idx="16007">
                  <c:v>-6.6938999999999999E-2</c:v>
                </c:pt>
                <c:pt idx="16008">
                  <c:v>-6.7680400000000002E-2</c:v>
                </c:pt>
                <c:pt idx="16009">
                  <c:v>-6.8477399999999994E-2</c:v>
                </c:pt>
                <c:pt idx="16010">
                  <c:v>-6.9196099999999996E-2</c:v>
                </c:pt>
                <c:pt idx="16011">
                  <c:v>-7.0000400000000004E-2</c:v>
                </c:pt>
                <c:pt idx="16012">
                  <c:v>-7.0722999999999994E-2</c:v>
                </c:pt>
                <c:pt idx="16013">
                  <c:v>-7.1516399999999994E-2</c:v>
                </c:pt>
                <c:pt idx="16014">
                  <c:v>-7.2296299999999994E-2</c:v>
                </c:pt>
                <c:pt idx="16015">
                  <c:v>-7.3070599999999999E-2</c:v>
                </c:pt>
                <c:pt idx="16016">
                  <c:v>-7.3874300000000004E-2</c:v>
                </c:pt>
                <c:pt idx="16017">
                  <c:v>-7.4606000000000006E-2</c:v>
                </c:pt>
                <c:pt idx="16018">
                  <c:v>-7.5408000000000003E-2</c:v>
                </c:pt>
                <c:pt idx="16019">
                  <c:v>-7.6138200000000003E-2</c:v>
                </c:pt>
                <c:pt idx="16020">
                  <c:v>-7.6924400000000004E-2</c:v>
                </c:pt>
                <c:pt idx="16021">
                  <c:v>-7.7670199999999995E-2</c:v>
                </c:pt>
                <c:pt idx="16022">
                  <c:v>-7.8432000000000002E-2</c:v>
                </c:pt>
                <c:pt idx="16023">
                  <c:v>-7.9215499999999994E-2</c:v>
                </c:pt>
                <c:pt idx="16024">
                  <c:v>-7.99758E-2</c:v>
                </c:pt>
                <c:pt idx="16025">
                  <c:v>-8.0783300000000002E-2</c:v>
                </c:pt>
                <c:pt idx="16026">
                  <c:v>-8.1532800000000002E-2</c:v>
                </c:pt>
                <c:pt idx="16027">
                  <c:v>-8.2319600000000007E-2</c:v>
                </c:pt>
                <c:pt idx="16028">
                  <c:v>-8.3051600000000003E-2</c:v>
                </c:pt>
                <c:pt idx="16029">
                  <c:v>-8.3810800000000005E-2</c:v>
                </c:pt>
                <c:pt idx="16030">
                  <c:v>-8.4605700000000006E-2</c:v>
                </c:pt>
                <c:pt idx="16031">
                  <c:v>-8.5400199999999996E-2</c:v>
                </c:pt>
                <c:pt idx="16032">
                  <c:v>-8.6111300000000002E-2</c:v>
                </c:pt>
                <c:pt idx="16033">
                  <c:v>-8.6390099999999997E-2</c:v>
                </c:pt>
                <c:pt idx="16034">
                  <c:v>-8.6819800000000003E-2</c:v>
                </c:pt>
                <c:pt idx="16035">
                  <c:v>-8.7724700000000003E-2</c:v>
                </c:pt>
                <c:pt idx="16036">
                  <c:v>-8.8030600000000001E-2</c:v>
                </c:pt>
                <c:pt idx="16037">
                  <c:v>-8.8779200000000003E-2</c:v>
                </c:pt>
                <c:pt idx="16038">
                  <c:v>-8.9441000000000007E-2</c:v>
                </c:pt>
                <c:pt idx="16039">
                  <c:v>-8.9727699999999994E-2</c:v>
                </c:pt>
                <c:pt idx="16040">
                  <c:v>-9.07554E-2</c:v>
                </c:pt>
                <c:pt idx="16041">
                  <c:v>-9.0881299999999998E-2</c:v>
                </c:pt>
                <c:pt idx="16042">
                  <c:v>-9.1792600000000002E-2</c:v>
                </c:pt>
                <c:pt idx="16043">
                  <c:v>-9.2314599999999997E-2</c:v>
                </c:pt>
                <c:pt idx="16044">
                  <c:v>-9.2699799999999999E-2</c:v>
                </c:pt>
                <c:pt idx="16045">
                  <c:v>-9.3694899999999998E-2</c:v>
                </c:pt>
                <c:pt idx="16046">
                  <c:v>-9.3753900000000001E-2</c:v>
                </c:pt>
                <c:pt idx="16047">
                  <c:v>-9.4923400000000005E-2</c:v>
                </c:pt>
                <c:pt idx="16048">
                  <c:v>-9.5237100000000005E-2</c:v>
                </c:pt>
                <c:pt idx="16049">
                  <c:v>-9.5720799999999995E-2</c:v>
                </c:pt>
                <c:pt idx="16050">
                  <c:v>-9.5964599999999997E-2</c:v>
                </c:pt>
                <c:pt idx="16051">
                  <c:v>-9.58035E-2</c:v>
                </c:pt>
                <c:pt idx="16052">
                  <c:v>-9.6872700000000006E-2</c:v>
                </c:pt>
                <c:pt idx="16053">
                  <c:v>-9.7500000000000003E-2</c:v>
                </c:pt>
                <c:pt idx="16054">
                  <c:v>-9.8817100000000005E-2</c:v>
                </c:pt>
                <c:pt idx="16055">
                  <c:v>-9.9645899999999996E-2</c:v>
                </c:pt>
                <c:pt idx="16056">
                  <c:v>-0.10050199999999999</c:v>
                </c:pt>
                <c:pt idx="16057">
                  <c:v>-0.101562</c:v>
                </c:pt>
                <c:pt idx="16058">
                  <c:v>-0.10230499999999999</c:v>
                </c:pt>
                <c:pt idx="16059">
                  <c:v>-0.103405</c:v>
                </c:pt>
                <c:pt idx="16060">
                  <c:v>-0.104195</c:v>
                </c:pt>
                <c:pt idx="16061">
                  <c:v>-0.10517899999999999</c:v>
                </c:pt>
                <c:pt idx="16062">
                  <c:v>-0.10607</c:v>
                </c:pt>
                <c:pt idx="16063">
                  <c:v>-0.107001</c:v>
                </c:pt>
                <c:pt idx="16064">
                  <c:v>-0.10792</c:v>
                </c:pt>
                <c:pt idx="16065">
                  <c:v>-0.108873</c:v>
                </c:pt>
                <c:pt idx="16066">
                  <c:v>-0.109761</c:v>
                </c:pt>
                <c:pt idx="16067">
                  <c:v>-0.11069</c:v>
                </c:pt>
                <c:pt idx="16068">
                  <c:v>-0.11158999999999999</c:v>
                </c:pt>
                <c:pt idx="16069">
                  <c:v>-0.112451</c:v>
                </c:pt>
                <c:pt idx="16070">
                  <c:v>-0.113428</c:v>
                </c:pt>
                <c:pt idx="16071">
                  <c:v>-0.11422300000000001</c:v>
                </c:pt>
                <c:pt idx="16072">
                  <c:v>-0.115242</c:v>
                </c:pt>
                <c:pt idx="16073">
                  <c:v>-0.11604299999999999</c:v>
                </c:pt>
                <c:pt idx="16074">
                  <c:v>-0.117022</c:v>
                </c:pt>
                <c:pt idx="16075">
                  <c:v>-0.117898</c:v>
                </c:pt>
                <c:pt idx="16076">
                  <c:v>-0.118774</c:v>
                </c:pt>
                <c:pt idx="16077">
                  <c:v>-0.11972099999999999</c:v>
                </c:pt>
                <c:pt idx="16078">
                  <c:v>-0.120515</c:v>
                </c:pt>
                <c:pt idx="16079">
                  <c:v>-0.121501</c:v>
                </c:pt>
                <c:pt idx="16080">
                  <c:v>-0.12227399999999999</c:v>
                </c:pt>
                <c:pt idx="16081">
                  <c:v>-0.12325800000000001</c:v>
                </c:pt>
                <c:pt idx="16082">
                  <c:v>-0.12406499999999999</c:v>
                </c:pt>
                <c:pt idx="16083">
                  <c:v>-0.124999</c:v>
                </c:pt>
                <c:pt idx="16084">
                  <c:v>-0.12586800000000001</c:v>
                </c:pt>
                <c:pt idx="16085">
                  <c:v>-0.12671499999999999</c:v>
                </c:pt>
                <c:pt idx="16086">
                  <c:v>-0.12766</c:v>
                </c:pt>
                <c:pt idx="16087">
                  <c:v>-0.12842100000000001</c:v>
                </c:pt>
                <c:pt idx="16088">
                  <c:v>-0.129409</c:v>
                </c:pt>
                <c:pt idx="16089">
                  <c:v>-0.13014300000000001</c:v>
                </c:pt>
                <c:pt idx="16090">
                  <c:v>-0.131107</c:v>
                </c:pt>
                <c:pt idx="16091">
                  <c:v>-0.131914</c:v>
                </c:pt>
                <c:pt idx="16092">
                  <c:v>-0.13278400000000001</c:v>
                </c:pt>
                <c:pt idx="16093">
                  <c:v>-0.133689</c:v>
                </c:pt>
                <c:pt idx="16094">
                  <c:v>-0.13444800000000001</c:v>
                </c:pt>
                <c:pt idx="16095">
                  <c:v>-0.13541700000000001</c:v>
                </c:pt>
                <c:pt idx="16096">
                  <c:v>-0.13615099999999999</c:v>
                </c:pt>
                <c:pt idx="16097">
                  <c:v>-0.13709099999999999</c:v>
                </c:pt>
                <c:pt idx="16098">
                  <c:v>-0.13786599999999999</c:v>
                </c:pt>
                <c:pt idx="16099">
                  <c:v>-0.13872100000000001</c:v>
                </c:pt>
                <c:pt idx="16100">
                  <c:v>-0.13958000000000001</c:v>
                </c:pt>
                <c:pt idx="16101">
                  <c:v>-0.14038200000000001</c:v>
                </c:pt>
                <c:pt idx="16102">
                  <c:v>-0.14127000000000001</c:v>
                </c:pt>
                <c:pt idx="16103">
                  <c:v>-0.142042</c:v>
                </c:pt>
                <c:pt idx="16104">
                  <c:v>-0.14291200000000001</c:v>
                </c:pt>
                <c:pt idx="16105">
                  <c:v>-0.143701</c:v>
                </c:pt>
                <c:pt idx="16106">
                  <c:v>-0.144562</c:v>
                </c:pt>
                <c:pt idx="16107">
                  <c:v>-0.145344</c:v>
                </c:pt>
                <c:pt idx="16108">
                  <c:v>-0.14618600000000001</c:v>
                </c:pt>
                <c:pt idx="16109">
                  <c:v>-0.14696500000000001</c:v>
                </c:pt>
                <c:pt idx="16110">
                  <c:v>-0.14780599999999999</c:v>
                </c:pt>
                <c:pt idx="16111">
                  <c:v>-0.148615</c:v>
                </c:pt>
                <c:pt idx="16112">
                  <c:v>-0.14938899999999999</c:v>
                </c:pt>
                <c:pt idx="16113">
                  <c:v>-0.150232</c:v>
                </c:pt>
                <c:pt idx="16114">
                  <c:v>-0.150954</c:v>
                </c:pt>
                <c:pt idx="16115">
                  <c:v>-0.15185999999999999</c:v>
                </c:pt>
                <c:pt idx="16116">
                  <c:v>-0.152558</c:v>
                </c:pt>
                <c:pt idx="16117">
                  <c:v>-0.15337799999999999</c:v>
                </c:pt>
                <c:pt idx="16118">
                  <c:v>-0.15412400000000001</c:v>
                </c:pt>
                <c:pt idx="16119">
                  <c:v>-0.154998</c:v>
                </c:pt>
                <c:pt idx="16120">
                  <c:v>-0.15592200000000001</c:v>
                </c:pt>
                <c:pt idx="16121">
                  <c:v>-0.15637300000000001</c:v>
                </c:pt>
                <c:pt idx="16122">
                  <c:v>-0.156643</c:v>
                </c:pt>
                <c:pt idx="16123">
                  <c:v>-0.156801</c:v>
                </c:pt>
                <c:pt idx="16124">
                  <c:v>-0.15775400000000001</c:v>
                </c:pt>
                <c:pt idx="16125">
                  <c:v>-0.15903400000000001</c:v>
                </c:pt>
                <c:pt idx="16126">
                  <c:v>-0.16037699999999999</c:v>
                </c:pt>
                <c:pt idx="16127">
                  <c:v>-0.161608</c:v>
                </c:pt>
                <c:pt idx="16128">
                  <c:v>-0.16267200000000001</c:v>
                </c:pt>
                <c:pt idx="16129">
                  <c:v>-0.16392899999999999</c:v>
                </c:pt>
                <c:pt idx="16130">
                  <c:v>-0.16505500000000001</c:v>
                </c:pt>
                <c:pt idx="16131">
                  <c:v>-0.16631599999999999</c:v>
                </c:pt>
                <c:pt idx="16132">
                  <c:v>-0.16745399999999999</c:v>
                </c:pt>
                <c:pt idx="16133">
                  <c:v>-0.16864599999999999</c:v>
                </c:pt>
                <c:pt idx="16134">
                  <c:v>-0.16980799999999999</c:v>
                </c:pt>
                <c:pt idx="16135">
                  <c:v>-0.170984</c:v>
                </c:pt>
                <c:pt idx="16136">
                  <c:v>-0.17222499999999999</c:v>
                </c:pt>
                <c:pt idx="16137">
                  <c:v>-0.173376</c:v>
                </c:pt>
                <c:pt idx="16138">
                  <c:v>-0.17415800000000001</c:v>
                </c:pt>
                <c:pt idx="16139">
                  <c:v>-0.17488000000000001</c:v>
                </c:pt>
                <c:pt idx="16140">
                  <c:v>-0.17624600000000001</c:v>
                </c:pt>
                <c:pt idx="16141">
                  <c:v>-0.176841</c:v>
                </c:pt>
                <c:pt idx="16142">
                  <c:v>-0.177985</c:v>
                </c:pt>
                <c:pt idx="16143">
                  <c:v>-0.179172</c:v>
                </c:pt>
                <c:pt idx="16144">
                  <c:v>-0.17988100000000001</c:v>
                </c:pt>
                <c:pt idx="16145">
                  <c:v>-0.18110699999999999</c:v>
                </c:pt>
                <c:pt idx="16146">
                  <c:v>-0.181002</c:v>
                </c:pt>
                <c:pt idx="16147">
                  <c:v>-0.181755</c:v>
                </c:pt>
                <c:pt idx="16148">
                  <c:v>-0.182757</c:v>
                </c:pt>
                <c:pt idx="16149">
                  <c:v>-0.18404300000000001</c:v>
                </c:pt>
                <c:pt idx="16150">
                  <c:v>-0.18593999999999999</c:v>
                </c:pt>
                <c:pt idx="16151">
                  <c:v>-0.18690499999999999</c:v>
                </c:pt>
                <c:pt idx="16152">
                  <c:v>-0.188585</c:v>
                </c:pt>
                <c:pt idx="16153">
                  <c:v>-0.18975</c:v>
                </c:pt>
                <c:pt idx="16154">
                  <c:v>-0.191168</c:v>
                </c:pt>
                <c:pt idx="16155">
                  <c:v>-0.19265499999999999</c:v>
                </c:pt>
                <c:pt idx="16156">
                  <c:v>-0.19384499999999999</c:v>
                </c:pt>
                <c:pt idx="16157">
                  <c:v>-0.19538800000000001</c:v>
                </c:pt>
                <c:pt idx="16158">
                  <c:v>-0.19658</c:v>
                </c:pt>
                <c:pt idx="16159">
                  <c:v>-0.19802800000000001</c:v>
                </c:pt>
                <c:pt idx="16160">
                  <c:v>-0.19931299999999999</c:v>
                </c:pt>
                <c:pt idx="16161">
                  <c:v>-0.200707</c:v>
                </c:pt>
                <c:pt idx="16162">
                  <c:v>-0.20200899999999999</c:v>
                </c:pt>
                <c:pt idx="16163">
                  <c:v>-0.20337</c:v>
                </c:pt>
                <c:pt idx="16164">
                  <c:v>-0.204682</c:v>
                </c:pt>
                <c:pt idx="16165">
                  <c:v>-0.205988</c:v>
                </c:pt>
                <c:pt idx="16166">
                  <c:v>-0.20738100000000001</c:v>
                </c:pt>
                <c:pt idx="16167">
                  <c:v>-0.20858099999999999</c:v>
                </c:pt>
                <c:pt idx="16168">
                  <c:v>-0.210009</c:v>
                </c:pt>
                <c:pt idx="16169">
                  <c:v>-0.21118899999999999</c:v>
                </c:pt>
                <c:pt idx="16170">
                  <c:v>-0.21257499999999999</c:v>
                </c:pt>
                <c:pt idx="16171">
                  <c:v>-0.21385000000000001</c:v>
                </c:pt>
                <c:pt idx="16172">
                  <c:v>-0.21510199999999999</c:v>
                </c:pt>
                <c:pt idx="16173">
                  <c:v>-0.21644099999999999</c:v>
                </c:pt>
                <c:pt idx="16174">
                  <c:v>-0.21763299999999999</c:v>
                </c:pt>
                <c:pt idx="16175">
                  <c:v>-0.21898500000000001</c:v>
                </c:pt>
                <c:pt idx="16176">
                  <c:v>-0.22020999999999999</c:v>
                </c:pt>
                <c:pt idx="16177">
                  <c:v>-0.22148699999999999</c:v>
                </c:pt>
                <c:pt idx="16178">
                  <c:v>-0.22272500000000001</c:v>
                </c:pt>
                <c:pt idx="16179">
                  <c:v>-0.22397900000000001</c:v>
                </c:pt>
                <c:pt idx="16180">
                  <c:v>-0.22520799999999999</c:v>
                </c:pt>
                <c:pt idx="16181">
                  <c:v>-0.22647600000000001</c:v>
                </c:pt>
                <c:pt idx="16182">
                  <c:v>-0.22766800000000001</c:v>
                </c:pt>
                <c:pt idx="16183">
                  <c:v>-0.228912</c:v>
                </c:pt>
                <c:pt idx="16184">
                  <c:v>-0.23014499999999999</c:v>
                </c:pt>
                <c:pt idx="16185">
                  <c:v>-0.23133200000000001</c:v>
                </c:pt>
                <c:pt idx="16186">
                  <c:v>-0.23261599999999999</c:v>
                </c:pt>
                <c:pt idx="16187">
                  <c:v>-0.23372200000000001</c:v>
                </c:pt>
                <c:pt idx="16188">
                  <c:v>-0.23499700000000001</c:v>
                </c:pt>
                <c:pt idx="16189">
                  <c:v>-0.236119</c:v>
                </c:pt>
                <c:pt idx="16190">
                  <c:v>-0.23733199999999999</c:v>
                </c:pt>
                <c:pt idx="16191">
                  <c:v>-0.23852100000000001</c:v>
                </c:pt>
                <c:pt idx="16192">
                  <c:v>-0.23963999999999999</c:v>
                </c:pt>
                <c:pt idx="16193">
                  <c:v>-0.24087900000000001</c:v>
                </c:pt>
                <c:pt idx="16194">
                  <c:v>-0.24196500000000001</c:v>
                </c:pt>
                <c:pt idx="16195">
                  <c:v>-0.243201</c:v>
                </c:pt>
                <c:pt idx="16196">
                  <c:v>-0.24429500000000001</c:v>
                </c:pt>
                <c:pt idx="16197">
                  <c:v>-0.24546899999999999</c:v>
                </c:pt>
                <c:pt idx="16198">
                  <c:v>-0.24659200000000001</c:v>
                </c:pt>
                <c:pt idx="16199">
                  <c:v>-0.24770900000000001</c:v>
                </c:pt>
                <c:pt idx="16200">
                  <c:v>-0.24885599999999999</c:v>
                </c:pt>
                <c:pt idx="16201">
                  <c:v>-0.24993499999999999</c:v>
                </c:pt>
                <c:pt idx="16202">
                  <c:v>-0.25108999999999998</c:v>
                </c:pt>
                <c:pt idx="16203">
                  <c:v>-0.25214999999999999</c:v>
                </c:pt>
                <c:pt idx="16204">
                  <c:v>-0.25330000000000003</c:v>
                </c:pt>
                <c:pt idx="16205">
                  <c:v>-0.254355</c:v>
                </c:pt>
                <c:pt idx="16206">
                  <c:v>-0.25547999999999998</c:v>
                </c:pt>
                <c:pt idx="16207">
                  <c:v>-0.25654399999999999</c:v>
                </c:pt>
                <c:pt idx="16208">
                  <c:v>-0.25761600000000001</c:v>
                </c:pt>
                <c:pt idx="16209">
                  <c:v>-0.25869399999999998</c:v>
                </c:pt>
                <c:pt idx="16210">
                  <c:v>-0.25971899999999998</c:v>
                </c:pt>
                <c:pt idx="16211">
                  <c:v>-0.26082100000000003</c:v>
                </c:pt>
                <c:pt idx="16212">
                  <c:v>-0.26181900000000002</c:v>
                </c:pt>
                <c:pt idx="16213">
                  <c:v>-0.26291199999999998</c:v>
                </c:pt>
                <c:pt idx="16214">
                  <c:v>-0.26390200000000003</c:v>
                </c:pt>
                <c:pt idx="16215">
                  <c:v>-0.26496799999999998</c:v>
                </c:pt>
                <c:pt idx="16216">
                  <c:v>-0.26598300000000002</c:v>
                </c:pt>
                <c:pt idx="16217">
                  <c:v>-0.26699499999999998</c:v>
                </c:pt>
                <c:pt idx="16218">
                  <c:v>-0.26802399999999998</c:v>
                </c:pt>
                <c:pt idx="16219">
                  <c:v>-0.26897700000000002</c:v>
                </c:pt>
                <c:pt idx="16220">
                  <c:v>-0.27002599999999999</c:v>
                </c:pt>
                <c:pt idx="16221">
                  <c:v>-0.27096199999999998</c:v>
                </c:pt>
                <c:pt idx="16222">
                  <c:v>-0.27199400000000001</c:v>
                </c:pt>
                <c:pt idx="16223">
                  <c:v>-0.27292699999999998</c:v>
                </c:pt>
                <c:pt idx="16224">
                  <c:v>-0.27391100000000002</c:v>
                </c:pt>
                <c:pt idx="16225">
                  <c:v>-0.27488299999999999</c:v>
                </c:pt>
                <c:pt idx="16226">
                  <c:v>-0.27582200000000001</c:v>
                </c:pt>
                <c:pt idx="16227">
                  <c:v>-0.27680900000000003</c:v>
                </c:pt>
                <c:pt idx="16228">
                  <c:v>-0.27769700000000003</c:v>
                </c:pt>
                <c:pt idx="16229">
                  <c:v>-0.27867500000000001</c:v>
                </c:pt>
                <c:pt idx="16230">
                  <c:v>-0.27956599999999998</c:v>
                </c:pt>
                <c:pt idx="16231">
                  <c:v>-0.28052100000000002</c:v>
                </c:pt>
                <c:pt idx="16232">
                  <c:v>-0.28141300000000002</c:v>
                </c:pt>
                <c:pt idx="16233">
                  <c:v>-0.28231299999999998</c:v>
                </c:pt>
                <c:pt idx="16234">
                  <c:v>-0.283221</c:v>
                </c:pt>
                <c:pt idx="16235">
                  <c:v>-0.28410099999999999</c:v>
                </c:pt>
                <c:pt idx="16236">
                  <c:v>-0.28502300000000003</c:v>
                </c:pt>
                <c:pt idx="16237">
                  <c:v>-0.28586400000000001</c:v>
                </c:pt>
                <c:pt idx="16238">
                  <c:v>-0.28676699999999999</c:v>
                </c:pt>
                <c:pt idx="16239">
                  <c:v>-0.28759299999999999</c:v>
                </c:pt>
                <c:pt idx="16240">
                  <c:v>-0.28848299999999999</c:v>
                </c:pt>
                <c:pt idx="16241">
                  <c:v>-0.28931200000000001</c:v>
                </c:pt>
                <c:pt idx="16242">
                  <c:v>-0.29015400000000002</c:v>
                </c:pt>
                <c:pt idx="16243">
                  <c:v>-0.29099399999999997</c:v>
                </c:pt>
                <c:pt idx="16244">
                  <c:v>-0.291798</c:v>
                </c:pt>
                <c:pt idx="16245">
                  <c:v>-0.29266399999999998</c:v>
                </c:pt>
                <c:pt idx="16246">
                  <c:v>-0.293431</c:v>
                </c:pt>
                <c:pt idx="16247">
                  <c:v>-0.29427700000000001</c:v>
                </c:pt>
                <c:pt idx="16248">
                  <c:v>-0.29503299999999999</c:v>
                </c:pt>
                <c:pt idx="16249">
                  <c:v>-0.29584300000000002</c:v>
                </c:pt>
                <c:pt idx="16250">
                  <c:v>-0.29662500000000003</c:v>
                </c:pt>
                <c:pt idx="16251">
                  <c:v>-0.29738199999999998</c:v>
                </c:pt>
                <c:pt idx="16252">
                  <c:v>-0.29817900000000003</c:v>
                </c:pt>
                <c:pt idx="16253">
                  <c:v>-0.29889700000000002</c:v>
                </c:pt>
                <c:pt idx="16254">
                  <c:v>-0.29969200000000001</c:v>
                </c:pt>
                <c:pt idx="16255">
                  <c:v>-0.30040600000000001</c:v>
                </c:pt>
                <c:pt idx="16256">
                  <c:v>-0.30116799999999999</c:v>
                </c:pt>
                <c:pt idx="16257">
                  <c:v>-0.30188799999999999</c:v>
                </c:pt>
                <c:pt idx="16258">
                  <c:v>-0.30260599999999999</c:v>
                </c:pt>
                <c:pt idx="16259">
                  <c:v>-0.30333300000000002</c:v>
                </c:pt>
                <c:pt idx="16260">
                  <c:v>-0.30401899999999998</c:v>
                </c:pt>
                <c:pt idx="16261">
                  <c:v>-0.30474200000000001</c:v>
                </c:pt>
                <c:pt idx="16262">
                  <c:v>-0.30541000000000001</c:v>
                </c:pt>
                <c:pt idx="16263">
                  <c:v>-0.306114</c:v>
                </c:pt>
                <c:pt idx="16264">
                  <c:v>-0.30677399999999999</c:v>
                </c:pt>
                <c:pt idx="16265">
                  <c:v>-0.30745499999999998</c:v>
                </c:pt>
                <c:pt idx="16266">
                  <c:v>-0.30811699999999997</c:v>
                </c:pt>
                <c:pt idx="16267">
                  <c:v>-0.30877199999999999</c:v>
                </c:pt>
                <c:pt idx="16268">
                  <c:v>-0.30942399999999998</c:v>
                </c:pt>
                <c:pt idx="16269">
                  <c:v>-0.31004300000000001</c:v>
                </c:pt>
                <c:pt idx="16270">
                  <c:v>-0.31068699999999999</c:v>
                </c:pt>
                <c:pt idx="16271">
                  <c:v>-0.31129299999999999</c:v>
                </c:pt>
                <c:pt idx="16272">
                  <c:v>-0.31192599999999998</c:v>
                </c:pt>
                <c:pt idx="16273">
                  <c:v>-0.31251400000000001</c:v>
                </c:pt>
                <c:pt idx="16274">
                  <c:v>-0.31311800000000001</c:v>
                </c:pt>
                <c:pt idx="16275">
                  <c:v>-0.31370700000000001</c:v>
                </c:pt>
                <c:pt idx="16276">
                  <c:v>-0.31429000000000001</c:v>
                </c:pt>
                <c:pt idx="16277">
                  <c:v>-0.31487799999999999</c:v>
                </c:pt>
                <c:pt idx="16278">
                  <c:v>-0.31542799999999999</c:v>
                </c:pt>
                <c:pt idx="16279">
                  <c:v>-0.31600299999999998</c:v>
                </c:pt>
                <c:pt idx="16280">
                  <c:v>-0.31653900000000001</c:v>
                </c:pt>
                <c:pt idx="16281">
                  <c:v>-0.31709900000000002</c:v>
                </c:pt>
                <c:pt idx="16282">
                  <c:v>-0.31762499999999999</c:v>
                </c:pt>
                <c:pt idx="16283">
                  <c:v>-0.31814700000000001</c:v>
                </c:pt>
                <c:pt idx="16284">
                  <c:v>-0.31866699999999998</c:v>
                </c:pt>
                <c:pt idx="16285">
                  <c:v>-0.31917200000000001</c:v>
                </c:pt>
                <c:pt idx="16286">
                  <c:v>-0.319693</c:v>
                </c:pt>
                <c:pt idx="16287">
                  <c:v>-0.32017699999999999</c:v>
                </c:pt>
                <c:pt idx="16288">
                  <c:v>-0.32067200000000001</c:v>
                </c:pt>
                <c:pt idx="16289">
                  <c:v>-0.32114599999999999</c:v>
                </c:pt>
                <c:pt idx="16290">
                  <c:v>-0.321627</c:v>
                </c:pt>
                <c:pt idx="16291">
                  <c:v>-0.32209599999999999</c:v>
                </c:pt>
                <c:pt idx="16292">
                  <c:v>-0.32254300000000002</c:v>
                </c:pt>
                <c:pt idx="16293">
                  <c:v>-0.32298199999999999</c:v>
                </c:pt>
                <c:pt idx="16294">
                  <c:v>-0.32341199999999998</c:v>
                </c:pt>
                <c:pt idx="16295">
                  <c:v>-0.323847</c:v>
                </c:pt>
                <c:pt idx="16296">
                  <c:v>-0.32427</c:v>
                </c:pt>
                <c:pt idx="16297">
                  <c:v>-0.32468599999999997</c:v>
                </c:pt>
                <c:pt idx="16298">
                  <c:v>-0.32508500000000001</c:v>
                </c:pt>
                <c:pt idx="16299">
                  <c:v>-0.325488</c:v>
                </c:pt>
                <c:pt idx="16300">
                  <c:v>-0.32587699999999997</c:v>
                </c:pt>
                <c:pt idx="16301">
                  <c:v>-0.32626100000000002</c:v>
                </c:pt>
                <c:pt idx="16302">
                  <c:v>-0.326631</c:v>
                </c:pt>
                <c:pt idx="16303">
                  <c:v>-0.32699</c:v>
                </c:pt>
                <c:pt idx="16304">
                  <c:v>-0.32734999999999997</c:v>
                </c:pt>
                <c:pt idx="16305">
                  <c:v>-0.32769799999999999</c:v>
                </c:pt>
                <c:pt idx="16306">
                  <c:v>-0.32804100000000003</c:v>
                </c:pt>
                <c:pt idx="16307">
                  <c:v>-0.32836799999999999</c:v>
                </c:pt>
                <c:pt idx="16308">
                  <c:v>-0.32868900000000001</c:v>
                </c:pt>
                <c:pt idx="16309">
                  <c:v>-0.32900499999999999</c:v>
                </c:pt>
                <c:pt idx="16310">
                  <c:v>-0.32931199999999999</c:v>
                </c:pt>
                <c:pt idx="16311">
                  <c:v>-0.32961000000000001</c:v>
                </c:pt>
                <c:pt idx="16312">
                  <c:v>-0.32989800000000002</c:v>
                </c:pt>
                <c:pt idx="16313">
                  <c:v>-0.330175</c:v>
                </c:pt>
                <c:pt idx="16314">
                  <c:v>-0.33045200000000002</c:v>
                </c:pt>
                <c:pt idx="16315">
                  <c:v>-0.33071400000000001</c:v>
                </c:pt>
                <c:pt idx="16316">
                  <c:v>-0.33097500000000002</c:v>
                </c:pt>
                <c:pt idx="16317">
                  <c:v>-0.33122699999999999</c:v>
                </c:pt>
                <c:pt idx="16318">
                  <c:v>-0.33146500000000001</c:v>
                </c:pt>
                <c:pt idx="16319">
                  <c:v>-0.33170500000000003</c:v>
                </c:pt>
                <c:pt idx="16320">
                  <c:v>-0.33192199999999999</c:v>
                </c:pt>
                <c:pt idx="16321">
                  <c:v>-0.33214700000000003</c:v>
                </c:pt>
                <c:pt idx="16322">
                  <c:v>-0.33234900000000001</c:v>
                </c:pt>
                <c:pt idx="16323">
                  <c:v>-0.33254899999999998</c:v>
                </c:pt>
                <c:pt idx="16324">
                  <c:v>-0.33274100000000001</c:v>
                </c:pt>
                <c:pt idx="16325">
                  <c:v>-0.33291799999999999</c:v>
                </c:pt>
                <c:pt idx="16326">
                  <c:v>-0.33310899999999999</c:v>
                </c:pt>
                <c:pt idx="16327">
                  <c:v>-0.33327000000000001</c:v>
                </c:pt>
                <c:pt idx="16328">
                  <c:v>-0.33344200000000002</c:v>
                </c:pt>
                <c:pt idx="16329">
                  <c:v>-0.33358500000000002</c:v>
                </c:pt>
                <c:pt idx="16330">
                  <c:v>-0.333731</c:v>
                </c:pt>
                <c:pt idx="16331">
                  <c:v>-0.33387099999999997</c:v>
                </c:pt>
                <c:pt idx="16332">
                  <c:v>-0.33399200000000001</c:v>
                </c:pt>
                <c:pt idx="16333">
                  <c:v>-0.33411800000000003</c:v>
                </c:pt>
                <c:pt idx="16334">
                  <c:v>-0.33421499999999998</c:v>
                </c:pt>
                <c:pt idx="16335">
                  <c:v>-0.33432699999999999</c:v>
                </c:pt>
                <c:pt idx="16336">
                  <c:v>-0.33442100000000002</c:v>
                </c:pt>
                <c:pt idx="16337">
                  <c:v>-0.33451399999999998</c:v>
                </c:pt>
                <c:pt idx="16338">
                  <c:v>-0.33459699999999998</c:v>
                </c:pt>
                <c:pt idx="16339">
                  <c:v>-0.33466499999999999</c:v>
                </c:pt>
                <c:pt idx="16340">
                  <c:v>-0.334735</c:v>
                </c:pt>
                <c:pt idx="16341">
                  <c:v>-0.33478599999999997</c:v>
                </c:pt>
                <c:pt idx="16342">
                  <c:v>-0.33483299999999999</c:v>
                </c:pt>
                <c:pt idx="16343">
                  <c:v>-0.33486199999999999</c:v>
                </c:pt>
                <c:pt idx="16344">
                  <c:v>-0.33488899999999999</c:v>
                </c:pt>
                <c:pt idx="16345">
                  <c:v>-0.33490900000000001</c:v>
                </c:pt>
                <c:pt idx="16346">
                  <c:v>-0.33492899999999998</c:v>
                </c:pt>
                <c:pt idx="16347">
                  <c:v>-0.33493200000000001</c:v>
                </c:pt>
                <c:pt idx="16348">
                  <c:v>-0.33493299999999998</c:v>
                </c:pt>
                <c:pt idx="16349">
                  <c:v>-0.33492499999999997</c:v>
                </c:pt>
                <c:pt idx="16350">
                  <c:v>-0.33490999999999999</c:v>
                </c:pt>
                <c:pt idx="16351">
                  <c:v>-0.334893</c:v>
                </c:pt>
                <c:pt idx="16352">
                  <c:v>-0.33484799999999998</c:v>
                </c:pt>
                <c:pt idx="16353">
                  <c:v>-0.33480700000000002</c:v>
                </c:pt>
                <c:pt idx="16354">
                  <c:v>-0.33474399999999999</c:v>
                </c:pt>
                <c:pt idx="16355">
                  <c:v>-0.33469199999999999</c:v>
                </c:pt>
                <c:pt idx="16356">
                  <c:v>-0.33462500000000001</c:v>
                </c:pt>
                <c:pt idx="16357">
                  <c:v>-0.33455000000000001</c:v>
                </c:pt>
                <c:pt idx="16358">
                  <c:v>-0.33447700000000002</c:v>
                </c:pt>
                <c:pt idx="16359">
                  <c:v>-0.33437899999999998</c:v>
                </c:pt>
                <c:pt idx="16360">
                  <c:v>-0.33429700000000001</c:v>
                </c:pt>
                <c:pt idx="16361">
                  <c:v>-0.33418199999999998</c:v>
                </c:pt>
                <c:pt idx="16362">
                  <c:v>-0.33407700000000001</c:v>
                </c:pt>
                <c:pt idx="16363">
                  <c:v>-0.333949</c:v>
                </c:pt>
                <c:pt idx="16364">
                  <c:v>-0.333814</c:v>
                </c:pt>
                <c:pt idx="16365">
                  <c:v>-0.333679</c:v>
                </c:pt>
                <c:pt idx="16366">
                  <c:v>-0.33352199999999999</c:v>
                </c:pt>
                <c:pt idx="16367">
                  <c:v>-0.33338000000000001</c:v>
                </c:pt>
                <c:pt idx="16368">
                  <c:v>-0.33321000000000001</c:v>
                </c:pt>
                <c:pt idx="16369">
                  <c:v>-0.33305000000000001</c:v>
                </c:pt>
                <c:pt idx="16370">
                  <c:v>-0.33287099999999997</c:v>
                </c:pt>
                <c:pt idx="16371">
                  <c:v>-0.33268700000000001</c:v>
                </c:pt>
                <c:pt idx="16372">
                  <c:v>-0.33249800000000002</c:v>
                </c:pt>
                <c:pt idx="16373">
                  <c:v>-0.33228799999999997</c:v>
                </c:pt>
                <c:pt idx="16374">
                  <c:v>-0.33208300000000002</c:v>
                </c:pt>
                <c:pt idx="16375">
                  <c:v>-0.33185700000000001</c:v>
                </c:pt>
                <c:pt idx="16376">
                  <c:v>-0.33163999999999999</c:v>
                </c:pt>
                <c:pt idx="16377">
                  <c:v>-0.33140999999999998</c:v>
                </c:pt>
                <c:pt idx="16378">
                  <c:v>-0.33117600000000003</c:v>
                </c:pt>
                <c:pt idx="16379">
                  <c:v>-0.330932</c:v>
                </c:pt>
                <c:pt idx="16380">
                  <c:v>-0.330677</c:v>
                </c:pt>
                <c:pt idx="16381">
                  <c:v>-0.33041999999999999</c:v>
                </c:pt>
                <c:pt idx="16382">
                  <c:v>-0.33014700000000002</c:v>
                </c:pt>
                <c:pt idx="16383">
                  <c:v>-0.32987100000000003</c:v>
                </c:pt>
                <c:pt idx="16384">
                  <c:v>-0.32957799999999998</c:v>
                </c:pt>
                <c:pt idx="16385">
                  <c:v>-0.329287</c:v>
                </c:pt>
                <c:pt idx="16386">
                  <c:v>-0.32899099999999998</c:v>
                </c:pt>
                <c:pt idx="16387">
                  <c:v>-0.32868999999999998</c:v>
                </c:pt>
                <c:pt idx="16388">
                  <c:v>-0.32837899999999998</c:v>
                </c:pt>
                <c:pt idx="16389">
                  <c:v>-0.32805499999999999</c:v>
                </c:pt>
                <c:pt idx="16390">
                  <c:v>-0.32772899999999999</c:v>
                </c:pt>
                <c:pt idx="16391">
                  <c:v>-0.32738899999999999</c:v>
                </c:pt>
                <c:pt idx="16392">
                  <c:v>-0.32704699999999998</c:v>
                </c:pt>
                <c:pt idx="16393">
                  <c:v>-0.32668799999999998</c:v>
                </c:pt>
                <c:pt idx="16394">
                  <c:v>-0.326324</c:v>
                </c:pt>
                <c:pt idx="16395">
                  <c:v>-0.32595600000000002</c:v>
                </c:pt>
                <c:pt idx="16396">
                  <c:v>-0.32558199999999998</c:v>
                </c:pt>
                <c:pt idx="16397">
                  <c:v>-0.325208</c:v>
                </c:pt>
                <c:pt idx="16398">
                  <c:v>-0.32482100000000003</c:v>
                </c:pt>
                <c:pt idx="16399">
                  <c:v>-0.324432</c:v>
                </c:pt>
                <c:pt idx="16400">
                  <c:v>-0.32403100000000001</c:v>
                </c:pt>
                <c:pt idx="16401">
                  <c:v>-0.32362299999999999</c:v>
                </c:pt>
                <c:pt idx="16402">
                  <c:v>-0.32320199999999999</c:v>
                </c:pt>
                <c:pt idx="16403">
                  <c:v>-0.32277299999999998</c:v>
                </c:pt>
                <c:pt idx="16404">
                  <c:v>-0.32233800000000001</c:v>
                </c:pt>
                <c:pt idx="16405">
                  <c:v>-0.32189699999999999</c:v>
                </c:pt>
                <c:pt idx="16406">
                  <c:v>-0.32145400000000002</c:v>
                </c:pt>
                <c:pt idx="16407">
                  <c:v>-0.32100200000000001</c:v>
                </c:pt>
                <c:pt idx="16408">
                  <c:v>-0.32055</c:v>
                </c:pt>
                <c:pt idx="16409">
                  <c:v>-0.32008700000000001</c:v>
                </c:pt>
                <c:pt idx="16410">
                  <c:v>-0.31962099999999999</c:v>
                </c:pt>
                <c:pt idx="16411">
                  <c:v>-0.31914199999999998</c:v>
                </c:pt>
                <c:pt idx="16412">
                  <c:v>-0.31865100000000002</c:v>
                </c:pt>
                <c:pt idx="16413">
                  <c:v>-0.31815100000000002</c:v>
                </c:pt>
                <c:pt idx="16414">
                  <c:v>-0.31763999999999998</c:v>
                </c:pt>
                <c:pt idx="16415">
                  <c:v>-0.31713000000000002</c:v>
                </c:pt>
                <c:pt idx="16416">
                  <c:v>-0.31660899999999997</c:v>
                </c:pt>
                <c:pt idx="16417">
                  <c:v>-0.31609300000000001</c:v>
                </c:pt>
                <c:pt idx="16418">
                  <c:v>-0.31556899999999999</c:v>
                </c:pt>
                <c:pt idx="16419">
                  <c:v>-0.31503599999999998</c:v>
                </c:pt>
                <c:pt idx="16420">
                  <c:v>-0.31449899999999997</c:v>
                </c:pt>
                <c:pt idx="16421">
                  <c:v>-0.313946</c:v>
                </c:pt>
                <c:pt idx="16422">
                  <c:v>-0.31339600000000001</c:v>
                </c:pt>
                <c:pt idx="16423">
                  <c:v>-0.31282700000000002</c:v>
                </c:pt>
                <c:pt idx="16424">
                  <c:v>-0.31225399999999998</c:v>
                </c:pt>
                <c:pt idx="16425">
                  <c:v>-0.31167099999999998</c:v>
                </c:pt>
                <c:pt idx="16426">
                  <c:v>-0.311083</c:v>
                </c:pt>
                <c:pt idx="16427">
                  <c:v>-0.31050499999999998</c:v>
                </c:pt>
                <c:pt idx="16428">
                  <c:v>-0.30991000000000002</c:v>
                </c:pt>
                <c:pt idx="16429">
                  <c:v>-0.30931700000000001</c:v>
                </c:pt>
                <c:pt idx="16430">
                  <c:v>-0.30870599999999998</c:v>
                </c:pt>
                <c:pt idx="16431">
                  <c:v>-0.30809399999999998</c:v>
                </c:pt>
                <c:pt idx="16432">
                  <c:v>-0.30747400000000003</c:v>
                </c:pt>
                <c:pt idx="16433">
                  <c:v>-0.306838</c:v>
                </c:pt>
                <c:pt idx="16434">
                  <c:v>-0.306203</c:v>
                </c:pt>
                <c:pt idx="16435">
                  <c:v>-0.30554999999999999</c:v>
                </c:pt>
                <c:pt idx="16436">
                  <c:v>-0.30491099999999999</c:v>
                </c:pt>
                <c:pt idx="16437">
                  <c:v>-0.30426500000000001</c:v>
                </c:pt>
                <c:pt idx="16438">
                  <c:v>-0.30361199999999999</c:v>
                </c:pt>
                <c:pt idx="16439">
                  <c:v>-0.30295499999999997</c:v>
                </c:pt>
                <c:pt idx="16440">
                  <c:v>-0.30227999999999999</c:v>
                </c:pt>
                <c:pt idx="16441">
                  <c:v>-0.30161100000000002</c:v>
                </c:pt>
                <c:pt idx="16442">
                  <c:v>-0.30092200000000002</c:v>
                </c:pt>
                <c:pt idx="16443">
                  <c:v>-0.30023</c:v>
                </c:pt>
                <c:pt idx="16444">
                  <c:v>-0.29952699999999999</c:v>
                </c:pt>
                <c:pt idx="16445">
                  <c:v>-0.29882199999999998</c:v>
                </c:pt>
                <c:pt idx="16446">
                  <c:v>-0.29812499999999997</c:v>
                </c:pt>
                <c:pt idx="16447">
                  <c:v>-0.29742000000000002</c:v>
                </c:pt>
                <c:pt idx="16448">
                  <c:v>-0.296711</c:v>
                </c:pt>
                <c:pt idx="16449">
                  <c:v>-0.295989</c:v>
                </c:pt>
                <c:pt idx="16450">
                  <c:v>-0.295261</c:v>
                </c:pt>
                <c:pt idx="16451">
                  <c:v>-0.29452699999999998</c:v>
                </c:pt>
                <c:pt idx="16452">
                  <c:v>-0.29378300000000002</c:v>
                </c:pt>
                <c:pt idx="16453">
                  <c:v>-0.29302899999999998</c:v>
                </c:pt>
                <c:pt idx="16454">
                  <c:v>-0.292271</c:v>
                </c:pt>
                <c:pt idx="16455">
                  <c:v>-0.291516</c:v>
                </c:pt>
                <c:pt idx="16456">
                  <c:v>-0.29076600000000002</c:v>
                </c:pt>
                <c:pt idx="16457">
                  <c:v>-0.29001399999999999</c:v>
                </c:pt>
                <c:pt idx="16458">
                  <c:v>-0.28925400000000001</c:v>
                </c:pt>
                <c:pt idx="16459">
                  <c:v>-0.288489</c:v>
                </c:pt>
                <c:pt idx="16460">
                  <c:v>-0.28770800000000002</c:v>
                </c:pt>
                <c:pt idx="16461">
                  <c:v>-0.28692299999999998</c:v>
                </c:pt>
                <c:pt idx="16462">
                  <c:v>-0.28612399999999999</c:v>
                </c:pt>
                <c:pt idx="16463">
                  <c:v>-0.28532400000000002</c:v>
                </c:pt>
                <c:pt idx="16464">
                  <c:v>-0.28451900000000002</c:v>
                </c:pt>
                <c:pt idx="16465">
                  <c:v>-0.28371099999999999</c:v>
                </c:pt>
                <c:pt idx="16466">
                  <c:v>-0.28290799999999999</c:v>
                </c:pt>
                <c:pt idx="16467">
                  <c:v>-0.28209299999999998</c:v>
                </c:pt>
                <c:pt idx="16468">
                  <c:v>-0.28128399999999998</c:v>
                </c:pt>
                <c:pt idx="16469">
                  <c:v>-0.28045799999999999</c:v>
                </c:pt>
                <c:pt idx="16470">
                  <c:v>-0.27962999999999999</c:v>
                </c:pt>
                <c:pt idx="16471">
                  <c:v>-0.27879199999999998</c:v>
                </c:pt>
                <c:pt idx="16472">
                  <c:v>-0.277943</c:v>
                </c:pt>
                <c:pt idx="16473">
                  <c:v>-0.27709699999999998</c:v>
                </c:pt>
                <c:pt idx="16474">
                  <c:v>-0.27623599999999998</c:v>
                </c:pt>
                <c:pt idx="16475">
                  <c:v>-0.27538600000000002</c:v>
                </c:pt>
                <c:pt idx="16476">
                  <c:v>-0.27452399999999999</c:v>
                </c:pt>
                <c:pt idx="16477">
                  <c:v>-0.27366600000000002</c:v>
                </c:pt>
                <c:pt idx="16478">
                  <c:v>-0.27280399999999999</c:v>
                </c:pt>
                <c:pt idx="16479">
                  <c:v>-0.271928</c:v>
                </c:pt>
                <c:pt idx="16480">
                  <c:v>-0.27105299999999999</c:v>
                </c:pt>
                <c:pt idx="16481" formatCode="0.00E+00">
                  <c:v>-0.27016200000000001</c:v>
                </c:pt>
                <c:pt idx="16482" formatCode="0.00E+00">
                  <c:v>-0.26927600000000002</c:v>
                </c:pt>
                <c:pt idx="16483" formatCode="0.00E+00">
                  <c:v>-0.26837800000000001</c:v>
                </c:pt>
                <c:pt idx="16484" formatCode="0.00E+00">
                  <c:v>-0.26747700000000002</c:v>
                </c:pt>
                <c:pt idx="16485" formatCode="0.00E+00">
                  <c:v>-0.266573</c:v>
                </c:pt>
                <c:pt idx="16486" formatCode="0.00E+00">
                  <c:v>-0.26566400000000001</c:v>
                </c:pt>
                <c:pt idx="16487" formatCode="0.00E+00">
                  <c:v>-0.26476100000000002</c:v>
                </c:pt>
                <c:pt idx="16488" formatCode="0.00E+00">
                  <c:v>-0.263845</c:v>
                </c:pt>
                <c:pt idx="16489" formatCode="0.00E+00">
                  <c:v>-0.26292900000000002</c:v>
                </c:pt>
                <c:pt idx="16490" formatCode="0.00E+00">
                  <c:v>-0.26199800000000001</c:v>
                </c:pt>
                <c:pt idx="16491" formatCode="0.00E+00">
                  <c:v>-0.26106600000000002</c:v>
                </c:pt>
                <c:pt idx="16492" formatCode="0.00E+00">
                  <c:v>-0.260129</c:v>
                </c:pt>
                <c:pt idx="16493" formatCode="0.00E+00">
                  <c:v>-0.259187</c:v>
                </c:pt>
                <c:pt idx="16494" formatCode="0.00E+00">
                  <c:v>-0.25824599999999998</c:v>
                </c:pt>
                <c:pt idx="16495" formatCode="0.00E+00">
                  <c:v>-0.25729999999999997</c:v>
                </c:pt>
                <c:pt idx="16496" formatCode="0.00E+00">
                  <c:v>-0.25635799999999997</c:v>
                </c:pt>
                <c:pt idx="16497" formatCode="0.00E+00">
                  <c:v>-0.25540800000000002</c:v>
                </c:pt>
                <c:pt idx="16498" formatCode="0.00E+00">
                  <c:v>-0.25445299999999998</c:v>
                </c:pt>
                <c:pt idx="16499" formatCode="0.00E+00">
                  <c:v>-0.25348700000000002</c:v>
                </c:pt>
                <c:pt idx="16500" formatCode="0.00E+00">
                  <c:v>-0.25252000000000002</c:v>
                </c:pt>
                <c:pt idx="16501" formatCode="0.00E+00">
                  <c:v>-0.25156099999999998</c:v>
                </c:pt>
                <c:pt idx="16502" formatCode="0.00E+00">
                  <c:v>-0.25058000000000002</c:v>
                </c:pt>
                <c:pt idx="16503" formatCode="0.00E+00">
                  <c:v>-0.24949299999999999</c:v>
                </c:pt>
                <c:pt idx="16504" formatCode="0.00E+00">
                  <c:v>-0.248418</c:v>
                </c:pt>
                <c:pt idx="16505" formatCode="0.00E+00">
                  <c:v>-0.24748300000000001</c:v>
                </c:pt>
                <c:pt idx="16506" formatCode="0.00E+00">
                  <c:v>-0.24638299999999999</c:v>
                </c:pt>
                <c:pt idx="16507" formatCode="0.00E+00">
                  <c:v>-0.245388</c:v>
                </c:pt>
                <c:pt idx="16508" formatCode="0.00E+00">
                  <c:v>-0.24438299999999999</c:v>
                </c:pt>
                <c:pt idx="16509" formatCode="0.00E+00">
                  <c:v>-0.243254</c:v>
                </c:pt>
                <c:pt idx="16510" formatCode="0.00E+00">
                  <c:v>-0.24232100000000001</c:v>
                </c:pt>
                <c:pt idx="16511" formatCode="0.00E+00">
                  <c:v>-0.24115700000000001</c:v>
                </c:pt>
                <c:pt idx="16512" formatCode="0.00E+00">
                  <c:v>-0.24016499999999999</c:v>
                </c:pt>
                <c:pt idx="16513" formatCode="0.00E+00">
                  <c:v>-0.23911499999999999</c:v>
                </c:pt>
                <c:pt idx="16514" formatCode="0.00E+00">
                  <c:v>-0.23800099999999999</c:v>
                </c:pt>
                <c:pt idx="16515" formatCode="0.00E+00">
                  <c:v>-0.23705100000000001</c:v>
                </c:pt>
                <c:pt idx="16516" formatCode="0.00E+00">
                  <c:v>-0.235876</c:v>
                </c:pt>
                <c:pt idx="16517" formatCode="0.00E+00">
                  <c:v>-0.234904</c:v>
                </c:pt>
                <c:pt idx="16518" formatCode="0.00E+00">
                  <c:v>-0.233793</c:v>
                </c:pt>
                <c:pt idx="16519" formatCode="0.00E+00">
                  <c:v>-0.23271900000000001</c:v>
                </c:pt>
                <c:pt idx="16520" formatCode="0.00E+00">
                  <c:v>-0.23166900000000001</c:v>
                </c:pt>
                <c:pt idx="16521" formatCode="0.00E+00">
                  <c:v>-0.230522</c:v>
                </c:pt>
                <c:pt idx="16522" formatCode="0.00E+00">
                  <c:v>-0.22950699999999999</c:v>
                </c:pt>
                <c:pt idx="16523" formatCode="0.00E+00">
                  <c:v>-0.22841400000000001</c:v>
                </c:pt>
                <c:pt idx="16524" formatCode="0.00E+00">
                  <c:v>-0.22739400000000001</c:v>
                </c:pt>
                <c:pt idx="16525" formatCode="0.00E+00">
                  <c:v>-0.22631999999999999</c:v>
                </c:pt>
                <c:pt idx="16526" formatCode="0.00E+00">
                  <c:v>-0.22526299999999999</c:v>
                </c:pt>
                <c:pt idx="16527" formatCode="0.00E+00">
                  <c:v>-0.22418299999999999</c:v>
                </c:pt>
                <c:pt idx="16528" formatCode="0.00E+00">
                  <c:v>-0.22312899999999999</c:v>
                </c:pt>
                <c:pt idx="16529" formatCode="0.00E+00">
                  <c:v>-0.22204199999999999</c:v>
                </c:pt>
                <c:pt idx="16530" formatCode="0.00E+00">
                  <c:v>-0.22095300000000001</c:v>
                </c:pt>
                <c:pt idx="16531" formatCode="0.00E+00">
                  <c:v>-0.219889</c:v>
                </c:pt>
                <c:pt idx="16532" formatCode="0.00E+00">
                  <c:v>-0.21876899999999999</c:v>
                </c:pt>
                <c:pt idx="16533" formatCode="0.00E+00">
                  <c:v>-0.217753</c:v>
                </c:pt>
                <c:pt idx="16534" formatCode="0.00E+00">
                  <c:v>-0.216616</c:v>
                </c:pt>
                <c:pt idx="16535" formatCode="0.00E+00">
                  <c:v>-0.21556700000000001</c:v>
                </c:pt>
                <c:pt idx="16536" formatCode="0.00E+00">
                  <c:v>-0.21445900000000001</c:v>
                </c:pt>
                <c:pt idx="16537" formatCode="0.00E+00">
                  <c:v>-0.21335000000000001</c:v>
                </c:pt>
                <c:pt idx="16538" formatCode="0.00E+00">
                  <c:v>-0.21229799999999999</c:v>
                </c:pt>
                <c:pt idx="16539" formatCode="0.00E+00">
                  <c:v>-0.21113499999999999</c:v>
                </c:pt>
                <c:pt idx="16540" formatCode="0.00E+00">
                  <c:v>-0.21007799999999999</c:v>
                </c:pt>
                <c:pt idx="16541" formatCode="0.00E+00">
                  <c:v>-0.20893500000000001</c:v>
                </c:pt>
                <c:pt idx="16542" formatCode="0.00E+00">
                  <c:v>-0.20785600000000001</c:v>
                </c:pt>
                <c:pt idx="16543" formatCode="0.00E+00">
                  <c:v>-0.20676900000000001</c:v>
                </c:pt>
                <c:pt idx="16544" formatCode="0.00E+00">
                  <c:v>-0.20563999999999999</c:v>
                </c:pt>
                <c:pt idx="16545" formatCode="0.00E+00">
                  <c:v>-0.20455000000000001</c:v>
                </c:pt>
                <c:pt idx="16546" formatCode="0.00E+00">
                  <c:v>-0.20341500000000001</c:v>
                </c:pt>
                <c:pt idx="16547" formatCode="0.00E+00">
                  <c:v>-0.20230799999999999</c:v>
                </c:pt>
                <c:pt idx="16548" formatCode="0.00E+00">
                  <c:v>-0.20119300000000001</c:v>
                </c:pt>
                <c:pt idx="16549" formatCode="0.00E+00">
                  <c:v>-0.20005600000000001</c:v>
                </c:pt>
                <c:pt idx="16550" formatCode="0.00E+00">
                  <c:v>-0.19893</c:v>
                </c:pt>
                <c:pt idx="16551" formatCode="0.00E+00">
                  <c:v>-0.19781599999999999</c:v>
                </c:pt>
                <c:pt idx="16552" formatCode="0.00E+00">
                  <c:v>-0.196684</c:v>
                </c:pt>
                <c:pt idx="16553" formatCode="0.00E+00">
                  <c:v>-0.19559299999999999</c:v>
                </c:pt>
                <c:pt idx="16554" formatCode="0.00E+00">
                  <c:v>-0.194437</c:v>
                </c:pt>
                <c:pt idx="16555" formatCode="0.00E+00">
                  <c:v>-0.19332199999999999</c:v>
                </c:pt>
                <c:pt idx="16556" formatCode="0.00E+00">
                  <c:v>-0.192187</c:v>
                </c:pt>
                <c:pt idx="16557" formatCode="0.00E+00">
                  <c:v>-0.19103600000000001</c:v>
                </c:pt>
                <c:pt idx="16558" formatCode="0.00E+00">
                  <c:v>-0.18992800000000001</c:v>
                </c:pt>
                <c:pt idx="16559" formatCode="0.00E+00">
                  <c:v>-0.18874199999999999</c:v>
                </c:pt>
                <c:pt idx="16560" formatCode="0.00E+00">
                  <c:v>-0.187635</c:v>
                </c:pt>
                <c:pt idx="16561" formatCode="0.00E+00">
                  <c:v>-0.186472</c:v>
                </c:pt>
                <c:pt idx="16562" formatCode="0.00E+00">
                  <c:v>-0.18535099999999999</c:v>
                </c:pt>
                <c:pt idx="16563" formatCode="0.00E+00">
                  <c:v>-0.184223</c:v>
                </c:pt>
                <c:pt idx="16564" formatCode="0.00E+00">
                  <c:v>-0.183062</c:v>
                </c:pt>
                <c:pt idx="16565" formatCode="0.00E+00">
                  <c:v>-0.18193300000000001</c:v>
                </c:pt>
                <c:pt idx="16566" formatCode="0.00E+00">
                  <c:v>-0.18074200000000001</c:v>
                </c:pt>
                <c:pt idx="16567" formatCode="0.00E+00">
                  <c:v>-0.179618</c:v>
                </c:pt>
                <c:pt idx="16568" formatCode="0.00E+00">
                  <c:v>-0.17849599999999999</c:v>
                </c:pt>
                <c:pt idx="16569" formatCode="0.00E+00">
                  <c:v>-0.177368</c:v>
                </c:pt>
                <c:pt idx="16570" formatCode="0.00E+00">
                  <c:v>-0.175787</c:v>
                </c:pt>
                <c:pt idx="16571" formatCode="0.00E+00">
                  <c:v>-0.17425599999999999</c:v>
                </c:pt>
                <c:pt idx="16572" formatCode="0.00E+00">
                  <c:v>-0.17327799999999999</c:v>
                </c:pt>
                <c:pt idx="16573" formatCode="0.00E+00">
                  <c:v>-0.171648</c:v>
                </c:pt>
                <c:pt idx="16574" formatCode="0.00E+00">
                  <c:v>-0.17047300000000001</c:v>
                </c:pt>
                <c:pt idx="16575" formatCode="0.00E+00">
                  <c:v>-0.169238</c:v>
                </c:pt>
                <c:pt idx="16576" formatCode="0.00E+00">
                  <c:v>-0.16758700000000001</c:v>
                </c:pt>
                <c:pt idx="16577" formatCode="0.00E+00">
                  <c:v>-0.166709</c:v>
                </c:pt>
                <c:pt idx="16578" formatCode="0.00E+00">
                  <c:v>-0.164932</c:v>
                </c:pt>
                <c:pt idx="16579" formatCode="0.00E+00">
                  <c:v>-0.163879</c:v>
                </c:pt>
                <c:pt idx="16580" formatCode="0.00E+00">
                  <c:v>-0.162522</c:v>
                </c:pt>
                <c:pt idx="16581" formatCode="0.00E+00">
                  <c:v>-0.16095400000000001</c:v>
                </c:pt>
                <c:pt idx="16582" formatCode="0.00E+00">
                  <c:v>-0.16006500000000001</c:v>
                </c:pt>
                <c:pt idx="16583" formatCode="0.00E+00">
                  <c:v>-0.15822700000000001</c:v>
                </c:pt>
                <c:pt idx="16584" formatCode="0.00E+00">
                  <c:v>-0.15733</c:v>
                </c:pt>
                <c:pt idx="16585">
                  <c:v>-0.15573699999999999</c:v>
                </c:pt>
                <c:pt idx="16586">
                  <c:v>-0.154416</c:v>
                </c:pt>
                <c:pt idx="16587">
                  <c:v>-0.15325800000000001</c:v>
                </c:pt>
                <c:pt idx="16588">
                  <c:v>-0.151589</c:v>
                </c:pt>
                <c:pt idx="16589">
                  <c:v>-0.15060699999999999</c:v>
                </c:pt>
                <c:pt idx="16590">
                  <c:v>-0.14896999999999999</c:v>
                </c:pt>
                <c:pt idx="16591">
                  <c:v>-0.14783099999999999</c:v>
                </c:pt>
                <c:pt idx="16592">
                  <c:v>-0.14643</c:v>
                </c:pt>
                <c:pt idx="16593">
                  <c:v>-0.145065</c:v>
                </c:pt>
                <c:pt idx="16594">
                  <c:v>-0.14380999999999999</c:v>
                </c:pt>
                <c:pt idx="16595">
                  <c:v>-0.14236199999999999</c:v>
                </c:pt>
                <c:pt idx="16596">
                  <c:v>-0.14110400000000001</c:v>
                </c:pt>
                <c:pt idx="16597">
                  <c:v>-0.13966899999999999</c:v>
                </c:pt>
                <c:pt idx="16598">
                  <c:v>-0.138405</c:v>
                </c:pt>
                <c:pt idx="16599">
                  <c:v>-0.136965</c:v>
                </c:pt>
                <c:pt idx="16600">
                  <c:v>-0.13574600000000001</c:v>
                </c:pt>
                <c:pt idx="16601">
                  <c:v>-0.134298</c:v>
                </c:pt>
                <c:pt idx="16602">
                  <c:v>-0.13305500000000001</c:v>
                </c:pt>
                <c:pt idx="16603">
                  <c:v>-0.131687</c:v>
                </c:pt>
                <c:pt idx="16604">
                  <c:v>-0.13029199999999999</c:v>
                </c:pt>
                <c:pt idx="16605">
                  <c:v>-0.12906699999999999</c:v>
                </c:pt>
                <c:pt idx="16606">
                  <c:v>-0.127529</c:v>
                </c:pt>
                <c:pt idx="16607">
                  <c:v>-0.12636800000000001</c:v>
                </c:pt>
                <c:pt idx="16608">
                  <c:v>-0.124864</c:v>
                </c:pt>
                <c:pt idx="16609">
                  <c:v>-0.123609</c:v>
                </c:pt>
                <c:pt idx="16610">
                  <c:v>-0.122284</c:v>
                </c:pt>
                <c:pt idx="16611">
                  <c:v>-0.12087100000000001</c:v>
                </c:pt>
                <c:pt idx="16612">
                  <c:v>-0.119659</c:v>
                </c:pt>
                <c:pt idx="16613">
                  <c:v>-0.11819499999999999</c:v>
                </c:pt>
                <c:pt idx="16614">
                  <c:v>-0.116941</c:v>
                </c:pt>
                <c:pt idx="16615">
                  <c:v>-0.115553</c:v>
                </c:pt>
                <c:pt idx="16616">
                  <c:v>-0.114193</c:v>
                </c:pt>
                <c:pt idx="16617">
                  <c:v>-0.112873</c:v>
                </c:pt>
                <c:pt idx="16618">
                  <c:v>-0.111511</c:v>
                </c:pt>
                <c:pt idx="16619">
                  <c:v>-0.110178</c:v>
                </c:pt>
                <c:pt idx="16620">
                  <c:v>-0.1089</c:v>
                </c:pt>
                <c:pt idx="16621">
                  <c:v>-0.107504</c:v>
                </c:pt>
                <c:pt idx="16622">
                  <c:v>-0.106237</c:v>
                </c:pt>
                <c:pt idx="16623">
                  <c:v>-0.104877</c:v>
                </c:pt>
                <c:pt idx="16624">
                  <c:v>-0.103506</c:v>
                </c:pt>
                <c:pt idx="16625">
                  <c:v>-0.10226300000000001</c:v>
                </c:pt>
                <c:pt idx="16626">
                  <c:v>-0.10076400000000001</c:v>
                </c:pt>
                <c:pt idx="16627">
                  <c:v>-9.9589499999999997E-2</c:v>
                </c:pt>
                <c:pt idx="16628">
                  <c:v>-9.8151500000000003E-2</c:v>
                </c:pt>
                <c:pt idx="16629">
                  <c:v>-9.6927399999999997E-2</c:v>
                </c:pt>
                <c:pt idx="16630">
                  <c:v>-9.5666799999999996E-2</c:v>
                </c:pt>
                <c:pt idx="16631">
                  <c:v>-9.4264100000000003E-2</c:v>
                </c:pt>
                <c:pt idx="16632">
                  <c:v>-9.3129199999999995E-2</c:v>
                </c:pt>
                <c:pt idx="16633">
                  <c:v>-9.1654799999999995E-2</c:v>
                </c:pt>
                <c:pt idx="16634">
                  <c:v>-9.0502399999999997E-2</c:v>
                </c:pt>
                <c:pt idx="16635">
                  <c:v>-8.9109900000000006E-2</c:v>
                </c:pt>
                <c:pt idx="16636">
                  <c:v>-8.7815000000000004E-2</c:v>
                </c:pt>
                <c:pt idx="16637">
                  <c:v>-8.65702E-2</c:v>
                </c:pt>
                <c:pt idx="16638">
                  <c:v>-8.5193099999999994E-2</c:v>
                </c:pt>
                <c:pt idx="16639">
                  <c:v>-8.4022200000000005E-2</c:v>
                </c:pt>
                <c:pt idx="16640">
                  <c:v>-8.2653500000000005E-2</c:v>
                </c:pt>
                <c:pt idx="16641">
                  <c:v>-8.1426999999999999E-2</c:v>
                </c:pt>
                <c:pt idx="16642">
                  <c:v>-8.0121300000000006E-2</c:v>
                </c:pt>
                <c:pt idx="16643">
                  <c:v>-7.8838199999999997E-2</c:v>
                </c:pt>
                <c:pt idx="16644">
                  <c:v>-7.7559900000000001E-2</c:v>
                </c:pt>
                <c:pt idx="16645">
                  <c:v>-7.6265600000000003E-2</c:v>
                </c:pt>
                <c:pt idx="16646">
                  <c:v>-7.4962500000000001E-2</c:v>
                </c:pt>
                <c:pt idx="16647">
                  <c:v>-7.3705199999999998E-2</c:v>
                </c:pt>
                <c:pt idx="16648">
                  <c:v>-7.2420100000000001E-2</c:v>
                </c:pt>
                <c:pt idx="16649">
                  <c:v>-7.1156800000000006E-2</c:v>
                </c:pt>
                <c:pt idx="16650">
                  <c:v>-6.99211E-2</c:v>
                </c:pt>
                <c:pt idx="16651">
                  <c:v>-6.8591299999999994E-2</c:v>
                </c:pt>
                <c:pt idx="16652">
                  <c:v>-6.74154E-2</c:v>
                </c:pt>
                <c:pt idx="16653">
                  <c:v>-6.6053500000000001E-2</c:v>
                </c:pt>
                <c:pt idx="16654">
                  <c:v>-6.4863000000000004E-2</c:v>
                </c:pt>
                <c:pt idx="16655">
                  <c:v>-6.3540899999999997E-2</c:v>
                </c:pt>
                <c:pt idx="16656">
                  <c:v>-6.2267099999999999E-2</c:v>
                </c:pt>
                <c:pt idx="16657">
                  <c:v>-6.1061299999999999E-2</c:v>
                </c:pt>
                <c:pt idx="16658">
                  <c:v>-5.9719800000000003E-2</c:v>
                </c:pt>
                <c:pt idx="16659">
                  <c:v>-5.8584700000000003E-2</c:v>
                </c:pt>
                <c:pt idx="16660">
                  <c:v>-5.7226100000000002E-2</c:v>
                </c:pt>
                <c:pt idx="16661">
                  <c:v>-5.6068399999999997E-2</c:v>
                </c:pt>
                <c:pt idx="16662">
                  <c:v>-5.4770899999999997E-2</c:v>
                </c:pt>
                <c:pt idx="16663">
                  <c:v>-5.3534699999999998E-2</c:v>
                </c:pt>
                <c:pt idx="16664">
                  <c:v>-5.2306999999999999E-2</c:v>
                </c:pt>
                <c:pt idx="16665">
                  <c:v>-5.0994900000000003E-2</c:v>
                </c:pt>
                <c:pt idx="16666">
                  <c:v>-4.9820000000000003E-2</c:v>
                </c:pt>
                <c:pt idx="16667">
                  <c:v>-4.8502099999999999E-2</c:v>
                </c:pt>
                <c:pt idx="16668">
                  <c:v>-4.73511E-2</c:v>
                </c:pt>
                <c:pt idx="16669">
                  <c:v>-4.6059799999999998E-2</c:v>
                </c:pt>
                <c:pt idx="16670">
                  <c:v>-4.4888200000000003E-2</c:v>
                </c:pt>
                <c:pt idx="16671">
                  <c:v>-4.3615099999999997E-2</c:v>
                </c:pt>
                <c:pt idx="16672">
                  <c:v>-4.2390900000000002E-2</c:v>
                </c:pt>
                <c:pt idx="16673">
                  <c:v>-4.1200000000000001E-2</c:v>
                </c:pt>
                <c:pt idx="16674">
                  <c:v>-3.9980300000000003E-2</c:v>
                </c:pt>
                <c:pt idx="16675">
                  <c:v>-3.8788599999999999E-2</c:v>
                </c:pt>
                <c:pt idx="16676">
                  <c:v>-3.7013299999999999E-2</c:v>
                </c:pt>
                <c:pt idx="16677">
                  <c:v>-3.5528499999999998E-2</c:v>
                </c:pt>
                <c:pt idx="16678">
                  <c:v>-3.4387899999999999E-2</c:v>
                </c:pt>
                <c:pt idx="16679">
                  <c:v>-3.2778700000000001E-2</c:v>
                </c:pt>
                <c:pt idx="16680">
                  <c:v>-3.1533199999999997E-2</c:v>
                </c:pt>
                <c:pt idx="16681">
                  <c:v>-3.0238000000000001E-2</c:v>
                </c:pt>
                <c:pt idx="16682">
                  <c:v>-2.8599900000000001E-2</c:v>
                </c:pt>
                <c:pt idx="16683">
                  <c:v>-2.7612600000000001E-2</c:v>
                </c:pt>
                <c:pt idx="16684">
                  <c:v>-2.5864000000000002E-2</c:v>
                </c:pt>
                <c:pt idx="16685">
                  <c:v>-2.47215E-2</c:v>
                </c:pt>
                <c:pt idx="16686">
                  <c:v>-2.3380600000000001E-2</c:v>
                </c:pt>
                <c:pt idx="16687">
                  <c:v>-2.17468E-2</c:v>
                </c:pt>
                <c:pt idx="16688">
                  <c:v>-2.0882999999999999E-2</c:v>
                </c:pt>
                <c:pt idx="16689">
                  <c:v>-1.8979300000000001E-2</c:v>
                </c:pt>
                <c:pt idx="16690">
                  <c:v>-1.81184E-2</c:v>
                </c:pt>
                <c:pt idx="16691">
                  <c:v>-1.6500600000000001E-2</c:v>
                </c:pt>
                <c:pt idx="16692">
                  <c:v>-1.51542E-2</c:v>
                </c:pt>
                <c:pt idx="16693">
                  <c:v>-1.4079599999999999E-2</c:v>
                </c:pt>
                <c:pt idx="16694">
                  <c:v>-1.22711E-2</c:v>
                </c:pt>
                <c:pt idx="16695">
                  <c:v>-1.14664E-2</c:v>
                </c:pt>
                <c:pt idx="16696" formatCode="0.00E+00">
                  <c:v>-9.6725400000000003E-3</c:v>
                </c:pt>
                <c:pt idx="16697" formatCode="0.00E+00">
                  <c:v>-8.6519500000000003E-3</c:v>
                </c:pt>
                <c:pt idx="16698" formatCode="0.00E+00">
                  <c:v>-7.2458599999999998E-3</c:v>
                </c:pt>
                <c:pt idx="16699" formatCode="0.00E+00">
                  <c:v>-5.8107799999999998E-3</c:v>
                </c:pt>
                <c:pt idx="16700" formatCode="0.00E+00">
                  <c:v>-4.7588800000000001E-3</c:v>
                </c:pt>
                <c:pt idx="16701" formatCode="0.00E+00">
                  <c:v>-3.1186600000000001E-3</c:v>
                </c:pt>
                <c:pt idx="16702" formatCode="0.00E+00">
                  <c:v>-2.1102899999999999E-3</c:v>
                </c:pt>
                <c:pt idx="16703" formatCode="0.00E+00">
                  <c:v>-5.60416E-4</c:v>
                </c:pt>
                <c:pt idx="16704" formatCode="0.00E+00">
                  <c:v>6.1775700000000003E-4</c:v>
                </c:pt>
                <c:pt idx="16705" formatCode="0.00E+00">
                  <c:v>1.95794E-3</c:v>
                </c:pt>
                <c:pt idx="16706" formatCode="0.00E+00">
                  <c:v>3.2786600000000001E-3</c:v>
                </c:pt>
                <c:pt idx="16707" formatCode="0.00E+00">
                  <c:v>4.5064399999999996E-3</c:v>
                </c:pt>
                <c:pt idx="16708" formatCode="0.00E+00">
                  <c:v>5.8739500000000002E-3</c:v>
                </c:pt>
                <c:pt idx="16709" formatCode="0.00E+00">
                  <c:v>7.0817700000000003E-3</c:v>
                </c:pt>
                <c:pt idx="16710" formatCode="0.00E+00">
                  <c:v>8.4480500000000004E-3</c:v>
                </c:pt>
                <c:pt idx="16711" formatCode="0.00E+00">
                  <c:v>9.6359299999999991E-3</c:v>
                </c:pt>
                <c:pt idx="16712">
                  <c:v>1.1028E-2</c:v>
                </c:pt>
                <c:pt idx="16713">
                  <c:v>1.2195599999999999E-2</c:v>
                </c:pt>
                <c:pt idx="16714">
                  <c:v>1.35742E-2</c:v>
                </c:pt>
                <c:pt idx="16715">
                  <c:v>1.47613E-2</c:v>
                </c:pt>
                <c:pt idx="16716">
                  <c:v>1.60416E-2</c:v>
                </c:pt>
                <c:pt idx="16717">
                  <c:v>1.7340299999999999E-2</c:v>
                </c:pt>
                <c:pt idx="16718">
                  <c:v>1.8499000000000002E-2</c:v>
                </c:pt>
                <c:pt idx="16719">
                  <c:v>1.98896E-2</c:v>
                </c:pt>
                <c:pt idx="16720">
                  <c:v>2.0982600000000001E-2</c:v>
                </c:pt>
                <c:pt idx="16721">
                  <c:v>2.23684E-2</c:v>
                </c:pt>
                <c:pt idx="16722">
                  <c:v>2.35216E-2</c:v>
                </c:pt>
                <c:pt idx="16723">
                  <c:v>2.48103E-2</c:v>
                </c:pt>
                <c:pt idx="16724">
                  <c:v>2.60336E-2</c:v>
                </c:pt>
                <c:pt idx="16725">
                  <c:v>2.7193200000000001E-2</c:v>
                </c:pt>
                <c:pt idx="16726">
                  <c:v>2.8466499999999999E-2</c:v>
                </c:pt>
                <c:pt idx="16727">
                  <c:v>2.9592199999999999E-2</c:v>
                </c:pt>
                <c:pt idx="16728">
                  <c:v>3.0881200000000001E-2</c:v>
                </c:pt>
                <c:pt idx="16729">
                  <c:v>3.19949E-2</c:v>
                </c:pt>
                <c:pt idx="16730">
                  <c:v>3.3265000000000003E-2</c:v>
                </c:pt>
                <c:pt idx="16731">
                  <c:v>3.4386300000000002E-2</c:v>
                </c:pt>
                <c:pt idx="16732">
                  <c:v>3.5640400000000003E-2</c:v>
                </c:pt>
                <c:pt idx="16733">
                  <c:v>3.6786899999999997E-2</c:v>
                </c:pt>
                <c:pt idx="16734">
                  <c:v>3.7962200000000001E-2</c:v>
                </c:pt>
                <c:pt idx="16735">
                  <c:v>3.9169799999999998E-2</c:v>
                </c:pt>
                <c:pt idx="16736">
                  <c:v>4.0251700000000001E-2</c:v>
                </c:pt>
                <c:pt idx="16737">
                  <c:v>4.1545899999999997E-2</c:v>
                </c:pt>
                <c:pt idx="16738">
                  <c:v>4.2565199999999997E-2</c:v>
                </c:pt>
                <c:pt idx="16739">
                  <c:v>4.3848499999999999E-2</c:v>
                </c:pt>
                <c:pt idx="16740">
                  <c:v>4.49069E-2</c:v>
                </c:pt>
                <c:pt idx="16741">
                  <c:v>4.6091800000000002E-2</c:v>
                </c:pt>
                <c:pt idx="16742">
                  <c:v>4.7278800000000003E-2</c:v>
                </c:pt>
                <c:pt idx="16743">
                  <c:v>4.8323100000000001E-2</c:v>
                </c:pt>
                <c:pt idx="16744">
                  <c:v>4.9583700000000001E-2</c:v>
                </c:pt>
                <c:pt idx="16745">
                  <c:v>5.0574500000000001E-2</c:v>
                </c:pt>
                <c:pt idx="16746">
                  <c:v>5.18133E-2</c:v>
                </c:pt>
                <c:pt idx="16747">
                  <c:v>5.2873400000000001E-2</c:v>
                </c:pt>
                <c:pt idx="16748">
                  <c:v>5.40005E-2</c:v>
                </c:pt>
                <c:pt idx="16749">
                  <c:v>5.5143900000000003E-2</c:v>
                </c:pt>
                <c:pt idx="16750">
                  <c:v>5.6194599999999997E-2</c:v>
                </c:pt>
                <c:pt idx="16751">
                  <c:v>5.7367799999999997E-2</c:v>
                </c:pt>
                <c:pt idx="16752">
                  <c:v>5.8425499999999998E-2</c:v>
                </c:pt>
                <c:pt idx="16753">
                  <c:v>5.9541400000000001E-2</c:v>
                </c:pt>
                <c:pt idx="16754">
                  <c:v>6.0626199999999998E-2</c:v>
                </c:pt>
                <c:pt idx="16755">
                  <c:v>6.1704200000000001E-2</c:v>
                </c:pt>
                <c:pt idx="16756">
                  <c:v>6.2786599999999998E-2</c:v>
                </c:pt>
                <c:pt idx="16757">
                  <c:v>6.3886999999999999E-2</c:v>
                </c:pt>
                <c:pt idx="16758">
                  <c:v>6.4908999999999994E-2</c:v>
                </c:pt>
                <c:pt idx="16759">
                  <c:v>6.6040299999999996E-2</c:v>
                </c:pt>
                <c:pt idx="16760">
                  <c:v>6.7043099999999994E-2</c:v>
                </c:pt>
                <c:pt idx="16761">
                  <c:v>6.8148799999999995E-2</c:v>
                </c:pt>
                <c:pt idx="16762">
                  <c:v>6.9207199999999996E-2</c:v>
                </c:pt>
                <c:pt idx="16763">
                  <c:v>7.0199800000000007E-2</c:v>
                </c:pt>
                <c:pt idx="16764">
                  <c:v>7.1342799999999998E-2</c:v>
                </c:pt>
                <c:pt idx="16765">
                  <c:v>7.2252499999999997E-2</c:v>
                </c:pt>
                <c:pt idx="16766">
                  <c:v>7.3419200000000004E-2</c:v>
                </c:pt>
                <c:pt idx="16767">
                  <c:v>7.4347800000000006E-2</c:v>
                </c:pt>
                <c:pt idx="16768">
                  <c:v>7.5417999999999999E-2</c:v>
                </c:pt>
                <c:pt idx="16769">
                  <c:v>7.6457600000000001E-2</c:v>
                </c:pt>
                <c:pt idx="16770">
                  <c:v>7.7398999999999996E-2</c:v>
                </c:pt>
                <c:pt idx="16771">
                  <c:v>7.8536999999999996E-2</c:v>
                </c:pt>
                <c:pt idx="16772">
                  <c:v>7.9406299999999999E-2</c:v>
                </c:pt>
                <c:pt idx="16773">
                  <c:v>8.0530599999999994E-2</c:v>
                </c:pt>
                <c:pt idx="16774">
                  <c:v>8.14357E-2</c:v>
                </c:pt>
                <c:pt idx="16775">
                  <c:v>8.24685E-2</c:v>
                </c:pt>
                <c:pt idx="16776">
                  <c:v>8.3461400000000005E-2</c:v>
                </c:pt>
                <c:pt idx="16777">
                  <c:v>8.4395600000000001E-2</c:v>
                </c:pt>
                <c:pt idx="16778">
                  <c:v>8.5440799999999997E-2</c:v>
                </c:pt>
                <c:pt idx="16779">
                  <c:v>8.6336999999999997E-2</c:v>
                </c:pt>
                <c:pt idx="16780">
                  <c:v>8.7381899999999998E-2</c:v>
                </c:pt>
                <c:pt idx="16781">
                  <c:v>8.8282700000000006E-2</c:v>
                </c:pt>
                <c:pt idx="16782">
                  <c:v>8.9291599999999999E-2</c:v>
                </c:pt>
                <c:pt idx="16783">
                  <c:v>9.0198399999999998E-2</c:v>
                </c:pt>
                <c:pt idx="16784">
                  <c:v>9.1177099999999997E-2</c:v>
                </c:pt>
                <c:pt idx="16785">
                  <c:v>9.2094400000000007E-2</c:v>
                </c:pt>
                <c:pt idx="16786">
                  <c:v>9.3034500000000006E-2</c:v>
                </c:pt>
                <c:pt idx="16787">
                  <c:v>9.3981700000000001E-2</c:v>
                </c:pt>
                <c:pt idx="16788">
                  <c:v>9.4859200000000005E-2</c:v>
                </c:pt>
                <c:pt idx="16789">
                  <c:v>9.5862500000000003E-2</c:v>
                </c:pt>
                <c:pt idx="16790">
                  <c:v>9.6677700000000005E-2</c:v>
                </c:pt>
                <c:pt idx="16791">
                  <c:v>9.7699499999999995E-2</c:v>
                </c:pt>
                <c:pt idx="16792">
                  <c:v>9.8499199999999995E-2</c:v>
                </c:pt>
                <c:pt idx="16793">
                  <c:v>9.9465499999999998E-2</c:v>
                </c:pt>
                <c:pt idx="16794">
                  <c:v>0.100345</c:v>
                </c:pt>
                <c:pt idx="16795">
                  <c:v>0.101191</c:v>
                </c:pt>
                <c:pt idx="16796">
                  <c:v>0.102155</c:v>
                </c:pt>
                <c:pt idx="16797">
                  <c:v>0.102876</c:v>
                </c:pt>
                <c:pt idx="16798">
                  <c:v>0.10387399999999999</c:v>
                </c:pt>
                <c:pt idx="16799">
                  <c:v>0.104592</c:v>
                </c:pt>
                <c:pt idx="16800">
                  <c:v>0.105529</c:v>
                </c:pt>
                <c:pt idx="16801">
                  <c:v>0.106325</c:v>
                </c:pt>
                <c:pt idx="16802">
                  <c:v>0.107128</c:v>
                </c:pt>
                <c:pt idx="16803">
                  <c:v>0.108027</c:v>
                </c:pt>
                <c:pt idx="16804">
                  <c:v>0.108737</c:v>
                </c:pt>
                <c:pt idx="16805">
                  <c:v>0.109678</c:v>
                </c:pt>
                <c:pt idx="16806">
                  <c:v>0.110365</c:v>
                </c:pt>
                <c:pt idx="16807">
                  <c:v>0.111261</c:v>
                </c:pt>
                <c:pt idx="16808">
                  <c:v>0.11200400000000001</c:v>
                </c:pt>
                <c:pt idx="16809">
                  <c:v>0.11282</c:v>
                </c:pt>
                <c:pt idx="16810">
                  <c:v>0.113626</c:v>
                </c:pt>
                <c:pt idx="16811">
                  <c:v>0.11435099999999999</c:v>
                </c:pt>
                <c:pt idx="16812">
                  <c:v>0.11519500000000001</c:v>
                </c:pt>
                <c:pt idx="16813">
                  <c:v>0.115881</c:v>
                </c:pt>
                <c:pt idx="16814">
                  <c:v>0.116739</c:v>
                </c:pt>
                <c:pt idx="16815">
                  <c:v>0.117412</c:v>
                </c:pt>
                <c:pt idx="16816">
                  <c:v>0.118232</c:v>
                </c:pt>
                <c:pt idx="16817">
                  <c:v>0.118934</c:v>
                </c:pt>
                <c:pt idx="16818">
                  <c:v>0.119704</c:v>
                </c:pt>
                <c:pt idx="16819">
                  <c:v>0.120461</c:v>
                </c:pt>
                <c:pt idx="16820">
                  <c:v>0.12112199999999999</c:v>
                </c:pt>
                <c:pt idx="16821">
                  <c:v>0.121903</c:v>
                </c:pt>
                <c:pt idx="16822">
                  <c:v>0.122493</c:v>
                </c:pt>
                <c:pt idx="16823">
                  <c:v>0.12330099999999999</c:v>
                </c:pt>
                <c:pt idx="16824">
                  <c:v>0.123899</c:v>
                </c:pt>
                <c:pt idx="16825">
                  <c:v>0.124644</c:v>
                </c:pt>
                <c:pt idx="16826">
                  <c:v>0.12529699999999999</c:v>
                </c:pt>
                <c:pt idx="16827">
                  <c:v>0.125945</c:v>
                </c:pt>
                <c:pt idx="16828">
                  <c:v>0.126692</c:v>
                </c:pt>
                <c:pt idx="16829">
                  <c:v>0.12725500000000001</c:v>
                </c:pt>
                <c:pt idx="16830">
                  <c:v>0.12801999999999999</c:v>
                </c:pt>
                <c:pt idx="16831">
                  <c:v>0.12856000000000001</c:v>
                </c:pt>
                <c:pt idx="16832">
                  <c:v>0.12928600000000001</c:v>
                </c:pt>
                <c:pt idx="16833">
                  <c:v>0.12989200000000001</c:v>
                </c:pt>
                <c:pt idx="16834">
                  <c:v>0.130524</c:v>
                </c:pt>
                <c:pt idx="16835">
                  <c:v>0.131189</c:v>
                </c:pt>
                <c:pt idx="16836">
                  <c:v>0.131741</c:v>
                </c:pt>
                <c:pt idx="16837">
                  <c:v>0.13244800000000001</c:v>
                </c:pt>
                <c:pt idx="16838">
                  <c:v>0.132988</c:v>
                </c:pt>
                <c:pt idx="16839">
                  <c:v>0.13366500000000001</c:v>
                </c:pt>
                <c:pt idx="16840">
                  <c:v>0.134213</c:v>
                </c:pt>
                <c:pt idx="16841">
                  <c:v>0.13483200000000001</c:v>
                </c:pt>
                <c:pt idx="16842">
                  <c:v>0.13542999999999999</c:v>
                </c:pt>
                <c:pt idx="16843">
                  <c:v>0.13600100000000001</c:v>
                </c:pt>
                <c:pt idx="16844">
                  <c:v>0.13661599999999999</c:v>
                </c:pt>
                <c:pt idx="16845">
                  <c:v>0.13713700000000001</c:v>
                </c:pt>
                <c:pt idx="16846">
                  <c:v>0.13776099999999999</c:v>
                </c:pt>
                <c:pt idx="16847">
                  <c:v>0.13828099999999999</c:v>
                </c:pt>
                <c:pt idx="16848">
                  <c:v>0.13889699999999999</c:v>
                </c:pt>
                <c:pt idx="16849">
                  <c:v>0.13941100000000001</c:v>
                </c:pt>
                <c:pt idx="16850">
                  <c:v>0.13997799999999999</c:v>
                </c:pt>
                <c:pt idx="16851">
                  <c:v>0.14052100000000001</c:v>
                </c:pt>
                <c:pt idx="16852">
                  <c:v>0.14104700000000001</c:v>
                </c:pt>
                <c:pt idx="16853">
                  <c:v>0.141622</c:v>
                </c:pt>
                <c:pt idx="16854">
                  <c:v>0.142092</c:v>
                </c:pt>
                <c:pt idx="16855">
                  <c:v>0.14267199999999999</c:v>
                </c:pt>
                <c:pt idx="16856">
                  <c:v>0.14313799999999999</c:v>
                </c:pt>
                <c:pt idx="16857">
                  <c:v>0.143704</c:v>
                </c:pt>
                <c:pt idx="16858">
                  <c:v>0.14419299999999999</c:v>
                </c:pt>
                <c:pt idx="16859">
                  <c:v>0.14469099999999999</c:v>
                </c:pt>
                <c:pt idx="16860">
                  <c:v>0.14521100000000001</c:v>
                </c:pt>
                <c:pt idx="16861">
                  <c:v>0.14566499999999999</c:v>
                </c:pt>
                <c:pt idx="16862">
                  <c:v>0.14620900000000001</c:v>
                </c:pt>
                <c:pt idx="16863">
                  <c:v>0.14664099999999999</c:v>
                </c:pt>
                <c:pt idx="16864">
                  <c:v>0.14715400000000001</c:v>
                </c:pt>
                <c:pt idx="16865">
                  <c:v>0.14760200000000001</c:v>
                </c:pt>
                <c:pt idx="16866">
                  <c:v>0.14808199999999999</c:v>
                </c:pt>
                <c:pt idx="16867">
                  <c:v>0.148561</c:v>
                </c:pt>
                <c:pt idx="16868">
                  <c:v>0.14899899999999999</c:v>
                </c:pt>
                <c:pt idx="16869">
                  <c:v>0.149476</c:v>
                </c:pt>
                <c:pt idx="16870">
                  <c:v>0.149897</c:v>
                </c:pt>
                <c:pt idx="16871">
                  <c:v>0.150365</c:v>
                </c:pt>
                <c:pt idx="16872">
                  <c:v>0.15078900000000001</c:v>
                </c:pt>
                <c:pt idx="16873">
                  <c:v>0.15123</c:v>
                </c:pt>
                <c:pt idx="16874">
                  <c:v>0.15164900000000001</c:v>
                </c:pt>
                <c:pt idx="16875">
                  <c:v>0.15207599999999999</c:v>
                </c:pt>
                <c:pt idx="16876">
                  <c:v>0.152499</c:v>
                </c:pt>
                <c:pt idx="16877">
                  <c:v>0.152915</c:v>
                </c:pt>
                <c:pt idx="16878">
                  <c:v>0.15332799999999999</c:v>
                </c:pt>
                <c:pt idx="16879">
                  <c:v>0.153724</c:v>
                </c:pt>
                <c:pt idx="16880">
                  <c:v>0.15413499999999999</c:v>
                </c:pt>
                <c:pt idx="16881">
                  <c:v>0.15451599999999999</c:v>
                </c:pt>
                <c:pt idx="16882">
                  <c:v>0.154921</c:v>
                </c:pt>
                <c:pt idx="16883">
                  <c:v>0.15528600000000001</c:v>
                </c:pt>
                <c:pt idx="16884">
                  <c:v>0.15567700000000001</c:v>
                </c:pt>
                <c:pt idx="16885">
                  <c:v>0.15604599999999999</c:v>
                </c:pt>
                <c:pt idx="16886">
                  <c:v>0.156421</c:v>
                </c:pt>
                <c:pt idx="16887">
                  <c:v>0.15679299999999999</c:v>
                </c:pt>
                <c:pt idx="16888">
                  <c:v>0.157142</c:v>
                </c:pt>
                <c:pt idx="16889">
                  <c:v>0.15751100000000001</c:v>
                </c:pt>
                <c:pt idx="16890">
                  <c:v>0.15784899999999999</c:v>
                </c:pt>
                <c:pt idx="16891">
                  <c:v>0.15820999999999999</c:v>
                </c:pt>
                <c:pt idx="16892">
                  <c:v>0.15853800000000001</c:v>
                </c:pt>
                <c:pt idx="16893">
                  <c:v>0.158882</c:v>
                </c:pt>
                <c:pt idx="16894">
                  <c:v>0.15920500000000001</c:v>
                </c:pt>
                <c:pt idx="16895">
                  <c:v>0.15953800000000001</c:v>
                </c:pt>
                <c:pt idx="16896">
                  <c:v>0.15986</c:v>
                </c:pt>
                <c:pt idx="16897">
                  <c:v>0.16017500000000001</c:v>
                </c:pt>
                <c:pt idx="16898">
                  <c:v>0.160495</c:v>
                </c:pt>
                <c:pt idx="16899">
                  <c:v>0.16078999999999999</c:v>
                </c:pt>
                <c:pt idx="16900">
                  <c:v>0.16111300000000001</c:v>
                </c:pt>
                <c:pt idx="16901">
                  <c:v>0.16139200000000001</c:v>
                </c:pt>
                <c:pt idx="16902">
                  <c:v>0.16170799999999999</c:v>
                </c:pt>
                <c:pt idx="16903">
                  <c:v>0.16197800000000001</c:v>
                </c:pt>
                <c:pt idx="16904">
                  <c:v>0.162275</c:v>
                </c:pt>
                <c:pt idx="16905">
                  <c:v>0.162553</c:v>
                </c:pt>
                <c:pt idx="16906">
                  <c:v>0.16281799999999999</c:v>
                </c:pt>
                <c:pt idx="16907">
                  <c:v>0.163109</c:v>
                </c:pt>
                <c:pt idx="16908">
                  <c:v>0.16334499999999999</c:v>
                </c:pt>
                <c:pt idx="16909">
                  <c:v>0.16364100000000001</c:v>
                </c:pt>
                <c:pt idx="16910">
                  <c:v>0.16386899999999999</c:v>
                </c:pt>
                <c:pt idx="16911">
                  <c:v>0.16414500000000001</c:v>
                </c:pt>
                <c:pt idx="16912">
                  <c:v>0.164383</c:v>
                </c:pt>
                <c:pt idx="16913">
                  <c:v>0.16462299999999999</c:v>
                </c:pt>
                <c:pt idx="16914">
                  <c:v>0.164879</c:v>
                </c:pt>
                <c:pt idx="16915">
                  <c:v>0.16508600000000001</c:v>
                </c:pt>
                <c:pt idx="16916">
                  <c:v>0.16534599999999999</c:v>
                </c:pt>
                <c:pt idx="16917">
                  <c:v>0.16553799999999999</c:v>
                </c:pt>
                <c:pt idx="16918">
                  <c:v>0.16578499999999999</c:v>
                </c:pt>
                <c:pt idx="16919">
                  <c:v>0.16598399999999999</c:v>
                </c:pt>
                <c:pt idx="16920">
                  <c:v>0.16620599999999999</c:v>
                </c:pt>
                <c:pt idx="16921">
                  <c:v>0.16641600000000001</c:v>
                </c:pt>
                <c:pt idx="16922">
                  <c:v>0.16660800000000001</c:v>
                </c:pt>
                <c:pt idx="16923">
                  <c:v>0.166826</c:v>
                </c:pt>
                <c:pt idx="16924">
                  <c:v>0.16699600000000001</c:v>
                </c:pt>
                <c:pt idx="16925">
                  <c:v>0.167211</c:v>
                </c:pt>
                <c:pt idx="16926">
                  <c:v>0.16736799999999999</c:v>
                </c:pt>
                <c:pt idx="16927">
                  <c:v>0.167571</c:v>
                </c:pt>
                <c:pt idx="16928">
                  <c:v>0.16773099999999999</c:v>
                </c:pt>
                <c:pt idx="16929">
                  <c:v>0.16791200000000001</c:v>
                </c:pt>
                <c:pt idx="16930">
                  <c:v>0.16808400000000001</c:v>
                </c:pt>
                <c:pt idx="16931">
                  <c:v>0.16823399999999999</c:v>
                </c:pt>
                <c:pt idx="16932">
                  <c:v>0.16841800000000001</c:v>
                </c:pt>
                <c:pt idx="16933">
                  <c:v>0.168541</c:v>
                </c:pt>
                <c:pt idx="16934">
                  <c:v>0.16872500000000001</c:v>
                </c:pt>
                <c:pt idx="16935">
                  <c:v>0.16883799999999999</c:v>
                </c:pt>
                <c:pt idx="16936">
                  <c:v>0.16900200000000001</c:v>
                </c:pt>
                <c:pt idx="16937">
                  <c:v>0.169127</c:v>
                </c:pt>
                <c:pt idx="16938">
                  <c:v>0.16925799999999999</c:v>
                </c:pt>
                <c:pt idx="16939">
                  <c:v>0.169408</c:v>
                </c:pt>
                <c:pt idx="16940">
                  <c:v>0.16950299999999999</c:v>
                </c:pt>
                <c:pt idx="16941">
                  <c:v>0.16966300000000001</c:v>
                </c:pt>
                <c:pt idx="16942">
                  <c:v>0.16974</c:v>
                </c:pt>
                <c:pt idx="16943">
                  <c:v>0.16988400000000001</c:v>
                </c:pt>
                <c:pt idx="16944">
                  <c:v>0.16997000000000001</c:v>
                </c:pt>
                <c:pt idx="16945">
                  <c:v>0.17007700000000001</c:v>
                </c:pt>
                <c:pt idx="16946">
                  <c:v>0.170186</c:v>
                </c:pt>
                <c:pt idx="16947">
                  <c:v>0.17025599999999999</c:v>
                </c:pt>
                <c:pt idx="16948">
                  <c:v>0.170381</c:v>
                </c:pt>
                <c:pt idx="16949">
                  <c:v>0.170434</c:v>
                </c:pt>
                <c:pt idx="16950">
                  <c:v>0.17055200000000001</c:v>
                </c:pt>
                <c:pt idx="16951">
                  <c:v>0.17060800000000001</c:v>
                </c:pt>
                <c:pt idx="16952">
                  <c:v>0.17069500000000001</c:v>
                </c:pt>
                <c:pt idx="16953">
                  <c:v>0.170765</c:v>
                </c:pt>
                <c:pt idx="16954">
                  <c:v>0.170817</c:v>
                </c:pt>
                <c:pt idx="16955">
                  <c:v>0.170899</c:v>
                </c:pt>
                <c:pt idx="16956">
                  <c:v>0.17093</c:v>
                </c:pt>
                <c:pt idx="16957">
                  <c:v>0.17101</c:v>
                </c:pt>
                <c:pt idx="16958">
                  <c:v>0.17103699999999999</c:v>
                </c:pt>
                <c:pt idx="16959">
                  <c:v>0.171101</c:v>
                </c:pt>
                <c:pt idx="16960">
                  <c:v>0.17113600000000001</c:v>
                </c:pt>
                <c:pt idx="16961">
                  <c:v>0.17117599999999999</c:v>
                </c:pt>
                <c:pt idx="16962">
                  <c:v>0.17121800000000001</c:v>
                </c:pt>
                <c:pt idx="16963">
                  <c:v>0.171235</c:v>
                </c:pt>
                <c:pt idx="16964">
                  <c:v>0.17127800000000001</c:v>
                </c:pt>
                <c:pt idx="16965">
                  <c:v>0.17127899999999999</c:v>
                </c:pt>
                <c:pt idx="16966">
                  <c:v>0.17131399999999999</c:v>
                </c:pt>
                <c:pt idx="16967">
                  <c:v>0.17131199999999999</c:v>
                </c:pt>
                <c:pt idx="16968">
                  <c:v>0.17133200000000001</c:v>
                </c:pt>
                <c:pt idx="16969">
                  <c:v>0.17133599999999999</c:v>
                </c:pt>
                <c:pt idx="16970">
                  <c:v>0.17133699999999999</c:v>
                </c:pt>
                <c:pt idx="16971">
                  <c:v>0.171346</c:v>
                </c:pt>
                <c:pt idx="16972">
                  <c:v>0.17132700000000001</c:v>
                </c:pt>
                <c:pt idx="16973">
                  <c:v>0.17133499999999999</c:v>
                </c:pt>
                <c:pt idx="16974">
                  <c:v>0.17130600000000001</c:v>
                </c:pt>
                <c:pt idx="16975">
                  <c:v>0.17130300000000001</c:v>
                </c:pt>
                <c:pt idx="16976">
                  <c:v>0.17127100000000001</c:v>
                </c:pt>
                <c:pt idx="16977">
                  <c:v>0.17124900000000001</c:v>
                </c:pt>
                <c:pt idx="16978">
                  <c:v>0.17122200000000001</c:v>
                </c:pt>
                <c:pt idx="16979">
                  <c:v>0.171184</c:v>
                </c:pt>
                <c:pt idx="16980">
                  <c:v>0.17116100000000001</c:v>
                </c:pt>
                <c:pt idx="16981">
                  <c:v>0.17110800000000001</c:v>
                </c:pt>
                <c:pt idx="16982">
                  <c:v>0.17108000000000001</c:v>
                </c:pt>
                <c:pt idx="16983">
                  <c:v>0.17102100000000001</c:v>
                </c:pt>
                <c:pt idx="16984">
                  <c:v>0.17097799999999999</c:v>
                </c:pt>
                <c:pt idx="16985">
                  <c:v>0.17091899999999999</c:v>
                </c:pt>
                <c:pt idx="16986">
                  <c:v>0.17085800000000001</c:v>
                </c:pt>
                <c:pt idx="16987">
                  <c:v>0.17080100000000001</c:v>
                </c:pt>
                <c:pt idx="16988">
                  <c:v>0.17072499999999999</c:v>
                </c:pt>
                <c:pt idx="16989">
                  <c:v>0.17066899999999999</c:v>
                </c:pt>
                <c:pt idx="16990">
                  <c:v>0.17058599999999999</c:v>
                </c:pt>
                <c:pt idx="16991">
                  <c:v>0.17052</c:v>
                </c:pt>
                <c:pt idx="16992">
                  <c:v>0.170434</c:v>
                </c:pt>
                <c:pt idx="16993">
                  <c:v>0.170352</c:v>
                </c:pt>
                <c:pt idx="16994">
                  <c:v>0.170267</c:v>
                </c:pt>
                <c:pt idx="16995">
                  <c:v>0.17016700000000001</c:v>
                </c:pt>
                <c:pt idx="16996">
                  <c:v>0.17008000000000001</c:v>
                </c:pt>
                <c:pt idx="16997">
                  <c:v>0.16997100000000001</c:v>
                </c:pt>
                <c:pt idx="16998">
                  <c:v>0.169879</c:v>
                </c:pt>
                <c:pt idx="16999">
                  <c:v>0.16977</c:v>
                </c:pt>
                <c:pt idx="17000">
                  <c:v>0.16966300000000001</c:v>
                </c:pt>
                <c:pt idx="17001">
                  <c:v>0.16955400000000001</c:v>
                </c:pt>
                <c:pt idx="17002">
                  <c:v>0.169431</c:v>
                </c:pt>
                <c:pt idx="17003">
                  <c:v>0.169319</c:v>
                </c:pt>
                <c:pt idx="17004">
                  <c:v>0.169187</c:v>
                </c:pt>
                <c:pt idx="17005">
                  <c:v>0.16906499999999999</c:v>
                </c:pt>
                <c:pt idx="17006">
                  <c:v>0.168931</c:v>
                </c:pt>
                <c:pt idx="17007">
                  <c:v>0.168795</c:v>
                </c:pt>
                <c:pt idx="17008">
                  <c:v>0.16866300000000001</c:v>
                </c:pt>
                <c:pt idx="17009">
                  <c:v>0.168517</c:v>
                </c:pt>
                <c:pt idx="17010">
                  <c:v>0.168383</c:v>
                </c:pt>
                <c:pt idx="17011">
                  <c:v>0.16823199999999999</c:v>
                </c:pt>
                <c:pt idx="17012">
                  <c:v>0.16808200000000001</c:v>
                </c:pt>
                <c:pt idx="17013">
                  <c:v>0.16792899999999999</c:v>
                </c:pt>
                <c:pt idx="17014">
                  <c:v>0.167763</c:v>
                </c:pt>
                <c:pt idx="17015">
                  <c:v>0.16761000000000001</c:v>
                </c:pt>
                <c:pt idx="17016">
                  <c:v>0.167436</c:v>
                </c:pt>
                <c:pt idx="17017">
                  <c:v>0.16727400000000001</c:v>
                </c:pt>
                <c:pt idx="17018">
                  <c:v>0.1671</c:v>
                </c:pt>
                <c:pt idx="17019">
                  <c:v>0.16692399999999999</c:v>
                </c:pt>
                <c:pt idx="17020">
                  <c:v>0.16675400000000001</c:v>
                </c:pt>
                <c:pt idx="17021">
                  <c:v>0.16656499999999999</c:v>
                </c:pt>
                <c:pt idx="17022">
                  <c:v>0.16639100000000001</c:v>
                </c:pt>
                <c:pt idx="17023">
                  <c:v>0.16619400000000001</c:v>
                </c:pt>
                <c:pt idx="17024">
                  <c:v>0.16600699999999999</c:v>
                </c:pt>
                <c:pt idx="17025">
                  <c:v>0.16581099999999999</c:v>
                </c:pt>
                <c:pt idx="17026">
                  <c:v>0.16560800000000001</c:v>
                </c:pt>
                <c:pt idx="17027">
                  <c:v>0.165413</c:v>
                </c:pt>
                <c:pt idx="17028">
                  <c:v>0.16520000000000001</c:v>
                </c:pt>
                <c:pt idx="17029">
                  <c:v>0.16500100000000001</c:v>
                </c:pt>
                <c:pt idx="17030">
                  <c:v>0.16478599999999999</c:v>
                </c:pt>
                <c:pt idx="17031">
                  <c:v>0.164576</c:v>
                </c:pt>
                <c:pt idx="17032">
                  <c:v>0.16436000000000001</c:v>
                </c:pt>
                <c:pt idx="17033">
                  <c:v>0.16413700000000001</c:v>
                </c:pt>
                <c:pt idx="17034">
                  <c:v>0.16391900000000001</c:v>
                </c:pt>
                <c:pt idx="17035">
                  <c:v>0.163688</c:v>
                </c:pt>
                <c:pt idx="17036">
                  <c:v>0.16345999999999999</c:v>
                </c:pt>
                <c:pt idx="17037">
                  <c:v>0.16322200000000001</c:v>
                </c:pt>
                <c:pt idx="17038">
                  <c:v>0.16298699999999999</c:v>
                </c:pt>
                <c:pt idx="17039">
                  <c:v>0.162748</c:v>
                </c:pt>
                <c:pt idx="17040">
                  <c:v>0.16250800000000001</c:v>
                </c:pt>
                <c:pt idx="17041">
                  <c:v>0.16226199999999999</c:v>
                </c:pt>
                <c:pt idx="17042">
                  <c:v>0.16201499999999999</c:v>
                </c:pt>
                <c:pt idx="17043">
                  <c:v>0.16176199999999999</c:v>
                </c:pt>
                <c:pt idx="17044">
                  <c:v>0.16150900000000001</c:v>
                </c:pt>
                <c:pt idx="17045">
                  <c:v>0.16125200000000001</c:v>
                </c:pt>
                <c:pt idx="17046">
                  <c:v>0.16098599999999999</c:v>
                </c:pt>
                <c:pt idx="17047">
                  <c:v>0.16072700000000001</c:v>
                </c:pt>
                <c:pt idx="17048">
                  <c:v>0.16045300000000001</c:v>
                </c:pt>
                <c:pt idx="17049">
                  <c:v>0.160192</c:v>
                </c:pt>
                <c:pt idx="17050">
                  <c:v>0.159914</c:v>
                </c:pt>
                <c:pt idx="17051">
                  <c:v>0.15964300000000001</c:v>
                </c:pt>
                <c:pt idx="17052">
                  <c:v>0.15936600000000001</c:v>
                </c:pt>
                <c:pt idx="17053">
                  <c:v>0.159079</c:v>
                </c:pt>
                <c:pt idx="17054">
                  <c:v>0.158805</c:v>
                </c:pt>
                <c:pt idx="17055">
                  <c:v>0.15850400000000001</c:v>
                </c:pt>
                <c:pt idx="17056">
                  <c:v>0.158224</c:v>
                </c:pt>
                <c:pt idx="17057">
                  <c:v>0.15792100000000001</c:v>
                </c:pt>
                <c:pt idx="17058">
                  <c:v>0.15762999999999999</c:v>
                </c:pt>
                <c:pt idx="17059">
                  <c:v>0.157334</c:v>
                </c:pt>
                <c:pt idx="17060">
                  <c:v>0.157027</c:v>
                </c:pt>
                <c:pt idx="17061">
                  <c:v>0.15673500000000001</c:v>
                </c:pt>
                <c:pt idx="17062">
                  <c:v>0.156414</c:v>
                </c:pt>
                <c:pt idx="17063">
                  <c:v>0.15611700000000001</c:v>
                </c:pt>
                <c:pt idx="17064">
                  <c:v>0.15579200000000001</c:v>
                </c:pt>
                <c:pt idx="17065">
                  <c:v>0.15548100000000001</c:v>
                </c:pt>
                <c:pt idx="17066">
                  <c:v>0.15516199999999999</c:v>
                </c:pt>
                <c:pt idx="17067">
                  <c:v>0.154833</c:v>
                </c:pt>
                <c:pt idx="17068">
                  <c:v>0.15452099999999999</c:v>
                </c:pt>
                <c:pt idx="17069">
                  <c:v>0.15418200000000001</c:v>
                </c:pt>
                <c:pt idx="17070">
                  <c:v>0.153867</c:v>
                </c:pt>
                <c:pt idx="17071">
                  <c:v>0.153527</c:v>
                </c:pt>
                <c:pt idx="17072">
                  <c:v>0.153196</c:v>
                </c:pt>
                <c:pt idx="17073">
                  <c:v>0.15285799999999999</c:v>
                </c:pt>
                <c:pt idx="17074">
                  <c:v>0.15251100000000001</c:v>
                </c:pt>
                <c:pt idx="17075">
                  <c:v>0.15217600000000001</c:v>
                </c:pt>
                <c:pt idx="17076">
                  <c:v>0.15182000000000001</c:v>
                </c:pt>
                <c:pt idx="17077">
                  <c:v>0.15148</c:v>
                </c:pt>
                <c:pt idx="17078">
                  <c:v>0.15112200000000001</c:v>
                </c:pt>
                <c:pt idx="17079">
                  <c:v>0.15077199999999999</c:v>
                </c:pt>
                <c:pt idx="17080">
                  <c:v>0.150417</c:v>
                </c:pt>
                <c:pt idx="17081">
                  <c:v>0.15005599999999999</c:v>
                </c:pt>
                <c:pt idx="17082">
                  <c:v>0.149701</c:v>
                </c:pt>
                <c:pt idx="17083">
                  <c:v>0.14933099999999999</c:v>
                </c:pt>
                <c:pt idx="17084">
                  <c:v>0.14896899999999999</c:v>
                </c:pt>
                <c:pt idx="17085">
                  <c:v>0.14859600000000001</c:v>
                </c:pt>
                <c:pt idx="17086">
                  <c:v>0.148225</c:v>
                </c:pt>
                <c:pt idx="17087">
                  <c:v>0.14785000000000001</c:v>
                </c:pt>
                <c:pt idx="17088">
                  <c:v>0.14747099999999999</c:v>
                </c:pt>
                <c:pt idx="17089">
                  <c:v>0.147094</c:v>
                </c:pt>
                <c:pt idx="17090">
                  <c:v>0.14671300000000001</c:v>
                </c:pt>
                <c:pt idx="17091">
                  <c:v>0.14632899999999999</c:v>
                </c:pt>
                <c:pt idx="17092">
                  <c:v>0.14594299999999999</c:v>
                </c:pt>
                <c:pt idx="17093">
                  <c:v>0.14555399999999999</c:v>
                </c:pt>
                <c:pt idx="17094">
                  <c:v>0.14516299999999999</c:v>
                </c:pt>
                <c:pt idx="17095">
                  <c:v>0.14477000000000001</c:v>
                </c:pt>
                <c:pt idx="17096">
                  <c:v>0.14437</c:v>
                </c:pt>
                <c:pt idx="17097">
                  <c:v>0.14397199999999999</c:v>
                </c:pt>
                <c:pt idx="17098">
                  <c:v>0.143566</c:v>
                </c:pt>
                <c:pt idx="17099">
                  <c:v>0.14316599999999999</c:v>
                </c:pt>
                <c:pt idx="17100">
                  <c:v>0.142761</c:v>
                </c:pt>
                <c:pt idx="17101">
                  <c:v>0.14235200000000001</c:v>
                </c:pt>
                <c:pt idx="17102">
                  <c:v>0.14194499999999999</c:v>
                </c:pt>
                <c:pt idx="17103">
                  <c:v>0.14152699999999999</c:v>
                </c:pt>
                <c:pt idx="17104">
                  <c:v>0.14111799999999999</c:v>
                </c:pt>
                <c:pt idx="17105">
                  <c:v>0.14069400000000001</c:v>
                </c:pt>
                <c:pt idx="17106">
                  <c:v>0.14027500000000001</c:v>
                </c:pt>
                <c:pt idx="17107">
                  <c:v>0.13985</c:v>
                </c:pt>
                <c:pt idx="17108">
                  <c:v>0.13942199999999999</c:v>
                </c:pt>
                <c:pt idx="17109">
                  <c:v>0.13900299999999999</c:v>
                </c:pt>
                <c:pt idx="17110">
                  <c:v>0.13856599999999999</c:v>
                </c:pt>
                <c:pt idx="17111">
                  <c:v>0.13814399999999999</c:v>
                </c:pt>
                <c:pt idx="17112">
                  <c:v>0.13770399999999999</c:v>
                </c:pt>
                <c:pt idx="17113">
                  <c:v>0.13727200000000001</c:v>
                </c:pt>
                <c:pt idx="17114">
                  <c:v>0.13683500000000001</c:v>
                </c:pt>
                <c:pt idx="17115">
                  <c:v>0.13638700000000001</c:v>
                </c:pt>
                <c:pt idx="17116">
                  <c:v>0.13595099999999999</c:v>
                </c:pt>
                <c:pt idx="17117">
                  <c:v>0.135495</c:v>
                </c:pt>
                <c:pt idx="17118">
                  <c:v>0.13505700000000001</c:v>
                </c:pt>
                <c:pt idx="17119">
                  <c:v>0.134604</c:v>
                </c:pt>
                <c:pt idx="17120">
                  <c:v>0.13415199999999999</c:v>
                </c:pt>
                <c:pt idx="17121">
                  <c:v>0.13370399999999999</c:v>
                </c:pt>
                <c:pt idx="17122">
                  <c:v>0.133243</c:v>
                </c:pt>
                <c:pt idx="17123">
                  <c:v>0.132798</c:v>
                </c:pt>
                <c:pt idx="17124">
                  <c:v>0.132326</c:v>
                </c:pt>
                <c:pt idx="17125">
                  <c:v>0.131854</c:v>
                </c:pt>
                <c:pt idx="17126">
                  <c:v>0.131386</c:v>
                </c:pt>
                <c:pt idx="17127">
                  <c:v>0.131027</c:v>
                </c:pt>
                <c:pt idx="17128">
                  <c:v>0.130662</c:v>
                </c:pt>
                <c:pt idx="17129">
                  <c:v>0.13014000000000001</c:v>
                </c:pt>
                <c:pt idx="17130">
                  <c:v>0.12979499999999999</c:v>
                </c:pt>
                <c:pt idx="17131">
                  <c:v>0.129327</c:v>
                </c:pt>
                <c:pt idx="17132">
                  <c:v>0.128862</c:v>
                </c:pt>
                <c:pt idx="17133">
                  <c:v>0.12851599999999999</c:v>
                </c:pt>
                <c:pt idx="17134">
                  <c:v>0.12795200000000001</c:v>
                </c:pt>
                <c:pt idx="17135">
                  <c:v>0.12762499999999999</c:v>
                </c:pt>
                <c:pt idx="17136">
                  <c:v>0.127114</c:v>
                </c:pt>
                <c:pt idx="17137">
                  <c:v>0.126664</c:v>
                </c:pt>
                <c:pt idx="17138">
                  <c:v>0.12628700000000001</c:v>
                </c:pt>
                <c:pt idx="17139">
                  <c:v>0.125725</c:v>
                </c:pt>
                <c:pt idx="17140">
                  <c:v>0.12539700000000001</c:v>
                </c:pt>
                <c:pt idx="17141">
                  <c:v>0.124851</c:v>
                </c:pt>
                <c:pt idx="17142">
                  <c:v>0.124442</c:v>
                </c:pt>
                <c:pt idx="17143">
                  <c:v>0.12399300000000001</c:v>
                </c:pt>
                <c:pt idx="17144">
                  <c:v>0.123485</c:v>
                </c:pt>
                <c:pt idx="17145">
                  <c:v>0.12309199999999999</c:v>
                </c:pt>
                <c:pt idx="17146">
                  <c:v>0.12256300000000001</c:v>
                </c:pt>
                <c:pt idx="17147">
                  <c:v>0.122143</c:v>
                </c:pt>
                <c:pt idx="17148">
                  <c:v>0.121651</c:v>
                </c:pt>
                <c:pt idx="17149">
                  <c:v>0.12119199999999999</c:v>
                </c:pt>
                <c:pt idx="17150">
                  <c:v>0.120724</c:v>
                </c:pt>
                <c:pt idx="17151">
                  <c:v>0.120253</c:v>
                </c:pt>
                <c:pt idx="17152">
                  <c:v>0.11977699999999999</c:v>
                </c:pt>
                <c:pt idx="17153">
                  <c:v>0.11930399999999999</c:v>
                </c:pt>
                <c:pt idx="17154">
                  <c:v>0.11883299999999999</c:v>
                </c:pt>
                <c:pt idx="17155">
                  <c:v>0.11833399999999999</c:v>
                </c:pt>
                <c:pt idx="17156">
                  <c:v>0.117885</c:v>
                </c:pt>
                <c:pt idx="17157">
                  <c:v>0.117357</c:v>
                </c:pt>
                <c:pt idx="17158">
                  <c:v>0.116912</c:v>
                </c:pt>
                <c:pt idx="17159">
                  <c:v>0.116401</c:v>
                </c:pt>
                <c:pt idx="17160">
                  <c:v>0.11591799999999999</c:v>
                </c:pt>
                <c:pt idx="17161">
                  <c:v>0.11545</c:v>
                </c:pt>
                <c:pt idx="17162">
                  <c:v>0.114922</c:v>
                </c:pt>
                <c:pt idx="17163">
                  <c:v>0.11447</c:v>
                </c:pt>
                <c:pt idx="17164">
                  <c:v>0.113943</c:v>
                </c:pt>
                <c:pt idx="17165">
                  <c:v>0.11346000000000001</c:v>
                </c:pt>
                <c:pt idx="17166">
                  <c:v>0.11296399999999999</c:v>
                </c:pt>
                <c:pt idx="17167">
                  <c:v>0.112445</c:v>
                </c:pt>
                <c:pt idx="17168">
                  <c:v>0.11196299999999999</c:v>
                </c:pt>
                <c:pt idx="17169">
                  <c:v>0.11144900000000001</c:v>
                </c:pt>
                <c:pt idx="17170">
                  <c:v>0.110942</c:v>
                </c:pt>
                <c:pt idx="17171">
                  <c:v>0.110454</c:v>
                </c:pt>
                <c:pt idx="17172">
                  <c:v>0.10992200000000001</c:v>
                </c:pt>
                <c:pt idx="17173">
                  <c:v>0.109433</c:v>
                </c:pt>
                <c:pt idx="17174">
                  <c:v>0.108916</c:v>
                </c:pt>
                <c:pt idx="17175">
                  <c:v>0.108386</c:v>
                </c:pt>
                <c:pt idx="17176">
                  <c:v>0.107904</c:v>
                </c:pt>
                <c:pt idx="17177">
                  <c:v>0.10734200000000001</c:v>
                </c:pt>
                <c:pt idx="17178">
                  <c:v>0.106867</c:v>
                </c:pt>
                <c:pt idx="17179">
                  <c:v>0.106322</c:v>
                </c:pt>
                <c:pt idx="17180">
                  <c:v>0.105806</c:v>
                </c:pt>
                <c:pt idx="17181">
                  <c:v>0.105305</c:v>
                </c:pt>
                <c:pt idx="17182">
                  <c:v>0.104742</c:v>
                </c:pt>
                <c:pt idx="17183">
                  <c:v>0.10426299999999999</c:v>
                </c:pt>
                <c:pt idx="17184">
                  <c:v>0.10369299999999999</c:v>
                </c:pt>
                <c:pt idx="17185">
                  <c:v>0.10319399999999999</c:v>
                </c:pt>
                <c:pt idx="17186">
                  <c:v>0.10265299999999999</c:v>
                </c:pt>
                <c:pt idx="17187">
                  <c:v>0.10211000000000001</c:v>
                </c:pt>
                <c:pt idx="17188">
                  <c:v>0.101594</c:v>
                </c:pt>
                <c:pt idx="17189">
                  <c:v>0.10104200000000001</c:v>
                </c:pt>
                <c:pt idx="17190">
                  <c:v>0.100549</c:v>
                </c:pt>
                <c:pt idx="17191">
                  <c:v>9.9988199999999999E-2</c:v>
                </c:pt>
                <c:pt idx="17192">
                  <c:v>9.9411299999999994E-2</c:v>
                </c:pt>
                <c:pt idx="17193">
                  <c:v>9.8839399999999994E-2</c:v>
                </c:pt>
                <c:pt idx="17194">
                  <c:v>9.8722500000000005E-2</c:v>
                </c:pt>
                <c:pt idx="17195">
                  <c:v>9.8564399999999996E-2</c:v>
                </c:pt>
                <c:pt idx="17196">
                  <c:v>9.7850400000000004E-2</c:v>
                </c:pt>
                <c:pt idx="17197">
                  <c:v>9.7776000000000002E-2</c:v>
                </c:pt>
                <c:pt idx="17198">
                  <c:v>9.7259200000000004E-2</c:v>
                </c:pt>
                <c:pt idx="17199">
                  <c:v>9.6768800000000002E-2</c:v>
                </c:pt>
                <c:pt idx="17200">
                  <c:v>9.6723400000000001E-2</c:v>
                </c:pt>
                <c:pt idx="17201">
                  <c:v>9.5881099999999997E-2</c:v>
                </c:pt>
                <c:pt idx="17202">
                  <c:v>9.5923800000000004E-2</c:v>
                </c:pt>
                <c:pt idx="17203">
                  <c:v>9.5283300000000001E-2</c:v>
                </c:pt>
                <c:pt idx="17204">
                  <c:v>9.4885200000000003E-2</c:v>
                </c:pt>
                <c:pt idx="17205">
                  <c:v>9.4767900000000002E-2</c:v>
                </c:pt>
                <c:pt idx="17206">
                  <c:v>9.3925599999999998E-2</c:v>
                </c:pt>
                <c:pt idx="17207">
                  <c:v>9.4024800000000006E-2</c:v>
                </c:pt>
                <c:pt idx="17208">
                  <c:v>9.3235299999999993E-2</c:v>
                </c:pt>
                <c:pt idx="17209">
                  <c:v>9.30391E-2</c:v>
                </c:pt>
                <c:pt idx="17210">
                  <c:v>9.2674300000000001E-2</c:v>
                </c:pt>
                <c:pt idx="17211">
                  <c:v>9.2059000000000002E-2</c:v>
                </c:pt>
                <c:pt idx="17212">
                  <c:v>9.1978599999999994E-2</c:v>
                </c:pt>
                <c:pt idx="17213">
                  <c:v>9.1259699999999999E-2</c:v>
                </c:pt>
                <c:pt idx="17214">
                  <c:v>9.1098299999999993E-2</c:v>
                </c:pt>
                <c:pt idx="17215">
                  <c:v>9.0572899999999998E-2</c:v>
                </c:pt>
                <c:pt idx="17216">
                  <c:v>9.0183799999999995E-2</c:v>
                </c:pt>
                <c:pt idx="17217">
                  <c:v>8.98288E-2</c:v>
                </c:pt>
                <c:pt idx="17218">
                  <c:v>8.9349600000000001E-2</c:v>
                </c:pt>
                <c:pt idx="17219">
                  <c:v>8.9002499999999998E-2</c:v>
                </c:pt>
                <c:pt idx="17220">
                  <c:v>8.8556800000000005E-2</c:v>
                </c:pt>
                <c:pt idx="17221">
                  <c:v>8.8178900000000004E-2</c:v>
                </c:pt>
                <c:pt idx="17222">
                  <c:v>8.7718000000000004E-2</c:v>
                </c:pt>
                <c:pt idx="17223">
                  <c:v>8.7390999999999996E-2</c:v>
                </c:pt>
                <c:pt idx="17224">
                  <c:v>8.68588E-2</c:v>
                </c:pt>
                <c:pt idx="17225">
                  <c:v>8.6572300000000005E-2</c:v>
                </c:pt>
                <c:pt idx="17226">
                  <c:v>8.6055000000000006E-2</c:v>
                </c:pt>
                <c:pt idx="17227">
                  <c:v>8.5672999999999999E-2</c:v>
                </c:pt>
                <c:pt idx="17228">
                  <c:v>8.5302299999999998E-2</c:v>
                </c:pt>
                <c:pt idx="17229">
                  <c:v>8.4761600000000006E-2</c:v>
                </c:pt>
                <c:pt idx="17230">
                  <c:v>8.4506200000000004E-2</c:v>
                </c:pt>
                <c:pt idx="17231">
                  <c:v>8.3925799999999995E-2</c:v>
                </c:pt>
                <c:pt idx="17232">
                  <c:v>8.36118E-2</c:v>
                </c:pt>
                <c:pt idx="17233">
                  <c:v>8.31543E-2</c:v>
                </c:pt>
                <c:pt idx="17234">
                  <c:v>8.2688899999999996E-2</c:v>
                </c:pt>
                <c:pt idx="17235">
                  <c:v>8.23488E-2</c:v>
                </c:pt>
                <c:pt idx="17236">
                  <c:v>8.1829100000000002E-2</c:v>
                </c:pt>
                <c:pt idx="17237">
                  <c:v>8.1459900000000002E-2</c:v>
                </c:pt>
                <c:pt idx="17238">
                  <c:v>8.1025299999999995E-2</c:v>
                </c:pt>
                <c:pt idx="17239">
                  <c:v>8.05535E-2</c:v>
                </c:pt>
                <c:pt idx="17240">
                  <c:v>8.0186099999999996E-2</c:v>
                </c:pt>
                <c:pt idx="17241">
                  <c:v>7.9707200000000006E-2</c:v>
                </c:pt>
                <c:pt idx="17242">
                  <c:v>7.9269400000000004E-2</c:v>
                </c:pt>
                <c:pt idx="17243">
                  <c:v>7.8902299999999995E-2</c:v>
                </c:pt>
                <c:pt idx="17244">
                  <c:v>7.8345399999999996E-2</c:v>
                </c:pt>
                <c:pt idx="17245">
                  <c:v>7.8047500000000006E-2</c:v>
                </c:pt>
                <c:pt idx="17246">
                  <c:v>7.7498999999999998E-2</c:v>
                </c:pt>
                <c:pt idx="17247">
                  <c:v>7.7103099999999994E-2</c:v>
                </c:pt>
                <c:pt idx="17248">
                  <c:v>7.6710399999999998E-2</c:v>
                </c:pt>
                <c:pt idx="17249">
                  <c:v>7.6140299999999994E-2</c:v>
                </c:pt>
                <c:pt idx="17250">
                  <c:v>7.5880299999999998E-2</c:v>
                </c:pt>
                <c:pt idx="17251">
                  <c:v>7.5254600000000005E-2</c:v>
                </c:pt>
                <c:pt idx="17252">
                  <c:v>7.4949100000000005E-2</c:v>
                </c:pt>
                <c:pt idx="17253">
                  <c:v>7.4444300000000005E-2</c:v>
                </c:pt>
                <c:pt idx="17254">
                  <c:v>7.3968699999999998E-2</c:v>
                </c:pt>
                <c:pt idx="17255">
                  <c:v>7.3625599999999999E-2</c:v>
                </c:pt>
                <c:pt idx="17256">
                  <c:v>7.3035900000000001E-2</c:v>
                </c:pt>
                <c:pt idx="17257">
                  <c:v>7.2729500000000002E-2</c:v>
                </c:pt>
                <c:pt idx="17258">
                  <c:v>7.2173100000000004E-2</c:v>
                </c:pt>
                <c:pt idx="17259">
                  <c:v>7.1777400000000005E-2</c:v>
                </c:pt>
                <c:pt idx="17260">
                  <c:v>7.1325700000000006E-2</c:v>
                </c:pt>
                <c:pt idx="17261">
                  <c:v>7.0838799999999993E-2</c:v>
                </c:pt>
                <c:pt idx="17262">
                  <c:v>7.0433999999999997E-2</c:v>
                </c:pt>
                <c:pt idx="17263">
                  <c:v>6.9938399999999998E-2</c:v>
                </c:pt>
                <c:pt idx="17264">
                  <c:v>6.9506700000000005E-2</c:v>
                </c:pt>
                <c:pt idx="17265">
                  <c:v>6.9046700000000003E-2</c:v>
                </c:pt>
                <c:pt idx="17266">
                  <c:v>6.8589399999999995E-2</c:v>
                </c:pt>
                <c:pt idx="17267">
                  <c:v>6.8124299999999999E-2</c:v>
                </c:pt>
                <c:pt idx="17268">
                  <c:v>6.76929E-2</c:v>
                </c:pt>
                <c:pt idx="17269">
                  <c:v>6.71852E-2</c:v>
                </c:pt>
                <c:pt idx="17270">
                  <c:v>6.6789699999999994E-2</c:v>
                </c:pt>
                <c:pt idx="17271">
                  <c:v>6.6267699999999999E-2</c:v>
                </c:pt>
                <c:pt idx="17272">
                  <c:v>6.5846299999999996E-2</c:v>
                </c:pt>
                <c:pt idx="17273">
                  <c:v>6.5378900000000004E-2</c:v>
                </c:pt>
                <c:pt idx="17274">
                  <c:v>6.4880300000000002E-2</c:v>
                </c:pt>
                <c:pt idx="17275">
                  <c:v>6.4489900000000003E-2</c:v>
                </c:pt>
                <c:pt idx="17276">
                  <c:v>6.3931000000000002E-2</c:v>
                </c:pt>
                <c:pt idx="17277">
                  <c:v>6.3560500000000006E-2</c:v>
                </c:pt>
                <c:pt idx="17278">
                  <c:v>6.3015699999999994E-2</c:v>
                </c:pt>
                <c:pt idx="17279">
                  <c:v>6.2596200000000005E-2</c:v>
                </c:pt>
                <c:pt idx="17280">
                  <c:v>6.2119099999999997E-2</c:v>
                </c:pt>
                <c:pt idx="17281">
                  <c:v>6.1625899999999997E-2</c:v>
                </c:pt>
                <c:pt idx="17282">
                  <c:v>6.1207900000000003E-2</c:v>
                </c:pt>
                <c:pt idx="17283">
                  <c:v>6.0671500000000003E-2</c:v>
                </c:pt>
                <c:pt idx="17284">
                  <c:v>6.0272899999999997E-2</c:v>
                </c:pt>
                <c:pt idx="17285">
                  <c:v>5.9733300000000003E-2</c:v>
                </c:pt>
                <c:pt idx="17286">
                  <c:v>5.93196E-2</c:v>
                </c:pt>
                <c:pt idx="17287">
                  <c:v>5.8800100000000001E-2</c:v>
                </c:pt>
                <c:pt idx="17288">
                  <c:v>5.8355400000000002E-2</c:v>
                </c:pt>
                <c:pt idx="17289">
                  <c:v>5.7872600000000003E-2</c:v>
                </c:pt>
                <c:pt idx="17290">
                  <c:v>5.7384299999999999E-2</c:v>
                </c:pt>
                <c:pt idx="17291">
                  <c:v>5.6949300000000001E-2</c:v>
                </c:pt>
                <c:pt idx="17292">
                  <c:v>5.6408699999999999E-2</c:v>
                </c:pt>
                <c:pt idx="17293">
                  <c:v>5.6008000000000002E-2</c:v>
                </c:pt>
                <c:pt idx="17294">
                  <c:v>5.5443199999999998E-2</c:v>
                </c:pt>
                <c:pt idx="17295">
                  <c:v>5.5056899999999999E-2</c:v>
                </c:pt>
                <c:pt idx="17296">
                  <c:v>5.4532700000000003E-2</c:v>
                </c:pt>
                <c:pt idx="17297">
                  <c:v>5.4050399999999998E-2</c:v>
                </c:pt>
                <c:pt idx="17298">
                  <c:v>5.3532700000000003E-2</c:v>
                </c:pt>
                <c:pt idx="17299">
                  <c:v>5.3026200000000002E-2</c:v>
                </c:pt>
                <c:pt idx="17300">
                  <c:v>5.3093300000000003E-2</c:v>
                </c:pt>
                <c:pt idx="17301">
                  <c:v>5.2882600000000002E-2</c:v>
                </c:pt>
                <c:pt idx="17302">
                  <c:v>5.2335899999999998E-2</c:v>
                </c:pt>
                <c:pt idx="17303">
                  <c:v>5.2255900000000001E-2</c:v>
                </c:pt>
                <c:pt idx="17304">
                  <c:v>5.1819299999999999E-2</c:v>
                </c:pt>
                <c:pt idx="17305">
                  <c:v>5.1420199999999999E-2</c:v>
                </c:pt>
                <c:pt idx="17306">
                  <c:v>5.1388099999999999E-2</c:v>
                </c:pt>
                <c:pt idx="17307">
                  <c:v>5.0651599999999998E-2</c:v>
                </c:pt>
                <c:pt idx="17308">
                  <c:v>5.0747300000000002E-2</c:v>
                </c:pt>
                <c:pt idx="17309">
                  <c:v>5.0155100000000001E-2</c:v>
                </c:pt>
                <c:pt idx="17310">
                  <c:v>4.98561E-2</c:v>
                </c:pt>
                <c:pt idx="17311">
                  <c:v>4.9795300000000001E-2</c:v>
                </c:pt>
                <c:pt idx="17312">
                  <c:v>4.8985599999999997E-2</c:v>
                </c:pt>
                <c:pt idx="17313">
                  <c:v>4.9251499999999997E-2</c:v>
                </c:pt>
                <c:pt idx="17314">
                  <c:v>4.8393499999999999E-2</c:v>
                </c:pt>
                <c:pt idx="17315">
                  <c:v>4.8408100000000003E-2</c:v>
                </c:pt>
                <c:pt idx="17316">
                  <c:v>4.8024699999999997E-2</c:v>
                </c:pt>
                <c:pt idx="17317">
                  <c:v>4.7474000000000002E-2</c:v>
                </c:pt>
                <c:pt idx="17318">
                  <c:v>4.75854E-2</c:v>
                </c:pt>
                <c:pt idx="17319">
                  <c:v>4.6731700000000001E-2</c:v>
                </c:pt>
                <c:pt idx="17320">
                  <c:v>4.6888199999999998E-2</c:v>
                </c:pt>
                <c:pt idx="17321">
                  <c:v>4.6230800000000002E-2</c:v>
                </c:pt>
                <c:pt idx="17322">
                  <c:v>4.6025200000000002E-2</c:v>
                </c:pt>
                <c:pt idx="17323">
                  <c:v>4.5775200000000002E-2</c:v>
                </c:pt>
                <c:pt idx="17324">
                  <c:v>4.5223100000000002E-2</c:v>
                </c:pt>
                <c:pt idx="17325">
                  <c:v>4.5180199999999997E-2</c:v>
                </c:pt>
                <c:pt idx="17326">
                  <c:v>4.4581000000000003E-2</c:v>
                </c:pt>
                <c:pt idx="17327">
                  <c:v>4.4447300000000002E-2</c:v>
                </c:pt>
                <c:pt idx="17328">
                  <c:v>4.4007699999999997E-2</c:v>
                </c:pt>
                <c:pt idx="17329">
                  <c:v>4.3707900000000001E-2</c:v>
                </c:pt>
                <c:pt idx="17330">
                  <c:v>4.3387700000000001E-2</c:v>
                </c:pt>
                <c:pt idx="17331">
                  <c:v>4.3034299999999998E-2</c:v>
                </c:pt>
                <c:pt idx="17332">
                  <c:v>4.2710699999999997E-2</c:v>
                </c:pt>
                <c:pt idx="17333">
                  <c:v>4.2379399999999998E-2</c:v>
                </c:pt>
                <c:pt idx="17334">
                  <c:v>4.2048500000000003E-2</c:v>
                </c:pt>
                <c:pt idx="17335">
                  <c:v>4.1684600000000002E-2</c:v>
                </c:pt>
                <c:pt idx="17336">
                  <c:v>4.14239E-2</c:v>
                </c:pt>
                <c:pt idx="17337">
                  <c:v>4.0965500000000002E-2</c:v>
                </c:pt>
                <c:pt idx="17338">
                  <c:v>4.0779999999999997E-2</c:v>
                </c:pt>
                <c:pt idx="17339">
                  <c:v>4.0293799999999998E-2</c:v>
                </c:pt>
                <c:pt idx="17340">
                  <c:v>4.0069800000000003E-2</c:v>
                </c:pt>
                <c:pt idx="17341">
                  <c:v>3.96853E-2</c:v>
                </c:pt>
                <c:pt idx="17342">
                  <c:v>3.9317900000000003E-2</c:v>
                </c:pt>
                <c:pt idx="17343">
                  <c:v>3.9079099999999999E-2</c:v>
                </c:pt>
                <c:pt idx="17344">
                  <c:v>3.8596800000000001E-2</c:v>
                </c:pt>
                <c:pt idx="17345">
                  <c:v>3.8414700000000003E-2</c:v>
                </c:pt>
                <c:pt idx="17346">
                  <c:v>3.7934299999999997E-2</c:v>
                </c:pt>
                <c:pt idx="17347">
                  <c:v>3.76955E-2</c:v>
                </c:pt>
                <c:pt idx="17348">
                  <c:v>3.7297499999999997E-2</c:v>
                </c:pt>
                <c:pt idx="17349">
                  <c:v>3.69728E-2</c:v>
                </c:pt>
                <c:pt idx="17350">
                  <c:v>3.6646600000000001E-2</c:v>
                </c:pt>
                <c:pt idx="17351">
                  <c:v>3.6269099999999999E-2</c:v>
                </c:pt>
                <c:pt idx="17352">
                  <c:v>3.5979799999999999E-2</c:v>
                </c:pt>
                <c:pt idx="17353">
                  <c:v>3.5568599999999999E-2</c:v>
                </c:pt>
                <c:pt idx="17354">
                  <c:v>3.5314499999999999E-2</c:v>
                </c:pt>
                <c:pt idx="17355">
                  <c:v>3.4862700000000003E-2</c:v>
                </c:pt>
                <c:pt idx="17356">
                  <c:v>3.46384E-2</c:v>
                </c:pt>
                <c:pt idx="17357">
                  <c:v>3.4179000000000001E-2</c:v>
                </c:pt>
                <c:pt idx="17358">
                  <c:v>3.3919400000000002E-2</c:v>
                </c:pt>
                <c:pt idx="17359">
                  <c:v>3.3543200000000002E-2</c:v>
                </c:pt>
                <c:pt idx="17360">
                  <c:v>3.3158899999999998E-2</c:v>
                </c:pt>
                <c:pt idx="17361">
                  <c:v>3.2925099999999999E-2</c:v>
                </c:pt>
                <c:pt idx="17362">
                  <c:v>3.2413299999999999E-2</c:v>
                </c:pt>
                <c:pt idx="17363">
                  <c:v>3.2255300000000001E-2</c:v>
                </c:pt>
                <c:pt idx="17364">
                  <c:v>3.1738799999999998E-2</c:v>
                </c:pt>
                <c:pt idx="17365">
                  <c:v>3.15053E-2</c:v>
                </c:pt>
                <c:pt idx="17366">
                  <c:v>3.1123700000000001E-2</c:v>
                </c:pt>
                <c:pt idx="17367">
                  <c:v>3.07266E-2</c:v>
                </c:pt>
                <c:pt idx="17368">
                  <c:v>3.0491999999999998E-2</c:v>
                </c:pt>
                <c:pt idx="17369">
                  <c:v>2.99974E-2</c:v>
                </c:pt>
                <c:pt idx="17370">
                  <c:v>2.9789199999999998E-2</c:v>
                </c:pt>
                <c:pt idx="17371">
                  <c:v>2.9338099999999999E-2</c:v>
                </c:pt>
                <c:pt idx="17372">
                  <c:v>2.9038399999999999E-2</c:v>
                </c:pt>
                <c:pt idx="17373">
                  <c:v>2.8689800000000001E-2</c:v>
                </c:pt>
                <c:pt idx="17374">
                  <c:v>2.8306999999999999E-2</c:v>
                </c:pt>
                <c:pt idx="17375">
                  <c:v>2.7995800000000001E-2</c:v>
                </c:pt>
                <c:pt idx="17376">
                  <c:v>2.7622799999999999E-2</c:v>
                </c:pt>
                <c:pt idx="17377">
                  <c:v>2.7266800000000001E-2</c:v>
                </c:pt>
                <c:pt idx="17378">
                  <c:v>2.6941699999999999E-2</c:v>
                </c:pt>
                <c:pt idx="17379">
                  <c:v>2.65618E-2</c:v>
                </c:pt>
                <c:pt idx="17380">
                  <c:v>2.6214999999999999E-2</c:v>
                </c:pt>
                <c:pt idx="17381">
                  <c:v>2.5904099999999999E-2</c:v>
                </c:pt>
                <c:pt idx="17382">
                  <c:v>2.5457799999999999E-2</c:v>
                </c:pt>
                <c:pt idx="17383">
                  <c:v>2.5240499999999999E-2</c:v>
                </c:pt>
                <c:pt idx="17384">
                  <c:v>2.4740499999999999E-2</c:v>
                </c:pt>
                <c:pt idx="17385">
                  <c:v>2.45071E-2</c:v>
                </c:pt>
                <c:pt idx="17386">
                  <c:v>2.4100900000000001E-2</c:v>
                </c:pt>
                <c:pt idx="17387">
                  <c:v>2.3710599999999998E-2</c:v>
                </c:pt>
                <c:pt idx="17388">
                  <c:v>2.3484399999999999E-2</c:v>
                </c:pt>
                <c:pt idx="17389">
                  <c:v>2.2930099999999998E-2</c:v>
                </c:pt>
                <c:pt idx="17390">
                  <c:v>2.2799300000000002E-2</c:v>
                </c:pt>
                <c:pt idx="17391">
                  <c:v>2.2254400000000001E-2</c:v>
                </c:pt>
                <c:pt idx="17392">
                  <c:v>2.20348E-2</c:v>
                </c:pt>
                <c:pt idx="17393">
                  <c:v>2.1635000000000001E-2</c:v>
                </c:pt>
                <c:pt idx="17394">
                  <c:v>2.1173899999999999E-2</c:v>
                </c:pt>
                <c:pt idx="17395">
                  <c:v>2.0989899999999999E-2</c:v>
                </c:pt>
                <c:pt idx="17396">
                  <c:v>2.0732E-2</c:v>
                </c:pt>
                <c:pt idx="17397">
                  <c:v>2.07922E-2</c:v>
                </c:pt>
                <c:pt idx="17398">
                  <c:v>2.01941E-2</c:v>
                </c:pt>
                <c:pt idx="17399">
                  <c:v>2.02185E-2</c:v>
                </c:pt>
                <c:pt idx="17400">
                  <c:v>1.9844899999999999E-2</c:v>
                </c:pt>
                <c:pt idx="17401">
                  <c:v>1.95164E-2</c:v>
                </c:pt>
                <c:pt idx="17402">
                  <c:v>1.9521299999999998E-2</c:v>
                </c:pt>
                <c:pt idx="17403">
                  <c:v>1.88971E-2</c:v>
                </c:pt>
                <c:pt idx="17404">
                  <c:v>1.9029399999999998E-2</c:v>
                </c:pt>
                <c:pt idx="17405">
                  <c:v>1.8480199999999999E-2</c:v>
                </c:pt>
                <c:pt idx="17406">
                  <c:v>1.83591E-2</c:v>
                </c:pt>
                <c:pt idx="17407">
                  <c:v>1.81627E-2</c:v>
                </c:pt>
                <c:pt idx="17408">
                  <c:v>1.76884E-2</c:v>
                </c:pt>
                <c:pt idx="17409">
                  <c:v>1.7746600000000001E-2</c:v>
                </c:pt>
                <c:pt idx="17410">
                  <c:v>1.7178200000000001E-2</c:v>
                </c:pt>
                <c:pt idx="17411">
                  <c:v>1.7156899999999999E-2</c:v>
                </c:pt>
                <c:pt idx="17412">
                  <c:v>1.68015E-2</c:v>
                </c:pt>
                <c:pt idx="17413">
                  <c:v>1.6507899999999999E-2</c:v>
                </c:pt>
                <c:pt idx="17414">
                  <c:v>1.6397800000000001E-2</c:v>
                </c:pt>
                <c:pt idx="17415">
                  <c:v>1.5954099999999999E-2</c:v>
                </c:pt>
                <c:pt idx="17416">
                  <c:v>1.5864300000000001E-2</c:v>
                </c:pt>
                <c:pt idx="17417">
                  <c:v>1.5516500000000001E-2</c:v>
                </c:pt>
                <c:pt idx="17418">
                  <c:v>1.52607E-2</c:v>
                </c:pt>
                <c:pt idx="17419">
                  <c:v>1.5080700000000001E-2</c:v>
                </c:pt>
                <c:pt idx="17420">
                  <c:v>1.4716099999999999E-2</c:v>
                </c:pt>
                <c:pt idx="17421">
                  <c:v>1.4548500000000001E-2</c:v>
                </c:pt>
                <c:pt idx="17422">
                  <c:v>1.42682E-2</c:v>
                </c:pt>
                <c:pt idx="17423">
                  <c:v>1.39528E-2</c:v>
                </c:pt>
                <c:pt idx="17424">
                  <c:v>1.3826400000000001E-2</c:v>
                </c:pt>
                <c:pt idx="17425">
                  <c:v>1.3408099999999999E-2</c:v>
                </c:pt>
                <c:pt idx="17426">
                  <c:v>1.3290700000000001E-2</c:v>
                </c:pt>
                <c:pt idx="17427">
                  <c:v>1.2966800000000001E-2</c:v>
                </c:pt>
                <c:pt idx="17428">
                  <c:v>1.26731E-2</c:v>
                </c:pt>
                <c:pt idx="17429">
                  <c:v>1.2556100000000001E-2</c:v>
                </c:pt>
                <c:pt idx="17430">
                  <c:v>1.2084599999999999E-2</c:v>
                </c:pt>
                <c:pt idx="17431">
                  <c:v>1.20635E-2</c:v>
                </c:pt>
                <c:pt idx="17432">
                  <c:v>1.16074E-2</c:v>
                </c:pt>
                <c:pt idx="17433">
                  <c:v>1.1460700000000001E-2</c:v>
                </c:pt>
                <c:pt idx="17434">
                  <c:v>1.1206600000000001E-2</c:v>
                </c:pt>
                <c:pt idx="17435">
                  <c:v>1.0832E-2</c:v>
                </c:pt>
                <c:pt idx="17436">
                  <c:v>1.0773899999999999E-2</c:v>
                </c:pt>
                <c:pt idx="17437">
                  <c:v>1.02801E-2</c:v>
                </c:pt>
                <c:pt idx="17438">
                  <c:v>1.02399E-2</c:v>
                </c:pt>
                <c:pt idx="17439" formatCode="0.00E+00">
                  <c:v>9.8252900000000004E-3</c:v>
                </c:pt>
                <c:pt idx="17440" formatCode="0.00E+00">
                  <c:v>9.6351700000000002E-3</c:v>
                </c:pt>
                <c:pt idx="17441" formatCode="0.00E+00">
                  <c:v>9.4005600000000005E-3</c:v>
                </c:pt>
                <c:pt idx="17442" formatCode="0.00E+00">
                  <c:v>9.0423299999999995E-3</c:v>
                </c:pt>
                <c:pt idx="17443" formatCode="0.00E+00">
                  <c:v>8.9289499999999997E-3</c:v>
                </c:pt>
                <c:pt idx="17444" formatCode="0.00E+00">
                  <c:v>8.5124899999999993E-3</c:v>
                </c:pt>
                <c:pt idx="17445" formatCode="0.00E+00">
                  <c:v>8.3935399999999997E-3</c:v>
                </c:pt>
                <c:pt idx="17446" formatCode="0.00E+00">
                  <c:v>8.0316199999999997E-3</c:v>
                </c:pt>
                <c:pt idx="17447" formatCode="0.00E+00">
                  <c:v>7.8303399999999999E-3</c:v>
                </c:pt>
                <c:pt idx="17448" formatCode="0.00E+00">
                  <c:v>7.5556299999999998E-3</c:v>
                </c:pt>
                <c:pt idx="17449" formatCode="0.00E+00">
                  <c:v>7.2785899999999997E-3</c:v>
                </c:pt>
                <c:pt idx="17450" formatCode="0.00E+00">
                  <c:v>7.0600599999999999E-3</c:v>
                </c:pt>
                <c:pt idx="17451" formatCode="0.00E+00">
                  <c:v>6.7467899999999999E-3</c:v>
                </c:pt>
                <c:pt idx="17452" formatCode="0.00E+00">
                  <c:v>6.5480699999999996E-3</c:v>
                </c:pt>
                <c:pt idx="17453" formatCode="0.00E+00">
                  <c:v>6.2238099999999998E-3</c:v>
                </c:pt>
                <c:pt idx="17454" formatCode="0.00E+00">
                  <c:v>6.03054E-3</c:v>
                </c:pt>
                <c:pt idx="17455" formatCode="0.00E+00">
                  <c:v>5.7052300000000004E-3</c:v>
                </c:pt>
                <c:pt idx="17456" formatCode="0.00E+00">
                  <c:v>5.5059599999999998E-3</c:v>
                </c:pt>
                <c:pt idx="17457" formatCode="0.00E+00">
                  <c:v>5.1964400000000001E-3</c:v>
                </c:pt>
                <c:pt idx="17458" formatCode="0.00E+00">
                  <c:v>4.9685099999999998E-3</c:v>
                </c:pt>
                <c:pt idx="17459" formatCode="0.00E+00">
                  <c:v>4.7035499999999999E-3</c:v>
                </c:pt>
                <c:pt idx="17460" formatCode="0.00E+00">
                  <c:v>4.4190599999999998E-3</c:v>
                </c:pt>
                <c:pt idx="17461" formatCode="0.00E+00">
                  <c:v>4.20988E-3</c:v>
                </c:pt>
                <c:pt idx="17462" formatCode="0.00E+00">
                  <c:v>3.8684499999999998E-3</c:v>
                </c:pt>
                <c:pt idx="17463" formatCode="0.00E+00">
                  <c:v>3.7183099999999998E-3</c:v>
                </c:pt>
                <c:pt idx="17464" formatCode="0.00E+00">
                  <c:v>3.3613699999999998E-3</c:v>
                </c:pt>
                <c:pt idx="17465" formatCode="0.00E+00">
                  <c:v>3.1802200000000001E-3</c:v>
                </c:pt>
                <c:pt idx="17466" formatCode="0.00E+00">
                  <c:v>2.8027099999999999E-3</c:v>
                </c:pt>
                <c:pt idx="17467" formatCode="0.00E+00">
                  <c:v>2.60297E-3</c:v>
                </c:pt>
                <c:pt idx="17468" formatCode="0.00E+00">
                  <c:v>2.7176499999999998E-3</c:v>
                </c:pt>
                <c:pt idx="17469" formatCode="0.00E+00">
                  <c:v>2.67789E-3</c:v>
                </c:pt>
                <c:pt idx="17470" formatCode="0.00E+00">
                  <c:v>2.4096299999999998E-3</c:v>
                </c:pt>
                <c:pt idx="17471" formatCode="0.00E+00">
                  <c:v>2.3805200000000001E-3</c:v>
                </c:pt>
                <c:pt idx="17472" formatCode="0.00E+00">
                  <c:v>2.26779E-3</c:v>
                </c:pt>
                <c:pt idx="17473" formatCode="0.00E+00">
                  <c:v>1.95787E-3</c:v>
                </c:pt>
                <c:pt idx="17474" formatCode="0.00E+00">
                  <c:v>2.1555799999999998E-3</c:v>
                </c:pt>
                <c:pt idx="17475" formatCode="0.00E+00">
                  <c:v>1.62378E-3</c:v>
                </c:pt>
                <c:pt idx="17476" formatCode="0.00E+00">
                  <c:v>1.85506E-3</c:v>
                </c:pt>
                <c:pt idx="17477" formatCode="0.00E+00">
                  <c:v>1.5231800000000001E-3</c:v>
                </c:pt>
                <c:pt idx="17478" formatCode="0.00E+00">
                  <c:v>1.3497400000000001E-3</c:v>
                </c:pt>
                <c:pt idx="17479" formatCode="0.00E+00">
                  <c:v>1.52926E-3</c:v>
                </c:pt>
                <c:pt idx="17480" formatCode="0.00E+00">
                  <c:v>8.7757000000000004E-4</c:v>
                </c:pt>
                <c:pt idx="17481" formatCode="0.00E+00">
                  <c:v>1.36057E-3</c:v>
                </c:pt>
                <c:pt idx="17482" formatCode="0.00E+00">
                  <c:v>6.7761299999999998E-4</c:v>
                </c:pt>
                <c:pt idx="17483" formatCode="0.00E+00">
                  <c:v>8.9910399999999996E-4</c:v>
                </c:pt>
                <c:pt idx="17484" formatCode="0.00E+00">
                  <c:v>7.1097599999999999E-4</c:v>
                </c:pt>
                <c:pt idx="17485" formatCode="0.00E+00">
                  <c:v>3.2566399999999998E-4</c:v>
                </c:pt>
                <c:pt idx="17486" formatCode="0.00E+00">
                  <c:v>6.8920400000000001E-4</c:v>
                </c:pt>
                <c:pt idx="17487" formatCode="0.00E+00">
                  <c:v>-3.8980599999999997E-5</c:v>
                </c:pt>
                <c:pt idx="17488" formatCode="0.00E+00">
                  <c:v>4.1002699999999998E-4</c:v>
                </c:pt>
                <c:pt idx="17489" formatCode="0.00E+00">
                  <c:v>-1.3615599999999999E-4</c:v>
                </c:pt>
                <c:pt idx="17490" formatCode="0.00E+00">
                  <c:v>-1.6599799999999999E-4</c:v>
                </c:pt>
                <c:pt idx="17491" formatCode="0.00E+00">
                  <c:v>-1.5490799999999999E-4</c:v>
                </c:pt>
              </c:numCache>
            </c:numRef>
          </c:yVal>
          <c:smooth val="1"/>
          <c:extLst>
            <c:ext xmlns:c16="http://schemas.microsoft.com/office/drawing/2014/chart" uri="{C3380CC4-5D6E-409C-BE32-E72D297353CC}">
              <c16:uniqueId val="{00000001-21BB-4709-BFAF-8274E323F996}"/>
            </c:ext>
          </c:extLst>
        </c:ser>
        <c:dLbls>
          <c:showLegendKey val="0"/>
          <c:showVal val="0"/>
          <c:showCatName val="0"/>
          <c:showSerName val="0"/>
          <c:showPercent val="0"/>
          <c:showBubbleSize val="0"/>
        </c:dLbls>
        <c:axId val="323073855"/>
        <c:axId val="324864895"/>
      </c:scatterChart>
      <c:valAx>
        <c:axId val="479863936"/>
        <c:scaling>
          <c:orientation val="minMax"/>
          <c:max val="35"/>
          <c:min val="28"/>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5856"/>
        <c:crossesAt val="-0.60000000000000009"/>
        <c:crossBetween val="midCat"/>
      </c:valAx>
      <c:valAx>
        <c:axId val="479865856"/>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3936"/>
        <c:crosses val="autoZero"/>
        <c:crossBetween val="midCat"/>
      </c:valAx>
      <c:valAx>
        <c:axId val="324864895"/>
        <c:scaling>
          <c:orientation val="minMax"/>
        </c:scaling>
        <c:delete val="1"/>
        <c:axPos val="r"/>
        <c:numFmt formatCode="General" sourceLinked="1"/>
        <c:majorTickMark val="out"/>
        <c:minorTickMark val="none"/>
        <c:tickLblPos val="nextTo"/>
        <c:crossAx val="323073855"/>
        <c:crosses val="max"/>
        <c:crossBetween val="midCat"/>
      </c:valAx>
      <c:valAx>
        <c:axId val="323073855"/>
        <c:scaling>
          <c:orientation val="minMax"/>
          <c:max val="6720"/>
          <c:min val="5376"/>
        </c:scaling>
        <c:delete val="0"/>
        <c:axPos val="t"/>
        <c:numFmt formatCode="General" sourceLinked="1"/>
        <c:majorTickMark val="out"/>
        <c:minorTickMark val="none"/>
        <c:tickLblPos val="nextTo"/>
        <c:crossAx val="324864895"/>
        <c:crosses val="max"/>
        <c:crossBetween val="midCat"/>
        <c:majorUnit val="192"/>
      </c:valAx>
      <c:spPr>
        <a:noFill/>
        <a:ln>
          <a:solidFill>
            <a:sysClr val="windowText" lastClr="000000"/>
          </a:solidFill>
        </a:ln>
        <a:effectLst/>
      </c:spPr>
    </c:plotArea>
    <c:legend>
      <c:legendPos val="b"/>
      <c:layout>
        <c:manualLayout>
          <c:xMode val="edge"/>
          <c:yMode val="edge"/>
          <c:x val="0.62356342957130373"/>
          <c:y val="0.70331984543598713"/>
          <c:w val="0.31120647419072622"/>
          <c:h val="0.11149496937882762"/>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8783092738407701"/>
          <c:h val="0.7115354330708662"/>
        </c:manualLayout>
      </c:layout>
      <c:scatterChart>
        <c:scatterStyle val="smoothMarker"/>
        <c:varyColors val="0"/>
        <c:ser>
          <c:idx val="3"/>
          <c:order val="0"/>
          <c:tx>
            <c:v>Traffic2</c:v>
          </c:tx>
          <c:spPr>
            <a:ln w="19050" cap="rnd">
              <a:solidFill>
                <a:schemeClr val="accent1"/>
              </a:solidFill>
              <a:round/>
            </a:ln>
            <a:effectLst/>
          </c:spPr>
          <c:marker>
            <c:symbol val="none"/>
          </c:marker>
          <c:xVal>
            <c:numRef>
              <c:f>traffic!$M$8:$M$35246</c:f>
              <c:numCache>
                <c:formatCode>0.00E+00</c:formatCode>
                <c:ptCount val="35239"/>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pt idx="22776" formatCode="General">
                  <c:v>45.552</c:v>
                </c:pt>
                <c:pt idx="22777" formatCode="General">
                  <c:v>45.554000000000002</c:v>
                </c:pt>
                <c:pt idx="22778" formatCode="General">
                  <c:v>45.555999999999997</c:v>
                </c:pt>
                <c:pt idx="22779" formatCode="General">
                  <c:v>45.558</c:v>
                </c:pt>
                <c:pt idx="22780" formatCode="General">
                  <c:v>45.56</c:v>
                </c:pt>
                <c:pt idx="22781" formatCode="General">
                  <c:v>45.561999999999998</c:v>
                </c:pt>
                <c:pt idx="22782" formatCode="General">
                  <c:v>45.564</c:v>
                </c:pt>
                <c:pt idx="22783" formatCode="General">
                  <c:v>45.566000000000003</c:v>
                </c:pt>
                <c:pt idx="22784" formatCode="General">
                  <c:v>45.567999999999998</c:v>
                </c:pt>
                <c:pt idx="22785" formatCode="General">
                  <c:v>45.57</c:v>
                </c:pt>
                <c:pt idx="22786" formatCode="General">
                  <c:v>45.572000000000003</c:v>
                </c:pt>
                <c:pt idx="22787" formatCode="General">
                  <c:v>45.573999999999998</c:v>
                </c:pt>
                <c:pt idx="22788" formatCode="General">
                  <c:v>45.576000000000001</c:v>
                </c:pt>
                <c:pt idx="22789" formatCode="General">
                  <c:v>45.578000000000003</c:v>
                </c:pt>
                <c:pt idx="22790" formatCode="General">
                  <c:v>45.58</c:v>
                </c:pt>
                <c:pt idx="22791" formatCode="General">
                  <c:v>45.582000000000001</c:v>
                </c:pt>
                <c:pt idx="22792" formatCode="General">
                  <c:v>45.584000000000003</c:v>
                </c:pt>
                <c:pt idx="22793" formatCode="General">
                  <c:v>45.585999999999999</c:v>
                </c:pt>
                <c:pt idx="22794" formatCode="General">
                  <c:v>45.588000000000001</c:v>
                </c:pt>
                <c:pt idx="22795" formatCode="General">
                  <c:v>45.59</c:v>
                </c:pt>
                <c:pt idx="22796" formatCode="General">
                  <c:v>45.591999999999999</c:v>
                </c:pt>
                <c:pt idx="22797" formatCode="General">
                  <c:v>45.594000000000001</c:v>
                </c:pt>
                <c:pt idx="22798" formatCode="General">
                  <c:v>45.595999999999997</c:v>
                </c:pt>
                <c:pt idx="22799" formatCode="General">
                  <c:v>45.597999999999999</c:v>
                </c:pt>
                <c:pt idx="22800" formatCode="General">
                  <c:v>45.6</c:v>
                </c:pt>
                <c:pt idx="22801" formatCode="General">
                  <c:v>45.601999999999997</c:v>
                </c:pt>
                <c:pt idx="22802" formatCode="General">
                  <c:v>45.603999999999999</c:v>
                </c:pt>
                <c:pt idx="22803" formatCode="General">
                  <c:v>45.606000000000002</c:v>
                </c:pt>
                <c:pt idx="22804" formatCode="General">
                  <c:v>45.607999999999997</c:v>
                </c:pt>
                <c:pt idx="22805" formatCode="General">
                  <c:v>45.61</c:v>
                </c:pt>
                <c:pt idx="22806" formatCode="General">
                  <c:v>45.612000000000002</c:v>
                </c:pt>
                <c:pt idx="22807" formatCode="General">
                  <c:v>45.613999999999997</c:v>
                </c:pt>
                <c:pt idx="22808" formatCode="General">
                  <c:v>45.616</c:v>
                </c:pt>
                <c:pt idx="22809" formatCode="General">
                  <c:v>45.618000000000002</c:v>
                </c:pt>
                <c:pt idx="22810" formatCode="General">
                  <c:v>45.62</c:v>
                </c:pt>
                <c:pt idx="22811" formatCode="General">
                  <c:v>45.622</c:v>
                </c:pt>
                <c:pt idx="22812" formatCode="General">
                  <c:v>45.624000000000002</c:v>
                </c:pt>
                <c:pt idx="22813" formatCode="General">
                  <c:v>45.625999999999998</c:v>
                </c:pt>
                <c:pt idx="22814" formatCode="General">
                  <c:v>45.628</c:v>
                </c:pt>
                <c:pt idx="22815" formatCode="General">
                  <c:v>45.63</c:v>
                </c:pt>
                <c:pt idx="22816" formatCode="General">
                  <c:v>45.631999999999998</c:v>
                </c:pt>
                <c:pt idx="22817" formatCode="General">
                  <c:v>45.634</c:v>
                </c:pt>
                <c:pt idx="22818" formatCode="General">
                  <c:v>45.636000000000003</c:v>
                </c:pt>
                <c:pt idx="22819" formatCode="General">
                  <c:v>45.637999999999998</c:v>
                </c:pt>
                <c:pt idx="22820" formatCode="General">
                  <c:v>45.64</c:v>
                </c:pt>
                <c:pt idx="22821" formatCode="General">
                  <c:v>45.642000000000003</c:v>
                </c:pt>
                <c:pt idx="22822" formatCode="General">
                  <c:v>45.643999999999998</c:v>
                </c:pt>
                <c:pt idx="22823" formatCode="General">
                  <c:v>45.646000000000001</c:v>
                </c:pt>
                <c:pt idx="22824" formatCode="General">
                  <c:v>45.648000000000003</c:v>
                </c:pt>
                <c:pt idx="22825" formatCode="General">
                  <c:v>45.65</c:v>
                </c:pt>
                <c:pt idx="22826" formatCode="General">
                  <c:v>45.652000000000001</c:v>
                </c:pt>
                <c:pt idx="22827" formatCode="General">
                  <c:v>45.654000000000003</c:v>
                </c:pt>
                <c:pt idx="22828" formatCode="General">
                  <c:v>45.655999999999999</c:v>
                </c:pt>
                <c:pt idx="22829" formatCode="General">
                  <c:v>45.658000000000001</c:v>
                </c:pt>
                <c:pt idx="22830" formatCode="General">
                  <c:v>45.66</c:v>
                </c:pt>
                <c:pt idx="22831" formatCode="General">
                  <c:v>45.661999999999999</c:v>
                </c:pt>
                <c:pt idx="22832" formatCode="General">
                  <c:v>45.664000000000001</c:v>
                </c:pt>
                <c:pt idx="22833" formatCode="General">
                  <c:v>45.665999999999997</c:v>
                </c:pt>
                <c:pt idx="22834" formatCode="General">
                  <c:v>45.667999999999999</c:v>
                </c:pt>
                <c:pt idx="22835" formatCode="General">
                  <c:v>45.67</c:v>
                </c:pt>
                <c:pt idx="22836" formatCode="General">
                  <c:v>45.671999999999997</c:v>
                </c:pt>
                <c:pt idx="22837" formatCode="General">
                  <c:v>45.673999999999999</c:v>
                </c:pt>
                <c:pt idx="22838" formatCode="General">
                  <c:v>45.676000000000002</c:v>
                </c:pt>
                <c:pt idx="22839" formatCode="General">
                  <c:v>45.677999999999997</c:v>
                </c:pt>
                <c:pt idx="22840" formatCode="General">
                  <c:v>45.68</c:v>
                </c:pt>
                <c:pt idx="22841" formatCode="General">
                  <c:v>45.682000000000002</c:v>
                </c:pt>
                <c:pt idx="22842" formatCode="General">
                  <c:v>45.683999999999997</c:v>
                </c:pt>
                <c:pt idx="22843" formatCode="General">
                  <c:v>45.686</c:v>
                </c:pt>
                <c:pt idx="22844" formatCode="General">
                  <c:v>45.688000000000002</c:v>
                </c:pt>
                <c:pt idx="22845" formatCode="General">
                  <c:v>45.69</c:v>
                </c:pt>
                <c:pt idx="22846" formatCode="General">
                  <c:v>45.692</c:v>
                </c:pt>
                <c:pt idx="22847" formatCode="General">
                  <c:v>45.694000000000003</c:v>
                </c:pt>
                <c:pt idx="22848" formatCode="General">
                  <c:v>45.695999999999998</c:v>
                </c:pt>
                <c:pt idx="22849" formatCode="General">
                  <c:v>45.698</c:v>
                </c:pt>
                <c:pt idx="22850" formatCode="General">
                  <c:v>45.7</c:v>
                </c:pt>
                <c:pt idx="22851" formatCode="General">
                  <c:v>45.701999999999998</c:v>
                </c:pt>
                <c:pt idx="22852" formatCode="General">
                  <c:v>45.704000000000001</c:v>
                </c:pt>
                <c:pt idx="22853" formatCode="General">
                  <c:v>45.706000000000003</c:v>
                </c:pt>
                <c:pt idx="22854" formatCode="General">
                  <c:v>45.707999999999998</c:v>
                </c:pt>
                <c:pt idx="22855" formatCode="General">
                  <c:v>45.71</c:v>
                </c:pt>
                <c:pt idx="22856" formatCode="General">
                  <c:v>45.712000000000003</c:v>
                </c:pt>
                <c:pt idx="22857" formatCode="General">
                  <c:v>45.713999999999999</c:v>
                </c:pt>
                <c:pt idx="22858" formatCode="General">
                  <c:v>45.716000000000001</c:v>
                </c:pt>
                <c:pt idx="22859" formatCode="General">
                  <c:v>45.718000000000004</c:v>
                </c:pt>
                <c:pt idx="22860" formatCode="General">
                  <c:v>45.72</c:v>
                </c:pt>
                <c:pt idx="22861" formatCode="General">
                  <c:v>45.722000000000001</c:v>
                </c:pt>
                <c:pt idx="22862" formatCode="General">
                  <c:v>45.723999999999997</c:v>
                </c:pt>
                <c:pt idx="22863" formatCode="General">
                  <c:v>45.725999999999999</c:v>
                </c:pt>
                <c:pt idx="22864" formatCode="General">
                  <c:v>45.728000000000002</c:v>
                </c:pt>
                <c:pt idx="22865" formatCode="General">
                  <c:v>45.73</c:v>
                </c:pt>
                <c:pt idx="22866" formatCode="General">
                  <c:v>45.731999999999999</c:v>
                </c:pt>
                <c:pt idx="22867" formatCode="General">
                  <c:v>45.734000000000002</c:v>
                </c:pt>
                <c:pt idx="22868" formatCode="General">
                  <c:v>45.735999999999997</c:v>
                </c:pt>
                <c:pt idx="22869" formatCode="General">
                  <c:v>45.738</c:v>
                </c:pt>
                <c:pt idx="22870" formatCode="General">
                  <c:v>45.74</c:v>
                </c:pt>
                <c:pt idx="22871" formatCode="General">
                  <c:v>45.741999999999997</c:v>
                </c:pt>
                <c:pt idx="22872" formatCode="General">
                  <c:v>45.744</c:v>
                </c:pt>
                <c:pt idx="22873" formatCode="General">
                  <c:v>45.746000000000002</c:v>
                </c:pt>
                <c:pt idx="22874" formatCode="General">
                  <c:v>45.747999999999998</c:v>
                </c:pt>
                <c:pt idx="22875" formatCode="General">
                  <c:v>45.75</c:v>
                </c:pt>
                <c:pt idx="22876" formatCode="General">
                  <c:v>45.752000000000002</c:v>
                </c:pt>
                <c:pt idx="22877" formatCode="General">
                  <c:v>45.753999999999998</c:v>
                </c:pt>
                <c:pt idx="22878" formatCode="General">
                  <c:v>45.756</c:v>
                </c:pt>
                <c:pt idx="22879" formatCode="General">
                  <c:v>45.758000000000003</c:v>
                </c:pt>
                <c:pt idx="22880" formatCode="General">
                  <c:v>45.76</c:v>
                </c:pt>
                <c:pt idx="22881" formatCode="General">
                  <c:v>45.762</c:v>
                </c:pt>
                <c:pt idx="22882" formatCode="General">
                  <c:v>45.764000000000003</c:v>
                </c:pt>
                <c:pt idx="22883" formatCode="General">
                  <c:v>45.765999999999998</c:v>
                </c:pt>
                <c:pt idx="22884" formatCode="General">
                  <c:v>45.768000000000001</c:v>
                </c:pt>
                <c:pt idx="22885" formatCode="General">
                  <c:v>45.77</c:v>
                </c:pt>
                <c:pt idx="22886" formatCode="General">
                  <c:v>45.771999999999998</c:v>
                </c:pt>
                <c:pt idx="22887" formatCode="General">
                  <c:v>45.774000000000001</c:v>
                </c:pt>
                <c:pt idx="22888" formatCode="General">
                  <c:v>45.776000000000003</c:v>
                </c:pt>
                <c:pt idx="22889" formatCode="General">
                  <c:v>45.777999999999999</c:v>
                </c:pt>
                <c:pt idx="22890" formatCode="General">
                  <c:v>45.78</c:v>
                </c:pt>
                <c:pt idx="22891" formatCode="General">
                  <c:v>45.781999999999996</c:v>
                </c:pt>
                <c:pt idx="22892" formatCode="General">
                  <c:v>45.783999999999999</c:v>
                </c:pt>
                <c:pt idx="22893" formatCode="General">
                  <c:v>45.786000000000001</c:v>
                </c:pt>
                <c:pt idx="22894" formatCode="General">
                  <c:v>45.787999999999997</c:v>
                </c:pt>
                <c:pt idx="22895" formatCode="General">
                  <c:v>45.79</c:v>
                </c:pt>
                <c:pt idx="22896" formatCode="General">
                  <c:v>45.792000000000002</c:v>
                </c:pt>
                <c:pt idx="22897" formatCode="General">
                  <c:v>45.793999999999997</c:v>
                </c:pt>
                <c:pt idx="22898" formatCode="General">
                  <c:v>45.795999999999999</c:v>
                </c:pt>
                <c:pt idx="22899" formatCode="General">
                  <c:v>45.798000000000002</c:v>
                </c:pt>
                <c:pt idx="22900" formatCode="General">
                  <c:v>45.8</c:v>
                </c:pt>
                <c:pt idx="22901" formatCode="General">
                  <c:v>45.802</c:v>
                </c:pt>
                <c:pt idx="22902" formatCode="General">
                  <c:v>45.804000000000002</c:v>
                </c:pt>
                <c:pt idx="22903" formatCode="General">
                  <c:v>45.805999999999997</c:v>
                </c:pt>
                <c:pt idx="22904" formatCode="General">
                  <c:v>45.808</c:v>
                </c:pt>
                <c:pt idx="22905" formatCode="General">
                  <c:v>45.81</c:v>
                </c:pt>
                <c:pt idx="22906" formatCode="General">
                  <c:v>45.811999999999998</c:v>
                </c:pt>
                <c:pt idx="22907" formatCode="General">
                  <c:v>45.814</c:v>
                </c:pt>
                <c:pt idx="22908" formatCode="General">
                  <c:v>45.816000000000003</c:v>
                </c:pt>
                <c:pt idx="22909" formatCode="General">
                  <c:v>45.817999999999998</c:v>
                </c:pt>
                <c:pt idx="22910" formatCode="General">
                  <c:v>45.82</c:v>
                </c:pt>
                <c:pt idx="22911" formatCode="General">
                  <c:v>45.822000000000003</c:v>
                </c:pt>
                <c:pt idx="22912" formatCode="General">
                  <c:v>45.823999999999998</c:v>
                </c:pt>
                <c:pt idx="22913" formatCode="General">
                  <c:v>45.826000000000001</c:v>
                </c:pt>
                <c:pt idx="22914" formatCode="General">
                  <c:v>45.828000000000003</c:v>
                </c:pt>
                <c:pt idx="22915" formatCode="General">
                  <c:v>45.83</c:v>
                </c:pt>
                <c:pt idx="22916" formatCode="General">
                  <c:v>45.832000000000001</c:v>
                </c:pt>
                <c:pt idx="22917" formatCode="General">
                  <c:v>45.834000000000003</c:v>
                </c:pt>
                <c:pt idx="22918" formatCode="General">
                  <c:v>45.835999999999999</c:v>
                </c:pt>
                <c:pt idx="22919" formatCode="General">
                  <c:v>45.838000000000001</c:v>
                </c:pt>
                <c:pt idx="22920" formatCode="General">
                  <c:v>45.84</c:v>
                </c:pt>
                <c:pt idx="22921" formatCode="General">
                  <c:v>45.841999999999999</c:v>
                </c:pt>
                <c:pt idx="22922" formatCode="General">
                  <c:v>45.844000000000001</c:v>
                </c:pt>
                <c:pt idx="22923" formatCode="General">
                  <c:v>45.845999999999997</c:v>
                </c:pt>
                <c:pt idx="22924" formatCode="General">
                  <c:v>45.847999999999999</c:v>
                </c:pt>
                <c:pt idx="22925" formatCode="General">
                  <c:v>45.85</c:v>
                </c:pt>
                <c:pt idx="22926" formatCode="General">
                  <c:v>45.851999999999997</c:v>
                </c:pt>
                <c:pt idx="22927" formatCode="General">
                  <c:v>45.853999999999999</c:v>
                </c:pt>
                <c:pt idx="22928" formatCode="General">
                  <c:v>45.856000000000002</c:v>
                </c:pt>
                <c:pt idx="22929" formatCode="General">
                  <c:v>45.857999999999997</c:v>
                </c:pt>
                <c:pt idx="22930" formatCode="General">
                  <c:v>45.86</c:v>
                </c:pt>
                <c:pt idx="22931" formatCode="General">
                  <c:v>45.862000000000002</c:v>
                </c:pt>
                <c:pt idx="22932" formatCode="General">
                  <c:v>45.863999999999997</c:v>
                </c:pt>
                <c:pt idx="22933" formatCode="General">
                  <c:v>45.866</c:v>
                </c:pt>
                <c:pt idx="22934" formatCode="General">
                  <c:v>45.868000000000002</c:v>
                </c:pt>
                <c:pt idx="22935" formatCode="General">
                  <c:v>45.87</c:v>
                </c:pt>
                <c:pt idx="22936" formatCode="General">
                  <c:v>45.872</c:v>
                </c:pt>
                <c:pt idx="22937" formatCode="General">
                  <c:v>45.874000000000002</c:v>
                </c:pt>
                <c:pt idx="22938" formatCode="General">
                  <c:v>45.875999999999998</c:v>
                </c:pt>
                <c:pt idx="22939" formatCode="General">
                  <c:v>45.878</c:v>
                </c:pt>
                <c:pt idx="22940" formatCode="General">
                  <c:v>45.88</c:v>
                </c:pt>
                <c:pt idx="22941" formatCode="General">
                  <c:v>45.881999999999998</c:v>
                </c:pt>
                <c:pt idx="22942" formatCode="General">
                  <c:v>45.884</c:v>
                </c:pt>
                <c:pt idx="22943" formatCode="General">
                  <c:v>45.886000000000003</c:v>
                </c:pt>
                <c:pt idx="22944" formatCode="General">
                  <c:v>45.887999999999998</c:v>
                </c:pt>
                <c:pt idx="22945" formatCode="General">
                  <c:v>45.89</c:v>
                </c:pt>
                <c:pt idx="22946" formatCode="General">
                  <c:v>45.892000000000003</c:v>
                </c:pt>
                <c:pt idx="22947" formatCode="General">
                  <c:v>45.893999999999998</c:v>
                </c:pt>
                <c:pt idx="22948" formatCode="General">
                  <c:v>45.896000000000001</c:v>
                </c:pt>
                <c:pt idx="22949" formatCode="General">
                  <c:v>45.898000000000003</c:v>
                </c:pt>
                <c:pt idx="22950" formatCode="General">
                  <c:v>45.9</c:v>
                </c:pt>
                <c:pt idx="22951" formatCode="General">
                  <c:v>45.902000000000001</c:v>
                </c:pt>
                <c:pt idx="22952" formatCode="General">
                  <c:v>45.904000000000003</c:v>
                </c:pt>
                <c:pt idx="22953" formatCode="General">
                  <c:v>45.905999999999999</c:v>
                </c:pt>
                <c:pt idx="22954" formatCode="General">
                  <c:v>45.908000000000001</c:v>
                </c:pt>
                <c:pt idx="22955" formatCode="General">
                  <c:v>45.91</c:v>
                </c:pt>
                <c:pt idx="22956" formatCode="General">
                  <c:v>45.911999999999999</c:v>
                </c:pt>
                <c:pt idx="22957" formatCode="General">
                  <c:v>45.914000000000001</c:v>
                </c:pt>
                <c:pt idx="22958" formatCode="General">
                  <c:v>45.915999999999997</c:v>
                </c:pt>
                <c:pt idx="22959" formatCode="General">
                  <c:v>45.917999999999999</c:v>
                </c:pt>
                <c:pt idx="22960" formatCode="General">
                  <c:v>45.92</c:v>
                </c:pt>
                <c:pt idx="22961" formatCode="General">
                  <c:v>45.921999999999997</c:v>
                </c:pt>
                <c:pt idx="22962" formatCode="General">
                  <c:v>45.923999999999999</c:v>
                </c:pt>
                <c:pt idx="22963" formatCode="General">
                  <c:v>45.926000000000002</c:v>
                </c:pt>
                <c:pt idx="22964" formatCode="General">
                  <c:v>45.927999999999997</c:v>
                </c:pt>
                <c:pt idx="22965" formatCode="General">
                  <c:v>45.93</c:v>
                </c:pt>
                <c:pt idx="22966" formatCode="General">
                  <c:v>45.932000000000002</c:v>
                </c:pt>
                <c:pt idx="22967" formatCode="General">
                  <c:v>45.933999999999997</c:v>
                </c:pt>
                <c:pt idx="22968" formatCode="General">
                  <c:v>45.936</c:v>
                </c:pt>
                <c:pt idx="22969" formatCode="General">
                  <c:v>45.938000000000002</c:v>
                </c:pt>
                <c:pt idx="22970" formatCode="General">
                  <c:v>45.94</c:v>
                </c:pt>
                <c:pt idx="22971" formatCode="General">
                  <c:v>45.942</c:v>
                </c:pt>
                <c:pt idx="22972" formatCode="General">
                  <c:v>45.944000000000003</c:v>
                </c:pt>
                <c:pt idx="22973" formatCode="General">
                  <c:v>45.945999999999998</c:v>
                </c:pt>
                <c:pt idx="22974" formatCode="General">
                  <c:v>45.948</c:v>
                </c:pt>
                <c:pt idx="22975" formatCode="General">
                  <c:v>45.95</c:v>
                </c:pt>
                <c:pt idx="22976" formatCode="General">
                  <c:v>45.951999999999998</c:v>
                </c:pt>
                <c:pt idx="22977" formatCode="General">
                  <c:v>45.954000000000001</c:v>
                </c:pt>
                <c:pt idx="22978" formatCode="General">
                  <c:v>45.956000000000003</c:v>
                </c:pt>
                <c:pt idx="22979" formatCode="General">
                  <c:v>45.957999999999998</c:v>
                </c:pt>
                <c:pt idx="22980" formatCode="General">
                  <c:v>45.96</c:v>
                </c:pt>
                <c:pt idx="22981" formatCode="General">
                  <c:v>45.962000000000003</c:v>
                </c:pt>
                <c:pt idx="22982" formatCode="General">
                  <c:v>45.963999999999999</c:v>
                </c:pt>
                <c:pt idx="22983" formatCode="General">
                  <c:v>45.966000000000001</c:v>
                </c:pt>
                <c:pt idx="22984" formatCode="General">
                  <c:v>45.968000000000004</c:v>
                </c:pt>
                <c:pt idx="22985" formatCode="General">
                  <c:v>45.97</c:v>
                </c:pt>
                <c:pt idx="22986" formatCode="General">
                  <c:v>45.972000000000001</c:v>
                </c:pt>
                <c:pt idx="22987" formatCode="General">
                  <c:v>45.973999999999997</c:v>
                </c:pt>
                <c:pt idx="22988" formatCode="General">
                  <c:v>45.975999999999999</c:v>
                </c:pt>
                <c:pt idx="22989" formatCode="General">
                  <c:v>45.978000000000002</c:v>
                </c:pt>
                <c:pt idx="22990" formatCode="General">
                  <c:v>45.98</c:v>
                </c:pt>
                <c:pt idx="22991" formatCode="General">
                  <c:v>45.981999999999999</c:v>
                </c:pt>
                <c:pt idx="22992" formatCode="General">
                  <c:v>45.984000000000002</c:v>
                </c:pt>
                <c:pt idx="22993" formatCode="General">
                  <c:v>45.985999999999997</c:v>
                </c:pt>
                <c:pt idx="22994" formatCode="General">
                  <c:v>45.988</c:v>
                </c:pt>
                <c:pt idx="22995" formatCode="General">
                  <c:v>45.99</c:v>
                </c:pt>
                <c:pt idx="22996" formatCode="General">
                  <c:v>45.991999999999997</c:v>
                </c:pt>
                <c:pt idx="22997" formatCode="General">
                  <c:v>45.994</c:v>
                </c:pt>
                <c:pt idx="22998" formatCode="General">
                  <c:v>45.996000000000002</c:v>
                </c:pt>
                <c:pt idx="22999" formatCode="General">
                  <c:v>45.997999999999998</c:v>
                </c:pt>
                <c:pt idx="23000" formatCode="General">
                  <c:v>46</c:v>
                </c:pt>
                <c:pt idx="23001" formatCode="General">
                  <c:v>46.002000000000002</c:v>
                </c:pt>
                <c:pt idx="23002" formatCode="General">
                  <c:v>46.003999999999998</c:v>
                </c:pt>
                <c:pt idx="23003" formatCode="General">
                  <c:v>46.006</c:v>
                </c:pt>
                <c:pt idx="23004" formatCode="General">
                  <c:v>46.008000000000003</c:v>
                </c:pt>
                <c:pt idx="23005" formatCode="General">
                  <c:v>46.01</c:v>
                </c:pt>
                <c:pt idx="23006" formatCode="General">
                  <c:v>46.012</c:v>
                </c:pt>
                <c:pt idx="23007" formatCode="General">
                  <c:v>46.014000000000003</c:v>
                </c:pt>
                <c:pt idx="23008" formatCode="General">
                  <c:v>46.015999999999998</c:v>
                </c:pt>
                <c:pt idx="23009" formatCode="General">
                  <c:v>46.018000000000001</c:v>
                </c:pt>
                <c:pt idx="23010" formatCode="General">
                  <c:v>46.02</c:v>
                </c:pt>
                <c:pt idx="23011" formatCode="General">
                  <c:v>46.021999999999998</c:v>
                </c:pt>
                <c:pt idx="23012" formatCode="General">
                  <c:v>46.024000000000001</c:v>
                </c:pt>
                <c:pt idx="23013" formatCode="General">
                  <c:v>46.026000000000003</c:v>
                </c:pt>
                <c:pt idx="23014" formatCode="General">
                  <c:v>46.027999999999999</c:v>
                </c:pt>
                <c:pt idx="23015" formatCode="General">
                  <c:v>46.03</c:v>
                </c:pt>
                <c:pt idx="23016" formatCode="General">
                  <c:v>46.031999999999996</c:v>
                </c:pt>
                <c:pt idx="23017" formatCode="General">
                  <c:v>46.033999999999999</c:v>
                </c:pt>
                <c:pt idx="23018" formatCode="General">
                  <c:v>46.036000000000001</c:v>
                </c:pt>
                <c:pt idx="23019" formatCode="General">
                  <c:v>46.037999999999997</c:v>
                </c:pt>
                <c:pt idx="23020" formatCode="General">
                  <c:v>46.04</c:v>
                </c:pt>
                <c:pt idx="23021" formatCode="General">
                  <c:v>46.042000000000002</c:v>
                </c:pt>
                <c:pt idx="23022" formatCode="General">
                  <c:v>46.043999999999997</c:v>
                </c:pt>
                <c:pt idx="23023" formatCode="General">
                  <c:v>46.045999999999999</c:v>
                </c:pt>
                <c:pt idx="23024" formatCode="General">
                  <c:v>46.048000000000002</c:v>
                </c:pt>
                <c:pt idx="23025" formatCode="General">
                  <c:v>46.05</c:v>
                </c:pt>
                <c:pt idx="23026" formatCode="General">
                  <c:v>46.052</c:v>
                </c:pt>
                <c:pt idx="23027" formatCode="General">
                  <c:v>46.054000000000002</c:v>
                </c:pt>
                <c:pt idx="23028" formatCode="General">
                  <c:v>46.055999999999997</c:v>
                </c:pt>
                <c:pt idx="23029" formatCode="General">
                  <c:v>46.058</c:v>
                </c:pt>
                <c:pt idx="23030" formatCode="General">
                  <c:v>46.06</c:v>
                </c:pt>
                <c:pt idx="23031" formatCode="General">
                  <c:v>46.061999999999998</c:v>
                </c:pt>
                <c:pt idx="23032" formatCode="General">
                  <c:v>46.064</c:v>
                </c:pt>
                <c:pt idx="23033" formatCode="General">
                  <c:v>46.066000000000003</c:v>
                </c:pt>
                <c:pt idx="23034" formatCode="General">
                  <c:v>46.067999999999998</c:v>
                </c:pt>
                <c:pt idx="23035" formatCode="General">
                  <c:v>46.07</c:v>
                </c:pt>
                <c:pt idx="23036" formatCode="General">
                  <c:v>46.072000000000003</c:v>
                </c:pt>
                <c:pt idx="23037" formatCode="General">
                  <c:v>46.073999999999998</c:v>
                </c:pt>
                <c:pt idx="23038" formatCode="General">
                  <c:v>46.076000000000001</c:v>
                </c:pt>
                <c:pt idx="23039" formatCode="General">
                  <c:v>46.078000000000003</c:v>
                </c:pt>
                <c:pt idx="23040" formatCode="General">
                  <c:v>46.08</c:v>
                </c:pt>
                <c:pt idx="23041" formatCode="General">
                  <c:v>46.082000000000001</c:v>
                </c:pt>
                <c:pt idx="23042" formatCode="General">
                  <c:v>46.084000000000003</c:v>
                </c:pt>
                <c:pt idx="23043" formatCode="General">
                  <c:v>46.085999999999999</c:v>
                </c:pt>
                <c:pt idx="23044" formatCode="General">
                  <c:v>46.088000000000001</c:v>
                </c:pt>
                <c:pt idx="23045" formatCode="General">
                  <c:v>46.09</c:v>
                </c:pt>
                <c:pt idx="23046" formatCode="General">
                  <c:v>46.091999999999999</c:v>
                </c:pt>
                <c:pt idx="23047" formatCode="General">
                  <c:v>46.094000000000001</c:v>
                </c:pt>
                <c:pt idx="23048" formatCode="General">
                  <c:v>46.095999999999997</c:v>
                </c:pt>
                <c:pt idx="23049" formatCode="General">
                  <c:v>46.097999999999999</c:v>
                </c:pt>
                <c:pt idx="23050" formatCode="General">
                  <c:v>46.1</c:v>
                </c:pt>
                <c:pt idx="23051" formatCode="General">
                  <c:v>46.101999999999997</c:v>
                </c:pt>
                <c:pt idx="23052" formatCode="General">
                  <c:v>46.103999999999999</c:v>
                </c:pt>
                <c:pt idx="23053" formatCode="General">
                  <c:v>46.106000000000002</c:v>
                </c:pt>
                <c:pt idx="23054" formatCode="General">
                  <c:v>46.107999999999997</c:v>
                </c:pt>
                <c:pt idx="23055" formatCode="General">
                  <c:v>46.11</c:v>
                </c:pt>
                <c:pt idx="23056" formatCode="General">
                  <c:v>46.112000000000002</c:v>
                </c:pt>
                <c:pt idx="23057" formatCode="General">
                  <c:v>46.113999999999997</c:v>
                </c:pt>
                <c:pt idx="23058" formatCode="General">
                  <c:v>46.116</c:v>
                </c:pt>
                <c:pt idx="23059" formatCode="General">
                  <c:v>46.118000000000002</c:v>
                </c:pt>
                <c:pt idx="23060" formatCode="General">
                  <c:v>46.12</c:v>
                </c:pt>
                <c:pt idx="23061" formatCode="General">
                  <c:v>46.122</c:v>
                </c:pt>
                <c:pt idx="23062" formatCode="General">
                  <c:v>46.124000000000002</c:v>
                </c:pt>
                <c:pt idx="23063" formatCode="General">
                  <c:v>46.125999999999998</c:v>
                </c:pt>
                <c:pt idx="23064" formatCode="General">
                  <c:v>46.128</c:v>
                </c:pt>
                <c:pt idx="23065" formatCode="General">
                  <c:v>46.13</c:v>
                </c:pt>
                <c:pt idx="23066" formatCode="General">
                  <c:v>46.131999999999998</c:v>
                </c:pt>
                <c:pt idx="23067" formatCode="General">
                  <c:v>46.134</c:v>
                </c:pt>
                <c:pt idx="23068" formatCode="General">
                  <c:v>46.136000000000003</c:v>
                </c:pt>
                <c:pt idx="23069" formatCode="General">
                  <c:v>46.137999999999998</c:v>
                </c:pt>
                <c:pt idx="23070" formatCode="General">
                  <c:v>46.14</c:v>
                </c:pt>
                <c:pt idx="23071" formatCode="General">
                  <c:v>46.142000000000003</c:v>
                </c:pt>
                <c:pt idx="23072" formatCode="General">
                  <c:v>46.143999999999998</c:v>
                </c:pt>
                <c:pt idx="23073" formatCode="General">
                  <c:v>46.146000000000001</c:v>
                </c:pt>
                <c:pt idx="23074" formatCode="General">
                  <c:v>46.148000000000003</c:v>
                </c:pt>
                <c:pt idx="23075" formatCode="General">
                  <c:v>46.15</c:v>
                </c:pt>
                <c:pt idx="23076" formatCode="General">
                  <c:v>46.152000000000001</c:v>
                </c:pt>
                <c:pt idx="23077" formatCode="General">
                  <c:v>46.154000000000003</c:v>
                </c:pt>
                <c:pt idx="23078" formatCode="General">
                  <c:v>46.155999999999999</c:v>
                </c:pt>
                <c:pt idx="23079" formatCode="General">
                  <c:v>46.158000000000001</c:v>
                </c:pt>
                <c:pt idx="23080" formatCode="General">
                  <c:v>46.16</c:v>
                </c:pt>
                <c:pt idx="23081" formatCode="General">
                  <c:v>46.161999999999999</c:v>
                </c:pt>
                <c:pt idx="23082" formatCode="General">
                  <c:v>46.164000000000001</c:v>
                </c:pt>
                <c:pt idx="23083" formatCode="General">
                  <c:v>46.165999999999997</c:v>
                </c:pt>
                <c:pt idx="23084" formatCode="General">
                  <c:v>46.167999999999999</c:v>
                </c:pt>
                <c:pt idx="23085" formatCode="General">
                  <c:v>46.17</c:v>
                </c:pt>
                <c:pt idx="23086" formatCode="General">
                  <c:v>46.171999999999997</c:v>
                </c:pt>
                <c:pt idx="23087" formatCode="General">
                  <c:v>46.173999999999999</c:v>
                </c:pt>
                <c:pt idx="23088" formatCode="General">
                  <c:v>46.176000000000002</c:v>
                </c:pt>
                <c:pt idx="23089" formatCode="General">
                  <c:v>46.177999999999997</c:v>
                </c:pt>
                <c:pt idx="23090" formatCode="General">
                  <c:v>46.18</c:v>
                </c:pt>
                <c:pt idx="23091" formatCode="General">
                  <c:v>46.182000000000002</c:v>
                </c:pt>
                <c:pt idx="23092" formatCode="General">
                  <c:v>46.183999999999997</c:v>
                </c:pt>
                <c:pt idx="23093" formatCode="General">
                  <c:v>46.186</c:v>
                </c:pt>
                <c:pt idx="23094" formatCode="General">
                  <c:v>46.188000000000002</c:v>
                </c:pt>
                <c:pt idx="23095" formatCode="General">
                  <c:v>46.19</c:v>
                </c:pt>
                <c:pt idx="23096" formatCode="General">
                  <c:v>46.192</c:v>
                </c:pt>
                <c:pt idx="23097" formatCode="General">
                  <c:v>46.194000000000003</c:v>
                </c:pt>
                <c:pt idx="23098" formatCode="General">
                  <c:v>46.195999999999998</c:v>
                </c:pt>
                <c:pt idx="23099" formatCode="General">
                  <c:v>46.198</c:v>
                </c:pt>
                <c:pt idx="23100" formatCode="General">
                  <c:v>46.2</c:v>
                </c:pt>
                <c:pt idx="23101" formatCode="General">
                  <c:v>46.201999999999998</c:v>
                </c:pt>
                <c:pt idx="23102" formatCode="General">
                  <c:v>46.204000000000001</c:v>
                </c:pt>
                <c:pt idx="23103" formatCode="General">
                  <c:v>46.206000000000003</c:v>
                </c:pt>
                <c:pt idx="23104" formatCode="General">
                  <c:v>46.207999999999998</c:v>
                </c:pt>
                <c:pt idx="23105" formatCode="General">
                  <c:v>46.21</c:v>
                </c:pt>
                <c:pt idx="23106" formatCode="General">
                  <c:v>46.212000000000003</c:v>
                </c:pt>
                <c:pt idx="23107" formatCode="General">
                  <c:v>46.213999999999999</c:v>
                </c:pt>
                <c:pt idx="23108" formatCode="General">
                  <c:v>46.216000000000001</c:v>
                </c:pt>
                <c:pt idx="23109" formatCode="General">
                  <c:v>46.218000000000004</c:v>
                </c:pt>
                <c:pt idx="23110" formatCode="General">
                  <c:v>46.22</c:v>
                </c:pt>
                <c:pt idx="23111" formatCode="General">
                  <c:v>46.222000000000001</c:v>
                </c:pt>
                <c:pt idx="23112" formatCode="General">
                  <c:v>46.223999999999997</c:v>
                </c:pt>
                <c:pt idx="23113" formatCode="General">
                  <c:v>46.225999999999999</c:v>
                </c:pt>
                <c:pt idx="23114" formatCode="General">
                  <c:v>46.228000000000002</c:v>
                </c:pt>
                <c:pt idx="23115" formatCode="General">
                  <c:v>46.23</c:v>
                </c:pt>
                <c:pt idx="23116" formatCode="General">
                  <c:v>46.231999999999999</c:v>
                </c:pt>
                <c:pt idx="23117" formatCode="General">
                  <c:v>46.234000000000002</c:v>
                </c:pt>
                <c:pt idx="23118" formatCode="General">
                  <c:v>46.235999999999997</c:v>
                </c:pt>
                <c:pt idx="23119" formatCode="General">
                  <c:v>46.238</c:v>
                </c:pt>
                <c:pt idx="23120" formatCode="General">
                  <c:v>46.24</c:v>
                </c:pt>
                <c:pt idx="23121" formatCode="General">
                  <c:v>46.241999999999997</c:v>
                </c:pt>
                <c:pt idx="23122" formatCode="General">
                  <c:v>46.244</c:v>
                </c:pt>
                <c:pt idx="23123" formatCode="General">
                  <c:v>46.246000000000002</c:v>
                </c:pt>
                <c:pt idx="23124" formatCode="General">
                  <c:v>46.247999999999998</c:v>
                </c:pt>
                <c:pt idx="23125" formatCode="General">
                  <c:v>46.25</c:v>
                </c:pt>
                <c:pt idx="23126" formatCode="General">
                  <c:v>46.252000000000002</c:v>
                </c:pt>
                <c:pt idx="23127" formatCode="General">
                  <c:v>46.253999999999998</c:v>
                </c:pt>
                <c:pt idx="23128" formatCode="General">
                  <c:v>46.256</c:v>
                </c:pt>
                <c:pt idx="23129" formatCode="General">
                  <c:v>46.258000000000003</c:v>
                </c:pt>
                <c:pt idx="23130" formatCode="General">
                  <c:v>46.26</c:v>
                </c:pt>
                <c:pt idx="23131" formatCode="General">
                  <c:v>46.262</c:v>
                </c:pt>
                <c:pt idx="23132" formatCode="General">
                  <c:v>46.264000000000003</c:v>
                </c:pt>
                <c:pt idx="23133" formatCode="General">
                  <c:v>46.265999999999998</c:v>
                </c:pt>
                <c:pt idx="23134" formatCode="General">
                  <c:v>46.268000000000001</c:v>
                </c:pt>
                <c:pt idx="23135" formatCode="General">
                  <c:v>46.27</c:v>
                </c:pt>
                <c:pt idx="23136" formatCode="General">
                  <c:v>46.271999999999998</c:v>
                </c:pt>
                <c:pt idx="23137" formatCode="General">
                  <c:v>46.274000000000001</c:v>
                </c:pt>
                <c:pt idx="23138" formatCode="General">
                  <c:v>46.276000000000003</c:v>
                </c:pt>
                <c:pt idx="23139" formatCode="General">
                  <c:v>46.277999999999999</c:v>
                </c:pt>
                <c:pt idx="23140" formatCode="General">
                  <c:v>46.28</c:v>
                </c:pt>
                <c:pt idx="23141" formatCode="General">
                  <c:v>46.281999999999996</c:v>
                </c:pt>
                <c:pt idx="23142" formatCode="General">
                  <c:v>46.283999999999999</c:v>
                </c:pt>
                <c:pt idx="23143" formatCode="General">
                  <c:v>46.286000000000001</c:v>
                </c:pt>
                <c:pt idx="23144" formatCode="General">
                  <c:v>46.287999999999997</c:v>
                </c:pt>
                <c:pt idx="23145" formatCode="General">
                  <c:v>46.29</c:v>
                </c:pt>
                <c:pt idx="23146" formatCode="General">
                  <c:v>46.292000000000002</c:v>
                </c:pt>
                <c:pt idx="23147" formatCode="General">
                  <c:v>46.293999999999997</c:v>
                </c:pt>
                <c:pt idx="23148" formatCode="General">
                  <c:v>46.295999999999999</c:v>
                </c:pt>
                <c:pt idx="23149" formatCode="General">
                  <c:v>46.298000000000002</c:v>
                </c:pt>
                <c:pt idx="23150" formatCode="General">
                  <c:v>46.3</c:v>
                </c:pt>
                <c:pt idx="23151" formatCode="General">
                  <c:v>46.302</c:v>
                </c:pt>
                <c:pt idx="23152" formatCode="General">
                  <c:v>46.304000000000002</c:v>
                </c:pt>
                <c:pt idx="23153" formatCode="General">
                  <c:v>46.305999999999997</c:v>
                </c:pt>
                <c:pt idx="23154" formatCode="General">
                  <c:v>46.308</c:v>
                </c:pt>
                <c:pt idx="23155" formatCode="General">
                  <c:v>46.31</c:v>
                </c:pt>
                <c:pt idx="23156" formatCode="General">
                  <c:v>46.311999999999998</c:v>
                </c:pt>
                <c:pt idx="23157" formatCode="General">
                  <c:v>46.314</c:v>
                </c:pt>
                <c:pt idx="23158" formatCode="General">
                  <c:v>46.316000000000003</c:v>
                </c:pt>
                <c:pt idx="23159" formatCode="General">
                  <c:v>46.317999999999998</c:v>
                </c:pt>
                <c:pt idx="23160" formatCode="General">
                  <c:v>46.32</c:v>
                </c:pt>
                <c:pt idx="23161" formatCode="General">
                  <c:v>46.322000000000003</c:v>
                </c:pt>
                <c:pt idx="23162" formatCode="General">
                  <c:v>46.323999999999998</c:v>
                </c:pt>
                <c:pt idx="23163" formatCode="General">
                  <c:v>46.326000000000001</c:v>
                </c:pt>
                <c:pt idx="23164" formatCode="General">
                  <c:v>46.328000000000003</c:v>
                </c:pt>
                <c:pt idx="23165" formatCode="General">
                  <c:v>46.33</c:v>
                </c:pt>
                <c:pt idx="23166" formatCode="General">
                  <c:v>46.332000000000001</c:v>
                </c:pt>
                <c:pt idx="23167" formatCode="General">
                  <c:v>46.334000000000003</c:v>
                </c:pt>
                <c:pt idx="23168" formatCode="General">
                  <c:v>46.335999999999999</c:v>
                </c:pt>
                <c:pt idx="23169" formatCode="General">
                  <c:v>46.338000000000001</c:v>
                </c:pt>
                <c:pt idx="23170" formatCode="General">
                  <c:v>46.34</c:v>
                </c:pt>
                <c:pt idx="23171" formatCode="General">
                  <c:v>46.341999999999999</c:v>
                </c:pt>
                <c:pt idx="23172" formatCode="General">
                  <c:v>46.344000000000001</c:v>
                </c:pt>
                <c:pt idx="23173" formatCode="General">
                  <c:v>46.345999999999997</c:v>
                </c:pt>
                <c:pt idx="23174" formatCode="General">
                  <c:v>46.347999999999999</c:v>
                </c:pt>
                <c:pt idx="23175" formatCode="General">
                  <c:v>46.35</c:v>
                </c:pt>
                <c:pt idx="23176" formatCode="General">
                  <c:v>46.351999999999997</c:v>
                </c:pt>
                <c:pt idx="23177" formatCode="General">
                  <c:v>46.353999999999999</c:v>
                </c:pt>
                <c:pt idx="23178" formatCode="General">
                  <c:v>46.356000000000002</c:v>
                </c:pt>
                <c:pt idx="23179" formatCode="General">
                  <c:v>46.357999999999997</c:v>
                </c:pt>
                <c:pt idx="23180" formatCode="General">
                  <c:v>46.36</c:v>
                </c:pt>
                <c:pt idx="23181" formatCode="General">
                  <c:v>46.362000000000002</c:v>
                </c:pt>
                <c:pt idx="23182" formatCode="General">
                  <c:v>46.363999999999997</c:v>
                </c:pt>
                <c:pt idx="23183" formatCode="General">
                  <c:v>46.366</c:v>
                </c:pt>
                <c:pt idx="23184" formatCode="General">
                  <c:v>46.368000000000002</c:v>
                </c:pt>
                <c:pt idx="23185" formatCode="General">
                  <c:v>46.37</c:v>
                </c:pt>
                <c:pt idx="23186" formatCode="General">
                  <c:v>46.372</c:v>
                </c:pt>
                <c:pt idx="23187" formatCode="General">
                  <c:v>46.374000000000002</c:v>
                </c:pt>
                <c:pt idx="23188" formatCode="General">
                  <c:v>46.375999999999998</c:v>
                </c:pt>
                <c:pt idx="23189" formatCode="General">
                  <c:v>46.378</c:v>
                </c:pt>
                <c:pt idx="23190" formatCode="General">
                  <c:v>46.38</c:v>
                </c:pt>
                <c:pt idx="23191" formatCode="General">
                  <c:v>46.381999999999998</c:v>
                </c:pt>
                <c:pt idx="23192" formatCode="General">
                  <c:v>46.384</c:v>
                </c:pt>
                <c:pt idx="23193" formatCode="General">
                  <c:v>46.386000000000003</c:v>
                </c:pt>
                <c:pt idx="23194" formatCode="General">
                  <c:v>46.387999999999998</c:v>
                </c:pt>
                <c:pt idx="23195" formatCode="General">
                  <c:v>46.39</c:v>
                </c:pt>
                <c:pt idx="23196" formatCode="General">
                  <c:v>46.392000000000003</c:v>
                </c:pt>
                <c:pt idx="23197" formatCode="General">
                  <c:v>46.393999999999998</c:v>
                </c:pt>
                <c:pt idx="23198" formatCode="General">
                  <c:v>46.396000000000001</c:v>
                </c:pt>
                <c:pt idx="23199" formatCode="General">
                  <c:v>46.398000000000003</c:v>
                </c:pt>
                <c:pt idx="23200" formatCode="General">
                  <c:v>46.4</c:v>
                </c:pt>
                <c:pt idx="23201" formatCode="General">
                  <c:v>46.402000000000001</c:v>
                </c:pt>
                <c:pt idx="23202" formatCode="General">
                  <c:v>46.404000000000003</c:v>
                </c:pt>
                <c:pt idx="23203" formatCode="General">
                  <c:v>46.405999999999999</c:v>
                </c:pt>
                <c:pt idx="23204" formatCode="General">
                  <c:v>46.408000000000001</c:v>
                </c:pt>
                <c:pt idx="23205" formatCode="General">
                  <c:v>46.41</c:v>
                </c:pt>
                <c:pt idx="23206" formatCode="General">
                  <c:v>46.411999999999999</c:v>
                </c:pt>
                <c:pt idx="23207" formatCode="General">
                  <c:v>46.414000000000001</c:v>
                </c:pt>
                <c:pt idx="23208" formatCode="General">
                  <c:v>46.415999999999997</c:v>
                </c:pt>
                <c:pt idx="23209" formatCode="General">
                  <c:v>46.417999999999999</c:v>
                </c:pt>
                <c:pt idx="23210" formatCode="General">
                  <c:v>46.42</c:v>
                </c:pt>
                <c:pt idx="23211" formatCode="General">
                  <c:v>46.421999999999997</c:v>
                </c:pt>
                <c:pt idx="23212" formatCode="General">
                  <c:v>46.423999999999999</c:v>
                </c:pt>
                <c:pt idx="23213" formatCode="General">
                  <c:v>46.426000000000002</c:v>
                </c:pt>
                <c:pt idx="23214" formatCode="General">
                  <c:v>46.427999999999997</c:v>
                </c:pt>
                <c:pt idx="23215" formatCode="General">
                  <c:v>46.43</c:v>
                </c:pt>
                <c:pt idx="23216" formatCode="General">
                  <c:v>46.432000000000002</c:v>
                </c:pt>
                <c:pt idx="23217" formatCode="General">
                  <c:v>46.433999999999997</c:v>
                </c:pt>
                <c:pt idx="23218" formatCode="General">
                  <c:v>46.436</c:v>
                </c:pt>
                <c:pt idx="23219" formatCode="General">
                  <c:v>46.438000000000002</c:v>
                </c:pt>
                <c:pt idx="23220" formatCode="General">
                  <c:v>46.44</c:v>
                </c:pt>
                <c:pt idx="23221" formatCode="General">
                  <c:v>46.442</c:v>
                </c:pt>
                <c:pt idx="23222" formatCode="General">
                  <c:v>46.444000000000003</c:v>
                </c:pt>
                <c:pt idx="23223" formatCode="General">
                  <c:v>46.445999999999998</c:v>
                </c:pt>
                <c:pt idx="23224" formatCode="General">
                  <c:v>46.448</c:v>
                </c:pt>
                <c:pt idx="23225" formatCode="General">
                  <c:v>46.45</c:v>
                </c:pt>
                <c:pt idx="23226" formatCode="General">
                  <c:v>46.451999999999998</c:v>
                </c:pt>
                <c:pt idx="23227" formatCode="General">
                  <c:v>46.454000000000001</c:v>
                </c:pt>
                <c:pt idx="23228" formatCode="General">
                  <c:v>46.456000000000003</c:v>
                </c:pt>
                <c:pt idx="23229" formatCode="General">
                  <c:v>46.457999999999998</c:v>
                </c:pt>
                <c:pt idx="23230" formatCode="General">
                  <c:v>46.46</c:v>
                </c:pt>
                <c:pt idx="23231" formatCode="General">
                  <c:v>46.462000000000003</c:v>
                </c:pt>
                <c:pt idx="23232" formatCode="General">
                  <c:v>46.463999999999999</c:v>
                </c:pt>
                <c:pt idx="23233" formatCode="General">
                  <c:v>46.466000000000001</c:v>
                </c:pt>
                <c:pt idx="23234" formatCode="General">
                  <c:v>46.468000000000004</c:v>
                </c:pt>
                <c:pt idx="23235" formatCode="General">
                  <c:v>46.47</c:v>
                </c:pt>
                <c:pt idx="23236" formatCode="General">
                  <c:v>46.472000000000001</c:v>
                </c:pt>
                <c:pt idx="23237" formatCode="General">
                  <c:v>46.473999999999997</c:v>
                </c:pt>
                <c:pt idx="23238" formatCode="General">
                  <c:v>46.475999999999999</c:v>
                </c:pt>
                <c:pt idx="23239" formatCode="General">
                  <c:v>46.478000000000002</c:v>
                </c:pt>
                <c:pt idx="23240" formatCode="General">
                  <c:v>46.48</c:v>
                </c:pt>
                <c:pt idx="23241" formatCode="General">
                  <c:v>46.481999999999999</c:v>
                </c:pt>
                <c:pt idx="23242" formatCode="General">
                  <c:v>46.484000000000002</c:v>
                </c:pt>
                <c:pt idx="23243" formatCode="General">
                  <c:v>46.485999999999997</c:v>
                </c:pt>
                <c:pt idx="23244" formatCode="General">
                  <c:v>46.488</c:v>
                </c:pt>
                <c:pt idx="23245" formatCode="General">
                  <c:v>46.49</c:v>
                </c:pt>
                <c:pt idx="23246" formatCode="General">
                  <c:v>46.491999999999997</c:v>
                </c:pt>
                <c:pt idx="23247" formatCode="General">
                  <c:v>46.494</c:v>
                </c:pt>
                <c:pt idx="23248" formatCode="General">
                  <c:v>46.496000000000002</c:v>
                </c:pt>
                <c:pt idx="23249" formatCode="General">
                  <c:v>46.497999999999998</c:v>
                </c:pt>
                <c:pt idx="23250" formatCode="General">
                  <c:v>46.5</c:v>
                </c:pt>
                <c:pt idx="23251" formatCode="General">
                  <c:v>46.502000000000002</c:v>
                </c:pt>
                <c:pt idx="23252" formatCode="General">
                  <c:v>46.503999999999998</c:v>
                </c:pt>
                <c:pt idx="23253" formatCode="General">
                  <c:v>46.506</c:v>
                </c:pt>
                <c:pt idx="23254" formatCode="General">
                  <c:v>46.508000000000003</c:v>
                </c:pt>
                <c:pt idx="23255" formatCode="General">
                  <c:v>46.51</c:v>
                </c:pt>
                <c:pt idx="23256" formatCode="General">
                  <c:v>46.512</c:v>
                </c:pt>
                <c:pt idx="23257" formatCode="General">
                  <c:v>46.514000000000003</c:v>
                </c:pt>
                <c:pt idx="23258" formatCode="General">
                  <c:v>46.515999999999998</c:v>
                </c:pt>
                <c:pt idx="23259" formatCode="General">
                  <c:v>46.518000000000001</c:v>
                </c:pt>
                <c:pt idx="23260" formatCode="General">
                  <c:v>46.52</c:v>
                </c:pt>
                <c:pt idx="23261" formatCode="General">
                  <c:v>46.521999999999998</c:v>
                </c:pt>
                <c:pt idx="23262" formatCode="General">
                  <c:v>46.524000000000001</c:v>
                </c:pt>
                <c:pt idx="23263" formatCode="General">
                  <c:v>46.526000000000003</c:v>
                </c:pt>
                <c:pt idx="23264" formatCode="General">
                  <c:v>46.527999999999999</c:v>
                </c:pt>
                <c:pt idx="23265" formatCode="General">
                  <c:v>46.53</c:v>
                </c:pt>
                <c:pt idx="23266" formatCode="General">
                  <c:v>46.531999999999996</c:v>
                </c:pt>
                <c:pt idx="23267" formatCode="General">
                  <c:v>46.533999999999999</c:v>
                </c:pt>
                <c:pt idx="23268" formatCode="General">
                  <c:v>46.536000000000001</c:v>
                </c:pt>
                <c:pt idx="23269" formatCode="General">
                  <c:v>46.537999999999997</c:v>
                </c:pt>
                <c:pt idx="23270" formatCode="General">
                  <c:v>46.54</c:v>
                </c:pt>
                <c:pt idx="23271" formatCode="General">
                  <c:v>46.542000000000002</c:v>
                </c:pt>
                <c:pt idx="23272" formatCode="General">
                  <c:v>46.543999999999997</c:v>
                </c:pt>
                <c:pt idx="23273" formatCode="General">
                  <c:v>46.545999999999999</c:v>
                </c:pt>
                <c:pt idx="23274" formatCode="General">
                  <c:v>46.548000000000002</c:v>
                </c:pt>
                <c:pt idx="23275" formatCode="General">
                  <c:v>46.55</c:v>
                </c:pt>
                <c:pt idx="23276" formatCode="General">
                  <c:v>46.552</c:v>
                </c:pt>
                <c:pt idx="23277" formatCode="General">
                  <c:v>46.554000000000002</c:v>
                </c:pt>
                <c:pt idx="23278" formatCode="General">
                  <c:v>46.555999999999997</c:v>
                </c:pt>
                <c:pt idx="23279" formatCode="General">
                  <c:v>46.558</c:v>
                </c:pt>
                <c:pt idx="23280" formatCode="General">
                  <c:v>46.56</c:v>
                </c:pt>
                <c:pt idx="23281" formatCode="General">
                  <c:v>46.561999999999998</c:v>
                </c:pt>
                <c:pt idx="23282" formatCode="General">
                  <c:v>46.564</c:v>
                </c:pt>
                <c:pt idx="23283" formatCode="General">
                  <c:v>46.566000000000003</c:v>
                </c:pt>
                <c:pt idx="23284" formatCode="General">
                  <c:v>46.567999999999998</c:v>
                </c:pt>
                <c:pt idx="23285" formatCode="General">
                  <c:v>46.57</c:v>
                </c:pt>
                <c:pt idx="23286" formatCode="General">
                  <c:v>46.572000000000003</c:v>
                </c:pt>
                <c:pt idx="23287" formatCode="General">
                  <c:v>46.573999999999998</c:v>
                </c:pt>
                <c:pt idx="23288" formatCode="General">
                  <c:v>46.576000000000001</c:v>
                </c:pt>
                <c:pt idx="23289" formatCode="General">
                  <c:v>46.578000000000003</c:v>
                </c:pt>
                <c:pt idx="23290" formatCode="General">
                  <c:v>46.58</c:v>
                </c:pt>
                <c:pt idx="23291" formatCode="General">
                  <c:v>46.582000000000001</c:v>
                </c:pt>
                <c:pt idx="23292" formatCode="General">
                  <c:v>46.584000000000003</c:v>
                </c:pt>
                <c:pt idx="23293" formatCode="General">
                  <c:v>46.585999999999999</c:v>
                </c:pt>
                <c:pt idx="23294" formatCode="General">
                  <c:v>46.588000000000001</c:v>
                </c:pt>
                <c:pt idx="23295" formatCode="General">
                  <c:v>46.59</c:v>
                </c:pt>
                <c:pt idx="23296" formatCode="General">
                  <c:v>46.591999999999999</c:v>
                </c:pt>
                <c:pt idx="23297" formatCode="General">
                  <c:v>46.594000000000001</c:v>
                </c:pt>
                <c:pt idx="23298" formatCode="General">
                  <c:v>46.595999999999997</c:v>
                </c:pt>
                <c:pt idx="23299" formatCode="General">
                  <c:v>46.597999999999999</c:v>
                </c:pt>
                <c:pt idx="23300" formatCode="General">
                  <c:v>46.6</c:v>
                </c:pt>
                <c:pt idx="23301" formatCode="General">
                  <c:v>46.601999999999997</c:v>
                </c:pt>
                <c:pt idx="23302" formatCode="General">
                  <c:v>46.603999999999999</c:v>
                </c:pt>
                <c:pt idx="23303" formatCode="General">
                  <c:v>46.606000000000002</c:v>
                </c:pt>
                <c:pt idx="23304" formatCode="General">
                  <c:v>46.607999999999997</c:v>
                </c:pt>
                <c:pt idx="23305" formatCode="General">
                  <c:v>46.61</c:v>
                </c:pt>
                <c:pt idx="23306" formatCode="General">
                  <c:v>46.612000000000002</c:v>
                </c:pt>
                <c:pt idx="23307" formatCode="General">
                  <c:v>46.613999999999997</c:v>
                </c:pt>
                <c:pt idx="23308" formatCode="General">
                  <c:v>46.616</c:v>
                </c:pt>
                <c:pt idx="23309" formatCode="General">
                  <c:v>46.618000000000002</c:v>
                </c:pt>
                <c:pt idx="23310" formatCode="General">
                  <c:v>46.62</c:v>
                </c:pt>
                <c:pt idx="23311" formatCode="General">
                  <c:v>46.622</c:v>
                </c:pt>
                <c:pt idx="23312" formatCode="General">
                  <c:v>46.624000000000002</c:v>
                </c:pt>
                <c:pt idx="23313" formatCode="General">
                  <c:v>46.625999999999998</c:v>
                </c:pt>
                <c:pt idx="23314" formatCode="General">
                  <c:v>46.628</c:v>
                </c:pt>
                <c:pt idx="23315" formatCode="General">
                  <c:v>46.63</c:v>
                </c:pt>
                <c:pt idx="23316" formatCode="General">
                  <c:v>46.631999999999998</c:v>
                </c:pt>
                <c:pt idx="23317" formatCode="General">
                  <c:v>46.634</c:v>
                </c:pt>
                <c:pt idx="23318" formatCode="General">
                  <c:v>46.636000000000003</c:v>
                </c:pt>
                <c:pt idx="23319" formatCode="General">
                  <c:v>46.637999999999998</c:v>
                </c:pt>
                <c:pt idx="23320" formatCode="General">
                  <c:v>46.64</c:v>
                </c:pt>
                <c:pt idx="23321" formatCode="General">
                  <c:v>46.642000000000003</c:v>
                </c:pt>
                <c:pt idx="23322" formatCode="General">
                  <c:v>46.643999999999998</c:v>
                </c:pt>
                <c:pt idx="23323" formatCode="General">
                  <c:v>46.646000000000001</c:v>
                </c:pt>
                <c:pt idx="23324" formatCode="General">
                  <c:v>46.648000000000003</c:v>
                </c:pt>
                <c:pt idx="23325" formatCode="General">
                  <c:v>46.65</c:v>
                </c:pt>
                <c:pt idx="23326" formatCode="General">
                  <c:v>46.652000000000001</c:v>
                </c:pt>
                <c:pt idx="23327" formatCode="General">
                  <c:v>46.654000000000003</c:v>
                </c:pt>
                <c:pt idx="23328" formatCode="General">
                  <c:v>46.655999999999999</c:v>
                </c:pt>
                <c:pt idx="23329" formatCode="General">
                  <c:v>46.658000000000001</c:v>
                </c:pt>
                <c:pt idx="23330" formatCode="General">
                  <c:v>46.66</c:v>
                </c:pt>
                <c:pt idx="23331" formatCode="General">
                  <c:v>46.661999999999999</c:v>
                </c:pt>
                <c:pt idx="23332" formatCode="General">
                  <c:v>46.664000000000001</c:v>
                </c:pt>
                <c:pt idx="23333" formatCode="General">
                  <c:v>46.665999999999997</c:v>
                </c:pt>
                <c:pt idx="23334" formatCode="General">
                  <c:v>46.667999999999999</c:v>
                </c:pt>
                <c:pt idx="23335" formatCode="General">
                  <c:v>46.67</c:v>
                </c:pt>
                <c:pt idx="23336" formatCode="General">
                  <c:v>46.671999999999997</c:v>
                </c:pt>
                <c:pt idx="23337" formatCode="General">
                  <c:v>46.673999999999999</c:v>
                </c:pt>
                <c:pt idx="23338" formatCode="General">
                  <c:v>46.676000000000002</c:v>
                </c:pt>
                <c:pt idx="23339" formatCode="General">
                  <c:v>46.677999999999997</c:v>
                </c:pt>
                <c:pt idx="23340" formatCode="General">
                  <c:v>46.68</c:v>
                </c:pt>
                <c:pt idx="23341" formatCode="General">
                  <c:v>46.682000000000002</c:v>
                </c:pt>
                <c:pt idx="23342" formatCode="General">
                  <c:v>46.683999999999997</c:v>
                </c:pt>
                <c:pt idx="23343" formatCode="General">
                  <c:v>46.686</c:v>
                </c:pt>
                <c:pt idx="23344" formatCode="General">
                  <c:v>46.688000000000002</c:v>
                </c:pt>
                <c:pt idx="23345" formatCode="General">
                  <c:v>46.69</c:v>
                </c:pt>
                <c:pt idx="23346" formatCode="General">
                  <c:v>46.692</c:v>
                </c:pt>
                <c:pt idx="23347" formatCode="General">
                  <c:v>46.694000000000003</c:v>
                </c:pt>
                <c:pt idx="23348" formatCode="General">
                  <c:v>46.695999999999998</c:v>
                </c:pt>
                <c:pt idx="23349" formatCode="General">
                  <c:v>46.698</c:v>
                </c:pt>
                <c:pt idx="23350" formatCode="General">
                  <c:v>46.7</c:v>
                </c:pt>
                <c:pt idx="23351" formatCode="General">
                  <c:v>46.701999999999998</c:v>
                </c:pt>
                <c:pt idx="23352" formatCode="General">
                  <c:v>46.704000000000001</c:v>
                </c:pt>
                <c:pt idx="23353" formatCode="General">
                  <c:v>46.706000000000003</c:v>
                </c:pt>
                <c:pt idx="23354" formatCode="General">
                  <c:v>46.707999999999998</c:v>
                </c:pt>
                <c:pt idx="23355" formatCode="General">
                  <c:v>46.71</c:v>
                </c:pt>
                <c:pt idx="23356" formatCode="General">
                  <c:v>46.712000000000003</c:v>
                </c:pt>
                <c:pt idx="23357" formatCode="General">
                  <c:v>46.713999999999999</c:v>
                </c:pt>
                <c:pt idx="23358" formatCode="General">
                  <c:v>46.716000000000001</c:v>
                </c:pt>
                <c:pt idx="23359" formatCode="General">
                  <c:v>46.718000000000004</c:v>
                </c:pt>
                <c:pt idx="23360" formatCode="General">
                  <c:v>46.72</c:v>
                </c:pt>
                <c:pt idx="23361" formatCode="General">
                  <c:v>46.722000000000001</c:v>
                </c:pt>
                <c:pt idx="23362" formatCode="General">
                  <c:v>46.723999999999997</c:v>
                </c:pt>
                <c:pt idx="23363" formatCode="General">
                  <c:v>46.725999999999999</c:v>
                </c:pt>
                <c:pt idx="23364" formatCode="General">
                  <c:v>46.728000000000002</c:v>
                </c:pt>
                <c:pt idx="23365" formatCode="General">
                  <c:v>46.73</c:v>
                </c:pt>
                <c:pt idx="23366" formatCode="General">
                  <c:v>46.731999999999999</c:v>
                </c:pt>
                <c:pt idx="23367" formatCode="General">
                  <c:v>46.734000000000002</c:v>
                </c:pt>
                <c:pt idx="23368" formatCode="General">
                  <c:v>46.735999999999997</c:v>
                </c:pt>
                <c:pt idx="23369" formatCode="General">
                  <c:v>46.738</c:v>
                </c:pt>
                <c:pt idx="23370" formatCode="General">
                  <c:v>46.74</c:v>
                </c:pt>
                <c:pt idx="23371" formatCode="General">
                  <c:v>46.741999999999997</c:v>
                </c:pt>
                <c:pt idx="23372" formatCode="General">
                  <c:v>46.744</c:v>
                </c:pt>
                <c:pt idx="23373" formatCode="General">
                  <c:v>46.746000000000002</c:v>
                </c:pt>
                <c:pt idx="23374" formatCode="General">
                  <c:v>46.747999999999998</c:v>
                </c:pt>
                <c:pt idx="23375" formatCode="General">
                  <c:v>46.75</c:v>
                </c:pt>
                <c:pt idx="23376" formatCode="General">
                  <c:v>46.752000000000002</c:v>
                </c:pt>
                <c:pt idx="23377" formatCode="General">
                  <c:v>46.753999999999998</c:v>
                </c:pt>
                <c:pt idx="23378" formatCode="General">
                  <c:v>46.756</c:v>
                </c:pt>
                <c:pt idx="23379" formatCode="General">
                  <c:v>46.758000000000003</c:v>
                </c:pt>
                <c:pt idx="23380" formatCode="General">
                  <c:v>46.76</c:v>
                </c:pt>
                <c:pt idx="23381" formatCode="General">
                  <c:v>46.762</c:v>
                </c:pt>
                <c:pt idx="23382" formatCode="General">
                  <c:v>46.764000000000003</c:v>
                </c:pt>
                <c:pt idx="23383" formatCode="General">
                  <c:v>46.765999999999998</c:v>
                </c:pt>
                <c:pt idx="23384" formatCode="General">
                  <c:v>46.768000000000001</c:v>
                </c:pt>
                <c:pt idx="23385" formatCode="General">
                  <c:v>46.77</c:v>
                </c:pt>
                <c:pt idx="23386" formatCode="General">
                  <c:v>46.771999999999998</c:v>
                </c:pt>
                <c:pt idx="23387" formatCode="General">
                  <c:v>46.774000000000001</c:v>
                </c:pt>
                <c:pt idx="23388" formatCode="General">
                  <c:v>46.776000000000003</c:v>
                </c:pt>
                <c:pt idx="23389" formatCode="General">
                  <c:v>46.777999999999999</c:v>
                </c:pt>
                <c:pt idx="23390" formatCode="General">
                  <c:v>46.78</c:v>
                </c:pt>
                <c:pt idx="23391" formatCode="General">
                  <c:v>46.781999999999996</c:v>
                </c:pt>
                <c:pt idx="23392" formatCode="General">
                  <c:v>46.783999999999999</c:v>
                </c:pt>
                <c:pt idx="23393" formatCode="General">
                  <c:v>46.786000000000001</c:v>
                </c:pt>
                <c:pt idx="23394" formatCode="General">
                  <c:v>46.787999999999997</c:v>
                </c:pt>
                <c:pt idx="23395" formatCode="General">
                  <c:v>46.79</c:v>
                </c:pt>
                <c:pt idx="23396" formatCode="General">
                  <c:v>46.792000000000002</c:v>
                </c:pt>
                <c:pt idx="23397" formatCode="General">
                  <c:v>46.793999999999997</c:v>
                </c:pt>
                <c:pt idx="23398" formatCode="General">
                  <c:v>46.795999999999999</c:v>
                </c:pt>
                <c:pt idx="23399" formatCode="General">
                  <c:v>46.798000000000002</c:v>
                </c:pt>
                <c:pt idx="23400" formatCode="General">
                  <c:v>46.8</c:v>
                </c:pt>
                <c:pt idx="23401" formatCode="General">
                  <c:v>46.802</c:v>
                </c:pt>
                <c:pt idx="23402" formatCode="General">
                  <c:v>46.804000000000002</c:v>
                </c:pt>
                <c:pt idx="23403" formatCode="General">
                  <c:v>46.805999999999997</c:v>
                </c:pt>
                <c:pt idx="23404" formatCode="General">
                  <c:v>46.808</c:v>
                </c:pt>
                <c:pt idx="23405" formatCode="General">
                  <c:v>46.81</c:v>
                </c:pt>
                <c:pt idx="23406" formatCode="General">
                  <c:v>46.811999999999998</c:v>
                </c:pt>
                <c:pt idx="23407" formatCode="General">
                  <c:v>46.814</c:v>
                </c:pt>
                <c:pt idx="23408" formatCode="General">
                  <c:v>46.816000000000003</c:v>
                </c:pt>
                <c:pt idx="23409" formatCode="General">
                  <c:v>46.817999999999998</c:v>
                </c:pt>
                <c:pt idx="23410" formatCode="General">
                  <c:v>46.82</c:v>
                </c:pt>
                <c:pt idx="23411" formatCode="General">
                  <c:v>46.822000000000003</c:v>
                </c:pt>
                <c:pt idx="23412" formatCode="General">
                  <c:v>46.823999999999998</c:v>
                </c:pt>
                <c:pt idx="23413" formatCode="General">
                  <c:v>46.826000000000001</c:v>
                </c:pt>
                <c:pt idx="23414" formatCode="General">
                  <c:v>46.828000000000003</c:v>
                </c:pt>
                <c:pt idx="23415" formatCode="General">
                  <c:v>46.83</c:v>
                </c:pt>
                <c:pt idx="23416" formatCode="General">
                  <c:v>46.832000000000001</c:v>
                </c:pt>
                <c:pt idx="23417" formatCode="General">
                  <c:v>46.834000000000003</c:v>
                </c:pt>
                <c:pt idx="23418" formatCode="General">
                  <c:v>46.835999999999999</c:v>
                </c:pt>
                <c:pt idx="23419" formatCode="General">
                  <c:v>46.838000000000001</c:v>
                </c:pt>
                <c:pt idx="23420" formatCode="General">
                  <c:v>46.84</c:v>
                </c:pt>
                <c:pt idx="23421" formatCode="General">
                  <c:v>46.841999999999999</c:v>
                </c:pt>
                <c:pt idx="23422" formatCode="General">
                  <c:v>46.844000000000001</c:v>
                </c:pt>
                <c:pt idx="23423" formatCode="General">
                  <c:v>46.845999999999997</c:v>
                </c:pt>
                <c:pt idx="23424" formatCode="General">
                  <c:v>46.847999999999999</c:v>
                </c:pt>
                <c:pt idx="23425" formatCode="General">
                  <c:v>46.85</c:v>
                </c:pt>
                <c:pt idx="23426" formatCode="General">
                  <c:v>46.851999999999997</c:v>
                </c:pt>
                <c:pt idx="23427" formatCode="General">
                  <c:v>46.853999999999999</c:v>
                </c:pt>
                <c:pt idx="23428" formatCode="General">
                  <c:v>46.856000000000002</c:v>
                </c:pt>
                <c:pt idx="23429" formatCode="General">
                  <c:v>46.857999999999997</c:v>
                </c:pt>
                <c:pt idx="23430" formatCode="General">
                  <c:v>46.86</c:v>
                </c:pt>
                <c:pt idx="23431" formatCode="General">
                  <c:v>46.862000000000002</c:v>
                </c:pt>
                <c:pt idx="23432" formatCode="General">
                  <c:v>46.863999999999997</c:v>
                </c:pt>
                <c:pt idx="23433" formatCode="General">
                  <c:v>46.866</c:v>
                </c:pt>
                <c:pt idx="23434" formatCode="General">
                  <c:v>46.868000000000002</c:v>
                </c:pt>
                <c:pt idx="23435" formatCode="General">
                  <c:v>46.87</c:v>
                </c:pt>
                <c:pt idx="23436" formatCode="General">
                  <c:v>46.872</c:v>
                </c:pt>
                <c:pt idx="23437" formatCode="General">
                  <c:v>46.874000000000002</c:v>
                </c:pt>
                <c:pt idx="23438" formatCode="General">
                  <c:v>46.875999999999998</c:v>
                </c:pt>
                <c:pt idx="23439" formatCode="General">
                  <c:v>46.878</c:v>
                </c:pt>
                <c:pt idx="23440" formatCode="General">
                  <c:v>46.88</c:v>
                </c:pt>
                <c:pt idx="23441" formatCode="General">
                  <c:v>46.881999999999998</c:v>
                </c:pt>
                <c:pt idx="23442" formatCode="General">
                  <c:v>46.884</c:v>
                </c:pt>
                <c:pt idx="23443" formatCode="General">
                  <c:v>46.886000000000003</c:v>
                </c:pt>
                <c:pt idx="23444" formatCode="General">
                  <c:v>46.887999999999998</c:v>
                </c:pt>
                <c:pt idx="23445" formatCode="General">
                  <c:v>46.89</c:v>
                </c:pt>
                <c:pt idx="23446" formatCode="General">
                  <c:v>46.892000000000003</c:v>
                </c:pt>
                <c:pt idx="23447" formatCode="General">
                  <c:v>46.893999999999998</c:v>
                </c:pt>
                <c:pt idx="23448" formatCode="General">
                  <c:v>46.896000000000001</c:v>
                </c:pt>
                <c:pt idx="23449" formatCode="General">
                  <c:v>46.898000000000003</c:v>
                </c:pt>
                <c:pt idx="23450" formatCode="General">
                  <c:v>46.9</c:v>
                </c:pt>
                <c:pt idx="23451" formatCode="General">
                  <c:v>46.902000000000001</c:v>
                </c:pt>
                <c:pt idx="23452" formatCode="General">
                  <c:v>46.904000000000003</c:v>
                </c:pt>
                <c:pt idx="23453" formatCode="General">
                  <c:v>46.905999999999999</c:v>
                </c:pt>
                <c:pt idx="23454" formatCode="General">
                  <c:v>46.908000000000001</c:v>
                </c:pt>
                <c:pt idx="23455" formatCode="General">
                  <c:v>46.91</c:v>
                </c:pt>
                <c:pt idx="23456" formatCode="General">
                  <c:v>46.911999999999999</c:v>
                </c:pt>
                <c:pt idx="23457" formatCode="General">
                  <c:v>46.914000000000001</c:v>
                </c:pt>
                <c:pt idx="23458" formatCode="General">
                  <c:v>46.915999999999997</c:v>
                </c:pt>
                <c:pt idx="23459" formatCode="General">
                  <c:v>46.917999999999999</c:v>
                </c:pt>
                <c:pt idx="23460" formatCode="General">
                  <c:v>46.92</c:v>
                </c:pt>
                <c:pt idx="23461" formatCode="General">
                  <c:v>46.921999999999997</c:v>
                </c:pt>
                <c:pt idx="23462" formatCode="General">
                  <c:v>46.923999999999999</c:v>
                </c:pt>
                <c:pt idx="23463" formatCode="General">
                  <c:v>46.926000000000002</c:v>
                </c:pt>
                <c:pt idx="23464" formatCode="General">
                  <c:v>46.927999999999997</c:v>
                </c:pt>
                <c:pt idx="23465" formatCode="General">
                  <c:v>46.93</c:v>
                </c:pt>
                <c:pt idx="23466" formatCode="General">
                  <c:v>46.932000000000002</c:v>
                </c:pt>
                <c:pt idx="23467" formatCode="General">
                  <c:v>46.933999999999997</c:v>
                </c:pt>
                <c:pt idx="23468" formatCode="General">
                  <c:v>46.936</c:v>
                </c:pt>
                <c:pt idx="23469" formatCode="General">
                  <c:v>46.938000000000002</c:v>
                </c:pt>
                <c:pt idx="23470" formatCode="General">
                  <c:v>46.94</c:v>
                </c:pt>
                <c:pt idx="23471" formatCode="General">
                  <c:v>46.942</c:v>
                </c:pt>
                <c:pt idx="23472" formatCode="General">
                  <c:v>46.944000000000003</c:v>
                </c:pt>
                <c:pt idx="23473" formatCode="General">
                  <c:v>46.945999999999998</c:v>
                </c:pt>
                <c:pt idx="23474" formatCode="General">
                  <c:v>46.948</c:v>
                </c:pt>
                <c:pt idx="23475" formatCode="General">
                  <c:v>46.95</c:v>
                </c:pt>
                <c:pt idx="23476" formatCode="General">
                  <c:v>46.951999999999998</c:v>
                </c:pt>
                <c:pt idx="23477" formatCode="General">
                  <c:v>46.954000000000001</c:v>
                </c:pt>
                <c:pt idx="23478" formatCode="General">
                  <c:v>46.956000000000003</c:v>
                </c:pt>
                <c:pt idx="23479" formatCode="General">
                  <c:v>46.957999999999998</c:v>
                </c:pt>
                <c:pt idx="23480" formatCode="General">
                  <c:v>46.96</c:v>
                </c:pt>
                <c:pt idx="23481" formatCode="General">
                  <c:v>46.962000000000003</c:v>
                </c:pt>
                <c:pt idx="23482" formatCode="General">
                  <c:v>46.963999999999999</c:v>
                </c:pt>
                <c:pt idx="23483" formatCode="General">
                  <c:v>46.966000000000001</c:v>
                </c:pt>
                <c:pt idx="23484" formatCode="General">
                  <c:v>46.968000000000004</c:v>
                </c:pt>
                <c:pt idx="23485" formatCode="General">
                  <c:v>46.97</c:v>
                </c:pt>
                <c:pt idx="23486" formatCode="General">
                  <c:v>46.972000000000001</c:v>
                </c:pt>
                <c:pt idx="23487" formatCode="General">
                  <c:v>46.973999999999997</c:v>
                </c:pt>
                <c:pt idx="23488" formatCode="General">
                  <c:v>46.975999999999999</c:v>
                </c:pt>
                <c:pt idx="23489" formatCode="General">
                  <c:v>46.978000000000002</c:v>
                </c:pt>
                <c:pt idx="23490" formatCode="General">
                  <c:v>46.98</c:v>
                </c:pt>
                <c:pt idx="23491" formatCode="General">
                  <c:v>46.981999999999999</c:v>
                </c:pt>
                <c:pt idx="23492" formatCode="General">
                  <c:v>46.984000000000002</c:v>
                </c:pt>
                <c:pt idx="23493" formatCode="General">
                  <c:v>46.985999999999997</c:v>
                </c:pt>
                <c:pt idx="23494" formatCode="General">
                  <c:v>46.988</c:v>
                </c:pt>
                <c:pt idx="23495" formatCode="General">
                  <c:v>46.99</c:v>
                </c:pt>
                <c:pt idx="23496" formatCode="General">
                  <c:v>46.991999999999997</c:v>
                </c:pt>
                <c:pt idx="23497" formatCode="General">
                  <c:v>46.994</c:v>
                </c:pt>
                <c:pt idx="23498" formatCode="General">
                  <c:v>46.996000000000002</c:v>
                </c:pt>
                <c:pt idx="23499" formatCode="General">
                  <c:v>46.997999999999998</c:v>
                </c:pt>
                <c:pt idx="23500" formatCode="General">
                  <c:v>47</c:v>
                </c:pt>
                <c:pt idx="23501" formatCode="General">
                  <c:v>47.002000000000002</c:v>
                </c:pt>
                <c:pt idx="23502" formatCode="General">
                  <c:v>47.003999999999998</c:v>
                </c:pt>
                <c:pt idx="23503" formatCode="General">
                  <c:v>47.006</c:v>
                </c:pt>
                <c:pt idx="23504" formatCode="General">
                  <c:v>47.008000000000003</c:v>
                </c:pt>
                <c:pt idx="23505" formatCode="General">
                  <c:v>47.01</c:v>
                </c:pt>
                <c:pt idx="23506" formatCode="General">
                  <c:v>47.012</c:v>
                </c:pt>
                <c:pt idx="23507" formatCode="General">
                  <c:v>47.014000000000003</c:v>
                </c:pt>
                <c:pt idx="23508" formatCode="General">
                  <c:v>47.015999999999998</c:v>
                </c:pt>
                <c:pt idx="23509" formatCode="General">
                  <c:v>47.018000000000001</c:v>
                </c:pt>
                <c:pt idx="23510" formatCode="General">
                  <c:v>47.02</c:v>
                </c:pt>
                <c:pt idx="23511" formatCode="General">
                  <c:v>47.021999999999998</c:v>
                </c:pt>
                <c:pt idx="23512" formatCode="General">
                  <c:v>47.024000000000001</c:v>
                </c:pt>
                <c:pt idx="23513" formatCode="General">
                  <c:v>47.026000000000003</c:v>
                </c:pt>
                <c:pt idx="23514" formatCode="General">
                  <c:v>47.027999999999999</c:v>
                </c:pt>
                <c:pt idx="23515" formatCode="General">
                  <c:v>47.03</c:v>
                </c:pt>
                <c:pt idx="23516" formatCode="General">
                  <c:v>47.031999999999996</c:v>
                </c:pt>
                <c:pt idx="23517" formatCode="General">
                  <c:v>47.033999999999999</c:v>
                </c:pt>
                <c:pt idx="23518" formatCode="General">
                  <c:v>47.036000000000001</c:v>
                </c:pt>
                <c:pt idx="23519" formatCode="General">
                  <c:v>47.037999999999997</c:v>
                </c:pt>
                <c:pt idx="23520" formatCode="General">
                  <c:v>47.04</c:v>
                </c:pt>
                <c:pt idx="23521" formatCode="General">
                  <c:v>47.042000000000002</c:v>
                </c:pt>
                <c:pt idx="23522" formatCode="General">
                  <c:v>47.043999999999997</c:v>
                </c:pt>
                <c:pt idx="23523" formatCode="General">
                  <c:v>47.045999999999999</c:v>
                </c:pt>
                <c:pt idx="23524" formatCode="General">
                  <c:v>47.048000000000002</c:v>
                </c:pt>
                <c:pt idx="23525" formatCode="General">
                  <c:v>47.05</c:v>
                </c:pt>
                <c:pt idx="23526" formatCode="General">
                  <c:v>47.052</c:v>
                </c:pt>
                <c:pt idx="23527" formatCode="General">
                  <c:v>47.054000000000002</c:v>
                </c:pt>
                <c:pt idx="23528" formatCode="General">
                  <c:v>47.055999999999997</c:v>
                </c:pt>
                <c:pt idx="23529" formatCode="General">
                  <c:v>47.058</c:v>
                </c:pt>
                <c:pt idx="23530" formatCode="General">
                  <c:v>47.06</c:v>
                </c:pt>
                <c:pt idx="23531" formatCode="General">
                  <c:v>47.061999999999998</c:v>
                </c:pt>
                <c:pt idx="23532" formatCode="General">
                  <c:v>47.064</c:v>
                </c:pt>
                <c:pt idx="23533" formatCode="General">
                  <c:v>47.066000000000003</c:v>
                </c:pt>
                <c:pt idx="23534" formatCode="General">
                  <c:v>47.067999999999998</c:v>
                </c:pt>
                <c:pt idx="23535" formatCode="General">
                  <c:v>47.07</c:v>
                </c:pt>
                <c:pt idx="23536" formatCode="General">
                  <c:v>47.072000000000003</c:v>
                </c:pt>
                <c:pt idx="23537" formatCode="General">
                  <c:v>47.073999999999998</c:v>
                </c:pt>
                <c:pt idx="23538" formatCode="General">
                  <c:v>47.076000000000001</c:v>
                </c:pt>
                <c:pt idx="23539" formatCode="General">
                  <c:v>47.078000000000003</c:v>
                </c:pt>
                <c:pt idx="23540" formatCode="General">
                  <c:v>47.08</c:v>
                </c:pt>
                <c:pt idx="23541" formatCode="General">
                  <c:v>47.082000000000001</c:v>
                </c:pt>
                <c:pt idx="23542" formatCode="General">
                  <c:v>47.084000000000003</c:v>
                </c:pt>
                <c:pt idx="23543" formatCode="General">
                  <c:v>47.085999999999999</c:v>
                </c:pt>
                <c:pt idx="23544" formatCode="General">
                  <c:v>47.088000000000001</c:v>
                </c:pt>
                <c:pt idx="23545" formatCode="General">
                  <c:v>47.09</c:v>
                </c:pt>
                <c:pt idx="23546" formatCode="General">
                  <c:v>47.091999999999999</c:v>
                </c:pt>
                <c:pt idx="23547" formatCode="General">
                  <c:v>47.094000000000001</c:v>
                </c:pt>
                <c:pt idx="23548" formatCode="General">
                  <c:v>47.095999999999997</c:v>
                </c:pt>
                <c:pt idx="23549" formatCode="General">
                  <c:v>47.097999999999999</c:v>
                </c:pt>
                <c:pt idx="23550" formatCode="General">
                  <c:v>47.1</c:v>
                </c:pt>
                <c:pt idx="23551" formatCode="General">
                  <c:v>47.101999999999997</c:v>
                </c:pt>
                <c:pt idx="23552" formatCode="General">
                  <c:v>47.103999999999999</c:v>
                </c:pt>
                <c:pt idx="23553" formatCode="General">
                  <c:v>47.106000000000002</c:v>
                </c:pt>
                <c:pt idx="23554" formatCode="General">
                  <c:v>47.107999999999997</c:v>
                </c:pt>
                <c:pt idx="23555" formatCode="General">
                  <c:v>47.11</c:v>
                </c:pt>
                <c:pt idx="23556" formatCode="General">
                  <c:v>47.112000000000002</c:v>
                </c:pt>
                <c:pt idx="23557" formatCode="General">
                  <c:v>47.113999999999997</c:v>
                </c:pt>
                <c:pt idx="23558" formatCode="General">
                  <c:v>47.116</c:v>
                </c:pt>
                <c:pt idx="23559" formatCode="General">
                  <c:v>47.118000000000002</c:v>
                </c:pt>
                <c:pt idx="23560" formatCode="General">
                  <c:v>47.12</c:v>
                </c:pt>
                <c:pt idx="23561" formatCode="General">
                  <c:v>47.122</c:v>
                </c:pt>
                <c:pt idx="23562" formatCode="General">
                  <c:v>47.124000000000002</c:v>
                </c:pt>
                <c:pt idx="23563" formatCode="General">
                  <c:v>47.125999999999998</c:v>
                </c:pt>
                <c:pt idx="23564" formatCode="General">
                  <c:v>47.128</c:v>
                </c:pt>
                <c:pt idx="23565" formatCode="General">
                  <c:v>47.13</c:v>
                </c:pt>
                <c:pt idx="23566" formatCode="General">
                  <c:v>47.131999999999998</c:v>
                </c:pt>
                <c:pt idx="23567" formatCode="General">
                  <c:v>47.134</c:v>
                </c:pt>
                <c:pt idx="23568" formatCode="General">
                  <c:v>47.136000000000003</c:v>
                </c:pt>
                <c:pt idx="23569" formatCode="General">
                  <c:v>47.137999999999998</c:v>
                </c:pt>
                <c:pt idx="23570" formatCode="General">
                  <c:v>47.14</c:v>
                </c:pt>
                <c:pt idx="23571" formatCode="General">
                  <c:v>47.142000000000003</c:v>
                </c:pt>
                <c:pt idx="23572" formatCode="General">
                  <c:v>47.143999999999998</c:v>
                </c:pt>
                <c:pt idx="23573" formatCode="General">
                  <c:v>47.146000000000001</c:v>
                </c:pt>
                <c:pt idx="23574" formatCode="General">
                  <c:v>47.148000000000003</c:v>
                </c:pt>
                <c:pt idx="23575" formatCode="General">
                  <c:v>47.15</c:v>
                </c:pt>
                <c:pt idx="23576" formatCode="General">
                  <c:v>47.152000000000001</c:v>
                </c:pt>
                <c:pt idx="23577" formatCode="General">
                  <c:v>47.154000000000003</c:v>
                </c:pt>
                <c:pt idx="23578" formatCode="General">
                  <c:v>47.155999999999999</c:v>
                </c:pt>
                <c:pt idx="23579" formatCode="General">
                  <c:v>47.158000000000001</c:v>
                </c:pt>
                <c:pt idx="23580" formatCode="General">
                  <c:v>47.16</c:v>
                </c:pt>
                <c:pt idx="23581" formatCode="General">
                  <c:v>47.161999999999999</c:v>
                </c:pt>
                <c:pt idx="23582" formatCode="General">
                  <c:v>47.164000000000001</c:v>
                </c:pt>
                <c:pt idx="23583" formatCode="General">
                  <c:v>47.165999999999997</c:v>
                </c:pt>
                <c:pt idx="23584" formatCode="General">
                  <c:v>47.167999999999999</c:v>
                </c:pt>
                <c:pt idx="23585" formatCode="General">
                  <c:v>47.17</c:v>
                </c:pt>
                <c:pt idx="23586" formatCode="General">
                  <c:v>47.171999999999997</c:v>
                </c:pt>
                <c:pt idx="23587" formatCode="General">
                  <c:v>47.173999999999999</c:v>
                </c:pt>
                <c:pt idx="23588" formatCode="General">
                  <c:v>47.176000000000002</c:v>
                </c:pt>
                <c:pt idx="23589" formatCode="General">
                  <c:v>47.177999999999997</c:v>
                </c:pt>
                <c:pt idx="23590" formatCode="General">
                  <c:v>47.18</c:v>
                </c:pt>
                <c:pt idx="23591" formatCode="General">
                  <c:v>47.182000000000002</c:v>
                </c:pt>
                <c:pt idx="23592" formatCode="General">
                  <c:v>47.183999999999997</c:v>
                </c:pt>
                <c:pt idx="23593" formatCode="General">
                  <c:v>47.186</c:v>
                </c:pt>
                <c:pt idx="23594" formatCode="General">
                  <c:v>47.188000000000002</c:v>
                </c:pt>
                <c:pt idx="23595" formatCode="General">
                  <c:v>47.19</c:v>
                </c:pt>
                <c:pt idx="23596" formatCode="General">
                  <c:v>47.192</c:v>
                </c:pt>
                <c:pt idx="23597" formatCode="General">
                  <c:v>47.194000000000003</c:v>
                </c:pt>
                <c:pt idx="23598" formatCode="General">
                  <c:v>47.195999999999998</c:v>
                </c:pt>
                <c:pt idx="23599" formatCode="General">
                  <c:v>47.198</c:v>
                </c:pt>
                <c:pt idx="23600" formatCode="General">
                  <c:v>47.2</c:v>
                </c:pt>
                <c:pt idx="23601" formatCode="General">
                  <c:v>47.201999999999998</c:v>
                </c:pt>
                <c:pt idx="23602" formatCode="General">
                  <c:v>47.204000000000001</c:v>
                </c:pt>
                <c:pt idx="23603" formatCode="General">
                  <c:v>47.206000000000003</c:v>
                </c:pt>
                <c:pt idx="23604" formatCode="General">
                  <c:v>47.207999999999998</c:v>
                </c:pt>
                <c:pt idx="23605" formatCode="General">
                  <c:v>47.21</c:v>
                </c:pt>
                <c:pt idx="23606" formatCode="General">
                  <c:v>47.212000000000003</c:v>
                </c:pt>
                <c:pt idx="23607" formatCode="General">
                  <c:v>47.213999999999999</c:v>
                </c:pt>
                <c:pt idx="23608" formatCode="General">
                  <c:v>47.216000000000001</c:v>
                </c:pt>
                <c:pt idx="23609" formatCode="General">
                  <c:v>47.218000000000004</c:v>
                </c:pt>
                <c:pt idx="23610" formatCode="General">
                  <c:v>47.22</c:v>
                </c:pt>
                <c:pt idx="23611" formatCode="General">
                  <c:v>47.222000000000001</c:v>
                </c:pt>
                <c:pt idx="23612" formatCode="General">
                  <c:v>47.223999999999997</c:v>
                </c:pt>
                <c:pt idx="23613" formatCode="General">
                  <c:v>47.225999999999999</c:v>
                </c:pt>
                <c:pt idx="23614" formatCode="General">
                  <c:v>47.228000000000002</c:v>
                </c:pt>
                <c:pt idx="23615" formatCode="General">
                  <c:v>47.23</c:v>
                </c:pt>
                <c:pt idx="23616" formatCode="General">
                  <c:v>47.231999999999999</c:v>
                </c:pt>
                <c:pt idx="23617" formatCode="General">
                  <c:v>47.234000000000002</c:v>
                </c:pt>
                <c:pt idx="23618" formatCode="General">
                  <c:v>47.235999999999997</c:v>
                </c:pt>
                <c:pt idx="23619" formatCode="General">
                  <c:v>47.238</c:v>
                </c:pt>
                <c:pt idx="23620" formatCode="General">
                  <c:v>47.24</c:v>
                </c:pt>
                <c:pt idx="23621" formatCode="General">
                  <c:v>47.241999999999997</c:v>
                </c:pt>
                <c:pt idx="23622" formatCode="General">
                  <c:v>47.244</c:v>
                </c:pt>
                <c:pt idx="23623" formatCode="General">
                  <c:v>47.246000000000002</c:v>
                </c:pt>
                <c:pt idx="23624" formatCode="General">
                  <c:v>47.247999999999998</c:v>
                </c:pt>
                <c:pt idx="23625" formatCode="General">
                  <c:v>47.25</c:v>
                </c:pt>
                <c:pt idx="23626" formatCode="General">
                  <c:v>47.252000000000002</c:v>
                </c:pt>
                <c:pt idx="23627" formatCode="General">
                  <c:v>47.253999999999998</c:v>
                </c:pt>
                <c:pt idx="23628" formatCode="General">
                  <c:v>47.256</c:v>
                </c:pt>
                <c:pt idx="23629" formatCode="General">
                  <c:v>47.258000000000003</c:v>
                </c:pt>
                <c:pt idx="23630" formatCode="General">
                  <c:v>47.26</c:v>
                </c:pt>
                <c:pt idx="23631" formatCode="General">
                  <c:v>47.262</c:v>
                </c:pt>
                <c:pt idx="23632" formatCode="General">
                  <c:v>47.264000000000003</c:v>
                </c:pt>
                <c:pt idx="23633" formatCode="General">
                  <c:v>47.265999999999998</c:v>
                </c:pt>
                <c:pt idx="23634" formatCode="General">
                  <c:v>47.268000000000001</c:v>
                </c:pt>
                <c:pt idx="23635" formatCode="General">
                  <c:v>47.27</c:v>
                </c:pt>
                <c:pt idx="23636" formatCode="General">
                  <c:v>47.271999999999998</c:v>
                </c:pt>
                <c:pt idx="23637" formatCode="General">
                  <c:v>47.274000000000001</c:v>
                </c:pt>
                <c:pt idx="23638" formatCode="General">
                  <c:v>47.276000000000003</c:v>
                </c:pt>
                <c:pt idx="23639" formatCode="General">
                  <c:v>47.277999999999999</c:v>
                </c:pt>
                <c:pt idx="23640" formatCode="General">
                  <c:v>47.28</c:v>
                </c:pt>
                <c:pt idx="23641" formatCode="General">
                  <c:v>47.281999999999996</c:v>
                </c:pt>
                <c:pt idx="23642" formatCode="General">
                  <c:v>47.283999999999999</c:v>
                </c:pt>
                <c:pt idx="23643" formatCode="General">
                  <c:v>47.286000000000001</c:v>
                </c:pt>
                <c:pt idx="23644" formatCode="General">
                  <c:v>47.287999999999997</c:v>
                </c:pt>
                <c:pt idx="23645" formatCode="General">
                  <c:v>47.29</c:v>
                </c:pt>
                <c:pt idx="23646" formatCode="General">
                  <c:v>47.292000000000002</c:v>
                </c:pt>
                <c:pt idx="23647" formatCode="General">
                  <c:v>47.293999999999997</c:v>
                </c:pt>
                <c:pt idx="23648" formatCode="General">
                  <c:v>47.295999999999999</c:v>
                </c:pt>
                <c:pt idx="23649" formatCode="General">
                  <c:v>47.298000000000002</c:v>
                </c:pt>
                <c:pt idx="23650" formatCode="General">
                  <c:v>47.3</c:v>
                </c:pt>
                <c:pt idx="23651" formatCode="General">
                  <c:v>47.302</c:v>
                </c:pt>
                <c:pt idx="23652" formatCode="General">
                  <c:v>47.304000000000002</c:v>
                </c:pt>
                <c:pt idx="23653" formatCode="General">
                  <c:v>47.305999999999997</c:v>
                </c:pt>
                <c:pt idx="23654" formatCode="General">
                  <c:v>47.308</c:v>
                </c:pt>
                <c:pt idx="23655" formatCode="General">
                  <c:v>47.31</c:v>
                </c:pt>
                <c:pt idx="23656" formatCode="General">
                  <c:v>47.311999999999998</c:v>
                </c:pt>
                <c:pt idx="23657" formatCode="General">
                  <c:v>47.314</c:v>
                </c:pt>
                <c:pt idx="23658" formatCode="General">
                  <c:v>47.316000000000003</c:v>
                </c:pt>
                <c:pt idx="23659" formatCode="General">
                  <c:v>47.317999999999998</c:v>
                </c:pt>
                <c:pt idx="23660" formatCode="General">
                  <c:v>47.32</c:v>
                </c:pt>
                <c:pt idx="23661" formatCode="General">
                  <c:v>47.322000000000003</c:v>
                </c:pt>
                <c:pt idx="23662" formatCode="General">
                  <c:v>47.323999999999998</c:v>
                </c:pt>
                <c:pt idx="23663" formatCode="General">
                  <c:v>47.326000000000001</c:v>
                </c:pt>
                <c:pt idx="23664" formatCode="General">
                  <c:v>47.328000000000003</c:v>
                </c:pt>
                <c:pt idx="23665" formatCode="General">
                  <c:v>47.33</c:v>
                </c:pt>
                <c:pt idx="23666" formatCode="General">
                  <c:v>47.332000000000001</c:v>
                </c:pt>
                <c:pt idx="23667" formatCode="General">
                  <c:v>47.334000000000003</c:v>
                </c:pt>
                <c:pt idx="23668" formatCode="General">
                  <c:v>47.335999999999999</c:v>
                </c:pt>
                <c:pt idx="23669" formatCode="General">
                  <c:v>47.338000000000001</c:v>
                </c:pt>
                <c:pt idx="23670" formatCode="General">
                  <c:v>47.34</c:v>
                </c:pt>
                <c:pt idx="23671" formatCode="General">
                  <c:v>47.341999999999999</c:v>
                </c:pt>
                <c:pt idx="23672" formatCode="General">
                  <c:v>47.344000000000001</c:v>
                </c:pt>
                <c:pt idx="23673" formatCode="General">
                  <c:v>47.345999999999997</c:v>
                </c:pt>
                <c:pt idx="23674" formatCode="General">
                  <c:v>47.347999999999999</c:v>
                </c:pt>
                <c:pt idx="23675" formatCode="General">
                  <c:v>47.35</c:v>
                </c:pt>
                <c:pt idx="23676" formatCode="General">
                  <c:v>47.351999999999997</c:v>
                </c:pt>
                <c:pt idx="23677" formatCode="General">
                  <c:v>47.353999999999999</c:v>
                </c:pt>
                <c:pt idx="23678" formatCode="General">
                  <c:v>47.356000000000002</c:v>
                </c:pt>
                <c:pt idx="23679" formatCode="General">
                  <c:v>47.357999999999997</c:v>
                </c:pt>
                <c:pt idx="23680" formatCode="General">
                  <c:v>47.36</c:v>
                </c:pt>
                <c:pt idx="23681" formatCode="General">
                  <c:v>47.362000000000002</c:v>
                </c:pt>
                <c:pt idx="23682" formatCode="General">
                  <c:v>47.363999999999997</c:v>
                </c:pt>
                <c:pt idx="23683" formatCode="General">
                  <c:v>47.366</c:v>
                </c:pt>
                <c:pt idx="23684" formatCode="General">
                  <c:v>47.368000000000002</c:v>
                </c:pt>
                <c:pt idx="23685" formatCode="General">
                  <c:v>47.37</c:v>
                </c:pt>
                <c:pt idx="23686" formatCode="General">
                  <c:v>47.372</c:v>
                </c:pt>
                <c:pt idx="23687" formatCode="General">
                  <c:v>47.374000000000002</c:v>
                </c:pt>
                <c:pt idx="23688" formatCode="General">
                  <c:v>47.375999999999998</c:v>
                </c:pt>
                <c:pt idx="23689" formatCode="General">
                  <c:v>47.378</c:v>
                </c:pt>
                <c:pt idx="23690" formatCode="General">
                  <c:v>47.38</c:v>
                </c:pt>
                <c:pt idx="23691" formatCode="General">
                  <c:v>47.381999999999998</c:v>
                </c:pt>
                <c:pt idx="23692" formatCode="General">
                  <c:v>47.384</c:v>
                </c:pt>
                <c:pt idx="23693" formatCode="General">
                  <c:v>47.386000000000003</c:v>
                </c:pt>
                <c:pt idx="23694" formatCode="General">
                  <c:v>47.387999999999998</c:v>
                </c:pt>
                <c:pt idx="23695" formatCode="General">
                  <c:v>47.39</c:v>
                </c:pt>
                <c:pt idx="23696" formatCode="General">
                  <c:v>47.392000000000003</c:v>
                </c:pt>
                <c:pt idx="23697" formatCode="General">
                  <c:v>47.393999999999998</c:v>
                </c:pt>
                <c:pt idx="23698" formatCode="General">
                  <c:v>47.396000000000001</c:v>
                </c:pt>
                <c:pt idx="23699" formatCode="General">
                  <c:v>47.398000000000003</c:v>
                </c:pt>
                <c:pt idx="23700" formatCode="General">
                  <c:v>47.4</c:v>
                </c:pt>
                <c:pt idx="23701" formatCode="General">
                  <c:v>47.402000000000001</c:v>
                </c:pt>
                <c:pt idx="23702" formatCode="General">
                  <c:v>47.404000000000003</c:v>
                </c:pt>
                <c:pt idx="23703" formatCode="General">
                  <c:v>47.405999999999999</c:v>
                </c:pt>
                <c:pt idx="23704" formatCode="General">
                  <c:v>47.408000000000001</c:v>
                </c:pt>
                <c:pt idx="23705" formatCode="General">
                  <c:v>47.41</c:v>
                </c:pt>
                <c:pt idx="23706" formatCode="General">
                  <c:v>47.411999999999999</c:v>
                </c:pt>
                <c:pt idx="23707" formatCode="General">
                  <c:v>47.414000000000001</c:v>
                </c:pt>
                <c:pt idx="23708" formatCode="General">
                  <c:v>47.415999999999997</c:v>
                </c:pt>
                <c:pt idx="23709" formatCode="General">
                  <c:v>47.417999999999999</c:v>
                </c:pt>
                <c:pt idx="23710" formatCode="General">
                  <c:v>47.42</c:v>
                </c:pt>
                <c:pt idx="23711" formatCode="General">
                  <c:v>47.421999999999997</c:v>
                </c:pt>
                <c:pt idx="23712" formatCode="General">
                  <c:v>47.423999999999999</c:v>
                </c:pt>
                <c:pt idx="23713" formatCode="General">
                  <c:v>47.426000000000002</c:v>
                </c:pt>
                <c:pt idx="23714" formatCode="General">
                  <c:v>47.427999999999997</c:v>
                </c:pt>
                <c:pt idx="23715" formatCode="General">
                  <c:v>47.43</c:v>
                </c:pt>
                <c:pt idx="23716" formatCode="General">
                  <c:v>47.432000000000002</c:v>
                </c:pt>
                <c:pt idx="23717" formatCode="General">
                  <c:v>47.433999999999997</c:v>
                </c:pt>
                <c:pt idx="23718" formatCode="General">
                  <c:v>47.436</c:v>
                </c:pt>
                <c:pt idx="23719" formatCode="General">
                  <c:v>47.438000000000002</c:v>
                </c:pt>
                <c:pt idx="23720" formatCode="General">
                  <c:v>47.44</c:v>
                </c:pt>
                <c:pt idx="23721" formatCode="General">
                  <c:v>47.442</c:v>
                </c:pt>
                <c:pt idx="23722" formatCode="General">
                  <c:v>47.444000000000003</c:v>
                </c:pt>
                <c:pt idx="23723" formatCode="General">
                  <c:v>47.445999999999998</c:v>
                </c:pt>
                <c:pt idx="23724" formatCode="General">
                  <c:v>47.448</c:v>
                </c:pt>
                <c:pt idx="23725" formatCode="General">
                  <c:v>47.45</c:v>
                </c:pt>
                <c:pt idx="23726" formatCode="General">
                  <c:v>47.451999999999998</c:v>
                </c:pt>
                <c:pt idx="23727" formatCode="General">
                  <c:v>47.454000000000001</c:v>
                </c:pt>
                <c:pt idx="23728" formatCode="General">
                  <c:v>47.456000000000003</c:v>
                </c:pt>
                <c:pt idx="23729" formatCode="General">
                  <c:v>47.457999999999998</c:v>
                </c:pt>
                <c:pt idx="23730" formatCode="General">
                  <c:v>47.46</c:v>
                </c:pt>
                <c:pt idx="23731" formatCode="General">
                  <c:v>47.462000000000003</c:v>
                </c:pt>
                <c:pt idx="23732" formatCode="General">
                  <c:v>47.463999999999999</c:v>
                </c:pt>
                <c:pt idx="23733" formatCode="General">
                  <c:v>47.466000000000001</c:v>
                </c:pt>
                <c:pt idx="23734" formatCode="General">
                  <c:v>47.468000000000004</c:v>
                </c:pt>
                <c:pt idx="23735" formatCode="General">
                  <c:v>47.47</c:v>
                </c:pt>
                <c:pt idx="23736" formatCode="General">
                  <c:v>47.472000000000001</c:v>
                </c:pt>
                <c:pt idx="23737" formatCode="General">
                  <c:v>47.473999999999997</c:v>
                </c:pt>
                <c:pt idx="23738" formatCode="General">
                  <c:v>47.475999999999999</c:v>
                </c:pt>
                <c:pt idx="23739" formatCode="General">
                  <c:v>47.478000000000002</c:v>
                </c:pt>
                <c:pt idx="23740" formatCode="General">
                  <c:v>47.48</c:v>
                </c:pt>
                <c:pt idx="23741" formatCode="General">
                  <c:v>47.481999999999999</c:v>
                </c:pt>
                <c:pt idx="23742" formatCode="General">
                  <c:v>47.484000000000002</c:v>
                </c:pt>
                <c:pt idx="23743" formatCode="General">
                  <c:v>47.485999999999997</c:v>
                </c:pt>
                <c:pt idx="23744" formatCode="General">
                  <c:v>47.488</c:v>
                </c:pt>
                <c:pt idx="23745" formatCode="General">
                  <c:v>47.49</c:v>
                </c:pt>
                <c:pt idx="23746" formatCode="General">
                  <c:v>47.491999999999997</c:v>
                </c:pt>
                <c:pt idx="23747" formatCode="General">
                  <c:v>47.494</c:v>
                </c:pt>
                <c:pt idx="23748" formatCode="General">
                  <c:v>47.496000000000002</c:v>
                </c:pt>
                <c:pt idx="23749" formatCode="General">
                  <c:v>47.497999999999998</c:v>
                </c:pt>
                <c:pt idx="23750" formatCode="General">
                  <c:v>47.5</c:v>
                </c:pt>
                <c:pt idx="23751" formatCode="General">
                  <c:v>47.502000000000002</c:v>
                </c:pt>
                <c:pt idx="23752" formatCode="General">
                  <c:v>47.503999999999998</c:v>
                </c:pt>
                <c:pt idx="23753" formatCode="General">
                  <c:v>47.506</c:v>
                </c:pt>
                <c:pt idx="23754" formatCode="General">
                  <c:v>47.508000000000003</c:v>
                </c:pt>
                <c:pt idx="23755" formatCode="General">
                  <c:v>47.51</c:v>
                </c:pt>
                <c:pt idx="23756" formatCode="General">
                  <c:v>47.512</c:v>
                </c:pt>
                <c:pt idx="23757" formatCode="General">
                  <c:v>47.514000000000003</c:v>
                </c:pt>
                <c:pt idx="23758" formatCode="General">
                  <c:v>47.515999999999998</c:v>
                </c:pt>
                <c:pt idx="23759" formatCode="General">
                  <c:v>47.518000000000001</c:v>
                </c:pt>
                <c:pt idx="23760" formatCode="General">
                  <c:v>47.52</c:v>
                </c:pt>
                <c:pt idx="23761" formatCode="General">
                  <c:v>47.521999999999998</c:v>
                </c:pt>
                <c:pt idx="23762" formatCode="General">
                  <c:v>47.524000000000001</c:v>
                </c:pt>
                <c:pt idx="23763" formatCode="General">
                  <c:v>47.526000000000003</c:v>
                </c:pt>
                <c:pt idx="23764" formatCode="General">
                  <c:v>47.527999999999999</c:v>
                </c:pt>
                <c:pt idx="23765" formatCode="General">
                  <c:v>47.53</c:v>
                </c:pt>
                <c:pt idx="23766" formatCode="General">
                  <c:v>47.531999999999996</c:v>
                </c:pt>
                <c:pt idx="23767" formatCode="General">
                  <c:v>47.533999999999999</c:v>
                </c:pt>
                <c:pt idx="23768" formatCode="General">
                  <c:v>47.536000000000001</c:v>
                </c:pt>
                <c:pt idx="23769" formatCode="General">
                  <c:v>47.537999999999997</c:v>
                </c:pt>
                <c:pt idx="23770" formatCode="General">
                  <c:v>47.54</c:v>
                </c:pt>
                <c:pt idx="23771" formatCode="General">
                  <c:v>47.542000000000002</c:v>
                </c:pt>
                <c:pt idx="23772" formatCode="General">
                  <c:v>47.543999999999997</c:v>
                </c:pt>
                <c:pt idx="23773" formatCode="General">
                  <c:v>47.545999999999999</c:v>
                </c:pt>
                <c:pt idx="23774" formatCode="General">
                  <c:v>47.548000000000002</c:v>
                </c:pt>
                <c:pt idx="23775" formatCode="General">
                  <c:v>47.55</c:v>
                </c:pt>
                <c:pt idx="23776" formatCode="General">
                  <c:v>47.552</c:v>
                </c:pt>
                <c:pt idx="23777" formatCode="General">
                  <c:v>47.554000000000002</c:v>
                </c:pt>
                <c:pt idx="23778" formatCode="General">
                  <c:v>47.555999999999997</c:v>
                </c:pt>
                <c:pt idx="23779" formatCode="General">
                  <c:v>47.558</c:v>
                </c:pt>
                <c:pt idx="23780" formatCode="General">
                  <c:v>47.56</c:v>
                </c:pt>
                <c:pt idx="23781" formatCode="General">
                  <c:v>47.561999999999998</c:v>
                </c:pt>
                <c:pt idx="23782" formatCode="General">
                  <c:v>47.564</c:v>
                </c:pt>
                <c:pt idx="23783" formatCode="General">
                  <c:v>47.566000000000003</c:v>
                </c:pt>
                <c:pt idx="23784" formatCode="General">
                  <c:v>47.567999999999998</c:v>
                </c:pt>
                <c:pt idx="23785" formatCode="General">
                  <c:v>47.57</c:v>
                </c:pt>
                <c:pt idx="23786" formatCode="General">
                  <c:v>47.572000000000003</c:v>
                </c:pt>
                <c:pt idx="23787" formatCode="General">
                  <c:v>47.573999999999998</c:v>
                </c:pt>
                <c:pt idx="23788" formatCode="General">
                  <c:v>47.576000000000001</c:v>
                </c:pt>
                <c:pt idx="23789" formatCode="General">
                  <c:v>47.578000000000003</c:v>
                </c:pt>
                <c:pt idx="23790" formatCode="General">
                  <c:v>47.58</c:v>
                </c:pt>
                <c:pt idx="23791" formatCode="General">
                  <c:v>47.582000000000001</c:v>
                </c:pt>
                <c:pt idx="23792" formatCode="General">
                  <c:v>47.584000000000003</c:v>
                </c:pt>
                <c:pt idx="23793" formatCode="General">
                  <c:v>47.585999999999999</c:v>
                </c:pt>
                <c:pt idx="23794" formatCode="General">
                  <c:v>47.588000000000001</c:v>
                </c:pt>
                <c:pt idx="23795" formatCode="General">
                  <c:v>47.59</c:v>
                </c:pt>
                <c:pt idx="23796" formatCode="General">
                  <c:v>47.591999999999999</c:v>
                </c:pt>
                <c:pt idx="23797" formatCode="General">
                  <c:v>47.594000000000001</c:v>
                </c:pt>
                <c:pt idx="23798" formatCode="General">
                  <c:v>47.595999999999997</c:v>
                </c:pt>
                <c:pt idx="23799" formatCode="General">
                  <c:v>47.597999999999999</c:v>
                </c:pt>
                <c:pt idx="23800" formatCode="General">
                  <c:v>47.6</c:v>
                </c:pt>
                <c:pt idx="23801" formatCode="General">
                  <c:v>47.601999999999997</c:v>
                </c:pt>
                <c:pt idx="23802" formatCode="General">
                  <c:v>47.603999999999999</c:v>
                </c:pt>
                <c:pt idx="23803" formatCode="General">
                  <c:v>47.606000000000002</c:v>
                </c:pt>
                <c:pt idx="23804" formatCode="General">
                  <c:v>47.607999999999997</c:v>
                </c:pt>
                <c:pt idx="23805" formatCode="General">
                  <c:v>47.61</c:v>
                </c:pt>
                <c:pt idx="23806" formatCode="General">
                  <c:v>47.612000000000002</c:v>
                </c:pt>
                <c:pt idx="23807" formatCode="General">
                  <c:v>47.613999999999997</c:v>
                </c:pt>
                <c:pt idx="23808" formatCode="General">
                  <c:v>47.616</c:v>
                </c:pt>
                <c:pt idx="23809" formatCode="General">
                  <c:v>47.618000000000002</c:v>
                </c:pt>
                <c:pt idx="23810" formatCode="General">
                  <c:v>47.62</c:v>
                </c:pt>
                <c:pt idx="23811" formatCode="General">
                  <c:v>47.622</c:v>
                </c:pt>
                <c:pt idx="23812" formatCode="General">
                  <c:v>47.624000000000002</c:v>
                </c:pt>
                <c:pt idx="23813" formatCode="General">
                  <c:v>47.625999999999998</c:v>
                </c:pt>
                <c:pt idx="23814" formatCode="General">
                  <c:v>47.628</c:v>
                </c:pt>
                <c:pt idx="23815" formatCode="General">
                  <c:v>47.63</c:v>
                </c:pt>
                <c:pt idx="23816" formatCode="General">
                  <c:v>47.631999999999998</c:v>
                </c:pt>
                <c:pt idx="23817" formatCode="General">
                  <c:v>47.634</c:v>
                </c:pt>
                <c:pt idx="23818" formatCode="General">
                  <c:v>47.636000000000003</c:v>
                </c:pt>
                <c:pt idx="23819" formatCode="General">
                  <c:v>47.637999999999998</c:v>
                </c:pt>
                <c:pt idx="23820" formatCode="General">
                  <c:v>47.64</c:v>
                </c:pt>
                <c:pt idx="23821" formatCode="General">
                  <c:v>47.642000000000003</c:v>
                </c:pt>
                <c:pt idx="23822" formatCode="General">
                  <c:v>47.643999999999998</c:v>
                </c:pt>
                <c:pt idx="23823" formatCode="General">
                  <c:v>47.646000000000001</c:v>
                </c:pt>
                <c:pt idx="23824" formatCode="General">
                  <c:v>47.648000000000003</c:v>
                </c:pt>
                <c:pt idx="23825" formatCode="General">
                  <c:v>47.65</c:v>
                </c:pt>
                <c:pt idx="23826" formatCode="General">
                  <c:v>47.652000000000001</c:v>
                </c:pt>
                <c:pt idx="23827" formatCode="General">
                  <c:v>47.654000000000003</c:v>
                </c:pt>
                <c:pt idx="23828" formatCode="General">
                  <c:v>47.655999999999999</c:v>
                </c:pt>
                <c:pt idx="23829" formatCode="General">
                  <c:v>47.658000000000001</c:v>
                </c:pt>
                <c:pt idx="23830" formatCode="General">
                  <c:v>47.66</c:v>
                </c:pt>
                <c:pt idx="23831" formatCode="General">
                  <c:v>47.661999999999999</c:v>
                </c:pt>
                <c:pt idx="23832" formatCode="General">
                  <c:v>47.664000000000001</c:v>
                </c:pt>
                <c:pt idx="23833" formatCode="General">
                  <c:v>47.665999999999997</c:v>
                </c:pt>
                <c:pt idx="23834" formatCode="General">
                  <c:v>47.667999999999999</c:v>
                </c:pt>
                <c:pt idx="23835" formatCode="General">
                  <c:v>47.67</c:v>
                </c:pt>
                <c:pt idx="23836" formatCode="General">
                  <c:v>47.671999999999997</c:v>
                </c:pt>
                <c:pt idx="23837" formatCode="General">
                  <c:v>47.673999999999999</c:v>
                </c:pt>
                <c:pt idx="23838" formatCode="General">
                  <c:v>47.676000000000002</c:v>
                </c:pt>
                <c:pt idx="23839" formatCode="General">
                  <c:v>47.677999999999997</c:v>
                </c:pt>
                <c:pt idx="23840" formatCode="General">
                  <c:v>47.68</c:v>
                </c:pt>
                <c:pt idx="23841" formatCode="General">
                  <c:v>47.682000000000002</c:v>
                </c:pt>
                <c:pt idx="23842" formatCode="General">
                  <c:v>47.683999999999997</c:v>
                </c:pt>
                <c:pt idx="23843" formatCode="General">
                  <c:v>47.686</c:v>
                </c:pt>
                <c:pt idx="23844" formatCode="General">
                  <c:v>47.688000000000002</c:v>
                </c:pt>
                <c:pt idx="23845" formatCode="General">
                  <c:v>47.69</c:v>
                </c:pt>
                <c:pt idx="23846" formatCode="General">
                  <c:v>47.692</c:v>
                </c:pt>
                <c:pt idx="23847" formatCode="General">
                  <c:v>47.694000000000003</c:v>
                </c:pt>
                <c:pt idx="23848" formatCode="General">
                  <c:v>47.695999999999998</c:v>
                </c:pt>
                <c:pt idx="23849" formatCode="General">
                  <c:v>47.698</c:v>
                </c:pt>
                <c:pt idx="23850" formatCode="General">
                  <c:v>47.7</c:v>
                </c:pt>
                <c:pt idx="23851" formatCode="General">
                  <c:v>47.701999999999998</c:v>
                </c:pt>
                <c:pt idx="23852" formatCode="General">
                  <c:v>47.704000000000001</c:v>
                </c:pt>
                <c:pt idx="23853" formatCode="General">
                  <c:v>47.706000000000003</c:v>
                </c:pt>
                <c:pt idx="23854" formatCode="General">
                  <c:v>47.707999999999998</c:v>
                </c:pt>
                <c:pt idx="23855" formatCode="General">
                  <c:v>47.71</c:v>
                </c:pt>
                <c:pt idx="23856" formatCode="General">
                  <c:v>47.712000000000003</c:v>
                </c:pt>
                <c:pt idx="23857" formatCode="General">
                  <c:v>47.713999999999999</c:v>
                </c:pt>
                <c:pt idx="23858" formatCode="General">
                  <c:v>47.716000000000001</c:v>
                </c:pt>
                <c:pt idx="23859" formatCode="General">
                  <c:v>47.718000000000004</c:v>
                </c:pt>
                <c:pt idx="23860" formatCode="General">
                  <c:v>47.72</c:v>
                </c:pt>
                <c:pt idx="23861" formatCode="General">
                  <c:v>47.722000000000001</c:v>
                </c:pt>
                <c:pt idx="23862" formatCode="General">
                  <c:v>47.723999999999997</c:v>
                </c:pt>
                <c:pt idx="23863" formatCode="General">
                  <c:v>47.725999999999999</c:v>
                </c:pt>
                <c:pt idx="23864" formatCode="General">
                  <c:v>47.728000000000002</c:v>
                </c:pt>
                <c:pt idx="23865" formatCode="General">
                  <c:v>47.73</c:v>
                </c:pt>
                <c:pt idx="23866" formatCode="General">
                  <c:v>47.731999999999999</c:v>
                </c:pt>
                <c:pt idx="23867" formatCode="General">
                  <c:v>47.734000000000002</c:v>
                </c:pt>
                <c:pt idx="23868" formatCode="General">
                  <c:v>47.735999999999997</c:v>
                </c:pt>
                <c:pt idx="23869" formatCode="General">
                  <c:v>47.738</c:v>
                </c:pt>
                <c:pt idx="23870" formatCode="General">
                  <c:v>47.74</c:v>
                </c:pt>
                <c:pt idx="23871" formatCode="General">
                  <c:v>47.741999999999997</c:v>
                </c:pt>
                <c:pt idx="23872" formatCode="General">
                  <c:v>47.744</c:v>
                </c:pt>
                <c:pt idx="23873" formatCode="General">
                  <c:v>47.746000000000002</c:v>
                </c:pt>
                <c:pt idx="23874" formatCode="General">
                  <c:v>47.747999999999998</c:v>
                </c:pt>
                <c:pt idx="23875" formatCode="General">
                  <c:v>47.75</c:v>
                </c:pt>
                <c:pt idx="23876" formatCode="General">
                  <c:v>47.752000000000002</c:v>
                </c:pt>
                <c:pt idx="23877" formatCode="General">
                  <c:v>47.753999999999998</c:v>
                </c:pt>
                <c:pt idx="23878" formatCode="General">
                  <c:v>47.756</c:v>
                </c:pt>
                <c:pt idx="23879" formatCode="General">
                  <c:v>47.758000000000003</c:v>
                </c:pt>
                <c:pt idx="23880" formatCode="General">
                  <c:v>47.76</c:v>
                </c:pt>
                <c:pt idx="23881" formatCode="General">
                  <c:v>47.762</c:v>
                </c:pt>
                <c:pt idx="23882" formatCode="General">
                  <c:v>47.764000000000003</c:v>
                </c:pt>
                <c:pt idx="23883" formatCode="General">
                  <c:v>47.765999999999998</c:v>
                </c:pt>
                <c:pt idx="23884" formatCode="General">
                  <c:v>47.768000000000001</c:v>
                </c:pt>
                <c:pt idx="23885" formatCode="General">
                  <c:v>47.77</c:v>
                </c:pt>
                <c:pt idx="23886" formatCode="General">
                  <c:v>47.771999999999998</c:v>
                </c:pt>
                <c:pt idx="23887" formatCode="General">
                  <c:v>47.774000000000001</c:v>
                </c:pt>
                <c:pt idx="23888" formatCode="General">
                  <c:v>47.776000000000003</c:v>
                </c:pt>
                <c:pt idx="23889" formatCode="General">
                  <c:v>47.777999999999999</c:v>
                </c:pt>
                <c:pt idx="23890" formatCode="General">
                  <c:v>47.78</c:v>
                </c:pt>
                <c:pt idx="23891" formatCode="General">
                  <c:v>47.781999999999996</c:v>
                </c:pt>
                <c:pt idx="23892" formatCode="General">
                  <c:v>47.783999999999999</c:v>
                </c:pt>
                <c:pt idx="23893" formatCode="General">
                  <c:v>47.786000000000001</c:v>
                </c:pt>
                <c:pt idx="23894" formatCode="General">
                  <c:v>47.787999999999997</c:v>
                </c:pt>
                <c:pt idx="23895" formatCode="General">
                  <c:v>47.79</c:v>
                </c:pt>
                <c:pt idx="23896" formatCode="General">
                  <c:v>47.792000000000002</c:v>
                </c:pt>
                <c:pt idx="23897" formatCode="General">
                  <c:v>47.793999999999997</c:v>
                </c:pt>
                <c:pt idx="23898" formatCode="General">
                  <c:v>47.795999999999999</c:v>
                </c:pt>
                <c:pt idx="23899" formatCode="General">
                  <c:v>47.798000000000002</c:v>
                </c:pt>
                <c:pt idx="23900" formatCode="General">
                  <c:v>47.8</c:v>
                </c:pt>
                <c:pt idx="23901" formatCode="General">
                  <c:v>47.802</c:v>
                </c:pt>
                <c:pt idx="23902" formatCode="General">
                  <c:v>47.804000000000002</c:v>
                </c:pt>
                <c:pt idx="23903" formatCode="General">
                  <c:v>47.805999999999997</c:v>
                </c:pt>
                <c:pt idx="23904" formatCode="General">
                  <c:v>47.808</c:v>
                </c:pt>
                <c:pt idx="23905" formatCode="General">
                  <c:v>47.81</c:v>
                </c:pt>
                <c:pt idx="23906" formatCode="General">
                  <c:v>47.811999999999998</c:v>
                </c:pt>
                <c:pt idx="23907" formatCode="General">
                  <c:v>47.814</c:v>
                </c:pt>
                <c:pt idx="23908" formatCode="General">
                  <c:v>47.816000000000003</c:v>
                </c:pt>
                <c:pt idx="23909" formatCode="General">
                  <c:v>47.817999999999998</c:v>
                </c:pt>
                <c:pt idx="23910" formatCode="General">
                  <c:v>47.82</c:v>
                </c:pt>
                <c:pt idx="23911" formatCode="General">
                  <c:v>47.822000000000003</c:v>
                </c:pt>
                <c:pt idx="23912" formatCode="General">
                  <c:v>47.823999999999998</c:v>
                </c:pt>
                <c:pt idx="23913" formatCode="General">
                  <c:v>47.826000000000001</c:v>
                </c:pt>
                <c:pt idx="23914" formatCode="General">
                  <c:v>47.828000000000003</c:v>
                </c:pt>
                <c:pt idx="23915" formatCode="General">
                  <c:v>47.83</c:v>
                </c:pt>
                <c:pt idx="23916" formatCode="General">
                  <c:v>47.832000000000001</c:v>
                </c:pt>
                <c:pt idx="23917" formatCode="General">
                  <c:v>47.834000000000003</c:v>
                </c:pt>
                <c:pt idx="23918" formatCode="General">
                  <c:v>47.835999999999999</c:v>
                </c:pt>
                <c:pt idx="23919" formatCode="General">
                  <c:v>47.838000000000001</c:v>
                </c:pt>
                <c:pt idx="23920" formatCode="General">
                  <c:v>47.84</c:v>
                </c:pt>
                <c:pt idx="23921" formatCode="General">
                  <c:v>47.841999999999999</c:v>
                </c:pt>
                <c:pt idx="23922" formatCode="General">
                  <c:v>47.844000000000001</c:v>
                </c:pt>
                <c:pt idx="23923" formatCode="General">
                  <c:v>47.845999999999997</c:v>
                </c:pt>
                <c:pt idx="23924" formatCode="General">
                  <c:v>47.847999999999999</c:v>
                </c:pt>
                <c:pt idx="23925" formatCode="General">
                  <c:v>47.85</c:v>
                </c:pt>
                <c:pt idx="23926" formatCode="General">
                  <c:v>47.851999999999997</c:v>
                </c:pt>
                <c:pt idx="23927" formatCode="General">
                  <c:v>47.853999999999999</c:v>
                </c:pt>
                <c:pt idx="23928" formatCode="General">
                  <c:v>47.856000000000002</c:v>
                </c:pt>
                <c:pt idx="23929" formatCode="General">
                  <c:v>47.857999999999997</c:v>
                </c:pt>
                <c:pt idx="23930" formatCode="General">
                  <c:v>47.86</c:v>
                </c:pt>
                <c:pt idx="23931" formatCode="General">
                  <c:v>47.862000000000002</c:v>
                </c:pt>
                <c:pt idx="23932" formatCode="General">
                  <c:v>47.863999999999997</c:v>
                </c:pt>
                <c:pt idx="23933" formatCode="General">
                  <c:v>47.866</c:v>
                </c:pt>
                <c:pt idx="23934" formatCode="General">
                  <c:v>47.868000000000002</c:v>
                </c:pt>
                <c:pt idx="23935" formatCode="General">
                  <c:v>47.87</c:v>
                </c:pt>
                <c:pt idx="23936" formatCode="General">
                  <c:v>47.872</c:v>
                </c:pt>
                <c:pt idx="23937" formatCode="General">
                  <c:v>47.874000000000002</c:v>
                </c:pt>
                <c:pt idx="23938" formatCode="General">
                  <c:v>47.875999999999998</c:v>
                </c:pt>
                <c:pt idx="23939" formatCode="General">
                  <c:v>47.878</c:v>
                </c:pt>
                <c:pt idx="23940" formatCode="General">
                  <c:v>47.88</c:v>
                </c:pt>
                <c:pt idx="23941" formatCode="General">
                  <c:v>47.881999999999998</c:v>
                </c:pt>
                <c:pt idx="23942" formatCode="General">
                  <c:v>47.884</c:v>
                </c:pt>
                <c:pt idx="23943" formatCode="General">
                  <c:v>47.886000000000003</c:v>
                </c:pt>
                <c:pt idx="23944" formatCode="General">
                  <c:v>47.887999999999998</c:v>
                </c:pt>
                <c:pt idx="23945" formatCode="General">
                  <c:v>47.89</c:v>
                </c:pt>
                <c:pt idx="23946" formatCode="General">
                  <c:v>47.892000000000003</c:v>
                </c:pt>
                <c:pt idx="23947" formatCode="General">
                  <c:v>47.893999999999998</c:v>
                </c:pt>
                <c:pt idx="23948" formatCode="General">
                  <c:v>47.896000000000001</c:v>
                </c:pt>
                <c:pt idx="23949" formatCode="General">
                  <c:v>47.898000000000003</c:v>
                </c:pt>
                <c:pt idx="23950" formatCode="General">
                  <c:v>47.9</c:v>
                </c:pt>
                <c:pt idx="23951" formatCode="General">
                  <c:v>47.902000000000001</c:v>
                </c:pt>
                <c:pt idx="23952" formatCode="General">
                  <c:v>47.904000000000003</c:v>
                </c:pt>
                <c:pt idx="23953" formatCode="General">
                  <c:v>47.905999999999999</c:v>
                </c:pt>
                <c:pt idx="23954" formatCode="General">
                  <c:v>47.908000000000001</c:v>
                </c:pt>
                <c:pt idx="23955" formatCode="General">
                  <c:v>47.91</c:v>
                </c:pt>
                <c:pt idx="23956" formatCode="General">
                  <c:v>47.911999999999999</c:v>
                </c:pt>
                <c:pt idx="23957" formatCode="General">
                  <c:v>47.914000000000001</c:v>
                </c:pt>
                <c:pt idx="23958" formatCode="General">
                  <c:v>47.915999999999997</c:v>
                </c:pt>
                <c:pt idx="23959" formatCode="General">
                  <c:v>47.917999999999999</c:v>
                </c:pt>
                <c:pt idx="23960" formatCode="General">
                  <c:v>47.92</c:v>
                </c:pt>
                <c:pt idx="23961" formatCode="General">
                  <c:v>47.921999999999997</c:v>
                </c:pt>
                <c:pt idx="23962" formatCode="General">
                  <c:v>47.923999999999999</c:v>
                </c:pt>
                <c:pt idx="23963" formatCode="General">
                  <c:v>47.926000000000002</c:v>
                </c:pt>
                <c:pt idx="23964" formatCode="General">
                  <c:v>47.927999999999997</c:v>
                </c:pt>
                <c:pt idx="23965" formatCode="General">
                  <c:v>47.93</c:v>
                </c:pt>
                <c:pt idx="23966" formatCode="General">
                  <c:v>47.932000000000002</c:v>
                </c:pt>
                <c:pt idx="23967" formatCode="General">
                  <c:v>47.933999999999997</c:v>
                </c:pt>
                <c:pt idx="23968" formatCode="General">
                  <c:v>47.936</c:v>
                </c:pt>
                <c:pt idx="23969" formatCode="General">
                  <c:v>47.938000000000002</c:v>
                </c:pt>
                <c:pt idx="23970" formatCode="General">
                  <c:v>47.94</c:v>
                </c:pt>
                <c:pt idx="23971" formatCode="General">
                  <c:v>47.942</c:v>
                </c:pt>
                <c:pt idx="23972" formatCode="General">
                  <c:v>47.944000000000003</c:v>
                </c:pt>
                <c:pt idx="23973" formatCode="General">
                  <c:v>47.945999999999998</c:v>
                </c:pt>
                <c:pt idx="23974" formatCode="General">
                  <c:v>47.948</c:v>
                </c:pt>
                <c:pt idx="23975" formatCode="General">
                  <c:v>47.95</c:v>
                </c:pt>
                <c:pt idx="23976" formatCode="General">
                  <c:v>47.951999999999998</c:v>
                </c:pt>
                <c:pt idx="23977" formatCode="General">
                  <c:v>47.954000000000001</c:v>
                </c:pt>
                <c:pt idx="23978" formatCode="General">
                  <c:v>47.956000000000003</c:v>
                </c:pt>
                <c:pt idx="23979" formatCode="General">
                  <c:v>47.957999999999998</c:v>
                </c:pt>
                <c:pt idx="23980" formatCode="General">
                  <c:v>47.96</c:v>
                </c:pt>
                <c:pt idx="23981" formatCode="General">
                  <c:v>47.962000000000003</c:v>
                </c:pt>
                <c:pt idx="23982" formatCode="General">
                  <c:v>47.963999999999999</c:v>
                </c:pt>
                <c:pt idx="23983" formatCode="General">
                  <c:v>47.966000000000001</c:v>
                </c:pt>
                <c:pt idx="23984" formatCode="General">
                  <c:v>47.968000000000004</c:v>
                </c:pt>
                <c:pt idx="23985" formatCode="General">
                  <c:v>47.97</c:v>
                </c:pt>
                <c:pt idx="23986" formatCode="General">
                  <c:v>47.972000000000001</c:v>
                </c:pt>
                <c:pt idx="23987" formatCode="General">
                  <c:v>47.973999999999997</c:v>
                </c:pt>
                <c:pt idx="23988" formatCode="General">
                  <c:v>47.975999999999999</c:v>
                </c:pt>
                <c:pt idx="23989" formatCode="General">
                  <c:v>47.978000000000002</c:v>
                </c:pt>
                <c:pt idx="23990" formatCode="General">
                  <c:v>47.98</c:v>
                </c:pt>
                <c:pt idx="23991" formatCode="General">
                  <c:v>47.981999999999999</c:v>
                </c:pt>
                <c:pt idx="23992" formatCode="General">
                  <c:v>47.984000000000002</c:v>
                </c:pt>
                <c:pt idx="23993" formatCode="General">
                  <c:v>47.985999999999997</c:v>
                </c:pt>
                <c:pt idx="23994" formatCode="General">
                  <c:v>47.988</c:v>
                </c:pt>
                <c:pt idx="23995" formatCode="General">
                  <c:v>47.99</c:v>
                </c:pt>
                <c:pt idx="23996" formatCode="General">
                  <c:v>47.991999999999997</c:v>
                </c:pt>
                <c:pt idx="23997" formatCode="General">
                  <c:v>47.994</c:v>
                </c:pt>
                <c:pt idx="23998" formatCode="General">
                  <c:v>47.996000000000002</c:v>
                </c:pt>
                <c:pt idx="23999" formatCode="General">
                  <c:v>47.997999999999998</c:v>
                </c:pt>
                <c:pt idx="24000" formatCode="General">
                  <c:v>48</c:v>
                </c:pt>
                <c:pt idx="24001" formatCode="General">
                  <c:v>48.002000000000002</c:v>
                </c:pt>
                <c:pt idx="24002" formatCode="General">
                  <c:v>48.003999999999998</c:v>
                </c:pt>
                <c:pt idx="24003" formatCode="General">
                  <c:v>48.006</c:v>
                </c:pt>
                <c:pt idx="24004" formatCode="General">
                  <c:v>48.008000000000003</c:v>
                </c:pt>
                <c:pt idx="24005" formatCode="General">
                  <c:v>48.01</c:v>
                </c:pt>
                <c:pt idx="24006" formatCode="General">
                  <c:v>48.012</c:v>
                </c:pt>
                <c:pt idx="24007" formatCode="General">
                  <c:v>48.014000000000003</c:v>
                </c:pt>
                <c:pt idx="24008" formatCode="General">
                  <c:v>48.015999999999998</c:v>
                </c:pt>
                <c:pt idx="24009" formatCode="General">
                  <c:v>48.018000000000001</c:v>
                </c:pt>
                <c:pt idx="24010" formatCode="General">
                  <c:v>48.02</c:v>
                </c:pt>
                <c:pt idx="24011" formatCode="General">
                  <c:v>48.021999999999998</c:v>
                </c:pt>
                <c:pt idx="24012" formatCode="General">
                  <c:v>48.024000000000001</c:v>
                </c:pt>
                <c:pt idx="24013" formatCode="General">
                  <c:v>48.026000000000003</c:v>
                </c:pt>
                <c:pt idx="24014" formatCode="General">
                  <c:v>48.027999999999999</c:v>
                </c:pt>
                <c:pt idx="24015" formatCode="General">
                  <c:v>48.03</c:v>
                </c:pt>
                <c:pt idx="24016" formatCode="General">
                  <c:v>48.031999999999996</c:v>
                </c:pt>
                <c:pt idx="24017" formatCode="General">
                  <c:v>48.033999999999999</c:v>
                </c:pt>
                <c:pt idx="24018" formatCode="General">
                  <c:v>48.036000000000001</c:v>
                </c:pt>
                <c:pt idx="24019" formatCode="General">
                  <c:v>48.037999999999997</c:v>
                </c:pt>
                <c:pt idx="24020" formatCode="General">
                  <c:v>48.04</c:v>
                </c:pt>
                <c:pt idx="24021" formatCode="General">
                  <c:v>48.042000000000002</c:v>
                </c:pt>
                <c:pt idx="24022" formatCode="General">
                  <c:v>48.043999999999997</c:v>
                </c:pt>
                <c:pt idx="24023" formatCode="General">
                  <c:v>48.045999999999999</c:v>
                </c:pt>
                <c:pt idx="24024" formatCode="General">
                  <c:v>48.048000000000002</c:v>
                </c:pt>
                <c:pt idx="24025" formatCode="General">
                  <c:v>48.05</c:v>
                </c:pt>
                <c:pt idx="24026" formatCode="General">
                  <c:v>48.052</c:v>
                </c:pt>
                <c:pt idx="24027" formatCode="General">
                  <c:v>48.054000000000002</c:v>
                </c:pt>
                <c:pt idx="24028" formatCode="General">
                  <c:v>48.055999999999997</c:v>
                </c:pt>
                <c:pt idx="24029" formatCode="General">
                  <c:v>48.058</c:v>
                </c:pt>
                <c:pt idx="24030" formatCode="General">
                  <c:v>48.06</c:v>
                </c:pt>
                <c:pt idx="24031" formatCode="General">
                  <c:v>48.061999999999998</c:v>
                </c:pt>
                <c:pt idx="24032" formatCode="General">
                  <c:v>48.064</c:v>
                </c:pt>
                <c:pt idx="24033" formatCode="General">
                  <c:v>48.066000000000003</c:v>
                </c:pt>
                <c:pt idx="24034" formatCode="General">
                  <c:v>48.067999999999998</c:v>
                </c:pt>
                <c:pt idx="24035" formatCode="General">
                  <c:v>48.07</c:v>
                </c:pt>
                <c:pt idx="24036" formatCode="General">
                  <c:v>48.072000000000003</c:v>
                </c:pt>
                <c:pt idx="24037" formatCode="General">
                  <c:v>48.073999999999998</c:v>
                </c:pt>
                <c:pt idx="24038" formatCode="General">
                  <c:v>48.076000000000001</c:v>
                </c:pt>
                <c:pt idx="24039" formatCode="General">
                  <c:v>48.078000000000003</c:v>
                </c:pt>
                <c:pt idx="24040" formatCode="General">
                  <c:v>48.08</c:v>
                </c:pt>
                <c:pt idx="24041" formatCode="General">
                  <c:v>48.082000000000001</c:v>
                </c:pt>
                <c:pt idx="24042" formatCode="General">
                  <c:v>48.084000000000003</c:v>
                </c:pt>
                <c:pt idx="24043" formatCode="General">
                  <c:v>48.085999999999999</c:v>
                </c:pt>
                <c:pt idx="24044" formatCode="General">
                  <c:v>48.088000000000001</c:v>
                </c:pt>
                <c:pt idx="24045" formatCode="General">
                  <c:v>48.09</c:v>
                </c:pt>
                <c:pt idx="24046" formatCode="General">
                  <c:v>48.091999999999999</c:v>
                </c:pt>
                <c:pt idx="24047" formatCode="General">
                  <c:v>48.094000000000001</c:v>
                </c:pt>
                <c:pt idx="24048" formatCode="General">
                  <c:v>48.095999999999997</c:v>
                </c:pt>
                <c:pt idx="24049" formatCode="General">
                  <c:v>48.097999999999999</c:v>
                </c:pt>
                <c:pt idx="24050" formatCode="General">
                  <c:v>48.1</c:v>
                </c:pt>
                <c:pt idx="24051" formatCode="General">
                  <c:v>48.101999999999997</c:v>
                </c:pt>
                <c:pt idx="24052" formatCode="General">
                  <c:v>48.103999999999999</c:v>
                </c:pt>
                <c:pt idx="24053" formatCode="General">
                  <c:v>48.106000000000002</c:v>
                </c:pt>
                <c:pt idx="24054" formatCode="General">
                  <c:v>48.107999999999997</c:v>
                </c:pt>
                <c:pt idx="24055" formatCode="General">
                  <c:v>48.11</c:v>
                </c:pt>
                <c:pt idx="24056" formatCode="General">
                  <c:v>48.112000000000002</c:v>
                </c:pt>
                <c:pt idx="24057" formatCode="General">
                  <c:v>48.113999999999997</c:v>
                </c:pt>
                <c:pt idx="24058" formatCode="General">
                  <c:v>48.116</c:v>
                </c:pt>
                <c:pt idx="24059" formatCode="General">
                  <c:v>48.118000000000002</c:v>
                </c:pt>
                <c:pt idx="24060" formatCode="General">
                  <c:v>48.12</c:v>
                </c:pt>
                <c:pt idx="24061" formatCode="General">
                  <c:v>48.122</c:v>
                </c:pt>
                <c:pt idx="24062" formatCode="General">
                  <c:v>48.124000000000002</c:v>
                </c:pt>
                <c:pt idx="24063" formatCode="General">
                  <c:v>48.125999999999998</c:v>
                </c:pt>
                <c:pt idx="24064" formatCode="General">
                  <c:v>48.128</c:v>
                </c:pt>
                <c:pt idx="24065" formatCode="General">
                  <c:v>48.13</c:v>
                </c:pt>
                <c:pt idx="24066" formatCode="General">
                  <c:v>48.131999999999998</c:v>
                </c:pt>
                <c:pt idx="24067" formatCode="General">
                  <c:v>48.134</c:v>
                </c:pt>
                <c:pt idx="24068" formatCode="General">
                  <c:v>48.136000000000003</c:v>
                </c:pt>
                <c:pt idx="24069" formatCode="General">
                  <c:v>48.137999999999998</c:v>
                </c:pt>
                <c:pt idx="24070" formatCode="General">
                  <c:v>48.14</c:v>
                </c:pt>
                <c:pt idx="24071" formatCode="General">
                  <c:v>48.142000000000003</c:v>
                </c:pt>
                <c:pt idx="24072" formatCode="General">
                  <c:v>48.143999999999998</c:v>
                </c:pt>
                <c:pt idx="24073" formatCode="General">
                  <c:v>48.146000000000001</c:v>
                </c:pt>
                <c:pt idx="24074" formatCode="General">
                  <c:v>48.148000000000003</c:v>
                </c:pt>
                <c:pt idx="24075" formatCode="General">
                  <c:v>48.15</c:v>
                </c:pt>
                <c:pt idx="24076" formatCode="General">
                  <c:v>48.152000000000001</c:v>
                </c:pt>
                <c:pt idx="24077" formatCode="General">
                  <c:v>48.154000000000003</c:v>
                </c:pt>
                <c:pt idx="24078" formatCode="General">
                  <c:v>48.155999999999999</c:v>
                </c:pt>
                <c:pt idx="24079" formatCode="General">
                  <c:v>48.158000000000001</c:v>
                </c:pt>
                <c:pt idx="24080" formatCode="General">
                  <c:v>48.16</c:v>
                </c:pt>
                <c:pt idx="24081" formatCode="General">
                  <c:v>48.161999999999999</c:v>
                </c:pt>
                <c:pt idx="24082" formatCode="General">
                  <c:v>48.164000000000001</c:v>
                </c:pt>
                <c:pt idx="24083" formatCode="General">
                  <c:v>48.165999999999997</c:v>
                </c:pt>
                <c:pt idx="24084" formatCode="General">
                  <c:v>48.167999999999999</c:v>
                </c:pt>
                <c:pt idx="24085" formatCode="General">
                  <c:v>48.17</c:v>
                </c:pt>
                <c:pt idx="24086" formatCode="General">
                  <c:v>48.171999999999997</c:v>
                </c:pt>
                <c:pt idx="24087" formatCode="General">
                  <c:v>48.173999999999999</c:v>
                </c:pt>
                <c:pt idx="24088" formatCode="General">
                  <c:v>48.176000000000002</c:v>
                </c:pt>
                <c:pt idx="24089" formatCode="General">
                  <c:v>48.177999999999997</c:v>
                </c:pt>
                <c:pt idx="24090" formatCode="General">
                  <c:v>48.18</c:v>
                </c:pt>
                <c:pt idx="24091" formatCode="General">
                  <c:v>48.182000000000002</c:v>
                </c:pt>
                <c:pt idx="24092" formatCode="General">
                  <c:v>48.183999999999997</c:v>
                </c:pt>
                <c:pt idx="24093" formatCode="General">
                  <c:v>48.186</c:v>
                </c:pt>
                <c:pt idx="24094" formatCode="General">
                  <c:v>48.188000000000002</c:v>
                </c:pt>
                <c:pt idx="24095" formatCode="General">
                  <c:v>48.19</c:v>
                </c:pt>
                <c:pt idx="24096" formatCode="General">
                  <c:v>48.192</c:v>
                </c:pt>
                <c:pt idx="24097" formatCode="General">
                  <c:v>48.194000000000003</c:v>
                </c:pt>
                <c:pt idx="24098" formatCode="General">
                  <c:v>48.195999999999998</c:v>
                </c:pt>
                <c:pt idx="24099" formatCode="General">
                  <c:v>48.198</c:v>
                </c:pt>
                <c:pt idx="24100" formatCode="General">
                  <c:v>48.2</c:v>
                </c:pt>
                <c:pt idx="24101" formatCode="General">
                  <c:v>48.201999999999998</c:v>
                </c:pt>
                <c:pt idx="24102" formatCode="General">
                  <c:v>48.204000000000001</c:v>
                </c:pt>
                <c:pt idx="24103" formatCode="General">
                  <c:v>48.206000000000003</c:v>
                </c:pt>
                <c:pt idx="24104" formatCode="General">
                  <c:v>48.207999999999998</c:v>
                </c:pt>
                <c:pt idx="24105" formatCode="General">
                  <c:v>48.21</c:v>
                </c:pt>
                <c:pt idx="24106" formatCode="General">
                  <c:v>48.212000000000003</c:v>
                </c:pt>
                <c:pt idx="24107" formatCode="General">
                  <c:v>48.213999999999999</c:v>
                </c:pt>
                <c:pt idx="24108" formatCode="General">
                  <c:v>48.216000000000001</c:v>
                </c:pt>
                <c:pt idx="24109" formatCode="General">
                  <c:v>48.218000000000004</c:v>
                </c:pt>
                <c:pt idx="24110" formatCode="General">
                  <c:v>48.22</c:v>
                </c:pt>
                <c:pt idx="24111" formatCode="General">
                  <c:v>48.222000000000001</c:v>
                </c:pt>
                <c:pt idx="24112" formatCode="General">
                  <c:v>48.223999999999997</c:v>
                </c:pt>
                <c:pt idx="24113" formatCode="General">
                  <c:v>48.225999999999999</c:v>
                </c:pt>
                <c:pt idx="24114" formatCode="General">
                  <c:v>48.228000000000002</c:v>
                </c:pt>
                <c:pt idx="24115" formatCode="General">
                  <c:v>48.23</c:v>
                </c:pt>
                <c:pt idx="24116" formatCode="General">
                  <c:v>48.231999999999999</c:v>
                </c:pt>
                <c:pt idx="24117" formatCode="General">
                  <c:v>48.234000000000002</c:v>
                </c:pt>
                <c:pt idx="24118" formatCode="General">
                  <c:v>48.235999999999997</c:v>
                </c:pt>
                <c:pt idx="24119" formatCode="General">
                  <c:v>48.238</c:v>
                </c:pt>
                <c:pt idx="24120" formatCode="General">
                  <c:v>48.24</c:v>
                </c:pt>
                <c:pt idx="24121" formatCode="General">
                  <c:v>48.241999999999997</c:v>
                </c:pt>
                <c:pt idx="24122" formatCode="General">
                  <c:v>48.244</c:v>
                </c:pt>
                <c:pt idx="24123" formatCode="General">
                  <c:v>48.246000000000002</c:v>
                </c:pt>
                <c:pt idx="24124" formatCode="General">
                  <c:v>48.247999999999998</c:v>
                </c:pt>
                <c:pt idx="24125" formatCode="General">
                  <c:v>48.25</c:v>
                </c:pt>
                <c:pt idx="24126" formatCode="General">
                  <c:v>48.252000000000002</c:v>
                </c:pt>
                <c:pt idx="24127" formatCode="General">
                  <c:v>48.253999999999998</c:v>
                </c:pt>
                <c:pt idx="24128" formatCode="General">
                  <c:v>48.256</c:v>
                </c:pt>
                <c:pt idx="24129" formatCode="General">
                  <c:v>48.258000000000003</c:v>
                </c:pt>
                <c:pt idx="24130" formatCode="General">
                  <c:v>48.26</c:v>
                </c:pt>
                <c:pt idx="24131" formatCode="General">
                  <c:v>48.262</c:v>
                </c:pt>
                <c:pt idx="24132" formatCode="General">
                  <c:v>48.264000000000003</c:v>
                </c:pt>
                <c:pt idx="24133" formatCode="General">
                  <c:v>48.265999999999998</c:v>
                </c:pt>
                <c:pt idx="24134" formatCode="General">
                  <c:v>48.268000000000001</c:v>
                </c:pt>
                <c:pt idx="24135" formatCode="General">
                  <c:v>48.27</c:v>
                </c:pt>
                <c:pt idx="24136" formatCode="General">
                  <c:v>48.271999999999998</c:v>
                </c:pt>
                <c:pt idx="24137" formatCode="General">
                  <c:v>48.274000000000001</c:v>
                </c:pt>
                <c:pt idx="24138" formatCode="General">
                  <c:v>48.276000000000003</c:v>
                </c:pt>
                <c:pt idx="24139" formatCode="General">
                  <c:v>48.277999999999999</c:v>
                </c:pt>
                <c:pt idx="24140" formatCode="General">
                  <c:v>48.28</c:v>
                </c:pt>
                <c:pt idx="24141" formatCode="General">
                  <c:v>48.281999999999996</c:v>
                </c:pt>
                <c:pt idx="24142" formatCode="General">
                  <c:v>48.283999999999999</c:v>
                </c:pt>
                <c:pt idx="24143" formatCode="General">
                  <c:v>48.286000000000001</c:v>
                </c:pt>
                <c:pt idx="24144" formatCode="General">
                  <c:v>48.287999999999997</c:v>
                </c:pt>
                <c:pt idx="24145" formatCode="General">
                  <c:v>48.29</c:v>
                </c:pt>
                <c:pt idx="24146" formatCode="General">
                  <c:v>48.292000000000002</c:v>
                </c:pt>
                <c:pt idx="24147" formatCode="General">
                  <c:v>48.293999999999997</c:v>
                </c:pt>
                <c:pt idx="24148" formatCode="General">
                  <c:v>48.295999999999999</c:v>
                </c:pt>
                <c:pt idx="24149" formatCode="General">
                  <c:v>48.298000000000002</c:v>
                </c:pt>
                <c:pt idx="24150" formatCode="General">
                  <c:v>48.3</c:v>
                </c:pt>
                <c:pt idx="24151" formatCode="General">
                  <c:v>48.302</c:v>
                </c:pt>
                <c:pt idx="24152" formatCode="General">
                  <c:v>48.304000000000002</c:v>
                </c:pt>
                <c:pt idx="24153" formatCode="General">
                  <c:v>48.305999999999997</c:v>
                </c:pt>
                <c:pt idx="24154" formatCode="General">
                  <c:v>48.308</c:v>
                </c:pt>
                <c:pt idx="24155" formatCode="General">
                  <c:v>48.31</c:v>
                </c:pt>
                <c:pt idx="24156" formatCode="General">
                  <c:v>48.311999999999998</c:v>
                </c:pt>
                <c:pt idx="24157" formatCode="General">
                  <c:v>48.314</c:v>
                </c:pt>
                <c:pt idx="24158" formatCode="General">
                  <c:v>48.316000000000003</c:v>
                </c:pt>
                <c:pt idx="24159" formatCode="General">
                  <c:v>48.317999999999998</c:v>
                </c:pt>
                <c:pt idx="24160" formatCode="General">
                  <c:v>48.32</c:v>
                </c:pt>
                <c:pt idx="24161" formatCode="General">
                  <c:v>48.322000000000003</c:v>
                </c:pt>
                <c:pt idx="24162" formatCode="General">
                  <c:v>48.323999999999998</c:v>
                </c:pt>
                <c:pt idx="24163" formatCode="General">
                  <c:v>48.326000000000001</c:v>
                </c:pt>
                <c:pt idx="24164" formatCode="General">
                  <c:v>48.328000000000003</c:v>
                </c:pt>
                <c:pt idx="24165" formatCode="General">
                  <c:v>48.33</c:v>
                </c:pt>
                <c:pt idx="24166" formatCode="General">
                  <c:v>48.332000000000001</c:v>
                </c:pt>
                <c:pt idx="24167" formatCode="General">
                  <c:v>48.334000000000003</c:v>
                </c:pt>
                <c:pt idx="24168" formatCode="General">
                  <c:v>48.335999999999999</c:v>
                </c:pt>
                <c:pt idx="24169" formatCode="General">
                  <c:v>48.338000000000001</c:v>
                </c:pt>
                <c:pt idx="24170" formatCode="General">
                  <c:v>48.34</c:v>
                </c:pt>
                <c:pt idx="24171" formatCode="General">
                  <c:v>48.341999999999999</c:v>
                </c:pt>
                <c:pt idx="24172" formatCode="General">
                  <c:v>48.344000000000001</c:v>
                </c:pt>
                <c:pt idx="24173" formatCode="General">
                  <c:v>48.345999999999997</c:v>
                </c:pt>
                <c:pt idx="24174" formatCode="General">
                  <c:v>48.347999999999999</c:v>
                </c:pt>
                <c:pt idx="24175" formatCode="General">
                  <c:v>48.35</c:v>
                </c:pt>
                <c:pt idx="24176" formatCode="General">
                  <c:v>48.351999999999997</c:v>
                </c:pt>
                <c:pt idx="24177" formatCode="General">
                  <c:v>48.353999999999999</c:v>
                </c:pt>
                <c:pt idx="24178" formatCode="General">
                  <c:v>48.356000000000002</c:v>
                </c:pt>
                <c:pt idx="24179" formatCode="General">
                  <c:v>48.357999999999997</c:v>
                </c:pt>
                <c:pt idx="24180" formatCode="General">
                  <c:v>48.36</c:v>
                </c:pt>
                <c:pt idx="24181" formatCode="General">
                  <c:v>48.362000000000002</c:v>
                </c:pt>
                <c:pt idx="24182" formatCode="General">
                  <c:v>48.363999999999997</c:v>
                </c:pt>
                <c:pt idx="24183" formatCode="General">
                  <c:v>48.366</c:v>
                </c:pt>
                <c:pt idx="24184" formatCode="General">
                  <c:v>48.368000000000002</c:v>
                </c:pt>
                <c:pt idx="24185" formatCode="General">
                  <c:v>48.37</c:v>
                </c:pt>
                <c:pt idx="24186" formatCode="General">
                  <c:v>48.372</c:v>
                </c:pt>
                <c:pt idx="24187" formatCode="General">
                  <c:v>48.374000000000002</c:v>
                </c:pt>
                <c:pt idx="24188" formatCode="General">
                  <c:v>48.375999999999998</c:v>
                </c:pt>
                <c:pt idx="24189" formatCode="General">
                  <c:v>48.378</c:v>
                </c:pt>
                <c:pt idx="24190" formatCode="General">
                  <c:v>48.38</c:v>
                </c:pt>
                <c:pt idx="24191" formatCode="General">
                  <c:v>48.381999999999998</c:v>
                </c:pt>
                <c:pt idx="24192" formatCode="General">
                  <c:v>48.384</c:v>
                </c:pt>
                <c:pt idx="24193" formatCode="General">
                  <c:v>48.386000000000003</c:v>
                </c:pt>
                <c:pt idx="24194" formatCode="General">
                  <c:v>48.387999999999998</c:v>
                </c:pt>
                <c:pt idx="24195" formatCode="General">
                  <c:v>48.39</c:v>
                </c:pt>
                <c:pt idx="24196" formatCode="General">
                  <c:v>48.392000000000003</c:v>
                </c:pt>
                <c:pt idx="24197" formatCode="General">
                  <c:v>48.393999999999998</c:v>
                </c:pt>
                <c:pt idx="24198" formatCode="General">
                  <c:v>48.396000000000001</c:v>
                </c:pt>
                <c:pt idx="24199" formatCode="General">
                  <c:v>48.398000000000003</c:v>
                </c:pt>
                <c:pt idx="24200" formatCode="General">
                  <c:v>48.4</c:v>
                </c:pt>
                <c:pt idx="24201" formatCode="General">
                  <c:v>48.402000000000001</c:v>
                </c:pt>
                <c:pt idx="24202" formatCode="General">
                  <c:v>48.404000000000003</c:v>
                </c:pt>
                <c:pt idx="24203" formatCode="General">
                  <c:v>48.405999999999999</c:v>
                </c:pt>
                <c:pt idx="24204" formatCode="General">
                  <c:v>48.408000000000001</c:v>
                </c:pt>
                <c:pt idx="24205" formatCode="General">
                  <c:v>48.41</c:v>
                </c:pt>
                <c:pt idx="24206" formatCode="General">
                  <c:v>48.411999999999999</c:v>
                </c:pt>
                <c:pt idx="24207" formatCode="General">
                  <c:v>48.414000000000001</c:v>
                </c:pt>
                <c:pt idx="24208" formatCode="General">
                  <c:v>48.415999999999997</c:v>
                </c:pt>
                <c:pt idx="24209" formatCode="General">
                  <c:v>48.417999999999999</c:v>
                </c:pt>
                <c:pt idx="24210" formatCode="General">
                  <c:v>48.42</c:v>
                </c:pt>
                <c:pt idx="24211" formatCode="General">
                  <c:v>48.421999999999997</c:v>
                </c:pt>
                <c:pt idx="24212" formatCode="General">
                  <c:v>48.423999999999999</c:v>
                </c:pt>
                <c:pt idx="24213" formatCode="General">
                  <c:v>48.426000000000002</c:v>
                </c:pt>
                <c:pt idx="24214" formatCode="General">
                  <c:v>48.427999999999997</c:v>
                </c:pt>
                <c:pt idx="24215" formatCode="General">
                  <c:v>48.43</c:v>
                </c:pt>
                <c:pt idx="24216" formatCode="General">
                  <c:v>48.432000000000002</c:v>
                </c:pt>
                <c:pt idx="24217" formatCode="General">
                  <c:v>48.433999999999997</c:v>
                </c:pt>
                <c:pt idx="24218" formatCode="General">
                  <c:v>48.436</c:v>
                </c:pt>
                <c:pt idx="24219" formatCode="General">
                  <c:v>48.438000000000002</c:v>
                </c:pt>
                <c:pt idx="24220" formatCode="General">
                  <c:v>48.44</c:v>
                </c:pt>
                <c:pt idx="24221" formatCode="General">
                  <c:v>48.442</c:v>
                </c:pt>
                <c:pt idx="24222" formatCode="General">
                  <c:v>48.444000000000003</c:v>
                </c:pt>
                <c:pt idx="24223" formatCode="General">
                  <c:v>48.445999999999998</c:v>
                </c:pt>
                <c:pt idx="24224" formatCode="General">
                  <c:v>48.448</c:v>
                </c:pt>
                <c:pt idx="24225" formatCode="General">
                  <c:v>48.45</c:v>
                </c:pt>
                <c:pt idx="24226" formatCode="General">
                  <c:v>48.451999999999998</c:v>
                </c:pt>
                <c:pt idx="24227" formatCode="General">
                  <c:v>48.454000000000001</c:v>
                </c:pt>
                <c:pt idx="24228" formatCode="General">
                  <c:v>48.456000000000003</c:v>
                </c:pt>
                <c:pt idx="24229" formatCode="General">
                  <c:v>48.457999999999998</c:v>
                </c:pt>
                <c:pt idx="24230" formatCode="General">
                  <c:v>48.46</c:v>
                </c:pt>
                <c:pt idx="24231" formatCode="General">
                  <c:v>48.462000000000003</c:v>
                </c:pt>
                <c:pt idx="24232" formatCode="General">
                  <c:v>48.463999999999999</c:v>
                </c:pt>
                <c:pt idx="24233" formatCode="General">
                  <c:v>48.466000000000001</c:v>
                </c:pt>
                <c:pt idx="24234" formatCode="General">
                  <c:v>48.468000000000004</c:v>
                </c:pt>
                <c:pt idx="24235" formatCode="General">
                  <c:v>48.47</c:v>
                </c:pt>
                <c:pt idx="24236" formatCode="General">
                  <c:v>48.472000000000001</c:v>
                </c:pt>
                <c:pt idx="24237" formatCode="General">
                  <c:v>48.473999999999997</c:v>
                </c:pt>
                <c:pt idx="24238" formatCode="General">
                  <c:v>48.475999999999999</c:v>
                </c:pt>
                <c:pt idx="24239" formatCode="General">
                  <c:v>48.478000000000002</c:v>
                </c:pt>
                <c:pt idx="24240" formatCode="General">
                  <c:v>48.48</c:v>
                </c:pt>
                <c:pt idx="24241" formatCode="General">
                  <c:v>48.481999999999999</c:v>
                </c:pt>
                <c:pt idx="24242" formatCode="General">
                  <c:v>48.484000000000002</c:v>
                </c:pt>
                <c:pt idx="24243" formatCode="General">
                  <c:v>48.485999999999997</c:v>
                </c:pt>
                <c:pt idx="24244" formatCode="General">
                  <c:v>48.488</c:v>
                </c:pt>
                <c:pt idx="24245" formatCode="General">
                  <c:v>48.49</c:v>
                </c:pt>
                <c:pt idx="24246" formatCode="General">
                  <c:v>48.491999999999997</c:v>
                </c:pt>
                <c:pt idx="24247" formatCode="General">
                  <c:v>48.494</c:v>
                </c:pt>
                <c:pt idx="24248" formatCode="General">
                  <c:v>48.496000000000002</c:v>
                </c:pt>
                <c:pt idx="24249" formatCode="General">
                  <c:v>48.497999999999998</c:v>
                </c:pt>
                <c:pt idx="24250" formatCode="General">
                  <c:v>48.5</c:v>
                </c:pt>
                <c:pt idx="24251" formatCode="General">
                  <c:v>48.502000000000002</c:v>
                </c:pt>
                <c:pt idx="24252" formatCode="General">
                  <c:v>48.503999999999998</c:v>
                </c:pt>
                <c:pt idx="24253" formatCode="General">
                  <c:v>48.506</c:v>
                </c:pt>
                <c:pt idx="24254" formatCode="General">
                  <c:v>48.508000000000003</c:v>
                </c:pt>
                <c:pt idx="24255" formatCode="General">
                  <c:v>48.51</c:v>
                </c:pt>
                <c:pt idx="24256" formatCode="General">
                  <c:v>48.512</c:v>
                </c:pt>
                <c:pt idx="24257" formatCode="General">
                  <c:v>48.514000000000003</c:v>
                </c:pt>
                <c:pt idx="24258" formatCode="General">
                  <c:v>48.515999999999998</c:v>
                </c:pt>
                <c:pt idx="24259" formatCode="General">
                  <c:v>48.518000000000001</c:v>
                </c:pt>
                <c:pt idx="24260" formatCode="General">
                  <c:v>48.52</c:v>
                </c:pt>
                <c:pt idx="24261" formatCode="General">
                  <c:v>48.521999999999998</c:v>
                </c:pt>
                <c:pt idx="24262" formatCode="General">
                  <c:v>48.524000000000001</c:v>
                </c:pt>
                <c:pt idx="24263" formatCode="General">
                  <c:v>48.526000000000003</c:v>
                </c:pt>
                <c:pt idx="24264" formatCode="General">
                  <c:v>48.527999999999999</c:v>
                </c:pt>
                <c:pt idx="24265" formatCode="General">
                  <c:v>48.53</c:v>
                </c:pt>
                <c:pt idx="24266" formatCode="General">
                  <c:v>48.531999999999996</c:v>
                </c:pt>
                <c:pt idx="24267" formatCode="General">
                  <c:v>48.533999999999999</c:v>
                </c:pt>
                <c:pt idx="24268" formatCode="General">
                  <c:v>48.536000000000001</c:v>
                </c:pt>
                <c:pt idx="24269" formatCode="General">
                  <c:v>48.537999999999997</c:v>
                </c:pt>
                <c:pt idx="24270" formatCode="General">
                  <c:v>48.54</c:v>
                </c:pt>
                <c:pt idx="24271" formatCode="General">
                  <c:v>48.542000000000002</c:v>
                </c:pt>
                <c:pt idx="24272" formatCode="General">
                  <c:v>48.543999999999997</c:v>
                </c:pt>
                <c:pt idx="24273" formatCode="General">
                  <c:v>48.545999999999999</c:v>
                </c:pt>
                <c:pt idx="24274" formatCode="General">
                  <c:v>48.548000000000002</c:v>
                </c:pt>
                <c:pt idx="24275" formatCode="General">
                  <c:v>48.55</c:v>
                </c:pt>
                <c:pt idx="24276" formatCode="General">
                  <c:v>48.552</c:v>
                </c:pt>
                <c:pt idx="24277" formatCode="General">
                  <c:v>48.554000000000002</c:v>
                </c:pt>
                <c:pt idx="24278" formatCode="General">
                  <c:v>48.555999999999997</c:v>
                </c:pt>
                <c:pt idx="24279" formatCode="General">
                  <c:v>48.558</c:v>
                </c:pt>
                <c:pt idx="24280" formatCode="General">
                  <c:v>48.56</c:v>
                </c:pt>
                <c:pt idx="24281" formatCode="General">
                  <c:v>48.561999999999998</c:v>
                </c:pt>
                <c:pt idx="24282" formatCode="General">
                  <c:v>48.564</c:v>
                </c:pt>
                <c:pt idx="24283" formatCode="General">
                  <c:v>48.566000000000003</c:v>
                </c:pt>
                <c:pt idx="24284" formatCode="General">
                  <c:v>48.567999999999998</c:v>
                </c:pt>
                <c:pt idx="24285" formatCode="General">
                  <c:v>48.57</c:v>
                </c:pt>
                <c:pt idx="24286" formatCode="General">
                  <c:v>48.572000000000003</c:v>
                </c:pt>
                <c:pt idx="24287" formatCode="General">
                  <c:v>48.573999999999998</c:v>
                </c:pt>
                <c:pt idx="24288" formatCode="General">
                  <c:v>48.576000000000001</c:v>
                </c:pt>
                <c:pt idx="24289" formatCode="General">
                  <c:v>48.578000000000003</c:v>
                </c:pt>
                <c:pt idx="24290" formatCode="General">
                  <c:v>48.58</c:v>
                </c:pt>
                <c:pt idx="24291" formatCode="General">
                  <c:v>48.582000000000001</c:v>
                </c:pt>
                <c:pt idx="24292" formatCode="General">
                  <c:v>48.584000000000003</c:v>
                </c:pt>
                <c:pt idx="24293" formatCode="General">
                  <c:v>48.585999999999999</c:v>
                </c:pt>
                <c:pt idx="24294" formatCode="General">
                  <c:v>48.588000000000001</c:v>
                </c:pt>
                <c:pt idx="24295" formatCode="General">
                  <c:v>48.59</c:v>
                </c:pt>
                <c:pt idx="24296" formatCode="General">
                  <c:v>48.591999999999999</c:v>
                </c:pt>
                <c:pt idx="24297" formatCode="General">
                  <c:v>48.594000000000001</c:v>
                </c:pt>
                <c:pt idx="24298" formatCode="General">
                  <c:v>48.595999999999997</c:v>
                </c:pt>
                <c:pt idx="24299" formatCode="General">
                  <c:v>48.597999999999999</c:v>
                </c:pt>
                <c:pt idx="24300" formatCode="General">
                  <c:v>48.6</c:v>
                </c:pt>
                <c:pt idx="24301" formatCode="General">
                  <c:v>48.601999999999997</c:v>
                </c:pt>
                <c:pt idx="24302" formatCode="General">
                  <c:v>48.603999999999999</c:v>
                </c:pt>
                <c:pt idx="24303" formatCode="General">
                  <c:v>48.606000000000002</c:v>
                </c:pt>
                <c:pt idx="24304" formatCode="General">
                  <c:v>48.607999999999997</c:v>
                </c:pt>
                <c:pt idx="24305" formatCode="General">
                  <c:v>48.61</c:v>
                </c:pt>
                <c:pt idx="24306" formatCode="General">
                  <c:v>48.612000000000002</c:v>
                </c:pt>
                <c:pt idx="24307" formatCode="General">
                  <c:v>48.613999999999997</c:v>
                </c:pt>
                <c:pt idx="24308" formatCode="General">
                  <c:v>48.616</c:v>
                </c:pt>
                <c:pt idx="24309" formatCode="General">
                  <c:v>48.618000000000002</c:v>
                </c:pt>
                <c:pt idx="24310" formatCode="General">
                  <c:v>48.62</c:v>
                </c:pt>
                <c:pt idx="24311" formatCode="General">
                  <c:v>48.622</c:v>
                </c:pt>
                <c:pt idx="24312" formatCode="General">
                  <c:v>48.624000000000002</c:v>
                </c:pt>
                <c:pt idx="24313" formatCode="General">
                  <c:v>48.625999999999998</c:v>
                </c:pt>
                <c:pt idx="24314" formatCode="General">
                  <c:v>48.628</c:v>
                </c:pt>
                <c:pt idx="24315" formatCode="General">
                  <c:v>48.63</c:v>
                </c:pt>
                <c:pt idx="24316" formatCode="General">
                  <c:v>48.631999999999998</c:v>
                </c:pt>
                <c:pt idx="24317" formatCode="General">
                  <c:v>48.634</c:v>
                </c:pt>
                <c:pt idx="24318" formatCode="General">
                  <c:v>48.636000000000003</c:v>
                </c:pt>
                <c:pt idx="24319" formatCode="General">
                  <c:v>48.637999999999998</c:v>
                </c:pt>
                <c:pt idx="24320" formatCode="General">
                  <c:v>48.64</c:v>
                </c:pt>
                <c:pt idx="24321" formatCode="General">
                  <c:v>48.642000000000003</c:v>
                </c:pt>
                <c:pt idx="24322" formatCode="General">
                  <c:v>48.643999999999998</c:v>
                </c:pt>
                <c:pt idx="24323" formatCode="General">
                  <c:v>48.646000000000001</c:v>
                </c:pt>
                <c:pt idx="24324" formatCode="General">
                  <c:v>48.648000000000003</c:v>
                </c:pt>
                <c:pt idx="24325" formatCode="General">
                  <c:v>48.65</c:v>
                </c:pt>
                <c:pt idx="24326" formatCode="General">
                  <c:v>48.652000000000001</c:v>
                </c:pt>
                <c:pt idx="24327" formatCode="General">
                  <c:v>48.654000000000003</c:v>
                </c:pt>
                <c:pt idx="24328" formatCode="General">
                  <c:v>48.655999999999999</c:v>
                </c:pt>
                <c:pt idx="24329" formatCode="General">
                  <c:v>48.658000000000001</c:v>
                </c:pt>
                <c:pt idx="24330" formatCode="General">
                  <c:v>48.66</c:v>
                </c:pt>
                <c:pt idx="24331" formatCode="General">
                  <c:v>48.661999999999999</c:v>
                </c:pt>
                <c:pt idx="24332" formatCode="General">
                  <c:v>48.664000000000001</c:v>
                </c:pt>
                <c:pt idx="24333" formatCode="General">
                  <c:v>48.665999999999997</c:v>
                </c:pt>
                <c:pt idx="24334" formatCode="General">
                  <c:v>48.667999999999999</c:v>
                </c:pt>
                <c:pt idx="24335" formatCode="General">
                  <c:v>48.67</c:v>
                </c:pt>
                <c:pt idx="24336" formatCode="General">
                  <c:v>48.671999999999997</c:v>
                </c:pt>
                <c:pt idx="24337" formatCode="General">
                  <c:v>48.673999999999999</c:v>
                </c:pt>
                <c:pt idx="24338" formatCode="General">
                  <c:v>48.676000000000002</c:v>
                </c:pt>
                <c:pt idx="24339" formatCode="General">
                  <c:v>48.677999999999997</c:v>
                </c:pt>
                <c:pt idx="24340" formatCode="General">
                  <c:v>48.68</c:v>
                </c:pt>
                <c:pt idx="24341" formatCode="General">
                  <c:v>48.682000000000002</c:v>
                </c:pt>
                <c:pt idx="24342" formatCode="General">
                  <c:v>48.683999999999997</c:v>
                </c:pt>
                <c:pt idx="24343" formatCode="General">
                  <c:v>48.686</c:v>
                </c:pt>
                <c:pt idx="24344" formatCode="General">
                  <c:v>48.688000000000002</c:v>
                </c:pt>
                <c:pt idx="24345" formatCode="General">
                  <c:v>48.69</c:v>
                </c:pt>
                <c:pt idx="24346" formatCode="General">
                  <c:v>48.692</c:v>
                </c:pt>
                <c:pt idx="24347" formatCode="General">
                  <c:v>48.694000000000003</c:v>
                </c:pt>
                <c:pt idx="24348" formatCode="General">
                  <c:v>48.695999999999998</c:v>
                </c:pt>
                <c:pt idx="24349" formatCode="General">
                  <c:v>48.698</c:v>
                </c:pt>
                <c:pt idx="24350" formatCode="General">
                  <c:v>48.7</c:v>
                </c:pt>
                <c:pt idx="24351" formatCode="General">
                  <c:v>48.701999999999998</c:v>
                </c:pt>
                <c:pt idx="24352" formatCode="General">
                  <c:v>48.704000000000001</c:v>
                </c:pt>
                <c:pt idx="24353" formatCode="General">
                  <c:v>48.706000000000003</c:v>
                </c:pt>
                <c:pt idx="24354" formatCode="General">
                  <c:v>48.707999999999998</c:v>
                </c:pt>
                <c:pt idx="24355" formatCode="General">
                  <c:v>48.71</c:v>
                </c:pt>
                <c:pt idx="24356" formatCode="General">
                  <c:v>48.712000000000003</c:v>
                </c:pt>
                <c:pt idx="24357" formatCode="General">
                  <c:v>48.713999999999999</c:v>
                </c:pt>
                <c:pt idx="24358" formatCode="General">
                  <c:v>48.716000000000001</c:v>
                </c:pt>
                <c:pt idx="24359" formatCode="General">
                  <c:v>48.718000000000004</c:v>
                </c:pt>
                <c:pt idx="24360" formatCode="General">
                  <c:v>48.72</c:v>
                </c:pt>
                <c:pt idx="24361" formatCode="General">
                  <c:v>48.722000000000001</c:v>
                </c:pt>
                <c:pt idx="24362" formatCode="General">
                  <c:v>48.723999999999997</c:v>
                </c:pt>
                <c:pt idx="24363" formatCode="General">
                  <c:v>48.725999999999999</c:v>
                </c:pt>
                <c:pt idx="24364" formatCode="General">
                  <c:v>48.728000000000002</c:v>
                </c:pt>
                <c:pt idx="24365" formatCode="General">
                  <c:v>48.73</c:v>
                </c:pt>
                <c:pt idx="24366" formatCode="General">
                  <c:v>48.731999999999999</c:v>
                </c:pt>
                <c:pt idx="24367" formatCode="General">
                  <c:v>48.734000000000002</c:v>
                </c:pt>
                <c:pt idx="24368" formatCode="General">
                  <c:v>48.735999999999997</c:v>
                </c:pt>
                <c:pt idx="24369" formatCode="General">
                  <c:v>48.738</c:v>
                </c:pt>
                <c:pt idx="24370" formatCode="General">
                  <c:v>48.74</c:v>
                </c:pt>
                <c:pt idx="24371" formatCode="General">
                  <c:v>48.741999999999997</c:v>
                </c:pt>
                <c:pt idx="24372" formatCode="General">
                  <c:v>48.744</c:v>
                </c:pt>
                <c:pt idx="24373" formatCode="General">
                  <c:v>48.746000000000002</c:v>
                </c:pt>
                <c:pt idx="24374" formatCode="General">
                  <c:v>48.747999999999998</c:v>
                </c:pt>
                <c:pt idx="24375" formatCode="General">
                  <c:v>48.75</c:v>
                </c:pt>
                <c:pt idx="24376" formatCode="General">
                  <c:v>48.752000000000002</c:v>
                </c:pt>
                <c:pt idx="24377" formatCode="General">
                  <c:v>48.753999999999998</c:v>
                </c:pt>
                <c:pt idx="24378" formatCode="General">
                  <c:v>48.756</c:v>
                </c:pt>
                <c:pt idx="24379" formatCode="General">
                  <c:v>48.758000000000003</c:v>
                </c:pt>
                <c:pt idx="24380" formatCode="General">
                  <c:v>48.76</c:v>
                </c:pt>
                <c:pt idx="24381" formatCode="General">
                  <c:v>48.762</c:v>
                </c:pt>
                <c:pt idx="24382" formatCode="General">
                  <c:v>48.764000000000003</c:v>
                </c:pt>
                <c:pt idx="24383" formatCode="General">
                  <c:v>48.765999999999998</c:v>
                </c:pt>
                <c:pt idx="24384" formatCode="General">
                  <c:v>48.768000000000001</c:v>
                </c:pt>
                <c:pt idx="24385" formatCode="General">
                  <c:v>48.77</c:v>
                </c:pt>
                <c:pt idx="24386" formatCode="General">
                  <c:v>48.771999999999998</c:v>
                </c:pt>
                <c:pt idx="24387" formatCode="General">
                  <c:v>48.774000000000001</c:v>
                </c:pt>
                <c:pt idx="24388" formatCode="General">
                  <c:v>48.776000000000003</c:v>
                </c:pt>
                <c:pt idx="24389" formatCode="General">
                  <c:v>48.777999999999999</c:v>
                </c:pt>
                <c:pt idx="24390" formatCode="General">
                  <c:v>48.78</c:v>
                </c:pt>
                <c:pt idx="24391" formatCode="General">
                  <c:v>48.781999999999996</c:v>
                </c:pt>
                <c:pt idx="24392" formatCode="General">
                  <c:v>48.783999999999999</c:v>
                </c:pt>
                <c:pt idx="24393" formatCode="General">
                  <c:v>48.786000000000001</c:v>
                </c:pt>
                <c:pt idx="24394" formatCode="General">
                  <c:v>48.787999999999997</c:v>
                </c:pt>
                <c:pt idx="24395" formatCode="General">
                  <c:v>48.79</c:v>
                </c:pt>
                <c:pt idx="24396" formatCode="General">
                  <c:v>48.792000000000002</c:v>
                </c:pt>
                <c:pt idx="24397" formatCode="General">
                  <c:v>48.793999999999997</c:v>
                </c:pt>
                <c:pt idx="24398" formatCode="General">
                  <c:v>48.795999999999999</c:v>
                </c:pt>
                <c:pt idx="24399" formatCode="General">
                  <c:v>48.798000000000002</c:v>
                </c:pt>
                <c:pt idx="24400" formatCode="General">
                  <c:v>48.8</c:v>
                </c:pt>
                <c:pt idx="24401" formatCode="General">
                  <c:v>48.802</c:v>
                </c:pt>
                <c:pt idx="24402" formatCode="General">
                  <c:v>48.804000000000002</c:v>
                </c:pt>
                <c:pt idx="24403" formatCode="General">
                  <c:v>48.805999999999997</c:v>
                </c:pt>
                <c:pt idx="24404" formatCode="General">
                  <c:v>48.808</c:v>
                </c:pt>
                <c:pt idx="24405" formatCode="General">
                  <c:v>48.81</c:v>
                </c:pt>
                <c:pt idx="24406" formatCode="General">
                  <c:v>48.811999999999998</c:v>
                </c:pt>
                <c:pt idx="24407" formatCode="General">
                  <c:v>48.814</c:v>
                </c:pt>
                <c:pt idx="24408" formatCode="General">
                  <c:v>48.816000000000003</c:v>
                </c:pt>
                <c:pt idx="24409" formatCode="General">
                  <c:v>48.817999999999998</c:v>
                </c:pt>
                <c:pt idx="24410" formatCode="General">
                  <c:v>48.82</c:v>
                </c:pt>
                <c:pt idx="24411" formatCode="General">
                  <c:v>48.822000000000003</c:v>
                </c:pt>
                <c:pt idx="24412" formatCode="General">
                  <c:v>48.823999999999998</c:v>
                </c:pt>
                <c:pt idx="24413" formatCode="General">
                  <c:v>48.826000000000001</c:v>
                </c:pt>
                <c:pt idx="24414" formatCode="General">
                  <c:v>48.828000000000003</c:v>
                </c:pt>
                <c:pt idx="24415" formatCode="General">
                  <c:v>48.83</c:v>
                </c:pt>
                <c:pt idx="24416" formatCode="General">
                  <c:v>48.832000000000001</c:v>
                </c:pt>
                <c:pt idx="24417" formatCode="General">
                  <c:v>48.834000000000003</c:v>
                </c:pt>
                <c:pt idx="24418" formatCode="General">
                  <c:v>48.835999999999999</c:v>
                </c:pt>
                <c:pt idx="24419" formatCode="General">
                  <c:v>48.838000000000001</c:v>
                </c:pt>
                <c:pt idx="24420" formatCode="General">
                  <c:v>48.84</c:v>
                </c:pt>
                <c:pt idx="24421" formatCode="General">
                  <c:v>48.841999999999999</c:v>
                </c:pt>
                <c:pt idx="24422" formatCode="General">
                  <c:v>48.844000000000001</c:v>
                </c:pt>
                <c:pt idx="24423" formatCode="General">
                  <c:v>48.845999999999997</c:v>
                </c:pt>
                <c:pt idx="24424" formatCode="General">
                  <c:v>48.847999999999999</c:v>
                </c:pt>
                <c:pt idx="24425" formatCode="General">
                  <c:v>48.85</c:v>
                </c:pt>
                <c:pt idx="24426" formatCode="General">
                  <c:v>48.851999999999997</c:v>
                </c:pt>
                <c:pt idx="24427" formatCode="General">
                  <c:v>48.853999999999999</c:v>
                </c:pt>
                <c:pt idx="24428" formatCode="General">
                  <c:v>48.856000000000002</c:v>
                </c:pt>
                <c:pt idx="24429" formatCode="General">
                  <c:v>48.857999999999997</c:v>
                </c:pt>
                <c:pt idx="24430" formatCode="General">
                  <c:v>48.86</c:v>
                </c:pt>
                <c:pt idx="24431" formatCode="General">
                  <c:v>48.862000000000002</c:v>
                </c:pt>
                <c:pt idx="24432" formatCode="General">
                  <c:v>48.863999999999997</c:v>
                </c:pt>
                <c:pt idx="24433" formatCode="General">
                  <c:v>48.866</c:v>
                </c:pt>
                <c:pt idx="24434" formatCode="General">
                  <c:v>48.868000000000002</c:v>
                </c:pt>
                <c:pt idx="24435" formatCode="General">
                  <c:v>48.87</c:v>
                </c:pt>
                <c:pt idx="24436" formatCode="General">
                  <c:v>48.872</c:v>
                </c:pt>
                <c:pt idx="24437" formatCode="General">
                  <c:v>48.874000000000002</c:v>
                </c:pt>
                <c:pt idx="24438" formatCode="General">
                  <c:v>48.875999999999998</c:v>
                </c:pt>
                <c:pt idx="24439" formatCode="General">
                  <c:v>48.878</c:v>
                </c:pt>
                <c:pt idx="24440" formatCode="General">
                  <c:v>48.88</c:v>
                </c:pt>
                <c:pt idx="24441" formatCode="General">
                  <c:v>48.881999999999998</c:v>
                </c:pt>
                <c:pt idx="24442" formatCode="General">
                  <c:v>48.884</c:v>
                </c:pt>
                <c:pt idx="24443" formatCode="General">
                  <c:v>48.886000000000003</c:v>
                </c:pt>
                <c:pt idx="24444" formatCode="General">
                  <c:v>48.887999999999998</c:v>
                </c:pt>
                <c:pt idx="24445" formatCode="General">
                  <c:v>48.89</c:v>
                </c:pt>
                <c:pt idx="24446" formatCode="General">
                  <c:v>48.892000000000003</c:v>
                </c:pt>
                <c:pt idx="24447" formatCode="General">
                  <c:v>48.893999999999998</c:v>
                </c:pt>
                <c:pt idx="24448" formatCode="General">
                  <c:v>48.896000000000001</c:v>
                </c:pt>
                <c:pt idx="24449" formatCode="General">
                  <c:v>48.898000000000003</c:v>
                </c:pt>
                <c:pt idx="24450" formatCode="General">
                  <c:v>48.9</c:v>
                </c:pt>
                <c:pt idx="24451" formatCode="General">
                  <c:v>48.902000000000001</c:v>
                </c:pt>
                <c:pt idx="24452" formatCode="General">
                  <c:v>48.904000000000003</c:v>
                </c:pt>
                <c:pt idx="24453" formatCode="General">
                  <c:v>48.905999999999999</c:v>
                </c:pt>
                <c:pt idx="24454" formatCode="General">
                  <c:v>48.908000000000001</c:v>
                </c:pt>
                <c:pt idx="24455" formatCode="General">
                  <c:v>48.91</c:v>
                </c:pt>
                <c:pt idx="24456" formatCode="General">
                  <c:v>48.911999999999999</c:v>
                </c:pt>
                <c:pt idx="24457" formatCode="General">
                  <c:v>48.914000000000001</c:v>
                </c:pt>
                <c:pt idx="24458" formatCode="General">
                  <c:v>48.915999999999997</c:v>
                </c:pt>
                <c:pt idx="24459" formatCode="General">
                  <c:v>48.917999999999999</c:v>
                </c:pt>
                <c:pt idx="24460" formatCode="General">
                  <c:v>48.92</c:v>
                </c:pt>
                <c:pt idx="24461" formatCode="General">
                  <c:v>48.921999999999997</c:v>
                </c:pt>
                <c:pt idx="24462" formatCode="General">
                  <c:v>48.923999999999999</c:v>
                </c:pt>
                <c:pt idx="24463" formatCode="General">
                  <c:v>48.926000000000002</c:v>
                </c:pt>
                <c:pt idx="24464" formatCode="General">
                  <c:v>48.927999999999997</c:v>
                </c:pt>
                <c:pt idx="24465" formatCode="General">
                  <c:v>48.93</c:v>
                </c:pt>
                <c:pt idx="24466" formatCode="General">
                  <c:v>48.932000000000002</c:v>
                </c:pt>
                <c:pt idx="24467" formatCode="General">
                  <c:v>48.933999999999997</c:v>
                </c:pt>
                <c:pt idx="24468" formatCode="General">
                  <c:v>48.936</c:v>
                </c:pt>
                <c:pt idx="24469" formatCode="General">
                  <c:v>48.938000000000002</c:v>
                </c:pt>
                <c:pt idx="24470" formatCode="General">
                  <c:v>48.94</c:v>
                </c:pt>
                <c:pt idx="24471" formatCode="General">
                  <c:v>48.942</c:v>
                </c:pt>
                <c:pt idx="24472" formatCode="General">
                  <c:v>48.944000000000003</c:v>
                </c:pt>
                <c:pt idx="24473" formatCode="General">
                  <c:v>48.945999999999998</c:v>
                </c:pt>
                <c:pt idx="24474" formatCode="General">
                  <c:v>48.948</c:v>
                </c:pt>
                <c:pt idx="24475" formatCode="General">
                  <c:v>48.95</c:v>
                </c:pt>
                <c:pt idx="24476" formatCode="General">
                  <c:v>48.951999999999998</c:v>
                </c:pt>
                <c:pt idx="24477" formatCode="General">
                  <c:v>48.954000000000001</c:v>
                </c:pt>
                <c:pt idx="24478" formatCode="General">
                  <c:v>48.956000000000003</c:v>
                </c:pt>
                <c:pt idx="24479" formatCode="General">
                  <c:v>48.957999999999998</c:v>
                </c:pt>
                <c:pt idx="24480" formatCode="General">
                  <c:v>48.96</c:v>
                </c:pt>
                <c:pt idx="24481" formatCode="General">
                  <c:v>48.962000000000003</c:v>
                </c:pt>
                <c:pt idx="24482" formatCode="General">
                  <c:v>48.963999999999999</c:v>
                </c:pt>
                <c:pt idx="24483" formatCode="General">
                  <c:v>48.966000000000001</c:v>
                </c:pt>
                <c:pt idx="24484" formatCode="General">
                  <c:v>48.968000000000004</c:v>
                </c:pt>
                <c:pt idx="24485" formatCode="General">
                  <c:v>48.97</c:v>
                </c:pt>
                <c:pt idx="24486" formatCode="General">
                  <c:v>48.972000000000001</c:v>
                </c:pt>
                <c:pt idx="24487" formatCode="General">
                  <c:v>48.973999999999997</c:v>
                </c:pt>
                <c:pt idx="24488" formatCode="General">
                  <c:v>48.975999999999999</c:v>
                </c:pt>
                <c:pt idx="24489" formatCode="General">
                  <c:v>48.978000000000002</c:v>
                </c:pt>
                <c:pt idx="24490" formatCode="General">
                  <c:v>48.98</c:v>
                </c:pt>
                <c:pt idx="24491" formatCode="General">
                  <c:v>48.981999999999999</c:v>
                </c:pt>
                <c:pt idx="24492" formatCode="General">
                  <c:v>48.984000000000002</c:v>
                </c:pt>
                <c:pt idx="24493" formatCode="General">
                  <c:v>48.985999999999997</c:v>
                </c:pt>
                <c:pt idx="24494" formatCode="General">
                  <c:v>48.988</c:v>
                </c:pt>
                <c:pt idx="24495" formatCode="General">
                  <c:v>48.99</c:v>
                </c:pt>
                <c:pt idx="24496" formatCode="General">
                  <c:v>48.991999999999997</c:v>
                </c:pt>
                <c:pt idx="24497" formatCode="General">
                  <c:v>48.994</c:v>
                </c:pt>
                <c:pt idx="24498" formatCode="General">
                  <c:v>48.996000000000002</c:v>
                </c:pt>
                <c:pt idx="24499" formatCode="General">
                  <c:v>48.997999999999998</c:v>
                </c:pt>
                <c:pt idx="24500" formatCode="General">
                  <c:v>49</c:v>
                </c:pt>
                <c:pt idx="24501" formatCode="General">
                  <c:v>49.002000000000002</c:v>
                </c:pt>
                <c:pt idx="24502" formatCode="General">
                  <c:v>49.003999999999998</c:v>
                </c:pt>
                <c:pt idx="24503" formatCode="General">
                  <c:v>49.006</c:v>
                </c:pt>
                <c:pt idx="24504" formatCode="General">
                  <c:v>49.008000000000003</c:v>
                </c:pt>
                <c:pt idx="24505" formatCode="General">
                  <c:v>49.01</c:v>
                </c:pt>
                <c:pt idx="24506" formatCode="General">
                  <c:v>49.012</c:v>
                </c:pt>
                <c:pt idx="24507" formatCode="General">
                  <c:v>49.014000000000003</c:v>
                </c:pt>
                <c:pt idx="24508" formatCode="General">
                  <c:v>49.015999999999998</c:v>
                </c:pt>
                <c:pt idx="24509" formatCode="General">
                  <c:v>49.018000000000001</c:v>
                </c:pt>
                <c:pt idx="24510" formatCode="General">
                  <c:v>49.02</c:v>
                </c:pt>
                <c:pt idx="24511" formatCode="General">
                  <c:v>49.021999999999998</c:v>
                </c:pt>
                <c:pt idx="24512" formatCode="General">
                  <c:v>49.024000000000001</c:v>
                </c:pt>
                <c:pt idx="24513" formatCode="General">
                  <c:v>49.026000000000003</c:v>
                </c:pt>
                <c:pt idx="24514" formatCode="General">
                  <c:v>49.027999999999999</c:v>
                </c:pt>
                <c:pt idx="24515" formatCode="General">
                  <c:v>49.03</c:v>
                </c:pt>
                <c:pt idx="24516" formatCode="General">
                  <c:v>49.031999999999996</c:v>
                </c:pt>
                <c:pt idx="24517" formatCode="General">
                  <c:v>49.033999999999999</c:v>
                </c:pt>
                <c:pt idx="24518" formatCode="General">
                  <c:v>49.036000000000001</c:v>
                </c:pt>
                <c:pt idx="24519" formatCode="General">
                  <c:v>49.037999999999997</c:v>
                </c:pt>
                <c:pt idx="24520" formatCode="General">
                  <c:v>49.04</c:v>
                </c:pt>
                <c:pt idx="24521" formatCode="General">
                  <c:v>49.042000000000002</c:v>
                </c:pt>
                <c:pt idx="24522" formatCode="General">
                  <c:v>49.043999999999997</c:v>
                </c:pt>
                <c:pt idx="24523" formatCode="General">
                  <c:v>49.045999999999999</c:v>
                </c:pt>
                <c:pt idx="24524" formatCode="General">
                  <c:v>49.048000000000002</c:v>
                </c:pt>
                <c:pt idx="24525" formatCode="General">
                  <c:v>49.05</c:v>
                </c:pt>
                <c:pt idx="24526" formatCode="General">
                  <c:v>49.052</c:v>
                </c:pt>
                <c:pt idx="24527" formatCode="General">
                  <c:v>49.054000000000002</c:v>
                </c:pt>
                <c:pt idx="24528" formatCode="General">
                  <c:v>49.055999999999997</c:v>
                </c:pt>
                <c:pt idx="24529" formatCode="General">
                  <c:v>49.058</c:v>
                </c:pt>
                <c:pt idx="24530" formatCode="General">
                  <c:v>49.06</c:v>
                </c:pt>
                <c:pt idx="24531" formatCode="General">
                  <c:v>49.061999999999998</c:v>
                </c:pt>
                <c:pt idx="24532" formatCode="General">
                  <c:v>49.064</c:v>
                </c:pt>
                <c:pt idx="24533" formatCode="General">
                  <c:v>49.066000000000003</c:v>
                </c:pt>
                <c:pt idx="24534" formatCode="General">
                  <c:v>49.067999999999998</c:v>
                </c:pt>
                <c:pt idx="24535" formatCode="General">
                  <c:v>49.07</c:v>
                </c:pt>
                <c:pt idx="24536" formatCode="General">
                  <c:v>49.072000000000003</c:v>
                </c:pt>
                <c:pt idx="24537" formatCode="General">
                  <c:v>49.073999999999998</c:v>
                </c:pt>
                <c:pt idx="24538" formatCode="General">
                  <c:v>49.076000000000001</c:v>
                </c:pt>
                <c:pt idx="24539" formatCode="General">
                  <c:v>49.078000000000003</c:v>
                </c:pt>
                <c:pt idx="24540" formatCode="General">
                  <c:v>49.08</c:v>
                </c:pt>
                <c:pt idx="24541" formatCode="General">
                  <c:v>49.082000000000001</c:v>
                </c:pt>
                <c:pt idx="24542" formatCode="General">
                  <c:v>49.084000000000003</c:v>
                </c:pt>
                <c:pt idx="24543" formatCode="General">
                  <c:v>49.085999999999999</c:v>
                </c:pt>
                <c:pt idx="24544" formatCode="General">
                  <c:v>49.088000000000001</c:v>
                </c:pt>
                <c:pt idx="24545" formatCode="General">
                  <c:v>49.09</c:v>
                </c:pt>
                <c:pt idx="24546" formatCode="General">
                  <c:v>49.091999999999999</c:v>
                </c:pt>
                <c:pt idx="24547" formatCode="General">
                  <c:v>49.094000000000001</c:v>
                </c:pt>
                <c:pt idx="24548" formatCode="General">
                  <c:v>49.095999999999997</c:v>
                </c:pt>
                <c:pt idx="24549" formatCode="General">
                  <c:v>49.097999999999999</c:v>
                </c:pt>
                <c:pt idx="24550" formatCode="General">
                  <c:v>49.1</c:v>
                </c:pt>
                <c:pt idx="24551" formatCode="General">
                  <c:v>49.101999999999997</c:v>
                </c:pt>
                <c:pt idx="24552" formatCode="General">
                  <c:v>49.103999999999999</c:v>
                </c:pt>
                <c:pt idx="24553" formatCode="General">
                  <c:v>49.106000000000002</c:v>
                </c:pt>
                <c:pt idx="24554" formatCode="General">
                  <c:v>49.107999999999997</c:v>
                </c:pt>
                <c:pt idx="24555" formatCode="General">
                  <c:v>49.11</c:v>
                </c:pt>
                <c:pt idx="24556" formatCode="General">
                  <c:v>49.112000000000002</c:v>
                </c:pt>
                <c:pt idx="24557" formatCode="General">
                  <c:v>49.113999999999997</c:v>
                </c:pt>
                <c:pt idx="24558" formatCode="General">
                  <c:v>49.116</c:v>
                </c:pt>
                <c:pt idx="24559" formatCode="General">
                  <c:v>49.118000000000002</c:v>
                </c:pt>
                <c:pt idx="24560" formatCode="General">
                  <c:v>49.12</c:v>
                </c:pt>
                <c:pt idx="24561" formatCode="General">
                  <c:v>49.122</c:v>
                </c:pt>
                <c:pt idx="24562" formatCode="General">
                  <c:v>49.124000000000002</c:v>
                </c:pt>
                <c:pt idx="24563" formatCode="General">
                  <c:v>49.125999999999998</c:v>
                </c:pt>
                <c:pt idx="24564" formatCode="General">
                  <c:v>49.128</c:v>
                </c:pt>
                <c:pt idx="24565" formatCode="General">
                  <c:v>49.13</c:v>
                </c:pt>
                <c:pt idx="24566" formatCode="General">
                  <c:v>49.131999999999998</c:v>
                </c:pt>
                <c:pt idx="24567" formatCode="General">
                  <c:v>49.134</c:v>
                </c:pt>
                <c:pt idx="24568" formatCode="General">
                  <c:v>49.136000000000003</c:v>
                </c:pt>
                <c:pt idx="24569" formatCode="General">
                  <c:v>49.137999999999998</c:v>
                </c:pt>
                <c:pt idx="24570" formatCode="General">
                  <c:v>49.14</c:v>
                </c:pt>
                <c:pt idx="24571" formatCode="General">
                  <c:v>49.142000000000003</c:v>
                </c:pt>
                <c:pt idx="24572" formatCode="General">
                  <c:v>49.143999999999998</c:v>
                </c:pt>
                <c:pt idx="24573" formatCode="General">
                  <c:v>49.146000000000001</c:v>
                </c:pt>
                <c:pt idx="24574" formatCode="General">
                  <c:v>49.148000000000003</c:v>
                </c:pt>
                <c:pt idx="24575" formatCode="General">
                  <c:v>49.15</c:v>
                </c:pt>
                <c:pt idx="24576" formatCode="General">
                  <c:v>49.152000000000001</c:v>
                </c:pt>
                <c:pt idx="24577" formatCode="General">
                  <c:v>49.154000000000003</c:v>
                </c:pt>
                <c:pt idx="24578" formatCode="General">
                  <c:v>49.155999999999999</c:v>
                </c:pt>
                <c:pt idx="24579" formatCode="General">
                  <c:v>49.158000000000001</c:v>
                </c:pt>
                <c:pt idx="24580" formatCode="General">
                  <c:v>49.16</c:v>
                </c:pt>
                <c:pt idx="24581" formatCode="General">
                  <c:v>49.161999999999999</c:v>
                </c:pt>
                <c:pt idx="24582" formatCode="General">
                  <c:v>49.164000000000001</c:v>
                </c:pt>
                <c:pt idx="24583" formatCode="General">
                  <c:v>49.165999999999997</c:v>
                </c:pt>
                <c:pt idx="24584" formatCode="General">
                  <c:v>49.167999999999999</c:v>
                </c:pt>
                <c:pt idx="24585" formatCode="General">
                  <c:v>49.17</c:v>
                </c:pt>
                <c:pt idx="24586" formatCode="General">
                  <c:v>49.171999999999997</c:v>
                </c:pt>
                <c:pt idx="24587" formatCode="General">
                  <c:v>49.173999999999999</c:v>
                </c:pt>
                <c:pt idx="24588" formatCode="General">
                  <c:v>49.176000000000002</c:v>
                </c:pt>
                <c:pt idx="24589" formatCode="General">
                  <c:v>49.177999999999997</c:v>
                </c:pt>
                <c:pt idx="24590" formatCode="General">
                  <c:v>49.18</c:v>
                </c:pt>
                <c:pt idx="24591" formatCode="General">
                  <c:v>49.182000000000002</c:v>
                </c:pt>
                <c:pt idx="24592" formatCode="General">
                  <c:v>49.183999999999997</c:v>
                </c:pt>
                <c:pt idx="24593" formatCode="General">
                  <c:v>49.186</c:v>
                </c:pt>
                <c:pt idx="24594" formatCode="General">
                  <c:v>49.188000000000002</c:v>
                </c:pt>
                <c:pt idx="24595" formatCode="General">
                  <c:v>49.19</c:v>
                </c:pt>
                <c:pt idx="24596" formatCode="General">
                  <c:v>49.192</c:v>
                </c:pt>
                <c:pt idx="24597" formatCode="General">
                  <c:v>49.194000000000003</c:v>
                </c:pt>
                <c:pt idx="24598" formatCode="General">
                  <c:v>49.195999999999998</c:v>
                </c:pt>
                <c:pt idx="24599" formatCode="General">
                  <c:v>49.198</c:v>
                </c:pt>
                <c:pt idx="24600" formatCode="General">
                  <c:v>49.2</c:v>
                </c:pt>
                <c:pt idx="24601" formatCode="General">
                  <c:v>49.201999999999998</c:v>
                </c:pt>
                <c:pt idx="24602" formatCode="General">
                  <c:v>49.204000000000001</c:v>
                </c:pt>
                <c:pt idx="24603" formatCode="General">
                  <c:v>49.206000000000003</c:v>
                </c:pt>
                <c:pt idx="24604" formatCode="General">
                  <c:v>49.207999999999998</c:v>
                </c:pt>
                <c:pt idx="24605" formatCode="General">
                  <c:v>49.21</c:v>
                </c:pt>
                <c:pt idx="24606" formatCode="General">
                  <c:v>49.212000000000003</c:v>
                </c:pt>
                <c:pt idx="24607" formatCode="General">
                  <c:v>49.213999999999999</c:v>
                </c:pt>
                <c:pt idx="24608" formatCode="General">
                  <c:v>49.216000000000001</c:v>
                </c:pt>
                <c:pt idx="24609" formatCode="General">
                  <c:v>49.218000000000004</c:v>
                </c:pt>
                <c:pt idx="24610" formatCode="General">
                  <c:v>49.22</c:v>
                </c:pt>
                <c:pt idx="24611" formatCode="General">
                  <c:v>49.222000000000001</c:v>
                </c:pt>
                <c:pt idx="24612" formatCode="General">
                  <c:v>49.223999999999997</c:v>
                </c:pt>
                <c:pt idx="24613" formatCode="General">
                  <c:v>49.225999999999999</c:v>
                </c:pt>
                <c:pt idx="24614" formatCode="General">
                  <c:v>49.228000000000002</c:v>
                </c:pt>
                <c:pt idx="24615" formatCode="General">
                  <c:v>49.23</c:v>
                </c:pt>
                <c:pt idx="24616" formatCode="General">
                  <c:v>49.231999999999999</c:v>
                </c:pt>
                <c:pt idx="24617" formatCode="General">
                  <c:v>49.234000000000002</c:v>
                </c:pt>
                <c:pt idx="24618" formatCode="General">
                  <c:v>49.235999999999997</c:v>
                </c:pt>
                <c:pt idx="24619" formatCode="General">
                  <c:v>49.238</c:v>
                </c:pt>
                <c:pt idx="24620" formatCode="General">
                  <c:v>49.24</c:v>
                </c:pt>
                <c:pt idx="24621" formatCode="General">
                  <c:v>49.241999999999997</c:v>
                </c:pt>
                <c:pt idx="24622" formatCode="General">
                  <c:v>49.244</c:v>
                </c:pt>
                <c:pt idx="24623" formatCode="General">
                  <c:v>49.246000000000002</c:v>
                </c:pt>
                <c:pt idx="24624" formatCode="General">
                  <c:v>49.247999999999998</c:v>
                </c:pt>
                <c:pt idx="24625" formatCode="General">
                  <c:v>49.25</c:v>
                </c:pt>
                <c:pt idx="24626" formatCode="General">
                  <c:v>49.252000000000002</c:v>
                </c:pt>
                <c:pt idx="24627" formatCode="General">
                  <c:v>49.253999999999998</c:v>
                </c:pt>
                <c:pt idx="24628" formatCode="General">
                  <c:v>49.256</c:v>
                </c:pt>
                <c:pt idx="24629" formatCode="General">
                  <c:v>49.258000000000003</c:v>
                </c:pt>
                <c:pt idx="24630" formatCode="General">
                  <c:v>49.26</c:v>
                </c:pt>
                <c:pt idx="24631" formatCode="General">
                  <c:v>49.262</c:v>
                </c:pt>
                <c:pt idx="24632" formatCode="General">
                  <c:v>49.264000000000003</c:v>
                </c:pt>
                <c:pt idx="24633" formatCode="General">
                  <c:v>49.265999999999998</c:v>
                </c:pt>
                <c:pt idx="24634" formatCode="General">
                  <c:v>49.268000000000001</c:v>
                </c:pt>
                <c:pt idx="24635" formatCode="General">
                  <c:v>49.27</c:v>
                </c:pt>
                <c:pt idx="24636" formatCode="General">
                  <c:v>49.271999999999998</c:v>
                </c:pt>
                <c:pt idx="24637" formatCode="General">
                  <c:v>49.274000000000001</c:v>
                </c:pt>
                <c:pt idx="24638" formatCode="General">
                  <c:v>49.276000000000003</c:v>
                </c:pt>
                <c:pt idx="24639" formatCode="General">
                  <c:v>49.277999999999999</c:v>
                </c:pt>
                <c:pt idx="24640" formatCode="General">
                  <c:v>49.28</c:v>
                </c:pt>
                <c:pt idx="24641" formatCode="General">
                  <c:v>49.281999999999996</c:v>
                </c:pt>
                <c:pt idx="24642" formatCode="General">
                  <c:v>49.283999999999999</c:v>
                </c:pt>
                <c:pt idx="24643" formatCode="General">
                  <c:v>49.286000000000001</c:v>
                </c:pt>
                <c:pt idx="24644" formatCode="General">
                  <c:v>49.287999999999997</c:v>
                </c:pt>
                <c:pt idx="24645" formatCode="General">
                  <c:v>49.29</c:v>
                </c:pt>
                <c:pt idx="24646" formatCode="General">
                  <c:v>49.292000000000002</c:v>
                </c:pt>
                <c:pt idx="24647" formatCode="General">
                  <c:v>49.293999999999997</c:v>
                </c:pt>
                <c:pt idx="24648" formatCode="General">
                  <c:v>49.295999999999999</c:v>
                </c:pt>
                <c:pt idx="24649" formatCode="General">
                  <c:v>49.298000000000002</c:v>
                </c:pt>
                <c:pt idx="24650" formatCode="General">
                  <c:v>49.3</c:v>
                </c:pt>
                <c:pt idx="24651" formatCode="General">
                  <c:v>49.302</c:v>
                </c:pt>
                <c:pt idx="24652" formatCode="General">
                  <c:v>49.304000000000002</c:v>
                </c:pt>
                <c:pt idx="24653" formatCode="General">
                  <c:v>49.305999999999997</c:v>
                </c:pt>
                <c:pt idx="24654" formatCode="General">
                  <c:v>49.308</c:v>
                </c:pt>
                <c:pt idx="24655" formatCode="General">
                  <c:v>49.31</c:v>
                </c:pt>
                <c:pt idx="24656" formatCode="General">
                  <c:v>49.311999999999998</c:v>
                </c:pt>
                <c:pt idx="24657" formatCode="General">
                  <c:v>49.314</c:v>
                </c:pt>
                <c:pt idx="24658" formatCode="General">
                  <c:v>49.316000000000003</c:v>
                </c:pt>
                <c:pt idx="24659" formatCode="General">
                  <c:v>49.317999999999998</c:v>
                </c:pt>
                <c:pt idx="24660" formatCode="General">
                  <c:v>49.32</c:v>
                </c:pt>
                <c:pt idx="24661" formatCode="General">
                  <c:v>49.322000000000003</c:v>
                </c:pt>
                <c:pt idx="24662" formatCode="General">
                  <c:v>49.323999999999998</c:v>
                </c:pt>
                <c:pt idx="24663" formatCode="General">
                  <c:v>49.326000000000001</c:v>
                </c:pt>
                <c:pt idx="24664" formatCode="General">
                  <c:v>49.328000000000003</c:v>
                </c:pt>
                <c:pt idx="24665" formatCode="General">
                  <c:v>49.33</c:v>
                </c:pt>
                <c:pt idx="24666" formatCode="General">
                  <c:v>49.332000000000001</c:v>
                </c:pt>
                <c:pt idx="24667" formatCode="General">
                  <c:v>49.334000000000003</c:v>
                </c:pt>
                <c:pt idx="24668" formatCode="General">
                  <c:v>49.335999999999999</c:v>
                </c:pt>
                <c:pt idx="24669" formatCode="General">
                  <c:v>49.338000000000001</c:v>
                </c:pt>
                <c:pt idx="24670" formatCode="General">
                  <c:v>49.34</c:v>
                </c:pt>
                <c:pt idx="24671" formatCode="General">
                  <c:v>49.341999999999999</c:v>
                </c:pt>
                <c:pt idx="24672" formatCode="General">
                  <c:v>49.344000000000001</c:v>
                </c:pt>
                <c:pt idx="24673" formatCode="General">
                  <c:v>49.345999999999997</c:v>
                </c:pt>
                <c:pt idx="24674" formatCode="General">
                  <c:v>49.347999999999999</c:v>
                </c:pt>
                <c:pt idx="24675" formatCode="General">
                  <c:v>49.35</c:v>
                </c:pt>
                <c:pt idx="24676" formatCode="General">
                  <c:v>49.351999999999997</c:v>
                </c:pt>
                <c:pt idx="24677" formatCode="General">
                  <c:v>49.353999999999999</c:v>
                </c:pt>
                <c:pt idx="24678" formatCode="General">
                  <c:v>49.356000000000002</c:v>
                </c:pt>
                <c:pt idx="24679" formatCode="General">
                  <c:v>49.357999999999997</c:v>
                </c:pt>
                <c:pt idx="24680" formatCode="General">
                  <c:v>49.36</c:v>
                </c:pt>
                <c:pt idx="24681" formatCode="General">
                  <c:v>49.362000000000002</c:v>
                </c:pt>
                <c:pt idx="24682" formatCode="General">
                  <c:v>49.363999999999997</c:v>
                </c:pt>
                <c:pt idx="24683" formatCode="General">
                  <c:v>49.366</c:v>
                </c:pt>
                <c:pt idx="24684" formatCode="General">
                  <c:v>49.368000000000002</c:v>
                </c:pt>
                <c:pt idx="24685" formatCode="General">
                  <c:v>49.37</c:v>
                </c:pt>
                <c:pt idx="24686" formatCode="General">
                  <c:v>49.372</c:v>
                </c:pt>
                <c:pt idx="24687" formatCode="General">
                  <c:v>49.374000000000002</c:v>
                </c:pt>
                <c:pt idx="24688" formatCode="General">
                  <c:v>49.375999999999998</c:v>
                </c:pt>
                <c:pt idx="24689" formatCode="General">
                  <c:v>49.378</c:v>
                </c:pt>
                <c:pt idx="24690" formatCode="General">
                  <c:v>49.38</c:v>
                </c:pt>
                <c:pt idx="24691" formatCode="General">
                  <c:v>49.381999999999998</c:v>
                </c:pt>
                <c:pt idx="24692" formatCode="General">
                  <c:v>49.384</c:v>
                </c:pt>
                <c:pt idx="24693" formatCode="General">
                  <c:v>49.386000000000003</c:v>
                </c:pt>
                <c:pt idx="24694" formatCode="General">
                  <c:v>49.387999999999998</c:v>
                </c:pt>
                <c:pt idx="24695" formatCode="General">
                  <c:v>49.39</c:v>
                </c:pt>
                <c:pt idx="24696" formatCode="General">
                  <c:v>49.392000000000003</c:v>
                </c:pt>
                <c:pt idx="24697" formatCode="General">
                  <c:v>49.393999999999998</c:v>
                </c:pt>
                <c:pt idx="24698" formatCode="General">
                  <c:v>49.396000000000001</c:v>
                </c:pt>
                <c:pt idx="24699" formatCode="General">
                  <c:v>49.398000000000003</c:v>
                </c:pt>
                <c:pt idx="24700" formatCode="General">
                  <c:v>49.4</c:v>
                </c:pt>
                <c:pt idx="24701" formatCode="General">
                  <c:v>49.402000000000001</c:v>
                </c:pt>
                <c:pt idx="24702" formatCode="General">
                  <c:v>49.404000000000003</c:v>
                </c:pt>
                <c:pt idx="24703" formatCode="General">
                  <c:v>49.405999999999999</c:v>
                </c:pt>
                <c:pt idx="24704" formatCode="General">
                  <c:v>49.408000000000001</c:v>
                </c:pt>
                <c:pt idx="24705" formatCode="General">
                  <c:v>49.41</c:v>
                </c:pt>
                <c:pt idx="24706" formatCode="General">
                  <c:v>49.411999999999999</c:v>
                </c:pt>
                <c:pt idx="24707" formatCode="General">
                  <c:v>49.414000000000001</c:v>
                </c:pt>
                <c:pt idx="24708" formatCode="General">
                  <c:v>49.415999999999997</c:v>
                </c:pt>
                <c:pt idx="24709" formatCode="General">
                  <c:v>49.417999999999999</c:v>
                </c:pt>
                <c:pt idx="24710" formatCode="General">
                  <c:v>49.42</c:v>
                </c:pt>
                <c:pt idx="24711" formatCode="General">
                  <c:v>49.421999999999997</c:v>
                </c:pt>
                <c:pt idx="24712" formatCode="General">
                  <c:v>49.423999999999999</c:v>
                </c:pt>
                <c:pt idx="24713" formatCode="General">
                  <c:v>49.426000000000002</c:v>
                </c:pt>
                <c:pt idx="24714" formatCode="General">
                  <c:v>49.427999999999997</c:v>
                </c:pt>
                <c:pt idx="24715" formatCode="General">
                  <c:v>49.43</c:v>
                </c:pt>
                <c:pt idx="24716" formatCode="General">
                  <c:v>49.432000000000002</c:v>
                </c:pt>
                <c:pt idx="24717" formatCode="General">
                  <c:v>49.433999999999997</c:v>
                </c:pt>
                <c:pt idx="24718" formatCode="General">
                  <c:v>49.436</c:v>
                </c:pt>
                <c:pt idx="24719" formatCode="General">
                  <c:v>49.438000000000002</c:v>
                </c:pt>
                <c:pt idx="24720" formatCode="General">
                  <c:v>49.44</c:v>
                </c:pt>
                <c:pt idx="24721" formatCode="General">
                  <c:v>49.442</c:v>
                </c:pt>
                <c:pt idx="24722" formatCode="General">
                  <c:v>49.444000000000003</c:v>
                </c:pt>
                <c:pt idx="24723" formatCode="General">
                  <c:v>49.445999999999998</c:v>
                </c:pt>
                <c:pt idx="24724" formatCode="General">
                  <c:v>49.448</c:v>
                </c:pt>
                <c:pt idx="24725" formatCode="General">
                  <c:v>49.45</c:v>
                </c:pt>
                <c:pt idx="24726" formatCode="General">
                  <c:v>49.451999999999998</c:v>
                </c:pt>
                <c:pt idx="24727" formatCode="General">
                  <c:v>49.454000000000001</c:v>
                </c:pt>
                <c:pt idx="24728" formatCode="General">
                  <c:v>49.456000000000003</c:v>
                </c:pt>
                <c:pt idx="24729" formatCode="General">
                  <c:v>49.457999999999998</c:v>
                </c:pt>
                <c:pt idx="24730" formatCode="General">
                  <c:v>49.46</c:v>
                </c:pt>
                <c:pt idx="24731" formatCode="General">
                  <c:v>49.462000000000003</c:v>
                </c:pt>
                <c:pt idx="24732" formatCode="General">
                  <c:v>49.463999999999999</c:v>
                </c:pt>
                <c:pt idx="24733" formatCode="General">
                  <c:v>49.466000000000001</c:v>
                </c:pt>
                <c:pt idx="24734" formatCode="General">
                  <c:v>49.468000000000004</c:v>
                </c:pt>
                <c:pt idx="24735" formatCode="General">
                  <c:v>49.47</c:v>
                </c:pt>
                <c:pt idx="24736" formatCode="General">
                  <c:v>49.472000000000001</c:v>
                </c:pt>
                <c:pt idx="24737" formatCode="General">
                  <c:v>49.473999999999997</c:v>
                </c:pt>
                <c:pt idx="24738" formatCode="General">
                  <c:v>49.475999999999999</c:v>
                </c:pt>
                <c:pt idx="24739" formatCode="General">
                  <c:v>49.478000000000002</c:v>
                </c:pt>
                <c:pt idx="24740" formatCode="General">
                  <c:v>49.48</c:v>
                </c:pt>
                <c:pt idx="24741" formatCode="General">
                  <c:v>49.481999999999999</c:v>
                </c:pt>
                <c:pt idx="24742" formatCode="General">
                  <c:v>49.484000000000002</c:v>
                </c:pt>
                <c:pt idx="24743" formatCode="General">
                  <c:v>49.485999999999997</c:v>
                </c:pt>
                <c:pt idx="24744" formatCode="General">
                  <c:v>49.488</c:v>
                </c:pt>
                <c:pt idx="24745" formatCode="General">
                  <c:v>49.49</c:v>
                </c:pt>
                <c:pt idx="24746" formatCode="General">
                  <c:v>49.491999999999997</c:v>
                </c:pt>
                <c:pt idx="24747" formatCode="General">
                  <c:v>49.494</c:v>
                </c:pt>
                <c:pt idx="24748" formatCode="General">
                  <c:v>49.496000000000002</c:v>
                </c:pt>
                <c:pt idx="24749" formatCode="General">
                  <c:v>49.497999999999998</c:v>
                </c:pt>
                <c:pt idx="24750" formatCode="General">
                  <c:v>49.5</c:v>
                </c:pt>
                <c:pt idx="24751" formatCode="General">
                  <c:v>49.502000000000002</c:v>
                </c:pt>
                <c:pt idx="24752" formatCode="General">
                  <c:v>49.503999999999998</c:v>
                </c:pt>
                <c:pt idx="24753" formatCode="General">
                  <c:v>49.506</c:v>
                </c:pt>
                <c:pt idx="24754" formatCode="General">
                  <c:v>49.508000000000003</c:v>
                </c:pt>
                <c:pt idx="24755" formatCode="General">
                  <c:v>49.51</c:v>
                </c:pt>
                <c:pt idx="24756" formatCode="General">
                  <c:v>49.512</c:v>
                </c:pt>
                <c:pt idx="24757" formatCode="General">
                  <c:v>49.514000000000003</c:v>
                </c:pt>
                <c:pt idx="24758" formatCode="General">
                  <c:v>49.515999999999998</c:v>
                </c:pt>
                <c:pt idx="24759" formatCode="General">
                  <c:v>49.518000000000001</c:v>
                </c:pt>
                <c:pt idx="24760" formatCode="General">
                  <c:v>49.52</c:v>
                </c:pt>
                <c:pt idx="24761" formatCode="General">
                  <c:v>49.521999999999998</c:v>
                </c:pt>
                <c:pt idx="24762" formatCode="General">
                  <c:v>49.524000000000001</c:v>
                </c:pt>
                <c:pt idx="24763" formatCode="General">
                  <c:v>49.526000000000003</c:v>
                </c:pt>
                <c:pt idx="24764" formatCode="General">
                  <c:v>49.527999999999999</c:v>
                </c:pt>
                <c:pt idx="24765" formatCode="General">
                  <c:v>49.53</c:v>
                </c:pt>
                <c:pt idx="24766" formatCode="General">
                  <c:v>49.531999999999996</c:v>
                </c:pt>
                <c:pt idx="24767" formatCode="General">
                  <c:v>49.533999999999999</c:v>
                </c:pt>
                <c:pt idx="24768" formatCode="General">
                  <c:v>49.536000000000001</c:v>
                </c:pt>
                <c:pt idx="24769" formatCode="General">
                  <c:v>49.537999999999997</c:v>
                </c:pt>
                <c:pt idx="24770" formatCode="General">
                  <c:v>49.54</c:v>
                </c:pt>
                <c:pt idx="24771" formatCode="General">
                  <c:v>49.542000000000002</c:v>
                </c:pt>
                <c:pt idx="24772" formatCode="General">
                  <c:v>49.543999999999997</c:v>
                </c:pt>
                <c:pt idx="24773" formatCode="General">
                  <c:v>49.545999999999999</c:v>
                </c:pt>
                <c:pt idx="24774" formatCode="General">
                  <c:v>49.548000000000002</c:v>
                </c:pt>
                <c:pt idx="24775" formatCode="General">
                  <c:v>49.55</c:v>
                </c:pt>
                <c:pt idx="24776" formatCode="General">
                  <c:v>49.552</c:v>
                </c:pt>
                <c:pt idx="24777" formatCode="General">
                  <c:v>49.554000000000002</c:v>
                </c:pt>
                <c:pt idx="24778" formatCode="General">
                  <c:v>49.555999999999997</c:v>
                </c:pt>
                <c:pt idx="24779" formatCode="General">
                  <c:v>49.558</c:v>
                </c:pt>
                <c:pt idx="24780" formatCode="General">
                  <c:v>49.56</c:v>
                </c:pt>
                <c:pt idx="24781" formatCode="General">
                  <c:v>49.561999999999998</c:v>
                </c:pt>
                <c:pt idx="24782" formatCode="General">
                  <c:v>49.564</c:v>
                </c:pt>
                <c:pt idx="24783" formatCode="General">
                  <c:v>49.566000000000003</c:v>
                </c:pt>
                <c:pt idx="24784" formatCode="General">
                  <c:v>49.567999999999998</c:v>
                </c:pt>
                <c:pt idx="24785" formatCode="General">
                  <c:v>49.57</c:v>
                </c:pt>
                <c:pt idx="24786" formatCode="General">
                  <c:v>49.572000000000003</c:v>
                </c:pt>
                <c:pt idx="24787" formatCode="General">
                  <c:v>49.573999999999998</c:v>
                </c:pt>
                <c:pt idx="24788" formatCode="General">
                  <c:v>49.576000000000001</c:v>
                </c:pt>
                <c:pt idx="24789" formatCode="General">
                  <c:v>49.578000000000003</c:v>
                </c:pt>
                <c:pt idx="24790" formatCode="General">
                  <c:v>49.58</c:v>
                </c:pt>
                <c:pt idx="24791" formatCode="General">
                  <c:v>49.582000000000001</c:v>
                </c:pt>
                <c:pt idx="24792" formatCode="General">
                  <c:v>49.584000000000003</c:v>
                </c:pt>
                <c:pt idx="24793" formatCode="General">
                  <c:v>49.585999999999999</c:v>
                </c:pt>
                <c:pt idx="24794" formatCode="General">
                  <c:v>49.588000000000001</c:v>
                </c:pt>
                <c:pt idx="24795" formatCode="General">
                  <c:v>49.59</c:v>
                </c:pt>
                <c:pt idx="24796" formatCode="General">
                  <c:v>49.591999999999999</c:v>
                </c:pt>
                <c:pt idx="24797" formatCode="General">
                  <c:v>49.594000000000001</c:v>
                </c:pt>
                <c:pt idx="24798" formatCode="General">
                  <c:v>49.595999999999997</c:v>
                </c:pt>
                <c:pt idx="24799" formatCode="General">
                  <c:v>49.597999999999999</c:v>
                </c:pt>
                <c:pt idx="24800" formatCode="General">
                  <c:v>49.6</c:v>
                </c:pt>
                <c:pt idx="24801" formatCode="General">
                  <c:v>49.601999999999997</c:v>
                </c:pt>
                <c:pt idx="24802" formatCode="General">
                  <c:v>49.603999999999999</c:v>
                </c:pt>
                <c:pt idx="24803" formatCode="General">
                  <c:v>49.606000000000002</c:v>
                </c:pt>
                <c:pt idx="24804" formatCode="General">
                  <c:v>49.607999999999997</c:v>
                </c:pt>
                <c:pt idx="24805" formatCode="General">
                  <c:v>49.61</c:v>
                </c:pt>
                <c:pt idx="24806" formatCode="General">
                  <c:v>49.612000000000002</c:v>
                </c:pt>
                <c:pt idx="24807" formatCode="General">
                  <c:v>49.613999999999997</c:v>
                </c:pt>
                <c:pt idx="24808" formatCode="General">
                  <c:v>49.616</c:v>
                </c:pt>
                <c:pt idx="24809" formatCode="General">
                  <c:v>49.618000000000002</c:v>
                </c:pt>
                <c:pt idx="24810" formatCode="General">
                  <c:v>49.62</c:v>
                </c:pt>
                <c:pt idx="24811" formatCode="General">
                  <c:v>49.622</c:v>
                </c:pt>
                <c:pt idx="24812" formatCode="General">
                  <c:v>49.624000000000002</c:v>
                </c:pt>
                <c:pt idx="24813" formatCode="General">
                  <c:v>49.625999999999998</c:v>
                </c:pt>
                <c:pt idx="24814" formatCode="General">
                  <c:v>49.628</c:v>
                </c:pt>
                <c:pt idx="24815" formatCode="General">
                  <c:v>49.63</c:v>
                </c:pt>
                <c:pt idx="24816" formatCode="General">
                  <c:v>49.631999999999998</c:v>
                </c:pt>
                <c:pt idx="24817" formatCode="General">
                  <c:v>49.634</c:v>
                </c:pt>
                <c:pt idx="24818" formatCode="General">
                  <c:v>49.636000000000003</c:v>
                </c:pt>
                <c:pt idx="24819" formatCode="General">
                  <c:v>49.637999999999998</c:v>
                </c:pt>
                <c:pt idx="24820" formatCode="General">
                  <c:v>49.64</c:v>
                </c:pt>
                <c:pt idx="24821" formatCode="General">
                  <c:v>49.642000000000003</c:v>
                </c:pt>
                <c:pt idx="24822" formatCode="General">
                  <c:v>49.643999999999998</c:v>
                </c:pt>
                <c:pt idx="24823" formatCode="General">
                  <c:v>49.646000000000001</c:v>
                </c:pt>
                <c:pt idx="24824" formatCode="General">
                  <c:v>49.648000000000003</c:v>
                </c:pt>
                <c:pt idx="24825" formatCode="General">
                  <c:v>49.65</c:v>
                </c:pt>
                <c:pt idx="24826" formatCode="General">
                  <c:v>49.652000000000001</c:v>
                </c:pt>
                <c:pt idx="24827" formatCode="General">
                  <c:v>49.654000000000003</c:v>
                </c:pt>
                <c:pt idx="24828" formatCode="General">
                  <c:v>49.655999999999999</c:v>
                </c:pt>
                <c:pt idx="24829" formatCode="General">
                  <c:v>49.658000000000001</c:v>
                </c:pt>
                <c:pt idx="24830" formatCode="General">
                  <c:v>49.66</c:v>
                </c:pt>
                <c:pt idx="24831" formatCode="General">
                  <c:v>49.661999999999999</c:v>
                </c:pt>
                <c:pt idx="24832" formatCode="General">
                  <c:v>49.664000000000001</c:v>
                </c:pt>
                <c:pt idx="24833" formatCode="General">
                  <c:v>49.665999999999997</c:v>
                </c:pt>
                <c:pt idx="24834" formatCode="General">
                  <c:v>49.667999999999999</c:v>
                </c:pt>
                <c:pt idx="24835" formatCode="General">
                  <c:v>49.67</c:v>
                </c:pt>
                <c:pt idx="24836" formatCode="General">
                  <c:v>49.671999999999997</c:v>
                </c:pt>
                <c:pt idx="24837" formatCode="General">
                  <c:v>49.673999999999999</c:v>
                </c:pt>
                <c:pt idx="24838" formatCode="General">
                  <c:v>49.676000000000002</c:v>
                </c:pt>
                <c:pt idx="24839" formatCode="General">
                  <c:v>49.677999999999997</c:v>
                </c:pt>
                <c:pt idx="24840" formatCode="General">
                  <c:v>49.68</c:v>
                </c:pt>
                <c:pt idx="24841" formatCode="General">
                  <c:v>49.682000000000002</c:v>
                </c:pt>
                <c:pt idx="24842" formatCode="General">
                  <c:v>49.683999999999997</c:v>
                </c:pt>
                <c:pt idx="24843" formatCode="General">
                  <c:v>49.686</c:v>
                </c:pt>
                <c:pt idx="24844" formatCode="General">
                  <c:v>49.688000000000002</c:v>
                </c:pt>
                <c:pt idx="24845" formatCode="General">
                  <c:v>49.69</c:v>
                </c:pt>
                <c:pt idx="24846" formatCode="General">
                  <c:v>49.692</c:v>
                </c:pt>
                <c:pt idx="24847" formatCode="General">
                  <c:v>49.694000000000003</c:v>
                </c:pt>
                <c:pt idx="24848" formatCode="General">
                  <c:v>49.695999999999998</c:v>
                </c:pt>
                <c:pt idx="24849" formatCode="General">
                  <c:v>49.698</c:v>
                </c:pt>
                <c:pt idx="24850" formatCode="General">
                  <c:v>49.7</c:v>
                </c:pt>
                <c:pt idx="24851" formatCode="General">
                  <c:v>49.701999999999998</c:v>
                </c:pt>
                <c:pt idx="24852" formatCode="General">
                  <c:v>49.704000000000001</c:v>
                </c:pt>
                <c:pt idx="24853" formatCode="General">
                  <c:v>49.706000000000003</c:v>
                </c:pt>
                <c:pt idx="24854" formatCode="General">
                  <c:v>49.707999999999998</c:v>
                </c:pt>
                <c:pt idx="24855" formatCode="General">
                  <c:v>49.71</c:v>
                </c:pt>
                <c:pt idx="24856" formatCode="General">
                  <c:v>49.712000000000003</c:v>
                </c:pt>
                <c:pt idx="24857" formatCode="General">
                  <c:v>49.713999999999999</c:v>
                </c:pt>
                <c:pt idx="24858" formatCode="General">
                  <c:v>49.716000000000001</c:v>
                </c:pt>
                <c:pt idx="24859" formatCode="General">
                  <c:v>49.718000000000004</c:v>
                </c:pt>
                <c:pt idx="24860" formatCode="General">
                  <c:v>49.72</c:v>
                </c:pt>
                <c:pt idx="24861" formatCode="General">
                  <c:v>49.722000000000001</c:v>
                </c:pt>
                <c:pt idx="24862" formatCode="General">
                  <c:v>49.723999999999997</c:v>
                </c:pt>
                <c:pt idx="24863" formatCode="General">
                  <c:v>49.725999999999999</c:v>
                </c:pt>
                <c:pt idx="24864" formatCode="General">
                  <c:v>49.728000000000002</c:v>
                </c:pt>
                <c:pt idx="24865" formatCode="General">
                  <c:v>49.73</c:v>
                </c:pt>
                <c:pt idx="24866" formatCode="General">
                  <c:v>49.731999999999999</c:v>
                </c:pt>
                <c:pt idx="24867" formatCode="General">
                  <c:v>49.734000000000002</c:v>
                </c:pt>
                <c:pt idx="24868" formatCode="General">
                  <c:v>49.735999999999997</c:v>
                </c:pt>
                <c:pt idx="24869" formatCode="General">
                  <c:v>49.738</c:v>
                </c:pt>
                <c:pt idx="24870" formatCode="General">
                  <c:v>49.74</c:v>
                </c:pt>
                <c:pt idx="24871" formatCode="General">
                  <c:v>49.741999999999997</c:v>
                </c:pt>
                <c:pt idx="24872" formatCode="General">
                  <c:v>49.744</c:v>
                </c:pt>
                <c:pt idx="24873" formatCode="General">
                  <c:v>49.746000000000002</c:v>
                </c:pt>
                <c:pt idx="24874" formatCode="General">
                  <c:v>49.747999999999998</c:v>
                </c:pt>
                <c:pt idx="24875" formatCode="General">
                  <c:v>49.75</c:v>
                </c:pt>
                <c:pt idx="24876" formatCode="General">
                  <c:v>49.752000000000002</c:v>
                </c:pt>
                <c:pt idx="24877" formatCode="General">
                  <c:v>49.753999999999998</c:v>
                </c:pt>
                <c:pt idx="24878" formatCode="General">
                  <c:v>49.756</c:v>
                </c:pt>
                <c:pt idx="24879" formatCode="General">
                  <c:v>49.758000000000003</c:v>
                </c:pt>
                <c:pt idx="24880" formatCode="General">
                  <c:v>49.76</c:v>
                </c:pt>
                <c:pt idx="24881" formatCode="General">
                  <c:v>49.762</c:v>
                </c:pt>
                <c:pt idx="24882" formatCode="General">
                  <c:v>49.764000000000003</c:v>
                </c:pt>
                <c:pt idx="24883" formatCode="General">
                  <c:v>49.765999999999998</c:v>
                </c:pt>
                <c:pt idx="24884" formatCode="General">
                  <c:v>49.768000000000001</c:v>
                </c:pt>
                <c:pt idx="24885" formatCode="General">
                  <c:v>49.77</c:v>
                </c:pt>
                <c:pt idx="24886" formatCode="General">
                  <c:v>49.771999999999998</c:v>
                </c:pt>
                <c:pt idx="24887" formatCode="General">
                  <c:v>49.774000000000001</c:v>
                </c:pt>
                <c:pt idx="24888" formatCode="General">
                  <c:v>49.776000000000003</c:v>
                </c:pt>
                <c:pt idx="24889" formatCode="General">
                  <c:v>49.777999999999999</c:v>
                </c:pt>
                <c:pt idx="24890" formatCode="General">
                  <c:v>49.78</c:v>
                </c:pt>
                <c:pt idx="24891" formatCode="General">
                  <c:v>49.781999999999996</c:v>
                </c:pt>
                <c:pt idx="24892" formatCode="General">
                  <c:v>49.783999999999999</c:v>
                </c:pt>
                <c:pt idx="24893" formatCode="General">
                  <c:v>49.786000000000001</c:v>
                </c:pt>
                <c:pt idx="24894" formatCode="General">
                  <c:v>49.787999999999997</c:v>
                </c:pt>
                <c:pt idx="24895" formatCode="General">
                  <c:v>49.79</c:v>
                </c:pt>
                <c:pt idx="24896" formatCode="General">
                  <c:v>49.792000000000002</c:v>
                </c:pt>
                <c:pt idx="24897" formatCode="General">
                  <c:v>49.793999999999997</c:v>
                </c:pt>
                <c:pt idx="24898" formatCode="General">
                  <c:v>49.795999999999999</c:v>
                </c:pt>
                <c:pt idx="24899" formatCode="General">
                  <c:v>49.798000000000002</c:v>
                </c:pt>
                <c:pt idx="24900" formatCode="General">
                  <c:v>49.8</c:v>
                </c:pt>
                <c:pt idx="24901" formatCode="General">
                  <c:v>49.802</c:v>
                </c:pt>
                <c:pt idx="24902" formatCode="General">
                  <c:v>49.804000000000002</c:v>
                </c:pt>
                <c:pt idx="24903" formatCode="General">
                  <c:v>49.805999999999997</c:v>
                </c:pt>
                <c:pt idx="24904" formatCode="General">
                  <c:v>49.808</c:v>
                </c:pt>
                <c:pt idx="24905" formatCode="General">
                  <c:v>49.81</c:v>
                </c:pt>
                <c:pt idx="24906" formatCode="General">
                  <c:v>49.811999999999998</c:v>
                </c:pt>
                <c:pt idx="24907" formatCode="General">
                  <c:v>49.814</c:v>
                </c:pt>
                <c:pt idx="24908" formatCode="General">
                  <c:v>49.816000000000003</c:v>
                </c:pt>
                <c:pt idx="24909" formatCode="General">
                  <c:v>49.817999999999998</c:v>
                </c:pt>
                <c:pt idx="24910" formatCode="General">
                  <c:v>49.82</c:v>
                </c:pt>
                <c:pt idx="24911" formatCode="General">
                  <c:v>49.822000000000003</c:v>
                </c:pt>
                <c:pt idx="24912" formatCode="General">
                  <c:v>49.823999999999998</c:v>
                </c:pt>
                <c:pt idx="24913" formatCode="General">
                  <c:v>49.826000000000001</c:v>
                </c:pt>
                <c:pt idx="24914" formatCode="General">
                  <c:v>49.828000000000003</c:v>
                </c:pt>
                <c:pt idx="24915" formatCode="General">
                  <c:v>49.83</c:v>
                </c:pt>
                <c:pt idx="24916" formatCode="General">
                  <c:v>49.832000000000001</c:v>
                </c:pt>
                <c:pt idx="24917" formatCode="General">
                  <c:v>49.834000000000003</c:v>
                </c:pt>
                <c:pt idx="24918" formatCode="General">
                  <c:v>49.835999999999999</c:v>
                </c:pt>
                <c:pt idx="24919" formatCode="General">
                  <c:v>49.838000000000001</c:v>
                </c:pt>
                <c:pt idx="24920" formatCode="General">
                  <c:v>49.84</c:v>
                </c:pt>
                <c:pt idx="24921" formatCode="General">
                  <c:v>49.841999999999999</c:v>
                </c:pt>
                <c:pt idx="24922" formatCode="General">
                  <c:v>49.844000000000001</c:v>
                </c:pt>
                <c:pt idx="24923" formatCode="General">
                  <c:v>49.845999999999997</c:v>
                </c:pt>
                <c:pt idx="24924" formatCode="General">
                  <c:v>49.847999999999999</c:v>
                </c:pt>
                <c:pt idx="24925" formatCode="General">
                  <c:v>49.85</c:v>
                </c:pt>
                <c:pt idx="24926" formatCode="General">
                  <c:v>49.851999999999997</c:v>
                </c:pt>
                <c:pt idx="24927" formatCode="General">
                  <c:v>49.853999999999999</c:v>
                </c:pt>
                <c:pt idx="24928" formatCode="General">
                  <c:v>49.856000000000002</c:v>
                </c:pt>
                <c:pt idx="24929" formatCode="General">
                  <c:v>49.857999999999997</c:v>
                </c:pt>
                <c:pt idx="24930" formatCode="General">
                  <c:v>49.86</c:v>
                </c:pt>
                <c:pt idx="24931" formatCode="General">
                  <c:v>49.862000000000002</c:v>
                </c:pt>
                <c:pt idx="24932" formatCode="General">
                  <c:v>49.863999999999997</c:v>
                </c:pt>
                <c:pt idx="24933" formatCode="General">
                  <c:v>49.866</c:v>
                </c:pt>
                <c:pt idx="24934" formatCode="General">
                  <c:v>49.868000000000002</c:v>
                </c:pt>
                <c:pt idx="24935" formatCode="General">
                  <c:v>49.87</c:v>
                </c:pt>
                <c:pt idx="24936" formatCode="General">
                  <c:v>49.872</c:v>
                </c:pt>
                <c:pt idx="24937" formatCode="General">
                  <c:v>49.874000000000002</c:v>
                </c:pt>
                <c:pt idx="24938" formatCode="General">
                  <c:v>49.875999999999998</c:v>
                </c:pt>
                <c:pt idx="24939" formatCode="General">
                  <c:v>49.878</c:v>
                </c:pt>
                <c:pt idx="24940" formatCode="General">
                  <c:v>49.88</c:v>
                </c:pt>
                <c:pt idx="24941" formatCode="General">
                  <c:v>49.881999999999998</c:v>
                </c:pt>
                <c:pt idx="24942" formatCode="General">
                  <c:v>49.884</c:v>
                </c:pt>
                <c:pt idx="24943" formatCode="General">
                  <c:v>49.886000000000003</c:v>
                </c:pt>
                <c:pt idx="24944" formatCode="General">
                  <c:v>49.887999999999998</c:v>
                </c:pt>
                <c:pt idx="24945" formatCode="General">
                  <c:v>49.89</c:v>
                </c:pt>
                <c:pt idx="24946" formatCode="General">
                  <c:v>49.892000000000003</c:v>
                </c:pt>
                <c:pt idx="24947" formatCode="General">
                  <c:v>49.893999999999998</c:v>
                </c:pt>
                <c:pt idx="24948" formatCode="General">
                  <c:v>49.896000000000001</c:v>
                </c:pt>
                <c:pt idx="24949" formatCode="General">
                  <c:v>49.898000000000003</c:v>
                </c:pt>
                <c:pt idx="24950" formatCode="General">
                  <c:v>49.9</c:v>
                </c:pt>
                <c:pt idx="24951" formatCode="General">
                  <c:v>49.902000000000001</c:v>
                </c:pt>
                <c:pt idx="24952" formatCode="General">
                  <c:v>49.904000000000003</c:v>
                </c:pt>
                <c:pt idx="24953" formatCode="General">
                  <c:v>49.905999999999999</c:v>
                </c:pt>
                <c:pt idx="24954" formatCode="General">
                  <c:v>49.908000000000001</c:v>
                </c:pt>
                <c:pt idx="24955" formatCode="General">
                  <c:v>49.91</c:v>
                </c:pt>
                <c:pt idx="24956" formatCode="General">
                  <c:v>49.911999999999999</c:v>
                </c:pt>
                <c:pt idx="24957" formatCode="General">
                  <c:v>49.914000000000001</c:v>
                </c:pt>
                <c:pt idx="24958" formatCode="General">
                  <c:v>49.915999999999997</c:v>
                </c:pt>
                <c:pt idx="24959" formatCode="General">
                  <c:v>49.917999999999999</c:v>
                </c:pt>
                <c:pt idx="24960" formatCode="General">
                  <c:v>49.92</c:v>
                </c:pt>
                <c:pt idx="24961" formatCode="General">
                  <c:v>49.921999999999997</c:v>
                </c:pt>
                <c:pt idx="24962" formatCode="General">
                  <c:v>49.923999999999999</c:v>
                </c:pt>
                <c:pt idx="24963" formatCode="General">
                  <c:v>49.926000000000002</c:v>
                </c:pt>
                <c:pt idx="24964" formatCode="General">
                  <c:v>49.927999999999997</c:v>
                </c:pt>
                <c:pt idx="24965" formatCode="General">
                  <c:v>49.93</c:v>
                </c:pt>
                <c:pt idx="24966" formatCode="General">
                  <c:v>49.932000000000002</c:v>
                </c:pt>
                <c:pt idx="24967" formatCode="General">
                  <c:v>49.933999999999997</c:v>
                </c:pt>
                <c:pt idx="24968" formatCode="General">
                  <c:v>49.936</c:v>
                </c:pt>
                <c:pt idx="24969" formatCode="General">
                  <c:v>49.938000000000002</c:v>
                </c:pt>
                <c:pt idx="24970" formatCode="General">
                  <c:v>49.94</c:v>
                </c:pt>
                <c:pt idx="24971" formatCode="General">
                  <c:v>49.942</c:v>
                </c:pt>
                <c:pt idx="24972" formatCode="General">
                  <c:v>49.944000000000003</c:v>
                </c:pt>
                <c:pt idx="24973" formatCode="General">
                  <c:v>49.945999999999998</c:v>
                </c:pt>
                <c:pt idx="24974" formatCode="General">
                  <c:v>49.948</c:v>
                </c:pt>
                <c:pt idx="24975" formatCode="General">
                  <c:v>49.95</c:v>
                </c:pt>
                <c:pt idx="24976" formatCode="General">
                  <c:v>49.951999999999998</c:v>
                </c:pt>
                <c:pt idx="24977" formatCode="General">
                  <c:v>49.954000000000001</c:v>
                </c:pt>
                <c:pt idx="24978" formatCode="General">
                  <c:v>49.956000000000003</c:v>
                </c:pt>
                <c:pt idx="24979" formatCode="General">
                  <c:v>49.957999999999998</c:v>
                </c:pt>
                <c:pt idx="24980" formatCode="General">
                  <c:v>49.96</c:v>
                </c:pt>
                <c:pt idx="24981" formatCode="General">
                  <c:v>49.962000000000003</c:v>
                </c:pt>
                <c:pt idx="24982" formatCode="General">
                  <c:v>49.963999999999999</c:v>
                </c:pt>
                <c:pt idx="24983" formatCode="General">
                  <c:v>49.966000000000001</c:v>
                </c:pt>
                <c:pt idx="24984" formatCode="General">
                  <c:v>49.968000000000004</c:v>
                </c:pt>
                <c:pt idx="24985" formatCode="General">
                  <c:v>49.97</c:v>
                </c:pt>
                <c:pt idx="24986" formatCode="General">
                  <c:v>49.972000000000001</c:v>
                </c:pt>
                <c:pt idx="24987" formatCode="General">
                  <c:v>49.973999999999997</c:v>
                </c:pt>
                <c:pt idx="24988" formatCode="General">
                  <c:v>49.975999999999999</c:v>
                </c:pt>
                <c:pt idx="24989" formatCode="General">
                  <c:v>49.978000000000002</c:v>
                </c:pt>
                <c:pt idx="24990" formatCode="General">
                  <c:v>49.98</c:v>
                </c:pt>
                <c:pt idx="24991" formatCode="General">
                  <c:v>49.981999999999999</c:v>
                </c:pt>
                <c:pt idx="24992" formatCode="General">
                  <c:v>49.984000000000002</c:v>
                </c:pt>
                <c:pt idx="24993" formatCode="General">
                  <c:v>49.985999999999997</c:v>
                </c:pt>
                <c:pt idx="24994" formatCode="General">
                  <c:v>49.988</c:v>
                </c:pt>
                <c:pt idx="24995" formatCode="General">
                  <c:v>49.99</c:v>
                </c:pt>
                <c:pt idx="24996" formatCode="General">
                  <c:v>49.991999999999997</c:v>
                </c:pt>
                <c:pt idx="24997" formatCode="General">
                  <c:v>49.994</c:v>
                </c:pt>
                <c:pt idx="24998" formatCode="General">
                  <c:v>49.996000000000002</c:v>
                </c:pt>
                <c:pt idx="24999" formatCode="General">
                  <c:v>49.997999999999998</c:v>
                </c:pt>
                <c:pt idx="25000" formatCode="General">
                  <c:v>50</c:v>
                </c:pt>
                <c:pt idx="25001" formatCode="General">
                  <c:v>50.002000000000002</c:v>
                </c:pt>
                <c:pt idx="25002" formatCode="General">
                  <c:v>50.003999999999998</c:v>
                </c:pt>
                <c:pt idx="25003" formatCode="General">
                  <c:v>50.006</c:v>
                </c:pt>
                <c:pt idx="25004" formatCode="General">
                  <c:v>50.008000000000003</c:v>
                </c:pt>
                <c:pt idx="25005" formatCode="General">
                  <c:v>50.01</c:v>
                </c:pt>
                <c:pt idx="25006" formatCode="General">
                  <c:v>50.012</c:v>
                </c:pt>
                <c:pt idx="25007" formatCode="General">
                  <c:v>50.014000000000003</c:v>
                </c:pt>
                <c:pt idx="25008" formatCode="General">
                  <c:v>50.015999999999998</c:v>
                </c:pt>
                <c:pt idx="25009" formatCode="General">
                  <c:v>50.018000000000001</c:v>
                </c:pt>
                <c:pt idx="25010" formatCode="General">
                  <c:v>50.02</c:v>
                </c:pt>
                <c:pt idx="25011" formatCode="General">
                  <c:v>50.021999999999998</c:v>
                </c:pt>
                <c:pt idx="25012" formatCode="General">
                  <c:v>50.024000000000001</c:v>
                </c:pt>
                <c:pt idx="25013" formatCode="General">
                  <c:v>50.026000000000003</c:v>
                </c:pt>
                <c:pt idx="25014" formatCode="General">
                  <c:v>50.027999999999999</c:v>
                </c:pt>
                <c:pt idx="25015" formatCode="General">
                  <c:v>50.03</c:v>
                </c:pt>
                <c:pt idx="25016" formatCode="General">
                  <c:v>50.031999999999996</c:v>
                </c:pt>
                <c:pt idx="25017" formatCode="General">
                  <c:v>50.033999999999999</c:v>
                </c:pt>
                <c:pt idx="25018" formatCode="General">
                  <c:v>50.036000000000001</c:v>
                </c:pt>
                <c:pt idx="25019" formatCode="General">
                  <c:v>50.037999999999997</c:v>
                </c:pt>
                <c:pt idx="25020" formatCode="General">
                  <c:v>50.04</c:v>
                </c:pt>
                <c:pt idx="25021" formatCode="General">
                  <c:v>50.042000000000002</c:v>
                </c:pt>
                <c:pt idx="25022" formatCode="General">
                  <c:v>50.043999999999997</c:v>
                </c:pt>
                <c:pt idx="25023" formatCode="General">
                  <c:v>50.045999999999999</c:v>
                </c:pt>
                <c:pt idx="25024" formatCode="General">
                  <c:v>50.048000000000002</c:v>
                </c:pt>
                <c:pt idx="25025" formatCode="General">
                  <c:v>50.05</c:v>
                </c:pt>
                <c:pt idx="25026" formatCode="General">
                  <c:v>50.052</c:v>
                </c:pt>
                <c:pt idx="25027" formatCode="General">
                  <c:v>50.054000000000002</c:v>
                </c:pt>
                <c:pt idx="25028" formatCode="General">
                  <c:v>50.055999999999997</c:v>
                </c:pt>
                <c:pt idx="25029" formatCode="General">
                  <c:v>50.058</c:v>
                </c:pt>
                <c:pt idx="25030" formatCode="General">
                  <c:v>50.06</c:v>
                </c:pt>
                <c:pt idx="25031" formatCode="General">
                  <c:v>50.061999999999998</c:v>
                </c:pt>
                <c:pt idx="25032" formatCode="General">
                  <c:v>50.064</c:v>
                </c:pt>
                <c:pt idx="25033" formatCode="General">
                  <c:v>50.066000000000003</c:v>
                </c:pt>
                <c:pt idx="25034" formatCode="General">
                  <c:v>50.067999999999998</c:v>
                </c:pt>
                <c:pt idx="25035" formatCode="General">
                  <c:v>50.07</c:v>
                </c:pt>
                <c:pt idx="25036" formatCode="General">
                  <c:v>50.072000000000003</c:v>
                </c:pt>
                <c:pt idx="25037" formatCode="General">
                  <c:v>50.073999999999998</c:v>
                </c:pt>
                <c:pt idx="25038" formatCode="General">
                  <c:v>50.076000000000001</c:v>
                </c:pt>
                <c:pt idx="25039" formatCode="General">
                  <c:v>50.078000000000003</c:v>
                </c:pt>
                <c:pt idx="25040" formatCode="General">
                  <c:v>50.08</c:v>
                </c:pt>
                <c:pt idx="25041" formatCode="General">
                  <c:v>50.082000000000001</c:v>
                </c:pt>
                <c:pt idx="25042" formatCode="General">
                  <c:v>50.084000000000003</c:v>
                </c:pt>
                <c:pt idx="25043" formatCode="General">
                  <c:v>50.085999999999999</c:v>
                </c:pt>
                <c:pt idx="25044" formatCode="General">
                  <c:v>50.088000000000001</c:v>
                </c:pt>
                <c:pt idx="25045" formatCode="General">
                  <c:v>50.09</c:v>
                </c:pt>
                <c:pt idx="25046" formatCode="General">
                  <c:v>50.091999999999999</c:v>
                </c:pt>
                <c:pt idx="25047" formatCode="General">
                  <c:v>50.094000000000001</c:v>
                </c:pt>
                <c:pt idx="25048" formatCode="General">
                  <c:v>50.095999999999997</c:v>
                </c:pt>
                <c:pt idx="25049" formatCode="General">
                  <c:v>50.097999999999999</c:v>
                </c:pt>
                <c:pt idx="25050" formatCode="General">
                  <c:v>50.1</c:v>
                </c:pt>
                <c:pt idx="25051" formatCode="General">
                  <c:v>50.101999999999997</c:v>
                </c:pt>
                <c:pt idx="25052" formatCode="General">
                  <c:v>50.103999999999999</c:v>
                </c:pt>
                <c:pt idx="25053" formatCode="General">
                  <c:v>50.106000000000002</c:v>
                </c:pt>
                <c:pt idx="25054" formatCode="General">
                  <c:v>50.107999999999997</c:v>
                </c:pt>
                <c:pt idx="25055" formatCode="General">
                  <c:v>50.11</c:v>
                </c:pt>
                <c:pt idx="25056" formatCode="General">
                  <c:v>50.112000000000002</c:v>
                </c:pt>
                <c:pt idx="25057" formatCode="General">
                  <c:v>50.113999999999997</c:v>
                </c:pt>
                <c:pt idx="25058" formatCode="General">
                  <c:v>50.116</c:v>
                </c:pt>
                <c:pt idx="25059" formatCode="General">
                  <c:v>50.118000000000002</c:v>
                </c:pt>
                <c:pt idx="25060" formatCode="General">
                  <c:v>50.12</c:v>
                </c:pt>
                <c:pt idx="25061" formatCode="General">
                  <c:v>50.122</c:v>
                </c:pt>
                <c:pt idx="25062" formatCode="General">
                  <c:v>50.124000000000002</c:v>
                </c:pt>
                <c:pt idx="25063" formatCode="General">
                  <c:v>50.125999999999998</c:v>
                </c:pt>
                <c:pt idx="25064" formatCode="General">
                  <c:v>50.128</c:v>
                </c:pt>
                <c:pt idx="25065" formatCode="General">
                  <c:v>50.13</c:v>
                </c:pt>
                <c:pt idx="25066" formatCode="General">
                  <c:v>50.131999999999998</c:v>
                </c:pt>
                <c:pt idx="25067" formatCode="General">
                  <c:v>50.134</c:v>
                </c:pt>
                <c:pt idx="25068" formatCode="General">
                  <c:v>50.136000000000003</c:v>
                </c:pt>
                <c:pt idx="25069" formatCode="General">
                  <c:v>50.137999999999998</c:v>
                </c:pt>
                <c:pt idx="25070" formatCode="General">
                  <c:v>50.14</c:v>
                </c:pt>
                <c:pt idx="25071" formatCode="General">
                  <c:v>50.142000000000003</c:v>
                </c:pt>
                <c:pt idx="25072" formatCode="General">
                  <c:v>50.143999999999998</c:v>
                </c:pt>
                <c:pt idx="25073" formatCode="General">
                  <c:v>50.146000000000001</c:v>
                </c:pt>
                <c:pt idx="25074" formatCode="General">
                  <c:v>50.148000000000003</c:v>
                </c:pt>
                <c:pt idx="25075" formatCode="General">
                  <c:v>50.15</c:v>
                </c:pt>
                <c:pt idx="25076" formatCode="General">
                  <c:v>50.152000000000001</c:v>
                </c:pt>
                <c:pt idx="25077" formatCode="General">
                  <c:v>50.154000000000003</c:v>
                </c:pt>
                <c:pt idx="25078" formatCode="General">
                  <c:v>50.155999999999999</c:v>
                </c:pt>
                <c:pt idx="25079" formatCode="General">
                  <c:v>50.158000000000001</c:v>
                </c:pt>
                <c:pt idx="25080" formatCode="General">
                  <c:v>50.16</c:v>
                </c:pt>
                <c:pt idx="25081" formatCode="General">
                  <c:v>50.161999999999999</c:v>
                </c:pt>
                <c:pt idx="25082" formatCode="General">
                  <c:v>50.164000000000001</c:v>
                </c:pt>
                <c:pt idx="25083" formatCode="General">
                  <c:v>50.165999999999997</c:v>
                </c:pt>
                <c:pt idx="25084" formatCode="General">
                  <c:v>50.167999999999999</c:v>
                </c:pt>
                <c:pt idx="25085" formatCode="General">
                  <c:v>50.17</c:v>
                </c:pt>
                <c:pt idx="25086" formatCode="General">
                  <c:v>50.171999999999997</c:v>
                </c:pt>
                <c:pt idx="25087" formatCode="General">
                  <c:v>50.173999999999999</c:v>
                </c:pt>
                <c:pt idx="25088" formatCode="General">
                  <c:v>50.176000000000002</c:v>
                </c:pt>
                <c:pt idx="25089" formatCode="General">
                  <c:v>50.177999999999997</c:v>
                </c:pt>
                <c:pt idx="25090" formatCode="General">
                  <c:v>50.18</c:v>
                </c:pt>
                <c:pt idx="25091" formatCode="General">
                  <c:v>50.182000000000002</c:v>
                </c:pt>
                <c:pt idx="25092" formatCode="General">
                  <c:v>50.183999999999997</c:v>
                </c:pt>
                <c:pt idx="25093" formatCode="General">
                  <c:v>50.186</c:v>
                </c:pt>
                <c:pt idx="25094" formatCode="General">
                  <c:v>50.188000000000002</c:v>
                </c:pt>
                <c:pt idx="25095" formatCode="General">
                  <c:v>50.19</c:v>
                </c:pt>
                <c:pt idx="25096" formatCode="General">
                  <c:v>50.192</c:v>
                </c:pt>
                <c:pt idx="25097" formatCode="General">
                  <c:v>50.194000000000003</c:v>
                </c:pt>
                <c:pt idx="25098" formatCode="General">
                  <c:v>50.195999999999998</c:v>
                </c:pt>
                <c:pt idx="25099" formatCode="General">
                  <c:v>50.198</c:v>
                </c:pt>
                <c:pt idx="25100" formatCode="General">
                  <c:v>50.2</c:v>
                </c:pt>
                <c:pt idx="25101" formatCode="General">
                  <c:v>50.201999999999998</c:v>
                </c:pt>
                <c:pt idx="25102" formatCode="General">
                  <c:v>50.204000000000001</c:v>
                </c:pt>
                <c:pt idx="25103" formatCode="General">
                  <c:v>50.206000000000003</c:v>
                </c:pt>
                <c:pt idx="25104" formatCode="General">
                  <c:v>50.207999999999998</c:v>
                </c:pt>
                <c:pt idx="25105" formatCode="General">
                  <c:v>50.21</c:v>
                </c:pt>
                <c:pt idx="25106" formatCode="General">
                  <c:v>50.212000000000003</c:v>
                </c:pt>
                <c:pt idx="25107" formatCode="General">
                  <c:v>50.213999999999999</c:v>
                </c:pt>
                <c:pt idx="25108" formatCode="General">
                  <c:v>50.216000000000001</c:v>
                </c:pt>
                <c:pt idx="25109" formatCode="General">
                  <c:v>50.218000000000004</c:v>
                </c:pt>
                <c:pt idx="25110" formatCode="General">
                  <c:v>50.22</c:v>
                </c:pt>
                <c:pt idx="25111" formatCode="General">
                  <c:v>50.222000000000001</c:v>
                </c:pt>
                <c:pt idx="25112" formatCode="General">
                  <c:v>50.223999999999997</c:v>
                </c:pt>
                <c:pt idx="25113" formatCode="General">
                  <c:v>50.225999999999999</c:v>
                </c:pt>
                <c:pt idx="25114" formatCode="General">
                  <c:v>50.228000000000002</c:v>
                </c:pt>
                <c:pt idx="25115" formatCode="General">
                  <c:v>50.23</c:v>
                </c:pt>
                <c:pt idx="25116" formatCode="General">
                  <c:v>50.231999999999999</c:v>
                </c:pt>
                <c:pt idx="25117" formatCode="General">
                  <c:v>50.234000000000002</c:v>
                </c:pt>
                <c:pt idx="25118" formatCode="General">
                  <c:v>50.235999999999997</c:v>
                </c:pt>
                <c:pt idx="25119" formatCode="General">
                  <c:v>50.238</c:v>
                </c:pt>
                <c:pt idx="25120" formatCode="General">
                  <c:v>50.24</c:v>
                </c:pt>
                <c:pt idx="25121" formatCode="General">
                  <c:v>50.241999999999997</c:v>
                </c:pt>
                <c:pt idx="25122" formatCode="General">
                  <c:v>50.244</c:v>
                </c:pt>
                <c:pt idx="25123" formatCode="General">
                  <c:v>50.246000000000002</c:v>
                </c:pt>
                <c:pt idx="25124" formatCode="General">
                  <c:v>50.247999999999998</c:v>
                </c:pt>
                <c:pt idx="25125" formatCode="General">
                  <c:v>50.25</c:v>
                </c:pt>
                <c:pt idx="25126" formatCode="General">
                  <c:v>50.252000000000002</c:v>
                </c:pt>
                <c:pt idx="25127" formatCode="General">
                  <c:v>50.253999999999998</c:v>
                </c:pt>
                <c:pt idx="25128" formatCode="General">
                  <c:v>50.256</c:v>
                </c:pt>
                <c:pt idx="25129" formatCode="General">
                  <c:v>50.258000000000003</c:v>
                </c:pt>
                <c:pt idx="25130" formatCode="General">
                  <c:v>50.26</c:v>
                </c:pt>
                <c:pt idx="25131" formatCode="General">
                  <c:v>50.262</c:v>
                </c:pt>
                <c:pt idx="25132" formatCode="General">
                  <c:v>50.264000000000003</c:v>
                </c:pt>
                <c:pt idx="25133" formatCode="General">
                  <c:v>50.265999999999998</c:v>
                </c:pt>
                <c:pt idx="25134" formatCode="General">
                  <c:v>50.268000000000001</c:v>
                </c:pt>
                <c:pt idx="25135" formatCode="General">
                  <c:v>50.27</c:v>
                </c:pt>
                <c:pt idx="25136" formatCode="General">
                  <c:v>50.271999999999998</c:v>
                </c:pt>
                <c:pt idx="25137" formatCode="General">
                  <c:v>50.274000000000001</c:v>
                </c:pt>
                <c:pt idx="25138" formatCode="General">
                  <c:v>50.276000000000003</c:v>
                </c:pt>
                <c:pt idx="25139" formatCode="General">
                  <c:v>50.277999999999999</c:v>
                </c:pt>
                <c:pt idx="25140" formatCode="General">
                  <c:v>50.28</c:v>
                </c:pt>
                <c:pt idx="25141" formatCode="General">
                  <c:v>50.281999999999996</c:v>
                </c:pt>
                <c:pt idx="25142" formatCode="General">
                  <c:v>50.283999999999999</c:v>
                </c:pt>
                <c:pt idx="25143" formatCode="General">
                  <c:v>50.286000000000001</c:v>
                </c:pt>
                <c:pt idx="25144" formatCode="General">
                  <c:v>50.287999999999997</c:v>
                </c:pt>
                <c:pt idx="25145" formatCode="General">
                  <c:v>50.29</c:v>
                </c:pt>
                <c:pt idx="25146" formatCode="General">
                  <c:v>50.292000000000002</c:v>
                </c:pt>
                <c:pt idx="25147" formatCode="General">
                  <c:v>50.293999999999997</c:v>
                </c:pt>
                <c:pt idx="25148" formatCode="General">
                  <c:v>50.295999999999999</c:v>
                </c:pt>
                <c:pt idx="25149" formatCode="General">
                  <c:v>50.298000000000002</c:v>
                </c:pt>
                <c:pt idx="25150" formatCode="General">
                  <c:v>50.3</c:v>
                </c:pt>
                <c:pt idx="25151" formatCode="General">
                  <c:v>50.302</c:v>
                </c:pt>
                <c:pt idx="25152" formatCode="General">
                  <c:v>50.304000000000002</c:v>
                </c:pt>
                <c:pt idx="25153" formatCode="General">
                  <c:v>50.305999999999997</c:v>
                </c:pt>
                <c:pt idx="25154" formatCode="General">
                  <c:v>50.308</c:v>
                </c:pt>
                <c:pt idx="25155" formatCode="General">
                  <c:v>50.31</c:v>
                </c:pt>
                <c:pt idx="25156" formatCode="General">
                  <c:v>50.311999999999998</c:v>
                </c:pt>
                <c:pt idx="25157" formatCode="General">
                  <c:v>50.314</c:v>
                </c:pt>
                <c:pt idx="25158" formatCode="General">
                  <c:v>50.316000000000003</c:v>
                </c:pt>
                <c:pt idx="25159" formatCode="General">
                  <c:v>50.317999999999998</c:v>
                </c:pt>
                <c:pt idx="25160" formatCode="General">
                  <c:v>50.32</c:v>
                </c:pt>
                <c:pt idx="25161" formatCode="General">
                  <c:v>50.322000000000003</c:v>
                </c:pt>
                <c:pt idx="25162" formatCode="General">
                  <c:v>50.323999999999998</c:v>
                </c:pt>
                <c:pt idx="25163" formatCode="General">
                  <c:v>50.326000000000001</c:v>
                </c:pt>
                <c:pt idx="25164" formatCode="General">
                  <c:v>50.328000000000003</c:v>
                </c:pt>
                <c:pt idx="25165" formatCode="General">
                  <c:v>50.33</c:v>
                </c:pt>
                <c:pt idx="25166" formatCode="General">
                  <c:v>50.332000000000001</c:v>
                </c:pt>
                <c:pt idx="25167" formatCode="General">
                  <c:v>50.334000000000003</c:v>
                </c:pt>
                <c:pt idx="25168" formatCode="General">
                  <c:v>50.335999999999999</c:v>
                </c:pt>
                <c:pt idx="25169" formatCode="General">
                  <c:v>50.338000000000001</c:v>
                </c:pt>
                <c:pt idx="25170" formatCode="General">
                  <c:v>50.34</c:v>
                </c:pt>
                <c:pt idx="25171" formatCode="General">
                  <c:v>50.341999999999999</c:v>
                </c:pt>
                <c:pt idx="25172" formatCode="General">
                  <c:v>50.344000000000001</c:v>
                </c:pt>
                <c:pt idx="25173" formatCode="General">
                  <c:v>50.345999999999997</c:v>
                </c:pt>
                <c:pt idx="25174" formatCode="General">
                  <c:v>50.347999999999999</c:v>
                </c:pt>
                <c:pt idx="25175" formatCode="General">
                  <c:v>50.35</c:v>
                </c:pt>
                <c:pt idx="25176" formatCode="General">
                  <c:v>50.351999999999997</c:v>
                </c:pt>
                <c:pt idx="25177" formatCode="General">
                  <c:v>50.353999999999999</c:v>
                </c:pt>
                <c:pt idx="25178" formatCode="General">
                  <c:v>50.356000000000002</c:v>
                </c:pt>
                <c:pt idx="25179" formatCode="General">
                  <c:v>50.357999999999997</c:v>
                </c:pt>
                <c:pt idx="25180" formatCode="General">
                  <c:v>50.36</c:v>
                </c:pt>
                <c:pt idx="25181" formatCode="General">
                  <c:v>50.362000000000002</c:v>
                </c:pt>
                <c:pt idx="25182" formatCode="General">
                  <c:v>50.363999999999997</c:v>
                </c:pt>
                <c:pt idx="25183" formatCode="General">
                  <c:v>50.366</c:v>
                </c:pt>
                <c:pt idx="25184" formatCode="General">
                  <c:v>50.368000000000002</c:v>
                </c:pt>
                <c:pt idx="25185" formatCode="General">
                  <c:v>50.37</c:v>
                </c:pt>
                <c:pt idx="25186" formatCode="General">
                  <c:v>50.372</c:v>
                </c:pt>
                <c:pt idx="25187" formatCode="General">
                  <c:v>50.374000000000002</c:v>
                </c:pt>
                <c:pt idx="25188" formatCode="General">
                  <c:v>50.375999999999998</c:v>
                </c:pt>
                <c:pt idx="25189" formatCode="General">
                  <c:v>50.378</c:v>
                </c:pt>
                <c:pt idx="25190" formatCode="General">
                  <c:v>50.38</c:v>
                </c:pt>
                <c:pt idx="25191" formatCode="General">
                  <c:v>50.381999999999998</c:v>
                </c:pt>
                <c:pt idx="25192" formatCode="General">
                  <c:v>50.384</c:v>
                </c:pt>
                <c:pt idx="25193" formatCode="General">
                  <c:v>50.386000000000003</c:v>
                </c:pt>
                <c:pt idx="25194" formatCode="General">
                  <c:v>50.387999999999998</c:v>
                </c:pt>
                <c:pt idx="25195" formatCode="General">
                  <c:v>50.39</c:v>
                </c:pt>
                <c:pt idx="25196" formatCode="General">
                  <c:v>50.392000000000003</c:v>
                </c:pt>
                <c:pt idx="25197" formatCode="General">
                  <c:v>50.393999999999998</c:v>
                </c:pt>
                <c:pt idx="25198" formatCode="General">
                  <c:v>50.396000000000001</c:v>
                </c:pt>
                <c:pt idx="25199" formatCode="General">
                  <c:v>50.398000000000003</c:v>
                </c:pt>
                <c:pt idx="25200" formatCode="General">
                  <c:v>50.4</c:v>
                </c:pt>
                <c:pt idx="25201" formatCode="General">
                  <c:v>50.402000000000001</c:v>
                </c:pt>
                <c:pt idx="25202" formatCode="General">
                  <c:v>50.404000000000003</c:v>
                </c:pt>
                <c:pt idx="25203" formatCode="General">
                  <c:v>50.405999999999999</c:v>
                </c:pt>
                <c:pt idx="25204" formatCode="General">
                  <c:v>50.408000000000001</c:v>
                </c:pt>
                <c:pt idx="25205" formatCode="General">
                  <c:v>50.41</c:v>
                </c:pt>
                <c:pt idx="25206" formatCode="General">
                  <c:v>50.411999999999999</c:v>
                </c:pt>
                <c:pt idx="25207" formatCode="General">
                  <c:v>50.414000000000001</c:v>
                </c:pt>
                <c:pt idx="25208" formatCode="General">
                  <c:v>50.415999999999997</c:v>
                </c:pt>
                <c:pt idx="25209" formatCode="General">
                  <c:v>50.417999999999999</c:v>
                </c:pt>
                <c:pt idx="25210" formatCode="General">
                  <c:v>50.42</c:v>
                </c:pt>
                <c:pt idx="25211" formatCode="General">
                  <c:v>50.421999999999997</c:v>
                </c:pt>
                <c:pt idx="25212" formatCode="General">
                  <c:v>50.423999999999999</c:v>
                </c:pt>
                <c:pt idx="25213" formatCode="General">
                  <c:v>50.426000000000002</c:v>
                </c:pt>
                <c:pt idx="25214" formatCode="General">
                  <c:v>50.427999999999997</c:v>
                </c:pt>
                <c:pt idx="25215" formatCode="General">
                  <c:v>50.43</c:v>
                </c:pt>
                <c:pt idx="25216" formatCode="General">
                  <c:v>50.432000000000002</c:v>
                </c:pt>
                <c:pt idx="25217" formatCode="General">
                  <c:v>50.433999999999997</c:v>
                </c:pt>
                <c:pt idx="25218" formatCode="General">
                  <c:v>50.436</c:v>
                </c:pt>
                <c:pt idx="25219" formatCode="General">
                  <c:v>50.438000000000002</c:v>
                </c:pt>
                <c:pt idx="25220" formatCode="General">
                  <c:v>50.44</c:v>
                </c:pt>
                <c:pt idx="25221" formatCode="General">
                  <c:v>50.442</c:v>
                </c:pt>
                <c:pt idx="25222" formatCode="General">
                  <c:v>50.444000000000003</c:v>
                </c:pt>
                <c:pt idx="25223" formatCode="General">
                  <c:v>50.445999999999998</c:v>
                </c:pt>
                <c:pt idx="25224" formatCode="General">
                  <c:v>50.448</c:v>
                </c:pt>
                <c:pt idx="25225" formatCode="General">
                  <c:v>50.45</c:v>
                </c:pt>
                <c:pt idx="25226" formatCode="General">
                  <c:v>50.451999999999998</c:v>
                </c:pt>
                <c:pt idx="25227" formatCode="General">
                  <c:v>50.454000000000001</c:v>
                </c:pt>
                <c:pt idx="25228" formatCode="General">
                  <c:v>50.456000000000003</c:v>
                </c:pt>
                <c:pt idx="25229" formatCode="General">
                  <c:v>50.457999999999998</c:v>
                </c:pt>
                <c:pt idx="25230" formatCode="General">
                  <c:v>50.46</c:v>
                </c:pt>
                <c:pt idx="25231" formatCode="General">
                  <c:v>50.462000000000003</c:v>
                </c:pt>
                <c:pt idx="25232" formatCode="General">
                  <c:v>50.463999999999999</c:v>
                </c:pt>
                <c:pt idx="25233" formatCode="General">
                  <c:v>50.466000000000001</c:v>
                </c:pt>
                <c:pt idx="25234" formatCode="General">
                  <c:v>50.468000000000004</c:v>
                </c:pt>
                <c:pt idx="25235" formatCode="General">
                  <c:v>50.47</c:v>
                </c:pt>
                <c:pt idx="25236" formatCode="General">
                  <c:v>50.472000000000001</c:v>
                </c:pt>
                <c:pt idx="25237" formatCode="General">
                  <c:v>50.473999999999997</c:v>
                </c:pt>
                <c:pt idx="25238" formatCode="General">
                  <c:v>50.475999999999999</c:v>
                </c:pt>
                <c:pt idx="25239" formatCode="General">
                  <c:v>50.478000000000002</c:v>
                </c:pt>
                <c:pt idx="25240" formatCode="General">
                  <c:v>50.48</c:v>
                </c:pt>
                <c:pt idx="25241" formatCode="General">
                  <c:v>50.481999999999999</c:v>
                </c:pt>
                <c:pt idx="25242" formatCode="General">
                  <c:v>50.484000000000002</c:v>
                </c:pt>
                <c:pt idx="25243" formatCode="General">
                  <c:v>50.485999999999997</c:v>
                </c:pt>
                <c:pt idx="25244" formatCode="General">
                  <c:v>50.488</c:v>
                </c:pt>
                <c:pt idx="25245" formatCode="General">
                  <c:v>50.49</c:v>
                </c:pt>
                <c:pt idx="25246" formatCode="General">
                  <c:v>50.491999999999997</c:v>
                </c:pt>
                <c:pt idx="25247" formatCode="General">
                  <c:v>50.494</c:v>
                </c:pt>
                <c:pt idx="25248" formatCode="General">
                  <c:v>50.496000000000002</c:v>
                </c:pt>
                <c:pt idx="25249" formatCode="General">
                  <c:v>50.497999999999998</c:v>
                </c:pt>
                <c:pt idx="25250" formatCode="General">
                  <c:v>50.5</c:v>
                </c:pt>
                <c:pt idx="25251" formatCode="General">
                  <c:v>50.502000000000002</c:v>
                </c:pt>
                <c:pt idx="25252" formatCode="General">
                  <c:v>50.503999999999998</c:v>
                </c:pt>
                <c:pt idx="25253" formatCode="General">
                  <c:v>50.506</c:v>
                </c:pt>
                <c:pt idx="25254" formatCode="General">
                  <c:v>50.508000000000003</c:v>
                </c:pt>
                <c:pt idx="25255" formatCode="General">
                  <c:v>50.51</c:v>
                </c:pt>
                <c:pt idx="25256" formatCode="General">
                  <c:v>50.512</c:v>
                </c:pt>
                <c:pt idx="25257" formatCode="General">
                  <c:v>50.514000000000003</c:v>
                </c:pt>
                <c:pt idx="25258" formatCode="General">
                  <c:v>50.515999999999998</c:v>
                </c:pt>
                <c:pt idx="25259" formatCode="General">
                  <c:v>50.518000000000001</c:v>
                </c:pt>
                <c:pt idx="25260" formatCode="General">
                  <c:v>50.52</c:v>
                </c:pt>
                <c:pt idx="25261" formatCode="General">
                  <c:v>50.521999999999998</c:v>
                </c:pt>
                <c:pt idx="25262" formatCode="General">
                  <c:v>50.524000000000001</c:v>
                </c:pt>
                <c:pt idx="25263" formatCode="General">
                  <c:v>50.526000000000003</c:v>
                </c:pt>
                <c:pt idx="25264" formatCode="General">
                  <c:v>50.527999999999999</c:v>
                </c:pt>
                <c:pt idx="25265" formatCode="General">
                  <c:v>50.53</c:v>
                </c:pt>
                <c:pt idx="25266" formatCode="General">
                  <c:v>50.531999999999996</c:v>
                </c:pt>
                <c:pt idx="25267" formatCode="General">
                  <c:v>50.533999999999999</c:v>
                </c:pt>
                <c:pt idx="25268" formatCode="General">
                  <c:v>50.536000000000001</c:v>
                </c:pt>
                <c:pt idx="25269" formatCode="General">
                  <c:v>50.537999999999997</c:v>
                </c:pt>
                <c:pt idx="25270" formatCode="General">
                  <c:v>50.54</c:v>
                </c:pt>
                <c:pt idx="25271" formatCode="General">
                  <c:v>50.542000000000002</c:v>
                </c:pt>
                <c:pt idx="25272" formatCode="General">
                  <c:v>50.543999999999997</c:v>
                </c:pt>
                <c:pt idx="25273" formatCode="General">
                  <c:v>50.545999999999999</c:v>
                </c:pt>
                <c:pt idx="25274" formatCode="General">
                  <c:v>50.548000000000002</c:v>
                </c:pt>
                <c:pt idx="25275" formatCode="General">
                  <c:v>50.55</c:v>
                </c:pt>
                <c:pt idx="25276" formatCode="General">
                  <c:v>50.552</c:v>
                </c:pt>
                <c:pt idx="25277" formatCode="General">
                  <c:v>50.554000000000002</c:v>
                </c:pt>
                <c:pt idx="25278" formatCode="General">
                  <c:v>50.555999999999997</c:v>
                </c:pt>
                <c:pt idx="25279" formatCode="General">
                  <c:v>50.558</c:v>
                </c:pt>
                <c:pt idx="25280" formatCode="General">
                  <c:v>50.56</c:v>
                </c:pt>
                <c:pt idx="25281" formatCode="General">
                  <c:v>50.561999999999998</c:v>
                </c:pt>
                <c:pt idx="25282" formatCode="General">
                  <c:v>50.564</c:v>
                </c:pt>
                <c:pt idx="25283" formatCode="General">
                  <c:v>50.566000000000003</c:v>
                </c:pt>
                <c:pt idx="25284" formatCode="General">
                  <c:v>50.567999999999998</c:v>
                </c:pt>
                <c:pt idx="25285" formatCode="General">
                  <c:v>50.57</c:v>
                </c:pt>
                <c:pt idx="25286" formatCode="General">
                  <c:v>50.572000000000003</c:v>
                </c:pt>
                <c:pt idx="25287" formatCode="General">
                  <c:v>50.573999999999998</c:v>
                </c:pt>
                <c:pt idx="25288" formatCode="General">
                  <c:v>50.576000000000001</c:v>
                </c:pt>
                <c:pt idx="25289" formatCode="General">
                  <c:v>50.578000000000003</c:v>
                </c:pt>
                <c:pt idx="25290" formatCode="General">
                  <c:v>50.58</c:v>
                </c:pt>
                <c:pt idx="25291" formatCode="General">
                  <c:v>50.582000000000001</c:v>
                </c:pt>
                <c:pt idx="25292" formatCode="General">
                  <c:v>50.584000000000003</c:v>
                </c:pt>
                <c:pt idx="25293" formatCode="General">
                  <c:v>50.585999999999999</c:v>
                </c:pt>
                <c:pt idx="25294" formatCode="General">
                  <c:v>50.588000000000001</c:v>
                </c:pt>
                <c:pt idx="25295" formatCode="General">
                  <c:v>50.59</c:v>
                </c:pt>
                <c:pt idx="25296" formatCode="General">
                  <c:v>50.591999999999999</c:v>
                </c:pt>
                <c:pt idx="25297" formatCode="General">
                  <c:v>50.594000000000001</c:v>
                </c:pt>
                <c:pt idx="25298" formatCode="General">
                  <c:v>50.595999999999997</c:v>
                </c:pt>
                <c:pt idx="25299" formatCode="General">
                  <c:v>50.597999999999999</c:v>
                </c:pt>
                <c:pt idx="25300" formatCode="General">
                  <c:v>50.6</c:v>
                </c:pt>
                <c:pt idx="25301" formatCode="General">
                  <c:v>50.601999999999997</c:v>
                </c:pt>
                <c:pt idx="25302" formatCode="General">
                  <c:v>50.603999999999999</c:v>
                </c:pt>
                <c:pt idx="25303" formatCode="General">
                  <c:v>50.606000000000002</c:v>
                </c:pt>
                <c:pt idx="25304" formatCode="General">
                  <c:v>50.607999999999997</c:v>
                </c:pt>
                <c:pt idx="25305" formatCode="General">
                  <c:v>50.61</c:v>
                </c:pt>
                <c:pt idx="25306" formatCode="General">
                  <c:v>50.612000000000002</c:v>
                </c:pt>
                <c:pt idx="25307" formatCode="General">
                  <c:v>50.613999999999997</c:v>
                </c:pt>
                <c:pt idx="25308" formatCode="General">
                  <c:v>50.616</c:v>
                </c:pt>
                <c:pt idx="25309" formatCode="General">
                  <c:v>50.618000000000002</c:v>
                </c:pt>
                <c:pt idx="25310" formatCode="General">
                  <c:v>50.62</c:v>
                </c:pt>
                <c:pt idx="25311" formatCode="General">
                  <c:v>50.622</c:v>
                </c:pt>
                <c:pt idx="25312" formatCode="General">
                  <c:v>50.624000000000002</c:v>
                </c:pt>
                <c:pt idx="25313" formatCode="General">
                  <c:v>50.625999999999998</c:v>
                </c:pt>
                <c:pt idx="25314" formatCode="General">
                  <c:v>50.628</c:v>
                </c:pt>
                <c:pt idx="25315" formatCode="General">
                  <c:v>50.63</c:v>
                </c:pt>
                <c:pt idx="25316" formatCode="General">
                  <c:v>50.631999999999998</c:v>
                </c:pt>
                <c:pt idx="25317" formatCode="General">
                  <c:v>50.634</c:v>
                </c:pt>
                <c:pt idx="25318" formatCode="General">
                  <c:v>50.636000000000003</c:v>
                </c:pt>
                <c:pt idx="25319" formatCode="General">
                  <c:v>50.637999999999998</c:v>
                </c:pt>
                <c:pt idx="25320" formatCode="General">
                  <c:v>50.64</c:v>
                </c:pt>
                <c:pt idx="25321" formatCode="General">
                  <c:v>50.642000000000003</c:v>
                </c:pt>
                <c:pt idx="25322" formatCode="General">
                  <c:v>50.643999999999998</c:v>
                </c:pt>
                <c:pt idx="25323" formatCode="General">
                  <c:v>50.646000000000001</c:v>
                </c:pt>
                <c:pt idx="25324" formatCode="General">
                  <c:v>50.648000000000003</c:v>
                </c:pt>
                <c:pt idx="25325" formatCode="General">
                  <c:v>50.65</c:v>
                </c:pt>
                <c:pt idx="25326" formatCode="General">
                  <c:v>50.652000000000001</c:v>
                </c:pt>
                <c:pt idx="25327" formatCode="General">
                  <c:v>50.654000000000003</c:v>
                </c:pt>
                <c:pt idx="25328" formatCode="General">
                  <c:v>50.655999999999999</c:v>
                </c:pt>
                <c:pt idx="25329" formatCode="General">
                  <c:v>50.658000000000001</c:v>
                </c:pt>
                <c:pt idx="25330" formatCode="General">
                  <c:v>50.66</c:v>
                </c:pt>
                <c:pt idx="25331" formatCode="General">
                  <c:v>50.661999999999999</c:v>
                </c:pt>
                <c:pt idx="25332" formatCode="General">
                  <c:v>50.664000000000001</c:v>
                </c:pt>
                <c:pt idx="25333" formatCode="General">
                  <c:v>50.665999999999997</c:v>
                </c:pt>
                <c:pt idx="25334" formatCode="General">
                  <c:v>50.667999999999999</c:v>
                </c:pt>
                <c:pt idx="25335" formatCode="General">
                  <c:v>50.67</c:v>
                </c:pt>
                <c:pt idx="25336" formatCode="General">
                  <c:v>50.671999999999997</c:v>
                </c:pt>
                <c:pt idx="25337" formatCode="General">
                  <c:v>50.673999999999999</c:v>
                </c:pt>
                <c:pt idx="25338" formatCode="General">
                  <c:v>50.676000000000002</c:v>
                </c:pt>
                <c:pt idx="25339" formatCode="General">
                  <c:v>50.677999999999997</c:v>
                </c:pt>
                <c:pt idx="25340" formatCode="General">
                  <c:v>50.68</c:v>
                </c:pt>
                <c:pt idx="25341" formatCode="General">
                  <c:v>50.682000000000002</c:v>
                </c:pt>
                <c:pt idx="25342" formatCode="General">
                  <c:v>50.683999999999997</c:v>
                </c:pt>
                <c:pt idx="25343" formatCode="General">
                  <c:v>50.686</c:v>
                </c:pt>
                <c:pt idx="25344" formatCode="General">
                  <c:v>50.688000000000002</c:v>
                </c:pt>
                <c:pt idx="25345" formatCode="General">
                  <c:v>50.69</c:v>
                </c:pt>
                <c:pt idx="25346" formatCode="General">
                  <c:v>50.692</c:v>
                </c:pt>
                <c:pt idx="25347" formatCode="General">
                  <c:v>50.694000000000003</c:v>
                </c:pt>
                <c:pt idx="25348" formatCode="General">
                  <c:v>50.695999999999998</c:v>
                </c:pt>
                <c:pt idx="25349" formatCode="General">
                  <c:v>50.698</c:v>
                </c:pt>
                <c:pt idx="25350" formatCode="General">
                  <c:v>50.7</c:v>
                </c:pt>
                <c:pt idx="25351" formatCode="General">
                  <c:v>50.701999999999998</c:v>
                </c:pt>
                <c:pt idx="25352" formatCode="General">
                  <c:v>50.704000000000001</c:v>
                </c:pt>
                <c:pt idx="25353" formatCode="General">
                  <c:v>50.706000000000003</c:v>
                </c:pt>
                <c:pt idx="25354" formatCode="General">
                  <c:v>50.707999999999998</c:v>
                </c:pt>
                <c:pt idx="25355" formatCode="General">
                  <c:v>50.71</c:v>
                </c:pt>
                <c:pt idx="25356" formatCode="General">
                  <c:v>50.712000000000003</c:v>
                </c:pt>
                <c:pt idx="25357" formatCode="General">
                  <c:v>50.713999999999999</c:v>
                </c:pt>
                <c:pt idx="25358" formatCode="General">
                  <c:v>50.716000000000001</c:v>
                </c:pt>
                <c:pt idx="25359" formatCode="General">
                  <c:v>50.718000000000004</c:v>
                </c:pt>
                <c:pt idx="25360" formatCode="General">
                  <c:v>50.72</c:v>
                </c:pt>
                <c:pt idx="25361" formatCode="General">
                  <c:v>50.722000000000001</c:v>
                </c:pt>
                <c:pt idx="25362" formatCode="General">
                  <c:v>50.723999999999997</c:v>
                </c:pt>
                <c:pt idx="25363" formatCode="General">
                  <c:v>50.725999999999999</c:v>
                </c:pt>
                <c:pt idx="25364" formatCode="General">
                  <c:v>50.728000000000002</c:v>
                </c:pt>
                <c:pt idx="25365" formatCode="General">
                  <c:v>50.73</c:v>
                </c:pt>
                <c:pt idx="25366" formatCode="General">
                  <c:v>50.731999999999999</c:v>
                </c:pt>
                <c:pt idx="25367" formatCode="General">
                  <c:v>50.734000000000002</c:v>
                </c:pt>
                <c:pt idx="25368" formatCode="General">
                  <c:v>50.735999999999997</c:v>
                </c:pt>
                <c:pt idx="25369" formatCode="General">
                  <c:v>50.738</c:v>
                </c:pt>
                <c:pt idx="25370" formatCode="General">
                  <c:v>50.74</c:v>
                </c:pt>
                <c:pt idx="25371" formatCode="General">
                  <c:v>50.741999999999997</c:v>
                </c:pt>
                <c:pt idx="25372" formatCode="General">
                  <c:v>50.744</c:v>
                </c:pt>
                <c:pt idx="25373" formatCode="General">
                  <c:v>50.746000000000002</c:v>
                </c:pt>
                <c:pt idx="25374" formatCode="General">
                  <c:v>50.747999999999998</c:v>
                </c:pt>
                <c:pt idx="25375" formatCode="General">
                  <c:v>50.75</c:v>
                </c:pt>
                <c:pt idx="25376" formatCode="General">
                  <c:v>50.752000000000002</c:v>
                </c:pt>
                <c:pt idx="25377" formatCode="General">
                  <c:v>50.753999999999998</c:v>
                </c:pt>
                <c:pt idx="25378" formatCode="General">
                  <c:v>50.756</c:v>
                </c:pt>
                <c:pt idx="25379" formatCode="General">
                  <c:v>50.758000000000003</c:v>
                </c:pt>
                <c:pt idx="25380" formatCode="General">
                  <c:v>50.76</c:v>
                </c:pt>
                <c:pt idx="25381" formatCode="General">
                  <c:v>50.762</c:v>
                </c:pt>
                <c:pt idx="25382" formatCode="General">
                  <c:v>50.764000000000003</c:v>
                </c:pt>
                <c:pt idx="25383" formatCode="General">
                  <c:v>50.765999999999998</c:v>
                </c:pt>
                <c:pt idx="25384" formatCode="General">
                  <c:v>50.768000000000001</c:v>
                </c:pt>
                <c:pt idx="25385" formatCode="General">
                  <c:v>50.77</c:v>
                </c:pt>
                <c:pt idx="25386" formatCode="General">
                  <c:v>50.771999999999998</c:v>
                </c:pt>
                <c:pt idx="25387" formatCode="General">
                  <c:v>50.774000000000001</c:v>
                </c:pt>
                <c:pt idx="25388" formatCode="General">
                  <c:v>50.776000000000003</c:v>
                </c:pt>
                <c:pt idx="25389" formatCode="General">
                  <c:v>50.777999999999999</c:v>
                </c:pt>
                <c:pt idx="25390" formatCode="General">
                  <c:v>50.78</c:v>
                </c:pt>
                <c:pt idx="25391" formatCode="General">
                  <c:v>50.781999999999996</c:v>
                </c:pt>
                <c:pt idx="25392" formatCode="General">
                  <c:v>50.783999999999999</c:v>
                </c:pt>
                <c:pt idx="25393" formatCode="General">
                  <c:v>50.786000000000001</c:v>
                </c:pt>
                <c:pt idx="25394" formatCode="General">
                  <c:v>50.787999999999997</c:v>
                </c:pt>
                <c:pt idx="25395" formatCode="General">
                  <c:v>50.79</c:v>
                </c:pt>
                <c:pt idx="25396" formatCode="General">
                  <c:v>50.792000000000002</c:v>
                </c:pt>
                <c:pt idx="25397" formatCode="General">
                  <c:v>50.793999999999997</c:v>
                </c:pt>
                <c:pt idx="25398" formatCode="General">
                  <c:v>50.795999999999999</c:v>
                </c:pt>
                <c:pt idx="25399" formatCode="General">
                  <c:v>50.798000000000002</c:v>
                </c:pt>
                <c:pt idx="25400" formatCode="General">
                  <c:v>50.8</c:v>
                </c:pt>
                <c:pt idx="25401" formatCode="General">
                  <c:v>50.802</c:v>
                </c:pt>
                <c:pt idx="25402" formatCode="General">
                  <c:v>50.804000000000002</c:v>
                </c:pt>
                <c:pt idx="25403" formatCode="General">
                  <c:v>50.805999999999997</c:v>
                </c:pt>
                <c:pt idx="25404" formatCode="General">
                  <c:v>50.808</c:v>
                </c:pt>
                <c:pt idx="25405" formatCode="General">
                  <c:v>50.81</c:v>
                </c:pt>
                <c:pt idx="25406" formatCode="General">
                  <c:v>50.811999999999998</c:v>
                </c:pt>
                <c:pt idx="25407" formatCode="General">
                  <c:v>50.814</c:v>
                </c:pt>
                <c:pt idx="25408" formatCode="General">
                  <c:v>50.816000000000003</c:v>
                </c:pt>
                <c:pt idx="25409" formatCode="General">
                  <c:v>50.817999999999998</c:v>
                </c:pt>
                <c:pt idx="25410" formatCode="General">
                  <c:v>50.82</c:v>
                </c:pt>
                <c:pt idx="25411" formatCode="General">
                  <c:v>50.822000000000003</c:v>
                </c:pt>
                <c:pt idx="25412" formatCode="General">
                  <c:v>50.823999999999998</c:v>
                </c:pt>
                <c:pt idx="25413" formatCode="General">
                  <c:v>50.826000000000001</c:v>
                </c:pt>
                <c:pt idx="25414" formatCode="General">
                  <c:v>50.828000000000003</c:v>
                </c:pt>
                <c:pt idx="25415" formatCode="General">
                  <c:v>50.83</c:v>
                </c:pt>
                <c:pt idx="25416" formatCode="General">
                  <c:v>50.832000000000001</c:v>
                </c:pt>
                <c:pt idx="25417" formatCode="General">
                  <c:v>50.834000000000003</c:v>
                </c:pt>
                <c:pt idx="25418" formatCode="General">
                  <c:v>50.835999999999999</c:v>
                </c:pt>
                <c:pt idx="25419" formatCode="General">
                  <c:v>50.838000000000001</c:v>
                </c:pt>
                <c:pt idx="25420" formatCode="General">
                  <c:v>50.84</c:v>
                </c:pt>
                <c:pt idx="25421" formatCode="General">
                  <c:v>50.841999999999999</c:v>
                </c:pt>
                <c:pt idx="25422" formatCode="General">
                  <c:v>50.844000000000001</c:v>
                </c:pt>
                <c:pt idx="25423" formatCode="General">
                  <c:v>50.845999999999997</c:v>
                </c:pt>
                <c:pt idx="25424" formatCode="General">
                  <c:v>50.847999999999999</c:v>
                </c:pt>
                <c:pt idx="25425" formatCode="General">
                  <c:v>50.85</c:v>
                </c:pt>
                <c:pt idx="25426" formatCode="General">
                  <c:v>50.851999999999997</c:v>
                </c:pt>
                <c:pt idx="25427" formatCode="General">
                  <c:v>50.853999999999999</c:v>
                </c:pt>
                <c:pt idx="25428" formatCode="General">
                  <c:v>50.856000000000002</c:v>
                </c:pt>
                <c:pt idx="25429" formatCode="General">
                  <c:v>50.857999999999997</c:v>
                </c:pt>
                <c:pt idx="25430" formatCode="General">
                  <c:v>50.86</c:v>
                </c:pt>
                <c:pt idx="25431" formatCode="General">
                  <c:v>50.862000000000002</c:v>
                </c:pt>
                <c:pt idx="25432" formatCode="General">
                  <c:v>50.863999999999997</c:v>
                </c:pt>
                <c:pt idx="25433" formatCode="General">
                  <c:v>50.866</c:v>
                </c:pt>
                <c:pt idx="25434" formatCode="General">
                  <c:v>50.868000000000002</c:v>
                </c:pt>
                <c:pt idx="25435" formatCode="General">
                  <c:v>50.87</c:v>
                </c:pt>
                <c:pt idx="25436" formatCode="General">
                  <c:v>50.872</c:v>
                </c:pt>
                <c:pt idx="25437" formatCode="General">
                  <c:v>50.874000000000002</c:v>
                </c:pt>
                <c:pt idx="25438" formatCode="General">
                  <c:v>50.875999999999998</c:v>
                </c:pt>
                <c:pt idx="25439" formatCode="General">
                  <c:v>50.878</c:v>
                </c:pt>
                <c:pt idx="25440" formatCode="General">
                  <c:v>50.88</c:v>
                </c:pt>
                <c:pt idx="25441" formatCode="General">
                  <c:v>50.881999999999998</c:v>
                </c:pt>
                <c:pt idx="25442" formatCode="General">
                  <c:v>50.884</c:v>
                </c:pt>
                <c:pt idx="25443" formatCode="General">
                  <c:v>50.886000000000003</c:v>
                </c:pt>
                <c:pt idx="25444" formatCode="General">
                  <c:v>50.887999999999998</c:v>
                </c:pt>
                <c:pt idx="25445" formatCode="General">
                  <c:v>50.89</c:v>
                </c:pt>
                <c:pt idx="25446" formatCode="General">
                  <c:v>50.892000000000003</c:v>
                </c:pt>
                <c:pt idx="25447" formatCode="General">
                  <c:v>50.893999999999998</c:v>
                </c:pt>
                <c:pt idx="25448" formatCode="General">
                  <c:v>50.896000000000001</c:v>
                </c:pt>
                <c:pt idx="25449" formatCode="General">
                  <c:v>50.898000000000003</c:v>
                </c:pt>
                <c:pt idx="25450" formatCode="General">
                  <c:v>50.9</c:v>
                </c:pt>
                <c:pt idx="25451" formatCode="General">
                  <c:v>50.902000000000001</c:v>
                </c:pt>
                <c:pt idx="25452" formatCode="General">
                  <c:v>50.904000000000003</c:v>
                </c:pt>
                <c:pt idx="25453" formatCode="General">
                  <c:v>50.905999999999999</c:v>
                </c:pt>
                <c:pt idx="25454" formatCode="General">
                  <c:v>50.908000000000001</c:v>
                </c:pt>
                <c:pt idx="25455" formatCode="General">
                  <c:v>50.91</c:v>
                </c:pt>
                <c:pt idx="25456" formatCode="General">
                  <c:v>50.911999999999999</c:v>
                </c:pt>
                <c:pt idx="25457" formatCode="General">
                  <c:v>50.914000000000001</c:v>
                </c:pt>
                <c:pt idx="25458" formatCode="General">
                  <c:v>50.915999999999997</c:v>
                </c:pt>
                <c:pt idx="25459" formatCode="General">
                  <c:v>50.917999999999999</c:v>
                </c:pt>
                <c:pt idx="25460" formatCode="General">
                  <c:v>50.92</c:v>
                </c:pt>
                <c:pt idx="25461" formatCode="General">
                  <c:v>50.921999999999997</c:v>
                </c:pt>
                <c:pt idx="25462" formatCode="General">
                  <c:v>50.923999999999999</c:v>
                </c:pt>
                <c:pt idx="25463" formatCode="General">
                  <c:v>50.926000000000002</c:v>
                </c:pt>
                <c:pt idx="25464" formatCode="General">
                  <c:v>50.927999999999997</c:v>
                </c:pt>
                <c:pt idx="25465" formatCode="General">
                  <c:v>50.93</c:v>
                </c:pt>
                <c:pt idx="25466" formatCode="General">
                  <c:v>50.932000000000002</c:v>
                </c:pt>
                <c:pt idx="25467" formatCode="General">
                  <c:v>50.933999999999997</c:v>
                </c:pt>
                <c:pt idx="25468" formatCode="General">
                  <c:v>50.936</c:v>
                </c:pt>
                <c:pt idx="25469" formatCode="General">
                  <c:v>50.938000000000002</c:v>
                </c:pt>
                <c:pt idx="25470" formatCode="General">
                  <c:v>50.94</c:v>
                </c:pt>
                <c:pt idx="25471" formatCode="General">
                  <c:v>50.942</c:v>
                </c:pt>
                <c:pt idx="25472" formatCode="General">
                  <c:v>50.944000000000003</c:v>
                </c:pt>
                <c:pt idx="25473" formatCode="General">
                  <c:v>50.945999999999998</c:v>
                </c:pt>
                <c:pt idx="25474" formatCode="General">
                  <c:v>50.948</c:v>
                </c:pt>
                <c:pt idx="25475" formatCode="General">
                  <c:v>50.95</c:v>
                </c:pt>
                <c:pt idx="25476" formatCode="General">
                  <c:v>50.951999999999998</c:v>
                </c:pt>
                <c:pt idx="25477" formatCode="General">
                  <c:v>50.954000000000001</c:v>
                </c:pt>
                <c:pt idx="25478" formatCode="General">
                  <c:v>50.956000000000003</c:v>
                </c:pt>
                <c:pt idx="25479" formatCode="General">
                  <c:v>50.957999999999998</c:v>
                </c:pt>
                <c:pt idx="25480" formatCode="General">
                  <c:v>50.96</c:v>
                </c:pt>
                <c:pt idx="25481" formatCode="General">
                  <c:v>50.962000000000003</c:v>
                </c:pt>
                <c:pt idx="25482" formatCode="General">
                  <c:v>50.963999999999999</c:v>
                </c:pt>
                <c:pt idx="25483" formatCode="General">
                  <c:v>50.966000000000001</c:v>
                </c:pt>
                <c:pt idx="25484" formatCode="General">
                  <c:v>50.968000000000004</c:v>
                </c:pt>
                <c:pt idx="25485" formatCode="General">
                  <c:v>50.97</c:v>
                </c:pt>
                <c:pt idx="25486" formatCode="General">
                  <c:v>50.972000000000001</c:v>
                </c:pt>
                <c:pt idx="25487" formatCode="General">
                  <c:v>50.973999999999997</c:v>
                </c:pt>
                <c:pt idx="25488" formatCode="General">
                  <c:v>50.975999999999999</c:v>
                </c:pt>
                <c:pt idx="25489" formatCode="General">
                  <c:v>50.978000000000002</c:v>
                </c:pt>
                <c:pt idx="25490" formatCode="General">
                  <c:v>50.98</c:v>
                </c:pt>
                <c:pt idx="25491" formatCode="General">
                  <c:v>50.981999999999999</c:v>
                </c:pt>
                <c:pt idx="25492" formatCode="General">
                  <c:v>50.984000000000002</c:v>
                </c:pt>
                <c:pt idx="25493" formatCode="General">
                  <c:v>50.985999999999997</c:v>
                </c:pt>
                <c:pt idx="25494" formatCode="General">
                  <c:v>50.988</c:v>
                </c:pt>
                <c:pt idx="25495" formatCode="General">
                  <c:v>50.99</c:v>
                </c:pt>
                <c:pt idx="25496" formatCode="General">
                  <c:v>50.991999999999997</c:v>
                </c:pt>
                <c:pt idx="25497" formatCode="General">
                  <c:v>50.994</c:v>
                </c:pt>
                <c:pt idx="25498" formatCode="General">
                  <c:v>50.996000000000002</c:v>
                </c:pt>
                <c:pt idx="25499" formatCode="General">
                  <c:v>50.997999999999998</c:v>
                </c:pt>
                <c:pt idx="25500" formatCode="General">
                  <c:v>51</c:v>
                </c:pt>
                <c:pt idx="25501" formatCode="General">
                  <c:v>51.002000000000002</c:v>
                </c:pt>
                <c:pt idx="25502" formatCode="General">
                  <c:v>51.003999999999998</c:v>
                </c:pt>
                <c:pt idx="25503" formatCode="General">
                  <c:v>51.006</c:v>
                </c:pt>
                <c:pt idx="25504" formatCode="General">
                  <c:v>51.008000000000003</c:v>
                </c:pt>
                <c:pt idx="25505" formatCode="General">
                  <c:v>51.01</c:v>
                </c:pt>
                <c:pt idx="25506" formatCode="General">
                  <c:v>51.012</c:v>
                </c:pt>
                <c:pt idx="25507" formatCode="General">
                  <c:v>51.014000000000003</c:v>
                </c:pt>
                <c:pt idx="25508" formatCode="General">
                  <c:v>51.015999999999998</c:v>
                </c:pt>
                <c:pt idx="25509" formatCode="General">
                  <c:v>51.018000000000001</c:v>
                </c:pt>
                <c:pt idx="25510" formatCode="General">
                  <c:v>51.02</c:v>
                </c:pt>
                <c:pt idx="25511" formatCode="General">
                  <c:v>51.021999999999998</c:v>
                </c:pt>
                <c:pt idx="25512" formatCode="General">
                  <c:v>51.024000000000001</c:v>
                </c:pt>
                <c:pt idx="25513" formatCode="General">
                  <c:v>51.026000000000003</c:v>
                </c:pt>
                <c:pt idx="25514" formatCode="General">
                  <c:v>51.027999999999999</c:v>
                </c:pt>
                <c:pt idx="25515" formatCode="General">
                  <c:v>51.03</c:v>
                </c:pt>
                <c:pt idx="25516" formatCode="General">
                  <c:v>51.031999999999996</c:v>
                </c:pt>
                <c:pt idx="25517" formatCode="General">
                  <c:v>51.033999999999999</c:v>
                </c:pt>
                <c:pt idx="25518" formatCode="General">
                  <c:v>51.036000000000001</c:v>
                </c:pt>
                <c:pt idx="25519" formatCode="General">
                  <c:v>51.037999999999997</c:v>
                </c:pt>
                <c:pt idx="25520" formatCode="General">
                  <c:v>51.04</c:v>
                </c:pt>
                <c:pt idx="25521" formatCode="General">
                  <c:v>51.042000000000002</c:v>
                </c:pt>
                <c:pt idx="25522" formatCode="General">
                  <c:v>51.043999999999997</c:v>
                </c:pt>
                <c:pt idx="25523" formatCode="General">
                  <c:v>51.045999999999999</c:v>
                </c:pt>
                <c:pt idx="25524" formatCode="General">
                  <c:v>51.048000000000002</c:v>
                </c:pt>
                <c:pt idx="25525" formatCode="General">
                  <c:v>51.05</c:v>
                </c:pt>
                <c:pt idx="25526" formatCode="General">
                  <c:v>51.052</c:v>
                </c:pt>
                <c:pt idx="25527" formatCode="General">
                  <c:v>51.054000000000002</c:v>
                </c:pt>
                <c:pt idx="25528" formatCode="General">
                  <c:v>51.055999999999997</c:v>
                </c:pt>
                <c:pt idx="25529" formatCode="General">
                  <c:v>51.058</c:v>
                </c:pt>
                <c:pt idx="25530" formatCode="General">
                  <c:v>51.06</c:v>
                </c:pt>
                <c:pt idx="25531" formatCode="General">
                  <c:v>51.061999999999998</c:v>
                </c:pt>
                <c:pt idx="25532" formatCode="General">
                  <c:v>51.064</c:v>
                </c:pt>
                <c:pt idx="25533" formatCode="General">
                  <c:v>51.066000000000003</c:v>
                </c:pt>
                <c:pt idx="25534" formatCode="General">
                  <c:v>51.067999999999998</c:v>
                </c:pt>
                <c:pt idx="25535" formatCode="General">
                  <c:v>51.07</c:v>
                </c:pt>
                <c:pt idx="25536" formatCode="General">
                  <c:v>51.072000000000003</c:v>
                </c:pt>
                <c:pt idx="25537" formatCode="General">
                  <c:v>51.073999999999998</c:v>
                </c:pt>
                <c:pt idx="25538" formatCode="General">
                  <c:v>51.076000000000001</c:v>
                </c:pt>
                <c:pt idx="25539" formatCode="General">
                  <c:v>51.078000000000003</c:v>
                </c:pt>
                <c:pt idx="25540" formatCode="General">
                  <c:v>51.08</c:v>
                </c:pt>
                <c:pt idx="25541" formatCode="General">
                  <c:v>51.082000000000001</c:v>
                </c:pt>
                <c:pt idx="25542" formatCode="General">
                  <c:v>51.084000000000003</c:v>
                </c:pt>
                <c:pt idx="25543" formatCode="General">
                  <c:v>51.085999999999999</c:v>
                </c:pt>
                <c:pt idx="25544" formatCode="General">
                  <c:v>51.088000000000001</c:v>
                </c:pt>
                <c:pt idx="25545" formatCode="General">
                  <c:v>51.09</c:v>
                </c:pt>
                <c:pt idx="25546" formatCode="General">
                  <c:v>51.091999999999999</c:v>
                </c:pt>
                <c:pt idx="25547" formatCode="General">
                  <c:v>51.094000000000001</c:v>
                </c:pt>
                <c:pt idx="25548" formatCode="General">
                  <c:v>51.095999999999997</c:v>
                </c:pt>
                <c:pt idx="25549" formatCode="General">
                  <c:v>51.097999999999999</c:v>
                </c:pt>
                <c:pt idx="25550" formatCode="General">
                  <c:v>51.1</c:v>
                </c:pt>
                <c:pt idx="25551" formatCode="General">
                  <c:v>51.101999999999997</c:v>
                </c:pt>
                <c:pt idx="25552" formatCode="General">
                  <c:v>51.103999999999999</c:v>
                </c:pt>
                <c:pt idx="25553" formatCode="General">
                  <c:v>51.106000000000002</c:v>
                </c:pt>
                <c:pt idx="25554" formatCode="General">
                  <c:v>51.107999999999997</c:v>
                </c:pt>
                <c:pt idx="25555" formatCode="General">
                  <c:v>51.11</c:v>
                </c:pt>
                <c:pt idx="25556" formatCode="General">
                  <c:v>51.112000000000002</c:v>
                </c:pt>
                <c:pt idx="25557" formatCode="General">
                  <c:v>51.113999999999997</c:v>
                </c:pt>
                <c:pt idx="25558" formatCode="General">
                  <c:v>51.116</c:v>
                </c:pt>
                <c:pt idx="25559" formatCode="General">
                  <c:v>51.118000000000002</c:v>
                </c:pt>
                <c:pt idx="25560" formatCode="General">
                  <c:v>51.12</c:v>
                </c:pt>
                <c:pt idx="25561" formatCode="General">
                  <c:v>51.122</c:v>
                </c:pt>
                <c:pt idx="25562" formatCode="General">
                  <c:v>51.124000000000002</c:v>
                </c:pt>
                <c:pt idx="25563" formatCode="General">
                  <c:v>51.125999999999998</c:v>
                </c:pt>
                <c:pt idx="25564" formatCode="General">
                  <c:v>51.128</c:v>
                </c:pt>
                <c:pt idx="25565" formatCode="General">
                  <c:v>51.13</c:v>
                </c:pt>
                <c:pt idx="25566" formatCode="General">
                  <c:v>51.131999999999998</c:v>
                </c:pt>
                <c:pt idx="25567" formatCode="General">
                  <c:v>51.134</c:v>
                </c:pt>
                <c:pt idx="25568" formatCode="General">
                  <c:v>51.136000000000003</c:v>
                </c:pt>
                <c:pt idx="25569" formatCode="General">
                  <c:v>51.137999999999998</c:v>
                </c:pt>
                <c:pt idx="25570" formatCode="General">
                  <c:v>51.14</c:v>
                </c:pt>
                <c:pt idx="25571" formatCode="General">
                  <c:v>51.142000000000003</c:v>
                </c:pt>
                <c:pt idx="25572" formatCode="General">
                  <c:v>51.143999999999998</c:v>
                </c:pt>
                <c:pt idx="25573" formatCode="General">
                  <c:v>51.146000000000001</c:v>
                </c:pt>
                <c:pt idx="25574" formatCode="General">
                  <c:v>51.148000000000003</c:v>
                </c:pt>
                <c:pt idx="25575" formatCode="General">
                  <c:v>51.15</c:v>
                </c:pt>
                <c:pt idx="25576" formatCode="General">
                  <c:v>51.152000000000001</c:v>
                </c:pt>
                <c:pt idx="25577" formatCode="General">
                  <c:v>51.154000000000003</c:v>
                </c:pt>
                <c:pt idx="25578" formatCode="General">
                  <c:v>51.155999999999999</c:v>
                </c:pt>
                <c:pt idx="25579" formatCode="General">
                  <c:v>51.158000000000001</c:v>
                </c:pt>
                <c:pt idx="25580" formatCode="General">
                  <c:v>51.16</c:v>
                </c:pt>
                <c:pt idx="25581" formatCode="General">
                  <c:v>51.161999999999999</c:v>
                </c:pt>
                <c:pt idx="25582" formatCode="General">
                  <c:v>51.164000000000001</c:v>
                </c:pt>
                <c:pt idx="25583" formatCode="General">
                  <c:v>51.165999999999997</c:v>
                </c:pt>
                <c:pt idx="25584" formatCode="General">
                  <c:v>51.167999999999999</c:v>
                </c:pt>
                <c:pt idx="25585" formatCode="General">
                  <c:v>51.17</c:v>
                </c:pt>
                <c:pt idx="25586" formatCode="General">
                  <c:v>51.171999999999997</c:v>
                </c:pt>
                <c:pt idx="25587" formatCode="General">
                  <c:v>51.173999999999999</c:v>
                </c:pt>
                <c:pt idx="25588" formatCode="General">
                  <c:v>51.176000000000002</c:v>
                </c:pt>
                <c:pt idx="25589" formatCode="General">
                  <c:v>51.177999999999997</c:v>
                </c:pt>
                <c:pt idx="25590" formatCode="General">
                  <c:v>51.18</c:v>
                </c:pt>
                <c:pt idx="25591" formatCode="General">
                  <c:v>51.182000000000002</c:v>
                </c:pt>
                <c:pt idx="25592" formatCode="General">
                  <c:v>51.183999999999997</c:v>
                </c:pt>
                <c:pt idx="25593" formatCode="General">
                  <c:v>51.186</c:v>
                </c:pt>
                <c:pt idx="25594" formatCode="General">
                  <c:v>51.188000000000002</c:v>
                </c:pt>
                <c:pt idx="25595" formatCode="General">
                  <c:v>51.19</c:v>
                </c:pt>
                <c:pt idx="25596" formatCode="General">
                  <c:v>51.192</c:v>
                </c:pt>
                <c:pt idx="25597" formatCode="General">
                  <c:v>51.194000000000003</c:v>
                </c:pt>
                <c:pt idx="25598" formatCode="General">
                  <c:v>51.195999999999998</c:v>
                </c:pt>
                <c:pt idx="25599" formatCode="General">
                  <c:v>51.198</c:v>
                </c:pt>
                <c:pt idx="25600" formatCode="General">
                  <c:v>51.2</c:v>
                </c:pt>
                <c:pt idx="25601" formatCode="General">
                  <c:v>51.201999999999998</c:v>
                </c:pt>
                <c:pt idx="25602" formatCode="General">
                  <c:v>51.204000000000001</c:v>
                </c:pt>
                <c:pt idx="25603" formatCode="General">
                  <c:v>51.206000000000003</c:v>
                </c:pt>
                <c:pt idx="25604" formatCode="General">
                  <c:v>51.207999999999998</c:v>
                </c:pt>
                <c:pt idx="25605" formatCode="General">
                  <c:v>51.21</c:v>
                </c:pt>
                <c:pt idx="25606" formatCode="General">
                  <c:v>51.212000000000003</c:v>
                </c:pt>
                <c:pt idx="25607" formatCode="General">
                  <c:v>51.213999999999999</c:v>
                </c:pt>
                <c:pt idx="25608" formatCode="General">
                  <c:v>51.216000000000001</c:v>
                </c:pt>
                <c:pt idx="25609" formatCode="General">
                  <c:v>51.218000000000004</c:v>
                </c:pt>
                <c:pt idx="25610" formatCode="General">
                  <c:v>51.22</c:v>
                </c:pt>
                <c:pt idx="25611" formatCode="General">
                  <c:v>51.222000000000001</c:v>
                </c:pt>
                <c:pt idx="25612" formatCode="General">
                  <c:v>51.223999999999997</c:v>
                </c:pt>
                <c:pt idx="25613" formatCode="General">
                  <c:v>51.225999999999999</c:v>
                </c:pt>
                <c:pt idx="25614" formatCode="General">
                  <c:v>51.228000000000002</c:v>
                </c:pt>
                <c:pt idx="25615" formatCode="General">
                  <c:v>51.23</c:v>
                </c:pt>
                <c:pt idx="25616" formatCode="General">
                  <c:v>51.231999999999999</c:v>
                </c:pt>
                <c:pt idx="25617" formatCode="General">
                  <c:v>51.234000000000002</c:v>
                </c:pt>
                <c:pt idx="25618" formatCode="General">
                  <c:v>51.235999999999997</c:v>
                </c:pt>
                <c:pt idx="25619" formatCode="General">
                  <c:v>51.238</c:v>
                </c:pt>
                <c:pt idx="25620" formatCode="General">
                  <c:v>51.24</c:v>
                </c:pt>
                <c:pt idx="25621" formatCode="General">
                  <c:v>51.241999999999997</c:v>
                </c:pt>
                <c:pt idx="25622" formatCode="General">
                  <c:v>51.244</c:v>
                </c:pt>
                <c:pt idx="25623" formatCode="General">
                  <c:v>51.246000000000002</c:v>
                </c:pt>
                <c:pt idx="25624" formatCode="General">
                  <c:v>51.247999999999998</c:v>
                </c:pt>
                <c:pt idx="25625" formatCode="General">
                  <c:v>51.25</c:v>
                </c:pt>
                <c:pt idx="25626" formatCode="General">
                  <c:v>51.252000000000002</c:v>
                </c:pt>
                <c:pt idx="25627" formatCode="General">
                  <c:v>51.253999999999998</c:v>
                </c:pt>
                <c:pt idx="25628" formatCode="General">
                  <c:v>51.256</c:v>
                </c:pt>
                <c:pt idx="25629" formatCode="General">
                  <c:v>51.258000000000003</c:v>
                </c:pt>
                <c:pt idx="25630" formatCode="General">
                  <c:v>51.26</c:v>
                </c:pt>
                <c:pt idx="25631" formatCode="General">
                  <c:v>51.262</c:v>
                </c:pt>
                <c:pt idx="25632" formatCode="General">
                  <c:v>51.264000000000003</c:v>
                </c:pt>
                <c:pt idx="25633" formatCode="General">
                  <c:v>51.265999999999998</c:v>
                </c:pt>
                <c:pt idx="25634" formatCode="General">
                  <c:v>51.268000000000001</c:v>
                </c:pt>
                <c:pt idx="25635" formatCode="General">
                  <c:v>51.27</c:v>
                </c:pt>
                <c:pt idx="25636" formatCode="General">
                  <c:v>51.271999999999998</c:v>
                </c:pt>
                <c:pt idx="25637" formatCode="General">
                  <c:v>51.274000000000001</c:v>
                </c:pt>
                <c:pt idx="25638" formatCode="General">
                  <c:v>51.276000000000003</c:v>
                </c:pt>
                <c:pt idx="25639" formatCode="General">
                  <c:v>51.277999999999999</c:v>
                </c:pt>
                <c:pt idx="25640" formatCode="General">
                  <c:v>51.28</c:v>
                </c:pt>
                <c:pt idx="25641" formatCode="General">
                  <c:v>51.281999999999996</c:v>
                </c:pt>
                <c:pt idx="25642" formatCode="General">
                  <c:v>51.283999999999999</c:v>
                </c:pt>
                <c:pt idx="25643" formatCode="General">
                  <c:v>51.286000000000001</c:v>
                </c:pt>
                <c:pt idx="25644" formatCode="General">
                  <c:v>51.287999999999997</c:v>
                </c:pt>
                <c:pt idx="25645" formatCode="General">
                  <c:v>51.29</c:v>
                </c:pt>
                <c:pt idx="25646" formatCode="General">
                  <c:v>51.292000000000002</c:v>
                </c:pt>
                <c:pt idx="25647" formatCode="General">
                  <c:v>51.293999999999997</c:v>
                </c:pt>
                <c:pt idx="25648" formatCode="General">
                  <c:v>51.295999999999999</c:v>
                </c:pt>
                <c:pt idx="25649" formatCode="General">
                  <c:v>51.298000000000002</c:v>
                </c:pt>
                <c:pt idx="25650" formatCode="General">
                  <c:v>51.3</c:v>
                </c:pt>
                <c:pt idx="25651" formatCode="General">
                  <c:v>51.302</c:v>
                </c:pt>
                <c:pt idx="25652" formatCode="General">
                  <c:v>51.304000000000002</c:v>
                </c:pt>
                <c:pt idx="25653" formatCode="General">
                  <c:v>51.305999999999997</c:v>
                </c:pt>
                <c:pt idx="25654" formatCode="General">
                  <c:v>51.308</c:v>
                </c:pt>
                <c:pt idx="25655" formatCode="General">
                  <c:v>51.31</c:v>
                </c:pt>
                <c:pt idx="25656" formatCode="General">
                  <c:v>51.311999999999998</c:v>
                </c:pt>
                <c:pt idx="25657" formatCode="General">
                  <c:v>51.314</c:v>
                </c:pt>
                <c:pt idx="25658" formatCode="General">
                  <c:v>51.316000000000003</c:v>
                </c:pt>
                <c:pt idx="25659" formatCode="General">
                  <c:v>51.317999999999998</c:v>
                </c:pt>
                <c:pt idx="25660" formatCode="General">
                  <c:v>51.32</c:v>
                </c:pt>
                <c:pt idx="25661" formatCode="General">
                  <c:v>51.322000000000003</c:v>
                </c:pt>
                <c:pt idx="25662" formatCode="General">
                  <c:v>51.323999999999998</c:v>
                </c:pt>
                <c:pt idx="25663" formatCode="General">
                  <c:v>51.326000000000001</c:v>
                </c:pt>
                <c:pt idx="25664" formatCode="General">
                  <c:v>51.328000000000003</c:v>
                </c:pt>
                <c:pt idx="25665" formatCode="General">
                  <c:v>51.33</c:v>
                </c:pt>
                <c:pt idx="25666" formatCode="General">
                  <c:v>51.332000000000001</c:v>
                </c:pt>
                <c:pt idx="25667" formatCode="General">
                  <c:v>51.334000000000003</c:v>
                </c:pt>
                <c:pt idx="25668" formatCode="General">
                  <c:v>51.335999999999999</c:v>
                </c:pt>
                <c:pt idx="25669" formatCode="General">
                  <c:v>51.338000000000001</c:v>
                </c:pt>
                <c:pt idx="25670" formatCode="General">
                  <c:v>51.34</c:v>
                </c:pt>
                <c:pt idx="25671" formatCode="General">
                  <c:v>51.341999999999999</c:v>
                </c:pt>
                <c:pt idx="25672" formatCode="General">
                  <c:v>51.344000000000001</c:v>
                </c:pt>
                <c:pt idx="25673" formatCode="General">
                  <c:v>51.345999999999997</c:v>
                </c:pt>
                <c:pt idx="25674" formatCode="General">
                  <c:v>51.347999999999999</c:v>
                </c:pt>
                <c:pt idx="25675" formatCode="General">
                  <c:v>51.35</c:v>
                </c:pt>
                <c:pt idx="25676" formatCode="General">
                  <c:v>51.351999999999997</c:v>
                </c:pt>
                <c:pt idx="25677" formatCode="General">
                  <c:v>51.353999999999999</c:v>
                </c:pt>
                <c:pt idx="25678" formatCode="General">
                  <c:v>51.356000000000002</c:v>
                </c:pt>
                <c:pt idx="25679" formatCode="General">
                  <c:v>51.357999999999997</c:v>
                </c:pt>
                <c:pt idx="25680" formatCode="General">
                  <c:v>51.36</c:v>
                </c:pt>
                <c:pt idx="25681" formatCode="General">
                  <c:v>51.362000000000002</c:v>
                </c:pt>
                <c:pt idx="25682" formatCode="General">
                  <c:v>51.363999999999997</c:v>
                </c:pt>
                <c:pt idx="25683" formatCode="General">
                  <c:v>51.366</c:v>
                </c:pt>
                <c:pt idx="25684" formatCode="General">
                  <c:v>51.368000000000002</c:v>
                </c:pt>
                <c:pt idx="25685" formatCode="General">
                  <c:v>51.37</c:v>
                </c:pt>
                <c:pt idx="25686" formatCode="General">
                  <c:v>51.372</c:v>
                </c:pt>
                <c:pt idx="25687" formatCode="General">
                  <c:v>51.374000000000002</c:v>
                </c:pt>
                <c:pt idx="25688" formatCode="General">
                  <c:v>51.375999999999998</c:v>
                </c:pt>
                <c:pt idx="25689" formatCode="General">
                  <c:v>51.378</c:v>
                </c:pt>
                <c:pt idx="25690" formatCode="General">
                  <c:v>51.38</c:v>
                </c:pt>
                <c:pt idx="25691" formatCode="General">
                  <c:v>51.381999999999998</c:v>
                </c:pt>
                <c:pt idx="25692" formatCode="General">
                  <c:v>51.384</c:v>
                </c:pt>
                <c:pt idx="25693" formatCode="General">
                  <c:v>51.386000000000003</c:v>
                </c:pt>
                <c:pt idx="25694" formatCode="General">
                  <c:v>51.387999999999998</c:v>
                </c:pt>
                <c:pt idx="25695" formatCode="General">
                  <c:v>51.39</c:v>
                </c:pt>
                <c:pt idx="25696" formatCode="General">
                  <c:v>51.392000000000003</c:v>
                </c:pt>
                <c:pt idx="25697" formatCode="General">
                  <c:v>51.393999999999998</c:v>
                </c:pt>
                <c:pt idx="25698" formatCode="General">
                  <c:v>51.396000000000001</c:v>
                </c:pt>
                <c:pt idx="25699" formatCode="General">
                  <c:v>51.398000000000003</c:v>
                </c:pt>
                <c:pt idx="25700" formatCode="General">
                  <c:v>51.4</c:v>
                </c:pt>
                <c:pt idx="25701" formatCode="General">
                  <c:v>51.402000000000001</c:v>
                </c:pt>
                <c:pt idx="25702" formatCode="General">
                  <c:v>51.404000000000003</c:v>
                </c:pt>
                <c:pt idx="25703" formatCode="General">
                  <c:v>51.405999999999999</c:v>
                </c:pt>
                <c:pt idx="25704" formatCode="General">
                  <c:v>51.408000000000001</c:v>
                </c:pt>
                <c:pt idx="25705" formatCode="General">
                  <c:v>51.41</c:v>
                </c:pt>
                <c:pt idx="25706" formatCode="General">
                  <c:v>51.411999999999999</c:v>
                </c:pt>
                <c:pt idx="25707" formatCode="General">
                  <c:v>51.414000000000001</c:v>
                </c:pt>
                <c:pt idx="25708" formatCode="General">
                  <c:v>51.415999999999997</c:v>
                </c:pt>
                <c:pt idx="25709" formatCode="General">
                  <c:v>51.417999999999999</c:v>
                </c:pt>
                <c:pt idx="25710" formatCode="General">
                  <c:v>51.42</c:v>
                </c:pt>
                <c:pt idx="25711" formatCode="General">
                  <c:v>51.421999999999997</c:v>
                </c:pt>
                <c:pt idx="25712" formatCode="General">
                  <c:v>51.423999999999999</c:v>
                </c:pt>
                <c:pt idx="25713" formatCode="General">
                  <c:v>51.426000000000002</c:v>
                </c:pt>
                <c:pt idx="25714" formatCode="General">
                  <c:v>51.427999999999997</c:v>
                </c:pt>
                <c:pt idx="25715" formatCode="General">
                  <c:v>51.43</c:v>
                </c:pt>
                <c:pt idx="25716" formatCode="General">
                  <c:v>51.432000000000002</c:v>
                </c:pt>
                <c:pt idx="25717" formatCode="General">
                  <c:v>51.433999999999997</c:v>
                </c:pt>
                <c:pt idx="25718" formatCode="General">
                  <c:v>51.436</c:v>
                </c:pt>
                <c:pt idx="25719" formatCode="General">
                  <c:v>51.438000000000002</c:v>
                </c:pt>
                <c:pt idx="25720" formatCode="General">
                  <c:v>51.44</c:v>
                </c:pt>
                <c:pt idx="25721" formatCode="General">
                  <c:v>51.442</c:v>
                </c:pt>
                <c:pt idx="25722" formatCode="General">
                  <c:v>51.444000000000003</c:v>
                </c:pt>
                <c:pt idx="25723" formatCode="General">
                  <c:v>51.445999999999998</c:v>
                </c:pt>
                <c:pt idx="25724" formatCode="General">
                  <c:v>51.448</c:v>
                </c:pt>
                <c:pt idx="25725" formatCode="General">
                  <c:v>51.45</c:v>
                </c:pt>
                <c:pt idx="25726" formatCode="General">
                  <c:v>51.451999999999998</c:v>
                </c:pt>
                <c:pt idx="25727" formatCode="General">
                  <c:v>51.454000000000001</c:v>
                </c:pt>
                <c:pt idx="25728" formatCode="General">
                  <c:v>51.456000000000003</c:v>
                </c:pt>
                <c:pt idx="25729" formatCode="General">
                  <c:v>51.457999999999998</c:v>
                </c:pt>
                <c:pt idx="25730" formatCode="General">
                  <c:v>51.46</c:v>
                </c:pt>
                <c:pt idx="25731" formatCode="General">
                  <c:v>51.462000000000003</c:v>
                </c:pt>
                <c:pt idx="25732" formatCode="General">
                  <c:v>51.463999999999999</c:v>
                </c:pt>
                <c:pt idx="25733" formatCode="General">
                  <c:v>51.466000000000001</c:v>
                </c:pt>
                <c:pt idx="25734" formatCode="General">
                  <c:v>51.468000000000004</c:v>
                </c:pt>
                <c:pt idx="25735" formatCode="General">
                  <c:v>51.47</c:v>
                </c:pt>
                <c:pt idx="25736" formatCode="General">
                  <c:v>51.472000000000001</c:v>
                </c:pt>
                <c:pt idx="25737" formatCode="General">
                  <c:v>51.473999999999997</c:v>
                </c:pt>
                <c:pt idx="25738" formatCode="General">
                  <c:v>51.475999999999999</c:v>
                </c:pt>
                <c:pt idx="25739" formatCode="General">
                  <c:v>51.478000000000002</c:v>
                </c:pt>
                <c:pt idx="25740" formatCode="General">
                  <c:v>51.48</c:v>
                </c:pt>
                <c:pt idx="25741" formatCode="General">
                  <c:v>51.481999999999999</c:v>
                </c:pt>
                <c:pt idx="25742" formatCode="General">
                  <c:v>51.484000000000002</c:v>
                </c:pt>
                <c:pt idx="25743" formatCode="General">
                  <c:v>51.485999999999997</c:v>
                </c:pt>
                <c:pt idx="25744" formatCode="General">
                  <c:v>51.488</c:v>
                </c:pt>
                <c:pt idx="25745" formatCode="General">
                  <c:v>51.49</c:v>
                </c:pt>
                <c:pt idx="25746" formatCode="General">
                  <c:v>51.491999999999997</c:v>
                </c:pt>
                <c:pt idx="25747" formatCode="General">
                  <c:v>51.494</c:v>
                </c:pt>
                <c:pt idx="25748" formatCode="General">
                  <c:v>51.496000000000002</c:v>
                </c:pt>
                <c:pt idx="25749" formatCode="General">
                  <c:v>51.497999999999998</c:v>
                </c:pt>
                <c:pt idx="25750" formatCode="General">
                  <c:v>51.5</c:v>
                </c:pt>
                <c:pt idx="25751" formatCode="General">
                  <c:v>51.502000000000002</c:v>
                </c:pt>
                <c:pt idx="25752" formatCode="General">
                  <c:v>51.503999999999998</c:v>
                </c:pt>
                <c:pt idx="25753" formatCode="General">
                  <c:v>51.506</c:v>
                </c:pt>
                <c:pt idx="25754" formatCode="General">
                  <c:v>51.508000000000003</c:v>
                </c:pt>
                <c:pt idx="25755" formatCode="General">
                  <c:v>51.51</c:v>
                </c:pt>
                <c:pt idx="25756" formatCode="General">
                  <c:v>51.512</c:v>
                </c:pt>
                <c:pt idx="25757" formatCode="General">
                  <c:v>51.514000000000003</c:v>
                </c:pt>
                <c:pt idx="25758" formatCode="General">
                  <c:v>51.515999999999998</c:v>
                </c:pt>
                <c:pt idx="25759" formatCode="General">
                  <c:v>51.518000000000001</c:v>
                </c:pt>
                <c:pt idx="25760" formatCode="General">
                  <c:v>51.52</c:v>
                </c:pt>
                <c:pt idx="25761" formatCode="General">
                  <c:v>51.521999999999998</c:v>
                </c:pt>
                <c:pt idx="25762" formatCode="General">
                  <c:v>51.524000000000001</c:v>
                </c:pt>
                <c:pt idx="25763" formatCode="General">
                  <c:v>51.526000000000003</c:v>
                </c:pt>
                <c:pt idx="25764" formatCode="General">
                  <c:v>51.527999999999999</c:v>
                </c:pt>
                <c:pt idx="25765" formatCode="General">
                  <c:v>51.53</c:v>
                </c:pt>
                <c:pt idx="25766" formatCode="General">
                  <c:v>51.531999999999996</c:v>
                </c:pt>
                <c:pt idx="25767" formatCode="General">
                  <c:v>51.533999999999999</c:v>
                </c:pt>
                <c:pt idx="25768" formatCode="General">
                  <c:v>51.536000000000001</c:v>
                </c:pt>
                <c:pt idx="25769" formatCode="General">
                  <c:v>51.537999999999997</c:v>
                </c:pt>
                <c:pt idx="25770" formatCode="General">
                  <c:v>51.54</c:v>
                </c:pt>
                <c:pt idx="25771" formatCode="General">
                  <c:v>51.542000000000002</c:v>
                </c:pt>
                <c:pt idx="25772" formatCode="General">
                  <c:v>51.543999999999997</c:v>
                </c:pt>
                <c:pt idx="25773" formatCode="General">
                  <c:v>51.545999999999999</c:v>
                </c:pt>
                <c:pt idx="25774" formatCode="General">
                  <c:v>51.548000000000002</c:v>
                </c:pt>
                <c:pt idx="25775" formatCode="General">
                  <c:v>51.55</c:v>
                </c:pt>
                <c:pt idx="25776" formatCode="General">
                  <c:v>51.552</c:v>
                </c:pt>
                <c:pt idx="25777" formatCode="General">
                  <c:v>51.554000000000002</c:v>
                </c:pt>
                <c:pt idx="25778" formatCode="General">
                  <c:v>51.555999999999997</c:v>
                </c:pt>
                <c:pt idx="25779" formatCode="General">
                  <c:v>51.558</c:v>
                </c:pt>
                <c:pt idx="25780" formatCode="General">
                  <c:v>51.56</c:v>
                </c:pt>
                <c:pt idx="25781" formatCode="General">
                  <c:v>51.561999999999998</c:v>
                </c:pt>
                <c:pt idx="25782" formatCode="General">
                  <c:v>51.564</c:v>
                </c:pt>
                <c:pt idx="25783" formatCode="General">
                  <c:v>51.566000000000003</c:v>
                </c:pt>
                <c:pt idx="25784" formatCode="General">
                  <c:v>51.567999999999998</c:v>
                </c:pt>
                <c:pt idx="25785" formatCode="General">
                  <c:v>51.57</c:v>
                </c:pt>
                <c:pt idx="25786" formatCode="General">
                  <c:v>51.572000000000003</c:v>
                </c:pt>
                <c:pt idx="25787" formatCode="General">
                  <c:v>51.573999999999998</c:v>
                </c:pt>
                <c:pt idx="25788" formatCode="General">
                  <c:v>51.576000000000001</c:v>
                </c:pt>
                <c:pt idx="25789" formatCode="General">
                  <c:v>51.578000000000003</c:v>
                </c:pt>
                <c:pt idx="25790" formatCode="General">
                  <c:v>51.58</c:v>
                </c:pt>
                <c:pt idx="25791" formatCode="General">
                  <c:v>51.582000000000001</c:v>
                </c:pt>
                <c:pt idx="25792" formatCode="General">
                  <c:v>51.584000000000003</c:v>
                </c:pt>
                <c:pt idx="25793" formatCode="General">
                  <c:v>51.585999999999999</c:v>
                </c:pt>
                <c:pt idx="25794" formatCode="General">
                  <c:v>51.588000000000001</c:v>
                </c:pt>
                <c:pt idx="25795" formatCode="General">
                  <c:v>51.59</c:v>
                </c:pt>
                <c:pt idx="25796" formatCode="General">
                  <c:v>51.591999999999999</c:v>
                </c:pt>
                <c:pt idx="25797" formatCode="General">
                  <c:v>51.594000000000001</c:v>
                </c:pt>
                <c:pt idx="25798" formatCode="General">
                  <c:v>51.595999999999997</c:v>
                </c:pt>
                <c:pt idx="25799" formatCode="General">
                  <c:v>51.597999999999999</c:v>
                </c:pt>
                <c:pt idx="25800" formatCode="General">
                  <c:v>51.6</c:v>
                </c:pt>
                <c:pt idx="25801" formatCode="General">
                  <c:v>51.601999999999997</c:v>
                </c:pt>
                <c:pt idx="25802" formatCode="General">
                  <c:v>51.603999999999999</c:v>
                </c:pt>
                <c:pt idx="25803" formatCode="General">
                  <c:v>51.606000000000002</c:v>
                </c:pt>
                <c:pt idx="25804" formatCode="General">
                  <c:v>51.607999999999997</c:v>
                </c:pt>
                <c:pt idx="25805" formatCode="General">
                  <c:v>51.61</c:v>
                </c:pt>
                <c:pt idx="25806" formatCode="General">
                  <c:v>51.612000000000002</c:v>
                </c:pt>
                <c:pt idx="25807" formatCode="General">
                  <c:v>51.613999999999997</c:v>
                </c:pt>
                <c:pt idx="25808" formatCode="General">
                  <c:v>51.616</c:v>
                </c:pt>
                <c:pt idx="25809" formatCode="General">
                  <c:v>51.618000000000002</c:v>
                </c:pt>
                <c:pt idx="25810" formatCode="General">
                  <c:v>51.62</c:v>
                </c:pt>
                <c:pt idx="25811" formatCode="General">
                  <c:v>51.622</c:v>
                </c:pt>
                <c:pt idx="25812" formatCode="General">
                  <c:v>51.624000000000002</c:v>
                </c:pt>
                <c:pt idx="25813" formatCode="General">
                  <c:v>51.625999999999998</c:v>
                </c:pt>
                <c:pt idx="25814" formatCode="General">
                  <c:v>51.628</c:v>
                </c:pt>
                <c:pt idx="25815" formatCode="General">
                  <c:v>51.63</c:v>
                </c:pt>
                <c:pt idx="25816" formatCode="General">
                  <c:v>51.631999999999998</c:v>
                </c:pt>
                <c:pt idx="25817" formatCode="General">
                  <c:v>51.634</c:v>
                </c:pt>
                <c:pt idx="25818" formatCode="General">
                  <c:v>51.636000000000003</c:v>
                </c:pt>
                <c:pt idx="25819" formatCode="General">
                  <c:v>51.637999999999998</c:v>
                </c:pt>
                <c:pt idx="25820" formatCode="General">
                  <c:v>51.64</c:v>
                </c:pt>
                <c:pt idx="25821" formatCode="General">
                  <c:v>51.642000000000003</c:v>
                </c:pt>
                <c:pt idx="25822" formatCode="General">
                  <c:v>51.643999999999998</c:v>
                </c:pt>
                <c:pt idx="25823" formatCode="General">
                  <c:v>51.646000000000001</c:v>
                </c:pt>
                <c:pt idx="25824" formatCode="General">
                  <c:v>51.648000000000003</c:v>
                </c:pt>
                <c:pt idx="25825" formatCode="General">
                  <c:v>51.65</c:v>
                </c:pt>
                <c:pt idx="25826" formatCode="General">
                  <c:v>51.652000000000001</c:v>
                </c:pt>
                <c:pt idx="25827" formatCode="General">
                  <c:v>51.654000000000003</c:v>
                </c:pt>
                <c:pt idx="25828" formatCode="General">
                  <c:v>51.655999999999999</c:v>
                </c:pt>
                <c:pt idx="25829" formatCode="General">
                  <c:v>51.658000000000001</c:v>
                </c:pt>
                <c:pt idx="25830" formatCode="General">
                  <c:v>51.66</c:v>
                </c:pt>
                <c:pt idx="25831" formatCode="General">
                  <c:v>51.661999999999999</c:v>
                </c:pt>
                <c:pt idx="25832" formatCode="General">
                  <c:v>51.664000000000001</c:v>
                </c:pt>
                <c:pt idx="25833" formatCode="General">
                  <c:v>51.665999999999997</c:v>
                </c:pt>
                <c:pt idx="25834" formatCode="General">
                  <c:v>51.667999999999999</c:v>
                </c:pt>
                <c:pt idx="25835" formatCode="General">
                  <c:v>51.67</c:v>
                </c:pt>
                <c:pt idx="25836" formatCode="General">
                  <c:v>51.671999999999997</c:v>
                </c:pt>
                <c:pt idx="25837" formatCode="General">
                  <c:v>51.673999999999999</c:v>
                </c:pt>
                <c:pt idx="25838" formatCode="General">
                  <c:v>51.676000000000002</c:v>
                </c:pt>
                <c:pt idx="25839" formatCode="General">
                  <c:v>51.677999999999997</c:v>
                </c:pt>
                <c:pt idx="25840" formatCode="General">
                  <c:v>51.68</c:v>
                </c:pt>
                <c:pt idx="25841" formatCode="General">
                  <c:v>51.682000000000002</c:v>
                </c:pt>
                <c:pt idx="25842" formatCode="General">
                  <c:v>51.683999999999997</c:v>
                </c:pt>
                <c:pt idx="25843" formatCode="General">
                  <c:v>51.686</c:v>
                </c:pt>
                <c:pt idx="25844" formatCode="General">
                  <c:v>51.688000000000002</c:v>
                </c:pt>
                <c:pt idx="25845" formatCode="General">
                  <c:v>51.69</c:v>
                </c:pt>
                <c:pt idx="25846" formatCode="General">
                  <c:v>51.692</c:v>
                </c:pt>
                <c:pt idx="25847" formatCode="General">
                  <c:v>51.694000000000003</c:v>
                </c:pt>
                <c:pt idx="25848" formatCode="General">
                  <c:v>51.695999999999998</c:v>
                </c:pt>
                <c:pt idx="25849" formatCode="General">
                  <c:v>51.698</c:v>
                </c:pt>
                <c:pt idx="25850" formatCode="General">
                  <c:v>51.7</c:v>
                </c:pt>
                <c:pt idx="25851" formatCode="General">
                  <c:v>51.701999999999998</c:v>
                </c:pt>
                <c:pt idx="25852" formatCode="General">
                  <c:v>51.704000000000001</c:v>
                </c:pt>
                <c:pt idx="25853" formatCode="General">
                  <c:v>51.706000000000003</c:v>
                </c:pt>
                <c:pt idx="25854" formatCode="General">
                  <c:v>51.707999999999998</c:v>
                </c:pt>
                <c:pt idx="25855" formatCode="General">
                  <c:v>51.71</c:v>
                </c:pt>
                <c:pt idx="25856" formatCode="General">
                  <c:v>51.712000000000003</c:v>
                </c:pt>
                <c:pt idx="25857" formatCode="General">
                  <c:v>51.713999999999999</c:v>
                </c:pt>
                <c:pt idx="25858" formatCode="General">
                  <c:v>51.716000000000001</c:v>
                </c:pt>
                <c:pt idx="25859" formatCode="General">
                  <c:v>51.718000000000004</c:v>
                </c:pt>
                <c:pt idx="25860" formatCode="General">
                  <c:v>51.72</c:v>
                </c:pt>
                <c:pt idx="25861" formatCode="General">
                  <c:v>51.722000000000001</c:v>
                </c:pt>
                <c:pt idx="25862" formatCode="General">
                  <c:v>51.723999999999997</c:v>
                </c:pt>
                <c:pt idx="25863" formatCode="General">
                  <c:v>51.725999999999999</c:v>
                </c:pt>
                <c:pt idx="25864" formatCode="General">
                  <c:v>51.728000000000002</c:v>
                </c:pt>
                <c:pt idx="25865" formatCode="General">
                  <c:v>51.73</c:v>
                </c:pt>
                <c:pt idx="25866" formatCode="General">
                  <c:v>51.731999999999999</c:v>
                </c:pt>
                <c:pt idx="25867" formatCode="General">
                  <c:v>51.734000000000002</c:v>
                </c:pt>
                <c:pt idx="25868" formatCode="General">
                  <c:v>51.735999999999997</c:v>
                </c:pt>
                <c:pt idx="25869" formatCode="General">
                  <c:v>51.738</c:v>
                </c:pt>
                <c:pt idx="25870" formatCode="General">
                  <c:v>51.74</c:v>
                </c:pt>
                <c:pt idx="25871" formatCode="General">
                  <c:v>51.741999999999997</c:v>
                </c:pt>
                <c:pt idx="25872" formatCode="General">
                  <c:v>51.744</c:v>
                </c:pt>
                <c:pt idx="25873" formatCode="General">
                  <c:v>51.746000000000002</c:v>
                </c:pt>
                <c:pt idx="25874" formatCode="General">
                  <c:v>51.747999999999998</c:v>
                </c:pt>
                <c:pt idx="25875" formatCode="General">
                  <c:v>51.75</c:v>
                </c:pt>
                <c:pt idx="25876" formatCode="General">
                  <c:v>51.752000000000002</c:v>
                </c:pt>
                <c:pt idx="25877" formatCode="General">
                  <c:v>51.753999999999998</c:v>
                </c:pt>
                <c:pt idx="25878" formatCode="General">
                  <c:v>51.756</c:v>
                </c:pt>
                <c:pt idx="25879" formatCode="General">
                  <c:v>51.758000000000003</c:v>
                </c:pt>
                <c:pt idx="25880" formatCode="General">
                  <c:v>51.76</c:v>
                </c:pt>
                <c:pt idx="25881" formatCode="General">
                  <c:v>51.762</c:v>
                </c:pt>
                <c:pt idx="25882" formatCode="General">
                  <c:v>51.764000000000003</c:v>
                </c:pt>
                <c:pt idx="25883" formatCode="General">
                  <c:v>51.765999999999998</c:v>
                </c:pt>
                <c:pt idx="25884" formatCode="General">
                  <c:v>51.768000000000001</c:v>
                </c:pt>
                <c:pt idx="25885" formatCode="General">
                  <c:v>51.77</c:v>
                </c:pt>
                <c:pt idx="25886" formatCode="General">
                  <c:v>51.771999999999998</c:v>
                </c:pt>
                <c:pt idx="25887" formatCode="General">
                  <c:v>51.774000000000001</c:v>
                </c:pt>
                <c:pt idx="25888" formatCode="General">
                  <c:v>51.776000000000003</c:v>
                </c:pt>
                <c:pt idx="25889" formatCode="General">
                  <c:v>51.777999999999999</c:v>
                </c:pt>
                <c:pt idx="25890" formatCode="General">
                  <c:v>51.78</c:v>
                </c:pt>
                <c:pt idx="25891" formatCode="General">
                  <c:v>51.781999999999996</c:v>
                </c:pt>
                <c:pt idx="25892" formatCode="General">
                  <c:v>51.783999999999999</c:v>
                </c:pt>
                <c:pt idx="25893" formatCode="General">
                  <c:v>51.786000000000001</c:v>
                </c:pt>
                <c:pt idx="25894" formatCode="General">
                  <c:v>51.787999999999997</c:v>
                </c:pt>
                <c:pt idx="25895" formatCode="General">
                  <c:v>51.79</c:v>
                </c:pt>
                <c:pt idx="25896" formatCode="General">
                  <c:v>51.792000000000002</c:v>
                </c:pt>
                <c:pt idx="25897" formatCode="General">
                  <c:v>51.793999999999997</c:v>
                </c:pt>
                <c:pt idx="25898" formatCode="General">
                  <c:v>51.795999999999999</c:v>
                </c:pt>
                <c:pt idx="25899" formatCode="General">
                  <c:v>51.798000000000002</c:v>
                </c:pt>
                <c:pt idx="25900" formatCode="General">
                  <c:v>51.8</c:v>
                </c:pt>
                <c:pt idx="25901" formatCode="General">
                  <c:v>51.802</c:v>
                </c:pt>
                <c:pt idx="25902" formatCode="General">
                  <c:v>51.804000000000002</c:v>
                </c:pt>
                <c:pt idx="25903" formatCode="General">
                  <c:v>51.805999999999997</c:v>
                </c:pt>
                <c:pt idx="25904" formatCode="General">
                  <c:v>51.808</c:v>
                </c:pt>
                <c:pt idx="25905" formatCode="General">
                  <c:v>51.81</c:v>
                </c:pt>
                <c:pt idx="25906" formatCode="General">
                  <c:v>51.811999999999998</c:v>
                </c:pt>
                <c:pt idx="25907" formatCode="General">
                  <c:v>51.814</c:v>
                </c:pt>
                <c:pt idx="25908" formatCode="General">
                  <c:v>51.816000000000003</c:v>
                </c:pt>
                <c:pt idx="25909" formatCode="General">
                  <c:v>51.817999999999998</c:v>
                </c:pt>
                <c:pt idx="25910" formatCode="General">
                  <c:v>51.82</c:v>
                </c:pt>
                <c:pt idx="25911" formatCode="General">
                  <c:v>51.822000000000003</c:v>
                </c:pt>
                <c:pt idx="25912" formatCode="General">
                  <c:v>51.823999999999998</c:v>
                </c:pt>
                <c:pt idx="25913" formatCode="General">
                  <c:v>51.826000000000001</c:v>
                </c:pt>
                <c:pt idx="25914" formatCode="General">
                  <c:v>51.828000000000003</c:v>
                </c:pt>
                <c:pt idx="25915" formatCode="General">
                  <c:v>51.83</c:v>
                </c:pt>
                <c:pt idx="25916" formatCode="General">
                  <c:v>51.832000000000001</c:v>
                </c:pt>
                <c:pt idx="25917" formatCode="General">
                  <c:v>51.834000000000003</c:v>
                </c:pt>
                <c:pt idx="25918" formatCode="General">
                  <c:v>51.835999999999999</c:v>
                </c:pt>
                <c:pt idx="25919" formatCode="General">
                  <c:v>51.838000000000001</c:v>
                </c:pt>
                <c:pt idx="25920" formatCode="General">
                  <c:v>51.84</c:v>
                </c:pt>
                <c:pt idx="25921" formatCode="General">
                  <c:v>51.841999999999999</c:v>
                </c:pt>
                <c:pt idx="25922" formatCode="General">
                  <c:v>51.844000000000001</c:v>
                </c:pt>
                <c:pt idx="25923" formatCode="General">
                  <c:v>51.845999999999997</c:v>
                </c:pt>
                <c:pt idx="25924" formatCode="General">
                  <c:v>51.847999999999999</c:v>
                </c:pt>
                <c:pt idx="25925" formatCode="General">
                  <c:v>51.85</c:v>
                </c:pt>
                <c:pt idx="25926" formatCode="General">
                  <c:v>51.851999999999997</c:v>
                </c:pt>
                <c:pt idx="25927" formatCode="General">
                  <c:v>51.853999999999999</c:v>
                </c:pt>
                <c:pt idx="25928" formatCode="General">
                  <c:v>51.856000000000002</c:v>
                </c:pt>
                <c:pt idx="25929" formatCode="General">
                  <c:v>51.857999999999997</c:v>
                </c:pt>
                <c:pt idx="25930" formatCode="General">
                  <c:v>51.86</c:v>
                </c:pt>
                <c:pt idx="25931" formatCode="General">
                  <c:v>51.862000000000002</c:v>
                </c:pt>
                <c:pt idx="25932" formatCode="General">
                  <c:v>51.863999999999997</c:v>
                </c:pt>
                <c:pt idx="25933" formatCode="General">
                  <c:v>51.866</c:v>
                </c:pt>
                <c:pt idx="25934" formatCode="General">
                  <c:v>51.868000000000002</c:v>
                </c:pt>
                <c:pt idx="25935" formatCode="General">
                  <c:v>51.87</c:v>
                </c:pt>
                <c:pt idx="25936" formatCode="General">
                  <c:v>51.872</c:v>
                </c:pt>
                <c:pt idx="25937" formatCode="General">
                  <c:v>51.874000000000002</c:v>
                </c:pt>
                <c:pt idx="25938" formatCode="General">
                  <c:v>51.875999999999998</c:v>
                </c:pt>
                <c:pt idx="25939" formatCode="General">
                  <c:v>51.878</c:v>
                </c:pt>
                <c:pt idx="25940" formatCode="General">
                  <c:v>51.88</c:v>
                </c:pt>
                <c:pt idx="25941" formatCode="General">
                  <c:v>51.881999999999998</c:v>
                </c:pt>
                <c:pt idx="25942" formatCode="General">
                  <c:v>51.884</c:v>
                </c:pt>
                <c:pt idx="25943" formatCode="General">
                  <c:v>51.886000000000003</c:v>
                </c:pt>
                <c:pt idx="25944" formatCode="General">
                  <c:v>51.887999999999998</c:v>
                </c:pt>
                <c:pt idx="25945" formatCode="General">
                  <c:v>51.89</c:v>
                </c:pt>
                <c:pt idx="25946" formatCode="General">
                  <c:v>51.892000000000003</c:v>
                </c:pt>
                <c:pt idx="25947" formatCode="General">
                  <c:v>51.893999999999998</c:v>
                </c:pt>
                <c:pt idx="25948" formatCode="General">
                  <c:v>51.896000000000001</c:v>
                </c:pt>
                <c:pt idx="25949" formatCode="General">
                  <c:v>51.898000000000003</c:v>
                </c:pt>
                <c:pt idx="25950" formatCode="General">
                  <c:v>51.9</c:v>
                </c:pt>
                <c:pt idx="25951" formatCode="General">
                  <c:v>51.902000000000001</c:v>
                </c:pt>
                <c:pt idx="25952" formatCode="General">
                  <c:v>51.904000000000003</c:v>
                </c:pt>
                <c:pt idx="25953" formatCode="General">
                  <c:v>51.905999999999999</c:v>
                </c:pt>
                <c:pt idx="25954" formatCode="General">
                  <c:v>51.908000000000001</c:v>
                </c:pt>
                <c:pt idx="25955" formatCode="General">
                  <c:v>51.91</c:v>
                </c:pt>
                <c:pt idx="25956" formatCode="General">
                  <c:v>51.911999999999999</c:v>
                </c:pt>
                <c:pt idx="25957" formatCode="General">
                  <c:v>51.914000000000001</c:v>
                </c:pt>
                <c:pt idx="25958" formatCode="General">
                  <c:v>51.915999999999997</c:v>
                </c:pt>
                <c:pt idx="25959" formatCode="General">
                  <c:v>51.917999999999999</c:v>
                </c:pt>
                <c:pt idx="25960" formatCode="General">
                  <c:v>51.92</c:v>
                </c:pt>
                <c:pt idx="25961" formatCode="General">
                  <c:v>51.921999999999997</c:v>
                </c:pt>
                <c:pt idx="25962" formatCode="General">
                  <c:v>51.923999999999999</c:v>
                </c:pt>
                <c:pt idx="25963" formatCode="General">
                  <c:v>51.926000000000002</c:v>
                </c:pt>
                <c:pt idx="25964" formatCode="General">
                  <c:v>51.927999999999997</c:v>
                </c:pt>
                <c:pt idx="25965" formatCode="General">
                  <c:v>51.93</c:v>
                </c:pt>
                <c:pt idx="25966" formatCode="General">
                  <c:v>51.932000000000002</c:v>
                </c:pt>
                <c:pt idx="25967" formatCode="General">
                  <c:v>51.933999999999997</c:v>
                </c:pt>
                <c:pt idx="25968" formatCode="General">
                  <c:v>51.936</c:v>
                </c:pt>
                <c:pt idx="25969" formatCode="General">
                  <c:v>51.938000000000002</c:v>
                </c:pt>
                <c:pt idx="25970" formatCode="General">
                  <c:v>51.94</c:v>
                </c:pt>
                <c:pt idx="25971" formatCode="General">
                  <c:v>51.942</c:v>
                </c:pt>
                <c:pt idx="25972" formatCode="General">
                  <c:v>51.944000000000003</c:v>
                </c:pt>
                <c:pt idx="25973" formatCode="General">
                  <c:v>51.945999999999998</c:v>
                </c:pt>
                <c:pt idx="25974" formatCode="General">
                  <c:v>51.948</c:v>
                </c:pt>
                <c:pt idx="25975" formatCode="General">
                  <c:v>51.95</c:v>
                </c:pt>
                <c:pt idx="25976" formatCode="General">
                  <c:v>51.951999999999998</c:v>
                </c:pt>
                <c:pt idx="25977" formatCode="General">
                  <c:v>51.954000000000001</c:v>
                </c:pt>
                <c:pt idx="25978" formatCode="General">
                  <c:v>51.956000000000003</c:v>
                </c:pt>
                <c:pt idx="25979" formatCode="General">
                  <c:v>51.957999999999998</c:v>
                </c:pt>
                <c:pt idx="25980" formatCode="General">
                  <c:v>51.96</c:v>
                </c:pt>
                <c:pt idx="25981" formatCode="General">
                  <c:v>51.962000000000003</c:v>
                </c:pt>
                <c:pt idx="25982" formatCode="General">
                  <c:v>51.963999999999999</c:v>
                </c:pt>
                <c:pt idx="25983" formatCode="General">
                  <c:v>51.966000000000001</c:v>
                </c:pt>
                <c:pt idx="25984" formatCode="General">
                  <c:v>51.968000000000004</c:v>
                </c:pt>
                <c:pt idx="25985" formatCode="General">
                  <c:v>51.97</c:v>
                </c:pt>
                <c:pt idx="25986" formatCode="General">
                  <c:v>51.972000000000001</c:v>
                </c:pt>
                <c:pt idx="25987" formatCode="General">
                  <c:v>51.973999999999997</c:v>
                </c:pt>
                <c:pt idx="25988" formatCode="General">
                  <c:v>51.975999999999999</c:v>
                </c:pt>
                <c:pt idx="25989" formatCode="General">
                  <c:v>51.978000000000002</c:v>
                </c:pt>
                <c:pt idx="25990" formatCode="General">
                  <c:v>51.98</c:v>
                </c:pt>
                <c:pt idx="25991" formatCode="General">
                  <c:v>51.981999999999999</c:v>
                </c:pt>
                <c:pt idx="25992" formatCode="General">
                  <c:v>51.984000000000002</c:v>
                </c:pt>
                <c:pt idx="25993" formatCode="General">
                  <c:v>51.985999999999997</c:v>
                </c:pt>
                <c:pt idx="25994" formatCode="General">
                  <c:v>51.988</c:v>
                </c:pt>
                <c:pt idx="25995" formatCode="General">
                  <c:v>51.99</c:v>
                </c:pt>
                <c:pt idx="25996" formatCode="General">
                  <c:v>51.991999999999997</c:v>
                </c:pt>
                <c:pt idx="25997" formatCode="General">
                  <c:v>51.994</c:v>
                </c:pt>
                <c:pt idx="25998" formatCode="General">
                  <c:v>51.996000000000002</c:v>
                </c:pt>
                <c:pt idx="25999" formatCode="General">
                  <c:v>51.997999999999998</c:v>
                </c:pt>
                <c:pt idx="26000" formatCode="General">
                  <c:v>52</c:v>
                </c:pt>
                <c:pt idx="26001" formatCode="General">
                  <c:v>52.002000000000002</c:v>
                </c:pt>
                <c:pt idx="26002" formatCode="General">
                  <c:v>52.003999999999998</c:v>
                </c:pt>
                <c:pt idx="26003" formatCode="General">
                  <c:v>52.006</c:v>
                </c:pt>
                <c:pt idx="26004" formatCode="General">
                  <c:v>52.008000000000003</c:v>
                </c:pt>
                <c:pt idx="26005" formatCode="General">
                  <c:v>52.01</c:v>
                </c:pt>
                <c:pt idx="26006" formatCode="General">
                  <c:v>52.012</c:v>
                </c:pt>
                <c:pt idx="26007" formatCode="General">
                  <c:v>52.014000000000003</c:v>
                </c:pt>
                <c:pt idx="26008" formatCode="General">
                  <c:v>52.015999999999998</c:v>
                </c:pt>
                <c:pt idx="26009" formatCode="General">
                  <c:v>52.018000000000001</c:v>
                </c:pt>
                <c:pt idx="26010" formatCode="General">
                  <c:v>52.02</c:v>
                </c:pt>
                <c:pt idx="26011" formatCode="General">
                  <c:v>52.021999999999998</c:v>
                </c:pt>
                <c:pt idx="26012" formatCode="General">
                  <c:v>52.024000000000001</c:v>
                </c:pt>
                <c:pt idx="26013" formatCode="General">
                  <c:v>52.026000000000003</c:v>
                </c:pt>
                <c:pt idx="26014" formatCode="General">
                  <c:v>52.027999999999999</c:v>
                </c:pt>
                <c:pt idx="26015" formatCode="General">
                  <c:v>52.03</c:v>
                </c:pt>
                <c:pt idx="26016" formatCode="General">
                  <c:v>52.031999999999996</c:v>
                </c:pt>
                <c:pt idx="26017" formatCode="General">
                  <c:v>52.033999999999999</c:v>
                </c:pt>
                <c:pt idx="26018" formatCode="General">
                  <c:v>52.036000000000001</c:v>
                </c:pt>
                <c:pt idx="26019" formatCode="General">
                  <c:v>52.037999999999997</c:v>
                </c:pt>
                <c:pt idx="26020" formatCode="General">
                  <c:v>52.04</c:v>
                </c:pt>
                <c:pt idx="26021" formatCode="General">
                  <c:v>52.042000000000002</c:v>
                </c:pt>
                <c:pt idx="26022" formatCode="General">
                  <c:v>52.043999999999997</c:v>
                </c:pt>
                <c:pt idx="26023" formatCode="General">
                  <c:v>52.045999999999999</c:v>
                </c:pt>
                <c:pt idx="26024" formatCode="General">
                  <c:v>52.048000000000002</c:v>
                </c:pt>
                <c:pt idx="26025" formatCode="General">
                  <c:v>52.05</c:v>
                </c:pt>
                <c:pt idx="26026" formatCode="General">
                  <c:v>52.052</c:v>
                </c:pt>
                <c:pt idx="26027" formatCode="General">
                  <c:v>52.054000000000002</c:v>
                </c:pt>
                <c:pt idx="26028" formatCode="General">
                  <c:v>52.055999999999997</c:v>
                </c:pt>
                <c:pt idx="26029" formatCode="General">
                  <c:v>52.058</c:v>
                </c:pt>
                <c:pt idx="26030" formatCode="General">
                  <c:v>52.06</c:v>
                </c:pt>
                <c:pt idx="26031" formatCode="General">
                  <c:v>52.061999999999998</c:v>
                </c:pt>
                <c:pt idx="26032" formatCode="General">
                  <c:v>52.064</c:v>
                </c:pt>
                <c:pt idx="26033" formatCode="General">
                  <c:v>52.066000000000003</c:v>
                </c:pt>
                <c:pt idx="26034" formatCode="General">
                  <c:v>52.067999999999998</c:v>
                </c:pt>
                <c:pt idx="26035" formatCode="General">
                  <c:v>52.07</c:v>
                </c:pt>
                <c:pt idx="26036" formatCode="General">
                  <c:v>52.072000000000003</c:v>
                </c:pt>
                <c:pt idx="26037" formatCode="General">
                  <c:v>52.073999999999998</c:v>
                </c:pt>
                <c:pt idx="26038" formatCode="General">
                  <c:v>52.076000000000001</c:v>
                </c:pt>
                <c:pt idx="26039" formatCode="General">
                  <c:v>52.078000000000003</c:v>
                </c:pt>
                <c:pt idx="26040" formatCode="General">
                  <c:v>52.08</c:v>
                </c:pt>
                <c:pt idx="26041" formatCode="General">
                  <c:v>52.082000000000001</c:v>
                </c:pt>
                <c:pt idx="26042" formatCode="General">
                  <c:v>52.084000000000003</c:v>
                </c:pt>
                <c:pt idx="26043" formatCode="General">
                  <c:v>52.085999999999999</c:v>
                </c:pt>
                <c:pt idx="26044" formatCode="General">
                  <c:v>52.088000000000001</c:v>
                </c:pt>
                <c:pt idx="26045" formatCode="General">
                  <c:v>52.09</c:v>
                </c:pt>
                <c:pt idx="26046" formatCode="General">
                  <c:v>52.091999999999999</c:v>
                </c:pt>
                <c:pt idx="26047" formatCode="General">
                  <c:v>52.094000000000001</c:v>
                </c:pt>
                <c:pt idx="26048" formatCode="General">
                  <c:v>52.095999999999997</c:v>
                </c:pt>
                <c:pt idx="26049" formatCode="General">
                  <c:v>52.097999999999999</c:v>
                </c:pt>
                <c:pt idx="26050" formatCode="General">
                  <c:v>52.1</c:v>
                </c:pt>
                <c:pt idx="26051" formatCode="General">
                  <c:v>52.101999999999997</c:v>
                </c:pt>
                <c:pt idx="26052" formatCode="General">
                  <c:v>52.103999999999999</c:v>
                </c:pt>
                <c:pt idx="26053" formatCode="General">
                  <c:v>52.106000000000002</c:v>
                </c:pt>
                <c:pt idx="26054" formatCode="General">
                  <c:v>52.107999999999997</c:v>
                </c:pt>
                <c:pt idx="26055" formatCode="General">
                  <c:v>52.11</c:v>
                </c:pt>
                <c:pt idx="26056" formatCode="General">
                  <c:v>52.112000000000002</c:v>
                </c:pt>
                <c:pt idx="26057" formatCode="General">
                  <c:v>52.113999999999997</c:v>
                </c:pt>
                <c:pt idx="26058" formatCode="General">
                  <c:v>52.116</c:v>
                </c:pt>
                <c:pt idx="26059" formatCode="General">
                  <c:v>52.118000000000002</c:v>
                </c:pt>
                <c:pt idx="26060" formatCode="General">
                  <c:v>52.12</c:v>
                </c:pt>
                <c:pt idx="26061" formatCode="General">
                  <c:v>52.122</c:v>
                </c:pt>
                <c:pt idx="26062" formatCode="General">
                  <c:v>52.124000000000002</c:v>
                </c:pt>
                <c:pt idx="26063" formatCode="General">
                  <c:v>52.125999999999998</c:v>
                </c:pt>
                <c:pt idx="26064" formatCode="General">
                  <c:v>52.128</c:v>
                </c:pt>
                <c:pt idx="26065" formatCode="General">
                  <c:v>52.13</c:v>
                </c:pt>
                <c:pt idx="26066" formatCode="General">
                  <c:v>52.131999999999998</c:v>
                </c:pt>
                <c:pt idx="26067" formatCode="General">
                  <c:v>52.134</c:v>
                </c:pt>
                <c:pt idx="26068" formatCode="General">
                  <c:v>52.136000000000003</c:v>
                </c:pt>
                <c:pt idx="26069" formatCode="General">
                  <c:v>52.137999999999998</c:v>
                </c:pt>
                <c:pt idx="26070" formatCode="General">
                  <c:v>52.14</c:v>
                </c:pt>
                <c:pt idx="26071" formatCode="General">
                  <c:v>52.142000000000003</c:v>
                </c:pt>
                <c:pt idx="26072" formatCode="General">
                  <c:v>52.143999999999998</c:v>
                </c:pt>
                <c:pt idx="26073" formatCode="General">
                  <c:v>52.146000000000001</c:v>
                </c:pt>
                <c:pt idx="26074" formatCode="General">
                  <c:v>52.148000000000003</c:v>
                </c:pt>
                <c:pt idx="26075" formatCode="General">
                  <c:v>52.15</c:v>
                </c:pt>
                <c:pt idx="26076" formatCode="General">
                  <c:v>52.152000000000001</c:v>
                </c:pt>
                <c:pt idx="26077" formatCode="General">
                  <c:v>52.154000000000003</c:v>
                </c:pt>
                <c:pt idx="26078" formatCode="General">
                  <c:v>52.155999999999999</c:v>
                </c:pt>
                <c:pt idx="26079" formatCode="General">
                  <c:v>52.158000000000001</c:v>
                </c:pt>
                <c:pt idx="26080" formatCode="General">
                  <c:v>52.16</c:v>
                </c:pt>
                <c:pt idx="26081" formatCode="General">
                  <c:v>52.161999999999999</c:v>
                </c:pt>
                <c:pt idx="26082" formatCode="General">
                  <c:v>52.164000000000001</c:v>
                </c:pt>
                <c:pt idx="26083" formatCode="General">
                  <c:v>52.165999999999997</c:v>
                </c:pt>
                <c:pt idx="26084" formatCode="General">
                  <c:v>52.167999999999999</c:v>
                </c:pt>
                <c:pt idx="26085" formatCode="General">
                  <c:v>52.17</c:v>
                </c:pt>
                <c:pt idx="26086" formatCode="General">
                  <c:v>52.171999999999997</c:v>
                </c:pt>
                <c:pt idx="26087" formatCode="General">
                  <c:v>52.173999999999999</c:v>
                </c:pt>
                <c:pt idx="26088" formatCode="General">
                  <c:v>52.176000000000002</c:v>
                </c:pt>
                <c:pt idx="26089" formatCode="General">
                  <c:v>52.177999999999997</c:v>
                </c:pt>
                <c:pt idx="26090" formatCode="General">
                  <c:v>52.18</c:v>
                </c:pt>
                <c:pt idx="26091" formatCode="General">
                  <c:v>52.182000000000002</c:v>
                </c:pt>
                <c:pt idx="26092" formatCode="General">
                  <c:v>52.183999999999997</c:v>
                </c:pt>
                <c:pt idx="26093" formatCode="General">
                  <c:v>52.186</c:v>
                </c:pt>
                <c:pt idx="26094" formatCode="General">
                  <c:v>52.188000000000002</c:v>
                </c:pt>
                <c:pt idx="26095" formatCode="General">
                  <c:v>52.19</c:v>
                </c:pt>
                <c:pt idx="26096" formatCode="General">
                  <c:v>52.192</c:v>
                </c:pt>
                <c:pt idx="26097" formatCode="General">
                  <c:v>52.194000000000003</c:v>
                </c:pt>
                <c:pt idx="26098" formatCode="General">
                  <c:v>52.195999999999998</c:v>
                </c:pt>
                <c:pt idx="26099" formatCode="General">
                  <c:v>52.198</c:v>
                </c:pt>
                <c:pt idx="26100" formatCode="General">
                  <c:v>52.2</c:v>
                </c:pt>
                <c:pt idx="26101" formatCode="General">
                  <c:v>52.201999999999998</c:v>
                </c:pt>
                <c:pt idx="26102" formatCode="General">
                  <c:v>52.204000000000001</c:v>
                </c:pt>
                <c:pt idx="26103" formatCode="General">
                  <c:v>52.206000000000003</c:v>
                </c:pt>
                <c:pt idx="26104" formatCode="General">
                  <c:v>52.207999999999998</c:v>
                </c:pt>
                <c:pt idx="26105" formatCode="General">
                  <c:v>52.21</c:v>
                </c:pt>
                <c:pt idx="26106" formatCode="General">
                  <c:v>52.212000000000003</c:v>
                </c:pt>
                <c:pt idx="26107" formatCode="General">
                  <c:v>52.213999999999999</c:v>
                </c:pt>
                <c:pt idx="26108" formatCode="General">
                  <c:v>52.216000000000001</c:v>
                </c:pt>
                <c:pt idx="26109" formatCode="General">
                  <c:v>52.218000000000004</c:v>
                </c:pt>
                <c:pt idx="26110" formatCode="General">
                  <c:v>52.22</c:v>
                </c:pt>
                <c:pt idx="26111" formatCode="General">
                  <c:v>52.222000000000001</c:v>
                </c:pt>
                <c:pt idx="26112" formatCode="General">
                  <c:v>52.223999999999997</c:v>
                </c:pt>
                <c:pt idx="26113" formatCode="General">
                  <c:v>52.225999999999999</c:v>
                </c:pt>
                <c:pt idx="26114" formatCode="General">
                  <c:v>52.228000000000002</c:v>
                </c:pt>
                <c:pt idx="26115" formatCode="General">
                  <c:v>52.23</c:v>
                </c:pt>
                <c:pt idx="26116" formatCode="General">
                  <c:v>52.231999999999999</c:v>
                </c:pt>
                <c:pt idx="26117" formatCode="General">
                  <c:v>52.234000000000002</c:v>
                </c:pt>
                <c:pt idx="26118" formatCode="General">
                  <c:v>52.235999999999997</c:v>
                </c:pt>
                <c:pt idx="26119" formatCode="General">
                  <c:v>52.238</c:v>
                </c:pt>
                <c:pt idx="26120" formatCode="General">
                  <c:v>52.24</c:v>
                </c:pt>
                <c:pt idx="26121" formatCode="General">
                  <c:v>52.241999999999997</c:v>
                </c:pt>
                <c:pt idx="26122" formatCode="General">
                  <c:v>52.244</c:v>
                </c:pt>
                <c:pt idx="26123" formatCode="General">
                  <c:v>52.246000000000002</c:v>
                </c:pt>
                <c:pt idx="26124" formatCode="General">
                  <c:v>52.247999999999998</c:v>
                </c:pt>
                <c:pt idx="26125" formatCode="General">
                  <c:v>52.25</c:v>
                </c:pt>
                <c:pt idx="26126" formatCode="General">
                  <c:v>52.252000000000002</c:v>
                </c:pt>
                <c:pt idx="26127" formatCode="General">
                  <c:v>52.253999999999998</c:v>
                </c:pt>
                <c:pt idx="26128" formatCode="General">
                  <c:v>52.256</c:v>
                </c:pt>
                <c:pt idx="26129" formatCode="General">
                  <c:v>52.258000000000003</c:v>
                </c:pt>
                <c:pt idx="26130" formatCode="General">
                  <c:v>52.26</c:v>
                </c:pt>
                <c:pt idx="26131" formatCode="General">
                  <c:v>52.262</c:v>
                </c:pt>
                <c:pt idx="26132" formatCode="General">
                  <c:v>52.264000000000003</c:v>
                </c:pt>
                <c:pt idx="26133" formatCode="General">
                  <c:v>52.265999999999998</c:v>
                </c:pt>
                <c:pt idx="26134" formatCode="General">
                  <c:v>52.268000000000001</c:v>
                </c:pt>
                <c:pt idx="26135" formatCode="General">
                  <c:v>52.27</c:v>
                </c:pt>
                <c:pt idx="26136" formatCode="General">
                  <c:v>52.271999999999998</c:v>
                </c:pt>
                <c:pt idx="26137" formatCode="General">
                  <c:v>52.274000000000001</c:v>
                </c:pt>
                <c:pt idx="26138" formatCode="General">
                  <c:v>52.276000000000003</c:v>
                </c:pt>
                <c:pt idx="26139" formatCode="General">
                  <c:v>52.277999999999999</c:v>
                </c:pt>
                <c:pt idx="26140" formatCode="General">
                  <c:v>52.28</c:v>
                </c:pt>
                <c:pt idx="26141" formatCode="General">
                  <c:v>52.281999999999996</c:v>
                </c:pt>
                <c:pt idx="26142" formatCode="General">
                  <c:v>52.283999999999999</c:v>
                </c:pt>
                <c:pt idx="26143" formatCode="General">
                  <c:v>52.286000000000001</c:v>
                </c:pt>
                <c:pt idx="26144" formatCode="General">
                  <c:v>52.287999999999997</c:v>
                </c:pt>
                <c:pt idx="26145" formatCode="General">
                  <c:v>52.29</c:v>
                </c:pt>
                <c:pt idx="26146" formatCode="General">
                  <c:v>52.292000000000002</c:v>
                </c:pt>
                <c:pt idx="26147" formatCode="General">
                  <c:v>52.293999999999997</c:v>
                </c:pt>
                <c:pt idx="26148" formatCode="General">
                  <c:v>52.295999999999999</c:v>
                </c:pt>
                <c:pt idx="26149" formatCode="General">
                  <c:v>52.298000000000002</c:v>
                </c:pt>
                <c:pt idx="26150" formatCode="General">
                  <c:v>52.3</c:v>
                </c:pt>
                <c:pt idx="26151" formatCode="General">
                  <c:v>52.302</c:v>
                </c:pt>
                <c:pt idx="26152" formatCode="General">
                  <c:v>52.304000000000002</c:v>
                </c:pt>
                <c:pt idx="26153" formatCode="General">
                  <c:v>52.305999999999997</c:v>
                </c:pt>
                <c:pt idx="26154" formatCode="General">
                  <c:v>52.308</c:v>
                </c:pt>
                <c:pt idx="26155" formatCode="General">
                  <c:v>52.31</c:v>
                </c:pt>
                <c:pt idx="26156" formatCode="General">
                  <c:v>52.311999999999998</c:v>
                </c:pt>
                <c:pt idx="26157" formatCode="General">
                  <c:v>52.314</c:v>
                </c:pt>
                <c:pt idx="26158" formatCode="General">
                  <c:v>52.316000000000003</c:v>
                </c:pt>
                <c:pt idx="26159" formatCode="General">
                  <c:v>52.317999999999998</c:v>
                </c:pt>
                <c:pt idx="26160" formatCode="General">
                  <c:v>52.32</c:v>
                </c:pt>
                <c:pt idx="26161" formatCode="General">
                  <c:v>52.322000000000003</c:v>
                </c:pt>
                <c:pt idx="26162" formatCode="General">
                  <c:v>52.323999999999998</c:v>
                </c:pt>
                <c:pt idx="26163" formatCode="General">
                  <c:v>52.326000000000001</c:v>
                </c:pt>
                <c:pt idx="26164" formatCode="General">
                  <c:v>52.328000000000003</c:v>
                </c:pt>
                <c:pt idx="26165" formatCode="General">
                  <c:v>52.33</c:v>
                </c:pt>
                <c:pt idx="26166" formatCode="General">
                  <c:v>52.332000000000001</c:v>
                </c:pt>
                <c:pt idx="26167" formatCode="General">
                  <c:v>52.334000000000003</c:v>
                </c:pt>
                <c:pt idx="26168" formatCode="General">
                  <c:v>52.335999999999999</c:v>
                </c:pt>
                <c:pt idx="26169" formatCode="General">
                  <c:v>52.338000000000001</c:v>
                </c:pt>
                <c:pt idx="26170" formatCode="General">
                  <c:v>52.34</c:v>
                </c:pt>
                <c:pt idx="26171" formatCode="General">
                  <c:v>52.341999999999999</c:v>
                </c:pt>
                <c:pt idx="26172" formatCode="General">
                  <c:v>52.344000000000001</c:v>
                </c:pt>
                <c:pt idx="26173" formatCode="General">
                  <c:v>52.345999999999997</c:v>
                </c:pt>
                <c:pt idx="26174" formatCode="General">
                  <c:v>52.347999999999999</c:v>
                </c:pt>
                <c:pt idx="26175" formatCode="General">
                  <c:v>52.35</c:v>
                </c:pt>
                <c:pt idx="26176" formatCode="General">
                  <c:v>52.351999999999997</c:v>
                </c:pt>
                <c:pt idx="26177" formatCode="General">
                  <c:v>52.353999999999999</c:v>
                </c:pt>
                <c:pt idx="26178" formatCode="General">
                  <c:v>52.356000000000002</c:v>
                </c:pt>
                <c:pt idx="26179" formatCode="General">
                  <c:v>52.357999999999997</c:v>
                </c:pt>
                <c:pt idx="26180" formatCode="General">
                  <c:v>52.36</c:v>
                </c:pt>
                <c:pt idx="26181" formatCode="General">
                  <c:v>52.362000000000002</c:v>
                </c:pt>
                <c:pt idx="26182" formatCode="General">
                  <c:v>52.363999999999997</c:v>
                </c:pt>
                <c:pt idx="26183" formatCode="General">
                  <c:v>52.366</c:v>
                </c:pt>
                <c:pt idx="26184" formatCode="General">
                  <c:v>52.368000000000002</c:v>
                </c:pt>
                <c:pt idx="26185" formatCode="General">
                  <c:v>52.37</c:v>
                </c:pt>
                <c:pt idx="26186" formatCode="General">
                  <c:v>52.372</c:v>
                </c:pt>
                <c:pt idx="26187" formatCode="General">
                  <c:v>52.374000000000002</c:v>
                </c:pt>
                <c:pt idx="26188" formatCode="General">
                  <c:v>52.375999999999998</c:v>
                </c:pt>
                <c:pt idx="26189" formatCode="General">
                  <c:v>52.378</c:v>
                </c:pt>
                <c:pt idx="26190" formatCode="General">
                  <c:v>52.38</c:v>
                </c:pt>
                <c:pt idx="26191" formatCode="General">
                  <c:v>52.381999999999998</c:v>
                </c:pt>
                <c:pt idx="26192" formatCode="General">
                  <c:v>52.384</c:v>
                </c:pt>
                <c:pt idx="26193" formatCode="General">
                  <c:v>52.386000000000003</c:v>
                </c:pt>
                <c:pt idx="26194" formatCode="General">
                  <c:v>52.387999999999998</c:v>
                </c:pt>
                <c:pt idx="26195" formatCode="General">
                  <c:v>52.39</c:v>
                </c:pt>
                <c:pt idx="26196" formatCode="General">
                  <c:v>52.392000000000003</c:v>
                </c:pt>
                <c:pt idx="26197" formatCode="General">
                  <c:v>52.393999999999998</c:v>
                </c:pt>
                <c:pt idx="26198" formatCode="General">
                  <c:v>52.396000000000001</c:v>
                </c:pt>
                <c:pt idx="26199" formatCode="General">
                  <c:v>52.398000000000003</c:v>
                </c:pt>
                <c:pt idx="26200" formatCode="General">
                  <c:v>52.4</c:v>
                </c:pt>
                <c:pt idx="26201" formatCode="General">
                  <c:v>52.402000000000001</c:v>
                </c:pt>
                <c:pt idx="26202" formatCode="General">
                  <c:v>52.404000000000003</c:v>
                </c:pt>
                <c:pt idx="26203" formatCode="General">
                  <c:v>52.405999999999999</c:v>
                </c:pt>
                <c:pt idx="26204" formatCode="General">
                  <c:v>52.408000000000001</c:v>
                </c:pt>
                <c:pt idx="26205" formatCode="General">
                  <c:v>52.41</c:v>
                </c:pt>
                <c:pt idx="26206" formatCode="General">
                  <c:v>52.411999999999999</c:v>
                </c:pt>
                <c:pt idx="26207" formatCode="General">
                  <c:v>52.414000000000001</c:v>
                </c:pt>
                <c:pt idx="26208" formatCode="General">
                  <c:v>52.415999999999997</c:v>
                </c:pt>
                <c:pt idx="26209" formatCode="General">
                  <c:v>52.417999999999999</c:v>
                </c:pt>
                <c:pt idx="26210" formatCode="General">
                  <c:v>52.42</c:v>
                </c:pt>
                <c:pt idx="26211" formatCode="General">
                  <c:v>52.421999999999997</c:v>
                </c:pt>
                <c:pt idx="26212" formatCode="General">
                  <c:v>52.423999999999999</c:v>
                </c:pt>
                <c:pt idx="26213" formatCode="General">
                  <c:v>52.426000000000002</c:v>
                </c:pt>
                <c:pt idx="26214" formatCode="General">
                  <c:v>52.427999999999997</c:v>
                </c:pt>
                <c:pt idx="26215" formatCode="General">
                  <c:v>52.43</c:v>
                </c:pt>
                <c:pt idx="26216" formatCode="General">
                  <c:v>52.432000000000002</c:v>
                </c:pt>
                <c:pt idx="26217" formatCode="General">
                  <c:v>52.433999999999997</c:v>
                </c:pt>
                <c:pt idx="26218" formatCode="General">
                  <c:v>52.436</c:v>
                </c:pt>
                <c:pt idx="26219" formatCode="General">
                  <c:v>52.438000000000002</c:v>
                </c:pt>
                <c:pt idx="26220" formatCode="General">
                  <c:v>52.44</c:v>
                </c:pt>
                <c:pt idx="26221" formatCode="General">
                  <c:v>52.442</c:v>
                </c:pt>
                <c:pt idx="26222" formatCode="General">
                  <c:v>52.444000000000003</c:v>
                </c:pt>
                <c:pt idx="26223" formatCode="General">
                  <c:v>52.445999999999998</c:v>
                </c:pt>
                <c:pt idx="26224" formatCode="General">
                  <c:v>52.448</c:v>
                </c:pt>
                <c:pt idx="26225" formatCode="General">
                  <c:v>52.45</c:v>
                </c:pt>
                <c:pt idx="26226" formatCode="General">
                  <c:v>52.451999999999998</c:v>
                </c:pt>
                <c:pt idx="26227" formatCode="General">
                  <c:v>52.454000000000001</c:v>
                </c:pt>
                <c:pt idx="26228" formatCode="General">
                  <c:v>52.456000000000003</c:v>
                </c:pt>
                <c:pt idx="26229" formatCode="General">
                  <c:v>52.457999999999998</c:v>
                </c:pt>
                <c:pt idx="26230" formatCode="General">
                  <c:v>52.46</c:v>
                </c:pt>
                <c:pt idx="26231" formatCode="General">
                  <c:v>52.462000000000003</c:v>
                </c:pt>
                <c:pt idx="26232" formatCode="General">
                  <c:v>52.463999999999999</c:v>
                </c:pt>
                <c:pt idx="26233" formatCode="General">
                  <c:v>52.466000000000001</c:v>
                </c:pt>
                <c:pt idx="26234" formatCode="General">
                  <c:v>52.468000000000004</c:v>
                </c:pt>
                <c:pt idx="26235" formatCode="General">
                  <c:v>52.47</c:v>
                </c:pt>
                <c:pt idx="26236" formatCode="General">
                  <c:v>52.472000000000001</c:v>
                </c:pt>
                <c:pt idx="26237" formatCode="General">
                  <c:v>52.473999999999997</c:v>
                </c:pt>
                <c:pt idx="26238" formatCode="General">
                  <c:v>52.475999999999999</c:v>
                </c:pt>
                <c:pt idx="26239" formatCode="General">
                  <c:v>52.478000000000002</c:v>
                </c:pt>
                <c:pt idx="26240" formatCode="General">
                  <c:v>52.48</c:v>
                </c:pt>
                <c:pt idx="26241" formatCode="General">
                  <c:v>52.481999999999999</c:v>
                </c:pt>
                <c:pt idx="26242" formatCode="General">
                  <c:v>52.484000000000002</c:v>
                </c:pt>
                <c:pt idx="26243" formatCode="General">
                  <c:v>52.485999999999997</c:v>
                </c:pt>
                <c:pt idx="26244" formatCode="General">
                  <c:v>52.488</c:v>
                </c:pt>
                <c:pt idx="26245" formatCode="General">
                  <c:v>52.49</c:v>
                </c:pt>
                <c:pt idx="26246" formatCode="General">
                  <c:v>52.491999999999997</c:v>
                </c:pt>
                <c:pt idx="26247" formatCode="General">
                  <c:v>52.494</c:v>
                </c:pt>
                <c:pt idx="26248" formatCode="General">
                  <c:v>52.496000000000002</c:v>
                </c:pt>
                <c:pt idx="26249" formatCode="General">
                  <c:v>52.497999999999998</c:v>
                </c:pt>
                <c:pt idx="26250" formatCode="General">
                  <c:v>52.5</c:v>
                </c:pt>
                <c:pt idx="26251" formatCode="General">
                  <c:v>52.502000000000002</c:v>
                </c:pt>
                <c:pt idx="26252" formatCode="General">
                  <c:v>52.503999999999998</c:v>
                </c:pt>
                <c:pt idx="26253" formatCode="General">
                  <c:v>52.506</c:v>
                </c:pt>
                <c:pt idx="26254" formatCode="General">
                  <c:v>52.508000000000003</c:v>
                </c:pt>
                <c:pt idx="26255" formatCode="General">
                  <c:v>52.51</c:v>
                </c:pt>
                <c:pt idx="26256" formatCode="General">
                  <c:v>52.512</c:v>
                </c:pt>
                <c:pt idx="26257" formatCode="General">
                  <c:v>52.514000000000003</c:v>
                </c:pt>
                <c:pt idx="26258" formatCode="General">
                  <c:v>52.515999999999998</c:v>
                </c:pt>
                <c:pt idx="26259" formatCode="General">
                  <c:v>52.518000000000001</c:v>
                </c:pt>
                <c:pt idx="26260" formatCode="General">
                  <c:v>52.52</c:v>
                </c:pt>
                <c:pt idx="26261" formatCode="General">
                  <c:v>52.521999999999998</c:v>
                </c:pt>
                <c:pt idx="26262" formatCode="General">
                  <c:v>52.524000000000001</c:v>
                </c:pt>
                <c:pt idx="26263" formatCode="General">
                  <c:v>52.526000000000003</c:v>
                </c:pt>
                <c:pt idx="26264" formatCode="General">
                  <c:v>52.527999999999999</c:v>
                </c:pt>
                <c:pt idx="26265" formatCode="General">
                  <c:v>52.53</c:v>
                </c:pt>
                <c:pt idx="26266" formatCode="General">
                  <c:v>52.531999999999996</c:v>
                </c:pt>
                <c:pt idx="26267" formatCode="General">
                  <c:v>52.533999999999999</c:v>
                </c:pt>
                <c:pt idx="26268" formatCode="General">
                  <c:v>52.536000000000001</c:v>
                </c:pt>
                <c:pt idx="26269" formatCode="General">
                  <c:v>52.537999999999997</c:v>
                </c:pt>
                <c:pt idx="26270" formatCode="General">
                  <c:v>52.54</c:v>
                </c:pt>
                <c:pt idx="26271" formatCode="General">
                  <c:v>52.542000000000002</c:v>
                </c:pt>
                <c:pt idx="26272" formatCode="General">
                  <c:v>52.543999999999997</c:v>
                </c:pt>
                <c:pt idx="26273" formatCode="General">
                  <c:v>52.545999999999999</c:v>
                </c:pt>
                <c:pt idx="26274" formatCode="General">
                  <c:v>52.548000000000002</c:v>
                </c:pt>
                <c:pt idx="26275" formatCode="General">
                  <c:v>52.55</c:v>
                </c:pt>
                <c:pt idx="26276" formatCode="General">
                  <c:v>52.552</c:v>
                </c:pt>
                <c:pt idx="26277" formatCode="General">
                  <c:v>52.554000000000002</c:v>
                </c:pt>
                <c:pt idx="26278" formatCode="General">
                  <c:v>52.555999999999997</c:v>
                </c:pt>
                <c:pt idx="26279" formatCode="General">
                  <c:v>52.558</c:v>
                </c:pt>
                <c:pt idx="26280" formatCode="General">
                  <c:v>52.56</c:v>
                </c:pt>
                <c:pt idx="26281" formatCode="General">
                  <c:v>52.561999999999998</c:v>
                </c:pt>
                <c:pt idx="26282" formatCode="General">
                  <c:v>52.564</c:v>
                </c:pt>
                <c:pt idx="26283" formatCode="General">
                  <c:v>52.566000000000003</c:v>
                </c:pt>
                <c:pt idx="26284" formatCode="General">
                  <c:v>52.567999999999998</c:v>
                </c:pt>
                <c:pt idx="26285" formatCode="General">
                  <c:v>52.57</c:v>
                </c:pt>
                <c:pt idx="26286" formatCode="General">
                  <c:v>52.572000000000003</c:v>
                </c:pt>
                <c:pt idx="26287" formatCode="General">
                  <c:v>52.573999999999998</c:v>
                </c:pt>
                <c:pt idx="26288" formatCode="General">
                  <c:v>52.576000000000001</c:v>
                </c:pt>
                <c:pt idx="26289" formatCode="General">
                  <c:v>52.578000000000003</c:v>
                </c:pt>
                <c:pt idx="26290" formatCode="General">
                  <c:v>52.58</c:v>
                </c:pt>
                <c:pt idx="26291" formatCode="General">
                  <c:v>52.582000000000001</c:v>
                </c:pt>
                <c:pt idx="26292" formatCode="General">
                  <c:v>52.584000000000003</c:v>
                </c:pt>
                <c:pt idx="26293" formatCode="General">
                  <c:v>52.585999999999999</c:v>
                </c:pt>
                <c:pt idx="26294" formatCode="General">
                  <c:v>52.588000000000001</c:v>
                </c:pt>
                <c:pt idx="26295" formatCode="General">
                  <c:v>52.59</c:v>
                </c:pt>
                <c:pt idx="26296" formatCode="General">
                  <c:v>52.591999999999999</c:v>
                </c:pt>
                <c:pt idx="26297" formatCode="General">
                  <c:v>52.594000000000001</c:v>
                </c:pt>
                <c:pt idx="26298" formatCode="General">
                  <c:v>52.595999999999997</c:v>
                </c:pt>
                <c:pt idx="26299" formatCode="General">
                  <c:v>52.597999999999999</c:v>
                </c:pt>
                <c:pt idx="26300" formatCode="General">
                  <c:v>52.6</c:v>
                </c:pt>
                <c:pt idx="26301" formatCode="General">
                  <c:v>52.601999999999997</c:v>
                </c:pt>
                <c:pt idx="26302" formatCode="General">
                  <c:v>52.603999999999999</c:v>
                </c:pt>
                <c:pt idx="26303" formatCode="General">
                  <c:v>52.606000000000002</c:v>
                </c:pt>
                <c:pt idx="26304" formatCode="General">
                  <c:v>52.607999999999997</c:v>
                </c:pt>
                <c:pt idx="26305" formatCode="General">
                  <c:v>52.61</c:v>
                </c:pt>
                <c:pt idx="26306" formatCode="General">
                  <c:v>52.612000000000002</c:v>
                </c:pt>
                <c:pt idx="26307" formatCode="General">
                  <c:v>52.613999999999997</c:v>
                </c:pt>
                <c:pt idx="26308" formatCode="General">
                  <c:v>52.616</c:v>
                </c:pt>
                <c:pt idx="26309" formatCode="General">
                  <c:v>52.618000000000002</c:v>
                </c:pt>
                <c:pt idx="26310" formatCode="General">
                  <c:v>52.62</c:v>
                </c:pt>
                <c:pt idx="26311" formatCode="General">
                  <c:v>52.622</c:v>
                </c:pt>
                <c:pt idx="26312" formatCode="General">
                  <c:v>52.624000000000002</c:v>
                </c:pt>
                <c:pt idx="26313" formatCode="General">
                  <c:v>52.625999999999998</c:v>
                </c:pt>
                <c:pt idx="26314" formatCode="General">
                  <c:v>52.628</c:v>
                </c:pt>
                <c:pt idx="26315" formatCode="General">
                  <c:v>52.63</c:v>
                </c:pt>
                <c:pt idx="26316" formatCode="General">
                  <c:v>52.631999999999998</c:v>
                </c:pt>
                <c:pt idx="26317" formatCode="General">
                  <c:v>52.634</c:v>
                </c:pt>
                <c:pt idx="26318" formatCode="General">
                  <c:v>52.636000000000003</c:v>
                </c:pt>
                <c:pt idx="26319" formatCode="General">
                  <c:v>52.637999999999998</c:v>
                </c:pt>
                <c:pt idx="26320" formatCode="General">
                  <c:v>52.64</c:v>
                </c:pt>
                <c:pt idx="26321" formatCode="General">
                  <c:v>52.642000000000003</c:v>
                </c:pt>
                <c:pt idx="26322" formatCode="General">
                  <c:v>52.643999999999998</c:v>
                </c:pt>
                <c:pt idx="26323" formatCode="General">
                  <c:v>52.646000000000001</c:v>
                </c:pt>
                <c:pt idx="26324" formatCode="General">
                  <c:v>52.648000000000003</c:v>
                </c:pt>
                <c:pt idx="26325" formatCode="General">
                  <c:v>52.65</c:v>
                </c:pt>
                <c:pt idx="26326" formatCode="General">
                  <c:v>52.652000000000001</c:v>
                </c:pt>
                <c:pt idx="26327" formatCode="General">
                  <c:v>52.654000000000003</c:v>
                </c:pt>
                <c:pt idx="26328" formatCode="General">
                  <c:v>52.655999999999999</c:v>
                </c:pt>
                <c:pt idx="26329" formatCode="General">
                  <c:v>52.658000000000001</c:v>
                </c:pt>
                <c:pt idx="26330" formatCode="General">
                  <c:v>52.66</c:v>
                </c:pt>
                <c:pt idx="26331" formatCode="General">
                  <c:v>52.661999999999999</c:v>
                </c:pt>
                <c:pt idx="26332" formatCode="General">
                  <c:v>52.664000000000001</c:v>
                </c:pt>
                <c:pt idx="26333" formatCode="General">
                  <c:v>52.665999999999997</c:v>
                </c:pt>
                <c:pt idx="26334" formatCode="General">
                  <c:v>52.667999999999999</c:v>
                </c:pt>
                <c:pt idx="26335" formatCode="General">
                  <c:v>52.67</c:v>
                </c:pt>
                <c:pt idx="26336" formatCode="General">
                  <c:v>52.671999999999997</c:v>
                </c:pt>
                <c:pt idx="26337" formatCode="General">
                  <c:v>52.673999999999999</c:v>
                </c:pt>
                <c:pt idx="26338" formatCode="General">
                  <c:v>52.676000000000002</c:v>
                </c:pt>
                <c:pt idx="26339" formatCode="General">
                  <c:v>52.677999999999997</c:v>
                </c:pt>
                <c:pt idx="26340" formatCode="General">
                  <c:v>52.68</c:v>
                </c:pt>
                <c:pt idx="26341" formatCode="General">
                  <c:v>52.682000000000002</c:v>
                </c:pt>
                <c:pt idx="26342" formatCode="General">
                  <c:v>52.683999999999997</c:v>
                </c:pt>
                <c:pt idx="26343" formatCode="General">
                  <c:v>52.686</c:v>
                </c:pt>
                <c:pt idx="26344" formatCode="General">
                  <c:v>52.688000000000002</c:v>
                </c:pt>
                <c:pt idx="26345" formatCode="General">
                  <c:v>52.69</c:v>
                </c:pt>
                <c:pt idx="26346" formatCode="General">
                  <c:v>52.692</c:v>
                </c:pt>
                <c:pt idx="26347" formatCode="General">
                  <c:v>52.694000000000003</c:v>
                </c:pt>
                <c:pt idx="26348" formatCode="General">
                  <c:v>52.695999999999998</c:v>
                </c:pt>
                <c:pt idx="26349" formatCode="General">
                  <c:v>52.698</c:v>
                </c:pt>
                <c:pt idx="26350" formatCode="General">
                  <c:v>52.7</c:v>
                </c:pt>
                <c:pt idx="26351" formatCode="General">
                  <c:v>52.701999999999998</c:v>
                </c:pt>
                <c:pt idx="26352" formatCode="General">
                  <c:v>52.704000000000001</c:v>
                </c:pt>
                <c:pt idx="26353" formatCode="General">
                  <c:v>52.706000000000003</c:v>
                </c:pt>
                <c:pt idx="26354" formatCode="General">
                  <c:v>52.707999999999998</c:v>
                </c:pt>
                <c:pt idx="26355" formatCode="General">
                  <c:v>52.71</c:v>
                </c:pt>
                <c:pt idx="26356" formatCode="General">
                  <c:v>52.712000000000003</c:v>
                </c:pt>
                <c:pt idx="26357" formatCode="General">
                  <c:v>52.713999999999999</c:v>
                </c:pt>
                <c:pt idx="26358" formatCode="General">
                  <c:v>52.716000000000001</c:v>
                </c:pt>
                <c:pt idx="26359" formatCode="General">
                  <c:v>52.718000000000004</c:v>
                </c:pt>
                <c:pt idx="26360" formatCode="General">
                  <c:v>52.72</c:v>
                </c:pt>
                <c:pt idx="26361" formatCode="General">
                  <c:v>52.722000000000001</c:v>
                </c:pt>
                <c:pt idx="26362" formatCode="General">
                  <c:v>52.723999999999997</c:v>
                </c:pt>
                <c:pt idx="26363" formatCode="General">
                  <c:v>52.725999999999999</c:v>
                </c:pt>
                <c:pt idx="26364" formatCode="General">
                  <c:v>52.728000000000002</c:v>
                </c:pt>
                <c:pt idx="26365" formatCode="General">
                  <c:v>52.73</c:v>
                </c:pt>
                <c:pt idx="26366" formatCode="General">
                  <c:v>52.731999999999999</c:v>
                </c:pt>
                <c:pt idx="26367" formatCode="General">
                  <c:v>52.734000000000002</c:v>
                </c:pt>
                <c:pt idx="26368" formatCode="General">
                  <c:v>52.735999999999997</c:v>
                </c:pt>
                <c:pt idx="26369" formatCode="General">
                  <c:v>52.738</c:v>
                </c:pt>
                <c:pt idx="26370" formatCode="General">
                  <c:v>52.74</c:v>
                </c:pt>
                <c:pt idx="26371" formatCode="General">
                  <c:v>52.741999999999997</c:v>
                </c:pt>
                <c:pt idx="26372" formatCode="General">
                  <c:v>52.744</c:v>
                </c:pt>
                <c:pt idx="26373" formatCode="General">
                  <c:v>52.746000000000002</c:v>
                </c:pt>
                <c:pt idx="26374" formatCode="General">
                  <c:v>52.747999999999998</c:v>
                </c:pt>
                <c:pt idx="26375" formatCode="General">
                  <c:v>52.75</c:v>
                </c:pt>
                <c:pt idx="26376" formatCode="General">
                  <c:v>52.752000000000002</c:v>
                </c:pt>
                <c:pt idx="26377" formatCode="General">
                  <c:v>52.753999999999998</c:v>
                </c:pt>
                <c:pt idx="26378" formatCode="General">
                  <c:v>52.756</c:v>
                </c:pt>
                <c:pt idx="26379" formatCode="General">
                  <c:v>52.758000000000003</c:v>
                </c:pt>
                <c:pt idx="26380" formatCode="General">
                  <c:v>52.76</c:v>
                </c:pt>
                <c:pt idx="26381" formatCode="General">
                  <c:v>52.762</c:v>
                </c:pt>
                <c:pt idx="26382" formatCode="General">
                  <c:v>52.764000000000003</c:v>
                </c:pt>
                <c:pt idx="26383" formatCode="General">
                  <c:v>52.765999999999998</c:v>
                </c:pt>
                <c:pt idx="26384" formatCode="General">
                  <c:v>52.768000000000001</c:v>
                </c:pt>
                <c:pt idx="26385" formatCode="General">
                  <c:v>52.77</c:v>
                </c:pt>
                <c:pt idx="26386" formatCode="General">
                  <c:v>52.771999999999998</c:v>
                </c:pt>
                <c:pt idx="26387" formatCode="General">
                  <c:v>52.774000000000001</c:v>
                </c:pt>
                <c:pt idx="26388" formatCode="General">
                  <c:v>52.776000000000003</c:v>
                </c:pt>
                <c:pt idx="26389" formatCode="General">
                  <c:v>52.777999999999999</c:v>
                </c:pt>
                <c:pt idx="26390" formatCode="General">
                  <c:v>52.78</c:v>
                </c:pt>
                <c:pt idx="26391" formatCode="General">
                  <c:v>52.781999999999996</c:v>
                </c:pt>
                <c:pt idx="26392" formatCode="General">
                  <c:v>52.783999999999999</c:v>
                </c:pt>
                <c:pt idx="26393" formatCode="General">
                  <c:v>52.786000000000001</c:v>
                </c:pt>
                <c:pt idx="26394" formatCode="General">
                  <c:v>52.787999999999997</c:v>
                </c:pt>
                <c:pt idx="26395" formatCode="General">
                  <c:v>52.79</c:v>
                </c:pt>
                <c:pt idx="26396" formatCode="General">
                  <c:v>52.792000000000002</c:v>
                </c:pt>
                <c:pt idx="26397" formatCode="General">
                  <c:v>52.793999999999997</c:v>
                </c:pt>
                <c:pt idx="26398" formatCode="General">
                  <c:v>52.795999999999999</c:v>
                </c:pt>
                <c:pt idx="26399" formatCode="General">
                  <c:v>52.798000000000002</c:v>
                </c:pt>
                <c:pt idx="26400" formatCode="General">
                  <c:v>52.8</c:v>
                </c:pt>
                <c:pt idx="26401" formatCode="General">
                  <c:v>52.802</c:v>
                </c:pt>
                <c:pt idx="26402" formatCode="General">
                  <c:v>52.804000000000002</c:v>
                </c:pt>
                <c:pt idx="26403" formatCode="General">
                  <c:v>52.805999999999997</c:v>
                </c:pt>
                <c:pt idx="26404" formatCode="General">
                  <c:v>52.808</c:v>
                </c:pt>
                <c:pt idx="26405" formatCode="General">
                  <c:v>52.81</c:v>
                </c:pt>
                <c:pt idx="26406" formatCode="General">
                  <c:v>52.811999999999998</c:v>
                </c:pt>
                <c:pt idx="26407" formatCode="General">
                  <c:v>52.814</c:v>
                </c:pt>
                <c:pt idx="26408" formatCode="General">
                  <c:v>52.816000000000003</c:v>
                </c:pt>
                <c:pt idx="26409" formatCode="General">
                  <c:v>52.817999999999998</c:v>
                </c:pt>
                <c:pt idx="26410" formatCode="General">
                  <c:v>52.82</c:v>
                </c:pt>
                <c:pt idx="26411" formatCode="General">
                  <c:v>52.822000000000003</c:v>
                </c:pt>
                <c:pt idx="26412" formatCode="General">
                  <c:v>52.823999999999998</c:v>
                </c:pt>
                <c:pt idx="26413" formatCode="General">
                  <c:v>52.826000000000001</c:v>
                </c:pt>
                <c:pt idx="26414" formatCode="General">
                  <c:v>52.828000000000003</c:v>
                </c:pt>
                <c:pt idx="26415" formatCode="General">
                  <c:v>52.83</c:v>
                </c:pt>
                <c:pt idx="26416" formatCode="General">
                  <c:v>52.832000000000001</c:v>
                </c:pt>
                <c:pt idx="26417" formatCode="General">
                  <c:v>52.834000000000003</c:v>
                </c:pt>
                <c:pt idx="26418" formatCode="General">
                  <c:v>52.835999999999999</c:v>
                </c:pt>
                <c:pt idx="26419" formatCode="General">
                  <c:v>52.838000000000001</c:v>
                </c:pt>
                <c:pt idx="26420" formatCode="General">
                  <c:v>52.84</c:v>
                </c:pt>
                <c:pt idx="26421" formatCode="General">
                  <c:v>52.841999999999999</c:v>
                </c:pt>
                <c:pt idx="26422" formatCode="General">
                  <c:v>52.844000000000001</c:v>
                </c:pt>
                <c:pt idx="26423" formatCode="General">
                  <c:v>52.845999999999997</c:v>
                </c:pt>
                <c:pt idx="26424" formatCode="General">
                  <c:v>52.847999999999999</c:v>
                </c:pt>
                <c:pt idx="26425" formatCode="General">
                  <c:v>52.85</c:v>
                </c:pt>
                <c:pt idx="26426" formatCode="General">
                  <c:v>52.851999999999997</c:v>
                </c:pt>
                <c:pt idx="26427" formatCode="General">
                  <c:v>52.853999999999999</c:v>
                </c:pt>
                <c:pt idx="26428" formatCode="General">
                  <c:v>52.856000000000002</c:v>
                </c:pt>
                <c:pt idx="26429" formatCode="General">
                  <c:v>52.857999999999997</c:v>
                </c:pt>
                <c:pt idx="26430" formatCode="General">
                  <c:v>52.86</c:v>
                </c:pt>
                <c:pt idx="26431" formatCode="General">
                  <c:v>52.862000000000002</c:v>
                </c:pt>
                <c:pt idx="26432" formatCode="General">
                  <c:v>52.863999999999997</c:v>
                </c:pt>
                <c:pt idx="26433" formatCode="General">
                  <c:v>52.866</c:v>
                </c:pt>
                <c:pt idx="26434" formatCode="General">
                  <c:v>52.868000000000002</c:v>
                </c:pt>
                <c:pt idx="26435" formatCode="General">
                  <c:v>52.87</c:v>
                </c:pt>
                <c:pt idx="26436" formatCode="General">
                  <c:v>52.872</c:v>
                </c:pt>
                <c:pt idx="26437" formatCode="General">
                  <c:v>52.874000000000002</c:v>
                </c:pt>
                <c:pt idx="26438" formatCode="General">
                  <c:v>52.875999999999998</c:v>
                </c:pt>
                <c:pt idx="26439" formatCode="General">
                  <c:v>52.878</c:v>
                </c:pt>
                <c:pt idx="26440" formatCode="General">
                  <c:v>52.88</c:v>
                </c:pt>
                <c:pt idx="26441" formatCode="General">
                  <c:v>52.881999999999998</c:v>
                </c:pt>
                <c:pt idx="26442" formatCode="General">
                  <c:v>52.884</c:v>
                </c:pt>
                <c:pt idx="26443" formatCode="General">
                  <c:v>52.886000000000003</c:v>
                </c:pt>
                <c:pt idx="26444" formatCode="General">
                  <c:v>52.887999999999998</c:v>
                </c:pt>
                <c:pt idx="26445" formatCode="General">
                  <c:v>52.89</c:v>
                </c:pt>
                <c:pt idx="26446" formatCode="General">
                  <c:v>52.892000000000003</c:v>
                </c:pt>
                <c:pt idx="26447" formatCode="General">
                  <c:v>52.893999999999998</c:v>
                </c:pt>
                <c:pt idx="26448" formatCode="General">
                  <c:v>52.896000000000001</c:v>
                </c:pt>
                <c:pt idx="26449" formatCode="General">
                  <c:v>52.898000000000003</c:v>
                </c:pt>
                <c:pt idx="26450" formatCode="General">
                  <c:v>52.9</c:v>
                </c:pt>
                <c:pt idx="26451" formatCode="General">
                  <c:v>52.902000000000001</c:v>
                </c:pt>
                <c:pt idx="26452" formatCode="General">
                  <c:v>52.904000000000003</c:v>
                </c:pt>
                <c:pt idx="26453" formatCode="General">
                  <c:v>52.905999999999999</c:v>
                </c:pt>
                <c:pt idx="26454" formatCode="General">
                  <c:v>52.908000000000001</c:v>
                </c:pt>
                <c:pt idx="26455" formatCode="General">
                  <c:v>52.91</c:v>
                </c:pt>
                <c:pt idx="26456" formatCode="General">
                  <c:v>52.911999999999999</c:v>
                </c:pt>
                <c:pt idx="26457" formatCode="General">
                  <c:v>52.914000000000001</c:v>
                </c:pt>
                <c:pt idx="26458" formatCode="General">
                  <c:v>52.915999999999997</c:v>
                </c:pt>
                <c:pt idx="26459" formatCode="General">
                  <c:v>52.917999999999999</c:v>
                </c:pt>
                <c:pt idx="26460" formatCode="General">
                  <c:v>52.92</c:v>
                </c:pt>
                <c:pt idx="26461" formatCode="General">
                  <c:v>52.921999999999997</c:v>
                </c:pt>
                <c:pt idx="26462" formatCode="General">
                  <c:v>52.923999999999999</c:v>
                </c:pt>
                <c:pt idx="26463" formatCode="General">
                  <c:v>52.926000000000002</c:v>
                </c:pt>
                <c:pt idx="26464" formatCode="General">
                  <c:v>52.927999999999997</c:v>
                </c:pt>
                <c:pt idx="26465" formatCode="General">
                  <c:v>52.93</c:v>
                </c:pt>
                <c:pt idx="26466" formatCode="General">
                  <c:v>52.932000000000002</c:v>
                </c:pt>
                <c:pt idx="26467" formatCode="General">
                  <c:v>52.933999999999997</c:v>
                </c:pt>
                <c:pt idx="26468" formatCode="General">
                  <c:v>52.936</c:v>
                </c:pt>
                <c:pt idx="26469" formatCode="General">
                  <c:v>52.938000000000002</c:v>
                </c:pt>
                <c:pt idx="26470" formatCode="General">
                  <c:v>52.94</c:v>
                </c:pt>
                <c:pt idx="26471" formatCode="General">
                  <c:v>52.942</c:v>
                </c:pt>
                <c:pt idx="26472" formatCode="General">
                  <c:v>52.944000000000003</c:v>
                </c:pt>
                <c:pt idx="26473" formatCode="General">
                  <c:v>52.945999999999998</c:v>
                </c:pt>
                <c:pt idx="26474" formatCode="General">
                  <c:v>52.948</c:v>
                </c:pt>
                <c:pt idx="26475" formatCode="General">
                  <c:v>52.95</c:v>
                </c:pt>
                <c:pt idx="26476" formatCode="General">
                  <c:v>52.951999999999998</c:v>
                </c:pt>
                <c:pt idx="26477" formatCode="General">
                  <c:v>52.954000000000001</c:v>
                </c:pt>
                <c:pt idx="26478" formatCode="General">
                  <c:v>52.956000000000003</c:v>
                </c:pt>
                <c:pt idx="26479" formatCode="General">
                  <c:v>52.957999999999998</c:v>
                </c:pt>
                <c:pt idx="26480" formatCode="General">
                  <c:v>52.96</c:v>
                </c:pt>
                <c:pt idx="26481" formatCode="General">
                  <c:v>52.962000000000003</c:v>
                </c:pt>
                <c:pt idx="26482" formatCode="General">
                  <c:v>52.963999999999999</c:v>
                </c:pt>
                <c:pt idx="26483" formatCode="General">
                  <c:v>52.966000000000001</c:v>
                </c:pt>
                <c:pt idx="26484" formatCode="General">
                  <c:v>52.968000000000004</c:v>
                </c:pt>
                <c:pt idx="26485" formatCode="General">
                  <c:v>52.97</c:v>
                </c:pt>
                <c:pt idx="26486" formatCode="General">
                  <c:v>52.972000000000001</c:v>
                </c:pt>
                <c:pt idx="26487" formatCode="General">
                  <c:v>52.973999999999997</c:v>
                </c:pt>
                <c:pt idx="26488" formatCode="General">
                  <c:v>52.975999999999999</c:v>
                </c:pt>
                <c:pt idx="26489" formatCode="General">
                  <c:v>52.978000000000002</c:v>
                </c:pt>
                <c:pt idx="26490" formatCode="General">
                  <c:v>52.98</c:v>
                </c:pt>
                <c:pt idx="26491" formatCode="General">
                  <c:v>52.981999999999999</c:v>
                </c:pt>
                <c:pt idx="26492" formatCode="General">
                  <c:v>52.984000000000002</c:v>
                </c:pt>
                <c:pt idx="26493" formatCode="General">
                  <c:v>52.985999999999997</c:v>
                </c:pt>
                <c:pt idx="26494" formatCode="General">
                  <c:v>52.988</c:v>
                </c:pt>
                <c:pt idx="26495" formatCode="General">
                  <c:v>52.99</c:v>
                </c:pt>
                <c:pt idx="26496" formatCode="General">
                  <c:v>52.991999999999997</c:v>
                </c:pt>
                <c:pt idx="26497" formatCode="General">
                  <c:v>52.994</c:v>
                </c:pt>
                <c:pt idx="26498" formatCode="General">
                  <c:v>52.996000000000002</c:v>
                </c:pt>
                <c:pt idx="26499" formatCode="General">
                  <c:v>52.997999999999998</c:v>
                </c:pt>
                <c:pt idx="26500" formatCode="General">
                  <c:v>53</c:v>
                </c:pt>
                <c:pt idx="26501" formatCode="General">
                  <c:v>53.002000000000002</c:v>
                </c:pt>
                <c:pt idx="26502" formatCode="General">
                  <c:v>53.003999999999998</c:v>
                </c:pt>
                <c:pt idx="26503" formatCode="General">
                  <c:v>53.006</c:v>
                </c:pt>
                <c:pt idx="26504" formatCode="General">
                  <c:v>53.008000000000003</c:v>
                </c:pt>
                <c:pt idx="26505" formatCode="General">
                  <c:v>53.01</c:v>
                </c:pt>
                <c:pt idx="26506" formatCode="General">
                  <c:v>53.012</c:v>
                </c:pt>
                <c:pt idx="26507" formatCode="General">
                  <c:v>53.014000000000003</c:v>
                </c:pt>
                <c:pt idx="26508" formatCode="General">
                  <c:v>53.015999999999998</c:v>
                </c:pt>
                <c:pt idx="26509" formatCode="General">
                  <c:v>53.018000000000001</c:v>
                </c:pt>
                <c:pt idx="26510" formatCode="General">
                  <c:v>53.02</c:v>
                </c:pt>
                <c:pt idx="26511" formatCode="General">
                  <c:v>53.021999999999998</c:v>
                </c:pt>
                <c:pt idx="26512" formatCode="General">
                  <c:v>53.024000000000001</c:v>
                </c:pt>
                <c:pt idx="26513" formatCode="General">
                  <c:v>53.026000000000003</c:v>
                </c:pt>
                <c:pt idx="26514" formatCode="General">
                  <c:v>53.027999999999999</c:v>
                </c:pt>
                <c:pt idx="26515" formatCode="General">
                  <c:v>53.03</c:v>
                </c:pt>
                <c:pt idx="26516" formatCode="General">
                  <c:v>53.031999999999996</c:v>
                </c:pt>
                <c:pt idx="26517" formatCode="General">
                  <c:v>53.033999999999999</c:v>
                </c:pt>
                <c:pt idx="26518" formatCode="General">
                  <c:v>53.036000000000001</c:v>
                </c:pt>
                <c:pt idx="26519" formatCode="General">
                  <c:v>53.037999999999997</c:v>
                </c:pt>
                <c:pt idx="26520" formatCode="General">
                  <c:v>53.04</c:v>
                </c:pt>
                <c:pt idx="26521" formatCode="General">
                  <c:v>53.042000000000002</c:v>
                </c:pt>
                <c:pt idx="26522" formatCode="General">
                  <c:v>53.043999999999997</c:v>
                </c:pt>
                <c:pt idx="26523" formatCode="General">
                  <c:v>53.045999999999999</c:v>
                </c:pt>
                <c:pt idx="26524" formatCode="General">
                  <c:v>53.048000000000002</c:v>
                </c:pt>
                <c:pt idx="26525" formatCode="General">
                  <c:v>53.05</c:v>
                </c:pt>
                <c:pt idx="26526" formatCode="General">
                  <c:v>53.052</c:v>
                </c:pt>
                <c:pt idx="26527" formatCode="General">
                  <c:v>53.054000000000002</c:v>
                </c:pt>
                <c:pt idx="26528" formatCode="General">
                  <c:v>53.055999999999997</c:v>
                </c:pt>
                <c:pt idx="26529" formatCode="General">
                  <c:v>53.058</c:v>
                </c:pt>
                <c:pt idx="26530" formatCode="General">
                  <c:v>53.06</c:v>
                </c:pt>
                <c:pt idx="26531" formatCode="General">
                  <c:v>53.061999999999998</c:v>
                </c:pt>
                <c:pt idx="26532" formatCode="General">
                  <c:v>53.064</c:v>
                </c:pt>
                <c:pt idx="26533" formatCode="General">
                  <c:v>53.066000000000003</c:v>
                </c:pt>
                <c:pt idx="26534" formatCode="General">
                  <c:v>53.067999999999998</c:v>
                </c:pt>
                <c:pt idx="26535" formatCode="General">
                  <c:v>53.07</c:v>
                </c:pt>
                <c:pt idx="26536" formatCode="General">
                  <c:v>53.072000000000003</c:v>
                </c:pt>
                <c:pt idx="26537" formatCode="General">
                  <c:v>53.073999999999998</c:v>
                </c:pt>
                <c:pt idx="26538" formatCode="General">
                  <c:v>53.076000000000001</c:v>
                </c:pt>
                <c:pt idx="26539" formatCode="General">
                  <c:v>53.078000000000003</c:v>
                </c:pt>
                <c:pt idx="26540" formatCode="General">
                  <c:v>53.08</c:v>
                </c:pt>
                <c:pt idx="26541" formatCode="General">
                  <c:v>53.082000000000001</c:v>
                </c:pt>
                <c:pt idx="26542" formatCode="General">
                  <c:v>53.084000000000003</c:v>
                </c:pt>
                <c:pt idx="26543" formatCode="General">
                  <c:v>53.085999999999999</c:v>
                </c:pt>
                <c:pt idx="26544" formatCode="General">
                  <c:v>53.088000000000001</c:v>
                </c:pt>
                <c:pt idx="26545" formatCode="General">
                  <c:v>53.09</c:v>
                </c:pt>
                <c:pt idx="26546" formatCode="General">
                  <c:v>53.091999999999999</c:v>
                </c:pt>
                <c:pt idx="26547" formatCode="General">
                  <c:v>53.094000000000001</c:v>
                </c:pt>
                <c:pt idx="26548" formatCode="General">
                  <c:v>53.095999999999997</c:v>
                </c:pt>
                <c:pt idx="26549" formatCode="General">
                  <c:v>53.097999999999999</c:v>
                </c:pt>
                <c:pt idx="26550" formatCode="General">
                  <c:v>53.1</c:v>
                </c:pt>
                <c:pt idx="26551" formatCode="General">
                  <c:v>53.101999999999997</c:v>
                </c:pt>
                <c:pt idx="26552" formatCode="General">
                  <c:v>53.103999999999999</c:v>
                </c:pt>
                <c:pt idx="26553" formatCode="General">
                  <c:v>53.106000000000002</c:v>
                </c:pt>
                <c:pt idx="26554" formatCode="General">
                  <c:v>53.107999999999997</c:v>
                </c:pt>
                <c:pt idx="26555" formatCode="General">
                  <c:v>53.11</c:v>
                </c:pt>
                <c:pt idx="26556" formatCode="General">
                  <c:v>53.112000000000002</c:v>
                </c:pt>
                <c:pt idx="26557" formatCode="General">
                  <c:v>53.113999999999997</c:v>
                </c:pt>
                <c:pt idx="26558" formatCode="General">
                  <c:v>53.116</c:v>
                </c:pt>
                <c:pt idx="26559" formatCode="General">
                  <c:v>53.118000000000002</c:v>
                </c:pt>
                <c:pt idx="26560" formatCode="General">
                  <c:v>53.12</c:v>
                </c:pt>
                <c:pt idx="26561" formatCode="General">
                  <c:v>53.122</c:v>
                </c:pt>
                <c:pt idx="26562" formatCode="General">
                  <c:v>53.124000000000002</c:v>
                </c:pt>
                <c:pt idx="26563" formatCode="General">
                  <c:v>53.125999999999998</c:v>
                </c:pt>
                <c:pt idx="26564" formatCode="General">
                  <c:v>53.128</c:v>
                </c:pt>
                <c:pt idx="26565" formatCode="General">
                  <c:v>53.13</c:v>
                </c:pt>
                <c:pt idx="26566" formatCode="General">
                  <c:v>53.131999999999998</c:v>
                </c:pt>
                <c:pt idx="26567" formatCode="General">
                  <c:v>53.134</c:v>
                </c:pt>
                <c:pt idx="26568" formatCode="General">
                  <c:v>53.136000000000003</c:v>
                </c:pt>
                <c:pt idx="26569" formatCode="General">
                  <c:v>53.137999999999998</c:v>
                </c:pt>
                <c:pt idx="26570" formatCode="General">
                  <c:v>53.14</c:v>
                </c:pt>
                <c:pt idx="26571" formatCode="General">
                  <c:v>53.142000000000003</c:v>
                </c:pt>
                <c:pt idx="26572" formatCode="General">
                  <c:v>53.143999999999998</c:v>
                </c:pt>
                <c:pt idx="26573" formatCode="General">
                  <c:v>53.146000000000001</c:v>
                </c:pt>
                <c:pt idx="26574" formatCode="General">
                  <c:v>53.148000000000003</c:v>
                </c:pt>
                <c:pt idx="26575" formatCode="General">
                  <c:v>53.15</c:v>
                </c:pt>
                <c:pt idx="26576" formatCode="General">
                  <c:v>53.152000000000001</c:v>
                </c:pt>
                <c:pt idx="26577" formatCode="General">
                  <c:v>53.154000000000003</c:v>
                </c:pt>
                <c:pt idx="26578" formatCode="General">
                  <c:v>53.155999999999999</c:v>
                </c:pt>
                <c:pt idx="26579" formatCode="General">
                  <c:v>53.158000000000001</c:v>
                </c:pt>
                <c:pt idx="26580" formatCode="General">
                  <c:v>53.16</c:v>
                </c:pt>
                <c:pt idx="26581" formatCode="General">
                  <c:v>53.161999999999999</c:v>
                </c:pt>
                <c:pt idx="26582" formatCode="General">
                  <c:v>53.164000000000001</c:v>
                </c:pt>
                <c:pt idx="26583" formatCode="General">
                  <c:v>53.165999999999997</c:v>
                </c:pt>
                <c:pt idx="26584" formatCode="General">
                  <c:v>53.167999999999999</c:v>
                </c:pt>
                <c:pt idx="26585" formatCode="General">
                  <c:v>53.17</c:v>
                </c:pt>
                <c:pt idx="26586" formatCode="General">
                  <c:v>53.171999999999997</c:v>
                </c:pt>
                <c:pt idx="26587" formatCode="General">
                  <c:v>53.173999999999999</c:v>
                </c:pt>
                <c:pt idx="26588" formatCode="General">
                  <c:v>53.176000000000002</c:v>
                </c:pt>
                <c:pt idx="26589" formatCode="General">
                  <c:v>53.177999999999997</c:v>
                </c:pt>
                <c:pt idx="26590" formatCode="General">
                  <c:v>53.18</c:v>
                </c:pt>
                <c:pt idx="26591" formatCode="General">
                  <c:v>53.182000000000002</c:v>
                </c:pt>
                <c:pt idx="26592" formatCode="General">
                  <c:v>53.183999999999997</c:v>
                </c:pt>
                <c:pt idx="26593" formatCode="General">
                  <c:v>53.186</c:v>
                </c:pt>
                <c:pt idx="26594" formatCode="General">
                  <c:v>53.188000000000002</c:v>
                </c:pt>
                <c:pt idx="26595" formatCode="General">
                  <c:v>53.19</c:v>
                </c:pt>
                <c:pt idx="26596" formatCode="General">
                  <c:v>53.192</c:v>
                </c:pt>
                <c:pt idx="26597" formatCode="General">
                  <c:v>53.194000000000003</c:v>
                </c:pt>
                <c:pt idx="26598" formatCode="General">
                  <c:v>53.195999999999998</c:v>
                </c:pt>
                <c:pt idx="26599" formatCode="General">
                  <c:v>53.198</c:v>
                </c:pt>
                <c:pt idx="26600" formatCode="General">
                  <c:v>53.2</c:v>
                </c:pt>
                <c:pt idx="26601" formatCode="General">
                  <c:v>53.201999999999998</c:v>
                </c:pt>
                <c:pt idx="26602" formatCode="General">
                  <c:v>53.204000000000001</c:v>
                </c:pt>
                <c:pt idx="26603" formatCode="General">
                  <c:v>53.206000000000003</c:v>
                </c:pt>
                <c:pt idx="26604" formatCode="General">
                  <c:v>53.207999999999998</c:v>
                </c:pt>
                <c:pt idx="26605" formatCode="General">
                  <c:v>53.21</c:v>
                </c:pt>
                <c:pt idx="26606" formatCode="General">
                  <c:v>53.212000000000003</c:v>
                </c:pt>
                <c:pt idx="26607" formatCode="General">
                  <c:v>53.213999999999999</c:v>
                </c:pt>
                <c:pt idx="26608" formatCode="General">
                  <c:v>53.216000000000001</c:v>
                </c:pt>
                <c:pt idx="26609" formatCode="General">
                  <c:v>53.218000000000004</c:v>
                </c:pt>
                <c:pt idx="26610" formatCode="General">
                  <c:v>53.22</c:v>
                </c:pt>
                <c:pt idx="26611" formatCode="General">
                  <c:v>53.222000000000001</c:v>
                </c:pt>
                <c:pt idx="26612" formatCode="General">
                  <c:v>53.223999999999997</c:v>
                </c:pt>
                <c:pt idx="26613" formatCode="General">
                  <c:v>53.225999999999999</c:v>
                </c:pt>
                <c:pt idx="26614" formatCode="General">
                  <c:v>53.228000000000002</c:v>
                </c:pt>
                <c:pt idx="26615" formatCode="General">
                  <c:v>53.23</c:v>
                </c:pt>
                <c:pt idx="26616" formatCode="General">
                  <c:v>53.231999999999999</c:v>
                </c:pt>
                <c:pt idx="26617" formatCode="General">
                  <c:v>53.234000000000002</c:v>
                </c:pt>
                <c:pt idx="26618" formatCode="General">
                  <c:v>53.235999999999997</c:v>
                </c:pt>
                <c:pt idx="26619" formatCode="General">
                  <c:v>53.238</c:v>
                </c:pt>
                <c:pt idx="26620" formatCode="General">
                  <c:v>53.24</c:v>
                </c:pt>
                <c:pt idx="26621" formatCode="General">
                  <c:v>53.241999999999997</c:v>
                </c:pt>
                <c:pt idx="26622" formatCode="General">
                  <c:v>53.244</c:v>
                </c:pt>
                <c:pt idx="26623" formatCode="General">
                  <c:v>53.246000000000002</c:v>
                </c:pt>
                <c:pt idx="26624" formatCode="General">
                  <c:v>53.247999999999998</c:v>
                </c:pt>
                <c:pt idx="26625" formatCode="General">
                  <c:v>53.25</c:v>
                </c:pt>
                <c:pt idx="26626" formatCode="General">
                  <c:v>53.252000000000002</c:v>
                </c:pt>
                <c:pt idx="26627" formatCode="General">
                  <c:v>53.253999999999998</c:v>
                </c:pt>
                <c:pt idx="26628" formatCode="General">
                  <c:v>53.256</c:v>
                </c:pt>
                <c:pt idx="26629" formatCode="General">
                  <c:v>53.258000000000003</c:v>
                </c:pt>
                <c:pt idx="26630" formatCode="General">
                  <c:v>53.26</c:v>
                </c:pt>
                <c:pt idx="26631" formatCode="General">
                  <c:v>53.262</c:v>
                </c:pt>
                <c:pt idx="26632" formatCode="General">
                  <c:v>53.264000000000003</c:v>
                </c:pt>
                <c:pt idx="26633" formatCode="General">
                  <c:v>53.265999999999998</c:v>
                </c:pt>
                <c:pt idx="26634" formatCode="General">
                  <c:v>53.268000000000001</c:v>
                </c:pt>
                <c:pt idx="26635" formatCode="General">
                  <c:v>53.27</c:v>
                </c:pt>
                <c:pt idx="26636" formatCode="General">
                  <c:v>53.271999999999998</c:v>
                </c:pt>
                <c:pt idx="26637" formatCode="General">
                  <c:v>53.274000000000001</c:v>
                </c:pt>
                <c:pt idx="26638" formatCode="General">
                  <c:v>53.276000000000003</c:v>
                </c:pt>
                <c:pt idx="26639" formatCode="General">
                  <c:v>53.277999999999999</c:v>
                </c:pt>
                <c:pt idx="26640" formatCode="General">
                  <c:v>53.28</c:v>
                </c:pt>
                <c:pt idx="26641" formatCode="General">
                  <c:v>53.281999999999996</c:v>
                </c:pt>
                <c:pt idx="26642" formatCode="General">
                  <c:v>53.283999999999999</c:v>
                </c:pt>
                <c:pt idx="26643" formatCode="General">
                  <c:v>53.286000000000001</c:v>
                </c:pt>
                <c:pt idx="26644" formatCode="General">
                  <c:v>53.287999999999997</c:v>
                </c:pt>
                <c:pt idx="26645" formatCode="General">
                  <c:v>53.29</c:v>
                </c:pt>
                <c:pt idx="26646" formatCode="General">
                  <c:v>53.292000000000002</c:v>
                </c:pt>
                <c:pt idx="26647" formatCode="General">
                  <c:v>53.293999999999997</c:v>
                </c:pt>
                <c:pt idx="26648" formatCode="General">
                  <c:v>53.295999999999999</c:v>
                </c:pt>
                <c:pt idx="26649" formatCode="General">
                  <c:v>53.298000000000002</c:v>
                </c:pt>
                <c:pt idx="26650" formatCode="General">
                  <c:v>53.3</c:v>
                </c:pt>
                <c:pt idx="26651" formatCode="General">
                  <c:v>53.302</c:v>
                </c:pt>
                <c:pt idx="26652" formatCode="General">
                  <c:v>53.304000000000002</c:v>
                </c:pt>
                <c:pt idx="26653" formatCode="General">
                  <c:v>53.305999999999997</c:v>
                </c:pt>
                <c:pt idx="26654" formatCode="General">
                  <c:v>53.308</c:v>
                </c:pt>
                <c:pt idx="26655" formatCode="General">
                  <c:v>53.31</c:v>
                </c:pt>
                <c:pt idx="26656" formatCode="General">
                  <c:v>53.311999999999998</c:v>
                </c:pt>
                <c:pt idx="26657" formatCode="General">
                  <c:v>53.314</c:v>
                </c:pt>
                <c:pt idx="26658" formatCode="General">
                  <c:v>53.316000000000003</c:v>
                </c:pt>
                <c:pt idx="26659" formatCode="General">
                  <c:v>53.317999999999998</c:v>
                </c:pt>
                <c:pt idx="26660" formatCode="General">
                  <c:v>53.32</c:v>
                </c:pt>
                <c:pt idx="26661" formatCode="General">
                  <c:v>53.322000000000003</c:v>
                </c:pt>
                <c:pt idx="26662" formatCode="General">
                  <c:v>53.323999999999998</c:v>
                </c:pt>
                <c:pt idx="26663" formatCode="General">
                  <c:v>53.326000000000001</c:v>
                </c:pt>
                <c:pt idx="26664" formatCode="General">
                  <c:v>53.328000000000003</c:v>
                </c:pt>
                <c:pt idx="26665" formatCode="General">
                  <c:v>53.33</c:v>
                </c:pt>
                <c:pt idx="26666" formatCode="General">
                  <c:v>53.332000000000001</c:v>
                </c:pt>
                <c:pt idx="26667" formatCode="General">
                  <c:v>53.334000000000003</c:v>
                </c:pt>
                <c:pt idx="26668" formatCode="General">
                  <c:v>53.335999999999999</c:v>
                </c:pt>
                <c:pt idx="26669" formatCode="General">
                  <c:v>53.338000000000001</c:v>
                </c:pt>
                <c:pt idx="26670" formatCode="General">
                  <c:v>53.34</c:v>
                </c:pt>
                <c:pt idx="26671" formatCode="General">
                  <c:v>53.341999999999999</c:v>
                </c:pt>
                <c:pt idx="26672" formatCode="General">
                  <c:v>53.344000000000001</c:v>
                </c:pt>
                <c:pt idx="26673" formatCode="General">
                  <c:v>53.345999999999997</c:v>
                </c:pt>
                <c:pt idx="26674" formatCode="General">
                  <c:v>53.347999999999999</c:v>
                </c:pt>
                <c:pt idx="26675" formatCode="General">
                  <c:v>53.35</c:v>
                </c:pt>
                <c:pt idx="26676" formatCode="General">
                  <c:v>53.351999999999997</c:v>
                </c:pt>
                <c:pt idx="26677" formatCode="General">
                  <c:v>53.353999999999999</c:v>
                </c:pt>
                <c:pt idx="26678" formatCode="General">
                  <c:v>53.356000000000002</c:v>
                </c:pt>
                <c:pt idx="26679" formatCode="General">
                  <c:v>53.357999999999997</c:v>
                </c:pt>
                <c:pt idx="26680" formatCode="General">
                  <c:v>53.36</c:v>
                </c:pt>
                <c:pt idx="26681" formatCode="General">
                  <c:v>53.362000000000002</c:v>
                </c:pt>
                <c:pt idx="26682" formatCode="General">
                  <c:v>53.363999999999997</c:v>
                </c:pt>
                <c:pt idx="26683" formatCode="General">
                  <c:v>53.366</c:v>
                </c:pt>
                <c:pt idx="26684" formatCode="General">
                  <c:v>53.368000000000002</c:v>
                </c:pt>
                <c:pt idx="26685" formatCode="General">
                  <c:v>53.37</c:v>
                </c:pt>
                <c:pt idx="26686" formatCode="General">
                  <c:v>53.372</c:v>
                </c:pt>
                <c:pt idx="26687" formatCode="General">
                  <c:v>53.374000000000002</c:v>
                </c:pt>
                <c:pt idx="26688" formatCode="General">
                  <c:v>53.375999999999998</c:v>
                </c:pt>
                <c:pt idx="26689" formatCode="General">
                  <c:v>53.378</c:v>
                </c:pt>
                <c:pt idx="26690" formatCode="General">
                  <c:v>53.38</c:v>
                </c:pt>
                <c:pt idx="26691" formatCode="General">
                  <c:v>53.381999999999998</c:v>
                </c:pt>
                <c:pt idx="26692" formatCode="General">
                  <c:v>53.384</c:v>
                </c:pt>
                <c:pt idx="26693" formatCode="General">
                  <c:v>53.386000000000003</c:v>
                </c:pt>
                <c:pt idx="26694" formatCode="General">
                  <c:v>53.387999999999998</c:v>
                </c:pt>
                <c:pt idx="26695" formatCode="General">
                  <c:v>53.39</c:v>
                </c:pt>
                <c:pt idx="26696" formatCode="General">
                  <c:v>53.392000000000003</c:v>
                </c:pt>
                <c:pt idx="26697" formatCode="General">
                  <c:v>53.393999999999998</c:v>
                </c:pt>
                <c:pt idx="26698" formatCode="General">
                  <c:v>53.396000000000001</c:v>
                </c:pt>
                <c:pt idx="26699" formatCode="General">
                  <c:v>53.398000000000003</c:v>
                </c:pt>
                <c:pt idx="26700" formatCode="General">
                  <c:v>53.4</c:v>
                </c:pt>
                <c:pt idx="26701" formatCode="General">
                  <c:v>53.402000000000001</c:v>
                </c:pt>
                <c:pt idx="26702" formatCode="General">
                  <c:v>53.404000000000003</c:v>
                </c:pt>
                <c:pt idx="26703" formatCode="General">
                  <c:v>53.405999999999999</c:v>
                </c:pt>
                <c:pt idx="26704" formatCode="General">
                  <c:v>53.408000000000001</c:v>
                </c:pt>
                <c:pt idx="26705" formatCode="General">
                  <c:v>53.41</c:v>
                </c:pt>
                <c:pt idx="26706" formatCode="General">
                  <c:v>53.411999999999999</c:v>
                </c:pt>
                <c:pt idx="26707" formatCode="General">
                  <c:v>53.414000000000001</c:v>
                </c:pt>
                <c:pt idx="26708" formatCode="General">
                  <c:v>53.415999999999997</c:v>
                </c:pt>
                <c:pt idx="26709" formatCode="General">
                  <c:v>53.417999999999999</c:v>
                </c:pt>
                <c:pt idx="26710" formatCode="General">
                  <c:v>53.42</c:v>
                </c:pt>
                <c:pt idx="26711" formatCode="General">
                  <c:v>53.421999999999997</c:v>
                </c:pt>
                <c:pt idx="26712" formatCode="General">
                  <c:v>53.423999999999999</c:v>
                </c:pt>
                <c:pt idx="26713" formatCode="General">
                  <c:v>53.426000000000002</c:v>
                </c:pt>
                <c:pt idx="26714" formatCode="General">
                  <c:v>53.427999999999997</c:v>
                </c:pt>
                <c:pt idx="26715" formatCode="General">
                  <c:v>53.43</c:v>
                </c:pt>
                <c:pt idx="26716" formatCode="General">
                  <c:v>53.432000000000002</c:v>
                </c:pt>
                <c:pt idx="26717" formatCode="General">
                  <c:v>53.433999999999997</c:v>
                </c:pt>
                <c:pt idx="26718" formatCode="General">
                  <c:v>53.436</c:v>
                </c:pt>
                <c:pt idx="26719" formatCode="General">
                  <c:v>53.438000000000002</c:v>
                </c:pt>
                <c:pt idx="26720" formatCode="General">
                  <c:v>53.44</c:v>
                </c:pt>
                <c:pt idx="26721" formatCode="General">
                  <c:v>53.442</c:v>
                </c:pt>
                <c:pt idx="26722" formatCode="General">
                  <c:v>53.444000000000003</c:v>
                </c:pt>
                <c:pt idx="26723" formatCode="General">
                  <c:v>53.445999999999998</c:v>
                </c:pt>
                <c:pt idx="26724" formatCode="General">
                  <c:v>53.448</c:v>
                </c:pt>
                <c:pt idx="26725" formatCode="General">
                  <c:v>53.45</c:v>
                </c:pt>
                <c:pt idx="26726" formatCode="General">
                  <c:v>53.451999999999998</c:v>
                </c:pt>
                <c:pt idx="26727" formatCode="General">
                  <c:v>53.454000000000001</c:v>
                </c:pt>
                <c:pt idx="26728" formatCode="General">
                  <c:v>53.456000000000003</c:v>
                </c:pt>
                <c:pt idx="26729" formatCode="General">
                  <c:v>53.457999999999998</c:v>
                </c:pt>
                <c:pt idx="26730" formatCode="General">
                  <c:v>53.46</c:v>
                </c:pt>
                <c:pt idx="26731" formatCode="General">
                  <c:v>53.462000000000003</c:v>
                </c:pt>
                <c:pt idx="26732" formatCode="General">
                  <c:v>53.463999999999999</c:v>
                </c:pt>
                <c:pt idx="26733" formatCode="General">
                  <c:v>53.466000000000001</c:v>
                </c:pt>
                <c:pt idx="26734" formatCode="General">
                  <c:v>53.468000000000004</c:v>
                </c:pt>
                <c:pt idx="26735" formatCode="General">
                  <c:v>53.47</c:v>
                </c:pt>
                <c:pt idx="26736" formatCode="General">
                  <c:v>53.472000000000001</c:v>
                </c:pt>
                <c:pt idx="26737" formatCode="General">
                  <c:v>53.473999999999997</c:v>
                </c:pt>
                <c:pt idx="26738" formatCode="General">
                  <c:v>53.475999999999999</c:v>
                </c:pt>
                <c:pt idx="26739" formatCode="General">
                  <c:v>53.478000000000002</c:v>
                </c:pt>
                <c:pt idx="26740" formatCode="General">
                  <c:v>53.48</c:v>
                </c:pt>
                <c:pt idx="26741" formatCode="General">
                  <c:v>53.481999999999999</c:v>
                </c:pt>
                <c:pt idx="26742" formatCode="General">
                  <c:v>53.484000000000002</c:v>
                </c:pt>
                <c:pt idx="26743" formatCode="General">
                  <c:v>53.485999999999997</c:v>
                </c:pt>
                <c:pt idx="26744" formatCode="General">
                  <c:v>53.488</c:v>
                </c:pt>
                <c:pt idx="26745" formatCode="General">
                  <c:v>53.49</c:v>
                </c:pt>
                <c:pt idx="26746" formatCode="General">
                  <c:v>53.491999999999997</c:v>
                </c:pt>
                <c:pt idx="26747" formatCode="General">
                  <c:v>53.494</c:v>
                </c:pt>
                <c:pt idx="26748" formatCode="General">
                  <c:v>53.496000000000002</c:v>
                </c:pt>
                <c:pt idx="26749" formatCode="General">
                  <c:v>53.497999999999998</c:v>
                </c:pt>
                <c:pt idx="26750" formatCode="General">
                  <c:v>53.5</c:v>
                </c:pt>
                <c:pt idx="26751" formatCode="General">
                  <c:v>53.502000000000002</c:v>
                </c:pt>
                <c:pt idx="26752" formatCode="General">
                  <c:v>53.503999999999998</c:v>
                </c:pt>
                <c:pt idx="26753" formatCode="General">
                  <c:v>53.506</c:v>
                </c:pt>
                <c:pt idx="26754" formatCode="General">
                  <c:v>53.508000000000003</c:v>
                </c:pt>
                <c:pt idx="26755" formatCode="General">
                  <c:v>53.51</c:v>
                </c:pt>
                <c:pt idx="26756" formatCode="General">
                  <c:v>53.512</c:v>
                </c:pt>
                <c:pt idx="26757" formatCode="General">
                  <c:v>53.514000000000003</c:v>
                </c:pt>
                <c:pt idx="26758" formatCode="General">
                  <c:v>53.515999999999998</c:v>
                </c:pt>
                <c:pt idx="26759" formatCode="General">
                  <c:v>53.518000000000001</c:v>
                </c:pt>
                <c:pt idx="26760" formatCode="General">
                  <c:v>53.52</c:v>
                </c:pt>
                <c:pt idx="26761" formatCode="General">
                  <c:v>53.521999999999998</c:v>
                </c:pt>
                <c:pt idx="26762" formatCode="General">
                  <c:v>53.524000000000001</c:v>
                </c:pt>
                <c:pt idx="26763" formatCode="General">
                  <c:v>53.526000000000003</c:v>
                </c:pt>
                <c:pt idx="26764" formatCode="General">
                  <c:v>53.527999999999999</c:v>
                </c:pt>
                <c:pt idx="26765" formatCode="General">
                  <c:v>53.53</c:v>
                </c:pt>
                <c:pt idx="26766" formatCode="General">
                  <c:v>53.531999999999996</c:v>
                </c:pt>
                <c:pt idx="26767" formatCode="General">
                  <c:v>53.533999999999999</c:v>
                </c:pt>
                <c:pt idx="26768" formatCode="General">
                  <c:v>53.536000000000001</c:v>
                </c:pt>
                <c:pt idx="26769" formatCode="General">
                  <c:v>53.537999999999997</c:v>
                </c:pt>
                <c:pt idx="26770" formatCode="General">
                  <c:v>53.54</c:v>
                </c:pt>
                <c:pt idx="26771" formatCode="General">
                  <c:v>53.542000000000002</c:v>
                </c:pt>
                <c:pt idx="26772" formatCode="General">
                  <c:v>53.543999999999997</c:v>
                </c:pt>
                <c:pt idx="26773" formatCode="General">
                  <c:v>53.545999999999999</c:v>
                </c:pt>
                <c:pt idx="26774" formatCode="General">
                  <c:v>53.548000000000002</c:v>
                </c:pt>
                <c:pt idx="26775" formatCode="General">
                  <c:v>53.55</c:v>
                </c:pt>
                <c:pt idx="26776" formatCode="General">
                  <c:v>53.552</c:v>
                </c:pt>
                <c:pt idx="26777" formatCode="General">
                  <c:v>53.554000000000002</c:v>
                </c:pt>
                <c:pt idx="26778" formatCode="General">
                  <c:v>53.555999999999997</c:v>
                </c:pt>
                <c:pt idx="26779" formatCode="General">
                  <c:v>53.558</c:v>
                </c:pt>
                <c:pt idx="26780" formatCode="General">
                  <c:v>53.56</c:v>
                </c:pt>
                <c:pt idx="26781" formatCode="General">
                  <c:v>53.561999999999998</c:v>
                </c:pt>
                <c:pt idx="26782" formatCode="General">
                  <c:v>53.564</c:v>
                </c:pt>
                <c:pt idx="26783" formatCode="General">
                  <c:v>53.566000000000003</c:v>
                </c:pt>
                <c:pt idx="26784" formatCode="General">
                  <c:v>53.567999999999998</c:v>
                </c:pt>
                <c:pt idx="26785" formatCode="General">
                  <c:v>53.57</c:v>
                </c:pt>
                <c:pt idx="26786" formatCode="General">
                  <c:v>53.572000000000003</c:v>
                </c:pt>
                <c:pt idx="26787" formatCode="General">
                  <c:v>53.573999999999998</c:v>
                </c:pt>
                <c:pt idx="26788" formatCode="General">
                  <c:v>53.576000000000001</c:v>
                </c:pt>
                <c:pt idx="26789" formatCode="General">
                  <c:v>53.578000000000003</c:v>
                </c:pt>
                <c:pt idx="26790" formatCode="General">
                  <c:v>53.58</c:v>
                </c:pt>
                <c:pt idx="26791" formatCode="General">
                  <c:v>53.582000000000001</c:v>
                </c:pt>
                <c:pt idx="26792" formatCode="General">
                  <c:v>53.584000000000003</c:v>
                </c:pt>
                <c:pt idx="26793" formatCode="General">
                  <c:v>53.585999999999999</c:v>
                </c:pt>
                <c:pt idx="26794" formatCode="General">
                  <c:v>53.588000000000001</c:v>
                </c:pt>
                <c:pt idx="26795" formatCode="General">
                  <c:v>53.59</c:v>
                </c:pt>
                <c:pt idx="26796" formatCode="General">
                  <c:v>53.591999999999999</c:v>
                </c:pt>
                <c:pt idx="26797" formatCode="General">
                  <c:v>53.594000000000001</c:v>
                </c:pt>
                <c:pt idx="26798" formatCode="General">
                  <c:v>53.595999999999997</c:v>
                </c:pt>
                <c:pt idx="26799" formatCode="General">
                  <c:v>53.597999999999999</c:v>
                </c:pt>
                <c:pt idx="26800" formatCode="General">
                  <c:v>53.6</c:v>
                </c:pt>
                <c:pt idx="26801" formatCode="General">
                  <c:v>53.601999999999997</c:v>
                </c:pt>
                <c:pt idx="26802" formatCode="General">
                  <c:v>53.603999999999999</c:v>
                </c:pt>
                <c:pt idx="26803" formatCode="General">
                  <c:v>53.606000000000002</c:v>
                </c:pt>
                <c:pt idx="26804" formatCode="General">
                  <c:v>53.607999999999997</c:v>
                </c:pt>
                <c:pt idx="26805" formatCode="General">
                  <c:v>53.61</c:v>
                </c:pt>
                <c:pt idx="26806" formatCode="General">
                  <c:v>53.612000000000002</c:v>
                </c:pt>
                <c:pt idx="26807" formatCode="General">
                  <c:v>53.613999999999997</c:v>
                </c:pt>
                <c:pt idx="26808" formatCode="General">
                  <c:v>53.616</c:v>
                </c:pt>
                <c:pt idx="26809" formatCode="General">
                  <c:v>53.618000000000002</c:v>
                </c:pt>
                <c:pt idx="26810" formatCode="General">
                  <c:v>53.62</c:v>
                </c:pt>
                <c:pt idx="26811" formatCode="General">
                  <c:v>53.622</c:v>
                </c:pt>
                <c:pt idx="26812" formatCode="General">
                  <c:v>53.624000000000002</c:v>
                </c:pt>
                <c:pt idx="26813" formatCode="General">
                  <c:v>53.625999999999998</c:v>
                </c:pt>
                <c:pt idx="26814" formatCode="General">
                  <c:v>53.628</c:v>
                </c:pt>
                <c:pt idx="26815" formatCode="General">
                  <c:v>53.63</c:v>
                </c:pt>
                <c:pt idx="26816" formatCode="General">
                  <c:v>53.631999999999998</c:v>
                </c:pt>
                <c:pt idx="26817" formatCode="General">
                  <c:v>53.634</c:v>
                </c:pt>
                <c:pt idx="26818" formatCode="General">
                  <c:v>53.636000000000003</c:v>
                </c:pt>
                <c:pt idx="26819" formatCode="General">
                  <c:v>53.637999999999998</c:v>
                </c:pt>
                <c:pt idx="26820" formatCode="General">
                  <c:v>53.64</c:v>
                </c:pt>
                <c:pt idx="26821" formatCode="General">
                  <c:v>53.642000000000003</c:v>
                </c:pt>
                <c:pt idx="26822" formatCode="General">
                  <c:v>53.643999999999998</c:v>
                </c:pt>
                <c:pt idx="26823" formatCode="General">
                  <c:v>53.646000000000001</c:v>
                </c:pt>
                <c:pt idx="26824" formatCode="General">
                  <c:v>53.648000000000003</c:v>
                </c:pt>
                <c:pt idx="26825" formatCode="General">
                  <c:v>53.65</c:v>
                </c:pt>
                <c:pt idx="26826" formatCode="General">
                  <c:v>53.652000000000001</c:v>
                </c:pt>
                <c:pt idx="26827" formatCode="General">
                  <c:v>53.654000000000003</c:v>
                </c:pt>
                <c:pt idx="26828" formatCode="General">
                  <c:v>53.655999999999999</c:v>
                </c:pt>
                <c:pt idx="26829" formatCode="General">
                  <c:v>53.658000000000001</c:v>
                </c:pt>
                <c:pt idx="26830" formatCode="General">
                  <c:v>53.66</c:v>
                </c:pt>
                <c:pt idx="26831" formatCode="General">
                  <c:v>53.661999999999999</c:v>
                </c:pt>
                <c:pt idx="26832" formatCode="General">
                  <c:v>53.664000000000001</c:v>
                </c:pt>
                <c:pt idx="26833" formatCode="General">
                  <c:v>53.665999999999997</c:v>
                </c:pt>
                <c:pt idx="26834" formatCode="General">
                  <c:v>53.667999999999999</c:v>
                </c:pt>
                <c:pt idx="26835" formatCode="General">
                  <c:v>53.67</c:v>
                </c:pt>
                <c:pt idx="26836" formatCode="General">
                  <c:v>53.671999999999997</c:v>
                </c:pt>
                <c:pt idx="26837" formatCode="General">
                  <c:v>53.673999999999999</c:v>
                </c:pt>
                <c:pt idx="26838" formatCode="General">
                  <c:v>53.676000000000002</c:v>
                </c:pt>
                <c:pt idx="26839" formatCode="General">
                  <c:v>53.677999999999997</c:v>
                </c:pt>
                <c:pt idx="26840" formatCode="General">
                  <c:v>53.68</c:v>
                </c:pt>
                <c:pt idx="26841" formatCode="General">
                  <c:v>53.682000000000002</c:v>
                </c:pt>
                <c:pt idx="26842" formatCode="General">
                  <c:v>53.683999999999997</c:v>
                </c:pt>
                <c:pt idx="26843" formatCode="General">
                  <c:v>53.686</c:v>
                </c:pt>
                <c:pt idx="26844" formatCode="General">
                  <c:v>53.688000000000002</c:v>
                </c:pt>
                <c:pt idx="26845" formatCode="General">
                  <c:v>53.69</c:v>
                </c:pt>
                <c:pt idx="26846" formatCode="General">
                  <c:v>53.692</c:v>
                </c:pt>
                <c:pt idx="26847" formatCode="General">
                  <c:v>53.694000000000003</c:v>
                </c:pt>
                <c:pt idx="26848" formatCode="General">
                  <c:v>53.695999999999998</c:v>
                </c:pt>
                <c:pt idx="26849" formatCode="General">
                  <c:v>53.698</c:v>
                </c:pt>
                <c:pt idx="26850" formatCode="General">
                  <c:v>53.7</c:v>
                </c:pt>
                <c:pt idx="26851" formatCode="General">
                  <c:v>53.701999999999998</c:v>
                </c:pt>
                <c:pt idx="26852" formatCode="General">
                  <c:v>53.704000000000001</c:v>
                </c:pt>
                <c:pt idx="26853" formatCode="General">
                  <c:v>53.706000000000003</c:v>
                </c:pt>
                <c:pt idx="26854" formatCode="General">
                  <c:v>53.707999999999998</c:v>
                </c:pt>
                <c:pt idx="26855" formatCode="General">
                  <c:v>53.71</c:v>
                </c:pt>
                <c:pt idx="26856" formatCode="General">
                  <c:v>53.712000000000003</c:v>
                </c:pt>
                <c:pt idx="26857" formatCode="General">
                  <c:v>53.713999999999999</c:v>
                </c:pt>
                <c:pt idx="26858" formatCode="General">
                  <c:v>53.716000000000001</c:v>
                </c:pt>
                <c:pt idx="26859" formatCode="General">
                  <c:v>53.718000000000004</c:v>
                </c:pt>
                <c:pt idx="26860" formatCode="General">
                  <c:v>53.72</c:v>
                </c:pt>
                <c:pt idx="26861" formatCode="General">
                  <c:v>53.722000000000001</c:v>
                </c:pt>
                <c:pt idx="26862" formatCode="General">
                  <c:v>53.723999999999997</c:v>
                </c:pt>
                <c:pt idx="26863" formatCode="General">
                  <c:v>53.725999999999999</c:v>
                </c:pt>
                <c:pt idx="26864" formatCode="General">
                  <c:v>53.728000000000002</c:v>
                </c:pt>
                <c:pt idx="26865" formatCode="General">
                  <c:v>53.73</c:v>
                </c:pt>
                <c:pt idx="26866" formatCode="General">
                  <c:v>53.731999999999999</c:v>
                </c:pt>
                <c:pt idx="26867" formatCode="General">
                  <c:v>53.734000000000002</c:v>
                </c:pt>
                <c:pt idx="26868" formatCode="General">
                  <c:v>53.735999999999997</c:v>
                </c:pt>
                <c:pt idx="26869" formatCode="General">
                  <c:v>53.738</c:v>
                </c:pt>
                <c:pt idx="26870" formatCode="General">
                  <c:v>53.74</c:v>
                </c:pt>
                <c:pt idx="26871" formatCode="General">
                  <c:v>53.741999999999997</c:v>
                </c:pt>
                <c:pt idx="26872" formatCode="General">
                  <c:v>53.744</c:v>
                </c:pt>
                <c:pt idx="26873" formatCode="General">
                  <c:v>53.746000000000002</c:v>
                </c:pt>
                <c:pt idx="26874" formatCode="General">
                  <c:v>53.747999999999998</c:v>
                </c:pt>
                <c:pt idx="26875" formatCode="General">
                  <c:v>53.75</c:v>
                </c:pt>
                <c:pt idx="26876" formatCode="General">
                  <c:v>53.752000000000002</c:v>
                </c:pt>
                <c:pt idx="26877" formatCode="General">
                  <c:v>53.753999999999998</c:v>
                </c:pt>
                <c:pt idx="26878" formatCode="General">
                  <c:v>53.756</c:v>
                </c:pt>
                <c:pt idx="26879" formatCode="General">
                  <c:v>53.758000000000003</c:v>
                </c:pt>
                <c:pt idx="26880" formatCode="General">
                  <c:v>53.76</c:v>
                </c:pt>
                <c:pt idx="26881" formatCode="General">
                  <c:v>53.762</c:v>
                </c:pt>
                <c:pt idx="26882" formatCode="General">
                  <c:v>53.764000000000003</c:v>
                </c:pt>
                <c:pt idx="26883" formatCode="General">
                  <c:v>53.765999999999998</c:v>
                </c:pt>
                <c:pt idx="26884" formatCode="General">
                  <c:v>53.768000000000001</c:v>
                </c:pt>
                <c:pt idx="26885" formatCode="General">
                  <c:v>53.77</c:v>
                </c:pt>
                <c:pt idx="26886" formatCode="General">
                  <c:v>53.771999999999998</c:v>
                </c:pt>
                <c:pt idx="26887" formatCode="General">
                  <c:v>53.774000000000001</c:v>
                </c:pt>
                <c:pt idx="26888" formatCode="General">
                  <c:v>53.776000000000003</c:v>
                </c:pt>
                <c:pt idx="26889" formatCode="General">
                  <c:v>53.777999999999999</c:v>
                </c:pt>
                <c:pt idx="26890" formatCode="General">
                  <c:v>53.78</c:v>
                </c:pt>
                <c:pt idx="26891" formatCode="General">
                  <c:v>53.781999999999996</c:v>
                </c:pt>
                <c:pt idx="26892" formatCode="General">
                  <c:v>53.783999999999999</c:v>
                </c:pt>
                <c:pt idx="26893" formatCode="General">
                  <c:v>53.786000000000001</c:v>
                </c:pt>
                <c:pt idx="26894" formatCode="General">
                  <c:v>53.787999999999997</c:v>
                </c:pt>
                <c:pt idx="26895" formatCode="General">
                  <c:v>53.79</c:v>
                </c:pt>
                <c:pt idx="26896" formatCode="General">
                  <c:v>53.792000000000002</c:v>
                </c:pt>
                <c:pt idx="26897" formatCode="General">
                  <c:v>53.793999999999997</c:v>
                </c:pt>
                <c:pt idx="26898" formatCode="General">
                  <c:v>53.795999999999999</c:v>
                </c:pt>
                <c:pt idx="26899" formatCode="General">
                  <c:v>53.798000000000002</c:v>
                </c:pt>
                <c:pt idx="26900" formatCode="General">
                  <c:v>53.8</c:v>
                </c:pt>
                <c:pt idx="26901" formatCode="General">
                  <c:v>53.802</c:v>
                </c:pt>
                <c:pt idx="26902" formatCode="General">
                  <c:v>53.804000000000002</c:v>
                </c:pt>
                <c:pt idx="26903" formatCode="General">
                  <c:v>53.805999999999997</c:v>
                </c:pt>
                <c:pt idx="26904" formatCode="General">
                  <c:v>53.808</c:v>
                </c:pt>
                <c:pt idx="26905" formatCode="General">
                  <c:v>53.81</c:v>
                </c:pt>
                <c:pt idx="26906" formatCode="General">
                  <c:v>53.811999999999998</c:v>
                </c:pt>
                <c:pt idx="26907" formatCode="General">
                  <c:v>53.814</c:v>
                </c:pt>
                <c:pt idx="26908" formatCode="General">
                  <c:v>53.816000000000003</c:v>
                </c:pt>
                <c:pt idx="26909" formatCode="General">
                  <c:v>53.817999999999998</c:v>
                </c:pt>
                <c:pt idx="26910" formatCode="General">
                  <c:v>53.82</c:v>
                </c:pt>
                <c:pt idx="26911" formatCode="General">
                  <c:v>53.822000000000003</c:v>
                </c:pt>
                <c:pt idx="26912" formatCode="General">
                  <c:v>53.823999999999998</c:v>
                </c:pt>
                <c:pt idx="26913" formatCode="General">
                  <c:v>53.826000000000001</c:v>
                </c:pt>
                <c:pt idx="26914" formatCode="General">
                  <c:v>53.828000000000003</c:v>
                </c:pt>
                <c:pt idx="26915" formatCode="General">
                  <c:v>53.83</c:v>
                </c:pt>
                <c:pt idx="26916" formatCode="General">
                  <c:v>53.832000000000001</c:v>
                </c:pt>
                <c:pt idx="26917" formatCode="General">
                  <c:v>53.834000000000003</c:v>
                </c:pt>
                <c:pt idx="26918" formatCode="General">
                  <c:v>53.835999999999999</c:v>
                </c:pt>
                <c:pt idx="26919" formatCode="General">
                  <c:v>53.838000000000001</c:v>
                </c:pt>
                <c:pt idx="26920" formatCode="General">
                  <c:v>53.84</c:v>
                </c:pt>
                <c:pt idx="26921" formatCode="General">
                  <c:v>53.841999999999999</c:v>
                </c:pt>
                <c:pt idx="26922" formatCode="General">
                  <c:v>53.844000000000001</c:v>
                </c:pt>
                <c:pt idx="26923" formatCode="General">
                  <c:v>53.845999999999997</c:v>
                </c:pt>
                <c:pt idx="26924" formatCode="General">
                  <c:v>53.847999999999999</c:v>
                </c:pt>
                <c:pt idx="26925" formatCode="General">
                  <c:v>53.85</c:v>
                </c:pt>
                <c:pt idx="26926" formatCode="General">
                  <c:v>53.851999999999997</c:v>
                </c:pt>
                <c:pt idx="26927" formatCode="General">
                  <c:v>53.853999999999999</c:v>
                </c:pt>
                <c:pt idx="26928" formatCode="General">
                  <c:v>53.856000000000002</c:v>
                </c:pt>
                <c:pt idx="26929" formatCode="General">
                  <c:v>53.857999999999997</c:v>
                </c:pt>
                <c:pt idx="26930" formatCode="General">
                  <c:v>53.86</c:v>
                </c:pt>
                <c:pt idx="26931" formatCode="General">
                  <c:v>53.862000000000002</c:v>
                </c:pt>
                <c:pt idx="26932" formatCode="General">
                  <c:v>53.863999999999997</c:v>
                </c:pt>
                <c:pt idx="26933" formatCode="General">
                  <c:v>53.866</c:v>
                </c:pt>
                <c:pt idx="26934" formatCode="General">
                  <c:v>53.868000000000002</c:v>
                </c:pt>
                <c:pt idx="26935" formatCode="General">
                  <c:v>53.87</c:v>
                </c:pt>
                <c:pt idx="26936" formatCode="General">
                  <c:v>53.872</c:v>
                </c:pt>
                <c:pt idx="26937" formatCode="General">
                  <c:v>53.874000000000002</c:v>
                </c:pt>
                <c:pt idx="26938" formatCode="General">
                  <c:v>53.875999999999998</c:v>
                </c:pt>
                <c:pt idx="26939" formatCode="General">
                  <c:v>53.878</c:v>
                </c:pt>
                <c:pt idx="26940" formatCode="General">
                  <c:v>53.88</c:v>
                </c:pt>
                <c:pt idx="26941" formatCode="General">
                  <c:v>53.881999999999998</c:v>
                </c:pt>
                <c:pt idx="26942" formatCode="General">
                  <c:v>53.884</c:v>
                </c:pt>
                <c:pt idx="26943" formatCode="General">
                  <c:v>53.886000000000003</c:v>
                </c:pt>
                <c:pt idx="26944" formatCode="General">
                  <c:v>53.887999999999998</c:v>
                </c:pt>
                <c:pt idx="26945" formatCode="General">
                  <c:v>53.89</c:v>
                </c:pt>
                <c:pt idx="26946" formatCode="General">
                  <c:v>53.892000000000003</c:v>
                </c:pt>
                <c:pt idx="26947" formatCode="General">
                  <c:v>53.893999999999998</c:v>
                </c:pt>
                <c:pt idx="26948" formatCode="General">
                  <c:v>53.896000000000001</c:v>
                </c:pt>
                <c:pt idx="26949" formatCode="General">
                  <c:v>53.898000000000003</c:v>
                </c:pt>
                <c:pt idx="26950" formatCode="General">
                  <c:v>53.9</c:v>
                </c:pt>
                <c:pt idx="26951" formatCode="General">
                  <c:v>53.902000000000001</c:v>
                </c:pt>
                <c:pt idx="26952" formatCode="General">
                  <c:v>53.904000000000003</c:v>
                </c:pt>
                <c:pt idx="26953" formatCode="General">
                  <c:v>53.905999999999999</c:v>
                </c:pt>
                <c:pt idx="26954" formatCode="General">
                  <c:v>53.908000000000001</c:v>
                </c:pt>
                <c:pt idx="26955" formatCode="General">
                  <c:v>53.91</c:v>
                </c:pt>
                <c:pt idx="26956" formatCode="General">
                  <c:v>53.911999999999999</c:v>
                </c:pt>
                <c:pt idx="26957" formatCode="General">
                  <c:v>53.914000000000001</c:v>
                </c:pt>
                <c:pt idx="26958" formatCode="General">
                  <c:v>53.915999999999997</c:v>
                </c:pt>
                <c:pt idx="26959" formatCode="General">
                  <c:v>53.917999999999999</c:v>
                </c:pt>
                <c:pt idx="26960" formatCode="General">
                  <c:v>53.92</c:v>
                </c:pt>
                <c:pt idx="26961" formatCode="General">
                  <c:v>53.921999999999997</c:v>
                </c:pt>
                <c:pt idx="26962" formatCode="General">
                  <c:v>53.923999999999999</c:v>
                </c:pt>
                <c:pt idx="26963" formatCode="General">
                  <c:v>53.926000000000002</c:v>
                </c:pt>
                <c:pt idx="26964" formatCode="General">
                  <c:v>53.927999999999997</c:v>
                </c:pt>
                <c:pt idx="26965" formatCode="General">
                  <c:v>53.93</c:v>
                </c:pt>
                <c:pt idx="26966" formatCode="General">
                  <c:v>53.932000000000002</c:v>
                </c:pt>
                <c:pt idx="26967" formatCode="General">
                  <c:v>53.933999999999997</c:v>
                </c:pt>
                <c:pt idx="26968" formatCode="General">
                  <c:v>53.936</c:v>
                </c:pt>
                <c:pt idx="26969" formatCode="General">
                  <c:v>53.938000000000002</c:v>
                </c:pt>
                <c:pt idx="26970" formatCode="General">
                  <c:v>53.94</c:v>
                </c:pt>
                <c:pt idx="26971" formatCode="General">
                  <c:v>53.942</c:v>
                </c:pt>
                <c:pt idx="26972" formatCode="General">
                  <c:v>53.944000000000003</c:v>
                </c:pt>
                <c:pt idx="26973" formatCode="General">
                  <c:v>53.945999999999998</c:v>
                </c:pt>
                <c:pt idx="26974" formatCode="General">
                  <c:v>53.948</c:v>
                </c:pt>
                <c:pt idx="26975" formatCode="General">
                  <c:v>53.95</c:v>
                </c:pt>
                <c:pt idx="26976" formatCode="General">
                  <c:v>53.951999999999998</c:v>
                </c:pt>
                <c:pt idx="26977" formatCode="General">
                  <c:v>53.954000000000001</c:v>
                </c:pt>
                <c:pt idx="26978" formatCode="General">
                  <c:v>53.956000000000003</c:v>
                </c:pt>
                <c:pt idx="26979" formatCode="General">
                  <c:v>53.957999999999998</c:v>
                </c:pt>
                <c:pt idx="26980" formatCode="General">
                  <c:v>53.96</c:v>
                </c:pt>
                <c:pt idx="26981" formatCode="General">
                  <c:v>53.962000000000003</c:v>
                </c:pt>
                <c:pt idx="26982" formatCode="General">
                  <c:v>53.963999999999999</c:v>
                </c:pt>
                <c:pt idx="26983" formatCode="General">
                  <c:v>53.966000000000001</c:v>
                </c:pt>
                <c:pt idx="26984" formatCode="General">
                  <c:v>53.968000000000004</c:v>
                </c:pt>
                <c:pt idx="26985" formatCode="General">
                  <c:v>53.97</c:v>
                </c:pt>
                <c:pt idx="26986" formatCode="General">
                  <c:v>53.972000000000001</c:v>
                </c:pt>
                <c:pt idx="26987" formatCode="General">
                  <c:v>53.973999999999997</c:v>
                </c:pt>
                <c:pt idx="26988" formatCode="General">
                  <c:v>53.975999999999999</c:v>
                </c:pt>
                <c:pt idx="26989" formatCode="General">
                  <c:v>53.978000000000002</c:v>
                </c:pt>
                <c:pt idx="26990" formatCode="General">
                  <c:v>53.98</c:v>
                </c:pt>
                <c:pt idx="26991" formatCode="General">
                  <c:v>53.981999999999999</c:v>
                </c:pt>
                <c:pt idx="26992" formatCode="General">
                  <c:v>53.984000000000002</c:v>
                </c:pt>
                <c:pt idx="26993" formatCode="General">
                  <c:v>53.985999999999997</c:v>
                </c:pt>
                <c:pt idx="26994" formatCode="General">
                  <c:v>53.988</c:v>
                </c:pt>
                <c:pt idx="26995" formatCode="General">
                  <c:v>53.99</c:v>
                </c:pt>
                <c:pt idx="26996" formatCode="General">
                  <c:v>53.991999999999997</c:v>
                </c:pt>
                <c:pt idx="26997" formatCode="General">
                  <c:v>53.994</c:v>
                </c:pt>
                <c:pt idx="26998" formatCode="General">
                  <c:v>53.996000000000002</c:v>
                </c:pt>
                <c:pt idx="26999" formatCode="General">
                  <c:v>53.997999999999998</c:v>
                </c:pt>
                <c:pt idx="27000" formatCode="General">
                  <c:v>54</c:v>
                </c:pt>
                <c:pt idx="27001" formatCode="General">
                  <c:v>54.002000000000002</c:v>
                </c:pt>
                <c:pt idx="27002" formatCode="General">
                  <c:v>54.003999999999998</c:v>
                </c:pt>
                <c:pt idx="27003" formatCode="General">
                  <c:v>54.006</c:v>
                </c:pt>
                <c:pt idx="27004" formatCode="General">
                  <c:v>54.008000000000003</c:v>
                </c:pt>
                <c:pt idx="27005" formatCode="General">
                  <c:v>54.01</c:v>
                </c:pt>
                <c:pt idx="27006" formatCode="General">
                  <c:v>54.012</c:v>
                </c:pt>
                <c:pt idx="27007" formatCode="General">
                  <c:v>54.014000000000003</c:v>
                </c:pt>
                <c:pt idx="27008" formatCode="General">
                  <c:v>54.015999999999998</c:v>
                </c:pt>
                <c:pt idx="27009" formatCode="General">
                  <c:v>54.018000000000001</c:v>
                </c:pt>
                <c:pt idx="27010" formatCode="General">
                  <c:v>54.02</c:v>
                </c:pt>
                <c:pt idx="27011" formatCode="General">
                  <c:v>54.021999999999998</c:v>
                </c:pt>
                <c:pt idx="27012" formatCode="General">
                  <c:v>54.024000000000001</c:v>
                </c:pt>
                <c:pt idx="27013" formatCode="General">
                  <c:v>54.026000000000003</c:v>
                </c:pt>
                <c:pt idx="27014" formatCode="General">
                  <c:v>54.027999999999999</c:v>
                </c:pt>
                <c:pt idx="27015" formatCode="General">
                  <c:v>54.03</c:v>
                </c:pt>
                <c:pt idx="27016" formatCode="General">
                  <c:v>54.031999999999996</c:v>
                </c:pt>
                <c:pt idx="27017" formatCode="General">
                  <c:v>54.033999999999999</c:v>
                </c:pt>
                <c:pt idx="27018" formatCode="General">
                  <c:v>54.036000000000001</c:v>
                </c:pt>
                <c:pt idx="27019" formatCode="General">
                  <c:v>54.037999999999997</c:v>
                </c:pt>
                <c:pt idx="27020" formatCode="General">
                  <c:v>54.04</c:v>
                </c:pt>
                <c:pt idx="27021" formatCode="General">
                  <c:v>54.042000000000002</c:v>
                </c:pt>
                <c:pt idx="27022" formatCode="General">
                  <c:v>54.043999999999997</c:v>
                </c:pt>
                <c:pt idx="27023" formatCode="General">
                  <c:v>54.045999999999999</c:v>
                </c:pt>
                <c:pt idx="27024" formatCode="General">
                  <c:v>54.048000000000002</c:v>
                </c:pt>
                <c:pt idx="27025" formatCode="General">
                  <c:v>54.05</c:v>
                </c:pt>
                <c:pt idx="27026" formatCode="General">
                  <c:v>54.052</c:v>
                </c:pt>
                <c:pt idx="27027" formatCode="General">
                  <c:v>54.054000000000002</c:v>
                </c:pt>
                <c:pt idx="27028" formatCode="General">
                  <c:v>54.055999999999997</c:v>
                </c:pt>
                <c:pt idx="27029" formatCode="General">
                  <c:v>54.058</c:v>
                </c:pt>
                <c:pt idx="27030" formatCode="General">
                  <c:v>54.06</c:v>
                </c:pt>
                <c:pt idx="27031" formatCode="General">
                  <c:v>54.061999999999998</c:v>
                </c:pt>
                <c:pt idx="27032" formatCode="General">
                  <c:v>54.064</c:v>
                </c:pt>
                <c:pt idx="27033" formatCode="General">
                  <c:v>54.066000000000003</c:v>
                </c:pt>
                <c:pt idx="27034" formatCode="General">
                  <c:v>54.067999999999998</c:v>
                </c:pt>
                <c:pt idx="27035" formatCode="General">
                  <c:v>54.07</c:v>
                </c:pt>
                <c:pt idx="27036" formatCode="General">
                  <c:v>54.072000000000003</c:v>
                </c:pt>
                <c:pt idx="27037" formatCode="General">
                  <c:v>54.073999999999998</c:v>
                </c:pt>
                <c:pt idx="27038" formatCode="General">
                  <c:v>54.076000000000001</c:v>
                </c:pt>
                <c:pt idx="27039" formatCode="General">
                  <c:v>54.078000000000003</c:v>
                </c:pt>
                <c:pt idx="27040" formatCode="General">
                  <c:v>54.08</c:v>
                </c:pt>
                <c:pt idx="27041" formatCode="General">
                  <c:v>54.082000000000001</c:v>
                </c:pt>
                <c:pt idx="27042" formatCode="General">
                  <c:v>54.084000000000003</c:v>
                </c:pt>
                <c:pt idx="27043" formatCode="General">
                  <c:v>54.085999999999999</c:v>
                </c:pt>
                <c:pt idx="27044" formatCode="General">
                  <c:v>54.088000000000001</c:v>
                </c:pt>
                <c:pt idx="27045" formatCode="General">
                  <c:v>54.09</c:v>
                </c:pt>
                <c:pt idx="27046" formatCode="General">
                  <c:v>54.091999999999999</c:v>
                </c:pt>
                <c:pt idx="27047" formatCode="General">
                  <c:v>54.094000000000001</c:v>
                </c:pt>
                <c:pt idx="27048" formatCode="General">
                  <c:v>54.095999999999997</c:v>
                </c:pt>
                <c:pt idx="27049" formatCode="General">
                  <c:v>54.097999999999999</c:v>
                </c:pt>
                <c:pt idx="27050" formatCode="General">
                  <c:v>54.1</c:v>
                </c:pt>
                <c:pt idx="27051" formatCode="General">
                  <c:v>54.101999999999997</c:v>
                </c:pt>
                <c:pt idx="27052" formatCode="General">
                  <c:v>54.103999999999999</c:v>
                </c:pt>
                <c:pt idx="27053" formatCode="General">
                  <c:v>54.106000000000002</c:v>
                </c:pt>
                <c:pt idx="27054" formatCode="General">
                  <c:v>54.107999999999997</c:v>
                </c:pt>
                <c:pt idx="27055" formatCode="General">
                  <c:v>54.11</c:v>
                </c:pt>
                <c:pt idx="27056" formatCode="General">
                  <c:v>54.112000000000002</c:v>
                </c:pt>
                <c:pt idx="27057" formatCode="General">
                  <c:v>54.113999999999997</c:v>
                </c:pt>
                <c:pt idx="27058" formatCode="General">
                  <c:v>54.116</c:v>
                </c:pt>
                <c:pt idx="27059" formatCode="General">
                  <c:v>54.118000000000002</c:v>
                </c:pt>
                <c:pt idx="27060" formatCode="General">
                  <c:v>54.12</c:v>
                </c:pt>
                <c:pt idx="27061" formatCode="General">
                  <c:v>54.122</c:v>
                </c:pt>
                <c:pt idx="27062" formatCode="General">
                  <c:v>54.124000000000002</c:v>
                </c:pt>
                <c:pt idx="27063" formatCode="General">
                  <c:v>54.125999999999998</c:v>
                </c:pt>
                <c:pt idx="27064" formatCode="General">
                  <c:v>54.128</c:v>
                </c:pt>
                <c:pt idx="27065" formatCode="General">
                  <c:v>54.13</c:v>
                </c:pt>
                <c:pt idx="27066" formatCode="General">
                  <c:v>54.131999999999998</c:v>
                </c:pt>
                <c:pt idx="27067" formatCode="General">
                  <c:v>54.134</c:v>
                </c:pt>
                <c:pt idx="27068" formatCode="General">
                  <c:v>54.136000000000003</c:v>
                </c:pt>
                <c:pt idx="27069" formatCode="General">
                  <c:v>54.137999999999998</c:v>
                </c:pt>
                <c:pt idx="27070" formatCode="General">
                  <c:v>54.14</c:v>
                </c:pt>
                <c:pt idx="27071" formatCode="General">
                  <c:v>54.142000000000003</c:v>
                </c:pt>
                <c:pt idx="27072" formatCode="General">
                  <c:v>54.143999999999998</c:v>
                </c:pt>
                <c:pt idx="27073" formatCode="General">
                  <c:v>54.146000000000001</c:v>
                </c:pt>
                <c:pt idx="27074" formatCode="General">
                  <c:v>54.148000000000003</c:v>
                </c:pt>
                <c:pt idx="27075" formatCode="General">
                  <c:v>54.15</c:v>
                </c:pt>
                <c:pt idx="27076" formatCode="General">
                  <c:v>54.152000000000001</c:v>
                </c:pt>
                <c:pt idx="27077" formatCode="General">
                  <c:v>54.154000000000003</c:v>
                </c:pt>
                <c:pt idx="27078" formatCode="General">
                  <c:v>54.155999999999999</c:v>
                </c:pt>
                <c:pt idx="27079" formatCode="General">
                  <c:v>54.158000000000001</c:v>
                </c:pt>
                <c:pt idx="27080" formatCode="General">
                  <c:v>54.16</c:v>
                </c:pt>
                <c:pt idx="27081" formatCode="General">
                  <c:v>54.161999999999999</c:v>
                </c:pt>
                <c:pt idx="27082" formatCode="General">
                  <c:v>54.164000000000001</c:v>
                </c:pt>
                <c:pt idx="27083" formatCode="General">
                  <c:v>54.165999999999997</c:v>
                </c:pt>
                <c:pt idx="27084" formatCode="General">
                  <c:v>54.167999999999999</c:v>
                </c:pt>
                <c:pt idx="27085" formatCode="General">
                  <c:v>54.17</c:v>
                </c:pt>
                <c:pt idx="27086" formatCode="General">
                  <c:v>54.171999999999997</c:v>
                </c:pt>
                <c:pt idx="27087" formatCode="General">
                  <c:v>54.173999999999999</c:v>
                </c:pt>
                <c:pt idx="27088" formatCode="General">
                  <c:v>54.176000000000002</c:v>
                </c:pt>
                <c:pt idx="27089" formatCode="General">
                  <c:v>54.177999999999997</c:v>
                </c:pt>
                <c:pt idx="27090" formatCode="General">
                  <c:v>54.18</c:v>
                </c:pt>
                <c:pt idx="27091" formatCode="General">
                  <c:v>54.182000000000002</c:v>
                </c:pt>
                <c:pt idx="27092" formatCode="General">
                  <c:v>54.183999999999997</c:v>
                </c:pt>
                <c:pt idx="27093" formatCode="General">
                  <c:v>54.186</c:v>
                </c:pt>
                <c:pt idx="27094" formatCode="General">
                  <c:v>54.188000000000002</c:v>
                </c:pt>
                <c:pt idx="27095" formatCode="General">
                  <c:v>54.19</c:v>
                </c:pt>
                <c:pt idx="27096" formatCode="General">
                  <c:v>54.192</c:v>
                </c:pt>
                <c:pt idx="27097" formatCode="General">
                  <c:v>54.194000000000003</c:v>
                </c:pt>
                <c:pt idx="27098" formatCode="General">
                  <c:v>54.195999999999998</c:v>
                </c:pt>
                <c:pt idx="27099" formatCode="General">
                  <c:v>54.198</c:v>
                </c:pt>
                <c:pt idx="27100" formatCode="General">
                  <c:v>54.2</c:v>
                </c:pt>
                <c:pt idx="27101" formatCode="General">
                  <c:v>54.201999999999998</c:v>
                </c:pt>
                <c:pt idx="27102" formatCode="General">
                  <c:v>54.204000000000001</c:v>
                </c:pt>
                <c:pt idx="27103" formatCode="General">
                  <c:v>54.206000000000003</c:v>
                </c:pt>
                <c:pt idx="27104" formatCode="General">
                  <c:v>54.207999999999998</c:v>
                </c:pt>
                <c:pt idx="27105" formatCode="General">
                  <c:v>54.21</c:v>
                </c:pt>
                <c:pt idx="27106" formatCode="General">
                  <c:v>54.212000000000003</c:v>
                </c:pt>
                <c:pt idx="27107" formatCode="General">
                  <c:v>54.213999999999999</c:v>
                </c:pt>
                <c:pt idx="27108" formatCode="General">
                  <c:v>54.216000000000001</c:v>
                </c:pt>
                <c:pt idx="27109" formatCode="General">
                  <c:v>54.218000000000004</c:v>
                </c:pt>
                <c:pt idx="27110" formatCode="General">
                  <c:v>54.22</c:v>
                </c:pt>
                <c:pt idx="27111" formatCode="General">
                  <c:v>54.222000000000001</c:v>
                </c:pt>
                <c:pt idx="27112" formatCode="General">
                  <c:v>54.223999999999997</c:v>
                </c:pt>
                <c:pt idx="27113" formatCode="General">
                  <c:v>54.225999999999999</c:v>
                </c:pt>
                <c:pt idx="27114" formatCode="General">
                  <c:v>54.228000000000002</c:v>
                </c:pt>
                <c:pt idx="27115" formatCode="General">
                  <c:v>54.23</c:v>
                </c:pt>
                <c:pt idx="27116" formatCode="General">
                  <c:v>54.231999999999999</c:v>
                </c:pt>
                <c:pt idx="27117" formatCode="General">
                  <c:v>54.234000000000002</c:v>
                </c:pt>
                <c:pt idx="27118" formatCode="General">
                  <c:v>54.235999999999997</c:v>
                </c:pt>
                <c:pt idx="27119" formatCode="General">
                  <c:v>54.238</c:v>
                </c:pt>
                <c:pt idx="27120" formatCode="General">
                  <c:v>54.24</c:v>
                </c:pt>
                <c:pt idx="27121" formatCode="General">
                  <c:v>54.241999999999997</c:v>
                </c:pt>
                <c:pt idx="27122" formatCode="General">
                  <c:v>54.244</c:v>
                </c:pt>
                <c:pt idx="27123" formatCode="General">
                  <c:v>54.246000000000002</c:v>
                </c:pt>
                <c:pt idx="27124" formatCode="General">
                  <c:v>54.247999999999998</c:v>
                </c:pt>
                <c:pt idx="27125" formatCode="General">
                  <c:v>54.25</c:v>
                </c:pt>
                <c:pt idx="27126" formatCode="General">
                  <c:v>54.252000000000002</c:v>
                </c:pt>
                <c:pt idx="27127" formatCode="General">
                  <c:v>54.253999999999998</c:v>
                </c:pt>
                <c:pt idx="27128" formatCode="General">
                  <c:v>54.256</c:v>
                </c:pt>
                <c:pt idx="27129" formatCode="General">
                  <c:v>54.258000000000003</c:v>
                </c:pt>
                <c:pt idx="27130" formatCode="General">
                  <c:v>54.26</c:v>
                </c:pt>
                <c:pt idx="27131" formatCode="General">
                  <c:v>54.262</c:v>
                </c:pt>
                <c:pt idx="27132" formatCode="General">
                  <c:v>54.264000000000003</c:v>
                </c:pt>
                <c:pt idx="27133" formatCode="General">
                  <c:v>54.265999999999998</c:v>
                </c:pt>
                <c:pt idx="27134" formatCode="General">
                  <c:v>54.268000000000001</c:v>
                </c:pt>
                <c:pt idx="27135" formatCode="General">
                  <c:v>54.27</c:v>
                </c:pt>
                <c:pt idx="27136" formatCode="General">
                  <c:v>54.271999999999998</c:v>
                </c:pt>
                <c:pt idx="27137" formatCode="General">
                  <c:v>54.274000000000001</c:v>
                </c:pt>
                <c:pt idx="27138" formatCode="General">
                  <c:v>54.276000000000003</c:v>
                </c:pt>
                <c:pt idx="27139" formatCode="General">
                  <c:v>54.277999999999999</c:v>
                </c:pt>
                <c:pt idx="27140" formatCode="General">
                  <c:v>54.28</c:v>
                </c:pt>
                <c:pt idx="27141" formatCode="General">
                  <c:v>54.281999999999996</c:v>
                </c:pt>
                <c:pt idx="27142" formatCode="General">
                  <c:v>54.283999999999999</c:v>
                </c:pt>
                <c:pt idx="27143" formatCode="General">
                  <c:v>54.286000000000001</c:v>
                </c:pt>
                <c:pt idx="27144" formatCode="General">
                  <c:v>54.287999999999997</c:v>
                </c:pt>
                <c:pt idx="27145" formatCode="General">
                  <c:v>54.29</c:v>
                </c:pt>
                <c:pt idx="27146" formatCode="General">
                  <c:v>54.292000000000002</c:v>
                </c:pt>
                <c:pt idx="27147" formatCode="General">
                  <c:v>54.293999999999997</c:v>
                </c:pt>
                <c:pt idx="27148" formatCode="General">
                  <c:v>54.295999999999999</c:v>
                </c:pt>
                <c:pt idx="27149" formatCode="General">
                  <c:v>54.298000000000002</c:v>
                </c:pt>
                <c:pt idx="27150" formatCode="General">
                  <c:v>54.3</c:v>
                </c:pt>
                <c:pt idx="27151" formatCode="General">
                  <c:v>54.302</c:v>
                </c:pt>
                <c:pt idx="27152" formatCode="General">
                  <c:v>54.304000000000002</c:v>
                </c:pt>
                <c:pt idx="27153" formatCode="General">
                  <c:v>54.305999999999997</c:v>
                </c:pt>
                <c:pt idx="27154" formatCode="General">
                  <c:v>54.308</c:v>
                </c:pt>
                <c:pt idx="27155" formatCode="General">
                  <c:v>54.31</c:v>
                </c:pt>
                <c:pt idx="27156" formatCode="General">
                  <c:v>54.311999999999998</c:v>
                </c:pt>
                <c:pt idx="27157" formatCode="General">
                  <c:v>54.314</c:v>
                </c:pt>
                <c:pt idx="27158" formatCode="General">
                  <c:v>54.316000000000003</c:v>
                </c:pt>
                <c:pt idx="27159" formatCode="General">
                  <c:v>54.317999999999998</c:v>
                </c:pt>
                <c:pt idx="27160" formatCode="General">
                  <c:v>54.32</c:v>
                </c:pt>
                <c:pt idx="27161" formatCode="General">
                  <c:v>54.322000000000003</c:v>
                </c:pt>
                <c:pt idx="27162" formatCode="General">
                  <c:v>54.323999999999998</c:v>
                </c:pt>
                <c:pt idx="27163" formatCode="General">
                  <c:v>54.326000000000001</c:v>
                </c:pt>
                <c:pt idx="27164" formatCode="General">
                  <c:v>54.328000000000003</c:v>
                </c:pt>
                <c:pt idx="27165" formatCode="General">
                  <c:v>54.33</c:v>
                </c:pt>
                <c:pt idx="27166" formatCode="General">
                  <c:v>54.332000000000001</c:v>
                </c:pt>
                <c:pt idx="27167" formatCode="General">
                  <c:v>54.334000000000003</c:v>
                </c:pt>
                <c:pt idx="27168" formatCode="General">
                  <c:v>54.335999999999999</c:v>
                </c:pt>
                <c:pt idx="27169" formatCode="General">
                  <c:v>54.338000000000001</c:v>
                </c:pt>
                <c:pt idx="27170" formatCode="General">
                  <c:v>54.34</c:v>
                </c:pt>
                <c:pt idx="27171" formatCode="General">
                  <c:v>54.341999999999999</c:v>
                </c:pt>
                <c:pt idx="27172" formatCode="General">
                  <c:v>54.344000000000001</c:v>
                </c:pt>
                <c:pt idx="27173" formatCode="General">
                  <c:v>54.345999999999997</c:v>
                </c:pt>
                <c:pt idx="27174" formatCode="General">
                  <c:v>54.347999999999999</c:v>
                </c:pt>
                <c:pt idx="27175" formatCode="General">
                  <c:v>54.35</c:v>
                </c:pt>
                <c:pt idx="27176" formatCode="General">
                  <c:v>54.351999999999997</c:v>
                </c:pt>
                <c:pt idx="27177" formatCode="General">
                  <c:v>54.353999999999999</c:v>
                </c:pt>
                <c:pt idx="27178" formatCode="General">
                  <c:v>54.356000000000002</c:v>
                </c:pt>
                <c:pt idx="27179" formatCode="General">
                  <c:v>54.357999999999997</c:v>
                </c:pt>
                <c:pt idx="27180" formatCode="General">
                  <c:v>54.36</c:v>
                </c:pt>
                <c:pt idx="27181" formatCode="General">
                  <c:v>54.362000000000002</c:v>
                </c:pt>
                <c:pt idx="27182" formatCode="General">
                  <c:v>54.363999999999997</c:v>
                </c:pt>
                <c:pt idx="27183" formatCode="General">
                  <c:v>54.366</c:v>
                </c:pt>
                <c:pt idx="27184" formatCode="General">
                  <c:v>54.368000000000002</c:v>
                </c:pt>
                <c:pt idx="27185" formatCode="General">
                  <c:v>54.37</c:v>
                </c:pt>
                <c:pt idx="27186" formatCode="General">
                  <c:v>54.372</c:v>
                </c:pt>
                <c:pt idx="27187" formatCode="General">
                  <c:v>54.374000000000002</c:v>
                </c:pt>
                <c:pt idx="27188" formatCode="General">
                  <c:v>54.375999999999998</c:v>
                </c:pt>
                <c:pt idx="27189" formatCode="General">
                  <c:v>54.378</c:v>
                </c:pt>
                <c:pt idx="27190" formatCode="General">
                  <c:v>54.38</c:v>
                </c:pt>
                <c:pt idx="27191" formatCode="General">
                  <c:v>54.381999999999998</c:v>
                </c:pt>
                <c:pt idx="27192" formatCode="General">
                  <c:v>54.384</c:v>
                </c:pt>
                <c:pt idx="27193" formatCode="General">
                  <c:v>54.386000000000003</c:v>
                </c:pt>
                <c:pt idx="27194" formatCode="General">
                  <c:v>54.387999999999998</c:v>
                </c:pt>
                <c:pt idx="27195" formatCode="General">
                  <c:v>54.39</c:v>
                </c:pt>
                <c:pt idx="27196" formatCode="General">
                  <c:v>54.392000000000003</c:v>
                </c:pt>
                <c:pt idx="27197" formatCode="General">
                  <c:v>54.393999999999998</c:v>
                </c:pt>
                <c:pt idx="27198" formatCode="General">
                  <c:v>54.396000000000001</c:v>
                </c:pt>
                <c:pt idx="27199" formatCode="General">
                  <c:v>54.398000000000003</c:v>
                </c:pt>
                <c:pt idx="27200" formatCode="General">
                  <c:v>54.4</c:v>
                </c:pt>
                <c:pt idx="27201" formatCode="General">
                  <c:v>54.402000000000001</c:v>
                </c:pt>
                <c:pt idx="27202" formatCode="General">
                  <c:v>54.404000000000003</c:v>
                </c:pt>
                <c:pt idx="27203" formatCode="General">
                  <c:v>54.405999999999999</c:v>
                </c:pt>
                <c:pt idx="27204" formatCode="General">
                  <c:v>54.408000000000001</c:v>
                </c:pt>
                <c:pt idx="27205" formatCode="General">
                  <c:v>54.41</c:v>
                </c:pt>
                <c:pt idx="27206" formatCode="General">
                  <c:v>54.411999999999999</c:v>
                </c:pt>
                <c:pt idx="27207" formatCode="General">
                  <c:v>54.414000000000001</c:v>
                </c:pt>
                <c:pt idx="27208" formatCode="General">
                  <c:v>54.415999999999997</c:v>
                </c:pt>
                <c:pt idx="27209" formatCode="General">
                  <c:v>54.417999999999999</c:v>
                </c:pt>
                <c:pt idx="27210" formatCode="General">
                  <c:v>54.42</c:v>
                </c:pt>
                <c:pt idx="27211" formatCode="General">
                  <c:v>54.421999999999997</c:v>
                </c:pt>
                <c:pt idx="27212" formatCode="General">
                  <c:v>54.423999999999999</c:v>
                </c:pt>
                <c:pt idx="27213" formatCode="General">
                  <c:v>54.426000000000002</c:v>
                </c:pt>
                <c:pt idx="27214" formatCode="General">
                  <c:v>54.427999999999997</c:v>
                </c:pt>
                <c:pt idx="27215" formatCode="General">
                  <c:v>54.43</c:v>
                </c:pt>
                <c:pt idx="27216" formatCode="General">
                  <c:v>54.432000000000002</c:v>
                </c:pt>
                <c:pt idx="27217" formatCode="General">
                  <c:v>54.433999999999997</c:v>
                </c:pt>
                <c:pt idx="27218" formatCode="General">
                  <c:v>54.436</c:v>
                </c:pt>
                <c:pt idx="27219" formatCode="General">
                  <c:v>54.438000000000002</c:v>
                </c:pt>
                <c:pt idx="27220" formatCode="General">
                  <c:v>54.44</c:v>
                </c:pt>
                <c:pt idx="27221" formatCode="General">
                  <c:v>54.442</c:v>
                </c:pt>
                <c:pt idx="27222" formatCode="General">
                  <c:v>54.444000000000003</c:v>
                </c:pt>
                <c:pt idx="27223" formatCode="General">
                  <c:v>54.445999999999998</c:v>
                </c:pt>
                <c:pt idx="27224" formatCode="General">
                  <c:v>54.448</c:v>
                </c:pt>
                <c:pt idx="27225" formatCode="General">
                  <c:v>54.45</c:v>
                </c:pt>
                <c:pt idx="27226" formatCode="General">
                  <c:v>54.451999999999998</c:v>
                </c:pt>
                <c:pt idx="27227" formatCode="General">
                  <c:v>54.454000000000001</c:v>
                </c:pt>
                <c:pt idx="27228" formatCode="General">
                  <c:v>54.456000000000003</c:v>
                </c:pt>
                <c:pt idx="27229" formatCode="General">
                  <c:v>54.457999999999998</c:v>
                </c:pt>
                <c:pt idx="27230" formatCode="General">
                  <c:v>54.46</c:v>
                </c:pt>
                <c:pt idx="27231" formatCode="General">
                  <c:v>54.462000000000003</c:v>
                </c:pt>
                <c:pt idx="27232" formatCode="General">
                  <c:v>54.463999999999999</c:v>
                </c:pt>
                <c:pt idx="27233" formatCode="General">
                  <c:v>54.466000000000001</c:v>
                </c:pt>
                <c:pt idx="27234" formatCode="General">
                  <c:v>54.468000000000004</c:v>
                </c:pt>
                <c:pt idx="27235" formatCode="General">
                  <c:v>54.47</c:v>
                </c:pt>
                <c:pt idx="27236" formatCode="General">
                  <c:v>54.472000000000001</c:v>
                </c:pt>
                <c:pt idx="27237" formatCode="General">
                  <c:v>54.473999999999997</c:v>
                </c:pt>
                <c:pt idx="27238" formatCode="General">
                  <c:v>54.475999999999999</c:v>
                </c:pt>
                <c:pt idx="27239" formatCode="General">
                  <c:v>54.478000000000002</c:v>
                </c:pt>
                <c:pt idx="27240" formatCode="General">
                  <c:v>54.48</c:v>
                </c:pt>
                <c:pt idx="27241" formatCode="General">
                  <c:v>54.481999999999999</c:v>
                </c:pt>
                <c:pt idx="27242" formatCode="General">
                  <c:v>54.484000000000002</c:v>
                </c:pt>
                <c:pt idx="27243" formatCode="General">
                  <c:v>54.485999999999997</c:v>
                </c:pt>
                <c:pt idx="27244" formatCode="General">
                  <c:v>54.488</c:v>
                </c:pt>
                <c:pt idx="27245" formatCode="General">
                  <c:v>54.49</c:v>
                </c:pt>
                <c:pt idx="27246" formatCode="General">
                  <c:v>54.491999999999997</c:v>
                </c:pt>
                <c:pt idx="27247" formatCode="General">
                  <c:v>54.494</c:v>
                </c:pt>
                <c:pt idx="27248" formatCode="General">
                  <c:v>54.496000000000002</c:v>
                </c:pt>
                <c:pt idx="27249" formatCode="General">
                  <c:v>54.497999999999998</c:v>
                </c:pt>
                <c:pt idx="27250" formatCode="General">
                  <c:v>54.5</c:v>
                </c:pt>
                <c:pt idx="27251" formatCode="General">
                  <c:v>54.502000000000002</c:v>
                </c:pt>
                <c:pt idx="27252" formatCode="General">
                  <c:v>54.503999999999998</c:v>
                </c:pt>
                <c:pt idx="27253" formatCode="General">
                  <c:v>54.506</c:v>
                </c:pt>
                <c:pt idx="27254" formatCode="General">
                  <c:v>54.508000000000003</c:v>
                </c:pt>
                <c:pt idx="27255" formatCode="General">
                  <c:v>54.51</c:v>
                </c:pt>
                <c:pt idx="27256" formatCode="General">
                  <c:v>54.512</c:v>
                </c:pt>
                <c:pt idx="27257" formatCode="General">
                  <c:v>54.514000000000003</c:v>
                </c:pt>
                <c:pt idx="27258" formatCode="General">
                  <c:v>54.515999999999998</c:v>
                </c:pt>
                <c:pt idx="27259" formatCode="General">
                  <c:v>54.518000000000001</c:v>
                </c:pt>
                <c:pt idx="27260" formatCode="General">
                  <c:v>54.52</c:v>
                </c:pt>
                <c:pt idx="27261" formatCode="General">
                  <c:v>54.521999999999998</c:v>
                </c:pt>
                <c:pt idx="27262" formatCode="General">
                  <c:v>54.524000000000001</c:v>
                </c:pt>
                <c:pt idx="27263" formatCode="General">
                  <c:v>54.526000000000003</c:v>
                </c:pt>
                <c:pt idx="27264" formatCode="General">
                  <c:v>54.527999999999999</c:v>
                </c:pt>
                <c:pt idx="27265" formatCode="General">
                  <c:v>54.53</c:v>
                </c:pt>
                <c:pt idx="27266" formatCode="General">
                  <c:v>54.531999999999996</c:v>
                </c:pt>
                <c:pt idx="27267" formatCode="General">
                  <c:v>54.533999999999999</c:v>
                </c:pt>
                <c:pt idx="27268" formatCode="General">
                  <c:v>54.536000000000001</c:v>
                </c:pt>
                <c:pt idx="27269" formatCode="General">
                  <c:v>54.537999999999997</c:v>
                </c:pt>
                <c:pt idx="27270" formatCode="General">
                  <c:v>54.54</c:v>
                </c:pt>
                <c:pt idx="27271" formatCode="General">
                  <c:v>54.542000000000002</c:v>
                </c:pt>
                <c:pt idx="27272" formatCode="General">
                  <c:v>54.543999999999997</c:v>
                </c:pt>
                <c:pt idx="27273" formatCode="General">
                  <c:v>54.545999999999999</c:v>
                </c:pt>
                <c:pt idx="27274" formatCode="General">
                  <c:v>54.548000000000002</c:v>
                </c:pt>
                <c:pt idx="27275" formatCode="General">
                  <c:v>54.55</c:v>
                </c:pt>
                <c:pt idx="27276" formatCode="General">
                  <c:v>54.552</c:v>
                </c:pt>
                <c:pt idx="27277" formatCode="General">
                  <c:v>54.554000000000002</c:v>
                </c:pt>
                <c:pt idx="27278" formatCode="General">
                  <c:v>54.555999999999997</c:v>
                </c:pt>
                <c:pt idx="27279" formatCode="General">
                  <c:v>54.558</c:v>
                </c:pt>
                <c:pt idx="27280" formatCode="General">
                  <c:v>54.56</c:v>
                </c:pt>
                <c:pt idx="27281" formatCode="General">
                  <c:v>54.561999999999998</c:v>
                </c:pt>
                <c:pt idx="27282" formatCode="General">
                  <c:v>54.564</c:v>
                </c:pt>
                <c:pt idx="27283" formatCode="General">
                  <c:v>54.566000000000003</c:v>
                </c:pt>
                <c:pt idx="27284" formatCode="General">
                  <c:v>54.567999999999998</c:v>
                </c:pt>
                <c:pt idx="27285" formatCode="General">
                  <c:v>54.57</c:v>
                </c:pt>
                <c:pt idx="27286" formatCode="General">
                  <c:v>54.572000000000003</c:v>
                </c:pt>
                <c:pt idx="27287" formatCode="General">
                  <c:v>54.573999999999998</c:v>
                </c:pt>
                <c:pt idx="27288" formatCode="General">
                  <c:v>54.576000000000001</c:v>
                </c:pt>
                <c:pt idx="27289" formatCode="General">
                  <c:v>54.578000000000003</c:v>
                </c:pt>
                <c:pt idx="27290" formatCode="General">
                  <c:v>54.58</c:v>
                </c:pt>
                <c:pt idx="27291" formatCode="General">
                  <c:v>54.582000000000001</c:v>
                </c:pt>
                <c:pt idx="27292" formatCode="General">
                  <c:v>54.584000000000003</c:v>
                </c:pt>
                <c:pt idx="27293" formatCode="General">
                  <c:v>54.585999999999999</c:v>
                </c:pt>
                <c:pt idx="27294" formatCode="General">
                  <c:v>54.588000000000001</c:v>
                </c:pt>
                <c:pt idx="27295" formatCode="General">
                  <c:v>54.59</c:v>
                </c:pt>
                <c:pt idx="27296" formatCode="General">
                  <c:v>54.591999999999999</c:v>
                </c:pt>
                <c:pt idx="27297" formatCode="General">
                  <c:v>54.594000000000001</c:v>
                </c:pt>
                <c:pt idx="27298" formatCode="General">
                  <c:v>54.595999999999997</c:v>
                </c:pt>
                <c:pt idx="27299" formatCode="General">
                  <c:v>54.597999999999999</c:v>
                </c:pt>
                <c:pt idx="27300" formatCode="General">
                  <c:v>54.6</c:v>
                </c:pt>
                <c:pt idx="27301" formatCode="General">
                  <c:v>54.601999999999997</c:v>
                </c:pt>
                <c:pt idx="27302" formatCode="General">
                  <c:v>54.603999999999999</c:v>
                </c:pt>
                <c:pt idx="27303" formatCode="General">
                  <c:v>54.606000000000002</c:v>
                </c:pt>
                <c:pt idx="27304" formatCode="General">
                  <c:v>54.607999999999997</c:v>
                </c:pt>
                <c:pt idx="27305" formatCode="General">
                  <c:v>54.61</c:v>
                </c:pt>
                <c:pt idx="27306" formatCode="General">
                  <c:v>54.612000000000002</c:v>
                </c:pt>
                <c:pt idx="27307" formatCode="General">
                  <c:v>54.613999999999997</c:v>
                </c:pt>
                <c:pt idx="27308" formatCode="General">
                  <c:v>54.616</c:v>
                </c:pt>
                <c:pt idx="27309" formatCode="General">
                  <c:v>54.618000000000002</c:v>
                </c:pt>
                <c:pt idx="27310" formatCode="General">
                  <c:v>54.62</c:v>
                </c:pt>
                <c:pt idx="27311" formatCode="General">
                  <c:v>54.622</c:v>
                </c:pt>
                <c:pt idx="27312" formatCode="General">
                  <c:v>54.624000000000002</c:v>
                </c:pt>
                <c:pt idx="27313" formatCode="General">
                  <c:v>54.625999999999998</c:v>
                </c:pt>
                <c:pt idx="27314" formatCode="General">
                  <c:v>54.628</c:v>
                </c:pt>
                <c:pt idx="27315" formatCode="General">
                  <c:v>54.63</c:v>
                </c:pt>
                <c:pt idx="27316" formatCode="General">
                  <c:v>54.631999999999998</c:v>
                </c:pt>
                <c:pt idx="27317" formatCode="General">
                  <c:v>54.634</c:v>
                </c:pt>
                <c:pt idx="27318" formatCode="General">
                  <c:v>54.636000000000003</c:v>
                </c:pt>
                <c:pt idx="27319" formatCode="General">
                  <c:v>54.637999999999998</c:v>
                </c:pt>
                <c:pt idx="27320" formatCode="General">
                  <c:v>54.64</c:v>
                </c:pt>
                <c:pt idx="27321" formatCode="General">
                  <c:v>54.642000000000003</c:v>
                </c:pt>
                <c:pt idx="27322" formatCode="General">
                  <c:v>54.643999999999998</c:v>
                </c:pt>
                <c:pt idx="27323" formatCode="General">
                  <c:v>54.646000000000001</c:v>
                </c:pt>
                <c:pt idx="27324" formatCode="General">
                  <c:v>54.648000000000003</c:v>
                </c:pt>
                <c:pt idx="27325" formatCode="General">
                  <c:v>54.65</c:v>
                </c:pt>
                <c:pt idx="27326" formatCode="General">
                  <c:v>54.652000000000001</c:v>
                </c:pt>
                <c:pt idx="27327" formatCode="General">
                  <c:v>54.654000000000003</c:v>
                </c:pt>
                <c:pt idx="27328" formatCode="General">
                  <c:v>54.655999999999999</c:v>
                </c:pt>
                <c:pt idx="27329" formatCode="General">
                  <c:v>54.658000000000001</c:v>
                </c:pt>
                <c:pt idx="27330" formatCode="General">
                  <c:v>54.66</c:v>
                </c:pt>
                <c:pt idx="27331" formatCode="General">
                  <c:v>54.661999999999999</c:v>
                </c:pt>
                <c:pt idx="27332" formatCode="General">
                  <c:v>54.664000000000001</c:v>
                </c:pt>
                <c:pt idx="27333" formatCode="General">
                  <c:v>54.665999999999997</c:v>
                </c:pt>
                <c:pt idx="27334" formatCode="General">
                  <c:v>54.667999999999999</c:v>
                </c:pt>
                <c:pt idx="27335" formatCode="General">
                  <c:v>54.67</c:v>
                </c:pt>
                <c:pt idx="27336" formatCode="General">
                  <c:v>54.671999999999997</c:v>
                </c:pt>
                <c:pt idx="27337" formatCode="General">
                  <c:v>54.673999999999999</c:v>
                </c:pt>
                <c:pt idx="27338" formatCode="General">
                  <c:v>54.676000000000002</c:v>
                </c:pt>
                <c:pt idx="27339" formatCode="General">
                  <c:v>54.677999999999997</c:v>
                </c:pt>
                <c:pt idx="27340" formatCode="General">
                  <c:v>54.68</c:v>
                </c:pt>
                <c:pt idx="27341" formatCode="General">
                  <c:v>54.682000000000002</c:v>
                </c:pt>
                <c:pt idx="27342" formatCode="General">
                  <c:v>54.683999999999997</c:v>
                </c:pt>
                <c:pt idx="27343" formatCode="General">
                  <c:v>54.686</c:v>
                </c:pt>
                <c:pt idx="27344" formatCode="General">
                  <c:v>54.688000000000002</c:v>
                </c:pt>
                <c:pt idx="27345" formatCode="General">
                  <c:v>54.69</c:v>
                </c:pt>
                <c:pt idx="27346" formatCode="General">
                  <c:v>54.692</c:v>
                </c:pt>
                <c:pt idx="27347" formatCode="General">
                  <c:v>54.694000000000003</c:v>
                </c:pt>
                <c:pt idx="27348" formatCode="General">
                  <c:v>54.695999999999998</c:v>
                </c:pt>
                <c:pt idx="27349" formatCode="General">
                  <c:v>54.698</c:v>
                </c:pt>
                <c:pt idx="27350" formatCode="General">
                  <c:v>54.7</c:v>
                </c:pt>
                <c:pt idx="27351" formatCode="General">
                  <c:v>54.701999999999998</c:v>
                </c:pt>
                <c:pt idx="27352" formatCode="General">
                  <c:v>54.704000000000001</c:v>
                </c:pt>
                <c:pt idx="27353" formatCode="General">
                  <c:v>54.706000000000003</c:v>
                </c:pt>
                <c:pt idx="27354" formatCode="General">
                  <c:v>54.707999999999998</c:v>
                </c:pt>
                <c:pt idx="27355" formatCode="General">
                  <c:v>54.71</c:v>
                </c:pt>
                <c:pt idx="27356" formatCode="General">
                  <c:v>54.712000000000003</c:v>
                </c:pt>
                <c:pt idx="27357" formatCode="General">
                  <c:v>54.713999999999999</c:v>
                </c:pt>
                <c:pt idx="27358" formatCode="General">
                  <c:v>54.716000000000001</c:v>
                </c:pt>
                <c:pt idx="27359" formatCode="General">
                  <c:v>54.718000000000004</c:v>
                </c:pt>
                <c:pt idx="27360" formatCode="General">
                  <c:v>54.72</c:v>
                </c:pt>
                <c:pt idx="27361" formatCode="General">
                  <c:v>54.722000000000001</c:v>
                </c:pt>
                <c:pt idx="27362" formatCode="General">
                  <c:v>54.723999999999997</c:v>
                </c:pt>
                <c:pt idx="27363" formatCode="General">
                  <c:v>54.725999999999999</c:v>
                </c:pt>
                <c:pt idx="27364" formatCode="General">
                  <c:v>54.728000000000002</c:v>
                </c:pt>
                <c:pt idx="27365" formatCode="General">
                  <c:v>54.73</c:v>
                </c:pt>
                <c:pt idx="27366" formatCode="General">
                  <c:v>54.731999999999999</c:v>
                </c:pt>
                <c:pt idx="27367" formatCode="General">
                  <c:v>54.734000000000002</c:v>
                </c:pt>
                <c:pt idx="27368" formatCode="General">
                  <c:v>54.735999999999997</c:v>
                </c:pt>
                <c:pt idx="27369" formatCode="General">
                  <c:v>54.738</c:v>
                </c:pt>
                <c:pt idx="27370" formatCode="General">
                  <c:v>54.74</c:v>
                </c:pt>
                <c:pt idx="27371" formatCode="General">
                  <c:v>54.741999999999997</c:v>
                </c:pt>
                <c:pt idx="27372" formatCode="General">
                  <c:v>54.744</c:v>
                </c:pt>
                <c:pt idx="27373" formatCode="General">
                  <c:v>54.746000000000002</c:v>
                </c:pt>
                <c:pt idx="27374" formatCode="General">
                  <c:v>54.747999999999998</c:v>
                </c:pt>
                <c:pt idx="27375" formatCode="General">
                  <c:v>54.75</c:v>
                </c:pt>
                <c:pt idx="27376" formatCode="General">
                  <c:v>54.752000000000002</c:v>
                </c:pt>
                <c:pt idx="27377" formatCode="General">
                  <c:v>54.753999999999998</c:v>
                </c:pt>
                <c:pt idx="27378" formatCode="General">
                  <c:v>54.756</c:v>
                </c:pt>
                <c:pt idx="27379" formatCode="General">
                  <c:v>54.758000000000003</c:v>
                </c:pt>
                <c:pt idx="27380" formatCode="General">
                  <c:v>54.76</c:v>
                </c:pt>
                <c:pt idx="27381" formatCode="General">
                  <c:v>54.762</c:v>
                </c:pt>
                <c:pt idx="27382" formatCode="General">
                  <c:v>54.764000000000003</c:v>
                </c:pt>
                <c:pt idx="27383" formatCode="General">
                  <c:v>54.765999999999998</c:v>
                </c:pt>
                <c:pt idx="27384" formatCode="General">
                  <c:v>54.768000000000001</c:v>
                </c:pt>
                <c:pt idx="27385" formatCode="General">
                  <c:v>54.77</c:v>
                </c:pt>
                <c:pt idx="27386" formatCode="General">
                  <c:v>54.771999999999998</c:v>
                </c:pt>
                <c:pt idx="27387" formatCode="General">
                  <c:v>54.774000000000001</c:v>
                </c:pt>
                <c:pt idx="27388" formatCode="General">
                  <c:v>54.776000000000003</c:v>
                </c:pt>
                <c:pt idx="27389" formatCode="General">
                  <c:v>54.777999999999999</c:v>
                </c:pt>
                <c:pt idx="27390" formatCode="General">
                  <c:v>54.78</c:v>
                </c:pt>
                <c:pt idx="27391" formatCode="General">
                  <c:v>54.781999999999996</c:v>
                </c:pt>
                <c:pt idx="27392" formatCode="General">
                  <c:v>54.783999999999999</c:v>
                </c:pt>
                <c:pt idx="27393" formatCode="General">
                  <c:v>54.786000000000001</c:v>
                </c:pt>
                <c:pt idx="27394" formatCode="General">
                  <c:v>54.787999999999997</c:v>
                </c:pt>
                <c:pt idx="27395" formatCode="General">
                  <c:v>54.79</c:v>
                </c:pt>
                <c:pt idx="27396" formatCode="General">
                  <c:v>54.792000000000002</c:v>
                </c:pt>
                <c:pt idx="27397" formatCode="General">
                  <c:v>54.793999999999997</c:v>
                </c:pt>
                <c:pt idx="27398" formatCode="General">
                  <c:v>54.795999999999999</c:v>
                </c:pt>
                <c:pt idx="27399" formatCode="General">
                  <c:v>54.798000000000002</c:v>
                </c:pt>
                <c:pt idx="27400" formatCode="General">
                  <c:v>54.8</c:v>
                </c:pt>
                <c:pt idx="27401" formatCode="General">
                  <c:v>54.802</c:v>
                </c:pt>
                <c:pt idx="27402" formatCode="General">
                  <c:v>54.804000000000002</c:v>
                </c:pt>
                <c:pt idx="27403" formatCode="General">
                  <c:v>54.805999999999997</c:v>
                </c:pt>
                <c:pt idx="27404" formatCode="General">
                  <c:v>54.808</c:v>
                </c:pt>
                <c:pt idx="27405" formatCode="General">
                  <c:v>54.81</c:v>
                </c:pt>
                <c:pt idx="27406" formatCode="General">
                  <c:v>54.811999999999998</c:v>
                </c:pt>
                <c:pt idx="27407" formatCode="General">
                  <c:v>54.814</c:v>
                </c:pt>
                <c:pt idx="27408" formatCode="General">
                  <c:v>54.816000000000003</c:v>
                </c:pt>
                <c:pt idx="27409" formatCode="General">
                  <c:v>54.817999999999998</c:v>
                </c:pt>
                <c:pt idx="27410" formatCode="General">
                  <c:v>54.82</c:v>
                </c:pt>
                <c:pt idx="27411" formatCode="General">
                  <c:v>54.822000000000003</c:v>
                </c:pt>
                <c:pt idx="27412" formatCode="General">
                  <c:v>54.823999999999998</c:v>
                </c:pt>
                <c:pt idx="27413" formatCode="General">
                  <c:v>54.826000000000001</c:v>
                </c:pt>
                <c:pt idx="27414" formatCode="General">
                  <c:v>54.828000000000003</c:v>
                </c:pt>
                <c:pt idx="27415" formatCode="General">
                  <c:v>54.83</c:v>
                </c:pt>
                <c:pt idx="27416" formatCode="General">
                  <c:v>54.832000000000001</c:v>
                </c:pt>
                <c:pt idx="27417" formatCode="General">
                  <c:v>54.834000000000003</c:v>
                </c:pt>
                <c:pt idx="27418" formatCode="General">
                  <c:v>54.835999999999999</c:v>
                </c:pt>
                <c:pt idx="27419" formatCode="General">
                  <c:v>54.838000000000001</c:v>
                </c:pt>
                <c:pt idx="27420" formatCode="General">
                  <c:v>54.84</c:v>
                </c:pt>
                <c:pt idx="27421" formatCode="General">
                  <c:v>54.841999999999999</c:v>
                </c:pt>
                <c:pt idx="27422" formatCode="General">
                  <c:v>54.844000000000001</c:v>
                </c:pt>
                <c:pt idx="27423" formatCode="General">
                  <c:v>54.845999999999997</c:v>
                </c:pt>
                <c:pt idx="27424" formatCode="General">
                  <c:v>54.847999999999999</c:v>
                </c:pt>
                <c:pt idx="27425" formatCode="General">
                  <c:v>54.85</c:v>
                </c:pt>
                <c:pt idx="27426" formatCode="General">
                  <c:v>54.851999999999997</c:v>
                </c:pt>
                <c:pt idx="27427" formatCode="General">
                  <c:v>54.853999999999999</c:v>
                </c:pt>
                <c:pt idx="27428" formatCode="General">
                  <c:v>54.856000000000002</c:v>
                </c:pt>
                <c:pt idx="27429" formatCode="General">
                  <c:v>54.857999999999997</c:v>
                </c:pt>
                <c:pt idx="27430" formatCode="General">
                  <c:v>54.86</c:v>
                </c:pt>
                <c:pt idx="27431" formatCode="General">
                  <c:v>54.862000000000002</c:v>
                </c:pt>
                <c:pt idx="27432" formatCode="General">
                  <c:v>54.863999999999997</c:v>
                </c:pt>
                <c:pt idx="27433" formatCode="General">
                  <c:v>54.866</c:v>
                </c:pt>
                <c:pt idx="27434" formatCode="General">
                  <c:v>54.868000000000002</c:v>
                </c:pt>
                <c:pt idx="27435" formatCode="General">
                  <c:v>54.87</c:v>
                </c:pt>
                <c:pt idx="27436" formatCode="General">
                  <c:v>54.872</c:v>
                </c:pt>
                <c:pt idx="27437" formatCode="General">
                  <c:v>54.874000000000002</c:v>
                </c:pt>
                <c:pt idx="27438" formatCode="General">
                  <c:v>54.875999999999998</c:v>
                </c:pt>
                <c:pt idx="27439" formatCode="General">
                  <c:v>54.878</c:v>
                </c:pt>
                <c:pt idx="27440" formatCode="General">
                  <c:v>54.88</c:v>
                </c:pt>
                <c:pt idx="27441" formatCode="General">
                  <c:v>54.881999999999998</c:v>
                </c:pt>
                <c:pt idx="27442" formatCode="General">
                  <c:v>54.884</c:v>
                </c:pt>
                <c:pt idx="27443" formatCode="General">
                  <c:v>54.886000000000003</c:v>
                </c:pt>
                <c:pt idx="27444" formatCode="General">
                  <c:v>54.887999999999998</c:v>
                </c:pt>
                <c:pt idx="27445" formatCode="General">
                  <c:v>54.89</c:v>
                </c:pt>
                <c:pt idx="27446" formatCode="General">
                  <c:v>54.892000000000003</c:v>
                </c:pt>
                <c:pt idx="27447" formatCode="General">
                  <c:v>54.893999999999998</c:v>
                </c:pt>
                <c:pt idx="27448" formatCode="General">
                  <c:v>54.896000000000001</c:v>
                </c:pt>
                <c:pt idx="27449" formatCode="General">
                  <c:v>54.898000000000003</c:v>
                </c:pt>
                <c:pt idx="27450" formatCode="General">
                  <c:v>54.9</c:v>
                </c:pt>
                <c:pt idx="27451" formatCode="General">
                  <c:v>54.902000000000001</c:v>
                </c:pt>
                <c:pt idx="27452" formatCode="General">
                  <c:v>54.904000000000003</c:v>
                </c:pt>
                <c:pt idx="27453" formatCode="General">
                  <c:v>54.905999999999999</c:v>
                </c:pt>
                <c:pt idx="27454" formatCode="General">
                  <c:v>54.908000000000001</c:v>
                </c:pt>
                <c:pt idx="27455" formatCode="General">
                  <c:v>54.91</c:v>
                </c:pt>
                <c:pt idx="27456" formatCode="General">
                  <c:v>54.911999999999999</c:v>
                </c:pt>
                <c:pt idx="27457" formatCode="General">
                  <c:v>54.914000000000001</c:v>
                </c:pt>
                <c:pt idx="27458" formatCode="General">
                  <c:v>54.915999999999997</c:v>
                </c:pt>
                <c:pt idx="27459" formatCode="General">
                  <c:v>54.917999999999999</c:v>
                </c:pt>
                <c:pt idx="27460" formatCode="General">
                  <c:v>54.92</c:v>
                </c:pt>
                <c:pt idx="27461" formatCode="General">
                  <c:v>54.921999999999997</c:v>
                </c:pt>
                <c:pt idx="27462" formatCode="General">
                  <c:v>54.923999999999999</c:v>
                </c:pt>
                <c:pt idx="27463" formatCode="General">
                  <c:v>54.926000000000002</c:v>
                </c:pt>
                <c:pt idx="27464" formatCode="General">
                  <c:v>54.927999999999997</c:v>
                </c:pt>
                <c:pt idx="27465" formatCode="General">
                  <c:v>54.93</c:v>
                </c:pt>
                <c:pt idx="27466" formatCode="General">
                  <c:v>54.932000000000002</c:v>
                </c:pt>
                <c:pt idx="27467" formatCode="General">
                  <c:v>54.933999999999997</c:v>
                </c:pt>
                <c:pt idx="27468" formatCode="General">
                  <c:v>54.936</c:v>
                </c:pt>
                <c:pt idx="27469" formatCode="General">
                  <c:v>54.938000000000002</c:v>
                </c:pt>
                <c:pt idx="27470" formatCode="General">
                  <c:v>54.94</c:v>
                </c:pt>
                <c:pt idx="27471" formatCode="General">
                  <c:v>54.942</c:v>
                </c:pt>
                <c:pt idx="27472" formatCode="General">
                  <c:v>54.944000000000003</c:v>
                </c:pt>
                <c:pt idx="27473" formatCode="General">
                  <c:v>54.945999999999998</c:v>
                </c:pt>
                <c:pt idx="27474" formatCode="General">
                  <c:v>54.948</c:v>
                </c:pt>
                <c:pt idx="27475" formatCode="General">
                  <c:v>54.95</c:v>
                </c:pt>
                <c:pt idx="27476" formatCode="General">
                  <c:v>54.951999999999998</c:v>
                </c:pt>
                <c:pt idx="27477" formatCode="General">
                  <c:v>54.954000000000001</c:v>
                </c:pt>
                <c:pt idx="27478" formatCode="General">
                  <c:v>54.956000000000003</c:v>
                </c:pt>
                <c:pt idx="27479" formatCode="General">
                  <c:v>54.957999999999998</c:v>
                </c:pt>
                <c:pt idx="27480" formatCode="General">
                  <c:v>54.96</c:v>
                </c:pt>
                <c:pt idx="27481" formatCode="General">
                  <c:v>54.962000000000003</c:v>
                </c:pt>
                <c:pt idx="27482" formatCode="General">
                  <c:v>54.963999999999999</c:v>
                </c:pt>
                <c:pt idx="27483" formatCode="General">
                  <c:v>54.966000000000001</c:v>
                </c:pt>
                <c:pt idx="27484" formatCode="General">
                  <c:v>54.968000000000004</c:v>
                </c:pt>
                <c:pt idx="27485" formatCode="General">
                  <c:v>54.97</c:v>
                </c:pt>
                <c:pt idx="27486" formatCode="General">
                  <c:v>54.972000000000001</c:v>
                </c:pt>
                <c:pt idx="27487" formatCode="General">
                  <c:v>54.973999999999997</c:v>
                </c:pt>
                <c:pt idx="27488" formatCode="General">
                  <c:v>54.975999999999999</c:v>
                </c:pt>
                <c:pt idx="27489" formatCode="General">
                  <c:v>54.978000000000002</c:v>
                </c:pt>
                <c:pt idx="27490" formatCode="General">
                  <c:v>54.98</c:v>
                </c:pt>
                <c:pt idx="27491" formatCode="General">
                  <c:v>54.981999999999999</c:v>
                </c:pt>
                <c:pt idx="27492" formatCode="General">
                  <c:v>54.984000000000002</c:v>
                </c:pt>
                <c:pt idx="27493" formatCode="General">
                  <c:v>54.985999999999997</c:v>
                </c:pt>
                <c:pt idx="27494" formatCode="General">
                  <c:v>54.988</c:v>
                </c:pt>
                <c:pt idx="27495" formatCode="General">
                  <c:v>54.99</c:v>
                </c:pt>
                <c:pt idx="27496" formatCode="General">
                  <c:v>54.991999999999997</c:v>
                </c:pt>
                <c:pt idx="27497" formatCode="General">
                  <c:v>54.994</c:v>
                </c:pt>
                <c:pt idx="27498" formatCode="General">
                  <c:v>54.996000000000002</c:v>
                </c:pt>
                <c:pt idx="27499" formatCode="General">
                  <c:v>54.997999999999998</c:v>
                </c:pt>
                <c:pt idx="27500" formatCode="General">
                  <c:v>55</c:v>
                </c:pt>
                <c:pt idx="27501" formatCode="General">
                  <c:v>55.002000000000002</c:v>
                </c:pt>
                <c:pt idx="27502" formatCode="General">
                  <c:v>55.003999999999998</c:v>
                </c:pt>
                <c:pt idx="27503" formatCode="General">
                  <c:v>55.006</c:v>
                </c:pt>
                <c:pt idx="27504" formatCode="General">
                  <c:v>55.008000000000003</c:v>
                </c:pt>
                <c:pt idx="27505" formatCode="General">
                  <c:v>55.01</c:v>
                </c:pt>
                <c:pt idx="27506" formatCode="General">
                  <c:v>55.012</c:v>
                </c:pt>
                <c:pt idx="27507" formatCode="General">
                  <c:v>55.014000000000003</c:v>
                </c:pt>
                <c:pt idx="27508" formatCode="General">
                  <c:v>55.015999999999998</c:v>
                </c:pt>
                <c:pt idx="27509" formatCode="General">
                  <c:v>55.018000000000001</c:v>
                </c:pt>
                <c:pt idx="27510" formatCode="General">
                  <c:v>55.02</c:v>
                </c:pt>
                <c:pt idx="27511" formatCode="General">
                  <c:v>55.021999999999998</c:v>
                </c:pt>
                <c:pt idx="27512" formatCode="General">
                  <c:v>55.024000000000001</c:v>
                </c:pt>
                <c:pt idx="27513" formatCode="General">
                  <c:v>55.026000000000003</c:v>
                </c:pt>
                <c:pt idx="27514" formatCode="General">
                  <c:v>55.027999999999999</c:v>
                </c:pt>
                <c:pt idx="27515" formatCode="General">
                  <c:v>55.03</c:v>
                </c:pt>
                <c:pt idx="27516" formatCode="General">
                  <c:v>55.031999999999996</c:v>
                </c:pt>
                <c:pt idx="27517" formatCode="General">
                  <c:v>55.033999999999999</c:v>
                </c:pt>
                <c:pt idx="27518" formatCode="General">
                  <c:v>55.036000000000001</c:v>
                </c:pt>
                <c:pt idx="27519" formatCode="General">
                  <c:v>55.037999999999997</c:v>
                </c:pt>
                <c:pt idx="27520" formatCode="General">
                  <c:v>55.04</c:v>
                </c:pt>
                <c:pt idx="27521" formatCode="General">
                  <c:v>55.042000000000002</c:v>
                </c:pt>
                <c:pt idx="27522" formatCode="General">
                  <c:v>55.043999999999997</c:v>
                </c:pt>
                <c:pt idx="27523" formatCode="General">
                  <c:v>55.045999999999999</c:v>
                </c:pt>
                <c:pt idx="27524" formatCode="General">
                  <c:v>55.048000000000002</c:v>
                </c:pt>
                <c:pt idx="27525" formatCode="General">
                  <c:v>55.05</c:v>
                </c:pt>
                <c:pt idx="27526" formatCode="General">
                  <c:v>55.052</c:v>
                </c:pt>
                <c:pt idx="27527" formatCode="General">
                  <c:v>55.054000000000002</c:v>
                </c:pt>
                <c:pt idx="27528" formatCode="General">
                  <c:v>55.055999999999997</c:v>
                </c:pt>
                <c:pt idx="27529" formatCode="General">
                  <c:v>55.058</c:v>
                </c:pt>
                <c:pt idx="27530" formatCode="General">
                  <c:v>55.06</c:v>
                </c:pt>
                <c:pt idx="27531" formatCode="General">
                  <c:v>55.061999999999998</c:v>
                </c:pt>
                <c:pt idx="27532" formatCode="General">
                  <c:v>55.064</c:v>
                </c:pt>
                <c:pt idx="27533" formatCode="General">
                  <c:v>55.066000000000003</c:v>
                </c:pt>
                <c:pt idx="27534" formatCode="General">
                  <c:v>55.067999999999998</c:v>
                </c:pt>
                <c:pt idx="27535" formatCode="General">
                  <c:v>55.07</c:v>
                </c:pt>
                <c:pt idx="27536" formatCode="General">
                  <c:v>55.072000000000003</c:v>
                </c:pt>
                <c:pt idx="27537" formatCode="General">
                  <c:v>55.073999999999998</c:v>
                </c:pt>
                <c:pt idx="27538" formatCode="General">
                  <c:v>55.076000000000001</c:v>
                </c:pt>
                <c:pt idx="27539" formatCode="General">
                  <c:v>55.078000000000003</c:v>
                </c:pt>
                <c:pt idx="27540" formatCode="General">
                  <c:v>55.08</c:v>
                </c:pt>
                <c:pt idx="27541" formatCode="General">
                  <c:v>55.082000000000001</c:v>
                </c:pt>
                <c:pt idx="27542" formatCode="General">
                  <c:v>55.084000000000003</c:v>
                </c:pt>
                <c:pt idx="27543" formatCode="General">
                  <c:v>55.085999999999999</c:v>
                </c:pt>
                <c:pt idx="27544" formatCode="General">
                  <c:v>55.088000000000001</c:v>
                </c:pt>
                <c:pt idx="27545" formatCode="General">
                  <c:v>55.09</c:v>
                </c:pt>
                <c:pt idx="27546" formatCode="General">
                  <c:v>55.091999999999999</c:v>
                </c:pt>
                <c:pt idx="27547" formatCode="General">
                  <c:v>55.094000000000001</c:v>
                </c:pt>
                <c:pt idx="27548" formatCode="General">
                  <c:v>55.095999999999997</c:v>
                </c:pt>
                <c:pt idx="27549" formatCode="General">
                  <c:v>55.097999999999999</c:v>
                </c:pt>
                <c:pt idx="27550" formatCode="General">
                  <c:v>55.1</c:v>
                </c:pt>
                <c:pt idx="27551" formatCode="General">
                  <c:v>55.101999999999997</c:v>
                </c:pt>
                <c:pt idx="27552" formatCode="General">
                  <c:v>55.103999999999999</c:v>
                </c:pt>
                <c:pt idx="27553" formatCode="General">
                  <c:v>55.106000000000002</c:v>
                </c:pt>
                <c:pt idx="27554" formatCode="General">
                  <c:v>55.107999999999997</c:v>
                </c:pt>
                <c:pt idx="27555" formatCode="General">
                  <c:v>55.11</c:v>
                </c:pt>
                <c:pt idx="27556" formatCode="General">
                  <c:v>55.112000000000002</c:v>
                </c:pt>
                <c:pt idx="27557" formatCode="General">
                  <c:v>55.113999999999997</c:v>
                </c:pt>
                <c:pt idx="27558" formatCode="General">
                  <c:v>55.116</c:v>
                </c:pt>
                <c:pt idx="27559" formatCode="General">
                  <c:v>55.118000000000002</c:v>
                </c:pt>
                <c:pt idx="27560" formatCode="General">
                  <c:v>55.12</c:v>
                </c:pt>
                <c:pt idx="27561" formatCode="General">
                  <c:v>55.122</c:v>
                </c:pt>
                <c:pt idx="27562" formatCode="General">
                  <c:v>55.124000000000002</c:v>
                </c:pt>
                <c:pt idx="27563" formatCode="General">
                  <c:v>55.125999999999998</c:v>
                </c:pt>
                <c:pt idx="27564" formatCode="General">
                  <c:v>55.128</c:v>
                </c:pt>
                <c:pt idx="27565" formatCode="General">
                  <c:v>55.13</c:v>
                </c:pt>
                <c:pt idx="27566" formatCode="General">
                  <c:v>55.131999999999998</c:v>
                </c:pt>
                <c:pt idx="27567" formatCode="General">
                  <c:v>55.134</c:v>
                </c:pt>
                <c:pt idx="27568" formatCode="General">
                  <c:v>55.136000000000003</c:v>
                </c:pt>
                <c:pt idx="27569" formatCode="General">
                  <c:v>55.137999999999998</c:v>
                </c:pt>
                <c:pt idx="27570" formatCode="General">
                  <c:v>55.14</c:v>
                </c:pt>
                <c:pt idx="27571" formatCode="General">
                  <c:v>55.142000000000003</c:v>
                </c:pt>
                <c:pt idx="27572" formatCode="General">
                  <c:v>55.143999999999998</c:v>
                </c:pt>
                <c:pt idx="27573" formatCode="General">
                  <c:v>55.146000000000001</c:v>
                </c:pt>
                <c:pt idx="27574" formatCode="General">
                  <c:v>55.148000000000003</c:v>
                </c:pt>
                <c:pt idx="27575" formatCode="General">
                  <c:v>55.15</c:v>
                </c:pt>
                <c:pt idx="27576" formatCode="General">
                  <c:v>55.152000000000001</c:v>
                </c:pt>
                <c:pt idx="27577" formatCode="General">
                  <c:v>55.154000000000003</c:v>
                </c:pt>
                <c:pt idx="27578" formatCode="General">
                  <c:v>55.155999999999999</c:v>
                </c:pt>
                <c:pt idx="27579" formatCode="General">
                  <c:v>55.158000000000001</c:v>
                </c:pt>
                <c:pt idx="27580" formatCode="General">
                  <c:v>55.16</c:v>
                </c:pt>
                <c:pt idx="27581" formatCode="General">
                  <c:v>55.161999999999999</c:v>
                </c:pt>
                <c:pt idx="27582" formatCode="General">
                  <c:v>55.164000000000001</c:v>
                </c:pt>
                <c:pt idx="27583" formatCode="General">
                  <c:v>55.165999999999997</c:v>
                </c:pt>
                <c:pt idx="27584" formatCode="General">
                  <c:v>55.167999999999999</c:v>
                </c:pt>
                <c:pt idx="27585" formatCode="General">
                  <c:v>55.17</c:v>
                </c:pt>
                <c:pt idx="27586" formatCode="General">
                  <c:v>55.171999999999997</c:v>
                </c:pt>
                <c:pt idx="27587" formatCode="General">
                  <c:v>55.173999999999999</c:v>
                </c:pt>
                <c:pt idx="27588" formatCode="General">
                  <c:v>55.176000000000002</c:v>
                </c:pt>
                <c:pt idx="27589" formatCode="General">
                  <c:v>55.177999999999997</c:v>
                </c:pt>
                <c:pt idx="27590" formatCode="General">
                  <c:v>55.18</c:v>
                </c:pt>
                <c:pt idx="27591" formatCode="General">
                  <c:v>55.182000000000002</c:v>
                </c:pt>
                <c:pt idx="27592" formatCode="General">
                  <c:v>55.183999999999997</c:v>
                </c:pt>
                <c:pt idx="27593" formatCode="General">
                  <c:v>55.186</c:v>
                </c:pt>
                <c:pt idx="27594" formatCode="General">
                  <c:v>55.188000000000002</c:v>
                </c:pt>
                <c:pt idx="27595" formatCode="General">
                  <c:v>55.19</c:v>
                </c:pt>
                <c:pt idx="27596" formatCode="General">
                  <c:v>55.192</c:v>
                </c:pt>
                <c:pt idx="27597" formatCode="General">
                  <c:v>55.194000000000003</c:v>
                </c:pt>
                <c:pt idx="27598" formatCode="General">
                  <c:v>55.195999999999998</c:v>
                </c:pt>
                <c:pt idx="27599" formatCode="General">
                  <c:v>55.198</c:v>
                </c:pt>
                <c:pt idx="27600" formatCode="General">
                  <c:v>55.2</c:v>
                </c:pt>
                <c:pt idx="27601" formatCode="General">
                  <c:v>55.201999999999998</c:v>
                </c:pt>
                <c:pt idx="27602" formatCode="General">
                  <c:v>55.204000000000001</c:v>
                </c:pt>
                <c:pt idx="27603" formatCode="General">
                  <c:v>55.206000000000003</c:v>
                </c:pt>
                <c:pt idx="27604" formatCode="General">
                  <c:v>55.207999999999998</c:v>
                </c:pt>
                <c:pt idx="27605" formatCode="General">
                  <c:v>55.21</c:v>
                </c:pt>
                <c:pt idx="27606" formatCode="General">
                  <c:v>55.212000000000003</c:v>
                </c:pt>
                <c:pt idx="27607" formatCode="General">
                  <c:v>55.213999999999999</c:v>
                </c:pt>
                <c:pt idx="27608" formatCode="General">
                  <c:v>55.216000000000001</c:v>
                </c:pt>
                <c:pt idx="27609" formatCode="General">
                  <c:v>55.218000000000004</c:v>
                </c:pt>
                <c:pt idx="27610" formatCode="General">
                  <c:v>55.22</c:v>
                </c:pt>
                <c:pt idx="27611" formatCode="General">
                  <c:v>55.222000000000001</c:v>
                </c:pt>
                <c:pt idx="27612" formatCode="General">
                  <c:v>55.223999999999997</c:v>
                </c:pt>
                <c:pt idx="27613" formatCode="General">
                  <c:v>55.225999999999999</c:v>
                </c:pt>
                <c:pt idx="27614" formatCode="General">
                  <c:v>55.228000000000002</c:v>
                </c:pt>
                <c:pt idx="27615" formatCode="General">
                  <c:v>55.23</c:v>
                </c:pt>
                <c:pt idx="27616" formatCode="General">
                  <c:v>55.231999999999999</c:v>
                </c:pt>
                <c:pt idx="27617" formatCode="General">
                  <c:v>55.234000000000002</c:v>
                </c:pt>
                <c:pt idx="27618" formatCode="General">
                  <c:v>55.235999999999997</c:v>
                </c:pt>
                <c:pt idx="27619" formatCode="General">
                  <c:v>55.238</c:v>
                </c:pt>
                <c:pt idx="27620" formatCode="General">
                  <c:v>55.24</c:v>
                </c:pt>
                <c:pt idx="27621" formatCode="General">
                  <c:v>55.241999999999997</c:v>
                </c:pt>
                <c:pt idx="27622" formatCode="General">
                  <c:v>55.244</c:v>
                </c:pt>
                <c:pt idx="27623" formatCode="General">
                  <c:v>55.246000000000002</c:v>
                </c:pt>
                <c:pt idx="27624" formatCode="General">
                  <c:v>55.247999999999998</c:v>
                </c:pt>
                <c:pt idx="27625" formatCode="General">
                  <c:v>55.25</c:v>
                </c:pt>
                <c:pt idx="27626" formatCode="General">
                  <c:v>55.252000000000002</c:v>
                </c:pt>
                <c:pt idx="27627" formatCode="General">
                  <c:v>55.253999999999998</c:v>
                </c:pt>
                <c:pt idx="27628" formatCode="General">
                  <c:v>55.256</c:v>
                </c:pt>
                <c:pt idx="27629" formatCode="General">
                  <c:v>55.258000000000003</c:v>
                </c:pt>
                <c:pt idx="27630" formatCode="General">
                  <c:v>55.26</c:v>
                </c:pt>
                <c:pt idx="27631" formatCode="General">
                  <c:v>55.262</c:v>
                </c:pt>
                <c:pt idx="27632" formatCode="General">
                  <c:v>55.264000000000003</c:v>
                </c:pt>
                <c:pt idx="27633" formatCode="General">
                  <c:v>55.265999999999998</c:v>
                </c:pt>
                <c:pt idx="27634" formatCode="General">
                  <c:v>55.268000000000001</c:v>
                </c:pt>
                <c:pt idx="27635" formatCode="General">
                  <c:v>55.27</c:v>
                </c:pt>
                <c:pt idx="27636" formatCode="General">
                  <c:v>55.271999999999998</c:v>
                </c:pt>
                <c:pt idx="27637" formatCode="General">
                  <c:v>55.274000000000001</c:v>
                </c:pt>
                <c:pt idx="27638" formatCode="General">
                  <c:v>55.276000000000003</c:v>
                </c:pt>
                <c:pt idx="27639" formatCode="General">
                  <c:v>55.277999999999999</c:v>
                </c:pt>
                <c:pt idx="27640" formatCode="General">
                  <c:v>55.28</c:v>
                </c:pt>
                <c:pt idx="27641" formatCode="General">
                  <c:v>55.281999999999996</c:v>
                </c:pt>
                <c:pt idx="27642" formatCode="General">
                  <c:v>55.283999999999999</c:v>
                </c:pt>
                <c:pt idx="27643" formatCode="General">
                  <c:v>55.286000000000001</c:v>
                </c:pt>
                <c:pt idx="27644" formatCode="General">
                  <c:v>55.287999999999997</c:v>
                </c:pt>
                <c:pt idx="27645" formatCode="General">
                  <c:v>55.29</c:v>
                </c:pt>
                <c:pt idx="27646" formatCode="General">
                  <c:v>55.292000000000002</c:v>
                </c:pt>
                <c:pt idx="27647" formatCode="General">
                  <c:v>55.293999999999997</c:v>
                </c:pt>
                <c:pt idx="27648" formatCode="General">
                  <c:v>55.295999999999999</c:v>
                </c:pt>
                <c:pt idx="27649" formatCode="General">
                  <c:v>55.298000000000002</c:v>
                </c:pt>
                <c:pt idx="27650" formatCode="General">
                  <c:v>55.3</c:v>
                </c:pt>
                <c:pt idx="27651" formatCode="General">
                  <c:v>55.302</c:v>
                </c:pt>
                <c:pt idx="27652" formatCode="General">
                  <c:v>55.304000000000002</c:v>
                </c:pt>
                <c:pt idx="27653" formatCode="General">
                  <c:v>55.305999999999997</c:v>
                </c:pt>
                <c:pt idx="27654" formatCode="General">
                  <c:v>55.308</c:v>
                </c:pt>
                <c:pt idx="27655" formatCode="General">
                  <c:v>55.31</c:v>
                </c:pt>
                <c:pt idx="27656" formatCode="General">
                  <c:v>55.311999999999998</c:v>
                </c:pt>
                <c:pt idx="27657" formatCode="General">
                  <c:v>55.314</c:v>
                </c:pt>
                <c:pt idx="27658" formatCode="General">
                  <c:v>55.316000000000003</c:v>
                </c:pt>
                <c:pt idx="27659" formatCode="General">
                  <c:v>55.317999999999998</c:v>
                </c:pt>
                <c:pt idx="27660" formatCode="General">
                  <c:v>55.32</c:v>
                </c:pt>
                <c:pt idx="27661" formatCode="General">
                  <c:v>55.322000000000003</c:v>
                </c:pt>
                <c:pt idx="27662" formatCode="General">
                  <c:v>55.323999999999998</c:v>
                </c:pt>
                <c:pt idx="27663" formatCode="General">
                  <c:v>55.326000000000001</c:v>
                </c:pt>
                <c:pt idx="27664" formatCode="General">
                  <c:v>55.328000000000003</c:v>
                </c:pt>
                <c:pt idx="27665" formatCode="General">
                  <c:v>55.33</c:v>
                </c:pt>
                <c:pt idx="27666" formatCode="General">
                  <c:v>55.332000000000001</c:v>
                </c:pt>
                <c:pt idx="27667" formatCode="General">
                  <c:v>55.334000000000003</c:v>
                </c:pt>
                <c:pt idx="27668" formatCode="General">
                  <c:v>55.335999999999999</c:v>
                </c:pt>
                <c:pt idx="27669" formatCode="General">
                  <c:v>55.338000000000001</c:v>
                </c:pt>
                <c:pt idx="27670" formatCode="General">
                  <c:v>55.34</c:v>
                </c:pt>
                <c:pt idx="27671" formatCode="General">
                  <c:v>55.341999999999999</c:v>
                </c:pt>
                <c:pt idx="27672" formatCode="General">
                  <c:v>55.344000000000001</c:v>
                </c:pt>
                <c:pt idx="27673" formatCode="General">
                  <c:v>55.345999999999997</c:v>
                </c:pt>
                <c:pt idx="27674" formatCode="General">
                  <c:v>55.347999999999999</c:v>
                </c:pt>
                <c:pt idx="27675" formatCode="General">
                  <c:v>55.35</c:v>
                </c:pt>
                <c:pt idx="27676" formatCode="General">
                  <c:v>55.351999999999997</c:v>
                </c:pt>
                <c:pt idx="27677" formatCode="General">
                  <c:v>55.353999999999999</c:v>
                </c:pt>
                <c:pt idx="27678" formatCode="General">
                  <c:v>55.356000000000002</c:v>
                </c:pt>
                <c:pt idx="27679" formatCode="General">
                  <c:v>55.357999999999997</c:v>
                </c:pt>
                <c:pt idx="27680" formatCode="General">
                  <c:v>55.36</c:v>
                </c:pt>
                <c:pt idx="27681" formatCode="General">
                  <c:v>55.362000000000002</c:v>
                </c:pt>
                <c:pt idx="27682" formatCode="General">
                  <c:v>55.363999999999997</c:v>
                </c:pt>
                <c:pt idx="27683" formatCode="General">
                  <c:v>55.366</c:v>
                </c:pt>
                <c:pt idx="27684" formatCode="General">
                  <c:v>55.368000000000002</c:v>
                </c:pt>
                <c:pt idx="27685" formatCode="General">
                  <c:v>55.37</c:v>
                </c:pt>
                <c:pt idx="27686" formatCode="General">
                  <c:v>55.372</c:v>
                </c:pt>
                <c:pt idx="27687" formatCode="General">
                  <c:v>55.374000000000002</c:v>
                </c:pt>
                <c:pt idx="27688" formatCode="General">
                  <c:v>55.375999999999998</c:v>
                </c:pt>
                <c:pt idx="27689" formatCode="General">
                  <c:v>55.378</c:v>
                </c:pt>
                <c:pt idx="27690" formatCode="General">
                  <c:v>55.38</c:v>
                </c:pt>
                <c:pt idx="27691" formatCode="General">
                  <c:v>55.381999999999998</c:v>
                </c:pt>
                <c:pt idx="27692" formatCode="General">
                  <c:v>55.384</c:v>
                </c:pt>
                <c:pt idx="27693" formatCode="General">
                  <c:v>55.386000000000003</c:v>
                </c:pt>
                <c:pt idx="27694" formatCode="General">
                  <c:v>55.387999999999998</c:v>
                </c:pt>
                <c:pt idx="27695" formatCode="General">
                  <c:v>55.39</c:v>
                </c:pt>
                <c:pt idx="27696" formatCode="General">
                  <c:v>55.392000000000003</c:v>
                </c:pt>
                <c:pt idx="27697" formatCode="General">
                  <c:v>55.393999999999998</c:v>
                </c:pt>
                <c:pt idx="27698" formatCode="General">
                  <c:v>55.396000000000001</c:v>
                </c:pt>
                <c:pt idx="27699" formatCode="General">
                  <c:v>55.398000000000003</c:v>
                </c:pt>
                <c:pt idx="27700" formatCode="General">
                  <c:v>55.4</c:v>
                </c:pt>
                <c:pt idx="27701" formatCode="General">
                  <c:v>55.402000000000001</c:v>
                </c:pt>
                <c:pt idx="27702" formatCode="General">
                  <c:v>55.404000000000003</c:v>
                </c:pt>
                <c:pt idx="27703" formatCode="General">
                  <c:v>55.405999999999999</c:v>
                </c:pt>
                <c:pt idx="27704" formatCode="General">
                  <c:v>55.408000000000001</c:v>
                </c:pt>
                <c:pt idx="27705" formatCode="General">
                  <c:v>55.41</c:v>
                </c:pt>
                <c:pt idx="27706" formatCode="General">
                  <c:v>55.411999999999999</c:v>
                </c:pt>
                <c:pt idx="27707" formatCode="General">
                  <c:v>55.414000000000001</c:v>
                </c:pt>
                <c:pt idx="27708" formatCode="General">
                  <c:v>55.415999999999997</c:v>
                </c:pt>
                <c:pt idx="27709" formatCode="General">
                  <c:v>55.417999999999999</c:v>
                </c:pt>
                <c:pt idx="27710" formatCode="General">
                  <c:v>55.42</c:v>
                </c:pt>
                <c:pt idx="27711" formatCode="General">
                  <c:v>55.421999999999997</c:v>
                </c:pt>
                <c:pt idx="27712" formatCode="General">
                  <c:v>55.423999999999999</c:v>
                </c:pt>
                <c:pt idx="27713" formatCode="General">
                  <c:v>55.426000000000002</c:v>
                </c:pt>
                <c:pt idx="27714" formatCode="General">
                  <c:v>55.427999999999997</c:v>
                </c:pt>
                <c:pt idx="27715" formatCode="General">
                  <c:v>55.43</c:v>
                </c:pt>
                <c:pt idx="27716" formatCode="General">
                  <c:v>55.432000000000002</c:v>
                </c:pt>
                <c:pt idx="27717" formatCode="General">
                  <c:v>55.433999999999997</c:v>
                </c:pt>
                <c:pt idx="27718" formatCode="General">
                  <c:v>55.436</c:v>
                </c:pt>
                <c:pt idx="27719" formatCode="General">
                  <c:v>55.438000000000002</c:v>
                </c:pt>
                <c:pt idx="27720" formatCode="General">
                  <c:v>55.44</c:v>
                </c:pt>
                <c:pt idx="27721" formatCode="General">
                  <c:v>55.442</c:v>
                </c:pt>
                <c:pt idx="27722" formatCode="General">
                  <c:v>55.444000000000003</c:v>
                </c:pt>
                <c:pt idx="27723" formatCode="General">
                  <c:v>55.445999999999998</c:v>
                </c:pt>
                <c:pt idx="27724" formatCode="General">
                  <c:v>55.448</c:v>
                </c:pt>
                <c:pt idx="27725" formatCode="General">
                  <c:v>55.45</c:v>
                </c:pt>
                <c:pt idx="27726" formatCode="General">
                  <c:v>55.451999999999998</c:v>
                </c:pt>
                <c:pt idx="27727" formatCode="General">
                  <c:v>55.454000000000001</c:v>
                </c:pt>
                <c:pt idx="27728" formatCode="General">
                  <c:v>55.456000000000003</c:v>
                </c:pt>
                <c:pt idx="27729" formatCode="General">
                  <c:v>55.457999999999998</c:v>
                </c:pt>
                <c:pt idx="27730" formatCode="General">
                  <c:v>55.46</c:v>
                </c:pt>
                <c:pt idx="27731" formatCode="General">
                  <c:v>55.462000000000003</c:v>
                </c:pt>
                <c:pt idx="27732" formatCode="General">
                  <c:v>55.463999999999999</c:v>
                </c:pt>
                <c:pt idx="27733" formatCode="General">
                  <c:v>55.466000000000001</c:v>
                </c:pt>
                <c:pt idx="27734" formatCode="General">
                  <c:v>55.468000000000004</c:v>
                </c:pt>
                <c:pt idx="27735" formatCode="General">
                  <c:v>55.47</c:v>
                </c:pt>
                <c:pt idx="27736" formatCode="General">
                  <c:v>55.472000000000001</c:v>
                </c:pt>
                <c:pt idx="27737" formatCode="General">
                  <c:v>55.473999999999997</c:v>
                </c:pt>
                <c:pt idx="27738" formatCode="General">
                  <c:v>55.475999999999999</c:v>
                </c:pt>
                <c:pt idx="27739" formatCode="General">
                  <c:v>55.478000000000002</c:v>
                </c:pt>
                <c:pt idx="27740" formatCode="General">
                  <c:v>55.48</c:v>
                </c:pt>
                <c:pt idx="27741" formatCode="General">
                  <c:v>55.481999999999999</c:v>
                </c:pt>
                <c:pt idx="27742" formatCode="General">
                  <c:v>55.484000000000002</c:v>
                </c:pt>
                <c:pt idx="27743" formatCode="General">
                  <c:v>55.485999999999997</c:v>
                </c:pt>
                <c:pt idx="27744" formatCode="General">
                  <c:v>55.488</c:v>
                </c:pt>
                <c:pt idx="27745" formatCode="General">
                  <c:v>55.49</c:v>
                </c:pt>
                <c:pt idx="27746" formatCode="General">
                  <c:v>55.491999999999997</c:v>
                </c:pt>
                <c:pt idx="27747" formatCode="General">
                  <c:v>55.494</c:v>
                </c:pt>
                <c:pt idx="27748" formatCode="General">
                  <c:v>55.496000000000002</c:v>
                </c:pt>
                <c:pt idx="27749" formatCode="General">
                  <c:v>55.497999999999998</c:v>
                </c:pt>
                <c:pt idx="27750" formatCode="General">
                  <c:v>55.5</c:v>
                </c:pt>
                <c:pt idx="27751" formatCode="General">
                  <c:v>55.502000000000002</c:v>
                </c:pt>
                <c:pt idx="27752" formatCode="General">
                  <c:v>55.503999999999998</c:v>
                </c:pt>
                <c:pt idx="27753" formatCode="General">
                  <c:v>55.506</c:v>
                </c:pt>
                <c:pt idx="27754" formatCode="General">
                  <c:v>55.508000000000003</c:v>
                </c:pt>
                <c:pt idx="27755" formatCode="General">
                  <c:v>55.51</c:v>
                </c:pt>
                <c:pt idx="27756" formatCode="General">
                  <c:v>55.512</c:v>
                </c:pt>
                <c:pt idx="27757" formatCode="General">
                  <c:v>55.514000000000003</c:v>
                </c:pt>
                <c:pt idx="27758" formatCode="General">
                  <c:v>55.515999999999998</c:v>
                </c:pt>
                <c:pt idx="27759" formatCode="General">
                  <c:v>55.518000000000001</c:v>
                </c:pt>
                <c:pt idx="27760" formatCode="General">
                  <c:v>55.52</c:v>
                </c:pt>
                <c:pt idx="27761" formatCode="General">
                  <c:v>55.521999999999998</c:v>
                </c:pt>
                <c:pt idx="27762" formatCode="General">
                  <c:v>55.524000000000001</c:v>
                </c:pt>
                <c:pt idx="27763" formatCode="General">
                  <c:v>55.526000000000003</c:v>
                </c:pt>
                <c:pt idx="27764" formatCode="General">
                  <c:v>55.527999999999999</c:v>
                </c:pt>
                <c:pt idx="27765" formatCode="General">
                  <c:v>55.53</c:v>
                </c:pt>
                <c:pt idx="27766" formatCode="General">
                  <c:v>55.531999999999996</c:v>
                </c:pt>
                <c:pt idx="27767" formatCode="General">
                  <c:v>55.533999999999999</c:v>
                </c:pt>
                <c:pt idx="27768" formatCode="General">
                  <c:v>55.536000000000001</c:v>
                </c:pt>
                <c:pt idx="27769" formatCode="General">
                  <c:v>55.537999999999997</c:v>
                </c:pt>
                <c:pt idx="27770" formatCode="General">
                  <c:v>55.54</c:v>
                </c:pt>
                <c:pt idx="27771" formatCode="General">
                  <c:v>55.542000000000002</c:v>
                </c:pt>
                <c:pt idx="27772" formatCode="General">
                  <c:v>55.543999999999997</c:v>
                </c:pt>
                <c:pt idx="27773" formatCode="General">
                  <c:v>55.545999999999999</c:v>
                </c:pt>
                <c:pt idx="27774" formatCode="General">
                  <c:v>55.548000000000002</c:v>
                </c:pt>
                <c:pt idx="27775" formatCode="General">
                  <c:v>55.55</c:v>
                </c:pt>
                <c:pt idx="27776" formatCode="General">
                  <c:v>55.552</c:v>
                </c:pt>
                <c:pt idx="27777" formatCode="General">
                  <c:v>55.554000000000002</c:v>
                </c:pt>
                <c:pt idx="27778" formatCode="General">
                  <c:v>55.555999999999997</c:v>
                </c:pt>
                <c:pt idx="27779" formatCode="General">
                  <c:v>55.558</c:v>
                </c:pt>
                <c:pt idx="27780" formatCode="General">
                  <c:v>55.56</c:v>
                </c:pt>
                <c:pt idx="27781" formatCode="General">
                  <c:v>55.561999999999998</c:v>
                </c:pt>
                <c:pt idx="27782" formatCode="General">
                  <c:v>55.564</c:v>
                </c:pt>
                <c:pt idx="27783" formatCode="General">
                  <c:v>55.566000000000003</c:v>
                </c:pt>
                <c:pt idx="27784" formatCode="General">
                  <c:v>55.567999999999998</c:v>
                </c:pt>
                <c:pt idx="27785" formatCode="General">
                  <c:v>55.57</c:v>
                </c:pt>
                <c:pt idx="27786" formatCode="General">
                  <c:v>55.572000000000003</c:v>
                </c:pt>
                <c:pt idx="27787" formatCode="General">
                  <c:v>55.573999999999998</c:v>
                </c:pt>
                <c:pt idx="27788" formatCode="General">
                  <c:v>55.576000000000001</c:v>
                </c:pt>
                <c:pt idx="27789" formatCode="General">
                  <c:v>55.578000000000003</c:v>
                </c:pt>
                <c:pt idx="27790" formatCode="General">
                  <c:v>55.58</c:v>
                </c:pt>
                <c:pt idx="27791" formatCode="General">
                  <c:v>55.582000000000001</c:v>
                </c:pt>
                <c:pt idx="27792" formatCode="General">
                  <c:v>55.584000000000003</c:v>
                </c:pt>
                <c:pt idx="27793" formatCode="General">
                  <c:v>55.585999999999999</c:v>
                </c:pt>
                <c:pt idx="27794" formatCode="General">
                  <c:v>55.588000000000001</c:v>
                </c:pt>
                <c:pt idx="27795" formatCode="General">
                  <c:v>55.59</c:v>
                </c:pt>
                <c:pt idx="27796" formatCode="General">
                  <c:v>55.591999999999999</c:v>
                </c:pt>
                <c:pt idx="27797" formatCode="General">
                  <c:v>55.594000000000001</c:v>
                </c:pt>
                <c:pt idx="27798" formatCode="General">
                  <c:v>55.595999999999997</c:v>
                </c:pt>
                <c:pt idx="27799" formatCode="General">
                  <c:v>55.597999999999999</c:v>
                </c:pt>
                <c:pt idx="27800" formatCode="General">
                  <c:v>55.6</c:v>
                </c:pt>
                <c:pt idx="27801" formatCode="General">
                  <c:v>55.601999999999997</c:v>
                </c:pt>
                <c:pt idx="27802" formatCode="General">
                  <c:v>55.603999999999999</c:v>
                </c:pt>
                <c:pt idx="27803" formatCode="General">
                  <c:v>55.606000000000002</c:v>
                </c:pt>
                <c:pt idx="27804" formatCode="General">
                  <c:v>55.607999999999997</c:v>
                </c:pt>
                <c:pt idx="27805" formatCode="General">
                  <c:v>55.61</c:v>
                </c:pt>
                <c:pt idx="27806" formatCode="General">
                  <c:v>55.612000000000002</c:v>
                </c:pt>
                <c:pt idx="27807" formatCode="General">
                  <c:v>55.613999999999997</c:v>
                </c:pt>
                <c:pt idx="27808" formatCode="General">
                  <c:v>55.616</c:v>
                </c:pt>
                <c:pt idx="27809" formatCode="General">
                  <c:v>55.618000000000002</c:v>
                </c:pt>
                <c:pt idx="27810" formatCode="General">
                  <c:v>55.62</c:v>
                </c:pt>
                <c:pt idx="27811" formatCode="General">
                  <c:v>55.622</c:v>
                </c:pt>
                <c:pt idx="27812" formatCode="General">
                  <c:v>55.624000000000002</c:v>
                </c:pt>
                <c:pt idx="27813" formatCode="General">
                  <c:v>55.625999999999998</c:v>
                </c:pt>
                <c:pt idx="27814" formatCode="General">
                  <c:v>55.628</c:v>
                </c:pt>
                <c:pt idx="27815" formatCode="General">
                  <c:v>55.63</c:v>
                </c:pt>
                <c:pt idx="27816" formatCode="General">
                  <c:v>55.631999999999998</c:v>
                </c:pt>
                <c:pt idx="27817" formatCode="General">
                  <c:v>55.634</c:v>
                </c:pt>
                <c:pt idx="27818" formatCode="General">
                  <c:v>55.636000000000003</c:v>
                </c:pt>
                <c:pt idx="27819" formatCode="General">
                  <c:v>55.637999999999998</c:v>
                </c:pt>
                <c:pt idx="27820" formatCode="General">
                  <c:v>55.64</c:v>
                </c:pt>
                <c:pt idx="27821" formatCode="General">
                  <c:v>55.642000000000003</c:v>
                </c:pt>
                <c:pt idx="27822" formatCode="General">
                  <c:v>55.643999999999998</c:v>
                </c:pt>
                <c:pt idx="27823" formatCode="General">
                  <c:v>55.646000000000001</c:v>
                </c:pt>
                <c:pt idx="27824" formatCode="General">
                  <c:v>55.648000000000003</c:v>
                </c:pt>
                <c:pt idx="27825" formatCode="General">
                  <c:v>55.65</c:v>
                </c:pt>
                <c:pt idx="27826" formatCode="General">
                  <c:v>55.652000000000001</c:v>
                </c:pt>
                <c:pt idx="27827" formatCode="General">
                  <c:v>55.654000000000003</c:v>
                </c:pt>
                <c:pt idx="27828" formatCode="General">
                  <c:v>55.655999999999999</c:v>
                </c:pt>
                <c:pt idx="27829" formatCode="General">
                  <c:v>55.658000000000001</c:v>
                </c:pt>
                <c:pt idx="27830" formatCode="General">
                  <c:v>55.66</c:v>
                </c:pt>
                <c:pt idx="27831" formatCode="General">
                  <c:v>55.661999999999999</c:v>
                </c:pt>
                <c:pt idx="27832" formatCode="General">
                  <c:v>55.664000000000001</c:v>
                </c:pt>
                <c:pt idx="27833" formatCode="General">
                  <c:v>55.665999999999997</c:v>
                </c:pt>
                <c:pt idx="27834" formatCode="General">
                  <c:v>55.667999999999999</c:v>
                </c:pt>
                <c:pt idx="27835" formatCode="General">
                  <c:v>55.67</c:v>
                </c:pt>
                <c:pt idx="27836" formatCode="General">
                  <c:v>55.671999999999997</c:v>
                </c:pt>
                <c:pt idx="27837" formatCode="General">
                  <c:v>55.673999999999999</c:v>
                </c:pt>
                <c:pt idx="27838" formatCode="General">
                  <c:v>55.676000000000002</c:v>
                </c:pt>
                <c:pt idx="27839" formatCode="General">
                  <c:v>55.677999999999997</c:v>
                </c:pt>
                <c:pt idx="27840" formatCode="General">
                  <c:v>55.68</c:v>
                </c:pt>
                <c:pt idx="27841" formatCode="General">
                  <c:v>55.682000000000002</c:v>
                </c:pt>
                <c:pt idx="27842" formatCode="General">
                  <c:v>55.683999999999997</c:v>
                </c:pt>
                <c:pt idx="27843" formatCode="General">
                  <c:v>55.686</c:v>
                </c:pt>
                <c:pt idx="27844" formatCode="General">
                  <c:v>55.688000000000002</c:v>
                </c:pt>
                <c:pt idx="27845" formatCode="General">
                  <c:v>55.69</c:v>
                </c:pt>
                <c:pt idx="27846" formatCode="General">
                  <c:v>55.692</c:v>
                </c:pt>
                <c:pt idx="27847" formatCode="General">
                  <c:v>55.694000000000003</c:v>
                </c:pt>
                <c:pt idx="27848" formatCode="General">
                  <c:v>55.695999999999998</c:v>
                </c:pt>
                <c:pt idx="27849" formatCode="General">
                  <c:v>55.698</c:v>
                </c:pt>
                <c:pt idx="27850" formatCode="General">
                  <c:v>55.7</c:v>
                </c:pt>
                <c:pt idx="27851" formatCode="General">
                  <c:v>55.701999999999998</c:v>
                </c:pt>
                <c:pt idx="27852" formatCode="General">
                  <c:v>55.704000000000001</c:v>
                </c:pt>
                <c:pt idx="27853" formatCode="General">
                  <c:v>55.706000000000003</c:v>
                </c:pt>
                <c:pt idx="27854" formatCode="General">
                  <c:v>55.707999999999998</c:v>
                </c:pt>
                <c:pt idx="27855" formatCode="General">
                  <c:v>55.71</c:v>
                </c:pt>
                <c:pt idx="27856" formatCode="General">
                  <c:v>55.712000000000003</c:v>
                </c:pt>
                <c:pt idx="27857" formatCode="General">
                  <c:v>55.713999999999999</c:v>
                </c:pt>
                <c:pt idx="27858" formatCode="General">
                  <c:v>55.716000000000001</c:v>
                </c:pt>
                <c:pt idx="27859" formatCode="General">
                  <c:v>55.718000000000004</c:v>
                </c:pt>
                <c:pt idx="27860" formatCode="General">
                  <c:v>55.72</c:v>
                </c:pt>
                <c:pt idx="27861" formatCode="General">
                  <c:v>55.722000000000001</c:v>
                </c:pt>
                <c:pt idx="27862" formatCode="General">
                  <c:v>55.723999999999997</c:v>
                </c:pt>
                <c:pt idx="27863" formatCode="General">
                  <c:v>55.725999999999999</c:v>
                </c:pt>
                <c:pt idx="27864" formatCode="General">
                  <c:v>55.728000000000002</c:v>
                </c:pt>
                <c:pt idx="27865" formatCode="General">
                  <c:v>55.73</c:v>
                </c:pt>
                <c:pt idx="27866" formatCode="General">
                  <c:v>55.731999999999999</c:v>
                </c:pt>
                <c:pt idx="27867" formatCode="General">
                  <c:v>55.734000000000002</c:v>
                </c:pt>
                <c:pt idx="27868" formatCode="General">
                  <c:v>55.735999999999997</c:v>
                </c:pt>
                <c:pt idx="27869" formatCode="General">
                  <c:v>55.738</c:v>
                </c:pt>
                <c:pt idx="27870" formatCode="General">
                  <c:v>55.74</c:v>
                </c:pt>
                <c:pt idx="27871" formatCode="General">
                  <c:v>55.741999999999997</c:v>
                </c:pt>
                <c:pt idx="27872" formatCode="General">
                  <c:v>55.744</c:v>
                </c:pt>
                <c:pt idx="27873" formatCode="General">
                  <c:v>55.746000000000002</c:v>
                </c:pt>
                <c:pt idx="27874" formatCode="General">
                  <c:v>55.747999999999998</c:v>
                </c:pt>
                <c:pt idx="27875" formatCode="General">
                  <c:v>55.75</c:v>
                </c:pt>
                <c:pt idx="27876" formatCode="General">
                  <c:v>55.752000000000002</c:v>
                </c:pt>
                <c:pt idx="27877" formatCode="General">
                  <c:v>55.753999999999998</c:v>
                </c:pt>
                <c:pt idx="27878" formatCode="General">
                  <c:v>55.756</c:v>
                </c:pt>
                <c:pt idx="27879" formatCode="General">
                  <c:v>55.758000000000003</c:v>
                </c:pt>
                <c:pt idx="27880" formatCode="General">
                  <c:v>55.76</c:v>
                </c:pt>
                <c:pt idx="27881" formatCode="General">
                  <c:v>55.762</c:v>
                </c:pt>
                <c:pt idx="27882" formatCode="General">
                  <c:v>55.764000000000003</c:v>
                </c:pt>
                <c:pt idx="27883" formatCode="General">
                  <c:v>55.765999999999998</c:v>
                </c:pt>
                <c:pt idx="27884" formatCode="General">
                  <c:v>55.768000000000001</c:v>
                </c:pt>
                <c:pt idx="27885" formatCode="General">
                  <c:v>55.77</c:v>
                </c:pt>
                <c:pt idx="27886" formatCode="General">
                  <c:v>55.771999999999998</c:v>
                </c:pt>
                <c:pt idx="27887" formatCode="General">
                  <c:v>55.774000000000001</c:v>
                </c:pt>
                <c:pt idx="27888" formatCode="General">
                  <c:v>55.776000000000003</c:v>
                </c:pt>
                <c:pt idx="27889" formatCode="General">
                  <c:v>55.777999999999999</c:v>
                </c:pt>
                <c:pt idx="27890" formatCode="General">
                  <c:v>55.78</c:v>
                </c:pt>
                <c:pt idx="27891" formatCode="General">
                  <c:v>55.781999999999996</c:v>
                </c:pt>
                <c:pt idx="27892" formatCode="General">
                  <c:v>55.783999999999999</c:v>
                </c:pt>
                <c:pt idx="27893" formatCode="General">
                  <c:v>55.786000000000001</c:v>
                </c:pt>
                <c:pt idx="27894" formatCode="General">
                  <c:v>55.787999999999997</c:v>
                </c:pt>
                <c:pt idx="27895" formatCode="General">
                  <c:v>55.79</c:v>
                </c:pt>
                <c:pt idx="27896" formatCode="General">
                  <c:v>55.792000000000002</c:v>
                </c:pt>
                <c:pt idx="27897" formatCode="General">
                  <c:v>55.793999999999997</c:v>
                </c:pt>
                <c:pt idx="27898" formatCode="General">
                  <c:v>55.795999999999999</c:v>
                </c:pt>
                <c:pt idx="27899" formatCode="General">
                  <c:v>55.798000000000002</c:v>
                </c:pt>
                <c:pt idx="27900" formatCode="General">
                  <c:v>55.8</c:v>
                </c:pt>
                <c:pt idx="27901" formatCode="General">
                  <c:v>55.802</c:v>
                </c:pt>
                <c:pt idx="27902" formatCode="General">
                  <c:v>55.804000000000002</c:v>
                </c:pt>
                <c:pt idx="27903" formatCode="General">
                  <c:v>55.805999999999997</c:v>
                </c:pt>
                <c:pt idx="27904" formatCode="General">
                  <c:v>55.808</c:v>
                </c:pt>
                <c:pt idx="27905" formatCode="General">
                  <c:v>55.81</c:v>
                </c:pt>
                <c:pt idx="27906" formatCode="General">
                  <c:v>55.811999999999998</c:v>
                </c:pt>
                <c:pt idx="27907" formatCode="General">
                  <c:v>55.814</c:v>
                </c:pt>
                <c:pt idx="27908" formatCode="General">
                  <c:v>55.816000000000003</c:v>
                </c:pt>
                <c:pt idx="27909" formatCode="General">
                  <c:v>55.817999999999998</c:v>
                </c:pt>
                <c:pt idx="27910" formatCode="General">
                  <c:v>55.82</c:v>
                </c:pt>
                <c:pt idx="27911" formatCode="General">
                  <c:v>55.822000000000003</c:v>
                </c:pt>
                <c:pt idx="27912" formatCode="General">
                  <c:v>55.823999999999998</c:v>
                </c:pt>
                <c:pt idx="27913" formatCode="General">
                  <c:v>55.826000000000001</c:v>
                </c:pt>
                <c:pt idx="27914" formatCode="General">
                  <c:v>55.828000000000003</c:v>
                </c:pt>
                <c:pt idx="27915" formatCode="General">
                  <c:v>55.83</c:v>
                </c:pt>
                <c:pt idx="27916" formatCode="General">
                  <c:v>55.832000000000001</c:v>
                </c:pt>
                <c:pt idx="27917" formatCode="General">
                  <c:v>55.834000000000003</c:v>
                </c:pt>
                <c:pt idx="27918" formatCode="General">
                  <c:v>55.835999999999999</c:v>
                </c:pt>
                <c:pt idx="27919" formatCode="General">
                  <c:v>55.838000000000001</c:v>
                </c:pt>
                <c:pt idx="27920" formatCode="General">
                  <c:v>55.84</c:v>
                </c:pt>
                <c:pt idx="27921" formatCode="General">
                  <c:v>55.841999999999999</c:v>
                </c:pt>
                <c:pt idx="27922" formatCode="General">
                  <c:v>55.844000000000001</c:v>
                </c:pt>
                <c:pt idx="27923" formatCode="General">
                  <c:v>55.845999999999997</c:v>
                </c:pt>
                <c:pt idx="27924" formatCode="General">
                  <c:v>55.847999999999999</c:v>
                </c:pt>
                <c:pt idx="27925" formatCode="General">
                  <c:v>55.85</c:v>
                </c:pt>
                <c:pt idx="27926" formatCode="General">
                  <c:v>55.851999999999997</c:v>
                </c:pt>
                <c:pt idx="27927" formatCode="General">
                  <c:v>55.853999999999999</c:v>
                </c:pt>
                <c:pt idx="27928" formatCode="General">
                  <c:v>55.856000000000002</c:v>
                </c:pt>
                <c:pt idx="27929" formatCode="General">
                  <c:v>55.857999999999997</c:v>
                </c:pt>
                <c:pt idx="27930" formatCode="General">
                  <c:v>55.86</c:v>
                </c:pt>
                <c:pt idx="27931" formatCode="General">
                  <c:v>55.862000000000002</c:v>
                </c:pt>
                <c:pt idx="27932" formatCode="General">
                  <c:v>55.863999999999997</c:v>
                </c:pt>
                <c:pt idx="27933" formatCode="General">
                  <c:v>55.866</c:v>
                </c:pt>
                <c:pt idx="27934" formatCode="General">
                  <c:v>55.868000000000002</c:v>
                </c:pt>
                <c:pt idx="27935" formatCode="General">
                  <c:v>55.87</c:v>
                </c:pt>
                <c:pt idx="27936" formatCode="General">
                  <c:v>55.872</c:v>
                </c:pt>
                <c:pt idx="27937" formatCode="General">
                  <c:v>55.874000000000002</c:v>
                </c:pt>
                <c:pt idx="27938" formatCode="General">
                  <c:v>55.875999999999998</c:v>
                </c:pt>
                <c:pt idx="27939" formatCode="General">
                  <c:v>55.878</c:v>
                </c:pt>
                <c:pt idx="27940" formatCode="General">
                  <c:v>55.88</c:v>
                </c:pt>
                <c:pt idx="27941" formatCode="General">
                  <c:v>55.881999999999998</c:v>
                </c:pt>
                <c:pt idx="27942" formatCode="General">
                  <c:v>55.884</c:v>
                </c:pt>
                <c:pt idx="27943" formatCode="General">
                  <c:v>55.886000000000003</c:v>
                </c:pt>
                <c:pt idx="27944" formatCode="General">
                  <c:v>55.887999999999998</c:v>
                </c:pt>
                <c:pt idx="27945" formatCode="General">
                  <c:v>55.89</c:v>
                </c:pt>
                <c:pt idx="27946" formatCode="General">
                  <c:v>55.892000000000003</c:v>
                </c:pt>
                <c:pt idx="27947" formatCode="General">
                  <c:v>55.893999999999998</c:v>
                </c:pt>
                <c:pt idx="27948" formatCode="General">
                  <c:v>55.896000000000001</c:v>
                </c:pt>
                <c:pt idx="27949" formatCode="General">
                  <c:v>55.898000000000003</c:v>
                </c:pt>
                <c:pt idx="27950" formatCode="General">
                  <c:v>55.9</c:v>
                </c:pt>
                <c:pt idx="27951" formatCode="General">
                  <c:v>55.902000000000001</c:v>
                </c:pt>
                <c:pt idx="27952" formatCode="General">
                  <c:v>55.904000000000003</c:v>
                </c:pt>
                <c:pt idx="27953" formatCode="General">
                  <c:v>55.905999999999999</c:v>
                </c:pt>
                <c:pt idx="27954" formatCode="General">
                  <c:v>55.908000000000001</c:v>
                </c:pt>
                <c:pt idx="27955" formatCode="General">
                  <c:v>55.91</c:v>
                </c:pt>
                <c:pt idx="27956" formatCode="General">
                  <c:v>55.911999999999999</c:v>
                </c:pt>
                <c:pt idx="27957" formatCode="General">
                  <c:v>55.914000000000001</c:v>
                </c:pt>
                <c:pt idx="27958" formatCode="General">
                  <c:v>55.915999999999997</c:v>
                </c:pt>
                <c:pt idx="27959" formatCode="General">
                  <c:v>55.917999999999999</c:v>
                </c:pt>
                <c:pt idx="27960" formatCode="General">
                  <c:v>55.92</c:v>
                </c:pt>
                <c:pt idx="27961" formatCode="General">
                  <c:v>55.921999999999997</c:v>
                </c:pt>
                <c:pt idx="27962" formatCode="General">
                  <c:v>55.923999999999999</c:v>
                </c:pt>
                <c:pt idx="27963" formatCode="General">
                  <c:v>55.926000000000002</c:v>
                </c:pt>
                <c:pt idx="27964" formatCode="General">
                  <c:v>55.927999999999997</c:v>
                </c:pt>
                <c:pt idx="27965" formatCode="General">
                  <c:v>55.93</c:v>
                </c:pt>
                <c:pt idx="27966" formatCode="General">
                  <c:v>55.932000000000002</c:v>
                </c:pt>
                <c:pt idx="27967" formatCode="General">
                  <c:v>55.933999999999997</c:v>
                </c:pt>
                <c:pt idx="27968" formatCode="General">
                  <c:v>55.936</c:v>
                </c:pt>
                <c:pt idx="27969" formatCode="General">
                  <c:v>55.938000000000002</c:v>
                </c:pt>
                <c:pt idx="27970" formatCode="General">
                  <c:v>55.94</c:v>
                </c:pt>
                <c:pt idx="27971" formatCode="General">
                  <c:v>55.942</c:v>
                </c:pt>
                <c:pt idx="27972" formatCode="General">
                  <c:v>55.944000000000003</c:v>
                </c:pt>
                <c:pt idx="27973" formatCode="General">
                  <c:v>55.945999999999998</c:v>
                </c:pt>
                <c:pt idx="27974" formatCode="General">
                  <c:v>55.948</c:v>
                </c:pt>
                <c:pt idx="27975" formatCode="General">
                  <c:v>55.95</c:v>
                </c:pt>
                <c:pt idx="27976" formatCode="General">
                  <c:v>55.951999999999998</c:v>
                </c:pt>
                <c:pt idx="27977" formatCode="General">
                  <c:v>55.954000000000001</c:v>
                </c:pt>
                <c:pt idx="27978" formatCode="General">
                  <c:v>55.956000000000003</c:v>
                </c:pt>
                <c:pt idx="27979" formatCode="General">
                  <c:v>55.957999999999998</c:v>
                </c:pt>
                <c:pt idx="27980" formatCode="General">
                  <c:v>55.96</c:v>
                </c:pt>
                <c:pt idx="27981" formatCode="General">
                  <c:v>55.962000000000003</c:v>
                </c:pt>
                <c:pt idx="27982" formatCode="General">
                  <c:v>55.963999999999999</c:v>
                </c:pt>
                <c:pt idx="27983" formatCode="General">
                  <c:v>55.966000000000001</c:v>
                </c:pt>
                <c:pt idx="27984" formatCode="General">
                  <c:v>55.968000000000004</c:v>
                </c:pt>
                <c:pt idx="27985" formatCode="General">
                  <c:v>55.97</c:v>
                </c:pt>
                <c:pt idx="27986" formatCode="General">
                  <c:v>55.972000000000001</c:v>
                </c:pt>
                <c:pt idx="27987" formatCode="General">
                  <c:v>55.973999999999997</c:v>
                </c:pt>
                <c:pt idx="27988" formatCode="General">
                  <c:v>55.975999999999999</c:v>
                </c:pt>
                <c:pt idx="27989" formatCode="General">
                  <c:v>55.978000000000002</c:v>
                </c:pt>
                <c:pt idx="27990" formatCode="General">
                  <c:v>55.98</c:v>
                </c:pt>
                <c:pt idx="27991" formatCode="General">
                  <c:v>55.981999999999999</c:v>
                </c:pt>
                <c:pt idx="27992" formatCode="General">
                  <c:v>55.984000000000002</c:v>
                </c:pt>
                <c:pt idx="27993" formatCode="General">
                  <c:v>55.985999999999997</c:v>
                </c:pt>
                <c:pt idx="27994" formatCode="General">
                  <c:v>55.988</c:v>
                </c:pt>
                <c:pt idx="27995" formatCode="General">
                  <c:v>55.99</c:v>
                </c:pt>
                <c:pt idx="27996" formatCode="General">
                  <c:v>55.991999999999997</c:v>
                </c:pt>
                <c:pt idx="27997" formatCode="General">
                  <c:v>55.994</c:v>
                </c:pt>
                <c:pt idx="27998" formatCode="General">
                  <c:v>55.996000000000002</c:v>
                </c:pt>
                <c:pt idx="27999" formatCode="General">
                  <c:v>55.997999999999998</c:v>
                </c:pt>
                <c:pt idx="28000" formatCode="General">
                  <c:v>56</c:v>
                </c:pt>
                <c:pt idx="28001" formatCode="General">
                  <c:v>56.002000000000002</c:v>
                </c:pt>
                <c:pt idx="28002" formatCode="General">
                  <c:v>56.003999999999998</c:v>
                </c:pt>
                <c:pt idx="28003" formatCode="General">
                  <c:v>56.006</c:v>
                </c:pt>
                <c:pt idx="28004" formatCode="General">
                  <c:v>56.008000000000003</c:v>
                </c:pt>
                <c:pt idx="28005" formatCode="General">
                  <c:v>56.01</c:v>
                </c:pt>
                <c:pt idx="28006" formatCode="General">
                  <c:v>56.012</c:v>
                </c:pt>
                <c:pt idx="28007" formatCode="General">
                  <c:v>56.014000000000003</c:v>
                </c:pt>
                <c:pt idx="28008" formatCode="General">
                  <c:v>56.015999999999998</c:v>
                </c:pt>
                <c:pt idx="28009" formatCode="General">
                  <c:v>56.018000000000001</c:v>
                </c:pt>
                <c:pt idx="28010" formatCode="General">
                  <c:v>56.02</c:v>
                </c:pt>
                <c:pt idx="28011" formatCode="General">
                  <c:v>56.021999999999998</c:v>
                </c:pt>
                <c:pt idx="28012" formatCode="General">
                  <c:v>56.024000000000001</c:v>
                </c:pt>
                <c:pt idx="28013" formatCode="General">
                  <c:v>56.026000000000003</c:v>
                </c:pt>
                <c:pt idx="28014" formatCode="General">
                  <c:v>56.027999999999999</c:v>
                </c:pt>
                <c:pt idx="28015" formatCode="General">
                  <c:v>56.03</c:v>
                </c:pt>
                <c:pt idx="28016" formatCode="General">
                  <c:v>56.031999999999996</c:v>
                </c:pt>
                <c:pt idx="28017" formatCode="General">
                  <c:v>56.033999999999999</c:v>
                </c:pt>
                <c:pt idx="28018" formatCode="General">
                  <c:v>56.036000000000001</c:v>
                </c:pt>
                <c:pt idx="28019" formatCode="General">
                  <c:v>56.037999999999997</c:v>
                </c:pt>
                <c:pt idx="28020" formatCode="General">
                  <c:v>56.04</c:v>
                </c:pt>
                <c:pt idx="28021" formatCode="General">
                  <c:v>56.042000000000002</c:v>
                </c:pt>
                <c:pt idx="28022" formatCode="General">
                  <c:v>56.043999999999997</c:v>
                </c:pt>
                <c:pt idx="28023" formatCode="General">
                  <c:v>56.045999999999999</c:v>
                </c:pt>
                <c:pt idx="28024" formatCode="General">
                  <c:v>56.048000000000002</c:v>
                </c:pt>
                <c:pt idx="28025" formatCode="General">
                  <c:v>56.05</c:v>
                </c:pt>
                <c:pt idx="28026" formatCode="General">
                  <c:v>56.052</c:v>
                </c:pt>
                <c:pt idx="28027" formatCode="General">
                  <c:v>56.054000000000002</c:v>
                </c:pt>
                <c:pt idx="28028" formatCode="General">
                  <c:v>56.055999999999997</c:v>
                </c:pt>
                <c:pt idx="28029" formatCode="General">
                  <c:v>56.058</c:v>
                </c:pt>
                <c:pt idx="28030" formatCode="General">
                  <c:v>56.06</c:v>
                </c:pt>
                <c:pt idx="28031" formatCode="General">
                  <c:v>56.061999999999998</c:v>
                </c:pt>
                <c:pt idx="28032" formatCode="General">
                  <c:v>56.064</c:v>
                </c:pt>
                <c:pt idx="28033" formatCode="General">
                  <c:v>56.066000000000003</c:v>
                </c:pt>
                <c:pt idx="28034" formatCode="General">
                  <c:v>56.067999999999998</c:v>
                </c:pt>
                <c:pt idx="28035" formatCode="General">
                  <c:v>56.07</c:v>
                </c:pt>
                <c:pt idx="28036" formatCode="General">
                  <c:v>56.072000000000003</c:v>
                </c:pt>
                <c:pt idx="28037" formatCode="General">
                  <c:v>56.073999999999998</c:v>
                </c:pt>
                <c:pt idx="28038" formatCode="General">
                  <c:v>56.076000000000001</c:v>
                </c:pt>
                <c:pt idx="28039" formatCode="General">
                  <c:v>56.078000000000003</c:v>
                </c:pt>
                <c:pt idx="28040" formatCode="General">
                  <c:v>56.08</c:v>
                </c:pt>
                <c:pt idx="28041" formatCode="General">
                  <c:v>56.082000000000001</c:v>
                </c:pt>
                <c:pt idx="28042" formatCode="General">
                  <c:v>56.084000000000003</c:v>
                </c:pt>
                <c:pt idx="28043" formatCode="General">
                  <c:v>56.085999999999999</c:v>
                </c:pt>
                <c:pt idx="28044" formatCode="General">
                  <c:v>56.088000000000001</c:v>
                </c:pt>
                <c:pt idx="28045" formatCode="General">
                  <c:v>56.09</c:v>
                </c:pt>
                <c:pt idx="28046" formatCode="General">
                  <c:v>56.091999999999999</c:v>
                </c:pt>
                <c:pt idx="28047" formatCode="General">
                  <c:v>56.094000000000001</c:v>
                </c:pt>
                <c:pt idx="28048" formatCode="General">
                  <c:v>56.095999999999997</c:v>
                </c:pt>
                <c:pt idx="28049" formatCode="General">
                  <c:v>56.097999999999999</c:v>
                </c:pt>
                <c:pt idx="28050" formatCode="General">
                  <c:v>56.1</c:v>
                </c:pt>
                <c:pt idx="28051" formatCode="General">
                  <c:v>56.101999999999997</c:v>
                </c:pt>
                <c:pt idx="28052" formatCode="General">
                  <c:v>56.103999999999999</c:v>
                </c:pt>
                <c:pt idx="28053" formatCode="General">
                  <c:v>56.106000000000002</c:v>
                </c:pt>
                <c:pt idx="28054" formatCode="General">
                  <c:v>56.107999999999997</c:v>
                </c:pt>
                <c:pt idx="28055" formatCode="General">
                  <c:v>56.11</c:v>
                </c:pt>
                <c:pt idx="28056" formatCode="General">
                  <c:v>56.112000000000002</c:v>
                </c:pt>
                <c:pt idx="28057" formatCode="General">
                  <c:v>56.113999999999997</c:v>
                </c:pt>
                <c:pt idx="28058" formatCode="General">
                  <c:v>56.116</c:v>
                </c:pt>
                <c:pt idx="28059" formatCode="General">
                  <c:v>56.118000000000002</c:v>
                </c:pt>
                <c:pt idx="28060" formatCode="General">
                  <c:v>56.12</c:v>
                </c:pt>
                <c:pt idx="28061" formatCode="General">
                  <c:v>56.122</c:v>
                </c:pt>
                <c:pt idx="28062" formatCode="General">
                  <c:v>56.124000000000002</c:v>
                </c:pt>
                <c:pt idx="28063" formatCode="General">
                  <c:v>56.125999999999998</c:v>
                </c:pt>
                <c:pt idx="28064" formatCode="General">
                  <c:v>56.128</c:v>
                </c:pt>
                <c:pt idx="28065" formatCode="General">
                  <c:v>56.13</c:v>
                </c:pt>
                <c:pt idx="28066" formatCode="General">
                  <c:v>56.131999999999998</c:v>
                </c:pt>
                <c:pt idx="28067" formatCode="General">
                  <c:v>56.134</c:v>
                </c:pt>
                <c:pt idx="28068" formatCode="General">
                  <c:v>56.136000000000003</c:v>
                </c:pt>
                <c:pt idx="28069" formatCode="General">
                  <c:v>56.137999999999998</c:v>
                </c:pt>
                <c:pt idx="28070" formatCode="General">
                  <c:v>56.14</c:v>
                </c:pt>
                <c:pt idx="28071" formatCode="General">
                  <c:v>56.142000000000003</c:v>
                </c:pt>
                <c:pt idx="28072" formatCode="General">
                  <c:v>56.143999999999998</c:v>
                </c:pt>
                <c:pt idx="28073" formatCode="General">
                  <c:v>56.146000000000001</c:v>
                </c:pt>
                <c:pt idx="28074" formatCode="General">
                  <c:v>56.148000000000003</c:v>
                </c:pt>
                <c:pt idx="28075" formatCode="General">
                  <c:v>56.15</c:v>
                </c:pt>
                <c:pt idx="28076" formatCode="General">
                  <c:v>56.152000000000001</c:v>
                </c:pt>
                <c:pt idx="28077" formatCode="General">
                  <c:v>56.154000000000003</c:v>
                </c:pt>
                <c:pt idx="28078" formatCode="General">
                  <c:v>56.155999999999999</c:v>
                </c:pt>
                <c:pt idx="28079" formatCode="General">
                  <c:v>56.158000000000001</c:v>
                </c:pt>
                <c:pt idx="28080" formatCode="General">
                  <c:v>56.16</c:v>
                </c:pt>
                <c:pt idx="28081" formatCode="General">
                  <c:v>56.161999999999999</c:v>
                </c:pt>
                <c:pt idx="28082" formatCode="General">
                  <c:v>56.164000000000001</c:v>
                </c:pt>
                <c:pt idx="28083" formatCode="General">
                  <c:v>56.165999999999997</c:v>
                </c:pt>
                <c:pt idx="28084" formatCode="General">
                  <c:v>56.167999999999999</c:v>
                </c:pt>
                <c:pt idx="28085" formatCode="General">
                  <c:v>56.17</c:v>
                </c:pt>
                <c:pt idx="28086" formatCode="General">
                  <c:v>56.171999999999997</c:v>
                </c:pt>
                <c:pt idx="28087" formatCode="General">
                  <c:v>56.173999999999999</c:v>
                </c:pt>
                <c:pt idx="28088" formatCode="General">
                  <c:v>56.176000000000002</c:v>
                </c:pt>
                <c:pt idx="28089" formatCode="General">
                  <c:v>56.177999999999997</c:v>
                </c:pt>
                <c:pt idx="28090" formatCode="General">
                  <c:v>56.18</c:v>
                </c:pt>
                <c:pt idx="28091" formatCode="General">
                  <c:v>56.182000000000002</c:v>
                </c:pt>
                <c:pt idx="28092" formatCode="General">
                  <c:v>56.183999999999997</c:v>
                </c:pt>
                <c:pt idx="28093" formatCode="General">
                  <c:v>56.186</c:v>
                </c:pt>
                <c:pt idx="28094" formatCode="General">
                  <c:v>56.188000000000002</c:v>
                </c:pt>
                <c:pt idx="28095" formatCode="General">
                  <c:v>56.19</c:v>
                </c:pt>
                <c:pt idx="28096" formatCode="General">
                  <c:v>56.192</c:v>
                </c:pt>
                <c:pt idx="28097" formatCode="General">
                  <c:v>56.194000000000003</c:v>
                </c:pt>
                <c:pt idx="28098" formatCode="General">
                  <c:v>56.195999999999998</c:v>
                </c:pt>
                <c:pt idx="28099" formatCode="General">
                  <c:v>56.198</c:v>
                </c:pt>
                <c:pt idx="28100" formatCode="General">
                  <c:v>56.2</c:v>
                </c:pt>
                <c:pt idx="28101" formatCode="General">
                  <c:v>56.201999999999998</c:v>
                </c:pt>
                <c:pt idx="28102" formatCode="General">
                  <c:v>56.204000000000001</c:v>
                </c:pt>
                <c:pt idx="28103" formatCode="General">
                  <c:v>56.206000000000003</c:v>
                </c:pt>
                <c:pt idx="28104" formatCode="General">
                  <c:v>56.207999999999998</c:v>
                </c:pt>
                <c:pt idx="28105" formatCode="General">
                  <c:v>56.21</c:v>
                </c:pt>
                <c:pt idx="28106" formatCode="General">
                  <c:v>56.212000000000003</c:v>
                </c:pt>
                <c:pt idx="28107" formatCode="General">
                  <c:v>56.213999999999999</c:v>
                </c:pt>
                <c:pt idx="28108" formatCode="General">
                  <c:v>56.216000000000001</c:v>
                </c:pt>
                <c:pt idx="28109" formatCode="General">
                  <c:v>56.218000000000004</c:v>
                </c:pt>
                <c:pt idx="28110" formatCode="General">
                  <c:v>56.22</c:v>
                </c:pt>
                <c:pt idx="28111" formatCode="General">
                  <c:v>56.222000000000001</c:v>
                </c:pt>
                <c:pt idx="28112" formatCode="General">
                  <c:v>56.223999999999997</c:v>
                </c:pt>
                <c:pt idx="28113" formatCode="General">
                  <c:v>56.225999999999999</c:v>
                </c:pt>
                <c:pt idx="28114" formatCode="General">
                  <c:v>56.228000000000002</c:v>
                </c:pt>
                <c:pt idx="28115" formatCode="General">
                  <c:v>56.23</c:v>
                </c:pt>
                <c:pt idx="28116" formatCode="General">
                  <c:v>56.231999999999999</c:v>
                </c:pt>
                <c:pt idx="28117" formatCode="General">
                  <c:v>56.234000000000002</c:v>
                </c:pt>
                <c:pt idx="28118" formatCode="General">
                  <c:v>56.235999999999997</c:v>
                </c:pt>
                <c:pt idx="28119" formatCode="General">
                  <c:v>56.238</c:v>
                </c:pt>
                <c:pt idx="28120" formatCode="General">
                  <c:v>56.24</c:v>
                </c:pt>
                <c:pt idx="28121" formatCode="General">
                  <c:v>56.241999999999997</c:v>
                </c:pt>
                <c:pt idx="28122" formatCode="General">
                  <c:v>56.244</c:v>
                </c:pt>
                <c:pt idx="28123" formatCode="General">
                  <c:v>56.246000000000002</c:v>
                </c:pt>
                <c:pt idx="28124" formatCode="General">
                  <c:v>56.247999999999998</c:v>
                </c:pt>
                <c:pt idx="28125" formatCode="General">
                  <c:v>56.25</c:v>
                </c:pt>
                <c:pt idx="28126" formatCode="General">
                  <c:v>56.252000000000002</c:v>
                </c:pt>
                <c:pt idx="28127" formatCode="General">
                  <c:v>56.253999999999998</c:v>
                </c:pt>
                <c:pt idx="28128" formatCode="General">
                  <c:v>56.256</c:v>
                </c:pt>
                <c:pt idx="28129" formatCode="General">
                  <c:v>56.258000000000003</c:v>
                </c:pt>
                <c:pt idx="28130" formatCode="General">
                  <c:v>56.26</c:v>
                </c:pt>
                <c:pt idx="28131" formatCode="General">
                  <c:v>56.262</c:v>
                </c:pt>
                <c:pt idx="28132" formatCode="General">
                  <c:v>56.264000000000003</c:v>
                </c:pt>
                <c:pt idx="28133" formatCode="General">
                  <c:v>56.265999999999998</c:v>
                </c:pt>
                <c:pt idx="28134" formatCode="General">
                  <c:v>56.268000000000001</c:v>
                </c:pt>
                <c:pt idx="28135" formatCode="General">
                  <c:v>56.27</c:v>
                </c:pt>
                <c:pt idx="28136" formatCode="General">
                  <c:v>56.271999999999998</c:v>
                </c:pt>
                <c:pt idx="28137" formatCode="General">
                  <c:v>56.274000000000001</c:v>
                </c:pt>
                <c:pt idx="28138" formatCode="General">
                  <c:v>56.276000000000003</c:v>
                </c:pt>
                <c:pt idx="28139" formatCode="General">
                  <c:v>56.277999999999999</c:v>
                </c:pt>
                <c:pt idx="28140" formatCode="General">
                  <c:v>56.28</c:v>
                </c:pt>
                <c:pt idx="28141" formatCode="General">
                  <c:v>56.281999999999996</c:v>
                </c:pt>
                <c:pt idx="28142" formatCode="General">
                  <c:v>56.283999999999999</c:v>
                </c:pt>
                <c:pt idx="28143" formatCode="General">
                  <c:v>56.286000000000001</c:v>
                </c:pt>
                <c:pt idx="28144" formatCode="General">
                  <c:v>56.287999999999997</c:v>
                </c:pt>
                <c:pt idx="28145" formatCode="General">
                  <c:v>56.29</c:v>
                </c:pt>
                <c:pt idx="28146" formatCode="General">
                  <c:v>56.292000000000002</c:v>
                </c:pt>
                <c:pt idx="28147" formatCode="General">
                  <c:v>56.293999999999997</c:v>
                </c:pt>
                <c:pt idx="28148" formatCode="General">
                  <c:v>56.295999999999999</c:v>
                </c:pt>
                <c:pt idx="28149" formatCode="General">
                  <c:v>56.298000000000002</c:v>
                </c:pt>
                <c:pt idx="28150" formatCode="General">
                  <c:v>56.3</c:v>
                </c:pt>
                <c:pt idx="28151" formatCode="General">
                  <c:v>56.302</c:v>
                </c:pt>
                <c:pt idx="28152" formatCode="General">
                  <c:v>56.304000000000002</c:v>
                </c:pt>
                <c:pt idx="28153" formatCode="General">
                  <c:v>56.305999999999997</c:v>
                </c:pt>
                <c:pt idx="28154" formatCode="General">
                  <c:v>56.308</c:v>
                </c:pt>
                <c:pt idx="28155" formatCode="General">
                  <c:v>56.31</c:v>
                </c:pt>
                <c:pt idx="28156" formatCode="General">
                  <c:v>56.311999999999998</c:v>
                </c:pt>
                <c:pt idx="28157" formatCode="General">
                  <c:v>56.314</c:v>
                </c:pt>
                <c:pt idx="28158" formatCode="General">
                  <c:v>56.316000000000003</c:v>
                </c:pt>
                <c:pt idx="28159" formatCode="General">
                  <c:v>56.317999999999998</c:v>
                </c:pt>
                <c:pt idx="28160" formatCode="General">
                  <c:v>56.32</c:v>
                </c:pt>
                <c:pt idx="28161" formatCode="General">
                  <c:v>56.322000000000003</c:v>
                </c:pt>
                <c:pt idx="28162" formatCode="General">
                  <c:v>56.323999999999998</c:v>
                </c:pt>
                <c:pt idx="28163" formatCode="General">
                  <c:v>56.326000000000001</c:v>
                </c:pt>
                <c:pt idx="28164" formatCode="General">
                  <c:v>56.328000000000003</c:v>
                </c:pt>
                <c:pt idx="28165" formatCode="General">
                  <c:v>56.33</c:v>
                </c:pt>
                <c:pt idx="28166" formatCode="General">
                  <c:v>56.332000000000001</c:v>
                </c:pt>
                <c:pt idx="28167" formatCode="General">
                  <c:v>56.334000000000003</c:v>
                </c:pt>
                <c:pt idx="28168" formatCode="General">
                  <c:v>56.335999999999999</c:v>
                </c:pt>
                <c:pt idx="28169" formatCode="General">
                  <c:v>56.338000000000001</c:v>
                </c:pt>
                <c:pt idx="28170" formatCode="General">
                  <c:v>56.34</c:v>
                </c:pt>
                <c:pt idx="28171" formatCode="General">
                  <c:v>56.341999999999999</c:v>
                </c:pt>
                <c:pt idx="28172" formatCode="General">
                  <c:v>56.344000000000001</c:v>
                </c:pt>
                <c:pt idx="28173" formatCode="General">
                  <c:v>56.345999999999997</c:v>
                </c:pt>
                <c:pt idx="28174" formatCode="General">
                  <c:v>56.347999999999999</c:v>
                </c:pt>
                <c:pt idx="28175" formatCode="General">
                  <c:v>56.35</c:v>
                </c:pt>
                <c:pt idx="28176" formatCode="General">
                  <c:v>56.351999999999997</c:v>
                </c:pt>
                <c:pt idx="28177" formatCode="General">
                  <c:v>56.353999999999999</c:v>
                </c:pt>
                <c:pt idx="28178" formatCode="General">
                  <c:v>56.356000000000002</c:v>
                </c:pt>
                <c:pt idx="28179" formatCode="General">
                  <c:v>56.357999999999997</c:v>
                </c:pt>
                <c:pt idx="28180" formatCode="General">
                  <c:v>56.36</c:v>
                </c:pt>
                <c:pt idx="28181" formatCode="General">
                  <c:v>56.362000000000002</c:v>
                </c:pt>
                <c:pt idx="28182" formatCode="General">
                  <c:v>56.363999999999997</c:v>
                </c:pt>
                <c:pt idx="28183" formatCode="General">
                  <c:v>56.366</c:v>
                </c:pt>
                <c:pt idx="28184" formatCode="General">
                  <c:v>56.368000000000002</c:v>
                </c:pt>
                <c:pt idx="28185" formatCode="General">
                  <c:v>56.37</c:v>
                </c:pt>
                <c:pt idx="28186" formatCode="General">
                  <c:v>56.372</c:v>
                </c:pt>
                <c:pt idx="28187" formatCode="General">
                  <c:v>56.374000000000002</c:v>
                </c:pt>
                <c:pt idx="28188" formatCode="General">
                  <c:v>56.375999999999998</c:v>
                </c:pt>
                <c:pt idx="28189" formatCode="General">
                  <c:v>56.378</c:v>
                </c:pt>
                <c:pt idx="28190" formatCode="General">
                  <c:v>56.38</c:v>
                </c:pt>
                <c:pt idx="28191" formatCode="General">
                  <c:v>56.381999999999998</c:v>
                </c:pt>
                <c:pt idx="28192" formatCode="General">
                  <c:v>56.384</c:v>
                </c:pt>
                <c:pt idx="28193" formatCode="General">
                  <c:v>56.386000000000003</c:v>
                </c:pt>
                <c:pt idx="28194" formatCode="General">
                  <c:v>56.387999999999998</c:v>
                </c:pt>
                <c:pt idx="28195" formatCode="General">
                  <c:v>56.39</c:v>
                </c:pt>
                <c:pt idx="28196" formatCode="General">
                  <c:v>56.392000000000003</c:v>
                </c:pt>
                <c:pt idx="28197" formatCode="General">
                  <c:v>56.393999999999998</c:v>
                </c:pt>
                <c:pt idx="28198" formatCode="General">
                  <c:v>56.396000000000001</c:v>
                </c:pt>
                <c:pt idx="28199" formatCode="General">
                  <c:v>56.398000000000003</c:v>
                </c:pt>
                <c:pt idx="28200" formatCode="General">
                  <c:v>56.4</c:v>
                </c:pt>
                <c:pt idx="28201" formatCode="General">
                  <c:v>56.402000000000001</c:v>
                </c:pt>
                <c:pt idx="28202" formatCode="General">
                  <c:v>56.404000000000003</c:v>
                </c:pt>
                <c:pt idx="28203" formatCode="General">
                  <c:v>56.405999999999999</c:v>
                </c:pt>
                <c:pt idx="28204" formatCode="General">
                  <c:v>56.408000000000001</c:v>
                </c:pt>
                <c:pt idx="28205" formatCode="General">
                  <c:v>56.41</c:v>
                </c:pt>
                <c:pt idx="28206" formatCode="General">
                  <c:v>56.411999999999999</c:v>
                </c:pt>
                <c:pt idx="28207" formatCode="General">
                  <c:v>56.414000000000001</c:v>
                </c:pt>
                <c:pt idx="28208" formatCode="General">
                  <c:v>56.415999999999997</c:v>
                </c:pt>
                <c:pt idx="28209" formatCode="General">
                  <c:v>56.417999999999999</c:v>
                </c:pt>
                <c:pt idx="28210" formatCode="General">
                  <c:v>56.42</c:v>
                </c:pt>
                <c:pt idx="28211" formatCode="General">
                  <c:v>56.421999999999997</c:v>
                </c:pt>
                <c:pt idx="28212" formatCode="General">
                  <c:v>56.423999999999999</c:v>
                </c:pt>
                <c:pt idx="28213" formatCode="General">
                  <c:v>56.426000000000002</c:v>
                </c:pt>
                <c:pt idx="28214" formatCode="General">
                  <c:v>56.427999999999997</c:v>
                </c:pt>
                <c:pt idx="28215" formatCode="General">
                  <c:v>56.43</c:v>
                </c:pt>
                <c:pt idx="28216" formatCode="General">
                  <c:v>56.432000000000002</c:v>
                </c:pt>
                <c:pt idx="28217" formatCode="General">
                  <c:v>56.433999999999997</c:v>
                </c:pt>
                <c:pt idx="28218" formatCode="General">
                  <c:v>56.436</c:v>
                </c:pt>
                <c:pt idx="28219" formatCode="General">
                  <c:v>56.438000000000002</c:v>
                </c:pt>
                <c:pt idx="28220" formatCode="General">
                  <c:v>56.44</c:v>
                </c:pt>
                <c:pt idx="28221" formatCode="General">
                  <c:v>56.442</c:v>
                </c:pt>
                <c:pt idx="28222" formatCode="General">
                  <c:v>56.444000000000003</c:v>
                </c:pt>
                <c:pt idx="28223" formatCode="General">
                  <c:v>56.445999999999998</c:v>
                </c:pt>
                <c:pt idx="28224" formatCode="General">
                  <c:v>56.448</c:v>
                </c:pt>
                <c:pt idx="28225" formatCode="General">
                  <c:v>56.45</c:v>
                </c:pt>
                <c:pt idx="28226" formatCode="General">
                  <c:v>56.451999999999998</c:v>
                </c:pt>
                <c:pt idx="28227" formatCode="General">
                  <c:v>56.454000000000001</c:v>
                </c:pt>
                <c:pt idx="28228" formatCode="General">
                  <c:v>56.456000000000003</c:v>
                </c:pt>
                <c:pt idx="28229" formatCode="General">
                  <c:v>56.457999999999998</c:v>
                </c:pt>
                <c:pt idx="28230" formatCode="General">
                  <c:v>56.46</c:v>
                </c:pt>
                <c:pt idx="28231" formatCode="General">
                  <c:v>56.462000000000003</c:v>
                </c:pt>
                <c:pt idx="28232" formatCode="General">
                  <c:v>56.463999999999999</c:v>
                </c:pt>
                <c:pt idx="28233" formatCode="General">
                  <c:v>56.466000000000001</c:v>
                </c:pt>
                <c:pt idx="28234" formatCode="General">
                  <c:v>56.468000000000004</c:v>
                </c:pt>
                <c:pt idx="28235" formatCode="General">
                  <c:v>56.47</c:v>
                </c:pt>
                <c:pt idx="28236" formatCode="General">
                  <c:v>56.472000000000001</c:v>
                </c:pt>
                <c:pt idx="28237" formatCode="General">
                  <c:v>56.473999999999997</c:v>
                </c:pt>
                <c:pt idx="28238" formatCode="General">
                  <c:v>56.475999999999999</c:v>
                </c:pt>
                <c:pt idx="28239" formatCode="General">
                  <c:v>56.478000000000002</c:v>
                </c:pt>
                <c:pt idx="28240" formatCode="General">
                  <c:v>56.48</c:v>
                </c:pt>
                <c:pt idx="28241" formatCode="General">
                  <c:v>56.481999999999999</c:v>
                </c:pt>
                <c:pt idx="28242" formatCode="General">
                  <c:v>56.484000000000002</c:v>
                </c:pt>
                <c:pt idx="28243" formatCode="General">
                  <c:v>56.485999999999997</c:v>
                </c:pt>
                <c:pt idx="28244" formatCode="General">
                  <c:v>56.488</c:v>
                </c:pt>
                <c:pt idx="28245" formatCode="General">
                  <c:v>56.49</c:v>
                </c:pt>
                <c:pt idx="28246" formatCode="General">
                  <c:v>56.491999999999997</c:v>
                </c:pt>
                <c:pt idx="28247" formatCode="General">
                  <c:v>56.494</c:v>
                </c:pt>
                <c:pt idx="28248" formatCode="General">
                  <c:v>56.496000000000002</c:v>
                </c:pt>
                <c:pt idx="28249" formatCode="General">
                  <c:v>56.497999999999998</c:v>
                </c:pt>
                <c:pt idx="28250" formatCode="General">
                  <c:v>56.5</c:v>
                </c:pt>
                <c:pt idx="28251" formatCode="General">
                  <c:v>56.502000000000002</c:v>
                </c:pt>
                <c:pt idx="28252" formatCode="General">
                  <c:v>56.503999999999998</c:v>
                </c:pt>
                <c:pt idx="28253" formatCode="General">
                  <c:v>56.506</c:v>
                </c:pt>
                <c:pt idx="28254" formatCode="General">
                  <c:v>56.508000000000003</c:v>
                </c:pt>
                <c:pt idx="28255" formatCode="General">
                  <c:v>56.51</c:v>
                </c:pt>
                <c:pt idx="28256" formatCode="General">
                  <c:v>56.512</c:v>
                </c:pt>
                <c:pt idx="28257" formatCode="General">
                  <c:v>56.514000000000003</c:v>
                </c:pt>
                <c:pt idx="28258" formatCode="General">
                  <c:v>56.515999999999998</c:v>
                </c:pt>
                <c:pt idx="28259" formatCode="General">
                  <c:v>56.518000000000001</c:v>
                </c:pt>
                <c:pt idx="28260" formatCode="General">
                  <c:v>56.52</c:v>
                </c:pt>
                <c:pt idx="28261" formatCode="General">
                  <c:v>56.521999999999998</c:v>
                </c:pt>
                <c:pt idx="28262" formatCode="General">
                  <c:v>56.524000000000001</c:v>
                </c:pt>
                <c:pt idx="28263" formatCode="General">
                  <c:v>56.526000000000003</c:v>
                </c:pt>
                <c:pt idx="28264" formatCode="General">
                  <c:v>56.527999999999999</c:v>
                </c:pt>
                <c:pt idx="28265" formatCode="General">
                  <c:v>56.53</c:v>
                </c:pt>
                <c:pt idx="28266" formatCode="General">
                  <c:v>56.531999999999996</c:v>
                </c:pt>
                <c:pt idx="28267" formatCode="General">
                  <c:v>56.533999999999999</c:v>
                </c:pt>
                <c:pt idx="28268" formatCode="General">
                  <c:v>56.536000000000001</c:v>
                </c:pt>
                <c:pt idx="28269" formatCode="General">
                  <c:v>56.537999999999997</c:v>
                </c:pt>
                <c:pt idx="28270" formatCode="General">
                  <c:v>56.54</c:v>
                </c:pt>
                <c:pt idx="28271" formatCode="General">
                  <c:v>56.542000000000002</c:v>
                </c:pt>
                <c:pt idx="28272" formatCode="General">
                  <c:v>56.543999999999997</c:v>
                </c:pt>
                <c:pt idx="28273" formatCode="General">
                  <c:v>56.545999999999999</c:v>
                </c:pt>
                <c:pt idx="28274" formatCode="General">
                  <c:v>56.548000000000002</c:v>
                </c:pt>
                <c:pt idx="28275" formatCode="General">
                  <c:v>56.55</c:v>
                </c:pt>
                <c:pt idx="28276" formatCode="General">
                  <c:v>56.552</c:v>
                </c:pt>
                <c:pt idx="28277" formatCode="General">
                  <c:v>56.554000000000002</c:v>
                </c:pt>
                <c:pt idx="28278" formatCode="General">
                  <c:v>56.555999999999997</c:v>
                </c:pt>
                <c:pt idx="28279" formatCode="General">
                  <c:v>56.558</c:v>
                </c:pt>
                <c:pt idx="28280" formatCode="General">
                  <c:v>56.56</c:v>
                </c:pt>
                <c:pt idx="28281" formatCode="General">
                  <c:v>56.561999999999998</c:v>
                </c:pt>
                <c:pt idx="28282" formatCode="General">
                  <c:v>56.564</c:v>
                </c:pt>
                <c:pt idx="28283" formatCode="General">
                  <c:v>56.566000000000003</c:v>
                </c:pt>
                <c:pt idx="28284" formatCode="General">
                  <c:v>56.567999999999998</c:v>
                </c:pt>
                <c:pt idx="28285" formatCode="General">
                  <c:v>56.57</c:v>
                </c:pt>
                <c:pt idx="28286" formatCode="General">
                  <c:v>56.572000000000003</c:v>
                </c:pt>
                <c:pt idx="28287" formatCode="General">
                  <c:v>56.573999999999998</c:v>
                </c:pt>
                <c:pt idx="28288" formatCode="General">
                  <c:v>56.576000000000001</c:v>
                </c:pt>
                <c:pt idx="28289" formatCode="General">
                  <c:v>56.578000000000003</c:v>
                </c:pt>
                <c:pt idx="28290" formatCode="General">
                  <c:v>56.58</c:v>
                </c:pt>
                <c:pt idx="28291" formatCode="General">
                  <c:v>56.582000000000001</c:v>
                </c:pt>
                <c:pt idx="28292" formatCode="General">
                  <c:v>56.584000000000003</c:v>
                </c:pt>
                <c:pt idx="28293" formatCode="General">
                  <c:v>56.585999999999999</c:v>
                </c:pt>
                <c:pt idx="28294" formatCode="General">
                  <c:v>56.588000000000001</c:v>
                </c:pt>
                <c:pt idx="28295" formatCode="General">
                  <c:v>56.59</c:v>
                </c:pt>
                <c:pt idx="28296" formatCode="General">
                  <c:v>56.591999999999999</c:v>
                </c:pt>
                <c:pt idx="28297" formatCode="General">
                  <c:v>56.594000000000001</c:v>
                </c:pt>
                <c:pt idx="28298" formatCode="General">
                  <c:v>56.595999999999997</c:v>
                </c:pt>
                <c:pt idx="28299" formatCode="General">
                  <c:v>56.597999999999999</c:v>
                </c:pt>
                <c:pt idx="28300" formatCode="General">
                  <c:v>56.6</c:v>
                </c:pt>
                <c:pt idx="28301" formatCode="General">
                  <c:v>56.601999999999997</c:v>
                </c:pt>
                <c:pt idx="28302" formatCode="General">
                  <c:v>56.603999999999999</c:v>
                </c:pt>
                <c:pt idx="28303" formatCode="General">
                  <c:v>56.606000000000002</c:v>
                </c:pt>
                <c:pt idx="28304" formatCode="General">
                  <c:v>56.607999999999997</c:v>
                </c:pt>
                <c:pt idx="28305" formatCode="General">
                  <c:v>56.61</c:v>
                </c:pt>
                <c:pt idx="28306" formatCode="General">
                  <c:v>56.612000000000002</c:v>
                </c:pt>
                <c:pt idx="28307" formatCode="General">
                  <c:v>56.613999999999997</c:v>
                </c:pt>
                <c:pt idx="28308" formatCode="General">
                  <c:v>56.616</c:v>
                </c:pt>
                <c:pt idx="28309" formatCode="General">
                  <c:v>56.618000000000002</c:v>
                </c:pt>
                <c:pt idx="28310" formatCode="General">
                  <c:v>56.62</c:v>
                </c:pt>
                <c:pt idx="28311" formatCode="General">
                  <c:v>56.622</c:v>
                </c:pt>
                <c:pt idx="28312" formatCode="General">
                  <c:v>56.624000000000002</c:v>
                </c:pt>
                <c:pt idx="28313" formatCode="General">
                  <c:v>56.625999999999998</c:v>
                </c:pt>
                <c:pt idx="28314" formatCode="General">
                  <c:v>56.628</c:v>
                </c:pt>
                <c:pt idx="28315" formatCode="General">
                  <c:v>56.63</c:v>
                </c:pt>
                <c:pt idx="28316" formatCode="General">
                  <c:v>56.631999999999998</c:v>
                </c:pt>
                <c:pt idx="28317" formatCode="General">
                  <c:v>56.634</c:v>
                </c:pt>
                <c:pt idx="28318" formatCode="General">
                  <c:v>56.636000000000003</c:v>
                </c:pt>
                <c:pt idx="28319" formatCode="General">
                  <c:v>56.637999999999998</c:v>
                </c:pt>
                <c:pt idx="28320" formatCode="General">
                  <c:v>56.64</c:v>
                </c:pt>
                <c:pt idx="28321" formatCode="General">
                  <c:v>56.642000000000003</c:v>
                </c:pt>
                <c:pt idx="28322" formatCode="General">
                  <c:v>56.643999999999998</c:v>
                </c:pt>
                <c:pt idx="28323" formatCode="General">
                  <c:v>56.646000000000001</c:v>
                </c:pt>
                <c:pt idx="28324" formatCode="General">
                  <c:v>56.648000000000003</c:v>
                </c:pt>
                <c:pt idx="28325" formatCode="General">
                  <c:v>56.65</c:v>
                </c:pt>
                <c:pt idx="28326" formatCode="General">
                  <c:v>56.652000000000001</c:v>
                </c:pt>
                <c:pt idx="28327" formatCode="General">
                  <c:v>56.654000000000003</c:v>
                </c:pt>
                <c:pt idx="28328" formatCode="General">
                  <c:v>56.655999999999999</c:v>
                </c:pt>
                <c:pt idx="28329" formatCode="General">
                  <c:v>56.658000000000001</c:v>
                </c:pt>
                <c:pt idx="28330" formatCode="General">
                  <c:v>56.66</c:v>
                </c:pt>
                <c:pt idx="28331" formatCode="General">
                  <c:v>56.661999999999999</c:v>
                </c:pt>
                <c:pt idx="28332" formatCode="General">
                  <c:v>56.664000000000001</c:v>
                </c:pt>
                <c:pt idx="28333" formatCode="General">
                  <c:v>56.665999999999997</c:v>
                </c:pt>
                <c:pt idx="28334" formatCode="General">
                  <c:v>56.667999999999999</c:v>
                </c:pt>
                <c:pt idx="28335" formatCode="General">
                  <c:v>56.67</c:v>
                </c:pt>
                <c:pt idx="28336" formatCode="General">
                  <c:v>56.671999999999997</c:v>
                </c:pt>
                <c:pt idx="28337" formatCode="General">
                  <c:v>56.673999999999999</c:v>
                </c:pt>
                <c:pt idx="28338" formatCode="General">
                  <c:v>56.676000000000002</c:v>
                </c:pt>
                <c:pt idx="28339" formatCode="General">
                  <c:v>56.677999999999997</c:v>
                </c:pt>
                <c:pt idx="28340" formatCode="General">
                  <c:v>56.68</c:v>
                </c:pt>
                <c:pt idx="28341" formatCode="General">
                  <c:v>56.682000000000002</c:v>
                </c:pt>
                <c:pt idx="28342" formatCode="General">
                  <c:v>56.683999999999997</c:v>
                </c:pt>
                <c:pt idx="28343" formatCode="General">
                  <c:v>56.686</c:v>
                </c:pt>
                <c:pt idx="28344" formatCode="General">
                  <c:v>56.688000000000002</c:v>
                </c:pt>
                <c:pt idx="28345" formatCode="General">
                  <c:v>56.69</c:v>
                </c:pt>
                <c:pt idx="28346" formatCode="General">
                  <c:v>56.692</c:v>
                </c:pt>
                <c:pt idx="28347" formatCode="General">
                  <c:v>56.694000000000003</c:v>
                </c:pt>
                <c:pt idx="28348" formatCode="General">
                  <c:v>56.695999999999998</c:v>
                </c:pt>
                <c:pt idx="28349" formatCode="General">
                  <c:v>56.698</c:v>
                </c:pt>
                <c:pt idx="28350" formatCode="General">
                  <c:v>56.7</c:v>
                </c:pt>
                <c:pt idx="28351" formatCode="General">
                  <c:v>56.701999999999998</c:v>
                </c:pt>
                <c:pt idx="28352" formatCode="General">
                  <c:v>56.704000000000001</c:v>
                </c:pt>
                <c:pt idx="28353" formatCode="General">
                  <c:v>56.706000000000003</c:v>
                </c:pt>
                <c:pt idx="28354" formatCode="General">
                  <c:v>56.707999999999998</c:v>
                </c:pt>
                <c:pt idx="28355" formatCode="General">
                  <c:v>56.71</c:v>
                </c:pt>
                <c:pt idx="28356" formatCode="General">
                  <c:v>56.712000000000003</c:v>
                </c:pt>
                <c:pt idx="28357" formatCode="General">
                  <c:v>56.713999999999999</c:v>
                </c:pt>
                <c:pt idx="28358" formatCode="General">
                  <c:v>56.716000000000001</c:v>
                </c:pt>
                <c:pt idx="28359" formatCode="General">
                  <c:v>56.718000000000004</c:v>
                </c:pt>
                <c:pt idx="28360" formatCode="General">
                  <c:v>56.72</c:v>
                </c:pt>
                <c:pt idx="28361" formatCode="General">
                  <c:v>56.722000000000001</c:v>
                </c:pt>
                <c:pt idx="28362" formatCode="General">
                  <c:v>56.723999999999997</c:v>
                </c:pt>
                <c:pt idx="28363" formatCode="General">
                  <c:v>56.725999999999999</c:v>
                </c:pt>
                <c:pt idx="28364" formatCode="General">
                  <c:v>56.728000000000002</c:v>
                </c:pt>
                <c:pt idx="28365" formatCode="General">
                  <c:v>56.73</c:v>
                </c:pt>
                <c:pt idx="28366" formatCode="General">
                  <c:v>56.731999999999999</c:v>
                </c:pt>
                <c:pt idx="28367" formatCode="General">
                  <c:v>56.734000000000002</c:v>
                </c:pt>
                <c:pt idx="28368" formatCode="General">
                  <c:v>56.735999999999997</c:v>
                </c:pt>
                <c:pt idx="28369" formatCode="General">
                  <c:v>56.738</c:v>
                </c:pt>
                <c:pt idx="28370" formatCode="General">
                  <c:v>56.74</c:v>
                </c:pt>
                <c:pt idx="28371" formatCode="General">
                  <c:v>56.741999999999997</c:v>
                </c:pt>
                <c:pt idx="28372" formatCode="General">
                  <c:v>56.744</c:v>
                </c:pt>
                <c:pt idx="28373" formatCode="General">
                  <c:v>56.746000000000002</c:v>
                </c:pt>
                <c:pt idx="28374" formatCode="General">
                  <c:v>56.747999999999998</c:v>
                </c:pt>
                <c:pt idx="28375" formatCode="General">
                  <c:v>56.75</c:v>
                </c:pt>
                <c:pt idx="28376" formatCode="General">
                  <c:v>56.752000000000002</c:v>
                </c:pt>
                <c:pt idx="28377" formatCode="General">
                  <c:v>56.753999999999998</c:v>
                </c:pt>
                <c:pt idx="28378" formatCode="General">
                  <c:v>56.756</c:v>
                </c:pt>
                <c:pt idx="28379" formatCode="General">
                  <c:v>56.758000000000003</c:v>
                </c:pt>
                <c:pt idx="28380" formatCode="General">
                  <c:v>56.76</c:v>
                </c:pt>
                <c:pt idx="28381" formatCode="General">
                  <c:v>56.762</c:v>
                </c:pt>
                <c:pt idx="28382" formatCode="General">
                  <c:v>56.764000000000003</c:v>
                </c:pt>
                <c:pt idx="28383" formatCode="General">
                  <c:v>56.765999999999998</c:v>
                </c:pt>
                <c:pt idx="28384" formatCode="General">
                  <c:v>56.768000000000001</c:v>
                </c:pt>
                <c:pt idx="28385" formatCode="General">
                  <c:v>56.77</c:v>
                </c:pt>
                <c:pt idx="28386" formatCode="General">
                  <c:v>56.771999999999998</c:v>
                </c:pt>
                <c:pt idx="28387" formatCode="General">
                  <c:v>56.774000000000001</c:v>
                </c:pt>
                <c:pt idx="28388" formatCode="General">
                  <c:v>56.776000000000003</c:v>
                </c:pt>
                <c:pt idx="28389" formatCode="General">
                  <c:v>56.777999999999999</c:v>
                </c:pt>
                <c:pt idx="28390" formatCode="General">
                  <c:v>56.78</c:v>
                </c:pt>
                <c:pt idx="28391" formatCode="General">
                  <c:v>56.781999999999996</c:v>
                </c:pt>
                <c:pt idx="28392" formatCode="General">
                  <c:v>56.783999999999999</c:v>
                </c:pt>
                <c:pt idx="28393" formatCode="General">
                  <c:v>56.786000000000001</c:v>
                </c:pt>
                <c:pt idx="28394" formatCode="General">
                  <c:v>56.787999999999997</c:v>
                </c:pt>
                <c:pt idx="28395" formatCode="General">
                  <c:v>56.79</c:v>
                </c:pt>
                <c:pt idx="28396" formatCode="General">
                  <c:v>56.792000000000002</c:v>
                </c:pt>
                <c:pt idx="28397" formatCode="General">
                  <c:v>56.793999999999997</c:v>
                </c:pt>
                <c:pt idx="28398" formatCode="General">
                  <c:v>56.795999999999999</c:v>
                </c:pt>
                <c:pt idx="28399" formatCode="General">
                  <c:v>56.798000000000002</c:v>
                </c:pt>
                <c:pt idx="28400" formatCode="General">
                  <c:v>56.8</c:v>
                </c:pt>
                <c:pt idx="28401" formatCode="General">
                  <c:v>56.802</c:v>
                </c:pt>
                <c:pt idx="28402" formatCode="General">
                  <c:v>56.804000000000002</c:v>
                </c:pt>
                <c:pt idx="28403" formatCode="General">
                  <c:v>56.805999999999997</c:v>
                </c:pt>
                <c:pt idx="28404" formatCode="General">
                  <c:v>56.808</c:v>
                </c:pt>
                <c:pt idx="28405" formatCode="General">
                  <c:v>56.81</c:v>
                </c:pt>
                <c:pt idx="28406" formatCode="General">
                  <c:v>56.811999999999998</c:v>
                </c:pt>
                <c:pt idx="28407" formatCode="General">
                  <c:v>56.814</c:v>
                </c:pt>
                <c:pt idx="28408" formatCode="General">
                  <c:v>56.816000000000003</c:v>
                </c:pt>
                <c:pt idx="28409" formatCode="General">
                  <c:v>56.817999999999998</c:v>
                </c:pt>
                <c:pt idx="28410" formatCode="General">
                  <c:v>56.82</c:v>
                </c:pt>
                <c:pt idx="28411" formatCode="General">
                  <c:v>56.822000000000003</c:v>
                </c:pt>
                <c:pt idx="28412" formatCode="General">
                  <c:v>56.823999999999998</c:v>
                </c:pt>
                <c:pt idx="28413" formatCode="General">
                  <c:v>56.826000000000001</c:v>
                </c:pt>
                <c:pt idx="28414" formatCode="General">
                  <c:v>56.828000000000003</c:v>
                </c:pt>
                <c:pt idx="28415" formatCode="General">
                  <c:v>56.83</c:v>
                </c:pt>
                <c:pt idx="28416" formatCode="General">
                  <c:v>56.832000000000001</c:v>
                </c:pt>
                <c:pt idx="28417" formatCode="General">
                  <c:v>56.834000000000003</c:v>
                </c:pt>
                <c:pt idx="28418" formatCode="General">
                  <c:v>56.835999999999999</c:v>
                </c:pt>
                <c:pt idx="28419" formatCode="General">
                  <c:v>56.838000000000001</c:v>
                </c:pt>
                <c:pt idx="28420" formatCode="General">
                  <c:v>56.84</c:v>
                </c:pt>
                <c:pt idx="28421" formatCode="General">
                  <c:v>56.841999999999999</c:v>
                </c:pt>
                <c:pt idx="28422" formatCode="General">
                  <c:v>56.844000000000001</c:v>
                </c:pt>
                <c:pt idx="28423" formatCode="General">
                  <c:v>56.845999999999997</c:v>
                </c:pt>
                <c:pt idx="28424" formatCode="General">
                  <c:v>56.847999999999999</c:v>
                </c:pt>
                <c:pt idx="28425" formatCode="General">
                  <c:v>56.85</c:v>
                </c:pt>
                <c:pt idx="28426" formatCode="General">
                  <c:v>56.851999999999997</c:v>
                </c:pt>
                <c:pt idx="28427" formatCode="General">
                  <c:v>56.853999999999999</c:v>
                </c:pt>
                <c:pt idx="28428" formatCode="General">
                  <c:v>56.856000000000002</c:v>
                </c:pt>
                <c:pt idx="28429" formatCode="General">
                  <c:v>56.857999999999997</c:v>
                </c:pt>
                <c:pt idx="28430" formatCode="General">
                  <c:v>56.86</c:v>
                </c:pt>
                <c:pt idx="28431" formatCode="General">
                  <c:v>56.862000000000002</c:v>
                </c:pt>
                <c:pt idx="28432" formatCode="General">
                  <c:v>56.863999999999997</c:v>
                </c:pt>
                <c:pt idx="28433" formatCode="General">
                  <c:v>56.866</c:v>
                </c:pt>
                <c:pt idx="28434" formatCode="General">
                  <c:v>56.868000000000002</c:v>
                </c:pt>
                <c:pt idx="28435" formatCode="General">
                  <c:v>56.87</c:v>
                </c:pt>
                <c:pt idx="28436" formatCode="General">
                  <c:v>56.872</c:v>
                </c:pt>
                <c:pt idx="28437" formatCode="General">
                  <c:v>56.874000000000002</c:v>
                </c:pt>
                <c:pt idx="28438" formatCode="General">
                  <c:v>56.875999999999998</c:v>
                </c:pt>
                <c:pt idx="28439" formatCode="General">
                  <c:v>56.878</c:v>
                </c:pt>
                <c:pt idx="28440" formatCode="General">
                  <c:v>56.88</c:v>
                </c:pt>
                <c:pt idx="28441" formatCode="General">
                  <c:v>56.881999999999998</c:v>
                </c:pt>
                <c:pt idx="28442" formatCode="General">
                  <c:v>56.884</c:v>
                </c:pt>
                <c:pt idx="28443" formatCode="General">
                  <c:v>56.886000000000003</c:v>
                </c:pt>
                <c:pt idx="28444" formatCode="General">
                  <c:v>56.887999999999998</c:v>
                </c:pt>
                <c:pt idx="28445" formatCode="General">
                  <c:v>56.89</c:v>
                </c:pt>
                <c:pt idx="28446" formatCode="General">
                  <c:v>56.892000000000003</c:v>
                </c:pt>
                <c:pt idx="28447" formatCode="General">
                  <c:v>56.893999999999998</c:v>
                </c:pt>
                <c:pt idx="28448" formatCode="General">
                  <c:v>56.896000000000001</c:v>
                </c:pt>
                <c:pt idx="28449" formatCode="General">
                  <c:v>56.898000000000003</c:v>
                </c:pt>
                <c:pt idx="28450" formatCode="General">
                  <c:v>56.9</c:v>
                </c:pt>
                <c:pt idx="28451" formatCode="General">
                  <c:v>56.902000000000001</c:v>
                </c:pt>
                <c:pt idx="28452" formatCode="General">
                  <c:v>56.904000000000003</c:v>
                </c:pt>
                <c:pt idx="28453" formatCode="General">
                  <c:v>56.905999999999999</c:v>
                </c:pt>
                <c:pt idx="28454" formatCode="General">
                  <c:v>56.908000000000001</c:v>
                </c:pt>
                <c:pt idx="28455" formatCode="General">
                  <c:v>56.91</c:v>
                </c:pt>
                <c:pt idx="28456" formatCode="General">
                  <c:v>56.911999999999999</c:v>
                </c:pt>
                <c:pt idx="28457" formatCode="General">
                  <c:v>56.914000000000001</c:v>
                </c:pt>
                <c:pt idx="28458" formatCode="General">
                  <c:v>56.915999999999997</c:v>
                </c:pt>
                <c:pt idx="28459" formatCode="General">
                  <c:v>56.917999999999999</c:v>
                </c:pt>
                <c:pt idx="28460" formatCode="General">
                  <c:v>56.92</c:v>
                </c:pt>
                <c:pt idx="28461" formatCode="General">
                  <c:v>56.921999999999997</c:v>
                </c:pt>
                <c:pt idx="28462" formatCode="General">
                  <c:v>56.923999999999999</c:v>
                </c:pt>
                <c:pt idx="28463" formatCode="General">
                  <c:v>56.926000000000002</c:v>
                </c:pt>
                <c:pt idx="28464" formatCode="General">
                  <c:v>56.927999999999997</c:v>
                </c:pt>
                <c:pt idx="28465" formatCode="General">
                  <c:v>56.93</c:v>
                </c:pt>
                <c:pt idx="28466" formatCode="General">
                  <c:v>56.932000000000002</c:v>
                </c:pt>
                <c:pt idx="28467" formatCode="General">
                  <c:v>56.933999999999997</c:v>
                </c:pt>
                <c:pt idx="28468" formatCode="General">
                  <c:v>56.936</c:v>
                </c:pt>
                <c:pt idx="28469" formatCode="General">
                  <c:v>56.938000000000002</c:v>
                </c:pt>
                <c:pt idx="28470" formatCode="General">
                  <c:v>56.94</c:v>
                </c:pt>
                <c:pt idx="28471" formatCode="General">
                  <c:v>56.942</c:v>
                </c:pt>
                <c:pt idx="28472" formatCode="General">
                  <c:v>56.944000000000003</c:v>
                </c:pt>
                <c:pt idx="28473" formatCode="General">
                  <c:v>56.945999999999998</c:v>
                </c:pt>
                <c:pt idx="28474" formatCode="General">
                  <c:v>56.948</c:v>
                </c:pt>
                <c:pt idx="28475" formatCode="General">
                  <c:v>56.95</c:v>
                </c:pt>
                <c:pt idx="28476" formatCode="General">
                  <c:v>56.951999999999998</c:v>
                </c:pt>
                <c:pt idx="28477" formatCode="General">
                  <c:v>56.954000000000001</c:v>
                </c:pt>
                <c:pt idx="28478" formatCode="General">
                  <c:v>56.956000000000003</c:v>
                </c:pt>
                <c:pt idx="28479" formatCode="General">
                  <c:v>56.957999999999998</c:v>
                </c:pt>
                <c:pt idx="28480" formatCode="General">
                  <c:v>56.96</c:v>
                </c:pt>
                <c:pt idx="28481" formatCode="General">
                  <c:v>56.962000000000003</c:v>
                </c:pt>
                <c:pt idx="28482" formatCode="General">
                  <c:v>56.963999999999999</c:v>
                </c:pt>
                <c:pt idx="28483" formatCode="General">
                  <c:v>56.966000000000001</c:v>
                </c:pt>
                <c:pt idx="28484" formatCode="General">
                  <c:v>56.968000000000004</c:v>
                </c:pt>
                <c:pt idx="28485" formatCode="General">
                  <c:v>56.97</c:v>
                </c:pt>
                <c:pt idx="28486" formatCode="General">
                  <c:v>56.972000000000001</c:v>
                </c:pt>
                <c:pt idx="28487" formatCode="General">
                  <c:v>56.973999999999997</c:v>
                </c:pt>
                <c:pt idx="28488" formatCode="General">
                  <c:v>56.975999999999999</c:v>
                </c:pt>
                <c:pt idx="28489" formatCode="General">
                  <c:v>56.978000000000002</c:v>
                </c:pt>
                <c:pt idx="28490" formatCode="General">
                  <c:v>56.98</c:v>
                </c:pt>
                <c:pt idx="28491" formatCode="General">
                  <c:v>56.981999999999999</c:v>
                </c:pt>
                <c:pt idx="28492" formatCode="General">
                  <c:v>56.984000000000002</c:v>
                </c:pt>
                <c:pt idx="28493" formatCode="General">
                  <c:v>56.985999999999997</c:v>
                </c:pt>
                <c:pt idx="28494" formatCode="General">
                  <c:v>56.988</c:v>
                </c:pt>
                <c:pt idx="28495" formatCode="General">
                  <c:v>56.99</c:v>
                </c:pt>
                <c:pt idx="28496" formatCode="General">
                  <c:v>56.991999999999997</c:v>
                </c:pt>
                <c:pt idx="28497" formatCode="General">
                  <c:v>56.994</c:v>
                </c:pt>
                <c:pt idx="28498" formatCode="General">
                  <c:v>56.996000000000002</c:v>
                </c:pt>
                <c:pt idx="28499" formatCode="General">
                  <c:v>56.997999999999998</c:v>
                </c:pt>
                <c:pt idx="28500" formatCode="General">
                  <c:v>57</c:v>
                </c:pt>
                <c:pt idx="28501" formatCode="General">
                  <c:v>57.002000000000002</c:v>
                </c:pt>
                <c:pt idx="28502" formatCode="General">
                  <c:v>57.003999999999998</c:v>
                </c:pt>
                <c:pt idx="28503" formatCode="General">
                  <c:v>57.006</c:v>
                </c:pt>
                <c:pt idx="28504" formatCode="General">
                  <c:v>57.008000000000003</c:v>
                </c:pt>
                <c:pt idx="28505" formatCode="General">
                  <c:v>57.01</c:v>
                </c:pt>
                <c:pt idx="28506" formatCode="General">
                  <c:v>57.012</c:v>
                </c:pt>
                <c:pt idx="28507" formatCode="General">
                  <c:v>57.014000000000003</c:v>
                </c:pt>
                <c:pt idx="28508" formatCode="General">
                  <c:v>57.015999999999998</c:v>
                </c:pt>
                <c:pt idx="28509" formatCode="General">
                  <c:v>57.018000000000001</c:v>
                </c:pt>
                <c:pt idx="28510" formatCode="General">
                  <c:v>57.02</c:v>
                </c:pt>
                <c:pt idx="28511" formatCode="General">
                  <c:v>57.021999999999998</c:v>
                </c:pt>
                <c:pt idx="28512" formatCode="General">
                  <c:v>57.024000000000001</c:v>
                </c:pt>
                <c:pt idx="28513" formatCode="General">
                  <c:v>57.026000000000003</c:v>
                </c:pt>
                <c:pt idx="28514" formatCode="General">
                  <c:v>57.027999999999999</c:v>
                </c:pt>
                <c:pt idx="28515" formatCode="General">
                  <c:v>57.03</c:v>
                </c:pt>
                <c:pt idx="28516" formatCode="General">
                  <c:v>57.031999999999996</c:v>
                </c:pt>
                <c:pt idx="28517" formatCode="General">
                  <c:v>57.033999999999999</c:v>
                </c:pt>
                <c:pt idx="28518" formatCode="General">
                  <c:v>57.036000000000001</c:v>
                </c:pt>
                <c:pt idx="28519" formatCode="General">
                  <c:v>57.037999999999997</c:v>
                </c:pt>
                <c:pt idx="28520" formatCode="General">
                  <c:v>57.04</c:v>
                </c:pt>
                <c:pt idx="28521" formatCode="General">
                  <c:v>57.042000000000002</c:v>
                </c:pt>
                <c:pt idx="28522" formatCode="General">
                  <c:v>57.043999999999997</c:v>
                </c:pt>
                <c:pt idx="28523" formatCode="General">
                  <c:v>57.045999999999999</c:v>
                </c:pt>
                <c:pt idx="28524" formatCode="General">
                  <c:v>57.048000000000002</c:v>
                </c:pt>
                <c:pt idx="28525" formatCode="General">
                  <c:v>57.05</c:v>
                </c:pt>
                <c:pt idx="28526" formatCode="General">
                  <c:v>57.052</c:v>
                </c:pt>
                <c:pt idx="28527" formatCode="General">
                  <c:v>57.054000000000002</c:v>
                </c:pt>
                <c:pt idx="28528" formatCode="General">
                  <c:v>57.055999999999997</c:v>
                </c:pt>
                <c:pt idx="28529" formatCode="General">
                  <c:v>57.058</c:v>
                </c:pt>
                <c:pt idx="28530" formatCode="General">
                  <c:v>57.06</c:v>
                </c:pt>
                <c:pt idx="28531" formatCode="General">
                  <c:v>57.061999999999998</c:v>
                </c:pt>
                <c:pt idx="28532" formatCode="General">
                  <c:v>57.064</c:v>
                </c:pt>
                <c:pt idx="28533" formatCode="General">
                  <c:v>57.066000000000003</c:v>
                </c:pt>
                <c:pt idx="28534" formatCode="General">
                  <c:v>57.067999999999998</c:v>
                </c:pt>
                <c:pt idx="28535" formatCode="General">
                  <c:v>57.07</c:v>
                </c:pt>
                <c:pt idx="28536" formatCode="General">
                  <c:v>57.072000000000003</c:v>
                </c:pt>
                <c:pt idx="28537" formatCode="General">
                  <c:v>57.073999999999998</c:v>
                </c:pt>
                <c:pt idx="28538" formatCode="General">
                  <c:v>57.076000000000001</c:v>
                </c:pt>
                <c:pt idx="28539" formatCode="General">
                  <c:v>57.078000000000003</c:v>
                </c:pt>
                <c:pt idx="28540" formatCode="General">
                  <c:v>57.08</c:v>
                </c:pt>
                <c:pt idx="28541" formatCode="General">
                  <c:v>57.082000000000001</c:v>
                </c:pt>
                <c:pt idx="28542" formatCode="General">
                  <c:v>57.084000000000003</c:v>
                </c:pt>
                <c:pt idx="28543" formatCode="General">
                  <c:v>57.085999999999999</c:v>
                </c:pt>
                <c:pt idx="28544" formatCode="General">
                  <c:v>57.088000000000001</c:v>
                </c:pt>
                <c:pt idx="28545" formatCode="General">
                  <c:v>57.09</c:v>
                </c:pt>
                <c:pt idx="28546" formatCode="General">
                  <c:v>57.091999999999999</c:v>
                </c:pt>
                <c:pt idx="28547" formatCode="General">
                  <c:v>57.094000000000001</c:v>
                </c:pt>
                <c:pt idx="28548" formatCode="General">
                  <c:v>57.095999999999997</c:v>
                </c:pt>
                <c:pt idx="28549" formatCode="General">
                  <c:v>57.097999999999999</c:v>
                </c:pt>
                <c:pt idx="28550" formatCode="General">
                  <c:v>57.1</c:v>
                </c:pt>
                <c:pt idx="28551" formatCode="General">
                  <c:v>57.101999999999997</c:v>
                </c:pt>
                <c:pt idx="28552" formatCode="General">
                  <c:v>57.103999999999999</c:v>
                </c:pt>
                <c:pt idx="28553" formatCode="General">
                  <c:v>57.106000000000002</c:v>
                </c:pt>
                <c:pt idx="28554" formatCode="General">
                  <c:v>57.107999999999997</c:v>
                </c:pt>
                <c:pt idx="28555" formatCode="General">
                  <c:v>57.11</c:v>
                </c:pt>
                <c:pt idx="28556" formatCode="General">
                  <c:v>57.112000000000002</c:v>
                </c:pt>
                <c:pt idx="28557" formatCode="General">
                  <c:v>57.113999999999997</c:v>
                </c:pt>
                <c:pt idx="28558" formatCode="General">
                  <c:v>57.116</c:v>
                </c:pt>
                <c:pt idx="28559" formatCode="General">
                  <c:v>57.118000000000002</c:v>
                </c:pt>
                <c:pt idx="28560" formatCode="General">
                  <c:v>57.12</c:v>
                </c:pt>
                <c:pt idx="28561" formatCode="General">
                  <c:v>57.122</c:v>
                </c:pt>
                <c:pt idx="28562" formatCode="General">
                  <c:v>57.124000000000002</c:v>
                </c:pt>
                <c:pt idx="28563" formatCode="General">
                  <c:v>57.125999999999998</c:v>
                </c:pt>
                <c:pt idx="28564" formatCode="General">
                  <c:v>57.128</c:v>
                </c:pt>
                <c:pt idx="28565" formatCode="General">
                  <c:v>57.13</c:v>
                </c:pt>
                <c:pt idx="28566" formatCode="General">
                  <c:v>57.131999999999998</c:v>
                </c:pt>
                <c:pt idx="28567" formatCode="General">
                  <c:v>57.134</c:v>
                </c:pt>
                <c:pt idx="28568" formatCode="General">
                  <c:v>57.136000000000003</c:v>
                </c:pt>
                <c:pt idx="28569" formatCode="General">
                  <c:v>57.137999999999998</c:v>
                </c:pt>
                <c:pt idx="28570" formatCode="General">
                  <c:v>57.14</c:v>
                </c:pt>
                <c:pt idx="28571" formatCode="General">
                  <c:v>57.142000000000003</c:v>
                </c:pt>
                <c:pt idx="28572" formatCode="General">
                  <c:v>57.143999999999998</c:v>
                </c:pt>
                <c:pt idx="28573" formatCode="General">
                  <c:v>57.146000000000001</c:v>
                </c:pt>
                <c:pt idx="28574" formatCode="General">
                  <c:v>57.148000000000003</c:v>
                </c:pt>
                <c:pt idx="28575" formatCode="General">
                  <c:v>57.15</c:v>
                </c:pt>
                <c:pt idx="28576" formatCode="General">
                  <c:v>57.152000000000001</c:v>
                </c:pt>
                <c:pt idx="28577" formatCode="General">
                  <c:v>57.154000000000003</c:v>
                </c:pt>
                <c:pt idx="28578" formatCode="General">
                  <c:v>57.155999999999999</c:v>
                </c:pt>
                <c:pt idx="28579" formatCode="General">
                  <c:v>57.158000000000001</c:v>
                </c:pt>
                <c:pt idx="28580" formatCode="General">
                  <c:v>57.16</c:v>
                </c:pt>
                <c:pt idx="28581" formatCode="General">
                  <c:v>57.161999999999999</c:v>
                </c:pt>
                <c:pt idx="28582" formatCode="General">
                  <c:v>57.164000000000001</c:v>
                </c:pt>
                <c:pt idx="28583" formatCode="General">
                  <c:v>57.165999999999997</c:v>
                </c:pt>
                <c:pt idx="28584" formatCode="General">
                  <c:v>57.167999999999999</c:v>
                </c:pt>
                <c:pt idx="28585" formatCode="General">
                  <c:v>57.17</c:v>
                </c:pt>
                <c:pt idx="28586" formatCode="General">
                  <c:v>57.171999999999997</c:v>
                </c:pt>
                <c:pt idx="28587" formatCode="General">
                  <c:v>57.173999999999999</c:v>
                </c:pt>
                <c:pt idx="28588" formatCode="General">
                  <c:v>57.176000000000002</c:v>
                </c:pt>
                <c:pt idx="28589" formatCode="General">
                  <c:v>57.177999999999997</c:v>
                </c:pt>
                <c:pt idx="28590" formatCode="General">
                  <c:v>57.18</c:v>
                </c:pt>
                <c:pt idx="28591" formatCode="General">
                  <c:v>57.182000000000002</c:v>
                </c:pt>
                <c:pt idx="28592" formatCode="General">
                  <c:v>57.183999999999997</c:v>
                </c:pt>
                <c:pt idx="28593" formatCode="General">
                  <c:v>57.186</c:v>
                </c:pt>
                <c:pt idx="28594" formatCode="General">
                  <c:v>57.188000000000002</c:v>
                </c:pt>
                <c:pt idx="28595" formatCode="General">
                  <c:v>57.19</c:v>
                </c:pt>
                <c:pt idx="28596" formatCode="General">
                  <c:v>57.192</c:v>
                </c:pt>
                <c:pt idx="28597" formatCode="General">
                  <c:v>57.194000000000003</c:v>
                </c:pt>
                <c:pt idx="28598" formatCode="General">
                  <c:v>57.195999999999998</c:v>
                </c:pt>
                <c:pt idx="28599" formatCode="General">
                  <c:v>57.198</c:v>
                </c:pt>
                <c:pt idx="28600" formatCode="General">
                  <c:v>57.2</c:v>
                </c:pt>
                <c:pt idx="28601" formatCode="General">
                  <c:v>57.201999999999998</c:v>
                </c:pt>
                <c:pt idx="28602" formatCode="General">
                  <c:v>57.204000000000001</c:v>
                </c:pt>
                <c:pt idx="28603" formatCode="General">
                  <c:v>57.206000000000003</c:v>
                </c:pt>
                <c:pt idx="28604" formatCode="General">
                  <c:v>57.207999999999998</c:v>
                </c:pt>
                <c:pt idx="28605" formatCode="General">
                  <c:v>57.21</c:v>
                </c:pt>
                <c:pt idx="28606" formatCode="General">
                  <c:v>57.212000000000003</c:v>
                </c:pt>
                <c:pt idx="28607" formatCode="General">
                  <c:v>57.213999999999999</c:v>
                </c:pt>
                <c:pt idx="28608" formatCode="General">
                  <c:v>57.216000000000001</c:v>
                </c:pt>
                <c:pt idx="28609" formatCode="General">
                  <c:v>57.218000000000004</c:v>
                </c:pt>
                <c:pt idx="28610" formatCode="General">
                  <c:v>57.22</c:v>
                </c:pt>
                <c:pt idx="28611" formatCode="General">
                  <c:v>57.222000000000001</c:v>
                </c:pt>
                <c:pt idx="28612" formatCode="General">
                  <c:v>57.223999999999997</c:v>
                </c:pt>
                <c:pt idx="28613" formatCode="General">
                  <c:v>57.225999999999999</c:v>
                </c:pt>
                <c:pt idx="28614" formatCode="General">
                  <c:v>57.228000000000002</c:v>
                </c:pt>
                <c:pt idx="28615" formatCode="General">
                  <c:v>57.23</c:v>
                </c:pt>
                <c:pt idx="28616" formatCode="General">
                  <c:v>57.231999999999999</c:v>
                </c:pt>
                <c:pt idx="28617" formatCode="General">
                  <c:v>57.234000000000002</c:v>
                </c:pt>
                <c:pt idx="28618" formatCode="General">
                  <c:v>57.235999999999997</c:v>
                </c:pt>
                <c:pt idx="28619" formatCode="General">
                  <c:v>57.238</c:v>
                </c:pt>
                <c:pt idx="28620" formatCode="General">
                  <c:v>57.24</c:v>
                </c:pt>
                <c:pt idx="28621" formatCode="General">
                  <c:v>57.241999999999997</c:v>
                </c:pt>
                <c:pt idx="28622" formatCode="General">
                  <c:v>57.244</c:v>
                </c:pt>
                <c:pt idx="28623" formatCode="General">
                  <c:v>57.246000000000002</c:v>
                </c:pt>
                <c:pt idx="28624" formatCode="General">
                  <c:v>57.247999999999998</c:v>
                </c:pt>
                <c:pt idx="28625" formatCode="General">
                  <c:v>57.25</c:v>
                </c:pt>
                <c:pt idx="28626" formatCode="General">
                  <c:v>57.252000000000002</c:v>
                </c:pt>
                <c:pt idx="28627" formatCode="General">
                  <c:v>57.253999999999998</c:v>
                </c:pt>
                <c:pt idx="28628" formatCode="General">
                  <c:v>57.256</c:v>
                </c:pt>
                <c:pt idx="28629" formatCode="General">
                  <c:v>57.258000000000003</c:v>
                </c:pt>
                <c:pt idx="28630" formatCode="General">
                  <c:v>57.26</c:v>
                </c:pt>
                <c:pt idx="28631" formatCode="General">
                  <c:v>57.262</c:v>
                </c:pt>
                <c:pt idx="28632" formatCode="General">
                  <c:v>57.264000000000003</c:v>
                </c:pt>
                <c:pt idx="28633" formatCode="General">
                  <c:v>57.265999999999998</c:v>
                </c:pt>
                <c:pt idx="28634" formatCode="General">
                  <c:v>57.268000000000001</c:v>
                </c:pt>
                <c:pt idx="28635" formatCode="General">
                  <c:v>57.27</c:v>
                </c:pt>
                <c:pt idx="28636" formatCode="General">
                  <c:v>57.271999999999998</c:v>
                </c:pt>
                <c:pt idx="28637" formatCode="General">
                  <c:v>57.274000000000001</c:v>
                </c:pt>
                <c:pt idx="28638" formatCode="General">
                  <c:v>57.276000000000003</c:v>
                </c:pt>
                <c:pt idx="28639" formatCode="General">
                  <c:v>57.277999999999999</c:v>
                </c:pt>
                <c:pt idx="28640" formatCode="General">
                  <c:v>57.28</c:v>
                </c:pt>
                <c:pt idx="28641" formatCode="General">
                  <c:v>57.281999999999996</c:v>
                </c:pt>
                <c:pt idx="28642" formatCode="General">
                  <c:v>57.283999999999999</c:v>
                </c:pt>
                <c:pt idx="28643" formatCode="General">
                  <c:v>57.286000000000001</c:v>
                </c:pt>
                <c:pt idx="28644" formatCode="General">
                  <c:v>57.287999999999997</c:v>
                </c:pt>
                <c:pt idx="28645" formatCode="General">
                  <c:v>57.29</c:v>
                </c:pt>
                <c:pt idx="28646" formatCode="General">
                  <c:v>57.292000000000002</c:v>
                </c:pt>
                <c:pt idx="28647" formatCode="General">
                  <c:v>57.293999999999997</c:v>
                </c:pt>
                <c:pt idx="28648" formatCode="General">
                  <c:v>57.295999999999999</c:v>
                </c:pt>
                <c:pt idx="28649" formatCode="General">
                  <c:v>57.298000000000002</c:v>
                </c:pt>
                <c:pt idx="28650" formatCode="General">
                  <c:v>57.3</c:v>
                </c:pt>
                <c:pt idx="28651" formatCode="General">
                  <c:v>57.302</c:v>
                </c:pt>
                <c:pt idx="28652" formatCode="General">
                  <c:v>57.304000000000002</c:v>
                </c:pt>
                <c:pt idx="28653" formatCode="General">
                  <c:v>57.305999999999997</c:v>
                </c:pt>
                <c:pt idx="28654" formatCode="General">
                  <c:v>57.308</c:v>
                </c:pt>
                <c:pt idx="28655" formatCode="General">
                  <c:v>57.31</c:v>
                </c:pt>
                <c:pt idx="28656" formatCode="General">
                  <c:v>57.311999999999998</c:v>
                </c:pt>
                <c:pt idx="28657" formatCode="General">
                  <c:v>57.314</c:v>
                </c:pt>
                <c:pt idx="28658" formatCode="General">
                  <c:v>57.316000000000003</c:v>
                </c:pt>
                <c:pt idx="28659" formatCode="General">
                  <c:v>57.317999999999998</c:v>
                </c:pt>
                <c:pt idx="28660" formatCode="General">
                  <c:v>57.32</c:v>
                </c:pt>
                <c:pt idx="28661" formatCode="General">
                  <c:v>57.322000000000003</c:v>
                </c:pt>
                <c:pt idx="28662" formatCode="General">
                  <c:v>57.323999999999998</c:v>
                </c:pt>
                <c:pt idx="28663" formatCode="General">
                  <c:v>57.326000000000001</c:v>
                </c:pt>
                <c:pt idx="28664" formatCode="General">
                  <c:v>57.328000000000003</c:v>
                </c:pt>
                <c:pt idx="28665" formatCode="General">
                  <c:v>57.33</c:v>
                </c:pt>
                <c:pt idx="28666" formatCode="General">
                  <c:v>57.332000000000001</c:v>
                </c:pt>
                <c:pt idx="28667" formatCode="General">
                  <c:v>57.334000000000003</c:v>
                </c:pt>
                <c:pt idx="28668" formatCode="General">
                  <c:v>57.335999999999999</c:v>
                </c:pt>
                <c:pt idx="28669" formatCode="General">
                  <c:v>57.338000000000001</c:v>
                </c:pt>
                <c:pt idx="28670" formatCode="General">
                  <c:v>57.34</c:v>
                </c:pt>
                <c:pt idx="28671" formatCode="General">
                  <c:v>57.341999999999999</c:v>
                </c:pt>
                <c:pt idx="28672" formatCode="General">
                  <c:v>57.344000000000001</c:v>
                </c:pt>
                <c:pt idx="28673" formatCode="General">
                  <c:v>57.345999999999997</c:v>
                </c:pt>
                <c:pt idx="28674" formatCode="General">
                  <c:v>57.347999999999999</c:v>
                </c:pt>
                <c:pt idx="28675" formatCode="General">
                  <c:v>57.35</c:v>
                </c:pt>
                <c:pt idx="28676" formatCode="General">
                  <c:v>57.351999999999997</c:v>
                </c:pt>
                <c:pt idx="28677" formatCode="General">
                  <c:v>57.353999999999999</c:v>
                </c:pt>
                <c:pt idx="28678" formatCode="General">
                  <c:v>57.356000000000002</c:v>
                </c:pt>
                <c:pt idx="28679" formatCode="General">
                  <c:v>57.357999999999997</c:v>
                </c:pt>
                <c:pt idx="28680" formatCode="General">
                  <c:v>57.36</c:v>
                </c:pt>
                <c:pt idx="28681" formatCode="General">
                  <c:v>57.362000000000002</c:v>
                </c:pt>
                <c:pt idx="28682" formatCode="General">
                  <c:v>57.363999999999997</c:v>
                </c:pt>
                <c:pt idx="28683" formatCode="General">
                  <c:v>57.366</c:v>
                </c:pt>
                <c:pt idx="28684" formatCode="General">
                  <c:v>57.368000000000002</c:v>
                </c:pt>
                <c:pt idx="28685" formatCode="General">
                  <c:v>57.37</c:v>
                </c:pt>
                <c:pt idx="28686" formatCode="General">
                  <c:v>57.372</c:v>
                </c:pt>
                <c:pt idx="28687" formatCode="General">
                  <c:v>57.374000000000002</c:v>
                </c:pt>
                <c:pt idx="28688" formatCode="General">
                  <c:v>57.375999999999998</c:v>
                </c:pt>
                <c:pt idx="28689" formatCode="General">
                  <c:v>57.378</c:v>
                </c:pt>
                <c:pt idx="28690" formatCode="General">
                  <c:v>57.38</c:v>
                </c:pt>
                <c:pt idx="28691" formatCode="General">
                  <c:v>57.381999999999998</c:v>
                </c:pt>
                <c:pt idx="28692" formatCode="General">
                  <c:v>57.384</c:v>
                </c:pt>
                <c:pt idx="28693" formatCode="General">
                  <c:v>57.386000000000003</c:v>
                </c:pt>
                <c:pt idx="28694" formatCode="General">
                  <c:v>57.387999999999998</c:v>
                </c:pt>
                <c:pt idx="28695" formatCode="General">
                  <c:v>57.39</c:v>
                </c:pt>
                <c:pt idx="28696" formatCode="General">
                  <c:v>57.392000000000003</c:v>
                </c:pt>
                <c:pt idx="28697" formatCode="General">
                  <c:v>57.393999999999998</c:v>
                </c:pt>
                <c:pt idx="28698" formatCode="General">
                  <c:v>57.396000000000001</c:v>
                </c:pt>
                <c:pt idx="28699" formatCode="General">
                  <c:v>57.398000000000003</c:v>
                </c:pt>
                <c:pt idx="28700" formatCode="General">
                  <c:v>57.4</c:v>
                </c:pt>
                <c:pt idx="28701" formatCode="General">
                  <c:v>57.402000000000001</c:v>
                </c:pt>
                <c:pt idx="28702" formatCode="General">
                  <c:v>57.404000000000003</c:v>
                </c:pt>
                <c:pt idx="28703" formatCode="General">
                  <c:v>57.405999999999999</c:v>
                </c:pt>
                <c:pt idx="28704" formatCode="General">
                  <c:v>57.408000000000001</c:v>
                </c:pt>
                <c:pt idx="28705" formatCode="General">
                  <c:v>57.41</c:v>
                </c:pt>
                <c:pt idx="28706" formatCode="General">
                  <c:v>57.411999999999999</c:v>
                </c:pt>
                <c:pt idx="28707" formatCode="General">
                  <c:v>57.414000000000001</c:v>
                </c:pt>
                <c:pt idx="28708" formatCode="General">
                  <c:v>57.415999999999997</c:v>
                </c:pt>
                <c:pt idx="28709" formatCode="General">
                  <c:v>57.417999999999999</c:v>
                </c:pt>
                <c:pt idx="28710" formatCode="General">
                  <c:v>57.42</c:v>
                </c:pt>
                <c:pt idx="28711" formatCode="General">
                  <c:v>57.421999999999997</c:v>
                </c:pt>
                <c:pt idx="28712" formatCode="General">
                  <c:v>57.423999999999999</c:v>
                </c:pt>
                <c:pt idx="28713" formatCode="General">
                  <c:v>57.426000000000002</c:v>
                </c:pt>
                <c:pt idx="28714" formatCode="General">
                  <c:v>57.427999999999997</c:v>
                </c:pt>
                <c:pt idx="28715" formatCode="General">
                  <c:v>57.43</c:v>
                </c:pt>
                <c:pt idx="28716" formatCode="General">
                  <c:v>57.432000000000002</c:v>
                </c:pt>
                <c:pt idx="28717" formatCode="General">
                  <c:v>57.433999999999997</c:v>
                </c:pt>
                <c:pt idx="28718" formatCode="General">
                  <c:v>57.436</c:v>
                </c:pt>
                <c:pt idx="28719" formatCode="General">
                  <c:v>57.438000000000002</c:v>
                </c:pt>
                <c:pt idx="28720" formatCode="General">
                  <c:v>57.44</c:v>
                </c:pt>
                <c:pt idx="28721" formatCode="General">
                  <c:v>57.442</c:v>
                </c:pt>
                <c:pt idx="28722" formatCode="General">
                  <c:v>57.444000000000003</c:v>
                </c:pt>
                <c:pt idx="28723" formatCode="General">
                  <c:v>57.445999999999998</c:v>
                </c:pt>
                <c:pt idx="28724" formatCode="General">
                  <c:v>57.448</c:v>
                </c:pt>
                <c:pt idx="28725" formatCode="General">
                  <c:v>57.45</c:v>
                </c:pt>
                <c:pt idx="28726" formatCode="General">
                  <c:v>57.451999999999998</c:v>
                </c:pt>
                <c:pt idx="28727" formatCode="General">
                  <c:v>57.454000000000001</c:v>
                </c:pt>
                <c:pt idx="28728" formatCode="General">
                  <c:v>57.456000000000003</c:v>
                </c:pt>
                <c:pt idx="28729" formatCode="General">
                  <c:v>57.457999999999998</c:v>
                </c:pt>
                <c:pt idx="28730" formatCode="General">
                  <c:v>57.46</c:v>
                </c:pt>
                <c:pt idx="28731" formatCode="General">
                  <c:v>57.462000000000003</c:v>
                </c:pt>
                <c:pt idx="28732" formatCode="General">
                  <c:v>57.463999999999999</c:v>
                </c:pt>
                <c:pt idx="28733" formatCode="General">
                  <c:v>57.466000000000001</c:v>
                </c:pt>
                <c:pt idx="28734" formatCode="General">
                  <c:v>57.468000000000004</c:v>
                </c:pt>
                <c:pt idx="28735" formatCode="General">
                  <c:v>57.47</c:v>
                </c:pt>
                <c:pt idx="28736" formatCode="General">
                  <c:v>57.472000000000001</c:v>
                </c:pt>
                <c:pt idx="28737" formatCode="General">
                  <c:v>57.473999999999997</c:v>
                </c:pt>
                <c:pt idx="28738" formatCode="General">
                  <c:v>57.475999999999999</c:v>
                </c:pt>
                <c:pt idx="28739" formatCode="General">
                  <c:v>57.478000000000002</c:v>
                </c:pt>
                <c:pt idx="28740" formatCode="General">
                  <c:v>57.48</c:v>
                </c:pt>
                <c:pt idx="28741" formatCode="General">
                  <c:v>57.481999999999999</c:v>
                </c:pt>
                <c:pt idx="28742" formatCode="General">
                  <c:v>57.484000000000002</c:v>
                </c:pt>
                <c:pt idx="28743" formatCode="General">
                  <c:v>57.485999999999997</c:v>
                </c:pt>
                <c:pt idx="28744" formatCode="General">
                  <c:v>57.488</c:v>
                </c:pt>
                <c:pt idx="28745" formatCode="General">
                  <c:v>57.49</c:v>
                </c:pt>
                <c:pt idx="28746" formatCode="General">
                  <c:v>57.491999999999997</c:v>
                </c:pt>
                <c:pt idx="28747" formatCode="General">
                  <c:v>57.494</c:v>
                </c:pt>
                <c:pt idx="28748" formatCode="General">
                  <c:v>57.496000000000002</c:v>
                </c:pt>
                <c:pt idx="28749" formatCode="General">
                  <c:v>57.497999999999998</c:v>
                </c:pt>
                <c:pt idx="28750" formatCode="General">
                  <c:v>57.5</c:v>
                </c:pt>
                <c:pt idx="28751" formatCode="General">
                  <c:v>57.502000000000002</c:v>
                </c:pt>
                <c:pt idx="28752" formatCode="General">
                  <c:v>57.503999999999998</c:v>
                </c:pt>
                <c:pt idx="28753" formatCode="General">
                  <c:v>57.506</c:v>
                </c:pt>
                <c:pt idx="28754" formatCode="General">
                  <c:v>57.508000000000003</c:v>
                </c:pt>
                <c:pt idx="28755" formatCode="General">
                  <c:v>57.51</c:v>
                </c:pt>
                <c:pt idx="28756" formatCode="General">
                  <c:v>57.512</c:v>
                </c:pt>
                <c:pt idx="28757" formatCode="General">
                  <c:v>57.514000000000003</c:v>
                </c:pt>
                <c:pt idx="28758" formatCode="General">
                  <c:v>57.515999999999998</c:v>
                </c:pt>
                <c:pt idx="28759" formatCode="General">
                  <c:v>57.518000000000001</c:v>
                </c:pt>
                <c:pt idx="28760" formatCode="General">
                  <c:v>57.52</c:v>
                </c:pt>
                <c:pt idx="28761" formatCode="General">
                  <c:v>57.521999999999998</c:v>
                </c:pt>
                <c:pt idx="28762" formatCode="General">
                  <c:v>57.524000000000001</c:v>
                </c:pt>
                <c:pt idx="28763" formatCode="General">
                  <c:v>57.526000000000003</c:v>
                </c:pt>
                <c:pt idx="28764" formatCode="General">
                  <c:v>57.527999999999999</c:v>
                </c:pt>
                <c:pt idx="28765" formatCode="General">
                  <c:v>57.53</c:v>
                </c:pt>
                <c:pt idx="28766" formatCode="General">
                  <c:v>57.531999999999996</c:v>
                </c:pt>
                <c:pt idx="28767" formatCode="General">
                  <c:v>57.533999999999999</c:v>
                </c:pt>
                <c:pt idx="28768" formatCode="General">
                  <c:v>57.536000000000001</c:v>
                </c:pt>
                <c:pt idx="28769" formatCode="General">
                  <c:v>57.537999999999997</c:v>
                </c:pt>
                <c:pt idx="28770" formatCode="General">
                  <c:v>57.54</c:v>
                </c:pt>
                <c:pt idx="28771" formatCode="General">
                  <c:v>57.542000000000002</c:v>
                </c:pt>
                <c:pt idx="28772" formatCode="General">
                  <c:v>57.543999999999997</c:v>
                </c:pt>
                <c:pt idx="28773" formatCode="General">
                  <c:v>57.545999999999999</c:v>
                </c:pt>
                <c:pt idx="28774" formatCode="General">
                  <c:v>57.548000000000002</c:v>
                </c:pt>
                <c:pt idx="28775" formatCode="General">
                  <c:v>57.55</c:v>
                </c:pt>
                <c:pt idx="28776" formatCode="General">
                  <c:v>57.552</c:v>
                </c:pt>
                <c:pt idx="28777" formatCode="General">
                  <c:v>57.554000000000002</c:v>
                </c:pt>
                <c:pt idx="28778" formatCode="General">
                  <c:v>57.555999999999997</c:v>
                </c:pt>
                <c:pt idx="28779" formatCode="General">
                  <c:v>57.558</c:v>
                </c:pt>
                <c:pt idx="28780" formatCode="General">
                  <c:v>57.56</c:v>
                </c:pt>
                <c:pt idx="28781" formatCode="General">
                  <c:v>57.561999999999998</c:v>
                </c:pt>
                <c:pt idx="28782" formatCode="General">
                  <c:v>57.564</c:v>
                </c:pt>
                <c:pt idx="28783" formatCode="General">
                  <c:v>57.566000000000003</c:v>
                </c:pt>
                <c:pt idx="28784" formatCode="General">
                  <c:v>57.567999999999998</c:v>
                </c:pt>
                <c:pt idx="28785" formatCode="General">
                  <c:v>57.57</c:v>
                </c:pt>
                <c:pt idx="28786" formatCode="General">
                  <c:v>57.572000000000003</c:v>
                </c:pt>
                <c:pt idx="28787" formatCode="General">
                  <c:v>57.573999999999998</c:v>
                </c:pt>
                <c:pt idx="28788" formatCode="General">
                  <c:v>57.576000000000001</c:v>
                </c:pt>
                <c:pt idx="28789" formatCode="General">
                  <c:v>57.578000000000003</c:v>
                </c:pt>
                <c:pt idx="28790" formatCode="General">
                  <c:v>57.58</c:v>
                </c:pt>
                <c:pt idx="28791" formatCode="General">
                  <c:v>57.582000000000001</c:v>
                </c:pt>
                <c:pt idx="28792" formatCode="General">
                  <c:v>57.584000000000003</c:v>
                </c:pt>
                <c:pt idx="28793" formatCode="General">
                  <c:v>57.585999999999999</c:v>
                </c:pt>
                <c:pt idx="28794" formatCode="General">
                  <c:v>57.588000000000001</c:v>
                </c:pt>
                <c:pt idx="28795" formatCode="General">
                  <c:v>57.59</c:v>
                </c:pt>
                <c:pt idx="28796" formatCode="General">
                  <c:v>57.591999999999999</c:v>
                </c:pt>
                <c:pt idx="28797" formatCode="General">
                  <c:v>57.594000000000001</c:v>
                </c:pt>
                <c:pt idx="28798" formatCode="General">
                  <c:v>57.595999999999997</c:v>
                </c:pt>
                <c:pt idx="28799" formatCode="General">
                  <c:v>57.597999999999999</c:v>
                </c:pt>
                <c:pt idx="28800" formatCode="General">
                  <c:v>57.6</c:v>
                </c:pt>
                <c:pt idx="28801" formatCode="General">
                  <c:v>57.601999999999997</c:v>
                </c:pt>
                <c:pt idx="28802" formatCode="General">
                  <c:v>57.603999999999999</c:v>
                </c:pt>
                <c:pt idx="28803" formatCode="General">
                  <c:v>57.606000000000002</c:v>
                </c:pt>
                <c:pt idx="28804" formatCode="General">
                  <c:v>57.607999999999997</c:v>
                </c:pt>
                <c:pt idx="28805" formatCode="General">
                  <c:v>57.61</c:v>
                </c:pt>
                <c:pt idx="28806" formatCode="General">
                  <c:v>57.612000000000002</c:v>
                </c:pt>
                <c:pt idx="28807" formatCode="General">
                  <c:v>57.613999999999997</c:v>
                </c:pt>
                <c:pt idx="28808" formatCode="General">
                  <c:v>57.616</c:v>
                </c:pt>
                <c:pt idx="28809" formatCode="General">
                  <c:v>57.618000000000002</c:v>
                </c:pt>
                <c:pt idx="28810" formatCode="General">
                  <c:v>57.62</c:v>
                </c:pt>
                <c:pt idx="28811" formatCode="General">
                  <c:v>57.622</c:v>
                </c:pt>
                <c:pt idx="28812" formatCode="General">
                  <c:v>57.624000000000002</c:v>
                </c:pt>
                <c:pt idx="28813" formatCode="General">
                  <c:v>57.625999999999998</c:v>
                </c:pt>
                <c:pt idx="28814" formatCode="General">
                  <c:v>57.628</c:v>
                </c:pt>
                <c:pt idx="28815" formatCode="General">
                  <c:v>57.63</c:v>
                </c:pt>
                <c:pt idx="28816" formatCode="General">
                  <c:v>57.631999999999998</c:v>
                </c:pt>
                <c:pt idx="28817" formatCode="General">
                  <c:v>57.634</c:v>
                </c:pt>
                <c:pt idx="28818" formatCode="General">
                  <c:v>57.636000000000003</c:v>
                </c:pt>
                <c:pt idx="28819" formatCode="General">
                  <c:v>57.637999999999998</c:v>
                </c:pt>
                <c:pt idx="28820" formatCode="General">
                  <c:v>57.64</c:v>
                </c:pt>
                <c:pt idx="28821" formatCode="General">
                  <c:v>57.642000000000003</c:v>
                </c:pt>
                <c:pt idx="28822" formatCode="General">
                  <c:v>57.643999999999998</c:v>
                </c:pt>
                <c:pt idx="28823" formatCode="General">
                  <c:v>57.646000000000001</c:v>
                </c:pt>
                <c:pt idx="28824" formatCode="General">
                  <c:v>57.648000000000003</c:v>
                </c:pt>
                <c:pt idx="28825" formatCode="General">
                  <c:v>57.65</c:v>
                </c:pt>
                <c:pt idx="28826" formatCode="General">
                  <c:v>57.652000000000001</c:v>
                </c:pt>
                <c:pt idx="28827" formatCode="General">
                  <c:v>57.654000000000003</c:v>
                </c:pt>
                <c:pt idx="28828" formatCode="General">
                  <c:v>57.655999999999999</c:v>
                </c:pt>
                <c:pt idx="28829" formatCode="General">
                  <c:v>57.658000000000001</c:v>
                </c:pt>
                <c:pt idx="28830" formatCode="General">
                  <c:v>57.66</c:v>
                </c:pt>
                <c:pt idx="28831" formatCode="General">
                  <c:v>57.661999999999999</c:v>
                </c:pt>
                <c:pt idx="28832" formatCode="General">
                  <c:v>57.664000000000001</c:v>
                </c:pt>
                <c:pt idx="28833" formatCode="General">
                  <c:v>57.665999999999997</c:v>
                </c:pt>
                <c:pt idx="28834" formatCode="General">
                  <c:v>57.667999999999999</c:v>
                </c:pt>
                <c:pt idx="28835" formatCode="General">
                  <c:v>57.67</c:v>
                </c:pt>
                <c:pt idx="28836" formatCode="General">
                  <c:v>57.671999999999997</c:v>
                </c:pt>
                <c:pt idx="28837" formatCode="General">
                  <c:v>57.673999999999999</c:v>
                </c:pt>
                <c:pt idx="28838" formatCode="General">
                  <c:v>57.676000000000002</c:v>
                </c:pt>
                <c:pt idx="28839" formatCode="General">
                  <c:v>57.677999999999997</c:v>
                </c:pt>
                <c:pt idx="28840" formatCode="General">
                  <c:v>57.68</c:v>
                </c:pt>
                <c:pt idx="28841" formatCode="General">
                  <c:v>57.682000000000002</c:v>
                </c:pt>
                <c:pt idx="28842" formatCode="General">
                  <c:v>57.683999999999997</c:v>
                </c:pt>
                <c:pt idx="28843" formatCode="General">
                  <c:v>57.686</c:v>
                </c:pt>
                <c:pt idx="28844" formatCode="General">
                  <c:v>57.688000000000002</c:v>
                </c:pt>
                <c:pt idx="28845" formatCode="General">
                  <c:v>57.69</c:v>
                </c:pt>
                <c:pt idx="28846" formatCode="General">
                  <c:v>57.692</c:v>
                </c:pt>
                <c:pt idx="28847" formatCode="General">
                  <c:v>57.694000000000003</c:v>
                </c:pt>
                <c:pt idx="28848" formatCode="General">
                  <c:v>57.695999999999998</c:v>
                </c:pt>
                <c:pt idx="28849" formatCode="General">
                  <c:v>57.698</c:v>
                </c:pt>
                <c:pt idx="28850" formatCode="General">
                  <c:v>57.7</c:v>
                </c:pt>
                <c:pt idx="28851" formatCode="General">
                  <c:v>57.701999999999998</c:v>
                </c:pt>
                <c:pt idx="28852" formatCode="General">
                  <c:v>57.704000000000001</c:v>
                </c:pt>
                <c:pt idx="28853" formatCode="General">
                  <c:v>57.706000000000003</c:v>
                </c:pt>
                <c:pt idx="28854" formatCode="General">
                  <c:v>57.707999999999998</c:v>
                </c:pt>
                <c:pt idx="28855" formatCode="General">
                  <c:v>57.71</c:v>
                </c:pt>
                <c:pt idx="28856" formatCode="General">
                  <c:v>57.712000000000003</c:v>
                </c:pt>
                <c:pt idx="28857" formatCode="General">
                  <c:v>57.713999999999999</c:v>
                </c:pt>
                <c:pt idx="28858" formatCode="General">
                  <c:v>57.716000000000001</c:v>
                </c:pt>
                <c:pt idx="28859" formatCode="General">
                  <c:v>57.718000000000004</c:v>
                </c:pt>
                <c:pt idx="28860" formatCode="General">
                  <c:v>57.72</c:v>
                </c:pt>
                <c:pt idx="28861" formatCode="General">
                  <c:v>57.722000000000001</c:v>
                </c:pt>
                <c:pt idx="28862" formatCode="General">
                  <c:v>57.723999999999997</c:v>
                </c:pt>
                <c:pt idx="28863" formatCode="General">
                  <c:v>57.725999999999999</c:v>
                </c:pt>
                <c:pt idx="28864" formatCode="General">
                  <c:v>57.728000000000002</c:v>
                </c:pt>
                <c:pt idx="28865" formatCode="General">
                  <c:v>57.73</c:v>
                </c:pt>
                <c:pt idx="28866" formatCode="General">
                  <c:v>57.731999999999999</c:v>
                </c:pt>
                <c:pt idx="28867" formatCode="General">
                  <c:v>57.734000000000002</c:v>
                </c:pt>
                <c:pt idx="28868" formatCode="General">
                  <c:v>57.735999999999997</c:v>
                </c:pt>
                <c:pt idx="28869" formatCode="General">
                  <c:v>57.738</c:v>
                </c:pt>
                <c:pt idx="28870" formatCode="General">
                  <c:v>57.74</c:v>
                </c:pt>
                <c:pt idx="28871" formatCode="General">
                  <c:v>57.741999999999997</c:v>
                </c:pt>
                <c:pt idx="28872" formatCode="General">
                  <c:v>57.744</c:v>
                </c:pt>
                <c:pt idx="28873" formatCode="General">
                  <c:v>57.746000000000002</c:v>
                </c:pt>
                <c:pt idx="28874" formatCode="General">
                  <c:v>57.747999999999998</c:v>
                </c:pt>
                <c:pt idx="28875" formatCode="General">
                  <c:v>57.75</c:v>
                </c:pt>
                <c:pt idx="28876" formatCode="General">
                  <c:v>57.752000000000002</c:v>
                </c:pt>
                <c:pt idx="28877" formatCode="General">
                  <c:v>57.753999999999998</c:v>
                </c:pt>
                <c:pt idx="28878" formatCode="General">
                  <c:v>57.756</c:v>
                </c:pt>
                <c:pt idx="28879" formatCode="General">
                  <c:v>57.758000000000003</c:v>
                </c:pt>
                <c:pt idx="28880" formatCode="General">
                  <c:v>57.76</c:v>
                </c:pt>
                <c:pt idx="28881" formatCode="General">
                  <c:v>57.762</c:v>
                </c:pt>
                <c:pt idx="28882" formatCode="General">
                  <c:v>57.764000000000003</c:v>
                </c:pt>
                <c:pt idx="28883" formatCode="General">
                  <c:v>57.765999999999998</c:v>
                </c:pt>
                <c:pt idx="28884" formatCode="General">
                  <c:v>57.768000000000001</c:v>
                </c:pt>
                <c:pt idx="28885" formatCode="General">
                  <c:v>57.77</c:v>
                </c:pt>
                <c:pt idx="28886" formatCode="General">
                  <c:v>57.771999999999998</c:v>
                </c:pt>
                <c:pt idx="28887" formatCode="General">
                  <c:v>57.774000000000001</c:v>
                </c:pt>
                <c:pt idx="28888" formatCode="General">
                  <c:v>57.776000000000003</c:v>
                </c:pt>
                <c:pt idx="28889" formatCode="General">
                  <c:v>57.777999999999999</c:v>
                </c:pt>
                <c:pt idx="28890" formatCode="General">
                  <c:v>57.78</c:v>
                </c:pt>
                <c:pt idx="28891" formatCode="General">
                  <c:v>57.781999999999996</c:v>
                </c:pt>
                <c:pt idx="28892" formatCode="General">
                  <c:v>57.783999999999999</c:v>
                </c:pt>
                <c:pt idx="28893" formatCode="General">
                  <c:v>57.786000000000001</c:v>
                </c:pt>
                <c:pt idx="28894" formatCode="General">
                  <c:v>57.787999999999997</c:v>
                </c:pt>
                <c:pt idx="28895" formatCode="General">
                  <c:v>57.79</c:v>
                </c:pt>
                <c:pt idx="28896" formatCode="General">
                  <c:v>57.792000000000002</c:v>
                </c:pt>
                <c:pt idx="28897" formatCode="General">
                  <c:v>57.793999999999997</c:v>
                </c:pt>
                <c:pt idx="28898" formatCode="General">
                  <c:v>57.795999999999999</c:v>
                </c:pt>
                <c:pt idx="28899" formatCode="General">
                  <c:v>57.798000000000002</c:v>
                </c:pt>
                <c:pt idx="28900" formatCode="General">
                  <c:v>57.8</c:v>
                </c:pt>
                <c:pt idx="28901" formatCode="General">
                  <c:v>57.802</c:v>
                </c:pt>
                <c:pt idx="28902" formatCode="General">
                  <c:v>57.804000000000002</c:v>
                </c:pt>
                <c:pt idx="28903" formatCode="General">
                  <c:v>57.805999999999997</c:v>
                </c:pt>
                <c:pt idx="28904" formatCode="General">
                  <c:v>57.808</c:v>
                </c:pt>
                <c:pt idx="28905" formatCode="General">
                  <c:v>57.81</c:v>
                </c:pt>
                <c:pt idx="28906" formatCode="General">
                  <c:v>57.811999999999998</c:v>
                </c:pt>
                <c:pt idx="28907" formatCode="General">
                  <c:v>57.814</c:v>
                </c:pt>
                <c:pt idx="28908" formatCode="General">
                  <c:v>57.816000000000003</c:v>
                </c:pt>
                <c:pt idx="28909" formatCode="General">
                  <c:v>57.817999999999998</c:v>
                </c:pt>
                <c:pt idx="28910" formatCode="General">
                  <c:v>57.82</c:v>
                </c:pt>
                <c:pt idx="28911" formatCode="General">
                  <c:v>57.822000000000003</c:v>
                </c:pt>
                <c:pt idx="28912" formatCode="General">
                  <c:v>57.823999999999998</c:v>
                </c:pt>
                <c:pt idx="28913" formatCode="General">
                  <c:v>57.826000000000001</c:v>
                </c:pt>
                <c:pt idx="28914" formatCode="General">
                  <c:v>57.828000000000003</c:v>
                </c:pt>
                <c:pt idx="28915" formatCode="General">
                  <c:v>57.83</c:v>
                </c:pt>
                <c:pt idx="28916" formatCode="General">
                  <c:v>57.832000000000001</c:v>
                </c:pt>
                <c:pt idx="28917" formatCode="General">
                  <c:v>57.834000000000003</c:v>
                </c:pt>
                <c:pt idx="28918" formatCode="General">
                  <c:v>57.835999999999999</c:v>
                </c:pt>
                <c:pt idx="28919" formatCode="General">
                  <c:v>57.838000000000001</c:v>
                </c:pt>
                <c:pt idx="28920" formatCode="General">
                  <c:v>57.84</c:v>
                </c:pt>
                <c:pt idx="28921" formatCode="General">
                  <c:v>57.841999999999999</c:v>
                </c:pt>
                <c:pt idx="28922" formatCode="General">
                  <c:v>57.844000000000001</c:v>
                </c:pt>
                <c:pt idx="28923" formatCode="General">
                  <c:v>57.845999999999997</c:v>
                </c:pt>
                <c:pt idx="28924" formatCode="General">
                  <c:v>57.847999999999999</c:v>
                </c:pt>
                <c:pt idx="28925" formatCode="General">
                  <c:v>57.85</c:v>
                </c:pt>
                <c:pt idx="28926" formatCode="General">
                  <c:v>57.851999999999997</c:v>
                </c:pt>
                <c:pt idx="28927" formatCode="General">
                  <c:v>57.853999999999999</c:v>
                </c:pt>
                <c:pt idx="28928" formatCode="General">
                  <c:v>57.856000000000002</c:v>
                </c:pt>
                <c:pt idx="28929" formatCode="General">
                  <c:v>57.857999999999997</c:v>
                </c:pt>
                <c:pt idx="28930" formatCode="General">
                  <c:v>57.86</c:v>
                </c:pt>
                <c:pt idx="28931" formatCode="General">
                  <c:v>57.862000000000002</c:v>
                </c:pt>
                <c:pt idx="28932" formatCode="General">
                  <c:v>57.863999999999997</c:v>
                </c:pt>
                <c:pt idx="28933" formatCode="General">
                  <c:v>57.866</c:v>
                </c:pt>
                <c:pt idx="28934" formatCode="General">
                  <c:v>57.868000000000002</c:v>
                </c:pt>
                <c:pt idx="28935" formatCode="General">
                  <c:v>57.87</c:v>
                </c:pt>
                <c:pt idx="28936" formatCode="General">
                  <c:v>57.872</c:v>
                </c:pt>
                <c:pt idx="28937" formatCode="General">
                  <c:v>57.874000000000002</c:v>
                </c:pt>
                <c:pt idx="28938" formatCode="General">
                  <c:v>57.875999999999998</c:v>
                </c:pt>
                <c:pt idx="28939" formatCode="General">
                  <c:v>57.878</c:v>
                </c:pt>
                <c:pt idx="28940" formatCode="General">
                  <c:v>57.88</c:v>
                </c:pt>
                <c:pt idx="28941" formatCode="General">
                  <c:v>57.881999999999998</c:v>
                </c:pt>
                <c:pt idx="28942" formatCode="General">
                  <c:v>57.884</c:v>
                </c:pt>
                <c:pt idx="28943" formatCode="General">
                  <c:v>57.886000000000003</c:v>
                </c:pt>
                <c:pt idx="28944" formatCode="General">
                  <c:v>57.887999999999998</c:v>
                </c:pt>
                <c:pt idx="28945" formatCode="General">
                  <c:v>57.89</c:v>
                </c:pt>
                <c:pt idx="28946" formatCode="General">
                  <c:v>57.892000000000003</c:v>
                </c:pt>
                <c:pt idx="28947" formatCode="General">
                  <c:v>57.893999999999998</c:v>
                </c:pt>
                <c:pt idx="28948" formatCode="General">
                  <c:v>57.896000000000001</c:v>
                </c:pt>
                <c:pt idx="28949" formatCode="General">
                  <c:v>57.898000000000003</c:v>
                </c:pt>
                <c:pt idx="28950" formatCode="General">
                  <c:v>57.9</c:v>
                </c:pt>
                <c:pt idx="28951" formatCode="General">
                  <c:v>57.902000000000001</c:v>
                </c:pt>
                <c:pt idx="28952" formatCode="General">
                  <c:v>57.904000000000003</c:v>
                </c:pt>
                <c:pt idx="28953" formatCode="General">
                  <c:v>57.905999999999999</c:v>
                </c:pt>
                <c:pt idx="28954" formatCode="General">
                  <c:v>57.908000000000001</c:v>
                </c:pt>
                <c:pt idx="28955" formatCode="General">
                  <c:v>57.91</c:v>
                </c:pt>
                <c:pt idx="28956" formatCode="General">
                  <c:v>57.911999999999999</c:v>
                </c:pt>
                <c:pt idx="28957" formatCode="General">
                  <c:v>57.914000000000001</c:v>
                </c:pt>
                <c:pt idx="28958" formatCode="General">
                  <c:v>57.915999999999997</c:v>
                </c:pt>
                <c:pt idx="28959" formatCode="General">
                  <c:v>57.917999999999999</c:v>
                </c:pt>
                <c:pt idx="28960" formatCode="General">
                  <c:v>57.92</c:v>
                </c:pt>
                <c:pt idx="28961" formatCode="General">
                  <c:v>57.921999999999997</c:v>
                </c:pt>
                <c:pt idx="28962" formatCode="General">
                  <c:v>57.923999999999999</c:v>
                </c:pt>
                <c:pt idx="28963" formatCode="General">
                  <c:v>57.926000000000002</c:v>
                </c:pt>
                <c:pt idx="28964" formatCode="General">
                  <c:v>57.927999999999997</c:v>
                </c:pt>
                <c:pt idx="28965" formatCode="General">
                  <c:v>57.93</c:v>
                </c:pt>
                <c:pt idx="28966" formatCode="General">
                  <c:v>57.932000000000002</c:v>
                </c:pt>
                <c:pt idx="28967" formatCode="General">
                  <c:v>57.933999999999997</c:v>
                </c:pt>
                <c:pt idx="28968" formatCode="General">
                  <c:v>57.936</c:v>
                </c:pt>
                <c:pt idx="28969" formatCode="General">
                  <c:v>57.938000000000002</c:v>
                </c:pt>
                <c:pt idx="28970" formatCode="General">
                  <c:v>57.94</c:v>
                </c:pt>
                <c:pt idx="28971" formatCode="General">
                  <c:v>57.942</c:v>
                </c:pt>
                <c:pt idx="28972" formatCode="General">
                  <c:v>57.944000000000003</c:v>
                </c:pt>
                <c:pt idx="28973" formatCode="General">
                  <c:v>57.945999999999998</c:v>
                </c:pt>
                <c:pt idx="28974" formatCode="General">
                  <c:v>57.948</c:v>
                </c:pt>
                <c:pt idx="28975" formatCode="General">
                  <c:v>57.95</c:v>
                </c:pt>
                <c:pt idx="28976" formatCode="General">
                  <c:v>57.951999999999998</c:v>
                </c:pt>
                <c:pt idx="28977" formatCode="General">
                  <c:v>57.954000000000001</c:v>
                </c:pt>
                <c:pt idx="28978" formatCode="General">
                  <c:v>57.956000000000003</c:v>
                </c:pt>
                <c:pt idx="28979" formatCode="General">
                  <c:v>57.957999999999998</c:v>
                </c:pt>
                <c:pt idx="28980" formatCode="General">
                  <c:v>57.96</c:v>
                </c:pt>
                <c:pt idx="28981" formatCode="General">
                  <c:v>57.962000000000003</c:v>
                </c:pt>
                <c:pt idx="28982" formatCode="General">
                  <c:v>57.963999999999999</c:v>
                </c:pt>
                <c:pt idx="28983" formatCode="General">
                  <c:v>57.966000000000001</c:v>
                </c:pt>
                <c:pt idx="28984" formatCode="General">
                  <c:v>57.968000000000004</c:v>
                </c:pt>
                <c:pt idx="28985" formatCode="General">
                  <c:v>57.97</c:v>
                </c:pt>
                <c:pt idx="28986" formatCode="General">
                  <c:v>57.972000000000001</c:v>
                </c:pt>
                <c:pt idx="28987" formatCode="General">
                  <c:v>57.973999999999997</c:v>
                </c:pt>
                <c:pt idx="28988" formatCode="General">
                  <c:v>57.975999999999999</c:v>
                </c:pt>
                <c:pt idx="28989" formatCode="General">
                  <c:v>57.978000000000002</c:v>
                </c:pt>
                <c:pt idx="28990" formatCode="General">
                  <c:v>57.98</c:v>
                </c:pt>
                <c:pt idx="28991" formatCode="General">
                  <c:v>57.981999999999999</c:v>
                </c:pt>
                <c:pt idx="28992" formatCode="General">
                  <c:v>57.984000000000002</c:v>
                </c:pt>
                <c:pt idx="28993" formatCode="General">
                  <c:v>57.985999999999997</c:v>
                </c:pt>
                <c:pt idx="28994" formatCode="General">
                  <c:v>57.988</c:v>
                </c:pt>
                <c:pt idx="28995" formatCode="General">
                  <c:v>57.99</c:v>
                </c:pt>
                <c:pt idx="28996" formatCode="General">
                  <c:v>57.991999999999997</c:v>
                </c:pt>
                <c:pt idx="28997" formatCode="General">
                  <c:v>57.994</c:v>
                </c:pt>
                <c:pt idx="28998" formatCode="General">
                  <c:v>57.996000000000002</c:v>
                </c:pt>
                <c:pt idx="28999" formatCode="General">
                  <c:v>57.997999999999998</c:v>
                </c:pt>
                <c:pt idx="29000" formatCode="General">
                  <c:v>58</c:v>
                </c:pt>
                <c:pt idx="29001" formatCode="General">
                  <c:v>58.002000000000002</c:v>
                </c:pt>
                <c:pt idx="29002" formatCode="General">
                  <c:v>58.003999999999998</c:v>
                </c:pt>
                <c:pt idx="29003" formatCode="General">
                  <c:v>58.006</c:v>
                </c:pt>
                <c:pt idx="29004" formatCode="General">
                  <c:v>58.008000000000003</c:v>
                </c:pt>
                <c:pt idx="29005" formatCode="General">
                  <c:v>58.01</c:v>
                </c:pt>
                <c:pt idx="29006" formatCode="General">
                  <c:v>58.012</c:v>
                </c:pt>
                <c:pt idx="29007" formatCode="General">
                  <c:v>58.014000000000003</c:v>
                </c:pt>
                <c:pt idx="29008" formatCode="General">
                  <c:v>58.015999999999998</c:v>
                </c:pt>
                <c:pt idx="29009" formatCode="General">
                  <c:v>58.018000000000001</c:v>
                </c:pt>
                <c:pt idx="29010" formatCode="General">
                  <c:v>58.02</c:v>
                </c:pt>
                <c:pt idx="29011" formatCode="General">
                  <c:v>58.021999999999998</c:v>
                </c:pt>
                <c:pt idx="29012" formatCode="General">
                  <c:v>58.024000000000001</c:v>
                </c:pt>
                <c:pt idx="29013" formatCode="General">
                  <c:v>58.026000000000003</c:v>
                </c:pt>
                <c:pt idx="29014" formatCode="General">
                  <c:v>58.027999999999999</c:v>
                </c:pt>
                <c:pt idx="29015" formatCode="General">
                  <c:v>58.03</c:v>
                </c:pt>
                <c:pt idx="29016" formatCode="General">
                  <c:v>58.031999999999996</c:v>
                </c:pt>
                <c:pt idx="29017" formatCode="General">
                  <c:v>58.033999999999999</c:v>
                </c:pt>
                <c:pt idx="29018" formatCode="General">
                  <c:v>58.036000000000001</c:v>
                </c:pt>
                <c:pt idx="29019" formatCode="General">
                  <c:v>58.037999999999997</c:v>
                </c:pt>
                <c:pt idx="29020" formatCode="General">
                  <c:v>58.04</c:v>
                </c:pt>
                <c:pt idx="29021" formatCode="General">
                  <c:v>58.042000000000002</c:v>
                </c:pt>
                <c:pt idx="29022" formatCode="General">
                  <c:v>58.043999999999997</c:v>
                </c:pt>
                <c:pt idx="29023" formatCode="General">
                  <c:v>58.045999999999999</c:v>
                </c:pt>
                <c:pt idx="29024" formatCode="General">
                  <c:v>58.048000000000002</c:v>
                </c:pt>
                <c:pt idx="29025" formatCode="General">
                  <c:v>58.05</c:v>
                </c:pt>
                <c:pt idx="29026" formatCode="General">
                  <c:v>58.052</c:v>
                </c:pt>
                <c:pt idx="29027" formatCode="General">
                  <c:v>58.054000000000002</c:v>
                </c:pt>
                <c:pt idx="29028" formatCode="General">
                  <c:v>58.055999999999997</c:v>
                </c:pt>
                <c:pt idx="29029" formatCode="General">
                  <c:v>58.058</c:v>
                </c:pt>
                <c:pt idx="29030" formatCode="General">
                  <c:v>58.06</c:v>
                </c:pt>
                <c:pt idx="29031" formatCode="General">
                  <c:v>58.061999999999998</c:v>
                </c:pt>
                <c:pt idx="29032" formatCode="General">
                  <c:v>58.064</c:v>
                </c:pt>
                <c:pt idx="29033" formatCode="General">
                  <c:v>58.066000000000003</c:v>
                </c:pt>
                <c:pt idx="29034" formatCode="General">
                  <c:v>58.067999999999998</c:v>
                </c:pt>
                <c:pt idx="29035" formatCode="General">
                  <c:v>58.07</c:v>
                </c:pt>
                <c:pt idx="29036" formatCode="General">
                  <c:v>58.072000000000003</c:v>
                </c:pt>
                <c:pt idx="29037" formatCode="General">
                  <c:v>58.073999999999998</c:v>
                </c:pt>
                <c:pt idx="29038" formatCode="General">
                  <c:v>58.076000000000001</c:v>
                </c:pt>
                <c:pt idx="29039" formatCode="General">
                  <c:v>58.078000000000003</c:v>
                </c:pt>
                <c:pt idx="29040" formatCode="General">
                  <c:v>58.08</c:v>
                </c:pt>
                <c:pt idx="29041" formatCode="General">
                  <c:v>58.082000000000001</c:v>
                </c:pt>
                <c:pt idx="29042" formatCode="General">
                  <c:v>58.084000000000003</c:v>
                </c:pt>
                <c:pt idx="29043" formatCode="General">
                  <c:v>58.085999999999999</c:v>
                </c:pt>
                <c:pt idx="29044" formatCode="General">
                  <c:v>58.088000000000001</c:v>
                </c:pt>
                <c:pt idx="29045" formatCode="General">
                  <c:v>58.09</c:v>
                </c:pt>
                <c:pt idx="29046" formatCode="General">
                  <c:v>58.091999999999999</c:v>
                </c:pt>
                <c:pt idx="29047" formatCode="General">
                  <c:v>58.094000000000001</c:v>
                </c:pt>
                <c:pt idx="29048" formatCode="General">
                  <c:v>58.095999999999997</c:v>
                </c:pt>
                <c:pt idx="29049" formatCode="General">
                  <c:v>58.097999999999999</c:v>
                </c:pt>
                <c:pt idx="29050" formatCode="General">
                  <c:v>58.1</c:v>
                </c:pt>
                <c:pt idx="29051" formatCode="General">
                  <c:v>58.101999999999997</c:v>
                </c:pt>
                <c:pt idx="29052" formatCode="General">
                  <c:v>58.103999999999999</c:v>
                </c:pt>
                <c:pt idx="29053" formatCode="General">
                  <c:v>58.106000000000002</c:v>
                </c:pt>
                <c:pt idx="29054" formatCode="General">
                  <c:v>58.107999999999997</c:v>
                </c:pt>
                <c:pt idx="29055" formatCode="General">
                  <c:v>58.11</c:v>
                </c:pt>
                <c:pt idx="29056" formatCode="General">
                  <c:v>58.112000000000002</c:v>
                </c:pt>
                <c:pt idx="29057" formatCode="General">
                  <c:v>58.113999999999997</c:v>
                </c:pt>
                <c:pt idx="29058" formatCode="General">
                  <c:v>58.116</c:v>
                </c:pt>
                <c:pt idx="29059" formatCode="General">
                  <c:v>58.118000000000002</c:v>
                </c:pt>
                <c:pt idx="29060" formatCode="General">
                  <c:v>58.12</c:v>
                </c:pt>
                <c:pt idx="29061" formatCode="General">
                  <c:v>58.122</c:v>
                </c:pt>
                <c:pt idx="29062" formatCode="General">
                  <c:v>58.124000000000002</c:v>
                </c:pt>
                <c:pt idx="29063" formatCode="General">
                  <c:v>58.125999999999998</c:v>
                </c:pt>
                <c:pt idx="29064" formatCode="General">
                  <c:v>58.128</c:v>
                </c:pt>
                <c:pt idx="29065" formatCode="General">
                  <c:v>58.13</c:v>
                </c:pt>
                <c:pt idx="29066" formatCode="General">
                  <c:v>58.131999999999998</c:v>
                </c:pt>
                <c:pt idx="29067" formatCode="General">
                  <c:v>58.134</c:v>
                </c:pt>
                <c:pt idx="29068" formatCode="General">
                  <c:v>58.136000000000003</c:v>
                </c:pt>
                <c:pt idx="29069" formatCode="General">
                  <c:v>58.137999999999998</c:v>
                </c:pt>
                <c:pt idx="29070" formatCode="General">
                  <c:v>58.14</c:v>
                </c:pt>
                <c:pt idx="29071" formatCode="General">
                  <c:v>58.142000000000003</c:v>
                </c:pt>
                <c:pt idx="29072" formatCode="General">
                  <c:v>58.143999999999998</c:v>
                </c:pt>
                <c:pt idx="29073" formatCode="General">
                  <c:v>58.146000000000001</c:v>
                </c:pt>
                <c:pt idx="29074" formatCode="General">
                  <c:v>58.148000000000003</c:v>
                </c:pt>
                <c:pt idx="29075" formatCode="General">
                  <c:v>58.15</c:v>
                </c:pt>
                <c:pt idx="29076" formatCode="General">
                  <c:v>58.152000000000001</c:v>
                </c:pt>
                <c:pt idx="29077" formatCode="General">
                  <c:v>58.154000000000003</c:v>
                </c:pt>
                <c:pt idx="29078" formatCode="General">
                  <c:v>58.155999999999999</c:v>
                </c:pt>
                <c:pt idx="29079" formatCode="General">
                  <c:v>58.158000000000001</c:v>
                </c:pt>
                <c:pt idx="29080" formatCode="General">
                  <c:v>58.16</c:v>
                </c:pt>
                <c:pt idx="29081" formatCode="General">
                  <c:v>58.161999999999999</c:v>
                </c:pt>
                <c:pt idx="29082" formatCode="General">
                  <c:v>58.164000000000001</c:v>
                </c:pt>
                <c:pt idx="29083" formatCode="General">
                  <c:v>58.165999999999997</c:v>
                </c:pt>
                <c:pt idx="29084" formatCode="General">
                  <c:v>58.167999999999999</c:v>
                </c:pt>
                <c:pt idx="29085" formatCode="General">
                  <c:v>58.17</c:v>
                </c:pt>
                <c:pt idx="29086" formatCode="General">
                  <c:v>58.171999999999997</c:v>
                </c:pt>
                <c:pt idx="29087" formatCode="General">
                  <c:v>58.173999999999999</c:v>
                </c:pt>
                <c:pt idx="29088" formatCode="General">
                  <c:v>58.176000000000002</c:v>
                </c:pt>
                <c:pt idx="29089" formatCode="General">
                  <c:v>58.177999999999997</c:v>
                </c:pt>
                <c:pt idx="29090" formatCode="General">
                  <c:v>58.18</c:v>
                </c:pt>
                <c:pt idx="29091" formatCode="General">
                  <c:v>58.182000000000002</c:v>
                </c:pt>
                <c:pt idx="29092" formatCode="General">
                  <c:v>58.183999999999997</c:v>
                </c:pt>
                <c:pt idx="29093" formatCode="General">
                  <c:v>58.186</c:v>
                </c:pt>
                <c:pt idx="29094" formatCode="General">
                  <c:v>58.188000000000002</c:v>
                </c:pt>
                <c:pt idx="29095" formatCode="General">
                  <c:v>58.19</c:v>
                </c:pt>
                <c:pt idx="29096" formatCode="General">
                  <c:v>58.192</c:v>
                </c:pt>
                <c:pt idx="29097" formatCode="General">
                  <c:v>58.194000000000003</c:v>
                </c:pt>
                <c:pt idx="29098" formatCode="General">
                  <c:v>58.195999999999998</c:v>
                </c:pt>
                <c:pt idx="29099" formatCode="General">
                  <c:v>58.198</c:v>
                </c:pt>
                <c:pt idx="29100" formatCode="General">
                  <c:v>58.2</c:v>
                </c:pt>
                <c:pt idx="29101" formatCode="General">
                  <c:v>58.201999999999998</c:v>
                </c:pt>
                <c:pt idx="29102" formatCode="General">
                  <c:v>58.204000000000001</c:v>
                </c:pt>
                <c:pt idx="29103" formatCode="General">
                  <c:v>58.206000000000003</c:v>
                </c:pt>
                <c:pt idx="29104" formatCode="General">
                  <c:v>58.207999999999998</c:v>
                </c:pt>
                <c:pt idx="29105" formatCode="General">
                  <c:v>58.21</c:v>
                </c:pt>
                <c:pt idx="29106" formatCode="General">
                  <c:v>58.212000000000003</c:v>
                </c:pt>
                <c:pt idx="29107" formatCode="General">
                  <c:v>58.213999999999999</c:v>
                </c:pt>
                <c:pt idx="29108" formatCode="General">
                  <c:v>58.216000000000001</c:v>
                </c:pt>
                <c:pt idx="29109" formatCode="General">
                  <c:v>58.218000000000004</c:v>
                </c:pt>
                <c:pt idx="29110" formatCode="General">
                  <c:v>58.22</c:v>
                </c:pt>
                <c:pt idx="29111" formatCode="General">
                  <c:v>58.222000000000001</c:v>
                </c:pt>
                <c:pt idx="29112" formatCode="General">
                  <c:v>58.223999999999997</c:v>
                </c:pt>
                <c:pt idx="29113" formatCode="General">
                  <c:v>58.225999999999999</c:v>
                </c:pt>
                <c:pt idx="29114" formatCode="General">
                  <c:v>58.228000000000002</c:v>
                </c:pt>
                <c:pt idx="29115" formatCode="General">
                  <c:v>58.23</c:v>
                </c:pt>
                <c:pt idx="29116" formatCode="General">
                  <c:v>58.231999999999999</c:v>
                </c:pt>
                <c:pt idx="29117" formatCode="General">
                  <c:v>58.234000000000002</c:v>
                </c:pt>
                <c:pt idx="29118" formatCode="General">
                  <c:v>58.235999999999997</c:v>
                </c:pt>
                <c:pt idx="29119" formatCode="General">
                  <c:v>58.238</c:v>
                </c:pt>
                <c:pt idx="29120" formatCode="General">
                  <c:v>58.24</c:v>
                </c:pt>
                <c:pt idx="29121" formatCode="General">
                  <c:v>58.241999999999997</c:v>
                </c:pt>
                <c:pt idx="29122" formatCode="General">
                  <c:v>58.244</c:v>
                </c:pt>
                <c:pt idx="29123" formatCode="General">
                  <c:v>58.246000000000002</c:v>
                </c:pt>
                <c:pt idx="29124" formatCode="General">
                  <c:v>58.247999999999998</c:v>
                </c:pt>
                <c:pt idx="29125" formatCode="General">
                  <c:v>58.25</c:v>
                </c:pt>
                <c:pt idx="29126" formatCode="General">
                  <c:v>58.252000000000002</c:v>
                </c:pt>
                <c:pt idx="29127" formatCode="General">
                  <c:v>58.253999999999998</c:v>
                </c:pt>
                <c:pt idx="29128" formatCode="General">
                  <c:v>58.256</c:v>
                </c:pt>
                <c:pt idx="29129" formatCode="General">
                  <c:v>58.258000000000003</c:v>
                </c:pt>
                <c:pt idx="29130" formatCode="General">
                  <c:v>58.26</c:v>
                </c:pt>
                <c:pt idx="29131" formatCode="General">
                  <c:v>58.262</c:v>
                </c:pt>
                <c:pt idx="29132" formatCode="General">
                  <c:v>58.264000000000003</c:v>
                </c:pt>
                <c:pt idx="29133" formatCode="General">
                  <c:v>58.265999999999998</c:v>
                </c:pt>
                <c:pt idx="29134" formatCode="General">
                  <c:v>58.268000000000001</c:v>
                </c:pt>
                <c:pt idx="29135" formatCode="General">
                  <c:v>58.27</c:v>
                </c:pt>
                <c:pt idx="29136" formatCode="General">
                  <c:v>58.271999999999998</c:v>
                </c:pt>
                <c:pt idx="29137" formatCode="General">
                  <c:v>58.274000000000001</c:v>
                </c:pt>
                <c:pt idx="29138" formatCode="General">
                  <c:v>58.276000000000003</c:v>
                </c:pt>
                <c:pt idx="29139" formatCode="General">
                  <c:v>58.277999999999999</c:v>
                </c:pt>
                <c:pt idx="29140" formatCode="General">
                  <c:v>58.28</c:v>
                </c:pt>
                <c:pt idx="29141" formatCode="General">
                  <c:v>58.281999999999996</c:v>
                </c:pt>
                <c:pt idx="29142" formatCode="General">
                  <c:v>58.283999999999999</c:v>
                </c:pt>
                <c:pt idx="29143" formatCode="General">
                  <c:v>58.286000000000001</c:v>
                </c:pt>
                <c:pt idx="29144" formatCode="General">
                  <c:v>58.287999999999997</c:v>
                </c:pt>
                <c:pt idx="29145" formatCode="General">
                  <c:v>58.29</c:v>
                </c:pt>
                <c:pt idx="29146" formatCode="General">
                  <c:v>58.292000000000002</c:v>
                </c:pt>
                <c:pt idx="29147" formatCode="General">
                  <c:v>58.293999999999997</c:v>
                </c:pt>
                <c:pt idx="29148" formatCode="General">
                  <c:v>58.295999999999999</c:v>
                </c:pt>
                <c:pt idx="29149" formatCode="General">
                  <c:v>58.298000000000002</c:v>
                </c:pt>
                <c:pt idx="29150" formatCode="General">
                  <c:v>58.3</c:v>
                </c:pt>
                <c:pt idx="29151" formatCode="General">
                  <c:v>58.302</c:v>
                </c:pt>
                <c:pt idx="29152" formatCode="General">
                  <c:v>58.304000000000002</c:v>
                </c:pt>
                <c:pt idx="29153" formatCode="General">
                  <c:v>58.305999999999997</c:v>
                </c:pt>
                <c:pt idx="29154" formatCode="General">
                  <c:v>58.308</c:v>
                </c:pt>
                <c:pt idx="29155" formatCode="General">
                  <c:v>58.31</c:v>
                </c:pt>
                <c:pt idx="29156" formatCode="General">
                  <c:v>58.311999999999998</c:v>
                </c:pt>
                <c:pt idx="29157" formatCode="General">
                  <c:v>58.314</c:v>
                </c:pt>
                <c:pt idx="29158" formatCode="General">
                  <c:v>58.316000000000003</c:v>
                </c:pt>
                <c:pt idx="29159" formatCode="General">
                  <c:v>58.317999999999998</c:v>
                </c:pt>
                <c:pt idx="29160" formatCode="General">
                  <c:v>58.32</c:v>
                </c:pt>
                <c:pt idx="29161" formatCode="General">
                  <c:v>58.322000000000003</c:v>
                </c:pt>
                <c:pt idx="29162" formatCode="General">
                  <c:v>58.323999999999998</c:v>
                </c:pt>
                <c:pt idx="29163" formatCode="General">
                  <c:v>58.326000000000001</c:v>
                </c:pt>
                <c:pt idx="29164" formatCode="General">
                  <c:v>58.328000000000003</c:v>
                </c:pt>
                <c:pt idx="29165" formatCode="General">
                  <c:v>58.33</c:v>
                </c:pt>
                <c:pt idx="29166" formatCode="General">
                  <c:v>58.332000000000001</c:v>
                </c:pt>
                <c:pt idx="29167" formatCode="General">
                  <c:v>58.334000000000003</c:v>
                </c:pt>
                <c:pt idx="29168" formatCode="General">
                  <c:v>58.335999999999999</c:v>
                </c:pt>
                <c:pt idx="29169" formatCode="General">
                  <c:v>58.338000000000001</c:v>
                </c:pt>
                <c:pt idx="29170" formatCode="General">
                  <c:v>58.34</c:v>
                </c:pt>
                <c:pt idx="29171" formatCode="General">
                  <c:v>58.341999999999999</c:v>
                </c:pt>
                <c:pt idx="29172" formatCode="General">
                  <c:v>58.344000000000001</c:v>
                </c:pt>
                <c:pt idx="29173" formatCode="General">
                  <c:v>58.345999999999997</c:v>
                </c:pt>
                <c:pt idx="29174" formatCode="General">
                  <c:v>58.347999999999999</c:v>
                </c:pt>
                <c:pt idx="29175" formatCode="General">
                  <c:v>58.35</c:v>
                </c:pt>
                <c:pt idx="29176" formatCode="General">
                  <c:v>58.351999999999997</c:v>
                </c:pt>
                <c:pt idx="29177" formatCode="General">
                  <c:v>58.353999999999999</c:v>
                </c:pt>
                <c:pt idx="29178" formatCode="General">
                  <c:v>58.356000000000002</c:v>
                </c:pt>
                <c:pt idx="29179" formatCode="General">
                  <c:v>58.357999999999997</c:v>
                </c:pt>
                <c:pt idx="29180" formatCode="General">
                  <c:v>58.36</c:v>
                </c:pt>
                <c:pt idx="29181" formatCode="General">
                  <c:v>58.362000000000002</c:v>
                </c:pt>
                <c:pt idx="29182" formatCode="General">
                  <c:v>58.363999999999997</c:v>
                </c:pt>
                <c:pt idx="29183" formatCode="General">
                  <c:v>58.366</c:v>
                </c:pt>
                <c:pt idx="29184" formatCode="General">
                  <c:v>58.368000000000002</c:v>
                </c:pt>
                <c:pt idx="29185" formatCode="General">
                  <c:v>58.37</c:v>
                </c:pt>
                <c:pt idx="29186" formatCode="General">
                  <c:v>58.372</c:v>
                </c:pt>
                <c:pt idx="29187" formatCode="General">
                  <c:v>58.374000000000002</c:v>
                </c:pt>
                <c:pt idx="29188" formatCode="General">
                  <c:v>58.375999999999998</c:v>
                </c:pt>
                <c:pt idx="29189" formatCode="General">
                  <c:v>58.378</c:v>
                </c:pt>
                <c:pt idx="29190" formatCode="General">
                  <c:v>58.38</c:v>
                </c:pt>
                <c:pt idx="29191" formatCode="General">
                  <c:v>58.381999999999998</c:v>
                </c:pt>
                <c:pt idx="29192" formatCode="General">
                  <c:v>58.384</c:v>
                </c:pt>
                <c:pt idx="29193" formatCode="General">
                  <c:v>58.386000000000003</c:v>
                </c:pt>
                <c:pt idx="29194" formatCode="General">
                  <c:v>58.387999999999998</c:v>
                </c:pt>
                <c:pt idx="29195" formatCode="General">
                  <c:v>58.39</c:v>
                </c:pt>
                <c:pt idx="29196" formatCode="General">
                  <c:v>58.392000000000003</c:v>
                </c:pt>
                <c:pt idx="29197" formatCode="General">
                  <c:v>58.393999999999998</c:v>
                </c:pt>
                <c:pt idx="29198" formatCode="General">
                  <c:v>58.396000000000001</c:v>
                </c:pt>
                <c:pt idx="29199" formatCode="General">
                  <c:v>58.398000000000003</c:v>
                </c:pt>
                <c:pt idx="29200" formatCode="General">
                  <c:v>58.4</c:v>
                </c:pt>
                <c:pt idx="29201" formatCode="General">
                  <c:v>58.402000000000001</c:v>
                </c:pt>
                <c:pt idx="29202" formatCode="General">
                  <c:v>58.404000000000003</c:v>
                </c:pt>
                <c:pt idx="29203" formatCode="General">
                  <c:v>58.405999999999999</c:v>
                </c:pt>
                <c:pt idx="29204" formatCode="General">
                  <c:v>58.408000000000001</c:v>
                </c:pt>
                <c:pt idx="29205" formatCode="General">
                  <c:v>58.41</c:v>
                </c:pt>
                <c:pt idx="29206" formatCode="General">
                  <c:v>58.411999999999999</c:v>
                </c:pt>
                <c:pt idx="29207" formatCode="General">
                  <c:v>58.414000000000001</c:v>
                </c:pt>
                <c:pt idx="29208" formatCode="General">
                  <c:v>58.415999999999997</c:v>
                </c:pt>
                <c:pt idx="29209" formatCode="General">
                  <c:v>58.417999999999999</c:v>
                </c:pt>
                <c:pt idx="29210" formatCode="General">
                  <c:v>58.42</c:v>
                </c:pt>
                <c:pt idx="29211" formatCode="General">
                  <c:v>58.421999999999997</c:v>
                </c:pt>
                <c:pt idx="29212" formatCode="General">
                  <c:v>58.423999999999999</c:v>
                </c:pt>
                <c:pt idx="29213" formatCode="General">
                  <c:v>58.426000000000002</c:v>
                </c:pt>
                <c:pt idx="29214" formatCode="General">
                  <c:v>58.427999999999997</c:v>
                </c:pt>
                <c:pt idx="29215" formatCode="General">
                  <c:v>58.43</c:v>
                </c:pt>
                <c:pt idx="29216" formatCode="General">
                  <c:v>58.432000000000002</c:v>
                </c:pt>
                <c:pt idx="29217" formatCode="General">
                  <c:v>58.433999999999997</c:v>
                </c:pt>
                <c:pt idx="29218" formatCode="General">
                  <c:v>58.436</c:v>
                </c:pt>
                <c:pt idx="29219" formatCode="General">
                  <c:v>58.438000000000002</c:v>
                </c:pt>
                <c:pt idx="29220" formatCode="General">
                  <c:v>58.44</c:v>
                </c:pt>
                <c:pt idx="29221" formatCode="General">
                  <c:v>58.442</c:v>
                </c:pt>
                <c:pt idx="29222" formatCode="General">
                  <c:v>58.444000000000003</c:v>
                </c:pt>
                <c:pt idx="29223" formatCode="General">
                  <c:v>58.445999999999998</c:v>
                </c:pt>
                <c:pt idx="29224" formatCode="General">
                  <c:v>58.448</c:v>
                </c:pt>
                <c:pt idx="29225" formatCode="General">
                  <c:v>58.45</c:v>
                </c:pt>
                <c:pt idx="29226" formatCode="General">
                  <c:v>58.451999999999998</c:v>
                </c:pt>
                <c:pt idx="29227" formatCode="General">
                  <c:v>58.454000000000001</c:v>
                </c:pt>
                <c:pt idx="29228" formatCode="General">
                  <c:v>58.456000000000003</c:v>
                </c:pt>
                <c:pt idx="29229" formatCode="General">
                  <c:v>58.457999999999998</c:v>
                </c:pt>
                <c:pt idx="29230" formatCode="General">
                  <c:v>58.46</c:v>
                </c:pt>
                <c:pt idx="29231" formatCode="General">
                  <c:v>58.462000000000003</c:v>
                </c:pt>
                <c:pt idx="29232" formatCode="General">
                  <c:v>58.463999999999999</c:v>
                </c:pt>
                <c:pt idx="29233" formatCode="General">
                  <c:v>58.466000000000001</c:v>
                </c:pt>
                <c:pt idx="29234" formatCode="General">
                  <c:v>58.468000000000004</c:v>
                </c:pt>
                <c:pt idx="29235" formatCode="General">
                  <c:v>58.47</c:v>
                </c:pt>
                <c:pt idx="29236" formatCode="General">
                  <c:v>58.472000000000001</c:v>
                </c:pt>
                <c:pt idx="29237" formatCode="General">
                  <c:v>58.473999999999997</c:v>
                </c:pt>
                <c:pt idx="29238" formatCode="General">
                  <c:v>58.475999999999999</c:v>
                </c:pt>
                <c:pt idx="29239" formatCode="General">
                  <c:v>58.478000000000002</c:v>
                </c:pt>
                <c:pt idx="29240" formatCode="General">
                  <c:v>58.48</c:v>
                </c:pt>
                <c:pt idx="29241" formatCode="General">
                  <c:v>58.481999999999999</c:v>
                </c:pt>
                <c:pt idx="29242" formatCode="General">
                  <c:v>58.484000000000002</c:v>
                </c:pt>
                <c:pt idx="29243" formatCode="General">
                  <c:v>58.485999999999997</c:v>
                </c:pt>
                <c:pt idx="29244" formatCode="General">
                  <c:v>58.488</c:v>
                </c:pt>
                <c:pt idx="29245" formatCode="General">
                  <c:v>58.49</c:v>
                </c:pt>
                <c:pt idx="29246" formatCode="General">
                  <c:v>58.491999999999997</c:v>
                </c:pt>
                <c:pt idx="29247" formatCode="General">
                  <c:v>58.494</c:v>
                </c:pt>
                <c:pt idx="29248" formatCode="General">
                  <c:v>58.496000000000002</c:v>
                </c:pt>
                <c:pt idx="29249" formatCode="General">
                  <c:v>58.497999999999998</c:v>
                </c:pt>
                <c:pt idx="29250" formatCode="General">
                  <c:v>58.5</c:v>
                </c:pt>
                <c:pt idx="29251" formatCode="General">
                  <c:v>58.502000000000002</c:v>
                </c:pt>
                <c:pt idx="29252" formatCode="General">
                  <c:v>58.503999999999998</c:v>
                </c:pt>
                <c:pt idx="29253" formatCode="General">
                  <c:v>58.506</c:v>
                </c:pt>
                <c:pt idx="29254" formatCode="General">
                  <c:v>58.508000000000003</c:v>
                </c:pt>
                <c:pt idx="29255" formatCode="General">
                  <c:v>58.51</c:v>
                </c:pt>
                <c:pt idx="29256" formatCode="General">
                  <c:v>58.512</c:v>
                </c:pt>
                <c:pt idx="29257" formatCode="General">
                  <c:v>58.514000000000003</c:v>
                </c:pt>
                <c:pt idx="29258" formatCode="General">
                  <c:v>58.515999999999998</c:v>
                </c:pt>
                <c:pt idx="29259" formatCode="General">
                  <c:v>58.518000000000001</c:v>
                </c:pt>
                <c:pt idx="29260" formatCode="General">
                  <c:v>58.52</c:v>
                </c:pt>
                <c:pt idx="29261" formatCode="General">
                  <c:v>58.521999999999998</c:v>
                </c:pt>
                <c:pt idx="29262" formatCode="General">
                  <c:v>58.524000000000001</c:v>
                </c:pt>
                <c:pt idx="29263" formatCode="General">
                  <c:v>58.526000000000003</c:v>
                </c:pt>
                <c:pt idx="29264" formatCode="General">
                  <c:v>58.527999999999999</c:v>
                </c:pt>
                <c:pt idx="29265" formatCode="General">
                  <c:v>58.53</c:v>
                </c:pt>
                <c:pt idx="29266" formatCode="General">
                  <c:v>58.531999999999996</c:v>
                </c:pt>
                <c:pt idx="29267" formatCode="General">
                  <c:v>58.533999999999999</c:v>
                </c:pt>
                <c:pt idx="29268" formatCode="General">
                  <c:v>58.536000000000001</c:v>
                </c:pt>
                <c:pt idx="29269" formatCode="General">
                  <c:v>58.537999999999997</c:v>
                </c:pt>
                <c:pt idx="29270" formatCode="General">
                  <c:v>58.54</c:v>
                </c:pt>
                <c:pt idx="29271" formatCode="General">
                  <c:v>58.542000000000002</c:v>
                </c:pt>
                <c:pt idx="29272" formatCode="General">
                  <c:v>58.543999999999997</c:v>
                </c:pt>
                <c:pt idx="29273" formatCode="General">
                  <c:v>58.545999999999999</c:v>
                </c:pt>
                <c:pt idx="29274" formatCode="General">
                  <c:v>58.548000000000002</c:v>
                </c:pt>
                <c:pt idx="29275" formatCode="General">
                  <c:v>58.55</c:v>
                </c:pt>
                <c:pt idx="29276" formatCode="General">
                  <c:v>58.552</c:v>
                </c:pt>
                <c:pt idx="29277" formatCode="General">
                  <c:v>58.554000000000002</c:v>
                </c:pt>
                <c:pt idx="29278" formatCode="General">
                  <c:v>58.555999999999997</c:v>
                </c:pt>
                <c:pt idx="29279" formatCode="General">
                  <c:v>58.558</c:v>
                </c:pt>
                <c:pt idx="29280" formatCode="General">
                  <c:v>58.56</c:v>
                </c:pt>
                <c:pt idx="29281" formatCode="General">
                  <c:v>58.561999999999998</c:v>
                </c:pt>
                <c:pt idx="29282" formatCode="General">
                  <c:v>58.564</c:v>
                </c:pt>
                <c:pt idx="29283" formatCode="General">
                  <c:v>58.566000000000003</c:v>
                </c:pt>
                <c:pt idx="29284" formatCode="General">
                  <c:v>58.567999999999998</c:v>
                </c:pt>
                <c:pt idx="29285" formatCode="General">
                  <c:v>58.57</c:v>
                </c:pt>
                <c:pt idx="29286" formatCode="General">
                  <c:v>58.572000000000003</c:v>
                </c:pt>
                <c:pt idx="29287" formatCode="General">
                  <c:v>58.573999999999998</c:v>
                </c:pt>
                <c:pt idx="29288" formatCode="General">
                  <c:v>58.576000000000001</c:v>
                </c:pt>
                <c:pt idx="29289" formatCode="General">
                  <c:v>58.578000000000003</c:v>
                </c:pt>
                <c:pt idx="29290" formatCode="General">
                  <c:v>58.58</c:v>
                </c:pt>
                <c:pt idx="29291" formatCode="General">
                  <c:v>58.582000000000001</c:v>
                </c:pt>
                <c:pt idx="29292" formatCode="General">
                  <c:v>58.584000000000003</c:v>
                </c:pt>
                <c:pt idx="29293" formatCode="General">
                  <c:v>58.585999999999999</c:v>
                </c:pt>
                <c:pt idx="29294" formatCode="General">
                  <c:v>58.588000000000001</c:v>
                </c:pt>
                <c:pt idx="29295" formatCode="General">
                  <c:v>58.59</c:v>
                </c:pt>
                <c:pt idx="29296" formatCode="General">
                  <c:v>58.591999999999999</c:v>
                </c:pt>
                <c:pt idx="29297" formatCode="General">
                  <c:v>58.594000000000001</c:v>
                </c:pt>
                <c:pt idx="29298" formatCode="General">
                  <c:v>58.595999999999997</c:v>
                </c:pt>
                <c:pt idx="29299" formatCode="General">
                  <c:v>58.597999999999999</c:v>
                </c:pt>
                <c:pt idx="29300" formatCode="General">
                  <c:v>58.6</c:v>
                </c:pt>
                <c:pt idx="29301" formatCode="General">
                  <c:v>58.601999999999997</c:v>
                </c:pt>
                <c:pt idx="29302" formatCode="General">
                  <c:v>58.603999999999999</c:v>
                </c:pt>
                <c:pt idx="29303" formatCode="General">
                  <c:v>58.606000000000002</c:v>
                </c:pt>
                <c:pt idx="29304" formatCode="General">
                  <c:v>58.607999999999997</c:v>
                </c:pt>
                <c:pt idx="29305" formatCode="General">
                  <c:v>58.61</c:v>
                </c:pt>
                <c:pt idx="29306" formatCode="General">
                  <c:v>58.612000000000002</c:v>
                </c:pt>
                <c:pt idx="29307" formatCode="General">
                  <c:v>58.613999999999997</c:v>
                </c:pt>
                <c:pt idx="29308" formatCode="General">
                  <c:v>58.616</c:v>
                </c:pt>
                <c:pt idx="29309" formatCode="General">
                  <c:v>58.618000000000002</c:v>
                </c:pt>
                <c:pt idx="29310" formatCode="General">
                  <c:v>58.62</c:v>
                </c:pt>
                <c:pt idx="29311" formatCode="General">
                  <c:v>58.622</c:v>
                </c:pt>
                <c:pt idx="29312" formatCode="General">
                  <c:v>58.624000000000002</c:v>
                </c:pt>
                <c:pt idx="29313" formatCode="General">
                  <c:v>58.625999999999998</c:v>
                </c:pt>
                <c:pt idx="29314" formatCode="General">
                  <c:v>58.628</c:v>
                </c:pt>
                <c:pt idx="29315" formatCode="General">
                  <c:v>58.63</c:v>
                </c:pt>
                <c:pt idx="29316" formatCode="General">
                  <c:v>58.631999999999998</c:v>
                </c:pt>
                <c:pt idx="29317" formatCode="General">
                  <c:v>58.634</c:v>
                </c:pt>
                <c:pt idx="29318" formatCode="General">
                  <c:v>58.636000000000003</c:v>
                </c:pt>
                <c:pt idx="29319" formatCode="General">
                  <c:v>58.637999999999998</c:v>
                </c:pt>
                <c:pt idx="29320" formatCode="General">
                  <c:v>58.64</c:v>
                </c:pt>
                <c:pt idx="29321" formatCode="General">
                  <c:v>58.642000000000003</c:v>
                </c:pt>
                <c:pt idx="29322" formatCode="General">
                  <c:v>58.643999999999998</c:v>
                </c:pt>
                <c:pt idx="29323" formatCode="General">
                  <c:v>58.646000000000001</c:v>
                </c:pt>
                <c:pt idx="29324" formatCode="General">
                  <c:v>58.648000000000003</c:v>
                </c:pt>
                <c:pt idx="29325" formatCode="General">
                  <c:v>58.65</c:v>
                </c:pt>
                <c:pt idx="29326" formatCode="General">
                  <c:v>58.652000000000001</c:v>
                </c:pt>
                <c:pt idx="29327" formatCode="General">
                  <c:v>58.654000000000003</c:v>
                </c:pt>
                <c:pt idx="29328" formatCode="General">
                  <c:v>58.655999999999999</c:v>
                </c:pt>
                <c:pt idx="29329" formatCode="General">
                  <c:v>58.658000000000001</c:v>
                </c:pt>
                <c:pt idx="29330" formatCode="General">
                  <c:v>58.66</c:v>
                </c:pt>
                <c:pt idx="29331" formatCode="General">
                  <c:v>58.661999999999999</c:v>
                </c:pt>
                <c:pt idx="29332" formatCode="General">
                  <c:v>58.664000000000001</c:v>
                </c:pt>
                <c:pt idx="29333" formatCode="General">
                  <c:v>58.665999999999997</c:v>
                </c:pt>
                <c:pt idx="29334" formatCode="General">
                  <c:v>58.667999999999999</c:v>
                </c:pt>
                <c:pt idx="29335" formatCode="General">
                  <c:v>58.67</c:v>
                </c:pt>
                <c:pt idx="29336" formatCode="General">
                  <c:v>58.671999999999997</c:v>
                </c:pt>
                <c:pt idx="29337" formatCode="General">
                  <c:v>58.673999999999999</c:v>
                </c:pt>
                <c:pt idx="29338" formatCode="General">
                  <c:v>58.676000000000002</c:v>
                </c:pt>
                <c:pt idx="29339" formatCode="General">
                  <c:v>58.677999999999997</c:v>
                </c:pt>
                <c:pt idx="29340" formatCode="General">
                  <c:v>58.68</c:v>
                </c:pt>
                <c:pt idx="29341" formatCode="General">
                  <c:v>58.682000000000002</c:v>
                </c:pt>
                <c:pt idx="29342" formatCode="General">
                  <c:v>58.683999999999997</c:v>
                </c:pt>
                <c:pt idx="29343" formatCode="General">
                  <c:v>58.686</c:v>
                </c:pt>
                <c:pt idx="29344" formatCode="General">
                  <c:v>58.688000000000002</c:v>
                </c:pt>
                <c:pt idx="29345" formatCode="General">
                  <c:v>58.69</c:v>
                </c:pt>
                <c:pt idx="29346" formatCode="General">
                  <c:v>58.692</c:v>
                </c:pt>
                <c:pt idx="29347" formatCode="General">
                  <c:v>58.694000000000003</c:v>
                </c:pt>
                <c:pt idx="29348" formatCode="General">
                  <c:v>58.695999999999998</c:v>
                </c:pt>
                <c:pt idx="29349" formatCode="General">
                  <c:v>58.698</c:v>
                </c:pt>
                <c:pt idx="29350" formatCode="General">
                  <c:v>58.7</c:v>
                </c:pt>
                <c:pt idx="29351" formatCode="General">
                  <c:v>58.701999999999998</c:v>
                </c:pt>
                <c:pt idx="29352" formatCode="General">
                  <c:v>58.704000000000001</c:v>
                </c:pt>
                <c:pt idx="29353" formatCode="General">
                  <c:v>58.706000000000003</c:v>
                </c:pt>
                <c:pt idx="29354" formatCode="General">
                  <c:v>58.707999999999998</c:v>
                </c:pt>
                <c:pt idx="29355" formatCode="General">
                  <c:v>58.71</c:v>
                </c:pt>
                <c:pt idx="29356" formatCode="General">
                  <c:v>58.712000000000003</c:v>
                </c:pt>
                <c:pt idx="29357" formatCode="General">
                  <c:v>58.713999999999999</c:v>
                </c:pt>
                <c:pt idx="29358" formatCode="General">
                  <c:v>58.716000000000001</c:v>
                </c:pt>
                <c:pt idx="29359" formatCode="General">
                  <c:v>58.718000000000004</c:v>
                </c:pt>
                <c:pt idx="29360" formatCode="General">
                  <c:v>58.72</c:v>
                </c:pt>
                <c:pt idx="29361" formatCode="General">
                  <c:v>58.722000000000001</c:v>
                </c:pt>
                <c:pt idx="29362" formatCode="General">
                  <c:v>58.723999999999997</c:v>
                </c:pt>
                <c:pt idx="29363" formatCode="General">
                  <c:v>58.725999999999999</c:v>
                </c:pt>
                <c:pt idx="29364" formatCode="General">
                  <c:v>58.728000000000002</c:v>
                </c:pt>
                <c:pt idx="29365" formatCode="General">
                  <c:v>58.73</c:v>
                </c:pt>
                <c:pt idx="29366" formatCode="General">
                  <c:v>58.731999999999999</c:v>
                </c:pt>
                <c:pt idx="29367" formatCode="General">
                  <c:v>58.734000000000002</c:v>
                </c:pt>
                <c:pt idx="29368" formatCode="General">
                  <c:v>58.735999999999997</c:v>
                </c:pt>
                <c:pt idx="29369" formatCode="General">
                  <c:v>58.738</c:v>
                </c:pt>
                <c:pt idx="29370" formatCode="General">
                  <c:v>58.74</c:v>
                </c:pt>
                <c:pt idx="29371" formatCode="General">
                  <c:v>58.741999999999997</c:v>
                </c:pt>
                <c:pt idx="29372" formatCode="General">
                  <c:v>58.744</c:v>
                </c:pt>
                <c:pt idx="29373" formatCode="General">
                  <c:v>58.746000000000002</c:v>
                </c:pt>
                <c:pt idx="29374" formatCode="General">
                  <c:v>58.747999999999998</c:v>
                </c:pt>
                <c:pt idx="29375" formatCode="General">
                  <c:v>58.75</c:v>
                </c:pt>
                <c:pt idx="29376" formatCode="General">
                  <c:v>58.752000000000002</c:v>
                </c:pt>
                <c:pt idx="29377" formatCode="General">
                  <c:v>58.753999999999998</c:v>
                </c:pt>
                <c:pt idx="29378" formatCode="General">
                  <c:v>58.756</c:v>
                </c:pt>
                <c:pt idx="29379" formatCode="General">
                  <c:v>58.758000000000003</c:v>
                </c:pt>
                <c:pt idx="29380" formatCode="General">
                  <c:v>58.76</c:v>
                </c:pt>
                <c:pt idx="29381" formatCode="General">
                  <c:v>58.762</c:v>
                </c:pt>
                <c:pt idx="29382" formatCode="General">
                  <c:v>58.764000000000003</c:v>
                </c:pt>
                <c:pt idx="29383" formatCode="General">
                  <c:v>58.765999999999998</c:v>
                </c:pt>
                <c:pt idx="29384" formatCode="General">
                  <c:v>58.768000000000001</c:v>
                </c:pt>
                <c:pt idx="29385" formatCode="General">
                  <c:v>58.77</c:v>
                </c:pt>
                <c:pt idx="29386" formatCode="General">
                  <c:v>58.771999999999998</c:v>
                </c:pt>
                <c:pt idx="29387" formatCode="General">
                  <c:v>58.774000000000001</c:v>
                </c:pt>
                <c:pt idx="29388" formatCode="General">
                  <c:v>58.776000000000003</c:v>
                </c:pt>
                <c:pt idx="29389" formatCode="General">
                  <c:v>58.777999999999999</c:v>
                </c:pt>
                <c:pt idx="29390" formatCode="General">
                  <c:v>58.78</c:v>
                </c:pt>
                <c:pt idx="29391" formatCode="General">
                  <c:v>58.781999999999996</c:v>
                </c:pt>
                <c:pt idx="29392" formatCode="General">
                  <c:v>58.783999999999999</c:v>
                </c:pt>
                <c:pt idx="29393" formatCode="General">
                  <c:v>58.786000000000001</c:v>
                </c:pt>
                <c:pt idx="29394" formatCode="General">
                  <c:v>58.787999999999997</c:v>
                </c:pt>
                <c:pt idx="29395" formatCode="General">
                  <c:v>58.79</c:v>
                </c:pt>
                <c:pt idx="29396" formatCode="General">
                  <c:v>58.792000000000002</c:v>
                </c:pt>
                <c:pt idx="29397" formatCode="General">
                  <c:v>58.793999999999997</c:v>
                </c:pt>
                <c:pt idx="29398" formatCode="General">
                  <c:v>58.795999999999999</c:v>
                </c:pt>
                <c:pt idx="29399" formatCode="General">
                  <c:v>58.798000000000002</c:v>
                </c:pt>
                <c:pt idx="29400" formatCode="General">
                  <c:v>58.8</c:v>
                </c:pt>
                <c:pt idx="29401" formatCode="General">
                  <c:v>58.802</c:v>
                </c:pt>
                <c:pt idx="29402" formatCode="General">
                  <c:v>58.804000000000002</c:v>
                </c:pt>
                <c:pt idx="29403" formatCode="General">
                  <c:v>58.805999999999997</c:v>
                </c:pt>
                <c:pt idx="29404" formatCode="General">
                  <c:v>58.808</c:v>
                </c:pt>
                <c:pt idx="29405" formatCode="General">
                  <c:v>58.81</c:v>
                </c:pt>
                <c:pt idx="29406" formatCode="General">
                  <c:v>58.811999999999998</c:v>
                </c:pt>
                <c:pt idx="29407" formatCode="General">
                  <c:v>58.814</c:v>
                </c:pt>
                <c:pt idx="29408" formatCode="General">
                  <c:v>58.816000000000003</c:v>
                </c:pt>
                <c:pt idx="29409" formatCode="General">
                  <c:v>58.817999999999998</c:v>
                </c:pt>
                <c:pt idx="29410" formatCode="General">
                  <c:v>58.82</c:v>
                </c:pt>
                <c:pt idx="29411" formatCode="General">
                  <c:v>58.822000000000003</c:v>
                </c:pt>
                <c:pt idx="29412" formatCode="General">
                  <c:v>58.823999999999998</c:v>
                </c:pt>
                <c:pt idx="29413" formatCode="General">
                  <c:v>58.826000000000001</c:v>
                </c:pt>
                <c:pt idx="29414" formatCode="General">
                  <c:v>58.828000000000003</c:v>
                </c:pt>
                <c:pt idx="29415" formatCode="General">
                  <c:v>58.83</c:v>
                </c:pt>
                <c:pt idx="29416" formatCode="General">
                  <c:v>58.832000000000001</c:v>
                </c:pt>
                <c:pt idx="29417" formatCode="General">
                  <c:v>58.834000000000003</c:v>
                </c:pt>
                <c:pt idx="29418" formatCode="General">
                  <c:v>58.835999999999999</c:v>
                </c:pt>
                <c:pt idx="29419" formatCode="General">
                  <c:v>58.838000000000001</c:v>
                </c:pt>
                <c:pt idx="29420" formatCode="General">
                  <c:v>58.84</c:v>
                </c:pt>
                <c:pt idx="29421" formatCode="General">
                  <c:v>58.841999999999999</c:v>
                </c:pt>
                <c:pt idx="29422" formatCode="General">
                  <c:v>58.844000000000001</c:v>
                </c:pt>
                <c:pt idx="29423" formatCode="General">
                  <c:v>58.845999999999997</c:v>
                </c:pt>
                <c:pt idx="29424" formatCode="General">
                  <c:v>58.847999999999999</c:v>
                </c:pt>
                <c:pt idx="29425" formatCode="General">
                  <c:v>58.85</c:v>
                </c:pt>
                <c:pt idx="29426" formatCode="General">
                  <c:v>58.851999999999997</c:v>
                </c:pt>
                <c:pt idx="29427" formatCode="General">
                  <c:v>58.853999999999999</c:v>
                </c:pt>
                <c:pt idx="29428" formatCode="General">
                  <c:v>58.856000000000002</c:v>
                </c:pt>
                <c:pt idx="29429" formatCode="General">
                  <c:v>58.857999999999997</c:v>
                </c:pt>
                <c:pt idx="29430" formatCode="General">
                  <c:v>58.86</c:v>
                </c:pt>
                <c:pt idx="29431" formatCode="General">
                  <c:v>58.862000000000002</c:v>
                </c:pt>
                <c:pt idx="29432" formatCode="General">
                  <c:v>58.863999999999997</c:v>
                </c:pt>
                <c:pt idx="29433" formatCode="General">
                  <c:v>58.866</c:v>
                </c:pt>
                <c:pt idx="29434" formatCode="General">
                  <c:v>58.868000000000002</c:v>
                </c:pt>
                <c:pt idx="29435" formatCode="General">
                  <c:v>58.87</c:v>
                </c:pt>
                <c:pt idx="29436" formatCode="General">
                  <c:v>58.872</c:v>
                </c:pt>
                <c:pt idx="29437" formatCode="General">
                  <c:v>58.874000000000002</c:v>
                </c:pt>
                <c:pt idx="29438" formatCode="General">
                  <c:v>58.875999999999998</c:v>
                </c:pt>
                <c:pt idx="29439" formatCode="General">
                  <c:v>58.878</c:v>
                </c:pt>
                <c:pt idx="29440" formatCode="General">
                  <c:v>58.88</c:v>
                </c:pt>
                <c:pt idx="29441" formatCode="General">
                  <c:v>58.881999999999998</c:v>
                </c:pt>
                <c:pt idx="29442" formatCode="General">
                  <c:v>58.884</c:v>
                </c:pt>
                <c:pt idx="29443" formatCode="General">
                  <c:v>58.886000000000003</c:v>
                </c:pt>
                <c:pt idx="29444" formatCode="General">
                  <c:v>58.887999999999998</c:v>
                </c:pt>
                <c:pt idx="29445" formatCode="General">
                  <c:v>58.89</c:v>
                </c:pt>
                <c:pt idx="29446" formatCode="General">
                  <c:v>58.892000000000003</c:v>
                </c:pt>
                <c:pt idx="29447" formatCode="General">
                  <c:v>58.893999999999998</c:v>
                </c:pt>
                <c:pt idx="29448" formatCode="General">
                  <c:v>58.896000000000001</c:v>
                </c:pt>
                <c:pt idx="29449" formatCode="General">
                  <c:v>58.898000000000003</c:v>
                </c:pt>
                <c:pt idx="29450" formatCode="General">
                  <c:v>58.9</c:v>
                </c:pt>
                <c:pt idx="29451" formatCode="General">
                  <c:v>58.902000000000001</c:v>
                </c:pt>
                <c:pt idx="29452" formatCode="General">
                  <c:v>58.904000000000003</c:v>
                </c:pt>
                <c:pt idx="29453" formatCode="General">
                  <c:v>58.905999999999999</c:v>
                </c:pt>
                <c:pt idx="29454" formatCode="General">
                  <c:v>58.908000000000001</c:v>
                </c:pt>
                <c:pt idx="29455" formatCode="General">
                  <c:v>58.91</c:v>
                </c:pt>
                <c:pt idx="29456" formatCode="General">
                  <c:v>58.911999999999999</c:v>
                </c:pt>
                <c:pt idx="29457" formatCode="General">
                  <c:v>58.914000000000001</c:v>
                </c:pt>
                <c:pt idx="29458" formatCode="General">
                  <c:v>58.915999999999997</c:v>
                </c:pt>
                <c:pt idx="29459" formatCode="General">
                  <c:v>58.917999999999999</c:v>
                </c:pt>
                <c:pt idx="29460" formatCode="General">
                  <c:v>58.92</c:v>
                </c:pt>
                <c:pt idx="29461" formatCode="General">
                  <c:v>58.921999999999997</c:v>
                </c:pt>
                <c:pt idx="29462" formatCode="General">
                  <c:v>58.923999999999999</c:v>
                </c:pt>
                <c:pt idx="29463" formatCode="General">
                  <c:v>58.926000000000002</c:v>
                </c:pt>
                <c:pt idx="29464" formatCode="General">
                  <c:v>58.927999999999997</c:v>
                </c:pt>
                <c:pt idx="29465" formatCode="General">
                  <c:v>58.93</c:v>
                </c:pt>
                <c:pt idx="29466" formatCode="General">
                  <c:v>58.932000000000002</c:v>
                </c:pt>
                <c:pt idx="29467" formatCode="General">
                  <c:v>58.933999999999997</c:v>
                </c:pt>
                <c:pt idx="29468" formatCode="General">
                  <c:v>58.936</c:v>
                </c:pt>
                <c:pt idx="29469" formatCode="General">
                  <c:v>58.938000000000002</c:v>
                </c:pt>
                <c:pt idx="29470" formatCode="General">
                  <c:v>58.94</c:v>
                </c:pt>
                <c:pt idx="29471" formatCode="General">
                  <c:v>58.942</c:v>
                </c:pt>
                <c:pt idx="29472" formatCode="General">
                  <c:v>58.944000000000003</c:v>
                </c:pt>
                <c:pt idx="29473" formatCode="General">
                  <c:v>58.945999999999998</c:v>
                </c:pt>
                <c:pt idx="29474" formatCode="General">
                  <c:v>58.948</c:v>
                </c:pt>
                <c:pt idx="29475" formatCode="General">
                  <c:v>58.95</c:v>
                </c:pt>
                <c:pt idx="29476" formatCode="General">
                  <c:v>58.951999999999998</c:v>
                </c:pt>
                <c:pt idx="29477" formatCode="General">
                  <c:v>58.954000000000001</c:v>
                </c:pt>
                <c:pt idx="29478" formatCode="General">
                  <c:v>58.956000000000003</c:v>
                </c:pt>
                <c:pt idx="29479" formatCode="General">
                  <c:v>58.957999999999998</c:v>
                </c:pt>
                <c:pt idx="29480" formatCode="General">
                  <c:v>58.96</c:v>
                </c:pt>
                <c:pt idx="29481" formatCode="General">
                  <c:v>58.962000000000003</c:v>
                </c:pt>
                <c:pt idx="29482" formatCode="General">
                  <c:v>58.963999999999999</c:v>
                </c:pt>
                <c:pt idx="29483" formatCode="General">
                  <c:v>58.966000000000001</c:v>
                </c:pt>
                <c:pt idx="29484" formatCode="General">
                  <c:v>58.968000000000004</c:v>
                </c:pt>
                <c:pt idx="29485" formatCode="General">
                  <c:v>58.97</c:v>
                </c:pt>
                <c:pt idx="29486" formatCode="General">
                  <c:v>58.972000000000001</c:v>
                </c:pt>
                <c:pt idx="29487" formatCode="General">
                  <c:v>58.973999999999997</c:v>
                </c:pt>
                <c:pt idx="29488" formatCode="General">
                  <c:v>58.975999999999999</c:v>
                </c:pt>
                <c:pt idx="29489" formatCode="General">
                  <c:v>58.978000000000002</c:v>
                </c:pt>
                <c:pt idx="29490" formatCode="General">
                  <c:v>58.98</c:v>
                </c:pt>
                <c:pt idx="29491" formatCode="General">
                  <c:v>58.981999999999999</c:v>
                </c:pt>
                <c:pt idx="29492" formatCode="General">
                  <c:v>58.984000000000002</c:v>
                </c:pt>
                <c:pt idx="29493" formatCode="General">
                  <c:v>58.985999999999997</c:v>
                </c:pt>
                <c:pt idx="29494" formatCode="General">
                  <c:v>58.988</c:v>
                </c:pt>
                <c:pt idx="29495" formatCode="General">
                  <c:v>58.99</c:v>
                </c:pt>
                <c:pt idx="29496" formatCode="General">
                  <c:v>58.991999999999997</c:v>
                </c:pt>
                <c:pt idx="29497" formatCode="General">
                  <c:v>58.994</c:v>
                </c:pt>
                <c:pt idx="29498" formatCode="General">
                  <c:v>58.996000000000002</c:v>
                </c:pt>
                <c:pt idx="29499" formatCode="General">
                  <c:v>58.997999999999998</c:v>
                </c:pt>
                <c:pt idx="29500" formatCode="General">
                  <c:v>59</c:v>
                </c:pt>
                <c:pt idx="29501" formatCode="General">
                  <c:v>59.002000000000002</c:v>
                </c:pt>
                <c:pt idx="29502" formatCode="General">
                  <c:v>59.003999999999998</c:v>
                </c:pt>
                <c:pt idx="29503" formatCode="General">
                  <c:v>59.006</c:v>
                </c:pt>
                <c:pt idx="29504" formatCode="General">
                  <c:v>59.008000000000003</c:v>
                </c:pt>
                <c:pt idx="29505" formatCode="General">
                  <c:v>59.01</c:v>
                </c:pt>
                <c:pt idx="29506" formatCode="General">
                  <c:v>59.012</c:v>
                </c:pt>
                <c:pt idx="29507" formatCode="General">
                  <c:v>59.014000000000003</c:v>
                </c:pt>
                <c:pt idx="29508" formatCode="General">
                  <c:v>59.015999999999998</c:v>
                </c:pt>
                <c:pt idx="29509" formatCode="General">
                  <c:v>59.018000000000001</c:v>
                </c:pt>
                <c:pt idx="29510" formatCode="General">
                  <c:v>59.02</c:v>
                </c:pt>
                <c:pt idx="29511" formatCode="General">
                  <c:v>59.021999999999998</c:v>
                </c:pt>
                <c:pt idx="29512" formatCode="General">
                  <c:v>59.024000000000001</c:v>
                </c:pt>
                <c:pt idx="29513" formatCode="General">
                  <c:v>59.026000000000003</c:v>
                </c:pt>
                <c:pt idx="29514" formatCode="General">
                  <c:v>59.027999999999999</c:v>
                </c:pt>
                <c:pt idx="29515" formatCode="General">
                  <c:v>59.03</c:v>
                </c:pt>
                <c:pt idx="29516" formatCode="General">
                  <c:v>59.031999999999996</c:v>
                </c:pt>
                <c:pt idx="29517" formatCode="General">
                  <c:v>59.033999999999999</c:v>
                </c:pt>
                <c:pt idx="29518" formatCode="General">
                  <c:v>59.036000000000001</c:v>
                </c:pt>
                <c:pt idx="29519" formatCode="General">
                  <c:v>59.037999999999997</c:v>
                </c:pt>
                <c:pt idx="29520" formatCode="General">
                  <c:v>59.04</c:v>
                </c:pt>
                <c:pt idx="29521" formatCode="General">
                  <c:v>59.042000000000002</c:v>
                </c:pt>
                <c:pt idx="29522" formatCode="General">
                  <c:v>59.043999999999997</c:v>
                </c:pt>
                <c:pt idx="29523" formatCode="General">
                  <c:v>59.045999999999999</c:v>
                </c:pt>
                <c:pt idx="29524" formatCode="General">
                  <c:v>59.048000000000002</c:v>
                </c:pt>
                <c:pt idx="29525" formatCode="General">
                  <c:v>59.05</c:v>
                </c:pt>
                <c:pt idx="29526" formatCode="General">
                  <c:v>59.052</c:v>
                </c:pt>
                <c:pt idx="29527" formatCode="General">
                  <c:v>59.054000000000002</c:v>
                </c:pt>
                <c:pt idx="29528" formatCode="General">
                  <c:v>59.055999999999997</c:v>
                </c:pt>
                <c:pt idx="29529" formatCode="General">
                  <c:v>59.058</c:v>
                </c:pt>
                <c:pt idx="29530" formatCode="General">
                  <c:v>59.06</c:v>
                </c:pt>
                <c:pt idx="29531" formatCode="General">
                  <c:v>59.061999999999998</c:v>
                </c:pt>
                <c:pt idx="29532" formatCode="General">
                  <c:v>59.064</c:v>
                </c:pt>
                <c:pt idx="29533" formatCode="General">
                  <c:v>59.066000000000003</c:v>
                </c:pt>
                <c:pt idx="29534" formatCode="General">
                  <c:v>59.067999999999998</c:v>
                </c:pt>
                <c:pt idx="29535" formatCode="General">
                  <c:v>59.07</c:v>
                </c:pt>
                <c:pt idx="29536" formatCode="General">
                  <c:v>59.072000000000003</c:v>
                </c:pt>
                <c:pt idx="29537" formatCode="General">
                  <c:v>59.073999999999998</c:v>
                </c:pt>
                <c:pt idx="29538" formatCode="General">
                  <c:v>59.076000000000001</c:v>
                </c:pt>
                <c:pt idx="29539" formatCode="General">
                  <c:v>59.078000000000003</c:v>
                </c:pt>
                <c:pt idx="29540" formatCode="General">
                  <c:v>59.08</c:v>
                </c:pt>
                <c:pt idx="29541" formatCode="General">
                  <c:v>59.082000000000001</c:v>
                </c:pt>
                <c:pt idx="29542" formatCode="General">
                  <c:v>59.084000000000003</c:v>
                </c:pt>
                <c:pt idx="29543" formatCode="General">
                  <c:v>59.085999999999999</c:v>
                </c:pt>
                <c:pt idx="29544" formatCode="General">
                  <c:v>59.088000000000001</c:v>
                </c:pt>
                <c:pt idx="29545" formatCode="General">
                  <c:v>59.09</c:v>
                </c:pt>
                <c:pt idx="29546" formatCode="General">
                  <c:v>59.091999999999999</c:v>
                </c:pt>
                <c:pt idx="29547" formatCode="General">
                  <c:v>59.094000000000001</c:v>
                </c:pt>
                <c:pt idx="29548" formatCode="General">
                  <c:v>59.095999999999997</c:v>
                </c:pt>
                <c:pt idx="29549" formatCode="General">
                  <c:v>59.097999999999999</c:v>
                </c:pt>
                <c:pt idx="29550" formatCode="General">
                  <c:v>59.1</c:v>
                </c:pt>
                <c:pt idx="29551" formatCode="General">
                  <c:v>59.101999999999997</c:v>
                </c:pt>
                <c:pt idx="29552" formatCode="General">
                  <c:v>59.103999999999999</c:v>
                </c:pt>
                <c:pt idx="29553" formatCode="General">
                  <c:v>59.106000000000002</c:v>
                </c:pt>
                <c:pt idx="29554" formatCode="General">
                  <c:v>59.107999999999997</c:v>
                </c:pt>
                <c:pt idx="29555" formatCode="General">
                  <c:v>59.11</c:v>
                </c:pt>
                <c:pt idx="29556" formatCode="General">
                  <c:v>59.112000000000002</c:v>
                </c:pt>
                <c:pt idx="29557" formatCode="General">
                  <c:v>59.113999999999997</c:v>
                </c:pt>
                <c:pt idx="29558" formatCode="General">
                  <c:v>59.116</c:v>
                </c:pt>
                <c:pt idx="29559" formatCode="General">
                  <c:v>59.118000000000002</c:v>
                </c:pt>
                <c:pt idx="29560" formatCode="General">
                  <c:v>59.12</c:v>
                </c:pt>
                <c:pt idx="29561" formatCode="General">
                  <c:v>59.122</c:v>
                </c:pt>
                <c:pt idx="29562" formatCode="General">
                  <c:v>59.124000000000002</c:v>
                </c:pt>
                <c:pt idx="29563" formatCode="General">
                  <c:v>59.125999999999998</c:v>
                </c:pt>
                <c:pt idx="29564" formatCode="General">
                  <c:v>59.128</c:v>
                </c:pt>
                <c:pt idx="29565" formatCode="General">
                  <c:v>59.13</c:v>
                </c:pt>
                <c:pt idx="29566" formatCode="General">
                  <c:v>59.131999999999998</c:v>
                </c:pt>
                <c:pt idx="29567" formatCode="General">
                  <c:v>59.134</c:v>
                </c:pt>
                <c:pt idx="29568" formatCode="General">
                  <c:v>59.136000000000003</c:v>
                </c:pt>
                <c:pt idx="29569" formatCode="General">
                  <c:v>59.137999999999998</c:v>
                </c:pt>
                <c:pt idx="29570" formatCode="General">
                  <c:v>59.14</c:v>
                </c:pt>
                <c:pt idx="29571" formatCode="General">
                  <c:v>59.142000000000003</c:v>
                </c:pt>
                <c:pt idx="29572" formatCode="General">
                  <c:v>59.143999999999998</c:v>
                </c:pt>
                <c:pt idx="29573" formatCode="General">
                  <c:v>59.146000000000001</c:v>
                </c:pt>
                <c:pt idx="29574" formatCode="General">
                  <c:v>59.148000000000003</c:v>
                </c:pt>
                <c:pt idx="29575" formatCode="General">
                  <c:v>59.15</c:v>
                </c:pt>
                <c:pt idx="29576" formatCode="General">
                  <c:v>59.152000000000001</c:v>
                </c:pt>
                <c:pt idx="29577" formatCode="General">
                  <c:v>59.154000000000003</c:v>
                </c:pt>
                <c:pt idx="29578" formatCode="General">
                  <c:v>59.155999999999999</c:v>
                </c:pt>
                <c:pt idx="29579" formatCode="General">
                  <c:v>59.158000000000001</c:v>
                </c:pt>
                <c:pt idx="29580" formatCode="General">
                  <c:v>59.16</c:v>
                </c:pt>
                <c:pt idx="29581" formatCode="General">
                  <c:v>59.161999999999999</c:v>
                </c:pt>
                <c:pt idx="29582" formatCode="General">
                  <c:v>59.164000000000001</c:v>
                </c:pt>
                <c:pt idx="29583" formatCode="General">
                  <c:v>59.165999999999997</c:v>
                </c:pt>
                <c:pt idx="29584" formatCode="General">
                  <c:v>59.167999999999999</c:v>
                </c:pt>
                <c:pt idx="29585" formatCode="General">
                  <c:v>59.17</c:v>
                </c:pt>
                <c:pt idx="29586" formatCode="General">
                  <c:v>59.171999999999997</c:v>
                </c:pt>
                <c:pt idx="29587" formatCode="General">
                  <c:v>59.173999999999999</c:v>
                </c:pt>
                <c:pt idx="29588" formatCode="General">
                  <c:v>59.176000000000002</c:v>
                </c:pt>
                <c:pt idx="29589" formatCode="General">
                  <c:v>59.177999999999997</c:v>
                </c:pt>
                <c:pt idx="29590" formatCode="General">
                  <c:v>59.18</c:v>
                </c:pt>
                <c:pt idx="29591" formatCode="General">
                  <c:v>59.182000000000002</c:v>
                </c:pt>
                <c:pt idx="29592" formatCode="General">
                  <c:v>59.183999999999997</c:v>
                </c:pt>
                <c:pt idx="29593" formatCode="General">
                  <c:v>59.186</c:v>
                </c:pt>
                <c:pt idx="29594" formatCode="General">
                  <c:v>59.188000000000002</c:v>
                </c:pt>
                <c:pt idx="29595" formatCode="General">
                  <c:v>59.19</c:v>
                </c:pt>
                <c:pt idx="29596" formatCode="General">
                  <c:v>59.192</c:v>
                </c:pt>
                <c:pt idx="29597" formatCode="General">
                  <c:v>59.194000000000003</c:v>
                </c:pt>
                <c:pt idx="29598" formatCode="General">
                  <c:v>59.195999999999998</c:v>
                </c:pt>
                <c:pt idx="29599" formatCode="General">
                  <c:v>59.198</c:v>
                </c:pt>
                <c:pt idx="29600" formatCode="General">
                  <c:v>59.2</c:v>
                </c:pt>
                <c:pt idx="29601" formatCode="General">
                  <c:v>59.201999999999998</c:v>
                </c:pt>
                <c:pt idx="29602" formatCode="General">
                  <c:v>59.204000000000001</c:v>
                </c:pt>
                <c:pt idx="29603" formatCode="General">
                  <c:v>59.206000000000003</c:v>
                </c:pt>
                <c:pt idx="29604" formatCode="General">
                  <c:v>59.207999999999998</c:v>
                </c:pt>
                <c:pt idx="29605" formatCode="General">
                  <c:v>59.21</c:v>
                </c:pt>
                <c:pt idx="29606" formatCode="General">
                  <c:v>59.212000000000003</c:v>
                </c:pt>
                <c:pt idx="29607" formatCode="General">
                  <c:v>59.213999999999999</c:v>
                </c:pt>
                <c:pt idx="29608" formatCode="General">
                  <c:v>59.216000000000001</c:v>
                </c:pt>
                <c:pt idx="29609" formatCode="General">
                  <c:v>59.218000000000004</c:v>
                </c:pt>
                <c:pt idx="29610" formatCode="General">
                  <c:v>59.22</c:v>
                </c:pt>
                <c:pt idx="29611" formatCode="General">
                  <c:v>59.222000000000001</c:v>
                </c:pt>
                <c:pt idx="29612" formatCode="General">
                  <c:v>59.223999999999997</c:v>
                </c:pt>
                <c:pt idx="29613" formatCode="General">
                  <c:v>59.225999999999999</c:v>
                </c:pt>
                <c:pt idx="29614" formatCode="General">
                  <c:v>59.228000000000002</c:v>
                </c:pt>
                <c:pt idx="29615" formatCode="General">
                  <c:v>59.23</c:v>
                </c:pt>
                <c:pt idx="29616" formatCode="General">
                  <c:v>59.231999999999999</c:v>
                </c:pt>
                <c:pt idx="29617" formatCode="General">
                  <c:v>59.234000000000002</c:v>
                </c:pt>
                <c:pt idx="29618" formatCode="General">
                  <c:v>59.235999999999997</c:v>
                </c:pt>
                <c:pt idx="29619" formatCode="General">
                  <c:v>59.238</c:v>
                </c:pt>
                <c:pt idx="29620" formatCode="General">
                  <c:v>59.24</c:v>
                </c:pt>
                <c:pt idx="29621" formatCode="General">
                  <c:v>59.241999999999997</c:v>
                </c:pt>
                <c:pt idx="29622" formatCode="General">
                  <c:v>59.244</c:v>
                </c:pt>
                <c:pt idx="29623" formatCode="General">
                  <c:v>59.246000000000002</c:v>
                </c:pt>
                <c:pt idx="29624" formatCode="General">
                  <c:v>59.247999999999998</c:v>
                </c:pt>
                <c:pt idx="29625" formatCode="General">
                  <c:v>59.25</c:v>
                </c:pt>
                <c:pt idx="29626" formatCode="General">
                  <c:v>59.252000000000002</c:v>
                </c:pt>
                <c:pt idx="29627" formatCode="General">
                  <c:v>59.253999999999998</c:v>
                </c:pt>
                <c:pt idx="29628" formatCode="General">
                  <c:v>59.256</c:v>
                </c:pt>
                <c:pt idx="29629" formatCode="General">
                  <c:v>59.258000000000003</c:v>
                </c:pt>
                <c:pt idx="29630" formatCode="General">
                  <c:v>59.26</c:v>
                </c:pt>
                <c:pt idx="29631" formatCode="General">
                  <c:v>59.262</c:v>
                </c:pt>
                <c:pt idx="29632" formatCode="General">
                  <c:v>59.264000000000003</c:v>
                </c:pt>
                <c:pt idx="29633" formatCode="General">
                  <c:v>59.265999999999998</c:v>
                </c:pt>
                <c:pt idx="29634" formatCode="General">
                  <c:v>59.268000000000001</c:v>
                </c:pt>
                <c:pt idx="29635" formatCode="General">
                  <c:v>59.27</c:v>
                </c:pt>
                <c:pt idx="29636" formatCode="General">
                  <c:v>59.271999999999998</c:v>
                </c:pt>
                <c:pt idx="29637" formatCode="General">
                  <c:v>59.274000000000001</c:v>
                </c:pt>
                <c:pt idx="29638" formatCode="General">
                  <c:v>59.276000000000003</c:v>
                </c:pt>
                <c:pt idx="29639" formatCode="General">
                  <c:v>59.277999999999999</c:v>
                </c:pt>
                <c:pt idx="29640" formatCode="General">
                  <c:v>59.28</c:v>
                </c:pt>
                <c:pt idx="29641" formatCode="General">
                  <c:v>59.281999999999996</c:v>
                </c:pt>
                <c:pt idx="29642" formatCode="General">
                  <c:v>59.283999999999999</c:v>
                </c:pt>
                <c:pt idx="29643" formatCode="General">
                  <c:v>59.286000000000001</c:v>
                </c:pt>
                <c:pt idx="29644" formatCode="General">
                  <c:v>59.287999999999997</c:v>
                </c:pt>
                <c:pt idx="29645" formatCode="General">
                  <c:v>59.29</c:v>
                </c:pt>
                <c:pt idx="29646" formatCode="General">
                  <c:v>59.292000000000002</c:v>
                </c:pt>
                <c:pt idx="29647" formatCode="General">
                  <c:v>59.293999999999997</c:v>
                </c:pt>
                <c:pt idx="29648" formatCode="General">
                  <c:v>59.295999999999999</c:v>
                </c:pt>
                <c:pt idx="29649" formatCode="General">
                  <c:v>59.298000000000002</c:v>
                </c:pt>
                <c:pt idx="29650" formatCode="General">
                  <c:v>59.3</c:v>
                </c:pt>
                <c:pt idx="29651" formatCode="General">
                  <c:v>59.302</c:v>
                </c:pt>
                <c:pt idx="29652" formatCode="General">
                  <c:v>59.304000000000002</c:v>
                </c:pt>
                <c:pt idx="29653" formatCode="General">
                  <c:v>59.305999999999997</c:v>
                </c:pt>
                <c:pt idx="29654" formatCode="General">
                  <c:v>59.308</c:v>
                </c:pt>
                <c:pt idx="29655" formatCode="General">
                  <c:v>59.31</c:v>
                </c:pt>
                <c:pt idx="29656" formatCode="General">
                  <c:v>59.311999999999998</c:v>
                </c:pt>
                <c:pt idx="29657" formatCode="General">
                  <c:v>59.314</c:v>
                </c:pt>
                <c:pt idx="29658" formatCode="General">
                  <c:v>59.316000000000003</c:v>
                </c:pt>
                <c:pt idx="29659" formatCode="General">
                  <c:v>59.317999999999998</c:v>
                </c:pt>
                <c:pt idx="29660" formatCode="General">
                  <c:v>59.32</c:v>
                </c:pt>
                <c:pt idx="29661" formatCode="General">
                  <c:v>59.322000000000003</c:v>
                </c:pt>
                <c:pt idx="29662" formatCode="General">
                  <c:v>59.323999999999998</c:v>
                </c:pt>
                <c:pt idx="29663" formatCode="General">
                  <c:v>59.326000000000001</c:v>
                </c:pt>
                <c:pt idx="29664" formatCode="General">
                  <c:v>59.328000000000003</c:v>
                </c:pt>
                <c:pt idx="29665" formatCode="General">
                  <c:v>59.33</c:v>
                </c:pt>
                <c:pt idx="29666" formatCode="General">
                  <c:v>59.332000000000001</c:v>
                </c:pt>
                <c:pt idx="29667" formatCode="General">
                  <c:v>59.334000000000003</c:v>
                </c:pt>
                <c:pt idx="29668" formatCode="General">
                  <c:v>59.335999999999999</c:v>
                </c:pt>
                <c:pt idx="29669" formatCode="General">
                  <c:v>59.338000000000001</c:v>
                </c:pt>
                <c:pt idx="29670" formatCode="General">
                  <c:v>59.34</c:v>
                </c:pt>
                <c:pt idx="29671" formatCode="General">
                  <c:v>59.341999999999999</c:v>
                </c:pt>
                <c:pt idx="29672" formatCode="General">
                  <c:v>59.344000000000001</c:v>
                </c:pt>
                <c:pt idx="29673" formatCode="General">
                  <c:v>59.345999999999997</c:v>
                </c:pt>
                <c:pt idx="29674" formatCode="General">
                  <c:v>59.347999999999999</c:v>
                </c:pt>
                <c:pt idx="29675" formatCode="General">
                  <c:v>59.35</c:v>
                </c:pt>
                <c:pt idx="29676" formatCode="General">
                  <c:v>59.351999999999997</c:v>
                </c:pt>
                <c:pt idx="29677" formatCode="General">
                  <c:v>59.353999999999999</c:v>
                </c:pt>
                <c:pt idx="29678" formatCode="General">
                  <c:v>59.356000000000002</c:v>
                </c:pt>
                <c:pt idx="29679" formatCode="General">
                  <c:v>59.357999999999997</c:v>
                </c:pt>
                <c:pt idx="29680" formatCode="General">
                  <c:v>59.36</c:v>
                </c:pt>
                <c:pt idx="29681" formatCode="General">
                  <c:v>59.362000000000002</c:v>
                </c:pt>
                <c:pt idx="29682" formatCode="General">
                  <c:v>59.363999999999997</c:v>
                </c:pt>
                <c:pt idx="29683" formatCode="General">
                  <c:v>59.366</c:v>
                </c:pt>
                <c:pt idx="29684" formatCode="General">
                  <c:v>59.368000000000002</c:v>
                </c:pt>
                <c:pt idx="29685" formatCode="General">
                  <c:v>59.37</c:v>
                </c:pt>
                <c:pt idx="29686" formatCode="General">
                  <c:v>59.372</c:v>
                </c:pt>
                <c:pt idx="29687" formatCode="General">
                  <c:v>59.374000000000002</c:v>
                </c:pt>
                <c:pt idx="29688" formatCode="General">
                  <c:v>59.375999999999998</c:v>
                </c:pt>
                <c:pt idx="29689" formatCode="General">
                  <c:v>59.378</c:v>
                </c:pt>
                <c:pt idx="29690" formatCode="General">
                  <c:v>59.38</c:v>
                </c:pt>
                <c:pt idx="29691" formatCode="General">
                  <c:v>59.381999999999998</c:v>
                </c:pt>
                <c:pt idx="29692" formatCode="General">
                  <c:v>59.384</c:v>
                </c:pt>
                <c:pt idx="29693" formatCode="General">
                  <c:v>59.386000000000003</c:v>
                </c:pt>
                <c:pt idx="29694" formatCode="General">
                  <c:v>59.387999999999998</c:v>
                </c:pt>
                <c:pt idx="29695" formatCode="General">
                  <c:v>59.39</c:v>
                </c:pt>
                <c:pt idx="29696" formatCode="General">
                  <c:v>59.392000000000003</c:v>
                </c:pt>
                <c:pt idx="29697" formatCode="General">
                  <c:v>59.393999999999998</c:v>
                </c:pt>
                <c:pt idx="29698" formatCode="General">
                  <c:v>59.396000000000001</c:v>
                </c:pt>
                <c:pt idx="29699" formatCode="General">
                  <c:v>59.398000000000003</c:v>
                </c:pt>
                <c:pt idx="29700" formatCode="General">
                  <c:v>59.4</c:v>
                </c:pt>
                <c:pt idx="29701" formatCode="General">
                  <c:v>59.402000000000001</c:v>
                </c:pt>
                <c:pt idx="29702" formatCode="General">
                  <c:v>59.404000000000003</c:v>
                </c:pt>
                <c:pt idx="29703" formatCode="General">
                  <c:v>59.405999999999999</c:v>
                </c:pt>
                <c:pt idx="29704" formatCode="General">
                  <c:v>59.408000000000001</c:v>
                </c:pt>
                <c:pt idx="29705" formatCode="General">
                  <c:v>59.41</c:v>
                </c:pt>
                <c:pt idx="29706" formatCode="General">
                  <c:v>59.411999999999999</c:v>
                </c:pt>
                <c:pt idx="29707" formatCode="General">
                  <c:v>59.414000000000001</c:v>
                </c:pt>
                <c:pt idx="29708" formatCode="General">
                  <c:v>59.415999999999997</c:v>
                </c:pt>
                <c:pt idx="29709" formatCode="General">
                  <c:v>59.417999999999999</c:v>
                </c:pt>
                <c:pt idx="29710" formatCode="General">
                  <c:v>59.42</c:v>
                </c:pt>
                <c:pt idx="29711" formatCode="General">
                  <c:v>59.421999999999997</c:v>
                </c:pt>
                <c:pt idx="29712" formatCode="General">
                  <c:v>59.423999999999999</c:v>
                </c:pt>
                <c:pt idx="29713" formatCode="General">
                  <c:v>59.426000000000002</c:v>
                </c:pt>
                <c:pt idx="29714" formatCode="General">
                  <c:v>59.427999999999997</c:v>
                </c:pt>
                <c:pt idx="29715" formatCode="General">
                  <c:v>59.43</c:v>
                </c:pt>
                <c:pt idx="29716" formatCode="General">
                  <c:v>59.432000000000002</c:v>
                </c:pt>
                <c:pt idx="29717" formatCode="General">
                  <c:v>59.433999999999997</c:v>
                </c:pt>
                <c:pt idx="29718" formatCode="General">
                  <c:v>59.436</c:v>
                </c:pt>
                <c:pt idx="29719" formatCode="General">
                  <c:v>59.438000000000002</c:v>
                </c:pt>
                <c:pt idx="29720" formatCode="General">
                  <c:v>59.44</c:v>
                </c:pt>
                <c:pt idx="29721" formatCode="General">
                  <c:v>59.442</c:v>
                </c:pt>
                <c:pt idx="29722" formatCode="General">
                  <c:v>59.444000000000003</c:v>
                </c:pt>
                <c:pt idx="29723" formatCode="General">
                  <c:v>59.445999999999998</c:v>
                </c:pt>
                <c:pt idx="29724" formatCode="General">
                  <c:v>59.448</c:v>
                </c:pt>
                <c:pt idx="29725" formatCode="General">
                  <c:v>59.45</c:v>
                </c:pt>
                <c:pt idx="29726" formatCode="General">
                  <c:v>59.451999999999998</c:v>
                </c:pt>
                <c:pt idx="29727" formatCode="General">
                  <c:v>59.454000000000001</c:v>
                </c:pt>
                <c:pt idx="29728" formatCode="General">
                  <c:v>59.456000000000003</c:v>
                </c:pt>
                <c:pt idx="29729" formatCode="General">
                  <c:v>59.457999999999998</c:v>
                </c:pt>
                <c:pt idx="29730" formatCode="General">
                  <c:v>59.46</c:v>
                </c:pt>
                <c:pt idx="29731" formatCode="General">
                  <c:v>59.462000000000003</c:v>
                </c:pt>
                <c:pt idx="29732" formatCode="General">
                  <c:v>59.463999999999999</c:v>
                </c:pt>
                <c:pt idx="29733" formatCode="General">
                  <c:v>59.466000000000001</c:v>
                </c:pt>
                <c:pt idx="29734" formatCode="General">
                  <c:v>59.468000000000004</c:v>
                </c:pt>
                <c:pt idx="29735" formatCode="General">
                  <c:v>59.47</c:v>
                </c:pt>
                <c:pt idx="29736" formatCode="General">
                  <c:v>59.472000000000001</c:v>
                </c:pt>
                <c:pt idx="29737" formatCode="General">
                  <c:v>59.473999999999997</c:v>
                </c:pt>
                <c:pt idx="29738" formatCode="General">
                  <c:v>59.475999999999999</c:v>
                </c:pt>
                <c:pt idx="29739" formatCode="General">
                  <c:v>59.478000000000002</c:v>
                </c:pt>
                <c:pt idx="29740" formatCode="General">
                  <c:v>59.48</c:v>
                </c:pt>
                <c:pt idx="29741" formatCode="General">
                  <c:v>59.481999999999999</c:v>
                </c:pt>
                <c:pt idx="29742" formatCode="General">
                  <c:v>59.484000000000002</c:v>
                </c:pt>
                <c:pt idx="29743" formatCode="General">
                  <c:v>59.485999999999997</c:v>
                </c:pt>
                <c:pt idx="29744" formatCode="General">
                  <c:v>59.488</c:v>
                </c:pt>
                <c:pt idx="29745" formatCode="General">
                  <c:v>59.49</c:v>
                </c:pt>
                <c:pt idx="29746" formatCode="General">
                  <c:v>59.491999999999997</c:v>
                </c:pt>
                <c:pt idx="29747" formatCode="General">
                  <c:v>59.494</c:v>
                </c:pt>
                <c:pt idx="29748" formatCode="General">
                  <c:v>59.496000000000002</c:v>
                </c:pt>
                <c:pt idx="29749" formatCode="General">
                  <c:v>59.497999999999998</c:v>
                </c:pt>
                <c:pt idx="29750" formatCode="General">
                  <c:v>59.5</c:v>
                </c:pt>
                <c:pt idx="29751" formatCode="General">
                  <c:v>59.502000000000002</c:v>
                </c:pt>
                <c:pt idx="29752" formatCode="General">
                  <c:v>59.503999999999998</c:v>
                </c:pt>
                <c:pt idx="29753" formatCode="General">
                  <c:v>59.506</c:v>
                </c:pt>
                <c:pt idx="29754" formatCode="General">
                  <c:v>59.508000000000003</c:v>
                </c:pt>
                <c:pt idx="29755" formatCode="General">
                  <c:v>59.51</c:v>
                </c:pt>
                <c:pt idx="29756" formatCode="General">
                  <c:v>59.512</c:v>
                </c:pt>
                <c:pt idx="29757" formatCode="General">
                  <c:v>59.514000000000003</c:v>
                </c:pt>
                <c:pt idx="29758" formatCode="General">
                  <c:v>59.515999999999998</c:v>
                </c:pt>
                <c:pt idx="29759" formatCode="General">
                  <c:v>59.518000000000001</c:v>
                </c:pt>
                <c:pt idx="29760" formatCode="General">
                  <c:v>59.52</c:v>
                </c:pt>
                <c:pt idx="29761" formatCode="General">
                  <c:v>59.521999999999998</c:v>
                </c:pt>
                <c:pt idx="29762" formatCode="General">
                  <c:v>59.524000000000001</c:v>
                </c:pt>
                <c:pt idx="29763" formatCode="General">
                  <c:v>59.526000000000003</c:v>
                </c:pt>
                <c:pt idx="29764" formatCode="General">
                  <c:v>59.527999999999999</c:v>
                </c:pt>
                <c:pt idx="29765" formatCode="General">
                  <c:v>59.53</c:v>
                </c:pt>
                <c:pt idx="29766" formatCode="General">
                  <c:v>59.531999999999996</c:v>
                </c:pt>
                <c:pt idx="29767" formatCode="General">
                  <c:v>59.533999999999999</c:v>
                </c:pt>
                <c:pt idx="29768" formatCode="General">
                  <c:v>59.536000000000001</c:v>
                </c:pt>
                <c:pt idx="29769" formatCode="General">
                  <c:v>59.537999999999997</c:v>
                </c:pt>
                <c:pt idx="29770" formatCode="General">
                  <c:v>59.54</c:v>
                </c:pt>
                <c:pt idx="29771" formatCode="General">
                  <c:v>59.542000000000002</c:v>
                </c:pt>
                <c:pt idx="29772" formatCode="General">
                  <c:v>59.543999999999997</c:v>
                </c:pt>
                <c:pt idx="29773" formatCode="General">
                  <c:v>59.545999999999999</c:v>
                </c:pt>
                <c:pt idx="29774" formatCode="General">
                  <c:v>59.548000000000002</c:v>
                </c:pt>
                <c:pt idx="29775" formatCode="General">
                  <c:v>59.55</c:v>
                </c:pt>
                <c:pt idx="29776" formatCode="General">
                  <c:v>59.552</c:v>
                </c:pt>
                <c:pt idx="29777" formatCode="General">
                  <c:v>59.554000000000002</c:v>
                </c:pt>
                <c:pt idx="29778" formatCode="General">
                  <c:v>59.555999999999997</c:v>
                </c:pt>
                <c:pt idx="29779" formatCode="General">
                  <c:v>59.558</c:v>
                </c:pt>
                <c:pt idx="29780" formatCode="General">
                  <c:v>59.56</c:v>
                </c:pt>
                <c:pt idx="29781" formatCode="General">
                  <c:v>59.561999999999998</c:v>
                </c:pt>
                <c:pt idx="29782" formatCode="General">
                  <c:v>59.564</c:v>
                </c:pt>
                <c:pt idx="29783" formatCode="General">
                  <c:v>59.566000000000003</c:v>
                </c:pt>
                <c:pt idx="29784" formatCode="General">
                  <c:v>59.567999999999998</c:v>
                </c:pt>
                <c:pt idx="29785" formatCode="General">
                  <c:v>59.57</c:v>
                </c:pt>
                <c:pt idx="29786" formatCode="General">
                  <c:v>59.572000000000003</c:v>
                </c:pt>
                <c:pt idx="29787" formatCode="General">
                  <c:v>59.573999999999998</c:v>
                </c:pt>
                <c:pt idx="29788" formatCode="General">
                  <c:v>59.576000000000001</c:v>
                </c:pt>
                <c:pt idx="29789" formatCode="General">
                  <c:v>59.578000000000003</c:v>
                </c:pt>
                <c:pt idx="29790" formatCode="General">
                  <c:v>59.58</c:v>
                </c:pt>
                <c:pt idx="29791" formatCode="General">
                  <c:v>59.582000000000001</c:v>
                </c:pt>
                <c:pt idx="29792" formatCode="General">
                  <c:v>59.584000000000003</c:v>
                </c:pt>
                <c:pt idx="29793" formatCode="General">
                  <c:v>59.585999999999999</c:v>
                </c:pt>
                <c:pt idx="29794" formatCode="General">
                  <c:v>59.588000000000001</c:v>
                </c:pt>
                <c:pt idx="29795" formatCode="General">
                  <c:v>59.59</c:v>
                </c:pt>
                <c:pt idx="29796" formatCode="General">
                  <c:v>59.591999999999999</c:v>
                </c:pt>
                <c:pt idx="29797" formatCode="General">
                  <c:v>59.594000000000001</c:v>
                </c:pt>
                <c:pt idx="29798" formatCode="General">
                  <c:v>59.595999999999997</c:v>
                </c:pt>
                <c:pt idx="29799" formatCode="General">
                  <c:v>59.597999999999999</c:v>
                </c:pt>
                <c:pt idx="29800" formatCode="General">
                  <c:v>59.6</c:v>
                </c:pt>
                <c:pt idx="29801" formatCode="General">
                  <c:v>59.601999999999997</c:v>
                </c:pt>
                <c:pt idx="29802" formatCode="General">
                  <c:v>59.603999999999999</c:v>
                </c:pt>
                <c:pt idx="29803" formatCode="General">
                  <c:v>59.606000000000002</c:v>
                </c:pt>
                <c:pt idx="29804" formatCode="General">
                  <c:v>59.607999999999997</c:v>
                </c:pt>
                <c:pt idx="29805" formatCode="General">
                  <c:v>59.61</c:v>
                </c:pt>
                <c:pt idx="29806" formatCode="General">
                  <c:v>59.612000000000002</c:v>
                </c:pt>
                <c:pt idx="29807" formatCode="General">
                  <c:v>59.613999999999997</c:v>
                </c:pt>
                <c:pt idx="29808" formatCode="General">
                  <c:v>59.616</c:v>
                </c:pt>
                <c:pt idx="29809" formatCode="General">
                  <c:v>59.618000000000002</c:v>
                </c:pt>
                <c:pt idx="29810" formatCode="General">
                  <c:v>59.62</c:v>
                </c:pt>
                <c:pt idx="29811" formatCode="General">
                  <c:v>59.622</c:v>
                </c:pt>
                <c:pt idx="29812" formatCode="General">
                  <c:v>59.624000000000002</c:v>
                </c:pt>
                <c:pt idx="29813" formatCode="General">
                  <c:v>59.625999999999998</c:v>
                </c:pt>
                <c:pt idx="29814" formatCode="General">
                  <c:v>59.628</c:v>
                </c:pt>
                <c:pt idx="29815" formatCode="General">
                  <c:v>59.63</c:v>
                </c:pt>
                <c:pt idx="29816" formatCode="General">
                  <c:v>59.631999999999998</c:v>
                </c:pt>
                <c:pt idx="29817" formatCode="General">
                  <c:v>59.634</c:v>
                </c:pt>
                <c:pt idx="29818" formatCode="General">
                  <c:v>59.636000000000003</c:v>
                </c:pt>
                <c:pt idx="29819" formatCode="General">
                  <c:v>59.637999999999998</c:v>
                </c:pt>
                <c:pt idx="29820" formatCode="General">
                  <c:v>59.64</c:v>
                </c:pt>
                <c:pt idx="29821" formatCode="General">
                  <c:v>59.642000000000003</c:v>
                </c:pt>
                <c:pt idx="29822" formatCode="General">
                  <c:v>59.643999999999998</c:v>
                </c:pt>
                <c:pt idx="29823" formatCode="General">
                  <c:v>59.646000000000001</c:v>
                </c:pt>
                <c:pt idx="29824" formatCode="General">
                  <c:v>59.648000000000003</c:v>
                </c:pt>
                <c:pt idx="29825" formatCode="General">
                  <c:v>59.65</c:v>
                </c:pt>
                <c:pt idx="29826" formatCode="General">
                  <c:v>59.652000000000001</c:v>
                </c:pt>
                <c:pt idx="29827" formatCode="General">
                  <c:v>59.654000000000003</c:v>
                </c:pt>
                <c:pt idx="29828" formatCode="General">
                  <c:v>59.655999999999999</c:v>
                </c:pt>
                <c:pt idx="29829" formatCode="General">
                  <c:v>59.658000000000001</c:v>
                </c:pt>
                <c:pt idx="29830" formatCode="General">
                  <c:v>59.66</c:v>
                </c:pt>
                <c:pt idx="29831" formatCode="General">
                  <c:v>59.661999999999999</c:v>
                </c:pt>
                <c:pt idx="29832" formatCode="General">
                  <c:v>59.664000000000001</c:v>
                </c:pt>
                <c:pt idx="29833" formatCode="General">
                  <c:v>59.665999999999997</c:v>
                </c:pt>
                <c:pt idx="29834" formatCode="General">
                  <c:v>59.667999999999999</c:v>
                </c:pt>
                <c:pt idx="29835" formatCode="General">
                  <c:v>59.67</c:v>
                </c:pt>
                <c:pt idx="29836" formatCode="General">
                  <c:v>59.671999999999997</c:v>
                </c:pt>
                <c:pt idx="29837" formatCode="General">
                  <c:v>59.673999999999999</c:v>
                </c:pt>
                <c:pt idx="29838" formatCode="General">
                  <c:v>59.676000000000002</c:v>
                </c:pt>
                <c:pt idx="29839" formatCode="General">
                  <c:v>59.677999999999997</c:v>
                </c:pt>
                <c:pt idx="29840" formatCode="General">
                  <c:v>59.68</c:v>
                </c:pt>
                <c:pt idx="29841" formatCode="General">
                  <c:v>59.682000000000002</c:v>
                </c:pt>
                <c:pt idx="29842" formatCode="General">
                  <c:v>59.683999999999997</c:v>
                </c:pt>
                <c:pt idx="29843" formatCode="General">
                  <c:v>59.686</c:v>
                </c:pt>
                <c:pt idx="29844" formatCode="General">
                  <c:v>59.688000000000002</c:v>
                </c:pt>
                <c:pt idx="29845" formatCode="General">
                  <c:v>59.69</c:v>
                </c:pt>
                <c:pt idx="29846" formatCode="General">
                  <c:v>59.692</c:v>
                </c:pt>
                <c:pt idx="29847" formatCode="General">
                  <c:v>59.694000000000003</c:v>
                </c:pt>
                <c:pt idx="29848" formatCode="General">
                  <c:v>59.695999999999998</c:v>
                </c:pt>
                <c:pt idx="29849" formatCode="General">
                  <c:v>59.698</c:v>
                </c:pt>
                <c:pt idx="29850" formatCode="General">
                  <c:v>59.7</c:v>
                </c:pt>
                <c:pt idx="29851" formatCode="General">
                  <c:v>59.701999999999998</c:v>
                </c:pt>
                <c:pt idx="29852" formatCode="General">
                  <c:v>59.704000000000001</c:v>
                </c:pt>
                <c:pt idx="29853" formatCode="General">
                  <c:v>59.706000000000003</c:v>
                </c:pt>
                <c:pt idx="29854" formatCode="General">
                  <c:v>59.707999999999998</c:v>
                </c:pt>
                <c:pt idx="29855" formatCode="General">
                  <c:v>59.71</c:v>
                </c:pt>
                <c:pt idx="29856" formatCode="General">
                  <c:v>59.712000000000003</c:v>
                </c:pt>
                <c:pt idx="29857" formatCode="General">
                  <c:v>59.713999999999999</c:v>
                </c:pt>
                <c:pt idx="29858" formatCode="General">
                  <c:v>59.716000000000001</c:v>
                </c:pt>
                <c:pt idx="29859" formatCode="General">
                  <c:v>59.718000000000004</c:v>
                </c:pt>
                <c:pt idx="29860" formatCode="General">
                  <c:v>59.72</c:v>
                </c:pt>
                <c:pt idx="29861" formatCode="General">
                  <c:v>59.722000000000001</c:v>
                </c:pt>
                <c:pt idx="29862" formatCode="General">
                  <c:v>59.723999999999997</c:v>
                </c:pt>
                <c:pt idx="29863" formatCode="General">
                  <c:v>59.725999999999999</c:v>
                </c:pt>
                <c:pt idx="29864" formatCode="General">
                  <c:v>59.728000000000002</c:v>
                </c:pt>
                <c:pt idx="29865" formatCode="General">
                  <c:v>59.73</c:v>
                </c:pt>
                <c:pt idx="29866" formatCode="General">
                  <c:v>59.731999999999999</c:v>
                </c:pt>
                <c:pt idx="29867" formatCode="General">
                  <c:v>59.734000000000002</c:v>
                </c:pt>
                <c:pt idx="29868" formatCode="General">
                  <c:v>59.735999999999997</c:v>
                </c:pt>
                <c:pt idx="29869" formatCode="General">
                  <c:v>59.738</c:v>
                </c:pt>
                <c:pt idx="29870" formatCode="General">
                  <c:v>59.74</c:v>
                </c:pt>
                <c:pt idx="29871" formatCode="General">
                  <c:v>59.741999999999997</c:v>
                </c:pt>
                <c:pt idx="29872" formatCode="General">
                  <c:v>59.744</c:v>
                </c:pt>
                <c:pt idx="29873" formatCode="General">
                  <c:v>59.746000000000002</c:v>
                </c:pt>
                <c:pt idx="29874" formatCode="General">
                  <c:v>59.747999999999998</c:v>
                </c:pt>
                <c:pt idx="29875" formatCode="General">
                  <c:v>59.75</c:v>
                </c:pt>
                <c:pt idx="29876" formatCode="General">
                  <c:v>59.752000000000002</c:v>
                </c:pt>
                <c:pt idx="29877" formatCode="General">
                  <c:v>59.753999999999998</c:v>
                </c:pt>
                <c:pt idx="29878" formatCode="General">
                  <c:v>59.756</c:v>
                </c:pt>
                <c:pt idx="29879" formatCode="General">
                  <c:v>59.758000000000003</c:v>
                </c:pt>
                <c:pt idx="29880" formatCode="General">
                  <c:v>59.76</c:v>
                </c:pt>
                <c:pt idx="29881" formatCode="General">
                  <c:v>59.762</c:v>
                </c:pt>
                <c:pt idx="29882" formatCode="General">
                  <c:v>59.764000000000003</c:v>
                </c:pt>
                <c:pt idx="29883" formatCode="General">
                  <c:v>59.765999999999998</c:v>
                </c:pt>
                <c:pt idx="29884" formatCode="General">
                  <c:v>59.768000000000001</c:v>
                </c:pt>
                <c:pt idx="29885" formatCode="General">
                  <c:v>59.77</c:v>
                </c:pt>
                <c:pt idx="29886" formatCode="General">
                  <c:v>59.771999999999998</c:v>
                </c:pt>
                <c:pt idx="29887" formatCode="General">
                  <c:v>59.774000000000001</c:v>
                </c:pt>
                <c:pt idx="29888" formatCode="General">
                  <c:v>59.776000000000003</c:v>
                </c:pt>
                <c:pt idx="29889" formatCode="General">
                  <c:v>59.777999999999999</c:v>
                </c:pt>
                <c:pt idx="29890" formatCode="General">
                  <c:v>59.78</c:v>
                </c:pt>
                <c:pt idx="29891" formatCode="General">
                  <c:v>59.781999999999996</c:v>
                </c:pt>
                <c:pt idx="29892" formatCode="General">
                  <c:v>59.783999999999999</c:v>
                </c:pt>
                <c:pt idx="29893" formatCode="General">
                  <c:v>59.786000000000001</c:v>
                </c:pt>
                <c:pt idx="29894" formatCode="General">
                  <c:v>59.787999999999997</c:v>
                </c:pt>
                <c:pt idx="29895" formatCode="General">
                  <c:v>59.79</c:v>
                </c:pt>
                <c:pt idx="29896" formatCode="General">
                  <c:v>59.792000000000002</c:v>
                </c:pt>
                <c:pt idx="29897" formatCode="General">
                  <c:v>59.793999999999997</c:v>
                </c:pt>
                <c:pt idx="29898" formatCode="General">
                  <c:v>59.795999999999999</c:v>
                </c:pt>
                <c:pt idx="29899" formatCode="General">
                  <c:v>59.798000000000002</c:v>
                </c:pt>
                <c:pt idx="29900" formatCode="General">
                  <c:v>59.8</c:v>
                </c:pt>
                <c:pt idx="29901" formatCode="General">
                  <c:v>59.802</c:v>
                </c:pt>
                <c:pt idx="29902" formatCode="General">
                  <c:v>59.804000000000002</c:v>
                </c:pt>
                <c:pt idx="29903" formatCode="General">
                  <c:v>59.805999999999997</c:v>
                </c:pt>
                <c:pt idx="29904" formatCode="General">
                  <c:v>59.808</c:v>
                </c:pt>
                <c:pt idx="29905" formatCode="General">
                  <c:v>59.81</c:v>
                </c:pt>
                <c:pt idx="29906" formatCode="General">
                  <c:v>59.811999999999998</c:v>
                </c:pt>
                <c:pt idx="29907" formatCode="General">
                  <c:v>59.814</c:v>
                </c:pt>
                <c:pt idx="29908" formatCode="General">
                  <c:v>59.816000000000003</c:v>
                </c:pt>
                <c:pt idx="29909" formatCode="General">
                  <c:v>59.817999999999998</c:v>
                </c:pt>
                <c:pt idx="29910" formatCode="General">
                  <c:v>59.82</c:v>
                </c:pt>
                <c:pt idx="29911" formatCode="General">
                  <c:v>59.822000000000003</c:v>
                </c:pt>
                <c:pt idx="29912" formatCode="General">
                  <c:v>59.823999999999998</c:v>
                </c:pt>
                <c:pt idx="29913" formatCode="General">
                  <c:v>59.826000000000001</c:v>
                </c:pt>
                <c:pt idx="29914" formatCode="General">
                  <c:v>59.828000000000003</c:v>
                </c:pt>
                <c:pt idx="29915" formatCode="General">
                  <c:v>59.83</c:v>
                </c:pt>
                <c:pt idx="29916" formatCode="General">
                  <c:v>59.832000000000001</c:v>
                </c:pt>
                <c:pt idx="29917" formatCode="General">
                  <c:v>59.834000000000003</c:v>
                </c:pt>
                <c:pt idx="29918" formatCode="General">
                  <c:v>59.835999999999999</c:v>
                </c:pt>
                <c:pt idx="29919" formatCode="General">
                  <c:v>59.838000000000001</c:v>
                </c:pt>
                <c:pt idx="29920" formatCode="General">
                  <c:v>59.84</c:v>
                </c:pt>
                <c:pt idx="29921" formatCode="General">
                  <c:v>59.841999999999999</c:v>
                </c:pt>
                <c:pt idx="29922" formatCode="General">
                  <c:v>59.844000000000001</c:v>
                </c:pt>
                <c:pt idx="29923" formatCode="General">
                  <c:v>59.845999999999997</c:v>
                </c:pt>
                <c:pt idx="29924" formatCode="General">
                  <c:v>59.847999999999999</c:v>
                </c:pt>
                <c:pt idx="29925" formatCode="General">
                  <c:v>59.85</c:v>
                </c:pt>
                <c:pt idx="29926" formatCode="General">
                  <c:v>59.851999999999997</c:v>
                </c:pt>
                <c:pt idx="29927" formatCode="General">
                  <c:v>59.853999999999999</c:v>
                </c:pt>
                <c:pt idx="29928" formatCode="General">
                  <c:v>59.856000000000002</c:v>
                </c:pt>
                <c:pt idx="29929" formatCode="General">
                  <c:v>59.857999999999997</c:v>
                </c:pt>
                <c:pt idx="29930" formatCode="General">
                  <c:v>59.86</c:v>
                </c:pt>
                <c:pt idx="29931" formatCode="General">
                  <c:v>59.862000000000002</c:v>
                </c:pt>
                <c:pt idx="29932" formatCode="General">
                  <c:v>59.863999999999997</c:v>
                </c:pt>
                <c:pt idx="29933" formatCode="General">
                  <c:v>59.866</c:v>
                </c:pt>
                <c:pt idx="29934" formatCode="General">
                  <c:v>59.868000000000002</c:v>
                </c:pt>
                <c:pt idx="29935" formatCode="General">
                  <c:v>59.87</c:v>
                </c:pt>
                <c:pt idx="29936" formatCode="General">
                  <c:v>59.872</c:v>
                </c:pt>
                <c:pt idx="29937" formatCode="General">
                  <c:v>59.874000000000002</c:v>
                </c:pt>
                <c:pt idx="29938" formatCode="General">
                  <c:v>59.875999999999998</c:v>
                </c:pt>
                <c:pt idx="29939" formatCode="General">
                  <c:v>59.878</c:v>
                </c:pt>
                <c:pt idx="29940" formatCode="General">
                  <c:v>59.88</c:v>
                </c:pt>
                <c:pt idx="29941" formatCode="General">
                  <c:v>59.881999999999998</c:v>
                </c:pt>
                <c:pt idx="29942" formatCode="General">
                  <c:v>59.884</c:v>
                </c:pt>
                <c:pt idx="29943" formatCode="General">
                  <c:v>59.886000000000003</c:v>
                </c:pt>
                <c:pt idx="29944" formatCode="General">
                  <c:v>59.887999999999998</c:v>
                </c:pt>
                <c:pt idx="29945" formatCode="General">
                  <c:v>59.89</c:v>
                </c:pt>
                <c:pt idx="29946" formatCode="General">
                  <c:v>59.892000000000003</c:v>
                </c:pt>
                <c:pt idx="29947" formatCode="General">
                  <c:v>59.893999999999998</c:v>
                </c:pt>
                <c:pt idx="29948" formatCode="General">
                  <c:v>59.896000000000001</c:v>
                </c:pt>
                <c:pt idx="29949" formatCode="General">
                  <c:v>59.898000000000003</c:v>
                </c:pt>
                <c:pt idx="29950" formatCode="General">
                  <c:v>59.9</c:v>
                </c:pt>
                <c:pt idx="29951" formatCode="General">
                  <c:v>59.902000000000001</c:v>
                </c:pt>
                <c:pt idx="29952" formatCode="General">
                  <c:v>59.904000000000003</c:v>
                </c:pt>
                <c:pt idx="29953" formatCode="General">
                  <c:v>59.905999999999999</c:v>
                </c:pt>
                <c:pt idx="29954" formatCode="General">
                  <c:v>59.908000000000001</c:v>
                </c:pt>
                <c:pt idx="29955" formatCode="General">
                  <c:v>59.91</c:v>
                </c:pt>
                <c:pt idx="29956" formatCode="General">
                  <c:v>59.911999999999999</c:v>
                </c:pt>
                <c:pt idx="29957" formatCode="General">
                  <c:v>59.914000000000001</c:v>
                </c:pt>
                <c:pt idx="29958" formatCode="General">
                  <c:v>59.915999999999997</c:v>
                </c:pt>
                <c:pt idx="29959" formatCode="General">
                  <c:v>59.917999999999999</c:v>
                </c:pt>
                <c:pt idx="29960" formatCode="General">
                  <c:v>59.92</c:v>
                </c:pt>
                <c:pt idx="29961" formatCode="General">
                  <c:v>59.921999999999997</c:v>
                </c:pt>
                <c:pt idx="29962" formatCode="General">
                  <c:v>59.923999999999999</c:v>
                </c:pt>
                <c:pt idx="29963" formatCode="General">
                  <c:v>59.926000000000002</c:v>
                </c:pt>
                <c:pt idx="29964" formatCode="General">
                  <c:v>59.927999999999997</c:v>
                </c:pt>
                <c:pt idx="29965" formatCode="General">
                  <c:v>59.93</c:v>
                </c:pt>
                <c:pt idx="29966" formatCode="General">
                  <c:v>59.932000000000002</c:v>
                </c:pt>
                <c:pt idx="29967" formatCode="General">
                  <c:v>59.933999999999997</c:v>
                </c:pt>
                <c:pt idx="29968" formatCode="General">
                  <c:v>59.936</c:v>
                </c:pt>
                <c:pt idx="29969" formatCode="General">
                  <c:v>59.938000000000002</c:v>
                </c:pt>
                <c:pt idx="29970" formatCode="General">
                  <c:v>59.94</c:v>
                </c:pt>
                <c:pt idx="29971" formatCode="General">
                  <c:v>59.942</c:v>
                </c:pt>
                <c:pt idx="29972" formatCode="General">
                  <c:v>59.944000000000003</c:v>
                </c:pt>
                <c:pt idx="29973" formatCode="General">
                  <c:v>59.945999999999998</c:v>
                </c:pt>
                <c:pt idx="29974" formatCode="General">
                  <c:v>59.948</c:v>
                </c:pt>
                <c:pt idx="29975" formatCode="General">
                  <c:v>59.95</c:v>
                </c:pt>
                <c:pt idx="29976" formatCode="General">
                  <c:v>59.951999999999998</c:v>
                </c:pt>
                <c:pt idx="29977" formatCode="General">
                  <c:v>59.954000000000001</c:v>
                </c:pt>
                <c:pt idx="29978" formatCode="General">
                  <c:v>59.956000000000003</c:v>
                </c:pt>
                <c:pt idx="29979" formatCode="General">
                  <c:v>59.957999999999998</c:v>
                </c:pt>
                <c:pt idx="29980" formatCode="General">
                  <c:v>59.96</c:v>
                </c:pt>
                <c:pt idx="29981" formatCode="General">
                  <c:v>59.962000000000003</c:v>
                </c:pt>
                <c:pt idx="29982" formatCode="General">
                  <c:v>59.963999999999999</c:v>
                </c:pt>
                <c:pt idx="29983" formatCode="General">
                  <c:v>59.966000000000001</c:v>
                </c:pt>
                <c:pt idx="29984" formatCode="General">
                  <c:v>59.968000000000004</c:v>
                </c:pt>
                <c:pt idx="29985" formatCode="General">
                  <c:v>59.97</c:v>
                </c:pt>
                <c:pt idx="29986" formatCode="General">
                  <c:v>59.972000000000001</c:v>
                </c:pt>
                <c:pt idx="29987" formatCode="General">
                  <c:v>59.973999999999997</c:v>
                </c:pt>
                <c:pt idx="29988" formatCode="General">
                  <c:v>59.975999999999999</c:v>
                </c:pt>
                <c:pt idx="29989" formatCode="General">
                  <c:v>59.978000000000002</c:v>
                </c:pt>
                <c:pt idx="29990" formatCode="General">
                  <c:v>59.98</c:v>
                </c:pt>
                <c:pt idx="29991" formatCode="General">
                  <c:v>59.981999999999999</c:v>
                </c:pt>
                <c:pt idx="29992" formatCode="General">
                  <c:v>59.984000000000002</c:v>
                </c:pt>
                <c:pt idx="29993" formatCode="General">
                  <c:v>59.985999999999997</c:v>
                </c:pt>
                <c:pt idx="29994" formatCode="General">
                  <c:v>59.988</c:v>
                </c:pt>
                <c:pt idx="29995" formatCode="General">
                  <c:v>59.99</c:v>
                </c:pt>
                <c:pt idx="29996" formatCode="General">
                  <c:v>59.991999999999997</c:v>
                </c:pt>
                <c:pt idx="29997" formatCode="General">
                  <c:v>59.994</c:v>
                </c:pt>
                <c:pt idx="29998" formatCode="General">
                  <c:v>59.996000000000002</c:v>
                </c:pt>
                <c:pt idx="29999" formatCode="General">
                  <c:v>59.997999999999998</c:v>
                </c:pt>
                <c:pt idx="30000" formatCode="General">
                  <c:v>60</c:v>
                </c:pt>
                <c:pt idx="30001" formatCode="General">
                  <c:v>60.002000000000002</c:v>
                </c:pt>
                <c:pt idx="30002" formatCode="General">
                  <c:v>60.003999999999998</c:v>
                </c:pt>
                <c:pt idx="30003" formatCode="General">
                  <c:v>60.006</c:v>
                </c:pt>
                <c:pt idx="30004" formatCode="General">
                  <c:v>60.008000000000003</c:v>
                </c:pt>
                <c:pt idx="30005" formatCode="General">
                  <c:v>60.01</c:v>
                </c:pt>
                <c:pt idx="30006" formatCode="General">
                  <c:v>60.012</c:v>
                </c:pt>
                <c:pt idx="30007" formatCode="General">
                  <c:v>60.014000000000003</c:v>
                </c:pt>
                <c:pt idx="30008" formatCode="General">
                  <c:v>60.015999999999998</c:v>
                </c:pt>
                <c:pt idx="30009" formatCode="General">
                  <c:v>60.018000000000001</c:v>
                </c:pt>
                <c:pt idx="30010" formatCode="General">
                  <c:v>60.02</c:v>
                </c:pt>
                <c:pt idx="30011" formatCode="General">
                  <c:v>60.021999999999998</c:v>
                </c:pt>
                <c:pt idx="30012" formatCode="General">
                  <c:v>60.024000000000001</c:v>
                </c:pt>
                <c:pt idx="30013" formatCode="General">
                  <c:v>60.026000000000003</c:v>
                </c:pt>
                <c:pt idx="30014" formatCode="General">
                  <c:v>60.027999999999999</c:v>
                </c:pt>
                <c:pt idx="30015" formatCode="General">
                  <c:v>60.03</c:v>
                </c:pt>
                <c:pt idx="30016" formatCode="General">
                  <c:v>60.031999999999996</c:v>
                </c:pt>
                <c:pt idx="30017" formatCode="General">
                  <c:v>60.033999999999999</c:v>
                </c:pt>
                <c:pt idx="30018" formatCode="General">
                  <c:v>60.036000000000001</c:v>
                </c:pt>
                <c:pt idx="30019" formatCode="General">
                  <c:v>60.037999999999997</c:v>
                </c:pt>
                <c:pt idx="30020" formatCode="General">
                  <c:v>60.04</c:v>
                </c:pt>
                <c:pt idx="30021" formatCode="General">
                  <c:v>60.042000000000002</c:v>
                </c:pt>
                <c:pt idx="30022" formatCode="General">
                  <c:v>60.043999999999997</c:v>
                </c:pt>
                <c:pt idx="30023" formatCode="General">
                  <c:v>60.045999999999999</c:v>
                </c:pt>
                <c:pt idx="30024" formatCode="General">
                  <c:v>60.048000000000002</c:v>
                </c:pt>
                <c:pt idx="30025" formatCode="General">
                  <c:v>60.05</c:v>
                </c:pt>
                <c:pt idx="30026" formatCode="General">
                  <c:v>60.052</c:v>
                </c:pt>
                <c:pt idx="30027" formatCode="General">
                  <c:v>60.054000000000002</c:v>
                </c:pt>
                <c:pt idx="30028" formatCode="General">
                  <c:v>60.055999999999997</c:v>
                </c:pt>
                <c:pt idx="30029" formatCode="General">
                  <c:v>60.058</c:v>
                </c:pt>
                <c:pt idx="30030" formatCode="General">
                  <c:v>60.06</c:v>
                </c:pt>
                <c:pt idx="30031" formatCode="General">
                  <c:v>60.061999999999998</c:v>
                </c:pt>
                <c:pt idx="30032" formatCode="General">
                  <c:v>60.064</c:v>
                </c:pt>
                <c:pt idx="30033" formatCode="General">
                  <c:v>60.066000000000003</c:v>
                </c:pt>
                <c:pt idx="30034" formatCode="General">
                  <c:v>60.067999999999998</c:v>
                </c:pt>
                <c:pt idx="30035" formatCode="General">
                  <c:v>60.07</c:v>
                </c:pt>
                <c:pt idx="30036" formatCode="General">
                  <c:v>60.072000000000003</c:v>
                </c:pt>
                <c:pt idx="30037" formatCode="General">
                  <c:v>60.073999999999998</c:v>
                </c:pt>
                <c:pt idx="30038" formatCode="General">
                  <c:v>60.076000000000001</c:v>
                </c:pt>
                <c:pt idx="30039" formatCode="General">
                  <c:v>60.078000000000003</c:v>
                </c:pt>
                <c:pt idx="30040" formatCode="General">
                  <c:v>60.08</c:v>
                </c:pt>
                <c:pt idx="30041" formatCode="General">
                  <c:v>60.082000000000001</c:v>
                </c:pt>
                <c:pt idx="30042" formatCode="General">
                  <c:v>60.084000000000003</c:v>
                </c:pt>
                <c:pt idx="30043" formatCode="General">
                  <c:v>60.085999999999999</c:v>
                </c:pt>
                <c:pt idx="30044" formatCode="General">
                  <c:v>60.088000000000001</c:v>
                </c:pt>
                <c:pt idx="30045" formatCode="General">
                  <c:v>60.09</c:v>
                </c:pt>
                <c:pt idx="30046" formatCode="General">
                  <c:v>60.091999999999999</c:v>
                </c:pt>
                <c:pt idx="30047" formatCode="General">
                  <c:v>60.094000000000001</c:v>
                </c:pt>
                <c:pt idx="30048" formatCode="General">
                  <c:v>60.095999999999997</c:v>
                </c:pt>
                <c:pt idx="30049" formatCode="General">
                  <c:v>60.097999999999999</c:v>
                </c:pt>
                <c:pt idx="30050" formatCode="General">
                  <c:v>60.1</c:v>
                </c:pt>
                <c:pt idx="30051" formatCode="General">
                  <c:v>60.101999999999997</c:v>
                </c:pt>
                <c:pt idx="30052" formatCode="General">
                  <c:v>60.103999999999999</c:v>
                </c:pt>
                <c:pt idx="30053" formatCode="General">
                  <c:v>60.106000000000002</c:v>
                </c:pt>
                <c:pt idx="30054" formatCode="General">
                  <c:v>60.107999999999997</c:v>
                </c:pt>
                <c:pt idx="30055" formatCode="General">
                  <c:v>60.11</c:v>
                </c:pt>
                <c:pt idx="30056" formatCode="General">
                  <c:v>60.112000000000002</c:v>
                </c:pt>
                <c:pt idx="30057" formatCode="General">
                  <c:v>60.113999999999997</c:v>
                </c:pt>
                <c:pt idx="30058" formatCode="General">
                  <c:v>60.116</c:v>
                </c:pt>
                <c:pt idx="30059" formatCode="General">
                  <c:v>60.118000000000002</c:v>
                </c:pt>
                <c:pt idx="30060" formatCode="General">
                  <c:v>60.12</c:v>
                </c:pt>
                <c:pt idx="30061" formatCode="General">
                  <c:v>60.122</c:v>
                </c:pt>
                <c:pt idx="30062" formatCode="General">
                  <c:v>60.124000000000002</c:v>
                </c:pt>
                <c:pt idx="30063" formatCode="General">
                  <c:v>60.125999999999998</c:v>
                </c:pt>
                <c:pt idx="30064" formatCode="General">
                  <c:v>60.128</c:v>
                </c:pt>
                <c:pt idx="30065" formatCode="General">
                  <c:v>60.13</c:v>
                </c:pt>
                <c:pt idx="30066" formatCode="General">
                  <c:v>60.131999999999998</c:v>
                </c:pt>
                <c:pt idx="30067" formatCode="General">
                  <c:v>60.134</c:v>
                </c:pt>
                <c:pt idx="30068" formatCode="General">
                  <c:v>60.136000000000003</c:v>
                </c:pt>
                <c:pt idx="30069" formatCode="General">
                  <c:v>60.137999999999998</c:v>
                </c:pt>
                <c:pt idx="30070" formatCode="General">
                  <c:v>60.14</c:v>
                </c:pt>
                <c:pt idx="30071" formatCode="General">
                  <c:v>60.142000000000003</c:v>
                </c:pt>
                <c:pt idx="30072" formatCode="General">
                  <c:v>60.143999999999998</c:v>
                </c:pt>
                <c:pt idx="30073" formatCode="General">
                  <c:v>60.146000000000001</c:v>
                </c:pt>
                <c:pt idx="30074" formatCode="General">
                  <c:v>60.148000000000003</c:v>
                </c:pt>
                <c:pt idx="30075" formatCode="General">
                  <c:v>60.15</c:v>
                </c:pt>
                <c:pt idx="30076" formatCode="General">
                  <c:v>60.152000000000001</c:v>
                </c:pt>
                <c:pt idx="30077" formatCode="General">
                  <c:v>60.154000000000003</c:v>
                </c:pt>
                <c:pt idx="30078" formatCode="General">
                  <c:v>60.155999999999999</c:v>
                </c:pt>
                <c:pt idx="30079" formatCode="General">
                  <c:v>60.158000000000001</c:v>
                </c:pt>
                <c:pt idx="30080" formatCode="General">
                  <c:v>60.16</c:v>
                </c:pt>
                <c:pt idx="30081" formatCode="General">
                  <c:v>60.161999999999999</c:v>
                </c:pt>
                <c:pt idx="30082" formatCode="General">
                  <c:v>60.164000000000001</c:v>
                </c:pt>
                <c:pt idx="30083" formatCode="General">
                  <c:v>60.165999999999997</c:v>
                </c:pt>
                <c:pt idx="30084" formatCode="General">
                  <c:v>60.167999999999999</c:v>
                </c:pt>
                <c:pt idx="30085" formatCode="General">
                  <c:v>60.17</c:v>
                </c:pt>
                <c:pt idx="30086" formatCode="General">
                  <c:v>60.171999999999997</c:v>
                </c:pt>
                <c:pt idx="30087" formatCode="General">
                  <c:v>60.173999999999999</c:v>
                </c:pt>
                <c:pt idx="30088" formatCode="General">
                  <c:v>60.176000000000002</c:v>
                </c:pt>
                <c:pt idx="30089" formatCode="General">
                  <c:v>60.177999999999997</c:v>
                </c:pt>
                <c:pt idx="30090" formatCode="General">
                  <c:v>60.18</c:v>
                </c:pt>
                <c:pt idx="30091" formatCode="General">
                  <c:v>60.182000000000002</c:v>
                </c:pt>
                <c:pt idx="30092" formatCode="General">
                  <c:v>60.183999999999997</c:v>
                </c:pt>
                <c:pt idx="30093" formatCode="General">
                  <c:v>60.186</c:v>
                </c:pt>
                <c:pt idx="30094" formatCode="General">
                  <c:v>60.188000000000002</c:v>
                </c:pt>
                <c:pt idx="30095" formatCode="General">
                  <c:v>60.19</c:v>
                </c:pt>
                <c:pt idx="30096" formatCode="General">
                  <c:v>60.192</c:v>
                </c:pt>
                <c:pt idx="30097" formatCode="General">
                  <c:v>60.194000000000003</c:v>
                </c:pt>
                <c:pt idx="30098" formatCode="General">
                  <c:v>60.195999999999998</c:v>
                </c:pt>
                <c:pt idx="30099" formatCode="General">
                  <c:v>60.198</c:v>
                </c:pt>
                <c:pt idx="30100" formatCode="General">
                  <c:v>60.2</c:v>
                </c:pt>
                <c:pt idx="30101" formatCode="General">
                  <c:v>60.201999999999998</c:v>
                </c:pt>
                <c:pt idx="30102" formatCode="General">
                  <c:v>60.204000000000001</c:v>
                </c:pt>
                <c:pt idx="30103" formatCode="General">
                  <c:v>60.206000000000003</c:v>
                </c:pt>
                <c:pt idx="30104" formatCode="General">
                  <c:v>60.207999999999998</c:v>
                </c:pt>
                <c:pt idx="30105" formatCode="General">
                  <c:v>60.21</c:v>
                </c:pt>
                <c:pt idx="30106" formatCode="General">
                  <c:v>60.212000000000003</c:v>
                </c:pt>
                <c:pt idx="30107" formatCode="General">
                  <c:v>60.213999999999999</c:v>
                </c:pt>
                <c:pt idx="30108" formatCode="General">
                  <c:v>60.216000000000001</c:v>
                </c:pt>
                <c:pt idx="30109" formatCode="General">
                  <c:v>60.218000000000004</c:v>
                </c:pt>
                <c:pt idx="30110" formatCode="General">
                  <c:v>60.22</c:v>
                </c:pt>
                <c:pt idx="30111" formatCode="General">
                  <c:v>60.222000000000001</c:v>
                </c:pt>
                <c:pt idx="30112" formatCode="General">
                  <c:v>60.223999999999997</c:v>
                </c:pt>
                <c:pt idx="30113" formatCode="General">
                  <c:v>60.225999999999999</c:v>
                </c:pt>
                <c:pt idx="30114" formatCode="General">
                  <c:v>60.228000000000002</c:v>
                </c:pt>
                <c:pt idx="30115" formatCode="General">
                  <c:v>60.23</c:v>
                </c:pt>
                <c:pt idx="30116" formatCode="General">
                  <c:v>60.231999999999999</c:v>
                </c:pt>
                <c:pt idx="30117" formatCode="General">
                  <c:v>60.234000000000002</c:v>
                </c:pt>
                <c:pt idx="30118" formatCode="General">
                  <c:v>60.235999999999997</c:v>
                </c:pt>
                <c:pt idx="30119" formatCode="General">
                  <c:v>60.238</c:v>
                </c:pt>
                <c:pt idx="30120" formatCode="General">
                  <c:v>60.24</c:v>
                </c:pt>
                <c:pt idx="30121" formatCode="General">
                  <c:v>60.241999999999997</c:v>
                </c:pt>
                <c:pt idx="30122" formatCode="General">
                  <c:v>60.244</c:v>
                </c:pt>
                <c:pt idx="30123" formatCode="General">
                  <c:v>60.246000000000002</c:v>
                </c:pt>
                <c:pt idx="30124" formatCode="General">
                  <c:v>60.247999999999998</c:v>
                </c:pt>
                <c:pt idx="30125" formatCode="General">
                  <c:v>60.25</c:v>
                </c:pt>
                <c:pt idx="30126" formatCode="General">
                  <c:v>60.252000000000002</c:v>
                </c:pt>
                <c:pt idx="30127" formatCode="General">
                  <c:v>60.253999999999998</c:v>
                </c:pt>
                <c:pt idx="30128" formatCode="General">
                  <c:v>60.256</c:v>
                </c:pt>
                <c:pt idx="30129" formatCode="General">
                  <c:v>60.258000000000003</c:v>
                </c:pt>
                <c:pt idx="30130" formatCode="General">
                  <c:v>60.26</c:v>
                </c:pt>
                <c:pt idx="30131" formatCode="General">
                  <c:v>60.262</c:v>
                </c:pt>
                <c:pt idx="30132" formatCode="General">
                  <c:v>60.264000000000003</c:v>
                </c:pt>
                <c:pt idx="30133" formatCode="General">
                  <c:v>60.265999999999998</c:v>
                </c:pt>
                <c:pt idx="30134" formatCode="General">
                  <c:v>60.268000000000001</c:v>
                </c:pt>
                <c:pt idx="30135" formatCode="General">
                  <c:v>60.27</c:v>
                </c:pt>
                <c:pt idx="30136" formatCode="General">
                  <c:v>60.271999999999998</c:v>
                </c:pt>
                <c:pt idx="30137" formatCode="General">
                  <c:v>60.274000000000001</c:v>
                </c:pt>
                <c:pt idx="30138" formatCode="General">
                  <c:v>60.276000000000003</c:v>
                </c:pt>
                <c:pt idx="30139" formatCode="General">
                  <c:v>60.277999999999999</c:v>
                </c:pt>
                <c:pt idx="30140" formatCode="General">
                  <c:v>60.28</c:v>
                </c:pt>
                <c:pt idx="30141" formatCode="General">
                  <c:v>60.281999999999996</c:v>
                </c:pt>
                <c:pt idx="30142" formatCode="General">
                  <c:v>60.283999999999999</c:v>
                </c:pt>
                <c:pt idx="30143" formatCode="General">
                  <c:v>60.286000000000001</c:v>
                </c:pt>
                <c:pt idx="30144" formatCode="General">
                  <c:v>60.287999999999997</c:v>
                </c:pt>
                <c:pt idx="30145" formatCode="General">
                  <c:v>60.29</c:v>
                </c:pt>
                <c:pt idx="30146" formatCode="General">
                  <c:v>60.292000000000002</c:v>
                </c:pt>
                <c:pt idx="30147" formatCode="General">
                  <c:v>60.293999999999997</c:v>
                </c:pt>
                <c:pt idx="30148" formatCode="General">
                  <c:v>60.295999999999999</c:v>
                </c:pt>
                <c:pt idx="30149" formatCode="General">
                  <c:v>60.298000000000002</c:v>
                </c:pt>
                <c:pt idx="30150" formatCode="General">
                  <c:v>60.3</c:v>
                </c:pt>
                <c:pt idx="30151" formatCode="General">
                  <c:v>60.302</c:v>
                </c:pt>
                <c:pt idx="30152" formatCode="General">
                  <c:v>60.304000000000002</c:v>
                </c:pt>
                <c:pt idx="30153" formatCode="General">
                  <c:v>60.305999999999997</c:v>
                </c:pt>
                <c:pt idx="30154" formatCode="General">
                  <c:v>60.308</c:v>
                </c:pt>
                <c:pt idx="30155" formatCode="General">
                  <c:v>60.31</c:v>
                </c:pt>
                <c:pt idx="30156" formatCode="General">
                  <c:v>60.311999999999998</c:v>
                </c:pt>
                <c:pt idx="30157" formatCode="General">
                  <c:v>60.314</c:v>
                </c:pt>
                <c:pt idx="30158" formatCode="General">
                  <c:v>60.316000000000003</c:v>
                </c:pt>
                <c:pt idx="30159" formatCode="General">
                  <c:v>60.317999999999998</c:v>
                </c:pt>
                <c:pt idx="30160" formatCode="General">
                  <c:v>60.32</c:v>
                </c:pt>
                <c:pt idx="30161" formatCode="General">
                  <c:v>60.322000000000003</c:v>
                </c:pt>
                <c:pt idx="30162" formatCode="General">
                  <c:v>60.323999999999998</c:v>
                </c:pt>
                <c:pt idx="30163" formatCode="General">
                  <c:v>60.326000000000001</c:v>
                </c:pt>
                <c:pt idx="30164" formatCode="General">
                  <c:v>60.328000000000003</c:v>
                </c:pt>
                <c:pt idx="30165" formatCode="General">
                  <c:v>60.33</c:v>
                </c:pt>
                <c:pt idx="30166" formatCode="General">
                  <c:v>60.332000000000001</c:v>
                </c:pt>
                <c:pt idx="30167" formatCode="General">
                  <c:v>60.334000000000003</c:v>
                </c:pt>
                <c:pt idx="30168" formatCode="General">
                  <c:v>60.335999999999999</c:v>
                </c:pt>
                <c:pt idx="30169" formatCode="General">
                  <c:v>60.338000000000001</c:v>
                </c:pt>
                <c:pt idx="30170" formatCode="General">
                  <c:v>60.34</c:v>
                </c:pt>
                <c:pt idx="30171" formatCode="General">
                  <c:v>60.341999999999999</c:v>
                </c:pt>
                <c:pt idx="30172" formatCode="General">
                  <c:v>60.344000000000001</c:v>
                </c:pt>
                <c:pt idx="30173" formatCode="General">
                  <c:v>60.345999999999997</c:v>
                </c:pt>
                <c:pt idx="30174" formatCode="General">
                  <c:v>60.347999999999999</c:v>
                </c:pt>
                <c:pt idx="30175" formatCode="General">
                  <c:v>60.35</c:v>
                </c:pt>
                <c:pt idx="30176" formatCode="General">
                  <c:v>60.351999999999997</c:v>
                </c:pt>
                <c:pt idx="30177" formatCode="General">
                  <c:v>60.353999999999999</c:v>
                </c:pt>
                <c:pt idx="30178" formatCode="General">
                  <c:v>60.356000000000002</c:v>
                </c:pt>
                <c:pt idx="30179" formatCode="General">
                  <c:v>60.357999999999997</c:v>
                </c:pt>
                <c:pt idx="30180" formatCode="General">
                  <c:v>60.36</c:v>
                </c:pt>
                <c:pt idx="30181" formatCode="General">
                  <c:v>60.362000000000002</c:v>
                </c:pt>
                <c:pt idx="30182" formatCode="General">
                  <c:v>60.363999999999997</c:v>
                </c:pt>
                <c:pt idx="30183" formatCode="General">
                  <c:v>60.366</c:v>
                </c:pt>
                <c:pt idx="30184" formatCode="General">
                  <c:v>60.368000000000002</c:v>
                </c:pt>
                <c:pt idx="30185" formatCode="General">
                  <c:v>60.37</c:v>
                </c:pt>
                <c:pt idx="30186" formatCode="General">
                  <c:v>60.372</c:v>
                </c:pt>
                <c:pt idx="30187" formatCode="General">
                  <c:v>60.374000000000002</c:v>
                </c:pt>
                <c:pt idx="30188" formatCode="General">
                  <c:v>60.375999999999998</c:v>
                </c:pt>
                <c:pt idx="30189" formatCode="General">
                  <c:v>60.378</c:v>
                </c:pt>
                <c:pt idx="30190" formatCode="General">
                  <c:v>60.38</c:v>
                </c:pt>
                <c:pt idx="30191" formatCode="General">
                  <c:v>60.381999999999998</c:v>
                </c:pt>
                <c:pt idx="30192" formatCode="General">
                  <c:v>60.384</c:v>
                </c:pt>
                <c:pt idx="30193" formatCode="General">
                  <c:v>60.386000000000003</c:v>
                </c:pt>
                <c:pt idx="30194" formatCode="General">
                  <c:v>60.387999999999998</c:v>
                </c:pt>
                <c:pt idx="30195" formatCode="General">
                  <c:v>60.39</c:v>
                </c:pt>
                <c:pt idx="30196" formatCode="General">
                  <c:v>60.392000000000003</c:v>
                </c:pt>
                <c:pt idx="30197" formatCode="General">
                  <c:v>60.393999999999998</c:v>
                </c:pt>
                <c:pt idx="30198" formatCode="General">
                  <c:v>60.396000000000001</c:v>
                </c:pt>
                <c:pt idx="30199" formatCode="General">
                  <c:v>60.398000000000003</c:v>
                </c:pt>
                <c:pt idx="30200" formatCode="General">
                  <c:v>60.4</c:v>
                </c:pt>
                <c:pt idx="30201" formatCode="General">
                  <c:v>60.402000000000001</c:v>
                </c:pt>
                <c:pt idx="30202" formatCode="General">
                  <c:v>60.404000000000003</c:v>
                </c:pt>
                <c:pt idx="30203" formatCode="General">
                  <c:v>60.405999999999999</c:v>
                </c:pt>
                <c:pt idx="30204" formatCode="General">
                  <c:v>60.408000000000001</c:v>
                </c:pt>
                <c:pt idx="30205" formatCode="General">
                  <c:v>60.41</c:v>
                </c:pt>
                <c:pt idx="30206" formatCode="General">
                  <c:v>60.411999999999999</c:v>
                </c:pt>
                <c:pt idx="30207" formatCode="General">
                  <c:v>60.414000000000001</c:v>
                </c:pt>
                <c:pt idx="30208" formatCode="General">
                  <c:v>60.415999999999997</c:v>
                </c:pt>
                <c:pt idx="30209" formatCode="General">
                  <c:v>60.417999999999999</c:v>
                </c:pt>
                <c:pt idx="30210" formatCode="General">
                  <c:v>60.42</c:v>
                </c:pt>
                <c:pt idx="30211" formatCode="General">
                  <c:v>60.421999999999997</c:v>
                </c:pt>
                <c:pt idx="30212" formatCode="General">
                  <c:v>60.423999999999999</c:v>
                </c:pt>
                <c:pt idx="30213" formatCode="General">
                  <c:v>60.426000000000002</c:v>
                </c:pt>
                <c:pt idx="30214" formatCode="General">
                  <c:v>60.427999999999997</c:v>
                </c:pt>
                <c:pt idx="30215" formatCode="General">
                  <c:v>60.43</c:v>
                </c:pt>
                <c:pt idx="30216" formatCode="General">
                  <c:v>60.432000000000002</c:v>
                </c:pt>
                <c:pt idx="30217" formatCode="General">
                  <c:v>60.433999999999997</c:v>
                </c:pt>
                <c:pt idx="30218" formatCode="General">
                  <c:v>60.436</c:v>
                </c:pt>
                <c:pt idx="30219" formatCode="General">
                  <c:v>60.438000000000002</c:v>
                </c:pt>
                <c:pt idx="30220" formatCode="General">
                  <c:v>60.44</c:v>
                </c:pt>
                <c:pt idx="30221" formatCode="General">
                  <c:v>60.442</c:v>
                </c:pt>
                <c:pt idx="30222" formatCode="General">
                  <c:v>60.444000000000003</c:v>
                </c:pt>
                <c:pt idx="30223" formatCode="General">
                  <c:v>60.445999999999998</c:v>
                </c:pt>
                <c:pt idx="30224" formatCode="General">
                  <c:v>60.448</c:v>
                </c:pt>
                <c:pt idx="30225" formatCode="General">
                  <c:v>60.45</c:v>
                </c:pt>
                <c:pt idx="30226" formatCode="General">
                  <c:v>60.451999999999998</c:v>
                </c:pt>
                <c:pt idx="30227" formatCode="General">
                  <c:v>60.454000000000001</c:v>
                </c:pt>
                <c:pt idx="30228" formatCode="General">
                  <c:v>60.456000000000003</c:v>
                </c:pt>
                <c:pt idx="30229" formatCode="General">
                  <c:v>60.457999999999998</c:v>
                </c:pt>
                <c:pt idx="30230" formatCode="General">
                  <c:v>60.46</c:v>
                </c:pt>
                <c:pt idx="30231" formatCode="General">
                  <c:v>60.462000000000003</c:v>
                </c:pt>
                <c:pt idx="30232" formatCode="General">
                  <c:v>60.463999999999999</c:v>
                </c:pt>
                <c:pt idx="30233" formatCode="General">
                  <c:v>60.466000000000001</c:v>
                </c:pt>
                <c:pt idx="30234" formatCode="General">
                  <c:v>60.468000000000004</c:v>
                </c:pt>
                <c:pt idx="30235" formatCode="General">
                  <c:v>60.47</c:v>
                </c:pt>
                <c:pt idx="30236" formatCode="General">
                  <c:v>60.472000000000001</c:v>
                </c:pt>
                <c:pt idx="30237" formatCode="General">
                  <c:v>60.473999999999997</c:v>
                </c:pt>
                <c:pt idx="30238" formatCode="General">
                  <c:v>60.475999999999999</c:v>
                </c:pt>
                <c:pt idx="30239" formatCode="General">
                  <c:v>60.478000000000002</c:v>
                </c:pt>
                <c:pt idx="30240" formatCode="General">
                  <c:v>60.48</c:v>
                </c:pt>
                <c:pt idx="30241" formatCode="General">
                  <c:v>60.481999999999999</c:v>
                </c:pt>
                <c:pt idx="30242" formatCode="General">
                  <c:v>60.484000000000002</c:v>
                </c:pt>
                <c:pt idx="30243" formatCode="General">
                  <c:v>60.485999999999997</c:v>
                </c:pt>
                <c:pt idx="30244" formatCode="General">
                  <c:v>60.488</c:v>
                </c:pt>
                <c:pt idx="30245" formatCode="General">
                  <c:v>60.49</c:v>
                </c:pt>
                <c:pt idx="30246" formatCode="General">
                  <c:v>60.491999999999997</c:v>
                </c:pt>
                <c:pt idx="30247" formatCode="General">
                  <c:v>60.494</c:v>
                </c:pt>
                <c:pt idx="30248" formatCode="General">
                  <c:v>60.496000000000002</c:v>
                </c:pt>
                <c:pt idx="30249" formatCode="General">
                  <c:v>60.497999999999998</c:v>
                </c:pt>
                <c:pt idx="30250" formatCode="General">
                  <c:v>60.5</c:v>
                </c:pt>
                <c:pt idx="30251" formatCode="General">
                  <c:v>60.502000000000002</c:v>
                </c:pt>
                <c:pt idx="30252" formatCode="General">
                  <c:v>60.503999999999998</c:v>
                </c:pt>
                <c:pt idx="30253" formatCode="General">
                  <c:v>60.506</c:v>
                </c:pt>
                <c:pt idx="30254" formatCode="General">
                  <c:v>60.508000000000003</c:v>
                </c:pt>
                <c:pt idx="30255" formatCode="General">
                  <c:v>60.51</c:v>
                </c:pt>
                <c:pt idx="30256" formatCode="General">
                  <c:v>60.512</c:v>
                </c:pt>
                <c:pt idx="30257" formatCode="General">
                  <c:v>60.514000000000003</c:v>
                </c:pt>
                <c:pt idx="30258" formatCode="General">
                  <c:v>60.515999999999998</c:v>
                </c:pt>
                <c:pt idx="30259" formatCode="General">
                  <c:v>60.518000000000001</c:v>
                </c:pt>
                <c:pt idx="30260" formatCode="General">
                  <c:v>60.52</c:v>
                </c:pt>
                <c:pt idx="30261" formatCode="General">
                  <c:v>60.521999999999998</c:v>
                </c:pt>
                <c:pt idx="30262" formatCode="General">
                  <c:v>60.524000000000001</c:v>
                </c:pt>
                <c:pt idx="30263" formatCode="General">
                  <c:v>60.526000000000003</c:v>
                </c:pt>
                <c:pt idx="30264" formatCode="General">
                  <c:v>60.527999999999999</c:v>
                </c:pt>
                <c:pt idx="30265" formatCode="General">
                  <c:v>60.53</c:v>
                </c:pt>
                <c:pt idx="30266" formatCode="General">
                  <c:v>60.531999999999996</c:v>
                </c:pt>
                <c:pt idx="30267" formatCode="General">
                  <c:v>60.533999999999999</c:v>
                </c:pt>
                <c:pt idx="30268" formatCode="General">
                  <c:v>60.536000000000001</c:v>
                </c:pt>
                <c:pt idx="30269" formatCode="General">
                  <c:v>60.537999999999997</c:v>
                </c:pt>
                <c:pt idx="30270" formatCode="General">
                  <c:v>60.54</c:v>
                </c:pt>
                <c:pt idx="30271" formatCode="General">
                  <c:v>60.542000000000002</c:v>
                </c:pt>
                <c:pt idx="30272" formatCode="General">
                  <c:v>60.543999999999997</c:v>
                </c:pt>
                <c:pt idx="30273" formatCode="General">
                  <c:v>60.545999999999999</c:v>
                </c:pt>
                <c:pt idx="30274" formatCode="General">
                  <c:v>60.548000000000002</c:v>
                </c:pt>
                <c:pt idx="30275" formatCode="General">
                  <c:v>60.55</c:v>
                </c:pt>
                <c:pt idx="30276" formatCode="General">
                  <c:v>60.552</c:v>
                </c:pt>
                <c:pt idx="30277" formatCode="General">
                  <c:v>60.554000000000002</c:v>
                </c:pt>
                <c:pt idx="30278" formatCode="General">
                  <c:v>60.555999999999997</c:v>
                </c:pt>
                <c:pt idx="30279" formatCode="General">
                  <c:v>60.558</c:v>
                </c:pt>
                <c:pt idx="30280" formatCode="General">
                  <c:v>60.56</c:v>
                </c:pt>
                <c:pt idx="30281" formatCode="General">
                  <c:v>60.561999999999998</c:v>
                </c:pt>
                <c:pt idx="30282" formatCode="General">
                  <c:v>60.564</c:v>
                </c:pt>
                <c:pt idx="30283" formatCode="General">
                  <c:v>60.566000000000003</c:v>
                </c:pt>
                <c:pt idx="30284" formatCode="General">
                  <c:v>60.567999999999998</c:v>
                </c:pt>
                <c:pt idx="30285" formatCode="General">
                  <c:v>60.57</c:v>
                </c:pt>
                <c:pt idx="30286" formatCode="General">
                  <c:v>60.572000000000003</c:v>
                </c:pt>
                <c:pt idx="30287" formatCode="General">
                  <c:v>60.573999999999998</c:v>
                </c:pt>
                <c:pt idx="30288" formatCode="General">
                  <c:v>60.576000000000001</c:v>
                </c:pt>
                <c:pt idx="30289" formatCode="General">
                  <c:v>60.578000000000003</c:v>
                </c:pt>
                <c:pt idx="30290" formatCode="General">
                  <c:v>60.58</c:v>
                </c:pt>
                <c:pt idx="30291" formatCode="General">
                  <c:v>60.582000000000001</c:v>
                </c:pt>
                <c:pt idx="30292" formatCode="General">
                  <c:v>60.584000000000003</c:v>
                </c:pt>
                <c:pt idx="30293" formatCode="General">
                  <c:v>60.585999999999999</c:v>
                </c:pt>
                <c:pt idx="30294" formatCode="General">
                  <c:v>60.588000000000001</c:v>
                </c:pt>
                <c:pt idx="30295" formatCode="General">
                  <c:v>60.59</c:v>
                </c:pt>
                <c:pt idx="30296" formatCode="General">
                  <c:v>60.591999999999999</c:v>
                </c:pt>
                <c:pt idx="30297" formatCode="General">
                  <c:v>60.594000000000001</c:v>
                </c:pt>
                <c:pt idx="30298" formatCode="General">
                  <c:v>60.595999999999997</c:v>
                </c:pt>
                <c:pt idx="30299" formatCode="General">
                  <c:v>60.597999999999999</c:v>
                </c:pt>
                <c:pt idx="30300" formatCode="General">
                  <c:v>60.6</c:v>
                </c:pt>
                <c:pt idx="30301" formatCode="General">
                  <c:v>60.601999999999997</c:v>
                </c:pt>
                <c:pt idx="30302" formatCode="General">
                  <c:v>60.603999999999999</c:v>
                </c:pt>
                <c:pt idx="30303" formatCode="General">
                  <c:v>60.606000000000002</c:v>
                </c:pt>
                <c:pt idx="30304" formatCode="General">
                  <c:v>60.607999999999997</c:v>
                </c:pt>
                <c:pt idx="30305" formatCode="General">
                  <c:v>60.61</c:v>
                </c:pt>
                <c:pt idx="30306" formatCode="General">
                  <c:v>60.612000000000002</c:v>
                </c:pt>
                <c:pt idx="30307" formatCode="General">
                  <c:v>60.613999999999997</c:v>
                </c:pt>
                <c:pt idx="30308" formatCode="General">
                  <c:v>60.616</c:v>
                </c:pt>
                <c:pt idx="30309" formatCode="General">
                  <c:v>60.618000000000002</c:v>
                </c:pt>
                <c:pt idx="30310" formatCode="General">
                  <c:v>60.62</c:v>
                </c:pt>
                <c:pt idx="30311" formatCode="General">
                  <c:v>60.622</c:v>
                </c:pt>
                <c:pt idx="30312" formatCode="General">
                  <c:v>60.624000000000002</c:v>
                </c:pt>
                <c:pt idx="30313" formatCode="General">
                  <c:v>60.625999999999998</c:v>
                </c:pt>
                <c:pt idx="30314" formatCode="General">
                  <c:v>60.628</c:v>
                </c:pt>
                <c:pt idx="30315" formatCode="General">
                  <c:v>60.63</c:v>
                </c:pt>
                <c:pt idx="30316" formatCode="General">
                  <c:v>60.631999999999998</c:v>
                </c:pt>
                <c:pt idx="30317" formatCode="General">
                  <c:v>60.634</c:v>
                </c:pt>
                <c:pt idx="30318" formatCode="General">
                  <c:v>60.636000000000003</c:v>
                </c:pt>
                <c:pt idx="30319" formatCode="General">
                  <c:v>60.637999999999998</c:v>
                </c:pt>
                <c:pt idx="30320" formatCode="General">
                  <c:v>60.64</c:v>
                </c:pt>
                <c:pt idx="30321" formatCode="General">
                  <c:v>60.642000000000003</c:v>
                </c:pt>
                <c:pt idx="30322" formatCode="General">
                  <c:v>60.643999999999998</c:v>
                </c:pt>
                <c:pt idx="30323" formatCode="General">
                  <c:v>60.646000000000001</c:v>
                </c:pt>
                <c:pt idx="30324" formatCode="General">
                  <c:v>60.648000000000003</c:v>
                </c:pt>
                <c:pt idx="30325" formatCode="General">
                  <c:v>60.65</c:v>
                </c:pt>
                <c:pt idx="30326" formatCode="General">
                  <c:v>60.652000000000001</c:v>
                </c:pt>
                <c:pt idx="30327" formatCode="General">
                  <c:v>60.654000000000003</c:v>
                </c:pt>
                <c:pt idx="30328" formatCode="General">
                  <c:v>60.655999999999999</c:v>
                </c:pt>
                <c:pt idx="30329" formatCode="General">
                  <c:v>60.658000000000001</c:v>
                </c:pt>
                <c:pt idx="30330" formatCode="General">
                  <c:v>60.66</c:v>
                </c:pt>
                <c:pt idx="30331" formatCode="General">
                  <c:v>60.661999999999999</c:v>
                </c:pt>
                <c:pt idx="30332" formatCode="General">
                  <c:v>60.664000000000001</c:v>
                </c:pt>
                <c:pt idx="30333" formatCode="General">
                  <c:v>60.665999999999997</c:v>
                </c:pt>
                <c:pt idx="30334" formatCode="General">
                  <c:v>60.667999999999999</c:v>
                </c:pt>
                <c:pt idx="30335" formatCode="General">
                  <c:v>60.67</c:v>
                </c:pt>
                <c:pt idx="30336" formatCode="General">
                  <c:v>60.671999999999997</c:v>
                </c:pt>
                <c:pt idx="30337" formatCode="General">
                  <c:v>60.673999999999999</c:v>
                </c:pt>
                <c:pt idx="30338" formatCode="General">
                  <c:v>60.676000000000002</c:v>
                </c:pt>
                <c:pt idx="30339" formatCode="General">
                  <c:v>60.677999999999997</c:v>
                </c:pt>
                <c:pt idx="30340" formatCode="General">
                  <c:v>60.68</c:v>
                </c:pt>
                <c:pt idx="30341" formatCode="General">
                  <c:v>60.682000000000002</c:v>
                </c:pt>
                <c:pt idx="30342" formatCode="General">
                  <c:v>60.683999999999997</c:v>
                </c:pt>
                <c:pt idx="30343" formatCode="General">
                  <c:v>60.686</c:v>
                </c:pt>
                <c:pt idx="30344" formatCode="General">
                  <c:v>60.688000000000002</c:v>
                </c:pt>
                <c:pt idx="30345" formatCode="General">
                  <c:v>60.69</c:v>
                </c:pt>
                <c:pt idx="30346" formatCode="General">
                  <c:v>60.692</c:v>
                </c:pt>
                <c:pt idx="30347" formatCode="General">
                  <c:v>60.694000000000003</c:v>
                </c:pt>
                <c:pt idx="30348" formatCode="General">
                  <c:v>60.695999999999998</c:v>
                </c:pt>
                <c:pt idx="30349" formatCode="General">
                  <c:v>60.698</c:v>
                </c:pt>
                <c:pt idx="30350" formatCode="General">
                  <c:v>60.7</c:v>
                </c:pt>
                <c:pt idx="30351" formatCode="General">
                  <c:v>60.701999999999998</c:v>
                </c:pt>
                <c:pt idx="30352" formatCode="General">
                  <c:v>60.704000000000001</c:v>
                </c:pt>
                <c:pt idx="30353" formatCode="General">
                  <c:v>60.706000000000003</c:v>
                </c:pt>
                <c:pt idx="30354" formatCode="General">
                  <c:v>60.707999999999998</c:v>
                </c:pt>
                <c:pt idx="30355" formatCode="General">
                  <c:v>60.71</c:v>
                </c:pt>
                <c:pt idx="30356" formatCode="General">
                  <c:v>60.712000000000003</c:v>
                </c:pt>
                <c:pt idx="30357" formatCode="General">
                  <c:v>60.713999999999999</c:v>
                </c:pt>
                <c:pt idx="30358" formatCode="General">
                  <c:v>60.716000000000001</c:v>
                </c:pt>
                <c:pt idx="30359" formatCode="General">
                  <c:v>60.718000000000004</c:v>
                </c:pt>
                <c:pt idx="30360" formatCode="General">
                  <c:v>60.72</c:v>
                </c:pt>
                <c:pt idx="30361" formatCode="General">
                  <c:v>60.722000000000001</c:v>
                </c:pt>
                <c:pt idx="30362" formatCode="General">
                  <c:v>60.723999999999997</c:v>
                </c:pt>
                <c:pt idx="30363" formatCode="General">
                  <c:v>60.725999999999999</c:v>
                </c:pt>
                <c:pt idx="30364" formatCode="General">
                  <c:v>60.728000000000002</c:v>
                </c:pt>
                <c:pt idx="30365" formatCode="General">
                  <c:v>60.73</c:v>
                </c:pt>
                <c:pt idx="30366" formatCode="General">
                  <c:v>60.731999999999999</c:v>
                </c:pt>
                <c:pt idx="30367" formatCode="General">
                  <c:v>60.734000000000002</c:v>
                </c:pt>
                <c:pt idx="30368" formatCode="General">
                  <c:v>60.735999999999997</c:v>
                </c:pt>
                <c:pt idx="30369" formatCode="General">
                  <c:v>60.738</c:v>
                </c:pt>
                <c:pt idx="30370" formatCode="General">
                  <c:v>60.74</c:v>
                </c:pt>
                <c:pt idx="30371" formatCode="General">
                  <c:v>60.741999999999997</c:v>
                </c:pt>
                <c:pt idx="30372" formatCode="General">
                  <c:v>60.744</c:v>
                </c:pt>
                <c:pt idx="30373" formatCode="General">
                  <c:v>60.746000000000002</c:v>
                </c:pt>
                <c:pt idx="30374" formatCode="General">
                  <c:v>60.747999999999998</c:v>
                </c:pt>
                <c:pt idx="30375" formatCode="General">
                  <c:v>60.75</c:v>
                </c:pt>
                <c:pt idx="30376" formatCode="General">
                  <c:v>60.752000000000002</c:v>
                </c:pt>
                <c:pt idx="30377" formatCode="General">
                  <c:v>60.753999999999998</c:v>
                </c:pt>
                <c:pt idx="30378" formatCode="General">
                  <c:v>60.756</c:v>
                </c:pt>
                <c:pt idx="30379" formatCode="General">
                  <c:v>60.758000000000003</c:v>
                </c:pt>
                <c:pt idx="30380" formatCode="General">
                  <c:v>60.76</c:v>
                </c:pt>
                <c:pt idx="30381" formatCode="General">
                  <c:v>60.762</c:v>
                </c:pt>
                <c:pt idx="30382" formatCode="General">
                  <c:v>60.764000000000003</c:v>
                </c:pt>
                <c:pt idx="30383" formatCode="General">
                  <c:v>60.765999999999998</c:v>
                </c:pt>
                <c:pt idx="30384" formatCode="General">
                  <c:v>60.768000000000001</c:v>
                </c:pt>
                <c:pt idx="30385" formatCode="General">
                  <c:v>60.77</c:v>
                </c:pt>
                <c:pt idx="30386" formatCode="General">
                  <c:v>60.771999999999998</c:v>
                </c:pt>
                <c:pt idx="30387" formatCode="General">
                  <c:v>60.774000000000001</c:v>
                </c:pt>
                <c:pt idx="30388" formatCode="General">
                  <c:v>60.776000000000003</c:v>
                </c:pt>
                <c:pt idx="30389" formatCode="General">
                  <c:v>60.777999999999999</c:v>
                </c:pt>
                <c:pt idx="30390" formatCode="General">
                  <c:v>60.78</c:v>
                </c:pt>
                <c:pt idx="30391" formatCode="General">
                  <c:v>60.781999999999996</c:v>
                </c:pt>
                <c:pt idx="30392" formatCode="General">
                  <c:v>60.783999999999999</c:v>
                </c:pt>
                <c:pt idx="30393" formatCode="General">
                  <c:v>60.786000000000001</c:v>
                </c:pt>
                <c:pt idx="30394" formatCode="General">
                  <c:v>60.787999999999997</c:v>
                </c:pt>
                <c:pt idx="30395" formatCode="General">
                  <c:v>60.79</c:v>
                </c:pt>
                <c:pt idx="30396" formatCode="General">
                  <c:v>60.792000000000002</c:v>
                </c:pt>
                <c:pt idx="30397" formatCode="General">
                  <c:v>60.793999999999997</c:v>
                </c:pt>
                <c:pt idx="30398" formatCode="General">
                  <c:v>60.795999999999999</c:v>
                </c:pt>
                <c:pt idx="30399" formatCode="General">
                  <c:v>60.798000000000002</c:v>
                </c:pt>
                <c:pt idx="30400" formatCode="General">
                  <c:v>60.8</c:v>
                </c:pt>
                <c:pt idx="30401" formatCode="General">
                  <c:v>60.802</c:v>
                </c:pt>
                <c:pt idx="30402" formatCode="General">
                  <c:v>60.804000000000002</c:v>
                </c:pt>
                <c:pt idx="30403" formatCode="General">
                  <c:v>60.805999999999997</c:v>
                </c:pt>
                <c:pt idx="30404" formatCode="General">
                  <c:v>60.808</c:v>
                </c:pt>
                <c:pt idx="30405" formatCode="General">
                  <c:v>60.81</c:v>
                </c:pt>
                <c:pt idx="30406" formatCode="General">
                  <c:v>60.811999999999998</c:v>
                </c:pt>
                <c:pt idx="30407" formatCode="General">
                  <c:v>60.814</c:v>
                </c:pt>
                <c:pt idx="30408" formatCode="General">
                  <c:v>60.816000000000003</c:v>
                </c:pt>
                <c:pt idx="30409" formatCode="General">
                  <c:v>60.817999999999998</c:v>
                </c:pt>
                <c:pt idx="30410" formatCode="General">
                  <c:v>60.82</c:v>
                </c:pt>
                <c:pt idx="30411" formatCode="General">
                  <c:v>60.822000000000003</c:v>
                </c:pt>
                <c:pt idx="30412" formatCode="General">
                  <c:v>60.823999999999998</c:v>
                </c:pt>
                <c:pt idx="30413" formatCode="General">
                  <c:v>60.826000000000001</c:v>
                </c:pt>
                <c:pt idx="30414" formatCode="General">
                  <c:v>60.828000000000003</c:v>
                </c:pt>
                <c:pt idx="30415" formatCode="General">
                  <c:v>60.83</c:v>
                </c:pt>
                <c:pt idx="30416" formatCode="General">
                  <c:v>60.832000000000001</c:v>
                </c:pt>
                <c:pt idx="30417" formatCode="General">
                  <c:v>60.834000000000003</c:v>
                </c:pt>
                <c:pt idx="30418" formatCode="General">
                  <c:v>60.835999999999999</c:v>
                </c:pt>
                <c:pt idx="30419" formatCode="General">
                  <c:v>60.838000000000001</c:v>
                </c:pt>
                <c:pt idx="30420" formatCode="General">
                  <c:v>60.84</c:v>
                </c:pt>
                <c:pt idx="30421" formatCode="General">
                  <c:v>60.841999999999999</c:v>
                </c:pt>
                <c:pt idx="30422" formatCode="General">
                  <c:v>60.844000000000001</c:v>
                </c:pt>
                <c:pt idx="30423" formatCode="General">
                  <c:v>60.845999999999997</c:v>
                </c:pt>
                <c:pt idx="30424" formatCode="General">
                  <c:v>60.847999999999999</c:v>
                </c:pt>
                <c:pt idx="30425" formatCode="General">
                  <c:v>60.85</c:v>
                </c:pt>
                <c:pt idx="30426" formatCode="General">
                  <c:v>60.851999999999997</c:v>
                </c:pt>
                <c:pt idx="30427" formatCode="General">
                  <c:v>60.853999999999999</c:v>
                </c:pt>
                <c:pt idx="30428" formatCode="General">
                  <c:v>60.856000000000002</c:v>
                </c:pt>
                <c:pt idx="30429" formatCode="General">
                  <c:v>60.857999999999997</c:v>
                </c:pt>
                <c:pt idx="30430" formatCode="General">
                  <c:v>60.86</c:v>
                </c:pt>
                <c:pt idx="30431" formatCode="General">
                  <c:v>60.862000000000002</c:v>
                </c:pt>
                <c:pt idx="30432" formatCode="General">
                  <c:v>60.863999999999997</c:v>
                </c:pt>
                <c:pt idx="30433" formatCode="General">
                  <c:v>60.866</c:v>
                </c:pt>
                <c:pt idx="30434" formatCode="General">
                  <c:v>60.868000000000002</c:v>
                </c:pt>
                <c:pt idx="30435" formatCode="General">
                  <c:v>60.87</c:v>
                </c:pt>
                <c:pt idx="30436" formatCode="General">
                  <c:v>60.872</c:v>
                </c:pt>
                <c:pt idx="30437" formatCode="General">
                  <c:v>60.874000000000002</c:v>
                </c:pt>
                <c:pt idx="30438" formatCode="General">
                  <c:v>60.875999999999998</c:v>
                </c:pt>
                <c:pt idx="30439" formatCode="General">
                  <c:v>60.878</c:v>
                </c:pt>
                <c:pt idx="30440" formatCode="General">
                  <c:v>60.88</c:v>
                </c:pt>
                <c:pt idx="30441" formatCode="General">
                  <c:v>60.881999999999998</c:v>
                </c:pt>
                <c:pt idx="30442" formatCode="General">
                  <c:v>60.884</c:v>
                </c:pt>
                <c:pt idx="30443" formatCode="General">
                  <c:v>60.886000000000003</c:v>
                </c:pt>
                <c:pt idx="30444" formatCode="General">
                  <c:v>60.887999999999998</c:v>
                </c:pt>
                <c:pt idx="30445" formatCode="General">
                  <c:v>60.89</c:v>
                </c:pt>
                <c:pt idx="30446" formatCode="General">
                  <c:v>60.892000000000003</c:v>
                </c:pt>
                <c:pt idx="30447" formatCode="General">
                  <c:v>60.893999999999998</c:v>
                </c:pt>
                <c:pt idx="30448" formatCode="General">
                  <c:v>60.896000000000001</c:v>
                </c:pt>
                <c:pt idx="30449" formatCode="General">
                  <c:v>60.898000000000003</c:v>
                </c:pt>
                <c:pt idx="30450" formatCode="General">
                  <c:v>60.9</c:v>
                </c:pt>
                <c:pt idx="30451" formatCode="General">
                  <c:v>60.902000000000001</c:v>
                </c:pt>
                <c:pt idx="30452" formatCode="General">
                  <c:v>60.904000000000003</c:v>
                </c:pt>
                <c:pt idx="30453" formatCode="General">
                  <c:v>60.905999999999999</c:v>
                </c:pt>
                <c:pt idx="30454" formatCode="General">
                  <c:v>60.908000000000001</c:v>
                </c:pt>
                <c:pt idx="30455" formatCode="General">
                  <c:v>60.91</c:v>
                </c:pt>
                <c:pt idx="30456" formatCode="General">
                  <c:v>60.911999999999999</c:v>
                </c:pt>
                <c:pt idx="30457" formatCode="General">
                  <c:v>60.914000000000001</c:v>
                </c:pt>
                <c:pt idx="30458" formatCode="General">
                  <c:v>60.915999999999997</c:v>
                </c:pt>
                <c:pt idx="30459" formatCode="General">
                  <c:v>60.917999999999999</c:v>
                </c:pt>
                <c:pt idx="30460" formatCode="General">
                  <c:v>60.92</c:v>
                </c:pt>
                <c:pt idx="30461" formatCode="General">
                  <c:v>60.921999999999997</c:v>
                </c:pt>
                <c:pt idx="30462" formatCode="General">
                  <c:v>60.923999999999999</c:v>
                </c:pt>
                <c:pt idx="30463" formatCode="General">
                  <c:v>60.926000000000002</c:v>
                </c:pt>
                <c:pt idx="30464" formatCode="General">
                  <c:v>60.927999999999997</c:v>
                </c:pt>
                <c:pt idx="30465" formatCode="General">
                  <c:v>60.93</c:v>
                </c:pt>
                <c:pt idx="30466" formatCode="General">
                  <c:v>60.932000000000002</c:v>
                </c:pt>
                <c:pt idx="30467" formatCode="General">
                  <c:v>60.933999999999997</c:v>
                </c:pt>
                <c:pt idx="30468" formatCode="General">
                  <c:v>60.936</c:v>
                </c:pt>
                <c:pt idx="30469" formatCode="General">
                  <c:v>60.938000000000002</c:v>
                </c:pt>
                <c:pt idx="30470" formatCode="General">
                  <c:v>60.94</c:v>
                </c:pt>
                <c:pt idx="30471" formatCode="General">
                  <c:v>60.942</c:v>
                </c:pt>
                <c:pt idx="30472" formatCode="General">
                  <c:v>60.944000000000003</c:v>
                </c:pt>
                <c:pt idx="30473" formatCode="General">
                  <c:v>60.945999999999998</c:v>
                </c:pt>
                <c:pt idx="30474" formatCode="General">
                  <c:v>60.948</c:v>
                </c:pt>
                <c:pt idx="30475" formatCode="General">
                  <c:v>60.95</c:v>
                </c:pt>
                <c:pt idx="30476" formatCode="General">
                  <c:v>60.951999999999998</c:v>
                </c:pt>
                <c:pt idx="30477" formatCode="General">
                  <c:v>60.954000000000001</c:v>
                </c:pt>
                <c:pt idx="30478" formatCode="General">
                  <c:v>60.956000000000003</c:v>
                </c:pt>
                <c:pt idx="30479" formatCode="General">
                  <c:v>60.957999999999998</c:v>
                </c:pt>
                <c:pt idx="30480" formatCode="General">
                  <c:v>60.96</c:v>
                </c:pt>
                <c:pt idx="30481" formatCode="General">
                  <c:v>60.962000000000003</c:v>
                </c:pt>
                <c:pt idx="30482" formatCode="General">
                  <c:v>60.963999999999999</c:v>
                </c:pt>
                <c:pt idx="30483" formatCode="General">
                  <c:v>60.966000000000001</c:v>
                </c:pt>
                <c:pt idx="30484" formatCode="General">
                  <c:v>60.968000000000004</c:v>
                </c:pt>
                <c:pt idx="30485" formatCode="General">
                  <c:v>60.97</c:v>
                </c:pt>
                <c:pt idx="30486" formatCode="General">
                  <c:v>60.972000000000001</c:v>
                </c:pt>
                <c:pt idx="30487" formatCode="General">
                  <c:v>60.973999999999997</c:v>
                </c:pt>
                <c:pt idx="30488" formatCode="General">
                  <c:v>60.975999999999999</c:v>
                </c:pt>
                <c:pt idx="30489" formatCode="General">
                  <c:v>60.978000000000002</c:v>
                </c:pt>
                <c:pt idx="30490" formatCode="General">
                  <c:v>60.98</c:v>
                </c:pt>
                <c:pt idx="30491" formatCode="General">
                  <c:v>60.981999999999999</c:v>
                </c:pt>
                <c:pt idx="30492" formatCode="General">
                  <c:v>60.984000000000002</c:v>
                </c:pt>
                <c:pt idx="30493" formatCode="General">
                  <c:v>60.985999999999997</c:v>
                </c:pt>
                <c:pt idx="30494" formatCode="General">
                  <c:v>60.988</c:v>
                </c:pt>
                <c:pt idx="30495" formatCode="General">
                  <c:v>60.99</c:v>
                </c:pt>
                <c:pt idx="30496" formatCode="General">
                  <c:v>60.991999999999997</c:v>
                </c:pt>
                <c:pt idx="30497" formatCode="General">
                  <c:v>60.994</c:v>
                </c:pt>
                <c:pt idx="30498" formatCode="General">
                  <c:v>60.996000000000002</c:v>
                </c:pt>
                <c:pt idx="30499" formatCode="General">
                  <c:v>60.997999999999998</c:v>
                </c:pt>
                <c:pt idx="30500" formatCode="General">
                  <c:v>61</c:v>
                </c:pt>
                <c:pt idx="30501" formatCode="General">
                  <c:v>61.002000000000002</c:v>
                </c:pt>
                <c:pt idx="30502" formatCode="General">
                  <c:v>61.003999999999998</c:v>
                </c:pt>
                <c:pt idx="30503" formatCode="General">
                  <c:v>61.006</c:v>
                </c:pt>
                <c:pt idx="30504" formatCode="General">
                  <c:v>61.008000000000003</c:v>
                </c:pt>
                <c:pt idx="30505" formatCode="General">
                  <c:v>61.01</c:v>
                </c:pt>
                <c:pt idx="30506" formatCode="General">
                  <c:v>61.012</c:v>
                </c:pt>
                <c:pt idx="30507" formatCode="General">
                  <c:v>61.014000000000003</c:v>
                </c:pt>
                <c:pt idx="30508" formatCode="General">
                  <c:v>61.015999999999998</c:v>
                </c:pt>
                <c:pt idx="30509" formatCode="General">
                  <c:v>61.018000000000001</c:v>
                </c:pt>
                <c:pt idx="30510" formatCode="General">
                  <c:v>61.02</c:v>
                </c:pt>
                <c:pt idx="30511" formatCode="General">
                  <c:v>61.021999999999998</c:v>
                </c:pt>
                <c:pt idx="30512" formatCode="General">
                  <c:v>61.024000000000001</c:v>
                </c:pt>
                <c:pt idx="30513" formatCode="General">
                  <c:v>61.026000000000003</c:v>
                </c:pt>
                <c:pt idx="30514" formatCode="General">
                  <c:v>61.027999999999999</c:v>
                </c:pt>
                <c:pt idx="30515" formatCode="General">
                  <c:v>61.03</c:v>
                </c:pt>
                <c:pt idx="30516" formatCode="General">
                  <c:v>61.031999999999996</c:v>
                </c:pt>
                <c:pt idx="30517" formatCode="General">
                  <c:v>61.033999999999999</c:v>
                </c:pt>
                <c:pt idx="30518" formatCode="General">
                  <c:v>61.036000000000001</c:v>
                </c:pt>
                <c:pt idx="30519" formatCode="General">
                  <c:v>61.037999999999997</c:v>
                </c:pt>
                <c:pt idx="30520" formatCode="General">
                  <c:v>61.04</c:v>
                </c:pt>
                <c:pt idx="30521" formatCode="General">
                  <c:v>61.042000000000002</c:v>
                </c:pt>
                <c:pt idx="30522" formatCode="General">
                  <c:v>61.043999999999997</c:v>
                </c:pt>
                <c:pt idx="30523" formatCode="General">
                  <c:v>61.045999999999999</c:v>
                </c:pt>
                <c:pt idx="30524" formatCode="General">
                  <c:v>61.048000000000002</c:v>
                </c:pt>
                <c:pt idx="30525" formatCode="General">
                  <c:v>61.05</c:v>
                </c:pt>
                <c:pt idx="30526" formatCode="General">
                  <c:v>61.052</c:v>
                </c:pt>
                <c:pt idx="30527" formatCode="General">
                  <c:v>61.054000000000002</c:v>
                </c:pt>
                <c:pt idx="30528" formatCode="General">
                  <c:v>61.055999999999997</c:v>
                </c:pt>
                <c:pt idx="30529" formatCode="General">
                  <c:v>61.058</c:v>
                </c:pt>
                <c:pt idx="30530" formatCode="General">
                  <c:v>61.06</c:v>
                </c:pt>
                <c:pt idx="30531" formatCode="General">
                  <c:v>61.061999999999998</c:v>
                </c:pt>
                <c:pt idx="30532" formatCode="General">
                  <c:v>61.064</c:v>
                </c:pt>
                <c:pt idx="30533" formatCode="General">
                  <c:v>61.066000000000003</c:v>
                </c:pt>
                <c:pt idx="30534" formatCode="General">
                  <c:v>61.067999999999998</c:v>
                </c:pt>
                <c:pt idx="30535" formatCode="General">
                  <c:v>61.07</c:v>
                </c:pt>
                <c:pt idx="30536" formatCode="General">
                  <c:v>61.072000000000003</c:v>
                </c:pt>
                <c:pt idx="30537" formatCode="General">
                  <c:v>61.073999999999998</c:v>
                </c:pt>
                <c:pt idx="30538" formatCode="General">
                  <c:v>61.076000000000001</c:v>
                </c:pt>
                <c:pt idx="30539" formatCode="General">
                  <c:v>61.078000000000003</c:v>
                </c:pt>
                <c:pt idx="30540" formatCode="General">
                  <c:v>61.08</c:v>
                </c:pt>
                <c:pt idx="30541" formatCode="General">
                  <c:v>61.082000000000001</c:v>
                </c:pt>
                <c:pt idx="30542" formatCode="General">
                  <c:v>61.084000000000003</c:v>
                </c:pt>
                <c:pt idx="30543" formatCode="General">
                  <c:v>61.085999999999999</c:v>
                </c:pt>
                <c:pt idx="30544" formatCode="General">
                  <c:v>61.088000000000001</c:v>
                </c:pt>
                <c:pt idx="30545" formatCode="General">
                  <c:v>61.09</c:v>
                </c:pt>
                <c:pt idx="30546" formatCode="General">
                  <c:v>61.091999999999999</c:v>
                </c:pt>
                <c:pt idx="30547" formatCode="General">
                  <c:v>61.094000000000001</c:v>
                </c:pt>
                <c:pt idx="30548" formatCode="General">
                  <c:v>61.095999999999997</c:v>
                </c:pt>
                <c:pt idx="30549" formatCode="General">
                  <c:v>61.097999999999999</c:v>
                </c:pt>
                <c:pt idx="30550" formatCode="General">
                  <c:v>61.1</c:v>
                </c:pt>
                <c:pt idx="30551" formatCode="General">
                  <c:v>61.101999999999997</c:v>
                </c:pt>
                <c:pt idx="30552" formatCode="General">
                  <c:v>61.103999999999999</c:v>
                </c:pt>
                <c:pt idx="30553" formatCode="General">
                  <c:v>61.106000000000002</c:v>
                </c:pt>
                <c:pt idx="30554" formatCode="General">
                  <c:v>61.107999999999997</c:v>
                </c:pt>
                <c:pt idx="30555" formatCode="General">
                  <c:v>61.11</c:v>
                </c:pt>
                <c:pt idx="30556" formatCode="General">
                  <c:v>61.112000000000002</c:v>
                </c:pt>
                <c:pt idx="30557" formatCode="General">
                  <c:v>61.113999999999997</c:v>
                </c:pt>
                <c:pt idx="30558" formatCode="General">
                  <c:v>61.116</c:v>
                </c:pt>
                <c:pt idx="30559" formatCode="General">
                  <c:v>61.118000000000002</c:v>
                </c:pt>
                <c:pt idx="30560" formatCode="General">
                  <c:v>61.12</c:v>
                </c:pt>
                <c:pt idx="30561" formatCode="General">
                  <c:v>61.122</c:v>
                </c:pt>
                <c:pt idx="30562" formatCode="General">
                  <c:v>61.124000000000002</c:v>
                </c:pt>
                <c:pt idx="30563" formatCode="General">
                  <c:v>61.125999999999998</c:v>
                </c:pt>
                <c:pt idx="30564" formatCode="General">
                  <c:v>61.128</c:v>
                </c:pt>
                <c:pt idx="30565" formatCode="General">
                  <c:v>61.13</c:v>
                </c:pt>
                <c:pt idx="30566" formatCode="General">
                  <c:v>61.131999999999998</c:v>
                </c:pt>
                <c:pt idx="30567" formatCode="General">
                  <c:v>61.134</c:v>
                </c:pt>
                <c:pt idx="30568" formatCode="General">
                  <c:v>61.136000000000003</c:v>
                </c:pt>
                <c:pt idx="30569" formatCode="General">
                  <c:v>61.137999999999998</c:v>
                </c:pt>
                <c:pt idx="30570" formatCode="General">
                  <c:v>61.14</c:v>
                </c:pt>
                <c:pt idx="30571" formatCode="General">
                  <c:v>61.142000000000003</c:v>
                </c:pt>
                <c:pt idx="30572" formatCode="General">
                  <c:v>61.143999999999998</c:v>
                </c:pt>
                <c:pt idx="30573" formatCode="General">
                  <c:v>61.146000000000001</c:v>
                </c:pt>
                <c:pt idx="30574" formatCode="General">
                  <c:v>61.148000000000003</c:v>
                </c:pt>
                <c:pt idx="30575" formatCode="General">
                  <c:v>61.15</c:v>
                </c:pt>
                <c:pt idx="30576" formatCode="General">
                  <c:v>61.152000000000001</c:v>
                </c:pt>
                <c:pt idx="30577" formatCode="General">
                  <c:v>61.154000000000003</c:v>
                </c:pt>
                <c:pt idx="30578" formatCode="General">
                  <c:v>61.155999999999999</c:v>
                </c:pt>
                <c:pt idx="30579" formatCode="General">
                  <c:v>61.158000000000001</c:v>
                </c:pt>
                <c:pt idx="30580" formatCode="General">
                  <c:v>61.16</c:v>
                </c:pt>
                <c:pt idx="30581" formatCode="General">
                  <c:v>61.161999999999999</c:v>
                </c:pt>
                <c:pt idx="30582" formatCode="General">
                  <c:v>61.164000000000001</c:v>
                </c:pt>
                <c:pt idx="30583" formatCode="General">
                  <c:v>61.165999999999997</c:v>
                </c:pt>
                <c:pt idx="30584" formatCode="General">
                  <c:v>61.167999999999999</c:v>
                </c:pt>
                <c:pt idx="30585" formatCode="General">
                  <c:v>61.17</c:v>
                </c:pt>
                <c:pt idx="30586" formatCode="General">
                  <c:v>61.171999999999997</c:v>
                </c:pt>
                <c:pt idx="30587" formatCode="General">
                  <c:v>61.173999999999999</c:v>
                </c:pt>
                <c:pt idx="30588" formatCode="General">
                  <c:v>61.176000000000002</c:v>
                </c:pt>
                <c:pt idx="30589" formatCode="General">
                  <c:v>61.177999999999997</c:v>
                </c:pt>
                <c:pt idx="30590" formatCode="General">
                  <c:v>61.18</c:v>
                </c:pt>
                <c:pt idx="30591" formatCode="General">
                  <c:v>61.182000000000002</c:v>
                </c:pt>
                <c:pt idx="30592" formatCode="General">
                  <c:v>61.183999999999997</c:v>
                </c:pt>
                <c:pt idx="30593" formatCode="General">
                  <c:v>61.186</c:v>
                </c:pt>
                <c:pt idx="30594" formatCode="General">
                  <c:v>61.188000000000002</c:v>
                </c:pt>
                <c:pt idx="30595" formatCode="General">
                  <c:v>61.19</c:v>
                </c:pt>
                <c:pt idx="30596" formatCode="General">
                  <c:v>61.192</c:v>
                </c:pt>
                <c:pt idx="30597" formatCode="General">
                  <c:v>61.194000000000003</c:v>
                </c:pt>
                <c:pt idx="30598" formatCode="General">
                  <c:v>61.195999999999998</c:v>
                </c:pt>
                <c:pt idx="30599" formatCode="General">
                  <c:v>61.198</c:v>
                </c:pt>
                <c:pt idx="30600" formatCode="General">
                  <c:v>61.2</c:v>
                </c:pt>
                <c:pt idx="30601" formatCode="General">
                  <c:v>61.201999999999998</c:v>
                </c:pt>
                <c:pt idx="30602" formatCode="General">
                  <c:v>61.204000000000001</c:v>
                </c:pt>
                <c:pt idx="30603" formatCode="General">
                  <c:v>61.206000000000003</c:v>
                </c:pt>
                <c:pt idx="30604" formatCode="General">
                  <c:v>61.207999999999998</c:v>
                </c:pt>
                <c:pt idx="30605" formatCode="General">
                  <c:v>61.21</c:v>
                </c:pt>
                <c:pt idx="30606" formatCode="General">
                  <c:v>61.212000000000003</c:v>
                </c:pt>
                <c:pt idx="30607" formatCode="General">
                  <c:v>61.213999999999999</c:v>
                </c:pt>
                <c:pt idx="30608" formatCode="General">
                  <c:v>61.216000000000001</c:v>
                </c:pt>
                <c:pt idx="30609" formatCode="General">
                  <c:v>61.218000000000004</c:v>
                </c:pt>
                <c:pt idx="30610" formatCode="General">
                  <c:v>61.22</c:v>
                </c:pt>
                <c:pt idx="30611" formatCode="General">
                  <c:v>61.222000000000001</c:v>
                </c:pt>
                <c:pt idx="30612" formatCode="General">
                  <c:v>61.223999999999997</c:v>
                </c:pt>
                <c:pt idx="30613" formatCode="General">
                  <c:v>61.225999999999999</c:v>
                </c:pt>
                <c:pt idx="30614" formatCode="General">
                  <c:v>61.228000000000002</c:v>
                </c:pt>
                <c:pt idx="30615" formatCode="General">
                  <c:v>61.23</c:v>
                </c:pt>
                <c:pt idx="30616" formatCode="General">
                  <c:v>61.231999999999999</c:v>
                </c:pt>
                <c:pt idx="30617" formatCode="General">
                  <c:v>61.234000000000002</c:v>
                </c:pt>
                <c:pt idx="30618" formatCode="General">
                  <c:v>61.235999999999997</c:v>
                </c:pt>
                <c:pt idx="30619" formatCode="General">
                  <c:v>61.238</c:v>
                </c:pt>
                <c:pt idx="30620" formatCode="General">
                  <c:v>61.24</c:v>
                </c:pt>
                <c:pt idx="30621" formatCode="General">
                  <c:v>61.241999999999997</c:v>
                </c:pt>
                <c:pt idx="30622" formatCode="General">
                  <c:v>61.244</c:v>
                </c:pt>
                <c:pt idx="30623" formatCode="General">
                  <c:v>61.246000000000002</c:v>
                </c:pt>
                <c:pt idx="30624" formatCode="General">
                  <c:v>61.247999999999998</c:v>
                </c:pt>
                <c:pt idx="30625" formatCode="General">
                  <c:v>61.25</c:v>
                </c:pt>
                <c:pt idx="30626" formatCode="General">
                  <c:v>61.252000000000002</c:v>
                </c:pt>
                <c:pt idx="30627" formatCode="General">
                  <c:v>61.253999999999998</c:v>
                </c:pt>
                <c:pt idx="30628" formatCode="General">
                  <c:v>61.256</c:v>
                </c:pt>
                <c:pt idx="30629" formatCode="General">
                  <c:v>61.258000000000003</c:v>
                </c:pt>
                <c:pt idx="30630" formatCode="General">
                  <c:v>61.26</c:v>
                </c:pt>
                <c:pt idx="30631" formatCode="General">
                  <c:v>61.262</c:v>
                </c:pt>
                <c:pt idx="30632" formatCode="General">
                  <c:v>61.264000000000003</c:v>
                </c:pt>
                <c:pt idx="30633" formatCode="General">
                  <c:v>61.265999999999998</c:v>
                </c:pt>
                <c:pt idx="30634" formatCode="General">
                  <c:v>61.268000000000001</c:v>
                </c:pt>
                <c:pt idx="30635" formatCode="General">
                  <c:v>61.27</c:v>
                </c:pt>
                <c:pt idx="30636" formatCode="General">
                  <c:v>61.271999999999998</c:v>
                </c:pt>
                <c:pt idx="30637" formatCode="General">
                  <c:v>61.274000000000001</c:v>
                </c:pt>
                <c:pt idx="30638" formatCode="General">
                  <c:v>61.276000000000003</c:v>
                </c:pt>
                <c:pt idx="30639" formatCode="General">
                  <c:v>61.277999999999999</c:v>
                </c:pt>
                <c:pt idx="30640" formatCode="General">
                  <c:v>61.28</c:v>
                </c:pt>
                <c:pt idx="30641" formatCode="General">
                  <c:v>61.281999999999996</c:v>
                </c:pt>
                <c:pt idx="30642" formatCode="General">
                  <c:v>61.283999999999999</c:v>
                </c:pt>
                <c:pt idx="30643" formatCode="General">
                  <c:v>61.286000000000001</c:v>
                </c:pt>
                <c:pt idx="30644" formatCode="General">
                  <c:v>61.287999999999997</c:v>
                </c:pt>
                <c:pt idx="30645" formatCode="General">
                  <c:v>61.29</c:v>
                </c:pt>
                <c:pt idx="30646" formatCode="General">
                  <c:v>61.292000000000002</c:v>
                </c:pt>
                <c:pt idx="30647" formatCode="General">
                  <c:v>61.293999999999997</c:v>
                </c:pt>
                <c:pt idx="30648" formatCode="General">
                  <c:v>61.295999999999999</c:v>
                </c:pt>
                <c:pt idx="30649" formatCode="General">
                  <c:v>61.298000000000002</c:v>
                </c:pt>
                <c:pt idx="30650" formatCode="General">
                  <c:v>61.3</c:v>
                </c:pt>
                <c:pt idx="30651" formatCode="General">
                  <c:v>61.302</c:v>
                </c:pt>
                <c:pt idx="30652" formatCode="General">
                  <c:v>61.304000000000002</c:v>
                </c:pt>
                <c:pt idx="30653" formatCode="General">
                  <c:v>61.305999999999997</c:v>
                </c:pt>
                <c:pt idx="30654" formatCode="General">
                  <c:v>61.308</c:v>
                </c:pt>
                <c:pt idx="30655" formatCode="General">
                  <c:v>61.31</c:v>
                </c:pt>
                <c:pt idx="30656" formatCode="General">
                  <c:v>61.311999999999998</c:v>
                </c:pt>
                <c:pt idx="30657" formatCode="General">
                  <c:v>61.314</c:v>
                </c:pt>
                <c:pt idx="30658" formatCode="General">
                  <c:v>61.316000000000003</c:v>
                </c:pt>
                <c:pt idx="30659" formatCode="General">
                  <c:v>61.317999999999998</c:v>
                </c:pt>
                <c:pt idx="30660" formatCode="General">
                  <c:v>61.32</c:v>
                </c:pt>
                <c:pt idx="30661" formatCode="General">
                  <c:v>61.322000000000003</c:v>
                </c:pt>
                <c:pt idx="30662" formatCode="General">
                  <c:v>61.323999999999998</c:v>
                </c:pt>
                <c:pt idx="30663" formatCode="General">
                  <c:v>61.326000000000001</c:v>
                </c:pt>
                <c:pt idx="30664" formatCode="General">
                  <c:v>61.328000000000003</c:v>
                </c:pt>
                <c:pt idx="30665" formatCode="General">
                  <c:v>61.33</c:v>
                </c:pt>
                <c:pt idx="30666" formatCode="General">
                  <c:v>61.332000000000001</c:v>
                </c:pt>
                <c:pt idx="30667" formatCode="General">
                  <c:v>61.334000000000003</c:v>
                </c:pt>
                <c:pt idx="30668" formatCode="General">
                  <c:v>61.335999999999999</c:v>
                </c:pt>
                <c:pt idx="30669" formatCode="General">
                  <c:v>61.338000000000001</c:v>
                </c:pt>
                <c:pt idx="30670" formatCode="General">
                  <c:v>61.34</c:v>
                </c:pt>
                <c:pt idx="30671" formatCode="General">
                  <c:v>61.341999999999999</c:v>
                </c:pt>
                <c:pt idx="30672" formatCode="General">
                  <c:v>61.344000000000001</c:v>
                </c:pt>
                <c:pt idx="30673" formatCode="General">
                  <c:v>61.345999999999997</c:v>
                </c:pt>
                <c:pt idx="30674" formatCode="General">
                  <c:v>61.347999999999999</c:v>
                </c:pt>
                <c:pt idx="30675" formatCode="General">
                  <c:v>61.35</c:v>
                </c:pt>
                <c:pt idx="30676" formatCode="General">
                  <c:v>61.351999999999997</c:v>
                </c:pt>
                <c:pt idx="30677" formatCode="General">
                  <c:v>61.353999999999999</c:v>
                </c:pt>
                <c:pt idx="30678" formatCode="General">
                  <c:v>61.356000000000002</c:v>
                </c:pt>
                <c:pt idx="30679" formatCode="General">
                  <c:v>61.357999999999997</c:v>
                </c:pt>
                <c:pt idx="30680" formatCode="General">
                  <c:v>61.36</c:v>
                </c:pt>
                <c:pt idx="30681" formatCode="General">
                  <c:v>61.362000000000002</c:v>
                </c:pt>
                <c:pt idx="30682" formatCode="General">
                  <c:v>61.363999999999997</c:v>
                </c:pt>
                <c:pt idx="30683" formatCode="General">
                  <c:v>61.366</c:v>
                </c:pt>
                <c:pt idx="30684" formatCode="General">
                  <c:v>61.368000000000002</c:v>
                </c:pt>
                <c:pt idx="30685" formatCode="General">
                  <c:v>61.37</c:v>
                </c:pt>
                <c:pt idx="30686" formatCode="General">
                  <c:v>61.372</c:v>
                </c:pt>
                <c:pt idx="30687" formatCode="General">
                  <c:v>61.374000000000002</c:v>
                </c:pt>
                <c:pt idx="30688" formatCode="General">
                  <c:v>61.375999999999998</c:v>
                </c:pt>
                <c:pt idx="30689" formatCode="General">
                  <c:v>61.378</c:v>
                </c:pt>
                <c:pt idx="30690" formatCode="General">
                  <c:v>61.38</c:v>
                </c:pt>
                <c:pt idx="30691" formatCode="General">
                  <c:v>61.381999999999998</c:v>
                </c:pt>
                <c:pt idx="30692" formatCode="General">
                  <c:v>61.384</c:v>
                </c:pt>
                <c:pt idx="30693" formatCode="General">
                  <c:v>61.386000000000003</c:v>
                </c:pt>
                <c:pt idx="30694" formatCode="General">
                  <c:v>61.387999999999998</c:v>
                </c:pt>
                <c:pt idx="30695" formatCode="General">
                  <c:v>61.39</c:v>
                </c:pt>
                <c:pt idx="30696" formatCode="General">
                  <c:v>61.392000000000003</c:v>
                </c:pt>
                <c:pt idx="30697" formatCode="General">
                  <c:v>61.393999999999998</c:v>
                </c:pt>
                <c:pt idx="30698" formatCode="General">
                  <c:v>61.396000000000001</c:v>
                </c:pt>
                <c:pt idx="30699" formatCode="General">
                  <c:v>61.398000000000003</c:v>
                </c:pt>
                <c:pt idx="30700" formatCode="General">
                  <c:v>61.4</c:v>
                </c:pt>
                <c:pt idx="30701" formatCode="General">
                  <c:v>61.402000000000001</c:v>
                </c:pt>
                <c:pt idx="30702" formatCode="General">
                  <c:v>61.404000000000003</c:v>
                </c:pt>
                <c:pt idx="30703" formatCode="General">
                  <c:v>61.405999999999999</c:v>
                </c:pt>
                <c:pt idx="30704" formatCode="General">
                  <c:v>61.408000000000001</c:v>
                </c:pt>
                <c:pt idx="30705" formatCode="General">
                  <c:v>61.41</c:v>
                </c:pt>
                <c:pt idx="30706" formatCode="General">
                  <c:v>61.411999999999999</c:v>
                </c:pt>
                <c:pt idx="30707" formatCode="General">
                  <c:v>61.414000000000001</c:v>
                </c:pt>
                <c:pt idx="30708" formatCode="General">
                  <c:v>61.415999999999997</c:v>
                </c:pt>
                <c:pt idx="30709" formatCode="General">
                  <c:v>61.417999999999999</c:v>
                </c:pt>
                <c:pt idx="30710" formatCode="General">
                  <c:v>61.42</c:v>
                </c:pt>
                <c:pt idx="30711" formatCode="General">
                  <c:v>61.421999999999997</c:v>
                </c:pt>
                <c:pt idx="30712" formatCode="General">
                  <c:v>61.423999999999999</c:v>
                </c:pt>
                <c:pt idx="30713" formatCode="General">
                  <c:v>61.426000000000002</c:v>
                </c:pt>
                <c:pt idx="30714" formatCode="General">
                  <c:v>61.427999999999997</c:v>
                </c:pt>
                <c:pt idx="30715" formatCode="General">
                  <c:v>61.43</c:v>
                </c:pt>
                <c:pt idx="30716" formatCode="General">
                  <c:v>61.432000000000002</c:v>
                </c:pt>
                <c:pt idx="30717" formatCode="General">
                  <c:v>61.433999999999997</c:v>
                </c:pt>
                <c:pt idx="30718" formatCode="General">
                  <c:v>61.436</c:v>
                </c:pt>
                <c:pt idx="30719" formatCode="General">
                  <c:v>61.438000000000002</c:v>
                </c:pt>
                <c:pt idx="30720" formatCode="General">
                  <c:v>61.44</c:v>
                </c:pt>
                <c:pt idx="30721" formatCode="General">
                  <c:v>61.442</c:v>
                </c:pt>
                <c:pt idx="30722" formatCode="General">
                  <c:v>61.444000000000003</c:v>
                </c:pt>
                <c:pt idx="30723" formatCode="General">
                  <c:v>61.445999999999998</c:v>
                </c:pt>
                <c:pt idx="30724" formatCode="General">
                  <c:v>61.448</c:v>
                </c:pt>
                <c:pt idx="30725" formatCode="General">
                  <c:v>61.45</c:v>
                </c:pt>
                <c:pt idx="30726" formatCode="General">
                  <c:v>61.451999999999998</c:v>
                </c:pt>
                <c:pt idx="30727" formatCode="General">
                  <c:v>61.454000000000001</c:v>
                </c:pt>
                <c:pt idx="30728" formatCode="General">
                  <c:v>61.456000000000003</c:v>
                </c:pt>
                <c:pt idx="30729" formatCode="General">
                  <c:v>61.457999999999998</c:v>
                </c:pt>
                <c:pt idx="30730" formatCode="General">
                  <c:v>61.46</c:v>
                </c:pt>
                <c:pt idx="30731" formatCode="General">
                  <c:v>61.462000000000003</c:v>
                </c:pt>
                <c:pt idx="30732" formatCode="General">
                  <c:v>61.463999999999999</c:v>
                </c:pt>
                <c:pt idx="30733" formatCode="General">
                  <c:v>61.466000000000001</c:v>
                </c:pt>
                <c:pt idx="30734" formatCode="General">
                  <c:v>61.468000000000004</c:v>
                </c:pt>
                <c:pt idx="30735" formatCode="General">
                  <c:v>61.47</c:v>
                </c:pt>
                <c:pt idx="30736" formatCode="General">
                  <c:v>61.472000000000001</c:v>
                </c:pt>
                <c:pt idx="30737" formatCode="General">
                  <c:v>61.473999999999997</c:v>
                </c:pt>
                <c:pt idx="30738" formatCode="General">
                  <c:v>61.475999999999999</c:v>
                </c:pt>
                <c:pt idx="30739" formatCode="General">
                  <c:v>61.478000000000002</c:v>
                </c:pt>
                <c:pt idx="30740" formatCode="General">
                  <c:v>61.48</c:v>
                </c:pt>
                <c:pt idx="30741" formatCode="General">
                  <c:v>61.481999999999999</c:v>
                </c:pt>
                <c:pt idx="30742" formatCode="General">
                  <c:v>61.484000000000002</c:v>
                </c:pt>
                <c:pt idx="30743" formatCode="General">
                  <c:v>61.485999999999997</c:v>
                </c:pt>
                <c:pt idx="30744" formatCode="General">
                  <c:v>61.488</c:v>
                </c:pt>
                <c:pt idx="30745" formatCode="General">
                  <c:v>61.49</c:v>
                </c:pt>
                <c:pt idx="30746" formatCode="General">
                  <c:v>61.491999999999997</c:v>
                </c:pt>
                <c:pt idx="30747" formatCode="General">
                  <c:v>61.494</c:v>
                </c:pt>
                <c:pt idx="30748" formatCode="General">
                  <c:v>61.496000000000002</c:v>
                </c:pt>
                <c:pt idx="30749" formatCode="General">
                  <c:v>61.497999999999998</c:v>
                </c:pt>
                <c:pt idx="30750" formatCode="General">
                  <c:v>61.5</c:v>
                </c:pt>
                <c:pt idx="30751" formatCode="General">
                  <c:v>61.502000000000002</c:v>
                </c:pt>
                <c:pt idx="30752" formatCode="General">
                  <c:v>61.503999999999998</c:v>
                </c:pt>
                <c:pt idx="30753" formatCode="General">
                  <c:v>61.506</c:v>
                </c:pt>
                <c:pt idx="30754" formatCode="General">
                  <c:v>61.508000000000003</c:v>
                </c:pt>
                <c:pt idx="30755" formatCode="General">
                  <c:v>61.51</c:v>
                </c:pt>
                <c:pt idx="30756" formatCode="General">
                  <c:v>61.512</c:v>
                </c:pt>
                <c:pt idx="30757" formatCode="General">
                  <c:v>61.514000000000003</c:v>
                </c:pt>
                <c:pt idx="30758" formatCode="General">
                  <c:v>61.515999999999998</c:v>
                </c:pt>
                <c:pt idx="30759" formatCode="General">
                  <c:v>61.518000000000001</c:v>
                </c:pt>
                <c:pt idx="30760" formatCode="General">
                  <c:v>61.52</c:v>
                </c:pt>
                <c:pt idx="30761" formatCode="General">
                  <c:v>61.521999999999998</c:v>
                </c:pt>
                <c:pt idx="30762" formatCode="General">
                  <c:v>61.524000000000001</c:v>
                </c:pt>
                <c:pt idx="30763" formatCode="General">
                  <c:v>61.526000000000003</c:v>
                </c:pt>
                <c:pt idx="30764" formatCode="General">
                  <c:v>61.527999999999999</c:v>
                </c:pt>
                <c:pt idx="30765" formatCode="General">
                  <c:v>61.53</c:v>
                </c:pt>
                <c:pt idx="30766" formatCode="General">
                  <c:v>61.531999999999996</c:v>
                </c:pt>
                <c:pt idx="30767" formatCode="General">
                  <c:v>61.533999999999999</c:v>
                </c:pt>
                <c:pt idx="30768" formatCode="General">
                  <c:v>61.536000000000001</c:v>
                </c:pt>
                <c:pt idx="30769" formatCode="General">
                  <c:v>61.537999999999997</c:v>
                </c:pt>
                <c:pt idx="30770" formatCode="General">
                  <c:v>61.54</c:v>
                </c:pt>
                <c:pt idx="30771" formatCode="General">
                  <c:v>61.542000000000002</c:v>
                </c:pt>
                <c:pt idx="30772" formatCode="General">
                  <c:v>61.543999999999997</c:v>
                </c:pt>
                <c:pt idx="30773" formatCode="General">
                  <c:v>61.545999999999999</c:v>
                </c:pt>
                <c:pt idx="30774" formatCode="General">
                  <c:v>61.548000000000002</c:v>
                </c:pt>
                <c:pt idx="30775" formatCode="General">
                  <c:v>61.55</c:v>
                </c:pt>
                <c:pt idx="30776" formatCode="General">
                  <c:v>61.552</c:v>
                </c:pt>
                <c:pt idx="30777" formatCode="General">
                  <c:v>61.554000000000002</c:v>
                </c:pt>
                <c:pt idx="30778" formatCode="General">
                  <c:v>61.555999999999997</c:v>
                </c:pt>
                <c:pt idx="30779" formatCode="General">
                  <c:v>61.558</c:v>
                </c:pt>
                <c:pt idx="30780" formatCode="General">
                  <c:v>61.56</c:v>
                </c:pt>
                <c:pt idx="30781" formatCode="General">
                  <c:v>61.561999999999998</c:v>
                </c:pt>
                <c:pt idx="30782" formatCode="General">
                  <c:v>61.564</c:v>
                </c:pt>
                <c:pt idx="30783" formatCode="General">
                  <c:v>61.566000000000003</c:v>
                </c:pt>
                <c:pt idx="30784" formatCode="General">
                  <c:v>61.567999999999998</c:v>
                </c:pt>
                <c:pt idx="30785" formatCode="General">
                  <c:v>61.57</c:v>
                </c:pt>
                <c:pt idx="30786" formatCode="General">
                  <c:v>61.572000000000003</c:v>
                </c:pt>
                <c:pt idx="30787" formatCode="General">
                  <c:v>61.573999999999998</c:v>
                </c:pt>
                <c:pt idx="30788" formatCode="General">
                  <c:v>61.576000000000001</c:v>
                </c:pt>
                <c:pt idx="30789" formatCode="General">
                  <c:v>61.578000000000003</c:v>
                </c:pt>
                <c:pt idx="30790" formatCode="General">
                  <c:v>61.58</c:v>
                </c:pt>
                <c:pt idx="30791" formatCode="General">
                  <c:v>61.582000000000001</c:v>
                </c:pt>
                <c:pt idx="30792" formatCode="General">
                  <c:v>61.584000000000003</c:v>
                </c:pt>
                <c:pt idx="30793" formatCode="General">
                  <c:v>61.585999999999999</c:v>
                </c:pt>
                <c:pt idx="30794" formatCode="General">
                  <c:v>61.588000000000001</c:v>
                </c:pt>
                <c:pt idx="30795" formatCode="General">
                  <c:v>61.59</c:v>
                </c:pt>
                <c:pt idx="30796" formatCode="General">
                  <c:v>61.591999999999999</c:v>
                </c:pt>
                <c:pt idx="30797" formatCode="General">
                  <c:v>61.594000000000001</c:v>
                </c:pt>
                <c:pt idx="30798" formatCode="General">
                  <c:v>61.595999999999997</c:v>
                </c:pt>
                <c:pt idx="30799" formatCode="General">
                  <c:v>61.597999999999999</c:v>
                </c:pt>
                <c:pt idx="30800" formatCode="General">
                  <c:v>61.6</c:v>
                </c:pt>
                <c:pt idx="30801" formatCode="General">
                  <c:v>61.601999999999997</c:v>
                </c:pt>
                <c:pt idx="30802" formatCode="General">
                  <c:v>61.603999999999999</c:v>
                </c:pt>
                <c:pt idx="30803" formatCode="General">
                  <c:v>61.606000000000002</c:v>
                </c:pt>
                <c:pt idx="30804" formatCode="General">
                  <c:v>61.607999999999997</c:v>
                </c:pt>
                <c:pt idx="30805" formatCode="General">
                  <c:v>61.61</c:v>
                </c:pt>
                <c:pt idx="30806" formatCode="General">
                  <c:v>61.612000000000002</c:v>
                </c:pt>
                <c:pt idx="30807" formatCode="General">
                  <c:v>61.613999999999997</c:v>
                </c:pt>
                <c:pt idx="30808" formatCode="General">
                  <c:v>61.616</c:v>
                </c:pt>
                <c:pt idx="30809" formatCode="General">
                  <c:v>61.618000000000002</c:v>
                </c:pt>
                <c:pt idx="30810" formatCode="General">
                  <c:v>61.62</c:v>
                </c:pt>
                <c:pt idx="30811" formatCode="General">
                  <c:v>61.622</c:v>
                </c:pt>
                <c:pt idx="30812" formatCode="General">
                  <c:v>61.624000000000002</c:v>
                </c:pt>
                <c:pt idx="30813" formatCode="General">
                  <c:v>61.625999999999998</c:v>
                </c:pt>
                <c:pt idx="30814" formatCode="General">
                  <c:v>61.628</c:v>
                </c:pt>
                <c:pt idx="30815" formatCode="General">
                  <c:v>61.63</c:v>
                </c:pt>
                <c:pt idx="30816" formatCode="General">
                  <c:v>61.631999999999998</c:v>
                </c:pt>
                <c:pt idx="30817" formatCode="General">
                  <c:v>61.634</c:v>
                </c:pt>
                <c:pt idx="30818" formatCode="General">
                  <c:v>61.636000000000003</c:v>
                </c:pt>
                <c:pt idx="30819" formatCode="General">
                  <c:v>61.637999999999998</c:v>
                </c:pt>
                <c:pt idx="30820" formatCode="General">
                  <c:v>61.64</c:v>
                </c:pt>
                <c:pt idx="30821" formatCode="General">
                  <c:v>61.642000000000003</c:v>
                </c:pt>
                <c:pt idx="30822" formatCode="General">
                  <c:v>61.643999999999998</c:v>
                </c:pt>
                <c:pt idx="30823" formatCode="General">
                  <c:v>61.646000000000001</c:v>
                </c:pt>
                <c:pt idx="30824" formatCode="General">
                  <c:v>61.648000000000003</c:v>
                </c:pt>
                <c:pt idx="30825" formatCode="General">
                  <c:v>61.65</c:v>
                </c:pt>
                <c:pt idx="30826" formatCode="General">
                  <c:v>61.652000000000001</c:v>
                </c:pt>
                <c:pt idx="30827" formatCode="General">
                  <c:v>61.654000000000003</c:v>
                </c:pt>
                <c:pt idx="30828" formatCode="General">
                  <c:v>61.655999999999999</c:v>
                </c:pt>
                <c:pt idx="30829" formatCode="General">
                  <c:v>61.658000000000001</c:v>
                </c:pt>
                <c:pt idx="30830" formatCode="General">
                  <c:v>61.66</c:v>
                </c:pt>
                <c:pt idx="30831" formatCode="General">
                  <c:v>61.661999999999999</c:v>
                </c:pt>
                <c:pt idx="30832" formatCode="General">
                  <c:v>61.664000000000001</c:v>
                </c:pt>
                <c:pt idx="30833" formatCode="General">
                  <c:v>61.665999999999997</c:v>
                </c:pt>
                <c:pt idx="30834" formatCode="General">
                  <c:v>61.667999999999999</c:v>
                </c:pt>
                <c:pt idx="30835" formatCode="General">
                  <c:v>61.67</c:v>
                </c:pt>
                <c:pt idx="30836" formatCode="General">
                  <c:v>61.671999999999997</c:v>
                </c:pt>
                <c:pt idx="30837" formatCode="General">
                  <c:v>61.673999999999999</c:v>
                </c:pt>
                <c:pt idx="30838" formatCode="General">
                  <c:v>61.676000000000002</c:v>
                </c:pt>
                <c:pt idx="30839" formatCode="General">
                  <c:v>61.677999999999997</c:v>
                </c:pt>
                <c:pt idx="30840" formatCode="General">
                  <c:v>61.68</c:v>
                </c:pt>
                <c:pt idx="30841" formatCode="General">
                  <c:v>61.682000000000002</c:v>
                </c:pt>
                <c:pt idx="30842" formatCode="General">
                  <c:v>61.683999999999997</c:v>
                </c:pt>
                <c:pt idx="30843" formatCode="General">
                  <c:v>61.686</c:v>
                </c:pt>
                <c:pt idx="30844" formatCode="General">
                  <c:v>61.688000000000002</c:v>
                </c:pt>
                <c:pt idx="30845" formatCode="General">
                  <c:v>61.69</c:v>
                </c:pt>
                <c:pt idx="30846" formatCode="General">
                  <c:v>61.692</c:v>
                </c:pt>
                <c:pt idx="30847" formatCode="General">
                  <c:v>61.694000000000003</c:v>
                </c:pt>
                <c:pt idx="30848" formatCode="General">
                  <c:v>61.695999999999998</c:v>
                </c:pt>
                <c:pt idx="30849" formatCode="General">
                  <c:v>61.698</c:v>
                </c:pt>
                <c:pt idx="30850" formatCode="General">
                  <c:v>61.7</c:v>
                </c:pt>
                <c:pt idx="30851" formatCode="General">
                  <c:v>61.701999999999998</c:v>
                </c:pt>
                <c:pt idx="30852" formatCode="General">
                  <c:v>61.704000000000001</c:v>
                </c:pt>
                <c:pt idx="30853" formatCode="General">
                  <c:v>61.706000000000003</c:v>
                </c:pt>
                <c:pt idx="30854" formatCode="General">
                  <c:v>61.707999999999998</c:v>
                </c:pt>
                <c:pt idx="30855" formatCode="General">
                  <c:v>61.71</c:v>
                </c:pt>
                <c:pt idx="30856" formatCode="General">
                  <c:v>61.712000000000003</c:v>
                </c:pt>
                <c:pt idx="30857" formatCode="General">
                  <c:v>61.713999999999999</c:v>
                </c:pt>
                <c:pt idx="30858" formatCode="General">
                  <c:v>61.716000000000001</c:v>
                </c:pt>
                <c:pt idx="30859" formatCode="General">
                  <c:v>61.718000000000004</c:v>
                </c:pt>
                <c:pt idx="30860" formatCode="General">
                  <c:v>61.72</c:v>
                </c:pt>
                <c:pt idx="30861" formatCode="General">
                  <c:v>61.722000000000001</c:v>
                </c:pt>
                <c:pt idx="30862" formatCode="General">
                  <c:v>61.723999999999997</c:v>
                </c:pt>
                <c:pt idx="30863" formatCode="General">
                  <c:v>61.725999999999999</c:v>
                </c:pt>
                <c:pt idx="30864" formatCode="General">
                  <c:v>61.728000000000002</c:v>
                </c:pt>
                <c:pt idx="30865" formatCode="General">
                  <c:v>61.73</c:v>
                </c:pt>
                <c:pt idx="30866" formatCode="General">
                  <c:v>61.731999999999999</c:v>
                </c:pt>
                <c:pt idx="30867" formatCode="General">
                  <c:v>61.734000000000002</c:v>
                </c:pt>
                <c:pt idx="30868" formatCode="General">
                  <c:v>61.735999999999997</c:v>
                </c:pt>
                <c:pt idx="30869" formatCode="General">
                  <c:v>61.738</c:v>
                </c:pt>
                <c:pt idx="30870" formatCode="General">
                  <c:v>61.74</c:v>
                </c:pt>
                <c:pt idx="30871" formatCode="General">
                  <c:v>61.741999999999997</c:v>
                </c:pt>
                <c:pt idx="30872" formatCode="General">
                  <c:v>61.744</c:v>
                </c:pt>
                <c:pt idx="30873" formatCode="General">
                  <c:v>61.746000000000002</c:v>
                </c:pt>
                <c:pt idx="30874" formatCode="General">
                  <c:v>61.747999999999998</c:v>
                </c:pt>
                <c:pt idx="30875" formatCode="General">
                  <c:v>61.75</c:v>
                </c:pt>
                <c:pt idx="30876" formatCode="General">
                  <c:v>61.752000000000002</c:v>
                </c:pt>
                <c:pt idx="30877" formatCode="General">
                  <c:v>61.753999999999998</c:v>
                </c:pt>
                <c:pt idx="30878" formatCode="General">
                  <c:v>61.756</c:v>
                </c:pt>
                <c:pt idx="30879" formatCode="General">
                  <c:v>61.758000000000003</c:v>
                </c:pt>
                <c:pt idx="30880" formatCode="General">
                  <c:v>61.76</c:v>
                </c:pt>
                <c:pt idx="30881" formatCode="General">
                  <c:v>61.762</c:v>
                </c:pt>
                <c:pt idx="30882" formatCode="General">
                  <c:v>61.764000000000003</c:v>
                </c:pt>
                <c:pt idx="30883" formatCode="General">
                  <c:v>61.765999999999998</c:v>
                </c:pt>
                <c:pt idx="30884" formatCode="General">
                  <c:v>61.768000000000001</c:v>
                </c:pt>
                <c:pt idx="30885" formatCode="General">
                  <c:v>61.77</c:v>
                </c:pt>
                <c:pt idx="30886" formatCode="General">
                  <c:v>61.771999999999998</c:v>
                </c:pt>
                <c:pt idx="30887" formatCode="General">
                  <c:v>61.774000000000001</c:v>
                </c:pt>
                <c:pt idx="30888" formatCode="General">
                  <c:v>61.776000000000003</c:v>
                </c:pt>
                <c:pt idx="30889" formatCode="General">
                  <c:v>61.777999999999999</c:v>
                </c:pt>
                <c:pt idx="30890" formatCode="General">
                  <c:v>61.78</c:v>
                </c:pt>
                <c:pt idx="30891" formatCode="General">
                  <c:v>61.781999999999996</c:v>
                </c:pt>
                <c:pt idx="30892" formatCode="General">
                  <c:v>61.783999999999999</c:v>
                </c:pt>
                <c:pt idx="30893" formatCode="General">
                  <c:v>61.786000000000001</c:v>
                </c:pt>
                <c:pt idx="30894" formatCode="General">
                  <c:v>61.787999999999997</c:v>
                </c:pt>
                <c:pt idx="30895" formatCode="General">
                  <c:v>61.79</c:v>
                </c:pt>
                <c:pt idx="30896" formatCode="General">
                  <c:v>61.792000000000002</c:v>
                </c:pt>
                <c:pt idx="30897" formatCode="General">
                  <c:v>61.793999999999997</c:v>
                </c:pt>
                <c:pt idx="30898" formatCode="General">
                  <c:v>61.795999999999999</c:v>
                </c:pt>
                <c:pt idx="30899" formatCode="General">
                  <c:v>61.798000000000002</c:v>
                </c:pt>
                <c:pt idx="30900" formatCode="General">
                  <c:v>61.8</c:v>
                </c:pt>
                <c:pt idx="30901" formatCode="General">
                  <c:v>61.802</c:v>
                </c:pt>
                <c:pt idx="30902" formatCode="General">
                  <c:v>61.804000000000002</c:v>
                </c:pt>
                <c:pt idx="30903" formatCode="General">
                  <c:v>61.805999999999997</c:v>
                </c:pt>
                <c:pt idx="30904" formatCode="General">
                  <c:v>61.808</c:v>
                </c:pt>
                <c:pt idx="30905" formatCode="General">
                  <c:v>61.81</c:v>
                </c:pt>
                <c:pt idx="30906" formatCode="General">
                  <c:v>61.811999999999998</c:v>
                </c:pt>
                <c:pt idx="30907" formatCode="General">
                  <c:v>61.814</c:v>
                </c:pt>
                <c:pt idx="30908" formatCode="General">
                  <c:v>61.816000000000003</c:v>
                </c:pt>
                <c:pt idx="30909" formatCode="General">
                  <c:v>61.817999999999998</c:v>
                </c:pt>
                <c:pt idx="30910" formatCode="General">
                  <c:v>61.82</c:v>
                </c:pt>
                <c:pt idx="30911" formatCode="General">
                  <c:v>61.822000000000003</c:v>
                </c:pt>
                <c:pt idx="30912" formatCode="General">
                  <c:v>61.823999999999998</c:v>
                </c:pt>
                <c:pt idx="30913" formatCode="General">
                  <c:v>61.826000000000001</c:v>
                </c:pt>
                <c:pt idx="30914" formatCode="General">
                  <c:v>61.828000000000003</c:v>
                </c:pt>
                <c:pt idx="30915" formatCode="General">
                  <c:v>61.83</c:v>
                </c:pt>
                <c:pt idx="30916" formatCode="General">
                  <c:v>61.832000000000001</c:v>
                </c:pt>
                <c:pt idx="30917" formatCode="General">
                  <c:v>61.834000000000003</c:v>
                </c:pt>
                <c:pt idx="30918" formatCode="General">
                  <c:v>61.835999999999999</c:v>
                </c:pt>
                <c:pt idx="30919" formatCode="General">
                  <c:v>61.838000000000001</c:v>
                </c:pt>
                <c:pt idx="30920" formatCode="General">
                  <c:v>61.84</c:v>
                </c:pt>
                <c:pt idx="30921" formatCode="General">
                  <c:v>61.841999999999999</c:v>
                </c:pt>
                <c:pt idx="30922" formatCode="General">
                  <c:v>61.844000000000001</c:v>
                </c:pt>
                <c:pt idx="30923" formatCode="General">
                  <c:v>61.845999999999997</c:v>
                </c:pt>
                <c:pt idx="30924" formatCode="General">
                  <c:v>61.847999999999999</c:v>
                </c:pt>
                <c:pt idx="30925" formatCode="General">
                  <c:v>61.85</c:v>
                </c:pt>
                <c:pt idx="30926" formatCode="General">
                  <c:v>61.851999999999997</c:v>
                </c:pt>
                <c:pt idx="30927" formatCode="General">
                  <c:v>61.853999999999999</c:v>
                </c:pt>
                <c:pt idx="30928" formatCode="General">
                  <c:v>61.856000000000002</c:v>
                </c:pt>
                <c:pt idx="30929" formatCode="General">
                  <c:v>61.857999999999997</c:v>
                </c:pt>
                <c:pt idx="30930" formatCode="General">
                  <c:v>61.86</c:v>
                </c:pt>
                <c:pt idx="30931" formatCode="General">
                  <c:v>61.862000000000002</c:v>
                </c:pt>
                <c:pt idx="30932" formatCode="General">
                  <c:v>61.863999999999997</c:v>
                </c:pt>
                <c:pt idx="30933" formatCode="General">
                  <c:v>61.866</c:v>
                </c:pt>
                <c:pt idx="30934" formatCode="General">
                  <c:v>61.868000000000002</c:v>
                </c:pt>
                <c:pt idx="30935" formatCode="General">
                  <c:v>61.87</c:v>
                </c:pt>
                <c:pt idx="30936" formatCode="General">
                  <c:v>61.872</c:v>
                </c:pt>
                <c:pt idx="30937" formatCode="General">
                  <c:v>61.874000000000002</c:v>
                </c:pt>
                <c:pt idx="30938" formatCode="General">
                  <c:v>61.875999999999998</c:v>
                </c:pt>
                <c:pt idx="30939" formatCode="General">
                  <c:v>61.878</c:v>
                </c:pt>
                <c:pt idx="30940" formatCode="General">
                  <c:v>61.88</c:v>
                </c:pt>
                <c:pt idx="30941" formatCode="General">
                  <c:v>61.881999999999998</c:v>
                </c:pt>
                <c:pt idx="30942" formatCode="General">
                  <c:v>61.884</c:v>
                </c:pt>
                <c:pt idx="30943" formatCode="General">
                  <c:v>61.886000000000003</c:v>
                </c:pt>
                <c:pt idx="30944" formatCode="General">
                  <c:v>61.887999999999998</c:v>
                </c:pt>
                <c:pt idx="30945" formatCode="General">
                  <c:v>61.89</c:v>
                </c:pt>
                <c:pt idx="30946" formatCode="General">
                  <c:v>61.892000000000003</c:v>
                </c:pt>
                <c:pt idx="30947" formatCode="General">
                  <c:v>61.893999999999998</c:v>
                </c:pt>
                <c:pt idx="30948" formatCode="General">
                  <c:v>61.896000000000001</c:v>
                </c:pt>
                <c:pt idx="30949" formatCode="General">
                  <c:v>61.898000000000003</c:v>
                </c:pt>
                <c:pt idx="30950" formatCode="General">
                  <c:v>61.9</c:v>
                </c:pt>
                <c:pt idx="30951" formatCode="General">
                  <c:v>61.902000000000001</c:v>
                </c:pt>
                <c:pt idx="30952" formatCode="General">
                  <c:v>61.904000000000003</c:v>
                </c:pt>
                <c:pt idx="30953" formatCode="General">
                  <c:v>61.905999999999999</c:v>
                </c:pt>
                <c:pt idx="30954" formatCode="General">
                  <c:v>61.908000000000001</c:v>
                </c:pt>
                <c:pt idx="30955" formatCode="General">
                  <c:v>61.91</c:v>
                </c:pt>
                <c:pt idx="30956" formatCode="General">
                  <c:v>61.911999999999999</c:v>
                </c:pt>
                <c:pt idx="30957" formatCode="General">
                  <c:v>61.914000000000001</c:v>
                </c:pt>
                <c:pt idx="30958" formatCode="General">
                  <c:v>61.915999999999997</c:v>
                </c:pt>
                <c:pt idx="30959" formatCode="General">
                  <c:v>61.917999999999999</c:v>
                </c:pt>
                <c:pt idx="30960" formatCode="General">
                  <c:v>61.92</c:v>
                </c:pt>
                <c:pt idx="30961" formatCode="General">
                  <c:v>61.921999999999997</c:v>
                </c:pt>
                <c:pt idx="30962" formatCode="General">
                  <c:v>61.923999999999999</c:v>
                </c:pt>
                <c:pt idx="30963" formatCode="General">
                  <c:v>61.926000000000002</c:v>
                </c:pt>
                <c:pt idx="30964" formatCode="General">
                  <c:v>61.927999999999997</c:v>
                </c:pt>
                <c:pt idx="30965" formatCode="General">
                  <c:v>61.93</c:v>
                </c:pt>
                <c:pt idx="30966" formatCode="General">
                  <c:v>61.932000000000002</c:v>
                </c:pt>
                <c:pt idx="30967" formatCode="General">
                  <c:v>61.933999999999997</c:v>
                </c:pt>
                <c:pt idx="30968" formatCode="General">
                  <c:v>61.936</c:v>
                </c:pt>
                <c:pt idx="30969" formatCode="General">
                  <c:v>61.938000000000002</c:v>
                </c:pt>
                <c:pt idx="30970" formatCode="General">
                  <c:v>61.94</c:v>
                </c:pt>
                <c:pt idx="30971" formatCode="General">
                  <c:v>61.942</c:v>
                </c:pt>
                <c:pt idx="30972" formatCode="General">
                  <c:v>61.944000000000003</c:v>
                </c:pt>
                <c:pt idx="30973" formatCode="General">
                  <c:v>61.945999999999998</c:v>
                </c:pt>
                <c:pt idx="30974" formatCode="General">
                  <c:v>61.948</c:v>
                </c:pt>
                <c:pt idx="30975" formatCode="General">
                  <c:v>61.95</c:v>
                </c:pt>
                <c:pt idx="30976" formatCode="General">
                  <c:v>61.951999999999998</c:v>
                </c:pt>
                <c:pt idx="30977" formatCode="General">
                  <c:v>61.954000000000001</c:v>
                </c:pt>
                <c:pt idx="30978" formatCode="General">
                  <c:v>61.956000000000003</c:v>
                </c:pt>
                <c:pt idx="30979" formatCode="General">
                  <c:v>61.957999999999998</c:v>
                </c:pt>
                <c:pt idx="30980" formatCode="General">
                  <c:v>61.96</c:v>
                </c:pt>
                <c:pt idx="30981" formatCode="General">
                  <c:v>61.962000000000003</c:v>
                </c:pt>
                <c:pt idx="30982" formatCode="General">
                  <c:v>61.963999999999999</c:v>
                </c:pt>
                <c:pt idx="30983" formatCode="General">
                  <c:v>61.966000000000001</c:v>
                </c:pt>
                <c:pt idx="30984" formatCode="General">
                  <c:v>61.968000000000004</c:v>
                </c:pt>
                <c:pt idx="30985" formatCode="General">
                  <c:v>61.97</c:v>
                </c:pt>
                <c:pt idx="30986" formatCode="General">
                  <c:v>61.972000000000001</c:v>
                </c:pt>
                <c:pt idx="30987" formatCode="General">
                  <c:v>61.973999999999997</c:v>
                </c:pt>
                <c:pt idx="30988" formatCode="General">
                  <c:v>61.975999999999999</c:v>
                </c:pt>
                <c:pt idx="30989" formatCode="General">
                  <c:v>61.978000000000002</c:v>
                </c:pt>
                <c:pt idx="30990" formatCode="General">
                  <c:v>61.98</c:v>
                </c:pt>
                <c:pt idx="30991" formatCode="General">
                  <c:v>61.981999999999999</c:v>
                </c:pt>
                <c:pt idx="30992" formatCode="General">
                  <c:v>61.984000000000002</c:v>
                </c:pt>
                <c:pt idx="30993" formatCode="General">
                  <c:v>61.985999999999997</c:v>
                </c:pt>
                <c:pt idx="30994" formatCode="General">
                  <c:v>61.988</c:v>
                </c:pt>
                <c:pt idx="30995" formatCode="General">
                  <c:v>61.99</c:v>
                </c:pt>
                <c:pt idx="30996" formatCode="General">
                  <c:v>61.991999999999997</c:v>
                </c:pt>
                <c:pt idx="30997" formatCode="General">
                  <c:v>61.994</c:v>
                </c:pt>
                <c:pt idx="30998" formatCode="General">
                  <c:v>61.996000000000002</c:v>
                </c:pt>
                <c:pt idx="30999" formatCode="General">
                  <c:v>61.997999999999998</c:v>
                </c:pt>
                <c:pt idx="31000" formatCode="General">
                  <c:v>62</c:v>
                </c:pt>
                <c:pt idx="31001" formatCode="General">
                  <c:v>62.002000000000002</c:v>
                </c:pt>
                <c:pt idx="31002" formatCode="General">
                  <c:v>62.003999999999998</c:v>
                </c:pt>
                <c:pt idx="31003" formatCode="General">
                  <c:v>62.006</c:v>
                </c:pt>
                <c:pt idx="31004" formatCode="General">
                  <c:v>62.008000000000003</c:v>
                </c:pt>
                <c:pt idx="31005" formatCode="General">
                  <c:v>62.01</c:v>
                </c:pt>
                <c:pt idx="31006" formatCode="General">
                  <c:v>62.012</c:v>
                </c:pt>
                <c:pt idx="31007" formatCode="General">
                  <c:v>62.014000000000003</c:v>
                </c:pt>
                <c:pt idx="31008" formatCode="General">
                  <c:v>62.015999999999998</c:v>
                </c:pt>
                <c:pt idx="31009" formatCode="General">
                  <c:v>62.018000000000001</c:v>
                </c:pt>
                <c:pt idx="31010" formatCode="General">
                  <c:v>62.02</c:v>
                </c:pt>
                <c:pt idx="31011" formatCode="General">
                  <c:v>62.021999999999998</c:v>
                </c:pt>
                <c:pt idx="31012" formatCode="General">
                  <c:v>62.024000000000001</c:v>
                </c:pt>
                <c:pt idx="31013" formatCode="General">
                  <c:v>62.026000000000003</c:v>
                </c:pt>
                <c:pt idx="31014" formatCode="General">
                  <c:v>62.027999999999999</c:v>
                </c:pt>
                <c:pt idx="31015" formatCode="General">
                  <c:v>62.03</c:v>
                </c:pt>
                <c:pt idx="31016" formatCode="General">
                  <c:v>62.031999999999996</c:v>
                </c:pt>
                <c:pt idx="31017" formatCode="General">
                  <c:v>62.033999999999999</c:v>
                </c:pt>
                <c:pt idx="31018" formatCode="General">
                  <c:v>62.036000000000001</c:v>
                </c:pt>
                <c:pt idx="31019" formatCode="General">
                  <c:v>62.037999999999997</c:v>
                </c:pt>
                <c:pt idx="31020" formatCode="General">
                  <c:v>62.04</c:v>
                </c:pt>
                <c:pt idx="31021" formatCode="General">
                  <c:v>62.042000000000002</c:v>
                </c:pt>
                <c:pt idx="31022" formatCode="General">
                  <c:v>62.043999999999997</c:v>
                </c:pt>
                <c:pt idx="31023" formatCode="General">
                  <c:v>62.045999999999999</c:v>
                </c:pt>
                <c:pt idx="31024" formatCode="General">
                  <c:v>62.048000000000002</c:v>
                </c:pt>
                <c:pt idx="31025" formatCode="General">
                  <c:v>62.05</c:v>
                </c:pt>
                <c:pt idx="31026" formatCode="General">
                  <c:v>62.052</c:v>
                </c:pt>
                <c:pt idx="31027" formatCode="General">
                  <c:v>62.054000000000002</c:v>
                </c:pt>
                <c:pt idx="31028" formatCode="General">
                  <c:v>62.055999999999997</c:v>
                </c:pt>
                <c:pt idx="31029" formatCode="General">
                  <c:v>62.058</c:v>
                </c:pt>
                <c:pt idx="31030" formatCode="General">
                  <c:v>62.06</c:v>
                </c:pt>
                <c:pt idx="31031" formatCode="General">
                  <c:v>62.061999999999998</c:v>
                </c:pt>
                <c:pt idx="31032" formatCode="General">
                  <c:v>62.064</c:v>
                </c:pt>
                <c:pt idx="31033" formatCode="General">
                  <c:v>62.066000000000003</c:v>
                </c:pt>
                <c:pt idx="31034" formatCode="General">
                  <c:v>62.067999999999998</c:v>
                </c:pt>
                <c:pt idx="31035" formatCode="General">
                  <c:v>62.07</c:v>
                </c:pt>
                <c:pt idx="31036" formatCode="General">
                  <c:v>62.072000000000003</c:v>
                </c:pt>
                <c:pt idx="31037" formatCode="General">
                  <c:v>62.073999999999998</c:v>
                </c:pt>
                <c:pt idx="31038" formatCode="General">
                  <c:v>62.076000000000001</c:v>
                </c:pt>
                <c:pt idx="31039" formatCode="General">
                  <c:v>62.078000000000003</c:v>
                </c:pt>
                <c:pt idx="31040" formatCode="General">
                  <c:v>62.08</c:v>
                </c:pt>
                <c:pt idx="31041" formatCode="General">
                  <c:v>62.082000000000001</c:v>
                </c:pt>
                <c:pt idx="31042" formatCode="General">
                  <c:v>62.084000000000003</c:v>
                </c:pt>
                <c:pt idx="31043" formatCode="General">
                  <c:v>62.085999999999999</c:v>
                </c:pt>
                <c:pt idx="31044" formatCode="General">
                  <c:v>62.088000000000001</c:v>
                </c:pt>
                <c:pt idx="31045" formatCode="General">
                  <c:v>62.09</c:v>
                </c:pt>
                <c:pt idx="31046" formatCode="General">
                  <c:v>62.091999999999999</c:v>
                </c:pt>
                <c:pt idx="31047" formatCode="General">
                  <c:v>62.094000000000001</c:v>
                </c:pt>
                <c:pt idx="31048" formatCode="General">
                  <c:v>62.095999999999997</c:v>
                </c:pt>
                <c:pt idx="31049" formatCode="General">
                  <c:v>62.097999999999999</c:v>
                </c:pt>
                <c:pt idx="31050" formatCode="General">
                  <c:v>62.1</c:v>
                </c:pt>
                <c:pt idx="31051" formatCode="General">
                  <c:v>62.101999999999997</c:v>
                </c:pt>
                <c:pt idx="31052" formatCode="General">
                  <c:v>62.103999999999999</c:v>
                </c:pt>
                <c:pt idx="31053" formatCode="General">
                  <c:v>62.106000000000002</c:v>
                </c:pt>
                <c:pt idx="31054" formatCode="General">
                  <c:v>62.107999999999997</c:v>
                </c:pt>
                <c:pt idx="31055" formatCode="General">
                  <c:v>62.11</c:v>
                </c:pt>
                <c:pt idx="31056" formatCode="General">
                  <c:v>62.112000000000002</c:v>
                </c:pt>
                <c:pt idx="31057" formatCode="General">
                  <c:v>62.113999999999997</c:v>
                </c:pt>
                <c:pt idx="31058" formatCode="General">
                  <c:v>62.116</c:v>
                </c:pt>
                <c:pt idx="31059" formatCode="General">
                  <c:v>62.118000000000002</c:v>
                </c:pt>
                <c:pt idx="31060" formatCode="General">
                  <c:v>62.12</c:v>
                </c:pt>
                <c:pt idx="31061" formatCode="General">
                  <c:v>62.122</c:v>
                </c:pt>
                <c:pt idx="31062" formatCode="General">
                  <c:v>62.124000000000002</c:v>
                </c:pt>
                <c:pt idx="31063" formatCode="General">
                  <c:v>62.125999999999998</c:v>
                </c:pt>
                <c:pt idx="31064" formatCode="General">
                  <c:v>62.128</c:v>
                </c:pt>
                <c:pt idx="31065" formatCode="General">
                  <c:v>62.13</c:v>
                </c:pt>
                <c:pt idx="31066" formatCode="General">
                  <c:v>62.131999999999998</c:v>
                </c:pt>
                <c:pt idx="31067" formatCode="General">
                  <c:v>62.134</c:v>
                </c:pt>
                <c:pt idx="31068" formatCode="General">
                  <c:v>62.136000000000003</c:v>
                </c:pt>
                <c:pt idx="31069" formatCode="General">
                  <c:v>62.137999999999998</c:v>
                </c:pt>
                <c:pt idx="31070" formatCode="General">
                  <c:v>62.14</c:v>
                </c:pt>
                <c:pt idx="31071" formatCode="General">
                  <c:v>62.142000000000003</c:v>
                </c:pt>
                <c:pt idx="31072" formatCode="General">
                  <c:v>62.143999999999998</c:v>
                </c:pt>
                <c:pt idx="31073" formatCode="General">
                  <c:v>62.146000000000001</c:v>
                </c:pt>
                <c:pt idx="31074" formatCode="General">
                  <c:v>62.148000000000003</c:v>
                </c:pt>
                <c:pt idx="31075" formatCode="General">
                  <c:v>62.15</c:v>
                </c:pt>
                <c:pt idx="31076" formatCode="General">
                  <c:v>62.152000000000001</c:v>
                </c:pt>
                <c:pt idx="31077" formatCode="General">
                  <c:v>62.154000000000003</c:v>
                </c:pt>
                <c:pt idx="31078" formatCode="General">
                  <c:v>62.155999999999999</c:v>
                </c:pt>
                <c:pt idx="31079" formatCode="General">
                  <c:v>62.158000000000001</c:v>
                </c:pt>
                <c:pt idx="31080" formatCode="General">
                  <c:v>62.16</c:v>
                </c:pt>
                <c:pt idx="31081" formatCode="General">
                  <c:v>62.161999999999999</c:v>
                </c:pt>
                <c:pt idx="31082" formatCode="General">
                  <c:v>62.164000000000001</c:v>
                </c:pt>
                <c:pt idx="31083" formatCode="General">
                  <c:v>62.165999999999997</c:v>
                </c:pt>
                <c:pt idx="31084" formatCode="General">
                  <c:v>62.167999999999999</c:v>
                </c:pt>
                <c:pt idx="31085" formatCode="General">
                  <c:v>62.17</c:v>
                </c:pt>
                <c:pt idx="31086" formatCode="General">
                  <c:v>62.171999999999997</c:v>
                </c:pt>
                <c:pt idx="31087" formatCode="General">
                  <c:v>62.173999999999999</c:v>
                </c:pt>
                <c:pt idx="31088" formatCode="General">
                  <c:v>62.176000000000002</c:v>
                </c:pt>
                <c:pt idx="31089" formatCode="General">
                  <c:v>62.177999999999997</c:v>
                </c:pt>
                <c:pt idx="31090" formatCode="General">
                  <c:v>62.18</c:v>
                </c:pt>
                <c:pt idx="31091" formatCode="General">
                  <c:v>62.182000000000002</c:v>
                </c:pt>
                <c:pt idx="31092" formatCode="General">
                  <c:v>62.183999999999997</c:v>
                </c:pt>
                <c:pt idx="31093" formatCode="General">
                  <c:v>62.186</c:v>
                </c:pt>
                <c:pt idx="31094" formatCode="General">
                  <c:v>62.188000000000002</c:v>
                </c:pt>
                <c:pt idx="31095" formatCode="General">
                  <c:v>62.19</c:v>
                </c:pt>
                <c:pt idx="31096" formatCode="General">
                  <c:v>62.192</c:v>
                </c:pt>
                <c:pt idx="31097" formatCode="General">
                  <c:v>62.194000000000003</c:v>
                </c:pt>
                <c:pt idx="31098" formatCode="General">
                  <c:v>62.195999999999998</c:v>
                </c:pt>
                <c:pt idx="31099" formatCode="General">
                  <c:v>62.198</c:v>
                </c:pt>
                <c:pt idx="31100" formatCode="General">
                  <c:v>62.2</c:v>
                </c:pt>
                <c:pt idx="31101" formatCode="General">
                  <c:v>62.201999999999998</c:v>
                </c:pt>
                <c:pt idx="31102" formatCode="General">
                  <c:v>62.204000000000001</c:v>
                </c:pt>
                <c:pt idx="31103" formatCode="General">
                  <c:v>62.206000000000003</c:v>
                </c:pt>
                <c:pt idx="31104" formatCode="General">
                  <c:v>62.207999999999998</c:v>
                </c:pt>
                <c:pt idx="31105" formatCode="General">
                  <c:v>62.21</c:v>
                </c:pt>
                <c:pt idx="31106" formatCode="General">
                  <c:v>62.212000000000003</c:v>
                </c:pt>
                <c:pt idx="31107" formatCode="General">
                  <c:v>62.213999999999999</c:v>
                </c:pt>
                <c:pt idx="31108" formatCode="General">
                  <c:v>62.216000000000001</c:v>
                </c:pt>
                <c:pt idx="31109" formatCode="General">
                  <c:v>62.218000000000004</c:v>
                </c:pt>
                <c:pt idx="31110" formatCode="General">
                  <c:v>62.22</c:v>
                </c:pt>
                <c:pt idx="31111" formatCode="General">
                  <c:v>62.222000000000001</c:v>
                </c:pt>
                <c:pt idx="31112" formatCode="General">
                  <c:v>62.223999999999997</c:v>
                </c:pt>
                <c:pt idx="31113" formatCode="General">
                  <c:v>62.225999999999999</c:v>
                </c:pt>
                <c:pt idx="31114" formatCode="General">
                  <c:v>62.228000000000002</c:v>
                </c:pt>
                <c:pt idx="31115" formatCode="General">
                  <c:v>62.23</c:v>
                </c:pt>
                <c:pt idx="31116" formatCode="General">
                  <c:v>62.231999999999999</c:v>
                </c:pt>
                <c:pt idx="31117" formatCode="General">
                  <c:v>62.234000000000002</c:v>
                </c:pt>
                <c:pt idx="31118" formatCode="General">
                  <c:v>62.235999999999997</c:v>
                </c:pt>
                <c:pt idx="31119" formatCode="General">
                  <c:v>62.238</c:v>
                </c:pt>
                <c:pt idx="31120" formatCode="General">
                  <c:v>62.24</c:v>
                </c:pt>
                <c:pt idx="31121" formatCode="General">
                  <c:v>62.241999999999997</c:v>
                </c:pt>
                <c:pt idx="31122" formatCode="General">
                  <c:v>62.244</c:v>
                </c:pt>
                <c:pt idx="31123" formatCode="General">
                  <c:v>62.246000000000002</c:v>
                </c:pt>
                <c:pt idx="31124" formatCode="General">
                  <c:v>62.247999999999998</c:v>
                </c:pt>
                <c:pt idx="31125" formatCode="General">
                  <c:v>62.25</c:v>
                </c:pt>
                <c:pt idx="31126" formatCode="General">
                  <c:v>62.252000000000002</c:v>
                </c:pt>
                <c:pt idx="31127" formatCode="General">
                  <c:v>62.253999999999998</c:v>
                </c:pt>
                <c:pt idx="31128" formatCode="General">
                  <c:v>62.256</c:v>
                </c:pt>
                <c:pt idx="31129" formatCode="General">
                  <c:v>62.258000000000003</c:v>
                </c:pt>
                <c:pt idx="31130" formatCode="General">
                  <c:v>62.26</c:v>
                </c:pt>
                <c:pt idx="31131" formatCode="General">
                  <c:v>62.262</c:v>
                </c:pt>
                <c:pt idx="31132" formatCode="General">
                  <c:v>62.264000000000003</c:v>
                </c:pt>
                <c:pt idx="31133" formatCode="General">
                  <c:v>62.265999999999998</c:v>
                </c:pt>
                <c:pt idx="31134" formatCode="General">
                  <c:v>62.268000000000001</c:v>
                </c:pt>
                <c:pt idx="31135" formatCode="General">
                  <c:v>62.27</c:v>
                </c:pt>
                <c:pt idx="31136" formatCode="General">
                  <c:v>62.271999999999998</c:v>
                </c:pt>
                <c:pt idx="31137" formatCode="General">
                  <c:v>62.274000000000001</c:v>
                </c:pt>
                <c:pt idx="31138" formatCode="General">
                  <c:v>62.276000000000003</c:v>
                </c:pt>
                <c:pt idx="31139" formatCode="General">
                  <c:v>62.277999999999999</c:v>
                </c:pt>
                <c:pt idx="31140" formatCode="General">
                  <c:v>62.28</c:v>
                </c:pt>
                <c:pt idx="31141" formatCode="General">
                  <c:v>62.281999999999996</c:v>
                </c:pt>
                <c:pt idx="31142" formatCode="General">
                  <c:v>62.283999999999999</c:v>
                </c:pt>
                <c:pt idx="31143" formatCode="General">
                  <c:v>62.286000000000001</c:v>
                </c:pt>
                <c:pt idx="31144" formatCode="General">
                  <c:v>62.287999999999997</c:v>
                </c:pt>
                <c:pt idx="31145" formatCode="General">
                  <c:v>62.29</c:v>
                </c:pt>
                <c:pt idx="31146" formatCode="General">
                  <c:v>62.292000000000002</c:v>
                </c:pt>
                <c:pt idx="31147" formatCode="General">
                  <c:v>62.293999999999997</c:v>
                </c:pt>
                <c:pt idx="31148" formatCode="General">
                  <c:v>62.295999999999999</c:v>
                </c:pt>
                <c:pt idx="31149" formatCode="General">
                  <c:v>62.298000000000002</c:v>
                </c:pt>
                <c:pt idx="31150" formatCode="General">
                  <c:v>62.3</c:v>
                </c:pt>
                <c:pt idx="31151" formatCode="General">
                  <c:v>62.302</c:v>
                </c:pt>
                <c:pt idx="31152" formatCode="General">
                  <c:v>62.304000000000002</c:v>
                </c:pt>
                <c:pt idx="31153" formatCode="General">
                  <c:v>62.305999999999997</c:v>
                </c:pt>
                <c:pt idx="31154" formatCode="General">
                  <c:v>62.308</c:v>
                </c:pt>
                <c:pt idx="31155" formatCode="General">
                  <c:v>62.31</c:v>
                </c:pt>
                <c:pt idx="31156" formatCode="General">
                  <c:v>62.311999999999998</c:v>
                </c:pt>
                <c:pt idx="31157" formatCode="General">
                  <c:v>62.314</c:v>
                </c:pt>
                <c:pt idx="31158" formatCode="General">
                  <c:v>62.316000000000003</c:v>
                </c:pt>
                <c:pt idx="31159" formatCode="General">
                  <c:v>62.317999999999998</c:v>
                </c:pt>
                <c:pt idx="31160" formatCode="General">
                  <c:v>62.32</c:v>
                </c:pt>
                <c:pt idx="31161" formatCode="General">
                  <c:v>62.322000000000003</c:v>
                </c:pt>
                <c:pt idx="31162" formatCode="General">
                  <c:v>62.323999999999998</c:v>
                </c:pt>
                <c:pt idx="31163" formatCode="General">
                  <c:v>62.326000000000001</c:v>
                </c:pt>
                <c:pt idx="31164" formatCode="General">
                  <c:v>62.328000000000003</c:v>
                </c:pt>
                <c:pt idx="31165" formatCode="General">
                  <c:v>62.33</c:v>
                </c:pt>
                <c:pt idx="31166" formatCode="General">
                  <c:v>62.332000000000001</c:v>
                </c:pt>
                <c:pt idx="31167" formatCode="General">
                  <c:v>62.334000000000003</c:v>
                </c:pt>
                <c:pt idx="31168" formatCode="General">
                  <c:v>62.335999999999999</c:v>
                </c:pt>
                <c:pt idx="31169" formatCode="General">
                  <c:v>62.338000000000001</c:v>
                </c:pt>
                <c:pt idx="31170" formatCode="General">
                  <c:v>62.34</c:v>
                </c:pt>
                <c:pt idx="31171" formatCode="General">
                  <c:v>62.341999999999999</c:v>
                </c:pt>
                <c:pt idx="31172" formatCode="General">
                  <c:v>62.344000000000001</c:v>
                </c:pt>
                <c:pt idx="31173" formatCode="General">
                  <c:v>62.345999999999997</c:v>
                </c:pt>
                <c:pt idx="31174" formatCode="General">
                  <c:v>62.347999999999999</c:v>
                </c:pt>
                <c:pt idx="31175" formatCode="General">
                  <c:v>62.35</c:v>
                </c:pt>
                <c:pt idx="31176" formatCode="General">
                  <c:v>62.351999999999997</c:v>
                </c:pt>
                <c:pt idx="31177" formatCode="General">
                  <c:v>62.353999999999999</c:v>
                </c:pt>
                <c:pt idx="31178" formatCode="General">
                  <c:v>62.356000000000002</c:v>
                </c:pt>
                <c:pt idx="31179" formatCode="General">
                  <c:v>62.357999999999997</c:v>
                </c:pt>
                <c:pt idx="31180" formatCode="General">
                  <c:v>62.36</c:v>
                </c:pt>
                <c:pt idx="31181" formatCode="General">
                  <c:v>62.362000000000002</c:v>
                </c:pt>
                <c:pt idx="31182" formatCode="General">
                  <c:v>62.363999999999997</c:v>
                </c:pt>
                <c:pt idx="31183" formatCode="General">
                  <c:v>62.366</c:v>
                </c:pt>
                <c:pt idx="31184" formatCode="General">
                  <c:v>62.368000000000002</c:v>
                </c:pt>
                <c:pt idx="31185" formatCode="General">
                  <c:v>62.37</c:v>
                </c:pt>
                <c:pt idx="31186" formatCode="General">
                  <c:v>62.372</c:v>
                </c:pt>
                <c:pt idx="31187" formatCode="General">
                  <c:v>62.374000000000002</c:v>
                </c:pt>
                <c:pt idx="31188" formatCode="General">
                  <c:v>62.375999999999998</c:v>
                </c:pt>
                <c:pt idx="31189" formatCode="General">
                  <c:v>62.378</c:v>
                </c:pt>
                <c:pt idx="31190" formatCode="General">
                  <c:v>62.38</c:v>
                </c:pt>
                <c:pt idx="31191" formatCode="General">
                  <c:v>62.381999999999998</c:v>
                </c:pt>
                <c:pt idx="31192" formatCode="General">
                  <c:v>62.384</c:v>
                </c:pt>
                <c:pt idx="31193" formatCode="General">
                  <c:v>62.386000000000003</c:v>
                </c:pt>
                <c:pt idx="31194" formatCode="General">
                  <c:v>62.387999999999998</c:v>
                </c:pt>
                <c:pt idx="31195" formatCode="General">
                  <c:v>62.39</c:v>
                </c:pt>
                <c:pt idx="31196" formatCode="General">
                  <c:v>62.392000000000003</c:v>
                </c:pt>
                <c:pt idx="31197" formatCode="General">
                  <c:v>62.393999999999998</c:v>
                </c:pt>
                <c:pt idx="31198" formatCode="General">
                  <c:v>62.396000000000001</c:v>
                </c:pt>
                <c:pt idx="31199" formatCode="General">
                  <c:v>62.398000000000003</c:v>
                </c:pt>
                <c:pt idx="31200" formatCode="General">
                  <c:v>62.4</c:v>
                </c:pt>
                <c:pt idx="31201" formatCode="General">
                  <c:v>62.402000000000001</c:v>
                </c:pt>
                <c:pt idx="31202" formatCode="General">
                  <c:v>62.404000000000003</c:v>
                </c:pt>
                <c:pt idx="31203" formatCode="General">
                  <c:v>62.405999999999999</c:v>
                </c:pt>
                <c:pt idx="31204" formatCode="General">
                  <c:v>62.408000000000001</c:v>
                </c:pt>
                <c:pt idx="31205" formatCode="General">
                  <c:v>62.41</c:v>
                </c:pt>
                <c:pt idx="31206" formatCode="General">
                  <c:v>62.411999999999999</c:v>
                </c:pt>
                <c:pt idx="31207" formatCode="General">
                  <c:v>62.414000000000001</c:v>
                </c:pt>
                <c:pt idx="31208" formatCode="General">
                  <c:v>62.415999999999997</c:v>
                </c:pt>
                <c:pt idx="31209" formatCode="General">
                  <c:v>62.417999999999999</c:v>
                </c:pt>
                <c:pt idx="31210" formatCode="General">
                  <c:v>62.42</c:v>
                </c:pt>
                <c:pt idx="31211" formatCode="General">
                  <c:v>62.421999999999997</c:v>
                </c:pt>
                <c:pt idx="31212" formatCode="General">
                  <c:v>62.423999999999999</c:v>
                </c:pt>
                <c:pt idx="31213" formatCode="General">
                  <c:v>62.426000000000002</c:v>
                </c:pt>
                <c:pt idx="31214" formatCode="General">
                  <c:v>62.427999999999997</c:v>
                </c:pt>
                <c:pt idx="31215" formatCode="General">
                  <c:v>62.43</c:v>
                </c:pt>
                <c:pt idx="31216" formatCode="General">
                  <c:v>62.432000000000002</c:v>
                </c:pt>
                <c:pt idx="31217" formatCode="General">
                  <c:v>62.433999999999997</c:v>
                </c:pt>
                <c:pt idx="31218" formatCode="General">
                  <c:v>62.436</c:v>
                </c:pt>
                <c:pt idx="31219" formatCode="General">
                  <c:v>62.438000000000002</c:v>
                </c:pt>
                <c:pt idx="31220" formatCode="General">
                  <c:v>62.44</c:v>
                </c:pt>
                <c:pt idx="31221" formatCode="General">
                  <c:v>62.442</c:v>
                </c:pt>
                <c:pt idx="31222" formatCode="General">
                  <c:v>62.444000000000003</c:v>
                </c:pt>
                <c:pt idx="31223" formatCode="General">
                  <c:v>62.445999999999998</c:v>
                </c:pt>
                <c:pt idx="31224" formatCode="General">
                  <c:v>62.448</c:v>
                </c:pt>
                <c:pt idx="31225" formatCode="General">
                  <c:v>62.45</c:v>
                </c:pt>
                <c:pt idx="31226" formatCode="General">
                  <c:v>62.451999999999998</c:v>
                </c:pt>
                <c:pt idx="31227" formatCode="General">
                  <c:v>62.454000000000001</c:v>
                </c:pt>
                <c:pt idx="31228" formatCode="General">
                  <c:v>62.456000000000003</c:v>
                </c:pt>
                <c:pt idx="31229" formatCode="General">
                  <c:v>62.457999999999998</c:v>
                </c:pt>
                <c:pt idx="31230" formatCode="General">
                  <c:v>62.46</c:v>
                </c:pt>
                <c:pt idx="31231" formatCode="General">
                  <c:v>62.462000000000003</c:v>
                </c:pt>
                <c:pt idx="31232" formatCode="General">
                  <c:v>62.463999999999999</c:v>
                </c:pt>
                <c:pt idx="31233" formatCode="General">
                  <c:v>62.466000000000001</c:v>
                </c:pt>
                <c:pt idx="31234" formatCode="General">
                  <c:v>62.468000000000004</c:v>
                </c:pt>
                <c:pt idx="31235" formatCode="General">
                  <c:v>62.47</c:v>
                </c:pt>
                <c:pt idx="31236" formatCode="General">
                  <c:v>62.472000000000001</c:v>
                </c:pt>
                <c:pt idx="31237" formatCode="General">
                  <c:v>62.473999999999997</c:v>
                </c:pt>
                <c:pt idx="31238" formatCode="General">
                  <c:v>62.475999999999999</c:v>
                </c:pt>
                <c:pt idx="31239" formatCode="General">
                  <c:v>62.478000000000002</c:v>
                </c:pt>
                <c:pt idx="31240" formatCode="General">
                  <c:v>62.48</c:v>
                </c:pt>
                <c:pt idx="31241" formatCode="General">
                  <c:v>62.481999999999999</c:v>
                </c:pt>
                <c:pt idx="31242" formatCode="General">
                  <c:v>62.484000000000002</c:v>
                </c:pt>
                <c:pt idx="31243" formatCode="General">
                  <c:v>62.485999999999997</c:v>
                </c:pt>
                <c:pt idx="31244" formatCode="General">
                  <c:v>62.488</c:v>
                </c:pt>
                <c:pt idx="31245" formatCode="General">
                  <c:v>62.49</c:v>
                </c:pt>
                <c:pt idx="31246" formatCode="General">
                  <c:v>62.491999999999997</c:v>
                </c:pt>
                <c:pt idx="31247" formatCode="General">
                  <c:v>62.494</c:v>
                </c:pt>
                <c:pt idx="31248" formatCode="General">
                  <c:v>62.496000000000002</c:v>
                </c:pt>
                <c:pt idx="31249" formatCode="General">
                  <c:v>62.497999999999998</c:v>
                </c:pt>
                <c:pt idx="31250" formatCode="General">
                  <c:v>62.5</c:v>
                </c:pt>
                <c:pt idx="31251" formatCode="General">
                  <c:v>62.502000000000002</c:v>
                </c:pt>
                <c:pt idx="31252" formatCode="General">
                  <c:v>62.503999999999998</c:v>
                </c:pt>
                <c:pt idx="31253" formatCode="General">
                  <c:v>62.506</c:v>
                </c:pt>
                <c:pt idx="31254" formatCode="General">
                  <c:v>62.508000000000003</c:v>
                </c:pt>
                <c:pt idx="31255" formatCode="General">
                  <c:v>62.51</c:v>
                </c:pt>
                <c:pt idx="31256" formatCode="General">
                  <c:v>62.512</c:v>
                </c:pt>
                <c:pt idx="31257" formatCode="General">
                  <c:v>62.514000000000003</c:v>
                </c:pt>
                <c:pt idx="31258" formatCode="General">
                  <c:v>62.515999999999998</c:v>
                </c:pt>
                <c:pt idx="31259" formatCode="General">
                  <c:v>62.518000000000001</c:v>
                </c:pt>
                <c:pt idx="31260" formatCode="General">
                  <c:v>62.52</c:v>
                </c:pt>
                <c:pt idx="31261" formatCode="General">
                  <c:v>62.521999999999998</c:v>
                </c:pt>
                <c:pt idx="31262" formatCode="General">
                  <c:v>62.524000000000001</c:v>
                </c:pt>
                <c:pt idx="31263" formatCode="General">
                  <c:v>62.526000000000003</c:v>
                </c:pt>
                <c:pt idx="31264" formatCode="General">
                  <c:v>62.527999999999999</c:v>
                </c:pt>
                <c:pt idx="31265" formatCode="General">
                  <c:v>62.53</c:v>
                </c:pt>
                <c:pt idx="31266" formatCode="General">
                  <c:v>62.531999999999996</c:v>
                </c:pt>
                <c:pt idx="31267" formatCode="General">
                  <c:v>62.533999999999999</c:v>
                </c:pt>
                <c:pt idx="31268" formatCode="General">
                  <c:v>62.536000000000001</c:v>
                </c:pt>
                <c:pt idx="31269" formatCode="General">
                  <c:v>62.537999999999997</c:v>
                </c:pt>
                <c:pt idx="31270" formatCode="General">
                  <c:v>62.54</c:v>
                </c:pt>
                <c:pt idx="31271" formatCode="General">
                  <c:v>62.542000000000002</c:v>
                </c:pt>
                <c:pt idx="31272" formatCode="General">
                  <c:v>62.543999999999997</c:v>
                </c:pt>
                <c:pt idx="31273" formatCode="General">
                  <c:v>62.545999999999999</c:v>
                </c:pt>
                <c:pt idx="31274" formatCode="General">
                  <c:v>62.548000000000002</c:v>
                </c:pt>
                <c:pt idx="31275" formatCode="General">
                  <c:v>62.55</c:v>
                </c:pt>
                <c:pt idx="31276" formatCode="General">
                  <c:v>62.552</c:v>
                </c:pt>
                <c:pt idx="31277" formatCode="General">
                  <c:v>62.554000000000002</c:v>
                </c:pt>
                <c:pt idx="31278" formatCode="General">
                  <c:v>62.555999999999997</c:v>
                </c:pt>
                <c:pt idx="31279" formatCode="General">
                  <c:v>62.558</c:v>
                </c:pt>
                <c:pt idx="31280" formatCode="General">
                  <c:v>62.56</c:v>
                </c:pt>
                <c:pt idx="31281" formatCode="General">
                  <c:v>62.561999999999998</c:v>
                </c:pt>
                <c:pt idx="31282" formatCode="General">
                  <c:v>62.564</c:v>
                </c:pt>
                <c:pt idx="31283" formatCode="General">
                  <c:v>62.566000000000003</c:v>
                </c:pt>
                <c:pt idx="31284" formatCode="General">
                  <c:v>62.567999999999998</c:v>
                </c:pt>
                <c:pt idx="31285" formatCode="General">
                  <c:v>62.57</c:v>
                </c:pt>
                <c:pt idx="31286" formatCode="General">
                  <c:v>62.572000000000003</c:v>
                </c:pt>
                <c:pt idx="31287" formatCode="General">
                  <c:v>62.573999999999998</c:v>
                </c:pt>
                <c:pt idx="31288" formatCode="General">
                  <c:v>62.576000000000001</c:v>
                </c:pt>
                <c:pt idx="31289" formatCode="General">
                  <c:v>62.578000000000003</c:v>
                </c:pt>
                <c:pt idx="31290" formatCode="General">
                  <c:v>62.58</c:v>
                </c:pt>
                <c:pt idx="31291" formatCode="General">
                  <c:v>62.582000000000001</c:v>
                </c:pt>
                <c:pt idx="31292" formatCode="General">
                  <c:v>62.584000000000003</c:v>
                </c:pt>
                <c:pt idx="31293" formatCode="General">
                  <c:v>62.585999999999999</c:v>
                </c:pt>
                <c:pt idx="31294" formatCode="General">
                  <c:v>62.588000000000001</c:v>
                </c:pt>
                <c:pt idx="31295" formatCode="General">
                  <c:v>62.59</c:v>
                </c:pt>
                <c:pt idx="31296" formatCode="General">
                  <c:v>62.591999999999999</c:v>
                </c:pt>
                <c:pt idx="31297" formatCode="General">
                  <c:v>62.594000000000001</c:v>
                </c:pt>
                <c:pt idx="31298" formatCode="General">
                  <c:v>62.595999999999997</c:v>
                </c:pt>
                <c:pt idx="31299" formatCode="General">
                  <c:v>62.597999999999999</c:v>
                </c:pt>
                <c:pt idx="31300" formatCode="General">
                  <c:v>62.6</c:v>
                </c:pt>
                <c:pt idx="31301" formatCode="General">
                  <c:v>62.601999999999997</c:v>
                </c:pt>
                <c:pt idx="31302" formatCode="General">
                  <c:v>62.603999999999999</c:v>
                </c:pt>
                <c:pt idx="31303" formatCode="General">
                  <c:v>62.606000000000002</c:v>
                </c:pt>
                <c:pt idx="31304" formatCode="General">
                  <c:v>62.607999999999997</c:v>
                </c:pt>
                <c:pt idx="31305" formatCode="General">
                  <c:v>62.61</c:v>
                </c:pt>
                <c:pt idx="31306" formatCode="General">
                  <c:v>62.612000000000002</c:v>
                </c:pt>
                <c:pt idx="31307" formatCode="General">
                  <c:v>62.613999999999997</c:v>
                </c:pt>
                <c:pt idx="31308" formatCode="General">
                  <c:v>62.616</c:v>
                </c:pt>
                <c:pt idx="31309" formatCode="General">
                  <c:v>62.618000000000002</c:v>
                </c:pt>
                <c:pt idx="31310" formatCode="General">
                  <c:v>62.62</c:v>
                </c:pt>
                <c:pt idx="31311" formatCode="General">
                  <c:v>62.622</c:v>
                </c:pt>
                <c:pt idx="31312" formatCode="General">
                  <c:v>62.624000000000002</c:v>
                </c:pt>
                <c:pt idx="31313" formatCode="General">
                  <c:v>62.625999999999998</c:v>
                </c:pt>
                <c:pt idx="31314" formatCode="General">
                  <c:v>62.628</c:v>
                </c:pt>
                <c:pt idx="31315" formatCode="General">
                  <c:v>62.63</c:v>
                </c:pt>
                <c:pt idx="31316" formatCode="General">
                  <c:v>62.631999999999998</c:v>
                </c:pt>
                <c:pt idx="31317" formatCode="General">
                  <c:v>62.634</c:v>
                </c:pt>
                <c:pt idx="31318" formatCode="General">
                  <c:v>62.636000000000003</c:v>
                </c:pt>
                <c:pt idx="31319" formatCode="General">
                  <c:v>62.637999999999998</c:v>
                </c:pt>
                <c:pt idx="31320" formatCode="General">
                  <c:v>62.64</c:v>
                </c:pt>
                <c:pt idx="31321" formatCode="General">
                  <c:v>62.642000000000003</c:v>
                </c:pt>
                <c:pt idx="31322" formatCode="General">
                  <c:v>62.643999999999998</c:v>
                </c:pt>
                <c:pt idx="31323" formatCode="General">
                  <c:v>62.646000000000001</c:v>
                </c:pt>
                <c:pt idx="31324" formatCode="General">
                  <c:v>62.648000000000003</c:v>
                </c:pt>
                <c:pt idx="31325" formatCode="General">
                  <c:v>62.65</c:v>
                </c:pt>
                <c:pt idx="31326" formatCode="General">
                  <c:v>62.652000000000001</c:v>
                </c:pt>
                <c:pt idx="31327" formatCode="General">
                  <c:v>62.654000000000003</c:v>
                </c:pt>
                <c:pt idx="31328" formatCode="General">
                  <c:v>62.655999999999999</c:v>
                </c:pt>
                <c:pt idx="31329" formatCode="General">
                  <c:v>62.658000000000001</c:v>
                </c:pt>
                <c:pt idx="31330" formatCode="General">
                  <c:v>62.66</c:v>
                </c:pt>
                <c:pt idx="31331" formatCode="General">
                  <c:v>62.661999999999999</c:v>
                </c:pt>
                <c:pt idx="31332" formatCode="General">
                  <c:v>62.664000000000001</c:v>
                </c:pt>
                <c:pt idx="31333" formatCode="General">
                  <c:v>62.665999999999997</c:v>
                </c:pt>
                <c:pt idx="31334" formatCode="General">
                  <c:v>62.667999999999999</c:v>
                </c:pt>
                <c:pt idx="31335" formatCode="General">
                  <c:v>62.67</c:v>
                </c:pt>
                <c:pt idx="31336" formatCode="General">
                  <c:v>62.671999999999997</c:v>
                </c:pt>
                <c:pt idx="31337" formatCode="General">
                  <c:v>62.673999999999999</c:v>
                </c:pt>
                <c:pt idx="31338" formatCode="General">
                  <c:v>62.676000000000002</c:v>
                </c:pt>
                <c:pt idx="31339" formatCode="General">
                  <c:v>62.677999999999997</c:v>
                </c:pt>
                <c:pt idx="31340" formatCode="General">
                  <c:v>62.68</c:v>
                </c:pt>
                <c:pt idx="31341" formatCode="General">
                  <c:v>62.682000000000002</c:v>
                </c:pt>
                <c:pt idx="31342" formatCode="General">
                  <c:v>62.683999999999997</c:v>
                </c:pt>
                <c:pt idx="31343" formatCode="General">
                  <c:v>62.686</c:v>
                </c:pt>
                <c:pt idx="31344" formatCode="General">
                  <c:v>62.688000000000002</c:v>
                </c:pt>
                <c:pt idx="31345" formatCode="General">
                  <c:v>62.69</c:v>
                </c:pt>
                <c:pt idx="31346" formatCode="General">
                  <c:v>62.692</c:v>
                </c:pt>
                <c:pt idx="31347" formatCode="General">
                  <c:v>62.694000000000003</c:v>
                </c:pt>
                <c:pt idx="31348" formatCode="General">
                  <c:v>62.695999999999998</c:v>
                </c:pt>
                <c:pt idx="31349" formatCode="General">
                  <c:v>62.698</c:v>
                </c:pt>
                <c:pt idx="31350" formatCode="General">
                  <c:v>62.7</c:v>
                </c:pt>
                <c:pt idx="31351" formatCode="General">
                  <c:v>62.701999999999998</c:v>
                </c:pt>
                <c:pt idx="31352" formatCode="General">
                  <c:v>62.704000000000001</c:v>
                </c:pt>
                <c:pt idx="31353" formatCode="General">
                  <c:v>62.706000000000003</c:v>
                </c:pt>
                <c:pt idx="31354" formatCode="General">
                  <c:v>62.707999999999998</c:v>
                </c:pt>
                <c:pt idx="31355" formatCode="General">
                  <c:v>62.71</c:v>
                </c:pt>
                <c:pt idx="31356" formatCode="General">
                  <c:v>62.712000000000003</c:v>
                </c:pt>
                <c:pt idx="31357" formatCode="General">
                  <c:v>62.713999999999999</c:v>
                </c:pt>
                <c:pt idx="31358" formatCode="General">
                  <c:v>62.716000000000001</c:v>
                </c:pt>
                <c:pt idx="31359" formatCode="General">
                  <c:v>62.718000000000004</c:v>
                </c:pt>
                <c:pt idx="31360" formatCode="General">
                  <c:v>62.72</c:v>
                </c:pt>
                <c:pt idx="31361" formatCode="General">
                  <c:v>62.722000000000001</c:v>
                </c:pt>
                <c:pt idx="31362" formatCode="General">
                  <c:v>62.723999999999997</c:v>
                </c:pt>
                <c:pt idx="31363" formatCode="General">
                  <c:v>62.725999999999999</c:v>
                </c:pt>
                <c:pt idx="31364" formatCode="General">
                  <c:v>62.728000000000002</c:v>
                </c:pt>
                <c:pt idx="31365" formatCode="General">
                  <c:v>62.73</c:v>
                </c:pt>
                <c:pt idx="31366" formatCode="General">
                  <c:v>62.731999999999999</c:v>
                </c:pt>
                <c:pt idx="31367" formatCode="General">
                  <c:v>62.734000000000002</c:v>
                </c:pt>
                <c:pt idx="31368" formatCode="General">
                  <c:v>62.735999999999997</c:v>
                </c:pt>
                <c:pt idx="31369" formatCode="General">
                  <c:v>62.738</c:v>
                </c:pt>
                <c:pt idx="31370" formatCode="General">
                  <c:v>62.74</c:v>
                </c:pt>
                <c:pt idx="31371" formatCode="General">
                  <c:v>62.741999999999997</c:v>
                </c:pt>
                <c:pt idx="31372" formatCode="General">
                  <c:v>62.744</c:v>
                </c:pt>
                <c:pt idx="31373" formatCode="General">
                  <c:v>62.746000000000002</c:v>
                </c:pt>
                <c:pt idx="31374" formatCode="General">
                  <c:v>62.747999999999998</c:v>
                </c:pt>
                <c:pt idx="31375" formatCode="General">
                  <c:v>62.75</c:v>
                </c:pt>
                <c:pt idx="31376" formatCode="General">
                  <c:v>62.752000000000002</c:v>
                </c:pt>
                <c:pt idx="31377" formatCode="General">
                  <c:v>62.753999999999998</c:v>
                </c:pt>
                <c:pt idx="31378" formatCode="General">
                  <c:v>62.756</c:v>
                </c:pt>
                <c:pt idx="31379" formatCode="General">
                  <c:v>62.758000000000003</c:v>
                </c:pt>
                <c:pt idx="31380" formatCode="General">
                  <c:v>62.76</c:v>
                </c:pt>
                <c:pt idx="31381" formatCode="General">
                  <c:v>62.762</c:v>
                </c:pt>
                <c:pt idx="31382" formatCode="General">
                  <c:v>62.764000000000003</c:v>
                </c:pt>
                <c:pt idx="31383" formatCode="General">
                  <c:v>62.765999999999998</c:v>
                </c:pt>
                <c:pt idx="31384" formatCode="General">
                  <c:v>62.768000000000001</c:v>
                </c:pt>
                <c:pt idx="31385" formatCode="General">
                  <c:v>62.77</c:v>
                </c:pt>
                <c:pt idx="31386" formatCode="General">
                  <c:v>62.771999999999998</c:v>
                </c:pt>
                <c:pt idx="31387" formatCode="General">
                  <c:v>62.774000000000001</c:v>
                </c:pt>
                <c:pt idx="31388" formatCode="General">
                  <c:v>62.776000000000003</c:v>
                </c:pt>
                <c:pt idx="31389" formatCode="General">
                  <c:v>62.777999999999999</c:v>
                </c:pt>
                <c:pt idx="31390" formatCode="General">
                  <c:v>62.78</c:v>
                </c:pt>
                <c:pt idx="31391" formatCode="General">
                  <c:v>62.781999999999996</c:v>
                </c:pt>
                <c:pt idx="31392" formatCode="General">
                  <c:v>62.783999999999999</c:v>
                </c:pt>
                <c:pt idx="31393" formatCode="General">
                  <c:v>62.786000000000001</c:v>
                </c:pt>
                <c:pt idx="31394" formatCode="General">
                  <c:v>62.787999999999997</c:v>
                </c:pt>
                <c:pt idx="31395" formatCode="General">
                  <c:v>62.79</c:v>
                </c:pt>
                <c:pt idx="31396" formatCode="General">
                  <c:v>62.792000000000002</c:v>
                </c:pt>
                <c:pt idx="31397" formatCode="General">
                  <c:v>62.793999999999997</c:v>
                </c:pt>
                <c:pt idx="31398" formatCode="General">
                  <c:v>62.795999999999999</c:v>
                </c:pt>
                <c:pt idx="31399" formatCode="General">
                  <c:v>62.798000000000002</c:v>
                </c:pt>
                <c:pt idx="31400" formatCode="General">
                  <c:v>62.8</c:v>
                </c:pt>
                <c:pt idx="31401" formatCode="General">
                  <c:v>62.802</c:v>
                </c:pt>
                <c:pt idx="31402" formatCode="General">
                  <c:v>62.804000000000002</c:v>
                </c:pt>
                <c:pt idx="31403" formatCode="General">
                  <c:v>62.805999999999997</c:v>
                </c:pt>
                <c:pt idx="31404" formatCode="General">
                  <c:v>62.808</c:v>
                </c:pt>
                <c:pt idx="31405" formatCode="General">
                  <c:v>62.81</c:v>
                </c:pt>
                <c:pt idx="31406" formatCode="General">
                  <c:v>62.811999999999998</c:v>
                </c:pt>
                <c:pt idx="31407" formatCode="General">
                  <c:v>62.814</c:v>
                </c:pt>
                <c:pt idx="31408" formatCode="General">
                  <c:v>62.816000000000003</c:v>
                </c:pt>
                <c:pt idx="31409" formatCode="General">
                  <c:v>62.817999999999998</c:v>
                </c:pt>
                <c:pt idx="31410" formatCode="General">
                  <c:v>62.82</c:v>
                </c:pt>
                <c:pt idx="31411" formatCode="General">
                  <c:v>62.822000000000003</c:v>
                </c:pt>
                <c:pt idx="31412" formatCode="General">
                  <c:v>62.823999999999998</c:v>
                </c:pt>
                <c:pt idx="31413" formatCode="General">
                  <c:v>62.826000000000001</c:v>
                </c:pt>
                <c:pt idx="31414" formatCode="General">
                  <c:v>62.828000000000003</c:v>
                </c:pt>
                <c:pt idx="31415" formatCode="General">
                  <c:v>62.83</c:v>
                </c:pt>
                <c:pt idx="31416" formatCode="General">
                  <c:v>62.832000000000001</c:v>
                </c:pt>
                <c:pt idx="31417" formatCode="General">
                  <c:v>62.834000000000003</c:v>
                </c:pt>
                <c:pt idx="31418" formatCode="General">
                  <c:v>62.835999999999999</c:v>
                </c:pt>
                <c:pt idx="31419" formatCode="General">
                  <c:v>62.838000000000001</c:v>
                </c:pt>
                <c:pt idx="31420" formatCode="General">
                  <c:v>62.84</c:v>
                </c:pt>
                <c:pt idx="31421" formatCode="General">
                  <c:v>62.841999999999999</c:v>
                </c:pt>
                <c:pt idx="31422" formatCode="General">
                  <c:v>62.844000000000001</c:v>
                </c:pt>
                <c:pt idx="31423" formatCode="General">
                  <c:v>62.845999999999997</c:v>
                </c:pt>
                <c:pt idx="31424" formatCode="General">
                  <c:v>62.847999999999999</c:v>
                </c:pt>
                <c:pt idx="31425" formatCode="General">
                  <c:v>62.85</c:v>
                </c:pt>
                <c:pt idx="31426" formatCode="General">
                  <c:v>62.851999999999997</c:v>
                </c:pt>
                <c:pt idx="31427" formatCode="General">
                  <c:v>62.853999999999999</c:v>
                </c:pt>
                <c:pt idx="31428" formatCode="General">
                  <c:v>62.856000000000002</c:v>
                </c:pt>
                <c:pt idx="31429" formatCode="General">
                  <c:v>62.857999999999997</c:v>
                </c:pt>
                <c:pt idx="31430" formatCode="General">
                  <c:v>62.86</c:v>
                </c:pt>
                <c:pt idx="31431" formatCode="General">
                  <c:v>62.862000000000002</c:v>
                </c:pt>
                <c:pt idx="31432" formatCode="General">
                  <c:v>62.863999999999997</c:v>
                </c:pt>
                <c:pt idx="31433" formatCode="General">
                  <c:v>62.866</c:v>
                </c:pt>
                <c:pt idx="31434" formatCode="General">
                  <c:v>62.868000000000002</c:v>
                </c:pt>
                <c:pt idx="31435" formatCode="General">
                  <c:v>62.87</c:v>
                </c:pt>
                <c:pt idx="31436" formatCode="General">
                  <c:v>62.872</c:v>
                </c:pt>
                <c:pt idx="31437" formatCode="General">
                  <c:v>62.874000000000002</c:v>
                </c:pt>
                <c:pt idx="31438" formatCode="General">
                  <c:v>62.875999999999998</c:v>
                </c:pt>
                <c:pt idx="31439" formatCode="General">
                  <c:v>62.878</c:v>
                </c:pt>
                <c:pt idx="31440" formatCode="General">
                  <c:v>62.88</c:v>
                </c:pt>
                <c:pt idx="31441" formatCode="General">
                  <c:v>62.881999999999998</c:v>
                </c:pt>
                <c:pt idx="31442" formatCode="General">
                  <c:v>62.884</c:v>
                </c:pt>
                <c:pt idx="31443" formatCode="General">
                  <c:v>62.886000000000003</c:v>
                </c:pt>
                <c:pt idx="31444" formatCode="General">
                  <c:v>62.887999999999998</c:v>
                </c:pt>
                <c:pt idx="31445" formatCode="General">
                  <c:v>62.89</c:v>
                </c:pt>
                <c:pt idx="31446" formatCode="General">
                  <c:v>62.892000000000003</c:v>
                </c:pt>
                <c:pt idx="31447" formatCode="General">
                  <c:v>62.893999999999998</c:v>
                </c:pt>
                <c:pt idx="31448" formatCode="General">
                  <c:v>62.896000000000001</c:v>
                </c:pt>
                <c:pt idx="31449" formatCode="General">
                  <c:v>62.898000000000003</c:v>
                </c:pt>
                <c:pt idx="31450" formatCode="General">
                  <c:v>62.9</c:v>
                </c:pt>
                <c:pt idx="31451" formatCode="General">
                  <c:v>62.902000000000001</c:v>
                </c:pt>
                <c:pt idx="31452" formatCode="General">
                  <c:v>62.904000000000003</c:v>
                </c:pt>
                <c:pt idx="31453" formatCode="General">
                  <c:v>62.905999999999999</c:v>
                </c:pt>
                <c:pt idx="31454" formatCode="General">
                  <c:v>62.908000000000001</c:v>
                </c:pt>
                <c:pt idx="31455" formatCode="General">
                  <c:v>62.91</c:v>
                </c:pt>
                <c:pt idx="31456" formatCode="General">
                  <c:v>62.911999999999999</c:v>
                </c:pt>
                <c:pt idx="31457" formatCode="General">
                  <c:v>62.914000000000001</c:v>
                </c:pt>
                <c:pt idx="31458" formatCode="General">
                  <c:v>62.915999999999997</c:v>
                </c:pt>
                <c:pt idx="31459" formatCode="General">
                  <c:v>62.917999999999999</c:v>
                </c:pt>
                <c:pt idx="31460" formatCode="General">
                  <c:v>62.92</c:v>
                </c:pt>
                <c:pt idx="31461" formatCode="General">
                  <c:v>62.921999999999997</c:v>
                </c:pt>
                <c:pt idx="31462" formatCode="General">
                  <c:v>62.923999999999999</c:v>
                </c:pt>
                <c:pt idx="31463" formatCode="General">
                  <c:v>62.926000000000002</c:v>
                </c:pt>
                <c:pt idx="31464" formatCode="General">
                  <c:v>62.927999999999997</c:v>
                </c:pt>
                <c:pt idx="31465" formatCode="General">
                  <c:v>62.93</c:v>
                </c:pt>
                <c:pt idx="31466" formatCode="General">
                  <c:v>62.932000000000002</c:v>
                </c:pt>
                <c:pt idx="31467" formatCode="General">
                  <c:v>62.933999999999997</c:v>
                </c:pt>
                <c:pt idx="31468" formatCode="General">
                  <c:v>62.936</c:v>
                </c:pt>
                <c:pt idx="31469" formatCode="General">
                  <c:v>62.938000000000002</c:v>
                </c:pt>
                <c:pt idx="31470" formatCode="General">
                  <c:v>62.94</c:v>
                </c:pt>
                <c:pt idx="31471" formatCode="General">
                  <c:v>62.942</c:v>
                </c:pt>
                <c:pt idx="31472" formatCode="General">
                  <c:v>62.944000000000003</c:v>
                </c:pt>
                <c:pt idx="31473" formatCode="General">
                  <c:v>62.945999999999998</c:v>
                </c:pt>
                <c:pt idx="31474" formatCode="General">
                  <c:v>62.948</c:v>
                </c:pt>
                <c:pt idx="31475" formatCode="General">
                  <c:v>62.95</c:v>
                </c:pt>
                <c:pt idx="31476" formatCode="General">
                  <c:v>62.951999999999998</c:v>
                </c:pt>
                <c:pt idx="31477" formatCode="General">
                  <c:v>62.954000000000001</c:v>
                </c:pt>
                <c:pt idx="31478" formatCode="General">
                  <c:v>62.956000000000003</c:v>
                </c:pt>
                <c:pt idx="31479" formatCode="General">
                  <c:v>62.957999999999998</c:v>
                </c:pt>
                <c:pt idx="31480" formatCode="General">
                  <c:v>62.96</c:v>
                </c:pt>
                <c:pt idx="31481" formatCode="General">
                  <c:v>62.962000000000003</c:v>
                </c:pt>
                <c:pt idx="31482" formatCode="General">
                  <c:v>62.963999999999999</c:v>
                </c:pt>
                <c:pt idx="31483" formatCode="General">
                  <c:v>62.966000000000001</c:v>
                </c:pt>
                <c:pt idx="31484" formatCode="General">
                  <c:v>62.968000000000004</c:v>
                </c:pt>
                <c:pt idx="31485" formatCode="General">
                  <c:v>62.97</c:v>
                </c:pt>
                <c:pt idx="31486" formatCode="General">
                  <c:v>62.972000000000001</c:v>
                </c:pt>
                <c:pt idx="31487" formatCode="General">
                  <c:v>62.973999999999997</c:v>
                </c:pt>
                <c:pt idx="31488" formatCode="General">
                  <c:v>62.975999999999999</c:v>
                </c:pt>
                <c:pt idx="31489" formatCode="General">
                  <c:v>62.978000000000002</c:v>
                </c:pt>
                <c:pt idx="31490" formatCode="General">
                  <c:v>62.98</c:v>
                </c:pt>
                <c:pt idx="31491" formatCode="General">
                  <c:v>62.981999999999999</c:v>
                </c:pt>
                <c:pt idx="31492" formatCode="General">
                  <c:v>62.984000000000002</c:v>
                </c:pt>
                <c:pt idx="31493" formatCode="General">
                  <c:v>62.985999999999997</c:v>
                </c:pt>
                <c:pt idx="31494" formatCode="General">
                  <c:v>62.988</c:v>
                </c:pt>
                <c:pt idx="31495" formatCode="General">
                  <c:v>62.99</c:v>
                </c:pt>
                <c:pt idx="31496" formatCode="General">
                  <c:v>62.991999999999997</c:v>
                </c:pt>
                <c:pt idx="31497" formatCode="General">
                  <c:v>62.994</c:v>
                </c:pt>
                <c:pt idx="31498" formatCode="General">
                  <c:v>62.996000000000002</c:v>
                </c:pt>
                <c:pt idx="31499" formatCode="General">
                  <c:v>62.997999999999998</c:v>
                </c:pt>
                <c:pt idx="31500" formatCode="General">
                  <c:v>63</c:v>
                </c:pt>
                <c:pt idx="31501" formatCode="General">
                  <c:v>63.002000000000002</c:v>
                </c:pt>
                <c:pt idx="31502" formatCode="General">
                  <c:v>63.003999999999998</c:v>
                </c:pt>
                <c:pt idx="31503" formatCode="General">
                  <c:v>63.006</c:v>
                </c:pt>
                <c:pt idx="31504" formatCode="General">
                  <c:v>63.008000000000003</c:v>
                </c:pt>
                <c:pt idx="31505" formatCode="General">
                  <c:v>63.01</c:v>
                </c:pt>
                <c:pt idx="31506" formatCode="General">
                  <c:v>63.012</c:v>
                </c:pt>
                <c:pt idx="31507" formatCode="General">
                  <c:v>63.014000000000003</c:v>
                </c:pt>
                <c:pt idx="31508" formatCode="General">
                  <c:v>63.015999999999998</c:v>
                </c:pt>
                <c:pt idx="31509" formatCode="General">
                  <c:v>63.018000000000001</c:v>
                </c:pt>
                <c:pt idx="31510" formatCode="General">
                  <c:v>63.02</c:v>
                </c:pt>
                <c:pt idx="31511" formatCode="General">
                  <c:v>63.021999999999998</c:v>
                </c:pt>
                <c:pt idx="31512" formatCode="General">
                  <c:v>63.024000000000001</c:v>
                </c:pt>
                <c:pt idx="31513" formatCode="General">
                  <c:v>63.026000000000003</c:v>
                </c:pt>
                <c:pt idx="31514" formatCode="General">
                  <c:v>63.027999999999999</c:v>
                </c:pt>
                <c:pt idx="31515" formatCode="General">
                  <c:v>63.03</c:v>
                </c:pt>
                <c:pt idx="31516" formatCode="General">
                  <c:v>63.031999999999996</c:v>
                </c:pt>
                <c:pt idx="31517" formatCode="General">
                  <c:v>63.033999999999999</c:v>
                </c:pt>
                <c:pt idx="31518" formatCode="General">
                  <c:v>63.036000000000001</c:v>
                </c:pt>
                <c:pt idx="31519" formatCode="General">
                  <c:v>63.037999999999997</c:v>
                </c:pt>
                <c:pt idx="31520" formatCode="General">
                  <c:v>63.04</c:v>
                </c:pt>
                <c:pt idx="31521" formatCode="General">
                  <c:v>63.042000000000002</c:v>
                </c:pt>
                <c:pt idx="31522" formatCode="General">
                  <c:v>63.043999999999997</c:v>
                </c:pt>
                <c:pt idx="31523" formatCode="General">
                  <c:v>63.045999999999999</c:v>
                </c:pt>
                <c:pt idx="31524" formatCode="General">
                  <c:v>63.048000000000002</c:v>
                </c:pt>
                <c:pt idx="31525" formatCode="General">
                  <c:v>63.05</c:v>
                </c:pt>
                <c:pt idx="31526" formatCode="General">
                  <c:v>63.052</c:v>
                </c:pt>
                <c:pt idx="31527" formatCode="General">
                  <c:v>63.054000000000002</c:v>
                </c:pt>
                <c:pt idx="31528" formatCode="General">
                  <c:v>63.055999999999997</c:v>
                </c:pt>
                <c:pt idx="31529" formatCode="General">
                  <c:v>63.058</c:v>
                </c:pt>
                <c:pt idx="31530" formatCode="General">
                  <c:v>63.06</c:v>
                </c:pt>
                <c:pt idx="31531" formatCode="General">
                  <c:v>63.061999999999998</c:v>
                </c:pt>
                <c:pt idx="31532" formatCode="General">
                  <c:v>63.064</c:v>
                </c:pt>
                <c:pt idx="31533" formatCode="General">
                  <c:v>63.066000000000003</c:v>
                </c:pt>
                <c:pt idx="31534" formatCode="General">
                  <c:v>63.067999999999998</c:v>
                </c:pt>
                <c:pt idx="31535" formatCode="General">
                  <c:v>63.07</c:v>
                </c:pt>
                <c:pt idx="31536" formatCode="General">
                  <c:v>63.072000000000003</c:v>
                </c:pt>
                <c:pt idx="31537" formatCode="General">
                  <c:v>63.073999999999998</c:v>
                </c:pt>
                <c:pt idx="31538" formatCode="General">
                  <c:v>63.076000000000001</c:v>
                </c:pt>
                <c:pt idx="31539" formatCode="General">
                  <c:v>63.078000000000003</c:v>
                </c:pt>
                <c:pt idx="31540" formatCode="General">
                  <c:v>63.08</c:v>
                </c:pt>
                <c:pt idx="31541" formatCode="General">
                  <c:v>63.082000000000001</c:v>
                </c:pt>
                <c:pt idx="31542" formatCode="General">
                  <c:v>63.084000000000003</c:v>
                </c:pt>
                <c:pt idx="31543" formatCode="General">
                  <c:v>63.085999999999999</c:v>
                </c:pt>
                <c:pt idx="31544" formatCode="General">
                  <c:v>63.088000000000001</c:v>
                </c:pt>
                <c:pt idx="31545" formatCode="General">
                  <c:v>63.09</c:v>
                </c:pt>
                <c:pt idx="31546" formatCode="General">
                  <c:v>63.091999999999999</c:v>
                </c:pt>
                <c:pt idx="31547" formatCode="General">
                  <c:v>63.094000000000001</c:v>
                </c:pt>
                <c:pt idx="31548" formatCode="General">
                  <c:v>63.095999999999997</c:v>
                </c:pt>
                <c:pt idx="31549" formatCode="General">
                  <c:v>63.097999999999999</c:v>
                </c:pt>
                <c:pt idx="31550" formatCode="General">
                  <c:v>63.1</c:v>
                </c:pt>
                <c:pt idx="31551" formatCode="General">
                  <c:v>63.101999999999997</c:v>
                </c:pt>
                <c:pt idx="31552" formatCode="General">
                  <c:v>63.103999999999999</c:v>
                </c:pt>
                <c:pt idx="31553" formatCode="General">
                  <c:v>63.106000000000002</c:v>
                </c:pt>
                <c:pt idx="31554" formatCode="General">
                  <c:v>63.107999999999997</c:v>
                </c:pt>
                <c:pt idx="31555" formatCode="General">
                  <c:v>63.11</c:v>
                </c:pt>
                <c:pt idx="31556" formatCode="General">
                  <c:v>63.112000000000002</c:v>
                </c:pt>
                <c:pt idx="31557" formatCode="General">
                  <c:v>63.113999999999997</c:v>
                </c:pt>
                <c:pt idx="31558" formatCode="General">
                  <c:v>63.116</c:v>
                </c:pt>
                <c:pt idx="31559" formatCode="General">
                  <c:v>63.118000000000002</c:v>
                </c:pt>
                <c:pt idx="31560" formatCode="General">
                  <c:v>63.12</c:v>
                </c:pt>
                <c:pt idx="31561" formatCode="General">
                  <c:v>63.122</c:v>
                </c:pt>
                <c:pt idx="31562" formatCode="General">
                  <c:v>63.124000000000002</c:v>
                </c:pt>
                <c:pt idx="31563" formatCode="General">
                  <c:v>63.125999999999998</c:v>
                </c:pt>
                <c:pt idx="31564" formatCode="General">
                  <c:v>63.128</c:v>
                </c:pt>
                <c:pt idx="31565" formatCode="General">
                  <c:v>63.13</c:v>
                </c:pt>
                <c:pt idx="31566" formatCode="General">
                  <c:v>63.131999999999998</c:v>
                </c:pt>
                <c:pt idx="31567" formatCode="General">
                  <c:v>63.134</c:v>
                </c:pt>
                <c:pt idx="31568" formatCode="General">
                  <c:v>63.136000000000003</c:v>
                </c:pt>
                <c:pt idx="31569" formatCode="General">
                  <c:v>63.137999999999998</c:v>
                </c:pt>
                <c:pt idx="31570" formatCode="General">
                  <c:v>63.14</c:v>
                </c:pt>
                <c:pt idx="31571" formatCode="General">
                  <c:v>63.142000000000003</c:v>
                </c:pt>
                <c:pt idx="31572" formatCode="General">
                  <c:v>63.143999999999998</c:v>
                </c:pt>
                <c:pt idx="31573" formatCode="General">
                  <c:v>63.146000000000001</c:v>
                </c:pt>
                <c:pt idx="31574" formatCode="General">
                  <c:v>63.148000000000003</c:v>
                </c:pt>
                <c:pt idx="31575" formatCode="General">
                  <c:v>63.15</c:v>
                </c:pt>
                <c:pt idx="31576" formatCode="General">
                  <c:v>63.152000000000001</c:v>
                </c:pt>
                <c:pt idx="31577" formatCode="General">
                  <c:v>63.154000000000003</c:v>
                </c:pt>
                <c:pt idx="31578" formatCode="General">
                  <c:v>63.155999999999999</c:v>
                </c:pt>
                <c:pt idx="31579" formatCode="General">
                  <c:v>63.158000000000001</c:v>
                </c:pt>
                <c:pt idx="31580" formatCode="General">
                  <c:v>63.16</c:v>
                </c:pt>
                <c:pt idx="31581" formatCode="General">
                  <c:v>63.161999999999999</c:v>
                </c:pt>
                <c:pt idx="31582" formatCode="General">
                  <c:v>63.164000000000001</c:v>
                </c:pt>
                <c:pt idx="31583" formatCode="General">
                  <c:v>63.165999999999997</c:v>
                </c:pt>
                <c:pt idx="31584" formatCode="General">
                  <c:v>63.167999999999999</c:v>
                </c:pt>
                <c:pt idx="31585" formatCode="General">
                  <c:v>63.17</c:v>
                </c:pt>
                <c:pt idx="31586" formatCode="General">
                  <c:v>63.171999999999997</c:v>
                </c:pt>
                <c:pt idx="31587" formatCode="General">
                  <c:v>63.173999999999999</c:v>
                </c:pt>
                <c:pt idx="31588" formatCode="General">
                  <c:v>63.176000000000002</c:v>
                </c:pt>
                <c:pt idx="31589" formatCode="General">
                  <c:v>63.177999999999997</c:v>
                </c:pt>
                <c:pt idx="31590" formatCode="General">
                  <c:v>63.18</c:v>
                </c:pt>
                <c:pt idx="31591" formatCode="General">
                  <c:v>63.182000000000002</c:v>
                </c:pt>
                <c:pt idx="31592" formatCode="General">
                  <c:v>63.183999999999997</c:v>
                </c:pt>
                <c:pt idx="31593" formatCode="General">
                  <c:v>63.186</c:v>
                </c:pt>
                <c:pt idx="31594" formatCode="General">
                  <c:v>63.188000000000002</c:v>
                </c:pt>
                <c:pt idx="31595" formatCode="General">
                  <c:v>63.19</c:v>
                </c:pt>
                <c:pt idx="31596" formatCode="General">
                  <c:v>63.192</c:v>
                </c:pt>
                <c:pt idx="31597" formatCode="General">
                  <c:v>63.194000000000003</c:v>
                </c:pt>
                <c:pt idx="31598" formatCode="General">
                  <c:v>63.195999999999998</c:v>
                </c:pt>
                <c:pt idx="31599" formatCode="General">
                  <c:v>63.198</c:v>
                </c:pt>
                <c:pt idx="31600" formatCode="General">
                  <c:v>63.2</c:v>
                </c:pt>
                <c:pt idx="31601" formatCode="General">
                  <c:v>63.201999999999998</c:v>
                </c:pt>
                <c:pt idx="31602" formatCode="General">
                  <c:v>63.204000000000001</c:v>
                </c:pt>
                <c:pt idx="31603" formatCode="General">
                  <c:v>63.206000000000003</c:v>
                </c:pt>
                <c:pt idx="31604" formatCode="General">
                  <c:v>63.207999999999998</c:v>
                </c:pt>
                <c:pt idx="31605" formatCode="General">
                  <c:v>63.21</c:v>
                </c:pt>
                <c:pt idx="31606" formatCode="General">
                  <c:v>63.212000000000003</c:v>
                </c:pt>
                <c:pt idx="31607" formatCode="General">
                  <c:v>63.213999999999999</c:v>
                </c:pt>
                <c:pt idx="31608" formatCode="General">
                  <c:v>63.216000000000001</c:v>
                </c:pt>
                <c:pt idx="31609" formatCode="General">
                  <c:v>63.218000000000004</c:v>
                </c:pt>
                <c:pt idx="31610" formatCode="General">
                  <c:v>63.22</c:v>
                </c:pt>
                <c:pt idx="31611" formatCode="General">
                  <c:v>63.222000000000001</c:v>
                </c:pt>
                <c:pt idx="31612" formatCode="General">
                  <c:v>63.223999999999997</c:v>
                </c:pt>
                <c:pt idx="31613" formatCode="General">
                  <c:v>63.225999999999999</c:v>
                </c:pt>
                <c:pt idx="31614" formatCode="General">
                  <c:v>63.228000000000002</c:v>
                </c:pt>
                <c:pt idx="31615" formatCode="General">
                  <c:v>63.23</c:v>
                </c:pt>
                <c:pt idx="31616" formatCode="General">
                  <c:v>63.231999999999999</c:v>
                </c:pt>
                <c:pt idx="31617" formatCode="General">
                  <c:v>63.234000000000002</c:v>
                </c:pt>
                <c:pt idx="31618" formatCode="General">
                  <c:v>63.235999999999997</c:v>
                </c:pt>
                <c:pt idx="31619" formatCode="General">
                  <c:v>63.238</c:v>
                </c:pt>
                <c:pt idx="31620" formatCode="General">
                  <c:v>63.24</c:v>
                </c:pt>
                <c:pt idx="31621" formatCode="General">
                  <c:v>63.241999999999997</c:v>
                </c:pt>
                <c:pt idx="31622" formatCode="General">
                  <c:v>63.244</c:v>
                </c:pt>
                <c:pt idx="31623" formatCode="General">
                  <c:v>63.246000000000002</c:v>
                </c:pt>
                <c:pt idx="31624" formatCode="General">
                  <c:v>63.247999999999998</c:v>
                </c:pt>
                <c:pt idx="31625" formatCode="General">
                  <c:v>63.25</c:v>
                </c:pt>
                <c:pt idx="31626" formatCode="General">
                  <c:v>63.252000000000002</c:v>
                </c:pt>
                <c:pt idx="31627" formatCode="General">
                  <c:v>63.253999999999998</c:v>
                </c:pt>
                <c:pt idx="31628" formatCode="General">
                  <c:v>63.256</c:v>
                </c:pt>
                <c:pt idx="31629" formatCode="General">
                  <c:v>63.258000000000003</c:v>
                </c:pt>
                <c:pt idx="31630" formatCode="General">
                  <c:v>63.26</c:v>
                </c:pt>
                <c:pt idx="31631" formatCode="General">
                  <c:v>63.262</c:v>
                </c:pt>
                <c:pt idx="31632" formatCode="General">
                  <c:v>63.264000000000003</c:v>
                </c:pt>
                <c:pt idx="31633" formatCode="General">
                  <c:v>63.265999999999998</c:v>
                </c:pt>
                <c:pt idx="31634" formatCode="General">
                  <c:v>63.268000000000001</c:v>
                </c:pt>
                <c:pt idx="31635" formatCode="General">
                  <c:v>63.27</c:v>
                </c:pt>
                <c:pt idx="31636" formatCode="General">
                  <c:v>63.271999999999998</c:v>
                </c:pt>
                <c:pt idx="31637" formatCode="General">
                  <c:v>63.274000000000001</c:v>
                </c:pt>
                <c:pt idx="31638" formatCode="General">
                  <c:v>63.276000000000003</c:v>
                </c:pt>
                <c:pt idx="31639" formatCode="General">
                  <c:v>63.277999999999999</c:v>
                </c:pt>
                <c:pt idx="31640" formatCode="General">
                  <c:v>63.28</c:v>
                </c:pt>
                <c:pt idx="31641" formatCode="General">
                  <c:v>63.281999999999996</c:v>
                </c:pt>
                <c:pt idx="31642" formatCode="General">
                  <c:v>63.283999999999999</c:v>
                </c:pt>
                <c:pt idx="31643" formatCode="General">
                  <c:v>63.286000000000001</c:v>
                </c:pt>
                <c:pt idx="31644" formatCode="General">
                  <c:v>63.287999999999997</c:v>
                </c:pt>
                <c:pt idx="31645" formatCode="General">
                  <c:v>63.29</c:v>
                </c:pt>
                <c:pt idx="31646" formatCode="General">
                  <c:v>63.292000000000002</c:v>
                </c:pt>
                <c:pt idx="31647" formatCode="General">
                  <c:v>63.293999999999997</c:v>
                </c:pt>
                <c:pt idx="31648" formatCode="General">
                  <c:v>63.295999999999999</c:v>
                </c:pt>
                <c:pt idx="31649" formatCode="General">
                  <c:v>63.298000000000002</c:v>
                </c:pt>
                <c:pt idx="31650" formatCode="General">
                  <c:v>63.3</c:v>
                </c:pt>
                <c:pt idx="31651" formatCode="General">
                  <c:v>63.302</c:v>
                </c:pt>
                <c:pt idx="31652" formatCode="General">
                  <c:v>63.304000000000002</c:v>
                </c:pt>
                <c:pt idx="31653" formatCode="General">
                  <c:v>63.305999999999997</c:v>
                </c:pt>
                <c:pt idx="31654" formatCode="General">
                  <c:v>63.308</c:v>
                </c:pt>
                <c:pt idx="31655" formatCode="General">
                  <c:v>63.31</c:v>
                </c:pt>
                <c:pt idx="31656" formatCode="General">
                  <c:v>63.311999999999998</c:v>
                </c:pt>
                <c:pt idx="31657" formatCode="General">
                  <c:v>63.314</c:v>
                </c:pt>
                <c:pt idx="31658" formatCode="General">
                  <c:v>63.316000000000003</c:v>
                </c:pt>
                <c:pt idx="31659" formatCode="General">
                  <c:v>63.317999999999998</c:v>
                </c:pt>
                <c:pt idx="31660" formatCode="General">
                  <c:v>63.32</c:v>
                </c:pt>
                <c:pt idx="31661" formatCode="General">
                  <c:v>63.322000000000003</c:v>
                </c:pt>
                <c:pt idx="31662" formatCode="General">
                  <c:v>63.323999999999998</c:v>
                </c:pt>
                <c:pt idx="31663" formatCode="General">
                  <c:v>63.326000000000001</c:v>
                </c:pt>
                <c:pt idx="31664" formatCode="General">
                  <c:v>63.328000000000003</c:v>
                </c:pt>
                <c:pt idx="31665" formatCode="General">
                  <c:v>63.33</c:v>
                </c:pt>
                <c:pt idx="31666" formatCode="General">
                  <c:v>63.332000000000001</c:v>
                </c:pt>
                <c:pt idx="31667" formatCode="General">
                  <c:v>63.334000000000003</c:v>
                </c:pt>
                <c:pt idx="31668" formatCode="General">
                  <c:v>63.335999999999999</c:v>
                </c:pt>
                <c:pt idx="31669" formatCode="General">
                  <c:v>63.338000000000001</c:v>
                </c:pt>
                <c:pt idx="31670" formatCode="General">
                  <c:v>63.34</c:v>
                </c:pt>
                <c:pt idx="31671" formatCode="General">
                  <c:v>63.341999999999999</c:v>
                </c:pt>
                <c:pt idx="31672" formatCode="General">
                  <c:v>63.344000000000001</c:v>
                </c:pt>
                <c:pt idx="31673" formatCode="General">
                  <c:v>63.345999999999997</c:v>
                </c:pt>
                <c:pt idx="31674" formatCode="General">
                  <c:v>63.347999999999999</c:v>
                </c:pt>
                <c:pt idx="31675" formatCode="General">
                  <c:v>63.35</c:v>
                </c:pt>
                <c:pt idx="31676" formatCode="General">
                  <c:v>63.351999999999997</c:v>
                </c:pt>
                <c:pt idx="31677" formatCode="General">
                  <c:v>63.353999999999999</c:v>
                </c:pt>
                <c:pt idx="31678" formatCode="General">
                  <c:v>63.356000000000002</c:v>
                </c:pt>
                <c:pt idx="31679" formatCode="General">
                  <c:v>63.357999999999997</c:v>
                </c:pt>
                <c:pt idx="31680" formatCode="General">
                  <c:v>63.36</c:v>
                </c:pt>
                <c:pt idx="31681" formatCode="General">
                  <c:v>63.362000000000002</c:v>
                </c:pt>
                <c:pt idx="31682" formatCode="General">
                  <c:v>63.363999999999997</c:v>
                </c:pt>
                <c:pt idx="31683" formatCode="General">
                  <c:v>63.366</c:v>
                </c:pt>
                <c:pt idx="31684" formatCode="General">
                  <c:v>63.368000000000002</c:v>
                </c:pt>
                <c:pt idx="31685" formatCode="General">
                  <c:v>63.37</c:v>
                </c:pt>
                <c:pt idx="31686" formatCode="General">
                  <c:v>63.372</c:v>
                </c:pt>
                <c:pt idx="31687" formatCode="General">
                  <c:v>63.374000000000002</c:v>
                </c:pt>
                <c:pt idx="31688" formatCode="General">
                  <c:v>63.375999999999998</c:v>
                </c:pt>
                <c:pt idx="31689" formatCode="General">
                  <c:v>63.378</c:v>
                </c:pt>
                <c:pt idx="31690" formatCode="General">
                  <c:v>63.38</c:v>
                </c:pt>
                <c:pt idx="31691" formatCode="General">
                  <c:v>63.381999999999998</c:v>
                </c:pt>
                <c:pt idx="31692" formatCode="General">
                  <c:v>63.384</c:v>
                </c:pt>
                <c:pt idx="31693" formatCode="General">
                  <c:v>63.386000000000003</c:v>
                </c:pt>
                <c:pt idx="31694" formatCode="General">
                  <c:v>63.387999999999998</c:v>
                </c:pt>
                <c:pt idx="31695" formatCode="General">
                  <c:v>63.39</c:v>
                </c:pt>
                <c:pt idx="31696" formatCode="General">
                  <c:v>63.392000000000003</c:v>
                </c:pt>
                <c:pt idx="31697" formatCode="General">
                  <c:v>63.393999999999998</c:v>
                </c:pt>
                <c:pt idx="31698" formatCode="General">
                  <c:v>63.396000000000001</c:v>
                </c:pt>
                <c:pt idx="31699" formatCode="General">
                  <c:v>63.398000000000003</c:v>
                </c:pt>
                <c:pt idx="31700" formatCode="General">
                  <c:v>63.4</c:v>
                </c:pt>
                <c:pt idx="31701" formatCode="General">
                  <c:v>63.402000000000001</c:v>
                </c:pt>
                <c:pt idx="31702" formatCode="General">
                  <c:v>63.404000000000003</c:v>
                </c:pt>
                <c:pt idx="31703" formatCode="General">
                  <c:v>63.405999999999999</c:v>
                </c:pt>
                <c:pt idx="31704" formatCode="General">
                  <c:v>63.408000000000001</c:v>
                </c:pt>
                <c:pt idx="31705" formatCode="General">
                  <c:v>63.41</c:v>
                </c:pt>
                <c:pt idx="31706" formatCode="General">
                  <c:v>63.411999999999999</c:v>
                </c:pt>
                <c:pt idx="31707" formatCode="General">
                  <c:v>63.414000000000001</c:v>
                </c:pt>
                <c:pt idx="31708" formatCode="General">
                  <c:v>63.415999999999997</c:v>
                </c:pt>
                <c:pt idx="31709" formatCode="General">
                  <c:v>63.417999999999999</c:v>
                </c:pt>
                <c:pt idx="31710" formatCode="General">
                  <c:v>63.42</c:v>
                </c:pt>
                <c:pt idx="31711" formatCode="General">
                  <c:v>63.421999999999997</c:v>
                </c:pt>
                <c:pt idx="31712" formatCode="General">
                  <c:v>63.423999999999999</c:v>
                </c:pt>
                <c:pt idx="31713" formatCode="General">
                  <c:v>63.426000000000002</c:v>
                </c:pt>
                <c:pt idx="31714" formatCode="General">
                  <c:v>63.427999999999997</c:v>
                </c:pt>
                <c:pt idx="31715" formatCode="General">
                  <c:v>63.43</c:v>
                </c:pt>
                <c:pt idx="31716" formatCode="General">
                  <c:v>63.432000000000002</c:v>
                </c:pt>
                <c:pt idx="31717" formatCode="General">
                  <c:v>63.433999999999997</c:v>
                </c:pt>
                <c:pt idx="31718" formatCode="General">
                  <c:v>63.436</c:v>
                </c:pt>
                <c:pt idx="31719" formatCode="General">
                  <c:v>63.438000000000002</c:v>
                </c:pt>
                <c:pt idx="31720" formatCode="General">
                  <c:v>63.44</c:v>
                </c:pt>
                <c:pt idx="31721" formatCode="General">
                  <c:v>63.442</c:v>
                </c:pt>
                <c:pt idx="31722" formatCode="General">
                  <c:v>63.444000000000003</c:v>
                </c:pt>
                <c:pt idx="31723" formatCode="General">
                  <c:v>63.445999999999998</c:v>
                </c:pt>
                <c:pt idx="31724" formatCode="General">
                  <c:v>63.448</c:v>
                </c:pt>
                <c:pt idx="31725" formatCode="General">
                  <c:v>63.45</c:v>
                </c:pt>
                <c:pt idx="31726" formatCode="General">
                  <c:v>63.451999999999998</c:v>
                </c:pt>
                <c:pt idx="31727" formatCode="General">
                  <c:v>63.454000000000001</c:v>
                </c:pt>
                <c:pt idx="31728" formatCode="General">
                  <c:v>63.456000000000003</c:v>
                </c:pt>
                <c:pt idx="31729" formatCode="General">
                  <c:v>63.457999999999998</c:v>
                </c:pt>
                <c:pt idx="31730" formatCode="General">
                  <c:v>63.46</c:v>
                </c:pt>
                <c:pt idx="31731" formatCode="General">
                  <c:v>63.462000000000003</c:v>
                </c:pt>
                <c:pt idx="31732" formatCode="General">
                  <c:v>63.463999999999999</c:v>
                </c:pt>
                <c:pt idx="31733" formatCode="General">
                  <c:v>63.466000000000001</c:v>
                </c:pt>
                <c:pt idx="31734" formatCode="General">
                  <c:v>63.468000000000004</c:v>
                </c:pt>
                <c:pt idx="31735" formatCode="General">
                  <c:v>63.47</c:v>
                </c:pt>
                <c:pt idx="31736" formatCode="General">
                  <c:v>63.472000000000001</c:v>
                </c:pt>
                <c:pt idx="31737" formatCode="General">
                  <c:v>63.473999999999997</c:v>
                </c:pt>
                <c:pt idx="31738" formatCode="General">
                  <c:v>63.475999999999999</c:v>
                </c:pt>
                <c:pt idx="31739" formatCode="General">
                  <c:v>63.478000000000002</c:v>
                </c:pt>
                <c:pt idx="31740" formatCode="General">
                  <c:v>63.48</c:v>
                </c:pt>
                <c:pt idx="31741" formatCode="General">
                  <c:v>63.481999999999999</c:v>
                </c:pt>
                <c:pt idx="31742" formatCode="General">
                  <c:v>63.484000000000002</c:v>
                </c:pt>
                <c:pt idx="31743" formatCode="General">
                  <c:v>63.485999999999997</c:v>
                </c:pt>
                <c:pt idx="31744" formatCode="General">
                  <c:v>63.488</c:v>
                </c:pt>
                <c:pt idx="31745" formatCode="General">
                  <c:v>63.49</c:v>
                </c:pt>
                <c:pt idx="31746" formatCode="General">
                  <c:v>63.491999999999997</c:v>
                </c:pt>
                <c:pt idx="31747" formatCode="General">
                  <c:v>63.494</c:v>
                </c:pt>
                <c:pt idx="31748" formatCode="General">
                  <c:v>63.496000000000002</c:v>
                </c:pt>
                <c:pt idx="31749" formatCode="General">
                  <c:v>63.497999999999998</c:v>
                </c:pt>
                <c:pt idx="31750" formatCode="General">
                  <c:v>63.5</c:v>
                </c:pt>
                <c:pt idx="31751" formatCode="General">
                  <c:v>63.502000000000002</c:v>
                </c:pt>
                <c:pt idx="31752" formatCode="General">
                  <c:v>63.503999999999998</c:v>
                </c:pt>
                <c:pt idx="31753" formatCode="General">
                  <c:v>63.506</c:v>
                </c:pt>
                <c:pt idx="31754" formatCode="General">
                  <c:v>63.508000000000003</c:v>
                </c:pt>
                <c:pt idx="31755" formatCode="General">
                  <c:v>63.51</c:v>
                </c:pt>
                <c:pt idx="31756" formatCode="General">
                  <c:v>63.512</c:v>
                </c:pt>
                <c:pt idx="31757" formatCode="General">
                  <c:v>63.514000000000003</c:v>
                </c:pt>
                <c:pt idx="31758" formatCode="General">
                  <c:v>63.515999999999998</c:v>
                </c:pt>
                <c:pt idx="31759" formatCode="General">
                  <c:v>63.518000000000001</c:v>
                </c:pt>
                <c:pt idx="31760" formatCode="General">
                  <c:v>63.52</c:v>
                </c:pt>
                <c:pt idx="31761" formatCode="General">
                  <c:v>63.521999999999998</c:v>
                </c:pt>
                <c:pt idx="31762" formatCode="General">
                  <c:v>63.524000000000001</c:v>
                </c:pt>
                <c:pt idx="31763" formatCode="General">
                  <c:v>63.526000000000003</c:v>
                </c:pt>
                <c:pt idx="31764" formatCode="General">
                  <c:v>63.527999999999999</c:v>
                </c:pt>
                <c:pt idx="31765" formatCode="General">
                  <c:v>63.53</c:v>
                </c:pt>
                <c:pt idx="31766" formatCode="General">
                  <c:v>63.531999999999996</c:v>
                </c:pt>
                <c:pt idx="31767" formatCode="General">
                  <c:v>63.533999999999999</c:v>
                </c:pt>
                <c:pt idx="31768" formatCode="General">
                  <c:v>63.536000000000001</c:v>
                </c:pt>
                <c:pt idx="31769" formatCode="General">
                  <c:v>63.537999999999997</c:v>
                </c:pt>
                <c:pt idx="31770" formatCode="General">
                  <c:v>63.54</c:v>
                </c:pt>
                <c:pt idx="31771" formatCode="General">
                  <c:v>63.542000000000002</c:v>
                </c:pt>
                <c:pt idx="31772" formatCode="General">
                  <c:v>63.543999999999997</c:v>
                </c:pt>
                <c:pt idx="31773" formatCode="General">
                  <c:v>63.545999999999999</c:v>
                </c:pt>
                <c:pt idx="31774" formatCode="General">
                  <c:v>63.548000000000002</c:v>
                </c:pt>
                <c:pt idx="31775" formatCode="General">
                  <c:v>63.55</c:v>
                </c:pt>
                <c:pt idx="31776" formatCode="General">
                  <c:v>63.552</c:v>
                </c:pt>
                <c:pt idx="31777" formatCode="General">
                  <c:v>63.554000000000002</c:v>
                </c:pt>
                <c:pt idx="31778" formatCode="General">
                  <c:v>63.555999999999997</c:v>
                </c:pt>
                <c:pt idx="31779" formatCode="General">
                  <c:v>63.558</c:v>
                </c:pt>
                <c:pt idx="31780" formatCode="General">
                  <c:v>63.56</c:v>
                </c:pt>
                <c:pt idx="31781" formatCode="General">
                  <c:v>63.561999999999998</c:v>
                </c:pt>
                <c:pt idx="31782" formatCode="General">
                  <c:v>63.564</c:v>
                </c:pt>
                <c:pt idx="31783" formatCode="General">
                  <c:v>63.566000000000003</c:v>
                </c:pt>
                <c:pt idx="31784" formatCode="General">
                  <c:v>63.567999999999998</c:v>
                </c:pt>
                <c:pt idx="31785" formatCode="General">
                  <c:v>63.57</c:v>
                </c:pt>
                <c:pt idx="31786" formatCode="General">
                  <c:v>63.572000000000003</c:v>
                </c:pt>
                <c:pt idx="31787" formatCode="General">
                  <c:v>63.573999999999998</c:v>
                </c:pt>
                <c:pt idx="31788" formatCode="General">
                  <c:v>63.576000000000001</c:v>
                </c:pt>
                <c:pt idx="31789" formatCode="General">
                  <c:v>63.578000000000003</c:v>
                </c:pt>
                <c:pt idx="31790" formatCode="General">
                  <c:v>63.58</c:v>
                </c:pt>
                <c:pt idx="31791" formatCode="General">
                  <c:v>63.582000000000001</c:v>
                </c:pt>
                <c:pt idx="31792" formatCode="General">
                  <c:v>63.584000000000003</c:v>
                </c:pt>
                <c:pt idx="31793" formatCode="General">
                  <c:v>63.585999999999999</c:v>
                </c:pt>
                <c:pt idx="31794" formatCode="General">
                  <c:v>63.588000000000001</c:v>
                </c:pt>
                <c:pt idx="31795" formatCode="General">
                  <c:v>63.59</c:v>
                </c:pt>
                <c:pt idx="31796" formatCode="General">
                  <c:v>63.591999999999999</c:v>
                </c:pt>
                <c:pt idx="31797" formatCode="General">
                  <c:v>63.594000000000001</c:v>
                </c:pt>
                <c:pt idx="31798" formatCode="General">
                  <c:v>63.595999999999997</c:v>
                </c:pt>
                <c:pt idx="31799" formatCode="General">
                  <c:v>63.597999999999999</c:v>
                </c:pt>
                <c:pt idx="31800" formatCode="General">
                  <c:v>63.6</c:v>
                </c:pt>
                <c:pt idx="31801" formatCode="General">
                  <c:v>63.601999999999997</c:v>
                </c:pt>
                <c:pt idx="31802" formatCode="General">
                  <c:v>63.603999999999999</c:v>
                </c:pt>
                <c:pt idx="31803" formatCode="General">
                  <c:v>63.606000000000002</c:v>
                </c:pt>
                <c:pt idx="31804" formatCode="General">
                  <c:v>63.607999999999997</c:v>
                </c:pt>
                <c:pt idx="31805" formatCode="General">
                  <c:v>63.61</c:v>
                </c:pt>
                <c:pt idx="31806" formatCode="General">
                  <c:v>63.612000000000002</c:v>
                </c:pt>
                <c:pt idx="31807" formatCode="General">
                  <c:v>63.613999999999997</c:v>
                </c:pt>
                <c:pt idx="31808" formatCode="General">
                  <c:v>63.616</c:v>
                </c:pt>
                <c:pt idx="31809" formatCode="General">
                  <c:v>63.618000000000002</c:v>
                </c:pt>
                <c:pt idx="31810" formatCode="General">
                  <c:v>63.62</c:v>
                </c:pt>
                <c:pt idx="31811" formatCode="General">
                  <c:v>63.622</c:v>
                </c:pt>
                <c:pt idx="31812" formatCode="General">
                  <c:v>63.624000000000002</c:v>
                </c:pt>
                <c:pt idx="31813" formatCode="General">
                  <c:v>63.625999999999998</c:v>
                </c:pt>
                <c:pt idx="31814" formatCode="General">
                  <c:v>63.628</c:v>
                </c:pt>
                <c:pt idx="31815" formatCode="General">
                  <c:v>63.63</c:v>
                </c:pt>
                <c:pt idx="31816" formatCode="General">
                  <c:v>63.631999999999998</c:v>
                </c:pt>
                <c:pt idx="31817" formatCode="General">
                  <c:v>63.634</c:v>
                </c:pt>
                <c:pt idx="31818" formatCode="General">
                  <c:v>63.636000000000003</c:v>
                </c:pt>
                <c:pt idx="31819" formatCode="General">
                  <c:v>63.637999999999998</c:v>
                </c:pt>
                <c:pt idx="31820" formatCode="General">
                  <c:v>63.64</c:v>
                </c:pt>
                <c:pt idx="31821" formatCode="General">
                  <c:v>63.642000000000003</c:v>
                </c:pt>
                <c:pt idx="31822" formatCode="General">
                  <c:v>63.643999999999998</c:v>
                </c:pt>
                <c:pt idx="31823" formatCode="General">
                  <c:v>63.646000000000001</c:v>
                </c:pt>
                <c:pt idx="31824" formatCode="General">
                  <c:v>63.648000000000003</c:v>
                </c:pt>
                <c:pt idx="31825" formatCode="General">
                  <c:v>63.65</c:v>
                </c:pt>
                <c:pt idx="31826" formatCode="General">
                  <c:v>63.652000000000001</c:v>
                </c:pt>
                <c:pt idx="31827" formatCode="General">
                  <c:v>63.654000000000003</c:v>
                </c:pt>
                <c:pt idx="31828" formatCode="General">
                  <c:v>63.655999999999999</c:v>
                </c:pt>
                <c:pt idx="31829" formatCode="General">
                  <c:v>63.658000000000001</c:v>
                </c:pt>
                <c:pt idx="31830" formatCode="General">
                  <c:v>63.66</c:v>
                </c:pt>
                <c:pt idx="31831" formatCode="General">
                  <c:v>63.661999999999999</c:v>
                </c:pt>
                <c:pt idx="31832" formatCode="General">
                  <c:v>63.664000000000001</c:v>
                </c:pt>
                <c:pt idx="31833" formatCode="General">
                  <c:v>63.665999999999997</c:v>
                </c:pt>
                <c:pt idx="31834" formatCode="General">
                  <c:v>63.667999999999999</c:v>
                </c:pt>
                <c:pt idx="31835" formatCode="General">
                  <c:v>63.67</c:v>
                </c:pt>
                <c:pt idx="31836" formatCode="General">
                  <c:v>63.671999999999997</c:v>
                </c:pt>
                <c:pt idx="31837" formatCode="General">
                  <c:v>63.673999999999999</c:v>
                </c:pt>
                <c:pt idx="31838" formatCode="General">
                  <c:v>63.676000000000002</c:v>
                </c:pt>
                <c:pt idx="31839" formatCode="General">
                  <c:v>63.677999999999997</c:v>
                </c:pt>
                <c:pt idx="31840" formatCode="General">
                  <c:v>63.68</c:v>
                </c:pt>
                <c:pt idx="31841" formatCode="General">
                  <c:v>63.682000000000002</c:v>
                </c:pt>
                <c:pt idx="31842" formatCode="General">
                  <c:v>63.683999999999997</c:v>
                </c:pt>
                <c:pt idx="31843" formatCode="General">
                  <c:v>63.686</c:v>
                </c:pt>
                <c:pt idx="31844" formatCode="General">
                  <c:v>63.688000000000002</c:v>
                </c:pt>
                <c:pt idx="31845" formatCode="General">
                  <c:v>63.69</c:v>
                </c:pt>
                <c:pt idx="31846" formatCode="General">
                  <c:v>63.692</c:v>
                </c:pt>
                <c:pt idx="31847" formatCode="General">
                  <c:v>63.694000000000003</c:v>
                </c:pt>
                <c:pt idx="31848" formatCode="General">
                  <c:v>63.695999999999998</c:v>
                </c:pt>
                <c:pt idx="31849" formatCode="General">
                  <c:v>63.698</c:v>
                </c:pt>
                <c:pt idx="31850" formatCode="General">
                  <c:v>63.7</c:v>
                </c:pt>
                <c:pt idx="31851" formatCode="General">
                  <c:v>63.701999999999998</c:v>
                </c:pt>
                <c:pt idx="31852" formatCode="General">
                  <c:v>63.704000000000001</c:v>
                </c:pt>
                <c:pt idx="31853" formatCode="General">
                  <c:v>63.706000000000003</c:v>
                </c:pt>
                <c:pt idx="31854" formatCode="General">
                  <c:v>63.707999999999998</c:v>
                </c:pt>
                <c:pt idx="31855" formatCode="General">
                  <c:v>63.71</c:v>
                </c:pt>
                <c:pt idx="31856" formatCode="General">
                  <c:v>63.712000000000003</c:v>
                </c:pt>
                <c:pt idx="31857" formatCode="General">
                  <c:v>63.713999999999999</c:v>
                </c:pt>
                <c:pt idx="31858" formatCode="General">
                  <c:v>63.716000000000001</c:v>
                </c:pt>
                <c:pt idx="31859" formatCode="General">
                  <c:v>63.718000000000004</c:v>
                </c:pt>
                <c:pt idx="31860" formatCode="General">
                  <c:v>63.72</c:v>
                </c:pt>
                <c:pt idx="31861" formatCode="General">
                  <c:v>63.722000000000001</c:v>
                </c:pt>
                <c:pt idx="31862" formatCode="General">
                  <c:v>63.723999999999997</c:v>
                </c:pt>
                <c:pt idx="31863" formatCode="General">
                  <c:v>63.725999999999999</c:v>
                </c:pt>
                <c:pt idx="31864" formatCode="General">
                  <c:v>63.728000000000002</c:v>
                </c:pt>
                <c:pt idx="31865" formatCode="General">
                  <c:v>63.73</c:v>
                </c:pt>
                <c:pt idx="31866" formatCode="General">
                  <c:v>63.731999999999999</c:v>
                </c:pt>
                <c:pt idx="31867" formatCode="General">
                  <c:v>63.734000000000002</c:v>
                </c:pt>
                <c:pt idx="31868" formatCode="General">
                  <c:v>63.735999999999997</c:v>
                </c:pt>
                <c:pt idx="31869" formatCode="General">
                  <c:v>63.738</c:v>
                </c:pt>
                <c:pt idx="31870" formatCode="General">
                  <c:v>63.74</c:v>
                </c:pt>
                <c:pt idx="31871" formatCode="General">
                  <c:v>63.741999999999997</c:v>
                </c:pt>
                <c:pt idx="31872" formatCode="General">
                  <c:v>63.744</c:v>
                </c:pt>
                <c:pt idx="31873" formatCode="General">
                  <c:v>63.746000000000002</c:v>
                </c:pt>
                <c:pt idx="31874" formatCode="General">
                  <c:v>63.747999999999998</c:v>
                </c:pt>
                <c:pt idx="31875" formatCode="General">
                  <c:v>63.75</c:v>
                </c:pt>
                <c:pt idx="31876" formatCode="General">
                  <c:v>63.752000000000002</c:v>
                </c:pt>
                <c:pt idx="31877" formatCode="General">
                  <c:v>63.753999999999998</c:v>
                </c:pt>
                <c:pt idx="31878" formatCode="General">
                  <c:v>63.756</c:v>
                </c:pt>
                <c:pt idx="31879" formatCode="General">
                  <c:v>63.758000000000003</c:v>
                </c:pt>
                <c:pt idx="31880" formatCode="General">
                  <c:v>63.76</c:v>
                </c:pt>
                <c:pt idx="31881" formatCode="General">
                  <c:v>63.762</c:v>
                </c:pt>
                <c:pt idx="31882" formatCode="General">
                  <c:v>63.764000000000003</c:v>
                </c:pt>
                <c:pt idx="31883" formatCode="General">
                  <c:v>63.765999999999998</c:v>
                </c:pt>
                <c:pt idx="31884" formatCode="General">
                  <c:v>63.768000000000001</c:v>
                </c:pt>
                <c:pt idx="31885" formatCode="General">
                  <c:v>63.77</c:v>
                </c:pt>
                <c:pt idx="31886" formatCode="General">
                  <c:v>63.771999999999998</c:v>
                </c:pt>
                <c:pt idx="31887" formatCode="General">
                  <c:v>63.774000000000001</c:v>
                </c:pt>
                <c:pt idx="31888" formatCode="General">
                  <c:v>63.776000000000003</c:v>
                </c:pt>
                <c:pt idx="31889" formatCode="General">
                  <c:v>63.777999999999999</c:v>
                </c:pt>
                <c:pt idx="31890" formatCode="General">
                  <c:v>63.78</c:v>
                </c:pt>
                <c:pt idx="31891" formatCode="General">
                  <c:v>63.781999999999996</c:v>
                </c:pt>
                <c:pt idx="31892" formatCode="General">
                  <c:v>63.783999999999999</c:v>
                </c:pt>
                <c:pt idx="31893" formatCode="General">
                  <c:v>63.786000000000001</c:v>
                </c:pt>
                <c:pt idx="31894" formatCode="General">
                  <c:v>63.787999999999997</c:v>
                </c:pt>
                <c:pt idx="31895" formatCode="General">
                  <c:v>63.79</c:v>
                </c:pt>
                <c:pt idx="31896" formatCode="General">
                  <c:v>63.792000000000002</c:v>
                </c:pt>
                <c:pt idx="31897" formatCode="General">
                  <c:v>63.793999999999997</c:v>
                </c:pt>
                <c:pt idx="31898" formatCode="General">
                  <c:v>63.795999999999999</c:v>
                </c:pt>
                <c:pt idx="31899" formatCode="General">
                  <c:v>63.798000000000002</c:v>
                </c:pt>
                <c:pt idx="31900" formatCode="General">
                  <c:v>63.8</c:v>
                </c:pt>
                <c:pt idx="31901" formatCode="General">
                  <c:v>63.802</c:v>
                </c:pt>
                <c:pt idx="31902" formatCode="General">
                  <c:v>63.804000000000002</c:v>
                </c:pt>
                <c:pt idx="31903" formatCode="General">
                  <c:v>63.805999999999997</c:v>
                </c:pt>
                <c:pt idx="31904" formatCode="General">
                  <c:v>63.808</c:v>
                </c:pt>
                <c:pt idx="31905" formatCode="General">
                  <c:v>63.81</c:v>
                </c:pt>
                <c:pt idx="31906" formatCode="General">
                  <c:v>63.811999999999998</c:v>
                </c:pt>
                <c:pt idx="31907" formatCode="General">
                  <c:v>63.814</c:v>
                </c:pt>
                <c:pt idx="31908" formatCode="General">
                  <c:v>63.816000000000003</c:v>
                </c:pt>
                <c:pt idx="31909" formatCode="General">
                  <c:v>63.817999999999998</c:v>
                </c:pt>
                <c:pt idx="31910" formatCode="General">
                  <c:v>63.82</c:v>
                </c:pt>
                <c:pt idx="31911" formatCode="General">
                  <c:v>63.822000000000003</c:v>
                </c:pt>
                <c:pt idx="31912" formatCode="General">
                  <c:v>63.823999999999998</c:v>
                </c:pt>
                <c:pt idx="31913" formatCode="General">
                  <c:v>63.826000000000001</c:v>
                </c:pt>
                <c:pt idx="31914" formatCode="General">
                  <c:v>63.828000000000003</c:v>
                </c:pt>
                <c:pt idx="31915" formatCode="General">
                  <c:v>63.83</c:v>
                </c:pt>
                <c:pt idx="31916" formatCode="General">
                  <c:v>63.832000000000001</c:v>
                </c:pt>
                <c:pt idx="31917" formatCode="General">
                  <c:v>63.834000000000003</c:v>
                </c:pt>
                <c:pt idx="31918" formatCode="General">
                  <c:v>63.835999999999999</c:v>
                </c:pt>
                <c:pt idx="31919" formatCode="General">
                  <c:v>63.838000000000001</c:v>
                </c:pt>
                <c:pt idx="31920" formatCode="General">
                  <c:v>63.84</c:v>
                </c:pt>
                <c:pt idx="31921" formatCode="General">
                  <c:v>63.841999999999999</c:v>
                </c:pt>
                <c:pt idx="31922" formatCode="General">
                  <c:v>63.844000000000001</c:v>
                </c:pt>
                <c:pt idx="31923" formatCode="General">
                  <c:v>63.845999999999997</c:v>
                </c:pt>
                <c:pt idx="31924" formatCode="General">
                  <c:v>63.847999999999999</c:v>
                </c:pt>
                <c:pt idx="31925" formatCode="General">
                  <c:v>63.85</c:v>
                </c:pt>
                <c:pt idx="31926" formatCode="General">
                  <c:v>63.851999999999997</c:v>
                </c:pt>
                <c:pt idx="31927" formatCode="General">
                  <c:v>63.853999999999999</c:v>
                </c:pt>
                <c:pt idx="31928" formatCode="General">
                  <c:v>63.856000000000002</c:v>
                </c:pt>
                <c:pt idx="31929" formatCode="General">
                  <c:v>63.857999999999997</c:v>
                </c:pt>
                <c:pt idx="31930" formatCode="General">
                  <c:v>63.86</c:v>
                </c:pt>
                <c:pt idx="31931" formatCode="General">
                  <c:v>63.862000000000002</c:v>
                </c:pt>
                <c:pt idx="31932" formatCode="General">
                  <c:v>63.863999999999997</c:v>
                </c:pt>
                <c:pt idx="31933" formatCode="General">
                  <c:v>63.866</c:v>
                </c:pt>
                <c:pt idx="31934" formatCode="General">
                  <c:v>63.868000000000002</c:v>
                </c:pt>
                <c:pt idx="31935" formatCode="General">
                  <c:v>63.87</c:v>
                </c:pt>
                <c:pt idx="31936" formatCode="General">
                  <c:v>63.872</c:v>
                </c:pt>
                <c:pt idx="31937" formatCode="General">
                  <c:v>63.874000000000002</c:v>
                </c:pt>
                <c:pt idx="31938" formatCode="General">
                  <c:v>63.875999999999998</c:v>
                </c:pt>
                <c:pt idx="31939" formatCode="General">
                  <c:v>63.878</c:v>
                </c:pt>
                <c:pt idx="31940" formatCode="General">
                  <c:v>63.88</c:v>
                </c:pt>
                <c:pt idx="31941" formatCode="General">
                  <c:v>63.881999999999998</c:v>
                </c:pt>
                <c:pt idx="31942" formatCode="General">
                  <c:v>63.884</c:v>
                </c:pt>
                <c:pt idx="31943" formatCode="General">
                  <c:v>63.886000000000003</c:v>
                </c:pt>
                <c:pt idx="31944" formatCode="General">
                  <c:v>63.887999999999998</c:v>
                </c:pt>
                <c:pt idx="31945" formatCode="General">
                  <c:v>63.89</c:v>
                </c:pt>
                <c:pt idx="31946" formatCode="General">
                  <c:v>63.892000000000003</c:v>
                </c:pt>
                <c:pt idx="31947" formatCode="General">
                  <c:v>63.893999999999998</c:v>
                </c:pt>
                <c:pt idx="31948" formatCode="General">
                  <c:v>63.896000000000001</c:v>
                </c:pt>
                <c:pt idx="31949" formatCode="General">
                  <c:v>63.898000000000003</c:v>
                </c:pt>
                <c:pt idx="31950" formatCode="General">
                  <c:v>63.9</c:v>
                </c:pt>
                <c:pt idx="31951" formatCode="General">
                  <c:v>63.902000000000001</c:v>
                </c:pt>
                <c:pt idx="31952" formatCode="General">
                  <c:v>63.904000000000003</c:v>
                </c:pt>
                <c:pt idx="31953" formatCode="General">
                  <c:v>63.905999999999999</c:v>
                </c:pt>
                <c:pt idx="31954" formatCode="General">
                  <c:v>63.908000000000001</c:v>
                </c:pt>
                <c:pt idx="31955" formatCode="General">
                  <c:v>63.91</c:v>
                </c:pt>
                <c:pt idx="31956" formatCode="General">
                  <c:v>63.911999999999999</c:v>
                </c:pt>
                <c:pt idx="31957" formatCode="General">
                  <c:v>63.914000000000001</c:v>
                </c:pt>
                <c:pt idx="31958" formatCode="General">
                  <c:v>63.915999999999997</c:v>
                </c:pt>
                <c:pt idx="31959" formatCode="General">
                  <c:v>63.917999999999999</c:v>
                </c:pt>
                <c:pt idx="31960" formatCode="General">
                  <c:v>63.92</c:v>
                </c:pt>
                <c:pt idx="31961" formatCode="General">
                  <c:v>63.921999999999997</c:v>
                </c:pt>
                <c:pt idx="31962" formatCode="General">
                  <c:v>63.923999999999999</c:v>
                </c:pt>
                <c:pt idx="31963" formatCode="General">
                  <c:v>63.926000000000002</c:v>
                </c:pt>
                <c:pt idx="31964" formatCode="General">
                  <c:v>63.927999999999997</c:v>
                </c:pt>
                <c:pt idx="31965" formatCode="General">
                  <c:v>63.93</c:v>
                </c:pt>
                <c:pt idx="31966" formatCode="General">
                  <c:v>63.932000000000002</c:v>
                </c:pt>
                <c:pt idx="31967" formatCode="General">
                  <c:v>63.933999999999997</c:v>
                </c:pt>
                <c:pt idx="31968" formatCode="General">
                  <c:v>63.936</c:v>
                </c:pt>
                <c:pt idx="31969" formatCode="General">
                  <c:v>63.938000000000002</c:v>
                </c:pt>
                <c:pt idx="31970" formatCode="General">
                  <c:v>63.94</c:v>
                </c:pt>
                <c:pt idx="31971" formatCode="General">
                  <c:v>63.942</c:v>
                </c:pt>
                <c:pt idx="31972" formatCode="General">
                  <c:v>63.944000000000003</c:v>
                </c:pt>
                <c:pt idx="31973" formatCode="General">
                  <c:v>63.945999999999998</c:v>
                </c:pt>
                <c:pt idx="31974" formatCode="General">
                  <c:v>63.948</c:v>
                </c:pt>
                <c:pt idx="31975" formatCode="General">
                  <c:v>63.95</c:v>
                </c:pt>
                <c:pt idx="31976" formatCode="General">
                  <c:v>63.951999999999998</c:v>
                </c:pt>
                <c:pt idx="31977" formatCode="General">
                  <c:v>63.954000000000001</c:v>
                </c:pt>
                <c:pt idx="31978" formatCode="General">
                  <c:v>63.956000000000003</c:v>
                </c:pt>
                <c:pt idx="31979" formatCode="General">
                  <c:v>63.957999999999998</c:v>
                </c:pt>
                <c:pt idx="31980" formatCode="General">
                  <c:v>63.96</c:v>
                </c:pt>
                <c:pt idx="31981" formatCode="General">
                  <c:v>63.962000000000003</c:v>
                </c:pt>
                <c:pt idx="31982" formatCode="General">
                  <c:v>63.963999999999999</c:v>
                </c:pt>
                <c:pt idx="31983" formatCode="General">
                  <c:v>63.966000000000001</c:v>
                </c:pt>
                <c:pt idx="31984" formatCode="General">
                  <c:v>63.968000000000004</c:v>
                </c:pt>
                <c:pt idx="31985" formatCode="General">
                  <c:v>63.97</c:v>
                </c:pt>
                <c:pt idx="31986" formatCode="General">
                  <c:v>63.972000000000001</c:v>
                </c:pt>
                <c:pt idx="31987" formatCode="General">
                  <c:v>63.973999999999997</c:v>
                </c:pt>
                <c:pt idx="31988" formatCode="General">
                  <c:v>63.975999999999999</c:v>
                </c:pt>
                <c:pt idx="31989" formatCode="General">
                  <c:v>63.978000000000002</c:v>
                </c:pt>
                <c:pt idx="31990" formatCode="General">
                  <c:v>63.98</c:v>
                </c:pt>
                <c:pt idx="31991" formatCode="General">
                  <c:v>63.981999999999999</c:v>
                </c:pt>
                <c:pt idx="31992" formatCode="General">
                  <c:v>63.984000000000002</c:v>
                </c:pt>
                <c:pt idx="31993" formatCode="General">
                  <c:v>63.985999999999997</c:v>
                </c:pt>
                <c:pt idx="31994" formatCode="General">
                  <c:v>63.988</c:v>
                </c:pt>
                <c:pt idx="31995" formatCode="General">
                  <c:v>63.99</c:v>
                </c:pt>
                <c:pt idx="31996" formatCode="General">
                  <c:v>63.991999999999997</c:v>
                </c:pt>
                <c:pt idx="31997" formatCode="General">
                  <c:v>63.994</c:v>
                </c:pt>
                <c:pt idx="31998" formatCode="General">
                  <c:v>63.996000000000002</c:v>
                </c:pt>
                <c:pt idx="31999" formatCode="General">
                  <c:v>63.997999999999998</c:v>
                </c:pt>
                <c:pt idx="32000" formatCode="General">
                  <c:v>64</c:v>
                </c:pt>
                <c:pt idx="32001" formatCode="General">
                  <c:v>64.001999999999995</c:v>
                </c:pt>
                <c:pt idx="32002" formatCode="General">
                  <c:v>64.004000000000005</c:v>
                </c:pt>
                <c:pt idx="32003" formatCode="General">
                  <c:v>64.006</c:v>
                </c:pt>
                <c:pt idx="32004" formatCode="General">
                  <c:v>64.007999999999996</c:v>
                </c:pt>
                <c:pt idx="32005" formatCode="General">
                  <c:v>64.010000000000005</c:v>
                </c:pt>
                <c:pt idx="32006" formatCode="General">
                  <c:v>64.012</c:v>
                </c:pt>
                <c:pt idx="32007" formatCode="General">
                  <c:v>64.013999999999996</c:v>
                </c:pt>
                <c:pt idx="32008" formatCode="General">
                  <c:v>64.016000000000005</c:v>
                </c:pt>
                <c:pt idx="32009" formatCode="General">
                  <c:v>64.018000000000001</c:v>
                </c:pt>
                <c:pt idx="32010" formatCode="General">
                  <c:v>64.02</c:v>
                </c:pt>
                <c:pt idx="32011" formatCode="General">
                  <c:v>64.022000000000006</c:v>
                </c:pt>
                <c:pt idx="32012" formatCode="General">
                  <c:v>64.024000000000001</c:v>
                </c:pt>
                <c:pt idx="32013" formatCode="General">
                  <c:v>64.025999999999996</c:v>
                </c:pt>
                <c:pt idx="32014" formatCode="General">
                  <c:v>64.028000000000006</c:v>
                </c:pt>
                <c:pt idx="32015" formatCode="General">
                  <c:v>64.03</c:v>
                </c:pt>
                <c:pt idx="32016" formatCode="General">
                  <c:v>64.031999999999996</c:v>
                </c:pt>
                <c:pt idx="32017" formatCode="General">
                  <c:v>64.034000000000006</c:v>
                </c:pt>
                <c:pt idx="32018" formatCode="General">
                  <c:v>64.036000000000001</c:v>
                </c:pt>
                <c:pt idx="32019" formatCode="General">
                  <c:v>64.037999999999997</c:v>
                </c:pt>
                <c:pt idx="32020" formatCode="General">
                  <c:v>64.040000000000006</c:v>
                </c:pt>
                <c:pt idx="32021" formatCode="General">
                  <c:v>64.042000000000002</c:v>
                </c:pt>
                <c:pt idx="32022" formatCode="General">
                  <c:v>64.043999999999997</c:v>
                </c:pt>
                <c:pt idx="32023" formatCode="General">
                  <c:v>64.046000000000006</c:v>
                </c:pt>
                <c:pt idx="32024" formatCode="General">
                  <c:v>64.048000000000002</c:v>
                </c:pt>
                <c:pt idx="32025" formatCode="General">
                  <c:v>64.05</c:v>
                </c:pt>
                <c:pt idx="32026" formatCode="General">
                  <c:v>64.052000000000007</c:v>
                </c:pt>
                <c:pt idx="32027" formatCode="General">
                  <c:v>64.054000000000002</c:v>
                </c:pt>
                <c:pt idx="32028" formatCode="General">
                  <c:v>64.055999999999997</c:v>
                </c:pt>
                <c:pt idx="32029" formatCode="General">
                  <c:v>64.058000000000007</c:v>
                </c:pt>
                <c:pt idx="32030" formatCode="General">
                  <c:v>64.06</c:v>
                </c:pt>
                <c:pt idx="32031" formatCode="General">
                  <c:v>64.061999999999998</c:v>
                </c:pt>
                <c:pt idx="32032" formatCode="General">
                  <c:v>64.063999999999993</c:v>
                </c:pt>
                <c:pt idx="32033" formatCode="General">
                  <c:v>64.066000000000003</c:v>
                </c:pt>
                <c:pt idx="32034" formatCode="General">
                  <c:v>64.067999999999998</c:v>
                </c:pt>
                <c:pt idx="32035" formatCode="General">
                  <c:v>64.069999999999993</c:v>
                </c:pt>
                <c:pt idx="32036" formatCode="General">
                  <c:v>64.072000000000003</c:v>
                </c:pt>
                <c:pt idx="32037" formatCode="General">
                  <c:v>64.073999999999998</c:v>
                </c:pt>
                <c:pt idx="32038" formatCode="General">
                  <c:v>64.075999999999993</c:v>
                </c:pt>
                <c:pt idx="32039" formatCode="General">
                  <c:v>64.078000000000003</c:v>
                </c:pt>
                <c:pt idx="32040" formatCode="General">
                  <c:v>64.08</c:v>
                </c:pt>
                <c:pt idx="32041" formatCode="General">
                  <c:v>64.081999999999994</c:v>
                </c:pt>
                <c:pt idx="32042" formatCode="General">
                  <c:v>64.084000000000003</c:v>
                </c:pt>
                <c:pt idx="32043" formatCode="General">
                  <c:v>64.085999999999999</c:v>
                </c:pt>
                <c:pt idx="32044" formatCode="General">
                  <c:v>64.087999999999994</c:v>
                </c:pt>
                <c:pt idx="32045" formatCode="General">
                  <c:v>64.09</c:v>
                </c:pt>
                <c:pt idx="32046" formatCode="General">
                  <c:v>64.091999999999999</c:v>
                </c:pt>
                <c:pt idx="32047" formatCode="General">
                  <c:v>64.093999999999994</c:v>
                </c:pt>
                <c:pt idx="32048" formatCode="General">
                  <c:v>64.096000000000004</c:v>
                </c:pt>
                <c:pt idx="32049" formatCode="General">
                  <c:v>64.097999999999999</c:v>
                </c:pt>
                <c:pt idx="32050" formatCode="General">
                  <c:v>64.099999999999994</c:v>
                </c:pt>
                <c:pt idx="32051" formatCode="General">
                  <c:v>64.102000000000004</c:v>
                </c:pt>
                <c:pt idx="32052" formatCode="General">
                  <c:v>64.103999999999999</c:v>
                </c:pt>
                <c:pt idx="32053" formatCode="General">
                  <c:v>64.105999999999995</c:v>
                </c:pt>
                <c:pt idx="32054" formatCode="General">
                  <c:v>64.108000000000004</c:v>
                </c:pt>
                <c:pt idx="32055" formatCode="General">
                  <c:v>64.11</c:v>
                </c:pt>
                <c:pt idx="32056" formatCode="General">
                  <c:v>64.111999999999995</c:v>
                </c:pt>
                <c:pt idx="32057" formatCode="General">
                  <c:v>64.114000000000004</c:v>
                </c:pt>
                <c:pt idx="32058" formatCode="General">
                  <c:v>64.116</c:v>
                </c:pt>
                <c:pt idx="32059" formatCode="General">
                  <c:v>64.117999999999995</c:v>
                </c:pt>
                <c:pt idx="32060" formatCode="General">
                  <c:v>64.12</c:v>
                </c:pt>
                <c:pt idx="32061" formatCode="General">
                  <c:v>64.122</c:v>
                </c:pt>
                <c:pt idx="32062" formatCode="General">
                  <c:v>64.123999999999995</c:v>
                </c:pt>
                <c:pt idx="32063" formatCode="General">
                  <c:v>64.126000000000005</c:v>
                </c:pt>
                <c:pt idx="32064" formatCode="General">
                  <c:v>64.128</c:v>
                </c:pt>
                <c:pt idx="32065" formatCode="General">
                  <c:v>64.13</c:v>
                </c:pt>
                <c:pt idx="32066" formatCode="General">
                  <c:v>64.132000000000005</c:v>
                </c:pt>
                <c:pt idx="32067" formatCode="General">
                  <c:v>64.134</c:v>
                </c:pt>
                <c:pt idx="32068" formatCode="General">
                  <c:v>64.135999999999996</c:v>
                </c:pt>
                <c:pt idx="32069" formatCode="General">
                  <c:v>64.138000000000005</c:v>
                </c:pt>
                <c:pt idx="32070" formatCode="General">
                  <c:v>64.14</c:v>
                </c:pt>
                <c:pt idx="32071" formatCode="General">
                  <c:v>64.141999999999996</c:v>
                </c:pt>
                <c:pt idx="32072" formatCode="General">
                  <c:v>64.144000000000005</c:v>
                </c:pt>
                <c:pt idx="32073" formatCode="General">
                  <c:v>64.146000000000001</c:v>
                </c:pt>
                <c:pt idx="32074" formatCode="General">
                  <c:v>64.147999999999996</c:v>
                </c:pt>
                <c:pt idx="32075" formatCode="General">
                  <c:v>64.150000000000006</c:v>
                </c:pt>
                <c:pt idx="32076" formatCode="General">
                  <c:v>64.152000000000001</c:v>
                </c:pt>
                <c:pt idx="32077" formatCode="General">
                  <c:v>64.153999999999996</c:v>
                </c:pt>
                <c:pt idx="32078" formatCode="General">
                  <c:v>64.156000000000006</c:v>
                </c:pt>
                <c:pt idx="32079" formatCode="General">
                  <c:v>64.158000000000001</c:v>
                </c:pt>
                <c:pt idx="32080" formatCode="General">
                  <c:v>64.16</c:v>
                </c:pt>
                <c:pt idx="32081" formatCode="General">
                  <c:v>64.162000000000006</c:v>
                </c:pt>
                <c:pt idx="32082" formatCode="General">
                  <c:v>64.164000000000001</c:v>
                </c:pt>
                <c:pt idx="32083" formatCode="General">
                  <c:v>64.165999999999997</c:v>
                </c:pt>
                <c:pt idx="32084" formatCode="General">
                  <c:v>64.168000000000006</c:v>
                </c:pt>
                <c:pt idx="32085" formatCode="General">
                  <c:v>64.17</c:v>
                </c:pt>
                <c:pt idx="32086" formatCode="General">
                  <c:v>64.171999999999997</c:v>
                </c:pt>
                <c:pt idx="32087" formatCode="General">
                  <c:v>64.174000000000007</c:v>
                </c:pt>
                <c:pt idx="32088" formatCode="General">
                  <c:v>64.176000000000002</c:v>
                </c:pt>
                <c:pt idx="32089" formatCode="General">
                  <c:v>64.177999999999997</c:v>
                </c:pt>
                <c:pt idx="32090" formatCode="General">
                  <c:v>64.180000000000007</c:v>
                </c:pt>
                <c:pt idx="32091" formatCode="General">
                  <c:v>64.182000000000002</c:v>
                </c:pt>
                <c:pt idx="32092" formatCode="General">
                  <c:v>64.183999999999997</c:v>
                </c:pt>
                <c:pt idx="32093" formatCode="General">
                  <c:v>64.186000000000007</c:v>
                </c:pt>
                <c:pt idx="32094" formatCode="General">
                  <c:v>64.188000000000002</c:v>
                </c:pt>
                <c:pt idx="32095" formatCode="General">
                  <c:v>64.19</c:v>
                </c:pt>
                <c:pt idx="32096" formatCode="General">
                  <c:v>64.191999999999993</c:v>
                </c:pt>
                <c:pt idx="32097" formatCode="General">
                  <c:v>64.194000000000003</c:v>
                </c:pt>
                <c:pt idx="32098" formatCode="General">
                  <c:v>64.195999999999998</c:v>
                </c:pt>
                <c:pt idx="32099" formatCode="General">
                  <c:v>64.197999999999993</c:v>
                </c:pt>
                <c:pt idx="32100" formatCode="General">
                  <c:v>64.2</c:v>
                </c:pt>
                <c:pt idx="32101" formatCode="General">
                  <c:v>64.201999999999998</c:v>
                </c:pt>
                <c:pt idx="32102" formatCode="General">
                  <c:v>64.203999999999994</c:v>
                </c:pt>
                <c:pt idx="32103" formatCode="General">
                  <c:v>64.206000000000003</c:v>
                </c:pt>
                <c:pt idx="32104" formatCode="General">
                  <c:v>64.207999999999998</c:v>
                </c:pt>
                <c:pt idx="32105" formatCode="General">
                  <c:v>64.209999999999994</c:v>
                </c:pt>
                <c:pt idx="32106" formatCode="General">
                  <c:v>64.212000000000003</c:v>
                </c:pt>
                <c:pt idx="32107" formatCode="General">
                  <c:v>64.213999999999999</c:v>
                </c:pt>
                <c:pt idx="32108" formatCode="General">
                  <c:v>64.215999999999994</c:v>
                </c:pt>
                <c:pt idx="32109" formatCode="General">
                  <c:v>64.218000000000004</c:v>
                </c:pt>
                <c:pt idx="32110" formatCode="General">
                  <c:v>64.22</c:v>
                </c:pt>
                <c:pt idx="32111" formatCode="General">
                  <c:v>64.221999999999994</c:v>
                </c:pt>
                <c:pt idx="32112" formatCode="General">
                  <c:v>64.224000000000004</c:v>
                </c:pt>
                <c:pt idx="32113" formatCode="General">
                  <c:v>64.225999999999999</c:v>
                </c:pt>
                <c:pt idx="32114" formatCode="General">
                  <c:v>64.227999999999994</c:v>
                </c:pt>
                <c:pt idx="32115" formatCode="General">
                  <c:v>64.23</c:v>
                </c:pt>
                <c:pt idx="32116" formatCode="General">
                  <c:v>64.231999999999999</c:v>
                </c:pt>
                <c:pt idx="32117" formatCode="General">
                  <c:v>64.233999999999995</c:v>
                </c:pt>
                <c:pt idx="32118" formatCode="General">
                  <c:v>64.236000000000004</c:v>
                </c:pt>
                <c:pt idx="32119" formatCode="General">
                  <c:v>64.238</c:v>
                </c:pt>
                <c:pt idx="32120" formatCode="General">
                  <c:v>64.239999999999995</c:v>
                </c:pt>
                <c:pt idx="32121" formatCode="General">
                  <c:v>64.242000000000004</c:v>
                </c:pt>
                <c:pt idx="32122" formatCode="General">
                  <c:v>64.244</c:v>
                </c:pt>
                <c:pt idx="32123" formatCode="General">
                  <c:v>64.245999999999995</c:v>
                </c:pt>
                <c:pt idx="32124" formatCode="General">
                  <c:v>64.248000000000005</c:v>
                </c:pt>
                <c:pt idx="32125" formatCode="General">
                  <c:v>64.25</c:v>
                </c:pt>
                <c:pt idx="32126" formatCode="General">
                  <c:v>64.251999999999995</c:v>
                </c:pt>
                <c:pt idx="32127" formatCode="General">
                  <c:v>64.254000000000005</c:v>
                </c:pt>
                <c:pt idx="32128" formatCode="General">
                  <c:v>64.256</c:v>
                </c:pt>
                <c:pt idx="32129" formatCode="General">
                  <c:v>64.257999999999996</c:v>
                </c:pt>
                <c:pt idx="32130" formatCode="General">
                  <c:v>64.260000000000005</c:v>
                </c:pt>
                <c:pt idx="32131" formatCode="General">
                  <c:v>64.262</c:v>
                </c:pt>
                <c:pt idx="32132" formatCode="General">
                  <c:v>64.263999999999996</c:v>
                </c:pt>
                <c:pt idx="32133" formatCode="General">
                  <c:v>64.266000000000005</c:v>
                </c:pt>
                <c:pt idx="32134" formatCode="General">
                  <c:v>64.268000000000001</c:v>
                </c:pt>
                <c:pt idx="32135" formatCode="General">
                  <c:v>64.27</c:v>
                </c:pt>
                <c:pt idx="32136" formatCode="General">
                  <c:v>64.272000000000006</c:v>
                </c:pt>
                <c:pt idx="32137" formatCode="General">
                  <c:v>64.274000000000001</c:v>
                </c:pt>
                <c:pt idx="32138" formatCode="General">
                  <c:v>64.275999999999996</c:v>
                </c:pt>
                <c:pt idx="32139" formatCode="General">
                  <c:v>64.278000000000006</c:v>
                </c:pt>
                <c:pt idx="32140" formatCode="General">
                  <c:v>64.28</c:v>
                </c:pt>
                <c:pt idx="32141" formatCode="General">
                  <c:v>64.281999999999996</c:v>
                </c:pt>
                <c:pt idx="32142" formatCode="General">
                  <c:v>64.284000000000006</c:v>
                </c:pt>
                <c:pt idx="32143" formatCode="General">
                  <c:v>64.286000000000001</c:v>
                </c:pt>
                <c:pt idx="32144" formatCode="General">
                  <c:v>64.287999999999997</c:v>
                </c:pt>
                <c:pt idx="32145" formatCode="General">
                  <c:v>64.290000000000006</c:v>
                </c:pt>
                <c:pt idx="32146" formatCode="General">
                  <c:v>64.292000000000002</c:v>
                </c:pt>
                <c:pt idx="32147" formatCode="General">
                  <c:v>64.293999999999997</c:v>
                </c:pt>
                <c:pt idx="32148" formatCode="General">
                  <c:v>64.296000000000006</c:v>
                </c:pt>
                <c:pt idx="32149" formatCode="General">
                  <c:v>64.298000000000002</c:v>
                </c:pt>
                <c:pt idx="32150" formatCode="General">
                  <c:v>64.3</c:v>
                </c:pt>
                <c:pt idx="32151" formatCode="General">
                  <c:v>64.302000000000007</c:v>
                </c:pt>
                <c:pt idx="32152" formatCode="General">
                  <c:v>64.304000000000002</c:v>
                </c:pt>
                <c:pt idx="32153" formatCode="General">
                  <c:v>64.305999999999997</c:v>
                </c:pt>
                <c:pt idx="32154" formatCode="General">
                  <c:v>64.308000000000007</c:v>
                </c:pt>
                <c:pt idx="32155" formatCode="General">
                  <c:v>64.31</c:v>
                </c:pt>
                <c:pt idx="32156" formatCode="General">
                  <c:v>64.311999999999998</c:v>
                </c:pt>
                <c:pt idx="32157" formatCode="General">
                  <c:v>64.313999999999993</c:v>
                </c:pt>
                <c:pt idx="32158" formatCode="General">
                  <c:v>64.316000000000003</c:v>
                </c:pt>
                <c:pt idx="32159" formatCode="General">
                  <c:v>64.317999999999998</c:v>
                </c:pt>
                <c:pt idx="32160" formatCode="General">
                  <c:v>64.319999999999993</c:v>
                </c:pt>
                <c:pt idx="32161" formatCode="General">
                  <c:v>64.322000000000003</c:v>
                </c:pt>
                <c:pt idx="32162" formatCode="General">
                  <c:v>64.323999999999998</c:v>
                </c:pt>
                <c:pt idx="32163" formatCode="General">
                  <c:v>64.325999999999993</c:v>
                </c:pt>
                <c:pt idx="32164" formatCode="General">
                  <c:v>64.328000000000003</c:v>
                </c:pt>
                <c:pt idx="32165" formatCode="General">
                  <c:v>64.33</c:v>
                </c:pt>
                <c:pt idx="32166" formatCode="General">
                  <c:v>64.331999999999994</c:v>
                </c:pt>
                <c:pt idx="32167" formatCode="General">
                  <c:v>64.334000000000003</c:v>
                </c:pt>
                <c:pt idx="32168" formatCode="General">
                  <c:v>64.335999999999999</c:v>
                </c:pt>
                <c:pt idx="32169" formatCode="General">
                  <c:v>64.337999999999994</c:v>
                </c:pt>
                <c:pt idx="32170" formatCode="General">
                  <c:v>64.34</c:v>
                </c:pt>
                <c:pt idx="32171" formatCode="General">
                  <c:v>64.341999999999999</c:v>
                </c:pt>
                <c:pt idx="32172" formatCode="General">
                  <c:v>64.343999999999994</c:v>
                </c:pt>
                <c:pt idx="32173" formatCode="General">
                  <c:v>64.346000000000004</c:v>
                </c:pt>
                <c:pt idx="32174" formatCode="General">
                  <c:v>64.347999999999999</c:v>
                </c:pt>
                <c:pt idx="32175" formatCode="General">
                  <c:v>64.349999999999994</c:v>
                </c:pt>
                <c:pt idx="32176" formatCode="General">
                  <c:v>64.352000000000004</c:v>
                </c:pt>
                <c:pt idx="32177" formatCode="General">
                  <c:v>64.353999999999999</c:v>
                </c:pt>
                <c:pt idx="32178" formatCode="General">
                  <c:v>64.355999999999995</c:v>
                </c:pt>
                <c:pt idx="32179" formatCode="General">
                  <c:v>64.358000000000004</c:v>
                </c:pt>
                <c:pt idx="32180" formatCode="General">
                  <c:v>64.36</c:v>
                </c:pt>
                <c:pt idx="32181" formatCode="General">
                  <c:v>64.361999999999995</c:v>
                </c:pt>
                <c:pt idx="32182" formatCode="General">
                  <c:v>64.364000000000004</c:v>
                </c:pt>
                <c:pt idx="32183" formatCode="General">
                  <c:v>64.366</c:v>
                </c:pt>
                <c:pt idx="32184" formatCode="General">
                  <c:v>64.367999999999995</c:v>
                </c:pt>
                <c:pt idx="32185" formatCode="General">
                  <c:v>64.37</c:v>
                </c:pt>
                <c:pt idx="32186" formatCode="General">
                  <c:v>64.372</c:v>
                </c:pt>
                <c:pt idx="32187" formatCode="General">
                  <c:v>64.373999999999995</c:v>
                </c:pt>
                <c:pt idx="32188" formatCode="General">
                  <c:v>64.376000000000005</c:v>
                </c:pt>
                <c:pt idx="32189" formatCode="General">
                  <c:v>64.378</c:v>
                </c:pt>
                <c:pt idx="32190" formatCode="General">
                  <c:v>64.38</c:v>
                </c:pt>
                <c:pt idx="32191" formatCode="General">
                  <c:v>64.382000000000005</c:v>
                </c:pt>
                <c:pt idx="32192" formatCode="General">
                  <c:v>64.384</c:v>
                </c:pt>
                <c:pt idx="32193" formatCode="General">
                  <c:v>64.385999999999996</c:v>
                </c:pt>
                <c:pt idx="32194" formatCode="General">
                  <c:v>64.388000000000005</c:v>
                </c:pt>
                <c:pt idx="32195" formatCode="General">
                  <c:v>64.39</c:v>
                </c:pt>
                <c:pt idx="32196" formatCode="General">
                  <c:v>64.391999999999996</c:v>
                </c:pt>
                <c:pt idx="32197" formatCode="General">
                  <c:v>64.394000000000005</c:v>
                </c:pt>
                <c:pt idx="32198" formatCode="General">
                  <c:v>64.396000000000001</c:v>
                </c:pt>
                <c:pt idx="32199" formatCode="General">
                  <c:v>64.397999999999996</c:v>
                </c:pt>
                <c:pt idx="32200" formatCode="General">
                  <c:v>64.400000000000006</c:v>
                </c:pt>
                <c:pt idx="32201" formatCode="General">
                  <c:v>64.402000000000001</c:v>
                </c:pt>
                <c:pt idx="32202" formatCode="General">
                  <c:v>64.403999999999996</c:v>
                </c:pt>
                <c:pt idx="32203" formatCode="General">
                  <c:v>64.406000000000006</c:v>
                </c:pt>
                <c:pt idx="32204" formatCode="General">
                  <c:v>64.408000000000001</c:v>
                </c:pt>
                <c:pt idx="32205" formatCode="General">
                  <c:v>64.41</c:v>
                </c:pt>
                <c:pt idx="32206" formatCode="General">
                  <c:v>64.412000000000006</c:v>
                </c:pt>
                <c:pt idx="32207" formatCode="General">
                  <c:v>64.414000000000001</c:v>
                </c:pt>
                <c:pt idx="32208" formatCode="General">
                  <c:v>64.415999999999997</c:v>
                </c:pt>
                <c:pt idx="32209" formatCode="General">
                  <c:v>64.418000000000006</c:v>
                </c:pt>
                <c:pt idx="32210" formatCode="General">
                  <c:v>64.42</c:v>
                </c:pt>
                <c:pt idx="32211" formatCode="General">
                  <c:v>64.421999999999997</c:v>
                </c:pt>
                <c:pt idx="32212" formatCode="General">
                  <c:v>64.424000000000007</c:v>
                </c:pt>
                <c:pt idx="32213" formatCode="General">
                  <c:v>64.426000000000002</c:v>
                </c:pt>
                <c:pt idx="32214" formatCode="General">
                  <c:v>64.427999999999997</c:v>
                </c:pt>
                <c:pt idx="32215" formatCode="General">
                  <c:v>64.430000000000007</c:v>
                </c:pt>
                <c:pt idx="32216" formatCode="General">
                  <c:v>64.432000000000002</c:v>
                </c:pt>
                <c:pt idx="32217" formatCode="General">
                  <c:v>64.433999999999997</c:v>
                </c:pt>
                <c:pt idx="32218" formatCode="General">
                  <c:v>64.436000000000007</c:v>
                </c:pt>
                <c:pt idx="32219" formatCode="General">
                  <c:v>64.438000000000002</c:v>
                </c:pt>
                <c:pt idx="32220" formatCode="General">
                  <c:v>64.44</c:v>
                </c:pt>
                <c:pt idx="32221" formatCode="General">
                  <c:v>64.441999999999993</c:v>
                </c:pt>
                <c:pt idx="32222" formatCode="General">
                  <c:v>64.444000000000003</c:v>
                </c:pt>
                <c:pt idx="32223" formatCode="General">
                  <c:v>64.445999999999998</c:v>
                </c:pt>
                <c:pt idx="32224" formatCode="General">
                  <c:v>64.447999999999993</c:v>
                </c:pt>
                <c:pt idx="32225" formatCode="General">
                  <c:v>64.45</c:v>
                </c:pt>
                <c:pt idx="32226" formatCode="General">
                  <c:v>64.451999999999998</c:v>
                </c:pt>
                <c:pt idx="32227" formatCode="General">
                  <c:v>64.453999999999994</c:v>
                </c:pt>
                <c:pt idx="32228" formatCode="General">
                  <c:v>64.456000000000003</c:v>
                </c:pt>
                <c:pt idx="32229" formatCode="General">
                  <c:v>64.457999999999998</c:v>
                </c:pt>
                <c:pt idx="32230" formatCode="General">
                  <c:v>64.459999999999994</c:v>
                </c:pt>
                <c:pt idx="32231" formatCode="General">
                  <c:v>64.462000000000003</c:v>
                </c:pt>
                <c:pt idx="32232" formatCode="General">
                  <c:v>64.463999999999999</c:v>
                </c:pt>
                <c:pt idx="32233" formatCode="General">
                  <c:v>64.465999999999994</c:v>
                </c:pt>
                <c:pt idx="32234" formatCode="General">
                  <c:v>64.468000000000004</c:v>
                </c:pt>
                <c:pt idx="32235" formatCode="General">
                  <c:v>64.47</c:v>
                </c:pt>
                <c:pt idx="32236" formatCode="General">
                  <c:v>64.471999999999994</c:v>
                </c:pt>
                <c:pt idx="32237" formatCode="General">
                  <c:v>64.474000000000004</c:v>
                </c:pt>
                <c:pt idx="32238" formatCode="General">
                  <c:v>64.475999999999999</c:v>
                </c:pt>
                <c:pt idx="32239" formatCode="General">
                  <c:v>64.477999999999994</c:v>
                </c:pt>
                <c:pt idx="32240" formatCode="General">
                  <c:v>64.48</c:v>
                </c:pt>
                <c:pt idx="32241" formatCode="General">
                  <c:v>64.481999999999999</c:v>
                </c:pt>
                <c:pt idx="32242" formatCode="General">
                  <c:v>64.483999999999995</c:v>
                </c:pt>
                <c:pt idx="32243" formatCode="General">
                  <c:v>64.486000000000004</c:v>
                </c:pt>
                <c:pt idx="32244" formatCode="General">
                  <c:v>64.488</c:v>
                </c:pt>
                <c:pt idx="32245" formatCode="General">
                  <c:v>64.489999999999995</c:v>
                </c:pt>
                <c:pt idx="32246" formatCode="General">
                  <c:v>64.492000000000004</c:v>
                </c:pt>
                <c:pt idx="32247" formatCode="General">
                  <c:v>64.494</c:v>
                </c:pt>
                <c:pt idx="32248" formatCode="General">
                  <c:v>64.495999999999995</c:v>
                </c:pt>
                <c:pt idx="32249" formatCode="General">
                  <c:v>64.498000000000005</c:v>
                </c:pt>
                <c:pt idx="32250" formatCode="General">
                  <c:v>64.5</c:v>
                </c:pt>
                <c:pt idx="32251" formatCode="General">
                  <c:v>64.501999999999995</c:v>
                </c:pt>
                <c:pt idx="32252" formatCode="General">
                  <c:v>64.504000000000005</c:v>
                </c:pt>
                <c:pt idx="32253" formatCode="General">
                  <c:v>64.506</c:v>
                </c:pt>
                <c:pt idx="32254" formatCode="General">
                  <c:v>64.507999999999996</c:v>
                </c:pt>
                <c:pt idx="32255" formatCode="General">
                  <c:v>64.510000000000005</c:v>
                </c:pt>
                <c:pt idx="32256" formatCode="General">
                  <c:v>64.512</c:v>
                </c:pt>
                <c:pt idx="32257" formatCode="General">
                  <c:v>64.513999999999996</c:v>
                </c:pt>
                <c:pt idx="32258" formatCode="General">
                  <c:v>64.516000000000005</c:v>
                </c:pt>
                <c:pt idx="32259" formatCode="General">
                  <c:v>64.518000000000001</c:v>
                </c:pt>
                <c:pt idx="32260" formatCode="General">
                  <c:v>64.52</c:v>
                </c:pt>
                <c:pt idx="32261" formatCode="General">
                  <c:v>64.522000000000006</c:v>
                </c:pt>
                <c:pt idx="32262" formatCode="General">
                  <c:v>64.524000000000001</c:v>
                </c:pt>
                <c:pt idx="32263" formatCode="General">
                  <c:v>64.525999999999996</c:v>
                </c:pt>
                <c:pt idx="32264" formatCode="General">
                  <c:v>64.528000000000006</c:v>
                </c:pt>
                <c:pt idx="32265" formatCode="General">
                  <c:v>64.53</c:v>
                </c:pt>
                <c:pt idx="32266" formatCode="General">
                  <c:v>64.531999999999996</c:v>
                </c:pt>
                <c:pt idx="32267" formatCode="General">
                  <c:v>64.534000000000006</c:v>
                </c:pt>
                <c:pt idx="32268" formatCode="General">
                  <c:v>64.536000000000001</c:v>
                </c:pt>
                <c:pt idx="32269" formatCode="General">
                  <c:v>64.537999999999997</c:v>
                </c:pt>
                <c:pt idx="32270" formatCode="General">
                  <c:v>64.540000000000006</c:v>
                </c:pt>
                <c:pt idx="32271" formatCode="General">
                  <c:v>64.542000000000002</c:v>
                </c:pt>
                <c:pt idx="32272" formatCode="General">
                  <c:v>64.543999999999997</c:v>
                </c:pt>
                <c:pt idx="32273" formatCode="General">
                  <c:v>64.546000000000006</c:v>
                </c:pt>
                <c:pt idx="32274" formatCode="General">
                  <c:v>64.548000000000002</c:v>
                </c:pt>
                <c:pt idx="32275" formatCode="General">
                  <c:v>64.55</c:v>
                </c:pt>
                <c:pt idx="32276" formatCode="General">
                  <c:v>64.552000000000007</c:v>
                </c:pt>
                <c:pt idx="32277" formatCode="General">
                  <c:v>64.554000000000002</c:v>
                </c:pt>
                <c:pt idx="32278" formatCode="General">
                  <c:v>64.555999999999997</c:v>
                </c:pt>
                <c:pt idx="32279" formatCode="General">
                  <c:v>64.558000000000007</c:v>
                </c:pt>
                <c:pt idx="32280" formatCode="General">
                  <c:v>64.56</c:v>
                </c:pt>
                <c:pt idx="32281" formatCode="General">
                  <c:v>64.561999999999998</c:v>
                </c:pt>
                <c:pt idx="32282" formatCode="General">
                  <c:v>64.563999999999993</c:v>
                </c:pt>
                <c:pt idx="32283" formatCode="General">
                  <c:v>64.566000000000003</c:v>
                </c:pt>
                <c:pt idx="32284" formatCode="General">
                  <c:v>64.567999999999998</c:v>
                </c:pt>
                <c:pt idx="32285" formatCode="General">
                  <c:v>64.569999999999993</c:v>
                </c:pt>
                <c:pt idx="32286" formatCode="General">
                  <c:v>64.572000000000003</c:v>
                </c:pt>
                <c:pt idx="32287" formatCode="General">
                  <c:v>64.573999999999998</c:v>
                </c:pt>
                <c:pt idx="32288" formatCode="General">
                  <c:v>64.575999999999993</c:v>
                </c:pt>
                <c:pt idx="32289" formatCode="General">
                  <c:v>64.578000000000003</c:v>
                </c:pt>
                <c:pt idx="32290" formatCode="General">
                  <c:v>64.58</c:v>
                </c:pt>
                <c:pt idx="32291" formatCode="General">
                  <c:v>64.581999999999994</c:v>
                </c:pt>
                <c:pt idx="32292" formatCode="General">
                  <c:v>64.584000000000003</c:v>
                </c:pt>
                <c:pt idx="32293" formatCode="General">
                  <c:v>64.585999999999999</c:v>
                </c:pt>
                <c:pt idx="32294" formatCode="General">
                  <c:v>64.587999999999994</c:v>
                </c:pt>
                <c:pt idx="32295" formatCode="General">
                  <c:v>64.59</c:v>
                </c:pt>
                <c:pt idx="32296" formatCode="General">
                  <c:v>64.591999999999999</c:v>
                </c:pt>
                <c:pt idx="32297" formatCode="General">
                  <c:v>64.593999999999994</c:v>
                </c:pt>
                <c:pt idx="32298" formatCode="General">
                  <c:v>64.596000000000004</c:v>
                </c:pt>
                <c:pt idx="32299" formatCode="General">
                  <c:v>64.597999999999999</c:v>
                </c:pt>
                <c:pt idx="32300" formatCode="General">
                  <c:v>64.599999999999994</c:v>
                </c:pt>
                <c:pt idx="32301" formatCode="General">
                  <c:v>64.602000000000004</c:v>
                </c:pt>
                <c:pt idx="32302" formatCode="General">
                  <c:v>64.603999999999999</c:v>
                </c:pt>
                <c:pt idx="32303" formatCode="General">
                  <c:v>64.605999999999995</c:v>
                </c:pt>
                <c:pt idx="32304" formatCode="General">
                  <c:v>64.608000000000004</c:v>
                </c:pt>
                <c:pt idx="32305" formatCode="General">
                  <c:v>64.61</c:v>
                </c:pt>
                <c:pt idx="32306" formatCode="General">
                  <c:v>64.611999999999995</c:v>
                </c:pt>
                <c:pt idx="32307" formatCode="General">
                  <c:v>64.614000000000004</c:v>
                </c:pt>
                <c:pt idx="32308" formatCode="General">
                  <c:v>64.616</c:v>
                </c:pt>
                <c:pt idx="32309" formatCode="General">
                  <c:v>64.617999999999995</c:v>
                </c:pt>
                <c:pt idx="32310" formatCode="General">
                  <c:v>64.62</c:v>
                </c:pt>
                <c:pt idx="32311" formatCode="General">
                  <c:v>64.622</c:v>
                </c:pt>
                <c:pt idx="32312" formatCode="General">
                  <c:v>64.623999999999995</c:v>
                </c:pt>
                <c:pt idx="32313" formatCode="General">
                  <c:v>64.626000000000005</c:v>
                </c:pt>
                <c:pt idx="32314" formatCode="General">
                  <c:v>64.628</c:v>
                </c:pt>
                <c:pt idx="32315" formatCode="General">
                  <c:v>64.63</c:v>
                </c:pt>
                <c:pt idx="32316" formatCode="General">
                  <c:v>64.632000000000005</c:v>
                </c:pt>
                <c:pt idx="32317" formatCode="General">
                  <c:v>64.634</c:v>
                </c:pt>
                <c:pt idx="32318" formatCode="General">
                  <c:v>64.635999999999996</c:v>
                </c:pt>
                <c:pt idx="32319" formatCode="General">
                  <c:v>64.638000000000005</c:v>
                </c:pt>
                <c:pt idx="32320" formatCode="General">
                  <c:v>64.64</c:v>
                </c:pt>
                <c:pt idx="32321" formatCode="General">
                  <c:v>64.641999999999996</c:v>
                </c:pt>
                <c:pt idx="32322" formatCode="General">
                  <c:v>64.644000000000005</c:v>
                </c:pt>
                <c:pt idx="32323" formatCode="General">
                  <c:v>64.646000000000001</c:v>
                </c:pt>
                <c:pt idx="32324" formatCode="General">
                  <c:v>64.647999999999996</c:v>
                </c:pt>
                <c:pt idx="32325" formatCode="General">
                  <c:v>64.650000000000006</c:v>
                </c:pt>
                <c:pt idx="32326" formatCode="General">
                  <c:v>64.652000000000001</c:v>
                </c:pt>
                <c:pt idx="32327" formatCode="General">
                  <c:v>64.653999999999996</c:v>
                </c:pt>
                <c:pt idx="32328" formatCode="General">
                  <c:v>64.656000000000006</c:v>
                </c:pt>
                <c:pt idx="32329" formatCode="General">
                  <c:v>64.658000000000001</c:v>
                </c:pt>
                <c:pt idx="32330" formatCode="General">
                  <c:v>64.66</c:v>
                </c:pt>
                <c:pt idx="32331" formatCode="General">
                  <c:v>64.662000000000006</c:v>
                </c:pt>
                <c:pt idx="32332" formatCode="General">
                  <c:v>64.664000000000001</c:v>
                </c:pt>
                <c:pt idx="32333" formatCode="General">
                  <c:v>64.665999999999997</c:v>
                </c:pt>
                <c:pt idx="32334" formatCode="General">
                  <c:v>64.668000000000006</c:v>
                </c:pt>
                <c:pt idx="32335" formatCode="General">
                  <c:v>64.67</c:v>
                </c:pt>
                <c:pt idx="32336" formatCode="General">
                  <c:v>64.671999999999997</c:v>
                </c:pt>
                <c:pt idx="32337" formatCode="General">
                  <c:v>64.674000000000007</c:v>
                </c:pt>
                <c:pt idx="32338" formatCode="General">
                  <c:v>64.676000000000002</c:v>
                </c:pt>
                <c:pt idx="32339" formatCode="General">
                  <c:v>64.677999999999997</c:v>
                </c:pt>
                <c:pt idx="32340" formatCode="General">
                  <c:v>64.680000000000007</c:v>
                </c:pt>
                <c:pt idx="32341" formatCode="General">
                  <c:v>64.682000000000002</c:v>
                </c:pt>
                <c:pt idx="32342" formatCode="General">
                  <c:v>64.683999999999997</c:v>
                </c:pt>
                <c:pt idx="32343" formatCode="General">
                  <c:v>64.686000000000007</c:v>
                </c:pt>
                <c:pt idx="32344" formatCode="General">
                  <c:v>64.688000000000002</c:v>
                </c:pt>
                <c:pt idx="32345" formatCode="General">
                  <c:v>64.69</c:v>
                </c:pt>
                <c:pt idx="32346" formatCode="General">
                  <c:v>64.691999999999993</c:v>
                </c:pt>
                <c:pt idx="32347" formatCode="General">
                  <c:v>64.694000000000003</c:v>
                </c:pt>
                <c:pt idx="32348" formatCode="General">
                  <c:v>64.695999999999998</c:v>
                </c:pt>
                <c:pt idx="32349" formatCode="General">
                  <c:v>64.697999999999993</c:v>
                </c:pt>
                <c:pt idx="32350" formatCode="General">
                  <c:v>64.7</c:v>
                </c:pt>
                <c:pt idx="32351" formatCode="General">
                  <c:v>64.701999999999998</c:v>
                </c:pt>
                <c:pt idx="32352" formatCode="General">
                  <c:v>64.703999999999994</c:v>
                </c:pt>
                <c:pt idx="32353" formatCode="General">
                  <c:v>64.706000000000003</c:v>
                </c:pt>
                <c:pt idx="32354" formatCode="General">
                  <c:v>64.707999999999998</c:v>
                </c:pt>
                <c:pt idx="32355" formatCode="General">
                  <c:v>64.709999999999994</c:v>
                </c:pt>
                <c:pt idx="32356" formatCode="General">
                  <c:v>64.712000000000003</c:v>
                </c:pt>
                <c:pt idx="32357" formatCode="General">
                  <c:v>64.713999999999999</c:v>
                </c:pt>
                <c:pt idx="32358" formatCode="General">
                  <c:v>64.715999999999994</c:v>
                </c:pt>
                <c:pt idx="32359" formatCode="General">
                  <c:v>64.718000000000004</c:v>
                </c:pt>
                <c:pt idx="32360" formatCode="General">
                  <c:v>64.72</c:v>
                </c:pt>
                <c:pt idx="32361" formatCode="General">
                  <c:v>64.721999999999994</c:v>
                </c:pt>
                <c:pt idx="32362" formatCode="General">
                  <c:v>64.724000000000004</c:v>
                </c:pt>
                <c:pt idx="32363" formatCode="General">
                  <c:v>64.725999999999999</c:v>
                </c:pt>
                <c:pt idx="32364" formatCode="General">
                  <c:v>64.727999999999994</c:v>
                </c:pt>
                <c:pt idx="32365" formatCode="General">
                  <c:v>64.73</c:v>
                </c:pt>
                <c:pt idx="32366" formatCode="General">
                  <c:v>64.731999999999999</c:v>
                </c:pt>
                <c:pt idx="32367" formatCode="General">
                  <c:v>64.733999999999995</c:v>
                </c:pt>
                <c:pt idx="32368" formatCode="General">
                  <c:v>64.736000000000004</c:v>
                </c:pt>
                <c:pt idx="32369" formatCode="General">
                  <c:v>64.738</c:v>
                </c:pt>
                <c:pt idx="32370" formatCode="General">
                  <c:v>64.739999999999995</c:v>
                </c:pt>
                <c:pt idx="32371" formatCode="General">
                  <c:v>64.742000000000004</c:v>
                </c:pt>
                <c:pt idx="32372" formatCode="General">
                  <c:v>64.744</c:v>
                </c:pt>
                <c:pt idx="32373" formatCode="General">
                  <c:v>64.745999999999995</c:v>
                </c:pt>
                <c:pt idx="32374" formatCode="General">
                  <c:v>64.748000000000005</c:v>
                </c:pt>
                <c:pt idx="32375" formatCode="General">
                  <c:v>64.75</c:v>
                </c:pt>
                <c:pt idx="32376" formatCode="General">
                  <c:v>64.751999999999995</c:v>
                </c:pt>
                <c:pt idx="32377" formatCode="General">
                  <c:v>64.754000000000005</c:v>
                </c:pt>
                <c:pt idx="32378" formatCode="General">
                  <c:v>64.756</c:v>
                </c:pt>
                <c:pt idx="32379" formatCode="General">
                  <c:v>64.757999999999996</c:v>
                </c:pt>
                <c:pt idx="32380" formatCode="General">
                  <c:v>64.760000000000005</c:v>
                </c:pt>
                <c:pt idx="32381" formatCode="General">
                  <c:v>64.762</c:v>
                </c:pt>
                <c:pt idx="32382" formatCode="General">
                  <c:v>64.763999999999996</c:v>
                </c:pt>
                <c:pt idx="32383" formatCode="General">
                  <c:v>64.766000000000005</c:v>
                </c:pt>
                <c:pt idx="32384" formatCode="General">
                  <c:v>64.768000000000001</c:v>
                </c:pt>
                <c:pt idx="32385" formatCode="General">
                  <c:v>64.77</c:v>
                </c:pt>
                <c:pt idx="32386" formatCode="General">
                  <c:v>64.772000000000006</c:v>
                </c:pt>
                <c:pt idx="32387" formatCode="General">
                  <c:v>64.774000000000001</c:v>
                </c:pt>
                <c:pt idx="32388" formatCode="General">
                  <c:v>64.775999999999996</c:v>
                </c:pt>
                <c:pt idx="32389" formatCode="General">
                  <c:v>64.778000000000006</c:v>
                </c:pt>
                <c:pt idx="32390" formatCode="General">
                  <c:v>64.78</c:v>
                </c:pt>
                <c:pt idx="32391" formatCode="General">
                  <c:v>64.781999999999996</c:v>
                </c:pt>
                <c:pt idx="32392" formatCode="General">
                  <c:v>64.784000000000006</c:v>
                </c:pt>
                <c:pt idx="32393" formatCode="General">
                  <c:v>64.786000000000001</c:v>
                </c:pt>
                <c:pt idx="32394" formatCode="General">
                  <c:v>64.787999999999997</c:v>
                </c:pt>
                <c:pt idx="32395" formatCode="General">
                  <c:v>64.790000000000006</c:v>
                </c:pt>
                <c:pt idx="32396" formatCode="General">
                  <c:v>64.792000000000002</c:v>
                </c:pt>
                <c:pt idx="32397" formatCode="General">
                  <c:v>64.793999999999997</c:v>
                </c:pt>
                <c:pt idx="32398" formatCode="General">
                  <c:v>64.796000000000006</c:v>
                </c:pt>
                <c:pt idx="32399" formatCode="General">
                  <c:v>64.798000000000002</c:v>
                </c:pt>
                <c:pt idx="32400" formatCode="General">
                  <c:v>64.8</c:v>
                </c:pt>
                <c:pt idx="32401" formatCode="General">
                  <c:v>64.802000000000007</c:v>
                </c:pt>
                <c:pt idx="32402" formatCode="General">
                  <c:v>64.804000000000002</c:v>
                </c:pt>
                <c:pt idx="32403" formatCode="General">
                  <c:v>64.805999999999997</c:v>
                </c:pt>
                <c:pt idx="32404" formatCode="General">
                  <c:v>64.808000000000007</c:v>
                </c:pt>
                <c:pt idx="32405" formatCode="General">
                  <c:v>64.81</c:v>
                </c:pt>
                <c:pt idx="32406" formatCode="General">
                  <c:v>64.811999999999998</c:v>
                </c:pt>
                <c:pt idx="32407" formatCode="General">
                  <c:v>64.813999999999993</c:v>
                </c:pt>
                <c:pt idx="32408" formatCode="General">
                  <c:v>64.816000000000003</c:v>
                </c:pt>
                <c:pt idx="32409" formatCode="General">
                  <c:v>64.817999999999998</c:v>
                </c:pt>
                <c:pt idx="32410" formatCode="General">
                  <c:v>64.819999999999993</c:v>
                </c:pt>
                <c:pt idx="32411" formatCode="General">
                  <c:v>64.822000000000003</c:v>
                </c:pt>
                <c:pt idx="32412" formatCode="General">
                  <c:v>64.823999999999998</c:v>
                </c:pt>
                <c:pt idx="32413" formatCode="General">
                  <c:v>64.825999999999993</c:v>
                </c:pt>
                <c:pt idx="32414" formatCode="General">
                  <c:v>64.828000000000003</c:v>
                </c:pt>
                <c:pt idx="32415" formatCode="General">
                  <c:v>64.83</c:v>
                </c:pt>
                <c:pt idx="32416" formatCode="General">
                  <c:v>64.831999999999994</c:v>
                </c:pt>
                <c:pt idx="32417" formatCode="General">
                  <c:v>64.834000000000003</c:v>
                </c:pt>
                <c:pt idx="32418" formatCode="General">
                  <c:v>64.835999999999999</c:v>
                </c:pt>
                <c:pt idx="32419" formatCode="General">
                  <c:v>64.837999999999994</c:v>
                </c:pt>
                <c:pt idx="32420" formatCode="General">
                  <c:v>64.84</c:v>
                </c:pt>
                <c:pt idx="32421" formatCode="General">
                  <c:v>64.841999999999999</c:v>
                </c:pt>
                <c:pt idx="32422" formatCode="General">
                  <c:v>64.843999999999994</c:v>
                </c:pt>
                <c:pt idx="32423" formatCode="General">
                  <c:v>64.846000000000004</c:v>
                </c:pt>
                <c:pt idx="32424" formatCode="General">
                  <c:v>64.847999999999999</c:v>
                </c:pt>
                <c:pt idx="32425" formatCode="General">
                  <c:v>64.849999999999994</c:v>
                </c:pt>
                <c:pt idx="32426" formatCode="General">
                  <c:v>64.852000000000004</c:v>
                </c:pt>
                <c:pt idx="32427" formatCode="General">
                  <c:v>64.853999999999999</c:v>
                </c:pt>
                <c:pt idx="32428" formatCode="General">
                  <c:v>64.855999999999995</c:v>
                </c:pt>
                <c:pt idx="32429" formatCode="General">
                  <c:v>64.858000000000004</c:v>
                </c:pt>
                <c:pt idx="32430" formatCode="General">
                  <c:v>64.86</c:v>
                </c:pt>
                <c:pt idx="32431" formatCode="General">
                  <c:v>64.861999999999995</c:v>
                </c:pt>
                <c:pt idx="32432" formatCode="General">
                  <c:v>64.864000000000004</c:v>
                </c:pt>
                <c:pt idx="32433" formatCode="General">
                  <c:v>64.866</c:v>
                </c:pt>
                <c:pt idx="32434" formatCode="General">
                  <c:v>64.867999999999995</c:v>
                </c:pt>
                <c:pt idx="32435" formatCode="General">
                  <c:v>64.87</c:v>
                </c:pt>
                <c:pt idx="32436" formatCode="General">
                  <c:v>64.872</c:v>
                </c:pt>
                <c:pt idx="32437" formatCode="General">
                  <c:v>64.873999999999995</c:v>
                </c:pt>
                <c:pt idx="32438" formatCode="General">
                  <c:v>64.876000000000005</c:v>
                </c:pt>
                <c:pt idx="32439" formatCode="General">
                  <c:v>64.878</c:v>
                </c:pt>
                <c:pt idx="32440" formatCode="General">
                  <c:v>64.88</c:v>
                </c:pt>
                <c:pt idx="32441" formatCode="General">
                  <c:v>64.882000000000005</c:v>
                </c:pt>
                <c:pt idx="32442" formatCode="General">
                  <c:v>64.884</c:v>
                </c:pt>
                <c:pt idx="32443" formatCode="General">
                  <c:v>64.885999999999996</c:v>
                </c:pt>
                <c:pt idx="32444" formatCode="General">
                  <c:v>64.888000000000005</c:v>
                </c:pt>
                <c:pt idx="32445" formatCode="General">
                  <c:v>64.89</c:v>
                </c:pt>
                <c:pt idx="32446" formatCode="General">
                  <c:v>64.891999999999996</c:v>
                </c:pt>
                <c:pt idx="32447" formatCode="General">
                  <c:v>64.894000000000005</c:v>
                </c:pt>
                <c:pt idx="32448" formatCode="General">
                  <c:v>64.896000000000001</c:v>
                </c:pt>
                <c:pt idx="32449" formatCode="General">
                  <c:v>64.897999999999996</c:v>
                </c:pt>
                <c:pt idx="32450" formatCode="General">
                  <c:v>64.900000000000006</c:v>
                </c:pt>
                <c:pt idx="32451" formatCode="General">
                  <c:v>64.902000000000001</c:v>
                </c:pt>
                <c:pt idx="32452" formatCode="General">
                  <c:v>64.903999999999996</c:v>
                </c:pt>
                <c:pt idx="32453" formatCode="General">
                  <c:v>64.906000000000006</c:v>
                </c:pt>
                <c:pt idx="32454" formatCode="General">
                  <c:v>64.908000000000001</c:v>
                </c:pt>
                <c:pt idx="32455" formatCode="General">
                  <c:v>64.91</c:v>
                </c:pt>
                <c:pt idx="32456" formatCode="General">
                  <c:v>64.912000000000006</c:v>
                </c:pt>
                <c:pt idx="32457" formatCode="General">
                  <c:v>64.914000000000001</c:v>
                </c:pt>
                <c:pt idx="32458" formatCode="General">
                  <c:v>64.915999999999997</c:v>
                </c:pt>
                <c:pt idx="32459" formatCode="General">
                  <c:v>64.918000000000006</c:v>
                </c:pt>
                <c:pt idx="32460" formatCode="General">
                  <c:v>64.92</c:v>
                </c:pt>
                <c:pt idx="32461" formatCode="General">
                  <c:v>64.921999999999997</c:v>
                </c:pt>
                <c:pt idx="32462" formatCode="General">
                  <c:v>64.924000000000007</c:v>
                </c:pt>
                <c:pt idx="32463" formatCode="General">
                  <c:v>64.926000000000002</c:v>
                </c:pt>
                <c:pt idx="32464" formatCode="General">
                  <c:v>64.927999999999997</c:v>
                </c:pt>
                <c:pt idx="32465" formatCode="General">
                  <c:v>64.930000000000007</c:v>
                </c:pt>
                <c:pt idx="32466" formatCode="General">
                  <c:v>64.932000000000002</c:v>
                </c:pt>
                <c:pt idx="32467" formatCode="General">
                  <c:v>64.933999999999997</c:v>
                </c:pt>
                <c:pt idx="32468" formatCode="General">
                  <c:v>64.936000000000007</c:v>
                </c:pt>
                <c:pt idx="32469" formatCode="General">
                  <c:v>64.938000000000002</c:v>
                </c:pt>
                <c:pt idx="32470" formatCode="General">
                  <c:v>64.94</c:v>
                </c:pt>
                <c:pt idx="32471" formatCode="General">
                  <c:v>64.941999999999993</c:v>
                </c:pt>
                <c:pt idx="32472" formatCode="General">
                  <c:v>64.944000000000003</c:v>
                </c:pt>
                <c:pt idx="32473" formatCode="General">
                  <c:v>64.945999999999998</c:v>
                </c:pt>
                <c:pt idx="32474" formatCode="General">
                  <c:v>64.947999999999993</c:v>
                </c:pt>
                <c:pt idx="32475" formatCode="General">
                  <c:v>64.95</c:v>
                </c:pt>
                <c:pt idx="32476" formatCode="General">
                  <c:v>64.951999999999998</c:v>
                </c:pt>
                <c:pt idx="32477" formatCode="General">
                  <c:v>64.953999999999994</c:v>
                </c:pt>
                <c:pt idx="32478" formatCode="General">
                  <c:v>64.956000000000003</c:v>
                </c:pt>
                <c:pt idx="32479" formatCode="General">
                  <c:v>64.957999999999998</c:v>
                </c:pt>
                <c:pt idx="32480" formatCode="General">
                  <c:v>64.959999999999994</c:v>
                </c:pt>
                <c:pt idx="32481" formatCode="General">
                  <c:v>64.962000000000003</c:v>
                </c:pt>
                <c:pt idx="32482" formatCode="General">
                  <c:v>64.963999999999999</c:v>
                </c:pt>
                <c:pt idx="32483" formatCode="General">
                  <c:v>64.965999999999994</c:v>
                </c:pt>
                <c:pt idx="32484" formatCode="General">
                  <c:v>64.968000000000004</c:v>
                </c:pt>
                <c:pt idx="32485" formatCode="General">
                  <c:v>64.97</c:v>
                </c:pt>
                <c:pt idx="32486" formatCode="General">
                  <c:v>64.971999999999994</c:v>
                </c:pt>
                <c:pt idx="32487" formatCode="General">
                  <c:v>64.974000000000004</c:v>
                </c:pt>
                <c:pt idx="32488" formatCode="General">
                  <c:v>64.975999999999999</c:v>
                </c:pt>
                <c:pt idx="32489" formatCode="General">
                  <c:v>64.977999999999994</c:v>
                </c:pt>
                <c:pt idx="32490" formatCode="General">
                  <c:v>64.98</c:v>
                </c:pt>
                <c:pt idx="32491" formatCode="General">
                  <c:v>64.981999999999999</c:v>
                </c:pt>
                <c:pt idx="32492" formatCode="General">
                  <c:v>64.983999999999995</c:v>
                </c:pt>
                <c:pt idx="32493" formatCode="General">
                  <c:v>64.986000000000004</c:v>
                </c:pt>
                <c:pt idx="32494" formatCode="General">
                  <c:v>64.988</c:v>
                </c:pt>
                <c:pt idx="32495" formatCode="General">
                  <c:v>64.989999999999995</c:v>
                </c:pt>
                <c:pt idx="32496" formatCode="General">
                  <c:v>64.992000000000004</c:v>
                </c:pt>
                <c:pt idx="32497" formatCode="General">
                  <c:v>64.994</c:v>
                </c:pt>
                <c:pt idx="32498" formatCode="General">
                  <c:v>64.995999999999995</c:v>
                </c:pt>
                <c:pt idx="32499" formatCode="General">
                  <c:v>64.998000000000005</c:v>
                </c:pt>
                <c:pt idx="32500" formatCode="General">
                  <c:v>65</c:v>
                </c:pt>
                <c:pt idx="32501" formatCode="General">
                  <c:v>65.001999999999995</c:v>
                </c:pt>
                <c:pt idx="32502" formatCode="General">
                  <c:v>65.004000000000005</c:v>
                </c:pt>
                <c:pt idx="32503" formatCode="General">
                  <c:v>65.006</c:v>
                </c:pt>
                <c:pt idx="32504" formatCode="General">
                  <c:v>65.007999999999996</c:v>
                </c:pt>
                <c:pt idx="32505" formatCode="General">
                  <c:v>65.010000000000005</c:v>
                </c:pt>
                <c:pt idx="32506" formatCode="General">
                  <c:v>65.012</c:v>
                </c:pt>
                <c:pt idx="32507" formatCode="General">
                  <c:v>65.013999999999996</c:v>
                </c:pt>
                <c:pt idx="32508" formatCode="General">
                  <c:v>65.016000000000005</c:v>
                </c:pt>
                <c:pt idx="32509" formatCode="General">
                  <c:v>65.018000000000001</c:v>
                </c:pt>
                <c:pt idx="32510" formatCode="General">
                  <c:v>65.02</c:v>
                </c:pt>
                <c:pt idx="32511" formatCode="General">
                  <c:v>65.022000000000006</c:v>
                </c:pt>
                <c:pt idx="32512" formatCode="General">
                  <c:v>65.024000000000001</c:v>
                </c:pt>
                <c:pt idx="32513" formatCode="General">
                  <c:v>65.025999999999996</c:v>
                </c:pt>
                <c:pt idx="32514" formatCode="General">
                  <c:v>65.028000000000006</c:v>
                </c:pt>
                <c:pt idx="32515" formatCode="General">
                  <c:v>65.03</c:v>
                </c:pt>
                <c:pt idx="32516" formatCode="General">
                  <c:v>65.031999999999996</c:v>
                </c:pt>
                <c:pt idx="32517" formatCode="General">
                  <c:v>65.034000000000006</c:v>
                </c:pt>
                <c:pt idx="32518" formatCode="General">
                  <c:v>65.036000000000001</c:v>
                </c:pt>
                <c:pt idx="32519" formatCode="General">
                  <c:v>65.037999999999997</c:v>
                </c:pt>
                <c:pt idx="32520" formatCode="General">
                  <c:v>65.040000000000006</c:v>
                </c:pt>
                <c:pt idx="32521" formatCode="General">
                  <c:v>65.042000000000002</c:v>
                </c:pt>
                <c:pt idx="32522" formatCode="General">
                  <c:v>65.043999999999997</c:v>
                </c:pt>
                <c:pt idx="32523" formatCode="General">
                  <c:v>65.046000000000006</c:v>
                </c:pt>
                <c:pt idx="32524" formatCode="General">
                  <c:v>65.048000000000002</c:v>
                </c:pt>
                <c:pt idx="32525" formatCode="General">
                  <c:v>65.05</c:v>
                </c:pt>
                <c:pt idx="32526" formatCode="General">
                  <c:v>65.052000000000007</c:v>
                </c:pt>
                <c:pt idx="32527" formatCode="General">
                  <c:v>65.054000000000002</c:v>
                </c:pt>
                <c:pt idx="32528" formatCode="General">
                  <c:v>65.055999999999997</c:v>
                </c:pt>
                <c:pt idx="32529" formatCode="General">
                  <c:v>65.058000000000007</c:v>
                </c:pt>
                <c:pt idx="32530" formatCode="General">
                  <c:v>65.06</c:v>
                </c:pt>
                <c:pt idx="32531" formatCode="General">
                  <c:v>65.061999999999998</c:v>
                </c:pt>
                <c:pt idx="32532" formatCode="General">
                  <c:v>65.063999999999993</c:v>
                </c:pt>
                <c:pt idx="32533" formatCode="General">
                  <c:v>65.066000000000003</c:v>
                </c:pt>
                <c:pt idx="32534" formatCode="General">
                  <c:v>65.067999999999998</c:v>
                </c:pt>
                <c:pt idx="32535" formatCode="General">
                  <c:v>65.069999999999993</c:v>
                </c:pt>
                <c:pt idx="32536" formatCode="General">
                  <c:v>65.072000000000003</c:v>
                </c:pt>
                <c:pt idx="32537" formatCode="General">
                  <c:v>65.073999999999998</c:v>
                </c:pt>
                <c:pt idx="32538" formatCode="General">
                  <c:v>65.075999999999993</c:v>
                </c:pt>
                <c:pt idx="32539" formatCode="General">
                  <c:v>65.078000000000003</c:v>
                </c:pt>
                <c:pt idx="32540" formatCode="General">
                  <c:v>65.08</c:v>
                </c:pt>
                <c:pt idx="32541" formatCode="General">
                  <c:v>65.081999999999994</c:v>
                </c:pt>
                <c:pt idx="32542" formatCode="General">
                  <c:v>65.084000000000003</c:v>
                </c:pt>
                <c:pt idx="32543" formatCode="General">
                  <c:v>65.085999999999999</c:v>
                </c:pt>
                <c:pt idx="32544" formatCode="General">
                  <c:v>65.087999999999994</c:v>
                </c:pt>
                <c:pt idx="32545" formatCode="General">
                  <c:v>65.09</c:v>
                </c:pt>
                <c:pt idx="32546" formatCode="General">
                  <c:v>65.091999999999999</c:v>
                </c:pt>
                <c:pt idx="32547" formatCode="General">
                  <c:v>65.093999999999994</c:v>
                </c:pt>
                <c:pt idx="32548" formatCode="General">
                  <c:v>65.096000000000004</c:v>
                </c:pt>
                <c:pt idx="32549" formatCode="General">
                  <c:v>65.097999999999999</c:v>
                </c:pt>
                <c:pt idx="32550" formatCode="General">
                  <c:v>65.099999999999994</c:v>
                </c:pt>
                <c:pt idx="32551" formatCode="General">
                  <c:v>65.102000000000004</c:v>
                </c:pt>
                <c:pt idx="32552" formatCode="General">
                  <c:v>65.103999999999999</c:v>
                </c:pt>
                <c:pt idx="32553" formatCode="General">
                  <c:v>65.105999999999995</c:v>
                </c:pt>
                <c:pt idx="32554" formatCode="General">
                  <c:v>65.108000000000004</c:v>
                </c:pt>
                <c:pt idx="32555" formatCode="General">
                  <c:v>65.11</c:v>
                </c:pt>
                <c:pt idx="32556" formatCode="General">
                  <c:v>65.111999999999995</c:v>
                </c:pt>
                <c:pt idx="32557" formatCode="General">
                  <c:v>65.114000000000004</c:v>
                </c:pt>
                <c:pt idx="32558" formatCode="General">
                  <c:v>65.116</c:v>
                </c:pt>
                <c:pt idx="32559" formatCode="General">
                  <c:v>65.117999999999995</c:v>
                </c:pt>
                <c:pt idx="32560" formatCode="General">
                  <c:v>65.12</c:v>
                </c:pt>
                <c:pt idx="32561" formatCode="General">
                  <c:v>65.122</c:v>
                </c:pt>
                <c:pt idx="32562" formatCode="General">
                  <c:v>65.123999999999995</c:v>
                </c:pt>
                <c:pt idx="32563" formatCode="General">
                  <c:v>65.126000000000005</c:v>
                </c:pt>
                <c:pt idx="32564" formatCode="General">
                  <c:v>65.128</c:v>
                </c:pt>
                <c:pt idx="32565" formatCode="General">
                  <c:v>65.13</c:v>
                </c:pt>
                <c:pt idx="32566" formatCode="General">
                  <c:v>65.132000000000005</c:v>
                </c:pt>
                <c:pt idx="32567" formatCode="General">
                  <c:v>65.134</c:v>
                </c:pt>
                <c:pt idx="32568" formatCode="General">
                  <c:v>65.135999999999996</c:v>
                </c:pt>
                <c:pt idx="32569" formatCode="General">
                  <c:v>65.138000000000005</c:v>
                </c:pt>
                <c:pt idx="32570" formatCode="General">
                  <c:v>65.14</c:v>
                </c:pt>
                <c:pt idx="32571" formatCode="General">
                  <c:v>65.141999999999996</c:v>
                </c:pt>
                <c:pt idx="32572" formatCode="General">
                  <c:v>65.144000000000005</c:v>
                </c:pt>
                <c:pt idx="32573" formatCode="General">
                  <c:v>65.146000000000001</c:v>
                </c:pt>
                <c:pt idx="32574" formatCode="General">
                  <c:v>65.147999999999996</c:v>
                </c:pt>
                <c:pt idx="32575" formatCode="General">
                  <c:v>65.150000000000006</c:v>
                </c:pt>
                <c:pt idx="32576" formatCode="General">
                  <c:v>65.152000000000001</c:v>
                </c:pt>
                <c:pt idx="32577" formatCode="General">
                  <c:v>65.153999999999996</c:v>
                </c:pt>
                <c:pt idx="32578" formatCode="General">
                  <c:v>65.156000000000006</c:v>
                </c:pt>
                <c:pt idx="32579" formatCode="General">
                  <c:v>65.158000000000001</c:v>
                </c:pt>
                <c:pt idx="32580" formatCode="General">
                  <c:v>65.16</c:v>
                </c:pt>
                <c:pt idx="32581" formatCode="General">
                  <c:v>65.162000000000006</c:v>
                </c:pt>
                <c:pt idx="32582" formatCode="General">
                  <c:v>65.164000000000001</c:v>
                </c:pt>
                <c:pt idx="32583" formatCode="General">
                  <c:v>65.165999999999997</c:v>
                </c:pt>
                <c:pt idx="32584" formatCode="General">
                  <c:v>65.168000000000006</c:v>
                </c:pt>
                <c:pt idx="32585" formatCode="General">
                  <c:v>65.17</c:v>
                </c:pt>
                <c:pt idx="32586" formatCode="General">
                  <c:v>65.171999999999997</c:v>
                </c:pt>
                <c:pt idx="32587" formatCode="General">
                  <c:v>65.174000000000007</c:v>
                </c:pt>
                <c:pt idx="32588" formatCode="General">
                  <c:v>65.176000000000002</c:v>
                </c:pt>
                <c:pt idx="32589" formatCode="General">
                  <c:v>65.177999999999997</c:v>
                </c:pt>
                <c:pt idx="32590" formatCode="General">
                  <c:v>65.180000000000007</c:v>
                </c:pt>
                <c:pt idx="32591" formatCode="General">
                  <c:v>65.182000000000002</c:v>
                </c:pt>
                <c:pt idx="32592" formatCode="General">
                  <c:v>65.183999999999997</c:v>
                </c:pt>
                <c:pt idx="32593" formatCode="General">
                  <c:v>65.186000000000007</c:v>
                </c:pt>
                <c:pt idx="32594" formatCode="General">
                  <c:v>65.188000000000002</c:v>
                </c:pt>
                <c:pt idx="32595" formatCode="General">
                  <c:v>65.19</c:v>
                </c:pt>
                <c:pt idx="32596" formatCode="General">
                  <c:v>65.191999999999993</c:v>
                </c:pt>
                <c:pt idx="32597" formatCode="General">
                  <c:v>65.194000000000003</c:v>
                </c:pt>
                <c:pt idx="32598" formatCode="General">
                  <c:v>65.195999999999998</c:v>
                </c:pt>
                <c:pt idx="32599" formatCode="General">
                  <c:v>65.197999999999993</c:v>
                </c:pt>
                <c:pt idx="32600" formatCode="General">
                  <c:v>65.2</c:v>
                </c:pt>
                <c:pt idx="32601" formatCode="General">
                  <c:v>65.201999999999998</c:v>
                </c:pt>
                <c:pt idx="32602" formatCode="General">
                  <c:v>65.203999999999994</c:v>
                </c:pt>
                <c:pt idx="32603" formatCode="General">
                  <c:v>65.206000000000003</c:v>
                </c:pt>
                <c:pt idx="32604" formatCode="General">
                  <c:v>65.207999999999998</c:v>
                </c:pt>
                <c:pt idx="32605" formatCode="General">
                  <c:v>65.209999999999994</c:v>
                </c:pt>
                <c:pt idx="32606" formatCode="General">
                  <c:v>65.212000000000003</c:v>
                </c:pt>
                <c:pt idx="32607" formatCode="General">
                  <c:v>65.213999999999999</c:v>
                </c:pt>
                <c:pt idx="32608" formatCode="General">
                  <c:v>65.215999999999994</c:v>
                </c:pt>
                <c:pt idx="32609" formatCode="General">
                  <c:v>65.218000000000004</c:v>
                </c:pt>
                <c:pt idx="32610" formatCode="General">
                  <c:v>65.22</c:v>
                </c:pt>
                <c:pt idx="32611" formatCode="General">
                  <c:v>65.221999999999994</c:v>
                </c:pt>
                <c:pt idx="32612" formatCode="General">
                  <c:v>65.224000000000004</c:v>
                </c:pt>
                <c:pt idx="32613" formatCode="General">
                  <c:v>65.225999999999999</c:v>
                </c:pt>
                <c:pt idx="32614" formatCode="General">
                  <c:v>65.227999999999994</c:v>
                </c:pt>
                <c:pt idx="32615" formatCode="General">
                  <c:v>65.23</c:v>
                </c:pt>
                <c:pt idx="32616" formatCode="General">
                  <c:v>65.231999999999999</c:v>
                </c:pt>
                <c:pt idx="32617" formatCode="General">
                  <c:v>65.233999999999995</c:v>
                </c:pt>
                <c:pt idx="32618" formatCode="General">
                  <c:v>65.236000000000004</c:v>
                </c:pt>
                <c:pt idx="32619" formatCode="General">
                  <c:v>65.238</c:v>
                </c:pt>
                <c:pt idx="32620" formatCode="General">
                  <c:v>65.239999999999995</c:v>
                </c:pt>
                <c:pt idx="32621" formatCode="General">
                  <c:v>65.242000000000004</c:v>
                </c:pt>
                <c:pt idx="32622" formatCode="General">
                  <c:v>65.244</c:v>
                </c:pt>
                <c:pt idx="32623" formatCode="General">
                  <c:v>65.245999999999995</c:v>
                </c:pt>
                <c:pt idx="32624" formatCode="General">
                  <c:v>65.248000000000005</c:v>
                </c:pt>
                <c:pt idx="32625" formatCode="General">
                  <c:v>65.25</c:v>
                </c:pt>
                <c:pt idx="32626" formatCode="General">
                  <c:v>65.251999999999995</c:v>
                </c:pt>
                <c:pt idx="32627" formatCode="General">
                  <c:v>65.254000000000005</c:v>
                </c:pt>
                <c:pt idx="32628" formatCode="General">
                  <c:v>65.256</c:v>
                </c:pt>
                <c:pt idx="32629" formatCode="General">
                  <c:v>65.257999999999996</c:v>
                </c:pt>
                <c:pt idx="32630" formatCode="General">
                  <c:v>65.260000000000005</c:v>
                </c:pt>
                <c:pt idx="32631" formatCode="General">
                  <c:v>65.262</c:v>
                </c:pt>
                <c:pt idx="32632" formatCode="General">
                  <c:v>65.263999999999996</c:v>
                </c:pt>
                <c:pt idx="32633" formatCode="General">
                  <c:v>65.266000000000005</c:v>
                </c:pt>
                <c:pt idx="32634" formatCode="General">
                  <c:v>65.268000000000001</c:v>
                </c:pt>
                <c:pt idx="32635" formatCode="General">
                  <c:v>65.27</c:v>
                </c:pt>
                <c:pt idx="32636" formatCode="General">
                  <c:v>65.272000000000006</c:v>
                </c:pt>
                <c:pt idx="32637" formatCode="General">
                  <c:v>65.274000000000001</c:v>
                </c:pt>
                <c:pt idx="32638" formatCode="General">
                  <c:v>65.275999999999996</c:v>
                </c:pt>
                <c:pt idx="32639" formatCode="General">
                  <c:v>65.278000000000006</c:v>
                </c:pt>
                <c:pt idx="32640" formatCode="General">
                  <c:v>65.28</c:v>
                </c:pt>
                <c:pt idx="32641" formatCode="General">
                  <c:v>65.281999999999996</c:v>
                </c:pt>
                <c:pt idx="32642" formatCode="General">
                  <c:v>65.284000000000006</c:v>
                </c:pt>
                <c:pt idx="32643" formatCode="General">
                  <c:v>65.286000000000001</c:v>
                </c:pt>
                <c:pt idx="32644" formatCode="General">
                  <c:v>65.287999999999997</c:v>
                </c:pt>
                <c:pt idx="32645" formatCode="General">
                  <c:v>65.290000000000006</c:v>
                </c:pt>
                <c:pt idx="32646" formatCode="General">
                  <c:v>65.292000000000002</c:v>
                </c:pt>
                <c:pt idx="32647" formatCode="General">
                  <c:v>65.293999999999997</c:v>
                </c:pt>
                <c:pt idx="32648" formatCode="General">
                  <c:v>65.296000000000006</c:v>
                </c:pt>
                <c:pt idx="32649" formatCode="General">
                  <c:v>65.298000000000002</c:v>
                </c:pt>
                <c:pt idx="32650" formatCode="General">
                  <c:v>65.3</c:v>
                </c:pt>
                <c:pt idx="32651" formatCode="General">
                  <c:v>65.302000000000007</c:v>
                </c:pt>
                <c:pt idx="32652" formatCode="General">
                  <c:v>65.304000000000002</c:v>
                </c:pt>
                <c:pt idx="32653" formatCode="General">
                  <c:v>65.305999999999997</c:v>
                </c:pt>
                <c:pt idx="32654" formatCode="General">
                  <c:v>65.308000000000007</c:v>
                </c:pt>
                <c:pt idx="32655" formatCode="General">
                  <c:v>65.31</c:v>
                </c:pt>
                <c:pt idx="32656" formatCode="General">
                  <c:v>65.311999999999998</c:v>
                </c:pt>
                <c:pt idx="32657" formatCode="General">
                  <c:v>65.313999999999993</c:v>
                </c:pt>
                <c:pt idx="32658" formatCode="General">
                  <c:v>65.316000000000003</c:v>
                </c:pt>
                <c:pt idx="32659" formatCode="General">
                  <c:v>65.317999999999998</c:v>
                </c:pt>
                <c:pt idx="32660" formatCode="General">
                  <c:v>65.319999999999993</c:v>
                </c:pt>
                <c:pt idx="32661" formatCode="General">
                  <c:v>65.322000000000003</c:v>
                </c:pt>
                <c:pt idx="32662" formatCode="General">
                  <c:v>65.323999999999998</c:v>
                </c:pt>
                <c:pt idx="32663" formatCode="General">
                  <c:v>65.325999999999993</c:v>
                </c:pt>
                <c:pt idx="32664" formatCode="General">
                  <c:v>65.328000000000003</c:v>
                </c:pt>
                <c:pt idx="32665" formatCode="General">
                  <c:v>65.33</c:v>
                </c:pt>
                <c:pt idx="32666" formatCode="General">
                  <c:v>65.331999999999994</c:v>
                </c:pt>
                <c:pt idx="32667" formatCode="General">
                  <c:v>65.334000000000003</c:v>
                </c:pt>
                <c:pt idx="32668" formatCode="General">
                  <c:v>65.335999999999999</c:v>
                </c:pt>
                <c:pt idx="32669" formatCode="General">
                  <c:v>65.337999999999994</c:v>
                </c:pt>
                <c:pt idx="32670" formatCode="General">
                  <c:v>65.34</c:v>
                </c:pt>
                <c:pt idx="32671" formatCode="General">
                  <c:v>65.341999999999999</c:v>
                </c:pt>
                <c:pt idx="32672" formatCode="General">
                  <c:v>65.343999999999994</c:v>
                </c:pt>
                <c:pt idx="32673" formatCode="General">
                  <c:v>65.346000000000004</c:v>
                </c:pt>
                <c:pt idx="32674" formatCode="General">
                  <c:v>65.347999999999999</c:v>
                </c:pt>
                <c:pt idx="32675" formatCode="General">
                  <c:v>65.349999999999994</c:v>
                </c:pt>
                <c:pt idx="32676" formatCode="General">
                  <c:v>65.352000000000004</c:v>
                </c:pt>
                <c:pt idx="32677" formatCode="General">
                  <c:v>65.353999999999999</c:v>
                </c:pt>
                <c:pt idx="32678" formatCode="General">
                  <c:v>65.355999999999995</c:v>
                </c:pt>
                <c:pt idx="32679" formatCode="General">
                  <c:v>65.358000000000004</c:v>
                </c:pt>
                <c:pt idx="32680" formatCode="General">
                  <c:v>65.36</c:v>
                </c:pt>
                <c:pt idx="32681" formatCode="General">
                  <c:v>65.361999999999995</c:v>
                </c:pt>
                <c:pt idx="32682" formatCode="General">
                  <c:v>65.364000000000004</c:v>
                </c:pt>
                <c:pt idx="32683" formatCode="General">
                  <c:v>65.366</c:v>
                </c:pt>
                <c:pt idx="32684" formatCode="General">
                  <c:v>65.367999999999995</c:v>
                </c:pt>
                <c:pt idx="32685" formatCode="General">
                  <c:v>65.37</c:v>
                </c:pt>
                <c:pt idx="32686" formatCode="General">
                  <c:v>65.372</c:v>
                </c:pt>
                <c:pt idx="32687" formatCode="General">
                  <c:v>65.373999999999995</c:v>
                </c:pt>
                <c:pt idx="32688" formatCode="General">
                  <c:v>65.376000000000005</c:v>
                </c:pt>
                <c:pt idx="32689" formatCode="General">
                  <c:v>65.378</c:v>
                </c:pt>
                <c:pt idx="32690" formatCode="General">
                  <c:v>65.38</c:v>
                </c:pt>
                <c:pt idx="32691" formatCode="General">
                  <c:v>65.382000000000005</c:v>
                </c:pt>
                <c:pt idx="32692" formatCode="General">
                  <c:v>65.384</c:v>
                </c:pt>
                <c:pt idx="32693" formatCode="General">
                  <c:v>65.385999999999996</c:v>
                </c:pt>
                <c:pt idx="32694" formatCode="General">
                  <c:v>65.388000000000005</c:v>
                </c:pt>
                <c:pt idx="32695" formatCode="General">
                  <c:v>65.39</c:v>
                </c:pt>
                <c:pt idx="32696" formatCode="General">
                  <c:v>65.391999999999996</c:v>
                </c:pt>
                <c:pt idx="32697" formatCode="General">
                  <c:v>65.394000000000005</c:v>
                </c:pt>
                <c:pt idx="32698" formatCode="General">
                  <c:v>65.396000000000001</c:v>
                </c:pt>
                <c:pt idx="32699" formatCode="General">
                  <c:v>65.397999999999996</c:v>
                </c:pt>
                <c:pt idx="32700" formatCode="General">
                  <c:v>65.400000000000006</c:v>
                </c:pt>
                <c:pt idx="32701" formatCode="General">
                  <c:v>65.402000000000001</c:v>
                </c:pt>
                <c:pt idx="32702" formatCode="General">
                  <c:v>65.403999999999996</c:v>
                </c:pt>
                <c:pt idx="32703" formatCode="General">
                  <c:v>65.406000000000006</c:v>
                </c:pt>
                <c:pt idx="32704" formatCode="General">
                  <c:v>65.408000000000001</c:v>
                </c:pt>
                <c:pt idx="32705" formatCode="General">
                  <c:v>65.41</c:v>
                </c:pt>
                <c:pt idx="32706" formatCode="General">
                  <c:v>65.412000000000006</c:v>
                </c:pt>
                <c:pt idx="32707" formatCode="General">
                  <c:v>65.414000000000001</c:v>
                </c:pt>
                <c:pt idx="32708" formatCode="General">
                  <c:v>65.415999999999997</c:v>
                </c:pt>
                <c:pt idx="32709" formatCode="General">
                  <c:v>65.418000000000006</c:v>
                </c:pt>
                <c:pt idx="32710" formatCode="General">
                  <c:v>65.42</c:v>
                </c:pt>
                <c:pt idx="32711" formatCode="General">
                  <c:v>65.421999999999997</c:v>
                </c:pt>
                <c:pt idx="32712" formatCode="General">
                  <c:v>65.424000000000007</c:v>
                </c:pt>
                <c:pt idx="32713" formatCode="General">
                  <c:v>65.426000000000002</c:v>
                </c:pt>
                <c:pt idx="32714" formatCode="General">
                  <c:v>65.427999999999997</c:v>
                </c:pt>
                <c:pt idx="32715" formatCode="General">
                  <c:v>65.430000000000007</c:v>
                </c:pt>
                <c:pt idx="32716" formatCode="General">
                  <c:v>65.432000000000002</c:v>
                </c:pt>
                <c:pt idx="32717" formatCode="General">
                  <c:v>65.433999999999997</c:v>
                </c:pt>
                <c:pt idx="32718" formatCode="General">
                  <c:v>65.436000000000007</c:v>
                </c:pt>
                <c:pt idx="32719" formatCode="General">
                  <c:v>65.438000000000002</c:v>
                </c:pt>
                <c:pt idx="32720" formatCode="General">
                  <c:v>65.44</c:v>
                </c:pt>
                <c:pt idx="32721" formatCode="General">
                  <c:v>65.441999999999993</c:v>
                </c:pt>
                <c:pt idx="32722" formatCode="General">
                  <c:v>65.444000000000003</c:v>
                </c:pt>
                <c:pt idx="32723" formatCode="General">
                  <c:v>65.445999999999998</c:v>
                </c:pt>
                <c:pt idx="32724" formatCode="General">
                  <c:v>65.447999999999993</c:v>
                </c:pt>
                <c:pt idx="32725" formatCode="General">
                  <c:v>65.45</c:v>
                </c:pt>
                <c:pt idx="32726" formatCode="General">
                  <c:v>65.451999999999998</c:v>
                </c:pt>
                <c:pt idx="32727" formatCode="General">
                  <c:v>65.453999999999994</c:v>
                </c:pt>
                <c:pt idx="32728" formatCode="General">
                  <c:v>65.456000000000003</c:v>
                </c:pt>
                <c:pt idx="32729" formatCode="General">
                  <c:v>65.457999999999998</c:v>
                </c:pt>
                <c:pt idx="32730" formatCode="General">
                  <c:v>65.459999999999994</c:v>
                </c:pt>
                <c:pt idx="32731" formatCode="General">
                  <c:v>65.462000000000003</c:v>
                </c:pt>
                <c:pt idx="32732" formatCode="General">
                  <c:v>65.463999999999999</c:v>
                </c:pt>
                <c:pt idx="32733" formatCode="General">
                  <c:v>65.465999999999994</c:v>
                </c:pt>
                <c:pt idx="32734" formatCode="General">
                  <c:v>65.468000000000004</c:v>
                </c:pt>
                <c:pt idx="32735" formatCode="General">
                  <c:v>65.47</c:v>
                </c:pt>
                <c:pt idx="32736" formatCode="General">
                  <c:v>65.471999999999994</c:v>
                </c:pt>
                <c:pt idx="32737" formatCode="General">
                  <c:v>65.474000000000004</c:v>
                </c:pt>
                <c:pt idx="32738" formatCode="General">
                  <c:v>65.475999999999999</c:v>
                </c:pt>
                <c:pt idx="32739" formatCode="General">
                  <c:v>65.477999999999994</c:v>
                </c:pt>
                <c:pt idx="32740" formatCode="General">
                  <c:v>65.48</c:v>
                </c:pt>
                <c:pt idx="32741" formatCode="General">
                  <c:v>65.481999999999999</c:v>
                </c:pt>
                <c:pt idx="32742" formatCode="General">
                  <c:v>65.483999999999995</c:v>
                </c:pt>
                <c:pt idx="32743" formatCode="General">
                  <c:v>65.486000000000004</c:v>
                </c:pt>
                <c:pt idx="32744" formatCode="General">
                  <c:v>65.488</c:v>
                </c:pt>
                <c:pt idx="32745" formatCode="General">
                  <c:v>65.489999999999995</c:v>
                </c:pt>
                <c:pt idx="32746" formatCode="General">
                  <c:v>65.492000000000004</c:v>
                </c:pt>
                <c:pt idx="32747" formatCode="General">
                  <c:v>65.494</c:v>
                </c:pt>
                <c:pt idx="32748" formatCode="General">
                  <c:v>65.495999999999995</c:v>
                </c:pt>
                <c:pt idx="32749" formatCode="General">
                  <c:v>65.498000000000005</c:v>
                </c:pt>
                <c:pt idx="32750" formatCode="General">
                  <c:v>65.5</c:v>
                </c:pt>
                <c:pt idx="32751" formatCode="General">
                  <c:v>65.501999999999995</c:v>
                </c:pt>
                <c:pt idx="32752" formatCode="General">
                  <c:v>65.504000000000005</c:v>
                </c:pt>
                <c:pt idx="32753" formatCode="General">
                  <c:v>65.506</c:v>
                </c:pt>
                <c:pt idx="32754" formatCode="General">
                  <c:v>65.507999999999996</c:v>
                </c:pt>
                <c:pt idx="32755" formatCode="General">
                  <c:v>65.510000000000005</c:v>
                </c:pt>
                <c:pt idx="32756" formatCode="General">
                  <c:v>65.512</c:v>
                </c:pt>
                <c:pt idx="32757" formatCode="General">
                  <c:v>65.513999999999996</c:v>
                </c:pt>
                <c:pt idx="32758" formatCode="General">
                  <c:v>65.516000000000005</c:v>
                </c:pt>
                <c:pt idx="32759" formatCode="General">
                  <c:v>65.518000000000001</c:v>
                </c:pt>
                <c:pt idx="32760" formatCode="General">
                  <c:v>65.52</c:v>
                </c:pt>
                <c:pt idx="32761" formatCode="General">
                  <c:v>65.522000000000006</c:v>
                </c:pt>
                <c:pt idx="32762" formatCode="General">
                  <c:v>65.524000000000001</c:v>
                </c:pt>
                <c:pt idx="32763" formatCode="General">
                  <c:v>65.525999999999996</c:v>
                </c:pt>
                <c:pt idx="32764" formatCode="General">
                  <c:v>65.528000000000006</c:v>
                </c:pt>
                <c:pt idx="32765" formatCode="General">
                  <c:v>65.53</c:v>
                </c:pt>
                <c:pt idx="32766" formatCode="General">
                  <c:v>65.531999999999996</c:v>
                </c:pt>
                <c:pt idx="32767" formatCode="General">
                  <c:v>65.534000000000006</c:v>
                </c:pt>
                <c:pt idx="32768" formatCode="General">
                  <c:v>65.536000000000001</c:v>
                </c:pt>
                <c:pt idx="32769" formatCode="General">
                  <c:v>65.537999999999997</c:v>
                </c:pt>
                <c:pt idx="32770" formatCode="General">
                  <c:v>65.540000000000006</c:v>
                </c:pt>
                <c:pt idx="32771" formatCode="General">
                  <c:v>65.542000000000002</c:v>
                </c:pt>
                <c:pt idx="32772" formatCode="General">
                  <c:v>65.543999999999997</c:v>
                </c:pt>
                <c:pt idx="32773" formatCode="General">
                  <c:v>65.546000000000006</c:v>
                </c:pt>
                <c:pt idx="32774" formatCode="General">
                  <c:v>65.548000000000002</c:v>
                </c:pt>
                <c:pt idx="32775" formatCode="General">
                  <c:v>65.55</c:v>
                </c:pt>
                <c:pt idx="32776" formatCode="General">
                  <c:v>65.552000000000007</c:v>
                </c:pt>
                <c:pt idx="32777" formatCode="General">
                  <c:v>65.554000000000002</c:v>
                </c:pt>
                <c:pt idx="32778" formatCode="General">
                  <c:v>65.555999999999997</c:v>
                </c:pt>
                <c:pt idx="32779" formatCode="General">
                  <c:v>65.558000000000007</c:v>
                </c:pt>
                <c:pt idx="32780" formatCode="General">
                  <c:v>65.56</c:v>
                </c:pt>
                <c:pt idx="32781" formatCode="General">
                  <c:v>65.561999999999998</c:v>
                </c:pt>
                <c:pt idx="32782" formatCode="General">
                  <c:v>65.563999999999993</c:v>
                </c:pt>
                <c:pt idx="32783" formatCode="General">
                  <c:v>65.566000000000003</c:v>
                </c:pt>
                <c:pt idx="32784" formatCode="General">
                  <c:v>65.567999999999998</c:v>
                </c:pt>
                <c:pt idx="32785" formatCode="General">
                  <c:v>65.569999999999993</c:v>
                </c:pt>
                <c:pt idx="32786" formatCode="General">
                  <c:v>65.572000000000003</c:v>
                </c:pt>
                <c:pt idx="32787" formatCode="General">
                  <c:v>65.573999999999998</c:v>
                </c:pt>
                <c:pt idx="32788" formatCode="General">
                  <c:v>65.575999999999993</c:v>
                </c:pt>
                <c:pt idx="32789" formatCode="General">
                  <c:v>65.578000000000003</c:v>
                </c:pt>
                <c:pt idx="32790" formatCode="General">
                  <c:v>65.58</c:v>
                </c:pt>
                <c:pt idx="32791" formatCode="General">
                  <c:v>65.581999999999994</c:v>
                </c:pt>
                <c:pt idx="32792" formatCode="General">
                  <c:v>65.584000000000003</c:v>
                </c:pt>
                <c:pt idx="32793" formatCode="General">
                  <c:v>65.585999999999999</c:v>
                </c:pt>
                <c:pt idx="32794" formatCode="General">
                  <c:v>65.587999999999994</c:v>
                </c:pt>
                <c:pt idx="32795" formatCode="General">
                  <c:v>65.59</c:v>
                </c:pt>
                <c:pt idx="32796" formatCode="General">
                  <c:v>65.591999999999999</c:v>
                </c:pt>
                <c:pt idx="32797" formatCode="General">
                  <c:v>65.593999999999994</c:v>
                </c:pt>
                <c:pt idx="32798" formatCode="General">
                  <c:v>65.596000000000004</c:v>
                </c:pt>
                <c:pt idx="32799" formatCode="General">
                  <c:v>65.597999999999999</c:v>
                </c:pt>
                <c:pt idx="32800" formatCode="General">
                  <c:v>65.599999999999994</c:v>
                </c:pt>
                <c:pt idx="32801" formatCode="General">
                  <c:v>65.602000000000004</c:v>
                </c:pt>
                <c:pt idx="32802" formatCode="General">
                  <c:v>65.603999999999999</c:v>
                </c:pt>
                <c:pt idx="32803" formatCode="General">
                  <c:v>65.605999999999995</c:v>
                </c:pt>
                <c:pt idx="32804" formatCode="General">
                  <c:v>65.608000000000004</c:v>
                </c:pt>
                <c:pt idx="32805" formatCode="General">
                  <c:v>65.61</c:v>
                </c:pt>
                <c:pt idx="32806" formatCode="General">
                  <c:v>65.611999999999995</c:v>
                </c:pt>
                <c:pt idx="32807" formatCode="General">
                  <c:v>65.614000000000004</c:v>
                </c:pt>
                <c:pt idx="32808" formatCode="General">
                  <c:v>65.616</c:v>
                </c:pt>
                <c:pt idx="32809" formatCode="General">
                  <c:v>65.617999999999995</c:v>
                </c:pt>
                <c:pt idx="32810" formatCode="General">
                  <c:v>65.62</c:v>
                </c:pt>
                <c:pt idx="32811" formatCode="General">
                  <c:v>65.622</c:v>
                </c:pt>
                <c:pt idx="32812" formatCode="General">
                  <c:v>65.623999999999995</c:v>
                </c:pt>
                <c:pt idx="32813" formatCode="General">
                  <c:v>65.626000000000005</c:v>
                </c:pt>
                <c:pt idx="32814" formatCode="General">
                  <c:v>65.628</c:v>
                </c:pt>
                <c:pt idx="32815" formatCode="General">
                  <c:v>65.63</c:v>
                </c:pt>
                <c:pt idx="32816" formatCode="General">
                  <c:v>65.632000000000005</c:v>
                </c:pt>
                <c:pt idx="32817" formatCode="General">
                  <c:v>65.634</c:v>
                </c:pt>
                <c:pt idx="32818" formatCode="General">
                  <c:v>65.635999999999996</c:v>
                </c:pt>
                <c:pt idx="32819" formatCode="General">
                  <c:v>65.638000000000005</c:v>
                </c:pt>
                <c:pt idx="32820" formatCode="General">
                  <c:v>65.64</c:v>
                </c:pt>
                <c:pt idx="32821" formatCode="General">
                  <c:v>65.641999999999996</c:v>
                </c:pt>
                <c:pt idx="32822" formatCode="General">
                  <c:v>65.644000000000005</c:v>
                </c:pt>
                <c:pt idx="32823" formatCode="General">
                  <c:v>65.646000000000001</c:v>
                </c:pt>
                <c:pt idx="32824" formatCode="General">
                  <c:v>65.647999999999996</c:v>
                </c:pt>
                <c:pt idx="32825" formatCode="General">
                  <c:v>65.650000000000006</c:v>
                </c:pt>
                <c:pt idx="32826" formatCode="General">
                  <c:v>65.652000000000001</c:v>
                </c:pt>
                <c:pt idx="32827" formatCode="General">
                  <c:v>65.653999999999996</c:v>
                </c:pt>
                <c:pt idx="32828" formatCode="General">
                  <c:v>65.656000000000006</c:v>
                </c:pt>
                <c:pt idx="32829" formatCode="General">
                  <c:v>65.658000000000001</c:v>
                </c:pt>
                <c:pt idx="32830" formatCode="General">
                  <c:v>65.66</c:v>
                </c:pt>
                <c:pt idx="32831" formatCode="General">
                  <c:v>65.662000000000006</c:v>
                </c:pt>
                <c:pt idx="32832" formatCode="General">
                  <c:v>65.664000000000001</c:v>
                </c:pt>
                <c:pt idx="32833" formatCode="General">
                  <c:v>65.665999999999997</c:v>
                </c:pt>
                <c:pt idx="32834" formatCode="General">
                  <c:v>65.668000000000006</c:v>
                </c:pt>
                <c:pt idx="32835" formatCode="General">
                  <c:v>65.67</c:v>
                </c:pt>
                <c:pt idx="32836" formatCode="General">
                  <c:v>65.671999999999997</c:v>
                </c:pt>
                <c:pt idx="32837" formatCode="General">
                  <c:v>65.674000000000007</c:v>
                </c:pt>
                <c:pt idx="32838" formatCode="General">
                  <c:v>65.676000000000002</c:v>
                </c:pt>
                <c:pt idx="32839" formatCode="General">
                  <c:v>65.677999999999997</c:v>
                </c:pt>
                <c:pt idx="32840" formatCode="General">
                  <c:v>65.680000000000007</c:v>
                </c:pt>
                <c:pt idx="32841" formatCode="General">
                  <c:v>65.682000000000002</c:v>
                </c:pt>
                <c:pt idx="32842" formatCode="General">
                  <c:v>65.683999999999997</c:v>
                </c:pt>
                <c:pt idx="32843" formatCode="General">
                  <c:v>65.686000000000007</c:v>
                </c:pt>
                <c:pt idx="32844" formatCode="General">
                  <c:v>65.688000000000002</c:v>
                </c:pt>
                <c:pt idx="32845" formatCode="General">
                  <c:v>65.69</c:v>
                </c:pt>
                <c:pt idx="32846" formatCode="General">
                  <c:v>65.691999999999993</c:v>
                </c:pt>
                <c:pt idx="32847" formatCode="General">
                  <c:v>65.694000000000003</c:v>
                </c:pt>
                <c:pt idx="32848" formatCode="General">
                  <c:v>65.695999999999998</c:v>
                </c:pt>
                <c:pt idx="32849" formatCode="General">
                  <c:v>65.697999999999993</c:v>
                </c:pt>
                <c:pt idx="32850" formatCode="General">
                  <c:v>65.7</c:v>
                </c:pt>
                <c:pt idx="32851" formatCode="General">
                  <c:v>65.701999999999998</c:v>
                </c:pt>
                <c:pt idx="32852" formatCode="General">
                  <c:v>65.703999999999994</c:v>
                </c:pt>
                <c:pt idx="32853" formatCode="General">
                  <c:v>65.706000000000003</c:v>
                </c:pt>
                <c:pt idx="32854" formatCode="General">
                  <c:v>65.707999999999998</c:v>
                </c:pt>
                <c:pt idx="32855" formatCode="General">
                  <c:v>65.709999999999994</c:v>
                </c:pt>
                <c:pt idx="32856" formatCode="General">
                  <c:v>65.712000000000003</c:v>
                </c:pt>
                <c:pt idx="32857" formatCode="General">
                  <c:v>65.713999999999999</c:v>
                </c:pt>
                <c:pt idx="32858" formatCode="General">
                  <c:v>65.715999999999994</c:v>
                </c:pt>
                <c:pt idx="32859" formatCode="General">
                  <c:v>65.718000000000004</c:v>
                </c:pt>
                <c:pt idx="32860" formatCode="General">
                  <c:v>65.72</c:v>
                </c:pt>
                <c:pt idx="32861" formatCode="General">
                  <c:v>65.721999999999994</c:v>
                </c:pt>
                <c:pt idx="32862" formatCode="General">
                  <c:v>65.724000000000004</c:v>
                </c:pt>
                <c:pt idx="32863" formatCode="General">
                  <c:v>65.725999999999999</c:v>
                </c:pt>
                <c:pt idx="32864" formatCode="General">
                  <c:v>65.727999999999994</c:v>
                </c:pt>
                <c:pt idx="32865" formatCode="General">
                  <c:v>65.73</c:v>
                </c:pt>
                <c:pt idx="32866" formatCode="General">
                  <c:v>65.731999999999999</c:v>
                </c:pt>
                <c:pt idx="32867" formatCode="General">
                  <c:v>65.733999999999995</c:v>
                </c:pt>
                <c:pt idx="32868" formatCode="General">
                  <c:v>65.736000000000004</c:v>
                </c:pt>
                <c:pt idx="32869" formatCode="General">
                  <c:v>65.738</c:v>
                </c:pt>
                <c:pt idx="32870" formatCode="General">
                  <c:v>65.739999999999995</c:v>
                </c:pt>
                <c:pt idx="32871" formatCode="General">
                  <c:v>65.742000000000004</c:v>
                </c:pt>
                <c:pt idx="32872" formatCode="General">
                  <c:v>65.744</c:v>
                </c:pt>
                <c:pt idx="32873" formatCode="General">
                  <c:v>65.745999999999995</c:v>
                </c:pt>
                <c:pt idx="32874" formatCode="General">
                  <c:v>65.748000000000005</c:v>
                </c:pt>
                <c:pt idx="32875" formatCode="General">
                  <c:v>65.75</c:v>
                </c:pt>
                <c:pt idx="32876" formatCode="General">
                  <c:v>65.751999999999995</c:v>
                </c:pt>
                <c:pt idx="32877" formatCode="General">
                  <c:v>65.754000000000005</c:v>
                </c:pt>
                <c:pt idx="32878" formatCode="General">
                  <c:v>65.756</c:v>
                </c:pt>
                <c:pt idx="32879" formatCode="General">
                  <c:v>65.757999999999996</c:v>
                </c:pt>
                <c:pt idx="32880" formatCode="General">
                  <c:v>65.760000000000005</c:v>
                </c:pt>
                <c:pt idx="32881" formatCode="General">
                  <c:v>65.762</c:v>
                </c:pt>
                <c:pt idx="32882" formatCode="General">
                  <c:v>65.763999999999996</c:v>
                </c:pt>
                <c:pt idx="32883" formatCode="General">
                  <c:v>65.766000000000005</c:v>
                </c:pt>
                <c:pt idx="32884" formatCode="General">
                  <c:v>65.768000000000001</c:v>
                </c:pt>
                <c:pt idx="32885" formatCode="General">
                  <c:v>65.77</c:v>
                </c:pt>
                <c:pt idx="32886" formatCode="General">
                  <c:v>65.772000000000006</c:v>
                </c:pt>
                <c:pt idx="32887" formatCode="General">
                  <c:v>65.774000000000001</c:v>
                </c:pt>
                <c:pt idx="32888" formatCode="General">
                  <c:v>65.775999999999996</c:v>
                </c:pt>
                <c:pt idx="32889" formatCode="General">
                  <c:v>65.778000000000006</c:v>
                </c:pt>
                <c:pt idx="32890" formatCode="General">
                  <c:v>65.78</c:v>
                </c:pt>
                <c:pt idx="32891" formatCode="General">
                  <c:v>65.781999999999996</c:v>
                </c:pt>
                <c:pt idx="32892" formatCode="General">
                  <c:v>65.784000000000006</c:v>
                </c:pt>
                <c:pt idx="32893" formatCode="General">
                  <c:v>65.786000000000001</c:v>
                </c:pt>
                <c:pt idx="32894" formatCode="General">
                  <c:v>65.787999999999997</c:v>
                </c:pt>
                <c:pt idx="32895" formatCode="General">
                  <c:v>65.790000000000006</c:v>
                </c:pt>
                <c:pt idx="32896" formatCode="General">
                  <c:v>65.792000000000002</c:v>
                </c:pt>
                <c:pt idx="32897" formatCode="General">
                  <c:v>65.793999999999997</c:v>
                </c:pt>
                <c:pt idx="32898" formatCode="General">
                  <c:v>65.796000000000006</c:v>
                </c:pt>
                <c:pt idx="32899" formatCode="General">
                  <c:v>65.798000000000002</c:v>
                </c:pt>
                <c:pt idx="32900" formatCode="General">
                  <c:v>65.8</c:v>
                </c:pt>
                <c:pt idx="32901" formatCode="General">
                  <c:v>65.802000000000007</c:v>
                </c:pt>
                <c:pt idx="32902" formatCode="General">
                  <c:v>65.804000000000002</c:v>
                </c:pt>
                <c:pt idx="32903" formatCode="General">
                  <c:v>65.805999999999997</c:v>
                </c:pt>
                <c:pt idx="32904" formatCode="General">
                  <c:v>65.808000000000007</c:v>
                </c:pt>
                <c:pt idx="32905" formatCode="General">
                  <c:v>65.81</c:v>
                </c:pt>
                <c:pt idx="32906" formatCode="General">
                  <c:v>65.811999999999998</c:v>
                </c:pt>
                <c:pt idx="32907" formatCode="General">
                  <c:v>65.813999999999993</c:v>
                </c:pt>
                <c:pt idx="32908" formatCode="General">
                  <c:v>65.816000000000003</c:v>
                </c:pt>
                <c:pt idx="32909" formatCode="General">
                  <c:v>65.817999999999998</c:v>
                </c:pt>
                <c:pt idx="32910" formatCode="General">
                  <c:v>65.819999999999993</c:v>
                </c:pt>
                <c:pt idx="32911" formatCode="General">
                  <c:v>65.822000000000003</c:v>
                </c:pt>
                <c:pt idx="32912" formatCode="General">
                  <c:v>65.823999999999998</c:v>
                </c:pt>
                <c:pt idx="32913" formatCode="General">
                  <c:v>65.825999999999993</c:v>
                </c:pt>
                <c:pt idx="32914" formatCode="General">
                  <c:v>65.828000000000003</c:v>
                </c:pt>
                <c:pt idx="32915" formatCode="General">
                  <c:v>65.83</c:v>
                </c:pt>
                <c:pt idx="32916" formatCode="General">
                  <c:v>65.831999999999994</c:v>
                </c:pt>
                <c:pt idx="32917" formatCode="General">
                  <c:v>65.834000000000003</c:v>
                </c:pt>
                <c:pt idx="32918" formatCode="General">
                  <c:v>65.835999999999999</c:v>
                </c:pt>
                <c:pt idx="32919" formatCode="General">
                  <c:v>65.837999999999994</c:v>
                </c:pt>
                <c:pt idx="32920" formatCode="General">
                  <c:v>65.84</c:v>
                </c:pt>
                <c:pt idx="32921" formatCode="General">
                  <c:v>65.841999999999999</c:v>
                </c:pt>
                <c:pt idx="32922" formatCode="General">
                  <c:v>65.843999999999994</c:v>
                </c:pt>
                <c:pt idx="32923" formatCode="General">
                  <c:v>65.846000000000004</c:v>
                </c:pt>
                <c:pt idx="32924" formatCode="General">
                  <c:v>65.847999999999999</c:v>
                </c:pt>
                <c:pt idx="32925" formatCode="General">
                  <c:v>65.849999999999994</c:v>
                </c:pt>
                <c:pt idx="32926" formatCode="General">
                  <c:v>65.852000000000004</c:v>
                </c:pt>
                <c:pt idx="32927" formatCode="General">
                  <c:v>65.853999999999999</c:v>
                </c:pt>
                <c:pt idx="32928" formatCode="General">
                  <c:v>65.855999999999995</c:v>
                </c:pt>
                <c:pt idx="32929" formatCode="General">
                  <c:v>65.858000000000004</c:v>
                </c:pt>
                <c:pt idx="32930" formatCode="General">
                  <c:v>65.86</c:v>
                </c:pt>
                <c:pt idx="32931" formatCode="General">
                  <c:v>65.861999999999995</c:v>
                </c:pt>
                <c:pt idx="32932" formatCode="General">
                  <c:v>65.864000000000004</c:v>
                </c:pt>
                <c:pt idx="32933" formatCode="General">
                  <c:v>65.866</c:v>
                </c:pt>
                <c:pt idx="32934" formatCode="General">
                  <c:v>65.867999999999995</c:v>
                </c:pt>
                <c:pt idx="32935" formatCode="General">
                  <c:v>65.87</c:v>
                </c:pt>
                <c:pt idx="32936" formatCode="General">
                  <c:v>65.872</c:v>
                </c:pt>
                <c:pt idx="32937" formatCode="General">
                  <c:v>65.873999999999995</c:v>
                </c:pt>
                <c:pt idx="32938" formatCode="General">
                  <c:v>65.876000000000005</c:v>
                </c:pt>
                <c:pt idx="32939" formatCode="General">
                  <c:v>65.878</c:v>
                </c:pt>
                <c:pt idx="32940" formatCode="General">
                  <c:v>65.88</c:v>
                </c:pt>
                <c:pt idx="32941" formatCode="General">
                  <c:v>65.882000000000005</c:v>
                </c:pt>
                <c:pt idx="32942" formatCode="General">
                  <c:v>65.884</c:v>
                </c:pt>
                <c:pt idx="32943" formatCode="General">
                  <c:v>65.885999999999996</c:v>
                </c:pt>
                <c:pt idx="32944" formatCode="General">
                  <c:v>65.888000000000005</c:v>
                </c:pt>
                <c:pt idx="32945" formatCode="General">
                  <c:v>65.89</c:v>
                </c:pt>
                <c:pt idx="32946" formatCode="General">
                  <c:v>65.891999999999996</c:v>
                </c:pt>
                <c:pt idx="32947" formatCode="General">
                  <c:v>65.894000000000005</c:v>
                </c:pt>
                <c:pt idx="32948" formatCode="General">
                  <c:v>65.896000000000001</c:v>
                </c:pt>
                <c:pt idx="32949" formatCode="General">
                  <c:v>65.897999999999996</c:v>
                </c:pt>
                <c:pt idx="32950" formatCode="General">
                  <c:v>65.900000000000006</c:v>
                </c:pt>
                <c:pt idx="32951" formatCode="General">
                  <c:v>65.902000000000001</c:v>
                </c:pt>
                <c:pt idx="32952" formatCode="General">
                  <c:v>65.903999999999996</c:v>
                </c:pt>
                <c:pt idx="32953" formatCode="General">
                  <c:v>65.906000000000006</c:v>
                </c:pt>
                <c:pt idx="32954" formatCode="General">
                  <c:v>65.908000000000001</c:v>
                </c:pt>
                <c:pt idx="32955" formatCode="General">
                  <c:v>65.91</c:v>
                </c:pt>
                <c:pt idx="32956" formatCode="General">
                  <c:v>65.912000000000006</c:v>
                </c:pt>
                <c:pt idx="32957" formatCode="General">
                  <c:v>65.914000000000001</c:v>
                </c:pt>
                <c:pt idx="32958" formatCode="General">
                  <c:v>65.915999999999997</c:v>
                </c:pt>
                <c:pt idx="32959" formatCode="General">
                  <c:v>65.918000000000006</c:v>
                </c:pt>
                <c:pt idx="32960" formatCode="General">
                  <c:v>65.92</c:v>
                </c:pt>
                <c:pt idx="32961" formatCode="General">
                  <c:v>65.921999999999997</c:v>
                </c:pt>
                <c:pt idx="32962" formatCode="General">
                  <c:v>65.924000000000007</c:v>
                </c:pt>
                <c:pt idx="32963" formatCode="General">
                  <c:v>65.926000000000002</c:v>
                </c:pt>
                <c:pt idx="32964" formatCode="General">
                  <c:v>65.927999999999997</c:v>
                </c:pt>
                <c:pt idx="32965" formatCode="General">
                  <c:v>65.930000000000007</c:v>
                </c:pt>
                <c:pt idx="32966" formatCode="General">
                  <c:v>65.932000000000002</c:v>
                </c:pt>
                <c:pt idx="32967" formatCode="General">
                  <c:v>65.933999999999997</c:v>
                </c:pt>
                <c:pt idx="32968" formatCode="General">
                  <c:v>65.936000000000007</c:v>
                </c:pt>
                <c:pt idx="32969" formatCode="General">
                  <c:v>65.938000000000002</c:v>
                </c:pt>
                <c:pt idx="32970" formatCode="General">
                  <c:v>65.94</c:v>
                </c:pt>
                <c:pt idx="32971" formatCode="General">
                  <c:v>65.941999999999993</c:v>
                </c:pt>
                <c:pt idx="32972" formatCode="General">
                  <c:v>65.944000000000003</c:v>
                </c:pt>
                <c:pt idx="32973" formatCode="General">
                  <c:v>65.945999999999998</c:v>
                </c:pt>
                <c:pt idx="32974" formatCode="General">
                  <c:v>65.947999999999993</c:v>
                </c:pt>
                <c:pt idx="32975" formatCode="General">
                  <c:v>65.95</c:v>
                </c:pt>
                <c:pt idx="32976" formatCode="General">
                  <c:v>65.951999999999998</c:v>
                </c:pt>
                <c:pt idx="32977" formatCode="General">
                  <c:v>65.953999999999994</c:v>
                </c:pt>
                <c:pt idx="32978" formatCode="General">
                  <c:v>65.956000000000003</c:v>
                </c:pt>
                <c:pt idx="32979" formatCode="General">
                  <c:v>65.957999999999998</c:v>
                </c:pt>
                <c:pt idx="32980" formatCode="General">
                  <c:v>65.959999999999994</c:v>
                </c:pt>
                <c:pt idx="32981" formatCode="General">
                  <c:v>65.962000000000003</c:v>
                </c:pt>
                <c:pt idx="32982" formatCode="General">
                  <c:v>65.963999999999999</c:v>
                </c:pt>
                <c:pt idx="32983" formatCode="General">
                  <c:v>65.965999999999994</c:v>
                </c:pt>
                <c:pt idx="32984" formatCode="General">
                  <c:v>65.968000000000004</c:v>
                </c:pt>
                <c:pt idx="32985" formatCode="General">
                  <c:v>65.97</c:v>
                </c:pt>
                <c:pt idx="32986" formatCode="General">
                  <c:v>65.971999999999994</c:v>
                </c:pt>
                <c:pt idx="32987" formatCode="General">
                  <c:v>65.974000000000004</c:v>
                </c:pt>
                <c:pt idx="32988" formatCode="General">
                  <c:v>65.975999999999999</c:v>
                </c:pt>
                <c:pt idx="32989" formatCode="General">
                  <c:v>65.977999999999994</c:v>
                </c:pt>
                <c:pt idx="32990" formatCode="General">
                  <c:v>65.98</c:v>
                </c:pt>
                <c:pt idx="32991" formatCode="General">
                  <c:v>65.981999999999999</c:v>
                </c:pt>
                <c:pt idx="32992" formatCode="General">
                  <c:v>65.983999999999995</c:v>
                </c:pt>
                <c:pt idx="32993" formatCode="General">
                  <c:v>65.986000000000004</c:v>
                </c:pt>
                <c:pt idx="32994" formatCode="General">
                  <c:v>65.988</c:v>
                </c:pt>
                <c:pt idx="32995" formatCode="General">
                  <c:v>65.989999999999995</c:v>
                </c:pt>
                <c:pt idx="32996" formatCode="General">
                  <c:v>65.992000000000004</c:v>
                </c:pt>
                <c:pt idx="32997" formatCode="General">
                  <c:v>65.994</c:v>
                </c:pt>
                <c:pt idx="32998" formatCode="General">
                  <c:v>65.995999999999995</c:v>
                </c:pt>
                <c:pt idx="32999" formatCode="General">
                  <c:v>65.998000000000005</c:v>
                </c:pt>
                <c:pt idx="33000" formatCode="General">
                  <c:v>66</c:v>
                </c:pt>
                <c:pt idx="33001" formatCode="General">
                  <c:v>66.001999999999995</c:v>
                </c:pt>
                <c:pt idx="33002" formatCode="General">
                  <c:v>66.004000000000005</c:v>
                </c:pt>
                <c:pt idx="33003" formatCode="General">
                  <c:v>66.006</c:v>
                </c:pt>
                <c:pt idx="33004" formatCode="General">
                  <c:v>66.007999999999996</c:v>
                </c:pt>
                <c:pt idx="33005" formatCode="General">
                  <c:v>66.010000000000005</c:v>
                </c:pt>
                <c:pt idx="33006" formatCode="General">
                  <c:v>66.012</c:v>
                </c:pt>
                <c:pt idx="33007" formatCode="General">
                  <c:v>66.013999999999996</c:v>
                </c:pt>
                <c:pt idx="33008" formatCode="General">
                  <c:v>66.016000000000005</c:v>
                </c:pt>
                <c:pt idx="33009" formatCode="General">
                  <c:v>66.018000000000001</c:v>
                </c:pt>
                <c:pt idx="33010" formatCode="General">
                  <c:v>66.02</c:v>
                </c:pt>
                <c:pt idx="33011" formatCode="General">
                  <c:v>66.022000000000006</c:v>
                </c:pt>
                <c:pt idx="33012" formatCode="General">
                  <c:v>66.024000000000001</c:v>
                </c:pt>
                <c:pt idx="33013" formatCode="General">
                  <c:v>66.025999999999996</c:v>
                </c:pt>
                <c:pt idx="33014" formatCode="General">
                  <c:v>66.028000000000006</c:v>
                </c:pt>
                <c:pt idx="33015" formatCode="General">
                  <c:v>66.03</c:v>
                </c:pt>
                <c:pt idx="33016" formatCode="General">
                  <c:v>66.031999999999996</c:v>
                </c:pt>
                <c:pt idx="33017" formatCode="General">
                  <c:v>66.034000000000006</c:v>
                </c:pt>
                <c:pt idx="33018" formatCode="General">
                  <c:v>66.036000000000001</c:v>
                </c:pt>
                <c:pt idx="33019" formatCode="General">
                  <c:v>66.037999999999997</c:v>
                </c:pt>
                <c:pt idx="33020" formatCode="General">
                  <c:v>66.040000000000006</c:v>
                </c:pt>
                <c:pt idx="33021" formatCode="General">
                  <c:v>66.042000000000002</c:v>
                </c:pt>
                <c:pt idx="33022" formatCode="General">
                  <c:v>66.043999999999997</c:v>
                </c:pt>
                <c:pt idx="33023" formatCode="General">
                  <c:v>66.046000000000006</c:v>
                </c:pt>
                <c:pt idx="33024" formatCode="General">
                  <c:v>66.048000000000002</c:v>
                </c:pt>
                <c:pt idx="33025" formatCode="General">
                  <c:v>66.05</c:v>
                </c:pt>
                <c:pt idx="33026" formatCode="General">
                  <c:v>66.052000000000007</c:v>
                </c:pt>
                <c:pt idx="33027" formatCode="General">
                  <c:v>66.054000000000002</c:v>
                </c:pt>
                <c:pt idx="33028" formatCode="General">
                  <c:v>66.055999999999997</c:v>
                </c:pt>
                <c:pt idx="33029" formatCode="General">
                  <c:v>66.058000000000007</c:v>
                </c:pt>
                <c:pt idx="33030" formatCode="General">
                  <c:v>66.06</c:v>
                </c:pt>
                <c:pt idx="33031" formatCode="General">
                  <c:v>66.061999999999998</c:v>
                </c:pt>
                <c:pt idx="33032" formatCode="General">
                  <c:v>66.063999999999993</c:v>
                </c:pt>
                <c:pt idx="33033" formatCode="General">
                  <c:v>66.066000000000003</c:v>
                </c:pt>
                <c:pt idx="33034" formatCode="General">
                  <c:v>66.067999999999998</c:v>
                </c:pt>
                <c:pt idx="33035" formatCode="General">
                  <c:v>66.069999999999993</c:v>
                </c:pt>
                <c:pt idx="33036" formatCode="General">
                  <c:v>66.072000000000003</c:v>
                </c:pt>
                <c:pt idx="33037" formatCode="General">
                  <c:v>66.073999999999998</c:v>
                </c:pt>
                <c:pt idx="33038" formatCode="General">
                  <c:v>66.075999999999993</c:v>
                </c:pt>
                <c:pt idx="33039" formatCode="General">
                  <c:v>66.078000000000003</c:v>
                </c:pt>
                <c:pt idx="33040" formatCode="General">
                  <c:v>66.08</c:v>
                </c:pt>
                <c:pt idx="33041" formatCode="General">
                  <c:v>66.081999999999994</c:v>
                </c:pt>
                <c:pt idx="33042" formatCode="General">
                  <c:v>66.084000000000003</c:v>
                </c:pt>
                <c:pt idx="33043" formatCode="General">
                  <c:v>66.085999999999999</c:v>
                </c:pt>
                <c:pt idx="33044" formatCode="General">
                  <c:v>66.087999999999994</c:v>
                </c:pt>
                <c:pt idx="33045" formatCode="General">
                  <c:v>66.09</c:v>
                </c:pt>
                <c:pt idx="33046" formatCode="General">
                  <c:v>66.091999999999999</c:v>
                </c:pt>
                <c:pt idx="33047" formatCode="General">
                  <c:v>66.093999999999994</c:v>
                </c:pt>
                <c:pt idx="33048" formatCode="General">
                  <c:v>66.096000000000004</c:v>
                </c:pt>
                <c:pt idx="33049" formatCode="General">
                  <c:v>66.097999999999999</c:v>
                </c:pt>
                <c:pt idx="33050" formatCode="General">
                  <c:v>66.099999999999994</c:v>
                </c:pt>
                <c:pt idx="33051" formatCode="General">
                  <c:v>66.102000000000004</c:v>
                </c:pt>
                <c:pt idx="33052" formatCode="General">
                  <c:v>66.103999999999999</c:v>
                </c:pt>
                <c:pt idx="33053" formatCode="General">
                  <c:v>66.105999999999995</c:v>
                </c:pt>
                <c:pt idx="33054" formatCode="General">
                  <c:v>66.108000000000004</c:v>
                </c:pt>
                <c:pt idx="33055" formatCode="General">
                  <c:v>66.11</c:v>
                </c:pt>
                <c:pt idx="33056" formatCode="General">
                  <c:v>66.111999999999995</c:v>
                </c:pt>
                <c:pt idx="33057" formatCode="General">
                  <c:v>66.114000000000004</c:v>
                </c:pt>
                <c:pt idx="33058" formatCode="General">
                  <c:v>66.116</c:v>
                </c:pt>
                <c:pt idx="33059" formatCode="General">
                  <c:v>66.117999999999995</c:v>
                </c:pt>
                <c:pt idx="33060" formatCode="General">
                  <c:v>66.12</c:v>
                </c:pt>
                <c:pt idx="33061" formatCode="General">
                  <c:v>66.122</c:v>
                </c:pt>
                <c:pt idx="33062" formatCode="General">
                  <c:v>66.123999999999995</c:v>
                </c:pt>
                <c:pt idx="33063" formatCode="General">
                  <c:v>66.126000000000005</c:v>
                </c:pt>
                <c:pt idx="33064" formatCode="General">
                  <c:v>66.128</c:v>
                </c:pt>
                <c:pt idx="33065" formatCode="General">
                  <c:v>66.13</c:v>
                </c:pt>
                <c:pt idx="33066" formatCode="General">
                  <c:v>66.132000000000005</c:v>
                </c:pt>
                <c:pt idx="33067" formatCode="General">
                  <c:v>66.134</c:v>
                </c:pt>
                <c:pt idx="33068" formatCode="General">
                  <c:v>66.135999999999996</c:v>
                </c:pt>
                <c:pt idx="33069" formatCode="General">
                  <c:v>66.138000000000005</c:v>
                </c:pt>
                <c:pt idx="33070" formatCode="General">
                  <c:v>66.14</c:v>
                </c:pt>
                <c:pt idx="33071" formatCode="General">
                  <c:v>66.141999999999996</c:v>
                </c:pt>
                <c:pt idx="33072" formatCode="General">
                  <c:v>66.144000000000005</c:v>
                </c:pt>
                <c:pt idx="33073" formatCode="General">
                  <c:v>66.146000000000001</c:v>
                </c:pt>
                <c:pt idx="33074" formatCode="General">
                  <c:v>66.147999999999996</c:v>
                </c:pt>
                <c:pt idx="33075" formatCode="General">
                  <c:v>66.150000000000006</c:v>
                </c:pt>
                <c:pt idx="33076" formatCode="General">
                  <c:v>66.152000000000001</c:v>
                </c:pt>
                <c:pt idx="33077" formatCode="General">
                  <c:v>66.153999999999996</c:v>
                </c:pt>
                <c:pt idx="33078" formatCode="General">
                  <c:v>66.156000000000006</c:v>
                </c:pt>
                <c:pt idx="33079" formatCode="General">
                  <c:v>66.158000000000001</c:v>
                </c:pt>
                <c:pt idx="33080" formatCode="General">
                  <c:v>66.16</c:v>
                </c:pt>
                <c:pt idx="33081" formatCode="General">
                  <c:v>66.162000000000006</c:v>
                </c:pt>
                <c:pt idx="33082" formatCode="General">
                  <c:v>66.164000000000001</c:v>
                </c:pt>
                <c:pt idx="33083" formatCode="General">
                  <c:v>66.165999999999997</c:v>
                </c:pt>
                <c:pt idx="33084" formatCode="General">
                  <c:v>66.168000000000006</c:v>
                </c:pt>
                <c:pt idx="33085" formatCode="General">
                  <c:v>66.17</c:v>
                </c:pt>
                <c:pt idx="33086" formatCode="General">
                  <c:v>66.171999999999997</c:v>
                </c:pt>
                <c:pt idx="33087" formatCode="General">
                  <c:v>66.174000000000007</c:v>
                </c:pt>
                <c:pt idx="33088" formatCode="General">
                  <c:v>66.176000000000002</c:v>
                </c:pt>
                <c:pt idx="33089" formatCode="General">
                  <c:v>66.177999999999997</c:v>
                </c:pt>
                <c:pt idx="33090" formatCode="General">
                  <c:v>66.180000000000007</c:v>
                </c:pt>
                <c:pt idx="33091" formatCode="General">
                  <c:v>66.182000000000002</c:v>
                </c:pt>
                <c:pt idx="33092" formatCode="General">
                  <c:v>66.183999999999997</c:v>
                </c:pt>
                <c:pt idx="33093" formatCode="General">
                  <c:v>66.186000000000007</c:v>
                </c:pt>
                <c:pt idx="33094" formatCode="General">
                  <c:v>66.188000000000002</c:v>
                </c:pt>
                <c:pt idx="33095" formatCode="General">
                  <c:v>66.19</c:v>
                </c:pt>
                <c:pt idx="33096" formatCode="General">
                  <c:v>66.191999999999993</c:v>
                </c:pt>
                <c:pt idx="33097" formatCode="General">
                  <c:v>66.194000000000003</c:v>
                </c:pt>
                <c:pt idx="33098" formatCode="General">
                  <c:v>66.195999999999998</c:v>
                </c:pt>
                <c:pt idx="33099" formatCode="General">
                  <c:v>66.197999999999993</c:v>
                </c:pt>
                <c:pt idx="33100" formatCode="General">
                  <c:v>66.2</c:v>
                </c:pt>
                <c:pt idx="33101" formatCode="General">
                  <c:v>66.201999999999998</c:v>
                </c:pt>
                <c:pt idx="33102" formatCode="General">
                  <c:v>66.203999999999994</c:v>
                </c:pt>
                <c:pt idx="33103" formatCode="General">
                  <c:v>66.206000000000003</c:v>
                </c:pt>
                <c:pt idx="33104" formatCode="General">
                  <c:v>66.207999999999998</c:v>
                </c:pt>
                <c:pt idx="33105" formatCode="General">
                  <c:v>66.209999999999994</c:v>
                </c:pt>
                <c:pt idx="33106" formatCode="General">
                  <c:v>66.212000000000003</c:v>
                </c:pt>
                <c:pt idx="33107" formatCode="General">
                  <c:v>66.213999999999999</c:v>
                </c:pt>
                <c:pt idx="33108" formatCode="General">
                  <c:v>66.215999999999994</c:v>
                </c:pt>
                <c:pt idx="33109" formatCode="General">
                  <c:v>66.218000000000004</c:v>
                </c:pt>
                <c:pt idx="33110" formatCode="General">
                  <c:v>66.22</c:v>
                </c:pt>
                <c:pt idx="33111" formatCode="General">
                  <c:v>66.221999999999994</c:v>
                </c:pt>
                <c:pt idx="33112" formatCode="General">
                  <c:v>66.224000000000004</c:v>
                </c:pt>
                <c:pt idx="33113" formatCode="General">
                  <c:v>66.225999999999999</c:v>
                </c:pt>
                <c:pt idx="33114" formatCode="General">
                  <c:v>66.227999999999994</c:v>
                </c:pt>
                <c:pt idx="33115" formatCode="General">
                  <c:v>66.23</c:v>
                </c:pt>
                <c:pt idx="33116" formatCode="General">
                  <c:v>66.231999999999999</c:v>
                </c:pt>
                <c:pt idx="33117" formatCode="General">
                  <c:v>66.233999999999995</c:v>
                </c:pt>
                <c:pt idx="33118" formatCode="General">
                  <c:v>66.236000000000004</c:v>
                </c:pt>
                <c:pt idx="33119" formatCode="General">
                  <c:v>66.238</c:v>
                </c:pt>
                <c:pt idx="33120" formatCode="General">
                  <c:v>66.239999999999995</c:v>
                </c:pt>
                <c:pt idx="33121" formatCode="General">
                  <c:v>66.242000000000004</c:v>
                </c:pt>
                <c:pt idx="33122" formatCode="General">
                  <c:v>66.244</c:v>
                </c:pt>
                <c:pt idx="33123" formatCode="General">
                  <c:v>66.245999999999995</c:v>
                </c:pt>
                <c:pt idx="33124" formatCode="General">
                  <c:v>66.248000000000005</c:v>
                </c:pt>
                <c:pt idx="33125" formatCode="General">
                  <c:v>66.25</c:v>
                </c:pt>
                <c:pt idx="33126" formatCode="General">
                  <c:v>66.251999999999995</c:v>
                </c:pt>
                <c:pt idx="33127" formatCode="General">
                  <c:v>66.254000000000005</c:v>
                </c:pt>
                <c:pt idx="33128" formatCode="General">
                  <c:v>66.256</c:v>
                </c:pt>
                <c:pt idx="33129" formatCode="General">
                  <c:v>66.257999999999996</c:v>
                </c:pt>
                <c:pt idx="33130" formatCode="General">
                  <c:v>66.260000000000005</c:v>
                </c:pt>
                <c:pt idx="33131" formatCode="General">
                  <c:v>66.262</c:v>
                </c:pt>
                <c:pt idx="33132" formatCode="General">
                  <c:v>66.263999999999996</c:v>
                </c:pt>
                <c:pt idx="33133" formatCode="General">
                  <c:v>66.266000000000005</c:v>
                </c:pt>
                <c:pt idx="33134" formatCode="General">
                  <c:v>66.268000000000001</c:v>
                </c:pt>
                <c:pt idx="33135" formatCode="General">
                  <c:v>66.27</c:v>
                </c:pt>
                <c:pt idx="33136" formatCode="General">
                  <c:v>66.272000000000006</c:v>
                </c:pt>
                <c:pt idx="33137" formatCode="General">
                  <c:v>66.274000000000001</c:v>
                </c:pt>
                <c:pt idx="33138" formatCode="General">
                  <c:v>66.275999999999996</c:v>
                </c:pt>
                <c:pt idx="33139" formatCode="General">
                  <c:v>66.278000000000006</c:v>
                </c:pt>
                <c:pt idx="33140" formatCode="General">
                  <c:v>66.28</c:v>
                </c:pt>
                <c:pt idx="33141" formatCode="General">
                  <c:v>66.281999999999996</c:v>
                </c:pt>
                <c:pt idx="33142" formatCode="General">
                  <c:v>66.284000000000006</c:v>
                </c:pt>
                <c:pt idx="33143" formatCode="General">
                  <c:v>66.286000000000001</c:v>
                </c:pt>
                <c:pt idx="33144" formatCode="General">
                  <c:v>66.287999999999997</c:v>
                </c:pt>
                <c:pt idx="33145" formatCode="General">
                  <c:v>66.290000000000006</c:v>
                </c:pt>
                <c:pt idx="33146" formatCode="General">
                  <c:v>66.292000000000002</c:v>
                </c:pt>
                <c:pt idx="33147" formatCode="General">
                  <c:v>66.293999999999997</c:v>
                </c:pt>
                <c:pt idx="33148" formatCode="General">
                  <c:v>66.296000000000006</c:v>
                </c:pt>
                <c:pt idx="33149" formatCode="General">
                  <c:v>66.298000000000002</c:v>
                </c:pt>
                <c:pt idx="33150" formatCode="General">
                  <c:v>66.3</c:v>
                </c:pt>
                <c:pt idx="33151" formatCode="General">
                  <c:v>66.302000000000007</c:v>
                </c:pt>
                <c:pt idx="33152" formatCode="General">
                  <c:v>66.304000000000002</c:v>
                </c:pt>
                <c:pt idx="33153" formatCode="General">
                  <c:v>66.305999999999997</c:v>
                </c:pt>
                <c:pt idx="33154" formatCode="General">
                  <c:v>66.308000000000007</c:v>
                </c:pt>
                <c:pt idx="33155" formatCode="General">
                  <c:v>66.31</c:v>
                </c:pt>
                <c:pt idx="33156" formatCode="General">
                  <c:v>66.311999999999998</c:v>
                </c:pt>
                <c:pt idx="33157" formatCode="General">
                  <c:v>66.313999999999993</c:v>
                </c:pt>
                <c:pt idx="33158" formatCode="General">
                  <c:v>66.316000000000003</c:v>
                </c:pt>
                <c:pt idx="33159" formatCode="General">
                  <c:v>66.317999999999998</c:v>
                </c:pt>
                <c:pt idx="33160" formatCode="General">
                  <c:v>66.319999999999993</c:v>
                </c:pt>
                <c:pt idx="33161" formatCode="General">
                  <c:v>66.322000000000003</c:v>
                </c:pt>
                <c:pt idx="33162" formatCode="General">
                  <c:v>66.323999999999998</c:v>
                </c:pt>
                <c:pt idx="33163" formatCode="General">
                  <c:v>66.325999999999993</c:v>
                </c:pt>
                <c:pt idx="33164" formatCode="General">
                  <c:v>66.328000000000003</c:v>
                </c:pt>
                <c:pt idx="33165" formatCode="General">
                  <c:v>66.33</c:v>
                </c:pt>
                <c:pt idx="33166" formatCode="General">
                  <c:v>66.331999999999994</c:v>
                </c:pt>
                <c:pt idx="33167" formatCode="General">
                  <c:v>66.334000000000003</c:v>
                </c:pt>
                <c:pt idx="33168" formatCode="General">
                  <c:v>66.335999999999999</c:v>
                </c:pt>
                <c:pt idx="33169" formatCode="General">
                  <c:v>66.337999999999994</c:v>
                </c:pt>
                <c:pt idx="33170" formatCode="General">
                  <c:v>66.34</c:v>
                </c:pt>
                <c:pt idx="33171" formatCode="General">
                  <c:v>66.341999999999999</c:v>
                </c:pt>
                <c:pt idx="33172" formatCode="General">
                  <c:v>66.343999999999994</c:v>
                </c:pt>
                <c:pt idx="33173" formatCode="General">
                  <c:v>66.346000000000004</c:v>
                </c:pt>
                <c:pt idx="33174" formatCode="General">
                  <c:v>66.347999999999999</c:v>
                </c:pt>
                <c:pt idx="33175" formatCode="General">
                  <c:v>66.349999999999994</c:v>
                </c:pt>
                <c:pt idx="33176" formatCode="General">
                  <c:v>66.352000000000004</c:v>
                </c:pt>
                <c:pt idx="33177" formatCode="General">
                  <c:v>66.353999999999999</c:v>
                </c:pt>
                <c:pt idx="33178" formatCode="General">
                  <c:v>66.355999999999995</c:v>
                </c:pt>
                <c:pt idx="33179" formatCode="General">
                  <c:v>66.358000000000004</c:v>
                </c:pt>
                <c:pt idx="33180" formatCode="General">
                  <c:v>66.36</c:v>
                </c:pt>
                <c:pt idx="33181" formatCode="General">
                  <c:v>66.361999999999995</c:v>
                </c:pt>
                <c:pt idx="33182" formatCode="General">
                  <c:v>66.364000000000004</c:v>
                </c:pt>
                <c:pt idx="33183" formatCode="General">
                  <c:v>66.366</c:v>
                </c:pt>
                <c:pt idx="33184" formatCode="General">
                  <c:v>66.367999999999995</c:v>
                </c:pt>
                <c:pt idx="33185" formatCode="General">
                  <c:v>66.37</c:v>
                </c:pt>
                <c:pt idx="33186" formatCode="General">
                  <c:v>66.372</c:v>
                </c:pt>
                <c:pt idx="33187" formatCode="General">
                  <c:v>66.373999999999995</c:v>
                </c:pt>
                <c:pt idx="33188" formatCode="General">
                  <c:v>66.376000000000005</c:v>
                </c:pt>
                <c:pt idx="33189" formatCode="General">
                  <c:v>66.378</c:v>
                </c:pt>
                <c:pt idx="33190" formatCode="General">
                  <c:v>66.38</c:v>
                </c:pt>
                <c:pt idx="33191" formatCode="General">
                  <c:v>66.382000000000005</c:v>
                </c:pt>
                <c:pt idx="33192" formatCode="General">
                  <c:v>66.384</c:v>
                </c:pt>
                <c:pt idx="33193" formatCode="General">
                  <c:v>66.385999999999996</c:v>
                </c:pt>
                <c:pt idx="33194" formatCode="General">
                  <c:v>66.388000000000005</c:v>
                </c:pt>
                <c:pt idx="33195" formatCode="General">
                  <c:v>66.39</c:v>
                </c:pt>
                <c:pt idx="33196" formatCode="General">
                  <c:v>66.391999999999996</c:v>
                </c:pt>
                <c:pt idx="33197" formatCode="General">
                  <c:v>66.394000000000005</c:v>
                </c:pt>
                <c:pt idx="33198" formatCode="General">
                  <c:v>66.396000000000001</c:v>
                </c:pt>
                <c:pt idx="33199" formatCode="General">
                  <c:v>66.397999999999996</c:v>
                </c:pt>
                <c:pt idx="33200" formatCode="General">
                  <c:v>66.400000000000006</c:v>
                </c:pt>
                <c:pt idx="33201" formatCode="General">
                  <c:v>66.402000000000001</c:v>
                </c:pt>
                <c:pt idx="33202" formatCode="General">
                  <c:v>66.403999999999996</c:v>
                </c:pt>
                <c:pt idx="33203" formatCode="General">
                  <c:v>66.406000000000006</c:v>
                </c:pt>
                <c:pt idx="33204" formatCode="General">
                  <c:v>66.408000000000001</c:v>
                </c:pt>
                <c:pt idx="33205" formatCode="General">
                  <c:v>66.41</c:v>
                </c:pt>
                <c:pt idx="33206" formatCode="General">
                  <c:v>66.412000000000006</c:v>
                </c:pt>
                <c:pt idx="33207" formatCode="General">
                  <c:v>66.414000000000001</c:v>
                </c:pt>
                <c:pt idx="33208" formatCode="General">
                  <c:v>66.415999999999997</c:v>
                </c:pt>
                <c:pt idx="33209" formatCode="General">
                  <c:v>66.418000000000006</c:v>
                </c:pt>
                <c:pt idx="33210" formatCode="General">
                  <c:v>66.42</c:v>
                </c:pt>
                <c:pt idx="33211" formatCode="General">
                  <c:v>66.421999999999997</c:v>
                </c:pt>
                <c:pt idx="33212" formatCode="General">
                  <c:v>66.424000000000007</c:v>
                </c:pt>
                <c:pt idx="33213" formatCode="General">
                  <c:v>66.426000000000002</c:v>
                </c:pt>
                <c:pt idx="33214" formatCode="General">
                  <c:v>66.427999999999997</c:v>
                </c:pt>
                <c:pt idx="33215" formatCode="General">
                  <c:v>66.430000000000007</c:v>
                </c:pt>
                <c:pt idx="33216" formatCode="General">
                  <c:v>66.432000000000002</c:v>
                </c:pt>
                <c:pt idx="33217" formatCode="General">
                  <c:v>66.433999999999997</c:v>
                </c:pt>
                <c:pt idx="33218" formatCode="General">
                  <c:v>66.436000000000007</c:v>
                </c:pt>
                <c:pt idx="33219" formatCode="General">
                  <c:v>66.438000000000002</c:v>
                </c:pt>
                <c:pt idx="33220" formatCode="General">
                  <c:v>66.44</c:v>
                </c:pt>
                <c:pt idx="33221" formatCode="General">
                  <c:v>66.441999999999993</c:v>
                </c:pt>
                <c:pt idx="33222" formatCode="General">
                  <c:v>66.444000000000003</c:v>
                </c:pt>
                <c:pt idx="33223" formatCode="General">
                  <c:v>66.445999999999998</c:v>
                </c:pt>
                <c:pt idx="33224" formatCode="General">
                  <c:v>66.447999999999993</c:v>
                </c:pt>
                <c:pt idx="33225" formatCode="General">
                  <c:v>66.45</c:v>
                </c:pt>
                <c:pt idx="33226" formatCode="General">
                  <c:v>66.451999999999998</c:v>
                </c:pt>
                <c:pt idx="33227" formatCode="General">
                  <c:v>66.453999999999994</c:v>
                </c:pt>
                <c:pt idx="33228" formatCode="General">
                  <c:v>66.456000000000003</c:v>
                </c:pt>
                <c:pt idx="33229" formatCode="General">
                  <c:v>66.457999999999998</c:v>
                </c:pt>
                <c:pt idx="33230" formatCode="General">
                  <c:v>66.459999999999994</c:v>
                </c:pt>
                <c:pt idx="33231" formatCode="General">
                  <c:v>66.462000000000003</c:v>
                </c:pt>
                <c:pt idx="33232" formatCode="General">
                  <c:v>66.463999999999999</c:v>
                </c:pt>
                <c:pt idx="33233" formatCode="General">
                  <c:v>66.465999999999994</c:v>
                </c:pt>
                <c:pt idx="33234" formatCode="General">
                  <c:v>66.468000000000004</c:v>
                </c:pt>
                <c:pt idx="33235" formatCode="General">
                  <c:v>66.47</c:v>
                </c:pt>
                <c:pt idx="33236" formatCode="General">
                  <c:v>66.471999999999994</c:v>
                </c:pt>
                <c:pt idx="33237" formatCode="General">
                  <c:v>66.474000000000004</c:v>
                </c:pt>
                <c:pt idx="33238" formatCode="General">
                  <c:v>66.475999999999999</c:v>
                </c:pt>
                <c:pt idx="33239" formatCode="General">
                  <c:v>66.477999999999994</c:v>
                </c:pt>
                <c:pt idx="33240" formatCode="General">
                  <c:v>66.48</c:v>
                </c:pt>
                <c:pt idx="33241" formatCode="General">
                  <c:v>66.481999999999999</c:v>
                </c:pt>
                <c:pt idx="33242" formatCode="General">
                  <c:v>66.483999999999995</c:v>
                </c:pt>
                <c:pt idx="33243" formatCode="General">
                  <c:v>66.486000000000004</c:v>
                </c:pt>
                <c:pt idx="33244" formatCode="General">
                  <c:v>66.488</c:v>
                </c:pt>
                <c:pt idx="33245" formatCode="General">
                  <c:v>66.489999999999995</c:v>
                </c:pt>
                <c:pt idx="33246" formatCode="General">
                  <c:v>66.492000000000004</c:v>
                </c:pt>
                <c:pt idx="33247" formatCode="General">
                  <c:v>66.494</c:v>
                </c:pt>
                <c:pt idx="33248" formatCode="General">
                  <c:v>66.495999999999995</c:v>
                </c:pt>
                <c:pt idx="33249" formatCode="General">
                  <c:v>66.498000000000005</c:v>
                </c:pt>
                <c:pt idx="33250" formatCode="General">
                  <c:v>66.5</c:v>
                </c:pt>
                <c:pt idx="33251" formatCode="General">
                  <c:v>66.501999999999995</c:v>
                </c:pt>
                <c:pt idx="33252" formatCode="General">
                  <c:v>66.504000000000005</c:v>
                </c:pt>
                <c:pt idx="33253" formatCode="General">
                  <c:v>66.506</c:v>
                </c:pt>
                <c:pt idx="33254" formatCode="General">
                  <c:v>66.507999999999996</c:v>
                </c:pt>
                <c:pt idx="33255" formatCode="General">
                  <c:v>66.510000000000005</c:v>
                </c:pt>
                <c:pt idx="33256" formatCode="General">
                  <c:v>66.512</c:v>
                </c:pt>
                <c:pt idx="33257" formatCode="General">
                  <c:v>66.513999999999996</c:v>
                </c:pt>
                <c:pt idx="33258" formatCode="General">
                  <c:v>66.516000000000005</c:v>
                </c:pt>
                <c:pt idx="33259" formatCode="General">
                  <c:v>66.518000000000001</c:v>
                </c:pt>
                <c:pt idx="33260" formatCode="General">
                  <c:v>66.52</c:v>
                </c:pt>
                <c:pt idx="33261" formatCode="General">
                  <c:v>66.522000000000006</c:v>
                </c:pt>
                <c:pt idx="33262" formatCode="General">
                  <c:v>66.524000000000001</c:v>
                </c:pt>
                <c:pt idx="33263" formatCode="General">
                  <c:v>66.525999999999996</c:v>
                </c:pt>
                <c:pt idx="33264" formatCode="General">
                  <c:v>66.528000000000006</c:v>
                </c:pt>
                <c:pt idx="33265" formatCode="General">
                  <c:v>66.53</c:v>
                </c:pt>
                <c:pt idx="33266" formatCode="General">
                  <c:v>66.531999999999996</c:v>
                </c:pt>
                <c:pt idx="33267" formatCode="General">
                  <c:v>66.534000000000006</c:v>
                </c:pt>
                <c:pt idx="33268" formatCode="General">
                  <c:v>66.536000000000001</c:v>
                </c:pt>
                <c:pt idx="33269" formatCode="General">
                  <c:v>66.537999999999997</c:v>
                </c:pt>
                <c:pt idx="33270" formatCode="General">
                  <c:v>66.540000000000006</c:v>
                </c:pt>
                <c:pt idx="33271" formatCode="General">
                  <c:v>66.542000000000002</c:v>
                </c:pt>
                <c:pt idx="33272" formatCode="General">
                  <c:v>66.543999999999997</c:v>
                </c:pt>
                <c:pt idx="33273" formatCode="General">
                  <c:v>66.546000000000006</c:v>
                </c:pt>
                <c:pt idx="33274" formatCode="General">
                  <c:v>66.548000000000002</c:v>
                </c:pt>
                <c:pt idx="33275" formatCode="General">
                  <c:v>66.55</c:v>
                </c:pt>
                <c:pt idx="33276" formatCode="General">
                  <c:v>66.552000000000007</c:v>
                </c:pt>
                <c:pt idx="33277" formatCode="General">
                  <c:v>66.554000000000002</c:v>
                </c:pt>
                <c:pt idx="33278" formatCode="General">
                  <c:v>66.555999999999997</c:v>
                </c:pt>
                <c:pt idx="33279" formatCode="General">
                  <c:v>66.558000000000007</c:v>
                </c:pt>
                <c:pt idx="33280" formatCode="General">
                  <c:v>66.56</c:v>
                </c:pt>
                <c:pt idx="33281" formatCode="General">
                  <c:v>66.561999999999998</c:v>
                </c:pt>
                <c:pt idx="33282" formatCode="General">
                  <c:v>66.563999999999993</c:v>
                </c:pt>
                <c:pt idx="33283" formatCode="General">
                  <c:v>66.566000000000003</c:v>
                </c:pt>
                <c:pt idx="33284" formatCode="General">
                  <c:v>66.567999999999998</c:v>
                </c:pt>
                <c:pt idx="33285" formatCode="General">
                  <c:v>66.569999999999993</c:v>
                </c:pt>
                <c:pt idx="33286" formatCode="General">
                  <c:v>66.572000000000003</c:v>
                </c:pt>
                <c:pt idx="33287" formatCode="General">
                  <c:v>66.573999999999998</c:v>
                </c:pt>
                <c:pt idx="33288" formatCode="General">
                  <c:v>66.575999999999993</c:v>
                </c:pt>
                <c:pt idx="33289" formatCode="General">
                  <c:v>66.578000000000003</c:v>
                </c:pt>
                <c:pt idx="33290" formatCode="General">
                  <c:v>66.58</c:v>
                </c:pt>
                <c:pt idx="33291" formatCode="General">
                  <c:v>66.581999999999994</c:v>
                </c:pt>
                <c:pt idx="33292" formatCode="General">
                  <c:v>66.584000000000003</c:v>
                </c:pt>
                <c:pt idx="33293" formatCode="General">
                  <c:v>66.585999999999999</c:v>
                </c:pt>
                <c:pt idx="33294" formatCode="General">
                  <c:v>66.587999999999994</c:v>
                </c:pt>
                <c:pt idx="33295" formatCode="General">
                  <c:v>66.59</c:v>
                </c:pt>
                <c:pt idx="33296" formatCode="General">
                  <c:v>66.591999999999999</c:v>
                </c:pt>
                <c:pt idx="33297" formatCode="General">
                  <c:v>66.593999999999994</c:v>
                </c:pt>
                <c:pt idx="33298" formatCode="General">
                  <c:v>66.596000000000004</c:v>
                </c:pt>
                <c:pt idx="33299" formatCode="General">
                  <c:v>66.597999999999999</c:v>
                </c:pt>
                <c:pt idx="33300" formatCode="General">
                  <c:v>66.599999999999994</c:v>
                </c:pt>
                <c:pt idx="33301" formatCode="General">
                  <c:v>66.602000000000004</c:v>
                </c:pt>
                <c:pt idx="33302" formatCode="General">
                  <c:v>66.603999999999999</c:v>
                </c:pt>
                <c:pt idx="33303" formatCode="General">
                  <c:v>66.605999999999995</c:v>
                </c:pt>
                <c:pt idx="33304" formatCode="General">
                  <c:v>66.608000000000004</c:v>
                </c:pt>
                <c:pt idx="33305" formatCode="General">
                  <c:v>66.61</c:v>
                </c:pt>
                <c:pt idx="33306" formatCode="General">
                  <c:v>66.611999999999995</c:v>
                </c:pt>
                <c:pt idx="33307" formatCode="General">
                  <c:v>66.614000000000004</c:v>
                </c:pt>
                <c:pt idx="33308" formatCode="General">
                  <c:v>66.616</c:v>
                </c:pt>
                <c:pt idx="33309" formatCode="General">
                  <c:v>66.617999999999995</c:v>
                </c:pt>
                <c:pt idx="33310" formatCode="General">
                  <c:v>66.62</c:v>
                </c:pt>
                <c:pt idx="33311" formatCode="General">
                  <c:v>66.622</c:v>
                </c:pt>
                <c:pt idx="33312" formatCode="General">
                  <c:v>66.623999999999995</c:v>
                </c:pt>
                <c:pt idx="33313" formatCode="General">
                  <c:v>66.626000000000005</c:v>
                </c:pt>
                <c:pt idx="33314" formatCode="General">
                  <c:v>66.628</c:v>
                </c:pt>
                <c:pt idx="33315" formatCode="General">
                  <c:v>66.63</c:v>
                </c:pt>
                <c:pt idx="33316" formatCode="General">
                  <c:v>66.632000000000005</c:v>
                </c:pt>
                <c:pt idx="33317" formatCode="General">
                  <c:v>66.634</c:v>
                </c:pt>
                <c:pt idx="33318" formatCode="General">
                  <c:v>66.635999999999996</c:v>
                </c:pt>
                <c:pt idx="33319" formatCode="General">
                  <c:v>66.638000000000005</c:v>
                </c:pt>
                <c:pt idx="33320" formatCode="General">
                  <c:v>66.64</c:v>
                </c:pt>
                <c:pt idx="33321" formatCode="General">
                  <c:v>66.641999999999996</c:v>
                </c:pt>
                <c:pt idx="33322" formatCode="General">
                  <c:v>66.644000000000005</c:v>
                </c:pt>
                <c:pt idx="33323" formatCode="General">
                  <c:v>66.646000000000001</c:v>
                </c:pt>
                <c:pt idx="33324" formatCode="General">
                  <c:v>66.647999999999996</c:v>
                </c:pt>
                <c:pt idx="33325" formatCode="General">
                  <c:v>66.650000000000006</c:v>
                </c:pt>
                <c:pt idx="33326" formatCode="General">
                  <c:v>66.652000000000001</c:v>
                </c:pt>
                <c:pt idx="33327" formatCode="General">
                  <c:v>66.653999999999996</c:v>
                </c:pt>
                <c:pt idx="33328" formatCode="General">
                  <c:v>66.656000000000006</c:v>
                </c:pt>
                <c:pt idx="33329" formatCode="General">
                  <c:v>66.658000000000001</c:v>
                </c:pt>
                <c:pt idx="33330" formatCode="General">
                  <c:v>66.66</c:v>
                </c:pt>
                <c:pt idx="33331" formatCode="General">
                  <c:v>66.662000000000006</c:v>
                </c:pt>
                <c:pt idx="33332" formatCode="General">
                  <c:v>66.664000000000001</c:v>
                </c:pt>
                <c:pt idx="33333" formatCode="General">
                  <c:v>66.665999999999997</c:v>
                </c:pt>
                <c:pt idx="33334" formatCode="General">
                  <c:v>66.668000000000006</c:v>
                </c:pt>
                <c:pt idx="33335" formatCode="General">
                  <c:v>66.67</c:v>
                </c:pt>
                <c:pt idx="33336" formatCode="General">
                  <c:v>66.671999999999997</c:v>
                </c:pt>
                <c:pt idx="33337" formatCode="General">
                  <c:v>66.674000000000007</c:v>
                </c:pt>
                <c:pt idx="33338" formatCode="General">
                  <c:v>66.676000000000002</c:v>
                </c:pt>
                <c:pt idx="33339" formatCode="General">
                  <c:v>66.677999999999997</c:v>
                </c:pt>
                <c:pt idx="33340" formatCode="General">
                  <c:v>66.680000000000007</c:v>
                </c:pt>
                <c:pt idx="33341" formatCode="General">
                  <c:v>66.682000000000002</c:v>
                </c:pt>
                <c:pt idx="33342" formatCode="General">
                  <c:v>66.683999999999997</c:v>
                </c:pt>
                <c:pt idx="33343" formatCode="General">
                  <c:v>66.686000000000007</c:v>
                </c:pt>
                <c:pt idx="33344" formatCode="General">
                  <c:v>66.688000000000002</c:v>
                </c:pt>
                <c:pt idx="33345" formatCode="General">
                  <c:v>66.69</c:v>
                </c:pt>
                <c:pt idx="33346" formatCode="General">
                  <c:v>66.691999999999993</c:v>
                </c:pt>
                <c:pt idx="33347" formatCode="General">
                  <c:v>66.694000000000003</c:v>
                </c:pt>
                <c:pt idx="33348" formatCode="General">
                  <c:v>66.695999999999998</c:v>
                </c:pt>
                <c:pt idx="33349" formatCode="General">
                  <c:v>66.697999999999993</c:v>
                </c:pt>
                <c:pt idx="33350" formatCode="General">
                  <c:v>66.7</c:v>
                </c:pt>
                <c:pt idx="33351" formatCode="General">
                  <c:v>66.701999999999998</c:v>
                </c:pt>
                <c:pt idx="33352" formatCode="General">
                  <c:v>66.703999999999994</c:v>
                </c:pt>
                <c:pt idx="33353" formatCode="General">
                  <c:v>66.706000000000003</c:v>
                </c:pt>
                <c:pt idx="33354" formatCode="General">
                  <c:v>66.707999999999998</c:v>
                </c:pt>
                <c:pt idx="33355" formatCode="General">
                  <c:v>66.709999999999994</c:v>
                </c:pt>
                <c:pt idx="33356" formatCode="General">
                  <c:v>66.712000000000003</c:v>
                </c:pt>
                <c:pt idx="33357" formatCode="General">
                  <c:v>66.713999999999999</c:v>
                </c:pt>
                <c:pt idx="33358" formatCode="General">
                  <c:v>66.715999999999994</c:v>
                </c:pt>
                <c:pt idx="33359" formatCode="General">
                  <c:v>66.718000000000004</c:v>
                </c:pt>
                <c:pt idx="33360" formatCode="General">
                  <c:v>66.72</c:v>
                </c:pt>
                <c:pt idx="33361" formatCode="General">
                  <c:v>66.721999999999994</c:v>
                </c:pt>
                <c:pt idx="33362" formatCode="General">
                  <c:v>66.724000000000004</c:v>
                </c:pt>
                <c:pt idx="33363" formatCode="General">
                  <c:v>66.725999999999999</c:v>
                </c:pt>
                <c:pt idx="33364" formatCode="General">
                  <c:v>66.727999999999994</c:v>
                </c:pt>
                <c:pt idx="33365" formatCode="General">
                  <c:v>66.73</c:v>
                </c:pt>
                <c:pt idx="33366" formatCode="General">
                  <c:v>66.731999999999999</c:v>
                </c:pt>
                <c:pt idx="33367" formatCode="General">
                  <c:v>66.733999999999995</c:v>
                </c:pt>
                <c:pt idx="33368" formatCode="General">
                  <c:v>66.736000000000004</c:v>
                </c:pt>
                <c:pt idx="33369" formatCode="General">
                  <c:v>66.738</c:v>
                </c:pt>
                <c:pt idx="33370" formatCode="General">
                  <c:v>66.739999999999995</c:v>
                </c:pt>
                <c:pt idx="33371" formatCode="General">
                  <c:v>66.742000000000004</c:v>
                </c:pt>
                <c:pt idx="33372" formatCode="General">
                  <c:v>66.744</c:v>
                </c:pt>
                <c:pt idx="33373" formatCode="General">
                  <c:v>66.745999999999995</c:v>
                </c:pt>
                <c:pt idx="33374" formatCode="General">
                  <c:v>66.748000000000005</c:v>
                </c:pt>
                <c:pt idx="33375" formatCode="General">
                  <c:v>66.75</c:v>
                </c:pt>
                <c:pt idx="33376" formatCode="General">
                  <c:v>66.751999999999995</c:v>
                </c:pt>
                <c:pt idx="33377" formatCode="General">
                  <c:v>66.754000000000005</c:v>
                </c:pt>
                <c:pt idx="33378" formatCode="General">
                  <c:v>66.756</c:v>
                </c:pt>
                <c:pt idx="33379" formatCode="General">
                  <c:v>66.757999999999996</c:v>
                </c:pt>
                <c:pt idx="33380" formatCode="General">
                  <c:v>66.760000000000005</c:v>
                </c:pt>
                <c:pt idx="33381" formatCode="General">
                  <c:v>66.762</c:v>
                </c:pt>
                <c:pt idx="33382" formatCode="General">
                  <c:v>66.763999999999996</c:v>
                </c:pt>
                <c:pt idx="33383" formatCode="General">
                  <c:v>66.766000000000005</c:v>
                </c:pt>
                <c:pt idx="33384" formatCode="General">
                  <c:v>66.768000000000001</c:v>
                </c:pt>
                <c:pt idx="33385" formatCode="General">
                  <c:v>66.77</c:v>
                </c:pt>
                <c:pt idx="33386" formatCode="General">
                  <c:v>66.772000000000006</c:v>
                </c:pt>
                <c:pt idx="33387" formatCode="General">
                  <c:v>66.774000000000001</c:v>
                </c:pt>
                <c:pt idx="33388" formatCode="General">
                  <c:v>66.775999999999996</c:v>
                </c:pt>
                <c:pt idx="33389" formatCode="General">
                  <c:v>66.778000000000006</c:v>
                </c:pt>
                <c:pt idx="33390" formatCode="General">
                  <c:v>66.78</c:v>
                </c:pt>
                <c:pt idx="33391" formatCode="General">
                  <c:v>66.781999999999996</c:v>
                </c:pt>
                <c:pt idx="33392" formatCode="General">
                  <c:v>66.784000000000006</c:v>
                </c:pt>
                <c:pt idx="33393" formatCode="General">
                  <c:v>66.786000000000001</c:v>
                </c:pt>
                <c:pt idx="33394" formatCode="General">
                  <c:v>66.787999999999997</c:v>
                </c:pt>
                <c:pt idx="33395" formatCode="General">
                  <c:v>66.790000000000006</c:v>
                </c:pt>
                <c:pt idx="33396" formatCode="General">
                  <c:v>66.792000000000002</c:v>
                </c:pt>
                <c:pt idx="33397" formatCode="General">
                  <c:v>66.793999999999997</c:v>
                </c:pt>
                <c:pt idx="33398" formatCode="General">
                  <c:v>66.796000000000006</c:v>
                </c:pt>
                <c:pt idx="33399" formatCode="General">
                  <c:v>66.798000000000002</c:v>
                </c:pt>
                <c:pt idx="33400" formatCode="General">
                  <c:v>66.8</c:v>
                </c:pt>
                <c:pt idx="33401" formatCode="General">
                  <c:v>66.802000000000007</c:v>
                </c:pt>
                <c:pt idx="33402" formatCode="General">
                  <c:v>66.804000000000002</c:v>
                </c:pt>
                <c:pt idx="33403" formatCode="General">
                  <c:v>66.805999999999997</c:v>
                </c:pt>
                <c:pt idx="33404" formatCode="General">
                  <c:v>66.808000000000007</c:v>
                </c:pt>
                <c:pt idx="33405" formatCode="General">
                  <c:v>66.81</c:v>
                </c:pt>
                <c:pt idx="33406" formatCode="General">
                  <c:v>66.811999999999998</c:v>
                </c:pt>
                <c:pt idx="33407" formatCode="General">
                  <c:v>66.813999999999993</c:v>
                </c:pt>
                <c:pt idx="33408" formatCode="General">
                  <c:v>66.816000000000003</c:v>
                </c:pt>
                <c:pt idx="33409" formatCode="General">
                  <c:v>66.817999999999998</c:v>
                </c:pt>
                <c:pt idx="33410" formatCode="General">
                  <c:v>66.819999999999993</c:v>
                </c:pt>
                <c:pt idx="33411" formatCode="General">
                  <c:v>66.822000000000003</c:v>
                </c:pt>
                <c:pt idx="33412" formatCode="General">
                  <c:v>66.823999999999998</c:v>
                </c:pt>
                <c:pt idx="33413" formatCode="General">
                  <c:v>66.825999999999993</c:v>
                </c:pt>
                <c:pt idx="33414" formatCode="General">
                  <c:v>66.828000000000003</c:v>
                </c:pt>
                <c:pt idx="33415" formatCode="General">
                  <c:v>66.83</c:v>
                </c:pt>
                <c:pt idx="33416" formatCode="General">
                  <c:v>66.831999999999994</c:v>
                </c:pt>
                <c:pt idx="33417" formatCode="General">
                  <c:v>66.834000000000003</c:v>
                </c:pt>
                <c:pt idx="33418" formatCode="General">
                  <c:v>66.835999999999999</c:v>
                </c:pt>
                <c:pt idx="33419" formatCode="General">
                  <c:v>66.837999999999994</c:v>
                </c:pt>
                <c:pt idx="33420" formatCode="General">
                  <c:v>66.84</c:v>
                </c:pt>
                <c:pt idx="33421" formatCode="General">
                  <c:v>66.841999999999999</c:v>
                </c:pt>
                <c:pt idx="33422" formatCode="General">
                  <c:v>66.843999999999994</c:v>
                </c:pt>
                <c:pt idx="33423" formatCode="General">
                  <c:v>66.846000000000004</c:v>
                </c:pt>
                <c:pt idx="33424" formatCode="General">
                  <c:v>66.847999999999999</c:v>
                </c:pt>
                <c:pt idx="33425" formatCode="General">
                  <c:v>66.849999999999994</c:v>
                </c:pt>
                <c:pt idx="33426" formatCode="General">
                  <c:v>66.852000000000004</c:v>
                </c:pt>
                <c:pt idx="33427" formatCode="General">
                  <c:v>66.853999999999999</c:v>
                </c:pt>
                <c:pt idx="33428" formatCode="General">
                  <c:v>66.855999999999995</c:v>
                </c:pt>
                <c:pt idx="33429" formatCode="General">
                  <c:v>66.858000000000004</c:v>
                </c:pt>
                <c:pt idx="33430" formatCode="General">
                  <c:v>66.86</c:v>
                </c:pt>
                <c:pt idx="33431" formatCode="General">
                  <c:v>66.861999999999995</c:v>
                </c:pt>
                <c:pt idx="33432" formatCode="General">
                  <c:v>66.864000000000004</c:v>
                </c:pt>
                <c:pt idx="33433" formatCode="General">
                  <c:v>66.866</c:v>
                </c:pt>
                <c:pt idx="33434" formatCode="General">
                  <c:v>66.867999999999995</c:v>
                </c:pt>
                <c:pt idx="33435" formatCode="General">
                  <c:v>66.87</c:v>
                </c:pt>
                <c:pt idx="33436" formatCode="General">
                  <c:v>66.872</c:v>
                </c:pt>
                <c:pt idx="33437" formatCode="General">
                  <c:v>66.873999999999995</c:v>
                </c:pt>
                <c:pt idx="33438" formatCode="General">
                  <c:v>66.876000000000005</c:v>
                </c:pt>
                <c:pt idx="33439" formatCode="General">
                  <c:v>66.878</c:v>
                </c:pt>
                <c:pt idx="33440" formatCode="General">
                  <c:v>66.88</c:v>
                </c:pt>
                <c:pt idx="33441" formatCode="General">
                  <c:v>66.882000000000005</c:v>
                </c:pt>
                <c:pt idx="33442" formatCode="General">
                  <c:v>66.884</c:v>
                </c:pt>
                <c:pt idx="33443" formatCode="General">
                  <c:v>66.885999999999996</c:v>
                </c:pt>
                <c:pt idx="33444" formatCode="General">
                  <c:v>66.888000000000005</c:v>
                </c:pt>
                <c:pt idx="33445" formatCode="General">
                  <c:v>66.89</c:v>
                </c:pt>
                <c:pt idx="33446" formatCode="General">
                  <c:v>66.891999999999996</c:v>
                </c:pt>
                <c:pt idx="33447" formatCode="General">
                  <c:v>66.894000000000005</c:v>
                </c:pt>
                <c:pt idx="33448" formatCode="General">
                  <c:v>66.896000000000001</c:v>
                </c:pt>
                <c:pt idx="33449" formatCode="General">
                  <c:v>66.897999999999996</c:v>
                </c:pt>
                <c:pt idx="33450" formatCode="General">
                  <c:v>66.900000000000006</c:v>
                </c:pt>
                <c:pt idx="33451" formatCode="General">
                  <c:v>66.902000000000001</c:v>
                </c:pt>
                <c:pt idx="33452" formatCode="General">
                  <c:v>66.903999999999996</c:v>
                </c:pt>
                <c:pt idx="33453" formatCode="General">
                  <c:v>66.906000000000006</c:v>
                </c:pt>
                <c:pt idx="33454" formatCode="General">
                  <c:v>66.908000000000001</c:v>
                </c:pt>
                <c:pt idx="33455" formatCode="General">
                  <c:v>66.91</c:v>
                </c:pt>
                <c:pt idx="33456" formatCode="General">
                  <c:v>66.912000000000006</c:v>
                </c:pt>
                <c:pt idx="33457" formatCode="General">
                  <c:v>66.914000000000001</c:v>
                </c:pt>
                <c:pt idx="33458" formatCode="General">
                  <c:v>66.915999999999997</c:v>
                </c:pt>
                <c:pt idx="33459" formatCode="General">
                  <c:v>66.918000000000006</c:v>
                </c:pt>
                <c:pt idx="33460" formatCode="General">
                  <c:v>66.92</c:v>
                </c:pt>
                <c:pt idx="33461" formatCode="General">
                  <c:v>66.921999999999997</c:v>
                </c:pt>
                <c:pt idx="33462" formatCode="General">
                  <c:v>66.924000000000007</c:v>
                </c:pt>
                <c:pt idx="33463" formatCode="General">
                  <c:v>66.926000000000002</c:v>
                </c:pt>
                <c:pt idx="33464" formatCode="General">
                  <c:v>66.927999999999997</c:v>
                </c:pt>
                <c:pt idx="33465" formatCode="General">
                  <c:v>66.930000000000007</c:v>
                </c:pt>
                <c:pt idx="33466" formatCode="General">
                  <c:v>66.932000000000002</c:v>
                </c:pt>
                <c:pt idx="33467" formatCode="General">
                  <c:v>66.933999999999997</c:v>
                </c:pt>
                <c:pt idx="33468" formatCode="General">
                  <c:v>66.936000000000007</c:v>
                </c:pt>
                <c:pt idx="33469" formatCode="General">
                  <c:v>66.938000000000002</c:v>
                </c:pt>
                <c:pt idx="33470" formatCode="General">
                  <c:v>66.94</c:v>
                </c:pt>
                <c:pt idx="33471" formatCode="General">
                  <c:v>66.941999999999993</c:v>
                </c:pt>
                <c:pt idx="33472" formatCode="General">
                  <c:v>66.944000000000003</c:v>
                </c:pt>
                <c:pt idx="33473" formatCode="General">
                  <c:v>66.945999999999998</c:v>
                </c:pt>
                <c:pt idx="33474" formatCode="General">
                  <c:v>66.947999999999993</c:v>
                </c:pt>
                <c:pt idx="33475" formatCode="General">
                  <c:v>66.95</c:v>
                </c:pt>
                <c:pt idx="33476" formatCode="General">
                  <c:v>66.951999999999998</c:v>
                </c:pt>
                <c:pt idx="33477" formatCode="General">
                  <c:v>66.953999999999994</c:v>
                </c:pt>
                <c:pt idx="33478" formatCode="General">
                  <c:v>66.956000000000003</c:v>
                </c:pt>
                <c:pt idx="33479" formatCode="General">
                  <c:v>66.957999999999998</c:v>
                </c:pt>
                <c:pt idx="33480" formatCode="General">
                  <c:v>66.959999999999994</c:v>
                </c:pt>
                <c:pt idx="33481" formatCode="General">
                  <c:v>66.962000000000003</c:v>
                </c:pt>
                <c:pt idx="33482" formatCode="General">
                  <c:v>66.963999999999999</c:v>
                </c:pt>
                <c:pt idx="33483" formatCode="General">
                  <c:v>66.965999999999994</c:v>
                </c:pt>
                <c:pt idx="33484" formatCode="General">
                  <c:v>66.968000000000004</c:v>
                </c:pt>
                <c:pt idx="33485" formatCode="General">
                  <c:v>66.97</c:v>
                </c:pt>
                <c:pt idx="33486" formatCode="General">
                  <c:v>66.971999999999994</c:v>
                </c:pt>
                <c:pt idx="33487" formatCode="General">
                  <c:v>66.974000000000004</c:v>
                </c:pt>
                <c:pt idx="33488" formatCode="General">
                  <c:v>66.975999999999999</c:v>
                </c:pt>
                <c:pt idx="33489" formatCode="General">
                  <c:v>66.977999999999994</c:v>
                </c:pt>
                <c:pt idx="33490" formatCode="General">
                  <c:v>66.98</c:v>
                </c:pt>
                <c:pt idx="33491" formatCode="General">
                  <c:v>66.981999999999999</c:v>
                </c:pt>
                <c:pt idx="33492" formatCode="General">
                  <c:v>66.983999999999995</c:v>
                </c:pt>
                <c:pt idx="33493" formatCode="General">
                  <c:v>66.986000000000004</c:v>
                </c:pt>
                <c:pt idx="33494" formatCode="General">
                  <c:v>66.988</c:v>
                </c:pt>
                <c:pt idx="33495" formatCode="General">
                  <c:v>66.989999999999995</c:v>
                </c:pt>
                <c:pt idx="33496" formatCode="General">
                  <c:v>66.992000000000004</c:v>
                </c:pt>
                <c:pt idx="33497" formatCode="General">
                  <c:v>66.994</c:v>
                </c:pt>
                <c:pt idx="33498" formatCode="General">
                  <c:v>66.995999999999995</c:v>
                </c:pt>
                <c:pt idx="33499" formatCode="General">
                  <c:v>66.998000000000005</c:v>
                </c:pt>
                <c:pt idx="33500" formatCode="General">
                  <c:v>67</c:v>
                </c:pt>
                <c:pt idx="33501" formatCode="General">
                  <c:v>67.001999999999995</c:v>
                </c:pt>
                <c:pt idx="33502" formatCode="General">
                  <c:v>67.004000000000005</c:v>
                </c:pt>
                <c:pt idx="33503" formatCode="General">
                  <c:v>67.006</c:v>
                </c:pt>
                <c:pt idx="33504" formatCode="General">
                  <c:v>67.007999999999996</c:v>
                </c:pt>
                <c:pt idx="33505" formatCode="General">
                  <c:v>67.010000000000005</c:v>
                </c:pt>
                <c:pt idx="33506" formatCode="General">
                  <c:v>67.012</c:v>
                </c:pt>
                <c:pt idx="33507" formatCode="General">
                  <c:v>67.013999999999996</c:v>
                </c:pt>
                <c:pt idx="33508" formatCode="General">
                  <c:v>67.016000000000005</c:v>
                </c:pt>
                <c:pt idx="33509" formatCode="General">
                  <c:v>67.018000000000001</c:v>
                </c:pt>
                <c:pt idx="33510" formatCode="General">
                  <c:v>67.02</c:v>
                </c:pt>
                <c:pt idx="33511" formatCode="General">
                  <c:v>67.022000000000006</c:v>
                </c:pt>
                <c:pt idx="33512" formatCode="General">
                  <c:v>67.024000000000001</c:v>
                </c:pt>
                <c:pt idx="33513" formatCode="General">
                  <c:v>67.025999999999996</c:v>
                </c:pt>
                <c:pt idx="33514" formatCode="General">
                  <c:v>67.028000000000006</c:v>
                </c:pt>
                <c:pt idx="33515" formatCode="General">
                  <c:v>67.03</c:v>
                </c:pt>
                <c:pt idx="33516" formatCode="General">
                  <c:v>67.031999999999996</c:v>
                </c:pt>
                <c:pt idx="33517" formatCode="General">
                  <c:v>67.034000000000006</c:v>
                </c:pt>
                <c:pt idx="33518" formatCode="General">
                  <c:v>67.036000000000001</c:v>
                </c:pt>
                <c:pt idx="33519" formatCode="General">
                  <c:v>67.037999999999997</c:v>
                </c:pt>
                <c:pt idx="33520" formatCode="General">
                  <c:v>67.040000000000006</c:v>
                </c:pt>
                <c:pt idx="33521" formatCode="General">
                  <c:v>67.042000000000002</c:v>
                </c:pt>
                <c:pt idx="33522" formatCode="General">
                  <c:v>67.043999999999997</c:v>
                </c:pt>
                <c:pt idx="33523" formatCode="General">
                  <c:v>67.046000000000006</c:v>
                </c:pt>
                <c:pt idx="33524" formatCode="General">
                  <c:v>67.048000000000002</c:v>
                </c:pt>
                <c:pt idx="33525" formatCode="General">
                  <c:v>67.05</c:v>
                </c:pt>
                <c:pt idx="33526" formatCode="General">
                  <c:v>67.052000000000007</c:v>
                </c:pt>
                <c:pt idx="33527" formatCode="General">
                  <c:v>67.054000000000002</c:v>
                </c:pt>
                <c:pt idx="33528" formatCode="General">
                  <c:v>67.055999999999997</c:v>
                </c:pt>
                <c:pt idx="33529" formatCode="General">
                  <c:v>67.058000000000007</c:v>
                </c:pt>
                <c:pt idx="33530" formatCode="General">
                  <c:v>67.06</c:v>
                </c:pt>
                <c:pt idx="33531" formatCode="General">
                  <c:v>67.061999999999998</c:v>
                </c:pt>
                <c:pt idx="33532" formatCode="General">
                  <c:v>67.063999999999993</c:v>
                </c:pt>
                <c:pt idx="33533" formatCode="General">
                  <c:v>67.066000000000003</c:v>
                </c:pt>
                <c:pt idx="33534" formatCode="General">
                  <c:v>67.067999999999998</c:v>
                </c:pt>
                <c:pt idx="33535" formatCode="General">
                  <c:v>67.069999999999993</c:v>
                </c:pt>
                <c:pt idx="33536" formatCode="General">
                  <c:v>67.072000000000003</c:v>
                </c:pt>
                <c:pt idx="33537" formatCode="General">
                  <c:v>67.073999999999998</c:v>
                </c:pt>
                <c:pt idx="33538" formatCode="General">
                  <c:v>67.075999999999993</c:v>
                </c:pt>
                <c:pt idx="33539" formatCode="General">
                  <c:v>67.078000000000003</c:v>
                </c:pt>
                <c:pt idx="33540" formatCode="General">
                  <c:v>67.08</c:v>
                </c:pt>
                <c:pt idx="33541" formatCode="General">
                  <c:v>67.081999999999994</c:v>
                </c:pt>
                <c:pt idx="33542" formatCode="General">
                  <c:v>67.084000000000003</c:v>
                </c:pt>
                <c:pt idx="33543" formatCode="General">
                  <c:v>67.085999999999999</c:v>
                </c:pt>
                <c:pt idx="33544" formatCode="General">
                  <c:v>67.087999999999994</c:v>
                </c:pt>
                <c:pt idx="33545" formatCode="General">
                  <c:v>67.09</c:v>
                </c:pt>
                <c:pt idx="33546" formatCode="General">
                  <c:v>67.091999999999999</c:v>
                </c:pt>
                <c:pt idx="33547" formatCode="General">
                  <c:v>67.093999999999994</c:v>
                </c:pt>
                <c:pt idx="33548" formatCode="General">
                  <c:v>67.096000000000004</c:v>
                </c:pt>
                <c:pt idx="33549" formatCode="General">
                  <c:v>67.097999999999999</c:v>
                </c:pt>
                <c:pt idx="33550" formatCode="General">
                  <c:v>67.099999999999994</c:v>
                </c:pt>
                <c:pt idx="33551" formatCode="General">
                  <c:v>67.102000000000004</c:v>
                </c:pt>
                <c:pt idx="33552" formatCode="General">
                  <c:v>67.103999999999999</c:v>
                </c:pt>
                <c:pt idx="33553" formatCode="General">
                  <c:v>67.105999999999995</c:v>
                </c:pt>
                <c:pt idx="33554" formatCode="General">
                  <c:v>67.108000000000004</c:v>
                </c:pt>
                <c:pt idx="33555" formatCode="General">
                  <c:v>67.11</c:v>
                </c:pt>
                <c:pt idx="33556" formatCode="General">
                  <c:v>67.111999999999995</c:v>
                </c:pt>
                <c:pt idx="33557" formatCode="General">
                  <c:v>67.114000000000004</c:v>
                </c:pt>
                <c:pt idx="33558" formatCode="General">
                  <c:v>67.116</c:v>
                </c:pt>
                <c:pt idx="33559" formatCode="General">
                  <c:v>67.117999999999995</c:v>
                </c:pt>
                <c:pt idx="33560" formatCode="General">
                  <c:v>67.12</c:v>
                </c:pt>
                <c:pt idx="33561" formatCode="General">
                  <c:v>67.122</c:v>
                </c:pt>
                <c:pt idx="33562" formatCode="General">
                  <c:v>67.123999999999995</c:v>
                </c:pt>
                <c:pt idx="33563" formatCode="General">
                  <c:v>67.126000000000005</c:v>
                </c:pt>
                <c:pt idx="33564" formatCode="General">
                  <c:v>67.128</c:v>
                </c:pt>
                <c:pt idx="33565" formatCode="General">
                  <c:v>67.13</c:v>
                </c:pt>
                <c:pt idx="33566" formatCode="General">
                  <c:v>67.132000000000005</c:v>
                </c:pt>
                <c:pt idx="33567" formatCode="General">
                  <c:v>67.134</c:v>
                </c:pt>
                <c:pt idx="33568" formatCode="General">
                  <c:v>67.135999999999996</c:v>
                </c:pt>
                <c:pt idx="33569" formatCode="General">
                  <c:v>67.138000000000005</c:v>
                </c:pt>
                <c:pt idx="33570" formatCode="General">
                  <c:v>67.14</c:v>
                </c:pt>
                <c:pt idx="33571" formatCode="General">
                  <c:v>67.141999999999996</c:v>
                </c:pt>
                <c:pt idx="33572" formatCode="General">
                  <c:v>67.144000000000005</c:v>
                </c:pt>
                <c:pt idx="33573" formatCode="General">
                  <c:v>67.146000000000001</c:v>
                </c:pt>
                <c:pt idx="33574" formatCode="General">
                  <c:v>67.147999999999996</c:v>
                </c:pt>
                <c:pt idx="33575" formatCode="General">
                  <c:v>67.150000000000006</c:v>
                </c:pt>
                <c:pt idx="33576" formatCode="General">
                  <c:v>67.152000000000001</c:v>
                </c:pt>
                <c:pt idx="33577" formatCode="General">
                  <c:v>67.153999999999996</c:v>
                </c:pt>
                <c:pt idx="33578" formatCode="General">
                  <c:v>67.156000000000006</c:v>
                </c:pt>
                <c:pt idx="33579" formatCode="General">
                  <c:v>67.158000000000001</c:v>
                </c:pt>
                <c:pt idx="33580" formatCode="General">
                  <c:v>67.16</c:v>
                </c:pt>
                <c:pt idx="33581" formatCode="General">
                  <c:v>67.162000000000006</c:v>
                </c:pt>
                <c:pt idx="33582" formatCode="General">
                  <c:v>67.164000000000001</c:v>
                </c:pt>
                <c:pt idx="33583" formatCode="General">
                  <c:v>67.165999999999997</c:v>
                </c:pt>
                <c:pt idx="33584" formatCode="General">
                  <c:v>67.168000000000006</c:v>
                </c:pt>
                <c:pt idx="33585" formatCode="General">
                  <c:v>67.17</c:v>
                </c:pt>
                <c:pt idx="33586" formatCode="General">
                  <c:v>67.171999999999997</c:v>
                </c:pt>
                <c:pt idx="33587" formatCode="General">
                  <c:v>67.174000000000007</c:v>
                </c:pt>
                <c:pt idx="33588" formatCode="General">
                  <c:v>67.176000000000002</c:v>
                </c:pt>
                <c:pt idx="33589" formatCode="General">
                  <c:v>67.177999999999997</c:v>
                </c:pt>
                <c:pt idx="33590" formatCode="General">
                  <c:v>67.180000000000007</c:v>
                </c:pt>
                <c:pt idx="33591" formatCode="General">
                  <c:v>67.182000000000002</c:v>
                </c:pt>
                <c:pt idx="33592" formatCode="General">
                  <c:v>67.183999999999997</c:v>
                </c:pt>
                <c:pt idx="33593" formatCode="General">
                  <c:v>67.186000000000007</c:v>
                </c:pt>
                <c:pt idx="33594" formatCode="General">
                  <c:v>67.188000000000002</c:v>
                </c:pt>
                <c:pt idx="33595" formatCode="General">
                  <c:v>67.19</c:v>
                </c:pt>
                <c:pt idx="33596" formatCode="General">
                  <c:v>67.191999999999993</c:v>
                </c:pt>
                <c:pt idx="33597" formatCode="General">
                  <c:v>67.194000000000003</c:v>
                </c:pt>
                <c:pt idx="33598" formatCode="General">
                  <c:v>67.195999999999998</c:v>
                </c:pt>
                <c:pt idx="33599" formatCode="General">
                  <c:v>67.197999999999993</c:v>
                </c:pt>
                <c:pt idx="33600" formatCode="General">
                  <c:v>67.2</c:v>
                </c:pt>
                <c:pt idx="33601" formatCode="General">
                  <c:v>67.201999999999998</c:v>
                </c:pt>
                <c:pt idx="33602" formatCode="General">
                  <c:v>67.203999999999994</c:v>
                </c:pt>
                <c:pt idx="33603" formatCode="General">
                  <c:v>67.206000000000003</c:v>
                </c:pt>
                <c:pt idx="33604" formatCode="General">
                  <c:v>67.207999999999998</c:v>
                </c:pt>
                <c:pt idx="33605" formatCode="General">
                  <c:v>67.209999999999994</c:v>
                </c:pt>
                <c:pt idx="33606" formatCode="General">
                  <c:v>67.212000000000003</c:v>
                </c:pt>
                <c:pt idx="33607" formatCode="General">
                  <c:v>67.213999999999999</c:v>
                </c:pt>
                <c:pt idx="33608" formatCode="General">
                  <c:v>67.215999999999994</c:v>
                </c:pt>
                <c:pt idx="33609" formatCode="General">
                  <c:v>67.218000000000004</c:v>
                </c:pt>
                <c:pt idx="33610" formatCode="General">
                  <c:v>67.22</c:v>
                </c:pt>
                <c:pt idx="33611" formatCode="General">
                  <c:v>67.221999999999994</c:v>
                </c:pt>
                <c:pt idx="33612" formatCode="General">
                  <c:v>67.224000000000004</c:v>
                </c:pt>
                <c:pt idx="33613" formatCode="General">
                  <c:v>67.225999999999999</c:v>
                </c:pt>
                <c:pt idx="33614" formatCode="General">
                  <c:v>67.227999999999994</c:v>
                </c:pt>
                <c:pt idx="33615" formatCode="General">
                  <c:v>67.23</c:v>
                </c:pt>
                <c:pt idx="33616" formatCode="General">
                  <c:v>67.231999999999999</c:v>
                </c:pt>
                <c:pt idx="33617" formatCode="General">
                  <c:v>67.233999999999995</c:v>
                </c:pt>
                <c:pt idx="33618" formatCode="General">
                  <c:v>67.236000000000004</c:v>
                </c:pt>
                <c:pt idx="33619" formatCode="General">
                  <c:v>67.238</c:v>
                </c:pt>
                <c:pt idx="33620" formatCode="General">
                  <c:v>67.239999999999995</c:v>
                </c:pt>
                <c:pt idx="33621" formatCode="General">
                  <c:v>67.242000000000004</c:v>
                </c:pt>
                <c:pt idx="33622" formatCode="General">
                  <c:v>67.244</c:v>
                </c:pt>
                <c:pt idx="33623" formatCode="General">
                  <c:v>67.245999999999995</c:v>
                </c:pt>
                <c:pt idx="33624" formatCode="General">
                  <c:v>67.248000000000005</c:v>
                </c:pt>
                <c:pt idx="33625" formatCode="General">
                  <c:v>67.25</c:v>
                </c:pt>
                <c:pt idx="33626" formatCode="General">
                  <c:v>67.251999999999995</c:v>
                </c:pt>
                <c:pt idx="33627" formatCode="General">
                  <c:v>67.254000000000005</c:v>
                </c:pt>
                <c:pt idx="33628" formatCode="General">
                  <c:v>67.256</c:v>
                </c:pt>
                <c:pt idx="33629" formatCode="General">
                  <c:v>67.257999999999996</c:v>
                </c:pt>
                <c:pt idx="33630" formatCode="General">
                  <c:v>67.260000000000005</c:v>
                </c:pt>
                <c:pt idx="33631" formatCode="General">
                  <c:v>67.262</c:v>
                </c:pt>
                <c:pt idx="33632" formatCode="General">
                  <c:v>67.263999999999996</c:v>
                </c:pt>
                <c:pt idx="33633" formatCode="General">
                  <c:v>67.266000000000005</c:v>
                </c:pt>
                <c:pt idx="33634" formatCode="General">
                  <c:v>67.268000000000001</c:v>
                </c:pt>
                <c:pt idx="33635" formatCode="General">
                  <c:v>67.27</c:v>
                </c:pt>
                <c:pt idx="33636" formatCode="General">
                  <c:v>67.272000000000006</c:v>
                </c:pt>
                <c:pt idx="33637" formatCode="General">
                  <c:v>67.274000000000001</c:v>
                </c:pt>
                <c:pt idx="33638" formatCode="General">
                  <c:v>67.275999999999996</c:v>
                </c:pt>
                <c:pt idx="33639" formatCode="General">
                  <c:v>67.278000000000006</c:v>
                </c:pt>
                <c:pt idx="33640" formatCode="General">
                  <c:v>67.28</c:v>
                </c:pt>
                <c:pt idx="33641" formatCode="General">
                  <c:v>67.281999999999996</c:v>
                </c:pt>
                <c:pt idx="33642" formatCode="General">
                  <c:v>67.284000000000006</c:v>
                </c:pt>
                <c:pt idx="33643" formatCode="General">
                  <c:v>67.286000000000001</c:v>
                </c:pt>
                <c:pt idx="33644" formatCode="General">
                  <c:v>67.287999999999997</c:v>
                </c:pt>
                <c:pt idx="33645" formatCode="General">
                  <c:v>67.290000000000006</c:v>
                </c:pt>
                <c:pt idx="33646" formatCode="General">
                  <c:v>67.292000000000002</c:v>
                </c:pt>
                <c:pt idx="33647" formatCode="General">
                  <c:v>67.293999999999997</c:v>
                </c:pt>
                <c:pt idx="33648" formatCode="General">
                  <c:v>67.296000000000006</c:v>
                </c:pt>
                <c:pt idx="33649" formatCode="General">
                  <c:v>67.298000000000002</c:v>
                </c:pt>
                <c:pt idx="33650" formatCode="General">
                  <c:v>67.3</c:v>
                </c:pt>
                <c:pt idx="33651" formatCode="General">
                  <c:v>67.302000000000007</c:v>
                </c:pt>
                <c:pt idx="33652" formatCode="General">
                  <c:v>67.304000000000002</c:v>
                </c:pt>
                <c:pt idx="33653" formatCode="General">
                  <c:v>67.305999999999997</c:v>
                </c:pt>
                <c:pt idx="33654" formatCode="General">
                  <c:v>67.308000000000007</c:v>
                </c:pt>
                <c:pt idx="33655" formatCode="General">
                  <c:v>67.31</c:v>
                </c:pt>
                <c:pt idx="33656" formatCode="General">
                  <c:v>67.311999999999998</c:v>
                </c:pt>
                <c:pt idx="33657" formatCode="General">
                  <c:v>67.313999999999993</c:v>
                </c:pt>
                <c:pt idx="33658" formatCode="General">
                  <c:v>67.316000000000003</c:v>
                </c:pt>
                <c:pt idx="33659" formatCode="General">
                  <c:v>67.317999999999998</c:v>
                </c:pt>
                <c:pt idx="33660" formatCode="General">
                  <c:v>67.319999999999993</c:v>
                </c:pt>
                <c:pt idx="33661" formatCode="General">
                  <c:v>67.322000000000003</c:v>
                </c:pt>
                <c:pt idx="33662" formatCode="General">
                  <c:v>67.323999999999998</c:v>
                </c:pt>
                <c:pt idx="33663" formatCode="General">
                  <c:v>67.325999999999993</c:v>
                </c:pt>
                <c:pt idx="33664" formatCode="General">
                  <c:v>67.328000000000003</c:v>
                </c:pt>
                <c:pt idx="33665" formatCode="General">
                  <c:v>67.33</c:v>
                </c:pt>
                <c:pt idx="33666" formatCode="General">
                  <c:v>67.331999999999994</c:v>
                </c:pt>
                <c:pt idx="33667" formatCode="General">
                  <c:v>67.334000000000003</c:v>
                </c:pt>
                <c:pt idx="33668" formatCode="General">
                  <c:v>67.335999999999999</c:v>
                </c:pt>
                <c:pt idx="33669" formatCode="General">
                  <c:v>67.337999999999994</c:v>
                </c:pt>
                <c:pt idx="33670" formatCode="General">
                  <c:v>67.34</c:v>
                </c:pt>
                <c:pt idx="33671" formatCode="General">
                  <c:v>67.341999999999999</c:v>
                </c:pt>
                <c:pt idx="33672" formatCode="General">
                  <c:v>67.343999999999994</c:v>
                </c:pt>
                <c:pt idx="33673" formatCode="General">
                  <c:v>67.346000000000004</c:v>
                </c:pt>
                <c:pt idx="33674" formatCode="General">
                  <c:v>67.347999999999999</c:v>
                </c:pt>
                <c:pt idx="33675" formatCode="General">
                  <c:v>67.349999999999994</c:v>
                </c:pt>
                <c:pt idx="33676" formatCode="General">
                  <c:v>67.352000000000004</c:v>
                </c:pt>
                <c:pt idx="33677" formatCode="General">
                  <c:v>67.353999999999999</c:v>
                </c:pt>
                <c:pt idx="33678" formatCode="General">
                  <c:v>67.355999999999995</c:v>
                </c:pt>
                <c:pt idx="33679" formatCode="General">
                  <c:v>67.358000000000004</c:v>
                </c:pt>
                <c:pt idx="33680" formatCode="General">
                  <c:v>67.36</c:v>
                </c:pt>
                <c:pt idx="33681" formatCode="General">
                  <c:v>67.361999999999995</c:v>
                </c:pt>
                <c:pt idx="33682" formatCode="General">
                  <c:v>67.364000000000004</c:v>
                </c:pt>
                <c:pt idx="33683" formatCode="General">
                  <c:v>67.366</c:v>
                </c:pt>
                <c:pt idx="33684" formatCode="General">
                  <c:v>67.367999999999995</c:v>
                </c:pt>
                <c:pt idx="33685" formatCode="General">
                  <c:v>67.37</c:v>
                </c:pt>
                <c:pt idx="33686" formatCode="General">
                  <c:v>67.372</c:v>
                </c:pt>
                <c:pt idx="33687" formatCode="General">
                  <c:v>67.373999999999995</c:v>
                </c:pt>
                <c:pt idx="33688" formatCode="General">
                  <c:v>67.376000000000005</c:v>
                </c:pt>
                <c:pt idx="33689" formatCode="General">
                  <c:v>67.378</c:v>
                </c:pt>
                <c:pt idx="33690" formatCode="General">
                  <c:v>67.38</c:v>
                </c:pt>
                <c:pt idx="33691" formatCode="General">
                  <c:v>67.382000000000005</c:v>
                </c:pt>
                <c:pt idx="33692" formatCode="General">
                  <c:v>67.384</c:v>
                </c:pt>
                <c:pt idx="33693" formatCode="General">
                  <c:v>67.385999999999996</c:v>
                </c:pt>
                <c:pt idx="33694" formatCode="General">
                  <c:v>67.388000000000005</c:v>
                </c:pt>
                <c:pt idx="33695" formatCode="General">
                  <c:v>67.39</c:v>
                </c:pt>
                <c:pt idx="33696" formatCode="General">
                  <c:v>67.391999999999996</c:v>
                </c:pt>
                <c:pt idx="33697" formatCode="General">
                  <c:v>67.394000000000005</c:v>
                </c:pt>
                <c:pt idx="33698" formatCode="General">
                  <c:v>67.396000000000001</c:v>
                </c:pt>
                <c:pt idx="33699" formatCode="General">
                  <c:v>67.397999999999996</c:v>
                </c:pt>
                <c:pt idx="33700" formatCode="General">
                  <c:v>67.400000000000006</c:v>
                </c:pt>
                <c:pt idx="33701" formatCode="General">
                  <c:v>67.402000000000001</c:v>
                </c:pt>
                <c:pt idx="33702" formatCode="General">
                  <c:v>67.403999999999996</c:v>
                </c:pt>
                <c:pt idx="33703" formatCode="General">
                  <c:v>67.406000000000006</c:v>
                </c:pt>
                <c:pt idx="33704" formatCode="General">
                  <c:v>67.408000000000001</c:v>
                </c:pt>
                <c:pt idx="33705" formatCode="General">
                  <c:v>67.41</c:v>
                </c:pt>
                <c:pt idx="33706" formatCode="General">
                  <c:v>67.412000000000006</c:v>
                </c:pt>
                <c:pt idx="33707" formatCode="General">
                  <c:v>67.414000000000001</c:v>
                </c:pt>
                <c:pt idx="33708" formatCode="General">
                  <c:v>67.415999999999997</c:v>
                </c:pt>
                <c:pt idx="33709" formatCode="General">
                  <c:v>67.418000000000006</c:v>
                </c:pt>
                <c:pt idx="33710" formatCode="General">
                  <c:v>67.42</c:v>
                </c:pt>
                <c:pt idx="33711" formatCode="General">
                  <c:v>67.421999999999997</c:v>
                </c:pt>
                <c:pt idx="33712" formatCode="General">
                  <c:v>67.424000000000007</c:v>
                </c:pt>
                <c:pt idx="33713" formatCode="General">
                  <c:v>67.426000000000002</c:v>
                </c:pt>
                <c:pt idx="33714" formatCode="General">
                  <c:v>67.427999999999997</c:v>
                </c:pt>
                <c:pt idx="33715" formatCode="General">
                  <c:v>67.430000000000007</c:v>
                </c:pt>
                <c:pt idx="33716" formatCode="General">
                  <c:v>67.432000000000002</c:v>
                </c:pt>
                <c:pt idx="33717" formatCode="General">
                  <c:v>67.433999999999997</c:v>
                </c:pt>
                <c:pt idx="33718" formatCode="General">
                  <c:v>67.436000000000007</c:v>
                </c:pt>
                <c:pt idx="33719" formatCode="General">
                  <c:v>67.438000000000002</c:v>
                </c:pt>
                <c:pt idx="33720" formatCode="General">
                  <c:v>67.44</c:v>
                </c:pt>
                <c:pt idx="33721" formatCode="General">
                  <c:v>67.441999999999993</c:v>
                </c:pt>
                <c:pt idx="33722" formatCode="General">
                  <c:v>67.444000000000003</c:v>
                </c:pt>
                <c:pt idx="33723" formatCode="General">
                  <c:v>67.445999999999998</c:v>
                </c:pt>
                <c:pt idx="33724" formatCode="General">
                  <c:v>67.447999999999993</c:v>
                </c:pt>
                <c:pt idx="33725" formatCode="General">
                  <c:v>67.45</c:v>
                </c:pt>
                <c:pt idx="33726" formatCode="General">
                  <c:v>67.451999999999998</c:v>
                </c:pt>
                <c:pt idx="33727" formatCode="General">
                  <c:v>67.453999999999994</c:v>
                </c:pt>
                <c:pt idx="33728" formatCode="General">
                  <c:v>67.456000000000003</c:v>
                </c:pt>
                <c:pt idx="33729" formatCode="General">
                  <c:v>67.457999999999998</c:v>
                </c:pt>
                <c:pt idx="33730" formatCode="General">
                  <c:v>67.459999999999994</c:v>
                </c:pt>
                <c:pt idx="33731" formatCode="General">
                  <c:v>67.462000000000003</c:v>
                </c:pt>
                <c:pt idx="33732" formatCode="General">
                  <c:v>67.463999999999999</c:v>
                </c:pt>
                <c:pt idx="33733" formatCode="General">
                  <c:v>67.465999999999994</c:v>
                </c:pt>
                <c:pt idx="33734" formatCode="General">
                  <c:v>67.468000000000004</c:v>
                </c:pt>
                <c:pt idx="33735" formatCode="General">
                  <c:v>67.47</c:v>
                </c:pt>
                <c:pt idx="33736" formatCode="General">
                  <c:v>67.471999999999994</c:v>
                </c:pt>
                <c:pt idx="33737" formatCode="General">
                  <c:v>67.474000000000004</c:v>
                </c:pt>
                <c:pt idx="33738" formatCode="General">
                  <c:v>67.475999999999999</c:v>
                </c:pt>
                <c:pt idx="33739" formatCode="General">
                  <c:v>67.477999999999994</c:v>
                </c:pt>
                <c:pt idx="33740" formatCode="General">
                  <c:v>67.48</c:v>
                </c:pt>
                <c:pt idx="33741" formatCode="General">
                  <c:v>67.481999999999999</c:v>
                </c:pt>
                <c:pt idx="33742" formatCode="General">
                  <c:v>67.483999999999995</c:v>
                </c:pt>
                <c:pt idx="33743" formatCode="General">
                  <c:v>67.486000000000004</c:v>
                </c:pt>
                <c:pt idx="33744" formatCode="General">
                  <c:v>67.488</c:v>
                </c:pt>
                <c:pt idx="33745" formatCode="General">
                  <c:v>67.489999999999995</c:v>
                </c:pt>
                <c:pt idx="33746" formatCode="General">
                  <c:v>67.492000000000004</c:v>
                </c:pt>
                <c:pt idx="33747" formatCode="General">
                  <c:v>67.494</c:v>
                </c:pt>
                <c:pt idx="33748" formatCode="General">
                  <c:v>67.495999999999995</c:v>
                </c:pt>
                <c:pt idx="33749" formatCode="General">
                  <c:v>67.498000000000005</c:v>
                </c:pt>
                <c:pt idx="33750" formatCode="General">
                  <c:v>67.5</c:v>
                </c:pt>
                <c:pt idx="33751" formatCode="General">
                  <c:v>67.501999999999995</c:v>
                </c:pt>
                <c:pt idx="33752" formatCode="General">
                  <c:v>67.504000000000005</c:v>
                </c:pt>
                <c:pt idx="33753" formatCode="General">
                  <c:v>67.506</c:v>
                </c:pt>
                <c:pt idx="33754" formatCode="General">
                  <c:v>67.507999999999996</c:v>
                </c:pt>
                <c:pt idx="33755" formatCode="General">
                  <c:v>67.510000000000005</c:v>
                </c:pt>
                <c:pt idx="33756" formatCode="General">
                  <c:v>67.512</c:v>
                </c:pt>
                <c:pt idx="33757" formatCode="General">
                  <c:v>67.513999999999996</c:v>
                </c:pt>
                <c:pt idx="33758" formatCode="General">
                  <c:v>67.516000000000005</c:v>
                </c:pt>
                <c:pt idx="33759" formatCode="General">
                  <c:v>67.518000000000001</c:v>
                </c:pt>
                <c:pt idx="33760" formatCode="General">
                  <c:v>67.52</c:v>
                </c:pt>
                <c:pt idx="33761" formatCode="General">
                  <c:v>67.522000000000006</c:v>
                </c:pt>
                <c:pt idx="33762" formatCode="General">
                  <c:v>67.524000000000001</c:v>
                </c:pt>
                <c:pt idx="33763" formatCode="General">
                  <c:v>67.525999999999996</c:v>
                </c:pt>
                <c:pt idx="33764" formatCode="General">
                  <c:v>67.528000000000006</c:v>
                </c:pt>
                <c:pt idx="33765" formatCode="General">
                  <c:v>67.53</c:v>
                </c:pt>
                <c:pt idx="33766" formatCode="General">
                  <c:v>67.531999999999996</c:v>
                </c:pt>
                <c:pt idx="33767" formatCode="General">
                  <c:v>67.534000000000006</c:v>
                </c:pt>
                <c:pt idx="33768" formatCode="General">
                  <c:v>67.536000000000001</c:v>
                </c:pt>
                <c:pt idx="33769" formatCode="General">
                  <c:v>67.537999999999997</c:v>
                </c:pt>
                <c:pt idx="33770" formatCode="General">
                  <c:v>67.540000000000006</c:v>
                </c:pt>
                <c:pt idx="33771" formatCode="General">
                  <c:v>67.542000000000002</c:v>
                </c:pt>
                <c:pt idx="33772" formatCode="General">
                  <c:v>67.543999999999997</c:v>
                </c:pt>
                <c:pt idx="33773" formatCode="General">
                  <c:v>67.546000000000006</c:v>
                </c:pt>
                <c:pt idx="33774" formatCode="General">
                  <c:v>67.548000000000002</c:v>
                </c:pt>
                <c:pt idx="33775" formatCode="General">
                  <c:v>67.55</c:v>
                </c:pt>
                <c:pt idx="33776" formatCode="General">
                  <c:v>67.552000000000007</c:v>
                </c:pt>
                <c:pt idx="33777" formatCode="General">
                  <c:v>67.554000000000002</c:v>
                </c:pt>
                <c:pt idx="33778" formatCode="General">
                  <c:v>67.555999999999997</c:v>
                </c:pt>
                <c:pt idx="33779" formatCode="General">
                  <c:v>67.558000000000007</c:v>
                </c:pt>
                <c:pt idx="33780" formatCode="General">
                  <c:v>67.56</c:v>
                </c:pt>
                <c:pt idx="33781" formatCode="General">
                  <c:v>67.561999999999998</c:v>
                </c:pt>
                <c:pt idx="33782" formatCode="General">
                  <c:v>67.563999999999993</c:v>
                </c:pt>
                <c:pt idx="33783" formatCode="General">
                  <c:v>67.566000000000003</c:v>
                </c:pt>
                <c:pt idx="33784" formatCode="General">
                  <c:v>67.567999999999998</c:v>
                </c:pt>
                <c:pt idx="33785" formatCode="General">
                  <c:v>67.569999999999993</c:v>
                </c:pt>
                <c:pt idx="33786" formatCode="General">
                  <c:v>67.572000000000003</c:v>
                </c:pt>
                <c:pt idx="33787" formatCode="General">
                  <c:v>67.573999999999998</c:v>
                </c:pt>
                <c:pt idx="33788" formatCode="General">
                  <c:v>67.575999999999993</c:v>
                </c:pt>
                <c:pt idx="33789" formatCode="General">
                  <c:v>67.578000000000003</c:v>
                </c:pt>
                <c:pt idx="33790" formatCode="General">
                  <c:v>67.58</c:v>
                </c:pt>
                <c:pt idx="33791" formatCode="General">
                  <c:v>67.581999999999994</c:v>
                </c:pt>
                <c:pt idx="33792" formatCode="General">
                  <c:v>67.584000000000003</c:v>
                </c:pt>
                <c:pt idx="33793" formatCode="General">
                  <c:v>67.585999999999999</c:v>
                </c:pt>
                <c:pt idx="33794" formatCode="General">
                  <c:v>67.587999999999994</c:v>
                </c:pt>
                <c:pt idx="33795" formatCode="General">
                  <c:v>67.59</c:v>
                </c:pt>
                <c:pt idx="33796" formatCode="General">
                  <c:v>67.591999999999999</c:v>
                </c:pt>
                <c:pt idx="33797" formatCode="General">
                  <c:v>67.593999999999994</c:v>
                </c:pt>
                <c:pt idx="33798" formatCode="General">
                  <c:v>67.596000000000004</c:v>
                </c:pt>
                <c:pt idx="33799" formatCode="General">
                  <c:v>67.597999999999999</c:v>
                </c:pt>
                <c:pt idx="33800" formatCode="General">
                  <c:v>67.599999999999994</c:v>
                </c:pt>
                <c:pt idx="33801" formatCode="General">
                  <c:v>67.602000000000004</c:v>
                </c:pt>
                <c:pt idx="33802" formatCode="General">
                  <c:v>67.603999999999999</c:v>
                </c:pt>
                <c:pt idx="33803" formatCode="General">
                  <c:v>67.605999999999995</c:v>
                </c:pt>
                <c:pt idx="33804" formatCode="General">
                  <c:v>67.608000000000004</c:v>
                </c:pt>
                <c:pt idx="33805" formatCode="General">
                  <c:v>67.61</c:v>
                </c:pt>
                <c:pt idx="33806" formatCode="General">
                  <c:v>67.611999999999995</c:v>
                </c:pt>
                <c:pt idx="33807" formatCode="General">
                  <c:v>67.614000000000004</c:v>
                </c:pt>
                <c:pt idx="33808" formatCode="General">
                  <c:v>67.616</c:v>
                </c:pt>
                <c:pt idx="33809" formatCode="General">
                  <c:v>67.617999999999995</c:v>
                </c:pt>
                <c:pt idx="33810" formatCode="General">
                  <c:v>67.62</c:v>
                </c:pt>
                <c:pt idx="33811" formatCode="General">
                  <c:v>67.622</c:v>
                </c:pt>
                <c:pt idx="33812" formatCode="General">
                  <c:v>67.623999999999995</c:v>
                </c:pt>
                <c:pt idx="33813" formatCode="General">
                  <c:v>67.626000000000005</c:v>
                </c:pt>
                <c:pt idx="33814" formatCode="General">
                  <c:v>67.628</c:v>
                </c:pt>
                <c:pt idx="33815" formatCode="General">
                  <c:v>67.63</c:v>
                </c:pt>
                <c:pt idx="33816" formatCode="General">
                  <c:v>67.632000000000005</c:v>
                </c:pt>
                <c:pt idx="33817" formatCode="General">
                  <c:v>67.634</c:v>
                </c:pt>
                <c:pt idx="33818" formatCode="General">
                  <c:v>67.635999999999996</c:v>
                </c:pt>
                <c:pt idx="33819" formatCode="General">
                  <c:v>67.638000000000005</c:v>
                </c:pt>
                <c:pt idx="33820" formatCode="General">
                  <c:v>67.64</c:v>
                </c:pt>
                <c:pt idx="33821" formatCode="General">
                  <c:v>67.641999999999996</c:v>
                </c:pt>
                <c:pt idx="33822" formatCode="General">
                  <c:v>67.644000000000005</c:v>
                </c:pt>
                <c:pt idx="33823" formatCode="General">
                  <c:v>67.646000000000001</c:v>
                </c:pt>
                <c:pt idx="33824" formatCode="General">
                  <c:v>67.647999999999996</c:v>
                </c:pt>
                <c:pt idx="33825" formatCode="General">
                  <c:v>67.650000000000006</c:v>
                </c:pt>
                <c:pt idx="33826" formatCode="General">
                  <c:v>67.652000000000001</c:v>
                </c:pt>
                <c:pt idx="33827" formatCode="General">
                  <c:v>67.653999999999996</c:v>
                </c:pt>
                <c:pt idx="33828" formatCode="General">
                  <c:v>67.656000000000006</c:v>
                </c:pt>
                <c:pt idx="33829" formatCode="General">
                  <c:v>67.658000000000001</c:v>
                </c:pt>
                <c:pt idx="33830" formatCode="General">
                  <c:v>67.66</c:v>
                </c:pt>
                <c:pt idx="33831" formatCode="General">
                  <c:v>67.662000000000006</c:v>
                </c:pt>
                <c:pt idx="33832" formatCode="General">
                  <c:v>67.664000000000001</c:v>
                </c:pt>
                <c:pt idx="33833" formatCode="General">
                  <c:v>67.665999999999997</c:v>
                </c:pt>
                <c:pt idx="33834" formatCode="General">
                  <c:v>67.668000000000006</c:v>
                </c:pt>
                <c:pt idx="33835" formatCode="General">
                  <c:v>67.67</c:v>
                </c:pt>
                <c:pt idx="33836" formatCode="General">
                  <c:v>67.671999999999997</c:v>
                </c:pt>
                <c:pt idx="33837" formatCode="General">
                  <c:v>67.674000000000007</c:v>
                </c:pt>
                <c:pt idx="33838" formatCode="General">
                  <c:v>67.676000000000002</c:v>
                </c:pt>
                <c:pt idx="33839" formatCode="General">
                  <c:v>67.677999999999997</c:v>
                </c:pt>
                <c:pt idx="33840" formatCode="General">
                  <c:v>67.680000000000007</c:v>
                </c:pt>
                <c:pt idx="33841" formatCode="General">
                  <c:v>67.682000000000002</c:v>
                </c:pt>
                <c:pt idx="33842" formatCode="General">
                  <c:v>67.683999999999997</c:v>
                </c:pt>
                <c:pt idx="33843" formatCode="General">
                  <c:v>67.686000000000007</c:v>
                </c:pt>
                <c:pt idx="33844" formatCode="General">
                  <c:v>67.688000000000002</c:v>
                </c:pt>
                <c:pt idx="33845" formatCode="General">
                  <c:v>67.69</c:v>
                </c:pt>
                <c:pt idx="33846" formatCode="General">
                  <c:v>67.691999999999993</c:v>
                </c:pt>
                <c:pt idx="33847" formatCode="General">
                  <c:v>67.694000000000003</c:v>
                </c:pt>
                <c:pt idx="33848" formatCode="General">
                  <c:v>67.695999999999998</c:v>
                </c:pt>
                <c:pt idx="33849" formatCode="General">
                  <c:v>67.697999999999993</c:v>
                </c:pt>
                <c:pt idx="33850" formatCode="General">
                  <c:v>67.7</c:v>
                </c:pt>
                <c:pt idx="33851" formatCode="General">
                  <c:v>67.701999999999998</c:v>
                </c:pt>
                <c:pt idx="33852" formatCode="General">
                  <c:v>67.703999999999994</c:v>
                </c:pt>
                <c:pt idx="33853" formatCode="General">
                  <c:v>67.706000000000003</c:v>
                </c:pt>
                <c:pt idx="33854" formatCode="General">
                  <c:v>67.707999999999998</c:v>
                </c:pt>
                <c:pt idx="33855" formatCode="General">
                  <c:v>67.709999999999994</c:v>
                </c:pt>
                <c:pt idx="33856" formatCode="General">
                  <c:v>67.712000000000003</c:v>
                </c:pt>
                <c:pt idx="33857" formatCode="General">
                  <c:v>67.713999999999999</c:v>
                </c:pt>
                <c:pt idx="33858" formatCode="General">
                  <c:v>67.715999999999994</c:v>
                </c:pt>
                <c:pt idx="33859" formatCode="General">
                  <c:v>67.718000000000004</c:v>
                </c:pt>
                <c:pt idx="33860" formatCode="General">
                  <c:v>67.72</c:v>
                </c:pt>
                <c:pt idx="33861" formatCode="General">
                  <c:v>67.721999999999994</c:v>
                </c:pt>
                <c:pt idx="33862" formatCode="General">
                  <c:v>67.724000000000004</c:v>
                </c:pt>
                <c:pt idx="33863" formatCode="General">
                  <c:v>67.725999999999999</c:v>
                </c:pt>
                <c:pt idx="33864" formatCode="General">
                  <c:v>67.727999999999994</c:v>
                </c:pt>
                <c:pt idx="33865" formatCode="General">
                  <c:v>67.73</c:v>
                </c:pt>
                <c:pt idx="33866" formatCode="General">
                  <c:v>67.731999999999999</c:v>
                </c:pt>
                <c:pt idx="33867" formatCode="General">
                  <c:v>67.733999999999995</c:v>
                </c:pt>
                <c:pt idx="33868" formatCode="General">
                  <c:v>67.736000000000004</c:v>
                </c:pt>
                <c:pt idx="33869" formatCode="General">
                  <c:v>67.738</c:v>
                </c:pt>
                <c:pt idx="33870" formatCode="General">
                  <c:v>67.739999999999995</c:v>
                </c:pt>
                <c:pt idx="33871" formatCode="General">
                  <c:v>67.742000000000004</c:v>
                </c:pt>
                <c:pt idx="33872" formatCode="General">
                  <c:v>67.744</c:v>
                </c:pt>
                <c:pt idx="33873" formatCode="General">
                  <c:v>67.745999999999995</c:v>
                </c:pt>
                <c:pt idx="33874" formatCode="General">
                  <c:v>67.748000000000005</c:v>
                </c:pt>
                <c:pt idx="33875" formatCode="General">
                  <c:v>67.75</c:v>
                </c:pt>
                <c:pt idx="33876" formatCode="General">
                  <c:v>67.751999999999995</c:v>
                </c:pt>
                <c:pt idx="33877" formatCode="General">
                  <c:v>67.754000000000005</c:v>
                </c:pt>
                <c:pt idx="33878" formatCode="General">
                  <c:v>67.756</c:v>
                </c:pt>
                <c:pt idx="33879" formatCode="General">
                  <c:v>67.757999999999996</c:v>
                </c:pt>
                <c:pt idx="33880" formatCode="General">
                  <c:v>67.760000000000005</c:v>
                </c:pt>
                <c:pt idx="33881" formatCode="General">
                  <c:v>67.762</c:v>
                </c:pt>
                <c:pt idx="33882" formatCode="General">
                  <c:v>67.763999999999996</c:v>
                </c:pt>
                <c:pt idx="33883" formatCode="General">
                  <c:v>67.766000000000005</c:v>
                </c:pt>
                <c:pt idx="33884" formatCode="General">
                  <c:v>67.768000000000001</c:v>
                </c:pt>
                <c:pt idx="33885" formatCode="General">
                  <c:v>67.77</c:v>
                </c:pt>
                <c:pt idx="33886" formatCode="General">
                  <c:v>67.772000000000006</c:v>
                </c:pt>
                <c:pt idx="33887" formatCode="General">
                  <c:v>67.774000000000001</c:v>
                </c:pt>
                <c:pt idx="33888" formatCode="General">
                  <c:v>67.775999999999996</c:v>
                </c:pt>
                <c:pt idx="33889" formatCode="General">
                  <c:v>67.778000000000006</c:v>
                </c:pt>
                <c:pt idx="33890" formatCode="General">
                  <c:v>67.78</c:v>
                </c:pt>
                <c:pt idx="33891" formatCode="General">
                  <c:v>67.781999999999996</c:v>
                </c:pt>
                <c:pt idx="33892" formatCode="General">
                  <c:v>67.784000000000006</c:v>
                </c:pt>
                <c:pt idx="33893" formatCode="General">
                  <c:v>67.786000000000001</c:v>
                </c:pt>
                <c:pt idx="33894" formatCode="General">
                  <c:v>67.787999999999997</c:v>
                </c:pt>
                <c:pt idx="33895" formatCode="General">
                  <c:v>67.790000000000006</c:v>
                </c:pt>
                <c:pt idx="33896" formatCode="General">
                  <c:v>67.792000000000002</c:v>
                </c:pt>
                <c:pt idx="33897" formatCode="General">
                  <c:v>67.793999999999997</c:v>
                </c:pt>
                <c:pt idx="33898" formatCode="General">
                  <c:v>67.796000000000006</c:v>
                </c:pt>
                <c:pt idx="33899" formatCode="General">
                  <c:v>67.798000000000002</c:v>
                </c:pt>
                <c:pt idx="33900" formatCode="General">
                  <c:v>67.8</c:v>
                </c:pt>
                <c:pt idx="33901" formatCode="General">
                  <c:v>67.802000000000007</c:v>
                </c:pt>
                <c:pt idx="33902" formatCode="General">
                  <c:v>67.804000000000002</c:v>
                </c:pt>
                <c:pt idx="33903" formatCode="General">
                  <c:v>67.805999999999997</c:v>
                </c:pt>
                <c:pt idx="33904" formatCode="General">
                  <c:v>67.808000000000007</c:v>
                </c:pt>
                <c:pt idx="33905" formatCode="General">
                  <c:v>67.81</c:v>
                </c:pt>
                <c:pt idx="33906" formatCode="General">
                  <c:v>67.811999999999998</c:v>
                </c:pt>
                <c:pt idx="33907" formatCode="General">
                  <c:v>67.813999999999993</c:v>
                </c:pt>
                <c:pt idx="33908" formatCode="General">
                  <c:v>67.816000000000003</c:v>
                </c:pt>
                <c:pt idx="33909" formatCode="General">
                  <c:v>67.817999999999998</c:v>
                </c:pt>
                <c:pt idx="33910" formatCode="General">
                  <c:v>67.819999999999993</c:v>
                </c:pt>
                <c:pt idx="33911" formatCode="General">
                  <c:v>67.822000000000003</c:v>
                </c:pt>
                <c:pt idx="33912" formatCode="General">
                  <c:v>67.823999999999998</c:v>
                </c:pt>
                <c:pt idx="33913" formatCode="General">
                  <c:v>67.825999999999993</c:v>
                </c:pt>
                <c:pt idx="33914" formatCode="General">
                  <c:v>67.828000000000003</c:v>
                </c:pt>
                <c:pt idx="33915" formatCode="General">
                  <c:v>67.83</c:v>
                </c:pt>
                <c:pt idx="33916" formatCode="General">
                  <c:v>67.831999999999994</c:v>
                </c:pt>
                <c:pt idx="33917" formatCode="General">
                  <c:v>67.834000000000003</c:v>
                </c:pt>
                <c:pt idx="33918" formatCode="General">
                  <c:v>67.835999999999999</c:v>
                </c:pt>
                <c:pt idx="33919" formatCode="General">
                  <c:v>67.837999999999994</c:v>
                </c:pt>
                <c:pt idx="33920" formatCode="General">
                  <c:v>67.84</c:v>
                </c:pt>
                <c:pt idx="33921" formatCode="General">
                  <c:v>67.841999999999999</c:v>
                </c:pt>
                <c:pt idx="33922" formatCode="General">
                  <c:v>67.843999999999994</c:v>
                </c:pt>
                <c:pt idx="33923" formatCode="General">
                  <c:v>67.846000000000004</c:v>
                </c:pt>
                <c:pt idx="33924" formatCode="General">
                  <c:v>67.847999999999999</c:v>
                </c:pt>
                <c:pt idx="33925" formatCode="General">
                  <c:v>67.849999999999994</c:v>
                </c:pt>
                <c:pt idx="33926" formatCode="General">
                  <c:v>67.852000000000004</c:v>
                </c:pt>
                <c:pt idx="33927" formatCode="General">
                  <c:v>67.853999999999999</c:v>
                </c:pt>
                <c:pt idx="33928" formatCode="General">
                  <c:v>67.855999999999995</c:v>
                </c:pt>
                <c:pt idx="33929" formatCode="General">
                  <c:v>67.858000000000004</c:v>
                </c:pt>
                <c:pt idx="33930" formatCode="General">
                  <c:v>67.86</c:v>
                </c:pt>
                <c:pt idx="33931" formatCode="General">
                  <c:v>67.861999999999995</c:v>
                </c:pt>
                <c:pt idx="33932" formatCode="General">
                  <c:v>67.864000000000004</c:v>
                </c:pt>
                <c:pt idx="33933" formatCode="General">
                  <c:v>67.866</c:v>
                </c:pt>
                <c:pt idx="33934" formatCode="General">
                  <c:v>67.867999999999995</c:v>
                </c:pt>
                <c:pt idx="33935" formatCode="General">
                  <c:v>67.87</c:v>
                </c:pt>
                <c:pt idx="33936" formatCode="General">
                  <c:v>67.872</c:v>
                </c:pt>
                <c:pt idx="33937" formatCode="General">
                  <c:v>67.873999999999995</c:v>
                </c:pt>
                <c:pt idx="33938" formatCode="General">
                  <c:v>67.876000000000005</c:v>
                </c:pt>
                <c:pt idx="33939" formatCode="General">
                  <c:v>67.878</c:v>
                </c:pt>
                <c:pt idx="33940" formatCode="General">
                  <c:v>67.88</c:v>
                </c:pt>
                <c:pt idx="33941" formatCode="General">
                  <c:v>67.882000000000005</c:v>
                </c:pt>
                <c:pt idx="33942" formatCode="General">
                  <c:v>67.884</c:v>
                </c:pt>
                <c:pt idx="33943" formatCode="General">
                  <c:v>67.885999999999996</c:v>
                </c:pt>
                <c:pt idx="33944" formatCode="General">
                  <c:v>67.888000000000005</c:v>
                </c:pt>
                <c:pt idx="33945" formatCode="General">
                  <c:v>67.89</c:v>
                </c:pt>
                <c:pt idx="33946" formatCode="General">
                  <c:v>67.891999999999996</c:v>
                </c:pt>
                <c:pt idx="33947" formatCode="General">
                  <c:v>67.894000000000005</c:v>
                </c:pt>
                <c:pt idx="33948" formatCode="General">
                  <c:v>67.896000000000001</c:v>
                </c:pt>
                <c:pt idx="33949" formatCode="General">
                  <c:v>67.897999999999996</c:v>
                </c:pt>
                <c:pt idx="33950" formatCode="General">
                  <c:v>67.900000000000006</c:v>
                </c:pt>
                <c:pt idx="33951" formatCode="General">
                  <c:v>67.902000000000001</c:v>
                </c:pt>
                <c:pt idx="33952" formatCode="General">
                  <c:v>67.903999999999996</c:v>
                </c:pt>
                <c:pt idx="33953" formatCode="General">
                  <c:v>67.906000000000006</c:v>
                </c:pt>
                <c:pt idx="33954" formatCode="General">
                  <c:v>67.908000000000001</c:v>
                </c:pt>
                <c:pt idx="33955" formatCode="General">
                  <c:v>67.91</c:v>
                </c:pt>
                <c:pt idx="33956" formatCode="General">
                  <c:v>67.912000000000006</c:v>
                </c:pt>
                <c:pt idx="33957" formatCode="General">
                  <c:v>67.914000000000001</c:v>
                </c:pt>
                <c:pt idx="33958" formatCode="General">
                  <c:v>67.915999999999997</c:v>
                </c:pt>
                <c:pt idx="33959" formatCode="General">
                  <c:v>67.918000000000006</c:v>
                </c:pt>
                <c:pt idx="33960" formatCode="General">
                  <c:v>67.92</c:v>
                </c:pt>
                <c:pt idx="33961" formatCode="General">
                  <c:v>67.921999999999997</c:v>
                </c:pt>
                <c:pt idx="33962" formatCode="General">
                  <c:v>67.924000000000007</c:v>
                </c:pt>
                <c:pt idx="33963" formatCode="General">
                  <c:v>67.926000000000002</c:v>
                </c:pt>
                <c:pt idx="33964" formatCode="General">
                  <c:v>67.927999999999997</c:v>
                </c:pt>
                <c:pt idx="33965" formatCode="General">
                  <c:v>67.930000000000007</c:v>
                </c:pt>
                <c:pt idx="33966" formatCode="General">
                  <c:v>67.932000000000002</c:v>
                </c:pt>
                <c:pt idx="33967" formatCode="General">
                  <c:v>67.933999999999997</c:v>
                </c:pt>
                <c:pt idx="33968" formatCode="General">
                  <c:v>67.936000000000007</c:v>
                </c:pt>
                <c:pt idx="33969" formatCode="General">
                  <c:v>67.938000000000002</c:v>
                </c:pt>
                <c:pt idx="33970" formatCode="General">
                  <c:v>67.94</c:v>
                </c:pt>
                <c:pt idx="33971" formatCode="General">
                  <c:v>67.941999999999993</c:v>
                </c:pt>
                <c:pt idx="33972" formatCode="General">
                  <c:v>67.944000000000003</c:v>
                </c:pt>
                <c:pt idx="33973" formatCode="General">
                  <c:v>67.945999999999998</c:v>
                </c:pt>
                <c:pt idx="33974" formatCode="General">
                  <c:v>67.947999999999993</c:v>
                </c:pt>
                <c:pt idx="33975" formatCode="General">
                  <c:v>67.95</c:v>
                </c:pt>
                <c:pt idx="33976" formatCode="General">
                  <c:v>67.951999999999998</c:v>
                </c:pt>
                <c:pt idx="33977" formatCode="General">
                  <c:v>67.953999999999994</c:v>
                </c:pt>
                <c:pt idx="33978" formatCode="General">
                  <c:v>67.956000000000003</c:v>
                </c:pt>
                <c:pt idx="33979" formatCode="General">
                  <c:v>67.957999999999998</c:v>
                </c:pt>
                <c:pt idx="33980" formatCode="General">
                  <c:v>67.959999999999994</c:v>
                </c:pt>
                <c:pt idx="33981" formatCode="General">
                  <c:v>67.962000000000003</c:v>
                </c:pt>
                <c:pt idx="33982" formatCode="General">
                  <c:v>67.963999999999999</c:v>
                </c:pt>
                <c:pt idx="33983" formatCode="General">
                  <c:v>67.965999999999994</c:v>
                </c:pt>
                <c:pt idx="33984" formatCode="General">
                  <c:v>67.968000000000004</c:v>
                </c:pt>
                <c:pt idx="33985" formatCode="General">
                  <c:v>67.97</c:v>
                </c:pt>
                <c:pt idx="33986" formatCode="General">
                  <c:v>67.971999999999994</c:v>
                </c:pt>
                <c:pt idx="33987" formatCode="General">
                  <c:v>67.974000000000004</c:v>
                </c:pt>
                <c:pt idx="33988" formatCode="General">
                  <c:v>67.975999999999999</c:v>
                </c:pt>
                <c:pt idx="33989" formatCode="General">
                  <c:v>67.977999999999994</c:v>
                </c:pt>
                <c:pt idx="33990" formatCode="General">
                  <c:v>67.98</c:v>
                </c:pt>
                <c:pt idx="33991" formatCode="General">
                  <c:v>67.981999999999999</c:v>
                </c:pt>
                <c:pt idx="33992" formatCode="General">
                  <c:v>67.983999999999995</c:v>
                </c:pt>
                <c:pt idx="33993" formatCode="General">
                  <c:v>67.986000000000004</c:v>
                </c:pt>
                <c:pt idx="33994" formatCode="General">
                  <c:v>67.988</c:v>
                </c:pt>
                <c:pt idx="33995" formatCode="General">
                  <c:v>67.989999999999995</c:v>
                </c:pt>
                <c:pt idx="33996" formatCode="General">
                  <c:v>67.992000000000004</c:v>
                </c:pt>
                <c:pt idx="33997" formatCode="General">
                  <c:v>67.994</c:v>
                </c:pt>
                <c:pt idx="33998" formatCode="General">
                  <c:v>67.995999999999995</c:v>
                </c:pt>
                <c:pt idx="33999" formatCode="General">
                  <c:v>67.998000000000005</c:v>
                </c:pt>
                <c:pt idx="34000" formatCode="General">
                  <c:v>68</c:v>
                </c:pt>
                <c:pt idx="34001" formatCode="General">
                  <c:v>68.001999999999995</c:v>
                </c:pt>
                <c:pt idx="34002" formatCode="General">
                  <c:v>68.004000000000005</c:v>
                </c:pt>
                <c:pt idx="34003" formatCode="General">
                  <c:v>68.006</c:v>
                </c:pt>
                <c:pt idx="34004" formatCode="General">
                  <c:v>68.007999999999996</c:v>
                </c:pt>
                <c:pt idx="34005" formatCode="General">
                  <c:v>68.010000000000005</c:v>
                </c:pt>
                <c:pt idx="34006" formatCode="General">
                  <c:v>68.012</c:v>
                </c:pt>
                <c:pt idx="34007" formatCode="General">
                  <c:v>68.013999999999996</c:v>
                </c:pt>
                <c:pt idx="34008" formatCode="General">
                  <c:v>68.016000000000005</c:v>
                </c:pt>
                <c:pt idx="34009" formatCode="General">
                  <c:v>68.018000000000001</c:v>
                </c:pt>
                <c:pt idx="34010" formatCode="General">
                  <c:v>68.02</c:v>
                </c:pt>
                <c:pt idx="34011" formatCode="General">
                  <c:v>68.022000000000006</c:v>
                </c:pt>
                <c:pt idx="34012" formatCode="General">
                  <c:v>68.024000000000001</c:v>
                </c:pt>
                <c:pt idx="34013" formatCode="General">
                  <c:v>68.025999999999996</c:v>
                </c:pt>
                <c:pt idx="34014" formatCode="General">
                  <c:v>68.028000000000006</c:v>
                </c:pt>
                <c:pt idx="34015" formatCode="General">
                  <c:v>68.03</c:v>
                </c:pt>
                <c:pt idx="34016" formatCode="General">
                  <c:v>68.031999999999996</c:v>
                </c:pt>
                <c:pt idx="34017" formatCode="General">
                  <c:v>68.034000000000006</c:v>
                </c:pt>
                <c:pt idx="34018" formatCode="General">
                  <c:v>68.036000000000001</c:v>
                </c:pt>
                <c:pt idx="34019" formatCode="General">
                  <c:v>68.037999999999997</c:v>
                </c:pt>
                <c:pt idx="34020" formatCode="General">
                  <c:v>68.040000000000006</c:v>
                </c:pt>
                <c:pt idx="34021" formatCode="General">
                  <c:v>68.042000000000002</c:v>
                </c:pt>
                <c:pt idx="34022" formatCode="General">
                  <c:v>68.043999999999997</c:v>
                </c:pt>
                <c:pt idx="34023" formatCode="General">
                  <c:v>68.046000000000006</c:v>
                </c:pt>
                <c:pt idx="34024" formatCode="General">
                  <c:v>68.048000000000002</c:v>
                </c:pt>
                <c:pt idx="34025" formatCode="General">
                  <c:v>68.05</c:v>
                </c:pt>
                <c:pt idx="34026" formatCode="General">
                  <c:v>68.052000000000007</c:v>
                </c:pt>
                <c:pt idx="34027" formatCode="General">
                  <c:v>68.054000000000002</c:v>
                </c:pt>
                <c:pt idx="34028" formatCode="General">
                  <c:v>68.055999999999997</c:v>
                </c:pt>
                <c:pt idx="34029" formatCode="General">
                  <c:v>68.058000000000007</c:v>
                </c:pt>
                <c:pt idx="34030" formatCode="General">
                  <c:v>68.06</c:v>
                </c:pt>
                <c:pt idx="34031" formatCode="General">
                  <c:v>68.061999999999998</c:v>
                </c:pt>
                <c:pt idx="34032" formatCode="General">
                  <c:v>68.063999999999993</c:v>
                </c:pt>
                <c:pt idx="34033" formatCode="General">
                  <c:v>68.066000000000003</c:v>
                </c:pt>
                <c:pt idx="34034" formatCode="General">
                  <c:v>68.067999999999998</c:v>
                </c:pt>
                <c:pt idx="34035" formatCode="General">
                  <c:v>68.069999999999993</c:v>
                </c:pt>
                <c:pt idx="34036" formatCode="General">
                  <c:v>68.072000000000003</c:v>
                </c:pt>
                <c:pt idx="34037" formatCode="General">
                  <c:v>68.073999999999998</c:v>
                </c:pt>
                <c:pt idx="34038" formatCode="General">
                  <c:v>68.075999999999993</c:v>
                </c:pt>
                <c:pt idx="34039" formatCode="General">
                  <c:v>68.078000000000003</c:v>
                </c:pt>
                <c:pt idx="34040" formatCode="General">
                  <c:v>68.08</c:v>
                </c:pt>
                <c:pt idx="34041" formatCode="General">
                  <c:v>68.081999999999994</c:v>
                </c:pt>
                <c:pt idx="34042" formatCode="General">
                  <c:v>68.084000000000003</c:v>
                </c:pt>
                <c:pt idx="34043" formatCode="General">
                  <c:v>68.085999999999999</c:v>
                </c:pt>
                <c:pt idx="34044" formatCode="General">
                  <c:v>68.087999999999994</c:v>
                </c:pt>
                <c:pt idx="34045" formatCode="General">
                  <c:v>68.09</c:v>
                </c:pt>
                <c:pt idx="34046" formatCode="General">
                  <c:v>68.091999999999999</c:v>
                </c:pt>
                <c:pt idx="34047" formatCode="General">
                  <c:v>68.093999999999994</c:v>
                </c:pt>
                <c:pt idx="34048" formatCode="General">
                  <c:v>68.096000000000004</c:v>
                </c:pt>
                <c:pt idx="34049" formatCode="General">
                  <c:v>68.097999999999999</c:v>
                </c:pt>
                <c:pt idx="34050" formatCode="General">
                  <c:v>68.099999999999994</c:v>
                </c:pt>
                <c:pt idx="34051" formatCode="General">
                  <c:v>68.102000000000004</c:v>
                </c:pt>
                <c:pt idx="34052" formatCode="General">
                  <c:v>68.103999999999999</c:v>
                </c:pt>
                <c:pt idx="34053" formatCode="General">
                  <c:v>68.105999999999995</c:v>
                </c:pt>
                <c:pt idx="34054" formatCode="General">
                  <c:v>68.108000000000004</c:v>
                </c:pt>
                <c:pt idx="34055" formatCode="General">
                  <c:v>68.11</c:v>
                </c:pt>
                <c:pt idx="34056" formatCode="General">
                  <c:v>68.111999999999995</c:v>
                </c:pt>
                <c:pt idx="34057" formatCode="General">
                  <c:v>68.114000000000004</c:v>
                </c:pt>
                <c:pt idx="34058" formatCode="General">
                  <c:v>68.116</c:v>
                </c:pt>
                <c:pt idx="34059" formatCode="General">
                  <c:v>68.117999999999995</c:v>
                </c:pt>
                <c:pt idx="34060" formatCode="General">
                  <c:v>68.12</c:v>
                </c:pt>
                <c:pt idx="34061" formatCode="General">
                  <c:v>68.122</c:v>
                </c:pt>
                <c:pt idx="34062" formatCode="General">
                  <c:v>68.123999999999995</c:v>
                </c:pt>
                <c:pt idx="34063" formatCode="General">
                  <c:v>68.126000000000005</c:v>
                </c:pt>
                <c:pt idx="34064" formatCode="General">
                  <c:v>68.128</c:v>
                </c:pt>
                <c:pt idx="34065" formatCode="General">
                  <c:v>68.13</c:v>
                </c:pt>
                <c:pt idx="34066" formatCode="General">
                  <c:v>68.132000000000005</c:v>
                </c:pt>
                <c:pt idx="34067" formatCode="General">
                  <c:v>68.134</c:v>
                </c:pt>
                <c:pt idx="34068" formatCode="General">
                  <c:v>68.135999999999996</c:v>
                </c:pt>
                <c:pt idx="34069" formatCode="General">
                  <c:v>68.138000000000005</c:v>
                </c:pt>
                <c:pt idx="34070" formatCode="General">
                  <c:v>68.14</c:v>
                </c:pt>
                <c:pt idx="34071" formatCode="General">
                  <c:v>68.141999999999996</c:v>
                </c:pt>
                <c:pt idx="34072" formatCode="General">
                  <c:v>68.144000000000005</c:v>
                </c:pt>
                <c:pt idx="34073" formatCode="General">
                  <c:v>68.146000000000001</c:v>
                </c:pt>
                <c:pt idx="34074" formatCode="General">
                  <c:v>68.147999999999996</c:v>
                </c:pt>
                <c:pt idx="34075" formatCode="General">
                  <c:v>68.150000000000006</c:v>
                </c:pt>
                <c:pt idx="34076" formatCode="General">
                  <c:v>68.152000000000001</c:v>
                </c:pt>
                <c:pt idx="34077" formatCode="General">
                  <c:v>68.153999999999996</c:v>
                </c:pt>
                <c:pt idx="34078" formatCode="General">
                  <c:v>68.156000000000006</c:v>
                </c:pt>
                <c:pt idx="34079" formatCode="General">
                  <c:v>68.158000000000001</c:v>
                </c:pt>
                <c:pt idx="34080" formatCode="General">
                  <c:v>68.16</c:v>
                </c:pt>
                <c:pt idx="34081" formatCode="General">
                  <c:v>68.162000000000006</c:v>
                </c:pt>
                <c:pt idx="34082" formatCode="General">
                  <c:v>68.164000000000001</c:v>
                </c:pt>
                <c:pt idx="34083" formatCode="General">
                  <c:v>68.165999999999997</c:v>
                </c:pt>
                <c:pt idx="34084" formatCode="General">
                  <c:v>68.168000000000006</c:v>
                </c:pt>
                <c:pt idx="34085" formatCode="General">
                  <c:v>68.17</c:v>
                </c:pt>
                <c:pt idx="34086" formatCode="General">
                  <c:v>68.171999999999997</c:v>
                </c:pt>
                <c:pt idx="34087" formatCode="General">
                  <c:v>68.174000000000007</c:v>
                </c:pt>
                <c:pt idx="34088" formatCode="General">
                  <c:v>68.176000000000002</c:v>
                </c:pt>
                <c:pt idx="34089" formatCode="General">
                  <c:v>68.177999999999997</c:v>
                </c:pt>
                <c:pt idx="34090" formatCode="General">
                  <c:v>68.180000000000007</c:v>
                </c:pt>
                <c:pt idx="34091" formatCode="General">
                  <c:v>68.182000000000002</c:v>
                </c:pt>
                <c:pt idx="34092" formatCode="General">
                  <c:v>68.183999999999997</c:v>
                </c:pt>
                <c:pt idx="34093" formatCode="General">
                  <c:v>68.186000000000007</c:v>
                </c:pt>
                <c:pt idx="34094" formatCode="General">
                  <c:v>68.188000000000002</c:v>
                </c:pt>
                <c:pt idx="34095" formatCode="General">
                  <c:v>68.19</c:v>
                </c:pt>
                <c:pt idx="34096" formatCode="General">
                  <c:v>68.191999999999993</c:v>
                </c:pt>
                <c:pt idx="34097" formatCode="General">
                  <c:v>68.194000000000003</c:v>
                </c:pt>
                <c:pt idx="34098" formatCode="General">
                  <c:v>68.195999999999998</c:v>
                </c:pt>
                <c:pt idx="34099" formatCode="General">
                  <c:v>68.197999999999993</c:v>
                </c:pt>
                <c:pt idx="34100" formatCode="General">
                  <c:v>68.2</c:v>
                </c:pt>
                <c:pt idx="34101" formatCode="General">
                  <c:v>68.201999999999998</c:v>
                </c:pt>
                <c:pt idx="34102" formatCode="General">
                  <c:v>68.203999999999994</c:v>
                </c:pt>
                <c:pt idx="34103" formatCode="General">
                  <c:v>68.206000000000003</c:v>
                </c:pt>
                <c:pt idx="34104" formatCode="General">
                  <c:v>68.207999999999998</c:v>
                </c:pt>
                <c:pt idx="34105" formatCode="General">
                  <c:v>68.209999999999994</c:v>
                </c:pt>
                <c:pt idx="34106" formatCode="General">
                  <c:v>68.212000000000003</c:v>
                </c:pt>
                <c:pt idx="34107" formatCode="General">
                  <c:v>68.213999999999999</c:v>
                </c:pt>
                <c:pt idx="34108" formatCode="General">
                  <c:v>68.215999999999994</c:v>
                </c:pt>
                <c:pt idx="34109" formatCode="General">
                  <c:v>68.218000000000004</c:v>
                </c:pt>
                <c:pt idx="34110" formatCode="General">
                  <c:v>68.22</c:v>
                </c:pt>
                <c:pt idx="34111" formatCode="General">
                  <c:v>68.221999999999994</c:v>
                </c:pt>
                <c:pt idx="34112" formatCode="General">
                  <c:v>68.224000000000004</c:v>
                </c:pt>
                <c:pt idx="34113" formatCode="General">
                  <c:v>68.225999999999999</c:v>
                </c:pt>
                <c:pt idx="34114" formatCode="General">
                  <c:v>68.227999999999994</c:v>
                </c:pt>
                <c:pt idx="34115" formatCode="General">
                  <c:v>68.23</c:v>
                </c:pt>
                <c:pt idx="34116" formatCode="General">
                  <c:v>68.231999999999999</c:v>
                </c:pt>
                <c:pt idx="34117" formatCode="General">
                  <c:v>68.233999999999995</c:v>
                </c:pt>
                <c:pt idx="34118" formatCode="General">
                  <c:v>68.236000000000004</c:v>
                </c:pt>
                <c:pt idx="34119" formatCode="General">
                  <c:v>68.238</c:v>
                </c:pt>
                <c:pt idx="34120" formatCode="General">
                  <c:v>68.239999999999995</c:v>
                </c:pt>
                <c:pt idx="34121" formatCode="General">
                  <c:v>68.242000000000004</c:v>
                </c:pt>
                <c:pt idx="34122" formatCode="General">
                  <c:v>68.244</c:v>
                </c:pt>
                <c:pt idx="34123" formatCode="General">
                  <c:v>68.245999999999995</c:v>
                </c:pt>
                <c:pt idx="34124" formatCode="General">
                  <c:v>68.248000000000005</c:v>
                </c:pt>
                <c:pt idx="34125" formatCode="General">
                  <c:v>68.25</c:v>
                </c:pt>
                <c:pt idx="34126" formatCode="General">
                  <c:v>68.251999999999995</c:v>
                </c:pt>
                <c:pt idx="34127" formatCode="General">
                  <c:v>68.254000000000005</c:v>
                </c:pt>
                <c:pt idx="34128" formatCode="General">
                  <c:v>68.256</c:v>
                </c:pt>
                <c:pt idx="34129" formatCode="General">
                  <c:v>68.257999999999996</c:v>
                </c:pt>
                <c:pt idx="34130" formatCode="General">
                  <c:v>68.260000000000005</c:v>
                </c:pt>
                <c:pt idx="34131" formatCode="General">
                  <c:v>68.262</c:v>
                </c:pt>
                <c:pt idx="34132" formatCode="General">
                  <c:v>68.263999999999996</c:v>
                </c:pt>
                <c:pt idx="34133" formatCode="General">
                  <c:v>68.266000000000005</c:v>
                </c:pt>
                <c:pt idx="34134" formatCode="General">
                  <c:v>68.268000000000001</c:v>
                </c:pt>
                <c:pt idx="34135" formatCode="General">
                  <c:v>68.27</c:v>
                </c:pt>
                <c:pt idx="34136" formatCode="General">
                  <c:v>68.272000000000006</c:v>
                </c:pt>
                <c:pt idx="34137" formatCode="General">
                  <c:v>68.274000000000001</c:v>
                </c:pt>
                <c:pt idx="34138" formatCode="General">
                  <c:v>68.275999999999996</c:v>
                </c:pt>
                <c:pt idx="34139" formatCode="General">
                  <c:v>68.278000000000006</c:v>
                </c:pt>
                <c:pt idx="34140" formatCode="General">
                  <c:v>68.28</c:v>
                </c:pt>
                <c:pt idx="34141" formatCode="General">
                  <c:v>68.281999999999996</c:v>
                </c:pt>
                <c:pt idx="34142" formatCode="General">
                  <c:v>68.284000000000006</c:v>
                </c:pt>
                <c:pt idx="34143" formatCode="General">
                  <c:v>68.286000000000001</c:v>
                </c:pt>
                <c:pt idx="34144" formatCode="General">
                  <c:v>68.287999999999997</c:v>
                </c:pt>
                <c:pt idx="34145" formatCode="General">
                  <c:v>68.290000000000006</c:v>
                </c:pt>
                <c:pt idx="34146" formatCode="General">
                  <c:v>68.292000000000002</c:v>
                </c:pt>
                <c:pt idx="34147" formatCode="General">
                  <c:v>68.293999999999997</c:v>
                </c:pt>
                <c:pt idx="34148" formatCode="General">
                  <c:v>68.296000000000006</c:v>
                </c:pt>
                <c:pt idx="34149" formatCode="General">
                  <c:v>68.298000000000002</c:v>
                </c:pt>
                <c:pt idx="34150" formatCode="General">
                  <c:v>68.3</c:v>
                </c:pt>
                <c:pt idx="34151" formatCode="General">
                  <c:v>68.302000000000007</c:v>
                </c:pt>
                <c:pt idx="34152" formatCode="General">
                  <c:v>68.304000000000002</c:v>
                </c:pt>
                <c:pt idx="34153" formatCode="General">
                  <c:v>68.305999999999997</c:v>
                </c:pt>
                <c:pt idx="34154" formatCode="General">
                  <c:v>68.308000000000007</c:v>
                </c:pt>
                <c:pt idx="34155" formatCode="General">
                  <c:v>68.31</c:v>
                </c:pt>
                <c:pt idx="34156" formatCode="General">
                  <c:v>68.311999999999998</c:v>
                </c:pt>
                <c:pt idx="34157" formatCode="General">
                  <c:v>68.313999999999993</c:v>
                </c:pt>
                <c:pt idx="34158" formatCode="General">
                  <c:v>68.316000000000003</c:v>
                </c:pt>
                <c:pt idx="34159" formatCode="General">
                  <c:v>68.317999999999998</c:v>
                </c:pt>
                <c:pt idx="34160" formatCode="General">
                  <c:v>68.319999999999993</c:v>
                </c:pt>
                <c:pt idx="34161" formatCode="General">
                  <c:v>68.322000000000003</c:v>
                </c:pt>
                <c:pt idx="34162" formatCode="General">
                  <c:v>68.323999999999998</c:v>
                </c:pt>
                <c:pt idx="34163" formatCode="General">
                  <c:v>68.325999999999993</c:v>
                </c:pt>
                <c:pt idx="34164" formatCode="General">
                  <c:v>68.328000000000003</c:v>
                </c:pt>
                <c:pt idx="34165" formatCode="General">
                  <c:v>68.33</c:v>
                </c:pt>
                <c:pt idx="34166" formatCode="General">
                  <c:v>68.331999999999994</c:v>
                </c:pt>
                <c:pt idx="34167" formatCode="General">
                  <c:v>68.334000000000003</c:v>
                </c:pt>
                <c:pt idx="34168" formatCode="General">
                  <c:v>68.335999999999999</c:v>
                </c:pt>
                <c:pt idx="34169" formatCode="General">
                  <c:v>68.337999999999994</c:v>
                </c:pt>
                <c:pt idx="34170" formatCode="General">
                  <c:v>68.34</c:v>
                </c:pt>
                <c:pt idx="34171" formatCode="General">
                  <c:v>68.341999999999999</c:v>
                </c:pt>
                <c:pt idx="34172" formatCode="General">
                  <c:v>68.343999999999994</c:v>
                </c:pt>
                <c:pt idx="34173" formatCode="General">
                  <c:v>68.346000000000004</c:v>
                </c:pt>
                <c:pt idx="34174" formatCode="General">
                  <c:v>68.347999999999999</c:v>
                </c:pt>
                <c:pt idx="34175" formatCode="General">
                  <c:v>68.349999999999994</c:v>
                </c:pt>
                <c:pt idx="34176" formatCode="General">
                  <c:v>68.352000000000004</c:v>
                </c:pt>
                <c:pt idx="34177" formatCode="General">
                  <c:v>68.353999999999999</c:v>
                </c:pt>
                <c:pt idx="34178" formatCode="General">
                  <c:v>68.355999999999995</c:v>
                </c:pt>
                <c:pt idx="34179" formatCode="General">
                  <c:v>68.358000000000004</c:v>
                </c:pt>
                <c:pt idx="34180" formatCode="General">
                  <c:v>68.36</c:v>
                </c:pt>
                <c:pt idx="34181" formatCode="General">
                  <c:v>68.361999999999995</c:v>
                </c:pt>
                <c:pt idx="34182" formatCode="General">
                  <c:v>68.364000000000004</c:v>
                </c:pt>
                <c:pt idx="34183" formatCode="General">
                  <c:v>68.366</c:v>
                </c:pt>
                <c:pt idx="34184" formatCode="General">
                  <c:v>68.367999999999995</c:v>
                </c:pt>
                <c:pt idx="34185" formatCode="General">
                  <c:v>68.37</c:v>
                </c:pt>
                <c:pt idx="34186" formatCode="General">
                  <c:v>68.372</c:v>
                </c:pt>
                <c:pt idx="34187" formatCode="General">
                  <c:v>68.373999999999995</c:v>
                </c:pt>
                <c:pt idx="34188" formatCode="General">
                  <c:v>68.376000000000005</c:v>
                </c:pt>
                <c:pt idx="34189" formatCode="General">
                  <c:v>68.378</c:v>
                </c:pt>
                <c:pt idx="34190" formatCode="General">
                  <c:v>68.38</c:v>
                </c:pt>
                <c:pt idx="34191" formatCode="General">
                  <c:v>68.382000000000005</c:v>
                </c:pt>
                <c:pt idx="34192" formatCode="General">
                  <c:v>68.384</c:v>
                </c:pt>
                <c:pt idx="34193" formatCode="General">
                  <c:v>68.385999999999996</c:v>
                </c:pt>
                <c:pt idx="34194" formatCode="General">
                  <c:v>68.388000000000005</c:v>
                </c:pt>
                <c:pt idx="34195" formatCode="General">
                  <c:v>68.39</c:v>
                </c:pt>
                <c:pt idx="34196" formatCode="General">
                  <c:v>68.391999999999996</c:v>
                </c:pt>
                <c:pt idx="34197" formatCode="General">
                  <c:v>68.394000000000005</c:v>
                </c:pt>
                <c:pt idx="34198" formatCode="General">
                  <c:v>68.396000000000001</c:v>
                </c:pt>
                <c:pt idx="34199" formatCode="General">
                  <c:v>68.397999999999996</c:v>
                </c:pt>
                <c:pt idx="34200" formatCode="General">
                  <c:v>68.400000000000006</c:v>
                </c:pt>
                <c:pt idx="34201" formatCode="General">
                  <c:v>68.402000000000001</c:v>
                </c:pt>
                <c:pt idx="34202" formatCode="General">
                  <c:v>68.403999999999996</c:v>
                </c:pt>
                <c:pt idx="34203" formatCode="General">
                  <c:v>68.406000000000006</c:v>
                </c:pt>
                <c:pt idx="34204" formatCode="General">
                  <c:v>68.408000000000001</c:v>
                </c:pt>
                <c:pt idx="34205" formatCode="General">
                  <c:v>68.41</c:v>
                </c:pt>
                <c:pt idx="34206" formatCode="General">
                  <c:v>68.412000000000006</c:v>
                </c:pt>
                <c:pt idx="34207" formatCode="General">
                  <c:v>68.414000000000001</c:v>
                </c:pt>
                <c:pt idx="34208" formatCode="General">
                  <c:v>68.415999999999997</c:v>
                </c:pt>
                <c:pt idx="34209" formatCode="General">
                  <c:v>68.418000000000006</c:v>
                </c:pt>
                <c:pt idx="34210" formatCode="General">
                  <c:v>68.42</c:v>
                </c:pt>
                <c:pt idx="34211" formatCode="General">
                  <c:v>68.421999999999997</c:v>
                </c:pt>
                <c:pt idx="34212" formatCode="General">
                  <c:v>68.424000000000007</c:v>
                </c:pt>
                <c:pt idx="34213" formatCode="General">
                  <c:v>68.426000000000002</c:v>
                </c:pt>
                <c:pt idx="34214" formatCode="General">
                  <c:v>68.427999999999997</c:v>
                </c:pt>
                <c:pt idx="34215" formatCode="General">
                  <c:v>68.430000000000007</c:v>
                </c:pt>
                <c:pt idx="34216" formatCode="General">
                  <c:v>68.432000000000002</c:v>
                </c:pt>
                <c:pt idx="34217" formatCode="General">
                  <c:v>68.433999999999997</c:v>
                </c:pt>
                <c:pt idx="34218" formatCode="General">
                  <c:v>68.436000000000007</c:v>
                </c:pt>
                <c:pt idx="34219" formatCode="General">
                  <c:v>68.438000000000002</c:v>
                </c:pt>
                <c:pt idx="34220" formatCode="General">
                  <c:v>68.44</c:v>
                </c:pt>
                <c:pt idx="34221" formatCode="General">
                  <c:v>68.441999999999993</c:v>
                </c:pt>
                <c:pt idx="34222" formatCode="General">
                  <c:v>68.444000000000003</c:v>
                </c:pt>
                <c:pt idx="34223" formatCode="General">
                  <c:v>68.445999999999998</c:v>
                </c:pt>
                <c:pt idx="34224" formatCode="General">
                  <c:v>68.447999999999993</c:v>
                </c:pt>
                <c:pt idx="34225" formatCode="General">
                  <c:v>68.45</c:v>
                </c:pt>
                <c:pt idx="34226" formatCode="General">
                  <c:v>68.451999999999998</c:v>
                </c:pt>
                <c:pt idx="34227" formatCode="General">
                  <c:v>68.453999999999994</c:v>
                </c:pt>
                <c:pt idx="34228" formatCode="General">
                  <c:v>68.456000000000003</c:v>
                </c:pt>
                <c:pt idx="34229" formatCode="General">
                  <c:v>68.457999999999998</c:v>
                </c:pt>
                <c:pt idx="34230" formatCode="General">
                  <c:v>68.459999999999994</c:v>
                </c:pt>
                <c:pt idx="34231" formatCode="General">
                  <c:v>68.462000000000003</c:v>
                </c:pt>
                <c:pt idx="34232" formatCode="General">
                  <c:v>68.463999999999999</c:v>
                </c:pt>
                <c:pt idx="34233" formatCode="General">
                  <c:v>68.465999999999994</c:v>
                </c:pt>
                <c:pt idx="34234" formatCode="General">
                  <c:v>68.468000000000004</c:v>
                </c:pt>
                <c:pt idx="34235" formatCode="General">
                  <c:v>68.47</c:v>
                </c:pt>
                <c:pt idx="34236" formatCode="General">
                  <c:v>68.471999999999994</c:v>
                </c:pt>
                <c:pt idx="34237" formatCode="General">
                  <c:v>68.474000000000004</c:v>
                </c:pt>
                <c:pt idx="34238" formatCode="General">
                  <c:v>68.475999999999999</c:v>
                </c:pt>
                <c:pt idx="34239" formatCode="General">
                  <c:v>68.477999999999994</c:v>
                </c:pt>
                <c:pt idx="34240" formatCode="General">
                  <c:v>68.48</c:v>
                </c:pt>
                <c:pt idx="34241" formatCode="General">
                  <c:v>68.481999999999999</c:v>
                </c:pt>
                <c:pt idx="34242" formatCode="General">
                  <c:v>68.483999999999995</c:v>
                </c:pt>
                <c:pt idx="34243" formatCode="General">
                  <c:v>68.486000000000004</c:v>
                </c:pt>
                <c:pt idx="34244" formatCode="General">
                  <c:v>68.488</c:v>
                </c:pt>
                <c:pt idx="34245" formatCode="General">
                  <c:v>68.489999999999995</c:v>
                </c:pt>
                <c:pt idx="34246" formatCode="General">
                  <c:v>68.492000000000004</c:v>
                </c:pt>
                <c:pt idx="34247" formatCode="General">
                  <c:v>68.494</c:v>
                </c:pt>
                <c:pt idx="34248" formatCode="General">
                  <c:v>68.495999999999995</c:v>
                </c:pt>
                <c:pt idx="34249" formatCode="General">
                  <c:v>68.498000000000005</c:v>
                </c:pt>
                <c:pt idx="34250" formatCode="General">
                  <c:v>68.5</c:v>
                </c:pt>
                <c:pt idx="34251" formatCode="General">
                  <c:v>68.501999999999995</c:v>
                </c:pt>
                <c:pt idx="34252" formatCode="General">
                  <c:v>68.504000000000005</c:v>
                </c:pt>
                <c:pt idx="34253" formatCode="General">
                  <c:v>68.506</c:v>
                </c:pt>
                <c:pt idx="34254" formatCode="General">
                  <c:v>68.507999999999996</c:v>
                </c:pt>
                <c:pt idx="34255" formatCode="General">
                  <c:v>68.510000000000005</c:v>
                </c:pt>
                <c:pt idx="34256" formatCode="General">
                  <c:v>68.512</c:v>
                </c:pt>
                <c:pt idx="34257" formatCode="General">
                  <c:v>68.513999999999996</c:v>
                </c:pt>
                <c:pt idx="34258" formatCode="General">
                  <c:v>68.516000000000005</c:v>
                </c:pt>
                <c:pt idx="34259" formatCode="General">
                  <c:v>68.518000000000001</c:v>
                </c:pt>
                <c:pt idx="34260" formatCode="General">
                  <c:v>68.52</c:v>
                </c:pt>
                <c:pt idx="34261" formatCode="General">
                  <c:v>68.522000000000006</c:v>
                </c:pt>
                <c:pt idx="34262" formatCode="General">
                  <c:v>68.524000000000001</c:v>
                </c:pt>
                <c:pt idx="34263" formatCode="General">
                  <c:v>68.525999999999996</c:v>
                </c:pt>
                <c:pt idx="34264" formatCode="General">
                  <c:v>68.528000000000006</c:v>
                </c:pt>
                <c:pt idx="34265" formatCode="General">
                  <c:v>68.53</c:v>
                </c:pt>
                <c:pt idx="34266" formatCode="General">
                  <c:v>68.531999999999996</c:v>
                </c:pt>
                <c:pt idx="34267" formatCode="General">
                  <c:v>68.534000000000006</c:v>
                </c:pt>
                <c:pt idx="34268" formatCode="General">
                  <c:v>68.536000000000001</c:v>
                </c:pt>
                <c:pt idx="34269" formatCode="General">
                  <c:v>68.537999999999997</c:v>
                </c:pt>
                <c:pt idx="34270" formatCode="General">
                  <c:v>68.540000000000006</c:v>
                </c:pt>
                <c:pt idx="34271" formatCode="General">
                  <c:v>68.542000000000002</c:v>
                </c:pt>
                <c:pt idx="34272" formatCode="General">
                  <c:v>68.543999999999997</c:v>
                </c:pt>
                <c:pt idx="34273" formatCode="General">
                  <c:v>68.546000000000006</c:v>
                </c:pt>
                <c:pt idx="34274" formatCode="General">
                  <c:v>68.548000000000002</c:v>
                </c:pt>
                <c:pt idx="34275" formatCode="General">
                  <c:v>68.55</c:v>
                </c:pt>
                <c:pt idx="34276" formatCode="General">
                  <c:v>68.552000000000007</c:v>
                </c:pt>
                <c:pt idx="34277" formatCode="General">
                  <c:v>68.554000000000002</c:v>
                </c:pt>
                <c:pt idx="34278" formatCode="General">
                  <c:v>68.555999999999997</c:v>
                </c:pt>
                <c:pt idx="34279" formatCode="General">
                  <c:v>68.558000000000007</c:v>
                </c:pt>
                <c:pt idx="34280" formatCode="General">
                  <c:v>68.56</c:v>
                </c:pt>
                <c:pt idx="34281" formatCode="General">
                  <c:v>68.561999999999998</c:v>
                </c:pt>
                <c:pt idx="34282" formatCode="General">
                  <c:v>68.563999999999993</c:v>
                </c:pt>
                <c:pt idx="34283" formatCode="General">
                  <c:v>68.566000000000003</c:v>
                </c:pt>
                <c:pt idx="34284" formatCode="General">
                  <c:v>68.567999999999998</c:v>
                </c:pt>
                <c:pt idx="34285" formatCode="General">
                  <c:v>68.569999999999993</c:v>
                </c:pt>
                <c:pt idx="34286" formatCode="General">
                  <c:v>68.572000000000003</c:v>
                </c:pt>
                <c:pt idx="34287" formatCode="General">
                  <c:v>68.573999999999998</c:v>
                </c:pt>
                <c:pt idx="34288" formatCode="General">
                  <c:v>68.575999999999993</c:v>
                </c:pt>
                <c:pt idx="34289" formatCode="General">
                  <c:v>68.578000000000003</c:v>
                </c:pt>
                <c:pt idx="34290" formatCode="General">
                  <c:v>68.58</c:v>
                </c:pt>
                <c:pt idx="34291" formatCode="General">
                  <c:v>68.581999999999994</c:v>
                </c:pt>
                <c:pt idx="34292" formatCode="General">
                  <c:v>68.584000000000003</c:v>
                </c:pt>
                <c:pt idx="34293" formatCode="General">
                  <c:v>68.585999999999999</c:v>
                </c:pt>
                <c:pt idx="34294" formatCode="General">
                  <c:v>68.587999999999994</c:v>
                </c:pt>
                <c:pt idx="34295" formatCode="General">
                  <c:v>68.59</c:v>
                </c:pt>
                <c:pt idx="34296" formatCode="General">
                  <c:v>68.591999999999999</c:v>
                </c:pt>
                <c:pt idx="34297" formatCode="General">
                  <c:v>68.593999999999994</c:v>
                </c:pt>
                <c:pt idx="34298" formatCode="General">
                  <c:v>68.596000000000004</c:v>
                </c:pt>
                <c:pt idx="34299" formatCode="General">
                  <c:v>68.597999999999999</c:v>
                </c:pt>
                <c:pt idx="34300" formatCode="General">
                  <c:v>68.599999999999994</c:v>
                </c:pt>
                <c:pt idx="34301" formatCode="General">
                  <c:v>68.602000000000004</c:v>
                </c:pt>
                <c:pt idx="34302" formatCode="General">
                  <c:v>68.603999999999999</c:v>
                </c:pt>
                <c:pt idx="34303" formatCode="General">
                  <c:v>68.605999999999995</c:v>
                </c:pt>
                <c:pt idx="34304" formatCode="General">
                  <c:v>68.608000000000004</c:v>
                </c:pt>
                <c:pt idx="34305" formatCode="General">
                  <c:v>68.61</c:v>
                </c:pt>
                <c:pt idx="34306" formatCode="General">
                  <c:v>68.611999999999995</c:v>
                </c:pt>
                <c:pt idx="34307" formatCode="General">
                  <c:v>68.614000000000004</c:v>
                </c:pt>
                <c:pt idx="34308" formatCode="General">
                  <c:v>68.616</c:v>
                </c:pt>
                <c:pt idx="34309" formatCode="General">
                  <c:v>68.617999999999995</c:v>
                </c:pt>
                <c:pt idx="34310" formatCode="General">
                  <c:v>68.62</c:v>
                </c:pt>
                <c:pt idx="34311" formatCode="General">
                  <c:v>68.622</c:v>
                </c:pt>
                <c:pt idx="34312" formatCode="General">
                  <c:v>68.623999999999995</c:v>
                </c:pt>
                <c:pt idx="34313" formatCode="General">
                  <c:v>68.626000000000005</c:v>
                </c:pt>
                <c:pt idx="34314" formatCode="General">
                  <c:v>68.628</c:v>
                </c:pt>
                <c:pt idx="34315" formatCode="General">
                  <c:v>68.63</c:v>
                </c:pt>
                <c:pt idx="34316" formatCode="General">
                  <c:v>68.632000000000005</c:v>
                </c:pt>
                <c:pt idx="34317" formatCode="General">
                  <c:v>68.634</c:v>
                </c:pt>
                <c:pt idx="34318" formatCode="General">
                  <c:v>68.635999999999996</c:v>
                </c:pt>
                <c:pt idx="34319" formatCode="General">
                  <c:v>68.638000000000005</c:v>
                </c:pt>
                <c:pt idx="34320" formatCode="General">
                  <c:v>68.64</c:v>
                </c:pt>
                <c:pt idx="34321" formatCode="General">
                  <c:v>68.641999999999996</c:v>
                </c:pt>
                <c:pt idx="34322" formatCode="General">
                  <c:v>68.644000000000005</c:v>
                </c:pt>
                <c:pt idx="34323" formatCode="General">
                  <c:v>68.646000000000001</c:v>
                </c:pt>
                <c:pt idx="34324" formatCode="General">
                  <c:v>68.647999999999996</c:v>
                </c:pt>
                <c:pt idx="34325" formatCode="General">
                  <c:v>68.650000000000006</c:v>
                </c:pt>
                <c:pt idx="34326" formatCode="General">
                  <c:v>68.652000000000001</c:v>
                </c:pt>
                <c:pt idx="34327" formatCode="General">
                  <c:v>68.653999999999996</c:v>
                </c:pt>
                <c:pt idx="34328" formatCode="General">
                  <c:v>68.656000000000006</c:v>
                </c:pt>
                <c:pt idx="34329" formatCode="General">
                  <c:v>68.658000000000001</c:v>
                </c:pt>
                <c:pt idx="34330" formatCode="General">
                  <c:v>68.66</c:v>
                </c:pt>
                <c:pt idx="34331" formatCode="General">
                  <c:v>68.662000000000006</c:v>
                </c:pt>
                <c:pt idx="34332" formatCode="General">
                  <c:v>68.664000000000001</c:v>
                </c:pt>
                <c:pt idx="34333" formatCode="General">
                  <c:v>68.665999999999997</c:v>
                </c:pt>
                <c:pt idx="34334" formatCode="General">
                  <c:v>68.668000000000006</c:v>
                </c:pt>
                <c:pt idx="34335" formatCode="General">
                  <c:v>68.67</c:v>
                </c:pt>
                <c:pt idx="34336" formatCode="General">
                  <c:v>68.671999999999997</c:v>
                </c:pt>
                <c:pt idx="34337" formatCode="General">
                  <c:v>68.674000000000007</c:v>
                </c:pt>
                <c:pt idx="34338" formatCode="General">
                  <c:v>68.676000000000002</c:v>
                </c:pt>
                <c:pt idx="34339" formatCode="General">
                  <c:v>68.677999999999997</c:v>
                </c:pt>
                <c:pt idx="34340" formatCode="General">
                  <c:v>68.680000000000007</c:v>
                </c:pt>
                <c:pt idx="34341" formatCode="General">
                  <c:v>68.682000000000002</c:v>
                </c:pt>
                <c:pt idx="34342" formatCode="General">
                  <c:v>68.683999999999997</c:v>
                </c:pt>
                <c:pt idx="34343" formatCode="General">
                  <c:v>68.686000000000007</c:v>
                </c:pt>
                <c:pt idx="34344" formatCode="General">
                  <c:v>68.688000000000002</c:v>
                </c:pt>
                <c:pt idx="34345" formatCode="General">
                  <c:v>68.69</c:v>
                </c:pt>
                <c:pt idx="34346" formatCode="General">
                  <c:v>68.691999999999993</c:v>
                </c:pt>
                <c:pt idx="34347" formatCode="General">
                  <c:v>68.694000000000003</c:v>
                </c:pt>
                <c:pt idx="34348" formatCode="General">
                  <c:v>68.695999999999998</c:v>
                </c:pt>
                <c:pt idx="34349" formatCode="General">
                  <c:v>68.697999999999993</c:v>
                </c:pt>
                <c:pt idx="34350" formatCode="General">
                  <c:v>68.7</c:v>
                </c:pt>
                <c:pt idx="34351" formatCode="General">
                  <c:v>68.701999999999998</c:v>
                </c:pt>
                <c:pt idx="34352" formatCode="General">
                  <c:v>68.703999999999994</c:v>
                </c:pt>
                <c:pt idx="34353" formatCode="General">
                  <c:v>68.706000000000003</c:v>
                </c:pt>
                <c:pt idx="34354" formatCode="General">
                  <c:v>68.707999999999998</c:v>
                </c:pt>
                <c:pt idx="34355" formatCode="General">
                  <c:v>68.709999999999994</c:v>
                </c:pt>
                <c:pt idx="34356" formatCode="General">
                  <c:v>68.712000000000003</c:v>
                </c:pt>
                <c:pt idx="34357" formatCode="General">
                  <c:v>68.713999999999999</c:v>
                </c:pt>
                <c:pt idx="34358" formatCode="General">
                  <c:v>68.715999999999994</c:v>
                </c:pt>
                <c:pt idx="34359" formatCode="General">
                  <c:v>68.718000000000004</c:v>
                </c:pt>
                <c:pt idx="34360" formatCode="General">
                  <c:v>68.72</c:v>
                </c:pt>
                <c:pt idx="34361" formatCode="General">
                  <c:v>68.721999999999994</c:v>
                </c:pt>
                <c:pt idx="34362" formatCode="General">
                  <c:v>68.724000000000004</c:v>
                </c:pt>
                <c:pt idx="34363" formatCode="General">
                  <c:v>68.725999999999999</c:v>
                </c:pt>
                <c:pt idx="34364" formatCode="General">
                  <c:v>68.727999999999994</c:v>
                </c:pt>
                <c:pt idx="34365" formatCode="General">
                  <c:v>68.73</c:v>
                </c:pt>
                <c:pt idx="34366" formatCode="General">
                  <c:v>68.731999999999999</c:v>
                </c:pt>
                <c:pt idx="34367" formatCode="General">
                  <c:v>68.733999999999995</c:v>
                </c:pt>
                <c:pt idx="34368" formatCode="General">
                  <c:v>68.736000000000004</c:v>
                </c:pt>
                <c:pt idx="34369" formatCode="General">
                  <c:v>68.738</c:v>
                </c:pt>
                <c:pt idx="34370" formatCode="General">
                  <c:v>68.739999999999995</c:v>
                </c:pt>
                <c:pt idx="34371" formatCode="General">
                  <c:v>68.742000000000004</c:v>
                </c:pt>
                <c:pt idx="34372" formatCode="General">
                  <c:v>68.744</c:v>
                </c:pt>
                <c:pt idx="34373" formatCode="General">
                  <c:v>68.745999999999995</c:v>
                </c:pt>
                <c:pt idx="34374" formatCode="General">
                  <c:v>68.748000000000005</c:v>
                </c:pt>
                <c:pt idx="34375" formatCode="General">
                  <c:v>68.75</c:v>
                </c:pt>
                <c:pt idx="34376" formatCode="General">
                  <c:v>68.751999999999995</c:v>
                </c:pt>
                <c:pt idx="34377" formatCode="General">
                  <c:v>68.754000000000005</c:v>
                </c:pt>
                <c:pt idx="34378" formatCode="General">
                  <c:v>68.756</c:v>
                </c:pt>
                <c:pt idx="34379" formatCode="General">
                  <c:v>68.757999999999996</c:v>
                </c:pt>
                <c:pt idx="34380" formatCode="General">
                  <c:v>68.760000000000005</c:v>
                </c:pt>
                <c:pt idx="34381" formatCode="General">
                  <c:v>68.762</c:v>
                </c:pt>
                <c:pt idx="34382" formatCode="General">
                  <c:v>68.763999999999996</c:v>
                </c:pt>
                <c:pt idx="34383" formatCode="General">
                  <c:v>68.766000000000005</c:v>
                </c:pt>
                <c:pt idx="34384" formatCode="General">
                  <c:v>68.768000000000001</c:v>
                </c:pt>
                <c:pt idx="34385" formatCode="General">
                  <c:v>68.77</c:v>
                </c:pt>
                <c:pt idx="34386" formatCode="General">
                  <c:v>68.772000000000006</c:v>
                </c:pt>
                <c:pt idx="34387" formatCode="General">
                  <c:v>68.774000000000001</c:v>
                </c:pt>
                <c:pt idx="34388" formatCode="General">
                  <c:v>68.775999999999996</c:v>
                </c:pt>
                <c:pt idx="34389" formatCode="General">
                  <c:v>68.778000000000006</c:v>
                </c:pt>
                <c:pt idx="34390" formatCode="General">
                  <c:v>68.78</c:v>
                </c:pt>
                <c:pt idx="34391" formatCode="General">
                  <c:v>68.781999999999996</c:v>
                </c:pt>
                <c:pt idx="34392" formatCode="General">
                  <c:v>68.784000000000006</c:v>
                </c:pt>
                <c:pt idx="34393" formatCode="General">
                  <c:v>68.786000000000001</c:v>
                </c:pt>
                <c:pt idx="34394" formatCode="General">
                  <c:v>68.787999999999997</c:v>
                </c:pt>
                <c:pt idx="34395" formatCode="General">
                  <c:v>68.790000000000006</c:v>
                </c:pt>
                <c:pt idx="34396" formatCode="General">
                  <c:v>68.792000000000002</c:v>
                </c:pt>
                <c:pt idx="34397" formatCode="General">
                  <c:v>68.793999999999997</c:v>
                </c:pt>
                <c:pt idx="34398" formatCode="General">
                  <c:v>68.796000000000006</c:v>
                </c:pt>
                <c:pt idx="34399" formatCode="General">
                  <c:v>68.798000000000002</c:v>
                </c:pt>
                <c:pt idx="34400" formatCode="General">
                  <c:v>68.8</c:v>
                </c:pt>
                <c:pt idx="34401" formatCode="General">
                  <c:v>68.802000000000007</c:v>
                </c:pt>
                <c:pt idx="34402" formatCode="General">
                  <c:v>68.804000000000002</c:v>
                </c:pt>
                <c:pt idx="34403" formatCode="General">
                  <c:v>68.805999999999997</c:v>
                </c:pt>
                <c:pt idx="34404" formatCode="General">
                  <c:v>68.808000000000007</c:v>
                </c:pt>
                <c:pt idx="34405" formatCode="General">
                  <c:v>68.81</c:v>
                </c:pt>
                <c:pt idx="34406" formatCode="General">
                  <c:v>68.811999999999998</c:v>
                </c:pt>
                <c:pt idx="34407" formatCode="General">
                  <c:v>68.813999999999993</c:v>
                </c:pt>
                <c:pt idx="34408" formatCode="General">
                  <c:v>68.816000000000003</c:v>
                </c:pt>
                <c:pt idx="34409" formatCode="General">
                  <c:v>68.817999999999998</c:v>
                </c:pt>
                <c:pt idx="34410" formatCode="General">
                  <c:v>68.819999999999993</c:v>
                </c:pt>
                <c:pt idx="34411" formatCode="General">
                  <c:v>68.822000000000003</c:v>
                </c:pt>
                <c:pt idx="34412" formatCode="General">
                  <c:v>68.823999999999998</c:v>
                </c:pt>
                <c:pt idx="34413" formatCode="General">
                  <c:v>68.825999999999993</c:v>
                </c:pt>
                <c:pt idx="34414" formatCode="General">
                  <c:v>68.828000000000003</c:v>
                </c:pt>
                <c:pt idx="34415" formatCode="General">
                  <c:v>68.83</c:v>
                </c:pt>
                <c:pt idx="34416" formatCode="General">
                  <c:v>68.831999999999994</c:v>
                </c:pt>
                <c:pt idx="34417" formatCode="General">
                  <c:v>68.834000000000003</c:v>
                </c:pt>
                <c:pt idx="34418" formatCode="General">
                  <c:v>68.835999999999999</c:v>
                </c:pt>
                <c:pt idx="34419" formatCode="General">
                  <c:v>68.837999999999994</c:v>
                </c:pt>
                <c:pt idx="34420" formatCode="General">
                  <c:v>68.84</c:v>
                </c:pt>
                <c:pt idx="34421" formatCode="General">
                  <c:v>68.841999999999999</c:v>
                </c:pt>
                <c:pt idx="34422" formatCode="General">
                  <c:v>68.843999999999994</c:v>
                </c:pt>
                <c:pt idx="34423" formatCode="General">
                  <c:v>68.846000000000004</c:v>
                </c:pt>
                <c:pt idx="34424" formatCode="General">
                  <c:v>68.847999999999999</c:v>
                </c:pt>
                <c:pt idx="34425" formatCode="General">
                  <c:v>68.849999999999994</c:v>
                </c:pt>
                <c:pt idx="34426" formatCode="General">
                  <c:v>68.852000000000004</c:v>
                </c:pt>
                <c:pt idx="34427" formatCode="General">
                  <c:v>68.853999999999999</c:v>
                </c:pt>
                <c:pt idx="34428" formatCode="General">
                  <c:v>68.855999999999995</c:v>
                </c:pt>
                <c:pt idx="34429" formatCode="General">
                  <c:v>68.858000000000004</c:v>
                </c:pt>
                <c:pt idx="34430" formatCode="General">
                  <c:v>68.86</c:v>
                </c:pt>
                <c:pt idx="34431" formatCode="General">
                  <c:v>68.861999999999995</c:v>
                </c:pt>
                <c:pt idx="34432" formatCode="General">
                  <c:v>68.864000000000004</c:v>
                </c:pt>
                <c:pt idx="34433" formatCode="General">
                  <c:v>68.866</c:v>
                </c:pt>
                <c:pt idx="34434" formatCode="General">
                  <c:v>68.867999999999995</c:v>
                </c:pt>
                <c:pt idx="34435" formatCode="General">
                  <c:v>68.87</c:v>
                </c:pt>
                <c:pt idx="34436" formatCode="General">
                  <c:v>68.872</c:v>
                </c:pt>
                <c:pt idx="34437" formatCode="General">
                  <c:v>68.873999999999995</c:v>
                </c:pt>
                <c:pt idx="34438" formatCode="General">
                  <c:v>68.876000000000005</c:v>
                </c:pt>
                <c:pt idx="34439" formatCode="General">
                  <c:v>68.878</c:v>
                </c:pt>
                <c:pt idx="34440" formatCode="General">
                  <c:v>68.88</c:v>
                </c:pt>
                <c:pt idx="34441" formatCode="General">
                  <c:v>68.882000000000005</c:v>
                </c:pt>
                <c:pt idx="34442" formatCode="General">
                  <c:v>68.884</c:v>
                </c:pt>
                <c:pt idx="34443" formatCode="General">
                  <c:v>68.885999999999996</c:v>
                </c:pt>
                <c:pt idx="34444" formatCode="General">
                  <c:v>68.888000000000005</c:v>
                </c:pt>
                <c:pt idx="34445" formatCode="General">
                  <c:v>68.89</c:v>
                </c:pt>
                <c:pt idx="34446" formatCode="General">
                  <c:v>68.891999999999996</c:v>
                </c:pt>
                <c:pt idx="34447" formatCode="General">
                  <c:v>68.894000000000005</c:v>
                </c:pt>
                <c:pt idx="34448" formatCode="General">
                  <c:v>68.896000000000001</c:v>
                </c:pt>
                <c:pt idx="34449" formatCode="General">
                  <c:v>68.897999999999996</c:v>
                </c:pt>
                <c:pt idx="34450" formatCode="General">
                  <c:v>68.900000000000006</c:v>
                </c:pt>
                <c:pt idx="34451" formatCode="General">
                  <c:v>68.902000000000001</c:v>
                </c:pt>
                <c:pt idx="34452" formatCode="General">
                  <c:v>68.903999999999996</c:v>
                </c:pt>
                <c:pt idx="34453" formatCode="General">
                  <c:v>68.906000000000006</c:v>
                </c:pt>
                <c:pt idx="34454" formatCode="General">
                  <c:v>68.908000000000001</c:v>
                </c:pt>
                <c:pt idx="34455" formatCode="General">
                  <c:v>68.91</c:v>
                </c:pt>
                <c:pt idx="34456" formatCode="General">
                  <c:v>68.912000000000006</c:v>
                </c:pt>
                <c:pt idx="34457" formatCode="General">
                  <c:v>68.914000000000001</c:v>
                </c:pt>
                <c:pt idx="34458" formatCode="General">
                  <c:v>68.915999999999997</c:v>
                </c:pt>
                <c:pt idx="34459" formatCode="General">
                  <c:v>68.918000000000006</c:v>
                </c:pt>
                <c:pt idx="34460" formatCode="General">
                  <c:v>68.92</c:v>
                </c:pt>
                <c:pt idx="34461" formatCode="General">
                  <c:v>68.921999999999997</c:v>
                </c:pt>
                <c:pt idx="34462" formatCode="General">
                  <c:v>68.924000000000007</c:v>
                </c:pt>
                <c:pt idx="34463" formatCode="General">
                  <c:v>68.926000000000002</c:v>
                </c:pt>
                <c:pt idx="34464" formatCode="General">
                  <c:v>68.927999999999997</c:v>
                </c:pt>
                <c:pt idx="34465" formatCode="General">
                  <c:v>68.930000000000007</c:v>
                </c:pt>
                <c:pt idx="34466" formatCode="General">
                  <c:v>68.932000000000002</c:v>
                </c:pt>
                <c:pt idx="34467" formatCode="General">
                  <c:v>68.933999999999997</c:v>
                </c:pt>
                <c:pt idx="34468" formatCode="General">
                  <c:v>68.936000000000007</c:v>
                </c:pt>
                <c:pt idx="34469" formatCode="General">
                  <c:v>68.938000000000002</c:v>
                </c:pt>
                <c:pt idx="34470" formatCode="General">
                  <c:v>68.94</c:v>
                </c:pt>
                <c:pt idx="34471" formatCode="General">
                  <c:v>68.941999999999993</c:v>
                </c:pt>
                <c:pt idx="34472" formatCode="General">
                  <c:v>68.944000000000003</c:v>
                </c:pt>
                <c:pt idx="34473" formatCode="General">
                  <c:v>68.945999999999998</c:v>
                </c:pt>
                <c:pt idx="34474" formatCode="General">
                  <c:v>68.947999999999993</c:v>
                </c:pt>
                <c:pt idx="34475" formatCode="General">
                  <c:v>68.95</c:v>
                </c:pt>
                <c:pt idx="34476" formatCode="General">
                  <c:v>68.951999999999998</c:v>
                </c:pt>
                <c:pt idx="34477" formatCode="General">
                  <c:v>68.953999999999994</c:v>
                </c:pt>
                <c:pt idx="34478" formatCode="General">
                  <c:v>68.956000000000003</c:v>
                </c:pt>
                <c:pt idx="34479" formatCode="General">
                  <c:v>68.957999999999998</c:v>
                </c:pt>
                <c:pt idx="34480" formatCode="General">
                  <c:v>68.959999999999994</c:v>
                </c:pt>
                <c:pt idx="34481" formatCode="General">
                  <c:v>68.962000000000003</c:v>
                </c:pt>
                <c:pt idx="34482" formatCode="General">
                  <c:v>68.963999999999999</c:v>
                </c:pt>
                <c:pt idx="34483" formatCode="General">
                  <c:v>68.965999999999994</c:v>
                </c:pt>
                <c:pt idx="34484" formatCode="General">
                  <c:v>68.968000000000004</c:v>
                </c:pt>
                <c:pt idx="34485" formatCode="General">
                  <c:v>68.97</c:v>
                </c:pt>
                <c:pt idx="34486" formatCode="General">
                  <c:v>68.971999999999994</c:v>
                </c:pt>
                <c:pt idx="34487" formatCode="General">
                  <c:v>68.974000000000004</c:v>
                </c:pt>
                <c:pt idx="34488" formatCode="General">
                  <c:v>68.975999999999999</c:v>
                </c:pt>
                <c:pt idx="34489" formatCode="General">
                  <c:v>68.977999999999994</c:v>
                </c:pt>
                <c:pt idx="34490" formatCode="General">
                  <c:v>68.98</c:v>
                </c:pt>
                <c:pt idx="34491" formatCode="General">
                  <c:v>68.981999999999999</c:v>
                </c:pt>
                <c:pt idx="34492" formatCode="General">
                  <c:v>68.983999999999995</c:v>
                </c:pt>
                <c:pt idx="34493" formatCode="General">
                  <c:v>68.986000000000004</c:v>
                </c:pt>
                <c:pt idx="34494" formatCode="General">
                  <c:v>68.988</c:v>
                </c:pt>
                <c:pt idx="34495" formatCode="General">
                  <c:v>68.989999999999995</c:v>
                </c:pt>
                <c:pt idx="34496" formatCode="General">
                  <c:v>68.992000000000004</c:v>
                </c:pt>
                <c:pt idx="34497" formatCode="General">
                  <c:v>68.994</c:v>
                </c:pt>
                <c:pt idx="34498" formatCode="General">
                  <c:v>68.995999999999995</c:v>
                </c:pt>
                <c:pt idx="34499" formatCode="General">
                  <c:v>68.998000000000005</c:v>
                </c:pt>
                <c:pt idx="34500" formatCode="General">
                  <c:v>69</c:v>
                </c:pt>
                <c:pt idx="34501" formatCode="General">
                  <c:v>69.001999999999995</c:v>
                </c:pt>
                <c:pt idx="34502" formatCode="General">
                  <c:v>69.004000000000005</c:v>
                </c:pt>
                <c:pt idx="34503" formatCode="General">
                  <c:v>69.006</c:v>
                </c:pt>
                <c:pt idx="34504" formatCode="General">
                  <c:v>69.007999999999996</c:v>
                </c:pt>
                <c:pt idx="34505" formatCode="General">
                  <c:v>69.010000000000005</c:v>
                </c:pt>
                <c:pt idx="34506" formatCode="General">
                  <c:v>69.012</c:v>
                </c:pt>
                <c:pt idx="34507" formatCode="General">
                  <c:v>69.013999999999996</c:v>
                </c:pt>
                <c:pt idx="34508" formatCode="General">
                  <c:v>69.016000000000005</c:v>
                </c:pt>
                <c:pt idx="34509" formatCode="General">
                  <c:v>69.018000000000001</c:v>
                </c:pt>
                <c:pt idx="34510" formatCode="General">
                  <c:v>69.02</c:v>
                </c:pt>
                <c:pt idx="34511" formatCode="General">
                  <c:v>69.022000000000006</c:v>
                </c:pt>
                <c:pt idx="34512" formatCode="General">
                  <c:v>69.024000000000001</c:v>
                </c:pt>
                <c:pt idx="34513" formatCode="General">
                  <c:v>69.025999999999996</c:v>
                </c:pt>
                <c:pt idx="34514" formatCode="General">
                  <c:v>69.028000000000006</c:v>
                </c:pt>
                <c:pt idx="34515" formatCode="General">
                  <c:v>69.03</c:v>
                </c:pt>
                <c:pt idx="34516" formatCode="General">
                  <c:v>69.031999999999996</c:v>
                </c:pt>
                <c:pt idx="34517" formatCode="General">
                  <c:v>69.034000000000006</c:v>
                </c:pt>
                <c:pt idx="34518" formatCode="General">
                  <c:v>69.036000000000001</c:v>
                </c:pt>
                <c:pt idx="34519" formatCode="General">
                  <c:v>69.037999999999997</c:v>
                </c:pt>
                <c:pt idx="34520" formatCode="General">
                  <c:v>69.040000000000006</c:v>
                </c:pt>
                <c:pt idx="34521" formatCode="General">
                  <c:v>69.042000000000002</c:v>
                </c:pt>
                <c:pt idx="34522" formatCode="General">
                  <c:v>69.043999999999997</c:v>
                </c:pt>
                <c:pt idx="34523" formatCode="General">
                  <c:v>69.046000000000006</c:v>
                </c:pt>
                <c:pt idx="34524" formatCode="General">
                  <c:v>69.048000000000002</c:v>
                </c:pt>
                <c:pt idx="34525" formatCode="General">
                  <c:v>69.05</c:v>
                </c:pt>
                <c:pt idx="34526" formatCode="General">
                  <c:v>69.052000000000007</c:v>
                </c:pt>
                <c:pt idx="34527" formatCode="General">
                  <c:v>69.054000000000002</c:v>
                </c:pt>
                <c:pt idx="34528" formatCode="General">
                  <c:v>69.055999999999997</c:v>
                </c:pt>
                <c:pt idx="34529" formatCode="General">
                  <c:v>69.058000000000007</c:v>
                </c:pt>
                <c:pt idx="34530" formatCode="General">
                  <c:v>69.06</c:v>
                </c:pt>
                <c:pt idx="34531" formatCode="General">
                  <c:v>69.061999999999998</c:v>
                </c:pt>
                <c:pt idx="34532" formatCode="General">
                  <c:v>69.063999999999993</c:v>
                </c:pt>
                <c:pt idx="34533" formatCode="General">
                  <c:v>69.066000000000003</c:v>
                </c:pt>
                <c:pt idx="34534" formatCode="General">
                  <c:v>69.067999999999998</c:v>
                </c:pt>
                <c:pt idx="34535" formatCode="General">
                  <c:v>69.069999999999993</c:v>
                </c:pt>
                <c:pt idx="34536" formatCode="General">
                  <c:v>69.072000000000003</c:v>
                </c:pt>
                <c:pt idx="34537" formatCode="General">
                  <c:v>69.073999999999998</c:v>
                </c:pt>
                <c:pt idx="34538" formatCode="General">
                  <c:v>69.075999999999993</c:v>
                </c:pt>
                <c:pt idx="34539" formatCode="General">
                  <c:v>69.078000000000003</c:v>
                </c:pt>
                <c:pt idx="34540" formatCode="General">
                  <c:v>69.08</c:v>
                </c:pt>
                <c:pt idx="34541" formatCode="General">
                  <c:v>69.081999999999994</c:v>
                </c:pt>
                <c:pt idx="34542" formatCode="General">
                  <c:v>69.084000000000003</c:v>
                </c:pt>
                <c:pt idx="34543" formatCode="General">
                  <c:v>69.085999999999999</c:v>
                </c:pt>
                <c:pt idx="34544" formatCode="General">
                  <c:v>69.087999999999994</c:v>
                </c:pt>
                <c:pt idx="34545" formatCode="General">
                  <c:v>69.09</c:v>
                </c:pt>
                <c:pt idx="34546" formatCode="General">
                  <c:v>69.091999999999999</c:v>
                </c:pt>
                <c:pt idx="34547" formatCode="General">
                  <c:v>69.093999999999994</c:v>
                </c:pt>
                <c:pt idx="34548" formatCode="General">
                  <c:v>69.096000000000004</c:v>
                </c:pt>
                <c:pt idx="34549" formatCode="General">
                  <c:v>69.097999999999999</c:v>
                </c:pt>
                <c:pt idx="34550" formatCode="General">
                  <c:v>69.099999999999994</c:v>
                </c:pt>
                <c:pt idx="34551" formatCode="General">
                  <c:v>69.102000000000004</c:v>
                </c:pt>
                <c:pt idx="34552" formatCode="General">
                  <c:v>69.103999999999999</c:v>
                </c:pt>
                <c:pt idx="34553" formatCode="General">
                  <c:v>69.105999999999995</c:v>
                </c:pt>
                <c:pt idx="34554" formatCode="General">
                  <c:v>69.108000000000004</c:v>
                </c:pt>
                <c:pt idx="34555" formatCode="General">
                  <c:v>69.11</c:v>
                </c:pt>
                <c:pt idx="34556" formatCode="General">
                  <c:v>69.111999999999995</c:v>
                </c:pt>
                <c:pt idx="34557" formatCode="General">
                  <c:v>69.114000000000004</c:v>
                </c:pt>
                <c:pt idx="34558" formatCode="General">
                  <c:v>69.116</c:v>
                </c:pt>
                <c:pt idx="34559" formatCode="General">
                  <c:v>69.117999999999995</c:v>
                </c:pt>
                <c:pt idx="34560" formatCode="General">
                  <c:v>69.12</c:v>
                </c:pt>
                <c:pt idx="34561" formatCode="General">
                  <c:v>69.122</c:v>
                </c:pt>
                <c:pt idx="34562" formatCode="General">
                  <c:v>69.123999999999995</c:v>
                </c:pt>
                <c:pt idx="34563" formatCode="General">
                  <c:v>69.126000000000005</c:v>
                </c:pt>
                <c:pt idx="34564" formatCode="General">
                  <c:v>69.128</c:v>
                </c:pt>
                <c:pt idx="34565" formatCode="General">
                  <c:v>69.13</c:v>
                </c:pt>
                <c:pt idx="34566" formatCode="General">
                  <c:v>69.132000000000005</c:v>
                </c:pt>
                <c:pt idx="34567" formatCode="General">
                  <c:v>69.134</c:v>
                </c:pt>
                <c:pt idx="34568" formatCode="General">
                  <c:v>69.135999999999996</c:v>
                </c:pt>
                <c:pt idx="34569" formatCode="General">
                  <c:v>69.138000000000005</c:v>
                </c:pt>
                <c:pt idx="34570" formatCode="General">
                  <c:v>69.14</c:v>
                </c:pt>
                <c:pt idx="34571" formatCode="General">
                  <c:v>69.141999999999996</c:v>
                </c:pt>
                <c:pt idx="34572" formatCode="General">
                  <c:v>69.144000000000005</c:v>
                </c:pt>
                <c:pt idx="34573" formatCode="General">
                  <c:v>69.146000000000001</c:v>
                </c:pt>
                <c:pt idx="34574" formatCode="General">
                  <c:v>69.147999999999996</c:v>
                </c:pt>
                <c:pt idx="34575" formatCode="General">
                  <c:v>69.150000000000006</c:v>
                </c:pt>
                <c:pt idx="34576" formatCode="General">
                  <c:v>69.152000000000001</c:v>
                </c:pt>
                <c:pt idx="34577" formatCode="General">
                  <c:v>69.153999999999996</c:v>
                </c:pt>
                <c:pt idx="34578" formatCode="General">
                  <c:v>69.156000000000006</c:v>
                </c:pt>
                <c:pt idx="34579" formatCode="General">
                  <c:v>69.158000000000001</c:v>
                </c:pt>
                <c:pt idx="34580" formatCode="General">
                  <c:v>69.16</c:v>
                </c:pt>
                <c:pt idx="34581" formatCode="General">
                  <c:v>69.162000000000006</c:v>
                </c:pt>
                <c:pt idx="34582" formatCode="General">
                  <c:v>69.164000000000001</c:v>
                </c:pt>
                <c:pt idx="34583" formatCode="General">
                  <c:v>69.165999999999997</c:v>
                </c:pt>
                <c:pt idx="34584" formatCode="General">
                  <c:v>69.168000000000006</c:v>
                </c:pt>
                <c:pt idx="34585" formatCode="General">
                  <c:v>69.17</c:v>
                </c:pt>
                <c:pt idx="34586" formatCode="General">
                  <c:v>69.171999999999997</c:v>
                </c:pt>
                <c:pt idx="34587" formatCode="General">
                  <c:v>69.174000000000007</c:v>
                </c:pt>
                <c:pt idx="34588" formatCode="General">
                  <c:v>69.176000000000002</c:v>
                </c:pt>
                <c:pt idx="34589" formatCode="General">
                  <c:v>69.177999999999997</c:v>
                </c:pt>
                <c:pt idx="34590" formatCode="General">
                  <c:v>69.180000000000007</c:v>
                </c:pt>
                <c:pt idx="34591" formatCode="General">
                  <c:v>69.182000000000002</c:v>
                </c:pt>
                <c:pt idx="34592" formatCode="General">
                  <c:v>69.183999999999997</c:v>
                </c:pt>
                <c:pt idx="34593" formatCode="General">
                  <c:v>69.186000000000007</c:v>
                </c:pt>
                <c:pt idx="34594" formatCode="General">
                  <c:v>69.188000000000002</c:v>
                </c:pt>
                <c:pt idx="34595" formatCode="General">
                  <c:v>69.19</c:v>
                </c:pt>
                <c:pt idx="34596" formatCode="General">
                  <c:v>69.191999999999993</c:v>
                </c:pt>
                <c:pt idx="34597" formatCode="General">
                  <c:v>69.194000000000003</c:v>
                </c:pt>
                <c:pt idx="34598" formatCode="General">
                  <c:v>69.195999999999998</c:v>
                </c:pt>
                <c:pt idx="34599" formatCode="General">
                  <c:v>69.197999999999993</c:v>
                </c:pt>
                <c:pt idx="34600" formatCode="General">
                  <c:v>69.2</c:v>
                </c:pt>
                <c:pt idx="34601" formatCode="General">
                  <c:v>69.201999999999998</c:v>
                </c:pt>
                <c:pt idx="34602" formatCode="General">
                  <c:v>69.203999999999994</c:v>
                </c:pt>
                <c:pt idx="34603" formatCode="General">
                  <c:v>69.206000000000003</c:v>
                </c:pt>
                <c:pt idx="34604" formatCode="General">
                  <c:v>69.207999999999998</c:v>
                </c:pt>
                <c:pt idx="34605" formatCode="General">
                  <c:v>69.209999999999994</c:v>
                </c:pt>
                <c:pt idx="34606" formatCode="General">
                  <c:v>69.212000000000003</c:v>
                </c:pt>
                <c:pt idx="34607" formatCode="General">
                  <c:v>69.213999999999999</c:v>
                </c:pt>
                <c:pt idx="34608" formatCode="General">
                  <c:v>69.215999999999994</c:v>
                </c:pt>
                <c:pt idx="34609" formatCode="General">
                  <c:v>69.218000000000004</c:v>
                </c:pt>
                <c:pt idx="34610" formatCode="General">
                  <c:v>69.22</c:v>
                </c:pt>
                <c:pt idx="34611" formatCode="General">
                  <c:v>69.221999999999994</c:v>
                </c:pt>
                <c:pt idx="34612" formatCode="General">
                  <c:v>69.224000000000004</c:v>
                </c:pt>
                <c:pt idx="34613" formatCode="General">
                  <c:v>69.225999999999999</c:v>
                </c:pt>
                <c:pt idx="34614" formatCode="General">
                  <c:v>69.227999999999994</c:v>
                </c:pt>
                <c:pt idx="34615" formatCode="General">
                  <c:v>69.23</c:v>
                </c:pt>
                <c:pt idx="34616" formatCode="General">
                  <c:v>69.231999999999999</c:v>
                </c:pt>
                <c:pt idx="34617" formatCode="General">
                  <c:v>69.233999999999995</c:v>
                </c:pt>
                <c:pt idx="34618" formatCode="General">
                  <c:v>69.236000000000004</c:v>
                </c:pt>
                <c:pt idx="34619" formatCode="General">
                  <c:v>69.238</c:v>
                </c:pt>
                <c:pt idx="34620" formatCode="General">
                  <c:v>69.239999999999995</c:v>
                </c:pt>
                <c:pt idx="34621" formatCode="General">
                  <c:v>69.242000000000004</c:v>
                </c:pt>
                <c:pt idx="34622" formatCode="General">
                  <c:v>69.244</c:v>
                </c:pt>
                <c:pt idx="34623" formatCode="General">
                  <c:v>69.245999999999995</c:v>
                </c:pt>
                <c:pt idx="34624" formatCode="General">
                  <c:v>69.248000000000005</c:v>
                </c:pt>
                <c:pt idx="34625" formatCode="General">
                  <c:v>69.25</c:v>
                </c:pt>
                <c:pt idx="34626" formatCode="General">
                  <c:v>69.251999999999995</c:v>
                </c:pt>
                <c:pt idx="34627" formatCode="General">
                  <c:v>69.254000000000005</c:v>
                </c:pt>
                <c:pt idx="34628" formatCode="General">
                  <c:v>69.256</c:v>
                </c:pt>
                <c:pt idx="34629" formatCode="General">
                  <c:v>69.257999999999996</c:v>
                </c:pt>
                <c:pt idx="34630" formatCode="General">
                  <c:v>69.260000000000005</c:v>
                </c:pt>
                <c:pt idx="34631" formatCode="General">
                  <c:v>69.262</c:v>
                </c:pt>
                <c:pt idx="34632" formatCode="General">
                  <c:v>69.263999999999996</c:v>
                </c:pt>
                <c:pt idx="34633" formatCode="General">
                  <c:v>69.266000000000005</c:v>
                </c:pt>
                <c:pt idx="34634" formatCode="General">
                  <c:v>69.268000000000001</c:v>
                </c:pt>
                <c:pt idx="34635" formatCode="General">
                  <c:v>69.27</c:v>
                </c:pt>
                <c:pt idx="34636" formatCode="General">
                  <c:v>69.272000000000006</c:v>
                </c:pt>
                <c:pt idx="34637" formatCode="General">
                  <c:v>69.274000000000001</c:v>
                </c:pt>
                <c:pt idx="34638" formatCode="General">
                  <c:v>69.275999999999996</c:v>
                </c:pt>
                <c:pt idx="34639" formatCode="General">
                  <c:v>69.278000000000006</c:v>
                </c:pt>
                <c:pt idx="34640" formatCode="General">
                  <c:v>69.28</c:v>
                </c:pt>
                <c:pt idx="34641" formatCode="General">
                  <c:v>69.281999999999996</c:v>
                </c:pt>
                <c:pt idx="34642" formatCode="General">
                  <c:v>69.284000000000006</c:v>
                </c:pt>
                <c:pt idx="34643" formatCode="General">
                  <c:v>69.286000000000001</c:v>
                </c:pt>
                <c:pt idx="34644" formatCode="General">
                  <c:v>69.287999999999997</c:v>
                </c:pt>
                <c:pt idx="34645" formatCode="General">
                  <c:v>69.290000000000006</c:v>
                </c:pt>
                <c:pt idx="34646" formatCode="General">
                  <c:v>69.292000000000002</c:v>
                </c:pt>
                <c:pt idx="34647" formatCode="General">
                  <c:v>69.293999999999997</c:v>
                </c:pt>
                <c:pt idx="34648" formatCode="General">
                  <c:v>69.296000000000006</c:v>
                </c:pt>
                <c:pt idx="34649" formatCode="General">
                  <c:v>69.298000000000002</c:v>
                </c:pt>
                <c:pt idx="34650" formatCode="General">
                  <c:v>69.3</c:v>
                </c:pt>
                <c:pt idx="34651" formatCode="General">
                  <c:v>69.302000000000007</c:v>
                </c:pt>
                <c:pt idx="34652" formatCode="General">
                  <c:v>69.304000000000002</c:v>
                </c:pt>
                <c:pt idx="34653" formatCode="General">
                  <c:v>69.305999999999997</c:v>
                </c:pt>
                <c:pt idx="34654" formatCode="General">
                  <c:v>69.308000000000007</c:v>
                </c:pt>
                <c:pt idx="34655" formatCode="General">
                  <c:v>69.31</c:v>
                </c:pt>
                <c:pt idx="34656" formatCode="General">
                  <c:v>69.311999999999998</c:v>
                </c:pt>
                <c:pt idx="34657" formatCode="General">
                  <c:v>69.313999999999993</c:v>
                </c:pt>
                <c:pt idx="34658" formatCode="General">
                  <c:v>69.316000000000003</c:v>
                </c:pt>
                <c:pt idx="34659" formatCode="General">
                  <c:v>69.317999999999998</c:v>
                </c:pt>
                <c:pt idx="34660" formatCode="General">
                  <c:v>69.319999999999993</c:v>
                </c:pt>
                <c:pt idx="34661" formatCode="General">
                  <c:v>69.322000000000003</c:v>
                </c:pt>
                <c:pt idx="34662" formatCode="General">
                  <c:v>69.323999999999998</c:v>
                </c:pt>
                <c:pt idx="34663" formatCode="General">
                  <c:v>69.325999999999993</c:v>
                </c:pt>
                <c:pt idx="34664" formatCode="General">
                  <c:v>69.328000000000003</c:v>
                </c:pt>
                <c:pt idx="34665" formatCode="General">
                  <c:v>69.33</c:v>
                </c:pt>
                <c:pt idx="34666" formatCode="General">
                  <c:v>69.331999999999994</c:v>
                </c:pt>
                <c:pt idx="34667" formatCode="General">
                  <c:v>69.334000000000003</c:v>
                </c:pt>
                <c:pt idx="34668" formatCode="General">
                  <c:v>69.335999999999999</c:v>
                </c:pt>
                <c:pt idx="34669" formatCode="General">
                  <c:v>69.337999999999994</c:v>
                </c:pt>
                <c:pt idx="34670" formatCode="General">
                  <c:v>69.34</c:v>
                </c:pt>
                <c:pt idx="34671" formatCode="General">
                  <c:v>69.341999999999999</c:v>
                </c:pt>
                <c:pt idx="34672" formatCode="General">
                  <c:v>69.343999999999994</c:v>
                </c:pt>
                <c:pt idx="34673" formatCode="General">
                  <c:v>69.346000000000004</c:v>
                </c:pt>
                <c:pt idx="34674" formatCode="General">
                  <c:v>69.347999999999999</c:v>
                </c:pt>
                <c:pt idx="34675" formatCode="General">
                  <c:v>69.349999999999994</c:v>
                </c:pt>
                <c:pt idx="34676" formatCode="General">
                  <c:v>69.352000000000004</c:v>
                </c:pt>
                <c:pt idx="34677" formatCode="General">
                  <c:v>69.353999999999999</c:v>
                </c:pt>
                <c:pt idx="34678" formatCode="General">
                  <c:v>69.355999999999995</c:v>
                </c:pt>
                <c:pt idx="34679" formatCode="General">
                  <c:v>69.358000000000004</c:v>
                </c:pt>
                <c:pt idx="34680" formatCode="General">
                  <c:v>69.36</c:v>
                </c:pt>
                <c:pt idx="34681" formatCode="General">
                  <c:v>69.361999999999995</c:v>
                </c:pt>
                <c:pt idx="34682" formatCode="General">
                  <c:v>69.364000000000004</c:v>
                </c:pt>
                <c:pt idx="34683" formatCode="General">
                  <c:v>69.366</c:v>
                </c:pt>
                <c:pt idx="34684" formatCode="General">
                  <c:v>69.367999999999995</c:v>
                </c:pt>
                <c:pt idx="34685" formatCode="General">
                  <c:v>69.37</c:v>
                </c:pt>
                <c:pt idx="34686" formatCode="General">
                  <c:v>69.372</c:v>
                </c:pt>
                <c:pt idx="34687" formatCode="General">
                  <c:v>69.373999999999995</c:v>
                </c:pt>
                <c:pt idx="34688" formatCode="General">
                  <c:v>69.376000000000005</c:v>
                </c:pt>
                <c:pt idx="34689" formatCode="General">
                  <c:v>69.378</c:v>
                </c:pt>
                <c:pt idx="34690" formatCode="General">
                  <c:v>69.38</c:v>
                </c:pt>
                <c:pt idx="34691" formatCode="General">
                  <c:v>69.382000000000005</c:v>
                </c:pt>
                <c:pt idx="34692" formatCode="General">
                  <c:v>69.384</c:v>
                </c:pt>
                <c:pt idx="34693" formatCode="General">
                  <c:v>69.385999999999996</c:v>
                </c:pt>
                <c:pt idx="34694" formatCode="General">
                  <c:v>69.388000000000005</c:v>
                </c:pt>
                <c:pt idx="34695" formatCode="General">
                  <c:v>69.39</c:v>
                </c:pt>
                <c:pt idx="34696" formatCode="General">
                  <c:v>69.391999999999996</c:v>
                </c:pt>
                <c:pt idx="34697" formatCode="General">
                  <c:v>69.394000000000005</c:v>
                </c:pt>
                <c:pt idx="34698" formatCode="General">
                  <c:v>69.396000000000001</c:v>
                </c:pt>
                <c:pt idx="34699" formatCode="General">
                  <c:v>69.397999999999996</c:v>
                </c:pt>
                <c:pt idx="34700" formatCode="General">
                  <c:v>69.400000000000006</c:v>
                </c:pt>
                <c:pt idx="34701" formatCode="General">
                  <c:v>69.402000000000001</c:v>
                </c:pt>
                <c:pt idx="34702" formatCode="General">
                  <c:v>69.403999999999996</c:v>
                </c:pt>
                <c:pt idx="34703" formatCode="General">
                  <c:v>69.406000000000006</c:v>
                </c:pt>
                <c:pt idx="34704" formatCode="General">
                  <c:v>69.408000000000001</c:v>
                </c:pt>
                <c:pt idx="34705" formatCode="General">
                  <c:v>69.41</c:v>
                </c:pt>
                <c:pt idx="34706" formatCode="General">
                  <c:v>69.412000000000006</c:v>
                </c:pt>
                <c:pt idx="34707" formatCode="General">
                  <c:v>69.414000000000001</c:v>
                </c:pt>
                <c:pt idx="34708" formatCode="General">
                  <c:v>69.415999999999997</c:v>
                </c:pt>
                <c:pt idx="34709" formatCode="General">
                  <c:v>69.418000000000006</c:v>
                </c:pt>
                <c:pt idx="34710" formatCode="General">
                  <c:v>69.42</c:v>
                </c:pt>
                <c:pt idx="34711" formatCode="General">
                  <c:v>69.421999999999997</c:v>
                </c:pt>
                <c:pt idx="34712" formatCode="General">
                  <c:v>69.424000000000007</c:v>
                </c:pt>
                <c:pt idx="34713" formatCode="General">
                  <c:v>69.426000000000002</c:v>
                </c:pt>
                <c:pt idx="34714" formatCode="General">
                  <c:v>69.427999999999997</c:v>
                </c:pt>
                <c:pt idx="34715" formatCode="General">
                  <c:v>69.430000000000007</c:v>
                </c:pt>
                <c:pt idx="34716" formatCode="General">
                  <c:v>69.432000000000002</c:v>
                </c:pt>
                <c:pt idx="34717" formatCode="General">
                  <c:v>69.433999999999997</c:v>
                </c:pt>
                <c:pt idx="34718" formatCode="General">
                  <c:v>69.436000000000007</c:v>
                </c:pt>
                <c:pt idx="34719" formatCode="General">
                  <c:v>69.438000000000002</c:v>
                </c:pt>
                <c:pt idx="34720" formatCode="General">
                  <c:v>69.44</c:v>
                </c:pt>
                <c:pt idx="34721" formatCode="General">
                  <c:v>69.441999999999993</c:v>
                </c:pt>
                <c:pt idx="34722" formatCode="General">
                  <c:v>69.444000000000003</c:v>
                </c:pt>
                <c:pt idx="34723" formatCode="General">
                  <c:v>69.445999999999998</c:v>
                </c:pt>
                <c:pt idx="34724" formatCode="General">
                  <c:v>69.447999999999993</c:v>
                </c:pt>
                <c:pt idx="34725" formatCode="General">
                  <c:v>69.45</c:v>
                </c:pt>
                <c:pt idx="34726" formatCode="General">
                  <c:v>69.451999999999998</c:v>
                </c:pt>
                <c:pt idx="34727" formatCode="General">
                  <c:v>69.453999999999994</c:v>
                </c:pt>
                <c:pt idx="34728" formatCode="General">
                  <c:v>69.456000000000003</c:v>
                </c:pt>
                <c:pt idx="34729" formatCode="General">
                  <c:v>69.457999999999998</c:v>
                </c:pt>
                <c:pt idx="34730" formatCode="General">
                  <c:v>69.459999999999994</c:v>
                </c:pt>
                <c:pt idx="34731" formatCode="General">
                  <c:v>69.462000000000003</c:v>
                </c:pt>
                <c:pt idx="34732" formatCode="General">
                  <c:v>69.463999999999999</c:v>
                </c:pt>
                <c:pt idx="34733" formatCode="General">
                  <c:v>69.465999999999994</c:v>
                </c:pt>
                <c:pt idx="34734" formatCode="General">
                  <c:v>69.468000000000004</c:v>
                </c:pt>
                <c:pt idx="34735" formatCode="General">
                  <c:v>69.47</c:v>
                </c:pt>
                <c:pt idx="34736" formatCode="General">
                  <c:v>69.471999999999994</c:v>
                </c:pt>
                <c:pt idx="34737" formatCode="General">
                  <c:v>69.474000000000004</c:v>
                </c:pt>
                <c:pt idx="34738" formatCode="General">
                  <c:v>69.475999999999999</c:v>
                </c:pt>
                <c:pt idx="34739" formatCode="General">
                  <c:v>69.477999999999994</c:v>
                </c:pt>
                <c:pt idx="34740" formatCode="General">
                  <c:v>69.48</c:v>
                </c:pt>
                <c:pt idx="34741" formatCode="General">
                  <c:v>69.481999999999999</c:v>
                </c:pt>
                <c:pt idx="34742" formatCode="General">
                  <c:v>69.483999999999995</c:v>
                </c:pt>
                <c:pt idx="34743" formatCode="General">
                  <c:v>69.486000000000004</c:v>
                </c:pt>
                <c:pt idx="34744" formatCode="General">
                  <c:v>69.488</c:v>
                </c:pt>
                <c:pt idx="34745" formatCode="General">
                  <c:v>69.489999999999995</c:v>
                </c:pt>
                <c:pt idx="34746" formatCode="General">
                  <c:v>69.492000000000004</c:v>
                </c:pt>
                <c:pt idx="34747" formatCode="General">
                  <c:v>69.494</c:v>
                </c:pt>
                <c:pt idx="34748" formatCode="General">
                  <c:v>69.495999999999995</c:v>
                </c:pt>
                <c:pt idx="34749" formatCode="General">
                  <c:v>69.498000000000005</c:v>
                </c:pt>
                <c:pt idx="34750" formatCode="General">
                  <c:v>69.5</c:v>
                </c:pt>
                <c:pt idx="34751" formatCode="General">
                  <c:v>69.501999999999995</c:v>
                </c:pt>
                <c:pt idx="34752" formatCode="General">
                  <c:v>69.504000000000005</c:v>
                </c:pt>
                <c:pt idx="34753" formatCode="General">
                  <c:v>69.506</c:v>
                </c:pt>
                <c:pt idx="34754" formatCode="General">
                  <c:v>69.507999999999996</c:v>
                </c:pt>
                <c:pt idx="34755" formatCode="General">
                  <c:v>69.510000000000005</c:v>
                </c:pt>
                <c:pt idx="34756" formatCode="General">
                  <c:v>69.512</c:v>
                </c:pt>
                <c:pt idx="34757" formatCode="General">
                  <c:v>69.513999999999996</c:v>
                </c:pt>
                <c:pt idx="34758" formatCode="General">
                  <c:v>69.516000000000005</c:v>
                </c:pt>
                <c:pt idx="34759" formatCode="General">
                  <c:v>69.518000000000001</c:v>
                </c:pt>
                <c:pt idx="34760" formatCode="General">
                  <c:v>69.52</c:v>
                </c:pt>
                <c:pt idx="34761" formatCode="General">
                  <c:v>69.522000000000006</c:v>
                </c:pt>
                <c:pt idx="34762" formatCode="General">
                  <c:v>69.524000000000001</c:v>
                </c:pt>
                <c:pt idx="34763" formatCode="General">
                  <c:v>69.525999999999996</c:v>
                </c:pt>
                <c:pt idx="34764" formatCode="General">
                  <c:v>69.528000000000006</c:v>
                </c:pt>
                <c:pt idx="34765" formatCode="General">
                  <c:v>69.53</c:v>
                </c:pt>
                <c:pt idx="34766" formatCode="General">
                  <c:v>69.531999999999996</c:v>
                </c:pt>
                <c:pt idx="34767" formatCode="General">
                  <c:v>69.534000000000006</c:v>
                </c:pt>
                <c:pt idx="34768" formatCode="General">
                  <c:v>69.536000000000001</c:v>
                </c:pt>
                <c:pt idx="34769" formatCode="General">
                  <c:v>69.537999999999997</c:v>
                </c:pt>
                <c:pt idx="34770" formatCode="General">
                  <c:v>69.540000000000006</c:v>
                </c:pt>
                <c:pt idx="34771" formatCode="General">
                  <c:v>69.542000000000002</c:v>
                </c:pt>
                <c:pt idx="34772" formatCode="General">
                  <c:v>69.543999999999997</c:v>
                </c:pt>
                <c:pt idx="34773" formatCode="General">
                  <c:v>69.546000000000006</c:v>
                </c:pt>
                <c:pt idx="34774" formatCode="General">
                  <c:v>69.548000000000002</c:v>
                </c:pt>
                <c:pt idx="34775" formatCode="General">
                  <c:v>69.55</c:v>
                </c:pt>
                <c:pt idx="34776" formatCode="General">
                  <c:v>69.552000000000007</c:v>
                </c:pt>
                <c:pt idx="34777" formatCode="General">
                  <c:v>69.554000000000002</c:v>
                </c:pt>
                <c:pt idx="34778" formatCode="General">
                  <c:v>69.555999999999997</c:v>
                </c:pt>
                <c:pt idx="34779" formatCode="General">
                  <c:v>69.558000000000007</c:v>
                </c:pt>
                <c:pt idx="34780" formatCode="General">
                  <c:v>69.56</c:v>
                </c:pt>
                <c:pt idx="34781" formatCode="General">
                  <c:v>69.561999999999998</c:v>
                </c:pt>
                <c:pt idx="34782" formatCode="General">
                  <c:v>69.563999999999993</c:v>
                </c:pt>
                <c:pt idx="34783" formatCode="General">
                  <c:v>69.566000000000003</c:v>
                </c:pt>
                <c:pt idx="34784" formatCode="General">
                  <c:v>69.567999999999998</c:v>
                </c:pt>
                <c:pt idx="34785" formatCode="General">
                  <c:v>69.569999999999993</c:v>
                </c:pt>
                <c:pt idx="34786" formatCode="General">
                  <c:v>69.572000000000003</c:v>
                </c:pt>
                <c:pt idx="34787" formatCode="General">
                  <c:v>69.573999999999998</c:v>
                </c:pt>
                <c:pt idx="34788" formatCode="General">
                  <c:v>69.575999999999993</c:v>
                </c:pt>
                <c:pt idx="34789" formatCode="General">
                  <c:v>69.578000000000003</c:v>
                </c:pt>
                <c:pt idx="34790" formatCode="General">
                  <c:v>69.58</c:v>
                </c:pt>
                <c:pt idx="34791" formatCode="General">
                  <c:v>69.581999999999994</c:v>
                </c:pt>
                <c:pt idx="34792" formatCode="General">
                  <c:v>69.584000000000003</c:v>
                </c:pt>
                <c:pt idx="34793" formatCode="General">
                  <c:v>69.585999999999999</c:v>
                </c:pt>
                <c:pt idx="34794" formatCode="General">
                  <c:v>69.587999999999994</c:v>
                </c:pt>
                <c:pt idx="34795" formatCode="General">
                  <c:v>69.59</c:v>
                </c:pt>
                <c:pt idx="34796" formatCode="General">
                  <c:v>69.591999999999999</c:v>
                </c:pt>
                <c:pt idx="34797" formatCode="General">
                  <c:v>69.593999999999994</c:v>
                </c:pt>
                <c:pt idx="34798" formatCode="General">
                  <c:v>69.596000000000004</c:v>
                </c:pt>
                <c:pt idx="34799" formatCode="General">
                  <c:v>69.597999999999999</c:v>
                </c:pt>
                <c:pt idx="34800" formatCode="General">
                  <c:v>69.599999999999994</c:v>
                </c:pt>
                <c:pt idx="34801" formatCode="General">
                  <c:v>69.602000000000004</c:v>
                </c:pt>
                <c:pt idx="34802" formatCode="General">
                  <c:v>69.603999999999999</c:v>
                </c:pt>
                <c:pt idx="34803" formatCode="General">
                  <c:v>69.605999999999995</c:v>
                </c:pt>
                <c:pt idx="34804" formatCode="General">
                  <c:v>69.608000000000004</c:v>
                </c:pt>
                <c:pt idx="34805" formatCode="General">
                  <c:v>69.61</c:v>
                </c:pt>
                <c:pt idx="34806" formatCode="General">
                  <c:v>69.611999999999995</c:v>
                </c:pt>
                <c:pt idx="34807" formatCode="General">
                  <c:v>69.614000000000004</c:v>
                </c:pt>
                <c:pt idx="34808" formatCode="General">
                  <c:v>69.616</c:v>
                </c:pt>
                <c:pt idx="34809" formatCode="General">
                  <c:v>69.617999999999995</c:v>
                </c:pt>
                <c:pt idx="34810" formatCode="General">
                  <c:v>69.62</c:v>
                </c:pt>
                <c:pt idx="34811" formatCode="General">
                  <c:v>69.622</c:v>
                </c:pt>
                <c:pt idx="34812" formatCode="General">
                  <c:v>69.623999999999995</c:v>
                </c:pt>
                <c:pt idx="34813" formatCode="General">
                  <c:v>69.626000000000005</c:v>
                </c:pt>
                <c:pt idx="34814" formatCode="General">
                  <c:v>69.628</c:v>
                </c:pt>
                <c:pt idx="34815" formatCode="General">
                  <c:v>69.63</c:v>
                </c:pt>
                <c:pt idx="34816" formatCode="General">
                  <c:v>69.632000000000005</c:v>
                </c:pt>
                <c:pt idx="34817" formatCode="General">
                  <c:v>69.634</c:v>
                </c:pt>
                <c:pt idx="34818" formatCode="General">
                  <c:v>69.635999999999996</c:v>
                </c:pt>
                <c:pt idx="34819" formatCode="General">
                  <c:v>69.638000000000005</c:v>
                </c:pt>
                <c:pt idx="34820" formatCode="General">
                  <c:v>69.64</c:v>
                </c:pt>
                <c:pt idx="34821" formatCode="General">
                  <c:v>69.641999999999996</c:v>
                </c:pt>
                <c:pt idx="34822" formatCode="General">
                  <c:v>69.644000000000005</c:v>
                </c:pt>
                <c:pt idx="34823" formatCode="General">
                  <c:v>69.646000000000001</c:v>
                </c:pt>
                <c:pt idx="34824" formatCode="General">
                  <c:v>69.647999999999996</c:v>
                </c:pt>
                <c:pt idx="34825" formatCode="General">
                  <c:v>69.650000000000006</c:v>
                </c:pt>
                <c:pt idx="34826" formatCode="General">
                  <c:v>69.652000000000001</c:v>
                </c:pt>
                <c:pt idx="34827" formatCode="General">
                  <c:v>69.653999999999996</c:v>
                </c:pt>
                <c:pt idx="34828" formatCode="General">
                  <c:v>69.656000000000006</c:v>
                </c:pt>
                <c:pt idx="34829" formatCode="General">
                  <c:v>69.658000000000001</c:v>
                </c:pt>
                <c:pt idx="34830" formatCode="General">
                  <c:v>69.66</c:v>
                </c:pt>
                <c:pt idx="34831" formatCode="General">
                  <c:v>69.662000000000006</c:v>
                </c:pt>
                <c:pt idx="34832" formatCode="General">
                  <c:v>69.664000000000001</c:v>
                </c:pt>
                <c:pt idx="34833" formatCode="General">
                  <c:v>69.665999999999997</c:v>
                </c:pt>
                <c:pt idx="34834" formatCode="General">
                  <c:v>69.668000000000006</c:v>
                </c:pt>
                <c:pt idx="34835" formatCode="General">
                  <c:v>69.67</c:v>
                </c:pt>
                <c:pt idx="34836" formatCode="General">
                  <c:v>69.671999999999997</c:v>
                </c:pt>
                <c:pt idx="34837" formatCode="General">
                  <c:v>69.674000000000007</c:v>
                </c:pt>
                <c:pt idx="34838" formatCode="General">
                  <c:v>69.676000000000002</c:v>
                </c:pt>
                <c:pt idx="34839" formatCode="General">
                  <c:v>69.677999999999997</c:v>
                </c:pt>
                <c:pt idx="34840" formatCode="General">
                  <c:v>69.680000000000007</c:v>
                </c:pt>
                <c:pt idx="34841" formatCode="General">
                  <c:v>69.682000000000002</c:v>
                </c:pt>
                <c:pt idx="34842" formatCode="General">
                  <c:v>69.683999999999997</c:v>
                </c:pt>
                <c:pt idx="34843" formatCode="General">
                  <c:v>69.686000000000007</c:v>
                </c:pt>
                <c:pt idx="34844" formatCode="General">
                  <c:v>69.688000000000002</c:v>
                </c:pt>
                <c:pt idx="34845" formatCode="General">
                  <c:v>69.69</c:v>
                </c:pt>
                <c:pt idx="34846" formatCode="General">
                  <c:v>69.691999999999993</c:v>
                </c:pt>
                <c:pt idx="34847" formatCode="General">
                  <c:v>69.694000000000003</c:v>
                </c:pt>
                <c:pt idx="34848" formatCode="General">
                  <c:v>69.695999999999998</c:v>
                </c:pt>
                <c:pt idx="34849" formatCode="General">
                  <c:v>69.697999999999993</c:v>
                </c:pt>
                <c:pt idx="34850" formatCode="General">
                  <c:v>69.7</c:v>
                </c:pt>
                <c:pt idx="34851" formatCode="General">
                  <c:v>69.701999999999998</c:v>
                </c:pt>
                <c:pt idx="34852" formatCode="General">
                  <c:v>69.703999999999994</c:v>
                </c:pt>
                <c:pt idx="34853" formatCode="General">
                  <c:v>69.706000000000003</c:v>
                </c:pt>
                <c:pt idx="34854" formatCode="General">
                  <c:v>69.707999999999998</c:v>
                </c:pt>
                <c:pt idx="34855" formatCode="General">
                  <c:v>69.709999999999994</c:v>
                </c:pt>
                <c:pt idx="34856" formatCode="General">
                  <c:v>69.712000000000003</c:v>
                </c:pt>
                <c:pt idx="34857" formatCode="General">
                  <c:v>69.713999999999999</c:v>
                </c:pt>
                <c:pt idx="34858" formatCode="General">
                  <c:v>69.715999999999994</c:v>
                </c:pt>
                <c:pt idx="34859" formatCode="General">
                  <c:v>69.718000000000004</c:v>
                </c:pt>
                <c:pt idx="34860" formatCode="General">
                  <c:v>69.72</c:v>
                </c:pt>
                <c:pt idx="34861" formatCode="General">
                  <c:v>69.721999999999994</c:v>
                </c:pt>
                <c:pt idx="34862" formatCode="General">
                  <c:v>69.724000000000004</c:v>
                </c:pt>
                <c:pt idx="34863" formatCode="General">
                  <c:v>69.725999999999999</c:v>
                </c:pt>
                <c:pt idx="34864" formatCode="General">
                  <c:v>69.727999999999994</c:v>
                </c:pt>
                <c:pt idx="34865" formatCode="General">
                  <c:v>69.73</c:v>
                </c:pt>
                <c:pt idx="34866" formatCode="General">
                  <c:v>69.731999999999999</c:v>
                </c:pt>
                <c:pt idx="34867" formatCode="General">
                  <c:v>69.733999999999995</c:v>
                </c:pt>
                <c:pt idx="34868" formatCode="General">
                  <c:v>69.736000000000004</c:v>
                </c:pt>
                <c:pt idx="34869" formatCode="General">
                  <c:v>69.738</c:v>
                </c:pt>
                <c:pt idx="34870" formatCode="General">
                  <c:v>69.739999999999995</c:v>
                </c:pt>
                <c:pt idx="34871" formatCode="General">
                  <c:v>69.742000000000004</c:v>
                </c:pt>
                <c:pt idx="34872" formatCode="General">
                  <c:v>69.744</c:v>
                </c:pt>
                <c:pt idx="34873" formatCode="General">
                  <c:v>69.745999999999995</c:v>
                </c:pt>
                <c:pt idx="34874" formatCode="General">
                  <c:v>69.748000000000005</c:v>
                </c:pt>
                <c:pt idx="34875" formatCode="General">
                  <c:v>69.75</c:v>
                </c:pt>
                <c:pt idx="34876" formatCode="General">
                  <c:v>69.751999999999995</c:v>
                </c:pt>
                <c:pt idx="34877" formatCode="General">
                  <c:v>69.754000000000005</c:v>
                </c:pt>
                <c:pt idx="34878" formatCode="General">
                  <c:v>69.756</c:v>
                </c:pt>
                <c:pt idx="34879" formatCode="General">
                  <c:v>69.757999999999996</c:v>
                </c:pt>
                <c:pt idx="34880" formatCode="General">
                  <c:v>69.760000000000005</c:v>
                </c:pt>
                <c:pt idx="34881" formatCode="General">
                  <c:v>69.762</c:v>
                </c:pt>
                <c:pt idx="34882" formatCode="General">
                  <c:v>69.763999999999996</c:v>
                </c:pt>
                <c:pt idx="34883" formatCode="General">
                  <c:v>69.766000000000005</c:v>
                </c:pt>
                <c:pt idx="34884" formatCode="General">
                  <c:v>69.768000000000001</c:v>
                </c:pt>
                <c:pt idx="34885" formatCode="General">
                  <c:v>69.77</c:v>
                </c:pt>
                <c:pt idx="34886" formatCode="General">
                  <c:v>69.772000000000006</c:v>
                </c:pt>
                <c:pt idx="34887" formatCode="General">
                  <c:v>69.774000000000001</c:v>
                </c:pt>
                <c:pt idx="34888" formatCode="General">
                  <c:v>69.775999999999996</c:v>
                </c:pt>
                <c:pt idx="34889" formatCode="General">
                  <c:v>69.778000000000006</c:v>
                </c:pt>
                <c:pt idx="34890" formatCode="General">
                  <c:v>69.78</c:v>
                </c:pt>
                <c:pt idx="34891" formatCode="General">
                  <c:v>69.781999999999996</c:v>
                </c:pt>
                <c:pt idx="34892" formatCode="General">
                  <c:v>69.784000000000006</c:v>
                </c:pt>
                <c:pt idx="34893" formatCode="General">
                  <c:v>69.786000000000001</c:v>
                </c:pt>
                <c:pt idx="34894" formatCode="General">
                  <c:v>69.787999999999997</c:v>
                </c:pt>
                <c:pt idx="34895" formatCode="General">
                  <c:v>69.790000000000006</c:v>
                </c:pt>
                <c:pt idx="34896" formatCode="General">
                  <c:v>69.792000000000002</c:v>
                </c:pt>
                <c:pt idx="34897" formatCode="General">
                  <c:v>69.793999999999997</c:v>
                </c:pt>
                <c:pt idx="34898" formatCode="General">
                  <c:v>69.796000000000006</c:v>
                </c:pt>
                <c:pt idx="34899" formatCode="General">
                  <c:v>69.798000000000002</c:v>
                </c:pt>
                <c:pt idx="34900" formatCode="General">
                  <c:v>69.8</c:v>
                </c:pt>
                <c:pt idx="34901" formatCode="General">
                  <c:v>69.802000000000007</c:v>
                </c:pt>
                <c:pt idx="34902" formatCode="General">
                  <c:v>69.804000000000002</c:v>
                </c:pt>
                <c:pt idx="34903" formatCode="General">
                  <c:v>69.805999999999997</c:v>
                </c:pt>
                <c:pt idx="34904" formatCode="General">
                  <c:v>69.808000000000007</c:v>
                </c:pt>
                <c:pt idx="34905" formatCode="General">
                  <c:v>69.81</c:v>
                </c:pt>
                <c:pt idx="34906" formatCode="General">
                  <c:v>69.811999999999998</c:v>
                </c:pt>
                <c:pt idx="34907" formatCode="General">
                  <c:v>69.813999999999993</c:v>
                </c:pt>
                <c:pt idx="34908" formatCode="General">
                  <c:v>69.816000000000003</c:v>
                </c:pt>
                <c:pt idx="34909" formatCode="General">
                  <c:v>69.817999999999998</c:v>
                </c:pt>
                <c:pt idx="34910" formatCode="General">
                  <c:v>69.819999999999993</c:v>
                </c:pt>
                <c:pt idx="34911" formatCode="General">
                  <c:v>69.822000000000003</c:v>
                </c:pt>
                <c:pt idx="34912" formatCode="General">
                  <c:v>69.823999999999998</c:v>
                </c:pt>
                <c:pt idx="34913" formatCode="General">
                  <c:v>69.825999999999993</c:v>
                </c:pt>
                <c:pt idx="34914" formatCode="General">
                  <c:v>69.828000000000003</c:v>
                </c:pt>
                <c:pt idx="34915" formatCode="General">
                  <c:v>69.83</c:v>
                </c:pt>
                <c:pt idx="34916" formatCode="General">
                  <c:v>69.831999999999994</c:v>
                </c:pt>
                <c:pt idx="34917" formatCode="General">
                  <c:v>69.834000000000003</c:v>
                </c:pt>
                <c:pt idx="34918" formatCode="General">
                  <c:v>69.835999999999999</c:v>
                </c:pt>
                <c:pt idx="34919" formatCode="General">
                  <c:v>69.837999999999994</c:v>
                </c:pt>
                <c:pt idx="34920" formatCode="General">
                  <c:v>69.84</c:v>
                </c:pt>
                <c:pt idx="34921" formatCode="General">
                  <c:v>69.841999999999999</c:v>
                </c:pt>
                <c:pt idx="34922" formatCode="General">
                  <c:v>69.843999999999994</c:v>
                </c:pt>
                <c:pt idx="34923" formatCode="General">
                  <c:v>69.846000000000004</c:v>
                </c:pt>
                <c:pt idx="34924" formatCode="General">
                  <c:v>69.847999999999999</c:v>
                </c:pt>
                <c:pt idx="34925" formatCode="General">
                  <c:v>69.849999999999994</c:v>
                </c:pt>
                <c:pt idx="34926" formatCode="General">
                  <c:v>69.852000000000004</c:v>
                </c:pt>
                <c:pt idx="34927" formatCode="General">
                  <c:v>69.853999999999999</c:v>
                </c:pt>
                <c:pt idx="34928" formatCode="General">
                  <c:v>69.855999999999995</c:v>
                </c:pt>
                <c:pt idx="34929" formatCode="General">
                  <c:v>69.858000000000004</c:v>
                </c:pt>
                <c:pt idx="34930" formatCode="General">
                  <c:v>69.86</c:v>
                </c:pt>
                <c:pt idx="34931" formatCode="General">
                  <c:v>69.861999999999995</c:v>
                </c:pt>
                <c:pt idx="34932" formatCode="General">
                  <c:v>69.864000000000004</c:v>
                </c:pt>
                <c:pt idx="34933" formatCode="General">
                  <c:v>69.866</c:v>
                </c:pt>
                <c:pt idx="34934" formatCode="General">
                  <c:v>69.867999999999995</c:v>
                </c:pt>
                <c:pt idx="34935" formatCode="General">
                  <c:v>69.87</c:v>
                </c:pt>
                <c:pt idx="34936" formatCode="General">
                  <c:v>69.872</c:v>
                </c:pt>
                <c:pt idx="34937" formatCode="General">
                  <c:v>69.873999999999995</c:v>
                </c:pt>
                <c:pt idx="34938" formatCode="General">
                  <c:v>69.876000000000005</c:v>
                </c:pt>
                <c:pt idx="34939" formatCode="General">
                  <c:v>69.878</c:v>
                </c:pt>
                <c:pt idx="34940" formatCode="General">
                  <c:v>69.88</c:v>
                </c:pt>
                <c:pt idx="34941" formatCode="General">
                  <c:v>69.882000000000005</c:v>
                </c:pt>
                <c:pt idx="34942" formatCode="General">
                  <c:v>69.884</c:v>
                </c:pt>
                <c:pt idx="34943" formatCode="General">
                  <c:v>69.885999999999996</c:v>
                </c:pt>
                <c:pt idx="34944" formatCode="General">
                  <c:v>69.888000000000005</c:v>
                </c:pt>
                <c:pt idx="34945" formatCode="General">
                  <c:v>69.89</c:v>
                </c:pt>
                <c:pt idx="34946" formatCode="General">
                  <c:v>69.891999999999996</c:v>
                </c:pt>
                <c:pt idx="34947" formatCode="General">
                  <c:v>69.894000000000005</c:v>
                </c:pt>
                <c:pt idx="34948" formatCode="General">
                  <c:v>69.896000000000001</c:v>
                </c:pt>
                <c:pt idx="34949" formatCode="General">
                  <c:v>69.897999999999996</c:v>
                </c:pt>
                <c:pt idx="34950" formatCode="General">
                  <c:v>69.900000000000006</c:v>
                </c:pt>
                <c:pt idx="34951" formatCode="General">
                  <c:v>69.902000000000001</c:v>
                </c:pt>
                <c:pt idx="34952" formatCode="General">
                  <c:v>69.903999999999996</c:v>
                </c:pt>
                <c:pt idx="34953" formatCode="General">
                  <c:v>69.906000000000006</c:v>
                </c:pt>
                <c:pt idx="34954" formatCode="General">
                  <c:v>69.908000000000001</c:v>
                </c:pt>
                <c:pt idx="34955" formatCode="General">
                  <c:v>69.91</c:v>
                </c:pt>
                <c:pt idx="34956" formatCode="General">
                  <c:v>69.912000000000006</c:v>
                </c:pt>
                <c:pt idx="34957" formatCode="General">
                  <c:v>69.914000000000001</c:v>
                </c:pt>
                <c:pt idx="34958" formatCode="General">
                  <c:v>69.915999999999997</c:v>
                </c:pt>
                <c:pt idx="34959" formatCode="General">
                  <c:v>69.918000000000006</c:v>
                </c:pt>
                <c:pt idx="34960" formatCode="General">
                  <c:v>69.92</c:v>
                </c:pt>
                <c:pt idx="34961" formatCode="General">
                  <c:v>69.921999999999997</c:v>
                </c:pt>
                <c:pt idx="34962" formatCode="General">
                  <c:v>69.924000000000007</c:v>
                </c:pt>
                <c:pt idx="34963" formatCode="General">
                  <c:v>69.926000000000002</c:v>
                </c:pt>
                <c:pt idx="34964" formatCode="General">
                  <c:v>69.927999999999997</c:v>
                </c:pt>
                <c:pt idx="34965" formatCode="General">
                  <c:v>69.930000000000007</c:v>
                </c:pt>
                <c:pt idx="34966" formatCode="General">
                  <c:v>69.932000000000002</c:v>
                </c:pt>
                <c:pt idx="34967" formatCode="General">
                  <c:v>69.933999999999997</c:v>
                </c:pt>
                <c:pt idx="34968" formatCode="General">
                  <c:v>69.936000000000007</c:v>
                </c:pt>
                <c:pt idx="34969" formatCode="General">
                  <c:v>69.938000000000002</c:v>
                </c:pt>
                <c:pt idx="34970" formatCode="General">
                  <c:v>69.94</c:v>
                </c:pt>
                <c:pt idx="34971" formatCode="General">
                  <c:v>69.941999999999993</c:v>
                </c:pt>
                <c:pt idx="34972" formatCode="General">
                  <c:v>69.944000000000003</c:v>
                </c:pt>
                <c:pt idx="34973" formatCode="General">
                  <c:v>69.945999999999998</c:v>
                </c:pt>
                <c:pt idx="34974" formatCode="General">
                  <c:v>69.947999999999993</c:v>
                </c:pt>
                <c:pt idx="34975" formatCode="General">
                  <c:v>69.95</c:v>
                </c:pt>
                <c:pt idx="34976" formatCode="General">
                  <c:v>69.951999999999998</c:v>
                </c:pt>
                <c:pt idx="34977" formatCode="General">
                  <c:v>69.953999999999994</c:v>
                </c:pt>
                <c:pt idx="34978" formatCode="General">
                  <c:v>69.956000000000003</c:v>
                </c:pt>
                <c:pt idx="34979" formatCode="General">
                  <c:v>69.957999999999998</c:v>
                </c:pt>
                <c:pt idx="34980" formatCode="General">
                  <c:v>69.959999999999994</c:v>
                </c:pt>
                <c:pt idx="34981" formatCode="General">
                  <c:v>69.962000000000003</c:v>
                </c:pt>
                <c:pt idx="34982" formatCode="General">
                  <c:v>69.963999999999999</c:v>
                </c:pt>
                <c:pt idx="34983" formatCode="General">
                  <c:v>69.965999999999994</c:v>
                </c:pt>
                <c:pt idx="34984" formatCode="General">
                  <c:v>69.968000000000004</c:v>
                </c:pt>
                <c:pt idx="34985" formatCode="General">
                  <c:v>69.97</c:v>
                </c:pt>
                <c:pt idx="34986" formatCode="General">
                  <c:v>69.971999999999994</c:v>
                </c:pt>
                <c:pt idx="34987" formatCode="General">
                  <c:v>69.974000000000004</c:v>
                </c:pt>
                <c:pt idx="34988" formatCode="General">
                  <c:v>69.975999999999999</c:v>
                </c:pt>
                <c:pt idx="34989" formatCode="General">
                  <c:v>69.977999999999994</c:v>
                </c:pt>
                <c:pt idx="34990" formatCode="General">
                  <c:v>69.98</c:v>
                </c:pt>
                <c:pt idx="34991" formatCode="General">
                  <c:v>69.981999999999999</c:v>
                </c:pt>
                <c:pt idx="34992" formatCode="General">
                  <c:v>69.983999999999995</c:v>
                </c:pt>
                <c:pt idx="34993" formatCode="General">
                  <c:v>69.986000000000004</c:v>
                </c:pt>
                <c:pt idx="34994" formatCode="General">
                  <c:v>69.988</c:v>
                </c:pt>
                <c:pt idx="34995" formatCode="General">
                  <c:v>69.989999999999995</c:v>
                </c:pt>
                <c:pt idx="34996" formatCode="General">
                  <c:v>69.992000000000004</c:v>
                </c:pt>
                <c:pt idx="34997" formatCode="General">
                  <c:v>69.994</c:v>
                </c:pt>
                <c:pt idx="34998" formatCode="General">
                  <c:v>69.995999999999995</c:v>
                </c:pt>
                <c:pt idx="34999" formatCode="General">
                  <c:v>69.998000000000005</c:v>
                </c:pt>
                <c:pt idx="35000" formatCode="General">
                  <c:v>70</c:v>
                </c:pt>
                <c:pt idx="35001" formatCode="General">
                  <c:v>70.001999999999995</c:v>
                </c:pt>
                <c:pt idx="35002" formatCode="General">
                  <c:v>70.004000000000005</c:v>
                </c:pt>
                <c:pt idx="35003" formatCode="General">
                  <c:v>70.006</c:v>
                </c:pt>
                <c:pt idx="35004" formatCode="General">
                  <c:v>70.007999999999996</c:v>
                </c:pt>
                <c:pt idx="35005" formatCode="General">
                  <c:v>70.010000000000005</c:v>
                </c:pt>
                <c:pt idx="35006" formatCode="General">
                  <c:v>70.012</c:v>
                </c:pt>
                <c:pt idx="35007" formatCode="General">
                  <c:v>70.013999999999996</c:v>
                </c:pt>
                <c:pt idx="35008" formatCode="General">
                  <c:v>70.016000000000005</c:v>
                </c:pt>
                <c:pt idx="35009" formatCode="General">
                  <c:v>70.018000000000001</c:v>
                </c:pt>
                <c:pt idx="35010" formatCode="General">
                  <c:v>70.02</c:v>
                </c:pt>
                <c:pt idx="35011" formatCode="General">
                  <c:v>70.022000000000006</c:v>
                </c:pt>
                <c:pt idx="35012" formatCode="General">
                  <c:v>70.024000000000001</c:v>
                </c:pt>
                <c:pt idx="35013" formatCode="General">
                  <c:v>70.025999999999996</c:v>
                </c:pt>
                <c:pt idx="35014" formatCode="General">
                  <c:v>70.028000000000006</c:v>
                </c:pt>
                <c:pt idx="35015" formatCode="General">
                  <c:v>70.03</c:v>
                </c:pt>
                <c:pt idx="35016" formatCode="General">
                  <c:v>70.031999999999996</c:v>
                </c:pt>
                <c:pt idx="35017" formatCode="General">
                  <c:v>70.034000000000006</c:v>
                </c:pt>
                <c:pt idx="35018" formatCode="General">
                  <c:v>70.036000000000001</c:v>
                </c:pt>
                <c:pt idx="35019" formatCode="General">
                  <c:v>70.037999999999997</c:v>
                </c:pt>
                <c:pt idx="35020" formatCode="General">
                  <c:v>70.040000000000006</c:v>
                </c:pt>
                <c:pt idx="35021" formatCode="General">
                  <c:v>70.042000000000002</c:v>
                </c:pt>
                <c:pt idx="35022" formatCode="General">
                  <c:v>70.043999999999997</c:v>
                </c:pt>
                <c:pt idx="35023" formatCode="General">
                  <c:v>70.046000000000006</c:v>
                </c:pt>
                <c:pt idx="35024" formatCode="General">
                  <c:v>70.048000000000002</c:v>
                </c:pt>
                <c:pt idx="35025" formatCode="General">
                  <c:v>70.05</c:v>
                </c:pt>
                <c:pt idx="35026" formatCode="General">
                  <c:v>70.052000000000007</c:v>
                </c:pt>
                <c:pt idx="35027" formatCode="General">
                  <c:v>70.054000000000002</c:v>
                </c:pt>
                <c:pt idx="35028" formatCode="General">
                  <c:v>70.055999999999997</c:v>
                </c:pt>
                <c:pt idx="35029" formatCode="General">
                  <c:v>70.058000000000007</c:v>
                </c:pt>
                <c:pt idx="35030" formatCode="General">
                  <c:v>70.06</c:v>
                </c:pt>
                <c:pt idx="35031" formatCode="General">
                  <c:v>70.061999999999998</c:v>
                </c:pt>
                <c:pt idx="35032" formatCode="General">
                  <c:v>70.063999999999993</c:v>
                </c:pt>
                <c:pt idx="35033" formatCode="General">
                  <c:v>70.066000000000003</c:v>
                </c:pt>
                <c:pt idx="35034" formatCode="General">
                  <c:v>70.067999999999998</c:v>
                </c:pt>
                <c:pt idx="35035" formatCode="General">
                  <c:v>70.069999999999993</c:v>
                </c:pt>
                <c:pt idx="35036" formatCode="General">
                  <c:v>70.072000000000003</c:v>
                </c:pt>
                <c:pt idx="35037" formatCode="General">
                  <c:v>70.073999999999998</c:v>
                </c:pt>
                <c:pt idx="35038" formatCode="General">
                  <c:v>70.075999999999993</c:v>
                </c:pt>
                <c:pt idx="35039" formatCode="General">
                  <c:v>70.078000000000003</c:v>
                </c:pt>
                <c:pt idx="35040" formatCode="General">
                  <c:v>70.08</c:v>
                </c:pt>
                <c:pt idx="35041" formatCode="General">
                  <c:v>70.081999999999994</c:v>
                </c:pt>
                <c:pt idx="35042" formatCode="General">
                  <c:v>70.084000000000003</c:v>
                </c:pt>
                <c:pt idx="35043" formatCode="General">
                  <c:v>70.085999999999999</c:v>
                </c:pt>
                <c:pt idx="35044" formatCode="General">
                  <c:v>70.087999999999994</c:v>
                </c:pt>
                <c:pt idx="35045" formatCode="General">
                  <c:v>70.09</c:v>
                </c:pt>
                <c:pt idx="35046" formatCode="General">
                  <c:v>70.091999999999999</c:v>
                </c:pt>
                <c:pt idx="35047" formatCode="General">
                  <c:v>70.093999999999994</c:v>
                </c:pt>
                <c:pt idx="35048" formatCode="General">
                  <c:v>70.096000000000004</c:v>
                </c:pt>
                <c:pt idx="35049" formatCode="General">
                  <c:v>70.097999999999999</c:v>
                </c:pt>
                <c:pt idx="35050" formatCode="General">
                  <c:v>70.099999999999994</c:v>
                </c:pt>
                <c:pt idx="35051" formatCode="General">
                  <c:v>70.102000000000004</c:v>
                </c:pt>
                <c:pt idx="35052" formatCode="General">
                  <c:v>70.103999999999999</c:v>
                </c:pt>
                <c:pt idx="35053" formatCode="General">
                  <c:v>70.105999999999995</c:v>
                </c:pt>
                <c:pt idx="35054" formatCode="General">
                  <c:v>70.108000000000004</c:v>
                </c:pt>
                <c:pt idx="35055" formatCode="General">
                  <c:v>70.11</c:v>
                </c:pt>
                <c:pt idx="35056" formatCode="General">
                  <c:v>70.111999999999995</c:v>
                </c:pt>
                <c:pt idx="35057" formatCode="General">
                  <c:v>70.114000000000004</c:v>
                </c:pt>
                <c:pt idx="35058" formatCode="General">
                  <c:v>70.116</c:v>
                </c:pt>
                <c:pt idx="35059" formatCode="General">
                  <c:v>70.117999999999995</c:v>
                </c:pt>
                <c:pt idx="35060" formatCode="General">
                  <c:v>70.12</c:v>
                </c:pt>
                <c:pt idx="35061" formatCode="General">
                  <c:v>70.122</c:v>
                </c:pt>
                <c:pt idx="35062" formatCode="General">
                  <c:v>70.123999999999995</c:v>
                </c:pt>
                <c:pt idx="35063" formatCode="General">
                  <c:v>70.126000000000005</c:v>
                </c:pt>
                <c:pt idx="35064" formatCode="General">
                  <c:v>70.128</c:v>
                </c:pt>
                <c:pt idx="35065" formatCode="General">
                  <c:v>70.13</c:v>
                </c:pt>
                <c:pt idx="35066" formatCode="General">
                  <c:v>70.132000000000005</c:v>
                </c:pt>
                <c:pt idx="35067" formatCode="General">
                  <c:v>70.134</c:v>
                </c:pt>
                <c:pt idx="35068" formatCode="General">
                  <c:v>70.135999999999996</c:v>
                </c:pt>
                <c:pt idx="35069" formatCode="General">
                  <c:v>70.138000000000005</c:v>
                </c:pt>
                <c:pt idx="35070" formatCode="General">
                  <c:v>70.14</c:v>
                </c:pt>
                <c:pt idx="35071" formatCode="General">
                  <c:v>70.141999999999996</c:v>
                </c:pt>
                <c:pt idx="35072" formatCode="General">
                  <c:v>70.144000000000005</c:v>
                </c:pt>
                <c:pt idx="35073" formatCode="General">
                  <c:v>70.146000000000001</c:v>
                </c:pt>
                <c:pt idx="35074" formatCode="General">
                  <c:v>70.147999999999996</c:v>
                </c:pt>
                <c:pt idx="35075" formatCode="General">
                  <c:v>70.150000000000006</c:v>
                </c:pt>
                <c:pt idx="35076" formatCode="General">
                  <c:v>70.152000000000001</c:v>
                </c:pt>
                <c:pt idx="35077" formatCode="General">
                  <c:v>70.153999999999996</c:v>
                </c:pt>
                <c:pt idx="35078" formatCode="General">
                  <c:v>70.156000000000006</c:v>
                </c:pt>
                <c:pt idx="35079" formatCode="General">
                  <c:v>70.158000000000001</c:v>
                </c:pt>
                <c:pt idx="35080" formatCode="General">
                  <c:v>70.16</c:v>
                </c:pt>
                <c:pt idx="35081" formatCode="General">
                  <c:v>70.162000000000006</c:v>
                </c:pt>
                <c:pt idx="35082" formatCode="General">
                  <c:v>70.164000000000001</c:v>
                </c:pt>
                <c:pt idx="35083" formatCode="General">
                  <c:v>70.165999999999997</c:v>
                </c:pt>
                <c:pt idx="35084" formatCode="General">
                  <c:v>70.168000000000006</c:v>
                </c:pt>
                <c:pt idx="35085" formatCode="General">
                  <c:v>70.17</c:v>
                </c:pt>
                <c:pt idx="35086" formatCode="General">
                  <c:v>70.171999999999997</c:v>
                </c:pt>
                <c:pt idx="35087" formatCode="General">
                  <c:v>70.174000000000007</c:v>
                </c:pt>
                <c:pt idx="35088" formatCode="General">
                  <c:v>70.176000000000002</c:v>
                </c:pt>
                <c:pt idx="35089" formatCode="General">
                  <c:v>70.177999999999997</c:v>
                </c:pt>
                <c:pt idx="35090" formatCode="General">
                  <c:v>70.180000000000007</c:v>
                </c:pt>
                <c:pt idx="35091" formatCode="General">
                  <c:v>70.182000000000002</c:v>
                </c:pt>
                <c:pt idx="35092" formatCode="General">
                  <c:v>70.183999999999997</c:v>
                </c:pt>
                <c:pt idx="35093" formatCode="General">
                  <c:v>70.186000000000007</c:v>
                </c:pt>
                <c:pt idx="35094" formatCode="General">
                  <c:v>70.188000000000002</c:v>
                </c:pt>
                <c:pt idx="35095" formatCode="General">
                  <c:v>70.19</c:v>
                </c:pt>
                <c:pt idx="35096" formatCode="General">
                  <c:v>70.191999999999993</c:v>
                </c:pt>
                <c:pt idx="35097" formatCode="General">
                  <c:v>70.194000000000003</c:v>
                </c:pt>
                <c:pt idx="35098" formatCode="General">
                  <c:v>70.195999999999998</c:v>
                </c:pt>
                <c:pt idx="35099" formatCode="General">
                  <c:v>70.197999999999993</c:v>
                </c:pt>
                <c:pt idx="35100" formatCode="General">
                  <c:v>70.2</c:v>
                </c:pt>
                <c:pt idx="35101" formatCode="General">
                  <c:v>70.201999999999998</c:v>
                </c:pt>
                <c:pt idx="35102" formatCode="General">
                  <c:v>70.203999999999994</c:v>
                </c:pt>
                <c:pt idx="35103" formatCode="General">
                  <c:v>70.206000000000003</c:v>
                </c:pt>
                <c:pt idx="35104" formatCode="General">
                  <c:v>70.207999999999998</c:v>
                </c:pt>
                <c:pt idx="35105" formatCode="General">
                  <c:v>70.209999999999994</c:v>
                </c:pt>
                <c:pt idx="35106" formatCode="General">
                  <c:v>70.212000000000003</c:v>
                </c:pt>
                <c:pt idx="35107" formatCode="General">
                  <c:v>70.213999999999999</c:v>
                </c:pt>
                <c:pt idx="35108" formatCode="General">
                  <c:v>70.215999999999994</c:v>
                </c:pt>
                <c:pt idx="35109" formatCode="General">
                  <c:v>70.218000000000004</c:v>
                </c:pt>
                <c:pt idx="35110" formatCode="General">
                  <c:v>70.22</c:v>
                </c:pt>
                <c:pt idx="35111" formatCode="General">
                  <c:v>70.221999999999994</c:v>
                </c:pt>
                <c:pt idx="35112" formatCode="General">
                  <c:v>70.224000000000004</c:v>
                </c:pt>
                <c:pt idx="35113" formatCode="General">
                  <c:v>70.225999999999999</c:v>
                </c:pt>
                <c:pt idx="35114" formatCode="General">
                  <c:v>70.227999999999994</c:v>
                </c:pt>
                <c:pt idx="35115" formatCode="General">
                  <c:v>70.23</c:v>
                </c:pt>
                <c:pt idx="35116" formatCode="General">
                  <c:v>70.231999999999999</c:v>
                </c:pt>
                <c:pt idx="35117" formatCode="General">
                  <c:v>70.233999999999995</c:v>
                </c:pt>
                <c:pt idx="35118" formatCode="General">
                  <c:v>70.236000000000004</c:v>
                </c:pt>
                <c:pt idx="35119" formatCode="General">
                  <c:v>70.238</c:v>
                </c:pt>
                <c:pt idx="35120" formatCode="General">
                  <c:v>70.239999999999995</c:v>
                </c:pt>
                <c:pt idx="35121" formatCode="General">
                  <c:v>70.242000000000004</c:v>
                </c:pt>
                <c:pt idx="35122" formatCode="General">
                  <c:v>70.244</c:v>
                </c:pt>
                <c:pt idx="35123" formatCode="General">
                  <c:v>70.245999999999995</c:v>
                </c:pt>
                <c:pt idx="35124" formatCode="General">
                  <c:v>70.248000000000005</c:v>
                </c:pt>
                <c:pt idx="35125" formatCode="General">
                  <c:v>70.25</c:v>
                </c:pt>
                <c:pt idx="35126" formatCode="General">
                  <c:v>70.251999999999995</c:v>
                </c:pt>
                <c:pt idx="35127" formatCode="General">
                  <c:v>70.254000000000005</c:v>
                </c:pt>
                <c:pt idx="35128" formatCode="General">
                  <c:v>70.256</c:v>
                </c:pt>
                <c:pt idx="35129" formatCode="General">
                  <c:v>70.257999999999996</c:v>
                </c:pt>
                <c:pt idx="35130" formatCode="General">
                  <c:v>70.260000000000005</c:v>
                </c:pt>
                <c:pt idx="35131" formatCode="General">
                  <c:v>70.262</c:v>
                </c:pt>
                <c:pt idx="35132" formatCode="General">
                  <c:v>70.263999999999996</c:v>
                </c:pt>
                <c:pt idx="35133" formatCode="General">
                  <c:v>70.266000000000005</c:v>
                </c:pt>
                <c:pt idx="35134" formatCode="General">
                  <c:v>70.268000000000001</c:v>
                </c:pt>
                <c:pt idx="35135" formatCode="General">
                  <c:v>70.27</c:v>
                </c:pt>
                <c:pt idx="35136" formatCode="General">
                  <c:v>70.272000000000006</c:v>
                </c:pt>
                <c:pt idx="35137" formatCode="General">
                  <c:v>70.274000000000001</c:v>
                </c:pt>
                <c:pt idx="35138" formatCode="General">
                  <c:v>70.275999999999996</c:v>
                </c:pt>
                <c:pt idx="35139" formatCode="General">
                  <c:v>70.278000000000006</c:v>
                </c:pt>
                <c:pt idx="35140" formatCode="General">
                  <c:v>70.28</c:v>
                </c:pt>
                <c:pt idx="35141" formatCode="General">
                  <c:v>70.281999999999996</c:v>
                </c:pt>
                <c:pt idx="35142" formatCode="General">
                  <c:v>70.284000000000006</c:v>
                </c:pt>
                <c:pt idx="35143" formatCode="General">
                  <c:v>70.286000000000001</c:v>
                </c:pt>
                <c:pt idx="35144" formatCode="General">
                  <c:v>70.287999999999997</c:v>
                </c:pt>
                <c:pt idx="35145" formatCode="General">
                  <c:v>70.290000000000006</c:v>
                </c:pt>
                <c:pt idx="35146" formatCode="General">
                  <c:v>70.292000000000002</c:v>
                </c:pt>
                <c:pt idx="35147" formatCode="General">
                  <c:v>70.293999999999997</c:v>
                </c:pt>
                <c:pt idx="35148" formatCode="General">
                  <c:v>70.296000000000006</c:v>
                </c:pt>
                <c:pt idx="35149" formatCode="General">
                  <c:v>70.298000000000002</c:v>
                </c:pt>
                <c:pt idx="35150" formatCode="General">
                  <c:v>70.3</c:v>
                </c:pt>
                <c:pt idx="35151" formatCode="General">
                  <c:v>70.302000000000007</c:v>
                </c:pt>
                <c:pt idx="35152" formatCode="General">
                  <c:v>70.304000000000002</c:v>
                </c:pt>
                <c:pt idx="35153" formatCode="General">
                  <c:v>70.305999999999997</c:v>
                </c:pt>
                <c:pt idx="35154" formatCode="General">
                  <c:v>70.308000000000007</c:v>
                </c:pt>
                <c:pt idx="35155" formatCode="General">
                  <c:v>70.31</c:v>
                </c:pt>
                <c:pt idx="35156" formatCode="General">
                  <c:v>70.311999999999998</c:v>
                </c:pt>
                <c:pt idx="35157" formatCode="General">
                  <c:v>70.313999999999993</c:v>
                </c:pt>
                <c:pt idx="35158" formatCode="General">
                  <c:v>70.316000000000003</c:v>
                </c:pt>
                <c:pt idx="35159" formatCode="General">
                  <c:v>70.317999999999998</c:v>
                </c:pt>
                <c:pt idx="35160" formatCode="General">
                  <c:v>70.319999999999993</c:v>
                </c:pt>
                <c:pt idx="35161" formatCode="General">
                  <c:v>70.322000000000003</c:v>
                </c:pt>
                <c:pt idx="35162" formatCode="General">
                  <c:v>70.323999999999998</c:v>
                </c:pt>
                <c:pt idx="35163" formatCode="General">
                  <c:v>70.325999999999993</c:v>
                </c:pt>
                <c:pt idx="35164" formatCode="General">
                  <c:v>70.328000000000003</c:v>
                </c:pt>
                <c:pt idx="35165" formatCode="General">
                  <c:v>70.33</c:v>
                </c:pt>
                <c:pt idx="35166" formatCode="General">
                  <c:v>70.331999999999994</c:v>
                </c:pt>
                <c:pt idx="35167" formatCode="General">
                  <c:v>70.334000000000003</c:v>
                </c:pt>
                <c:pt idx="35168" formatCode="General">
                  <c:v>70.335999999999999</c:v>
                </c:pt>
                <c:pt idx="35169" formatCode="General">
                  <c:v>70.337999999999994</c:v>
                </c:pt>
                <c:pt idx="35170" formatCode="General">
                  <c:v>70.34</c:v>
                </c:pt>
                <c:pt idx="35171" formatCode="General">
                  <c:v>70.341999999999999</c:v>
                </c:pt>
                <c:pt idx="35172" formatCode="General">
                  <c:v>70.343999999999994</c:v>
                </c:pt>
                <c:pt idx="35173" formatCode="General">
                  <c:v>70.346000000000004</c:v>
                </c:pt>
                <c:pt idx="35174" formatCode="General">
                  <c:v>70.347999999999999</c:v>
                </c:pt>
                <c:pt idx="35175" formatCode="General">
                  <c:v>70.349999999999994</c:v>
                </c:pt>
                <c:pt idx="35176" formatCode="General">
                  <c:v>70.352000000000004</c:v>
                </c:pt>
                <c:pt idx="35177" formatCode="General">
                  <c:v>70.353999999999999</c:v>
                </c:pt>
                <c:pt idx="35178" formatCode="General">
                  <c:v>70.355999999999995</c:v>
                </c:pt>
                <c:pt idx="35179" formatCode="General">
                  <c:v>70.358000000000004</c:v>
                </c:pt>
                <c:pt idx="35180" formatCode="General">
                  <c:v>70.36</c:v>
                </c:pt>
                <c:pt idx="35181" formatCode="General">
                  <c:v>70.361999999999995</c:v>
                </c:pt>
                <c:pt idx="35182" formatCode="General">
                  <c:v>70.364000000000004</c:v>
                </c:pt>
                <c:pt idx="35183" formatCode="General">
                  <c:v>70.366</c:v>
                </c:pt>
                <c:pt idx="35184" formatCode="General">
                  <c:v>70.367999999999995</c:v>
                </c:pt>
                <c:pt idx="35185" formatCode="General">
                  <c:v>70.37</c:v>
                </c:pt>
                <c:pt idx="35186" formatCode="General">
                  <c:v>70.372</c:v>
                </c:pt>
                <c:pt idx="35187" formatCode="General">
                  <c:v>70.373999999999995</c:v>
                </c:pt>
                <c:pt idx="35188" formatCode="General">
                  <c:v>70.376000000000005</c:v>
                </c:pt>
                <c:pt idx="35189" formatCode="General">
                  <c:v>70.378</c:v>
                </c:pt>
                <c:pt idx="35190" formatCode="General">
                  <c:v>70.38</c:v>
                </c:pt>
                <c:pt idx="35191" formatCode="General">
                  <c:v>70.382000000000005</c:v>
                </c:pt>
                <c:pt idx="35192" formatCode="General">
                  <c:v>70.384</c:v>
                </c:pt>
                <c:pt idx="35193" formatCode="General">
                  <c:v>70.385999999999996</c:v>
                </c:pt>
                <c:pt idx="35194" formatCode="General">
                  <c:v>70.388000000000005</c:v>
                </c:pt>
                <c:pt idx="35195" formatCode="General">
                  <c:v>70.39</c:v>
                </c:pt>
                <c:pt idx="35196" formatCode="General">
                  <c:v>70.391999999999996</c:v>
                </c:pt>
                <c:pt idx="35197" formatCode="General">
                  <c:v>70.394000000000005</c:v>
                </c:pt>
                <c:pt idx="35198" formatCode="General">
                  <c:v>70.396000000000001</c:v>
                </c:pt>
                <c:pt idx="35199" formatCode="General">
                  <c:v>70.397999999999996</c:v>
                </c:pt>
                <c:pt idx="35200" formatCode="General">
                  <c:v>70.400000000000006</c:v>
                </c:pt>
                <c:pt idx="35201" formatCode="General">
                  <c:v>70.402000000000001</c:v>
                </c:pt>
                <c:pt idx="35202" formatCode="General">
                  <c:v>70.403999999999996</c:v>
                </c:pt>
                <c:pt idx="35203" formatCode="General">
                  <c:v>70.406000000000006</c:v>
                </c:pt>
                <c:pt idx="35204" formatCode="General">
                  <c:v>70.408000000000001</c:v>
                </c:pt>
                <c:pt idx="35205" formatCode="General">
                  <c:v>70.41</c:v>
                </c:pt>
                <c:pt idx="35206" formatCode="General">
                  <c:v>70.412000000000006</c:v>
                </c:pt>
                <c:pt idx="35207" formatCode="General">
                  <c:v>70.414000000000001</c:v>
                </c:pt>
                <c:pt idx="35208" formatCode="General">
                  <c:v>70.415999999999997</c:v>
                </c:pt>
                <c:pt idx="35209" formatCode="General">
                  <c:v>70.418000000000006</c:v>
                </c:pt>
                <c:pt idx="35210" formatCode="General">
                  <c:v>70.42</c:v>
                </c:pt>
                <c:pt idx="35211" formatCode="General">
                  <c:v>70.421999999999997</c:v>
                </c:pt>
                <c:pt idx="35212" formatCode="General">
                  <c:v>70.424000000000007</c:v>
                </c:pt>
                <c:pt idx="35213" formatCode="General">
                  <c:v>70.426000000000002</c:v>
                </c:pt>
                <c:pt idx="35214" formatCode="General">
                  <c:v>70.427999999999997</c:v>
                </c:pt>
                <c:pt idx="35215" formatCode="General">
                  <c:v>70.430000000000007</c:v>
                </c:pt>
                <c:pt idx="35216" formatCode="General">
                  <c:v>70.432000000000002</c:v>
                </c:pt>
                <c:pt idx="35217" formatCode="General">
                  <c:v>70.433999999999997</c:v>
                </c:pt>
                <c:pt idx="35218" formatCode="General">
                  <c:v>70.436000000000007</c:v>
                </c:pt>
                <c:pt idx="35219" formatCode="General">
                  <c:v>70.438000000000002</c:v>
                </c:pt>
                <c:pt idx="35220" formatCode="General">
                  <c:v>70.44</c:v>
                </c:pt>
                <c:pt idx="35221" formatCode="General">
                  <c:v>70.441999999999993</c:v>
                </c:pt>
                <c:pt idx="35222" formatCode="General">
                  <c:v>70.444000000000003</c:v>
                </c:pt>
                <c:pt idx="35223" formatCode="General">
                  <c:v>70.445999999999998</c:v>
                </c:pt>
                <c:pt idx="35224" formatCode="General">
                  <c:v>70.447999999999993</c:v>
                </c:pt>
                <c:pt idx="35225" formatCode="General">
                  <c:v>70.45</c:v>
                </c:pt>
                <c:pt idx="35226" formatCode="General">
                  <c:v>70.451999999999998</c:v>
                </c:pt>
                <c:pt idx="35227" formatCode="General">
                  <c:v>70.453999999999994</c:v>
                </c:pt>
                <c:pt idx="35228" formatCode="General">
                  <c:v>70.456000000000003</c:v>
                </c:pt>
                <c:pt idx="35229" formatCode="General">
                  <c:v>70.457999999999998</c:v>
                </c:pt>
                <c:pt idx="35230" formatCode="General">
                  <c:v>70.459999999999994</c:v>
                </c:pt>
                <c:pt idx="35231" formatCode="General">
                  <c:v>70.462000000000003</c:v>
                </c:pt>
                <c:pt idx="35232" formatCode="General">
                  <c:v>70.463999999999999</c:v>
                </c:pt>
                <c:pt idx="35233" formatCode="General">
                  <c:v>70.465999999999994</c:v>
                </c:pt>
                <c:pt idx="35234" formatCode="General">
                  <c:v>70.468000000000004</c:v>
                </c:pt>
                <c:pt idx="35235" formatCode="General">
                  <c:v>70.47</c:v>
                </c:pt>
                <c:pt idx="35236" formatCode="General">
                  <c:v>70.471999999999994</c:v>
                </c:pt>
                <c:pt idx="35237" formatCode="General">
                  <c:v>70.474000000000004</c:v>
                </c:pt>
                <c:pt idx="35238" formatCode="General">
                  <c:v>70.475999999999999</c:v>
                </c:pt>
              </c:numCache>
            </c:numRef>
          </c:xVal>
          <c:yVal>
            <c:numRef>
              <c:f>traffic!$O$8:$O$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0</c:v>
                </c:pt>
                <c:pt idx="360" formatCode="0.00E+00">
                  <c:v>-4.0000000000000001E-308</c:v>
                </c:pt>
                <c:pt idx="361" formatCode="0.00E+00">
                  <c:v>-3.0000000000000002E-308</c:v>
                </c:pt>
                <c:pt idx="362">
                  <c:v>0</c:v>
                </c:pt>
                <c:pt idx="363" formatCode="0.00E+00">
                  <c:v>9.0000000000000002E-308</c:v>
                </c:pt>
                <c:pt idx="364" formatCode="0.00E+00">
                  <c:v>8.0000000000000003E-308</c:v>
                </c:pt>
                <c:pt idx="365" formatCode="0.00E+00">
                  <c:v>-1.1E-307</c:v>
                </c:pt>
                <c:pt idx="366" formatCode="0.00E+00">
                  <c:v>-4.3000000000000001E-307</c:v>
                </c:pt>
                <c:pt idx="367" formatCode="0.00E+00">
                  <c:v>-4.8000000000000004E-307</c:v>
                </c:pt>
                <c:pt idx="368" formatCode="0.00E+00">
                  <c:v>1.6999999999999999E-307</c:v>
                </c:pt>
                <c:pt idx="369" formatCode="0.00E+00">
                  <c:v>1.37E-306</c:v>
                </c:pt>
                <c:pt idx="370" formatCode="0.00E+00">
                  <c:v>1.8E-306</c:v>
                </c:pt>
                <c:pt idx="371" formatCode="0.00E+00">
                  <c:v>-3.0999999999999998E-307</c:v>
                </c:pt>
                <c:pt idx="372" formatCode="0.00E+00">
                  <c:v>-4.75E-306</c:v>
                </c:pt>
                <c:pt idx="373" formatCode="0.00E+00">
                  <c:v>-6.7300000000000006E-306</c:v>
                </c:pt>
                <c:pt idx="374" formatCode="0.00E+00">
                  <c:v>1.06E-306</c:v>
                </c:pt>
                <c:pt idx="375" formatCode="0.00E+00">
                  <c:v>1.9380000000000001E-305</c:v>
                </c:pt>
                <c:pt idx="376" formatCode="0.00E+00">
                  <c:v>3.1510000000000001E-305</c:v>
                </c:pt>
                <c:pt idx="377" formatCode="0.00E+00">
                  <c:v>8.0700000000000005E-306</c:v>
                </c:pt>
                <c:pt idx="378" formatCode="0.00E+00">
                  <c:v>-5.9749999999999998E-305</c:v>
                </c:pt>
                <c:pt idx="379" formatCode="0.00E+00">
                  <c:v>-1.1784000000000001E-304</c:v>
                </c:pt>
                <c:pt idx="380" formatCode="0.00E+00">
                  <c:v>-6.0000000000000002E-305</c:v>
                </c:pt>
                <c:pt idx="381" formatCode="0.00E+00">
                  <c:v>1.6268E-304</c:v>
                </c:pt>
                <c:pt idx="382" formatCode="0.00E+00">
                  <c:v>3.8960999999999996E-304</c:v>
                </c:pt>
                <c:pt idx="383" formatCode="0.00E+00">
                  <c:v>2.5483000000000002E-304</c:v>
                </c:pt>
                <c:pt idx="384" formatCode="0.00E+00">
                  <c:v>-4.7467000000000002E-304</c:v>
                </c:pt>
                <c:pt idx="385" formatCode="0.00E+00">
                  <c:v>-1.32091E-303</c:v>
                </c:pt>
                <c:pt idx="386" formatCode="0.00E+00">
                  <c:v>-9.4062000000000005E-304</c:v>
                </c:pt>
                <c:pt idx="387" formatCode="0.00E+00">
                  <c:v>1.7429500000000001E-303</c:v>
                </c:pt>
                <c:pt idx="388" formatCode="0.00E+00">
                  <c:v>5.3293699999999999E-303</c:v>
                </c:pt>
                <c:pt idx="389" formatCode="0.00E+00">
                  <c:v>4.9173599999999997E-303</c:v>
                </c:pt>
                <c:pt idx="390" formatCode="0.00E+00">
                  <c:v>-4.2658500000000001E-303</c:v>
                </c:pt>
                <c:pt idx="391" formatCode="0.00E+00">
                  <c:v>-1.85228E-302</c:v>
                </c:pt>
                <c:pt idx="392" formatCode="0.00E+00">
                  <c:v>-2.06307E-302</c:v>
                </c:pt>
                <c:pt idx="393" formatCode="0.00E+00">
                  <c:v>9.1515600000000003E-303</c:v>
                </c:pt>
                <c:pt idx="394" formatCode="0.00E+00">
                  <c:v>6.2775499999999997E-302</c:v>
                </c:pt>
                <c:pt idx="395" formatCode="0.00E+00">
                  <c:v>8.0485500000000002E-302</c:v>
                </c:pt>
                <c:pt idx="396" formatCode="0.00E+00">
                  <c:v>-1.5572399999999999E-302</c:v>
                </c:pt>
                <c:pt idx="397" formatCode="0.00E+00">
                  <c:v>-2.1452899999999999E-301</c:v>
                </c:pt>
                <c:pt idx="398" formatCode="0.00E+00">
                  <c:v>-3.2115899999999998E-301</c:v>
                </c:pt>
                <c:pt idx="399" formatCode="0.00E+00">
                  <c:v>-4.9017299999999996E-302</c:v>
                </c:pt>
                <c:pt idx="400" formatCode="0.00E+00">
                  <c:v>6.2637900000000002E-301</c:v>
                </c:pt>
                <c:pt idx="401" formatCode="0.00E+00">
                  <c:v>1.0908600000000001E-300</c:v>
                </c:pt>
                <c:pt idx="402" formatCode="0.00E+00">
                  <c:v>2.7922099999999998E-301</c:v>
                </c:pt>
                <c:pt idx="403" formatCode="0.00E+00">
                  <c:v>-2.1364499999999999E-300</c:v>
                </c:pt>
                <c:pt idx="404" formatCode="0.00E+00">
                  <c:v>-4.2138200000000002E-300</c:v>
                </c:pt>
                <c:pt idx="405" formatCode="0.00E+00">
                  <c:v>-2.1096200000000001E-300</c:v>
                </c:pt>
                <c:pt idx="406" formatCode="0.00E+00">
                  <c:v>5.9737899999999995E-300</c:v>
                </c:pt>
                <c:pt idx="407" formatCode="0.00E+00">
                  <c:v>1.41531E-299</c:v>
                </c:pt>
                <c:pt idx="408" formatCode="0.00E+00">
                  <c:v>8.6942499999999997E-300</c:v>
                </c:pt>
                <c:pt idx="409" formatCode="0.00E+00">
                  <c:v>-1.92784E-299</c:v>
                </c:pt>
                <c:pt idx="410" formatCode="0.00E+00">
                  <c:v>-5.2591099999999999E-299</c:v>
                </c:pt>
                <c:pt idx="411" formatCode="0.00E+00">
                  <c:v>-4.4356500000000002E-299</c:v>
                </c:pt>
                <c:pt idx="412" formatCode="0.00E+00">
                  <c:v>4.1789999999999998E-299</c:v>
                </c:pt>
                <c:pt idx="413" formatCode="0.00E+00">
                  <c:v>1.5922999999999999E-298</c:v>
                </c:pt>
                <c:pt idx="414" formatCode="0.00E+00">
                  <c:v>1.4939300000000001E-298</c:v>
                </c:pt>
                <c:pt idx="415" formatCode="0.00E+00">
                  <c:v>-1.3858700000000001E-298</c:v>
                </c:pt>
                <c:pt idx="416" formatCode="0.00E+00">
                  <c:v>-5.87656E-298</c:v>
                </c:pt>
                <c:pt idx="417" formatCode="0.00E+00">
                  <c:v>-6.6925199999999998E-298</c:v>
                </c:pt>
                <c:pt idx="418" formatCode="0.00E+00">
                  <c:v>2.0048999999999998E-298</c:v>
                </c:pt>
                <c:pt idx="419" formatCode="0.00E+00">
                  <c:v>1.7697300000000001E-297</c:v>
                </c:pt>
                <c:pt idx="420" formatCode="0.00E+00">
                  <c:v>2.2769500000000001E-297</c:v>
                </c:pt>
                <c:pt idx="421" formatCode="0.00E+00">
                  <c:v>-5.23615E-298</c:v>
                </c:pt>
                <c:pt idx="422" formatCode="0.00E+00">
                  <c:v>-6.2887199999999997E-297</c:v>
                </c:pt>
                <c:pt idx="423" formatCode="0.00E+00">
                  <c:v>-9.5335800000000006E-297</c:v>
                </c:pt>
                <c:pt idx="424" formatCode="0.00E+00">
                  <c:v>-2.35193E-297</c:v>
                </c:pt>
                <c:pt idx="425" formatCode="0.00E+00">
                  <c:v>1.5898600000000001E-296</c:v>
                </c:pt>
                <c:pt idx="426" formatCode="0.00E+00">
                  <c:v>2.83561E-296</c:v>
                </c:pt>
                <c:pt idx="427" formatCode="0.00E+00">
                  <c:v>6.75058E-297</c:v>
                </c:pt>
                <c:pt idx="428" formatCode="0.00E+00">
                  <c:v>-5.6673600000000001E-296</c:v>
                </c:pt>
                <c:pt idx="429" formatCode="0.00E+00">
                  <c:v>-1.11047E-295</c:v>
                </c:pt>
                <c:pt idx="430" formatCode="0.00E+00">
                  <c:v>-5.6079999999999998E-296</c:v>
                </c:pt>
                <c:pt idx="431" formatCode="0.00E+00">
                  <c:v>1.5669099999999999E-295</c:v>
                </c:pt>
                <c:pt idx="432" formatCode="0.00E+00">
                  <c:v>3.68186E-295</c:v>
                </c:pt>
                <c:pt idx="433" formatCode="0.00E+00">
                  <c:v>2.0061699999999998E-295</c:v>
                </c:pt>
                <c:pt idx="434" formatCode="0.00E+00">
                  <c:v>-5.9050500000000001E-295</c:v>
                </c:pt>
                <c:pt idx="435" formatCode="0.00E+00">
                  <c:v>-1.52176E-294</c:v>
                </c:pt>
                <c:pt idx="436" formatCode="0.00E+00">
                  <c:v>-1.2326E-294</c:v>
                </c:pt>
                <c:pt idx="437" formatCode="0.00E+00">
                  <c:v>1.3866699999999999E-294</c:v>
                </c:pt>
                <c:pt idx="438" formatCode="0.00E+00">
                  <c:v>4.9859299999999997E-294</c:v>
                </c:pt>
                <c:pt idx="439" formatCode="0.00E+00">
                  <c:v>4.97414E-294</c:v>
                </c:pt>
                <c:pt idx="440" formatCode="0.00E+00">
                  <c:v>-2.8102999999999999E-294</c:v>
                </c:pt>
                <c:pt idx="441" formatCode="0.00E+00">
                  <c:v>-1.5046E-293</c:v>
                </c:pt>
                <c:pt idx="442" formatCode="0.00E+00">
                  <c:v>-1.7563199999999999E-293</c:v>
                </c:pt>
                <c:pt idx="443" formatCode="0.00E+00">
                  <c:v>4.6438899999999999E-294</c:v>
                </c:pt>
                <c:pt idx="444" formatCode="0.00E+00">
                  <c:v>4.4827200000000001E-293</c:v>
                </c:pt>
                <c:pt idx="445" formatCode="0.00E+00">
                  <c:v>5.9351700000000003E-293</c:v>
                </c:pt>
                <c:pt idx="446" formatCode="0.00E+00">
                  <c:v>-6.7302700000000006E-294</c:v>
                </c:pt>
                <c:pt idx="447" formatCode="0.00E+00">
                  <c:v>-1.4471899999999999E-292</c:v>
                </c:pt>
                <c:pt idx="448" formatCode="0.00E+00">
                  <c:v>-2.0781099999999999E-292</c:v>
                </c:pt>
                <c:pt idx="449" formatCode="0.00E+00">
                  <c:v>2.7417000000000003E-293</c:v>
                </c:pt>
                <c:pt idx="450" formatCode="0.00E+00">
                  <c:v>5.8190500000000003E-292</c:v>
                </c:pt>
                <c:pt idx="451" formatCode="0.00E+00">
                  <c:v>9.5980999999999996E-292</c:v>
                </c:pt>
                <c:pt idx="452" formatCode="0.00E+00">
                  <c:v>2.82469E-292</c:v>
                </c:pt>
                <c:pt idx="453" formatCode="0.00E+00">
                  <c:v>-1.7321500000000001E-291</c:v>
                </c:pt>
                <c:pt idx="454" formatCode="0.00E+00">
                  <c:v>-3.4553600000000001E-291</c:v>
                </c:pt>
                <c:pt idx="455" formatCode="0.00E+00">
                  <c:v>-1.63774E-291</c:v>
                </c:pt>
                <c:pt idx="456" formatCode="0.00E+00">
                  <c:v>5.2541100000000003E-291</c:v>
                </c:pt>
                <c:pt idx="457" formatCode="0.00E+00">
                  <c:v>1.21316E-290</c:v>
                </c:pt>
                <c:pt idx="458" formatCode="0.00E+00">
                  <c:v>7.00732E-291</c:v>
                </c:pt>
                <c:pt idx="459" formatCode="0.00E+00">
                  <c:v>-1.7866899999999999E-290</c:v>
                </c:pt>
                <c:pt idx="460" formatCode="0.00E+00">
                  <c:v>-4.7093499999999997E-290</c:v>
                </c:pt>
                <c:pt idx="461" formatCode="0.00E+00">
                  <c:v>-3.6980300000000001E-290</c:v>
                </c:pt>
                <c:pt idx="462" formatCode="0.00E+00">
                  <c:v>4.8946900000000002E-290</c:v>
                </c:pt>
                <c:pt idx="463" formatCode="0.00E+00">
                  <c:v>1.63266E-289</c:v>
                </c:pt>
                <c:pt idx="464" formatCode="0.00E+00">
                  <c:v>1.3012100000000001E-289</c:v>
                </c:pt>
                <c:pt idx="465" formatCode="0.00E+00">
                  <c:v>-2.2786399999999999E-289</c:v>
                </c:pt>
                <c:pt idx="466" formatCode="0.00E+00">
                  <c:v>-7.7174900000000001E-289</c:v>
                </c:pt>
                <c:pt idx="467" formatCode="0.00E+00">
                  <c:v>-8.3932000000000004E-289</c:v>
                </c:pt>
                <c:pt idx="468" formatCode="0.00E+00">
                  <c:v>3.3302600000000001E-289</c:v>
                </c:pt>
                <c:pt idx="469" formatCode="0.00E+00">
                  <c:v>2.4197299999999999E-288</c:v>
                </c:pt>
                <c:pt idx="470" formatCode="0.00E+00">
                  <c:v>3.0182999999999999E-288</c:v>
                </c:pt>
                <c:pt idx="471" formatCode="0.00E+00">
                  <c:v>-9.9218799999999993E-289</c:v>
                </c:pt>
                <c:pt idx="472" formatCode="0.00E+00">
                  <c:v>-9.1367500000000002E-288</c:v>
                </c:pt>
                <c:pt idx="473" formatCode="0.00E+00">
                  <c:v>-1.35503E-287</c:v>
                </c:pt>
                <c:pt idx="474" formatCode="0.00E+00">
                  <c:v>-2.5441699999999998E-288</c:v>
                </c:pt>
                <c:pt idx="475" formatCode="0.00E+00">
                  <c:v>2.50242E-287</c:v>
                </c:pt>
                <c:pt idx="476" formatCode="0.00E+00">
                  <c:v>4.2675899999999999E-287</c:v>
                </c:pt>
                <c:pt idx="477" formatCode="0.00E+00">
                  <c:v>3.9093400000000002E-288</c:v>
                </c:pt>
                <c:pt idx="478" formatCode="0.00E+00">
                  <c:v>-1.0520999999999999E-286</c:v>
                </c:pt>
                <c:pt idx="479" formatCode="0.00E+00">
                  <c:v>-1.96236E-286</c:v>
                </c:pt>
                <c:pt idx="480" formatCode="0.00E+00">
                  <c:v>-9.0051800000000005E-287</c:v>
                </c:pt>
                <c:pt idx="481" formatCode="0.00E+00">
                  <c:v>3.0127999999999998E-286</c:v>
                </c:pt>
                <c:pt idx="482" formatCode="0.00E+00">
                  <c:v>6.8655300000000001E-286</c:v>
                </c:pt>
                <c:pt idx="483" formatCode="0.00E+00">
                  <c:v>3.7307199999999998E-286</c:v>
                </c:pt>
                <c:pt idx="484" formatCode="0.00E+00">
                  <c:v>-1.0877900000000001E-285</c:v>
                </c:pt>
                <c:pt idx="485" formatCode="0.00E+00">
                  <c:v>-2.7962000000000001E-285</c:v>
                </c:pt>
                <c:pt idx="486" formatCode="0.00E+00">
                  <c:v>-2.2400400000000001E-285</c:v>
                </c:pt>
                <c:pt idx="487" formatCode="0.00E+00">
                  <c:v>2.6292E-285</c:v>
                </c:pt>
                <c:pt idx="488" formatCode="0.00E+00">
                  <c:v>9.1763900000000004E-285</c:v>
                </c:pt>
                <c:pt idx="489" formatCode="0.00E+00">
                  <c:v>8.1280999999999998E-285</c:v>
                </c:pt>
                <c:pt idx="490" formatCode="0.00E+00">
                  <c:v>-9.3410000000000001E-285</c:v>
                </c:pt>
                <c:pt idx="491" formatCode="0.00E+00">
                  <c:v>-3.6235299999999998E-284</c:v>
                </c:pt>
                <c:pt idx="492" formatCode="0.00E+00">
                  <c:v>-4.1056099999999999E-284</c:v>
                </c:pt>
                <c:pt idx="493" formatCode="0.00E+00">
                  <c:v>1.19465E-284</c:v>
                </c:pt>
                <c:pt idx="494" formatCode="0.00E+00">
                  <c:v>1.0774900000000001E-283</c:v>
                </c:pt>
                <c:pt idx="495" formatCode="0.00E+00">
                  <c:v>1.3546900000000001E-283</c:v>
                </c:pt>
                <c:pt idx="496" formatCode="0.00E+00">
                  <c:v>-5.0049999999999999E-284</c:v>
                </c:pt>
                <c:pt idx="497" formatCode="0.00E+00">
                  <c:v>-4.2769799999999999E-283</c:v>
                </c:pt>
                <c:pt idx="498" formatCode="0.00E+00">
                  <c:v>-6.1705500000000003E-283</c:v>
                </c:pt>
                <c:pt idx="499" formatCode="0.00E+00">
                  <c:v>-4.13759E-284</c:v>
                </c:pt>
                <c:pt idx="500" formatCode="0.00E+00">
                  <c:v>1.3564500000000001E-282</c:v>
                </c:pt>
                <c:pt idx="501" formatCode="0.00E+00">
                  <c:v>2.29795E-282</c:v>
                </c:pt>
                <c:pt idx="502" formatCode="0.00E+00">
                  <c:v>5.5272100000000002E-283</c:v>
                </c:pt>
                <c:pt idx="503" formatCode="0.00E+00">
                  <c:v>-4.5439700000000001E-282</c:v>
                </c:pt>
                <c:pt idx="504" formatCode="0.00E+00">
                  <c:v>-8.91545E-282</c:v>
                </c:pt>
                <c:pt idx="505" formatCode="0.00E+00">
                  <c:v>-4.4694000000000003E-282</c:v>
                </c:pt>
                <c:pt idx="506" formatCode="0.00E+00">
                  <c:v>1.26684E-281</c:v>
                </c:pt>
                <c:pt idx="507" formatCode="0.00E+00">
                  <c:v>3.0010999999999998E-281</c:v>
                </c:pt>
                <c:pt idx="508" formatCode="0.00E+00">
                  <c:v>1.8472899999999999E-281</c:v>
                </c:pt>
                <c:pt idx="509" formatCode="0.00E+00">
                  <c:v>-4.0697000000000002E-281</c:v>
                </c:pt>
                <c:pt idx="510" formatCode="0.00E+00">
                  <c:v>-1.09421E-280</c:v>
                </c:pt>
                <c:pt idx="511" formatCode="0.00E+00">
                  <c:v>-8.1705300000000003E-281</c:v>
                </c:pt>
                <c:pt idx="512" formatCode="0.00E+00">
                  <c:v>1.2583700000000001E-280</c:v>
                </c:pt>
                <c:pt idx="513" formatCode="0.00E+00">
                  <c:v>4.04377E-280</c:v>
                </c:pt>
                <c:pt idx="514" formatCode="0.00E+00">
                  <c:v>3.8347900000000001E-280</c:v>
                </c:pt>
                <c:pt idx="515" formatCode="0.00E+00">
                  <c:v>-2.8623E-280</c:v>
                </c:pt>
                <c:pt idx="516" formatCode="0.00E+00">
                  <c:v>-1.3266E-279</c:v>
                </c:pt>
                <c:pt idx="517" formatCode="0.00E+00">
                  <c:v>-1.4676300000000001E-279</c:v>
                </c:pt>
                <c:pt idx="518" formatCode="0.00E+00">
                  <c:v>7.4622200000000004E-280</c:v>
                </c:pt>
                <c:pt idx="519" formatCode="0.00E+00">
                  <c:v>4.7292999999999998E-279</c:v>
                </c:pt>
                <c:pt idx="520" formatCode="0.00E+00">
                  <c:v>6.1333999999999998E-279</c:v>
                </c:pt>
                <c:pt idx="521" formatCode="0.00E+00">
                  <c:v>-7.2163999999999998E-280</c:v>
                </c:pt>
                <c:pt idx="522" formatCode="0.00E+00">
                  <c:v>-1.5073599999999999E-278</c:v>
                </c:pt>
                <c:pt idx="523" formatCode="0.00E+00">
                  <c:v>-2.24623E-278</c:v>
                </c:pt>
                <c:pt idx="524" formatCode="0.00E+00">
                  <c:v>-1.43584E-279</c:v>
                </c:pt>
                <c:pt idx="525" formatCode="0.00E+00">
                  <c:v>4.9883299999999999E-278</c:v>
                </c:pt>
                <c:pt idx="526" formatCode="0.00E+00">
                  <c:v>8.45288E-278</c:v>
                </c:pt>
                <c:pt idx="527" formatCode="0.00E+00">
                  <c:v>2.21318E-278</c:v>
                </c:pt>
                <c:pt idx="528" formatCode="0.00E+00">
                  <c:v>-1.6035399999999999E-277</c:v>
                </c:pt>
                <c:pt idx="529" formatCode="0.00E+00">
                  <c:v>-3.1595299999999999E-277</c:v>
                </c:pt>
                <c:pt idx="530" formatCode="0.00E+00">
                  <c:v>-1.5304999999999999E-277</c:v>
                </c:pt>
                <c:pt idx="531" formatCode="0.00E+00">
                  <c:v>4.6563499999999997E-277</c:v>
                </c:pt>
                <c:pt idx="532" formatCode="0.00E+00">
                  <c:v>1.1047799999999999E-276</c:v>
                </c:pt>
                <c:pt idx="533" formatCode="0.00E+00">
                  <c:v>7.7095400000000001E-277</c:v>
                </c:pt>
                <c:pt idx="534" formatCode="0.00E+00">
                  <c:v>-1.1627500000000001E-276</c:v>
                </c:pt>
                <c:pt idx="535" formatCode="0.00E+00">
                  <c:v>-3.4204600000000001E-276</c:v>
                </c:pt>
                <c:pt idx="536" formatCode="0.00E+00">
                  <c:v>-2.4056399999999999E-276</c:v>
                </c:pt>
                <c:pt idx="537" formatCode="0.00E+00">
                  <c:v>4.7742199999999998E-276</c:v>
                </c:pt>
                <c:pt idx="538" formatCode="0.00E+00">
                  <c:v>1.44701E-275</c:v>
                </c:pt>
                <c:pt idx="539" formatCode="0.00E+00">
                  <c:v>1.43997E-275</c:v>
                </c:pt>
                <c:pt idx="540" formatCode="0.00E+00">
                  <c:v>-7.0260499999999997E-276</c:v>
                </c:pt>
                <c:pt idx="541" formatCode="0.00E+00">
                  <c:v>-4.07986E-275</c:v>
                </c:pt>
                <c:pt idx="542" formatCode="0.00E+00">
                  <c:v>-4.72499E-275</c:v>
                </c:pt>
                <c:pt idx="543" formatCode="0.00E+00">
                  <c:v>1.6187300000000001E-275</c:v>
                </c:pt>
                <c:pt idx="544" formatCode="0.00E+00">
                  <c:v>1.3044700000000001E-274</c:v>
                </c:pt>
                <c:pt idx="545" formatCode="0.00E+00">
                  <c:v>1.64808E-274</c:v>
                </c:pt>
                <c:pt idx="546" formatCode="0.00E+00">
                  <c:v>-4.9494700000000003E-275</c:v>
                </c:pt>
                <c:pt idx="547" formatCode="0.00E+00">
                  <c:v>-4.86726E-274</c:v>
                </c:pt>
                <c:pt idx="548" formatCode="0.00E+00">
                  <c:v>-7.1447900000000001E-274</c:v>
                </c:pt>
                <c:pt idx="549" formatCode="0.00E+00">
                  <c:v>-9.7119700000000001E-275</c:v>
                </c:pt>
                <c:pt idx="550" formatCode="0.00E+00">
                  <c:v>1.4164899999999999E-273</c:v>
                </c:pt>
                <c:pt idx="551" formatCode="0.00E+00">
                  <c:v>2.50851E-273</c:v>
                </c:pt>
                <c:pt idx="552" formatCode="0.00E+00">
                  <c:v>9.7416200000000001E-274</c:v>
                </c:pt>
                <c:pt idx="553" formatCode="0.00E+00">
                  <c:v>-3.8340800000000004E-273</c:v>
                </c:pt>
                <c:pt idx="554" formatCode="0.00E+00">
                  <c:v>-7.8165700000000005E-273</c:v>
                </c:pt>
                <c:pt idx="555" formatCode="0.00E+00">
                  <c:v>-2.8390500000000001E-273</c:v>
                </c:pt>
                <c:pt idx="556" formatCode="0.00E+00">
                  <c:v>1.4884599999999999E-272</c:v>
                </c:pt>
                <c:pt idx="557" formatCode="0.00E+00">
                  <c:v>3.2936000000000003E-272</c:v>
                </c:pt>
                <c:pt idx="558" formatCode="0.00E+00">
                  <c:v>2.3686000000000001E-272</c:v>
                </c:pt>
                <c:pt idx="559" formatCode="0.00E+00">
                  <c:v>-2.9331199999999999E-272</c:v>
                </c:pt>
                <c:pt idx="560" formatCode="0.00E+00">
                  <c:v>-9.1619199999999996E-272</c:v>
                </c:pt>
                <c:pt idx="561" formatCode="0.00E+00">
                  <c:v>-6.8882500000000004E-272</c:v>
                </c:pt>
                <c:pt idx="562" formatCode="0.00E+00">
                  <c:v>1.13464E-271</c:v>
                </c:pt>
                <c:pt idx="563" formatCode="0.00E+00">
                  <c:v>3.6128399999999998E-271</c:v>
                </c:pt>
                <c:pt idx="564" formatCode="0.00E+00">
                  <c:v>3.5630899999999999E-271</c:v>
                </c:pt>
                <c:pt idx="565" formatCode="0.00E+00">
                  <c:v>-2.0243199999999999E-271</c:v>
                </c:pt>
                <c:pt idx="566" formatCode="0.00E+00">
                  <c:v>-1.08075E-270</c:v>
                </c:pt>
                <c:pt idx="567" formatCode="0.00E+00">
                  <c:v>-1.20834E-270</c:v>
                </c:pt>
                <c:pt idx="568" formatCode="0.00E+00">
                  <c:v>6.2820500000000005E-271</c:v>
                </c:pt>
                <c:pt idx="569" formatCode="0.00E+00">
                  <c:v>3.9318700000000002E-270</c:v>
                </c:pt>
                <c:pt idx="570" formatCode="0.00E+00">
                  <c:v>5.2327800000000001E-270</c:v>
                </c:pt>
                <c:pt idx="571" formatCode="0.00E+00">
                  <c:v>2.1831400000000001E-271</c:v>
                </c:pt>
                <c:pt idx="572" formatCode="0.00E+00">
                  <c:v>-1.0453000000000001E-269</c:v>
                </c:pt>
                <c:pt idx="573" formatCode="0.00E+00">
                  <c:v>-1.56925E-269</c:v>
                </c:pt>
                <c:pt idx="574" formatCode="0.00E+00">
                  <c:v>1.7136600000000001E-270</c:v>
                </c:pt>
                <c:pt idx="575" formatCode="0.00E+00">
                  <c:v>4.3851999999999998E-269</c:v>
                </c:pt>
                <c:pt idx="576" formatCode="0.00E+00">
                  <c:v>7.3317599999999995E-269</c:v>
                </c:pt>
                <c:pt idx="577" formatCode="0.00E+00">
                  <c:v>2.5619300000000002E-269</c:v>
                </c:pt>
                <c:pt idx="578" formatCode="0.00E+00">
                  <c:v>-1.1825700000000001E-268</c:v>
                </c:pt>
                <c:pt idx="579" formatCode="0.00E+00">
                  <c:v>-2.3690900000000001E-268</c:v>
                </c:pt>
                <c:pt idx="580" formatCode="0.00E+00">
                  <c:v>-8.3903699999999995E-269</c:v>
                </c:pt>
                <c:pt idx="581" formatCode="0.00E+00">
                  <c:v>4.5841600000000003E-268</c:v>
                </c:pt>
                <c:pt idx="582" formatCode="0.00E+00">
                  <c:v>1.0067200000000001E-267</c:v>
                </c:pt>
                <c:pt idx="583" formatCode="0.00E+00">
                  <c:v>6.6305800000000003E-268</c:v>
                </c:pt>
                <c:pt idx="584" formatCode="0.00E+00">
                  <c:v>-1.17827E-267</c:v>
                </c:pt>
                <c:pt idx="585" formatCode="0.00E+00">
                  <c:v>-3.30199E-267</c:v>
                </c:pt>
                <c:pt idx="586" formatCode="0.00E+00">
                  <c:v>-2.2276699999999998E-267</c:v>
                </c:pt>
                <c:pt idx="587" formatCode="0.00E+00">
                  <c:v>4.8610699999999998E-267</c:v>
                </c:pt>
                <c:pt idx="588" formatCode="0.00E+00">
                  <c:v>1.43093E-266</c:v>
                </c:pt>
                <c:pt idx="589" formatCode="0.00E+00">
                  <c:v>1.31555E-266</c:v>
                </c:pt>
                <c:pt idx="590" formatCode="0.00E+00">
                  <c:v>-1.1446400000000001E-266</c:v>
                </c:pt>
                <c:pt idx="591" formatCode="0.00E+00">
                  <c:v>-4.95712E-266</c:v>
                </c:pt>
                <c:pt idx="592" formatCode="0.00E+00">
                  <c:v>-5.3200599999999997E-266</c:v>
                </c:pt>
                <c:pt idx="593" formatCode="0.00E+00">
                  <c:v>3.3643099999999997E-266</c:v>
                </c:pt>
                <c:pt idx="594" formatCode="0.00E+00">
                  <c:v>1.87674E-265</c:v>
                </c:pt>
                <c:pt idx="595" formatCode="0.00E+00">
                  <c:v>2.3080899999999999E-265</c:v>
                </c:pt>
                <c:pt idx="596" formatCode="0.00E+00">
                  <c:v>-7.4797199999999999E-266</c:v>
                </c:pt>
                <c:pt idx="597" formatCode="0.00E+00">
                  <c:v>-6.9630399999999995E-265</c:v>
                </c:pt>
                <c:pt idx="598" formatCode="0.00E+00">
                  <c:v>-9.9971199999999997E-265</c:v>
                </c:pt>
                <c:pt idx="599" formatCode="0.00E+00">
                  <c:v>-5.5438100000000002E-267</c:v>
                </c:pt>
                <c:pt idx="600" formatCode="0.00E+00">
                  <c:v>2.3929000000000002E-264</c:v>
                </c:pt>
                <c:pt idx="601" formatCode="0.00E+00">
                  <c:v>4.0027800000000002E-264</c:v>
                </c:pt>
                <c:pt idx="602" formatCode="0.00E+00">
                  <c:v>9.1992400000000002E-265</c:v>
                </c:pt>
                <c:pt idx="603" formatCode="0.00E+00">
                  <c:v>-8.1034900000000008E-264</c:v>
                </c:pt>
                <c:pt idx="604" formatCode="0.00E+00">
                  <c:v>-1.56166E-263</c:v>
                </c:pt>
                <c:pt idx="605" formatCode="0.00E+00">
                  <c:v>-6.6166199999999998E-264</c:v>
                </c:pt>
                <c:pt idx="606" formatCode="0.00E+00">
                  <c:v>2.6045000000000001E-263</c:v>
                </c:pt>
                <c:pt idx="607" formatCode="0.00E+00">
                  <c:v>5.81658E-263</c:v>
                </c:pt>
                <c:pt idx="608" formatCode="0.00E+00">
                  <c:v>3.3354200000000001E-263</c:v>
                </c:pt>
                <c:pt idx="609" formatCode="0.00E+00">
                  <c:v>-8.4016500000000007E-263</c:v>
                </c:pt>
                <c:pt idx="610" formatCode="0.00E+00">
                  <c:v>-2.2006400000000001E-262</c:v>
                </c:pt>
                <c:pt idx="611" formatCode="0.00E+00">
                  <c:v>-1.67298E-262</c:v>
                </c:pt>
                <c:pt idx="612" formatCode="0.00E+00">
                  <c:v>2.42317E-262</c:v>
                </c:pt>
                <c:pt idx="613" formatCode="0.00E+00">
                  <c:v>7.9477300000000004E-262</c:v>
                </c:pt>
                <c:pt idx="614" formatCode="0.00E+00">
                  <c:v>7.4012299999999997E-262</c:v>
                </c:pt>
                <c:pt idx="615" formatCode="0.00E+00">
                  <c:v>-6.58328E-262</c:v>
                </c:pt>
                <c:pt idx="616" formatCode="0.00E+00">
                  <c:v>-2.8400899999999998E-261</c:v>
                </c:pt>
                <c:pt idx="617" formatCode="0.00E+00">
                  <c:v>-3.1882600000000001E-261</c:v>
                </c:pt>
                <c:pt idx="618" formatCode="0.00E+00">
                  <c:v>1.2268000000000001E-261</c:v>
                </c:pt>
                <c:pt idx="619" formatCode="0.00E+00">
                  <c:v>9.1496500000000008E-261</c:v>
                </c:pt>
                <c:pt idx="620" formatCode="0.00E+00">
                  <c:v>1.17295E-260</c:v>
                </c:pt>
                <c:pt idx="621" formatCode="0.00E+00">
                  <c:v>-2.44638E-261</c:v>
                </c:pt>
                <c:pt idx="622" formatCode="0.00E+00">
                  <c:v>-3.1696799999999999E-260</c:v>
                </c:pt>
                <c:pt idx="623" formatCode="0.00E+00">
                  <c:v>-4.6542999999999998E-260</c:v>
                </c:pt>
                <c:pt idx="624" formatCode="0.00E+00">
                  <c:v>-3.3821400000000001E-261</c:v>
                </c:pt>
                <c:pt idx="625" formatCode="0.00E+00">
                  <c:v>1.01341E-259</c:v>
                </c:pt>
                <c:pt idx="626" formatCode="0.00E+00">
                  <c:v>1.7359099999999999E-259</c:v>
                </c:pt>
                <c:pt idx="627" formatCode="0.00E+00">
                  <c:v>5.1825499999999998E-260</c:v>
                </c:pt>
                <c:pt idx="628" formatCode="0.00E+00">
                  <c:v>-3.1170100000000002E-259</c:v>
                </c:pt>
                <c:pt idx="629" formatCode="0.00E+00">
                  <c:v>-6.2322499999999998E-259</c:v>
                </c:pt>
                <c:pt idx="630" formatCode="0.00E+00">
                  <c:v>-3.0255300000000001E-259</c:v>
                </c:pt>
                <c:pt idx="631" formatCode="0.00E+00">
                  <c:v>9.2367599999999998E-259</c:v>
                </c:pt>
                <c:pt idx="632" formatCode="0.00E+00">
                  <c:v>2.17574E-258</c:v>
                </c:pt>
                <c:pt idx="633" formatCode="0.00E+00">
                  <c:v>1.41937E-258</c:v>
                </c:pt>
                <c:pt idx="634" formatCode="0.00E+00">
                  <c:v>-2.6508699999999998E-258</c:v>
                </c:pt>
                <c:pt idx="635" formatCode="0.00E+00">
                  <c:v>-7.4846700000000002E-258</c:v>
                </c:pt>
                <c:pt idx="636" formatCode="0.00E+00">
                  <c:v>-6.1248099999999997E-258</c:v>
                </c:pt>
                <c:pt idx="637" formatCode="0.00E+00">
                  <c:v>6.8172499999999998E-258</c:v>
                </c:pt>
                <c:pt idx="638" formatCode="0.00E+00">
                  <c:v>2.4371900000000001E-257</c:v>
                </c:pt>
                <c:pt idx="639" formatCode="0.00E+00">
                  <c:v>2.3075200000000001E-257</c:v>
                </c:pt>
                <c:pt idx="640" formatCode="0.00E+00">
                  <c:v>-1.9309299999999999E-257</c:v>
                </c:pt>
                <c:pt idx="641" formatCode="0.00E+00">
                  <c:v>-8.5070699999999997E-257</c:v>
                </c:pt>
                <c:pt idx="642" formatCode="0.00E+00">
                  <c:v>-9.3597500000000003E-257</c:v>
                </c:pt>
                <c:pt idx="643" formatCode="0.00E+00">
                  <c:v>4.4376499999999998E-257</c:v>
                </c:pt>
                <c:pt idx="644" formatCode="0.00E+00">
                  <c:v>2.8971499999999999E-256</c:v>
                </c:pt>
                <c:pt idx="645" formatCode="0.00E+00">
                  <c:v>3.7814000000000002E-256</c:v>
                </c:pt>
                <c:pt idx="646" formatCode="0.00E+00">
                  <c:v>-1.9000800000000001E-257</c:v>
                </c:pt>
                <c:pt idx="647" formatCode="0.00E+00">
                  <c:v>-8.4468000000000006E-256</c:v>
                </c:pt>
                <c:pt idx="648" formatCode="0.00E+00">
                  <c:v>-1.2416800000000001E-255</c:v>
                </c:pt>
                <c:pt idx="649" formatCode="0.00E+00">
                  <c:v>5.2362299999999997E-257</c:v>
                </c:pt>
                <c:pt idx="650" formatCode="0.00E+00">
                  <c:v>3.1321899999999999E-255</c:v>
                </c:pt>
                <c:pt idx="651" formatCode="0.00E+00">
                  <c:v>5.2875199999999996E-255</c:v>
                </c:pt>
                <c:pt idx="652" formatCode="0.00E+00">
                  <c:v>1.90782E-255</c:v>
                </c:pt>
                <c:pt idx="653" formatCode="0.00E+00">
                  <c:v>-8.36739E-255</c:v>
                </c:pt>
                <c:pt idx="654" formatCode="0.00E+00">
                  <c:v>-1.69894E-254</c:v>
                </c:pt>
                <c:pt idx="655" formatCode="0.00E+00">
                  <c:v>-7.1000099999999998E-255</c:v>
                </c:pt>
                <c:pt idx="656" formatCode="0.00E+00">
                  <c:v>2.9026500000000001E-254</c:v>
                </c:pt>
                <c:pt idx="657" formatCode="0.00E+00">
                  <c:v>6.5295800000000002E-254</c:v>
                </c:pt>
                <c:pt idx="658" formatCode="0.00E+00">
                  <c:v>4.2484500000000003E-254</c:v>
                </c:pt>
                <c:pt idx="659" formatCode="0.00E+00">
                  <c:v>-7.6549400000000005E-254</c:v>
                </c:pt>
                <c:pt idx="660" formatCode="0.00E+00">
                  <c:v>-2.1629000000000001E-253</c:v>
                </c:pt>
                <c:pt idx="661" formatCode="0.00E+00">
                  <c:v>-1.7104499999999999E-253</c:v>
                </c:pt>
                <c:pt idx="662" formatCode="0.00E+00">
                  <c:v>2.2233799999999999E-253</c:v>
                </c:pt>
                <c:pt idx="663" formatCode="0.00E+00">
                  <c:v>7.5359399999999996E-253</c:v>
                </c:pt>
                <c:pt idx="664" formatCode="0.00E+00">
                  <c:v>7.0476200000000003E-253</c:v>
                </c:pt>
                <c:pt idx="665" formatCode="0.00E+00">
                  <c:v>-6.0661199999999999E-253</c:v>
                </c:pt>
                <c:pt idx="666" formatCode="0.00E+00">
                  <c:v>-2.6404199999999999E-252</c:v>
                </c:pt>
                <c:pt idx="667" formatCode="0.00E+00">
                  <c:v>-3.0007700000000002E-252</c:v>
                </c:pt>
                <c:pt idx="668" formatCode="0.00E+00">
                  <c:v>9.1008300000000003E-253</c:v>
                </c:pt>
                <c:pt idx="669" formatCode="0.00E+00">
                  <c:v>7.9227100000000002E-252</c:v>
                </c:pt>
                <c:pt idx="670" formatCode="0.00E+00">
                  <c:v>9.9828700000000002E-252</c:v>
                </c:pt>
                <c:pt idx="671" formatCode="0.00E+00">
                  <c:v>-3.4524200000000002E-252</c:v>
                </c:pt>
                <c:pt idx="672" formatCode="0.00E+00">
                  <c:v>-3.0843099999999998E-251</c:v>
                </c:pt>
                <c:pt idx="673" formatCode="0.00E+00">
                  <c:v>-4.4467299999999997E-251</c:v>
                </c:pt>
                <c:pt idx="674" formatCode="0.00E+00">
                  <c:v>-3.2214200000000002E-252</c:v>
                </c:pt>
                <c:pt idx="675" formatCode="0.00E+00">
                  <c:v>9.6137799999999999E-251</c:v>
                </c:pt>
                <c:pt idx="676" formatCode="0.00E+00">
                  <c:v>1.6361800000000001E-250</c:v>
                </c:pt>
                <c:pt idx="677" formatCode="0.00E+00">
                  <c:v>4.3239699999999996E-251</c:v>
                </c:pt>
                <c:pt idx="678" formatCode="0.00E+00">
                  <c:v>-3.1190900000000001E-250</c:v>
                </c:pt>
                <c:pt idx="679" formatCode="0.00E+00">
                  <c:v>-6.1337600000000001E-250</c:v>
                </c:pt>
                <c:pt idx="680" formatCode="0.00E+00">
                  <c:v>-2.82357E-250</c:v>
                </c:pt>
                <c:pt idx="681" formatCode="0.00E+00">
                  <c:v>9.5985099999999998E-250</c:v>
                </c:pt>
                <c:pt idx="682" formatCode="0.00E+00">
                  <c:v>2.2250299999999999E-249</c:v>
                </c:pt>
                <c:pt idx="683" formatCode="0.00E+00">
                  <c:v>1.4391299999999999E-249</c:v>
                </c:pt>
                <c:pt idx="684" formatCode="0.00E+00">
                  <c:v>-2.7508200000000002E-249</c:v>
                </c:pt>
                <c:pt idx="685" formatCode="0.00E+00">
                  <c:v>-7.6276900000000001E-249</c:v>
                </c:pt>
                <c:pt idx="686" formatCode="0.00E+00">
                  <c:v>-5.5605700000000002E-249</c:v>
                </c:pt>
                <c:pt idx="687" formatCode="0.00E+00">
                  <c:v>9.5853900000000008E-249</c:v>
                </c:pt>
                <c:pt idx="688" formatCode="0.00E+00">
                  <c:v>2.9793299999999998E-248</c:v>
                </c:pt>
                <c:pt idx="689" formatCode="0.00E+00">
                  <c:v>2.6616099999999998E-248</c:v>
                </c:pt>
                <c:pt idx="690" formatCode="0.00E+00">
                  <c:v>-2.7392400000000002E-248</c:v>
                </c:pt>
                <c:pt idx="691" formatCode="0.00E+00">
                  <c:v>-1.1002499999999999E-247</c:v>
                </c:pt>
                <c:pt idx="692" formatCode="0.00E+00">
                  <c:v>-1.1955600000000001E-247</c:v>
                </c:pt>
                <c:pt idx="693" formatCode="0.00E+00">
                  <c:v>5.7962E-248</c:v>
                </c:pt>
                <c:pt idx="694" formatCode="0.00E+00">
                  <c:v>3.7209899999999998E-247</c:v>
                </c:pt>
                <c:pt idx="695" formatCode="0.00E+00">
                  <c:v>4.69109E-247</c:v>
                </c:pt>
                <c:pt idx="696" formatCode="0.00E+00">
                  <c:v>-1.27818E-247</c:v>
                </c:pt>
                <c:pt idx="697" formatCode="0.00E+00">
                  <c:v>-1.36385E-246</c:v>
                </c:pt>
                <c:pt idx="698" formatCode="0.00E+00">
                  <c:v>-2.0040000000000001E-246</c:v>
                </c:pt>
                <c:pt idx="699" formatCode="0.00E+00">
                  <c:v>-1.5683800000000001E-247</c:v>
                </c:pt>
                <c:pt idx="700" formatCode="0.00E+00">
                  <c:v>4.3864000000000002E-246</c:v>
                </c:pt>
                <c:pt idx="701" formatCode="0.00E+00">
                  <c:v>7.4718900000000004E-246</c:v>
                </c:pt>
                <c:pt idx="702" formatCode="0.00E+00">
                  <c:v>1.76686E-246</c:v>
                </c:pt>
                <c:pt idx="703" formatCode="0.00E+00">
                  <c:v>-1.50517E-245</c:v>
                </c:pt>
                <c:pt idx="704" formatCode="0.00E+00">
                  <c:v>-2.90196E-245</c:v>
                </c:pt>
                <c:pt idx="705" formatCode="0.00E+00">
                  <c:v>-1.17702E-245</c:v>
                </c:pt>
                <c:pt idx="706" formatCode="0.00E+00">
                  <c:v>5.0405599999999996E-245</c:v>
                </c:pt>
                <c:pt idx="707" formatCode="0.00E+00">
                  <c:v>1.12259E-244</c:v>
                </c:pt>
                <c:pt idx="708" formatCode="0.00E+00">
                  <c:v>6.8633299999999997E-245</c:v>
                </c:pt>
                <c:pt idx="709" formatCode="0.00E+00">
                  <c:v>-1.4743699999999999E-244</c:v>
                </c:pt>
                <c:pt idx="710" formatCode="0.00E+00">
                  <c:v>-3.97813E-244</c:v>
                </c:pt>
                <c:pt idx="711" formatCode="0.00E+00">
                  <c:v>-2.9578800000000003E-244</c:v>
                </c:pt>
                <c:pt idx="712" formatCode="0.00E+00">
                  <c:v>4.7101799999999998E-244</c:v>
                </c:pt>
                <c:pt idx="713" formatCode="0.00E+00">
                  <c:v>1.4927199999999999E-243</c:v>
                </c:pt>
                <c:pt idx="714" formatCode="0.00E+00">
                  <c:v>1.33142E-243</c:v>
                </c:pt>
                <c:pt idx="715" formatCode="0.00E+00">
                  <c:v>-1.39589E-243</c:v>
                </c:pt>
                <c:pt idx="716" formatCode="0.00E+00">
                  <c:v>-5.5805700000000003E-243</c:v>
                </c:pt>
                <c:pt idx="717" formatCode="0.00E+00">
                  <c:v>-6.1138099999999996E-243</c:v>
                </c:pt>
                <c:pt idx="718" formatCode="0.00E+00">
                  <c:v>2.8735700000000002E-243</c:v>
                </c:pt>
                <c:pt idx="719" formatCode="0.00E+00">
                  <c:v>1.8969100000000001E-242</c:v>
                </c:pt>
                <c:pt idx="720" formatCode="0.00E+00">
                  <c:v>2.41915E-242</c:v>
                </c:pt>
                <c:pt idx="721" formatCode="0.00E+00">
                  <c:v>-4.9539899999999998E-243</c:v>
                </c:pt>
                <c:pt idx="722" formatCode="0.00E+00">
                  <c:v>-6.51963E-242</c:v>
                </c:pt>
                <c:pt idx="723" formatCode="0.00E+00">
                  <c:v>-9.6057500000000001E-242</c:v>
                </c:pt>
                <c:pt idx="724" formatCode="0.00E+00">
                  <c:v>-5.6832299999999997E-243</c:v>
                </c:pt>
                <c:pt idx="725" formatCode="0.00E+00">
                  <c:v>2.1551000000000001E-241</c:v>
                </c:pt>
                <c:pt idx="726" formatCode="0.00E+00">
                  <c:v>3.6370699999999999E-241</c:v>
                </c:pt>
                <c:pt idx="727" formatCode="0.00E+00">
                  <c:v>7.9419499999999998E-242</c:v>
                </c:pt>
                <c:pt idx="728" formatCode="0.00E+00">
                  <c:v>-7.4844899999999999E-241</c:v>
                </c:pt>
                <c:pt idx="729" formatCode="0.00E+00">
                  <c:v>-1.4580800000000001E-240</c:v>
                </c:pt>
                <c:pt idx="730" formatCode="0.00E+00">
                  <c:v>-7.2280200000000001E-241</c:v>
                </c:pt>
                <c:pt idx="731" formatCode="0.00E+00">
                  <c:v>2.0979699999999999E-240</c:v>
                </c:pt>
                <c:pt idx="732" formatCode="0.00E+00">
                  <c:v>4.9732300000000001E-240</c:v>
                </c:pt>
                <c:pt idx="733" formatCode="0.00E+00">
                  <c:v>3.1557099999999999E-240</c:v>
                </c:pt>
                <c:pt idx="734" formatCode="0.00E+00">
                  <c:v>-6.40309E-240</c:v>
                </c:pt>
                <c:pt idx="735" formatCode="0.00E+00">
                  <c:v>-1.7732899999999999E-239</c:v>
                </c:pt>
                <c:pt idx="736" formatCode="0.00E+00">
                  <c:v>-1.41208E-239</c:v>
                </c:pt>
                <c:pt idx="737" formatCode="0.00E+00">
                  <c:v>1.8013100000000001E-239</c:v>
                </c:pt>
                <c:pt idx="738" formatCode="0.00E+00">
                  <c:v>6.1754499999999997E-239</c:v>
                </c:pt>
                <c:pt idx="739" formatCode="0.00E+00">
                  <c:v>5.8416599999999998E-239</c:v>
                </c:pt>
                <c:pt idx="740" formatCode="0.00E+00">
                  <c:v>-4.7927100000000002E-239</c:v>
                </c:pt>
                <c:pt idx="741" formatCode="0.00E+00">
                  <c:v>-2.1327400000000001E-238</c:v>
                </c:pt>
                <c:pt idx="742" formatCode="0.00E+00">
                  <c:v>-2.3933900000000001E-238</c:v>
                </c:pt>
                <c:pt idx="743" formatCode="0.00E+00">
                  <c:v>9.2822599999999992E-239</c:v>
                </c:pt>
                <c:pt idx="744" formatCode="0.00E+00">
                  <c:v>6.8962299999999996E-238</c:v>
                </c:pt>
                <c:pt idx="745" formatCode="0.00E+00">
                  <c:v>8.9168299999999996E-238</c:v>
                </c:pt>
                <c:pt idx="746" formatCode="0.00E+00">
                  <c:v>-1.6579E-238</c:v>
                </c:pt>
                <c:pt idx="747" formatCode="0.00E+00">
                  <c:v>-2.3745600000000001E-237</c:v>
                </c:pt>
                <c:pt idx="748" formatCode="0.00E+00">
                  <c:v>-3.6298199999999999E-237</c:v>
                </c:pt>
                <c:pt idx="749" formatCode="0.00E+00">
                  <c:v>-8.54379E-238</c:v>
                </c:pt>
                <c:pt idx="750" formatCode="0.00E+00">
                  <c:v>6.2350099999999998E-237</c:v>
                </c:pt>
                <c:pt idx="751" formatCode="0.00E+00">
                  <c:v>1.1158099999999999E-236</c:v>
                </c:pt>
                <c:pt idx="752" formatCode="0.00E+00">
                  <c:v>2.9205999999999999E-237</c:v>
                </c:pt>
                <c:pt idx="753" formatCode="0.00E+00">
                  <c:v>-2.1633000000000001E-236</c:v>
                </c:pt>
                <c:pt idx="754" formatCode="0.00E+00">
                  <c:v>-4.2630600000000002E-236</c:v>
                </c:pt>
                <c:pt idx="755" formatCode="0.00E+00">
                  <c:v>-2.1022799999999999E-236</c:v>
                </c:pt>
                <c:pt idx="756" formatCode="0.00E+00">
                  <c:v>6.1265900000000004E-236</c:v>
                </c:pt>
                <c:pt idx="757" formatCode="0.00E+00">
                  <c:v>1.45551E-235</c:v>
                </c:pt>
                <c:pt idx="758" formatCode="0.00E+00">
                  <c:v>9.7298399999999994E-236</c:v>
                </c:pt>
                <c:pt idx="759" formatCode="0.00E+00">
                  <c:v>-1.6957699999999998E-235</c:v>
                </c:pt>
                <c:pt idx="760" formatCode="0.00E+00">
                  <c:v>-4.8800299999999998E-235</c:v>
                </c:pt>
                <c:pt idx="761" formatCode="0.00E+00">
                  <c:v>-4.00761E-235</c:v>
                </c:pt>
                <c:pt idx="762" formatCode="0.00E+00">
                  <c:v>4.43809E-235</c:v>
                </c:pt>
                <c:pt idx="763" formatCode="0.00E+00">
                  <c:v>1.5984400000000001E-234</c:v>
                </c:pt>
                <c:pt idx="764" formatCode="0.00E+00">
                  <c:v>1.5587999999999999E-234</c:v>
                </c:pt>
                <c:pt idx="765" formatCode="0.00E+00">
                  <c:v>-1.10568E-234</c:v>
                </c:pt>
                <c:pt idx="766" formatCode="0.00E+00">
                  <c:v>-5.3044200000000002E-234</c:v>
                </c:pt>
                <c:pt idx="767" formatCode="0.00E+00">
                  <c:v>-6.1217500000000001E-234</c:v>
                </c:pt>
                <c:pt idx="768" formatCode="0.00E+00">
                  <c:v>1.8150800000000001E-234</c:v>
                </c:pt>
                <c:pt idx="769" formatCode="0.00E+00">
                  <c:v>1.62093E-233</c:v>
                </c:pt>
                <c:pt idx="770" formatCode="0.00E+00">
                  <c:v>2.1196E-233</c:v>
                </c:pt>
                <c:pt idx="771" formatCode="0.00E+00">
                  <c:v>-3.5008400000000002E-234</c:v>
                </c:pt>
                <c:pt idx="772" formatCode="0.00E+00">
                  <c:v>-5.5002799999999998E-233</c:v>
                </c:pt>
                <c:pt idx="773" formatCode="0.00E+00">
                  <c:v>-8.4106800000000005E-233</c:v>
                </c:pt>
                <c:pt idx="774" formatCode="0.00E+00">
                  <c:v>-1.9315199999999999E-233</c:v>
                </c:pt>
                <c:pt idx="775" formatCode="0.00E+00">
                  <c:v>1.45697E-232</c:v>
                </c:pt>
                <c:pt idx="776" formatCode="0.00E+00">
                  <c:v>2.5630699999999999E-232</c:v>
                </c:pt>
                <c:pt idx="777" formatCode="0.00E+00">
                  <c:v>4.5886499999999996E-233</c:v>
                </c:pt>
                <c:pt idx="778" formatCode="0.00E+00">
                  <c:v>-5.6248699999999999E-232</c:v>
                </c:pt>
                <c:pt idx="779" formatCode="0.00E+00">
                  <c:v>-1.09538E-231</c:v>
                </c:pt>
                <c:pt idx="780" formatCode="0.00E+00">
                  <c:v>-6.3037200000000003E-232</c:v>
                </c:pt>
                <c:pt idx="781" formatCode="0.00E+00">
                  <c:v>1.26588E-231</c:v>
                </c:pt>
                <c:pt idx="782" formatCode="0.00E+00">
                  <c:v>3.1737300000000003E-231</c:v>
                </c:pt>
                <c:pt idx="783" formatCode="0.00E+00">
                  <c:v>1.8074000000000001E-231</c:v>
                </c:pt>
                <c:pt idx="784" formatCode="0.00E+00">
                  <c:v>-4.8709699999999998E-231</c:v>
                </c:pt>
                <c:pt idx="785" formatCode="0.00E+00">
                  <c:v>-1.2774400000000001E-230</c:v>
                </c:pt>
                <c:pt idx="786" formatCode="0.00E+00">
                  <c:v>-1.0945000000000001E-230</c:v>
                </c:pt>
                <c:pt idx="787" formatCode="0.00E+00">
                  <c:v>9.2165400000000001E-231</c:v>
                </c:pt>
                <c:pt idx="788" formatCode="0.00E+00">
                  <c:v>3.65468E-230</c:v>
                </c:pt>
                <c:pt idx="789" formatCode="0.00E+00">
                  <c:v>3.3008400000000002E-230</c:v>
                </c:pt>
                <c:pt idx="790" formatCode="0.00E+00">
                  <c:v>-3.6414300000000002E-230</c:v>
                </c:pt>
                <c:pt idx="791" formatCode="0.00E+00">
                  <c:v>-1.43074E-229</c:v>
                </c:pt>
                <c:pt idx="792" formatCode="0.00E+00">
                  <c:v>-1.6349900000000001E-229</c:v>
                </c:pt>
                <c:pt idx="793" formatCode="0.00E+00">
                  <c:v>4.2299200000000002E-230</c:v>
                </c:pt>
                <c:pt idx="794" formatCode="0.00E+00">
                  <c:v>4.1603900000000002E-229</c:v>
                </c:pt>
                <c:pt idx="795" formatCode="0.00E+00">
                  <c:v>5.3035600000000003E-229</c:v>
                </c:pt>
                <c:pt idx="796" formatCode="0.00E+00">
                  <c:v>-1.7344399999999998E-229</c:v>
                </c:pt>
                <c:pt idx="797" formatCode="0.00E+00">
                  <c:v>-1.61747E-228</c:v>
                </c:pt>
                <c:pt idx="798" formatCode="0.00E+00">
                  <c:v>-2.2948099999999999E-228</c:v>
                </c:pt>
                <c:pt idx="799" formatCode="0.00E+00">
                  <c:v>1.33606E-229</c:v>
                </c:pt>
                <c:pt idx="800" formatCode="0.00E+00">
                  <c:v>5.9197499999999997E-228</c:v>
                </c:pt>
                <c:pt idx="801" formatCode="0.00E+00">
                  <c:v>1.00197E-227</c:v>
                </c:pt>
                <c:pt idx="802" formatCode="0.00E+00">
                  <c:v>3.7156900000000003E-228</c:v>
                </c:pt>
                <c:pt idx="803" formatCode="0.00E+00">
                  <c:v>-1.5689100000000001E-227</c:v>
                </c:pt>
                <c:pt idx="804" formatCode="0.00E+00">
                  <c:v>-3.0691100000000002E-227</c:v>
                </c:pt>
                <c:pt idx="805" formatCode="0.00E+00">
                  <c:v>-4.2016199999999999E-228</c:v>
                </c:pt>
                <c:pt idx="806" formatCode="0.00E+00">
                  <c:v>8.2171900000000004E-227</c:v>
                </c:pt>
                <c:pt idx="807" formatCode="0.00E+00">
                  <c:v>1.6883500000000001E-226</c:v>
                </c:pt>
                <c:pt idx="808" formatCode="0.00E+00">
                  <c:v>1.15819E-226</c:v>
                </c:pt>
                <c:pt idx="809" formatCode="0.00E+00">
                  <c:v>-1.6979299999999999E-226</c:v>
                </c:pt>
                <c:pt idx="810" formatCode="0.00E+00">
                  <c:v>-4.9809700000000003E-226</c:v>
                </c:pt>
                <c:pt idx="811" formatCode="0.00E+00">
                  <c:v>-3.26333E-226</c:v>
                </c:pt>
                <c:pt idx="812" formatCode="0.00E+00">
                  <c:v>7.8623000000000003E-226</c:v>
                </c:pt>
                <c:pt idx="813" formatCode="0.00E+00">
                  <c:v>2.2637E-225</c:v>
                </c:pt>
                <c:pt idx="814" formatCode="0.00E+00">
                  <c:v>2.05414E-225</c:v>
                </c:pt>
                <c:pt idx="815" formatCode="0.00E+00">
                  <c:v>-1.93187E-225</c:v>
                </c:pt>
                <c:pt idx="816" formatCode="0.00E+00">
                  <c:v>-8.0846599999999996E-225</c:v>
                </c:pt>
                <c:pt idx="817" formatCode="0.00E+00">
                  <c:v>-8.5564800000000001E-225</c:v>
                </c:pt>
                <c:pt idx="818" formatCode="0.00E+00">
                  <c:v>5.6875899999999996E-225</c:v>
                </c:pt>
                <c:pt idx="819" formatCode="0.00E+00">
                  <c:v>3.0767799999999998E-224</c:v>
                </c:pt>
                <c:pt idx="820" formatCode="0.00E+00">
                  <c:v>3.7352500000000002E-224</c:v>
                </c:pt>
                <c:pt idx="821" formatCode="0.00E+00">
                  <c:v>-1.437E-224</c:v>
                </c:pt>
                <c:pt idx="822" formatCode="0.00E+00">
                  <c:v>-1.1938800000000001E-223</c:v>
                </c:pt>
                <c:pt idx="823" formatCode="0.00E+00">
                  <c:v>-1.7469699999999998E-223</c:v>
                </c:pt>
                <c:pt idx="824" formatCode="0.00E+00">
                  <c:v>-2.3715700000000001E-224</c:v>
                </c:pt>
                <c:pt idx="825" formatCode="0.00E+00">
                  <c:v>3.5015100000000001E-223</c:v>
                </c:pt>
                <c:pt idx="826" formatCode="0.00E+00">
                  <c:v>5.9021200000000001E-223</c:v>
                </c:pt>
                <c:pt idx="827" formatCode="0.00E+00">
                  <c:v>6.1190700000000002E-224</c:v>
                </c:pt>
                <c:pt idx="828" formatCode="0.00E+00">
                  <c:v>-1.4315099999999999E-222</c:v>
                </c:pt>
                <c:pt idx="829" formatCode="0.00E+00">
                  <c:v>-2.70173E-222</c:v>
                </c:pt>
                <c:pt idx="830" formatCode="0.00E+00">
                  <c:v>-1.3630199999999999E-222</c:v>
                </c:pt>
                <c:pt idx="831" formatCode="0.00E+00">
                  <c:v>3.74821E-222</c:v>
                </c:pt>
                <c:pt idx="832" formatCode="0.00E+00">
                  <c:v>8.7913200000000001E-222</c:v>
                </c:pt>
                <c:pt idx="833" formatCode="0.00E+00">
                  <c:v>4.6150700000000001E-222</c:v>
                </c:pt>
                <c:pt idx="834" formatCode="0.00E+00">
                  <c:v>-1.4661400000000001E-221</c:v>
                </c:pt>
                <c:pt idx="835" formatCode="0.00E+00">
                  <c:v>-3.7142000000000001E-221</c:v>
                </c:pt>
                <c:pt idx="836" formatCode="0.00E+00">
                  <c:v>-2.9860799999999998E-221</c:v>
                </c:pt>
                <c:pt idx="837" formatCode="0.00E+00">
                  <c:v>3.3718399999999998E-221</c:v>
                </c:pt>
                <c:pt idx="838" formatCode="0.00E+00">
                  <c:v>1.19644E-220</c:v>
                </c:pt>
                <c:pt idx="839" formatCode="0.00E+00">
                  <c:v>1.1009300000000001E-220</c:v>
                </c:pt>
                <c:pt idx="840" formatCode="0.00E+00">
                  <c:v>-1.0834399999999999E-220</c:v>
                </c:pt>
                <c:pt idx="841" formatCode="0.00E+00">
                  <c:v>-4.4490499999999998E-220</c:v>
                </c:pt>
                <c:pt idx="842" formatCode="0.00E+00">
                  <c:v>-4.8105300000000002E-220</c:v>
                </c:pt>
                <c:pt idx="843" formatCode="0.00E+00">
                  <c:v>2.5910699999999998E-220</c:v>
                </c:pt>
                <c:pt idx="844" formatCode="0.00E+00">
                  <c:v>1.5741099999999999E-219</c:v>
                </c:pt>
                <c:pt idx="845" formatCode="0.00E+00">
                  <c:v>2.0146300000000001E-219</c:v>
                </c:pt>
                <c:pt idx="846" formatCode="0.00E+00">
                  <c:v>-3.02439E-220</c:v>
                </c:pt>
                <c:pt idx="847" formatCode="0.00E+00">
                  <c:v>-5.1175799999999998E-219</c:v>
                </c:pt>
                <c:pt idx="848" formatCode="0.00E+00">
                  <c:v>-7.6099999999999997E-219</c:v>
                </c:pt>
                <c:pt idx="849" formatCode="0.00E+00">
                  <c:v>-4.7630099999999997E-220</c:v>
                </c:pt>
                <c:pt idx="850" formatCode="0.00E+00">
                  <c:v>1.70443E-218</c:v>
                </c:pt>
                <c:pt idx="851" formatCode="0.00E+00">
                  <c:v>2.8792700000000002E-218</c:v>
                </c:pt>
                <c:pt idx="852" formatCode="0.00E+00">
                  <c:v>6.7869899999999998E-219</c:v>
                </c:pt>
                <c:pt idx="853" formatCode="0.00E+00">
                  <c:v>-5.7211E-218</c:v>
                </c:pt>
                <c:pt idx="854" formatCode="0.00E+00">
                  <c:v>-1.1166400000000001E-217</c:v>
                </c:pt>
                <c:pt idx="855" formatCode="0.00E+00">
                  <c:v>-5.29411E-218</c:v>
                </c:pt>
                <c:pt idx="856" formatCode="0.00E+00">
                  <c:v>1.6937499999999999E-217</c:v>
                </c:pt>
                <c:pt idx="857" formatCode="0.00E+00">
                  <c:v>3.9292199999999998E-217</c:v>
                </c:pt>
                <c:pt idx="858" formatCode="0.00E+00">
                  <c:v>2.36281E-217</c:v>
                </c:pt>
                <c:pt idx="859" formatCode="0.00E+00">
                  <c:v>-5.4424899999999998E-217</c:v>
                </c:pt>
                <c:pt idx="860" formatCode="0.00E+00">
                  <c:v>-1.45916E-216</c:v>
                </c:pt>
                <c:pt idx="861" formatCode="0.00E+00">
                  <c:v>-1.16968E-216</c:v>
                </c:pt>
                <c:pt idx="862" formatCode="0.00E+00">
                  <c:v>1.3804200000000001E-216</c:v>
                </c:pt>
                <c:pt idx="863" formatCode="0.00E+00">
                  <c:v>4.8291300000000003E-216</c:v>
                </c:pt>
                <c:pt idx="864" formatCode="0.00E+00">
                  <c:v>4.4975699999999997E-216</c:v>
                </c:pt>
                <c:pt idx="865" formatCode="0.00E+00">
                  <c:v>-4.1201000000000001E-216</c:v>
                </c:pt>
                <c:pt idx="866" formatCode="0.00E+00">
                  <c:v>-1.7477400000000001E-215</c:v>
                </c:pt>
                <c:pt idx="867" formatCode="0.00E+00">
                  <c:v>-1.90646E-215</c:v>
                </c:pt>
                <c:pt idx="868" formatCode="0.00E+00">
                  <c:v>9.6020899999999998E-216</c:v>
                </c:pt>
                <c:pt idx="869" formatCode="0.00E+00">
                  <c:v>6.0660000000000003E-215</c:v>
                </c:pt>
                <c:pt idx="870" formatCode="0.00E+00">
                  <c:v>7.9217399999999997E-215</c:v>
                </c:pt>
                <c:pt idx="871" formatCode="0.00E+00">
                  <c:v>-5.8956499999999996E-216</c:v>
                </c:pt>
                <c:pt idx="872" formatCode="0.00E+00">
                  <c:v>-1.8502499999999999E-214</c:v>
                </c:pt>
                <c:pt idx="873" formatCode="0.00E+00">
                  <c:v>-2.7739100000000002E-214</c:v>
                </c:pt>
                <c:pt idx="874" formatCode="0.00E+00">
                  <c:v>-1.5540199999999999E-215</c:v>
                </c:pt>
                <c:pt idx="875" formatCode="0.00E+00">
                  <c:v>6.2350999999999997E-214</c:v>
                </c:pt>
                <c:pt idx="876" formatCode="0.00E+00">
                  <c:v>1.0587799999999999E-213</c:v>
                </c:pt>
                <c:pt idx="877" formatCode="0.00E+00">
                  <c:v>2.8937800000000001E-214</c:v>
                </c:pt>
                <c:pt idx="878" formatCode="0.00E+00">
                  <c:v>-1.9837699999999999E-213</c:v>
                </c:pt>
                <c:pt idx="879" formatCode="0.00E+00">
                  <c:v>-3.8889799999999997E-213</c:v>
                </c:pt>
                <c:pt idx="880" formatCode="0.00E+00">
                  <c:v>-1.6975400000000001E-213</c:v>
                </c:pt>
                <c:pt idx="881" formatCode="0.00E+00">
                  <c:v>6.3479599999999994E-213</c:v>
                </c:pt>
                <c:pt idx="882" formatCode="0.00E+00">
                  <c:v>1.44653E-212</c:v>
                </c:pt>
                <c:pt idx="883" formatCode="0.00E+00">
                  <c:v>9.3721799999999995E-213</c:v>
                </c:pt>
                <c:pt idx="884" formatCode="0.00E+00">
                  <c:v>-1.7227900000000001E-212</c:v>
                </c:pt>
                <c:pt idx="885" formatCode="0.00E+00">
                  <c:v>-4.8807700000000004E-212</c:v>
                </c:pt>
                <c:pt idx="886" formatCode="0.00E+00">
                  <c:v>-4.1334200000000002E-212</c:v>
                </c:pt>
                <c:pt idx="887" formatCode="0.00E+00">
                  <c:v>3.8619900000000002E-212</c:v>
                </c:pt>
                <c:pt idx="888" formatCode="0.00E+00">
                  <c:v>1.47615E-211</c:v>
                </c:pt>
                <c:pt idx="889" formatCode="0.00E+00">
                  <c:v>1.4197799999999999E-211</c:v>
                </c:pt>
                <c:pt idx="890" formatCode="0.00E+00">
                  <c:v>-1.09943E-211</c:v>
                </c:pt>
                <c:pt idx="891" formatCode="0.00E+00">
                  <c:v>-5.0310200000000004E-211</c:v>
                </c:pt>
                <c:pt idx="892" formatCode="0.00E+00">
                  <c:v>-5.8136099999999999E-211</c:v>
                </c:pt>
                <c:pt idx="893" formatCode="0.00E+00">
                  <c:v>1.5453800000000001E-211</c:v>
                </c:pt>
                <c:pt idx="894" formatCode="0.00E+00">
                  <c:v>1.49955E-210</c:v>
                </c:pt>
                <c:pt idx="895" formatCode="0.00E+00">
                  <c:v>2.0586299999999999E-210</c:v>
                </c:pt>
                <c:pt idx="896" formatCode="0.00E+00">
                  <c:v>8.8617699999999996E-212</c:v>
                </c:pt>
                <c:pt idx="897" formatCode="0.00E+00">
                  <c:v>-4.1518600000000003E-210</c:v>
                </c:pt>
                <c:pt idx="898" formatCode="0.00E+00">
                  <c:v>-6.2147000000000002E-210</c:v>
                </c:pt>
                <c:pt idx="899" formatCode="0.00E+00">
                  <c:v>3.7809499999999998E-211</c:v>
                </c:pt>
                <c:pt idx="900" formatCode="0.00E+00">
                  <c:v>1.6060800000000001E-209</c:v>
                </c:pt>
                <c:pt idx="901" formatCode="0.00E+00">
                  <c:v>2.7419600000000002E-209</c:v>
                </c:pt>
                <c:pt idx="902" formatCode="0.00E+00">
                  <c:v>1.20701E-209</c:v>
                </c:pt>
                <c:pt idx="903" formatCode="0.00E+00">
                  <c:v>-3.6384E-209</c:v>
                </c:pt>
                <c:pt idx="904" formatCode="0.00E+00">
                  <c:v>-7.8059300000000003E-209</c:v>
                </c:pt>
                <c:pt idx="905" formatCode="0.00E+00">
                  <c:v>-3.62224E-209</c:v>
                </c:pt>
                <c:pt idx="906" formatCode="0.00E+00">
                  <c:v>1.2387100000000001E-208</c:v>
                </c:pt>
                <c:pt idx="907" formatCode="0.00E+00">
                  <c:v>2.8651799999999998E-208</c:v>
                </c:pt>
                <c:pt idx="908" formatCode="0.00E+00">
                  <c:v>1.9490500000000001E-208</c:v>
                </c:pt>
                <c:pt idx="909" formatCode="0.00E+00">
                  <c:v>-3.0356400000000002E-208</c:v>
                </c:pt>
                <c:pt idx="910" formatCode="0.00E+00">
                  <c:v>-8.8878100000000006E-208</c:v>
                </c:pt>
                <c:pt idx="911" formatCode="0.00E+00">
                  <c:v>-6.9488600000000001E-208</c:v>
                </c:pt>
                <c:pt idx="912" formatCode="0.00E+00">
                  <c:v>9.5070800000000008E-208</c:v>
                </c:pt>
                <c:pt idx="913" formatCode="0.00E+00">
                  <c:v>3.20337E-207</c:v>
                </c:pt>
                <c:pt idx="914" formatCode="0.00E+00">
                  <c:v>3.3225300000000002E-207</c:v>
                </c:pt>
                <c:pt idx="915" formatCode="0.00E+00">
                  <c:v>-1.2996300000000001E-207</c:v>
                </c:pt>
                <c:pt idx="916" formatCode="0.00E+00">
                  <c:v>-8.6099499999999997E-207</c:v>
                </c:pt>
                <c:pt idx="917" formatCode="0.00E+00">
                  <c:v>-9.0229699999999997E-207</c:v>
                </c:pt>
                <c:pt idx="918" formatCode="0.00E+00">
                  <c:v>8.2293000000000003E-207</c:v>
                </c:pt>
                <c:pt idx="919" formatCode="0.00E+00">
                  <c:v>3.8306700000000001E-206</c:v>
                </c:pt>
                <c:pt idx="920" formatCode="0.00E+00">
                  <c:v>4.6362900000000001E-206</c:v>
                </c:pt>
                <c:pt idx="921" formatCode="0.00E+00">
                  <c:v>-1.26316E-206</c:v>
                </c:pt>
                <c:pt idx="922" formatCode="0.00E+00">
                  <c:v>-1.3129200000000001E-205</c:v>
                </c:pt>
                <c:pt idx="923" formatCode="0.00E+00">
                  <c:v>-1.9983799999999999E-205</c:v>
                </c:pt>
                <c:pt idx="924" formatCode="0.00E+00">
                  <c:v>-5.9550899999999999E-206</c:v>
                </c:pt>
                <c:pt idx="925" formatCode="0.00E+00">
                  <c:v>3.0388100000000001E-205</c:v>
                </c:pt>
                <c:pt idx="926" formatCode="0.00E+00">
                  <c:v>5.3905000000000004E-205</c:v>
                </c:pt>
                <c:pt idx="927" formatCode="0.00E+00">
                  <c:v>4.0004500000000001E-206</c:v>
                </c:pt>
                <c:pt idx="928" formatCode="0.00E+00">
                  <c:v>-1.36495E-204</c:v>
                </c:pt>
                <c:pt idx="929" formatCode="0.00E+00">
                  <c:v>-2.5859899999999999E-204</c:v>
                </c:pt>
                <c:pt idx="930" formatCode="0.00E+00">
                  <c:v>-1.4133000000000001E-204</c:v>
                </c:pt>
                <c:pt idx="931" formatCode="0.00E+00">
                  <c:v>3.2856099999999998E-204</c:v>
                </c:pt>
                <c:pt idx="932" formatCode="0.00E+00">
                  <c:v>8.0800099999999998E-204</c:v>
                </c:pt>
                <c:pt idx="933" formatCode="0.00E+00">
                  <c:v>4.9041900000000003E-204</c:v>
                </c:pt>
                <c:pt idx="934" formatCode="0.00E+00">
                  <c:v>-1.13252E-203</c:v>
                </c:pt>
                <c:pt idx="935" formatCode="0.00E+00">
                  <c:v>-3.0406200000000002E-203</c:v>
                </c:pt>
                <c:pt idx="936" formatCode="0.00E+00">
                  <c:v>-2.2805199999999999E-203</c:v>
                </c:pt>
                <c:pt idx="937" formatCode="0.00E+00">
                  <c:v>3.6805299999999998E-203</c:v>
                </c:pt>
                <c:pt idx="938" formatCode="0.00E+00">
                  <c:v>1.1837E-202</c:v>
                </c:pt>
                <c:pt idx="939" formatCode="0.00E+00">
                  <c:v>1.11786E-202</c:v>
                </c:pt>
                <c:pt idx="940" formatCode="0.00E+00">
                  <c:v>-9.25304E-203</c:v>
                </c:pt>
                <c:pt idx="941" formatCode="0.00E+00">
                  <c:v>-4.0840499999999998E-202</c:v>
                </c:pt>
                <c:pt idx="942" formatCode="0.00E+00">
                  <c:v>-4.1434699999999998E-202</c:v>
                </c:pt>
                <c:pt idx="943" formatCode="0.00E+00">
                  <c:v>3.75569E-202</c:v>
                </c:pt>
                <c:pt idx="944" formatCode="0.00E+00">
                  <c:v>1.7495799999999998E-201</c:v>
                </c:pt>
                <c:pt idx="945" formatCode="0.00E+00">
                  <c:v>2.18682E-201</c:v>
                </c:pt>
                <c:pt idx="946" formatCode="0.00E+00">
                  <c:v>-3.4443900000000002E-202</c:v>
                </c:pt>
                <c:pt idx="947" formatCode="0.00E+00">
                  <c:v>-5.5708199999999998E-201</c:v>
                </c:pt>
                <c:pt idx="948" formatCode="0.00E+00">
                  <c:v>-7.9232099999999999E-201</c:v>
                </c:pt>
                <c:pt idx="949" formatCode="0.00E+00">
                  <c:v>1.17639E-201</c:v>
                </c:pt>
                <c:pt idx="950" formatCode="0.00E+00">
                  <c:v>2.2562099999999999E-200</c:v>
                </c:pt>
                <c:pt idx="951" formatCode="0.00E+00">
                  <c:v>3.6553500000000001E-200</c:v>
                </c:pt>
                <c:pt idx="952" formatCode="0.00E+00">
                  <c:v>7.4237900000000003E-201</c:v>
                </c:pt>
                <c:pt idx="953" formatCode="0.00E+00">
                  <c:v>-7.6664099999999998E-200</c:v>
                </c:pt>
                <c:pt idx="954" formatCode="0.00E+00">
                  <c:v>-1.4837299999999999E-199</c:v>
                </c:pt>
                <c:pt idx="955" formatCode="0.00E+00">
                  <c:v>-7.02585E-200</c:v>
                </c:pt>
                <c:pt idx="956" formatCode="0.00E+00">
                  <c:v>2.25737E-199</c:v>
                </c:pt>
                <c:pt idx="957" formatCode="0.00E+00">
                  <c:v>5.1615799999999998E-199</c:v>
                </c:pt>
                <c:pt idx="958" formatCode="0.00E+00">
                  <c:v>2.6212600000000002E-199</c:v>
                </c:pt>
                <c:pt idx="959" formatCode="0.00E+00">
                  <c:v>-8.9161899999999999E-199</c:v>
                </c:pt>
                <c:pt idx="960" formatCode="0.00E+00">
                  <c:v>-2.2272700000000001E-198</c:v>
                </c:pt>
                <c:pt idx="961" formatCode="0.00E+00">
                  <c:v>-1.7122400000000001E-198</c:v>
                </c:pt>
                <c:pt idx="962" formatCode="0.00E+00">
                  <c:v>2.30245E-198</c:v>
                </c:pt>
                <c:pt idx="963" formatCode="0.00E+00">
                  <c:v>7.6595199999999998E-198</c:v>
                </c:pt>
                <c:pt idx="964" formatCode="0.00E+00">
                  <c:v>6.7538000000000002E-198</c:v>
                </c:pt>
                <c:pt idx="965" formatCode="0.00E+00">
                  <c:v>-7.7363599999999997E-198</c:v>
                </c:pt>
                <c:pt idx="966" formatCode="0.00E+00">
                  <c:v>-2.9974299999999999E-197</c:v>
                </c:pt>
                <c:pt idx="967" formatCode="0.00E+00">
                  <c:v>-3.3273800000000002E-197</c:v>
                </c:pt>
                <c:pt idx="968" formatCode="0.00E+00">
                  <c:v>1.332E-197</c:v>
                </c:pt>
                <c:pt idx="969" formatCode="0.00E+00">
                  <c:v>9.6990699999999997E-197</c:v>
                </c:pt>
                <c:pt idx="970" formatCode="0.00E+00">
                  <c:v>1.20167E-196</c:v>
                </c:pt>
                <c:pt idx="971" formatCode="0.00E+00">
                  <c:v>-4.68025E-197</c:v>
                </c:pt>
                <c:pt idx="972" formatCode="0.00E+00">
                  <c:v>-3.8657E-196</c:v>
                </c:pt>
                <c:pt idx="973" formatCode="0.00E+00">
                  <c:v>-5.6415700000000005E-196</c:v>
                </c:pt>
                <c:pt idx="974" formatCode="0.00E+00">
                  <c:v>-7.1293899999999996E-197</c:v>
                </c:pt>
                <c:pt idx="975" formatCode="0.00E+00">
                  <c:v>1.14517E-195</c:v>
                </c:pt>
                <c:pt idx="976" formatCode="0.00E+00">
                  <c:v>1.97616E-195</c:v>
                </c:pt>
                <c:pt idx="977" formatCode="0.00E+00">
                  <c:v>5.04874E-196</c:v>
                </c:pt>
                <c:pt idx="978" formatCode="0.00E+00">
                  <c:v>-3.8445600000000002E-195</c:v>
                </c:pt>
                <c:pt idx="979" formatCode="0.00E+00">
                  <c:v>-7.4672100000000004E-195</c:v>
                </c:pt>
                <c:pt idx="980" formatCode="0.00E+00">
                  <c:v>-3.2433199999999999E-195</c:v>
                </c:pt>
                <c:pt idx="981" formatCode="0.00E+00">
                  <c:v>1.20944E-194</c:v>
                </c:pt>
                <c:pt idx="982" formatCode="0.00E+00">
                  <c:v>2.7532999999999999E-194</c:v>
                </c:pt>
                <c:pt idx="983" formatCode="0.00E+00">
                  <c:v>1.7319699999999999E-194</c:v>
                </c:pt>
                <c:pt idx="984" formatCode="0.00E+00">
                  <c:v>-3.5459800000000002E-194</c:v>
                </c:pt>
                <c:pt idx="985" formatCode="0.00E+00">
                  <c:v>-9.7361500000000003E-194</c:v>
                </c:pt>
                <c:pt idx="986" formatCode="0.00E+00">
                  <c:v>-7.3292E-194</c:v>
                </c:pt>
                <c:pt idx="987" formatCode="0.00E+00">
                  <c:v>1.1432900000000001E-193</c:v>
                </c:pt>
                <c:pt idx="988" formatCode="0.00E+00">
                  <c:v>3.6642600000000002E-193</c:v>
                </c:pt>
                <c:pt idx="989" formatCode="0.00E+00">
                  <c:v>3.3507699999999998E-193</c:v>
                </c:pt>
                <c:pt idx="990" formatCode="0.00E+00">
                  <c:v>-3.1069500000000001E-193</c:v>
                </c:pt>
                <c:pt idx="991" formatCode="0.00E+00">
                  <c:v>-1.30866E-192</c:v>
                </c:pt>
                <c:pt idx="992" formatCode="0.00E+00">
                  <c:v>-1.4728000000000001E-192</c:v>
                </c:pt>
                <c:pt idx="993" formatCode="0.00E+00">
                  <c:v>5.4780599999999996E-193</c:v>
                </c:pt>
                <c:pt idx="994" formatCode="0.00E+00">
                  <c:v>4.1863999999999997E-192</c:v>
                </c:pt>
                <c:pt idx="995" formatCode="0.00E+00">
                  <c:v>5.2281799999999997E-192</c:v>
                </c:pt>
                <c:pt idx="996" formatCode="0.00E+00">
                  <c:v>-1.9319300000000001E-192</c:v>
                </c:pt>
                <c:pt idx="997" formatCode="0.00E+00">
                  <c:v>-1.65483E-191</c:v>
                </c:pt>
                <c:pt idx="998" formatCode="0.00E+00">
                  <c:v>-2.40896E-191</c:v>
                </c:pt>
                <c:pt idx="999" formatCode="0.00E+00">
                  <c:v>-2.6700100000000002E-192</c:v>
                </c:pt>
                <c:pt idx="1000" formatCode="0.00E+00">
                  <c:v>4.9832300000000001E-191</c:v>
                </c:pt>
                <c:pt idx="1001" formatCode="0.00E+00">
                  <c:v>8.6732699999999995E-191</c:v>
                </c:pt>
                <c:pt idx="1002" formatCode="0.00E+00">
                  <c:v>2.80499E-191</c:v>
                </c:pt>
                <c:pt idx="1003" formatCode="0.00E+00">
                  <c:v>-1.50141E-190</c:v>
                </c:pt>
                <c:pt idx="1004" formatCode="0.00E+00">
                  <c:v>-2.9878500000000002E-190</c:v>
                </c:pt>
                <c:pt idx="1005" formatCode="0.00E+00">
                  <c:v>-1.20124E-190</c:v>
                </c:pt>
                <c:pt idx="1006" formatCode="0.00E+00">
                  <c:v>5.2538100000000002E-190</c:v>
                </c:pt>
                <c:pt idx="1007" formatCode="0.00E+00">
                  <c:v>1.17648E-189</c:v>
                </c:pt>
                <c:pt idx="1008" formatCode="0.00E+00">
                  <c:v>7.70355E-190</c:v>
                </c:pt>
                <c:pt idx="1009" formatCode="0.00E+00">
                  <c:v>-1.3678599999999999E-189</c:v>
                </c:pt>
                <c:pt idx="1010" formatCode="0.00E+00">
                  <c:v>-3.8954400000000002E-189</c:v>
                </c:pt>
                <c:pt idx="1011" formatCode="0.00E+00">
                  <c:v>-3.1636399999999999E-189</c:v>
                </c:pt>
                <c:pt idx="1012" formatCode="0.00E+00">
                  <c:v>3.6659299999999998E-189</c:v>
                </c:pt>
                <c:pt idx="1013" formatCode="0.00E+00">
                  <c:v>1.29351E-188</c:v>
                </c:pt>
                <c:pt idx="1014" formatCode="0.00E+00">
                  <c:v>1.21577E-188</c:v>
                </c:pt>
                <c:pt idx="1015" formatCode="0.00E+00">
                  <c:v>-1.0520600000000001E-188</c:v>
                </c:pt>
                <c:pt idx="1016" formatCode="0.00E+00">
                  <c:v>-4.5865899999999998E-188</c:v>
                </c:pt>
                <c:pt idx="1017" formatCode="0.00E+00">
                  <c:v>-5.2452200000000001E-188</c:v>
                </c:pt>
                <c:pt idx="1018" formatCode="0.00E+00">
                  <c:v>1.5270299999999999E-188</c:v>
                </c:pt>
                <c:pt idx="1019" formatCode="0.00E+00">
                  <c:v>1.3744499999999999E-187</c:v>
                </c:pt>
                <c:pt idx="1020" formatCode="0.00E+00">
                  <c:v>1.7595900000000001E-187</c:v>
                </c:pt>
                <c:pt idx="1021" formatCode="0.00E+00">
                  <c:v>-4.5071000000000003E-188</c:v>
                </c:pt>
                <c:pt idx="1022" formatCode="0.00E+00">
                  <c:v>-4.9793099999999996E-187</c:v>
                </c:pt>
                <c:pt idx="1023" formatCode="0.00E+00">
                  <c:v>-7.5080599999999997E-187</c:v>
                </c:pt>
                <c:pt idx="1024" formatCode="0.00E+00">
                  <c:v>-1.7803500000000001E-187</c:v>
                </c:pt>
                <c:pt idx="1025" formatCode="0.00E+00">
                  <c:v>1.27372E-186</c:v>
                </c:pt>
                <c:pt idx="1026" formatCode="0.00E+00">
                  <c:v>2.2854399999999999E-186</c:v>
                </c:pt>
                <c:pt idx="1027" formatCode="0.00E+00">
                  <c:v>6.4004699999999999E-187</c:v>
                </c:pt>
                <c:pt idx="1028" formatCode="0.00E+00">
                  <c:v>-4.2828599999999997E-186</c:v>
                </c:pt>
                <c:pt idx="1029" formatCode="0.00E+00">
                  <c:v>-8.4969400000000002E-186</c:v>
                </c:pt>
                <c:pt idx="1030" formatCode="0.00E+00">
                  <c:v>-4.2545999999999998E-186</c:v>
                </c:pt>
                <c:pt idx="1031" formatCode="0.00E+00">
                  <c:v>1.1984199999999999E-185</c:v>
                </c:pt>
                <c:pt idx="1032" formatCode="0.00E+00">
                  <c:v>2.8272400000000002E-185</c:v>
                </c:pt>
                <c:pt idx="1033" formatCode="0.00E+00">
                  <c:v>1.78405E-185</c:v>
                </c:pt>
                <c:pt idx="1034" formatCode="0.00E+00">
                  <c:v>-3.5714999999999998E-185</c:v>
                </c:pt>
                <c:pt idx="1035" formatCode="0.00E+00">
                  <c:v>-9.8565600000000002E-185</c:v>
                </c:pt>
                <c:pt idx="1036" formatCode="0.00E+00">
                  <c:v>-8.1273299999999994E-185</c:v>
                </c:pt>
                <c:pt idx="1037" formatCode="0.00E+00">
                  <c:v>8.3572400000000005E-185</c:v>
                </c:pt>
                <c:pt idx="1038" formatCode="0.00E+00">
                  <c:v>3.08035E-184</c:v>
                </c:pt>
                <c:pt idx="1039" formatCode="0.00E+00">
                  <c:v>3.0097999999999998E-184</c:v>
                </c:pt>
                <c:pt idx="1040" formatCode="0.00E+00">
                  <c:v>-2.1541500000000001E-184</c:v>
                </c:pt>
                <c:pt idx="1041" formatCode="0.00E+00">
                  <c:v>-1.0255199999999999E-183</c:v>
                </c:pt>
                <c:pt idx="1042" formatCode="0.00E+00">
                  <c:v>-1.15679E-183</c:v>
                </c:pt>
                <c:pt idx="1043" formatCode="0.00E+00">
                  <c:v>4.6607500000000001E-184</c:v>
                </c:pt>
                <c:pt idx="1044" formatCode="0.00E+00">
                  <c:v>3.39929E-183</c:v>
                </c:pt>
                <c:pt idx="1045" formatCode="0.00E+00">
                  <c:v>4.5425800000000003E-183</c:v>
                </c:pt>
                <c:pt idx="1046" formatCode="0.00E+00">
                  <c:v>-8.8469399999999996E-185</c:v>
                </c:pt>
                <c:pt idx="1047" formatCode="0.00E+00">
                  <c:v>-9.9822099999999999E-183</c:v>
                </c:pt>
                <c:pt idx="1048" formatCode="0.00E+00">
                  <c:v>-1.54621E-182</c:v>
                </c:pt>
                <c:pt idx="1049" formatCode="0.00E+00">
                  <c:v>-2.2099999999999999E-183</c:v>
                </c:pt>
                <c:pt idx="1050" formatCode="0.00E+00">
                  <c:v>3.1235200000000001E-182</c:v>
                </c:pt>
                <c:pt idx="1051" formatCode="0.00E+00">
                  <c:v>5.4840200000000002E-182</c:v>
                </c:pt>
                <c:pt idx="1052" formatCode="0.00E+00">
                  <c:v>1.74918E-182</c:v>
                </c:pt>
                <c:pt idx="1053" formatCode="0.00E+00">
                  <c:v>-9.5930799999999997E-182</c:v>
                </c:pt>
                <c:pt idx="1054" formatCode="0.00E+00">
                  <c:v>-1.92769E-181</c:v>
                </c:pt>
                <c:pt idx="1055" formatCode="0.00E+00">
                  <c:v>-9.3242699999999997E-182</c:v>
                </c:pt>
                <c:pt idx="1056" formatCode="0.00E+00">
                  <c:v>2.8336900000000001E-181</c:v>
                </c:pt>
                <c:pt idx="1057" formatCode="0.00E+00">
                  <c:v>6.6421299999999995E-181</c:v>
                </c:pt>
                <c:pt idx="1058" formatCode="0.00E+00">
                  <c:v>4.2096700000000002E-181</c:v>
                </c:pt>
                <c:pt idx="1059" formatCode="0.00E+00">
                  <c:v>-8.5679199999999999E-181</c:v>
                </c:pt>
                <c:pt idx="1060" formatCode="0.00E+00">
                  <c:v>-2.34245E-180</c:v>
                </c:pt>
                <c:pt idx="1061" formatCode="0.00E+00">
                  <c:v>-1.7160199999999999E-180</c:v>
                </c:pt>
                <c:pt idx="1062" formatCode="0.00E+00">
                  <c:v>2.84157E-180</c:v>
                </c:pt>
                <c:pt idx="1063" formatCode="0.00E+00">
                  <c:v>9.0332600000000008E-180</c:v>
                </c:pt>
                <c:pt idx="1064" formatCode="0.00E+00">
                  <c:v>9.1928499999999996E-180</c:v>
                </c:pt>
                <c:pt idx="1065" formatCode="0.00E+00">
                  <c:v>-4.2708999999999998E-180</c:v>
                </c:pt>
                <c:pt idx="1066" formatCode="0.00E+00">
                  <c:v>-2.53511E-179</c:v>
                </c:pt>
                <c:pt idx="1067" formatCode="0.00E+00">
                  <c:v>-2.46974E-179</c:v>
                </c:pt>
                <c:pt idx="1068" formatCode="0.00E+00">
                  <c:v>3.1185200000000001E-179</c:v>
                </c:pt>
                <c:pt idx="1069" formatCode="0.00E+00">
                  <c:v>1.2782800000000001E-178</c:v>
                </c:pt>
                <c:pt idx="1070" formatCode="0.00E+00">
                  <c:v>1.6204E-178</c:v>
                </c:pt>
                <c:pt idx="1071" formatCode="0.00E+00">
                  <c:v>-4.0102299999999997E-180</c:v>
                </c:pt>
                <c:pt idx="1072" formatCode="0.00E+00">
                  <c:v>-3.5319999999999998E-178</c:v>
                </c:pt>
                <c:pt idx="1073" formatCode="0.00E+00">
                  <c:v>-5.1591900000000004E-178</c:v>
                </c:pt>
                <c:pt idx="1074" formatCode="0.00E+00">
                  <c:v>8.0187799999999999E-179</c:v>
                </c:pt>
                <c:pt idx="1075" formatCode="0.00E+00">
                  <c:v>1.49623E-177</c:v>
                </c:pt>
                <c:pt idx="1076" formatCode="0.00E+00">
                  <c:v>2.4348599999999999E-177</c:v>
                </c:pt>
                <c:pt idx="1077" formatCode="0.00E+00">
                  <c:v>5.8924900000000002E-178</c:v>
                </c:pt>
                <c:pt idx="1078" formatCode="0.00E+00">
                  <c:v>-4.7641099999999999E-177</c:v>
                </c:pt>
                <c:pt idx="1079" formatCode="0.00E+00">
                  <c:v>-9.1752700000000002E-177</c:v>
                </c:pt>
                <c:pt idx="1080" formatCode="0.00E+00">
                  <c:v>-3.3383299999999998E-177</c:v>
                </c:pt>
                <c:pt idx="1081" formatCode="0.00E+00">
                  <c:v>1.7504599999999999E-176</c:v>
                </c:pt>
                <c:pt idx="1082" formatCode="0.00E+00">
                  <c:v>3.8454200000000001E-176</c:v>
                </c:pt>
                <c:pt idx="1083" formatCode="0.00E+00">
                  <c:v>2.4082599999999999E-176</c:v>
                </c:pt>
                <c:pt idx="1084" formatCode="0.00E+00">
                  <c:v>-4.8680500000000001E-176</c:v>
                </c:pt>
                <c:pt idx="1085" formatCode="0.00E+00">
                  <c:v>-1.3273200000000001E-175</c:v>
                </c:pt>
                <c:pt idx="1086" formatCode="0.00E+00">
                  <c:v>-8.9763200000000001E-176</c:v>
                </c:pt>
                <c:pt idx="1087" formatCode="0.00E+00">
                  <c:v>1.9799700000000001E-175</c:v>
                </c:pt>
                <c:pt idx="1088" formatCode="0.00E+00">
                  <c:v>5.8584600000000001E-175</c:v>
                </c:pt>
                <c:pt idx="1089" formatCode="0.00E+00">
                  <c:v>5.5436599999999997E-175</c:v>
                </c:pt>
                <c:pt idx="1090" formatCode="0.00E+00">
                  <c:v>-4.0581599999999998E-175</c:v>
                </c:pt>
                <c:pt idx="1091" formatCode="0.00E+00">
                  <c:v>-1.89343E-174</c:v>
                </c:pt>
                <c:pt idx="1092" formatCode="0.00E+00">
                  <c:v>-2.0279600000000002E-174</c:v>
                </c:pt>
                <c:pt idx="1093" formatCode="0.00E+00">
                  <c:v>1.2874700000000001E-174</c:v>
                </c:pt>
                <c:pt idx="1094" formatCode="0.00E+00">
                  <c:v>7.1089E-174</c:v>
                </c:pt>
                <c:pt idx="1095" formatCode="0.00E+00">
                  <c:v>8.8465999999999993E-174</c:v>
                </c:pt>
                <c:pt idx="1096" formatCode="0.00E+00">
                  <c:v>-2.3207399999999999E-174</c:v>
                </c:pt>
                <c:pt idx="1097" formatCode="0.00E+00">
                  <c:v>-2.5242000000000001E-173</c:v>
                </c:pt>
                <c:pt idx="1098" formatCode="0.00E+00">
                  <c:v>-3.6511300000000001E-173</c:v>
                </c:pt>
                <c:pt idx="1099" formatCode="0.00E+00">
                  <c:v>-1.0934900000000001E-174</c:v>
                </c:pt>
                <c:pt idx="1100" formatCode="0.00E+00">
                  <c:v>8.3943700000000003E-173</c:v>
                </c:pt>
                <c:pt idx="1101" formatCode="0.00E+00">
                  <c:v>1.42926E-172</c:v>
                </c:pt>
                <c:pt idx="1102" formatCode="0.00E+00">
                  <c:v>4.3556900000000003E-173</c:v>
                </c:pt>
                <c:pt idx="1103" formatCode="0.00E+00">
                  <c:v>-2.5626100000000001E-172</c:v>
                </c:pt>
                <c:pt idx="1104" formatCode="0.00E+00">
                  <c:v>-5.0533800000000001E-172</c:v>
                </c:pt>
                <c:pt idx="1105" formatCode="0.00E+00">
                  <c:v>-1.8732700000000001E-172</c:v>
                </c:pt>
                <c:pt idx="1106" formatCode="0.00E+00">
                  <c:v>9.55545E-172</c:v>
                </c:pt>
                <c:pt idx="1107" formatCode="0.00E+00">
                  <c:v>2.0556000000000001E-171</c:v>
                </c:pt>
                <c:pt idx="1108" formatCode="0.00E+00">
                  <c:v>9.8921699999999996E-172</c:v>
                </c:pt>
                <c:pt idx="1109" formatCode="0.00E+00">
                  <c:v>-3.6328899999999999E-171</c:v>
                </c:pt>
                <c:pt idx="1110" formatCode="0.00E+00">
                  <c:v>-9.0185800000000001E-171</c:v>
                </c:pt>
                <c:pt idx="1111" formatCode="0.00E+00">
                  <c:v>-7.4123099999999999E-171</c:v>
                </c:pt>
                <c:pt idx="1112" formatCode="0.00E+00">
                  <c:v>7.4653400000000001E-171</c:v>
                </c:pt>
                <c:pt idx="1113" formatCode="0.00E+00">
                  <c:v>2.7626599999999999E-170</c:v>
                </c:pt>
                <c:pt idx="1114" formatCode="0.00E+00">
                  <c:v>2.5305999999999999E-170</c:v>
                </c:pt>
                <c:pt idx="1115" formatCode="0.00E+00">
                  <c:v>-2.60075E-170</c:v>
                </c:pt>
                <c:pt idx="1116" formatCode="0.00E+00">
                  <c:v>-1.05357E-169</c:v>
                </c:pt>
                <c:pt idx="1117" formatCode="0.00E+00">
                  <c:v>-1.16696E-169</c:v>
                </c:pt>
                <c:pt idx="1118" formatCode="0.00E+00">
                  <c:v>4.8436400000000001E-170</c:v>
                </c:pt>
                <c:pt idx="1119" formatCode="0.00E+00">
                  <c:v>3.4493799999999998E-169</c:v>
                </c:pt>
                <c:pt idx="1120" formatCode="0.00E+00">
                  <c:v>4.5053000000000002E-169</c:v>
                </c:pt>
                <c:pt idx="1121" formatCode="0.00E+00">
                  <c:v>-5.4598000000000003E-170</c:v>
                </c:pt>
                <c:pt idx="1122" formatCode="0.00E+00">
                  <c:v>-1.11376E-168</c:v>
                </c:pt>
                <c:pt idx="1123" formatCode="0.00E+00">
                  <c:v>-1.6536199999999999E-168</c:v>
                </c:pt>
                <c:pt idx="1124" formatCode="0.00E+00">
                  <c:v>-8.3322700000000001E-170</c:v>
                </c:pt>
                <c:pt idx="1125" formatCode="0.00E+00">
                  <c:v>3.7344800000000002E-168</c:v>
                </c:pt>
                <c:pt idx="1126" formatCode="0.00E+00">
                  <c:v>6.2968200000000002E-168</c:v>
                </c:pt>
                <c:pt idx="1127" formatCode="0.00E+00">
                  <c:v>1.6331199999999999E-168</c:v>
                </c:pt>
                <c:pt idx="1128" formatCode="0.00E+00">
                  <c:v>-1.1943600000000001E-167</c:v>
                </c:pt>
                <c:pt idx="1129" formatCode="0.00E+00">
                  <c:v>-2.3389200000000002E-167</c:v>
                </c:pt>
                <c:pt idx="1130" formatCode="0.00E+00">
                  <c:v>-1.0915499999999999E-167</c:v>
                </c:pt>
                <c:pt idx="1131" formatCode="0.00E+00">
                  <c:v>3.5585199999999999E-167</c:v>
                </c:pt>
                <c:pt idx="1132" formatCode="0.00E+00">
                  <c:v>8.2896199999999999E-167</c:v>
                </c:pt>
                <c:pt idx="1133" formatCode="0.00E+00">
                  <c:v>5.4234599999999998E-167</c:v>
                </c:pt>
                <c:pt idx="1134" formatCode="0.00E+00">
                  <c:v>-9.9829399999999997E-167</c:v>
                </c:pt>
                <c:pt idx="1135" formatCode="0.00E+00">
                  <c:v>-2.8344099999999999E-166</c:v>
                </c:pt>
                <c:pt idx="1136" formatCode="0.00E+00">
                  <c:v>-2.34817E-166</c:v>
                </c:pt>
                <c:pt idx="1137" formatCode="0.00E+00">
                  <c:v>2.51026E-166</c:v>
                </c:pt>
                <c:pt idx="1138" formatCode="0.00E+00">
                  <c:v>9.11047E-166</c:v>
                </c:pt>
                <c:pt idx="1139" formatCode="0.00E+00">
                  <c:v>8.5294399999999996E-166</c:v>
                </c:pt>
                <c:pt idx="1140" formatCode="0.00E+00">
                  <c:v>-7.6704199999999998E-166</c:v>
                </c:pt>
                <c:pt idx="1141" formatCode="0.00E+00">
                  <c:v>-3.2869399999999998E-165</c:v>
                </c:pt>
                <c:pt idx="1142" formatCode="0.00E+00">
                  <c:v>-3.6893300000000001E-165</c:v>
                </c:pt>
                <c:pt idx="1143" formatCode="0.00E+00">
                  <c:v>1.46131E-165</c:v>
                </c:pt>
                <c:pt idx="1144" formatCode="0.00E+00">
                  <c:v>1.07794E-164</c:v>
                </c:pt>
                <c:pt idx="1145" formatCode="0.00E+00">
                  <c:v>1.40437E-164</c:v>
                </c:pt>
                <c:pt idx="1146" formatCode="0.00E+00">
                  <c:v>-2.01605E-165</c:v>
                </c:pt>
                <c:pt idx="1147" formatCode="0.00E+00">
                  <c:v>-3.5628899999999998E-164</c:v>
                </c:pt>
                <c:pt idx="1148" formatCode="0.00E+00">
                  <c:v>-5.3381900000000002E-164</c:v>
                </c:pt>
                <c:pt idx="1149" formatCode="0.00E+00">
                  <c:v>-5.89019E-165</c:v>
                </c:pt>
                <c:pt idx="1150" formatCode="0.00E+00">
                  <c:v>1.1113900000000001E-163</c:v>
                </c:pt>
                <c:pt idx="1151" formatCode="0.00E+00">
                  <c:v>1.9509400000000001E-163</c:v>
                </c:pt>
                <c:pt idx="1152" formatCode="0.00E+00">
                  <c:v>7.3039699999999999E-164</c:v>
                </c:pt>
                <c:pt idx="1153" formatCode="0.00E+00">
                  <c:v>-3.0534499999999998E-163</c:v>
                </c:pt>
                <c:pt idx="1154" formatCode="0.00E+00">
                  <c:v>-6.3609299999999997E-163</c:v>
                </c:pt>
                <c:pt idx="1155" formatCode="0.00E+00">
                  <c:v>-3.34299E-163</c:v>
                </c:pt>
                <c:pt idx="1156" formatCode="0.00E+00">
                  <c:v>8.6341899999999998E-163</c:v>
                </c:pt>
                <c:pt idx="1157" formatCode="0.00E+00">
                  <c:v>2.07794E-162</c:v>
                </c:pt>
                <c:pt idx="1158" formatCode="0.00E+00">
                  <c:v>1.32077E-162</c:v>
                </c:pt>
                <c:pt idx="1159" formatCode="0.00E+00">
                  <c:v>-2.6256099999999999E-162</c:v>
                </c:pt>
                <c:pt idx="1160" formatCode="0.00E+00">
                  <c:v>-7.3259700000000002E-162</c:v>
                </c:pt>
                <c:pt idx="1161" formatCode="0.00E+00">
                  <c:v>-6.2764100000000003E-162</c:v>
                </c:pt>
                <c:pt idx="1162" formatCode="0.00E+00">
                  <c:v>5.5341600000000002E-162</c:v>
                </c:pt>
                <c:pt idx="1163" formatCode="0.00E+00">
                  <c:v>2.1806700000000001E-161</c:v>
                </c:pt>
                <c:pt idx="1164" formatCode="0.00E+00">
                  <c:v>2.13438E-161</c:v>
                </c:pt>
                <c:pt idx="1165" formatCode="0.00E+00">
                  <c:v>-1.56227E-161</c:v>
                </c:pt>
                <c:pt idx="1166" formatCode="0.00E+00">
                  <c:v>-7.3459699999999997E-161</c:v>
                </c:pt>
                <c:pt idx="1167" formatCode="0.00E+00">
                  <c:v>-8.4169399999999998E-161</c:v>
                </c:pt>
                <c:pt idx="1168" formatCode="0.00E+00">
                  <c:v>2.5260599999999998E-161</c:v>
                </c:pt>
                <c:pt idx="1169" formatCode="0.00E+00">
                  <c:v>2.2296499999999999E-160</c:v>
                </c:pt>
                <c:pt idx="1170" formatCode="0.00E+00">
                  <c:v>2.9503899999999997E-160</c:v>
                </c:pt>
                <c:pt idx="1171" formatCode="0.00E+00">
                  <c:v>-3.0452199999999998E-161</c:v>
                </c:pt>
                <c:pt idx="1172" formatCode="0.00E+00">
                  <c:v>-7.1597399999999994E-160</c:v>
                </c:pt>
                <c:pt idx="1173" formatCode="0.00E+00">
                  <c:v>-1.11747E-159</c:v>
                </c:pt>
                <c:pt idx="1174" formatCode="0.00E+00">
                  <c:v>-2.9408399999999998E-160</c:v>
                </c:pt>
                <c:pt idx="1175" formatCode="0.00E+00">
                  <c:v>1.8497999999999999E-159</c:v>
                </c:pt>
                <c:pt idx="1176" formatCode="0.00E+00">
                  <c:v>3.3611699999999999E-159</c:v>
                </c:pt>
                <c:pt idx="1177" formatCode="0.00E+00">
                  <c:v>1.00581E-159</c:v>
                </c:pt>
                <c:pt idx="1178" formatCode="0.00E+00">
                  <c:v>-6.10166E-159</c:v>
                </c:pt>
                <c:pt idx="1179" formatCode="0.00E+00">
                  <c:v>-1.1853400000000001E-158</c:v>
                </c:pt>
                <c:pt idx="1180" formatCode="0.00E+00">
                  <c:v>-4.16903E-159</c:v>
                </c:pt>
                <c:pt idx="1181" formatCode="0.00E+00">
                  <c:v>2.2515300000000002E-158</c:v>
                </c:pt>
                <c:pt idx="1182" formatCode="0.00E+00">
                  <c:v>4.96326E-158</c:v>
                </c:pt>
                <c:pt idx="1183" formatCode="0.00E+00">
                  <c:v>3.3577399999999999E-158</c:v>
                </c:pt>
                <c:pt idx="1184" formatCode="0.00E+00">
                  <c:v>-5.5049099999999997E-158</c:v>
                </c:pt>
                <c:pt idx="1185" formatCode="0.00E+00">
                  <c:v>-1.59423E-157</c:v>
                </c:pt>
                <c:pt idx="1186" formatCode="0.00E+00">
                  <c:v>-1.16256E-157</c:v>
                </c:pt>
                <c:pt idx="1187" formatCode="0.00E+00">
                  <c:v>2.06363E-157</c:v>
                </c:pt>
                <c:pt idx="1188" formatCode="0.00E+00">
                  <c:v>6.3831299999999994E-157</c:v>
                </c:pt>
                <c:pt idx="1189" formatCode="0.00E+00">
                  <c:v>5.8527300000000004E-157</c:v>
                </c:pt>
                <c:pt idx="1190" formatCode="0.00E+00">
                  <c:v>-5.2449600000000002E-157</c:v>
                </c:pt>
                <c:pt idx="1191" formatCode="0.00E+00">
                  <c:v>-2.2426499999999999E-156</c:v>
                </c:pt>
                <c:pt idx="1192" formatCode="0.00E+00">
                  <c:v>-2.4354999999999998E-156</c:v>
                </c:pt>
                <c:pt idx="1193" formatCode="0.00E+00">
                  <c:v>1.4670400000000001E-156</c:v>
                </c:pt>
                <c:pt idx="1194" formatCode="0.00E+00">
                  <c:v>8.4944099999999996E-156</c:v>
                </c:pt>
                <c:pt idx="1195" formatCode="0.00E+00">
                  <c:v>1.0579500000000001E-155</c:v>
                </c:pt>
                <c:pt idx="1196" formatCode="0.00E+00">
                  <c:v>-3.3196999999999999E-156</c:v>
                </c:pt>
                <c:pt idx="1197" formatCode="0.00E+00">
                  <c:v>-3.1740699999999999E-155</c:v>
                </c:pt>
                <c:pt idx="1198" formatCode="0.00E+00">
                  <c:v>-4.1892300000000003E-155</c:v>
                </c:pt>
                <c:pt idx="1199" formatCode="0.00E+00">
                  <c:v>1.82879E-155</c:v>
                </c:pt>
                <c:pt idx="1200" formatCode="0.00E+00">
                  <c:v>1.5380499999999999E-154</c:v>
                </c:pt>
                <c:pt idx="1201" formatCode="0.00E+00">
                  <c:v>2.4261100000000001E-154</c:v>
                </c:pt>
                <c:pt idx="1202" formatCode="0.00E+00">
                  <c:v>6.5825700000000002E-155</c:v>
                </c:pt>
                <c:pt idx="1203" formatCode="0.00E+00">
                  <c:v>-4.4489600000000001E-154</c:v>
                </c:pt>
                <c:pt idx="1204" formatCode="0.00E+00">
                  <c:v>-8.7739700000000002E-154</c:v>
                </c:pt>
                <c:pt idx="1205" formatCode="0.00E+00">
                  <c:v>-4.00775E-154</c:v>
                </c:pt>
                <c:pt idx="1206" formatCode="0.00E+00">
                  <c:v>1.3948300000000001E-153</c:v>
                </c:pt>
                <c:pt idx="1207" formatCode="0.00E+00">
                  <c:v>3.15207E-153</c:v>
                </c:pt>
                <c:pt idx="1208" formatCode="0.00E+00">
                  <c:v>1.6301899999999999E-153</c:v>
                </c:pt>
                <c:pt idx="1209" formatCode="0.00E+00">
                  <c:v>-5.3064000000000003E-153</c:v>
                </c:pt>
                <c:pt idx="1210" formatCode="0.00E+00">
                  <c:v>-1.3286700000000001E-152</c:v>
                </c:pt>
                <c:pt idx="1211" formatCode="0.00E+00">
                  <c:v>-9.6500599999999991E-153</c:v>
                </c:pt>
                <c:pt idx="1212" formatCode="0.00E+00">
                  <c:v>1.623E-152</c:v>
                </c:pt>
                <c:pt idx="1213" formatCode="0.00E+00">
                  <c:v>5.0984999999999996E-152</c:v>
                </c:pt>
                <c:pt idx="1214" formatCode="0.00E+00">
                  <c:v>4.6648000000000001E-152</c:v>
                </c:pt>
                <c:pt idx="1215" formatCode="0.00E+00">
                  <c:v>-4.4265200000000001E-152</c:v>
                </c:pt>
                <c:pt idx="1216" formatCode="0.00E+00">
                  <c:v>-1.8382199999999999E-151</c:v>
                </c:pt>
                <c:pt idx="1217" formatCode="0.00E+00">
                  <c:v>-1.9044099999999999E-151</c:v>
                </c:pt>
                <c:pt idx="1218" formatCode="0.00E+00">
                  <c:v>1.43564E-151</c:v>
                </c:pt>
                <c:pt idx="1219" formatCode="0.00E+00">
                  <c:v>7.2797600000000005E-151</c:v>
                </c:pt>
                <c:pt idx="1220" formatCode="0.00E+00">
                  <c:v>9.2401799999999999E-151</c:v>
                </c:pt>
                <c:pt idx="1221" formatCode="0.00E+00">
                  <c:v>-1.04618E-151</c:v>
                </c:pt>
                <c:pt idx="1222" formatCode="0.00E+00">
                  <c:v>-2.24329E-150</c:v>
                </c:pt>
                <c:pt idx="1223" formatCode="0.00E+00">
                  <c:v>-3.3709599999999998E-150</c:v>
                </c:pt>
                <c:pt idx="1224" formatCode="0.00E+00">
                  <c:v>-3.6827999999999998E-151</c:v>
                </c:pt>
                <c:pt idx="1225" formatCode="0.00E+00">
                  <c:v>7.0276800000000004E-150</c:v>
                </c:pt>
                <c:pt idx="1226" formatCode="0.00E+00">
                  <c:v>1.2017000000000001E-149</c:v>
                </c:pt>
                <c:pt idx="1227" formatCode="0.00E+00">
                  <c:v>2.7357100000000001E-150</c:v>
                </c:pt>
                <c:pt idx="1228" formatCode="0.00E+00">
                  <c:v>-2.4448699999999999E-149</c:v>
                </c:pt>
                <c:pt idx="1229" formatCode="0.00E+00">
                  <c:v>-4.7478699999999998E-149</c:v>
                </c:pt>
                <c:pt idx="1230" formatCode="0.00E+00">
                  <c:v>-2.2449900000000002E-149</c:v>
                </c:pt>
                <c:pt idx="1231" formatCode="0.00E+00">
                  <c:v>7.1335399999999997E-149</c:v>
                </c:pt>
                <c:pt idx="1232" formatCode="0.00E+00">
                  <c:v>1.64839E-148</c:v>
                </c:pt>
                <c:pt idx="1233" formatCode="0.00E+00">
                  <c:v>9.6483000000000007E-149</c:v>
                </c:pt>
                <c:pt idx="1234" formatCode="0.00E+00">
                  <c:v>-2.3649700000000001E-148</c:v>
                </c:pt>
                <c:pt idx="1235" formatCode="0.00E+00">
                  <c:v>-6.2806300000000004E-148</c:v>
                </c:pt>
                <c:pt idx="1236" formatCode="0.00E+00">
                  <c:v>-5.1701499999999999E-148</c:v>
                </c:pt>
                <c:pt idx="1237" formatCode="0.00E+00">
                  <c:v>5.4243899999999999E-148</c:v>
                </c:pt>
                <c:pt idx="1238" formatCode="0.00E+00">
                  <c:v>1.97974E-147</c:v>
                </c:pt>
                <c:pt idx="1239" formatCode="0.00E+00">
                  <c:v>1.8498300000000001E-147</c:v>
                </c:pt>
                <c:pt idx="1240" formatCode="0.00E+00">
                  <c:v>-1.6820200000000001E-147</c:v>
                </c:pt>
                <c:pt idx="1241" formatCode="0.00E+00">
                  <c:v>-7.1692499999999999E-147</c:v>
                </c:pt>
                <c:pt idx="1242" formatCode="0.00E+00">
                  <c:v>-7.9825900000000002E-147</c:v>
                </c:pt>
                <c:pt idx="1243" formatCode="0.00E+00">
                  <c:v>3.3134799999999999E-147</c:v>
                </c:pt>
                <c:pt idx="1244" formatCode="0.00E+00">
                  <c:v>2.3606700000000001E-146</c:v>
                </c:pt>
                <c:pt idx="1245" formatCode="0.00E+00">
                  <c:v>3.0811500000000001E-146</c:v>
                </c:pt>
                <c:pt idx="1246" formatCode="0.00E+00">
                  <c:v>-3.1943400000000002E-147</c:v>
                </c:pt>
                <c:pt idx="1247" formatCode="0.00E+00">
                  <c:v>-7.4047999999999999E-146</c:v>
                </c:pt>
                <c:pt idx="1248" formatCode="0.00E+00">
                  <c:v>-1.09799E-145</c:v>
                </c:pt>
                <c:pt idx="1249" formatCode="0.00E+00">
                  <c:v>-3.6246299999999998E-147</c:v>
                </c:pt>
                <c:pt idx="1250" formatCode="0.00E+00">
                  <c:v>2.53831E-145</c:v>
                </c:pt>
                <c:pt idx="1251" formatCode="0.00E+00">
                  <c:v>4.3700799999999999E-145</c:v>
                </c:pt>
                <c:pt idx="1252" formatCode="0.00E+00">
                  <c:v>1.6779700000000002E-145</c:v>
                </c:pt>
                <c:pt idx="1253" formatCode="0.00E+00">
                  <c:v>-6.6182399999999995E-145</c:v>
                </c:pt>
                <c:pt idx="1254" formatCode="0.00E+00">
                  <c:v>-1.35385E-144</c:v>
                </c:pt>
                <c:pt idx="1255" formatCode="0.00E+00">
                  <c:v>-5.5216199999999998E-145</c:v>
                </c:pt>
                <c:pt idx="1256" formatCode="0.00E+00">
                  <c:v>2.34653E-144</c:v>
                </c:pt>
                <c:pt idx="1257" formatCode="0.00E+00">
                  <c:v>5.2907099999999999E-144</c:v>
                </c:pt>
                <c:pt idx="1258" formatCode="0.00E+00">
                  <c:v>3.5453400000000002E-144</c:v>
                </c:pt>
                <c:pt idx="1259" formatCode="0.00E+00">
                  <c:v>-5.9922600000000004E-144</c:v>
                </c:pt>
                <c:pt idx="1260" formatCode="0.00E+00">
                  <c:v>-1.73573E-143</c:v>
                </c:pt>
                <c:pt idx="1261" formatCode="0.00E+00">
                  <c:v>-1.4023699999999999E-143</c:v>
                </c:pt>
                <c:pt idx="1262" formatCode="0.00E+00">
                  <c:v>1.7030300000000001E-143</c:v>
                </c:pt>
                <c:pt idx="1263" formatCode="0.00E+00">
                  <c:v>5.8916199999999996E-143</c:v>
                </c:pt>
                <c:pt idx="1264" formatCode="0.00E+00">
                  <c:v>5.3526899999999999E-143</c:v>
                </c:pt>
                <c:pt idx="1265" formatCode="0.00E+00">
                  <c:v>-5.3889900000000003E-143</c:v>
                </c:pt>
                <c:pt idx="1266" formatCode="0.00E+00">
                  <c:v>-2.1950800000000002E-142</c:v>
                </c:pt>
                <c:pt idx="1267" formatCode="0.00E+00">
                  <c:v>-2.4485500000000001E-142</c:v>
                </c:pt>
                <c:pt idx="1268" formatCode="0.00E+00">
                  <c:v>9.6964300000000003E-143</c:v>
                </c:pt>
                <c:pt idx="1269" formatCode="0.00E+00">
                  <c:v>7.1517099999999996E-142</c:v>
                </c:pt>
                <c:pt idx="1270" formatCode="0.00E+00">
                  <c:v>9.4694399999999999E-142</c:v>
                </c:pt>
                <c:pt idx="1271" formatCode="0.00E+00">
                  <c:v>-4.7230700000000004E-143</c:v>
                </c:pt>
                <c:pt idx="1272" formatCode="0.00E+00">
                  <c:v>-2.14353E-141</c:v>
                </c:pt>
                <c:pt idx="1273" formatCode="0.00E+00">
                  <c:v>-3.2639899999999999E-141</c:v>
                </c:pt>
                <c:pt idx="1274" formatCode="0.00E+00">
                  <c:v>-3.6020099999999996E-142</c:v>
                </c:pt>
                <c:pt idx="1275" formatCode="0.00E+00">
                  <c:v>6.8333199999999997E-141</c:v>
                </c:pt>
                <c:pt idx="1276" formatCode="0.00E+00">
                  <c:v>1.1877499999999999E-140</c:v>
                </c:pt>
                <c:pt idx="1277" formatCode="0.00E+00">
                  <c:v>3.6562000000000001E-141</c:v>
                </c:pt>
                <c:pt idx="1278" formatCode="0.00E+00">
                  <c:v>-2.1251999999999999E-140</c:v>
                </c:pt>
                <c:pt idx="1279" formatCode="0.00E+00">
                  <c:v>-4.3259399999999997E-140</c:v>
                </c:pt>
                <c:pt idx="1280" formatCode="0.00E+00">
                  <c:v>-2.4458900000000001E-140</c:v>
                </c:pt>
                <c:pt idx="1281" formatCode="0.00E+00">
                  <c:v>5.2425700000000001E-140</c:v>
                </c:pt>
                <c:pt idx="1282" formatCode="0.00E+00">
                  <c:v>1.29705E-139</c:v>
                </c:pt>
                <c:pt idx="1283" formatCode="0.00E+00">
                  <c:v>7.5275700000000003E-140</c:v>
                </c:pt>
                <c:pt idx="1284" formatCode="0.00E+00">
                  <c:v>-1.9227099999999999E-139</c:v>
                </c:pt>
                <c:pt idx="1285" formatCode="0.00E+00">
                  <c:v>-5.0610199999999998E-139</c:v>
                </c:pt>
                <c:pt idx="1286" formatCode="0.00E+00">
                  <c:v>-4.0663900000000002E-139</c:v>
                </c:pt>
                <c:pt idx="1287" formatCode="0.00E+00">
                  <c:v>4.9015100000000001E-139</c:v>
                </c:pt>
                <c:pt idx="1288" formatCode="0.00E+00">
                  <c:v>1.7010099999999999E-138</c:v>
                </c:pt>
                <c:pt idx="1289" formatCode="0.00E+00">
                  <c:v>1.50683E-138</c:v>
                </c:pt>
                <c:pt idx="1290" formatCode="0.00E+00">
                  <c:v>-1.7537300000000001E-138</c:v>
                </c:pt>
                <c:pt idx="1291" formatCode="0.00E+00">
                  <c:v>-6.7751000000000005E-138</c:v>
                </c:pt>
                <c:pt idx="1292" formatCode="0.00E+00">
                  <c:v>-7.3960100000000003E-138</c:v>
                </c:pt>
                <c:pt idx="1293" formatCode="0.00E+00">
                  <c:v>3.5196199999999997E-138</c:v>
                </c:pt>
                <c:pt idx="1294" formatCode="0.00E+00">
                  <c:v>2.3147900000000002E-137</c:v>
                </c:pt>
                <c:pt idx="1295" formatCode="0.00E+00">
                  <c:v>3.0562499999999998E-137</c:v>
                </c:pt>
                <c:pt idx="1296" formatCode="0.00E+00">
                  <c:v>-7.3082099999999994E-139</c:v>
                </c:pt>
                <c:pt idx="1297" formatCode="0.00E+00">
                  <c:v>-6.6560299999999997E-137</c:v>
                </c:pt>
                <c:pt idx="1298" formatCode="0.00E+00">
                  <c:v>-9.8587400000000009E-137</c:v>
                </c:pt>
                <c:pt idx="1299" formatCode="0.00E+00">
                  <c:v>4.1464E-138</c:v>
                </c:pt>
                <c:pt idx="1300" formatCode="0.00E+00">
                  <c:v>2.49599E-136</c:v>
                </c:pt>
                <c:pt idx="1301" formatCode="0.00E+00">
                  <c:v>4.1565999999999998E-136</c:v>
                </c:pt>
                <c:pt idx="1302" formatCode="0.00E+00">
                  <c:v>1.1327500000000001E-136</c:v>
                </c:pt>
                <c:pt idx="1303" formatCode="0.00E+00">
                  <c:v>-7.7951399999999996E-136</c:v>
                </c:pt>
                <c:pt idx="1304" formatCode="0.00E+00">
                  <c:v>-1.5401E-135</c:v>
                </c:pt>
                <c:pt idx="1305" formatCode="0.00E+00">
                  <c:v>-7.4196500000000003E-136</c:v>
                </c:pt>
                <c:pt idx="1306" formatCode="0.00E+00">
                  <c:v>2.27106E-135</c:v>
                </c:pt>
                <c:pt idx="1307" formatCode="0.00E+00">
                  <c:v>5.2656399999999999E-135</c:v>
                </c:pt>
                <c:pt idx="1308" formatCode="0.00E+00">
                  <c:v>3.0275400000000002E-135</c:v>
                </c:pt>
                <c:pt idx="1309" formatCode="0.00E+00">
                  <c:v>-7.7628399999999994E-135</c:v>
                </c:pt>
                <c:pt idx="1310" formatCode="0.00E+00">
                  <c:v>-2.0262699999999999E-134</c:v>
                </c:pt>
                <c:pt idx="1311" formatCode="0.00E+00">
                  <c:v>-1.53065E-134</c:v>
                </c:pt>
                <c:pt idx="1312" formatCode="0.00E+00">
                  <c:v>2.3109799999999999E-134</c:v>
                </c:pt>
                <c:pt idx="1313" formatCode="0.00E+00">
                  <c:v>7.4477700000000003E-134</c:v>
                </c:pt>
                <c:pt idx="1314" formatCode="0.00E+00">
                  <c:v>6.6560700000000002E-134</c:v>
                </c:pt>
                <c:pt idx="1315" formatCode="0.00E+00">
                  <c:v>-6.9518600000000002E-134</c:v>
                </c:pt>
                <c:pt idx="1316" formatCode="0.00E+00">
                  <c:v>-2.7857799999999999E-133</c:v>
                </c:pt>
                <c:pt idx="1317" formatCode="0.00E+00">
                  <c:v>-3.0482999999999998E-133</c:v>
                </c:pt>
                <c:pt idx="1318" formatCode="0.00E+00">
                  <c:v>1.4445899999999999E-133</c:v>
                </c:pt>
                <c:pt idx="1319" formatCode="0.00E+00">
                  <c:v>9.4905500000000001E-133</c:v>
                </c:pt>
                <c:pt idx="1320" formatCode="0.00E+00">
                  <c:v>1.23644E-132</c:v>
                </c:pt>
                <c:pt idx="1321" formatCode="0.00E+00">
                  <c:v>-1.46788E-133</c:v>
                </c:pt>
                <c:pt idx="1322" formatCode="0.00E+00">
                  <c:v>-3.0567500000000003E-132</c:v>
                </c:pt>
                <c:pt idx="1323" formatCode="0.00E+00">
                  <c:v>-4.5233500000000001E-132</c:v>
                </c:pt>
                <c:pt idx="1324" formatCode="0.00E+00">
                  <c:v>-6.6627000000000004E-134</c:v>
                </c:pt>
                <c:pt idx="1325" formatCode="0.00E+00">
                  <c:v>1.07561E-131</c:v>
                </c:pt>
                <c:pt idx="1326" formatCode="0.00E+00">
                  <c:v>1.79754E-131</c:v>
                </c:pt>
                <c:pt idx="1327" formatCode="0.00E+00">
                  <c:v>3.9198099999999998E-132</c:v>
                </c:pt>
                <c:pt idx="1328" formatCode="0.00E+00">
                  <c:v>-3.6924600000000001E-131</c:v>
                </c:pt>
                <c:pt idx="1329" formatCode="0.00E+00">
                  <c:v>-7.1463999999999998E-131</c:v>
                </c:pt>
                <c:pt idx="1330" formatCode="0.00E+00">
                  <c:v>-3.3145899999999999E-131</c:v>
                </c:pt>
                <c:pt idx="1331" formatCode="0.00E+00">
                  <c:v>1.1033899999999999E-130</c:v>
                </c:pt>
                <c:pt idx="1332" formatCode="0.00E+00">
                  <c:v>2.52289E-130</c:v>
                </c:pt>
                <c:pt idx="1333" formatCode="0.00E+00">
                  <c:v>1.43107E-130</c:v>
                </c:pt>
                <c:pt idx="1334" formatCode="0.00E+00">
                  <c:v>-3.75461E-130</c:v>
                </c:pt>
                <c:pt idx="1335" formatCode="0.00E+00">
                  <c:v>-9.7155500000000005E-130</c:v>
                </c:pt>
                <c:pt idx="1336" formatCode="0.00E+00">
                  <c:v>-7.0346400000000003E-130</c:v>
                </c:pt>
                <c:pt idx="1337" formatCode="0.00E+00">
                  <c:v>1.18854E-129</c:v>
                </c:pt>
                <c:pt idx="1338" formatCode="0.00E+00">
                  <c:v>3.7336900000000003E-129</c:v>
                </c:pt>
                <c:pt idx="1339" formatCode="0.00E+00">
                  <c:v>3.5574600000000001E-129</c:v>
                </c:pt>
                <c:pt idx="1340" formatCode="0.00E+00">
                  <c:v>-2.66398E-129</c:v>
                </c:pt>
                <c:pt idx="1341" formatCode="0.00E+00">
                  <c:v>-1.2446E-128</c:v>
                </c:pt>
                <c:pt idx="1342" formatCode="0.00E+00">
                  <c:v>-1.3965899999999999E-128</c:v>
                </c:pt>
                <c:pt idx="1343" formatCode="0.00E+00">
                  <c:v>6.20795E-129</c:v>
                </c:pt>
                <c:pt idx="1344" formatCode="0.00E+00">
                  <c:v>4.2357199999999999E-128</c:v>
                </c:pt>
                <c:pt idx="1345" formatCode="0.00E+00">
                  <c:v>5.23064E-128</c:v>
                </c:pt>
                <c:pt idx="1346" formatCode="0.00E+00">
                  <c:v>-1.90847E-128</c:v>
                </c:pt>
                <c:pt idx="1347" formatCode="0.00E+00">
                  <c:v>-1.6352E-127</c:v>
                </c:pt>
                <c:pt idx="1348" formatCode="0.00E+00">
                  <c:v>-2.37479E-127</c:v>
                </c:pt>
                <c:pt idx="1349" formatCode="0.00E+00">
                  <c:v>-2.3115699999999998E-128</c:v>
                </c:pt>
                <c:pt idx="1350" formatCode="0.00E+00">
                  <c:v>5.0208300000000002E-127</c:v>
                </c:pt>
                <c:pt idx="1351" formatCode="0.00E+00">
                  <c:v>8.7399499999999993E-127</c:v>
                </c:pt>
                <c:pt idx="1352" formatCode="0.00E+00">
                  <c:v>2.80343E-127</c:v>
                </c:pt>
                <c:pt idx="1353" formatCode="0.00E+00">
                  <c:v>-1.5398300000000001E-126</c:v>
                </c:pt>
                <c:pt idx="1354" formatCode="0.00E+00">
                  <c:v>-3.10242E-126</c:v>
                </c:pt>
                <c:pt idx="1355" formatCode="0.00E+00">
                  <c:v>-1.44829E-126</c:v>
                </c:pt>
                <c:pt idx="1356" formatCode="0.00E+00">
                  <c:v>4.8167100000000003E-126</c:v>
                </c:pt>
                <c:pt idx="1357" formatCode="0.00E+00">
                  <c:v>1.10662E-125</c:v>
                </c:pt>
                <c:pt idx="1358" formatCode="0.00E+00">
                  <c:v>6.5124200000000001E-126</c:v>
                </c:pt>
                <c:pt idx="1359" formatCode="0.00E+00">
                  <c:v>-1.5659499999999999E-125</c:v>
                </c:pt>
                <c:pt idx="1360" formatCode="0.00E+00">
                  <c:v>-4.1673299999999999E-125</c:v>
                </c:pt>
                <c:pt idx="1361" formatCode="0.00E+00">
                  <c:v>-3.36839E-125</c:v>
                </c:pt>
                <c:pt idx="1362" formatCode="0.00E+00">
                  <c:v>3.8854599999999999E-125</c:v>
                </c:pt>
                <c:pt idx="1363" formatCode="0.00E+00">
                  <c:v>1.36976E-124</c:v>
                </c:pt>
                <c:pt idx="1364" formatCode="0.00E+00">
                  <c:v>1.2645499999999999E-124</c:v>
                </c:pt>
                <c:pt idx="1365" formatCode="0.00E+00">
                  <c:v>-1.20023E-124</c:v>
                </c:pt>
                <c:pt idx="1366" formatCode="0.00E+00">
                  <c:v>-5.0167799999999996E-124</c:v>
                </c:pt>
                <c:pt idx="1367" formatCode="0.00E+00">
                  <c:v>-5.5387200000000002E-124</c:v>
                </c:pt>
                <c:pt idx="1368" formatCode="0.00E+00">
                  <c:v>2.5048700000000002E-124</c:v>
                </c:pt>
                <c:pt idx="1369" formatCode="0.00E+00">
                  <c:v>1.6972699999999998E-123</c:v>
                </c:pt>
                <c:pt idx="1370" formatCode="0.00E+00">
                  <c:v>2.2638699999999998E-123</c:v>
                </c:pt>
                <c:pt idx="1371" formatCode="0.00E+00">
                  <c:v>3.7104299999999998E-125</c:v>
                </c:pt>
                <c:pt idx="1372" formatCode="0.00E+00">
                  <c:v>-4.68532E-123</c:v>
                </c:pt>
                <c:pt idx="1373" formatCode="0.00E+00">
                  <c:v>-6.9978299999999995E-123</c:v>
                </c:pt>
                <c:pt idx="1374" formatCode="0.00E+00">
                  <c:v>3.3693500000000001E-124</c:v>
                </c:pt>
                <c:pt idx="1375" formatCode="0.00E+00">
                  <c:v>1.7889700000000001E-122</c:v>
                </c:pt>
                <c:pt idx="1376" formatCode="0.00E+00">
                  <c:v>3.0022300000000002E-122</c:v>
                </c:pt>
                <c:pt idx="1377" formatCode="0.00E+00">
                  <c:v>9.6834099999999994E-123</c:v>
                </c:pt>
                <c:pt idx="1378" formatCode="0.00E+00">
                  <c:v>-5.1407500000000004E-122</c:v>
                </c:pt>
                <c:pt idx="1379" formatCode="0.00E+00">
                  <c:v>-1.0423499999999999E-121</c:v>
                </c:pt>
                <c:pt idx="1380" formatCode="0.00E+00">
                  <c:v>-5.2684499999999996E-122</c:v>
                </c:pt>
                <c:pt idx="1381" formatCode="0.00E+00">
                  <c:v>1.4764499999999999E-121</c:v>
                </c:pt>
                <c:pt idx="1382" formatCode="0.00E+00">
                  <c:v>3.48169E-121</c:v>
                </c:pt>
                <c:pt idx="1383" formatCode="0.00E+00">
                  <c:v>2.0444600000000001E-121</c:v>
                </c:pt>
                <c:pt idx="1384" formatCode="0.00E+00">
                  <c:v>-4.9968300000000002E-121</c:v>
                </c:pt>
                <c:pt idx="1385" formatCode="0.00E+00">
                  <c:v>-1.33095E-120</c:v>
                </c:pt>
                <c:pt idx="1386" formatCode="0.00E+00">
                  <c:v>-1.1278899999999999E-120</c:v>
                </c:pt>
                <c:pt idx="1387" formatCode="0.00E+00">
                  <c:v>1.01647E-120</c:v>
                </c:pt>
                <c:pt idx="1388" formatCode="0.00E+00">
                  <c:v>3.92603E-120</c:v>
                </c:pt>
                <c:pt idx="1389" formatCode="0.00E+00">
                  <c:v>3.6371299999999997E-120</c:v>
                </c:pt>
                <c:pt idx="1390" formatCode="0.00E+00">
                  <c:v>-3.5327300000000002E-120</c:v>
                </c:pt>
                <c:pt idx="1391" formatCode="0.00E+00">
                  <c:v>-1.4639599999999999E-119</c:v>
                </c:pt>
                <c:pt idx="1392" formatCode="0.00E+00">
                  <c:v>-1.65683E-119</c:v>
                </c:pt>
                <c:pt idx="1393" formatCode="0.00E+00">
                  <c:v>5.4312700000000002E-120</c:v>
                </c:pt>
                <c:pt idx="1394" formatCode="0.00E+00">
                  <c:v>4.5283099999999999E-119</c:v>
                </c:pt>
                <c:pt idx="1395" formatCode="0.00E+00">
                  <c:v>5.9586899999999997E-119</c:v>
                </c:pt>
                <c:pt idx="1396" formatCode="0.00E+00">
                  <c:v>-6.8537300000000003E-120</c:v>
                </c:pt>
                <c:pt idx="1397" formatCode="0.00E+00">
                  <c:v>-1.4588299999999999E-118</c:v>
                </c:pt>
                <c:pt idx="1398" formatCode="0.00E+00">
                  <c:v>-2.1881100000000001E-118</c:v>
                </c:pt>
                <c:pt idx="1399" formatCode="0.00E+00">
                  <c:v>-1.8804600000000001E-119</c:v>
                </c:pt>
                <c:pt idx="1400" formatCode="0.00E+00">
                  <c:v>4.7426200000000003E-118</c:v>
                </c:pt>
                <c:pt idx="1401" formatCode="0.00E+00">
                  <c:v>8.2230800000000003E-118</c:v>
                </c:pt>
                <c:pt idx="1402" formatCode="0.00E+00">
                  <c:v>2.6804399999999999E-118</c:v>
                </c:pt>
                <c:pt idx="1403" formatCode="0.00E+00">
                  <c:v>-1.42549E-117</c:v>
                </c:pt>
                <c:pt idx="1404" formatCode="0.00E+00">
                  <c:v>-2.8074499999999999E-117</c:v>
                </c:pt>
                <c:pt idx="1405" formatCode="0.00E+00">
                  <c:v>-9.9042200000000007E-118</c:v>
                </c:pt>
                <c:pt idx="1406" formatCode="0.00E+00">
                  <c:v>5.3405199999999998E-117</c:v>
                </c:pt>
                <c:pt idx="1407" formatCode="0.00E+00">
                  <c:v>1.1686600000000001E-116</c:v>
                </c:pt>
                <c:pt idx="1408" formatCode="0.00E+00">
                  <c:v>7.5318199999999998E-117</c:v>
                </c:pt>
                <c:pt idx="1409" formatCode="0.00E+00">
                  <c:v>-1.39875E-116</c:v>
                </c:pt>
                <c:pt idx="1410" formatCode="0.00E+00">
                  <c:v>-3.9717000000000001E-116</c:v>
                </c:pt>
                <c:pt idx="1411" formatCode="0.00E+00">
                  <c:v>-3.35477E-116</c:v>
                </c:pt>
                <c:pt idx="1412" formatCode="0.00E+00">
                  <c:v>3.27658E-116</c:v>
                </c:pt>
                <c:pt idx="1413" formatCode="0.00E+00">
                  <c:v>1.21979E-115</c:v>
                </c:pt>
                <c:pt idx="1414" formatCode="0.00E+00">
                  <c:v>1.0434600000000001E-115</c:v>
                </c:pt>
                <c:pt idx="1415" formatCode="0.00E+00">
                  <c:v>-1.4280400000000001E-115</c:v>
                </c:pt>
                <c:pt idx="1416" formatCode="0.00E+00">
                  <c:v>-5.2033100000000001E-115</c:v>
                </c:pt>
                <c:pt idx="1417" formatCode="0.00E+00">
                  <c:v>-5.7400899999999998E-115</c:v>
                </c:pt>
                <c:pt idx="1418" formatCode="0.00E+00">
                  <c:v>2.2749599999999999E-115</c:v>
                </c:pt>
                <c:pt idx="1419" formatCode="0.00E+00">
                  <c:v>1.6784500000000001E-114</c:v>
                </c:pt>
                <c:pt idx="1420" formatCode="0.00E+00">
                  <c:v>2.2022899999999999E-114</c:v>
                </c:pt>
                <c:pt idx="1421" formatCode="0.00E+00">
                  <c:v>-2.51815E-115</c:v>
                </c:pt>
                <c:pt idx="1422" formatCode="0.00E+00">
                  <c:v>-5.3993899999999998E-114</c:v>
                </c:pt>
                <c:pt idx="1423" formatCode="0.00E+00">
                  <c:v>-7.9062199999999997E-114</c:v>
                </c:pt>
                <c:pt idx="1424" formatCode="0.00E+00">
                  <c:v>2.3823899999999998E-115</c:v>
                </c:pt>
                <c:pt idx="1425" formatCode="0.00E+00">
                  <c:v>1.9750600000000001E-113</c:v>
                </c:pt>
                <c:pt idx="1426" formatCode="0.00E+00">
                  <c:v>3.3014900000000002E-113</c:v>
                </c:pt>
                <c:pt idx="1427" formatCode="0.00E+00">
                  <c:v>9.3002400000000003E-114</c:v>
                </c:pt>
                <c:pt idx="1428" formatCode="0.00E+00">
                  <c:v>-6.0808300000000002E-113</c:v>
                </c:pt>
                <c:pt idx="1429" formatCode="0.00E+00">
                  <c:v>-1.19616E-112</c:v>
                </c:pt>
                <c:pt idx="1430" formatCode="0.00E+00">
                  <c:v>-5.0797299999999998E-113</c:v>
                </c:pt>
                <c:pt idx="1431" formatCode="0.00E+00">
                  <c:v>2.02049E-112</c:v>
                </c:pt>
                <c:pt idx="1432" formatCode="0.00E+00">
                  <c:v>4.5425399999999999E-112</c:v>
                </c:pt>
                <c:pt idx="1433" formatCode="0.00E+00">
                  <c:v>2.7540000000000001E-112</c:v>
                </c:pt>
                <c:pt idx="1434" formatCode="0.00E+00">
                  <c:v>-6.0549100000000002E-112</c:v>
                </c:pt>
                <c:pt idx="1435" formatCode="0.00E+00">
                  <c:v>-1.62115E-111</c:v>
                </c:pt>
                <c:pt idx="1436" formatCode="0.00E+00">
                  <c:v>-1.1838299999999999E-111</c:v>
                </c:pt>
                <c:pt idx="1437" formatCode="0.00E+00">
                  <c:v>1.97179E-111</c:v>
                </c:pt>
                <c:pt idx="1438" formatCode="0.00E+00">
                  <c:v>6.2020599999999997E-111</c:v>
                </c:pt>
                <c:pt idx="1439" formatCode="0.00E+00">
                  <c:v>5.8145200000000001E-111</c:v>
                </c:pt>
                <c:pt idx="1440" formatCode="0.00E+00">
                  <c:v>-4.7496900000000001E-111</c:v>
                </c:pt>
                <c:pt idx="1441" formatCode="0.00E+00">
                  <c:v>-2.12503E-110</c:v>
                </c:pt>
                <c:pt idx="1442" formatCode="0.00E+00">
                  <c:v>-2.3762199999999999E-110</c:v>
                </c:pt>
                <c:pt idx="1443" formatCode="0.00E+00">
                  <c:v>1.0802700000000001E-110</c:v>
                </c:pt>
                <c:pt idx="1444" formatCode="0.00E+00">
                  <c:v>7.3055399999999996E-110</c:v>
                </c:pt>
                <c:pt idx="1445" formatCode="0.00E+00">
                  <c:v>9.2734799999999999E-110</c:v>
                </c:pt>
                <c:pt idx="1446" formatCode="0.00E+00">
                  <c:v>-2.1557600000000001E-110</c:v>
                </c:pt>
                <c:pt idx="1447" formatCode="0.00E+00">
                  <c:v>-2.5680600000000002E-109</c:v>
                </c:pt>
                <c:pt idx="1448" formatCode="0.00E+00">
                  <c:v>-3.7294300000000001E-109</c:v>
                </c:pt>
                <c:pt idx="1449" formatCode="0.00E+00">
                  <c:v>-3.8878600000000002E-112</c:v>
                </c:pt>
                <c:pt idx="1450" formatCode="0.00E+00">
                  <c:v>9.0150300000000003E-109</c:v>
                </c:pt>
                <c:pt idx="1451" formatCode="0.00E+00">
                  <c:v>1.53219E-108</c:v>
                </c:pt>
                <c:pt idx="1452" formatCode="0.00E+00">
                  <c:v>5.2158300000000002E-109</c:v>
                </c:pt>
                <c:pt idx="1453" formatCode="0.00E+00">
                  <c:v>-2.53848E-108</c:v>
                </c:pt>
                <c:pt idx="1454" formatCode="0.00E+00">
                  <c:v>-5.0123700000000002E-108</c:v>
                </c:pt>
                <c:pt idx="1455" formatCode="0.00E+00">
                  <c:v>-1.6359500000000001E-108</c:v>
                </c:pt>
                <c:pt idx="1456" formatCode="0.00E+00">
                  <c:v>1.00077E-107</c:v>
                </c:pt>
                <c:pt idx="1457" formatCode="0.00E+00">
                  <c:v>2.1662000000000001E-107</c:v>
                </c:pt>
                <c:pt idx="1458" formatCode="0.00E+00">
                  <c:v>1.3953399999999999E-107</c:v>
                </c:pt>
                <c:pt idx="1459" formatCode="0.00E+00">
                  <c:v>-2.5745700000000001E-107</c:v>
                </c:pt>
                <c:pt idx="1460" formatCode="0.00E+00">
                  <c:v>-7.28806E-107</c:v>
                </c:pt>
                <c:pt idx="1461" formatCode="0.00E+00">
                  <c:v>-5.8711600000000001E-107</c:v>
                </c:pt>
                <c:pt idx="1462" formatCode="0.00E+00">
                  <c:v>7.3120599999999994E-107</c:v>
                </c:pt>
                <c:pt idx="1463" formatCode="0.00E+00">
                  <c:v>2.5173899999999999E-106</c:v>
                </c:pt>
                <c:pt idx="1464" formatCode="0.00E+00">
                  <c:v>2.2990900000000002E-106</c:v>
                </c:pt>
                <c:pt idx="1465" formatCode="0.00E+00">
                  <c:v>-2.2632299999999999E-106</c:v>
                </c:pt>
                <c:pt idx="1466" formatCode="0.00E+00">
                  <c:v>-9.2657600000000003E-106</c:v>
                </c:pt>
                <c:pt idx="1467" formatCode="0.00E+00">
                  <c:v>-1.0015599999999999E-105</c:v>
                </c:pt>
                <c:pt idx="1468" formatCode="0.00E+00">
                  <c:v>5.2322700000000003E-106</c:v>
                </c:pt>
                <c:pt idx="1469" formatCode="0.00E+00">
                  <c:v>3.2249000000000002E-105</c:v>
                </c:pt>
                <c:pt idx="1470" formatCode="0.00E+00">
                  <c:v>4.1428699999999996E-105</c:v>
                </c:pt>
                <c:pt idx="1471" formatCode="0.00E+00">
                  <c:v>-6.1835799999999995E-106</c:v>
                </c:pt>
                <c:pt idx="1472" formatCode="0.00E+00">
                  <c:v>-1.0558800000000001E-104</c:v>
                </c:pt>
                <c:pt idx="1473" formatCode="0.00E+00">
                  <c:v>-1.57925E-104</c:v>
                </c:pt>
                <c:pt idx="1474" formatCode="0.00E+00">
                  <c:v>-1.56305E-105</c:v>
                </c:pt>
                <c:pt idx="1475" formatCode="0.00E+00">
                  <c:v>3.35328E-104</c:v>
                </c:pt>
                <c:pt idx="1476" formatCode="0.00E+00">
                  <c:v>5.6726300000000002E-104</c:v>
                </c:pt>
                <c:pt idx="1477" formatCode="0.00E+00">
                  <c:v>1.1000600000000001E-104</c:v>
                </c:pt>
                <c:pt idx="1478" formatCode="0.00E+00">
                  <c:v>-1.20366E-103</c:v>
                </c:pt>
                <c:pt idx="1479" formatCode="0.00E+00">
                  <c:v>-2.3099899999999999E-103</c:v>
                </c:pt>
                <c:pt idx="1480" formatCode="0.00E+00">
                  <c:v>-1.08918E-103</c:v>
                </c:pt>
                <c:pt idx="1481" formatCode="0.00E+00">
                  <c:v>3.4533400000000001E-103</c:v>
                </c:pt>
                <c:pt idx="1482" formatCode="0.00E+00">
                  <c:v>8.0453600000000002E-103</c:v>
                </c:pt>
                <c:pt idx="1483" formatCode="0.00E+00">
                  <c:v>5.2119400000000002E-103</c:v>
                </c:pt>
                <c:pt idx="1484" formatCode="0.00E+00">
                  <c:v>-9.7995599999999992E-103</c:v>
                </c:pt>
                <c:pt idx="1485" formatCode="0.00E+00">
                  <c:v>-2.72881E-102</c:v>
                </c:pt>
                <c:pt idx="1486" formatCode="0.00E+00">
                  <c:v>-2.0618099999999998E-102</c:v>
                </c:pt>
                <c:pt idx="1487" formatCode="0.00E+00">
                  <c:v>3.1001000000000002E-102</c:v>
                </c:pt>
                <c:pt idx="1488" formatCode="0.00E+00">
                  <c:v>1.0061299999999999E-101</c:v>
                </c:pt>
                <c:pt idx="1489" formatCode="0.00E+00">
                  <c:v>9.5805299999999997E-102</c:v>
                </c:pt>
                <c:pt idx="1490" formatCode="0.00E+00">
                  <c:v>-7.2581100000000004E-102</c:v>
                </c:pt>
                <c:pt idx="1491" formatCode="0.00E+00">
                  <c:v>-3.36667E-101</c:v>
                </c:pt>
                <c:pt idx="1492" formatCode="0.00E+00">
                  <c:v>-3.8518100000000002E-101</c:v>
                </c:pt>
                <c:pt idx="1493" formatCode="0.00E+00">
                  <c:v>1.30292E-101</c:v>
                </c:pt>
                <c:pt idx="1494" formatCode="0.00E+00">
                  <c:v>1.06179E-100</c:v>
                </c:pt>
                <c:pt idx="1495" formatCode="0.00E+00">
                  <c:v>1.3508600000000001E-100</c:v>
                </c:pt>
                <c:pt idx="1496" formatCode="0.00E+00">
                  <c:v>-3.7029999999999998E-101</c:v>
                </c:pt>
                <c:pt idx="1497" formatCode="0.00E+00">
                  <c:v>-3.8996899999999998E-100</c:v>
                </c:pt>
                <c:pt idx="1498" formatCode="0.00E+00">
                  <c:v>-5.6687699999999997E-100</c:v>
                </c:pt>
                <c:pt idx="1499" formatCode="0.00E+00">
                  <c:v>-2.5162999999999999E-101</c:v>
                </c:pt>
                <c:pt idx="1500" formatCode="0.00E+00">
                  <c:v>1.29057E-99</c:v>
                </c:pt>
                <c:pt idx="1501" formatCode="0.00E+00">
                  <c:v>2.2279199999999999E-99</c:v>
                </c:pt>
                <c:pt idx="1502" formatCode="0.00E+00">
                  <c:v>8.2907499999999998E-100</c:v>
                </c:pt>
                <c:pt idx="1503" formatCode="0.00E+00">
                  <c:v>-3.48439E-99</c:v>
                </c:pt>
                <c:pt idx="1504" formatCode="0.00E+00">
                  <c:v>-7.0680999999999997E-99</c:v>
                </c:pt>
                <c:pt idx="1505" formatCode="0.00E+00">
                  <c:v>-2.7533099999999999E-99</c:v>
                </c:pt>
                <c:pt idx="1506" formatCode="0.00E+00">
                  <c:v>1.2709700000000001E-98</c:v>
                </c:pt>
                <c:pt idx="1507" formatCode="0.00E+00">
                  <c:v>2.8276799999999999E-98</c:v>
                </c:pt>
                <c:pt idx="1508" formatCode="0.00E+00">
                  <c:v>1.8332100000000001E-98</c:v>
                </c:pt>
                <c:pt idx="1509" formatCode="0.00E+00">
                  <c:v>-3.37103E-98</c:v>
                </c:pt>
                <c:pt idx="1510" formatCode="0.00E+00">
                  <c:v>-9.5736300000000005E-98</c:v>
                </c:pt>
                <c:pt idx="1511" formatCode="0.00E+00">
                  <c:v>-8.0375300000000001E-98</c:v>
                </c:pt>
                <c:pt idx="1512" formatCode="0.00E+00">
                  <c:v>8.0731699999999995E-98</c:v>
                </c:pt>
                <c:pt idx="1513" formatCode="0.00E+00">
                  <c:v>2.9881500000000001E-97</c:v>
                </c:pt>
                <c:pt idx="1514" formatCode="0.00E+00">
                  <c:v>2.7312199999999999E-97</c:v>
                </c:pt>
                <c:pt idx="1515" formatCode="0.00E+00">
                  <c:v>-2.7801099999999999E-97</c:v>
                </c:pt>
                <c:pt idx="1516" formatCode="0.00E+00">
                  <c:v>-1.12428E-96</c:v>
                </c:pt>
                <c:pt idx="1517" formatCode="0.00E+00">
                  <c:v>-1.2137500000000001E-96</c:v>
                </c:pt>
                <c:pt idx="1518" formatCode="0.00E+00">
                  <c:v>6.4569099999999997E-97</c:v>
                </c:pt>
                <c:pt idx="1519" formatCode="0.00E+00">
                  <c:v>3.9568299999999999E-96</c:v>
                </c:pt>
                <c:pt idx="1520" formatCode="0.00E+00">
                  <c:v>5.2016700000000004E-96</c:v>
                </c:pt>
                <c:pt idx="1521" formatCode="0.00E+00">
                  <c:v>-1.8605099999999999E-97</c:v>
                </c:pt>
                <c:pt idx="1522" formatCode="0.00E+00">
                  <c:v>-1.16098E-95</c:v>
                </c:pt>
                <c:pt idx="1523" formatCode="0.00E+00">
                  <c:v>-1.7616300000000001E-95</c:v>
                </c:pt>
                <c:pt idx="1524" formatCode="0.00E+00">
                  <c:v>-1.06052E-96</c:v>
                </c:pt>
                <c:pt idx="1525" formatCode="0.00E+00">
                  <c:v>3.9783500000000001E-95</c:v>
                </c:pt>
                <c:pt idx="1526" formatCode="0.00E+00">
                  <c:v>6.6929099999999998E-95</c:v>
                </c:pt>
                <c:pt idx="1527" formatCode="0.00E+00">
                  <c:v>1.5653499999999999E-95</c:v>
                </c:pt>
                <c:pt idx="1528" formatCode="0.00E+00">
                  <c:v>-1.3180499999999999E-94</c:v>
                </c:pt>
                <c:pt idx="1529" formatCode="0.00E+00">
                  <c:v>-2.5596699999999999E-94</c:v>
                </c:pt>
                <c:pt idx="1530" formatCode="0.00E+00">
                  <c:v>-1.17753E-94</c:v>
                </c:pt>
                <c:pt idx="1531" formatCode="0.00E+00">
                  <c:v>3.9720100000000002E-94</c:v>
                </c:pt>
                <c:pt idx="1532" formatCode="0.00E+00">
                  <c:v>9.1820499999999998E-94</c:v>
                </c:pt>
                <c:pt idx="1533" formatCode="0.00E+00">
                  <c:v>5.8650800000000005E-94</c:v>
                </c:pt>
                <c:pt idx="1534" formatCode="0.00E+00">
                  <c:v>-1.1504199999999999E-93</c:v>
                </c:pt>
                <c:pt idx="1535" formatCode="0.00E+00">
                  <c:v>-3.1816000000000001E-93</c:v>
                </c:pt>
                <c:pt idx="1536" formatCode="0.00E+00">
                  <c:v>-2.4495499999999999E-93</c:v>
                </c:pt>
                <c:pt idx="1537" formatCode="0.00E+00">
                  <c:v>3.4442399999999998E-93</c:v>
                </c:pt>
                <c:pt idx="1538" formatCode="0.00E+00">
                  <c:v>1.13622E-92</c:v>
                </c:pt>
                <c:pt idx="1539" formatCode="0.00E+00">
                  <c:v>1.04771E-92</c:v>
                </c:pt>
                <c:pt idx="1540" formatCode="0.00E+00">
                  <c:v>-9.57153E-93</c:v>
                </c:pt>
                <c:pt idx="1541" formatCode="0.00E+00">
                  <c:v>-4.0687000000000003E-92</c:v>
                </c:pt>
                <c:pt idx="1542" formatCode="0.00E+00">
                  <c:v>-4.6436400000000001E-92</c:v>
                </c:pt>
                <c:pt idx="1543" formatCode="0.00E+00">
                  <c:v>1.4229400000000001E-92</c:v>
                </c:pt>
                <c:pt idx="1544" formatCode="0.00E+00">
                  <c:v>1.2424600000000001E-91</c:v>
                </c:pt>
                <c:pt idx="1545" formatCode="0.00E+00">
                  <c:v>1.6193799999999999E-91</c:v>
                </c:pt>
                <c:pt idx="1546" formatCode="0.00E+00">
                  <c:v>-2.8550899999999999E-92</c:v>
                </c:pt>
                <c:pt idx="1547" formatCode="0.00E+00">
                  <c:v>-4.2457700000000001E-91</c:v>
                </c:pt>
                <c:pt idx="1548" formatCode="0.00E+00">
                  <c:v>-6.1960099999999998E-91</c:v>
                </c:pt>
                <c:pt idx="1549" formatCode="0.00E+00">
                  <c:v>3.9773700000000001E-94</c:v>
                </c:pt>
                <c:pt idx="1550" formatCode="0.00E+00">
                  <c:v>1.4936699999999999E-90</c:v>
                </c:pt>
                <c:pt idx="1551" formatCode="0.00E+00">
                  <c:v>2.5365700000000001E-90</c:v>
                </c:pt>
                <c:pt idx="1552" formatCode="0.00E+00">
                  <c:v>8.5804800000000005E-91</c:v>
                </c:pt>
                <c:pt idx="1553" formatCode="0.00E+00">
                  <c:v>-4.2257199999999996E-90</c:v>
                </c:pt>
                <c:pt idx="1554" formatCode="0.00E+00">
                  <c:v>-8.4603699999999994E-90</c:v>
                </c:pt>
                <c:pt idx="1555" formatCode="0.00E+00">
                  <c:v>-3.4648000000000001E-90</c:v>
                </c:pt>
                <c:pt idx="1556" formatCode="0.00E+00">
                  <c:v>1.46142E-89</c:v>
                </c:pt>
                <c:pt idx="1557" formatCode="0.00E+00">
                  <c:v>3.2435600000000002E-89</c:v>
                </c:pt>
                <c:pt idx="1558" formatCode="0.00E+00">
                  <c:v>1.8710800000000001E-89</c:v>
                </c:pt>
                <c:pt idx="1559" formatCode="0.00E+00">
                  <c:v>-4.62942E-89</c:v>
                </c:pt>
                <c:pt idx="1560" formatCode="0.00E+00">
                  <c:v>-1.2268699999999999E-88</c:v>
                </c:pt>
                <c:pt idx="1561" formatCode="0.00E+00">
                  <c:v>-1.01896E-88</c:v>
                </c:pt>
                <c:pt idx="1562" formatCode="0.00E+00">
                  <c:v>1.04024E-88</c:v>
                </c:pt>
                <c:pt idx="1563" formatCode="0.00E+00">
                  <c:v>3.8307399999999998E-88</c:v>
                </c:pt>
                <c:pt idx="1564" formatCode="0.00E+00">
                  <c:v>3.4641300000000003E-88</c:v>
                </c:pt>
                <c:pt idx="1565" formatCode="0.00E+00">
                  <c:v>-3.7532599999999998E-88</c:v>
                </c:pt>
                <c:pt idx="1566" formatCode="0.00E+00">
                  <c:v>-1.4803800000000001E-87</c:v>
                </c:pt>
                <c:pt idx="1567" formatCode="0.00E+00">
                  <c:v>-1.57163E-87</c:v>
                </c:pt>
                <c:pt idx="1568" formatCode="0.00E+00">
                  <c:v>9.1376300000000004E-88</c:v>
                </c:pt>
                <c:pt idx="1569" formatCode="0.00E+00">
                  <c:v>5.2974300000000003E-87</c:v>
                </c:pt>
                <c:pt idx="1570" formatCode="0.00E+00">
                  <c:v>6.98808E-87</c:v>
                </c:pt>
                <c:pt idx="1571" formatCode="0.00E+00">
                  <c:v>4.2328500000000001E-89</c:v>
                </c:pt>
                <c:pt idx="1572" formatCode="0.00E+00">
                  <c:v>-1.47641E-86</c:v>
                </c:pt>
                <c:pt idx="1573" formatCode="0.00E+00">
                  <c:v>-2.2363100000000001E-86</c:v>
                </c:pt>
                <c:pt idx="1574" formatCode="0.00E+00">
                  <c:v>-2.7961899999999997E-88</c:v>
                </c:pt>
                <c:pt idx="1575" formatCode="0.00E+00">
                  <c:v>5.3589300000000002E-86</c:v>
                </c:pt>
                <c:pt idx="1576" formatCode="0.00E+00">
                  <c:v>8.9355E-86</c:v>
                </c:pt>
                <c:pt idx="1577" formatCode="0.00E+00">
                  <c:v>2.1563199999999998E-86</c:v>
                </c:pt>
                <c:pt idx="1578" formatCode="0.00E+00">
                  <c:v>-1.7404800000000001E-85</c:v>
                </c:pt>
                <c:pt idx="1579" formatCode="0.00E+00">
                  <c:v>-3.3613299999999999E-85</c:v>
                </c:pt>
                <c:pt idx="1580" formatCode="0.00E+00">
                  <c:v>-1.3272899999999999E-85</c:v>
                </c:pt>
                <c:pt idx="1581" formatCode="0.00E+00">
                  <c:v>6.0301600000000001E-85</c:v>
                </c:pt>
                <c:pt idx="1582" formatCode="0.00E+00">
                  <c:v>1.3539900000000001E-84</c:v>
                </c:pt>
                <c:pt idx="1583" formatCode="0.00E+00">
                  <c:v>9.2746700000000001E-85</c:v>
                </c:pt>
                <c:pt idx="1584" formatCode="0.00E+00">
                  <c:v>-1.42659E-84</c:v>
                </c:pt>
                <c:pt idx="1585" formatCode="0.00E+00">
                  <c:v>-4.1759299999999995E-84</c:v>
                </c:pt>
                <c:pt idx="1586" formatCode="0.00E+00">
                  <c:v>-3.0992199999999999E-84</c:v>
                </c:pt>
                <c:pt idx="1587" formatCode="0.00E+00">
                  <c:v>5.1299199999999998E-84</c:v>
                </c:pt>
                <c:pt idx="1588" formatCode="0.00E+00">
                  <c:v>1.6243299999999999E-83</c:v>
                </c:pt>
                <c:pt idx="1589" formatCode="0.00E+00">
                  <c:v>1.5319599999999999E-83</c:v>
                </c:pt>
                <c:pt idx="1590" formatCode="0.00E+00">
                  <c:v>-1.2405299999999999E-83</c:v>
                </c:pt>
                <c:pt idx="1591" formatCode="0.00E+00">
                  <c:v>-5.5989700000000002E-83</c:v>
                </c:pt>
                <c:pt idx="1592" formatCode="0.00E+00">
                  <c:v>-6.3558E-83</c:v>
                </c:pt>
                <c:pt idx="1593" formatCode="0.00E+00">
                  <c:v>2.39909E-83</c:v>
                </c:pt>
                <c:pt idx="1594" formatCode="0.00E+00">
                  <c:v>1.81872E-82</c:v>
                </c:pt>
                <c:pt idx="1595" formatCode="0.00E+00">
                  <c:v>2.2475499999999999E-82</c:v>
                </c:pt>
                <c:pt idx="1596" formatCode="0.00E+00">
                  <c:v>-9.0105700000000001E-83</c:v>
                </c:pt>
                <c:pt idx="1597" formatCode="0.00E+00">
                  <c:v>-7.2686300000000002E-82</c:v>
                </c:pt>
                <c:pt idx="1598" formatCode="0.00E+00">
                  <c:v>-1.0615799999999999E-81</c:v>
                </c:pt>
                <c:pt idx="1599" formatCode="0.00E+00">
                  <c:v>-1.3711899999999999E-82</c:v>
                </c:pt>
                <c:pt idx="1600" formatCode="0.00E+00">
                  <c:v>2.15872E-81</c:v>
                </c:pt>
                <c:pt idx="1601" formatCode="0.00E+00">
                  <c:v>3.7617200000000001E-81</c:v>
                </c:pt>
                <c:pt idx="1602" formatCode="0.00E+00">
                  <c:v>1.1448899999999999E-81</c:v>
                </c:pt>
                <c:pt idx="1603" formatCode="0.00E+00">
                  <c:v>-6.7335600000000003E-81</c:v>
                </c:pt>
                <c:pt idx="1604" formatCode="0.00E+00">
                  <c:v>-1.3103899999999999E-80</c:v>
                </c:pt>
                <c:pt idx="1605" formatCode="0.00E+00">
                  <c:v>-4.4048299999999998E-81</c:v>
                </c:pt>
                <c:pt idx="1606" formatCode="0.00E+00">
                  <c:v>2.5669899999999999E-80</c:v>
                </c:pt>
                <c:pt idx="1607" formatCode="0.00E+00">
                  <c:v>5.5833400000000001E-80</c:v>
                </c:pt>
                <c:pt idx="1608" formatCode="0.00E+00">
                  <c:v>3.6028100000000002E-80</c:v>
                </c:pt>
                <c:pt idx="1609" formatCode="0.00E+00">
                  <c:v>-6.6614100000000004E-80</c:v>
                </c:pt>
                <c:pt idx="1610" formatCode="0.00E+00">
                  <c:v>-1.886E-79</c:v>
                </c:pt>
                <c:pt idx="1611" formatCode="0.00E+00">
                  <c:v>-1.5356599999999999E-79</c:v>
                </c:pt>
                <c:pt idx="1612" formatCode="0.00E+00">
                  <c:v>1.7930800000000001E-79</c:v>
                </c:pt>
                <c:pt idx="1613" formatCode="0.00E+00">
                  <c:v>6.2989800000000001E-79</c:v>
                </c:pt>
                <c:pt idx="1614" formatCode="0.00E+00">
                  <c:v>5.7350500000000001E-79</c:v>
                </c:pt>
                <c:pt idx="1615" formatCode="0.00E+00">
                  <c:v>-5.9248600000000004E-79</c:v>
                </c:pt>
                <c:pt idx="1616" formatCode="0.00E+00">
                  <c:v>-2.3891199999999998E-78</c:v>
                </c:pt>
                <c:pt idx="1617" formatCode="0.00E+00">
                  <c:v>-2.5920099999999999E-78</c:v>
                </c:pt>
                <c:pt idx="1618" formatCode="0.00E+00">
                  <c:v>1.29096E-78</c:v>
                </c:pt>
                <c:pt idx="1619" formatCode="0.00E+00">
                  <c:v>8.1961100000000005E-78</c:v>
                </c:pt>
                <c:pt idx="1620" formatCode="0.00E+00">
                  <c:v>1.0625900000000001E-77</c:v>
                </c:pt>
                <c:pt idx="1621" formatCode="0.00E+00">
                  <c:v>-1.36229E-78</c:v>
                </c:pt>
                <c:pt idx="1622" formatCode="0.00E+00">
                  <c:v>-2.6568099999999999E-77</c:v>
                </c:pt>
                <c:pt idx="1623" formatCode="0.00E+00">
                  <c:v>-3.99992E-77</c:v>
                </c:pt>
                <c:pt idx="1624" formatCode="0.00E+00">
                  <c:v>-4.3544100000000004E-78</c:v>
                </c:pt>
                <c:pt idx="1625" formatCode="0.00E+00">
                  <c:v>8.40338E-77</c:v>
                </c:pt>
                <c:pt idx="1626" formatCode="0.00E+00">
                  <c:v>1.43278E-76</c:v>
                </c:pt>
                <c:pt idx="1627" formatCode="0.00E+00">
                  <c:v>3.4895700000000001E-77</c:v>
                </c:pt>
                <c:pt idx="1628" formatCode="0.00E+00">
                  <c:v>-2.7862100000000001E-76</c:v>
                </c:pt>
                <c:pt idx="1629" formatCode="0.00E+00">
                  <c:v>-5.4017600000000001E-76</c:v>
                </c:pt>
                <c:pt idx="1630" formatCode="0.00E+00">
                  <c:v>-2.2892999999999999E-76</c:v>
                </c:pt>
                <c:pt idx="1631" formatCode="0.00E+00">
                  <c:v>9.1302399999999996E-76</c:v>
                </c:pt>
                <c:pt idx="1632" formatCode="0.00E+00">
                  <c:v>2.06009E-75</c:v>
                </c:pt>
                <c:pt idx="1633" formatCode="0.00E+00">
                  <c:v>1.2691999999999999E-75</c:v>
                </c:pt>
                <c:pt idx="1634" formatCode="0.00E+00">
                  <c:v>-2.71617E-75</c:v>
                </c:pt>
                <c:pt idx="1635" formatCode="0.00E+00">
                  <c:v>-7.4000600000000004E-75</c:v>
                </c:pt>
                <c:pt idx="1636" formatCode="0.00E+00">
                  <c:v>-5.8472200000000001E-75</c:v>
                </c:pt>
                <c:pt idx="1637" formatCode="0.00E+00">
                  <c:v>7.44712E-75</c:v>
                </c:pt>
                <c:pt idx="1638" formatCode="0.00E+00">
                  <c:v>2.53325E-74</c:v>
                </c:pt>
                <c:pt idx="1639" formatCode="0.00E+00">
                  <c:v>2.3131899999999999E-74</c:v>
                </c:pt>
                <c:pt idx="1640" formatCode="0.00E+00">
                  <c:v>-2.2380199999999999E-74</c:v>
                </c:pt>
                <c:pt idx="1641" formatCode="0.00E+00">
                  <c:v>-9.2454399999999997E-74</c:v>
                </c:pt>
                <c:pt idx="1642" formatCode="0.00E+00">
                  <c:v>-1.0437E-73</c:v>
                </c:pt>
                <c:pt idx="1643" formatCode="0.00E+00">
                  <c:v>3.3927799999999999E-74</c:v>
                </c:pt>
                <c:pt idx="1644" formatCode="0.00E+00">
                  <c:v>2.8352800000000003E-73</c:v>
                </c:pt>
                <c:pt idx="1645" formatCode="0.00E+00">
                  <c:v>3.71274E-73</c:v>
                </c:pt>
                <c:pt idx="1646" formatCode="0.00E+00">
                  <c:v>-5.6301599999999997E-74</c:v>
                </c:pt>
                <c:pt idx="1647" formatCode="0.00E+00">
                  <c:v>-9.5018899999999998E-73</c:v>
                </c:pt>
                <c:pt idx="1648" formatCode="0.00E+00">
                  <c:v>-1.39177E-72</c:v>
                </c:pt>
                <c:pt idx="1649" formatCode="0.00E+00">
                  <c:v>-1.46361E-74</c:v>
                </c:pt>
                <c:pt idx="1650" formatCode="0.00E+00">
                  <c:v>3.2940700000000002E-72</c:v>
                </c:pt>
                <c:pt idx="1651" formatCode="0.00E+00">
                  <c:v>5.5593600000000001E-72</c:v>
                </c:pt>
                <c:pt idx="1652" formatCode="0.00E+00">
                  <c:v>1.64537E-72</c:v>
                </c:pt>
                <c:pt idx="1653" formatCode="0.00E+00">
                  <c:v>-9.9723799999999998E-72</c:v>
                </c:pt>
                <c:pt idx="1654" formatCode="0.00E+00">
                  <c:v>-2.0021199999999999E-71</c:v>
                </c:pt>
                <c:pt idx="1655" formatCode="0.00E+00">
                  <c:v>-1.0383999999999999E-71</c:v>
                </c:pt>
                <c:pt idx="1656" formatCode="0.00E+00">
                  <c:v>2.7393299999999999E-71</c:v>
                </c:pt>
                <c:pt idx="1657" formatCode="0.00E+00">
                  <c:v>6.5253E-71</c:v>
                </c:pt>
                <c:pt idx="1658" formatCode="0.00E+00">
                  <c:v>3.8292000000000004E-71</c:v>
                </c:pt>
                <c:pt idx="1659" formatCode="0.00E+00">
                  <c:v>-9.5003999999999996E-71</c:v>
                </c:pt>
                <c:pt idx="1660" formatCode="0.00E+00">
                  <c:v>-2.49089E-70</c:v>
                </c:pt>
                <c:pt idx="1661" formatCode="0.00E+00">
                  <c:v>-1.8567600000000001E-70</c:v>
                </c:pt>
                <c:pt idx="1662" formatCode="0.00E+00">
                  <c:v>2.80603E-70</c:v>
                </c:pt>
                <c:pt idx="1663" formatCode="0.00E+00">
                  <c:v>9.1214500000000005E-70</c:v>
                </c:pt>
                <c:pt idx="1664" formatCode="0.00E+00">
                  <c:v>9.2106200000000002E-70</c:v>
                </c:pt>
                <c:pt idx="1665" formatCode="0.00E+00">
                  <c:v>-4.3555599999999999E-70</c:v>
                </c:pt>
                <c:pt idx="1666" formatCode="0.00E+00">
                  <c:v>-2.5956399999999998E-69</c:v>
                </c:pt>
                <c:pt idx="1667" formatCode="0.00E+00">
                  <c:v>-3.0182699999999999E-69</c:v>
                </c:pt>
                <c:pt idx="1668" formatCode="0.00E+00">
                  <c:v>1.08152E-69</c:v>
                </c:pt>
                <c:pt idx="1669" formatCode="0.00E+00">
                  <c:v>8.5236699999999999E-69</c:v>
                </c:pt>
                <c:pt idx="1670" formatCode="0.00E+00">
                  <c:v>1.1136099999999999E-68</c:v>
                </c:pt>
                <c:pt idx="1671" formatCode="0.00E+00">
                  <c:v>-1.3399299999999999E-69</c:v>
                </c:pt>
                <c:pt idx="1672" formatCode="0.00E+00">
                  <c:v>-2.72425E-68</c:v>
                </c:pt>
                <c:pt idx="1673" formatCode="0.00E+00">
                  <c:v>-4.01931E-68</c:v>
                </c:pt>
                <c:pt idx="1674" formatCode="0.00E+00">
                  <c:v>2.4189799999999998E-71</c:v>
                </c:pt>
                <c:pt idx="1675" formatCode="0.00E+00">
                  <c:v>9.7781299999999999E-68</c:v>
                </c:pt>
                <c:pt idx="1676" formatCode="0.00E+00">
                  <c:v>1.65785E-67</c:v>
                </c:pt>
                <c:pt idx="1677" formatCode="0.00E+00">
                  <c:v>5.3884299999999997E-68</c:v>
                </c:pt>
                <c:pt idx="1678" formatCode="0.00E+00">
                  <c:v>-2.82971E-67</c:v>
                </c:pt>
                <c:pt idx="1679" formatCode="0.00E+00">
                  <c:v>-5.5790799999999997E-67</c:v>
                </c:pt>
                <c:pt idx="1680" formatCode="0.00E+00">
                  <c:v>-1.9160600000000001E-67</c:v>
                </c:pt>
                <c:pt idx="1681" formatCode="0.00E+00">
                  <c:v>1.0880000000000001E-66</c:v>
                </c:pt>
                <c:pt idx="1682" formatCode="0.00E+00">
                  <c:v>2.3630099999999999E-66</c:v>
                </c:pt>
                <c:pt idx="1683" formatCode="0.00E+00">
                  <c:v>1.4852599999999999E-66</c:v>
                </c:pt>
                <c:pt idx="1684" formatCode="0.00E+00">
                  <c:v>-2.9135400000000001E-66</c:v>
                </c:pt>
                <c:pt idx="1685" formatCode="0.00E+00">
                  <c:v>-8.0688400000000005E-66</c:v>
                </c:pt>
                <c:pt idx="1686" formatCode="0.00E+00">
                  <c:v>-6.3129900000000002E-66</c:v>
                </c:pt>
                <c:pt idx="1687" formatCode="0.00E+00">
                  <c:v>8.5653500000000003E-66</c:v>
                </c:pt>
                <c:pt idx="1688" formatCode="0.00E+00">
                  <c:v>2.8451500000000002E-65</c:v>
                </c:pt>
                <c:pt idx="1689" formatCode="0.00E+00">
                  <c:v>2.4367399999999998E-65</c:v>
                </c:pt>
                <c:pt idx="1690" formatCode="0.00E+00">
                  <c:v>-3.2046999999999999E-65</c:v>
                </c:pt>
                <c:pt idx="1691" formatCode="0.00E+00">
                  <c:v>-1.17584E-64</c:v>
                </c:pt>
                <c:pt idx="1692" formatCode="0.00E+00">
                  <c:v>-1.2311999999999999E-64</c:v>
                </c:pt>
                <c:pt idx="1693" formatCode="0.00E+00">
                  <c:v>7.5948E-65</c:v>
                </c:pt>
                <c:pt idx="1694" formatCode="0.00E+00">
                  <c:v>4.2541199999999999E-64</c:v>
                </c:pt>
                <c:pt idx="1695" formatCode="0.00E+00">
                  <c:v>5.3703600000000003E-64</c:v>
                </c:pt>
                <c:pt idx="1696" formatCode="0.00E+00">
                  <c:v>-1.1003199999999999E-64</c:v>
                </c:pt>
                <c:pt idx="1697" formatCode="0.00E+00">
                  <c:v>-1.4515699999999999E-63</c:v>
                </c:pt>
                <c:pt idx="1698" formatCode="0.00E+00">
                  <c:v>-2.1284099999999999E-63</c:v>
                </c:pt>
                <c:pt idx="1699" formatCode="0.00E+00">
                  <c:v>-7.4579100000000002E-65</c:v>
                </c:pt>
                <c:pt idx="1700" formatCode="0.00E+00">
                  <c:v>4.9206300000000005E-63</c:v>
                </c:pt>
                <c:pt idx="1701" formatCode="0.00E+00">
                  <c:v>8.1972999999999996E-63</c:v>
                </c:pt>
                <c:pt idx="1702" formatCode="0.00E+00">
                  <c:v>1.70955E-63</c:v>
                </c:pt>
                <c:pt idx="1703" formatCode="0.00E+00">
                  <c:v>-1.6838900000000001E-62</c:v>
                </c:pt>
                <c:pt idx="1704" formatCode="0.00E+00">
                  <c:v>-3.2532299999999999E-62</c:v>
                </c:pt>
                <c:pt idx="1705" formatCode="0.00E+00">
                  <c:v>-1.55776E-62</c:v>
                </c:pt>
                <c:pt idx="1706" formatCode="0.00E+00">
                  <c:v>4.8418700000000003E-62</c:v>
                </c:pt>
                <c:pt idx="1707" formatCode="0.00E+00">
                  <c:v>1.13079E-61</c:v>
                </c:pt>
                <c:pt idx="1708" formatCode="0.00E+00">
                  <c:v>7.0356699999999997E-62</c:v>
                </c:pt>
                <c:pt idx="1709" formatCode="0.00E+00">
                  <c:v>-1.4945399999999999E-61</c:v>
                </c:pt>
                <c:pt idx="1710" formatCode="0.00E+00">
                  <c:v>-4.0449200000000001E-61</c:v>
                </c:pt>
                <c:pt idx="1711" formatCode="0.00E+00">
                  <c:v>-2.9745900000000002E-61</c:v>
                </c:pt>
                <c:pt idx="1712" formatCode="0.00E+00">
                  <c:v>4.8749499999999998E-61</c:v>
                </c:pt>
                <c:pt idx="1713" formatCode="0.00E+00">
                  <c:v>1.5393999999999999E-60</c:v>
                </c:pt>
                <c:pt idx="1714" formatCode="0.00E+00">
                  <c:v>1.4198E-60</c:v>
                </c:pt>
                <c:pt idx="1715" formatCode="0.00E+00">
                  <c:v>-1.2850299999999999E-60</c:v>
                </c:pt>
                <c:pt idx="1716" formatCode="0.00E+00">
                  <c:v>-5.4919899999999996E-60</c:v>
                </c:pt>
                <c:pt idx="1717" formatCode="0.00E+00">
                  <c:v>-6.1422099999999997E-60</c:v>
                </c:pt>
                <c:pt idx="1718" formatCode="0.00E+00">
                  <c:v>2.3250600000000001E-60</c:v>
                </c:pt>
                <c:pt idx="1719" formatCode="0.00E+00">
                  <c:v>1.7443300000000001E-59</c:v>
                </c:pt>
                <c:pt idx="1720" formatCode="0.00E+00">
                  <c:v>2.2639400000000002E-59</c:v>
                </c:pt>
                <c:pt idx="1721" formatCode="0.00E+00">
                  <c:v>-3.0865099999999999E-60</c:v>
                </c:pt>
                <c:pt idx="1722" formatCode="0.00E+00">
                  <c:v>-5.6474299999999998E-59</c:v>
                </c:pt>
                <c:pt idx="1723" formatCode="0.00E+00">
                  <c:v>-8.4272200000000005E-59</c:v>
                </c:pt>
                <c:pt idx="1724" formatCode="0.00E+00">
                  <c:v>-6.75948E-60</c:v>
                </c:pt>
                <c:pt idx="1725" formatCode="0.00E+00">
                  <c:v>1.8400300000000001E-58</c:v>
                </c:pt>
                <c:pt idx="1726" formatCode="0.00E+00">
                  <c:v>3.2126099999999998E-58</c:v>
                </c:pt>
                <c:pt idx="1727" formatCode="0.00E+00">
                  <c:v>1.2898700000000001E-58</c:v>
                </c:pt>
                <c:pt idx="1728" formatCode="0.00E+00">
                  <c:v>-4.67833E-58</c:v>
                </c:pt>
                <c:pt idx="1729" formatCode="0.00E+00">
                  <c:v>-9.8473300000000001E-58</c:v>
                </c:pt>
                <c:pt idx="1730" formatCode="0.00E+00">
                  <c:v>-5.3485900000000001E-58</c:v>
                </c:pt>
                <c:pt idx="1731" formatCode="0.00E+00">
                  <c:v>1.23327E-57</c:v>
                </c:pt>
                <c:pt idx="1732" formatCode="0.00E+00">
                  <c:v>3.0721900000000003E-57</c:v>
                </c:pt>
                <c:pt idx="1733" formatCode="0.00E+00">
                  <c:v>2.3365500000000001E-57</c:v>
                </c:pt>
                <c:pt idx="1734" formatCode="0.00E+00">
                  <c:v>-2.4742800000000001E-57</c:v>
                </c:pt>
                <c:pt idx="1735" formatCode="0.00E+00">
                  <c:v>-8.4013500000000005E-57</c:v>
                </c:pt>
                <c:pt idx="1736" formatCode="0.00E+00">
                  <c:v>-8.5096700000000001E-57</c:v>
                </c:pt>
                <c:pt idx="1737" formatCode="0.00E+00">
                  <c:v>1.36605E-57</c:v>
                </c:pt>
                <c:pt idx="1738" formatCode="0.00E+00">
                  <c:v>1.61866E-56</c:v>
                </c:pt>
                <c:pt idx="1739" formatCode="0.00E+00">
                  <c:v>2.6949E-56</c:v>
                </c:pt>
                <c:pt idx="1740" formatCode="0.00E+00">
                  <c:v>3.3662499999999999E-56</c:v>
                </c:pt>
                <c:pt idx="1741" formatCode="0.00E+00">
                  <c:v>3.7466799999999999E-56</c:v>
                </c:pt>
                <c:pt idx="1742" formatCode="0.00E+00">
                  <c:v>3.1977599999999998E-57</c:v>
                </c:pt>
                <c:pt idx="1743" formatCode="0.00E+00">
                  <c:v>-1.4387400000000001E-55</c:v>
                </c:pt>
                <c:pt idx="1744" formatCode="0.00E+00">
                  <c:v>-3.9698699999999999E-55</c:v>
                </c:pt>
                <c:pt idx="1745" formatCode="0.00E+00">
                  <c:v>-7.2682000000000006E-55</c:v>
                </c:pt>
                <c:pt idx="1746" formatCode="0.00E+00">
                  <c:v>-1.3186999999999999E-54</c:v>
                </c:pt>
                <c:pt idx="1747" formatCode="0.00E+00">
                  <c:v>-2.2548799999999999E-54</c:v>
                </c:pt>
                <c:pt idx="1748" formatCode="0.00E+00">
                  <c:v>-3.2192200000000002E-54</c:v>
                </c:pt>
                <c:pt idx="1749" formatCode="0.00E+00">
                  <c:v>-3.7832499999999999E-54</c:v>
                </c:pt>
                <c:pt idx="1750" formatCode="0.00E+00">
                  <c:v>-3.83247E-54</c:v>
                </c:pt>
                <c:pt idx="1751" formatCode="0.00E+00">
                  <c:v>-4.7999300000000002E-54</c:v>
                </c:pt>
                <c:pt idx="1752" formatCode="0.00E+00">
                  <c:v>-9.9139599999999997E-54</c:v>
                </c:pt>
                <c:pt idx="1753" formatCode="0.00E+00">
                  <c:v>-2.03878E-53</c:v>
                </c:pt>
                <c:pt idx="1754" formatCode="0.00E+00">
                  <c:v>-2.7837899999999998E-53</c:v>
                </c:pt>
                <c:pt idx="1755" formatCode="0.00E+00">
                  <c:v>-1.01982E-53</c:v>
                </c:pt>
                <c:pt idx="1756" formatCode="0.00E+00">
                  <c:v>4.8012900000000002E-53</c:v>
                </c:pt>
                <c:pt idx="1757" formatCode="0.00E+00">
                  <c:v>1.0256399999999999E-52</c:v>
                </c:pt>
                <c:pt idx="1758" formatCode="0.00E+00">
                  <c:v>3.17591E-53</c:v>
                </c:pt>
                <c:pt idx="1759" formatCode="0.00E+00">
                  <c:v>-2.5871500000000001E-52</c:v>
                </c:pt>
                <c:pt idx="1760" formatCode="0.00E+00">
                  <c:v>-5.7037899999999997E-52</c:v>
                </c:pt>
                <c:pt idx="1761" formatCode="0.00E+00">
                  <c:v>-2.8669500000000001E-52</c:v>
                </c:pt>
                <c:pt idx="1762" formatCode="0.00E+00">
                  <c:v>1.10501E-51</c:v>
                </c:pt>
                <c:pt idx="1763" formatCode="0.00E+00">
                  <c:v>2.8899000000000002E-51</c:v>
                </c:pt>
                <c:pt idx="1764" formatCode="0.00E+00">
                  <c:v>2.4117499999999999E-51</c:v>
                </c:pt>
                <c:pt idx="1765" formatCode="0.00E+00">
                  <c:v>-3.0954799999999998E-51</c:v>
                </c:pt>
                <c:pt idx="1766" formatCode="0.00E+00">
                  <c:v>-1.14802E-50</c:v>
                </c:pt>
                <c:pt idx="1767" formatCode="0.00E+00">
                  <c:v>-1.2167600000000001E-50</c:v>
                </c:pt>
                <c:pt idx="1768" formatCode="0.00E+00">
                  <c:v>7.3059200000000005E-51</c:v>
                </c:pt>
                <c:pt idx="1769" formatCode="0.00E+00">
                  <c:v>4.1792700000000001E-50</c:v>
                </c:pt>
                <c:pt idx="1770" formatCode="0.00E+00">
                  <c:v>5.1451100000000003E-50</c:v>
                </c:pt>
                <c:pt idx="1771" formatCode="0.00E+00">
                  <c:v>-1.8617000000000001E-50</c:v>
                </c:pt>
                <c:pt idx="1772" formatCode="0.00E+00">
                  <c:v>-1.62363E-49</c:v>
                </c:pt>
                <c:pt idx="1773" formatCode="0.00E+00">
                  <c:v>-2.3635999999999999E-49</c:v>
                </c:pt>
                <c:pt idx="1774" formatCode="0.00E+00">
                  <c:v>-2.60366E-50</c:v>
                </c:pt>
                <c:pt idx="1775" formatCode="0.00E+00">
                  <c:v>4.8726300000000003E-49</c:v>
                </c:pt>
                <c:pt idx="1776" formatCode="0.00E+00">
                  <c:v>8.2509999999999994E-49</c:v>
                </c:pt>
                <c:pt idx="1777" formatCode="0.00E+00">
                  <c:v>1.4610699999999999E-49</c:v>
                </c:pt>
                <c:pt idx="1778" formatCode="0.00E+00">
                  <c:v>-1.8085800000000001E-48</c:v>
                </c:pt>
                <c:pt idx="1779" formatCode="0.00E+00">
                  <c:v>-3.4742E-48</c:v>
                </c:pt>
                <c:pt idx="1780" formatCode="0.00E+00">
                  <c:v>-1.80774E-48</c:v>
                </c:pt>
                <c:pt idx="1781" formatCode="0.00E+00">
                  <c:v>4.5572700000000002E-48</c:v>
                </c:pt>
                <c:pt idx="1782" formatCode="0.00E+00">
                  <c:v>1.0961E-47</c:v>
                </c:pt>
                <c:pt idx="1783" formatCode="0.00E+00">
                  <c:v>6.6969799999999997E-48</c:v>
                </c:pt>
                <c:pt idx="1784" formatCode="0.00E+00">
                  <c:v>-1.5151299999999999E-47</c:v>
                </c:pt>
                <c:pt idx="1785" formatCode="0.00E+00">
                  <c:v>-4.09268E-47</c:v>
                </c:pt>
                <c:pt idx="1786" formatCode="0.00E+00">
                  <c:v>-3.31765E-47</c:v>
                </c:pt>
                <c:pt idx="1787" formatCode="0.00E+00">
                  <c:v>3.7599399999999999E-47</c:v>
                </c:pt>
                <c:pt idx="1788" formatCode="0.00E+00">
                  <c:v>1.3416399999999999E-46</c:v>
                </c:pt>
                <c:pt idx="1789" formatCode="0.00E+00">
                  <c:v>1.3019500000000001E-46</c:v>
                </c:pt>
                <c:pt idx="1790" formatCode="0.00E+00">
                  <c:v>-9.4487399999999993E-47</c:v>
                </c:pt>
                <c:pt idx="1791" formatCode="0.00E+00">
                  <c:v>-4.4552799999999997E-46</c:v>
                </c:pt>
                <c:pt idx="1792" formatCode="0.00E+00">
                  <c:v>-4.8143400000000002E-46</c:v>
                </c:pt>
                <c:pt idx="1793" formatCode="0.00E+00">
                  <c:v>2.9750600000000002E-46</c:v>
                </c:pt>
                <c:pt idx="1794" formatCode="0.00E+00">
                  <c:v>1.68971E-45</c:v>
                </c:pt>
                <c:pt idx="1795" formatCode="0.00E+00">
                  <c:v>2.25415E-45</c:v>
                </c:pt>
                <c:pt idx="1796" formatCode="0.00E+00">
                  <c:v>8.6820799999999997E-47</c:v>
                </c:pt>
                <c:pt idx="1797" formatCode="0.00E+00">
                  <c:v>-4.6082800000000002E-45</c:v>
                </c:pt>
                <c:pt idx="1798" formatCode="0.00E+00">
                  <c:v>-7.1871100000000002E-45</c:v>
                </c:pt>
                <c:pt idx="1799" formatCode="0.00E+00">
                  <c:v>-8.5029199999999993E-46</c:v>
                </c:pt>
                <c:pt idx="1800" formatCode="0.00E+00">
                  <c:v>1.50043E-44</c:v>
                </c:pt>
                <c:pt idx="1801" formatCode="0.00E+00">
                  <c:v>2.5918699999999998E-44</c:v>
                </c:pt>
                <c:pt idx="1802" formatCode="0.00E+00">
                  <c:v>7.2510500000000004E-45</c:v>
                </c:pt>
                <c:pt idx="1803" formatCode="0.00E+00">
                  <c:v>-4.82116E-44</c:v>
                </c:pt>
                <c:pt idx="1804" formatCode="0.00E+00">
                  <c:v>-9.5291499999999998E-44</c:v>
                </c:pt>
                <c:pt idx="1805" formatCode="0.00E+00">
                  <c:v>-4.5543899999999998E-44</c:v>
                </c:pt>
                <c:pt idx="1806" formatCode="0.00E+00">
                  <c:v>1.42103E-43</c:v>
                </c:pt>
                <c:pt idx="1807" formatCode="0.00E+00">
                  <c:v>3.33079E-43</c:v>
                </c:pt>
                <c:pt idx="1808" formatCode="0.00E+00">
                  <c:v>2.2409300000000001E-43</c:v>
                </c:pt>
                <c:pt idx="1809" formatCode="0.00E+00">
                  <c:v>-3.6855099999999999E-43</c:v>
                </c:pt>
                <c:pt idx="1810" formatCode="0.00E+00">
                  <c:v>-1.07077E-42</c:v>
                </c:pt>
                <c:pt idx="1811" formatCode="0.00E+00">
                  <c:v>-8.5008999999999993E-43</c:v>
                </c:pt>
                <c:pt idx="1812" formatCode="0.00E+00">
                  <c:v>1.12311E-42</c:v>
                </c:pt>
                <c:pt idx="1813" formatCode="0.00E+00">
                  <c:v>3.8573499999999998E-42</c:v>
                </c:pt>
                <c:pt idx="1814" formatCode="0.00E+00">
                  <c:v>4.0492499999999998E-42</c:v>
                </c:pt>
                <c:pt idx="1815" formatCode="0.00E+00">
                  <c:v>-1.27636E-42</c:v>
                </c:pt>
                <c:pt idx="1816" formatCode="0.00E+00">
                  <c:v>-9.7414100000000003E-42</c:v>
                </c:pt>
                <c:pt idx="1817" formatCode="0.00E+00">
                  <c:v>-1.11245E-41</c:v>
                </c:pt>
                <c:pt idx="1818" formatCode="0.00E+00">
                  <c:v>5.3E-42</c:v>
                </c:pt>
                <c:pt idx="1819" formatCode="0.00E+00">
                  <c:v>3.4638600000000001E-41</c:v>
                </c:pt>
                <c:pt idx="1820" formatCode="0.00E+00">
                  <c:v>4.6921499999999995E-41</c:v>
                </c:pt>
                <c:pt idx="1821" formatCode="0.00E+00">
                  <c:v>7.3164000000000001E-42</c:v>
                </c:pt>
                <c:pt idx="1822" formatCode="0.00E+00">
                  <c:v>-7.7627900000000005E-41</c:v>
                </c:pt>
                <c:pt idx="1823" formatCode="0.00E+00">
                  <c:v>-1.3399999999999999E-40</c:v>
                </c:pt>
                <c:pt idx="1824" formatCode="0.00E+00">
                  <c:v>-6.7783500000000005E-41</c:v>
                </c:pt>
                <c:pt idx="1825" formatCode="0.00E+00">
                  <c:v>1.2359399999999999E-40</c:v>
                </c:pt>
                <c:pt idx="1826" formatCode="0.00E+00">
                  <c:v>2.5599499999999998E-40</c:v>
                </c:pt>
                <c:pt idx="1827" formatCode="0.00E+00">
                  <c:v>2.2969E-41</c:v>
                </c:pt>
                <c:pt idx="1828" formatCode="0.00E+00">
                  <c:v>-6.6890900000000002E-40</c:v>
                </c:pt>
                <c:pt idx="1829" formatCode="0.00E+00">
                  <c:v>-1.24196E-39</c:v>
                </c:pt>
                <c:pt idx="1830" formatCode="0.00E+00">
                  <c:v>-5.64432E-40</c:v>
                </c:pt>
                <c:pt idx="1831" formatCode="0.00E+00">
                  <c:v>1.8796400000000001E-39</c:v>
                </c:pt>
                <c:pt idx="1832" formatCode="0.00E+00">
                  <c:v>4.28033E-39</c:v>
                </c:pt>
                <c:pt idx="1833" formatCode="0.00E+00">
                  <c:v>2.6456800000000001E-39</c:v>
                </c:pt>
                <c:pt idx="1834" formatCode="0.00E+00">
                  <c:v>-5.3128500000000002E-39</c:v>
                </c:pt>
                <c:pt idx="1835" formatCode="0.00E+00">
                  <c:v>-1.4707100000000001E-38</c:v>
                </c:pt>
                <c:pt idx="1836" formatCode="0.00E+00">
                  <c:v>-1.29387E-38</c:v>
                </c:pt>
                <c:pt idx="1837" formatCode="0.00E+00">
                  <c:v>9.4000199999999996E-39</c:v>
                </c:pt>
                <c:pt idx="1838" formatCode="0.00E+00">
                  <c:v>4.1237400000000002E-38</c:v>
                </c:pt>
                <c:pt idx="1839" formatCode="0.00E+00">
                  <c:v>4.5267299999999998E-38</c:v>
                </c:pt>
                <c:pt idx="1840" formatCode="0.00E+00">
                  <c:v>-1.7339300000000001E-38</c:v>
                </c:pt>
                <c:pt idx="1841" formatCode="0.00E+00">
                  <c:v>-1.15402E-37</c:v>
                </c:pt>
                <c:pt idx="1842" formatCode="0.00E+00">
                  <c:v>-7.7296200000000001E-38</c:v>
                </c:pt>
                <c:pt idx="1843" formatCode="0.00E+00">
                  <c:v>2.90576E-37</c:v>
                </c:pt>
                <c:pt idx="1844" formatCode="0.00E+00">
                  <c:v>8.9233699999999992E-37</c:v>
                </c:pt>
                <c:pt idx="1845" formatCode="0.00E+00">
                  <c:v>1.14847E-36</c:v>
                </c:pt>
                <c:pt idx="1846" formatCode="0.00E+00">
                  <c:v>3.4317699999999999E-37</c:v>
                </c:pt>
                <c:pt idx="1847" formatCode="0.00E+00">
                  <c:v>-1.3966999999999999E-36</c:v>
                </c:pt>
                <c:pt idx="1848" formatCode="0.00E+00">
                  <c:v>-2.17107E-36</c:v>
                </c:pt>
                <c:pt idx="1849" formatCode="0.00E+00">
                  <c:v>7.6007700000000006E-37</c:v>
                </c:pt>
                <c:pt idx="1850" formatCode="0.00E+00">
                  <c:v>7.5355399999999997E-36</c:v>
                </c:pt>
                <c:pt idx="1851" formatCode="0.00E+00">
                  <c:v>1.1766199999999999E-35</c:v>
                </c:pt>
                <c:pt idx="1852" formatCode="0.00E+00">
                  <c:v>1.6461900000000001E-36</c:v>
                </c:pt>
                <c:pt idx="1853" formatCode="0.00E+00">
                  <c:v>-2.6842699999999999E-35</c:v>
                </c:pt>
                <c:pt idx="1854" formatCode="0.00E+00">
                  <c:v>-5.1724699999999997E-35</c:v>
                </c:pt>
                <c:pt idx="1855" formatCode="0.00E+00">
                  <c:v>-2.8241100000000002E-35</c:v>
                </c:pt>
                <c:pt idx="1856" formatCode="0.00E+00">
                  <c:v>6.5202999999999998E-35</c:v>
                </c:pt>
                <c:pt idx="1857" formatCode="0.00E+00">
                  <c:v>1.6334800000000001E-34</c:v>
                </c:pt>
                <c:pt idx="1858" formatCode="0.00E+00">
                  <c:v>1.22358E-34</c:v>
                </c:pt>
                <c:pt idx="1859" formatCode="0.00E+00">
                  <c:v>-1.47271E-34</c:v>
                </c:pt>
                <c:pt idx="1860" formatCode="0.00E+00">
                  <c:v>-4.6887200000000001E-34</c:v>
                </c:pt>
                <c:pt idx="1861" formatCode="0.00E+00">
                  <c:v>-3.5539400000000002E-34</c:v>
                </c:pt>
                <c:pt idx="1862" formatCode="0.00E+00">
                  <c:v>6.2142899999999997E-34</c:v>
                </c:pt>
                <c:pt idx="1863" formatCode="0.00E+00">
                  <c:v>1.8866600000000001E-33</c:v>
                </c:pt>
                <c:pt idx="1864" formatCode="0.00E+00">
                  <c:v>1.03539E-33</c:v>
                </c:pt>
                <c:pt idx="1865" formatCode="0.00E+00">
                  <c:v>-4.64749E-33</c:v>
                </c:pt>
                <c:pt idx="1866" formatCode="0.00E+00">
                  <c:v>-1.3093899999999999E-32</c:v>
                </c:pt>
                <c:pt idx="1867" formatCode="0.00E+00">
                  <c:v>-1.3992100000000001E-32</c:v>
                </c:pt>
                <c:pt idx="1868" formatCode="0.00E+00">
                  <c:v>4.3833000000000002E-33</c:v>
                </c:pt>
                <c:pt idx="1869" formatCode="0.00E+00">
                  <c:v>3.6649599999999998E-32</c:v>
                </c:pt>
                <c:pt idx="1870" formatCode="0.00E+00">
                  <c:v>4.3719700000000003E-32</c:v>
                </c:pt>
                <c:pt idx="1871" formatCode="0.00E+00">
                  <c:v>-2.8221299999999998E-32</c:v>
                </c:pt>
                <c:pt idx="1872" formatCode="0.00E+00">
                  <c:v>-1.7317400000000001E-31</c:v>
                </c:pt>
                <c:pt idx="1873" formatCode="0.00E+00">
                  <c:v>-2.5731899999999999E-31</c:v>
                </c:pt>
                <c:pt idx="1874" formatCode="0.00E+00">
                  <c:v>-7.8753100000000004E-32</c:v>
                </c:pt>
                <c:pt idx="1875" formatCode="0.00E+00">
                  <c:v>3.8605499999999998E-31</c:v>
                </c:pt>
                <c:pt idx="1876" formatCode="0.00E+00">
                  <c:v>6.9869900000000003E-31</c:v>
                </c:pt>
                <c:pt idx="1877" formatCode="0.00E+00">
                  <c:v>6.7769400000000003E-32</c:v>
                </c:pt>
                <c:pt idx="1878" formatCode="0.00E+00">
                  <c:v>-1.77697E-30</c:v>
                </c:pt>
                <c:pt idx="1879" formatCode="0.00E+00">
                  <c:v>-3.3113499999999998E-30</c:v>
                </c:pt>
                <c:pt idx="1880" formatCode="0.00E+00">
                  <c:v>-1.4222400000000001E-30</c:v>
                </c:pt>
                <c:pt idx="1881" formatCode="0.00E+00">
                  <c:v>5.35446E-30</c:v>
                </c:pt>
                <c:pt idx="1882" formatCode="0.00E+00">
                  <c:v>1.21129E-29</c:v>
                </c:pt>
                <c:pt idx="1883" formatCode="0.00E+00">
                  <c:v>7.3333499999999994E-30</c:v>
                </c:pt>
                <c:pt idx="1884" formatCode="0.00E+00">
                  <c:v>-1.64275E-29</c:v>
                </c:pt>
                <c:pt idx="1885" formatCode="0.00E+00">
                  <c:v>-4.4846099999999998E-29</c:v>
                </c:pt>
                <c:pt idx="1886" formatCode="0.00E+00">
                  <c:v>-3.9606299999999998E-29</c:v>
                </c:pt>
                <c:pt idx="1887" formatCode="0.00E+00">
                  <c:v>2.8184500000000001E-29</c:v>
                </c:pt>
                <c:pt idx="1888" formatCode="0.00E+00">
                  <c:v>1.2248200000000001E-28</c:v>
                </c:pt>
                <c:pt idx="1889" formatCode="0.00E+00">
                  <c:v>1.28008E-28</c:v>
                </c:pt>
                <c:pt idx="1890" formatCode="0.00E+00">
                  <c:v>-6.2306700000000001E-29</c:v>
                </c:pt>
                <c:pt idx="1891" formatCode="0.00E+00">
                  <c:v>-3.6357899999999998E-28</c:v>
                </c:pt>
                <c:pt idx="1892" formatCode="0.00E+00">
                  <c:v>-3.8784999999999999E-28</c:v>
                </c:pt>
                <c:pt idx="1893" formatCode="0.00E+00">
                  <c:v>2.8459399999999999E-28</c:v>
                </c:pt>
                <c:pt idx="1894" formatCode="0.00E+00">
                  <c:v>1.4744199999999999E-27</c:v>
                </c:pt>
                <c:pt idx="1895" formatCode="0.00E+00">
                  <c:v>2.0380300000000001E-27</c:v>
                </c:pt>
                <c:pt idx="1896" formatCode="0.00E+00">
                  <c:v>5.8649100000000001E-28</c:v>
                </c:pt>
                <c:pt idx="1897" formatCode="0.00E+00">
                  <c:v>-2.6590600000000001E-27</c:v>
                </c:pt>
                <c:pt idx="1898" formatCode="0.00E+00">
                  <c:v>-4.0066499999999999E-27</c:v>
                </c:pt>
                <c:pt idx="1899" formatCode="0.00E+00">
                  <c:v>2.1577999999999999E-27</c:v>
                </c:pt>
                <c:pt idx="1900" formatCode="0.00E+00">
                  <c:v>1.6320800000000001E-26</c:v>
                </c:pt>
                <c:pt idx="1901" formatCode="0.00E+00">
                  <c:v>2.5681799999999999E-26</c:v>
                </c:pt>
                <c:pt idx="1902" formatCode="0.00E+00">
                  <c:v>6.6481699999999998E-27</c:v>
                </c:pt>
                <c:pt idx="1903" formatCode="0.00E+00">
                  <c:v>-4.9042800000000001E-26</c:v>
                </c:pt>
                <c:pt idx="1904" formatCode="0.00E+00">
                  <c:v>-9.2995099999999996E-26</c:v>
                </c:pt>
                <c:pt idx="1905" formatCode="0.00E+00">
                  <c:v>-2.03189E-26</c:v>
                </c:pt>
                <c:pt idx="1906" formatCode="0.00E+00">
                  <c:v>2.2443400000000001E-25</c:v>
                </c:pt>
                <c:pt idx="1907" formatCode="0.00E+00">
                  <c:v>4.6353900000000003E-25</c:v>
                </c:pt>
                <c:pt idx="1908" formatCode="0.00E+00">
                  <c:v>2.61654E-25</c:v>
                </c:pt>
                <c:pt idx="1909" formatCode="0.00E+00">
                  <c:v>-6.5333500000000004E-25</c:v>
                </c:pt>
                <c:pt idx="1910" formatCode="0.00E+00">
                  <c:v>-2.0975800000000001E-24</c:v>
                </c:pt>
                <c:pt idx="1911" formatCode="0.00E+00">
                  <c:v>-4.0872299999999998E-24</c:v>
                </c:pt>
                <c:pt idx="1912" formatCode="0.00E+00">
                  <c:v>-6.2662199999999999E-24</c:v>
                </c:pt>
                <c:pt idx="1913" formatCode="0.00E+00">
                  <c:v>-8.6634700000000007E-24</c:v>
                </c:pt>
                <c:pt idx="1914" formatCode="0.00E+00">
                  <c:v>-1.4790700000000001E-23</c:v>
                </c:pt>
                <c:pt idx="1915" formatCode="0.00E+00">
                  <c:v>-2.7979300000000001E-23</c:v>
                </c:pt>
                <c:pt idx="1916" formatCode="0.00E+00">
                  <c:v>-4.50396E-23</c:v>
                </c:pt>
                <c:pt idx="1917" formatCode="0.00E+00">
                  <c:v>-5.6979899999999995E-23</c:v>
                </c:pt>
                <c:pt idx="1918" formatCode="0.00E+00">
                  <c:v>-5.5067600000000003E-23</c:v>
                </c:pt>
                <c:pt idx="1919" formatCode="0.00E+00">
                  <c:v>-4.2429699999999998E-23</c:v>
                </c:pt>
                <c:pt idx="1920" formatCode="0.00E+00">
                  <c:v>-4.3966499999999997E-23</c:v>
                </c:pt>
                <c:pt idx="1921" formatCode="0.00E+00">
                  <c:v>-1.0696999999999999E-22</c:v>
                </c:pt>
                <c:pt idx="1922" formatCode="0.00E+00">
                  <c:v>-2.4789700000000002E-22</c:v>
                </c:pt>
                <c:pt idx="1923" formatCode="0.00E+00">
                  <c:v>-3.9809999999999999E-22</c:v>
                </c:pt>
                <c:pt idx="1924" formatCode="0.00E+00">
                  <c:v>-2.3295699999999998E-22</c:v>
                </c:pt>
                <c:pt idx="1925" formatCode="0.00E+00">
                  <c:v>4.9006E-22</c:v>
                </c:pt>
                <c:pt idx="1926" formatCode="0.00E+00">
                  <c:v>1.2248399999999999E-21</c:v>
                </c:pt>
                <c:pt idx="1927" formatCode="0.00E+00">
                  <c:v>8.8060900000000001E-22</c:v>
                </c:pt>
                <c:pt idx="1928" formatCode="0.00E+00">
                  <c:v>-9.7977799999999996E-22</c:v>
                </c:pt>
                <c:pt idx="1929" formatCode="0.00E+00">
                  <c:v>-2.64351E-21</c:v>
                </c:pt>
                <c:pt idx="1930" formatCode="0.00E+00">
                  <c:v>-6.9791799999999997E-22</c:v>
                </c:pt>
                <c:pt idx="1931" formatCode="0.00E+00">
                  <c:v>6.40839E-21</c:v>
                </c:pt>
                <c:pt idx="1932" formatCode="0.00E+00">
                  <c:v>1.3439499999999999E-20</c:v>
                </c:pt>
                <c:pt idx="1933" formatCode="0.00E+00">
                  <c:v>7.5185999999999996E-21</c:v>
                </c:pt>
                <c:pt idx="1934" formatCode="0.00E+00">
                  <c:v>-2.03875E-20</c:v>
                </c:pt>
                <c:pt idx="1935" formatCode="0.00E+00">
                  <c:v>-5.2757000000000001E-20</c:v>
                </c:pt>
                <c:pt idx="1936" formatCode="0.00E+00">
                  <c:v>-3.7525099999999998E-20</c:v>
                </c:pt>
                <c:pt idx="1937" formatCode="0.00E+00">
                  <c:v>7.0192999999999994E-20</c:v>
                </c:pt>
                <c:pt idx="1938" formatCode="0.00E+00">
                  <c:v>2.1247299999999999E-19</c:v>
                </c:pt>
                <c:pt idx="1939" formatCode="0.00E+00">
                  <c:v>1.7604999999999999E-19</c:v>
                </c:pt>
                <c:pt idx="1940" formatCode="0.00E+00">
                  <c:v>-2.5310200000000001E-19</c:v>
                </c:pt>
                <c:pt idx="1941" formatCode="0.00E+00">
                  <c:v>-9.0964000000000008E-19</c:v>
                </c:pt>
                <c:pt idx="1942" formatCode="0.00E+00">
                  <c:v>-1.0171899999999999E-18</c:v>
                </c:pt>
                <c:pt idx="1943" formatCode="0.00E+00">
                  <c:v>3.0279299999999999E-19</c:v>
                </c:pt>
                <c:pt idx="1944" formatCode="0.00E+00">
                  <c:v>2.6783599999999998E-18</c:v>
                </c:pt>
                <c:pt idx="1945" formatCode="0.00E+00">
                  <c:v>3.4432599999999999E-18</c:v>
                </c:pt>
                <c:pt idx="1946" formatCode="0.00E+00">
                  <c:v>-8.0643099999999998E-19</c:v>
                </c:pt>
                <c:pt idx="1947" formatCode="0.00E+00">
                  <c:v>-9.5404999999999994E-18</c:v>
                </c:pt>
                <c:pt idx="1948" formatCode="0.00E+00">
                  <c:v>-1.36934E-17</c:v>
                </c:pt>
                <c:pt idx="1949" formatCode="0.00E+00">
                  <c:v>1.2718500000000001E-18</c:v>
                </c:pt>
                <c:pt idx="1950" formatCode="0.00E+00">
                  <c:v>3.7386000000000001E-17</c:v>
                </c:pt>
                <c:pt idx="1951" formatCode="0.00E+00">
                  <c:v>5.9438600000000004E-17</c:v>
                </c:pt>
                <c:pt idx="1952" formatCode="0.00E+00">
                  <c:v>4.2189800000000002E-18</c:v>
                </c:pt>
                <c:pt idx="1953" formatCode="0.00E+00">
                  <c:v>-1.47062E-16</c:v>
                </c:pt>
                <c:pt idx="1954" formatCode="0.00E+00">
                  <c:v>-2.72271E-16</c:v>
                </c:pt>
                <c:pt idx="1955" formatCode="0.00E+00">
                  <c:v>-1.2427500000000001E-16</c:v>
                </c:pt>
                <c:pt idx="1956" formatCode="0.00E+00">
                  <c:v>4.1521400000000002E-16</c:v>
                </c:pt>
                <c:pt idx="1957" formatCode="0.00E+00">
                  <c:v>9.6551500000000007E-16</c:v>
                </c:pt>
                <c:pt idx="1958" formatCode="0.00E+00">
                  <c:v>6.3975100000000001E-16</c:v>
                </c:pt>
                <c:pt idx="1959" formatCode="0.00E+00">
                  <c:v>-1.1441400000000001E-15</c:v>
                </c:pt>
                <c:pt idx="1960" formatCode="0.00E+00">
                  <c:v>-3.24865E-15</c:v>
                </c:pt>
                <c:pt idx="1961" formatCode="0.00E+00">
                  <c:v>-2.35866E-15</c:v>
                </c:pt>
                <c:pt idx="1962" formatCode="0.00E+00">
                  <c:v>4.3622200000000001E-15</c:v>
                </c:pt>
                <c:pt idx="1963" formatCode="0.00E+00">
                  <c:v>1.34279E-14</c:v>
                </c:pt>
                <c:pt idx="1964" formatCode="0.00E+00">
                  <c:v>1.23718E-14</c:v>
                </c:pt>
                <c:pt idx="1965" formatCode="0.00E+00">
                  <c:v>-1.0812100000000001E-14</c:v>
                </c:pt>
                <c:pt idx="1966" formatCode="0.00E+00">
                  <c:v>-4.6344100000000001E-14</c:v>
                </c:pt>
                <c:pt idx="1967" formatCode="0.00E+00">
                  <c:v>-4.7690600000000002E-14</c:v>
                </c:pt>
                <c:pt idx="1968" formatCode="0.00E+00">
                  <c:v>3.90451E-14</c:v>
                </c:pt>
                <c:pt idx="1969" formatCode="0.00E+00">
                  <c:v>1.91217E-13</c:v>
                </c:pt>
                <c:pt idx="1970" formatCode="0.00E+00">
                  <c:v>2.3802900000000003E-13</c:v>
                </c:pt>
                <c:pt idx="1971" formatCode="0.00E+00">
                  <c:v>-5.2221300000000003E-14</c:v>
                </c:pt>
                <c:pt idx="1972" formatCode="0.00E+00">
                  <c:v>-6.5108799999999996E-13</c:v>
                </c:pt>
                <c:pt idx="1973" formatCode="0.00E+00">
                  <c:v>-9.6204500000000007E-13</c:v>
                </c:pt>
                <c:pt idx="1974" formatCode="0.00E+00">
                  <c:v>-1.05841E-13</c:v>
                </c:pt>
                <c:pt idx="1975" formatCode="0.00E+00">
                  <c:v>1.9874300000000001E-12</c:v>
                </c:pt>
                <c:pt idx="1976" formatCode="0.00E+00">
                  <c:v>3.3829700000000001E-12</c:v>
                </c:pt>
                <c:pt idx="1977" formatCode="0.00E+00">
                  <c:v>7.2262700000000001E-13</c:v>
                </c:pt>
                <c:pt idx="1978" formatCode="0.00E+00">
                  <c:v>-6.9933299999999996E-12</c:v>
                </c:pt>
                <c:pt idx="1979" formatCode="0.00E+00">
                  <c:v>-1.36685E-11</c:v>
                </c:pt>
                <c:pt idx="1980" formatCode="0.00E+00">
                  <c:v>-7.4533399999999998E-12</c:v>
                </c:pt>
                <c:pt idx="1981" formatCode="0.00E+00">
                  <c:v>1.71062E-11</c:v>
                </c:pt>
                <c:pt idx="1982" formatCode="0.00E+00">
                  <c:v>4.1532599999999999E-11</c:v>
                </c:pt>
                <c:pt idx="1983" formatCode="0.00E+00">
                  <c:v>2.3610299999999998E-11</c:v>
                </c:pt>
                <c:pt idx="1984" formatCode="0.00E+00">
                  <c:v>-6.2015400000000003E-11</c:v>
                </c:pt>
                <c:pt idx="1985" formatCode="0.00E+00">
                  <c:v>-1.62466E-10</c:v>
                </c:pt>
                <c:pt idx="1986" formatCode="0.00E+00">
                  <c:v>-1.3569799999999999E-10</c:v>
                </c:pt>
                <c:pt idx="1987" formatCode="0.00E+00">
                  <c:v>1.3309499999999999E-10</c:v>
                </c:pt>
                <c:pt idx="1988" formatCode="0.00E+00">
                  <c:v>5.0231300000000002E-10</c:v>
                </c:pt>
                <c:pt idx="1989" formatCode="0.00E+00">
                  <c:v>4.9432599999999995E-10</c:v>
                </c:pt>
                <c:pt idx="1990" formatCode="0.00E+00">
                  <c:v>-3.0844699999999998E-10</c:v>
                </c:pt>
                <c:pt idx="1991" formatCode="0.00E+00">
                  <c:v>-1.5564400000000001E-9</c:v>
                </c:pt>
                <c:pt idx="1992" formatCode="0.00E+00">
                  <c:v>-1.7737899999999999E-9</c:v>
                </c:pt>
                <c:pt idx="1993" formatCode="0.00E+00">
                  <c:v>6.3366700000000002E-10</c:v>
                </c:pt>
                <c:pt idx="1994" formatCode="0.00E+00">
                  <c:v>4.9760000000000002E-9</c:v>
                </c:pt>
                <c:pt idx="1995" formatCode="0.00E+00">
                  <c:v>6.8617600000000001E-9</c:v>
                </c:pt>
                <c:pt idx="1996" formatCode="0.00E+00">
                  <c:v>8.4001099999999999E-10</c:v>
                </c:pt>
                <c:pt idx="1997" formatCode="0.00E+00">
                  <c:v>-1.23181E-8</c:v>
                </c:pt>
                <c:pt idx="1998" formatCode="0.00E+00">
                  <c:v>-1.8124000000000001E-8</c:v>
                </c:pt>
                <c:pt idx="1999" formatCode="0.00E+00">
                  <c:v>1.1383199999999999E-8</c:v>
                </c:pt>
                <c:pt idx="2000" formatCode="0.00E+00">
                  <c:v>1.07955E-7</c:v>
                </c:pt>
                <c:pt idx="2001" formatCode="0.00E+00">
                  <c:v>2.9269299999999999E-7</c:v>
                </c:pt>
                <c:pt idx="2002" formatCode="0.00E+00">
                  <c:v>5.6418699999999999E-7</c:v>
                </c:pt>
                <c:pt idx="2003" formatCode="0.00E+00">
                  <c:v>9.0165200000000003E-7</c:v>
                </c:pt>
                <c:pt idx="2004" formatCode="0.00E+00">
                  <c:v>1.28042E-6</c:v>
                </c:pt>
                <c:pt idx="2005" formatCode="0.00E+00">
                  <c:v>1.6816699999999999E-6</c:v>
                </c:pt>
                <c:pt idx="2006" formatCode="0.00E+00">
                  <c:v>2.0917299999999998E-6</c:v>
                </c:pt>
                <c:pt idx="2007" formatCode="0.00E+00">
                  <c:v>2.4984099999999999E-6</c:v>
                </c:pt>
                <c:pt idx="2008" formatCode="0.00E+00">
                  <c:v>2.88936E-6</c:v>
                </c:pt>
                <c:pt idx="2009" formatCode="0.00E+00">
                  <c:v>3.2529499999999999E-6</c:v>
                </c:pt>
                <c:pt idx="2010" formatCode="0.00E+00">
                  <c:v>3.5795199999999999E-6</c:v>
                </c:pt>
                <c:pt idx="2011" formatCode="0.00E+00">
                  <c:v>3.85985E-6</c:v>
                </c:pt>
                <c:pt idx="2012" formatCode="0.00E+00">
                  <c:v>4.08292E-6</c:v>
                </c:pt>
                <c:pt idx="2013" formatCode="0.00E+00">
                  <c:v>4.2406399999999999E-6</c:v>
                </c:pt>
                <c:pt idx="2014" formatCode="0.00E+00">
                  <c:v>4.33276E-6</c:v>
                </c:pt>
                <c:pt idx="2015" formatCode="0.00E+00">
                  <c:v>4.3585800000000004E-6</c:v>
                </c:pt>
                <c:pt idx="2016" formatCode="0.00E+00">
                  <c:v>4.3113900000000001E-6</c:v>
                </c:pt>
                <c:pt idx="2017" formatCode="0.00E+00">
                  <c:v>4.1871799999999998E-6</c:v>
                </c:pt>
                <c:pt idx="2018" formatCode="0.00E+00">
                  <c:v>3.9870400000000004E-6</c:v>
                </c:pt>
                <c:pt idx="2019" formatCode="0.00E+00">
                  <c:v>3.71075E-6</c:v>
                </c:pt>
                <c:pt idx="2020" formatCode="0.00E+00">
                  <c:v>3.3560300000000001E-6</c:v>
                </c:pt>
                <c:pt idx="2021" formatCode="0.00E+00">
                  <c:v>2.9302299999999999E-6</c:v>
                </c:pt>
                <c:pt idx="2022" formatCode="0.00E+00">
                  <c:v>2.4577199999999999E-6</c:v>
                </c:pt>
                <c:pt idx="2023" formatCode="0.00E+00">
                  <c:v>1.95669E-6</c:v>
                </c:pt>
                <c:pt idx="2024" formatCode="0.00E+00">
                  <c:v>1.4234499999999999E-6</c:v>
                </c:pt>
                <c:pt idx="2025" formatCode="0.00E+00">
                  <c:v>8.5557999999999999E-7</c:v>
                </c:pt>
                <c:pt idx="2026" formatCode="0.00E+00">
                  <c:v>2.6075800000000001E-7</c:v>
                </c:pt>
                <c:pt idx="2027" formatCode="0.00E+00">
                  <c:v>-3.5526400000000002E-7</c:v>
                </c:pt>
                <c:pt idx="2028" formatCode="0.00E+00">
                  <c:v>-9.785029999999999E-7</c:v>
                </c:pt>
                <c:pt idx="2029" formatCode="0.00E+00">
                  <c:v>-1.5808299999999999E-6</c:v>
                </c:pt>
                <c:pt idx="2030" formatCode="0.00E+00">
                  <c:v>-2.1373700000000001E-6</c:v>
                </c:pt>
                <c:pt idx="2031" formatCode="0.00E+00">
                  <c:v>-2.6388E-6</c:v>
                </c:pt>
                <c:pt idx="2032" formatCode="0.00E+00">
                  <c:v>-3.0905400000000001E-6</c:v>
                </c:pt>
                <c:pt idx="2033" formatCode="0.00E+00">
                  <c:v>-3.4960099999999999E-6</c:v>
                </c:pt>
                <c:pt idx="2034" formatCode="0.00E+00">
                  <c:v>-3.8425500000000002E-6</c:v>
                </c:pt>
                <c:pt idx="2035" formatCode="0.00E+00">
                  <c:v>-4.1171199999999996E-6</c:v>
                </c:pt>
                <c:pt idx="2036" formatCode="0.00E+00">
                  <c:v>-4.3185700000000001E-6</c:v>
                </c:pt>
                <c:pt idx="2037" formatCode="0.00E+00">
                  <c:v>-4.44516E-6</c:v>
                </c:pt>
                <c:pt idx="2038" formatCode="0.00E+00">
                  <c:v>-4.49294E-6</c:v>
                </c:pt>
                <c:pt idx="2039" formatCode="0.00E+00">
                  <c:v>-4.4617E-6</c:v>
                </c:pt>
                <c:pt idx="2040" formatCode="0.00E+00">
                  <c:v>-4.3477300000000003E-6</c:v>
                </c:pt>
                <c:pt idx="2041" formatCode="0.00E+00">
                  <c:v>-4.1522800000000003E-6</c:v>
                </c:pt>
                <c:pt idx="2042" formatCode="0.00E+00">
                  <c:v>-3.8948200000000001E-6</c:v>
                </c:pt>
                <c:pt idx="2043" formatCode="0.00E+00">
                  <c:v>-3.5794399999999998E-6</c:v>
                </c:pt>
                <c:pt idx="2044" formatCode="0.00E+00">
                  <c:v>-3.1792699999999998E-6</c:v>
                </c:pt>
                <c:pt idx="2045" formatCode="0.00E+00">
                  <c:v>-2.6876599999999999E-6</c:v>
                </c:pt>
                <c:pt idx="2046" formatCode="0.00E+00">
                  <c:v>-2.1689199999999998E-6</c:v>
                </c:pt>
                <c:pt idx="2047" formatCode="0.00E+00">
                  <c:v>-1.7429300000000001E-6</c:v>
                </c:pt>
                <c:pt idx="2048" formatCode="0.00E+00">
                  <c:v>-1.4751000000000001E-6</c:v>
                </c:pt>
                <c:pt idx="2049" formatCode="0.00E+00">
                  <c:v>-1.30807E-6</c:v>
                </c:pt>
                <c:pt idx="2050" formatCode="0.00E+00">
                  <c:v>-1.1421499999999999E-6</c:v>
                </c:pt>
                <c:pt idx="2051" formatCode="0.00E+00">
                  <c:v>-9.29567E-7</c:v>
                </c:pt>
                <c:pt idx="2052" formatCode="0.00E+00">
                  <c:v>-6.7383500000000002E-7</c:v>
                </c:pt>
                <c:pt idx="2053" formatCode="0.00E+00">
                  <c:v>-3.79006E-7</c:v>
                </c:pt>
                <c:pt idx="2054" formatCode="0.00E+00">
                  <c:v>-3.08064E-8</c:v>
                </c:pt>
                <c:pt idx="2055" formatCode="0.00E+00">
                  <c:v>3.8017699999999998E-7</c:v>
                </c:pt>
                <c:pt idx="2056" formatCode="0.00E+00">
                  <c:v>8.4715699999999999E-7</c:v>
                </c:pt>
                <c:pt idx="2057" formatCode="0.00E+00">
                  <c:v>1.3633200000000001E-6</c:v>
                </c:pt>
                <c:pt idx="2058" formatCode="0.00E+00">
                  <c:v>1.9268599999999999E-6</c:v>
                </c:pt>
                <c:pt idx="2059" formatCode="0.00E+00">
                  <c:v>2.5247799999999998E-6</c:v>
                </c:pt>
                <c:pt idx="2060" formatCode="0.00E+00">
                  <c:v>3.1246499999999998E-6</c:v>
                </c:pt>
                <c:pt idx="2061" formatCode="0.00E+00">
                  <c:v>3.6813100000000001E-6</c:v>
                </c:pt>
                <c:pt idx="2062" formatCode="0.00E+00">
                  <c:v>4.1473500000000002E-6</c:v>
                </c:pt>
                <c:pt idx="2063" formatCode="0.00E+00">
                  <c:v>4.4837699999999998E-6</c:v>
                </c:pt>
                <c:pt idx="2064" formatCode="0.00E+00">
                  <c:v>4.6567300000000002E-6</c:v>
                </c:pt>
                <c:pt idx="2065" formatCode="0.00E+00">
                  <c:v>4.6260100000000001E-6</c:v>
                </c:pt>
                <c:pt idx="2066" formatCode="0.00E+00">
                  <c:v>4.35298E-6</c:v>
                </c:pt>
                <c:pt idx="2067" formatCode="0.00E+00">
                  <c:v>3.8231099999999997E-6</c:v>
                </c:pt>
                <c:pt idx="2068" formatCode="0.00E+00">
                  <c:v>3.0642600000000002E-6</c:v>
                </c:pt>
                <c:pt idx="2069" formatCode="0.00E+00">
                  <c:v>2.1377599999999998E-6</c:v>
                </c:pt>
                <c:pt idx="2070" formatCode="0.00E+00">
                  <c:v>1.07977E-6</c:v>
                </c:pt>
                <c:pt idx="2071" formatCode="0.00E+00">
                  <c:v>-1.5314999999999999E-7</c:v>
                </c:pt>
                <c:pt idx="2072" formatCode="0.00E+00">
                  <c:v>-1.6541500000000001E-6</c:v>
                </c:pt>
                <c:pt idx="2073" formatCode="0.00E+00">
                  <c:v>-3.4981E-6</c:v>
                </c:pt>
                <c:pt idx="2074" formatCode="0.00E+00">
                  <c:v>-5.7161999999999996E-6</c:v>
                </c:pt>
                <c:pt idx="2075" formatCode="0.00E+00">
                  <c:v>-8.3087299999999993E-6</c:v>
                </c:pt>
                <c:pt idx="2076" formatCode="0.00E+00">
                  <c:v>-1.12442E-5</c:v>
                </c:pt>
                <c:pt idx="2077" formatCode="0.00E+00">
                  <c:v>-1.4431E-5</c:v>
                </c:pt>
                <c:pt idx="2078" formatCode="0.00E+00">
                  <c:v>-1.7720800000000002E-5</c:v>
                </c:pt>
                <c:pt idx="2079" formatCode="0.00E+00">
                  <c:v>-2.0975000000000002E-5</c:v>
                </c:pt>
                <c:pt idx="2080" formatCode="0.00E+00">
                  <c:v>-2.41464E-5</c:v>
                </c:pt>
                <c:pt idx="2081" formatCode="0.00E+00">
                  <c:v>-2.7260400000000001E-5</c:v>
                </c:pt>
                <c:pt idx="2082" formatCode="0.00E+00">
                  <c:v>-3.0295500000000002E-5</c:v>
                </c:pt>
                <c:pt idx="2083" formatCode="0.00E+00">
                  <c:v>-3.3147600000000001E-5</c:v>
                </c:pt>
                <c:pt idx="2084" formatCode="0.00E+00">
                  <c:v>-3.5705199999999998E-5</c:v>
                </c:pt>
                <c:pt idx="2085" formatCode="0.00E+00">
                  <c:v>-3.7877399999999998E-5</c:v>
                </c:pt>
                <c:pt idx="2086" formatCode="0.00E+00">
                  <c:v>-3.95228E-5</c:v>
                </c:pt>
                <c:pt idx="2087" formatCode="0.00E+00">
                  <c:v>-4.0401400000000003E-5</c:v>
                </c:pt>
                <c:pt idx="2088" formatCode="0.00E+00">
                  <c:v>-4.0229199999999998E-5</c:v>
                </c:pt>
                <c:pt idx="2089" formatCode="0.00E+00">
                  <c:v>-3.8795699999999999E-5</c:v>
                </c:pt>
                <c:pt idx="2090" formatCode="0.00E+00">
                  <c:v>-3.6017599999999999E-5</c:v>
                </c:pt>
                <c:pt idx="2091" formatCode="0.00E+00">
                  <c:v>-3.18649E-5</c:v>
                </c:pt>
                <c:pt idx="2092" formatCode="0.00E+00">
                  <c:v>-2.6277600000000001E-5</c:v>
                </c:pt>
                <c:pt idx="2093" formatCode="0.00E+00">
                  <c:v>-1.9150299999999999E-5</c:v>
                </c:pt>
                <c:pt idx="2094" formatCode="0.00E+00">
                  <c:v>-1.0367700000000001E-5</c:v>
                </c:pt>
                <c:pt idx="2095" formatCode="0.00E+00">
                  <c:v>1.4179400000000001E-7</c:v>
                </c:pt>
                <c:pt idx="2096" formatCode="0.00E+00">
                  <c:v>1.2398100000000001E-5</c:v>
                </c:pt>
                <c:pt idx="2097" formatCode="0.00E+00">
                  <c:v>2.6428499999999999E-5</c:v>
                </c:pt>
                <c:pt idx="2098" formatCode="0.00E+00">
                  <c:v>4.23255E-5</c:v>
                </c:pt>
                <c:pt idx="2099" formatCode="0.00E+00">
                  <c:v>6.0230699999999999E-5</c:v>
                </c:pt>
                <c:pt idx="2100" formatCode="0.00E+00">
                  <c:v>8.0289699999999998E-5</c:v>
                </c:pt>
                <c:pt idx="2101" formatCode="0.00E+00">
                  <c:v>1.0262700000000001E-4</c:v>
                </c:pt>
                <c:pt idx="2102" formatCode="0.00E+00">
                  <c:v>1.2732999999999999E-4</c:v>
                </c:pt>
                <c:pt idx="2103" formatCode="0.00E+00">
                  <c:v>1.5447900000000001E-4</c:v>
                </c:pt>
                <c:pt idx="2104" formatCode="0.00E+00">
                  <c:v>1.84208E-4</c:v>
                </c:pt>
                <c:pt idx="2105" formatCode="0.00E+00">
                  <c:v>2.16677E-4</c:v>
                </c:pt>
                <c:pt idx="2106" formatCode="0.00E+00">
                  <c:v>2.5198000000000001E-4</c:v>
                </c:pt>
                <c:pt idx="2107" formatCode="0.00E+00">
                  <c:v>2.9016799999999999E-4</c:v>
                </c:pt>
                <c:pt idx="2108" formatCode="0.00E+00">
                  <c:v>3.3131099999999999E-4</c:v>
                </c:pt>
                <c:pt idx="2109" formatCode="0.00E+00">
                  <c:v>3.7546900000000002E-4</c:v>
                </c:pt>
                <c:pt idx="2110" formatCode="0.00E+00">
                  <c:v>4.2269399999999999E-4</c:v>
                </c:pt>
                <c:pt idx="2111" formatCode="0.00E+00">
                  <c:v>4.7309199999999999E-4</c:v>
                </c:pt>
                <c:pt idx="2112" formatCode="0.00E+00">
                  <c:v>5.2686200000000001E-4</c:v>
                </c:pt>
                <c:pt idx="2113" formatCode="0.00E+00">
                  <c:v>5.8422400000000005E-4</c:v>
                </c:pt>
                <c:pt idx="2114" formatCode="0.00E+00">
                  <c:v>6.4531500000000004E-4</c:v>
                </c:pt>
                <c:pt idx="2115" formatCode="0.00E+00">
                  <c:v>7.1024800000000002E-4</c:v>
                </c:pt>
                <c:pt idx="2116" formatCode="0.00E+00">
                  <c:v>7.7923499999999998E-4</c:v>
                </c:pt>
                <c:pt idx="2117" formatCode="0.00E+00">
                  <c:v>8.5256399999999999E-4</c:v>
                </c:pt>
                <c:pt idx="2118" formatCode="0.00E+00">
                  <c:v>9.3049799999999998E-4</c:v>
                </c:pt>
                <c:pt idx="2119" formatCode="0.00E+00">
                  <c:v>1.01322E-3</c:v>
                </c:pt>
                <c:pt idx="2120" formatCode="0.00E+00">
                  <c:v>1.1008700000000001E-3</c:v>
                </c:pt>
                <c:pt idx="2121" formatCode="0.00E+00">
                  <c:v>1.1936099999999999E-3</c:v>
                </c:pt>
                <c:pt idx="2122" formatCode="0.00E+00">
                  <c:v>1.29167E-3</c:v>
                </c:pt>
                <c:pt idx="2123" formatCode="0.00E+00">
                  <c:v>1.3952299999999999E-3</c:v>
                </c:pt>
                <c:pt idx="2124" formatCode="0.00E+00">
                  <c:v>1.50449E-3</c:v>
                </c:pt>
                <c:pt idx="2125" formatCode="0.00E+00">
                  <c:v>1.6196100000000001E-3</c:v>
                </c:pt>
                <c:pt idx="2126" formatCode="0.00E+00">
                  <c:v>1.7408600000000001E-3</c:v>
                </c:pt>
                <c:pt idx="2127" formatCode="0.00E+00">
                  <c:v>1.86849E-3</c:v>
                </c:pt>
                <c:pt idx="2128" formatCode="0.00E+00">
                  <c:v>2.0027299999999999E-3</c:v>
                </c:pt>
                <c:pt idx="2129" formatCode="0.00E+00">
                  <c:v>2.1437299999999999E-3</c:v>
                </c:pt>
                <c:pt idx="2130" formatCode="0.00E+00">
                  <c:v>2.2916999999999998E-3</c:v>
                </c:pt>
                <c:pt idx="2131" formatCode="0.00E+00">
                  <c:v>2.4469600000000002E-3</c:v>
                </c:pt>
                <c:pt idx="2132" formatCode="0.00E+00">
                  <c:v>2.60984E-3</c:v>
                </c:pt>
                <c:pt idx="2133" formatCode="0.00E+00">
                  <c:v>2.78043E-3</c:v>
                </c:pt>
                <c:pt idx="2134" formatCode="0.00E+00">
                  <c:v>2.95867E-3</c:v>
                </c:pt>
                <c:pt idx="2135" formatCode="0.00E+00">
                  <c:v>3.1444799999999998E-3</c:v>
                </c:pt>
                <c:pt idx="2136" formatCode="0.00E+00">
                  <c:v>3.3380599999999999E-3</c:v>
                </c:pt>
                <c:pt idx="2137" formatCode="0.00E+00">
                  <c:v>3.5398000000000001E-3</c:v>
                </c:pt>
                <c:pt idx="2138" formatCode="0.00E+00">
                  <c:v>3.7499299999999998E-3</c:v>
                </c:pt>
                <c:pt idx="2139" formatCode="0.00E+00">
                  <c:v>3.9684899999999999E-3</c:v>
                </c:pt>
                <c:pt idx="2140" formatCode="0.00E+00">
                  <c:v>4.1955100000000004E-3</c:v>
                </c:pt>
                <c:pt idx="2141" formatCode="0.00E+00">
                  <c:v>4.43115E-3</c:v>
                </c:pt>
                <c:pt idx="2142" formatCode="0.00E+00">
                  <c:v>4.6755800000000004E-3</c:v>
                </c:pt>
                <c:pt idx="2143" formatCode="0.00E+00">
                  <c:v>4.9288700000000001E-3</c:v>
                </c:pt>
                <c:pt idx="2144" formatCode="0.00E+00">
                  <c:v>5.1910899999999998E-3</c:v>
                </c:pt>
                <c:pt idx="2145" formatCode="0.00E+00">
                  <c:v>5.4623700000000002E-3</c:v>
                </c:pt>
                <c:pt idx="2146" formatCode="0.00E+00">
                  <c:v>5.7427900000000002E-3</c:v>
                </c:pt>
                <c:pt idx="2147" formatCode="0.00E+00">
                  <c:v>6.0322300000000004E-3</c:v>
                </c:pt>
                <c:pt idx="2148" formatCode="0.00E+00">
                  <c:v>6.3304600000000004E-3</c:v>
                </c:pt>
                <c:pt idx="2149" formatCode="0.00E+00">
                  <c:v>6.6373600000000001E-3</c:v>
                </c:pt>
                <c:pt idx="2150" formatCode="0.00E+00">
                  <c:v>6.9529500000000003E-3</c:v>
                </c:pt>
                <c:pt idx="2151" formatCode="0.00E+00">
                  <c:v>7.2772599999999998E-3</c:v>
                </c:pt>
                <c:pt idx="2152" formatCode="0.00E+00">
                  <c:v>7.6101900000000002E-3</c:v>
                </c:pt>
                <c:pt idx="2153" formatCode="0.00E+00">
                  <c:v>7.9515499999999999E-3</c:v>
                </c:pt>
                <c:pt idx="2154" formatCode="0.00E+00">
                  <c:v>8.3011400000000003E-3</c:v>
                </c:pt>
                <c:pt idx="2155" formatCode="0.00E+00">
                  <c:v>8.6588299999999993E-3</c:v>
                </c:pt>
                <c:pt idx="2156" formatCode="0.00E+00">
                  <c:v>9.0245599999999992E-3</c:v>
                </c:pt>
                <c:pt idx="2157" formatCode="0.00E+00">
                  <c:v>9.3982600000000003E-3</c:v>
                </c:pt>
                <c:pt idx="2158" formatCode="0.00E+00">
                  <c:v>9.7797200000000004E-3</c:v>
                </c:pt>
                <c:pt idx="2159">
                  <c:v>1.01685E-2</c:v>
                </c:pt>
                <c:pt idx="2160">
                  <c:v>1.0564E-2</c:v>
                </c:pt>
                <c:pt idx="2161">
                  <c:v>1.0966E-2</c:v>
                </c:pt>
                <c:pt idx="2162">
                  <c:v>1.1374199999999999E-2</c:v>
                </c:pt>
                <c:pt idx="2163">
                  <c:v>1.17883E-2</c:v>
                </c:pt>
                <c:pt idx="2164">
                  <c:v>1.2208E-2</c:v>
                </c:pt>
                <c:pt idx="2165">
                  <c:v>1.2633E-2</c:v>
                </c:pt>
                <c:pt idx="2166">
                  <c:v>1.3063099999999999E-2</c:v>
                </c:pt>
                <c:pt idx="2167">
                  <c:v>1.3498E-2</c:v>
                </c:pt>
                <c:pt idx="2168">
                  <c:v>1.3937099999999999E-2</c:v>
                </c:pt>
                <c:pt idx="2169">
                  <c:v>1.43798E-2</c:v>
                </c:pt>
                <c:pt idx="2170">
                  <c:v>1.48255E-2</c:v>
                </c:pt>
                <c:pt idx="2171">
                  <c:v>1.5273999999999999E-2</c:v>
                </c:pt>
                <c:pt idx="2172">
                  <c:v>1.5724700000000001E-2</c:v>
                </c:pt>
                <c:pt idx="2173">
                  <c:v>1.61771E-2</c:v>
                </c:pt>
                <c:pt idx="2174">
                  <c:v>1.6630700000000002E-2</c:v>
                </c:pt>
                <c:pt idx="2175">
                  <c:v>1.7085300000000001E-2</c:v>
                </c:pt>
                <c:pt idx="2176">
                  <c:v>1.7540500000000001E-2</c:v>
                </c:pt>
                <c:pt idx="2177">
                  <c:v>1.79956E-2</c:v>
                </c:pt>
                <c:pt idx="2178">
                  <c:v>1.8449799999999999E-2</c:v>
                </c:pt>
                <c:pt idx="2179">
                  <c:v>1.89024E-2</c:v>
                </c:pt>
                <c:pt idx="2180">
                  <c:v>1.93528E-2</c:v>
                </c:pt>
                <c:pt idx="2181">
                  <c:v>1.9800399999999999E-2</c:v>
                </c:pt>
                <c:pt idx="2182">
                  <c:v>2.02448E-2</c:v>
                </c:pt>
                <c:pt idx="2183">
                  <c:v>2.0684899999999999E-2</c:v>
                </c:pt>
                <c:pt idx="2184">
                  <c:v>2.11199E-2</c:v>
                </c:pt>
                <c:pt idx="2185">
                  <c:v>2.1549200000000001E-2</c:v>
                </c:pt>
                <c:pt idx="2186">
                  <c:v>2.1972100000000001E-2</c:v>
                </c:pt>
                <c:pt idx="2187">
                  <c:v>2.2388399999999999E-2</c:v>
                </c:pt>
                <c:pt idx="2188">
                  <c:v>2.27972E-2</c:v>
                </c:pt>
                <c:pt idx="2189">
                  <c:v>2.3197800000000001E-2</c:v>
                </c:pt>
                <c:pt idx="2190">
                  <c:v>2.3589499999999999E-2</c:v>
                </c:pt>
                <c:pt idx="2191">
                  <c:v>2.39715E-2</c:v>
                </c:pt>
                <c:pt idx="2192">
                  <c:v>2.4343299999999998E-2</c:v>
                </c:pt>
                <c:pt idx="2193">
                  <c:v>2.4704199999999999E-2</c:v>
                </c:pt>
                <c:pt idx="2194">
                  <c:v>2.5053599999999999E-2</c:v>
                </c:pt>
                <c:pt idx="2195">
                  <c:v>2.5391199999999999E-2</c:v>
                </c:pt>
                <c:pt idx="2196">
                  <c:v>2.5716099999999999E-2</c:v>
                </c:pt>
                <c:pt idx="2197">
                  <c:v>2.6027600000000001E-2</c:v>
                </c:pt>
                <c:pt idx="2198">
                  <c:v>2.6324899999999998E-2</c:v>
                </c:pt>
                <c:pt idx="2199">
                  <c:v>2.6607599999999999E-2</c:v>
                </c:pt>
                <c:pt idx="2200">
                  <c:v>2.6875300000000001E-2</c:v>
                </c:pt>
                <c:pt idx="2201">
                  <c:v>2.7127600000000002E-2</c:v>
                </c:pt>
                <c:pt idx="2202">
                  <c:v>2.7363700000000001E-2</c:v>
                </c:pt>
                <c:pt idx="2203">
                  <c:v>2.75835E-2</c:v>
                </c:pt>
                <c:pt idx="2204">
                  <c:v>2.7786700000000001E-2</c:v>
                </c:pt>
                <c:pt idx="2205">
                  <c:v>2.79732E-2</c:v>
                </c:pt>
                <c:pt idx="2206">
                  <c:v>2.81427E-2</c:v>
                </c:pt>
                <c:pt idx="2207">
                  <c:v>2.8294799999999998E-2</c:v>
                </c:pt>
                <c:pt idx="2208">
                  <c:v>2.8429099999999999E-2</c:v>
                </c:pt>
                <c:pt idx="2209">
                  <c:v>2.85452E-2</c:v>
                </c:pt>
                <c:pt idx="2210">
                  <c:v>2.8642899999999999E-2</c:v>
                </c:pt>
                <c:pt idx="2211">
                  <c:v>2.8721799999999999E-2</c:v>
                </c:pt>
                <c:pt idx="2212">
                  <c:v>2.87817E-2</c:v>
                </c:pt>
                <c:pt idx="2213">
                  <c:v>2.88227E-2</c:v>
                </c:pt>
                <c:pt idx="2214">
                  <c:v>2.88449E-2</c:v>
                </c:pt>
                <c:pt idx="2215">
                  <c:v>2.88483E-2</c:v>
                </c:pt>
                <c:pt idx="2216">
                  <c:v>2.88331E-2</c:v>
                </c:pt>
                <c:pt idx="2217">
                  <c:v>2.8799399999999999E-2</c:v>
                </c:pt>
                <c:pt idx="2218">
                  <c:v>2.8747399999999999E-2</c:v>
                </c:pt>
                <c:pt idx="2219">
                  <c:v>2.86777E-2</c:v>
                </c:pt>
                <c:pt idx="2220">
                  <c:v>2.8590399999999998E-2</c:v>
                </c:pt>
                <c:pt idx="2221">
                  <c:v>2.8485400000000001E-2</c:v>
                </c:pt>
                <c:pt idx="2222">
                  <c:v>2.8362700000000001E-2</c:v>
                </c:pt>
                <c:pt idx="2223">
                  <c:v>2.8222400000000002E-2</c:v>
                </c:pt>
                <c:pt idx="2224">
                  <c:v>2.80649E-2</c:v>
                </c:pt>
                <c:pt idx="2225">
                  <c:v>2.7890600000000002E-2</c:v>
                </c:pt>
                <c:pt idx="2226">
                  <c:v>2.76999E-2</c:v>
                </c:pt>
                <c:pt idx="2227">
                  <c:v>2.7493199999999999E-2</c:v>
                </c:pt>
                <c:pt idx="2228">
                  <c:v>2.7271E-2</c:v>
                </c:pt>
                <c:pt idx="2229">
                  <c:v>2.70339E-2</c:v>
                </c:pt>
                <c:pt idx="2230">
                  <c:v>2.6782400000000001E-2</c:v>
                </c:pt>
                <c:pt idx="2231">
                  <c:v>2.6517200000000001E-2</c:v>
                </c:pt>
                <c:pt idx="2232">
                  <c:v>2.6238899999999999E-2</c:v>
                </c:pt>
                <c:pt idx="2233">
                  <c:v>2.5948300000000001E-2</c:v>
                </c:pt>
                <c:pt idx="2234">
                  <c:v>2.56463E-2</c:v>
                </c:pt>
                <c:pt idx="2235">
                  <c:v>2.53332E-2</c:v>
                </c:pt>
                <c:pt idx="2236">
                  <c:v>2.50095E-2</c:v>
                </c:pt>
                <c:pt idx="2237">
                  <c:v>2.4676099999999999E-2</c:v>
                </c:pt>
                <c:pt idx="2238">
                  <c:v>2.4334100000000001E-2</c:v>
                </c:pt>
                <c:pt idx="2239">
                  <c:v>2.3984399999999999E-2</c:v>
                </c:pt>
                <c:pt idx="2240">
                  <c:v>2.3628099999999999E-2</c:v>
                </c:pt>
                <c:pt idx="2241">
                  <c:v>2.32658E-2</c:v>
                </c:pt>
                <c:pt idx="2242">
                  <c:v>2.2898600000000002E-2</c:v>
                </c:pt>
                <c:pt idx="2243">
                  <c:v>2.25274E-2</c:v>
                </c:pt>
                <c:pt idx="2244">
                  <c:v>2.2153699999999998E-2</c:v>
                </c:pt>
                <c:pt idx="2245">
                  <c:v>2.1778700000000002E-2</c:v>
                </c:pt>
                <c:pt idx="2246">
                  <c:v>2.14033E-2</c:v>
                </c:pt>
                <c:pt idx="2247">
                  <c:v>2.1028600000000001E-2</c:v>
                </c:pt>
                <c:pt idx="2248">
                  <c:v>2.0655900000000001E-2</c:v>
                </c:pt>
                <c:pt idx="2249">
                  <c:v>2.02864E-2</c:v>
                </c:pt>
                <c:pt idx="2250">
                  <c:v>1.9921299999999999E-2</c:v>
                </c:pt>
                <c:pt idx="2251">
                  <c:v>1.9561599999999998E-2</c:v>
                </c:pt>
                <c:pt idx="2252">
                  <c:v>1.92084E-2</c:v>
                </c:pt>
                <c:pt idx="2253">
                  <c:v>1.8862899999999998E-2</c:v>
                </c:pt>
                <c:pt idx="2254">
                  <c:v>1.8526500000000001E-2</c:v>
                </c:pt>
                <c:pt idx="2255">
                  <c:v>1.82002E-2</c:v>
                </c:pt>
                <c:pt idx="2256">
                  <c:v>1.7885000000000002E-2</c:v>
                </c:pt>
                <c:pt idx="2257">
                  <c:v>1.7581599999999999E-2</c:v>
                </c:pt>
                <c:pt idx="2258">
                  <c:v>1.7291500000000001E-2</c:v>
                </c:pt>
                <c:pt idx="2259">
                  <c:v>1.7015700000000002E-2</c:v>
                </c:pt>
                <c:pt idx="2260">
                  <c:v>1.67554E-2</c:v>
                </c:pt>
                <c:pt idx="2261">
                  <c:v>1.6511700000000001E-2</c:v>
                </c:pt>
                <c:pt idx="2262">
                  <c:v>1.62858E-2</c:v>
                </c:pt>
                <c:pt idx="2263">
                  <c:v>1.6078700000000001E-2</c:v>
                </c:pt>
                <c:pt idx="2264">
                  <c:v>1.5891200000000001E-2</c:v>
                </c:pt>
                <c:pt idx="2265">
                  <c:v>1.5723999999999998E-2</c:v>
                </c:pt>
                <c:pt idx="2266">
                  <c:v>1.55783E-2</c:v>
                </c:pt>
                <c:pt idx="2267">
                  <c:v>1.54553E-2</c:v>
                </c:pt>
                <c:pt idx="2268">
                  <c:v>1.53563E-2</c:v>
                </c:pt>
                <c:pt idx="2269">
                  <c:v>1.52824E-2</c:v>
                </c:pt>
                <c:pt idx="2270">
                  <c:v>1.52344E-2</c:v>
                </c:pt>
                <c:pt idx="2271">
                  <c:v>1.52132E-2</c:v>
                </c:pt>
                <c:pt idx="2272">
                  <c:v>1.52195E-2</c:v>
                </c:pt>
                <c:pt idx="2273">
                  <c:v>1.52543E-2</c:v>
                </c:pt>
                <c:pt idx="2274">
                  <c:v>1.5318399999999999E-2</c:v>
                </c:pt>
                <c:pt idx="2275">
                  <c:v>1.54126E-2</c:v>
                </c:pt>
                <c:pt idx="2276">
                  <c:v>1.55376E-2</c:v>
                </c:pt>
                <c:pt idx="2277">
                  <c:v>1.5693599999999999E-2</c:v>
                </c:pt>
                <c:pt idx="2278">
                  <c:v>1.5881300000000001E-2</c:v>
                </c:pt>
                <c:pt idx="2279">
                  <c:v>1.61012E-2</c:v>
                </c:pt>
                <c:pt idx="2280">
                  <c:v>1.6353699999999999E-2</c:v>
                </c:pt>
                <c:pt idx="2281">
                  <c:v>1.66392E-2</c:v>
                </c:pt>
                <c:pt idx="2282">
                  <c:v>1.6958299999999999E-2</c:v>
                </c:pt>
                <c:pt idx="2283">
                  <c:v>1.73115E-2</c:v>
                </c:pt>
                <c:pt idx="2284">
                  <c:v>1.76983E-2</c:v>
                </c:pt>
                <c:pt idx="2285">
                  <c:v>1.81184E-2</c:v>
                </c:pt>
                <c:pt idx="2286">
                  <c:v>1.8571600000000001E-2</c:v>
                </c:pt>
                <c:pt idx="2287">
                  <c:v>1.9057999999999999E-2</c:v>
                </c:pt>
                <c:pt idx="2288">
                  <c:v>1.9577399999999998E-2</c:v>
                </c:pt>
                <c:pt idx="2289">
                  <c:v>2.0129500000000002E-2</c:v>
                </c:pt>
                <c:pt idx="2290">
                  <c:v>2.0714E-2</c:v>
                </c:pt>
                <c:pt idx="2291">
                  <c:v>2.13308E-2</c:v>
                </c:pt>
                <c:pt idx="2292">
                  <c:v>2.19799E-2</c:v>
                </c:pt>
                <c:pt idx="2293">
                  <c:v>2.26611E-2</c:v>
                </c:pt>
                <c:pt idx="2294">
                  <c:v>2.33739E-2</c:v>
                </c:pt>
                <c:pt idx="2295">
                  <c:v>2.4117799999999998E-2</c:v>
                </c:pt>
                <c:pt idx="2296">
                  <c:v>2.48921E-2</c:v>
                </c:pt>
                <c:pt idx="2297">
                  <c:v>2.5695699999999998E-2</c:v>
                </c:pt>
                <c:pt idx="2298">
                  <c:v>2.65279E-2</c:v>
                </c:pt>
                <c:pt idx="2299">
                  <c:v>2.73878E-2</c:v>
                </c:pt>
                <c:pt idx="2300">
                  <c:v>2.8274799999999999E-2</c:v>
                </c:pt>
                <c:pt idx="2301">
                  <c:v>2.91883E-2</c:v>
                </c:pt>
                <c:pt idx="2302">
                  <c:v>3.01278E-2</c:v>
                </c:pt>
                <c:pt idx="2303">
                  <c:v>3.1092499999999999E-2</c:v>
                </c:pt>
                <c:pt idx="2304">
                  <c:v>3.2081400000000003E-2</c:v>
                </c:pt>
                <c:pt idx="2305">
                  <c:v>3.3093699999999997E-2</c:v>
                </c:pt>
                <c:pt idx="2306">
                  <c:v>3.4128499999999999E-2</c:v>
                </c:pt>
                <c:pt idx="2307">
                  <c:v>3.5185099999999997E-2</c:v>
                </c:pt>
                <c:pt idx="2308">
                  <c:v>3.6262000000000003E-2</c:v>
                </c:pt>
                <c:pt idx="2309">
                  <c:v>3.7357799999999997E-2</c:v>
                </c:pt>
                <c:pt idx="2310">
                  <c:v>3.8471199999999997E-2</c:v>
                </c:pt>
                <c:pt idx="2311">
                  <c:v>3.9600999999999997E-2</c:v>
                </c:pt>
                <c:pt idx="2312">
                  <c:v>4.0745799999999999E-2</c:v>
                </c:pt>
                <c:pt idx="2313">
                  <c:v>4.1904299999999998E-2</c:v>
                </c:pt>
                <c:pt idx="2314">
                  <c:v>4.3075000000000002E-2</c:v>
                </c:pt>
                <c:pt idx="2315">
                  <c:v>4.4256799999999999E-2</c:v>
                </c:pt>
                <c:pt idx="2316">
                  <c:v>4.54484E-2</c:v>
                </c:pt>
                <c:pt idx="2317">
                  <c:v>4.66484E-2</c:v>
                </c:pt>
                <c:pt idx="2318">
                  <c:v>4.7855799999999997E-2</c:v>
                </c:pt>
                <c:pt idx="2319">
                  <c:v>4.9069000000000002E-2</c:v>
                </c:pt>
                <c:pt idx="2320">
                  <c:v>5.0286900000000002E-2</c:v>
                </c:pt>
                <c:pt idx="2321">
                  <c:v>5.1508499999999999E-2</c:v>
                </c:pt>
                <c:pt idx="2322">
                  <c:v>5.2732500000000002E-2</c:v>
                </c:pt>
                <c:pt idx="2323">
                  <c:v>5.39573E-2</c:v>
                </c:pt>
                <c:pt idx="2324">
                  <c:v>5.5181399999999999E-2</c:v>
                </c:pt>
                <c:pt idx="2325">
                  <c:v>5.64039E-2</c:v>
                </c:pt>
                <c:pt idx="2326">
                  <c:v>5.7623899999999999E-2</c:v>
                </c:pt>
                <c:pt idx="2327">
                  <c:v>5.8840299999999998E-2</c:v>
                </c:pt>
                <c:pt idx="2328">
                  <c:v>6.0051800000000002E-2</c:v>
                </c:pt>
                <c:pt idx="2329">
                  <c:v>6.1257399999999997E-2</c:v>
                </c:pt>
                <c:pt idx="2330">
                  <c:v>6.2455999999999998E-2</c:v>
                </c:pt>
                <c:pt idx="2331">
                  <c:v>6.3646800000000003E-2</c:v>
                </c:pt>
                <c:pt idx="2332">
                  <c:v>6.48286E-2</c:v>
                </c:pt>
                <c:pt idx="2333">
                  <c:v>6.6000799999999998E-2</c:v>
                </c:pt>
                <c:pt idx="2334">
                  <c:v>6.7162399999999997E-2</c:v>
                </c:pt>
                <c:pt idx="2335">
                  <c:v>6.8312999999999999E-2</c:v>
                </c:pt>
                <c:pt idx="2336">
                  <c:v>6.9452200000000006E-2</c:v>
                </c:pt>
                <c:pt idx="2337">
                  <c:v>7.0579299999999998E-2</c:v>
                </c:pt>
                <c:pt idx="2338">
                  <c:v>7.1693400000000004E-2</c:v>
                </c:pt>
                <c:pt idx="2339">
                  <c:v>7.2793399999999994E-2</c:v>
                </c:pt>
                <c:pt idx="2340">
                  <c:v>7.3878299999999994E-2</c:v>
                </c:pt>
                <c:pt idx="2341">
                  <c:v>7.4947100000000003E-2</c:v>
                </c:pt>
                <c:pt idx="2342">
                  <c:v>7.5999399999999995E-2</c:v>
                </c:pt>
                <c:pt idx="2343">
                  <c:v>7.70343E-2</c:v>
                </c:pt>
                <c:pt idx="2344">
                  <c:v>7.8051099999999998E-2</c:v>
                </c:pt>
                <c:pt idx="2345">
                  <c:v>7.9048800000000002E-2</c:v>
                </c:pt>
                <c:pt idx="2346">
                  <c:v>8.0026700000000006E-2</c:v>
                </c:pt>
                <c:pt idx="2347">
                  <c:v>8.0984500000000001E-2</c:v>
                </c:pt>
                <c:pt idx="2348">
                  <c:v>8.19217E-2</c:v>
                </c:pt>
                <c:pt idx="2349">
                  <c:v>8.2837999999999995E-2</c:v>
                </c:pt>
                <c:pt idx="2350">
                  <c:v>8.3733000000000002E-2</c:v>
                </c:pt>
                <c:pt idx="2351">
                  <c:v>8.4606100000000004E-2</c:v>
                </c:pt>
                <c:pt idx="2352">
                  <c:v>8.5456699999999997E-2</c:v>
                </c:pt>
                <c:pt idx="2353">
                  <c:v>8.62845E-2</c:v>
                </c:pt>
                <c:pt idx="2354">
                  <c:v>8.70895E-2</c:v>
                </c:pt>
                <c:pt idx="2355">
                  <c:v>8.7872000000000006E-2</c:v>
                </c:pt>
                <c:pt idx="2356">
                  <c:v>8.8631799999999997E-2</c:v>
                </c:pt>
                <c:pt idx="2357">
                  <c:v>8.9369100000000007E-2</c:v>
                </c:pt>
                <c:pt idx="2358">
                  <c:v>9.0083899999999995E-2</c:v>
                </c:pt>
                <c:pt idx="2359">
                  <c:v>9.0776200000000001E-2</c:v>
                </c:pt>
                <c:pt idx="2360">
                  <c:v>9.1446E-2</c:v>
                </c:pt>
                <c:pt idx="2361">
                  <c:v>9.2093400000000006E-2</c:v>
                </c:pt>
                <c:pt idx="2362">
                  <c:v>9.2718200000000001E-2</c:v>
                </c:pt>
                <c:pt idx="2363">
                  <c:v>9.3320399999999998E-2</c:v>
                </c:pt>
                <c:pt idx="2364">
                  <c:v>9.3899999999999997E-2</c:v>
                </c:pt>
                <c:pt idx="2365">
                  <c:v>9.4456999999999999E-2</c:v>
                </c:pt>
                <c:pt idx="2366">
                  <c:v>9.4991800000000001E-2</c:v>
                </c:pt>
                <c:pt idx="2367">
                  <c:v>9.55043E-2</c:v>
                </c:pt>
                <c:pt idx="2368">
                  <c:v>9.5994700000000002E-2</c:v>
                </c:pt>
                <c:pt idx="2369">
                  <c:v>9.6463400000000005E-2</c:v>
                </c:pt>
                <c:pt idx="2370">
                  <c:v>9.6910800000000005E-2</c:v>
                </c:pt>
                <c:pt idx="2371">
                  <c:v>9.7337099999999996E-2</c:v>
                </c:pt>
                <c:pt idx="2372">
                  <c:v>9.7742200000000001E-2</c:v>
                </c:pt>
                <c:pt idx="2373">
                  <c:v>9.8125799999999999E-2</c:v>
                </c:pt>
                <c:pt idx="2374">
                  <c:v>9.8488000000000006E-2</c:v>
                </c:pt>
                <c:pt idx="2375">
                  <c:v>9.88285E-2</c:v>
                </c:pt>
                <c:pt idx="2376">
                  <c:v>9.9147299999999994E-2</c:v>
                </c:pt>
                <c:pt idx="2377">
                  <c:v>9.9444400000000002E-2</c:v>
                </c:pt>
                <c:pt idx="2378">
                  <c:v>9.9720400000000001E-2</c:v>
                </c:pt>
                <c:pt idx="2379">
                  <c:v>9.9975599999999998E-2</c:v>
                </c:pt>
                <c:pt idx="2380">
                  <c:v>0.10020999999999999</c:v>
                </c:pt>
                <c:pt idx="2381">
                  <c:v>0.100425</c:v>
                </c:pt>
                <c:pt idx="2382">
                  <c:v>0.10062</c:v>
                </c:pt>
                <c:pt idx="2383">
                  <c:v>0.100795</c:v>
                </c:pt>
                <c:pt idx="2384">
                  <c:v>0.100951</c:v>
                </c:pt>
                <c:pt idx="2385">
                  <c:v>0.101086</c:v>
                </c:pt>
                <c:pt idx="2386">
                  <c:v>0.101202</c:v>
                </c:pt>
                <c:pt idx="2387">
                  <c:v>0.101299</c:v>
                </c:pt>
                <c:pt idx="2388">
                  <c:v>0.10137699999999999</c:v>
                </c:pt>
                <c:pt idx="2389">
                  <c:v>0.101436</c:v>
                </c:pt>
                <c:pt idx="2390">
                  <c:v>0.101477</c:v>
                </c:pt>
                <c:pt idx="2391">
                  <c:v>0.10150000000000001</c:v>
                </c:pt>
                <c:pt idx="2392">
                  <c:v>0.101505</c:v>
                </c:pt>
                <c:pt idx="2393">
                  <c:v>0.101492</c:v>
                </c:pt>
                <c:pt idx="2394">
                  <c:v>0.101462</c:v>
                </c:pt>
                <c:pt idx="2395">
                  <c:v>0.10141500000000001</c:v>
                </c:pt>
                <c:pt idx="2396">
                  <c:v>0.101351</c:v>
                </c:pt>
                <c:pt idx="2397">
                  <c:v>0.101269</c:v>
                </c:pt>
                <c:pt idx="2398">
                  <c:v>0.10117</c:v>
                </c:pt>
                <c:pt idx="2399">
                  <c:v>0.10105500000000001</c:v>
                </c:pt>
                <c:pt idx="2400">
                  <c:v>0.100923</c:v>
                </c:pt>
                <c:pt idx="2401">
                  <c:v>0.100775</c:v>
                </c:pt>
                <c:pt idx="2402">
                  <c:v>0.10061100000000001</c:v>
                </c:pt>
                <c:pt idx="2403">
                  <c:v>0.10043199999999999</c:v>
                </c:pt>
                <c:pt idx="2404">
                  <c:v>0.10023700000000001</c:v>
                </c:pt>
                <c:pt idx="2405">
                  <c:v>0.100027</c:v>
                </c:pt>
                <c:pt idx="2406">
                  <c:v>9.9802799999999997E-2</c:v>
                </c:pt>
                <c:pt idx="2407">
                  <c:v>9.9564E-2</c:v>
                </c:pt>
                <c:pt idx="2408">
                  <c:v>9.9310999999999997E-2</c:v>
                </c:pt>
                <c:pt idx="2409">
                  <c:v>9.9044400000000005E-2</c:v>
                </c:pt>
                <c:pt idx="2410">
                  <c:v>9.8764699999999997E-2</c:v>
                </c:pt>
                <c:pt idx="2411">
                  <c:v>9.8472000000000004E-2</c:v>
                </c:pt>
                <c:pt idx="2412">
                  <c:v>9.8166600000000007E-2</c:v>
                </c:pt>
                <c:pt idx="2413">
                  <c:v>9.78488E-2</c:v>
                </c:pt>
                <c:pt idx="2414">
                  <c:v>9.75192E-2</c:v>
                </c:pt>
                <c:pt idx="2415">
                  <c:v>9.7178299999999995E-2</c:v>
                </c:pt>
                <c:pt idx="2416">
                  <c:v>9.6826599999999999E-2</c:v>
                </c:pt>
                <c:pt idx="2417">
                  <c:v>9.6464900000000006E-2</c:v>
                </c:pt>
                <c:pt idx="2418">
                  <c:v>9.6093600000000001E-2</c:v>
                </c:pt>
                <c:pt idx="2419">
                  <c:v>9.5713400000000004E-2</c:v>
                </c:pt>
                <c:pt idx="2420">
                  <c:v>9.5324800000000001E-2</c:v>
                </c:pt>
                <c:pt idx="2421">
                  <c:v>9.4928499999999999E-2</c:v>
                </c:pt>
                <c:pt idx="2422">
                  <c:v>9.4525499999999998E-2</c:v>
                </c:pt>
                <c:pt idx="2423">
                  <c:v>9.4117099999999995E-2</c:v>
                </c:pt>
                <c:pt idx="2424">
                  <c:v>9.3704200000000001E-2</c:v>
                </c:pt>
                <c:pt idx="2425">
                  <c:v>9.3287400000000006E-2</c:v>
                </c:pt>
                <c:pt idx="2426">
                  <c:v>9.2867400000000003E-2</c:v>
                </c:pt>
                <c:pt idx="2427">
                  <c:v>9.2444499999999999E-2</c:v>
                </c:pt>
                <c:pt idx="2428">
                  <c:v>9.2019400000000001E-2</c:v>
                </c:pt>
                <c:pt idx="2429">
                  <c:v>9.1592800000000002E-2</c:v>
                </c:pt>
                <c:pt idx="2430">
                  <c:v>9.1165399999999994E-2</c:v>
                </c:pt>
                <c:pt idx="2431">
                  <c:v>9.0737600000000002E-2</c:v>
                </c:pt>
                <c:pt idx="2432">
                  <c:v>9.0309700000000007E-2</c:v>
                </c:pt>
                <c:pt idx="2433">
                  <c:v>8.9882100000000006E-2</c:v>
                </c:pt>
                <c:pt idx="2434">
                  <c:v>8.9455400000000004E-2</c:v>
                </c:pt>
                <c:pt idx="2435">
                  <c:v>8.9030300000000007E-2</c:v>
                </c:pt>
                <c:pt idx="2436">
                  <c:v>8.8607400000000003E-2</c:v>
                </c:pt>
                <c:pt idx="2437">
                  <c:v>8.8187199999999993E-2</c:v>
                </c:pt>
                <c:pt idx="2438">
                  <c:v>8.7770500000000001E-2</c:v>
                </c:pt>
                <c:pt idx="2439">
                  <c:v>8.7357699999999996E-2</c:v>
                </c:pt>
                <c:pt idx="2440">
                  <c:v>8.6949799999999994E-2</c:v>
                </c:pt>
                <c:pt idx="2441">
                  <c:v>8.6547899999999997E-2</c:v>
                </c:pt>
                <c:pt idx="2442">
                  <c:v>8.6152999999999993E-2</c:v>
                </c:pt>
                <c:pt idx="2443">
                  <c:v>8.5766200000000001E-2</c:v>
                </c:pt>
                <c:pt idx="2444">
                  <c:v>8.5388099999999995E-2</c:v>
                </c:pt>
                <c:pt idx="2445">
                  <c:v>8.5019700000000004E-2</c:v>
                </c:pt>
                <c:pt idx="2446">
                  <c:v>8.4661899999999998E-2</c:v>
                </c:pt>
                <c:pt idx="2447">
                  <c:v>8.4315600000000004E-2</c:v>
                </c:pt>
                <c:pt idx="2448">
                  <c:v>8.3981299999999995E-2</c:v>
                </c:pt>
                <c:pt idx="2449">
                  <c:v>8.3659200000000003E-2</c:v>
                </c:pt>
                <c:pt idx="2450">
                  <c:v>8.3349699999999999E-2</c:v>
                </c:pt>
                <c:pt idx="2451">
                  <c:v>8.3053299999999997E-2</c:v>
                </c:pt>
                <c:pt idx="2452">
                  <c:v>8.27706E-2</c:v>
                </c:pt>
                <c:pt idx="2453">
                  <c:v>8.2502300000000001E-2</c:v>
                </c:pt>
                <c:pt idx="2454">
                  <c:v>8.2248699999999994E-2</c:v>
                </c:pt>
                <c:pt idx="2455">
                  <c:v>8.2010399999999997E-2</c:v>
                </c:pt>
                <c:pt idx="2456">
                  <c:v>8.1787499999999999E-2</c:v>
                </c:pt>
                <c:pt idx="2457">
                  <c:v>8.1580100000000003E-2</c:v>
                </c:pt>
                <c:pt idx="2458">
                  <c:v>8.1388600000000005E-2</c:v>
                </c:pt>
                <c:pt idx="2459">
                  <c:v>8.1212800000000002E-2</c:v>
                </c:pt>
                <c:pt idx="2460">
                  <c:v>8.1052799999999994E-2</c:v>
                </c:pt>
                <c:pt idx="2461">
                  <c:v>8.0908499999999994E-2</c:v>
                </c:pt>
                <c:pt idx="2462">
                  <c:v>8.0779699999999996E-2</c:v>
                </c:pt>
                <c:pt idx="2463">
                  <c:v>8.0666199999999993E-2</c:v>
                </c:pt>
                <c:pt idx="2464">
                  <c:v>8.0567899999999998E-2</c:v>
                </c:pt>
                <c:pt idx="2465">
                  <c:v>8.0484700000000006E-2</c:v>
                </c:pt>
                <c:pt idx="2466">
                  <c:v>8.0416500000000002E-2</c:v>
                </c:pt>
                <c:pt idx="2467">
                  <c:v>8.0363500000000004E-2</c:v>
                </c:pt>
                <c:pt idx="2468">
                  <c:v>8.0325499999999994E-2</c:v>
                </c:pt>
                <c:pt idx="2469">
                  <c:v>8.0302499999999999E-2</c:v>
                </c:pt>
                <c:pt idx="2470">
                  <c:v>8.0294400000000002E-2</c:v>
                </c:pt>
                <c:pt idx="2471">
                  <c:v>8.0300800000000006E-2</c:v>
                </c:pt>
                <c:pt idx="2472">
                  <c:v>8.0321199999999995E-2</c:v>
                </c:pt>
                <c:pt idx="2473">
                  <c:v>8.0355499999999996E-2</c:v>
                </c:pt>
                <c:pt idx="2474">
                  <c:v>8.04034E-2</c:v>
                </c:pt>
                <c:pt idx="2475">
                  <c:v>8.0464599999999997E-2</c:v>
                </c:pt>
                <c:pt idx="2476">
                  <c:v>8.0538600000000002E-2</c:v>
                </c:pt>
                <c:pt idx="2477">
                  <c:v>8.0624899999999999E-2</c:v>
                </c:pt>
                <c:pt idx="2478">
                  <c:v>8.07229E-2</c:v>
                </c:pt>
                <c:pt idx="2479">
                  <c:v>8.0831899999999998E-2</c:v>
                </c:pt>
                <c:pt idx="2480">
                  <c:v>8.0951300000000004E-2</c:v>
                </c:pt>
                <c:pt idx="2481">
                  <c:v>8.1080200000000005E-2</c:v>
                </c:pt>
                <c:pt idx="2482">
                  <c:v>8.1217999999999999E-2</c:v>
                </c:pt>
                <c:pt idx="2483">
                  <c:v>8.13638E-2</c:v>
                </c:pt>
                <c:pt idx="2484">
                  <c:v>8.1516900000000003E-2</c:v>
                </c:pt>
                <c:pt idx="2485">
                  <c:v>8.1676600000000002E-2</c:v>
                </c:pt>
                <c:pt idx="2486">
                  <c:v>8.1842399999999996E-2</c:v>
                </c:pt>
                <c:pt idx="2487">
                  <c:v>8.2013600000000006E-2</c:v>
                </c:pt>
                <c:pt idx="2488">
                  <c:v>8.2189499999999999E-2</c:v>
                </c:pt>
                <c:pt idx="2489">
                  <c:v>8.2369200000000004E-2</c:v>
                </c:pt>
                <c:pt idx="2490">
                  <c:v>8.2551600000000003E-2</c:v>
                </c:pt>
                <c:pt idx="2491">
                  <c:v>8.2736299999999999E-2</c:v>
                </c:pt>
                <c:pt idx="2492">
                  <c:v>8.2922700000000002E-2</c:v>
                </c:pt>
                <c:pt idx="2493">
                  <c:v>8.3110299999999998E-2</c:v>
                </c:pt>
                <c:pt idx="2494">
                  <c:v>8.3298300000000006E-2</c:v>
                </c:pt>
                <c:pt idx="2495">
                  <c:v>8.3485799999999999E-2</c:v>
                </c:pt>
                <c:pt idx="2496">
                  <c:v>8.3672099999999999E-2</c:v>
                </c:pt>
                <c:pt idx="2497">
                  <c:v>8.3856299999999995E-2</c:v>
                </c:pt>
                <c:pt idx="2498">
                  <c:v>8.4037700000000007E-2</c:v>
                </c:pt>
                <c:pt idx="2499">
                  <c:v>8.4215399999999996E-2</c:v>
                </c:pt>
                <c:pt idx="2500">
                  <c:v>8.4388599999999994E-2</c:v>
                </c:pt>
                <c:pt idx="2501">
                  <c:v>8.4556599999999996E-2</c:v>
                </c:pt>
                <c:pt idx="2502">
                  <c:v>8.4718600000000005E-2</c:v>
                </c:pt>
                <c:pt idx="2503">
                  <c:v>8.48743E-2</c:v>
                </c:pt>
                <c:pt idx="2504">
                  <c:v>8.5023000000000001E-2</c:v>
                </c:pt>
                <c:pt idx="2505">
                  <c:v>8.5164000000000004E-2</c:v>
                </c:pt>
                <c:pt idx="2506">
                  <c:v>8.52966E-2</c:v>
                </c:pt>
                <c:pt idx="2507">
                  <c:v>8.5419999999999996E-2</c:v>
                </c:pt>
                <c:pt idx="2508">
                  <c:v>8.5533399999999996E-2</c:v>
                </c:pt>
                <c:pt idx="2509">
                  <c:v>8.5636599999999993E-2</c:v>
                </c:pt>
                <c:pt idx="2510">
                  <c:v>8.5729100000000003E-2</c:v>
                </c:pt>
                <c:pt idx="2511">
                  <c:v>8.5810700000000004E-2</c:v>
                </c:pt>
                <c:pt idx="2512">
                  <c:v>8.5881299999999994E-2</c:v>
                </c:pt>
                <c:pt idx="2513">
                  <c:v>8.5940699999999995E-2</c:v>
                </c:pt>
                <c:pt idx="2514">
                  <c:v>8.5988400000000006E-2</c:v>
                </c:pt>
                <c:pt idx="2515">
                  <c:v>8.6024100000000006E-2</c:v>
                </c:pt>
                <c:pt idx="2516">
                  <c:v>8.6047499999999999E-2</c:v>
                </c:pt>
                <c:pt idx="2517">
                  <c:v>8.6058599999999999E-2</c:v>
                </c:pt>
                <c:pt idx="2518">
                  <c:v>8.6056999999999995E-2</c:v>
                </c:pt>
                <c:pt idx="2519">
                  <c:v>8.6042300000000002E-2</c:v>
                </c:pt>
                <c:pt idx="2520">
                  <c:v>8.6013999999999993E-2</c:v>
                </c:pt>
                <c:pt idx="2521">
                  <c:v>8.5971900000000004E-2</c:v>
                </c:pt>
                <c:pt idx="2522">
                  <c:v>8.5915699999999998E-2</c:v>
                </c:pt>
                <c:pt idx="2523">
                  <c:v>8.5845199999999997E-2</c:v>
                </c:pt>
                <c:pt idx="2524">
                  <c:v>8.5760400000000001E-2</c:v>
                </c:pt>
                <c:pt idx="2525">
                  <c:v>8.5661299999999996E-2</c:v>
                </c:pt>
                <c:pt idx="2526">
                  <c:v>8.5548100000000002E-2</c:v>
                </c:pt>
                <c:pt idx="2527">
                  <c:v>8.5420800000000005E-2</c:v>
                </c:pt>
                <c:pt idx="2528">
                  <c:v>8.5279400000000005E-2</c:v>
                </c:pt>
                <c:pt idx="2529">
                  <c:v>8.5124199999999997E-2</c:v>
                </c:pt>
                <c:pt idx="2530">
                  <c:v>8.4955600000000006E-2</c:v>
                </c:pt>
                <c:pt idx="2531">
                  <c:v>8.4773799999999996E-2</c:v>
                </c:pt>
                <c:pt idx="2532">
                  <c:v>8.4579299999999996E-2</c:v>
                </c:pt>
                <c:pt idx="2533">
                  <c:v>8.4372500000000003E-2</c:v>
                </c:pt>
                <c:pt idx="2534">
                  <c:v>8.4154000000000007E-2</c:v>
                </c:pt>
                <c:pt idx="2535">
                  <c:v>8.3924399999999996E-2</c:v>
                </c:pt>
                <c:pt idx="2536">
                  <c:v>8.3684499999999995E-2</c:v>
                </c:pt>
                <c:pt idx="2537">
                  <c:v>8.3434700000000001E-2</c:v>
                </c:pt>
                <c:pt idx="2538">
                  <c:v>8.3175700000000005E-2</c:v>
                </c:pt>
                <c:pt idx="2539">
                  <c:v>8.2908099999999998E-2</c:v>
                </c:pt>
                <c:pt idx="2540">
                  <c:v>8.2632399999999995E-2</c:v>
                </c:pt>
                <c:pt idx="2541">
                  <c:v>8.2349400000000003E-2</c:v>
                </c:pt>
                <c:pt idx="2542">
                  <c:v>8.2060099999999997E-2</c:v>
                </c:pt>
                <c:pt idx="2543">
                  <c:v>8.1765199999999996E-2</c:v>
                </c:pt>
                <c:pt idx="2544">
                  <c:v>8.1465599999999999E-2</c:v>
                </c:pt>
                <c:pt idx="2545">
                  <c:v>8.1162300000000007E-2</c:v>
                </c:pt>
                <c:pt idx="2546">
                  <c:v>8.0856200000000003E-2</c:v>
                </c:pt>
                <c:pt idx="2547">
                  <c:v>8.05482E-2</c:v>
                </c:pt>
                <c:pt idx="2548">
                  <c:v>8.0238900000000002E-2</c:v>
                </c:pt>
                <c:pt idx="2549">
                  <c:v>7.9929200000000006E-2</c:v>
                </c:pt>
                <c:pt idx="2550">
                  <c:v>7.9619700000000002E-2</c:v>
                </c:pt>
                <c:pt idx="2551">
                  <c:v>7.9311400000000004E-2</c:v>
                </c:pt>
                <c:pt idx="2552">
                  <c:v>7.9005099999999995E-2</c:v>
                </c:pt>
                <c:pt idx="2553">
                  <c:v>7.8701699999999999E-2</c:v>
                </c:pt>
                <c:pt idx="2554">
                  <c:v>7.8402399999999997E-2</c:v>
                </c:pt>
                <c:pt idx="2555">
                  <c:v>7.81081E-2</c:v>
                </c:pt>
                <c:pt idx="2556">
                  <c:v>7.78195E-2</c:v>
                </c:pt>
                <c:pt idx="2557">
                  <c:v>7.7537400000000006E-2</c:v>
                </c:pt>
                <c:pt idx="2558">
                  <c:v>7.7262999999999998E-2</c:v>
                </c:pt>
                <c:pt idx="2559">
                  <c:v>7.6997200000000002E-2</c:v>
                </c:pt>
                <c:pt idx="2560">
                  <c:v>7.6740900000000001E-2</c:v>
                </c:pt>
                <c:pt idx="2561">
                  <c:v>7.6495099999999996E-2</c:v>
                </c:pt>
                <c:pt idx="2562">
                  <c:v>7.6261099999999998E-2</c:v>
                </c:pt>
                <c:pt idx="2563">
                  <c:v>7.6039899999999994E-2</c:v>
                </c:pt>
                <c:pt idx="2564">
                  <c:v>7.5832300000000005E-2</c:v>
                </c:pt>
                <c:pt idx="2565">
                  <c:v>7.5639399999999996E-2</c:v>
                </c:pt>
                <c:pt idx="2566">
                  <c:v>7.5461799999999996E-2</c:v>
                </c:pt>
                <c:pt idx="2567">
                  <c:v>7.5300699999999998E-2</c:v>
                </c:pt>
                <c:pt idx="2568">
                  <c:v>7.5156700000000007E-2</c:v>
                </c:pt>
                <c:pt idx="2569">
                  <c:v>7.5030799999999995E-2</c:v>
                </c:pt>
                <c:pt idx="2570">
                  <c:v>7.4923500000000004E-2</c:v>
                </c:pt>
                <c:pt idx="2571">
                  <c:v>7.4835499999999999E-2</c:v>
                </c:pt>
                <c:pt idx="2572">
                  <c:v>7.4767399999999998E-2</c:v>
                </c:pt>
                <c:pt idx="2573">
                  <c:v>7.4720099999999998E-2</c:v>
                </c:pt>
                <c:pt idx="2574">
                  <c:v>7.4694099999999999E-2</c:v>
                </c:pt>
                <c:pt idx="2575">
                  <c:v>7.4690000000000006E-2</c:v>
                </c:pt>
                <c:pt idx="2576">
                  <c:v>7.47081E-2</c:v>
                </c:pt>
                <c:pt idx="2577">
                  <c:v>7.4748899999999993E-2</c:v>
                </c:pt>
                <c:pt idx="2578">
                  <c:v>7.4813000000000004E-2</c:v>
                </c:pt>
                <c:pt idx="2579">
                  <c:v>7.4900800000000003E-2</c:v>
                </c:pt>
                <c:pt idx="2580">
                  <c:v>7.5012899999999993E-2</c:v>
                </c:pt>
                <c:pt idx="2581">
                  <c:v>7.51497E-2</c:v>
                </c:pt>
                <c:pt idx="2582">
                  <c:v>7.5311699999999995E-2</c:v>
                </c:pt>
                <c:pt idx="2583">
                  <c:v>7.5499200000000002E-2</c:v>
                </c:pt>
                <c:pt idx="2584">
                  <c:v>7.5712100000000004E-2</c:v>
                </c:pt>
                <c:pt idx="2585">
                  <c:v>7.5950799999999999E-2</c:v>
                </c:pt>
                <c:pt idx="2586">
                  <c:v>7.6215400000000003E-2</c:v>
                </c:pt>
                <c:pt idx="2587">
                  <c:v>7.6505699999999996E-2</c:v>
                </c:pt>
                <c:pt idx="2588">
                  <c:v>7.6821600000000004E-2</c:v>
                </c:pt>
                <c:pt idx="2589">
                  <c:v>7.7163099999999998E-2</c:v>
                </c:pt>
                <c:pt idx="2590">
                  <c:v>7.7530299999999996E-2</c:v>
                </c:pt>
                <c:pt idx="2591">
                  <c:v>7.7923500000000007E-2</c:v>
                </c:pt>
                <c:pt idx="2592">
                  <c:v>7.8342400000000006E-2</c:v>
                </c:pt>
                <c:pt idx="2593">
                  <c:v>7.8787200000000002E-2</c:v>
                </c:pt>
                <c:pt idx="2594">
                  <c:v>7.92577E-2</c:v>
                </c:pt>
                <c:pt idx="2595">
                  <c:v>7.9753900000000003E-2</c:v>
                </c:pt>
                <c:pt idx="2596">
                  <c:v>8.02755E-2</c:v>
                </c:pt>
                <c:pt idx="2597">
                  <c:v>8.08223E-2</c:v>
                </c:pt>
                <c:pt idx="2598">
                  <c:v>8.1393800000000002E-2</c:v>
                </c:pt>
                <c:pt idx="2599">
                  <c:v>8.1989800000000002E-2</c:v>
                </c:pt>
                <c:pt idx="2600">
                  <c:v>8.2609699999999994E-2</c:v>
                </c:pt>
                <c:pt idx="2601">
                  <c:v>8.3252699999999999E-2</c:v>
                </c:pt>
                <c:pt idx="2602">
                  <c:v>8.3918300000000001E-2</c:v>
                </c:pt>
                <c:pt idx="2603">
                  <c:v>8.4605899999999998E-2</c:v>
                </c:pt>
                <c:pt idx="2604">
                  <c:v>8.5314799999999996E-2</c:v>
                </c:pt>
                <c:pt idx="2605">
                  <c:v>8.6044399999999993E-2</c:v>
                </c:pt>
                <c:pt idx="2606">
                  <c:v>8.6793999999999996E-2</c:v>
                </c:pt>
                <c:pt idx="2607">
                  <c:v>8.7562600000000004E-2</c:v>
                </c:pt>
                <c:pt idx="2608">
                  <c:v>8.83491E-2</c:v>
                </c:pt>
                <c:pt idx="2609">
                  <c:v>8.9152700000000001E-2</c:v>
                </c:pt>
                <c:pt idx="2610">
                  <c:v>8.99726E-2</c:v>
                </c:pt>
                <c:pt idx="2611">
                  <c:v>9.0807899999999997E-2</c:v>
                </c:pt>
                <c:pt idx="2612">
                  <c:v>9.1658100000000006E-2</c:v>
                </c:pt>
                <c:pt idx="2613">
                  <c:v>9.2522199999999999E-2</c:v>
                </c:pt>
                <c:pt idx="2614">
                  <c:v>9.3399300000000005E-2</c:v>
                </c:pt>
                <c:pt idx="2615">
                  <c:v>9.4288300000000005E-2</c:v>
                </c:pt>
                <c:pt idx="2616">
                  <c:v>9.5188499999999995E-2</c:v>
                </c:pt>
                <c:pt idx="2617">
                  <c:v>9.6098799999999998E-2</c:v>
                </c:pt>
                <c:pt idx="2618">
                  <c:v>9.7017999999999993E-2</c:v>
                </c:pt>
                <c:pt idx="2619">
                  <c:v>9.7945000000000004E-2</c:v>
                </c:pt>
                <c:pt idx="2620">
                  <c:v>9.8878800000000003E-2</c:v>
                </c:pt>
                <c:pt idx="2621">
                  <c:v>9.9818400000000002E-2</c:v>
                </c:pt>
                <c:pt idx="2622">
                  <c:v>0.10076300000000001</c:v>
                </c:pt>
                <c:pt idx="2623">
                  <c:v>0.101712</c:v>
                </c:pt>
                <c:pt idx="2624">
                  <c:v>0.102663</c:v>
                </c:pt>
                <c:pt idx="2625">
                  <c:v>0.103617</c:v>
                </c:pt>
                <c:pt idx="2626">
                  <c:v>0.104571</c:v>
                </c:pt>
                <c:pt idx="2627">
                  <c:v>0.10552599999999999</c:v>
                </c:pt>
                <c:pt idx="2628">
                  <c:v>0.106478</c:v>
                </c:pt>
                <c:pt idx="2629">
                  <c:v>0.10742400000000001</c:v>
                </c:pt>
                <c:pt idx="2630">
                  <c:v>0.108366</c:v>
                </c:pt>
                <c:pt idx="2631">
                  <c:v>0.109303</c:v>
                </c:pt>
                <c:pt idx="2632">
                  <c:v>0.110234</c:v>
                </c:pt>
                <c:pt idx="2633">
                  <c:v>0.111156</c:v>
                </c:pt>
                <c:pt idx="2634">
                  <c:v>0.112071</c:v>
                </c:pt>
                <c:pt idx="2635">
                  <c:v>0.11297599999999999</c:v>
                </c:pt>
                <c:pt idx="2636">
                  <c:v>0.113872</c:v>
                </c:pt>
                <c:pt idx="2637">
                  <c:v>0.114756</c:v>
                </c:pt>
                <c:pt idx="2638">
                  <c:v>0.11562699999999999</c:v>
                </c:pt>
                <c:pt idx="2639">
                  <c:v>0.116484</c:v>
                </c:pt>
                <c:pt idx="2640">
                  <c:v>0.117327</c:v>
                </c:pt>
                <c:pt idx="2641">
                  <c:v>0.118155</c:v>
                </c:pt>
                <c:pt idx="2642">
                  <c:v>0.118967</c:v>
                </c:pt>
                <c:pt idx="2643">
                  <c:v>0.11976100000000001</c:v>
                </c:pt>
                <c:pt idx="2644">
                  <c:v>0.12053800000000001</c:v>
                </c:pt>
                <c:pt idx="2645">
                  <c:v>0.121296</c:v>
                </c:pt>
                <c:pt idx="2646">
                  <c:v>0.12203700000000001</c:v>
                </c:pt>
                <c:pt idx="2647">
                  <c:v>0.12275800000000001</c:v>
                </c:pt>
                <c:pt idx="2648">
                  <c:v>0.12346</c:v>
                </c:pt>
                <c:pt idx="2649">
                  <c:v>0.124143</c:v>
                </c:pt>
                <c:pt idx="2650">
                  <c:v>0.124805</c:v>
                </c:pt>
                <c:pt idx="2651">
                  <c:v>0.125446</c:v>
                </c:pt>
                <c:pt idx="2652">
                  <c:v>0.12606700000000001</c:v>
                </c:pt>
                <c:pt idx="2653">
                  <c:v>0.126665</c:v>
                </c:pt>
                <c:pt idx="2654">
                  <c:v>0.12724099999999999</c:v>
                </c:pt>
                <c:pt idx="2655">
                  <c:v>0.12779399999999999</c:v>
                </c:pt>
                <c:pt idx="2656">
                  <c:v>0.12832399999999999</c:v>
                </c:pt>
                <c:pt idx="2657">
                  <c:v>0.12883</c:v>
                </c:pt>
                <c:pt idx="2658">
                  <c:v>0.12931200000000001</c:v>
                </c:pt>
                <c:pt idx="2659">
                  <c:v>0.12976799999999999</c:v>
                </c:pt>
                <c:pt idx="2660">
                  <c:v>0.13020000000000001</c:v>
                </c:pt>
                <c:pt idx="2661">
                  <c:v>0.130605</c:v>
                </c:pt>
                <c:pt idx="2662">
                  <c:v>0.13098499999999999</c:v>
                </c:pt>
                <c:pt idx="2663">
                  <c:v>0.13133800000000001</c:v>
                </c:pt>
                <c:pt idx="2664">
                  <c:v>0.131664</c:v>
                </c:pt>
                <c:pt idx="2665">
                  <c:v>0.131964</c:v>
                </c:pt>
                <c:pt idx="2666">
                  <c:v>0.13223599999999999</c:v>
                </c:pt>
                <c:pt idx="2667">
                  <c:v>0.13248099999999999</c:v>
                </c:pt>
                <c:pt idx="2668">
                  <c:v>0.13269900000000001</c:v>
                </c:pt>
                <c:pt idx="2669">
                  <c:v>0.13289100000000001</c:v>
                </c:pt>
                <c:pt idx="2670">
                  <c:v>0.13305600000000001</c:v>
                </c:pt>
                <c:pt idx="2671">
                  <c:v>0.13319400000000001</c:v>
                </c:pt>
                <c:pt idx="2672">
                  <c:v>0.13330600000000001</c:v>
                </c:pt>
                <c:pt idx="2673">
                  <c:v>0.13339000000000001</c:v>
                </c:pt>
                <c:pt idx="2674">
                  <c:v>0.13344800000000001</c:v>
                </c:pt>
                <c:pt idx="2675">
                  <c:v>0.13347800000000001</c:v>
                </c:pt>
                <c:pt idx="2676">
                  <c:v>0.13348099999999999</c:v>
                </c:pt>
                <c:pt idx="2677">
                  <c:v>0.13345699999999999</c:v>
                </c:pt>
                <c:pt idx="2678">
                  <c:v>0.133406</c:v>
                </c:pt>
                <c:pt idx="2679">
                  <c:v>0.133329</c:v>
                </c:pt>
                <c:pt idx="2680">
                  <c:v>0.13322500000000001</c:v>
                </c:pt>
                <c:pt idx="2681">
                  <c:v>0.13309599999999999</c:v>
                </c:pt>
                <c:pt idx="2682">
                  <c:v>0.13294300000000001</c:v>
                </c:pt>
                <c:pt idx="2683">
                  <c:v>0.13276399999999999</c:v>
                </c:pt>
                <c:pt idx="2684">
                  <c:v>0.13256200000000001</c:v>
                </c:pt>
                <c:pt idx="2685">
                  <c:v>0.13233600000000001</c:v>
                </c:pt>
                <c:pt idx="2686">
                  <c:v>0.13208600000000001</c:v>
                </c:pt>
                <c:pt idx="2687">
                  <c:v>0.13181399999999999</c:v>
                </c:pt>
                <c:pt idx="2688">
                  <c:v>0.131518</c:v>
                </c:pt>
                <c:pt idx="2689">
                  <c:v>0.13120000000000001</c:v>
                </c:pt>
                <c:pt idx="2690">
                  <c:v>0.130858</c:v>
                </c:pt>
                <c:pt idx="2691">
                  <c:v>0.130495</c:v>
                </c:pt>
                <c:pt idx="2692">
                  <c:v>0.13011</c:v>
                </c:pt>
                <c:pt idx="2693">
                  <c:v>0.12970400000000001</c:v>
                </c:pt>
                <c:pt idx="2694">
                  <c:v>0.129278</c:v>
                </c:pt>
                <c:pt idx="2695">
                  <c:v>0.128831</c:v>
                </c:pt>
                <c:pt idx="2696">
                  <c:v>0.128362</c:v>
                </c:pt>
                <c:pt idx="2697">
                  <c:v>0.12787399999999999</c:v>
                </c:pt>
                <c:pt idx="2698">
                  <c:v>0.12736500000000001</c:v>
                </c:pt>
                <c:pt idx="2699">
                  <c:v>0.12683800000000001</c:v>
                </c:pt>
                <c:pt idx="2700">
                  <c:v>0.12629299999999999</c:v>
                </c:pt>
                <c:pt idx="2701">
                  <c:v>0.12573000000000001</c:v>
                </c:pt>
                <c:pt idx="2702">
                  <c:v>0.12515100000000001</c:v>
                </c:pt>
                <c:pt idx="2703">
                  <c:v>0.124555</c:v>
                </c:pt>
                <c:pt idx="2704">
                  <c:v>0.123943</c:v>
                </c:pt>
                <c:pt idx="2705">
                  <c:v>0.12331499999999999</c:v>
                </c:pt>
                <c:pt idx="2706">
                  <c:v>0.122671</c:v>
                </c:pt>
                <c:pt idx="2707">
                  <c:v>0.122014</c:v>
                </c:pt>
                <c:pt idx="2708">
                  <c:v>0.12134399999999999</c:v>
                </c:pt>
                <c:pt idx="2709">
                  <c:v>0.12066</c:v>
                </c:pt>
                <c:pt idx="2710">
                  <c:v>0.119965</c:v>
                </c:pt>
                <c:pt idx="2711">
                  <c:v>0.119258</c:v>
                </c:pt>
                <c:pt idx="2712">
                  <c:v>0.11853900000000001</c:v>
                </c:pt>
                <c:pt idx="2713">
                  <c:v>0.117809</c:v>
                </c:pt>
                <c:pt idx="2714">
                  <c:v>0.11706999999999999</c:v>
                </c:pt>
                <c:pt idx="2715">
                  <c:v>0.11632000000000001</c:v>
                </c:pt>
                <c:pt idx="2716">
                  <c:v>0.115554</c:v>
                </c:pt>
                <c:pt idx="2717">
                  <c:v>0.114774</c:v>
                </c:pt>
                <c:pt idx="2718">
                  <c:v>0.11398800000000001</c:v>
                </c:pt>
                <c:pt idx="2719">
                  <c:v>0.113193</c:v>
                </c:pt>
                <c:pt idx="2720">
                  <c:v>0.112389</c:v>
                </c:pt>
                <c:pt idx="2721">
                  <c:v>0.11157599999999999</c:v>
                </c:pt>
                <c:pt idx="2722">
                  <c:v>0.11075699999999999</c:v>
                </c:pt>
                <c:pt idx="2723">
                  <c:v>0.10993</c:v>
                </c:pt>
                <c:pt idx="2724">
                  <c:v>0.109096</c:v>
                </c:pt>
                <c:pt idx="2725">
                  <c:v>0.10825600000000001</c:v>
                </c:pt>
                <c:pt idx="2726">
                  <c:v>0.107408</c:v>
                </c:pt>
                <c:pt idx="2727">
                  <c:v>0.106554</c:v>
                </c:pt>
                <c:pt idx="2728">
                  <c:v>0.105695</c:v>
                </c:pt>
                <c:pt idx="2729">
                  <c:v>0.10483000000000001</c:v>
                </c:pt>
                <c:pt idx="2730">
                  <c:v>0.103961</c:v>
                </c:pt>
                <c:pt idx="2731">
                  <c:v>0.103087</c:v>
                </c:pt>
                <c:pt idx="2732">
                  <c:v>0.10221</c:v>
                </c:pt>
                <c:pt idx="2733">
                  <c:v>0.10133</c:v>
                </c:pt>
                <c:pt idx="2734">
                  <c:v>0.100448</c:v>
                </c:pt>
                <c:pt idx="2735">
                  <c:v>9.9566000000000002E-2</c:v>
                </c:pt>
                <c:pt idx="2736">
                  <c:v>9.8683599999999996E-2</c:v>
                </c:pt>
                <c:pt idx="2737">
                  <c:v>9.7801100000000002E-2</c:v>
                </c:pt>
                <c:pt idx="2738">
                  <c:v>9.6918799999999999E-2</c:v>
                </c:pt>
                <c:pt idx="2739">
                  <c:v>9.6036800000000005E-2</c:v>
                </c:pt>
                <c:pt idx="2740">
                  <c:v>9.5154900000000001E-2</c:v>
                </c:pt>
                <c:pt idx="2741">
                  <c:v>9.4273099999999999E-2</c:v>
                </c:pt>
                <c:pt idx="2742">
                  <c:v>9.3391399999999999E-2</c:v>
                </c:pt>
                <c:pt idx="2743">
                  <c:v>9.2509999999999995E-2</c:v>
                </c:pt>
                <c:pt idx="2744">
                  <c:v>9.1629199999999994E-2</c:v>
                </c:pt>
                <c:pt idx="2745">
                  <c:v>9.0748700000000002E-2</c:v>
                </c:pt>
                <c:pt idx="2746">
                  <c:v>8.9868600000000007E-2</c:v>
                </c:pt>
                <c:pt idx="2747">
                  <c:v>8.8988899999999996E-2</c:v>
                </c:pt>
                <c:pt idx="2748">
                  <c:v>8.8109400000000004E-2</c:v>
                </c:pt>
                <c:pt idx="2749">
                  <c:v>8.7230299999999997E-2</c:v>
                </c:pt>
                <c:pt idx="2750">
                  <c:v>8.6351499999999998E-2</c:v>
                </c:pt>
                <c:pt idx="2751">
                  <c:v>8.5472800000000002E-2</c:v>
                </c:pt>
                <c:pt idx="2752">
                  <c:v>8.4594600000000006E-2</c:v>
                </c:pt>
                <c:pt idx="2753">
                  <c:v>8.3716899999999997E-2</c:v>
                </c:pt>
                <c:pt idx="2754">
                  <c:v>8.2839999999999997E-2</c:v>
                </c:pt>
                <c:pt idx="2755">
                  <c:v>8.1964200000000001E-2</c:v>
                </c:pt>
                <c:pt idx="2756">
                  <c:v>8.1090200000000001E-2</c:v>
                </c:pt>
                <c:pt idx="2757">
                  <c:v>8.0218200000000003E-2</c:v>
                </c:pt>
                <c:pt idx="2758">
                  <c:v>7.9348299999999997E-2</c:v>
                </c:pt>
                <c:pt idx="2759">
                  <c:v>7.8480499999999995E-2</c:v>
                </c:pt>
                <c:pt idx="2760">
                  <c:v>7.7614799999999998E-2</c:v>
                </c:pt>
                <c:pt idx="2761">
                  <c:v>7.6751399999999997E-2</c:v>
                </c:pt>
                <c:pt idx="2762">
                  <c:v>7.5890399999999997E-2</c:v>
                </c:pt>
                <c:pt idx="2763">
                  <c:v>7.5031700000000007E-2</c:v>
                </c:pt>
                <c:pt idx="2764">
                  <c:v>7.4175199999999997E-2</c:v>
                </c:pt>
                <c:pt idx="2765">
                  <c:v>7.3320800000000005E-2</c:v>
                </c:pt>
                <c:pt idx="2766">
                  <c:v>7.2468400000000002E-2</c:v>
                </c:pt>
                <c:pt idx="2767">
                  <c:v>7.1618299999999996E-2</c:v>
                </c:pt>
                <c:pt idx="2768">
                  <c:v>7.0771200000000006E-2</c:v>
                </c:pt>
                <c:pt idx="2769">
                  <c:v>6.9927900000000001E-2</c:v>
                </c:pt>
                <c:pt idx="2770">
                  <c:v>6.9089300000000006E-2</c:v>
                </c:pt>
                <c:pt idx="2771">
                  <c:v>6.82556E-2</c:v>
                </c:pt>
                <c:pt idx="2772">
                  <c:v>6.7426899999999998E-2</c:v>
                </c:pt>
                <c:pt idx="2773">
                  <c:v>6.6603300000000004E-2</c:v>
                </c:pt>
                <c:pt idx="2774">
                  <c:v>6.5784999999999996E-2</c:v>
                </c:pt>
                <c:pt idx="2775">
                  <c:v>6.4971600000000004E-2</c:v>
                </c:pt>
                <c:pt idx="2776">
                  <c:v>6.41626E-2</c:v>
                </c:pt>
                <c:pt idx="2777">
                  <c:v>6.3357899999999995E-2</c:v>
                </c:pt>
                <c:pt idx="2778">
                  <c:v>6.2557699999999994E-2</c:v>
                </c:pt>
                <c:pt idx="2779">
                  <c:v>6.1762499999999998E-2</c:v>
                </c:pt>
                <c:pt idx="2780">
                  <c:v>6.0973100000000002E-2</c:v>
                </c:pt>
                <c:pt idx="2781">
                  <c:v>6.0189899999999998E-2</c:v>
                </c:pt>
                <c:pt idx="2782">
                  <c:v>5.9412E-2</c:v>
                </c:pt>
                <c:pt idx="2783">
                  <c:v>5.86384E-2</c:v>
                </c:pt>
                <c:pt idx="2784">
                  <c:v>5.78691E-2</c:v>
                </c:pt>
                <c:pt idx="2785">
                  <c:v>5.7105000000000003E-2</c:v>
                </c:pt>
                <c:pt idx="2786">
                  <c:v>5.63472E-2</c:v>
                </c:pt>
                <c:pt idx="2787">
                  <c:v>5.5596800000000002E-2</c:v>
                </c:pt>
                <c:pt idx="2788">
                  <c:v>5.4854899999999998E-2</c:v>
                </c:pt>
                <c:pt idx="2789">
                  <c:v>5.4122200000000002E-2</c:v>
                </c:pt>
                <c:pt idx="2790">
                  <c:v>5.3397800000000002E-2</c:v>
                </c:pt>
                <c:pt idx="2791">
                  <c:v>5.2681800000000001E-2</c:v>
                </c:pt>
                <c:pt idx="2792">
                  <c:v>5.1975100000000003E-2</c:v>
                </c:pt>
                <c:pt idx="2793">
                  <c:v>5.1278900000000002E-2</c:v>
                </c:pt>
                <c:pt idx="2794">
                  <c:v>5.0594300000000002E-2</c:v>
                </c:pt>
                <c:pt idx="2795">
                  <c:v>4.99222E-2</c:v>
                </c:pt>
                <c:pt idx="2796">
                  <c:v>4.9262899999999998E-2</c:v>
                </c:pt>
                <c:pt idx="2797">
                  <c:v>4.86165E-2</c:v>
                </c:pt>
                <c:pt idx="2798">
                  <c:v>4.7983100000000001E-2</c:v>
                </c:pt>
                <c:pt idx="2799">
                  <c:v>4.7362899999999999E-2</c:v>
                </c:pt>
                <c:pt idx="2800">
                  <c:v>4.6756199999999998E-2</c:v>
                </c:pt>
                <c:pt idx="2801">
                  <c:v>4.6164400000000001E-2</c:v>
                </c:pt>
                <c:pt idx="2802">
                  <c:v>4.5587799999999998E-2</c:v>
                </c:pt>
                <c:pt idx="2803">
                  <c:v>4.50225E-2</c:v>
                </c:pt>
                <c:pt idx="2804">
                  <c:v>4.4467199999999998E-2</c:v>
                </c:pt>
                <c:pt idx="2805">
                  <c:v>4.3927899999999999E-2</c:v>
                </c:pt>
                <c:pt idx="2806">
                  <c:v>4.3406899999999998E-2</c:v>
                </c:pt>
                <c:pt idx="2807">
                  <c:v>4.2901500000000002E-2</c:v>
                </c:pt>
                <c:pt idx="2808">
                  <c:v>4.2412400000000003E-2</c:v>
                </c:pt>
                <c:pt idx="2809">
                  <c:v>4.1941399999999997E-2</c:v>
                </c:pt>
                <c:pt idx="2810">
                  <c:v>4.14886E-2</c:v>
                </c:pt>
                <c:pt idx="2811">
                  <c:v>4.1054300000000002E-2</c:v>
                </c:pt>
                <c:pt idx="2812">
                  <c:v>4.0638300000000002E-2</c:v>
                </c:pt>
                <c:pt idx="2813">
                  <c:v>4.0241100000000002E-2</c:v>
                </c:pt>
                <c:pt idx="2814">
                  <c:v>3.9863500000000003E-2</c:v>
                </c:pt>
                <c:pt idx="2815">
                  <c:v>3.9506100000000002E-2</c:v>
                </c:pt>
                <c:pt idx="2816">
                  <c:v>3.9169700000000002E-2</c:v>
                </c:pt>
                <c:pt idx="2817">
                  <c:v>3.8854899999999998E-2</c:v>
                </c:pt>
                <c:pt idx="2818">
                  <c:v>3.8562399999999997E-2</c:v>
                </c:pt>
                <c:pt idx="2819">
                  <c:v>3.8293199999999999E-2</c:v>
                </c:pt>
                <c:pt idx="2820">
                  <c:v>3.8048199999999997E-2</c:v>
                </c:pt>
                <c:pt idx="2821">
                  <c:v>3.7828300000000002E-2</c:v>
                </c:pt>
                <c:pt idx="2822">
                  <c:v>3.7634599999999997E-2</c:v>
                </c:pt>
                <c:pt idx="2823">
                  <c:v>3.7468099999999997E-2</c:v>
                </c:pt>
                <c:pt idx="2824">
                  <c:v>3.73292E-2</c:v>
                </c:pt>
                <c:pt idx="2825">
                  <c:v>3.7218099999999997E-2</c:v>
                </c:pt>
                <c:pt idx="2826">
                  <c:v>3.7134599999999997E-2</c:v>
                </c:pt>
                <c:pt idx="2827">
                  <c:v>3.7078699999999999E-2</c:v>
                </c:pt>
                <c:pt idx="2828">
                  <c:v>3.70505E-2</c:v>
                </c:pt>
                <c:pt idx="2829">
                  <c:v>3.705E-2</c:v>
                </c:pt>
                <c:pt idx="2830">
                  <c:v>3.7077400000000003E-2</c:v>
                </c:pt>
                <c:pt idx="2831">
                  <c:v>3.7132999999999999E-2</c:v>
                </c:pt>
                <c:pt idx="2832">
                  <c:v>3.7216899999999997E-2</c:v>
                </c:pt>
                <c:pt idx="2833">
                  <c:v>3.7329399999999999E-2</c:v>
                </c:pt>
                <c:pt idx="2834">
                  <c:v>3.74706E-2</c:v>
                </c:pt>
                <c:pt idx="2835">
                  <c:v>3.764E-2</c:v>
                </c:pt>
                <c:pt idx="2836">
                  <c:v>3.7837299999999997E-2</c:v>
                </c:pt>
                <c:pt idx="2837">
                  <c:v>3.8062600000000002E-2</c:v>
                </c:pt>
                <c:pt idx="2838">
                  <c:v>3.8316000000000003E-2</c:v>
                </c:pt>
                <c:pt idx="2839">
                  <c:v>3.8597199999999998E-2</c:v>
                </c:pt>
                <c:pt idx="2840">
                  <c:v>3.8906299999999998E-2</c:v>
                </c:pt>
                <c:pt idx="2841">
                  <c:v>3.9243599999999997E-2</c:v>
                </c:pt>
                <c:pt idx="2842">
                  <c:v>3.9609499999999999E-2</c:v>
                </c:pt>
                <c:pt idx="2843">
                  <c:v>4.0003999999999998E-2</c:v>
                </c:pt>
                <c:pt idx="2844">
                  <c:v>4.0427200000000003E-2</c:v>
                </c:pt>
                <c:pt idx="2845">
                  <c:v>4.0879100000000002E-2</c:v>
                </c:pt>
                <c:pt idx="2846">
                  <c:v>4.1359399999999998E-2</c:v>
                </c:pt>
                <c:pt idx="2847">
                  <c:v>4.1868000000000002E-2</c:v>
                </c:pt>
                <c:pt idx="2848">
                  <c:v>4.2404600000000001E-2</c:v>
                </c:pt>
                <c:pt idx="2849">
                  <c:v>4.2969100000000003E-2</c:v>
                </c:pt>
                <c:pt idx="2850">
                  <c:v>4.3561200000000001E-2</c:v>
                </c:pt>
                <c:pt idx="2851">
                  <c:v>4.4180299999999999E-2</c:v>
                </c:pt>
                <c:pt idx="2852">
                  <c:v>4.4825400000000001E-2</c:v>
                </c:pt>
                <c:pt idx="2853">
                  <c:v>4.5495800000000003E-2</c:v>
                </c:pt>
                <c:pt idx="2854">
                  <c:v>4.6190500000000002E-2</c:v>
                </c:pt>
                <c:pt idx="2855">
                  <c:v>4.6909300000000001E-2</c:v>
                </c:pt>
                <c:pt idx="2856">
                  <c:v>4.7652E-2</c:v>
                </c:pt>
                <c:pt idx="2857">
                  <c:v>4.8418500000000003E-2</c:v>
                </c:pt>
                <c:pt idx="2858">
                  <c:v>4.9208599999999998E-2</c:v>
                </c:pt>
                <c:pt idx="2859">
                  <c:v>5.0021700000000002E-2</c:v>
                </c:pt>
                <c:pt idx="2860">
                  <c:v>5.0857199999999998E-2</c:v>
                </c:pt>
                <c:pt idx="2861">
                  <c:v>5.1714400000000001E-2</c:v>
                </c:pt>
                <c:pt idx="2862">
                  <c:v>5.2591800000000001E-2</c:v>
                </c:pt>
                <c:pt idx="2863">
                  <c:v>5.3488099999999997E-2</c:v>
                </c:pt>
                <c:pt idx="2864">
                  <c:v>5.4402300000000001E-2</c:v>
                </c:pt>
                <c:pt idx="2865">
                  <c:v>5.5333300000000002E-2</c:v>
                </c:pt>
                <c:pt idx="2866">
                  <c:v>5.62806E-2</c:v>
                </c:pt>
                <c:pt idx="2867">
                  <c:v>5.7244000000000003E-2</c:v>
                </c:pt>
                <c:pt idx="2868">
                  <c:v>5.8222999999999997E-2</c:v>
                </c:pt>
                <c:pt idx="2869">
                  <c:v>5.9215900000000002E-2</c:v>
                </c:pt>
                <c:pt idx="2870">
                  <c:v>6.0220299999999997E-2</c:v>
                </c:pt>
                <c:pt idx="2871">
                  <c:v>6.12346E-2</c:v>
                </c:pt>
                <c:pt idx="2872">
                  <c:v>6.2258000000000001E-2</c:v>
                </c:pt>
                <c:pt idx="2873">
                  <c:v>6.3289899999999996E-2</c:v>
                </c:pt>
                <c:pt idx="2874">
                  <c:v>6.4329499999999998E-2</c:v>
                </c:pt>
                <c:pt idx="2875">
                  <c:v>6.5376500000000004E-2</c:v>
                </c:pt>
                <c:pt idx="2876">
                  <c:v>6.6430400000000001E-2</c:v>
                </c:pt>
                <c:pt idx="2877">
                  <c:v>6.7489400000000005E-2</c:v>
                </c:pt>
                <c:pt idx="2878">
                  <c:v>6.8551000000000001E-2</c:v>
                </c:pt>
                <c:pt idx="2879">
                  <c:v>6.9613900000000006E-2</c:v>
                </c:pt>
                <c:pt idx="2880">
                  <c:v>7.0678000000000005E-2</c:v>
                </c:pt>
                <c:pt idx="2881">
                  <c:v>7.1743000000000001E-2</c:v>
                </c:pt>
                <c:pt idx="2882">
                  <c:v>7.2807999999999998E-2</c:v>
                </c:pt>
                <c:pt idx="2883">
                  <c:v>7.3871000000000006E-2</c:v>
                </c:pt>
                <c:pt idx="2884">
                  <c:v>7.4930200000000002E-2</c:v>
                </c:pt>
                <c:pt idx="2885">
                  <c:v>7.5984300000000005E-2</c:v>
                </c:pt>
                <c:pt idx="2886">
                  <c:v>7.7032000000000003E-2</c:v>
                </c:pt>
                <c:pt idx="2887">
                  <c:v>7.8071299999999996E-2</c:v>
                </c:pt>
                <c:pt idx="2888">
                  <c:v>7.9100900000000002E-2</c:v>
                </c:pt>
                <c:pt idx="2889">
                  <c:v>8.0119700000000002E-2</c:v>
                </c:pt>
                <c:pt idx="2890">
                  <c:v>8.1127299999999999E-2</c:v>
                </c:pt>
                <c:pt idx="2891">
                  <c:v>8.2123000000000002E-2</c:v>
                </c:pt>
                <c:pt idx="2892">
                  <c:v>8.3105999999999999E-2</c:v>
                </c:pt>
                <c:pt idx="2893">
                  <c:v>8.4074800000000005E-2</c:v>
                </c:pt>
                <c:pt idx="2894">
                  <c:v>8.5028000000000006E-2</c:v>
                </c:pt>
                <c:pt idx="2895">
                  <c:v>8.5964799999999994E-2</c:v>
                </c:pt>
                <c:pt idx="2896">
                  <c:v>8.68839E-2</c:v>
                </c:pt>
                <c:pt idx="2897">
                  <c:v>8.7783200000000006E-2</c:v>
                </c:pt>
                <c:pt idx="2898">
                  <c:v>8.8660799999999998E-2</c:v>
                </c:pt>
                <c:pt idx="2899">
                  <c:v>8.9515300000000006E-2</c:v>
                </c:pt>
                <c:pt idx="2900">
                  <c:v>9.0345300000000003E-2</c:v>
                </c:pt>
                <c:pt idx="2901">
                  <c:v>9.11497E-2</c:v>
                </c:pt>
                <c:pt idx="2902">
                  <c:v>9.1927300000000003E-2</c:v>
                </c:pt>
                <c:pt idx="2903">
                  <c:v>9.2676999999999995E-2</c:v>
                </c:pt>
                <c:pt idx="2904">
                  <c:v>9.3397499999999994E-2</c:v>
                </c:pt>
                <c:pt idx="2905">
                  <c:v>9.4087699999999996E-2</c:v>
                </c:pt>
                <c:pt idx="2906">
                  <c:v>9.4746700000000003E-2</c:v>
                </c:pt>
                <c:pt idx="2907">
                  <c:v>9.5373200000000005E-2</c:v>
                </c:pt>
                <c:pt idx="2908">
                  <c:v>9.5965800000000004E-2</c:v>
                </c:pt>
                <c:pt idx="2909">
                  <c:v>9.6523399999999995E-2</c:v>
                </c:pt>
                <c:pt idx="2910">
                  <c:v>9.7045300000000001E-2</c:v>
                </c:pt>
                <c:pt idx="2911">
                  <c:v>9.7530699999999998E-2</c:v>
                </c:pt>
                <c:pt idx="2912">
                  <c:v>9.7978399999999993E-2</c:v>
                </c:pt>
                <c:pt idx="2913">
                  <c:v>9.8387299999999997E-2</c:v>
                </c:pt>
                <c:pt idx="2914">
                  <c:v>9.8755999999999997E-2</c:v>
                </c:pt>
                <c:pt idx="2915">
                  <c:v>9.9083000000000004E-2</c:v>
                </c:pt>
                <c:pt idx="2916">
                  <c:v>9.9367300000000006E-2</c:v>
                </c:pt>
                <c:pt idx="2917">
                  <c:v>9.9607899999999999E-2</c:v>
                </c:pt>
                <c:pt idx="2918">
                  <c:v>9.9804100000000007E-2</c:v>
                </c:pt>
                <c:pt idx="2919">
                  <c:v>9.9955199999999994E-2</c:v>
                </c:pt>
                <c:pt idx="2920">
                  <c:v>0.100061</c:v>
                </c:pt>
                <c:pt idx="2921">
                  <c:v>0.10012</c:v>
                </c:pt>
                <c:pt idx="2922">
                  <c:v>0.100132</c:v>
                </c:pt>
                <c:pt idx="2923">
                  <c:v>0.100096</c:v>
                </c:pt>
                <c:pt idx="2924">
                  <c:v>0.100011</c:v>
                </c:pt>
                <c:pt idx="2925">
                  <c:v>9.9875099999999994E-2</c:v>
                </c:pt>
                <c:pt idx="2926">
                  <c:v>9.9688200000000005E-2</c:v>
                </c:pt>
                <c:pt idx="2927">
                  <c:v>9.9448800000000004E-2</c:v>
                </c:pt>
                <c:pt idx="2928">
                  <c:v>9.9156400000000006E-2</c:v>
                </c:pt>
                <c:pt idx="2929">
                  <c:v>9.8810599999999998E-2</c:v>
                </c:pt>
                <c:pt idx="2930">
                  <c:v>9.8411299999999993E-2</c:v>
                </c:pt>
                <c:pt idx="2931">
                  <c:v>9.7957799999999998E-2</c:v>
                </c:pt>
                <c:pt idx="2932">
                  <c:v>9.7449900000000006E-2</c:v>
                </c:pt>
                <c:pt idx="2933">
                  <c:v>9.6887399999999999E-2</c:v>
                </c:pt>
                <c:pt idx="2934">
                  <c:v>9.6269800000000003E-2</c:v>
                </c:pt>
                <c:pt idx="2935">
                  <c:v>9.5596600000000004E-2</c:v>
                </c:pt>
                <c:pt idx="2936">
                  <c:v>9.4867499999999993E-2</c:v>
                </c:pt>
                <c:pt idx="2937">
                  <c:v>9.4082299999999994E-2</c:v>
                </c:pt>
                <c:pt idx="2938">
                  <c:v>9.3240900000000002E-2</c:v>
                </c:pt>
                <c:pt idx="2939">
                  <c:v>9.2342800000000003E-2</c:v>
                </c:pt>
                <c:pt idx="2940">
                  <c:v>9.1387899999999994E-2</c:v>
                </c:pt>
                <c:pt idx="2941">
                  <c:v>9.0376700000000004E-2</c:v>
                </c:pt>
                <c:pt idx="2942">
                  <c:v>8.9309200000000005E-2</c:v>
                </c:pt>
                <c:pt idx="2943">
                  <c:v>8.8185600000000003E-2</c:v>
                </c:pt>
                <c:pt idx="2944">
                  <c:v>8.7005899999999997E-2</c:v>
                </c:pt>
                <c:pt idx="2945">
                  <c:v>8.5770200000000005E-2</c:v>
                </c:pt>
                <c:pt idx="2946">
                  <c:v>8.4478800000000007E-2</c:v>
                </c:pt>
                <c:pt idx="2947">
                  <c:v>8.3132200000000003E-2</c:v>
                </c:pt>
                <c:pt idx="2948">
                  <c:v>8.1730700000000003E-2</c:v>
                </c:pt>
                <c:pt idx="2949">
                  <c:v>8.0273999999999998E-2</c:v>
                </c:pt>
                <c:pt idx="2950">
                  <c:v>7.8762100000000002E-2</c:v>
                </c:pt>
                <c:pt idx="2951">
                  <c:v>7.7195E-2</c:v>
                </c:pt>
                <c:pt idx="2952">
                  <c:v>7.5573299999999996E-2</c:v>
                </c:pt>
                <c:pt idx="2953">
                  <c:v>7.3897599999999994E-2</c:v>
                </c:pt>
                <c:pt idx="2954">
                  <c:v>7.2168800000000005E-2</c:v>
                </c:pt>
                <c:pt idx="2955">
                  <c:v>7.0388400000000004E-2</c:v>
                </c:pt>
                <c:pt idx="2956">
                  <c:v>6.8556900000000004E-2</c:v>
                </c:pt>
                <c:pt idx="2957">
                  <c:v>6.6674800000000006E-2</c:v>
                </c:pt>
                <c:pt idx="2958">
                  <c:v>6.4742099999999997E-2</c:v>
                </c:pt>
                <c:pt idx="2959">
                  <c:v>6.2759800000000004E-2</c:v>
                </c:pt>
                <c:pt idx="2960">
                  <c:v>6.0729199999999997E-2</c:v>
                </c:pt>
                <c:pt idx="2961">
                  <c:v>5.86519E-2</c:v>
                </c:pt>
                <c:pt idx="2962">
                  <c:v>5.65294E-2</c:v>
                </c:pt>
                <c:pt idx="2963">
                  <c:v>5.4363099999999998E-2</c:v>
                </c:pt>
                <c:pt idx="2964">
                  <c:v>5.2154699999999998E-2</c:v>
                </c:pt>
                <c:pt idx="2965">
                  <c:v>4.9905600000000001E-2</c:v>
                </c:pt>
                <c:pt idx="2966">
                  <c:v>4.76175E-2</c:v>
                </c:pt>
                <c:pt idx="2967">
                  <c:v>4.52918E-2</c:v>
                </c:pt>
                <c:pt idx="2968">
                  <c:v>4.2929299999999997E-2</c:v>
                </c:pt>
                <c:pt idx="2969">
                  <c:v>4.0530799999999999E-2</c:v>
                </c:pt>
                <c:pt idx="2970">
                  <c:v>3.8096600000000001E-2</c:v>
                </c:pt>
                <c:pt idx="2971">
                  <c:v>3.5627800000000001E-2</c:v>
                </c:pt>
                <c:pt idx="2972">
                  <c:v>3.3125799999999997E-2</c:v>
                </c:pt>
                <c:pt idx="2973">
                  <c:v>3.0592299999999999E-2</c:v>
                </c:pt>
                <c:pt idx="2974">
                  <c:v>2.8028600000000001E-2</c:v>
                </c:pt>
                <c:pt idx="2975">
                  <c:v>2.5436299999999998E-2</c:v>
                </c:pt>
                <c:pt idx="2976">
                  <c:v>2.2816699999999999E-2</c:v>
                </c:pt>
                <c:pt idx="2977">
                  <c:v>2.0171700000000001E-2</c:v>
                </c:pt>
                <c:pt idx="2978">
                  <c:v>1.7502899999999998E-2</c:v>
                </c:pt>
                <c:pt idx="2979">
                  <c:v>1.4811899999999999E-2</c:v>
                </c:pt>
                <c:pt idx="2980">
                  <c:v>1.2100100000000001E-2</c:v>
                </c:pt>
                <c:pt idx="2981" formatCode="0.00E+00">
                  <c:v>9.3694499999999997E-3</c:v>
                </c:pt>
                <c:pt idx="2982" formatCode="0.00E+00">
                  <c:v>6.6219099999999999E-3</c:v>
                </c:pt>
                <c:pt idx="2983" formatCode="0.00E+00">
                  <c:v>3.8595299999999999E-3</c:v>
                </c:pt>
                <c:pt idx="2984" formatCode="0.00E+00">
                  <c:v>1.0842899999999999E-3</c:v>
                </c:pt>
                <c:pt idx="2985" formatCode="0.00E+00">
                  <c:v>-1.70211E-3</c:v>
                </c:pt>
                <c:pt idx="2986" formatCode="0.00E+00">
                  <c:v>-4.4984999999999999E-3</c:v>
                </c:pt>
                <c:pt idx="2987" formatCode="0.00E+00">
                  <c:v>-7.3039799999999998E-3</c:v>
                </c:pt>
                <c:pt idx="2988">
                  <c:v>-1.0117599999999999E-2</c:v>
                </c:pt>
                <c:pt idx="2989">
                  <c:v>-1.2937799999999999E-2</c:v>
                </c:pt>
                <c:pt idx="2990">
                  <c:v>-1.57628E-2</c:v>
                </c:pt>
                <c:pt idx="2991">
                  <c:v>-1.8590499999999999E-2</c:v>
                </c:pt>
                <c:pt idx="2992">
                  <c:v>-2.1418800000000002E-2</c:v>
                </c:pt>
                <c:pt idx="2993">
                  <c:v>-2.4244999999999999E-2</c:v>
                </c:pt>
                <c:pt idx="2994">
                  <c:v>-2.7066400000000001E-2</c:v>
                </c:pt>
                <c:pt idx="2995">
                  <c:v>-2.98806E-2</c:v>
                </c:pt>
                <c:pt idx="2996">
                  <c:v>-3.2685499999999999E-2</c:v>
                </c:pt>
                <c:pt idx="2997">
                  <c:v>-3.5478799999999998E-2</c:v>
                </c:pt>
                <c:pt idx="2998">
                  <c:v>-3.8258E-2</c:v>
                </c:pt>
                <c:pt idx="2999">
                  <c:v>-4.1021200000000001E-2</c:v>
                </c:pt>
                <c:pt idx="3000">
                  <c:v>-4.3766300000000001E-2</c:v>
                </c:pt>
                <c:pt idx="3001">
                  <c:v>-4.6491400000000002E-2</c:v>
                </c:pt>
                <c:pt idx="3002">
                  <c:v>-4.9195000000000003E-2</c:v>
                </c:pt>
                <c:pt idx="3003">
                  <c:v>-5.1875999999999999E-2</c:v>
                </c:pt>
                <c:pt idx="3004">
                  <c:v>-5.4533199999999997E-2</c:v>
                </c:pt>
                <c:pt idx="3005">
                  <c:v>-5.7165100000000003E-2</c:v>
                </c:pt>
                <c:pt idx="3006">
                  <c:v>-5.9769799999999998E-2</c:v>
                </c:pt>
                <c:pt idx="3007">
                  <c:v>-6.2343700000000002E-2</c:v>
                </c:pt>
                <c:pt idx="3008">
                  <c:v>-6.4882800000000004E-2</c:v>
                </c:pt>
                <c:pt idx="3009">
                  <c:v>-6.7384600000000003E-2</c:v>
                </c:pt>
                <c:pt idx="3010">
                  <c:v>-6.9847999999999993E-2</c:v>
                </c:pt>
                <c:pt idx="3011">
                  <c:v>-7.2272000000000003E-2</c:v>
                </c:pt>
                <c:pt idx="3012">
                  <c:v>-7.4655100000000002E-2</c:v>
                </c:pt>
                <c:pt idx="3013">
                  <c:v>-7.6995900000000006E-2</c:v>
                </c:pt>
                <c:pt idx="3014">
                  <c:v>-7.9293299999999997E-2</c:v>
                </c:pt>
                <c:pt idx="3015">
                  <c:v>-8.1546400000000005E-2</c:v>
                </c:pt>
                <c:pt idx="3016">
                  <c:v>-8.3753999999999995E-2</c:v>
                </c:pt>
                <c:pt idx="3017">
                  <c:v>-8.59148E-2</c:v>
                </c:pt>
                <c:pt idx="3018">
                  <c:v>-8.8027800000000003E-2</c:v>
                </c:pt>
                <c:pt idx="3019">
                  <c:v>-9.0091400000000002E-2</c:v>
                </c:pt>
                <c:pt idx="3020">
                  <c:v>-9.2103199999999996E-2</c:v>
                </c:pt>
                <c:pt idx="3021">
                  <c:v>-9.40608E-2</c:v>
                </c:pt>
                <c:pt idx="3022">
                  <c:v>-9.5963499999999993E-2</c:v>
                </c:pt>
                <c:pt idx="3023">
                  <c:v>-9.7811200000000001E-2</c:v>
                </c:pt>
                <c:pt idx="3024">
                  <c:v>-9.9602899999999994E-2</c:v>
                </c:pt>
                <c:pt idx="3025">
                  <c:v>-0.101338</c:v>
                </c:pt>
                <c:pt idx="3026">
                  <c:v>-0.103015</c:v>
                </c:pt>
                <c:pt idx="3027">
                  <c:v>-0.10463500000000001</c:v>
                </c:pt>
                <c:pt idx="3028">
                  <c:v>-0.106195</c:v>
                </c:pt>
                <c:pt idx="3029">
                  <c:v>-0.107695</c:v>
                </c:pt>
                <c:pt idx="3030">
                  <c:v>-0.10913299999999999</c:v>
                </c:pt>
                <c:pt idx="3031">
                  <c:v>-0.110508</c:v>
                </c:pt>
                <c:pt idx="3032">
                  <c:v>-0.111819</c:v>
                </c:pt>
                <c:pt idx="3033">
                  <c:v>-0.113065</c:v>
                </c:pt>
                <c:pt idx="3034">
                  <c:v>-0.114243</c:v>
                </c:pt>
                <c:pt idx="3035">
                  <c:v>-0.115353</c:v>
                </c:pt>
                <c:pt idx="3036">
                  <c:v>-0.116395</c:v>
                </c:pt>
                <c:pt idx="3037">
                  <c:v>-0.117368</c:v>
                </c:pt>
                <c:pt idx="3038">
                  <c:v>-0.118273</c:v>
                </c:pt>
                <c:pt idx="3039">
                  <c:v>-0.11910999999999999</c:v>
                </c:pt>
                <c:pt idx="3040">
                  <c:v>-0.119879</c:v>
                </c:pt>
                <c:pt idx="3041">
                  <c:v>-0.12058099999999999</c:v>
                </c:pt>
                <c:pt idx="3042">
                  <c:v>-0.121214</c:v>
                </c:pt>
                <c:pt idx="3043">
                  <c:v>-0.121779</c:v>
                </c:pt>
                <c:pt idx="3044">
                  <c:v>-0.122277</c:v>
                </c:pt>
                <c:pt idx="3045">
                  <c:v>-0.122709</c:v>
                </c:pt>
                <c:pt idx="3046">
                  <c:v>-0.123076</c:v>
                </c:pt>
                <c:pt idx="3047">
                  <c:v>-0.123379</c:v>
                </c:pt>
                <c:pt idx="3048">
                  <c:v>-0.12361800000000001</c:v>
                </c:pt>
                <c:pt idx="3049">
                  <c:v>-0.123789</c:v>
                </c:pt>
                <c:pt idx="3050">
                  <c:v>-0.123891</c:v>
                </c:pt>
                <c:pt idx="3051">
                  <c:v>-0.12392599999999999</c:v>
                </c:pt>
                <c:pt idx="3052">
                  <c:v>-0.123892</c:v>
                </c:pt>
                <c:pt idx="3053">
                  <c:v>-0.12379</c:v>
                </c:pt>
                <c:pt idx="3054">
                  <c:v>-0.12361999999999999</c:v>
                </c:pt>
                <c:pt idx="3055">
                  <c:v>-0.12338499999999999</c:v>
                </c:pt>
                <c:pt idx="3056">
                  <c:v>-0.123088</c:v>
                </c:pt>
                <c:pt idx="3057">
                  <c:v>-0.122729</c:v>
                </c:pt>
                <c:pt idx="3058">
                  <c:v>-0.122308</c:v>
                </c:pt>
                <c:pt idx="3059">
                  <c:v>-0.121827</c:v>
                </c:pt>
                <c:pt idx="3060">
                  <c:v>-0.12128800000000001</c:v>
                </c:pt>
                <c:pt idx="3061">
                  <c:v>-0.120695</c:v>
                </c:pt>
                <c:pt idx="3062">
                  <c:v>-0.120048</c:v>
                </c:pt>
                <c:pt idx="3063">
                  <c:v>-0.119348</c:v>
                </c:pt>
                <c:pt idx="3064">
                  <c:v>-0.11859699999999999</c:v>
                </c:pt>
                <c:pt idx="3065">
                  <c:v>-0.117797</c:v>
                </c:pt>
                <c:pt idx="3066">
                  <c:v>-0.11695</c:v>
                </c:pt>
                <c:pt idx="3067">
                  <c:v>-0.116054</c:v>
                </c:pt>
                <c:pt idx="3068">
                  <c:v>-0.115111</c:v>
                </c:pt>
                <c:pt idx="3069">
                  <c:v>-0.114122</c:v>
                </c:pt>
                <c:pt idx="3070">
                  <c:v>-0.11308699999999999</c:v>
                </c:pt>
                <c:pt idx="3071">
                  <c:v>-0.112007</c:v>
                </c:pt>
                <c:pt idx="3072">
                  <c:v>-0.11088199999999999</c:v>
                </c:pt>
                <c:pt idx="3073">
                  <c:v>-0.109712</c:v>
                </c:pt>
                <c:pt idx="3074">
                  <c:v>-0.1085</c:v>
                </c:pt>
                <c:pt idx="3075">
                  <c:v>-0.10725</c:v>
                </c:pt>
                <c:pt idx="3076">
                  <c:v>-0.105965</c:v>
                </c:pt>
                <c:pt idx="3077">
                  <c:v>-0.104648</c:v>
                </c:pt>
                <c:pt idx="3078">
                  <c:v>-0.103299</c:v>
                </c:pt>
                <c:pt idx="3079">
                  <c:v>-0.10192</c:v>
                </c:pt>
                <c:pt idx="3080">
                  <c:v>-0.100512</c:v>
                </c:pt>
                <c:pt idx="3081">
                  <c:v>-9.9077200000000004E-2</c:v>
                </c:pt>
                <c:pt idx="3082">
                  <c:v>-9.76157E-2</c:v>
                </c:pt>
                <c:pt idx="3083">
                  <c:v>-9.6129599999999996E-2</c:v>
                </c:pt>
                <c:pt idx="3084">
                  <c:v>-9.4619700000000001E-2</c:v>
                </c:pt>
                <c:pt idx="3085">
                  <c:v>-9.3087199999999995E-2</c:v>
                </c:pt>
                <c:pt idx="3086">
                  <c:v>-9.1533400000000001E-2</c:v>
                </c:pt>
                <c:pt idx="3087">
                  <c:v>-8.9959499999999998E-2</c:v>
                </c:pt>
                <c:pt idx="3088">
                  <c:v>-8.8367299999999996E-2</c:v>
                </c:pt>
                <c:pt idx="3089">
                  <c:v>-8.6759900000000001E-2</c:v>
                </c:pt>
                <c:pt idx="3090">
                  <c:v>-8.5140999999999994E-2</c:v>
                </c:pt>
                <c:pt idx="3091">
                  <c:v>-8.3513199999999996E-2</c:v>
                </c:pt>
                <c:pt idx="3092">
                  <c:v>-8.1878599999999996E-2</c:v>
                </c:pt>
                <c:pt idx="3093">
                  <c:v>-8.0239900000000003E-2</c:v>
                </c:pt>
                <c:pt idx="3094">
                  <c:v>-7.8597899999999998E-2</c:v>
                </c:pt>
                <c:pt idx="3095">
                  <c:v>-7.6950500000000005E-2</c:v>
                </c:pt>
                <c:pt idx="3096">
                  <c:v>-7.5296000000000002E-2</c:v>
                </c:pt>
                <c:pt idx="3097">
                  <c:v>-7.3635699999999998E-2</c:v>
                </c:pt>
                <c:pt idx="3098">
                  <c:v>-7.1973200000000001E-2</c:v>
                </c:pt>
                <c:pt idx="3099">
                  <c:v>-7.0311700000000005E-2</c:v>
                </c:pt>
                <c:pt idx="3100">
                  <c:v>-6.8654300000000001E-2</c:v>
                </c:pt>
                <c:pt idx="3101">
                  <c:v>-6.7002900000000004E-2</c:v>
                </c:pt>
                <c:pt idx="3102">
                  <c:v>-6.5358600000000003E-2</c:v>
                </c:pt>
                <c:pt idx="3103">
                  <c:v>-6.3723199999999994E-2</c:v>
                </c:pt>
                <c:pt idx="3104">
                  <c:v>-6.2099500000000002E-2</c:v>
                </c:pt>
                <c:pt idx="3105">
                  <c:v>-6.0491799999999998E-2</c:v>
                </c:pt>
                <c:pt idx="3106">
                  <c:v>-5.8903499999999998E-2</c:v>
                </c:pt>
                <c:pt idx="3107">
                  <c:v>-5.7335400000000002E-2</c:v>
                </c:pt>
                <c:pt idx="3108">
                  <c:v>-5.5787400000000001E-2</c:v>
                </c:pt>
                <c:pt idx="3109">
                  <c:v>-5.4260099999999999E-2</c:v>
                </c:pt>
                <c:pt idx="3110">
                  <c:v>-5.2755700000000003E-2</c:v>
                </c:pt>
                <c:pt idx="3111">
                  <c:v>-5.1276000000000002E-2</c:v>
                </c:pt>
                <c:pt idx="3112">
                  <c:v>-4.9822100000000001E-2</c:v>
                </c:pt>
                <c:pt idx="3113">
                  <c:v>-4.8396700000000001E-2</c:v>
                </c:pt>
                <c:pt idx="3114">
                  <c:v>-4.7003200000000002E-2</c:v>
                </c:pt>
                <c:pt idx="3115">
                  <c:v>-4.5645699999999997E-2</c:v>
                </c:pt>
                <c:pt idx="3116">
                  <c:v>-4.4327800000000001E-2</c:v>
                </c:pt>
                <c:pt idx="3117">
                  <c:v>-4.3051899999999997E-2</c:v>
                </c:pt>
                <c:pt idx="3118">
                  <c:v>-4.1819700000000001E-2</c:v>
                </c:pt>
                <c:pt idx="3119">
                  <c:v>-4.0632399999999999E-2</c:v>
                </c:pt>
                <c:pt idx="3120">
                  <c:v>-3.9490600000000001E-2</c:v>
                </c:pt>
                <c:pt idx="3121">
                  <c:v>-3.8394499999999998E-2</c:v>
                </c:pt>
                <c:pt idx="3122">
                  <c:v>-3.7345099999999999E-2</c:v>
                </c:pt>
                <c:pt idx="3123">
                  <c:v>-3.6344700000000001E-2</c:v>
                </c:pt>
                <c:pt idx="3124">
                  <c:v>-3.5396799999999999E-2</c:v>
                </c:pt>
                <c:pt idx="3125">
                  <c:v>-3.4504399999999998E-2</c:v>
                </c:pt>
                <c:pt idx="3126">
                  <c:v>-3.3669999999999999E-2</c:v>
                </c:pt>
                <c:pt idx="3127">
                  <c:v>-3.2896700000000001E-2</c:v>
                </c:pt>
                <c:pt idx="3128">
                  <c:v>-3.2187300000000002E-2</c:v>
                </c:pt>
                <c:pt idx="3129">
                  <c:v>-3.15439E-2</c:v>
                </c:pt>
                <c:pt idx="3130">
                  <c:v>-3.09684E-2</c:v>
                </c:pt>
                <c:pt idx="3131">
                  <c:v>-3.0462599999999999E-2</c:v>
                </c:pt>
                <c:pt idx="3132">
                  <c:v>-3.0028900000000001E-2</c:v>
                </c:pt>
                <c:pt idx="3133">
                  <c:v>-2.9670100000000001E-2</c:v>
                </c:pt>
                <c:pt idx="3134">
                  <c:v>-2.93882E-2</c:v>
                </c:pt>
                <c:pt idx="3135">
                  <c:v>-2.9183000000000001E-2</c:v>
                </c:pt>
                <c:pt idx="3136">
                  <c:v>-2.9052000000000001E-2</c:v>
                </c:pt>
                <c:pt idx="3137">
                  <c:v>-2.8992799999999999E-2</c:v>
                </c:pt>
                <c:pt idx="3138">
                  <c:v>-2.90055E-2</c:v>
                </c:pt>
                <c:pt idx="3139">
                  <c:v>-2.9091200000000001E-2</c:v>
                </c:pt>
                <c:pt idx="3140">
                  <c:v>-2.9249299999999999E-2</c:v>
                </c:pt>
                <c:pt idx="3141">
                  <c:v>-2.9479399999999999E-2</c:v>
                </c:pt>
                <c:pt idx="3142">
                  <c:v>-2.9784000000000001E-2</c:v>
                </c:pt>
                <c:pt idx="3143">
                  <c:v>-3.0166999999999999E-2</c:v>
                </c:pt>
                <c:pt idx="3144">
                  <c:v>-3.0629900000000002E-2</c:v>
                </c:pt>
                <c:pt idx="3145">
                  <c:v>-3.1172100000000001E-2</c:v>
                </c:pt>
                <c:pt idx="3146">
                  <c:v>-3.1793299999999997E-2</c:v>
                </c:pt>
                <c:pt idx="3147">
                  <c:v>-3.2495499999999997E-2</c:v>
                </c:pt>
                <c:pt idx="3148">
                  <c:v>-3.32818E-2</c:v>
                </c:pt>
                <c:pt idx="3149">
                  <c:v>-3.4153999999999997E-2</c:v>
                </c:pt>
                <c:pt idx="3150">
                  <c:v>-3.5111099999999999E-2</c:v>
                </c:pt>
                <c:pt idx="3151">
                  <c:v>-3.6152400000000001E-2</c:v>
                </c:pt>
                <c:pt idx="3152">
                  <c:v>-3.7279100000000003E-2</c:v>
                </c:pt>
                <c:pt idx="3153">
                  <c:v>-3.8490499999999997E-2</c:v>
                </c:pt>
                <c:pt idx="3154">
                  <c:v>-3.9781900000000002E-2</c:v>
                </c:pt>
                <c:pt idx="3155">
                  <c:v>-4.1147999999999997E-2</c:v>
                </c:pt>
                <c:pt idx="3156">
                  <c:v>-4.2586499999999999E-2</c:v>
                </c:pt>
                <c:pt idx="3157">
                  <c:v>-4.4095799999999997E-2</c:v>
                </c:pt>
                <c:pt idx="3158">
                  <c:v>-4.5674699999999999E-2</c:v>
                </c:pt>
                <c:pt idx="3159">
                  <c:v>-4.7322400000000001E-2</c:v>
                </c:pt>
                <c:pt idx="3160">
                  <c:v>-4.9037400000000002E-2</c:v>
                </c:pt>
                <c:pt idx="3161">
                  <c:v>-5.0817800000000003E-2</c:v>
                </c:pt>
                <c:pt idx="3162">
                  <c:v>-5.2663599999999998E-2</c:v>
                </c:pt>
                <c:pt idx="3163">
                  <c:v>-5.4576199999999998E-2</c:v>
                </c:pt>
                <c:pt idx="3164">
                  <c:v>-5.6554300000000002E-2</c:v>
                </c:pt>
                <c:pt idx="3165">
                  <c:v>-5.8594199999999999E-2</c:v>
                </c:pt>
                <c:pt idx="3166">
                  <c:v>-6.0693799999999999E-2</c:v>
                </c:pt>
                <c:pt idx="3167">
                  <c:v>-6.2852699999999997E-2</c:v>
                </c:pt>
                <c:pt idx="3168">
                  <c:v>-6.5068500000000001E-2</c:v>
                </c:pt>
                <c:pt idx="3169">
                  <c:v>-6.7337599999999997E-2</c:v>
                </c:pt>
                <c:pt idx="3170">
                  <c:v>-6.9656499999999996E-2</c:v>
                </c:pt>
                <c:pt idx="3171">
                  <c:v>-7.2021799999999997E-2</c:v>
                </c:pt>
                <c:pt idx="3172">
                  <c:v>-7.4429999999999996E-2</c:v>
                </c:pt>
                <c:pt idx="3173">
                  <c:v>-7.6878100000000005E-2</c:v>
                </c:pt>
                <c:pt idx="3174">
                  <c:v>-7.9362100000000005E-2</c:v>
                </c:pt>
                <c:pt idx="3175">
                  <c:v>-8.1877500000000006E-2</c:v>
                </c:pt>
                <c:pt idx="3176">
                  <c:v>-8.4421599999999999E-2</c:v>
                </c:pt>
                <c:pt idx="3177">
                  <c:v>-8.6993200000000007E-2</c:v>
                </c:pt>
                <c:pt idx="3178">
                  <c:v>-8.9590299999999998E-2</c:v>
                </c:pt>
                <c:pt idx="3179">
                  <c:v>-9.2210600000000004E-2</c:v>
                </c:pt>
                <c:pt idx="3180">
                  <c:v>-9.4852300000000001E-2</c:v>
                </c:pt>
                <c:pt idx="3181">
                  <c:v>-9.7513600000000006E-2</c:v>
                </c:pt>
                <c:pt idx="3182">
                  <c:v>-0.100188</c:v>
                </c:pt>
                <c:pt idx="3183">
                  <c:v>-0.102866</c:v>
                </c:pt>
                <c:pt idx="3184">
                  <c:v>-0.10553800000000001</c:v>
                </c:pt>
                <c:pt idx="3185">
                  <c:v>-0.10820200000000001</c:v>
                </c:pt>
                <c:pt idx="3186">
                  <c:v>-0.11086</c:v>
                </c:pt>
                <c:pt idx="3187">
                  <c:v>-0.113509</c:v>
                </c:pt>
                <c:pt idx="3188">
                  <c:v>-0.116144</c:v>
                </c:pt>
                <c:pt idx="3189">
                  <c:v>-0.118758</c:v>
                </c:pt>
                <c:pt idx="3190">
                  <c:v>-0.121347</c:v>
                </c:pt>
                <c:pt idx="3191">
                  <c:v>-0.123908</c:v>
                </c:pt>
                <c:pt idx="3192">
                  <c:v>-0.126441</c:v>
                </c:pt>
                <c:pt idx="3193">
                  <c:v>-0.12895100000000001</c:v>
                </c:pt>
                <c:pt idx="3194">
                  <c:v>-0.131437</c:v>
                </c:pt>
                <c:pt idx="3195">
                  <c:v>-0.13389300000000001</c:v>
                </c:pt>
                <c:pt idx="3196">
                  <c:v>-0.13631599999999999</c:v>
                </c:pt>
                <c:pt idx="3197">
                  <c:v>-0.13869899999999999</c:v>
                </c:pt>
                <c:pt idx="3198">
                  <c:v>-0.14104</c:v>
                </c:pt>
                <c:pt idx="3199">
                  <c:v>-0.14333399999999999</c:v>
                </c:pt>
                <c:pt idx="3200">
                  <c:v>-0.14557800000000001</c:v>
                </c:pt>
                <c:pt idx="3201">
                  <c:v>-0.14776900000000001</c:v>
                </c:pt>
                <c:pt idx="3202">
                  <c:v>-0.14990899999999999</c:v>
                </c:pt>
                <c:pt idx="3203">
                  <c:v>-0.152002</c:v>
                </c:pt>
                <c:pt idx="3204">
                  <c:v>-0.15405099999999999</c:v>
                </c:pt>
                <c:pt idx="3205">
                  <c:v>-0.156057</c:v>
                </c:pt>
                <c:pt idx="3206">
                  <c:v>-0.15801899999999999</c:v>
                </c:pt>
                <c:pt idx="3207">
                  <c:v>-0.15993499999999999</c:v>
                </c:pt>
                <c:pt idx="3208">
                  <c:v>-0.161804</c:v>
                </c:pt>
                <c:pt idx="3209">
                  <c:v>-0.16362099999999999</c:v>
                </c:pt>
                <c:pt idx="3210">
                  <c:v>-0.16538600000000001</c:v>
                </c:pt>
                <c:pt idx="3211">
                  <c:v>-0.1671</c:v>
                </c:pt>
                <c:pt idx="3212">
                  <c:v>-0.16875999999999999</c:v>
                </c:pt>
                <c:pt idx="3213">
                  <c:v>-0.17036499999999999</c:v>
                </c:pt>
                <c:pt idx="3214">
                  <c:v>-0.17191200000000001</c:v>
                </c:pt>
                <c:pt idx="3215">
                  <c:v>-0.173404</c:v>
                </c:pt>
                <c:pt idx="3216">
                  <c:v>-0.174842</c:v>
                </c:pt>
                <c:pt idx="3217">
                  <c:v>-0.17622499999999999</c:v>
                </c:pt>
                <c:pt idx="3218">
                  <c:v>-0.17755399999999999</c:v>
                </c:pt>
                <c:pt idx="3219">
                  <c:v>-0.17882799999999999</c:v>
                </c:pt>
                <c:pt idx="3220">
                  <c:v>-0.18004899999999999</c:v>
                </c:pt>
                <c:pt idx="3221">
                  <c:v>-0.18121899999999999</c:v>
                </c:pt>
                <c:pt idx="3222">
                  <c:v>-0.18234</c:v>
                </c:pt>
                <c:pt idx="3223">
                  <c:v>-0.18341099999999999</c:v>
                </c:pt>
                <c:pt idx="3224">
                  <c:v>-0.18443100000000001</c:v>
                </c:pt>
                <c:pt idx="3225">
                  <c:v>-0.18540300000000001</c:v>
                </c:pt>
                <c:pt idx="3226">
                  <c:v>-0.18632799999999999</c:v>
                </c:pt>
                <c:pt idx="3227">
                  <c:v>-0.18720999999999999</c:v>
                </c:pt>
                <c:pt idx="3228">
                  <c:v>-0.18804799999999999</c:v>
                </c:pt>
                <c:pt idx="3229">
                  <c:v>-0.18884000000000001</c:v>
                </c:pt>
                <c:pt idx="3230">
                  <c:v>-0.18959100000000001</c:v>
                </c:pt>
                <c:pt idx="3231">
                  <c:v>-0.190305</c:v>
                </c:pt>
                <c:pt idx="3232">
                  <c:v>-0.19098699999999999</c:v>
                </c:pt>
                <c:pt idx="3233">
                  <c:v>-0.19164100000000001</c:v>
                </c:pt>
                <c:pt idx="3234">
                  <c:v>-0.192273</c:v>
                </c:pt>
                <c:pt idx="3235">
                  <c:v>-0.192889</c:v>
                </c:pt>
                <c:pt idx="3236">
                  <c:v>-0.193493</c:v>
                </c:pt>
                <c:pt idx="3237">
                  <c:v>-0.19409000000000001</c:v>
                </c:pt>
                <c:pt idx="3238">
                  <c:v>-0.19467999999999999</c:v>
                </c:pt>
                <c:pt idx="3239">
                  <c:v>-0.19526499999999999</c:v>
                </c:pt>
                <c:pt idx="3240">
                  <c:v>-0.19584599999999999</c:v>
                </c:pt>
                <c:pt idx="3241">
                  <c:v>-0.19642100000000001</c:v>
                </c:pt>
                <c:pt idx="3242">
                  <c:v>-0.19697999999999999</c:v>
                </c:pt>
                <c:pt idx="3243">
                  <c:v>-0.197521</c:v>
                </c:pt>
                <c:pt idx="3244">
                  <c:v>-0.198045</c:v>
                </c:pt>
                <c:pt idx="3245">
                  <c:v>-0.19855500000000001</c:v>
                </c:pt>
                <c:pt idx="3246">
                  <c:v>-0.19905700000000001</c:v>
                </c:pt>
                <c:pt idx="3247">
                  <c:v>-0.19955899999999999</c:v>
                </c:pt>
                <c:pt idx="3248">
                  <c:v>-0.20005999999999999</c:v>
                </c:pt>
                <c:pt idx="3249">
                  <c:v>-0.20055999999999999</c:v>
                </c:pt>
                <c:pt idx="3250">
                  <c:v>-0.20105600000000001</c:v>
                </c:pt>
                <c:pt idx="3251">
                  <c:v>-0.201546</c:v>
                </c:pt>
                <c:pt idx="3252">
                  <c:v>-0.20202800000000001</c:v>
                </c:pt>
                <c:pt idx="3253">
                  <c:v>-0.20250099999999999</c:v>
                </c:pt>
                <c:pt idx="3254">
                  <c:v>-0.20296700000000001</c:v>
                </c:pt>
                <c:pt idx="3255">
                  <c:v>-0.203427</c:v>
                </c:pt>
                <c:pt idx="3256">
                  <c:v>-0.20388400000000001</c:v>
                </c:pt>
                <c:pt idx="3257">
                  <c:v>-0.20433599999999999</c:v>
                </c:pt>
                <c:pt idx="3258">
                  <c:v>-0.20478199999999999</c:v>
                </c:pt>
                <c:pt idx="3259">
                  <c:v>-0.20522000000000001</c:v>
                </c:pt>
                <c:pt idx="3260">
                  <c:v>-0.205649</c:v>
                </c:pt>
                <c:pt idx="3261">
                  <c:v>-0.20607</c:v>
                </c:pt>
                <c:pt idx="3262">
                  <c:v>-0.206481</c:v>
                </c:pt>
                <c:pt idx="3263">
                  <c:v>-0.20688000000000001</c:v>
                </c:pt>
                <c:pt idx="3264">
                  <c:v>-0.20726700000000001</c:v>
                </c:pt>
                <c:pt idx="3265">
                  <c:v>-0.207644</c:v>
                </c:pt>
                <c:pt idx="3266">
                  <c:v>-0.208013</c:v>
                </c:pt>
                <c:pt idx="3267">
                  <c:v>-0.208373</c:v>
                </c:pt>
                <c:pt idx="3268">
                  <c:v>-0.20872599999999999</c:v>
                </c:pt>
                <c:pt idx="3269">
                  <c:v>-0.20907200000000001</c:v>
                </c:pt>
                <c:pt idx="3270">
                  <c:v>-0.20941299999999999</c:v>
                </c:pt>
                <c:pt idx="3271">
                  <c:v>-0.20974200000000001</c:v>
                </c:pt>
                <c:pt idx="3272">
                  <c:v>-0.21005699999999999</c:v>
                </c:pt>
                <c:pt idx="3273">
                  <c:v>-0.21036199999999999</c:v>
                </c:pt>
                <c:pt idx="3274">
                  <c:v>-0.21066199999999999</c:v>
                </c:pt>
                <c:pt idx="3275">
                  <c:v>-0.210954</c:v>
                </c:pt>
                <c:pt idx="3276">
                  <c:v>-0.211233</c:v>
                </c:pt>
                <c:pt idx="3277">
                  <c:v>-0.21149699999999999</c:v>
                </c:pt>
                <c:pt idx="3278">
                  <c:v>-0.21174999999999999</c:v>
                </c:pt>
                <c:pt idx="3279">
                  <c:v>-0.21199399999999999</c:v>
                </c:pt>
                <c:pt idx="3280">
                  <c:v>-0.21224000000000001</c:v>
                </c:pt>
                <c:pt idx="3281">
                  <c:v>-0.21249599999999999</c:v>
                </c:pt>
                <c:pt idx="3282">
                  <c:v>-0.21276100000000001</c:v>
                </c:pt>
                <c:pt idx="3283">
                  <c:v>-0.213032</c:v>
                </c:pt>
                <c:pt idx="3284">
                  <c:v>-0.213307</c:v>
                </c:pt>
                <c:pt idx="3285">
                  <c:v>-0.213584</c:v>
                </c:pt>
                <c:pt idx="3286">
                  <c:v>-0.213862</c:v>
                </c:pt>
                <c:pt idx="3287">
                  <c:v>-0.21413599999999999</c:v>
                </c:pt>
                <c:pt idx="3288">
                  <c:v>-0.21440100000000001</c:v>
                </c:pt>
                <c:pt idx="3289">
                  <c:v>-0.21465799999999999</c:v>
                </c:pt>
                <c:pt idx="3290">
                  <c:v>-0.21491299999999999</c:v>
                </c:pt>
                <c:pt idx="3291">
                  <c:v>-0.215173</c:v>
                </c:pt>
                <c:pt idx="3292">
                  <c:v>-0.21543999999999999</c:v>
                </c:pt>
                <c:pt idx="3293">
                  <c:v>-0.21571699999999999</c:v>
                </c:pt>
                <c:pt idx="3294">
                  <c:v>-0.21600800000000001</c:v>
                </c:pt>
                <c:pt idx="3295">
                  <c:v>-0.21631600000000001</c:v>
                </c:pt>
                <c:pt idx="3296">
                  <c:v>-0.216637</c:v>
                </c:pt>
                <c:pt idx="3297">
                  <c:v>-0.21696399999999999</c:v>
                </c:pt>
                <c:pt idx="3298">
                  <c:v>-0.21729599999999999</c:v>
                </c:pt>
                <c:pt idx="3299">
                  <c:v>-0.21762999999999999</c:v>
                </c:pt>
                <c:pt idx="3300">
                  <c:v>-0.21796199999999999</c:v>
                </c:pt>
                <c:pt idx="3301">
                  <c:v>-0.21828600000000001</c:v>
                </c:pt>
                <c:pt idx="3302">
                  <c:v>-0.21859999999999999</c:v>
                </c:pt>
                <c:pt idx="3303">
                  <c:v>-0.21890499999999999</c:v>
                </c:pt>
                <c:pt idx="3304">
                  <c:v>-0.219197</c:v>
                </c:pt>
                <c:pt idx="3305">
                  <c:v>-0.21947</c:v>
                </c:pt>
                <c:pt idx="3306">
                  <c:v>-0.219724</c:v>
                </c:pt>
                <c:pt idx="3307">
                  <c:v>-0.21995799999999999</c:v>
                </c:pt>
                <c:pt idx="3308">
                  <c:v>-0.220167</c:v>
                </c:pt>
                <c:pt idx="3309">
                  <c:v>-0.22034999999999999</c:v>
                </c:pt>
                <c:pt idx="3310">
                  <c:v>-0.22050700000000001</c:v>
                </c:pt>
                <c:pt idx="3311">
                  <c:v>-0.220642</c:v>
                </c:pt>
                <c:pt idx="3312">
                  <c:v>-0.22075700000000001</c:v>
                </c:pt>
                <c:pt idx="3313">
                  <c:v>-0.220855</c:v>
                </c:pt>
                <c:pt idx="3314">
                  <c:v>-0.22093199999999999</c:v>
                </c:pt>
                <c:pt idx="3315">
                  <c:v>-0.22098499999999999</c:v>
                </c:pt>
                <c:pt idx="3316">
                  <c:v>-0.22100700000000001</c:v>
                </c:pt>
                <c:pt idx="3317">
                  <c:v>-0.22098899999999999</c:v>
                </c:pt>
                <c:pt idx="3318">
                  <c:v>-0.22093099999999999</c:v>
                </c:pt>
                <c:pt idx="3319">
                  <c:v>-0.22083800000000001</c:v>
                </c:pt>
                <c:pt idx="3320">
                  <c:v>-0.220718</c:v>
                </c:pt>
                <c:pt idx="3321">
                  <c:v>-0.220577</c:v>
                </c:pt>
                <c:pt idx="3322">
                  <c:v>-0.220417</c:v>
                </c:pt>
                <c:pt idx="3323">
                  <c:v>-0.22023799999999999</c:v>
                </c:pt>
                <c:pt idx="3324">
                  <c:v>-0.22004000000000001</c:v>
                </c:pt>
                <c:pt idx="3325">
                  <c:v>-0.21982099999999999</c:v>
                </c:pt>
                <c:pt idx="3326">
                  <c:v>-0.21958</c:v>
                </c:pt>
                <c:pt idx="3327">
                  <c:v>-0.21931</c:v>
                </c:pt>
                <c:pt idx="3328">
                  <c:v>-0.21900900000000001</c:v>
                </c:pt>
                <c:pt idx="3329">
                  <c:v>-0.218671</c:v>
                </c:pt>
                <c:pt idx="3330">
                  <c:v>-0.21828900000000001</c:v>
                </c:pt>
                <c:pt idx="3331">
                  <c:v>-0.217861</c:v>
                </c:pt>
                <c:pt idx="3332">
                  <c:v>-0.217386</c:v>
                </c:pt>
                <c:pt idx="3333">
                  <c:v>-0.216867</c:v>
                </c:pt>
                <c:pt idx="3334">
                  <c:v>-0.216312</c:v>
                </c:pt>
                <c:pt idx="3335">
                  <c:v>-0.215727</c:v>
                </c:pt>
                <c:pt idx="3336">
                  <c:v>-0.21510799999999999</c:v>
                </c:pt>
                <c:pt idx="3337">
                  <c:v>-0.214449</c:v>
                </c:pt>
                <c:pt idx="3338">
                  <c:v>-0.21374099999999999</c:v>
                </c:pt>
                <c:pt idx="3339">
                  <c:v>-0.21298</c:v>
                </c:pt>
                <c:pt idx="3340">
                  <c:v>-0.21216399999999999</c:v>
                </c:pt>
                <c:pt idx="3341">
                  <c:v>-0.21129300000000001</c:v>
                </c:pt>
                <c:pt idx="3342">
                  <c:v>-0.210367</c:v>
                </c:pt>
                <c:pt idx="3343">
                  <c:v>-0.20938399999999999</c:v>
                </c:pt>
                <c:pt idx="3344">
                  <c:v>-0.208344</c:v>
                </c:pt>
                <c:pt idx="3345">
                  <c:v>-0.20724600000000001</c:v>
                </c:pt>
                <c:pt idx="3346">
                  <c:v>-0.20608799999999999</c:v>
                </c:pt>
                <c:pt idx="3347">
                  <c:v>-0.20486699999999999</c:v>
                </c:pt>
                <c:pt idx="3348">
                  <c:v>-0.20358100000000001</c:v>
                </c:pt>
                <c:pt idx="3349">
                  <c:v>-0.20222999999999999</c:v>
                </c:pt>
                <c:pt idx="3350">
                  <c:v>-0.20081399999999999</c:v>
                </c:pt>
                <c:pt idx="3351">
                  <c:v>-0.19933100000000001</c:v>
                </c:pt>
                <c:pt idx="3352">
                  <c:v>-0.19778000000000001</c:v>
                </c:pt>
                <c:pt idx="3353">
                  <c:v>-0.19616700000000001</c:v>
                </c:pt>
                <c:pt idx="3354">
                  <c:v>-0.194493</c:v>
                </c:pt>
                <c:pt idx="3355">
                  <c:v>-0.19275700000000001</c:v>
                </c:pt>
                <c:pt idx="3356">
                  <c:v>-0.19095899999999999</c:v>
                </c:pt>
                <c:pt idx="3357">
                  <c:v>-0.189107</c:v>
                </c:pt>
                <c:pt idx="3358">
                  <c:v>-0.18720200000000001</c:v>
                </c:pt>
                <c:pt idx="3359">
                  <c:v>-0.18524199999999999</c:v>
                </c:pt>
                <c:pt idx="3360">
                  <c:v>-0.18323200000000001</c:v>
                </c:pt>
                <c:pt idx="3361">
                  <c:v>-0.18118300000000001</c:v>
                </c:pt>
                <c:pt idx="3362">
                  <c:v>-0.17910100000000001</c:v>
                </c:pt>
                <c:pt idx="3363">
                  <c:v>-0.17698700000000001</c:v>
                </c:pt>
                <c:pt idx="3364">
                  <c:v>-0.174845</c:v>
                </c:pt>
                <c:pt idx="3365">
                  <c:v>-0.172682</c:v>
                </c:pt>
                <c:pt idx="3366">
                  <c:v>-0.17050699999999999</c:v>
                </c:pt>
                <c:pt idx="3367">
                  <c:v>-0.16832900000000001</c:v>
                </c:pt>
                <c:pt idx="3368">
                  <c:v>-0.166159</c:v>
                </c:pt>
                <c:pt idx="3369">
                  <c:v>-0.16400000000000001</c:v>
                </c:pt>
                <c:pt idx="3370">
                  <c:v>-0.16184999999999999</c:v>
                </c:pt>
                <c:pt idx="3371">
                  <c:v>-0.15971299999999999</c:v>
                </c:pt>
                <c:pt idx="3372">
                  <c:v>-0.15759100000000001</c:v>
                </c:pt>
                <c:pt idx="3373">
                  <c:v>-0.15548799999999999</c:v>
                </c:pt>
                <c:pt idx="3374">
                  <c:v>-0.15340799999999999</c:v>
                </c:pt>
                <c:pt idx="3375">
                  <c:v>-0.15135199999999999</c:v>
                </c:pt>
                <c:pt idx="3376">
                  <c:v>-0.14932200000000001</c:v>
                </c:pt>
                <c:pt idx="3377">
                  <c:v>-0.14732899999999999</c:v>
                </c:pt>
                <c:pt idx="3378">
                  <c:v>-0.14538200000000001</c:v>
                </c:pt>
                <c:pt idx="3379">
                  <c:v>-0.143485</c:v>
                </c:pt>
                <c:pt idx="3380">
                  <c:v>-0.14164299999999999</c:v>
                </c:pt>
                <c:pt idx="3381">
                  <c:v>-0.13986199999999999</c:v>
                </c:pt>
                <c:pt idx="3382">
                  <c:v>-0.138152</c:v>
                </c:pt>
                <c:pt idx="3383">
                  <c:v>-0.136522</c:v>
                </c:pt>
                <c:pt idx="3384">
                  <c:v>-0.13497200000000001</c:v>
                </c:pt>
                <c:pt idx="3385">
                  <c:v>-0.13350300000000001</c:v>
                </c:pt>
                <c:pt idx="3386">
                  <c:v>-0.13211400000000001</c:v>
                </c:pt>
                <c:pt idx="3387">
                  <c:v>-0.13080700000000001</c:v>
                </c:pt>
                <c:pt idx="3388">
                  <c:v>-0.129582</c:v>
                </c:pt>
                <c:pt idx="3389">
                  <c:v>-0.128442</c:v>
                </c:pt>
                <c:pt idx="3390">
                  <c:v>-0.127391</c:v>
                </c:pt>
                <c:pt idx="3391">
                  <c:v>-0.12643199999999999</c:v>
                </c:pt>
                <c:pt idx="3392">
                  <c:v>-0.12556200000000001</c:v>
                </c:pt>
                <c:pt idx="3393">
                  <c:v>-0.124779</c:v>
                </c:pt>
                <c:pt idx="3394">
                  <c:v>-0.124087</c:v>
                </c:pt>
                <c:pt idx="3395">
                  <c:v>-0.12348199999999999</c:v>
                </c:pt>
                <c:pt idx="3396">
                  <c:v>-0.12296</c:v>
                </c:pt>
                <c:pt idx="3397">
                  <c:v>-0.12252300000000001</c:v>
                </c:pt>
                <c:pt idx="3398">
                  <c:v>-0.122182</c:v>
                </c:pt>
                <c:pt idx="3399">
                  <c:v>-0.121946</c:v>
                </c:pt>
                <c:pt idx="3400">
                  <c:v>-0.121822</c:v>
                </c:pt>
                <c:pt idx="3401">
                  <c:v>-0.121809</c:v>
                </c:pt>
                <c:pt idx="3402">
                  <c:v>-0.121904</c:v>
                </c:pt>
                <c:pt idx="3403">
                  <c:v>-0.122104</c:v>
                </c:pt>
                <c:pt idx="3404">
                  <c:v>-0.122405</c:v>
                </c:pt>
                <c:pt idx="3405">
                  <c:v>-0.122803</c:v>
                </c:pt>
                <c:pt idx="3406">
                  <c:v>-0.123305</c:v>
                </c:pt>
                <c:pt idx="3407">
                  <c:v>-0.12392</c:v>
                </c:pt>
                <c:pt idx="3408">
                  <c:v>-0.124657</c:v>
                </c:pt>
                <c:pt idx="3409">
                  <c:v>-0.12552099999999999</c:v>
                </c:pt>
                <c:pt idx="3410">
                  <c:v>-0.12650800000000001</c:v>
                </c:pt>
                <c:pt idx="3411">
                  <c:v>-0.12761900000000001</c:v>
                </c:pt>
                <c:pt idx="3412">
                  <c:v>-0.128853</c:v>
                </c:pt>
                <c:pt idx="3413">
                  <c:v>-0.13020999999999999</c:v>
                </c:pt>
                <c:pt idx="3414">
                  <c:v>-0.131686</c:v>
                </c:pt>
                <c:pt idx="3415">
                  <c:v>-0.133274</c:v>
                </c:pt>
                <c:pt idx="3416">
                  <c:v>-0.134966</c:v>
                </c:pt>
                <c:pt idx="3417">
                  <c:v>-0.13675699999999999</c:v>
                </c:pt>
                <c:pt idx="3418">
                  <c:v>-0.13864299999999999</c:v>
                </c:pt>
                <c:pt idx="3419">
                  <c:v>-0.14061899999999999</c:v>
                </c:pt>
                <c:pt idx="3420">
                  <c:v>-0.142677</c:v>
                </c:pt>
                <c:pt idx="3421">
                  <c:v>-0.14480899999999999</c:v>
                </c:pt>
                <c:pt idx="3422">
                  <c:v>-0.14701</c:v>
                </c:pt>
                <c:pt idx="3423">
                  <c:v>-0.14927199999999999</c:v>
                </c:pt>
                <c:pt idx="3424">
                  <c:v>-0.151589</c:v>
                </c:pt>
                <c:pt idx="3425">
                  <c:v>-0.15395400000000001</c:v>
                </c:pt>
                <c:pt idx="3426">
                  <c:v>-0.156361</c:v>
                </c:pt>
                <c:pt idx="3427">
                  <c:v>-0.158808</c:v>
                </c:pt>
                <c:pt idx="3428">
                  <c:v>-0.16129399999999999</c:v>
                </c:pt>
                <c:pt idx="3429">
                  <c:v>-0.16381100000000001</c:v>
                </c:pt>
                <c:pt idx="3430">
                  <c:v>-0.166351</c:v>
                </c:pt>
                <c:pt idx="3431">
                  <c:v>-0.168908</c:v>
                </c:pt>
                <c:pt idx="3432">
                  <c:v>-0.17147499999999999</c:v>
                </c:pt>
                <c:pt idx="3433">
                  <c:v>-0.17404500000000001</c:v>
                </c:pt>
                <c:pt idx="3434">
                  <c:v>-0.17660899999999999</c:v>
                </c:pt>
                <c:pt idx="3435">
                  <c:v>-0.17916099999999999</c:v>
                </c:pt>
                <c:pt idx="3436">
                  <c:v>-0.18169199999999999</c:v>
                </c:pt>
                <c:pt idx="3437">
                  <c:v>-0.184194</c:v>
                </c:pt>
                <c:pt idx="3438">
                  <c:v>-0.18665899999999999</c:v>
                </c:pt>
                <c:pt idx="3439">
                  <c:v>-0.18908</c:v>
                </c:pt>
                <c:pt idx="3440">
                  <c:v>-0.19145100000000001</c:v>
                </c:pt>
                <c:pt idx="3441">
                  <c:v>-0.19376499999999999</c:v>
                </c:pt>
                <c:pt idx="3442">
                  <c:v>-0.19601199999999999</c:v>
                </c:pt>
                <c:pt idx="3443">
                  <c:v>-0.198185</c:v>
                </c:pt>
                <c:pt idx="3444">
                  <c:v>-0.20028699999999999</c:v>
                </c:pt>
                <c:pt idx="3445">
                  <c:v>-0.202322</c:v>
                </c:pt>
                <c:pt idx="3446">
                  <c:v>-0.20429</c:v>
                </c:pt>
                <c:pt idx="3447">
                  <c:v>-0.20618900000000001</c:v>
                </c:pt>
                <c:pt idx="3448">
                  <c:v>-0.20801900000000001</c:v>
                </c:pt>
                <c:pt idx="3449">
                  <c:v>-0.209786</c:v>
                </c:pt>
                <c:pt idx="3450">
                  <c:v>-0.21149599999999999</c:v>
                </c:pt>
                <c:pt idx="3451">
                  <c:v>-0.21315000000000001</c:v>
                </c:pt>
                <c:pt idx="3452">
                  <c:v>-0.21474599999999999</c:v>
                </c:pt>
                <c:pt idx="3453">
                  <c:v>-0.216282</c:v>
                </c:pt>
                <c:pt idx="3454">
                  <c:v>-0.21776200000000001</c:v>
                </c:pt>
                <c:pt idx="3455">
                  <c:v>-0.21919</c:v>
                </c:pt>
                <c:pt idx="3456">
                  <c:v>-0.22056500000000001</c:v>
                </c:pt>
                <c:pt idx="3457">
                  <c:v>-0.221884</c:v>
                </c:pt>
                <c:pt idx="3458">
                  <c:v>-0.22314200000000001</c:v>
                </c:pt>
                <c:pt idx="3459">
                  <c:v>-0.22434000000000001</c:v>
                </c:pt>
                <c:pt idx="3460">
                  <c:v>-0.22548099999999999</c:v>
                </c:pt>
                <c:pt idx="3461">
                  <c:v>-0.22656299999999999</c:v>
                </c:pt>
                <c:pt idx="3462">
                  <c:v>-0.22758400000000001</c:v>
                </c:pt>
                <c:pt idx="3463">
                  <c:v>-0.228545</c:v>
                </c:pt>
                <c:pt idx="3464">
                  <c:v>-0.22945399999999999</c:v>
                </c:pt>
                <c:pt idx="3465">
                  <c:v>-0.230319</c:v>
                </c:pt>
                <c:pt idx="3466">
                  <c:v>-0.23114399999999999</c:v>
                </c:pt>
                <c:pt idx="3467">
                  <c:v>-0.23192299999999999</c:v>
                </c:pt>
                <c:pt idx="3468">
                  <c:v>-0.232652</c:v>
                </c:pt>
                <c:pt idx="3469">
                  <c:v>-0.23333200000000001</c:v>
                </c:pt>
                <c:pt idx="3470">
                  <c:v>-0.23396900000000001</c:v>
                </c:pt>
                <c:pt idx="3471">
                  <c:v>-0.234569</c:v>
                </c:pt>
                <c:pt idx="3472">
                  <c:v>-0.23513400000000001</c:v>
                </c:pt>
                <c:pt idx="3473">
                  <c:v>-0.23566300000000001</c:v>
                </c:pt>
                <c:pt idx="3474">
                  <c:v>-0.23615800000000001</c:v>
                </c:pt>
                <c:pt idx="3475">
                  <c:v>-0.236623</c:v>
                </c:pt>
                <c:pt idx="3476">
                  <c:v>-0.23705999999999999</c:v>
                </c:pt>
                <c:pt idx="3477">
                  <c:v>-0.23746900000000001</c:v>
                </c:pt>
                <c:pt idx="3478">
                  <c:v>-0.23785200000000001</c:v>
                </c:pt>
                <c:pt idx="3479">
                  <c:v>-0.238209</c:v>
                </c:pt>
                <c:pt idx="3480">
                  <c:v>-0.238541</c:v>
                </c:pt>
                <c:pt idx="3481">
                  <c:v>-0.238847</c:v>
                </c:pt>
                <c:pt idx="3482">
                  <c:v>-0.239125</c:v>
                </c:pt>
                <c:pt idx="3483">
                  <c:v>-0.23936399999999999</c:v>
                </c:pt>
                <c:pt idx="3484">
                  <c:v>-0.239563</c:v>
                </c:pt>
                <c:pt idx="3485">
                  <c:v>-0.239728</c:v>
                </c:pt>
                <c:pt idx="3486">
                  <c:v>-0.239873</c:v>
                </c:pt>
                <c:pt idx="3487">
                  <c:v>-0.240005</c:v>
                </c:pt>
                <c:pt idx="3488">
                  <c:v>-0.24012500000000001</c:v>
                </c:pt>
                <c:pt idx="3489">
                  <c:v>-0.24023</c:v>
                </c:pt>
                <c:pt idx="3490">
                  <c:v>-0.240317</c:v>
                </c:pt>
                <c:pt idx="3491">
                  <c:v>-0.24037900000000001</c:v>
                </c:pt>
                <c:pt idx="3492">
                  <c:v>-0.24041699999999999</c:v>
                </c:pt>
                <c:pt idx="3493">
                  <c:v>-0.24043999999999999</c:v>
                </c:pt>
                <c:pt idx="3494">
                  <c:v>-0.24046100000000001</c:v>
                </c:pt>
                <c:pt idx="3495">
                  <c:v>-0.24048900000000001</c:v>
                </c:pt>
                <c:pt idx="3496">
                  <c:v>-0.24052299999999999</c:v>
                </c:pt>
                <c:pt idx="3497">
                  <c:v>-0.240559</c:v>
                </c:pt>
                <c:pt idx="3498">
                  <c:v>-0.240596</c:v>
                </c:pt>
                <c:pt idx="3499">
                  <c:v>-0.24063300000000001</c:v>
                </c:pt>
                <c:pt idx="3500">
                  <c:v>-0.24066899999999999</c:v>
                </c:pt>
                <c:pt idx="3501">
                  <c:v>-0.240703</c:v>
                </c:pt>
                <c:pt idx="3502">
                  <c:v>-0.24073700000000001</c:v>
                </c:pt>
                <c:pt idx="3503">
                  <c:v>-0.24076700000000001</c:v>
                </c:pt>
                <c:pt idx="3504">
                  <c:v>-0.24079200000000001</c:v>
                </c:pt>
                <c:pt idx="3505">
                  <c:v>-0.24080799999999999</c:v>
                </c:pt>
                <c:pt idx="3506">
                  <c:v>-0.24080799999999999</c:v>
                </c:pt>
                <c:pt idx="3507">
                  <c:v>-0.24077799999999999</c:v>
                </c:pt>
                <c:pt idx="3508">
                  <c:v>-0.240702</c:v>
                </c:pt>
                <c:pt idx="3509">
                  <c:v>-0.24057600000000001</c:v>
                </c:pt>
                <c:pt idx="3510">
                  <c:v>-0.2404</c:v>
                </c:pt>
                <c:pt idx="3511">
                  <c:v>-0.240172</c:v>
                </c:pt>
                <c:pt idx="3512">
                  <c:v>-0.239893</c:v>
                </c:pt>
                <c:pt idx="3513">
                  <c:v>-0.239566</c:v>
                </c:pt>
                <c:pt idx="3514">
                  <c:v>-0.23919799999999999</c:v>
                </c:pt>
                <c:pt idx="3515">
                  <c:v>-0.238791</c:v>
                </c:pt>
                <c:pt idx="3516">
                  <c:v>-0.238345</c:v>
                </c:pt>
                <c:pt idx="3517">
                  <c:v>-0.23786099999999999</c:v>
                </c:pt>
                <c:pt idx="3518">
                  <c:v>-0.23733799999999999</c:v>
                </c:pt>
                <c:pt idx="3519">
                  <c:v>-0.23677500000000001</c:v>
                </c:pt>
                <c:pt idx="3520">
                  <c:v>-0.23616999999999999</c:v>
                </c:pt>
                <c:pt idx="3521">
                  <c:v>-0.23552600000000001</c:v>
                </c:pt>
                <c:pt idx="3522">
                  <c:v>-0.234846</c:v>
                </c:pt>
                <c:pt idx="3523">
                  <c:v>-0.23413</c:v>
                </c:pt>
                <c:pt idx="3524">
                  <c:v>-0.233373</c:v>
                </c:pt>
                <c:pt idx="3525">
                  <c:v>-0.232568</c:v>
                </c:pt>
                <c:pt idx="3526">
                  <c:v>-0.23171</c:v>
                </c:pt>
                <c:pt idx="3527">
                  <c:v>-0.230794</c:v>
                </c:pt>
                <c:pt idx="3528">
                  <c:v>-0.22981299999999999</c:v>
                </c:pt>
                <c:pt idx="3529">
                  <c:v>-0.22875999999999999</c:v>
                </c:pt>
                <c:pt idx="3530">
                  <c:v>-0.22763700000000001</c:v>
                </c:pt>
                <c:pt idx="3531">
                  <c:v>-0.22644600000000001</c:v>
                </c:pt>
                <c:pt idx="3532">
                  <c:v>-0.225191</c:v>
                </c:pt>
                <c:pt idx="3533">
                  <c:v>-0.22387299999999999</c:v>
                </c:pt>
                <c:pt idx="3534">
                  <c:v>-0.222493</c:v>
                </c:pt>
                <c:pt idx="3535">
                  <c:v>-0.221052</c:v>
                </c:pt>
                <c:pt idx="3536">
                  <c:v>-0.219557</c:v>
                </c:pt>
                <c:pt idx="3537">
                  <c:v>-0.21801699999999999</c:v>
                </c:pt>
                <c:pt idx="3538">
                  <c:v>-0.21643799999999999</c:v>
                </c:pt>
                <c:pt idx="3539">
                  <c:v>-0.21482100000000001</c:v>
                </c:pt>
                <c:pt idx="3540">
                  <c:v>-0.21316499999999999</c:v>
                </c:pt>
                <c:pt idx="3541">
                  <c:v>-0.21146899999999999</c:v>
                </c:pt>
                <c:pt idx="3542">
                  <c:v>-0.20973700000000001</c:v>
                </c:pt>
                <c:pt idx="3543">
                  <c:v>-0.20797599999999999</c:v>
                </c:pt>
                <c:pt idx="3544">
                  <c:v>-0.20618500000000001</c:v>
                </c:pt>
                <c:pt idx="3545">
                  <c:v>-0.20436499999999999</c:v>
                </c:pt>
                <c:pt idx="3546">
                  <c:v>-0.202518</c:v>
                </c:pt>
                <c:pt idx="3547">
                  <c:v>-0.20064899999999999</c:v>
                </c:pt>
                <c:pt idx="3548">
                  <c:v>-0.19876199999999999</c:v>
                </c:pt>
                <c:pt idx="3549">
                  <c:v>-0.19686000000000001</c:v>
                </c:pt>
                <c:pt idx="3550">
                  <c:v>-0.19494800000000001</c:v>
                </c:pt>
                <c:pt idx="3551">
                  <c:v>-0.19303200000000001</c:v>
                </c:pt>
                <c:pt idx="3552">
                  <c:v>-0.19112100000000001</c:v>
                </c:pt>
                <c:pt idx="3553">
                  <c:v>-0.189224</c:v>
                </c:pt>
                <c:pt idx="3554">
                  <c:v>-0.18734300000000001</c:v>
                </c:pt>
                <c:pt idx="3555">
                  <c:v>-0.185475</c:v>
                </c:pt>
                <c:pt idx="3556">
                  <c:v>-0.183618</c:v>
                </c:pt>
                <c:pt idx="3557">
                  <c:v>-0.18177699999999999</c:v>
                </c:pt>
                <c:pt idx="3558">
                  <c:v>-0.17995800000000001</c:v>
                </c:pt>
                <c:pt idx="3559">
                  <c:v>-0.17816699999999999</c:v>
                </c:pt>
                <c:pt idx="3560">
                  <c:v>-0.17640800000000001</c:v>
                </c:pt>
                <c:pt idx="3561">
                  <c:v>-0.17468500000000001</c:v>
                </c:pt>
                <c:pt idx="3562">
                  <c:v>-0.17299999999999999</c:v>
                </c:pt>
                <c:pt idx="3563">
                  <c:v>-0.17135500000000001</c:v>
                </c:pt>
                <c:pt idx="3564">
                  <c:v>-0.16975199999999999</c:v>
                </c:pt>
                <c:pt idx="3565">
                  <c:v>-0.16819100000000001</c:v>
                </c:pt>
                <c:pt idx="3566">
                  <c:v>-0.16667999999999999</c:v>
                </c:pt>
                <c:pt idx="3567">
                  <c:v>-0.16522100000000001</c:v>
                </c:pt>
                <c:pt idx="3568">
                  <c:v>-0.16381399999999999</c:v>
                </c:pt>
                <c:pt idx="3569">
                  <c:v>-0.16245200000000001</c:v>
                </c:pt>
                <c:pt idx="3570">
                  <c:v>-0.161133</c:v>
                </c:pt>
                <c:pt idx="3571">
                  <c:v>-0.159856</c:v>
                </c:pt>
                <c:pt idx="3572">
                  <c:v>-0.15862499999999999</c:v>
                </c:pt>
                <c:pt idx="3573">
                  <c:v>-0.157446</c:v>
                </c:pt>
                <c:pt idx="3574">
                  <c:v>-0.156331</c:v>
                </c:pt>
                <c:pt idx="3575">
                  <c:v>-0.155282</c:v>
                </c:pt>
                <c:pt idx="3576">
                  <c:v>-0.15429999999999999</c:v>
                </c:pt>
                <c:pt idx="3577">
                  <c:v>-0.15338199999999999</c:v>
                </c:pt>
                <c:pt idx="3578">
                  <c:v>-0.15252099999999999</c:v>
                </c:pt>
                <c:pt idx="3579">
                  <c:v>-0.15170900000000001</c:v>
                </c:pt>
                <c:pt idx="3580">
                  <c:v>-0.150948</c:v>
                </c:pt>
                <c:pt idx="3581">
                  <c:v>-0.150252</c:v>
                </c:pt>
                <c:pt idx="3582">
                  <c:v>-0.14963099999999999</c:v>
                </c:pt>
                <c:pt idx="3583">
                  <c:v>-0.14907999999999999</c:v>
                </c:pt>
                <c:pt idx="3584">
                  <c:v>-0.148593</c:v>
                </c:pt>
                <c:pt idx="3585">
                  <c:v>-0.14816399999999999</c:v>
                </c:pt>
                <c:pt idx="3586">
                  <c:v>-0.14779</c:v>
                </c:pt>
                <c:pt idx="3587">
                  <c:v>-0.14746500000000001</c:v>
                </c:pt>
                <c:pt idx="3588">
                  <c:v>-0.14718400000000001</c:v>
                </c:pt>
                <c:pt idx="3589">
                  <c:v>-0.14694399999999999</c:v>
                </c:pt>
                <c:pt idx="3590">
                  <c:v>-0.14674200000000001</c:v>
                </c:pt>
                <c:pt idx="3591">
                  <c:v>-0.14657300000000001</c:v>
                </c:pt>
                <c:pt idx="3592">
                  <c:v>-0.146425</c:v>
                </c:pt>
                <c:pt idx="3593">
                  <c:v>-0.146287</c:v>
                </c:pt>
                <c:pt idx="3594">
                  <c:v>-0.14613300000000001</c:v>
                </c:pt>
                <c:pt idx="3595">
                  <c:v>-0.14593999999999999</c:v>
                </c:pt>
                <c:pt idx="3596">
                  <c:v>-0.145702</c:v>
                </c:pt>
                <c:pt idx="3597">
                  <c:v>-0.145425</c:v>
                </c:pt>
                <c:pt idx="3598">
                  <c:v>-0.14510899999999999</c:v>
                </c:pt>
                <c:pt idx="3599">
                  <c:v>-0.14474699999999999</c:v>
                </c:pt>
                <c:pt idx="3600">
                  <c:v>-0.14433699999999999</c:v>
                </c:pt>
                <c:pt idx="3601">
                  <c:v>-0.14387900000000001</c:v>
                </c:pt>
                <c:pt idx="3602">
                  <c:v>-0.14337</c:v>
                </c:pt>
                <c:pt idx="3603">
                  <c:v>-0.14280300000000001</c:v>
                </c:pt>
                <c:pt idx="3604">
                  <c:v>-0.14217399999999999</c:v>
                </c:pt>
                <c:pt idx="3605">
                  <c:v>-0.141481</c:v>
                </c:pt>
                <c:pt idx="3606">
                  <c:v>-0.14071900000000001</c:v>
                </c:pt>
                <c:pt idx="3607">
                  <c:v>-0.13988500000000001</c:v>
                </c:pt>
                <c:pt idx="3608">
                  <c:v>-0.13897799999999999</c:v>
                </c:pt>
                <c:pt idx="3609">
                  <c:v>-0.13800200000000001</c:v>
                </c:pt>
                <c:pt idx="3610">
                  <c:v>-0.136958</c:v>
                </c:pt>
                <c:pt idx="3611">
                  <c:v>-0.13584399999999999</c:v>
                </c:pt>
                <c:pt idx="3612">
                  <c:v>-0.13465199999999999</c:v>
                </c:pt>
                <c:pt idx="3613">
                  <c:v>-0.13337599999999999</c:v>
                </c:pt>
                <c:pt idx="3614">
                  <c:v>-0.13201099999999999</c:v>
                </c:pt>
                <c:pt idx="3615">
                  <c:v>-0.130553</c:v>
                </c:pt>
                <c:pt idx="3616">
                  <c:v>-0.128995</c:v>
                </c:pt>
                <c:pt idx="3617">
                  <c:v>-0.12733</c:v>
                </c:pt>
                <c:pt idx="3618">
                  <c:v>-0.125558</c:v>
                </c:pt>
                <c:pt idx="3619">
                  <c:v>-0.123678</c:v>
                </c:pt>
                <c:pt idx="3620">
                  <c:v>-0.12169199999999999</c:v>
                </c:pt>
                <c:pt idx="3621">
                  <c:v>-0.119599</c:v>
                </c:pt>
                <c:pt idx="3622">
                  <c:v>-0.117399</c:v>
                </c:pt>
                <c:pt idx="3623">
                  <c:v>-0.115093</c:v>
                </c:pt>
                <c:pt idx="3624">
                  <c:v>-0.112681</c:v>
                </c:pt>
                <c:pt idx="3625">
                  <c:v>-0.110166</c:v>
                </c:pt>
                <c:pt idx="3626">
                  <c:v>-0.10755000000000001</c:v>
                </c:pt>
                <c:pt idx="3627">
                  <c:v>-0.104837</c:v>
                </c:pt>
                <c:pt idx="3628">
                  <c:v>-0.10202600000000001</c:v>
                </c:pt>
                <c:pt idx="3629">
                  <c:v>-9.9121000000000001E-2</c:v>
                </c:pt>
                <c:pt idx="3630">
                  <c:v>-9.6125799999999997E-2</c:v>
                </c:pt>
                <c:pt idx="3631">
                  <c:v>-9.3047099999999994E-2</c:v>
                </c:pt>
                <c:pt idx="3632">
                  <c:v>-8.9888899999999994E-2</c:v>
                </c:pt>
                <c:pt idx="3633">
                  <c:v>-8.6654400000000006E-2</c:v>
                </c:pt>
                <c:pt idx="3634">
                  <c:v>-8.3348800000000001E-2</c:v>
                </c:pt>
                <c:pt idx="3635">
                  <c:v>-7.9977300000000001E-2</c:v>
                </c:pt>
                <c:pt idx="3636">
                  <c:v>-7.6543E-2</c:v>
                </c:pt>
                <c:pt idx="3637">
                  <c:v>-7.3048500000000002E-2</c:v>
                </c:pt>
                <c:pt idx="3638">
                  <c:v>-6.9498699999999997E-2</c:v>
                </c:pt>
                <c:pt idx="3639">
                  <c:v>-6.5900700000000006E-2</c:v>
                </c:pt>
                <c:pt idx="3640">
                  <c:v>-6.2264899999999998E-2</c:v>
                </c:pt>
                <c:pt idx="3641">
                  <c:v>-5.8602000000000001E-2</c:v>
                </c:pt>
                <c:pt idx="3642">
                  <c:v>-5.4916399999999997E-2</c:v>
                </c:pt>
                <c:pt idx="3643">
                  <c:v>-5.1209400000000002E-2</c:v>
                </c:pt>
                <c:pt idx="3644">
                  <c:v>-4.7485600000000003E-2</c:v>
                </c:pt>
                <c:pt idx="3645">
                  <c:v>-4.3750999999999998E-2</c:v>
                </c:pt>
                <c:pt idx="3646">
                  <c:v>-4.0010299999999999E-2</c:v>
                </c:pt>
                <c:pt idx="3647">
                  <c:v>-3.62677E-2</c:v>
                </c:pt>
                <c:pt idx="3648">
                  <c:v>-3.2528399999999999E-2</c:v>
                </c:pt>
                <c:pt idx="3649">
                  <c:v>-2.87987E-2</c:v>
                </c:pt>
                <c:pt idx="3650">
                  <c:v>-2.5085199999999998E-2</c:v>
                </c:pt>
                <c:pt idx="3651">
                  <c:v>-2.1394699999999999E-2</c:v>
                </c:pt>
                <c:pt idx="3652">
                  <c:v>-1.7734099999999999E-2</c:v>
                </c:pt>
                <c:pt idx="3653">
                  <c:v>-1.4113499999999999E-2</c:v>
                </c:pt>
                <c:pt idx="3654">
                  <c:v>-1.0543200000000001E-2</c:v>
                </c:pt>
                <c:pt idx="3655" formatCode="0.00E+00">
                  <c:v>-7.0284800000000001E-3</c:v>
                </c:pt>
                <c:pt idx="3656" formatCode="0.00E+00">
                  <c:v>-3.57231E-3</c:v>
                </c:pt>
                <c:pt idx="3657" formatCode="0.00E+00">
                  <c:v>-1.7819099999999999E-4</c:v>
                </c:pt>
                <c:pt idx="3658" formatCode="0.00E+00">
                  <c:v>3.1494499999999998E-3</c:v>
                </c:pt>
                <c:pt idx="3659" formatCode="0.00E+00">
                  <c:v>6.4056199999999999E-3</c:v>
                </c:pt>
                <c:pt idx="3660" formatCode="0.00E+00">
                  <c:v>9.5842299999999991E-3</c:v>
                </c:pt>
                <c:pt idx="3661">
                  <c:v>1.26768E-2</c:v>
                </c:pt>
                <c:pt idx="3662">
                  <c:v>1.5674899999999999E-2</c:v>
                </c:pt>
                <c:pt idx="3663">
                  <c:v>1.8572700000000001E-2</c:v>
                </c:pt>
                <c:pt idx="3664">
                  <c:v>2.1366E-2</c:v>
                </c:pt>
                <c:pt idx="3665">
                  <c:v>2.4052799999999999E-2</c:v>
                </c:pt>
                <c:pt idx="3666">
                  <c:v>2.66348E-2</c:v>
                </c:pt>
                <c:pt idx="3667">
                  <c:v>2.9110799999999999E-2</c:v>
                </c:pt>
                <c:pt idx="3668">
                  <c:v>3.1471899999999997E-2</c:v>
                </c:pt>
                <c:pt idx="3669">
                  <c:v>3.3707800000000003E-2</c:v>
                </c:pt>
                <c:pt idx="3670">
                  <c:v>3.58138E-2</c:v>
                </c:pt>
                <c:pt idx="3671">
                  <c:v>3.77901E-2</c:v>
                </c:pt>
                <c:pt idx="3672">
                  <c:v>3.9637100000000001E-2</c:v>
                </c:pt>
                <c:pt idx="3673">
                  <c:v>4.1352899999999998E-2</c:v>
                </c:pt>
                <c:pt idx="3674">
                  <c:v>4.29369E-2</c:v>
                </c:pt>
                <c:pt idx="3675">
                  <c:v>4.4391300000000002E-2</c:v>
                </c:pt>
                <c:pt idx="3676">
                  <c:v>4.5716399999999997E-2</c:v>
                </c:pt>
                <c:pt idx="3677">
                  <c:v>4.6908199999999997E-2</c:v>
                </c:pt>
                <c:pt idx="3678">
                  <c:v>4.7961200000000002E-2</c:v>
                </c:pt>
                <c:pt idx="3679">
                  <c:v>4.8874000000000001E-2</c:v>
                </c:pt>
                <c:pt idx="3680">
                  <c:v>4.9652200000000001E-2</c:v>
                </c:pt>
                <c:pt idx="3681">
                  <c:v>5.0307900000000003E-2</c:v>
                </c:pt>
                <c:pt idx="3682">
                  <c:v>5.0859099999999997E-2</c:v>
                </c:pt>
                <c:pt idx="3683">
                  <c:v>5.1314499999999999E-2</c:v>
                </c:pt>
                <c:pt idx="3684">
                  <c:v>5.1655699999999999E-2</c:v>
                </c:pt>
                <c:pt idx="3685">
                  <c:v>5.1864300000000002E-2</c:v>
                </c:pt>
                <c:pt idx="3686">
                  <c:v>5.1950900000000001E-2</c:v>
                </c:pt>
                <c:pt idx="3687">
                  <c:v>5.1927099999999997E-2</c:v>
                </c:pt>
                <c:pt idx="3688">
                  <c:v>5.1786899999999997E-2</c:v>
                </c:pt>
                <c:pt idx="3689">
                  <c:v>5.1527799999999999E-2</c:v>
                </c:pt>
                <c:pt idx="3690">
                  <c:v>5.1155600000000002E-2</c:v>
                </c:pt>
                <c:pt idx="3691">
                  <c:v>5.0675999999999999E-2</c:v>
                </c:pt>
                <c:pt idx="3692">
                  <c:v>5.0089700000000001E-2</c:v>
                </c:pt>
                <c:pt idx="3693">
                  <c:v>4.9395000000000001E-2</c:v>
                </c:pt>
                <c:pt idx="3694">
                  <c:v>4.8591299999999997E-2</c:v>
                </c:pt>
                <c:pt idx="3695">
                  <c:v>4.7677900000000002E-2</c:v>
                </c:pt>
                <c:pt idx="3696">
                  <c:v>4.6653800000000002E-2</c:v>
                </c:pt>
                <c:pt idx="3697">
                  <c:v>4.5520100000000001E-2</c:v>
                </c:pt>
                <c:pt idx="3698">
                  <c:v>4.4279899999999997E-2</c:v>
                </c:pt>
                <c:pt idx="3699">
                  <c:v>4.2937500000000003E-2</c:v>
                </c:pt>
                <c:pt idx="3700">
                  <c:v>4.1498E-2</c:v>
                </c:pt>
                <c:pt idx="3701">
                  <c:v>3.9963600000000002E-2</c:v>
                </c:pt>
                <c:pt idx="3702">
                  <c:v>3.8337099999999999E-2</c:v>
                </c:pt>
                <c:pt idx="3703">
                  <c:v>3.6625199999999997E-2</c:v>
                </c:pt>
                <c:pt idx="3704">
                  <c:v>3.4836600000000002E-2</c:v>
                </c:pt>
                <c:pt idx="3705">
                  <c:v>3.29792E-2</c:v>
                </c:pt>
                <c:pt idx="3706">
                  <c:v>3.10561E-2</c:v>
                </c:pt>
                <c:pt idx="3707">
                  <c:v>2.9069600000000001E-2</c:v>
                </c:pt>
                <c:pt idx="3708">
                  <c:v>2.70239E-2</c:v>
                </c:pt>
                <c:pt idx="3709">
                  <c:v>2.4924000000000002E-2</c:v>
                </c:pt>
                <c:pt idx="3710">
                  <c:v>2.2774099999999999E-2</c:v>
                </c:pt>
                <c:pt idx="3711">
                  <c:v>2.0578699999999998E-2</c:v>
                </c:pt>
                <c:pt idx="3712">
                  <c:v>1.8342000000000001E-2</c:v>
                </c:pt>
                <c:pt idx="3713">
                  <c:v>1.60673E-2</c:v>
                </c:pt>
                <c:pt idx="3714">
                  <c:v>1.3757500000000001E-2</c:v>
                </c:pt>
                <c:pt idx="3715">
                  <c:v>1.14159E-2</c:v>
                </c:pt>
                <c:pt idx="3716" formatCode="0.00E+00">
                  <c:v>9.0456100000000008E-3</c:v>
                </c:pt>
                <c:pt idx="3717" formatCode="0.00E+00">
                  <c:v>6.65053E-3</c:v>
                </c:pt>
                <c:pt idx="3718" formatCode="0.00E+00">
                  <c:v>4.23487E-3</c:v>
                </c:pt>
                <c:pt idx="3719" formatCode="0.00E+00">
                  <c:v>1.80331E-3</c:v>
                </c:pt>
                <c:pt idx="3720" formatCode="0.00E+00">
                  <c:v>-6.3975499999999999E-4</c:v>
                </c:pt>
                <c:pt idx="3721" formatCode="0.00E+00">
                  <c:v>-3.0913500000000001E-3</c:v>
                </c:pt>
                <c:pt idx="3722" formatCode="0.00E+00">
                  <c:v>-5.5497899999999998E-3</c:v>
                </c:pt>
                <c:pt idx="3723" formatCode="0.00E+00">
                  <c:v>-8.0121399999999992E-3</c:v>
                </c:pt>
                <c:pt idx="3724">
                  <c:v>-1.04735E-2</c:v>
                </c:pt>
                <c:pt idx="3725">
                  <c:v>-1.2929100000000001E-2</c:v>
                </c:pt>
                <c:pt idx="3726">
                  <c:v>-1.53747E-2</c:v>
                </c:pt>
                <c:pt idx="3727">
                  <c:v>-1.7807099999999999E-2</c:v>
                </c:pt>
                <c:pt idx="3728">
                  <c:v>-2.0224499999999999E-2</c:v>
                </c:pt>
                <c:pt idx="3729">
                  <c:v>-2.2626199999999999E-2</c:v>
                </c:pt>
                <c:pt idx="3730">
                  <c:v>-2.5011599999999998E-2</c:v>
                </c:pt>
                <c:pt idx="3731">
                  <c:v>-2.73774E-2</c:v>
                </c:pt>
                <c:pt idx="3732">
                  <c:v>-2.9718899999999999E-2</c:v>
                </c:pt>
                <c:pt idx="3733">
                  <c:v>-3.2032499999999998E-2</c:v>
                </c:pt>
                <c:pt idx="3734">
                  <c:v>-3.43158E-2</c:v>
                </c:pt>
                <c:pt idx="3735">
                  <c:v>-3.6566399999999999E-2</c:v>
                </c:pt>
                <c:pt idx="3736">
                  <c:v>-3.8781999999999997E-2</c:v>
                </c:pt>
                <c:pt idx="3737">
                  <c:v>-4.0959299999999997E-2</c:v>
                </c:pt>
                <c:pt idx="3738">
                  <c:v>-4.3094300000000002E-2</c:v>
                </c:pt>
                <c:pt idx="3739">
                  <c:v>-4.51844E-2</c:v>
                </c:pt>
                <c:pt idx="3740">
                  <c:v>-4.7228800000000001E-2</c:v>
                </c:pt>
                <c:pt idx="3741">
                  <c:v>-4.9226699999999998E-2</c:v>
                </c:pt>
                <c:pt idx="3742">
                  <c:v>-5.1175400000000003E-2</c:v>
                </c:pt>
                <c:pt idx="3743">
                  <c:v>-5.3071599999999997E-2</c:v>
                </c:pt>
                <c:pt idx="3744">
                  <c:v>-5.49141E-2</c:v>
                </c:pt>
                <c:pt idx="3745">
                  <c:v>-5.6702000000000002E-2</c:v>
                </c:pt>
                <c:pt idx="3746">
                  <c:v>-5.8434199999999999E-2</c:v>
                </c:pt>
                <c:pt idx="3747">
                  <c:v>-6.0108700000000001E-2</c:v>
                </c:pt>
                <c:pt idx="3748">
                  <c:v>-6.1723199999999999E-2</c:v>
                </c:pt>
                <c:pt idx="3749">
                  <c:v>-6.3276200000000005E-2</c:v>
                </c:pt>
                <c:pt idx="3750">
                  <c:v>-6.47673E-2</c:v>
                </c:pt>
                <c:pt idx="3751">
                  <c:v>-6.6195900000000002E-2</c:v>
                </c:pt>
                <c:pt idx="3752">
                  <c:v>-6.75597E-2</c:v>
                </c:pt>
                <c:pt idx="3753">
                  <c:v>-6.8853899999999996E-2</c:v>
                </c:pt>
                <c:pt idx="3754">
                  <c:v>-7.0074300000000006E-2</c:v>
                </c:pt>
                <c:pt idx="3755">
                  <c:v>-7.1219699999999997E-2</c:v>
                </c:pt>
                <c:pt idx="3756">
                  <c:v>-7.2290900000000005E-2</c:v>
                </c:pt>
                <c:pt idx="3757">
                  <c:v>-7.3287400000000003E-2</c:v>
                </c:pt>
                <c:pt idx="3758">
                  <c:v>-7.4208800000000005E-2</c:v>
                </c:pt>
                <c:pt idx="3759">
                  <c:v>-7.5055200000000002E-2</c:v>
                </c:pt>
                <c:pt idx="3760">
                  <c:v>-7.5825900000000002E-2</c:v>
                </c:pt>
                <c:pt idx="3761">
                  <c:v>-7.6520500000000005E-2</c:v>
                </c:pt>
                <c:pt idx="3762">
                  <c:v>-7.7137200000000003E-2</c:v>
                </c:pt>
                <c:pt idx="3763">
                  <c:v>-7.7673599999999995E-2</c:v>
                </c:pt>
                <c:pt idx="3764">
                  <c:v>-7.8130099999999994E-2</c:v>
                </c:pt>
                <c:pt idx="3765">
                  <c:v>-7.8509399999999993E-2</c:v>
                </c:pt>
                <c:pt idx="3766">
                  <c:v>-7.8814099999999998E-2</c:v>
                </c:pt>
                <c:pt idx="3767">
                  <c:v>-7.9045400000000002E-2</c:v>
                </c:pt>
                <c:pt idx="3768">
                  <c:v>-7.9202599999999998E-2</c:v>
                </c:pt>
                <c:pt idx="3769">
                  <c:v>-7.9284599999999997E-2</c:v>
                </c:pt>
                <c:pt idx="3770">
                  <c:v>-7.9289499999999999E-2</c:v>
                </c:pt>
                <c:pt idx="3771">
                  <c:v>-7.9221299999999995E-2</c:v>
                </c:pt>
                <c:pt idx="3772">
                  <c:v>-7.9090400000000005E-2</c:v>
                </c:pt>
                <c:pt idx="3773">
                  <c:v>-7.8895000000000007E-2</c:v>
                </c:pt>
                <c:pt idx="3774">
                  <c:v>-7.8623100000000001E-2</c:v>
                </c:pt>
                <c:pt idx="3775">
                  <c:v>-7.8275200000000003E-2</c:v>
                </c:pt>
                <c:pt idx="3776">
                  <c:v>-7.7857999999999997E-2</c:v>
                </c:pt>
                <c:pt idx="3777">
                  <c:v>-7.7371599999999999E-2</c:v>
                </c:pt>
                <c:pt idx="3778">
                  <c:v>-7.6815300000000003E-2</c:v>
                </c:pt>
                <c:pt idx="3779">
                  <c:v>-7.6189999999999994E-2</c:v>
                </c:pt>
                <c:pt idx="3780">
                  <c:v>-7.5498399999999993E-2</c:v>
                </c:pt>
                <c:pt idx="3781">
                  <c:v>-7.4743199999999996E-2</c:v>
                </c:pt>
                <c:pt idx="3782">
                  <c:v>-7.3927699999999999E-2</c:v>
                </c:pt>
                <c:pt idx="3783">
                  <c:v>-7.3054999999999995E-2</c:v>
                </c:pt>
                <c:pt idx="3784">
                  <c:v>-7.2127700000000003E-2</c:v>
                </c:pt>
                <c:pt idx="3785">
                  <c:v>-7.1146399999999999E-2</c:v>
                </c:pt>
                <c:pt idx="3786">
                  <c:v>-7.0111400000000004E-2</c:v>
                </c:pt>
                <c:pt idx="3787">
                  <c:v>-6.9022899999999998E-2</c:v>
                </c:pt>
                <c:pt idx="3788">
                  <c:v>-6.7882499999999998E-2</c:v>
                </c:pt>
                <c:pt idx="3789">
                  <c:v>-6.6691600000000004E-2</c:v>
                </c:pt>
                <c:pt idx="3790">
                  <c:v>-6.5451099999999998E-2</c:v>
                </c:pt>
                <c:pt idx="3791">
                  <c:v>-6.4161499999999996E-2</c:v>
                </c:pt>
                <c:pt idx="3792">
                  <c:v>-6.2822799999999998E-2</c:v>
                </c:pt>
                <c:pt idx="3793">
                  <c:v>-6.1435700000000003E-2</c:v>
                </c:pt>
                <c:pt idx="3794">
                  <c:v>-6.00037E-2</c:v>
                </c:pt>
                <c:pt idx="3795">
                  <c:v>-5.85322E-2</c:v>
                </c:pt>
                <c:pt idx="3796">
                  <c:v>-5.7024699999999998E-2</c:v>
                </c:pt>
                <c:pt idx="3797">
                  <c:v>-5.5481900000000001E-2</c:v>
                </c:pt>
                <c:pt idx="3798">
                  <c:v>-5.3904399999999998E-2</c:v>
                </c:pt>
                <c:pt idx="3799">
                  <c:v>-5.2292199999999997E-2</c:v>
                </c:pt>
                <c:pt idx="3800">
                  <c:v>-5.0646700000000003E-2</c:v>
                </c:pt>
                <c:pt idx="3801">
                  <c:v>-4.8971099999999997E-2</c:v>
                </c:pt>
                <c:pt idx="3802">
                  <c:v>-4.7268299999999999E-2</c:v>
                </c:pt>
                <c:pt idx="3803">
                  <c:v>-4.55396E-2</c:v>
                </c:pt>
                <c:pt idx="3804">
                  <c:v>-4.3785600000000001E-2</c:v>
                </c:pt>
                <c:pt idx="3805">
                  <c:v>-4.2007099999999999E-2</c:v>
                </c:pt>
                <c:pt idx="3806">
                  <c:v>-4.0205600000000001E-2</c:v>
                </c:pt>
                <c:pt idx="3807">
                  <c:v>-3.8383100000000003E-2</c:v>
                </c:pt>
                <c:pt idx="3808">
                  <c:v>-3.6540499999999997E-2</c:v>
                </c:pt>
                <c:pt idx="3809">
                  <c:v>-3.4678199999999999E-2</c:v>
                </c:pt>
                <c:pt idx="3810">
                  <c:v>-3.2797300000000001E-2</c:v>
                </c:pt>
                <c:pt idx="3811">
                  <c:v>-3.0899900000000001E-2</c:v>
                </c:pt>
                <c:pt idx="3812">
                  <c:v>-2.89885E-2</c:v>
                </c:pt>
                <c:pt idx="3813">
                  <c:v>-2.7064899999999999E-2</c:v>
                </c:pt>
                <c:pt idx="3814">
                  <c:v>-2.5129599999999998E-2</c:v>
                </c:pt>
                <c:pt idx="3815">
                  <c:v>-2.3183200000000001E-2</c:v>
                </c:pt>
                <c:pt idx="3816">
                  <c:v>-2.1226800000000001E-2</c:v>
                </c:pt>
                <c:pt idx="3817">
                  <c:v>-1.9261899999999998E-2</c:v>
                </c:pt>
                <c:pt idx="3818">
                  <c:v>-1.7289499999999999E-2</c:v>
                </c:pt>
                <c:pt idx="3819">
                  <c:v>-1.53104E-2</c:v>
                </c:pt>
                <c:pt idx="3820">
                  <c:v>-1.3324799999999999E-2</c:v>
                </c:pt>
                <c:pt idx="3821">
                  <c:v>-1.1332699999999999E-2</c:v>
                </c:pt>
                <c:pt idx="3822" formatCode="0.00E+00">
                  <c:v>-9.3345300000000006E-3</c:v>
                </c:pt>
                <c:pt idx="3823" formatCode="0.00E+00">
                  <c:v>-7.33024E-3</c:v>
                </c:pt>
                <c:pt idx="3824" formatCode="0.00E+00">
                  <c:v>-5.3193800000000003E-3</c:v>
                </c:pt>
                <c:pt idx="3825" formatCode="0.00E+00">
                  <c:v>-3.3018700000000002E-3</c:v>
                </c:pt>
                <c:pt idx="3826" formatCode="0.00E+00">
                  <c:v>-1.27849E-3</c:v>
                </c:pt>
                <c:pt idx="3827" formatCode="0.00E+00">
                  <c:v>7.4996800000000005E-4</c:v>
                </c:pt>
                <c:pt idx="3828" formatCode="0.00E+00">
                  <c:v>2.7831700000000002E-3</c:v>
                </c:pt>
                <c:pt idx="3829" formatCode="0.00E+00">
                  <c:v>4.8209500000000001E-3</c:v>
                </c:pt>
                <c:pt idx="3830" formatCode="0.00E+00">
                  <c:v>6.86289E-3</c:v>
                </c:pt>
                <c:pt idx="3831" formatCode="0.00E+00">
                  <c:v>8.9083900000000004E-3</c:v>
                </c:pt>
                <c:pt idx="3832">
                  <c:v>1.0957400000000001E-2</c:v>
                </c:pt>
                <c:pt idx="3833">
                  <c:v>1.3010300000000001E-2</c:v>
                </c:pt>
                <c:pt idx="3834">
                  <c:v>1.5067499999999999E-2</c:v>
                </c:pt>
                <c:pt idx="3835">
                  <c:v>1.7129499999999999E-2</c:v>
                </c:pt>
                <c:pt idx="3836">
                  <c:v>1.91974E-2</c:v>
                </c:pt>
                <c:pt idx="3837">
                  <c:v>2.1271700000000001E-2</c:v>
                </c:pt>
                <c:pt idx="3838">
                  <c:v>2.3351299999999998E-2</c:v>
                </c:pt>
                <c:pt idx="3839">
                  <c:v>2.5432900000000001E-2</c:v>
                </c:pt>
                <c:pt idx="3840">
                  <c:v>2.7515100000000001E-2</c:v>
                </c:pt>
                <c:pt idx="3841">
                  <c:v>2.9599500000000001E-2</c:v>
                </c:pt>
                <c:pt idx="3842">
                  <c:v>3.1687399999999998E-2</c:v>
                </c:pt>
                <c:pt idx="3843">
                  <c:v>3.37796E-2</c:v>
                </c:pt>
                <c:pt idx="3844">
                  <c:v>3.5877399999999997E-2</c:v>
                </c:pt>
                <c:pt idx="3845">
                  <c:v>3.7980600000000003E-2</c:v>
                </c:pt>
                <c:pt idx="3846">
                  <c:v>4.00866E-2</c:v>
                </c:pt>
                <c:pt idx="3847">
                  <c:v>4.2193500000000002E-2</c:v>
                </c:pt>
                <c:pt idx="3848">
                  <c:v>4.4301699999999999E-2</c:v>
                </c:pt>
                <c:pt idx="3849">
                  <c:v>4.64129E-2</c:v>
                </c:pt>
                <c:pt idx="3850">
                  <c:v>4.8528700000000001E-2</c:v>
                </c:pt>
                <c:pt idx="3851">
                  <c:v>5.0648600000000002E-2</c:v>
                </c:pt>
                <c:pt idx="3852">
                  <c:v>5.27696E-2</c:v>
                </c:pt>
                <c:pt idx="3853">
                  <c:v>5.4889599999999997E-2</c:v>
                </c:pt>
                <c:pt idx="3854">
                  <c:v>5.7008999999999997E-2</c:v>
                </c:pt>
                <c:pt idx="3855">
                  <c:v>5.9127899999999997E-2</c:v>
                </c:pt>
                <c:pt idx="3856">
                  <c:v>6.1244699999999999E-2</c:v>
                </c:pt>
                <c:pt idx="3857">
                  <c:v>6.3358399999999995E-2</c:v>
                </c:pt>
                <c:pt idx="3858">
                  <c:v>6.5469299999999994E-2</c:v>
                </c:pt>
                <c:pt idx="3859">
                  <c:v>6.7578299999999994E-2</c:v>
                </c:pt>
                <c:pt idx="3860">
                  <c:v>6.9686200000000004E-2</c:v>
                </c:pt>
                <c:pt idx="3861">
                  <c:v>7.1793099999999999E-2</c:v>
                </c:pt>
                <c:pt idx="3862">
                  <c:v>7.3897900000000002E-2</c:v>
                </c:pt>
                <c:pt idx="3863">
                  <c:v>7.5999899999999995E-2</c:v>
                </c:pt>
                <c:pt idx="3864">
                  <c:v>7.8099500000000002E-2</c:v>
                </c:pt>
                <c:pt idx="3865">
                  <c:v>8.0195699999999995E-2</c:v>
                </c:pt>
                <c:pt idx="3866">
                  <c:v>8.2286600000000001E-2</c:v>
                </c:pt>
                <c:pt idx="3867">
                  <c:v>8.4371199999999993E-2</c:v>
                </c:pt>
                <c:pt idx="3868">
                  <c:v>8.6448999999999998E-2</c:v>
                </c:pt>
                <c:pt idx="3869">
                  <c:v>8.8519399999999998E-2</c:v>
                </c:pt>
                <c:pt idx="3870">
                  <c:v>9.0582399999999993E-2</c:v>
                </c:pt>
                <c:pt idx="3871">
                  <c:v>9.2637899999999995E-2</c:v>
                </c:pt>
                <c:pt idx="3872">
                  <c:v>9.4685199999999997E-2</c:v>
                </c:pt>
                <c:pt idx="3873">
                  <c:v>9.6723799999999999E-2</c:v>
                </c:pt>
                <c:pt idx="3874">
                  <c:v>9.8753400000000005E-2</c:v>
                </c:pt>
                <c:pt idx="3875">
                  <c:v>0.100774</c:v>
                </c:pt>
                <c:pt idx="3876">
                  <c:v>0.102785</c:v>
                </c:pt>
                <c:pt idx="3877">
                  <c:v>0.104786</c:v>
                </c:pt>
                <c:pt idx="3878">
                  <c:v>0.10677499999999999</c:v>
                </c:pt>
                <c:pt idx="3879">
                  <c:v>0.10875</c:v>
                </c:pt>
                <c:pt idx="3880">
                  <c:v>0.11071</c:v>
                </c:pt>
                <c:pt idx="3881">
                  <c:v>0.11265600000000001</c:v>
                </c:pt>
                <c:pt idx="3882">
                  <c:v>0.11458500000000001</c:v>
                </c:pt>
                <c:pt idx="3883">
                  <c:v>0.116494</c:v>
                </c:pt>
                <c:pt idx="3884">
                  <c:v>0.118383</c:v>
                </c:pt>
                <c:pt idx="3885">
                  <c:v>0.12024899999999999</c:v>
                </c:pt>
                <c:pt idx="3886">
                  <c:v>0.12209100000000001</c:v>
                </c:pt>
                <c:pt idx="3887">
                  <c:v>0.123908</c:v>
                </c:pt>
                <c:pt idx="3888">
                  <c:v>0.12570100000000001</c:v>
                </c:pt>
                <c:pt idx="3889">
                  <c:v>0.127466</c:v>
                </c:pt>
                <c:pt idx="3890">
                  <c:v>0.12920300000000001</c:v>
                </c:pt>
                <c:pt idx="3891">
                  <c:v>0.13091</c:v>
                </c:pt>
                <c:pt idx="3892">
                  <c:v>0.13258600000000001</c:v>
                </c:pt>
                <c:pt idx="3893">
                  <c:v>0.13423099999999999</c:v>
                </c:pt>
                <c:pt idx="3894">
                  <c:v>0.13584199999999999</c:v>
                </c:pt>
                <c:pt idx="3895">
                  <c:v>0.13741700000000001</c:v>
                </c:pt>
                <c:pt idx="3896">
                  <c:v>0.13895399999999999</c:v>
                </c:pt>
                <c:pt idx="3897">
                  <c:v>0.14045199999999999</c:v>
                </c:pt>
                <c:pt idx="3898">
                  <c:v>0.14191000000000001</c:v>
                </c:pt>
                <c:pt idx="3899">
                  <c:v>0.14332800000000001</c:v>
                </c:pt>
                <c:pt idx="3900">
                  <c:v>0.144702</c:v>
                </c:pt>
                <c:pt idx="3901">
                  <c:v>0.146033</c:v>
                </c:pt>
                <c:pt idx="3902">
                  <c:v>0.147318</c:v>
                </c:pt>
                <c:pt idx="3903">
                  <c:v>0.14855599999999999</c:v>
                </c:pt>
                <c:pt idx="3904">
                  <c:v>0.14974599999999999</c:v>
                </c:pt>
                <c:pt idx="3905">
                  <c:v>0.15088599999999999</c:v>
                </c:pt>
                <c:pt idx="3906">
                  <c:v>0.151975</c:v>
                </c:pt>
                <c:pt idx="3907">
                  <c:v>0.15301200000000001</c:v>
                </c:pt>
                <c:pt idx="3908">
                  <c:v>0.153997</c:v>
                </c:pt>
                <c:pt idx="3909">
                  <c:v>0.15492</c:v>
                </c:pt>
                <c:pt idx="3910">
                  <c:v>0.155776</c:v>
                </c:pt>
                <c:pt idx="3911">
                  <c:v>0.15656999999999999</c:v>
                </c:pt>
                <c:pt idx="3912">
                  <c:v>0.157307</c:v>
                </c:pt>
                <c:pt idx="3913">
                  <c:v>0.15798000000000001</c:v>
                </c:pt>
                <c:pt idx="3914">
                  <c:v>0.158586</c:v>
                </c:pt>
                <c:pt idx="3915">
                  <c:v>0.15912799999999999</c:v>
                </c:pt>
                <c:pt idx="3916">
                  <c:v>0.159606</c:v>
                </c:pt>
                <c:pt idx="3917">
                  <c:v>0.16001699999999999</c:v>
                </c:pt>
                <c:pt idx="3918">
                  <c:v>0.160359</c:v>
                </c:pt>
                <c:pt idx="3919">
                  <c:v>0.160631</c:v>
                </c:pt>
                <c:pt idx="3920">
                  <c:v>0.160831</c:v>
                </c:pt>
                <c:pt idx="3921">
                  <c:v>0.16095699999999999</c:v>
                </c:pt>
                <c:pt idx="3922">
                  <c:v>0.16100999999999999</c:v>
                </c:pt>
                <c:pt idx="3923">
                  <c:v>0.16098999999999999</c:v>
                </c:pt>
                <c:pt idx="3924">
                  <c:v>0.16089500000000001</c:v>
                </c:pt>
                <c:pt idx="3925">
                  <c:v>0.16072600000000001</c:v>
                </c:pt>
                <c:pt idx="3926">
                  <c:v>0.16048000000000001</c:v>
                </c:pt>
                <c:pt idx="3927">
                  <c:v>0.16015799999999999</c:v>
                </c:pt>
                <c:pt idx="3928">
                  <c:v>0.15975900000000001</c:v>
                </c:pt>
                <c:pt idx="3929">
                  <c:v>0.15928200000000001</c:v>
                </c:pt>
                <c:pt idx="3930">
                  <c:v>0.15872700000000001</c:v>
                </c:pt>
                <c:pt idx="3931">
                  <c:v>0.15809400000000001</c:v>
                </c:pt>
                <c:pt idx="3932">
                  <c:v>0.15738099999999999</c:v>
                </c:pt>
                <c:pt idx="3933">
                  <c:v>0.156587</c:v>
                </c:pt>
                <c:pt idx="3934">
                  <c:v>0.15571299999999999</c:v>
                </c:pt>
                <c:pt idx="3935">
                  <c:v>0.154756</c:v>
                </c:pt>
                <c:pt idx="3936">
                  <c:v>0.15371699999999999</c:v>
                </c:pt>
                <c:pt idx="3937">
                  <c:v>0.15259400000000001</c:v>
                </c:pt>
                <c:pt idx="3938">
                  <c:v>0.15138699999999999</c:v>
                </c:pt>
                <c:pt idx="3939">
                  <c:v>0.15009400000000001</c:v>
                </c:pt>
                <c:pt idx="3940">
                  <c:v>0.14871599999999999</c:v>
                </c:pt>
                <c:pt idx="3941">
                  <c:v>0.147253</c:v>
                </c:pt>
                <c:pt idx="3942">
                  <c:v>0.145704</c:v>
                </c:pt>
                <c:pt idx="3943">
                  <c:v>0.14407</c:v>
                </c:pt>
                <c:pt idx="3944">
                  <c:v>0.14235200000000001</c:v>
                </c:pt>
                <c:pt idx="3945">
                  <c:v>0.14054900000000001</c:v>
                </c:pt>
                <c:pt idx="3946">
                  <c:v>0.13866500000000001</c:v>
                </c:pt>
                <c:pt idx="3947">
                  <c:v>0.13669899999999999</c:v>
                </c:pt>
                <c:pt idx="3948">
                  <c:v>0.13465199999999999</c:v>
                </c:pt>
                <c:pt idx="3949">
                  <c:v>0.13252700000000001</c:v>
                </c:pt>
                <c:pt idx="3950">
                  <c:v>0.13032299999999999</c:v>
                </c:pt>
                <c:pt idx="3951">
                  <c:v>0.12804099999999999</c:v>
                </c:pt>
                <c:pt idx="3952">
                  <c:v>0.12568399999999999</c:v>
                </c:pt>
                <c:pt idx="3953">
                  <c:v>0.123251</c:v>
                </c:pt>
                <c:pt idx="3954">
                  <c:v>0.120744</c:v>
                </c:pt>
                <c:pt idx="3955">
                  <c:v>0.118163</c:v>
                </c:pt>
                <c:pt idx="3956">
                  <c:v>0.11551</c:v>
                </c:pt>
                <c:pt idx="3957">
                  <c:v>0.112784</c:v>
                </c:pt>
                <c:pt idx="3958">
                  <c:v>0.109988</c:v>
                </c:pt>
                <c:pt idx="3959">
                  <c:v>0.107123</c:v>
                </c:pt>
                <c:pt idx="3960">
                  <c:v>0.10419</c:v>
                </c:pt>
                <c:pt idx="3961">
                  <c:v>0.101191</c:v>
                </c:pt>
                <c:pt idx="3962">
                  <c:v>9.8130700000000001E-2</c:v>
                </c:pt>
                <c:pt idx="3963">
                  <c:v>9.5010600000000001E-2</c:v>
                </c:pt>
                <c:pt idx="3964">
                  <c:v>9.1833700000000004E-2</c:v>
                </c:pt>
                <c:pt idx="3965">
                  <c:v>8.8602500000000001E-2</c:v>
                </c:pt>
                <c:pt idx="3966">
                  <c:v>8.5319900000000004E-2</c:v>
                </c:pt>
                <c:pt idx="3967">
                  <c:v>8.1988699999999998E-2</c:v>
                </c:pt>
                <c:pt idx="3968">
                  <c:v>7.8611200000000006E-2</c:v>
                </c:pt>
                <c:pt idx="3969">
                  <c:v>7.5189400000000003E-2</c:v>
                </c:pt>
                <c:pt idx="3970">
                  <c:v>7.1725800000000006E-2</c:v>
                </c:pt>
                <c:pt idx="3971">
                  <c:v>6.8223599999999995E-2</c:v>
                </c:pt>
                <c:pt idx="3972">
                  <c:v>6.4686300000000002E-2</c:v>
                </c:pt>
                <c:pt idx="3973">
                  <c:v>6.1117400000000002E-2</c:v>
                </c:pt>
                <c:pt idx="3974">
                  <c:v>5.7520300000000003E-2</c:v>
                </c:pt>
                <c:pt idx="3975">
                  <c:v>5.3898000000000001E-2</c:v>
                </c:pt>
                <c:pt idx="3976">
                  <c:v>5.0252900000000003E-2</c:v>
                </c:pt>
                <c:pt idx="3977">
                  <c:v>4.6587200000000002E-2</c:v>
                </c:pt>
                <c:pt idx="3978">
                  <c:v>4.2903999999999998E-2</c:v>
                </c:pt>
                <c:pt idx="3979">
                  <c:v>3.9206400000000002E-2</c:v>
                </c:pt>
                <c:pt idx="3980">
                  <c:v>3.54977E-2</c:v>
                </c:pt>
                <c:pt idx="3981">
                  <c:v>3.1781499999999997E-2</c:v>
                </c:pt>
                <c:pt idx="3982">
                  <c:v>2.8061800000000001E-2</c:v>
                </c:pt>
                <c:pt idx="3983">
                  <c:v>2.43412E-2</c:v>
                </c:pt>
                <c:pt idx="3984">
                  <c:v>2.0621E-2</c:v>
                </c:pt>
                <c:pt idx="3985">
                  <c:v>1.6904099999999998E-2</c:v>
                </c:pt>
                <c:pt idx="3986">
                  <c:v>1.3195E-2</c:v>
                </c:pt>
                <c:pt idx="3987" formatCode="0.00E+00">
                  <c:v>9.4986900000000006E-3</c:v>
                </c:pt>
                <c:pt idx="3988" formatCode="0.00E+00">
                  <c:v>5.8205100000000001E-3</c:v>
                </c:pt>
                <c:pt idx="3989" formatCode="0.00E+00">
                  <c:v>2.1649500000000001E-3</c:v>
                </c:pt>
                <c:pt idx="3990" formatCode="0.00E+00">
                  <c:v>-1.46558E-3</c:v>
                </c:pt>
                <c:pt idx="3991" formatCode="0.00E+00">
                  <c:v>-5.0700199999999997E-3</c:v>
                </c:pt>
                <c:pt idx="3992" formatCode="0.00E+00">
                  <c:v>-8.6466200000000007E-3</c:v>
                </c:pt>
                <c:pt idx="3993">
                  <c:v>-1.21919E-2</c:v>
                </c:pt>
                <c:pt idx="3994">
                  <c:v>-1.5702000000000001E-2</c:v>
                </c:pt>
                <c:pt idx="3995">
                  <c:v>-1.9173300000000001E-2</c:v>
                </c:pt>
                <c:pt idx="3996">
                  <c:v>-2.2601300000000001E-2</c:v>
                </c:pt>
                <c:pt idx="3997">
                  <c:v>-2.59806E-2</c:v>
                </c:pt>
                <c:pt idx="3998">
                  <c:v>-2.9306200000000001E-2</c:v>
                </c:pt>
                <c:pt idx="3999">
                  <c:v>-3.2575E-2</c:v>
                </c:pt>
                <c:pt idx="4000">
                  <c:v>-3.5785200000000003E-2</c:v>
                </c:pt>
                <c:pt idx="4001">
                  <c:v>-3.8934200000000002E-2</c:v>
                </c:pt>
                <c:pt idx="4002">
                  <c:v>-4.2018800000000002E-2</c:v>
                </c:pt>
                <c:pt idx="4003">
                  <c:v>-4.5036199999999998E-2</c:v>
                </c:pt>
                <c:pt idx="4004">
                  <c:v>-4.7984199999999998E-2</c:v>
                </c:pt>
                <c:pt idx="4005">
                  <c:v>-5.0860700000000002E-2</c:v>
                </c:pt>
                <c:pt idx="4006">
                  <c:v>-5.3663500000000003E-2</c:v>
                </c:pt>
                <c:pt idx="4007">
                  <c:v>-5.6389300000000003E-2</c:v>
                </c:pt>
                <c:pt idx="4008">
                  <c:v>-5.9034400000000001E-2</c:v>
                </c:pt>
                <c:pt idx="4009">
                  <c:v>-6.15956E-2</c:v>
                </c:pt>
                <c:pt idx="4010">
                  <c:v>-6.4069699999999993E-2</c:v>
                </c:pt>
                <c:pt idx="4011">
                  <c:v>-6.6453600000000002E-2</c:v>
                </c:pt>
                <c:pt idx="4012">
                  <c:v>-6.8744399999999997E-2</c:v>
                </c:pt>
                <c:pt idx="4013">
                  <c:v>-7.0941100000000007E-2</c:v>
                </c:pt>
                <c:pt idx="4014">
                  <c:v>-7.30436E-2</c:v>
                </c:pt>
                <c:pt idx="4015">
                  <c:v>-7.5050500000000006E-2</c:v>
                </c:pt>
                <c:pt idx="4016">
                  <c:v>-7.6958899999999997E-2</c:v>
                </c:pt>
                <c:pt idx="4017">
                  <c:v>-7.8765799999999997E-2</c:v>
                </c:pt>
                <c:pt idx="4018">
                  <c:v>-8.0468499999999998E-2</c:v>
                </c:pt>
                <c:pt idx="4019">
                  <c:v>-8.2065700000000005E-2</c:v>
                </c:pt>
                <c:pt idx="4020">
                  <c:v>-8.35563E-2</c:v>
                </c:pt>
                <c:pt idx="4021">
                  <c:v>-8.4938200000000005E-2</c:v>
                </c:pt>
                <c:pt idx="4022">
                  <c:v>-8.6208999999999994E-2</c:v>
                </c:pt>
                <c:pt idx="4023">
                  <c:v>-8.7368000000000001E-2</c:v>
                </c:pt>
                <c:pt idx="4024">
                  <c:v>-8.8416300000000003E-2</c:v>
                </c:pt>
                <c:pt idx="4025">
                  <c:v>-8.9355400000000001E-2</c:v>
                </c:pt>
                <c:pt idx="4026">
                  <c:v>-9.0185299999999996E-2</c:v>
                </c:pt>
                <c:pt idx="4027">
                  <c:v>-9.0905899999999998E-2</c:v>
                </c:pt>
                <c:pt idx="4028">
                  <c:v>-9.1517399999999999E-2</c:v>
                </c:pt>
                <c:pt idx="4029">
                  <c:v>-9.2020299999999999E-2</c:v>
                </c:pt>
                <c:pt idx="4030">
                  <c:v>-9.2414399999999994E-2</c:v>
                </c:pt>
                <c:pt idx="4031">
                  <c:v>-9.2699100000000006E-2</c:v>
                </c:pt>
                <c:pt idx="4032">
                  <c:v>-9.2874300000000007E-2</c:v>
                </c:pt>
                <c:pt idx="4033">
                  <c:v>-9.2940499999999995E-2</c:v>
                </c:pt>
                <c:pt idx="4034">
                  <c:v>-9.2898700000000001E-2</c:v>
                </c:pt>
                <c:pt idx="4035">
                  <c:v>-9.2749999999999999E-2</c:v>
                </c:pt>
                <c:pt idx="4036">
                  <c:v>-9.2495099999999997E-2</c:v>
                </c:pt>
                <c:pt idx="4037">
                  <c:v>-9.2134400000000005E-2</c:v>
                </c:pt>
                <c:pt idx="4038">
                  <c:v>-9.1667799999999994E-2</c:v>
                </c:pt>
                <c:pt idx="4039">
                  <c:v>-9.1095599999999999E-2</c:v>
                </c:pt>
                <c:pt idx="4040">
                  <c:v>-9.0418299999999993E-2</c:v>
                </c:pt>
                <c:pt idx="4041">
                  <c:v>-8.9637099999999997E-2</c:v>
                </c:pt>
                <c:pt idx="4042">
                  <c:v>-8.8754799999999995E-2</c:v>
                </c:pt>
                <c:pt idx="4043">
                  <c:v>-8.7775199999999998E-2</c:v>
                </c:pt>
                <c:pt idx="4044">
                  <c:v>-8.6701200000000006E-2</c:v>
                </c:pt>
                <c:pt idx="4045">
                  <c:v>-8.5535299999999995E-2</c:v>
                </c:pt>
                <c:pt idx="4046">
                  <c:v>-8.4279099999999996E-2</c:v>
                </c:pt>
                <c:pt idx="4047">
                  <c:v>-8.2933599999999996E-2</c:v>
                </c:pt>
                <c:pt idx="4048">
                  <c:v>-8.14999E-2</c:v>
                </c:pt>
                <c:pt idx="4049">
                  <c:v>-7.9978300000000002E-2</c:v>
                </c:pt>
                <c:pt idx="4050">
                  <c:v>-7.8368699999999999E-2</c:v>
                </c:pt>
                <c:pt idx="4051">
                  <c:v>-7.6672900000000002E-2</c:v>
                </c:pt>
                <c:pt idx="4052">
                  <c:v>-7.4893899999999999E-2</c:v>
                </c:pt>
                <c:pt idx="4053">
                  <c:v>-7.3034100000000005E-2</c:v>
                </c:pt>
                <c:pt idx="4054">
                  <c:v>-7.1095900000000004E-2</c:v>
                </c:pt>
                <c:pt idx="4055">
                  <c:v>-6.9083599999999995E-2</c:v>
                </c:pt>
                <c:pt idx="4056">
                  <c:v>-6.7001199999999997E-2</c:v>
                </c:pt>
                <c:pt idx="4057">
                  <c:v>-6.4852499999999993E-2</c:v>
                </c:pt>
                <c:pt idx="4058">
                  <c:v>-6.2643099999999993E-2</c:v>
                </c:pt>
                <c:pt idx="4059">
                  <c:v>-6.0379700000000001E-2</c:v>
                </c:pt>
                <c:pt idx="4060">
                  <c:v>-5.8066300000000001E-2</c:v>
                </c:pt>
                <c:pt idx="4061">
                  <c:v>-5.5705900000000003E-2</c:v>
                </c:pt>
                <c:pt idx="4062">
                  <c:v>-5.3301800000000003E-2</c:v>
                </c:pt>
                <c:pt idx="4063">
                  <c:v>-5.08539E-2</c:v>
                </c:pt>
                <c:pt idx="4064">
                  <c:v>-4.8358400000000003E-2</c:v>
                </c:pt>
                <c:pt idx="4065">
                  <c:v>-4.5816700000000002E-2</c:v>
                </c:pt>
                <c:pt idx="4066">
                  <c:v>-4.3235900000000001E-2</c:v>
                </c:pt>
                <c:pt idx="4067">
                  <c:v>-4.0622499999999999E-2</c:v>
                </c:pt>
                <c:pt idx="4068">
                  <c:v>-3.79805E-2</c:v>
                </c:pt>
                <c:pt idx="4069">
                  <c:v>-3.5314499999999999E-2</c:v>
                </c:pt>
                <c:pt idx="4070">
                  <c:v>-3.2629699999999998E-2</c:v>
                </c:pt>
                <c:pt idx="4071">
                  <c:v>-2.99314E-2</c:v>
                </c:pt>
                <c:pt idx="4072">
                  <c:v>-2.7224399999999999E-2</c:v>
                </c:pt>
                <c:pt idx="4073">
                  <c:v>-2.4512900000000001E-2</c:v>
                </c:pt>
                <c:pt idx="4074">
                  <c:v>-2.1800799999999999E-2</c:v>
                </c:pt>
                <c:pt idx="4075">
                  <c:v>-1.9090900000000001E-2</c:v>
                </c:pt>
                <c:pt idx="4076">
                  <c:v>-1.63851E-2</c:v>
                </c:pt>
                <c:pt idx="4077">
                  <c:v>-1.36848E-2</c:v>
                </c:pt>
                <c:pt idx="4078">
                  <c:v>-1.0992999999999999E-2</c:v>
                </c:pt>
                <c:pt idx="4079" formatCode="0.00E+00">
                  <c:v>-8.3149399999999998E-3</c:v>
                </c:pt>
                <c:pt idx="4080" formatCode="0.00E+00">
                  <c:v>-5.6556499999999999E-3</c:v>
                </c:pt>
                <c:pt idx="4081" formatCode="0.00E+00">
                  <c:v>-3.0205900000000001E-3</c:v>
                </c:pt>
                <c:pt idx="4082" formatCode="0.00E+00">
                  <c:v>-4.15609E-4</c:v>
                </c:pt>
                <c:pt idx="4083" formatCode="0.00E+00">
                  <c:v>2.1551399999999998E-3</c:v>
                </c:pt>
                <c:pt idx="4084" formatCode="0.00E+00">
                  <c:v>4.6893100000000004E-3</c:v>
                </c:pt>
                <c:pt idx="4085" formatCode="0.00E+00">
                  <c:v>7.1845199999999998E-3</c:v>
                </c:pt>
                <c:pt idx="4086" formatCode="0.00E+00">
                  <c:v>9.6381999999999995E-3</c:v>
                </c:pt>
                <c:pt idx="4087">
                  <c:v>1.20489E-2</c:v>
                </c:pt>
                <c:pt idx="4088">
                  <c:v>1.4416399999999999E-2</c:v>
                </c:pt>
                <c:pt idx="4089">
                  <c:v>1.6740000000000001E-2</c:v>
                </c:pt>
                <c:pt idx="4090">
                  <c:v>1.90175E-2</c:v>
                </c:pt>
                <c:pt idx="4091">
                  <c:v>2.1246299999999999E-2</c:v>
                </c:pt>
                <c:pt idx="4092">
                  <c:v>2.3423099999999999E-2</c:v>
                </c:pt>
                <c:pt idx="4093">
                  <c:v>2.5542599999999999E-2</c:v>
                </c:pt>
                <c:pt idx="4094">
                  <c:v>2.75987E-2</c:v>
                </c:pt>
                <c:pt idx="4095">
                  <c:v>2.9585899999999998E-2</c:v>
                </c:pt>
                <c:pt idx="4096">
                  <c:v>3.1500100000000003E-2</c:v>
                </c:pt>
                <c:pt idx="4097">
                  <c:v>3.3337499999999999E-2</c:v>
                </c:pt>
                <c:pt idx="4098">
                  <c:v>3.5095800000000003E-2</c:v>
                </c:pt>
                <c:pt idx="4099">
                  <c:v>3.6773500000000001E-2</c:v>
                </c:pt>
                <c:pt idx="4100">
                  <c:v>3.8368300000000001E-2</c:v>
                </c:pt>
                <c:pt idx="4101">
                  <c:v>3.9876599999999998E-2</c:v>
                </c:pt>
                <c:pt idx="4102">
                  <c:v>4.1294200000000003E-2</c:v>
                </c:pt>
                <c:pt idx="4103">
                  <c:v>4.2619600000000001E-2</c:v>
                </c:pt>
                <c:pt idx="4104">
                  <c:v>4.3855699999999997E-2</c:v>
                </c:pt>
                <c:pt idx="4105">
                  <c:v>4.5008100000000002E-2</c:v>
                </c:pt>
                <c:pt idx="4106">
                  <c:v>4.6079599999999998E-2</c:v>
                </c:pt>
                <c:pt idx="4107">
                  <c:v>4.7068800000000001E-2</c:v>
                </c:pt>
                <c:pt idx="4108">
                  <c:v>4.79739E-2</c:v>
                </c:pt>
                <c:pt idx="4109">
                  <c:v>4.8793900000000001E-2</c:v>
                </c:pt>
                <c:pt idx="4110">
                  <c:v>4.9524600000000002E-2</c:v>
                </c:pt>
                <c:pt idx="4111">
                  <c:v>5.0158700000000001E-2</c:v>
                </c:pt>
                <c:pt idx="4112">
                  <c:v>5.0693000000000002E-2</c:v>
                </c:pt>
                <c:pt idx="4113">
                  <c:v>5.1130200000000001E-2</c:v>
                </c:pt>
                <c:pt idx="4114">
                  <c:v>5.1472900000000002E-2</c:v>
                </c:pt>
                <c:pt idx="4115">
                  <c:v>5.1719500000000002E-2</c:v>
                </c:pt>
                <c:pt idx="4116">
                  <c:v>5.1865300000000003E-2</c:v>
                </c:pt>
                <c:pt idx="4117">
                  <c:v>5.19062E-2</c:v>
                </c:pt>
                <c:pt idx="4118">
                  <c:v>5.1841499999999999E-2</c:v>
                </c:pt>
                <c:pt idx="4119">
                  <c:v>5.16731E-2</c:v>
                </c:pt>
                <c:pt idx="4120">
                  <c:v>5.1400500000000002E-2</c:v>
                </c:pt>
                <c:pt idx="4121">
                  <c:v>5.1022699999999997E-2</c:v>
                </c:pt>
                <c:pt idx="4122">
                  <c:v>5.0543499999999998E-2</c:v>
                </c:pt>
                <c:pt idx="4123">
                  <c:v>4.9970000000000001E-2</c:v>
                </c:pt>
                <c:pt idx="4124">
                  <c:v>4.9305700000000001E-2</c:v>
                </c:pt>
                <c:pt idx="4125">
                  <c:v>4.8550799999999998E-2</c:v>
                </c:pt>
                <c:pt idx="4126">
                  <c:v>4.7706999999999999E-2</c:v>
                </c:pt>
                <c:pt idx="4127">
                  <c:v>4.6778E-2</c:v>
                </c:pt>
                <c:pt idx="4128">
                  <c:v>4.5768200000000002E-2</c:v>
                </c:pt>
                <c:pt idx="4129">
                  <c:v>4.46813E-2</c:v>
                </c:pt>
                <c:pt idx="4130">
                  <c:v>4.3516100000000002E-2</c:v>
                </c:pt>
                <c:pt idx="4131">
                  <c:v>4.2267199999999998E-2</c:v>
                </c:pt>
                <c:pt idx="4132">
                  <c:v>4.0929500000000001E-2</c:v>
                </c:pt>
                <c:pt idx="4133">
                  <c:v>3.9503200000000002E-2</c:v>
                </c:pt>
                <c:pt idx="4134">
                  <c:v>3.7991700000000003E-2</c:v>
                </c:pt>
                <c:pt idx="4135">
                  <c:v>3.6396499999999998E-2</c:v>
                </c:pt>
                <c:pt idx="4136">
                  <c:v>3.4719300000000002E-2</c:v>
                </c:pt>
                <c:pt idx="4137">
                  <c:v>3.2963199999999998E-2</c:v>
                </c:pt>
                <c:pt idx="4138">
                  <c:v>3.1131499999999999E-2</c:v>
                </c:pt>
                <c:pt idx="4139">
                  <c:v>2.9227400000000001E-2</c:v>
                </c:pt>
                <c:pt idx="4140">
                  <c:v>2.7255100000000001E-2</c:v>
                </c:pt>
                <c:pt idx="4141">
                  <c:v>2.52187E-2</c:v>
                </c:pt>
                <c:pt idx="4142">
                  <c:v>2.3121300000000001E-2</c:v>
                </c:pt>
                <c:pt idx="4143">
                  <c:v>2.0967199999999998E-2</c:v>
                </c:pt>
                <c:pt idx="4144">
                  <c:v>1.8759499999999998E-2</c:v>
                </c:pt>
                <c:pt idx="4145">
                  <c:v>1.6497100000000001E-2</c:v>
                </c:pt>
                <c:pt idx="4146">
                  <c:v>1.4179000000000001E-2</c:v>
                </c:pt>
                <c:pt idx="4147">
                  <c:v>1.1807E-2</c:v>
                </c:pt>
                <c:pt idx="4148" formatCode="0.00E+00">
                  <c:v>9.3838299999999993E-3</c:v>
                </c:pt>
                <c:pt idx="4149" formatCode="0.00E+00">
                  <c:v>6.9098099999999997E-3</c:v>
                </c:pt>
                <c:pt idx="4150" formatCode="0.00E+00">
                  <c:v>4.3874999999999999E-3</c:v>
                </c:pt>
                <c:pt idx="4151" formatCode="0.00E+00">
                  <c:v>1.8244999999999999E-3</c:v>
                </c:pt>
                <c:pt idx="4152" formatCode="0.00E+00">
                  <c:v>-7.6979399999999997E-4</c:v>
                </c:pt>
                <c:pt idx="4153" formatCode="0.00E+00">
                  <c:v>-3.3892100000000001E-3</c:v>
                </c:pt>
                <c:pt idx="4154" formatCode="0.00E+00">
                  <c:v>-6.0328999999999999E-3</c:v>
                </c:pt>
                <c:pt idx="4155" formatCode="0.00E+00">
                  <c:v>-8.7037699999999996E-3</c:v>
                </c:pt>
                <c:pt idx="4156">
                  <c:v>-1.1403699999999999E-2</c:v>
                </c:pt>
                <c:pt idx="4157">
                  <c:v>-1.4129299999999999E-2</c:v>
                </c:pt>
                <c:pt idx="4158">
                  <c:v>-1.6872700000000001E-2</c:v>
                </c:pt>
                <c:pt idx="4159">
                  <c:v>-1.96279E-2</c:v>
                </c:pt>
                <c:pt idx="4160">
                  <c:v>-2.2395000000000002E-2</c:v>
                </c:pt>
                <c:pt idx="4161">
                  <c:v>-2.5180399999999999E-2</c:v>
                </c:pt>
                <c:pt idx="4162">
                  <c:v>-2.79884E-2</c:v>
                </c:pt>
                <c:pt idx="4163">
                  <c:v>-3.08166E-2</c:v>
                </c:pt>
                <c:pt idx="4164">
                  <c:v>-3.3658500000000001E-2</c:v>
                </c:pt>
                <c:pt idx="4165">
                  <c:v>-3.6507699999999997E-2</c:v>
                </c:pt>
                <c:pt idx="4166">
                  <c:v>-3.93593E-2</c:v>
                </c:pt>
                <c:pt idx="4167">
                  <c:v>-4.2208200000000001E-2</c:v>
                </c:pt>
                <c:pt idx="4168">
                  <c:v>-4.5049199999999998E-2</c:v>
                </c:pt>
                <c:pt idx="4169">
                  <c:v>-4.7879999999999999E-2</c:v>
                </c:pt>
                <c:pt idx="4170">
                  <c:v>-5.0702700000000003E-2</c:v>
                </c:pt>
                <c:pt idx="4171">
                  <c:v>-5.3523399999999999E-2</c:v>
                </c:pt>
                <c:pt idx="4172">
                  <c:v>-5.6347599999999998E-2</c:v>
                </c:pt>
                <c:pt idx="4173">
                  <c:v>-5.9175199999999997E-2</c:v>
                </c:pt>
                <c:pt idx="4174">
                  <c:v>-6.2002099999999997E-2</c:v>
                </c:pt>
                <c:pt idx="4175">
                  <c:v>-6.4824199999999998E-2</c:v>
                </c:pt>
                <c:pt idx="4176">
                  <c:v>-6.7636699999999994E-2</c:v>
                </c:pt>
                <c:pt idx="4177">
                  <c:v>-7.0433300000000004E-2</c:v>
                </c:pt>
                <c:pt idx="4178">
                  <c:v>-7.3210300000000006E-2</c:v>
                </c:pt>
                <c:pt idx="4179">
                  <c:v>-7.5968599999999997E-2</c:v>
                </c:pt>
                <c:pt idx="4180">
                  <c:v>-7.8711000000000003E-2</c:v>
                </c:pt>
                <c:pt idx="4181">
                  <c:v>-8.1436700000000001E-2</c:v>
                </c:pt>
                <c:pt idx="4182">
                  <c:v>-8.4143700000000002E-2</c:v>
                </c:pt>
                <c:pt idx="4183">
                  <c:v>-8.6832000000000006E-2</c:v>
                </c:pt>
                <c:pt idx="4184">
                  <c:v>-8.9500999999999997E-2</c:v>
                </c:pt>
                <c:pt idx="4185">
                  <c:v>-9.2148599999999997E-2</c:v>
                </c:pt>
                <c:pt idx="4186">
                  <c:v>-9.4774300000000006E-2</c:v>
                </c:pt>
                <c:pt idx="4187">
                  <c:v>-9.7379300000000002E-2</c:v>
                </c:pt>
                <c:pt idx="4188">
                  <c:v>-9.9963099999999999E-2</c:v>
                </c:pt>
                <c:pt idx="4189">
                  <c:v>-0.10252500000000001</c:v>
                </c:pt>
                <c:pt idx="4190">
                  <c:v>-0.10506500000000001</c:v>
                </c:pt>
                <c:pt idx="4191">
                  <c:v>-0.107583</c:v>
                </c:pt>
                <c:pt idx="4192">
                  <c:v>-0.110072</c:v>
                </c:pt>
                <c:pt idx="4193">
                  <c:v>-0.112524</c:v>
                </c:pt>
                <c:pt idx="4194">
                  <c:v>-0.114939</c:v>
                </c:pt>
                <c:pt idx="4195">
                  <c:v>-0.11731800000000001</c:v>
                </c:pt>
                <c:pt idx="4196">
                  <c:v>-0.119661</c:v>
                </c:pt>
                <c:pt idx="4197">
                  <c:v>-0.121963</c:v>
                </c:pt>
                <c:pt idx="4198">
                  <c:v>-0.124224</c:v>
                </c:pt>
                <c:pt idx="4199">
                  <c:v>-0.126448</c:v>
                </c:pt>
                <c:pt idx="4200">
                  <c:v>-0.12864100000000001</c:v>
                </c:pt>
                <c:pt idx="4201">
                  <c:v>-0.130803</c:v>
                </c:pt>
                <c:pt idx="4202">
                  <c:v>-0.13292999999999999</c:v>
                </c:pt>
                <c:pt idx="4203">
                  <c:v>-0.135023</c:v>
                </c:pt>
                <c:pt idx="4204">
                  <c:v>-0.13708600000000001</c:v>
                </c:pt>
                <c:pt idx="4205">
                  <c:v>-0.139122</c:v>
                </c:pt>
                <c:pt idx="4206">
                  <c:v>-0.141129</c:v>
                </c:pt>
                <c:pt idx="4207">
                  <c:v>-0.14310600000000001</c:v>
                </c:pt>
                <c:pt idx="4208">
                  <c:v>-0.14505199999999999</c:v>
                </c:pt>
                <c:pt idx="4209">
                  <c:v>-0.14696600000000001</c:v>
                </c:pt>
                <c:pt idx="4210">
                  <c:v>-0.148842</c:v>
                </c:pt>
                <c:pt idx="4211">
                  <c:v>-0.15067</c:v>
                </c:pt>
                <c:pt idx="4212">
                  <c:v>-0.152447</c:v>
                </c:pt>
                <c:pt idx="4213">
                  <c:v>-0.154173</c:v>
                </c:pt>
                <c:pt idx="4214">
                  <c:v>-0.15585299999999999</c:v>
                </c:pt>
                <c:pt idx="4215">
                  <c:v>-0.157497</c:v>
                </c:pt>
                <c:pt idx="4216">
                  <c:v>-0.159109</c:v>
                </c:pt>
                <c:pt idx="4217">
                  <c:v>-0.160686</c:v>
                </c:pt>
                <c:pt idx="4218">
                  <c:v>-0.16222500000000001</c:v>
                </c:pt>
                <c:pt idx="4219">
                  <c:v>-0.16372300000000001</c:v>
                </c:pt>
                <c:pt idx="4220">
                  <c:v>-0.16517999999999999</c:v>
                </c:pt>
                <c:pt idx="4221">
                  <c:v>-0.16659099999999999</c:v>
                </c:pt>
                <c:pt idx="4222">
                  <c:v>-0.16795499999999999</c:v>
                </c:pt>
                <c:pt idx="4223">
                  <c:v>-0.16927800000000001</c:v>
                </c:pt>
                <c:pt idx="4224">
                  <c:v>-0.17056299999999999</c:v>
                </c:pt>
                <c:pt idx="4225">
                  <c:v>-0.17181299999999999</c:v>
                </c:pt>
                <c:pt idx="4226">
                  <c:v>-0.17302799999999999</c:v>
                </c:pt>
                <c:pt idx="4227">
                  <c:v>-0.174205</c:v>
                </c:pt>
                <c:pt idx="4228">
                  <c:v>-0.175344</c:v>
                </c:pt>
                <c:pt idx="4229">
                  <c:v>-0.17644599999999999</c:v>
                </c:pt>
                <c:pt idx="4230">
                  <c:v>-0.177513</c:v>
                </c:pt>
                <c:pt idx="4231">
                  <c:v>-0.17854100000000001</c:v>
                </c:pt>
                <c:pt idx="4232">
                  <c:v>-0.17952899999999999</c:v>
                </c:pt>
                <c:pt idx="4233">
                  <c:v>-0.180475</c:v>
                </c:pt>
                <c:pt idx="4234">
                  <c:v>-0.18137800000000001</c:v>
                </c:pt>
                <c:pt idx="4235">
                  <c:v>-0.18223900000000001</c:v>
                </c:pt>
                <c:pt idx="4236">
                  <c:v>-0.18306</c:v>
                </c:pt>
                <c:pt idx="4237">
                  <c:v>-0.18384200000000001</c:v>
                </c:pt>
                <c:pt idx="4238">
                  <c:v>-0.184585</c:v>
                </c:pt>
                <c:pt idx="4239">
                  <c:v>-0.185284</c:v>
                </c:pt>
                <c:pt idx="4240">
                  <c:v>-0.18593199999999999</c:v>
                </c:pt>
                <c:pt idx="4241">
                  <c:v>-0.186526</c:v>
                </c:pt>
                <c:pt idx="4242">
                  <c:v>-0.18707599999999999</c:v>
                </c:pt>
                <c:pt idx="4243">
                  <c:v>-0.187586</c:v>
                </c:pt>
                <c:pt idx="4244">
                  <c:v>-0.18804899999999999</c:v>
                </c:pt>
                <c:pt idx="4245">
                  <c:v>-0.18845500000000001</c:v>
                </c:pt>
                <c:pt idx="4246">
                  <c:v>-0.188801</c:v>
                </c:pt>
                <c:pt idx="4247">
                  <c:v>-0.18908900000000001</c:v>
                </c:pt>
                <c:pt idx="4248">
                  <c:v>-0.189327</c:v>
                </c:pt>
                <c:pt idx="4249">
                  <c:v>-0.189529</c:v>
                </c:pt>
                <c:pt idx="4250">
                  <c:v>-0.18970200000000001</c:v>
                </c:pt>
                <c:pt idx="4251">
                  <c:v>-0.18984599999999999</c:v>
                </c:pt>
                <c:pt idx="4252">
                  <c:v>-0.18995699999999999</c:v>
                </c:pt>
                <c:pt idx="4253">
                  <c:v>-0.19003200000000001</c:v>
                </c:pt>
                <c:pt idx="4254">
                  <c:v>-0.19006999999999999</c:v>
                </c:pt>
                <c:pt idx="4255">
                  <c:v>-0.19007199999999999</c:v>
                </c:pt>
                <c:pt idx="4256">
                  <c:v>-0.19003100000000001</c:v>
                </c:pt>
                <c:pt idx="4257">
                  <c:v>-0.189944</c:v>
                </c:pt>
                <c:pt idx="4258">
                  <c:v>-0.18981300000000001</c:v>
                </c:pt>
                <c:pt idx="4259">
                  <c:v>-0.18965399999999999</c:v>
                </c:pt>
                <c:pt idx="4260">
                  <c:v>-0.189475</c:v>
                </c:pt>
                <c:pt idx="4261">
                  <c:v>-0.189281</c:v>
                </c:pt>
                <c:pt idx="4262">
                  <c:v>-0.18907499999999999</c:v>
                </c:pt>
                <c:pt idx="4263">
                  <c:v>-0.188864</c:v>
                </c:pt>
                <c:pt idx="4264">
                  <c:v>-0.18864700000000001</c:v>
                </c:pt>
                <c:pt idx="4265">
                  <c:v>-0.188417</c:v>
                </c:pt>
                <c:pt idx="4266">
                  <c:v>-0.188165</c:v>
                </c:pt>
                <c:pt idx="4267">
                  <c:v>-0.187892</c:v>
                </c:pt>
                <c:pt idx="4268">
                  <c:v>-0.18759799999999999</c:v>
                </c:pt>
                <c:pt idx="4269">
                  <c:v>-0.187277</c:v>
                </c:pt>
                <c:pt idx="4270">
                  <c:v>-0.186922</c:v>
                </c:pt>
                <c:pt idx="4271">
                  <c:v>-0.18653700000000001</c:v>
                </c:pt>
                <c:pt idx="4272">
                  <c:v>-0.18612600000000001</c:v>
                </c:pt>
                <c:pt idx="4273">
                  <c:v>-0.18568799999999999</c:v>
                </c:pt>
                <c:pt idx="4274">
                  <c:v>-0.18521799999999999</c:v>
                </c:pt>
                <c:pt idx="4275">
                  <c:v>-0.18471399999999999</c:v>
                </c:pt>
                <c:pt idx="4276">
                  <c:v>-0.18417900000000001</c:v>
                </c:pt>
                <c:pt idx="4277">
                  <c:v>-0.183614</c:v>
                </c:pt>
                <c:pt idx="4278">
                  <c:v>-0.18302399999999999</c:v>
                </c:pt>
                <c:pt idx="4279">
                  <c:v>-0.18241499999999999</c:v>
                </c:pt>
                <c:pt idx="4280">
                  <c:v>-0.18179300000000001</c:v>
                </c:pt>
                <c:pt idx="4281">
                  <c:v>-0.18116499999999999</c:v>
                </c:pt>
                <c:pt idx="4282">
                  <c:v>-0.180535</c:v>
                </c:pt>
                <c:pt idx="4283">
                  <c:v>-0.17990600000000001</c:v>
                </c:pt>
                <c:pt idx="4284">
                  <c:v>-0.17927499999999999</c:v>
                </c:pt>
                <c:pt idx="4285">
                  <c:v>-0.17863499999999999</c:v>
                </c:pt>
                <c:pt idx="4286">
                  <c:v>-0.177982</c:v>
                </c:pt>
                <c:pt idx="4287">
                  <c:v>-0.17732000000000001</c:v>
                </c:pt>
                <c:pt idx="4288">
                  <c:v>-0.17665600000000001</c:v>
                </c:pt>
                <c:pt idx="4289">
                  <c:v>-0.17599600000000001</c:v>
                </c:pt>
                <c:pt idx="4290">
                  <c:v>-0.175346</c:v>
                </c:pt>
                <c:pt idx="4291">
                  <c:v>-0.17471100000000001</c:v>
                </c:pt>
                <c:pt idx="4292">
                  <c:v>-0.174095</c:v>
                </c:pt>
                <c:pt idx="4293">
                  <c:v>-0.17349600000000001</c:v>
                </c:pt>
                <c:pt idx="4294">
                  <c:v>-0.17291100000000001</c:v>
                </c:pt>
                <c:pt idx="4295">
                  <c:v>-0.17233499999999999</c:v>
                </c:pt>
                <c:pt idx="4296">
                  <c:v>-0.171763</c:v>
                </c:pt>
                <c:pt idx="4297">
                  <c:v>-0.17118800000000001</c:v>
                </c:pt>
                <c:pt idx="4298">
                  <c:v>-0.1706</c:v>
                </c:pt>
                <c:pt idx="4299">
                  <c:v>-0.16999400000000001</c:v>
                </c:pt>
                <c:pt idx="4300">
                  <c:v>-0.16936899999999999</c:v>
                </c:pt>
                <c:pt idx="4301">
                  <c:v>-0.16872899999999999</c:v>
                </c:pt>
                <c:pt idx="4302">
                  <c:v>-0.16808400000000001</c:v>
                </c:pt>
                <c:pt idx="4303">
                  <c:v>-0.16744899999999999</c:v>
                </c:pt>
                <c:pt idx="4304">
                  <c:v>-0.16683000000000001</c:v>
                </c:pt>
                <c:pt idx="4305">
                  <c:v>-0.16622200000000001</c:v>
                </c:pt>
                <c:pt idx="4306">
                  <c:v>-0.16561400000000001</c:v>
                </c:pt>
                <c:pt idx="4307">
                  <c:v>-0.164996</c:v>
                </c:pt>
                <c:pt idx="4308">
                  <c:v>-0.16436300000000001</c:v>
                </c:pt>
                <c:pt idx="4309">
                  <c:v>-0.163713</c:v>
                </c:pt>
                <c:pt idx="4310">
                  <c:v>-0.163046</c:v>
                </c:pt>
                <c:pt idx="4311">
                  <c:v>-0.16236200000000001</c:v>
                </c:pt>
                <c:pt idx="4312">
                  <c:v>-0.161662</c:v>
                </c:pt>
                <c:pt idx="4313">
                  <c:v>-0.160942</c:v>
                </c:pt>
                <c:pt idx="4314">
                  <c:v>-0.16020000000000001</c:v>
                </c:pt>
                <c:pt idx="4315">
                  <c:v>-0.15943399999999999</c:v>
                </c:pt>
                <c:pt idx="4316">
                  <c:v>-0.15864700000000001</c:v>
                </c:pt>
                <c:pt idx="4317">
                  <c:v>-0.15784100000000001</c:v>
                </c:pt>
                <c:pt idx="4318">
                  <c:v>-0.15701799999999999</c:v>
                </c:pt>
                <c:pt idx="4319">
                  <c:v>-0.15618499999999999</c:v>
                </c:pt>
                <c:pt idx="4320">
                  <c:v>-0.15534400000000001</c:v>
                </c:pt>
                <c:pt idx="4321">
                  <c:v>-0.154503</c:v>
                </c:pt>
                <c:pt idx="4322">
                  <c:v>-0.153672</c:v>
                </c:pt>
                <c:pt idx="4323">
                  <c:v>-0.15285499999999999</c:v>
                </c:pt>
                <c:pt idx="4324">
                  <c:v>-0.15204699999999999</c:v>
                </c:pt>
                <c:pt idx="4325">
                  <c:v>-0.151255</c:v>
                </c:pt>
                <c:pt idx="4326">
                  <c:v>-0.15049000000000001</c:v>
                </c:pt>
                <c:pt idx="4327">
                  <c:v>-0.149751</c:v>
                </c:pt>
                <c:pt idx="4328">
                  <c:v>-0.149033</c:v>
                </c:pt>
                <c:pt idx="4329">
                  <c:v>-0.148342</c:v>
                </c:pt>
                <c:pt idx="4330">
                  <c:v>-0.14768100000000001</c:v>
                </c:pt>
                <c:pt idx="4331">
                  <c:v>-0.14704100000000001</c:v>
                </c:pt>
                <c:pt idx="4332">
                  <c:v>-0.14641599999999999</c:v>
                </c:pt>
                <c:pt idx="4333">
                  <c:v>-0.145812</c:v>
                </c:pt>
                <c:pt idx="4334">
                  <c:v>-0.14524000000000001</c:v>
                </c:pt>
                <c:pt idx="4335">
                  <c:v>-0.144709</c:v>
                </c:pt>
                <c:pt idx="4336">
                  <c:v>-0.144232</c:v>
                </c:pt>
                <c:pt idx="4337">
                  <c:v>-0.143815</c:v>
                </c:pt>
                <c:pt idx="4338">
                  <c:v>-0.143452</c:v>
                </c:pt>
                <c:pt idx="4339">
                  <c:v>-0.14313200000000001</c:v>
                </c:pt>
                <c:pt idx="4340">
                  <c:v>-0.14285200000000001</c:v>
                </c:pt>
                <c:pt idx="4341">
                  <c:v>-0.14261299999999999</c:v>
                </c:pt>
                <c:pt idx="4342">
                  <c:v>-0.14241699999999999</c:v>
                </c:pt>
                <c:pt idx="4343">
                  <c:v>-0.142261</c:v>
                </c:pt>
                <c:pt idx="4344">
                  <c:v>-0.14213999999999999</c:v>
                </c:pt>
                <c:pt idx="4345">
                  <c:v>-0.14205499999999999</c:v>
                </c:pt>
                <c:pt idx="4346">
                  <c:v>-0.142015</c:v>
                </c:pt>
                <c:pt idx="4347">
                  <c:v>-0.14202400000000001</c:v>
                </c:pt>
                <c:pt idx="4348">
                  <c:v>-0.14207500000000001</c:v>
                </c:pt>
                <c:pt idx="4349">
                  <c:v>-0.14216899999999999</c:v>
                </c:pt>
                <c:pt idx="4350">
                  <c:v>-0.14231099999999999</c:v>
                </c:pt>
                <c:pt idx="4351">
                  <c:v>-0.14251</c:v>
                </c:pt>
                <c:pt idx="4352">
                  <c:v>-0.14276</c:v>
                </c:pt>
                <c:pt idx="4353">
                  <c:v>-0.14304800000000001</c:v>
                </c:pt>
                <c:pt idx="4354">
                  <c:v>-0.14336199999999999</c:v>
                </c:pt>
                <c:pt idx="4355">
                  <c:v>-0.14369799999999999</c:v>
                </c:pt>
                <c:pt idx="4356">
                  <c:v>-0.14405799999999999</c:v>
                </c:pt>
                <c:pt idx="4357">
                  <c:v>-0.14444399999999999</c:v>
                </c:pt>
                <c:pt idx="4358">
                  <c:v>-0.14485799999999999</c:v>
                </c:pt>
                <c:pt idx="4359">
                  <c:v>-0.14530399999999999</c:v>
                </c:pt>
                <c:pt idx="4360">
                  <c:v>-0.14578099999999999</c:v>
                </c:pt>
                <c:pt idx="4361">
                  <c:v>-0.14628099999999999</c:v>
                </c:pt>
                <c:pt idx="4362">
                  <c:v>-0.14680599999999999</c:v>
                </c:pt>
                <c:pt idx="4363">
                  <c:v>-0.14735999999999999</c:v>
                </c:pt>
                <c:pt idx="4364">
                  <c:v>-0.14793300000000001</c:v>
                </c:pt>
                <c:pt idx="4365">
                  <c:v>-0.14851400000000001</c:v>
                </c:pt>
                <c:pt idx="4366">
                  <c:v>-0.14910799999999999</c:v>
                </c:pt>
                <c:pt idx="4367">
                  <c:v>-0.149728</c:v>
                </c:pt>
                <c:pt idx="4368">
                  <c:v>-0.15038000000000001</c:v>
                </c:pt>
                <c:pt idx="4369">
                  <c:v>-0.151063</c:v>
                </c:pt>
                <c:pt idx="4370">
                  <c:v>-0.15177299999999999</c:v>
                </c:pt>
                <c:pt idx="4371">
                  <c:v>-0.152507</c:v>
                </c:pt>
                <c:pt idx="4372">
                  <c:v>-0.15325900000000001</c:v>
                </c:pt>
                <c:pt idx="4373">
                  <c:v>-0.15402299999999999</c:v>
                </c:pt>
                <c:pt idx="4374">
                  <c:v>-0.15479799999999999</c:v>
                </c:pt>
                <c:pt idx="4375">
                  <c:v>-0.15559100000000001</c:v>
                </c:pt>
                <c:pt idx="4376">
                  <c:v>-0.156414</c:v>
                </c:pt>
                <c:pt idx="4377">
                  <c:v>-0.15728</c:v>
                </c:pt>
                <c:pt idx="4378">
                  <c:v>-0.158189</c:v>
                </c:pt>
                <c:pt idx="4379">
                  <c:v>-0.159134</c:v>
                </c:pt>
                <c:pt idx="4380">
                  <c:v>-0.16011900000000001</c:v>
                </c:pt>
                <c:pt idx="4381">
                  <c:v>-0.16114899999999999</c:v>
                </c:pt>
                <c:pt idx="4382">
                  <c:v>-0.162218</c:v>
                </c:pt>
                <c:pt idx="4383">
                  <c:v>-0.16331300000000001</c:v>
                </c:pt>
                <c:pt idx="4384">
                  <c:v>-0.16442599999999999</c:v>
                </c:pt>
                <c:pt idx="4385">
                  <c:v>-0.165551</c:v>
                </c:pt>
                <c:pt idx="4386">
                  <c:v>-0.16669100000000001</c:v>
                </c:pt>
                <c:pt idx="4387">
                  <c:v>-0.167852</c:v>
                </c:pt>
                <c:pt idx="4388">
                  <c:v>-0.16903199999999999</c:v>
                </c:pt>
                <c:pt idx="4389">
                  <c:v>-0.17022599999999999</c:v>
                </c:pt>
                <c:pt idx="4390">
                  <c:v>-0.171432</c:v>
                </c:pt>
                <c:pt idx="4391">
                  <c:v>-0.172649</c:v>
                </c:pt>
                <c:pt idx="4392">
                  <c:v>-0.173869</c:v>
                </c:pt>
                <c:pt idx="4393">
                  <c:v>-0.17508199999999999</c:v>
                </c:pt>
                <c:pt idx="4394">
                  <c:v>-0.17628099999999999</c:v>
                </c:pt>
                <c:pt idx="4395">
                  <c:v>-0.17746999999999999</c:v>
                </c:pt>
                <c:pt idx="4396">
                  <c:v>-0.17866299999999999</c:v>
                </c:pt>
                <c:pt idx="4397">
                  <c:v>-0.179865</c:v>
                </c:pt>
                <c:pt idx="4398">
                  <c:v>-0.18107300000000001</c:v>
                </c:pt>
                <c:pt idx="4399">
                  <c:v>-0.182278</c:v>
                </c:pt>
                <c:pt idx="4400">
                  <c:v>-0.18348200000000001</c:v>
                </c:pt>
                <c:pt idx="4401">
                  <c:v>-0.18468100000000001</c:v>
                </c:pt>
                <c:pt idx="4402">
                  <c:v>-0.18586900000000001</c:v>
                </c:pt>
                <c:pt idx="4403">
                  <c:v>-0.18703600000000001</c:v>
                </c:pt>
                <c:pt idx="4404">
                  <c:v>-0.18817999999999999</c:v>
                </c:pt>
                <c:pt idx="4405">
                  <c:v>-0.189299</c:v>
                </c:pt>
                <c:pt idx="4406">
                  <c:v>-0.19039500000000001</c:v>
                </c:pt>
                <c:pt idx="4407">
                  <c:v>-0.191466</c:v>
                </c:pt>
                <c:pt idx="4408">
                  <c:v>-0.19251099999999999</c:v>
                </c:pt>
                <c:pt idx="4409">
                  <c:v>-0.19353000000000001</c:v>
                </c:pt>
                <c:pt idx="4410">
                  <c:v>-0.194517</c:v>
                </c:pt>
                <c:pt idx="4411">
                  <c:v>-0.195468</c:v>
                </c:pt>
                <c:pt idx="4412">
                  <c:v>-0.19638800000000001</c:v>
                </c:pt>
                <c:pt idx="4413">
                  <c:v>-0.19728699999999999</c:v>
                </c:pt>
                <c:pt idx="4414">
                  <c:v>-0.19817399999999999</c:v>
                </c:pt>
                <c:pt idx="4415">
                  <c:v>-0.19905100000000001</c:v>
                </c:pt>
                <c:pt idx="4416">
                  <c:v>-0.19992199999999999</c:v>
                </c:pt>
                <c:pt idx="4417">
                  <c:v>-0.200796</c:v>
                </c:pt>
                <c:pt idx="4418">
                  <c:v>-0.201685</c:v>
                </c:pt>
                <c:pt idx="4419">
                  <c:v>-0.202596</c:v>
                </c:pt>
                <c:pt idx="4420">
                  <c:v>-0.20353299999999999</c:v>
                </c:pt>
                <c:pt idx="4421">
                  <c:v>-0.204489</c:v>
                </c:pt>
                <c:pt idx="4422">
                  <c:v>-0.20546</c:v>
                </c:pt>
                <c:pt idx="4423">
                  <c:v>-0.206452</c:v>
                </c:pt>
                <c:pt idx="4424">
                  <c:v>-0.20747199999999999</c:v>
                </c:pt>
                <c:pt idx="4425">
                  <c:v>-0.20852000000000001</c:v>
                </c:pt>
                <c:pt idx="4426">
                  <c:v>-0.209589</c:v>
                </c:pt>
                <c:pt idx="4427">
                  <c:v>-0.210678</c:v>
                </c:pt>
                <c:pt idx="4428">
                  <c:v>-0.211788</c:v>
                </c:pt>
                <c:pt idx="4429">
                  <c:v>-0.212922</c:v>
                </c:pt>
                <c:pt idx="4430">
                  <c:v>-0.21407799999999999</c:v>
                </c:pt>
                <c:pt idx="4431">
                  <c:v>-0.215252</c:v>
                </c:pt>
                <c:pt idx="4432">
                  <c:v>-0.216446</c:v>
                </c:pt>
                <c:pt idx="4433">
                  <c:v>-0.217668</c:v>
                </c:pt>
                <c:pt idx="4434">
                  <c:v>-0.21892200000000001</c:v>
                </c:pt>
                <c:pt idx="4435">
                  <c:v>-0.22020300000000001</c:v>
                </c:pt>
                <c:pt idx="4436">
                  <c:v>-0.221498</c:v>
                </c:pt>
                <c:pt idx="4437">
                  <c:v>-0.2228</c:v>
                </c:pt>
                <c:pt idx="4438">
                  <c:v>-0.22411300000000001</c:v>
                </c:pt>
                <c:pt idx="4439">
                  <c:v>-0.22545200000000001</c:v>
                </c:pt>
                <c:pt idx="4440">
                  <c:v>-0.22683200000000001</c:v>
                </c:pt>
                <c:pt idx="4441">
                  <c:v>-0.22826199999999999</c:v>
                </c:pt>
                <c:pt idx="4442">
                  <c:v>-0.229738</c:v>
                </c:pt>
                <c:pt idx="4443">
                  <c:v>-0.23125299999999999</c:v>
                </c:pt>
                <c:pt idx="4444">
                  <c:v>-0.23280200000000001</c:v>
                </c:pt>
                <c:pt idx="4445">
                  <c:v>-0.23438200000000001</c:v>
                </c:pt>
                <c:pt idx="4446">
                  <c:v>-0.235983</c:v>
                </c:pt>
                <c:pt idx="4447">
                  <c:v>-0.23760300000000001</c:v>
                </c:pt>
                <c:pt idx="4448">
                  <c:v>-0.23924000000000001</c:v>
                </c:pt>
                <c:pt idx="4449">
                  <c:v>-0.240897</c:v>
                </c:pt>
                <c:pt idx="4450">
                  <c:v>-0.24257000000000001</c:v>
                </c:pt>
                <c:pt idx="4451">
                  <c:v>-0.244251</c:v>
                </c:pt>
                <c:pt idx="4452">
                  <c:v>-0.24592600000000001</c:v>
                </c:pt>
                <c:pt idx="4453">
                  <c:v>-0.24759600000000001</c:v>
                </c:pt>
                <c:pt idx="4454">
                  <c:v>-0.249279</c:v>
                </c:pt>
                <c:pt idx="4455">
                  <c:v>-0.25099199999999999</c:v>
                </c:pt>
                <c:pt idx="4456">
                  <c:v>-0.25273499999999999</c:v>
                </c:pt>
                <c:pt idx="4457">
                  <c:v>-0.25449699999999997</c:v>
                </c:pt>
                <c:pt idx="4458">
                  <c:v>-0.25626300000000002</c:v>
                </c:pt>
                <c:pt idx="4459">
                  <c:v>-0.258023</c:v>
                </c:pt>
                <c:pt idx="4460">
                  <c:v>-0.259772</c:v>
                </c:pt>
                <c:pt idx="4461">
                  <c:v>-0.26151400000000002</c:v>
                </c:pt>
                <c:pt idx="4462">
                  <c:v>-0.263264</c:v>
                </c:pt>
                <c:pt idx="4463">
                  <c:v>-0.26503500000000002</c:v>
                </c:pt>
                <c:pt idx="4464">
                  <c:v>-0.26682400000000001</c:v>
                </c:pt>
                <c:pt idx="4465">
                  <c:v>-0.26861800000000002</c:v>
                </c:pt>
                <c:pt idx="4466">
                  <c:v>-0.27040900000000001</c:v>
                </c:pt>
                <c:pt idx="4467">
                  <c:v>-0.27220299999999997</c:v>
                </c:pt>
                <c:pt idx="4468">
                  <c:v>-0.27399899999999999</c:v>
                </c:pt>
                <c:pt idx="4469">
                  <c:v>-0.275787</c:v>
                </c:pt>
                <c:pt idx="4470">
                  <c:v>-0.27756199999999998</c:v>
                </c:pt>
                <c:pt idx="4471">
                  <c:v>-0.27932099999999999</c:v>
                </c:pt>
                <c:pt idx="4472">
                  <c:v>-0.28105999999999998</c:v>
                </c:pt>
                <c:pt idx="4473">
                  <c:v>-0.28277600000000003</c:v>
                </c:pt>
                <c:pt idx="4474">
                  <c:v>-0.28447299999999998</c:v>
                </c:pt>
                <c:pt idx="4475">
                  <c:v>-0.28614699999999998</c:v>
                </c:pt>
                <c:pt idx="4476">
                  <c:v>-0.28778300000000001</c:v>
                </c:pt>
                <c:pt idx="4477">
                  <c:v>-0.28936800000000001</c:v>
                </c:pt>
                <c:pt idx="4478">
                  <c:v>-0.29088799999999998</c:v>
                </c:pt>
                <c:pt idx="4479">
                  <c:v>-0.29234300000000002</c:v>
                </c:pt>
                <c:pt idx="4480">
                  <c:v>-0.293738</c:v>
                </c:pt>
                <c:pt idx="4481">
                  <c:v>-0.29508000000000001</c:v>
                </c:pt>
                <c:pt idx="4482">
                  <c:v>-0.29637200000000002</c:v>
                </c:pt>
                <c:pt idx="4483">
                  <c:v>-0.29761900000000002</c:v>
                </c:pt>
                <c:pt idx="4484">
                  <c:v>-0.29883199999999999</c:v>
                </c:pt>
                <c:pt idx="4485">
                  <c:v>-0.30001299999999997</c:v>
                </c:pt>
                <c:pt idx="4486">
                  <c:v>-0.30116300000000001</c:v>
                </c:pt>
                <c:pt idx="4487">
                  <c:v>-0.302284</c:v>
                </c:pt>
                <c:pt idx="4488">
                  <c:v>-0.30337799999999998</c:v>
                </c:pt>
                <c:pt idx="4489">
                  <c:v>-0.30444399999999999</c:v>
                </c:pt>
                <c:pt idx="4490">
                  <c:v>-0.305481</c:v>
                </c:pt>
                <c:pt idx="4491">
                  <c:v>-0.30648500000000001</c:v>
                </c:pt>
                <c:pt idx="4492">
                  <c:v>-0.30744500000000002</c:v>
                </c:pt>
                <c:pt idx="4493">
                  <c:v>-0.30834699999999998</c:v>
                </c:pt>
                <c:pt idx="4494">
                  <c:v>-0.30917499999999998</c:v>
                </c:pt>
                <c:pt idx="4495">
                  <c:v>-0.309915</c:v>
                </c:pt>
                <c:pt idx="4496">
                  <c:v>-0.31056099999999998</c:v>
                </c:pt>
                <c:pt idx="4497">
                  <c:v>-0.31111299999999997</c:v>
                </c:pt>
                <c:pt idx="4498">
                  <c:v>-0.31156699999999998</c:v>
                </c:pt>
                <c:pt idx="4499">
                  <c:v>-0.31192599999999998</c:v>
                </c:pt>
                <c:pt idx="4500">
                  <c:v>-0.312197</c:v>
                </c:pt>
                <c:pt idx="4501">
                  <c:v>-0.31238700000000003</c:v>
                </c:pt>
                <c:pt idx="4502">
                  <c:v>-0.3125</c:v>
                </c:pt>
                <c:pt idx="4503">
                  <c:v>-0.31253900000000001</c:v>
                </c:pt>
                <c:pt idx="4504">
                  <c:v>-0.31251200000000001</c:v>
                </c:pt>
                <c:pt idx="4505">
                  <c:v>-0.31243199999999999</c:v>
                </c:pt>
                <c:pt idx="4506">
                  <c:v>-0.31231399999999998</c:v>
                </c:pt>
                <c:pt idx="4507">
                  <c:v>-0.31216699999999997</c:v>
                </c:pt>
                <c:pt idx="4508">
                  <c:v>-0.31198500000000001</c:v>
                </c:pt>
                <c:pt idx="4509">
                  <c:v>-0.31175700000000001</c:v>
                </c:pt>
                <c:pt idx="4510">
                  <c:v>-0.31147799999999998</c:v>
                </c:pt>
                <c:pt idx="4511">
                  <c:v>-0.31114700000000001</c:v>
                </c:pt>
                <c:pt idx="4512">
                  <c:v>-0.31076700000000002</c:v>
                </c:pt>
                <c:pt idx="4513">
                  <c:v>-0.31033699999999997</c:v>
                </c:pt>
                <c:pt idx="4514">
                  <c:v>-0.309861</c:v>
                </c:pt>
                <c:pt idx="4515">
                  <c:v>-0.30935000000000001</c:v>
                </c:pt>
                <c:pt idx="4516">
                  <c:v>-0.308811</c:v>
                </c:pt>
                <c:pt idx="4517">
                  <c:v>-0.30824800000000002</c:v>
                </c:pt>
                <c:pt idx="4518">
                  <c:v>-0.30766199999999999</c:v>
                </c:pt>
                <c:pt idx="4519">
                  <c:v>-0.307058</c:v>
                </c:pt>
                <c:pt idx="4520">
                  <c:v>-0.30643900000000002</c:v>
                </c:pt>
                <c:pt idx="4521">
                  <c:v>-0.30580800000000002</c:v>
                </c:pt>
                <c:pt idx="4522">
                  <c:v>-0.30516500000000002</c:v>
                </c:pt>
                <c:pt idx="4523">
                  <c:v>-0.30449199999999998</c:v>
                </c:pt>
                <c:pt idx="4524">
                  <c:v>-0.30377300000000002</c:v>
                </c:pt>
                <c:pt idx="4525">
                  <c:v>-0.303004</c:v>
                </c:pt>
                <c:pt idx="4526">
                  <c:v>-0.30219400000000002</c:v>
                </c:pt>
                <c:pt idx="4527">
                  <c:v>-0.30135299999999998</c:v>
                </c:pt>
                <c:pt idx="4528">
                  <c:v>-0.30048799999999998</c:v>
                </c:pt>
                <c:pt idx="4529">
                  <c:v>-0.29960199999999998</c:v>
                </c:pt>
                <c:pt idx="4530">
                  <c:v>-0.29869200000000001</c:v>
                </c:pt>
                <c:pt idx="4531">
                  <c:v>-0.29775400000000002</c:v>
                </c:pt>
                <c:pt idx="4532">
                  <c:v>-0.29678199999999999</c:v>
                </c:pt>
                <c:pt idx="4533">
                  <c:v>-0.29577100000000001</c:v>
                </c:pt>
                <c:pt idx="4534">
                  <c:v>-0.29471999999999998</c:v>
                </c:pt>
                <c:pt idx="4535">
                  <c:v>-0.29363400000000001</c:v>
                </c:pt>
                <c:pt idx="4536">
                  <c:v>-0.29250799999999999</c:v>
                </c:pt>
                <c:pt idx="4537">
                  <c:v>-0.29133399999999998</c:v>
                </c:pt>
                <c:pt idx="4538">
                  <c:v>-0.29010000000000002</c:v>
                </c:pt>
                <c:pt idx="4539">
                  <c:v>-0.28880299999999998</c:v>
                </c:pt>
                <c:pt idx="4540">
                  <c:v>-0.28743999999999997</c:v>
                </c:pt>
                <c:pt idx="4541">
                  <c:v>-0.28601900000000002</c:v>
                </c:pt>
                <c:pt idx="4542">
                  <c:v>-0.28455399999999997</c:v>
                </c:pt>
                <c:pt idx="4543">
                  <c:v>-0.28305799999999998</c:v>
                </c:pt>
                <c:pt idx="4544">
                  <c:v>-0.28153699999999998</c:v>
                </c:pt>
                <c:pt idx="4545">
                  <c:v>-0.27999499999999999</c:v>
                </c:pt>
                <c:pt idx="4546">
                  <c:v>-0.27843200000000001</c:v>
                </c:pt>
                <c:pt idx="4547">
                  <c:v>-0.27684300000000001</c:v>
                </c:pt>
                <c:pt idx="4548">
                  <c:v>-0.27522000000000002</c:v>
                </c:pt>
                <c:pt idx="4549">
                  <c:v>-0.27356900000000001</c:v>
                </c:pt>
                <c:pt idx="4550">
                  <c:v>-0.27191700000000002</c:v>
                </c:pt>
                <c:pt idx="4551">
                  <c:v>-0.27028400000000002</c:v>
                </c:pt>
                <c:pt idx="4552">
                  <c:v>-0.26866699999999999</c:v>
                </c:pt>
                <c:pt idx="4553">
                  <c:v>-0.26705499999999999</c:v>
                </c:pt>
                <c:pt idx="4554">
                  <c:v>-0.26544600000000002</c:v>
                </c:pt>
                <c:pt idx="4555">
                  <c:v>-0.26383899999999999</c:v>
                </c:pt>
                <c:pt idx="4556">
                  <c:v>-0.26223000000000002</c:v>
                </c:pt>
                <c:pt idx="4557">
                  <c:v>-0.26061899999999999</c:v>
                </c:pt>
                <c:pt idx="4558">
                  <c:v>-0.25901299999999999</c:v>
                </c:pt>
                <c:pt idx="4559">
                  <c:v>-0.25741799999999998</c:v>
                </c:pt>
                <c:pt idx="4560">
                  <c:v>-0.25583600000000001</c:v>
                </c:pt>
                <c:pt idx="4561">
                  <c:v>-0.25426300000000002</c:v>
                </c:pt>
                <c:pt idx="4562">
                  <c:v>-0.25268699999999999</c:v>
                </c:pt>
                <c:pt idx="4563">
                  <c:v>-0.25107800000000002</c:v>
                </c:pt>
                <c:pt idx="4564">
                  <c:v>-0.24941099999999999</c:v>
                </c:pt>
                <c:pt idx="4565">
                  <c:v>-0.247698</c:v>
                </c:pt>
                <c:pt idx="4566">
                  <c:v>-0.24596399999999999</c:v>
                </c:pt>
                <c:pt idx="4567">
                  <c:v>-0.24421499999999999</c:v>
                </c:pt>
                <c:pt idx="4568">
                  <c:v>-0.242448</c:v>
                </c:pt>
                <c:pt idx="4569">
                  <c:v>-0.240672</c:v>
                </c:pt>
                <c:pt idx="4570">
                  <c:v>-0.238899</c:v>
                </c:pt>
                <c:pt idx="4571">
                  <c:v>-0.23713400000000001</c:v>
                </c:pt>
                <c:pt idx="4572">
                  <c:v>-0.23538000000000001</c:v>
                </c:pt>
                <c:pt idx="4573">
                  <c:v>-0.23363800000000001</c:v>
                </c:pt>
                <c:pt idx="4574">
                  <c:v>-0.231909</c:v>
                </c:pt>
                <c:pt idx="4575">
                  <c:v>-0.23019400000000001</c:v>
                </c:pt>
                <c:pt idx="4576">
                  <c:v>-0.22849800000000001</c:v>
                </c:pt>
                <c:pt idx="4577">
                  <c:v>-0.226826</c:v>
                </c:pt>
                <c:pt idx="4578">
                  <c:v>-0.225186</c:v>
                </c:pt>
                <c:pt idx="4579">
                  <c:v>-0.223584</c:v>
                </c:pt>
                <c:pt idx="4580">
                  <c:v>-0.22201799999999999</c:v>
                </c:pt>
                <c:pt idx="4581">
                  <c:v>-0.22048300000000001</c:v>
                </c:pt>
                <c:pt idx="4582">
                  <c:v>-0.21897900000000001</c:v>
                </c:pt>
                <c:pt idx="4583">
                  <c:v>-0.21750800000000001</c:v>
                </c:pt>
                <c:pt idx="4584">
                  <c:v>-0.21606800000000001</c:v>
                </c:pt>
                <c:pt idx="4585">
                  <c:v>-0.214647</c:v>
                </c:pt>
                <c:pt idx="4586">
                  <c:v>-0.21324399999999999</c:v>
                </c:pt>
                <c:pt idx="4587">
                  <c:v>-0.211868</c:v>
                </c:pt>
                <c:pt idx="4588">
                  <c:v>-0.21052599999999999</c:v>
                </c:pt>
                <c:pt idx="4589">
                  <c:v>-0.20921300000000001</c:v>
                </c:pt>
                <c:pt idx="4590">
                  <c:v>-0.20791799999999999</c:v>
                </c:pt>
                <c:pt idx="4591">
                  <c:v>-0.206648</c:v>
                </c:pt>
                <c:pt idx="4592">
                  <c:v>-0.20541400000000001</c:v>
                </c:pt>
                <c:pt idx="4593">
                  <c:v>-0.20422599999999999</c:v>
                </c:pt>
                <c:pt idx="4594">
                  <c:v>-0.20308499999999999</c:v>
                </c:pt>
                <c:pt idx="4595">
                  <c:v>-0.201985</c:v>
                </c:pt>
                <c:pt idx="4596">
                  <c:v>-0.20092699999999999</c:v>
                </c:pt>
                <c:pt idx="4597">
                  <c:v>-0.19991</c:v>
                </c:pt>
                <c:pt idx="4598">
                  <c:v>-0.198938</c:v>
                </c:pt>
                <c:pt idx="4599">
                  <c:v>-0.198018</c:v>
                </c:pt>
                <c:pt idx="4600">
                  <c:v>-0.19716</c:v>
                </c:pt>
                <c:pt idx="4601">
                  <c:v>-0.19636999999999999</c:v>
                </c:pt>
                <c:pt idx="4602">
                  <c:v>-0.19565399999999999</c:v>
                </c:pt>
                <c:pt idx="4603">
                  <c:v>-0.19501399999999999</c:v>
                </c:pt>
                <c:pt idx="4604">
                  <c:v>-0.19444800000000001</c:v>
                </c:pt>
                <c:pt idx="4605">
                  <c:v>-0.19395299999999999</c:v>
                </c:pt>
                <c:pt idx="4606">
                  <c:v>-0.19352800000000001</c:v>
                </c:pt>
                <c:pt idx="4607">
                  <c:v>-0.19317599999999999</c:v>
                </c:pt>
                <c:pt idx="4608">
                  <c:v>-0.19290199999999999</c:v>
                </c:pt>
                <c:pt idx="4609">
                  <c:v>-0.192717</c:v>
                </c:pt>
                <c:pt idx="4610">
                  <c:v>-0.19262899999999999</c:v>
                </c:pt>
                <c:pt idx="4611">
                  <c:v>-0.192632</c:v>
                </c:pt>
                <c:pt idx="4612">
                  <c:v>-0.19272</c:v>
                </c:pt>
                <c:pt idx="4613">
                  <c:v>-0.192889</c:v>
                </c:pt>
                <c:pt idx="4614">
                  <c:v>-0.193134</c:v>
                </c:pt>
                <c:pt idx="4615">
                  <c:v>-0.19345100000000001</c:v>
                </c:pt>
                <c:pt idx="4616">
                  <c:v>-0.19383700000000001</c:v>
                </c:pt>
                <c:pt idx="4617">
                  <c:v>-0.19429099999999999</c:v>
                </c:pt>
                <c:pt idx="4618">
                  <c:v>-0.19480800000000001</c:v>
                </c:pt>
                <c:pt idx="4619">
                  <c:v>-0.19539000000000001</c:v>
                </c:pt>
                <c:pt idx="4620">
                  <c:v>-0.196043</c:v>
                </c:pt>
                <c:pt idx="4621">
                  <c:v>-0.196773</c:v>
                </c:pt>
                <c:pt idx="4622">
                  <c:v>-0.19758999999999999</c:v>
                </c:pt>
                <c:pt idx="4623">
                  <c:v>-0.198492</c:v>
                </c:pt>
                <c:pt idx="4624">
                  <c:v>-0.19947500000000001</c:v>
                </c:pt>
                <c:pt idx="4625">
                  <c:v>-0.20053000000000001</c:v>
                </c:pt>
                <c:pt idx="4626">
                  <c:v>-0.201651</c:v>
                </c:pt>
                <c:pt idx="4627">
                  <c:v>-0.20283100000000001</c:v>
                </c:pt>
                <c:pt idx="4628">
                  <c:v>-0.204066</c:v>
                </c:pt>
                <c:pt idx="4629">
                  <c:v>-0.20535100000000001</c:v>
                </c:pt>
                <c:pt idx="4630">
                  <c:v>-0.20668500000000001</c:v>
                </c:pt>
                <c:pt idx="4631">
                  <c:v>-0.208068</c:v>
                </c:pt>
                <c:pt idx="4632">
                  <c:v>-0.20949200000000001</c:v>
                </c:pt>
                <c:pt idx="4633">
                  <c:v>-0.210949</c:v>
                </c:pt>
                <c:pt idx="4634">
                  <c:v>-0.212423</c:v>
                </c:pt>
                <c:pt idx="4635">
                  <c:v>-0.213897</c:v>
                </c:pt>
                <c:pt idx="4636">
                  <c:v>-0.21537100000000001</c:v>
                </c:pt>
                <c:pt idx="4637">
                  <c:v>-0.21685599999999999</c:v>
                </c:pt>
                <c:pt idx="4638">
                  <c:v>-0.218359</c:v>
                </c:pt>
                <c:pt idx="4639">
                  <c:v>-0.21987499999999999</c:v>
                </c:pt>
                <c:pt idx="4640">
                  <c:v>-0.22139200000000001</c:v>
                </c:pt>
                <c:pt idx="4641">
                  <c:v>-0.22290499999999999</c:v>
                </c:pt>
                <c:pt idx="4642">
                  <c:v>-0.224416</c:v>
                </c:pt>
                <c:pt idx="4643">
                  <c:v>-0.22592400000000001</c:v>
                </c:pt>
                <c:pt idx="4644">
                  <c:v>-0.22742799999999999</c:v>
                </c:pt>
                <c:pt idx="4645">
                  <c:v>-0.22892299999999999</c:v>
                </c:pt>
                <c:pt idx="4646">
                  <c:v>-0.230402</c:v>
                </c:pt>
                <c:pt idx="4647">
                  <c:v>-0.23186599999999999</c:v>
                </c:pt>
                <c:pt idx="4648">
                  <c:v>-0.23330899999999999</c:v>
                </c:pt>
                <c:pt idx="4649">
                  <c:v>-0.23471700000000001</c:v>
                </c:pt>
                <c:pt idx="4650">
                  <c:v>-0.23605499999999999</c:v>
                </c:pt>
                <c:pt idx="4651">
                  <c:v>-0.23729500000000001</c:v>
                </c:pt>
                <c:pt idx="4652">
                  <c:v>-0.23843600000000001</c:v>
                </c:pt>
                <c:pt idx="4653">
                  <c:v>-0.239508</c:v>
                </c:pt>
                <c:pt idx="4654">
                  <c:v>-0.24052399999999999</c:v>
                </c:pt>
                <c:pt idx="4655">
                  <c:v>-0.241478</c:v>
                </c:pt>
                <c:pt idx="4656">
                  <c:v>-0.242363</c:v>
                </c:pt>
                <c:pt idx="4657">
                  <c:v>-0.24318600000000001</c:v>
                </c:pt>
                <c:pt idx="4658">
                  <c:v>-0.243952</c:v>
                </c:pt>
                <c:pt idx="4659">
                  <c:v>-0.24465600000000001</c:v>
                </c:pt>
                <c:pt idx="4660">
                  <c:v>-0.24529000000000001</c:v>
                </c:pt>
                <c:pt idx="4661">
                  <c:v>-0.24584900000000001</c:v>
                </c:pt>
                <c:pt idx="4662">
                  <c:v>-0.246333</c:v>
                </c:pt>
                <c:pt idx="4663">
                  <c:v>-0.24674499999999999</c:v>
                </c:pt>
                <c:pt idx="4664">
                  <c:v>-0.24709400000000001</c:v>
                </c:pt>
                <c:pt idx="4665">
                  <c:v>-0.247391</c:v>
                </c:pt>
                <c:pt idx="4666">
                  <c:v>-0.247641</c:v>
                </c:pt>
                <c:pt idx="4667">
                  <c:v>-0.247838</c:v>
                </c:pt>
                <c:pt idx="4668">
                  <c:v>-0.247974</c:v>
                </c:pt>
                <c:pt idx="4669">
                  <c:v>-0.24804699999999999</c:v>
                </c:pt>
                <c:pt idx="4670">
                  <c:v>-0.248055</c:v>
                </c:pt>
                <c:pt idx="4671">
                  <c:v>-0.24799399999999999</c:v>
                </c:pt>
                <c:pt idx="4672">
                  <c:v>-0.24785799999999999</c:v>
                </c:pt>
                <c:pt idx="4673">
                  <c:v>-0.247637</c:v>
                </c:pt>
                <c:pt idx="4674">
                  <c:v>-0.24732699999999999</c:v>
                </c:pt>
                <c:pt idx="4675">
                  <c:v>-0.246924</c:v>
                </c:pt>
                <c:pt idx="4676">
                  <c:v>-0.24642700000000001</c:v>
                </c:pt>
                <c:pt idx="4677">
                  <c:v>-0.245835</c:v>
                </c:pt>
                <c:pt idx="4678">
                  <c:v>-0.24515200000000001</c:v>
                </c:pt>
                <c:pt idx="4679">
                  <c:v>-0.24438499999999999</c:v>
                </c:pt>
                <c:pt idx="4680">
                  <c:v>-0.24354400000000001</c:v>
                </c:pt>
                <c:pt idx="4681">
                  <c:v>-0.24263499999999999</c:v>
                </c:pt>
                <c:pt idx="4682">
                  <c:v>-0.24165900000000001</c:v>
                </c:pt>
                <c:pt idx="4683">
                  <c:v>-0.240615</c:v>
                </c:pt>
                <c:pt idx="4684">
                  <c:v>-0.23949899999999999</c:v>
                </c:pt>
                <c:pt idx="4685">
                  <c:v>-0.23830799999999999</c:v>
                </c:pt>
                <c:pt idx="4686">
                  <c:v>-0.23704600000000001</c:v>
                </c:pt>
                <c:pt idx="4687">
                  <c:v>-0.23572599999999999</c:v>
                </c:pt>
                <c:pt idx="4688">
                  <c:v>-0.23436100000000001</c:v>
                </c:pt>
                <c:pt idx="4689">
                  <c:v>-0.23295299999999999</c:v>
                </c:pt>
                <c:pt idx="4690">
                  <c:v>-0.23150299999999999</c:v>
                </c:pt>
                <c:pt idx="4691">
                  <c:v>-0.23001199999999999</c:v>
                </c:pt>
                <c:pt idx="4692">
                  <c:v>-0.22848299999999999</c:v>
                </c:pt>
                <c:pt idx="4693">
                  <c:v>-0.22691900000000001</c:v>
                </c:pt>
                <c:pt idx="4694">
                  <c:v>-0.22531899999999999</c:v>
                </c:pt>
                <c:pt idx="4695">
                  <c:v>-0.223686</c:v>
                </c:pt>
                <c:pt idx="4696">
                  <c:v>-0.22201799999999999</c:v>
                </c:pt>
                <c:pt idx="4697">
                  <c:v>-0.22031300000000001</c:v>
                </c:pt>
                <c:pt idx="4698">
                  <c:v>-0.21857399999999999</c:v>
                </c:pt>
                <c:pt idx="4699">
                  <c:v>-0.216806</c:v>
                </c:pt>
                <c:pt idx="4700">
                  <c:v>-0.215006</c:v>
                </c:pt>
                <c:pt idx="4701">
                  <c:v>-0.213167</c:v>
                </c:pt>
                <c:pt idx="4702">
                  <c:v>-0.211281</c:v>
                </c:pt>
                <c:pt idx="4703">
                  <c:v>-0.209345</c:v>
                </c:pt>
                <c:pt idx="4704">
                  <c:v>-0.20736099999999999</c:v>
                </c:pt>
                <c:pt idx="4705">
                  <c:v>-0.20533799999999999</c:v>
                </c:pt>
                <c:pt idx="4706">
                  <c:v>-0.203289</c:v>
                </c:pt>
                <c:pt idx="4707">
                  <c:v>-0.20122100000000001</c:v>
                </c:pt>
                <c:pt idx="4708">
                  <c:v>-0.19913700000000001</c:v>
                </c:pt>
                <c:pt idx="4709">
                  <c:v>-0.19704099999999999</c:v>
                </c:pt>
                <c:pt idx="4710">
                  <c:v>-0.194938</c:v>
                </c:pt>
                <c:pt idx="4711">
                  <c:v>-0.19283</c:v>
                </c:pt>
                <c:pt idx="4712">
                  <c:v>-0.190716</c:v>
                </c:pt>
                <c:pt idx="4713">
                  <c:v>-0.18859400000000001</c:v>
                </c:pt>
                <c:pt idx="4714">
                  <c:v>-0.186469</c:v>
                </c:pt>
                <c:pt idx="4715">
                  <c:v>-0.18435000000000001</c:v>
                </c:pt>
                <c:pt idx="4716">
                  <c:v>-0.18224599999999999</c:v>
                </c:pt>
                <c:pt idx="4717">
                  <c:v>-0.18015999999999999</c:v>
                </c:pt>
                <c:pt idx="4718">
                  <c:v>-0.178091</c:v>
                </c:pt>
                <c:pt idx="4719">
                  <c:v>-0.176034</c:v>
                </c:pt>
                <c:pt idx="4720">
                  <c:v>-0.173984</c:v>
                </c:pt>
                <c:pt idx="4721">
                  <c:v>-0.17193600000000001</c:v>
                </c:pt>
                <c:pt idx="4722">
                  <c:v>-0.16988500000000001</c:v>
                </c:pt>
                <c:pt idx="4723">
                  <c:v>-0.16783500000000001</c:v>
                </c:pt>
                <c:pt idx="4724">
                  <c:v>-0.165794</c:v>
                </c:pt>
                <c:pt idx="4725">
                  <c:v>-0.163774</c:v>
                </c:pt>
                <c:pt idx="4726">
                  <c:v>-0.16178300000000001</c:v>
                </c:pt>
                <c:pt idx="4727">
                  <c:v>-0.15982499999999999</c:v>
                </c:pt>
                <c:pt idx="4728">
                  <c:v>-0.15789900000000001</c:v>
                </c:pt>
                <c:pt idx="4729">
                  <c:v>-0.15600900000000001</c:v>
                </c:pt>
                <c:pt idx="4730">
                  <c:v>-0.15416099999999999</c:v>
                </c:pt>
                <c:pt idx="4731">
                  <c:v>-0.15235399999999999</c:v>
                </c:pt>
                <c:pt idx="4732">
                  <c:v>-0.150589</c:v>
                </c:pt>
                <c:pt idx="4733">
                  <c:v>-0.14887300000000001</c:v>
                </c:pt>
                <c:pt idx="4734">
                  <c:v>-0.14720800000000001</c:v>
                </c:pt>
                <c:pt idx="4735">
                  <c:v>-0.145593</c:v>
                </c:pt>
                <c:pt idx="4736">
                  <c:v>-0.14403299999999999</c:v>
                </c:pt>
                <c:pt idx="4737">
                  <c:v>-0.14253099999999999</c:v>
                </c:pt>
                <c:pt idx="4738">
                  <c:v>-0.14109099999999999</c:v>
                </c:pt>
                <c:pt idx="4739">
                  <c:v>-0.139711</c:v>
                </c:pt>
                <c:pt idx="4740">
                  <c:v>-0.13839199999999999</c:v>
                </c:pt>
                <c:pt idx="4741">
                  <c:v>-0.13713700000000001</c:v>
                </c:pt>
                <c:pt idx="4742">
                  <c:v>-0.13594300000000001</c:v>
                </c:pt>
                <c:pt idx="4743">
                  <c:v>-0.13481000000000001</c:v>
                </c:pt>
                <c:pt idx="4744">
                  <c:v>-0.133741</c:v>
                </c:pt>
                <c:pt idx="4745">
                  <c:v>-0.132739</c:v>
                </c:pt>
                <c:pt idx="4746">
                  <c:v>-0.13181200000000001</c:v>
                </c:pt>
                <c:pt idx="4747">
                  <c:v>-0.130962</c:v>
                </c:pt>
                <c:pt idx="4748">
                  <c:v>-0.130187</c:v>
                </c:pt>
                <c:pt idx="4749">
                  <c:v>-0.12947900000000001</c:v>
                </c:pt>
                <c:pt idx="4750">
                  <c:v>-0.12883700000000001</c:v>
                </c:pt>
                <c:pt idx="4751">
                  <c:v>-0.12826699999999999</c:v>
                </c:pt>
                <c:pt idx="4752">
                  <c:v>-0.12776999999999999</c:v>
                </c:pt>
                <c:pt idx="4753">
                  <c:v>-0.12734300000000001</c:v>
                </c:pt>
                <c:pt idx="4754">
                  <c:v>-0.12698100000000001</c:v>
                </c:pt>
                <c:pt idx="4755">
                  <c:v>-0.12668299999999999</c:v>
                </c:pt>
                <c:pt idx="4756">
                  <c:v>-0.126447</c:v>
                </c:pt>
                <c:pt idx="4757">
                  <c:v>-0.126275</c:v>
                </c:pt>
                <c:pt idx="4758">
                  <c:v>-0.126168</c:v>
                </c:pt>
                <c:pt idx="4759">
                  <c:v>-0.12612499999999999</c:v>
                </c:pt>
                <c:pt idx="4760">
                  <c:v>-0.12615100000000001</c:v>
                </c:pt>
                <c:pt idx="4761">
                  <c:v>-0.12624099999999999</c:v>
                </c:pt>
                <c:pt idx="4762">
                  <c:v>-0.126389</c:v>
                </c:pt>
                <c:pt idx="4763">
                  <c:v>-0.12659000000000001</c:v>
                </c:pt>
                <c:pt idx="4764">
                  <c:v>-0.12684300000000001</c:v>
                </c:pt>
                <c:pt idx="4765">
                  <c:v>-0.12714500000000001</c:v>
                </c:pt>
                <c:pt idx="4766">
                  <c:v>-0.12749199999999999</c:v>
                </c:pt>
                <c:pt idx="4767">
                  <c:v>-0.127886</c:v>
                </c:pt>
                <c:pt idx="4768">
                  <c:v>-0.128326</c:v>
                </c:pt>
                <c:pt idx="4769">
                  <c:v>-0.12881100000000001</c:v>
                </c:pt>
                <c:pt idx="4770">
                  <c:v>-0.12934100000000001</c:v>
                </c:pt>
                <c:pt idx="4771">
                  <c:v>-0.12991800000000001</c:v>
                </c:pt>
                <c:pt idx="4772">
                  <c:v>-0.13053200000000001</c:v>
                </c:pt>
                <c:pt idx="4773">
                  <c:v>-0.13117500000000001</c:v>
                </c:pt>
                <c:pt idx="4774">
                  <c:v>-0.13184499999999999</c:v>
                </c:pt>
                <c:pt idx="4775">
                  <c:v>-0.132549</c:v>
                </c:pt>
                <c:pt idx="4776">
                  <c:v>-0.13328599999999999</c:v>
                </c:pt>
                <c:pt idx="4777">
                  <c:v>-0.134047</c:v>
                </c:pt>
                <c:pt idx="4778">
                  <c:v>-0.134824</c:v>
                </c:pt>
                <c:pt idx="4779">
                  <c:v>-0.13561300000000001</c:v>
                </c:pt>
                <c:pt idx="4780">
                  <c:v>-0.136409</c:v>
                </c:pt>
                <c:pt idx="4781">
                  <c:v>-0.13720399999999999</c:v>
                </c:pt>
                <c:pt idx="4782">
                  <c:v>-0.137991</c:v>
                </c:pt>
                <c:pt idx="4783">
                  <c:v>-0.13877</c:v>
                </c:pt>
                <c:pt idx="4784">
                  <c:v>-0.139542</c:v>
                </c:pt>
                <c:pt idx="4785">
                  <c:v>-0.14030699999999999</c:v>
                </c:pt>
                <c:pt idx="4786">
                  <c:v>-0.14105300000000001</c:v>
                </c:pt>
                <c:pt idx="4787">
                  <c:v>-0.141761</c:v>
                </c:pt>
                <c:pt idx="4788">
                  <c:v>-0.142405</c:v>
                </c:pt>
                <c:pt idx="4789">
                  <c:v>-0.14296400000000001</c:v>
                </c:pt>
                <c:pt idx="4790">
                  <c:v>-0.14344999999999999</c:v>
                </c:pt>
                <c:pt idx="4791">
                  <c:v>-0.14388400000000001</c:v>
                </c:pt>
                <c:pt idx="4792">
                  <c:v>-0.14426800000000001</c:v>
                </c:pt>
                <c:pt idx="4793">
                  <c:v>-0.144594</c:v>
                </c:pt>
                <c:pt idx="4794">
                  <c:v>-0.14486099999999999</c:v>
                </c:pt>
                <c:pt idx="4795">
                  <c:v>-0.14507300000000001</c:v>
                </c:pt>
                <c:pt idx="4796">
                  <c:v>-0.14522599999999999</c:v>
                </c:pt>
                <c:pt idx="4797">
                  <c:v>-0.145317</c:v>
                </c:pt>
                <c:pt idx="4798">
                  <c:v>-0.145342</c:v>
                </c:pt>
                <c:pt idx="4799">
                  <c:v>-0.14530000000000001</c:v>
                </c:pt>
                <c:pt idx="4800">
                  <c:v>-0.14518900000000001</c:v>
                </c:pt>
                <c:pt idx="4801">
                  <c:v>-0.145006</c:v>
                </c:pt>
                <c:pt idx="4802">
                  <c:v>-0.14475099999999999</c:v>
                </c:pt>
                <c:pt idx="4803">
                  <c:v>-0.144426</c:v>
                </c:pt>
                <c:pt idx="4804">
                  <c:v>-0.14403199999999999</c:v>
                </c:pt>
                <c:pt idx="4805">
                  <c:v>-0.143567</c:v>
                </c:pt>
                <c:pt idx="4806">
                  <c:v>-0.14302599999999999</c:v>
                </c:pt>
                <c:pt idx="4807">
                  <c:v>-0.14240800000000001</c:v>
                </c:pt>
                <c:pt idx="4808">
                  <c:v>-0.14171700000000001</c:v>
                </c:pt>
                <c:pt idx="4809">
                  <c:v>-0.14095199999999999</c:v>
                </c:pt>
                <c:pt idx="4810">
                  <c:v>-0.14010300000000001</c:v>
                </c:pt>
                <c:pt idx="4811">
                  <c:v>-0.13916500000000001</c:v>
                </c:pt>
                <c:pt idx="4812">
                  <c:v>-0.13813900000000001</c:v>
                </c:pt>
                <c:pt idx="4813">
                  <c:v>-0.13702400000000001</c:v>
                </c:pt>
                <c:pt idx="4814">
                  <c:v>-0.13581799999999999</c:v>
                </c:pt>
                <c:pt idx="4815">
                  <c:v>-0.13452</c:v>
                </c:pt>
                <c:pt idx="4816">
                  <c:v>-0.133132</c:v>
                </c:pt>
                <c:pt idx="4817">
                  <c:v>-0.13165499999999999</c:v>
                </c:pt>
                <c:pt idx="4818">
                  <c:v>-0.13009299999999999</c:v>
                </c:pt>
                <c:pt idx="4819">
                  <c:v>-0.12844800000000001</c:v>
                </c:pt>
                <c:pt idx="4820">
                  <c:v>-0.126721</c:v>
                </c:pt>
                <c:pt idx="4821">
                  <c:v>-0.124917</c:v>
                </c:pt>
                <c:pt idx="4822">
                  <c:v>-0.12304</c:v>
                </c:pt>
                <c:pt idx="4823">
                  <c:v>-0.121096</c:v>
                </c:pt>
                <c:pt idx="4824">
                  <c:v>-0.119085</c:v>
                </c:pt>
                <c:pt idx="4825">
                  <c:v>-0.11701</c:v>
                </c:pt>
                <c:pt idx="4826">
                  <c:v>-0.114871</c:v>
                </c:pt>
                <c:pt idx="4827">
                  <c:v>-0.112676</c:v>
                </c:pt>
                <c:pt idx="4828">
                  <c:v>-0.110429</c:v>
                </c:pt>
                <c:pt idx="4829">
                  <c:v>-0.10813399999999999</c:v>
                </c:pt>
                <c:pt idx="4830">
                  <c:v>-0.10578799999999999</c:v>
                </c:pt>
                <c:pt idx="4831">
                  <c:v>-0.103393</c:v>
                </c:pt>
                <c:pt idx="4832">
                  <c:v>-0.100952</c:v>
                </c:pt>
                <c:pt idx="4833">
                  <c:v>-9.8467100000000002E-2</c:v>
                </c:pt>
                <c:pt idx="4834">
                  <c:v>-9.5944299999999996E-2</c:v>
                </c:pt>
                <c:pt idx="4835">
                  <c:v>-9.3389299999999995E-2</c:v>
                </c:pt>
                <c:pt idx="4836">
                  <c:v>-9.0807799999999994E-2</c:v>
                </c:pt>
                <c:pt idx="4837">
                  <c:v>-8.8203199999999995E-2</c:v>
                </c:pt>
                <c:pt idx="4838">
                  <c:v>-8.5577E-2</c:v>
                </c:pt>
                <c:pt idx="4839">
                  <c:v>-8.29323E-2</c:v>
                </c:pt>
                <c:pt idx="4840">
                  <c:v>-8.0274899999999996E-2</c:v>
                </c:pt>
                <c:pt idx="4841">
                  <c:v>-7.7611100000000002E-2</c:v>
                </c:pt>
                <c:pt idx="4842">
                  <c:v>-7.4946899999999997E-2</c:v>
                </c:pt>
                <c:pt idx="4843">
                  <c:v>-7.2286600000000006E-2</c:v>
                </c:pt>
                <c:pt idx="4844">
                  <c:v>-6.9632100000000002E-2</c:v>
                </c:pt>
                <c:pt idx="4845">
                  <c:v>-6.6984799999999997E-2</c:v>
                </c:pt>
                <c:pt idx="4846">
                  <c:v>-6.4350000000000004E-2</c:v>
                </c:pt>
                <c:pt idx="4847">
                  <c:v>-6.1736899999999997E-2</c:v>
                </c:pt>
                <c:pt idx="4848">
                  <c:v>-5.9150700000000001E-2</c:v>
                </c:pt>
                <c:pt idx="4849">
                  <c:v>-5.6590099999999997E-2</c:v>
                </c:pt>
                <c:pt idx="4850">
                  <c:v>-5.4057500000000001E-2</c:v>
                </c:pt>
                <c:pt idx="4851">
                  <c:v>-5.1559199999999999E-2</c:v>
                </c:pt>
                <c:pt idx="4852">
                  <c:v>-4.9100100000000001E-2</c:v>
                </c:pt>
                <c:pt idx="4853">
                  <c:v>-4.6682899999999999E-2</c:v>
                </c:pt>
                <c:pt idx="4854">
                  <c:v>-4.4309599999999998E-2</c:v>
                </c:pt>
                <c:pt idx="4855">
                  <c:v>-4.1984599999999997E-2</c:v>
                </c:pt>
                <c:pt idx="4856">
                  <c:v>-3.97138E-2</c:v>
                </c:pt>
                <c:pt idx="4857">
                  <c:v>-3.7499400000000002E-2</c:v>
                </c:pt>
                <c:pt idx="4858">
                  <c:v>-3.5338599999999998E-2</c:v>
                </c:pt>
                <c:pt idx="4859">
                  <c:v>-3.3228199999999999E-2</c:v>
                </c:pt>
                <c:pt idx="4860">
                  <c:v>-3.1168499999999998E-2</c:v>
                </c:pt>
                <c:pt idx="4861">
                  <c:v>-2.9164700000000002E-2</c:v>
                </c:pt>
                <c:pt idx="4862">
                  <c:v>-2.7223399999999998E-2</c:v>
                </c:pt>
                <c:pt idx="4863">
                  <c:v>-2.53502E-2</c:v>
                </c:pt>
                <c:pt idx="4864">
                  <c:v>-2.35468E-2</c:v>
                </c:pt>
                <c:pt idx="4865">
                  <c:v>-2.1812999999999999E-2</c:v>
                </c:pt>
                <c:pt idx="4866">
                  <c:v>-2.0150299999999999E-2</c:v>
                </c:pt>
                <c:pt idx="4867">
                  <c:v>-1.8562599999999999E-2</c:v>
                </c:pt>
                <c:pt idx="4868">
                  <c:v>-1.7052500000000002E-2</c:v>
                </c:pt>
                <c:pt idx="4869">
                  <c:v>-1.56209E-2</c:v>
                </c:pt>
                <c:pt idx="4870">
                  <c:v>-1.42688E-2</c:v>
                </c:pt>
                <c:pt idx="4871">
                  <c:v>-1.2997999999999999E-2</c:v>
                </c:pt>
                <c:pt idx="4872">
                  <c:v>-1.1811E-2</c:v>
                </c:pt>
                <c:pt idx="4873">
                  <c:v>-1.0710799999999999E-2</c:v>
                </c:pt>
                <c:pt idx="4874" formatCode="0.00E+00">
                  <c:v>-9.6973500000000004E-3</c:v>
                </c:pt>
                <c:pt idx="4875" formatCode="0.00E+00">
                  <c:v>-8.7685799999999998E-3</c:v>
                </c:pt>
                <c:pt idx="4876" formatCode="0.00E+00">
                  <c:v>-7.9237700000000001E-3</c:v>
                </c:pt>
                <c:pt idx="4877" formatCode="0.00E+00">
                  <c:v>-7.1650000000000004E-3</c:v>
                </c:pt>
                <c:pt idx="4878" formatCode="0.00E+00">
                  <c:v>-6.4947599999999996E-3</c:v>
                </c:pt>
                <c:pt idx="4879" formatCode="0.00E+00">
                  <c:v>-5.9117700000000002E-3</c:v>
                </c:pt>
                <c:pt idx="4880" formatCode="0.00E+00">
                  <c:v>-5.4123799999999996E-3</c:v>
                </c:pt>
                <c:pt idx="4881" formatCode="0.00E+00">
                  <c:v>-4.9946799999999996E-3</c:v>
                </c:pt>
                <c:pt idx="4882" formatCode="0.00E+00">
                  <c:v>-4.6589600000000002E-3</c:v>
                </c:pt>
                <c:pt idx="4883" formatCode="0.00E+00">
                  <c:v>-4.4059700000000004E-3</c:v>
                </c:pt>
                <c:pt idx="4884" formatCode="0.00E+00">
                  <c:v>-4.23471E-3</c:v>
                </c:pt>
                <c:pt idx="4885" formatCode="0.00E+00">
                  <c:v>-4.1427499999999997E-3</c:v>
                </c:pt>
                <c:pt idx="4886" formatCode="0.00E+00">
                  <c:v>-4.1300099999999999E-3</c:v>
                </c:pt>
                <c:pt idx="4887" formatCode="0.00E+00">
                  <c:v>-4.1985E-3</c:v>
                </c:pt>
                <c:pt idx="4888" formatCode="0.00E+00">
                  <c:v>-4.3497400000000004E-3</c:v>
                </c:pt>
                <c:pt idx="4889" formatCode="0.00E+00">
                  <c:v>-4.58538E-3</c:v>
                </c:pt>
                <c:pt idx="4890" formatCode="0.00E+00">
                  <c:v>-4.9061900000000004E-3</c:v>
                </c:pt>
                <c:pt idx="4891" formatCode="0.00E+00">
                  <c:v>-5.3094500000000003E-3</c:v>
                </c:pt>
                <c:pt idx="4892" formatCode="0.00E+00">
                  <c:v>-5.7905200000000004E-3</c:v>
                </c:pt>
                <c:pt idx="4893" formatCode="0.00E+00">
                  <c:v>-6.3458400000000002E-3</c:v>
                </c:pt>
                <c:pt idx="4894" formatCode="0.00E+00">
                  <c:v>-6.9741200000000003E-3</c:v>
                </c:pt>
                <c:pt idx="4895" formatCode="0.00E+00">
                  <c:v>-7.6748700000000003E-3</c:v>
                </c:pt>
                <c:pt idx="4896" formatCode="0.00E+00">
                  <c:v>-8.4467399999999995E-3</c:v>
                </c:pt>
                <c:pt idx="4897" formatCode="0.00E+00">
                  <c:v>-9.2869500000000004E-3</c:v>
                </c:pt>
                <c:pt idx="4898">
                  <c:v>-1.0190299999999999E-2</c:v>
                </c:pt>
                <c:pt idx="4899">
                  <c:v>-1.1151700000000001E-2</c:v>
                </c:pt>
                <c:pt idx="4900">
                  <c:v>-1.21706E-2</c:v>
                </c:pt>
                <c:pt idx="4901">
                  <c:v>-1.32488E-2</c:v>
                </c:pt>
                <c:pt idx="4902">
                  <c:v>-1.43854E-2</c:v>
                </c:pt>
                <c:pt idx="4903">
                  <c:v>-1.55765E-2</c:v>
                </c:pt>
                <c:pt idx="4904">
                  <c:v>-1.6818400000000001E-2</c:v>
                </c:pt>
                <c:pt idx="4905">
                  <c:v>-1.8106299999999999E-2</c:v>
                </c:pt>
                <c:pt idx="4906">
                  <c:v>-1.9434799999999999E-2</c:v>
                </c:pt>
                <c:pt idx="4907">
                  <c:v>-2.08028E-2</c:v>
                </c:pt>
                <c:pt idx="4908">
                  <c:v>-2.2210400000000002E-2</c:v>
                </c:pt>
                <c:pt idx="4909">
                  <c:v>-2.3654100000000001E-2</c:v>
                </c:pt>
                <c:pt idx="4910">
                  <c:v>-2.51281E-2</c:v>
                </c:pt>
                <c:pt idx="4911">
                  <c:v>-2.66267E-2</c:v>
                </c:pt>
                <c:pt idx="4912">
                  <c:v>-2.81467E-2</c:v>
                </c:pt>
                <c:pt idx="4913">
                  <c:v>-2.9686199999999999E-2</c:v>
                </c:pt>
                <c:pt idx="4914">
                  <c:v>-3.12412E-2</c:v>
                </c:pt>
                <c:pt idx="4915">
                  <c:v>-3.28069E-2</c:v>
                </c:pt>
                <c:pt idx="4916">
                  <c:v>-3.4380599999999997E-2</c:v>
                </c:pt>
                <c:pt idx="4917">
                  <c:v>-3.5960899999999997E-2</c:v>
                </c:pt>
                <c:pt idx="4918">
                  <c:v>-3.7546599999999999E-2</c:v>
                </c:pt>
                <c:pt idx="4919">
                  <c:v>-3.9135099999999999E-2</c:v>
                </c:pt>
                <c:pt idx="4920">
                  <c:v>-4.0722000000000001E-2</c:v>
                </c:pt>
                <c:pt idx="4921">
                  <c:v>-4.2303300000000002E-2</c:v>
                </c:pt>
                <c:pt idx="4922">
                  <c:v>-4.3876499999999999E-2</c:v>
                </c:pt>
                <c:pt idx="4923">
                  <c:v>-4.5438899999999997E-2</c:v>
                </c:pt>
                <c:pt idx="4924">
                  <c:v>-4.69872E-2</c:v>
                </c:pt>
                <c:pt idx="4925">
                  <c:v>-4.8517699999999997E-2</c:v>
                </c:pt>
                <c:pt idx="4926">
                  <c:v>-5.0025E-2</c:v>
                </c:pt>
                <c:pt idx="4927">
                  <c:v>-5.1504300000000003E-2</c:v>
                </c:pt>
                <c:pt idx="4928">
                  <c:v>-5.29513E-2</c:v>
                </c:pt>
                <c:pt idx="4929">
                  <c:v>-5.4362300000000002E-2</c:v>
                </c:pt>
                <c:pt idx="4930">
                  <c:v>-5.5734100000000002E-2</c:v>
                </c:pt>
                <c:pt idx="4931">
                  <c:v>-5.70646E-2</c:v>
                </c:pt>
                <c:pt idx="4932">
                  <c:v>-5.8352300000000003E-2</c:v>
                </c:pt>
                <c:pt idx="4933">
                  <c:v>-5.9595200000000001E-2</c:v>
                </c:pt>
                <c:pt idx="4934">
                  <c:v>-6.0792600000000002E-2</c:v>
                </c:pt>
                <c:pt idx="4935">
                  <c:v>-6.1942700000000003E-2</c:v>
                </c:pt>
                <c:pt idx="4936">
                  <c:v>-6.3039999999999999E-2</c:v>
                </c:pt>
                <c:pt idx="4937">
                  <c:v>-6.40796E-2</c:v>
                </c:pt>
                <c:pt idx="4938">
                  <c:v>-6.5059800000000001E-2</c:v>
                </c:pt>
                <c:pt idx="4939">
                  <c:v>-6.5977499999999994E-2</c:v>
                </c:pt>
                <c:pt idx="4940">
                  <c:v>-6.68295E-2</c:v>
                </c:pt>
                <c:pt idx="4941">
                  <c:v>-6.7614800000000003E-2</c:v>
                </c:pt>
                <c:pt idx="4942">
                  <c:v>-6.8332299999999999E-2</c:v>
                </c:pt>
                <c:pt idx="4943">
                  <c:v>-6.8979700000000005E-2</c:v>
                </c:pt>
                <c:pt idx="4944">
                  <c:v>-6.9554000000000005E-2</c:v>
                </c:pt>
                <c:pt idx="4945">
                  <c:v>-7.0054500000000006E-2</c:v>
                </c:pt>
                <c:pt idx="4946">
                  <c:v>-7.04814E-2</c:v>
                </c:pt>
                <c:pt idx="4947">
                  <c:v>-7.0833099999999996E-2</c:v>
                </c:pt>
                <c:pt idx="4948">
                  <c:v>-7.1107000000000004E-2</c:v>
                </c:pt>
                <c:pt idx="4949">
                  <c:v>-7.1302099999999993E-2</c:v>
                </c:pt>
                <c:pt idx="4950">
                  <c:v>-7.1417300000000003E-2</c:v>
                </c:pt>
                <c:pt idx="4951">
                  <c:v>-7.1452799999999997E-2</c:v>
                </c:pt>
                <c:pt idx="4952">
                  <c:v>-7.1408799999999995E-2</c:v>
                </c:pt>
                <c:pt idx="4953">
                  <c:v>-7.1284600000000004E-2</c:v>
                </c:pt>
                <c:pt idx="4954">
                  <c:v>-7.1079400000000001E-2</c:v>
                </c:pt>
                <c:pt idx="4955">
                  <c:v>-7.0793800000000004E-2</c:v>
                </c:pt>
                <c:pt idx="4956">
                  <c:v>-7.0427100000000006E-2</c:v>
                </c:pt>
                <c:pt idx="4957">
                  <c:v>-6.9979200000000005E-2</c:v>
                </c:pt>
                <c:pt idx="4958">
                  <c:v>-6.9452600000000003E-2</c:v>
                </c:pt>
                <c:pt idx="4959">
                  <c:v>-6.8850400000000006E-2</c:v>
                </c:pt>
                <c:pt idx="4960">
                  <c:v>-6.8173200000000003E-2</c:v>
                </c:pt>
                <c:pt idx="4961">
                  <c:v>-6.74202E-2</c:v>
                </c:pt>
                <c:pt idx="4962">
                  <c:v>-6.6592700000000005E-2</c:v>
                </c:pt>
                <c:pt idx="4963">
                  <c:v>-6.5692299999999995E-2</c:v>
                </c:pt>
                <c:pt idx="4964">
                  <c:v>-6.4720100000000003E-2</c:v>
                </c:pt>
                <c:pt idx="4965">
                  <c:v>-6.3677200000000003E-2</c:v>
                </c:pt>
                <c:pt idx="4966">
                  <c:v>-6.2564999999999996E-2</c:v>
                </c:pt>
                <c:pt idx="4967">
                  <c:v>-6.1384800000000003E-2</c:v>
                </c:pt>
                <c:pt idx="4968">
                  <c:v>-6.0139100000000001E-2</c:v>
                </c:pt>
                <c:pt idx="4969">
                  <c:v>-5.8830500000000001E-2</c:v>
                </c:pt>
                <c:pt idx="4970">
                  <c:v>-5.7460499999999998E-2</c:v>
                </c:pt>
                <c:pt idx="4971">
                  <c:v>-5.6030499999999997E-2</c:v>
                </c:pt>
                <c:pt idx="4972">
                  <c:v>-5.4542300000000002E-2</c:v>
                </c:pt>
                <c:pt idx="4973">
                  <c:v>-5.2998099999999999E-2</c:v>
                </c:pt>
                <c:pt idx="4974">
                  <c:v>-5.13997E-2</c:v>
                </c:pt>
                <c:pt idx="4975">
                  <c:v>-4.9748599999999997E-2</c:v>
                </c:pt>
                <c:pt idx="4976">
                  <c:v>-4.8047300000000001E-2</c:v>
                </c:pt>
                <c:pt idx="4977">
                  <c:v>-4.6299E-2</c:v>
                </c:pt>
                <c:pt idx="4978">
                  <c:v>-4.4506700000000003E-2</c:v>
                </c:pt>
                <c:pt idx="4979">
                  <c:v>-4.2673299999999997E-2</c:v>
                </c:pt>
                <c:pt idx="4980">
                  <c:v>-4.0801900000000002E-2</c:v>
                </c:pt>
                <c:pt idx="4981">
                  <c:v>-3.8895399999999997E-2</c:v>
                </c:pt>
                <c:pt idx="4982">
                  <c:v>-3.69564E-2</c:v>
                </c:pt>
                <c:pt idx="4983">
                  <c:v>-3.4987799999999999E-2</c:v>
                </c:pt>
                <c:pt idx="4984">
                  <c:v>-3.2993000000000001E-2</c:v>
                </c:pt>
                <c:pt idx="4985">
                  <c:v>-3.09766E-2</c:v>
                </c:pt>
                <c:pt idx="4986">
                  <c:v>-2.89424E-2</c:v>
                </c:pt>
                <c:pt idx="4987">
                  <c:v>-2.6892200000000002E-2</c:v>
                </c:pt>
                <c:pt idx="4988">
                  <c:v>-2.4828200000000002E-2</c:v>
                </c:pt>
                <c:pt idx="4989">
                  <c:v>-2.2753800000000001E-2</c:v>
                </c:pt>
                <c:pt idx="4990">
                  <c:v>-2.0672599999999999E-2</c:v>
                </c:pt>
                <c:pt idx="4991">
                  <c:v>-1.85874E-2</c:v>
                </c:pt>
                <c:pt idx="4992">
                  <c:v>-1.6500999999999998E-2</c:v>
                </c:pt>
                <c:pt idx="4993">
                  <c:v>-1.44172E-2</c:v>
                </c:pt>
                <c:pt idx="4994">
                  <c:v>-1.23398E-2</c:v>
                </c:pt>
                <c:pt idx="4995">
                  <c:v>-1.02719E-2</c:v>
                </c:pt>
                <c:pt idx="4996" formatCode="0.00E+00">
                  <c:v>-8.2165799999999994E-3</c:v>
                </c:pt>
                <c:pt idx="4997" formatCode="0.00E+00">
                  <c:v>-6.17674E-3</c:v>
                </c:pt>
                <c:pt idx="4998" formatCode="0.00E+00">
                  <c:v>-4.1551399999999999E-3</c:v>
                </c:pt>
                <c:pt idx="4999" formatCode="0.00E+00">
                  <c:v>-2.1545700000000002E-3</c:v>
                </c:pt>
                <c:pt idx="5000" formatCode="0.00E+00">
                  <c:v>-1.7822899999999999E-4</c:v>
                </c:pt>
                <c:pt idx="5001" formatCode="0.00E+00">
                  <c:v>1.7698200000000001E-3</c:v>
                </c:pt>
                <c:pt idx="5002" formatCode="0.00E+00">
                  <c:v>3.68572E-3</c:v>
                </c:pt>
                <c:pt idx="5003" formatCode="0.00E+00">
                  <c:v>5.5669099999999996E-3</c:v>
                </c:pt>
                <c:pt idx="5004" formatCode="0.00E+00">
                  <c:v>7.4112900000000001E-3</c:v>
                </c:pt>
                <c:pt idx="5005" formatCode="0.00E+00">
                  <c:v>9.2163699999999998E-3</c:v>
                </c:pt>
                <c:pt idx="5006">
                  <c:v>1.09797E-2</c:v>
                </c:pt>
                <c:pt idx="5007">
                  <c:v>1.2699200000000001E-2</c:v>
                </c:pt>
                <c:pt idx="5008">
                  <c:v>1.43727E-2</c:v>
                </c:pt>
                <c:pt idx="5009">
                  <c:v>1.59972E-2</c:v>
                </c:pt>
                <c:pt idx="5010">
                  <c:v>1.7569899999999999E-2</c:v>
                </c:pt>
                <c:pt idx="5011">
                  <c:v>1.90893E-2</c:v>
                </c:pt>
                <c:pt idx="5012">
                  <c:v>2.0554099999999999E-2</c:v>
                </c:pt>
                <c:pt idx="5013">
                  <c:v>2.1962499999999999E-2</c:v>
                </c:pt>
                <c:pt idx="5014">
                  <c:v>2.3312599999999999E-2</c:v>
                </c:pt>
                <c:pt idx="5015">
                  <c:v>2.4602800000000001E-2</c:v>
                </c:pt>
                <c:pt idx="5016">
                  <c:v>2.58316E-2</c:v>
                </c:pt>
                <c:pt idx="5017">
                  <c:v>2.6997899999999998E-2</c:v>
                </c:pt>
                <c:pt idx="5018">
                  <c:v>2.8100300000000002E-2</c:v>
                </c:pt>
                <c:pt idx="5019">
                  <c:v>2.91376E-2</c:v>
                </c:pt>
                <c:pt idx="5020">
                  <c:v>3.0108900000000001E-2</c:v>
                </c:pt>
                <c:pt idx="5021">
                  <c:v>3.1013700000000002E-2</c:v>
                </c:pt>
                <c:pt idx="5022">
                  <c:v>3.1851400000000002E-2</c:v>
                </c:pt>
                <c:pt idx="5023">
                  <c:v>3.2621600000000001E-2</c:v>
                </c:pt>
                <c:pt idx="5024">
                  <c:v>3.3323999999999999E-2</c:v>
                </c:pt>
                <c:pt idx="5025">
                  <c:v>3.3958099999999998E-2</c:v>
                </c:pt>
                <c:pt idx="5026">
                  <c:v>3.4523699999999997E-2</c:v>
                </c:pt>
                <c:pt idx="5027">
                  <c:v>3.5020900000000001E-2</c:v>
                </c:pt>
                <c:pt idx="5028">
                  <c:v>3.5449500000000002E-2</c:v>
                </c:pt>
                <c:pt idx="5029">
                  <c:v>3.5809300000000002E-2</c:v>
                </c:pt>
                <c:pt idx="5030">
                  <c:v>3.6100800000000002E-2</c:v>
                </c:pt>
                <c:pt idx="5031">
                  <c:v>3.6324599999999999E-2</c:v>
                </c:pt>
                <c:pt idx="5032">
                  <c:v>3.6480600000000002E-2</c:v>
                </c:pt>
                <c:pt idx="5033">
                  <c:v>3.6568900000000001E-2</c:v>
                </c:pt>
                <c:pt idx="5034">
                  <c:v>3.6589499999999997E-2</c:v>
                </c:pt>
                <c:pt idx="5035">
                  <c:v>3.6542900000000003E-2</c:v>
                </c:pt>
                <c:pt idx="5036">
                  <c:v>3.6429900000000001E-2</c:v>
                </c:pt>
                <c:pt idx="5037">
                  <c:v>3.6251600000000002E-2</c:v>
                </c:pt>
                <c:pt idx="5038">
                  <c:v>3.6008699999999998E-2</c:v>
                </c:pt>
                <c:pt idx="5039">
                  <c:v>3.5702400000000002E-2</c:v>
                </c:pt>
                <c:pt idx="5040">
                  <c:v>3.5333900000000001E-2</c:v>
                </c:pt>
                <c:pt idx="5041">
                  <c:v>3.4904600000000001E-2</c:v>
                </c:pt>
                <c:pt idx="5042">
                  <c:v>3.4416000000000002E-2</c:v>
                </c:pt>
                <c:pt idx="5043">
                  <c:v>3.3869799999999999E-2</c:v>
                </c:pt>
                <c:pt idx="5044">
                  <c:v>3.3267499999999998E-2</c:v>
                </c:pt>
                <c:pt idx="5045">
                  <c:v>3.2610699999999999E-2</c:v>
                </c:pt>
                <c:pt idx="5046">
                  <c:v>3.1900999999999999E-2</c:v>
                </c:pt>
                <c:pt idx="5047">
                  <c:v>3.1140399999999999E-2</c:v>
                </c:pt>
                <c:pt idx="5048">
                  <c:v>3.0330800000000002E-2</c:v>
                </c:pt>
                <c:pt idx="5049">
                  <c:v>2.9474199999999999E-2</c:v>
                </c:pt>
                <c:pt idx="5050">
                  <c:v>2.85732E-2</c:v>
                </c:pt>
                <c:pt idx="5051">
                  <c:v>2.7630100000000001E-2</c:v>
                </c:pt>
                <c:pt idx="5052">
                  <c:v>2.6647400000000002E-2</c:v>
                </c:pt>
                <c:pt idx="5053">
                  <c:v>2.5627299999999999E-2</c:v>
                </c:pt>
                <c:pt idx="5054">
                  <c:v>2.4572199999999999E-2</c:v>
                </c:pt>
                <c:pt idx="5055">
                  <c:v>2.3484499999999998E-2</c:v>
                </c:pt>
                <c:pt idx="5056">
                  <c:v>2.2366799999999999E-2</c:v>
                </c:pt>
                <c:pt idx="5057">
                  <c:v>2.12216E-2</c:v>
                </c:pt>
                <c:pt idx="5058">
                  <c:v>2.00514E-2</c:v>
                </c:pt>
                <c:pt idx="5059">
                  <c:v>1.8858799999999998E-2</c:v>
                </c:pt>
                <c:pt idx="5060">
                  <c:v>1.7646999999999999E-2</c:v>
                </c:pt>
                <c:pt idx="5061">
                  <c:v>1.6418800000000001E-2</c:v>
                </c:pt>
                <c:pt idx="5062">
                  <c:v>1.5177400000000001E-2</c:v>
                </c:pt>
                <c:pt idx="5063">
                  <c:v>1.39253E-2</c:v>
                </c:pt>
                <c:pt idx="5064">
                  <c:v>1.26655E-2</c:v>
                </c:pt>
                <c:pt idx="5065">
                  <c:v>1.14006E-2</c:v>
                </c:pt>
                <c:pt idx="5066">
                  <c:v>1.01336E-2</c:v>
                </c:pt>
                <c:pt idx="5067" formatCode="0.00E+00">
                  <c:v>8.8672400000000002E-3</c:v>
                </c:pt>
                <c:pt idx="5068" formatCode="0.00E+00">
                  <c:v>7.6045599999999998E-3</c:v>
                </c:pt>
                <c:pt idx="5069" formatCode="0.00E+00">
                  <c:v>6.3483300000000001E-3</c:v>
                </c:pt>
                <c:pt idx="5070" formatCode="0.00E+00">
                  <c:v>5.10123E-3</c:v>
                </c:pt>
                <c:pt idx="5071" formatCode="0.00E+00">
                  <c:v>3.86601E-3</c:v>
                </c:pt>
                <c:pt idx="5072" formatCode="0.00E+00">
                  <c:v>2.6453399999999999E-3</c:v>
                </c:pt>
                <c:pt idx="5073" formatCode="0.00E+00">
                  <c:v>1.44187E-3</c:v>
                </c:pt>
                <c:pt idx="5074" formatCode="0.00E+00">
                  <c:v>2.5818999999999999E-4</c:v>
                </c:pt>
                <c:pt idx="5075" formatCode="0.00E+00">
                  <c:v>-9.0308100000000002E-4</c:v>
                </c:pt>
                <c:pt idx="5076" formatCode="0.00E+00">
                  <c:v>-2.0393899999999999E-3</c:v>
                </c:pt>
                <c:pt idx="5077" formatCode="0.00E+00">
                  <c:v>-3.1483100000000001E-3</c:v>
                </c:pt>
                <c:pt idx="5078" formatCode="0.00E+00">
                  <c:v>-4.2274699999999997E-3</c:v>
                </c:pt>
                <c:pt idx="5079" formatCode="0.00E+00">
                  <c:v>-5.2745600000000002E-3</c:v>
                </c:pt>
                <c:pt idx="5080" formatCode="0.00E+00">
                  <c:v>-6.2874599999999999E-3</c:v>
                </c:pt>
                <c:pt idx="5081" formatCode="0.00E+00">
                  <c:v>-7.26409E-3</c:v>
                </c:pt>
                <c:pt idx="5082" formatCode="0.00E+00">
                  <c:v>-8.2024000000000003E-3</c:v>
                </c:pt>
                <c:pt idx="5083" formatCode="0.00E+00">
                  <c:v>-9.1004599999999995E-3</c:v>
                </c:pt>
                <c:pt idx="5084" formatCode="0.00E+00">
                  <c:v>-9.9564100000000006E-3</c:v>
                </c:pt>
                <c:pt idx="5085">
                  <c:v>-1.07683E-2</c:v>
                </c:pt>
                <c:pt idx="5086">
                  <c:v>-1.15341E-2</c:v>
                </c:pt>
                <c:pt idx="5087">
                  <c:v>-1.2252300000000001E-2</c:v>
                </c:pt>
                <c:pt idx="5088">
                  <c:v>-1.2921500000000001E-2</c:v>
                </c:pt>
                <c:pt idx="5089">
                  <c:v>-1.3540399999999999E-2</c:v>
                </c:pt>
                <c:pt idx="5090">
                  <c:v>-1.41076E-2</c:v>
                </c:pt>
                <c:pt idx="5091">
                  <c:v>-1.4621800000000001E-2</c:v>
                </c:pt>
                <c:pt idx="5092">
                  <c:v>-1.5081799999999999E-2</c:v>
                </c:pt>
                <c:pt idx="5093">
                  <c:v>-1.54863E-2</c:v>
                </c:pt>
                <c:pt idx="5094">
                  <c:v>-1.5834399999999998E-2</c:v>
                </c:pt>
                <c:pt idx="5095">
                  <c:v>-1.6125199999999999E-2</c:v>
                </c:pt>
                <c:pt idx="5096">
                  <c:v>-1.63582E-2</c:v>
                </c:pt>
                <c:pt idx="5097">
                  <c:v>-1.6532999999999999E-2</c:v>
                </c:pt>
                <c:pt idx="5098">
                  <c:v>-1.6649199999999999E-2</c:v>
                </c:pt>
                <c:pt idx="5099">
                  <c:v>-1.6706599999999999E-2</c:v>
                </c:pt>
                <c:pt idx="5100">
                  <c:v>-1.6705000000000001E-2</c:v>
                </c:pt>
                <c:pt idx="5101">
                  <c:v>-1.6644900000000001E-2</c:v>
                </c:pt>
                <c:pt idx="5102">
                  <c:v>-1.65264E-2</c:v>
                </c:pt>
                <c:pt idx="5103">
                  <c:v>-1.6349599999999999E-2</c:v>
                </c:pt>
                <c:pt idx="5104">
                  <c:v>-1.6114699999999999E-2</c:v>
                </c:pt>
                <c:pt idx="5105">
                  <c:v>-1.5822200000000002E-2</c:v>
                </c:pt>
                <c:pt idx="5106">
                  <c:v>-1.54728E-2</c:v>
                </c:pt>
                <c:pt idx="5107">
                  <c:v>-1.50673E-2</c:v>
                </c:pt>
                <c:pt idx="5108">
                  <c:v>-1.46065E-2</c:v>
                </c:pt>
                <c:pt idx="5109">
                  <c:v>-1.4091100000000001E-2</c:v>
                </c:pt>
                <c:pt idx="5110">
                  <c:v>-1.35222E-2</c:v>
                </c:pt>
                <c:pt idx="5111">
                  <c:v>-1.29009E-2</c:v>
                </c:pt>
                <c:pt idx="5112">
                  <c:v>-1.22284E-2</c:v>
                </c:pt>
                <c:pt idx="5113">
                  <c:v>-1.15061E-2</c:v>
                </c:pt>
                <c:pt idx="5114">
                  <c:v>-1.07356E-2</c:v>
                </c:pt>
                <c:pt idx="5115" formatCode="0.00E+00">
                  <c:v>-9.9183899999999992E-3</c:v>
                </c:pt>
                <c:pt idx="5116" formatCode="0.00E+00">
                  <c:v>-9.0563399999999995E-3</c:v>
                </c:pt>
                <c:pt idx="5117" formatCode="0.00E+00">
                  <c:v>-8.1512700000000004E-3</c:v>
                </c:pt>
                <c:pt idx="5118" formatCode="0.00E+00">
                  <c:v>-7.20523E-3</c:v>
                </c:pt>
                <c:pt idx="5119" formatCode="0.00E+00">
                  <c:v>-6.2203700000000002E-3</c:v>
                </c:pt>
                <c:pt idx="5120" formatCode="0.00E+00">
                  <c:v>-5.1988199999999998E-3</c:v>
                </c:pt>
                <c:pt idx="5121" formatCode="0.00E+00">
                  <c:v>-4.1427E-3</c:v>
                </c:pt>
                <c:pt idx="5122" formatCode="0.00E+00">
                  <c:v>-3.0541399999999999E-3</c:v>
                </c:pt>
                <c:pt idx="5123" formatCode="0.00E+00">
                  <c:v>-1.93534E-3</c:v>
                </c:pt>
                <c:pt idx="5124" formatCode="0.00E+00">
                  <c:v>-7.8862699999999997E-4</c:v>
                </c:pt>
                <c:pt idx="5125" formatCode="0.00E+00">
                  <c:v>3.8360100000000002E-4</c:v>
                </c:pt>
                <c:pt idx="5126" formatCode="0.00E+00">
                  <c:v>1.57891E-3</c:v>
                </c:pt>
                <c:pt idx="5127" formatCode="0.00E+00">
                  <c:v>2.7947699999999998E-3</c:v>
                </c:pt>
                <c:pt idx="5128" formatCode="0.00E+00">
                  <c:v>4.0286000000000002E-3</c:v>
                </c:pt>
                <c:pt idx="5129" formatCode="0.00E+00">
                  <c:v>5.2778499999999997E-3</c:v>
                </c:pt>
                <c:pt idx="5130" formatCode="0.00E+00">
                  <c:v>6.5399100000000003E-3</c:v>
                </c:pt>
                <c:pt idx="5131" formatCode="0.00E+00">
                  <c:v>7.8120300000000002E-3</c:v>
                </c:pt>
                <c:pt idx="5132" formatCode="0.00E+00">
                  <c:v>9.0914499999999992E-3</c:v>
                </c:pt>
                <c:pt idx="5133">
                  <c:v>1.0375499999999999E-2</c:v>
                </c:pt>
                <c:pt idx="5134">
                  <c:v>1.16615E-2</c:v>
                </c:pt>
                <c:pt idx="5135">
                  <c:v>1.29467E-2</c:v>
                </c:pt>
                <c:pt idx="5136">
                  <c:v>1.4228299999999999E-2</c:v>
                </c:pt>
                <c:pt idx="5137">
                  <c:v>1.55037E-2</c:v>
                </c:pt>
                <c:pt idx="5138">
                  <c:v>1.6770299999999998E-2</c:v>
                </c:pt>
                <c:pt idx="5139">
                  <c:v>1.80254E-2</c:v>
                </c:pt>
                <c:pt idx="5140">
                  <c:v>1.9266200000000001E-2</c:v>
                </c:pt>
                <c:pt idx="5141">
                  <c:v>2.0489899999999998E-2</c:v>
                </c:pt>
                <c:pt idx="5142">
                  <c:v>2.16937E-2</c:v>
                </c:pt>
                <c:pt idx="5143">
                  <c:v>2.2874800000000001E-2</c:v>
                </c:pt>
                <c:pt idx="5144">
                  <c:v>2.4030699999999999E-2</c:v>
                </c:pt>
                <c:pt idx="5145">
                  <c:v>2.5158699999999999E-2</c:v>
                </c:pt>
                <c:pt idx="5146">
                  <c:v>2.62562E-2</c:v>
                </c:pt>
                <c:pt idx="5147">
                  <c:v>2.7320799999999999E-2</c:v>
                </c:pt>
                <c:pt idx="5148">
                  <c:v>2.8349800000000001E-2</c:v>
                </c:pt>
                <c:pt idx="5149">
                  <c:v>2.93409E-2</c:v>
                </c:pt>
                <c:pt idx="5150">
                  <c:v>3.0291599999999998E-2</c:v>
                </c:pt>
                <c:pt idx="5151">
                  <c:v>3.1199999999999999E-2</c:v>
                </c:pt>
                <c:pt idx="5152">
                  <c:v>3.2063899999999999E-2</c:v>
                </c:pt>
                <c:pt idx="5153">
                  <c:v>3.2881199999999999E-2</c:v>
                </c:pt>
                <c:pt idx="5154">
                  <c:v>3.3649400000000003E-2</c:v>
                </c:pt>
                <c:pt idx="5155">
                  <c:v>3.4366300000000002E-2</c:v>
                </c:pt>
                <c:pt idx="5156">
                  <c:v>3.50303E-2</c:v>
                </c:pt>
                <c:pt idx="5157">
                  <c:v>3.56396E-2</c:v>
                </c:pt>
                <c:pt idx="5158">
                  <c:v>3.6192500000000002E-2</c:v>
                </c:pt>
                <c:pt idx="5159">
                  <c:v>3.6687699999999997E-2</c:v>
                </c:pt>
                <c:pt idx="5160">
                  <c:v>3.7123999999999997E-2</c:v>
                </c:pt>
                <c:pt idx="5161">
                  <c:v>3.7500400000000003E-2</c:v>
                </c:pt>
                <c:pt idx="5162">
                  <c:v>3.7815399999999999E-2</c:v>
                </c:pt>
                <c:pt idx="5163">
                  <c:v>3.8067799999999999E-2</c:v>
                </c:pt>
                <c:pt idx="5164">
                  <c:v>3.82563E-2</c:v>
                </c:pt>
                <c:pt idx="5165">
                  <c:v>3.8380400000000002E-2</c:v>
                </c:pt>
                <c:pt idx="5166">
                  <c:v>3.8439300000000003E-2</c:v>
                </c:pt>
                <c:pt idx="5167">
                  <c:v>3.8432399999999999E-2</c:v>
                </c:pt>
                <c:pt idx="5168">
                  <c:v>3.8358900000000001E-2</c:v>
                </c:pt>
                <c:pt idx="5169">
                  <c:v>3.8218200000000001E-2</c:v>
                </c:pt>
                <c:pt idx="5170">
                  <c:v>3.8010099999999998E-2</c:v>
                </c:pt>
                <c:pt idx="5171">
                  <c:v>3.7734499999999997E-2</c:v>
                </c:pt>
                <c:pt idx="5172">
                  <c:v>3.7391599999999997E-2</c:v>
                </c:pt>
                <c:pt idx="5173">
                  <c:v>3.6981600000000003E-2</c:v>
                </c:pt>
                <c:pt idx="5174">
                  <c:v>3.65049E-2</c:v>
                </c:pt>
                <c:pt idx="5175">
                  <c:v>3.5961699999999999E-2</c:v>
                </c:pt>
                <c:pt idx="5176">
                  <c:v>3.5352000000000001E-2</c:v>
                </c:pt>
                <c:pt idx="5177">
                  <c:v>3.4676199999999997E-2</c:v>
                </c:pt>
                <c:pt idx="5178">
                  <c:v>3.3935E-2</c:v>
                </c:pt>
                <c:pt idx="5179">
                  <c:v>3.3129499999999999E-2</c:v>
                </c:pt>
                <c:pt idx="5180">
                  <c:v>3.2260700000000003E-2</c:v>
                </c:pt>
                <c:pt idx="5181">
                  <c:v>3.1329900000000001E-2</c:v>
                </c:pt>
                <c:pt idx="5182">
                  <c:v>3.0338199999999999E-2</c:v>
                </c:pt>
                <c:pt idx="5183">
                  <c:v>2.92871E-2</c:v>
                </c:pt>
                <c:pt idx="5184">
                  <c:v>2.8178499999999999E-2</c:v>
                </c:pt>
                <c:pt idx="5185">
                  <c:v>2.7014E-2</c:v>
                </c:pt>
                <c:pt idx="5186">
                  <c:v>2.57948E-2</c:v>
                </c:pt>
                <c:pt idx="5187">
                  <c:v>2.4521999999999999E-2</c:v>
                </c:pt>
                <c:pt idx="5188">
                  <c:v>2.3196899999999999E-2</c:v>
                </c:pt>
                <c:pt idx="5189">
                  <c:v>2.1821500000000001E-2</c:v>
                </c:pt>
                <c:pt idx="5190">
                  <c:v>2.0397700000000001E-2</c:v>
                </c:pt>
                <c:pt idx="5191">
                  <c:v>1.8927300000000001E-2</c:v>
                </c:pt>
                <c:pt idx="5192">
                  <c:v>1.74127E-2</c:v>
                </c:pt>
                <c:pt idx="5193">
                  <c:v>1.58564E-2</c:v>
                </c:pt>
                <c:pt idx="5194">
                  <c:v>1.4260999999999999E-2</c:v>
                </c:pt>
                <c:pt idx="5195">
                  <c:v>1.26293E-2</c:v>
                </c:pt>
                <c:pt idx="5196">
                  <c:v>1.09637E-2</c:v>
                </c:pt>
                <c:pt idx="5197" formatCode="0.00E+00">
                  <c:v>9.2665100000000004E-3</c:v>
                </c:pt>
                <c:pt idx="5198" formatCode="0.00E+00">
                  <c:v>7.54027E-3</c:v>
                </c:pt>
                <c:pt idx="5199" formatCode="0.00E+00">
                  <c:v>5.7875899999999996E-3</c:v>
                </c:pt>
                <c:pt idx="5200" formatCode="0.00E+00">
                  <c:v>4.0114199999999999E-3</c:v>
                </c:pt>
                <c:pt idx="5201" formatCode="0.00E+00">
                  <c:v>2.2148300000000001E-3</c:v>
                </c:pt>
                <c:pt idx="5202" formatCode="0.00E+00">
                  <c:v>4.0088400000000001E-4</c:v>
                </c:pt>
                <c:pt idx="5203" formatCode="0.00E+00">
                  <c:v>-1.42745E-3</c:v>
                </c:pt>
                <c:pt idx="5204" formatCode="0.00E+00">
                  <c:v>-3.2675600000000001E-3</c:v>
                </c:pt>
                <c:pt idx="5205" formatCode="0.00E+00">
                  <c:v>-5.1170499999999997E-3</c:v>
                </c:pt>
                <c:pt idx="5206" formatCode="0.00E+00">
                  <c:v>-6.9734000000000003E-3</c:v>
                </c:pt>
                <c:pt idx="5207" formatCode="0.00E+00">
                  <c:v>-8.8338099999999992E-3</c:v>
                </c:pt>
                <c:pt idx="5208">
                  <c:v>-1.06952E-2</c:v>
                </c:pt>
                <c:pt idx="5209">
                  <c:v>-1.25544E-2</c:v>
                </c:pt>
                <c:pt idx="5210">
                  <c:v>-1.44078E-2</c:v>
                </c:pt>
                <c:pt idx="5211">
                  <c:v>-1.6252200000000001E-2</c:v>
                </c:pt>
                <c:pt idx="5212">
                  <c:v>-1.8083700000000001E-2</c:v>
                </c:pt>
                <c:pt idx="5213">
                  <c:v>-1.9898800000000001E-2</c:v>
                </c:pt>
                <c:pt idx="5214">
                  <c:v>-2.1694600000000001E-2</c:v>
                </c:pt>
                <c:pt idx="5215">
                  <c:v>-2.3468300000000001E-2</c:v>
                </c:pt>
                <c:pt idx="5216">
                  <c:v>-2.5216499999999999E-2</c:v>
                </c:pt>
                <c:pt idx="5217">
                  <c:v>-2.6936399999999999E-2</c:v>
                </c:pt>
                <c:pt idx="5218">
                  <c:v>-2.8625299999999999E-2</c:v>
                </c:pt>
                <c:pt idx="5219">
                  <c:v>-3.0280399999999999E-2</c:v>
                </c:pt>
                <c:pt idx="5220">
                  <c:v>-3.1899400000000001E-2</c:v>
                </c:pt>
                <c:pt idx="5221">
                  <c:v>-3.3480299999999998E-2</c:v>
                </c:pt>
                <c:pt idx="5222">
                  <c:v>-3.5020999999999997E-2</c:v>
                </c:pt>
                <c:pt idx="5223">
                  <c:v>-3.6519099999999999E-2</c:v>
                </c:pt>
                <c:pt idx="5224">
                  <c:v>-3.79723E-2</c:v>
                </c:pt>
                <c:pt idx="5225">
                  <c:v>-3.9377700000000002E-2</c:v>
                </c:pt>
                <c:pt idx="5226">
                  <c:v>-4.0731099999999999E-2</c:v>
                </c:pt>
                <c:pt idx="5227">
                  <c:v>-4.2028500000000003E-2</c:v>
                </c:pt>
                <c:pt idx="5228">
                  <c:v>-4.32682E-2</c:v>
                </c:pt>
                <c:pt idx="5229">
                  <c:v>-4.4449200000000001E-2</c:v>
                </c:pt>
                <c:pt idx="5230">
                  <c:v>-4.5570100000000002E-2</c:v>
                </c:pt>
                <c:pt idx="5231">
                  <c:v>-4.6629299999999999E-2</c:v>
                </c:pt>
                <c:pt idx="5232">
                  <c:v>-4.7625399999999998E-2</c:v>
                </c:pt>
                <c:pt idx="5233">
                  <c:v>-4.8557200000000002E-2</c:v>
                </c:pt>
                <c:pt idx="5234">
                  <c:v>-4.9423399999999999E-2</c:v>
                </c:pt>
                <c:pt idx="5235">
                  <c:v>-5.0222500000000003E-2</c:v>
                </c:pt>
                <c:pt idx="5236">
                  <c:v>-5.0953400000000003E-2</c:v>
                </c:pt>
                <c:pt idx="5237">
                  <c:v>-5.1614599999999997E-2</c:v>
                </c:pt>
                <c:pt idx="5238">
                  <c:v>-5.2204500000000001E-2</c:v>
                </c:pt>
                <c:pt idx="5239">
                  <c:v>-5.27211E-2</c:v>
                </c:pt>
                <c:pt idx="5240">
                  <c:v>-5.3163099999999998E-2</c:v>
                </c:pt>
                <c:pt idx="5241">
                  <c:v>-5.3530000000000001E-2</c:v>
                </c:pt>
                <c:pt idx="5242">
                  <c:v>-5.3821899999999999E-2</c:v>
                </c:pt>
                <c:pt idx="5243">
                  <c:v>-5.40384E-2</c:v>
                </c:pt>
                <c:pt idx="5244">
                  <c:v>-5.4179499999999998E-2</c:v>
                </c:pt>
                <c:pt idx="5245">
                  <c:v>-5.4245500000000002E-2</c:v>
                </c:pt>
                <c:pt idx="5246">
                  <c:v>-5.4236100000000002E-2</c:v>
                </c:pt>
                <c:pt idx="5247">
                  <c:v>-5.4150999999999998E-2</c:v>
                </c:pt>
                <c:pt idx="5248">
                  <c:v>-5.3990000000000003E-2</c:v>
                </c:pt>
                <c:pt idx="5249">
                  <c:v>-5.3753200000000001E-2</c:v>
                </c:pt>
                <c:pt idx="5250">
                  <c:v>-5.3440500000000002E-2</c:v>
                </c:pt>
                <c:pt idx="5251">
                  <c:v>-5.3051399999999999E-2</c:v>
                </c:pt>
                <c:pt idx="5252">
                  <c:v>-5.2586300000000002E-2</c:v>
                </c:pt>
                <c:pt idx="5253">
                  <c:v>-5.20457E-2</c:v>
                </c:pt>
                <c:pt idx="5254">
                  <c:v>-5.1430499999999997E-2</c:v>
                </c:pt>
                <c:pt idx="5255">
                  <c:v>-5.0742000000000002E-2</c:v>
                </c:pt>
                <c:pt idx="5256">
                  <c:v>-4.9981999999999999E-2</c:v>
                </c:pt>
                <c:pt idx="5257">
                  <c:v>-4.9152500000000002E-2</c:v>
                </c:pt>
                <c:pt idx="5258">
                  <c:v>-4.82555E-2</c:v>
                </c:pt>
                <c:pt idx="5259">
                  <c:v>-4.7292899999999999E-2</c:v>
                </c:pt>
                <c:pt idx="5260">
                  <c:v>-4.6266500000000002E-2</c:v>
                </c:pt>
                <c:pt idx="5261">
                  <c:v>-4.5177799999999997E-2</c:v>
                </c:pt>
                <c:pt idx="5262">
                  <c:v>-4.4028600000000001E-2</c:v>
                </c:pt>
                <c:pt idx="5263">
                  <c:v>-4.2820999999999998E-2</c:v>
                </c:pt>
                <c:pt idx="5264">
                  <c:v>-4.1557900000000002E-2</c:v>
                </c:pt>
                <c:pt idx="5265">
                  <c:v>-4.0241899999999997E-2</c:v>
                </c:pt>
                <c:pt idx="5266">
                  <c:v>-3.8874600000000002E-2</c:v>
                </c:pt>
                <c:pt idx="5267">
                  <c:v>-3.7456200000000002E-2</c:v>
                </c:pt>
                <c:pt idx="5268">
                  <c:v>-3.5987499999999999E-2</c:v>
                </c:pt>
                <c:pt idx="5269">
                  <c:v>-3.4470399999999998E-2</c:v>
                </c:pt>
                <c:pt idx="5270">
                  <c:v>-3.2907899999999997E-2</c:v>
                </c:pt>
                <c:pt idx="5271">
                  <c:v>-3.13026E-2</c:v>
                </c:pt>
                <c:pt idx="5272">
                  <c:v>-2.96574E-2</c:v>
                </c:pt>
                <c:pt idx="5273">
                  <c:v>-2.7976600000000001E-2</c:v>
                </c:pt>
                <c:pt idx="5274">
                  <c:v>-2.6264300000000001E-2</c:v>
                </c:pt>
                <c:pt idx="5275">
                  <c:v>-2.4523400000000001E-2</c:v>
                </c:pt>
                <c:pt idx="5276">
                  <c:v>-2.2755999999999998E-2</c:v>
                </c:pt>
                <c:pt idx="5277">
                  <c:v>-2.09646E-2</c:v>
                </c:pt>
                <c:pt idx="5278">
                  <c:v>-1.9153E-2</c:v>
                </c:pt>
                <c:pt idx="5279">
                  <c:v>-1.7325500000000001E-2</c:v>
                </c:pt>
                <c:pt idx="5280">
                  <c:v>-1.54857E-2</c:v>
                </c:pt>
                <c:pt idx="5281">
                  <c:v>-1.3636799999999999E-2</c:v>
                </c:pt>
                <c:pt idx="5282">
                  <c:v>-1.17812E-2</c:v>
                </c:pt>
                <c:pt idx="5283" formatCode="0.00E+00">
                  <c:v>-9.9227299999999994E-3</c:v>
                </c:pt>
                <c:pt idx="5284" formatCode="0.00E+00">
                  <c:v>-8.0642600000000002E-3</c:v>
                </c:pt>
                <c:pt idx="5285" formatCode="0.00E+00">
                  <c:v>-6.2074000000000001E-3</c:v>
                </c:pt>
                <c:pt idx="5286" formatCode="0.00E+00">
                  <c:v>-4.3538800000000001E-3</c:v>
                </c:pt>
                <c:pt idx="5287" formatCode="0.00E+00">
                  <c:v>-2.50658E-3</c:v>
                </c:pt>
                <c:pt idx="5288" formatCode="0.00E+00">
                  <c:v>-6.6849900000000002E-4</c:v>
                </c:pt>
                <c:pt idx="5289" formatCode="0.00E+00">
                  <c:v>1.1578199999999999E-3</c:v>
                </c:pt>
                <c:pt idx="5290" formatCode="0.00E+00">
                  <c:v>2.9701800000000002E-3</c:v>
                </c:pt>
                <c:pt idx="5291" formatCode="0.00E+00">
                  <c:v>4.7665099999999998E-3</c:v>
                </c:pt>
                <c:pt idx="5292" formatCode="0.00E+00">
                  <c:v>6.5440100000000003E-3</c:v>
                </c:pt>
                <c:pt idx="5293" formatCode="0.00E+00">
                  <c:v>8.2982100000000003E-3</c:v>
                </c:pt>
                <c:pt idx="5294">
                  <c:v>1.0024E-2</c:v>
                </c:pt>
                <c:pt idx="5295">
                  <c:v>1.1717699999999999E-2</c:v>
                </c:pt>
                <c:pt idx="5296">
                  <c:v>1.3377E-2</c:v>
                </c:pt>
                <c:pt idx="5297">
                  <c:v>1.4999200000000001E-2</c:v>
                </c:pt>
                <c:pt idx="5298">
                  <c:v>1.6581599999999998E-2</c:v>
                </c:pt>
                <c:pt idx="5299">
                  <c:v>1.81219E-2</c:v>
                </c:pt>
                <c:pt idx="5300">
                  <c:v>1.9618E-2</c:v>
                </c:pt>
                <c:pt idx="5301">
                  <c:v>2.1067700000000002E-2</c:v>
                </c:pt>
                <c:pt idx="5302">
                  <c:v>2.2469200000000002E-2</c:v>
                </c:pt>
                <c:pt idx="5303">
                  <c:v>2.38208E-2</c:v>
                </c:pt>
                <c:pt idx="5304">
                  <c:v>2.51205E-2</c:v>
                </c:pt>
                <c:pt idx="5305">
                  <c:v>2.63667E-2</c:v>
                </c:pt>
                <c:pt idx="5306">
                  <c:v>2.75578E-2</c:v>
                </c:pt>
                <c:pt idx="5307">
                  <c:v>2.8691600000000001E-2</c:v>
                </c:pt>
                <c:pt idx="5308">
                  <c:v>2.9765099999999999E-2</c:v>
                </c:pt>
                <c:pt idx="5309">
                  <c:v>3.0776000000000001E-2</c:v>
                </c:pt>
                <c:pt idx="5310">
                  <c:v>3.1722899999999998E-2</c:v>
                </c:pt>
                <c:pt idx="5311">
                  <c:v>3.2604300000000003E-2</c:v>
                </c:pt>
                <c:pt idx="5312">
                  <c:v>3.3418200000000002E-2</c:v>
                </c:pt>
                <c:pt idx="5313">
                  <c:v>3.4164600000000003E-2</c:v>
                </c:pt>
                <c:pt idx="5314">
                  <c:v>3.4844100000000003E-2</c:v>
                </c:pt>
                <c:pt idx="5315">
                  <c:v>3.5457200000000001E-2</c:v>
                </c:pt>
                <c:pt idx="5316">
                  <c:v>3.6003199999999999E-2</c:v>
                </c:pt>
                <c:pt idx="5317">
                  <c:v>3.6480100000000001E-2</c:v>
                </c:pt>
                <c:pt idx="5318">
                  <c:v>3.6885899999999999E-2</c:v>
                </c:pt>
                <c:pt idx="5319">
                  <c:v>3.72194E-2</c:v>
                </c:pt>
                <c:pt idx="5320">
                  <c:v>3.7481500000000001E-2</c:v>
                </c:pt>
                <c:pt idx="5321">
                  <c:v>3.76733E-2</c:v>
                </c:pt>
                <c:pt idx="5322">
                  <c:v>3.7794800000000003E-2</c:v>
                </c:pt>
                <c:pt idx="5323">
                  <c:v>3.7844299999999997E-2</c:v>
                </c:pt>
                <c:pt idx="5324">
                  <c:v>3.7819699999999998E-2</c:v>
                </c:pt>
                <c:pt idx="5325">
                  <c:v>3.7720299999999998E-2</c:v>
                </c:pt>
                <c:pt idx="5326">
                  <c:v>3.7547400000000002E-2</c:v>
                </c:pt>
                <c:pt idx="5327">
                  <c:v>3.7302799999999997E-2</c:v>
                </c:pt>
                <c:pt idx="5328">
                  <c:v>3.6988100000000003E-2</c:v>
                </c:pt>
                <c:pt idx="5329">
                  <c:v>3.6604600000000001E-2</c:v>
                </c:pt>
                <c:pt idx="5330">
                  <c:v>3.6154100000000002E-2</c:v>
                </c:pt>
                <c:pt idx="5331">
                  <c:v>3.5638000000000003E-2</c:v>
                </c:pt>
                <c:pt idx="5332">
                  <c:v>3.5056799999999999E-2</c:v>
                </c:pt>
                <c:pt idx="5333">
                  <c:v>3.4409799999999997E-2</c:v>
                </c:pt>
                <c:pt idx="5334">
                  <c:v>3.36961E-2</c:v>
                </c:pt>
                <c:pt idx="5335">
                  <c:v>3.2915699999999999E-2</c:v>
                </c:pt>
                <c:pt idx="5336">
                  <c:v>3.2070399999999999E-2</c:v>
                </c:pt>
                <c:pt idx="5337">
                  <c:v>3.1162800000000001E-2</c:v>
                </c:pt>
                <c:pt idx="5338">
                  <c:v>3.0195300000000001E-2</c:v>
                </c:pt>
                <c:pt idx="5339">
                  <c:v>2.91708E-2</c:v>
                </c:pt>
                <c:pt idx="5340">
                  <c:v>2.80924E-2</c:v>
                </c:pt>
                <c:pt idx="5341">
                  <c:v>2.6961700000000002E-2</c:v>
                </c:pt>
                <c:pt idx="5342">
                  <c:v>2.5779900000000001E-2</c:v>
                </c:pt>
                <c:pt idx="5343">
                  <c:v>2.4548400000000001E-2</c:v>
                </c:pt>
                <c:pt idx="5344">
                  <c:v>2.32692E-2</c:v>
                </c:pt>
                <c:pt idx="5345">
                  <c:v>2.1944600000000002E-2</c:v>
                </c:pt>
                <c:pt idx="5346">
                  <c:v>2.05767E-2</c:v>
                </c:pt>
                <c:pt idx="5347">
                  <c:v>1.9167900000000002E-2</c:v>
                </c:pt>
                <c:pt idx="5348">
                  <c:v>1.7720900000000001E-2</c:v>
                </c:pt>
                <c:pt idx="5349">
                  <c:v>1.6237600000000001E-2</c:v>
                </c:pt>
                <c:pt idx="5350">
                  <c:v>1.47207E-2</c:v>
                </c:pt>
                <c:pt idx="5351">
                  <c:v>1.31728E-2</c:v>
                </c:pt>
                <c:pt idx="5352">
                  <c:v>1.15966E-2</c:v>
                </c:pt>
                <c:pt idx="5353" formatCode="0.00E+00">
                  <c:v>9.9948399999999996E-3</c:v>
                </c:pt>
                <c:pt idx="5354" formatCode="0.00E+00">
                  <c:v>8.3710399999999997E-3</c:v>
                </c:pt>
                <c:pt idx="5355" formatCode="0.00E+00">
                  <c:v>6.7296500000000002E-3</c:v>
                </c:pt>
                <c:pt idx="5356" formatCode="0.00E+00">
                  <c:v>5.0746300000000001E-3</c:v>
                </c:pt>
                <c:pt idx="5357" formatCode="0.00E+00">
                  <c:v>3.4085299999999999E-3</c:v>
                </c:pt>
                <c:pt idx="5358" formatCode="0.00E+00">
                  <c:v>1.73372E-3</c:v>
                </c:pt>
                <c:pt idx="5359" formatCode="0.00E+00">
                  <c:v>5.3724899999999998E-5</c:v>
                </c:pt>
                <c:pt idx="5360" formatCode="0.00E+00">
                  <c:v>-1.6280000000000001E-3</c:v>
                </c:pt>
                <c:pt idx="5361" formatCode="0.00E+00">
                  <c:v>-3.3097299999999999E-3</c:v>
                </c:pt>
                <c:pt idx="5362" formatCode="0.00E+00">
                  <c:v>-4.9904700000000003E-3</c:v>
                </c:pt>
                <c:pt idx="5363" formatCode="0.00E+00">
                  <c:v>-6.6680899999999998E-3</c:v>
                </c:pt>
                <c:pt idx="5364" formatCode="0.00E+00">
                  <c:v>-8.3390200000000008E-3</c:v>
                </c:pt>
                <c:pt idx="5365" formatCode="0.00E+00">
                  <c:v>-9.9999600000000004E-3</c:v>
                </c:pt>
                <c:pt idx="5366">
                  <c:v>-1.1649E-2</c:v>
                </c:pt>
                <c:pt idx="5367">
                  <c:v>-1.3284799999999999E-2</c:v>
                </c:pt>
                <c:pt idx="5368">
                  <c:v>-1.49046E-2</c:v>
                </c:pt>
                <c:pt idx="5369">
                  <c:v>-1.6504600000000001E-2</c:v>
                </c:pt>
                <c:pt idx="5370">
                  <c:v>-1.8082000000000001E-2</c:v>
                </c:pt>
                <c:pt idx="5371">
                  <c:v>-1.9634100000000002E-2</c:v>
                </c:pt>
                <c:pt idx="5372">
                  <c:v>-2.11573E-2</c:v>
                </c:pt>
                <c:pt idx="5373">
                  <c:v>-2.2645999999999999E-2</c:v>
                </c:pt>
                <c:pt idx="5374">
                  <c:v>-2.4095599999999998E-2</c:v>
                </c:pt>
                <c:pt idx="5375">
                  <c:v>-2.5504099999999998E-2</c:v>
                </c:pt>
                <c:pt idx="5376">
                  <c:v>-2.68703E-2</c:v>
                </c:pt>
                <c:pt idx="5377">
                  <c:v>-2.8194E-2</c:v>
                </c:pt>
                <c:pt idx="5378">
                  <c:v>-2.9474899999999998E-2</c:v>
                </c:pt>
                <c:pt idx="5379">
                  <c:v>-3.0710899999999999E-2</c:v>
                </c:pt>
                <c:pt idx="5380">
                  <c:v>-3.1898799999999998E-2</c:v>
                </c:pt>
                <c:pt idx="5381">
                  <c:v>-3.3036099999999999E-2</c:v>
                </c:pt>
                <c:pt idx="5382">
                  <c:v>-3.4121199999999997E-2</c:v>
                </c:pt>
                <c:pt idx="5383">
                  <c:v>-3.5151599999999998E-2</c:v>
                </c:pt>
                <c:pt idx="5384">
                  <c:v>-3.6124799999999999E-2</c:v>
                </c:pt>
                <c:pt idx="5385">
                  <c:v>-3.7040200000000002E-2</c:v>
                </c:pt>
                <c:pt idx="5386">
                  <c:v>-3.7898099999999997E-2</c:v>
                </c:pt>
                <c:pt idx="5387">
                  <c:v>-3.8698099999999999E-2</c:v>
                </c:pt>
                <c:pt idx="5388">
                  <c:v>-3.9438899999999999E-2</c:v>
                </c:pt>
                <c:pt idx="5389">
                  <c:v>-4.0118599999999997E-2</c:v>
                </c:pt>
                <c:pt idx="5390">
                  <c:v>-4.0736099999999997E-2</c:v>
                </c:pt>
                <c:pt idx="5391">
                  <c:v>-4.1290899999999998E-2</c:v>
                </c:pt>
                <c:pt idx="5392">
                  <c:v>-4.17825E-2</c:v>
                </c:pt>
                <c:pt idx="5393">
                  <c:v>-4.2209400000000001E-2</c:v>
                </c:pt>
                <c:pt idx="5394">
                  <c:v>-4.25701E-2</c:v>
                </c:pt>
                <c:pt idx="5395">
                  <c:v>-4.2863999999999999E-2</c:v>
                </c:pt>
                <c:pt idx="5396">
                  <c:v>-4.3090700000000003E-2</c:v>
                </c:pt>
                <c:pt idx="5397">
                  <c:v>-4.3250299999999998E-2</c:v>
                </c:pt>
                <c:pt idx="5398">
                  <c:v>-4.3343300000000001E-2</c:v>
                </c:pt>
                <c:pt idx="5399">
                  <c:v>-4.3370499999999999E-2</c:v>
                </c:pt>
                <c:pt idx="5400">
                  <c:v>-4.33324E-2</c:v>
                </c:pt>
                <c:pt idx="5401">
                  <c:v>-4.3228799999999998E-2</c:v>
                </c:pt>
                <c:pt idx="5402">
                  <c:v>-4.30573E-2</c:v>
                </c:pt>
                <c:pt idx="5403">
                  <c:v>-4.2816800000000002E-2</c:v>
                </c:pt>
                <c:pt idx="5404">
                  <c:v>-4.2509600000000002E-2</c:v>
                </c:pt>
                <c:pt idx="5405">
                  <c:v>-4.2139299999999998E-2</c:v>
                </c:pt>
                <c:pt idx="5406">
                  <c:v>-4.1706199999999999E-2</c:v>
                </c:pt>
                <c:pt idx="5407">
                  <c:v>-4.12089E-2</c:v>
                </c:pt>
                <c:pt idx="5408">
                  <c:v>-4.06469E-2</c:v>
                </c:pt>
                <c:pt idx="5409">
                  <c:v>-4.0021899999999999E-2</c:v>
                </c:pt>
                <c:pt idx="5410">
                  <c:v>-3.9336500000000003E-2</c:v>
                </c:pt>
                <c:pt idx="5411">
                  <c:v>-3.8595499999999998E-2</c:v>
                </c:pt>
                <c:pt idx="5412">
                  <c:v>-3.7803400000000001E-2</c:v>
                </c:pt>
                <c:pt idx="5413">
                  <c:v>-3.6962200000000001E-2</c:v>
                </c:pt>
                <c:pt idx="5414">
                  <c:v>-3.6072399999999998E-2</c:v>
                </c:pt>
                <c:pt idx="5415">
                  <c:v>-3.5134800000000001E-2</c:v>
                </c:pt>
                <c:pt idx="5416">
                  <c:v>-3.4150899999999998E-2</c:v>
                </c:pt>
                <c:pt idx="5417">
                  <c:v>-3.31223E-2</c:v>
                </c:pt>
                <c:pt idx="5418">
                  <c:v>-3.2050500000000003E-2</c:v>
                </c:pt>
                <c:pt idx="5419">
                  <c:v>-3.09363E-2</c:v>
                </c:pt>
                <c:pt idx="5420">
                  <c:v>-2.97819E-2</c:v>
                </c:pt>
                <c:pt idx="5421">
                  <c:v>-2.8592200000000002E-2</c:v>
                </c:pt>
                <c:pt idx="5422">
                  <c:v>-2.73733E-2</c:v>
                </c:pt>
                <c:pt idx="5423">
                  <c:v>-2.6128999999999999E-2</c:v>
                </c:pt>
                <c:pt idx="5424">
                  <c:v>-2.48624E-2</c:v>
                </c:pt>
                <c:pt idx="5425">
                  <c:v>-2.3577500000000001E-2</c:v>
                </c:pt>
                <c:pt idx="5426">
                  <c:v>-2.2277999999999999E-2</c:v>
                </c:pt>
                <c:pt idx="5427">
                  <c:v>-2.09652E-2</c:v>
                </c:pt>
                <c:pt idx="5428">
                  <c:v>-1.9639299999999998E-2</c:v>
                </c:pt>
                <c:pt idx="5429">
                  <c:v>-1.8301700000000001E-2</c:v>
                </c:pt>
                <c:pt idx="5430">
                  <c:v>-1.69552E-2</c:v>
                </c:pt>
                <c:pt idx="5431">
                  <c:v>-1.5600899999999999E-2</c:v>
                </c:pt>
                <c:pt idx="5432">
                  <c:v>-1.42387E-2</c:v>
                </c:pt>
                <c:pt idx="5433">
                  <c:v>-1.2870899999999999E-2</c:v>
                </c:pt>
                <c:pt idx="5434">
                  <c:v>-1.1502E-2</c:v>
                </c:pt>
                <c:pt idx="5435">
                  <c:v>-1.0135E-2</c:v>
                </c:pt>
                <c:pt idx="5436" formatCode="0.00E+00">
                  <c:v>-8.7718799999999993E-3</c:v>
                </c:pt>
                <c:pt idx="5437" formatCode="0.00E+00">
                  <c:v>-7.4150400000000003E-3</c:v>
                </c:pt>
                <c:pt idx="5438" formatCode="0.00E+00">
                  <c:v>-6.0675599999999996E-3</c:v>
                </c:pt>
                <c:pt idx="5439" formatCode="0.00E+00">
                  <c:v>-4.7324899999999998E-3</c:v>
                </c:pt>
                <c:pt idx="5440" formatCode="0.00E+00">
                  <c:v>-3.4135900000000002E-3</c:v>
                </c:pt>
                <c:pt idx="5441" formatCode="0.00E+00">
                  <c:v>-2.1149900000000002E-3</c:v>
                </c:pt>
                <c:pt idx="5442" formatCode="0.00E+00">
                  <c:v>-8.40349E-4</c:v>
                </c:pt>
                <c:pt idx="5443" formatCode="0.00E+00">
                  <c:v>4.0640000000000001E-4</c:v>
                </c:pt>
                <c:pt idx="5444" formatCode="0.00E+00">
                  <c:v>1.6213E-3</c:v>
                </c:pt>
                <c:pt idx="5445" formatCode="0.00E+00">
                  <c:v>2.8013299999999999E-3</c:v>
                </c:pt>
                <c:pt idx="5446" formatCode="0.00E+00">
                  <c:v>3.9449100000000003E-3</c:v>
                </c:pt>
                <c:pt idx="5447" formatCode="0.00E+00">
                  <c:v>5.0520900000000004E-3</c:v>
                </c:pt>
                <c:pt idx="5448" formatCode="0.00E+00">
                  <c:v>6.1229199999999996E-3</c:v>
                </c:pt>
                <c:pt idx="5449" formatCode="0.00E+00">
                  <c:v>7.15543E-3</c:v>
                </c:pt>
                <c:pt idx="5450" formatCode="0.00E+00">
                  <c:v>8.1453399999999992E-3</c:v>
                </c:pt>
                <c:pt idx="5451" formatCode="0.00E+00">
                  <c:v>9.0872599999999998E-3</c:v>
                </c:pt>
                <c:pt idx="5452" formatCode="0.00E+00">
                  <c:v>9.9765800000000005E-3</c:v>
                </c:pt>
                <c:pt idx="5453">
                  <c:v>1.08103E-2</c:v>
                </c:pt>
                <c:pt idx="5454">
                  <c:v>1.15868E-2</c:v>
                </c:pt>
                <c:pt idx="5455">
                  <c:v>1.23047E-2</c:v>
                </c:pt>
                <c:pt idx="5456">
                  <c:v>1.29631E-2</c:v>
                </c:pt>
                <c:pt idx="5457">
                  <c:v>1.3562299999999999E-2</c:v>
                </c:pt>
                <c:pt idx="5458">
                  <c:v>1.41031E-2</c:v>
                </c:pt>
                <c:pt idx="5459">
                  <c:v>1.4586099999999999E-2</c:v>
                </c:pt>
                <c:pt idx="5460">
                  <c:v>1.5012899999999999E-2</c:v>
                </c:pt>
                <c:pt idx="5461">
                  <c:v>1.5384999999999999E-2</c:v>
                </c:pt>
                <c:pt idx="5462">
                  <c:v>1.57021E-2</c:v>
                </c:pt>
                <c:pt idx="5463">
                  <c:v>1.5962899999999999E-2</c:v>
                </c:pt>
                <c:pt idx="5464">
                  <c:v>1.61642E-2</c:v>
                </c:pt>
                <c:pt idx="5465">
                  <c:v>1.6301E-2</c:v>
                </c:pt>
                <c:pt idx="5466">
                  <c:v>1.6369700000000001E-2</c:v>
                </c:pt>
                <c:pt idx="5467">
                  <c:v>1.63705E-2</c:v>
                </c:pt>
                <c:pt idx="5468">
                  <c:v>1.63067E-2</c:v>
                </c:pt>
                <c:pt idx="5469">
                  <c:v>1.6181500000000001E-2</c:v>
                </c:pt>
                <c:pt idx="5470">
                  <c:v>1.59977E-2</c:v>
                </c:pt>
                <c:pt idx="5471">
                  <c:v>1.5756900000000001E-2</c:v>
                </c:pt>
                <c:pt idx="5472">
                  <c:v>1.5459499999999999E-2</c:v>
                </c:pt>
                <c:pt idx="5473">
                  <c:v>1.5106100000000001E-2</c:v>
                </c:pt>
                <c:pt idx="5474">
                  <c:v>1.46967E-2</c:v>
                </c:pt>
                <c:pt idx="5475">
                  <c:v>1.42317E-2</c:v>
                </c:pt>
                <c:pt idx="5476">
                  <c:v>1.37121E-2</c:v>
                </c:pt>
                <c:pt idx="5477">
                  <c:v>1.3139E-2</c:v>
                </c:pt>
                <c:pt idx="5478">
                  <c:v>1.25138E-2</c:v>
                </c:pt>
                <c:pt idx="5479">
                  <c:v>1.1836899999999999E-2</c:v>
                </c:pt>
                <c:pt idx="5480">
                  <c:v>1.11085E-2</c:v>
                </c:pt>
                <c:pt idx="5481">
                  <c:v>1.03292E-2</c:v>
                </c:pt>
                <c:pt idx="5482" formatCode="0.00E+00">
                  <c:v>9.5002400000000001E-3</c:v>
                </c:pt>
                <c:pt idx="5483" formatCode="0.00E+00">
                  <c:v>8.6231499999999996E-3</c:v>
                </c:pt>
                <c:pt idx="5484" formatCode="0.00E+00">
                  <c:v>7.6971100000000001E-3</c:v>
                </c:pt>
                <c:pt idx="5485" formatCode="0.00E+00">
                  <c:v>6.7221599999999996E-3</c:v>
                </c:pt>
                <c:pt idx="5486" formatCode="0.00E+00">
                  <c:v>5.7012599999999997E-3</c:v>
                </c:pt>
                <c:pt idx="5487" formatCode="0.00E+00">
                  <c:v>4.6365299999999998E-3</c:v>
                </c:pt>
                <c:pt idx="5488" formatCode="0.00E+00">
                  <c:v>3.5274799999999999E-3</c:v>
                </c:pt>
                <c:pt idx="5489" formatCode="0.00E+00">
                  <c:v>2.3753099999999998E-3</c:v>
                </c:pt>
                <c:pt idx="5490" formatCode="0.00E+00">
                  <c:v>1.1839400000000001E-3</c:v>
                </c:pt>
                <c:pt idx="5491" formatCode="0.00E+00">
                  <c:v>-4.5107900000000002E-5</c:v>
                </c:pt>
                <c:pt idx="5492" formatCode="0.00E+00">
                  <c:v>-1.31274E-3</c:v>
                </c:pt>
                <c:pt idx="5493" formatCode="0.00E+00">
                  <c:v>-2.6167500000000002E-3</c:v>
                </c:pt>
                <c:pt idx="5494" formatCode="0.00E+00">
                  <c:v>-3.9523300000000004E-3</c:v>
                </c:pt>
                <c:pt idx="5495" formatCode="0.00E+00">
                  <c:v>-5.3168699999999996E-3</c:v>
                </c:pt>
                <c:pt idx="5496" formatCode="0.00E+00">
                  <c:v>-6.71027E-3</c:v>
                </c:pt>
                <c:pt idx="5497" formatCode="0.00E+00">
                  <c:v>-8.1321299999999996E-3</c:v>
                </c:pt>
                <c:pt idx="5498" formatCode="0.00E+00">
                  <c:v>-9.5818399999999995E-3</c:v>
                </c:pt>
                <c:pt idx="5499">
                  <c:v>-1.10592E-2</c:v>
                </c:pt>
                <c:pt idx="5500">
                  <c:v>-1.2561599999999999E-2</c:v>
                </c:pt>
                <c:pt idx="5501">
                  <c:v>-1.40844E-2</c:v>
                </c:pt>
                <c:pt idx="5502">
                  <c:v>-1.56229E-2</c:v>
                </c:pt>
                <c:pt idx="5503">
                  <c:v>-1.7173600000000001E-2</c:v>
                </c:pt>
                <c:pt idx="5504">
                  <c:v>-1.8733099999999999E-2</c:v>
                </c:pt>
                <c:pt idx="5505">
                  <c:v>-2.0298299999999998E-2</c:v>
                </c:pt>
                <c:pt idx="5506">
                  <c:v>-2.1864600000000001E-2</c:v>
                </c:pt>
                <c:pt idx="5507">
                  <c:v>-2.3427900000000002E-2</c:v>
                </c:pt>
                <c:pt idx="5508">
                  <c:v>-2.4986700000000001E-2</c:v>
                </c:pt>
                <c:pt idx="5509">
                  <c:v>-2.6540600000000001E-2</c:v>
                </c:pt>
                <c:pt idx="5510">
                  <c:v>-2.8087999999999998E-2</c:v>
                </c:pt>
                <c:pt idx="5511">
                  <c:v>-2.9626099999999999E-2</c:v>
                </c:pt>
                <c:pt idx="5512">
                  <c:v>-3.1153199999999999E-2</c:v>
                </c:pt>
                <c:pt idx="5513">
                  <c:v>-3.2668500000000003E-2</c:v>
                </c:pt>
                <c:pt idx="5514">
                  <c:v>-3.4170199999999998E-2</c:v>
                </c:pt>
                <c:pt idx="5515">
                  <c:v>-3.5653200000000003E-2</c:v>
                </c:pt>
                <c:pt idx="5516">
                  <c:v>-3.7111600000000002E-2</c:v>
                </c:pt>
                <c:pt idx="5517">
                  <c:v>-3.85408E-2</c:v>
                </c:pt>
                <c:pt idx="5518">
                  <c:v>-3.9937599999999997E-2</c:v>
                </c:pt>
                <c:pt idx="5519">
                  <c:v>-4.1299099999999998E-2</c:v>
                </c:pt>
                <c:pt idx="5520">
                  <c:v>-4.2622599999999997E-2</c:v>
                </c:pt>
                <c:pt idx="5521">
                  <c:v>-4.3906800000000003E-2</c:v>
                </c:pt>
                <c:pt idx="5522">
                  <c:v>-4.5150299999999997E-2</c:v>
                </c:pt>
                <c:pt idx="5523">
                  <c:v>-4.6349099999999997E-2</c:v>
                </c:pt>
                <c:pt idx="5524">
                  <c:v>-4.7499899999999998E-2</c:v>
                </c:pt>
                <c:pt idx="5525">
                  <c:v>-4.8601999999999999E-2</c:v>
                </c:pt>
                <c:pt idx="5526">
                  <c:v>-4.96529E-2</c:v>
                </c:pt>
                <c:pt idx="5527">
                  <c:v>-5.0647900000000003E-2</c:v>
                </c:pt>
                <c:pt idx="5528">
                  <c:v>-5.1585199999999998E-2</c:v>
                </c:pt>
                <c:pt idx="5529">
                  <c:v>-5.2466899999999997E-2</c:v>
                </c:pt>
                <c:pt idx="5530">
                  <c:v>-5.3294099999999997E-2</c:v>
                </c:pt>
                <c:pt idx="5531">
                  <c:v>-5.4066299999999998E-2</c:v>
                </c:pt>
                <c:pt idx="5532">
                  <c:v>-5.4781700000000003E-2</c:v>
                </c:pt>
                <c:pt idx="5533">
                  <c:v>-5.5437300000000002E-2</c:v>
                </c:pt>
                <c:pt idx="5534">
                  <c:v>-5.6030400000000001E-2</c:v>
                </c:pt>
                <c:pt idx="5535">
                  <c:v>-5.6558900000000002E-2</c:v>
                </c:pt>
                <c:pt idx="5536">
                  <c:v>-5.7020500000000002E-2</c:v>
                </c:pt>
                <c:pt idx="5537">
                  <c:v>-5.7414800000000002E-2</c:v>
                </c:pt>
                <c:pt idx="5538">
                  <c:v>-5.7743999999999997E-2</c:v>
                </c:pt>
                <c:pt idx="5539">
                  <c:v>-5.8011600000000003E-2</c:v>
                </c:pt>
                <c:pt idx="5540">
                  <c:v>-5.8219699999999999E-2</c:v>
                </c:pt>
                <c:pt idx="5541">
                  <c:v>-5.83674E-2</c:v>
                </c:pt>
                <c:pt idx="5542">
                  <c:v>-5.8453400000000003E-2</c:v>
                </c:pt>
                <c:pt idx="5543">
                  <c:v>-5.8477700000000001E-2</c:v>
                </c:pt>
                <c:pt idx="5544">
                  <c:v>-5.84398E-2</c:v>
                </c:pt>
                <c:pt idx="5545">
                  <c:v>-5.8338099999999997E-2</c:v>
                </c:pt>
                <c:pt idx="5546">
                  <c:v>-5.8171300000000002E-2</c:v>
                </c:pt>
                <c:pt idx="5547">
                  <c:v>-5.7937799999999998E-2</c:v>
                </c:pt>
                <c:pt idx="5548">
                  <c:v>-5.7636600000000003E-2</c:v>
                </c:pt>
                <c:pt idx="5549">
                  <c:v>-5.7267899999999997E-2</c:v>
                </c:pt>
                <c:pt idx="5550">
                  <c:v>-5.6832199999999999E-2</c:v>
                </c:pt>
                <c:pt idx="5551">
                  <c:v>-5.6329400000000002E-2</c:v>
                </c:pt>
                <c:pt idx="5552">
                  <c:v>-5.5760499999999998E-2</c:v>
                </c:pt>
                <c:pt idx="5553">
                  <c:v>-5.5127000000000002E-2</c:v>
                </c:pt>
                <c:pt idx="5554">
                  <c:v>-5.4430199999999998E-2</c:v>
                </c:pt>
                <c:pt idx="5555">
                  <c:v>-5.3669500000000002E-2</c:v>
                </c:pt>
                <c:pt idx="5556">
                  <c:v>-5.2844599999999999E-2</c:v>
                </c:pt>
                <c:pt idx="5557">
                  <c:v>-5.1956200000000001E-2</c:v>
                </c:pt>
                <c:pt idx="5558">
                  <c:v>-5.1007499999999997E-2</c:v>
                </c:pt>
                <c:pt idx="5559">
                  <c:v>-5.0001999999999998E-2</c:v>
                </c:pt>
                <c:pt idx="5560">
                  <c:v>-4.8940200000000003E-2</c:v>
                </c:pt>
                <c:pt idx="5561">
                  <c:v>-4.7822000000000003E-2</c:v>
                </c:pt>
                <c:pt idx="5562">
                  <c:v>-4.6649099999999999E-2</c:v>
                </c:pt>
                <c:pt idx="5563">
                  <c:v>-4.54238E-2</c:v>
                </c:pt>
                <c:pt idx="5564">
                  <c:v>-4.41473E-2</c:v>
                </c:pt>
                <c:pt idx="5565">
                  <c:v>-4.2820400000000002E-2</c:v>
                </c:pt>
                <c:pt idx="5566">
                  <c:v>-4.1443899999999999E-2</c:v>
                </c:pt>
                <c:pt idx="5567">
                  <c:v>-4.0019100000000002E-2</c:v>
                </c:pt>
                <c:pt idx="5568">
                  <c:v>-3.8548100000000002E-2</c:v>
                </c:pt>
                <c:pt idx="5569">
                  <c:v>-3.7034200000000003E-2</c:v>
                </c:pt>
                <c:pt idx="5570">
                  <c:v>-3.5480299999999999E-2</c:v>
                </c:pt>
                <c:pt idx="5571">
                  <c:v>-3.3889599999999999E-2</c:v>
                </c:pt>
                <c:pt idx="5572">
                  <c:v>-3.2264399999999999E-2</c:v>
                </c:pt>
                <c:pt idx="5573">
                  <c:v>-3.0606299999999999E-2</c:v>
                </c:pt>
                <c:pt idx="5574">
                  <c:v>-2.8917499999999999E-2</c:v>
                </c:pt>
                <c:pt idx="5575">
                  <c:v>-2.7203000000000001E-2</c:v>
                </c:pt>
                <c:pt idx="5576">
                  <c:v>-2.54694E-2</c:v>
                </c:pt>
                <c:pt idx="5577">
                  <c:v>-2.3721200000000001E-2</c:v>
                </c:pt>
                <c:pt idx="5578">
                  <c:v>-2.1961100000000001E-2</c:v>
                </c:pt>
                <c:pt idx="5579">
                  <c:v>-2.0193599999999999E-2</c:v>
                </c:pt>
                <c:pt idx="5580">
                  <c:v>-1.8423999999999999E-2</c:v>
                </c:pt>
                <c:pt idx="5581">
                  <c:v>-1.66578E-2</c:v>
                </c:pt>
                <c:pt idx="5582">
                  <c:v>-1.48995E-2</c:v>
                </c:pt>
                <c:pt idx="5583">
                  <c:v>-1.31507E-2</c:v>
                </c:pt>
                <c:pt idx="5584">
                  <c:v>-1.14132E-2</c:v>
                </c:pt>
                <c:pt idx="5585" formatCode="0.00E+00">
                  <c:v>-9.6910599999999996E-3</c:v>
                </c:pt>
                <c:pt idx="5586" formatCode="0.00E+00">
                  <c:v>-7.9891900000000002E-3</c:v>
                </c:pt>
                <c:pt idx="5587" formatCode="0.00E+00">
                  <c:v>-6.3098900000000003E-3</c:v>
                </c:pt>
                <c:pt idx="5588" formatCode="0.00E+00">
                  <c:v>-4.6528300000000002E-3</c:v>
                </c:pt>
                <c:pt idx="5589" formatCode="0.00E+00">
                  <c:v>-3.0184500000000002E-3</c:v>
                </c:pt>
                <c:pt idx="5590" formatCode="0.00E+00">
                  <c:v>-1.40974E-3</c:v>
                </c:pt>
                <c:pt idx="5591" formatCode="0.00E+00">
                  <c:v>1.7001700000000001E-4</c:v>
                </c:pt>
                <c:pt idx="5592" formatCode="0.00E+00">
                  <c:v>1.71901E-3</c:v>
                </c:pt>
                <c:pt idx="5593" formatCode="0.00E+00">
                  <c:v>3.2359799999999998E-3</c:v>
                </c:pt>
                <c:pt idx="5594" formatCode="0.00E+00">
                  <c:v>4.7182099999999996E-3</c:v>
                </c:pt>
                <c:pt idx="5595" formatCode="0.00E+00">
                  <c:v>6.1608399999999999E-3</c:v>
                </c:pt>
                <c:pt idx="5596" formatCode="0.00E+00">
                  <c:v>7.5588900000000004E-3</c:v>
                </c:pt>
                <c:pt idx="5597" formatCode="0.00E+00">
                  <c:v>8.9102299999999999E-3</c:v>
                </c:pt>
                <c:pt idx="5598">
                  <c:v>1.02151E-2</c:v>
                </c:pt>
                <c:pt idx="5599">
                  <c:v>1.14731E-2</c:v>
                </c:pt>
                <c:pt idx="5600">
                  <c:v>1.26824E-2</c:v>
                </c:pt>
                <c:pt idx="5601">
                  <c:v>1.3838899999999999E-2</c:v>
                </c:pt>
                <c:pt idx="5602">
                  <c:v>1.4938699999999999E-2</c:v>
                </c:pt>
                <c:pt idx="5603">
                  <c:v>1.5979299999999998E-2</c:v>
                </c:pt>
                <c:pt idx="5604">
                  <c:v>1.6958999999999998E-2</c:v>
                </c:pt>
                <c:pt idx="5605">
                  <c:v>1.7877000000000001E-2</c:v>
                </c:pt>
                <c:pt idx="5606">
                  <c:v>1.8731600000000001E-2</c:v>
                </c:pt>
                <c:pt idx="5607">
                  <c:v>1.9521299999999998E-2</c:v>
                </c:pt>
                <c:pt idx="5608">
                  <c:v>2.02455E-2</c:v>
                </c:pt>
                <c:pt idx="5609">
                  <c:v>2.09038E-2</c:v>
                </c:pt>
                <c:pt idx="5610">
                  <c:v>2.14962E-2</c:v>
                </c:pt>
                <c:pt idx="5611">
                  <c:v>2.20226E-2</c:v>
                </c:pt>
                <c:pt idx="5612">
                  <c:v>2.24824E-2</c:v>
                </c:pt>
                <c:pt idx="5613">
                  <c:v>2.2875699999999999E-2</c:v>
                </c:pt>
                <c:pt idx="5614">
                  <c:v>2.3205300000000002E-2</c:v>
                </c:pt>
                <c:pt idx="5615">
                  <c:v>2.3473000000000001E-2</c:v>
                </c:pt>
                <c:pt idx="5616">
                  <c:v>2.3675600000000002E-2</c:v>
                </c:pt>
                <c:pt idx="5617">
                  <c:v>2.3807499999999999E-2</c:v>
                </c:pt>
                <c:pt idx="5618">
                  <c:v>2.38657E-2</c:v>
                </c:pt>
                <c:pt idx="5619">
                  <c:v>2.3851199999999999E-2</c:v>
                </c:pt>
                <c:pt idx="5620">
                  <c:v>2.3766599999999999E-2</c:v>
                </c:pt>
                <c:pt idx="5621">
                  <c:v>2.3614599999999999E-2</c:v>
                </c:pt>
                <c:pt idx="5622">
                  <c:v>2.3397600000000001E-2</c:v>
                </c:pt>
                <c:pt idx="5623">
                  <c:v>2.31168E-2</c:v>
                </c:pt>
                <c:pt idx="5624">
                  <c:v>2.2770100000000001E-2</c:v>
                </c:pt>
                <c:pt idx="5625">
                  <c:v>2.23526E-2</c:v>
                </c:pt>
                <c:pt idx="5626">
                  <c:v>2.1862099999999999E-2</c:v>
                </c:pt>
                <c:pt idx="5627">
                  <c:v>2.12999E-2</c:v>
                </c:pt>
                <c:pt idx="5628">
                  <c:v>2.0669199999999999E-2</c:v>
                </c:pt>
                <c:pt idx="5629">
                  <c:v>1.9972500000000001E-2</c:v>
                </c:pt>
                <c:pt idx="5630">
                  <c:v>1.9210999999999999E-2</c:v>
                </c:pt>
                <c:pt idx="5631">
                  <c:v>1.83859E-2</c:v>
                </c:pt>
                <c:pt idx="5632">
                  <c:v>1.74986E-2</c:v>
                </c:pt>
                <c:pt idx="5633">
                  <c:v>1.6551400000000001E-2</c:v>
                </c:pt>
                <c:pt idx="5634">
                  <c:v>1.5547800000000001E-2</c:v>
                </c:pt>
                <c:pt idx="5635">
                  <c:v>1.44913E-2</c:v>
                </c:pt>
                <c:pt idx="5636">
                  <c:v>1.3383600000000001E-2</c:v>
                </c:pt>
                <c:pt idx="5637">
                  <c:v>1.2226799999999999E-2</c:v>
                </c:pt>
                <c:pt idx="5638">
                  <c:v>1.10253E-2</c:v>
                </c:pt>
                <c:pt idx="5639" formatCode="0.00E+00">
                  <c:v>9.7848799999999993E-3</c:v>
                </c:pt>
                <c:pt idx="5640" formatCode="0.00E+00">
                  <c:v>8.5107800000000008E-3</c:v>
                </c:pt>
                <c:pt idx="5641" formatCode="0.00E+00">
                  <c:v>7.2066099999999996E-3</c:v>
                </c:pt>
                <c:pt idx="5642" formatCode="0.00E+00">
                  <c:v>5.87441E-3</c:v>
                </c:pt>
                <c:pt idx="5643" formatCode="0.00E+00">
                  <c:v>4.5149999999999999E-3</c:v>
                </c:pt>
                <c:pt idx="5644" formatCode="0.00E+00">
                  <c:v>3.12824E-3</c:v>
                </c:pt>
                <c:pt idx="5645" formatCode="0.00E+00">
                  <c:v>1.71378E-3</c:v>
                </c:pt>
                <c:pt idx="5646" formatCode="0.00E+00">
                  <c:v>2.7221E-4</c:v>
                </c:pt>
                <c:pt idx="5647" formatCode="0.00E+00">
                  <c:v>-1.1945300000000001E-3</c:v>
                </c:pt>
                <c:pt idx="5648" formatCode="0.00E+00">
                  <c:v>-2.68388E-3</c:v>
                </c:pt>
                <c:pt idx="5649" formatCode="0.00E+00">
                  <c:v>-4.1927099999999997E-3</c:v>
                </c:pt>
                <c:pt idx="5650" formatCode="0.00E+00">
                  <c:v>-5.7172200000000003E-3</c:v>
                </c:pt>
                <c:pt idx="5651" formatCode="0.00E+00">
                  <c:v>-7.2539700000000002E-3</c:v>
                </c:pt>
                <c:pt idx="5652" formatCode="0.00E+00">
                  <c:v>-8.8007899999999993E-3</c:v>
                </c:pt>
                <c:pt idx="5653">
                  <c:v>-1.03561E-2</c:v>
                </c:pt>
                <c:pt idx="5654">
                  <c:v>-1.1917000000000001E-2</c:v>
                </c:pt>
                <c:pt idx="5655">
                  <c:v>-1.34789E-2</c:v>
                </c:pt>
                <c:pt idx="5656">
                  <c:v>-1.50359E-2</c:v>
                </c:pt>
                <c:pt idx="5657">
                  <c:v>-1.6582900000000001E-2</c:v>
                </c:pt>
                <c:pt idx="5658">
                  <c:v>-1.8115200000000001E-2</c:v>
                </c:pt>
                <c:pt idx="5659">
                  <c:v>-1.96285E-2</c:v>
                </c:pt>
                <c:pt idx="5660">
                  <c:v>-2.1118999999999999E-2</c:v>
                </c:pt>
                <c:pt idx="5661">
                  <c:v>-2.25852E-2</c:v>
                </c:pt>
                <c:pt idx="5662">
                  <c:v>-2.4027E-2</c:v>
                </c:pt>
                <c:pt idx="5663">
                  <c:v>-2.54442E-2</c:v>
                </c:pt>
                <c:pt idx="5664">
                  <c:v>-2.6835600000000001E-2</c:v>
                </c:pt>
                <c:pt idx="5665">
                  <c:v>-2.81988E-2</c:v>
                </c:pt>
                <c:pt idx="5666">
                  <c:v>-2.9532200000000002E-2</c:v>
                </c:pt>
                <c:pt idx="5667">
                  <c:v>-3.0835600000000001E-2</c:v>
                </c:pt>
                <c:pt idx="5668">
                  <c:v>-3.2109400000000003E-2</c:v>
                </c:pt>
                <c:pt idx="5669">
                  <c:v>-3.3353099999999997E-2</c:v>
                </c:pt>
                <c:pt idx="5670">
                  <c:v>-3.4564499999999998E-2</c:v>
                </c:pt>
                <c:pt idx="5671">
                  <c:v>-3.5738699999999998E-2</c:v>
                </c:pt>
                <c:pt idx="5672">
                  <c:v>-3.6871599999999997E-2</c:v>
                </c:pt>
                <c:pt idx="5673">
                  <c:v>-3.7961599999999998E-2</c:v>
                </c:pt>
                <c:pt idx="5674">
                  <c:v>-3.9007800000000002E-2</c:v>
                </c:pt>
                <c:pt idx="5675">
                  <c:v>-4.0008099999999998E-2</c:v>
                </c:pt>
                <c:pt idx="5676">
                  <c:v>-4.0959000000000002E-2</c:v>
                </c:pt>
                <c:pt idx="5677">
                  <c:v>-4.1857999999999999E-2</c:v>
                </c:pt>
                <c:pt idx="5678">
                  <c:v>-4.2704400000000003E-2</c:v>
                </c:pt>
                <c:pt idx="5679">
                  <c:v>-4.3498000000000002E-2</c:v>
                </c:pt>
                <c:pt idx="5680">
                  <c:v>-4.4237699999999998E-2</c:v>
                </c:pt>
                <c:pt idx="5681">
                  <c:v>-4.4922700000000003E-2</c:v>
                </c:pt>
                <c:pt idx="5682">
                  <c:v>-4.5553299999999998E-2</c:v>
                </c:pt>
                <c:pt idx="5683">
                  <c:v>-4.6129999999999997E-2</c:v>
                </c:pt>
                <c:pt idx="5684">
                  <c:v>-4.6653800000000002E-2</c:v>
                </c:pt>
                <c:pt idx="5685">
                  <c:v>-4.7122799999999999E-2</c:v>
                </c:pt>
                <c:pt idx="5686">
                  <c:v>-4.7531799999999999E-2</c:v>
                </c:pt>
                <c:pt idx="5687">
                  <c:v>-4.7876599999999998E-2</c:v>
                </c:pt>
                <c:pt idx="5688">
                  <c:v>-4.81568E-2</c:v>
                </c:pt>
                <c:pt idx="5689">
                  <c:v>-4.8373899999999997E-2</c:v>
                </c:pt>
                <c:pt idx="5690">
                  <c:v>-4.8529200000000002E-2</c:v>
                </c:pt>
                <c:pt idx="5691">
                  <c:v>-4.8622699999999998E-2</c:v>
                </c:pt>
                <c:pt idx="5692">
                  <c:v>-4.8653500000000002E-2</c:v>
                </c:pt>
                <c:pt idx="5693">
                  <c:v>-4.8620499999999997E-2</c:v>
                </c:pt>
                <c:pt idx="5694">
                  <c:v>-4.8523799999999999E-2</c:v>
                </c:pt>
                <c:pt idx="5695">
                  <c:v>-4.8362599999999999E-2</c:v>
                </c:pt>
                <c:pt idx="5696">
                  <c:v>-4.81363E-2</c:v>
                </c:pt>
                <c:pt idx="5697">
                  <c:v>-4.7846399999999997E-2</c:v>
                </c:pt>
                <c:pt idx="5698">
                  <c:v>-4.7494300000000003E-2</c:v>
                </c:pt>
                <c:pt idx="5699">
                  <c:v>-4.70789E-2</c:v>
                </c:pt>
                <c:pt idx="5700">
                  <c:v>-4.6597600000000003E-2</c:v>
                </c:pt>
                <c:pt idx="5701">
                  <c:v>-4.6048600000000002E-2</c:v>
                </c:pt>
                <c:pt idx="5702">
                  <c:v>-4.5432100000000003E-2</c:v>
                </c:pt>
                <c:pt idx="5703">
                  <c:v>-4.4750400000000003E-2</c:v>
                </c:pt>
                <c:pt idx="5704">
                  <c:v>-4.4008199999999997E-2</c:v>
                </c:pt>
                <c:pt idx="5705">
                  <c:v>-4.3210800000000001E-2</c:v>
                </c:pt>
                <c:pt idx="5706">
                  <c:v>-4.2360700000000001E-2</c:v>
                </c:pt>
                <c:pt idx="5707">
                  <c:v>-4.14589E-2</c:v>
                </c:pt>
                <c:pt idx="5708">
                  <c:v>-4.05055E-2</c:v>
                </c:pt>
                <c:pt idx="5709">
                  <c:v>-3.9499600000000003E-2</c:v>
                </c:pt>
                <c:pt idx="5710">
                  <c:v>-3.8439399999999999E-2</c:v>
                </c:pt>
                <c:pt idx="5711">
                  <c:v>-3.7327199999999998E-2</c:v>
                </c:pt>
                <c:pt idx="5712">
                  <c:v>-3.6170399999999998E-2</c:v>
                </c:pt>
                <c:pt idx="5713">
                  <c:v>-3.4974900000000003E-2</c:v>
                </c:pt>
                <c:pt idx="5714">
                  <c:v>-3.3741899999999998E-2</c:v>
                </c:pt>
                <c:pt idx="5715">
                  <c:v>-3.2470199999999998E-2</c:v>
                </c:pt>
                <c:pt idx="5716">
                  <c:v>-3.1159699999999999E-2</c:v>
                </c:pt>
                <c:pt idx="5717">
                  <c:v>-2.9811600000000001E-2</c:v>
                </c:pt>
                <c:pt idx="5718">
                  <c:v>-2.8426300000000002E-2</c:v>
                </c:pt>
                <c:pt idx="5719">
                  <c:v>-2.7004400000000001E-2</c:v>
                </c:pt>
                <c:pt idx="5720">
                  <c:v>-2.55482E-2</c:v>
                </c:pt>
                <c:pt idx="5721">
                  <c:v>-2.40603E-2</c:v>
                </c:pt>
                <c:pt idx="5722">
                  <c:v>-2.2542199999999998E-2</c:v>
                </c:pt>
                <c:pt idx="5723">
                  <c:v>-2.0993999999999999E-2</c:v>
                </c:pt>
                <c:pt idx="5724">
                  <c:v>-1.9415000000000002E-2</c:v>
                </c:pt>
                <c:pt idx="5725">
                  <c:v>-1.78017E-2</c:v>
                </c:pt>
                <c:pt idx="5726">
                  <c:v>-1.61491E-2</c:v>
                </c:pt>
                <c:pt idx="5727">
                  <c:v>-1.44592E-2</c:v>
                </c:pt>
                <c:pt idx="5728">
                  <c:v>-1.27408E-2</c:v>
                </c:pt>
                <c:pt idx="5729">
                  <c:v>-1.10013E-2</c:v>
                </c:pt>
                <c:pt idx="5730" formatCode="0.00E+00">
                  <c:v>-9.2448800000000005E-3</c:v>
                </c:pt>
                <c:pt idx="5731" formatCode="0.00E+00">
                  <c:v>-7.47585E-3</c:v>
                </c:pt>
                <c:pt idx="5732" formatCode="0.00E+00">
                  <c:v>-5.6997599999999999E-3</c:v>
                </c:pt>
                <c:pt idx="5733" formatCode="0.00E+00">
                  <c:v>-3.9203700000000003E-3</c:v>
                </c:pt>
                <c:pt idx="5734" formatCode="0.00E+00">
                  <c:v>-2.1400500000000001E-3</c:v>
                </c:pt>
                <c:pt idx="5735" formatCode="0.00E+00">
                  <c:v>-3.6180000000000001E-4</c:v>
                </c:pt>
                <c:pt idx="5736" formatCode="0.00E+00">
                  <c:v>1.4106399999999999E-3</c:v>
                </c:pt>
                <c:pt idx="5737" formatCode="0.00E+00">
                  <c:v>3.1744999999999998E-3</c:v>
                </c:pt>
                <c:pt idx="5738" formatCode="0.00E+00">
                  <c:v>4.9276099999999998E-3</c:v>
                </c:pt>
                <c:pt idx="5739" formatCode="0.00E+00">
                  <c:v>6.6659800000000002E-3</c:v>
                </c:pt>
                <c:pt idx="5740" formatCode="0.00E+00">
                  <c:v>8.3836399999999995E-3</c:v>
                </c:pt>
                <c:pt idx="5741">
                  <c:v>1.00751E-2</c:v>
                </c:pt>
                <c:pt idx="5742">
                  <c:v>1.1737900000000001E-2</c:v>
                </c:pt>
                <c:pt idx="5743">
                  <c:v>1.33717E-2</c:v>
                </c:pt>
                <c:pt idx="5744">
                  <c:v>1.4976E-2</c:v>
                </c:pt>
                <c:pt idx="5745">
                  <c:v>1.65487E-2</c:v>
                </c:pt>
                <c:pt idx="5746">
                  <c:v>1.8087599999999999E-2</c:v>
                </c:pt>
                <c:pt idx="5747">
                  <c:v>1.9591799999999999E-2</c:v>
                </c:pt>
                <c:pt idx="5748">
                  <c:v>2.1059600000000001E-2</c:v>
                </c:pt>
                <c:pt idx="5749">
                  <c:v>2.2488000000000001E-2</c:v>
                </c:pt>
                <c:pt idx="5750">
                  <c:v>2.38728E-2</c:v>
                </c:pt>
                <c:pt idx="5751">
                  <c:v>2.5210900000000001E-2</c:v>
                </c:pt>
                <c:pt idx="5752">
                  <c:v>2.64999E-2</c:v>
                </c:pt>
                <c:pt idx="5753">
                  <c:v>2.7737399999999999E-2</c:v>
                </c:pt>
                <c:pt idx="5754">
                  <c:v>2.8920499999999998E-2</c:v>
                </c:pt>
                <c:pt idx="5755">
                  <c:v>3.0046199999999999E-2</c:v>
                </c:pt>
                <c:pt idx="5756">
                  <c:v>3.1111900000000001E-2</c:v>
                </c:pt>
                <c:pt idx="5757">
                  <c:v>3.2115600000000001E-2</c:v>
                </c:pt>
                <c:pt idx="5758">
                  <c:v>3.3055500000000002E-2</c:v>
                </c:pt>
                <c:pt idx="5759">
                  <c:v>3.3930099999999998E-2</c:v>
                </c:pt>
                <c:pt idx="5760">
                  <c:v>3.4737700000000003E-2</c:v>
                </c:pt>
                <c:pt idx="5761">
                  <c:v>3.5476000000000001E-2</c:v>
                </c:pt>
                <c:pt idx="5762">
                  <c:v>3.6142000000000001E-2</c:v>
                </c:pt>
                <c:pt idx="5763">
                  <c:v>3.6734700000000002E-2</c:v>
                </c:pt>
                <c:pt idx="5764">
                  <c:v>3.7253399999999999E-2</c:v>
                </c:pt>
                <c:pt idx="5765">
                  <c:v>3.7696599999999997E-2</c:v>
                </c:pt>
                <c:pt idx="5766">
                  <c:v>3.8062899999999997E-2</c:v>
                </c:pt>
                <c:pt idx="5767">
                  <c:v>3.8352400000000002E-2</c:v>
                </c:pt>
                <c:pt idx="5768">
                  <c:v>3.85654E-2</c:v>
                </c:pt>
                <c:pt idx="5769">
                  <c:v>3.8702E-2</c:v>
                </c:pt>
                <c:pt idx="5770">
                  <c:v>3.87616E-2</c:v>
                </c:pt>
                <c:pt idx="5771">
                  <c:v>3.8742199999999997E-2</c:v>
                </c:pt>
                <c:pt idx="5772">
                  <c:v>3.8642099999999999E-2</c:v>
                </c:pt>
                <c:pt idx="5773">
                  <c:v>3.84619E-2</c:v>
                </c:pt>
                <c:pt idx="5774">
                  <c:v>3.8205099999999999E-2</c:v>
                </c:pt>
                <c:pt idx="5775">
                  <c:v>3.7873999999999998E-2</c:v>
                </c:pt>
                <c:pt idx="5776">
                  <c:v>3.7469200000000001E-2</c:v>
                </c:pt>
                <c:pt idx="5777">
                  <c:v>3.6991700000000002E-2</c:v>
                </c:pt>
                <c:pt idx="5778">
                  <c:v>3.6442700000000001E-2</c:v>
                </c:pt>
                <c:pt idx="5779">
                  <c:v>3.5823000000000001E-2</c:v>
                </c:pt>
                <c:pt idx="5780">
                  <c:v>3.51338E-2</c:v>
                </c:pt>
                <c:pt idx="5781">
                  <c:v>3.43761E-2</c:v>
                </c:pt>
                <c:pt idx="5782">
                  <c:v>3.3551699999999997E-2</c:v>
                </c:pt>
                <c:pt idx="5783">
                  <c:v>3.2662400000000001E-2</c:v>
                </c:pt>
                <c:pt idx="5784">
                  <c:v>3.1709000000000001E-2</c:v>
                </c:pt>
                <c:pt idx="5785">
                  <c:v>3.0691800000000002E-2</c:v>
                </c:pt>
                <c:pt idx="5786">
                  <c:v>2.9613199999999999E-2</c:v>
                </c:pt>
                <c:pt idx="5787">
                  <c:v>2.8477200000000001E-2</c:v>
                </c:pt>
                <c:pt idx="5788">
                  <c:v>2.72879E-2</c:v>
                </c:pt>
                <c:pt idx="5789">
                  <c:v>2.6048600000000002E-2</c:v>
                </c:pt>
                <c:pt idx="5790">
                  <c:v>2.47624E-2</c:v>
                </c:pt>
                <c:pt idx="5791">
                  <c:v>2.34316E-2</c:v>
                </c:pt>
                <c:pt idx="5792">
                  <c:v>2.20577E-2</c:v>
                </c:pt>
                <c:pt idx="5793">
                  <c:v>2.0641699999999999E-2</c:v>
                </c:pt>
                <c:pt idx="5794">
                  <c:v>1.9186700000000001E-2</c:v>
                </c:pt>
                <c:pt idx="5795">
                  <c:v>1.76971E-2</c:v>
                </c:pt>
                <c:pt idx="5796">
                  <c:v>1.6177400000000002E-2</c:v>
                </c:pt>
                <c:pt idx="5797">
                  <c:v>1.46334E-2</c:v>
                </c:pt>
                <c:pt idx="5798">
                  <c:v>1.3069600000000001E-2</c:v>
                </c:pt>
                <c:pt idx="5799">
                  <c:v>1.1487199999999999E-2</c:v>
                </c:pt>
                <c:pt idx="5800" formatCode="0.00E+00">
                  <c:v>9.8866700000000002E-3</c:v>
                </c:pt>
                <c:pt idx="5801" formatCode="0.00E+00">
                  <c:v>8.2711399999999997E-3</c:v>
                </c:pt>
                <c:pt idx="5802" formatCode="0.00E+00">
                  <c:v>6.6464799999999997E-3</c:v>
                </c:pt>
                <c:pt idx="5803" formatCode="0.00E+00">
                  <c:v>5.0180700000000003E-3</c:v>
                </c:pt>
                <c:pt idx="5804" formatCode="0.00E+00">
                  <c:v>3.3899500000000001E-3</c:v>
                </c:pt>
                <c:pt idx="5805" formatCode="0.00E+00">
                  <c:v>1.76702E-3</c:v>
                </c:pt>
                <c:pt idx="5806" formatCode="0.00E+00">
                  <c:v>1.55103E-4</c:v>
                </c:pt>
                <c:pt idx="5807" formatCode="0.00E+00">
                  <c:v>-1.44155E-3</c:v>
                </c:pt>
                <c:pt idx="5808" formatCode="0.00E+00">
                  <c:v>-3.0204199999999998E-3</c:v>
                </c:pt>
                <c:pt idx="5809" formatCode="0.00E+00">
                  <c:v>-4.5797399999999997E-3</c:v>
                </c:pt>
                <c:pt idx="5810" formatCode="0.00E+00">
                  <c:v>-6.1164100000000001E-3</c:v>
                </c:pt>
                <c:pt idx="5811" formatCode="0.00E+00">
                  <c:v>-7.6242899999999997E-3</c:v>
                </c:pt>
                <c:pt idx="5812" formatCode="0.00E+00">
                  <c:v>-9.0950700000000002E-3</c:v>
                </c:pt>
                <c:pt idx="5813">
                  <c:v>-1.05183E-2</c:v>
                </c:pt>
                <c:pt idx="5814">
                  <c:v>-1.1887E-2</c:v>
                </c:pt>
                <c:pt idx="5815">
                  <c:v>-1.3204E-2</c:v>
                </c:pt>
                <c:pt idx="5816">
                  <c:v>-1.44745E-2</c:v>
                </c:pt>
                <c:pt idx="5817">
                  <c:v>-1.5695500000000001E-2</c:v>
                </c:pt>
                <c:pt idx="5818">
                  <c:v>-1.6861500000000001E-2</c:v>
                </c:pt>
                <c:pt idx="5819">
                  <c:v>-1.79699E-2</c:v>
                </c:pt>
                <c:pt idx="5820">
                  <c:v>-1.9019500000000002E-2</c:v>
                </c:pt>
                <c:pt idx="5821">
                  <c:v>-2.00076E-2</c:v>
                </c:pt>
                <c:pt idx="5822">
                  <c:v>-2.0930500000000001E-2</c:v>
                </c:pt>
                <c:pt idx="5823">
                  <c:v>-2.17853E-2</c:v>
                </c:pt>
                <c:pt idx="5824">
                  <c:v>-2.25705E-2</c:v>
                </c:pt>
                <c:pt idx="5825">
                  <c:v>-2.3284599999999999E-2</c:v>
                </c:pt>
                <c:pt idx="5826">
                  <c:v>-2.3926300000000001E-2</c:v>
                </c:pt>
                <c:pt idx="5827">
                  <c:v>-2.44949E-2</c:v>
                </c:pt>
                <c:pt idx="5828">
                  <c:v>-2.49891E-2</c:v>
                </c:pt>
                <c:pt idx="5829">
                  <c:v>-2.5406700000000001E-2</c:v>
                </c:pt>
                <c:pt idx="5830">
                  <c:v>-2.57445E-2</c:v>
                </c:pt>
                <c:pt idx="5831">
                  <c:v>-2.5999399999999999E-2</c:v>
                </c:pt>
                <c:pt idx="5832">
                  <c:v>-2.6170599999999999E-2</c:v>
                </c:pt>
                <c:pt idx="5833">
                  <c:v>-2.62575E-2</c:v>
                </c:pt>
                <c:pt idx="5834">
                  <c:v>-2.6258099999999999E-2</c:v>
                </c:pt>
                <c:pt idx="5835">
                  <c:v>-2.6169000000000001E-2</c:v>
                </c:pt>
                <c:pt idx="5836">
                  <c:v>-2.5987099999999999E-2</c:v>
                </c:pt>
                <c:pt idx="5837">
                  <c:v>-2.5711700000000001E-2</c:v>
                </c:pt>
                <c:pt idx="5838">
                  <c:v>-2.5343000000000001E-2</c:v>
                </c:pt>
                <c:pt idx="5839">
                  <c:v>-2.4880900000000001E-2</c:v>
                </c:pt>
                <c:pt idx="5840">
                  <c:v>-2.4324999999999999E-2</c:v>
                </c:pt>
                <c:pt idx="5841">
                  <c:v>-2.3675499999999999E-2</c:v>
                </c:pt>
                <c:pt idx="5842">
                  <c:v>-2.29327E-2</c:v>
                </c:pt>
                <c:pt idx="5843">
                  <c:v>-2.2097100000000001E-2</c:v>
                </c:pt>
                <c:pt idx="5844">
                  <c:v>-2.1170100000000001E-2</c:v>
                </c:pt>
                <c:pt idx="5845">
                  <c:v>-2.0152900000000001E-2</c:v>
                </c:pt>
                <c:pt idx="5846">
                  <c:v>-1.90472E-2</c:v>
                </c:pt>
                <c:pt idx="5847">
                  <c:v>-1.7854100000000001E-2</c:v>
                </c:pt>
                <c:pt idx="5848">
                  <c:v>-1.6574499999999999E-2</c:v>
                </c:pt>
                <c:pt idx="5849">
                  <c:v>-1.52099E-2</c:v>
                </c:pt>
                <c:pt idx="5850">
                  <c:v>-1.3761300000000001E-2</c:v>
                </c:pt>
                <c:pt idx="5851">
                  <c:v>-1.2230400000000001E-2</c:v>
                </c:pt>
                <c:pt idx="5852">
                  <c:v>-1.06195E-2</c:v>
                </c:pt>
                <c:pt idx="5853" formatCode="0.00E+00">
                  <c:v>-8.9318399999999999E-3</c:v>
                </c:pt>
                <c:pt idx="5854" formatCode="0.00E+00">
                  <c:v>-7.17018E-3</c:v>
                </c:pt>
                <c:pt idx="5855" formatCode="0.00E+00">
                  <c:v>-5.3363100000000004E-3</c:v>
                </c:pt>
                <c:pt idx="5856" formatCode="0.00E+00">
                  <c:v>-3.4321199999999999E-3</c:v>
                </c:pt>
                <c:pt idx="5857" formatCode="0.00E+00">
                  <c:v>-1.45984E-3</c:v>
                </c:pt>
                <c:pt idx="5858" formatCode="0.00E+00">
                  <c:v>5.7822799999999997E-4</c:v>
                </c:pt>
                <c:pt idx="5859" formatCode="0.00E+00">
                  <c:v>2.67914E-3</c:v>
                </c:pt>
                <c:pt idx="5860" formatCode="0.00E+00">
                  <c:v>4.8390400000000002E-3</c:v>
                </c:pt>
                <c:pt idx="5861" formatCode="0.00E+00">
                  <c:v>7.0542799999999996E-3</c:v>
                </c:pt>
                <c:pt idx="5862" formatCode="0.00E+00">
                  <c:v>9.3221099999999998E-3</c:v>
                </c:pt>
                <c:pt idx="5863">
                  <c:v>1.16405E-2</c:v>
                </c:pt>
                <c:pt idx="5864">
                  <c:v>1.40071E-2</c:v>
                </c:pt>
                <c:pt idx="5865">
                  <c:v>1.64183E-2</c:v>
                </c:pt>
                <c:pt idx="5866">
                  <c:v>1.88702E-2</c:v>
                </c:pt>
                <c:pt idx="5867">
                  <c:v>2.1359E-2</c:v>
                </c:pt>
                <c:pt idx="5868">
                  <c:v>2.3880800000000001E-2</c:v>
                </c:pt>
                <c:pt idx="5869">
                  <c:v>2.64321E-2</c:v>
                </c:pt>
                <c:pt idx="5870">
                  <c:v>2.9009E-2</c:v>
                </c:pt>
                <c:pt idx="5871">
                  <c:v>3.1607499999999997E-2</c:v>
                </c:pt>
                <c:pt idx="5872">
                  <c:v>3.4223299999999998E-2</c:v>
                </c:pt>
                <c:pt idx="5873">
                  <c:v>3.68531E-2</c:v>
                </c:pt>
                <c:pt idx="5874">
                  <c:v>3.9493899999999998E-2</c:v>
                </c:pt>
                <c:pt idx="5875">
                  <c:v>4.2142300000000001E-2</c:v>
                </c:pt>
                <c:pt idx="5876">
                  <c:v>4.4794599999999997E-2</c:v>
                </c:pt>
                <c:pt idx="5877">
                  <c:v>4.7447200000000002E-2</c:v>
                </c:pt>
                <c:pt idx="5878">
                  <c:v>5.0096500000000002E-2</c:v>
                </c:pt>
                <c:pt idx="5879">
                  <c:v>5.2738500000000001E-2</c:v>
                </c:pt>
                <c:pt idx="5880">
                  <c:v>5.5368899999999999E-2</c:v>
                </c:pt>
                <c:pt idx="5881">
                  <c:v>5.79842E-2</c:v>
                </c:pt>
                <c:pt idx="5882">
                  <c:v>6.0581599999999999E-2</c:v>
                </c:pt>
                <c:pt idx="5883">
                  <c:v>6.3159300000000002E-2</c:v>
                </c:pt>
                <c:pt idx="5884">
                  <c:v>6.5715300000000004E-2</c:v>
                </c:pt>
                <c:pt idx="5885">
                  <c:v>6.8246899999999999E-2</c:v>
                </c:pt>
                <c:pt idx="5886">
                  <c:v>7.0750099999999996E-2</c:v>
                </c:pt>
                <c:pt idx="5887">
                  <c:v>7.3220400000000005E-2</c:v>
                </c:pt>
                <c:pt idx="5888">
                  <c:v>7.5653499999999999E-2</c:v>
                </c:pt>
                <c:pt idx="5889">
                  <c:v>7.8046500000000005E-2</c:v>
                </c:pt>
                <c:pt idx="5890">
                  <c:v>8.0397300000000005E-2</c:v>
                </c:pt>
                <c:pt idx="5891">
                  <c:v>8.2703499999999999E-2</c:v>
                </c:pt>
                <c:pt idx="5892">
                  <c:v>8.4962300000000004E-2</c:v>
                </c:pt>
                <c:pt idx="5893">
                  <c:v>8.7171399999999996E-2</c:v>
                </c:pt>
                <c:pt idx="5894">
                  <c:v>8.9328500000000005E-2</c:v>
                </c:pt>
                <c:pt idx="5895">
                  <c:v>9.1430899999999996E-2</c:v>
                </c:pt>
                <c:pt idx="5896">
                  <c:v>9.3474799999999997E-2</c:v>
                </c:pt>
                <c:pt idx="5897">
                  <c:v>9.5457200000000006E-2</c:v>
                </c:pt>
                <c:pt idx="5898">
                  <c:v>9.7376000000000004E-2</c:v>
                </c:pt>
                <c:pt idx="5899">
                  <c:v>9.9229300000000006E-2</c:v>
                </c:pt>
                <c:pt idx="5900">
                  <c:v>0.10101599999999999</c:v>
                </c:pt>
                <c:pt idx="5901">
                  <c:v>0.102733</c:v>
                </c:pt>
                <c:pt idx="5902">
                  <c:v>0.104379</c:v>
                </c:pt>
                <c:pt idx="5903">
                  <c:v>0.105951</c:v>
                </c:pt>
                <c:pt idx="5904">
                  <c:v>0.107449</c:v>
                </c:pt>
                <c:pt idx="5905">
                  <c:v>0.108871</c:v>
                </c:pt>
                <c:pt idx="5906">
                  <c:v>0.110218</c:v>
                </c:pt>
                <c:pt idx="5907">
                  <c:v>0.111486</c:v>
                </c:pt>
                <c:pt idx="5908">
                  <c:v>0.112677</c:v>
                </c:pt>
                <c:pt idx="5909">
                  <c:v>0.113788</c:v>
                </c:pt>
                <c:pt idx="5910">
                  <c:v>0.114819</c:v>
                </c:pt>
                <c:pt idx="5911">
                  <c:v>0.11577</c:v>
                </c:pt>
                <c:pt idx="5912">
                  <c:v>0.11663900000000001</c:v>
                </c:pt>
                <c:pt idx="5913">
                  <c:v>0.117427</c:v>
                </c:pt>
                <c:pt idx="5914">
                  <c:v>0.118131</c:v>
                </c:pt>
                <c:pt idx="5915">
                  <c:v>0.118751</c:v>
                </c:pt>
                <c:pt idx="5916">
                  <c:v>0.119287</c:v>
                </c:pt>
                <c:pt idx="5917">
                  <c:v>0.119742</c:v>
                </c:pt>
                <c:pt idx="5918">
                  <c:v>0.120114</c:v>
                </c:pt>
                <c:pt idx="5919">
                  <c:v>0.120405</c:v>
                </c:pt>
                <c:pt idx="5920">
                  <c:v>0.120615</c:v>
                </c:pt>
                <c:pt idx="5921">
                  <c:v>0.12074500000000001</c:v>
                </c:pt>
                <c:pt idx="5922">
                  <c:v>0.120796</c:v>
                </c:pt>
                <c:pt idx="5923">
                  <c:v>0.120769</c:v>
                </c:pt>
                <c:pt idx="5924">
                  <c:v>0.12066499999999999</c:v>
                </c:pt>
                <c:pt idx="5925">
                  <c:v>0.120486</c:v>
                </c:pt>
                <c:pt idx="5926">
                  <c:v>0.12023200000000001</c:v>
                </c:pt>
                <c:pt idx="5927">
                  <c:v>0.119903</c:v>
                </c:pt>
                <c:pt idx="5928">
                  <c:v>0.119502</c:v>
                </c:pt>
                <c:pt idx="5929">
                  <c:v>0.119029</c:v>
                </c:pt>
                <c:pt idx="5930">
                  <c:v>0.11848599999999999</c:v>
                </c:pt>
                <c:pt idx="5931">
                  <c:v>0.117877</c:v>
                </c:pt>
                <c:pt idx="5932">
                  <c:v>0.1172</c:v>
                </c:pt>
                <c:pt idx="5933">
                  <c:v>0.11645899999999999</c:v>
                </c:pt>
                <c:pt idx="5934">
                  <c:v>0.11565499999999999</c:v>
                </c:pt>
                <c:pt idx="5935">
                  <c:v>0.114791</c:v>
                </c:pt>
                <c:pt idx="5936">
                  <c:v>0.113869</c:v>
                </c:pt>
                <c:pt idx="5937">
                  <c:v>0.11289100000000001</c:v>
                </c:pt>
                <c:pt idx="5938">
                  <c:v>0.11186</c:v>
                </c:pt>
                <c:pt idx="5939">
                  <c:v>0.110777</c:v>
                </c:pt>
                <c:pt idx="5940">
                  <c:v>0.10964400000000001</c:v>
                </c:pt>
                <c:pt idx="5941">
                  <c:v>0.108463</c:v>
                </c:pt>
                <c:pt idx="5942">
                  <c:v>0.107235</c:v>
                </c:pt>
                <c:pt idx="5943">
                  <c:v>0.105963</c:v>
                </c:pt>
                <c:pt idx="5944">
                  <c:v>0.10464900000000001</c:v>
                </c:pt>
                <c:pt idx="5945">
                  <c:v>0.103296</c:v>
                </c:pt>
                <c:pt idx="5946">
                  <c:v>0.101906</c:v>
                </c:pt>
                <c:pt idx="5947">
                  <c:v>0.100482</c:v>
                </c:pt>
                <c:pt idx="5948">
                  <c:v>9.9026500000000003E-2</c:v>
                </c:pt>
                <c:pt idx="5949">
                  <c:v>9.7542199999999996E-2</c:v>
                </c:pt>
                <c:pt idx="5950">
                  <c:v>9.6031900000000003E-2</c:v>
                </c:pt>
                <c:pt idx="5951">
                  <c:v>9.4498600000000002E-2</c:v>
                </c:pt>
                <c:pt idx="5952">
                  <c:v>9.2944899999999997E-2</c:v>
                </c:pt>
                <c:pt idx="5953">
                  <c:v>9.1373300000000005E-2</c:v>
                </c:pt>
                <c:pt idx="5954">
                  <c:v>8.9786299999999999E-2</c:v>
                </c:pt>
                <c:pt idx="5955">
                  <c:v>8.8186299999999995E-2</c:v>
                </c:pt>
                <c:pt idx="5956">
                  <c:v>8.6575600000000003E-2</c:v>
                </c:pt>
                <c:pt idx="5957">
                  <c:v>8.4956900000000002E-2</c:v>
                </c:pt>
                <c:pt idx="5958">
                  <c:v>8.3332799999999999E-2</c:v>
                </c:pt>
                <c:pt idx="5959">
                  <c:v>8.1705799999999995E-2</c:v>
                </c:pt>
                <c:pt idx="5960">
                  <c:v>8.0077999999999996E-2</c:v>
                </c:pt>
                <c:pt idx="5961">
                  <c:v>7.8451999999999994E-2</c:v>
                </c:pt>
                <c:pt idx="5962">
                  <c:v>7.6830399999999993E-2</c:v>
                </c:pt>
                <c:pt idx="5963">
                  <c:v>7.5215799999999999E-2</c:v>
                </c:pt>
                <c:pt idx="5964">
                  <c:v>7.3610400000000006E-2</c:v>
                </c:pt>
                <c:pt idx="5965">
                  <c:v>7.2016999999999998E-2</c:v>
                </c:pt>
                <c:pt idx="5966">
                  <c:v>7.0438000000000001E-2</c:v>
                </c:pt>
                <c:pt idx="5967">
                  <c:v>6.8875699999999998E-2</c:v>
                </c:pt>
                <c:pt idx="5968">
                  <c:v>6.7332699999999995E-2</c:v>
                </c:pt>
                <c:pt idx="5969">
                  <c:v>6.5811400000000006E-2</c:v>
                </c:pt>
                <c:pt idx="5970">
                  <c:v>6.4313700000000001E-2</c:v>
                </c:pt>
                <c:pt idx="5971">
                  <c:v>6.2841599999999997E-2</c:v>
                </c:pt>
                <c:pt idx="5972">
                  <c:v>6.1397500000000001E-2</c:v>
                </c:pt>
                <c:pt idx="5973">
                  <c:v>5.9984000000000003E-2</c:v>
                </c:pt>
                <c:pt idx="5974">
                  <c:v>5.8603200000000001E-2</c:v>
                </c:pt>
                <c:pt idx="5975">
                  <c:v>5.7256399999999999E-2</c:v>
                </c:pt>
                <c:pt idx="5976">
                  <c:v>5.5944800000000003E-2</c:v>
                </c:pt>
                <c:pt idx="5977">
                  <c:v>5.4670000000000003E-2</c:v>
                </c:pt>
                <c:pt idx="5978">
                  <c:v>5.3434299999999997E-2</c:v>
                </c:pt>
                <c:pt idx="5979">
                  <c:v>5.2240000000000002E-2</c:v>
                </c:pt>
                <c:pt idx="5980">
                  <c:v>5.1088799999999997E-2</c:v>
                </c:pt>
                <c:pt idx="5981">
                  <c:v>4.9982600000000002E-2</c:v>
                </c:pt>
                <c:pt idx="5982">
                  <c:v>4.8923500000000002E-2</c:v>
                </c:pt>
                <c:pt idx="5983">
                  <c:v>4.7912099999999999E-2</c:v>
                </c:pt>
                <c:pt idx="5984">
                  <c:v>4.6949200000000003E-2</c:v>
                </c:pt>
                <c:pt idx="5985">
                  <c:v>4.6036100000000003E-2</c:v>
                </c:pt>
                <c:pt idx="5986">
                  <c:v>4.5174600000000002E-2</c:v>
                </c:pt>
                <c:pt idx="5987">
                  <c:v>4.4365700000000001E-2</c:v>
                </c:pt>
                <c:pt idx="5988">
                  <c:v>4.3609700000000001E-2</c:v>
                </c:pt>
                <c:pt idx="5989">
                  <c:v>4.2907000000000001E-2</c:v>
                </c:pt>
                <c:pt idx="5990">
                  <c:v>4.22581E-2</c:v>
                </c:pt>
                <c:pt idx="5991">
                  <c:v>4.1664E-2</c:v>
                </c:pt>
                <c:pt idx="5992">
                  <c:v>4.1125299999999997E-2</c:v>
                </c:pt>
                <c:pt idx="5993">
                  <c:v>4.0642299999999999E-2</c:v>
                </c:pt>
                <c:pt idx="5994">
                  <c:v>4.0215000000000001E-2</c:v>
                </c:pt>
                <c:pt idx="5995">
                  <c:v>3.9843700000000003E-2</c:v>
                </c:pt>
                <c:pt idx="5996">
                  <c:v>3.95292E-2</c:v>
                </c:pt>
                <c:pt idx="5997">
                  <c:v>3.9272500000000002E-2</c:v>
                </c:pt>
                <c:pt idx="5998">
                  <c:v>3.9074400000000002E-2</c:v>
                </c:pt>
                <c:pt idx="5999">
                  <c:v>3.8935699999999997E-2</c:v>
                </c:pt>
                <c:pt idx="6000">
                  <c:v>3.8856599999999998E-2</c:v>
                </c:pt>
                <c:pt idx="6001">
                  <c:v>3.8837299999999998E-2</c:v>
                </c:pt>
                <c:pt idx="6002">
                  <c:v>3.8878200000000002E-2</c:v>
                </c:pt>
                <c:pt idx="6003">
                  <c:v>3.8979100000000003E-2</c:v>
                </c:pt>
                <c:pt idx="6004">
                  <c:v>3.9139100000000003E-2</c:v>
                </c:pt>
                <c:pt idx="6005">
                  <c:v>3.9356500000000003E-2</c:v>
                </c:pt>
                <c:pt idx="6006">
                  <c:v>3.96303E-2</c:v>
                </c:pt>
                <c:pt idx="6007">
                  <c:v>3.9960200000000001E-2</c:v>
                </c:pt>
                <c:pt idx="6008">
                  <c:v>4.0346100000000003E-2</c:v>
                </c:pt>
                <c:pt idx="6009">
                  <c:v>4.0786999999999997E-2</c:v>
                </c:pt>
                <c:pt idx="6010">
                  <c:v>4.12818E-2</c:v>
                </c:pt>
                <c:pt idx="6011">
                  <c:v>4.18293E-2</c:v>
                </c:pt>
                <c:pt idx="6012">
                  <c:v>4.24287E-2</c:v>
                </c:pt>
                <c:pt idx="6013">
                  <c:v>4.3079199999999998E-2</c:v>
                </c:pt>
                <c:pt idx="6014">
                  <c:v>4.3778600000000001E-2</c:v>
                </c:pt>
                <c:pt idx="6015">
                  <c:v>4.4525000000000002E-2</c:v>
                </c:pt>
                <c:pt idx="6016">
                  <c:v>4.5316700000000001E-2</c:v>
                </c:pt>
                <c:pt idx="6017">
                  <c:v>4.6152400000000003E-2</c:v>
                </c:pt>
                <c:pt idx="6018">
                  <c:v>4.70304E-2</c:v>
                </c:pt>
                <c:pt idx="6019">
                  <c:v>4.7948600000000001E-2</c:v>
                </c:pt>
                <c:pt idx="6020">
                  <c:v>4.8904999999999997E-2</c:v>
                </c:pt>
                <c:pt idx="6021">
                  <c:v>4.9898100000000001E-2</c:v>
                </c:pt>
                <c:pt idx="6022">
                  <c:v>5.09265E-2</c:v>
                </c:pt>
                <c:pt idx="6023">
                  <c:v>5.1988199999999998E-2</c:v>
                </c:pt>
                <c:pt idx="6024">
                  <c:v>5.3081000000000003E-2</c:v>
                </c:pt>
                <c:pt idx="6025">
                  <c:v>5.4202500000000001E-2</c:v>
                </c:pt>
                <c:pt idx="6026">
                  <c:v>5.5350700000000003E-2</c:v>
                </c:pt>
                <c:pt idx="6027">
                  <c:v>5.6523200000000003E-2</c:v>
                </c:pt>
                <c:pt idx="6028">
                  <c:v>5.77178E-2</c:v>
                </c:pt>
                <c:pt idx="6029">
                  <c:v>5.8932499999999999E-2</c:v>
                </c:pt>
                <c:pt idx="6030">
                  <c:v>6.0165099999999999E-2</c:v>
                </c:pt>
                <c:pt idx="6031">
                  <c:v>6.1413200000000001E-2</c:v>
                </c:pt>
                <c:pt idx="6032">
                  <c:v>6.26747E-2</c:v>
                </c:pt>
                <c:pt idx="6033">
                  <c:v>6.3947400000000001E-2</c:v>
                </c:pt>
                <c:pt idx="6034">
                  <c:v>6.5229099999999998E-2</c:v>
                </c:pt>
                <c:pt idx="6035">
                  <c:v>6.6517099999999996E-2</c:v>
                </c:pt>
                <c:pt idx="6036">
                  <c:v>6.78092E-2</c:v>
                </c:pt>
                <c:pt idx="6037">
                  <c:v>6.9103100000000001E-2</c:v>
                </c:pt>
                <c:pt idx="6038">
                  <c:v>7.0396200000000006E-2</c:v>
                </c:pt>
                <c:pt idx="6039">
                  <c:v>7.1686E-2</c:v>
                </c:pt>
                <c:pt idx="6040">
                  <c:v>7.2970199999999999E-2</c:v>
                </c:pt>
                <c:pt idx="6041">
                  <c:v>7.4247099999999996E-2</c:v>
                </c:pt>
                <c:pt idx="6042">
                  <c:v>7.5514899999999996E-2</c:v>
                </c:pt>
                <c:pt idx="6043">
                  <c:v>7.6771000000000006E-2</c:v>
                </c:pt>
                <c:pt idx="6044">
                  <c:v>7.8012799999999993E-2</c:v>
                </c:pt>
                <c:pt idx="6045">
                  <c:v>7.9237699999999994E-2</c:v>
                </c:pt>
                <c:pt idx="6046">
                  <c:v>8.0443700000000007E-2</c:v>
                </c:pt>
                <c:pt idx="6047">
                  <c:v>8.1629099999999996E-2</c:v>
                </c:pt>
                <c:pt idx="6048">
                  <c:v>8.2792099999999993E-2</c:v>
                </c:pt>
                <c:pt idx="6049">
                  <c:v>8.3930900000000003E-2</c:v>
                </c:pt>
                <c:pt idx="6050">
                  <c:v>8.5043400000000005E-2</c:v>
                </c:pt>
                <c:pt idx="6051">
                  <c:v>8.6128200000000002E-2</c:v>
                </c:pt>
                <c:pt idx="6052">
                  <c:v>8.7183899999999995E-2</c:v>
                </c:pt>
                <c:pt idx="6053">
                  <c:v>8.8208900000000007E-2</c:v>
                </c:pt>
                <c:pt idx="6054">
                  <c:v>8.9201500000000003E-2</c:v>
                </c:pt>
                <c:pt idx="6055">
                  <c:v>9.0159600000000006E-2</c:v>
                </c:pt>
                <c:pt idx="6056">
                  <c:v>9.1081599999999999E-2</c:v>
                </c:pt>
                <c:pt idx="6057">
                  <c:v>9.19658E-2</c:v>
                </c:pt>
                <c:pt idx="6058">
                  <c:v>9.2810299999999998E-2</c:v>
                </c:pt>
                <c:pt idx="6059">
                  <c:v>9.3613500000000002E-2</c:v>
                </c:pt>
                <c:pt idx="6060">
                  <c:v>9.4374200000000005E-2</c:v>
                </c:pt>
                <c:pt idx="6061">
                  <c:v>9.5091800000000004E-2</c:v>
                </c:pt>
                <c:pt idx="6062">
                  <c:v>9.5765600000000006E-2</c:v>
                </c:pt>
                <c:pt idx="6063">
                  <c:v>9.6395099999999997E-2</c:v>
                </c:pt>
                <c:pt idx="6064">
                  <c:v>9.6979200000000002E-2</c:v>
                </c:pt>
                <c:pt idx="6065">
                  <c:v>9.7516900000000004E-2</c:v>
                </c:pt>
                <c:pt idx="6066">
                  <c:v>9.8007300000000006E-2</c:v>
                </c:pt>
                <c:pt idx="6067">
                  <c:v>9.8449800000000004E-2</c:v>
                </c:pt>
                <c:pt idx="6068">
                  <c:v>9.8844100000000004E-2</c:v>
                </c:pt>
                <c:pt idx="6069">
                  <c:v>9.9190100000000003E-2</c:v>
                </c:pt>
                <c:pt idx="6070">
                  <c:v>9.9487900000000004E-2</c:v>
                </c:pt>
                <c:pt idx="6071">
                  <c:v>9.9737300000000001E-2</c:v>
                </c:pt>
                <c:pt idx="6072">
                  <c:v>9.9938299999999994E-2</c:v>
                </c:pt>
                <c:pt idx="6073">
                  <c:v>0.100091</c:v>
                </c:pt>
                <c:pt idx="6074">
                  <c:v>0.10019500000000001</c:v>
                </c:pt>
                <c:pt idx="6075">
                  <c:v>0.10025000000000001</c:v>
                </c:pt>
                <c:pt idx="6076">
                  <c:v>0.100258</c:v>
                </c:pt>
                <c:pt idx="6077">
                  <c:v>0.100218</c:v>
                </c:pt>
                <c:pt idx="6078">
                  <c:v>0.100131</c:v>
                </c:pt>
                <c:pt idx="6079">
                  <c:v>9.9997799999999998E-2</c:v>
                </c:pt>
                <c:pt idx="6080">
                  <c:v>9.9818000000000004E-2</c:v>
                </c:pt>
                <c:pt idx="6081">
                  <c:v>9.9592799999999995E-2</c:v>
                </c:pt>
                <c:pt idx="6082">
                  <c:v>9.9323300000000003E-2</c:v>
                </c:pt>
                <c:pt idx="6083">
                  <c:v>9.9011100000000005E-2</c:v>
                </c:pt>
                <c:pt idx="6084">
                  <c:v>9.8657300000000003E-2</c:v>
                </c:pt>
                <c:pt idx="6085">
                  <c:v>9.8262600000000005E-2</c:v>
                </c:pt>
                <c:pt idx="6086">
                  <c:v>9.7827800000000006E-2</c:v>
                </c:pt>
                <c:pt idx="6087">
                  <c:v>9.7354700000000002E-2</c:v>
                </c:pt>
                <c:pt idx="6088">
                  <c:v>9.6845299999999995E-2</c:v>
                </c:pt>
                <c:pt idx="6089">
                  <c:v>9.6300800000000006E-2</c:v>
                </c:pt>
                <c:pt idx="6090">
                  <c:v>9.5723000000000003E-2</c:v>
                </c:pt>
                <c:pt idx="6091">
                  <c:v>9.5113799999999998E-2</c:v>
                </c:pt>
                <c:pt idx="6092">
                  <c:v>9.4475000000000003E-2</c:v>
                </c:pt>
                <c:pt idx="6093">
                  <c:v>9.3808100000000005E-2</c:v>
                </c:pt>
                <c:pt idx="6094">
                  <c:v>9.3114100000000005E-2</c:v>
                </c:pt>
                <c:pt idx="6095">
                  <c:v>9.2395000000000005E-2</c:v>
                </c:pt>
                <c:pt idx="6096">
                  <c:v>9.1652899999999995E-2</c:v>
                </c:pt>
                <c:pt idx="6097">
                  <c:v>9.0889899999999996E-2</c:v>
                </c:pt>
                <c:pt idx="6098">
                  <c:v>9.0107800000000002E-2</c:v>
                </c:pt>
                <c:pt idx="6099">
                  <c:v>8.9308799999999994E-2</c:v>
                </c:pt>
                <c:pt idx="6100">
                  <c:v>8.8495299999999999E-2</c:v>
                </c:pt>
                <c:pt idx="6101">
                  <c:v>8.7670100000000001E-2</c:v>
                </c:pt>
                <c:pt idx="6102">
                  <c:v>8.6835200000000001E-2</c:v>
                </c:pt>
                <c:pt idx="6103">
                  <c:v>8.5992700000000005E-2</c:v>
                </c:pt>
                <c:pt idx="6104">
                  <c:v>8.5144600000000001E-2</c:v>
                </c:pt>
                <c:pt idx="6105">
                  <c:v>8.4292800000000001E-2</c:v>
                </c:pt>
                <c:pt idx="6106">
                  <c:v>8.3439200000000005E-2</c:v>
                </c:pt>
                <c:pt idx="6107">
                  <c:v>8.2585599999999995E-2</c:v>
                </c:pt>
                <c:pt idx="6108">
                  <c:v>8.1733399999999998E-2</c:v>
                </c:pt>
                <c:pt idx="6109">
                  <c:v>8.0884700000000004E-2</c:v>
                </c:pt>
                <c:pt idx="6110">
                  <c:v>8.0041699999999993E-2</c:v>
                </c:pt>
                <c:pt idx="6111">
                  <c:v>7.9207E-2</c:v>
                </c:pt>
                <c:pt idx="6112">
                  <c:v>7.8383499999999995E-2</c:v>
                </c:pt>
                <c:pt idx="6113">
                  <c:v>7.7573799999999998E-2</c:v>
                </c:pt>
                <c:pt idx="6114">
                  <c:v>7.6780500000000002E-2</c:v>
                </c:pt>
                <c:pt idx="6115">
                  <c:v>7.6005500000000004E-2</c:v>
                </c:pt>
                <c:pt idx="6116">
                  <c:v>7.5250300000000006E-2</c:v>
                </c:pt>
                <c:pt idx="6117">
                  <c:v>7.4516700000000005E-2</c:v>
                </c:pt>
                <c:pt idx="6118">
                  <c:v>7.3806800000000006E-2</c:v>
                </c:pt>
                <c:pt idx="6119">
                  <c:v>7.3122699999999999E-2</c:v>
                </c:pt>
                <c:pt idx="6120">
                  <c:v>7.2466299999999997E-2</c:v>
                </c:pt>
                <c:pt idx="6121">
                  <c:v>7.1838799999999994E-2</c:v>
                </c:pt>
                <c:pt idx="6122">
                  <c:v>7.1241600000000002E-2</c:v>
                </c:pt>
                <c:pt idx="6123">
                  <c:v>7.06759E-2</c:v>
                </c:pt>
                <c:pt idx="6124">
                  <c:v>7.0142999999999997E-2</c:v>
                </c:pt>
                <c:pt idx="6125">
                  <c:v>6.9643999999999998E-2</c:v>
                </c:pt>
                <c:pt idx="6126">
                  <c:v>6.9180400000000003E-2</c:v>
                </c:pt>
                <c:pt idx="6127">
                  <c:v>6.8753599999999998E-2</c:v>
                </c:pt>
                <c:pt idx="6128">
                  <c:v>6.83647E-2</c:v>
                </c:pt>
                <c:pt idx="6129">
                  <c:v>6.8015000000000006E-2</c:v>
                </c:pt>
                <c:pt idx="6130">
                  <c:v>6.7705699999999994E-2</c:v>
                </c:pt>
                <c:pt idx="6131">
                  <c:v>6.7437700000000003E-2</c:v>
                </c:pt>
                <c:pt idx="6132">
                  <c:v>6.7211499999999993E-2</c:v>
                </c:pt>
                <c:pt idx="6133">
                  <c:v>6.7027400000000001E-2</c:v>
                </c:pt>
                <c:pt idx="6134">
                  <c:v>6.6886100000000004E-2</c:v>
                </c:pt>
                <c:pt idx="6135">
                  <c:v>6.6787600000000003E-2</c:v>
                </c:pt>
                <c:pt idx="6136">
                  <c:v>6.6732299999999994E-2</c:v>
                </c:pt>
                <c:pt idx="6137">
                  <c:v>6.6720799999999997E-2</c:v>
                </c:pt>
                <c:pt idx="6138">
                  <c:v>6.6754300000000003E-2</c:v>
                </c:pt>
                <c:pt idx="6139">
                  <c:v>6.6833299999999998E-2</c:v>
                </c:pt>
                <c:pt idx="6140">
                  <c:v>6.6958000000000004E-2</c:v>
                </c:pt>
                <c:pt idx="6141">
                  <c:v>6.7128499999999994E-2</c:v>
                </c:pt>
                <c:pt idx="6142">
                  <c:v>6.7344899999999999E-2</c:v>
                </c:pt>
                <c:pt idx="6143">
                  <c:v>6.7606700000000006E-2</c:v>
                </c:pt>
                <c:pt idx="6144">
                  <c:v>6.7913200000000007E-2</c:v>
                </c:pt>
                <c:pt idx="6145">
                  <c:v>6.8264099999999994E-2</c:v>
                </c:pt>
                <c:pt idx="6146">
                  <c:v>6.8658700000000003E-2</c:v>
                </c:pt>
                <c:pt idx="6147">
                  <c:v>6.9096599999999994E-2</c:v>
                </c:pt>
                <c:pt idx="6148">
                  <c:v>6.9577100000000003E-2</c:v>
                </c:pt>
                <c:pt idx="6149">
                  <c:v>7.0099499999999995E-2</c:v>
                </c:pt>
                <c:pt idx="6150">
                  <c:v>7.0663699999999996E-2</c:v>
                </c:pt>
                <c:pt idx="6151">
                  <c:v>7.1269700000000005E-2</c:v>
                </c:pt>
                <c:pt idx="6152">
                  <c:v>7.19167E-2</c:v>
                </c:pt>
                <c:pt idx="6153">
                  <c:v>7.2603399999999998E-2</c:v>
                </c:pt>
                <c:pt idx="6154">
                  <c:v>7.3328699999999997E-2</c:v>
                </c:pt>
                <c:pt idx="6155">
                  <c:v>7.4091500000000005E-2</c:v>
                </c:pt>
                <c:pt idx="6156">
                  <c:v>7.4890100000000001E-2</c:v>
                </c:pt>
                <c:pt idx="6157">
                  <c:v>7.5722700000000004E-2</c:v>
                </c:pt>
                <c:pt idx="6158">
                  <c:v>7.6587699999999995E-2</c:v>
                </c:pt>
                <c:pt idx="6159">
                  <c:v>7.7484200000000003E-2</c:v>
                </c:pt>
                <c:pt idx="6160">
                  <c:v>7.84112E-2</c:v>
                </c:pt>
                <c:pt idx="6161">
                  <c:v>7.9367400000000005E-2</c:v>
                </c:pt>
                <c:pt idx="6162">
                  <c:v>8.0351099999999995E-2</c:v>
                </c:pt>
                <c:pt idx="6163">
                  <c:v>8.1360600000000005E-2</c:v>
                </c:pt>
                <c:pt idx="6164">
                  <c:v>8.2393999999999995E-2</c:v>
                </c:pt>
                <c:pt idx="6165">
                  <c:v>8.3448499999999995E-2</c:v>
                </c:pt>
                <c:pt idx="6166">
                  <c:v>8.4521700000000005E-2</c:v>
                </c:pt>
                <c:pt idx="6167">
                  <c:v>8.5612300000000002E-2</c:v>
                </c:pt>
                <c:pt idx="6168">
                  <c:v>8.6718900000000002E-2</c:v>
                </c:pt>
                <c:pt idx="6169">
                  <c:v>8.7839399999999998E-2</c:v>
                </c:pt>
                <c:pt idx="6170">
                  <c:v>8.89707E-2</c:v>
                </c:pt>
                <c:pt idx="6171">
                  <c:v>9.0110599999999999E-2</c:v>
                </c:pt>
                <c:pt idx="6172">
                  <c:v>9.1257099999999994E-2</c:v>
                </c:pt>
                <c:pt idx="6173">
                  <c:v>9.2407799999999998E-2</c:v>
                </c:pt>
                <c:pt idx="6174">
                  <c:v>9.3560199999999996E-2</c:v>
                </c:pt>
                <c:pt idx="6175">
                  <c:v>9.4711799999999999E-2</c:v>
                </c:pt>
                <c:pt idx="6176">
                  <c:v>9.5860399999999998E-2</c:v>
                </c:pt>
                <c:pt idx="6177">
                  <c:v>9.7004000000000007E-2</c:v>
                </c:pt>
                <c:pt idx="6178">
                  <c:v>9.8140699999999997E-2</c:v>
                </c:pt>
                <c:pt idx="6179">
                  <c:v>9.9268700000000001E-2</c:v>
                </c:pt>
                <c:pt idx="6180">
                  <c:v>0.100386</c:v>
                </c:pt>
                <c:pt idx="6181">
                  <c:v>0.10149</c:v>
                </c:pt>
                <c:pt idx="6182">
                  <c:v>0.10258100000000001</c:v>
                </c:pt>
                <c:pt idx="6183">
                  <c:v>0.103655</c:v>
                </c:pt>
                <c:pt idx="6184">
                  <c:v>0.104709</c:v>
                </c:pt>
                <c:pt idx="6185">
                  <c:v>0.105739</c:v>
                </c:pt>
                <c:pt idx="6186">
                  <c:v>0.10674599999999999</c:v>
                </c:pt>
                <c:pt idx="6187">
                  <c:v>0.10773000000000001</c:v>
                </c:pt>
                <c:pt idx="6188">
                  <c:v>0.10868700000000001</c:v>
                </c:pt>
                <c:pt idx="6189">
                  <c:v>0.10961700000000001</c:v>
                </c:pt>
                <c:pt idx="6190">
                  <c:v>0.11051900000000001</c:v>
                </c:pt>
                <c:pt idx="6191">
                  <c:v>0.111391</c:v>
                </c:pt>
                <c:pt idx="6192">
                  <c:v>0.112232</c:v>
                </c:pt>
                <c:pt idx="6193">
                  <c:v>0.113041</c:v>
                </c:pt>
                <c:pt idx="6194">
                  <c:v>0.113816</c:v>
                </c:pt>
                <c:pt idx="6195">
                  <c:v>0.11455600000000001</c:v>
                </c:pt>
                <c:pt idx="6196">
                  <c:v>0.115258</c:v>
                </c:pt>
                <c:pt idx="6197">
                  <c:v>0.115923</c:v>
                </c:pt>
                <c:pt idx="6198">
                  <c:v>0.11655</c:v>
                </c:pt>
                <c:pt idx="6199">
                  <c:v>0.117136</c:v>
                </c:pt>
                <c:pt idx="6200">
                  <c:v>0.11768199999999999</c:v>
                </c:pt>
                <c:pt idx="6201">
                  <c:v>0.118187</c:v>
                </c:pt>
                <c:pt idx="6202">
                  <c:v>0.11865100000000001</c:v>
                </c:pt>
                <c:pt idx="6203">
                  <c:v>0.119074</c:v>
                </c:pt>
                <c:pt idx="6204">
                  <c:v>0.11945600000000001</c:v>
                </c:pt>
                <c:pt idx="6205">
                  <c:v>0.119797</c:v>
                </c:pt>
                <c:pt idx="6206">
                  <c:v>0.12009599999999999</c:v>
                </c:pt>
                <c:pt idx="6207">
                  <c:v>0.120354</c:v>
                </c:pt>
                <c:pt idx="6208">
                  <c:v>0.120571</c:v>
                </c:pt>
                <c:pt idx="6209">
                  <c:v>0.12074699999999999</c:v>
                </c:pt>
                <c:pt idx="6210">
                  <c:v>0.120881</c:v>
                </c:pt>
                <c:pt idx="6211">
                  <c:v>0.120974</c:v>
                </c:pt>
                <c:pt idx="6212">
                  <c:v>0.12102400000000001</c:v>
                </c:pt>
                <c:pt idx="6213">
                  <c:v>0.121033</c:v>
                </c:pt>
                <c:pt idx="6214">
                  <c:v>0.120999</c:v>
                </c:pt>
                <c:pt idx="6215">
                  <c:v>0.120924</c:v>
                </c:pt>
                <c:pt idx="6216">
                  <c:v>0.120806</c:v>
                </c:pt>
                <c:pt idx="6217">
                  <c:v>0.120647</c:v>
                </c:pt>
                <c:pt idx="6218">
                  <c:v>0.120448</c:v>
                </c:pt>
                <c:pt idx="6219">
                  <c:v>0.12020699999999999</c:v>
                </c:pt>
                <c:pt idx="6220">
                  <c:v>0.119924</c:v>
                </c:pt>
                <c:pt idx="6221">
                  <c:v>0.1196</c:v>
                </c:pt>
                <c:pt idx="6222">
                  <c:v>0.11923599999999999</c:v>
                </c:pt>
                <c:pt idx="6223">
                  <c:v>0.11883199999999999</c:v>
                </c:pt>
                <c:pt idx="6224">
                  <c:v>0.11839</c:v>
                </c:pt>
                <c:pt idx="6225">
                  <c:v>0.117911</c:v>
                </c:pt>
                <c:pt idx="6226">
                  <c:v>0.117395</c:v>
                </c:pt>
                <c:pt idx="6227">
                  <c:v>0.116844</c:v>
                </c:pt>
                <c:pt idx="6228">
                  <c:v>0.116259</c:v>
                </c:pt>
                <c:pt idx="6229">
                  <c:v>0.11563900000000001</c:v>
                </c:pt>
                <c:pt idx="6230">
                  <c:v>0.114986</c:v>
                </c:pt>
                <c:pt idx="6231">
                  <c:v>0.114301</c:v>
                </c:pt>
                <c:pt idx="6232">
                  <c:v>0.11358500000000001</c:v>
                </c:pt>
                <c:pt idx="6233">
                  <c:v>0.11284</c:v>
                </c:pt>
                <c:pt idx="6234">
                  <c:v>0.112068</c:v>
                </c:pt>
                <c:pt idx="6235">
                  <c:v>0.11126999999999999</c:v>
                </c:pt>
                <c:pt idx="6236">
                  <c:v>0.11044900000000001</c:v>
                </c:pt>
                <c:pt idx="6237">
                  <c:v>0.109607</c:v>
                </c:pt>
                <c:pt idx="6238">
                  <c:v>0.108746</c:v>
                </c:pt>
                <c:pt idx="6239">
                  <c:v>0.107866</c:v>
                </c:pt>
                <c:pt idx="6240">
                  <c:v>0.10696799999999999</c:v>
                </c:pt>
                <c:pt idx="6241">
                  <c:v>0.106055</c:v>
                </c:pt>
                <c:pt idx="6242">
                  <c:v>0.105126</c:v>
                </c:pt>
                <c:pt idx="6243">
                  <c:v>0.104185</c:v>
                </c:pt>
                <c:pt idx="6244">
                  <c:v>0.10323300000000001</c:v>
                </c:pt>
                <c:pt idx="6245">
                  <c:v>0.10227</c:v>
                </c:pt>
                <c:pt idx="6246">
                  <c:v>0.101299</c:v>
                </c:pt>
                <c:pt idx="6247">
                  <c:v>0.10032099999999999</c:v>
                </c:pt>
                <c:pt idx="6248">
                  <c:v>9.9338399999999993E-2</c:v>
                </c:pt>
                <c:pt idx="6249">
                  <c:v>9.8353599999999999E-2</c:v>
                </c:pt>
                <c:pt idx="6250">
                  <c:v>9.7367700000000001E-2</c:v>
                </c:pt>
                <c:pt idx="6251">
                  <c:v>9.6381400000000006E-2</c:v>
                </c:pt>
                <c:pt idx="6252">
                  <c:v>9.5395400000000005E-2</c:v>
                </c:pt>
                <c:pt idx="6253">
                  <c:v>9.4411599999999998E-2</c:v>
                </c:pt>
                <c:pt idx="6254">
                  <c:v>9.3432399999999999E-2</c:v>
                </c:pt>
                <c:pt idx="6255">
                  <c:v>9.2459700000000006E-2</c:v>
                </c:pt>
                <c:pt idx="6256">
                  <c:v>9.1494699999999998E-2</c:v>
                </c:pt>
                <c:pt idx="6257">
                  <c:v>9.0538900000000005E-2</c:v>
                </c:pt>
                <c:pt idx="6258">
                  <c:v>8.9594199999999999E-2</c:v>
                </c:pt>
                <c:pt idx="6259">
                  <c:v>8.8661900000000002E-2</c:v>
                </c:pt>
                <c:pt idx="6260">
                  <c:v>8.7742500000000001E-2</c:v>
                </c:pt>
                <c:pt idx="6261">
                  <c:v>8.68366E-2</c:v>
                </c:pt>
                <c:pt idx="6262">
                  <c:v>8.5944400000000004E-2</c:v>
                </c:pt>
                <c:pt idx="6263">
                  <c:v>8.5067500000000004E-2</c:v>
                </c:pt>
                <c:pt idx="6264">
                  <c:v>8.4208000000000005E-2</c:v>
                </c:pt>
                <c:pt idx="6265">
                  <c:v>8.3367800000000006E-2</c:v>
                </c:pt>
                <c:pt idx="6266">
                  <c:v>8.2547800000000005E-2</c:v>
                </c:pt>
                <c:pt idx="6267">
                  <c:v>8.1748600000000005E-2</c:v>
                </c:pt>
                <c:pt idx="6268">
                  <c:v>8.0970799999999996E-2</c:v>
                </c:pt>
                <c:pt idx="6269">
                  <c:v>8.0215400000000006E-2</c:v>
                </c:pt>
                <c:pt idx="6270">
                  <c:v>7.9484299999999994E-2</c:v>
                </c:pt>
                <c:pt idx="6271">
                  <c:v>7.8776799999999994E-2</c:v>
                </c:pt>
                <c:pt idx="6272">
                  <c:v>7.8087400000000001E-2</c:v>
                </c:pt>
                <c:pt idx="6273">
                  <c:v>7.7416100000000002E-2</c:v>
                </c:pt>
                <c:pt idx="6274">
                  <c:v>7.67703E-2</c:v>
                </c:pt>
                <c:pt idx="6275">
                  <c:v>7.6151300000000005E-2</c:v>
                </c:pt>
                <c:pt idx="6276">
                  <c:v>7.5555600000000001E-2</c:v>
                </c:pt>
                <c:pt idx="6277">
                  <c:v>7.4983800000000003E-2</c:v>
                </c:pt>
                <c:pt idx="6278">
                  <c:v>7.4437400000000001E-2</c:v>
                </c:pt>
                <c:pt idx="6279">
                  <c:v>7.3916499999999996E-2</c:v>
                </c:pt>
                <c:pt idx="6280">
                  <c:v>7.3421E-2</c:v>
                </c:pt>
                <c:pt idx="6281">
                  <c:v>7.2950699999999993E-2</c:v>
                </c:pt>
                <c:pt idx="6282">
                  <c:v>7.2505399999999998E-2</c:v>
                </c:pt>
                <c:pt idx="6283">
                  <c:v>7.2085099999999999E-2</c:v>
                </c:pt>
                <c:pt idx="6284">
                  <c:v>7.1689699999999995E-2</c:v>
                </c:pt>
                <c:pt idx="6285">
                  <c:v>7.1318900000000005E-2</c:v>
                </c:pt>
                <c:pt idx="6286">
                  <c:v>7.0972800000000003E-2</c:v>
                </c:pt>
                <c:pt idx="6287">
                  <c:v>7.0651400000000003E-2</c:v>
                </c:pt>
                <c:pt idx="6288">
                  <c:v>7.0354700000000006E-2</c:v>
                </c:pt>
                <c:pt idx="6289">
                  <c:v>7.0082400000000003E-2</c:v>
                </c:pt>
                <c:pt idx="6290">
                  <c:v>6.9834800000000002E-2</c:v>
                </c:pt>
                <c:pt idx="6291">
                  <c:v>6.9611900000000004E-2</c:v>
                </c:pt>
                <c:pt idx="6292">
                  <c:v>6.94134E-2</c:v>
                </c:pt>
                <c:pt idx="6293">
                  <c:v>6.9238999999999995E-2</c:v>
                </c:pt>
                <c:pt idx="6294">
                  <c:v>6.90881E-2</c:v>
                </c:pt>
                <c:pt idx="6295">
                  <c:v>6.8960199999999999E-2</c:v>
                </c:pt>
                <c:pt idx="6296">
                  <c:v>6.8854299999999993E-2</c:v>
                </c:pt>
                <c:pt idx="6297">
                  <c:v>6.87691E-2</c:v>
                </c:pt>
                <c:pt idx="6298">
                  <c:v>6.8703E-2</c:v>
                </c:pt>
                <c:pt idx="6299">
                  <c:v>6.8654900000000005E-2</c:v>
                </c:pt>
                <c:pt idx="6300">
                  <c:v>6.8624000000000004E-2</c:v>
                </c:pt>
                <c:pt idx="6301">
                  <c:v>6.8609100000000006E-2</c:v>
                </c:pt>
                <c:pt idx="6302">
                  <c:v>6.8609500000000004E-2</c:v>
                </c:pt>
                <c:pt idx="6303">
                  <c:v>6.8624900000000003E-2</c:v>
                </c:pt>
                <c:pt idx="6304">
                  <c:v>6.8654599999999996E-2</c:v>
                </c:pt>
                <c:pt idx="6305">
                  <c:v>6.8696499999999994E-2</c:v>
                </c:pt>
                <c:pt idx="6306">
                  <c:v>6.8748400000000001E-2</c:v>
                </c:pt>
                <c:pt idx="6307">
                  <c:v>6.88082E-2</c:v>
                </c:pt>
                <c:pt idx="6308">
                  <c:v>6.88748E-2</c:v>
                </c:pt>
                <c:pt idx="6309">
                  <c:v>6.8947499999999995E-2</c:v>
                </c:pt>
                <c:pt idx="6310">
                  <c:v>6.9025199999999995E-2</c:v>
                </c:pt>
                <c:pt idx="6311">
                  <c:v>6.9106500000000001E-2</c:v>
                </c:pt>
                <c:pt idx="6312">
                  <c:v>6.9189799999999996E-2</c:v>
                </c:pt>
                <c:pt idx="6313">
                  <c:v>6.9273799999999996E-2</c:v>
                </c:pt>
                <c:pt idx="6314">
                  <c:v>6.9357799999999997E-2</c:v>
                </c:pt>
                <c:pt idx="6315">
                  <c:v>6.9441299999999997E-2</c:v>
                </c:pt>
                <c:pt idx="6316">
                  <c:v>6.9523600000000005E-2</c:v>
                </c:pt>
                <c:pt idx="6317">
                  <c:v>6.9603399999999996E-2</c:v>
                </c:pt>
                <c:pt idx="6318">
                  <c:v>6.9679699999999997E-2</c:v>
                </c:pt>
                <c:pt idx="6319">
                  <c:v>6.9751800000000003E-2</c:v>
                </c:pt>
                <c:pt idx="6320">
                  <c:v>6.9819199999999998E-2</c:v>
                </c:pt>
                <c:pt idx="6321">
                  <c:v>6.9880600000000001E-2</c:v>
                </c:pt>
                <c:pt idx="6322">
                  <c:v>6.9934899999999994E-2</c:v>
                </c:pt>
                <c:pt idx="6323">
                  <c:v>6.9980700000000007E-2</c:v>
                </c:pt>
                <c:pt idx="6324">
                  <c:v>7.0016800000000004E-2</c:v>
                </c:pt>
                <c:pt idx="6325">
                  <c:v>7.0042099999999996E-2</c:v>
                </c:pt>
                <c:pt idx="6326">
                  <c:v>7.0055900000000004E-2</c:v>
                </c:pt>
                <c:pt idx="6327">
                  <c:v>7.00572E-2</c:v>
                </c:pt>
                <c:pt idx="6328">
                  <c:v>7.0044899999999993E-2</c:v>
                </c:pt>
                <c:pt idx="6329">
                  <c:v>7.0018499999999997E-2</c:v>
                </c:pt>
                <c:pt idx="6330">
                  <c:v>6.9977399999999995E-2</c:v>
                </c:pt>
                <c:pt idx="6331">
                  <c:v>6.9920599999999999E-2</c:v>
                </c:pt>
                <c:pt idx="6332">
                  <c:v>6.9846800000000001E-2</c:v>
                </c:pt>
                <c:pt idx="6333">
                  <c:v>6.9753899999999994E-2</c:v>
                </c:pt>
                <c:pt idx="6334">
                  <c:v>6.9640400000000005E-2</c:v>
                </c:pt>
                <c:pt idx="6335">
                  <c:v>6.9505300000000006E-2</c:v>
                </c:pt>
                <c:pt idx="6336">
                  <c:v>6.9348999999999994E-2</c:v>
                </c:pt>
                <c:pt idx="6337">
                  <c:v>6.91716E-2</c:v>
                </c:pt>
                <c:pt idx="6338">
                  <c:v>6.8972500000000006E-2</c:v>
                </c:pt>
                <c:pt idx="6339">
                  <c:v>6.8750500000000006E-2</c:v>
                </c:pt>
                <c:pt idx="6340">
                  <c:v>6.8505099999999999E-2</c:v>
                </c:pt>
                <c:pt idx="6341">
                  <c:v>6.82363E-2</c:v>
                </c:pt>
                <c:pt idx="6342">
                  <c:v>6.7944400000000002E-2</c:v>
                </c:pt>
                <c:pt idx="6343">
                  <c:v>6.7629900000000007E-2</c:v>
                </c:pt>
                <c:pt idx="6344">
                  <c:v>6.7293699999999998E-2</c:v>
                </c:pt>
                <c:pt idx="6345">
                  <c:v>6.6935800000000004E-2</c:v>
                </c:pt>
                <c:pt idx="6346">
                  <c:v>6.6555400000000001E-2</c:v>
                </c:pt>
                <c:pt idx="6347">
                  <c:v>6.6151299999999996E-2</c:v>
                </c:pt>
                <c:pt idx="6348">
                  <c:v>6.5723500000000004E-2</c:v>
                </c:pt>
                <c:pt idx="6349">
                  <c:v>6.52726E-2</c:v>
                </c:pt>
                <c:pt idx="6350">
                  <c:v>6.4799499999999996E-2</c:v>
                </c:pt>
                <c:pt idx="6351">
                  <c:v>6.4304899999999998E-2</c:v>
                </c:pt>
                <c:pt idx="6352">
                  <c:v>6.3789700000000005E-2</c:v>
                </c:pt>
                <c:pt idx="6353">
                  <c:v>6.3254599999999994E-2</c:v>
                </c:pt>
                <c:pt idx="6354">
                  <c:v>6.27003E-2</c:v>
                </c:pt>
                <c:pt idx="6355">
                  <c:v>6.2126500000000001E-2</c:v>
                </c:pt>
                <c:pt idx="6356">
                  <c:v>6.1532299999999998E-2</c:v>
                </c:pt>
                <c:pt idx="6357">
                  <c:v>6.0918300000000002E-2</c:v>
                </c:pt>
                <c:pt idx="6358">
                  <c:v>6.0286399999999997E-2</c:v>
                </c:pt>
                <c:pt idx="6359">
                  <c:v>5.9634600000000003E-2</c:v>
                </c:pt>
                <c:pt idx="6360">
                  <c:v>5.8960800000000001E-2</c:v>
                </c:pt>
                <c:pt idx="6361">
                  <c:v>5.8269599999999998E-2</c:v>
                </c:pt>
                <c:pt idx="6362">
                  <c:v>5.7565400000000003E-2</c:v>
                </c:pt>
                <c:pt idx="6363">
                  <c:v>5.6846099999999997E-2</c:v>
                </c:pt>
                <c:pt idx="6364">
                  <c:v>5.6112200000000001E-2</c:v>
                </c:pt>
                <c:pt idx="6365">
                  <c:v>5.53663E-2</c:v>
                </c:pt>
                <c:pt idx="6366">
                  <c:v>5.4609699999999997E-2</c:v>
                </c:pt>
                <c:pt idx="6367">
                  <c:v>5.3843799999999997E-2</c:v>
                </c:pt>
                <c:pt idx="6368">
                  <c:v>5.3069999999999999E-2</c:v>
                </c:pt>
                <c:pt idx="6369">
                  <c:v>5.2289599999999999E-2</c:v>
                </c:pt>
                <c:pt idx="6370">
                  <c:v>5.1504399999999999E-2</c:v>
                </c:pt>
                <c:pt idx="6371">
                  <c:v>5.0716799999999999E-2</c:v>
                </c:pt>
                <c:pt idx="6372">
                  <c:v>4.9928699999999999E-2</c:v>
                </c:pt>
                <c:pt idx="6373">
                  <c:v>4.9141700000000003E-2</c:v>
                </c:pt>
                <c:pt idx="6374">
                  <c:v>4.8356900000000001E-2</c:v>
                </c:pt>
                <c:pt idx="6375">
                  <c:v>4.75755E-2</c:v>
                </c:pt>
                <c:pt idx="6376">
                  <c:v>4.6799100000000003E-2</c:v>
                </c:pt>
                <c:pt idx="6377">
                  <c:v>4.6029500000000001E-2</c:v>
                </c:pt>
                <c:pt idx="6378">
                  <c:v>4.5268500000000003E-2</c:v>
                </c:pt>
                <c:pt idx="6379">
                  <c:v>4.4517899999999999E-2</c:v>
                </c:pt>
                <c:pt idx="6380">
                  <c:v>4.3779600000000002E-2</c:v>
                </c:pt>
                <c:pt idx="6381">
                  <c:v>4.3055299999999998E-2</c:v>
                </c:pt>
                <c:pt idx="6382">
                  <c:v>4.2346500000000002E-2</c:v>
                </c:pt>
                <c:pt idx="6383">
                  <c:v>4.1654299999999998E-2</c:v>
                </c:pt>
                <c:pt idx="6384">
                  <c:v>4.0979599999999998E-2</c:v>
                </c:pt>
                <c:pt idx="6385">
                  <c:v>4.0322999999999998E-2</c:v>
                </c:pt>
                <c:pt idx="6386">
                  <c:v>3.9685600000000001E-2</c:v>
                </c:pt>
                <c:pt idx="6387">
                  <c:v>3.9068800000000001E-2</c:v>
                </c:pt>
                <c:pt idx="6388">
                  <c:v>3.8474700000000001E-2</c:v>
                </c:pt>
                <c:pt idx="6389">
                  <c:v>3.7904800000000002E-2</c:v>
                </c:pt>
                <c:pt idx="6390">
                  <c:v>3.7360400000000002E-2</c:v>
                </c:pt>
                <c:pt idx="6391">
                  <c:v>3.6842800000000002E-2</c:v>
                </c:pt>
                <c:pt idx="6392">
                  <c:v>3.6352799999999998E-2</c:v>
                </c:pt>
                <c:pt idx="6393">
                  <c:v>3.58908E-2</c:v>
                </c:pt>
                <c:pt idx="6394">
                  <c:v>3.54574E-2</c:v>
                </c:pt>
                <c:pt idx="6395">
                  <c:v>3.50532E-2</c:v>
                </c:pt>
                <c:pt idx="6396">
                  <c:v>3.4679599999999998E-2</c:v>
                </c:pt>
                <c:pt idx="6397">
                  <c:v>3.4338199999999999E-2</c:v>
                </c:pt>
                <c:pt idx="6398">
                  <c:v>3.4030499999999998E-2</c:v>
                </c:pt>
                <c:pt idx="6399">
                  <c:v>3.3758099999999999E-2</c:v>
                </c:pt>
                <c:pt idx="6400">
                  <c:v>3.3522400000000001E-2</c:v>
                </c:pt>
                <c:pt idx="6401">
                  <c:v>3.33245E-2</c:v>
                </c:pt>
                <c:pt idx="6402">
                  <c:v>3.3164800000000001E-2</c:v>
                </c:pt>
                <c:pt idx="6403">
                  <c:v>3.3043799999999998E-2</c:v>
                </c:pt>
                <c:pt idx="6404">
                  <c:v>3.2962499999999999E-2</c:v>
                </c:pt>
                <c:pt idx="6405">
                  <c:v>3.2922199999999999E-2</c:v>
                </c:pt>
                <c:pt idx="6406">
                  <c:v>3.2924000000000002E-2</c:v>
                </c:pt>
                <c:pt idx="6407">
                  <c:v>3.2969499999999999E-2</c:v>
                </c:pt>
                <c:pt idx="6408">
                  <c:v>3.3059400000000003E-2</c:v>
                </c:pt>
                <c:pt idx="6409">
                  <c:v>3.3191999999999999E-2</c:v>
                </c:pt>
                <c:pt idx="6410">
                  <c:v>3.3365699999999998E-2</c:v>
                </c:pt>
                <c:pt idx="6411">
                  <c:v>3.3580499999999999E-2</c:v>
                </c:pt>
                <c:pt idx="6412">
                  <c:v>3.3837199999999998E-2</c:v>
                </c:pt>
                <c:pt idx="6413">
                  <c:v>3.4136100000000003E-2</c:v>
                </c:pt>
                <c:pt idx="6414">
                  <c:v>3.4476899999999998E-2</c:v>
                </c:pt>
                <c:pt idx="6415">
                  <c:v>3.4859399999999999E-2</c:v>
                </c:pt>
                <c:pt idx="6416">
                  <c:v>3.5283500000000002E-2</c:v>
                </c:pt>
                <c:pt idx="6417">
                  <c:v>3.5749299999999998E-2</c:v>
                </c:pt>
                <c:pt idx="6418">
                  <c:v>3.6256299999999998E-2</c:v>
                </c:pt>
                <c:pt idx="6419">
                  <c:v>3.6803500000000003E-2</c:v>
                </c:pt>
                <c:pt idx="6420">
                  <c:v>3.739E-2</c:v>
                </c:pt>
                <c:pt idx="6421">
                  <c:v>3.8014800000000001E-2</c:v>
                </c:pt>
                <c:pt idx="6422">
                  <c:v>3.8677400000000001E-2</c:v>
                </c:pt>
                <c:pt idx="6423">
                  <c:v>3.9378000000000003E-2</c:v>
                </c:pt>
                <c:pt idx="6424">
                  <c:v>4.0116300000000001E-2</c:v>
                </c:pt>
                <c:pt idx="6425">
                  <c:v>4.08911E-2</c:v>
                </c:pt>
                <c:pt idx="6426">
                  <c:v>4.1699800000000002E-2</c:v>
                </c:pt>
                <c:pt idx="6427">
                  <c:v>4.2540300000000003E-2</c:v>
                </c:pt>
                <c:pt idx="6428">
                  <c:v>4.3411600000000002E-2</c:v>
                </c:pt>
                <c:pt idx="6429">
                  <c:v>4.4313100000000001E-2</c:v>
                </c:pt>
                <c:pt idx="6430">
                  <c:v>4.5244399999999997E-2</c:v>
                </c:pt>
                <c:pt idx="6431">
                  <c:v>4.6205000000000003E-2</c:v>
                </c:pt>
                <c:pt idx="6432">
                  <c:v>4.7194600000000003E-2</c:v>
                </c:pt>
                <c:pt idx="6433">
                  <c:v>4.8212100000000001E-2</c:v>
                </c:pt>
                <c:pt idx="6434">
                  <c:v>4.9254600000000003E-2</c:v>
                </c:pt>
                <c:pt idx="6435">
                  <c:v>5.0319799999999998E-2</c:v>
                </c:pt>
                <c:pt idx="6436">
                  <c:v>5.1406500000000001E-2</c:v>
                </c:pt>
                <c:pt idx="6437">
                  <c:v>5.2513700000000003E-2</c:v>
                </c:pt>
                <c:pt idx="6438">
                  <c:v>5.3640300000000002E-2</c:v>
                </c:pt>
                <c:pt idx="6439">
                  <c:v>5.4783900000000003E-2</c:v>
                </c:pt>
                <c:pt idx="6440">
                  <c:v>5.5941900000000003E-2</c:v>
                </c:pt>
                <c:pt idx="6441">
                  <c:v>5.7112499999999997E-2</c:v>
                </c:pt>
                <c:pt idx="6442">
                  <c:v>5.8293699999999997E-2</c:v>
                </c:pt>
                <c:pt idx="6443">
                  <c:v>5.9482699999999999E-2</c:v>
                </c:pt>
                <c:pt idx="6444">
                  <c:v>6.0677099999999998E-2</c:v>
                </c:pt>
                <c:pt idx="6445">
                  <c:v>6.1875100000000002E-2</c:v>
                </c:pt>
                <c:pt idx="6446">
                  <c:v>6.3075400000000004E-2</c:v>
                </c:pt>
                <c:pt idx="6447">
                  <c:v>6.4276799999999995E-2</c:v>
                </c:pt>
                <c:pt idx="6448">
                  <c:v>6.5478099999999997E-2</c:v>
                </c:pt>
                <c:pt idx="6449">
                  <c:v>6.6677799999999995E-2</c:v>
                </c:pt>
                <c:pt idx="6450">
                  <c:v>6.7874199999999996E-2</c:v>
                </c:pt>
                <c:pt idx="6451">
                  <c:v>6.9065500000000002E-2</c:v>
                </c:pt>
                <c:pt idx="6452">
                  <c:v>7.0249300000000001E-2</c:v>
                </c:pt>
                <c:pt idx="6453">
                  <c:v>7.1422299999999994E-2</c:v>
                </c:pt>
                <c:pt idx="6454">
                  <c:v>7.2581699999999999E-2</c:v>
                </c:pt>
                <c:pt idx="6455">
                  <c:v>7.3725600000000002E-2</c:v>
                </c:pt>
                <c:pt idx="6456">
                  <c:v>7.4852799999999997E-2</c:v>
                </c:pt>
                <c:pt idx="6457">
                  <c:v>7.5962799999999997E-2</c:v>
                </c:pt>
                <c:pt idx="6458">
                  <c:v>7.7053899999999995E-2</c:v>
                </c:pt>
                <c:pt idx="6459">
                  <c:v>7.8122499999999997E-2</c:v>
                </c:pt>
                <c:pt idx="6460">
                  <c:v>7.9164499999999999E-2</c:v>
                </c:pt>
                <c:pt idx="6461">
                  <c:v>8.0177999999999999E-2</c:v>
                </c:pt>
                <c:pt idx="6462">
                  <c:v>8.1161399999999995E-2</c:v>
                </c:pt>
                <c:pt idx="6463">
                  <c:v>8.2112400000000002E-2</c:v>
                </c:pt>
                <c:pt idx="6464">
                  <c:v>8.3028599999999994E-2</c:v>
                </c:pt>
                <c:pt idx="6465">
                  <c:v>8.3908200000000002E-2</c:v>
                </c:pt>
                <c:pt idx="6466">
                  <c:v>8.47493E-2</c:v>
                </c:pt>
                <c:pt idx="6467">
                  <c:v>8.5550399999999999E-2</c:v>
                </c:pt>
                <c:pt idx="6468">
                  <c:v>8.6309499999999997E-2</c:v>
                </c:pt>
                <c:pt idx="6469">
                  <c:v>8.7024599999999994E-2</c:v>
                </c:pt>
                <c:pt idx="6470">
                  <c:v>8.7693199999999999E-2</c:v>
                </c:pt>
                <c:pt idx="6471">
                  <c:v>8.8313100000000005E-2</c:v>
                </c:pt>
                <c:pt idx="6472">
                  <c:v>8.8882100000000006E-2</c:v>
                </c:pt>
                <c:pt idx="6473">
                  <c:v>8.9398699999999998E-2</c:v>
                </c:pt>
                <c:pt idx="6474">
                  <c:v>8.9861300000000005E-2</c:v>
                </c:pt>
                <c:pt idx="6475">
                  <c:v>9.0268500000000002E-2</c:v>
                </c:pt>
                <c:pt idx="6476">
                  <c:v>9.0619400000000003E-2</c:v>
                </c:pt>
                <c:pt idx="6477">
                  <c:v>9.0912999999999994E-2</c:v>
                </c:pt>
                <c:pt idx="6478">
                  <c:v>9.1148300000000002E-2</c:v>
                </c:pt>
                <c:pt idx="6479">
                  <c:v>9.1324199999999994E-2</c:v>
                </c:pt>
                <c:pt idx="6480">
                  <c:v>9.1439099999999995E-2</c:v>
                </c:pt>
                <c:pt idx="6481">
                  <c:v>9.1491100000000006E-2</c:v>
                </c:pt>
                <c:pt idx="6482">
                  <c:v>9.1478699999999996E-2</c:v>
                </c:pt>
                <c:pt idx="6483">
                  <c:v>9.1400700000000001E-2</c:v>
                </c:pt>
                <c:pt idx="6484">
                  <c:v>9.1255799999999998E-2</c:v>
                </c:pt>
                <c:pt idx="6485">
                  <c:v>9.1043499999999999E-2</c:v>
                </c:pt>
                <c:pt idx="6486">
                  <c:v>9.0762899999999994E-2</c:v>
                </c:pt>
                <c:pt idx="6487">
                  <c:v>9.0412800000000001E-2</c:v>
                </c:pt>
                <c:pt idx="6488">
                  <c:v>8.9992799999999998E-2</c:v>
                </c:pt>
                <c:pt idx="6489">
                  <c:v>8.9502600000000002E-2</c:v>
                </c:pt>
                <c:pt idx="6490">
                  <c:v>8.8941500000000007E-2</c:v>
                </c:pt>
                <c:pt idx="6491">
                  <c:v>8.8308499999999998E-2</c:v>
                </c:pt>
                <c:pt idx="6492">
                  <c:v>8.7602700000000006E-2</c:v>
                </c:pt>
                <c:pt idx="6493">
                  <c:v>8.6824200000000004E-2</c:v>
                </c:pt>
                <c:pt idx="6494">
                  <c:v>8.5973099999999997E-2</c:v>
                </c:pt>
                <c:pt idx="6495">
                  <c:v>8.5049200000000005E-2</c:v>
                </c:pt>
                <c:pt idx="6496">
                  <c:v>8.4051699999999993E-2</c:v>
                </c:pt>
                <c:pt idx="6497">
                  <c:v>8.2980899999999996E-2</c:v>
                </c:pt>
                <c:pt idx="6498">
                  <c:v>8.1837400000000005E-2</c:v>
                </c:pt>
                <c:pt idx="6499">
                  <c:v>8.0621999999999999E-2</c:v>
                </c:pt>
                <c:pt idx="6500">
                  <c:v>7.9335299999999997E-2</c:v>
                </c:pt>
                <c:pt idx="6501">
                  <c:v>7.7977400000000002E-2</c:v>
                </c:pt>
                <c:pt idx="6502">
                  <c:v>7.6548900000000003E-2</c:v>
                </c:pt>
                <c:pt idx="6503">
                  <c:v>7.5050400000000003E-2</c:v>
                </c:pt>
                <c:pt idx="6504">
                  <c:v>7.3482699999999998E-2</c:v>
                </c:pt>
                <c:pt idx="6505">
                  <c:v>7.1845800000000001E-2</c:v>
                </c:pt>
                <c:pt idx="6506">
                  <c:v>7.0139900000000005E-2</c:v>
                </c:pt>
                <c:pt idx="6507">
                  <c:v>6.8365499999999996E-2</c:v>
                </c:pt>
                <c:pt idx="6508">
                  <c:v>6.6523299999999994E-2</c:v>
                </c:pt>
                <c:pt idx="6509">
                  <c:v>6.4614400000000002E-2</c:v>
                </c:pt>
                <c:pt idx="6510">
                  <c:v>6.2640299999999996E-2</c:v>
                </c:pt>
                <c:pt idx="6511">
                  <c:v>6.06031E-2</c:v>
                </c:pt>
                <c:pt idx="6512">
                  <c:v>5.8504399999999998E-2</c:v>
                </c:pt>
                <c:pt idx="6513">
                  <c:v>5.6345600000000003E-2</c:v>
                </c:pt>
                <c:pt idx="6514">
                  <c:v>5.4127399999999999E-2</c:v>
                </c:pt>
                <c:pt idx="6515">
                  <c:v>5.1851399999999999E-2</c:v>
                </c:pt>
                <c:pt idx="6516">
                  <c:v>4.95197E-2</c:v>
                </c:pt>
                <c:pt idx="6517">
                  <c:v>4.7134700000000002E-2</c:v>
                </c:pt>
                <c:pt idx="6518">
                  <c:v>4.4699200000000001E-2</c:v>
                </c:pt>
                <c:pt idx="6519">
                  <c:v>4.2215200000000001E-2</c:v>
                </c:pt>
                <c:pt idx="6520">
                  <c:v>3.9684799999999999E-2</c:v>
                </c:pt>
                <c:pt idx="6521">
                  <c:v>3.7110400000000002E-2</c:v>
                </c:pt>
                <c:pt idx="6522">
                  <c:v>3.4494799999999999E-2</c:v>
                </c:pt>
                <c:pt idx="6523">
                  <c:v>3.1840599999999997E-2</c:v>
                </c:pt>
                <c:pt idx="6524">
                  <c:v>2.9149700000000001E-2</c:v>
                </c:pt>
                <c:pt idx="6525">
                  <c:v>2.64239E-2</c:v>
                </c:pt>
                <c:pt idx="6526">
                  <c:v>2.3664600000000001E-2</c:v>
                </c:pt>
                <c:pt idx="6527">
                  <c:v>2.0873900000000001E-2</c:v>
                </c:pt>
                <c:pt idx="6528">
                  <c:v>1.80547E-2</c:v>
                </c:pt>
                <c:pt idx="6529">
                  <c:v>1.52097E-2</c:v>
                </c:pt>
                <c:pt idx="6530">
                  <c:v>1.2341400000000001E-2</c:v>
                </c:pt>
                <c:pt idx="6531" formatCode="0.00E+00">
                  <c:v>9.4516300000000008E-3</c:v>
                </c:pt>
                <c:pt idx="6532" formatCode="0.00E+00">
                  <c:v>6.5427899999999997E-3</c:v>
                </c:pt>
                <c:pt idx="6533" formatCode="0.00E+00">
                  <c:v>3.6178500000000001E-3</c:v>
                </c:pt>
                <c:pt idx="6534" formatCode="0.00E+00">
                  <c:v>6.7970599999999997E-4</c:v>
                </c:pt>
                <c:pt idx="6535" formatCode="0.00E+00">
                  <c:v>-2.2692599999999999E-3</c:v>
                </c:pt>
                <c:pt idx="6536" formatCode="0.00E+00">
                  <c:v>-5.2268899999999997E-3</c:v>
                </c:pt>
                <c:pt idx="6537" formatCode="0.00E+00">
                  <c:v>-8.1906700000000006E-3</c:v>
                </c:pt>
                <c:pt idx="6538">
                  <c:v>-1.11577E-2</c:v>
                </c:pt>
                <c:pt idx="6539">
                  <c:v>-1.41248E-2</c:v>
                </c:pt>
                <c:pt idx="6540">
                  <c:v>-1.7089099999999999E-2</c:v>
                </c:pt>
                <c:pt idx="6541">
                  <c:v>-2.0048099999999999E-2</c:v>
                </c:pt>
                <c:pt idx="6542">
                  <c:v>-2.2999700000000001E-2</c:v>
                </c:pt>
                <c:pt idx="6543">
                  <c:v>-2.5942099999999999E-2</c:v>
                </c:pt>
                <c:pt idx="6544">
                  <c:v>-2.8873300000000001E-2</c:v>
                </c:pt>
                <c:pt idx="6545">
                  <c:v>-3.1791100000000003E-2</c:v>
                </c:pt>
                <c:pt idx="6546">
                  <c:v>-3.4693099999999998E-2</c:v>
                </c:pt>
                <c:pt idx="6547">
                  <c:v>-3.7576400000000003E-2</c:v>
                </c:pt>
                <c:pt idx="6548">
                  <c:v>-4.0438200000000001E-2</c:v>
                </c:pt>
                <c:pt idx="6549">
                  <c:v>-4.3275000000000001E-2</c:v>
                </c:pt>
                <c:pt idx="6550">
                  <c:v>-4.6083600000000002E-2</c:v>
                </c:pt>
                <c:pt idx="6551">
                  <c:v>-4.8861099999999998E-2</c:v>
                </c:pt>
                <c:pt idx="6552">
                  <c:v>-5.1604999999999998E-2</c:v>
                </c:pt>
                <c:pt idx="6553">
                  <c:v>-5.4312600000000003E-2</c:v>
                </c:pt>
                <c:pt idx="6554">
                  <c:v>-5.6980700000000002E-2</c:v>
                </c:pt>
                <c:pt idx="6555">
                  <c:v>-5.9607100000000003E-2</c:v>
                </c:pt>
                <c:pt idx="6556">
                  <c:v>-6.2189399999999999E-2</c:v>
                </c:pt>
                <c:pt idx="6557">
                  <c:v>-6.4725699999999997E-2</c:v>
                </c:pt>
                <c:pt idx="6558">
                  <c:v>-6.7214200000000002E-2</c:v>
                </c:pt>
                <c:pt idx="6559">
                  <c:v>-6.9653499999999993E-2</c:v>
                </c:pt>
                <c:pt idx="6560">
                  <c:v>-7.2042300000000004E-2</c:v>
                </c:pt>
                <c:pt idx="6561">
                  <c:v>-7.4378899999999998E-2</c:v>
                </c:pt>
                <c:pt idx="6562">
                  <c:v>-7.6661300000000002E-2</c:v>
                </c:pt>
                <c:pt idx="6563">
                  <c:v>-7.8886499999999998E-2</c:v>
                </c:pt>
                <c:pt idx="6564">
                  <c:v>-8.1050399999999995E-2</c:v>
                </c:pt>
                <c:pt idx="6565">
                  <c:v>-8.3150199999999994E-2</c:v>
                </c:pt>
                <c:pt idx="6566">
                  <c:v>-8.5184800000000005E-2</c:v>
                </c:pt>
                <c:pt idx="6567">
                  <c:v>-8.71532E-2</c:v>
                </c:pt>
                <c:pt idx="6568">
                  <c:v>-8.9053900000000005E-2</c:v>
                </c:pt>
                <c:pt idx="6569">
                  <c:v>-9.0886099999999997E-2</c:v>
                </c:pt>
                <c:pt idx="6570">
                  <c:v>-9.2649300000000004E-2</c:v>
                </c:pt>
                <c:pt idx="6571">
                  <c:v>-9.4343099999999999E-2</c:v>
                </c:pt>
                <c:pt idx="6572">
                  <c:v>-9.5966599999999999E-2</c:v>
                </c:pt>
                <c:pt idx="6573">
                  <c:v>-9.7519099999999997E-2</c:v>
                </c:pt>
                <c:pt idx="6574">
                  <c:v>-9.9000000000000005E-2</c:v>
                </c:pt>
                <c:pt idx="6575">
                  <c:v>-0.100408</c:v>
                </c:pt>
                <c:pt idx="6576">
                  <c:v>-0.101743</c:v>
                </c:pt>
                <c:pt idx="6577">
                  <c:v>-0.103001</c:v>
                </c:pt>
                <c:pt idx="6578">
                  <c:v>-0.104184</c:v>
                </c:pt>
                <c:pt idx="6579">
                  <c:v>-0.105292</c:v>
                </c:pt>
                <c:pt idx="6580">
                  <c:v>-0.106323</c:v>
                </c:pt>
                <c:pt idx="6581">
                  <c:v>-0.10728</c:v>
                </c:pt>
                <c:pt idx="6582">
                  <c:v>-0.10816099999999999</c:v>
                </c:pt>
                <c:pt idx="6583">
                  <c:v>-0.108968</c:v>
                </c:pt>
                <c:pt idx="6584">
                  <c:v>-0.10970000000000001</c:v>
                </c:pt>
                <c:pt idx="6585">
                  <c:v>-0.110356</c:v>
                </c:pt>
                <c:pt idx="6586">
                  <c:v>-0.11093699999999999</c:v>
                </c:pt>
                <c:pt idx="6587">
                  <c:v>-0.111444</c:v>
                </c:pt>
                <c:pt idx="6588">
                  <c:v>-0.111875</c:v>
                </c:pt>
                <c:pt idx="6589">
                  <c:v>-0.112231</c:v>
                </c:pt>
                <c:pt idx="6590">
                  <c:v>-0.112512</c:v>
                </c:pt>
                <c:pt idx="6591">
                  <c:v>-0.112717</c:v>
                </c:pt>
                <c:pt idx="6592">
                  <c:v>-0.112847</c:v>
                </c:pt>
                <c:pt idx="6593">
                  <c:v>-0.112904</c:v>
                </c:pt>
                <c:pt idx="6594">
                  <c:v>-0.112888</c:v>
                </c:pt>
                <c:pt idx="6595">
                  <c:v>-0.112801</c:v>
                </c:pt>
                <c:pt idx="6596">
                  <c:v>-0.112645</c:v>
                </c:pt>
                <c:pt idx="6597">
                  <c:v>-0.11242199999999999</c:v>
                </c:pt>
                <c:pt idx="6598">
                  <c:v>-0.11213099999999999</c:v>
                </c:pt>
                <c:pt idx="6599">
                  <c:v>-0.111775</c:v>
                </c:pt>
                <c:pt idx="6600">
                  <c:v>-0.111356</c:v>
                </c:pt>
                <c:pt idx="6601">
                  <c:v>-0.110876</c:v>
                </c:pt>
                <c:pt idx="6602">
                  <c:v>-0.11033800000000001</c:v>
                </c:pt>
                <c:pt idx="6603">
                  <c:v>-0.10974399999999999</c:v>
                </c:pt>
                <c:pt idx="6604">
                  <c:v>-0.109096</c:v>
                </c:pt>
                <c:pt idx="6605">
                  <c:v>-0.108392</c:v>
                </c:pt>
                <c:pt idx="6606">
                  <c:v>-0.10763300000000001</c:v>
                </c:pt>
                <c:pt idx="6607">
                  <c:v>-0.106819</c:v>
                </c:pt>
                <c:pt idx="6608">
                  <c:v>-0.105952</c:v>
                </c:pt>
                <c:pt idx="6609">
                  <c:v>-0.105032</c:v>
                </c:pt>
                <c:pt idx="6610">
                  <c:v>-0.104063</c:v>
                </c:pt>
                <c:pt idx="6611">
                  <c:v>-0.103047</c:v>
                </c:pt>
                <c:pt idx="6612">
                  <c:v>-0.101988</c:v>
                </c:pt>
                <c:pt idx="6613">
                  <c:v>-0.10088999999999999</c:v>
                </c:pt>
                <c:pt idx="6614">
                  <c:v>-9.9751999999999993E-2</c:v>
                </c:pt>
                <c:pt idx="6615">
                  <c:v>-9.8578399999999997E-2</c:v>
                </c:pt>
                <c:pt idx="6616">
                  <c:v>-9.7372299999999995E-2</c:v>
                </c:pt>
                <c:pt idx="6617">
                  <c:v>-9.6137100000000003E-2</c:v>
                </c:pt>
                <c:pt idx="6618">
                  <c:v>-9.4875699999999993E-2</c:v>
                </c:pt>
                <c:pt idx="6619">
                  <c:v>-9.3590000000000007E-2</c:v>
                </c:pt>
                <c:pt idx="6620">
                  <c:v>-9.2282600000000006E-2</c:v>
                </c:pt>
                <c:pt idx="6621">
                  <c:v>-9.0956700000000001E-2</c:v>
                </c:pt>
                <c:pt idx="6622">
                  <c:v>-8.9614399999999997E-2</c:v>
                </c:pt>
                <c:pt idx="6623">
                  <c:v>-8.8256899999999999E-2</c:v>
                </c:pt>
                <c:pt idx="6624">
                  <c:v>-8.6885699999999996E-2</c:v>
                </c:pt>
                <c:pt idx="6625">
                  <c:v>-8.5502499999999995E-2</c:v>
                </c:pt>
                <c:pt idx="6626">
                  <c:v>-8.4108799999999997E-2</c:v>
                </c:pt>
                <c:pt idx="6627">
                  <c:v>-8.2705699999999993E-2</c:v>
                </c:pt>
                <c:pt idx="6628">
                  <c:v>-8.1294000000000005E-2</c:v>
                </c:pt>
                <c:pt idx="6629">
                  <c:v>-7.9874799999999996E-2</c:v>
                </c:pt>
                <c:pt idx="6630">
                  <c:v>-7.8450699999999998E-2</c:v>
                </c:pt>
                <c:pt idx="6631">
                  <c:v>-7.7025899999999994E-2</c:v>
                </c:pt>
                <c:pt idx="6632">
                  <c:v>-7.5604400000000002E-2</c:v>
                </c:pt>
                <c:pt idx="6633">
                  <c:v>-7.4189199999999997E-2</c:v>
                </c:pt>
                <c:pt idx="6634">
                  <c:v>-7.2781899999999997E-2</c:v>
                </c:pt>
                <c:pt idx="6635">
                  <c:v>-7.1384299999999998E-2</c:v>
                </c:pt>
                <c:pt idx="6636">
                  <c:v>-6.9998199999999997E-2</c:v>
                </c:pt>
                <c:pt idx="6637">
                  <c:v>-6.8624599999999994E-2</c:v>
                </c:pt>
                <c:pt idx="6638">
                  <c:v>-6.7264699999999997E-2</c:v>
                </c:pt>
                <c:pt idx="6639">
                  <c:v>-6.5920199999999998E-2</c:v>
                </c:pt>
                <c:pt idx="6640">
                  <c:v>-6.4592399999999994E-2</c:v>
                </c:pt>
                <c:pt idx="6641">
                  <c:v>-6.3282099999999994E-2</c:v>
                </c:pt>
                <c:pt idx="6642">
                  <c:v>-6.1990700000000003E-2</c:v>
                </c:pt>
                <c:pt idx="6643">
                  <c:v>-6.0719200000000001E-2</c:v>
                </c:pt>
                <c:pt idx="6644">
                  <c:v>-5.9468699999999999E-2</c:v>
                </c:pt>
                <c:pt idx="6645">
                  <c:v>-5.8241899999999999E-2</c:v>
                </c:pt>
                <c:pt idx="6646">
                  <c:v>-5.70419E-2</c:v>
                </c:pt>
                <c:pt idx="6647">
                  <c:v>-5.5871400000000002E-2</c:v>
                </c:pt>
                <c:pt idx="6648">
                  <c:v>-5.4731799999999997E-2</c:v>
                </c:pt>
                <c:pt idx="6649">
                  <c:v>-5.3625300000000001E-2</c:v>
                </c:pt>
                <c:pt idx="6650">
                  <c:v>-5.25529E-2</c:v>
                </c:pt>
                <c:pt idx="6651">
                  <c:v>-5.1512599999999999E-2</c:v>
                </c:pt>
                <c:pt idx="6652">
                  <c:v>-5.0500999999999997E-2</c:v>
                </c:pt>
                <c:pt idx="6653">
                  <c:v>-4.9518300000000001E-2</c:v>
                </c:pt>
                <c:pt idx="6654">
                  <c:v>-4.8566699999999997E-2</c:v>
                </c:pt>
                <c:pt idx="6655">
                  <c:v>-4.7648900000000001E-2</c:v>
                </c:pt>
                <c:pt idx="6656">
                  <c:v>-4.6767299999999998E-2</c:v>
                </c:pt>
                <c:pt idx="6657">
                  <c:v>-4.5923199999999997E-2</c:v>
                </c:pt>
                <c:pt idx="6658">
                  <c:v>-4.5116799999999999E-2</c:v>
                </c:pt>
                <c:pt idx="6659">
                  <c:v>-4.4347999999999999E-2</c:v>
                </c:pt>
                <c:pt idx="6660">
                  <c:v>-4.3617900000000001E-2</c:v>
                </c:pt>
                <c:pt idx="6661">
                  <c:v>-4.2929799999999997E-2</c:v>
                </c:pt>
                <c:pt idx="6662">
                  <c:v>-4.2286499999999998E-2</c:v>
                </c:pt>
                <c:pt idx="6663">
                  <c:v>-4.1688599999999999E-2</c:v>
                </c:pt>
                <c:pt idx="6664">
                  <c:v>-4.1134799999999999E-2</c:v>
                </c:pt>
                <c:pt idx="6665">
                  <c:v>-4.0624300000000002E-2</c:v>
                </c:pt>
                <c:pt idx="6666">
                  <c:v>-4.0157600000000002E-2</c:v>
                </c:pt>
                <c:pt idx="6667">
                  <c:v>-3.9735199999999998E-2</c:v>
                </c:pt>
                <c:pt idx="6668">
                  <c:v>-3.93569E-2</c:v>
                </c:pt>
                <c:pt idx="6669">
                  <c:v>-3.90234E-2</c:v>
                </c:pt>
                <c:pt idx="6670">
                  <c:v>-3.87365E-2</c:v>
                </c:pt>
                <c:pt idx="6671">
                  <c:v>-3.8498699999999997E-2</c:v>
                </c:pt>
                <c:pt idx="6672">
                  <c:v>-3.8312300000000001E-2</c:v>
                </c:pt>
                <c:pt idx="6673">
                  <c:v>-3.8178400000000001E-2</c:v>
                </c:pt>
                <c:pt idx="6674">
                  <c:v>-3.8097199999999998E-2</c:v>
                </c:pt>
                <c:pt idx="6675">
                  <c:v>-3.8068499999999998E-2</c:v>
                </c:pt>
                <c:pt idx="6676">
                  <c:v>-3.8091199999999999E-2</c:v>
                </c:pt>
                <c:pt idx="6677">
                  <c:v>-3.8164099999999999E-2</c:v>
                </c:pt>
                <c:pt idx="6678">
                  <c:v>-3.8286100000000003E-2</c:v>
                </c:pt>
                <c:pt idx="6679">
                  <c:v>-3.8457999999999999E-2</c:v>
                </c:pt>
                <c:pt idx="6680">
                  <c:v>-3.8681300000000002E-2</c:v>
                </c:pt>
                <c:pt idx="6681">
                  <c:v>-3.8957800000000001E-2</c:v>
                </c:pt>
                <c:pt idx="6682">
                  <c:v>-3.92886E-2</c:v>
                </c:pt>
                <c:pt idx="6683">
                  <c:v>-3.9675099999999998E-2</c:v>
                </c:pt>
                <c:pt idx="6684">
                  <c:v>-4.0118399999999999E-2</c:v>
                </c:pt>
                <c:pt idx="6685">
                  <c:v>-4.0618599999999998E-2</c:v>
                </c:pt>
                <c:pt idx="6686">
                  <c:v>-4.1175700000000003E-2</c:v>
                </c:pt>
                <c:pt idx="6687">
                  <c:v>-4.1790300000000002E-2</c:v>
                </c:pt>
                <c:pt idx="6688">
                  <c:v>-4.2463099999999997E-2</c:v>
                </c:pt>
                <c:pt idx="6689">
                  <c:v>-4.3195699999999997E-2</c:v>
                </c:pt>
                <c:pt idx="6690">
                  <c:v>-4.3989599999999997E-2</c:v>
                </c:pt>
                <c:pt idx="6691">
                  <c:v>-4.4844200000000001E-2</c:v>
                </c:pt>
                <c:pt idx="6692">
                  <c:v>-4.5755799999999999E-2</c:v>
                </c:pt>
                <c:pt idx="6693">
                  <c:v>-4.6719700000000003E-2</c:v>
                </c:pt>
                <c:pt idx="6694">
                  <c:v>-4.7733900000000003E-2</c:v>
                </c:pt>
                <c:pt idx="6695">
                  <c:v>-4.8798500000000002E-2</c:v>
                </c:pt>
                <c:pt idx="6696">
                  <c:v>-4.9912199999999997E-2</c:v>
                </c:pt>
                <c:pt idx="6697">
                  <c:v>-5.1073E-2</c:v>
                </c:pt>
                <c:pt idx="6698">
                  <c:v>-5.2281099999999997E-2</c:v>
                </c:pt>
                <c:pt idx="6699">
                  <c:v>-5.3539200000000002E-2</c:v>
                </c:pt>
                <c:pt idx="6700">
                  <c:v>-5.4848399999999999E-2</c:v>
                </c:pt>
                <c:pt idx="6701">
                  <c:v>-5.6207800000000002E-2</c:v>
                </c:pt>
                <c:pt idx="6702">
                  <c:v>-5.7615600000000003E-2</c:v>
                </c:pt>
                <c:pt idx="6703">
                  <c:v>-5.9072600000000003E-2</c:v>
                </c:pt>
                <c:pt idx="6704">
                  <c:v>-6.05809E-2</c:v>
                </c:pt>
                <c:pt idx="6705">
                  <c:v>-6.2142099999999999E-2</c:v>
                </c:pt>
                <c:pt idx="6706">
                  <c:v>-6.3755099999999995E-2</c:v>
                </c:pt>
                <c:pt idx="6707">
                  <c:v>-6.5417900000000001E-2</c:v>
                </c:pt>
                <c:pt idx="6708">
                  <c:v>-6.7130499999999996E-2</c:v>
                </c:pt>
                <c:pt idx="6709">
                  <c:v>-6.8891999999999995E-2</c:v>
                </c:pt>
                <c:pt idx="6710">
                  <c:v>-7.0697700000000002E-2</c:v>
                </c:pt>
                <c:pt idx="6711">
                  <c:v>-7.2541900000000006E-2</c:v>
                </c:pt>
                <c:pt idx="6712">
                  <c:v>-7.4421100000000004E-2</c:v>
                </c:pt>
                <c:pt idx="6713">
                  <c:v>-7.6332999999999998E-2</c:v>
                </c:pt>
                <c:pt idx="6714">
                  <c:v>-7.8275700000000004E-2</c:v>
                </c:pt>
                <c:pt idx="6715">
                  <c:v>-8.0248E-2</c:v>
                </c:pt>
                <c:pt idx="6716">
                  <c:v>-8.2248399999999999E-2</c:v>
                </c:pt>
                <c:pt idx="6717">
                  <c:v>-8.4274699999999994E-2</c:v>
                </c:pt>
                <c:pt idx="6718">
                  <c:v>-8.6326E-2</c:v>
                </c:pt>
                <c:pt idx="6719">
                  <c:v>-8.8403499999999996E-2</c:v>
                </c:pt>
                <c:pt idx="6720">
                  <c:v>-9.0506000000000003E-2</c:v>
                </c:pt>
                <c:pt idx="6721">
                  <c:v>-9.2629799999999998E-2</c:v>
                </c:pt>
                <c:pt idx="6722">
                  <c:v>-9.4772200000000001E-2</c:v>
                </c:pt>
                <c:pt idx="6723">
                  <c:v>-9.6932400000000002E-2</c:v>
                </c:pt>
                <c:pt idx="6724">
                  <c:v>-9.9109199999999995E-2</c:v>
                </c:pt>
                <c:pt idx="6725">
                  <c:v>-0.1013</c:v>
                </c:pt>
                <c:pt idx="6726">
                  <c:v>-0.103501</c:v>
                </c:pt>
                <c:pt idx="6727">
                  <c:v>-0.105709</c:v>
                </c:pt>
                <c:pt idx="6728">
                  <c:v>-0.107922</c:v>
                </c:pt>
                <c:pt idx="6729">
                  <c:v>-0.110136</c:v>
                </c:pt>
                <c:pt idx="6730">
                  <c:v>-0.11235000000000001</c:v>
                </c:pt>
                <c:pt idx="6731">
                  <c:v>-0.11455899999999999</c:v>
                </c:pt>
                <c:pt idx="6732">
                  <c:v>-0.11676</c:v>
                </c:pt>
                <c:pt idx="6733">
                  <c:v>-0.118954</c:v>
                </c:pt>
                <c:pt idx="6734">
                  <c:v>-0.12113699999999999</c:v>
                </c:pt>
                <c:pt idx="6735">
                  <c:v>-0.123311</c:v>
                </c:pt>
                <c:pt idx="6736">
                  <c:v>-0.125472</c:v>
                </c:pt>
                <c:pt idx="6737">
                  <c:v>-0.12762100000000001</c:v>
                </c:pt>
                <c:pt idx="6738">
                  <c:v>-0.12975400000000001</c:v>
                </c:pt>
                <c:pt idx="6739">
                  <c:v>-0.13186200000000001</c:v>
                </c:pt>
                <c:pt idx="6740">
                  <c:v>-0.133938</c:v>
                </c:pt>
                <c:pt idx="6741">
                  <c:v>-0.13597799999999999</c:v>
                </c:pt>
                <c:pt idx="6742">
                  <c:v>-0.137985</c:v>
                </c:pt>
                <c:pt idx="6743">
                  <c:v>-0.139959</c:v>
                </c:pt>
                <c:pt idx="6744">
                  <c:v>-0.14189599999999999</c:v>
                </c:pt>
                <c:pt idx="6745">
                  <c:v>-0.143792</c:v>
                </c:pt>
                <c:pt idx="6746">
                  <c:v>-0.14564199999999999</c:v>
                </c:pt>
                <c:pt idx="6747">
                  <c:v>-0.14744399999999999</c:v>
                </c:pt>
                <c:pt idx="6748">
                  <c:v>-0.149199</c:v>
                </c:pt>
                <c:pt idx="6749">
                  <c:v>-0.15091299999999999</c:v>
                </c:pt>
                <c:pt idx="6750">
                  <c:v>-0.152586</c:v>
                </c:pt>
                <c:pt idx="6751">
                  <c:v>-0.15421799999999999</c:v>
                </c:pt>
                <c:pt idx="6752">
                  <c:v>-0.155803</c:v>
                </c:pt>
                <c:pt idx="6753">
                  <c:v>-0.15733900000000001</c:v>
                </c:pt>
                <c:pt idx="6754">
                  <c:v>-0.15882299999999999</c:v>
                </c:pt>
                <c:pt idx="6755">
                  <c:v>-0.16025400000000001</c:v>
                </c:pt>
                <c:pt idx="6756">
                  <c:v>-0.16162899999999999</c:v>
                </c:pt>
                <c:pt idx="6757">
                  <c:v>-0.16294600000000001</c:v>
                </c:pt>
                <c:pt idx="6758">
                  <c:v>-0.16420799999999999</c:v>
                </c:pt>
                <c:pt idx="6759">
                  <c:v>-0.16542200000000001</c:v>
                </c:pt>
                <c:pt idx="6760">
                  <c:v>-0.16659099999999999</c:v>
                </c:pt>
                <c:pt idx="6761">
                  <c:v>-0.167717</c:v>
                </c:pt>
                <c:pt idx="6762">
                  <c:v>-0.16880200000000001</c:v>
                </c:pt>
                <c:pt idx="6763">
                  <c:v>-0.169846</c:v>
                </c:pt>
                <c:pt idx="6764">
                  <c:v>-0.170849</c:v>
                </c:pt>
                <c:pt idx="6765">
                  <c:v>-0.17180999999999999</c:v>
                </c:pt>
                <c:pt idx="6766">
                  <c:v>-0.17272799999999999</c:v>
                </c:pt>
                <c:pt idx="6767">
                  <c:v>-0.17360400000000001</c:v>
                </c:pt>
                <c:pt idx="6768">
                  <c:v>-0.17443900000000001</c:v>
                </c:pt>
                <c:pt idx="6769">
                  <c:v>-0.175233</c:v>
                </c:pt>
                <c:pt idx="6770">
                  <c:v>-0.175985</c:v>
                </c:pt>
                <c:pt idx="6771">
                  <c:v>-0.17669799999999999</c:v>
                </c:pt>
                <c:pt idx="6772">
                  <c:v>-0.177373</c:v>
                </c:pt>
                <c:pt idx="6773">
                  <c:v>-0.178013</c:v>
                </c:pt>
                <c:pt idx="6774">
                  <c:v>-0.178618</c:v>
                </c:pt>
                <c:pt idx="6775">
                  <c:v>-0.17918999999999999</c:v>
                </c:pt>
                <c:pt idx="6776">
                  <c:v>-0.17973</c:v>
                </c:pt>
                <c:pt idx="6777">
                  <c:v>-0.18024200000000001</c:v>
                </c:pt>
                <c:pt idx="6778">
                  <c:v>-0.180729</c:v>
                </c:pt>
                <c:pt idx="6779">
                  <c:v>-0.18119299999999999</c:v>
                </c:pt>
                <c:pt idx="6780">
                  <c:v>-0.18163399999999999</c:v>
                </c:pt>
                <c:pt idx="6781">
                  <c:v>-0.18205199999999999</c:v>
                </c:pt>
                <c:pt idx="6782">
                  <c:v>-0.182453</c:v>
                </c:pt>
                <c:pt idx="6783">
                  <c:v>-0.182839</c:v>
                </c:pt>
                <c:pt idx="6784">
                  <c:v>-0.18321100000000001</c:v>
                </c:pt>
                <c:pt idx="6785">
                  <c:v>-0.18356900000000001</c:v>
                </c:pt>
                <c:pt idx="6786">
                  <c:v>-0.183916</c:v>
                </c:pt>
                <c:pt idx="6787">
                  <c:v>-0.18425800000000001</c:v>
                </c:pt>
                <c:pt idx="6788">
                  <c:v>-0.18459999999999999</c:v>
                </c:pt>
                <c:pt idx="6789">
                  <c:v>-0.184947</c:v>
                </c:pt>
                <c:pt idx="6790">
                  <c:v>-0.185303</c:v>
                </c:pt>
                <c:pt idx="6791">
                  <c:v>-0.18567400000000001</c:v>
                </c:pt>
                <c:pt idx="6792">
                  <c:v>-0.18606900000000001</c:v>
                </c:pt>
                <c:pt idx="6793">
                  <c:v>-0.18648999999999999</c:v>
                </c:pt>
                <c:pt idx="6794">
                  <c:v>-0.18694</c:v>
                </c:pt>
                <c:pt idx="6795">
                  <c:v>-0.18742</c:v>
                </c:pt>
                <c:pt idx="6796">
                  <c:v>-0.18793099999999999</c:v>
                </c:pt>
                <c:pt idx="6797">
                  <c:v>-0.188473</c:v>
                </c:pt>
                <c:pt idx="6798">
                  <c:v>-0.18903800000000001</c:v>
                </c:pt>
                <c:pt idx="6799">
                  <c:v>-0.18962100000000001</c:v>
                </c:pt>
                <c:pt idx="6800">
                  <c:v>-0.190222</c:v>
                </c:pt>
                <c:pt idx="6801">
                  <c:v>-0.19084499999999999</c:v>
                </c:pt>
                <c:pt idx="6802">
                  <c:v>-0.191495</c:v>
                </c:pt>
                <c:pt idx="6803">
                  <c:v>-0.19217699999999999</c:v>
                </c:pt>
                <c:pt idx="6804">
                  <c:v>-0.19289400000000001</c:v>
                </c:pt>
                <c:pt idx="6805">
                  <c:v>-0.19364400000000001</c:v>
                </c:pt>
                <c:pt idx="6806">
                  <c:v>-0.19442499999999999</c:v>
                </c:pt>
                <c:pt idx="6807">
                  <c:v>-0.19523499999999999</c:v>
                </c:pt>
                <c:pt idx="6808">
                  <c:v>-0.196071</c:v>
                </c:pt>
                <c:pt idx="6809">
                  <c:v>-0.19693099999999999</c:v>
                </c:pt>
                <c:pt idx="6810">
                  <c:v>-0.19781399999999999</c:v>
                </c:pt>
                <c:pt idx="6811">
                  <c:v>-0.19872200000000001</c:v>
                </c:pt>
                <c:pt idx="6812">
                  <c:v>-0.199655</c:v>
                </c:pt>
                <c:pt idx="6813">
                  <c:v>-0.20061200000000001</c:v>
                </c:pt>
                <c:pt idx="6814">
                  <c:v>-0.20159099999999999</c:v>
                </c:pt>
                <c:pt idx="6815">
                  <c:v>-0.20258899999999999</c:v>
                </c:pt>
                <c:pt idx="6816">
                  <c:v>-0.20360500000000001</c:v>
                </c:pt>
                <c:pt idx="6817">
                  <c:v>-0.20463700000000001</c:v>
                </c:pt>
                <c:pt idx="6818">
                  <c:v>-0.205683</c:v>
                </c:pt>
                <c:pt idx="6819">
                  <c:v>-0.20673900000000001</c:v>
                </c:pt>
                <c:pt idx="6820">
                  <c:v>-0.20780599999999999</c:v>
                </c:pt>
                <c:pt idx="6821">
                  <c:v>-0.20888100000000001</c:v>
                </c:pt>
                <c:pt idx="6822">
                  <c:v>-0.20996500000000001</c:v>
                </c:pt>
                <c:pt idx="6823">
                  <c:v>-0.21105699999999999</c:v>
                </c:pt>
                <c:pt idx="6824">
                  <c:v>-0.21215600000000001</c:v>
                </c:pt>
                <c:pt idx="6825">
                  <c:v>-0.21326300000000001</c:v>
                </c:pt>
                <c:pt idx="6826">
                  <c:v>-0.21437600000000001</c:v>
                </c:pt>
                <c:pt idx="6827">
                  <c:v>-0.21549299999999999</c:v>
                </c:pt>
                <c:pt idx="6828">
                  <c:v>-0.21660399999999999</c:v>
                </c:pt>
                <c:pt idx="6829">
                  <c:v>-0.21771399999999999</c:v>
                </c:pt>
                <c:pt idx="6830">
                  <c:v>-0.21882499999999999</c:v>
                </c:pt>
                <c:pt idx="6831">
                  <c:v>-0.21993799999999999</c:v>
                </c:pt>
                <c:pt idx="6832">
                  <c:v>-0.22104399999999999</c:v>
                </c:pt>
                <c:pt idx="6833">
                  <c:v>-0.22214</c:v>
                </c:pt>
                <c:pt idx="6834">
                  <c:v>-0.22322400000000001</c:v>
                </c:pt>
                <c:pt idx="6835">
                  <c:v>-0.224299</c:v>
                </c:pt>
                <c:pt idx="6836">
                  <c:v>-0.22537099999999999</c:v>
                </c:pt>
                <c:pt idx="6837">
                  <c:v>-0.22644800000000001</c:v>
                </c:pt>
                <c:pt idx="6838">
                  <c:v>-0.22753000000000001</c:v>
                </c:pt>
                <c:pt idx="6839">
                  <c:v>-0.22861300000000001</c:v>
                </c:pt>
                <c:pt idx="6840">
                  <c:v>-0.22969400000000001</c:v>
                </c:pt>
                <c:pt idx="6841">
                  <c:v>-0.230768</c:v>
                </c:pt>
                <c:pt idx="6842">
                  <c:v>-0.23183400000000001</c:v>
                </c:pt>
                <c:pt idx="6843">
                  <c:v>-0.23288600000000001</c:v>
                </c:pt>
                <c:pt idx="6844">
                  <c:v>-0.23391700000000001</c:v>
                </c:pt>
                <c:pt idx="6845">
                  <c:v>-0.23492399999999999</c:v>
                </c:pt>
                <c:pt idx="6846">
                  <c:v>-0.23591300000000001</c:v>
                </c:pt>
                <c:pt idx="6847">
                  <c:v>-0.23688999999999999</c:v>
                </c:pt>
                <c:pt idx="6848">
                  <c:v>-0.23785600000000001</c:v>
                </c:pt>
                <c:pt idx="6849">
                  <c:v>-0.238812</c:v>
                </c:pt>
                <c:pt idx="6850">
                  <c:v>-0.239761</c:v>
                </c:pt>
                <c:pt idx="6851">
                  <c:v>-0.240706</c:v>
                </c:pt>
                <c:pt idx="6852">
                  <c:v>-0.241643</c:v>
                </c:pt>
                <c:pt idx="6853">
                  <c:v>-0.242567</c:v>
                </c:pt>
                <c:pt idx="6854">
                  <c:v>-0.24347299999999999</c:v>
                </c:pt>
                <c:pt idx="6855">
                  <c:v>-0.24435899999999999</c:v>
                </c:pt>
                <c:pt idx="6856">
                  <c:v>-0.24521999999999999</c:v>
                </c:pt>
                <c:pt idx="6857">
                  <c:v>-0.24604899999999999</c:v>
                </c:pt>
                <c:pt idx="6858">
                  <c:v>-0.24684400000000001</c:v>
                </c:pt>
                <c:pt idx="6859">
                  <c:v>-0.24760399999999999</c:v>
                </c:pt>
                <c:pt idx="6860">
                  <c:v>-0.24832799999999999</c:v>
                </c:pt>
                <c:pt idx="6861">
                  <c:v>-0.24901000000000001</c:v>
                </c:pt>
                <c:pt idx="6862">
                  <c:v>-0.24964600000000001</c:v>
                </c:pt>
                <c:pt idx="6863">
                  <c:v>-0.25023600000000001</c:v>
                </c:pt>
                <c:pt idx="6864">
                  <c:v>-0.250776</c:v>
                </c:pt>
                <c:pt idx="6865">
                  <c:v>-0.25126100000000001</c:v>
                </c:pt>
                <c:pt idx="6866">
                  <c:v>-0.25169200000000003</c:v>
                </c:pt>
                <c:pt idx="6867">
                  <c:v>-0.25207200000000002</c:v>
                </c:pt>
                <c:pt idx="6868">
                  <c:v>-0.25240299999999999</c:v>
                </c:pt>
                <c:pt idx="6869">
                  <c:v>-0.25268699999999999</c:v>
                </c:pt>
                <c:pt idx="6870">
                  <c:v>-0.25292199999999998</c:v>
                </c:pt>
                <c:pt idx="6871">
                  <c:v>-0.253106</c:v>
                </c:pt>
                <c:pt idx="6872">
                  <c:v>-0.25323200000000001</c:v>
                </c:pt>
                <c:pt idx="6873">
                  <c:v>-0.25329299999999999</c:v>
                </c:pt>
                <c:pt idx="6874">
                  <c:v>-0.25328600000000001</c:v>
                </c:pt>
                <c:pt idx="6875">
                  <c:v>-0.25321500000000002</c:v>
                </c:pt>
                <c:pt idx="6876">
                  <c:v>-0.25308799999999998</c:v>
                </c:pt>
                <c:pt idx="6877">
                  <c:v>-0.25291400000000003</c:v>
                </c:pt>
                <c:pt idx="6878">
                  <c:v>-0.252695</c:v>
                </c:pt>
                <c:pt idx="6879">
                  <c:v>-0.25243100000000002</c:v>
                </c:pt>
                <c:pt idx="6880">
                  <c:v>-0.25212499999999999</c:v>
                </c:pt>
                <c:pt idx="6881">
                  <c:v>-0.25177699999999997</c:v>
                </c:pt>
                <c:pt idx="6882">
                  <c:v>-0.25138500000000003</c:v>
                </c:pt>
                <c:pt idx="6883">
                  <c:v>-0.25094499999999997</c:v>
                </c:pt>
                <c:pt idx="6884">
                  <c:v>-0.25045400000000001</c:v>
                </c:pt>
                <c:pt idx="6885">
                  <c:v>-0.24990799999999999</c:v>
                </c:pt>
                <c:pt idx="6886">
                  <c:v>-0.24930099999999999</c:v>
                </c:pt>
                <c:pt idx="6887">
                  <c:v>-0.24862999999999999</c:v>
                </c:pt>
                <c:pt idx="6888">
                  <c:v>-0.24789600000000001</c:v>
                </c:pt>
                <c:pt idx="6889">
                  <c:v>-0.24709999999999999</c:v>
                </c:pt>
                <c:pt idx="6890">
                  <c:v>-0.246252</c:v>
                </c:pt>
                <c:pt idx="6891">
                  <c:v>-0.245361</c:v>
                </c:pt>
                <c:pt idx="6892">
                  <c:v>-0.244426</c:v>
                </c:pt>
                <c:pt idx="6893">
                  <c:v>-0.24344099999999999</c:v>
                </c:pt>
                <c:pt idx="6894">
                  <c:v>-0.2424</c:v>
                </c:pt>
                <c:pt idx="6895">
                  <c:v>-0.24129800000000001</c:v>
                </c:pt>
                <c:pt idx="6896">
                  <c:v>-0.24013599999999999</c:v>
                </c:pt>
                <c:pt idx="6897">
                  <c:v>-0.23891299999999999</c:v>
                </c:pt>
                <c:pt idx="6898">
                  <c:v>-0.23762800000000001</c:v>
                </c:pt>
                <c:pt idx="6899">
                  <c:v>-0.23628199999999999</c:v>
                </c:pt>
                <c:pt idx="6900">
                  <c:v>-0.234876</c:v>
                </c:pt>
                <c:pt idx="6901">
                  <c:v>-0.23341000000000001</c:v>
                </c:pt>
                <c:pt idx="6902">
                  <c:v>-0.23188300000000001</c:v>
                </c:pt>
                <c:pt idx="6903">
                  <c:v>-0.230294</c:v>
                </c:pt>
                <c:pt idx="6904">
                  <c:v>-0.22864200000000001</c:v>
                </c:pt>
                <c:pt idx="6905">
                  <c:v>-0.22692999999999999</c:v>
                </c:pt>
                <c:pt idx="6906">
                  <c:v>-0.225158</c:v>
                </c:pt>
                <c:pt idx="6907">
                  <c:v>-0.223328</c:v>
                </c:pt>
                <c:pt idx="6908">
                  <c:v>-0.221438</c:v>
                </c:pt>
                <c:pt idx="6909">
                  <c:v>-0.21949399999999999</c:v>
                </c:pt>
                <c:pt idx="6910">
                  <c:v>-0.217498</c:v>
                </c:pt>
                <c:pt idx="6911">
                  <c:v>-0.215451</c:v>
                </c:pt>
                <c:pt idx="6912">
                  <c:v>-0.21335399999999999</c:v>
                </c:pt>
                <c:pt idx="6913">
                  <c:v>-0.21121500000000001</c:v>
                </c:pt>
                <c:pt idx="6914">
                  <c:v>-0.209038</c:v>
                </c:pt>
                <c:pt idx="6915">
                  <c:v>-0.20682400000000001</c:v>
                </c:pt>
                <c:pt idx="6916">
                  <c:v>-0.20457700000000001</c:v>
                </c:pt>
                <c:pt idx="6917">
                  <c:v>-0.20230899999999999</c:v>
                </c:pt>
                <c:pt idx="6918">
                  <c:v>-0.20002800000000001</c:v>
                </c:pt>
                <c:pt idx="6919">
                  <c:v>-0.197736</c:v>
                </c:pt>
                <c:pt idx="6920">
                  <c:v>-0.195437</c:v>
                </c:pt>
                <c:pt idx="6921">
                  <c:v>-0.19313900000000001</c:v>
                </c:pt>
                <c:pt idx="6922">
                  <c:v>-0.19084999999999999</c:v>
                </c:pt>
                <c:pt idx="6923">
                  <c:v>-0.188582</c:v>
                </c:pt>
                <c:pt idx="6924">
                  <c:v>-0.18634500000000001</c:v>
                </c:pt>
                <c:pt idx="6925">
                  <c:v>-0.184146</c:v>
                </c:pt>
                <c:pt idx="6926">
                  <c:v>-0.18198500000000001</c:v>
                </c:pt>
                <c:pt idx="6927">
                  <c:v>-0.179863</c:v>
                </c:pt>
                <c:pt idx="6928">
                  <c:v>-0.177785</c:v>
                </c:pt>
                <c:pt idx="6929">
                  <c:v>-0.175756</c:v>
                </c:pt>
                <c:pt idx="6930">
                  <c:v>-0.17377999999999999</c:v>
                </c:pt>
                <c:pt idx="6931">
                  <c:v>-0.17186000000000001</c:v>
                </c:pt>
                <c:pt idx="6932">
                  <c:v>-0.16999700000000001</c:v>
                </c:pt>
                <c:pt idx="6933">
                  <c:v>-0.16819999999999999</c:v>
                </c:pt>
                <c:pt idx="6934">
                  <c:v>-0.16647999999999999</c:v>
                </c:pt>
                <c:pt idx="6935">
                  <c:v>-0.16484399999999999</c:v>
                </c:pt>
                <c:pt idx="6936">
                  <c:v>-0.163295</c:v>
                </c:pt>
                <c:pt idx="6937">
                  <c:v>-0.16183900000000001</c:v>
                </c:pt>
                <c:pt idx="6938">
                  <c:v>-0.16048699999999999</c:v>
                </c:pt>
                <c:pt idx="6939">
                  <c:v>-0.159248</c:v>
                </c:pt>
                <c:pt idx="6940">
                  <c:v>-0.15812399999999999</c:v>
                </c:pt>
                <c:pt idx="6941">
                  <c:v>-0.15711600000000001</c:v>
                </c:pt>
                <c:pt idx="6942">
                  <c:v>-0.156223</c:v>
                </c:pt>
                <c:pt idx="6943">
                  <c:v>-0.155446</c:v>
                </c:pt>
                <c:pt idx="6944">
                  <c:v>-0.15478700000000001</c:v>
                </c:pt>
                <c:pt idx="6945">
                  <c:v>-0.154247</c:v>
                </c:pt>
                <c:pt idx="6946">
                  <c:v>-0.15382899999999999</c:v>
                </c:pt>
                <c:pt idx="6947">
                  <c:v>-0.15353700000000001</c:v>
                </c:pt>
                <c:pt idx="6948">
                  <c:v>-0.15336900000000001</c:v>
                </c:pt>
                <c:pt idx="6949">
                  <c:v>-0.15332299999999999</c:v>
                </c:pt>
                <c:pt idx="6950">
                  <c:v>-0.15340100000000001</c:v>
                </c:pt>
                <c:pt idx="6951">
                  <c:v>-0.15360299999999999</c:v>
                </c:pt>
                <c:pt idx="6952">
                  <c:v>-0.15392</c:v>
                </c:pt>
                <c:pt idx="6953">
                  <c:v>-0.15435299999999999</c:v>
                </c:pt>
                <c:pt idx="6954">
                  <c:v>-0.15490899999999999</c:v>
                </c:pt>
                <c:pt idx="6955">
                  <c:v>-0.15559999999999999</c:v>
                </c:pt>
                <c:pt idx="6956">
                  <c:v>-0.15643199999999999</c:v>
                </c:pt>
                <c:pt idx="6957">
                  <c:v>-0.15740299999999999</c:v>
                </c:pt>
                <c:pt idx="6958">
                  <c:v>-0.15851000000000001</c:v>
                </c:pt>
                <c:pt idx="6959">
                  <c:v>-0.159749</c:v>
                </c:pt>
                <c:pt idx="6960">
                  <c:v>-0.16111400000000001</c:v>
                </c:pt>
                <c:pt idx="6961">
                  <c:v>-0.16259999999999999</c:v>
                </c:pt>
                <c:pt idx="6962">
                  <c:v>-0.164211</c:v>
                </c:pt>
                <c:pt idx="6963">
                  <c:v>-0.16595299999999999</c:v>
                </c:pt>
                <c:pt idx="6964">
                  <c:v>-0.16783500000000001</c:v>
                </c:pt>
                <c:pt idx="6965">
                  <c:v>-0.16986399999999999</c:v>
                </c:pt>
                <c:pt idx="6966">
                  <c:v>-0.17203599999999999</c:v>
                </c:pt>
                <c:pt idx="6967">
                  <c:v>-0.17435</c:v>
                </c:pt>
                <c:pt idx="6968">
                  <c:v>-0.17680599999999999</c:v>
                </c:pt>
                <c:pt idx="6969">
                  <c:v>-0.17940200000000001</c:v>
                </c:pt>
                <c:pt idx="6970">
                  <c:v>-0.18213299999999999</c:v>
                </c:pt>
                <c:pt idx="6971">
                  <c:v>-0.18499299999999999</c:v>
                </c:pt>
                <c:pt idx="6972">
                  <c:v>-0.187972</c:v>
                </c:pt>
                <c:pt idx="6973">
                  <c:v>-0.19106200000000001</c:v>
                </c:pt>
                <c:pt idx="6974">
                  <c:v>-0.19425700000000001</c:v>
                </c:pt>
                <c:pt idx="6975">
                  <c:v>-0.19755</c:v>
                </c:pt>
                <c:pt idx="6976">
                  <c:v>-0.200933</c:v>
                </c:pt>
                <c:pt idx="6977">
                  <c:v>-0.20439499999999999</c:v>
                </c:pt>
                <c:pt idx="6978">
                  <c:v>-0.207929</c:v>
                </c:pt>
                <c:pt idx="6979">
                  <c:v>-0.21152799999999999</c:v>
                </c:pt>
                <c:pt idx="6980">
                  <c:v>-0.21518200000000001</c:v>
                </c:pt>
                <c:pt idx="6981">
                  <c:v>-0.21888299999999999</c:v>
                </c:pt>
                <c:pt idx="6982">
                  <c:v>-0.22262299999999999</c:v>
                </c:pt>
                <c:pt idx="6983">
                  <c:v>-0.22639799999999999</c:v>
                </c:pt>
                <c:pt idx="6984">
                  <c:v>-0.23020499999999999</c:v>
                </c:pt>
                <c:pt idx="6985">
                  <c:v>-0.23403499999999999</c:v>
                </c:pt>
                <c:pt idx="6986">
                  <c:v>-0.23787800000000001</c:v>
                </c:pt>
                <c:pt idx="6987">
                  <c:v>-0.241725</c:v>
                </c:pt>
                <c:pt idx="6988">
                  <c:v>-0.24556900000000001</c:v>
                </c:pt>
                <c:pt idx="6989">
                  <c:v>-0.24940000000000001</c:v>
                </c:pt>
                <c:pt idx="6990">
                  <c:v>-0.25320900000000002</c:v>
                </c:pt>
                <c:pt idx="6991">
                  <c:v>-0.25698799999999999</c:v>
                </c:pt>
                <c:pt idx="6992">
                  <c:v>-0.26072699999999999</c:v>
                </c:pt>
                <c:pt idx="6993">
                  <c:v>-0.26441599999999998</c:v>
                </c:pt>
                <c:pt idx="6994">
                  <c:v>-0.26804600000000001</c:v>
                </c:pt>
                <c:pt idx="6995">
                  <c:v>-0.27160899999999999</c:v>
                </c:pt>
                <c:pt idx="6996">
                  <c:v>-0.27509699999999998</c:v>
                </c:pt>
                <c:pt idx="6997">
                  <c:v>-0.278501</c:v>
                </c:pt>
                <c:pt idx="6998">
                  <c:v>-0.28181200000000001</c:v>
                </c:pt>
                <c:pt idx="6999">
                  <c:v>-0.28502100000000002</c:v>
                </c:pt>
                <c:pt idx="7000">
                  <c:v>-0.288128</c:v>
                </c:pt>
                <c:pt idx="7001">
                  <c:v>-0.29113499999999998</c:v>
                </c:pt>
                <c:pt idx="7002">
                  <c:v>-0.294043</c:v>
                </c:pt>
                <c:pt idx="7003">
                  <c:v>-0.29684500000000003</c:v>
                </c:pt>
                <c:pt idx="7004">
                  <c:v>-0.29954199999999997</c:v>
                </c:pt>
                <c:pt idx="7005">
                  <c:v>-0.30213800000000002</c:v>
                </c:pt>
                <c:pt idx="7006">
                  <c:v>-0.30463699999999999</c:v>
                </c:pt>
                <c:pt idx="7007">
                  <c:v>-0.30703999999999998</c:v>
                </c:pt>
                <c:pt idx="7008">
                  <c:v>-0.30934699999999998</c:v>
                </c:pt>
                <c:pt idx="7009">
                  <c:v>-0.311554</c:v>
                </c:pt>
                <c:pt idx="7010">
                  <c:v>-0.313662</c:v>
                </c:pt>
                <c:pt idx="7011">
                  <c:v>-0.31567600000000001</c:v>
                </c:pt>
                <c:pt idx="7012">
                  <c:v>-0.31759799999999999</c:v>
                </c:pt>
                <c:pt idx="7013">
                  <c:v>-0.31942300000000001</c:v>
                </c:pt>
                <c:pt idx="7014">
                  <c:v>-0.32114599999999999</c:v>
                </c:pt>
                <c:pt idx="7015">
                  <c:v>-0.322766</c:v>
                </c:pt>
                <c:pt idx="7016">
                  <c:v>-0.32428499999999999</c:v>
                </c:pt>
                <c:pt idx="7017">
                  <c:v>-0.32570300000000002</c:v>
                </c:pt>
                <c:pt idx="7018">
                  <c:v>-0.32701599999999997</c:v>
                </c:pt>
                <c:pt idx="7019">
                  <c:v>-0.32822699999999999</c:v>
                </c:pt>
                <c:pt idx="7020">
                  <c:v>-0.32934200000000002</c:v>
                </c:pt>
                <c:pt idx="7021">
                  <c:v>-0.33036900000000002</c:v>
                </c:pt>
                <c:pt idx="7022">
                  <c:v>-0.331314</c:v>
                </c:pt>
                <c:pt idx="7023">
                  <c:v>-0.332173</c:v>
                </c:pt>
                <c:pt idx="7024">
                  <c:v>-0.33294099999999999</c:v>
                </c:pt>
                <c:pt idx="7025">
                  <c:v>-0.33362000000000003</c:v>
                </c:pt>
                <c:pt idx="7026">
                  <c:v>-0.33421400000000001</c:v>
                </c:pt>
                <c:pt idx="7027">
                  <c:v>-0.334731</c:v>
                </c:pt>
                <c:pt idx="7028">
                  <c:v>-0.33517400000000003</c:v>
                </c:pt>
                <c:pt idx="7029">
                  <c:v>-0.33554400000000001</c:v>
                </c:pt>
                <c:pt idx="7030">
                  <c:v>-0.33584199999999997</c:v>
                </c:pt>
                <c:pt idx="7031">
                  <c:v>-0.33607399999999998</c:v>
                </c:pt>
                <c:pt idx="7032">
                  <c:v>-0.33624300000000001</c:v>
                </c:pt>
                <c:pt idx="7033">
                  <c:v>-0.33635199999999998</c:v>
                </c:pt>
                <c:pt idx="7034">
                  <c:v>-0.33640100000000001</c:v>
                </c:pt>
                <c:pt idx="7035">
                  <c:v>-0.33639400000000003</c:v>
                </c:pt>
                <c:pt idx="7036">
                  <c:v>-0.33633200000000002</c:v>
                </c:pt>
                <c:pt idx="7037">
                  <c:v>-0.33621499999999999</c:v>
                </c:pt>
                <c:pt idx="7038">
                  <c:v>-0.33604400000000001</c:v>
                </c:pt>
                <c:pt idx="7039">
                  <c:v>-0.335812</c:v>
                </c:pt>
                <c:pt idx="7040">
                  <c:v>-0.33551399999999998</c:v>
                </c:pt>
                <c:pt idx="7041">
                  <c:v>-0.33515699999999998</c:v>
                </c:pt>
                <c:pt idx="7042">
                  <c:v>-0.334754</c:v>
                </c:pt>
                <c:pt idx="7043">
                  <c:v>-0.334318</c:v>
                </c:pt>
                <c:pt idx="7044">
                  <c:v>-0.33384999999999998</c:v>
                </c:pt>
                <c:pt idx="7045">
                  <c:v>-0.33334900000000001</c:v>
                </c:pt>
                <c:pt idx="7046">
                  <c:v>-0.332812</c:v>
                </c:pt>
                <c:pt idx="7047">
                  <c:v>-0.33223599999999998</c:v>
                </c:pt>
                <c:pt idx="7048">
                  <c:v>-0.331619</c:v>
                </c:pt>
                <c:pt idx="7049">
                  <c:v>-0.33096900000000001</c:v>
                </c:pt>
                <c:pt idx="7050">
                  <c:v>-0.33030199999999998</c:v>
                </c:pt>
                <c:pt idx="7051">
                  <c:v>-0.32962900000000001</c:v>
                </c:pt>
                <c:pt idx="7052">
                  <c:v>-0.32895400000000002</c:v>
                </c:pt>
                <c:pt idx="7053">
                  <c:v>-0.32827499999999998</c:v>
                </c:pt>
                <c:pt idx="7054">
                  <c:v>-0.32758999999999999</c:v>
                </c:pt>
                <c:pt idx="7055">
                  <c:v>-0.32690200000000003</c:v>
                </c:pt>
                <c:pt idx="7056">
                  <c:v>-0.32621</c:v>
                </c:pt>
                <c:pt idx="7057">
                  <c:v>-0.325517</c:v>
                </c:pt>
                <c:pt idx="7058">
                  <c:v>-0.324824</c:v>
                </c:pt>
                <c:pt idx="7059">
                  <c:v>-0.32412999999999997</c:v>
                </c:pt>
                <c:pt idx="7060">
                  <c:v>-0.323434</c:v>
                </c:pt>
                <c:pt idx="7061">
                  <c:v>-0.32273499999999999</c:v>
                </c:pt>
                <c:pt idx="7062">
                  <c:v>-0.32202799999999998</c:v>
                </c:pt>
                <c:pt idx="7063">
                  <c:v>-0.32130300000000001</c:v>
                </c:pt>
                <c:pt idx="7064">
                  <c:v>-0.32054199999999999</c:v>
                </c:pt>
                <c:pt idx="7065">
                  <c:v>-0.31974000000000002</c:v>
                </c:pt>
                <c:pt idx="7066">
                  <c:v>-0.31890000000000002</c:v>
                </c:pt>
                <c:pt idx="7067">
                  <c:v>-0.318019</c:v>
                </c:pt>
                <c:pt idx="7068">
                  <c:v>-0.31709900000000002</c:v>
                </c:pt>
                <c:pt idx="7069">
                  <c:v>-0.31614500000000001</c:v>
                </c:pt>
                <c:pt idx="7070">
                  <c:v>-0.315162</c:v>
                </c:pt>
                <c:pt idx="7071">
                  <c:v>-0.31415500000000002</c:v>
                </c:pt>
                <c:pt idx="7072">
                  <c:v>-0.31312699999999999</c:v>
                </c:pt>
                <c:pt idx="7073">
                  <c:v>-0.31207699999999999</c:v>
                </c:pt>
                <c:pt idx="7074">
                  <c:v>-0.31100699999999998</c:v>
                </c:pt>
                <c:pt idx="7075">
                  <c:v>-0.309915</c:v>
                </c:pt>
                <c:pt idx="7076">
                  <c:v>-0.30880200000000002</c:v>
                </c:pt>
                <c:pt idx="7077">
                  <c:v>-0.307668</c:v>
                </c:pt>
                <c:pt idx="7078">
                  <c:v>-0.30651800000000001</c:v>
                </c:pt>
                <c:pt idx="7079">
                  <c:v>-0.30535400000000001</c:v>
                </c:pt>
                <c:pt idx="7080">
                  <c:v>-0.304172</c:v>
                </c:pt>
                <c:pt idx="7081">
                  <c:v>-0.30296800000000002</c:v>
                </c:pt>
                <c:pt idx="7082">
                  <c:v>-0.301734</c:v>
                </c:pt>
                <c:pt idx="7083">
                  <c:v>-0.30046800000000001</c:v>
                </c:pt>
                <c:pt idx="7084">
                  <c:v>-0.29916300000000001</c:v>
                </c:pt>
                <c:pt idx="7085">
                  <c:v>-0.29781400000000002</c:v>
                </c:pt>
                <c:pt idx="7086">
                  <c:v>-0.29641800000000001</c:v>
                </c:pt>
                <c:pt idx="7087">
                  <c:v>-0.29498000000000002</c:v>
                </c:pt>
                <c:pt idx="7088">
                  <c:v>-0.29350300000000001</c:v>
                </c:pt>
                <c:pt idx="7089">
                  <c:v>-0.291989</c:v>
                </c:pt>
                <c:pt idx="7090">
                  <c:v>-0.29043600000000003</c:v>
                </c:pt>
                <c:pt idx="7091">
                  <c:v>-0.28884799999999999</c:v>
                </c:pt>
                <c:pt idx="7092">
                  <c:v>-0.28722900000000001</c:v>
                </c:pt>
                <c:pt idx="7093">
                  <c:v>-0.28558800000000001</c:v>
                </c:pt>
                <c:pt idx="7094">
                  <c:v>-0.28393099999999999</c:v>
                </c:pt>
                <c:pt idx="7095">
                  <c:v>-0.28226099999999998</c:v>
                </c:pt>
                <c:pt idx="7096">
                  <c:v>-0.28057500000000002</c:v>
                </c:pt>
                <c:pt idx="7097">
                  <c:v>-0.27887099999999998</c:v>
                </c:pt>
                <c:pt idx="7098">
                  <c:v>-0.27715400000000001</c:v>
                </c:pt>
                <c:pt idx="7099">
                  <c:v>-0.27542800000000001</c:v>
                </c:pt>
                <c:pt idx="7100">
                  <c:v>-0.27369399999999999</c:v>
                </c:pt>
                <c:pt idx="7101">
                  <c:v>-0.27195200000000003</c:v>
                </c:pt>
                <c:pt idx="7102">
                  <c:v>-0.27020100000000002</c:v>
                </c:pt>
                <c:pt idx="7103">
                  <c:v>-0.26844800000000002</c:v>
                </c:pt>
                <c:pt idx="7104">
                  <c:v>-0.26669799999999999</c:v>
                </c:pt>
                <c:pt idx="7105">
                  <c:v>-0.26495200000000002</c:v>
                </c:pt>
                <c:pt idx="7106">
                  <c:v>-0.26321499999999998</c:v>
                </c:pt>
                <c:pt idx="7107">
                  <c:v>-0.26149099999999997</c:v>
                </c:pt>
                <c:pt idx="7108">
                  <c:v>-0.25978699999999999</c:v>
                </c:pt>
                <c:pt idx="7109">
                  <c:v>-0.25811400000000001</c:v>
                </c:pt>
                <c:pt idx="7110">
                  <c:v>-0.25647300000000001</c:v>
                </c:pt>
                <c:pt idx="7111">
                  <c:v>-0.25486199999999998</c:v>
                </c:pt>
                <c:pt idx="7112">
                  <c:v>-0.25327300000000003</c:v>
                </c:pt>
                <c:pt idx="7113">
                  <c:v>-0.25171100000000002</c:v>
                </c:pt>
                <c:pt idx="7114">
                  <c:v>-0.25018200000000002</c:v>
                </c:pt>
                <c:pt idx="7115">
                  <c:v>-0.24868999999999999</c:v>
                </c:pt>
                <c:pt idx="7116">
                  <c:v>-0.24723999999999999</c:v>
                </c:pt>
                <c:pt idx="7117">
                  <c:v>-0.245833</c:v>
                </c:pt>
                <c:pt idx="7118">
                  <c:v>-0.24447199999999999</c:v>
                </c:pt>
                <c:pt idx="7119">
                  <c:v>-0.24315700000000001</c:v>
                </c:pt>
                <c:pt idx="7120">
                  <c:v>-0.24188899999999999</c:v>
                </c:pt>
                <c:pt idx="7121">
                  <c:v>-0.24066799999999999</c:v>
                </c:pt>
                <c:pt idx="7122">
                  <c:v>-0.23949599999999999</c:v>
                </c:pt>
                <c:pt idx="7123">
                  <c:v>-0.23837900000000001</c:v>
                </c:pt>
                <c:pt idx="7124">
                  <c:v>-0.237315</c:v>
                </c:pt>
                <c:pt idx="7125">
                  <c:v>-0.23629700000000001</c:v>
                </c:pt>
                <c:pt idx="7126">
                  <c:v>-0.23532</c:v>
                </c:pt>
                <c:pt idx="7127">
                  <c:v>-0.23438200000000001</c:v>
                </c:pt>
                <c:pt idx="7128">
                  <c:v>-0.233484</c:v>
                </c:pt>
                <c:pt idx="7129">
                  <c:v>-0.23263200000000001</c:v>
                </c:pt>
                <c:pt idx="7130">
                  <c:v>-0.23183500000000001</c:v>
                </c:pt>
                <c:pt idx="7131">
                  <c:v>-0.231098</c:v>
                </c:pt>
                <c:pt idx="7132">
                  <c:v>-0.23042099999999999</c:v>
                </c:pt>
                <c:pt idx="7133">
                  <c:v>-0.22980100000000001</c:v>
                </c:pt>
                <c:pt idx="7134">
                  <c:v>-0.22923099999999999</c:v>
                </c:pt>
                <c:pt idx="7135">
                  <c:v>-0.22869999999999999</c:v>
                </c:pt>
                <c:pt idx="7136">
                  <c:v>-0.22820799999999999</c:v>
                </c:pt>
                <c:pt idx="7137">
                  <c:v>-0.227766</c:v>
                </c:pt>
                <c:pt idx="7138">
                  <c:v>-0.227384</c:v>
                </c:pt>
                <c:pt idx="7139">
                  <c:v>-0.22706100000000001</c:v>
                </c:pt>
                <c:pt idx="7140">
                  <c:v>-0.22678899999999999</c:v>
                </c:pt>
                <c:pt idx="7141">
                  <c:v>-0.22656100000000001</c:v>
                </c:pt>
                <c:pt idx="7142">
                  <c:v>-0.22637399999999999</c:v>
                </c:pt>
                <c:pt idx="7143">
                  <c:v>-0.22622</c:v>
                </c:pt>
                <c:pt idx="7144">
                  <c:v>-0.22609499999999999</c:v>
                </c:pt>
                <c:pt idx="7145">
                  <c:v>-0.225993</c:v>
                </c:pt>
                <c:pt idx="7146">
                  <c:v>-0.225912</c:v>
                </c:pt>
                <c:pt idx="7147">
                  <c:v>-0.22584699999999999</c:v>
                </c:pt>
                <c:pt idx="7148">
                  <c:v>-0.22578899999999999</c:v>
                </c:pt>
                <c:pt idx="7149">
                  <c:v>-0.22572600000000001</c:v>
                </c:pt>
                <c:pt idx="7150">
                  <c:v>-0.22563800000000001</c:v>
                </c:pt>
                <c:pt idx="7151">
                  <c:v>-0.225498</c:v>
                </c:pt>
                <c:pt idx="7152">
                  <c:v>-0.225296</c:v>
                </c:pt>
                <c:pt idx="7153">
                  <c:v>-0.22503500000000001</c:v>
                </c:pt>
                <c:pt idx="7154">
                  <c:v>-0.224717</c:v>
                </c:pt>
                <c:pt idx="7155">
                  <c:v>-0.22433800000000001</c:v>
                </c:pt>
                <c:pt idx="7156">
                  <c:v>-0.22389500000000001</c:v>
                </c:pt>
                <c:pt idx="7157">
                  <c:v>-0.223388</c:v>
                </c:pt>
                <c:pt idx="7158">
                  <c:v>-0.22281500000000001</c:v>
                </c:pt>
                <c:pt idx="7159">
                  <c:v>-0.22217000000000001</c:v>
                </c:pt>
                <c:pt idx="7160">
                  <c:v>-0.22144800000000001</c:v>
                </c:pt>
                <c:pt idx="7161">
                  <c:v>-0.22064700000000001</c:v>
                </c:pt>
                <c:pt idx="7162">
                  <c:v>-0.21976399999999999</c:v>
                </c:pt>
                <c:pt idx="7163">
                  <c:v>-0.21879499999999999</c:v>
                </c:pt>
                <c:pt idx="7164">
                  <c:v>-0.21773799999999999</c:v>
                </c:pt>
                <c:pt idx="7165">
                  <c:v>-0.21659900000000001</c:v>
                </c:pt>
                <c:pt idx="7166">
                  <c:v>-0.21538099999999999</c:v>
                </c:pt>
                <c:pt idx="7167">
                  <c:v>-0.214083</c:v>
                </c:pt>
                <c:pt idx="7168">
                  <c:v>-0.212697</c:v>
                </c:pt>
                <c:pt idx="7169">
                  <c:v>-0.21121799999999999</c:v>
                </c:pt>
                <c:pt idx="7170">
                  <c:v>-0.209642</c:v>
                </c:pt>
                <c:pt idx="7171">
                  <c:v>-0.20796600000000001</c:v>
                </c:pt>
                <c:pt idx="7172">
                  <c:v>-0.20618500000000001</c:v>
                </c:pt>
                <c:pt idx="7173">
                  <c:v>-0.204294</c:v>
                </c:pt>
                <c:pt idx="7174">
                  <c:v>-0.20229</c:v>
                </c:pt>
                <c:pt idx="7175">
                  <c:v>-0.20017699999999999</c:v>
                </c:pt>
                <c:pt idx="7176">
                  <c:v>-0.19795699999999999</c:v>
                </c:pt>
                <c:pt idx="7177">
                  <c:v>-0.19563</c:v>
                </c:pt>
                <c:pt idx="7178">
                  <c:v>-0.19319800000000001</c:v>
                </c:pt>
                <c:pt idx="7179">
                  <c:v>-0.190661</c:v>
                </c:pt>
                <c:pt idx="7180">
                  <c:v>-0.18802199999999999</c:v>
                </c:pt>
                <c:pt idx="7181">
                  <c:v>-0.185283</c:v>
                </c:pt>
                <c:pt idx="7182">
                  <c:v>-0.182447</c:v>
                </c:pt>
                <c:pt idx="7183">
                  <c:v>-0.17951800000000001</c:v>
                </c:pt>
                <c:pt idx="7184">
                  <c:v>-0.17649899999999999</c:v>
                </c:pt>
                <c:pt idx="7185">
                  <c:v>-0.17339199999999999</c:v>
                </c:pt>
                <c:pt idx="7186">
                  <c:v>-0.17020299999999999</c:v>
                </c:pt>
                <c:pt idx="7187">
                  <c:v>-0.166939</c:v>
                </c:pt>
                <c:pt idx="7188">
                  <c:v>-0.163606</c:v>
                </c:pt>
                <c:pt idx="7189">
                  <c:v>-0.16020799999999999</c:v>
                </c:pt>
                <c:pt idx="7190">
                  <c:v>-0.156749</c:v>
                </c:pt>
                <c:pt idx="7191">
                  <c:v>-0.15323700000000001</c:v>
                </c:pt>
                <c:pt idx="7192">
                  <c:v>-0.149677</c:v>
                </c:pt>
                <c:pt idx="7193">
                  <c:v>-0.14607300000000001</c:v>
                </c:pt>
                <c:pt idx="7194">
                  <c:v>-0.142432</c:v>
                </c:pt>
                <c:pt idx="7195">
                  <c:v>-0.13875999999999999</c:v>
                </c:pt>
                <c:pt idx="7196">
                  <c:v>-0.13506899999999999</c:v>
                </c:pt>
                <c:pt idx="7197">
                  <c:v>-0.13137099999999999</c:v>
                </c:pt>
                <c:pt idx="7198">
                  <c:v>-0.12767400000000001</c:v>
                </c:pt>
                <c:pt idx="7199">
                  <c:v>-0.12397900000000001</c:v>
                </c:pt>
                <c:pt idx="7200">
                  <c:v>-0.12028999999999999</c:v>
                </c:pt>
                <c:pt idx="7201">
                  <c:v>-0.116614</c:v>
                </c:pt>
                <c:pt idx="7202">
                  <c:v>-0.112957</c:v>
                </c:pt>
                <c:pt idx="7203">
                  <c:v>-0.109324</c:v>
                </c:pt>
                <c:pt idx="7204">
                  <c:v>-0.105721</c:v>
                </c:pt>
                <c:pt idx="7205">
                  <c:v>-0.102156</c:v>
                </c:pt>
                <c:pt idx="7206">
                  <c:v>-9.86369E-2</c:v>
                </c:pt>
                <c:pt idx="7207">
                  <c:v>-9.5170500000000005E-2</c:v>
                </c:pt>
                <c:pt idx="7208">
                  <c:v>-9.1764200000000004E-2</c:v>
                </c:pt>
                <c:pt idx="7209">
                  <c:v>-8.8427199999999997E-2</c:v>
                </c:pt>
                <c:pt idx="7210">
                  <c:v>-8.5170300000000004E-2</c:v>
                </c:pt>
                <c:pt idx="7211">
                  <c:v>-8.2000799999999999E-2</c:v>
                </c:pt>
                <c:pt idx="7212">
                  <c:v>-7.8921599999999995E-2</c:v>
                </c:pt>
                <c:pt idx="7213">
                  <c:v>-7.5935699999999995E-2</c:v>
                </c:pt>
                <c:pt idx="7214">
                  <c:v>-7.3046799999999995E-2</c:v>
                </c:pt>
                <c:pt idx="7215">
                  <c:v>-7.0260100000000006E-2</c:v>
                </c:pt>
                <c:pt idx="7216">
                  <c:v>-6.7581000000000002E-2</c:v>
                </c:pt>
                <c:pt idx="7217">
                  <c:v>-6.5018000000000006E-2</c:v>
                </c:pt>
                <c:pt idx="7218">
                  <c:v>-6.2580200000000002E-2</c:v>
                </c:pt>
                <c:pt idx="7219">
                  <c:v>-6.0273300000000002E-2</c:v>
                </c:pt>
                <c:pt idx="7220">
                  <c:v>-5.81015E-2</c:v>
                </c:pt>
                <c:pt idx="7221">
                  <c:v>-5.6066900000000003E-2</c:v>
                </c:pt>
                <c:pt idx="7222">
                  <c:v>-5.4168300000000003E-2</c:v>
                </c:pt>
                <c:pt idx="7223">
                  <c:v>-5.2405800000000002E-2</c:v>
                </c:pt>
                <c:pt idx="7224">
                  <c:v>-5.07868E-2</c:v>
                </c:pt>
                <c:pt idx="7225">
                  <c:v>-4.9322299999999999E-2</c:v>
                </c:pt>
                <c:pt idx="7226">
                  <c:v>-4.8018100000000001E-2</c:v>
                </c:pt>
                <c:pt idx="7227">
                  <c:v>-4.6873199999999997E-2</c:v>
                </c:pt>
                <c:pt idx="7228">
                  <c:v>-4.58866E-2</c:v>
                </c:pt>
                <c:pt idx="7229">
                  <c:v>-4.5059700000000001E-2</c:v>
                </c:pt>
                <c:pt idx="7230">
                  <c:v>-4.4392099999999997E-2</c:v>
                </c:pt>
                <c:pt idx="7231">
                  <c:v>-4.3879899999999999E-2</c:v>
                </c:pt>
                <c:pt idx="7232">
                  <c:v>-4.3521499999999998E-2</c:v>
                </c:pt>
                <c:pt idx="7233">
                  <c:v>-4.3319299999999998E-2</c:v>
                </c:pt>
                <c:pt idx="7234">
                  <c:v>-4.3278200000000003E-2</c:v>
                </c:pt>
                <c:pt idx="7235">
                  <c:v>-4.3400099999999997E-2</c:v>
                </c:pt>
                <c:pt idx="7236">
                  <c:v>-4.3679299999999997E-2</c:v>
                </c:pt>
                <c:pt idx="7237">
                  <c:v>-4.4103999999999997E-2</c:v>
                </c:pt>
                <c:pt idx="7238">
                  <c:v>-4.4655599999999997E-2</c:v>
                </c:pt>
                <c:pt idx="7239">
                  <c:v>-4.53205E-2</c:v>
                </c:pt>
                <c:pt idx="7240">
                  <c:v>-4.6106000000000001E-2</c:v>
                </c:pt>
                <c:pt idx="7241">
                  <c:v>-4.7026100000000001E-2</c:v>
                </c:pt>
                <c:pt idx="7242">
                  <c:v>-4.8079900000000002E-2</c:v>
                </c:pt>
                <c:pt idx="7243">
                  <c:v>-4.9259499999999998E-2</c:v>
                </c:pt>
                <c:pt idx="7244">
                  <c:v>-5.0562500000000003E-2</c:v>
                </c:pt>
                <c:pt idx="7245">
                  <c:v>-5.1989E-2</c:v>
                </c:pt>
                <c:pt idx="7246">
                  <c:v>-5.3535699999999999E-2</c:v>
                </c:pt>
                <c:pt idx="7247">
                  <c:v>-5.5196700000000001E-2</c:v>
                </c:pt>
                <c:pt idx="7248">
                  <c:v>-5.6968100000000001E-2</c:v>
                </c:pt>
                <c:pt idx="7249">
                  <c:v>-5.8848400000000002E-2</c:v>
                </c:pt>
                <c:pt idx="7250">
                  <c:v>-6.0835899999999998E-2</c:v>
                </c:pt>
                <c:pt idx="7251">
                  <c:v>-6.2928999999999999E-2</c:v>
                </c:pt>
                <c:pt idx="7252">
                  <c:v>-6.5127400000000002E-2</c:v>
                </c:pt>
                <c:pt idx="7253">
                  <c:v>-6.7429100000000006E-2</c:v>
                </c:pt>
                <c:pt idx="7254">
                  <c:v>-6.9830400000000001E-2</c:v>
                </c:pt>
                <c:pt idx="7255">
                  <c:v>-7.2325200000000006E-2</c:v>
                </c:pt>
                <c:pt idx="7256">
                  <c:v>-7.4906700000000007E-2</c:v>
                </c:pt>
                <c:pt idx="7257">
                  <c:v>-7.7570899999999998E-2</c:v>
                </c:pt>
                <c:pt idx="7258">
                  <c:v>-8.0315200000000003E-2</c:v>
                </c:pt>
                <c:pt idx="7259">
                  <c:v>-8.3133499999999999E-2</c:v>
                </c:pt>
                <c:pt idx="7260">
                  <c:v>-8.6016400000000007E-2</c:v>
                </c:pt>
                <c:pt idx="7261">
                  <c:v>-8.8952799999999999E-2</c:v>
                </c:pt>
                <c:pt idx="7262">
                  <c:v>-9.1935299999999998E-2</c:v>
                </c:pt>
                <c:pt idx="7263">
                  <c:v>-9.4960000000000003E-2</c:v>
                </c:pt>
                <c:pt idx="7264">
                  <c:v>-9.8021800000000006E-2</c:v>
                </c:pt>
                <c:pt idx="7265">
                  <c:v>-0.101114</c:v>
                </c:pt>
                <c:pt idx="7266">
                  <c:v>-0.104228</c:v>
                </c:pt>
                <c:pt idx="7267">
                  <c:v>-0.107359</c:v>
                </c:pt>
                <c:pt idx="7268">
                  <c:v>-0.1105</c:v>
                </c:pt>
                <c:pt idx="7269">
                  <c:v>-0.113646</c:v>
                </c:pt>
                <c:pt idx="7270">
                  <c:v>-0.11679200000000001</c:v>
                </c:pt>
                <c:pt idx="7271">
                  <c:v>-0.119934</c:v>
                </c:pt>
                <c:pt idx="7272">
                  <c:v>-0.12306599999999999</c:v>
                </c:pt>
                <c:pt idx="7273">
                  <c:v>-0.12618299999999999</c:v>
                </c:pt>
                <c:pt idx="7274">
                  <c:v>-0.12928000000000001</c:v>
                </c:pt>
                <c:pt idx="7275">
                  <c:v>-0.13235</c:v>
                </c:pt>
                <c:pt idx="7276">
                  <c:v>-0.13538800000000001</c:v>
                </c:pt>
                <c:pt idx="7277">
                  <c:v>-0.13838800000000001</c:v>
                </c:pt>
                <c:pt idx="7278">
                  <c:v>-0.14135</c:v>
                </c:pt>
                <c:pt idx="7279">
                  <c:v>-0.14426900000000001</c:v>
                </c:pt>
                <c:pt idx="7280">
                  <c:v>-0.14713899999999999</c:v>
                </c:pt>
                <c:pt idx="7281">
                  <c:v>-0.149955</c:v>
                </c:pt>
                <c:pt idx="7282">
                  <c:v>-0.15271299999999999</c:v>
                </c:pt>
                <c:pt idx="7283">
                  <c:v>-0.15540699999999999</c:v>
                </c:pt>
                <c:pt idx="7284">
                  <c:v>-0.15803500000000001</c:v>
                </c:pt>
                <c:pt idx="7285">
                  <c:v>-0.16059399999999999</c:v>
                </c:pt>
                <c:pt idx="7286">
                  <c:v>-0.16308300000000001</c:v>
                </c:pt>
                <c:pt idx="7287">
                  <c:v>-0.16549800000000001</c:v>
                </c:pt>
                <c:pt idx="7288">
                  <c:v>-0.16783600000000001</c:v>
                </c:pt>
                <c:pt idx="7289">
                  <c:v>-0.17008899999999999</c:v>
                </c:pt>
                <c:pt idx="7290">
                  <c:v>-0.17225599999999999</c:v>
                </c:pt>
                <c:pt idx="7291">
                  <c:v>-0.17433399999999999</c:v>
                </c:pt>
                <c:pt idx="7292">
                  <c:v>-0.17632100000000001</c:v>
                </c:pt>
                <c:pt idx="7293">
                  <c:v>-0.17821400000000001</c:v>
                </c:pt>
                <c:pt idx="7294">
                  <c:v>-0.18001</c:v>
                </c:pt>
                <c:pt idx="7295">
                  <c:v>-0.18170800000000001</c:v>
                </c:pt>
                <c:pt idx="7296">
                  <c:v>-0.183306</c:v>
                </c:pt>
                <c:pt idx="7297">
                  <c:v>-0.18480199999999999</c:v>
                </c:pt>
                <c:pt idx="7298">
                  <c:v>-0.186196</c:v>
                </c:pt>
                <c:pt idx="7299">
                  <c:v>-0.18748400000000001</c:v>
                </c:pt>
                <c:pt idx="7300">
                  <c:v>-0.188664</c:v>
                </c:pt>
                <c:pt idx="7301">
                  <c:v>-0.18973400000000001</c:v>
                </c:pt>
                <c:pt idx="7302">
                  <c:v>-0.190694</c:v>
                </c:pt>
                <c:pt idx="7303">
                  <c:v>-0.19154299999999999</c:v>
                </c:pt>
                <c:pt idx="7304">
                  <c:v>-0.19228000000000001</c:v>
                </c:pt>
                <c:pt idx="7305">
                  <c:v>-0.19290399999999999</c:v>
                </c:pt>
                <c:pt idx="7306">
                  <c:v>-0.193416</c:v>
                </c:pt>
                <c:pt idx="7307">
                  <c:v>-0.19381499999999999</c:v>
                </c:pt>
                <c:pt idx="7308">
                  <c:v>-0.19409799999999999</c:v>
                </c:pt>
                <c:pt idx="7309">
                  <c:v>-0.19426299999999999</c:v>
                </c:pt>
                <c:pt idx="7310">
                  <c:v>-0.19430600000000001</c:v>
                </c:pt>
                <c:pt idx="7311">
                  <c:v>-0.19422700000000001</c:v>
                </c:pt>
                <c:pt idx="7312">
                  <c:v>-0.19403100000000001</c:v>
                </c:pt>
                <c:pt idx="7313">
                  <c:v>-0.193718</c:v>
                </c:pt>
                <c:pt idx="7314">
                  <c:v>-0.19328999999999999</c:v>
                </c:pt>
                <c:pt idx="7315">
                  <c:v>-0.192747</c:v>
                </c:pt>
                <c:pt idx="7316">
                  <c:v>-0.19208900000000001</c:v>
                </c:pt>
                <c:pt idx="7317">
                  <c:v>-0.19131799999999999</c:v>
                </c:pt>
                <c:pt idx="7318">
                  <c:v>-0.19043599999999999</c:v>
                </c:pt>
                <c:pt idx="7319">
                  <c:v>-0.189445</c:v>
                </c:pt>
                <c:pt idx="7320">
                  <c:v>-0.18834400000000001</c:v>
                </c:pt>
                <c:pt idx="7321">
                  <c:v>-0.187139</c:v>
                </c:pt>
                <c:pt idx="7322">
                  <c:v>-0.185832</c:v>
                </c:pt>
                <c:pt idx="7323">
                  <c:v>-0.18442600000000001</c:v>
                </c:pt>
                <c:pt idx="7324">
                  <c:v>-0.182922</c:v>
                </c:pt>
                <c:pt idx="7325">
                  <c:v>-0.18132100000000001</c:v>
                </c:pt>
                <c:pt idx="7326">
                  <c:v>-0.17962600000000001</c:v>
                </c:pt>
                <c:pt idx="7327">
                  <c:v>-0.177839</c:v>
                </c:pt>
                <c:pt idx="7328">
                  <c:v>-0.17596500000000001</c:v>
                </c:pt>
                <c:pt idx="7329">
                  <c:v>-0.17400499999999999</c:v>
                </c:pt>
                <c:pt idx="7330">
                  <c:v>-0.17196</c:v>
                </c:pt>
                <c:pt idx="7331">
                  <c:v>-0.16983300000000001</c:v>
                </c:pt>
                <c:pt idx="7332">
                  <c:v>-0.167626</c:v>
                </c:pt>
                <c:pt idx="7333">
                  <c:v>-0.16534299999999999</c:v>
                </c:pt>
                <c:pt idx="7334">
                  <c:v>-0.16298799999999999</c:v>
                </c:pt>
                <c:pt idx="7335">
                  <c:v>-0.16056200000000001</c:v>
                </c:pt>
                <c:pt idx="7336">
                  <c:v>-0.15806799999999999</c:v>
                </c:pt>
                <c:pt idx="7337">
                  <c:v>-0.15551200000000001</c:v>
                </c:pt>
                <c:pt idx="7338">
                  <c:v>-0.15289900000000001</c:v>
                </c:pt>
                <c:pt idx="7339">
                  <c:v>-0.15023300000000001</c:v>
                </c:pt>
                <c:pt idx="7340">
                  <c:v>-0.14752199999999999</c:v>
                </c:pt>
                <c:pt idx="7341">
                  <c:v>-0.14476800000000001</c:v>
                </c:pt>
                <c:pt idx="7342">
                  <c:v>-0.14197399999999999</c:v>
                </c:pt>
                <c:pt idx="7343">
                  <c:v>-0.13914199999999999</c:v>
                </c:pt>
                <c:pt idx="7344">
                  <c:v>-0.13627800000000001</c:v>
                </c:pt>
                <c:pt idx="7345">
                  <c:v>-0.133384</c:v>
                </c:pt>
                <c:pt idx="7346">
                  <c:v>-0.130463</c:v>
                </c:pt>
                <c:pt idx="7347">
                  <c:v>-0.127521</c:v>
                </c:pt>
                <c:pt idx="7348">
                  <c:v>-0.124559</c:v>
                </c:pt>
                <c:pt idx="7349">
                  <c:v>-0.12157900000000001</c:v>
                </c:pt>
                <c:pt idx="7350">
                  <c:v>-0.118585</c:v>
                </c:pt>
                <c:pt idx="7351">
                  <c:v>-0.11558300000000001</c:v>
                </c:pt>
                <c:pt idx="7352">
                  <c:v>-0.112579</c:v>
                </c:pt>
                <c:pt idx="7353">
                  <c:v>-0.10957600000000001</c:v>
                </c:pt>
                <c:pt idx="7354">
                  <c:v>-0.106576</c:v>
                </c:pt>
                <c:pt idx="7355">
                  <c:v>-0.10358000000000001</c:v>
                </c:pt>
                <c:pt idx="7356">
                  <c:v>-0.100592</c:v>
                </c:pt>
                <c:pt idx="7357">
                  <c:v>-9.7614599999999996E-2</c:v>
                </c:pt>
                <c:pt idx="7358">
                  <c:v>-9.4652899999999998E-2</c:v>
                </c:pt>
                <c:pt idx="7359">
                  <c:v>-9.171E-2</c:v>
                </c:pt>
                <c:pt idx="7360">
                  <c:v>-8.87873E-2</c:v>
                </c:pt>
                <c:pt idx="7361">
                  <c:v>-8.5886100000000007E-2</c:v>
                </c:pt>
                <c:pt idx="7362">
                  <c:v>-8.3009100000000002E-2</c:v>
                </c:pt>
                <c:pt idx="7363">
                  <c:v>-8.0159900000000006E-2</c:v>
                </c:pt>
                <c:pt idx="7364">
                  <c:v>-7.7340800000000001E-2</c:v>
                </c:pt>
                <c:pt idx="7365">
                  <c:v>-7.4553300000000003E-2</c:v>
                </c:pt>
                <c:pt idx="7366">
                  <c:v>-7.1800000000000003E-2</c:v>
                </c:pt>
                <c:pt idx="7367">
                  <c:v>-6.9084300000000001E-2</c:v>
                </c:pt>
                <c:pt idx="7368">
                  <c:v>-6.6410300000000005E-2</c:v>
                </c:pt>
                <c:pt idx="7369">
                  <c:v>-6.3781099999999993E-2</c:v>
                </c:pt>
                <c:pt idx="7370">
                  <c:v>-6.1198000000000002E-2</c:v>
                </c:pt>
                <c:pt idx="7371">
                  <c:v>-5.8662199999999998E-2</c:v>
                </c:pt>
                <c:pt idx="7372">
                  <c:v>-5.6175900000000001E-2</c:v>
                </c:pt>
                <c:pt idx="7373">
                  <c:v>-5.3741299999999999E-2</c:v>
                </c:pt>
                <c:pt idx="7374">
                  <c:v>-5.1360299999999998E-2</c:v>
                </c:pt>
                <c:pt idx="7375">
                  <c:v>-4.9034000000000001E-2</c:v>
                </c:pt>
                <c:pt idx="7376">
                  <c:v>-4.6762699999999997E-2</c:v>
                </c:pt>
                <c:pt idx="7377">
                  <c:v>-4.4545899999999999E-2</c:v>
                </c:pt>
                <c:pt idx="7378">
                  <c:v>-4.2383400000000002E-2</c:v>
                </c:pt>
                <c:pt idx="7379">
                  <c:v>-4.0275199999999997E-2</c:v>
                </c:pt>
                <c:pt idx="7380">
                  <c:v>-3.8221199999999997E-2</c:v>
                </c:pt>
                <c:pt idx="7381">
                  <c:v>-3.6222400000000002E-2</c:v>
                </c:pt>
                <c:pt idx="7382">
                  <c:v>-3.4280100000000001E-2</c:v>
                </c:pt>
                <c:pt idx="7383">
                  <c:v>-3.2395300000000002E-2</c:v>
                </c:pt>
                <c:pt idx="7384">
                  <c:v>-3.0568100000000001E-2</c:v>
                </c:pt>
                <c:pt idx="7385">
                  <c:v>-2.8798199999999999E-2</c:v>
                </c:pt>
                <c:pt idx="7386">
                  <c:v>-2.70847E-2</c:v>
                </c:pt>
                <c:pt idx="7387">
                  <c:v>-2.5426600000000001E-2</c:v>
                </c:pt>
                <c:pt idx="7388">
                  <c:v>-2.3822400000000001E-2</c:v>
                </c:pt>
                <c:pt idx="7389">
                  <c:v>-2.2270999999999999E-2</c:v>
                </c:pt>
                <c:pt idx="7390">
                  <c:v>-2.07712E-2</c:v>
                </c:pt>
                <c:pt idx="7391">
                  <c:v>-1.9322499999999999E-2</c:v>
                </c:pt>
                <c:pt idx="7392">
                  <c:v>-1.7924200000000001E-2</c:v>
                </c:pt>
                <c:pt idx="7393">
                  <c:v>-1.6574599999999998E-2</c:v>
                </c:pt>
                <c:pt idx="7394">
                  <c:v>-1.5272000000000001E-2</c:v>
                </c:pt>
                <c:pt idx="7395">
                  <c:v>-1.40167E-2</c:v>
                </c:pt>
                <c:pt idx="7396">
                  <c:v>-1.28092E-2</c:v>
                </c:pt>
                <c:pt idx="7397">
                  <c:v>-1.16481E-2</c:v>
                </c:pt>
                <c:pt idx="7398">
                  <c:v>-1.05317E-2</c:v>
                </c:pt>
                <c:pt idx="7399" formatCode="0.00E+00">
                  <c:v>-9.4585099999999998E-3</c:v>
                </c:pt>
                <c:pt idx="7400" formatCode="0.00E+00">
                  <c:v>-8.4273600000000001E-3</c:v>
                </c:pt>
                <c:pt idx="7401" formatCode="0.00E+00">
                  <c:v>-7.4372300000000004E-3</c:v>
                </c:pt>
                <c:pt idx="7402" formatCode="0.00E+00">
                  <c:v>-6.4873600000000002E-3</c:v>
                </c:pt>
                <c:pt idx="7403" formatCode="0.00E+00">
                  <c:v>-5.5762299999999997E-3</c:v>
                </c:pt>
                <c:pt idx="7404" formatCode="0.00E+00">
                  <c:v>-4.7022599999999998E-3</c:v>
                </c:pt>
                <c:pt idx="7405" formatCode="0.00E+00">
                  <c:v>-3.8642300000000002E-3</c:v>
                </c:pt>
                <c:pt idx="7406" formatCode="0.00E+00">
                  <c:v>-3.0601399999999998E-3</c:v>
                </c:pt>
                <c:pt idx="7407" formatCode="0.00E+00">
                  <c:v>-2.2878999999999998E-3</c:v>
                </c:pt>
                <c:pt idx="7408" formatCode="0.00E+00">
                  <c:v>-1.5470099999999999E-3</c:v>
                </c:pt>
                <c:pt idx="7409" formatCode="0.00E+00">
                  <c:v>-8.3747300000000004E-4</c:v>
                </c:pt>
                <c:pt idx="7410" formatCode="0.00E+00">
                  <c:v>-1.5763499999999999E-4</c:v>
                </c:pt>
                <c:pt idx="7411" formatCode="0.00E+00">
                  <c:v>4.9509800000000002E-4</c:v>
                </c:pt>
                <c:pt idx="7412" formatCode="0.00E+00">
                  <c:v>1.1223400000000001E-3</c:v>
                </c:pt>
                <c:pt idx="7413" formatCode="0.00E+00">
                  <c:v>1.72529E-3</c:v>
                </c:pt>
                <c:pt idx="7414" formatCode="0.00E+00">
                  <c:v>2.3056999999999999E-3</c:v>
                </c:pt>
                <c:pt idx="7415" formatCode="0.00E+00">
                  <c:v>2.8654000000000002E-3</c:v>
                </c:pt>
                <c:pt idx="7416" formatCode="0.00E+00">
                  <c:v>3.4062900000000002E-3</c:v>
                </c:pt>
                <c:pt idx="7417" formatCode="0.00E+00">
                  <c:v>3.9302800000000004E-3</c:v>
                </c:pt>
                <c:pt idx="7418" formatCode="0.00E+00">
                  <c:v>4.4387699999999999E-3</c:v>
                </c:pt>
                <c:pt idx="7419" formatCode="0.00E+00">
                  <c:v>4.9329999999999999E-3</c:v>
                </c:pt>
                <c:pt idx="7420" formatCode="0.00E+00">
                  <c:v>5.4147800000000001E-3</c:v>
                </c:pt>
                <c:pt idx="7421" formatCode="0.00E+00">
                  <c:v>5.8861900000000003E-3</c:v>
                </c:pt>
                <c:pt idx="7422" formatCode="0.00E+00">
                  <c:v>6.3489699999999998E-3</c:v>
                </c:pt>
                <c:pt idx="7423" formatCode="0.00E+00">
                  <c:v>6.8047100000000003E-3</c:v>
                </c:pt>
                <c:pt idx="7424" formatCode="0.00E+00">
                  <c:v>7.2553499999999998E-3</c:v>
                </c:pt>
                <c:pt idx="7425" formatCode="0.00E+00">
                  <c:v>7.7029899999999998E-3</c:v>
                </c:pt>
                <c:pt idx="7426" formatCode="0.00E+00">
                  <c:v>8.1490699999999996E-3</c:v>
                </c:pt>
                <c:pt idx="7427" formatCode="0.00E+00">
                  <c:v>8.59474E-3</c:v>
                </c:pt>
                <c:pt idx="7428" formatCode="0.00E+00">
                  <c:v>9.0413500000000001E-3</c:v>
                </c:pt>
                <c:pt idx="7429" formatCode="0.00E+00">
                  <c:v>9.4901699999999992E-3</c:v>
                </c:pt>
                <c:pt idx="7430" formatCode="0.00E+00">
                  <c:v>9.9423600000000008E-3</c:v>
                </c:pt>
                <c:pt idx="7431">
                  <c:v>1.0399200000000001E-2</c:v>
                </c:pt>
                <c:pt idx="7432">
                  <c:v>1.08623E-2</c:v>
                </c:pt>
                <c:pt idx="7433">
                  <c:v>1.13329E-2</c:v>
                </c:pt>
                <c:pt idx="7434">
                  <c:v>1.1812E-2</c:v>
                </c:pt>
                <c:pt idx="7435">
                  <c:v>1.23E-2</c:v>
                </c:pt>
                <c:pt idx="7436">
                  <c:v>1.2797299999999999E-2</c:v>
                </c:pt>
                <c:pt idx="7437">
                  <c:v>1.33052E-2</c:v>
                </c:pt>
                <c:pt idx="7438">
                  <c:v>1.38253E-2</c:v>
                </c:pt>
                <c:pt idx="7439">
                  <c:v>1.4357999999999999E-2</c:v>
                </c:pt>
                <c:pt idx="7440">
                  <c:v>1.4903700000000001E-2</c:v>
                </c:pt>
                <c:pt idx="7441">
                  <c:v>1.54632E-2</c:v>
                </c:pt>
                <c:pt idx="7442">
                  <c:v>1.60374E-2</c:v>
                </c:pt>
                <c:pt idx="7443">
                  <c:v>1.66264E-2</c:v>
                </c:pt>
                <c:pt idx="7444">
                  <c:v>1.72304E-2</c:v>
                </c:pt>
                <c:pt idx="7445">
                  <c:v>1.7849500000000001E-2</c:v>
                </c:pt>
                <c:pt idx="7446">
                  <c:v>1.8484199999999999E-2</c:v>
                </c:pt>
                <c:pt idx="7447">
                  <c:v>1.9134700000000001E-2</c:v>
                </c:pt>
                <c:pt idx="7448">
                  <c:v>1.98008E-2</c:v>
                </c:pt>
                <c:pt idx="7449">
                  <c:v>2.04826E-2</c:v>
                </c:pt>
                <c:pt idx="7450">
                  <c:v>2.1180000000000001E-2</c:v>
                </c:pt>
                <c:pt idx="7451">
                  <c:v>2.1892399999999999E-2</c:v>
                </c:pt>
                <c:pt idx="7452">
                  <c:v>2.2619E-2</c:v>
                </c:pt>
                <c:pt idx="7453">
                  <c:v>2.3359600000000001E-2</c:v>
                </c:pt>
                <c:pt idx="7454">
                  <c:v>2.4113599999999999E-2</c:v>
                </c:pt>
                <c:pt idx="7455">
                  <c:v>2.4880599999999999E-2</c:v>
                </c:pt>
                <c:pt idx="7456">
                  <c:v>2.5659899999999999E-2</c:v>
                </c:pt>
                <c:pt idx="7457">
                  <c:v>2.6450700000000001E-2</c:v>
                </c:pt>
                <c:pt idx="7458">
                  <c:v>2.7252599999999998E-2</c:v>
                </c:pt>
                <c:pt idx="7459">
                  <c:v>2.8064700000000001E-2</c:v>
                </c:pt>
                <c:pt idx="7460">
                  <c:v>2.8885899999999999E-2</c:v>
                </c:pt>
                <c:pt idx="7461">
                  <c:v>2.97153E-2</c:v>
                </c:pt>
                <c:pt idx="7462">
                  <c:v>3.05518E-2</c:v>
                </c:pt>
                <c:pt idx="7463">
                  <c:v>3.1394400000000003E-2</c:v>
                </c:pt>
                <c:pt idx="7464">
                  <c:v>3.2242E-2</c:v>
                </c:pt>
                <c:pt idx="7465">
                  <c:v>3.3093699999999997E-2</c:v>
                </c:pt>
                <c:pt idx="7466">
                  <c:v>3.3948300000000001E-2</c:v>
                </c:pt>
                <c:pt idx="7467">
                  <c:v>3.4804599999999998E-2</c:v>
                </c:pt>
                <c:pt idx="7468">
                  <c:v>3.5661400000000003E-2</c:v>
                </c:pt>
                <c:pt idx="7469">
                  <c:v>3.6517300000000003E-2</c:v>
                </c:pt>
                <c:pt idx="7470">
                  <c:v>3.7370899999999999E-2</c:v>
                </c:pt>
                <c:pt idx="7471">
                  <c:v>3.8220799999999999E-2</c:v>
                </c:pt>
                <c:pt idx="7472">
                  <c:v>3.9065599999999999E-2</c:v>
                </c:pt>
                <c:pt idx="7473">
                  <c:v>3.9903800000000003E-2</c:v>
                </c:pt>
                <c:pt idx="7474">
                  <c:v>4.0733999999999999E-2</c:v>
                </c:pt>
                <c:pt idx="7475">
                  <c:v>4.15547E-2</c:v>
                </c:pt>
                <c:pt idx="7476">
                  <c:v>4.2364199999999998E-2</c:v>
                </c:pt>
                <c:pt idx="7477">
                  <c:v>4.3160999999999998E-2</c:v>
                </c:pt>
                <c:pt idx="7478">
                  <c:v>4.3943299999999998E-2</c:v>
                </c:pt>
                <c:pt idx="7479">
                  <c:v>4.4709699999999998E-2</c:v>
                </c:pt>
                <c:pt idx="7480">
                  <c:v>4.5458600000000002E-2</c:v>
                </c:pt>
                <c:pt idx="7481">
                  <c:v>4.6188600000000003E-2</c:v>
                </c:pt>
                <c:pt idx="7482">
                  <c:v>4.6897399999999999E-2</c:v>
                </c:pt>
                <c:pt idx="7483">
                  <c:v>4.7582399999999997E-2</c:v>
                </c:pt>
                <c:pt idx="7484">
                  <c:v>4.8241300000000001E-2</c:v>
                </c:pt>
                <c:pt idx="7485">
                  <c:v>4.8871900000000003E-2</c:v>
                </c:pt>
                <c:pt idx="7486">
                  <c:v>4.94724E-2</c:v>
                </c:pt>
                <c:pt idx="7487">
                  <c:v>5.00407E-2</c:v>
                </c:pt>
                <c:pt idx="7488">
                  <c:v>5.0574899999999999E-2</c:v>
                </c:pt>
                <c:pt idx="7489">
                  <c:v>5.1073E-2</c:v>
                </c:pt>
                <c:pt idx="7490">
                  <c:v>5.1533099999999998E-2</c:v>
                </c:pt>
                <c:pt idx="7491">
                  <c:v>5.1953199999999998E-2</c:v>
                </c:pt>
                <c:pt idx="7492">
                  <c:v>5.2331500000000003E-2</c:v>
                </c:pt>
                <c:pt idx="7493">
                  <c:v>5.2665999999999998E-2</c:v>
                </c:pt>
                <c:pt idx="7494">
                  <c:v>5.2955099999999998E-2</c:v>
                </c:pt>
                <c:pt idx="7495">
                  <c:v>5.3196899999999998E-2</c:v>
                </c:pt>
                <c:pt idx="7496">
                  <c:v>5.3389800000000001E-2</c:v>
                </c:pt>
                <c:pt idx="7497">
                  <c:v>5.3532099999999999E-2</c:v>
                </c:pt>
                <c:pt idx="7498">
                  <c:v>5.3622099999999999E-2</c:v>
                </c:pt>
                <c:pt idx="7499">
                  <c:v>5.3658299999999999E-2</c:v>
                </c:pt>
                <c:pt idx="7500">
                  <c:v>5.3639399999999997E-2</c:v>
                </c:pt>
                <c:pt idx="7501">
                  <c:v>5.3564000000000001E-2</c:v>
                </c:pt>
                <c:pt idx="7502">
                  <c:v>5.3430900000000003E-2</c:v>
                </c:pt>
                <c:pt idx="7503">
                  <c:v>5.3238899999999999E-2</c:v>
                </c:pt>
                <c:pt idx="7504">
                  <c:v>5.2986600000000002E-2</c:v>
                </c:pt>
                <c:pt idx="7505">
                  <c:v>5.26731E-2</c:v>
                </c:pt>
                <c:pt idx="7506">
                  <c:v>5.2297400000000001E-2</c:v>
                </c:pt>
                <c:pt idx="7507">
                  <c:v>5.1858500000000002E-2</c:v>
                </c:pt>
                <c:pt idx="7508">
                  <c:v>5.1355699999999997E-2</c:v>
                </c:pt>
                <c:pt idx="7509">
                  <c:v>5.0788399999999997E-2</c:v>
                </c:pt>
                <c:pt idx="7510">
                  <c:v>5.0156100000000002E-2</c:v>
                </c:pt>
                <c:pt idx="7511">
                  <c:v>4.9458500000000002E-2</c:v>
                </c:pt>
                <c:pt idx="7512">
                  <c:v>4.8695000000000002E-2</c:v>
                </c:pt>
                <c:pt idx="7513">
                  <c:v>4.7865400000000002E-2</c:v>
                </c:pt>
                <c:pt idx="7514">
                  <c:v>4.6969400000000001E-2</c:v>
                </c:pt>
                <c:pt idx="7515">
                  <c:v>4.6006999999999999E-2</c:v>
                </c:pt>
                <c:pt idx="7516">
                  <c:v>4.4978299999999999E-2</c:v>
                </c:pt>
                <c:pt idx="7517">
                  <c:v>4.3883400000000003E-2</c:v>
                </c:pt>
                <c:pt idx="7518">
                  <c:v>4.2722400000000001E-2</c:v>
                </c:pt>
                <c:pt idx="7519">
                  <c:v>4.1495600000000001E-2</c:v>
                </c:pt>
                <c:pt idx="7520">
                  <c:v>4.0203599999999999E-2</c:v>
                </c:pt>
                <c:pt idx="7521">
                  <c:v>3.8847100000000002E-2</c:v>
                </c:pt>
                <c:pt idx="7522">
                  <c:v>3.7426899999999999E-2</c:v>
                </c:pt>
                <c:pt idx="7523">
                  <c:v>3.5943799999999998E-2</c:v>
                </c:pt>
                <c:pt idx="7524">
                  <c:v>3.4398900000000003E-2</c:v>
                </c:pt>
                <c:pt idx="7525">
                  <c:v>3.2793099999999999E-2</c:v>
                </c:pt>
                <c:pt idx="7526">
                  <c:v>3.11274E-2</c:v>
                </c:pt>
                <c:pt idx="7527">
                  <c:v>2.9402999999999999E-2</c:v>
                </c:pt>
                <c:pt idx="7528">
                  <c:v>2.7621199999999999E-2</c:v>
                </c:pt>
                <c:pt idx="7529">
                  <c:v>2.5783500000000001E-2</c:v>
                </c:pt>
                <c:pt idx="7530">
                  <c:v>2.3891599999999999E-2</c:v>
                </c:pt>
                <c:pt idx="7531">
                  <c:v>2.19472E-2</c:v>
                </c:pt>
                <c:pt idx="7532">
                  <c:v>1.99521E-2</c:v>
                </c:pt>
                <c:pt idx="7533">
                  <c:v>1.7908199999999999E-2</c:v>
                </c:pt>
                <c:pt idx="7534">
                  <c:v>1.5817700000000001E-2</c:v>
                </c:pt>
                <c:pt idx="7535">
                  <c:v>1.3682700000000001E-2</c:v>
                </c:pt>
                <c:pt idx="7536">
                  <c:v>1.15052E-2</c:v>
                </c:pt>
                <c:pt idx="7537" formatCode="0.00E+00">
                  <c:v>9.2872300000000005E-3</c:v>
                </c:pt>
                <c:pt idx="7538" formatCode="0.00E+00">
                  <c:v>7.0309500000000002E-3</c:v>
                </c:pt>
                <c:pt idx="7539" formatCode="0.00E+00">
                  <c:v>4.73873E-3</c:v>
                </c:pt>
                <c:pt idx="7540" formatCode="0.00E+00">
                  <c:v>2.4130200000000001E-3</c:v>
                </c:pt>
                <c:pt idx="7541" formatCode="0.00E+00">
                  <c:v>5.6377700000000001E-5</c:v>
                </c:pt>
                <c:pt idx="7542" formatCode="0.00E+00">
                  <c:v>-2.3284999999999998E-3</c:v>
                </c:pt>
                <c:pt idx="7543" formatCode="0.00E+00">
                  <c:v>-4.7388300000000003E-3</c:v>
                </c:pt>
                <c:pt idx="7544" formatCode="0.00E+00">
                  <c:v>-7.1717899999999999E-3</c:v>
                </c:pt>
                <c:pt idx="7545" formatCode="0.00E+00">
                  <c:v>-9.6244799999999995E-3</c:v>
                </c:pt>
                <c:pt idx="7546">
                  <c:v>-1.2094000000000001E-2</c:v>
                </c:pt>
                <c:pt idx="7547">
                  <c:v>-1.45775E-2</c:v>
                </c:pt>
                <c:pt idx="7548">
                  <c:v>-1.7072E-2</c:v>
                </c:pt>
                <c:pt idx="7549">
                  <c:v>-1.9574500000000002E-2</c:v>
                </c:pt>
                <c:pt idx="7550">
                  <c:v>-2.2081799999999999E-2</c:v>
                </c:pt>
                <c:pt idx="7551">
                  <c:v>-2.4590600000000001E-2</c:v>
                </c:pt>
                <c:pt idx="7552">
                  <c:v>-2.7097599999999999E-2</c:v>
                </c:pt>
                <c:pt idx="7553">
                  <c:v>-2.9599799999999999E-2</c:v>
                </c:pt>
                <c:pt idx="7554">
                  <c:v>-3.2093900000000002E-2</c:v>
                </c:pt>
                <c:pt idx="7555">
                  <c:v>-3.4576999999999997E-2</c:v>
                </c:pt>
                <c:pt idx="7556">
                  <c:v>-3.7046099999999998E-2</c:v>
                </c:pt>
                <c:pt idx="7557">
                  <c:v>-3.9497999999999998E-2</c:v>
                </c:pt>
                <c:pt idx="7558">
                  <c:v>-4.1929399999999999E-2</c:v>
                </c:pt>
                <c:pt idx="7559">
                  <c:v>-4.4337099999999997E-2</c:v>
                </c:pt>
                <c:pt idx="7560">
                  <c:v>-4.67179E-2</c:v>
                </c:pt>
                <c:pt idx="7561">
                  <c:v>-4.9068399999999998E-2</c:v>
                </c:pt>
                <c:pt idx="7562">
                  <c:v>-5.1385100000000003E-2</c:v>
                </c:pt>
                <c:pt idx="7563">
                  <c:v>-5.3664700000000003E-2</c:v>
                </c:pt>
                <c:pt idx="7564">
                  <c:v>-5.5903799999999997E-2</c:v>
                </c:pt>
                <c:pt idx="7565">
                  <c:v>-5.8099499999999998E-2</c:v>
                </c:pt>
                <c:pt idx="7566">
                  <c:v>-6.0248700000000002E-2</c:v>
                </c:pt>
                <c:pt idx="7567">
                  <c:v>-6.2348599999999997E-2</c:v>
                </c:pt>
                <c:pt idx="7568">
                  <c:v>-6.4396300000000004E-2</c:v>
                </c:pt>
                <c:pt idx="7569">
                  <c:v>-6.6388900000000001E-2</c:v>
                </c:pt>
                <c:pt idx="7570">
                  <c:v>-6.8323700000000001E-2</c:v>
                </c:pt>
                <c:pt idx="7571">
                  <c:v>-7.0198200000000002E-2</c:v>
                </c:pt>
                <c:pt idx="7572">
                  <c:v>-7.2009799999999999E-2</c:v>
                </c:pt>
                <c:pt idx="7573">
                  <c:v>-7.3755799999999996E-2</c:v>
                </c:pt>
                <c:pt idx="7574">
                  <c:v>-7.5433799999999995E-2</c:v>
                </c:pt>
                <c:pt idx="7575">
                  <c:v>-7.7041100000000001E-2</c:v>
                </c:pt>
                <c:pt idx="7576">
                  <c:v>-7.85748E-2</c:v>
                </c:pt>
                <c:pt idx="7577">
                  <c:v>-8.0032099999999995E-2</c:v>
                </c:pt>
                <c:pt idx="7578">
                  <c:v>-8.1410700000000003E-2</c:v>
                </c:pt>
                <c:pt idx="7579">
                  <c:v>-8.2708900000000002E-2</c:v>
                </c:pt>
                <c:pt idx="7580">
                  <c:v>-8.3925100000000002E-2</c:v>
                </c:pt>
                <c:pt idx="7581">
                  <c:v>-8.5057400000000005E-2</c:v>
                </c:pt>
                <c:pt idx="7582">
                  <c:v>-8.6104200000000006E-2</c:v>
                </c:pt>
                <c:pt idx="7583">
                  <c:v>-8.7064000000000002E-2</c:v>
                </c:pt>
                <c:pt idx="7584">
                  <c:v>-8.7935100000000002E-2</c:v>
                </c:pt>
                <c:pt idx="7585">
                  <c:v>-8.8716000000000003E-2</c:v>
                </c:pt>
                <c:pt idx="7586">
                  <c:v>-8.9405299999999993E-2</c:v>
                </c:pt>
                <c:pt idx="7587">
                  <c:v>-9.0001600000000001E-2</c:v>
                </c:pt>
                <c:pt idx="7588">
                  <c:v>-9.0504000000000001E-2</c:v>
                </c:pt>
                <c:pt idx="7589">
                  <c:v>-9.0911199999999998E-2</c:v>
                </c:pt>
                <c:pt idx="7590">
                  <c:v>-9.1222499999999998E-2</c:v>
                </c:pt>
                <c:pt idx="7591">
                  <c:v>-9.1437000000000004E-2</c:v>
                </c:pt>
                <c:pt idx="7592">
                  <c:v>-9.1554200000000002E-2</c:v>
                </c:pt>
                <c:pt idx="7593">
                  <c:v>-9.1573699999999994E-2</c:v>
                </c:pt>
                <c:pt idx="7594">
                  <c:v>-9.1495300000000002E-2</c:v>
                </c:pt>
                <c:pt idx="7595">
                  <c:v>-9.1318899999999995E-2</c:v>
                </c:pt>
                <c:pt idx="7596">
                  <c:v>-9.1044399999999998E-2</c:v>
                </c:pt>
                <c:pt idx="7597">
                  <c:v>-9.0671799999999997E-2</c:v>
                </c:pt>
                <c:pt idx="7598">
                  <c:v>-9.0201199999999995E-2</c:v>
                </c:pt>
                <c:pt idx="7599">
                  <c:v>-8.9633400000000002E-2</c:v>
                </c:pt>
                <c:pt idx="7600">
                  <c:v>-8.8968699999999998E-2</c:v>
                </c:pt>
                <c:pt idx="7601">
                  <c:v>-8.8207400000000005E-2</c:v>
                </c:pt>
                <c:pt idx="7602">
                  <c:v>-8.7350200000000003E-2</c:v>
                </c:pt>
                <c:pt idx="7603">
                  <c:v>-8.6398100000000005E-2</c:v>
                </c:pt>
                <c:pt idx="7604">
                  <c:v>-8.5352300000000006E-2</c:v>
                </c:pt>
                <c:pt idx="7605">
                  <c:v>-8.4213700000000002E-2</c:v>
                </c:pt>
                <c:pt idx="7606">
                  <c:v>-8.2983799999999996E-2</c:v>
                </c:pt>
                <c:pt idx="7607">
                  <c:v>-8.1664299999999995E-2</c:v>
                </c:pt>
                <c:pt idx="7608">
                  <c:v>-8.0256900000000006E-2</c:v>
                </c:pt>
                <c:pt idx="7609">
                  <c:v>-7.8763600000000003E-2</c:v>
                </c:pt>
                <c:pt idx="7610">
                  <c:v>-7.7186599999999994E-2</c:v>
                </c:pt>
                <c:pt idx="7611">
                  <c:v>-7.5527899999999995E-2</c:v>
                </c:pt>
                <c:pt idx="7612">
                  <c:v>-7.3789499999999994E-2</c:v>
                </c:pt>
                <c:pt idx="7613">
                  <c:v>-7.1973300000000004E-2</c:v>
                </c:pt>
                <c:pt idx="7614">
                  <c:v>-7.00818E-2</c:v>
                </c:pt>
                <c:pt idx="7615">
                  <c:v>-6.8117399999999995E-2</c:v>
                </c:pt>
                <c:pt idx="7616">
                  <c:v>-6.6082199999999994E-2</c:v>
                </c:pt>
                <c:pt idx="7617">
                  <c:v>-6.3978599999999997E-2</c:v>
                </c:pt>
                <c:pt idx="7618">
                  <c:v>-6.1808799999999997E-2</c:v>
                </c:pt>
                <c:pt idx="7619">
                  <c:v>-5.9575500000000003E-2</c:v>
                </c:pt>
                <c:pt idx="7620">
                  <c:v>-5.7281800000000001E-2</c:v>
                </c:pt>
                <c:pt idx="7621">
                  <c:v>-5.4930800000000002E-2</c:v>
                </c:pt>
                <c:pt idx="7622">
                  <c:v>-5.2525500000000003E-2</c:v>
                </c:pt>
                <c:pt idx="7623">
                  <c:v>-5.0069500000000003E-2</c:v>
                </c:pt>
                <c:pt idx="7624">
                  <c:v>-4.7565900000000001E-2</c:v>
                </c:pt>
                <c:pt idx="7625">
                  <c:v>-4.5017599999999998E-2</c:v>
                </c:pt>
                <c:pt idx="7626">
                  <c:v>-4.2427399999999997E-2</c:v>
                </c:pt>
                <c:pt idx="7627">
                  <c:v>-3.9798500000000001E-2</c:v>
                </c:pt>
                <c:pt idx="7628">
                  <c:v>-3.7134399999999998E-2</c:v>
                </c:pt>
                <c:pt idx="7629">
                  <c:v>-3.4439200000000003E-2</c:v>
                </c:pt>
                <c:pt idx="7630">
                  <c:v>-3.1716599999999998E-2</c:v>
                </c:pt>
                <c:pt idx="7631">
                  <c:v>-2.8970200000000002E-2</c:v>
                </c:pt>
                <c:pt idx="7632">
                  <c:v>-2.6203600000000001E-2</c:v>
                </c:pt>
                <c:pt idx="7633">
                  <c:v>-2.3420699999999999E-2</c:v>
                </c:pt>
                <c:pt idx="7634">
                  <c:v>-2.0625299999999999E-2</c:v>
                </c:pt>
                <c:pt idx="7635">
                  <c:v>-1.7820699999999998E-2</c:v>
                </c:pt>
                <c:pt idx="7636">
                  <c:v>-1.50098E-2</c:v>
                </c:pt>
                <c:pt idx="7637">
                  <c:v>-1.21963E-2</c:v>
                </c:pt>
                <c:pt idx="7638" formatCode="0.00E+00">
                  <c:v>-9.3834799999999996E-3</c:v>
                </c:pt>
                <c:pt idx="7639" formatCode="0.00E+00">
                  <c:v>-6.5741999999999997E-3</c:v>
                </c:pt>
                <c:pt idx="7640" formatCode="0.00E+00">
                  <c:v>-3.7716099999999999E-3</c:v>
                </c:pt>
                <c:pt idx="7641" formatCode="0.00E+00">
                  <c:v>-9.7933999999999998E-4</c:v>
                </c:pt>
                <c:pt idx="7642" formatCode="0.00E+00">
                  <c:v>1.799E-3</c:v>
                </c:pt>
                <c:pt idx="7643" formatCode="0.00E+00">
                  <c:v>4.5594399999999997E-3</c:v>
                </c:pt>
                <c:pt idx="7644" formatCode="0.00E+00">
                  <c:v>7.2977199999999997E-3</c:v>
                </c:pt>
                <c:pt idx="7645">
                  <c:v>1.00099E-2</c:v>
                </c:pt>
                <c:pt idx="7646">
                  <c:v>1.2692500000000001E-2</c:v>
                </c:pt>
                <c:pt idx="7647">
                  <c:v>1.53422E-2</c:v>
                </c:pt>
                <c:pt idx="7648">
                  <c:v>1.79553E-2</c:v>
                </c:pt>
                <c:pt idx="7649">
                  <c:v>2.05287E-2</c:v>
                </c:pt>
                <c:pt idx="7650">
                  <c:v>2.3059E-2</c:v>
                </c:pt>
                <c:pt idx="7651">
                  <c:v>2.5543300000000001E-2</c:v>
                </c:pt>
                <c:pt idx="7652">
                  <c:v>2.79791E-2</c:v>
                </c:pt>
                <c:pt idx="7653">
                  <c:v>3.0363500000000002E-2</c:v>
                </c:pt>
                <c:pt idx="7654">
                  <c:v>3.2693699999999999E-2</c:v>
                </c:pt>
                <c:pt idx="7655">
                  <c:v>3.4966999999999998E-2</c:v>
                </c:pt>
                <c:pt idx="7656">
                  <c:v>3.71808E-2</c:v>
                </c:pt>
                <c:pt idx="7657">
                  <c:v>3.9332100000000002E-2</c:v>
                </c:pt>
                <c:pt idx="7658">
                  <c:v>4.1418099999999999E-2</c:v>
                </c:pt>
                <c:pt idx="7659">
                  <c:v>4.3436700000000002E-2</c:v>
                </c:pt>
                <c:pt idx="7660">
                  <c:v>4.5385500000000002E-2</c:v>
                </c:pt>
                <c:pt idx="7661">
                  <c:v>4.7262400000000003E-2</c:v>
                </c:pt>
                <c:pt idx="7662">
                  <c:v>4.9065400000000002E-2</c:v>
                </c:pt>
                <c:pt idx="7663">
                  <c:v>5.07926E-2</c:v>
                </c:pt>
                <c:pt idx="7664">
                  <c:v>5.2442599999999999E-2</c:v>
                </c:pt>
                <c:pt idx="7665">
                  <c:v>5.4013699999999998E-2</c:v>
                </c:pt>
                <c:pt idx="7666">
                  <c:v>5.5504999999999999E-2</c:v>
                </c:pt>
                <c:pt idx="7667">
                  <c:v>5.6914600000000003E-2</c:v>
                </c:pt>
                <c:pt idx="7668">
                  <c:v>5.8240599999999997E-2</c:v>
                </c:pt>
                <c:pt idx="7669">
                  <c:v>5.94815E-2</c:v>
                </c:pt>
                <c:pt idx="7670">
                  <c:v>6.0636299999999997E-2</c:v>
                </c:pt>
                <c:pt idx="7671">
                  <c:v>6.1704500000000002E-2</c:v>
                </c:pt>
                <c:pt idx="7672">
                  <c:v>6.2685000000000005E-2</c:v>
                </c:pt>
                <c:pt idx="7673">
                  <c:v>6.3576499999999994E-2</c:v>
                </c:pt>
                <c:pt idx="7674">
                  <c:v>6.4377299999999998E-2</c:v>
                </c:pt>
                <c:pt idx="7675">
                  <c:v>6.5086699999999997E-2</c:v>
                </c:pt>
                <c:pt idx="7676">
                  <c:v>6.5704200000000004E-2</c:v>
                </c:pt>
                <c:pt idx="7677">
                  <c:v>6.6229800000000005E-2</c:v>
                </c:pt>
                <c:pt idx="7678">
                  <c:v>6.6663700000000006E-2</c:v>
                </c:pt>
                <c:pt idx="7679">
                  <c:v>6.7006599999999999E-2</c:v>
                </c:pt>
                <c:pt idx="7680">
                  <c:v>6.7259600000000003E-2</c:v>
                </c:pt>
                <c:pt idx="7681">
                  <c:v>6.7423899999999995E-2</c:v>
                </c:pt>
                <c:pt idx="7682">
                  <c:v>6.7499699999999996E-2</c:v>
                </c:pt>
                <c:pt idx="7683">
                  <c:v>6.7486599999999994E-2</c:v>
                </c:pt>
                <c:pt idx="7684">
                  <c:v>6.73845E-2</c:v>
                </c:pt>
                <c:pt idx="7685">
                  <c:v>6.7193299999999997E-2</c:v>
                </c:pt>
                <c:pt idx="7686">
                  <c:v>6.6913500000000001E-2</c:v>
                </c:pt>
                <c:pt idx="7687">
                  <c:v>6.65462E-2</c:v>
                </c:pt>
                <c:pt idx="7688">
                  <c:v>6.6092799999999993E-2</c:v>
                </c:pt>
                <c:pt idx="7689">
                  <c:v>6.5555100000000005E-2</c:v>
                </c:pt>
                <c:pt idx="7690">
                  <c:v>6.4934599999999995E-2</c:v>
                </c:pt>
                <c:pt idx="7691">
                  <c:v>6.4232600000000001E-2</c:v>
                </c:pt>
                <c:pt idx="7692">
                  <c:v>6.3449599999999995E-2</c:v>
                </c:pt>
                <c:pt idx="7693">
                  <c:v>6.2587100000000007E-2</c:v>
                </c:pt>
                <c:pt idx="7694">
                  <c:v>6.1647100000000003E-2</c:v>
                </c:pt>
                <c:pt idx="7695">
                  <c:v>6.0631699999999997E-2</c:v>
                </c:pt>
                <c:pt idx="7696">
                  <c:v>5.95428E-2</c:v>
                </c:pt>
                <c:pt idx="7697">
                  <c:v>5.83831E-2</c:v>
                </c:pt>
                <c:pt idx="7698">
                  <c:v>5.7155699999999997E-2</c:v>
                </c:pt>
                <c:pt idx="7699">
                  <c:v>5.5862799999999997E-2</c:v>
                </c:pt>
                <c:pt idx="7700">
                  <c:v>5.4506600000000002E-2</c:v>
                </c:pt>
                <c:pt idx="7701">
                  <c:v>5.3089600000000001E-2</c:v>
                </c:pt>
                <c:pt idx="7702">
                  <c:v>5.1614500000000001E-2</c:v>
                </c:pt>
                <c:pt idx="7703">
                  <c:v>5.0084099999999999E-2</c:v>
                </c:pt>
                <c:pt idx="7704">
                  <c:v>4.8501099999999998E-2</c:v>
                </c:pt>
                <c:pt idx="7705">
                  <c:v>4.6868100000000003E-2</c:v>
                </c:pt>
                <c:pt idx="7706">
                  <c:v>4.5187400000000003E-2</c:v>
                </c:pt>
                <c:pt idx="7707">
                  <c:v>4.3461E-2</c:v>
                </c:pt>
                <c:pt idx="7708">
                  <c:v>4.1691499999999999E-2</c:v>
                </c:pt>
                <c:pt idx="7709">
                  <c:v>3.9882099999999997E-2</c:v>
                </c:pt>
                <c:pt idx="7710">
                  <c:v>3.8036300000000002E-2</c:v>
                </c:pt>
                <c:pt idx="7711">
                  <c:v>3.6156899999999999E-2</c:v>
                </c:pt>
                <c:pt idx="7712">
                  <c:v>3.4245900000000003E-2</c:v>
                </c:pt>
                <c:pt idx="7713">
                  <c:v>3.2305500000000001E-2</c:v>
                </c:pt>
                <c:pt idx="7714">
                  <c:v>3.03387E-2</c:v>
                </c:pt>
                <c:pt idx="7715">
                  <c:v>2.8348999999999999E-2</c:v>
                </c:pt>
                <c:pt idx="7716">
                  <c:v>2.6339399999999999E-2</c:v>
                </c:pt>
                <c:pt idx="7717">
                  <c:v>2.4312899999999998E-2</c:v>
                </c:pt>
                <c:pt idx="7718">
                  <c:v>2.2272799999999999E-2</c:v>
                </c:pt>
                <c:pt idx="7719">
                  <c:v>2.0222400000000001E-2</c:v>
                </c:pt>
                <c:pt idx="7720">
                  <c:v>1.8164400000000001E-2</c:v>
                </c:pt>
                <c:pt idx="7721">
                  <c:v>1.6101899999999999E-2</c:v>
                </c:pt>
                <c:pt idx="7722">
                  <c:v>1.4037900000000001E-2</c:v>
                </c:pt>
                <c:pt idx="7723">
                  <c:v>1.1975899999999999E-2</c:v>
                </c:pt>
                <c:pt idx="7724" formatCode="0.00E+00">
                  <c:v>9.9188899999999997E-3</c:v>
                </c:pt>
                <c:pt idx="7725" formatCode="0.00E+00">
                  <c:v>7.8697599999999999E-3</c:v>
                </c:pt>
                <c:pt idx="7726" formatCode="0.00E+00">
                  <c:v>5.8307000000000003E-3</c:v>
                </c:pt>
                <c:pt idx="7727" formatCode="0.00E+00">
                  <c:v>3.8036699999999999E-3</c:v>
                </c:pt>
                <c:pt idx="7728" formatCode="0.00E+00">
                  <c:v>1.79075E-3</c:v>
                </c:pt>
                <c:pt idx="7729" formatCode="0.00E+00">
                  <c:v>-2.0564199999999999E-4</c:v>
                </c:pt>
                <c:pt idx="7730" formatCode="0.00E+00">
                  <c:v>-2.1828400000000001E-3</c:v>
                </c:pt>
                <c:pt idx="7731" formatCode="0.00E+00">
                  <c:v>-4.1379800000000003E-3</c:v>
                </c:pt>
                <c:pt idx="7732" formatCode="0.00E+00">
                  <c:v>-6.0678499999999996E-3</c:v>
                </c:pt>
                <c:pt idx="7733" formatCode="0.00E+00">
                  <c:v>-7.9689800000000005E-3</c:v>
                </c:pt>
                <c:pt idx="7734" formatCode="0.00E+00">
                  <c:v>-9.8383700000000008E-3</c:v>
                </c:pt>
                <c:pt idx="7735">
                  <c:v>-1.16743E-2</c:v>
                </c:pt>
                <c:pt idx="7736">
                  <c:v>-1.3476E-2</c:v>
                </c:pt>
                <c:pt idx="7737">
                  <c:v>-1.52423E-2</c:v>
                </c:pt>
                <c:pt idx="7738">
                  <c:v>-1.6971199999999999E-2</c:v>
                </c:pt>
                <c:pt idx="7739">
                  <c:v>-1.8660400000000001E-2</c:v>
                </c:pt>
                <c:pt idx="7740">
                  <c:v>-2.0308E-2</c:v>
                </c:pt>
                <c:pt idx="7741">
                  <c:v>-2.19122E-2</c:v>
                </c:pt>
                <c:pt idx="7742">
                  <c:v>-2.3471200000000001E-2</c:v>
                </c:pt>
                <c:pt idx="7743">
                  <c:v>-2.4983200000000001E-2</c:v>
                </c:pt>
                <c:pt idx="7744">
                  <c:v>-2.64461E-2</c:v>
                </c:pt>
                <c:pt idx="7745">
                  <c:v>-2.78587E-2</c:v>
                </c:pt>
                <c:pt idx="7746">
                  <c:v>-2.9220400000000001E-2</c:v>
                </c:pt>
                <c:pt idx="7747">
                  <c:v>-3.0531099999999999E-2</c:v>
                </c:pt>
                <c:pt idx="7748">
                  <c:v>-3.1790199999999998E-2</c:v>
                </c:pt>
                <c:pt idx="7749">
                  <c:v>-3.2996699999999997E-2</c:v>
                </c:pt>
                <c:pt idx="7750">
                  <c:v>-3.4149899999999997E-2</c:v>
                </c:pt>
                <c:pt idx="7751">
                  <c:v>-3.5248500000000002E-2</c:v>
                </c:pt>
                <c:pt idx="7752">
                  <c:v>-3.6290999999999997E-2</c:v>
                </c:pt>
                <c:pt idx="7753">
                  <c:v>-3.7276499999999997E-2</c:v>
                </c:pt>
                <c:pt idx="7754">
                  <c:v>-3.8205500000000003E-2</c:v>
                </c:pt>
                <c:pt idx="7755">
                  <c:v>-3.9078799999999997E-2</c:v>
                </c:pt>
                <c:pt idx="7756">
                  <c:v>-3.9895399999999998E-2</c:v>
                </c:pt>
                <c:pt idx="7757">
                  <c:v>-4.0654299999999997E-2</c:v>
                </c:pt>
                <c:pt idx="7758">
                  <c:v>-4.13554E-2</c:v>
                </c:pt>
                <c:pt idx="7759">
                  <c:v>-4.1999399999999999E-2</c:v>
                </c:pt>
                <c:pt idx="7760">
                  <c:v>-4.2586199999999998E-2</c:v>
                </c:pt>
                <c:pt idx="7761">
                  <c:v>-4.3116700000000001E-2</c:v>
                </c:pt>
                <c:pt idx="7762">
                  <c:v>-4.35918E-2</c:v>
                </c:pt>
                <c:pt idx="7763">
                  <c:v>-4.40119E-2</c:v>
                </c:pt>
                <c:pt idx="7764">
                  <c:v>-4.4377199999999999E-2</c:v>
                </c:pt>
                <c:pt idx="7765">
                  <c:v>-4.4688499999999999E-2</c:v>
                </c:pt>
                <c:pt idx="7766">
                  <c:v>-4.49465E-2</c:v>
                </c:pt>
                <c:pt idx="7767">
                  <c:v>-4.5152499999999998E-2</c:v>
                </c:pt>
                <c:pt idx="7768">
                  <c:v>-4.5307300000000002E-2</c:v>
                </c:pt>
                <c:pt idx="7769">
                  <c:v>-4.5411800000000002E-2</c:v>
                </c:pt>
                <c:pt idx="7770">
                  <c:v>-4.5466600000000003E-2</c:v>
                </c:pt>
                <c:pt idx="7771">
                  <c:v>-4.5473100000000002E-2</c:v>
                </c:pt>
                <c:pt idx="7772">
                  <c:v>-4.5432399999999998E-2</c:v>
                </c:pt>
                <c:pt idx="7773">
                  <c:v>-4.5345900000000001E-2</c:v>
                </c:pt>
                <c:pt idx="7774">
                  <c:v>-4.5215400000000003E-2</c:v>
                </c:pt>
                <c:pt idx="7775">
                  <c:v>-4.5043699999999999E-2</c:v>
                </c:pt>
                <c:pt idx="7776">
                  <c:v>-4.4833100000000001E-2</c:v>
                </c:pt>
                <c:pt idx="7777">
                  <c:v>-4.4584699999999998E-2</c:v>
                </c:pt>
                <c:pt idx="7778">
                  <c:v>-4.4299199999999997E-2</c:v>
                </c:pt>
                <c:pt idx="7779">
                  <c:v>-4.3977700000000002E-2</c:v>
                </c:pt>
                <c:pt idx="7780">
                  <c:v>-4.3621500000000001E-2</c:v>
                </c:pt>
                <c:pt idx="7781">
                  <c:v>-4.32313E-2</c:v>
                </c:pt>
                <c:pt idx="7782">
                  <c:v>-4.2808100000000002E-2</c:v>
                </c:pt>
                <c:pt idx="7783">
                  <c:v>-4.2353300000000003E-2</c:v>
                </c:pt>
                <c:pt idx="7784">
                  <c:v>-4.1869499999999997E-2</c:v>
                </c:pt>
                <c:pt idx="7785">
                  <c:v>-4.1358600000000002E-2</c:v>
                </c:pt>
                <c:pt idx="7786">
                  <c:v>-4.0821799999999998E-2</c:v>
                </c:pt>
                <c:pt idx="7787">
                  <c:v>-4.0260200000000003E-2</c:v>
                </c:pt>
                <c:pt idx="7788">
                  <c:v>-3.9676000000000003E-2</c:v>
                </c:pt>
                <c:pt idx="7789">
                  <c:v>-3.9072000000000003E-2</c:v>
                </c:pt>
                <c:pt idx="7790">
                  <c:v>-3.8451600000000002E-2</c:v>
                </c:pt>
                <c:pt idx="7791">
                  <c:v>-3.7817799999999999E-2</c:v>
                </c:pt>
                <c:pt idx="7792">
                  <c:v>-3.7172900000000002E-2</c:v>
                </c:pt>
                <c:pt idx="7793">
                  <c:v>-3.6518500000000002E-2</c:v>
                </c:pt>
                <c:pt idx="7794">
                  <c:v>-3.5856300000000001E-2</c:v>
                </c:pt>
                <c:pt idx="7795">
                  <c:v>-3.5187799999999998E-2</c:v>
                </c:pt>
                <c:pt idx="7796">
                  <c:v>-3.4514200000000002E-2</c:v>
                </c:pt>
                <c:pt idx="7797">
                  <c:v>-3.3836999999999999E-2</c:v>
                </c:pt>
                <c:pt idx="7798">
                  <c:v>-3.3157899999999997E-2</c:v>
                </c:pt>
                <c:pt idx="7799">
                  <c:v>-3.2478600000000003E-2</c:v>
                </c:pt>
                <c:pt idx="7800">
                  <c:v>-3.1800799999999997E-2</c:v>
                </c:pt>
                <c:pt idx="7801">
                  <c:v>-3.1126999999999998E-2</c:v>
                </c:pt>
                <c:pt idx="7802">
                  <c:v>-3.0459699999999999E-2</c:v>
                </c:pt>
                <c:pt idx="7803">
                  <c:v>-2.9801299999999999E-2</c:v>
                </c:pt>
                <c:pt idx="7804">
                  <c:v>-2.9153599999999998E-2</c:v>
                </c:pt>
                <c:pt idx="7805">
                  <c:v>-2.8518100000000001E-2</c:v>
                </c:pt>
                <c:pt idx="7806">
                  <c:v>-2.7896000000000001E-2</c:v>
                </c:pt>
                <c:pt idx="7807">
                  <c:v>-2.72879E-2</c:v>
                </c:pt>
                <c:pt idx="7808">
                  <c:v>-2.6694099999999998E-2</c:v>
                </c:pt>
                <c:pt idx="7809">
                  <c:v>-2.61154E-2</c:v>
                </c:pt>
                <c:pt idx="7810">
                  <c:v>-2.5552600000000002E-2</c:v>
                </c:pt>
                <c:pt idx="7811">
                  <c:v>-2.50066E-2</c:v>
                </c:pt>
                <c:pt idx="7812">
                  <c:v>-2.44786E-2</c:v>
                </c:pt>
                <c:pt idx="7813">
                  <c:v>-2.3969600000000001E-2</c:v>
                </c:pt>
                <c:pt idx="7814">
                  <c:v>-2.34801E-2</c:v>
                </c:pt>
                <c:pt idx="7815">
                  <c:v>-2.3010900000000001E-2</c:v>
                </c:pt>
                <c:pt idx="7816">
                  <c:v>-2.25636E-2</c:v>
                </c:pt>
                <c:pt idx="7817">
                  <c:v>-2.2139599999999999E-2</c:v>
                </c:pt>
                <c:pt idx="7818">
                  <c:v>-2.1739100000000001E-2</c:v>
                </c:pt>
                <c:pt idx="7819">
                  <c:v>-2.1361100000000001E-2</c:v>
                </c:pt>
                <c:pt idx="7820">
                  <c:v>-2.10055E-2</c:v>
                </c:pt>
                <c:pt idx="7821">
                  <c:v>-2.0672900000000001E-2</c:v>
                </c:pt>
                <c:pt idx="7822">
                  <c:v>-2.0364E-2</c:v>
                </c:pt>
                <c:pt idx="7823">
                  <c:v>-2.0078700000000001E-2</c:v>
                </c:pt>
                <c:pt idx="7824">
                  <c:v>-1.9817499999999998E-2</c:v>
                </c:pt>
                <c:pt idx="7825">
                  <c:v>-1.9580799999999999E-2</c:v>
                </c:pt>
                <c:pt idx="7826">
                  <c:v>-1.93685E-2</c:v>
                </c:pt>
                <c:pt idx="7827">
                  <c:v>-1.9180300000000001E-2</c:v>
                </c:pt>
                <c:pt idx="7828">
                  <c:v>-1.90157E-2</c:v>
                </c:pt>
                <c:pt idx="7829">
                  <c:v>-1.8874700000000001E-2</c:v>
                </c:pt>
                <c:pt idx="7830">
                  <c:v>-1.87575E-2</c:v>
                </c:pt>
                <c:pt idx="7831">
                  <c:v>-1.8664E-2</c:v>
                </c:pt>
                <c:pt idx="7832">
                  <c:v>-1.8593800000000001E-2</c:v>
                </c:pt>
                <c:pt idx="7833">
                  <c:v>-1.85465E-2</c:v>
                </c:pt>
                <c:pt idx="7834">
                  <c:v>-1.8522899999999998E-2</c:v>
                </c:pt>
                <c:pt idx="7835">
                  <c:v>-1.8523000000000001E-2</c:v>
                </c:pt>
                <c:pt idx="7836">
                  <c:v>-1.8545699999999998E-2</c:v>
                </c:pt>
                <c:pt idx="7837">
                  <c:v>-1.8590599999999999E-2</c:v>
                </c:pt>
                <c:pt idx="7838">
                  <c:v>-1.8658500000000001E-2</c:v>
                </c:pt>
                <c:pt idx="7839">
                  <c:v>-1.8749499999999999E-2</c:v>
                </c:pt>
                <c:pt idx="7840">
                  <c:v>-1.8862299999999999E-2</c:v>
                </c:pt>
                <c:pt idx="7841">
                  <c:v>-1.8994799999999999E-2</c:v>
                </c:pt>
                <c:pt idx="7842">
                  <c:v>-1.9145800000000001E-2</c:v>
                </c:pt>
                <c:pt idx="7843">
                  <c:v>-1.93137E-2</c:v>
                </c:pt>
                <c:pt idx="7844">
                  <c:v>-1.9496699999999999E-2</c:v>
                </c:pt>
                <c:pt idx="7845">
                  <c:v>-1.9693599999999999E-2</c:v>
                </c:pt>
                <c:pt idx="7846">
                  <c:v>-1.99037E-2</c:v>
                </c:pt>
                <c:pt idx="7847">
                  <c:v>-2.0126999999999999E-2</c:v>
                </c:pt>
                <c:pt idx="7848">
                  <c:v>-2.0362499999999999E-2</c:v>
                </c:pt>
                <c:pt idx="7849">
                  <c:v>-2.0608899999999999E-2</c:v>
                </c:pt>
                <c:pt idx="7850">
                  <c:v>-2.0864500000000001E-2</c:v>
                </c:pt>
                <c:pt idx="7851">
                  <c:v>-2.1127699999999999E-2</c:v>
                </c:pt>
                <c:pt idx="7852">
                  <c:v>-2.1396700000000001E-2</c:v>
                </c:pt>
                <c:pt idx="7853">
                  <c:v>-2.1670200000000001E-2</c:v>
                </c:pt>
                <c:pt idx="7854">
                  <c:v>-2.1947000000000001E-2</c:v>
                </c:pt>
                <c:pt idx="7855">
                  <c:v>-2.2225499999999999E-2</c:v>
                </c:pt>
                <c:pt idx="7856">
                  <c:v>-2.2504400000000001E-2</c:v>
                </c:pt>
                <c:pt idx="7857">
                  <c:v>-2.2782500000000001E-2</c:v>
                </c:pt>
                <c:pt idx="7858">
                  <c:v>-2.3058599999999999E-2</c:v>
                </c:pt>
                <c:pt idx="7859">
                  <c:v>-2.3331500000000002E-2</c:v>
                </c:pt>
                <c:pt idx="7860">
                  <c:v>-2.35993E-2</c:v>
                </c:pt>
                <c:pt idx="7861">
                  <c:v>-2.38598E-2</c:v>
                </c:pt>
                <c:pt idx="7862">
                  <c:v>-2.41111E-2</c:v>
                </c:pt>
                <c:pt idx="7863">
                  <c:v>-2.4352499999999999E-2</c:v>
                </c:pt>
                <c:pt idx="7864">
                  <c:v>-2.45837E-2</c:v>
                </c:pt>
                <c:pt idx="7865">
                  <c:v>-2.48039E-2</c:v>
                </c:pt>
                <c:pt idx="7866">
                  <c:v>-2.5011599999999998E-2</c:v>
                </c:pt>
                <c:pt idx="7867">
                  <c:v>-2.5205000000000002E-2</c:v>
                </c:pt>
                <c:pt idx="7868">
                  <c:v>-2.5382800000000001E-2</c:v>
                </c:pt>
                <c:pt idx="7869">
                  <c:v>-2.55441E-2</c:v>
                </c:pt>
                <c:pt idx="7870">
                  <c:v>-2.56873E-2</c:v>
                </c:pt>
                <c:pt idx="7871">
                  <c:v>-2.5810699999999999E-2</c:v>
                </c:pt>
                <c:pt idx="7872">
                  <c:v>-2.5911900000000002E-2</c:v>
                </c:pt>
                <c:pt idx="7873">
                  <c:v>-2.5988500000000001E-2</c:v>
                </c:pt>
                <c:pt idx="7874">
                  <c:v>-2.6039400000000001E-2</c:v>
                </c:pt>
                <c:pt idx="7875">
                  <c:v>-2.6063900000000001E-2</c:v>
                </c:pt>
                <c:pt idx="7876">
                  <c:v>-2.6060799999999999E-2</c:v>
                </c:pt>
                <c:pt idx="7877">
                  <c:v>-2.6028200000000001E-2</c:v>
                </c:pt>
                <c:pt idx="7878">
                  <c:v>-2.5965200000000001E-2</c:v>
                </c:pt>
                <c:pt idx="7879">
                  <c:v>-2.5871999999999999E-2</c:v>
                </c:pt>
                <c:pt idx="7880">
                  <c:v>-2.5748299999999998E-2</c:v>
                </c:pt>
                <c:pt idx="7881">
                  <c:v>-2.5592699999999999E-2</c:v>
                </c:pt>
                <c:pt idx="7882">
                  <c:v>-2.54033E-2</c:v>
                </c:pt>
                <c:pt idx="7883">
                  <c:v>-2.5178800000000001E-2</c:v>
                </c:pt>
                <c:pt idx="7884">
                  <c:v>-2.49185E-2</c:v>
                </c:pt>
                <c:pt idx="7885">
                  <c:v>-2.46216E-2</c:v>
                </c:pt>
                <c:pt idx="7886">
                  <c:v>-2.42875E-2</c:v>
                </c:pt>
                <c:pt idx="7887">
                  <c:v>-2.3916E-2</c:v>
                </c:pt>
                <c:pt idx="7888">
                  <c:v>-2.3507900000000002E-2</c:v>
                </c:pt>
                <c:pt idx="7889">
                  <c:v>-2.3063299999999998E-2</c:v>
                </c:pt>
                <c:pt idx="7890">
                  <c:v>-2.2582100000000001E-2</c:v>
                </c:pt>
                <c:pt idx="7891">
                  <c:v>-2.2063800000000001E-2</c:v>
                </c:pt>
                <c:pt idx="7892">
                  <c:v>-2.1508200000000002E-2</c:v>
                </c:pt>
                <c:pt idx="7893">
                  <c:v>-2.0916000000000001E-2</c:v>
                </c:pt>
                <c:pt idx="7894">
                  <c:v>-2.0287900000000001E-2</c:v>
                </c:pt>
                <c:pt idx="7895">
                  <c:v>-1.9624699999999998E-2</c:v>
                </c:pt>
                <c:pt idx="7896">
                  <c:v>-1.89274E-2</c:v>
                </c:pt>
                <c:pt idx="7897">
                  <c:v>-1.8197000000000001E-2</c:v>
                </c:pt>
                <c:pt idx="7898">
                  <c:v>-1.74342E-2</c:v>
                </c:pt>
                <c:pt idx="7899">
                  <c:v>-1.6638799999999999E-2</c:v>
                </c:pt>
                <c:pt idx="7900">
                  <c:v>-1.5812E-2</c:v>
                </c:pt>
                <c:pt idx="7901">
                  <c:v>-1.4955100000000001E-2</c:v>
                </c:pt>
                <c:pt idx="7902">
                  <c:v>-1.40693E-2</c:v>
                </c:pt>
                <c:pt idx="7903">
                  <c:v>-1.3154799999999999E-2</c:v>
                </c:pt>
                <c:pt idx="7904">
                  <c:v>-1.2212600000000001E-2</c:v>
                </c:pt>
                <c:pt idx="7905">
                  <c:v>-1.1243899999999999E-2</c:v>
                </c:pt>
                <c:pt idx="7906">
                  <c:v>-1.02497E-2</c:v>
                </c:pt>
                <c:pt idx="7907" formatCode="0.00E+00">
                  <c:v>-9.2317600000000003E-3</c:v>
                </c:pt>
                <c:pt idx="7908" formatCode="0.00E+00">
                  <c:v>-8.1927300000000005E-3</c:v>
                </c:pt>
                <c:pt idx="7909" formatCode="0.00E+00">
                  <c:v>-7.13497E-3</c:v>
                </c:pt>
                <c:pt idx="7910" formatCode="0.00E+00">
                  <c:v>-6.0601600000000002E-3</c:v>
                </c:pt>
                <c:pt idx="7911" formatCode="0.00E+00">
                  <c:v>-4.9701099999999998E-3</c:v>
                </c:pt>
                <c:pt idx="7912" formatCode="0.00E+00">
                  <c:v>-3.86653E-3</c:v>
                </c:pt>
                <c:pt idx="7913" formatCode="0.00E+00">
                  <c:v>-2.7505099999999998E-3</c:v>
                </c:pt>
                <c:pt idx="7914" formatCode="0.00E+00">
                  <c:v>-1.6229E-3</c:v>
                </c:pt>
                <c:pt idx="7915" formatCode="0.00E+00">
                  <c:v>-4.8474500000000002E-4</c:v>
                </c:pt>
                <c:pt idx="7916" formatCode="0.00E+00">
                  <c:v>6.6284199999999997E-4</c:v>
                </c:pt>
                <c:pt idx="7917" formatCode="0.00E+00">
                  <c:v>1.8188900000000001E-3</c:v>
                </c:pt>
                <c:pt idx="7918" formatCode="0.00E+00">
                  <c:v>2.98256E-3</c:v>
                </c:pt>
                <c:pt idx="7919" formatCode="0.00E+00">
                  <c:v>4.1525099999999999E-3</c:v>
                </c:pt>
                <c:pt idx="7920" formatCode="0.00E+00">
                  <c:v>5.3265500000000002E-3</c:v>
                </c:pt>
                <c:pt idx="7921" formatCode="0.00E+00">
                  <c:v>6.5025899999999999E-3</c:v>
                </c:pt>
                <c:pt idx="7922" formatCode="0.00E+00">
                  <c:v>7.6791999999999997E-3</c:v>
                </c:pt>
                <c:pt idx="7923" formatCode="0.00E+00">
                  <c:v>8.8548700000000008E-3</c:v>
                </c:pt>
                <c:pt idx="7924">
                  <c:v>1.00275E-2</c:v>
                </c:pt>
                <c:pt idx="7925">
                  <c:v>1.1194600000000001E-2</c:v>
                </c:pt>
                <c:pt idx="7926">
                  <c:v>1.23538E-2</c:v>
                </c:pt>
                <c:pt idx="7927">
                  <c:v>1.3502999999999999E-2</c:v>
                </c:pt>
                <c:pt idx="7928">
                  <c:v>1.4640800000000001E-2</c:v>
                </c:pt>
                <c:pt idx="7929">
                  <c:v>1.5764799999999999E-2</c:v>
                </c:pt>
                <c:pt idx="7930">
                  <c:v>1.6871899999999999E-2</c:v>
                </c:pt>
                <c:pt idx="7931">
                  <c:v>1.79588E-2</c:v>
                </c:pt>
                <c:pt idx="7932">
                  <c:v>1.90227E-2</c:v>
                </c:pt>
                <c:pt idx="7933">
                  <c:v>2.0062300000000002E-2</c:v>
                </c:pt>
                <c:pt idx="7934">
                  <c:v>2.1076299999999999E-2</c:v>
                </c:pt>
                <c:pt idx="7935">
                  <c:v>2.2063300000000001E-2</c:v>
                </c:pt>
                <c:pt idx="7936">
                  <c:v>2.30216E-2</c:v>
                </c:pt>
                <c:pt idx="7937">
                  <c:v>2.39492E-2</c:v>
                </c:pt>
                <c:pt idx="7938">
                  <c:v>2.4844700000000001E-2</c:v>
                </c:pt>
                <c:pt idx="7939">
                  <c:v>2.5707600000000001E-2</c:v>
                </c:pt>
                <c:pt idx="7940">
                  <c:v>2.6536899999999999E-2</c:v>
                </c:pt>
                <c:pt idx="7941">
                  <c:v>2.7329900000000001E-2</c:v>
                </c:pt>
                <c:pt idx="7942">
                  <c:v>2.8083899999999998E-2</c:v>
                </c:pt>
                <c:pt idx="7943">
                  <c:v>2.8796599999999999E-2</c:v>
                </c:pt>
                <c:pt idx="7944">
                  <c:v>2.9466599999999999E-2</c:v>
                </c:pt>
                <c:pt idx="7945">
                  <c:v>3.0092500000000001E-2</c:v>
                </c:pt>
                <c:pt idx="7946">
                  <c:v>3.06728E-2</c:v>
                </c:pt>
                <c:pt idx="7947">
                  <c:v>3.1206399999999999E-2</c:v>
                </c:pt>
                <c:pt idx="7948">
                  <c:v>3.1692699999999997E-2</c:v>
                </c:pt>
                <c:pt idx="7949">
                  <c:v>3.2130600000000002E-2</c:v>
                </c:pt>
                <c:pt idx="7950">
                  <c:v>3.2518600000000002E-2</c:v>
                </c:pt>
                <c:pt idx="7951">
                  <c:v>3.2854599999999998E-2</c:v>
                </c:pt>
                <c:pt idx="7952">
                  <c:v>3.3136199999999998E-2</c:v>
                </c:pt>
                <c:pt idx="7953">
                  <c:v>3.3362200000000002E-2</c:v>
                </c:pt>
                <c:pt idx="7954">
                  <c:v>3.35318E-2</c:v>
                </c:pt>
                <c:pt idx="7955">
                  <c:v>3.3644500000000001E-2</c:v>
                </c:pt>
                <c:pt idx="7956">
                  <c:v>3.36995E-2</c:v>
                </c:pt>
                <c:pt idx="7957">
                  <c:v>3.36966E-2</c:v>
                </c:pt>
                <c:pt idx="7958">
                  <c:v>3.3635600000000002E-2</c:v>
                </c:pt>
                <c:pt idx="7959">
                  <c:v>3.35161E-2</c:v>
                </c:pt>
                <c:pt idx="7960">
                  <c:v>3.3337499999999999E-2</c:v>
                </c:pt>
                <c:pt idx="7961">
                  <c:v>3.3099299999999998E-2</c:v>
                </c:pt>
                <c:pt idx="7962">
                  <c:v>3.2801799999999999E-2</c:v>
                </c:pt>
                <c:pt idx="7963">
                  <c:v>3.2445599999999998E-2</c:v>
                </c:pt>
                <c:pt idx="7964">
                  <c:v>3.2031299999999999E-2</c:v>
                </c:pt>
                <c:pt idx="7965">
                  <c:v>3.15591E-2</c:v>
                </c:pt>
                <c:pt idx="7966">
                  <c:v>3.10286E-2</c:v>
                </c:pt>
                <c:pt idx="7967">
                  <c:v>3.0439299999999999E-2</c:v>
                </c:pt>
                <c:pt idx="7968">
                  <c:v>2.9791100000000001E-2</c:v>
                </c:pt>
                <c:pt idx="7969">
                  <c:v>2.90843E-2</c:v>
                </c:pt>
                <c:pt idx="7970">
                  <c:v>2.8319E-2</c:v>
                </c:pt>
                <c:pt idx="7971">
                  <c:v>2.7495599999999999E-2</c:v>
                </c:pt>
                <c:pt idx="7972">
                  <c:v>2.66156E-2</c:v>
                </c:pt>
                <c:pt idx="7973">
                  <c:v>2.56803E-2</c:v>
                </c:pt>
                <c:pt idx="7974">
                  <c:v>2.4689800000000001E-2</c:v>
                </c:pt>
                <c:pt idx="7975">
                  <c:v>2.36438E-2</c:v>
                </c:pt>
                <c:pt idx="7976">
                  <c:v>2.2543000000000001E-2</c:v>
                </c:pt>
                <c:pt idx="7977">
                  <c:v>2.1389200000000001E-2</c:v>
                </c:pt>
                <c:pt idx="7978">
                  <c:v>2.0185000000000002E-2</c:v>
                </c:pt>
                <c:pt idx="7979">
                  <c:v>1.8932000000000001E-2</c:v>
                </c:pt>
                <c:pt idx="7980">
                  <c:v>1.7632100000000001E-2</c:v>
                </c:pt>
                <c:pt idx="7981">
                  <c:v>1.6287200000000002E-2</c:v>
                </c:pt>
                <c:pt idx="7982">
                  <c:v>1.48991E-2</c:v>
                </c:pt>
                <c:pt idx="7983">
                  <c:v>1.34699E-2</c:v>
                </c:pt>
                <c:pt idx="7984">
                  <c:v>1.20027E-2</c:v>
                </c:pt>
                <c:pt idx="7985">
                  <c:v>1.0500499999999999E-2</c:v>
                </c:pt>
                <c:pt idx="7986" formatCode="0.00E+00">
                  <c:v>8.96512E-3</c:v>
                </c:pt>
                <c:pt idx="7987" formatCode="0.00E+00">
                  <c:v>7.3981400000000001E-3</c:v>
                </c:pt>
                <c:pt idx="7988" formatCode="0.00E+00">
                  <c:v>5.8018799999999997E-3</c:v>
                </c:pt>
                <c:pt idx="7989" formatCode="0.00E+00">
                  <c:v>4.1791299999999997E-3</c:v>
                </c:pt>
                <c:pt idx="7990" formatCode="0.00E+00">
                  <c:v>2.53279E-3</c:v>
                </c:pt>
                <c:pt idx="7991" formatCode="0.00E+00">
                  <c:v>8.6512899999999996E-4</c:v>
                </c:pt>
                <c:pt idx="7992" formatCode="0.00E+00">
                  <c:v>-8.2267799999999997E-4</c:v>
                </c:pt>
                <c:pt idx="7993" formatCode="0.00E+00">
                  <c:v>-2.5302100000000002E-3</c:v>
                </c:pt>
                <c:pt idx="7994" formatCode="0.00E+00">
                  <c:v>-4.2567000000000004E-3</c:v>
                </c:pt>
                <c:pt idx="7995" formatCode="0.00E+00">
                  <c:v>-5.9997999999999996E-3</c:v>
                </c:pt>
                <c:pt idx="7996" formatCode="0.00E+00">
                  <c:v>-7.75613E-3</c:v>
                </c:pt>
                <c:pt idx="7997" formatCode="0.00E+00">
                  <c:v>-9.5230000000000002E-3</c:v>
                </c:pt>
                <c:pt idx="7998">
                  <c:v>-1.12984E-2</c:v>
                </c:pt>
                <c:pt idx="7999">
                  <c:v>-1.30796E-2</c:v>
                </c:pt>
                <c:pt idx="8000">
                  <c:v>-1.4863299999999999E-2</c:v>
                </c:pt>
                <c:pt idx="8001">
                  <c:v>-1.66462E-2</c:v>
                </c:pt>
                <c:pt idx="8002">
                  <c:v>-1.84263E-2</c:v>
                </c:pt>
                <c:pt idx="8003">
                  <c:v>-2.0202500000000002E-2</c:v>
                </c:pt>
                <c:pt idx="8004">
                  <c:v>-2.1972800000000001E-2</c:v>
                </c:pt>
                <c:pt idx="8005">
                  <c:v>-2.3734600000000002E-2</c:v>
                </c:pt>
                <c:pt idx="8006">
                  <c:v>-2.54851E-2</c:v>
                </c:pt>
                <c:pt idx="8007">
                  <c:v>-2.7221200000000001E-2</c:v>
                </c:pt>
                <c:pt idx="8008">
                  <c:v>-2.8940500000000001E-2</c:v>
                </c:pt>
                <c:pt idx="8009">
                  <c:v>-3.0640400000000002E-2</c:v>
                </c:pt>
                <c:pt idx="8010">
                  <c:v>-3.2318100000000002E-2</c:v>
                </c:pt>
                <c:pt idx="8011">
                  <c:v>-3.3971099999999997E-2</c:v>
                </c:pt>
                <c:pt idx="8012">
                  <c:v>-3.5596999999999997E-2</c:v>
                </c:pt>
                <c:pt idx="8013">
                  <c:v>-3.7194199999999997E-2</c:v>
                </c:pt>
                <c:pt idx="8014">
                  <c:v>-3.87616E-2</c:v>
                </c:pt>
                <c:pt idx="8015">
                  <c:v>-4.0297699999999999E-2</c:v>
                </c:pt>
                <c:pt idx="8016">
                  <c:v>-4.18006E-2</c:v>
                </c:pt>
                <c:pt idx="8017">
                  <c:v>-4.3268300000000003E-2</c:v>
                </c:pt>
                <c:pt idx="8018">
                  <c:v>-4.46982E-2</c:v>
                </c:pt>
                <c:pt idx="8019">
                  <c:v>-4.6087999999999997E-2</c:v>
                </c:pt>
                <c:pt idx="8020">
                  <c:v>-4.7435699999999997E-2</c:v>
                </c:pt>
                <c:pt idx="8021">
                  <c:v>-4.8738700000000003E-2</c:v>
                </c:pt>
                <c:pt idx="8022">
                  <c:v>-4.9994900000000002E-2</c:v>
                </c:pt>
                <c:pt idx="8023">
                  <c:v>-5.1202499999999998E-2</c:v>
                </c:pt>
                <c:pt idx="8024">
                  <c:v>-5.2359900000000001E-2</c:v>
                </c:pt>
                <c:pt idx="8025">
                  <c:v>-5.3465699999999998E-2</c:v>
                </c:pt>
                <c:pt idx="8026">
                  <c:v>-5.4517700000000002E-2</c:v>
                </c:pt>
                <c:pt idx="8027">
                  <c:v>-5.55142E-2</c:v>
                </c:pt>
                <c:pt idx="8028">
                  <c:v>-5.6454299999999999E-2</c:v>
                </c:pt>
                <c:pt idx="8029">
                  <c:v>-5.73375E-2</c:v>
                </c:pt>
                <c:pt idx="8030">
                  <c:v>-5.8163699999999999E-2</c:v>
                </c:pt>
                <c:pt idx="8031">
                  <c:v>-5.8932100000000001E-2</c:v>
                </c:pt>
                <c:pt idx="8032">
                  <c:v>-5.96415E-2</c:v>
                </c:pt>
                <c:pt idx="8033">
                  <c:v>-6.0290900000000001E-2</c:v>
                </c:pt>
                <c:pt idx="8034">
                  <c:v>-6.0879299999999997E-2</c:v>
                </c:pt>
                <c:pt idx="8035">
                  <c:v>-6.1405300000000003E-2</c:v>
                </c:pt>
                <c:pt idx="8036">
                  <c:v>-6.1867800000000001E-2</c:v>
                </c:pt>
                <c:pt idx="8037">
                  <c:v>-6.2266500000000002E-2</c:v>
                </c:pt>
                <c:pt idx="8038">
                  <c:v>-6.2602199999999997E-2</c:v>
                </c:pt>
                <c:pt idx="8039">
                  <c:v>-6.28745E-2</c:v>
                </c:pt>
                <c:pt idx="8040">
                  <c:v>-6.3081999999999999E-2</c:v>
                </c:pt>
                <c:pt idx="8041">
                  <c:v>-6.32239E-2</c:v>
                </c:pt>
                <c:pt idx="8042">
                  <c:v>-6.3299800000000003E-2</c:v>
                </c:pt>
                <c:pt idx="8043">
                  <c:v>-6.3309900000000002E-2</c:v>
                </c:pt>
                <c:pt idx="8044">
                  <c:v>-6.3254299999999999E-2</c:v>
                </c:pt>
                <c:pt idx="8045">
                  <c:v>-6.3133300000000003E-2</c:v>
                </c:pt>
                <c:pt idx="8046">
                  <c:v>-6.2946699999999994E-2</c:v>
                </c:pt>
                <c:pt idx="8047">
                  <c:v>-6.2694799999999995E-2</c:v>
                </c:pt>
                <c:pt idx="8048">
                  <c:v>-6.2377799999999997E-2</c:v>
                </c:pt>
                <c:pt idx="8049">
                  <c:v>-6.1996099999999998E-2</c:v>
                </c:pt>
                <c:pt idx="8050">
                  <c:v>-6.1549199999999998E-2</c:v>
                </c:pt>
                <c:pt idx="8051">
                  <c:v>-6.1036800000000002E-2</c:v>
                </c:pt>
                <c:pt idx="8052">
                  <c:v>-6.0458699999999997E-2</c:v>
                </c:pt>
                <c:pt idx="8053">
                  <c:v>-5.9815E-2</c:v>
                </c:pt>
                <c:pt idx="8054">
                  <c:v>-5.9107199999999999E-2</c:v>
                </c:pt>
                <c:pt idx="8055">
                  <c:v>-5.8337699999999999E-2</c:v>
                </c:pt>
                <c:pt idx="8056">
                  <c:v>-5.7508799999999999E-2</c:v>
                </c:pt>
                <c:pt idx="8057">
                  <c:v>-5.66223E-2</c:v>
                </c:pt>
                <c:pt idx="8058">
                  <c:v>-5.5679800000000002E-2</c:v>
                </c:pt>
                <c:pt idx="8059">
                  <c:v>-5.4682500000000002E-2</c:v>
                </c:pt>
                <c:pt idx="8060">
                  <c:v>-5.3631400000000003E-2</c:v>
                </c:pt>
                <c:pt idx="8061">
                  <c:v>-5.2528199999999997E-2</c:v>
                </c:pt>
                <c:pt idx="8062">
                  <c:v>-5.1374900000000001E-2</c:v>
                </c:pt>
                <c:pt idx="8063">
                  <c:v>-5.0173500000000003E-2</c:v>
                </c:pt>
                <c:pt idx="8064">
                  <c:v>-4.89256E-2</c:v>
                </c:pt>
                <c:pt idx="8065">
                  <c:v>-4.7633300000000003E-2</c:v>
                </c:pt>
                <c:pt idx="8066">
                  <c:v>-4.6298499999999999E-2</c:v>
                </c:pt>
                <c:pt idx="8067">
                  <c:v>-4.4923100000000001E-2</c:v>
                </c:pt>
                <c:pt idx="8068">
                  <c:v>-4.3507700000000003E-2</c:v>
                </c:pt>
                <c:pt idx="8069">
                  <c:v>-4.2053300000000002E-2</c:v>
                </c:pt>
                <c:pt idx="8070">
                  <c:v>-4.05615E-2</c:v>
                </c:pt>
                <c:pt idx="8071">
                  <c:v>-3.9034899999999997E-2</c:v>
                </c:pt>
                <c:pt idx="8072">
                  <c:v>-3.7476099999999998E-2</c:v>
                </c:pt>
                <c:pt idx="8073">
                  <c:v>-3.5887200000000001E-2</c:v>
                </c:pt>
                <c:pt idx="8074">
                  <c:v>-3.4269500000000001E-2</c:v>
                </c:pt>
                <c:pt idx="8075">
                  <c:v>-3.2624100000000003E-2</c:v>
                </c:pt>
                <c:pt idx="8076">
                  <c:v>-3.09515E-2</c:v>
                </c:pt>
                <c:pt idx="8077">
                  <c:v>-2.9255199999999999E-2</c:v>
                </c:pt>
                <c:pt idx="8078">
                  <c:v>-2.75403E-2</c:v>
                </c:pt>
                <c:pt idx="8079">
                  <c:v>-2.58111E-2</c:v>
                </c:pt>
                <c:pt idx="8080">
                  <c:v>-2.4069799999999999E-2</c:v>
                </c:pt>
                <c:pt idx="8081">
                  <c:v>-2.2318600000000001E-2</c:v>
                </c:pt>
                <c:pt idx="8082">
                  <c:v>-2.0560599999999998E-2</c:v>
                </c:pt>
                <c:pt idx="8083">
                  <c:v>-1.8798499999999999E-2</c:v>
                </c:pt>
                <c:pt idx="8084">
                  <c:v>-1.7034400000000002E-2</c:v>
                </c:pt>
                <c:pt idx="8085">
                  <c:v>-1.5270300000000001E-2</c:v>
                </c:pt>
                <c:pt idx="8086">
                  <c:v>-1.35091E-2</c:v>
                </c:pt>
                <c:pt idx="8087">
                  <c:v>-1.17541E-2</c:v>
                </c:pt>
                <c:pt idx="8088">
                  <c:v>-1.0008E-2</c:v>
                </c:pt>
                <c:pt idx="8089" formatCode="0.00E+00">
                  <c:v>-8.2732099999999996E-3</c:v>
                </c:pt>
                <c:pt idx="8090" formatCode="0.00E+00">
                  <c:v>-6.55209E-3</c:v>
                </c:pt>
                <c:pt idx="8091" formatCode="0.00E+00">
                  <c:v>-4.8472799999999998E-3</c:v>
                </c:pt>
                <c:pt idx="8092" formatCode="0.00E+00">
                  <c:v>-3.1611299999999998E-3</c:v>
                </c:pt>
                <c:pt idx="8093" formatCode="0.00E+00">
                  <c:v>-1.4956500000000001E-3</c:v>
                </c:pt>
                <c:pt idx="8094" formatCode="0.00E+00">
                  <c:v>1.46859E-4</c:v>
                </c:pt>
                <c:pt idx="8095" formatCode="0.00E+00">
                  <c:v>1.7636500000000001E-3</c:v>
                </c:pt>
                <c:pt idx="8096" formatCode="0.00E+00">
                  <c:v>3.3519800000000001E-3</c:v>
                </c:pt>
                <c:pt idx="8097" formatCode="0.00E+00">
                  <c:v>4.9097999999999998E-3</c:v>
                </c:pt>
                <c:pt idx="8098" formatCode="0.00E+00">
                  <c:v>6.4361100000000001E-3</c:v>
                </c:pt>
                <c:pt idx="8099" formatCode="0.00E+00">
                  <c:v>7.9301700000000003E-3</c:v>
                </c:pt>
                <c:pt idx="8100" formatCode="0.00E+00">
                  <c:v>9.3903700000000003E-3</c:v>
                </c:pt>
                <c:pt idx="8101">
                  <c:v>1.08147E-2</c:v>
                </c:pt>
                <c:pt idx="8102">
                  <c:v>1.22018E-2</c:v>
                </c:pt>
                <c:pt idx="8103">
                  <c:v>1.3550299999999999E-2</c:v>
                </c:pt>
                <c:pt idx="8104">
                  <c:v>1.48585E-2</c:v>
                </c:pt>
                <c:pt idx="8105">
                  <c:v>1.6124599999999999E-2</c:v>
                </c:pt>
                <c:pt idx="8106">
                  <c:v>1.7346500000000001E-2</c:v>
                </c:pt>
                <c:pt idx="8107">
                  <c:v>1.8522500000000001E-2</c:v>
                </c:pt>
                <c:pt idx="8108">
                  <c:v>1.9651399999999999E-2</c:v>
                </c:pt>
                <c:pt idx="8109">
                  <c:v>2.0731400000000001E-2</c:v>
                </c:pt>
                <c:pt idx="8110">
                  <c:v>2.1760399999999999E-2</c:v>
                </c:pt>
                <c:pt idx="8111">
                  <c:v>2.27371E-2</c:v>
                </c:pt>
                <c:pt idx="8112">
                  <c:v>2.3661000000000001E-2</c:v>
                </c:pt>
                <c:pt idx="8113">
                  <c:v>2.4532100000000001E-2</c:v>
                </c:pt>
                <c:pt idx="8114">
                  <c:v>2.5349799999999999E-2</c:v>
                </c:pt>
                <c:pt idx="8115">
                  <c:v>2.6113000000000001E-2</c:v>
                </c:pt>
                <c:pt idx="8116">
                  <c:v>2.68206E-2</c:v>
                </c:pt>
                <c:pt idx="8117">
                  <c:v>2.7472E-2</c:v>
                </c:pt>
                <c:pt idx="8118">
                  <c:v>2.8066600000000001E-2</c:v>
                </c:pt>
                <c:pt idx="8119">
                  <c:v>2.8604299999999999E-2</c:v>
                </c:pt>
                <c:pt idx="8120">
                  <c:v>2.9084700000000002E-2</c:v>
                </c:pt>
                <c:pt idx="8121">
                  <c:v>2.95073E-2</c:v>
                </c:pt>
                <c:pt idx="8122">
                  <c:v>2.9872300000000001E-2</c:v>
                </c:pt>
                <c:pt idx="8123">
                  <c:v>3.01798E-2</c:v>
                </c:pt>
                <c:pt idx="8124">
                  <c:v>3.0429600000000001E-2</c:v>
                </c:pt>
                <c:pt idx="8125">
                  <c:v>3.0621300000000001E-2</c:v>
                </c:pt>
                <c:pt idx="8126">
                  <c:v>3.07552E-2</c:v>
                </c:pt>
                <c:pt idx="8127">
                  <c:v>3.0832200000000001E-2</c:v>
                </c:pt>
                <c:pt idx="8128">
                  <c:v>3.0853100000000001E-2</c:v>
                </c:pt>
                <c:pt idx="8129">
                  <c:v>3.0818399999999999E-2</c:v>
                </c:pt>
                <c:pt idx="8130">
                  <c:v>3.0729300000000001E-2</c:v>
                </c:pt>
                <c:pt idx="8131">
                  <c:v>3.0587300000000001E-2</c:v>
                </c:pt>
                <c:pt idx="8132">
                  <c:v>3.03935E-2</c:v>
                </c:pt>
                <c:pt idx="8133">
                  <c:v>3.0148600000000001E-2</c:v>
                </c:pt>
                <c:pt idx="8134">
                  <c:v>2.9852900000000002E-2</c:v>
                </c:pt>
                <c:pt idx="8135">
                  <c:v>2.9506999999999999E-2</c:v>
                </c:pt>
                <c:pt idx="8136">
                  <c:v>2.9113300000000002E-2</c:v>
                </c:pt>
                <c:pt idx="8137">
                  <c:v>2.8674700000000001E-2</c:v>
                </c:pt>
                <c:pt idx="8138">
                  <c:v>2.81946E-2</c:v>
                </c:pt>
                <c:pt idx="8139">
                  <c:v>2.7675700000000001E-2</c:v>
                </c:pt>
                <c:pt idx="8140">
                  <c:v>2.7117200000000001E-2</c:v>
                </c:pt>
                <c:pt idx="8141">
                  <c:v>2.65179E-2</c:v>
                </c:pt>
                <c:pt idx="8142">
                  <c:v>2.5878600000000002E-2</c:v>
                </c:pt>
                <c:pt idx="8143">
                  <c:v>2.5201600000000001E-2</c:v>
                </c:pt>
                <c:pt idx="8144">
                  <c:v>2.4488099999999999E-2</c:v>
                </c:pt>
                <c:pt idx="8145">
                  <c:v>2.3739900000000001E-2</c:v>
                </c:pt>
                <c:pt idx="8146">
                  <c:v>2.2959500000000001E-2</c:v>
                </c:pt>
                <c:pt idx="8147">
                  <c:v>2.21493E-2</c:v>
                </c:pt>
                <c:pt idx="8148">
                  <c:v>2.1311299999999998E-2</c:v>
                </c:pt>
                <c:pt idx="8149">
                  <c:v>2.04464E-2</c:v>
                </c:pt>
                <c:pt idx="8150">
                  <c:v>1.9556199999999999E-2</c:v>
                </c:pt>
                <c:pt idx="8151">
                  <c:v>1.8642200000000001E-2</c:v>
                </c:pt>
                <c:pt idx="8152">
                  <c:v>1.77065E-2</c:v>
                </c:pt>
                <c:pt idx="8153">
                  <c:v>1.6750999999999999E-2</c:v>
                </c:pt>
                <c:pt idx="8154">
                  <c:v>1.57774E-2</c:v>
                </c:pt>
                <c:pt idx="8155">
                  <c:v>1.4787700000000001E-2</c:v>
                </c:pt>
                <c:pt idx="8156">
                  <c:v>1.3784299999999999E-2</c:v>
                </c:pt>
                <c:pt idx="8157">
                  <c:v>1.27691E-2</c:v>
                </c:pt>
                <c:pt idx="8158">
                  <c:v>1.17438E-2</c:v>
                </c:pt>
                <c:pt idx="8159">
                  <c:v>1.0710799999999999E-2</c:v>
                </c:pt>
                <c:pt idx="8160" formatCode="0.00E+00">
                  <c:v>9.6725500000000002E-3</c:v>
                </c:pt>
                <c:pt idx="8161" formatCode="0.00E+00">
                  <c:v>8.6313999999999991E-3</c:v>
                </c:pt>
                <c:pt idx="8162" formatCode="0.00E+00">
                  <c:v>7.5896000000000002E-3</c:v>
                </c:pt>
                <c:pt idx="8163" formatCode="0.00E+00">
                  <c:v>6.5494999999999998E-3</c:v>
                </c:pt>
                <c:pt idx="8164" formatCode="0.00E+00">
                  <c:v>5.5132499999999999E-3</c:v>
                </c:pt>
                <c:pt idx="8165" formatCode="0.00E+00">
                  <c:v>4.4826099999999997E-3</c:v>
                </c:pt>
                <c:pt idx="8166" formatCode="0.00E+00">
                  <c:v>3.4593499999999999E-3</c:v>
                </c:pt>
                <c:pt idx="8167" formatCode="0.00E+00">
                  <c:v>2.4454400000000001E-3</c:v>
                </c:pt>
                <c:pt idx="8168" formatCode="0.00E+00">
                  <c:v>1.4426599999999999E-3</c:v>
                </c:pt>
                <c:pt idx="8169" formatCode="0.00E+00">
                  <c:v>4.52762E-4</c:v>
                </c:pt>
                <c:pt idx="8170" formatCode="0.00E+00">
                  <c:v>-5.22489E-4</c:v>
                </c:pt>
                <c:pt idx="8171" formatCode="0.00E+00">
                  <c:v>-1.48172E-3</c:v>
                </c:pt>
                <c:pt idx="8172" formatCode="0.00E+00">
                  <c:v>-2.42377E-3</c:v>
                </c:pt>
                <c:pt idx="8173" formatCode="0.00E+00">
                  <c:v>-3.34739E-3</c:v>
                </c:pt>
                <c:pt idx="8174" formatCode="0.00E+00">
                  <c:v>-4.2509799999999997E-3</c:v>
                </c:pt>
                <c:pt idx="8175" formatCode="0.00E+00">
                  <c:v>-5.1326000000000002E-3</c:v>
                </c:pt>
                <c:pt idx="8176" formatCode="0.00E+00">
                  <c:v>-5.9909400000000002E-3</c:v>
                </c:pt>
                <c:pt idx="8177" formatCode="0.00E+00">
                  <c:v>-6.8253100000000002E-3</c:v>
                </c:pt>
                <c:pt idx="8178" formatCode="0.00E+00">
                  <c:v>-7.6347300000000002E-3</c:v>
                </c:pt>
                <c:pt idx="8179" formatCode="0.00E+00">
                  <c:v>-8.4175199999999995E-3</c:v>
                </c:pt>
                <c:pt idx="8180" formatCode="0.00E+00">
                  <c:v>-9.1717299999999995E-3</c:v>
                </c:pt>
                <c:pt idx="8181" formatCode="0.00E+00">
                  <c:v>-9.89576E-3</c:v>
                </c:pt>
                <c:pt idx="8182">
                  <c:v>-1.05886E-2</c:v>
                </c:pt>
                <c:pt idx="8183">
                  <c:v>-1.12493E-2</c:v>
                </c:pt>
                <c:pt idx="8184">
                  <c:v>-1.18771E-2</c:v>
                </c:pt>
                <c:pt idx="8185">
                  <c:v>-1.2471400000000001E-2</c:v>
                </c:pt>
                <c:pt idx="8186">
                  <c:v>-1.30312E-2</c:v>
                </c:pt>
                <c:pt idx="8187">
                  <c:v>-1.3555899999999999E-2</c:v>
                </c:pt>
                <c:pt idx="8188">
                  <c:v>-1.4045200000000001E-2</c:v>
                </c:pt>
                <c:pt idx="8189">
                  <c:v>-1.44987E-2</c:v>
                </c:pt>
                <c:pt idx="8190">
                  <c:v>-1.49161E-2</c:v>
                </c:pt>
                <c:pt idx="8191">
                  <c:v>-1.5297E-2</c:v>
                </c:pt>
                <c:pt idx="8192">
                  <c:v>-1.5640899999999999E-2</c:v>
                </c:pt>
                <c:pt idx="8193">
                  <c:v>-1.59469E-2</c:v>
                </c:pt>
                <c:pt idx="8194">
                  <c:v>-1.62145E-2</c:v>
                </c:pt>
                <c:pt idx="8195">
                  <c:v>-1.64435E-2</c:v>
                </c:pt>
                <c:pt idx="8196">
                  <c:v>-1.6634199999999998E-2</c:v>
                </c:pt>
                <c:pt idx="8197">
                  <c:v>-1.6787E-2</c:v>
                </c:pt>
                <c:pt idx="8198">
                  <c:v>-1.6901900000000001E-2</c:v>
                </c:pt>
                <c:pt idx="8199">
                  <c:v>-1.6978699999999999E-2</c:v>
                </c:pt>
                <c:pt idx="8200">
                  <c:v>-1.70177E-2</c:v>
                </c:pt>
                <c:pt idx="8201">
                  <c:v>-1.7019099999999999E-2</c:v>
                </c:pt>
                <c:pt idx="8202">
                  <c:v>-1.6982799999999999E-2</c:v>
                </c:pt>
                <c:pt idx="8203">
                  <c:v>-1.6908699999999999E-2</c:v>
                </c:pt>
                <c:pt idx="8204">
                  <c:v>-1.6797300000000001E-2</c:v>
                </c:pt>
                <c:pt idx="8205">
                  <c:v>-1.6649600000000001E-2</c:v>
                </c:pt>
                <c:pt idx="8206">
                  <c:v>-1.6466999999999999E-2</c:v>
                </c:pt>
                <c:pt idx="8207">
                  <c:v>-1.62501E-2</c:v>
                </c:pt>
                <c:pt idx="8208">
                  <c:v>-1.5998600000000002E-2</c:v>
                </c:pt>
                <c:pt idx="8209">
                  <c:v>-1.5712500000000001E-2</c:v>
                </c:pt>
                <c:pt idx="8210">
                  <c:v>-1.53927E-2</c:v>
                </c:pt>
                <c:pt idx="8211">
                  <c:v>-1.5040700000000001E-2</c:v>
                </c:pt>
                <c:pt idx="8212">
                  <c:v>-1.46579E-2</c:v>
                </c:pt>
                <c:pt idx="8213">
                  <c:v>-1.42451E-2</c:v>
                </c:pt>
                <c:pt idx="8214">
                  <c:v>-1.38031E-2</c:v>
                </c:pt>
                <c:pt idx="8215">
                  <c:v>-1.33323E-2</c:v>
                </c:pt>
                <c:pt idx="8216">
                  <c:v>-1.2833799999999999E-2</c:v>
                </c:pt>
                <c:pt idx="8217">
                  <c:v>-1.23088E-2</c:v>
                </c:pt>
                <c:pt idx="8218">
                  <c:v>-1.1758599999999999E-2</c:v>
                </c:pt>
                <c:pt idx="8219">
                  <c:v>-1.11845E-2</c:v>
                </c:pt>
                <c:pt idx="8220">
                  <c:v>-1.05881E-2</c:v>
                </c:pt>
                <c:pt idx="8221" formatCode="0.00E+00">
                  <c:v>-9.9711699999999997E-3</c:v>
                </c:pt>
                <c:pt idx="8222" formatCode="0.00E+00">
                  <c:v>-9.3354900000000001E-3</c:v>
                </c:pt>
                <c:pt idx="8223" formatCode="0.00E+00">
                  <c:v>-8.6825099999999992E-3</c:v>
                </c:pt>
                <c:pt idx="8224" formatCode="0.00E+00">
                  <c:v>-8.0133200000000009E-3</c:v>
                </c:pt>
                <c:pt idx="8225" formatCode="0.00E+00">
                  <c:v>-7.3289000000000002E-3</c:v>
                </c:pt>
                <c:pt idx="8226" formatCode="0.00E+00">
                  <c:v>-6.6305799999999996E-3</c:v>
                </c:pt>
                <c:pt idx="8227" formatCode="0.00E+00">
                  <c:v>-5.92027E-3</c:v>
                </c:pt>
                <c:pt idx="8228" formatCode="0.00E+00">
                  <c:v>-5.1999999999999998E-3</c:v>
                </c:pt>
                <c:pt idx="8229" formatCode="0.00E+00">
                  <c:v>-4.4712399999999996E-3</c:v>
                </c:pt>
                <c:pt idx="8230" formatCode="0.00E+00">
                  <c:v>-3.73515E-3</c:v>
                </c:pt>
                <c:pt idx="8231" formatCode="0.00E+00">
                  <c:v>-2.9932700000000001E-3</c:v>
                </c:pt>
                <c:pt idx="8232" formatCode="0.00E+00">
                  <c:v>-2.2476200000000001E-3</c:v>
                </c:pt>
                <c:pt idx="8233" formatCode="0.00E+00">
                  <c:v>-1.5003600000000001E-3</c:v>
                </c:pt>
                <c:pt idx="8234" formatCode="0.00E+00">
                  <c:v>-7.5341399999999999E-4</c:v>
                </c:pt>
                <c:pt idx="8235" formatCode="0.00E+00">
                  <c:v>-8.3431600000000006E-6</c:v>
                </c:pt>
                <c:pt idx="8236" formatCode="0.00E+00">
                  <c:v>7.3333899999999995E-4</c:v>
                </c:pt>
                <c:pt idx="8237" formatCode="0.00E+00">
                  <c:v>1.47014E-3</c:v>
                </c:pt>
                <c:pt idx="8238" formatCode="0.00E+00">
                  <c:v>2.20046E-3</c:v>
                </c:pt>
                <c:pt idx="8239" formatCode="0.00E+00">
                  <c:v>2.9223000000000001E-3</c:v>
                </c:pt>
                <c:pt idx="8240" formatCode="0.00E+00">
                  <c:v>3.6337800000000001E-3</c:v>
                </c:pt>
                <c:pt idx="8241" formatCode="0.00E+00">
                  <c:v>4.3338400000000003E-3</c:v>
                </c:pt>
                <c:pt idx="8242" formatCode="0.00E+00">
                  <c:v>5.02178E-3</c:v>
                </c:pt>
                <c:pt idx="8243" formatCode="0.00E+00">
                  <c:v>5.6966100000000004E-3</c:v>
                </c:pt>
                <c:pt idx="8244" formatCode="0.00E+00">
                  <c:v>6.3570299999999996E-3</c:v>
                </c:pt>
                <c:pt idx="8245" formatCode="0.00E+00">
                  <c:v>7.00148E-3</c:v>
                </c:pt>
                <c:pt idx="8246" formatCode="0.00E+00">
                  <c:v>7.6283999999999996E-3</c:v>
                </c:pt>
                <c:pt idx="8247" formatCode="0.00E+00">
                  <c:v>8.2366200000000001E-3</c:v>
                </c:pt>
                <c:pt idx="8248" formatCode="0.00E+00">
                  <c:v>8.8255299999999998E-3</c:v>
                </c:pt>
                <c:pt idx="8249" formatCode="0.00E+00">
                  <c:v>9.3943199999999994E-3</c:v>
                </c:pt>
                <c:pt idx="8250" formatCode="0.00E+00">
                  <c:v>9.9416699999999997E-3</c:v>
                </c:pt>
                <c:pt idx="8251">
                  <c:v>1.04663E-2</c:v>
                </c:pt>
                <c:pt idx="8252">
                  <c:v>1.09675E-2</c:v>
                </c:pt>
                <c:pt idx="8253">
                  <c:v>1.14444E-2</c:v>
                </c:pt>
                <c:pt idx="8254">
                  <c:v>1.18964E-2</c:v>
                </c:pt>
                <c:pt idx="8255">
                  <c:v>1.2322899999999999E-2</c:v>
                </c:pt>
                <c:pt idx="8256">
                  <c:v>1.27239E-2</c:v>
                </c:pt>
                <c:pt idx="8257">
                  <c:v>1.3098800000000001E-2</c:v>
                </c:pt>
                <c:pt idx="8258">
                  <c:v>1.3446400000000001E-2</c:v>
                </c:pt>
                <c:pt idx="8259">
                  <c:v>1.3765899999999999E-2</c:v>
                </c:pt>
                <c:pt idx="8260">
                  <c:v>1.40567E-2</c:v>
                </c:pt>
                <c:pt idx="8261">
                  <c:v>1.4318900000000001E-2</c:v>
                </c:pt>
                <c:pt idx="8262">
                  <c:v>1.4552799999999999E-2</c:v>
                </c:pt>
                <c:pt idx="8263">
                  <c:v>1.4758E-2</c:v>
                </c:pt>
                <c:pt idx="8264">
                  <c:v>1.49341E-2</c:v>
                </c:pt>
                <c:pt idx="8265">
                  <c:v>1.5081199999999999E-2</c:v>
                </c:pt>
                <c:pt idx="8266">
                  <c:v>1.5199600000000001E-2</c:v>
                </c:pt>
                <c:pt idx="8267">
                  <c:v>1.52894E-2</c:v>
                </c:pt>
                <c:pt idx="8268">
                  <c:v>1.5350600000000001E-2</c:v>
                </c:pt>
                <c:pt idx="8269">
                  <c:v>1.5383600000000001E-2</c:v>
                </c:pt>
                <c:pt idx="8270">
                  <c:v>1.5389E-2</c:v>
                </c:pt>
                <c:pt idx="8271">
                  <c:v>1.53676E-2</c:v>
                </c:pt>
                <c:pt idx="8272">
                  <c:v>1.53192E-2</c:v>
                </c:pt>
                <c:pt idx="8273">
                  <c:v>1.52435E-2</c:v>
                </c:pt>
                <c:pt idx="8274">
                  <c:v>1.5141E-2</c:v>
                </c:pt>
                <c:pt idx="8275">
                  <c:v>1.5013E-2</c:v>
                </c:pt>
                <c:pt idx="8276">
                  <c:v>1.4860999999999999E-2</c:v>
                </c:pt>
                <c:pt idx="8277">
                  <c:v>1.4685699999999999E-2</c:v>
                </c:pt>
                <c:pt idx="8278">
                  <c:v>1.4487999999999999E-2</c:v>
                </c:pt>
                <c:pt idx="8279">
                  <c:v>1.4268599999999999E-2</c:v>
                </c:pt>
                <c:pt idx="8280">
                  <c:v>1.4028499999999999E-2</c:v>
                </c:pt>
                <c:pt idx="8281">
                  <c:v>1.3768600000000001E-2</c:v>
                </c:pt>
                <c:pt idx="8282">
                  <c:v>1.34901E-2</c:v>
                </c:pt>
                <c:pt idx="8283">
                  <c:v>1.3194000000000001E-2</c:v>
                </c:pt>
                <c:pt idx="8284">
                  <c:v>1.28804E-2</c:v>
                </c:pt>
                <c:pt idx="8285">
                  <c:v>1.25501E-2</c:v>
                </c:pt>
                <c:pt idx="8286">
                  <c:v>1.2205000000000001E-2</c:v>
                </c:pt>
                <c:pt idx="8287">
                  <c:v>1.1847E-2</c:v>
                </c:pt>
                <c:pt idx="8288">
                  <c:v>1.14772E-2</c:v>
                </c:pt>
                <c:pt idx="8289">
                  <c:v>1.10966E-2</c:v>
                </c:pt>
                <c:pt idx="8290">
                  <c:v>1.0707E-2</c:v>
                </c:pt>
                <c:pt idx="8291">
                  <c:v>1.031E-2</c:v>
                </c:pt>
                <c:pt idx="8292" formatCode="0.00E+00">
                  <c:v>9.9070500000000006E-3</c:v>
                </c:pt>
                <c:pt idx="8293" formatCode="0.00E+00">
                  <c:v>9.4992199999999992E-3</c:v>
                </c:pt>
                <c:pt idx="8294" formatCode="0.00E+00">
                  <c:v>9.0877400000000004E-3</c:v>
                </c:pt>
                <c:pt idx="8295" formatCode="0.00E+00">
                  <c:v>8.6740500000000009E-3</c:v>
                </c:pt>
                <c:pt idx="8296" formatCode="0.00E+00">
                  <c:v>8.2597899999999995E-3</c:v>
                </c:pt>
                <c:pt idx="8297" formatCode="0.00E+00">
                  <c:v>7.8466100000000004E-3</c:v>
                </c:pt>
                <c:pt idx="8298" formatCode="0.00E+00">
                  <c:v>7.4360800000000003E-3</c:v>
                </c:pt>
                <c:pt idx="8299" formatCode="0.00E+00">
                  <c:v>7.0298299999999999E-3</c:v>
                </c:pt>
                <c:pt idx="8300" formatCode="0.00E+00">
                  <c:v>6.6296100000000002E-3</c:v>
                </c:pt>
                <c:pt idx="8301" formatCode="0.00E+00">
                  <c:v>6.2367899999999999E-3</c:v>
                </c:pt>
                <c:pt idx="8302" formatCode="0.00E+00">
                  <c:v>5.8522299999999999E-3</c:v>
                </c:pt>
                <c:pt idx="8303" formatCode="0.00E+00">
                  <c:v>5.4769600000000003E-3</c:v>
                </c:pt>
                <c:pt idx="8304" formatCode="0.00E+00">
                  <c:v>5.11262E-3</c:v>
                </c:pt>
                <c:pt idx="8305" formatCode="0.00E+00">
                  <c:v>4.7610500000000002E-3</c:v>
                </c:pt>
                <c:pt idx="8306" formatCode="0.00E+00">
                  <c:v>4.4241000000000003E-3</c:v>
                </c:pt>
                <c:pt idx="8307" formatCode="0.00E+00">
                  <c:v>4.1033399999999996E-3</c:v>
                </c:pt>
                <c:pt idx="8308" formatCode="0.00E+00">
                  <c:v>3.7996800000000002E-3</c:v>
                </c:pt>
                <c:pt idx="8309" formatCode="0.00E+00">
                  <c:v>3.5138399999999998E-3</c:v>
                </c:pt>
                <c:pt idx="8310" formatCode="0.00E+00">
                  <c:v>3.24735E-3</c:v>
                </c:pt>
                <c:pt idx="8311" formatCode="0.00E+00">
                  <c:v>3.0024399999999999E-3</c:v>
                </c:pt>
                <c:pt idx="8312" formatCode="0.00E+00">
                  <c:v>2.7808199999999998E-3</c:v>
                </c:pt>
                <c:pt idx="8313" formatCode="0.00E+00">
                  <c:v>2.5834400000000002E-3</c:v>
                </c:pt>
                <c:pt idx="8314" formatCode="0.00E+00">
                  <c:v>2.41107E-3</c:v>
                </c:pt>
                <c:pt idx="8315" formatCode="0.00E+00">
                  <c:v>2.2646400000000001E-3</c:v>
                </c:pt>
                <c:pt idx="8316" formatCode="0.00E+00">
                  <c:v>2.14533E-3</c:v>
                </c:pt>
                <c:pt idx="8317" formatCode="0.00E+00">
                  <c:v>2.05433E-3</c:v>
                </c:pt>
                <c:pt idx="8318" formatCode="0.00E+00">
                  <c:v>1.9928400000000001E-3</c:v>
                </c:pt>
                <c:pt idx="8319" formatCode="0.00E+00">
                  <c:v>1.9621999999999999E-3</c:v>
                </c:pt>
                <c:pt idx="8320" formatCode="0.00E+00">
                  <c:v>1.9637499999999998E-3</c:v>
                </c:pt>
                <c:pt idx="8321" formatCode="0.00E+00">
                  <c:v>1.9981E-3</c:v>
                </c:pt>
                <c:pt idx="8322" formatCode="0.00E+00">
                  <c:v>2.06514E-3</c:v>
                </c:pt>
                <c:pt idx="8323" formatCode="0.00E+00">
                  <c:v>2.1649999999999998E-3</c:v>
                </c:pt>
                <c:pt idx="8324" formatCode="0.00E+00">
                  <c:v>2.2984400000000001E-3</c:v>
                </c:pt>
                <c:pt idx="8325" formatCode="0.00E+00">
                  <c:v>2.4660900000000002E-3</c:v>
                </c:pt>
                <c:pt idx="8326" formatCode="0.00E+00">
                  <c:v>2.6682400000000001E-3</c:v>
                </c:pt>
                <c:pt idx="8327" formatCode="0.00E+00">
                  <c:v>2.9051900000000002E-3</c:v>
                </c:pt>
                <c:pt idx="8328" formatCode="0.00E+00">
                  <c:v>3.1775000000000002E-3</c:v>
                </c:pt>
                <c:pt idx="8329" formatCode="0.00E+00">
                  <c:v>3.4857600000000001E-3</c:v>
                </c:pt>
                <c:pt idx="8330" formatCode="0.00E+00">
                  <c:v>3.8302100000000001E-3</c:v>
                </c:pt>
                <c:pt idx="8331" formatCode="0.00E+00">
                  <c:v>4.2107799999999999E-3</c:v>
                </c:pt>
                <c:pt idx="8332" formatCode="0.00E+00">
                  <c:v>4.6273699999999996E-3</c:v>
                </c:pt>
                <c:pt idx="8333" formatCode="0.00E+00">
                  <c:v>5.07962E-3</c:v>
                </c:pt>
                <c:pt idx="8334" formatCode="0.00E+00">
                  <c:v>5.5664199999999999E-3</c:v>
                </c:pt>
                <c:pt idx="8335" formatCode="0.00E+00">
                  <c:v>6.0866399999999999E-3</c:v>
                </c:pt>
                <c:pt idx="8336" formatCode="0.00E+00">
                  <c:v>6.6402299999999996E-3</c:v>
                </c:pt>
                <c:pt idx="8337" formatCode="0.00E+00">
                  <c:v>7.2273800000000003E-3</c:v>
                </c:pt>
                <c:pt idx="8338" formatCode="0.00E+00">
                  <c:v>7.8478699999999998E-3</c:v>
                </c:pt>
                <c:pt idx="8339" formatCode="0.00E+00">
                  <c:v>8.5016299999999996E-3</c:v>
                </c:pt>
                <c:pt idx="8340" formatCode="0.00E+00">
                  <c:v>9.1885700000000001E-3</c:v>
                </c:pt>
                <c:pt idx="8341" formatCode="0.00E+00">
                  <c:v>9.9081599999999992E-3</c:v>
                </c:pt>
                <c:pt idx="8342">
                  <c:v>1.0659800000000001E-2</c:v>
                </c:pt>
                <c:pt idx="8343">
                  <c:v>1.1443099999999999E-2</c:v>
                </c:pt>
                <c:pt idx="8344">
                  <c:v>1.22573E-2</c:v>
                </c:pt>
                <c:pt idx="8345">
                  <c:v>1.31012E-2</c:v>
                </c:pt>
                <c:pt idx="8346">
                  <c:v>1.3973299999999999E-2</c:v>
                </c:pt>
                <c:pt idx="8347">
                  <c:v>1.4872099999999999E-2</c:v>
                </c:pt>
                <c:pt idx="8348">
                  <c:v>1.5796399999999999E-2</c:v>
                </c:pt>
                <c:pt idx="8349">
                  <c:v>1.6744999999999999E-2</c:v>
                </c:pt>
                <c:pt idx="8350">
                  <c:v>1.77164E-2</c:v>
                </c:pt>
                <c:pt idx="8351">
                  <c:v>1.87095E-2</c:v>
                </c:pt>
                <c:pt idx="8352">
                  <c:v>1.9722799999999999E-2</c:v>
                </c:pt>
                <c:pt idx="8353">
                  <c:v>2.0754999999999999E-2</c:v>
                </c:pt>
                <c:pt idx="8354">
                  <c:v>2.18046E-2</c:v>
                </c:pt>
                <c:pt idx="8355">
                  <c:v>2.2869899999999999E-2</c:v>
                </c:pt>
                <c:pt idx="8356">
                  <c:v>2.39492E-2</c:v>
                </c:pt>
                <c:pt idx="8357">
                  <c:v>2.5040900000000001E-2</c:v>
                </c:pt>
                <c:pt idx="8358">
                  <c:v>2.6143900000000001E-2</c:v>
                </c:pt>
                <c:pt idx="8359">
                  <c:v>2.7256699999999998E-2</c:v>
                </c:pt>
                <c:pt idx="8360">
                  <c:v>2.8377099999999999E-2</c:v>
                </c:pt>
                <c:pt idx="8361">
                  <c:v>2.9503100000000001E-2</c:v>
                </c:pt>
                <c:pt idx="8362">
                  <c:v>3.0633199999999999E-2</c:v>
                </c:pt>
                <c:pt idx="8363">
                  <c:v>3.1766299999999997E-2</c:v>
                </c:pt>
                <c:pt idx="8364">
                  <c:v>3.2901E-2</c:v>
                </c:pt>
                <c:pt idx="8365">
                  <c:v>3.4035500000000003E-2</c:v>
                </c:pt>
                <c:pt idx="8366">
                  <c:v>3.5167900000000002E-2</c:v>
                </c:pt>
                <c:pt idx="8367">
                  <c:v>3.6296200000000001E-2</c:v>
                </c:pt>
                <c:pt idx="8368">
                  <c:v>3.7419300000000003E-2</c:v>
                </c:pt>
                <c:pt idx="8369">
                  <c:v>3.8535699999999999E-2</c:v>
                </c:pt>
                <c:pt idx="8370">
                  <c:v>3.9643900000000003E-2</c:v>
                </c:pt>
                <c:pt idx="8371">
                  <c:v>4.0742599999999997E-2</c:v>
                </c:pt>
                <c:pt idx="8372">
                  <c:v>4.1830600000000003E-2</c:v>
                </c:pt>
                <c:pt idx="8373">
                  <c:v>4.2906800000000002E-2</c:v>
                </c:pt>
                <c:pt idx="8374">
                  <c:v>4.3969599999999998E-2</c:v>
                </c:pt>
                <c:pt idx="8375">
                  <c:v>4.5016899999999999E-2</c:v>
                </c:pt>
                <c:pt idx="8376">
                  <c:v>4.6046400000000001E-2</c:v>
                </c:pt>
                <c:pt idx="8377">
                  <c:v>4.7056000000000001E-2</c:v>
                </c:pt>
                <c:pt idx="8378">
                  <c:v>4.8043700000000002E-2</c:v>
                </c:pt>
                <c:pt idx="8379">
                  <c:v>4.9008099999999999E-2</c:v>
                </c:pt>
                <c:pt idx="8380">
                  <c:v>4.9947499999999999E-2</c:v>
                </c:pt>
                <c:pt idx="8381">
                  <c:v>5.0860500000000003E-2</c:v>
                </c:pt>
                <c:pt idx="8382">
                  <c:v>5.1745300000000001E-2</c:v>
                </c:pt>
                <c:pt idx="8383">
                  <c:v>5.2600399999999999E-2</c:v>
                </c:pt>
                <c:pt idx="8384">
                  <c:v>5.3424300000000001E-2</c:v>
                </c:pt>
                <c:pt idx="8385">
                  <c:v>5.4216199999999999E-2</c:v>
                </c:pt>
                <c:pt idx="8386">
                  <c:v>5.4975299999999998E-2</c:v>
                </c:pt>
                <c:pt idx="8387">
                  <c:v>5.57005E-2</c:v>
                </c:pt>
                <c:pt idx="8388">
                  <c:v>5.6390299999999997E-2</c:v>
                </c:pt>
                <c:pt idx="8389">
                  <c:v>5.7043299999999998E-2</c:v>
                </c:pt>
                <c:pt idx="8390">
                  <c:v>5.76587E-2</c:v>
                </c:pt>
                <c:pt idx="8391">
                  <c:v>5.8235700000000001E-2</c:v>
                </c:pt>
                <c:pt idx="8392">
                  <c:v>5.8774199999999999E-2</c:v>
                </c:pt>
                <c:pt idx="8393">
                  <c:v>5.9273699999999999E-2</c:v>
                </c:pt>
                <c:pt idx="8394">
                  <c:v>5.9733500000000002E-2</c:v>
                </c:pt>
                <c:pt idx="8395">
                  <c:v>6.0152900000000002E-2</c:v>
                </c:pt>
                <c:pt idx="8396">
                  <c:v>6.0531099999999997E-2</c:v>
                </c:pt>
                <c:pt idx="8397">
                  <c:v>6.0867400000000002E-2</c:v>
                </c:pt>
                <c:pt idx="8398">
                  <c:v>6.1160899999999997E-2</c:v>
                </c:pt>
                <c:pt idx="8399">
                  <c:v>6.1411399999999998E-2</c:v>
                </c:pt>
                <c:pt idx="8400">
                  <c:v>6.1618699999999998E-2</c:v>
                </c:pt>
                <c:pt idx="8401">
                  <c:v>6.1782700000000003E-2</c:v>
                </c:pt>
                <c:pt idx="8402">
                  <c:v>6.1903E-2</c:v>
                </c:pt>
                <c:pt idx="8403">
                  <c:v>6.1979899999999997E-2</c:v>
                </c:pt>
                <c:pt idx="8404">
                  <c:v>6.2013400000000003E-2</c:v>
                </c:pt>
                <c:pt idx="8405">
                  <c:v>6.2003500000000003E-2</c:v>
                </c:pt>
                <c:pt idx="8406">
                  <c:v>6.19503E-2</c:v>
                </c:pt>
                <c:pt idx="8407">
                  <c:v>6.18545E-2</c:v>
                </c:pt>
                <c:pt idx="8408">
                  <c:v>6.1716699999999999E-2</c:v>
                </c:pt>
                <c:pt idx="8409">
                  <c:v>6.1536500000000001E-2</c:v>
                </c:pt>
                <c:pt idx="8410">
                  <c:v>6.1313600000000003E-2</c:v>
                </c:pt>
                <c:pt idx="8411">
                  <c:v>6.1048699999999997E-2</c:v>
                </c:pt>
                <c:pt idx="8412">
                  <c:v>6.0741999999999997E-2</c:v>
                </c:pt>
                <c:pt idx="8413">
                  <c:v>6.0394000000000003E-2</c:v>
                </c:pt>
                <c:pt idx="8414">
                  <c:v>6.0005099999999999E-2</c:v>
                </c:pt>
                <c:pt idx="8415">
                  <c:v>5.9576499999999998E-2</c:v>
                </c:pt>
                <c:pt idx="8416">
                  <c:v>5.9109500000000002E-2</c:v>
                </c:pt>
                <c:pt idx="8417">
                  <c:v>5.8605400000000002E-2</c:v>
                </c:pt>
                <c:pt idx="8418">
                  <c:v>5.8065600000000002E-2</c:v>
                </c:pt>
                <c:pt idx="8419">
                  <c:v>5.7491899999999999E-2</c:v>
                </c:pt>
                <c:pt idx="8420">
                  <c:v>5.6885699999999997E-2</c:v>
                </c:pt>
                <c:pt idx="8421">
                  <c:v>5.6247499999999999E-2</c:v>
                </c:pt>
                <c:pt idx="8422">
                  <c:v>5.55779E-2</c:v>
                </c:pt>
                <c:pt idx="8423">
                  <c:v>5.4878000000000003E-2</c:v>
                </c:pt>
                <c:pt idx="8424">
                  <c:v>5.4149099999999999E-2</c:v>
                </c:pt>
                <c:pt idx="8425">
                  <c:v>5.33929E-2</c:v>
                </c:pt>
                <c:pt idx="8426">
                  <c:v>5.2611400000000003E-2</c:v>
                </c:pt>
                <c:pt idx="8427">
                  <c:v>5.1806699999999997E-2</c:v>
                </c:pt>
                <c:pt idx="8428">
                  <c:v>5.0980900000000003E-2</c:v>
                </c:pt>
                <c:pt idx="8429">
                  <c:v>5.0135699999999998E-2</c:v>
                </c:pt>
                <c:pt idx="8430">
                  <c:v>4.92726E-2</c:v>
                </c:pt>
                <c:pt idx="8431">
                  <c:v>4.8392999999999999E-2</c:v>
                </c:pt>
                <c:pt idx="8432">
                  <c:v>4.7498600000000002E-2</c:v>
                </c:pt>
                <c:pt idx="8433">
                  <c:v>4.6591399999999998E-2</c:v>
                </c:pt>
                <c:pt idx="8434">
                  <c:v>4.5673199999999997E-2</c:v>
                </c:pt>
                <c:pt idx="8435">
                  <c:v>4.4745699999999999E-2</c:v>
                </c:pt>
                <c:pt idx="8436">
                  <c:v>4.3810500000000002E-2</c:v>
                </c:pt>
                <c:pt idx="8437">
                  <c:v>4.2869900000000002E-2</c:v>
                </c:pt>
                <c:pt idx="8438">
                  <c:v>4.1925700000000003E-2</c:v>
                </c:pt>
                <c:pt idx="8439">
                  <c:v>4.0980200000000001E-2</c:v>
                </c:pt>
                <c:pt idx="8440">
                  <c:v>4.0035300000000003E-2</c:v>
                </c:pt>
                <c:pt idx="8441">
                  <c:v>3.9093299999999997E-2</c:v>
                </c:pt>
                <c:pt idx="8442">
                  <c:v>3.8156700000000002E-2</c:v>
                </c:pt>
                <c:pt idx="8443">
                  <c:v>3.7227799999999998E-2</c:v>
                </c:pt>
                <c:pt idx="8444">
                  <c:v>3.6308600000000003E-2</c:v>
                </c:pt>
                <c:pt idx="8445">
                  <c:v>3.5400599999999997E-2</c:v>
                </c:pt>
                <c:pt idx="8446">
                  <c:v>3.4505899999999999E-2</c:v>
                </c:pt>
                <c:pt idx="8447">
                  <c:v>3.3626799999999998E-2</c:v>
                </c:pt>
                <c:pt idx="8448">
                  <c:v>3.2765299999999997E-2</c:v>
                </c:pt>
                <c:pt idx="8449">
                  <c:v>3.1923100000000003E-2</c:v>
                </c:pt>
                <c:pt idx="8450">
                  <c:v>3.1102399999999999E-2</c:v>
                </c:pt>
                <c:pt idx="8451">
                  <c:v>3.0304999999999999E-2</c:v>
                </c:pt>
                <c:pt idx="8452">
                  <c:v>2.95331E-2</c:v>
                </c:pt>
                <c:pt idx="8453">
                  <c:v>2.8788399999999999E-2</c:v>
                </c:pt>
                <c:pt idx="8454">
                  <c:v>2.80732E-2</c:v>
                </c:pt>
                <c:pt idx="8455">
                  <c:v>2.73896E-2</c:v>
                </c:pt>
                <c:pt idx="8456">
                  <c:v>2.6739099999999998E-2</c:v>
                </c:pt>
                <c:pt idx="8457">
                  <c:v>2.6123E-2</c:v>
                </c:pt>
                <c:pt idx="8458">
                  <c:v>2.55429E-2</c:v>
                </c:pt>
                <c:pt idx="8459">
                  <c:v>2.5000600000000001E-2</c:v>
                </c:pt>
                <c:pt idx="8460">
                  <c:v>2.44984E-2</c:v>
                </c:pt>
                <c:pt idx="8461">
                  <c:v>2.4038400000000001E-2</c:v>
                </c:pt>
                <c:pt idx="8462">
                  <c:v>2.3622600000000001E-2</c:v>
                </c:pt>
                <c:pt idx="8463">
                  <c:v>2.3252499999999999E-2</c:v>
                </c:pt>
                <c:pt idx="8464">
                  <c:v>2.2929100000000001E-2</c:v>
                </c:pt>
                <c:pt idx="8465">
                  <c:v>2.26529E-2</c:v>
                </c:pt>
                <c:pt idx="8466">
                  <c:v>2.2425299999999999E-2</c:v>
                </c:pt>
                <c:pt idx="8467">
                  <c:v>2.22475E-2</c:v>
                </c:pt>
                <c:pt idx="8468">
                  <c:v>2.2120600000000001E-2</c:v>
                </c:pt>
                <c:pt idx="8469">
                  <c:v>2.2044999999999999E-2</c:v>
                </c:pt>
                <c:pt idx="8470">
                  <c:v>2.2020700000000001E-2</c:v>
                </c:pt>
                <c:pt idx="8471">
                  <c:v>2.2048499999999999E-2</c:v>
                </c:pt>
                <c:pt idx="8472">
                  <c:v>2.2128999999999999E-2</c:v>
                </c:pt>
                <c:pt idx="8473">
                  <c:v>2.2262799999999999E-2</c:v>
                </c:pt>
                <c:pt idx="8474">
                  <c:v>2.2450399999999999E-2</c:v>
                </c:pt>
                <c:pt idx="8475">
                  <c:v>2.2692199999999999E-2</c:v>
                </c:pt>
                <c:pt idx="8476">
                  <c:v>2.2988700000000001E-2</c:v>
                </c:pt>
                <c:pt idx="8477">
                  <c:v>2.33406E-2</c:v>
                </c:pt>
                <c:pt idx="8478">
                  <c:v>2.37488E-2</c:v>
                </c:pt>
                <c:pt idx="8479">
                  <c:v>2.4213700000000001E-2</c:v>
                </c:pt>
                <c:pt idx="8480">
                  <c:v>2.4736000000000001E-2</c:v>
                </c:pt>
                <c:pt idx="8481">
                  <c:v>2.5316100000000001E-2</c:v>
                </c:pt>
                <c:pt idx="8482">
                  <c:v>2.59542E-2</c:v>
                </c:pt>
                <c:pt idx="8483">
                  <c:v>2.6649900000000001E-2</c:v>
                </c:pt>
                <c:pt idx="8484">
                  <c:v>2.74031E-2</c:v>
                </c:pt>
                <c:pt idx="8485">
                  <c:v>2.82133E-2</c:v>
                </c:pt>
                <c:pt idx="8486">
                  <c:v>2.90791E-2</c:v>
                </c:pt>
                <c:pt idx="8487">
                  <c:v>2.9999499999999998E-2</c:v>
                </c:pt>
                <c:pt idx="8488">
                  <c:v>3.09731E-2</c:v>
                </c:pt>
                <c:pt idx="8489">
                  <c:v>3.1998899999999997E-2</c:v>
                </c:pt>
                <c:pt idx="8490">
                  <c:v>3.3075800000000002E-2</c:v>
                </c:pt>
                <c:pt idx="8491">
                  <c:v>3.4203299999999999E-2</c:v>
                </c:pt>
                <c:pt idx="8492">
                  <c:v>3.5380399999999999E-2</c:v>
                </c:pt>
                <c:pt idx="8493">
                  <c:v>3.6605699999999998E-2</c:v>
                </c:pt>
                <c:pt idx="8494">
                  <c:v>3.78777E-2</c:v>
                </c:pt>
                <c:pt idx="8495">
                  <c:v>3.9195000000000001E-2</c:v>
                </c:pt>
                <c:pt idx="8496">
                  <c:v>4.0556099999999998E-2</c:v>
                </c:pt>
                <c:pt idx="8497">
                  <c:v>4.1958700000000002E-2</c:v>
                </c:pt>
                <c:pt idx="8498">
                  <c:v>4.3400099999999997E-2</c:v>
                </c:pt>
                <c:pt idx="8499">
                  <c:v>4.4878399999999999E-2</c:v>
                </c:pt>
                <c:pt idx="8500">
                  <c:v>4.6392000000000003E-2</c:v>
                </c:pt>
                <c:pt idx="8501">
                  <c:v>4.7939099999999998E-2</c:v>
                </c:pt>
                <c:pt idx="8502">
                  <c:v>4.9517600000000002E-2</c:v>
                </c:pt>
                <c:pt idx="8503">
                  <c:v>5.11256E-2</c:v>
                </c:pt>
                <c:pt idx="8504">
                  <c:v>5.2761299999999997E-2</c:v>
                </c:pt>
                <c:pt idx="8505">
                  <c:v>5.4422600000000002E-2</c:v>
                </c:pt>
                <c:pt idx="8506">
                  <c:v>5.6107499999999998E-2</c:v>
                </c:pt>
                <c:pt idx="8507">
                  <c:v>5.7813999999999997E-2</c:v>
                </c:pt>
                <c:pt idx="8508">
                  <c:v>5.95399E-2</c:v>
                </c:pt>
                <c:pt idx="8509">
                  <c:v>6.1282700000000002E-2</c:v>
                </c:pt>
                <c:pt idx="8510">
                  <c:v>6.3040100000000002E-2</c:v>
                </c:pt>
                <c:pt idx="8511">
                  <c:v>6.4810300000000001E-2</c:v>
                </c:pt>
                <c:pt idx="8512">
                  <c:v>6.6591399999999995E-2</c:v>
                </c:pt>
                <c:pt idx="8513">
                  <c:v>6.8380899999999994E-2</c:v>
                </c:pt>
                <c:pt idx="8514">
                  <c:v>7.0176000000000002E-2</c:v>
                </c:pt>
                <c:pt idx="8515">
                  <c:v>7.1973899999999993E-2</c:v>
                </c:pt>
                <c:pt idx="8516">
                  <c:v>7.3772000000000004E-2</c:v>
                </c:pt>
                <c:pt idx="8517">
                  <c:v>7.5567499999999996E-2</c:v>
                </c:pt>
                <c:pt idx="8518">
                  <c:v>7.7357999999999996E-2</c:v>
                </c:pt>
                <c:pt idx="8519">
                  <c:v>7.9140600000000005E-2</c:v>
                </c:pt>
                <c:pt idx="8520">
                  <c:v>8.0912899999999996E-2</c:v>
                </c:pt>
                <c:pt idx="8521">
                  <c:v>8.2672499999999996E-2</c:v>
                </c:pt>
                <c:pt idx="8522">
                  <c:v>8.4417000000000006E-2</c:v>
                </c:pt>
                <c:pt idx="8523">
                  <c:v>8.6144399999999996E-2</c:v>
                </c:pt>
                <c:pt idx="8524">
                  <c:v>8.7853200000000006E-2</c:v>
                </c:pt>
                <c:pt idx="8525">
                  <c:v>8.9541399999999993E-2</c:v>
                </c:pt>
                <c:pt idx="8526">
                  <c:v>9.1206200000000001E-2</c:v>
                </c:pt>
                <c:pt idx="8527">
                  <c:v>9.2844800000000005E-2</c:v>
                </c:pt>
                <c:pt idx="8528">
                  <c:v>9.4454399999999994E-2</c:v>
                </c:pt>
                <c:pt idx="8529">
                  <c:v>9.6033300000000002E-2</c:v>
                </c:pt>
                <c:pt idx="8530">
                  <c:v>9.7580200000000006E-2</c:v>
                </c:pt>
                <c:pt idx="8531">
                  <c:v>9.9093200000000006E-2</c:v>
                </c:pt>
                <c:pt idx="8532">
                  <c:v>0.10057000000000001</c:v>
                </c:pt>
                <c:pt idx="8533">
                  <c:v>0.102009</c:v>
                </c:pt>
                <c:pt idx="8534">
                  <c:v>0.103408</c:v>
                </c:pt>
                <c:pt idx="8535">
                  <c:v>0.104765</c:v>
                </c:pt>
                <c:pt idx="8536">
                  <c:v>0.10607900000000001</c:v>
                </c:pt>
                <c:pt idx="8537">
                  <c:v>0.107349</c:v>
                </c:pt>
                <c:pt idx="8538">
                  <c:v>0.108572</c:v>
                </c:pt>
                <c:pt idx="8539">
                  <c:v>0.109748</c:v>
                </c:pt>
                <c:pt idx="8540">
                  <c:v>0.110874</c:v>
                </c:pt>
                <c:pt idx="8541">
                  <c:v>0.11195099999999999</c:v>
                </c:pt>
                <c:pt idx="8542">
                  <c:v>0.11297500000000001</c:v>
                </c:pt>
                <c:pt idx="8543">
                  <c:v>0.11394700000000001</c:v>
                </c:pt>
                <c:pt idx="8544">
                  <c:v>0.114866</c:v>
                </c:pt>
                <c:pt idx="8545">
                  <c:v>0.115731</c:v>
                </c:pt>
                <c:pt idx="8546">
                  <c:v>0.11654200000000001</c:v>
                </c:pt>
                <c:pt idx="8547">
                  <c:v>0.117297</c:v>
                </c:pt>
                <c:pt idx="8548">
                  <c:v>0.117996</c:v>
                </c:pt>
                <c:pt idx="8549">
                  <c:v>0.11863899999999999</c:v>
                </c:pt>
                <c:pt idx="8550">
                  <c:v>0.119225</c:v>
                </c:pt>
                <c:pt idx="8551">
                  <c:v>0.119753</c:v>
                </c:pt>
                <c:pt idx="8552">
                  <c:v>0.120223</c:v>
                </c:pt>
                <c:pt idx="8553">
                  <c:v>0.12063599999999999</c:v>
                </c:pt>
                <c:pt idx="8554">
                  <c:v>0.12099</c:v>
                </c:pt>
                <c:pt idx="8555">
                  <c:v>0.12128700000000001</c:v>
                </c:pt>
                <c:pt idx="8556">
                  <c:v>0.12152499999999999</c:v>
                </c:pt>
                <c:pt idx="8557">
                  <c:v>0.12170400000000001</c:v>
                </c:pt>
                <c:pt idx="8558">
                  <c:v>0.121823</c:v>
                </c:pt>
                <c:pt idx="8559">
                  <c:v>0.12188400000000001</c:v>
                </c:pt>
                <c:pt idx="8560">
                  <c:v>0.12188400000000001</c:v>
                </c:pt>
                <c:pt idx="8561">
                  <c:v>0.121825</c:v>
                </c:pt>
                <c:pt idx="8562">
                  <c:v>0.121708</c:v>
                </c:pt>
                <c:pt idx="8563">
                  <c:v>0.121532</c:v>
                </c:pt>
                <c:pt idx="8564">
                  <c:v>0.121299</c:v>
                </c:pt>
                <c:pt idx="8565">
                  <c:v>0.12101099999999999</c:v>
                </c:pt>
                <c:pt idx="8566">
                  <c:v>0.120667</c:v>
                </c:pt>
                <c:pt idx="8567">
                  <c:v>0.120269</c:v>
                </c:pt>
                <c:pt idx="8568">
                  <c:v>0.11981899999999999</c:v>
                </c:pt>
                <c:pt idx="8569">
                  <c:v>0.11931799999999999</c:v>
                </c:pt>
                <c:pt idx="8570">
                  <c:v>0.118766</c:v>
                </c:pt>
                <c:pt idx="8571">
                  <c:v>0.11816500000000001</c:v>
                </c:pt>
                <c:pt idx="8572">
                  <c:v>0.117516</c:v>
                </c:pt>
                <c:pt idx="8573">
                  <c:v>0.11681999999999999</c:v>
                </c:pt>
                <c:pt idx="8574">
                  <c:v>0.116078</c:v>
                </c:pt>
                <c:pt idx="8575">
                  <c:v>0.11529300000000001</c:v>
                </c:pt>
                <c:pt idx="8576">
                  <c:v>0.114464</c:v>
                </c:pt>
                <c:pt idx="8577">
                  <c:v>0.113594</c:v>
                </c:pt>
                <c:pt idx="8578">
                  <c:v>0.11268499999999999</c:v>
                </c:pt>
                <c:pt idx="8579">
                  <c:v>0.111737</c:v>
                </c:pt>
                <c:pt idx="8580">
                  <c:v>0.110753</c:v>
                </c:pt>
                <c:pt idx="8581">
                  <c:v>0.109734</c:v>
                </c:pt>
                <c:pt idx="8582">
                  <c:v>0.10868</c:v>
                </c:pt>
                <c:pt idx="8583">
                  <c:v>0.107596</c:v>
                </c:pt>
                <c:pt idx="8584">
                  <c:v>0.10648100000000001</c:v>
                </c:pt>
                <c:pt idx="8585">
                  <c:v>0.105339</c:v>
                </c:pt>
                <c:pt idx="8586">
                  <c:v>0.104171</c:v>
                </c:pt>
                <c:pt idx="8587">
                  <c:v>0.102978</c:v>
                </c:pt>
                <c:pt idx="8588">
                  <c:v>0.10176200000000001</c:v>
                </c:pt>
                <c:pt idx="8589">
                  <c:v>0.100526</c:v>
                </c:pt>
                <c:pt idx="8590">
                  <c:v>9.9269700000000002E-2</c:v>
                </c:pt>
                <c:pt idx="8591">
                  <c:v>9.7996799999999995E-2</c:v>
                </c:pt>
                <c:pt idx="8592">
                  <c:v>9.6709000000000003E-2</c:v>
                </c:pt>
                <c:pt idx="8593">
                  <c:v>9.5408699999999999E-2</c:v>
                </c:pt>
                <c:pt idx="8594">
                  <c:v>9.4097899999999998E-2</c:v>
                </c:pt>
                <c:pt idx="8595">
                  <c:v>9.2778899999999997E-2</c:v>
                </c:pt>
                <c:pt idx="8596">
                  <c:v>9.1453900000000005E-2</c:v>
                </c:pt>
                <c:pt idx="8597">
                  <c:v>9.0125200000000003E-2</c:v>
                </c:pt>
                <c:pt idx="8598">
                  <c:v>8.8795399999999997E-2</c:v>
                </c:pt>
                <c:pt idx="8599">
                  <c:v>8.7466500000000003E-2</c:v>
                </c:pt>
                <c:pt idx="8600">
                  <c:v>8.61402E-2</c:v>
                </c:pt>
                <c:pt idx="8601">
                  <c:v>8.4818199999999996E-2</c:v>
                </c:pt>
                <c:pt idx="8602">
                  <c:v>8.3501800000000001E-2</c:v>
                </c:pt>
                <c:pt idx="8603">
                  <c:v>8.2192899999999999E-2</c:v>
                </c:pt>
                <c:pt idx="8604">
                  <c:v>8.0893499999999993E-2</c:v>
                </c:pt>
                <c:pt idx="8605">
                  <c:v>7.9605200000000001E-2</c:v>
                </c:pt>
                <c:pt idx="8606">
                  <c:v>7.8329599999999999E-2</c:v>
                </c:pt>
                <c:pt idx="8607">
                  <c:v>7.7067999999999998E-2</c:v>
                </c:pt>
                <c:pt idx="8608">
                  <c:v>7.5822100000000003E-2</c:v>
                </c:pt>
                <c:pt idx="8609">
                  <c:v>7.4593300000000001E-2</c:v>
                </c:pt>
                <c:pt idx="8610">
                  <c:v>7.3383500000000004E-2</c:v>
                </c:pt>
                <c:pt idx="8611">
                  <c:v>7.2194599999999998E-2</c:v>
                </c:pt>
                <c:pt idx="8612">
                  <c:v>7.1027900000000005E-2</c:v>
                </c:pt>
                <c:pt idx="8613">
                  <c:v>6.9884500000000002E-2</c:v>
                </c:pt>
                <c:pt idx="8614">
                  <c:v>6.8765699999999999E-2</c:v>
                </c:pt>
                <c:pt idx="8615">
                  <c:v>6.7673200000000003E-2</c:v>
                </c:pt>
                <c:pt idx="8616">
                  <c:v>6.6609399999999999E-2</c:v>
                </c:pt>
                <c:pt idx="8617">
                  <c:v>6.5576300000000004E-2</c:v>
                </c:pt>
                <c:pt idx="8618">
                  <c:v>6.4575199999999999E-2</c:v>
                </c:pt>
                <c:pt idx="8619">
                  <c:v>6.3607399999999994E-2</c:v>
                </c:pt>
                <c:pt idx="8620">
                  <c:v>6.2674099999999996E-2</c:v>
                </c:pt>
                <c:pt idx="8621">
                  <c:v>6.1776600000000001E-2</c:v>
                </c:pt>
                <c:pt idx="8622">
                  <c:v>6.0915999999999998E-2</c:v>
                </c:pt>
                <c:pt idx="8623">
                  <c:v>6.0092699999999999E-2</c:v>
                </c:pt>
                <c:pt idx="8624">
                  <c:v>5.9306699999999997E-2</c:v>
                </c:pt>
                <c:pt idx="8625">
                  <c:v>5.8558199999999998E-2</c:v>
                </c:pt>
                <c:pt idx="8626">
                  <c:v>5.7847799999999998E-2</c:v>
                </c:pt>
                <c:pt idx="8627">
                  <c:v>5.7176699999999997E-2</c:v>
                </c:pt>
                <c:pt idx="8628">
                  <c:v>5.6545699999999997E-2</c:v>
                </c:pt>
                <c:pt idx="8629">
                  <c:v>5.5955400000000002E-2</c:v>
                </c:pt>
                <c:pt idx="8630">
                  <c:v>5.54061E-2</c:v>
                </c:pt>
                <c:pt idx="8631">
                  <c:v>5.4897700000000001E-2</c:v>
                </c:pt>
                <c:pt idx="8632">
                  <c:v>5.4430399999999997E-2</c:v>
                </c:pt>
                <c:pt idx="8633">
                  <c:v>5.4004400000000001E-2</c:v>
                </c:pt>
                <c:pt idx="8634">
                  <c:v>5.36195E-2</c:v>
                </c:pt>
                <c:pt idx="8635">
                  <c:v>5.3275599999999999E-2</c:v>
                </c:pt>
                <c:pt idx="8636">
                  <c:v>5.2972499999999999E-2</c:v>
                </c:pt>
                <c:pt idx="8637">
                  <c:v>5.2710100000000003E-2</c:v>
                </c:pt>
                <c:pt idx="8638">
                  <c:v>5.2488E-2</c:v>
                </c:pt>
                <c:pt idx="8639">
                  <c:v>5.2305900000000002E-2</c:v>
                </c:pt>
                <c:pt idx="8640">
                  <c:v>5.2163899999999999E-2</c:v>
                </c:pt>
                <c:pt idx="8641">
                  <c:v>5.2061799999999998E-2</c:v>
                </c:pt>
                <c:pt idx="8642">
                  <c:v>5.1999200000000002E-2</c:v>
                </c:pt>
                <c:pt idx="8643">
                  <c:v>5.19757E-2</c:v>
                </c:pt>
                <c:pt idx="8644">
                  <c:v>5.19909E-2</c:v>
                </c:pt>
                <c:pt idx="8645">
                  <c:v>5.2044300000000002E-2</c:v>
                </c:pt>
                <c:pt idx="8646">
                  <c:v>5.21352E-2</c:v>
                </c:pt>
                <c:pt idx="8647">
                  <c:v>5.2262700000000002E-2</c:v>
                </c:pt>
                <c:pt idx="8648">
                  <c:v>5.2426300000000002E-2</c:v>
                </c:pt>
                <c:pt idx="8649">
                  <c:v>5.2625600000000002E-2</c:v>
                </c:pt>
                <c:pt idx="8650">
                  <c:v>5.2859799999999998E-2</c:v>
                </c:pt>
                <c:pt idx="8651">
                  <c:v>5.3128099999999998E-2</c:v>
                </c:pt>
                <c:pt idx="8652">
                  <c:v>5.3429600000000001E-2</c:v>
                </c:pt>
                <c:pt idx="8653">
                  <c:v>5.37633E-2</c:v>
                </c:pt>
                <c:pt idx="8654">
                  <c:v>5.4128200000000001E-2</c:v>
                </c:pt>
                <c:pt idx="8655">
                  <c:v>5.4523000000000002E-2</c:v>
                </c:pt>
                <c:pt idx="8656">
                  <c:v>5.4946500000000002E-2</c:v>
                </c:pt>
                <c:pt idx="8657">
                  <c:v>5.5397399999999999E-2</c:v>
                </c:pt>
                <c:pt idx="8658">
                  <c:v>5.5874600000000003E-2</c:v>
                </c:pt>
                <c:pt idx="8659">
                  <c:v>5.6377200000000002E-2</c:v>
                </c:pt>
                <c:pt idx="8660">
                  <c:v>5.6904400000000001E-2</c:v>
                </c:pt>
                <c:pt idx="8661">
                  <c:v>5.7455800000000001E-2</c:v>
                </c:pt>
                <c:pt idx="8662">
                  <c:v>5.8030400000000003E-2</c:v>
                </c:pt>
                <c:pt idx="8663">
                  <c:v>5.8627499999999999E-2</c:v>
                </c:pt>
                <c:pt idx="8664">
                  <c:v>5.9246300000000002E-2</c:v>
                </c:pt>
                <c:pt idx="8665">
                  <c:v>5.98857E-2</c:v>
                </c:pt>
                <c:pt idx="8666">
                  <c:v>6.0544399999999998E-2</c:v>
                </c:pt>
                <c:pt idx="8667">
                  <c:v>6.1221999999999999E-2</c:v>
                </c:pt>
                <c:pt idx="8668">
                  <c:v>6.1917899999999998E-2</c:v>
                </c:pt>
                <c:pt idx="8669">
                  <c:v>6.26308E-2</c:v>
                </c:pt>
                <c:pt idx="8670">
                  <c:v>6.3359499999999999E-2</c:v>
                </c:pt>
                <c:pt idx="8671">
                  <c:v>6.4102900000000004E-2</c:v>
                </c:pt>
                <c:pt idx="8672">
                  <c:v>6.4859899999999998E-2</c:v>
                </c:pt>
                <c:pt idx="8673">
                  <c:v>6.5629000000000007E-2</c:v>
                </c:pt>
                <c:pt idx="8674">
                  <c:v>6.6409099999999999E-2</c:v>
                </c:pt>
                <c:pt idx="8675">
                  <c:v>6.7198999999999995E-2</c:v>
                </c:pt>
                <c:pt idx="8676">
                  <c:v>6.7997600000000005E-2</c:v>
                </c:pt>
                <c:pt idx="8677">
                  <c:v>6.8804400000000002E-2</c:v>
                </c:pt>
                <c:pt idx="8678">
                  <c:v>6.96185E-2</c:v>
                </c:pt>
                <c:pt idx="8679">
                  <c:v>7.0439000000000002E-2</c:v>
                </c:pt>
                <c:pt idx="8680">
                  <c:v>7.12647E-2</c:v>
                </c:pt>
                <c:pt idx="8681">
                  <c:v>7.2094099999999994E-2</c:v>
                </c:pt>
                <c:pt idx="8682">
                  <c:v>7.2926000000000005E-2</c:v>
                </c:pt>
                <c:pt idx="8683">
                  <c:v>7.3760000000000006E-2</c:v>
                </c:pt>
                <c:pt idx="8684">
                  <c:v>7.4595400000000006E-2</c:v>
                </c:pt>
                <c:pt idx="8685">
                  <c:v>7.5431899999999996E-2</c:v>
                </c:pt>
                <c:pt idx="8686">
                  <c:v>7.6268799999999998E-2</c:v>
                </c:pt>
                <c:pt idx="8687">
                  <c:v>7.7106400000000005E-2</c:v>
                </c:pt>
                <c:pt idx="8688">
                  <c:v>7.7944899999999998E-2</c:v>
                </c:pt>
                <c:pt idx="8689">
                  <c:v>7.8783900000000004E-2</c:v>
                </c:pt>
                <c:pt idx="8690">
                  <c:v>7.9622399999999996E-2</c:v>
                </c:pt>
                <c:pt idx="8691">
                  <c:v>8.04594E-2</c:v>
                </c:pt>
                <c:pt idx="8692">
                  <c:v>8.1294400000000003E-2</c:v>
                </c:pt>
                <c:pt idx="8693">
                  <c:v>8.21268E-2</c:v>
                </c:pt>
                <c:pt idx="8694">
                  <c:v>8.2955299999999996E-2</c:v>
                </c:pt>
                <c:pt idx="8695">
                  <c:v>8.3778599999999995E-2</c:v>
                </c:pt>
                <c:pt idx="8696">
                  <c:v>8.4595500000000004E-2</c:v>
                </c:pt>
                <c:pt idx="8697">
                  <c:v>8.5405800000000004E-2</c:v>
                </c:pt>
                <c:pt idx="8698">
                  <c:v>8.6209099999999997E-2</c:v>
                </c:pt>
                <c:pt idx="8699">
                  <c:v>8.7004899999999996E-2</c:v>
                </c:pt>
                <c:pt idx="8700">
                  <c:v>8.7792700000000001E-2</c:v>
                </c:pt>
                <c:pt idx="8701">
                  <c:v>8.8571899999999995E-2</c:v>
                </c:pt>
                <c:pt idx="8702">
                  <c:v>8.9341799999999999E-2</c:v>
                </c:pt>
                <c:pt idx="8703">
                  <c:v>9.0102100000000004E-2</c:v>
                </c:pt>
                <c:pt idx="8704">
                  <c:v>9.0852799999999997E-2</c:v>
                </c:pt>
                <c:pt idx="8705">
                  <c:v>9.1594900000000007E-2</c:v>
                </c:pt>
                <c:pt idx="8706">
                  <c:v>9.2328900000000005E-2</c:v>
                </c:pt>
                <c:pt idx="8707">
                  <c:v>9.3054799999999993E-2</c:v>
                </c:pt>
                <c:pt idx="8708">
                  <c:v>9.3772099999999997E-2</c:v>
                </c:pt>
                <c:pt idx="8709">
                  <c:v>9.4480099999999997E-2</c:v>
                </c:pt>
                <c:pt idx="8710">
                  <c:v>9.5178899999999997E-2</c:v>
                </c:pt>
                <c:pt idx="8711">
                  <c:v>9.5867900000000006E-2</c:v>
                </c:pt>
                <c:pt idx="8712">
                  <c:v>9.6546699999999999E-2</c:v>
                </c:pt>
                <c:pt idx="8713">
                  <c:v>9.7215300000000004E-2</c:v>
                </c:pt>
                <c:pt idx="8714">
                  <c:v>9.7874100000000006E-2</c:v>
                </c:pt>
                <c:pt idx="8715">
                  <c:v>9.8523700000000006E-2</c:v>
                </c:pt>
                <c:pt idx="8716">
                  <c:v>9.9164299999999997E-2</c:v>
                </c:pt>
                <c:pt idx="8717">
                  <c:v>9.9795800000000004E-2</c:v>
                </c:pt>
                <c:pt idx="8718">
                  <c:v>0.10041799999999999</c:v>
                </c:pt>
                <c:pt idx="8719">
                  <c:v>0.101032</c:v>
                </c:pt>
                <c:pt idx="8720">
                  <c:v>0.10163800000000001</c:v>
                </c:pt>
                <c:pt idx="8721">
                  <c:v>0.10223500000000001</c:v>
                </c:pt>
                <c:pt idx="8722">
                  <c:v>0.102823</c:v>
                </c:pt>
                <c:pt idx="8723">
                  <c:v>0.10340299999999999</c:v>
                </c:pt>
                <c:pt idx="8724">
                  <c:v>0.103974</c:v>
                </c:pt>
                <c:pt idx="8725">
                  <c:v>0.104536</c:v>
                </c:pt>
                <c:pt idx="8726">
                  <c:v>0.105089</c:v>
                </c:pt>
                <c:pt idx="8727">
                  <c:v>0.105633</c:v>
                </c:pt>
                <c:pt idx="8728">
                  <c:v>0.106168</c:v>
                </c:pt>
                <c:pt idx="8729">
                  <c:v>0.106695</c:v>
                </c:pt>
                <c:pt idx="8730">
                  <c:v>0.107214</c:v>
                </c:pt>
                <c:pt idx="8731">
                  <c:v>0.107725</c:v>
                </c:pt>
                <c:pt idx="8732">
                  <c:v>0.108226</c:v>
                </c:pt>
                <c:pt idx="8733">
                  <c:v>0.108718</c:v>
                </c:pt>
                <c:pt idx="8734">
                  <c:v>0.10920100000000001</c:v>
                </c:pt>
                <c:pt idx="8735">
                  <c:v>0.10967399999999999</c:v>
                </c:pt>
                <c:pt idx="8736">
                  <c:v>0.11014</c:v>
                </c:pt>
                <c:pt idx="8737">
                  <c:v>0.110598</c:v>
                </c:pt>
                <c:pt idx="8738">
                  <c:v>0.11104899999999999</c:v>
                </c:pt>
                <c:pt idx="8739">
                  <c:v>0.11149299999999999</c:v>
                </c:pt>
                <c:pt idx="8740">
                  <c:v>0.11193</c:v>
                </c:pt>
                <c:pt idx="8741">
                  <c:v>0.112361</c:v>
                </c:pt>
                <c:pt idx="8742">
                  <c:v>0.112785</c:v>
                </c:pt>
                <c:pt idx="8743">
                  <c:v>0.113201</c:v>
                </c:pt>
                <c:pt idx="8744">
                  <c:v>0.113609</c:v>
                </c:pt>
                <c:pt idx="8745">
                  <c:v>0.11401</c:v>
                </c:pt>
                <c:pt idx="8746">
                  <c:v>0.114403</c:v>
                </c:pt>
                <c:pt idx="8747">
                  <c:v>0.114788</c:v>
                </c:pt>
                <c:pt idx="8748">
                  <c:v>0.115166</c:v>
                </c:pt>
                <c:pt idx="8749">
                  <c:v>0.115535</c:v>
                </c:pt>
                <c:pt idx="8750">
                  <c:v>0.115896</c:v>
                </c:pt>
                <c:pt idx="8751">
                  <c:v>0.11625000000000001</c:v>
                </c:pt>
                <c:pt idx="8752">
                  <c:v>0.11659600000000001</c:v>
                </c:pt>
                <c:pt idx="8753">
                  <c:v>0.116925</c:v>
                </c:pt>
                <c:pt idx="8754">
                  <c:v>0.117234</c:v>
                </c:pt>
                <c:pt idx="8755">
                  <c:v>0.117536</c:v>
                </c:pt>
                <c:pt idx="8756">
                  <c:v>0.11783299999999999</c:v>
                </c:pt>
                <c:pt idx="8757">
                  <c:v>0.118118</c:v>
                </c:pt>
                <c:pt idx="8758">
                  <c:v>0.118392</c:v>
                </c:pt>
                <c:pt idx="8759">
                  <c:v>0.118658</c:v>
                </c:pt>
                <c:pt idx="8760">
                  <c:v>0.11891500000000001</c:v>
                </c:pt>
                <c:pt idx="8761">
                  <c:v>0.11916300000000001</c:v>
                </c:pt>
                <c:pt idx="8762">
                  <c:v>0.119398</c:v>
                </c:pt>
                <c:pt idx="8763">
                  <c:v>0.11962</c:v>
                </c:pt>
                <c:pt idx="8764">
                  <c:v>0.119829</c:v>
                </c:pt>
                <c:pt idx="8765">
                  <c:v>0.12002599999999999</c:v>
                </c:pt>
                <c:pt idx="8766">
                  <c:v>0.12021</c:v>
                </c:pt>
                <c:pt idx="8767">
                  <c:v>0.120381</c:v>
                </c:pt>
                <c:pt idx="8768">
                  <c:v>0.12053899999999999</c:v>
                </c:pt>
                <c:pt idx="8769">
                  <c:v>0.120684</c:v>
                </c:pt>
                <c:pt idx="8770">
                  <c:v>0.12081699999999999</c:v>
                </c:pt>
                <c:pt idx="8771">
                  <c:v>0.120937</c:v>
                </c:pt>
                <c:pt idx="8772">
                  <c:v>0.121044</c:v>
                </c:pt>
                <c:pt idx="8773">
                  <c:v>0.121139</c:v>
                </c:pt>
                <c:pt idx="8774">
                  <c:v>0.121221</c:v>
                </c:pt>
                <c:pt idx="8775">
                  <c:v>0.12128800000000001</c:v>
                </c:pt>
                <c:pt idx="8776">
                  <c:v>0.121341</c:v>
                </c:pt>
                <c:pt idx="8777">
                  <c:v>0.121378</c:v>
                </c:pt>
                <c:pt idx="8778">
                  <c:v>0.12139800000000001</c:v>
                </c:pt>
                <c:pt idx="8779">
                  <c:v>0.121401</c:v>
                </c:pt>
                <c:pt idx="8780">
                  <c:v>0.12138599999999999</c:v>
                </c:pt>
                <c:pt idx="8781">
                  <c:v>0.121351</c:v>
                </c:pt>
                <c:pt idx="8782">
                  <c:v>0.121296</c:v>
                </c:pt>
                <c:pt idx="8783">
                  <c:v>0.12121999999999999</c:v>
                </c:pt>
                <c:pt idx="8784">
                  <c:v>0.12112299999999999</c:v>
                </c:pt>
                <c:pt idx="8785">
                  <c:v>0.121003</c:v>
                </c:pt>
                <c:pt idx="8786">
                  <c:v>0.12086</c:v>
                </c:pt>
                <c:pt idx="8787">
                  <c:v>0.12069299999999999</c:v>
                </c:pt>
                <c:pt idx="8788">
                  <c:v>0.120502</c:v>
                </c:pt>
                <c:pt idx="8789">
                  <c:v>0.12028700000000001</c:v>
                </c:pt>
                <c:pt idx="8790">
                  <c:v>0.120048</c:v>
                </c:pt>
                <c:pt idx="8791">
                  <c:v>0.119785</c:v>
                </c:pt>
                <c:pt idx="8792">
                  <c:v>0.11949700000000001</c:v>
                </c:pt>
                <c:pt idx="8793">
                  <c:v>0.119185</c:v>
                </c:pt>
                <c:pt idx="8794">
                  <c:v>0.11884699999999999</c:v>
                </c:pt>
                <c:pt idx="8795">
                  <c:v>0.11848499999999999</c:v>
                </c:pt>
                <c:pt idx="8796">
                  <c:v>0.11809699999999999</c:v>
                </c:pt>
                <c:pt idx="8797">
                  <c:v>0.11768199999999999</c:v>
                </c:pt>
                <c:pt idx="8798">
                  <c:v>0.117242</c:v>
                </c:pt>
                <c:pt idx="8799">
                  <c:v>0.116774</c:v>
                </c:pt>
                <c:pt idx="8800">
                  <c:v>0.11627700000000001</c:v>
                </c:pt>
                <c:pt idx="8801">
                  <c:v>0.11575199999999999</c:v>
                </c:pt>
                <c:pt idx="8802">
                  <c:v>0.11519799999999999</c:v>
                </c:pt>
                <c:pt idx="8803">
                  <c:v>0.11461300000000001</c:v>
                </c:pt>
                <c:pt idx="8804">
                  <c:v>0.114</c:v>
                </c:pt>
                <c:pt idx="8805">
                  <c:v>0.113357</c:v>
                </c:pt>
                <c:pt idx="8806">
                  <c:v>0.11268599999999999</c:v>
                </c:pt>
                <c:pt idx="8807">
                  <c:v>0.111988</c:v>
                </c:pt>
                <c:pt idx="8808">
                  <c:v>0.111265</c:v>
                </c:pt>
                <c:pt idx="8809">
                  <c:v>0.110514</c:v>
                </c:pt>
                <c:pt idx="8810">
                  <c:v>0.109738</c:v>
                </c:pt>
                <c:pt idx="8811">
                  <c:v>0.108935</c:v>
                </c:pt>
                <c:pt idx="8812">
                  <c:v>0.10810500000000001</c:v>
                </c:pt>
                <c:pt idx="8813">
                  <c:v>0.107247</c:v>
                </c:pt>
                <c:pt idx="8814">
                  <c:v>0.10636</c:v>
                </c:pt>
                <c:pt idx="8815">
                  <c:v>0.105444</c:v>
                </c:pt>
                <c:pt idx="8816">
                  <c:v>0.10449899999999999</c:v>
                </c:pt>
                <c:pt idx="8817">
                  <c:v>0.10352699999999999</c:v>
                </c:pt>
                <c:pt idx="8818">
                  <c:v>0.10252799999999999</c:v>
                </c:pt>
                <c:pt idx="8819">
                  <c:v>0.101503</c:v>
                </c:pt>
                <c:pt idx="8820">
                  <c:v>0.100451</c:v>
                </c:pt>
                <c:pt idx="8821">
                  <c:v>9.93705E-2</c:v>
                </c:pt>
                <c:pt idx="8822">
                  <c:v>9.8261899999999999E-2</c:v>
                </c:pt>
                <c:pt idx="8823">
                  <c:v>9.7126900000000002E-2</c:v>
                </c:pt>
                <c:pt idx="8824">
                  <c:v>9.5966899999999994E-2</c:v>
                </c:pt>
                <c:pt idx="8825">
                  <c:v>9.4783900000000004E-2</c:v>
                </c:pt>
                <c:pt idx="8826">
                  <c:v>9.3579499999999996E-2</c:v>
                </c:pt>
                <c:pt idx="8827">
                  <c:v>9.2353299999999999E-2</c:v>
                </c:pt>
                <c:pt idx="8828">
                  <c:v>9.1104500000000005E-2</c:v>
                </c:pt>
                <c:pt idx="8829">
                  <c:v>8.9834200000000003E-2</c:v>
                </c:pt>
                <c:pt idx="8830">
                  <c:v>8.8544600000000001E-2</c:v>
                </c:pt>
                <c:pt idx="8831">
                  <c:v>8.7237400000000007E-2</c:v>
                </c:pt>
                <c:pt idx="8832">
                  <c:v>8.5915099999999994E-2</c:v>
                </c:pt>
                <c:pt idx="8833">
                  <c:v>8.4578899999999999E-2</c:v>
                </c:pt>
                <c:pt idx="8834">
                  <c:v>8.3228899999999995E-2</c:v>
                </c:pt>
                <c:pt idx="8835">
                  <c:v>8.1864999999999993E-2</c:v>
                </c:pt>
                <c:pt idx="8836">
                  <c:v>8.0487600000000006E-2</c:v>
                </c:pt>
                <c:pt idx="8837">
                  <c:v>7.9097399999999998E-2</c:v>
                </c:pt>
                <c:pt idx="8838">
                  <c:v>7.7696299999999996E-2</c:v>
                </c:pt>
                <c:pt idx="8839">
                  <c:v>7.6287199999999999E-2</c:v>
                </c:pt>
                <c:pt idx="8840">
                  <c:v>7.4868000000000004E-2</c:v>
                </c:pt>
                <c:pt idx="8841">
                  <c:v>7.3432800000000006E-2</c:v>
                </c:pt>
                <c:pt idx="8842">
                  <c:v>7.1986599999999998E-2</c:v>
                </c:pt>
                <c:pt idx="8843">
                  <c:v>7.0538500000000004E-2</c:v>
                </c:pt>
                <c:pt idx="8844">
                  <c:v>6.9087899999999994E-2</c:v>
                </c:pt>
                <c:pt idx="8845">
                  <c:v>6.7633100000000002E-2</c:v>
                </c:pt>
                <c:pt idx="8846">
                  <c:v>6.6177E-2</c:v>
                </c:pt>
                <c:pt idx="8847">
                  <c:v>6.4721399999999998E-2</c:v>
                </c:pt>
                <c:pt idx="8848">
                  <c:v>6.3266900000000001E-2</c:v>
                </c:pt>
                <c:pt idx="8849">
                  <c:v>6.1814099999999997E-2</c:v>
                </c:pt>
                <c:pt idx="8850">
                  <c:v>6.03635E-2</c:v>
                </c:pt>
                <c:pt idx="8851">
                  <c:v>5.8916799999999998E-2</c:v>
                </c:pt>
                <c:pt idx="8852">
                  <c:v>5.7476100000000002E-2</c:v>
                </c:pt>
                <c:pt idx="8853">
                  <c:v>5.6043500000000003E-2</c:v>
                </c:pt>
                <c:pt idx="8854">
                  <c:v>5.4620700000000001E-2</c:v>
                </c:pt>
                <c:pt idx="8855">
                  <c:v>5.3208999999999999E-2</c:v>
                </c:pt>
                <c:pt idx="8856">
                  <c:v>5.18109E-2</c:v>
                </c:pt>
                <c:pt idx="8857">
                  <c:v>5.0428399999999998E-2</c:v>
                </c:pt>
                <c:pt idx="8858">
                  <c:v>4.9063799999999998E-2</c:v>
                </c:pt>
                <c:pt idx="8859">
                  <c:v>4.7719299999999999E-2</c:v>
                </c:pt>
                <c:pt idx="8860">
                  <c:v>4.6397000000000001E-2</c:v>
                </c:pt>
                <c:pt idx="8861">
                  <c:v>4.5098899999999997E-2</c:v>
                </c:pt>
                <c:pt idx="8862">
                  <c:v>4.3825700000000002E-2</c:v>
                </c:pt>
                <c:pt idx="8863">
                  <c:v>4.2577700000000003E-2</c:v>
                </c:pt>
                <c:pt idx="8864">
                  <c:v>4.1355099999999999E-2</c:v>
                </c:pt>
                <c:pt idx="8865">
                  <c:v>4.0158399999999997E-2</c:v>
                </c:pt>
                <c:pt idx="8866">
                  <c:v>3.8989299999999998E-2</c:v>
                </c:pt>
                <c:pt idx="8867">
                  <c:v>3.78497E-2</c:v>
                </c:pt>
                <c:pt idx="8868">
                  <c:v>3.67421E-2</c:v>
                </c:pt>
                <c:pt idx="8869">
                  <c:v>3.5668100000000001E-2</c:v>
                </c:pt>
                <c:pt idx="8870">
                  <c:v>3.4629699999999999E-2</c:v>
                </c:pt>
                <c:pt idx="8871">
                  <c:v>3.3628100000000001E-2</c:v>
                </c:pt>
                <c:pt idx="8872">
                  <c:v>3.2663999999999999E-2</c:v>
                </c:pt>
                <c:pt idx="8873">
                  <c:v>3.1737599999999998E-2</c:v>
                </c:pt>
                <c:pt idx="8874">
                  <c:v>3.0850200000000001E-2</c:v>
                </c:pt>
                <c:pt idx="8875">
                  <c:v>3.0003200000000001E-2</c:v>
                </c:pt>
                <c:pt idx="8876">
                  <c:v>2.9197799999999999E-2</c:v>
                </c:pt>
                <c:pt idx="8877">
                  <c:v>2.8434999999999998E-2</c:v>
                </c:pt>
                <c:pt idx="8878">
                  <c:v>2.77162E-2</c:v>
                </c:pt>
                <c:pt idx="8879">
                  <c:v>2.7042799999999999E-2</c:v>
                </c:pt>
                <c:pt idx="8880">
                  <c:v>2.6416200000000001E-2</c:v>
                </c:pt>
                <c:pt idx="8881">
                  <c:v>2.5837499999999999E-2</c:v>
                </c:pt>
                <c:pt idx="8882">
                  <c:v>2.5308000000000001E-2</c:v>
                </c:pt>
                <c:pt idx="8883">
                  <c:v>2.4828900000000001E-2</c:v>
                </c:pt>
                <c:pt idx="8884">
                  <c:v>2.4401200000000001E-2</c:v>
                </c:pt>
                <c:pt idx="8885">
                  <c:v>2.4026599999999999E-2</c:v>
                </c:pt>
                <c:pt idx="8886">
                  <c:v>2.3706499999999998E-2</c:v>
                </c:pt>
                <c:pt idx="8887">
                  <c:v>2.34416E-2</c:v>
                </c:pt>
                <c:pt idx="8888">
                  <c:v>2.3232300000000001E-2</c:v>
                </c:pt>
                <c:pt idx="8889">
                  <c:v>2.3078600000000001E-2</c:v>
                </c:pt>
                <c:pt idx="8890">
                  <c:v>2.2980400000000002E-2</c:v>
                </c:pt>
                <c:pt idx="8891">
                  <c:v>2.2937099999999998E-2</c:v>
                </c:pt>
                <c:pt idx="8892">
                  <c:v>2.2948900000000001E-2</c:v>
                </c:pt>
                <c:pt idx="8893">
                  <c:v>2.3017300000000001E-2</c:v>
                </c:pt>
                <c:pt idx="8894">
                  <c:v>2.31443E-2</c:v>
                </c:pt>
                <c:pt idx="8895">
                  <c:v>2.33312E-2</c:v>
                </c:pt>
                <c:pt idx="8896">
                  <c:v>2.3578700000000001E-2</c:v>
                </c:pt>
                <c:pt idx="8897">
                  <c:v>2.3887200000000001E-2</c:v>
                </c:pt>
                <c:pt idx="8898">
                  <c:v>2.4256900000000001E-2</c:v>
                </c:pt>
                <c:pt idx="8899">
                  <c:v>2.46865E-2</c:v>
                </c:pt>
                <c:pt idx="8900">
                  <c:v>2.5175099999999999E-2</c:v>
                </c:pt>
                <c:pt idx="8901">
                  <c:v>2.5721899999999999E-2</c:v>
                </c:pt>
                <c:pt idx="8902">
                  <c:v>2.6326499999999999E-2</c:v>
                </c:pt>
                <c:pt idx="8903">
                  <c:v>2.69888E-2</c:v>
                </c:pt>
                <c:pt idx="8904">
                  <c:v>2.7709600000000001E-2</c:v>
                </c:pt>
                <c:pt idx="8905">
                  <c:v>2.8489400000000002E-2</c:v>
                </c:pt>
                <c:pt idx="8906">
                  <c:v>2.9327300000000001E-2</c:v>
                </c:pt>
                <c:pt idx="8907">
                  <c:v>3.0221999999999999E-2</c:v>
                </c:pt>
                <c:pt idx="8908">
                  <c:v>3.1171899999999999E-2</c:v>
                </c:pt>
                <c:pt idx="8909">
                  <c:v>3.2176400000000001E-2</c:v>
                </c:pt>
                <c:pt idx="8910">
                  <c:v>3.3236000000000002E-2</c:v>
                </c:pt>
                <c:pt idx="8911">
                  <c:v>3.4351E-2</c:v>
                </c:pt>
                <c:pt idx="8912">
                  <c:v>3.5520999999999997E-2</c:v>
                </c:pt>
                <c:pt idx="8913">
                  <c:v>3.6746300000000003E-2</c:v>
                </c:pt>
                <c:pt idx="8914">
                  <c:v>3.8025900000000001E-2</c:v>
                </c:pt>
                <c:pt idx="8915">
                  <c:v>3.9356700000000001E-2</c:v>
                </c:pt>
                <c:pt idx="8916">
                  <c:v>4.0736599999999998E-2</c:v>
                </c:pt>
                <c:pt idx="8917">
                  <c:v>4.2165899999999999E-2</c:v>
                </c:pt>
                <c:pt idx="8918">
                  <c:v>4.3645799999999998E-2</c:v>
                </c:pt>
                <c:pt idx="8919">
                  <c:v>4.5175600000000003E-2</c:v>
                </c:pt>
                <c:pt idx="8920">
                  <c:v>4.6753099999999999E-2</c:v>
                </c:pt>
                <c:pt idx="8921">
                  <c:v>4.8374899999999998E-2</c:v>
                </c:pt>
                <c:pt idx="8922">
                  <c:v>5.00385E-2</c:v>
                </c:pt>
                <c:pt idx="8923">
                  <c:v>5.1742799999999999E-2</c:v>
                </c:pt>
                <c:pt idx="8924">
                  <c:v>5.3486100000000002E-2</c:v>
                </c:pt>
                <c:pt idx="8925">
                  <c:v>5.5265500000000002E-2</c:v>
                </c:pt>
                <c:pt idx="8926">
                  <c:v>5.7077999999999997E-2</c:v>
                </c:pt>
                <c:pt idx="8927">
                  <c:v>5.8922299999999997E-2</c:v>
                </c:pt>
                <c:pt idx="8928">
                  <c:v>6.0797299999999999E-2</c:v>
                </c:pt>
                <c:pt idx="8929">
                  <c:v>6.2701499999999993E-2</c:v>
                </c:pt>
                <c:pt idx="8930">
                  <c:v>6.4632800000000004E-2</c:v>
                </c:pt>
                <c:pt idx="8931">
                  <c:v>6.6588700000000001E-2</c:v>
                </c:pt>
                <c:pt idx="8932">
                  <c:v>6.8567100000000006E-2</c:v>
                </c:pt>
                <c:pt idx="8933">
                  <c:v>7.0565900000000001E-2</c:v>
                </c:pt>
                <c:pt idx="8934">
                  <c:v>7.2581699999999999E-2</c:v>
                </c:pt>
                <c:pt idx="8935">
                  <c:v>7.4611200000000003E-2</c:v>
                </c:pt>
                <c:pt idx="8936">
                  <c:v>7.6651399999999995E-2</c:v>
                </c:pt>
                <c:pt idx="8937">
                  <c:v>7.8699599999999995E-2</c:v>
                </c:pt>
                <c:pt idx="8938">
                  <c:v>8.0753599999999995E-2</c:v>
                </c:pt>
                <c:pt idx="8939">
                  <c:v>8.2811200000000001E-2</c:v>
                </c:pt>
                <c:pt idx="8940">
                  <c:v>8.4870200000000007E-2</c:v>
                </c:pt>
                <c:pt idx="8941">
                  <c:v>8.6928500000000006E-2</c:v>
                </c:pt>
                <c:pt idx="8942">
                  <c:v>8.8984499999999994E-2</c:v>
                </c:pt>
                <c:pt idx="8943">
                  <c:v>9.1036699999999998E-2</c:v>
                </c:pt>
                <c:pt idx="8944">
                  <c:v>9.30835E-2</c:v>
                </c:pt>
                <c:pt idx="8945">
                  <c:v>9.5122499999999999E-2</c:v>
                </c:pt>
                <c:pt idx="8946">
                  <c:v>9.7150700000000006E-2</c:v>
                </c:pt>
                <c:pt idx="8947">
                  <c:v>9.9165699999999996E-2</c:v>
                </c:pt>
                <c:pt idx="8948">
                  <c:v>0.10116600000000001</c:v>
                </c:pt>
                <c:pt idx="8949">
                  <c:v>0.103149</c:v>
                </c:pt>
                <c:pt idx="8950">
                  <c:v>0.105112</c:v>
                </c:pt>
                <c:pt idx="8951">
                  <c:v>0.10705099999999999</c:v>
                </c:pt>
                <c:pt idx="8952">
                  <c:v>0.108963</c:v>
                </c:pt>
                <c:pt idx="8953">
                  <c:v>0.110844</c:v>
                </c:pt>
                <c:pt idx="8954">
                  <c:v>0.112691</c:v>
                </c:pt>
                <c:pt idx="8955">
                  <c:v>0.11450299999999999</c:v>
                </c:pt>
                <c:pt idx="8956">
                  <c:v>0.11627700000000001</c:v>
                </c:pt>
                <c:pt idx="8957">
                  <c:v>0.118011</c:v>
                </c:pt>
                <c:pt idx="8958">
                  <c:v>0.119704</c:v>
                </c:pt>
                <c:pt idx="8959">
                  <c:v>0.121351</c:v>
                </c:pt>
                <c:pt idx="8960">
                  <c:v>0.12295200000000001</c:v>
                </c:pt>
                <c:pt idx="8961">
                  <c:v>0.12450600000000001</c:v>
                </c:pt>
                <c:pt idx="8962">
                  <c:v>0.12600900000000001</c:v>
                </c:pt>
                <c:pt idx="8963">
                  <c:v>0.12745899999999999</c:v>
                </c:pt>
                <c:pt idx="8964">
                  <c:v>0.128855</c:v>
                </c:pt>
                <c:pt idx="8965">
                  <c:v>0.130194</c:v>
                </c:pt>
                <c:pt idx="8966">
                  <c:v>0.13147500000000001</c:v>
                </c:pt>
                <c:pt idx="8967">
                  <c:v>0.13269600000000001</c:v>
                </c:pt>
                <c:pt idx="8968">
                  <c:v>0.133855</c:v>
                </c:pt>
                <c:pt idx="8969">
                  <c:v>0.13494999999999999</c:v>
                </c:pt>
                <c:pt idx="8970">
                  <c:v>0.13597799999999999</c:v>
                </c:pt>
                <c:pt idx="8971">
                  <c:v>0.13693900000000001</c:v>
                </c:pt>
                <c:pt idx="8972">
                  <c:v>0.13783100000000001</c:v>
                </c:pt>
                <c:pt idx="8973">
                  <c:v>0.138651</c:v>
                </c:pt>
                <c:pt idx="8974">
                  <c:v>0.139399</c:v>
                </c:pt>
                <c:pt idx="8975">
                  <c:v>0.140073</c:v>
                </c:pt>
                <c:pt idx="8976">
                  <c:v>0.14067099999999999</c:v>
                </c:pt>
                <c:pt idx="8977">
                  <c:v>0.14119100000000001</c:v>
                </c:pt>
                <c:pt idx="8978">
                  <c:v>0.141623</c:v>
                </c:pt>
                <c:pt idx="8979">
                  <c:v>0.14196300000000001</c:v>
                </c:pt>
                <c:pt idx="8980">
                  <c:v>0.14222000000000001</c:v>
                </c:pt>
                <c:pt idx="8981">
                  <c:v>0.14239499999999999</c:v>
                </c:pt>
                <c:pt idx="8982">
                  <c:v>0.142482</c:v>
                </c:pt>
                <c:pt idx="8983">
                  <c:v>0.14248</c:v>
                </c:pt>
                <c:pt idx="8984">
                  <c:v>0.14239099999999999</c:v>
                </c:pt>
                <c:pt idx="8985">
                  <c:v>0.14221400000000001</c:v>
                </c:pt>
                <c:pt idx="8986">
                  <c:v>0.14194799999999999</c:v>
                </c:pt>
                <c:pt idx="8987">
                  <c:v>0.14159099999999999</c:v>
                </c:pt>
                <c:pt idx="8988">
                  <c:v>0.14114199999999999</c:v>
                </c:pt>
                <c:pt idx="8989">
                  <c:v>0.140601</c:v>
                </c:pt>
                <c:pt idx="8990">
                  <c:v>0.13996800000000001</c:v>
                </c:pt>
                <c:pt idx="8991">
                  <c:v>0.13924500000000001</c:v>
                </c:pt>
                <c:pt idx="8992">
                  <c:v>0.138433</c:v>
                </c:pt>
                <c:pt idx="8993">
                  <c:v>0.13753199999999999</c:v>
                </c:pt>
                <c:pt idx="8994">
                  <c:v>0.136542</c:v>
                </c:pt>
                <c:pt idx="8995">
                  <c:v>0.135465</c:v>
                </c:pt>
                <c:pt idx="8996">
                  <c:v>0.1343</c:v>
                </c:pt>
                <c:pt idx="8997">
                  <c:v>0.133048</c:v>
                </c:pt>
                <c:pt idx="8998">
                  <c:v>0.131712</c:v>
                </c:pt>
                <c:pt idx="8999">
                  <c:v>0.13029099999999999</c:v>
                </c:pt>
                <c:pt idx="9000">
                  <c:v>0.12878600000000001</c:v>
                </c:pt>
                <c:pt idx="9001">
                  <c:v>0.12719900000000001</c:v>
                </c:pt>
                <c:pt idx="9002">
                  <c:v>0.12553</c:v>
                </c:pt>
                <c:pt idx="9003">
                  <c:v>0.123781</c:v>
                </c:pt>
                <c:pt idx="9004">
                  <c:v>0.12195300000000001</c:v>
                </c:pt>
                <c:pt idx="9005">
                  <c:v>0.120047</c:v>
                </c:pt>
                <c:pt idx="9006">
                  <c:v>0.118065</c:v>
                </c:pt>
                <c:pt idx="9007">
                  <c:v>0.116006</c:v>
                </c:pt>
                <c:pt idx="9008">
                  <c:v>0.113872</c:v>
                </c:pt>
                <c:pt idx="9009">
                  <c:v>0.111665</c:v>
                </c:pt>
                <c:pt idx="9010">
                  <c:v>0.109388</c:v>
                </c:pt>
                <c:pt idx="9011">
                  <c:v>0.107041</c:v>
                </c:pt>
                <c:pt idx="9012">
                  <c:v>0.104628</c:v>
                </c:pt>
                <c:pt idx="9013">
                  <c:v>0.102149</c:v>
                </c:pt>
                <c:pt idx="9014">
                  <c:v>9.9607600000000004E-2</c:v>
                </c:pt>
                <c:pt idx="9015">
                  <c:v>9.7008200000000003E-2</c:v>
                </c:pt>
                <c:pt idx="9016">
                  <c:v>9.4353099999999995E-2</c:v>
                </c:pt>
                <c:pt idx="9017">
                  <c:v>9.1643699999999995E-2</c:v>
                </c:pt>
                <c:pt idx="9018">
                  <c:v>8.8881699999999994E-2</c:v>
                </c:pt>
                <c:pt idx="9019">
                  <c:v>8.6069199999999998E-2</c:v>
                </c:pt>
                <c:pt idx="9020">
                  <c:v>8.3209599999999995E-2</c:v>
                </c:pt>
                <c:pt idx="9021">
                  <c:v>8.0306100000000005E-2</c:v>
                </c:pt>
                <c:pt idx="9022">
                  <c:v>7.7361200000000005E-2</c:v>
                </c:pt>
                <c:pt idx="9023">
                  <c:v>7.4377200000000004E-2</c:v>
                </c:pt>
                <c:pt idx="9024">
                  <c:v>7.1356000000000003E-2</c:v>
                </c:pt>
                <c:pt idx="9025">
                  <c:v>6.8299899999999997E-2</c:v>
                </c:pt>
                <c:pt idx="9026">
                  <c:v>6.5210900000000002E-2</c:v>
                </c:pt>
                <c:pt idx="9027">
                  <c:v>6.2091300000000002E-2</c:v>
                </c:pt>
                <c:pt idx="9028">
                  <c:v>5.8943200000000001E-2</c:v>
                </c:pt>
                <c:pt idx="9029">
                  <c:v>5.5769800000000001E-2</c:v>
                </c:pt>
                <c:pt idx="9030">
                  <c:v>5.2574299999999997E-2</c:v>
                </c:pt>
                <c:pt idx="9031">
                  <c:v>4.9360500000000002E-2</c:v>
                </c:pt>
                <c:pt idx="9032">
                  <c:v>4.6131800000000001E-2</c:v>
                </c:pt>
                <c:pt idx="9033">
                  <c:v>4.2891400000000003E-2</c:v>
                </c:pt>
                <c:pt idx="9034">
                  <c:v>3.9642400000000001E-2</c:v>
                </c:pt>
                <c:pt idx="9035">
                  <c:v>3.63886E-2</c:v>
                </c:pt>
                <c:pt idx="9036">
                  <c:v>3.3133599999999999E-2</c:v>
                </c:pt>
                <c:pt idx="9037">
                  <c:v>2.9880299999999999E-2</c:v>
                </c:pt>
                <c:pt idx="9038">
                  <c:v>2.6631100000000001E-2</c:v>
                </c:pt>
                <c:pt idx="9039">
                  <c:v>2.3389E-2</c:v>
                </c:pt>
                <c:pt idx="9040">
                  <c:v>2.0157100000000001E-2</c:v>
                </c:pt>
                <c:pt idx="9041">
                  <c:v>1.6939099999999999E-2</c:v>
                </c:pt>
                <c:pt idx="9042">
                  <c:v>1.37386E-2</c:v>
                </c:pt>
                <c:pt idx="9043">
                  <c:v>1.0559499999999999E-2</c:v>
                </c:pt>
                <c:pt idx="9044" formatCode="0.00E+00">
                  <c:v>7.4045999999999999E-3</c:v>
                </c:pt>
                <c:pt idx="9045" formatCode="0.00E+00">
                  <c:v>4.27547E-3</c:v>
                </c:pt>
                <c:pt idx="9046" formatCode="0.00E+00">
                  <c:v>1.1743000000000001E-3</c:v>
                </c:pt>
                <c:pt idx="9047" formatCode="0.00E+00">
                  <c:v>-1.8961399999999999E-3</c:v>
                </c:pt>
                <c:pt idx="9048" formatCode="0.00E+00">
                  <c:v>-4.9332100000000004E-3</c:v>
                </c:pt>
                <c:pt idx="9049" formatCode="0.00E+00">
                  <c:v>-7.9340499999999998E-3</c:v>
                </c:pt>
                <c:pt idx="9050">
                  <c:v>-1.08948E-2</c:v>
                </c:pt>
                <c:pt idx="9051">
                  <c:v>-1.3812100000000001E-2</c:v>
                </c:pt>
                <c:pt idx="9052">
                  <c:v>-1.6684399999999999E-2</c:v>
                </c:pt>
                <c:pt idx="9053">
                  <c:v>-1.9511299999999999E-2</c:v>
                </c:pt>
                <c:pt idx="9054">
                  <c:v>-2.2290399999999998E-2</c:v>
                </c:pt>
                <c:pt idx="9055">
                  <c:v>-2.50184E-2</c:v>
                </c:pt>
                <c:pt idx="9056">
                  <c:v>-2.7691299999999999E-2</c:v>
                </c:pt>
                <c:pt idx="9057">
                  <c:v>-3.0304899999999999E-2</c:v>
                </c:pt>
                <c:pt idx="9058">
                  <c:v>-3.28559E-2</c:v>
                </c:pt>
                <c:pt idx="9059">
                  <c:v>-3.5342600000000002E-2</c:v>
                </c:pt>
                <c:pt idx="9060">
                  <c:v>-3.7764600000000002E-2</c:v>
                </c:pt>
                <c:pt idx="9061">
                  <c:v>-4.01216E-2</c:v>
                </c:pt>
                <c:pt idx="9062">
                  <c:v>-4.2412199999999997E-2</c:v>
                </c:pt>
                <c:pt idx="9063">
                  <c:v>-4.4635000000000001E-2</c:v>
                </c:pt>
                <c:pt idx="9064">
                  <c:v>-4.67879E-2</c:v>
                </c:pt>
                <c:pt idx="9065">
                  <c:v>-4.8867599999999997E-2</c:v>
                </c:pt>
                <c:pt idx="9066">
                  <c:v>-5.0869900000000003E-2</c:v>
                </c:pt>
                <c:pt idx="9067">
                  <c:v>-5.2792400000000003E-2</c:v>
                </c:pt>
                <c:pt idx="9068">
                  <c:v>-5.4635000000000003E-2</c:v>
                </c:pt>
                <c:pt idx="9069">
                  <c:v>-5.6398200000000002E-2</c:v>
                </c:pt>
                <c:pt idx="9070">
                  <c:v>-5.8080600000000003E-2</c:v>
                </c:pt>
                <c:pt idx="9071">
                  <c:v>-5.96801E-2</c:v>
                </c:pt>
                <c:pt idx="9072">
                  <c:v>-6.1195699999999999E-2</c:v>
                </c:pt>
                <c:pt idx="9073">
                  <c:v>-6.2627100000000005E-2</c:v>
                </c:pt>
                <c:pt idx="9074">
                  <c:v>-6.3974199999999995E-2</c:v>
                </c:pt>
                <c:pt idx="9075">
                  <c:v>-6.5235799999999997E-2</c:v>
                </c:pt>
                <c:pt idx="9076">
                  <c:v>-6.6409899999999994E-2</c:v>
                </c:pt>
                <c:pt idx="9077">
                  <c:v>-6.7494399999999996E-2</c:v>
                </c:pt>
                <c:pt idx="9078">
                  <c:v>-6.8488400000000005E-2</c:v>
                </c:pt>
                <c:pt idx="9079">
                  <c:v>-6.93912E-2</c:v>
                </c:pt>
                <c:pt idx="9080">
                  <c:v>-7.0201899999999998E-2</c:v>
                </c:pt>
                <c:pt idx="9081">
                  <c:v>-7.0921300000000007E-2</c:v>
                </c:pt>
                <c:pt idx="9082">
                  <c:v>-7.1551400000000001E-2</c:v>
                </c:pt>
                <c:pt idx="9083">
                  <c:v>-7.2094199999999997E-2</c:v>
                </c:pt>
                <c:pt idx="9084">
                  <c:v>-7.2550199999999995E-2</c:v>
                </c:pt>
                <c:pt idx="9085">
                  <c:v>-7.2918300000000005E-2</c:v>
                </c:pt>
                <c:pt idx="9086">
                  <c:v>-7.3197300000000007E-2</c:v>
                </c:pt>
                <c:pt idx="9087">
                  <c:v>-7.3386599999999996E-2</c:v>
                </c:pt>
                <c:pt idx="9088">
                  <c:v>-7.3487200000000003E-2</c:v>
                </c:pt>
                <c:pt idx="9089">
                  <c:v>-7.3500399999999994E-2</c:v>
                </c:pt>
                <c:pt idx="9090">
                  <c:v>-7.3427000000000006E-2</c:v>
                </c:pt>
                <c:pt idx="9091">
                  <c:v>-7.3267399999999996E-2</c:v>
                </c:pt>
                <c:pt idx="9092">
                  <c:v>-7.3023400000000002E-2</c:v>
                </c:pt>
                <c:pt idx="9093">
                  <c:v>-7.2697899999999996E-2</c:v>
                </c:pt>
                <c:pt idx="9094">
                  <c:v>-7.2293399999999994E-2</c:v>
                </c:pt>
                <c:pt idx="9095">
                  <c:v>-7.1811100000000003E-2</c:v>
                </c:pt>
                <c:pt idx="9096">
                  <c:v>-7.1252300000000005E-2</c:v>
                </c:pt>
                <c:pt idx="9097">
                  <c:v>-7.0619199999999993E-2</c:v>
                </c:pt>
                <c:pt idx="9098">
                  <c:v>-6.9914100000000007E-2</c:v>
                </c:pt>
                <c:pt idx="9099">
                  <c:v>-6.9138400000000003E-2</c:v>
                </c:pt>
                <c:pt idx="9100">
                  <c:v>-6.8293499999999993E-2</c:v>
                </c:pt>
                <c:pt idx="9101">
                  <c:v>-6.7380800000000005E-2</c:v>
                </c:pt>
                <c:pt idx="9102">
                  <c:v>-6.6402900000000001E-2</c:v>
                </c:pt>
                <c:pt idx="9103">
                  <c:v>-6.5362600000000007E-2</c:v>
                </c:pt>
                <c:pt idx="9104">
                  <c:v>-6.4263100000000004E-2</c:v>
                </c:pt>
                <c:pt idx="9105">
                  <c:v>-6.3106899999999994E-2</c:v>
                </c:pt>
                <c:pt idx="9106">
                  <c:v>-6.1895499999999999E-2</c:v>
                </c:pt>
                <c:pt idx="9107">
                  <c:v>-6.0630200000000002E-2</c:v>
                </c:pt>
                <c:pt idx="9108">
                  <c:v>-5.93121E-2</c:v>
                </c:pt>
                <c:pt idx="9109">
                  <c:v>-5.7942399999999998E-2</c:v>
                </c:pt>
                <c:pt idx="9110">
                  <c:v>-5.65231E-2</c:v>
                </c:pt>
                <c:pt idx="9111">
                  <c:v>-5.50584E-2</c:v>
                </c:pt>
                <c:pt idx="9112">
                  <c:v>-5.3553999999999997E-2</c:v>
                </c:pt>
                <c:pt idx="9113">
                  <c:v>-5.2014400000000002E-2</c:v>
                </c:pt>
                <c:pt idx="9114">
                  <c:v>-5.0442300000000002E-2</c:v>
                </c:pt>
                <c:pt idx="9115">
                  <c:v>-4.8838800000000002E-2</c:v>
                </c:pt>
                <c:pt idx="9116">
                  <c:v>-4.7205299999999999E-2</c:v>
                </c:pt>
                <c:pt idx="9117">
                  <c:v>-4.5543199999999999E-2</c:v>
                </c:pt>
                <c:pt idx="9118">
                  <c:v>-4.3852799999999997E-2</c:v>
                </c:pt>
                <c:pt idx="9119">
                  <c:v>-4.2134699999999997E-2</c:v>
                </c:pt>
                <c:pt idx="9120">
                  <c:v>-4.0391299999999998E-2</c:v>
                </c:pt>
                <c:pt idx="9121">
                  <c:v>-3.8625600000000003E-2</c:v>
                </c:pt>
                <c:pt idx="9122">
                  <c:v>-3.6839499999999997E-2</c:v>
                </c:pt>
                <c:pt idx="9123">
                  <c:v>-3.5035299999999998E-2</c:v>
                </c:pt>
                <c:pt idx="9124">
                  <c:v>-3.3216500000000003E-2</c:v>
                </c:pt>
                <c:pt idx="9125">
                  <c:v>-3.13861E-2</c:v>
                </c:pt>
                <c:pt idx="9126">
                  <c:v>-2.9547400000000001E-2</c:v>
                </c:pt>
                <c:pt idx="9127">
                  <c:v>-2.7705400000000002E-2</c:v>
                </c:pt>
                <c:pt idx="9128">
                  <c:v>-2.58654E-2</c:v>
                </c:pt>
                <c:pt idx="9129">
                  <c:v>-2.4029700000000001E-2</c:v>
                </c:pt>
                <c:pt idx="9130">
                  <c:v>-2.22013E-2</c:v>
                </c:pt>
                <c:pt idx="9131">
                  <c:v>-2.0382899999999999E-2</c:v>
                </c:pt>
                <c:pt idx="9132">
                  <c:v>-1.8572600000000002E-2</c:v>
                </c:pt>
                <c:pt idx="9133">
                  <c:v>-1.6766E-2</c:v>
                </c:pt>
                <c:pt idx="9134">
                  <c:v>-1.49652E-2</c:v>
                </c:pt>
                <c:pt idx="9135">
                  <c:v>-1.31769E-2</c:v>
                </c:pt>
                <c:pt idx="9136">
                  <c:v>-1.14057E-2</c:v>
                </c:pt>
                <c:pt idx="9137" formatCode="0.00E+00">
                  <c:v>-9.6540399999999991E-3</c:v>
                </c:pt>
                <c:pt idx="9138" formatCode="0.00E+00">
                  <c:v>-7.9244699999999994E-3</c:v>
                </c:pt>
                <c:pt idx="9139" formatCode="0.00E+00">
                  <c:v>-6.2208200000000002E-3</c:v>
                </c:pt>
                <c:pt idx="9140" formatCode="0.00E+00">
                  <c:v>-4.5469899999999999E-3</c:v>
                </c:pt>
                <c:pt idx="9141" formatCode="0.00E+00">
                  <c:v>-2.9062699999999999E-3</c:v>
                </c:pt>
                <c:pt idx="9142" formatCode="0.00E+00">
                  <c:v>-1.30159E-3</c:v>
                </c:pt>
                <c:pt idx="9143" formatCode="0.00E+00">
                  <c:v>2.6519299999999999E-4</c:v>
                </c:pt>
                <c:pt idx="9144" formatCode="0.00E+00">
                  <c:v>1.79368E-3</c:v>
                </c:pt>
                <c:pt idx="9145" formatCode="0.00E+00">
                  <c:v>3.2843500000000001E-3</c:v>
                </c:pt>
                <c:pt idx="9146" formatCode="0.00E+00">
                  <c:v>4.7376400000000004E-3</c:v>
                </c:pt>
                <c:pt idx="9147" formatCode="0.00E+00">
                  <c:v>6.1520500000000001E-3</c:v>
                </c:pt>
                <c:pt idx="9148" formatCode="0.00E+00">
                  <c:v>7.5244600000000002E-3</c:v>
                </c:pt>
                <c:pt idx="9149" formatCode="0.00E+00">
                  <c:v>8.8514200000000005E-3</c:v>
                </c:pt>
                <c:pt idx="9150">
                  <c:v>1.01285E-2</c:v>
                </c:pt>
                <c:pt idx="9151">
                  <c:v>1.13516E-2</c:v>
                </c:pt>
                <c:pt idx="9152">
                  <c:v>1.25194E-2</c:v>
                </c:pt>
                <c:pt idx="9153">
                  <c:v>1.36323E-2</c:v>
                </c:pt>
                <c:pt idx="9154">
                  <c:v>1.46903E-2</c:v>
                </c:pt>
                <c:pt idx="9155">
                  <c:v>1.5692999999999999E-2</c:v>
                </c:pt>
                <c:pt idx="9156">
                  <c:v>1.66421E-2</c:v>
                </c:pt>
                <c:pt idx="9157">
                  <c:v>1.7539599999999999E-2</c:v>
                </c:pt>
                <c:pt idx="9158">
                  <c:v>1.83865E-2</c:v>
                </c:pt>
                <c:pt idx="9159">
                  <c:v>1.9182299999999999E-2</c:v>
                </c:pt>
                <c:pt idx="9160">
                  <c:v>1.9926599999999999E-2</c:v>
                </c:pt>
                <c:pt idx="9161">
                  <c:v>2.0618299999999999E-2</c:v>
                </c:pt>
                <c:pt idx="9162">
                  <c:v>2.1254599999999998E-2</c:v>
                </c:pt>
                <c:pt idx="9163">
                  <c:v>2.1832799999999999E-2</c:v>
                </c:pt>
                <c:pt idx="9164">
                  <c:v>2.2350999999999999E-2</c:v>
                </c:pt>
                <c:pt idx="9165">
                  <c:v>2.2806E-2</c:v>
                </c:pt>
                <c:pt idx="9166">
                  <c:v>2.3194800000000002E-2</c:v>
                </c:pt>
                <c:pt idx="9167">
                  <c:v>2.3517300000000001E-2</c:v>
                </c:pt>
                <c:pt idx="9168">
                  <c:v>2.3774300000000002E-2</c:v>
                </c:pt>
                <c:pt idx="9169">
                  <c:v>2.3964800000000001E-2</c:v>
                </c:pt>
                <c:pt idx="9170">
                  <c:v>2.40866E-2</c:v>
                </c:pt>
                <c:pt idx="9171">
                  <c:v>2.4137100000000002E-2</c:v>
                </c:pt>
                <c:pt idx="9172">
                  <c:v>2.4117400000000001E-2</c:v>
                </c:pt>
                <c:pt idx="9173">
                  <c:v>2.4034199999999999E-2</c:v>
                </c:pt>
                <c:pt idx="9174">
                  <c:v>2.3895400000000001E-2</c:v>
                </c:pt>
                <c:pt idx="9175">
                  <c:v>2.37039E-2</c:v>
                </c:pt>
                <c:pt idx="9176">
                  <c:v>2.3459399999999998E-2</c:v>
                </c:pt>
                <c:pt idx="9177">
                  <c:v>2.3162100000000001E-2</c:v>
                </c:pt>
                <c:pt idx="9178">
                  <c:v>2.2812200000000001E-2</c:v>
                </c:pt>
                <c:pt idx="9179">
                  <c:v>2.24058E-2</c:v>
                </c:pt>
                <c:pt idx="9180">
                  <c:v>2.19379E-2</c:v>
                </c:pt>
                <c:pt idx="9181">
                  <c:v>2.1408400000000001E-2</c:v>
                </c:pt>
                <c:pt idx="9182">
                  <c:v>2.08215E-2</c:v>
                </c:pt>
                <c:pt idx="9183">
                  <c:v>2.018E-2</c:v>
                </c:pt>
                <c:pt idx="9184">
                  <c:v>1.9482699999999999E-2</c:v>
                </c:pt>
                <c:pt idx="9185">
                  <c:v>1.8725800000000001E-2</c:v>
                </c:pt>
                <c:pt idx="9186">
                  <c:v>1.7906700000000001E-2</c:v>
                </c:pt>
                <c:pt idx="9187">
                  <c:v>1.7027299999999999E-2</c:v>
                </c:pt>
                <c:pt idx="9188">
                  <c:v>1.6090900000000002E-2</c:v>
                </c:pt>
                <c:pt idx="9189">
                  <c:v>1.50971E-2</c:v>
                </c:pt>
                <c:pt idx="9190">
                  <c:v>1.4046400000000001E-2</c:v>
                </c:pt>
                <c:pt idx="9191">
                  <c:v>1.2945E-2</c:v>
                </c:pt>
                <c:pt idx="9192">
                  <c:v>1.1799499999999999E-2</c:v>
                </c:pt>
                <c:pt idx="9193">
                  <c:v>1.0612099999999999E-2</c:v>
                </c:pt>
                <c:pt idx="9194" formatCode="0.00E+00">
                  <c:v>9.3834499999999998E-3</c:v>
                </c:pt>
                <c:pt idx="9195" formatCode="0.00E+00">
                  <c:v>8.1162700000000001E-3</c:v>
                </c:pt>
                <c:pt idx="9196" formatCode="0.00E+00">
                  <c:v>6.8144800000000004E-3</c:v>
                </c:pt>
                <c:pt idx="9197" formatCode="0.00E+00">
                  <c:v>5.4826800000000002E-3</c:v>
                </c:pt>
                <c:pt idx="9198" formatCode="0.00E+00">
                  <c:v>4.1236600000000003E-3</c:v>
                </c:pt>
                <c:pt idx="9199" formatCode="0.00E+00">
                  <c:v>2.7345999999999998E-3</c:v>
                </c:pt>
                <c:pt idx="9200" formatCode="0.00E+00">
                  <c:v>1.3091699999999999E-3</c:v>
                </c:pt>
                <c:pt idx="9201" formatCode="0.00E+00">
                  <c:v>-1.5633500000000001E-4</c:v>
                </c:pt>
                <c:pt idx="9202" formatCode="0.00E+00">
                  <c:v>-1.6605599999999999E-3</c:v>
                </c:pt>
                <c:pt idx="9203" formatCode="0.00E+00">
                  <c:v>-3.2009899999999999E-3</c:v>
                </c:pt>
                <c:pt idx="9204" formatCode="0.00E+00">
                  <c:v>-4.7765899999999998E-3</c:v>
                </c:pt>
                <c:pt idx="9205" formatCode="0.00E+00">
                  <c:v>-6.3851899999999998E-3</c:v>
                </c:pt>
                <c:pt idx="9206" formatCode="0.00E+00">
                  <c:v>-8.0233600000000002E-3</c:v>
                </c:pt>
                <c:pt idx="9207" formatCode="0.00E+00">
                  <c:v>-9.6887399999999995E-3</c:v>
                </c:pt>
                <c:pt idx="9208">
                  <c:v>-1.1378900000000001E-2</c:v>
                </c:pt>
                <c:pt idx="9209">
                  <c:v>-1.30907E-2</c:v>
                </c:pt>
                <c:pt idx="9210">
                  <c:v>-1.48218E-2</c:v>
                </c:pt>
                <c:pt idx="9211">
                  <c:v>-1.65691E-2</c:v>
                </c:pt>
                <c:pt idx="9212">
                  <c:v>-1.83281E-2</c:v>
                </c:pt>
                <c:pt idx="9213">
                  <c:v>-2.0096300000000001E-2</c:v>
                </c:pt>
                <c:pt idx="9214">
                  <c:v>-2.1875499999999999E-2</c:v>
                </c:pt>
                <c:pt idx="9215">
                  <c:v>-2.36689E-2</c:v>
                </c:pt>
                <c:pt idx="9216">
                  <c:v>-2.5477199999999998E-2</c:v>
                </c:pt>
                <c:pt idx="9217">
                  <c:v>-2.73002E-2</c:v>
                </c:pt>
                <c:pt idx="9218">
                  <c:v>-2.9138299999999999E-2</c:v>
                </c:pt>
                <c:pt idx="9219">
                  <c:v>-3.0989300000000001E-2</c:v>
                </c:pt>
                <c:pt idx="9220">
                  <c:v>-3.2846100000000003E-2</c:v>
                </c:pt>
                <c:pt idx="9221">
                  <c:v>-3.4701599999999999E-2</c:v>
                </c:pt>
                <c:pt idx="9222">
                  <c:v>-3.65527E-2</c:v>
                </c:pt>
                <c:pt idx="9223">
                  <c:v>-3.8401100000000001E-2</c:v>
                </c:pt>
                <c:pt idx="9224">
                  <c:v>-4.0251599999999998E-2</c:v>
                </c:pt>
                <c:pt idx="9225">
                  <c:v>-4.2106600000000001E-2</c:v>
                </c:pt>
                <c:pt idx="9226">
                  <c:v>-4.3962800000000003E-2</c:v>
                </c:pt>
                <c:pt idx="9227">
                  <c:v>-4.58147E-2</c:v>
                </c:pt>
                <c:pt idx="9228">
                  <c:v>-4.7659199999999999E-2</c:v>
                </c:pt>
                <c:pt idx="9229">
                  <c:v>-4.9500299999999997E-2</c:v>
                </c:pt>
                <c:pt idx="9230">
                  <c:v>-5.13464E-2</c:v>
                </c:pt>
                <c:pt idx="9231">
                  <c:v>-5.3202300000000001E-2</c:v>
                </c:pt>
                <c:pt idx="9232">
                  <c:v>-5.5065700000000002E-2</c:v>
                </c:pt>
                <c:pt idx="9233">
                  <c:v>-5.6930700000000001E-2</c:v>
                </c:pt>
                <c:pt idx="9234">
                  <c:v>-5.8792799999999999E-2</c:v>
                </c:pt>
                <c:pt idx="9235">
                  <c:v>-6.0648899999999999E-2</c:v>
                </c:pt>
                <c:pt idx="9236">
                  <c:v>-6.2495299999999997E-2</c:v>
                </c:pt>
                <c:pt idx="9237">
                  <c:v>-6.4329399999999995E-2</c:v>
                </c:pt>
                <c:pt idx="9238">
                  <c:v>-6.6152100000000005E-2</c:v>
                </c:pt>
                <c:pt idx="9239">
                  <c:v>-6.7968500000000001E-2</c:v>
                </c:pt>
                <c:pt idx="9240">
                  <c:v>-6.9786200000000007E-2</c:v>
                </c:pt>
                <c:pt idx="9241">
                  <c:v>-7.1611400000000006E-2</c:v>
                </c:pt>
                <c:pt idx="9242">
                  <c:v>-7.3444599999999999E-2</c:v>
                </c:pt>
                <c:pt idx="9243">
                  <c:v>-7.5283100000000006E-2</c:v>
                </c:pt>
                <c:pt idx="9244">
                  <c:v>-7.7124899999999996E-2</c:v>
                </c:pt>
                <c:pt idx="9245">
                  <c:v>-7.8966499999999995E-2</c:v>
                </c:pt>
                <c:pt idx="9246">
                  <c:v>-8.0803399999999997E-2</c:v>
                </c:pt>
                <c:pt idx="9247">
                  <c:v>-8.2634700000000005E-2</c:v>
                </c:pt>
                <c:pt idx="9248">
                  <c:v>-8.44641E-2</c:v>
                </c:pt>
                <c:pt idx="9249">
                  <c:v>-8.62956E-2</c:v>
                </c:pt>
                <c:pt idx="9250">
                  <c:v>-8.8129200000000005E-2</c:v>
                </c:pt>
                <c:pt idx="9251">
                  <c:v>-8.9964199999999994E-2</c:v>
                </c:pt>
                <c:pt idx="9252">
                  <c:v>-9.1802300000000003E-2</c:v>
                </c:pt>
                <c:pt idx="9253">
                  <c:v>-9.3644199999999997E-2</c:v>
                </c:pt>
                <c:pt idx="9254">
                  <c:v>-9.5489400000000002E-2</c:v>
                </c:pt>
                <c:pt idx="9255">
                  <c:v>-9.7338999999999995E-2</c:v>
                </c:pt>
                <c:pt idx="9256">
                  <c:v>-9.9194299999999999E-2</c:v>
                </c:pt>
                <c:pt idx="9257">
                  <c:v>-0.10105500000000001</c:v>
                </c:pt>
                <c:pt idx="9258">
                  <c:v>-0.102923</c:v>
                </c:pt>
                <c:pt idx="9259">
                  <c:v>-0.104798</c:v>
                </c:pt>
                <c:pt idx="9260">
                  <c:v>-0.10668</c:v>
                </c:pt>
                <c:pt idx="9261">
                  <c:v>-0.10856399999999999</c:v>
                </c:pt>
                <c:pt idx="9262">
                  <c:v>-0.110443</c:v>
                </c:pt>
                <c:pt idx="9263">
                  <c:v>-0.11232</c:v>
                </c:pt>
                <c:pt idx="9264">
                  <c:v>-0.114195</c:v>
                </c:pt>
                <c:pt idx="9265">
                  <c:v>-0.116067</c:v>
                </c:pt>
                <c:pt idx="9266">
                  <c:v>-0.117934</c:v>
                </c:pt>
                <c:pt idx="9267">
                  <c:v>-0.119796</c:v>
                </c:pt>
                <c:pt idx="9268">
                  <c:v>-0.121659</c:v>
                </c:pt>
                <c:pt idx="9269">
                  <c:v>-0.123528</c:v>
                </c:pt>
                <c:pt idx="9270">
                  <c:v>-0.12540200000000001</c:v>
                </c:pt>
                <c:pt idx="9271">
                  <c:v>-0.127277</c:v>
                </c:pt>
                <c:pt idx="9272">
                  <c:v>-0.12915599999999999</c:v>
                </c:pt>
                <c:pt idx="9273">
                  <c:v>-0.13104199999999999</c:v>
                </c:pt>
                <c:pt idx="9274">
                  <c:v>-0.132939</c:v>
                </c:pt>
                <c:pt idx="9275">
                  <c:v>-0.13484199999999999</c:v>
                </c:pt>
                <c:pt idx="9276">
                  <c:v>-0.13675000000000001</c:v>
                </c:pt>
                <c:pt idx="9277">
                  <c:v>-0.13866400000000001</c:v>
                </c:pt>
                <c:pt idx="9278">
                  <c:v>-0.14058200000000001</c:v>
                </c:pt>
                <c:pt idx="9279">
                  <c:v>-0.14249300000000001</c:v>
                </c:pt>
                <c:pt idx="9280">
                  <c:v>-0.14438799999999999</c:v>
                </c:pt>
                <c:pt idx="9281">
                  <c:v>-0.14626600000000001</c:v>
                </c:pt>
                <c:pt idx="9282">
                  <c:v>-0.14812800000000001</c:v>
                </c:pt>
                <c:pt idx="9283">
                  <c:v>-0.14998</c:v>
                </c:pt>
                <c:pt idx="9284">
                  <c:v>-0.15182599999999999</c:v>
                </c:pt>
                <c:pt idx="9285">
                  <c:v>-0.153671</c:v>
                </c:pt>
                <c:pt idx="9286">
                  <c:v>-0.15550900000000001</c:v>
                </c:pt>
                <c:pt idx="9287">
                  <c:v>-0.157335</c:v>
                </c:pt>
                <c:pt idx="9288">
                  <c:v>-0.15915000000000001</c:v>
                </c:pt>
                <c:pt idx="9289">
                  <c:v>-0.16094800000000001</c:v>
                </c:pt>
                <c:pt idx="9290">
                  <c:v>-0.16272500000000001</c:v>
                </c:pt>
                <c:pt idx="9291">
                  <c:v>-0.16447899999999999</c:v>
                </c:pt>
                <c:pt idx="9292">
                  <c:v>-0.166216</c:v>
                </c:pt>
                <c:pt idx="9293">
                  <c:v>-0.167939</c:v>
                </c:pt>
                <c:pt idx="9294">
                  <c:v>-0.16964899999999999</c:v>
                </c:pt>
                <c:pt idx="9295">
                  <c:v>-0.17133999999999999</c:v>
                </c:pt>
                <c:pt idx="9296">
                  <c:v>-0.173012</c:v>
                </c:pt>
                <c:pt idx="9297">
                  <c:v>-0.17466300000000001</c:v>
                </c:pt>
                <c:pt idx="9298">
                  <c:v>-0.17629400000000001</c:v>
                </c:pt>
                <c:pt idx="9299">
                  <c:v>-0.177901</c:v>
                </c:pt>
                <c:pt idx="9300">
                  <c:v>-0.179482</c:v>
                </c:pt>
                <c:pt idx="9301">
                  <c:v>-0.181031</c:v>
                </c:pt>
                <c:pt idx="9302">
                  <c:v>-0.18254699999999999</c:v>
                </c:pt>
                <c:pt idx="9303">
                  <c:v>-0.184027</c:v>
                </c:pt>
                <c:pt idx="9304">
                  <c:v>-0.185472</c:v>
                </c:pt>
                <c:pt idx="9305">
                  <c:v>-0.18688099999999999</c:v>
                </c:pt>
                <c:pt idx="9306">
                  <c:v>-0.188253</c:v>
                </c:pt>
                <c:pt idx="9307">
                  <c:v>-0.18958700000000001</c:v>
                </c:pt>
                <c:pt idx="9308">
                  <c:v>-0.19087499999999999</c:v>
                </c:pt>
                <c:pt idx="9309">
                  <c:v>-0.192106</c:v>
                </c:pt>
                <c:pt idx="9310">
                  <c:v>-0.19328200000000001</c:v>
                </c:pt>
                <c:pt idx="9311">
                  <c:v>-0.194411</c:v>
                </c:pt>
                <c:pt idx="9312">
                  <c:v>-0.195493</c:v>
                </c:pt>
                <c:pt idx="9313">
                  <c:v>-0.196516</c:v>
                </c:pt>
                <c:pt idx="9314">
                  <c:v>-0.19747100000000001</c:v>
                </c:pt>
                <c:pt idx="9315">
                  <c:v>-0.198356</c:v>
                </c:pt>
                <c:pt idx="9316">
                  <c:v>-0.19917199999999999</c:v>
                </c:pt>
                <c:pt idx="9317">
                  <c:v>-0.19992699999999999</c:v>
                </c:pt>
                <c:pt idx="9318">
                  <c:v>-0.20063300000000001</c:v>
                </c:pt>
                <c:pt idx="9319">
                  <c:v>-0.201295</c:v>
                </c:pt>
                <c:pt idx="9320">
                  <c:v>-0.201908</c:v>
                </c:pt>
                <c:pt idx="9321">
                  <c:v>-0.20246800000000001</c:v>
                </c:pt>
                <c:pt idx="9322">
                  <c:v>-0.20297200000000001</c:v>
                </c:pt>
                <c:pt idx="9323">
                  <c:v>-0.20341699999999999</c:v>
                </c:pt>
                <c:pt idx="9324">
                  <c:v>-0.20380100000000001</c:v>
                </c:pt>
                <c:pt idx="9325">
                  <c:v>-0.20411799999999999</c:v>
                </c:pt>
                <c:pt idx="9326">
                  <c:v>-0.20436199999999999</c:v>
                </c:pt>
                <c:pt idx="9327">
                  <c:v>-0.204541</c:v>
                </c:pt>
                <c:pt idx="9328">
                  <c:v>-0.20466699999999999</c:v>
                </c:pt>
                <c:pt idx="9329">
                  <c:v>-0.20474700000000001</c:v>
                </c:pt>
                <c:pt idx="9330">
                  <c:v>-0.20478499999999999</c:v>
                </c:pt>
                <c:pt idx="9331">
                  <c:v>-0.20478299999999999</c:v>
                </c:pt>
                <c:pt idx="9332">
                  <c:v>-0.20474400000000001</c:v>
                </c:pt>
                <c:pt idx="9333">
                  <c:v>-0.20466799999999999</c:v>
                </c:pt>
                <c:pt idx="9334">
                  <c:v>-0.204545</c:v>
                </c:pt>
                <c:pt idx="9335">
                  <c:v>-0.204369</c:v>
                </c:pt>
                <c:pt idx="9336">
                  <c:v>-0.20413999999999999</c:v>
                </c:pt>
                <c:pt idx="9337">
                  <c:v>-0.20385500000000001</c:v>
                </c:pt>
                <c:pt idx="9338">
                  <c:v>-0.20350799999999999</c:v>
                </c:pt>
                <c:pt idx="9339">
                  <c:v>-0.203094</c:v>
                </c:pt>
                <c:pt idx="9340">
                  <c:v>-0.20261899999999999</c:v>
                </c:pt>
                <c:pt idx="9341">
                  <c:v>-0.20208400000000001</c:v>
                </c:pt>
                <c:pt idx="9342">
                  <c:v>-0.201487</c:v>
                </c:pt>
                <c:pt idx="9343">
                  <c:v>-0.200824</c:v>
                </c:pt>
                <c:pt idx="9344">
                  <c:v>-0.200095</c:v>
                </c:pt>
                <c:pt idx="9345">
                  <c:v>-0.19930200000000001</c:v>
                </c:pt>
                <c:pt idx="9346">
                  <c:v>-0.19844800000000001</c:v>
                </c:pt>
                <c:pt idx="9347">
                  <c:v>-0.19753799999999999</c:v>
                </c:pt>
                <c:pt idx="9348">
                  <c:v>-0.196579</c:v>
                </c:pt>
                <c:pt idx="9349">
                  <c:v>-0.195576</c:v>
                </c:pt>
                <c:pt idx="9350">
                  <c:v>-0.19453699999999999</c:v>
                </c:pt>
                <c:pt idx="9351">
                  <c:v>-0.193466</c:v>
                </c:pt>
                <c:pt idx="9352">
                  <c:v>-0.19236400000000001</c:v>
                </c:pt>
                <c:pt idx="9353">
                  <c:v>-0.19123000000000001</c:v>
                </c:pt>
                <c:pt idx="9354">
                  <c:v>-0.190056</c:v>
                </c:pt>
                <c:pt idx="9355">
                  <c:v>-0.18884200000000001</c:v>
                </c:pt>
                <c:pt idx="9356">
                  <c:v>-0.18759300000000001</c:v>
                </c:pt>
                <c:pt idx="9357">
                  <c:v>-0.18631800000000001</c:v>
                </c:pt>
                <c:pt idx="9358">
                  <c:v>-0.18502299999999999</c:v>
                </c:pt>
                <c:pt idx="9359">
                  <c:v>-0.18371499999999999</c:v>
                </c:pt>
                <c:pt idx="9360">
                  <c:v>-0.18240000000000001</c:v>
                </c:pt>
                <c:pt idx="9361">
                  <c:v>-0.18108099999999999</c:v>
                </c:pt>
                <c:pt idx="9362">
                  <c:v>-0.179757</c:v>
                </c:pt>
                <c:pt idx="9363">
                  <c:v>-0.178428</c:v>
                </c:pt>
                <c:pt idx="9364">
                  <c:v>-0.17708699999999999</c:v>
                </c:pt>
                <c:pt idx="9365">
                  <c:v>-0.175731</c:v>
                </c:pt>
                <c:pt idx="9366">
                  <c:v>-0.17435300000000001</c:v>
                </c:pt>
                <c:pt idx="9367">
                  <c:v>-0.17294699999999999</c:v>
                </c:pt>
                <c:pt idx="9368">
                  <c:v>-0.17150899999999999</c:v>
                </c:pt>
                <c:pt idx="9369">
                  <c:v>-0.170041</c:v>
                </c:pt>
                <c:pt idx="9370">
                  <c:v>-0.168549</c:v>
                </c:pt>
                <c:pt idx="9371">
                  <c:v>-0.167047</c:v>
                </c:pt>
                <c:pt idx="9372">
                  <c:v>-0.16555</c:v>
                </c:pt>
                <c:pt idx="9373">
                  <c:v>-0.16406399999999999</c:v>
                </c:pt>
                <c:pt idx="9374">
                  <c:v>-0.162582</c:v>
                </c:pt>
                <c:pt idx="9375">
                  <c:v>-0.16109399999999999</c:v>
                </c:pt>
                <c:pt idx="9376">
                  <c:v>-0.15959499999999999</c:v>
                </c:pt>
                <c:pt idx="9377">
                  <c:v>-0.158081</c:v>
                </c:pt>
                <c:pt idx="9378">
                  <c:v>-0.156551</c:v>
                </c:pt>
                <c:pt idx="9379">
                  <c:v>-0.15500700000000001</c:v>
                </c:pt>
                <c:pt idx="9380">
                  <c:v>-0.15345300000000001</c:v>
                </c:pt>
                <c:pt idx="9381">
                  <c:v>-0.151889</c:v>
                </c:pt>
                <c:pt idx="9382">
                  <c:v>-0.150314</c:v>
                </c:pt>
                <c:pt idx="9383">
                  <c:v>-0.148726</c:v>
                </c:pt>
                <c:pt idx="9384">
                  <c:v>-0.14712600000000001</c:v>
                </c:pt>
                <c:pt idx="9385">
                  <c:v>-0.14551900000000001</c:v>
                </c:pt>
                <c:pt idx="9386">
                  <c:v>-0.14390800000000001</c:v>
                </c:pt>
                <c:pt idx="9387">
                  <c:v>-0.14230000000000001</c:v>
                </c:pt>
                <c:pt idx="9388">
                  <c:v>-0.14069999999999999</c:v>
                </c:pt>
                <c:pt idx="9389">
                  <c:v>-0.13911200000000001</c:v>
                </c:pt>
                <c:pt idx="9390">
                  <c:v>-0.137549</c:v>
                </c:pt>
                <c:pt idx="9391">
                  <c:v>-0.13602</c:v>
                </c:pt>
                <c:pt idx="9392">
                  <c:v>-0.13452500000000001</c:v>
                </c:pt>
                <c:pt idx="9393">
                  <c:v>-0.13306499999999999</c:v>
                </c:pt>
                <c:pt idx="9394">
                  <c:v>-0.13164899999999999</c:v>
                </c:pt>
                <c:pt idx="9395">
                  <c:v>-0.13028699999999999</c:v>
                </c:pt>
                <c:pt idx="9396">
                  <c:v>-0.12897900000000001</c:v>
                </c:pt>
                <c:pt idx="9397">
                  <c:v>-0.127722</c:v>
                </c:pt>
                <c:pt idx="9398">
                  <c:v>-0.126524</c:v>
                </c:pt>
                <c:pt idx="9399">
                  <c:v>-0.125386</c:v>
                </c:pt>
                <c:pt idx="9400">
                  <c:v>-0.12429800000000001</c:v>
                </c:pt>
                <c:pt idx="9401">
                  <c:v>-0.12325800000000001</c:v>
                </c:pt>
                <c:pt idx="9402">
                  <c:v>-0.122277</c:v>
                </c:pt>
                <c:pt idx="9403">
                  <c:v>-0.121364</c:v>
                </c:pt>
                <c:pt idx="9404">
                  <c:v>-0.120531</c:v>
                </c:pt>
                <c:pt idx="9405">
                  <c:v>-0.11979099999999999</c:v>
                </c:pt>
                <c:pt idx="9406">
                  <c:v>-0.119148</c:v>
                </c:pt>
                <c:pt idx="9407">
                  <c:v>-0.118592</c:v>
                </c:pt>
                <c:pt idx="9408">
                  <c:v>-0.118116</c:v>
                </c:pt>
                <c:pt idx="9409">
                  <c:v>-0.117719</c:v>
                </c:pt>
                <c:pt idx="9410">
                  <c:v>-0.11740200000000001</c:v>
                </c:pt>
                <c:pt idx="9411">
                  <c:v>-0.11716699999999999</c:v>
                </c:pt>
                <c:pt idx="9412">
                  <c:v>-0.117011</c:v>
                </c:pt>
                <c:pt idx="9413">
                  <c:v>-0.116927</c:v>
                </c:pt>
                <c:pt idx="9414">
                  <c:v>-0.11692</c:v>
                </c:pt>
                <c:pt idx="9415">
                  <c:v>-0.11700000000000001</c:v>
                </c:pt>
                <c:pt idx="9416">
                  <c:v>-0.11716799999999999</c:v>
                </c:pt>
                <c:pt idx="9417">
                  <c:v>-0.117419</c:v>
                </c:pt>
                <c:pt idx="9418">
                  <c:v>-0.117752</c:v>
                </c:pt>
                <c:pt idx="9419">
                  <c:v>-0.118175</c:v>
                </c:pt>
                <c:pt idx="9420">
                  <c:v>-0.11869399999999999</c:v>
                </c:pt>
                <c:pt idx="9421">
                  <c:v>-0.1193</c:v>
                </c:pt>
                <c:pt idx="9422">
                  <c:v>-0.119977</c:v>
                </c:pt>
                <c:pt idx="9423">
                  <c:v>-0.120716</c:v>
                </c:pt>
                <c:pt idx="9424">
                  <c:v>-0.121512</c:v>
                </c:pt>
                <c:pt idx="9425">
                  <c:v>-0.12237000000000001</c:v>
                </c:pt>
                <c:pt idx="9426">
                  <c:v>-0.123291</c:v>
                </c:pt>
                <c:pt idx="9427">
                  <c:v>-0.124274</c:v>
                </c:pt>
                <c:pt idx="9428">
                  <c:v>-0.12532399999999999</c:v>
                </c:pt>
                <c:pt idx="9429">
                  <c:v>-0.12643399999999999</c:v>
                </c:pt>
                <c:pt idx="9430">
                  <c:v>-0.12759999999999999</c:v>
                </c:pt>
                <c:pt idx="9431">
                  <c:v>-0.12882399999999999</c:v>
                </c:pt>
                <c:pt idx="9432">
                  <c:v>-0.130106</c:v>
                </c:pt>
                <c:pt idx="9433">
                  <c:v>-0.13143299999999999</c:v>
                </c:pt>
                <c:pt idx="9434">
                  <c:v>-0.132795</c:v>
                </c:pt>
                <c:pt idx="9435">
                  <c:v>-0.13420099999999999</c:v>
                </c:pt>
                <c:pt idx="9436">
                  <c:v>-0.13566</c:v>
                </c:pt>
                <c:pt idx="9437">
                  <c:v>-0.13717599999999999</c:v>
                </c:pt>
                <c:pt idx="9438">
                  <c:v>-0.13874500000000001</c:v>
                </c:pt>
                <c:pt idx="9439">
                  <c:v>-0.14036199999999999</c:v>
                </c:pt>
                <c:pt idx="9440">
                  <c:v>-0.14202100000000001</c:v>
                </c:pt>
                <c:pt idx="9441">
                  <c:v>-0.14371600000000001</c:v>
                </c:pt>
                <c:pt idx="9442">
                  <c:v>-0.14543900000000001</c:v>
                </c:pt>
                <c:pt idx="9443">
                  <c:v>-0.14719099999999999</c:v>
                </c:pt>
                <c:pt idx="9444">
                  <c:v>-0.148976</c:v>
                </c:pt>
                <c:pt idx="9445">
                  <c:v>-0.150809</c:v>
                </c:pt>
                <c:pt idx="9446">
                  <c:v>-0.152697</c:v>
                </c:pt>
                <c:pt idx="9447">
                  <c:v>-0.15463499999999999</c:v>
                </c:pt>
                <c:pt idx="9448">
                  <c:v>-0.15661700000000001</c:v>
                </c:pt>
                <c:pt idx="9449">
                  <c:v>-0.15864600000000001</c:v>
                </c:pt>
                <c:pt idx="9450">
                  <c:v>-0.16072400000000001</c:v>
                </c:pt>
                <c:pt idx="9451">
                  <c:v>-0.16284000000000001</c:v>
                </c:pt>
                <c:pt idx="9452">
                  <c:v>-0.16498199999999999</c:v>
                </c:pt>
                <c:pt idx="9453">
                  <c:v>-0.16713800000000001</c:v>
                </c:pt>
                <c:pt idx="9454">
                  <c:v>-0.16930500000000001</c:v>
                </c:pt>
                <c:pt idx="9455">
                  <c:v>-0.171485</c:v>
                </c:pt>
                <c:pt idx="9456">
                  <c:v>-0.173681</c:v>
                </c:pt>
                <c:pt idx="9457">
                  <c:v>-0.17588699999999999</c:v>
                </c:pt>
                <c:pt idx="9458">
                  <c:v>-0.17809700000000001</c:v>
                </c:pt>
                <c:pt idx="9459">
                  <c:v>-0.180308</c:v>
                </c:pt>
                <c:pt idx="9460">
                  <c:v>-0.18251700000000001</c:v>
                </c:pt>
                <c:pt idx="9461">
                  <c:v>-0.18471299999999999</c:v>
                </c:pt>
                <c:pt idx="9462">
                  <c:v>-0.18688399999999999</c:v>
                </c:pt>
                <c:pt idx="9463">
                  <c:v>-0.189024</c:v>
                </c:pt>
                <c:pt idx="9464">
                  <c:v>-0.191139</c:v>
                </c:pt>
                <c:pt idx="9465">
                  <c:v>-0.193242</c:v>
                </c:pt>
                <c:pt idx="9466">
                  <c:v>-0.19533400000000001</c:v>
                </c:pt>
                <c:pt idx="9467">
                  <c:v>-0.197406</c:v>
                </c:pt>
                <c:pt idx="9468">
                  <c:v>-0.19945399999999999</c:v>
                </c:pt>
                <c:pt idx="9469">
                  <c:v>-0.20147499999999999</c:v>
                </c:pt>
                <c:pt idx="9470">
                  <c:v>-0.20346500000000001</c:v>
                </c:pt>
                <c:pt idx="9471">
                  <c:v>-0.20541400000000001</c:v>
                </c:pt>
                <c:pt idx="9472">
                  <c:v>-0.207314</c:v>
                </c:pt>
                <c:pt idx="9473">
                  <c:v>-0.20916100000000001</c:v>
                </c:pt>
                <c:pt idx="9474">
                  <c:v>-0.210955</c:v>
                </c:pt>
                <c:pt idx="9475">
                  <c:v>-0.212696</c:v>
                </c:pt>
                <c:pt idx="9476">
                  <c:v>-0.21437999999999999</c:v>
                </c:pt>
                <c:pt idx="9477">
                  <c:v>-0.216007</c:v>
                </c:pt>
                <c:pt idx="9478">
                  <c:v>-0.21757499999999999</c:v>
                </c:pt>
                <c:pt idx="9479">
                  <c:v>-0.21907699999999999</c:v>
                </c:pt>
                <c:pt idx="9480">
                  <c:v>-0.22051100000000001</c:v>
                </c:pt>
                <c:pt idx="9481">
                  <c:v>-0.22188099999999999</c:v>
                </c:pt>
                <c:pt idx="9482">
                  <c:v>-0.22319900000000001</c:v>
                </c:pt>
                <c:pt idx="9483">
                  <c:v>-0.224472</c:v>
                </c:pt>
                <c:pt idx="9484">
                  <c:v>-0.22569800000000001</c:v>
                </c:pt>
                <c:pt idx="9485">
                  <c:v>-0.226882</c:v>
                </c:pt>
                <c:pt idx="9486">
                  <c:v>-0.22803599999999999</c:v>
                </c:pt>
                <c:pt idx="9487">
                  <c:v>-0.22916900000000001</c:v>
                </c:pt>
                <c:pt idx="9488">
                  <c:v>-0.23028799999999999</c:v>
                </c:pt>
                <c:pt idx="9489">
                  <c:v>-0.23139399999999999</c:v>
                </c:pt>
                <c:pt idx="9490">
                  <c:v>-0.23247999999999999</c:v>
                </c:pt>
                <c:pt idx="9491">
                  <c:v>-0.233544</c:v>
                </c:pt>
                <c:pt idx="9492">
                  <c:v>-0.23459199999999999</c:v>
                </c:pt>
                <c:pt idx="9493">
                  <c:v>-0.23563100000000001</c:v>
                </c:pt>
                <c:pt idx="9494">
                  <c:v>-0.23666000000000001</c:v>
                </c:pt>
                <c:pt idx="9495">
                  <c:v>-0.23767099999999999</c:v>
                </c:pt>
                <c:pt idx="9496">
                  <c:v>-0.23866399999999999</c:v>
                </c:pt>
                <c:pt idx="9497">
                  <c:v>-0.23964199999999999</c:v>
                </c:pt>
                <c:pt idx="9498">
                  <c:v>-0.24060599999999999</c:v>
                </c:pt>
                <c:pt idx="9499">
                  <c:v>-0.24155299999999999</c:v>
                </c:pt>
                <c:pt idx="9500">
                  <c:v>-0.24248</c:v>
                </c:pt>
                <c:pt idx="9501">
                  <c:v>-0.243392</c:v>
                </c:pt>
                <c:pt idx="9502">
                  <c:v>-0.24429799999999999</c:v>
                </c:pt>
                <c:pt idx="9503">
                  <c:v>-0.245203</c:v>
                </c:pt>
                <c:pt idx="9504">
                  <c:v>-0.24609700000000001</c:v>
                </c:pt>
                <c:pt idx="9505">
                  <c:v>-0.24696899999999999</c:v>
                </c:pt>
                <c:pt idx="9506">
                  <c:v>-0.24781500000000001</c:v>
                </c:pt>
                <c:pt idx="9507">
                  <c:v>-0.248643</c:v>
                </c:pt>
                <c:pt idx="9508">
                  <c:v>-0.24947</c:v>
                </c:pt>
                <c:pt idx="9509">
                  <c:v>-0.25031100000000001</c:v>
                </c:pt>
                <c:pt idx="9510">
                  <c:v>-0.25117099999999998</c:v>
                </c:pt>
                <c:pt idx="9511">
                  <c:v>-0.25204599999999999</c:v>
                </c:pt>
                <c:pt idx="9512">
                  <c:v>-0.25293100000000002</c:v>
                </c:pt>
                <c:pt idx="9513">
                  <c:v>-0.25382100000000002</c:v>
                </c:pt>
                <c:pt idx="9514">
                  <c:v>-0.25471100000000002</c:v>
                </c:pt>
                <c:pt idx="9515">
                  <c:v>-0.25559599999999999</c:v>
                </c:pt>
                <c:pt idx="9516">
                  <c:v>-0.25647300000000001</c:v>
                </c:pt>
                <c:pt idx="9517">
                  <c:v>-0.25734600000000002</c:v>
                </c:pt>
                <c:pt idx="9518">
                  <c:v>-0.258216</c:v>
                </c:pt>
                <c:pt idx="9519">
                  <c:v>-0.25907999999999998</c:v>
                </c:pt>
                <c:pt idx="9520">
                  <c:v>-0.25992700000000002</c:v>
                </c:pt>
                <c:pt idx="9521">
                  <c:v>-0.26074799999999998</c:v>
                </c:pt>
                <c:pt idx="9522">
                  <c:v>-0.26155</c:v>
                </c:pt>
                <c:pt idx="9523">
                  <c:v>-0.26235399999999998</c:v>
                </c:pt>
                <c:pt idx="9524">
                  <c:v>-0.26317400000000002</c:v>
                </c:pt>
                <c:pt idx="9525">
                  <c:v>-0.26400600000000002</c:v>
                </c:pt>
                <c:pt idx="9526">
                  <c:v>-0.26483899999999999</c:v>
                </c:pt>
                <c:pt idx="9527">
                  <c:v>-0.26566200000000001</c:v>
                </c:pt>
                <c:pt idx="9528">
                  <c:v>-0.26646700000000001</c:v>
                </c:pt>
                <c:pt idx="9529">
                  <c:v>-0.26725300000000002</c:v>
                </c:pt>
                <c:pt idx="9530">
                  <c:v>-0.26802799999999999</c:v>
                </c:pt>
                <c:pt idx="9531">
                  <c:v>-0.26880799999999999</c:v>
                </c:pt>
                <c:pt idx="9532">
                  <c:v>-0.26960699999999999</c:v>
                </c:pt>
                <c:pt idx="9533">
                  <c:v>-0.27041700000000002</c:v>
                </c:pt>
                <c:pt idx="9534">
                  <c:v>-0.27122600000000002</c:v>
                </c:pt>
                <c:pt idx="9535">
                  <c:v>-0.272032</c:v>
                </c:pt>
                <c:pt idx="9536">
                  <c:v>-0.272841</c:v>
                </c:pt>
                <c:pt idx="9537">
                  <c:v>-0.27365099999999998</c:v>
                </c:pt>
                <c:pt idx="9538">
                  <c:v>-0.27445599999999998</c:v>
                </c:pt>
                <c:pt idx="9539">
                  <c:v>-0.27525100000000002</c:v>
                </c:pt>
                <c:pt idx="9540">
                  <c:v>-0.276034</c:v>
                </c:pt>
                <c:pt idx="9541">
                  <c:v>-0.27680100000000002</c:v>
                </c:pt>
                <c:pt idx="9542">
                  <c:v>-0.27755299999999999</c:v>
                </c:pt>
                <c:pt idx="9543">
                  <c:v>-0.27829500000000001</c:v>
                </c:pt>
                <c:pt idx="9544">
                  <c:v>-0.27901900000000002</c:v>
                </c:pt>
                <c:pt idx="9545">
                  <c:v>-0.27971200000000002</c:v>
                </c:pt>
                <c:pt idx="9546">
                  <c:v>-0.28036100000000003</c:v>
                </c:pt>
                <c:pt idx="9547">
                  <c:v>-0.28095799999999999</c:v>
                </c:pt>
                <c:pt idx="9548">
                  <c:v>-0.28150500000000001</c:v>
                </c:pt>
                <c:pt idx="9549">
                  <c:v>-0.28200799999999998</c:v>
                </c:pt>
                <c:pt idx="9550">
                  <c:v>-0.282474</c:v>
                </c:pt>
                <c:pt idx="9551">
                  <c:v>-0.28290700000000002</c:v>
                </c:pt>
                <c:pt idx="9552">
                  <c:v>-0.28331400000000001</c:v>
                </c:pt>
                <c:pt idx="9553">
                  <c:v>-0.28370600000000001</c:v>
                </c:pt>
                <c:pt idx="9554">
                  <c:v>-0.284084</c:v>
                </c:pt>
                <c:pt idx="9555">
                  <c:v>-0.28445100000000001</c:v>
                </c:pt>
                <c:pt idx="9556">
                  <c:v>-0.28480699999999998</c:v>
                </c:pt>
                <c:pt idx="9557">
                  <c:v>-0.28515600000000002</c:v>
                </c:pt>
                <c:pt idx="9558">
                  <c:v>-0.285497</c:v>
                </c:pt>
                <c:pt idx="9559">
                  <c:v>-0.28582999999999997</c:v>
                </c:pt>
                <c:pt idx="9560">
                  <c:v>-0.28615000000000002</c:v>
                </c:pt>
                <c:pt idx="9561">
                  <c:v>-0.28644700000000001</c:v>
                </c:pt>
                <c:pt idx="9562">
                  <c:v>-0.28670400000000001</c:v>
                </c:pt>
                <c:pt idx="9563">
                  <c:v>-0.28690399999999999</c:v>
                </c:pt>
                <c:pt idx="9564">
                  <c:v>-0.28703499999999998</c:v>
                </c:pt>
                <c:pt idx="9565">
                  <c:v>-0.28709600000000002</c:v>
                </c:pt>
                <c:pt idx="9566">
                  <c:v>-0.28708600000000001</c:v>
                </c:pt>
                <c:pt idx="9567">
                  <c:v>-0.28700399999999998</c:v>
                </c:pt>
                <c:pt idx="9568">
                  <c:v>-0.28685300000000002</c:v>
                </c:pt>
                <c:pt idx="9569">
                  <c:v>-0.28664000000000001</c:v>
                </c:pt>
                <c:pt idx="9570">
                  <c:v>-0.28637200000000002</c:v>
                </c:pt>
                <c:pt idx="9571">
                  <c:v>-0.286053</c:v>
                </c:pt>
                <c:pt idx="9572">
                  <c:v>-0.28568700000000002</c:v>
                </c:pt>
                <c:pt idx="9573">
                  <c:v>-0.28528199999999998</c:v>
                </c:pt>
                <c:pt idx="9574">
                  <c:v>-0.28485300000000002</c:v>
                </c:pt>
                <c:pt idx="9575">
                  <c:v>-0.284412</c:v>
                </c:pt>
                <c:pt idx="9576">
                  <c:v>-0.283966</c:v>
                </c:pt>
                <c:pt idx="9577">
                  <c:v>-0.28350700000000001</c:v>
                </c:pt>
                <c:pt idx="9578">
                  <c:v>-0.28302300000000002</c:v>
                </c:pt>
                <c:pt idx="9579">
                  <c:v>-0.28251199999999999</c:v>
                </c:pt>
                <c:pt idx="9580">
                  <c:v>-0.281974</c:v>
                </c:pt>
                <c:pt idx="9581">
                  <c:v>-0.28140999999999999</c:v>
                </c:pt>
                <c:pt idx="9582">
                  <c:v>-0.28082000000000001</c:v>
                </c:pt>
                <c:pt idx="9583">
                  <c:v>-0.28020899999999999</c:v>
                </c:pt>
                <c:pt idx="9584">
                  <c:v>-0.27958699999999997</c:v>
                </c:pt>
                <c:pt idx="9585">
                  <c:v>-0.27895900000000001</c:v>
                </c:pt>
                <c:pt idx="9586">
                  <c:v>-0.27832800000000002</c:v>
                </c:pt>
                <c:pt idx="9587">
                  <c:v>-0.27769500000000003</c:v>
                </c:pt>
                <c:pt idx="9588">
                  <c:v>-0.277063</c:v>
                </c:pt>
                <c:pt idx="9589">
                  <c:v>-0.27643499999999999</c:v>
                </c:pt>
                <c:pt idx="9590">
                  <c:v>-0.27581499999999998</c:v>
                </c:pt>
                <c:pt idx="9591">
                  <c:v>-0.275196</c:v>
                </c:pt>
                <c:pt idx="9592">
                  <c:v>-0.274561</c:v>
                </c:pt>
                <c:pt idx="9593">
                  <c:v>-0.273895</c:v>
                </c:pt>
                <c:pt idx="9594">
                  <c:v>-0.27319700000000002</c:v>
                </c:pt>
                <c:pt idx="9595">
                  <c:v>-0.272476</c:v>
                </c:pt>
                <c:pt idx="9596">
                  <c:v>-0.27174199999999998</c:v>
                </c:pt>
                <c:pt idx="9597">
                  <c:v>-0.27100099999999999</c:v>
                </c:pt>
                <c:pt idx="9598">
                  <c:v>-0.27025100000000002</c:v>
                </c:pt>
                <c:pt idx="9599">
                  <c:v>-0.26948899999999998</c:v>
                </c:pt>
                <c:pt idx="9600">
                  <c:v>-0.26871099999999998</c:v>
                </c:pt>
                <c:pt idx="9601">
                  <c:v>-0.26790799999999998</c:v>
                </c:pt>
                <c:pt idx="9602">
                  <c:v>-0.26707599999999998</c:v>
                </c:pt>
                <c:pt idx="9603">
                  <c:v>-0.26621400000000001</c:v>
                </c:pt>
                <c:pt idx="9604">
                  <c:v>-0.26532499999999998</c:v>
                </c:pt>
                <c:pt idx="9605">
                  <c:v>-0.26440399999999997</c:v>
                </c:pt>
                <c:pt idx="9606">
                  <c:v>-0.26343699999999998</c:v>
                </c:pt>
                <c:pt idx="9607">
                  <c:v>-0.26241599999999998</c:v>
                </c:pt>
                <c:pt idx="9608">
                  <c:v>-0.26133299999999998</c:v>
                </c:pt>
                <c:pt idx="9609">
                  <c:v>-0.26018999999999998</c:v>
                </c:pt>
                <c:pt idx="9610">
                  <c:v>-0.25899499999999998</c:v>
                </c:pt>
                <c:pt idx="9611">
                  <c:v>-0.25776199999999999</c:v>
                </c:pt>
                <c:pt idx="9612">
                  <c:v>-0.25650200000000001</c:v>
                </c:pt>
                <c:pt idx="9613">
                  <c:v>-0.25521700000000003</c:v>
                </c:pt>
                <c:pt idx="9614">
                  <c:v>-0.25391000000000002</c:v>
                </c:pt>
                <c:pt idx="9615">
                  <c:v>-0.25258000000000003</c:v>
                </c:pt>
                <c:pt idx="9616">
                  <c:v>-0.251218</c:v>
                </c:pt>
                <c:pt idx="9617">
                  <c:v>-0.24981700000000001</c:v>
                </c:pt>
                <c:pt idx="9618">
                  <c:v>-0.248388</c:v>
                </c:pt>
                <c:pt idx="9619">
                  <c:v>-0.24695800000000001</c:v>
                </c:pt>
                <c:pt idx="9620">
                  <c:v>-0.24554300000000001</c:v>
                </c:pt>
                <c:pt idx="9621">
                  <c:v>-0.24413499999999999</c:v>
                </c:pt>
                <c:pt idx="9622">
                  <c:v>-0.242724</c:v>
                </c:pt>
                <c:pt idx="9623">
                  <c:v>-0.241311</c:v>
                </c:pt>
                <c:pt idx="9624">
                  <c:v>-0.239893</c:v>
                </c:pt>
                <c:pt idx="9625">
                  <c:v>-0.23846200000000001</c:v>
                </c:pt>
                <c:pt idx="9626">
                  <c:v>-0.23702300000000001</c:v>
                </c:pt>
                <c:pt idx="9627">
                  <c:v>-0.23558200000000001</c:v>
                </c:pt>
                <c:pt idx="9628">
                  <c:v>-0.23414299999999999</c:v>
                </c:pt>
                <c:pt idx="9629">
                  <c:v>-0.232706</c:v>
                </c:pt>
                <c:pt idx="9630">
                  <c:v>-0.231266</c:v>
                </c:pt>
                <c:pt idx="9631">
                  <c:v>-0.22980400000000001</c:v>
                </c:pt>
                <c:pt idx="9632">
                  <c:v>-0.22829099999999999</c:v>
                </c:pt>
                <c:pt idx="9633">
                  <c:v>-0.22670799999999999</c:v>
                </c:pt>
                <c:pt idx="9634">
                  <c:v>-0.22507199999999999</c:v>
                </c:pt>
                <c:pt idx="9635">
                  <c:v>-0.22340499999999999</c:v>
                </c:pt>
                <c:pt idx="9636">
                  <c:v>-0.22170799999999999</c:v>
                </c:pt>
                <c:pt idx="9637">
                  <c:v>-0.21998000000000001</c:v>
                </c:pt>
                <c:pt idx="9638">
                  <c:v>-0.21823000000000001</c:v>
                </c:pt>
                <c:pt idx="9639">
                  <c:v>-0.21647</c:v>
                </c:pt>
                <c:pt idx="9640">
                  <c:v>-0.21470600000000001</c:v>
                </c:pt>
                <c:pt idx="9641">
                  <c:v>-0.21293599999999999</c:v>
                </c:pt>
                <c:pt idx="9642">
                  <c:v>-0.21116599999999999</c:v>
                </c:pt>
                <c:pt idx="9643">
                  <c:v>-0.209395</c:v>
                </c:pt>
                <c:pt idx="9644">
                  <c:v>-0.207624</c:v>
                </c:pt>
                <c:pt idx="9645">
                  <c:v>-0.20585899999999999</c:v>
                </c:pt>
                <c:pt idx="9646">
                  <c:v>-0.20410600000000001</c:v>
                </c:pt>
                <c:pt idx="9647">
                  <c:v>-0.202374</c:v>
                </c:pt>
                <c:pt idx="9648">
                  <c:v>-0.20066600000000001</c:v>
                </c:pt>
                <c:pt idx="9649">
                  <c:v>-0.19897799999999999</c:v>
                </c:pt>
                <c:pt idx="9650">
                  <c:v>-0.19730800000000001</c:v>
                </c:pt>
                <c:pt idx="9651">
                  <c:v>-0.195656</c:v>
                </c:pt>
                <c:pt idx="9652">
                  <c:v>-0.194024</c:v>
                </c:pt>
                <c:pt idx="9653">
                  <c:v>-0.19240699999999999</c:v>
                </c:pt>
                <c:pt idx="9654">
                  <c:v>-0.19079699999999999</c:v>
                </c:pt>
                <c:pt idx="9655">
                  <c:v>-0.189195</c:v>
                </c:pt>
                <c:pt idx="9656">
                  <c:v>-0.187612</c:v>
                </c:pt>
                <c:pt idx="9657">
                  <c:v>-0.186055</c:v>
                </c:pt>
                <c:pt idx="9658">
                  <c:v>-0.18451400000000001</c:v>
                </c:pt>
                <c:pt idx="9659">
                  <c:v>-0.182981</c:v>
                </c:pt>
                <c:pt idx="9660">
                  <c:v>-0.18146699999999999</c:v>
                </c:pt>
                <c:pt idx="9661">
                  <c:v>-0.17998400000000001</c:v>
                </c:pt>
                <c:pt idx="9662">
                  <c:v>-0.17854</c:v>
                </c:pt>
                <c:pt idx="9663">
                  <c:v>-0.17713100000000001</c:v>
                </c:pt>
                <c:pt idx="9664">
                  <c:v>-0.175756</c:v>
                </c:pt>
                <c:pt idx="9665">
                  <c:v>-0.17441599999999999</c:v>
                </c:pt>
                <c:pt idx="9666">
                  <c:v>-0.17311299999999999</c:v>
                </c:pt>
                <c:pt idx="9667">
                  <c:v>-0.171851</c:v>
                </c:pt>
                <c:pt idx="9668">
                  <c:v>-0.17064199999999999</c:v>
                </c:pt>
                <c:pt idx="9669">
                  <c:v>-0.169492</c:v>
                </c:pt>
                <c:pt idx="9670">
                  <c:v>-0.168409</c:v>
                </c:pt>
                <c:pt idx="9671">
                  <c:v>-0.16739699999999999</c:v>
                </c:pt>
                <c:pt idx="9672">
                  <c:v>-0.16645799999999999</c:v>
                </c:pt>
                <c:pt idx="9673">
                  <c:v>-0.16559099999999999</c:v>
                </c:pt>
                <c:pt idx="9674">
                  <c:v>-0.164794</c:v>
                </c:pt>
                <c:pt idx="9675">
                  <c:v>-0.16406799999999999</c:v>
                </c:pt>
                <c:pt idx="9676">
                  <c:v>-0.163415</c:v>
                </c:pt>
                <c:pt idx="9677">
                  <c:v>-0.16284499999999999</c:v>
                </c:pt>
                <c:pt idx="9678">
                  <c:v>-0.16236900000000001</c:v>
                </c:pt>
                <c:pt idx="9679">
                  <c:v>-0.161991</c:v>
                </c:pt>
                <c:pt idx="9680">
                  <c:v>-0.16170599999999999</c:v>
                </c:pt>
                <c:pt idx="9681">
                  <c:v>-0.16150800000000001</c:v>
                </c:pt>
                <c:pt idx="9682">
                  <c:v>-0.16139500000000001</c:v>
                </c:pt>
                <c:pt idx="9683">
                  <c:v>-0.16136200000000001</c:v>
                </c:pt>
                <c:pt idx="9684">
                  <c:v>-0.16140399999999999</c:v>
                </c:pt>
                <c:pt idx="9685">
                  <c:v>-0.16152</c:v>
                </c:pt>
                <c:pt idx="9686">
                  <c:v>-0.16170799999999999</c:v>
                </c:pt>
                <c:pt idx="9687">
                  <c:v>-0.161967</c:v>
                </c:pt>
                <c:pt idx="9688">
                  <c:v>-0.162299</c:v>
                </c:pt>
                <c:pt idx="9689">
                  <c:v>-0.16271099999999999</c:v>
                </c:pt>
                <c:pt idx="9690">
                  <c:v>-0.163212</c:v>
                </c:pt>
                <c:pt idx="9691">
                  <c:v>-0.16380600000000001</c:v>
                </c:pt>
                <c:pt idx="9692">
                  <c:v>-0.164495</c:v>
                </c:pt>
                <c:pt idx="9693">
                  <c:v>-0.165272</c:v>
                </c:pt>
                <c:pt idx="9694">
                  <c:v>-0.166128</c:v>
                </c:pt>
                <c:pt idx="9695">
                  <c:v>-0.16705700000000001</c:v>
                </c:pt>
                <c:pt idx="9696">
                  <c:v>-0.16805400000000001</c:v>
                </c:pt>
                <c:pt idx="9697">
                  <c:v>-0.16911300000000001</c:v>
                </c:pt>
                <c:pt idx="9698">
                  <c:v>-0.17022899999999999</c:v>
                </c:pt>
                <c:pt idx="9699">
                  <c:v>-0.171404</c:v>
                </c:pt>
                <c:pt idx="9700">
                  <c:v>-0.17263300000000001</c:v>
                </c:pt>
                <c:pt idx="9701">
                  <c:v>-0.17391100000000001</c:v>
                </c:pt>
                <c:pt idx="9702">
                  <c:v>-0.17522799999999999</c:v>
                </c:pt>
                <c:pt idx="9703">
                  <c:v>-0.176564</c:v>
                </c:pt>
                <c:pt idx="9704">
                  <c:v>-0.17790400000000001</c:v>
                </c:pt>
                <c:pt idx="9705">
                  <c:v>-0.17925199999999999</c:v>
                </c:pt>
                <c:pt idx="9706">
                  <c:v>-0.18062</c:v>
                </c:pt>
                <c:pt idx="9707">
                  <c:v>-0.18201300000000001</c:v>
                </c:pt>
                <c:pt idx="9708">
                  <c:v>-0.183422</c:v>
                </c:pt>
                <c:pt idx="9709">
                  <c:v>-0.184836</c:v>
                </c:pt>
                <c:pt idx="9710">
                  <c:v>-0.186253</c:v>
                </c:pt>
                <c:pt idx="9711">
                  <c:v>-0.18767300000000001</c:v>
                </c:pt>
                <c:pt idx="9712">
                  <c:v>-0.18909599999999999</c:v>
                </c:pt>
                <c:pt idx="9713">
                  <c:v>-0.19051999999999999</c:v>
                </c:pt>
                <c:pt idx="9714">
                  <c:v>-0.191939</c:v>
                </c:pt>
                <c:pt idx="9715">
                  <c:v>-0.19334799999999999</c:v>
                </c:pt>
                <c:pt idx="9716">
                  <c:v>-0.194745</c:v>
                </c:pt>
                <c:pt idx="9717">
                  <c:v>-0.19612499999999999</c:v>
                </c:pt>
                <c:pt idx="9718">
                  <c:v>-0.197467</c:v>
                </c:pt>
                <c:pt idx="9719">
                  <c:v>-0.19873399999999999</c:v>
                </c:pt>
                <c:pt idx="9720">
                  <c:v>-0.19989899999999999</c:v>
                </c:pt>
                <c:pt idx="9721">
                  <c:v>-0.20097499999999999</c:v>
                </c:pt>
                <c:pt idx="9722">
                  <c:v>-0.20199</c:v>
                </c:pt>
                <c:pt idx="9723">
                  <c:v>-0.20294799999999999</c:v>
                </c:pt>
                <c:pt idx="9724">
                  <c:v>-0.20383799999999999</c:v>
                </c:pt>
                <c:pt idx="9725">
                  <c:v>-0.20465800000000001</c:v>
                </c:pt>
                <c:pt idx="9726">
                  <c:v>-0.20541300000000001</c:v>
                </c:pt>
                <c:pt idx="9727">
                  <c:v>-0.20610700000000001</c:v>
                </c:pt>
                <c:pt idx="9728">
                  <c:v>-0.206732</c:v>
                </c:pt>
                <c:pt idx="9729">
                  <c:v>-0.20727999999999999</c:v>
                </c:pt>
                <c:pt idx="9730">
                  <c:v>-0.20774699999999999</c:v>
                </c:pt>
                <c:pt idx="9731">
                  <c:v>-0.20813400000000001</c:v>
                </c:pt>
                <c:pt idx="9732">
                  <c:v>-0.20844499999999999</c:v>
                </c:pt>
                <c:pt idx="9733">
                  <c:v>-0.20868900000000001</c:v>
                </c:pt>
                <c:pt idx="9734">
                  <c:v>-0.20887600000000001</c:v>
                </c:pt>
                <c:pt idx="9735">
                  <c:v>-0.209006</c:v>
                </c:pt>
                <c:pt idx="9736">
                  <c:v>-0.20907300000000001</c:v>
                </c:pt>
                <c:pt idx="9737">
                  <c:v>-0.209069</c:v>
                </c:pt>
                <c:pt idx="9738">
                  <c:v>-0.20899100000000001</c:v>
                </c:pt>
                <c:pt idx="9739">
                  <c:v>-0.208839</c:v>
                </c:pt>
                <c:pt idx="9740">
                  <c:v>-0.20860600000000001</c:v>
                </c:pt>
                <c:pt idx="9741">
                  <c:v>-0.208285</c:v>
                </c:pt>
                <c:pt idx="9742">
                  <c:v>-0.20787</c:v>
                </c:pt>
                <c:pt idx="9743">
                  <c:v>-0.20735300000000001</c:v>
                </c:pt>
                <c:pt idx="9744">
                  <c:v>-0.206732</c:v>
                </c:pt>
                <c:pt idx="9745">
                  <c:v>-0.20600599999999999</c:v>
                </c:pt>
                <c:pt idx="9746">
                  <c:v>-0.205176</c:v>
                </c:pt>
                <c:pt idx="9747">
                  <c:v>-0.20424500000000001</c:v>
                </c:pt>
                <c:pt idx="9748">
                  <c:v>-0.20322000000000001</c:v>
                </c:pt>
                <c:pt idx="9749">
                  <c:v>-0.20211100000000001</c:v>
                </c:pt>
                <c:pt idx="9750">
                  <c:v>-0.20091999999999999</c:v>
                </c:pt>
                <c:pt idx="9751">
                  <c:v>-0.19964999999999999</c:v>
                </c:pt>
                <c:pt idx="9752">
                  <c:v>-0.198299</c:v>
                </c:pt>
                <c:pt idx="9753">
                  <c:v>-0.19686200000000001</c:v>
                </c:pt>
                <c:pt idx="9754">
                  <c:v>-0.19533800000000001</c:v>
                </c:pt>
                <c:pt idx="9755">
                  <c:v>-0.19373299999999999</c:v>
                </c:pt>
                <c:pt idx="9756">
                  <c:v>-0.19205900000000001</c:v>
                </c:pt>
                <c:pt idx="9757">
                  <c:v>-0.190328</c:v>
                </c:pt>
                <c:pt idx="9758">
                  <c:v>-0.18854099999999999</c:v>
                </c:pt>
                <c:pt idx="9759">
                  <c:v>-0.186698</c:v>
                </c:pt>
                <c:pt idx="9760">
                  <c:v>-0.18480199999999999</c:v>
                </c:pt>
                <c:pt idx="9761">
                  <c:v>-0.18285399999999999</c:v>
                </c:pt>
                <c:pt idx="9762">
                  <c:v>-0.18085699999999999</c:v>
                </c:pt>
                <c:pt idx="9763">
                  <c:v>-0.178813</c:v>
                </c:pt>
                <c:pt idx="9764">
                  <c:v>-0.17672299999999999</c:v>
                </c:pt>
                <c:pt idx="9765">
                  <c:v>-0.17458399999999999</c:v>
                </c:pt>
                <c:pt idx="9766">
                  <c:v>-0.17239699999999999</c:v>
                </c:pt>
                <c:pt idx="9767">
                  <c:v>-0.17016500000000001</c:v>
                </c:pt>
                <c:pt idx="9768">
                  <c:v>-0.16789100000000001</c:v>
                </c:pt>
                <c:pt idx="9769">
                  <c:v>-0.165571</c:v>
                </c:pt>
                <c:pt idx="9770">
                  <c:v>-0.16319700000000001</c:v>
                </c:pt>
                <c:pt idx="9771">
                  <c:v>-0.16076299999999999</c:v>
                </c:pt>
                <c:pt idx="9772">
                  <c:v>-0.15826699999999999</c:v>
                </c:pt>
                <c:pt idx="9773">
                  <c:v>-0.15571199999999999</c:v>
                </c:pt>
                <c:pt idx="9774">
                  <c:v>-0.153109</c:v>
                </c:pt>
                <c:pt idx="9775">
                  <c:v>-0.15046899999999999</c:v>
                </c:pt>
                <c:pt idx="9776">
                  <c:v>-0.14779800000000001</c:v>
                </c:pt>
                <c:pt idx="9777">
                  <c:v>-0.14510100000000001</c:v>
                </c:pt>
                <c:pt idx="9778">
                  <c:v>-0.14238300000000001</c:v>
                </c:pt>
                <c:pt idx="9779">
                  <c:v>-0.13964699999999999</c:v>
                </c:pt>
                <c:pt idx="9780">
                  <c:v>-0.13689699999999999</c:v>
                </c:pt>
                <c:pt idx="9781">
                  <c:v>-0.13413</c:v>
                </c:pt>
                <c:pt idx="9782">
                  <c:v>-0.13134699999999999</c:v>
                </c:pt>
                <c:pt idx="9783">
                  <c:v>-0.128555</c:v>
                </c:pt>
                <c:pt idx="9784">
                  <c:v>-0.12576300000000001</c:v>
                </c:pt>
                <c:pt idx="9785">
                  <c:v>-0.122979</c:v>
                </c:pt>
                <c:pt idx="9786">
                  <c:v>-0.12020599999999999</c:v>
                </c:pt>
                <c:pt idx="9787">
                  <c:v>-0.11744300000000001</c:v>
                </c:pt>
                <c:pt idx="9788">
                  <c:v>-0.11468399999999999</c:v>
                </c:pt>
                <c:pt idx="9789">
                  <c:v>-0.111925</c:v>
                </c:pt>
                <c:pt idx="9790">
                  <c:v>-0.10915999999999999</c:v>
                </c:pt>
                <c:pt idx="9791">
                  <c:v>-0.106389</c:v>
                </c:pt>
                <c:pt idx="9792">
                  <c:v>-0.103616</c:v>
                </c:pt>
                <c:pt idx="9793">
                  <c:v>-0.100851</c:v>
                </c:pt>
                <c:pt idx="9794">
                  <c:v>-9.81046E-2</c:v>
                </c:pt>
                <c:pt idx="9795">
                  <c:v>-9.5384999999999998E-2</c:v>
                </c:pt>
                <c:pt idx="9796">
                  <c:v>-9.2694100000000001E-2</c:v>
                </c:pt>
                <c:pt idx="9797">
                  <c:v>-9.0034000000000003E-2</c:v>
                </c:pt>
                <c:pt idx="9798">
                  <c:v>-8.7410100000000004E-2</c:v>
                </c:pt>
                <c:pt idx="9799">
                  <c:v>-8.4827E-2</c:v>
                </c:pt>
                <c:pt idx="9800">
                  <c:v>-8.22856E-2</c:v>
                </c:pt>
                <c:pt idx="9801">
                  <c:v>-7.9790299999999995E-2</c:v>
                </c:pt>
                <c:pt idx="9802">
                  <c:v>-7.7346600000000001E-2</c:v>
                </c:pt>
                <c:pt idx="9803">
                  <c:v>-7.4956499999999995E-2</c:v>
                </c:pt>
                <c:pt idx="9804">
                  <c:v>-7.2621000000000005E-2</c:v>
                </c:pt>
                <c:pt idx="9805">
                  <c:v>-7.0344400000000001E-2</c:v>
                </c:pt>
                <c:pt idx="9806">
                  <c:v>-6.8132600000000001E-2</c:v>
                </c:pt>
                <c:pt idx="9807">
                  <c:v>-6.5987400000000002E-2</c:v>
                </c:pt>
                <c:pt idx="9808">
                  <c:v>-6.3908900000000005E-2</c:v>
                </c:pt>
                <c:pt idx="9809">
                  <c:v>-6.1899900000000001E-2</c:v>
                </c:pt>
                <c:pt idx="9810">
                  <c:v>-5.99622E-2</c:v>
                </c:pt>
                <c:pt idx="9811">
                  <c:v>-5.8094399999999997E-2</c:v>
                </c:pt>
                <c:pt idx="9812">
                  <c:v>-5.6297100000000003E-2</c:v>
                </c:pt>
                <c:pt idx="9813">
                  <c:v>-5.4573999999999998E-2</c:v>
                </c:pt>
                <c:pt idx="9814">
                  <c:v>-5.2929799999999999E-2</c:v>
                </c:pt>
                <c:pt idx="9815">
                  <c:v>-5.1371600000000003E-2</c:v>
                </c:pt>
                <c:pt idx="9816">
                  <c:v>-4.9903099999999999E-2</c:v>
                </c:pt>
                <c:pt idx="9817">
                  <c:v>-4.8518499999999999E-2</c:v>
                </c:pt>
                <c:pt idx="9818">
                  <c:v>-4.7211299999999998E-2</c:v>
                </c:pt>
                <c:pt idx="9819">
                  <c:v>-4.5983400000000001E-2</c:v>
                </c:pt>
                <c:pt idx="9820">
                  <c:v>-4.4842E-2</c:v>
                </c:pt>
                <c:pt idx="9821">
                  <c:v>-4.3789099999999997E-2</c:v>
                </c:pt>
                <c:pt idx="9822">
                  <c:v>-4.28218E-2</c:v>
                </c:pt>
                <c:pt idx="9823">
                  <c:v>-4.1936300000000003E-2</c:v>
                </c:pt>
                <c:pt idx="9824">
                  <c:v>-4.1130399999999998E-2</c:v>
                </c:pt>
                <c:pt idx="9825">
                  <c:v>-4.0405700000000003E-2</c:v>
                </c:pt>
                <c:pt idx="9826">
                  <c:v>-3.9764099999999997E-2</c:v>
                </c:pt>
                <c:pt idx="9827">
                  <c:v>-3.92056E-2</c:v>
                </c:pt>
                <c:pt idx="9828">
                  <c:v>-3.8733799999999999E-2</c:v>
                </c:pt>
                <c:pt idx="9829">
                  <c:v>-3.8350799999999997E-2</c:v>
                </c:pt>
                <c:pt idx="9830">
                  <c:v>-3.8051399999999999E-2</c:v>
                </c:pt>
                <c:pt idx="9831">
                  <c:v>-3.7829300000000003E-2</c:v>
                </c:pt>
                <c:pt idx="9832">
                  <c:v>-3.7682500000000001E-2</c:v>
                </c:pt>
                <c:pt idx="9833">
                  <c:v>-3.7610200000000003E-2</c:v>
                </c:pt>
                <c:pt idx="9834">
                  <c:v>-3.7609700000000003E-2</c:v>
                </c:pt>
                <c:pt idx="9835">
                  <c:v>-3.7679400000000002E-2</c:v>
                </c:pt>
                <c:pt idx="9836">
                  <c:v>-3.7820699999999999E-2</c:v>
                </c:pt>
                <c:pt idx="9837">
                  <c:v>-3.8032499999999997E-2</c:v>
                </c:pt>
                <c:pt idx="9838">
                  <c:v>-3.8312800000000001E-2</c:v>
                </c:pt>
                <c:pt idx="9839">
                  <c:v>-3.86641E-2</c:v>
                </c:pt>
                <c:pt idx="9840">
                  <c:v>-3.9085700000000001E-2</c:v>
                </c:pt>
                <c:pt idx="9841">
                  <c:v>-3.9568399999999997E-2</c:v>
                </c:pt>
                <c:pt idx="9842">
                  <c:v>-4.0104399999999998E-2</c:v>
                </c:pt>
                <c:pt idx="9843">
                  <c:v>-4.0696499999999997E-2</c:v>
                </c:pt>
                <c:pt idx="9844">
                  <c:v>-4.1350600000000001E-2</c:v>
                </c:pt>
                <c:pt idx="9845">
                  <c:v>-4.2063400000000001E-2</c:v>
                </c:pt>
                <c:pt idx="9846">
                  <c:v>-4.28259E-2</c:v>
                </c:pt>
                <c:pt idx="9847">
                  <c:v>-4.3631000000000003E-2</c:v>
                </c:pt>
                <c:pt idx="9848">
                  <c:v>-4.4474800000000002E-2</c:v>
                </c:pt>
                <c:pt idx="9849">
                  <c:v>-4.5351599999999999E-2</c:v>
                </c:pt>
                <c:pt idx="9850">
                  <c:v>-4.6254099999999999E-2</c:v>
                </c:pt>
                <c:pt idx="9851">
                  <c:v>-4.7177499999999997E-2</c:v>
                </c:pt>
                <c:pt idx="9852">
                  <c:v>-4.8122199999999997E-2</c:v>
                </c:pt>
                <c:pt idx="9853">
                  <c:v>-4.9091000000000003E-2</c:v>
                </c:pt>
                <c:pt idx="9854">
                  <c:v>-5.0080600000000003E-2</c:v>
                </c:pt>
                <c:pt idx="9855">
                  <c:v>-5.10783E-2</c:v>
                </c:pt>
                <c:pt idx="9856">
                  <c:v>-5.2063499999999999E-2</c:v>
                </c:pt>
                <c:pt idx="9857">
                  <c:v>-5.3009100000000003E-2</c:v>
                </c:pt>
                <c:pt idx="9858">
                  <c:v>-5.3900700000000003E-2</c:v>
                </c:pt>
                <c:pt idx="9859">
                  <c:v>-5.4753799999999998E-2</c:v>
                </c:pt>
                <c:pt idx="9860">
                  <c:v>-5.5586499999999997E-2</c:v>
                </c:pt>
                <c:pt idx="9861">
                  <c:v>-5.6395099999999997E-2</c:v>
                </c:pt>
                <c:pt idx="9862">
                  <c:v>-5.7172099999999997E-2</c:v>
                </c:pt>
                <c:pt idx="9863">
                  <c:v>-5.79198E-2</c:v>
                </c:pt>
                <c:pt idx="9864">
                  <c:v>-5.8639900000000002E-2</c:v>
                </c:pt>
                <c:pt idx="9865">
                  <c:v>-5.9328600000000002E-2</c:v>
                </c:pt>
                <c:pt idx="9866">
                  <c:v>-5.9981100000000002E-2</c:v>
                </c:pt>
                <c:pt idx="9867">
                  <c:v>-6.0595299999999998E-2</c:v>
                </c:pt>
                <c:pt idx="9868">
                  <c:v>-6.1169899999999999E-2</c:v>
                </c:pt>
                <c:pt idx="9869">
                  <c:v>-6.1702E-2</c:v>
                </c:pt>
                <c:pt idx="9870">
                  <c:v>-6.2189300000000003E-2</c:v>
                </c:pt>
                <c:pt idx="9871">
                  <c:v>-6.2631400000000004E-2</c:v>
                </c:pt>
                <c:pt idx="9872">
                  <c:v>-6.3029199999999994E-2</c:v>
                </c:pt>
                <c:pt idx="9873">
                  <c:v>-6.3382999999999995E-2</c:v>
                </c:pt>
                <c:pt idx="9874">
                  <c:v>-6.3688599999999998E-2</c:v>
                </c:pt>
                <c:pt idx="9875">
                  <c:v>-6.39406E-2</c:v>
                </c:pt>
                <c:pt idx="9876">
                  <c:v>-6.41404E-2</c:v>
                </c:pt>
                <c:pt idx="9877">
                  <c:v>-6.4289799999999994E-2</c:v>
                </c:pt>
                <c:pt idx="9878">
                  <c:v>-6.4382700000000001E-2</c:v>
                </c:pt>
                <c:pt idx="9879">
                  <c:v>-6.4410400000000007E-2</c:v>
                </c:pt>
                <c:pt idx="9880">
                  <c:v>-6.4368599999999998E-2</c:v>
                </c:pt>
                <c:pt idx="9881">
                  <c:v>-6.4256999999999995E-2</c:v>
                </c:pt>
                <c:pt idx="9882">
                  <c:v>-6.4074000000000006E-2</c:v>
                </c:pt>
                <c:pt idx="9883">
                  <c:v>-6.3816300000000006E-2</c:v>
                </c:pt>
                <c:pt idx="9884">
                  <c:v>-6.34826E-2</c:v>
                </c:pt>
                <c:pt idx="9885">
                  <c:v>-6.3072600000000006E-2</c:v>
                </c:pt>
                <c:pt idx="9886">
                  <c:v>-6.2587500000000004E-2</c:v>
                </c:pt>
                <c:pt idx="9887">
                  <c:v>-6.2029399999999998E-2</c:v>
                </c:pt>
                <c:pt idx="9888">
                  <c:v>-6.1397899999999998E-2</c:v>
                </c:pt>
                <c:pt idx="9889">
                  <c:v>-6.0692700000000002E-2</c:v>
                </c:pt>
                <c:pt idx="9890">
                  <c:v>-5.9917699999999997E-2</c:v>
                </c:pt>
                <c:pt idx="9891">
                  <c:v>-5.90766E-2</c:v>
                </c:pt>
                <c:pt idx="9892">
                  <c:v>-5.8171199999999999E-2</c:v>
                </c:pt>
                <c:pt idx="9893">
                  <c:v>-5.7202000000000003E-2</c:v>
                </c:pt>
                <c:pt idx="9894">
                  <c:v>-5.6168700000000002E-2</c:v>
                </c:pt>
                <c:pt idx="9895">
                  <c:v>-5.5073200000000003E-2</c:v>
                </c:pt>
                <c:pt idx="9896">
                  <c:v>-5.3920799999999998E-2</c:v>
                </c:pt>
                <c:pt idx="9897">
                  <c:v>-5.2715400000000003E-2</c:v>
                </c:pt>
                <c:pt idx="9898">
                  <c:v>-5.1456700000000001E-2</c:v>
                </c:pt>
                <c:pt idx="9899">
                  <c:v>-5.0142100000000002E-2</c:v>
                </c:pt>
                <c:pt idx="9900">
                  <c:v>-4.8771099999999998E-2</c:v>
                </c:pt>
                <c:pt idx="9901">
                  <c:v>-4.7345999999999999E-2</c:v>
                </c:pt>
                <c:pt idx="9902">
                  <c:v>-4.5869199999999999E-2</c:v>
                </c:pt>
                <c:pt idx="9903">
                  <c:v>-4.4343399999999998E-2</c:v>
                </c:pt>
                <c:pt idx="9904">
                  <c:v>-4.2773199999999997E-2</c:v>
                </c:pt>
                <c:pt idx="9905">
                  <c:v>-4.1161999999999997E-2</c:v>
                </c:pt>
                <c:pt idx="9906">
                  <c:v>-3.9510099999999999E-2</c:v>
                </c:pt>
                <c:pt idx="9907">
                  <c:v>-3.7817900000000002E-2</c:v>
                </c:pt>
                <c:pt idx="9908">
                  <c:v>-3.6087899999999999E-2</c:v>
                </c:pt>
                <c:pt idx="9909">
                  <c:v>-3.4324E-2</c:v>
                </c:pt>
                <c:pt idx="9910">
                  <c:v>-3.25299E-2</c:v>
                </c:pt>
                <c:pt idx="9911">
                  <c:v>-3.0709E-2</c:v>
                </c:pt>
                <c:pt idx="9912">
                  <c:v>-2.88635E-2</c:v>
                </c:pt>
                <c:pt idx="9913">
                  <c:v>-2.6993400000000001E-2</c:v>
                </c:pt>
                <c:pt idx="9914">
                  <c:v>-2.5099300000000001E-2</c:v>
                </c:pt>
                <c:pt idx="9915">
                  <c:v>-2.3184300000000001E-2</c:v>
                </c:pt>
                <c:pt idx="9916">
                  <c:v>-2.1253999999999999E-2</c:v>
                </c:pt>
                <c:pt idx="9917">
                  <c:v>-1.93119E-2</c:v>
                </c:pt>
                <c:pt idx="9918">
                  <c:v>-1.7359400000000001E-2</c:v>
                </c:pt>
                <c:pt idx="9919">
                  <c:v>-1.53983E-2</c:v>
                </c:pt>
                <c:pt idx="9920">
                  <c:v>-1.3431999999999999E-2</c:v>
                </c:pt>
                <c:pt idx="9921">
                  <c:v>-1.1464E-2</c:v>
                </c:pt>
                <c:pt idx="9922" formatCode="0.00E+00">
                  <c:v>-9.4957400000000008E-3</c:v>
                </c:pt>
                <c:pt idx="9923" formatCode="0.00E+00">
                  <c:v>-7.5275200000000002E-3</c:v>
                </c:pt>
                <c:pt idx="9924" formatCode="0.00E+00">
                  <c:v>-5.5637500000000001E-3</c:v>
                </c:pt>
                <c:pt idx="9925" formatCode="0.00E+00">
                  <c:v>-3.6094E-3</c:v>
                </c:pt>
                <c:pt idx="9926" formatCode="0.00E+00">
                  <c:v>-1.66402E-3</c:v>
                </c:pt>
                <c:pt idx="9927" formatCode="0.00E+00">
                  <c:v>2.76982E-4</c:v>
                </c:pt>
                <c:pt idx="9928" formatCode="0.00E+00">
                  <c:v>2.2168399999999999E-3</c:v>
                </c:pt>
                <c:pt idx="9929" formatCode="0.00E+00">
                  <c:v>4.1543700000000001E-3</c:v>
                </c:pt>
                <c:pt idx="9930" formatCode="0.00E+00">
                  <c:v>6.0847399999999999E-3</c:v>
                </c:pt>
                <c:pt idx="9931" formatCode="0.00E+00">
                  <c:v>8.0019400000000008E-3</c:v>
                </c:pt>
                <c:pt idx="9932" formatCode="0.00E+00">
                  <c:v>9.9020500000000008E-3</c:v>
                </c:pt>
                <c:pt idx="9933">
                  <c:v>1.1784299999999999E-2</c:v>
                </c:pt>
                <c:pt idx="9934">
                  <c:v>1.3649E-2</c:v>
                </c:pt>
                <c:pt idx="9935">
                  <c:v>1.54941E-2</c:v>
                </c:pt>
                <c:pt idx="9936">
                  <c:v>1.7316600000000001E-2</c:v>
                </c:pt>
                <c:pt idx="9937">
                  <c:v>1.9115400000000001E-2</c:v>
                </c:pt>
                <c:pt idx="9938">
                  <c:v>2.0890599999999999E-2</c:v>
                </c:pt>
                <c:pt idx="9939">
                  <c:v>2.26407E-2</c:v>
                </c:pt>
                <c:pt idx="9940">
                  <c:v>2.43641E-2</c:v>
                </c:pt>
                <c:pt idx="9941">
                  <c:v>2.6058100000000001E-2</c:v>
                </c:pt>
                <c:pt idx="9942">
                  <c:v>2.7720600000000001E-2</c:v>
                </c:pt>
                <c:pt idx="9943">
                  <c:v>2.93526E-2</c:v>
                </c:pt>
                <c:pt idx="9944">
                  <c:v>3.0955699999999999E-2</c:v>
                </c:pt>
                <c:pt idx="9945">
                  <c:v>3.2529500000000003E-2</c:v>
                </c:pt>
                <c:pt idx="9946">
                  <c:v>3.4070900000000001E-2</c:v>
                </c:pt>
                <c:pt idx="9947">
                  <c:v>3.5577499999999998E-2</c:v>
                </c:pt>
                <c:pt idx="9948">
                  <c:v>3.7051399999999998E-2</c:v>
                </c:pt>
                <c:pt idx="9949">
                  <c:v>3.84959E-2</c:v>
                </c:pt>
                <c:pt idx="9950">
                  <c:v>3.9911700000000001E-2</c:v>
                </c:pt>
                <c:pt idx="9951">
                  <c:v>4.1297599999999997E-2</c:v>
                </c:pt>
                <c:pt idx="9952">
                  <c:v>4.2652099999999998E-2</c:v>
                </c:pt>
                <c:pt idx="9953">
                  <c:v>4.3975800000000002E-2</c:v>
                </c:pt>
                <c:pt idx="9954">
                  <c:v>4.5270299999999999E-2</c:v>
                </c:pt>
                <c:pt idx="9955">
                  <c:v>4.6534100000000002E-2</c:v>
                </c:pt>
                <c:pt idx="9956">
                  <c:v>4.7764099999999997E-2</c:v>
                </c:pt>
                <c:pt idx="9957">
                  <c:v>4.8957100000000003E-2</c:v>
                </c:pt>
                <c:pt idx="9958">
                  <c:v>5.0110399999999999E-2</c:v>
                </c:pt>
                <c:pt idx="9959">
                  <c:v>5.1223499999999998E-2</c:v>
                </c:pt>
                <c:pt idx="9960">
                  <c:v>5.2299400000000003E-2</c:v>
                </c:pt>
                <c:pt idx="9961">
                  <c:v>5.3342199999999999E-2</c:v>
                </c:pt>
                <c:pt idx="9962">
                  <c:v>5.4354399999999997E-2</c:v>
                </c:pt>
                <c:pt idx="9963">
                  <c:v>5.5335700000000002E-2</c:v>
                </c:pt>
                <c:pt idx="9964">
                  <c:v>5.6285099999999998E-2</c:v>
                </c:pt>
                <c:pt idx="9965">
                  <c:v>5.7202500000000003E-2</c:v>
                </c:pt>
                <c:pt idx="9966">
                  <c:v>5.8089700000000001E-2</c:v>
                </c:pt>
                <c:pt idx="9967">
                  <c:v>5.8950200000000001E-2</c:v>
                </c:pt>
                <c:pt idx="9968">
                  <c:v>5.9786499999999999E-2</c:v>
                </c:pt>
                <c:pt idx="9969">
                  <c:v>6.0595799999999998E-2</c:v>
                </c:pt>
                <c:pt idx="9970">
                  <c:v>6.1374199999999997E-2</c:v>
                </c:pt>
                <c:pt idx="9971">
                  <c:v>6.2121799999999998E-2</c:v>
                </c:pt>
                <c:pt idx="9972">
                  <c:v>6.2841300000000003E-2</c:v>
                </c:pt>
                <c:pt idx="9973">
                  <c:v>6.3535300000000003E-2</c:v>
                </c:pt>
                <c:pt idx="9974">
                  <c:v>6.4207100000000003E-2</c:v>
                </c:pt>
                <c:pt idx="9975">
                  <c:v>6.4858799999999994E-2</c:v>
                </c:pt>
                <c:pt idx="9976">
                  <c:v>6.5488500000000005E-2</c:v>
                </c:pt>
                <c:pt idx="9977">
                  <c:v>6.6094399999999998E-2</c:v>
                </c:pt>
                <c:pt idx="9978">
                  <c:v>6.6678799999999996E-2</c:v>
                </c:pt>
                <c:pt idx="9979">
                  <c:v>6.7246899999999998E-2</c:v>
                </c:pt>
                <c:pt idx="9980">
                  <c:v>6.7802399999999999E-2</c:v>
                </c:pt>
                <c:pt idx="9981">
                  <c:v>6.8346599999999993E-2</c:v>
                </c:pt>
                <c:pt idx="9982">
                  <c:v>6.8880399999999994E-2</c:v>
                </c:pt>
                <c:pt idx="9983">
                  <c:v>6.9406300000000004E-2</c:v>
                </c:pt>
                <c:pt idx="9984">
                  <c:v>6.9926299999999997E-2</c:v>
                </c:pt>
                <c:pt idx="9985">
                  <c:v>7.0440600000000006E-2</c:v>
                </c:pt>
                <c:pt idx="9986">
                  <c:v>7.0947800000000005E-2</c:v>
                </c:pt>
                <c:pt idx="9987">
                  <c:v>7.1445800000000004E-2</c:v>
                </c:pt>
                <c:pt idx="9988">
                  <c:v>7.1934499999999998E-2</c:v>
                </c:pt>
                <c:pt idx="9989">
                  <c:v>7.2416400000000006E-2</c:v>
                </c:pt>
                <c:pt idx="9990">
                  <c:v>7.2893899999999998E-2</c:v>
                </c:pt>
                <c:pt idx="9991">
                  <c:v>7.3367299999999996E-2</c:v>
                </c:pt>
                <c:pt idx="9992">
                  <c:v>7.3836700000000005E-2</c:v>
                </c:pt>
                <c:pt idx="9993">
                  <c:v>7.4302699999999999E-2</c:v>
                </c:pt>
                <c:pt idx="9994">
                  <c:v>7.4767399999999998E-2</c:v>
                </c:pt>
                <c:pt idx="9995">
                  <c:v>7.5235499999999997E-2</c:v>
                </c:pt>
                <c:pt idx="9996">
                  <c:v>7.5706999999999997E-2</c:v>
                </c:pt>
                <c:pt idx="9997">
                  <c:v>7.6174900000000004E-2</c:v>
                </c:pt>
                <c:pt idx="9998">
                  <c:v>7.6641799999999996E-2</c:v>
                </c:pt>
                <c:pt idx="9999">
                  <c:v>7.7120800000000003E-2</c:v>
                </c:pt>
                <c:pt idx="10000">
                  <c:v>7.7612299999999995E-2</c:v>
                </c:pt>
                <c:pt idx="10001">
                  <c:v>7.8110100000000002E-2</c:v>
                </c:pt>
                <c:pt idx="10002">
                  <c:v>7.8615299999999999E-2</c:v>
                </c:pt>
                <c:pt idx="10003">
                  <c:v>7.9131099999999996E-2</c:v>
                </c:pt>
                <c:pt idx="10004">
                  <c:v>7.9658499999999993E-2</c:v>
                </c:pt>
                <c:pt idx="10005">
                  <c:v>8.0198400000000003E-2</c:v>
                </c:pt>
                <c:pt idx="10006">
                  <c:v>8.0751400000000001E-2</c:v>
                </c:pt>
                <c:pt idx="10007">
                  <c:v>8.1318299999999996E-2</c:v>
                </c:pt>
                <c:pt idx="10008">
                  <c:v>8.1900700000000007E-2</c:v>
                </c:pt>
                <c:pt idx="10009">
                  <c:v>8.2499299999999998E-2</c:v>
                </c:pt>
                <c:pt idx="10010">
                  <c:v>8.3113800000000002E-2</c:v>
                </c:pt>
                <c:pt idx="10011">
                  <c:v>8.3743999999999999E-2</c:v>
                </c:pt>
                <c:pt idx="10012">
                  <c:v>8.4390900000000005E-2</c:v>
                </c:pt>
                <c:pt idx="10013">
                  <c:v>8.5056099999999996E-2</c:v>
                </c:pt>
                <c:pt idx="10014">
                  <c:v>8.5739200000000002E-2</c:v>
                </c:pt>
                <c:pt idx="10015">
                  <c:v>8.6440100000000006E-2</c:v>
                </c:pt>
                <c:pt idx="10016">
                  <c:v>8.7159799999999996E-2</c:v>
                </c:pt>
                <c:pt idx="10017">
                  <c:v>8.7898799999999999E-2</c:v>
                </c:pt>
                <c:pt idx="10018">
                  <c:v>8.8655899999999996E-2</c:v>
                </c:pt>
                <c:pt idx="10019">
                  <c:v>8.9430099999999998E-2</c:v>
                </c:pt>
                <c:pt idx="10020">
                  <c:v>9.02197E-2</c:v>
                </c:pt>
                <c:pt idx="10021">
                  <c:v>9.1023199999999999E-2</c:v>
                </c:pt>
                <c:pt idx="10022">
                  <c:v>9.1839699999999996E-2</c:v>
                </c:pt>
                <c:pt idx="10023">
                  <c:v>9.2668200000000006E-2</c:v>
                </c:pt>
                <c:pt idx="10024">
                  <c:v>9.3507400000000004E-2</c:v>
                </c:pt>
                <c:pt idx="10025">
                  <c:v>9.4357300000000005E-2</c:v>
                </c:pt>
                <c:pt idx="10026">
                  <c:v>9.5216499999999996E-2</c:v>
                </c:pt>
                <c:pt idx="10027">
                  <c:v>9.6081399999999997E-2</c:v>
                </c:pt>
                <c:pt idx="10028">
                  <c:v>9.6948800000000002E-2</c:v>
                </c:pt>
                <c:pt idx="10029">
                  <c:v>9.7818199999999994E-2</c:v>
                </c:pt>
                <c:pt idx="10030">
                  <c:v>9.8689799999999994E-2</c:v>
                </c:pt>
                <c:pt idx="10031">
                  <c:v>9.9561700000000003E-2</c:v>
                </c:pt>
                <c:pt idx="10032">
                  <c:v>0.10043199999999999</c:v>
                </c:pt>
                <c:pt idx="10033">
                  <c:v>0.101299</c:v>
                </c:pt>
                <c:pt idx="10034">
                  <c:v>0.102163</c:v>
                </c:pt>
                <c:pt idx="10035">
                  <c:v>0.103022</c:v>
                </c:pt>
                <c:pt idx="10036">
                  <c:v>0.10387399999999999</c:v>
                </c:pt>
                <c:pt idx="10037">
                  <c:v>0.10471800000000001</c:v>
                </c:pt>
                <c:pt idx="10038">
                  <c:v>0.10555100000000001</c:v>
                </c:pt>
                <c:pt idx="10039">
                  <c:v>0.10637199999999999</c:v>
                </c:pt>
                <c:pt idx="10040">
                  <c:v>0.10718</c:v>
                </c:pt>
                <c:pt idx="10041">
                  <c:v>0.107972</c:v>
                </c:pt>
                <c:pt idx="10042">
                  <c:v>0.108746</c:v>
                </c:pt>
                <c:pt idx="10043">
                  <c:v>0.1095</c:v>
                </c:pt>
                <c:pt idx="10044">
                  <c:v>0.110234</c:v>
                </c:pt>
                <c:pt idx="10045">
                  <c:v>0.110945</c:v>
                </c:pt>
                <c:pt idx="10046">
                  <c:v>0.11163099999999999</c:v>
                </c:pt>
                <c:pt idx="10047">
                  <c:v>0.112288</c:v>
                </c:pt>
                <c:pt idx="10048">
                  <c:v>0.112916</c:v>
                </c:pt>
                <c:pt idx="10049">
                  <c:v>0.113512</c:v>
                </c:pt>
                <c:pt idx="10050">
                  <c:v>0.114077</c:v>
                </c:pt>
                <c:pt idx="10051">
                  <c:v>0.11461</c:v>
                </c:pt>
                <c:pt idx="10052">
                  <c:v>0.115109</c:v>
                </c:pt>
                <c:pt idx="10053">
                  <c:v>0.11557099999999999</c:v>
                </c:pt>
                <c:pt idx="10054">
                  <c:v>0.115994</c:v>
                </c:pt>
                <c:pt idx="10055">
                  <c:v>0.11637400000000001</c:v>
                </c:pt>
                <c:pt idx="10056">
                  <c:v>0.116711</c:v>
                </c:pt>
                <c:pt idx="10057">
                  <c:v>0.117003</c:v>
                </c:pt>
                <c:pt idx="10058">
                  <c:v>0.117247</c:v>
                </c:pt>
                <c:pt idx="10059">
                  <c:v>0.117441</c:v>
                </c:pt>
                <c:pt idx="10060">
                  <c:v>0.117585</c:v>
                </c:pt>
                <c:pt idx="10061">
                  <c:v>0.117677</c:v>
                </c:pt>
                <c:pt idx="10062">
                  <c:v>0.117716</c:v>
                </c:pt>
                <c:pt idx="10063">
                  <c:v>0.117701</c:v>
                </c:pt>
                <c:pt idx="10064">
                  <c:v>0.117627</c:v>
                </c:pt>
                <c:pt idx="10065">
                  <c:v>0.117493</c:v>
                </c:pt>
                <c:pt idx="10066">
                  <c:v>0.117298</c:v>
                </c:pt>
                <c:pt idx="10067">
                  <c:v>0.117044</c:v>
                </c:pt>
                <c:pt idx="10068">
                  <c:v>0.116731</c:v>
                </c:pt>
                <c:pt idx="10069">
                  <c:v>0.116357</c:v>
                </c:pt>
                <c:pt idx="10070">
                  <c:v>0.115923</c:v>
                </c:pt>
                <c:pt idx="10071">
                  <c:v>0.115424</c:v>
                </c:pt>
                <c:pt idx="10072">
                  <c:v>0.114861</c:v>
                </c:pt>
                <c:pt idx="10073">
                  <c:v>0.114233</c:v>
                </c:pt>
                <c:pt idx="10074">
                  <c:v>0.113542</c:v>
                </c:pt>
                <c:pt idx="10075">
                  <c:v>0.112786</c:v>
                </c:pt>
                <c:pt idx="10076">
                  <c:v>0.111969</c:v>
                </c:pt>
                <c:pt idx="10077">
                  <c:v>0.11108899999999999</c:v>
                </c:pt>
                <c:pt idx="10078">
                  <c:v>0.11014599999999999</c:v>
                </c:pt>
                <c:pt idx="10079">
                  <c:v>0.109138</c:v>
                </c:pt>
                <c:pt idx="10080">
                  <c:v>0.108066</c:v>
                </c:pt>
                <c:pt idx="10081">
                  <c:v>0.106931</c:v>
                </c:pt>
                <c:pt idx="10082">
                  <c:v>0.10573299999999999</c:v>
                </c:pt>
                <c:pt idx="10083">
                  <c:v>0.104474</c:v>
                </c:pt>
                <c:pt idx="10084">
                  <c:v>0.10315000000000001</c:v>
                </c:pt>
                <c:pt idx="10085">
                  <c:v>0.101756</c:v>
                </c:pt>
                <c:pt idx="10086">
                  <c:v>0.100302</c:v>
                </c:pt>
                <c:pt idx="10087">
                  <c:v>9.8792500000000005E-2</c:v>
                </c:pt>
                <c:pt idx="10088">
                  <c:v>9.7224699999999997E-2</c:v>
                </c:pt>
                <c:pt idx="10089">
                  <c:v>9.55984E-2</c:v>
                </c:pt>
                <c:pt idx="10090">
                  <c:v>9.3918100000000004E-2</c:v>
                </c:pt>
                <c:pt idx="10091">
                  <c:v>9.2185400000000001E-2</c:v>
                </c:pt>
                <c:pt idx="10092">
                  <c:v>9.0401400000000007E-2</c:v>
                </c:pt>
                <c:pt idx="10093">
                  <c:v>8.8567599999999996E-2</c:v>
                </c:pt>
                <c:pt idx="10094">
                  <c:v>8.6685899999999996E-2</c:v>
                </c:pt>
                <c:pt idx="10095">
                  <c:v>8.4758899999999998E-2</c:v>
                </c:pt>
                <c:pt idx="10096">
                  <c:v>8.2789199999999993E-2</c:v>
                </c:pt>
                <c:pt idx="10097">
                  <c:v>8.0779400000000001E-2</c:v>
                </c:pt>
                <c:pt idx="10098">
                  <c:v>7.8732300000000005E-2</c:v>
                </c:pt>
                <c:pt idx="10099">
                  <c:v>7.6650599999999999E-2</c:v>
                </c:pt>
                <c:pt idx="10100">
                  <c:v>7.4537599999999996E-2</c:v>
                </c:pt>
                <c:pt idx="10101">
                  <c:v>7.2396100000000005E-2</c:v>
                </c:pt>
                <c:pt idx="10102">
                  <c:v>7.0228200000000005E-2</c:v>
                </c:pt>
                <c:pt idx="10103">
                  <c:v>6.8037100000000003E-2</c:v>
                </c:pt>
                <c:pt idx="10104">
                  <c:v>6.5825999999999996E-2</c:v>
                </c:pt>
                <c:pt idx="10105">
                  <c:v>6.3597699999999993E-2</c:v>
                </c:pt>
                <c:pt idx="10106">
                  <c:v>6.1354100000000002E-2</c:v>
                </c:pt>
                <c:pt idx="10107">
                  <c:v>5.90971E-2</c:v>
                </c:pt>
                <c:pt idx="10108">
                  <c:v>5.68286E-2</c:v>
                </c:pt>
                <c:pt idx="10109">
                  <c:v>5.4551500000000003E-2</c:v>
                </c:pt>
                <c:pt idx="10110">
                  <c:v>5.22684E-2</c:v>
                </c:pt>
                <c:pt idx="10111">
                  <c:v>4.9982199999999997E-2</c:v>
                </c:pt>
                <c:pt idx="10112">
                  <c:v>4.7696299999999997E-2</c:v>
                </c:pt>
                <c:pt idx="10113">
                  <c:v>4.5413700000000001E-2</c:v>
                </c:pt>
                <c:pt idx="10114">
                  <c:v>4.3137500000000002E-2</c:v>
                </c:pt>
                <c:pt idx="10115">
                  <c:v>4.0870999999999998E-2</c:v>
                </c:pt>
                <c:pt idx="10116">
                  <c:v>3.8616499999999998E-2</c:v>
                </c:pt>
                <c:pt idx="10117">
                  <c:v>3.6376699999999998E-2</c:v>
                </c:pt>
                <c:pt idx="10118">
                  <c:v>3.4155199999999997E-2</c:v>
                </c:pt>
                <c:pt idx="10119">
                  <c:v>3.1955600000000001E-2</c:v>
                </c:pt>
                <c:pt idx="10120">
                  <c:v>2.97814E-2</c:v>
                </c:pt>
                <c:pt idx="10121">
                  <c:v>2.7636399999999998E-2</c:v>
                </c:pt>
                <c:pt idx="10122">
                  <c:v>2.5524600000000001E-2</c:v>
                </c:pt>
                <c:pt idx="10123">
                  <c:v>2.3449899999999999E-2</c:v>
                </c:pt>
                <c:pt idx="10124">
                  <c:v>2.14162E-2</c:v>
                </c:pt>
                <c:pt idx="10125">
                  <c:v>1.9427E-2</c:v>
                </c:pt>
                <c:pt idx="10126">
                  <c:v>1.7485799999999999E-2</c:v>
                </c:pt>
                <c:pt idx="10127">
                  <c:v>1.55958E-2</c:v>
                </c:pt>
                <c:pt idx="10128">
                  <c:v>1.3760400000000001E-2</c:v>
                </c:pt>
                <c:pt idx="10129">
                  <c:v>1.1983000000000001E-2</c:v>
                </c:pt>
                <c:pt idx="10130">
                  <c:v>1.0267E-2</c:v>
                </c:pt>
                <c:pt idx="10131" formatCode="0.00E+00">
                  <c:v>8.6153600000000007E-3</c:v>
                </c:pt>
                <c:pt idx="10132" formatCode="0.00E+00">
                  <c:v>7.0304499999999997E-3</c:v>
                </c:pt>
                <c:pt idx="10133" formatCode="0.00E+00">
                  <c:v>5.5145000000000003E-3</c:v>
                </c:pt>
                <c:pt idx="10134" formatCode="0.00E+00">
                  <c:v>4.0696700000000001E-3</c:v>
                </c:pt>
                <c:pt idx="10135" formatCode="0.00E+00">
                  <c:v>2.6984399999999999E-3</c:v>
                </c:pt>
                <c:pt idx="10136" formatCode="0.00E+00">
                  <c:v>1.40387E-3</c:v>
                </c:pt>
                <c:pt idx="10137" formatCode="0.00E+00">
                  <c:v>1.89588E-4</c:v>
                </c:pt>
                <c:pt idx="10138" formatCode="0.00E+00">
                  <c:v>-9.4078300000000005E-4</c:v>
                </c:pt>
                <c:pt idx="10139" formatCode="0.00E+00">
                  <c:v>-1.9841799999999999E-3</c:v>
                </c:pt>
                <c:pt idx="10140" formatCode="0.00E+00">
                  <c:v>-2.9380000000000001E-3</c:v>
                </c:pt>
                <c:pt idx="10141" formatCode="0.00E+00">
                  <c:v>-3.7997399999999998E-3</c:v>
                </c:pt>
                <c:pt idx="10142" formatCode="0.00E+00">
                  <c:v>-4.5673800000000002E-3</c:v>
                </c:pt>
                <c:pt idx="10143" formatCode="0.00E+00">
                  <c:v>-5.2398200000000001E-3</c:v>
                </c:pt>
                <c:pt idx="10144" formatCode="0.00E+00">
                  <c:v>-5.8161000000000003E-3</c:v>
                </c:pt>
                <c:pt idx="10145" formatCode="0.00E+00">
                  <c:v>-6.29489E-3</c:v>
                </c:pt>
                <c:pt idx="10146" formatCode="0.00E+00">
                  <c:v>-6.6744100000000004E-3</c:v>
                </c:pt>
                <c:pt idx="10147" formatCode="0.00E+00">
                  <c:v>-6.95227E-3</c:v>
                </c:pt>
                <c:pt idx="10148" formatCode="0.00E+00">
                  <c:v>-7.1255900000000002E-3</c:v>
                </c:pt>
                <c:pt idx="10149" formatCode="0.00E+00">
                  <c:v>-7.1920200000000004E-3</c:v>
                </c:pt>
                <c:pt idx="10150" formatCode="0.00E+00">
                  <c:v>-7.1512700000000004E-3</c:v>
                </c:pt>
                <c:pt idx="10151" formatCode="0.00E+00">
                  <c:v>-7.0043500000000003E-3</c:v>
                </c:pt>
                <c:pt idx="10152" formatCode="0.00E+00">
                  <c:v>-6.75145E-3</c:v>
                </c:pt>
                <c:pt idx="10153" formatCode="0.00E+00">
                  <c:v>-6.3912099999999996E-3</c:v>
                </c:pt>
                <c:pt idx="10154" formatCode="0.00E+00">
                  <c:v>-5.9218400000000003E-3</c:v>
                </c:pt>
                <c:pt idx="10155" formatCode="0.00E+00">
                  <c:v>-5.3421199999999997E-3</c:v>
                </c:pt>
                <c:pt idx="10156" formatCode="0.00E+00">
                  <c:v>-4.6507299999999996E-3</c:v>
                </c:pt>
                <c:pt idx="10157" formatCode="0.00E+00">
                  <c:v>-3.8462399999999999E-3</c:v>
                </c:pt>
                <c:pt idx="10158" formatCode="0.00E+00">
                  <c:v>-2.9292200000000002E-3</c:v>
                </c:pt>
                <c:pt idx="10159" formatCode="0.00E+00">
                  <c:v>-1.90193E-3</c:v>
                </c:pt>
                <c:pt idx="10160" formatCode="0.00E+00">
                  <c:v>-7.6514400000000005E-4</c:v>
                </c:pt>
                <c:pt idx="10161" formatCode="0.00E+00">
                  <c:v>4.8257999999999998E-4</c:v>
                </c:pt>
                <c:pt idx="10162" formatCode="0.00E+00">
                  <c:v>1.8426E-3</c:v>
                </c:pt>
                <c:pt idx="10163" formatCode="0.00E+00">
                  <c:v>3.31461E-3</c:v>
                </c:pt>
                <c:pt idx="10164" formatCode="0.00E+00">
                  <c:v>4.8967699999999999E-3</c:v>
                </c:pt>
                <c:pt idx="10165" formatCode="0.00E+00">
                  <c:v>6.5869099999999996E-3</c:v>
                </c:pt>
                <c:pt idx="10166" formatCode="0.00E+00">
                  <c:v>8.3835100000000003E-3</c:v>
                </c:pt>
                <c:pt idx="10167">
                  <c:v>1.02849E-2</c:v>
                </c:pt>
                <c:pt idx="10168">
                  <c:v>1.2288800000000001E-2</c:v>
                </c:pt>
                <c:pt idx="10169">
                  <c:v>1.4393299999999999E-2</c:v>
                </c:pt>
                <c:pt idx="10170">
                  <c:v>1.65971E-2</c:v>
                </c:pt>
                <c:pt idx="10171">
                  <c:v>1.88989E-2</c:v>
                </c:pt>
                <c:pt idx="10172">
                  <c:v>2.1297799999999999E-2</c:v>
                </c:pt>
                <c:pt idx="10173">
                  <c:v>2.3792399999999998E-2</c:v>
                </c:pt>
                <c:pt idx="10174">
                  <c:v>2.6379699999999999E-2</c:v>
                </c:pt>
                <c:pt idx="10175">
                  <c:v>2.90569E-2</c:v>
                </c:pt>
                <c:pt idx="10176">
                  <c:v>3.18214E-2</c:v>
                </c:pt>
                <c:pt idx="10177">
                  <c:v>3.4670699999999999E-2</c:v>
                </c:pt>
                <c:pt idx="10178">
                  <c:v>3.7600599999999998E-2</c:v>
                </c:pt>
                <c:pt idx="10179">
                  <c:v>4.0607400000000002E-2</c:v>
                </c:pt>
                <c:pt idx="10180">
                  <c:v>4.36876E-2</c:v>
                </c:pt>
                <c:pt idx="10181">
                  <c:v>4.6837799999999999E-2</c:v>
                </c:pt>
                <c:pt idx="10182">
                  <c:v>5.0054899999999999E-2</c:v>
                </c:pt>
                <c:pt idx="10183">
                  <c:v>5.3336399999999999E-2</c:v>
                </c:pt>
                <c:pt idx="10184">
                  <c:v>5.66785E-2</c:v>
                </c:pt>
                <c:pt idx="10185">
                  <c:v>6.0077199999999997E-2</c:v>
                </c:pt>
                <c:pt idx="10186">
                  <c:v>6.3529299999999997E-2</c:v>
                </c:pt>
                <c:pt idx="10187">
                  <c:v>6.7031300000000002E-2</c:v>
                </c:pt>
                <c:pt idx="10188">
                  <c:v>7.0579299999999998E-2</c:v>
                </c:pt>
                <c:pt idx="10189">
                  <c:v>7.4168600000000001E-2</c:v>
                </c:pt>
                <c:pt idx="10190">
                  <c:v>7.7795100000000006E-2</c:v>
                </c:pt>
                <c:pt idx="10191">
                  <c:v>8.1454499999999999E-2</c:v>
                </c:pt>
                <c:pt idx="10192">
                  <c:v>8.5142700000000002E-2</c:v>
                </c:pt>
                <c:pt idx="10193">
                  <c:v>8.8855100000000006E-2</c:v>
                </c:pt>
                <c:pt idx="10194">
                  <c:v>9.25869E-2</c:v>
                </c:pt>
                <c:pt idx="10195">
                  <c:v>9.6332799999999996E-2</c:v>
                </c:pt>
                <c:pt idx="10196">
                  <c:v>0.100088</c:v>
                </c:pt>
                <c:pt idx="10197">
                  <c:v>0.10384599999999999</c:v>
                </c:pt>
                <c:pt idx="10198">
                  <c:v>0.10760400000000001</c:v>
                </c:pt>
                <c:pt idx="10199">
                  <c:v>0.111355</c:v>
                </c:pt>
                <c:pt idx="10200">
                  <c:v>0.115096</c:v>
                </c:pt>
                <c:pt idx="10201">
                  <c:v>0.118822</c:v>
                </c:pt>
                <c:pt idx="10202">
                  <c:v>0.122529</c:v>
                </c:pt>
                <c:pt idx="10203">
                  <c:v>0.12621299999999999</c:v>
                </c:pt>
                <c:pt idx="10204">
                  <c:v>0.12986700000000001</c:v>
                </c:pt>
                <c:pt idx="10205">
                  <c:v>0.133488</c:v>
                </c:pt>
                <c:pt idx="10206">
                  <c:v>0.13707</c:v>
                </c:pt>
                <c:pt idx="10207">
                  <c:v>0.14060800000000001</c:v>
                </c:pt>
                <c:pt idx="10208">
                  <c:v>0.144097</c:v>
                </c:pt>
                <c:pt idx="10209">
                  <c:v>0.147533</c:v>
                </c:pt>
                <c:pt idx="10210">
                  <c:v>0.15090999999999999</c:v>
                </c:pt>
                <c:pt idx="10211">
                  <c:v>0.154225</c:v>
                </c:pt>
                <c:pt idx="10212">
                  <c:v>0.157475</c:v>
                </c:pt>
                <c:pt idx="10213">
                  <c:v>0.16065499999999999</c:v>
                </c:pt>
                <c:pt idx="10214">
                  <c:v>0.16375999999999999</c:v>
                </c:pt>
                <c:pt idx="10215">
                  <c:v>0.16678499999999999</c:v>
                </c:pt>
                <c:pt idx="10216">
                  <c:v>0.16972599999999999</c:v>
                </c:pt>
                <c:pt idx="10217">
                  <c:v>0.17258100000000001</c:v>
                </c:pt>
                <c:pt idx="10218">
                  <c:v>0.175345</c:v>
                </c:pt>
                <c:pt idx="10219">
                  <c:v>0.178013</c:v>
                </c:pt>
                <c:pt idx="10220">
                  <c:v>0.18058199999999999</c:v>
                </c:pt>
                <c:pt idx="10221">
                  <c:v>0.18304799999999999</c:v>
                </c:pt>
                <c:pt idx="10222">
                  <c:v>0.18540599999999999</c:v>
                </c:pt>
                <c:pt idx="10223">
                  <c:v>0.18765399999999999</c:v>
                </c:pt>
                <c:pt idx="10224">
                  <c:v>0.18978800000000001</c:v>
                </c:pt>
                <c:pt idx="10225">
                  <c:v>0.191806</c:v>
                </c:pt>
                <c:pt idx="10226">
                  <c:v>0.19370399999999999</c:v>
                </c:pt>
                <c:pt idx="10227">
                  <c:v>0.19547900000000001</c:v>
                </c:pt>
                <c:pt idx="10228">
                  <c:v>0.197129</c:v>
                </c:pt>
                <c:pt idx="10229">
                  <c:v>0.19865099999999999</c:v>
                </c:pt>
                <c:pt idx="10230">
                  <c:v>0.200041</c:v>
                </c:pt>
                <c:pt idx="10231">
                  <c:v>0.201297</c:v>
                </c:pt>
                <c:pt idx="10232">
                  <c:v>0.20241500000000001</c:v>
                </c:pt>
                <c:pt idx="10233">
                  <c:v>0.20339399999999999</c:v>
                </c:pt>
                <c:pt idx="10234">
                  <c:v>0.204233</c:v>
                </c:pt>
                <c:pt idx="10235">
                  <c:v>0.204929</c:v>
                </c:pt>
                <c:pt idx="10236">
                  <c:v>0.205483</c:v>
                </c:pt>
                <c:pt idx="10237">
                  <c:v>0.20589299999999999</c:v>
                </c:pt>
                <c:pt idx="10238">
                  <c:v>0.20615800000000001</c:v>
                </c:pt>
                <c:pt idx="10239">
                  <c:v>0.20627699999999999</c:v>
                </c:pt>
                <c:pt idx="10240">
                  <c:v>0.20624799999999999</c:v>
                </c:pt>
                <c:pt idx="10241">
                  <c:v>0.206071</c:v>
                </c:pt>
                <c:pt idx="10242">
                  <c:v>0.20574600000000001</c:v>
                </c:pt>
                <c:pt idx="10243">
                  <c:v>0.20527400000000001</c:v>
                </c:pt>
                <c:pt idx="10244">
                  <c:v>0.204653</c:v>
                </c:pt>
                <c:pt idx="10245">
                  <c:v>0.20388400000000001</c:v>
                </c:pt>
                <c:pt idx="10246">
                  <c:v>0.20296700000000001</c:v>
                </c:pt>
                <c:pt idx="10247">
                  <c:v>0.201902</c:v>
                </c:pt>
                <c:pt idx="10248">
                  <c:v>0.20068800000000001</c:v>
                </c:pt>
                <c:pt idx="10249">
                  <c:v>0.19932800000000001</c:v>
                </c:pt>
                <c:pt idx="10250">
                  <c:v>0.197822</c:v>
                </c:pt>
                <c:pt idx="10251">
                  <c:v>0.19616900000000001</c:v>
                </c:pt>
                <c:pt idx="10252">
                  <c:v>0.19437099999999999</c:v>
                </c:pt>
                <c:pt idx="10253">
                  <c:v>0.19242799999999999</c:v>
                </c:pt>
                <c:pt idx="10254">
                  <c:v>0.19034400000000001</c:v>
                </c:pt>
                <c:pt idx="10255">
                  <c:v>0.18812300000000001</c:v>
                </c:pt>
                <c:pt idx="10256">
                  <c:v>0.18576500000000001</c:v>
                </c:pt>
                <c:pt idx="10257">
                  <c:v>0.18327199999999999</c:v>
                </c:pt>
                <c:pt idx="10258">
                  <c:v>0.180648</c:v>
                </c:pt>
                <c:pt idx="10259">
                  <c:v>0.177895</c:v>
                </c:pt>
                <c:pt idx="10260">
                  <c:v>0.17501700000000001</c:v>
                </c:pt>
                <c:pt idx="10261">
                  <c:v>0.172016</c:v>
                </c:pt>
                <c:pt idx="10262">
                  <c:v>0.16889499999999999</c:v>
                </c:pt>
                <c:pt idx="10263">
                  <c:v>0.165657</c:v>
                </c:pt>
                <c:pt idx="10264">
                  <c:v>0.162304</c:v>
                </c:pt>
                <c:pt idx="10265">
                  <c:v>0.15884200000000001</c:v>
                </c:pt>
                <c:pt idx="10266">
                  <c:v>0.155274</c:v>
                </c:pt>
                <c:pt idx="10267">
                  <c:v>0.15160199999999999</c:v>
                </c:pt>
                <c:pt idx="10268">
                  <c:v>0.14782999999999999</c:v>
                </c:pt>
                <c:pt idx="10269">
                  <c:v>0.14396</c:v>
                </c:pt>
                <c:pt idx="10270">
                  <c:v>0.13999800000000001</c:v>
                </c:pt>
                <c:pt idx="10271">
                  <c:v>0.13594600000000001</c:v>
                </c:pt>
                <c:pt idx="10272">
                  <c:v>0.131796</c:v>
                </c:pt>
                <c:pt idx="10273">
                  <c:v>0.127554</c:v>
                </c:pt>
                <c:pt idx="10274">
                  <c:v>0.123237</c:v>
                </c:pt>
                <c:pt idx="10275">
                  <c:v>0.11885</c:v>
                </c:pt>
                <c:pt idx="10276">
                  <c:v>0.11439199999999999</c:v>
                </c:pt>
                <c:pt idx="10277">
                  <c:v>0.10986799999999999</c:v>
                </c:pt>
                <c:pt idx="10278">
                  <c:v>0.105285</c:v>
                </c:pt>
                <c:pt idx="10279">
                  <c:v>0.10065</c:v>
                </c:pt>
                <c:pt idx="10280">
                  <c:v>9.5965800000000004E-2</c:v>
                </c:pt>
                <c:pt idx="10281">
                  <c:v>9.1236499999999998E-2</c:v>
                </c:pt>
                <c:pt idx="10282">
                  <c:v>8.6466399999999999E-2</c:v>
                </c:pt>
                <c:pt idx="10283">
                  <c:v>8.1660800000000006E-2</c:v>
                </c:pt>
                <c:pt idx="10284">
                  <c:v>7.6825299999999999E-2</c:v>
                </c:pt>
                <c:pt idx="10285">
                  <c:v>7.1965199999999993E-2</c:v>
                </c:pt>
                <c:pt idx="10286">
                  <c:v>6.70853E-2</c:v>
                </c:pt>
                <c:pt idx="10287">
                  <c:v>6.2191400000000001E-2</c:v>
                </c:pt>
                <c:pt idx="10288">
                  <c:v>5.7289699999999999E-2</c:v>
                </c:pt>
                <c:pt idx="10289">
                  <c:v>5.2386599999999998E-2</c:v>
                </c:pt>
                <c:pt idx="10290">
                  <c:v>4.74879E-2</c:v>
                </c:pt>
                <c:pt idx="10291">
                  <c:v>4.25986E-2</c:v>
                </c:pt>
                <c:pt idx="10292">
                  <c:v>3.7722899999999997E-2</c:v>
                </c:pt>
                <c:pt idx="10293">
                  <c:v>3.2864900000000002E-2</c:v>
                </c:pt>
                <c:pt idx="10294">
                  <c:v>2.80287E-2</c:v>
                </c:pt>
                <c:pt idx="10295">
                  <c:v>2.3218800000000001E-2</c:v>
                </c:pt>
                <c:pt idx="10296">
                  <c:v>1.84396E-2</c:v>
                </c:pt>
                <c:pt idx="10297">
                  <c:v>1.3695499999999999E-2</c:v>
                </c:pt>
                <c:pt idx="10298" formatCode="0.00E+00">
                  <c:v>8.9906299999999995E-3</c:v>
                </c:pt>
                <c:pt idx="10299" formatCode="0.00E+00">
                  <c:v>4.3289299999999999E-3</c:v>
                </c:pt>
                <c:pt idx="10300" formatCode="0.00E+00">
                  <c:v>-2.8506700000000001E-4</c:v>
                </c:pt>
                <c:pt idx="10301" formatCode="0.00E+00">
                  <c:v>-4.84638E-3</c:v>
                </c:pt>
                <c:pt idx="10302" formatCode="0.00E+00">
                  <c:v>-9.3500900000000001E-3</c:v>
                </c:pt>
                <c:pt idx="10303">
                  <c:v>-1.37929E-2</c:v>
                </c:pt>
                <c:pt idx="10304">
                  <c:v>-1.8172600000000001E-2</c:v>
                </c:pt>
                <c:pt idx="10305">
                  <c:v>-2.2485700000000001E-2</c:v>
                </c:pt>
                <c:pt idx="10306">
                  <c:v>-2.67272E-2</c:v>
                </c:pt>
                <c:pt idx="10307">
                  <c:v>-3.0892900000000001E-2</c:v>
                </c:pt>
                <c:pt idx="10308">
                  <c:v>-3.4978599999999999E-2</c:v>
                </c:pt>
                <c:pt idx="10309">
                  <c:v>-3.89795E-2</c:v>
                </c:pt>
                <c:pt idx="10310">
                  <c:v>-4.2890699999999997E-2</c:v>
                </c:pt>
                <c:pt idx="10311">
                  <c:v>-4.6708100000000002E-2</c:v>
                </c:pt>
                <c:pt idx="10312">
                  <c:v>-5.04287E-2</c:v>
                </c:pt>
                <c:pt idx="10313">
                  <c:v>-5.40502E-2</c:v>
                </c:pt>
                <c:pt idx="10314">
                  <c:v>-5.7569599999999999E-2</c:v>
                </c:pt>
                <c:pt idx="10315">
                  <c:v>-6.0983900000000001E-2</c:v>
                </c:pt>
                <c:pt idx="10316">
                  <c:v>-6.429E-2</c:v>
                </c:pt>
                <c:pt idx="10317">
                  <c:v>-6.7485699999999996E-2</c:v>
                </c:pt>
                <c:pt idx="10318">
                  <c:v>-7.0569400000000004E-2</c:v>
                </c:pt>
                <c:pt idx="10319">
                  <c:v>-7.35397E-2</c:v>
                </c:pt>
                <c:pt idx="10320">
                  <c:v>-7.6394199999999995E-2</c:v>
                </c:pt>
                <c:pt idx="10321">
                  <c:v>-7.9131099999999996E-2</c:v>
                </c:pt>
                <c:pt idx="10322">
                  <c:v>-8.1748699999999994E-2</c:v>
                </c:pt>
                <c:pt idx="10323">
                  <c:v>-8.4244799999999995E-2</c:v>
                </c:pt>
                <c:pt idx="10324">
                  <c:v>-8.6616399999999996E-2</c:v>
                </c:pt>
                <c:pt idx="10325">
                  <c:v>-8.8861499999999996E-2</c:v>
                </c:pt>
                <c:pt idx="10326">
                  <c:v>-9.0979500000000005E-2</c:v>
                </c:pt>
                <c:pt idx="10327">
                  <c:v>-9.29701E-2</c:v>
                </c:pt>
                <c:pt idx="10328">
                  <c:v>-9.4832100000000003E-2</c:v>
                </c:pt>
                <c:pt idx="10329">
                  <c:v>-9.6563999999999997E-2</c:v>
                </c:pt>
                <c:pt idx="10330">
                  <c:v>-9.8164199999999993E-2</c:v>
                </c:pt>
                <c:pt idx="10331">
                  <c:v>-9.9632200000000004E-2</c:v>
                </c:pt>
                <c:pt idx="10332">
                  <c:v>-0.100968</c:v>
                </c:pt>
                <c:pt idx="10333">
                  <c:v>-0.102172</c:v>
                </c:pt>
                <c:pt idx="10334">
                  <c:v>-0.103241</c:v>
                </c:pt>
                <c:pt idx="10335">
                  <c:v>-0.104174</c:v>
                </c:pt>
                <c:pt idx="10336">
                  <c:v>-0.104973</c:v>
                </c:pt>
                <c:pt idx="10337">
                  <c:v>-0.105641</c:v>
                </c:pt>
                <c:pt idx="10338">
                  <c:v>-0.10618</c:v>
                </c:pt>
                <c:pt idx="10339">
                  <c:v>-0.10659200000000001</c:v>
                </c:pt>
                <c:pt idx="10340">
                  <c:v>-0.106881</c:v>
                </c:pt>
                <c:pt idx="10341">
                  <c:v>-0.107047</c:v>
                </c:pt>
                <c:pt idx="10342">
                  <c:v>-0.10709100000000001</c:v>
                </c:pt>
                <c:pt idx="10343">
                  <c:v>-0.107013</c:v>
                </c:pt>
                <c:pt idx="10344">
                  <c:v>-0.10681300000000001</c:v>
                </c:pt>
                <c:pt idx="10345">
                  <c:v>-0.106492</c:v>
                </c:pt>
                <c:pt idx="10346">
                  <c:v>-0.10605199999999999</c:v>
                </c:pt>
                <c:pt idx="10347">
                  <c:v>-0.105499</c:v>
                </c:pt>
                <c:pt idx="10348">
                  <c:v>-0.104835</c:v>
                </c:pt>
                <c:pt idx="10349">
                  <c:v>-0.104059</c:v>
                </c:pt>
                <c:pt idx="10350">
                  <c:v>-0.103171</c:v>
                </c:pt>
                <c:pt idx="10351">
                  <c:v>-0.102172</c:v>
                </c:pt>
                <c:pt idx="10352">
                  <c:v>-0.101065</c:v>
                </c:pt>
                <c:pt idx="10353">
                  <c:v>-9.9852899999999994E-2</c:v>
                </c:pt>
                <c:pt idx="10354">
                  <c:v>-9.8540000000000003E-2</c:v>
                </c:pt>
                <c:pt idx="10355">
                  <c:v>-9.7131300000000004E-2</c:v>
                </c:pt>
                <c:pt idx="10356">
                  <c:v>-9.5630999999999994E-2</c:v>
                </c:pt>
                <c:pt idx="10357">
                  <c:v>-9.4042299999999995E-2</c:v>
                </c:pt>
                <c:pt idx="10358">
                  <c:v>-9.2367500000000005E-2</c:v>
                </c:pt>
                <c:pt idx="10359">
                  <c:v>-9.0607900000000005E-2</c:v>
                </c:pt>
                <c:pt idx="10360">
                  <c:v>-8.8764599999999999E-2</c:v>
                </c:pt>
                <c:pt idx="10361">
                  <c:v>-8.68395E-2</c:v>
                </c:pt>
                <c:pt idx="10362">
                  <c:v>-8.4834099999999996E-2</c:v>
                </c:pt>
                <c:pt idx="10363">
                  <c:v>-8.2750299999999999E-2</c:v>
                </c:pt>
                <c:pt idx="10364">
                  <c:v>-8.0591499999999996E-2</c:v>
                </c:pt>
                <c:pt idx="10365">
                  <c:v>-7.8361399999999998E-2</c:v>
                </c:pt>
                <c:pt idx="10366">
                  <c:v>-7.6064400000000004E-2</c:v>
                </c:pt>
                <c:pt idx="10367">
                  <c:v>-7.3704400000000003E-2</c:v>
                </c:pt>
                <c:pt idx="10368">
                  <c:v>-7.1285500000000002E-2</c:v>
                </c:pt>
                <c:pt idx="10369">
                  <c:v>-6.8810800000000005E-2</c:v>
                </c:pt>
                <c:pt idx="10370">
                  <c:v>-6.6283999999999996E-2</c:v>
                </c:pt>
                <c:pt idx="10371">
                  <c:v>-6.3711199999999996E-2</c:v>
                </c:pt>
                <c:pt idx="10372">
                  <c:v>-6.1098300000000001E-2</c:v>
                </c:pt>
                <c:pt idx="10373">
                  <c:v>-5.8449099999999997E-2</c:v>
                </c:pt>
                <c:pt idx="10374">
                  <c:v>-5.5766999999999997E-2</c:v>
                </c:pt>
                <c:pt idx="10375">
                  <c:v>-5.3054400000000002E-2</c:v>
                </c:pt>
                <c:pt idx="10376">
                  <c:v>-5.0309300000000001E-2</c:v>
                </c:pt>
                <c:pt idx="10377">
                  <c:v>-4.7530200000000002E-2</c:v>
                </c:pt>
                <c:pt idx="10378">
                  <c:v>-4.4721499999999997E-2</c:v>
                </c:pt>
                <c:pt idx="10379">
                  <c:v>-4.1890299999999998E-2</c:v>
                </c:pt>
                <c:pt idx="10380">
                  <c:v>-3.9041300000000001E-2</c:v>
                </c:pt>
                <c:pt idx="10381">
                  <c:v>-3.61789E-2</c:v>
                </c:pt>
                <c:pt idx="10382">
                  <c:v>-3.3308499999999998E-2</c:v>
                </c:pt>
                <c:pt idx="10383">
                  <c:v>-3.0436000000000001E-2</c:v>
                </c:pt>
                <c:pt idx="10384">
                  <c:v>-2.7566E-2</c:v>
                </c:pt>
                <c:pt idx="10385">
                  <c:v>-2.4701799999999999E-2</c:v>
                </c:pt>
                <c:pt idx="10386">
                  <c:v>-2.1847100000000001E-2</c:v>
                </c:pt>
                <c:pt idx="10387">
                  <c:v>-1.9004900000000002E-2</c:v>
                </c:pt>
                <c:pt idx="10388">
                  <c:v>-1.6176400000000001E-2</c:v>
                </c:pt>
                <c:pt idx="10389">
                  <c:v>-1.3361700000000001E-2</c:v>
                </c:pt>
                <c:pt idx="10390">
                  <c:v>-1.05621E-2</c:v>
                </c:pt>
                <c:pt idx="10391" formatCode="0.00E+00">
                  <c:v>-7.7821799999999997E-3</c:v>
                </c:pt>
                <c:pt idx="10392" formatCode="0.00E+00">
                  <c:v>-5.0272299999999997E-3</c:v>
                </c:pt>
                <c:pt idx="10393" formatCode="0.00E+00">
                  <c:v>-2.3013600000000001E-3</c:v>
                </c:pt>
                <c:pt idx="10394" formatCode="0.00E+00">
                  <c:v>3.9084599999999998E-4</c:v>
                </c:pt>
                <c:pt idx="10395" formatCode="0.00E+00">
                  <c:v>3.04463E-3</c:v>
                </c:pt>
                <c:pt idx="10396" formatCode="0.00E+00">
                  <c:v>5.6571599999999996E-3</c:v>
                </c:pt>
                <c:pt idx="10397" formatCode="0.00E+00">
                  <c:v>8.2274700000000006E-3</c:v>
                </c:pt>
                <c:pt idx="10398">
                  <c:v>1.07548E-2</c:v>
                </c:pt>
                <c:pt idx="10399">
                  <c:v>1.3238E-2</c:v>
                </c:pt>
                <c:pt idx="10400">
                  <c:v>1.5676699999999998E-2</c:v>
                </c:pt>
                <c:pt idx="10401">
                  <c:v>1.8071199999999999E-2</c:v>
                </c:pt>
                <c:pt idx="10402">
                  <c:v>2.0421000000000002E-2</c:v>
                </c:pt>
                <c:pt idx="10403">
                  <c:v>2.27247E-2</c:v>
                </c:pt>
                <c:pt idx="10404">
                  <c:v>2.4981300000000001E-2</c:v>
                </c:pt>
                <c:pt idx="10405">
                  <c:v>2.7188E-2</c:v>
                </c:pt>
                <c:pt idx="10406">
                  <c:v>2.93408E-2</c:v>
                </c:pt>
                <c:pt idx="10407">
                  <c:v>3.1435100000000001E-2</c:v>
                </c:pt>
                <c:pt idx="10408">
                  <c:v>3.3466999999999997E-2</c:v>
                </c:pt>
                <c:pt idx="10409">
                  <c:v>3.5433800000000001E-2</c:v>
                </c:pt>
                <c:pt idx="10410">
                  <c:v>3.7333699999999997E-2</c:v>
                </c:pt>
                <c:pt idx="10411">
                  <c:v>3.9165600000000002E-2</c:v>
                </c:pt>
                <c:pt idx="10412">
                  <c:v>4.0929E-2</c:v>
                </c:pt>
                <c:pt idx="10413">
                  <c:v>4.2621699999999998E-2</c:v>
                </c:pt>
                <c:pt idx="10414">
                  <c:v>4.42402E-2</c:v>
                </c:pt>
                <c:pt idx="10415">
                  <c:v>4.5782200000000002E-2</c:v>
                </c:pt>
                <c:pt idx="10416">
                  <c:v>4.7248999999999999E-2</c:v>
                </c:pt>
                <c:pt idx="10417">
                  <c:v>4.8645899999999999E-2</c:v>
                </c:pt>
                <c:pt idx="10418">
                  <c:v>4.9977199999999999E-2</c:v>
                </c:pt>
                <c:pt idx="10419">
                  <c:v>5.1243400000000001E-2</c:v>
                </c:pt>
                <c:pt idx="10420">
                  <c:v>5.2442900000000001E-2</c:v>
                </c:pt>
                <c:pt idx="10421">
                  <c:v>5.3575499999999998E-2</c:v>
                </c:pt>
                <c:pt idx="10422">
                  <c:v>5.46402E-2</c:v>
                </c:pt>
                <c:pt idx="10423">
                  <c:v>5.5633099999999998E-2</c:v>
                </c:pt>
                <c:pt idx="10424">
                  <c:v>5.6549799999999997E-2</c:v>
                </c:pt>
                <c:pt idx="10425">
                  <c:v>5.7389799999999998E-2</c:v>
                </c:pt>
                <c:pt idx="10426">
                  <c:v>5.81553E-2</c:v>
                </c:pt>
                <c:pt idx="10427">
                  <c:v>5.8847099999999999E-2</c:v>
                </c:pt>
                <c:pt idx="10428">
                  <c:v>5.9463099999999998E-2</c:v>
                </c:pt>
                <c:pt idx="10429">
                  <c:v>5.9999799999999999E-2</c:v>
                </c:pt>
                <c:pt idx="10430">
                  <c:v>6.0455399999999999E-2</c:v>
                </c:pt>
                <c:pt idx="10431">
                  <c:v>6.0831499999999997E-2</c:v>
                </c:pt>
                <c:pt idx="10432">
                  <c:v>6.11301E-2</c:v>
                </c:pt>
                <c:pt idx="10433">
                  <c:v>6.1350399999999999E-2</c:v>
                </c:pt>
                <c:pt idx="10434">
                  <c:v>6.14928E-2</c:v>
                </c:pt>
                <c:pt idx="10435">
                  <c:v>6.1562400000000003E-2</c:v>
                </c:pt>
                <c:pt idx="10436">
                  <c:v>6.1564000000000001E-2</c:v>
                </c:pt>
                <c:pt idx="10437">
                  <c:v>6.1498900000000002E-2</c:v>
                </c:pt>
                <c:pt idx="10438">
                  <c:v>6.1367499999999998E-2</c:v>
                </c:pt>
                <c:pt idx="10439">
                  <c:v>6.1171200000000002E-2</c:v>
                </c:pt>
                <c:pt idx="10440">
                  <c:v>6.0913700000000001E-2</c:v>
                </c:pt>
                <c:pt idx="10441">
                  <c:v>6.0599600000000003E-2</c:v>
                </c:pt>
                <c:pt idx="10442">
                  <c:v>6.0230699999999998E-2</c:v>
                </c:pt>
                <c:pt idx="10443">
                  <c:v>5.9801899999999998E-2</c:v>
                </c:pt>
                <c:pt idx="10444">
                  <c:v>5.93061E-2</c:v>
                </c:pt>
                <c:pt idx="10445">
                  <c:v>5.8741000000000002E-2</c:v>
                </c:pt>
                <c:pt idx="10446">
                  <c:v>5.8108899999999998E-2</c:v>
                </c:pt>
                <c:pt idx="10447">
                  <c:v>5.74116E-2</c:v>
                </c:pt>
                <c:pt idx="10448">
                  <c:v>5.6649499999999998E-2</c:v>
                </c:pt>
                <c:pt idx="10449">
                  <c:v>5.5824899999999997E-2</c:v>
                </c:pt>
                <c:pt idx="10450">
                  <c:v>5.4940799999999998E-2</c:v>
                </c:pt>
                <c:pt idx="10451">
                  <c:v>5.3999800000000001E-2</c:v>
                </c:pt>
                <c:pt idx="10452">
                  <c:v>5.3004500000000003E-2</c:v>
                </c:pt>
                <c:pt idx="10453">
                  <c:v>5.1958200000000003E-2</c:v>
                </c:pt>
                <c:pt idx="10454">
                  <c:v>5.0862699999999997E-2</c:v>
                </c:pt>
                <c:pt idx="10455">
                  <c:v>4.9720199999999999E-2</c:v>
                </c:pt>
                <c:pt idx="10456">
                  <c:v>4.8532499999999999E-2</c:v>
                </c:pt>
                <c:pt idx="10457">
                  <c:v>4.72992E-2</c:v>
                </c:pt>
                <c:pt idx="10458">
                  <c:v>4.6017200000000001E-2</c:v>
                </c:pt>
                <c:pt idx="10459">
                  <c:v>4.4685099999999998E-2</c:v>
                </c:pt>
                <c:pt idx="10460">
                  <c:v>4.3304000000000002E-2</c:v>
                </c:pt>
                <c:pt idx="10461">
                  <c:v>4.1874000000000001E-2</c:v>
                </c:pt>
                <c:pt idx="10462">
                  <c:v>4.0394699999999999E-2</c:v>
                </c:pt>
                <c:pt idx="10463">
                  <c:v>3.88709E-2</c:v>
                </c:pt>
                <c:pt idx="10464">
                  <c:v>3.7310900000000001E-2</c:v>
                </c:pt>
                <c:pt idx="10465">
                  <c:v>3.5721000000000003E-2</c:v>
                </c:pt>
                <c:pt idx="10466">
                  <c:v>3.4102399999999998E-2</c:v>
                </c:pt>
                <c:pt idx="10467">
                  <c:v>3.2452000000000002E-2</c:v>
                </c:pt>
                <c:pt idx="10468">
                  <c:v>3.0765299999999999E-2</c:v>
                </c:pt>
                <c:pt idx="10469">
                  <c:v>2.90417E-2</c:v>
                </c:pt>
                <c:pt idx="10470">
                  <c:v>2.7285400000000001E-2</c:v>
                </c:pt>
                <c:pt idx="10471">
                  <c:v>2.55014E-2</c:v>
                </c:pt>
                <c:pt idx="10472">
                  <c:v>2.3690099999999999E-2</c:v>
                </c:pt>
                <c:pt idx="10473">
                  <c:v>2.18461E-2</c:v>
                </c:pt>
                <c:pt idx="10474">
                  <c:v>1.9962400000000002E-2</c:v>
                </c:pt>
                <c:pt idx="10475">
                  <c:v>1.80372E-2</c:v>
                </c:pt>
                <c:pt idx="10476">
                  <c:v>1.6074600000000001E-2</c:v>
                </c:pt>
                <c:pt idx="10477">
                  <c:v>1.4080199999999999E-2</c:v>
                </c:pt>
                <c:pt idx="10478">
                  <c:v>1.2057200000000001E-2</c:v>
                </c:pt>
                <c:pt idx="10479">
                  <c:v>1.0008E-2</c:v>
                </c:pt>
                <c:pt idx="10480" formatCode="0.00E+00">
                  <c:v>7.9359600000000006E-3</c:v>
                </c:pt>
                <c:pt idx="10481" formatCode="0.00E+00">
                  <c:v>5.8432600000000003E-3</c:v>
                </c:pt>
                <c:pt idx="10482" formatCode="0.00E+00">
                  <c:v>3.7279100000000001E-3</c:v>
                </c:pt>
                <c:pt idx="10483" formatCode="0.00E+00">
                  <c:v>1.58373E-3</c:v>
                </c:pt>
                <c:pt idx="10484" formatCode="0.00E+00">
                  <c:v>-5.9645800000000001E-4</c:v>
                </c:pt>
                <c:pt idx="10485" formatCode="0.00E+00">
                  <c:v>-2.8163900000000002E-3</c:v>
                </c:pt>
                <c:pt idx="10486" formatCode="0.00E+00">
                  <c:v>-5.0747500000000003E-3</c:v>
                </c:pt>
                <c:pt idx="10487" formatCode="0.00E+00">
                  <c:v>-7.36822E-3</c:v>
                </c:pt>
                <c:pt idx="10488" formatCode="0.00E+00">
                  <c:v>-9.6938900000000001E-3</c:v>
                </c:pt>
                <c:pt idx="10489">
                  <c:v>-1.20474E-2</c:v>
                </c:pt>
                <c:pt idx="10490">
                  <c:v>-1.4424599999999999E-2</c:v>
                </c:pt>
                <c:pt idx="10491">
                  <c:v>-1.6825900000000001E-2</c:v>
                </c:pt>
                <c:pt idx="10492">
                  <c:v>-1.9254400000000001E-2</c:v>
                </c:pt>
                <c:pt idx="10493">
                  <c:v>-2.17118E-2</c:v>
                </c:pt>
                <c:pt idx="10494">
                  <c:v>-2.4197699999999999E-2</c:v>
                </c:pt>
                <c:pt idx="10495">
                  <c:v>-2.67126E-2</c:v>
                </c:pt>
                <c:pt idx="10496">
                  <c:v>-2.9257399999999999E-2</c:v>
                </c:pt>
                <c:pt idx="10497">
                  <c:v>-3.1832300000000001E-2</c:v>
                </c:pt>
                <c:pt idx="10498">
                  <c:v>-3.4437099999999998E-2</c:v>
                </c:pt>
                <c:pt idx="10499">
                  <c:v>-3.7073399999999999E-2</c:v>
                </c:pt>
                <c:pt idx="10500">
                  <c:v>-3.9741899999999997E-2</c:v>
                </c:pt>
                <c:pt idx="10501">
                  <c:v>-4.2442199999999999E-2</c:v>
                </c:pt>
                <c:pt idx="10502">
                  <c:v>-4.5174800000000001E-2</c:v>
                </c:pt>
                <c:pt idx="10503">
                  <c:v>-4.7940099999999999E-2</c:v>
                </c:pt>
                <c:pt idx="10504">
                  <c:v>-5.0735000000000002E-2</c:v>
                </c:pt>
                <c:pt idx="10505">
                  <c:v>-5.3553000000000003E-2</c:v>
                </c:pt>
                <c:pt idx="10506">
                  <c:v>-5.6389099999999998E-2</c:v>
                </c:pt>
                <c:pt idx="10507">
                  <c:v>-5.9243400000000002E-2</c:v>
                </c:pt>
                <c:pt idx="10508">
                  <c:v>-6.2116999999999999E-2</c:v>
                </c:pt>
                <c:pt idx="10509">
                  <c:v>-6.5007300000000004E-2</c:v>
                </c:pt>
                <c:pt idx="10510">
                  <c:v>-6.7912E-2</c:v>
                </c:pt>
                <c:pt idx="10511">
                  <c:v>-7.0835200000000001E-2</c:v>
                </c:pt>
                <c:pt idx="10512">
                  <c:v>-7.3782700000000007E-2</c:v>
                </c:pt>
                <c:pt idx="10513">
                  <c:v>-7.6756000000000005E-2</c:v>
                </c:pt>
                <c:pt idx="10514">
                  <c:v>-7.9751900000000001E-2</c:v>
                </c:pt>
                <c:pt idx="10515">
                  <c:v>-8.2767800000000002E-2</c:v>
                </c:pt>
                <c:pt idx="10516">
                  <c:v>-8.5806499999999994E-2</c:v>
                </c:pt>
                <c:pt idx="10517">
                  <c:v>-8.8871900000000004E-2</c:v>
                </c:pt>
                <c:pt idx="10518">
                  <c:v>-9.1963900000000001E-2</c:v>
                </c:pt>
                <c:pt idx="10519">
                  <c:v>-9.5078499999999996E-2</c:v>
                </c:pt>
                <c:pt idx="10520">
                  <c:v>-9.8214200000000002E-2</c:v>
                </c:pt>
                <c:pt idx="10521">
                  <c:v>-0.101371</c:v>
                </c:pt>
                <c:pt idx="10522">
                  <c:v>-0.104543</c:v>
                </c:pt>
                <c:pt idx="10523">
                  <c:v>-0.107719</c:v>
                </c:pt>
                <c:pt idx="10524">
                  <c:v>-0.11089</c:v>
                </c:pt>
                <c:pt idx="10525">
                  <c:v>-0.114055</c:v>
                </c:pt>
                <c:pt idx="10526">
                  <c:v>-0.117217</c:v>
                </c:pt>
                <c:pt idx="10527">
                  <c:v>-0.12038</c:v>
                </c:pt>
                <c:pt idx="10528">
                  <c:v>-0.12354800000000001</c:v>
                </c:pt>
                <c:pt idx="10529">
                  <c:v>-0.126718</c:v>
                </c:pt>
                <c:pt idx="10530">
                  <c:v>-0.129884</c:v>
                </c:pt>
                <c:pt idx="10531">
                  <c:v>-0.13304199999999999</c:v>
                </c:pt>
                <c:pt idx="10532">
                  <c:v>-0.13619200000000001</c:v>
                </c:pt>
                <c:pt idx="10533">
                  <c:v>-0.13932800000000001</c:v>
                </c:pt>
                <c:pt idx="10534">
                  <c:v>-0.14244599999999999</c:v>
                </c:pt>
                <c:pt idx="10535">
                  <c:v>-0.14554600000000001</c:v>
                </c:pt>
                <c:pt idx="10536">
                  <c:v>-0.14863299999999999</c:v>
                </c:pt>
                <c:pt idx="10537">
                  <c:v>-0.15170700000000001</c:v>
                </c:pt>
                <c:pt idx="10538">
                  <c:v>-0.15476599999999999</c:v>
                </c:pt>
                <c:pt idx="10539">
                  <c:v>-0.157806</c:v>
                </c:pt>
                <c:pt idx="10540">
                  <c:v>-0.16082399999999999</c:v>
                </c:pt>
                <c:pt idx="10541">
                  <c:v>-0.16381999999999999</c:v>
                </c:pt>
                <c:pt idx="10542">
                  <c:v>-0.16679099999999999</c:v>
                </c:pt>
                <c:pt idx="10543">
                  <c:v>-0.16973199999999999</c:v>
                </c:pt>
                <c:pt idx="10544">
                  <c:v>-0.17263600000000001</c:v>
                </c:pt>
                <c:pt idx="10545">
                  <c:v>-0.17550199999999999</c:v>
                </c:pt>
                <c:pt idx="10546">
                  <c:v>-0.17832700000000001</c:v>
                </c:pt>
                <c:pt idx="10547">
                  <c:v>-0.18110699999999999</c:v>
                </c:pt>
                <c:pt idx="10548">
                  <c:v>-0.18384300000000001</c:v>
                </c:pt>
                <c:pt idx="10549">
                  <c:v>-0.186533</c:v>
                </c:pt>
                <c:pt idx="10550">
                  <c:v>-0.18917700000000001</c:v>
                </c:pt>
                <c:pt idx="10551">
                  <c:v>-0.19177</c:v>
                </c:pt>
                <c:pt idx="10552">
                  <c:v>-0.194301</c:v>
                </c:pt>
                <c:pt idx="10553">
                  <c:v>-0.19675999999999999</c:v>
                </c:pt>
                <c:pt idx="10554">
                  <c:v>-0.19914899999999999</c:v>
                </c:pt>
                <c:pt idx="10555">
                  <c:v>-0.20147499999999999</c:v>
                </c:pt>
                <c:pt idx="10556">
                  <c:v>-0.203735</c:v>
                </c:pt>
                <c:pt idx="10557">
                  <c:v>-0.20591699999999999</c:v>
                </c:pt>
                <c:pt idx="10558">
                  <c:v>-0.208012</c:v>
                </c:pt>
                <c:pt idx="10559">
                  <c:v>-0.21001800000000001</c:v>
                </c:pt>
                <c:pt idx="10560">
                  <c:v>-0.21193699999999999</c:v>
                </c:pt>
                <c:pt idx="10561">
                  <c:v>-0.21377599999999999</c:v>
                </c:pt>
                <c:pt idx="10562">
                  <c:v>-0.21554300000000001</c:v>
                </c:pt>
                <c:pt idx="10563">
                  <c:v>-0.21723899999999999</c:v>
                </c:pt>
                <c:pt idx="10564">
                  <c:v>-0.21885599999999999</c:v>
                </c:pt>
                <c:pt idx="10565">
                  <c:v>-0.220389</c:v>
                </c:pt>
                <c:pt idx="10566">
                  <c:v>-0.221833</c:v>
                </c:pt>
                <c:pt idx="10567">
                  <c:v>-0.223186</c:v>
                </c:pt>
                <c:pt idx="10568">
                  <c:v>-0.224443</c:v>
                </c:pt>
                <c:pt idx="10569">
                  <c:v>-0.22559599999999999</c:v>
                </c:pt>
                <c:pt idx="10570">
                  <c:v>-0.22664500000000001</c:v>
                </c:pt>
                <c:pt idx="10571">
                  <c:v>-0.22759499999999999</c:v>
                </c:pt>
                <c:pt idx="10572">
                  <c:v>-0.22846</c:v>
                </c:pt>
                <c:pt idx="10573">
                  <c:v>-0.229244</c:v>
                </c:pt>
                <c:pt idx="10574">
                  <c:v>-0.22994800000000001</c:v>
                </c:pt>
                <c:pt idx="10575">
                  <c:v>-0.230575</c:v>
                </c:pt>
                <c:pt idx="10576">
                  <c:v>-0.231128</c:v>
                </c:pt>
                <c:pt idx="10577">
                  <c:v>-0.231601</c:v>
                </c:pt>
                <c:pt idx="10578">
                  <c:v>-0.231984</c:v>
                </c:pt>
                <c:pt idx="10579">
                  <c:v>-0.23227600000000001</c:v>
                </c:pt>
                <c:pt idx="10580">
                  <c:v>-0.23247499999999999</c:v>
                </c:pt>
                <c:pt idx="10581">
                  <c:v>-0.23257800000000001</c:v>
                </c:pt>
                <c:pt idx="10582">
                  <c:v>-0.232575</c:v>
                </c:pt>
                <c:pt idx="10583">
                  <c:v>-0.232465</c:v>
                </c:pt>
                <c:pt idx="10584">
                  <c:v>-0.23225100000000001</c:v>
                </c:pt>
                <c:pt idx="10585">
                  <c:v>-0.231933</c:v>
                </c:pt>
                <c:pt idx="10586">
                  <c:v>-0.23150799999999999</c:v>
                </c:pt>
                <c:pt idx="10587">
                  <c:v>-0.23097599999999999</c:v>
                </c:pt>
                <c:pt idx="10588">
                  <c:v>-0.23033899999999999</c:v>
                </c:pt>
                <c:pt idx="10589">
                  <c:v>-0.229599</c:v>
                </c:pt>
                <c:pt idx="10590">
                  <c:v>-0.22875899999999999</c:v>
                </c:pt>
                <c:pt idx="10591">
                  <c:v>-0.227825</c:v>
                </c:pt>
                <c:pt idx="10592">
                  <c:v>-0.226802</c:v>
                </c:pt>
                <c:pt idx="10593">
                  <c:v>-0.22569600000000001</c:v>
                </c:pt>
                <c:pt idx="10594">
                  <c:v>-0.22451399999999999</c:v>
                </c:pt>
                <c:pt idx="10595">
                  <c:v>-0.22325900000000001</c:v>
                </c:pt>
                <c:pt idx="10596">
                  <c:v>-0.22192799999999999</c:v>
                </c:pt>
                <c:pt idx="10597">
                  <c:v>-0.22051499999999999</c:v>
                </c:pt>
                <c:pt idx="10598">
                  <c:v>-0.21901100000000001</c:v>
                </c:pt>
                <c:pt idx="10599">
                  <c:v>-0.217416</c:v>
                </c:pt>
                <c:pt idx="10600">
                  <c:v>-0.21573999999999999</c:v>
                </c:pt>
                <c:pt idx="10601">
                  <c:v>-0.21399799999999999</c:v>
                </c:pt>
                <c:pt idx="10602">
                  <c:v>-0.212201</c:v>
                </c:pt>
                <c:pt idx="10603">
                  <c:v>-0.21035599999999999</c:v>
                </c:pt>
                <c:pt idx="10604">
                  <c:v>-0.20846300000000001</c:v>
                </c:pt>
                <c:pt idx="10605">
                  <c:v>-0.20652400000000001</c:v>
                </c:pt>
                <c:pt idx="10606">
                  <c:v>-0.204537</c:v>
                </c:pt>
                <c:pt idx="10607">
                  <c:v>-0.20249900000000001</c:v>
                </c:pt>
                <c:pt idx="10608">
                  <c:v>-0.200404</c:v>
                </c:pt>
                <c:pt idx="10609">
                  <c:v>-0.19824600000000001</c:v>
                </c:pt>
                <c:pt idx="10610">
                  <c:v>-0.196018</c:v>
                </c:pt>
                <c:pt idx="10611">
                  <c:v>-0.193715</c:v>
                </c:pt>
                <c:pt idx="10612">
                  <c:v>-0.19133900000000001</c:v>
                </c:pt>
                <c:pt idx="10613">
                  <c:v>-0.18889500000000001</c:v>
                </c:pt>
                <c:pt idx="10614">
                  <c:v>-0.18639500000000001</c:v>
                </c:pt>
                <c:pt idx="10615">
                  <c:v>-0.18385799999999999</c:v>
                </c:pt>
                <c:pt idx="10616">
                  <c:v>-0.18130099999999999</c:v>
                </c:pt>
                <c:pt idx="10617">
                  <c:v>-0.17872399999999999</c:v>
                </c:pt>
                <c:pt idx="10618">
                  <c:v>-0.17612</c:v>
                </c:pt>
                <c:pt idx="10619">
                  <c:v>-0.17347799999999999</c:v>
                </c:pt>
                <c:pt idx="10620">
                  <c:v>-0.170791</c:v>
                </c:pt>
                <c:pt idx="10621">
                  <c:v>-0.16805899999999999</c:v>
                </c:pt>
                <c:pt idx="10622">
                  <c:v>-0.16528300000000001</c:v>
                </c:pt>
                <c:pt idx="10623">
                  <c:v>-0.16247</c:v>
                </c:pt>
                <c:pt idx="10624">
                  <c:v>-0.15962299999999999</c:v>
                </c:pt>
                <c:pt idx="10625">
                  <c:v>-0.156746</c:v>
                </c:pt>
                <c:pt idx="10626">
                  <c:v>-0.15384100000000001</c:v>
                </c:pt>
                <c:pt idx="10627">
                  <c:v>-0.15090899999999999</c:v>
                </c:pt>
                <c:pt idx="10628">
                  <c:v>-0.147951</c:v>
                </c:pt>
                <c:pt idx="10629">
                  <c:v>-0.14497399999999999</c:v>
                </c:pt>
                <c:pt idx="10630">
                  <c:v>-0.141988</c:v>
                </c:pt>
                <c:pt idx="10631">
                  <c:v>-0.13900100000000001</c:v>
                </c:pt>
                <c:pt idx="10632">
                  <c:v>-0.136016</c:v>
                </c:pt>
                <c:pt idx="10633">
                  <c:v>-0.13303699999999999</c:v>
                </c:pt>
                <c:pt idx="10634">
                  <c:v>-0.130074</c:v>
                </c:pt>
                <c:pt idx="10635">
                  <c:v>-0.127136</c:v>
                </c:pt>
                <c:pt idx="10636">
                  <c:v>-0.12422</c:v>
                </c:pt>
                <c:pt idx="10637">
                  <c:v>-0.12132800000000001</c:v>
                </c:pt>
                <c:pt idx="10638">
                  <c:v>-0.118468</c:v>
                </c:pt>
                <c:pt idx="10639">
                  <c:v>-0.115645</c:v>
                </c:pt>
                <c:pt idx="10640">
                  <c:v>-0.112855</c:v>
                </c:pt>
                <c:pt idx="10641">
                  <c:v>-0.11010300000000001</c:v>
                </c:pt>
                <c:pt idx="10642">
                  <c:v>-0.107403</c:v>
                </c:pt>
                <c:pt idx="10643">
                  <c:v>-0.10476000000000001</c:v>
                </c:pt>
                <c:pt idx="10644">
                  <c:v>-0.10216799999999999</c:v>
                </c:pt>
                <c:pt idx="10645">
                  <c:v>-9.9629300000000004E-2</c:v>
                </c:pt>
                <c:pt idx="10646">
                  <c:v>-9.7156999999999993E-2</c:v>
                </c:pt>
                <c:pt idx="10647">
                  <c:v>-9.4764699999999993E-2</c:v>
                </c:pt>
                <c:pt idx="10648">
                  <c:v>-9.24624E-2</c:v>
                </c:pt>
                <c:pt idx="10649">
                  <c:v>-9.0261999999999995E-2</c:v>
                </c:pt>
                <c:pt idx="10650">
                  <c:v>-8.8166400000000006E-2</c:v>
                </c:pt>
                <c:pt idx="10651">
                  <c:v>-8.6164000000000004E-2</c:v>
                </c:pt>
                <c:pt idx="10652">
                  <c:v>-8.4245200000000006E-2</c:v>
                </c:pt>
                <c:pt idx="10653">
                  <c:v>-8.2410200000000003E-2</c:v>
                </c:pt>
                <c:pt idx="10654">
                  <c:v>-8.0664E-2</c:v>
                </c:pt>
                <c:pt idx="10655">
                  <c:v>-7.9009099999999999E-2</c:v>
                </c:pt>
                <c:pt idx="10656">
                  <c:v>-7.7442399999999995E-2</c:v>
                </c:pt>
                <c:pt idx="10657">
                  <c:v>-7.5962500000000002E-2</c:v>
                </c:pt>
                <c:pt idx="10658">
                  <c:v>-7.4577299999999999E-2</c:v>
                </c:pt>
                <c:pt idx="10659">
                  <c:v>-7.3297399999999999E-2</c:v>
                </c:pt>
                <c:pt idx="10660">
                  <c:v>-7.2128999999999999E-2</c:v>
                </c:pt>
                <c:pt idx="10661">
                  <c:v>-7.1075100000000002E-2</c:v>
                </c:pt>
                <c:pt idx="10662">
                  <c:v>-7.0140599999999997E-2</c:v>
                </c:pt>
                <c:pt idx="10663">
                  <c:v>-6.9333900000000004E-2</c:v>
                </c:pt>
                <c:pt idx="10664">
                  <c:v>-6.8657899999999994E-2</c:v>
                </c:pt>
                <c:pt idx="10665">
                  <c:v>-6.8104100000000001E-2</c:v>
                </c:pt>
                <c:pt idx="10666">
                  <c:v>-6.7662700000000006E-2</c:v>
                </c:pt>
                <c:pt idx="10667">
                  <c:v>-6.7328299999999994E-2</c:v>
                </c:pt>
                <c:pt idx="10668">
                  <c:v>-6.7098500000000005E-2</c:v>
                </c:pt>
                <c:pt idx="10669">
                  <c:v>-6.6973299999999999E-2</c:v>
                </c:pt>
                <c:pt idx="10670">
                  <c:v>-6.6952200000000003E-2</c:v>
                </c:pt>
                <c:pt idx="10671">
                  <c:v>-6.7038200000000006E-2</c:v>
                </c:pt>
                <c:pt idx="10672">
                  <c:v>-6.7234799999999997E-2</c:v>
                </c:pt>
                <c:pt idx="10673">
                  <c:v>-6.7536399999999996E-2</c:v>
                </c:pt>
                <c:pt idx="10674">
                  <c:v>-6.7937300000000006E-2</c:v>
                </c:pt>
                <c:pt idx="10675">
                  <c:v>-6.8437799999999993E-2</c:v>
                </c:pt>
                <c:pt idx="10676">
                  <c:v>-6.9032099999999999E-2</c:v>
                </c:pt>
                <c:pt idx="10677">
                  <c:v>-6.9708000000000006E-2</c:v>
                </c:pt>
                <c:pt idx="10678">
                  <c:v>-7.0463700000000004E-2</c:v>
                </c:pt>
                <c:pt idx="10679">
                  <c:v>-7.1309600000000001E-2</c:v>
                </c:pt>
                <c:pt idx="10680">
                  <c:v>-7.2257100000000005E-2</c:v>
                </c:pt>
                <c:pt idx="10681">
                  <c:v>-7.3311699999999994E-2</c:v>
                </c:pt>
                <c:pt idx="10682">
                  <c:v>-7.4472800000000006E-2</c:v>
                </c:pt>
                <c:pt idx="10683">
                  <c:v>-7.5737399999999996E-2</c:v>
                </c:pt>
                <c:pt idx="10684">
                  <c:v>-7.71033E-2</c:v>
                </c:pt>
                <c:pt idx="10685">
                  <c:v>-7.8566899999999995E-2</c:v>
                </c:pt>
                <c:pt idx="10686">
                  <c:v>-8.0123299999999995E-2</c:v>
                </c:pt>
                <c:pt idx="10687">
                  <c:v>-8.1771399999999994E-2</c:v>
                </c:pt>
                <c:pt idx="10688">
                  <c:v>-8.3520300000000006E-2</c:v>
                </c:pt>
                <c:pt idx="10689">
                  <c:v>-8.53854E-2</c:v>
                </c:pt>
                <c:pt idx="10690">
                  <c:v>-8.7376800000000004E-2</c:v>
                </c:pt>
                <c:pt idx="10691">
                  <c:v>-8.9491399999999999E-2</c:v>
                </c:pt>
                <c:pt idx="10692">
                  <c:v>-9.1719099999999998E-2</c:v>
                </c:pt>
                <c:pt idx="10693">
                  <c:v>-9.4053600000000001E-2</c:v>
                </c:pt>
                <c:pt idx="10694">
                  <c:v>-9.6490500000000007E-2</c:v>
                </c:pt>
                <c:pt idx="10695">
                  <c:v>-9.9023399999999998E-2</c:v>
                </c:pt>
                <c:pt idx="10696">
                  <c:v>-0.101646</c:v>
                </c:pt>
                <c:pt idx="10697">
                  <c:v>-0.104351</c:v>
                </c:pt>
                <c:pt idx="10698">
                  <c:v>-0.10713499999999999</c:v>
                </c:pt>
                <c:pt idx="10699">
                  <c:v>-0.109997</c:v>
                </c:pt>
                <c:pt idx="10700">
                  <c:v>-0.11293</c:v>
                </c:pt>
                <c:pt idx="10701">
                  <c:v>-0.115925</c:v>
                </c:pt>
                <c:pt idx="10702">
                  <c:v>-0.118977</c:v>
                </c:pt>
                <c:pt idx="10703">
                  <c:v>-0.122089</c:v>
                </c:pt>
                <c:pt idx="10704">
                  <c:v>-0.12526100000000001</c:v>
                </c:pt>
                <c:pt idx="10705">
                  <c:v>-0.12848999999999999</c:v>
                </c:pt>
                <c:pt idx="10706">
                  <c:v>-0.13176499999999999</c:v>
                </c:pt>
                <c:pt idx="10707">
                  <c:v>-0.13508000000000001</c:v>
                </c:pt>
                <c:pt idx="10708">
                  <c:v>-0.13843800000000001</c:v>
                </c:pt>
                <c:pt idx="10709">
                  <c:v>-0.14184099999999999</c:v>
                </c:pt>
                <c:pt idx="10710">
                  <c:v>-0.14527399999999999</c:v>
                </c:pt>
                <c:pt idx="10711">
                  <c:v>-0.14871899999999999</c:v>
                </c:pt>
                <c:pt idx="10712">
                  <c:v>-0.152171</c:v>
                </c:pt>
                <c:pt idx="10713">
                  <c:v>-0.15562699999999999</c:v>
                </c:pt>
                <c:pt idx="10714">
                  <c:v>-0.159078</c:v>
                </c:pt>
                <c:pt idx="10715">
                  <c:v>-0.16251399999999999</c:v>
                </c:pt>
                <c:pt idx="10716">
                  <c:v>-0.16592000000000001</c:v>
                </c:pt>
                <c:pt idx="10717">
                  <c:v>-0.16928499999999999</c:v>
                </c:pt>
                <c:pt idx="10718">
                  <c:v>-0.17260700000000001</c:v>
                </c:pt>
                <c:pt idx="10719">
                  <c:v>-0.17589199999999999</c:v>
                </c:pt>
                <c:pt idx="10720">
                  <c:v>-0.17913999999999999</c:v>
                </c:pt>
                <c:pt idx="10721">
                  <c:v>-0.18235000000000001</c:v>
                </c:pt>
                <c:pt idx="10722">
                  <c:v>-0.18551799999999999</c:v>
                </c:pt>
                <c:pt idx="10723">
                  <c:v>-0.18864</c:v>
                </c:pt>
                <c:pt idx="10724">
                  <c:v>-0.19170999999999999</c:v>
                </c:pt>
                <c:pt idx="10725">
                  <c:v>-0.19473599999999999</c:v>
                </c:pt>
                <c:pt idx="10726">
                  <c:v>-0.19772899999999999</c:v>
                </c:pt>
                <c:pt idx="10727">
                  <c:v>-0.20069000000000001</c:v>
                </c:pt>
                <c:pt idx="10728">
                  <c:v>-0.20361399999999999</c:v>
                </c:pt>
                <c:pt idx="10729">
                  <c:v>-0.20650199999999999</c:v>
                </c:pt>
                <c:pt idx="10730">
                  <c:v>-0.20936099999999999</c:v>
                </c:pt>
                <c:pt idx="10731">
                  <c:v>-0.212198</c:v>
                </c:pt>
                <c:pt idx="10732">
                  <c:v>-0.21501400000000001</c:v>
                </c:pt>
                <c:pt idx="10733">
                  <c:v>-0.217808</c:v>
                </c:pt>
                <c:pt idx="10734">
                  <c:v>-0.22057399999999999</c:v>
                </c:pt>
                <c:pt idx="10735">
                  <c:v>-0.22331400000000001</c:v>
                </c:pt>
                <c:pt idx="10736">
                  <c:v>-0.22603599999999999</c:v>
                </c:pt>
                <c:pt idx="10737">
                  <c:v>-0.228739</c:v>
                </c:pt>
                <c:pt idx="10738">
                  <c:v>-0.23141100000000001</c:v>
                </c:pt>
                <c:pt idx="10739">
                  <c:v>-0.234045</c:v>
                </c:pt>
                <c:pt idx="10740">
                  <c:v>-0.23663699999999999</c:v>
                </c:pt>
                <c:pt idx="10741">
                  <c:v>-0.23918400000000001</c:v>
                </c:pt>
                <c:pt idx="10742">
                  <c:v>-0.24168200000000001</c:v>
                </c:pt>
                <c:pt idx="10743">
                  <c:v>-0.24413099999999999</c:v>
                </c:pt>
                <c:pt idx="10744">
                  <c:v>-0.246531</c:v>
                </c:pt>
                <c:pt idx="10745">
                  <c:v>-0.24888299999999999</c:v>
                </c:pt>
                <c:pt idx="10746">
                  <c:v>-0.25118800000000002</c:v>
                </c:pt>
                <c:pt idx="10747">
                  <c:v>-0.25344299999999997</c:v>
                </c:pt>
                <c:pt idx="10748">
                  <c:v>-0.25564599999999998</c:v>
                </c:pt>
                <c:pt idx="10749">
                  <c:v>-0.257799</c:v>
                </c:pt>
                <c:pt idx="10750">
                  <c:v>-0.25990400000000002</c:v>
                </c:pt>
                <c:pt idx="10751">
                  <c:v>-0.26196799999999998</c:v>
                </c:pt>
                <c:pt idx="10752">
                  <c:v>-0.26399400000000001</c:v>
                </c:pt>
                <c:pt idx="10753">
                  <c:v>-0.26597999999999999</c:v>
                </c:pt>
                <c:pt idx="10754">
                  <c:v>-0.26792100000000002</c:v>
                </c:pt>
                <c:pt idx="10755">
                  <c:v>-0.26981100000000002</c:v>
                </c:pt>
                <c:pt idx="10756">
                  <c:v>-0.271648</c:v>
                </c:pt>
                <c:pt idx="10757">
                  <c:v>-0.27343299999999998</c:v>
                </c:pt>
                <c:pt idx="10758">
                  <c:v>-0.27517000000000003</c:v>
                </c:pt>
                <c:pt idx="10759">
                  <c:v>-0.27686500000000003</c:v>
                </c:pt>
                <c:pt idx="10760">
                  <c:v>-0.27851999999999999</c:v>
                </c:pt>
                <c:pt idx="10761">
                  <c:v>-0.28013100000000002</c:v>
                </c:pt>
                <c:pt idx="10762">
                  <c:v>-0.28169699999999998</c:v>
                </c:pt>
                <c:pt idx="10763">
                  <c:v>-0.283217</c:v>
                </c:pt>
                <c:pt idx="10764">
                  <c:v>-0.28467900000000002</c:v>
                </c:pt>
                <c:pt idx="10765">
                  <c:v>-0.28607199999999999</c:v>
                </c:pt>
                <c:pt idx="10766">
                  <c:v>-0.28740399999999999</c:v>
                </c:pt>
                <c:pt idx="10767">
                  <c:v>-0.28869800000000001</c:v>
                </c:pt>
                <c:pt idx="10768">
                  <c:v>-0.28996699999999997</c:v>
                </c:pt>
                <c:pt idx="10769">
                  <c:v>-0.29120699999999999</c:v>
                </c:pt>
                <c:pt idx="10770">
                  <c:v>-0.29240699999999997</c:v>
                </c:pt>
                <c:pt idx="10771">
                  <c:v>-0.29355700000000001</c:v>
                </c:pt>
                <c:pt idx="10772">
                  <c:v>-0.29464800000000002</c:v>
                </c:pt>
                <c:pt idx="10773">
                  <c:v>-0.29567700000000002</c:v>
                </c:pt>
                <c:pt idx="10774">
                  <c:v>-0.29665399999999997</c:v>
                </c:pt>
                <c:pt idx="10775">
                  <c:v>-0.297599</c:v>
                </c:pt>
                <c:pt idx="10776">
                  <c:v>-0.29852299999999998</c:v>
                </c:pt>
                <c:pt idx="10777">
                  <c:v>-0.299425</c:v>
                </c:pt>
                <c:pt idx="10778">
                  <c:v>-0.30029899999999998</c:v>
                </c:pt>
                <c:pt idx="10779">
                  <c:v>-0.30114099999999999</c:v>
                </c:pt>
                <c:pt idx="10780">
                  <c:v>-0.30195300000000003</c:v>
                </c:pt>
                <c:pt idx="10781">
                  <c:v>-0.30273699999999998</c:v>
                </c:pt>
                <c:pt idx="10782">
                  <c:v>-0.30349500000000001</c:v>
                </c:pt>
                <c:pt idx="10783">
                  <c:v>-0.30422500000000002</c:v>
                </c:pt>
                <c:pt idx="10784">
                  <c:v>-0.304921</c:v>
                </c:pt>
                <c:pt idx="10785">
                  <c:v>-0.30557200000000001</c:v>
                </c:pt>
                <c:pt idx="10786">
                  <c:v>-0.30617800000000001</c:v>
                </c:pt>
                <c:pt idx="10787">
                  <c:v>-0.30674800000000002</c:v>
                </c:pt>
                <c:pt idx="10788">
                  <c:v>-0.30728</c:v>
                </c:pt>
                <c:pt idx="10789">
                  <c:v>-0.30776399999999998</c:v>
                </c:pt>
                <c:pt idx="10790">
                  <c:v>-0.30818699999999999</c:v>
                </c:pt>
                <c:pt idx="10791">
                  <c:v>-0.30854799999999999</c:v>
                </c:pt>
                <c:pt idx="10792">
                  <c:v>-0.30884699999999998</c:v>
                </c:pt>
                <c:pt idx="10793">
                  <c:v>-0.309091</c:v>
                </c:pt>
                <c:pt idx="10794">
                  <c:v>-0.30928499999999998</c:v>
                </c:pt>
                <c:pt idx="10795">
                  <c:v>-0.30943900000000002</c:v>
                </c:pt>
                <c:pt idx="10796">
                  <c:v>-0.309562</c:v>
                </c:pt>
                <c:pt idx="10797">
                  <c:v>-0.30965500000000001</c:v>
                </c:pt>
                <c:pt idx="10798">
                  <c:v>-0.30971799999999999</c:v>
                </c:pt>
                <c:pt idx="10799">
                  <c:v>-0.30974400000000002</c:v>
                </c:pt>
                <c:pt idx="10800">
                  <c:v>-0.30973000000000001</c:v>
                </c:pt>
                <c:pt idx="10801">
                  <c:v>-0.30967800000000001</c:v>
                </c:pt>
                <c:pt idx="10802">
                  <c:v>-0.30959900000000001</c:v>
                </c:pt>
                <c:pt idx="10803">
                  <c:v>-0.30950800000000001</c:v>
                </c:pt>
                <c:pt idx="10804">
                  <c:v>-0.30941000000000002</c:v>
                </c:pt>
                <c:pt idx="10805">
                  <c:v>-0.30929200000000001</c:v>
                </c:pt>
                <c:pt idx="10806">
                  <c:v>-0.30914000000000003</c:v>
                </c:pt>
                <c:pt idx="10807">
                  <c:v>-0.30893900000000002</c:v>
                </c:pt>
                <c:pt idx="10808">
                  <c:v>-0.30867800000000001</c:v>
                </c:pt>
                <c:pt idx="10809">
                  <c:v>-0.30834800000000001</c:v>
                </c:pt>
                <c:pt idx="10810">
                  <c:v>-0.30794500000000002</c:v>
                </c:pt>
                <c:pt idx="10811">
                  <c:v>-0.30747999999999998</c:v>
                </c:pt>
                <c:pt idx="10812">
                  <c:v>-0.30696099999999998</c:v>
                </c:pt>
                <c:pt idx="10813">
                  <c:v>-0.30639499999999997</c:v>
                </c:pt>
                <c:pt idx="10814">
                  <c:v>-0.30578300000000003</c:v>
                </c:pt>
                <c:pt idx="10815">
                  <c:v>-0.30512899999999998</c:v>
                </c:pt>
                <c:pt idx="10816">
                  <c:v>-0.30443599999999998</c:v>
                </c:pt>
                <c:pt idx="10817">
                  <c:v>-0.30371599999999999</c:v>
                </c:pt>
                <c:pt idx="10818">
                  <c:v>-0.30297800000000003</c:v>
                </c:pt>
                <c:pt idx="10819">
                  <c:v>-0.302228</c:v>
                </c:pt>
                <c:pt idx="10820">
                  <c:v>-0.30146299999999998</c:v>
                </c:pt>
                <c:pt idx="10821">
                  <c:v>-0.30067300000000002</c:v>
                </c:pt>
                <c:pt idx="10822">
                  <c:v>-0.29985400000000001</c:v>
                </c:pt>
                <c:pt idx="10823">
                  <c:v>-0.29901100000000003</c:v>
                </c:pt>
                <c:pt idx="10824">
                  <c:v>-0.29815000000000003</c:v>
                </c:pt>
                <c:pt idx="10825">
                  <c:v>-0.29727100000000001</c:v>
                </c:pt>
                <c:pt idx="10826">
                  <c:v>-0.29636299999999999</c:v>
                </c:pt>
                <c:pt idx="10827">
                  <c:v>-0.29541499999999998</c:v>
                </c:pt>
                <c:pt idx="10828">
                  <c:v>-0.29442800000000002</c:v>
                </c:pt>
                <c:pt idx="10829">
                  <c:v>-0.29341400000000001</c:v>
                </c:pt>
                <c:pt idx="10830">
                  <c:v>-0.29237999999999997</c:v>
                </c:pt>
                <c:pt idx="10831">
                  <c:v>-0.29132400000000003</c:v>
                </c:pt>
                <c:pt idx="10832">
                  <c:v>-0.290244</c:v>
                </c:pt>
                <c:pt idx="10833">
                  <c:v>-0.28914699999999999</c:v>
                </c:pt>
                <c:pt idx="10834">
                  <c:v>-0.28804600000000002</c:v>
                </c:pt>
                <c:pt idx="10835">
                  <c:v>-0.286941</c:v>
                </c:pt>
                <c:pt idx="10836">
                  <c:v>-0.28582099999999999</c:v>
                </c:pt>
                <c:pt idx="10837">
                  <c:v>-0.28467799999999999</c:v>
                </c:pt>
                <c:pt idx="10838">
                  <c:v>-0.28351300000000001</c:v>
                </c:pt>
                <c:pt idx="10839">
                  <c:v>-0.28233399999999997</c:v>
                </c:pt>
                <c:pt idx="10840">
                  <c:v>-0.28114400000000001</c:v>
                </c:pt>
                <c:pt idx="10841">
                  <c:v>-0.27994599999999997</c:v>
                </c:pt>
                <c:pt idx="10842">
                  <c:v>-0.27874199999999999</c:v>
                </c:pt>
                <c:pt idx="10843">
                  <c:v>-0.27753299999999997</c:v>
                </c:pt>
                <c:pt idx="10844">
                  <c:v>-0.27631499999999998</c:v>
                </c:pt>
                <c:pt idx="10845">
                  <c:v>-0.27508199999999999</c:v>
                </c:pt>
                <c:pt idx="10846">
                  <c:v>-0.27383200000000002</c:v>
                </c:pt>
                <c:pt idx="10847">
                  <c:v>-0.27257399999999998</c:v>
                </c:pt>
                <c:pt idx="10848">
                  <c:v>-0.271318</c:v>
                </c:pt>
                <c:pt idx="10849">
                  <c:v>-0.27006200000000002</c:v>
                </c:pt>
                <c:pt idx="10850">
                  <c:v>-0.26879900000000001</c:v>
                </c:pt>
                <c:pt idx="10851">
                  <c:v>-0.26752599999999999</c:v>
                </c:pt>
                <c:pt idx="10852">
                  <c:v>-0.266239</c:v>
                </c:pt>
                <c:pt idx="10853">
                  <c:v>-0.26493800000000001</c:v>
                </c:pt>
                <c:pt idx="10854">
                  <c:v>-0.263627</c:v>
                </c:pt>
                <c:pt idx="10855">
                  <c:v>-0.26231700000000002</c:v>
                </c:pt>
                <c:pt idx="10856">
                  <c:v>-0.26100699999999999</c:v>
                </c:pt>
                <c:pt idx="10857">
                  <c:v>-0.259689</c:v>
                </c:pt>
                <c:pt idx="10858">
                  <c:v>-0.258357</c:v>
                </c:pt>
                <c:pt idx="10859">
                  <c:v>-0.25701000000000002</c:v>
                </c:pt>
                <c:pt idx="10860">
                  <c:v>-0.25563900000000001</c:v>
                </c:pt>
                <c:pt idx="10861">
                  <c:v>-0.25424200000000002</c:v>
                </c:pt>
                <c:pt idx="10862">
                  <c:v>-0.25283499999999998</c:v>
                </c:pt>
                <c:pt idx="10863">
                  <c:v>-0.25143500000000002</c:v>
                </c:pt>
                <c:pt idx="10864">
                  <c:v>-0.25004300000000002</c:v>
                </c:pt>
                <c:pt idx="10865">
                  <c:v>-0.24865100000000001</c:v>
                </c:pt>
                <c:pt idx="10866">
                  <c:v>-0.247255</c:v>
                </c:pt>
                <c:pt idx="10867">
                  <c:v>-0.24585599999999999</c:v>
                </c:pt>
                <c:pt idx="10868">
                  <c:v>-0.244454</c:v>
                </c:pt>
                <c:pt idx="10869">
                  <c:v>-0.24305099999999999</c:v>
                </c:pt>
                <c:pt idx="10870">
                  <c:v>-0.241646</c:v>
                </c:pt>
                <c:pt idx="10871">
                  <c:v>-0.24024100000000001</c:v>
                </c:pt>
                <c:pt idx="10872">
                  <c:v>-0.23882800000000001</c:v>
                </c:pt>
                <c:pt idx="10873">
                  <c:v>-0.237396</c:v>
                </c:pt>
                <c:pt idx="10874">
                  <c:v>-0.235928</c:v>
                </c:pt>
                <c:pt idx="10875">
                  <c:v>-0.234402</c:v>
                </c:pt>
                <c:pt idx="10876">
                  <c:v>-0.23280100000000001</c:v>
                </c:pt>
                <c:pt idx="10877">
                  <c:v>-0.231132</c:v>
                </c:pt>
                <c:pt idx="10878">
                  <c:v>-0.22941900000000001</c:v>
                </c:pt>
                <c:pt idx="10879">
                  <c:v>-0.22767699999999999</c:v>
                </c:pt>
                <c:pt idx="10880">
                  <c:v>-0.225908</c:v>
                </c:pt>
                <c:pt idx="10881">
                  <c:v>-0.22412099999999999</c:v>
                </c:pt>
                <c:pt idx="10882">
                  <c:v>-0.22231999999999999</c:v>
                </c:pt>
                <c:pt idx="10883">
                  <c:v>-0.220503</c:v>
                </c:pt>
                <c:pt idx="10884">
                  <c:v>-0.218663</c:v>
                </c:pt>
                <c:pt idx="10885">
                  <c:v>-0.21679000000000001</c:v>
                </c:pt>
                <c:pt idx="10886">
                  <c:v>-0.21488299999999999</c:v>
                </c:pt>
                <c:pt idx="10887">
                  <c:v>-0.21294299999999999</c:v>
                </c:pt>
                <c:pt idx="10888">
                  <c:v>-0.21096599999999999</c:v>
                </c:pt>
                <c:pt idx="10889">
                  <c:v>-0.20895900000000001</c:v>
                </c:pt>
                <c:pt idx="10890">
                  <c:v>-0.20693600000000001</c:v>
                </c:pt>
                <c:pt idx="10891">
                  <c:v>-0.20491200000000001</c:v>
                </c:pt>
                <c:pt idx="10892">
                  <c:v>-0.20288700000000001</c:v>
                </c:pt>
                <c:pt idx="10893">
                  <c:v>-0.200848</c:v>
                </c:pt>
                <c:pt idx="10894">
                  <c:v>-0.19878199999999999</c:v>
                </c:pt>
                <c:pt idx="10895">
                  <c:v>-0.19668099999999999</c:v>
                </c:pt>
                <c:pt idx="10896">
                  <c:v>-0.19453899999999999</c:v>
                </c:pt>
                <c:pt idx="10897">
                  <c:v>-0.19234999999999999</c:v>
                </c:pt>
                <c:pt idx="10898">
                  <c:v>-0.190107</c:v>
                </c:pt>
                <c:pt idx="10899">
                  <c:v>-0.187808</c:v>
                </c:pt>
                <c:pt idx="10900">
                  <c:v>-0.18546199999999999</c:v>
                </c:pt>
                <c:pt idx="10901">
                  <c:v>-0.18307300000000001</c:v>
                </c:pt>
                <c:pt idx="10902">
                  <c:v>-0.18064</c:v>
                </c:pt>
                <c:pt idx="10903">
                  <c:v>-0.17816299999999999</c:v>
                </c:pt>
                <c:pt idx="10904">
                  <c:v>-0.17564299999999999</c:v>
                </c:pt>
                <c:pt idx="10905">
                  <c:v>-0.17308699999999999</c:v>
                </c:pt>
                <c:pt idx="10906">
                  <c:v>-0.17050399999999999</c:v>
                </c:pt>
                <c:pt idx="10907">
                  <c:v>-0.16789899999999999</c:v>
                </c:pt>
                <c:pt idx="10908">
                  <c:v>-0.16527800000000001</c:v>
                </c:pt>
                <c:pt idx="10909">
                  <c:v>-0.16264999999999999</c:v>
                </c:pt>
                <c:pt idx="10910">
                  <c:v>-0.160021</c:v>
                </c:pt>
                <c:pt idx="10911">
                  <c:v>-0.157392</c:v>
                </c:pt>
                <c:pt idx="10912">
                  <c:v>-0.15476799999999999</c:v>
                </c:pt>
                <c:pt idx="10913">
                  <c:v>-0.15216499999999999</c:v>
                </c:pt>
                <c:pt idx="10914">
                  <c:v>-0.149593</c:v>
                </c:pt>
                <c:pt idx="10915">
                  <c:v>-0.14705699999999999</c:v>
                </c:pt>
                <c:pt idx="10916">
                  <c:v>-0.144562</c:v>
                </c:pt>
                <c:pt idx="10917">
                  <c:v>-0.14211199999999999</c:v>
                </c:pt>
                <c:pt idx="10918">
                  <c:v>-0.139709</c:v>
                </c:pt>
                <c:pt idx="10919">
                  <c:v>-0.137355</c:v>
                </c:pt>
                <c:pt idx="10920">
                  <c:v>-0.13506000000000001</c:v>
                </c:pt>
                <c:pt idx="10921">
                  <c:v>-0.13283900000000001</c:v>
                </c:pt>
                <c:pt idx="10922">
                  <c:v>-0.13070799999999999</c:v>
                </c:pt>
                <c:pt idx="10923">
                  <c:v>-0.12867600000000001</c:v>
                </c:pt>
                <c:pt idx="10924">
                  <c:v>-0.12674199999999999</c:v>
                </c:pt>
                <c:pt idx="10925">
                  <c:v>-0.124902</c:v>
                </c:pt>
                <c:pt idx="10926">
                  <c:v>-0.123156</c:v>
                </c:pt>
                <c:pt idx="10927">
                  <c:v>-0.121502</c:v>
                </c:pt>
                <c:pt idx="10928">
                  <c:v>-0.119938</c:v>
                </c:pt>
                <c:pt idx="10929">
                  <c:v>-0.118463</c:v>
                </c:pt>
                <c:pt idx="10930">
                  <c:v>-0.117075</c:v>
                </c:pt>
                <c:pt idx="10931">
                  <c:v>-0.115772</c:v>
                </c:pt>
                <c:pt idx="10932">
                  <c:v>-0.114555</c:v>
                </c:pt>
                <c:pt idx="10933">
                  <c:v>-0.11343200000000001</c:v>
                </c:pt>
                <c:pt idx="10934">
                  <c:v>-0.112414</c:v>
                </c:pt>
                <c:pt idx="10935">
                  <c:v>-0.111509</c:v>
                </c:pt>
                <c:pt idx="10936">
                  <c:v>-0.11071499999999999</c:v>
                </c:pt>
                <c:pt idx="10937">
                  <c:v>-0.110027</c:v>
                </c:pt>
                <c:pt idx="10938">
                  <c:v>-0.109443</c:v>
                </c:pt>
                <c:pt idx="10939">
                  <c:v>-0.108962</c:v>
                </c:pt>
                <c:pt idx="10940">
                  <c:v>-0.10858</c:v>
                </c:pt>
                <c:pt idx="10941">
                  <c:v>-0.108295</c:v>
                </c:pt>
                <c:pt idx="10942">
                  <c:v>-0.108109</c:v>
                </c:pt>
                <c:pt idx="10943">
                  <c:v>-0.108031</c:v>
                </c:pt>
                <c:pt idx="10944">
                  <c:v>-0.108066</c:v>
                </c:pt>
                <c:pt idx="10945">
                  <c:v>-0.10821699999999999</c:v>
                </c:pt>
                <c:pt idx="10946">
                  <c:v>-0.10847900000000001</c:v>
                </c:pt>
                <c:pt idx="10947">
                  <c:v>-0.10884099999999999</c:v>
                </c:pt>
                <c:pt idx="10948">
                  <c:v>-0.109292</c:v>
                </c:pt>
                <c:pt idx="10949">
                  <c:v>-0.10984099999999999</c:v>
                </c:pt>
                <c:pt idx="10950">
                  <c:v>-0.110502</c:v>
                </c:pt>
                <c:pt idx="10951">
                  <c:v>-0.111276</c:v>
                </c:pt>
                <c:pt idx="10952">
                  <c:v>-0.112137</c:v>
                </c:pt>
                <c:pt idx="10953">
                  <c:v>-0.11307499999999999</c:v>
                </c:pt>
                <c:pt idx="10954">
                  <c:v>-0.114092</c:v>
                </c:pt>
                <c:pt idx="10955">
                  <c:v>-0.115191</c:v>
                </c:pt>
                <c:pt idx="10956">
                  <c:v>-0.11636100000000001</c:v>
                </c:pt>
                <c:pt idx="10957">
                  <c:v>-0.117591</c:v>
                </c:pt>
                <c:pt idx="10958">
                  <c:v>-0.118876</c:v>
                </c:pt>
                <c:pt idx="10959">
                  <c:v>-0.12021999999999999</c:v>
                </c:pt>
                <c:pt idx="10960">
                  <c:v>-0.12162100000000001</c:v>
                </c:pt>
                <c:pt idx="10961">
                  <c:v>-0.123068</c:v>
                </c:pt>
                <c:pt idx="10962">
                  <c:v>-0.124542</c:v>
                </c:pt>
                <c:pt idx="10963">
                  <c:v>-0.12601899999999999</c:v>
                </c:pt>
                <c:pt idx="10964">
                  <c:v>-0.12748499999999999</c:v>
                </c:pt>
                <c:pt idx="10965">
                  <c:v>-0.12895699999999999</c:v>
                </c:pt>
                <c:pt idx="10966">
                  <c:v>-0.13045999999999999</c:v>
                </c:pt>
                <c:pt idx="10967">
                  <c:v>-0.131991</c:v>
                </c:pt>
                <c:pt idx="10968">
                  <c:v>-0.13354099999999999</c:v>
                </c:pt>
                <c:pt idx="10969">
                  <c:v>-0.13510800000000001</c:v>
                </c:pt>
                <c:pt idx="10970">
                  <c:v>-0.13669600000000001</c:v>
                </c:pt>
                <c:pt idx="10971">
                  <c:v>-0.13830300000000001</c:v>
                </c:pt>
                <c:pt idx="10972">
                  <c:v>-0.13992399999999999</c:v>
                </c:pt>
                <c:pt idx="10973">
                  <c:v>-0.14155799999999999</c:v>
                </c:pt>
                <c:pt idx="10974">
                  <c:v>-0.143208</c:v>
                </c:pt>
                <c:pt idx="10975">
                  <c:v>-0.144874</c:v>
                </c:pt>
                <c:pt idx="10976">
                  <c:v>-0.14655299999999999</c:v>
                </c:pt>
                <c:pt idx="10977">
                  <c:v>-0.14824300000000001</c:v>
                </c:pt>
                <c:pt idx="10978">
                  <c:v>-0.14994299999999999</c:v>
                </c:pt>
                <c:pt idx="10979">
                  <c:v>-0.151647</c:v>
                </c:pt>
                <c:pt idx="10980">
                  <c:v>-0.15334600000000001</c:v>
                </c:pt>
                <c:pt idx="10981">
                  <c:v>-0.155032</c:v>
                </c:pt>
                <c:pt idx="10982">
                  <c:v>-0.15670799999999999</c:v>
                </c:pt>
                <c:pt idx="10983">
                  <c:v>-0.158384</c:v>
                </c:pt>
                <c:pt idx="10984">
                  <c:v>-0.16006100000000001</c:v>
                </c:pt>
                <c:pt idx="10985">
                  <c:v>-0.16172800000000001</c:v>
                </c:pt>
                <c:pt idx="10986">
                  <c:v>-0.16337299999999999</c:v>
                </c:pt>
                <c:pt idx="10987">
                  <c:v>-0.164994</c:v>
                </c:pt>
                <c:pt idx="10988">
                  <c:v>-0.16659099999999999</c:v>
                </c:pt>
                <c:pt idx="10989">
                  <c:v>-0.168159</c:v>
                </c:pt>
                <c:pt idx="10990">
                  <c:v>-0.16969200000000001</c:v>
                </c:pt>
                <c:pt idx="10991">
                  <c:v>-0.17118</c:v>
                </c:pt>
                <c:pt idx="10992">
                  <c:v>-0.17261899999999999</c:v>
                </c:pt>
                <c:pt idx="10993">
                  <c:v>-0.17400199999999999</c:v>
                </c:pt>
                <c:pt idx="10994">
                  <c:v>-0.17532600000000001</c:v>
                </c:pt>
                <c:pt idx="10995">
                  <c:v>-0.176589</c:v>
                </c:pt>
                <c:pt idx="10996">
                  <c:v>-0.177787</c:v>
                </c:pt>
                <c:pt idx="10997">
                  <c:v>-0.17891000000000001</c:v>
                </c:pt>
                <c:pt idx="10998">
                  <c:v>-0.179954</c:v>
                </c:pt>
                <c:pt idx="10999">
                  <c:v>-0.180922</c:v>
                </c:pt>
                <c:pt idx="11000">
                  <c:v>-0.181812</c:v>
                </c:pt>
                <c:pt idx="11001">
                  <c:v>-0.18262400000000001</c:v>
                </c:pt>
                <c:pt idx="11002">
                  <c:v>-0.18336</c:v>
                </c:pt>
                <c:pt idx="11003">
                  <c:v>-0.18402199999999999</c:v>
                </c:pt>
                <c:pt idx="11004">
                  <c:v>-0.184616</c:v>
                </c:pt>
                <c:pt idx="11005">
                  <c:v>-0.18514800000000001</c:v>
                </c:pt>
                <c:pt idx="11006">
                  <c:v>-0.18562500000000001</c:v>
                </c:pt>
                <c:pt idx="11007">
                  <c:v>-0.18605099999999999</c:v>
                </c:pt>
                <c:pt idx="11008">
                  <c:v>-0.18642</c:v>
                </c:pt>
                <c:pt idx="11009">
                  <c:v>-0.186725</c:v>
                </c:pt>
                <c:pt idx="11010">
                  <c:v>-0.186969</c:v>
                </c:pt>
                <c:pt idx="11011">
                  <c:v>-0.18715899999999999</c:v>
                </c:pt>
                <c:pt idx="11012">
                  <c:v>-0.18729100000000001</c:v>
                </c:pt>
                <c:pt idx="11013">
                  <c:v>-0.18735399999999999</c:v>
                </c:pt>
                <c:pt idx="11014">
                  <c:v>-0.18734100000000001</c:v>
                </c:pt>
                <c:pt idx="11015">
                  <c:v>-0.18725800000000001</c:v>
                </c:pt>
                <c:pt idx="11016">
                  <c:v>-0.187112</c:v>
                </c:pt>
                <c:pt idx="11017">
                  <c:v>-0.18690399999999999</c:v>
                </c:pt>
                <c:pt idx="11018">
                  <c:v>-0.186639</c:v>
                </c:pt>
                <c:pt idx="11019">
                  <c:v>-0.18631800000000001</c:v>
                </c:pt>
                <c:pt idx="11020">
                  <c:v>-0.185947</c:v>
                </c:pt>
                <c:pt idx="11021">
                  <c:v>-0.185533</c:v>
                </c:pt>
                <c:pt idx="11022">
                  <c:v>-0.18507599999999999</c:v>
                </c:pt>
                <c:pt idx="11023">
                  <c:v>-0.18456900000000001</c:v>
                </c:pt>
                <c:pt idx="11024">
                  <c:v>-0.184006</c:v>
                </c:pt>
                <c:pt idx="11025">
                  <c:v>-0.18338599999999999</c:v>
                </c:pt>
                <c:pt idx="11026">
                  <c:v>-0.18271499999999999</c:v>
                </c:pt>
                <c:pt idx="11027">
                  <c:v>-0.182003</c:v>
                </c:pt>
                <c:pt idx="11028">
                  <c:v>-0.181258</c:v>
                </c:pt>
                <c:pt idx="11029">
                  <c:v>-0.18048400000000001</c:v>
                </c:pt>
                <c:pt idx="11030">
                  <c:v>-0.17968000000000001</c:v>
                </c:pt>
                <c:pt idx="11031">
                  <c:v>-0.17884700000000001</c:v>
                </c:pt>
                <c:pt idx="11032">
                  <c:v>-0.177982</c:v>
                </c:pt>
                <c:pt idx="11033">
                  <c:v>-0.17707700000000001</c:v>
                </c:pt>
                <c:pt idx="11034">
                  <c:v>-0.176124</c:v>
                </c:pt>
                <c:pt idx="11035">
                  <c:v>-0.175123</c:v>
                </c:pt>
                <c:pt idx="11036">
                  <c:v>-0.17407700000000001</c:v>
                </c:pt>
                <c:pt idx="11037">
                  <c:v>-0.172987</c:v>
                </c:pt>
                <c:pt idx="11038">
                  <c:v>-0.17185500000000001</c:v>
                </c:pt>
                <c:pt idx="11039">
                  <c:v>-0.170678</c:v>
                </c:pt>
                <c:pt idx="11040">
                  <c:v>-0.169458</c:v>
                </c:pt>
                <c:pt idx="11041">
                  <c:v>-0.16820299999999999</c:v>
                </c:pt>
                <c:pt idx="11042">
                  <c:v>-0.16692499999999999</c:v>
                </c:pt>
                <c:pt idx="11043">
                  <c:v>-0.165635</c:v>
                </c:pt>
                <c:pt idx="11044">
                  <c:v>-0.16433300000000001</c:v>
                </c:pt>
                <c:pt idx="11045">
                  <c:v>-0.163018</c:v>
                </c:pt>
                <c:pt idx="11046">
                  <c:v>-0.16169</c:v>
                </c:pt>
                <c:pt idx="11047">
                  <c:v>-0.16034399999999999</c:v>
                </c:pt>
                <c:pt idx="11048">
                  <c:v>-0.15897800000000001</c:v>
                </c:pt>
                <c:pt idx="11049">
                  <c:v>-0.15760199999999999</c:v>
                </c:pt>
                <c:pt idx="11050">
                  <c:v>-0.15622900000000001</c:v>
                </c:pt>
                <c:pt idx="11051">
                  <c:v>-0.154866</c:v>
                </c:pt>
                <c:pt idx="11052">
                  <c:v>-0.15351100000000001</c:v>
                </c:pt>
                <c:pt idx="11053">
                  <c:v>-0.15216399999999999</c:v>
                </c:pt>
                <c:pt idx="11054">
                  <c:v>-0.15082200000000001</c:v>
                </c:pt>
                <c:pt idx="11055">
                  <c:v>-0.149482</c:v>
                </c:pt>
                <c:pt idx="11056">
                  <c:v>-0.148146</c:v>
                </c:pt>
                <c:pt idx="11057">
                  <c:v>-0.146816</c:v>
                </c:pt>
                <c:pt idx="11058">
                  <c:v>-0.14549200000000001</c:v>
                </c:pt>
                <c:pt idx="11059">
                  <c:v>-0.14416599999999999</c:v>
                </c:pt>
                <c:pt idx="11060">
                  <c:v>-0.14283299999999999</c:v>
                </c:pt>
                <c:pt idx="11061">
                  <c:v>-0.14149100000000001</c:v>
                </c:pt>
                <c:pt idx="11062">
                  <c:v>-0.14014499999999999</c:v>
                </c:pt>
                <c:pt idx="11063">
                  <c:v>-0.138791</c:v>
                </c:pt>
                <c:pt idx="11064">
                  <c:v>-0.13742299999999999</c:v>
                </c:pt>
                <c:pt idx="11065">
                  <c:v>-0.13603699999999999</c:v>
                </c:pt>
                <c:pt idx="11066">
                  <c:v>-0.134626</c:v>
                </c:pt>
                <c:pt idx="11067">
                  <c:v>-0.133191</c:v>
                </c:pt>
                <c:pt idx="11068">
                  <c:v>-0.13173799999999999</c:v>
                </c:pt>
                <c:pt idx="11069">
                  <c:v>-0.130275</c:v>
                </c:pt>
                <c:pt idx="11070">
                  <c:v>-0.128806</c:v>
                </c:pt>
                <c:pt idx="11071">
                  <c:v>-0.12733</c:v>
                </c:pt>
                <c:pt idx="11072">
                  <c:v>-0.12584699999999999</c:v>
                </c:pt>
                <c:pt idx="11073">
                  <c:v>-0.124357</c:v>
                </c:pt>
                <c:pt idx="11074">
                  <c:v>-0.12285799999999999</c:v>
                </c:pt>
                <c:pt idx="11075">
                  <c:v>-0.12134499999999999</c:v>
                </c:pt>
                <c:pt idx="11076">
                  <c:v>-0.119824</c:v>
                </c:pt>
                <c:pt idx="11077">
                  <c:v>-0.1183</c:v>
                </c:pt>
                <c:pt idx="11078">
                  <c:v>-0.11677899999999999</c:v>
                </c:pt>
                <c:pt idx="11079">
                  <c:v>-0.11526400000000001</c:v>
                </c:pt>
                <c:pt idx="11080">
                  <c:v>-0.113749</c:v>
                </c:pt>
                <c:pt idx="11081">
                  <c:v>-0.11222699999999999</c:v>
                </c:pt>
                <c:pt idx="11082">
                  <c:v>-0.11069</c:v>
                </c:pt>
                <c:pt idx="11083">
                  <c:v>-0.109136</c:v>
                </c:pt>
                <c:pt idx="11084">
                  <c:v>-0.10756300000000001</c:v>
                </c:pt>
                <c:pt idx="11085">
                  <c:v>-0.10596800000000001</c:v>
                </c:pt>
                <c:pt idx="11086">
                  <c:v>-0.104349</c:v>
                </c:pt>
                <c:pt idx="11087">
                  <c:v>-0.102713</c:v>
                </c:pt>
                <c:pt idx="11088">
                  <c:v>-0.101066</c:v>
                </c:pt>
                <c:pt idx="11089">
                  <c:v>-9.9410299999999993E-2</c:v>
                </c:pt>
                <c:pt idx="11090">
                  <c:v>-9.7746399999999997E-2</c:v>
                </c:pt>
                <c:pt idx="11091">
                  <c:v>-9.6075400000000005E-2</c:v>
                </c:pt>
                <c:pt idx="11092">
                  <c:v>-9.4401100000000002E-2</c:v>
                </c:pt>
                <c:pt idx="11093">
                  <c:v>-9.2726299999999998E-2</c:v>
                </c:pt>
                <c:pt idx="11094">
                  <c:v>-9.1052900000000006E-2</c:v>
                </c:pt>
                <c:pt idx="11095">
                  <c:v>-8.9382400000000001E-2</c:v>
                </c:pt>
                <c:pt idx="11096">
                  <c:v>-8.7713799999999995E-2</c:v>
                </c:pt>
                <c:pt idx="11097">
                  <c:v>-8.6044099999999998E-2</c:v>
                </c:pt>
                <c:pt idx="11098">
                  <c:v>-8.4373299999999998E-2</c:v>
                </c:pt>
                <c:pt idx="11099">
                  <c:v>-8.2707299999999997E-2</c:v>
                </c:pt>
                <c:pt idx="11100">
                  <c:v>-8.1052200000000005E-2</c:v>
                </c:pt>
                <c:pt idx="11101">
                  <c:v>-7.9406900000000002E-2</c:v>
                </c:pt>
                <c:pt idx="11102">
                  <c:v>-7.7765899999999999E-2</c:v>
                </c:pt>
                <c:pt idx="11103">
                  <c:v>-7.6126299999999994E-2</c:v>
                </c:pt>
                <c:pt idx="11104">
                  <c:v>-7.4487999999999999E-2</c:v>
                </c:pt>
                <c:pt idx="11105">
                  <c:v>-7.2850300000000007E-2</c:v>
                </c:pt>
                <c:pt idx="11106">
                  <c:v>-7.1215299999999995E-2</c:v>
                </c:pt>
                <c:pt idx="11107">
                  <c:v>-6.9586300000000004E-2</c:v>
                </c:pt>
                <c:pt idx="11108">
                  <c:v>-6.7968399999999998E-2</c:v>
                </c:pt>
                <c:pt idx="11109">
                  <c:v>-6.6369899999999996E-2</c:v>
                </c:pt>
                <c:pt idx="11110">
                  <c:v>-6.4793500000000004E-2</c:v>
                </c:pt>
                <c:pt idx="11111">
                  <c:v>-6.32297E-2</c:v>
                </c:pt>
                <c:pt idx="11112">
                  <c:v>-6.1669399999999999E-2</c:v>
                </c:pt>
                <c:pt idx="11113">
                  <c:v>-6.0112199999999998E-2</c:v>
                </c:pt>
                <c:pt idx="11114">
                  <c:v>-5.8558100000000002E-2</c:v>
                </c:pt>
                <c:pt idx="11115">
                  <c:v>-5.70033E-2</c:v>
                </c:pt>
                <c:pt idx="11116">
                  <c:v>-5.5445700000000001E-2</c:v>
                </c:pt>
                <c:pt idx="11117">
                  <c:v>-5.3885099999999998E-2</c:v>
                </c:pt>
                <c:pt idx="11118">
                  <c:v>-5.2321199999999998E-2</c:v>
                </c:pt>
                <c:pt idx="11119">
                  <c:v>-5.0755599999999998E-2</c:v>
                </c:pt>
                <c:pt idx="11120">
                  <c:v>-4.9191600000000002E-2</c:v>
                </c:pt>
                <c:pt idx="11121">
                  <c:v>-4.7632599999999997E-2</c:v>
                </c:pt>
                <c:pt idx="11122">
                  <c:v>-4.6083600000000002E-2</c:v>
                </c:pt>
                <c:pt idx="11123">
                  <c:v>-4.4547799999999999E-2</c:v>
                </c:pt>
                <c:pt idx="11124">
                  <c:v>-4.3022400000000002E-2</c:v>
                </c:pt>
                <c:pt idx="11125">
                  <c:v>-4.1501499999999997E-2</c:v>
                </c:pt>
                <c:pt idx="11126">
                  <c:v>-3.99814E-2</c:v>
                </c:pt>
                <c:pt idx="11127">
                  <c:v>-3.8460800000000003E-2</c:v>
                </c:pt>
                <c:pt idx="11128">
                  <c:v>-3.6939399999999997E-2</c:v>
                </c:pt>
                <c:pt idx="11129">
                  <c:v>-3.5420399999999998E-2</c:v>
                </c:pt>
                <c:pt idx="11130">
                  <c:v>-3.3910000000000003E-2</c:v>
                </c:pt>
                <c:pt idx="11131">
                  <c:v>-3.2410099999999997E-2</c:v>
                </c:pt>
                <c:pt idx="11132">
                  <c:v>-3.0920599999999999E-2</c:v>
                </c:pt>
                <c:pt idx="11133">
                  <c:v>-2.9445599999999999E-2</c:v>
                </c:pt>
                <c:pt idx="11134">
                  <c:v>-2.79872E-2</c:v>
                </c:pt>
                <c:pt idx="11135">
                  <c:v>-2.6539699999999999E-2</c:v>
                </c:pt>
                <c:pt idx="11136">
                  <c:v>-2.5100600000000001E-2</c:v>
                </c:pt>
                <c:pt idx="11137">
                  <c:v>-2.3678000000000001E-2</c:v>
                </c:pt>
                <c:pt idx="11138">
                  <c:v>-2.22785E-2</c:v>
                </c:pt>
                <c:pt idx="11139">
                  <c:v>-2.0899899999999999E-2</c:v>
                </c:pt>
                <c:pt idx="11140">
                  <c:v>-1.95368E-2</c:v>
                </c:pt>
                <c:pt idx="11141">
                  <c:v>-1.8185699999999999E-2</c:v>
                </c:pt>
                <c:pt idx="11142">
                  <c:v>-1.6842699999999999E-2</c:v>
                </c:pt>
                <c:pt idx="11143">
                  <c:v>-1.5501900000000001E-2</c:v>
                </c:pt>
                <c:pt idx="11144">
                  <c:v>-1.4158499999999999E-2</c:v>
                </c:pt>
                <c:pt idx="11145">
                  <c:v>-1.28124E-2</c:v>
                </c:pt>
                <c:pt idx="11146">
                  <c:v>-1.1469399999999999E-2</c:v>
                </c:pt>
                <c:pt idx="11147">
                  <c:v>-1.0134000000000001E-2</c:v>
                </c:pt>
                <c:pt idx="11148" formatCode="0.00E+00">
                  <c:v>-8.8012300000000002E-3</c:v>
                </c:pt>
                <c:pt idx="11149" formatCode="0.00E+00">
                  <c:v>-7.4575800000000001E-3</c:v>
                </c:pt>
                <c:pt idx="11150" formatCode="0.00E+00">
                  <c:v>-6.0797899999999998E-3</c:v>
                </c:pt>
                <c:pt idx="11151" formatCode="0.00E+00">
                  <c:v>-4.6447600000000004E-3</c:v>
                </c:pt>
                <c:pt idx="11152" formatCode="0.00E+00">
                  <c:v>-3.1560500000000001E-3</c:v>
                </c:pt>
                <c:pt idx="11153" formatCode="0.00E+00">
                  <c:v>-1.6411100000000001E-3</c:v>
                </c:pt>
                <c:pt idx="11154" formatCode="0.00E+00">
                  <c:v>-1.17547E-4</c:v>
                </c:pt>
                <c:pt idx="11155" formatCode="0.00E+00">
                  <c:v>1.41763E-3</c:v>
                </c:pt>
                <c:pt idx="11156" formatCode="0.00E+00">
                  <c:v>2.9673999999999998E-3</c:v>
                </c:pt>
                <c:pt idx="11157" formatCode="0.00E+00">
                  <c:v>4.5271E-3</c:v>
                </c:pt>
                <c:pt idx="11158" formatCode="0.00E+00">
                  <c:v>6.0944299999999996E-3</c:v>
                </c:pt>
                <c:pt idx="11159" formatCode="0.00E+00">
                  <c:v>7.6709899999999999E-3</c:v>
                </c:pt>
                <c:pt idx="11160" formatCode="0.00E+00">
                  <c:v>9.2564599999999993E-3</c:v>
                </c:pt>
                <c:pt idx="11161">
                  <c:v>1.08475E-2</c:v>
                </c:pt>
                <c:pt idx="11162">
                  <c:v>1.24426E-2</c:v>
                </c:pt>
                <c:pt idx="11163">
                  <c:v>1.4041400000000001E-2</c:v>
                </c:pt>
                <c:pt idx="11164">
                  <c:v>1.56407E-2</c:v>
                </c:pt>
                <c:pt idx="11165">
                  <c:v>1.72357E-2</c:v>
                </c:pt>
                <c:pt idx="11166">
                  <c:v>1.8822999999999999E-2</c:v>
                </c:pt>
                <c:pt idx="11167">
                  <c:v>2.0402E-2</c:v>
                </c:pt>
                <c:pt idx="11168">
                  <c:v>2.1974799999999999E-2</c:v>
                </c:pt>
                <c:pt idx="11169">
                  <c:v>2.3540700000000001E-2</c:v>
                </c:pt>
                <c:pt idx="11170">
                  <c:v>2.5094999999999999E-2</c:v>
                </c:pt>
                <c:pt idx="11171">
                  <c:v>2.66365E-2</c:v>
                </c:pt>
                <c:pt idx="11172">
                  <c:v>2.8170199999999999E-2</c:v>
                </c:pt>
                <c:pt idx="11173">
                  <c:v>2.9701399999999999E-2</c:v>
                </c:pt>
                <c:pt idx="11174">
                  <c:v>3.1231100000000001E-2</c:v>
                </c:pt>
                <c:pt idx="11175">
                  <c:v>3.2758599999999999E-2</c:v>
                </c:pt>
                <c:pt idx="11176">
                  <c:v>3.4284299999999997E-2</c:v>
                </c:pt>
                <c:pt idx="11177">
                  <c:v>3.5809100000000003E-2</c:v>
                </c:pt>
                <c:pt idx="11178">
                  <c:v>3.7332200000000003E-2</c:v>
                </c:pt>
                <c:pt idx="11179">
                  <c:v>3.8852299999999999E-2</c:v>
                </c:pt>
                <c:pt idx="11180">
                  <c:v>4.0365499999999999E-2</c:v>
                </c:pt>
                <c:pt idx="11181">
                  <c:v>4.1866800000000003E-2</c:v>
                </c:pt>
                <c:pt idx="11182">
                  <c:v>4.3354900000000002E-2</c:v>
                </c:pt>
                <c:pt idx="11183">
                  <c:v>4.4830200000000001E-2</c:v>
                </c:pt>
                <c:pt idx="11184">
                  <c:v>4.62891E-2</c:v>
                </c:pt>
                <c:pt idx="11185">
                  <c:v>4.7725700000000003E-2</c:v>
                </c:pt>
                <c:pt idx="11186">
                  <c:v>4.9135199999999997E-2</c:v>
                </c:pt>
                <c:pt idx="11187">
                  <c:v>5.0517300000000001E-2</c:v>
                </c:pt>
                <c:pt idx="11188">
                  <c:v>5.1873099999999998E-2</c:v>
                </c:pt>
                <c:pt idx="11189">
                  <c:v>5.3199400000000001E-2</c:v>
                </c:pt>
                <c:pt idx="11190">
                  <c:v>5.4489999999999997E-2</c:v>
                </c:pt>
                <c:pt idx="11191">
                  <c:v>5.5741400000000003E-2</c:v>
                </c:pt>
                <c:pt idx="11192">
                  <c:v>5.69548E-2</c:v>
                </c:pt>
                <c:pt idx="11193">
                  <c:v>5.8133799999999999E-2</c:v>
                </c:pt>
                <c:pt idx="11194">
                  <c:v>5.9279199999999997E-2</c:v>
                </c:pt>
                <c:pt idx="11195">
                  <c:v>6.0389100000000001E-2</c:v>
                </c:pt>
                <c:pt idx="11196">
                  <c:v>6.1461000000000002E-2</c:v>
                </c:pt>
                <c:pt idx="11197">
                  <c:v>6.2491499999999998E-2</c:v>
                </c:pt>
                <c:pt idx="11198">
                  <c:v>6.3476599999999994E-2</c:v>
                </c:pt>
                <c:pt idx="11199">
                  <c:v>6.4413600000000001E-2</c:v>
                </c:pt>
                <c:pt idx="11200">
                  <c:v>6.5302799999999994E-2</c:v>
                </c:pt>
                <c:pt idx="11201">
                  <c:v>6.6145200000000001E-2</c:v>
                </c:pt>
                <c:pt idx="11202">
                  <c:v>6.6938800000000007E-2</c:v>
                </c:pt>
                <c:pt idx="11203">
                  <c:v>6.7680100000000007E-2</c:v>
                </c:pt>
                <c:pt idx="11204">
                  <c:v>6.8366999999999997E-2</c:v>
                </c:pt>
                <c:pt idx="11205">
                  <c:v>6.8997100000000006E-2</c:v>
                </c:pt>
                <c:pt idx="11206">
                  <c:v>6.9570099999999996E-2</c:v>
                </c:pt>
                <c:pt idx="11207">
                  <c:v>7.0087399999999994E-2</c:v>
                </c:pt>
                <c:pt idx="11208">
                  <c:v>7.05485E-2</c:v>
                </c:pt>
                <c:pt idx="11209">
                  <c:v>7.0950799999999994E-2</c:v>
                </c:pt>
                <c:pt idx="11210">
                  <c:v>7.1292099999999997E-2</c:v>
                </c:pt>
                <c:pt idx="11211">
                  <c:v>7.1572300000000005E-2</c:v>
                </c:pt>
                <c:pt idx="11212">
                  <c:v>7.1792099999999998E-2</c:v>
                </c:pt>
                <c:pt idx="11213">
                  <c:v>7.1950299999999995E-2</c:v>
                </c:pt>
                <c:pt idx="11214">
                  <c:v>7.2045200000000004E-2</c:v>
                </c:pt>
                <c:pt idx="11215">
                  <c:v>7.2076000000000001E-2</c:v>
                </c:pt>
                <c:pt idx="11216">
                  <c:v>7.2043499999999996E-2</c:v>
                </c:pt>
                <c:pt idx="11217">
                  <c:v>7.1948700000000004E-2</c:v>
                </c:pt>
                <c:pt idx="11218">
                  <c:v>7.1789699999999998E-2</c:v>
                </c:pt>
                <c:pt idx="11219">
                  <c:v>7.1565699999999996E-2</c:v>
                </c:pt>
                <c:pt idx="11220">
                  <c:v>7.1281200000000003E-2</c:v>
                </c:pt>
                <c:pt idx="11221">
                  <c:v>7.0943999999999993E-2</c:v>
                </c:pt>
                <c:pt idx="11222">
                  <c:v>7.0559899999999995E-2</c:v>
                </c:pt>
                <c:pt idx="11223">
                  <c:v>7.0129899999999995E-2</c:v>
                </c:pt>
                <c:pt idx="11224">
                  <c:v>6.9651099999999994E-2</c:v>
                </c:pt>
                <c:pt idx="11225">
                  <c:v>6.9119899999999998E-2</c:v>
                </c:pt>
                <c:pt idx="11226">
                  <c:v>6.8536700000000006E-2</c:v>
                </c:pt>
                <c:pt idx="11227">
                  <c:v>6.7905599999999997E-2</c:v>
                </c:pt>
                <c:pt idx="11228">
                  <c:v>6.72296E-2</c:v>
                </c:pt>
                <c:pt idx="11229">
                  <c:v>6.6508800000000007E-2</c:v>
                </c:pt>
                <c:pt idx="11230">
                  <c:v>6.5742999999999996E-2</c:v>
                </c:pt>
                <c:pt idx="11231">
                  <c:v>6.4934099999999995E-2</c:v>
                </c:pt>
                <c:pt idx="11232">
                  <c:v>6.4084500000000003E-2</c:v>
                </c:pt>
                <c:pt idx="11233">
                  <c:v>6.3195799999999996E-2</c:v>
                </c:pt>
                <c:pt idx="11234">
                  <c:v>6.2269199999999997E-2</c:v>
                </c:pt>
                <c:pt idx="11235">
                  <c:v>6.1304699999999997E-2</c:v>
                </c:pt>
                <c:pt idx="11236">
                  <c:v>6.03034E-2</c:v>
                </c:pt>
                <c:pt idx="11237">
                  <c:v>5.9269799999999997E-2</c:v>
                </c:pt>
                <c:pt idx="11238">
                  <c:v>5.8208700000000002E-2</c:v>
                </c:pt>
                <c:pt idx="11239">
                  <c:v>5.71218E-2</c:v>
                </c:pt>
                <c:pt idx="11240">
                  <c:v>5.6007899999999999E-2</c:v>
                </c:pt>
                <c:pt idx="11241">
                  <c:v>5.4868399999999998E-2</c:v>
                </c:pt>
                <c:pt idx="11242">
                  <c:v>5.3708699999999998E-2</c:v>
                </c:pt>
                <c:pt idx="11243">
                  <c:v>5.2534499999999998E-2</c:v>
                </c:pt>
                <c:pt idx="11244">
                  <c:v>5.1348499999999998E-2</c:v>
                </c:pt>
                <c:pt idx="11245">
                  <c:v>5.0151599999999998E-2</c:v>
                </c:pt>
                <c:pt idx="11246">
                  <c:v>4.8945200000000001E-2</c:v>
                </c:pt>
                <c:pt idx="11247">
                  <c:v>4.7733100000000001E-2</c:v>
                </c:pt>
                <c:pt idx="11248">
                  <c:v>4.65181E-2</c:v>
                </c:pt>
                <c:pt idx="11249">
                  <c:v>4.5299800000000001E-2</c:v>
                </c:pt>
                <c:pt idx="11250">
                  <c:v>4.4076900000000002E-2</c:v>
                </c:pt>
                <c:pt idx="11251">
                  <c:v>4.2847799999999998E-2</c:v>
                </c:pt>
                <c:pt idx="11252">
                  <c:v>4.1611500000000003E-2</c:v>
                </c:pt>
                <c:pt idx="11253">
                  <c:v>4.0370499999999997E-2</c:v>
                </c:pt>
                <c:pt idx="11254">
                  <c:v>3.9129400000000002E-2</c:v>
                </c:pt>
                <c:pt idx="11255">
                  <c:v>3.7893099999999999E-2</c:v>
                </c:pt>
                <c:pt idx="11256">
                  <c:v>3.6664700000000001E-2</c:v>
                </c:pt>
                <c:pt idx="11257">
                  <c:v>3.5445699999999997E-2</c:v>
                </c:pt>
                <c:pt idx="11258">
                  <c:v>3.42381E-2</c:v>
                </c:pt>
                <c:pt idx="11259">
                  <c:v>3.30441E-2</c:v>
                </c:pt>
                <c:pt idx="11260">
                  <c:v>3.1868E-2</c:v>
                </c:pt>
                <c:pt idx="11261">
                  <c:v>3.0715800000000001E-2</c:v>
                </c:pt>
                <c:pt idx="11262">
                  <c:v>2.9589799999999999E-2</c:v>
                </c:pt>
                <c:pt idx="11263">
                  <c:v>2.8487700000000001E-2</c:v>
                </c:pt>
                <c:pt idx="11264">
                  <c:v>2.7407000000000001E-2</c:v>
                </c:pt>
                <c:pt idx="11265">
                  <c:v>2.63497E-2</c:v>
                </c:pt>
                <c:pt idx="11266">
                  <c:v>2.5319500000000002E-2</c:v>
                </c:pt>
                <c:pt idx="11267">
                  <c:v>2.4320100000000001E-2</c:v>
                </c:pt>
                <c:pt idx="11268">
                  <c:v>2.3355999999999998E-2</c:v>
                </c:pt>
                <c:pt idx="11269">
                  <c:v>2.24291E-2</c:v>
                </c:pt>
                <c:pt idx="11270">
                  <c:v>2.1537799999999999E-2</c:v>
                </c:pt>
                <c:pt idx="11271">
                  <c:v>2.0681600000000001E-2</c:v>
                </c:pt>
                <c:pt idx="11272">
                  <c:v>1.98639E-2</c:v>
                </c:pt>
                <c:pt idx="11273">
                  <c:v>1.9089499999999999E-2</c:v>
                </c:pt>
                <c:pt idx="11274">
                  <c:v>1.8360999999999999E-2</c:v>
                </c:pt>
                <c:pt idx="11275">
                  <c:v>1.76784E-2</c:v>
                </c:pt>
                <c:pt idx="11276">
                  <c:v>1.70434E-2</c:v>
                </c:pt>
                <c:pt idx="11277">
                  <c:v>1.64592E-2</c:v>
                </c:pt>
                <c:pt idx="11278">
                  <c:v>1.5927E-2</c:v>
                </c:pt>
                <c:pt idx="11279">
                  <c:v>1.5446100000000001E-2</c:v>
                </c:pt>
                <c:pt idx="11280">
                  <c:v>1.5014599999999999E-2</c:v>
                </c:pt>
                <c:pt idx="11281">
                  <c:v>1.4630900000000001E-2</c:v>
                </c:pt>
                <c:pt idx="11282">
                  <c:v>1.4295499999999999E-2</c:v>
                </c:pt>
                <c:pt idx="11283">
                  <c:v>1.4010699999999999E-2</c:v>
                </c:pt>
                <c:pt idx="11284">
                  <c:v>1.3777599999999999E-2</c:v>
                </c:pt>
                <c:pt idx="11285">
                  <c:v>1.3595899999999999E-2</c:v>
                </c:pt>
                <c:pt idx="11286">
                  <c:v>1.3465100000000001E-2</c:v>
                </c:pt>
                <c:pt idx="11287">
                  <c:v>1.3385599999999999E-2</c:v>
                </c:pt>
                <c:pt idx="11288">
                  <c:v>1.33592E-2</c:v>
                </c:pt>
                <c:pt idx="11289">
                  <c:v>1.33887E-2</c:v>
                </c:pt>
                <c:pt idx="11290">
                  <c:v>1.3475000000000001E-2</c:v>
                </c:pt>
                <c:pt idx="11291">
                  <c:v>1.36166E-2</c:v>
                </c:pt>
                <c:pt idx="11292">
                  <c:v>1.3814699999999999E-2</c:v>
                </c:pt>
                <c:pt idx="11293">
                  <c:v>1.40716E-2</c:v>
                </c:pt>
                <c:pt idx="11294">
                  <c:v>1.43856E-2</c:v>
                </c:pt>
                <c:pt idx="11295">
                  <c:v>1.4753499999999999E-2</c:v>
                </c:pt>
                <c:pt idx="11296">
                  <c:v>1.51746E-2</c:v>
                </c:pt>
                <c:pt idx="11297">
                  <c:v>1.5649099999999999E-2</c:v>
                </c:pt>
                <c:pt idx="11298">
                  <c:v>1.6177299999999999E-2</c:v>
                </c:pt>
                <c:pt idx="11299">
                  <c:v>1.6759400000000001E-2</c:v>
                </c:pt>
                <c:pt idx="11300">
                  <c:v>1.7395399999999998E-2</c:v>
                </c:pt>
                <c:pt idx="11301">
                  <c:v>1.8086100000000001E-2</c:v>
                </c:pt>
                <c:pt idx="11302">
                  <c:v>1.8831500000000001E-2</c:v>
                </c:pt>
                <c:pt idx="11303">
                  <c:v>1.9630499999999999E-2</c:v>
                </c:pt>
                <c:pt idx="11304">
                  <c:v>2.0481300000000001E-2</c:v>
                </c:pt>
                <c:pt idx="11305">
                  <c:v>2.13828E-2</c:v>
                </c:pt>
                <c:pt idx="11306">
                  <c:v>2.2335299999999999E-2</c:v>
                </c:pt>
                <c:pt idx="11307">
                  <c:v>2.33382E-2</c:v>
                </c:pt>
                <c:pt idx="11308">
                  <c:v>2.4389000000000001E-2</c:v>
                </c:pt>
                <c:pt idx="11309">
                  <c:v>2.5486399999999999E-2</c:v>
                </c:pt>
                <c:pt idx="11310">
                  <c:v>2.66307E-2</c:v>
                </c:pt>
                <c:pt idx="11311">
                  <c:v>2.78214E-2</c:v>
                </c:pt>
                <c:pt idx="11312">
                  <c:v>2.9057400000000001E-2</c:v>
                </c:pt>
                <c:pt idx="11313">
                  <c:v>3.03369E-2</c:v>
                </c:pt>
                <c:pt idx="11314">
                  <c:v>3.1657499999999998E-2</c:v>
                </c:pt>
                <c:pt idx="11315">
                  <c:v>3.3017199999999997E-2</c:v>
                </c:pt>
                <c:pt idx="11316">
                  <c:v>3.4414599999999997E-2</c:v>
                </c:pt>
                <c:pt idx="11317">
                  <c:v>3.5847900000000002E-2</c:v>
                </c:pt>
                <c:pt idx="11318">
                  <c:v>3.73157E-2</c:v>
                </c:pt>
                <c:pt idx="11319">
                  <c:v>3.8817200000000003E-2</c:v>
                </c:pt>
                <c:pt idx="11320">
                  <c:v>4.0349700000000002E-2</c:v>
                </c:pt>
                <c:pt idx="11321">
                  <c:v>4.1908300000000002E-2</c:v>
                </c:pt>
                <c:pt idx="11322">
                  <c:v>4.3489800000000002E-2</c:v>
                </c:pt>
                <c:pt idx="11323">
                  <c:v>4.5093800000000003E-2</c:v>
                </c:pt>
                <c:pt idx="11324">
                  <c:v>4.67191E-2</c:v>
                </c:pt>
                <c:pt idx="11325">
                  <c:v>4.8362700000000002E-2</c:v>
                </c:pt>
                <c:pt idx="11326">
                  <c:v>5.0022200000000003E-2</c:v>
                </c:pt>
                <c:pt idx="11327">
                  <c:v>5.16958E-2</c:v>
                </c:pt>
                <c:pt idx="11328">
                  <c:v>5.3381900000000003E-2</c:v>
                </c:pt>
                <c:pt idx="11329">
                  <c:v>5.50789E-2</c:v>
                </c:pt>
                <c:pt idx="11330">
                  <c:v>5.6785000000000002E-2</c:v>
                </c:pt>
                <c:pt idx="11331">
                  <c:v>5.8497399999999998E-2</c:v>
                </c:pt>
                <c:pt idx="11332">
                  <c:v>6.0213700000000002E-2</c:v>
                </c:pt>
                <c:pt idx="11333">
                  <c:v>6.1932599999999997E-2</c:v>
                </c:pt>
                <c:pt idx="11334">
                  <c:v>6.3652500000000001E-2</c:v>
                </c:pt>
                <c:pt idx="11335">
                  <c:v>6.5370999999999999E-2</c:v>
                </c:pt>
                <c:pt idx="11336">
                  <c:v>6.7086499999999993E-2</c:v>
                </c:pt>
                <c:pt idx="11337">
                  <c:v>6.87976E-2</c:v>
                </c:pt>
                <c:pt idx="11338">
                  <c:v>7.0502499999999996E-2</c:v>
                </c:pt>
                <c:pt idx="11339">
                  <c:v>7.2198499999999999E-2</c:v>
                </c:pt>
                <c:pt idx="11340">
                  <c:v>7.3883599999999994E-2</c:v>
                </c:pt>
                <c:pt idx="11341">
                  <c:v>7.5555499999999998E-2</c:v>
                </c:pt>
                <c:pt idx="11342">
                  <c:v>7.7212000000000003E-2</c:v>
                </c:pt>
                <c:pt idx="11343">
                  <c:v>7.8851500000000005E-2</c:v>
                </c:pt>
                <c:pt idx="11344">
                  <c:v>8.0473000000000003E-2</c:v>
                </c:pt>
                <c:pt idx="11345">
                  <c:v>8.2075499999999996E-2</c:v>
                </c:pt>
                <c:pt idx="11346">
                  <c:v>8.3657800000000004E-2</c:v>
                </c:pt>
                <c:pt idx="11347">
                  <c:v>8.5217000000000001E-2</c:v>
                </c:pt>
                <c:pt idx="11348">
                  <c:v>8.6749999999999994E-2</c:v>
                </c:pt>
                <c:pt idx="11349">
                  <c:v>8.8255600000000003E-2</c:v>
                </c:pt>
                <c:pt idx="11350">
                  <c:v>8.9733400000000005E-2</c:v>
                </c:pt>
                <c:pt idx="11351">
                  <c:v>9.1181700000000004E-2</c:v>
                </c:pt>
                <c:pt idx="11352">
                  <c:v>9.2598200000000006E-2</c:v>
                </c:pt>
                <c:pt idx="11353">
                  <c:v>9.3981599999999998E-2</c:v>
                </c:pt>
                <c:pt idx="11354">
                  <c:v>9.5331299999999994E-2</c:v>
                </c:pt>
                <c:pt idx="11355">
                  <c:v>9.6646499999999996E-2</c:v>
                </c:pt>
                <c:pt idx="11356">
                  <c:v>9.7925499999999999E-2</c:v>
                </c:pt>
                <c:pt idx="11357">
                  <c:v>9.9166500000000005E-2</c:v>
                </c:pt>
                <c:pt idx="11358">
                  <c:v>0.100368</c:v>
                </c:pt>
                <c:pt idx="11359">
                  <c:v>0.10152899999999999</c:v>
                </c:pt>
                <c:pt idx="11360">
                  <c:v>0.102648</c:v>
                </c:pt>
                <c:pt idx="11361">
                  <c:v>0.103725</c:v>
                </c:pt>
                <c:pt idx="11362">
                  <c:v>0.10476000000000001</c:v>
                </c:pt>
                <c:pt idx="11363">
                  <c:v>0.105753</c:v>
                </c:pt>
                <c:pt idx="11364">
                  <c:v>0.106701</c:v>
                </c:pt>
                <c:pt idx="11365">
                  <c:v>0.107603</c:v>
                </c:pt>
                <c:pt idx="11366">
                  <c:v>0.108459</c:v>
                </c:pt>
                <c:pt idx="11367">
                  <c:v>0.10927000000000001</c:v>
                </c:pt>
                <c:pt idx="11368">
                  <c:v>0.11003300000000001</c:v>
                </c:pt>
                <c:pt idx="11369">
                  <c:v>0.11075</c:v>
                </c:pt>
                <c:pt idx="11370">
                  <c:v>0.11142100000000001</c:v>
                </c:pt>
                <c:pt idx="11371">
                  <c:v>0.11204600000000001</c:v>
                </c:pt>
                <c:pt idx="11372">
                  <c:v>0.112626</c:v>
                </c:pt>
                <c:pt idx="11373">
                  <c:v>0.113159</c:v>
                </c:pt>
                <c:pt idx="11374">
                  <c:v>0.113646</c:v>
                </c:pt>
                <c:pt idx="11375">
                  <c:v>0.11408699999999999</c:v>
                </c:pt>
                <c:pt idx="11376">
                  <c:v>0.114483</c:v>
                </c:pt>
                <c:pt idx="11377">
                  <c:v>0.11483500000000001</c:v>
                </c:pt>
                <c:pt idx="11378">
                  <c:v>0.11513900000000001</c:v>
                </c:pt>
                <c:pt idx="11379">
                  <c:v>0.115393</c:v>
                </c:pt>
                <c:pt idx="11380">
                  <c:v>0.115604</c:v>
                </c:pt>
                <c:pt idx="11381">
                  <c:v>0.115774</c:v>
                </c:pt>
                <c:pt idx="11382">
                  <c:v>0.11590200000000001</c:v>
                </c:pt>
                <c:pt idx="11383">
                  <c:v>0.11598700000000001</c:v>
                </c:pt>
                <c:pt idx="11384">
                  <c:v>0.116032</c:v>
                </c:pt>
                <c:pt idx="11385">
                  <c:v>0.116038</c:v>
                </c:pt>
                <c:pt idx="11386">
                  <c:v>0.116006</c:v>
                </c:pt>
                <c:pt idx="11387">
                  <c:v>0.115936</c:v>
                </c:pt>
                <c:pt idx="11388">
                  <c:v>0.115828</c:v>
                </c:pt>
                <c:pt idx="11389">
                  <c:v>0.115685</c:v>
                </c:pt>
                <c:pt idx="11390">
                  <c:v>0.115508</c:v>
                </c:pt>
                <c:pt idx="11391">
                  <c:v>0.115298</c:v>
                </c:pt>
                <c:pt idx="11392">
                  <c:v>0.11505600000000001</c:v>
                </c:pt>
                <c:pt idx="11393">
                  <c:v>0.114784</c:v>
                </c:pt>
                <c:pt idx="11394">
                  <c:v>0.114483</c:v>
                </c:pt>
                <c:pt idx="11395">
                  <c:v>0.114153</c:v>
                </c:pt>
                <c:pt idx="11396">
                  <c:v>0.113798</c:v>
                </c:pt>
                <c:pt idx="11397">
                  <c:v>0.113417</c:v>
                </c:pt>
                <c:pt idx="11398">
                  <c:v>0.113013</c:v>
                </c:pt>
                <c:pt idx="11399">
                  <c:v>0.11258700000000001</c:v>
                </c:pt>
                <c:pt idx="11400">
                  <c:v>0.11214</c:v>
                </c:pt>
                <c:pt idx="11401">
                  <c:v>0.11167199999999999</c:v>
                </c:pt>
                <c:pt idx="11402">
                  <c:v>0.11118500000000001</c:v>
                </c:pt>
                <c:pt idx="11403">
                  <c:v>0.11068</c:v>
                </c:pt>
                <c:pt idx="11404">
                  <c:v>0.110157</c:v>
                </c:pt>
                <c:pt idx="11405">
                  <c:v>0.10961799999999999</c:v>
                </c:pt>
                <c:pt idx="11406">
                  <c:v>0.10906299999999999</c:v>
                </c:pt>
                <c:pt idx="11407">
                  <c:v>0.10849399999999999</c:v>
                </c:pt>
                <c:pt idx="11408">
                  <c:v>0.10791199999999999</c:v>
                </c:pt>
                <c:pt idx="11409">
                  <c:v>0.107317</c:v>
                </c:pt>
                <c:pt idx="11410">
                  <c:v>0.106712</c:v>
                </c:pt>
                <c:pt idx="11411">
                  <c:v>0.10609499999999999</c:v>
                </c:pt>
                <c:pt idx="11412">
                  <c:v>0.10546999999999999</c:v>
                </c:pt>
                <c:pt idx="11413">
                  <c:v>0.104835</c:v>
                </c:pt>
                <c:pt idx="11414">
                  <c:v>0.10419399999999999</c:v>
                </c:pt>
                <c:pt idx="11415">
                  <c:v>0.103546</c:v>
                </c:pt>
                <c:pt idx="11416">
                  <c:v>0.102893</c:v>
                </c:pt>
                <c:pt idx="11417">
                  <c:v>0.10223699999999999</c:v>
                </c:pt>
                <c:pt idx="11418">
                  <c:v>0.101578</c:v>
                </c:pt>
                <c:pt idx="11419">
                  <c:v>0.10091799999999999</c:v>
                </c:pt>
                <c:pt idx="11420">
                  <c:v>0.100258</c:v>
                </c:pt>
                <c:pt idx="11421">
                  <c:v>9.9598599999999995E-2</c:v>
                </c:pt>
                <c:pt idx="11422">
                  <c:v>9.8941500000000002E-2</c:v>
                </c:pt>
                <c:pt idx="11423">
                  <c:v>9.8287200000000005E-2</c:v>
                </c:pt>
                <c:pt idx="11424">
                  <c:v>9.7636600000000004E-2</c:v>
                </c:pt>
                <c:pt idx="11425">
                  <c:v>9.6990300000000002E-2</c:v>
                </c:pt>
                <c:pt idx="11426">
                  <c:v>9.6349099999999993E-2</c:v>
                </c:pt>
                <c:pt idx="11427">
                  <c:v>9.5713400000000004E-2</c:v>
                </c:pt>
                <c:pt idx="11428">
                  <c:v>9.5083899999999999E-2</c:v>
                </c:pt>
                <c:pt idx="11429">
                  <c:v>9.4461100000000006E-2</c:v>
                </c:pt>
                <c:pt idx="11430">
                  <c:v>9.3846200000000005E-2</c:v>
                </c:pt>
                <c:pt idx="11431">
                  <c:v>9.3240600000000007E-2</c:v>
                </c:pt>
                <c:pt idx="11432">
                  <c:v>9.2645599999999995E-2</c:v>
                </c:pt>
                <c:pt idx="11433">
                  <c:v>9.2062000000000005E-2</c:v>
                </c:pt>
                <c:pt idx="11434">
                  <c:v>9.14904E-2</c:v>
                </c:pt>
                <c:pt idx="11435">
                  <c:v>9.0931100000000001E-2</c:v>
                </c:pt>
                <c:pt idx="11436">
                  <c:v>9.0384699999999998E-2</c:v>
                </c:pt>
                <c:pt idx="11437">
                  <c:v>8.9851200000000006E-2</c:v>
                </c:pt>
                <c:pt idx="11438">
                  <c:v>8.9330400000000004E-2</c:v>
                </c:pt>
                <c:pt idx="11439">
                  <c:v>8.8821999999999998E-2</c:v>
                </c:pt>
                <c:pt idx="11440">
                  <c:v>8.8326199999999994E-2</c:v>
                </c:pt>
                <c:pt idx="11441">
                  <c:v>8.7843299999999999E-2</c:v>
                </c:pt>
                <c:pt idx="11442">
                  <c:v>8.7373900000000004E-2</c:v>
                </c:pt>
                <c:pt idx="11443">
                  <c:v>8.6918800000000004E-2</c:v>
                </c:pt>
                <c:pt idx="11444">
                  <c:v>8.6477399999999996E-2</c:v>
                </c:pt>
                <c:pt idx="11445">
                  <c:v>8.6048399999999997E-2</c:v>
                </c:pt>
                <c:pt idx="11446">
                  <c:v>8.5630999999999999E-2</c:v>
                </c:pt>
                <c:pt idx="11447">
                  <c:v>8.5225499999999996E-2</c:v>
                </c:pt>
                <c:pt idx="11448">
                  <c:v>8.4832500000000005E-2</c:v>
                </c:pt>
                <c:pt idx="11449">
                  <c:v>8.4452700000000006E-2</c:v>
                </c:pt>
                <c:pt idx="11450">
                  <c:v>8.4086900000000006E-2</c:v>
                </c:pt>
                <c:pt idx="11451">
                  <c:v>8.3735500000000004E-2</c:v>
                </c:pt>
                <c:pt idx="11452">
                  <c:v>8.3397700000000005E-2</c:v>
                </c:pt>
                <c:pt idx="11453">
                  <c:v>8.3072300000000002E-2</c:v>
                </c:pt>
                <c:pt idx="11454">
                  <c:v>8.2759200000000005E-2</c:v>
                </c:pt>
                <c:pt idx="11455">
                  <c:v>8.2459099999999994E-2</c:v>
                </c:pt>
                <c:pt idx="11456">
                  <c:v>8.2172300000000004E-2</c:v>
                </c:pt>
                <c:pt idx="11457">
                  <c:v>8.1899E-2</c:v>
                </c:pt>
                <c:pt idx="11458">
                  <c:v>8.1639000000000003E-2</c:v>
                </c:pt>
                <c:pt idx="11459">
                  <c:v>8.1391599999999995E-2</c:v>
                </c:pt>
                <c:pt idx="11460">
                  <c:v>8.1156000000000006E-2</c:v>
                </c:pt>
                <c:pt idx="11461">
                  <c:v>8.0931500000000003E-2</c:v>
                </c:pt>
                <c:pt idx="11462">
                  <c:v>8.0717200000000003E-2</c:v>
                </c:pt>
                <c:pt idx="11463">
                  <c:v>8.0512899999999998E-2</c:v>
                </c:pt>
                <c:pt idx="11464">
                  <c:v>8.0319100000000004E-2</c:v>
                </c:pt>
                <c:pt idx="11465">
                  <c:v>8.0132900000000007E-2</c:v>
                </c:pt>
                <c:pt idx="11466">
                  <c:v>7.9949400000000004E-2</c:v>
                </c:pt>
                <c:pt idx="11467">
                  <c:v>7.9769800000000002E-2</c:v>
                </c:pt>
                <c:pt idx="11468">
                  <c:v>7.9598699999999994E-2</c:v>
                </c:pt>
                <c:pt idx="11469">
                  <c:v>7.9434299999999999E-2</c:v>
                </c:pt>
                <c:pt idx="11470">
                  <c:v>7.9273999999999997E-2</c:v>
                </c:pt>
                <c:pt idx="11471">
                  <c:v>7.9118499999999994E-2</c:v>
                </c:pt>
                <c:pt idx="11472">
                  <c:v>7.8967300000000004E-2</c:v>
                </c:pt>
                <c:pt idx="11473">
                  <c:v>7.8819299999999995E-2</c:v>
                </c:pt>
                <c:pt idx="11474">
                  <c:v>7.8673400000000004E-2</c:v>
                </c:pt>
                <c:pt idx="11475">
                  <c:v>7.8528700000000007E-2</c:v>
                </c:pt>
                <c:pt idx="11476">
                  <c:v>7.8384599999999999E-2</c:v>
                </c:pt>
                <c:pt idx="11477">
                  <c:v>7.8240699999999996E-2</c:v>
                </c:pt>
                <c:pt idx="11478">
                  <c:v>7.8096499999999999E-2</c:v>
                </c:pt>
                <c:pt idx="11479">
                  <c:v>7.7951500000000007E-2</c:v>
                </c:pt>
                <c:pt idx="11480">
                  <c:v>7.7805200000000005E-2</c:v>
                </c:pt>
                <c:pt idx="11481">
                  <c:v>7.7657500000000004E-2</c:v>
                </c:pt>
                <c:pt idx="11482">
                  <c:v>7.7508199999999999E-2</c:v>
                </c:pt>
                <c:pt idx="11483">
                  <c:v>7.7357099999999998E-2</c:v>
                </c:pt>
                <c:pt idx="11484">
                  <c:v>7.7204099999999998E-2</c:v>
                </c:pt>
                <c:pt idx="11485">
                  <c:v>7.7049300000000001E-2</c:v>
                </c:pt>
                <c:pt idx="11486">
                  <c:v>7.68924E-2</c:v>
                </c:pt>
                <c:pt idx="11487">
                  <c:v>7.6732700000000001E-2</c:v>
                </c:pt>
                <c:pt idx="11488">
                  <c:v>7.6569300000000007E-2</c:v>
                </c:pt>
                <c:pt idx="11489">
                  <c:v>7.6401200000000002E-2</c:v>
                </c:pt>
                <c:pt idx="11490">
                  <c:v>7.6227400000000001E-2</c:v>
                </c:pt>
                <c:pt idx="11491">
                  <c:v>7.6047400000000001E-2</c:v>
                </c:pt>
                <c:pt idx="11492">
                  <c:v>7.5860200000000003E-2</c:v>
                </c:pt>
                <c:pt idx="11493">
                  <c:v>7.5665499999999997E-2</c:v>
                </c:pt>
                <c:pt idx="11494">
                  <c:v>7.5462899999999999E-2</c:v>
                </c:pt>
                <c:pt idx="11495">
                  <c:v>7.5251700000000005E-2</c:v>
                </c:pt>
                <c:pt idx="11496">
                  <c:v>7.5031700000000007E-2</c:v>
                </c:pt>
                <c:pt idx="11497">
                  <c:v>7.4802099999999996E-2</c:v>
                </c:pt>
                <c:pt idx="11498">
                  <c:v>7.4562100000000006E-2</c:v>
                </c:pt>
                <c:pt idx="11499">
                  <c:v>7.4311199999999994E-2</c:v>
                </c:pt>
                <c:pt idx="11500">
                  <c:v>7.4049000000000004E-2</c:v>
                </c:pt>
                <c:pt idx="11501">
                  <c:v>7.3775099999999996E-2</c:v>
                </c:pt>
                <c:pt idx="11502">
                  <c:v>7.3489299999999994E-2</c:v>
                </c:pt>
                <c:pt idx="11503">
                  <c:v>7.3191300000000001E-2</c:v>
                </c:pt>
                <c:pt idx="11504">
                  <c:v>7.2881600000000005E-2</c:v>
                </c:pt>
                <c:pt idx="11505">
                  <c:v>7.2560200000000005E-2</c:v>
                </c:pt>
                <c:pt idx="11506">
                  <c:v>7.2227299999999994E-2</c:v>
                </c:pt>
                <c:pt idx="11507">
                  <c:v>7.18829E-2</c:v>
                </c:pt>
                <c:pt idx="11508">
                  <c:v>7.1527099999999996E-2</c:v>
                </c:pt>
                <c:pt idx="11509">
                  <c:v>7.1159799999999995E-2</c:v>
                </c:pt>
                <c:pt idx="11510">
                  <c:v>7.0780899999999994E-2</c:v>
                </c:pt>
                <c:pt idx="11511">
                  <c:v>7.0390900000000006E-2</c:v>
                </c:pt>
                <c:pt idx="11512">
                  <c:v>6.9989800000000005E-2</c:v>
                </c:pt>
                <c:pt idx="11513">
                  <c:v>6.9577700000000006E-2</c:v>
                </c:pt>
                <c:pt idx="11514">
                  <c:v>6.9154400000000005E-2</c:v>
                </c:pt>
                <c:pt idx="11515">
                  <c:v>6.8719600000000006E-2</c:v>
                </c:pt>
                <c:pt idx="11516">
                  <c:v>6.8273E-2</c:v>
                </c:pt>
                <c:pt idx="11517">
                  <c:v>6.7814799999999995E-2</c:v>
                </c:pt>
                <c:pt idx="11518">
                  <c:v>6.7345500000000003E-2</c:v>
                </c:pt>
                <c:pt idx="11519">
                  <c:v>6.6865999999999995E-2</c:v>
                </c:pt>
                <c:pt idx="11520">
                  <c:v>6.6377099999999994E-2</c:v>
                </c:pt>
                <c:pt idx="11521">
                  <c:v>6.5879300000000002E-2</c:v>
                </c:pt>
                <c:pt idx="11522">
                  <c:v>6.5373200000000006E-2</c:v>
                </c:pt>
                <c:pt idx="11523">
                  <c:v>6.4859200000000006E-2</c:v>
                </c:pt>
                <c:pt idx="11524">
                  <c:v>6.4337400000000003E-2</c:v>
                </c:pt>
                <c:pt idx="11525">
                  <c:v>6.3807600000000006E-2</c:v>
                </c:pt>
                <c:pt idx="11526">
                  <c:v>6.3270099999999996E-2</c:v>
                </c:pt>
                <c:pt idx="11527">
                  <c:v>6.2725000000000003E-2</c:v>
                </c:pt>
                <c:pt idx="11528">
                  <c:v>6.2172900000000003E-2</c:v>
                </c:pt>
                <c:pt idx="11529">
                  <c:v>6.1615000000000003E-2</c:v>
                </c:pt>
                <c:pt idx="11530">
                  <c:v>6.1052599999999999E-2</c:v>
                </c:pt>
                <c:pt idx="11531">
                  <c:v>6.04863E-2</c:v>
                </c:pt>
                <c:pt idx="11532">
                  <c:v>5.9915400000000001E-2</c:v>
                </c:pt>
                <c:pt idx="11533">
                  <c:v>5.93394E-2</c:v>
                </c:pt>
                <c:pt idx="11534">
                  <c:v>5.8758999999999999E-2</c:v>
                </c:pt>
                <c:pt idx="11535">
                  <c:v>5.8175200000000003E-2</c:v>
                </c:pt>
                <c:pt idx="11536">
                  <c:v>5.7589099999999997E-2</c:v>
                </c:pt>
                <c:pt idx="11537">
                  <c:v>5.7001900000000001E-2</c:v>
                </c:pt>
                <c:pt idx="11538">
                  <c:v>5.6415300000000002E-2</c:v>
                </c:pt>
                <c:pt idx="11539">
                  <c:v>5.5829900000000002E-2</c:v>
                </c:pt>
                <c:pt idx="11540">
                  <c:v>5.52454E-2</c:v>
                </c:pt>
                <c:pt idx="11541">
                  <c:v>5.4661599999999998E-2</c:v>
                </c:pt>
                <c:pt idx="11542">
                  <c:v>5.40799E-2</c:v>
                </c:pt>
                <c:pt idx="11543">
                  <c:v>5.35022E-2</c:v>
                </c:pt>
                <c:pt idx="11544">
                  <c:v>5.2929999999999998E-2</c:v>
                </c:pt>
                <c:pt idx="11545">
                  <c:v>5.2363600000000003E-2</c:v>
                </c:pt>
                <c:pt idx="11546">
                  <c:v>5.1803000000000002E-2</c:v>
                </c:pt>
                <c:pt idx="11547">
                  <c:v>5.12489E-2</c:v>
                </c:pt>
                <c:pt idx="11548">
                  <c:v>5.0701799999999998E-2</c:v>
                </c:pt>
                <c:pt idx="11549">
                  <c:v>5.0162100000000001E-2</c:v>
                </c:pt>
                <c:pt idx="11550">
                  <c:v>4.9630300000000002E-2</c:v>
                </c:pt>
                <c:pt idx="11551">
                  <c:v>4.9107199999999997E-2</c:v>
                </c:pt>
                <c:pt idx="11552">
                  <c:v>4.8593999999999998E-2</c:v>
                </c:pt>
                <c:pt idx="11553">
                  <c:v>4.8092000000000003E-2</c:v>
                </c:pt>
                <c:pt idx="11554">
                  <c:v>4.7602499999999999E-2</c:v>
                </c:pt>
                <c:pt idx="11555">
                  <c:v>4.7126399999999999E-2</c:v>
                </c:pt>
                <c:pt idx="11556">
                  <c:v>4.6663900000000001E-2</c:v>
                </c:pt>
                <c:pt idx="11557">
                  <c:v>4.6215699999999998E-2</c:v>
                </c:pt>
                <c:pt idx="11558">
                  <c:v>4.5782900000000001E-2</c:v>
                </c:pt>
                <c:pt idx="11559">
                  <c:v>4.53654E-2</c:v>
                </c:pt>
                <c:pt idx="11560">
                  <c:v>4.4963000000000003E-2</c:v>
                </c:pt>
                <c:pt idx="11561">
                  <c:v>4.4575799999999999E-2</c:v>
                </c:pt>
                <c:pt idx="11562">
                  <c:v>4.4204199999999999E-2</c:v>
                </c:pt>
                <c:pt idx="11563">
                  <c:v>4.38483E-2</c:v>
                </c:pt>
                <c:pt idx="11564">
                  <c:v>4.3508900000000003E-2</c:v>
                </c:pt>
                <c:pt idx="11565">
                  <c:v>4.3186299999999997E-2</c:v>
                </c:pt>
                <c:pt idx="11566">
                  <c:v>4.2880700000000001E-2</c:v>
                </c:pt>
                <c:pt idx="11567">
                  <c:v>4.2592499999999998E-2</c:v>
                </c:pt>
                <c:pt idx="11568">
                  <c:v>4.2321999999999999E-2</c:v>
                </c:pt>
                <c:pt idx="11569">
                  <c:v>4.2069500000000003E-2</c:v>
                </c:pt>
                <c:pt idx="11570">
                  <c:v>4.1834900000000001E-2</c:v>
                </c:pt>
                <c:pt idx="11571">
                  <c:v>4.1618200000000001E-2</c:v>
                </c:pt>
                <c:pt idx="11572">
                  <c:v>4.1419699999999997E-2</c:v>
                </c:pt>
                <c:pt idx="11573">
                  <c:v>4.12398E-2</c:v>
                </c:pt>
                <c:pt idx="11574">
                  <c:v>4.1078499999999997E-2</c:v>
                </c:pt>
                <c:pt idx="11575">
                  <c:v>4.0935699999999998E-2</c:v>
                </c:pt>
                <c:pt idx="11576">
                  <c:v>4.0810699999999998E-2</c:v>
                </c:pt>
                <c:pt idx="11577">
                  <c:v>4.0703000000000003E-2</c:v>
                </c:pt>
                <c:pt idx="11578">
                  <c:v>4.0612099999999998E-2</c:v>
                </c:pt>
                <c:pt idx="11579">
                  <c:v>4.0537900000000002E-2</c:v>
                </c:pt>
                <c:pt idx="11580">
                  <c:v>4.0479899999999999E-2</c:v>
                </c:pt>
                <c:pt idx="11581">
                  <c:v>4.0438000000000002E-2</c:v>
                </c:pt>
                <c:pt idx="11582">
                  <c:v>4.0411999999999997E-2</c:v>
                </c:pt>
                <c:pt idx="11583">
                  <c:v>4.0401699999999999E-2</c:v>
                </c:pt>
                <c:pt idx="11584">
                  <c:v>4.0406400000000002E-2</c:v>
                </c:pt>
                <c:pt idx="11585">
                  <c:v>4.04254E-2</c:v>
                </c:pt>
                <c:pt idx="11586">
                  <c:v>4.0457699999999999E-2</c:v>
                </c:pt>
                <c:pt idx="11587">
                  <c:v>4.0502200000000002E-2</c:v>
                </c:pt>
                <c:pt idx="11588">
                  <c:v>4.05581E-2</c:v>
                </c:pt>
                <c:pt idx="11589">
                  <c:v>4.0623899999999998E-2</c:v>
                </c:pt>
                <c:pt idx="11590">
                  <c:v>4.0698600000000001E-2</c:v>
                </c:pt>
                <c:pt idx="11591">
                  <c:v>4.0781299999999999E-2</c:v>
                </c:pt>
                <c:pt idx="11592">
                  <c:v>4.0871499999999998E-2</c:v>
                </c:pt>
                <c:pt idx="11593">
                  <c:v>4.0968200000000003E-2</c:v>
                </c:pt>
                <c:pt idx="11594">
                  <c:v>4.1070500000000003E-2</c:v>
                </c:pt>
                <c:pt idx="11595">
                  <c:v>4.1177600000000002E-2</c:v>
                </c:pt>
                <c:pt idx="11596">
                  <c:v>4.1288400000000003E-2</c:v>
                </c:pt>
                <c:pt idx="11597">
                  <c:v>4.1401E-2</c:v>
                </c:pt>
                <c:pt idx="11598">
                  <c:v>4.1514099999999998E-2</c:v>
                </c:pt>
                <c:pt idx="11599">
                  <c:v>4.1626999999999997E-2</c:v>
                </c:pt>
                <c:pt idx="11600">
                  <c:v>4.17388E-2</c:v>
                </c:pt>
                <c:pt idx="11601">
                  <c:v>4.1848200000000002E-2</c:v>
                </c:pt>
                <c:pt idx="11602">
                  <c:v>4.1953799999999999E-2</c:v>
                </c:pt>
                <c:pt idx="11603">
                  <c:v>4.2054300000000003E-2</c:v>
                </c:pt>
                <c:pt idx="11604">
                  <c:v>4.2148900000000003E-2</c:v>
                </c:pt>
                <c:pt idx="11605">
                  <c:v>4.2236299999999997E-2</c:v>
                </c:pt>
                <c:pt idx="11606">
                  <c:v>4.2315100000000001E-2</c:v>
                </c:pt>
                <c:pt idx="11607">
                  <c:v>4.2383700000000003E-2</c:v>
                </c:pt>
                <c:pt idx="11608">
                  <c:v>4.2440800000000001E-2</c:v>
                </c:pt>
                <c:pt idx="11609">
                  <c:v>4.2485200000000001E-2</c:v>
                </c:pt>
                <c:pt idx="11610">
                  <c:v>4.2515400000000002E-2</c:v>
                </c:pt>
                <c:pt idx="11611">
                  <c:v>4.25298E-2</c:v>
                </c:pt>
                <c:pt idx="11612">
                  <c:v>4.2526099999999997E-2</c:v>
                </c:pt>
                <c:pt idx="11613">
                  <c:v>4.2502400000000003E-2</c:v>
                </c:pt>
                <c:pt idx="11614">
                  <c:v>4.2457399999999999E-2</c:v>
                </c:pt>
                <c:pt idx="11615">
                  <c:v>4.2389400000000001E-2</c:v>
                </c:pt>
                <c:pt idx="11616">
                  <c:v>4.2297300000000003E-2</c:v>
                </c:pt>
                <c:pt idx="11617">
                  <c:v>4.21804E-2</c:v>
                </c:pt>
                <c:pt idx="11618">
                  <c:v>4.2037900000000003E-2</c:v>
                </c:pt>
                <c:pt idx="11619">
                  <c:v>4.18684E-2</c:v>
                </c:pt>
                <c:pt idx="11620">
                  <c:v>4.1670199999999998E-2</c:v>
                </c:pt>
                <c:pt idx="11621">
                  <c:v>4.1441400000000003E-2</c:v>
                </c:pt>
                <c:pt idx="11622">
                  <c:v>4.1180700000000001E-2</c:v>
                </c:pt>
                <c:pt idx="11623">
                  <c:v>4.0887300000000001E-2</c:v>
                </c:pt>
                <c:pt idx="11624">
                  <c:v>4.0560499999999999E-2</c:v>
                </c:pt>
                <c:pt idx="11625">
                  <c:v>4.0199800000000001E-2</c:v>
                </c:pt>
                <c:pt idx="11626">
                  <c:v>3.98045E-2</c:v>
                </c:pt>
                <c:pt idx="11627">
                  <c:v>3.93745E-2</c:v>
                </c:pt>
                <c:pt idx="11628">
                  <c:v>3.8909600000000003E-2</c:v>
                </c:pt>
                <c:pt idx="11629">
                  <c:v>3.84093E-2</c:v>
                </c:pt>
                <c:pt idx="11630">
                  <c:v>3.7872400000000001E-2</c:v>
                </c:pt>
                <c:pt idx="11631">
                  <c:v>3.7297200000000003E-2</c:v>
                </c:pt>
                <c:pt idx="11632">
                  <c:v>3.6681999999999999E-2</c:v>
                </c:pt>
                <c:pt idx="11633">
                  <c:v>3.6025500000000002E-2</c:v>
                </c:pt>
                <c:pt idx="11634">
                  <c:v>3.5327200000000003E-2</c:v>
                </c:pt>
                <c:pt idx="11635">
                  <c:v>3.45863E-2</c:v>
                </c:pt>
                <c:pt idx="11636">
                  <c:v>3.3802199999999998E-2</c:v>
                </c:pt>
                <c:pt idx="11637">
                  <c:v>3.2974200000000002E-2</c:v>
                </c:pt>
                <c:pt idx="11638">
                  <c:v>3.2101999999999999E-2</c:v>
                </c:pt>
                <c:pt idx="11639">
                  <c:v>3.11857E-2</c:v>
                </c:pt>
                <c:pt idx="11640">
                  <c:v>3.0224999999999998E-2</c:v>
                </c:pt>
                <c:pt idx="11641">
                  <c:v>2.9219700000000001E-2</c:v>
                </c:pt>
                <c:pt idx="11642">
                  <c:v>2.81695E-2</c:v>
                </c:pt>
                <c:pt idx="11643">
                  <c:v>2.70742E-2</c:v>
                </c:pt>
                <c:pt idx="11644">
                  <c:v>2.5934200000000001E-2</c:v>
                </c:pt>
                <c:pt idx="11645">
                  <c:v>2.47496E-2</c:v>
                </c:pt>
                <c:pt idx="11646">
                  <c:v>2.35205E-2</c:v>
                </c:pt>
                <c:pt idx="11647">
                  <c:v>2.2246999999999999E-2</c:v>
                </c:pt>
                <c:pt idx="11648">
                  <c:v>2.0929E-2</c:v>
                </c:pt>
                <c:pt idx="11649">
                  <c:v>1.9566099999999999E-2</c:v>
                </c:pt>
                <c:pt idx="11650">
                  <c:v>1.8157800000000002E-2</c:v>
                </c:pt>
                <c:pt idx="11651">
                  <c:v>1.6704E-2</c:v>
                </c:pt>
                <c:pt idx="11652">
                  <c:v>1.52047E-2</c:v>
                </c:pt>
                <c:pt idx="11653">
                  <c:v>1.36606E-2</c:v>
                </c:pt>
                <c:pt idx="11654">
                  <c:v>1.2072599999999999E-2</c:v>
                </c:pt>
                <c:pt idx="11655">
                  <c:v>1.0442099999999999E-2</c:v>
                </c:pt>
                <c:pt idx="11656" formatCode="0.00E+00">
                  <c:v>8.7704600000000008E-3</c:v>
                </c:pt>
                <c:pt idx="11657" formatCode="0.00E+00">
                  <c:v>7.0590499999999999E-3</c:v>
                </c:pt>
                <c:pt idx="11658" formatCode="0.00E+00">
                  <c:v>5.3089499999999998E-3</c:v>
                </c:pt>
                <c:pt idx="11659" formatCode="0.00E+00">
                  <c:v>3.52133E-3</c:v>
                </c:pt>
                <c:pt idx="11660" formatCode="0.00E+00">
                  <c:v>1.69765E-3</c:v>
                </c:pt>
                <c:pt idx="11661" formatCode="0.00E+00">
                  <c:v>-1.6054400000000001E-4</c:v>
                </c:pt>
                <c:pt idx="11662" formatCode="0.00E+00">
                  <c:v>-2.0515500000000001E-3</c:v>
                </c:pt>
                <c:pt idx="11663" formatCode="0.00E+00">
                  <c:v>-3.9736199999999998E-3</c:v>
                </c:pt>
                <c:pt idx="11664" formatCode="0.00E+00">
                  <c:v>-5.92554E-3</c:v>
                </c:pt>
                <c:pt idx="11665" formatCode="0.00E+00">
                  <c:v>-7.90655E-3</c:v>
                </c:pt>
                <c:pt idx="11666" formatCode="0.00E+00">
                  <c:v>-9.91561E-3</c:v>
                </c:pt>
                <c:pt idx="11667">
                  <c:v>-1.1951099999999999E-2</c:v>
                </c:pt>
                <c:pt idx="11668">
                  <c:v>-1.40115E-2</c:v>
                </c:pt>
                <c:pt idx="11669">
                  <c:v>-1.6094199999999999E-2</c:v>
                </c:pt>
                <c:pt idx="11670">
                  <c:v>-1.8195200000000002E-2</c:v>
                </c:pt>
                <c:pt idx="11671">
                  <c:v>-2.03109E-2</c:v>
                </c:pt>
                <c:pt idx="11672">
                  <c:v>-2.2439400000000002E-2</c:v>
                </c:pt>
                <c:pt idx="11673">
                  <c:v>-2.4579799999999999E-2</c:v>
                </c:pt>
                <c:pt idx="11674">
                  <c:v>-2.67301E-2</c:v>
                </c:pt>
                <c:pt idx="11675">
                  <c:v>-2.8888400000000002E-2</c:v>
                </c:pt>
                <c:pt idx="11676">
                  <c:v>-3.1052799999999998E-2</c:v>
                </c:pt>
                <c:pt idx="11677">
                  <c:v>-3.3221500000000001E-2</c:v>
                </c:pt>
                <c:pt idx="11678">
                  <c:v>-3.5392600000000003E-2</c:v>
                </c:pt>
                <c:pt idx="11679">
                  <c:v>-3.7564300000000002E-2</c:v>
                </c:pt>
                <c:pt idx="11680">
                  <c:v>-3.9734499999999999E-2</c:v>
                </c:pt>
                <c:pt idx="11681">
                  <c:v>-4.1900699999999999E-2</c:v>
                </c:pt>
                <c:pt idx="11682">
                  <c:v>-4.4059500000000001E-2</c:v>
                </c:pt>
                <c:pt idx="11683">
                  <c:v>-4.62078E-2</c:v>
                </c:pt>
                <c:pt idx="11684">
                  <c:v>-4.8343400000000002E-2</c:v>
                </c:pt>
                <c:pt idx="11685">
                  <c:v>-5.0465099999999999E-2</c:v>
                </c:pt>
                <c:pt idx="11686">
                  <c:v>-5.2571100000000003E-2</c:v>
                </c:pt>
                <c:pt idx="11687">
                  <c:v>-5.4658699999999998E-2</c:v>
                </c:pt>
                <c:pt idx="11688">
                  <c:v>-5.6725900000000003E-2</c:v>
                </c:pt>
                <c:pt idx="11689">
                  <c:v>-5.8771200000000003E-2</c:v>
                </c:pt>
                <c:pt idx="11690">
                  <c:v>-6.0791999999999999E-2</c:v>
                </c:pt>
                <c:pt idx="11691">
                  <c:v>-6.2785099999999996E-2</c:v>
                </c:pt>
                <c:pt idx="11692">
                  <c:v>-6.4747499999999999E-2</c:v>
                </c:pt>
                <c:pt idx="11693">
                  <c:v>-6.6676399999999997E-2</c:v>
                </c:pt>
                <c:pt idx="11694">
                  <c:v>-6.8569000000000005E-2</c:v>
                </c:pt>
                <c:pt idx="11695">
                  <c:v>-7.0422100000000001E-2</c:v>
                </c:pt>
                <c:pt idx="11696">
                  <c:v>-7.2232599999999994E-2</c:v>
                </c:pt>
                <c:pt idx="11697">
                  <c:v>-7.3997800000000002E-2</c:v>
                </c:pt>
                <c:pt idx="11698">
                  <c:v>-7.5715599999999994E-2</c:v>
                </c:pt>
                <c:pt idx="11699">
                  <c:v>-7.7384300000000003E-2</c:v>
                </c:pt>
                <c:pt idx="11700">
                  <c:v>-7.9001699999999994E-2</c:v>
                </c:pt>
                <c:pt idx="11701">
                  <c:v>-8.0566200000000004E-2</c:v>
                </c:pt>
                <c:pt idx="11702">
                  <c:v>-8.2075999999999996E-2</c:v>
                </c:pt>
                <c:pt idx="11703">
                  <c:v>-8.3529999999999993E-2</c:v>
                </c:pt>
                <c:pt idx="11704">
                  <c:v>-8.4926500000000002E-2</c:v>
                </c:pt>
                <c:pt idx="11705">
                  <c:v>-8.6263699999999999E-2</c:v>
                </c:pt>
                <c:pt idx="11706">
                  <c:v>-8.7539699999999998E-2</c:v>
                </c:pt>
                <c:pt idx="11707">
                  <c:v>-8.8753399999999996E-2</c:v>
                </c:pt>
                <c:pt idx="11708">
                  <c:v>-8.9904899999999996E-2</c:v>
                </c:pt>
                <c:pt idx="11709">
                  <c:v>-9.0994000000000005E-2</c:v>
                </c:pt>
                <c:pt idx="11710">
                  <c:v>-9.2018799999999998E-2</c:v>
                </c:pt>
                <c:pt idx="11711">
                  <c:v>-9.2976000000000003E-2</c:v>
                </c:pt>
                <c:pt idx="11712">
                  <c:v>-9.3862100000000004E-2</c:v>
                </c:pt>
                <c:pt idx="11713">
                  <c:v>-9.4675099999999998E-2</c:v>
                </c:pt>
                <c:pt idx="11714">
                  <c:v>-9.5413600000000001E-2</c:v>
                </c:pt>
                <c:pt idx="11715">
                  <c:v>-9.6075400000000005E-2</c:v>
                </c:pt>
                <c:pt idx="11716">
                  <c:v>-9.6658800000000003E-2</c:v>
                </c:pt>
                <c:pt idx="11717">
                  <c:v>-9.7164600000000004E-2</c:v>
                </c:pt>
                <c:pt idx="11718">
                  <c:v>-9.7594299999999995E-2</c:v>
                </c:pt>
                <c:pt idx="11719">
                  <c:v>-9.7948199999999999E-2</c:v>
                </c:pt>
                <c:pt idx="11720">
                  <c:v>-9.8225300000000001E-2</c:v>
                </c:pt>
                <c:pt idx="11721">
                  <c:v>-9.8424999999999999E-2</c:v>
                </c:pt>
                <c:pt idx="11722">
                  <c:v>-9.85481E-2</c:v>
                </c:pt>
                <c:pt idx="11723">
                  <c:v>-9.8596100000000006E-2</c:v>
                </c:pt>
                <c:pt idx="11724">
                  <c:v>-9.8569699999999996E-2</c:v>
                </c:pt>
                <c:pt idx="11725">
                  <c:v>-9.8468799999999995E-2</c:v>
                </c:pt>
                <c:pt idx="11726">
                  <c:v>-9.8293699999999998E-2</c:v>
                </c:pt>
                <c:pt idx="11727">
                  <c:v>-9.8045999999999994E-2</c:v>
                </c:pt>
                <c:pt idx="11728">
                  <c:v>-9.77267E-2</c:v>
                </c:pt>
                <c:pt idx="11729">
                  <c:v>-9.7335199999999997E-2</c:v>
                </c:pt>
                <c:pt idx="11730">
                  <c:v>-9.6870700000000004E-2</c:v>
                </c:pt>
                <c:pt idx="11731">
                  <c:v>-9.6333199999999994E-2</c:v>
                </c:pt>
                <c:pt idx="11732">
                  <c:v>-9.5722600000000005E-2</c:v>
                </c:pt>
                <c:pt idx="11733">
                  <c:v>-9.5039200000000004E-2</c:v>
                </c:pt>
                <c:pt idx="11734">
                  <c:v>-9.4282699999999997E-2</c:v>
                </c:pt>
                <c:pt idx="11735">
                  <c:v>-9.3452900000000005E-2</c:v>
                </c:pt>
                <c:pt idx="11736">
                  <c:v>-9.2550499999999994E-2</c:v>
                </c:pt>
                <c:pt idx="11737">
                  <c:v>-9.1577900000000004E-2</c:v>
                </c:pt>
                <c:pt idx="11738">
                  <c:v>-9.0538999999999994E-2</c:v>
                </c:pt>
                <c:pt idx="11739">
                  <c:v>-8.94369E-2</c:v>
                </c:pt>
                <c:pt idx="11740">
                  <c:v>-8.8273000000000004E-2</c:v>
                </c:pt>
                <c:pt idx="11741">
                  <c:v>-8.7049000000000001E-2</c:v>
                </c:pt>
                <c:pt idx="11742">
                  <c:v>-8.5766400000000007E-2</c:v>
                </c:pt>
                <c:pt idx="11743">
                  <c:v>-8.4426200000000007E-2</c:v>
                </c:pt>
                <c:pt idx="11744">
                  <c:v>-8.3029199999999997E-2</c:v>
                </c:pt>
                <c:pt idx="11745">
                  <c:v>-8.1576999999999997E-2</c:v>
                </c:pt>
                <c:pt idx="11746">
                  <c:v>-8.0071600000000007E-2</c:v>
                </c:pt>
                <c:pt idx="11747">
                  <c:v>-7.8515299999999996E-2</c:v>
                </c:pt>
                <c:pt idx="11748">
                  <c:v>-7.6910300000000001E-2</c:v>
                </c:pt>
                <c:pt idx="11749">
                  <c:v>-7.5258500000000006E-2</c:v>
                </c:pt>
                <c:pt idx="11750">
                  <c:v>-7.3561699999999994E-2</c:v>
                </c:pt>
                <c:pt idx="11751">
                  <c:v>-7.1822999999999998E-2</c:v>
                </c:pt>
                <c:pt idx="11752">
                  <c:v>-7.0047200000000004E-2</c:v>
                </c:pt>
                <c:pt idx="11753">
                  <c:v>-6.8238099999999996E-2</c:v>
                </c:pt>
                <c:pt idx="11754">
                  <c:v>-6.6398200000000004E-2</c:v>
                </c:pt>
                <c:pt idx="11755">
                  <c:v>-6.4530699999999996E-2</c:v>
                </c:pt>
                <c:pt idx="11756">
                  <c:v>-6.2639200000000006E-2</c:v>
                </c:pt>
                <c:pt idx="11757">
                  <c:v>-6.0723899999999997E-2</c:v>
                </c:pt>
                <c:pt idx="11758">
                  <c:v>-5.8783799999999997E-2</c:v>
                </c:pt>
                <c:pt idx="11759">
                  <c:v>-5.6820000000000002E-2</c:v>
                </c:pt>
                <c:pt idx="11760">
                  <c:v>-5.48371E-2</c:v>
                </c:pt>
                <c:pt idx="11761">
                  <c:v>-5.2839799999999999E-2</c:v>
                </c:pt>
                <c:pt idx="11762">
                  <c:v>-5.0833000000000003E-2</c:v>
                </c:pt>
                <c:pt idx="11763">
                  <c:v>-4.8820200000000001E-2</c:v>
                </c:pt>
                <c:pt idx="11764">
                  <c:v>-4.6803400000000002E-2</c:v>
                </c:pt>
                <c:pt idx="11765">
                  <c:v>-4.4784600000000001E-2</c:v>
                </c:pt>
                <c:pt idx="11766">
                  <c:v>-4.2767100000000002E-2</c:v>
                </c:pt>
                <c:pt idx="11767">
                  <c:v>-4.0756300000000002E-2</c:v>
                </c:pt>
                <c:pt idx="11768">
                  <c:v>-3.8757600000000003E-2</c:v>
                </c:pt>
                <c:pt idx="11769">
                  <c:v>-3.67747E-2</c:v>
                </c:pt>
                <c:pt idx="11770">
                  <c:v>-3.4809399999999997E-2</c:v>
                </c:pt>
                <c:pt idx="11771">
                  <c:v>-3.2863900000000001E-2</c:v>
                </c:pt>
                <c:pt idx="11772">
                  <c:v>-3.09415E-2</c:v>
                </c:pt>
                <c:pt idx="11773">
                  <c:v>-2.9046200000000001E-2</c:v>
                </c:pt>
                <c:pt idx="11774">
                  <c:v>-2.7180800000000001E-2</c:v>
                </c:pt>
                <c:pt idx="11775">
                  <c:v>-2.5348900000000001E-2</c:v>
                </c:pt>
                <c:pt idx="11776">
                  <c:v>-2.3555E-2</c:v>
                </c:pt>
                <c:pt idx="11777">
                  <c:v>-2.18047E-2</c:v>
                </c:pt>
                <c:pt idx="11778">
                  <c:v>-2.0102999999999999E-2</c:v>
                </c:pt>
                <c:pt idx="11779">
                  <c:v>-1.84543E-2</c:v>
                </c:pt>
                <c:pt idx="11780">
                  <c:v>-1.6861899999999999E-2</c:v>
                </c:pt>
                <c:pt idx="11781">
                  <c:v>-1.53288E-2</c:v>
                </c:pt>
                <c:pt idx="11782">
                  <c:v>-1.38569E-2</c:v>
                </c:pt>
                <c:pt idx="11783">
                  <c:v>-1.2447400000000001E-2</c:v>
                </c:pt>
                <c:pt idx="11784">
                  <c:v>-1.11016E-2</c:v>
                </c:pt>
                <c:pt idx="11785" formatCode="0.00E+00">
                  <c:v>-9.8229100000000007E-3</c:v>
                </c:pt>
                <c:pt idx="11786" formatCode="0.00E+00">
                  <c:v>-8.6160000000000004E-3</c:v>
                </c:pt>
                <c:pt idx="11787" formatCode="0.00E+00">
                  <c:v>-7.48521E-3</c:v>
                </c:pt>
                <c:pt idx="11788" formatCode="0.00E+00">
                  <c:v>-6.43393E-3</c:v>
                </c:pt>
                <c:pt idx="11789" formatCode="0.00E+00">
                  <c:v>-5.4657600000000001E-3</c:v>
                </c:pt>
                <c:pt idx="11790" formatCode="0.00E+00">
                  <c:v>-4.5843400000000001E-3</c:v>
                </c:pt>
                <c:pt idx="11791" formatCode="0.00E+00">
                  <c:v>-3.7925900000000002E-3</c:v>
                </c:pt>
                <c:pt idx="11792" formatCode="0.00E+00">
                  <c:v>-3.0928800000000001E-3</c:v>
                </c:pt>
                <c:pt idx="11793" formatCode="0.00E+00">
                  <c:v>-2.4876999999999998E-3</c:v>
                </c:pt>
                <c:pt idx="11794" formatCode="0.00E+00">
                  <c:v>-1.9798099999999998E-3</c:v>
                </c:pt>
                <c:pt idx="11795" formatCode="0.00E+00">
                  <c:v>-1.57252E-3</c:v>
                </c:pt>
                <c:pt idx="11796" formatCode="0.00E+00">
                  <c:v>-1.2694200000000001E-3</c:v>
                </c:pt>
                <c:pt idx="11797" formatCode="0.00E+00">
                  <c:v>-1.0721299999999999E-3</c:v>
                </c:pt>
                <c:pt idx="11798" formatCode="0.00E+00">
                  <c:v>-9.7869100000000007E-4</c:v>
                </c:pt>
                <c:pt idx="11799" formatCode="0.00E+00">
                  <c:v>-9.8606699999999998E-4</c:v>
                </c:pt>
                <c:pt idx="11800" formatCode="0.00E+00">
                  <c:v>-1.0938199999999999E-3</c:v>
                </c:pt>
                <c:pt idx="11801" formatCode="0.00E+00">
                  <c:v>-1.3038800000000001E-3</c:v>
                </c:pt>
                <c:pt idx="11802" formatCode="0.00E+00">
                  <c:v>-1.6173299999999999E-3</c:v>
                </c:pt>
                <c:pt idx="11803" formatCode="0.00E+00">
                  <c:v>-2.0336199999999999E-3</c:v>
                </c:pt>
                <c:pt idx="11804" formatCode="0.00E+00">
                  <c:v>-2.55354E-3</c:v>
                </c:pt>
                <c:pt idx="11805" formatCode="0.00E+00">
                  <c:v>-3.1805599999999998E-3</c:v>
                </c:pt>
                <c:pt idx="11806" formatCode="0.00E+00">
                  <c:v>-3.9179799999999997E-3</c:v>
                </c:pt>
                <c:pt idx="11807" formatCode="0.00E+00">
                  <c:v>-4.7663999999999996E-3</c:v>
                </c:pt>
                <c:pt idx="11808" formatCode="0.00E+00">
                  <c:v>-5.7249600000000003E-3</c:v>
                </c:pt>
                <c:pt idx="11809" formatCode="0.00E+00">
                  <c:v>-6.7940099999999996E-3</c:v>
                </c:pt>
                <c:pt idx="11810" formatCode="0.00E+00">
                  <c:v>-7.9758299999999997E-3</c:v>
                </c:pt>
                <c:pt idx="11811" formatCode="0.00E+00">
                  <c:v>-9.2723900000000001E-3</c:v>
                </c:pt>
                <c:pt idx="11812">
                  <c:v>-1.06832E-2</c:v>
                </c:pt>
                <c:pt idx="11813">
                  <c:v>-1.2206699999999999E-2</c:v>
                </c:pt>
                <c:pt idx="11814">
                  <c:v>-1.3842999999999999E-2</c:v>
                </c:pt>
                <c:pt idx="11815">
                  <c:v>-1.5591799999999999E-2</c:v>
                </c:pt>
                <c:pt idx="11816">
                  <c:v>-1.7449200000000002E-2</c:v>
                </c:pt>
                <c:pt idx="11817">
                  <c:v>-1.9408399999999999E-2</c:v>
                </c:pt>
                <c:pt idx="11818">
                  <c:v>-2.1464400000000002E-2</c:v>
                </c:pt>
                <c:pt idx="11819">
                  <c:v>-2.3614300000000001E-2</c:v>
                </c:pt>
                <c:pt idx="11820">
                  <c:v>-2.5855599999999999E-2</c:v>
                </c:pt>
                <c:pt idx="11821">
                  <c:v>-2.8186099999999999E-2</c:v>
                </c:pt>
                <c:pt idx="11822">
                  <c:v>-3.0603600000000002E-2</c:v>
                </c:pt>
                <c:pt idx="11823">
                  <c:v>-3.31049E-2</c:v>
                </c:pt>
                <c:pt idx="11824">
                  <c:v>-3.5687700000000003E-2</c:v>
                </c:pt>
                <c:pt idx="11825">
                  <c:v>-3.8351400000000001E-2</c:v>
                </c:pt>
                <c:pt idx="11826">
                  <c:v>-4.1094499999999999E-2</c:v>
                </c:pt>
                <c:pt idx="11827">
                  <c:v>-4.3912800000000002E-2</c:v>
                </c:pt>
                <c:pt idx="11828">
                  <c:v>-4.6801299999999997E-2</c:v>
                </c:pt>
                <c:pt idx="11829">
                  <c:v>-4.9757200000000001E-2</c:v>
                </c:pt>
                <c:pt idx="11830">
                  <c:v>-5.2778199999999997E-2</c:v>
                </c:pt>
                <c:pt idx="11831">
                  <c:v>-5.586E-2</c:v>
                </c:pt>
                <c:pt idx="11832">
                  <c:v>-5.8997099999999997E-2</c:v>
                </c:pt>
                <c:pt idx="11833">
                  <c:v>-6.2184099999999999E-2</c:v>
                </c:pt>
                <c:pt idx="11834">
                  <c:v>-6.5416299999999997E-2</c:v>
                </c:pt>
                <c:pt idx="11835">
                  <c:v>-6.8689799999999995E-2</c:v>
                </c:pt>
                <c:pt idx="11836">
                  <c:v>-7.2000300000000003E-2</c:v>
                </c:pt>
                <c:pt idx="11837">
                  <c:v>-7.5342099999999995E-2</c:v>
                </c:pt>
                <c:pt idx="11838">
                  <c:v>-7.8710000000000002E-2</c:v>
                </c:pt>
                <c:pt idx="11839">
                  <c:v>-8.2100400000000004E-2</c:v>
                </c:pt>
                <c:pt idx="11840">
                  <c:v>-8.5510100000000006E-2</c:v>
                </c:pt>
                <c:pt idx="11841">
                  <c:v>-8.8934700000000005E-2</c:v>
                </c:pt>
                <c:pt idx="11842">
                  <c:v>-9.2370099999999997E-2</c:v>
                </c:pt>
                <c:pt idx="11843">
                  <c:v>-9.5812999999999995E-2</c:v>
                </c:pt>
                <c:pt idx="11844">
                  <c:v>-9.9257999999999999E-2</c:v>
                </c:pt>
                <c:pt idx="11845">
                  <c:v>-0.10269499999999999</c:v>
                </c:pt>
                <c:pt idx="11846">
                  <c:v>-0.106113</c:v>
                </c:pt>
                <c:pt idx="11847">
                  <c:v>-0.10950600000000001</c:v>
                </c:pt>
                <c:pt idx="11848">
                  <c:v>-0.112872</c:v>
                </c:pt>
                <c:pt idx="11849">
                  <c:v>-0.11620900000000001</c:v>
                </c:pt>
                <c:pt idx="11850">
                  <c:v>-0.11951299999999999</c:v>
                </c:pt>
                <c:pt idx="11851">
                  <c:v>-0.122775</c:v>
                </c:pt>
                <c:pt idx="11852">
                  <c:v>-0.12598799999999999</c:v>
                </c:pt>
                <c:pt idx="11853">
                  <c:v>-0.12914600000000001</c:v>
                </c:pt>
                <c:pt idx="11854">
                  <c:v>-0.132246</c:v>
                </c:pt>
                <c:pt idx="11855">
                  <c:v>-0.13528999999999999</c:v>
                </c:pt>
                <c:pt idx="11856">
                  <c:v>-0.13827900000000001</c:v>
                </c:pt>
                <c:pt idx="11857">
                  <c:v>-0.141208</c:v>
                </c:pt>
                <c:pt idx="11858">
                  <c:v>-0.144071</c:v>
                </c:pt>
                <c:pt idx="11859">
                  <c:v>-0.14686199999999999</c:v>
                </c:pt>
                <c:pt idx="11860">
                  <c:v>-0.14957699999999999</c:v>
                </c:pt>
                <c:pt idx="11861">
                  <c:v>-0.15221000000000001</c:v>
                </c:pt>
                <c:pt idx="11862">
                  <c:v>-0.154756</c:v>
                </c:pt>
                <c:pt idx="11863">
                  <c:v>-0.15721199999999999</c:v>
                </c:pt>
                <c:pt idx="11864">
                  <c:v>-0.159577</c:v>
                </c:pt>
                <c:pt idx="11865">
                  <c:v>-0.16185099999999999</c:v>
                </c:pt>
                <c:pt idx="11866">
                  <c:v>-0.16403999999999999</c:v>
                </c:pt>
                <c:pt idx="11867">
                  <c:v>-0.16614200000000001</c:v>
                </c:pt>
                <c:pt idx="11868">
                  <c:v>-0.168157</c:v>
                </c:pt>
                <c:pt idx="11869">
                  <c:v>-0.17008400000000001</c:v>
                </c:pt>
                <c:pt idx="11870">
                  <c:v>-0.17192099999999999</c:v>
                </c:pt>
                <c:pt idx="11871">
                  <c:v>-0.17366500000000001</c:v>
                </c:pt>
                <c:pt idx="11872">
                  <c:v>-0.175312</c:v>
                </c:pt>
                <c:pt idx="11873">
                  <c:v>-0.17686099999999999</c:v>
                </c:pt>
                <c:pt idx="11874">
                  <c:v>-0.178313</c:v>
                </c:pt>
                <c:pt idx="11875">
                  <c:v>-0.17966399999999999</c:v>
                </c:pt>
                <c:pt idx="11876">
                  <c:v>-0.18091299999999999</c:v>
                </c:pt>
                <c:pt idx="11877">
                  <c:v>-0.182058</c:v>
                </c:pt>
                <c:pt idx="11878">
                  <c:v>-0.18310199999999999</c:v>
                </c:pt>
                <c:pt idx="11879">
                  <c:v>-0.18404400000000001</c:v>
                </c:pt>
                <c:pt idx="11880">
                  <c:v>-0.18488299999999999</c:v>
                </c:pt>
                <c:pt idx="11881">
                  <c:v>-0.18562000000000001</c:v>
                </c:pt>
                <c:pt idx="11882">
                  <c:v>-0.186256</c:v>
                </c:pt>
                <c:pt idx="11883">
                  <c:v>-0.18679100000000001</c:v>
                </c:pt>
                <c:pt idx="11884">
                  <c:v>-0.18722900000000001</c:v>
                </c:pt>
                <c:pt idx="11885">
                  <c:v>-0.18756900000000001</c:v>
                </c:pt>
                <c:pt idx="11886">
                  <c:v>-0.18781200000000001</c:v>
                </c:pt>
                <c:pt idx="11887">
                  <c:v>-0.18795600000000001</c:v>
                </c:pt>
                <c:pt idx="11888">
                  <c:v>-0.18800600000000001</c:v>
                </c:pt>
                <c:pt idx="11889">
                  <c:v>-0.18796499999999999</c:v>
                </c:pt>
                <c:pt idx="11890">
                  <c:v>-0.187835</c:v>
                </c:pt>
                <c:pt idx="11891">
                  <c:v>-0.18761700000000001</c:v>
                </c:pt>
                <c:pt idx="11892">
                  <c:v>-0.18731200000000001</c:v>
                </c:pt>
                <c:pt idx="11893">
                  <c:v>-0.18692600000000001</c:v>
                </c:pt>
                <c:pt idx="11894">
                  <c:v>-0.18646399999999999</c:v>
                </c:pt>
                <c:pt idx="11895">
                  <c:v>-0.18593199999999999</c:v>
                </c:pt>
                <c:pt idx="11896">
                  <c:v>-0.185336</c:v>
                </c:pt>
                <c:pt idx="11897">
                  <c:v>-0.18468200000000001</c:v>
                </c:pt>
                <c:pt idx="11898">
                  <c:v>-0.183979</c:v>
                </c:pt>
                <c:pt idx="11899">
                  <c:v>-0.18323300000000001</c:v>
                </c:pt>
                <c:pt idx="11900">
                  <c:v>-0.182447</c:v>
                </c:pt>
                <c:pt idx="11901">
                  <c:v>-0.18162400000000001</c:v>
                </c:pt>
                <c:pt idx="11902">
                  <c:v>-0.18076500000000001</c:v>
                </c:pt>
                <c:pt idx="11903">
                  <c:v>-0.179871</c:v>
                </c:pt>
                <c:pt idx="11904">
                  <c:v>-0.17893600000000001</c:v>
                </c:pt>
                <c:pt idx="11905">
                  <c:v>-0.177955</c:v>
                </c:pt>
                <c:pt idx="11906">
                  <c:v>-0.176929</c:v>
                </c:pt>
                <c:pt idx="11907">
                  <c:v>-0.17586299999999999</c:v>
                </c:pt>
                <c:pt idx="11908">
                  <c:v>-0.174761</c:v>
                </c:pt>
                <c:pt idx="11909">
                  <c:v>-0.17363100000000001</c:v>
                </c:pt>
                <c:pt idx="11910">
                  <c:v>-0.172481</c:v>
                </c:pt>
                <c:pt idx="11911">
                  <c:v>-0.17131099999999999</c:v>
                </c:pt>
                <c:pt idx="11912">
                  <c:v>-0.170122</c:v>
                </c:pt>
                <c:pt idx="11913">
                  <c:v>-0.16891500000000001</c:v>
                </c:pt>
                <c:pt idx="11914">
                  <c:v>-0.16769000000000001</c:v>
                </c:pt>
                <c:pt idx="11915">
                  <c:v>-0.16644500000000001</c:v>
                </c:pt>
                <c:pt idx="11916">
                  <c:v>-0.165182</c:v>
                </c:pt>
                <c:pt idx="11917">
                  <c:v>-0.16390399999999999</c:v>
                </c:pt>
                <c:pt idx="11918">
                  <c:v>-0.16261600000000001</c:v>
                </c:pt>
                <c:pt idx="11919">
                  <c:v>-0.16131999999999999</c:v>
                </c:pt>
                <c:pt idx="11920">
                  <c:v>-0.16001699999999999</c:v>
                </c:pt>
                <c:pt idx="11921">
                  <c:v>-0.15870799999999999</c:v>
                </c:pt>
                <c:pt idx="11922">
                  <c:v>-0.15739300000000001</c:v>
                </c:pt>
                <c:pt idx="11923">
                  <c:v>-0.15607699999999999</c:v>
                </c:pt>
                <c:pt idx="11924">
                  <c:v>-0.15475800000000001</c:v>
                </c:pt>
                <c:pt idx="11925">
                  <c:v>-0.15343899999999999</c:v>
                </c:pt>
                <c:pt idx="11926">
                  <c:v>-0.15212000000000001</c:v>
                </c:pt>
                <c:pt idx="11927">
                  <c:v>-0.15080399999999999</c:v>
                </c:pt>
                <c:pt idx="11928">
                  <c:v>-0.14949399999999999</c:v>
                </c:pt>
                <c:pt idx="11929">
                  <c:v>-0.14819299999999999</c:v>
                </c:pt>
                <c:pt idx="11930">
                  <c:v>-0.146902</c:v>
                </c:pt>
                <c:pt idx="11931">
                  <c:v>-0.145624</c:v>
                </c:pt>
                <c:pt idx="11932">
                  <c:v>-0.14436199999999999</c:v>
                </c:pt>
                <c:pt idx="11933">
                  <c:v>-0.143118</c:v>
                </c:pt>
                <c:pt idx="11934">
                  <c:v>-0.14188600000000001</c:v>
                </c:pt>
                <c:pt idx="11935">
                  <c:v>-0.14067099999999999</c:v>
                </c:pt>
                <c:pt idx="11936">
                  <c:v>-0.13947999999999999</c:v>
                </c:pt>
                <c:pt idx="11937">
                  <c:v>-0.13831599999999999</c:v>
                </c:pt>
                <c:pt idx="11938">
                  <c:v>-0.13717699999999999</c:v>
                </c:pt>
                <c:pt idx="11939">
                  <c:v>-0.13605800000000001</c:v>
                </c:pt>
                <c:pt idx="11940">
                  <c:v>-0.134962</c:v>
                </c:pt>
                <c:pt idx="11941">
                  <c:v>-0.13389300000000001</c:v>
                </c:pt>
                <c:pt idx="11942">
                  <c:v>-0.13286100000000001</c:v>
                </c:pt>
                <c:pt idx="11943">
                  <c:v>-0.13187499999999999</c:v>
                </c:pt>
                <c:pt idx="11944">
                  <c:v>-0.130942</c:v>
                </c:pt>
                <c:pt idx="11945">
                  <c:v>-0.13005900000000001</c:v>
                </c:pt>
                <c:pt idx="11946">
                  <c:v>-0.12922700000000001</c:v>
                </c:pt>
                <c:pt idx="11947">
                  <c:v>-0.128444</c:v>
                </c:pt>
                <c:pt idx="11948">
                  <c:v>-0.12770799999999999</c:v>
                </c:pt>
                <c:pt idx="11949">
                  <c:v>-0.12701899999999999</c:v>
                </c:pt>
                <c:pt idx="11950">
                  <c:v>-0.12637100000000001</c:v>
                </c:pt>
                <c:pt idx="11951">
                  <c:v>-0.12576200000000001</c:v>
                </c:pt>
                <c:pt idx="11952">
                  <c:v>-0.125198</c:v>
                </c:pt>
                <c:pt idx="11953">
                  <c:v>-0.12468600000000001</c:v>
                </c:pt>
                <c:pt idx="11954">
                  <c:v>-0.124232</c:v>
                </c:pt>
                <c:pt idx="11955">
                  <c:v>-0.123836</c:v>
                </c:pt>
                <c:pt idx="11956">
                  <c:v>-0.123502</c:v>
                </c:pt>
                <c:pt idx="11957">
                  <c:v>-0.123234</c:v>
                </c:pt>
                <c:pt idx="11958">
                  <c:v>-0.123033</c:v>
                </c:pt>
                <c:pt idx="11959">
                  <c:v>-0.122895</c:v>
                </c:pt>
                <c:pt idx="11960">
                  <c:v>-0.12281400000000001</c:v>
                </c:pt>
                <c:pt idx="11961">
                  <c:v>-0.122791</c:v>
                </c:pt>
                <c:pt idx="11962">
                  <c:v>-0.122822</c:v>
                </c:pt>
                <c:pt idx="11963">
                  <c:v>-0.122901</c:v>
                </c:pt>
                <c:pt idx="11964">
                  <c:v>-0.12302399999999999</c:v>
                </c:pt>
                <c:pt idx="11965">
                  <c:v>-0.123194</c:v>
                </c:pt>
                <c:pt idx="11966">
                  <c:v>-0.123406</c:v>
                </c:pt>
                <c:pt idx="11967">
                  <c:v>-0.123656</c:v>
                </c:pt>
                <c:pt idx="11968">
                  <c:v>-0.123941</c:v>
                </c:pt>
                <c:pt idx="11969">
                  <c:v>-0.12426</c:v>
                </c:pt>
                <c:pt idx="11970">
                  <c:v>-0.124609</c:v>
                </c:pt>
                <c:pt idx="11971">
                  <c:v>-0.124983</c:v>
                </c:pt>
                <c:pt idx="11972">
                  <c:v>-0.12537999999999999</c:v>
                </c:pt>
                <c:pt idx="11973">
                  <c:v>-0.125803</c:v>
                </c:pt>
                <c:pt idx="11974">
                  <c:v>-0.12625400000000001</c:v>
                </c:pt>
                <c:pt idx="11975">
                  <c:v>-0.12673200000000001</c:v>
                </c:pt>
                <c:pt idx="11976">
                  <c:v>-0.12723599999999999</c:v>
                </c:pt>
                <c:pt idx="11977">
                  <c:v>-0.12776299999999999</c:v>
                </c:pt>
                <c:pt idx="11978">
                  <c:v>-0.128304</c:v>
                </c:pt>
                <c:pt idx="11979">
                  <c:v>-0.12885199999999999</c:v>
                </c:pt>
                <c:pt idx="11980">
                  <c:v>-0.12940199999999999</c:v>
                </c:pt>
                <c:pt idx="11981">
                  <c:v>-0.12995499999999999</c:v>
                </c:pt>
                <c:pt idx="11982">
                  <c:v>-0.13051699999999999</c:v>
                </c:pt>
                <c:pt idx="11983">
                  <c:v>-0.13109599999999999</c:v>
                </c:pt>
                <c:pt idx="11984">
                  <c:v>-0.131692</c:v>
                </c:pt>
                <c:pt idx="11985">
                  <c:v>-0.13230800000000001</c:v>
                </c:pt>
                <c:pt idx="11986">
                  <c:v>-0.13294</c:v>
                </c:pt>
                <c:pt idx="11987">
                  <c:v>-0.13358800000000001</c:v>
                </c:pt>
                <c:pt idx="11988">
                  <c:v>-0.13424900000000001</c:v>
                </c:pt>
                <c:pt idx="11989">
                  <c:v>-0.13491600000000001</c:v>
                </c:pt>
                <c:pt idx="11990">
                  <c:v>-0.13558600000000001</c:v>
                </c:pt>
                <c:pt idx="11991">
                  <c:v>-0.13625100000000001</c:v>
                </c:pt>
                <c:pt idx="11992">
                  <c:v>-0.136903</c:v>
                </c:pt>
                <c:pt idx="11993">
                  <c:v>-0.13753699999999999</c:v>
                </c:pt>
                <c:pt idx="11994">
                  <c:v>-0.13814899999999999</c:v>
                </c:pt>
                <c:pt idx="11995">
                  <c:v>-0.138739</c:v>
                </c:pt>
                <c:pt idx="11996">
                  <c:v>-0.13931099999999999</c:v>
                </c:pt>
                <c:pt idx="11997">
                  <c:v>-0.139872</c:v>
                </c:pt>
                <c:pt idx="11998">
                  <c:v>-0.14041999999999999</c:v>
                </c:pt>
                <c:pt idx="11999">
                  <c:v>-0.14094799999999999</c:v>
                </c:pt>
                <c:pt idx="12000">
                  <c:v>-0.14144599999999999</c:v>
                </c:pt>
                <c:pt idx="12001">
                  <c:v>-0.14190700000000001</c:v>
                </c:pt>
                <c:pt idx="12002">
                  <c:v>-0.14232800000000001</c:v>
                </c:pt>
                <c:pt idx="12003">
                  <c:v>-0.142707</c:v>
                </c:pt>
                <c:pt idx="12004">
                  <c:v>-0.14304</c:v>
                </c:pt>
                <c:pt idx="12005">
                  <c:v>-0.14332600000000001</c:v>
                </c:pt>
                <c:pt idx="12006">
                  <c:v>-0.143562</c:v>
                </c:pt>
                <c:pt idx="12007">
                  <c:v>-0.14374500000000001</c:v>
                </c:pt>
                <c:pt idx="12008">
                  <c:v>-0.143873</c:v>
                </c:pt>
                <c:pt idx="12009">
                  <c:v>-0.14394000000000001</c:v>
                </c:pt>
                <c:pt idx="12010">
                  <c:v>-0.14394599999999999</c:v>
                </c:pt>
                <c:pt idx="12011">
                  <c:v>-0.14388699999999999</c:v>
                </c:pt>
                <c:pt idx="12012">
                  <c:v>-0.143762</c:v>
                </c:pt>
                <c:pt idx="12013">
                  <c:v>-0.143571</c:v>
                </c:pt>
                <c:pt idx="12014">
                  <c:v>-0.14330999999999999</c:v>
                </c:pt>
                <c:pt idx="12015">
                  <c:v>-0.142981</c:v>
                </c:pt>
                <c:pt idx="12016">
                  <c:v>-0.14258499999999999</c:v>
                </c:pt>
                <c:pt idx="12017">
                  <c:v>-0.142121</c:v>
                </c:pt>
                <c:pt idx="12018">
                  <c:v>-0.14158499999999999</c:v>
                </c:pt>
                <c:pt idx="12019">
                  <c:v>-0.140983</c:v>
                </c:pt>
                <c:pt idx="12020">
                  <c:v>-0.140318</c:v>
                </c:pt>
                <c:pt idx="12021">
                  <c:v>-0.13958799999999999</c:v>
                </c:pt>
                <c:pt idx="12022">
                  <c:v>-0.138794</c:v>
                </c:pt>
                <c:pt idx="12023">
                  <c:v>-0.13794500000000001</c:v>
                </c:pt>
                <c:pt idx="12024">
                  <c:v>-0.13705000000000001</c:v>
                </c:pt>
                <c:pt idx="12025">
                  <c:v>-0.13610900000000001</c:v>
                </c:pt>
                <c:pt idx="12026">
                  <c:v>-0.135125</c:v>
                </c:pt>
                <c:pt idx="12027">
                  <c:v>-0.134102</c:v>
                </c:pt>
                <c:pt idx="12028">
                  <c:v>-0.133048</c:v>
                </c:pt>
                <c:pt idx="12029">
                  <c:v>-0.13197</c:v>
                </c:pt>
                <c:pt idx="12030">
                  <c:v>-0.13088</c:v>
                </c:pt>
                <c:pt idx="12031">
                  <c:v>-0.12978400000000001</c:v>
                </c:pt>
                <c:pt idx="12032">
                  <c:v>-0.12868099999999999</c:v>
                </c:pt>
                <c:pt idx="12033">
                  <c:v>-0.12757399999999999</c:v>
                </c:pt>
                <c:pt idx="12034">
                  <c:v>-0.12646399999999999</c:v>
                </c:pt>
                <c:pt idx="12035">
                  <c:v>-0.125359</c:v>
                </c:pt>
                <c:pt idx="12036">
                  <c:v>-0.12426</c:v>
                </c:pt>
                <c:pt idx="12037">
                  <c:v>-0.123171</c:v>
                </c:pt>
                <c:pt idx="12038">
                  <c:v>-0.12209100000000001</c:v>
                </c:pt>
                <c:pt idx="12039">
                  <c:v>-0.121028</c:v>
                </c:pt>
                <c:pt idx="12040">
                  <c:v>-0.119992</c:v>
                </c:pt>
                <c:pt idx="12041">
                  <c:v>-0.118989</c:v>
                </c:pt>
                <c:pt idx="12042">
                  <c:v>-0.118025</c:v>
                </c:pt>
                <c:pt idx="12043">
                  <c:v>-0.117104</c:v>
                </c:pt>
                <c:pt idx="12044">
                  <c:v>-0.116235</c:v>
                </c:pt>
                <c:pt idx="12045">
                  <c:v>-0.11543</c:v>
                </c:pt>
                <c:pt idx="12046">
                  <c:v>-0.114692</c:v>
                </c:pt>
                <c:pt idx="12047">
                  <c:v>-0.114023</c:v>
                </c:pt>
                <c:pt idx="12048">
                  <c:v>-0.113423</c:v>
                </c:pt>
                <c:pt idx="12049">
                  <c:v>-0.11289399999999999</c:v>
                </c:pt>
                <c:pt idx="12050">
                  <c:v>-0.112438</c:v>
                </c:pt>
                <c:pt idx="12051">
                  <c:v>-0.112058</c:v>
                </c:pt>
                <c:pt idx="12052">
                  <c:v>-0.11175400000000001</c:v>
                </c:pt>
                <c:pt idx="12053">
                  <c:v>-0.11153399999999999</c:v>
                </c:pt>
                <c:pt idx="12054">
                  <c:v>-0.111397</c:v>
                </c:pt>
                <c:pt idx="12055">
                  <c:v>-0.111343</c:v>
                </c:pt>
                <c:pt idx="12056">
                  <c:v>-0.111374</c:v>
                </c:pt>
                <c:pt idx="12057">
                  <c:v>-0.11149299999999999</c:v>
                </c:pt>
                <c:pt idx="12058">
                  <c:v>-0.111692</c:v>
                </c:pt>
                <c:pt idx="12059">
                  <c:v>-0.11197</c:v>
                </c:pt>
                <c:pt idx="12060">
                  <c:v>-0.112335</c:v>
                </c:pt>
                <c:pt idx="12061">
                  <c:v>-0.112799</c:v>
                </c:pt>
                <c:pt idx="12062">
                  <c:v>-0.113371</c:v>
                </c:pt>
                <c:pt idx="12063">
                  <c:v>-0.114054</c:v>
                </c:pt>
                <c:pt idx="12064">
                  <c:v>-0.114846</c:v>
                </c:pt>
                <c:pt idx="12065">
                  <c:v>-0.115743</c:v>
                </c:pt>
                <c:pt idx="12066">
                  <c:v>-0.116742</c:v>
                </c:pt>
                <c:pt idx="12067">
                  <c:v>-0.11784</c:v>
                </c:pt>
                <c:pt idx="12068">
                  <c:v>-0.119037</c:v>
                </c:pt>
                <c:pt idx="12069">
                  <c:v>-0.120341</c:v>
                </c:pt>
                <c:pt idx="12070">
                  <c:v>-0.121764</c:v>
                </c:pt>
                <c:pt idx="12071">
                  <c:v>-0.12331300000000001</c:v>
                </c:pt>
                <c:pt idx="12072">
                  <c:v>-0.124989</c:v>
                </c:pt>
                <c:pt idx="12073">
                  <c:v>-0.12679099999999999</c:v>
                </c:pt>
                <c:pt idx="12074">
                  <c:v>-0.12872</c:v>
                </c:pt>
                <c:pt idx="12075">
                  <c:v>-0.13077800000000001</c:v>
                </c:pt>
                <c:pt idx="12076">
                  <c:v>-0.13295999999999999</c:v>
                </c:pt>
                <c:pt idx="12077">
                  <c:v>-0.135264</c:v>
                </c:pt>
                <c:pt idx="12078">
                  <c:v>-0.137683</c:v>
                </c:pt>
                <c:pt idx="12079">
                  <c:v>-0.140208</c:v>
                </c:pt>
                <c:pt idx="12080">
                  <c:v>-0.14283499999999999</c:v>
                </c:pt>
                <c:pt idx="12081">
                  <c:v>-0.14555899999999999</c:v>
                </c:pt>
                <c:pt idx="12082">
                  <c:v>-0.148373</c:v>
                </c:pt>
                <c:pt idx="12083">
                  <c:v>-0.15126899999999999</c:v>
                </c:pt>
                <c:pt idx="12084">
                  <c:v>-0.15423999999999999</c:v>
                </c:pt>
                <c:pt idx="12085">
                  <c:v>-0.15728</c:v>
                </c:pt>
                <c:pt idx="12086">
                  <c:v>-0.160381</c:v>
                </c:pt>
                <c:pt idx="12087">
                  <c:v>-0.16353500000000001</c:v>
                </c:pt>
                <c:pt idx="12088">
                  <c:v>-0.16673499999999999</c:v>
                </c:pt>
                <c:pt idx="12089">
                  <c:v>-0.16997699999999999</c:v>
                </c:pt>
                <c:pt idx="12090">
                  <c:v>-0.17326</c:v>
                </c:pt>
                <c:pt idx="12091">
                  <c:v>-0.17657500000000001</c:v>
                </c:pt>
                <c:pt idx="12092">
                  <c:v>-0.17991299999999999</c:v>
                </c:pt>
                <c:pt idx="12093">
                  <c:v>-0.18326500000000001</c:v>
                </c:pt>
                <c:pt idx="12094">
                  <c:v>-0.18662300000000001</c:v>
                </c:pt>
                <c:pt idx="12095">
                  <c:v>-0.18998100000000001</c:v>
                </c:pt>
                <c:pt idx="12096">
                  <c:v>-0.193329</c:v>
                </c:pt>
                <c:pt idx="12097">
                  <c:v>-0.19666</c:v>
                </c:pt>
                <c:pt idx="12098">
                  <c:v>-0.199963</c:v>
                </c:pt>
                <c:pt idx="12099">
                  <c:v>-0.203232</c:v>
                </c:pt>
                <c:pt idx="12100">
                  <c:v>-0.206459</c:v>
                </c:pt>
                <c:pt idx="12101">
                  <c:v>-0.20963399999999999</c:v>
                </c:pt>
                <c:pt idx="12102">
                  <c:v>-0.21274999999999999</c:v>
                </c:pt>
                <c:pt idx="12103">
                  <c:v>-0.21579899999999999</c:v>
                </c:pt>
                <c:pt idx="12104">
                  <c:v>-0.21877099999999999</c:v>
                </c:pt>
                <c:pt idx="12105">
                  <c:v>-0.22165799999999999</c:v>
                </c:pt>
                <c:pt idx="12106">
                  <c:v>-0.22445699999999999</c:v>
                </c:pt>
                <c:pt idx="12107">
                  <c:v>-0.22717100000000001</c:v>
                </c:pt>
                <c:pt idx="12108">
                  <c:v>-0.22980100000000001</c:v>
                </c:pt>
                <c:pt idx="12109">
                  <c:v>-0.23234299999999999</c:v>
                </c:pt>
                <c:pt idx="12110">
                  <c:v>-0.234795</c:v>
                </c:pt>
                <c:pt idx="12111">
                  <c:v>-0.23715900000000001</c:v>
                </c:pt>
                <c:pt idx="12112">
                  <c:v>-0.23943999999999999</c:v>
                </c:pt>
                <c:pt idx="12113">
                  <c:v>-0.24164099999999999</c:v>
                </c:pt>
                <c:pt idx="12114">
                  <c:v>-0.243759</c:v>
                </c:pt>
                <c:pt idx="12115">
                  <c:v>-0.24579200000000001</c:v>
                </c:pt>
                <c:pt idx="12116">
                  <c:v>-0.24773800000000001</c:v>
                </c:pt>
                <c:pt idx="12117">
                  <c:v>-0.24960199999999999</c:v>
                </c:pt>
                <c:pt idx="12118">
                  <c:v>-0.251386</c:v>
                </c:pt>
                <c:pt idx="12119">
                  <c:v>-0.25308599999999998</c:v>
                </c:pt>
                <c:pt idx="12120">
                  <c:v>-0.25469399999999998</c:v>
                </c:pt>
                <c:pt idx="12121">
                  <c:v>-0.25620900000000002</c:v>
                </c:pt>
                <c:pt idx="12122">
                  <c:v>-0.25763200000000003</c:v>
                </c:pt>
                <c:pt idx="12123">
                  <c:v>-0.258961</c:v>
                </c:pt>
                <c:pt idx="12124">
                  <c:v>-0.26019300000000001</c:v>
                </c:pt>
                <c:pt idx="12125">
                  <c:v>-0.261328</c:v>
                </c:pt>
                <c:pt idx="12126">
                  <c:v>-0.26237100000000002</c:v>
                </c:pt>
                <c:pt idx="12127">
                  <c:v>-0.26332899999999998</c:v>
                </c:pt>
                <c:pt idx="12128">
                  <c:v>-0.26420700000000003</c:v>
                </c:pt>
                <c:pt idx="12129">
                  <c:v>-0.26500299999999999</c:v>
                </c:pt>
                <c:pt idx="12130">
                  <c:v>-0.265712</c:v>
                </c:pt>
                <c:pt idx="12131">
                  <c:v>-0.26633000000000001</c:v>
                </c:pt>
                <c:pt idx="12132">
                  <c:v>-0.26686199999999999</c:v>
                </c:pt>
                <c:pt idx="12133">
                  <c:v>-0.26731300000000002</c:v>
                </c:pt>
                <c:pt idx="12134">
                  <c:v>-0.26768500000000001</c:v>
                </c:pt>
                <c:pt idx="12135">
                  <c:v>-0.26798</c:v>
                </c:pt>
                <c:pt idx="12136">
                  <c:v>-0.26819700000000002</c:v>
                </c:pt>
                <c:pt idx="12137">
                  <c:v>-0.26833899999999999</c:v>
                </c:pt>
                <c:pt idx="12138">
                  <c:v>-0.26840900000000001</c:v>
                </c:pt>
                <c:pt idx="12139">
                  <c:v>-0.26840900000000001</c:v>
                </c:pt>
                <c:pt idx="12140">
                  <c:v>-0.26833899999999999</c:v>
                </c:pt>
                <c:pt idx="12141">
                  <c:v>-0.26819900000000002</c:v>
                </c:pt>
                <c:pt idx="12142">
                  <c:v>-0.26798899999999998</c:v>
                </c:pt>
                <c:pt idx="12143">
                  <c:v>-0.267708</c:v>
                </c:pt>
                <c:pt idx="12144">
                  <c:v>-0.26735399999999998</c:v>
                </c:pt>
                <c:pt idx="12145">
                  <c:v>-0.26692199999999999</c:v>
                </c:pt>
                <c:pt idx="12146">
                  <c:v>-0.26640399999999997</c:v>
                </c:pt>
                <c:pt idx="12147">
                  <c:v>-0.26580199999999998</c:v>
                </c:pt>
                <c:pt idx="12148">
                  <c:v>-0.26512999999999998</c:v>
                </c:pt>
                <c:pt idx="12149">
                  <c:v>-0.26439699999999999</c:v>
                </c:pt>
                <c:pt idx="12150">
                  <c:v>-0.26360800000000001</c:v>
                </c:pt>
                <c:pt idx="12151">
                  <c:v>-0.26276100000000002</c:v>
                </c:pt>
                <c:pt idx="12152">
                  <c:v>-0.261853</c:v>
                </c:pt>
                <c:pt idx="12153">
                  <c:v>-0.26087900000000003</c:v>
                </c:pt>
                <c:pt idx="12154">
                  <c:v>-0.25983499999999998</c:v>
                </c:pt>
                <c:pt idx="12155">
                  <c:v>-0.25872400000000001</c:v>
                </c:pt>
                <c:pt idx="12156">
                  <c:v>-0.25756200000000001</c:v>
                </c:pt>
                <c:pt idx="12157">
                  <c:v>-0.25636100000000001</c:v>
                </c:pt>
                <c:pt idx="12158">
                  <c:v>-0.25512600000000002</c:v>
                </c:pt>
                <c:pt idx="12159">
                  <c:v>-0.25385600000000003</c:v>
                </c:pt>
                <c:pt idx="12160">
                  <c:v>-0.25254500000000002</c:v>
                </c:pt>
                <c:pt idx="12161">
                  <c:v>-0.251195</c:v>
                </c:pt>
                <c:pt idx="12162">
                  <c:v>-0.249804</c:v>
                </c:pt>
                <c:pt idx="12163">
                  <c:v>-0.24837400000000001</c:v>
                </c:pt>
                <c:pt idx="12164">
                  <c:v>-0.24690500000000001</c:v>
                </c:pt>
                <c:pt idx="12165">
                  <c:v>-0.245397</c:v>
                </c:pt>
                <c:pt idx="12166">
                  <c:v>-0.24384900000000001</c:v>
                </c:pt>
                <c:pt idx="12167">
                  <c:v>-0.242258</c:v>
                </c:pt>
                <c:pt idx="12168">
                  <c:v>-0.240622</c:v>
                </c:pt>
                <c:pt idx="12169">
                  <c:v>-0.23893200000000001</c:v>
                </c:pt>
                <c:pt idx="12170">
                  <c:v>-0.23717299999999999</c:v>
                </c:pt>
                <c:pt idx="12171">
                  <c:v>-0.23533499999999999</c:v>
                </c:pt>
                <c:pt idx="12172">
                  <c:v>-0.23341999999999999</c:v>
                </c:pt>
                <c:pt idx="12173">
                  <c:v>-0.23142799999999999</c:v>
                </c:pt>
                <c:pt idx="12174">
                  <c:v>-0.22936000000000001</c:v>
                </c:pt>
                <c:pt idx="12175">
                  <c:v>-0.227218</c:v>
                </c:pt>
                <c:pt idx="12176">
                  <c:v>-0.22500800000000001</c:v>
                </c:pt>
                <c:pt idx="12177">
                  <c:v>-0.22273699999999999</c:v>
                </c:pt>
                <c:pt idx="12178">
                  <c:v>-0.220416</c:v>
                </c:pt>
                <c:pt idx="12179">
                  <c:v>-0.21804999999999999</c:v>
                </c:pt>
                <c:pt idx="12180">
                  <c:v>-0.21562799999999999</c:v>
                </c:pt>
                <c:pt idx="12181">
                  <c:v>-0.21315000000000001</c:v>
                </c:pt>
                <c:pt idx="12182">
                  <c:v>-0.210619</c:v>
                </c:pt>
                <c:pt idx="12183">
                  <c:v>-0.208038</c:v>
                </c:pt>
                <c:pt idx="12184">
                  <c:v>-0.20540900000000001</c:v>
                </c:pt>
                <c:pt idx="12185">
                  <c:v>-0.202736</c:v>
                </c:pt>
                <c:pt idx="12186">
                  <c:v>-0.200018</c:v>
                </c:pt>
                <c:pt idx="12187">
                  <c:v>-0.19725200000000001</c:v>
                </c:pt>
                <c:pt idx="12188">
                  <c:v>-0.194435</c:v>
                </c:pt>
                <c:pt idx="12189">
                  <c:v>-0.19156500000000001</c:v>
                </c:pt>
                <c:pt idx="12190">
                  <c:v>-0.188637</c:v>
                </c:pt>
                <c:pt idx="12191">
                  <c:v>-0.185645</c:v>
                </c:pt>
                <c:pt idx="12192">
                  <c:v>-0.182589</c:v>
                </c:pt>
                <c:pt idx="12193">
                  <c:v>-0.17947399999999999</c:v>
                </c:pt>
                <c:pt idx="12194">
                  <c:v>-0.17630499999999999</c:v>
                </c:pt>
                <c:pt idx="12195">
                  <c:v>-0.17308499999999999</c:v>
                </c:pt>
                <c:pt idx="12196">
                  <c:v>-0.16981399999999999</c:v>
                </c:pt>
                <c:pt idx="12197">
                  <c:v>-0.16649600000000001</c:v>
                </c:pt>
                <c:pt idx="12198">
                  <c:v>-0.163137</c:v>
                </c:pt>
                <c:pt idx="12199">
                  <c:v>-0.159748</c:v>
                </c:pt>
                <c:pt idx="12200">
                  <c:v>-0.156338</c:v>
                </c:pt>
                <c:pt idx="12201">
                  <c:v>-0.152915</c:v>
                </c:pt>
                <c:pt idx="12202">
                  <c:v>-0.14948</c:v>
                </c:pt>
                <c:pt idx="12203">
                  <c:v>-0.146032</c:v>
                </c:pt>
                <c:pt idx="12204">
                  <c:v>-0.14257600000000001</c:v>
                </c:pt>
                <c:pt idx="12205">
                  <c:v>-0.13912099999999999</c:v>
                </c:pt>
                <c:pt idx="12206">
                  <c:v>-0.13567199999999999</c:v>
                </c:pt>
                <c:pt idx="12207">
                  <c:v>-0.13223099999999999</c:v>
                </c:pt>
                <c:pt idx="12208">
                  <c:v>-0.1288</c:v>
                </c:pt>
                <c:pt idx="12209">
                  <c:v>-0.125387</c:v>
                </c:pt>
                <c:pt idx="12210">
                  <c:v>-0.121999</c:v>
                </c:pt>
                <c:pt idx="12211">
                  <c:v>-0.118643</c:v>
                </c:pt>
                <c:pt idx="12212">
                  <c:v>-0.11532299999999999</c:v>
                </c:pt>
                <c:pt idx="12213">
                  <c:v>-0.11204799999999999</c:v>
                </c:pt>
                <c:pt idx="12214">
                  <c:v>-0.10882699999999999</c:v>
                </c:pt>
                <c:pt idx="12215">
                  <c:v>-0.105671</c:v>
                </c:pt>
                <c:pt idx="12216">
                  <c:v>-0.102589</c:v>
                </c:pt>
                <c:pt idx="12217">
                  <c:v>-9.9578399999999997E-2</c:v>
                </c:pt>
                <c:pt idx="12218">
                  <c:v>-9.6637000000000001E-2</c:v>
                </c:pt>
                <c:pt idx="12219">
                  <c:v>-9.3767199999999995E-2</c:v>
                </c:pt>
                <c:pt idx="12220">
                  <c:v>-9.09774E-2</c:v>
                </c:pt>
                <c:pt idx="12221">
                  <c:v>-8.8276999999999994E-2</c:v>
                </c:pt>
                <c:pt idx="12222">
                  <c:v>-8.5672899999999996E-2</c:v>
                </c:pt>
                <c:pt idx="12223">
                  <c:v>-8.3169800000000002E-2</c:v>
                </c:pt>
                <c:pt idx="12224">
                  <c:v>-8.0771800000000005E-2</c:v>
                </c:pt>
                <c:pt idx="12225">
                  <c:v>-7.8483300000000006E-2</c:v>
                </c:pt>
                <c:pt idx="12226">
                  <c:v>-7.63075E-2</c:v>
                </c:pt>
                <c:pt idx="12227">
                  <c:v>-7.4245599999999995E-2</c:v>
                </c:pt>
                <c:pt idx="12228">
                  <c:v>-7.2302400000000003E-2</c:v>
                </c:pt>
                <c:pt idx="12229">
                  <c:v>-7.0485099999999995E-2</c:v>
                </c:pt>
                <c:pt idx="12230">
                  <c:v>-6.8794999999999995E-2</c:v>
                </c:pt>
                <c:pt idx="12231">
                  <c:v>-6.7226800000000003E-2</c:v>
                </c:pt>
                <c:pt idx="12232">
                  <c:v>-6.5775399999999998E-2</c:v>
                </c:pt>
                <c:pt idx="12233">
                  <c:v>-6.4439300000000005E-2</c:v>
                </c:pt>
                <c:pt idx="12234">
                  <c:v>-6.3221600000000003E-2</c:v>
                </c:pt>
                <c:pt idx="12235">
                  <c:v>-6.2128999999999997E-2</c:v>
                </c:pt>
                <c:pt idx="12236">
                  <c:v>-6.1171400000000001E-2</c:v>
                </c:pt>
                <c:pt idx="12237">
                  <c:v>-6.0356899999999998E-2</c:v>
                </c:pt>
                <c:pt idx="12238">
                  <c:v>-5.96883E-2</c:v>
                </c:pt>
                <c:pt idx="12239">
                  <c:v>-5.91654E-2</c:v>
                </c:pt>
                <c:pt idx="12240">
                  <c:v>-5.8783599999999998E-2</c:v>
                </c:pt>
                <c:pt idx="12241">
                  <c:v>-5.8533700000000001E-2</c:v>
                </c:pt>
                <c:pt idx="12242">
                  <c:v>-5.8411499999999998E-2</c:v>
                </c:pt>
                <c:pt idx="12243">
                  <c:v>-5.84258E-2</c:v>
                </c:pt>
                <c:pt idx="12244">
                  <c:v>-5.85899E-2</c:v>
                </c:pt>
                <c:pt idx="12245">
                  <c:v>-5.8908500000000003E-2</c:v>
                </c:pt>
                <c:pt idx="12246">
                  <c:v>-5.9375200000000003E-2</c:v>
                </c:pt>
                <c:pt idx="12247">
                  <c:v>-5.9982300000000002E-2</c:v>
                </c:pt>
                <c:pt idx="12248">
                  <c:v>-6.0725000000000001E-2</c:v>
                </c:pt>
                <c:pt idx="12249">
                  <c:v>-6.1596499999999998E-2</c:v>
                </c:pt>
                <c:pt idx="12250">
                  <c:v>-6.2588099999999994E-2</c:v>
                </c:pt>
                <c:pt idx="12251">
                  <c:v>-6.3694899999999999E-2</c:v>
                </c:pt>
                <c:pt idx="12252">
                  <c:v>-6.4915E-2</c:v>
                </c:pt>
                <c:pt idx="12253">
                  <c:v>-6.6244899999999995E-2</c:v>
                </c:pt>
                <c:pt idx="12254">
                  <c:v>-6.7676200000000006E-2</c:v>
                </c:pt>
                <c:pt idx="12255">
                  <c:v>-6.9195900000000005E-2</c:v>
                </c:pt>
                <c:pt idx="12256">
                  <c:v>-7.0784700000000006E-2</c:v>
                </c:pt>
                <c:pt idx="12257">
                  <c:v>-7.2415400000000005E-2</c:v>
                </c:pt>
                <c:pt idx="12258">
                  <c:v>-7.4067599999999997E-2</c:v>
                </c:pt>
                <c:pt idx="12259">
                  <c:v>-7.57414E-2</c:v>
                </c:pt>
                <c:pt idx="12260">
                  <c:v>-7.7442499999999997E-2</c:v>
                </c:pt>
                <c:pt idx="12261">
                  <c:v>-7.9166E-2</c:v>
                </c:pt>
                <c:pt idx="12262">
                  <c:v>-8.0905900000000003E-2</c:v>
                </c:pt>
                <c:pt idx="12263">
                  <c:v>-8.2660600000000001E-2</c:v>
                </c:pt>
                <c:pt idx="12264">
                  <c:v>-8.4425799999999995E-2</c:v>
                </c:pt>
                <c:pt idx="12265">
                  <c:v>-8.6197899999999994E-2</c:v>
                </c:pt>
                <c:pt idx="12266">
                  <c:v>-8.7977E-2</c:v>
                </c:pt>
                <c:pt idx="12267">
                  <c:v>-8.9754E-2</c:v>
                </c:pt>
                <c:pt idx="12268">
                  <c:v>-9.1515299999999994E-2</c:v>
                </c:pt>
                <c:pt idx="12269">
                  <c:v>-9.3257000000000007E-2</c:v>
                </c:pt>
                <c:pt idx="12270">
                  <c:v>-9.4978099999999996E-2</c:v>
                </c:pt>
                <c:pt idx="12271">
                  <c:v>-9.6677200000000005E-2</c:v>
                </c:pt>
                <c:pt idx="12272">
                  <c:v>-9.8354999999999998E-2</c:v>
                </c:pt>
                <c:pt idx="12273">
                  <c:v>-0.10001</c:v>
                </c:pt>
                <c:pt idx="12274">
                  <c:v>-0.101633</c:v>
                </c:pt>
                <c:pt idx="12275">
                  <c:v>-0.103216</c:v>
                </c:pt>
                <c:pt idx="12276">
                  <c:v>-0.10475</c:v>
                </c:pt>
                <c:pt idx="12277">
                  <c:v>-0.10623</c:v>
                </c:pt>
                <c:pt idx="12278">
                  <c:v>-0.10764600000000001</c:v>
                </c:pt>
                <c:pt idx="12279">
                  <c:v>-0.108989</c:v>
                </c:pt>
                <c:pt idx="12280">
                  <c:v>-0.110253</c:v>
                </c:pt>
                <c:pt idx="12281">
                  <c:v>-0.11143699999999999</c:v>
                </c:pt>
                <c:pt idx="12282">
                  <c:v>-0.112539</c:v>
                </c:pt>
                <c:pt idx="12283">
                  <c:v>-0.113556</c:v>
                </c:pt>
                <c:pt idx="12284">
                  <c:v>-0.114483</c:v>
                </c:pt>
                <c:pt idx="12285">
                  <c:v>-0.115317</c:v>
                </c:pt>
                <c:pt idx="12286">
                  <c:v>-0.11605600000000001</c:v>
                </c:pt>
                <c:pt idx="12287">
                  <c:v>-0.116701</c:v>
                </c:pt>
                <c:pt idx="12288">
                  <c:v>-0.11724999999999999</c:v>
                </c:pt>
                <c:pt idx="12289">
                  <c:v>-0.117704</c:v>
                </c:pt>
                <c:pt idx="12290">
                  <c:v>-0.118064</c:v>
                </c:pt>
                <c:pt idx="12291">
                  <c:v>-0.118328</c:v>
                </c:pt>
                <c:pt idx="12292">
                  <c:v>-0.11849700000000001</c:v>
                </c:pt>
                <c:pt idx="12293">
                  <c:v>-0.118574</c:v>
                </c:pt>
                <c:pt idx="12294">
                  <c:v>-0.118562</c:v>
                </c:pt>
                <c:pt idx="12295">
                  <c:v>-0.118461</c:v>
                </c:pt>
                <c:pt idx="12296">
                  <c:v>-0.118272</c:v>
                </c:pt>
                <c:pt idx="12297">
                  <c:v>-0.11799900000000001</c:v>
                </c:pt>
                <c:pt idx="12298">
                  <c:v>-0.117645</c:v>
                </c:pt>
                <c:pt idx="12299">
                  <c:v>-0.11720899999999999</c:v>
                </c:pt>
                <c:pt idx="12300">
                  <c:v>-0.11669400000000001</c:v>
                </c:pt>
                <c:pt idx="12301">
                  <c:v>-0.116102</c:v>
                </c:pt>
                <c:pt idx="12302">
                  <c:v>-0.115439</c:v>
                </c:pt>
                <c:pt idx="12303">
                  <c:v>-0.114713</c:v>
                </c:pt>
                <c:pt idx="12304">
                  <c:v>-0.113929</c:v>
                </c:pt>
                <c:pt idx="12305">
                  <c:v>-0.11308600000000001</c:v>
                </c:pt>
                <c:pt idx="12306">
                  <c:v>-0.11218400000000001</c:v>
                </c:pt>
                <c:pt idx="12307">
                  <c:v>-0.11122600000000001</c:v>
                </c:pt>
                <c:pt idx="12308">
                  <c:v>-0.11021300000000001</c:v>
                </c:pt>
                <c:pt idx="12309">
                  <c:v>-0.109149</c:v>
                </c:pt>
                <c:pt idx="12310">
                  <c:v>-0.10803599999999999</c:v>
                </c:pt>
                <c:pt idx="12311">
                  <c:v>-0.106877</c:v>
                </c:pt>
                <c:pt idx="12312">
                  <c:v>-0.10567799999999999</c:v>
                </c:pt>
                <c:pt idx="12313">
                  <c:v>-0.104444</c:v>
                </c:pt>
                <c:pt idx="12314">
                  <c:v>-0.10317900000000001</c:v>
                </c:pt>
                <c:pt idx="12315">
                  <c:v>-0.10188999999999999</c:v>
                </c:pt>
                <c:pt idx="12316">
                  <c:v>-0.100587</c:v>
                </c:pt>
                <c:pt idx="12317">
                  <c:v>-9.9275500000000003E-2</c:v>
                </c:pt>
                <c:pt idx="12318">
                  <c:v>-9.7955500000000001E-2</c:v>
                </c:pt>
                <c:pt idx="12319">
                  <c:v>-9.6626600000000007E-2</c:v>
                </c:pt>
                <c:pt idx="12320">
                  <c:v>-9.5289899999999997E-2</c:v>
                </c:pt>
                <c:pt idx="12321">
                  <c:v>-9.3948000000000004E-2</c:v>
                </c:pt>
                <c:pt idx="12322">
                  <c:v>-9.2604199999999998E-2</c:v>
                </c:pt>
                <c:pt idx="12323">
                  <c:v>-9.1264200000000004E-2</c:v>
                </c:pt>
                <c:pt idx="12324">
                  <c:v>-8.9936299999999997E-2</c:v>
                </c:pt>
                <c:pt idx="12325">
                  <c:v>-8.8627300000000006E-2</c:v>
                </c:pt>
                <c:pt idx="12326">
                  <c:v>-8.7341100000000005E-2</c:v>
                </c:pt>
                <c:pt idx="12327">
                  <c:v>-8.6079000000000003E-2</c:v>
                </c:pt>
                <c:pt idx="12328">
                  <c:v>-8.4838800000000006E-2</c:v>
                </c:pt>
                <c:pt idx="12329">
                  <c:v>-8.3617200000000003E-2</c:v>
                </c:pt>
                <c:pt idx="12330">
                  <c:v>-8.2417699999999997E-2</c:v>
                </c:pt>
                <c:pt idx="12331">
                  <c:v>-8.1251199999999996E-2</c:v>
                </c:pt>
                <c:pt idx="12332">
                  <c:v>-8.0126799999999998E-2</c:v>
                </c:pt>
                <c:pt idx="12333">
                  <c:v>-7.9046199999999997E-2</c:v>
                </c:pt>
                <c:pt idx="12334">
                  <c:v>-7.8007199999999999E-2</c:v>
                </c:pt>
                <c:pt idx="12335">
                  <c:v>-7.7009400000000006E-2</c:v>
                </c:pt>
                <c:pt idx="12336">
                  <c:v>-7.6052700000000001E-2</c:v>
                </c:pt>
                <c:pt idx="12337">
                  <c:v>-7.5133099999999994E-2</c:v>
                </c:pt>
                <c:pt idx="12338">
                  <c:v>-7.4246900000000005E-2</c:v>
                </c:pt>
                <c:pt idx="12339">
                  <c:v>-7.33959E-2</c:v>
                </c:pt>
                <c:pt idx="12340">
                  <c:v>-7.2587600000000002E-2</c:v>
                </c:pt>
                <c:pt idx="12341">
                  <c:v>-7.1827000000000002E-2</c:v>
                </c:pt>
                <c:pt idx="12342">
                  <c:v>-7.1109500000000006E-2</c:v>
                </c:pt>
                <c:pt idx="12343">
                  <c:v>-7.0423700000000006E-2</c:v>
                </c:pt>
                <c:pt idx="12344">
                  <c:v>-6.9752099999999997E-2</c:v>
                </c:pt>
                <c:pt idx="12345">
                  <c:v>-6.90804E-2</c:v>
                </c:pt>
                <c:pt idx="12346">
                  <c:v>-6.8415400000000001E-2</c:v>
                </c:pt>
                <c:pt idx="12347">
                  <c:v>-6.7774399999999999E-2</c:v>
                </c:pt>
                <c:pt idx="12348">
                  <c:v>-6.7161399999999996E-2</c:v>
                </c:pt>
                <c:pt idx="12349">
                  <c:v>-6.6570900000000002E-2</c:v>
                </c:pt>
                <c:pt idx="12350">
                  <c:v>-6.6001199999999996E-2</c:v>
                </c:pt>
                <c:pt idx="12351">
                  <c:v>-6.5454499999999999E-2</c:v>
                </c:pt>
                <c:pt idx="12352">
                  <c:v>-6.4930000000000002E-2</c:v>
                </c:pt>
                <c:pt idx="12353">
                  <c:v>-6.4423300000000003E-2</c:v>
                </c:pt>
                <c:pt idx="12354">
                  <c:v>-6.3931199999999994E-2</c:v>
                </c:pt>
                <c:pt idx="12355">
                  <c:v>-6.3454399999999994E-2</c:v>
                </c:pt>
                <c:pt idx="12356">
                  <c:v>-6.2994800000000004E-2</c:v>
                </c:pt>
                <c:pt idx="12357">
                  <c:v>-6.2553300000000006E-2</c:v>
                </c:pt>
                <c:pt idx="12358">
                  <c:v>-6.2131899999999997E-2</c:v>
                </c:pt>
                <c:pt idx="12359">
                  <c:v>-6.1733400000000001E-2</c:v>
                </c:pt>
                <c:pt idx="12360">
                  <c:v>-6.1358700000000002E-2</c:v>
                </c:pt>
                <c:pt idx="12361">
                  <c:v>-6.1005400000000001E-2</c:v>
                </c:pt>
                <c:pt idx="12362">
                  <c:v>-6.0669599999999997E-2</c:v>
                </c:pt>
                <c:pt idx="12363">
                  <c:v>-6.0349899999999998E-2</c:v>
                </c:pt>
                <c:pt idx="12364">
                  <c:v>-6.0046299999999997E-2</c:v>
                </c:pt>
                <c:pt idx="12365">
                  <c:v>-5.9756700000000003E-2</c:v>
                </c:pt>
                <c:pt idx="12366">
                  <c:v>-5.9475300000000002E-2</c:v>
                </c:pt>
                <c:pt idx="12367">
                  <c:v>-5.9194999999999998E-2</c:v>
                </c:pt>
                <c:pt idx="12368">
                  <c:v>-5.8910900000000002E-2</c:v>
                </c:pt>
                <c:pt idx="12369">
                  <c:v>-5.8621600000000003E-2</c:v>
                </c:pt>
                <c:pt idx="12370">
                  <c:v>-5.8326299999999998E-2</c:v>
                </c:pt>
                <c:pt idx="12371">
                  <c:v>-5.8022700000000003E-2</c:v>
                </c:pt>
                <c:pt idx="12372">
                  <c:v>-5.7707300000000003E-2</c:v>
                </c:pt>
                <c:pt idx="12373">
                  <c:v>-5.7376999999999997E-2</c:v>
                </c:pt>
                <c:pt idx="12374">
                  <c:v>-5.7029799999999999E-2</c:v>
                </c:pt>
                <c:pt idx="12375">
                  <c:v>-5.6664899999999997E-2</c:v>
                </c:pt>
                <c:pt idx="12376">
                  <c:v>-5.6281400000000002E-2</c:v>
                </c:pt>
                <c:pt idx="12377">
                  <c:v>-5.5879199999999997E-2</c:v>
                </c:pt>
                <c:pt idx="12378">
                  <c:v>-5.5457800000000002E-2</c:v>
                </c:pt>
                <c:pt idx="12379">
                  <c:v>-5.50164E-2</c:v>
                </c:pt>
                <c:pt idx="12380">
                  <c:v>-5.4553900000000002E-2</c:v>
                </c:pt>
                <c:pt idx="12381">
                  <c:v>-5.4068600000000001E-2</c:v>
                </c:pt>
                <c:pt idx="12382">
                  <c:v>-5.3557899999999999E-2</c:v>
                </c:pt>
                <c:pt idx="12383">
                  <c:v>-5.30208E-2</c:v>
                </c:pt>
                <c:pt idx="12384">
                  <c:v>-5.2458299999999999E-2</c:v>
                </c:pt>
                <c:pt idx="12385">
                  <c:v>-5.1871300000000002E-2</c:v>
                </c:pt>
                <c:pt idx="12386">
                  <c:v>-5.1258999999999999E-2</c:v>
                </c:pt>
                <c:pt idx="12387">
                  <c:v>-5.0619699999999997E-2</c:v>
                </c:pt>
                <c:pt idx="12388">
                  <c:v>-4.99531E-2</c:v>
                </c:pt>
                <c:pt idx="12389">
                  <c:v>-4.92586E-2</c:v>
                </c:pt>
                <c:pt idx="12390">
                  <c:v>-4.8536700000000002E-2</c:v>
                </c:pt>
                <c:pt idx="12391">
                  <c:v>-4.7788999999999998E-2</c:v>
                </c:pt>
                <c:pt idx="12392">
                  <c:v>-4.7016700000000002E-2</c:v>
                </c:pt>
                <c:pt idx="12393">
                  <c:v>-4.6220299999999999E-2</c:v>
                </c:pt>
                <c:pt idx="12394">
                  <c:v>-4.5398599999999997E-2</c:v>
                </c:pt>
                <c:pt idx="12395">
                  <c:v>-4.4549900000000003E-2</c:v>
                </c:pt>
                <c:pt idx="12396">
                  <c:v>-4.3674200000000003E-2</c:v>
                </c:pt>
                <c:pt idx="12397">
                  <c:v>-4.27728E-2</c:v>
                </c:pt>
                <c:pt idx="12398">
                  <c:v>-4.1845899999999998E-2</c:v>
                </c:pt>
                <c:pt idx="12399">
                  <c:v>-4.0894199999999999E-2</c:v>
                </c:pt>
                <c:pt idx="12400">
                  <c:v>-3.9918799999999997E-2</c:v>
                </c:pt>
                <c:pt idx="12401">
                  <c:v>-3.8920700000000003E-2</c:v>
                </c:pt>
                <c:pt idx="12402">
                  <c:v>-3.7901499999999998E-2</c:v>
                </c:pt>
                <c:pt idx="12403">
                  <c:v>-3.6863E-2</c:v>
                </c:pt>
                <c:pt idx="12404">
                  <c:v>-3.58068E-2</c:v>
                </c:pt>
                <c:pt idx="12405">
                  <c:v>-3.4732600000000002E-2</c:v>
                </c:pt>
                <c:pt idx="12406">
                  <c:v>-3.3640099999999999E-2</c:v>
                </c:pt>
                <c:pt idx="12407">
                  <c:v>-3.2530200000000002E-2</c:v>
                </c:pt>
                <c:pt idx="12408">
                  <c:v>-3.1404099999999997E-2</c:v>
                </c:pt>
                <c:pt idx="12409">
                  <c:v>-3.0263600000000002E-2</c:v>
                </c:pt>
                <c:pt idx="12410">
                  <c:v>-2.911E-2</c:v>
                </c:pt>
                <c:pt idx="12411">
                  <c:v>-2.7945600000000001E-2</c:v>
                </c:pt>
                <c:pt idx="12412">
                  <c:v>-2.67733E-2</c:v>
                </c:pt>
                <c:pt idx="12413">
                  <c:v>-2.5594700000000001E-2</c:v>
                </c:pt>
                <c:pt idx="12414">
                  <c:v>-2.4409299999999998E-2</c:v>
                </c:pt>
                <c:pt idx="12415">
                  <c:v>-2.3215300000000001E-2</c:v>
                </c:pt>
                <c:pt idx="12416">
                  <c:v>-2.20103E-2</c:v>
                </c:pt>
                <c:pt idx="12417">
                  <c:v>-2.07945E-2</c:v>
                </c:pt>
                <c:pt idx="12418">
                  <c:v>-1.9571000000000002E-2</c:v>
                </c:pt>
                <c:pt idx="12419">
                  <c:v>-1.83438E-2</c:v>
                </c:pt>
                <c:pt idx="12420">
                  <c:v>-1.7115399999999999E-2</c:v>
                </c:pt>
                <c:pt idx="12421">
                  <c:v>-1.5886999999999998E-2</c:v>
                </c:pt>
                <c:pt idx="12422">
                  <c:v>-1.46594E-2</c:v>
                </c:pt>
                <c:pt idx="12423">
                  <c:v>-1.3434700000000001E-2</c:v>
                </c:pt>
                <c:pt idx="12424">
                  <c:v>-1.22151E-2</c:v>
                </c:pt>
                <c:pt idx="12425">
                  <c:v>-1.10014E-2</c:v>
                </c:pt>
                <c:pt idx="12426" formatCode="0.00E+00">
                  <c:v>-9.7950399999999996E-3</c:v>
                </c:pt>
                <c:pt idx="12427" formatCode="0.00E+00">
                  <c:v>-8.5996400000000004E-3</c:v>
                </c:pt>
                <c:pt idx="12428" formatCode="0.00E+00">
                  <c:v>-7.4193499999999999E-3</c:v>
                </c:pt>
                <c:pt idx="12429" formatCode="0.00E+00">
                  <c:v>-6.2571199999999997E-3</c:v>
                </c:pt>
                <c:pt idx="12430" formatCode="0.00E+00">
                  <c:v>-5.1141600000000004E-3</c:v>
                </c:pt>
                <c:pt idx="12431" formatCode="0.00E+00">
                  <c:v>-3.9910800000000001E-3</c:v>
                </c:pt>
                <c:pt idx="12432" formatCode="0.00E+00">
                  <c:v>-2.8898000000000001E-3</c:v>
                </c:pt>
                <c:pt idx="12433" formatCode="0.00E+00">
                  <c:v>-1.8140299999999999E-3</c:v>
                </c:pt>
                <c:pt idx="12434" formatCode="0.00E+00">
                  <c:v>-7.6717300000000001E-4</c:v>
                </c:pt>
                <c:pt idx="12435" formatCode="0.00E+00">
                  <c:v>2.5043999999999999E-4</c:v>
                </c:pt>
                <c:pt idx="12436" formatCode="0.00E+00">
                  <c:v>1.2401999999999999E-3</c:v>
                </c:pt>
                <c:pt idx="12437" formatCode="0.00E+00">
                  <c:v>2.2015400000000001E-3</c:v>
                </c:pt>
                <c:pt idx="12438" formatCode="0.00E+00">
                  <c:v>3.13219E-3</c:v>
                </c:pt>
                <c:pt idx="12439" formatCode="0.00E+00">
                  <c:v>4.0300700000000002E-3</c:v>
                </c:pt>
                <c:pt idx="12440" formatCode="0.00E+00">
                  <c:v>4.8943299999999997E-3</c:v>
                </c:pt>
                <c:pt idx="12441" formatCode="0.00E+00">
                  <c:v>5.7253800000000004E-3</c:v>
                </c:pt>
                <c:pt idx="12442" formatCode="0.00E+00">
                  <c:v>6.5218300000000002E-3</c:v>
                </c:pt>
                <c:pt idx="12443" formatCode="0.00E+00">
                  <c:v>7.2799400000000004E-3</c:v>
                </c:pt>
                <c:pt idx="12444" formatCode="0.00E+00">
                  <c:v>7.9963599999999992E-3</c:v>
                </c:pt>
                <c:pt idx="12445" formatCode="0.00E+00">
                  <c:v>8.6678499999999995E-3</c:v>
                </c:pt>
                <c:pt idx="12446" formatCode="0.00E+00">
                  <c:v>9.2911499999999998E-3</c:v>
                </c:pt>
                <c:pt idx="12447" formatCode="0.00E+00">
                  <c:v>9.8645099999999999E-3</c:v>
                </c:pt>
                <c:pt idx="12448">
                  <c:v>1.03871E-2</c:v>
                </c:pt>
                <c:pt idx="12449">
                  <c:v>1.0857800000000001E-2</c:v>
                </c:pt>
                <c:pt idx="12450">
                  <c:v>1.1274599999999999E-2</c:v>
                </c:pt>
                <c:pt idx="12451">
                  <c:v>1.1636799999999999E-2</c:v>
                </c:pt>
                <c:pt idx="12452">
                  <c:v>1.19425E-2</c:v>
                </c:pt>
                <c:pt idx="12453">
                  <c:v>1.21815E-2</c:v>
                </c:pt>
                <c:pt idx="12454">
                  <c:v>1.23511E-2</c:v>
                </c:pt>
                <c:pt idx="12455">
                  <c:v>1.2462600000000001E-2</c:v>
                </c:pt>
                <c:pt idx="12456">
                  <c:v>1.2519000000000001E-2</c:v>
                </c:pt>
                <c:pt idx="12457">
                  <c:v>1.2511599999999999E-2</c:v>
                </c:pt>
                <c:pt idx="12458">
                  <c:v>1.24376E-2</c:v>
                </c:pt>
                <c:pt idx="12459">
                  <c:v>1.22995E-2</c:v>
                </c:pt>
                <c:pt idx="12460">
                  <c:v>1.20988E-2</c:v>
                </c:pt>
                <c:pt idx="12461">
                  <c:v>1.18361E-2</c:v>
                </c:pt>
                <c:pt idx="12462">
                  <c:v>1.15119E-2</c:v>
                </c:pt>
                <c:pt idx="12463">
                  <c:v>1.11249E-2</c:v>
                </c:pt>
                <c:pt idx="12464">
                  <c:v>1.06734E-2</c:v>
                </c:pt>
                <c:pt idx="12465">
                  <c:v>1.0158E-2</c:v>
                </c:pt>
                <c:pt idx="12466" formatCode="0.00E+00">
                  <c:v>9.5806599999999995E-3</c:v>
                </c:pt>
                <c:pt idx="12467" formatCode="0.00E+00">
                  <c:v>8.9436600000000008E-3</c:v>
                </c:pt>
                <c:pt idx="12468" formatCode="0.00E+00">
                  <c:v>8.2481800000000008E-3</c:v>
                </c:pt>
                <c:pt idx="12469" formatCode="0.00E+00">
                  <c:v>7.4952100000000004E-3</c:v>
                </c:pt>
                <c:pt idx="12470" formatCode="0.00E+00">
                  <c:v>6.6872399999999997E-3</c:v>
                </c:pt>
                <c:pt idx="12471" formatCode="0.00E+00">
                  <c:v>5.8273099999999996E-3</c:v>
                </c:pt>
                <c:pt idx="12472" formatCode="0.00E+00">
                  <c:v>4.9163599999999998E-3</c:v>
                </c:pt>
                <c:pt idx="12473" formatCode="0.00E+00">
                  <c:v>3.9535200000000003E-3</c:v>
                </c:pt>
                <c:pt idx="12474" formatCode="0.00E+00">
                  <c:v>2.93743E-3</c:v>
                </c:pt>
                <c:pt idx="12475" formatCode="0.00E+00">
                  <c:v>1.8675899999999999E-3</c:v>
                </c:pt>
                <c:pt idx="12476" formatCode="0.00E+00">
                  <c:v>7.4514399999999999E-4</c:v>
                </c:pt>
                <c:pt idx="12477" formatCode="0.00E+00">
                  <c:v>-4.2800200000000003E-4</c:v>
                </c:pt>
                <c:pt idx="12478" formatCode="0.00E+00">
                  <c:v>-1.6506800000000001E-3</c:v>
                </c:pt>
                <c:pt idx="12479" formatCode="0.00E+00">
                  <c:v>-2.9226E-3</c:v>
                </c:pt>
                <c:pt idx="12480" formatCode="0.00E+00">
                  <c:v>-4.2432800000000003E-3</c:v>
                </c:pt>
                <c:pt idx="12481" formatCode="0.00E+00">
                  <c:v>-5.6108900000000003E-3</c:v>
                </c:pt>
                <c:pt idx="12482" formatCode="0.00E+00">
                  <c:v>-7.0220500000000002E-3</c:v>
                </c:pt>
                <c:pt idx="12483" formatCode="0.00E+00">
                  <c:v>-8.4727399999999994E-3</c:v>
                </c:pt>
                <c:pt idx="12484" formatCode="0.00E+00">
                  <c:v>-9.9601199999999994E-3</c:v>
                </c:pt>
                <c:pt idx="12485">
                  <c:v>-1.14831E-2</c:v>
                </c:pt>
                <c:pt idx="12486">
                  <c:v>-1.3039800000000001E-2</c:v>
                </c:pt>
                <c:pt idx="12487">
                  <c:v>-1.4626699999999999E-2</c:v>
                </c:pt>
                <c:pt idx="12488">
                  <c:v>-1.62414E-2</c:v>
                </c:pt>
                <c:pt idx="12489">
                  <c:v>-1.7881899999999999E-2</c:v>
                </c:pt>
                <c:pt idx="12490">
                  <c:v>-1.9544800000000001E-2</c:v>
                </c:pt>
                <c:pt idx="12491">
                  <c:v>-2.1225500000000001E-2</c:v>
                </c:pt>
                <c:pt idx="12492">
                  <c:v>-2.2919599999999998E-2</c:v>
                </c:pt>
                <c:pt idx="12493">
                  <c:v>-2.4623800000000001E-2</c:v>
                </c:pt>
                <c:pt idx="12494">
                  <c:v>-2.63351E-2</c:v>
                </c:pt>
                <c:pt idx="12495">
                  <c:v>-2.8049899999999999E-2</c:v>
                </c:pt>
                <c:pt idx="12496">
                  <c:v>-2.97643E-2</c:v>
                </c:pt>
                <c:pt idx="12497">
                  <c:v>-3.1474700000000001E-2</c:v>
                </c:pt>
                <c:pt idx="12498">
                  <c:v>-3.3178600000000003E-2</c:v>
                </c:pt>
                <c:pt idx="12499">
                  <c:v>-3.48732E-2</c:v>
                </c:pt>
                <c:pt idx="12500">
                  <c:v>-3.6554900000000001E-2</c:v>
                </c:pt>
                <c:pt idx="12501">
                  <c:v>-3.8221400000000003E-2</c:v>
                </c:pt>
                <c:pt idx="12502">
                  <c:v>-3.9871400000000001E-2</c:v>
                </c:pt>
                <c:pt idx="12503">
                  <c:v>-4.1502699999999997E-2</c:v>
                </c:pt>
                <c:pt idx="12504">
                  <c:v>-4.3111299999999998E-2</c:v>
                </c:pt>
                <c:pt idx="12505">
                  <c:v>-4.4692299999999997E-2</c:v>
                </c:pt>
                <c:pt idx="12506">
                  <c:v>-4.62418E-2</c:v>
                </c:pt>
                <c:pt idx="12507">
                  <c:v>-4.7757500000000001E-2</c:v>
                </c:pt>
                <c:pt idx="12508">
                  <c:v>-4.9237999999999997E-2</c:v>
                </c:pt>
                <c:pt idx="12509">
                  <c:v>-5.0680799999999998E-2</c:v>
                </c:pt>
                <c:pt idx="12510">
                  <c:v>-5.2082099999999999E-2</c:v>
                </c:pt>
                <c:pt idx="12511">
                  <c:v>-5.3437999999999999E-2</c:v>
                </c:pt>
                <c:pt idx="12512">
                  <c:v>-5.4745000000000002E-2</c:v>
                </c:pt>
                <c:pt idx="12513">
                  <c:v>-5.6000300000000003E-2</c:v>
                </c:pt>
                <c:pt idx="12514">
                  <c:v>-5.7202000000000003E-2</c:v>
                </c:pt>
                <c:pt idx="12515">
                  <c:v>-5.8347700000000002E-2</c:v>
                </c:pt>
                <c:pt idx="12516">
                  <c:v>-5.9434000000000001E-2</c:v>
                </c:pt>
                <c:pt idx="12517">
                  <c:v>-6.0457999999999998E-2</c:v>
                </c:pt>
                <c:pt idx="12518">
                  <c:v>-6.1418800000000003E-2</c:v>
                </c:pt>
                <c:pt idx="12519">
                  <c:v>-6.2316999999999997E-2</c:v>
                </c:pt>
                <c:pt idx="12520">
                  <c:v>-6.3152799999999995E-2</c:v>
                </c:pt>
                <c:pt idx="12521">
                  <c:v>-6.3924999999999996E-2</c:v>
                </c:pt>
                <c:pt idx="12522">
                  <c:v>-6.4632099999999998E-2</c:v>
                </c:pt>
                <c:pt idx="12523">
                  <c:v>-6.5271800000000005E-2</c:v>
                </c:pt>
                <c:pt idx="12524">
                  <c:v>-6.58416E-2</c:v>
                </c:pt>
                <c:pt idx="12525">
                  <c:v>-6.63387E-2</c:v>
                </c:pt>
                <c:pt idx="12526">
                  <c:v>-6.6760399999999998E-2</c:v>
                </c:pt>
                <c:pt idx="12527">
                  <c:v>-6.7105799999999993E-2</c:v>
                </c:pt>
                <c:pt idx="12528">
                  <c:v>-6.7375900000000002E-2</c:v>
                </c:pt>
                <c:pt idx="12529">
                  <c:v>-6.7569900000000002E-2</c:v>
                </c:pt>
                <c:pt idx="12530">
                  <c:v>-6.7684900000000006E-2</c:v>
                </c:pt>
                <c:pt idx="12531">
                  <c:v>-6.7716799999999994E-2</c:v>
                </c:pt>
                <c:pt idx="12532">
                  <c:v>-6.7662799999999995E-2</c:v>
                </c:pt>
                <c:pt idx="12533">
                  <c:v>-6.7521999999999999E-2</c:v>
                </c:pt>
                <c:pt idx="12534">
                  <c:v>-6.7294800000000002E-2</c:v>
                </c:pt>
                <c:pt idx="12535">
                  <c:v>-6.6982200000000006E-2</c:v>
                </c:pt>
                <c:pt idx="12536">
                  <c:v>-6.6586300000000001E-2</c:v>
                </c:pt>
                <c:pt idx="12537">
                  <c:v>-6.6108700000000006E-2</c:v>
                </c:pt>
                <c:pt idx="12538">
                  <c:v>-6.5549200000000002E-2</c:v>
                </c:pt>
                <c:pt idx="12539">
                  <c:v>-6.4906900000000003E-2</c:v>
                </c:pt>
                <c:pt idx="12540">
                  <c:v>-6.4180100000000004E-2</c:v>
                </c:pt>
                <c:pt idx="12541">
                  <c:v>-6.3367999999999994E-2</c:v>
                </c:pt>
                <c:pt idx="12542">
                  <c:v>-6.2469799999999999E-2</c:v>
                </c:pt>
                <c:pt idx="12543">
                  <c:v>-6.1484200000000003E-2</c:v>
                </c:pt>
                <c:pt idx="12544">
                  <c:v>-6.0409600000000001E-2</c:v>
                </c:pt>
                <c:pt idx="12545">
                  <c:v>-5.9246199999999999E-2</c:v>
                </c:pt>
                <c:pt idx="12546">
                  <c:v>-5.7995900000000003E-2</c:v>
                </c:pt>
                <c:pt idx="12547">
                  <c:v>-5.6660500000000003E-2</c:v>
                </c:pt>
                <c:pt idx="12548">
                  <c:v>-5.5241600000000002E-2</c:v>
                </c:pt>
                <c:pt idx="12549">
                  <c:v>-5.3740900000000001E-2</c:v>
                </c:pt>
                <c:pt idx="12550">
                  <c:v>-5.2159900000000002E-2</c:v>
                </c:pt>
                <c:pt idx="12551">
                  <c:v>-5.04999E-2</c:v>
                </c:pt>
                <c:pt idx="12552">
                  <c:v>-4.8764500000000002E-2</c:v>
                </c:pt>
                <c:pt idx="12553">
                  <c:v>-4.6958199999999999E-2</c:v>
                </c:pt>
                <c:pt idx="12554">
                  <c:v>-4.50833E-2</c:v>
                </c:pt>
                <c:pt idx="12555">
                  <c:v>-4.3141699999999998E-2</c:v>
                </c:pt>
                <c:pt idx="12556">
                  <c:v>-4.1134900000000002E-2</c:v>
                </c:pt>
                <c:pt idx="12557">
                  <c:v>-3.9060900000000003E-2</c:v>
                </c:pt>
                <c:pt idx="12558">
                  <c:v>-3.69161E-2</c:v>
                </c:pt>
                <c:pt idx="12559">
                  <c:v>-3.4702400000000001E-2</c:v>
                </c:pt>
                <c:pt idx="12560">
                  <c:v>-3.2425900000000001E-2</c:v>
                </c:pt>
                <c:pt idx="12561">
                  <c:v>-3.0091099999999999E-2</c:v>
                </c:pt>
                <c:pt idx="12562">
                  <c:v>-2.77016E-2</c:v>
                </c:pt>
                <c:pt idx="12563">
                  <c:v>-2.5261499999999999E-2</c:v>
                </c:pt>
                <c:pt idx="12564">
                  <c:v>-2.2775900000000002E-2</c:v>
                </c:pt>
                <c:pt idx="12565">
                  <c:v>-2.0249300000000001E-2</c:v>
                </c:pt>
                <c:pt idx="12566">
                  <c:v>-1.76855E-2</c:v>
                </c:pt>
                <c:pt idx="12567">
                  <c:v>-1.50876E-2</c:v>
                </c:pt>
                <c:pt idx="12568">
                  <c:v>-1.24589E-2</c:v>
                </c:pt>
                <c:pt idx="12569" formatCode="0.00E+00">
                  <c:v>-9.8010400000000004E-3</c:v>
                </c:pt>
                <c:pt idx="12570" formatCode="0.00E+00">
                  <c:v>-7.1140200000000004E-3</c:v>
                </c:pt>
                <c:pt idx="12571" formatCode="0.00E+00">
                  <c:v>-4.3985500000000002E-3</c:v>
                </c:pt>
                <c:pt idx="12572" formatCode="0.00E+00">
                  <c:v>-1.6585899999999999E-3</c:v>
                </c:pt>
                <c:pt idx="12573" formatCode="0.00E+00">
                  <c:v>1.10026E-3</c:v>
                </c:pt>
                <c:pt idx="12574" formatCode="0.00E+00">
                  <c:v>3.8733000000000001E-3</c:v>
                </c:pt>
                <c:pt idx="12575" formatCode="0.00E+00">
                  <c:v>6.6553699999999999E-3</c:v>
                </c:pt>
                <c:pt idx="12576" formatCode="0.00E+00">
                  <c:v>9.4404699999999994E-3</c:v>
                </c:pt>
                <c:pt idx="12577">
                  <c:v>1.2224199999999999E-2</c:v>
                </c:pt>
                <c:pt idx="12578">
                  <c:v>1.50043E-2</c:v>
                </c:pt>
                <c:pt idx="12579">
                  <c:v>1.7779E-2</c:v>
                </c:pt>
                <c:pt idx="12580">
                  <c:v>2.0546200000000001E-2</c:v>
                </c:pt>
                <c:pt idx="12581">
                  <c:v>2.3304100000000001E-2</c:v>
                </c:pt>
                <c:pt idx="12582">
                  <c:v>2.6051399999999999E-2</c:v>
                </c:pt>
                <c:pt idx="12583">
                  <c:v>2.87865E-2</c:v>
                </c:pt>
                <c:pt idx="12584">
                  <c:v>3.1506600000000003E-2</c:v>
                </c:pt>
                <c:pt idx="12585">
                  <c:v>3.4209299999999998E-2</c:v>
                </c:pt>
                <c:pt idx="12586">
                  <c:v>3.6891E-2</c:v>
                </c:pt>
                <c:pt idx="12587">
                  <c:v>3.9546199999999997E-2</c:v>
                </c:pt>
                <c:pt idx="12588">
                  <c:v>4.2167799999999998E-2</c:v>
                </c:pt>
                <c:pt idx="12589">
                  <c:v>4.4748799999999998E-2</c:v>
                </c:pt>
                <c:pt idx="12590">
                  <c:v>4.7283600000000002E-2</c:v>
                </c:pt>
                <c:pt idx="12591">
                  <c:v>4.9767600000000002E-2</c:v>
                </c:pt>
                <c:pt idx="12592">
                  <c:v>5.2197800000000003E-2</c:v>
                </c:pt>
                <c:pt idx="12593">
                  <c:v>5.4570899999999999E-2</c:v>
                </c:pt>
                <c:pt idx="12594">
                  <c:v>5.6882599999999998E-2</c:v>
                </c:pt>
                <c:pt idx="12595">
                  <c:v>5.9126999999999999E-2</c:v>
                </c:pt>
                <c:pt idx="12596">
                  <c:v>6.1298600000000002E-2</c:v>
                </c:pt>
                <c:pt idx="12597">
                  <c:v>6.3395099999999996E-2</c:v>
                </c:pt>
                <c:pt idx="12598">
                  <c:v>6.5418699999999996E-2</c:v>
                </c:pt>
                <c:pt idx="12599">
                  <c:v>6.7371600000000004E-2</c:v>
                </c:pt>
                <c:pt idx="12600">
                  <c:v>6.9252599999999997E-2</c:v>
                </c:pt>
                <c:pt idx="12601">
                  <c:v>7.1057599999999999E-2</c:v>
                </c:pt>
                <c:pt idx="12602">
                  <c:v>7.2783399999999998E-2</c:v>
                </c:pt>
                <c:pt idx="12603">
                  <c:v>7.4427199999999999E-2</c:v>
                </c:pt>
                <c:pt idx="12604">
                  <c:v>7.5983300000000004E-2</c:v>
                </c:pt>
                <c:pt idx="12605">
                  <c:v>7.7444299999999994E-2</c:v>
                </c:pt>
                <c:pt idx="12606">
                  <c:v>7.8805899999999998E-2</c:v>
                </c:pt>
                <c:pt idx="12607">
                  <c:v>8.0067799999999995E-2</c:v>
                </c:pt>
                <c:pt idx="12608">
                  <c:v>8.1228999999999996E-2</c:v>
                </c:pt>
                <c:pt idx="12609">
                  <c:v>8.2285499999999998E-2</c:v>
                </c:pt>
                <c:pt idx="12610">
                  <c:v>8.32315E-2</c:v>
                </c:pt>
                <c:pt idx="12611">
                  <c:v>8.4061999999999998E-2</c:v>
                </c:pt>
                <c:pt idx="12612">
                  <c:v>8.4775900000000001E-2</c:v>
                </c:pt>
                <c:pt idx="12613">
                  <c:v>8.53738E-2</c:v>
                </c:pt>
                <c:pt idx="12614">
                  <c:v>8.5852700000000004E-2</c:v>
                </c:pt>
                <c:pt idx="12615">
                  <c:v>8.6210300000000004E-2</c:v>
                </c:pt>
                <c:pt idx="12616">
                  <c:v>8.6449200000000004E-2</c:v>
                </c:pt>
                <c:pt idx="12617">
                  <c:v>8.6573200000000003E-2</c:v>
                </c:pt>
                <c:pt idx="12618">
                  <c:v>8.6582800000000001E-2</c:v>
                </c:pt>
                <c:pt idx="12619">
                  <c:v>8.6476800000000006E-2</c:v>
                </c:pt>
                <c:pt idx="12620">
                  <c:v>8.6254700000000004E-2</c:v>
                </c:pt>
                <c:pt idx="12621">
                  <c:v>8.59182E-2</c:v>
                </c:pt>
                <c:pt idx="12622">
                  <c:v>8.5470699999999997E-2</c:v>
                </c:pt>
                <c:pt idx="12623">
                  <c:v>8.49139E-2</c:v>
                </c:pt>
                <c:pt idx="12624">
                  <c:v>8.4243200000000004E-2</c:v>
                </c:pt>
                <c:pt idx="12625">
                  <c:v>8.3450999999999997E-2</c:v>
                </c:pt>
                <c:pt idx="12626">
                  <c:v>8.2532499999999995E-2</c:v>
                </c:pt>
                <c:pt idx="12627">
                  <c:v>8.1488199999999997E-2</c:v>
                </c:pt>
                <c:pt idx="12628">
                  <c:v>8.0320100000000005E-2</c:v>
                </c:pt>
                <c:pt idx="12629">
                  <c:v>7.9028500000000002E-2</c:v>
                </c:pt>
                <c:pt idx="12630">
                  <c:v>7.7614799999999998E-2</c:v>
                </c:pt>
                <c:pt idx="12631">
                  <c:v>7.6081999999999997E-2</c:v>
                </c:pt>
                <c:pt idx="12632">
                  <c:v>7.4432600000000002E-2</c:v>
                </c:pt>
                <c:pt idx="12633">
                  <c:v>7.2669200000000003E-2</c:v>
                </c:pt>
                <c:pt idx="12634">
                  <c:v>7.0795300000000005E-2</c:v>
                </c:pt>
                <c:pt idx="12635">
                  <c:v>6.8813600000000003E-2</c:v>
                </c:pt>
                <c:pt idx="12636">
                  <c:v>6.6726400000000005E-2</c:v>
                </c:pt>
                <c:pt idx="12637">
                  <c:v>6.4536899999999994E-2</c:v>
                </c:pt>
                <c:pt idx="12638">
                  <c:v>6.2246099999999999E-2</c:v>
                </c:pt>
                <c:pt idx="12639">
                  <c:v>5.9852299999999997E-2</c:v>
                </c:pt>
                <c:pt idx="12640">
                  <c:v>5.7354500000000003E-2</c:v>
                </c:pt>
                <c:pt idx="12641">
                  <c:v>5.47546E-2</c:v>
                </c:pt>
                <c:pt idx="12642">
                  <c:v>5.2054499999999997E-2</c:v>
                </c:pt>
                <c:pt idx="12643">
                  <c:v>4.9255100000000003E-2</c:v>
                </c:pt>
                <c:pt idx="12644">
                  <c:v>4.6360800000000001E-2</c:v>
                </c:pt>
                <c:pt idx="12645">
                  <c:v>4.3381799999999998E-2</c:v>
                </c:pt>
                <c:pt idx="12646">
                  <c:v>4.0327300000000003E-2</c:v>
                </c:pt>
                <c:pt idx="12647">
                  <c:v>3.7201600000000001E-2</c:v>
                </c:pt>
                <c:pt idx="12648">
                  <c:v>3.4004600000000003E-2</c:v>
                </c:pt>
                <c:pt idx="12649">
                  <c:v>3.07342E-2</c:v>
                </c:pt>
                <c:pt idx="12650">
                  <c:v>2.7390500000000002E-2</c:v>
                </c:pt>
                <c:pt idx="12651">
                  <c:v>2.3978900000000001E-2</c:v>
                </c:pt>
                <c:pt idx="12652">
                  <c:v>2.05071E-2</c:v>
                </c:pt>
                <c:pt idx="12653">
                  <c:v>1.6980200000000001E-2</c:v>
                </c:pt>
                <c:pt idx="12654">
                  <c:v>1.33972E-2</c:v>
                </c:pt>
                <c:pt idx="12655" formatCode="0.00E+00">
                  <c:v>9.7534100000000006E-3</c:v>
                </c:pt>
                <c:pt idx="12656" formatCode="0.00E+00">
                  <c:v>6.0477999999999999E-3</c:v>
                </c:pt>
                <c:pt idx="12657" formatCode="0.00E+00">
                  <c:v>2.2866700000000002E-3</c:v>
                </c:pt>
                <c:pt idx="12658" formatCode="0.00E+00">
                  <c:v>-1.52111E-3</c:v>
                </c:pt>
                <c:pt idx="12659" formatCode="0.00E+00">
                  <c:v>-5.3685699999999996E-3</c:v>
                </c:pt>
                <c:pt idx="12660" formatCode="0.00E+00">
                  <c:v>-9.2499999999999995E-3</c:v>
                </c:pt>
                <c:pt idx="12661">
                  <c:v>-1.3158899999999999E-2</c:v>
                </c:pt>
                <c:pt idx="12662">
                  <c:v>-1.7089199999999999E-2</c:v>
                </c:pt>
                <c:pt idx="12663">
                  <c:v>-2.10387E-2</c:v>
                </c:pt>
                <c:pt idx="12664">
                  <c:v>-2.5009099999999999E-2</c:v>
                </c:pt>
                <c:pt idx="12665">
                  <c:v>-2.90044E-2</c:v>
                </c:pt>
                <c:pt idx="12666">
                  <c:v>-3.3026100000000003E-2</c:v>
                </c:pt>
                <c:pt idx="12667">
                  <c:v>-3.7070899999999997E-2</c:v>
                </c:pt>
                <c:pt idx="12668">
                  <c:v>-4.1132299999999997E-2</c:v>
                </c:pt>
                <c:pt idx="12669">
                  <c:v>-4.5204099999999997E-2</c:v>
                </c:pt>
                <c:pt idx="12670">
                  <c:v>-4.92789E-2</c:v>
                </c:pt>
                <c:pt idx="12671">
                  <c:v>-5.3348600000000003E-2</c:v>
                </c:pt>
                <c:pt idx="12672">
                  <c:v>-5.7408899999999999E-2</c:v>
                </c:pt>
                <c:pt idx="12673">
                  <c:v>-6.1459199999999999E-2</c:v>
                </c:pt>
                <c:pt idx="12674">
                  <c:v>-6.5499000000000002E-2</c:v>
                </c:pt>
                <c:pt idx="12675">
                  <c:v>-6.9525000000000003E-2</c:v>
                </c:pt>
                <c:pt idx="12676">
                  <c:v>-7.3533100000000004E-2</c:v>
                </c:pt>
                <c:pt idx="12677">
                  <c:v>-7.7521400000000004E-2</c:v>
                </c:pt>
                <c:pt idx="12678">
                  <c:v>-8.1487100000000007E-2</c:v>
                </c:pt>
                <c:pt idx="12679">
                  <c:v>-8.5426799999999997E-2</c:v>
                </c:pt>
                <c:pt idx="12680">
                  <c:v>-8.9338500000000001E-2</c:v>
                </c:pt>
                <c:pt idx="12681">
                  <c:v>-9.3219800000000005E-2</c:v>
                </c:pt>
                <c:pt idx="12682">
                  <c:v>-9.7067399999999998E-2</c:v>
                </c:pt>
                <c:pt idx="12683">
                  <c:v>-0.100879</c:v>
                </c:pt>
                <c:pt idx="12684">
                  <c:v>-0.104652</c:v>
                </c:pt>
                <c:pt idx="12685">
                  <c:v>-0.10838299999999999</c:v>
                </c:pt>
                <c:pt idx="12686">
                  <c:v>-0.112063</c:v>
                </c:pt>
                <c:pt idx="12687">
                  <c:v>-0.11568299999999999</c:v>
                </c:pt>
                <c:pt idx="12688">
                  <c:v>-0.11924</c:v>
                </c:pt>
                <c:pt idx="12689">
                  <c:v>-0.12273299999999999</c:v>
                </c:pt>
                <c:pt idx="12690">
                  <c:v>-0.12615999999999999</c:v>
                </c:pt>
                <c:pt idx="12691">
                  <c:v>-0.12951499999999999</c:v>
                </c:pt>
                <c:pt idx="12692">
                  <c:v>-0.132798</c:v>
                </c:pt>
                <c:pt idx="12693">
                  <c:v>-0.136014</c:v>
                </c:pt>
                <c:pt idx="12694">
                  <c:v>-0.13916400000000001</c:v>
                </c:pt>
                <c:pt idx="12695">
                  <c:v>-0.14224400000000001</c:v>
                </c:pt>
                <c:pt idx="12696">
                  <c:v>-0.14525099999999999</c:v>
                </c:pt>
                <c:pt idx="12697">
                  <c:v>-0.14818400000000001</c:v>
                </c:pt>
                <c:pt idx="12698">
                  <c:v>-0.15104699999999999</c:v>
                </c:pt>
                <c:pt idx="12699">
                  <c:v>-0.15384</c:v>
                </c:pt>
                <c:pt idx="12700">
                  <c:v>-0.15656</c:v>
                </c:pt>
                <c:pt idx="12701">
                  <c:v>-0.15920300000000001</c:v>
                </c:pt>
                <c:pt idx="12702">
                  <c:v>-0.16177</c:v>
                </c:pt>
                <c:pt idx="12703">
                  <c:v>-0.16425600000000001</c:v>
                </c:pt>
                <c:pt idx="12704">
                  <c:v>-0.16665099999999999</c:v>
                </c:pt>
                <c:pt idx="12705">
                  <c:v>-0.16894300000000001</c:v>
                </c:pt>
                <c:pt idx="12706">
                  <c:v>-0.17113200000000001</c:v>
                </c:pt>
                <c:pt idx="12707">
                  <c:v>-0.17321900000000001</c:v>
                </c:pt>
                <c:pt idx="12708">
                  <c:v>-0.175209</c:v>
                </c:pt>
                <c:pt idx="12709">
                  <c:v>-0.17710600000000001</c:v>
                </c:pt>
                <c:pt idx="12710">
                  <c:v>-0.17891299999999999</c:v>
                </c:pt>
                <c:pt idx="12711">
                  <c:v>-0.18062400000000001</c:v>
                </c:pt>
                <c:pt idx="12712">
                  <c:v>-0.18223400000000001</c:v>
                </c:pt>
                <c:pt idx="12713">
                  <c:v>-0.18374599999999999</c:v>
                </c:pt>
                <c:pt idx="12714">
                  <c:v>-0.18515599999999999</c:v>
                </c:pt>
                <c:pt idx="12715">
                  <c:v>-0.18645999999999999</c:v>
                </c:pt>
                <c:pt idx="12716">
                  <c:v>-0.18765899999999999</c:v>
                </c:pt>
                <c:pt idx="12717">
                  <c:v>-0.18876100000000001</c:v>
                </c:pt>
                <c:pt idx="12718">
                  <c:v>-0.18976899999999999</c:v>
                </c:pt>
                <c:pt idx="12719">
                  <c:v>-0.19068399999999999</c:v>
                </c:pt>
                <c:pt idx="12720">
                  <c:v>-0.19150500000000001</c:v>
                </c:pt>
                <c:pt idx="12721">
                  <c:v>-0.19223100000000001</c:v>
                </c:pt>
                <c:pt idx="12722">
                  <c:v>-0.19286300000000001</c:v>
                </c:pt>
                <c:pt idx="12723">
                  <c:v>-0.19340299999999999</c:v>
                </c:pt>
                <c:pt idx="12724">
                  <c:v>-0.19384899999999999</c:v>
                </c:pt>
                <c:pt idx="12725">
                  <c:v>-0.19419900000000001</c:v>
                </c:pt>
                <c:pt idx="12726">
                  <c:v>-0.19445200000000001</c:v>
                </c:pt>
                <c:pt idx="12727">
                  <c:v>-0.194609</c:v>
                </c:pt>
                <c:pt idx="12728">
                  <c:v>-0.19467100000000001</c:v>
                </c:pt>
                <c:pt idx="12729">
                  <c:v>-0.19464000000000001</c:v>
                </c:pt>
                <c:pt idx="12730">
                  <c:v>-0.194519</c:v>
                </c:pt>
                <c:pt idx="12731">
                  <c:v>-0.19431100000000001</c:v>
                </c:pt>
                <c:pt idx="12732">
                  <c:v>-0.194017</c:v>
                </c:pt>
                <c:pt idx="12733">
                  <c:v>-0.19363</c:v>
                </c:pt>
                <c:pt idx="12734">
                  <c:v>-0.19314400000000001</c:v>
                </c:pt>
                <c:pt idx="12735">
                  <c:v>-0.19256200000000001</c:v>
                </c:pt>
                <c:pt idx="12736">
                  <c:v>-0.19189600000000001</c:v>
                </c:pt>
                <c:pt idx="12737">
                  <c:v>-0.19114800000000001</c:v>
                </c:pt>
                <c:pt idx="12738">
                  <c:v>-0.19031400000000001</c:v>
                </c:pt>
                <c:pt idx="12739">
                  <c:v>-0.189387</c:v>
                </c:pt>
                <c:pt idx="12740">
                  <c:v>-0.18836600000000001</c:v>
                </c:pt>
                <c:pt idx="12741">
                  <c:v>-0.18725700000000001</c:v>
                </c:pt>
                <c:pt idx="12742">
                  <c:v>-0.18607099999999999</c:v>
                </c:pt>
                <c:pt idx="12743">
                  <c:v>-0.18482199999999999</c:v>
                </c:pt>
                <c:pt idx="12744">
                  <c:v>-0.18351500000000001</c:v>
                </c:pt>
                <c:pt idx="12745">
                  <c:v>-0.18215100000000001</c:v>
                </c:pt>
                <c:pt idx="12746">
                  <c:v>-0.180726</c:v>
                </c:pt>
                <c:pt idx="12747">
                  <c:v>-0.17924100000000001</c:v>
                </c:pt>
                <c:pt idx="12748">
                  <c:v>-0.17769499999999999</c:v>
                </c:pt>
                <c:pt idx="12749">
                  <c:v>-0.17609</c:v>
                </c:pt>
                <c:pt idx="12750">
                  <c:v>-0.17442299999999999</c:v>
                </c:pt>
                <c:pt idx="12751">
                  <c:v>-0.17269399999999999</c:v>
                </c:pt>
                <c:pt idx="12752">
                  <c:v>-0.17091300000000001</c:v>
                </c:pt>
                <c:pt idx="12753">
                  <c:v>-0.169096</c:v>
                </c:pt>
                <c:pt idx="12754">
                  <c:v>-0.16725300000000001</c:v>
                </c:pt>
                <c:pt idx="12755">
                  <c:v>-0.16538900000000001</c:v>
                </c:pt>
                <c:pt idx="12756">
                  <c:v>-0.16351099999999999</c:v>
                </c:pt>
                <c:pt idx="12757">
                  <c:v>-0.16162699999999999</c:v>
                </c:pt>
                <c:pt idx="12758">
                  <c:v>-0.15973599999999999</c:v>
                </c:pt>
                <c:pt idx="12759">
                  <c:v>-0.157833</c:v>
                </c:pt>
                <c:pt idx="12760">
                  <c:v>-0.155917</c:v>
                </c:pt>
                <c:pt idx="12761">
                  <c:v>-0.15399199999999999</c:v>
                </c:pt>
                <c:pt idx="12762">
                  <c:v>-0.152058</c:v>
                </c:pt>
                <c:pt idx="12763">
                  <c:v>-0.15010699999999999</c:v>
                </c:pt>
                <c:pt idx="12764">
                  <c:v>-0.14814099999999999</c:v>
                </c:pt>
                <c:pt idx="12765">
                  <c:v>-0.14616499999999999</c:v>
                </c:pt>
                <c:pt idx="12766">
                  <c:v>-0.144182</c:v>
                </c:pt>
                <c:pt idx="12767">
                  <c:v>-0.14219300000000001</c:v>
                </c:pt>
                <c:pt idx="12768">
                  <c:v>-0.14019799999999999</c:v>
                </c:pt>
                <c:pt idx="12769">
                  <c:v>-0.13820199999999999</c:v>
                </c:pt>
                <c:pt idx="12770">
                  <c:v>-0.136209</c:v>
                </c:pt>
                <c:pt idx="12771">
                  <c:v>-0.13422400000000001</c:v>
                </c:pt>
                <c:pt idx="12772">
                  <c:v>-0.13225300000000001</c:v>
                </c:pt>
                <c:pt idx="12773">
                  <c:v>-0.130303</c:v>
                </c:pt>
                <c:pt idx="12774">
                  <c:v>-0.128382</c:v>
                </c:pt>
                <c:pt idx="12775">
                  <c:v>-0.126498</c:v>
                </c:pt>
                <c:pt idx="12776">
                  <c:v>-0.124658</c:v>
                </c:pt>
                <c:pt idx="12777">
                  <c:v>-0.12286</c:v>
                </c:pt>
                <c:pt idx="12778">
                  <c:v>-0.1211</c:v>
                </c:pt>
                <c:pt idx="12779">
                  <c:v>-0.119368</c:v>
                </c:pt>
                <c:pt idx="12780">
                  <c:v>-0.117664</c:v>
                </c:pt>
                <c:pt idx="12781">
                  <c:v>-0.115994</c:v>
                </c:pt>
                <c:pt idx="12782">
                  <c:v>-0.114375</c:v>
                </c:pt>
                <c:pt idx="12783">
                  <c:v>-0.112818</c:v>
                </c:pt>
                <c:pt idx="12784">
                  <c:v>-0.11133</c:v>
                </c:pt>
                <c:pt idx="12785">
                  <c:v>-0.109914</c:v>
                </c:pt>
                <c:pt idx="12786">
                  <c:v>-0.108569</c:v>
                </c:pt>
                <c:pt idx="12787">
                  <c:v>-0.107293</c:v>
                </c:pt>
                <c:pt idx="12788">
                  <c:v>-0.106085</c:v>
                </c:pt>
                <c:pt idx="12789">
                  <c:v>-0.104936</c:v>
                </c:pt>
                <c:pt idx="12790">
                  <c:v>-0.10384</c:v>
                </c:pt>
                <c:pt idx="12791">
                  <c:v>-0.10278900000000001</c:v>
                </c:pt>
                <c:pt idx="12792">
                  <c:v>-0.101775</c:v>
                </c:pt>
                <c:pt idx="12793">
                  <c:v>-0.100796</c:v>
                </c:pt>
                <c:pt idx="12794">
                  <c:v>-9.9855299999999994E-2</c:v>
                </c:pt>
                <c:pt idx="12795">
                  <c:v>-9.8960500000000007E-2</c:v>
                </c:pt>
                <c:pt idx="12796">
                  <c:v>-9.8127199999999998E-2</c:v>
                </c:pt>
                <c:pt idx="12797">
                  <c:v>-9.7370300000000007E-2</c:v>
                </c:pt>
                <c:pt idx="12798">
                  <c:v>-9.6692700000000006E-2</c:v>
                </c:pt>
                <c:pt idx="12799">
                  <c:v>-9.6085199999999996E-2</c:v>
                </c:pt>
                <c:pt idx="12800">
                  <c:v>-9.5534800000000003E-2</c:v>
                </c:pt>
                <c:pt idx="12801">
                  <c:v>-9.5030400000000001E-2</c:v>
                </c:pt>
                <c:pt idx="12802">
                  <c:v>-9.4566200000000003E-2</c:v>
                </c:pt>
                <c:pt idx="12803">
                  <c:v>-9.41409E-2</c:v>
                </c:pt>
                <c:pt idx="12804">
                  <c:v>-9.3755400000000003E-2</c:v>
                </c:pt>
                <c:pt idx="12805">
                  <c:v>-9.34117E-2</c:v>
                </c:pt>
                <c:pt idx="12806">
                  <c:v>-9.3110200000000004E-2</c:v>
                </c:pt>
                <c:pt idx="12807">
                  <c:v>-9.2848700000000006E-2</c:v>
                </c:pt>
                <c:pt idx="12808">
                  <c:v>-9.2624100000000001E-2</c:v>
                </c:pt>
                <c:pt idx="12809">
                  <c:v>-9.2435000000000003E-2</c:v>
                </c:pt>
                <c:pt idx="12810">
                  <c:v>-9.2283299999999999E-2</c:v>
                </c:pt>
                <c:pt idx="12811">
                  <c:v>-9.2173199999999997E-2</c:v>
                </c:pt>
                <c:pt idx="12812">
                  <c:v>-9.2108400000000007E-2</c:v>
                </c:pt>
                <c:pt idx="12813">
                  <c:v>-9.2090000000000005E-2</c:v>
                </c:pt>
                <c:pt idx="12814">
                  <c:v>-9.2116799999999999E-2</c:v>
                </c:pt>
                <c:pt idx="12815">
                  <c:v>-9.2192999999999997E-2</c:v>
                </c:pt>
                <c:pt idx="12816">
                  <c:v>-9.2324400000000001E-2</c:v>
                </c:pt>
                <c:pt idx="12817">
                  <c:v>-9.2506900000000003E-2</c:v>
                </c:pt>
                <c:pt idx="12818">
                  <c:v>-9.2733999999999997E-2</c:v>
                </c:pt>
                <c:pt idx="12819">
                  <c:v>-9.3008999999999994E-2</c:v>
                </c:pt>
                <c:pt idx="12820">
                  <c:v>-9.3336000000000002E-2</c:v>
                </c:pt>
                <c:pt idx="12821">
                  <c:v>-9.3707299999999993E-2</c:v>
                </c:pt>
                <c:pt idx="12822">
                  <c:v>-9.4118900000000005E-2</c:v>
                </c:pt>
                <c:pt idx="12823">
                  <c:v>-9.4580499999999998E-2</c:v>
                </c:pt>
                <c:pt idx="12824">
                  <c:v>-9.5096100000000003E-2</c:v>
                </c:pt>
                <c:pt idx="12825">
                  <c:v>-9.5655599999999993E-2</c:v>
                </c:pt>
                <c:pt idx="12826">
                  <c:v>-9.62533E-2</c:v>
                </c:pt>
                <c:pt idx="12827">
                  <c:v>-9.68971E-2</c:v>
                </c:pt>
                <c:pt idx="12828">
                  <c:v>-9.7597000000000003E-2</c:v>
                </c:pt>
                <c:pt idx="12829">
                  <c:v>-9.8358600000000004E-2</c:v>
                </c:pt>
                <c:pt idx="12830">
                  <c:v>-9.9189399999999997E-2</c:v>
                </c:pt>
                <c:pt idx="12831">
                  <c:v>-0.100091</c:v>
                </c:pt>
                <c:pt idx="12832">
                  <c:v>-0.101052</c:v>
                </c:pt>
                <c:pt idx="12833">
                  <c:v>-0.10205400000000001</c:v>
                </c:pt>
                <c:pt idx="12834">
                  <c:v>-0.10309400000000001</c:v>
                </c:pt>
                <c:pt idx="12835">
                  <c:v>-0.104172</c:v>
                </c:pt>
                <c:pt idx="12836">
                  <c:v>-0.10528700000000001</c:v>
                </c:pt>
                <c:pt idx="12837">
                  <c:v>-0.106432</c:v>
                </c:pt>
                <c:pt idx="12838">
                  <c:v>-0.107602</c:v>
                </c:pt>
                <c:pt idx="12839">
                  <c:v>-0.10879900000000001</c:v>
                </c:pt>
                <c:pt idx="12840">
                  <c:v>-0.11003</c:v>
                </c:pt>
                <c:pt idx="12841">
                  <c:v>-0.111301</c:v>
                </c:pt>
                <c:pt idx="12842">
                  <c:v>-0.11261</c:v>
                </c:pt>
                <c:pt idx="12843">
                  <c:v>-0.11396000000000001</c:v>
                </c:pt>
                <c:pt idx="12844">
                  <c:v>-0.115356</c:v>
                </c:pt>
                <c:pt idx="12845">
                  <c:v>-0.116799</c:v>
                </c:pt>
                <c:pt idx="12846">
                  <c:v>-0.118282</c:v>
                </c:pt>
                <c:pt idx="12847">
                  <c:v>-0.11978999999999999</c:v>
                </c:pt>
                <c:pt idx="12848">
                  <c:v>-0.12131500000000001</c:v>
                </c:pt>
                <c:pt idx="12849">
                  <c:v>-0.122853</c:v>
                </c:pt>
                <c:pt idx="12850">
                  <c:v>-0.1244</c:v>
                </c:pt>
                <c:pt idx="12851">
                  <c:v>-0.12595400000000001</c:v>
                </c:pt>
                <c:pt idx="12852">
                  <c:v>-0.12751499999999999</c:v>
                </c:pt>
                <c:pt idx="12853">
                  <c:v>-0.12908600000000001</c:v>
                </c:pt>
                <c:pt idx="12854">
                  <c:v>-0.130662</c:v>
                </c:pt>
                <c:pt idx="12855">
                  <c:v>-0.13223599999999999</c:v>
                </c:pt>
                <c:pt idx="12856">
                  <c:v>-0.13380500000000001</c:v>
                </c:pt>
                <c:pt idx="12857">
                  <c:v>-0.13536599999999999</c:v>
                </c:pt>
                <c:pt idx="12858">
                  <c:v>-0.136906</c:v>
                </c:pt>
                <c:pt idx="12859">
                  <c:v>-0.13841700000000001</c:v>
                </c:pt>
                <c:pt idx="12860">
                  <c:v>-0.13991000000000001</c:v>
                </c:pt>
                <c:pt idx="12861">
                  <c:v>-0.14139399999999999</c:v>
                </c:pt>
                <c:pt idx="12862">
                  <c:v>-0.142877</c:v>
                </c:pt>
                <c:pt idx="12863">
                  <c:v>-0.14436099999999999</c:v>
                </c:pt>
                <c:pt idx="12864">
                  <c:v>-0.145843</c:v>
                </c:pt>
                <c:pt idx="12865">
                  <c:v>-0.14731900000000001</c:v>
                </c:pt>
                <c:pt idx="12866">
                  <c:v>-0.148789</c:v>
                </c:pt>
                <c:pt idx="12867">
                  <c:v>-0.15024599999999999</c:v>
                </c:pt>
                <c:pt idx="12868">
                  <c:v>-0.15168999999999999</c:v>
                </c:pt>
                <c:pt idx="12869">
                  <c:v>-0.15312899999999999</c:v>
                </c:pt>
                <c:pt idx="12870">
                  <c:v>-0.15457799999999999</c:v>
                </c:pt>
                <c:pt idx="12871">
                  <c:v>-0.156051</c:v>
                </c:pt>
                <c:pt idx="12872">
                  <c:v>-0.157551</c:v>
                </c:pt>
                <c:pt idx="12873">
                  <c:v>-0.15906899999999999</c:v>
                </c:pt>
                <c:pt idx="12874">
                  <c:v>-0.16059899999999999</c:v>
                </c:pt>
                <c:pt idx="12875">
                  <c:v>-0.16213900000000001</c:v>
                </c:pt>
                <c:pt idx="12876">
                  <c:v>-0.163685</c:v>
                </c:pt>
                <c:pt idx="12877">
                  <c:v>-0.16523299999999999</c:v>
                </c:pt>
                <c:pt idx="12878">
                  <c:v>-0.16677900000000001</c:v>
                </c:pt>
                <c:pt idx="12879">
                  <c:v>-0.168318</c:v>
                </c:pt>
                <c:pt idx="12880">
                  <c:v>-0.169853</c:v>
                </c:pt>
                <c:pt idx="12881">
                  <c:v>-0.17138200000000001</c:v>
                </c:pt>
                <c:pt idx="12882">
                  <c:v>-0.172899</c:v>
                </c:pt>
                <c:pt idx="12883">
                  <c:v>-0.174399</c:v>
                </c:pt>
                <c:pt idx="12884">
                  <c:v>-0.17588699999999999</c:v>
                </c:pt>
                <c:pt idx="12885">
                  <c:v>-0.177368</c:v>
                </c:pt>
                <c:pt idx="12886">
                  <c:v>-0.178842</c:v>
                </c:pt>
                <c:pt idx="12887">
                  <c:v>-0.18030299999999999</c:v>
                </c:pt>
                <c:pt idx="12888">
                  <c:v>-0.18174699999999999</c:v>
                </c:pt>
                <c:pt idx="12889">
                  <c:v>-0.18317700000000001</c:v>
                </c:pt>
                <c:pt idx="12890">
                  <c:v>-0.18460099999999999</c:v>
                </c:pt>
                <c:pt idx="12891">
                  <c:v>-0.18601000000000001</c:v>
                </c:pt>
                <c:pt idx="12892">
                  <c:v>-0.187391</c:v>
                </c:pt>
                <c:pt idx="12893">
                  <c:v>-0.18873699999999999</c:v>
                </c:pt>
                <c:pt idx="12894">
                  <c:v>-0.19005</c:v>
                </c:pt>
                <c:pt idx="12895">
                  <c:v>-0.191328</c:v>
                </c:pt>
                <c:pt idx="12896">
                  <c:v>-0.19256200000000001</c:v>
                </c:pt>
                <c:pt idx="12897">
                  <c:v>-0.193743</c:v>
                </c:pt>
                <c:pt idx="12898">
                  <c:v>-0.19486100000000001</c:v>
                </c:pt>
                <c:pt idx="12899">
                  <c:v>-0.19591700000000001</c:v>
                </c:pt>
                <c:pt idx="12900">
                  <c:v>-0.19691800000000001</c:v>
                </c:pt>
                <c:pt idx="12901">
                  <c:v>-0.19787099999999999</c:v>
                </c:pt>
                <c:pt idx="12902">
                  <c:v>-0.19877900000000001</c:v>
                </c:pt>
                <c:pt idx="12903">
                  <c:v>-0.19964199999999999</c:v>
                </c:pt>
                <c:pt idx="12904">
                  <c:v>-0.20046</c:v>
                </c:pt>
                <c:pt idx="12905">
                  <c:v>-0.20122899999999999</c:v>
                </c:pt>
                <c:pt idx="12906">
                  <c:v>-0.201955</c:v>
                </c:pt>
                <c:pt idx="12907">
                  <c:v>-0.202656</c:v>
                </c:pt>
                <c:pt idx="12908">
                  <c:v>-0.20333899999999999</c:v>
                </c:pt>
                <c:pt idx="12909">
                  <c:v>-0.20400099999999999</c:v>
                </c:pt>
                <c:pt idx="12910">
                  <c:v>-0.20464599999999999</c:v>
                </c:pt>
                <c:pt idx="12911">
                  <c:v>-0.20528399999999999</c:v>
                </c:pt>
                <c:pt idx="12912">
                  <c:v>-0.205924</c:v>
                </c:pt>
                <c:pt idx="12913">
                  <c:v>-0.206571</c:v>
                </c:pt>
                <c:pt idx="12914">
                  <c:v>-0.20723</c:v>
                </c:pt>
                <c:pt idx="12915">
                  <c:v>-0.207897</c:v>
                </c:pt>
                <c:pt idx="12916">
                  <c:v>-0.20857400000000001</c:v>
                </c:pt>
                <c:pt idx="12917">
                  <c:v>-0.20927200000000001</c:v>
                </c:pt>
                <c:pt idx="12918">
                  <c:v>-0.20999399999999999</c:v>
                </c:pt>
                <c:pt idx="12919">
                  <c:v>-0.21073600000000001</c:v>
                </c:pt>
                <c:pt idx="12920">
                  <c:v>-0.21148800000000001</c:v>
                </c:pt>
                <c:pt idx="12921">
                  <c:v>-0.21224899999999999</c:v>
                </c:pt>
                <c:pt idx="12922">
                  <c:v>-0.21301899999999999</c:v>
                </c:pt>
                <c:pt idx="12923">
                  <c:v>-0.21379500000000001</c:v>
                </c:pt>
                <c:pt idx="12924">
                  <c:v>-0.21457899999999999</c:v>
                </c:pt>
                <c:pt idx="12925">
                  <c:v>-0.21537300000000001</c:v>
                </c:pt>
                <c:pt idx="12926">
                  <c:v>-0.21618000000000001</c:v>
                </c:pt>
                <c:pt idx="12927">
                  <c:v>-0.217003</c:v>
                </c:pt>
                <c:pt idx="12928">
                  <c:v>-0.21784100000000001</c:v>
                </c:pt>
                <c:pt idx="12929">
                  <c:v>-0.218693</c:v>
                </c:pt>
                <c:pt idx="12930">
                  <c:v>-0.21956100000000001</c:v>
                </c:pt>
                <c:pt idx="12931">
                  <c:v>-0.22045000000000001</c:v>
                </c:pt>
                <c:pt idx="12932">
                  <c:v>-0.22136600000000001</c:v>
                </c:pt>
                <c:pt idx="12933">
                  <c:v>-0.22231400000000001</c:v>
                </c:pt>
                <c:pt idx="12934">
                  <c:v>-0.22329499999999999</c:v>
                </c:pt>
                <c:pt idx="12935">
                  <c:v>-0.22430600000000001</c:v>
                </c:pt>
                <c:pt idx="12936">
                  <c:v>-0.22534000000000001</c:v>
                </c:pt>
                <c:pt idx="12937">
                  <c:v>-0.22639300000000001</c:v>
                </c:pt>
                <c:pt idx="12938">
                  <c:v>-0.227466</c:v>
                </c:pt>
                <c:pt idx="12939">
                  <c:v>-0.22856499999999999</c:v>
                </c:pt>
                <c:pt idx="12940">
                  <c:v>-0.22969300000000001</c:v>
                </c:pt>
                <c:pt idx="12941">
                  <c:v>-0.230855</c:v>
                </c:pt>
                <c:pt idx="12942">
                  <c:v>-0.232046</c:v>
                </c:pt>
                <c:pt idx="12943">
                  <c:v>-0.233265</c:v>
                </c:pt>
                <c:pt idx="12944">
                  <c:v>-0.234513</c:v>
                </c:pt>
                <c:pt idx="12945">
                  <c:v>-0.23577899999999999</c:v>
                </c:pt>
                <c:pt idx="12946">
                  <c:v>-0.23704700000000001</c:v>
                </c:pt>
                <c:pt idx="12947">
                  <c:v>-0.23832</c:v>
                </c:pt>
                <c:pt idx="12948">
                  <c:v>-0.239619</c:v>
                </c:pt>
                <c:pt idx="12949">
                  <c:v>-0.24096000000000001</c:v>
                </c:pt>
                <c:pt idx="12950">
                  <c:v>-0.242342</c:v>
                </c:pt>
                <c:pt idx="12951">
                  <c:v>-0.243752</c:v>
                </c:pt>
                <c:pt idx="12952">
                  <c:v>-0.24517900000000001</c:v>
                </c:pt>
                <c:pt idx="12953">
                  <c:v>-0.246614</c:v>
                </c:pt>
                <c:pt idx="12954">
                  <c:v>-0.24805199999999999</c:v>
                </c:pt>
                <c:pt idx="12955">
                  <c:v>-0.24949399999999999</c:v>
                </c:pt>
                <c:pt idx="12956">
                  <c:v>-0.25095600000000001</c:v>
                </c:pt>
                <c:pt idx="12957">
                  <c:v>-0.25245400000000001</c:v>
                </c:pt>
                <c:pt idx="12958">
                  <c:v>-0.25398599999999999</c:v>
                </c:pt>
                <c:pt idx="12959">
                  <c:v>-0.25554300000000002</c:v>
                </c:pt>
                <c:pt idx="12960">
                  <c:v>-0.25712000000000002</c:v>
                </c:pt>
                <c:pt idx="12961">
                  <c:v>-0.25871499999999997</c:v>
                </c:pt>
                <c:pt idx="12962">
                  <c:v>-0.260328</c:v>
                </c:pt>
                <c:pt idx="12963">
                  <c:v>-0.26196000000000003</c:v>
                </c:pt>
                <c:pt idx="12964">
                  <c:v>-0.26361000000000001</c:v>
                </c:pt>
                <c:pt idx="12965">
                  <c:v>-0.265268</c:v>
                </c:pt>
                <c:pt idx="12966">
                  <c:v>-0.26692199999999999</c:v>
                </c:pt>
                <c:pt idx="12967">
                  <c:v>-0.268567</c:v>
                </c:pt>
                <c:pt idx="12968">
                  <c:v>-0.27020699999999997</c:v>
                </c:pt>
                <c:pt idx="12969">
                  <c:v>-0.27184199999999997</c:v>
                </c:pt>
                <c:pt idx="12970">
                  <c:v>-0.27346100000000001</c:v>
                </c:pt>
                <c:pt idx="12971">
                  <c:v>-0.27504800000000001</c:v>
                </c:pt>
                <c:pt idx="12972">
                  <c:v>-0.27659699999999998</c:v>
                </c:pt>
                <c:pt idx="12973">
                  <c:v>-0.27810499999999999</c:v>
                </c:pt>
                <c:pt idx="12974">
                  <c:v>-0.27957599999999999</c:v>
                </c:pt>
                <c:pt idx="12975">
                  <c:v>-0.28101300000000001</c:v>
                </c:pt>
                <c:pt idx="12976">
                  <c:v>-0.28242200000000001</c:v>
                </c:pt>
                <c:pt idx="12977">
                  <c:v>-0.28381000000000001</c:v>
                </c:pt>
                <c:pt idx="12978">
                  <c:v>-0.28518100000000002</c:v>
                </c:pt>
                <c:pt idx="12979">
                  <c:v>-0.28652899999999998</c:v>
                </c:pt>
                <c:pt idx="12980">
                  <c:v>-0.28784799999999999</c:v>
                </c:pt>
                <c:pt idx="12981">
                  <c:v>-0.289132</c:v>
                </c:pt>
                <c:pt idx="12982">
                  <c:v>-0.290379</c:v>
                </c:pt>
                <c:pt idx="12983">
                  <c:v>-0.29159600000000002</c:v>
                </c:pt>
                <c:pt idx="12984">
                  <c:v>-0.29279300000000003</c:v>
                </c:pt>
                <c:pt idx="12985">
                  <c:v>-0.29398000000000002</c:v>
                </c:pt>
                <c:pt idx="12986">
                  <c:v>-0.29514600000000002</c:v>
                </c:pt>
                <c:pt idx="12987">
                  <c:v>-0.29627300000000001</c:v>
                </c:pt>
                <c:pt idx="12988">
                  <c:v>-0.29734300000000002</c:v>
                </c:pt>
                <c:pt idx="12989">
                  <c:v>-0.29834500000000003</c:v>
                </c:pt>
                <c:pt idx="12990">
                  <c:v>-0.29926399999999997</c:v>
                </c:pt>
                <c:pt idx="12991">
                  <c:v>-0.30009599999999997</c:v>
                </c:pt>
                <c:pt idx="12992">
                  <c:v>-0.30084300000000003</c:v>
                </c:pt>
                <c:pt idx="12993">
                  <c:v>-0.30151600000000001</c:v>
                </c:pt>
                <c:pt idx="12994">
                  <c:v>-0.30211900000000003</c:v>
                </c:pt>
                <c:pt idx="12995">
                  <c:v>-0.30265300000000001</c:v>
                </c:pt>
                <c:pt idx="12996">
                  <c:v>-0.30311900000000003</c:v>
                </c:pt>
                <c:pt idx="12997">
                  <c:v>-0.30352000000000001</c:v>
                </c:pt>
                <c:pt idx="12998">
                  <c:v>-0.30386400000000002</c:v>
                </c:pt>
                <c:pt idx="12999">
                  <c:v>-0.30415900000000001</c:v>
                </c:pt>
                <c:pt idx="13000">
                  <c:v>-0.30441200000000002</c:v>
                </c:pt>
                <c:pt idx="13001">
                  <c:v>-0.30462299999999998</c:v>
                </c:pt>
                <c:pt idx="13002">
                  <c:v>-0.30477900000000002</c:v>
                </c:pt>
                <c:pt idx="13003">
                  <c:v>-0.30487500000000001</c:v>
                </c:pt>
                <c:pt idx="13004">
                  <c:v>-0.30491200000000002</c:v>
                </c:pt>
                <c:pt idx="13005">
                  <c:v>-0.304896</c:v>
                </c:pt>
                <c:pt idx="13006">
                  <c:v>-0.30482799999999999</c:v>
                </c:pt>
                <c:pt idx="13007">
                  <c:v>-0.30469800000000002</c:v>
                </c:pt>
                <c:pt idx="13008">
                  <c:v>-0.30449199999999998</c:v>
                </c:pt>
                <c:pt idx="13009">
                  <c:v>-0.30420799999999998</c:v>
                </c:pt>
                <c:pt idx="13010">
                  <c:v>-0.30385699999999999</c:v>
                </c:pt>
                <c:pt idx="13011">
                  <c:v>-0.303448</c:v>
                </c:pt>
                <c:pt idx="13012">
                  <c:v>-0.302981</c:v>
                </c:pt>
                <c:pt idx="13013">
                  <c:v>-0.302452</c:v>
                </c:pt>
                <c:pt idx="13014">
                  <c:v>-0.30186600000000002</c:v>
                </c:pt>
                <c:pt idx="13015">
                  <c:v>-0.30123699999999998</c:v>
                </c:pt>
                <c:pt idx="13016">
                  <c:v>-0.30056899999999998</c:v>
                </c:pt>
                <c:pt idx="13017">
                  <c:v>-0.29985000000000001</c:v>
                </c:pt>
                <c:pt idx="13018">
                  <c:v>-0.299072</c:v>
                </c:pt>
                <c:pt idx="13019">
                  <c:v>-0.29823499999999997</c:v>
                </c:pt>
                <c:pt idx="13020">
                  <c:v>-0.297346</c:v>
                </c:pt>
                <c:pt idx="13021">
                  <c:v>-0.29641200000000001</c:v>
                </c:pt>
                <c:pt idx="13022">
                  <c:v>-0.29543599999999998</c:v>
                </c:pt>
                <c:pt idx="13023">
                  <c:v>-0.29441800000000001</c:v>
                </c:pt>
                <c:pt idx="13024">
                  <c:v>-0.29336099999999998</c:v>
                </c:pt>
                <c:pt idx="13025">
                  <c:v>-0.292263</c:v>
                </c:pt>
                <c:pt idx="13026">
                  <c:v>-0.29111799999999999</c:v>
                </c:pt>
                <c:pt idx="13027">
                  <c:v>-0.28992499999999999</c:v>
                </c:pt>
                <c:pt idx="13028">
                  <c:v>-0.28869099999999998</c:v>
                </c:pt>
                <c:pt idx="13029">
                  <c:v>-0.28742600000000001</c:v>
                </c:pt>
                <c:pt idx="13030">
                  <c:v>-0.286132</c:v>
                </c:pt>
                <c:pt idx="13031">
                  <c:v>-0.284806</c:v>
                </c:pt>
                <c:pt idx="13032">
                  <c:v>-0.28344200000000003</c:v>
                </c:pt>
                <c:pt idx="13033">
                  <c:v>-0.28204000000000001</c:v>
                </c:pt>
                <c:pt idx="13034">
                  <c:v>-0.28059800000000001</c:v>
                </c:pt>
                <c:pt idx="13035">
                  <c:v>-0.27912100000000001</c:v>
                </c:pt>
                <c:pt idx="13036">
                  <c:v>-0.27762100000000001</c:v>
                </c:pt>
                <c:pt idx="13037">
                  <c:v>-0.27610099999999999</c:v>
                </c:pt>
                <c:pt idx="13038">
                  <c:v>-0.27455400000000002</c:v>
                </c:pt>
                <c:pt idx="13039">
                  <c:v>-0.27297700000000003</c:v>
                </c:pt>
                <c:pt idx="13040">
                  <c:v>-0.27136900000000003</c:v>
                </c:pt>
                <c:pt idx="13041">
                  <c:v>-0.26972800000000002</c:v>
                </c:pt>
                <c:pt idx="13042">
                  <c:v>-0.26804499999999998</c:v>
                </c:pt>
                <c:pt idx="13043">
                  <c:v>-0.26633299999999999</c:v>
                </c:pt>
                <c:pt idx="13044">
                  <c:v>-0.26461400000000002</c:v>
                </c:pt>
                <c:pt idx="13045">
                  <c:v>-0.26289499999999999</c:v>
                </c:pt>
                <c:pt idx="13046">
                  <c:v>-0.26117000000000001</c:v>
                </c:pt>
                <c:pt idx="13047">
                  <c:v>-0.259434</c:v>
                </c:pt>
                <c:pt idx="13048">
                  <c:v>-0.257691</c:v>
                </c:pt>
                <c:pt idx="13049">
                  <c:v>-0.255942</c:v>
                </c:pt>
                <c:pt idx="13050">
                  <c:v>-0.254189</c:v>
                </c:pt>
                <c:pt idx="13051">
                  <c:v>-0.25243599999999999</c:v>
                </c:pt>
                <c:pt idx="13052">
                  <c:v>-0.25068299999999999</c:v>
                </c:pt>
                <c:pt idx="13053">
                  <c:v>-0.24892800000000001</c:v>
                </c:pt>
                <c:pt idx="13054">
                  <c:v>-0.24716099999999999</c:v>
                </c:pt>
                <c:pt idx="13055">
                  <c:v>-0.245369</c:v>
                </c:pt>
                <c:pt idx="13056">
                  <c:v>-0.243533</c:v>
                </c:pt>
                <c:pt idx="13057">
                  <c:v>-0.24163399999999999</c:v>
                </c:pt>
                <c:pt idx="13058">
                  <c:v>-0.23966999999999999</c:v>
                </c:pt>
                <c:pt idx="13059">
                  <c:v>-0.23766399999999999</c:v>
                </c:pt>
                <c:pt idx="13060">
                  <c:v>-0.23563899999999999</c:v>
                </c:pt>
                <c:pt idx="13061">
                  <c:v>-0.233602</c:v>
                </c:pt>
                <c:pt idx="13062">
                  <c:v>-0.23155700000000001</c:v>
                </c:pt>
                <c:pt idx="13063">
                  <c:v>-0.229516</c:v>
                </c:pt>
                <c:pt idx="13064">
                  <c:v>-0.22747999999999999</c:v>
                </c:pt>
                <c:pt idx="13065">
                  <c:v>-0.225441</c:v>
                </c:pt>
                <c:pt idx="13066">
                  <c:v>-0.22339200000000001</c:v>
                </c:pt>
                <c:pt idx="13067">
                  <c:v>-0.221332</c:v>
                </c:pt>
                <c:pt idx="13068">
                  <c:v>-0.21926200000000001</c:v>
                </c:pt>
                <c:pt idx="13069">
                  <c:v>-0.21718000000000001</c:v>
                </c:pt>
                <c:pt idx="13070">
                  <c:v>-0.215089</c:v>
                </c:pt>
                <c:pt idx="13071">
                  <c:v>-0.213006</c:v>
                </c:pt>
                <c:pt idx="13072">
                  <c:v>-0.21094499999999999</c:v>
                </c:pt>
                <c:pt idx="13073">
                  <c:v>-0.20891100000000001</c:v>
                </c:pt>
                <c:pt idx="13074">
                  <c:v>-0.206897</c:v>
                </c:pt>
                <c:pt idx="13075">
                  <c:v>-0.20488899999999999</c:v>
                </c:pt>
                <c:pt idx="13076">
                  <c:v>-0.202876</c:v>
                </c:pt>
                <c:pt idx="13077">
                  <c:v>-0.20085500000000001</c:v>
                </c:pt>
                <c:pt idx="13078">
                  <c:v>-0.19882</c:v>
                </c:pt>
                <c:pt idx="13079">
                  <c:v>-0.19676299999999999</c:v>
                </c:pt>
                <c:pt idx="13080">
                  <c:v>-0.19468099999999999</c:v>
                </c:pt>
                <c:pt idx="13081">
                  <c:v>-0.192581</c:v>
                </c:pt>
                <c:pt idx="13082">
                  <c:v>-0.190471</c:v>
                </c:pt>
                <c:pt idx="13083">
                  <c:v>-0.18834899999999999</c:v>
                </c:pt>
                <c:pt idx="13084">
                  <c:v>-0.18621499999999999</c:v>
                </c:pt>
                <c:pt idx="13085">
                  <c:v>-0.18407100000000001</c:v>
                </c:pt>
                <c:pt idx="13086">
                  <c:v>-0.181922</c:v>
                </c:pt>
                <c:pt idx="13087">
                  <c:v>-0.17977499999999999</c:v>
                </c:pt>
                <c:pt idx="13088">
                  <c:v>-0.17763699999999999</c:v>
                </c:pt>
                <c:pt idx="13089">
                  <c:v>-0.175515</c:v>
                </c:pt>
                <c:pt idx="13090">
                  <c:v>-0.17341699999999999</c:v>
                </c:pt>
                <c:pt idx="13091">
                  <c:v>-0.171351</c:v>
                </c:pt>
                <c:pt idx="13092">
                  <c:v>-0.16931599999999999</c:v>
                </c:pt>
                <c:pt idx="13093">
                  <c:v>-0.16731699999999999</c:v>
                </c:pt>
                <c:pt idx="13094">
                  <c:v>-0.16536500000000001</c:v>
                </c:pt>
                <c:pt idx="13095">
                  <c:v>-0.16347300000000001</c:v>
                </c:pt>
                <c:pt idx="13096">
                  <c:v>-0.16164899999999999</c:v>
                </c:pt>
                <c:pt idx="13097">
                  <c:v>-0.15989300000000001</c:v>
                </c:pt>
                <c:pt idx="13098">
                  <c:v>-0.15821199999999999</c:v>
                </c:pt>
                <c:pt idx="13099">
                  <c:v>-0.156606</c:v>
                </c:pt>
                <c:pt idx="13100">
                  <c:v>-0.15507499999999999</c:v>
                </c:pt>
                <c:pt idx="13101">
                  <c:v>-0.15362799999999999</c:v>
                </c:pt>
                <c:pt idx="13102">
                  <c:v>-0.15227599999999999</c:v>
                </c:pt>
                <c:pt idx="13103">
                  <c:v>-0.151036</c:v>
                </c:pt>
                <c:pt idx="13104">
                  <c:v>-0.14991699999999999</c:v>
                </c:pt>
                <c:pt idx="13105">
                  <c:v>-0.14892</c:v>
                </c:pt>
                <c:pt idx="13106">
                  <c:v>-0.14804100000000001</c:v>
                </c:pt>
                <c:pt idx="13107">
                  <c:v>-0.14727699999999999</c:v>
                </c:pt>
                <c:pt idx="13108">
                  <c:v>-0.14662500000000001</c:v>
                </c:pt>
                <c:pt idx="13109">
                  <c:v>-0.14608299999999999</c:v>
                </c:pt>
                <c:pt idx="13110">
                  <c:v>-0.145648</c:v>
                </c:pt>
                <c:pt idx="13111">
                  <c:v>-0.145316</c:v>
                </c:pt>
                <c:pt idx="13112">
                  <c:v>-0.14508499999999999</c:v>
                </c:pt>
                <c:pt idx="13113">
                  <c:v>-0.144951</c:v>
                </c:pt>
                <c:pt idx="13114">
                  <c:v>-0.14492099999999999</c:v>
                </c:pt>
                <c:pt idx="13115">
                  <c:v>-0.145005</c:v>
                </c:pt>
                <c:pt idx="13116">
                  <c:v>-0.14521100000000001</c:v>
                </c:pt>
                <c:pt idx="13117">
                  <c:v>-0.145539</c:v>
                </c:pt>
                <c:pt idx="13118">
                  <c:v>-0.14598</c:v>
                </c:pt>
                <c:pt idx="13119">
                  <c:v>-0.14652999999999999</c:v>
                </c:pt>
                <c:pt idx="13120">
                  <c:v>-0.14718800000000001</c:v>
                </c:pt>
                <c:pt idx="13121">
                  <c:v>-0.147948</c:v>
                </c:pt>
                <c:pt idx="13122">
                  <c:v>-0.14880699999999999</c:v>
                </c:pt>
                <c:pt idx="13123">
                  <c:v>-0.14976300000000001</c:v>
                </c:pt>
                <c:pt idx="13124">
                  <c:v>-0.15082200000000001</c:v>
                </c:pt>
                <c:pt idx="13125">
                  <c:v>-0.15199199999999999</c:v>
                </c:pt>
                <c:pt idx="13126">
                  <c:v>-0.15327299999999999</c:v>
                </c:pt>
                <c:pt idx="13127">
                  <c:v>-0.15466099999999999</c:v>
                </c:pt>
                <c:pt idx="13128">
                  <c:v>-0.156143</c:v>
                </c:pt>
                <c:pt idx="13129">
                  <c:v>-0.15770600000000001</c:v>
                </c:pt>
                <c:pt idx="13130">
                  <c:v>-0.15934799999999999</c:v>
                </c:pt>
                <c:pt idx="13131">
                  <c:v>-0.16108700000000001</c:v>
                </c:pt>
                <c:pt idx="13132">
                  <c:v>-0.16292599999999999</c:v>
                </c:pt>
                <c:pt idx="13133">
                  <c:v>-0.16484199999999999</c:v>
                </c:pt>
                <c:pt idx="13134">
                  <c:v>-0.16681599999999999</c:v>
                </c:pt>
                <c:pt idx="13135">
                  <c:v>-0.168849</c:v>
                </c:pt>
                <c:pt idx="13136">
                  <c:v>-0.17094500000000001</c:v>
                </c:pt>
                <c:pt idx="13137">
                  <c:v>-0.173093</c:v>
                </c:pt>
                <c:pt idx="13138">
                  <c:v>-0.17527999999999999</c:v>
                </c:pt>
                <c:pt idx="13139">
                  <c:v>-0.17749799999999999</c:v>
                </c:pt>
                <c:pt idx="13140">
                  <c:v>-0.17974599999999999</c:v>
                </c:pt>
                <c:pt idx="13141">
                  <c:v>-0.18202499999999999</c:v>
                </c:pt>
                <c:pt idx="13142">
                  <c:v>-0.18432299999999999</c:v>
                </c:pt>
                <c:pt idx="13143">
                  <c:v>-0.18662200000000001</c:v>
                </c:pt>
                <c:pt idx="13144">
                  <c:v>-0.18889600000000001</c:v>
                </c:pt>
                <c:pt idx="13145">
                  <c:v>-0.19112599999999999</c:v>
                </c:pt>
                <c:pt idx="13146">
                  <c:v>-0.193326</c:v>
                </c:pt>
                <c:pt idx="13147">
                  <c:v>-0.195521</c:v>
                </c:pt>
                <c:pt idx="13148">
                  <c:v>-0.197712</c:v>
                </c:pt>
                <c:pt idx="13149">
                  <c:v>-0.19988700000000001</c:v>
                </c:pt>
                <c:pt idx="13150">
                  <c:v>-0.202043</c:v>
                </c:pt>
                <c:pt idx="13151">
                  <c:v>-0.204182</c:v>
                </c:pt>
                <c:pt idx="13152">
                  <c:v>-0.20630399999999999</c:v>
                </c:pt>
                <c:pt idx="13153">
                  <c:v>-0.208402</c:v>
                </c:pt>
                <c:pt idx="13154">
                  <c:v>-0.21047399999999999</c:v>
                </c:pt>
                <c:pt idx="13155">
                  <c:v>-0.21252199999999999</c:v>
                </c:pt>
                <c:pt idx="13156">
                  <c:v>-0.21454599999999999</c:v>
                </c:pt>
                <c:pt idx="13157">
                  <c:v>-0.21654399999999999</c:v>
                </c:pt>
                <c:pt idx="13158">
                  <c:v>-0.21851200000000001</c:v>
                </c:pt>
                <c:pt idx="13159">
                  <c:v>-0.22045000000000001</c:v>
                </c:pt>
                <c:pt idx="13160">
                  <c:v>-0.222353</c:v>
                </c:pt>
                <c:pt idx="13161">
                  <c:v>-0.224213</c:v>
                </c:pt>
                <c:pt idx="13162">
                  <c:v>-0.226021</c:v>
                </c:pt>
                <c:pt idx="13163">
                  <c:v>-0.22777600000000001</c:v>
                </c:pt>
                <c:pt idx="13164">
                  <c:v>-0.229491</c:v>
                </c:pt>
                <c:pt idx="13165">
                  <c:v>-0.23116900000000001</c:v>
                </c:pt>
                <c:pt idx="13166">
                  <c:v>-0.23280100000000001</c:v>
                </c:pt>
                <c:pt idx="13167">
                  <c:v>-0.234374</c:v>
                </c:pt>
                <c:pt idx="13168">
                  <c:v>-0.23588500000000001</c:v>
                </c:pt>
                <c:pt idx="13169">
                  <c:v>-0.23733399999999999</c:v>
                </c:pt>
                <c:pt idx="13170">
                  <c:v>-0.23871899999999999</c:v>
                </c:pt>
                <c:pt idx="13171">
                  <c:v>-0.240035</c:v>
                </c:pt>
                <c:pt idx="13172">
                  <c:v>-0.24127499999999999</c:v>
                </c:pt>
                <c:pt idx="13173">
                  <c:v>-0.24243400000000001</c:v>
                </c:pt>
                <c:pt idx="13174">
                  <c:v>-0.243506</c:v>
                </c:pt>
                <c:pt idx="13175">
                  <c:v>-0.24449000000000001</c:v>
                </c:pt>
                <c:pt idx="13176">
                  <c:v>-0.24538499999999999</c:v>
                </c:pt>
                <c:pt idx="13177">
                  <c:v>-0.24618699999999999</c:v>
                </c:pt>
                <c:pt idx="13178">
                  <c:v>-0.246891</c:v>
                </c:pt>
                <c:pt idx="13179">
                  <c:v>-0.24749399999999999</c:v>
                </c:pt>
                <c:pt idx="13180">
                  <c:v>-0.24799599999999999</c:v>
                </c:pt>
                <c:pt idx="13181">
                  <c:v>-0.24840200000000001</c:v>
                </c:pt>
                <c:pt idx="13182">
                  <c:v>-0.24871099999999999</c:v>
                </c:pt>
                <c:pt idx="13183">
                  <c:v>-0.24892500000000001</c:v>
                </c:pt>
                <c:pt idx="13184">
                  <c:v>-0.24904999999999999</c:v>
                </c:pt>
                <c:pt idx="13185">
                  <c:v>-0.24909100000000001</c:v>
                </c:pt>
                <c:pt idx="13186">
                  <c:v>-0.249057</c:v>
                </c:pt>
                <c:pt idx="13187">
                  <c:v>-0.24895600000000001</c:v>
                </c:pt>
                <c:pt idx="13188">
                  <c:v>-0.24879799999999999</c:v>
                </c:pt>
                <c:pt idx="13189">
                  <c:v>-0.24857799999999999</c:v>
                </c:pt>
                <c:pt idx="13190">
                  <c:v>-0.24829000000000001</c:v>
                </c:pt>
                <c:pt idx="13191">
                  <c:v>-0.24793799999999999</c:v>
                </c:pt>
                <c:pt idx="13192">
                  <c:v>-0.247531</c:v>
                </c:pt>
                <c:pt idx="13193">
                  <c:v>-0.24707000000000001</c:v>
                </c:pt>
                <c:pt idx="13194">
                  <c:v>-0.24654599999999999</c:v>
                </c:pt>
                <c:pt idx="13195">
                  <c:v>-0.24595400000000001</c:v>
                </c:pt>
                <c:pt idx="13196">
                  <c:v>-0.24529699999999999</c:v>
                </c:pt>
                <c:pt idx="13197">
                  <c:v>-0.244585</c:v>
                </c:pt>
                <c:pt idx="13198">
                  <c:v>-0.24382400000000001</c:v>
                </c:pt>
                <c:pt idx="13199">
                  <c:v>-0.24301700000000001</c:v>
                </c:pt>
                <c:pt idx="13200">
                  <c:v>-0.24217</c:v>
                </c:pt>
                <c:pt idx="13201">
                  <c:v>-0.24129100000000001</c:v>
                </c:pt>
                <c:pt idx="13202">
                  <c:v>-0.24038799999999999</c:v>
                </c:pt>
                <c:pt idx="13203">
                  <c:v>-0.23946300000000001</c:v>
                </c:pt>
                <c:pt idx="13204">
                  <c:v>-0.23851600000000001</c:v>
                </c:pt>
                <c:pt idx="13205">
                  <c:v>-0.237541</c:v>
                </c:pt>
                <c:pt idx="13206">
                  <c:v>-0.236537</c:v>
                </c:pt>
                <c:pt idx="13207">
                  <c:v>-0.235509</c:v>
                </c:pt>
                <c:pt idx="13208">
                  <c:v>-0.23447000000000001</c:v>
                </c:pt>
                <c:pt idx="13209">
                  <c:v>-0.233429</c:v>
                </c:pt>
                <c:pt idx="13210">
                  <c:v>-0.23239399999999999</c:v>
                </c:pt>
                <c:pt idx="13211">
                  <c:v>-0.23136499999999999</c:v>
                </c:pt>
                <c:pt idx="13212">
                  <c:v>-0.230346</c:v>
                </c:pt>
                <c:pt idx="13213">
                  <c:v>-0.22933600000000001</c:v>
                </c:pt>
                <c:pt idx="13214">
                  <c:v>-0.228328</c:v>
                </c:pt>
                <c:pt idx="13215">
                  <c:v>-0.22731599999999999</c:v>
                </c:pt>
                <c:pt idx="13216">
                  <c:v>-0.226297</c:v>
                </c:pt>
                <c:pt idx="13217">
                  <c:v>-0.225276</c:v>
                </c:pt>
                <c:pt idx="13218">
                  <c:v>-0.22425400000000001</c:v>
                </c:pt>
                <c:pt idx="13219">
                  <c:v>-0.22323299999999999</c:v>
                </c:pt>
                <c:pt idx="13220">
                  <c:v>-0.22221299999999999</c:v>
                </c:pt>
                <c:pt idx="13221">
                  <c:v>-0.221194</c:v>
                </c:pt>
                <c:pt idx="13222">
                  <c:v>-0.22018299999999999</c:v>
                </c:pt>
                <c:pt idx="13223">
                  <c:v>-0.219192</c:v>
                </c:pt>
                <c:pt idx="13224">
                  <c:v>-0.21823500000000001</c:v>
                </c:pt>
                <c:pt idx="13225">
                  <c:v>-0.21731400000000001</c:v>
                </c:pt>
                <c:pt idx="13226">
                  <c:v>-0.21642800000000001</c:v>
                </c:pt>
                <c:pt idx="13227">
                  <c:v>-0.21557699999999999</c:v>
                </c:pt>
                <c:pt idx="13228">
                  <c:v>-0.214756</c:v>
                </c:pt>
                <c:pt idx="13229">
                  <c:v>-0.21396200000000001</c:v>
                </c:pt>
                <c:pt idx="13230">
                  <c:v>-0.213201</c:v>
                </c:pt>
                <c:pt idx="13231">
                  <c:v>-0.21248500000000001</c:v>
                </c:pt>
                <c:pt idx="13232">
                  <c:v>-0.21182500000000001</c:v>
                </c:pt>
                <c:pt idx="13233">
                  <c:v>-0.21121799999999999</c:v>
                </c:pt>
                <c:pt idx="13234">
                  <c:v>-0.21066399999999999</c:v>
                </c:pt>
                <c:pt idx="13235">
                  <c:v>-0.21015800000000001</c:v>
                </c:pt>
                <c:pt idx="13236">
                  <c:v>-0.209698</c:v>
                </c:pt>
                <c:pt idx="13237">
                  <c:v>-0.209282</c:v>
                </c:pt>
                <c:pt idx="13238">
                  <c:v>-0.20891399999999999</c:v>
                </c:pt>
                <c:pt idx="13239">
                  <c:v>-0.20859</c:v>
                </c:pt>
                <c:pt idx="13240">
                  <c:v>-0.20830499999999999</c:v>
                </c:pt>
                <c:pt idx="13241">
                  <c:v>-0.20804900000000001</c:v>
                </c:pt>
                <c:pt idx="13242">
                  <c:v>-0.207819</c:v>
                </c:pt>
                <c:pt idx="13243">
                  <c:v>-0.20761599999999999</c:v>
                </c:pt>
                <c:pt idx="13244">
                  <c:v>-0.20743800000000001</c:v>
                </c:pt>
                <c:pt idx="13245">
                  <c:v>-0.20727899999999999</c:v>
                </c:pt>
                <c:pt idx="13246">
                  <c:v>-0.20713000000000001</c:v>
                </c:pt>
                <c:pt idx="13247">
                  <c:v>-0.206984</c:v>
                </c:pt>
                <c:pt idx="13248">
                  <c:v>-0.20683799999999999</c:v>
                </c:pt>
                <c:pt idx="13249">
                  <c:v>-0.20669499999999999</c:v>
                </c:pt>
                <c:pt idx="13250">
                  <c:v>-0.20656099999999999</c:v>
                </c:pt>
                <c:pt idx="13251">
                  <c:v>-0.20644100000000001</c:v>
                </c:pt>
                <c:pt idx="13252">
                  <c:v>-0.20633099999999999</c:v>
                </c:pt>
                <c:pt idx="13253">
                  <c:v>-0.20623</c:v>
                </c:pt>
                <c:pt idx="13254">
                  <c:v>-0.20613600000000001</c:v>
                </c:pt>
                <c:pt idx="13255">
                  <c:v>-0.206044</c:v>
                </c:pt>
                <c:pt idx="13256">
                  <c:v>-0.20594899999999999</c:v>
                </c:pt>
                <c:pt idx="13257">
                  <c:v>-0.20585100000000001</c:v>
                </c:pt>
                <c:pt idx="13258">
                  <c:v>-0.20575299999999999</c:v>
                </c:pt>
                <c:pt idx="13259">
                  <c:v>-0.20566000000000001</c:v>
                </c:pt>
                <c:pt idx="13260">
                  <c:v>-0.20557400000000001</c:v>
                </c:pt>
                <c:pt idx="13261">
                  <c:v>-0.20549100000000001</c:v>
                </c:pt>
                <c:pt idx="13262">
                  <c:v>-0.205399</c:v>
                </c:pt>
                <c:pt idx="13263">
                  <c:v>-0.205289</c:v>
                </c:pt>
                <c:pt idx="13264">
                  <c:v>-0.20515700000000001</c:v>
                </c:pt>
                <c:pt idx="13265">
                  <c:v>-0.20499899999999999</c:v>
                </c:pt>
                <c:pt idx="13266">
                  <c:v>-0.20480899999999999</c:v>
                </c:pt>
                <c:pt idx="13267">
                  <c:v>-0.20458399999999999</c:v>
                </c:pt>
                <c:pt idx="13268">
                  <c:v>-0.20432700000000001</c:v>
                </c:pt>
                <c:pt idx="13269">
                  <c:v>-0.204042</c:v>
                </c:pt>
                <c:pt idx="13270">
                  <c:v>-0.203732</c:v>
                </c:pt>
                <c:pt idx="13271">
                  <c:v>-0.20339399999999999</c:v>
                </c:pt>
                <c:pt idx="13272">
                  <c:v>-0.20302799999999999</c:v>
                </c:pt>
                <c:pt idx="13273">
                  <c:v>-0.20263500000000001</c:v>
                </c:pt>
                <c:pt idx="13274">
                  <c:v>-0.20221600000000001</c:v>
                </c:pt>
                <c:pt idx="13275">
                  <c:v>-0.20177300000000001</c:v>
                </c:pt>
                <c:pt idx="13276">
                  <c:v>-0.20130600000000001</c:v>
                </c:pt>
                <c:pt idx="13277">
                  <c:v>-0.20081099999999999</c:v>
                </c:pt>
                <c:pt idx="13278">
                  <c:v>-0.20028299999999999</c:v>
                </c:pt>
                <c:pt idx="13279">
                  <c:v>-0.19972000000000001</c:v>
                </c:pt>
                <c:pt idx="13280">
                  <c:v>-0.199126</c:v>
                </c:pt>
                <c:pt idx="13281">
                  <c:v>-0.19850599999999999</c:v>
                </c:pt>
                <c:pt idx="13282">
                  <c:v>-0.19785900000000001</c:v>
                </c:pt>
                <c:pt idx="13283">
                  <c:v>-0.19717899999999999</c:v>
                </c:pt>
                <c:pt idx="13284">
                  <c:v>-0.196462</c:v>
                </c:pt>
                <c:pt idx="13285">
                  <c:v>-0.19570699999999999</c:v>
                </c:pt>
                <c:pt idx="13286">
                  <c:v>-0.194911</c:v>
                </c:pt>
                <c:pt idx="13287">
                  <c:v>-0.194075</c:v>
                </c:pt>
                <c:pt idx="13288">
                  <c:v>-0.19320200000000001</c:v>
                </c:pt>
                <c:pt idx="13289">
                  <c:v>-0.19229599999999999</c:v>
                </c:pt>
                <c:pt idx="13290">
                  <c:v>-0.19136500000000001</c:v>
                </c:pt>
                <c:pt idx="13291">
                  <c:v>-0.190411</c:v>
                </c:pt>
                <c:pt idx="13292">
                  <c:v>-0.18942700000000001</c:v>
                </c:pt>
                <c:pt idx="13293">
                  <c:v>-0.18840199999999999</c:v>
                </c:pt>
                <c:pt idx="13294">
                  <c:v>-0.187335</c:v>
                </c:pt>
                <c:pt idx="13295">
                  <c:v>-0.186225</c:v>
                </c:pt>
                <c:pt idx="13296">
                  <c:v>-0.18507000000000001</c:v>
                </c:pt>
                <c:pt idx="13297">
                  <c:v>-0.183867</c:v>
                </c:pt>
                <c:pt idx="13298">
                  <c:v>-0.182614</c:v>
                </c:pt>
                <c:pt idx="13299">
                  <c:v>-0.181312</c:v>
                </c:pt>
                <c:pt idx="13300">
                  <c:v>-0.17995900000000001</c:v>
                </c:pt>
                <c:pt idx="13301">
                  <c:v>-0.17856</c:v>
                </c:pt>
                <c:pt idx="13302">
                  <c:v>-0.177117</c:v>
                </c:pt>
                <c:pt idx="13303">
                  <c:v>-0.17563400000000001</c:v>
                </c:pt>
                <c:pt idx="13304">
                  <c:v>-0.17411599999999999</c:v>
                </c:pt>
                <c:pt idx="13305">
                  <c:v>-0.17256099999999999</c:v>
                </c:pt>
                <c:pt idx="13306">
                  <c:v>-0.170963</c:v>
                </c:pt>
                <c:pt idx="13307">
                  <c:v>-0.169318</c:v>
                </c:pt>
                <c:pt idx="13308">
                  <c:v>-0.167624</c:v>
                </c:pt>
                <c:pt idx="13309">
                  <c:v>-0.165879</c:v>
                </c:pt>
                <c:pt idx="13310">
                  <c:v>-0.16408700000000001</c:v>
                </c:pt>
                <c:pt idx="13311">
                  <c:v>-0.16225500000000001</c:v>
                </c:pt>
                <c:pt idx="13312">
                  <c:v>-0.160386</c:v>
                </c:pt>
                <c:pt idx="13313">
                  <c:v>-0.15848100000000001</c:v>
                </c:pt>
                <c:pt idx="13314">
                  <c:v>-0.15654399999999999</c:v>
                </c:pt>
                <c:pt idx="13315">
                  <c:v>-0.15457899999999999</c:v>
                </c:pt>
                <c:pt idx="13316">
                  <c:v>-0.152583</c:v>
                </c:pt>
                <c:pt idx="13317">
                  <c:v>-0.15054999999999999</c:v>
                </c:pt>
                <c:pt idx="13318">
                  <c:v>-0.14848800000000001</c:v>
                </c:pt>
                <c:pt idx="13319">
                  <c:v>-0.14640400000000001</c:v>
                </c:pt>
                <c:pt idx="13320">
                  <c:v>-0.14429800000000001</c:v>
                </c:pt>
                <c:pt idx="13321">
                  <c:v>-0.14216799999999999</c:v>
                </c:pt>
                <c:pt idx="13322">
                  <c:v>-0.14000699999999999</c:v>
                </c:pt>
                <c:pt idx="13323">
                  <c:v>-0.13781499999999999</c:v>
                </c:pt>
                <c:pt idx="13324">
                  <c:v>-0.13558700000000001</c:v>
                </c:pt>
                <c:pt idx="13325">
                  <c:v>-0.13331799999999999</c:v>
                </c:pt>
                <c:pt idx="13326">
                  <c:v>-0.13100800000000001</c:v>
                </c:pt>
                <c:pt idx="13327">
                  <c:v>-0.128664</c:v>
                </c:pt>
                <c:pt idx="13328">
                  <c:v>-0.12629199999999999</c:v>
                </c:pt>
                <c:pt idx="13329">
                  <c:v>-0.123892</c:v>
                </c:pt>
                <c:pt idx="13330">
                  <c:v>-0.12145499999999999</c:v>
                </c:pt>
                <c:pt idx="13331">
                  <c:v>-0.118961</c:v>
                </c:pt>
                <c:pt idx="13332">
                  <c:v>-0.116385</c:v>
                </c:pt>
                <c:pt idx="13333">
                  <c:v>-0.113717</c:v>
                </c:pt>
                <c:pt idx="13334">
                  <c:v>-0.110981</c:v>
                </c:pt>
                <c:pt idx="13335">
                  <c:v>-0.108206</c:v>
                </c:pt>
                <c:pt idx="13336">
                  <c:v>-0.105394</c:v>
                </c:pt>
                <c:pt idx="13337">
                  <c:v>-0.10254199999999999</c:v>
                </c:pt>
                <c:pt idx="13338">
                  <c:v>-9.9655400000000005E-2</c:v>
                </c:pt>
                <c:pt idx="13339">
                  <c:v>-9.6740099999999996E-2</c:v>
                </c:pt>
                <c:pt idx="13340">
                  <c:v>-9.3796000000000004E-2</c:v>
                </c:pt>
                <c:pt idx="13341">
                  <c:v>-9.0823799999999996E-2</c:v>
                </c:pt>
                <c:pt idx="13342">
                  <c:v>-8.7828000000000003E-2</c:v>
                </c:pt>
                <c:pt idx="13343">
                  <c:v>-8.4812399999999996E-2</c:v>
                </c:pt>
                <c:pt idx="13344">
                  <c:v>-8.1778000000000003E-2</c:v>
                </c:pt>
                <c:pt idx="13345">
                  <c:v>-7.8727400000000003E-2</c:v>
                </c:pt>
                <c:pt idx="13346">
                  <c:v>-7.5665899999999994E-2</c:v>
                </c:pt>
                <c:pt idx="13347">
                  <c:v>-7.2598899999999994E-2</c:v>
                </c:pt>
                <c:pt idx="13348">
                  <c:v>-6.9529999999999995E-2</c:v>
                </c:pt>
                <c:pt idx="13349">
                  <c:v>-6.6459699999999997E-2</c:v>
                </c:pt>
                <c:pt idx="13350">
                  <c:v>-6.3388899999999998E-2</c:v>
                </c:pt>
                <c:pt idx="13351">
                  <c:v>-6.0322899999999999E-2</c:v>
                </c:pt>
                <c:pt idx="13352">
                  <c:v>-5.7266200000000003E-2</c:v>
                </c:pt>
                <c:pt idx="13353">
                  <c:v>-5.4216399999999998E-2</c:v>
                </c:pt>
                <c:pt idx="13354">
                  <c:v>-5.1169199999999998E-2</c:v>
                </c:pt>
                <c:pt idx="13355">
                  <c:v>-4.8124E-2</c:v>
                </c:pt>
                <c:pt idx="13356">
                  <c:v>-4.5082700000000003E-2</c:v>
                </c:pt>
                <c:pt idx="13357">
                  <c:v>-4.2046E-2</c:v>
                </c:pt>
                <c:pt idx="13358">
                  <c:v>-3.9013399999999997E-2</c:v>
                </c:pt>
                <c:pt idx="13359">
                  <c:v>-3.5986700000000003E-2</c:v>
                </c:pt>
                <c:pt idx="13360">
                  <c:v>-3.2968600000000001E-2</c:v>
                </c:pt>
                <c:pt idx="13361">
                  <c:v>-2.9963699999999999E-2</c:v>
                </c:pt>
                <c:pt idx="13362">
                  <c:v>-2.6979300000000001E-2</c:v>
                </c:pt>
                <c:pt idx="13363">
                  <c:v>-2.4019599999999999E-2</c:v>
                </c:pt>
                <c:pt idx="13364">
                  <c:v>-2.1085799999999998E-2</c:v>
                </c:pt>
                <c:pt idx="13365">
                  <c:v>-1.8182199999999999E-2</c:v>
                </c:pt>
                <c:pt idx="13366">
                  <c:v>-1.5316099999999999E-2</c:v>
                </c:pt>
                <c:pt idx="13367">
                  <c:v>-1.24942E-2</c:v>
                </c:pt>
                <c:pt idx="13368" formatCode="0.00E+00">
                  <c:v>-9.7191099999999996E-3</c:v>
                </c:pt>
                <c:pt idx="13369" formatCode="0.00E+00">
                  <c:v>-6.99126E-3</c:v>
                </c:pt>
                <c:pt idx="13370" formatCode="0.00E+00">
                  <c:v>-4.3146900000000004E-3</c:v>
                </c:pt>
                <c:pt idx="13371" formatCode="0.00E+00">
                  <c:v>-1.69732E-3</c:v>
                </c:pt>
                <c:pt idx="13372" formatCode="0.00E+00">
                  <c:v>8.5524899999999998E-4</c:v>
                </c:pt>
                <c:pt idx="13373" formatCode="0.00E+00">
                  <c:v>3.3435499999999998E-3</c:v>
                </c:pt>
                <c:pt idx="13374" formatCode="0.00E+00">
                  <c:v>5.7716299999999998E-3</c:v>
                </c:pt>
                <c:pt idx="13375" formatCode="0.00E+00">
                  <c:v>8.1409199999999994E-3</c:v>
                </c:pt>
                <c:pt idx="13376">
                  <c:v>1.0448499999999999E-2</c:v>
                </c:pt>
                <c:pt idx="13377">
                  <c:v>1.269E-2</c:v>
                </c:pt>
                <c:pt idx="13378">
                  <c:v>1.4860699999999999E-2</c:v>
                </c:pt>
                <c:pt idx="13379">
                  <c:v>1.6953900000000001E-2</c:v>
                </c:pt>
                <c:pt idx="13380">
                  <c:v>1.8963299999999999E-2</c:v>
                </c:pt>
                <c:pt idx="13381">
                  <c:v>2.0886999999999999E-2</c:v>
                </c:pt>
                <c:pt idx="13382">
                  <c:v>2.2725700000000001E-2</c:v>
                </c:pt>
                <c:pt idx="13383">
                  <c:v>2.4477499999999999E-2</c:v>
                </c:pt>
                <c:pt idx="13384">
                  <c:v>2.61376E-2</c:v>
                </c:pt>
                <c:pt idx="13385">
                  <c:v>2.7701300000000002E-2</c:v>
                </c:pt>
                <c:pt idx="13386">
                  <c:v>2.91638E-2</c:v>
                </c:pt>
                <c:pt idx="13387">
                  <c:v>3.0523100000000001E-2</c:v>
                </c:pt>
                <c:pt idx="13388">
                  <c:v>3.1780000000000003E-2</c:v>
                </c:pt>
                <c:pt idx="13389">
                  <c:v>3.2932599999999999E-2</c:v>
                </c:pt>
                <c:pt idx="13390">
                  <c:v>3.3977599999999997E-2</c:v>
                </c:pt>
                <c:pt idx="13391">
                  <c:v>3.4912800000000001E-2</c:v>
                </c:pt>
                <c:pt idx="13392">
                  <c:v>3.5738600000000002E-2</c:v>
                </c:pt>
                <c:pt idx="13393">
                  <c:v>3.6455700000000001E-2</c:v>
                </c:pt>
                <c:pt idx="13394">
                  <c:v>3.70628E-2</c:v>
                </c:pt>
                <c:pt idx="13395">
                  <c:v>3.7557800000000002E-2</c:v>
                </c:pt>
                <c:pt idx="13396">
                  <c:v>3.7939399999999998E-2</c:v>
                </c:pt>
                <c:pt idx="13397">
                  <c:v>3.8208399999999997E-2</c:v>
                </c:pt>
                <c:pt idx="13398">
                  <c:v>3.83661E-2</c:v>
                </c:pt>
                <c:pt idx="13399">
                  <c:v>3.8409199999999998E-2</c:v>
                </c:pt>
                <c:pt idx="13400">
                  <c:v>3.8333699999999998E-2</c:v>
                </c:pt>
                <c:pt idx="13401">
                  <c:v>3.8140800000000002E-2</c:v>
                </c:pt>
                <c:pt idx="13402">
                  <c:v>3.78374E-2</c:v>
                </c:pt>
                <c:pt idx="13403">
                  <c:v>3.7429900000000002E-2</c:v>
                </c:pt>
                <c:pt idx="13404">
                  <c:v>3.6920099999999997E-2</c:v>
                </c:pt>
                <c:pt idx="13405">
                  <c:v>3.6305700000000003E-2</c:v>
                </c:pt>
                <c:pt idx="13406">
                  <c:v>3.5583200000000002E-2</c:v>
                </c:pt>
                <c:pt idx="13407">
                  <c:v>3.4751799999999999E-2</c:v>
                </c:pt>
                <c:pt idx="13408">
                  <c:v>3.3814799999999999E-2</c:v>
                </c:pt>
                <c:pt idx="13409">
                  <c:v>3.2776199999999998E-2</c:v>
                </c:pt>
                <c:pt idx="13410">
                  <c:v>3.1637100000000001E-2</c:v>
                </c:pt>
                <c:pt idx="13411">
                  <c:v>3.03971E-2</c:v>
                </c:pt>
                <c:pt idx="13412">
                  <c:v>2.90587E-2</c:v>
                </c:pt>
                <c:pt idx="13413">
                  <c:v>2.7624699999999999E-2</c:v>
                </c:pt>
                <c:pt idx="13414">
                  <c:v>2.6095899999999998E-2</c:v>
                </c:pt>
                <c:pt idx="13415">
                  <c:v>2.4473000000000002E-2</c:v>
                </c:pt>
                <c:pt idx="13416">
                  <c:v>2.27563E-2</c:v>
                </c:pt>
                <c:pt idx="13417">
                  <c:v>2.09465E-2</c:v>
                </c:pt>
                <c:pt idx="13418">
                  <c:v>1.90479E-2</c:v>
                </c:pt>
                <c:pt idx="13419">
                  <c:v>1.7066999999999999E-2</c:v>
                </c:pt>
                <c:pt idx="13420">
                  <c:v>1.5008799999999999E-2</c:v>
                </c:pt>
                <c:pt idx="13421">
                  <c:v>1.2874999999999999E-2</c:v>
                </c:pt>
                <c:pt idx="13422">
                  <c:v>1.0666999999999999E-2</c:v>
                </c:pt>
                <c:pt idx="13423" formatCode="0.00E+00">
                  <c:v>8.3898900000000005E-3</c:v>
                </c:pt>
                <c:pt idx="13424" formatCode="0.00E+00">
                  <c:v>6.0490400000000003E-3</c:v>
                </c:pt>
                <c:pt idx="13425" formatCode="0.00E+00">
                  <c:v>3.6478600000000002E-3</c:v>
                </c:pt>
                <c:pt idx="13426" formatCode="0.00E+00">
                  <c:v>1.18918E-3</c:v>
                </c:pt>
                <c:pt idx="13427" formatCode="0.00E+00">
                  <c:v>-1.32343E-3</c:v>
                </c:pt>
                <c:pt idx="13428" formatCode="0.00E+00">
                  <c:v>-3.8849399999999999E-3</c:v>
                </c:pt>
                <c:pt idx="13429" formatCode="0.00E+00">
                  <c:v>-6.4918900000000002E-3</c:v>
                </c:pt>
                <c:pt idx="13430" formatCode="0.00E+00">
                  <c:v>-9.1451499999999995E-3</c:v>
                </c:pt>
                <c:pt idx="13431">
                  <c:v>-1.1846199999999999E-2</c:v>
                </c:pt>
                <c:pt idx="13432">
                  <c:v>-1.4593699999999999E-2</c:v>
                </c:pt>
                <c:pt idx="13433">
                  <c:v>-1.73857E-2</c:v>
                </c:pt>
                <c:pt idx="13434">
                  <c:v>-2.0218699999999999E-2</c:v>
                </c:pt>
                <c:pt idx="13435">
                  <c:v>-2.3086700000000002E-2</c:v>
                </c:pt>
                <c:pt idx="13436">
                  <c:v>-2.59817E-2</c:v>
                </c:pt>
                <c:pt idx="13437">
                  <c:v>-2.8897599999999999E-2</c:v>
                </c:pt>
                <c:pt idx="13438">
                  <c:v>-3.1831100000000001E-2</c:v>
                </c:pt>
                <c:pt idx="13439">
                  <c:v>-3.4780499999999999E-2</c:v>
                </c:pt>
                <c:pt idx="13440">
                  <c:v>-3.7744600000000003E-2</c:v>
                </c:pt>
                <c:pt idx="13441">
                  <c:v>-4.07198E-2</c:v>
                </c:pt>
                <c:pt idx="13442">
                  <c:v>-4.3698899999999999E-2</c:v>
                </c:pt>
                <c:pt idx="13443">
                  <c:v>-4.6675000000000001E-2</c:v>
                </c:pt>
                <c:pt idx="13444">
                  <c:v>-4.9646900000000001E-2</c:v>
                </c:pt>
                <c:pt idx="13445">
                  <c:v>-5.2614500000000002E-2</c:v>
                </c:pt>
                <c:pt idx="13446">
                  <c:v>-5.5573400000000002E-2</c:v>
                </c:pt>
                <c:pt idx="13447">
                  <c:v>-5.8517899999999998E-2</c:v>
                </c:pt>
                <c:pt idx="13448">
                  <c:v>-6.1443299999999999E-2</c:v>
                </c:pt>
                <c:pt idx="13449">
                  <c:v>-6.4344299999999993E-2</c:v>
                </c:pt>
                <c:pt idx="13450">
                  <c:v>-6.7215899999999995E-2</c:v>
                </c:pt>
                <c:pt idx="13451">
                  <c:v>-7.0056499999999994E-2</c:v>
                </c:pt>
                <c:pt idx="13452">
                  <c:v>-7.2864899999999996E-2</c:v>
                </c:pt>
                <c:pt idx="13453">
                  <c:v>-7.5636800000000004E-2</c:v>
                </c:pt>
                <c:pt idx="13454">
                  <c:v>-7.8365500000000005E-2</c:v>
                </c:pt>
                <c:pt idx="13455">
                  <c:v>-8.1046199999999999E-2</c:v>
                </c:pt>
                <c:pt idx="13456">
                  <c:v>-8.3676299999999995E-2</c:v>
                </c:pt>
                <c:pt idx="13457">
                  <c:v>-8.6252400000000007E-2</c:v>
                </c:pt>
                <c:pt idx="13458">
                  <c:v>-8.8769299999999995E-2</c:v>
                </c:pt>
                <c:pt idx="13459">
                  <c:v>-9.1222999999999999E-2</c:v>
                </c:pt>
                <c:pt idx="13460">
                  <c:v>-9.3611600000000003E-2</c:v>
                </c:pt>
                <c:pt idx="13461">
                  <c:v>-9.5932799999999999E-2</c:v>
                </c:pt>
                <c:pt idx="13462">
                  <c:v>-9.8184599999999997E-2</c:v>
                </c:pt>
                <c:pt idx="13463">
                  <c:v>-0.10036399999999999</c:v>
                </c:pt>
                <c:pt idx="13464">
                  <c:v>-0.102469</c:v>
                </c:pt>
                <c:pt idx="13465">
                  <c:v>-0.104494</c:v>
                </c:pt>
                <c:pt idx="13466">
                  <c:v>-0.106437</c:v>
                </c:pt>
                <c:pt idx="13467">
                  <c:v>-0.108297</c:v>
                </c:pt>
                <c:pt idx="13468">
                  <c:v>-0.11007400000000001</c:v>
                </c:pt>
                <c:pt idx="13469">
                  <c:v>-0.111765</c:v>
                </c:pt>
                <c:pt idx="13470">
                  <c:v>-0.11336599999999999</c:v>
                </c:pt>
                <c:pt idx="13471">
                  <c:v>-0.114872</c:v>
                </c:pt>
                <c:pt idx="13472">
                  <c:v>-0.116281</c:v>
                </c:pt>
                <c:pt idx="13473">
                  <c:v>-0.11759</c:v>
                </c:pt>
                <c:pt idx="13474">
                  <c:v>-0.118799</c:v>
                </c:pt>
                <c:pt idx="13475">
                  <c:v>-0.119907</c:v>
                </c:pt>
                <c:pt idx="13476">
                  <c:v>-0.12091300000000001</c:v>
                </c:pt>
                <c:pt idx="13477">
                  <c:v>-0.12181699999999999</c:v>
                </c:pt>
                <c:pt idx="13478">
                  <c:v>-0.122616</c:v>
                </c:pt>
                <c:pt idx="13479">
                  <c:v>-0.123308</c:v>
                </c:pt>
                <c:pt idx="13480">
                  <c:v>-0.123886</c:v>
                </c:pt>
                <c:pt idx="13481">
                  <c:v>-0.12435</c:v>
                </c:pt>
                <c:pt idx="13482">
                  <c:v>-0.124697</c:v>
                </c:pt>
                <c:pt idx="13483">
                  <c:v>-0.124928</c:v>
                </c:pt>
                <c:pt idx="13484">
                  <c:v>-0.12504499999999999</c:v>
                </c:pt>
                <c:pt idx="13485">
                  <c:v>-0.12504999999999999</c:v>
                </c:pt>
                <c:pt idx="13486">
                  <c:v>-0.12494</c:v>
                </c:pt>
                <c:pt idx="13487">
                  <c:v>-0.12471400000000001</c:v>
                </c:pt>
                <c:pt idx="13488">
                  <c:v>-0.124371</c:v>
                </c:pt>
                <c:pt idx="13489">
                  <c:v>-0.12391099999999999</c:v>
                </c:pt>
                <c:pt idx="13490">
                  <c:v>-0.123336</c:v>
                </c:pt>
                <c:pt idx="13491">
                  <c:v>-0.12264600000000001</c:v>
                </c:pt>
                <c:pt idx="13492">
                  <c:v>-0.121841</c:v>
                </c:pt>
                <c:pt idx="13493">
                  <c:v>-0.120923</c:v>
                </c:pt>
                <c:pt idx="13494">
                  <c:v>-0.119894</c:v>
                </c:pt>
                <c:pt idx="13495">
                  <c:v>-0.118754</c:v>
                </c:pt>
                <c:pt idx="13496">
                  <c:v>-0.117506</c:v>
                </c:pt>
                <c:pt idx="13497">
                  <c:v>-0.116151</c:v>
                </c:pt>
                <c:pt idx="13498">
                  <c:v>-0.114689</c:v>
                </c:pt>
                <c:pt idx="13499">
                  <c:v>-0.113124</c:v>
                </c:pt>
                <c:pt idx="13500">
                  <c:v>-0.111454</c:v>
                </c:pt>
                <c:pt idx="13501">
                  <c:v>-0.109679</c:v>
                </c:pt>
                <c:pt idx="13502">
                  <c:v>-0.107805</c:v>
                </c:pt>
                <c:pt idx="13503">
                  <c:v>-0.105836</c:v>
                </c:pt>
                <c:pt idx="13504">
                  <c:v>-0.10377500000000001</c:v>
                </c:pt>
                <c:pt idx="13505">
                  <c:v>-0.101623</c:v>
                </c:pt>
                <c:pt idx="13506">
                  <c:v>-9.9382899999999996E-2</c:v>
                </c:pt>
                <c:pt idx="13507">
                  <c:v>-9.7058599999999995E-2</c:v>
                </c:pt>
                <c:pt idx="13508">
                  <c:v>-9.4649899999999995E-2</c:v>
                </c:pt>
                <c:pt idx="13509">
                  <c:v>-9.2156699999999994E-2</c:v>
                </c:pt>
                <c:pt idx="13510">
                  <c:v>-8.9582200000000001E-2</c:v>
                </c:pt>
                <c:pt idx="13511">
                  <c:v>-8.6931900000000006E-2</c:v>
                </c:pt>
                <c:pt idx="13512">
                  <c:v>-8.4210300000000002E-2</c:v>
                </c:pt>
                <c:pt idx="13513">
                  <c:v>-8.1418199999999996E-2</c:v>
                </c:pt>
                <c:pt idx="13514">
                  <c:v>-7.8556200000000007E-2</c:v>
                </c:pt>
                <c:pt idx="13515">
                  <c:v>-7.5627E-2</c:v>
                </c:pt>
                <c:pt idx="13516">
                  <c:v>-7.26353E-2</c:v>
                </c:pt>
                <c:pt idx="13517">
                  <c:v>-6.9587099999999999E-2</c:v>
                </c:pt>
                <c:pt idx="13518">
                  <c:v>-6.6488500000000006E-2</c:v>
                </c:pt>
                <c:pt idx="13519">
                  <c:v>-6.3342899999999994E-2</c:v>
                </c:pt>
                <c:pt idx="13520">
                  <c:v>-6.0152799999999999E-2</c:v>
                </c:pt>
                <c:pt idx="13521">
                  <c:v>-5.6920499999999999E-2</c:v>
                </c:pt>
                <c:pt idx="13522">
                  <c:v>-5.3648800000000003E-2</c:v>
                </c:pt>
                <c:pt idx="13523">
                  <c:v>-5.0341400000000001E-2</c:v>
                </c:pt>
                <c:pt idx="13524">
                  <c:v>-4.7001099999999997E-2</c:v>
                </c:pt>
                <c:pt idx="13525">
                  <c:v>-4.36297E-2</c:v>
                </c:pt>
                <c:pt idx="13526">
                  <c:v>-4.0229399999999998E-2</c:v>
                </c:pt>
                <c:pt idx="13527">
                  <c:v>-3.6805400000000002E-2</c:v>
                </c:pt>
                <c:pt idx="13528">
                  <c:v>-3.3365800000000001E-2</c:v>
                </c:pt>
                <c:pt idx="13529">
                  <c:v>-2.99175E-2</c:v>
                </c:pt>
                <c:pt idx="13530">
                  <c:v>-2.64648E-2</c:v>
                </c:pt>
                <c:pt idx="13531">
                  <c:v>-2.3010900000000001E-2</c:v>
                </c:pt>
                <c:pt idx="13532">
                  <c:v>-1.95601E-2</c:v>
                </c:pt>
                <c:pt idx="13533">
                  <c:v>-1.61158E-2</c:v>
                </c:pt>
                <c:pt idx="13534">
                  <c:v>-1.2678999999999999E-2</c:v>
                </c:pt>
                <c:pt idx="13535" formatCode="0.00E+00">
                  <c:v>-9.2507500000000003E-3</c:v>
                </c:pt>
                <c:pt idx="13536" formatCode="0.00E+00">
                  <c:v>-5.8334700000000003E-3</c:v>
                </c:pt>
                <c:pt idx="13537" formatCode="0.00E+00">
                  <c:v>-2.4294099999999999E-3</c:v>
                </c:pt>
                <c:pt idx="13538" formatCode="0.00E+00">
                  <c:v>9.6096599999999995E-4</c:v>
                </c:pt>
                <c:pt idx="13539" formatCode="0.00E+00">
                  <c:v>4.3361299999999997E-3</c:v>
                </c:pt>
                <c:pt idx="13540" formatCode="0.00E+00">
                  <c:v>7.6924799999999998E-3</c:v>
                </c:pt>
                <c:pt idx="13541">
                  <c:v>1.10265E-2</c:v>
                </c:pt>
                <c:pt idx="13542">
                  <c:v>1.43359E-2</c:v>
                </c:pt>
                <c:pt idx="13543">
                  <c:v>1.7618499999999999E-2</c:v>
                </c:pt>
                <c:pt idx="13544">
                  <c:v>2.0871899999999999E-2</c:v>
                </c:pt>
                <c:pt idx="13545">
                  <c:v>2.40929E-2</c:v>
                </c:pt>
                <c:pt idx="13546">
                  <c:v>2.7278199999999999E-2</c:v>
                </c:pt>
                <c:pt idx="13547">
                  <c:v>3.04245E-2</c:v>
                </c:pt>
                <c:pt idx="13548">
                  <c:v>3.3528799999999997E-2</c:v>
                </c:pt>
                <c:pt idx="13549">
                  <c:v>3.65879E-2</c:v>
                </c:pt>
                <c:pt idx="13550">
                  <c:v>3.9598599999999998E-2</c:v>
                </c:pt>
                <c:pt idx="13551">
                  <c:v>4.2558699999999998E-2</c:v>
                </c:pt>
                <c:pt idx="13552">
                  <c:v>4.5467800000000003E-2</c:v>
                </c:pt>
                <c:pt idx="13553">
                  <c:v>4.83267E-2</c:v>
                </c:pt>
                <c:pt idx="13554">
                  <c:v>5.1136899999999999E-2</c:v>
                </c:pt>
                <c:pt idx="13555">
                  <c:v>5.3898700000000001E-2</c:v>
                </c:pt>
                <c:pt idx="13556">
                  <c:v>5.6609600000000003E-2</c:v>
                </c:pt>
                <c:pt idx="13557">
                  <c:v>5.9265199999999997E-2</c:v>
                </c:pt>
                <c:pt idx="13558">
                  <c:v>6.1861899999999997E-2</c:v>
                </c:pt>
                <c:pt idx="13559">
                  <c:v>6.4397499999999996E-2</c:v>
                </c:pt>
                <c:pt idx="13560">
                  <c:v>6.6871799999999995E-2</c:v>
                </c:pt>
                <c:pt idx="13561">
                  <c:v>6.9284700000000005E-2</c:v>
                </c:pt>
                <c:pt idx="13562">
                  <c:v>7.1636500000000006E-2</c:v>
                </c:pt>
                <c:pt idx="13563">
                  <c:v>7.3928199999999999E-2</c:v>
                </c:pt>
                <c:pt idx="13564">
                  <c:v>7.6161499999999993E-2</c:v>
                </c:pt>
                <c:pt idx="13565">
                  <c:v>7.8338400000000002E-2</c:v>
                </c:pt>
                <c:pt idx="13566">
                  <c:v>8.0461400000000002E-2</c:v>
                </c:pt>
                <c:pt idx="13567">
                  <c:v>8.2533599999999999E-2</c:v>
                </c:pt>
                <c:pt idx="13568">
                  <c:v>8.4556800000000001E-2</c:v>
                </c:pt>
                <c:pt idx="13569">
                  <c:v>8.6530999999999997E-2</c:v>
                </c:pt>
                <c:pt idx="13570">
                  <c:v>8.8454400000000002E-2</c:v>
                </c:pt>
                <c:pt idx="13571">
                  <c:v>9.0323299999999995E-2</c:v>
                </c:pt>
                <c:pt idx="13572">
                  <c:v>9.2134800000000003E-2</c:v>
                </c:pt>
                <c:pt idx="13573">
                  <c:v>9.3889700000000006E-2</c:v>
                </c:pt>
                <c:pt idx="13574">
                  <c:v>9.5592099999999999E-2</c:v>
                </c:pt>
                <c:pt idx="13575">
                  <c:v>9.7246299999999994E-2</c:v>
                </c:pt>
                <c:pt idx="13576">
                  <c:v>9.8855499999999999E-2</c:v>
                </c:pt>
                <c:pt idx="13577">
                  <c:v>0.100422</c:v>
                </c:pt>
                <c:pt idx="13578">
                  <c:v>0.10194599999999999</c:v>
                </c:pt>
                <c:pt idx="13579">
                  <c:v>0.10342999999999999</c:v>
                </c:pt>
                <c:pt idx="13580">
                  <c:v>0.104874</c:v>
                </c:pt>
                <c:pt idx="13581">
                  <c:v>0.106277</c:v>
                </c:pt>
                <c:pt idx="13582">
                  <c:v>0.107642</c:v>
                </c:pt>
                <c:pt idx="13583">
                  <c:v>0.108968</c:v>
                </c:pt>
                <c:pt idx="13584">
                  <c:v>0.11025799999999999</c:v>
                </c:pt>
                <c:pt idx="13585">
                  <c:v>0.111512</c:v>
                </c:pt>
                <c:pt idx="13586">
                  <c:v>0.11273</c:v>
                </c:pt>
                <c:pt idx="13587">
                  <c:v>0.113912</c:v>
                </c:pt>
                <c:pt idx="13588">
                  <c:v>0.11505899999999999</c:v>
                </c:pt>
                <c:pt idx="13589">
                  <c:v>0.116172</c:v>
                </c:pt>
                <c:pt idx="13590">
                  <c:v>0.11725099999999999</c:v>
                </c:pt>
                <c:pt idx="13591">
                  <c:v>0.118293</c:v>
                </c:pt>
                <c:pt idx="13592">
                  <c:v>0.1193</c:v>
                </c:pt>
                <c:pt idx="13593">
                  <c:v>0.12027400000000001</c:v>
                </c:pt>
                <c:pt idx="13594">
                  <c:v>0.121213</c:v>
                </c:pt>
                <c:pt idx="13595">
                  <c:v>0.122115</c:v>
                </c:pt>
                <c:pt idx="13596">
                  <c:v>0.122983</c:v>
                </c:pt>
                <c:pt idx="13597">
                  <c:v>0.123819</c:v>
                </c:pt>
                <c:pt idx="13598">
                  <c:v>0.12461999999999999</c:v>
                </c:pt>
                <c:pt idx="13599">
                  <c:v>0.125386</c:v>
                </c:pt>
                <c:pt idx="13600">
                  <c:v>0.12612000000000001</c:v>
                </c:pt>
                <c:pt idx="13601">
                  <c:v>0.12682299999999999</c:v>
                </c:pt>
                <c:pt idx="13602">
                  <c:v>0.127495</c:v>
                </c:pt>
                <c:pt idx="13603">
                  <c:v>0.128133</c:v>
                </c:pt>
                <c:pt idx="13604">
                  <c:v>0.12873499999999999</c:v>
                </c:pt>
                <c:pt idx="13605">
                  <c:v>0.129299</c:v>
                </c:pt>
                <c:pt idx="13606">
                  <c:v>0.129827</c:v>
                </c:pt>
                <c:pt idx="13607">
                  <c:v>0.13031799999999999</c:v>
                </c:pt>
                <c:pt idx="13608">
                  <c:v>0.130777</c:v>
                </c:pt>
                <c:pt idx="13609">
                  <c:v>0.13120399999999999</c:v>
                </c:pt>
                <c:pt idx="13610">
                  <c:v>0.13159999999999999</c:v>
                </c:pt>
                <c:pt idx="13611">
                  <c:v>0.131967</c:v>
                </c:pt>
                <c:pt idx="13612">
                  <c:v>0.132304</c:v>
                </c:pt>
                <c:pt idx="13613">
                  <c:v>0.13261600000000001</c:v>
                </c:pt>
                <c:pt idx="13614">
                  <c:v>0.13289899999999999</c:v>
                </c:pt>
                <c:pt idx="13615">
                  <c:v>0.13315299999999999</c:v>
                </c:pt>
                <c:pt idx="13616">
                  <c:v>0.13337499999999999</c:v>
                </c:pt>
                <c:pt idx="13617">
                  <c:v>0.13356499999999999</c:v>
                </c:pt>
                <c:pt idx="13618">
                  <c:v>0.13372300000000001</c:v>
                </c:pt>
                <c:pt idx="13619">
                  <c:v>0.13384499999999999</c:v>
                </c:pt>
                <c:pt idx="13620">
                  <c:v>0.13393099999999999</c:v>
                </c:pt>
                <c:pt idx="13621">
                  <c:v>0.13398299999999999</c:v>
                </c:pt>
                <c:pt idx="13622">
                  <c:v>0.13400300000000001</c:v>
                </c:pt>
                <c:pt idx="13623">
                  <c:v>0.133994</c:v>
                </c:pt>
                <c:pt idx="13624">
                  <c:v>0.13395699999999999</c:v>
                </c:pt>
                <c:pt idx="13625">
                  <c:v>0.13389100000000001</c:v>
                </c:pt>
                <c:pt idx="13626">
                  <c:v>0.133796</c:v>
                </c:pt>
                <c:pt idx="13627">
                  <c:v>0.13367299999999999</c:v>
                </c:pt>
                <c:pt idx="13628">
                  <c:v>0.133519</c:v>
                </c:pt>
                <c:pt idx="13629">
                  <c:v>0.13333400000000001</c:v>
                </c:pt>
                <c:pt idx="13630">
                  <c:v>0.13312199999999999</c:v>
                </c:pt>
                <c:pt idx="13631">
                  <c:v>0.132878</c:v>
                </c:pt>
                <c:pt idx="13632">
                  <c:v>0.132604</c:v>
                </c:pt>
                <c:pt idx="13633">
                  <c:v>0.132302</c:v>
                </c:pt>
                <c:pt idx="13634">
                  <c:v>0.13197300000000001</c:v>
                </c:pt>
                <c:pt idx="13635">
                  <c:v>0.13161300000000001</c:v>
                </c:pt>
                <c:pt idx="13636">
                  <c:v>0.131219</c:v>
                </c:pt>
                <c:pt idx="13637">
                  <c:v>0.13078799999999999</c:v>
                </c:pt>
                <c:pt idx="13638">
                  <c:v>0.13032099999999999</c:v>
                </c:pt>
                <c:pt idx="13639">
                  <c:v>0.12981799999999999</c:v>
                </c:pt>
                <c:pt idx="13640">
                  <c:v>0.12928200000000001</c:v>
                </c:pt>
                <c:pt idx="13641">
                  <c:v>0.128714</c:v>
                </c:pt>
                <c:pt idx="13642">
                  <c:v>0.12811500000000001</c:v>
                </c:pt>
                <c:pt idx="13643">
                  <c:v>0.12748499999999999</c:v>
                </c:pt>
                <c:pt idx="13644">
                  <c:v>0.12682199999999999</c:v>
                </c:pt>
                <c:pt idx="13645">
                  <c:v>0.12612100000000001</c:v>
                </c:pt>
                <c:pt idx="13646">
                  <c:v>0.12537899999999999</c:v>
                </c:pt>
                <c:pt idx="13647">
                  <c:v>0.124596</c:v>
                </c:pt>
                <c:pt idx="13648">
                  <c:v>0.12377199999999999</c:v>
                </c:pt>
                <c:pt idx="13649">
                  <c:v>0.122907</c:v>
                </c:pt>
                <c:pt idx="13650">
                  <c:v>0.122001</c:v>
                </c:pt>
                <c:pt idx="13651">
                  <c:v>0.121056</c:v>
                </c:pt>
                <c:pt idx="13652">
                  <c:v>0.120071</c:v>
                </c:pt>
                <c:pt idx="13653">
                  <c:v>0.11905</c:v>
                </c:pt>
                <c:pt idx="13654">
                  <c:v>0.117994</c:v>
                </c:pt>
                <c:pt idx="13655">
                  <c:v>0.11690300000000001</c:v>
                </c:pt>
                <c:pt idx="13656">
                  <c:v>0.11577800000000001</c:v>
                </c:pt>
                <c:pt idx="13657">
                  <c:v>0.114619</c:v>
                </c:pt>
                <c:pt idx="13658">
                  <c:v>0.113428</c:v>
                </c:pt>
                <c:pt idx="13659">
                  <c:v>0.112203</c:v>
                </c:pt>
                <c:pt idx="13660">
                  <c:v>0.110946</c:v>
                </c:pt>
                <c:pt idx="13661">
                  <c:v>0.10965800000000001</c:v>
                </c:pt>
                <c:pt idx="13662">
                  <c:v>0.10834299999999999</c:v>
                </c:pt>
                <c:pt idx="13663">
                  <c:v>0.107</c:v>
                </c:pt>
                <c:pt idx="13664">
                  <c:v>0.105631</c:v>
                </c:pt>
                <c:pt idx="13665">
                  <c:v>0.10423499999999999</c:v>
                </c:pt>
                <c:pt idx="13666">
                  <c:v>0.102811</c:v>
                </c:pt>
                <c:pt idx="13667">
                  <c:v>0.10136299999999999</c:v>
                </c:pt>
                <c:pt idx="13668">
                  <c:v>9.9891400000000005E-2</c:v>
                </c:pt>
                <c:pt idx="13669">
                  <c:v>9.8396899999999995E-2</c:v>
                </c:pt>
                <c:pt idx="13670">
                  <c:v>9.6880599999999997E-2</c:v>
                </c:pt>
                <c:pt idx="13671">
                  <c:v>9.5344499999999999E-2</c:v>
                </c:pt>
                <c:pt idx="13672">
                  <c:v>9.3791299999999994E-2</c:v>
                </c:pt>
                <c:pt idx="13673">
                  <c:v>9.2222999999999999E-2</c:v>
                </c:pt>
                <c:pt idx="13674">
                  <c:v>9.0640600000000002E-2</c:v>
                </c:pt>
                <c:pt idx="13675">
                  <c:v>8.9044499999999999E-2</c:v>
                </c:pt>
                <c:pt idx="13676">
                  <c:v>8.7434600000000001E-2</c:v>
                </c:pt>
                <c:pt idx="13677">
                  <c:v>8.5811499999999999E-2</c:v>
                </c:pt>
                <c:pt idx="13678">
                  <c:v>8.4175799999999995E-2</c:v>
                </c:pt>
                <c:pt idx="13679">
                  <c:v>8.2529099999999994E-2</c:v>
                </c:pt>
                <c:pt idx="13680">
                  <c:v>8.0873200000000006E-2</c:v>
                </c:pt>
                <c:pt idx="13681">
                  <c:v>7.9207600000000003E-2</c:v>
                </c:pt>
                <c:pt idx="13682">
                  <c:v>7.7529000000000001E-2</c:v>
                </c:pt>
                <c:pt idx="13683">
                  <c:v>7.5836200000000006E-2</c:v>
                </c:pt>
                <c:pt idx="13684">
                  <c:v>7.4130600000000005E-2</c:v>
                </c:pt>
                <c:pt idx="13685">
                  <c:v>7.2412699999999997E-2</c:v>
                </c:pt>
                <c:pt idx="13686">
                  <c:v>7.0680699999999999E-2</c:v>
                </c:pt>
                <c:pt idx="13687">
                  <c:v>6.8932900000000005E-2</c:v>
                </c:pt>
                <c:pt idx="13688">
                  <c:v>6.7168800000000001E-2</c:v>
                </c:pt>
                <c:pt idx="13689">
                  <c:v>6.5390500000000004E-2</c:v>
                </c:pt>
                <c:pt idx="13690">
                  <c:v>6.3600299999999999E-2</c:v>
                </c:pt>
                <c:pt idx="13691">
                  <c:v>6.1798699999999998E-2</c:v>
                </c:pt>
                <c:pt idx="13692">
                  <c:v>5.9984599999999999E-2</c:v>
                </c:pt>
                <c:pt idx="13693">
                  <c:v>5.8159200000000001E-2</c:v>
                </c:pt>
                <c:pt idx="13694">
                  <c:v>5.6326800000000003E-2</c:v>
                </c:pt>
                <c:pt idx="13695">
                  <c:v>5.4491600000000001E-2</c:v>
                </c:pt>
                <c:pt idx="13696">
                  <c:v>5.2654899999999998E-2</c:v>
                </c:pt>
                <c:pt idx="13697">
                  <c:v>5.0817399999999999E-2</c:v>
                </c:pt>
                <c:pt idx="13698">
                  <c:v>4.8980799999999998E-2</c:v>
                </c:pt>
                <c:pt idx="13699">
                  <c:v>4.71472E-2</c:v>
                </c:pt>
                <c:pt idx="13700">
                  <c:v>4.5318400000000002E-2</c:v>
                </c:pt>
                <c:pt idx="13701">
                  <c:v>4.3493799999999999E-2</c:v>
                </c:pt>
                <c:pt idx="13702">
                  <c:v>4.1671699999999999E-2</c:v>
                </c:pt>
                <c:pt idx="13703">
                  <c:v>3.9853199999999998E-2</c:v>
                </c:pt>
                <c:pt idx="13704">
                  <c:v>3.8041499999999999E-2</c:v>
                </c:pt>
                <c:pt idx="13705">
                  <c:v>3.6240399999999999E-2</c:v>
                </c:pt>
                <c:pt idx="13706">
                  <c:v>3.4452099999999999E-2</c:v>
                </c:pt>
                <c:pt idx="13707">
                  <c:v>3.2676299999999998E-2</c:v>
                </c:pt>
                <c:pt idx="13708">
                  <c:v>3.0912100000000001E-2</c:v>
                </c:pt>
                <c:pt idx="13709">
                  <c:v>2.9159999999999998E-2</c:v>
                </c:pt>
                <c:pt idx="13710">
                  <c:v>2.74217E-2</c:v>
                </c:pt>
                <c:pt idx="13711">
                  <c:v>2.56995E-2</c:v>
                </c:pt>
                <c:pt idx="13712">
                  <c:v>2.3995200000000001E-2</c:v>
                </c:pt>
                <c:pt idx="13713">
                  <c:v>2.2309599999999999E-2</c:v>
                </c:pt>
                <c:pt idx="13714">
                  <c:v>2.06444E-2</c:v>
                </c:pt>
                <c:pt idx="13715">
                  <c:v>1.9002100000000001E-2</c:v>
                </c:pt>
                <c:pt idx="13716">
                  <c:v>1.7385299999999999E-2</c:v>
                </c:pt>
                <c:pt idx="13717">
                  <c:v>1.57962E-2</c:v>
                </c:pt>
                <c:pt idx="13718">
                  <c:v>1.4236499999999999E-2</c:v>
                </c:pt>
                <c:pt idx="13719">
                  <c:v>1.27081E-2</c:v>
                </c:pt>
                <c:pt idx="13720">
                  <c:v>1.12149E-2</c:v>
                </c:pt>
                <c:pt idx="13721" formatCode="0.00E+00">
                  <c:v>9.7615299999999992E-3</c:v>
                </c:pt>
                <c:pt idx="13722" formatCode="0.00E+00">
                  <c:v>8.3481000000000007E-3</c:v>
                </c:pt>
                <c:pt idx="13723" formatCode="0.00E+00">
                  <c:v>6.9707399999999996E-3</c:v>
                </c:pt>
                <c:pt idx="13724" formatCode="0.00E+00">
                  <c:v>5.6269800000000002E-3</c:v>
                </c:pt>
                <c:pt idx="13725" formatCode="0.00E+00">
                  <c:v>4.3181699999999996E-3</c:v>
                </c:pt>
                <c:pt idx="13726" formatCode="0.00E+00">
                  <c:v>3.0477199999999999E-3</c:v>
                </c:pt>
                <c:pt idx="13727" formatCode="0.00E+00">
                  <c:v>1.8193599999999999E-3</c:v>
                </c:pt>
                <c:pt idx="13728" formatCode="0.00E+00">
                  <c:v>6.3699500000000001E-4</c:v>
                </c:pt>
                <c:pt idx="13729" formatCode="0.00E+00">
                  <c:v>-4.9659699999999999E-4</c:v>
                </c:pt>
                <c:pt idx="13730" formatCode="0.00E+00">
                  <c:v>-1.58198E-3</c:v>
                </c:pt>
                <c:pt idx="13731" formatCode="0.00E+00">
                  <c:v>-2.62284E-3</c:v>
                </c:pt>
                <c:pt idx="13732" formatCode="0.00E+00">
                  <c:v>-3.6220800000000002E-3</c:v>
                </c:pt>
                <c:pt idx="13733" formatCode="0.00E+00">
                  <c:v>-4.5788299999999999E-3</c:v>
                </c:pt>
                <c:pt idx="13734" formatCode="0.00E+00">
                  <c:v>-5.4899500000000004E-3</c:v>
                </c:pt>
                <c:pt idx="13735" formatCode="0.00E+00">
                  <c:v>-6.3524000000000002E-3</c:v>
                </c:pt>
                <c:pt idx="13736" formatCode="0.00E+00">
                  <c:v>-7.1648099999999998E-3</c:v>
                </c:pt>
                <c:pt idx="13737" formatCode="0.00E+00">
                  <c:v>-7.9270199999999999E-3</c:v>
                </c:pt>
                <c:pt idx="13738" formatCode="0.00E+00">
                  <c:v>-8.6385300000000002E-3</c:v>
                </c:pt>
                <c:pt idx="13739" formatCode="0.00E+00">
                  <c:v>-9.2982599999999992E-3</c:v>
                </c:pt>
                <c:pt idx="13740" formatCode="0.00E+00">
                  <c:v>-9.9040499999999993E-3</c:v>
                </c:pt>
                <c:pt idx="13741">
                  <c:v>-1.0453499999999999E-2</c:v>
                </c:pt>
                <c:pt idx="13742">
                  <c:v>-1.09458E-2</c:v>
                </c:pt>
                <c:pt idx="13743">
                  <c:v>-1.1380599999999999E-2</c:v>
                </c:pt>
                <c:pt idx="13744">
                  <c:v>-1.17552E-2</c:v>
                </c:pt>
                <c:pt idx="13745">
                  <c:v>-1.2065599999999999E-2</c:v>
                </c:pt>
                <c:pt idx="13746">
                  <c:v>-1.2308299999999999E-2</c:v>
                </c:pt>
                <c:pt idx="13747">
                  <c:v>-1.2481000000000001E-2</c:v>
                </c:pt>
                <c:pt idx="13748">
                  <c:v>-1.25833E-2</c:v>
                </c:pt>
                <c:pt idx="13749">
                  <c:v>-1.26164E-2</c:v>
                </c:pt>
                <c:pt idx="13750">
                  <c:v>-1.25825E-2</c:v>
                </c:pt>
                <c:pt idx="13751">
                  <c:v>-1.24841E-2</c:v>
                </c:pt>
                <c:pt idx="13752">
                  <c:v>-1.2323600000000001E-2</c:v>
                </c:pt>
                <c:pt idx="13753">
                  <c:v>-1.21017E-2</c:v>
                </c:pt>
                <c:pt idx="13754">
                  <c:v>-1.18183E-2</c:v>
                </c:pt>
                <c:pt idx="13755">
                  <c:v>-1.14728E-2</c:v>
                </c:pt>
                <c:pt idx="13756">
                  <c:v>-1.10647E-2</c:v>
                </c:pt>
                <c:pt idx="13757">
                  <c:v>-1.05933E-2</c:v>
                </c:pt>
                <c:pt idx="13758">
                  <c:v>-1.00588E-2</c:v>
                </c:pt>
                <c:pt idx="13759" formatCode="0.00E+00">
                  <c:v>-9.4625500000000001E-3</c:v>
                </c:pt>
                <c:pt idx="13760" formatCode="0.00E+00">
                  <c:v>-8.8053200000000002E-3</c:v>
                </c:pt>
                <c:pt idx="13761" formatCode="0.00E+00">
                  <c:v>-8.0859799999999996E-3</c:v>
                </c:pt>
                <c:pt idx="13762" formatCode="0.00E+00">
                  <c:v>-7.3021500000000003E-3</c:v>
                </c:pt>
                <c:pt idx="13763" formatCode="0.00E+00">
                  <c:v>-6.45175E-3</c:v>
                </c:pt>
                <c:pt idx="13764" formatCode="0.00E+00">
                  <c:v>-5.5334299999999998E-3</c:v>
                </c:pt>
                <c:pt idx="13765" formatCode="0.00E+00">
                  <c:v>-4.5460500000000003E-3</c:v>
                </c:pt>
                <c:pt idx="13766" formatCode="0.00E+00">
                  <c:v>-3.4890300000000002E-3</c:v>
                </c:pt>
                <c:pt idx="13767" formatCode="0.00E+00">
                  <c:v>-2.3639799999999999E-3</c:v>
                </c:pt>
                <c:pt idx="13768" formatCode="0.00E+00">
                  <c:v>-1.1743999999999999E-3</c:v>
                </c:pt>
                <c:pt idx="13769" formatCode="0.00E+00">
                  <c:v>7.6131799999999995E-5</c:v>
                </c:pt>
                <c:pt idx="13770" formatCode="0.00E+00">
                  <c:v>1.38492E-3</c:v>
                </c:pt>
                <c:pt idx="13771" formatCode="0.00E+00">
                  <c:v>2.7503200000000001E-3</c:v>
                </c:pt>
                <c:pt idx="13772" formatCode="0.00E+00">
                  <c:v>4.1706900000000003E-3</c:v>
                </c:pt>
                <c:pt idx="13773" formatCode="0.00E+00">
                  <c:v>5.6430400000000002E-3</c:v>
                </c:pt>
                <c:pt idx="13774" formatCode="0.00E+00">
                  <c:v>7.1634000000000003E-3</c:v>
                </c:pt>
                <c:pt idx="13775" formatCode="0.00E+00">
                  <c:v>8.7277399999999995E-3</c:v>
                </c:pt>
                <c:pt idx="13776">
                  <c:v>1.0333800000000001E-2</c:v>
                </c:pt>
                <c:pt idx="13777">
                  <c:v>1.1982700000000001E-2</c:v>
                </c:pt>
                <c:pt idx="13778">
                  <c:v>1.36752E-2</c:v>
                </c:pt>
                <c:pt idx="13779">
                  <c:v>1.54098E-2</c:v>
                </c:pt>
                <c:pt idx="13780">
                  <c:v>1.7183799999999999E-2</c:v>
                </c:pt>
                <c:pt idx="13781">
                  <c:v>1.8995399999999999E-2</c:v>
                </c:pt>
                <c:pt idx="13782">
                  <c:v>2.0844399999999999E-2</c:v>
                </c:pt>
                <c:pt idx="13783">
                  <c:v>2.2730299999999998E-2</c:v>
                </c:pt>
                <c:pt idx="13784">
                  <c:v>2.4650600000000002E-2</c:v>
                </c:pt>
                <c:pt idx="13785">
                  <c:v>2.6601799999999998E-2</c:v>
                </c:pt>
                <c:pt idx="13786">
                  <c:v>2.8581700000000002E-2</c:v>
                </c:pt>
                <c:pt idx="13787">
                  <c:v>3.05876E-2</c:v>
                </c:pt>
                <c:pt idx="13788">
                  <c:v>3.2616199999999998E-2</c:v>
                </c:pt>
                <c:pt idx="13789">
                  <c:v>3.4663699999999999E-2</c:v>
                </c:pt>
                <c:pt idx="13790">
                  <c:v>3.6725500000000001E-2</c:v>
                </c:pt>
                <c:pt idx="13791">
                  <c:v>3.8799399999999998E-2</c:v>
                </c:pt>
                <c:pt idx="13792">
                  <c:v>4.08875E-2</c:v>
                </c:pt>
                <c:pt idx="13793">
                  <c:v>4.2991599999999998E-2</c:v>
                </c:pt>
                <c:pt idx="13794">
                  <c:v>4.5109799999999999E-2</c:v>
                </c:pt>
                <c:pt idx="13795">
                  <c:v>4.7237599999999998E-2</c:v>
                </c:pt>
                <c:pt idx="13796">
                  <c:v>4.9370999999999998E-2</c:v>
                </c:pt>
                <c:pt idx="13797">
                  <c:v>5.1507699999999997E-2</c:v>
                </c:pt>
                <c:pt idx="13798">
                  <c:v>5.3646199999999998E-2</c:v>
                </c:pt>
                <c:pt idx="13799">
                  <c:v>5.57852E-2</c:v>
                </c:pt>
                <c:pt idx="13800">
                  <c:v>5.7922599999999998E-2</c:v>
                </c:pt>
                <c:pt idx="13801">
                  <c:v>6.00568E-2</c:v>
                </c:pt>
                <c:pt idx="13802">
                  <c:v>6.2186900000000003E-2</c:v>
                </c:pt>
                <c:pt idx="13803">
                  <c:v>6.4310099999999995E-2</c:v>
                </c:pt>
                <c:pt idx="13804">
                  <c:v>6.6422700000000001E-2</c:v>
                </c:pt>
                <c:pt idx="13805">
                  <c:v>6.8523500000000001E-2</c:v>
                </c:pt>
                <c:pt idx="13806">
                  <c:v>7.0613200000000001E-2</c:v>
                </c:pt>
                <c:pt idx="13807">
                  <c:v>7.2692599999999996E-2</c:v>
                </c:pt>
                <c:pt idx="13808">
                  <c:v>7.4760800000000002E-2</c:v>
                </c:pt>
                <c:pt idx="13809">
                  <c:v>7.6815099999999997E-2</c:v>
                </c:pt>
                <c:pt idx="13810">
                  <c:v>7.8850900000000002E-2</c:v>
                </c:pt>
                <c:pt idx="13811">
                  <c:v>8.0862400000000001E-2</c:v>
                </c:pt>
                <c:pt idx="13812">
                  <c:v>8.2845799999999997E-2</c:v>
                </c:pt>
                <c:pt idx="13813">
                  <c:v>8.4799799999999995E-2</c:v>
                </c:pt>
                <c:pt idx="13814">
                  <c:v>8.6723400000000006E-2</c:v>
                </c:pt>
                <c:pt idx="13815">
                  <c:v>8.8617100000000004E-2</c:v>
                </c:pt>
                <c:pt idx="13816">
                  <c:v>9.0482999999999994E-2</c:v>
                </c:pt>
                <c:pt idx="13817">
                  <c:v>9.2320299999999994E-2</c:v>
                </c:pt>
                <c:pt idx="13818">
                  <c:v>9.4123200000000004E-2</c:v>
                </c:pt>
                <c:pt idx="13819">
                  <c:v>9.5884700000000003E-2</c:v>
                </c:pt>
                <c:pt idx="13820">
                  <c:v>9.7602800000000003E-2</c:v>
                </c:pt>
                <c:pt idx="13821">
                  <c:v>9.9279500000000007E-2</c:v>
                </c:pt>
                <c:pt idx="13822">
                  <c:v>0.10091600000000001</c:v>
                </c:pt>
                <c:pt idx="13823">
                  <c:v>0.10251300000000001</c:v>
                </c:pt>
                <c:pt idx="13824">
                  <c:v>0.104071</c:v>
                </c:pt>
                <c:pt idx="13825">
                  <c:v>0.10559</c:v>
                </c:pt>
                <c:pt idx="13826">
                  <c:v>0.107069</c:v>
                </c:pt>
                <c:pt idx="13827">
                  <c:v>0.10850799999999999</c:v>
                </c:pt>
                <c:pt idx="13828">
                  <c:v>0.109906</c:v>
                </c:pt>
                <c:pt idx="13829">
                  <c:v>0.111263</c:v>
                </c:pt>
                <c:pt idx="13830">
                  <c:v>0.112583</c:v>
                </c:pt>
                <c:pt idx="13831">
                  <c:v>0.113871</c:v>
                </c:pt>
                <c:pt idx="13832">
                  <c:v>0.115133</c:v>
                </c:pt>
                <c:pt idx="13833">
                  <c:v>0.116373</c:v>
                </c:pt>
                <c:pt idx="13834">
                  <c:v>0.117586</c:v>
                </c:pt>
                <c:pt idx="13835">
                  <c:v>0.118765</c:v>
                </c:pt>
                <c:pt idx="13836">
                  <c:v>0.119908</c:v>
                </c:pt>
                <c:pt idx="13837">
                  <c:v>0.121014</c:v>
                </c:pt>
                <c:pt idx="13838">
                  <c:v>0.12207800000000001</c:v>
                </c:pt>
                <c:pt idx="13839">
                  <c:v>0.123101</c:v>
                </c:pt>
                <c:pt idx="13840">
                  <c:v>0.124081</c:v>
                </c:pt>
                <c:pt idx="13841">
                  <c:v>0.12501999999999999</c:v>
                </c:pt>
                <c:pt idx="13842">
                  <c:v>0.125918</c:v>
                </c:pt>
                <c:pt idx="13843">
                  <c:v>0.126773</c:v>
                </c:pt>
                <c:pt idx="13844">
                  <c:v>0.12758700000000001</c:v>
                </c:pt>
                <c:pt idx="13845">
                  <c:v>0.12836</c:v>
                </c:pt>
                <c:pt idx="13846">
                  <c:v>0.12909000000000001</c:v>
                </c:pt>
                <c:pt idx="13847">
                  <c:v>0.129771</c:v>
                </c:pt>
                <c:pt idx="13848">
                  <c:v>0.13040199999999999</c:v>
                </c:pt>
                <c:pt idx="13849">
                  <c:v>0.13099</c:v>
                </c:pt>
                <c:pt idx="13850">
                  <c:v>0.13153599999999999</c:v>
                </c:pt>
                <c:pt idx="13851">
                  <c:v>0.13204199999999999</c:v>
                </c:pt>
                <c:pt idx="13852">
                  <c:v>0.13250899999999999</c:v>
                </c:pt>
                <c:pt idx="13853">
                  <c:v>0.132939</c:v>
                </c:pt>
                <c:pt idx="13854">
                  <c:v>0.13333500000000001</c:v>
                </c:pt>
                <c:pt idx="13855">
                  <c:v>0.13369600000000001</c:v>
                </c:pt>
                <c:pt idx="13856">
                  <c:v>0.134022</c:v>
                </c:pt>
                <c:pt idx="13857">
                  <c:v>0.13431100000000001</c:v>
                </c:pt>
                <c:pt idx="13858">
                  <c:v>0.13456499999999999</c:v>
                </c:pt>
                <c:pt idx="13859">
                  <c:v>0.13478499999999999</c:v>
                </c:pt>
                <c:pt idx="13860">
                  <c:v>0.13497000000000001</c:v>
                </c:pt>
                <c:pt idx="13861">
                  <c:v>0.13512199999999999</c:v>
                </c:pt>
                <c:pt idx="13862">
                  <c:v>0.135239</c:v>
                </c:pt>
                <c:pt idx="13863">
                  <c:v>0.135323</c:v>
                </c:pt>
                <c:pt idx="13864">
                  <c:v>0.135375</c:v>
                </c:pt>
                <c:pt idx="13865">
                  <c:v>0.13539699999999999</c:v>
                </c:pt>
                <c:pt idx="13866">
                  <c:v>0.13538800000000001</c:v>
                </c:pt>
                <c:pt idx="13867">
                  <c:v>0.135351</c:v>
                </c:pt>
                <c:pt idx="13868">
                  <c:v>0.13528399999999999</c:v>
                </c:pt>
                <c:pt idx="13869">
                  <c:v>0.135188</c:v>
                </c:pt>
                <c:pt idx="13870">
                  <c:v>0.13506499999999999</c:v>
                </c:pt>
                <c:pt idx="13871">
                  <c:v>0.13491600000000001</c:v>
                </c:pt>
                <c:pt idx="13872">
                  <c:v>0.13474</c:v>
                </c:pt>
                <c:pt idx="13873">
                  <c:v>0.13453899999999999</c:v>
                </c:pt>
                <c:pt idx="13874">
                  <c:v>0.13431599999999999</c:v>
                </c:pt>
                <c:pt idx="13875">
                  <c:v>0.134072</c:v>
                </c:pt>
                <c:pt idx="13876">
                  <c:v>0.13380700000000001</c:v>
                </c:pt>
                <c:pt idx="13877">
                  <c:v>0.133521</c:v>
                </c:pt>
                <c:pt idx="13878">
                  <c:v>0.133212</c:v>
                </c:pt>
                <c:pt idx="13879">
                  <c:v>0.132882</c:v>
                </c:pt>
                <c:pt idx="13880">
                  <c:v>0.13253300000000001</c:v>
                </c:pt>
                <c:pt idx="13881">
                  <c:v>0.13216800000000001</c:v>
                </c:pt>
                <c:pt idx="13882">
                  <c:v>0.13178899999999999</c:v>
                </c:pt>
                <c:pt idx="13883">
                  <c:v>0.13139600000000001</c:v>
                </c:pt>
                <c:pt idx="13884">
                  <c:v>0.130991</c:v>
                </c:pt>
                <c:pt idx="13885">
                  <c:v>0.130575</c:v>
                </c:pt>
                <c:pt idx="13886">
                  <c:v>0.13014899999999999</c:v>
                </c:pt>
                <c:pt idx="13887">
                  <c:v>0.129715</c:v>
                </c:pt>
                <c:pt idx="13888">
                  <c:v>0.129272</c:v>
                </c:pt>
                <c:pt idx="13889">
                  <c:v>0.12882299999999999</c:v>
                </c:pt>
                <c:pt idx="13890">
                  <c:v>0.12836800000000001</c:v>
                </c:pt>
                <c:pt idx="13891">
                  <c:v>0.12790399999999999</c:v>
                </c:pt>
                <c:pt idx="13892">
                  <c:v>0.12743399999999999</c:v>
                </c:pt>
                <c:pt idx="13893">
                  <c:v>0.12695799999999999</c:v>
                </c:pt>
                <c:pt idx="13894">
                  <c:v>0.12648000000000001</c:v>
                </c:pt>
                <c:pt idx="13895">
                  <c:v>0.126001</c:v>
                </c:pt>
                <c:pt idx="13896">
                  <c:v>0.12552199999999999</c:v>
                </c:pt>
                <c:pt idx="13897">
                  <c:v>0.12504299999999999</c:v>
                </c:pt>
                <c:pt idx="13898">
                  <c:v>0.124565</c:v>
                </c:pt>
                <c:pt idx="13899">
                  <c:v>0.124087</c:v>
                </c:pt>
                <c:pt idx="13900">
                  <c:v>0.123609</c:v>
                </c:pt>
                <c:pt idx="13901">
                  <c:v>0.12313300000000001</c:v>
                </c:pt>
                <c:pt idx="13902">
                  <c:v>0.12266000000000001</c:v>
                </c:pt>
                <c:pt idx="13903">
                  <c:v>0.122194</c:v>
                </c:pt>
                <c:pt idx="13904">
                  <c:v>0.121737</c:v>
                </c:pt>
                <c:pt idx="13905">
                  <c:v>0.12128800000000001</c:v>
                </c:pt>
                <c:pt idx="13906">
                  <c:v>0.12084300000000001</c:v>
                </c:pt>
                <c:pt idx="13907">
                  <c:v>0.120402</c:v>
                </c:pt>
                <c:pt idx="13908">
                  <c:v>0.119965</c:v>
                </c:pt>
                <c:pt idx="13909">
                  <c:v>0.119535</c:v>
                </c:pt>
                <c:pt idx="13910">
                  <c:v>0.119113</c:v>
                </c:pt>
                <c:pt idx="13911">
                  <c:v>0.118699</c:v>
                </c:pt>
                <c:pt idx="13912">
                  <c:v>0.118297</c:v>
                </c:pt>
                <c:pt idx="13913">
                  <c:v>0.117906</c:v>
                </c:pt>
                <c:pt idx="13914">
                  <c:v>0.11752600000000001</c:v>
                </c:pt>
                <c:pt idx="13915">
                  <c:v>0.11715299999999999</c:v>
                </c:pt>
                <c:pt idx="13916">
                  <c:v>0.116786</c:v>
                </c:pt>
                <c:pt idx="13917">
                  <c:v>0.116428</c:v>
                </c:pt>
                <c:pt idx="13918">
                  <c:v>0.116082</c:v>
                </c:pt>
                <c:pt idx="13919">
                  <c:v>0.115756</c:v>
                </c:pt>
                <c:pt idx="13920">
                  <c:v>0.115455</c:v>
                </c:pt>
                <c:pt idx="13921">
                  <c:v>0.115172</c:v>
                </c:pt>
                <c:pt idx="13922">
                  <c:v>0.114897</c:v>
                </c:pt>
                <c:pt idx="13923">
                  <c:v>0.11462799999999999</c:v>
                </c:pt>
                <c:pt idx="13924">
                  <c:v>0.114366</c:v>
                </c:pt>
                <c:pt idx="13925">
                  <c:v>0.11411200000000001</c:v>
                </c:pt>
                <c:pt idx="13926">
                  <c:v>0.11386400000000001</c:v>
                </c:pt>
                <c:pt idx="13927">
                  <c:v>0.113619</c:v>
                </c:pt>
                <c:pt idx="13928">
                  <c:v>0.11337899999999999</c:v>
                </c:pt>
                <c:pt idx="13929">
                  <c:v>0.11314299999999999</c:v>
                </c:pt>
                <c:pt idx="13930">
                  <c:v>0.11290699999999999</c:v>
                </c:pt>
                <c:pt idx="13931">
                  <c:v>0.11267000000000001</c:v>
                </c:pt>
                <c:pt idx="13932">
                  <c:v>0.11243</c:v>
                </c:pt>
                <c:pt idx="13933">
                  <c:v>0.11218599999999999</c:v>
                </c:pt>
                <c:pt idx="13934">
                  <c:v>0.111931</c:v>
                </c:pt>
                <c:pt idx="13935">
                  <c:v>0.111661</c:v>
                </c:pt>
                <c:pt idx="13936">
                  <c:v>0.111378</c:v>
                </c:pt>
                <c:pt idx="13937">
                  <c:v>0.11108800000000001</c:v>
                </c:pt>
                <c:pt idx="13938">
                  <c:v>0.110787</c:v>
                </c:pt>
                <c:pt idx="13939">
                  <c:v>0.110469</c:v>
                </c:pt>
                <c:pt idx="13940">
                  <c:v>0.110138</c:v>
                </c:pt>
                <c:pt idx="13941">
                  <c:v>0.109793</c:v>
                </c:pt>
                <c:pt idx="13942">
                  <c:v>0.109435</c:v>
                </c:pt>
                <c:pt idx="13943">
                  <c:v>0.10906399999999999</c:v>
                </c:pt>
                <c:pt idx="13944">
                  <c:v>0.10867599999999999</c:v>
                </c:pt>
                <c:pt idx="13945">
                  <c:v>0.10827000000000001</c:v>
                </c:pt>
                <c:pt idx="13946">
                  <c:v>0.107844</c:v>
                </c:pt>
                <c:pt idx="13947">
                  <c:v>0.10739899999999999</c:v>
                </c:pt>
                <c:pt idx="13948">
                  <c:v>0.106932</c:v>
                </c:pt>
                <c:pt idx="13949">
                  <c:v>0.106443</c:v>
                </c:pt>
                <c:pt idx="13950">
                  <c:v>0.105929</c:v>
                </c:pt>
                <c:pt idx="13951">
                  <c:v>0.10539</c:v>
                </c:pt>
                <c:pt idx="13952">
                  <c:v>0.104825</c:v>
                </c:pt>
                <c:pt idx="13953">
                  <c:v>0.10423200000000001</c:v>
                </c:pt>
                <c:pt idx="13954">
                  <c:v>0.10360999999999999</c:v>
                </c:pt>
                <c:pt idx="13955">
                  <c:v>0.10296</c:v>
                </c:pt>
                <c:pt idx="13956">
                  <c:v>0.10227899999999999</c:v>
                </c:pt>
                <c:pt idx="13957">
                  <c:v>0.101567</c:v>
                </c:pt>
                <c:pt idx="13958">
                  <c:v>0.10082199999999999</c:v>
                </c:pt>
                <c:pt idx="13959">
                  <c:v>0.10004200000000001</c:v>
                </c:pt>
                <c:pt idx="13960">
                  <c:v>9.9224999999999994E-2</c:v>
                </c:pt>
                <c:pt idx="13961">
                  <c:v>9.8370700000000005E-2</c:v>
                </c:pt>
                <c:pt idx="13962">
                  <c:v>9.7478599999999999E-2</c:v>
                </c:pt>
                <c:pt idx="13963">
                  <c:v>9.6548099999999998E-2</c:v>
                </c:pt>
                <c:pt idx="13964">
                  <c:v>9.5578099999999999E-2</c:v>
                </c:pt>
                <c:pt idx="13965">
                  <c:v>9.4567899999999996E-2</c:v>
                </c:pt>
                <c:pt idx="13966">
                  <c:v>9.3515799999999996E-2</c:v>
                </c:pt>
                <c:pt idx="13967">
                  <c:v>9.2419899999999999E-2</c:v>
                </c:pt>
                <c:pt idx="13968">
                  <c:v>9.1279700000000005E-2</c:v>
                </c:pt>
                <c:pt idx="13969">
                  <c:v>9.0095300000000003E-2</c:v>
                </c:pt>
                <c:pt idx="13970">
                  <c:v>8.8867500000000002E-2</c:v>
                </c:pt>
                <c:pt idx="13971">
                  <c:v>8.7596300000000002E-2</c:v>
                </c:pt>
                <c:pt idx="13972">
                  <c:v>8.6281300000000005E-2</c:v>
                </c:pt>
                <c:pt idx="13973">
                  <c:v>8.4922499999999998E-2</c:v>
                </c:pt>
                <c:pt idx="13974">
                  <c:v>8.35201E-2</c:v>
                </c:pt>
                <c:pt idx="13975">
                  <c:v>8.20747E-2</c:v>
                </c:pt>
                <c:pt idx="13976">
                  <c:v>8.05868E-2</c:v>
                </c:pt>
                <c:pt idx="13977">
                  <c:v>7.9056500000000002E-2</c:v>
                </c:pt>
                <c:pt idx="13978">
                  <c:v>7.7483700000000003E-2</c:v>
                </c:pt>
                <c:pt idx="13979">
                  <c:v>7.5869099999999995E-2</c:v>
                </c:pt>
                <c:pt idx="13980">
                  <c:v>7.4213799999999996E-2</c:v>
                </c:pt>
                <c:pt idx="13981">
                  <c:v>7.2518899999999997E-2</c:v>
                </c:pt>
                <c:pt idx="13982">
                  <c:v>7.0785399999999998E-2</c:v>
                </c:pt>
                <c:pt idx="13983">
                  <c:v>6.90138E-2</c:v>
                </c:pt>
                <c:pt idx="13984">
                  <c:v>6.7204799999999995E-2</c:v>
                </c:pt>
                <c:pt idx="13985">
                  <c:v>6.5359500000000001E-2</c:v>
                </c:pt>
                <c:pt idx="13986">
                  <c:v>6.3479300000000002E-2</c:v>
                </c:pt>
                <c:pt idx="13987">
                  <c:v>6.1565799999999997E-2</c:v>
                </c:pt>
                <c:pt idx="13988">
                  <c:v>5.9621599999999997E-2</c:v>
                </c:pt>
                <c:pt idx="13989">
                  <c:v>5.7649699999999998E-2</c:v>
                </c:pt>
                <c:pt idx="13990">
                  <c:v>5.5653000000000001E-2</c:v>
                </c:pt>
                <c:pt idx="13991">
                  <c:v>5.3634399999999999E-2</c:v>
                </c:pt>
                <c:pt idx="13992">
                  <c:v>5.1595500000000002E-2</c:v>
                </c:pt>
                <c:pt idx="13993">
                  <c:v>4.95366E-2</c:v>
                </c:pt>
                <c:pt idx="13994">
                  <c:v>4.7457800000000001E-2</c:v>
                </c:pt>
                <c:pt idx="13995">
                  <c:v>4.5360299999999999E-2</c:v>
                </c:pt>
                <c:pt idx="13996">
                  <c:v>4.3246399999999997E-2</c:v>
                </c:pt>
                <c:pt idx="13997">
                  <c:v>4.1118500000000002E-2</c:v>
                </c:pt>
                <c:pt idx="13998">
                  <c:v>3.8978899999999997E-2</c:v>
                </c:pt>
                <c:pt idx="13999">
                  <c:v>3.6829800000000003E-2</c:v>
                </c:pt>
                <c:pt idx="14000">
                  <c:v>3.4673700000000002E-2</c:v>
                </c:pt>
                <c:pt idx="14001">
                  <c:v>3.2511999999999999E-2</c:v>
                </c:pt>
                <c:pt idx="14002">
                  <c:v>3.0345199999999999E-2</c:v>
                </c:pt>
                <c:pt idx="14003">
                  <c:v>2.8175100000000002E-2</c:v>
                </c:pt>
                <c:pt idx="14004">
                  <c:v>2.6004599999999999E-2</c:v>
                </c:pt>
                <c:pt idx="14005">
                  <c:v>2.38376E-2</c:v>
                </c:pt>
                <c:pt idx="14006">
                  <c:v>2.16779E-2</c:v>
                </c:pt>
                <c:pt idx="14007">
                  <c:v>1.9529500000000002E-2</c:v>
                </c:pt>
                <c:pt idx="14008">
                  <c:v>1.7394699999999999E-2</c:v>
                </c:pt>
                <c:pt idx="14009">
                  <c:v>1.5274299999999999E-2</c:v>
                </c:pt>
                <c:pt idx="14010">
                  <c:v>1.31711E-2</c:v>
                </c:pt>
                <c:pt idx="14011">
                  <c:v>1.10895E-2</c:v>
                </c:pt>
                <c:pt idx="14012" formatCode="0.00E+00">
                  <c:v>9.0336500000000007E-3</c:v>
                </c:pt>
                <c:pt idx="14013" formatCode="0.00E+00">
                  <c:v>7.0065500000000003E-3</c:v>
                </c:pt>
                <c:pt idx="14014" formatCode="0.00E+00">
                  <c:v>5.0110299999999997E-3</c:v>
                </c:pt>
                <c:pt idx="14015" formatCode="0.00E+00">
                  <c:v>3.04967E-3</c:v>
                </c:pt>
                <c:pt idx="14016" formatCode="0.00E+00">
                  <c:v>1.12538E-3</c:v>
                </c:pt>
                <c:pt idx="14017" formatCode="0.00E+00">
                  <c:v>-7.5941500000000005E-4</c:v>
                </c:pt>
                <c:pt idx="14018" formatCode="0.00E+00">
                  <c:v>-2.6031000000000001E-3</c:v>
                </c:pt>
                <c:pt idx="14019" formatCode="0.00E+00">
                  <c:v>-4.4036199999999996E-3</c:v>
                </c:pt>
                <c:pt idx="14020" formatCode="0.00E+00">
                  <c:v>-6.15805E-3</c:v>
                </c:pt>
                <c:pt idx="14021" formatCode="0.00E+00">
                  <c:v>-7.8654299999999996E-3</c:v>
                </c:pt>
                <c:pt idx="14022" formatCode="0.00E+00">
                  <c:v>-9.5285100000000005E-3</c:v>
                </c:pt>
                <c:pt idx="14023">
                  <c:v>-1.11442E-2</c:v>
                </c:pt>
                <c:pt idx="14024">
                  <c:v>-1.27025E-2</c:v>
                </c:pt>
                <c:pt idx="14025">
                  <c:v>-1.4200000000000001E-2</c:v>
                </c:pt>
                <c:pt idx="14026">
                  <c:v>-1.5637700000000001E-2</c:v>
                </c:pt>
                <c:pt idx="14027">
                  <c:v>-1.7012300000000001E-2</c:v>
                </c:pt>
                <c:pt idx="14028">
                  <c:v>-1.8320599999999999E-2</c:v>
                </c:pt>
                <c:pt idx="14029">
                  <c:v>-1.9560299999999999E-2</c:v>
                </c:pt>
                <c:pt idx="14030">
                  <c:v>-2.0728699999999999E-2</c:v>
                </c:pt>
                <c:pt idx="14031">
                  <c:v>-2.1824E-2</c:v>
                </c:pt>
                <c:pt idx="14032">
                  <c:v>-2.2845299999999999E-2</c:v>
                </c:pt>
                <c:pt idx="14033">
                  <c:v>-2.3791099999999999E-2</c:v>
                </c:pt>
                <c:pt idx="14034">
                  <c:v>-2.4658900000000001E-2</c:v>
                </c:pt>
                <c:pt idx="14035">
                  <c:v>-2.5446099999999999E-2</c:v>
                </c:pt>
                <c:pt idx="14036">
                  <c:v>-2.6150099999999999E-2</c:v>
                </c:pt>
                <c:pt idx="14037">
                  <c:v>-2.6768199999999999E-2</c:v>
                </c:pt>
                <c:pt idx="14038">
                  <c:v>-2.72985E-2</c:v>
                </c:pt>
                <c:pt idx="14039">
                  <c:v>-2.7740000000000001E-2</c:v>
                </c:pt>
                <c:pt idx="14040">
                  <c:v>-2.8090799999999999E-2</c:v>
                </c:pt>
                <c:pt idx="14041">
                  <c:v>-2.8348100000000001E-2</c:v>
                </c:pt>
                <c:pt idx="14042">
                  <c:v>-2.85096E-2</c:v>
                </c:pt>
                <c:pt idx="14043">
                  <c:v>-2.8574200000000001E-2</c:v>
                </c:pt>
                <c:pt idx="14044">
                  <c:v>-2.8541799999999999E-2</c:v>
                </c:pt>
                <c:pt idx="14045">
                  <c:v>-2.84119E-2</c:v>
                </c:pt>
                <c:pt idx="14046">
                  <c:v>-2.81835E-2</c:v>
                </c:pt>
                <c:pt idx="14047">
                  <c:v>-2.78564E-2</c:v>
                </c:pt>
                <c:pt idx="14048">
                  <c:v>-2.7431000000000001E-2</c:v>
                </c:pt>
                <c:pt idx="14049">
                  <c:v>-2.69077E-2</c:v>
                </c:pt>
                <c:pt idx="14050">
                  <c:v>-2.6286899999999998E-2</c:v>
                </c:pt>
                <c:pt idx="14051">
                  <c:v>-2.5567900000000001E-2</c:v>
                </c:pt>
                <c:pt idx="14052">
                  <c:v>-2.4750299999999999E-2</c:v>
                </c:pt>
                <c:pt idx="14053">
                  <c:v>-2.3834600000000001E-2</c:v>
                </c:pt>
                <c:pt idx="14054">
                  <c:v>-2.2821899999999999E-2</c:v>
                </c:pt>
                <c:pt idx="14055">
                  <c:v>-2.17129E-2</c:v>
                </c:pt>
                <c:pt idx="14056">
                  <c:v>-2.0507999999999998E-2</c:v>
                </c:pt>
                <c:pt idx="14057">
                  <c:v>-1.9207599999999998E-2</c:v>
                </c:pt>
                <c:pt idx="14058">
                  <c:v>-1.7812000000000001E-2</c:v>
                </c:pt>
                <c:pt idx="14059">
                  <c:v>-1.63214E-2</c:v>
                </c:pt>
                <c:pt idx="14060">
                  <c:v>-1.4736300000000001E-2</c:v>
                </c:pt>
                <c:pt idx="14061">
                  <c:v>-1.30572E-2</c:v>
                </c:pt>
                <c:pt idx="14062">
                  <c:v>-1.12853E-2</c:v>
                </c:pt>
                <c:pt idx="14063" formatCode="0.00E+00">
                  <c:v>-9.4225400000000001E-3</c:v>
                </c:pt>
                <c:pt idx="14064" formatCode="0.00E+00">
                  <c:v>-7.4707300000000001E-3</c:v>
                </c:pt>
                <c:pt idx="14065" formatCode="0.00E+00">
                  <c:v>-5.4317499999999999E-3</c:v>
                </c:pt>
                <c:pt idx="14066" formatCode="0.00E+00">
                  <c:v>-3.3073099999999999E-3</c:v>
                </c:pt>
                <c:pt idx="14067" formatCode="0.00E+00">
                  <c:v>-1.09884E-3</c:v>
                </c:pt>
                <c:pt idx="14068" formatCode="0.00E+00">
                  <c:v>1.1920500000000001E-3</c:v>
                </c:pt>
                <c:pt idx="14069" formatCode="0.00E+00">
                  <c:v>3.5634E-3</c:v>
                </c:pt>
                <c:pt idx="14070" formatCode="0.00E+00">
                  <c:v>6.0129199999999997E-3</c:v>
                </c:pt>
                <c:pt idx="14071" formatCode="0.00E+00">
                  <c:v>8.5378999999999993E-3</c:v>
                </c:pt>
                <c:pt idx="14072">
                  <c:v>1.11352E-2</c:v>
                </c:pt>
                <c:pt idx="14073">
                  <c:v>1.3801600000000001E-2</c:v>
                </c:pt>
                <c:pt idx="14074">
                  <c:v>1.6534699999999999E-2</c:v>
                </c:pt>
                <c:pt idx="14075">
                  <c:v>1.9332700000000001E-2</c:v>
                </c:pt>
                <c:pt idx="14076">
                  <c:v>2.2192900000000002E-2</c:v>
                </c:pt>
                <c:pt idx="14077">
                  <c:v>2.5111700000000001E-2</c:v>
                </c:pt>
                <c:pt idx="14078">
                  <c:v>2.8086300000000002E-2</c:v>
                </c:pt>
                <c:pt idx="14079">
                  <c:v>3.11139E-2</c:v>
                </c:pt>
                <c:pt idx="14080">
                  <c:v>3.4190900000000003E-2</c:v>
                </c:pt>
                <c:pt idx="14081">
                  <c:v>3.7313399999999997E-2</c:v>
                </c:pt>
                <c:pt idx="14082">
                  <c:v>4.0477199999999998E-2</c:v>
                </c:pt>
                <c:pt idx="14083">
                  <c:v>4.3678099999999997E-2</c:v>
                </c:pt>
                <c:pt idx="14084">
                  <c:v>4.6912599999999999E-2</c:v>
                </c:pt>
                <c:pt idx="14085">
                  <c:v>5.0177399999999997E-2</c:v>
                </c:pt>
                <c:pt idx="14086">
                  <c:v>5.3469700000000002E-2</c:v>
                </c:pt>
                <c:pt idx="14087">
                  <c:v>5.67859E-2</c:v>
                </c:pt>
                <c:pt idx="14088">
                  <c:v>6.0121599999999997E-2</c:v>
                </c:pt>
                <c:pt idx="14089">
                  <c:v>6.3471100000000003E-2</c:v>
                </c:pt>
                <c:pt idx="14090">
                  <c:v>6.68295E-2</c:v>
                </c:pt>
                <c:pt idx="14091">
                  <c:v>7.0193000000000005E-2</c:v>
                </c:pt>
                <c:pt idx="14092">
                  <c:v>7.3558600000000002E-2</c:v>
                </c:pt>
                <c:pt idx="14093">
                  <c:v>7.6922900000000002E-2</c:v>
                </c:pt>
                <c:pt idx="14094">
                  <c:v>8.0282500000000007E-2</c:v>
                </c:pt>
                <c:pt idx="14095">
                  <c:v>8.3633799999999994E-2</c:v>
                </c:pt>
                <c:pt idx="14096">
                  <c:v>8.6971999999999994E-2</c:v>
                </c:pt>
                <c:pt idx="14097">
                  <c:v>9.02921E-2</c:v>
                </c:pt>
                <c:pt idx="14098">
                  <c:v>9.3590499999999993E-2</c:v>
                </c:pt>
                <c:pt idx="14099">
                  <c:v>9.68643E-2</c:v>
                </c:pt>
                <c:pt idx="14100">
                  <c:v>0.10011</c:v>
                </c:pt>
                <c:pt idx="14101">
                  <c:v>0.103324</c:v>
                </c:pt>
                <c:pt idx="14102">
                  <c:v>0.106501</c:v>
                </c:pt>
                <c:pt idx="14103">
                  <c:v>0.109638</c:v>
                </c:pt>
                <c:pt idx="14104">
                  <c:v>0.112731</c:v>
                </c:pt>
                <c:pt idx="14105">
                  <c:v>0.115775</c:v>
                </c:pt>
                <c:pt idx="14106">
                  <c:v>0.118767</c:v>
                </c:pt>
                <c:pt idx="14107">
                  <c:v>0.12170300000000001</c:v>
                </c:pt>
                <c:pt idx="14108">
                  <c:v>0.12458</c:v>
                </c:pt>
                <c:pt idx="14109">
                  <c:v>0.12739400000000001</c:v>
                </c:pt>
                <c:pt idx="14110">
                  <c:v>0.13014400000000001</c:v>
                </c:pt>
                <c:pt idx="14111">
                  <c:v>0.132825</c:v>
                </c:pt>
                <c:pt idx="14112">
                  <c:v>0.135434</c:v>
                </c:pt>
                <c:pt idx="14113">
                  <c:v>0.13796900000000001</c:v>
                </c:pt>
                <c:pt idx="14114">
                  <c:v>0.140426</c:v>
                </c:pt>
                <c:pt idx="14115">
                  <c:v>0.14280200000000001</c:v>
                </c:pt>
                <c:pt idx="14116">
                  <c:v>0.145093</c:v>
                </c:pt>
                <c:pt idx="14117">
                  <c:v>0.14729500000000001</c:v>
                </c:pt>
                <c:pt idx="14118">
                  <c:v>0.14940600000000001</c:v>
                </c:pt>
                <c:pt idx="14119">
                  <c:v>0.151423</c:v>
                </c:pt>
                <c:pt idx="14120">
                  <c:v>0.15334300000000001</c:v>
                </c:pt>
                <c:pt idx="14121">
                  <c:v>0.155165</c:v>
                </c:pt>
                <c:pt idx="14122">
                  <c:v>0.156886</c:v>
                </c:pt>
                <c:pt idx="14123">
                  <c:v>0.158503</c:v>
                </c:pt>
                <c:pt idx="14124">
                  <c:v>0.16001499999999999</c:v>
                </c:pt>
                <c:pt idx="14125">
                  <c:v>0.16142000000000001</c:v>
                </c:pt>
                <c:pt idx="14126">
                  <c:v>0.162715</c:v>
                </c:pt>
                <c:pt idx="14127">
                  <c:v>0.16389899999999999</c:v>
                </c:pt>
                <c:pt idx="14128">
                  <c:v>0.16497100000000001</c:v>
                </c:pt>
                <c:pt idx="14129">
                  <c:v>0.16592799999999999</c:v>
                </c:pt>
                <c:pt idx="14130">
                  <c:v>0.16677</c:v>
                </c:pt>
                <c:pt idx="14131">
                  <c:v>0.16749600000000001</c:v>
                </c:pt>
                <c:pt idx="14132">
                  <c:v>0.168104</c:v>
                </c:pt>
                <c:pt idx="14133">
                  <c:v>0.16859299999999999</c:v>
                </c:pt>
                <c:pt idx="14134">
                  <c:v>0.16896</c:v>
                </c:pt>
                <c:pt idx="14135">
                  <c:v>0.169207</c:v>
                </c:pt>
                <c:pt idx="14136">
                  <c:v>0.16933100000000001</c:v>
                </c:pt>
                <c:pt idx="14137">
                  <c:v>0.16933200000000001</c:v>
                </c:pt>
                <c:pt idx="14138">
                  <c:v>0.169212</c:v>
                </c:pt>
                <c:pt idx="14139">
                  <c:v>0.16896900000000001</c:v>
                </c:pt>
                <c:pt idx="14140">
                  <c:v>0.168604</c:v>
                </c:pt>
                <c:pt idx="14141">
                  <c:v>0.16811599999999999</c:v>
                </c:pt>
                <c:pt idx="14142">
                  <c:v>0.16750599999999999</c:v>
                </c:pt>
                <c:pt idx="14143">
                  <c:v>0.166773</c:v>
                </c:pt>
                <c:pt idx="14144">
                  <c:v>0.16591800000000001</c:v>
                </c:pt>
                <c:pt idx="14145">
                  <c:v>0.164941</c:v>
                </c:pt>
                <c:pt idx="14146">
                  <c:v>0.16384199999999999</c:v>
                </c:pt>
                <c:pt idx="14147">
                  <c:v>0.16262299999999999</c:v>
                </c:pt>
                <c:pt idx="14148">
                  <c:v>0.16128300000000001</c:v>
                </c:pt>
                <c:pt idx="14149">
                  <c:v>0.159826</c:v>
                </c:pt>
                <c:pt idx="14150">
                  <c:v>0.158251</c:v>
                </c:pt>
                <c:pt idx="14151">
                  <c:v>0.15656</c:v>
                </c:pt>
                <c:pt idx="14152">
                  <c:v>0.154756</c:v>
                </c:pt>
                <c:pt idx="14153">
                  <c:v>0.152838</c:v>
                </c:pt>
                <c:pt idx="14154">
                  <c:v>0.150809</c:v>
                </c:pt>
                <c:pt idx="14155">
                  <c:v>0.148671</c:v>
                </c:pt>
                <c:pt idx="14156">
                  <c:v>0.146425</c:v>
                </c:pt>
                <c:pt idx="14157">
                  <c:v>0.14407400000000001</c:v>
                </c:pt>
                <c:pt idx="14158">
                  <c:v>0.14161899999999999</c:v>
                </c:pt>
                <c:pt idx="14159">
                  <c:v>0.13906199999999999</c:v>
                </c:pt>
                <c:pt idx="14160">
                  <c:v>0.136406</c:v>
                </c:pt>
                <c:pt idx="14161">
                  <c:v>0.133654</c:v>
                </c:pt>
                <c:pt idx="14162">
                  <c:v>0.13080800000000001</c:v>
                </c:pt>
                <c:pt idx="14163">
                  <c:v>0.12787000000000001</c:v>
                </c:pt>
                <c:pt idx="14164">
                  <c:v>0.124843</c:v>
                </c:pt>
                <c:pt idx="14165">
                  <c:v>0.12173</c:v>
                </c:pt>
                <c:pt idx="14166">
                  <c:v>0.118534</c:v>
                </c:pt>
                <c:pt idx="14167">
                  <c:v>0.115257</c:v>
                </c:pt>
                <c:pt idx="14168">
                  <c:v>0.111901</c:v>
                </c:pt>
                <c:pt idx="14169">
                  <c:v>0.10847</c:v>
                </c:pt>
                <c:pt idx="14170">
                  <c:v>0.104965</c:v>
                </c:pt>
                <c:pt idx="14171">
                  <c:v>0.101391</c:v>
                </c:pt>
                <c:pt idx="14172">
                  <c:v>9.77489E-2</c:v>
                </c:pt>
                <c:pt idx="14173">
                  <c:v>9.4044000000000003E-2</c:v>
                </c:pt>
                <c:pt idx="14174">
                  <c:v>9.0279700000000004E-2</c:v>
                </c:pt>
                <c:pt idx="14175">
                  <c:v>8.6458999999999994E-2</c:v>
                </c:pt>
                <c:pt idx="14176">
                  <c:v>8.2584699999999997E-2</c:v>
                </c:pt>
                <c:pt idx="14177">
                  <c:v>7.8659599999999996E-2</c:v>
                </c:pt>
                <c:pt idx="14178">
                  <c:v>7.4687299999999998E-2</c:v>
                </c:pt>
                <c:pt idx="14179">
                  <c:v>7.0671600000000001E-2</c:v>
                </c:pt>
                <c:pt idx="14180">
                  <c:v>6.6616499999999995E-2</c:v>
                </c:pt>
                <c:pt idx="14181">
                  <c:v>6.2525999999999998E-2</c:v>
                </c:pt>
                <c:pt idx="14182">
                  <c:v>5.8403900000000002E-2</c:v>
                </c:pt>
                <c:pt idx="14183">
                  <c:v>5.42541E-2</c:v>
                </c:pt>
                <c:pt idx="14184">
                  <c:v>5.00805E-2</c:v>
                </c:pt>
                <c:pt idx="14185">
                  <c:v>4.5886999999999997E-2</c:v>
                </c:pt>
                <c:pt idx="14186">
                  <c:v>4.16768E-2</c:v>
                </c:pt>
                <c:pt idx="14187">
                  <c:v>3.7453199999999999E-2</c:v>
                </c:pt>
                <c:pt idx="14188">
                  <c:v>3.3218600000000001E-2</c:v>
                </c:pt>
                <c:pt idx="14189">
                  <c:v>2.8975899999999999E-2</c:v>
                </c:pt>
                <c:pt idx="14190">
                  <c:v>2.4728E-2</c:v>
                </c:pt>
                <c:pt idx="14191">
                  <c:v>2.04785E-2</c:v>
                </c:pt>
                <c:pt idx="14192">
                  <c:v>1.62308E-2</c:v>
                </c:pt>
                <c:pt idx="14193">
                  <c:v>1.19881E-2</c:v>
                </c:pt>
                <c:pt idx="14194" formatCode="0.00E+00">
                  <c:v>7.7535599999999996E-3</c:v>
                </c:pt>
                <c:pt idx="14195" formatCode="0.00E+00">
                  <c:v>3.5304300000000002E-3</c:v>
                </c:pt>
                <c:pt idx="14196" formatCode="0.00E+00">
                  <c:v>-6.7790199999999998E-4</c:v>
                </c:pt>
                <c:pt idx="14197" formatCode="0.00E+00">
                  <c:v>-4.8682899999999999E-3</c:v>
                </c:pt>
                <c:pt idx="14198" formatCode="0.00E+00">
                  <c:v>-9.0378100000000003E-3</c:v>
                </c:pt>
                <c:pt idx="14199">
                  <c:v>-1.3183500000000001E-2</c:v>
                </c:pt>
                <c:pt idx="14200">
                  <c:v>-1.73023E-2</c:v>
                </c:pt>
                <c:pt idx="14201">
                  <c:v>-2.1390800000000001E-2</c:v>
                </c:pt>
                <c:pt idx="14202">
                  <c:v>-2.54459E-2</c:v>
                </c:pt>
                <c:pt idx="14203">
                  <c:v>-2.94647E-2</c:v>
                </c:pt>
                <c:pt idx="14204">
                  <c:v>-3.3444500000000002E-2</c:v>
                </c:pt>
                <c:pt idx="14205">
                  <c:v>-3.73835E-2</c:v>
                </c:pt>
                <c:pt idx="14206">
                  <c:v>-4.1279900000000001E-2</c:v>
                </c:pt>
                <c:pt idx="14207">
                  <c:v>-4.5131999999999999E-2</c:v>
                </c:pt>
                <c:pt idx="14208">
                  <c:v>-4.8937700000000001E-2</c:v>
                </c:pt>
                <c:pt idx="14209">
                  <c:v>-5.2694299999999999E-2</c:v>
                </c:pt>
                <c:pt idx="14210">
                  <c:v>-5.6399400000000002E-2</c:v>
                </c:pt>
                <c:pt idx="14211">
                  <c:v>-6.0050399999999997E-2</c:v>
                </c:pt>
                <c:pt idx="14212">
                  <c:v>-6.3644400000000004E-2</c:v>
                </c:pt>
                <c:pt idx="14213">
                  <c:v>-6.7178299999999996E-2</c:v>
                </c:pt>
                <c:pt idx="14214">
                  <c:v>-7.0650000000000004E-2</c:v>
                </c:pt>
                <c:pt idx="14215">
                  <c:v>-7.4057100000000001E-2</c:v>
                </c:pt>
                <c:pt idx="14216">
                  <c:v>-7.7397199999999999E-2</c:v>
                </c:pt>
                <c:pt idx="14217">
                  <c:v>-8.0668400000000001E-2</c:v>
                </c:pt>
                <c:pt idx="14218">
                  <c:v>-8.3868899999999996E-2</c:v>
                </c:pt>
                <c:pt idx="14219">
                  <c:v>-8.6996900000000002E-2</c:v>
                </c:pt>
                <c:pt idx="14220">
                  <c:v>-9.0050900000000003E-2</c:v>
                </c:pt>
                <c:pt idx="14221">
                  <c:v>-9.3030199999999993E-2</c:v>
                </c:pt>
                <c:pt idx="14222">
                  <c:v>-9.5934000000000005E-2</c:v>
                </c:pt>
                <c:pt idx="14223">
                  <c:v>-9.8761699999999994E-2</c:v>
                </c:pt>
                <c:pt idx="14224">
                  <c:v>-0.10151200000000001</c:v>
                </c:pt>
                <c:pt idx="14225">
                  <c:v>-0.104185</c:v>
                </c:pt>
                <c:pt idx="14226">
                  <c:v>-0.106776</c:v>
                </c:pt>
                <c:pt idx="14227">
                  <c:v>-0.109282</c:v>
                </c:pt>
                <c:pt idx="14228">
                  <c:v>-0.111703</c:v>
                </c:pt>
                <c:pt idx="14229">
                  <c:v>-0.114039</c:v>
                </c:pt>
                <c:pt idx="14230">
                  <c:v>-0.116289</c:v>
                </c:pt>
                <c:pt idx="14231">
                  <c:v>-0.118454</c:v>
                </c:pt>
                <c:pt idx="14232">
                  <c:v>-0.120532</c:v>
                </c:pt>
                <c:pt idx="14233">
                  <c:v>-0.122525</c:v>
                </c:pt>
                <c:pt idx="14234">
                  <c:v>-0.124432</c:v>
                </c:pt>
                <c:pt idx="14235">
                  <c:v>-0.12625400000000001</c:v>
                </c:pt>
                <c:pt idx="14236">
                  <c:v>-0.12798999999999999</c:v>
                </c:pt>
                <c:pt idx="14237">
                  <c:v>-0.12964200000000001</c:v>
                </c:pt>
                <c:pt idx="14238">
                  <c:v>-0.13120899999999999</c:v>
                </c:pt>
                <c:pt idx="14239">
                  <c:v>-0.132689</c:v>
                </c:pt>
                <c:pt idx="14240">
                  <c:v>-0.13408200000000001</c:v>
                </c:pt>
                <c:pt idx="14241">
                  <c:v>-0.13539000000000001</c:v>
                </c:pt>
                <c:pt idx="14242">
                  <c:v>-0.13661300000000001</c:v>
                </c:pt>
                <c:pt idx="14243">
                  <c:v>-0.13775299999999999</c:v>
                </c:pt>
                <c:pt idx="14244">
                  <c:v>-0.13880899999999999</c:v>
                </c:pt>
                <c:pt idx="14245">
                  <c:v>-0.13978399999999999</c:v>
                </c:pt>
                <c:pt idx="14246">
                  <c:v>-0.140678</c:v>
                </c:pt>
                <c:pt idx="14247">
                  <c:v>-0.14149100000000001</c:v>
                </c:pt>
                <c:pt idx="14248">
                  <c:v>-0.14222399999999999</c:v>
                </c:pt>
                <c:pt idx="14249">
                  <c:v>-0.142877</c:v>
                </c:pt>
                <c:pt idx="14250">
                  <c:v>-0.14344999999999999</c:v>
                </c:pt>
                <c:pt idx="14251">
                  <c:v>-0.14394499999999999</c:v>
                </c:pt>
                <c:pt idx="14252">
                  <c:v>-0.14436099999999999</c:v>
                </c:pt>
                <c:pt idx="14253">
                  <c:v>-0.14469899999999999</c:v>
                </c:pt>
                <c:pt idx="14254">
                  <c:v>-0.144958</c:v>
                </c:pt>
                <c:pt idx="14255">
                  <c:v>-0.14514099999999999</c:v>
                </c:pt>
                <c:pt idx="14256">
                  <c:v>-0.14524899999999999</c:v>
                </c:pt>
                <c:pt idx="14257">
                  <c:v>-0.145284</c:v>
                </c:pt>
                <c:pt idx="14258">
                  <c:v>-0.14524799999999999</c:v>
                </c:pt>
                <c:pt idx="14259">
                  <c:v>-0.14514299999999999</c:v>
                </c:pt>
                <c:pt idx="14260">
                  <c:v>-0.14496899999999999</c:v>
                </c:pt>
                <c:pt idx="14261">
                  <c:v>-0.144728</c:v>
                </c:pt>
                <c:pt idx="14262">
                  <c:v>-0.144423</c:v>
                </c:pt>
                <c:pt idx="14263">
                  <c:v>-0.14405399999999999</c:v>
                </c:pt>
                <c:pt idx="14264">
                  <c:v>-0.143625</c:v>
                </c:pt>
                <c:pt idx="14265">
                  <c:v>-0.14313799999999999</c:v>
                </c:pt>
                <c:pt idx="14266">
                  <c:v>-0.142595</c:v>
                </c:pt>
                <c:pt idx="14267">
                  <c:v>-0.14199500000000001</c:v>
                </c:pt>
                <c:pt idx="14268">
                  <c:v>-0.14133899999999999</c:v>
                </c:pt>
                <c:pt idx="14269">
                  <c:v>-0.140625</c:v>
                </c:pt>
                <c:pt idx="14270">
                  <c:v>-0.13985600000000001</c:v>
                </c:pt>
                <c:pt idx="14271">
                  <c:v>-0.13903199999999999</c:v>
                </c:pt>
                <c:pt idx="14272">
                  <c:v>-0.138154</c:v>
                </c:pt>
                <c:pt idx="14273">
                  <c:v>-0.13722500000000001</c:v>
                </c:pt>
                <c:pt idx="14274">
                  <c:v>-0.13624800000000001</c:v>
                </c:pt>
                <c:pt idx="14275">
                  <c:v>-0.13522500000000001</c:v>
                </c:pt>
                <c:pt idx="14276">
                  <c:v>-0.134159</c:v>
                </c:pt>
                <c:pt idx="14277">
                  <c:v>-0.13305</c:v>
                </c:pt>
                <c:pt idx="14278">
                  <c:v>-0.13190099999999999</c:v>
                </c:pt>
                <c:pt idx="14279">
                  <c:v>-0.130714</c:v>
                </c:pt>
                <c:pt idx="14280">
                  <c:v>-0.129494</c:v>
                </c:pt>
                <c:pt idx="14281">
                  <c:v>-0.12824099999999999</c:v>
                </c:pt>
                <c:pt idx="14282">
                  <c:v>-0.12695699999999999</c:v>
                </c:pt>
                <c:pt idx="14283">
                  <c:v>-0.125643</c:v>
                </c:pt>
                <c:pt idx="14284">
                  <c:v>-0.124303</c:v>
                </c:pt>
                <c:pt idx="14285">
                  <c:v>-0.122937</c:v>
                </c:pt>
                <c:pt idx="14286">
                  <c:v>-0.121545</c:v>
                </c:pt>
                <c:pt idx="14287">
                  <c:v>-0.120128</c:v>
                </c:pt>
                <c:pt idx="14288">
                  <c:v>-0.118687</c:v>
                </c:pt>
                <c:pt idx="14289">
                  <c:v>-0.11722299999999999</c:v>
                </c:pt>
                <c:pt idx="14290">
                  <c:v>-0.115735</c:v>
                </c:pt>
                <c:pt idx="14291">
                  <c:v>-0.11422400000000001</c:v>
                </c:pt>
                <c:pt idx="14292">
                  <c:v>-0.112691</c:v>
                </c:pt>
                <c:pt idx="14293">
                  <c:v>-0.111138</c:v>
                </c:pt>
                <c:pt idx="14294">
                  <c:v>-0.109569</c:v>
                </c:pt>
                <c:pt idx="14295">
                  <c:v>-0.107986</c:v>
                </c:pt>
                <c:pt idx="14296">
                  <c:v>-0.106392</c:v>
                </c:pt>
                <c:pt idx="14297">
                  <c:v>-0.104786</c:v>
                </c:pt>
                <c:pt idx="14298">
                  <c:v>-0.103169</c:v>
                </c:pt>
                <c:pt idx="14299">
                  <c:v>-0.101544</c:v>
                </c:pt>
                <c:pt idx="14300">
                  <c:v>-9.9908999999999998E-2</c:v>
                </c:pt>
                <c:pt idx="14301">
                  <c:v>-9.8265699999999997E-2</c:v>
                </c:pt>
                <c:pt idx="14302">
                  <c:v>-9.6614900000000004E-2</c:v>
                </c:pt>
                <c:pt idx="14303">
                  <c:v>-9.4956700000000005E-2</c:v>
                </c:pt>
                <c:pt idx="14304">
                  <c:v>-9.3291600000000002E-2</c:v>
                </c:pt>
                <c:pt idx="14305">
                  <c:v>-9.1620199999999999E-2</c:v>
                </c:pt>
                <c:pt idx="14306">
                  <c:v>-8.9942900000000006E-2</c:v>
                </c:pt>
                <c:pt idx="14307">
                  <c:v>-8.8260699999999997E-2</c:v>
                </c:pt>
                <c:pt idx="14308">
                  <c:v>-8.6576299999999995E-2</c:v>
                </c:pt>
                <c:pt idx="14309">
                  <c:v>-8.4892400000000007E-2</c:v>
                </c:pt>
                <c:pt idx="14310">
                  <c:v>-8.3210300000000001E-2</c:v>
                </c:pt>
                <c:pt idx="14311">
                  <c:v>-8.1531199999999998E-2</c:v>
                </c:pt>
                <c:pt idx="14312">
                  <c:v>-7.9856700000000003E-2</c:v>
                </c:pt>
                <c:pt idx="14313">
                  <c:v>-7.81858E-2</c:v>
                </c:pt>
                <c:pt idx="14314">
                  <c:v>-7.6515200000000005E-2</c:v>
                </c:pt>
                <c:pt idx="14315">
                  <c:v>-7.4842699999999998E-2</c:v>
                </c:pt>
                <c:pt idx="14316">
                  <c:v>-7.3169600000000001E-2</c:v>
                </c:pt>
                <c:pt idx="14317">
                  <c:v>-7.1498199999999998E-2</c:v>
                </c:pt>
                <c:pt idx="14318">
                  <c:v>-6.9830900000000001E-2</c:v>
                </c:pt>
                <c:pt idx="14319">
                  <c:v>-6.8169499999999994E-2</c:v>
                </c:pt>
                <c:pt idx="14320">
                  <c:v>-6.6514599999999993E-2</c:v>
                </c:pt>
                <c:pt idx="14321">
                  <c:v>-6.4865999999999993E-2</c:v>
                </c:pt>
                <c:pt idx="14322">
                  <c:v>-6.3224500000000003E-2</c:v>
                </c:pt>
                <c:pt idx="14323">
                  <c:v>-6.1592500000000001E-2</c:v>
                </c:pt>
                <c:pt idx="14324">
                  <c:v>-5.9973400000000003E-2</c:v>
                </c:pt>
                <c:pt idx="14325">
                  <c:v>-5.8369600000000001E-2</c:v>
                </c:pt>
                <c:pt idx="14326">
                  <c:v>-5.6780700000000003E-2</c:v>
                </c:pt>
                <c:pt idx="14327">
                  <c:v>-5.5205499999999998E-2</c:v>
                </c:pt>
                <c:pt idx="14328">
                  <c:v>-5.3644200000000003E-2</c:v>
                </c:pt>
                <c:pt idx="14329">
                  <c:v>-5.2098100000000001E-2</c:v>
                </c:pt>
                <c:pt idx="14330">
                  <c:v>-5.0568000000000002E-2</c:v>
                </c:pt>
                <c:pt idx="14331">
                  <c:v>-4.9054300000000002E-2</c:v>
                </c:pt>
                <c:pt idx="14332">
                  <c:v>-4.7558999999999997E-2</c:v>
                </c:pt>
                <c:pt idx="14333">
                  <c:v>-4.6085300000000003E-2</c:v>
                </c:pt>
                <c:pt idx="14334">
                  <c:v>-4.4636200000000001E-2</c:v>
                </c:pt>
                <c:pt idx="14335">
                  <c:v>-4.32144E-2</c:v>
                </c:pt>
                <c:pt idx="14336">
                  <c:v>-4.1821200000000003E-2</c:v>
                </c:pt>
                <c:pt idx="14337">
                  <c:v>-4.0457300000000002E-2</c:v>
                </c:pt>
                <c:pt idx="14338">
                  <c:v>-3.9123199999999997E-2</c:v>
                </c:pt>
                <c:pt idx="14339">
                  <c:v>-3.78188E-2</c:v>
                </c:pt>
                <c:pt idx="14340">
                  <c:v>-3.6543899999999997E-2</c:v>
                </c:pt>
                <c:pt idx="14341">
                  <c:v>-3.5299200000000003E-2</c:v>
                </c:pt>
                <c:pt idx="14342">
                  <c:v>-3.4087199999999998E-2</c:v>
                </c:pt>
                <c:pt idx="14343">
                  <c:v>-3.29109E-2</c:v>
                </c:pt>
                <c:pt idx="14344">
                  <c:v>-3.1773299999999997E-2</c:v>
                </c:pt>
                <c:pt idx="14345">
                  <c:v>-3.0676999999999999E-2</c:v>
                </c:pt>
                <c:pt idx="14346">
                  <c:v>-2.9624399999999999E-2</c:v>
                </c:pt>
                <c:pt idx="14347">
                  <c:v>-2.86176E-2</c:v>
                </c:pt>
                <c:pt idx="14348">
                  <c:v>-2.7658100000000001E-2</c:v>
                </c:pt>
                <c:pt idx="14349">
                  <c:v>-2.6747799999999999E-2</c:v>
                </c:pt>
                <c:pt idx="14350">
                  <c:v>-2.5888999999999999E-2</c:v>
                </c:pt>
                <c:pt idx="14351">
                  <c:v>-2.50844E-2</c:v>
                </c:pt>
                <c:pt idx="14352">
                  <c:v>-2.43371E-2</c:v>
                </c:pt>
                <c:pt idx="14353">
                  <c:v>-2.3649199999999999E-2</c:v>
                </c:pt>
                <c:pt idx="14354">
                  <c:v>-2.3020200000000001E-2</c:v>
                </c:pt>
                <c:pt idx="14355">
                  <c:v>-2.2447499999999999E-2</c:v>
                </c:pt>
                <c:pt idx="14356">
                  <c:v>-2.1929500000000001E-2</c:v>
                </c:pt>
                <c:pt idx="14357">
                  <c:v>-2.1467E-2</c:v>
                </c:pt>
                <c:pt idx="14358">
                  <c:v>-2.1061400000000001E-2</c:v>
                </c:pt>
                <c:pt idx="14359">
                  <c:v>-2.0712299999999999E-2</c:v>
                </c:pt>
                <c:pt idx="14360">
                  <c:v>-2.04201E-2</c:v>
                </c:pt>
                <c:pt idx="14361">
                  <c:v>-2.01888E-2</c:v>
                </c:pt>
                <c:pt idx="14362">
                  <c:v>-2.0022700000000001E-2</c:v>
                </c:pt>
                <c:pt idx="14363">
                  <c:v>-1.99235E-2</c:v>
                </c:pt>
                <c:pt idx="14364">
                  <c:v>-1.9891099999999998E-2</c:v>
                </c:pt>
                <c:pt idx="14365">
                  <c:v>-1.9926800000000001E-2</c:v>
                </c:pt>
                <c:pt idx="14366">
                  <c:v>-2.0034E-2</c:v>
                </c:pt>
                <c:pt idx="14367">
                  <c:v>-2.0216600000000001E-2</c:v>
                </c:pt>
                <c:pt idx="14368">
                  <c:v>-2.0476600000000001E-2</c:v>
                </c:pt>
                <c:pt idx="14369">
                  <c:v>-2.0813499999999999E-2</c:v>
                </c:pt>
                <c:pt idx="14370">
                  <c:v>-2.1228400000000001E-2</c:v>
                </c:pt>
                <c:pt idx="14371">
                  <c:v>-2.17229E-2</c:v>
                </c:pt>
                <c:pt idx="14372">
                  <c:v>-2.2296199999999999E-2</c:v>
                </c:pt>
                <c:pt idx="14373">
                  <c:v>-2.2944300000000001E-2</c:v>
                </c:pt>
                <c:pt idx="14374">
                  <c:v>-2.3663799999999999E-2</c:v>
                </c:pt>
                <c:pt idx="14375">
                  <c:v>-2.4453800000000001E-2</c:v>
                </c:pt>
                <c:pt idx="14376">
                  <c:v>-2.5314E-2</c:v>
                </c:pt>
                <c:pt idx="14377">
                  <c:v>-2.62445E-2</c:v>
                </c:pt>
                <c:pt idx="14378">
                  <c:v>-2.7245399999999999E-2</c:v>
                </c:pt>
                <c:pt idx="14379">
                  <c:v>-2.8316000000000001E-2</c:v>
                </c:pt>
                <c:pt idx="14380">
                  <c:v>-2.9456099999999999E-2</c:v>
                </c:pt>
                <c:pt idx="14381">
                  <c:v>-3.0667199999999999E-2</c:v>
                </c:pt>
                <c:pt idx="14382">
                  <c:v>-3.1951399999999998E-2</c:v>
                </c:pt>
                <c:pt idx="14383">
                  <c:v>-3.33081E-2</c:v>
                </c:pt>
                <c:pt idx="14384">
                  <c:v>-3.4734500000000001E-2</c:v>
                </c:pt>
                <c:pt idx="14385">
                  <c:v>-3.6230199999999997E-2</c:v>
                </c:pt>
                <c:pt idx="14386">
                  <c:v>-3.7795700000000002E-2</c:v>
                </c:pt>
                <c:pt idx="14387">
                  <c:v>-3.9429899999999997E-2</c:v>
                </c:pt>
                <c:pt idx="14388">
                  <c:v>-4.1130699999999999E-2</c:v>
                </c:pt>
                <c:pt idx="14389">
                  <c:v>-4.28961E-2</c:v>
                </c:pt>
                <c:pt idx="14390">
                  <c:v>-4.4723499999999999E-2</c:v>
                </c:pt>
                <c:pt idx="14391">
                  <c:v>-4.6611300000000001E-2</c:v>
                </c:pt>
                <c:pt idx="14392">
                  <c:v>-4.85581E-2</c:v>
                </c:pt>
                <c:pt idx="14393">
                  <c:v>-5.0561000000000002E-2</c:v>
                </c:pt>
                <c:pt idx="14394">
                  <c:v>-5.2616900000000001E-2</c:v>
                </c:pt>
                <c:pt idx="14395">
                  <c:v>-5.4724799999999997E-2</c:v>
                </c:pt>
                <c:pt idx="14396">
                  <c:v>-5.68846E-2</c:v>
                </c:pt>
                <c:pt idx="14397">
                  <c:v>-5.9095399999999999E-2</c:v>
                </c:pt>
                <c:pt idx="14398">
                  <c:v>-6.1355899999999998E-2</c:v>
                </c:pt>
                <c:pt idx="14399">
                  <c:v>-6.3666E-2</c:v>
                </c:pt>
                <c:pt idx="14400">
                  <c:v>-6.6024200000000005E-2</c:v>
                </c:pt>
                <c:pt idx="14401">
                  <c:v>-6.8424499999999999E-2</c:v>
                </c:pt>
                <c:pt idx="14402">
                  <c:v>-7.0858000000000004E-2</c:v>
                </c:pt>
                <c:pt idx="14403">
                  <c:v>-7.3318300000000003E-2</c:v>
                </c:pt>
                <c:pt idx="14404">
                  <c:v>-7.5804999999999997E-2</c:v>
                </c:pt>
                <c:pt idx="14405">
                  <c:v>-7.8320000000000001E-2</c:v>
                </c:pt>
                <c:pt idx="14406">
                  <c:v>-8.0862199999999995E-2</c:v>
                </c:pt>
                <c:pt idx="14407">
                  <c:v>-8.3426799999999995E-2</c:v>
                </c:pt>
                <c:pt idx="14408">
                  <c:v>-8.6008100000000004E-2</c:v>
                </c:pt>
                <c:pt idx="14409">
                  <c:v>-8.8601799999999994E-2</c:v>
                </c:pt>
                <c:pt idx="14410">
                  <c:v>-9.1206800000000005E-2</c:v>
                </c:pt>
                <c:pt idx="14411">
                  <c:v>-9.3826199999999998E-2</c:v>
                </c:pt>
                <c:pt idx="14412">
                  <c:v>-9.6463099999999996E-2</c:v>
                </c:pt>
                <c:pt idx="14413">
                  <c:v>-9.9116599999999999E-2</c:v>
                </c:pt>
                <c:pt idx="14414">
                  <c:v>-0.101782</c:v>
                </c:pt>
                <c:pt idx="14415">
                  <c:v>-0.10445500000000001</c:v>
                </c:pt>
                <c:pt idx="14416">
                  <c:v>-0.107131</c:v>
                </c:pt>
                <c:pt idx="14417">
                  <c:v>-0.109809</c:v>
                </c:pt>
                <c:pt idx="14418">
                  <c:v>-0.112483</c:v>
                </c:pt>
                <c:pt idx="14419">
                  <c:v>-0.115152</c:v>
                </c:pt>
                <c:pt idx="14420">
                  <c:v>-0.117812</c:v>
                </c:pt>
                <c:pt idx="14421">
                  <c:v>-0.12046900000000001</c:v>
                </c:pt>
                <c:pt idx="14422">
                  <c:v>-0.123126</c:v>
                </c:pt>
                <c:pt idx="14423">
                  <c:v>-0.12578600000000001</c:v>
                </c:pt>
                <c:pt idx="14424">
                  <c:v>-0.12844800000000001</c:v>
                </c:pt>
                <c:pt idx="14425">
                  <c:v>-0.13111</c:v>
                </c:pt>
                <c:pt idx="14426">
                  <c:v>-0.133773</c:v>
                </c:pt>
                <c:pt idx="14427">
                  <c:v>-0.136432</c:v>
                </c:pt>
                <c:pt idx="14428">
                  <c:v>-0.13908400000000001</c:v>
                </c:pt>
                <c:pt idx="14429">
                  <c:v>-0.14172799999999999</c:v>
                </c:pt>
                <c:pt idx="14430">
                  <c:v>-0.14436399999999999</c:v>
                </c:pt>
                <c:pt idx="14431">
                  <c:v>-0.14699100000000001</c:v>
                </c:pt>
                <c:pt idx="14432">
                  <c:v>-0.14960399999999999</c:v>
                </c:pt>
                <c:pt idx="14433">
                  <c:v>-0.152203</c:v>
                </c:pt>
                <c:pt idx="14434">
                  <c:v>-0.15478900000000001</c:v>
                </c:pt>
                <c:pt idx="14435">
                  <c:v>-0.157362</c:v>
                </c:pt>
                <c:pt idx="14436">
                  <c:v>-0.15992100000000001</c:v>
                </c:pt>
                <c:pt idx="14437">
                  <c:v>-0.162464</c:v>
                </c:pt>
                <c:pt idx="14438">
                  <c:v>-0.164993</c:v>
                </c:pt>
                <c:pt idx="14439">
                  <c:v>-0.16750699999999999</c:v>
                </c:pt>
                <c:pt idx="14440">
                  <c:v>-0.17000699999999999</c:v>
                </c:pt>
                <c:pt idx="14441">
                  <c:v>-0.17249400000000001</c:v>
                </c:pt>
                <c:pt idx="14442">
                  <c:v>-0.17496700000000001</c:v>
                </c:pt>
                <c:pt idx="14443">
                  <c:v>-0.177422</c:v>
                </c:pt>
                <c:pt idx="14444">
                  <c:v>-0.17986099999999999</c:v>
                </c:pt>
                <c:pt idx="14445">
                  <c:v>-0.182284</c:v>
                </c:pt>
                <c:pt idx="14446">
                  <c:v>-0.184694</c:v>
                </c:pt>
                <c:pt idx="14447">
                  <c:v>-0.187087</c:v>
                </c:pt>
                <c:pt idx="14448">
                  <c:v>-0.18946299999999999</c:v>
                </c:pt>
                <c:pt idx="14449">
                  <c:v>-0.19182399999999999</c:v>
                </c:pt>
                <c:pt idx="14450">
                  <c:v>-0.19417400000000001</c:v>
                </c:pt>
                <c:pt idx="14451">
                  <c:v>-0.196515</c:v>
                </c:pt>
                <c:pt idx="14452">
                  <c:v>-0.19885</c:v>
                </c:pt>
                <c:pt idx="14453">
                  <c:v>-0.20118</c:v>
                </c:pt>
                <c:pt idx="14454">
                  <c:v>-0.203512</c:v>
                </c:pt>
                <c:pt idx="14455">
                  <c:v>-0.205848</c:v>
                </c:pt>
                <c:pt idx="14456">
                  <c:v>-0.20818999999999999</c:v>
                </c:pt>
                <c:pt idx="14457">
                  <c:v>-0.210537</c:v>
                </c:pt>
                <c:pt idx="14458">
                  <c:v>-0.21288899999999999</c:v>
                </c:pt>
                <c:pt idx="14459">
                  <c:v>-0.21524399999999999</c:v>
                </c:pt>
                <c:pt idx="14460">
                  <c:v>-0.21759700000000001</c:v>
                </c:pt>
                <c:pt idx="14461">
                  <c:v>-0.21993699999999999</c:v>
                </c:pt>
                <c:pt idx="14462">
                  <c:v>-0.22226199999999999</c:v>
                </c:pt>
                <c:pt idx="14463">
                  <c:v>-0.22457099999999999</c:v>
                </c:pt>
                <c:pt idx="14464">
                  <c:v>-0.22686400000000001</c:v>
                </c:pt>
                <c:pt idx="14465">
                  <c:v>-0.22914899999999999</c:v>
                </c:pt>
                <c:pt idx="14466">
                  <c:v>-0.23142699999999999</c:v>
                </c:pt>
                <c:pt idx="14467">
                  <c:v>-0.23369699999999999</c:v>
                </c:pt>
                <c:pt idx="14468">
                  <c:v>-0.235955</c:v>
                </c:pt>
                <c:pt idx="14469">
                  <c:v>-0.23819799999999999</c:v>
                </c:pt>
                <c:pt idx="14470">
                  <c:v>-0.240422</c:v>
                </c:pt>
                <c:pt idx="14471">
                  <c:v>-0.24262300000000001</c:v>
                </c:pt>
                <c:pt idx="14472">
                  <c:v>-0.24479699999999999</c:v>
                </c:pt>
                <c:pt idx="14473">
                  <c:v>-0.246945</c:v>
                </c:pt>
                <c:pt idx="14474">
                  <c:v>-0.24906700000000001</c:v>
                </c:pt>
                <c:pt idx="14475">
                  <c:v>-0.251162</c:v>
                </c:pt>
                <c:pt idx="14476">
                  <c:v>-0.25322699999999998</c:v>
                </c:pt>
                <c:pt idx="14477">
                  <c:v>-0.25525799999999998</c:v>
                </c:pt>
                <c:pt idx="14478">
                  <c:v>-0.25725199999999998</c:v>
                </c:pt>
                <c:pt idx="14479">
                  <c:v>-0.25920799999999999</c:v>
                </c:pt>
                <c:pt idx="14480">
                  <c:v>-0.26112299999999999</c:v>
                </c:pt>
                <c:pt idx="14481">
                  <c:v>-0.26299499999999998</c:v>
                </c:pt>
                <c:pt idx="14482">
                  <c:v>-0.26482099999999997</c:v>
                </c:pt>
                <c:pt idx="14483">
                  <c:v>-0.26659899999999997</c:v>
                </c:pt>
                <c:pt idx="14484">
                  <c:v>-0.26832899999999998</c:v>
                </c:pt>
                <c:pt idx="14485">
                  <c:v>-0.270011</c:v>
                </c:pt>
                <c:pt idx="14486">
                  <c:v>-0.271644</c:v>
                </c:pt>
                <c:pt idx="14487">
                  <c:v>-0.27322600000000002</c:v>
                </c:pt>
                <c:pt idx="14488">
                  <c:v>-0.27475699999999997</c:v>
                </c:pt>
                <c:pt idx="14489">
                  <c:v>-0.27623599999999998</c:v>
                </c:pt>
                <c:pt idx="14490">
                  <c:v>-0.27765699999999999</c:v>
                </c:pt>
                <c:pt idx="14491">
                  <c:v>-0.27901500000000001</c:v>
                </c:pt>
                <c:pt idx="14492">
                  <c:v>-0.28031600000000001</c:v>
                </c:pt>
                <c:pt idx="14493">
                  <c:v>-0.28156199999999998</c:v>
                </c:pt>
                <c:pt idx="14494">
                  <c:v>-0.28274899999999997</c:v>
                </c:pt>
                <c:pt idx="14495">
                  <c:v>-0.28386899999999998</c:v>
                </c:pt>
                <c:pt idx="14496">
                  <c:v>-0.28492200000000001</c:v>
                </c:pt>
                <c:pt idx="14497">
                  <c:v>-0.285908</c:v>
                </c:pt>
                <c:pt idx="14498">
                  <c:v>-0.286833</c:v>
                </c:pt>
                <c:pt idx="14499">
                  <c:v>-0.28770600000000002</c:v>
                </c:pt>
                <c:pt idx="14500">
                  <c:v>-0.28853000000000001</c:v>
                </c:pt>
                <c:pt idx="14501">
                  <c:v>-0.28930499999999998</c:v>
                </c:pt>
                <c:pt idx="14502">
                  <c:v>-0.29002600000000001</c:v>
                </c:pt>
                <c:pt idx="14503">
                  <c:v>-0.29069099999999998</c:v>
                </c:pt>
                <c:pt idx="14504">
                  <c:v>-0.291298</c:v>
                </c:pt>
                <c:pt idx="14505">
                  <c:v>-0.29184300000000002</c:v>
                </c:pt>
                <c:pt idx="14506">
                  <c:v>-0.292321</c:v>
                </c:pt>
                <c:pt idx="14507">
                  <c:v>-0.29272700000000001</c:v>
                </c:pt>
                <c:pt idx="14508">
                  <c:v>-0.29306399999999999</c:v>
                </c:pt>
                <c:pt idx="14509">
                  <c:v>-0.29334100000000002</c:v>
                </c:pt>
                <c:pt idx="14510">
                  <c:v>-0.29356199999999999</c:v>
                </c:pt>
                <c:pt idx="14511">
                  <c:v>-0.29372900000000002</c:v>
                </c:pt>
                <c:pt idx="14512">
                  <c:v>-0.29384399999999999</c:v>
                </c:pt>
                <c:pt idx="14513">
                  <c:v>-0.29391299999999998</c:v>
                </c:pt>
                <c:pt idx="14514">
                  <c:v>-0.293937</c:v>
                </c:pt>
                <c:pt idx="14515">
                  <c:v>-0.29391200000000001</c:v>
                </c:pt>
                <c:pt idx="14516">
                  <c:v>-0.29383300000000001</c:v>
                </c:pt>
                <c:pt idx="14517">
                  <c:v>-0.29369800000000001</c:v>
                </c:pt>
                <c:pt idx="14518">
                  <c:v>-0.29350399999999999</c:v>
                </c:pt>
                <c:pt idx="14519">
                  <c:v>-0.29324800000000001</c:v>
                </c:pt>
                <c:pt idx="14520">
                  <c:v>-0.29292600000000002</c:v>
                </c:pt>
                <c:pt idx="14521">
                  <c:v>-0.29253699999999999</c:v>
                </c:pt>
                <c:pt idx="14522">
                  <c:v>-0.29208200000000001</c:v>
                </c:pt>
                <c:pt idx="14523">
                  <c:v>-0.29155999999999999</c:v>
                </c:pt>
                <c:pt idx="14524">
                  <c:v>-0.290966</c:v>
                </c:pt>
                <c:pt idx="14525">
                  <c:v>-0.29030099999999998</c:v>
                </c:pt>
                <c:pt idx="14526">
                  <c:v>-0.28956199999999999</c:v>
                </c:pt>
                <c:pt idx="14527">
                  <c:v>-0.28874699999999998</c:v>
                </c:pt>
                <c:pt idx="14528">
                  <c:v>-0.287854</c:v>
                </c:pt>
                <c:pt idx="14529">
                  <c:v>-0.286887</c:v>
                </c:pt>
                <c:pt idx="14530">
                  <c:v>-0.28585100000000002</c:v>
                </c:pt>
                <c:pt idx="14531">
                  <c:v>-0.28475</c:v>
                </c:pt>
                <c:pt idx="14532">
                  <c:v>-0.28358499999999998</c:v>
                </c:pt>
                <c:pt idx="14533">
                  <c:v>-0.28235500000000002</c:v>
                </c:pt>
                <c:pt idx="14534">
                  <c:v>-0.28105599999999997</c:v>
                </c:pt>
                <c:pt idx="14535">
                  <c:v>-0.27968399999999999</c:v>
                </c:pt>
                <c:pt idx="14536">
                  <c:v>-0.27823300000000001</c:v>
                </c:pt>
                <c:pt idx="14537">
                  <c:v>-0.27670600000000001</c:v>
                </c:pt>
                <c:pt idx="14538">
                  <c:v>-0.27511099999999999</c:v>
                </c:pt>
                <c:pt idx="14539">
                  <c:v>-0.27345700000000001</c:v>
                </c:pt>
                <c:pt idx="14540">
                  <c:v>-0.27175100000000002</c:v>
                </c:pt>
                <c:pt idx="14541">
                  <c:v>-0.26999600000000001</c:v>
                </c:pt>
                <c:pt idx="14542">
                  <c:v>-0.26819399999999999</c:v>
                </c:pt>
                <c:pt idx="14543">
                  <c:v>-0.266347</c:v>
                </c:pt>
                <c:pt idx="14544">
                  <c:v>-0.264457</c:v>
                </c:pt>
                <c:pt idx="14545">
                  <c:v>-0.26251999999999998</c:v>
                </c:pt>
                <c:pt idx="14546">
                  <c:v>-0.26053599999999999</c:v>
                </c:pt>
                <c:pt idx="14547">
                  <c:v>-0.25850099999999998</c:v>
                </c:pt>
                <c:pt idx="14548">
                  <c:v>-0.25641000000000003</c:v>
                </c:pt>
                <c:pt idx="14549">
                  <c:v>-0.25426100000000001</c:v>
                </c:pt>
                <c:pt idx="14550">
                  <c:v>-0.25205300000000003</c:v>
                </c:pt>
                <c:pt idx="14551">
                  <c:v>-0.24978800000000001</c:v>
                </c:pt>
                <c:pt idx="14552">
                  <c:v>-0.247474</c:v>
                </c:pt>
                <c:pt idx="14553">
                  <c:v>-0.24512100000000001</c:v>
                </c:pt>
                <c:pt idx="14554">
                  <c:v>-0.24273400000000001</c:v>
                </c:pt>
                <c:pt idx="14555">
                  <c:v>-0.240311</c:v>
                </c:pt>
                <c:pt idx="14556">
                  <c:v>-0.237846</c:v>
                </c:pt>
                <c:pt idx="14557">
                  <c:v>-0.23533100000000001</c:v>
                </c:pt>
                <c:pt idx="14558">
                  <c:v>-0.232768</c:v>
                </c:pt>
                <c:pt idx="14559">
                  <c:v>-0.230157</c:v>
                </c:pt>
                <c:pt idx="14560">
                  <c:v>-0.227497</c:v>
                </c:pt>
                <c:pt idx="14561">
                  <c:v>-0.22478999999999999</c:v>
                </c:pt>
                <c:pt idx="14562">
                  <c:v>-0.22203600000000001</c:v>
                </c:pt>
                <c:pt idx="14563">
                  <c:v>-0.21923599999999999</c:v>
                </c:pt>
                <c:pt idx="14564">
                  <c:v>-0.216391</c:v>
                </c:pt>
                <c:pt idx="14565">
                  <c:v>-0.21349899999999999</c:v>
                </c:pt>
                <c:pt idx="14566">
                  <c:v>-0.210563</c:v>
                </c:pt>
                <c:pt idx="14567">
                  <c:v>-0.20758099999999999</c:v>
                </c:pt>
                <c:pt idx="14568">
                  <c:v>-0.20455599999999999</c:v>
                </c:pt>
                <c:pt idx="14569">
                  <c:v>-0.201488</c:v>
                </c:pt>
                <c:pt idx="14570">
                  <c:v>-0.198376</c:v>
                </c:pt>
                <c:pt idx="14571">
                  <c:v>-0.19522400000000001</c:v>
                </c:pt>
                <c:pt idx="14572">
                  <c:v>-0.19203799999999999</c:v>
                </c:pt>
                <c:pt idx="14573">
                  <c:v>-0.18881899999999999</c:v>
                </c:pt>
                <c:pt idx="14574">
                  <c:v>-0.18556700000000001</c:v>
                </c:pt>
                <c:pt idx="14575">
                  <c:v>-0.18228800000000001</c:v>
                </c:pt>
                <c:pt idx="14576">
                  <c:v>-0.17899000000000001</c:v>
                </c:pt>
                <c:pt idx="14577">
                  <c:v>-0.175674</c:v>
                </c:pt>
                <c:pt idx="14578">
                  <c:v>-0.17233999999999999</c:v>
                </c:pt>
                <c:pt idx="14579">
                  <c:v>-0.16899700000000001</c:v>
                </c:pt>
                <c:pt idx="14580">
                  <c:v>-0.165657</c:v>
                </c:pt>
                <c:pt idx="14581">
                  <c:v>-0.162324</c:v>
                </c:pt>
                <c:pt idx="14582">
                  <c:v>-0.159</c:v>
                </c:pt>
                <c:pt idx="14583">
                  <c:v>-0.155693</c:v>
                </c:pt>
                <c:pt idx="14584">
                  <c:v>-0.15241099999999999</c:v>
                </c:pt>
                <c:pt idx="14585">
                  <c:v>-0.14916399999999999</c:v>
                </c:pt>
                <c:pt idx="14586">
                  <c:v>-0.14596300000000001</c:v>
                </c:pt>
                <c:pt idx="14587">
                  <c:v>-0.142819</c:v>
                </c:pt>
                <c:pt idx="14588">
                  <c:v>-0.139732</c:v>
                </c:pt>
                <c:pt idx="14589">
                  <c:v>-0.13670299999999999</c:v>
                </c:pt>
                <c:pt idx="14590">
                  <c:v>-0.13373499999999999</c:v>
                </c:pt>
                <c:pt idx="14591">
                  <c:v>-0.130832</c:v>
                </c:pt>
                <c:pt idx="14592">
                  <c:v>-0.128</c:v>
                </c:pt>
                <c:pt idx="14593">
                  <c:v>-0.12524099999999999</c:v>
                </c:pt>
                <c:pt idx="14594">
                  <c:v>-0.122555</c:v>
                </c:pt>
                <c:pt idx="14595">
                  <c:v>-0.119949</c:v>
                </c:pt>
                <c:pt idx="14596">
                  <c:v>-0.117433</c:v>
                </c:pt>
                <c:pt idx="14597">
                  <c:v>-0.11501699999999999</c:v>
                </c:pt>
                <c:pt idx="14598">
                  <c:v>-0.112706</c:v>
                </c:pt>
                <c:pt idx="14599">
                  <c:v>-0.110503</c:v>
                </c:pt>
                <c:pt idx="14600">
                  <c:v>-0.108418</c:v>
                </c:pt>
                <c:pt idx="14601">
                  <c:v>-0.10646</c:v>
                </c:pt>
                <c:pt idx="14602">
                  <c:v>-0.10463500000000001</c:v>
                </c:pt>
                <c:pt idx="14603">
                  <c:v>-0.10294499999999999</c:v>
                </c:pt>
                <c:pt idx="14604">
                  <c:v>-0.10138800000000001</c:v>
                </c:pt>
                <c:pt idx="14605">
                  <c:v>-9.9965399999999996E-2</c:v>
                </c:pt>
                <c:pt idx="14606">
                  <c:v>-9.8679500000000003E-2</c:v>
                </c:pt>
                <c:pt idx="14607">
                  <c:v>-9.75298E-2</c:v>
                </c:pt>
                <c:pt idx="14608">
                  <c:v>-9.6517400000000003E-2</c:v>
                </c:pt>
                <c:pt idx="14609">
                  <c:v>-9.5647300000000005E-2</c:v>
                </c:pt>
                <c:pt idx="14610">
                  <c:v>-9.4921199999999997E-2</c:v>
                </c:pt>
                <c:pt idx="14611">
                  <c:v>-9.4336600000000007E-2</c:v>
                </c:pt>
                <c:pt idx="14612">
                  <c:v>-9.3893699999999997E-2</c:v>
                </c:pt>
                <c:pt idx="14613">
                  <c:v>-9.3592800000000004E-2</c:v>
                </c:pt>
                <c:pt idx="14614">
                  <c:v>-9.3428700000000003E-2</c:v>
                </c:pt>
                <c:pt idx="14615">
                  <c:v>-9.3396499999999993E-2</c:v>
                </c:pt>
                <c:pt idx="14616">
                  <c:v>-9.3500799999999995E-2</c:v>
                </c:pt>
                <c:pt idx="14617">
                  <c:v>-9.3752000000000002E-2</c:v>
                </c:pt>
                <c:pt idx="14618">
                  <c:v>-9.4158400000000003E-2</c:v>
                </c:pt>
                <c:pt idx="14619">
                  <c:v>-9.4722000000000001E-2</c:v>
                </c:pt>
                <c:pt idx="14620">
                  <c:v>-9.5439700000000002E-2</c:v>
                </c:pt>
                <c:pt idx="14621">
                  <c:v>-9.6307199999999996E-2</c:v>
                </c:pt>
                <c:pt idx="14622">
                  <c:v>-9.7319100000000006E-2</c:v>
                </c:pt>
                <c:pt idx="14623">
                  <c:v>-9.8469399999999999E-2</c:v>
                </c:pt>
                <c:pt idx="14624">
                  <c:v>-9.9756499999999998E-2</c:v>
                </c:pt>
                <c:pt idx="14625">
                  <c:v>-0.101186</c:v>
                </c:pt>
                <c:pt idx="14626">
                  <c:v>-0.102768</c:v>
                </c:pt>
                <c:pt idx="14627">
                  <c:v>-0.10451100000000001</c:v>
                </c:pt>
                <c:pt idx="14628">
                  <c:v>-0.106416</c:v>
                </c:pt>
                <c:pt idx="14629">
                  <c:v>-0.10847999999999999</c:v>
                </c:pt>
                <c:pt idx="14630">
                  <c:v>-0.110703</c:v>
                </c:pt>
                <c:pt idx="14631">
                  <c:v>-0.113085</c:v>
                </c:pt>
                <c:pt idx="14632">
                  <c:v>-0.115622</c:v>
                </c:pt>
                <c:pt idx="14633">
                  <c:v>-0.118308</c:v>
                </c:pt>
                <c:pt idx="14634">
                  <c:v>-0.12113699999999999</c:v>
                </c:pt>
                <c:pt idx="14635">
                  <c:v>-0.124097</c:v>
                </c:pt>
                <c:pt idx="14636">
                  <c:v>-0.12718199999999999</c:v>
                </c:pt>
                <c:pt idx="14637">
                  <c:v>-0.130385</c:v>
                </c:pt>
                <c:pt idx="14638">
                  <c:v>-0.13370000000000001</c:v>
                </c:pt>
                <c:pt idx="14639">
                  <c:v>-0.13711699999999999</c:v>
                </c:pt>
                <c:pt idx="14640">
                  <c:v>-0.140627</c:v>
                </c:pt>
                <c:pt idx="14641">
                  <c:v>-0.14422299999999999</c:v>
                </c:pt>
                <c:pt idx="14642">
                  <c:v>-0.147896</c:v>
                </c:pt>
                <c:pt idx="14643">
                  <c:v>-0.15163599999999999</c:v>
                </c:pt>
                <c:pt idx="14644">
                  <c:v>-0.15543599999999999</c:v>
                </c:pt>
                <c:pt idx="14645">
                  <c:v>-0.15928999999999999</c:v>
                </c:pt>
                <c:pt idx="14646">
                  <c:v>-0.16319400000000001</c:v>
                </c:pt>
                <c:pt idx="14647">
                  <c:v>-0.16714300000000001</c:v>
                </c:pt>
                <c:pt idx="14648">
                  <c:v>-0.171128</c:v>
                </c:pt>
                <c:pt idx="14649">
                  <c:v>-0.17513799999999999</c:v>
                </c:pt>
                <c:pt idx="14650">
                  <c:v>-0.17916699999999999</c:v>
                </c:pt>
                <c:pt idx="14651">
                  <c:v>-0.18320500000000001</c:v>
                </c:pt>
                <c:pt idx="14652">
                  <c:v>-0.18724399999999999</c:v>
                </c:pt>
                <c:pt idx="14653">
                  <c:v>-0.191274</c:v>
                </c:pt>
                <c:pt idx="14654">
                  <c:v>-0.19528599999999999</c:v>
                </c:pt>
                <c:pt idx="14655">
                  <c:v>-0.19927</c:v>
                </c:pt>
                <c:pt idx="14656">
                  <c:v>-0.20321900000000001</c:v>
                </c:pt>
                <c:pt idx="14657">
                  <c:v>-0.207122</c:v>
                </c:pt>
                <c:pt idx="14658">
                  <c:v>-0.21097099999999999</c:v>
                </c:pt>
                <c:pt idx="14659">
                  <c:v>-0.21475900000000001</c:v>
                </c:pt>
                <c:pt idx="14660">
                  <c:v>-0.218477</c:v>
                </c:pt>
                <c:pt idx="14661">
                  <c:v>-0.22211500000000001</c:v>
                </c:pt>
                <c:pt idx="14662">
                  <c:v>-0.22567000000000001</c:v>
                </c:pt>
                <c:pt idx="14663">
                  <c:v>-0.22914200000000001</c:v>
                </c:pt>
                <c:pt idx="14664">
                  <c:v>-0.23253599999999999</c:v>
                </c:pt>
                <c:pt idx="14665">
                  <c:v>-0.235846</c:v>
                </c:pt>
                <c:pt idx="14666">
                  <c:v>-0.239069</c:v>
                </c:pt>
                <c:pt idx="14667">
                  <c:v>-0.24220700000000001</c:v>
                </c:pt>
                <c:pt idx="14668">
                  <c:v>-0.24526500000000001</c:v>
                </c:pt>
                <c:pt idx="14669">
                  <c:v>-0.24824399999999999</c:v>
                </c:pt>
                <c:pt idx="14670">
                  <c:v>-0.25114399999999998</c:v>
                </c:pt>
                <c:pt idx="14671">
                  <c:v>-0.25396299999999999</c:v>
                </c:pt>
                <c:pt idx="14672">
                  <c:v>-0.25669999999999998</c:v>
                </c:pt>
                <c:pt idx="14673">
                  <c:v>-0.25935799999999998</c:v>
                </c:pt>
                <c:pt idx="14674">
                  <c:v>-0.26194299999999998</c:v>
                </c:pt>
                <c:pt idx="14675">
                  <c:v>-0.26445200000000002</c:v>
                </c:pt>
                <c:pt idx="14676">
                  <c:v>-0.26687699999999998</c:v>
                </c:pt>
                <c:pt idx="14677">
                  <c:v>-0.26921600000000001</c:v>
                </c:pt>
                <c:pt idx="14678">
                  <c:v>-0.27146700000000001</c:v>
                </c:pt>
                <c:pt idx="14679">
                  <c:v>-0.27363300000000002</c:v>
                </c:pt>
                <c:pt idx="14680">
                  <c:v>-0.27571200000000001</c:v>
                </c:pt>
                <c:pt idx="14681">
                  <c:v>-0.27770099999999998</c:v>
                </c:pt>
                <c:pt idx="14682">
                  <c:v>-0.27960499999999999</c:v>
                </c:pt>
                <c:pt idx="14683">
                  <c:v>-0.28143099999999999</c:v>
                </c:pt>
                <c:pt idx="14684">
                  <c:v>-0.28318599999999999</c:v>
                </c:pt>
                <c:pt idx="14685">
                  <c:v>-0.28487000000000001</c:v>
                </c:pt>
                <c:pt idx="14686">
                  <c:v>-0.28648000000000001</c:v>
                </c:pt>
                <c:pt idx="14687">
                  <c:v>-0.28801100000000002</c:v>
                </c:pt>
                <c:pt idx="14688">
                  <c:v>-0.289466</c:v>
                </c:pt>
                <c:pt idx="14689">
                  <c:v>-0.290852</c:v>
                </c:pt>
                <c:pt idx="14690">
                  <c:v>-0.29217199999999999</c:v>
                </c:pt>
                <c:pt idx="14691">
                  <c:v>-0.293429</c:v>
                </c:pt>
                <c:pt idx="14692">
                  <c:v>-0.29462100000000002</c:v>
                </c:pt>
                <c:pt idx="14693">
                  <c:v>-0.29575099999999999</c:v>
                </c:pt>
                <c:pt idx="14694">
                  <c:v>-0.296823</c:v>
                </c:pt>
                <c:pt idx="14695">
                  <c:v>-0.29783999999999999</c:v>
                </c:pt>
                <c:pt idx="14696">
                  <c:v>-0.29880299999999999</c:v>
                </c:pt>
                <c:pt idx="14697">
                  <c:v>-0.29971300000000001</c:v>
                </c:pt>
                <c:pt idx="14698">
                  <c:v>-0.30057</c:v>
                </c:pt>
                <c:pt idx="14699">
                  <c:v>-0.30137599999999998</c:v>
                </c:pt>
                <c:pt idx="14700">
                  <c:v>-0.30213000000000001</c:v>
                </c:pt>
                <c:pt idx="14701">
                  <c:v>-0.30282700000000001</c:v>
                </c:pt>
                <c:pt idx="14702">
                  <c:v>-0.30345800000000001</c:v>
                </c:pt>
                <c:pt idx="14703">
                  <c:v>-0.30402499999999999</c:v>
                </c:pt>
                <c:pt idx="14704">
                  <c:v>-0.304537</c:v>
                </c:pt>
                <c:pt idx="14705">
                  <c:v>-0.305006</c:v>
                </c:pt>
                <c:pt idx="14706">
                  <c:v>-0.30543999999999999</c:v>
                </c:pt>
                <c:pt idx="14707">
                  <c:v>-0.305836</c:v>
                </c:pt>
                <c:pt idx="14708">
                  <c:v>-0.30619200000000002</c:v>
                </c:pt>
                <c:pt idx="14709">
                  <c:v>-0.30650300000000003</c:v>
                </c:pt>
                <c:pt idx="14710">
                  <c:v>-0.30676399999999998</c:v>
                </c:pt>
                <c:pt idx="14711">
                  <c:v>-0.30697600000000003</c:v>
                </c:pt>
                <c:pt idx="14712">
                  <c:v>-0.30714999999999998</c:v>
                </c:pt>
                <c:pt idx="14713">
                  <c:v>-0.30730000000000002</c:v>
                </c:pt>
                <c:pt idx="14714">
                  <c:v>-0.30743399999999999</c:v>
                </c:pt>
                <c:pt idx="14715">
                  <c:v>-0.30754900000000002</c:v>
                </c:pt>
                <c:pt idx="14716">
                  <c:v>-0.307643</c:v>
                </c:pt>
                <c:pt idx="14717">
                  <c:v>-0.30771500000000002</c:v>
                </c:pt>
                <c:pt idx="14718">
                  <c:v>-0.30776500000000001</c:v>
                </c:pt>
                <c:pt idx="14719">
                  <c:v>-0.30779400000000001</c:v>
                </c:pt>
                <c:pt idx="14720">
                  <c:v>-0.30780299999999999</c:v>
                </c:pt>
                <c:pt idx="14721">
                  <c:v>-0.30779099999999998</c:v>
                </c:pt>
                <c:pt idx="14722">
                  <c:v>-0.307757</c:v>
                </c:pt>
                <c:pt idx="14723">
                  <c:v>-0.307697</c:v>
                </c:pt>
                <c:pt idx="14724">
                  <c:v>-0.30760900000000002</c:v>
                </c:pt>
                <c:pt idx="14725">
                  <c:v>-0.30748399999999998</c:v>
                </c:pt>
                <c:pt idx="14726">
                  <c:v>-0.30730600000000002</c:v>
                </c:pt>
                <c:pt idx="14727">
                  <c:v>-0.30706299999999997</c:v>
                </c:pt>
                <c:pt idx="14728">
                  <c:v>-0.306751</c:v>
                </c:pt>
                <c:pt idx="14729">
                  <c:v>-0.30636999999999998</c:v>
                </c:pt>
                <c:pt idx="14730">
                  <c:v>-0.30591800000000002</c:v>
                </c:pt>
                <c:pt idx="14731">
                  <c:v>-0.30539500000000003</c:v>
                </c:pt>
                <c:pt idx="14732">
                  <c:v>-0.30480600000000002</c:v>
                </c:pt>
                <c:pt idx="14733">
                  <c:v>-0.30415599999999998</c:v>
                </c:pt>
                <c:pt idx="14734">
                  <c:v>-0.30344900000000002</c:v>
                </c:pt>
                <c:pt idx="14735">
                  <c:v>-0.30268400000000001</c:v>
                </c:pt>
                <c:pt idx="14736">
                  <c:v>-0.30186099999999999</c:v>
                </c:pt>
                <c:pt idx="14737">
                  <c:v>-0.300981</c:v>
                </c:pt>
                <c:pt idx="14738">
                  <c:v>-0.300043</c:v>
                </c:pt>
                <c:pt idx="14739">
                  <c:v>-0.29904599999999998</c:v>
                </c:pt>
                <c:pt idx="14740">
                  <c:v>-0.29799199999999998</c:v>
                </c:pt>
                <c:pt idx="14741">
                  <c:v>-0.29688599999999998</c:v>
                </c:pt>
                <c:pt idx="14742">
                  <c:v>-0.29572599999999999</c:v>
                </c:pt>
                <c:pt idx="14743">
                  <c:v>-0.29450599999999999</c:v>
                </c:pt>
                <c:pt idx="14744">
                  <c:v>-0.29321999999999998</c:v>
                </c:pt>
                <c:pt idx="14745">
                  <c:v>-0.29186400000000001</c:v>
                </c:pt>
                <c:pt idx="14746">
                  <c:v>-0.29043200000000002</c:v>
                </c:pt>
                <c:pt idx="14747">
                  <c:v>-0.28891899999999998</c:v>
                </c:pt>
                <c:pt idx="14748">
                  <c:v>-0.28732200000000002</c:v>
                </c:pt>
                <c:pt idx="14749">
                  <c:v>-0.28564099999999998</c:v>
                </c:pt>
                <c:pt idx="14750">
                  <c:v>-0.28388099999999999</c:v>
                </c:pt>
                <c:pt idx="14751">
                  <c:v>-0.28204400000000002</c:v>
                </c:pt>
                <c:pt idx="14752">
                  <c:v>-0.28013100000000002</c:v>
                </c:pt>
                <c:pt idx="14753">
                  <c:v>-0.27814299999999997</c:v>
                </c:pt>
                <c:pt idx="14754">
                  <c:v>-0.27608100000000002</c:v>
                </c:pt>
                <c:pt idx="14755">
                  <c:v>-0.27395399999999998</c:v>
                </c:pt>
                <c:pt idx="14756">
                  <c:v>-0.27176899999999998</c:v>
                </c:pt>
                <c:pt idx="14757">
                  <c:v>-0.26953300000000002</c:v>
                </c:pt>
                <c:pt idx="14758">
                  <c:v>-0.26724300000000001</c:v>
                </c:pt>
                <c:pt idx="14759">
                  <c:v>-0.26490000000000002</c:v>
                </c:pt>
                <c:pt idx="14760">
                  <c:v>-0.26250200000000001</c:v>
                </c:pt>
                <c:pt idx="14761">
                  <c:v>-0.26005699999999998</c:v>
                </c:pt>
                <c:pt idx="14762">
                  <c:v>-0.25756699999999999</c:v>
                </c:pt>
                <c:pt idx="14763">
                  <c:v>-0.25503199999999998</c:v>
                </c:pt>
                <c:pt idx="14764">
                  <c:v>-0.25245299999999998</c:v>
                </c:pt>
                <c:pt idx="14765">
                  <c:v>-0.249834</c:v>
                </c:pt>
                <c:pt idx="14766">
                  <c:v>-0.24718100000000001</c:v>
                </c:pt>
                <c:pt idx="14767">
                  <c:v>-0.24449799999999999</c:v>
                </c:pt>
                <c:pt idx="14768">
                  <c:v>-0.24179</c:v>
                </c:pt>
                <c:pt idx="14769">
                  <c:v>-0.239062</c:v>
                </c:pt>
                <c:pt idx="14770">
                  <c:v>-0.23632</c:v>
                </c:pt>
                <c:pt idx="14771">
                  <c:v>-0.23357600000000001</c:v>
                </c:pt>
                <c:pt idx="14772">
                  <c:v>-0.23083699999999999</c:v>
                </c:pt>
                <c:pt idx="14773">
                  <c:v>-0.228101</c:v>
                </c:pt>
                <c:pt idx="14774">
                  <c:v>-0.22536400000000001</c:v>
                </c:pt>
                <c:pt idx="14775">
                  <c:v>-0.22262299999999999</c:v>
                </c:pt>
                <c:pt idx="14776">
                  <c:v>-0.219887</c:v>
                </c:pt>
                <c:pt idx="14777">
                  <c:v>-0.21716299999999999</c:v>
                </c:pt>
                <c:pt idx="14778">
                  <c:v>-0.21445600000000001</c:v>
                </c:pt>
                <c:pt idx="14779">
                  <c:v>-0.21177099999999999</c:v>
                </c:pt>
                <c:pt idx="14780">
                  <c:v>-0.20910899999999999</c:v>
                </c:pt>
                <c:pt idx="14781">
                  <c:v>-0.20647299999999999</c:v>
                </c:pt>
                <c:pt idx="14782">
                  <c:v>-0.20386599999999999</c:v>
                </c:pt>
                <c:pt idx="14783">
                  <c:v>-0.20128699999999999</c:v>
                </c:pt>
                <c:pt idx="14784">
                  <c:v>-0.198739</c:v>
                </c:pt>
                <c:pt idx="14785">
                  <c:v>-0.19622800000000001</c:v>
                </c:pt>
                <c:pt idx="14786">
                  <c:v>-0.19375700000000001</c:v>
                </c:pt>
                <c:pt idx="14787">
                  <c:v>-0.19132299999999999</c:v>
                </c:pt>
                <c:pt idx="14788">
                  <c:v>-0.188919</c:v>
                </c:pt>
                <c:pt idx="14789">
                  <c:v>-0.18654399999999999</c:v>
                </c:pt>
                <c:pt idx="14790">
                  <c:v>-0.184198</c:v>
                </c:pt>
                <c:pt idx="14791">
                  <c:v>-0.18188599999999999</c:v>
                </c:pt>
                <c:pt idx="14792">
                  <c:v>-0.179617</c:v>
                </c:pt>
                <c:pt idx="14793">
                  <c:v>-0.177399</c:v>
                </c:pt>
                <c:pt idx="14794">
                  <c:v>-0.175236</c:v>
                </c:pt>
                <c:pt idx="14795">
                  <c:v>-0.173125</c:v>
                </c:pt>
                <c:pt idx="14796">
                  <c:v>-0.17106499999999999</c:v>
                </c:pt>
                <c:pt idx="14797">
                  <c:v>-0.169046</c:v>
                </c:pt>
                <c:pt idx="14798">
                  <c:v>-0.16706299999999999</c:v>
                </c:pt>
                <c:pt idx="14799">
                  <c:v>-0.16512199999999999</c:v>
                </c:pt>
                <c:pt idx="14800">
                  <c:v>-0.16323699999999999</c:v>
                </c:pt>
                <c:pt idx="14801">
                  <c:v>-0.161414</c:v>
                </c:pt>
                <c:pt idx="14802">
                  <c:v>-0.15964900000000001</c:v>
                </c:pt>
                <c:pt idx="14803">
                  <c:v>-0.15793399999999999</c:v>
                </c:pt>
                <c:pt idx="14804">
                  <c:v>-0.15626699999999999</c:v>
                </c:pt>
                <c:pt idx="14805">
                  <c:v>-0.154642</c:v>
                </c:pt>
                <c:pt idx="14806">
                  <c:v>-0.153055</c:v>
                </c:pt>
                <c:pt idx="14807">
                  <c:v>-0.151502</c:v>
                </c:pt>
                <c:pt idx="14808">
                  <c:v>-0.149981</c:v>
                </c:pt>
                <c:pt idx="14809">
                  <c:v>-0.14849200000000001</c:v>
                </c:pt>
                <c:pt idx="14810">
                  <c:v>-0.14702799999999999</c:v>
                </c:pt>
                <c:pt idx="14811">
                  <c:v>-0.14558099999999999</c:v>
                </c:pt>
                <c:pt idx="14812">
                  <c:v>-0.14413599999999999</c:v>
                </c:pt>
                <c:pt idx="14813">
                  <c:v>-0.14266899999999999</c:v>
                </c:pt>
                <c:pt idx="14814">
                  <c:v>-0.14115800000000001</c:v>
                </c:pt>
                <c:pt idx="14815">
                  <c:v>-0.139601</c:v>
                </c:pt>
                <c:pt idx="14816">
                  <c:v>-0.13800699999999999</c:v>
                </c:pt>
                <c:pt idx="14817">
                  <c:v>-0.13637199999999999</c:v>
                </c:pt>
                <c:pt idx="14818">
                  <c:v>-0.13469400000000001</c:v>
                </c:pt>
                <c:pt idx="14819">
                  <c:v>-0.13297200000000001</c:v>
                </c:pt>
                <c:pt idx="14820">
                  <c:v>-0.13120599999999999</c:v>
                </c:pt>
                <c:pt idx="14821">
                  <c:v>-0.12939400000000001</c:v>
                </c:pt>
                <c:pt idx="14822">
                  <c:v>-0.127529</c:v>
                </c:pt>
                <c:pt idx="14823">
                  <c:v>-0.12561</c:v>
                </c:pt>
                <c:pt idx="14824">
                  <c:v>-0.123636</c:v>
                </c:pt>
                <c:pt idx="14825">
                  <c:v>-0.121602</c:v>
                </c:pt>
                <c:pt idx="14826">
                  <c:v>-0.119508</c:v>
                </c:pt>
                <c:pt idx="14827">
                  <c:v>-0.117356</c:v>
                </c:pt>
                <c:pt idx="14828">
                  <c:v>-0.11515</c:v>
                </c:pt>
                <c:pt idx="14829">
                  <c:v>-0.11289200000000001</c:v>
                </c:pt>
                <c:pt idx="14830">
                  <c:v>-0.110581</c:v>
                </c:pt>
                <c:pt idx="14831">
                  <c:v>-0.108209</c:v>
                </c:pt>
                <c:pt idx="14832">
                  <c:v>-0.105771</c:v>
                </c:pt>
                <c:pt idx="14833">
                  <c:v>-0.103266</c:v>
                </c:pt>
                <c:pt idx="14834">
                  <c:v>-0.100689</c:v>
                </c:pt>
                <c:pt idx="14835">
                  <c:v>-9.8034499999999997E-2</c:v>
                </c:pt>
                <c:pt idx="14836">
                  <c:v>-9.5299700000000001E-2</c:v>
                </c:pt>
                <c:pt idx="14837">
                  <c:v>-9.2486700000000005E-2</c:v>
                </c:pt>
                <c:pt idx="14838">
                  <c:v>-8.9598999999999998E-2</c:v>
                </c:pt>
                <c:pt idx="14839">
                  <c:v>-8.6638000000000007E-2</c:v>
                </c:pt>
                <c:pt idx="14840">
                  <c:v>-8.3604100000000001E-2</c:v>
                </c:pt>
                <c:pt idx="14841">
                  <c:v>-8.0498399999999998E-2</c:v>
                </c:pt>
                <c:pt idx="14842">
                  <c:v>-7.7322500000000002E-2</c:v>
                </c:pt>
                <c:pt idx="14843">
                  <c:v>-7.4078900000000003E-2</c:v>
                </c:pt>
                <c:pt idx="14844">
                  <c:v>-7.07705E-2</c:v>
                </c:pt>
                <c:pt idx="14845">
                  <c:v>-6.7400600000000005E-2</c:v>
                </c:pt>
                <c:pt idx="14846">
                  <c:v>-6.3972399999999999E-2</c:v>
                </c:pt>
                <c:pt idx="14847">
                  <c:v>-6.0487399999999997E-2</c:v>
                </c:pt>
                <c:pt idx="14848">
                  <c:v>-5.6949300000000001E-2</c:v>
                </c:pt>
                <c:pt idx="14849">
                  <c:v>-5.3364599999999998E-2</c:v>
                </c:pt>
                <c:pt idx="14850">
                  <c:v>-4.9739800000000001E-2</c:v>
                </c:pt>
                <c:pt idx="14851">
                  <c:v>-4.6079799999999997E-2</c:v>
                </c:pt>
                <c:pt idx="14852">
                  <c:v>-4.2389299999999998E-2</c:v>
                </c:pt>
                <c:pt idx="14853">
                  <c:v>-3.8675000000000001E-2</c:v>
                </c:pt>
                <c:pt idx="14854">
                  <c:v>-3.4942800000000003E-2</c:v>
                </c:pt>
                <c:pt idx="14855">
                  <c:v>-3.1196600000000001E-2</c:v>
                </c:pt>
                <c:pt idx="14856">
                  <c:v>-2.7440900000000001E-2</c:v>
                </c:pt>
                <c:pt idx="14857">
                  <c:v>-2.36823E-2</c:v>
                </c:pt>
                <c:pt idx="14858">
                  <c:v>-1.9929100000000002E-2</c:v>
                </c:pt>
                <c:pt idx="14859">
                  <c:v>-1.61934E-2</c:v>
                </c:pt>
                <c:pt idx="14860">
                  <c:v>-1.24853E-2</c:v>
                </c:pt>
                <c:pt idx="14861" formatCode="0.00E+00">
                  <c:v>-8.8084600000000006E-3</c:v>
                </c:pt>
                <c:pt idx="14862" formatCode="0.00E+00">
                  <c:v>-5.1648299999999996E-3</c:v>
                </c:pt>
                <c:pt idx="14863" formatCode="0.00E+00">
                  <c:v>-1.56011E-3</c:v>
                </c:pt>
                <c:pt idx="14864" formatCode="0.00E+00">
                  <c:v>1.9999699999999998E-3</c:v>
                </c:pt>
                <c:pt idx="14865" formatCode="0.00E+00">
                  <c:v>5.5111500000000002E-3</c:v>
                </c:pt>
                <c:pt idx="14866" formatCode="0.00E+00">
                  <c:v>8.9687699999999992E-3</c:v>
                </c:pt>
                <c:pt idx="14867">
                  <c:v>1.23672E-2</c:v>
                </c:pt>
                <c:pt idx="14868">
                  <c:v>1.5700100000000002E-2</c:v>
                </c:pt>
                <c:pt idx="14869">
                  <c:v>1.89607E-2</c:v>
                </c:pt>
                <c:pt idx="14870">
                  <c:v>2.2142599999999998E-2</c:v>
                </c:pt>
                <c:pt idx="14871">
                  <c:v>2.5238400000000001E-2</c:v>
                </c:pt>
                <c:pt idx="14872">
                  <c:v>2.8238099999999999E-2</c:v>
                </c:pt>
                <c:pt idx="14873">
                  <c:v>3.1132300000000002E-2</c:v>
                </c:pt>
                <c:pt idx="14874">
                  <c:v>3.3916700000000001E-2</c:v>
                </c:pt>
                <c:pt idx="14875">
                  <c:v>3.6589200000000002E-2</c:v>
                </c:pt>
                <c:pt idx="14876">
                  <c:v>3.9147000000000001E-2</c:v>
                </c:pt>
                <c:pt idx="14877">
                  <c:v>4.1586699999999997E-2</c:v>
                </c:pt>
                <c:pt idx="14878">
                  <c:v>4.3904100000000001E-2</c:v>
                </c:pt>
                <c:pt idx="14879">
                  <c:v>4.6093299999999997E-2</c:v>
                </c:pt>
                <c:pt idx="14880">
                  <c:v>4.8145899999999998E-2</c:v>
                </c:pt>
                <c:pt idx="14881">
                  <c:v>5.0054300000000003E-2</c:v>
                </c:pt>
                <c:pt idx="14882">
                  <c:v>5.1814300000000001E-2</c:v>
                </c:pt>
                <c:pt idx="14883">
                  <c:v>5.3423600000000002E-2</c:v>
                </c:pt>
                <c:pt idx="14884">
                  <c:v>5.4882599999999997E-2</c:v>
                </c:pt>
                <c:pt idx="14885">
                  <c:v>5.6193300000000002E-2</c:v>
                </c:pt>
                <c:pt idx="14886">
                  <c:v>5.7352800000000002E-2</c:v>
                </c:pt>
                <c:pt idx="14887">
                  <c:v>5.8351300000000002E-2</c:v>
                </c:pt>
                <c:pt idx="14888">
                  <c:v>5.9180400000000001E-2</c:v>
                </c:pt>
                <c:pt idx="14889">
                  <c:v>5.9838700000000002E-2</c:v>
                </c:pt>
                <c:pt idx="14890">
                  <c:v>6.0328600000000003E-2</c:v>
                </c:pt>
                <c:pt idx="14891">
                  <c:v>6.0651299999999998E-2</c:v>
                </c:pt>
                <c:pt idx="14892">
                  <c:v>6.0806499999999999E-2</c:v>
                </c:pt>
                <c:pt idx="14893">
                  <c:v>6.0797400000000001E-2</c:v>
                </c:pt>
                <c:pt idx="14894">
                  <c:v>6.0628500000000002E-2</c:v>
                </c:pt>
                <c:pt idx="14895">
                  <c:v>6.03005E-2</c:v>
                </c:pt>
                <c:pt idx="14896">
                  <c:v>5.9809399999999999E-2</c:v>
                </c:pt>
                <c:pt idx="14897">
                  <c:v>5.9151599999999999E-2</c:v>
                </c:pt>
                <c:pt idx="14898">
                  <c:v>5.8329899999999997E-2</c:v>
                </c:pt>
                <c:pt idx="14899">
                  <c:v>5.7353700000000001E-2</c:v>
                </c:pt>
                <c:pt idx="14900">
                  <c:v>5.6239699999999997E-2</c:v>
                </c:pt>
                <c:pt idx="14901">
                  <c:v>5.5006199999999998E-2</c:v>
                </c:pt>
                <c:pt idx="14902">
                  <c:v>5.3655899999999999E-2</c:v>
                </c:pt>
                <c:pt idx="14903">
                  <c:v>5.2176300000000002E-2</c:v>
                </c:pt>
                <c:pt idx="14904">
                  <c:v>5.0561000000000002E-2</c:v>
                </c:pt>
                <c:pt idx="14905">
                  <c:v>4.88168E-2</c:v>
                </c:pt>
                <c:pt idx="14906">
                  <c:v>4.6950100000000002E-2</c:v>
                </c:pt>
                <c:pt idx="14907">
                  <c:v>4.4961099999999997E-2</c:v>
                </c:pt>
                <c:pt idx="14908">
                  <c:v>4.28517E-2</c:v>
                </c:pt>
                <c:pt idx="14909">
                  <c:v>4.0627799999999999E-2</c:v>
                </c:pt>
                <c:pt idx="14910">
                  <c:v>3.8295999999999997E-2</c:v>
                </c:pt>
                <c:pt idx="14911">
                  <c:v>3.5859799999999997E-2</c:v>
                </c:pt>
                <c:pt idx="14912">
                  <c:v>3.3321000000000003E-2</c:v>
                </c:pt>
                <c:pt idx="14913">
                  <c:v>3.0682399999999999E-2</c:v>
                </c:pt>
                <c:pt idx="14914">
                  <c:v>2.79452E-2</c:v>
                </c:pt>
                <c:pt idx="14915">
                  <c:v>2.5110199999999999E-2</c:v>
                </c:pt>
                <c:pt idx="14916">
                  <c:v>2.2180499999999999E-2</c:v>
                </c:pt>
                <c:pt idx="14917">
                  <c:v>1.9162800000000001E-2</c:v>
                </c:pt>
                <c:pt idx="14918">
                  <c:v>1.6065400000000001E-2</c:v>
                </c:pt>
                <c:pt idx="14919">
                  <c:v>1.2893999999999999E-2</c:v>
                </c:pt>
                <c:pt idx="14920" formatCode="0.00E+00">
                  <c:v>9.6511900000000005E-3</c:v>
                </c:pt>
                <c:pt idx="14921" formatCode="0.00E+00">
                  <c:v>6.3420799999999999E-3</c:v>
                </c:pt>
                <c:pt idx="14922" formatCode="0.00E+00">
                  <c:v>2.9754999999999998E-3</c:v>
                </c:pt>
                <c:pt idx="14923" formatCode="0.00E+00">
                  <c:v>-4.37854E-4</c:v>
                </c:pt>
                <c:pt idx="14924" formatCode="0.00E+00">
                  <c:v>-3.8889200000000001E-3</c:v>
                </c:pt>
                <c:pt idx="14925" formatCode="0.00E+00">
                  <c:v>-7.3721100000000003E-3</c:v>
                </c:pt>
                <c:pt idx="14926">
                  <c:v>-1.0882599999999999E-2</c:v>
                </c:pt>
                <c:pt idx="14927">
                  <c:v>-1.4413499999999999E-2</c:v>
                </c:pt>
                <c:pt idx="14928">
                  <c:v>-1.79572E-2</c:v>
                </c:pt>
                <c:pt idx="14929">
                  <c:v>-2.1506500000000001E-2</c:v>
                </c:pt>
                <c:pt idx="14930">
                  <c:v>-2.5055399999999999E-2</c:v>
                </c:pt>
                <c:pt idx="14931">
                  <c:v>-2.8598700000000001E-2</c:v>
                </c:pt>
                <c:pt idx="14932">
                  <c:v>-3.2130699999999998E-2</c:v>
                </c:pt>
                <c:pt idx="14933">
                  <c:v>-3.5646200000000003E-2</c:v>
                </c:pt>
                <c:pt idx="14934">
                  <c:v>-3.9139599999999997E-2</c:v>
                </c:pt>
                <c:pt idx="14935">
                  <c:v>-4.2605499999999998E-2</c:v>
                </c:pt>
                <c:pt idx="14936">
                  <c:v>-4.6038000000000003E-2</c:v>
                </c:pt>
                <c:pt idx="14937">
                  <c:v>-4.9430399999999999E-2</c:v>
                </c:pt>
                <c:pt idx="14938">
                  <c:v>-5.2775900000000001E-2</c:v>
                </c:pt>
                <c:pt idx="14939">
                  <c:v>-5.6069300000000002E-2</c:v>
                </c:pt>
                <c:pt idx="14940">
                  <c:v>-5.9307600000000002E-2</c:v>
                </c:pt>
                <c:pt idx="14941">
                  <c:v>-6.2488099999999998E-2</c:v>
                </c:pt>
                <c:pt idx="14942">
                  <c:v>-6.5605899999999995E-2</c:v>
                </c:pt>
                <c:pt idx="14943">
                  <c:v>-6.8655300000000002E-2</c:v>
                </c:pt>
                <c:pt idx="14944">
                  <c:v>-7.1631799999999995E-2</c:v>
                </c:pt>
                <c:pt idx="14945">
                  <c:v>-7.4531100000000003E-2</c:v>
                </c:pt>
                <c:pt idx="14946">
                  <c:v>-7.7349399999999999E-2</c:v>
                </c:pt>
                <c:pt idx="14947">
                  <c:v>-8.0084100000000005E-2</c:v>
                </c:pt>
                <c:pt idx="14948">
                  <c:v>-8.2733799999999996E-2</c:v>
                </c:pt>
                <c:pt idx="14949">
                  <c:v>-8.5296499999999997E-2</c:v>
                </c:pt>
                <c:pt idx="14950">
                  <c:v>-8.7768200000000005E-2</c:v>
                </c:pt>
                <c:pt idx="14951">
                  <c:v>-9.0143899999999999E-2</c:v>
                </c:pt>
                <c:pt idx="14952">
                  <c:v>-9.2419899999999999E-2</c:v>
                </c:pt>
                <c:pt idx="14953">
                  <c:v>-9.4593800000000006E-2</c:v>
                </c:pt>
                <c:pt idx="14954">
                  <c:v>-9.6662700000000004E-2</c:v>
                </c:pt>
                <c:pt idx="14955">
                  <c:v>-9.8624299999999998E-2</c:v>
                </c:pt>
                <c:pt idx="14956">
                  <c:v>-0.100476</c:v>
                </c:pt>
                <c:pt idx="14957">
                  <c:v>-0.102215</c:v>
                </c:pt>
                <c:pt idx="14958">
                  <c:v>-0.10384</c:v>
                </c:pt>
                <c:pt idx="14959">
                  <c:v>-0.10535</c:v>
                </c:pt>
                <c:pt idx="14960">
                  <c:v>-0.10674400000000001</c:v>
                </c:pt>
                <c:pt idx="14961">
                  <c:v>-0.108019</c:v>
                </c:pt>
                <c:pt idx="14962">
                  <c:v>-0.10917499999999999</c:v>
                </c:pt>
                <c:pt idx="14963">
                  <c:v>-0.110209</c:v>
                </c:pt>
                <c:pt idx="14964">
                  <c:v>-0.111121</c:v>
                </c:pt>
                <c:pt idx="14965">
                  <c:v>-0.11190899999999999</c:v>
                </c:pt>
                <c:pt idx="14966">
                  <c:v>-0.11257399999999999</c:v>
                </c:pt>
                <c:pt idx="14967">
                  <c:v>-0.11311400000000001</c:v>
                </c:pt>
                <c:pt idx="14968">
                  <c:v>-0.113529</c:v>
                </c:pt>
                <c:pt idx="14969">
                  <c:v>-0.113819</c:v>
                </c:pt>
                <c:pt idx="14970">
                  <c:v>-0.113983</c:v>
                </c:pt>
                <c:pt idx="14971">
                  <c:v>-0.11401699999999999</c:v>
                </c:pt>
                <c:pt idx="14972">
                  <c:v>-0.11391999999999999</c:v>
                </c:pt>
                <c:pt idx="14973">
                  <c:v>-0.11369</c:v>
                </c:pt>
                <c:pt idx="14974">
                  <c:v>-0.113331</c:v>
                </c:pt>
                <c:pt idx="14975">
                  <c:v>-0.112846</c:v>
                </c:pt>
                <c:pt idx="14976">
                  <c:v>-0.112238</c:v>
                </c:pt>
                <c:pt idx="14977">
                  <c:v>-0.111508</c:v>
                </c:pt>
                <c:pt idx="14978">
                  <c:v>-0.110655</c:v>
                </c:pt>
                <c:pt idx="14979">
                  <c:v>-0.109682</c:v>
                </c:pt>
                <c:pt idx="14980">
                  <c:v>-0.10859099999999999</c:v>
                </c:pt>
                <c:pt idx="14981">
                  <c:v>-0.10738399999999999</c:v>
                </c:pt>
                <c:pt idx="14982">
                  <c:v>-0.106062</c:v>
                </c:pt>
                <c:pt idx="14983">
                  <c:v>-0.104628</c:v>
                </c:pt>
                <c:pt idx="14984">
                  <c:v>-0.103088</c:v>
                </c:pt>
                <c:pt idx="14985">
                  <c:v>-0.10144400000000001</c:v>
                </c:pt>
                <c:pt idx="14986">
                  <c:v>-9.96972E-2</c:v>
                </c:pt>
                <c:pt idx="14987">
                  <c:v>-9.7848900000000003E-2</c:v>
                </c:pt>
                <c:pt idx="14988">
                  <c:v>-9.5900600000000003E-2</c:v>
                </c:pt>
                <c:pt idx="14989">
                  <c:v>-9.3855499999999994E-2</c:v>
                </c:pt>
                <c:pt idx="14990">
                  <c:v>-9.1718300000000003E-2</c:v>
                </c:pt>
                <c:pt idx="14991">
                  <c:v>-8.9492500000000003E-2</c:v>
                </c:pt>
                <c:pt idx="14992">
                  <c:v>-8.7179400000000004E-2</c:v>
                </c:pt>
                <c:pt idx="14993">
                  <c:v>-8.4781800000000004E-2</c:v>
                </c:pt>
                <c:pt idx="14994">
                  <c:v>-8.2303500000000002E-2</c:v>
                </c:pt>
                <c:pt idx="14995">
                  <c:v>-7.9747899999999997E-2</c:v>
                </c:pt>
                <c:pt idx="14996">
                  <c:v>-7.7118199999999998E-2</c:v>
                </c:pt>
                <c:pt idx="14997">
                  <c:v>-7.4416800000000005E-2</c:v>
                </c:pt>
                <c:pt idx="14998">
                  <c:v>-7.1646899999999999E-2</c:v>
                </c:pt>
                <c:pt idx="14999">
                  <c:v>-6.8813700000000005E-2</c:v>
                </c:pt>
                <c:pt idx="15000">
                  <c:v>-6.5922300000000003E-2</c:v>
                </c:pt>
                <c:pt idx="15001">
                  <c:v>-6.2977400000000003E-2</c:v>
                </c:pt>
                <c:pt idx="15002">
                  <c:v>-5.9986499999999998E-2</c:v>
                </c:pt>
                <c:pt idx="15003">
                  <c:v>-5.6962600000000002E-2</c:v>
                </c:pt>
                <c:pt idx="15004">
                  <c:v>-5.3911300000000002E-2</c:v>
                </c:pt>
                <c:pt idx="15005">
                  <c:v>-5.0824599999999998E-2</c:v>
                </c:pt>
                <c:pt idx="15006">
                  <c:v>-4.7703200000000001E-2</c:v>
                </c:pt>
                <c:pt idx="15007">
                  <c:v>-4.4556900000000003E-2</c:v>
                </c:pt>
                <c:pt idx="15008">
                  <c:v>-4.1389700000000001E-2</c:v>
                </c:pt>
                <c:pt idx="15009">
                  <c:v>-3.8202899999999998E-2</c:v>
                </c:pt>
                <c:pt idx="15010">
                  <c:v>-3.4999700000000002E-2</c:v>
                </c:pt>
                <c:pt idx="15011">
                  <c:v>-3.17828E-2</c:v>
                </c:pt>
                <c:pt idx="15012">
                  <c:v>-2.85563E-2</c:v>
                </c:pt>
                <c:pt idx="15013">
                  <c:v>-2.5326499999999998E-2</c:v>
                </c:pt>
                <c:pt idx="15014">
                  <c:v>-2.2099500000000001E-2</c:v>
                </c:pt>
                <c:pt idx="15015">
                  <c:v>-1.8879199999999999E-2</c:v>
                </c:pt>
                <c:pt idx="15016">
                  <c:v>-1.5667400000000001E-2</c:v>
                </c:pt>
                <c:pt idx="15017">
                  <c:v>-1.2466700000000001E-2</c:v>
                </c:pt>
                <c:pt idx="15018" formatCode="0.00E+00">
                  <c:v>-9.2792900000000008E-3</c:v>
                </c:pt>
                <c:pt idx="15019" formatCode="0.00E+00">
                  <c:v>-6.1078299999999999E-3</c:v>
                </c:pt>
                <c:pt idx="15020" formatCode="0.00E+00">
                  <c:v>-2.9561600000000002E-3</c:v>
                </c:pt>
                <c:pt idx="15021" formatCode="0.00E+00">
                  <c:v>1.72566E-4</c:v>
                </c:pt>
                <c:pt idx="15022" formatCode="0.00E+00">
                  <c:v>3.2769100000000001E-3</c:v>
                </c:pt>
                <c:pt idx="15023" formatCode="0.00E+00">
                  <c:v>6.3556699999999999E-3</c:v>
                </c:pt>
                <c:pt idx="15024" formatCode="0.00E+00">
                  <c:v>9.4062299999999998E-3</c:v>
                </c:pt>
                <c:pt idx="15025">
                  <c:v>1.24245E-2</c:v>
                </c:pt>
                <c:pt idx="15026">
                  <c:v>1.5407199999999999E-2</c:v>
                </c:pt>
                <c:pt idx="15027">
                  <c:v>1.83527E-2</c:v>
                </c:pt>
                <c:pt idx="15028">
                  <c:v>2.1258099999999999E-2</c:v>
                </c:pt>
                <c:pt idx="15029">
                  <c:v>2.41193E-2</c:v>
                </c:pt>
                <c:pt idx="15030">
                  <c:v>2.6932500000000002E-2</c:v>
                </c:pt>
                <c:pt idx="15031">
                  <c:v>2.9693899999999999E-2</c:v>
                </c:pt>
                <c:pt idx="15032">
                  <c:v>3.2400999999999999E-2</c:v>
                </c:pt>
                <c:pt idx="15033">
                  <c:v>3.5052399999999997E-2</c:v>
                </c:pt>
                <c:pt idx="15034">
                  <c:v>3.7646199999999998E-2</c:v>
                </c:pt>
                <c:pt idx="15035">
                  <c:v>4.0179699999999999E-2</c:v>
                </c:pt>
                <c:pt idx="15036">
                  <c:v>4.26507E-2</c:v>
                </c:pt>
                <c:pt idx="15037">
                  <c:v>4.5057800000000002E-2</c:v>
                </c:pt>
                <c:pt idx="15038">
                  <c:v>4.7400400000000002E-2</c:v>
                </c:pt>
                <c:pt idx="15039">
                  <c:v>4.9679099999999997E-2</c:v>
                </c:pt>
                <c:pt idx="15040">
                  <c:v>5.1894700000000002E-2</c:v>
                </c:pt>
                <c:pt idx="15041">
                  <c:v>5.4047199999999997E-2</c:v>
                </c:pt>
                <c:pt idx="15042">
                  <c:v>5.6136900000000003E-2</c:v>
                </c:pt>
                <c:pt idx="15043">
                  <c:v>5.8163899999999998E-2</c:v>
                </c:pt>
                <c:pt idx="15044">
                  <c:v>6.0127600000000003E-2</c:v>
                </c:pt>
                <c:pt idx="15045">
                  <c:v>6.2026699999999997E-2</c:v>
                </c:pt>
                <c:pt idx="15046">
                  <c:v>6.3860500000000001E-2</c:v>
                </c:pt>
                <c:pt idx="15047">
                  <c:v>6.5628699999999998E-2</c:v>
                </c:pt>
                <c:pt idx="15048">
                  <c:v>6.7331699999999994E-2</c:v>
                </c:pt>
                <c:pt idx="15049">
                  <c:v>6.8970299999999998E-2</c:v>
                </c:pt>
                <c:pt idx="15050">
                  <c:v>7.0545300000000005E-2</c:v>
                </c:pt>
                <c:pt idx="15051">
                  <c:v>7.20581E-2</c:v>
                </c:pt>
                <c:pt idx="15052">
                  <c:v>7.3509699999999997E-2</c:v>
                </c:pt>
                <c:pt idx="15053">
                  <c:v>7.4900599999999998E-2</c:v>
                </c:pt>
                <c:pt idx="15054">
                  <c:v>7.6231400000000005E-2</c:v>
                </c:pt>
                <c:pt idx="15055">
                  <c:v>7.7504299999999998E-2</c:v>
                </c:pt>
                <c:pt idx="15056">
                  <c:v>7.8722500000000001E-2</c:v>
                </c:pt>
                <c:pt idx="15057">
                  <c:v>7.9888200000000006E-2</c:v>
                </c:pt>
                <c:pt idx="15058">
                  <c:v>8.1001100000000006E-2</c:v>
                </c:pt>
                <c:pt idx="15059">
                  <c:v>8.2060999999999995E-2</c:v>
                </c:pt>
                <c:pt idx="15060">
                  <c:v>8.3069699999999996E-2</c:v>
                </c:pt>
                <c:pt idx="15061">
                  <c:v>8.4029099999999995E-2</c:v>
                </c:pt>
                <c:pt idx="15062">
                  <c:v>8.4940299999999996E-2</c:v>
                </c:pt>
                <c:pt idx="15063">
                  <c:v>8.5803500000000005E-2</c:v>
                </c:pt>
                <c:pt idx="15064">
                  <c:v>8.6618899999999999E-2</c:v>
                </c:pt>
                <c:pt idx="15065">
                  <c:v>8.7387800000000002E-2</c:v>
                </c:pt>
                <c:pt idx="15066">
                  <c:v>8.8112099999999999E-2</c:v>
                </c:pt>
                <c:pt idx="15067">
                  <c:v>8.8794200000000004E-2</c:v>
                </c:pt>
                <c:pt idx="15068">
                  <c:v>8.9436299999999996E-2</c:v>
                </c:pt>
                <c:pt idx="15069">
                  <c:v>9.0039800000000003E-2</c:v>
                </c:pt>
                <c:pt idx="15070">
                  <c:v>9.0604400000000002E-2</c:v>
                </c:pt>
                <c:pt idx="15071">
                  <c:v>9.1129100000000005E-2</c:v>
                </c:pt>
                <c:pt idx="15072">
                  <c:v>9.1615199999999994E-2</c:v>
                </c:pt>
                <c:pt idx="15073">
                  <c:v>9.2066499999999996E-2</c:v>
                </c:pt>
                <c:pt idx="15074">
                  <c:v>9.2486299999999994E-2</c:v>
                </c:pt>
                <c:pt idx="15075">
                  <c:v>9.2877299999999996E-2</c:v>
                </c:pt>
                <c:pt idx="15076">
                  <c:v>9.3242099999999994E-2</c:v>
                </c:pt>
                <c:pt idx="15077">
                  <c:v>9.3581200000000003E-2</c:v>
                </c:pt>
                <c:pt idx="15078">
                  <c:v>9.3895199999999998E-2</c:v>
                </c:pt>
                <c:pt idx="15079">
                  <c:v>9.4186699999999998E-2</c:v>
                </c:pt>
                <c:pt idx="15080">
                  <c:v>9.4459299999999996E-2</c:v>
                </c:pt>
                <c:pt idx="15081">
                  <c:v>9.4715099999999997E-2</c:v>
                </c:pt>
                <c:pt idx="15082">
                  <c:v>9.4956700000000005E-2</c:v>
                </c:pt>
                <c:pt idx="15083">
                  <c:v>9.5186300000000001E-2</c:v>
                </c:pt>
                <c:pt idx="15084">
                  <c:v>9.5405000000000004E-2</c:v>
                </c:pt>
                <c:pt idx="15085">
                  <c:v>9.5613600000000007E-2</c:v>
                </c:pt>
                <c:pt idx="15086">
                  <c:v>9.5813499999999996E-2</c:v>
                </c:pt>
                <c:pt idx="15087">
                  <c:v>9.6006800000000003E-2</c:v>
                </c:pt>
                <c:pt idx="15088">
                  <c:v>9.6195900000000001E-2</c:v>
                </c:pt>
                <c:pt idx="15089">
                  <c:v>9.6383800000000006E-2</c:v>
                </c:pt>
                <c:pt idx="15090">
                  <c:v>9.6568100000000004E-2</c:v>
                </c:pt>
                <c:pt idx="15091">
                  <c:v>9.6743399999999993E-2</c:v>
                </c:pt>
                <c:pt idx="15092">
                  <c:v>9.6915200000000007E-2</c:v>
                </c:pt>
                <c:pt idx="15093">
                  <c:v>9.7092899999999996E-2</c:v>
                </c:pt>
                <c:pt idx="15094">
                  <c:v>9.7275299999999995E-2</c:v>
                </c:pt>
                <c:pt idx="15095">
                  <c:v>9.7461199999999998E-2</c:v>
                </c:pt>
                <c:pt idx="15096">
                  <c:v>9.7653799999999999E-2</c:v>
                </c:pt>
                <c:pt idx="15097">
                  <c:v>9.7853999999999997E-2</c:v>
                </c:pt>
                <c:pt idx="15098">
                  <c:v>9.8061200000000001E-2</c:v>
                </c:pt>
                <c:pt idx="15099">
                  <c:v>9.8276100000000005E-2</c:v>
                </c:pt>
                <c:pt idx="15100">
                  <c:v>9.8500199999999996E-2</c:v>
                </c:pt>
                <c:pt idx="15101">
                  <c:v>9.87349E-2</c:v>
                </c:pt>
                <c:pt idx="15102">
                  <c:v>9.8981200000000005E-2</c:v>
                </c:pt>
                <c:pt idx="15103">
                  <c:v>9.9240400000000006E-2</c:v>
                </c:pt>
                <c:pt idx="15104">
                  <c:v>9.9513699999999997E-2</c:v>
                </c:pt>
                <c:pt idx="15105">
                  <c:v>9.9802100000000005E-2</c:v>
                </c:pt>
                <c:pt idx="15106">
                  <c:v>0.100106</c:v>
                </c:pt>
                <c:pt idx="15107">
                  <c:v>0.100427</c:v>
                </c:pt>
                <c:pt idx="15108">
                  <c:v>0.10076599999999999</c:v>
                </c:pt>
                <c:pt idx="15109">
                  <c:v>0.101123</c:v>
                </c:pt>
                <c:pt idx="15110">
                  <c:v>0.10150099999999999</c:v>
                </c:pt>
                <c:pt idx="15111">
                  <c:v>0.101899</c:v>
                </c:pt>
                <c:pt idx="15112">
                  <c:v>0.10231800000000001</c:v>
                </c:pt>
                <c:pt idx="15113">
                  <c:v>0.102755</c:v>
                </c:pt>
                <c:pt idx="15114">
                  <c:v>0.10321</c:v>
                </c:pt>
                <c:pt idx="15115">
                  <c:v>0.103682</c:v>
                </c:pt>
                <c:pt idx="15116">
                  <c:v>0.10417</c:v>
                </c:pt>
                <c:pt idx="15117">
                  <c:v>0.10467600000000001</c:v>
                </c:pt>
                <c:pt idx="15118">
                  <c:v>0.105198</c:v>
                </c:pt>
                <c:pt idx="15119">
                  <c:v>0.105736</c:v>
                </c:pt>
                <c:pt idx="15120">
                  <c:v>0.10628799999999999</c:v>
                </c:pt>
                <c:pt idx="15121">
                  <c:v>0.10685600000000001</c:v>
                </c:pt>
                <c:pt idx="15122">
                  <c:v>0.107436</c:v>
                </c:pt>
                <c:pt idx="15123">
                  <c:v>0.108029</c:v>
                </c:pt>
                <c:pt idx="15124">
                  <c:v>0.10863399999999999</c:v>
                </c:pt>
                <c:pt idx="15125">
                  <c:v>0.109248</c:v>
                </c:pt>
                <c:pt idx="15126">
                  <c:v>0.109873</c:v>
                </c:pt>
                <c:pt idx="15127">
                  <c:v>0.11050699999999999</c:v>
                </c:pt>
                <c:pt idx="15128">
                  <c:v>0.111149</c:v>
                </c:pt>
                <c:pt idx="15129">
                  <c:v>0.111801</c:v>
                </c:pt>
                <c:pt idx="15130">
                  <c:v>0.11246100000000001</c:v>
                </c:pt>
                <c:pt idx="15131">
                  <c:v>0.11312899999999999</c:v>
                </c:pt>
                <c:pt idx="15132">
                  <c:v>0.113804</c:v>
                </c:pt>
                <c:pt idx="15133">
                  <c:v>0.114485</c:v>
                </c:pt>
                <c:pt idx="15134">
                  <c:v>0.115171</c:v>
                </c:pt>
                <c:pt idx="15135">
                  <c:v>0.11586200000000001</c:v>
                </c:pt>
                <c:pt idx="15136">
                  <c:v>0.11655600000000001</c:v>
                </c:pt>
                <c:pt idx="15137">
                  <c:v>0.117254</c:v>
                </c:pt>
                <c:pt idx="15138">
                  <c:v>0.117952</c:v>
                </c:pt>
                <c:pt idx="15139">
                  <c:v>0.11865100000000001</c:v>
                </c:pt>
                <c:pt idx="15140">
                  <c:v>0.11934699999999999</c:v>
                </c:pt>
                <c:pt idx="15141">
                  <c:v>0.12003900000000001</c:v>
                </c:pt>
                <c:pt idx="15142">
                  <c:v>0.120726</c:v>
                </c:pt>
                <c:pt idx="15143">
                  <c:v>0.121408</c:v>
                </c:pt>
                <c:pt idx="15144">
                  <c:v>0.122084</c:v>
                </c:pt>
                <c:pt idx="15145">
                  <c:v>0.122752</c:v>
                </c:pt>
                <c:pt idx="15146">
                  <c:v>0.12341100000000001</c:v>
                </c:pt>
                <c:pt idx="15147">
                  <c:v>0.124058</c:v>
                </c:pt>
                <c:pt idx="15148">
                  <c:v>0.124693</c:v>
                </c:pt>
                <c:pt idx="15149">
                  <c:v>0.12531200000000001</c:v>
                </c:pt>
                <c:pt idx="15150">
                  <c:v>0.125912</c:v>
                </c:pt>
                <c:pt idx="15151">
                  <c:v>0.12649199999999999</c:v>
                </c:pt>
                <c:pt idx="15152">
                  <c:v>0.127049</c:v>
                </c:pt>
                <c:pt idx="15153">
                  <c:v>0.127583</c:v>
                </c:pt>
                <c:pt idx="15154">
                  <c:v>0.12809300000000001</c:v>
                </c:pt>
                <c:pt idx="15155">
                  <c:v>0.128578</c:v>
                </c:pt>
                <c:pt idx="15156">
                  <c:v>0.12903600000000001</c:v>
                </c:pt>
                <c:pt idx="15157">
                  <c:v>0.129464</c:v>
                </c:pt>
                <c:pt idx="15158">
                  <c:v>0.129859</c:v>
                </c:pt>
                <c:pt idx="15159">
                  <c:v>0.130221</c:v>
                </c:pt>
                <c:pt idx="15160">
                  <c:v>0.130548</c:v>
                </c:pt>
                <c:pt idx="15161">
                  <c:v>0.13084000000000001</c:v>
                </c:pt>
                <c:pt idx="15162">
                  <c:v>0.13109799999999999</c:v>
                </c:pt>
                <c:pt idx="15163">
                  <c:v>0.13132099999999999</c:v>
                </c:pt>
                <c:pt idx="15164">
                  <c:v>0.13150899999999999</c:v>
                </c:pt>
                <c:pt idx="15165">
                  <c:v>0.131657</c:v>
                </c:pt>
                <c:pt idx="15166">
                  <c:v>0.13176299999999999</c:v>
                </c:pt>
                <c:pt idx="15167">
                  <c:v>0.131827</c:v>
                </c:pt>
                <c:pt idx="15168">
                  <c:v>0.13184999999999999</c:v>
                </c:pt>
                <c:pt idx="15169">
                  <c:v>0.13183300000000001</c:v>
                </c:pt>
                <c:pt idx="15170">
                  <c:v>0.131773</c:v>
                </c:pt>
                <c:pt idx="15171">
                  <c:v>0.13166800000000001</c:v>
                </c:pt>
                <c:pt idx="15172">
                  <c:v>0.131517</c:v>
                </c:pt>
                <c:pt idx="15173">
                  <c:v>0.13131999999999999</c:v>
                </c:pt>
                <c:pt idx="15174">
                  <c:v>0.131076</c:v>
                </c:pt>
                <c:pt idx="15175">
                  <c:v>0.13078300000000001</c:v>
                </c:pt>
                <c:pt idx="15176">
                  <c:v>0.130441</c:v>
                </c:pt>
                <c:pt idx="15177">
                  <c:v>0.13005</c:v>
                </c:pt>
                <c:pt idx="15178">
                  <c:v>0.12961</c:v>
                </c:pt>
                <c:pt idx="15179">
                  <c:v>0.12912299999999999</c:v>
                </c:pt>
                <c:pt idx="15180">
                  <c:v>0.12858800000000001</c:v>
                </c:pt>
                <c:pt idx="15181">
                  <c:v>0.12800500000000001</c:v>
                </c:pt>
                <c:pt idx="15182">
                  <c:v>0.12737499999999999</c:v>
                </c:pt>
                <c:pt idx="15183">
                  <c:v>0.12669800000000001</c:v>
                </c:pt>
                <c:pt idx="15184">
                  <c:v>0.125972</c:v>
                </c:pt>
                <c:pt idx="15185">
                  <c:v>0.125197</c:v>
                </c:pt>
                <c:pt idx="15186">
                  <c:v>0.124373</c:v>
                </c:pt>
                <c:pt idx="15187">
                  <c:v>0.123499</c:v>
                </c:pt>
                <c:pt idx="15188">
                  <c:v>0.12257700000000001</c:v>
                </c:pt>
                <c:pt idx="15189">
                  <c:v>0.12160600000000001</c:v>
                </c:pt>
                <c:pt idx="15190">
                  <c:v>0.120589</c:v>
                </c:pt>
                <c:pt idx="15191">
                  <c:v>0.11952500000000001</c:v>
                </c:pt>
                <c:pt idx="15192">
                  <c:v>0.118418</c:v>
                </c:pt>
                <c:pt idx="15193">
                  <c:v>0.117267</c:v>
                </c:pt>
                <c:pt idx="15194">
                  <c:v>0.116074</c:v>
                </c:pt>
                <c:pt idx="15195">
                  <c:v>0.11484</c:v>
                </c:pt>
                <c:pt idx="15196">
                  <c:v>0.113566</c:v>
                </c:pt>
                <c:pt idx="15197">
                  <c:v>0.11225300000000001</c:v>
                </c:pt>
                <c:pt idx="15198">
                  <c:v>0.110901</c:v>
                </c:pt>
                <c:pt idx="15199">
                  <c:v>0.109513</c:v>
                </c:pt>
                <c:pt idx="15200">
                  <c:v>0.108089</c:v>
                </c:pt>
                <c:pt idx="15201">
                  <c:v>0.10663</c:v>
                </c:pt>
                <c:pt idx="15202">
                  <c:v>0.10513500000000001</c:v>
                </c:pt>
                <c:pt idx="15203">
                  <c:v>0.103606</c:v>
                </c:pt>
                <c:pt idx="15204">
                  <c:v>0.102044</c:v>
                </c:pt>
                <c:pt idx="15205">
                  <c:v>0.100449</c:v>
                </c:pt>
                <c:pt idx="15206">
                  <c:v>9.8825099999999999E-2</c:v>
                </c:pt>
                <c:pt idx="15207">
                  <c:v>9.7173200000000001E-2</c:v>
                </c:pt>
                <c:pt idx="15208">
                  <c:v>9.5494800000000005E-2</c:v>
                </c:pt>
                <c:pt idx="15209">
                  <c:v>9.3791399999999997E-2</c:v>
                </c:pt>
                <c:pt idx="15210">
                  <c:v>9.2064599999999996E-2</c:v>
                </c:pt>
                <c:pt idx="15211">
                  <c:v>9.0316499999999994E-2</c:v>
                </c:pt>
                <c:pt idx="15212">
                  <c:v>8.8549299999999997E-2</c:v>
                </c:pt>
                <c:pt idx="15213">
                  <c:v>8.6764499999999994E-2</c:v>
                </c:pt>
                <c:pt idx="15214">
                  <c:v>8.4962999999999997E-2</c:v>
                </c:pt>
                <c:pt idx="15215">
                  <c:v>8.3146499999999998E-2</c:v>
                </c:pt>
                <c:pt idx="15216">
                  <c:v>8.1317899999999999E-2</c:v>
                </c:pt>
                <c:pt idx="15217">
                  <c:v>7.94797E-2</c:v>
                </c:pt>
                <c:pt idx="15218">
                  <c:v>7.7633300000000002E-2</c:v>
                </c:pt>
                <c:pt idx="15219">
                  <c:v>7.5780200000000006E-2</c:v>
                </c:pt>
                <c:pt idx="15220">
                  <c:v>7.3922699999999994E-2</c:v>
                </c:pt>
                <c:pt idx="15221">
                  <c:v>7.2063199999999994E-2</c:v>
                </c:pt>
                <c:pt idx="15222">
                  <c:v>7.0203299999999996E-2</c:v>
                </c:pt>
                <c:pt idx="15223">
                  <c:v>6.8345000000000003E-2</c:v>
                </c:pt>
                <c:pt idx="15224">
                  <c:v>6.6490199999999999E-2</c:v>
                </c:pt>
                <c:pt idx="15225">
                  <c:v>6.4640900000000001E-2</c:v>
                </c:pt>
                <c:pt idx="15226">
                  <c:v>6.2799999999999995E-2</c:v>
                </c:pt>
                <c:pt idx="15227">
                  <c:v>6.0968000000000001E-2</c:v>
                </c:pt>
                <c:pt idx="15228">
                  <c:v>5.9138700000000002E-2</c:v>
                </c:pt>
                <c:pt idx="15229">
                  <c:v>5.7311300000000003E-2</c:v>
                </c:pt>
                <c:pt idx="15230">
                  <c:v>5.54966E-2</c:v>
                </c:pt>
                <c:pt idx="15231">
                  <c:v>5.3699200000000002E-2</c:v>
                </c:pt>
                <c:pt idx="15232">
                  <c:v>5.1915799999999998E-2</c:v>
                </c:pt>
                <c:pt idx="15233">
                  <c:v>5.0147799999999999E-2</c:v>
                </c:pt>
                <c:pt idx="15234">
                  <c:v>4.8399699999999997E-2</c:v>
                </c:pt>
                <c:pt idx="15235">
                  <c:v>4.6673699999999999E-2</c:v>
                </c:pt>
                <c:pt idx="15236">
                  <c:v>4.4970499999999997E-2</c:v>
                </c:pt>
                <c:pt idx="15237">
                  <c:v>4.3290299999999997E-2</c:v>
                </c:pt>
                <c:pt idx="15238">
                  <c:v>4.16336E-2</c:v>
                </c:pt>
                <c:pt idx="15239">
                  <c:v>4.0001700000000001E-2</c:v>
                </c:pt>
                <c:pt idx="15240">
                  <c:v>3.8396100000000002E-2</c:v>
                </c:pt>
                <c:pt idx="15241">
                  <c:v>3.6818700000000003E-2</c:v>
                </c:pt>
                <c:pt idx="15242">
                  <c:v>3.5271499999999997E-2</c:v>
                </c:pt>
                <c:pt idx="15243">
                  <c:v>3.3756000000000001E-2</c:v>
                </c:pt>
                <c:pt idx="15244">
                  <c:v>3.22736E-2</c:v>
                </c:pt>
                <c:pt idx="15245">
                  <c:v>3.08258E-2</c:v>
                </c:pt>
                <c:pt idx="15246">
                  <c:v>2.9414300000000001E-2</c:v>
                </c:pt>
                <c:pt idx="15247">
                  <c:v>2.8040900000000001E-2</c:v>
                </c:pt>
                <c:pt idx="15248">
                  <c:v>2.67072E-2</c:v>
                </c:pt>
                <c:pt idx="15249">
                  <c:v>2.5414200000000001E-2</c:v>
                </c:pt>
                <c:pt idx="15250">
                  <c:v>2.4162300000000001E-2</c:v>
                </c:pt>
                <c:pt idx="15251">
                  <c:v>2.2952199999999999E-2</c:v>
                </c:pt>
                <c:pt idx="15252">
                  <c:v>2.17848E-2</c:v>
                </c:pt>
                <c:pt idx="15253">
                  <c:v>2.06602E-2</c:v>
                </c:pt>
                <c:pt idx="15254">
                  <c:v>1.9578499999999999E-2</c:v>
                </c:pt>
                <c:pt idx="15255">
                  <c:v>1.8539900000000002E-2</c:v>
                </c:pt>
                <c:pt idx="15256">
                  <c:v>1.7544799999999999E-2</c:v>
                </c:pt>
                <c:pt idx="15257">
                  <c:v>1.6592599999999999E-2</c:v>
                </c:pt>
                <c:pt idx="15258">
                  <c:v>1.5682600000000001E-2</c:v>
                </c:pt>
                <c:pt idx="15259">
                  <c:v>1.4815200000000001E-2</c:v>
                </c:pt>
                <c:pt idx="15260">
                  <c:v>1.3990900000000001E-2</c:v>
                </c:pt>
                <c:pt idx="15261">
                  <c:v>1.32096E-2</c:v>
                </c:pt>
                <c:pt idx="15262">
                  <c:v>1.24712E-2</c:v>
                </c:pt>
                <c:pt idx="15263">
                  <c:v>1.1775799999999999E-2</c:v>
                </c:pt>
                <c:pt idx="15264">
                  <c:v>1.11241E-2</c:v>
                </c:pt>
                <c:pt idx="15265">
                  <c:v>1.05167E-2</c:v>
                </c:pt>
                <c:pt idx="15266" formatCode="0.00E+00">
                  <c:v>9.9542499999999996E-3</c:v>
                </c:pt>
                <c:pt idx="15267" formatCode="0.00E+00">
                  <c:v>9.4365000000000004E-3</c:v>
                </c:pt>
                <c:pt idx="15268" formatCode="0.00E+00">
                  <c:v>8.9631199999999998E-3</c:v>
                </c:pt>
                <c:pt idx="15269" formatCode="0.00E+00">
                  <c:v>8.5338299999999992E-3</c:v>
                </c:pt>
                <c:pt idx="15270" formatCode="0.00E+00">
                  <c:v>8.1483200000000006E-3</c:v>
                </c:pt>
                <c:pt idx="15271" formatCode="0.00E+00">
                  <c:v>7.8059999999999996E-3</c:v>
                </c:pt>
                <c:pt idx="15272" formatCode="0.00E+00">
                  <c:v>7.5060200000000004E-3</c:v>
                </c:pt>
                <c:pt idx="15273" formatCode="0.00E+00">
                  <c:v>7.2473800000000003E-3</c:v>
                </c:pt>
                <c:pt idx="15274" formatCode="0.00E+00">
                  <c:v>7.0288800000000004E-3</c:v>
                </c:pt>
                <c:pt idx="15275" formatCode="0.00E+00">
                  <c:v>6.8490900000000004E-3</c:v>
                </c:pt>
                <c:pt idx="15276" formatCode="0.00E+00">
                  <c:v>6.7066000000000001E-3</c:v>
                </c:pt>
                <c:pt idx="15277" formatCode="0.00E+00">
                  <c:v>6.6000599999999996E-3</c:v>
                </c:pt>
                <c:pt idx="15278" formatCode="0.00E+00">
                  <c:v>6.5282700000000001E-3</c:v>
                </c:pt>
                <c:pt idx="15279" formatCode="0.00E+00">
                  <c:v>6.4903799999999996E-3</c:v>
                </c:pt>
                <c:pt idx="15280" formatCode="0.00E+00">
                  <c:v>6.4860100000000004E-3</c:v>
                </c:pt>
                <c:pt idx="15281" formatCode="0.00E+00">
                  <c:v>6.5150299999999998E-3</c:v>
                </c:pt>
                <c:pt idx="15282" formatCode="0.00E+00">
                  <c:v>6.5772299999999999E-3</c:v>
                </c:pt>
                <c:pt idx="15283" formatCode="0.00E+00">
                  <c:v>6.6719300000000004E-3</c:v>
                </c:pt>
                <c:pt idx="15284" formatCode="0.00E+00">
                  <c:v>6.7982600000000004E-3</c:v>
                </c:pt>
                <c:pt idx="15285" formatCode="0.00E+00">
                  <c:v>6.9556000000000002E-3</c:v>
                </c:pt>
                <c:pt idx="15286" formatCode="0.00E+00">
                  <c:v>7.1430799999999996E-3</c:v>
                </c:pt>
                <c:pt idx="15287" formatCode="0.00E+00">
                  <c:v>7.35916E-3</c:v>
                </c:pt>
                <c:pt idx="15288" formatCode="0.00E+00">
                  <c:v>7.6019800000000004E-3</c:v>
                </c:pt>
                <c:pt idx="15289" formatCode="0.00E+00">
                  <c:v>7.8703100000000002E-3</c:v>
                </c:pt>
                <c:pt idx="15290" formatCode="0.00E+00">
                  <c:v>8.1635100000000006E-3</c:v>
                </c:pt>
                <c:pt idx="15291" formatCode="0.00E+00">
                  <c:v>8.4809499999999993E-3</c:v>
                </c:pt>
                <c:pt idx="15292" formatCode="0.00E+00">
                  <c:v>8.8219300000000004E-3</c:v>
                </c:pt>
                <c:pt idx="15293" formatCode="0.00E+00">
                  <c:v>9.1857599999999994E-3</c:v>
                </c:pt>
                <c:pt idx="15294" formatCode="0.00E+00">
                  <c:v>9.5708600000000005E-3</c:v>
                </c:pt>
                <c:pt idx="15295" formatCode="0.00E+00">
                  <c:v>9.9749499999999998E-3</c:v>
                </c:pt>
                <c:pt idx="15296">
                  <c:v>1.03962E-2</c:v>
                </c:pt>
                <c:pt idx="15297">
                  <c:v>1.0833300000000001E-2</c:v>
                </c:pt>
                <c:pt idx="15298">
                  <c:v>1.12849E-2</c:v>
                </c:pt>
                <c:pt idx="15299">
                  <c:v>1.17495E-2</c:v>
                </c:pt>
                <c:pt idx="15300">
                  <c:v>1.2226600000000001E-2</c:v>
                </c:pt>
                <c:pt idx="15301">
                  <c:v>1.27154E-2</c:v>
                </c:pt>
                <c:pt idx="15302">
                  <c:v>1.32131E-2</c:v>
                </c:pt>
                <c:pt idx="15303">
                  <c:v>1.3716799999999999E-2</c:v>
                </c:pt>
                <c:pt idx="15304">
                  <c:v>1.4225099999999999E-2</c:v>
                </c:pt>
                <c:pt idx="15305">
                  <c:v>1.47382E-2</c:v>
                </c:pt>
                <c:pt idx="15306">
                  <c:v>1.5256499999999999E-2</c:v>
                </c:pt>
                <c:pt idx="15307">
                  <c:v>1.5780300000000001E-2</c:v>
                </c:pt>
                <c:pt idx="15308">
                  <c:v>1.6309299999999999E-2</c:v>
                </c:pt>
                <c:pt idx="15309">
                  <c:v>1.6840899999999999E-2</c:v>
                </c:pt>
                <c:pt idx="15310">
                  <c:v>1.7371500000000002E-2</c:v>
                </c:pt>
                <c:pt idx="15311">
                  <c:v>1.7898899999999999E-2</c:v>
                </c:pt>
                <c:pt idx="15312">
                  <c:v>1.84222E-2</c:v>
                </c:pt>
                <c:pt idx="15313">
                  <c:v>1.8940800000000001E-2</c:v>
                </c:pt>
                <c:pt idx="15314">
                  <c:v>1.9454099999999998E-2</c:v>
                </c:pt>
                <c:pt idx="15315">
                  <c:v>1.9962500000000001E-2</c:v>
                </c:pt>
                <c:pt idx="15316">
                  <c:v>2.04674E-2</c:v>
                </c:pt>
                <c:pt idx="15317">
                  <c:v>2.0969100000000001E-2</c:v>
                </c:pt>
                <c:pt idx="15318">
                  <c:v>2.1466200000000001E-2</c:v>
                </c:pt>
                <c:pt idx="15319">
                  <c:v>2.1956400000000001E-2</c:v>
                </c:pt>
                <c:pt idx="15320">
                  <c:v>2.2438799999999998E-2</c:v>
                </c:pt>
                <c:pt idx="15321">
                  <c:v>2.29129E-2</c:v>
                </c:pt>
                <c:pt idx="15322">
                  <c:v>2.3377200000000001E-2</c:v>
                </c:pt>
                <c:pt idx="15323">
                  <c:v>2.3830400000000002E-2</c:v>
                </c:pt>
                <c:pt idx="15324">
                  <c:v>2.42711E-2</c:v>
                </c:pt>
                <c:pt idx="15325">
                  <c:v>2.4698500000000002E-2</c:v>
                </c:pt>
                <c:pt idx="15326">
                  <c:v>2.5112700000000002E-2</c:v>
                </c:pt>
                <c:pt idx="15327">
                  <c:v>2.5514100000000001E-2</c:v>
                </c:pt>
                <c:pt idx="15328">
                  <c:v>2.59029E-2</c:v>
                </c:pt>
                <c:pt idx="15329">
                  <c:v>2.6279199999999999E-2</c:v>
                </c:pt>
                <c:pt idx="15330">
                  <c:v>2.6643699999999999E-2</c:v>
                </c:pt>
                <c:pt idx="15331">
                  <c:v>2.6996099999999999E-2</c:v>
                </c:pt>
                <c:pt idx="15332">
                  <c:v>2.7334500000000001E-2</c:v>
                </c:pt>
                <c:pt idx="15333">
                  <c:v>2.7656900000000002E-2</c:v>
                </c:pt>
                <c:pt idx="15334">
                  <c:v>2.7962999999999998E-2</c:v>
                </c:pt>
                <c:pt idx="15335">
                  <c:v>2.82537E-2</c:v>
                </c:pt>
                <c:pt idx="15336">
                  <c:v>2.8530099999999999E-2</c:v>
                </c:pt>
                <c:pt idx="15337">
                  <c:v>2.87929E-2</c:v>
                </c:pt>
                <c:pt idx="15338">
                  <c:v>2.90417E-2</c:v>
                </c:pt>
                <c:pt idx="15339">
                  <c:v>2.9276099999999999E-2</c:v>
                </c:pt>
                <c:pt idx="15340">
                  <c:v>2.9497200000000001E-2</c:v>
                </c:pt>
                <c:pt idx="15341">
                  <c:v>2.9706099999999999E-2</c:v>
                </c:pt>
                <c:pt idx="15342">
                  <c:v>2.9902100000000001E-2</c:v>
                </c:pt>
                <c:pt idx="15343">
                  <c:v>3.00828E-2</c:v>
                </c:pt>
                <c:pt idx="15344">
                  <c:v>3.0246700000000001E-2</c:v>
                </c:pt>
                <c:pt idx="15345">
                  <c:v>3.0393199999999999E-2</c:v>
                </c:pt>
                <c:pt idx="15346">
                  <c:v>3.0522199999999999E-2</c:v>
                </c:pt>
                <c:pt idx="15347">
                  <c:v>3.0633199999999999E-2</c:v>
                </c:pt>
                <c:pt idx="15348">
                  <c:v>3.0725800000000001E-2</c:v>
                </c:pt>
                <c:pt idx="15349">
                  <c:v>3.0800600000000001E-2</c:v>
                </c:pt>
                <c:pt idx="15350">
                  <c:v>3.0858500000000001E-2</c:v>
                </c:pt>
                <c:pt idx="15351">
                  <c:v>3.0899800000000002E-2</c:v>
                </c:pt>
                <c:pt idx="15352">
                  <c:v>3.0924500000000001E-2</c:v>
                </c:pt>
                <c:pt idx="15353">
                  <c:v>3.0932399999999999E-2</c:v>
                </c:pt>
                <c:pt idx="15354">
                  <c:v>3.0923300000000001E-2</c:v>
                </c:pt>
                <c:pt idx="15355">
                  <c:v>3.0897600000000001E-2</c:v>
                </c:pt>
                <c:pt idx="15356">
                  <c:v>3.0856399999999999E-2</c:v>
                </c:pt>
                <c:pt idx="15357">
                  <c:v>3.08013E-2</c:v>
                </c:pt>
                <c:pt idx="15358">
                  <c:v>3.0733300000000002E-2</c:v>
                </c:pt>
                <c:pt idx="15359">
                  <c:v>3.0653400000000001E-2</c:v>
                </c:pt>
                <c:pt idx="15360">
                  <c:v>3.05618E-2</c:v>
                </c:pt>
                <c:pt idx="15361">
                  <c:v>3.0457399999999999E-2</c:v>
                </c:pt>
                <c:pt idx="15362">
                  <c:v>3.03386E-2</c:v>
                </c:pt>
                <c:pt idx="15363">
                  <c:v>3.0204700000000001E-2</c:v>
                </c:pt>
                <c:pt idx="15364">
                  <c:v>3.0055599999999998E-2</c:v>
                </c:pt>
                <c:pt idx="15365">
                  <c:v>2.9892599999999998E-2</c:v>
                </c:pt>
                <c:pt idx="15366">
                  <c:v>2.9717E-2</c:v>
                </c:pt>
                <c:pt idx="15367">
                  <c:v>2.9530500000000001E-2</c:v>
                </c:pt>
                <c:pt idx="15368">
                  <c:v>2.9335900000000002E-2</c:v>
                </c:pt>
                <c:pt idx="15369">
                  <c:v>2.9135600000000001E-2</c:v>
                </c:pt>
                <c:pt idx="15370">
                  <c:v>2.8930299999999999E-2</c:v>
                </c:pt>
                <c:pt idx="15371">
                  <c:v>2.8720099999999998E-2</c:v>
                </c:pt>
                <c:pt idx="15372">
                  <c:v>2.8506099999999999E-2</c:v>
                </c:pt>
                <c:pt idx="15373">
                  <c:v>2.8288299999999999E-2</c:v>
                </c:pt>
                <c:pt idx="15374">
                  <c:v>2.80656E-2</c:v>
                </c:pt>
                <c:pt idx="15375">
                  <c:v>2.7837600000000001E-2</c:v>
                </c:pt>
                <c:pt idx="15376">
                  <c:v>2.7603699999999998E-2</c:v>
                </c:pt>
                <c:pt idx="15377">
                  <c:v>2.7361099999999999E-2</c:v>
                </c:pt>
                <c:pt idx="15378">
                  <c:v>2.71068E-2</c:v>
                </c:pt>
                <c:pt idx="15379">
                  <c:v>2.68411E-2</c:v>
                </c:pt>
                <c:pt idx="15380">
                  <c:v>2.6564500000000001E-2</c:v>
                </c:pt>
                <c:pt idx="15381">
                  <c:v>2.6277499999999999E-2</c:v>
                </c:pt>
                <c:pt idx="15382">
                  <c:v>2.59852E-2</c:v>
                </c:pt>
                <c:pt idx="15383">
                  <c:v>2.5694700000000001E-2</c:v>
                </c:pt>
                <c:pt idx="15384">
                  <c:v>2.54068E-2</c:v>
                </c:pt>
                <c:pt idx="15385">
                  <c:v>2.5117500000000001E-2</c:v>
                </c:pt>
                <c:pt idx="15386">
                  <c:v>2.4824599999999999E-2</c:v>
                </c:pt>
                <c:pt idx="15387">
                  <c:v>2.4527899999999998E-2</c:v>
                </c:pt>
                <c:pt idx="15388">
                  <c:v>2.4226299999999999E-2</c:v>
                </c:pt>
                <c:pt idx="15389">
                  <c:v>2.3918200000000001E-2</c:v>
                </c:pt>
                <c:pt idx="15390">
                  <c:v>2.3602000000000001E-2</c:v>
                </c:pt>
                <c:pt idx="15391">
                  <c:v>2.3277099999999998E-2</c:v>
                </c:pt>
                <c:pt idx="15392">
                  <c:v>2.29427E-2</c:v>
                </c:pt>
                <c:pt idx="15393">
                  <c:v>2.2599000000000001E-2</c:v>
                </c:pt>
                <c:pt idx="15394">
                  <c:v>2.22469E-2</c:v>
                </c:pt>
                <c:pt idx="15395">
                  <c:v>2.1888299999999999E-2</c:v>
                </c:pt>
                <c:pt idx="15396">
                  <c:v>2.1525099999999998E-2</c:v>
                </c:pt>
                <c:pt idx="15397">
                  <c:v>2.1157100000000002E-2</c:v>
                </c:pt>
                <c:pt idx="15398">
                  <c:v>2.07823E-2</c:v>
                </c:pt>
                <c:pt idx="15399">
                  <c:v>2.0399E-2</c:v>
                </c:pt>
                <c:pt idx="15400">
                  <c:v>2.0004899999999999E-2</c:v>
                </c:pt>
                <c:pt idx="15401">
                  <c:v>1.9597199999999999E-2</c:v>
                </c:pt>
                <c:pt idx="15402">
                  <c:v>1.9175600000000001E-2</c:v>
                </c:pt>
                <c:pt idx="15403">
                  <c:v>1.8741000000000001E-2</c:v>
                </c:pt>
                <c:pt idx="15404">
                  <c:v>1.8293899999999998E-2</c:v>
                </c:pt>
                <c:pt idx="15405">
                  <c:v>1.78345E-2</c:v>
                </c:pt>
                <c:pt idx="15406">
                  <c:v>1.7364500000000001E-2</c:v>
                </c:pt>
                <c:pt idx="15407">
                  <c:v>1.6886600000000002E-2</c:v>
                </c:pt>
                <c:pt idx="15408">
                  <c:v>1.6402199999999999E-2</c:v>
                </c:pt>
                <c:pt idx="15409">
                  <c:v>1.5911600000000001E-2</c:v>
                </c:pt>
                <c:pt idx="15410">
                  <c:v>1.5414300000000001E-2</c:v>
                </c:pt>
                <c:pt idx="15411">
                  <c:v>1.49091E-2</c:v>
                </c:pt>
                <c:pt idx="15412">
                  <c:v>1.43924E-2</c:v>
                </c:pt>
                <c:pt idx="15413">
                  <c:v>1.3860300000000001E-2</c:v>
                </c:pt>
                <c:pt idx="15414">
                  <c:v>1.3309700000000001E-2</c:v>
                </c:pt>
                <c:pt idx="15415">
                  <c:v>1.2738299999999999E-2</c:v>
                </c:pt>
                <c:pt idx="15416">
                  <c:v>1.21446E-2</c:v>
                </c:pt>
                <c:pt idx="15417">
                  <c:v>1.1528399999999999E-2</c:v>
                </c:pt>
                <c:pt idx="15418">
                  <c:v>1.08897E-2</c:v>
                </c:pt>
                <c:pt idx="15419">
                  <c:v>1.02273E-2</c:v>
                </c:pt>
                <c:pt idx="15420" formatCode="0.00E+00">
                  <c:v>9.5384700000000003E-3</c:v>
                </c:pt>
                <c:pt idx="15421" formatCode="0.00E+00">
                  <c:v>8.8203299999999995E-3</c:v>
                </c:pt>
                <c:pt idx="15422" formatCode="0.00E+00">
                  <c:v>8.0733999999999997E-3</c:v>
                </c:pt>
                <c:pt idx="15423" formatCode="0.00E+00">
                  <c:v>7.3032799999999997E-3</c:v>
                </c:pt>
                <c:pt idx="15424" formatCode="0.00E+00">
                  <c:v>6.5163799999999996E-3</c:v>
                </c:pt>
                <c:pt idx="15425" formatCode="0.00E+00">
                  <c:v>5.7146599999999999E-3</c:v>
                </c:pt>
                <c:pt idx="15426" formatCode="0.00E+00">
                  <c:v>4.8967400000000001E-3</c:v>
                </c:pt>
                <c:pt idx="15427" formatCode="0.00E+00">
                  <c:v>4.0618299999999998E-3</c:v>
                </c:pt>
                <c:pt idx="15428" formatCode="0.00E+00">
                  <c:v>3.2089200000000001E-3</c:v>
                </c:pt>
                <c:pt idx="15429" formatCode="0.00E+00">
                  <c:v>2.3329900000000001E-3</c:v>
                </c:pt>
                <c:pt idx="15430" formatCode="0.00E+00">
                  <c:v>1.4276600000000001E-3</c:v>
                </c:pt>
                <c:pt idx="15431" formatCode="0.00E+00">
                  <c:v>4.9151999999999996E-4</c:v>
                </c:pt>
                <c:pt idx="15432" formatCode="0.00E+00">
                  <c:v>-4.7233099999999999E-4</c:v>
                </c:pt>
                <c:pt idx="15433" formatCode="0.00E+00">
                  <c:v>-1.4622400000000001E-3</c:v>
                </c:pt>
                <c:pt idx="15434" formatCode="0.00E+00">
                  <c:v>-2.4808400000000002E-3</c:v>
                </c:pt>
                <c:pt idx="15435" formatCode="0.00E+00">
                  <c:v>-3.5333500000000002E-3</c:v>
                </c:pt>
                <c:pt idx="15436" formatCode="0.00E+00">
                  <c:v>-4.6240700000000001E-3</c:v>
                </c:pt>
                <c:pt idx="15437" formatCode="0.00E+00">
                  <c:v>-5.7528700000000002E-3</c:v>
                </c:pt>
                <c:pt idx="15438" formatCode="0.00E+00">
                  <c:v>-6.91824E-3</c:v>
                </c:pt>
                <c:pt idx="15439" formatCode="0.00E+00">
                  <c:v>-8.1223000000000007E-3</c:v>
                </c:pt>
                <c:pt idx="15440" formatCode="0.00E+00">
                  <c:v>-9.3663400000000008E-3</c:v>
                </c:pt>
                <c:pt idx="15441">
                  <c:v>-1.06458E-2</c:v>
                </c:pt>
                <c:pt idx="15442">
                  <c:v>-1.1954899999999999E-2</c:v>
                </c:pt>
                <c:pt idx="15443">
                  <c:v>-1.3292200000000001E-2</c:v>
                </c:pt>
                <c:pt idx="15444">
                  <c:v>-1.4657999999999999E-2</c:v>
                </c:pt>
                <c:pt idx="15445">
                  <c:v>-1.6051099999999999E-2</c:v>
                </c:pt>
                <c:pt idx="15446">
                  <c:v>-1.7468899999999999E-2</c:v>
                </c:pt>
                <c:pt idx="15447">
                  <c:v>-1.89082E-2</c:v>
                </c:pt>
                <c:pt idx="15448">
                  <c:v>-2.03676E-2</c:v>
                </c:pt>
                <c:pt idx="15449">
                  <c:v>-2.1850999999999999E-2</c:v>
                </c:pt>
                <c:pt idx="15450">
                  <c:v>-2.33656E-2</c:v>
                </c:pt>
                <c:pt idx="15451">
                  <c:v>-2.4916299999999999E-2</c:v>
                </c:pt>
                <c:pt idx="15452">
                  <c:v>-2.6503200000000001E-2</c:v>
                </c:pt>
                <c:pt idx="15453">
                  <c:v>-2.8125000000000001E-2</c:v>
                </c:pt>
                <c:pt idx="15454">
                  <c:v>-2.97819E-2</c:v>
                </c:pt>
                <c:pt idx="15455">
                  <c:v>-3.1473599999999997E-2</c:v>
                </c:pt>
                <c:pt idx="15456">
                  <c:v>-3.3198400000000003E-2</c:v>
                </c:pt>
                <c:pt idx="15457">
                  <c:v>-3.4955E-2</c:v>
                </c:pt>
                <c:pt idx="15458">
                  <c:v>-3.6741599999999999E-2</c:v>
                </c:pt>
                <c:pt idx="15459">
                  <c:v>-3.8555300000000001E-2</c:v>
                </c:pt>
                <c:pt idx="15460">
                  <c:v>-4.0394300000000001E-2</c:v>
                </c:pt>
                <c:pt idx="15461">
                  <c:v>-4.22569E-2</c:v>
                </c:pt>
                <c:pt idx="15462">
                  <c:v>-4.4139699999999997E-2</c:v>
                </c:pt>
                <c:pt idx="15463">
                  <c:v>-4.6042399999999997E-2</c:v>
                </c:pt>
                <c:pt idx="15464">
                  <c:v>-4.7968299999999998E-2</c:v>
                </c:pt>
                <c:pt idx="15465">
                  <c:v>-4.9919499999999999E-2</c:v>
                </c:pt>
                <c:pt idx="15466">
                  <c:v>-5.1895400000000001E-2</c:v>
                </c:pt>
                <c:pt idx="15467">
                  <c:v>-5.3895999999999999E-2</c:v>
                </c:pt>
                <c:pt idx="15468">
                  <c:v>-5.5922100000000002E-2</c:v>
                </c:pt>
                <c:pt idx="15469">
                  <c:v>-5.7971500000000002E-2</c:v>
                </c:pt>
                <c:pt idx="15470">
                  <c:v>-6.0037E-2</c:v>
                </c:pt>
                <c:pt idx="15471">
                  <c:v>-6.2111300000000001E-2</c:v>
                </c:pt>
                <c:pt idx="15472">
                  <c:v>-6.4190999999999998E-2</c:v>
                </c:pt>
                <c:pt idx="15473">
                  <c:v>-6.6277500000000003E-2</c:v>
                </c:pt>
                <c:pt idx="15474">
                  <c:v>-6.8375400000000003E-2</c:v>
                </c:pt>
                <c:pt idx="15475">
                  <c:v>-7.0486999999999994E-2</c:v>
                </c:pt>
                <c:pt idx="15476">
                  <c:v>-7.2608599999999995E-2</c:v>
                </c:pt>
                <c:pt idx="15477">
                  <c:v>-7.4733599999999997E-2</c:v>
                </c:pt>
                <c:pt idx="15478">
                  <c:v>-7.6858300000000004E-2</c:v>
                </c:pt>
                <c:pt idx="15479">
                  <c:v>-7.8986299999999995E-2</c:v>
                </c:pt>
                <c:pt idx="15480">
                  <c:v>-8.1125199999999995E-2</c:v>
                </c:pt>
                <c:pt idx="15481">
                  <c:v>-8.3279599999999995E-2</c:v>
                </c:pt>
                <c:pt idx="15482">
                  <c:v>-8.5445800000000002E-2</c:v>
                </c:pt>
                <c:pt idx="15483">
                  <c:v>-8.7617600000000004E-2</c:v>
                </c:pt>
                <c:pt idx="15484">
                  <c:v>-8.9789800000000003E-2</c:v>
                </c:pt>
                <c:pt idx="15485">
                  <c:v>-9.1958799999999993E-2</c:v>
                </c:pt>
                <c:pt idx="15486">
                  <c:v>-9.4119800000000003E-2</c:v>
                </c:pt>
                <c:pt idx="15487">
                  <c:v>-9.6268699999999999E-2</c:v>
                </c:pt>
                <c:pt idx="15488">
                  <c:v>-9.8404900000000003E-2</c:v>
                </c:pt>
                <c:pt idx="15489">
                  <c:v>-0.100533</c:v>
                </c:pt>
                <c:pt idx="15490">
                  <c:v>-0.102658</c:v>
                </c:pt>
                <c:pt idx="15491">
                  <c:v>-0.10478700000000001</c:v>
                </c:pt>
                <c:pt idx="15492">
                  <c:v>-0.106918</c:v>
                </c:pt>
                <c:pt idx="15493">
                  <c:v>-0.109046</c:v>
                </c:pt>
                <c:pt idx="15494">
                  <c:v>-0.111167</c:v>
                </c:pt>
                <c:pt idx="15495">
                  <c:v>-0.113277</c:v>
                </c:pt>
                <c:pt idx="15496">
                  <c:v>-0.115369</c:v>
                </c:pt>
                <c:pt idx="15497">
                  <c:v>-0.117441</c:v>
                </c:pt>
                <c:pt idx="15498">
                  <c:v>-0.119494</c:v>
                </c:pt>
                <c:pt idx="15499">
                  <c:v>-0.121532</c:v>
                </c:pt>
                <c:pt idx="15500">
                  <c:v>-0.123552</c:v>
                </c:pt>
                <c:pt idx="15501">
                  <c:v>-0.125554</c:v>
                </c:pt>
                <c:pt idx="15502">
                  <c:v>-0.12753600000000001</c:v>
                </c:pt>
                <c:pt idx="15503">
                  <c:v>-0.129499</c:v>
                </c:pt>
                <c:pt idx="15504">
                  <c:v>-0.131439</c:v>
                </c:pt>
                <c:pt idx="15505">
                  <c:v>-0.133357</c:v>
                </c:pt>
                <c:pt idx="15506">
                  <c:v>-0.13525200000000001</c:v>
                </c:pt>
                <c:pt idx="15507">
                  <c:v>-0.137124</c:v>
                </c:pt>
                <c:pt idx="15508">
                  <c:v>-0.13897100000000001</c:v>
                </c:pt>
                <c:pt idx="15509">
                  <c:v>-0.140792</c:v>
                </c:pt>
                <c:pt idx="15510">
                  <c:v>-0.14258499999999999</c:v>
                </c:pt>
                <c:pt idx="15511">
                  <c:v>-0.144343</c:v>
                </c:pt>
                <c:pt idx="15512">
                  <c:v>-0.14605799999999999</c:v>
                </c:pt>
                <c:pt idx="15513">
                  <c:v>-0.14773</c:v>
                </c:pt>
                <c:pt idx="15514">
                  <c:v>-0.14935999999999999</c:v>
                </c:pt>
                <c:pt idx="15515">
                  <c:v>-0.15094399999999999</c:v>
                </c:pt>
                <c:pt idx="15516">
                  <c:v>-0.152477</c:v>
                </c:pt>
                <c:pt idx="15517">
                  <c:v>-0.15396000000000001</c:v>
                </c:pt>
                <c:pt idx="15518">
                  <c:v>-0.15539800000000001</c:v>
                </c:pt>
                <c:pt idx="15519">
                  <c:v>-0.15679399999999999</c:v>
                </c:pt>
                <c:pt idx="15520">
                  <c:v>-0.15814600000000001</c:v>
                </c:pt>
                <c:pt idx="15521">
                  <c:v>-0.15944900000000001</c:v>
                </c:pt>
                <c:pt idx="15522">
                  <c:v>-0.16070400000000001</c:v>
                </c:pt>
                <c:pt idx="15523">
                  <c:v>-0.161915</c:v>
                </c:pt>
                <c:pt idx="15524">
                  <c:v>-0.16308300000000001</c:v>
                </c:pt>
                <c:pt idx="15525">
                  <c:v>-0.16420399999999999</c:v>
                </c:pt>
                <c:pt idx="15526">
                  <c:v>-0.16527500000000001</c:v>
                </c:pt>
                <c:pt idx="15527">
                  <c:v>-0.166296</c:v>
                </c:pt>
                <c:pt idx="15528">
                  <c:v>-0.167265</c:v>
                </c:pt>
                <c:pt idx="15529">
                  <c:v>-0.16817199999999999</c:v>
                </c:pt>
                <c:pt idx="15530">
                  <c:v>-0.16900599999999999</c:v>
                </c:pt>
                <c:pt idx="15531">
                  <c:v>-0.169766</c:v>
                </c:pt>
                <c:pt idx="15532">
                  <c:v>-0.17045299999999999</c:v>
                </c:pt>
                <c:pt idx="15533">
                  <c:v>-0.171073</c:v>
                </c:pt>
                <c:pt idx="15534">
                  <c:v>-0.17163100000000001</c:v>
                </c:pt>
                <c:pt idx="15535">
                  <c:v>-0.17213200000000001</c:v>
                </c:pt>
                <c:pt idx="15536">
                  <c:v>-0.17257</c:v>
                </c:pt>
                <c:pt idx="15537">
                  <c:v>-0.17294100000000001</c:v>
                </c:pt>
                <c:pt idx="15538">
                  <c:v>-0.17324300000000001</c:v>
                </c:pt>
                <c:pt idx="15539">
                  <c:v>-0.17347499999999999</c:v>
                </c:pt>
                <c:pt idx="15540">
                  <c:v>-0.17363000000000001</c:v>
                </c:pt>
                <c:pt idx="15541">
                  <c:v>-0.17371</c:v>
                </c:pt>
                <c:pt idx="15542">
                  <c:v>-0.17372000000000001</c:v>
                </c:pt>
                <c:pt idx="15543">
                  <c:v>-0.17366500000000001</c:v>
                </c:pt>
                <c:pt idx="15544">
                  <c:v>-0.173544</c:v>
                </c:pt>
                <c:pt idx="15545">
                  <c:v>-0.17335500000000001</c:v>
                </c:pt>
                <c:pt idx="15546">
                  <c:v>-0.173097</c:v>
                </c:pt>
                <c:pt idx="15547">
                  <c:v>-0.17277100000000001</c:v>
                </c:pt>
                <c:pt idx="15548">
                  <c:v>-0.172378</c:v>
                </c:pt>
                <c:pt idx="15549">
                  <c:v>-0.17191699999999999</c:v>
                </c:pt>
                <c:pt idx="15550">
                  <c:v>-0.17138600000000001</c:v>
                </c:pt>
                <c:pt idx="15551">
                  <c:v>-0.17078399999999999</c:v>
                </c:pt>
                <c:pt idx="15552">
                  <c:v>-0.17010900000000001</c:v>
                </c:pt>
                <c:pt idx="15553">
                  <c:v>-0.16936100000000001</c:v>
                </c:pt>
                <c:pt idx="15554">
                  <c:v>-0.168543</c:v>
                </c:pt>
                <c:pt idx="15555">
                  <c:v>-0.167656</c:v>
                </c:pt>
                <c:pt idx="15556">
                  <c:v>-0.16670199999999999</c:v>
                </c:pt>
                <c:pt idx="15557">
                  <c:v>-0.165682</c:v>
                </c:pt>
                <c:pt idx="15558">
                  <c:v>-0.16458900000000001</c:v>
                </c:pt>
                <c:pt idx="15559">
                  <c:v>-0.16341600000000001</c:v>
                </c:pt>
                <c:pt idx="15560">
                  <c:v>-0.16216800000000001</c:v>
                </c:pt>
                <c:pt idx="15561">
                  <c:v>-0.160854</c:v>
                </c:pt>
                <c:pt idx="15562">
                  <c:v>-0.15947700000000001</c:v>
                </c:pt>
                <c:pt idx="15563">
                  <c:v>-0.158028</c:v>
                </c:pt>
                <c:pt idx="15564">
                  <c:v>-0.156502</c:v>
                </c:pt>
                <c:pt idx="15565">
                  <c:v>-0.15489700000000001</c:v>
                </c:pt>
                <c:pt idx="15566">
                  <c:v>-0.15321799999999999</c:v>
                </c:pt>
                <c:pt idx="15567">
                  <c:v>-0.151477</c:v>
                </c:pt>
                <c:pt idx="15568">
                  <c:v>-0.14968799999999999</c:v>
                </c:pt>
                <c:pt idx="15569">
                  <c:v>-0.14785899999999999</c:v>
                </c:pt>
                <c:pt idx="15570">
                  <c:v>-0.14598900000000001</c:v>
                </c:pt>
                <c:pt idx="15571">
                  <c:v>-0.14407700000000001</c:v>
                </c:pt>
                <c:pt idx="15572">
                  <c:v>-0.142123</c:v>
                </c:pt>
                <c:pt idx="15573">
                  <c:v>-0.140128</c:v>
                </c:pt>
                <c:pt idx="15574">
                  <c:v>-0.13809199999999999</c:v>
                </c:pt>
                <c:pt idx="15575">
                  <c:v>-0.13601099999999999</c:v>
                </c:pt>
                <c:pt idx="15576">
                  <c:v>-0.133885</c:v>
                </c:pt>
                <c:pt idx="15577">
                  <c:v>-0.13172300000000001</c:v>
                </c:pt>
                <c:pt idx="15578">
                  <c:v>-0.12954099999999999</c:v>
                </c:pt>
                <c:pt idx="15579">
                  <c:v>-0.12734999999999999</c:v>
                </c:pt>
                <c:pt idx="15580">
                  <c:v>-0.12515399999999999</c:v>
                </c:pt>
                <c:pt idx="15581">
                  <c:v>-0.122961</c:v>
                </c:pt>
                <c:pt idx="15582">
                  <c:v>-0.120778</c:v>
                </c:pt>
                <c:pt idx="15583">
                  <c:v>-0.118605</c:v>
                </c:pt>
                <c:pt idx="15584">
                  <c:v>-0.116436</c:v>
                </c:pt>
                <c:pt idx="15585">
                  <c:v>-0.11426799999999999</c:v>
                </c:pt>
                <c:pt idx="15586">
                  <c:v>-0.112105</c:v>
                </c:pt>
                <c:pt idx="15587">
                  <c:v>-0.109947</c:v>
                </c:pt>
                <c:pt idx="15588">
                  <c:v>-0.10778799999999999</c:v>
                </c:pt>
                <c:pt idx="15589">
                  <c:v>-0.105627</c:v>
                </c:pt>
                <c:pt idx="15590">
                  <c:v>-0.10347199999999999</c:v>
                </c:pt>
                <c:pt idx="15591">
                  <c:v>-0.101329</c:v>
                </c:pt>
                <c:pt idx="15592">
                  <c:v>-9.9197599999999997E-2</c:v>
                </c:pt>
                <c:pt idx="15593">
                  <c:v>-9.7076200000000001E-2</c:v>
                </c:pt>
                <c:pt idx="15594">
                  <c:v>-9.4967099999999999E-2</c:v>
                </c:pt>
                <c:pt idx="15595">
                  <c:v>-9.2874700000000004E-2</c:v>
                </c:pt>
                <c:pt idx="15596">
                  <c:v>-9.0804800000000005E-2</c:v>
                </c:pt>
                <c:pt idx="15597">
                  <c:v>-8.8764599999999999E-2</c:v>
                </c:pt>
                <c:pt idx="15598">
                  <c:v>-8.6761599999999994E-2</c:v>
                </c:pt>
                <c:pt idx="15599">
                  <c:v>-8.48053E-2</c:v>
                </c:pt>
                <c:pt idx="15600">
                  <c:v>-8.2904199999999997E-2</c:v>
                </c:pt>
                <c:pt idx="15601">
                  <c:v>-8.1064399999999995E-2</c:v>
                </c:pt>
                <c:pt idx="15602">
                  <c:v>-7.9289999999999999E-2</c:v>
                </c:pt>
                <c:pt idx="15603">
                  <c:v>-7.7580800000000005E-2</c:v>
                </c:pt>
                <c:pt idx="15604">
                  <c:v>-7.5931899999999997E-2</c:v>
                </c:pt>
                <c:pt idx="15605">
                  <c:v>-7.4343199999999998E-2</c:v>
                </c:pt>
                <c:pt idx="15606">
                  <c:v>-7.2822399999999995E-2</c:v>
                </c:pt>
                <c:pt idx="15607">
                  <c:v>-7.1378999999999998E-2</c:v>
                </c:pt>
                <c:pt idx="15608">
                  <c:v>-7.0019499999999998E-2</c:v>
                </c:pt>
                <c:pt idx="15609">
                  <c:v>-6.8751300000000001E-2</c:v>
                </c:pt>
                <c:pt idx="15610">
                  <c:v>-6.7580899999999999E-2</c:v>
                </c:pt>
                <c:pt idx="15611">
                  <c:v>-6.6511399999999998E-2</c:v>
                </c:pt>
                <c:pt idx="15612">
                  <c:v>-6.5543400000000002E-2</c:v>
                </c:pt>
                <c:pt idx="15613">
                  <c:v>-6.4675300000000005E-2</c:v>
                </c:pt>
                <c:pt idx="15614">
                  <c:v>-6.3902799999999996E-2</c:v>
                </c:pt>
                <c:pt idx="15615">
                  <c:v>-6.3221700000000006E-2</c:v>
                </c:pt>
                <c:pt idx="15616">
                  <c:v>-6.2625899999999998E-2</c:v>
                </c:pt>
                <c:pt idx="15617">
                  <c:v>-6.2108200000000002E-2</c:v>
                </c:pt>
                <c:pt idx="15618">
                  <c:v>-6.1664900000000002E-2</c:v>
                </c:pt>
                <c:pt idx="15619">
                  <c:v>-6.12971E-2</c:v>
                </c:pt>
                <c:pt idx="15620">
                  <c:v>-6.1010399999999999E-2</c:v>
                </c:pt>
                <c:pt idx="15621">
                  <c:v>-6.0817299999999998E-2</c:v>
                </c:pt>
                <c:pt idx="15622">
                  <c:v>-6.0732000000000001E-2</c:v>
                </c:pt>
                <c:pt idx="15623">
                  <c:v>-6.0758399999999997E-2</c:v>
                </c:pt>
                <c:pt idx="15624">
                  <c:v>-6.0888699999999997E-2</c:v>
                </c:pt>
                <c:pt idx="15625">
                  <c:v>-6.1112399999999997E-2</c:v>
                </c:pt>
                <c:pt idx="15626">
                  <c:v>-6.14209E-2</c:v>
                </c:pt>
                <c:pt idx="15627">
                  <c:v>-6.1808599999999998E-2</c:v>
                </c:pt>
                <c:pt idx="15628">
                  <c:v>-6.2273500000000002E-2</c:v>
                </c:pt>
                <c:pt idx="15629">
                  <c:v>-6.2815099999999999E-2</c:v>
                </c:pt>
                <c:pt idx="15630">
                  <c:v>-6.3434099999999993E-2</c:v>
                </c:pt>
                <c:pt idx="15631">
                  <c:v>-6.4129500000000006E-2</c:v>
                </c:pt>
                <c:pt idx="15632">
                  <c:v>-6.4896999999999996E-2</c:v>
                </c:pt>
                <c:pt idx="15633">
                  <c:v>-6.5732399999999996E-2</c:v>
                </c:pt>
                <c:pt idx="15634">
                  <c:v>-6.6633899999999996E-2</c:v>
                </c:pt>
                <c:pt idx="15635">
                  <c:v>-6.7602400000000007E-2</c:v>
                </c:pt>
                <c:pt idx="15636">
                  <c:v>-6.8638900000000003E-2</c:v>
                </c:pt>
                <c:pt idx="15637">
                  <c:v>-6.9746100000000005E-2</c:v>
                </c:pt>
                <c:pt idx="15638">
                  <c:v>-7.0925799999999997E-2</c:v>
                </c:pt>
                <c:pt idx="15639">
                  <c:v>-7.2179499999999994E-2</c:v>
                </c:pt>
                <c:pt idx="15640">
                  <c:v>-7.3514300000000005E-2</c:v>
                </c:pt>
                <c:pt idx="15641">
                  <c:v>-7.4937900000000002E-2</c:v>
                </c:pt>
                <c:pt idx="15642">
                  <c:v>-7.6446700000000006E-2</c:v>
                </c:pt>
                <c:pt idx="15643">
                  <c:v>-7.8035800000000002E-2</c:v>
                </c:pt>
                <c:pt idx="15644">
                  <c:v>-7.9711599999999994E-2</c:v>
                </c:pt>
                <c:pt idx="15645">
                  <c:v>-8.1480800000000006E-2</c:v>
                </c:pt>
                <c:pt idx="15646">
                  <c:v>-8.3337800000000004E-2</c:v>
                </c:pt>
                <c:pt idx="15647">
                  <c:v>-8.5277199999999997E-2</c:v>
                </c:pt>
                <c:pt idx="15648">
                  <c:v>-8.7302099999999994E-2</c:v>
                </c:pt>
                <c:pt idx="15649">
                  <c:v>-8.9408699999999994E-2</c:v>
                </c:pt>
                <c:pt idx="15650">
                  <c:v>-9.1583899999999996E-2</c:v>
                </c:pt>
                <c:pt idx="15651">
                  <c:v>-9.3821600000000005E-2</c:v>
                </c:pt>
                <c:pt idx="15652">
                  <c:v>-9.6126699999999995E-2</c:v>
                </c:pt>
                <c:pt idx="15653">
                  <c:v>-9.8505400000000007E-2</c:v>
                </c:pt>
                <c:pt idx="15654">
                  <c:v>-0.100964</c:v>
                </c:pt>
                <c:pt idx="15655">
                  <c:v>-0.10351200000000001</c:v>
                </c:pt>
                <c:pt idx="15656">
                  <c:v>-0.10614800000000001</c:v>
                </c:pt>
                <c:pt idx="15657">
                  <c:v>-0.108859</c:v>
                </c:pt>
                <c:pt idx="15658">
                  <c:v>-0.11163099999999999</c:v>
                </c:pt>
                <c:pt idx="15659">
                  <c:v>-0.11445900000000001</c:v>
                </c:pt>
                <c:pt idx="15660">
                  <c:v>-0.117341</c:v>
                </c:pt>
                <c:pt idx="15661">
                  <c:v>-0.120272</c:v>
                </c:pt>
                <c:pt idx="15662">
                  <c:v>-0.12324499999999999</c:v>
                </c:pt>
                <c:pt idx="15663">
                  <c:v>-0.126249</c:v>
                </c:pt>
                <c:pt idx="15664">
                  <c:v>-0.12928500000000001</c:v>
                </c:pt>
                <c:pt idx="15665">
                  <c:v>-0.132358</c:v>
                </c:pt>
                <c:pt idx="15666">
                  <c:v>-0.135464</c:v>
                </c:pt>
                <c:pt idx="15667">
                  <c:v>-0.13859399999999999</c:v>
                </c:pt>
                <c:pt idx="15668">
                  <c:v>-0.14174400000000001</c:v>
                </c:pt>
                <c:pt idx="15669">
                  <c:v>-0.14491899999999999</c:v>
                </c:pt>
                <c:pt idx="15670">
                  <c:v>-0.14812</c:v>
                </c:pt>
                <c:pt idx="15671">
                  <c:v>-0.151335</c:v>
                </c:pt>
                <c:pt idx="15672">
                  <c:v>-0.15454599999999999</c:v>
                </c:pt>
                <c:pt idx="15673">
                  <c:v>-0.15773599999999999</c:v>
                </c:pt>
                <c:pt idx="15674">
                  <c:v>-0.16089999999999999</c:v>
                </c:pt>
                <c:pt idx="15675">
                  <c:v>-0.16403799999999999</c:v>
                </c:pt>
                <c:pt idx="15676">
                  <c:v>-0.16714699999999999</c:v>
                </c:pt>
                <c:pt idx="15677">
                  <c:v>-0.17022499999999999</c:v>
                </c:pt>
                <c:pt idx="15678">
                  <c:v>-0.17327200000000001</c:v>
                </c:pt>
                <c:pt idx="15679">
                  <c:v>-0.17627999999999999</c:v>
                </c:pt>
                <c:pt idx="15680">
                  <c:v>-0.17924100000000001</c:v>
                </c:pt>
                <c:pt idx="15681">
                  <c:v>-0.18215400000000001</c:v>
                </c:pt>
                <c:pt idx="15682">
                  <c:v>-0.18501699999999999</c:v>
                </c:pt>
                <c:pt idx="15683">
                  <c:v>-0.18781400000000001</c:v>
                </c:pt>
                <c:pt idx="15684">
                  <c:v>-0.19053400000000001</c:v>
                </c:pt>
                <c:pt idx="15685">
                  <c:v>-0.19318199999999999</c:v>
                </c:pt>
                <c:pt idx="15686">
                  <c:v>-0.195767</c:v>
                </c:pt>
                <c:pt idx="15687">
                  <c:v>-0.19828999999999999</c:v>
                </c:pt>
                <c:pt idx="15688">
                  <c:v>-0.20074500000000001</c:v>
                </c:pt>
                <c:pt idx="15689">
                  <c:v>-0.203127</c:v>
                </c:pt>
                <c:pt idx="15690">
                  <c:v>-0.205427</c:v>
                </c:pt>
                <c:pt idx="15691">
                  <c:v>-0.20763699999999999</c:v>
                </c:pt>
                <c:pt idx="15692">
                  <c:v>-0.20974999999999999</c:v>
                </c:pt>
                <c:pt idx="15693">
                  <c:v>-0.21176400000000001</c:v>
                </c:pt>
                <c:pt idx="15694">
                  <c:v>-0.21368599999999999</c:v>
                </c:pt>
                <c:pt idx="15695">
                  <c:v>-0.215527</c:v>
                </c:pt>
                <c:pt idx="15696">
                  <c:v>-0.21729599999999999</c:v>
                </c:pt>
                <c:pt idx="15697">
                  <c:v>-0.21898899999999999</c:v>
                </c:pt>
                <c:pt idx="15698">
                  <c:v>-0.22059899999999999</c:v>
                </c:pt>
                <c:pt idx="15699">
                  <c:v>-0.22212999999999999</c:v>
                </c:pt>
                <c:pt idx="15700">
                  <c:v>-0.22358500000000001</c:v>
                </c:pt>
                <c:pt idx="15701">
                  <c:v>-0.22495399999999999</c:v>
                </c:pt>
                <c:pt idx="15702">
                  <c:v>-0.22622400000000001</c:v>
                </c:pt>
                <c:pt idx="15703">
                  <c:v>-0.22738700000000001</c:v>
                </c:pt>
                <c:pt idx="15704">
                  <c:v>-0.228439</c:v>
                </c:pt>
                <c:pt idx="15705">
                  <c:v>-0.229384</c:v>
                </c:pt>
                <c:pt idx="15706">
                  <c:v>-0.23022599999999999</c:v>
                </c:pt>
                <c:pt idx="15707">
                  <c:v>-0.230963</c:v>
                </c:pt>
                <c:pt idx="15708">
                  <c:v>-0.23158899999999999</c:v>
                </c:pt>
                <c:pt idx="15709">
                  <c:v>-0.23210500000000001</c:v>
                </c:pt>
                <c:pt idx="15710">
                  <c:v>-0.23250899999999999</c:v>
                </c:pt>
                <c:pt idx="15711">
                  <c:v>-0.232793</c:v>
                </c:pt>
                <c:pt idx="15712">
                  <c:v>-0.23294699999999999</c:v>
                </c:pt>
                <c:pt idx="15713">
                  <c:v>-0.23296700000000001</c:v>
                </c:pt>
                <c:pt idx="15714">
                  <c:v>-0.23286299999999999</c:v>
                </c:pt>
                <c:pt idx="15715">
                  <c:v>-0.23265</c:v>
                </c:pt>
                <c:pt idx="15716">
                  <c:v>-0.23233200000000001</c:v>
                </c:pt>
                <c:pt idx="15717">
                  <c:v>-0.231906</c:v>
                </c:pt>
                <c:pt idx="15718">
                  <c:v>-0.23136899999999999</c:v>
                </c:pt>
                <c:pt idx="15719">
                  <c:v>-0.23072200000000001</c:v>
                </c:pt>
                <c:pt idx="15720">
                  <c:v>-0.229965</c:v>
                </c:pt>
                <c:pt idx="15721">
                  <c:v>-0.22909299999999999</c:v>
                </c:pt>
                <c:pt idx="15722">
                  <c:v>-0.2281</c:v>
                </c:pt>
                <c:pt idx="15723">
                  <c:v>-0.22698699999999999</c:v>
                </c:pt>
                <c:pt idx="15724">
                  <c:v>-0.22575799999999999</c:v>
                </c:pt>
                <c:pt idx="15725">
                  <c:v>-0.22441700000000001</c:v>
                </c:pt>
                <c:pt idx="15726">
                  <c:v>-0.222966</c:v>
                </c:pt>
                <c:pt idx="15727">
                  <c:v>-0.22140599999999999</c:v>
                </c:pt>
                <c:pt idx="15728">
                  <c:v>-0.21973999999999999</c:v>
                </c:pt>
                <c:pt idx="15729">
                  <c:v>-0.21796699999999999</c:v>
                </c:pt>
                <c:pt idx="15730">
                  <c:v>-0.216087</c:v>
                </c:pt>
                <c:pt idx="15731">
                  <c:v>-0.21410999999999999</c:v>
                </c:pt>
                <c:pt idx="15732">
                  <c:v>-0.21205399999999999</c:v>
                </c:pt>
                <c:pt idx="15733">
                  <c:v>-0.209928</c:v>
                </c:pt>
                <c:pt idx="15734">
                  <c:v>-0.20773800000000001</c:v>
                </c:pt>
                <c:pt idx="15735">
                  <c:v>-0.20549100000000001</c:v>
                </c:pt>
                <c:pt idx="15736">
                  <c:v>-0.203205</c:v>
                </c:pt>
                <c:pt idx="15737">
                  <c:v>-0.20089499999999999</c:v>
                </c:pt>
                <c:pt idx="15738">
                  <c:v>-0.198572</c:v>
                </c:pt>
                <c:pt idx="15739">
                  <c:v>-0.196242</c:v>
                </c:pt>
                <c:pt idx="15740">
                  <c:v>-0.19390199999999999</c:v>
                </c:pt>
                <c:pt idx="15741">
                  <c:v>-0.191556</c:v>
                </c:pt>
                <c:pt idx="15742">
                  <c:v>-0.18921399999999999</c:v>
                </c:pt>
                <c:pt idx="15743">
                  <c:v>-0.186888</c:v>
                </c:pt>
                <c:pt idx="15744">
                  <c:v>-0.184581</c:v>
                </c:pt>
                <c:pt idx="15745">
                  <c:v>-0.18229100000000001</c:v>
                </c:pt>
                <c:pt idx="15746">
                  <c:v>-0.18002099999999999</c:v>
                </c:pt>
                <c:pt idx="15747">
                  <c:v>-0.17777999999999999</c:v>
                </c:pt>
                <c:pt idx="15748">
                  <c:v>-0.17557400000000001</c:v>
                </c:pt>
                <c:pt idx="15749">
                  <c:v>-0.173402</c:v>
                </c:pt>
                <c:pt idx="15750">
                  <c:v>-0.171267</c:v>
                </c:pt>
                <c:pt idx="15751">
                  <c:v>-0.169179</c:v>
                </c:pt>
                <c:pt idx="15752">
                  <c:v>-0.16714899999999999</c:v>
                </c:pt>
                <c:pt idx="15753">
                  <c:v>-0.165186</c:v>
                </c:pt>
                <c:pt idx="15754">
                  <c:v>-0.16328500000000001</c:v>
                </c:pt>
                <c:pt idx="15755">
                  <c:v>-0.161436</c:v>
                </c:pt>
                <c:pt idx="15756">
                  <c:v>-0.15964200000000001</c:v>
                </c:pt>
                <c:pt idx="15757">
                  <c:v>-0.157914</c:v>
                </c:pt>
                <c:pt idx="15758">
                  <c:v>-0.15627199999999999</c:v>
                </c:pt>
                <c:pt idx="15759">
                  <c:v>-0.15473300000000001</c:v>
                </c:pt>
                <c:pt idx="15760">
                  <c:v>-0.153307</c:v>
                </c:pt>
                <c:pt idx="15761">
                  <c:v>-0.15199299999999999</c:v>
                </c:pt>
                <c:pt idx="15762">
                  <c:v>-0.150787</c:v>
                </c:pt>
                <c:pt idx="15763">
                  <c:v>-0.14968999999999999</c:v>
                </c:pt>
                <c:pt idx="15764">
                  <c:v>-0.148697</c:v>
                </c:pt>
                <c:pt idx="15765">
                  <c:v>-0.14780499999999999</c:v>
                </c:pt>
                <c:pt idx="15766">
                  <c:v>-0.14701400000000001</c:v>
                </c:pt>
                <c:pt idx="15767">
                  <c:v>-0.14632899999999999</c:v>
                </c:pt>
                <c:pt idx="15768">
                  <c:v>-0.14575199999999999</c:v>
                </c:pt>
                <c:pt idx="15769">
                  <c:v>-0.145285</c:v>
                </c:pt>
                <c:pt idx="15770">
                  <c:v>-0.14491699999999999</c:v>
                </c:pt>
                <c:pt idx="15771">
                  <c:v>-0.14463999999999999</c:v>
                </c:pt>
                <c:pt idx="15772">
                  <c:v>-0.14446300000000001</c:v>
                </c:pt>
                <c:pt idx="15773">
                  <c:v>-0.14440700000000001</c:v>
                </c:pt>
                <c:pt idx="15774">
                  <c:v>-0.144485</c:v>
                </c:pt>
                <c:pt idx="15775">
                  <c:v>-0.14469599999999999</c:v>
                </c:pt>
                <c:pt idx="15776">
                  <c:v>-0.14502999999999999</c:v>
                </c:pt>
                <c:pt idx="15777">
                  <c:v>-0.14547399999999999</c:v>
                </c:pt>
                <c:pt idx="15778">
                  <c:v>-0.14602200000000001</c:v>
                </c:pt>
                <c:pt idx="15779">
                  <c:v>-0.146671</c:v>
                </c:pt>
                <c:pt idx="15780">
                  <c:v>-0.147426</c:v>
                </c:pt>
                <c:pt idx="15781">
                  <c:v>-0.14830699999999999</c:v>
                </c:pt>
                <c:pt idx="15782">
                  <c:v>-0.14932599999999999</c:v>
                </c:pt>
                <c:pt idx="15783">
                  <c:v>-0.150474</c:v>
                </c:pt>
                <c:pt idx="15784">
                  <c:v>-0.15173800000000001</c:v>
                </c:pt>
                <c:pt idx="15785">
                  <c:v>-0.153116</c:v>
                </c:pt>
                <c:pt idx="15786">
                  <c:v>-0.154612</c:v>
                </c:pt>
                <c:pt idx="15787">
                  <c:v>-0.156223</c:v>
                </c:pt>
                <c:pt idx="15788">
                  <c:v>-0.157939</c:v>
                </c:pt>
                <c:pt idx="15789">
                  <c:v>-0.15975400000000001</c:v>
                </c:pt>
                <c:pt idx="15790">
                  <c:v>-0.161664</c:v>
                </c:pt>
                <c:pt idx="15791">
                  <c:v>-0.163664</c:v>
                </c:pt>
                <c:pt idx="15792">
                  <c:v>-0.16575000000000001</c:v>
                </c:pt>
                <c:pt idx="15793">
                  <c:v>-0.16792499999999999</c:v>
                </c:pt>
                <c:pt idx="15794">
                  <c:v>-0.170179</c:v>
                </c:pt>
                <c:pt idx="15795">
                  <c:v>-0.17249500000000001</c:v>
                </c:pt>
                <c:pt idx="15796">
                  <c:v>-0.17485600000000001</c:v>
                </c:pt>
                <c:pt idx="15797">
                  <c:v>-0.17725099999999999</c:v>
                </c:pt>
                <c:pt idx="15798">
                  <c:v>-0.179677</c:v>
                </c:pt>
                <c:pt idx="15799">
                  <c:v>-0.18214</c:v>
                </c:pt>
                <c:pt idx="15800">
                  <c:v>-0.184641</c:v>
                </c:pt>
                <c:pt idx="15801">
                  <c:v>-0.18718000000000001</c:v>
                </c:pt>
                <c:pt idx="15802">
                  <c:v>-0.18976199999999999</c:v>
                </c:pt>
                <c:pt idx="15803">
                  <c:v>-0.19239100000000001</c:v>
                </c:pt>
                <c:pt idx="15804">
                  <c:v>-0.19506599999999999</c:v>
                </c:pt>
                <c:pt idx="15805">
                  <c:v>-0.19778499999999999</c:v>
                </c:pt>
                <c:pt idx="15806">
                  <c:v>-0.200545</c:v>
                </c:pt>
                <c:pt idx="15807">
                  <c:v>-0.203343</c:v>
                </c:pt>
                <c:pt idx="15808">
                  <c:v>-0.206176</c:v>
                </c:pt>
                <c:pt idx="15809">
                  <c:v>-0.209038</c:v>
                </c:pt>
                <c:pt idx="15810">
                  <c:v>-0.211919</c:v>
                </c:pt>
                <c:pt idx="15811">
                  <c:v>-0.214805</c:v>
                </c:pt>
                <c:pt idx="15812">
                  <c:v>-0.21767300000000001</c:v>
                </c:pt>
                <c:pt idx="15813">
                  <c:v>-0.22050400000000001</c:v>
                </c:pt>
                <c:pt idx="15814">
                  <c:v>-0.22328000000000001</c:v>
                </c:pt>
                <c:pt idx="15815">
                  <c:v>-0.225995</c:v>
                </c:pt>
                <c:pt idx="15816">
                  <c:v>-0.22864300000000001</c:v>
                </c:pt>
                <c:pt idx="15817">
                  <c:v>-0.23121800000000001</c:v>
                </c:pt>
                <c:pt idx="15818">
                  <c:v>-0.23371700000000001</c:v>
                </c:pt>
                <c:pt idx="15819">
                  <c:v>-0.23614399999999999</c:v>
                </c:pt>
                <c:pt idx="15820">
                  <c:v>-0.23850199999999999</c:v>
                </c:pt>
                <c:pt idx="15821">
                  <c:v>-0.240788</c:v>
                </c:pt>
                <c:pt idx="15822">
                  <c:v>-0.243002</c:v>
                </c:pt>
                <c:pt idx="15823">
                  <c:v>-0.245148</c:v>
                </c:pt>
                <c:pt idx="15824">
                  <c:v>-0.24723800000000001</c:v>
                </c:pt>
                <c:pt idx="15825">
                  <c:v>-0.249277</c:v>
                </c:pt>
                <c:pt idx="15826">
                  <c:v>-0.25126900000000002</c:v>
                </c:pt>
                <c:pt idx="15827">
                  <c:v>-0.25319799999999998</c:v>
                </c:pt>
                <c:pt idx="15828">
                  <c:v>-0.25505100000000003</c:v>
                </c:pt>
                <c:pt idx="15829">
                  <c:v>-0.25681999999999999</c:v>
                </c:pt>
                <c:pt idx="15830">
                  <c:v>-0.25849899999999998</c:v>
                </c:pt>
                <c:pt idx="15831">
                  <c:v>-0.26008500000000001</c:v>
                </c:pt>
                <c:pt idx="15832">
                  <c:v>-0.26157599999999998</c:v>
                </c:pt>
                <c:pt idx="15833">
                  <c:v>-0.26297100000000001</c:v>
                </c:pt>
                <c:pt idx="15834">
                  <c:v>-0.26427800000000001</c:v>
                </c:pt>
                <c:pt idx="15835">
                  <c:v>-0.26549899999999999</c:v>
                </c:pt>
                <c:pt idx="15836">
                  <c:v>-0.26663100000000001</c:v>
                </c:pt>
                <c:pt idx="15837">
                  <c:v>-0.267675</c:v>
                </c:pt>
                <c:pt idx="15838">
                  <c:v>-0.26862999999999998</c:v>
                </c:pt>
                <c:pt idx="15839">
                  <c:v>-0.26949499999999998</c:v>
                </c:pt>
                <c:pt idx="15840">
                  <c:v>-0.27027099999999998</c:v>
                </c:pt>
                <c:pt idx="15841">
                  <c:v>-0.27094800000000002</c:v>
                </c:pt>
                <c:pt idx="15842">
                  <c:v>-0.27150600000000003</c:v>
                </c:pt>
                <c:pt idx="15843">
                  <c:v>-0.27192699999999997</c:v>
                </c:pt>
                <c:pt idx="15844">
                  <c:v>-0.27220800000000001</c:v>
                </c:pt>
                <c:pt idx="15845">
                  <c:v>-0.27235399999999998</c:v>
                </c:pt>
                <c:pt idx="15846">
                  <c:v>-0.27237499999999998</c:v>
                </c:pt>
                <c:pt idx="15847">
                  <c:v>-0.27227499999999999</c:v>
                </c:pt>
                <c:pt idx="15848">
                  <c:v>-0.27205000000000001</c:v>
                </c:pt>
                <c:pt idx="15849">
                  <c:v>-0.27169500000000002</c:v>
                </c:pt>
                <c:pt idx="15850">
                  <c:v>-0.27120300000000003</c:v>
                </c:pt>
                <c:pt idx="15851">
                  <c:v>-0.27056799999999998</c:v>
                </c:pt>
                <c:pt idx="15852">
                  <c:v>-0.269783</c:v>
                </c:pt>
                <c:pt idx="15853">
                  <c:v>-0.26884799999999998</c:v>
                </c:pt>
                <c:pt idx="15854">
                  <c:v>-0.267764</c:v>
                </c:pt>
                <c:pt idx="15855">
                  <c:v>-0.26652500000000001</c:v>
                </c:pt>
                <c:pt idx="15856">
                  <c:v>-0.26511899999999999</c:v>
                </c:pt>
                <c:pt idx="15857">
                  <c:v>-0.26353700000000002</c:v>
                </c:pt>
                <c:pt idx="15858">
                  <c:v>-0.261772</c:v>
                </c:pt>
                <c:pt idx="15859">
                  <c:v>-0.259828</c:v>
                </c:pt>
                <c:pt idx="15860">
                  <c:v>-0.257712</c:v>
                </c:pt>
                <c:pt idx="15861">
                  <c:v>-0.25544</c:v>
                </c:pt>
                <c:pt idx="15862">
                  <c:v>-0.253023</c:v>
                </c:pt>
                <c:pt idx="15863">
                  <c:v>-0.250467</c:v>
                </c:pt>
                <c:pt idx="15864">
                  <c:v>-0.247775</c:v>
                </c:pt>
                <c:pt idx="15865">
                  <c:v>-0.244948</c:v>
                </c:pt>
                <c:pt idx="15866">
                  <c:v>-0.241981</c:v>
                </c:pt>
                <c:pt idx="15867">
                  <c:v>-0.238868</c:v>
                </c:pt>
                <c:pt idx="15868">
                  <c:v>-0.235624</c:v>
                </c:pt>
                <c:pt idx="15869">
                  <c:v>-0.23227600000000001</c:v>
                </c:pt>
                <c:pt idx="15870">
                  <c:v>-0.22884299999999999</c:v>
                </c:pt>
                <c:pt idx="15871">
                  <c:v>-0.22531799999999999</c:v>
                </c:pt>
                <c:pt idx="15872">
                  <c:v>-0.221696</c:v>
                </c:pt>
                <c:pt idx="15873">
                  <c:v>-0.21797900000000001</c:v>
                </c:pt>
                <c:pt idx="15874">
                  <c:v>-0.214168</c:v>
                </c:pt>
                <c:pt idx="15875">
                  <c:v>-0.210259</c:v>
                </c:pt>
                <c:pt idx="15876">
                  <c:v>-0.206261</c:v>
                </c:pt>
                <c:pt idx="15877">
                  <c:v>-0.202184</c:v>
                </c:pt>
                <c:pt idx="15878">
                  <c:v>-0.19803599999999999</c:v>
                </c:pt>
                <c:pt idx="15879">
                  <c:v>-0.19382199999999999</c:v>
                </c:pt>
                <c:pt idx="15880">
                  <c:v>-0.18953999999999999</c:v>
                </c:pt>
                <c:pt idx="15881">
                  <c:v>-0.18517800000000001</c:v>
                </c:pt>
                <c:pt idx="15882">
                  <c:v>-0.18070800000000001</c:v>
                </c:pt>
                <c:pt idx="15883">
                  <c:v>-0.176119</c:v>
                </c:pt>
                <c:pt idx="15884">
                  <c:v>-0.171432</c:v>
                </c:pt>
                <c:pt idx="15885">
                  <c:v>-0.16667299999999999</c:v>
                </c:pt>
                <c:pt idx="15886">
                  <c:v>-0.16184999999999999</c:v>
                </c:pt>
                <c:pt idx="15887">
                  <c:v>-0.15696499999999999</c:v>
                </c:pt>
                <c:pt idx="15888">
                  <c:v>-0.152034</c:v>
                </c:pt>
                <c:pt idx="15889">
                  <c:v>-0.14707400000000001</c:v>
                </c:pt>
                <c:pt idx="15890">
                  <c:v>-0.142094</c:v>
                </c:pt>
                <c:pt idx="15891">
                  <c:v>-0.137102</c:v>
                </c:pt>
                <c:pt idx="15892">
                  <c:v>-0.132104</c:v>
                </c:pt>
                <c:pt idx="15893">
                  <c:v>-0.127107</c:v>
                </c:pt>
                <c:pt idx="15894">
                  <c:v>-0.122117</c:v>
                </c:pt>
                <c:pt idx="15895">
                  <c:v>-0.117144</c:v>
                </c:pt>
                <c:pt idx="15896">
                  <c:v>-0.112203</c:v>
                </c:pt>
                <c:pt idx="15897">
                  <c:v>-0.107305</c:v>
                </c:pt>
                <c:pt idx="15898">
                  <c:v>-0.10246</c:v>
                </c:pt>
                <c:pt idx="15899">
                  <c:v>-9.7668500000000005E-2</c:v>
                </c:pt>
                <c:pt idx="15900">
                  <c:v>-9.2933600000000005E-2</c:v>
                </c:pt>
                <c:pt idx="15901">
                  <c:v>-8.8262099999999996E-2</c:v>
                </c:pt>
                <c:pt idx="15902">
                  <c:v>-8.3660300000000007E-2</c:v>
                </c:pt>
                <c:pt idx="15903">
                  <c:v>-7.9128000000000004E-2</c:v>
                </c:pt>
                <c:pt idx="15904">
                  <c:v>-7.4661500000000006E-2</c:v>
                </c:pt>
                <c:pt idx="15905">
                  <c:v>-7.0266200000000001E-2</c:v>
                </c:pt>
                <c:pt idx="15906">
                  <c:v>-6.5959699999999996E-2</c:v>
                </c:pt>
                <c:pt idx="15907">
                  <c:v>-6.1751899999999998E-2</c:v>
                </c:pt>
                <c:pt idx="15908">
                  <c:v>-5.7637099999999997E-2</c:v>
                </c:pt>
                <c:pt idx="15909">
                  <c:v>-5.3613500000000001E-2</c:v>
                </c:pt>
                <c:pt idx="15910">
                  <c:v>-4.96949E-2</c:v>
                </c:pt>
                <c:pt idx="15911">
                  <c:v>-4.5899700000000002E-2</c:v>
                </c:pt>
                <c:pt idx="15912">
                  <c:v>-4.2239199999999998E-2</c:v>
                </c:pt>
                <c:pt idx="15913">
                  <c:v>-3.8716E-2</c:v>
                </c:pt>
                <c:pt idx="15914">
                  <c:v>-3.5331700000000001E-2</c:v>
                </c:pt>
                <c:pt idx="15915">
                  <c:v>-3.2090500000000001E-2</c:v>
                </c:pt>
                <c:pt idx="15916">
                  <c:v>-2.8997599999999998E-2</c:v>
                </c:pt>
                <c:pt idx="15917">
                  <c:v>-2.60617E-2</c:v>
                </c:pt>
                <c:pt idx="15918">
                  <c:v>-2.32956E-2</c:v>
                </c:pt>
                <c:pt idx="15919">
                  <c:v>-2.0711400000000001E-2</c:v>
                </c:pt>
                <c:pt idx="15920">
                  <c:v>-1.83182E-2</c:v>
                </c:pt>
                <c:pt idx="15921">
                  <c:v>-1.6124400000000001E-2</c:v>
                </c:pt>
                <c:pt idx="15922">
                  <c:v>-1.4134900000000001E-2</c:v>
                </c:pt>
                <c:pt idx="15923">
                  <c:v>-1.23502E-2</c:v>
                </c:pt>
                <c:pt idx="15924">
                  <c:v>-1.0771299999999999E-2</c:v>
                </c:pt>
                <c:pt idx="15925" formatCode="0.00E+00">
                  <c:v>-9.4010499999999993E-3</c:v>
                </c:pt>
                <c:pt idx="15926" formatCode="0.00E+00">
                  <c:v>-8.2444300000000005E-3</c:v>
                </c:pt>
                <c:pt idx="15927" formatCode="0.00E+00">
                  <c:v>-7.3112400000000001E-3</c:v>
                </c:pt>
                <c:pt idx="15928" formatCode="0.00E+00">
                  <c:v>-6.6142400000000004E-3</c:v>
                </c:pt>
                <c:pt idx="15929" formatCode="0.00E+00">
                  <c:v>-6.1593899999999998E-3</c:v>
                </c:pt>
                <c:pt idx="15930" formatCode="0.00E+00">
                  <c:v>-5.9423699999999998E-3</c:v>
                </c:pt>
                <c:pt idx="15931" formatCode="0.00E+00">
                  <c:v>-5.9579400000000001E-3</c:v>
                </c:pt>
                <c:pt idx="15932" formatCode="0.00E+00">
                  <c:v>-6.2040999999999997E-3</c:v>
                </c:pt>
                <c:pt idx="15933" formatCode="0.00E+00">
                  <c:v>-6.6768699999999997E-3</c:v>
                </c:pt>
                <c:pt idx="15934" formatCode="0.00E+00">
                  <c:v>-7.3723E-3</c:v>
                </c:pt>
                <c:pt idx="15935" formatCode="0.00E+00">
                  <c:v>-8.2889999999999995E-3</c:v>
                </c:pt>
                <c:pt idx="15936" formatCode="0.00E+00">
                  <c:v>-9.4255199999999997E-3</c:v>
                </c:pt>
                <c:pt idx="15937">
                  <c:v>-1.07799E-2</c:v>
                </c:pt>
                <c:pt idx="15938">
                  <c:v>-1.23532E-2</c:v>
                </c:pt>
                <c:pt idx="15939">
                  <c:v>-1.4151499999999999E-2</c:v>
                </c:pt>
                <c:pt idx="15940">
                  <c:v>-1.6182499999999999E-2</c:v>
                </c:pt>
                <c:pt idx="15941">
                  <c:v>-1.8450899999999999E-2</c:v>
                </c:pt>
                <c:pt idx="15942">
                  <c:v>-2.09547E-2</c:v>
                </c:pt>
                <c:pt idx="15943">
                  <c:v>-2.3685500000000002E-2</c:v>
                </c:pt>
                <c:pt idx="15944">
                  <c:v>-2.6634600000000001E-2</c:v>
                </c:pt>
                <c:pt idx="15945">
                  <c:v>-2.9793699999999999E-2</c:v>
                </c:pt>
                <c:pt idx="15946">
                  <c:v>-3.3154999999999997E-2</c:v>
                </c:pt>
                <c:pt idx="15947">
                  <c:v>-3.6709199999999997E-2</c:v>
                </c:pt>
                <c:pt idx="15948">
                  <c:v>-4.0451000000000001E-2</c:v>
                </c:pt>
                <c:pt idx="15949">
                  <c:v>-4.4378399999999998E-2</c:v>
                </c:pt>
                <c:pt idx="15950">
                  <c:v>-4.8485800000000003E-2</c:v>
                </c:pt>
                <c:pt idx="15951">
                  <c:v>-5.2763699999999997E-2</c:v>
                </c:pt>
                <c:pt idx="15952">
                  <c:v>-5.7197499999999998E-2</c:v>
                </c:pt>
                <c:pt idx="15953">
                  <c:v>-6.1765300000000002E-2</c:v>
                </c:pt>
                <c:pt idx="15954">
                  <c:v>-6.6449599999999998E-2</c:v>
                </c:pt>
                <c:pt idx="15955">
                  <c:v>-7.1249400000000004E-2</c:v>
                </c:pt>
                <c:pt idx="15956">
                  <c:v>-7.6173500000000005E-2</c:v>
                </c:pt>
                <c:pt idx="15957">
                  <c:v>-8.1221299999999996E-2</c:v>
                </c:pt>
                <c:pt idx="15958">
                  <c:v>-8.6379499999999998E-2</c:v>
                </c:pt>
                <c:pt idx="15959">
                  <c:v>-9.1632900000000003E-2</c:v>
                </c:pt>
                <c:pt idx="15960">
                  <c:v>-9.6974400000000002E-2</c:v>
                </c:pt>
                <c:pt idx="15961">
                  <c:v>-0.1024</c:v>
                </c:pt>
                <c:pt idx="15962">
                  <c:v>-0.107904</c:v>
                </c:pt>
                <c:pt idx="15963">
                  <c:v>-0.11348</c:v>
                </c:pt>
                <c:pt idx="15964">
                  <c:v>-0.119116</c:v>
                </c:pt>
                <c:pt idx="15965">
                  <c:v>-0.124801</c:v>
                </c:pt>
                <c:pt idx="15966">
                  <c:v>-0.13053100000000001</c:v>
                </c:pt>
                <c:pt idx="15967">
                  <c:v>-0.136291</c:v>
                </c:pt>
                <c:pt idx="15968">
                  <c:v>-0.14205799999999999</c:v>
                </c:pt>
                <c:pt idx="15969">
                  <c:v>-0.147787</c:v>
                </c:pt>
                <c:pt idx="15970">
                  <c:v>-0.153448</c:v>
                </c:pt>
                <c:pt idx="15971">
                  <c:v>-0.15904699999999999</c:v>
                </c:pt>
                <c:pt idx="15972">
                  <c:v>-0.164608</c:v>
                </c:pt>
                <c:pt idx="15973">
                  <c:v>-0.170131</c:v>
                </c:pt>
                <c:pt idx="15974">
                  <c:v>-0.17559900000000001</c:v>
                </c:pt>
                <c:pt idx="15975">
                  <c:v>-0.181002</c:v>
                </c:pt>
                <c:pt idx="15976">
                  <c:v>-0.18634200000000001</c:v>
                </c:pt>
                <c:pt idx="15977">
                  <c:v>-0.19161600000000001</c:v>
                </c:pt>
                <c:pt idx="15978">
                  <c:v>-0.19681100000000001</c:v>
                </c:pt>
                <c:pt idx="15979">
                  <c:v>-0.20191200000000001</c:v>
                </c:pt>
                <c:pt idx="15980">
                  <c:v>-0.20690900000000001</c:v>
                </c:pt>
                <c:pt idx="15981">
                  <c:v>-0.21179600000000001</c:v>
                </c:pt>
                <c:pt idx="15982">
                  <c:v>-0.21657199999999999</c:v>
                </c:pt>
                <c:pt idx="15983">
                  <c:v>-0.22123999999999999</c:v>
                </c:pt>
                <c:pt idx="15984">
                  <c:v>-0.225804</c:v>
                </c:pt>
                <c:pt idx="15985">
                  <c:v>-0.23025899999999999</c:v>
                </c:pt>
                <c:pt idx="15986">
                  <c:v>-0.23459199999999999</c:v>
                </c:pt>
                <c:pt idx="15987">
                  <c:v>-0.238789</c:v>
                </c:pt>
                <c:pt idx="15988">
                  <c:v>-0.242843</c:v>
                </c:pt>
                <c:pt idx="15989">
                  <c:v>-0.24674499999999999</c:v>
                </c:pt>
                <c:pt idx="15990">
                  <c:v>-0.25048599999999999</c:v>
                </c:pt>
                <c:pt idx="15991">
                  <c:v>-0.254052</c:v>
                </c:pt>
                <c:pt idx="15992">
                  <c:v>-0.25742999999999999</c:v>
                </c:pt>
                <c:pt idx="15993">
                  <c:v>-0.26060699999999998</c:v>
                </c:pt>
                <c:pt idx="15994">
                  <c:v>-0.26357799999999998</c:v>
                </c:pt>
                <c:pt idx="15995">
                  <c:v>-0.26633600000000002</c:v>
                </c:pt>
                <c:pt idx="15996">
                  <c:v>-0.26887800000000001</c:v>
                </c:pt>
                <c:pt idx="15997">
                  <c:v>-0.27120100000000003</c:v>
                </c:pt>
                <c:pt idx="15998">
                  <c:v>-0.27331100000000003</c:v>
                </c:pt>
                <c:pt idx="15999">
                  <c:v>-0.27521000000000001</c:v>
                </c:pt>
                <c:pt idx="16000">
                  <c:v>-0.27689999999999998</c:v>
                </c:pt>
                <c:pt idx="16001">
                  <c:v>-0.27837800000000001</c:v>
                </c:pt>
                <c:pt idx="16002">
                  <c:v>-0.279638</c:v>
                </c:pt>
                <c:pt idx="16003">
                  <c:v>-0.280671</c:v>
                </c:pt>
                <c:pt idx="16004">
                  <c:v>-0.28147100000000003</c:v>
                </c:pt>
                <c:pt idx="16005">
                  <c:v>-0.28204200000000001</c:v>
                </c:pt>
                <c:pt idx="16006">
                  <c:v>-0.28239300000000001</c:v>
                </c:pt>
                <c:pt idx="16007">
                  <c:v>-0.28253200000000001</c:v>
                </c:pt>
                <c:pt idx="16008">
                  <c:v>-0.28245900000000002</c:v>
                </c:pt>
                <c:pt idx="16009">
                  <c:v>-0.282169</c:v>
                </c:pt>
                <c:pt idx="16010">
                  <c:v>-0.28166200000000002</c:v>
                </c:pt>
                <c:pt idx="16011">
                  <c:v>-0.28093899999999999</c:v>
                </c:pt>
                <c:pt idx="16012">
                  <c:v>-0.28000000000000003</c:v>
                </c:pt>
                <c:pt idx="16013">
                  <c:v>-0.27884599999999998</c:v>
                </c:pt>
                <c:pt idx="16014">
                  <c:v>-0.277476</c:v>
                </c:pt>
                <c:pt idx="16015">
                  <c:v>-0.27588400000000002</c:v>
                </c:pt>
                <c:pt idx="16016">
                  <c:v>-0.27407100000000001</c:v>
                </c:pt>
                <c:pt idx="16017">
                  <c:v>-0.27204</c:v>
                </c:pt>
                <c:pt idx="16018">
                  <c:v>-0.26979500000000001</c:v>
                </c:pt>
                <c:pt idx="16019">
                  <c:v>-0.26733000000000001</c:v>
                </c:pt>
                <c:pt idx="16020">
                  <c:v>-0.26463700000000001</c:v>
                </c:pt>
                <c:pt idx="16021">
                  <c:v>-0.26171299999999997</c:v>
                </c:pt>
                <c:pt idx="16022">
                  <c:v>-0.25856099999999999</c:v>
                </c:pt>
                <c:pt idx="16023">
                  <c:v>-0.25518600000000002</c:v>
                </c:pt>
                <c:pt idx="16024">
                  <c:v>-0.25159300000000001</c:v>
                </c:pt>
                <c:pt idx="16025">
                  <c:v>-0.24779200000000001</c:v>
                </c:pt>
                <c:pt idx="16026">
                  <c:v>-0.24379600000000001</c:v>
                </c:pt>
                <c:pt idx="16027">
                  <c:v>-0.23960999999999999</c:v>
                </c:pt>
                <c:pt idx="16028">
                  <c:v>-0.235238</c:v>
                </c:pt>
                <c:pt idx="16029">
                  <c:v>-0.230687</c:v>
                </c:pt>
                <c:pt idx="16030">
                  <c:v>-0.225961</c:v>
                </c:pt>
                <c:pt idx="16031">
                  <c:v>-0.22106100000000001</c:v>
                </c:pt>
                <c:pt idx="16032">
                  <c:v>-0.21598999999999999</c:v>
                </c:pt>
                <c:pt idx="16033">
                  <c:v>-0.210757</c:v>
                </c:pt>
                <c:pt idx="16034">
                  <c:v>-0.205375</c:v>
                </c:pt>
                <c:pt idx="16035">
                  <c:v>-0.199854</c:v>
                </c:pt>
                <c:pt idx="16036">
                  <c:v>-0.19420100000000001</c:v>
                </c:pt>
                <c:pt idx="16037">
                  <c:v>-0.188418</c:v>
                </c:pt>
                <c:pt idx="16038">
                  <c:v>-0.182503</c:v>
                </c:pt>
                <c:pt idx="16039">
                  <c:v>-0.176455</c:v>
                </c:pt>
                <c:pt idx="16040">
                  <c:v>-0.17027100000000001</c:v>
                </c:pt>
                <c:pt idx="16041">
                  <c:v>-0.16395599999999999</c:v>
                </c:pt>
                <c:pt idx="16042">
                  <c:v>-0.15751699999999999</c:v>
                </c:pt>
                <c:pt idx="16043">
                  <c:v>-0.150972</c:v>
                </c:pt>
                <c:pt idx="16044">
                  <c:v>-0.14433599999999999</c:v>
                </c:pt>
                <c:pt idx="16045">
                  <c:v>-0.137623</c:v>
                </c:pt>
                <c:pt idx="16046">
                  <c:v>-0.13084100000000001</c:v>
                </c:pt>
                <c:pt idx="16047">
                  <c:v>-0.12399499999999999</c:v>
                </c:pt>
                <c:pt idx="16048">
                  <c:v>-0.11709700000000001</c:v>
                </c:pt>
                <c:pt idx="16049">
                  <c:v>-0.110157</c:v>
                </c:pt>
                <c:pt idx="16050">
                  <c:v>-0.10318099999999999</c:v>
                </c:pt>
                <c:pt idx="16051">
                  <c:v>-9.6178700000000006E-2</c:v>
                </c:pt>
                <c:pt idx="16052">
                  <c:v>-8.9160799999999998E-2</c:v>
                </c:pt>
                <c:pt idx="16053">
                  <c:v>-8.2134799999999994E-2</c:v>
                </c:pt>
                <c:pt idx="16054">
                  <c:v>-7.5107599999999997E-2</c:v>
                </c:pt>
                <c:pt idx="16055">
                  <c:v>-6.8089800000000006E-2</c:v>
                </c:pt>
                <c:pt idx="16056">
                  <c:v>-6.1093099999999997E-2</c:v>
                </c:pt>
                <c:pt idx="16057">
                  <c:v>-5.4125699999999999E-2</c:v>
                </c:pt>
                <c:pt idx="16058">
                  <c:v>-4.7193100000000002E-2</c:v>
                </c:pt>
                <c:pt idx="16059">
                  <c:v>-4.0304E-2</c:v>
                </c:pt>
                <c:pt idx="16060">
                  <c:v>-3.3466500000000003E-2</c:v>
                </c:pt>
                <c:pt idx="16061">
                  <c:v>-2.6685400000000001E-2</c:v>
                </c:pt>
                <c:pt idx="16062">
                  <c:v>-1.9967800000000001E-2</c:v>
                </c:pt>
                <c:pt idx="16063">
                  <c:v>-1.33236E-2</c:v>
                </c:pt>
                <c:pt idx="16064" formatCode="0.00E+00">
                  <c:v>-6.7641200000000002E-3</c:v>
                </c:pt>
                <c:pt idx="16065" formatCode="0.00E+00">
                  <c:v>-3.0297499999999998E-4</c:v>
                </c:pt>
                <c:pt idx="16066" formatCode="0.00E+00">
                  <c:v>6.04982E-3</c:v>
                </c:pt>
                <c:pt idx="16067">
                  <c:v>1.2293200000000001E-2</c:v>
                </c:pt>
                <c:pt idx="16068">
                  <c:v>1.8427300000000001E-2</c:v>
                </c:pt>
                <c:pt idx="16069">
                  <c:v>2.4444199999999999E-2</c:v>
                </c:pt>
                <c:pt idx="16070">
                  <c:v>3.0331E-2</c:v>
                </c:pt>
                <c:pt idx="16071">
                  <c:v>3.6080000000000001E-2</c:v>
                </c:pt>
                <c:pt idx="16072">
                  <c:v>4.1688599999999999E-2</c:v>
                </c:pt>
                <c:pt idx="16073">
                  <c:v>4.7154399999999999E-2</c:v>
                </c:pt>
                <c:pt idx="16074">
                  <c:v>5.24745E-2</c:v>
                </c:pt>
                <c:pt idx="16075">
                  <c:v>5.7641999999999999E-2</c:v>
                </c:pt>
                <c:pt idx="16076">
                  <c:v>6.2649899999999994E-2</c:v>
                </c:pt>
                <c:pt idx="16077">
                  <c:v>6.7492499999999997E-2</c:v>
                </c:pt>
                <c:pt idx="16078">
                  <c:v>7.2161100000000006E-2</c:v>
                </c:pt>
                <c:pt idx="16079">
                  <c:v>7.66482E-2</c:v>
                </c:pt>
                <c:pt idx="16080">
                  <c:v>8.0953499999999998E-2</c:v>
                </c:pt>
                <c:pt idx="16081">
                  <c:v>8.5078100000000004E-2</c:v>
                </c:pt>
                <c:pt idx="16082">
                  <c:v>8.9019200000000007E-2</c:v>
                </c:pt>
                <c:pt idx="16083">
                  <c:v>9.2773099999999997E-2</c:v>
                </c:pt>
                <c:pt idx="16084">
                  <c:v>9.6338400000000005E-2</c:v>
                </c:pt>
                <c:pt idx="16085">
                  <c:v>9.9712800000000004E-2</c:v>
                </c:pt>
                <c:pt idx="16086">
                  <c:v>0.102891</c:v>
                </c:pt>
                <c:pt idx="16087">
                  <c:v>0.105869</c:v>
                </c:pt>
                <c:pt idx="16088">
                  <c:v>0.108643</c:v>
                </c:pt>
                <c:pt idx="16089">
                  <c:v>0.111208</c:v>
                </c:pt>
                <c:pt idx="16090">
                  <c:v>0.11355899999999999</c:v>
                </c:pt>
                <c:pt idx="16091">
                  <c:v>0.115703</c:v>
                </c:pt>
                <c:pt idx="16092">
                  <c:v>0.117645</c:v>
                </c:pt>
                <c:pt idx="16093">
                  <c:v>0.11938</c:v>
                </c:pt>
                <c:pt idx="16094">
                  <c:v>0.12089999999999999</c:v>
                </c:pt>
                <c:pt idx="16095">
                  <c:v>0.122206</c:v>
                </c:pt>
                <c:pt idx="16096">
                  <c:v>0.12330199999999999</c:v>
                </c:pt>
                <c:pt idx="16097">
                  <c:v>0.124193</c:v>
                </c:pt>
                <c:pt idx="16098">
                  <c:v>0.12488100000000001</c:v>
                </c:pt>
                <c:pt idx="16099">
                  <c:v>0.12537100000000001</c:v>
                </c:pt>
                <c:pt idx="16100">
                  <c:v>0.125669</c:v>
                </c:pt>
                <c:pt idx="16101">
                  <c:v>0.125781</c:v>
                </c:pt>
                <c:pt idx="16102">
                  <c:v>0.12570300000000001</c:v>
                </c:pt>
                <c:pt idx="16103">
                  <c:v>0.12543199999999999</c:v>
                </c:pt>
                <c:pt idx="16104">
                  <c:v>0.124971</c:v>
                </c:pt>
                <c:pt idx="16105">
                  <c:v>0.124333</c:v>
                </c:pt>
                <c:pt idx="16106">
                  <c:v>0.12353600000000001</c:v>
                </c:pt>
                <c:pt idx="16107">
                  <c:v>0.12261</c:v>
                </c:pt>
                <c:pt idx="16108">
                  <c:v>0.12156699999999999</c:v>
                </c:pt>
                <c:pt idx="16109">
                  <c:v>0.120394</c:v>
                </c:pt>
                <c:pt idx="16110">
                  <c:v>0.119073</c:v>
                </c:pt>
                <c:pt idx="16111">
                  <c:v>0.117607</c:v>
                </c:pt>
                <c:pt idx="16112">
                  <c:v>0.116006</c:v>
                </c:pt>
                <c:pt idx="16113">
                  <c:v>0.11426699999999999</c:v>
                </c:pt>
                <c:pt idx="16114">
                  <c:v>0.112391</c:v>
                </c:pt>
                <c:pt idx="16115">
                  <c:v>0.110384</c:v>
                </c:pt>
                <c:pt idx="16116">
                  <c:v>0.108252</c:v>
                </c:pt>
                <c:pt idx="16117">
                  <c:v>0.105999</c:v>
                </c:pt>
                <c:pt idx="16118">
                  <c:v>0.103629</c:v>
                </c:pt>
                <c:pt idx="16119">
                  <c:v>0.101147</c:v>
                </c:pt>
                <c:pt idx="16120">
                  <c:v>9.8559800000000003E-2</c:v>
                </c:pt>
                <c:pt idx="16121">
                  <c:v>9.5868999999999996E-2</c:v>
                </c:pt>
                <c:pt idx="16122">
                  <c:v>9.3072699999999994E-2</c:v>
                </c:pt>
                <c:pt idx="16123">
                  <c:v>9.0173400000000001E-2</c:v>
                </c:pt>
                <c:pt idx="16124">
                  <c:v>8.7183399999999994E-2</c:v>
                </c:pt>
                <c:pt idx="16125">
                  <c:v>8.4112500000000007E-2</c:v>
                </c:pt>
                <c:pt idx="16126">
                  <c:v>8.0960500000000005E-2</c:v>
                </c:pt>
                <c:pt idx="16127">
                  <c:v>7.7729099999999995E-2</c:v>
                </c:pt>
                <c:pt idx="16128">
                  <c:v>7.44287E-2</c:v>
                </c:pt>
                <c:pt idx="16129">
                  <c:v>7.1072200000000002E-2</c:v>
                </c:pt>
                <c:pt idx="16130">
                  <c:v>6.7668099999999995E-2</c:v>
                </c:pt>
                <c:pt idx="16131">
                  <c:v>6.4221100000000003E-2</c:v>
                </c:pt>
                <c:pt idx="16132">
                  <c:v>6.0736600000000002E-2</c:v>
                </c:pt>
                <c:pt idx="16133">
                  <c:v>5.7221399999999999E-2</c:v>
                </c:pt>
                <c:pt idx="16134">
                  <c:v>5.3681399999999997E-2</c:v>
                </c:pt>
                <c:pt idx="16135">
                  <c:v>5.0121899999999997E-2</c:v>
                </c:pt>
                <c:pt idx="16136">
                  <c:v>4.6546200000000003E-2</c:v>
                </c:pt>
                <c:pt idx="16137">
                  <c:v>4.2956899999999999E-2</c:v>
                </c:pt>
                <c:pt idx="16138">
                  <c:v>3.9359600000000002E-2</c:v>
                </c:pt>
                <c:pt idx="16139">
                  <c:v>3.5759699999999998E-2</c:v>
                </c:pt>
                <c:pt idx="16140">
                  <c:v>3.2158399999999997E-2</c:v>
                </c:pt>
                <c:pt idx="16141">
                  <c:v>2.8557099999999998E-2</c:v>
                </c:pt>
                <c:pt idx="16142">
                  <c:v>2.49588E-2</c:v>
                </c:pt>
                <c:pt idx="16143">
                  <c:v>2.1368499999999999E-2</c:v>
                </c:pt>
                <c:pt idx="16144">
                  <c:v>1.7792200000000001E-2</c:v>
                </c:pt>
                <c:pt idx="16145">
                  <c:v>1.42334E-2</c:v>
                </c:pt>
                <c:pt idx="16146">
                  <c:v>1.06923E-2</c:v>
                </c:pt>
                <c:pt idx="16147" formatCode="0.00E+00">
                  <c:v>7.1705900000000001E-3</c:v>
                </c:pt>
                <c:pt idx="16148" formatCode="0.00E+00">
                  <c:v>3.67433E-3</c:v>
                </c:pt>
                <c:pt idx="16149" formatCode="0.00E+00">
                  <c:v>2.11392E-4</c:v>
                </c:pt>
                <c:pt idx="16150" formatCode="0.00E+00">
                  <c:v>-3.2123E-3</c:v>
                </c:pt>
                <c:pt idx="16151" formatCode="0.00E+00">
                  <c:v>-6.5931399999999999E-3</c:v>
                </c:pt>
                <c:pt idx="16152" formatCode="0.00E+00">
                  <c:v>-9.9279699999999995E-3</c:v>
                </c:pt>
                <c:pt idx="16153">
                  <c:v>-1.3214500000000001E-2</c:v>
                </c:pt>
                <c:pt idx="16154">
                  <c:v>-1.64522E-2</c:v>
                </c:pt>
                <c:pt idx="16155">
                  <c:v>-1.9639199999999999E-2</c:v>
                </c:pt>
                <c:pt idx="16156">
                  <c:v>-2.2770700000000001E-2</c:v>
                </c:pt>
                <c:pt idx="16157">
                  <c:v>-2.58415E-2</c:v>
                </c:pt>
                <c:pt idx="16158">
                  <c:v>-2.8849099999999999E-2</c:v>
                </c:pt>
                <c:pt idx="16159">
                  <c:v>-3.1795400000000001E-2</c:v>
                </c:pt>
                <c:pt idx="16160">
                  <c:v>-3.46821E-2</c:v>
                </c:pt>
                <c:pt idx="16161">
                  <c:v>-3.7506400000000002E-2</c:v>
                </c:pt>
                <c:pt idx="16162">
                  <c:v>-4.0263599999999997E-2</c:v>
                </c:pt>
                <c:pt idx="16163">
                  <c:v>-4.29504E-2</c:v>
                </c:pt>
                <c:pt idx="16164">
                  <c:v>-4.5563800000000002E-2</c:v>
                </c:pt>
                <c:pt idx="16165">
                  <c:v>-4.8101499999999998E-2</c:v>
                </c:pt>
                <c:pt idx="16166">
                  <c:v>-5.05636E-2</c:v>
                </c:pt>
                <c:pt idx="16167">
                  <c:v>-5.2949099999999999E-2</c:v>
                </c:pt>
                <c:pt idx="16168">
                  <c:v>-5.52548E-2</c:v>
                </c:pt>
                <c:pt idx="16169">
                  <c:v>-5.7478899999999999E-2</c:v>
                </c:pt>
                <c:pt idx="16170">
                  <c:v>-5.9621E-2</c:v>
                </c:pt>
                <c:pt idx="16171">
                  <c:v>-6.16815E-2</c:v>
                </c:pt>
                <c:pt idx="16172">
                  <c:v>-6.3658000000000006E-2</c:v>
                </c:pt>
                <c:pt idx="16173">
                  <c:v>-6.5546800000000002E-2</c:v>
                </c:pt>
                <c:pt idx="16174">
                  <c:v>-6.7347699999999996E-2</c:v>
                </c:pt>
                <c:pt idx="16175">
                  <c:v>-6.9061399999999995E-2</c:v>
                </c:pt>
                <c:pt idx="16176">
                  <c:v>-7.0683700000000002E-2</c:v>
                </c:pt>
                <c:pt idx="16177">
                  <c:v>-7.2206699999999999E-2</c:v>
                </c:pt>
                <c:pt idx="16178">
                  <c:v>-7.3623300000000003E-2</c:v>
                </c:pt>
                <c:pt idx="16179">
                  <c:v>-7.4930700000000003E-2</c:v>
                </c:pt>
                <c:pt idx="16180">
                  <c:v>-7.6130699999999996E-2</c:v>
                </c:pt>
                <c:pt idx="16181">
                  <c:v>-7.7227000000000004E-2</c:v>
                </c:pt>
                <c:pt idx="16182">
                  <c:v>-7.8221100000000002E-2</c:v>
                </c:pt>
                <c:pt idx="16183">
                  <c:v>-7.9111299999999996E-2</c:v>
                </c:pt>
                <c:pt idx="16184">
                  <c:v>-7.9895099999999997E-2</c:v>
                </c:pt>
                <c:pt idx="16185">
                  <c:v>-8.0572299999999999E-2</c:v>
                </c:pt>
                <c:pt idx="16186">
                  <c:v>-8.1144499999999994E-2</c:v>
                </c:pt>
                <c:pt idx="16187">
                  <c:v>-8.1611100000000006E-2</c:v>
                </c:pt>
                <c:pt idx="16188">
                  <c:v>-8.1971799999999997E-2</c:v>
                </c:pt>
                <c:pt idx="16189">
                  <c:v>-8.2227599999999998E-2</c:v>
                </c:pt>
                <c:pt idx="16190">
                  <c:v>-8.2378699999999999E-2</c:v>
                </c:pt>
                <c:pt idx="16191">
                  <c:v>-8.2426700000000006E-2</c:v>
                </c:pt>
                <c:pt idx="16192">
                  <c:v>-8.2372799999999996E-2</c:v>
                </c:pt>
                <c:pt idx="16193">
                  <c:v>-8.2215200000000002E-2</c:v>
                </c:pt>
                <c:pt idx="16194">
                  <c:v>-8.1951300000000005E-2</c:v>
                </c:pt>
                <c:pt idx="16195">
                  <c:v>-8.1580799999999995E-2</c:v>
                </c:pt>
                <c:pt idx="16196">
                  <c:v>-8.1106600000000001E-2</c:v>
                </c:pt>
                <c:pt idx="16197">
                  <c:v>-8.0531400000000003E-2</c:v>
                </c:pt>
                <c:pt idx="16198">
                  <c:v>-7.9852999999999993E-2</c:v>
                </c:pt>
                <c:pt idx="16199">
                  <c:v>-7.9068100000000002E-2</c:v>
                </c:pt>
                <c:pt idx="16200">
                  <c:v>-7.8175599999999998E-2</c:v>
                </c:pt>
                <c:pt idx="16201">
                  <c:v>-7.7176900000000007E-2</c:v>
                </c:pt>
                <c:pt idx="16202">
                  <c:v>-7.6074299999999997E-2</c:v>
                </c:pt>
                <c:pt idx="16203">
                  <c:v>-7.4868299999999999E-2</c:v>
                </c:pt>
                <c:pt idx="16204">
                  <c:v>-7.3559200000000005E-2</c:v>
                </c:pt>
                <c:pt idx="16205">
                  <c:v>-7.2150099999999995E-2</c:v>
                </c:pt>
                <c:pt idx="16206">
                  <c:v>-7.0645799999999995E-2</c:v>
                </c:pt>
                <c:pt idx="16207">
                  <c:v>-6.9050899999999998E-2</c:v>
                </c:pt>
                <c:pt idx="16208">
                  <c:v>-6.7369399999999996E-2</c:v>
                </c:pt>
                <c:pt idx="16209">
                  <c:v>-6.5604200000000001E-2</c:v>
                </c:pt>
                <c:pt idx="16210">
                  <c:v>-6.3755000000000006E-2</c:v>
                </c:pt>
                <c:pt idx="16211">
                  <c:v>-6.1820300000000002E-2</c:v>
                </c:pt>
                <c:pt idx="16212">
                  <c:v>-5.9800300000000001E-2</c:v>
                </c:pt>
                <c:pt idx="16213">
                  <c:v>-5.7697400000000003E-2</c:v>
                </c:pt>
                <c:pt idx="16214">
                  <c:v>-5.5514599999999997E-2</c:v>
                </c:pt>
                <c:pt idx="16215">
                  <c:v>-5.3254500000000003E-2</c:v>
                </c:pt>
                <c:pt idx="16216">
                  <c:v>-5.0918400000000003E-2</c:v>
                </c:pt>
                <c:pt idx="16217">
                  <c:v>-4.85055E-2</c:v>
                </c:pt>
                <c:pt idx="16218">
                  <c:v>-4.6016700000000001E-2</c:v>
                </c:pt>
                <c:pt idx="16219">
                  <c:v>-4.3457599999999999E-2</c:v>
                </c:pt>
                <c:pt idx="16220">
                  <c:v>-4.0834500000000003E-2</c:v>
                </c:pt>
                <c:pt idx="16221">
                  <c:v>-3.8150700000000003E-2</c:v>
                </c:pt>
                <c:pt idx="16222">
                  <c:v>-3.5407399999999999E-2</c:v>
                </c:pt>
                <c:pt idx="16223">
                  <c:v>-3.2606000000000003E-2</c:v>
                </c:pt>
                <c:pt idx="16224">
                  <c:v>-2.9746600000000002E-2</c:v>
                </c:pt>
                <c:pt idx="16225">
                  <c:v>-2.6830300000000001E-2</c:v>
                </c:pt>
                <c:pt idx="16226">
                  <c:v>-2.3862600000000001E-2</c:v>
                </c:pt>
                <c:pt idx="16227">
                  <c:v>-2.0849199999999998E-2</c:v>
                </c:pt>
                <c:pt idx="16228">
                  <c:v>-1.77918E-2</c:v>
                </c:pt>
                <c:pt idx="16229">
                  <c:v>-1.46903E-2</c:v>
                </c:pt>
                <c:pt idx="16230">
                  <c:v>-1.15455E-2</c:v>
                </c:pt>
                <c:pt idx="16231" formatCode="0.00E+00">
                  <c:v>-8.3611499999999995E-3</c:v>
                </c:pt>
                <c:pt idx="16232" formatCode="0.00E+00">
                  <c:v>-5.1405899999999996E-3</c:v>
                </c:pt>
                <c:pt idx="16233" formatCode="0.00E+00">
                  <c:v>-1.88551E-3</c:v>
                </c:pt>
                <c:pt idx="16234" formatCode="0.00E+00">
                  <c:v>1.40117E-3</c:v>
                </c:pt>
                <c:pt idx="16235" formatCode="0.00E+00">
                  <c:v>4.7151700000000003E-3</c:v>
                </c:pt>
                <c:pt idx="16236" formatCode="0.00E+00">
                  <c:v>8.0520100000000001E-3</c:v>
                </c:pt>
                <c:pt idx="16237">
                  <c:v>1.1407E-2</c:v>
                </c:pt>
                <c:pt idx="16238">
                  <c:v>1.4777E-2</c:v>
                </c:pt>
                <c:pt idx="16239">
                  <c:v>1.81605E-2</c:v>
                </c:pt>
                <c:pt idx="16240">
                  <c:v>2.15546E-2</c:v>
                </c:pt>
                <c:pt idx="16241">
                  <c:v>2.4954899999999999E-2</c:v>
                </c:pt>
                <c:pt idx="16242">
                  <c:v>2.83571E-2</c:v>
                </c:pt>
                <c:pt idx="16243">
                  <c:v>3.1758099999999997E-2</c:v>
                </c:pt>
                <c:pt idx="16244">
                  <c:v>3.5155800000000001E-2</c:v>
                </c:pt>
                <c:pt idx="16245">
                  <c:v>3.8548800000000001E-2</c:v>
                </c:pt>
                <c:pt idx="16246">
                  <c:v>4.1936000000000001E-2</c:v>
                </c:pt>
                <c:pt idx="16247">
                  <c:v>4.5316099999999998E-2</c:v>
                </c:pt>
                <c:pt idx="16248">
                  <c:v>4.86877E-2</c:v>
                </c:pt>
                <c:pt idx="16249">
                  <c:v>5.20481E-2</c:v>
                </c:pt>
                <c:pt idx="16250">
                  <c:v>5.5393400000000002E-2</c:v>
                </c:pt>
                <c:pt idx="16251">
                  <c:v>5.8718899999999997E-2</c:v>
                </c:pt>
                <c:pt idx="16252">
                  <c:v>6.2020899999999997E-2</c:v>
                </c:pt>
                <c:pt idx="16253">
                  <c:v>6.5296199999999999E-2</c:v>
                </c:pt>
                <c:pt idx="16254">
                  <c:v>6.8542099999999995E-2</c:v>
                </c:pt>
                <c:pt idx="16255">
                  <c:v>7.1757299999999996E-2</c:v>
                </c:pt>
                <c:pt idx="16256">
                  <c:v>7.4940900000000005E-2</c:v>
                </c:pt>
                <c:pt idx="16257">
                  <c:v>7.8091800000000003E-2</c:v>
                </c:pt>
                <c:pt idx="16258">
                  <c:v>8.1208500000000003E-2</c:v>
                </c:pt>
                <c:pt idx="16259">
                  <c:v>8.4288299999999997E-2</c:v>
                </c:pt>
                <c:pt idx="16260">
                  <c:v>8.7327399999999999E-2</c:v>
                </c:pt>
                <c:pt idx="16261">
                  <c:v>9.0323000000000001E-2</c:v>
                </c:pt>
                <c:pt idx="16262">
                  <c:v>9.3273599999999998E-2</c:v>
                </c:pt>
                <c:pt idx="16263">
                  <c:v>9.6177399999999996E-2</c:v>
                </c:pt>
                <c:pt idx="16264">
                  <c:v>9.9030400000000005E-2</c:v>
                </c:pt>
                <c:pt idx="16265">
                  <c:v>0.101829</c:v>
                </c:pt>
                <c:pt idx="16266">
                  <c:v>0.104573</c:v>
                </c:pt>
                <c:pt idx="16267">
                  <c:v>0.107261</c:v>
                </c:pt>
                <c:pt idx="16268">
                  <c:v>0.10989</c:v>
                </c:pt>
                <c:pt idx="16269">
                  <c:v>0.112458</c:v>
                </c:pt>
                <c:pt idx="16270">
                  <c:v>0.11496099999999999</c:v>
                </c:pt>
                <c:pt idx="16271">
                  <c:v>0.117396</c:v>
                </c:pt>
                <c:pt idx="16272">
                  <c:v>0.11976100000000001</c:v>
                </c:pt>
                <c:pt idx="16273">
                  <c:v>0.122056</c:v>
                </c:pt>
                <c:pt idx="16274">
                  <c:v>0.124277</c:v>
                </c:pt>
                <c:pt idx="16275">
                  <c:v>0.12642500000000001</c:v>
                </c:pt>
                <c:pt idx="16276">
                  <c:v>0.128496</c:v>
                </c:pt>
                <c:pt idx="16277">
                  <c:v>0.13048699999999999</c:v>
                </c:pt>
                <c:pt idx="16278">
                  <c:v>0.13239400000000001</c:v>
                </c:pt>
                <c:pt idx="16279">
                  <c:v>0.134216</c:v>
                </c:pt>
                <c:pt idx="16280">
                  <c:v>0.13595199999999999</c:v>
                </c:pt>
                <c:pt idx="16281">
                  <c:v>0.1376</c:v>
                </c:pt>
                <c:pt idx="16282">
                  <c:v>0.139158</c:v>
                </c:pt>
                <c:pt idx="16283">
                  <c:v>0.140626</c:v>
                </c:pt>
                <c:pt idx="16284">
                  <c:v>0.14200199999999999</c:v>
                </c:pt>
                <c:pt idx="16285">
                  <c:v>0.143286</c:v>
                </c:pt>
                <c:pt idx="16286">
                  <c:v>0.14447699999999999</c:v>
                </c:pt>
                <c:pt idx="16287">
                  <c:v>0.14557400000000001</c:v>
                </c:pt>
                <c:pt idx="16288">
                  <c:v>0.14657500000000001</c:v>
                </c:pt>
                <c:pt idx="16289">
                  <c:v>0.147478</c:v>
                </c:pt>
                <c:pt idx="16290">
                  <c:v>0.148283</c:v>
                </c:pt>
                <c:pt idx="16291">
                  <c:v>0.14899000000000001</c:v>
                </c:pt>
                <c:pt idx="16292">
                  <c:v>0.14959900000000001</c:v>
                </c:pt>
                <c:pt idx="16293">
                  <c:v>0.15010899999999999</c:v>
                </c:pt>
                <c:pt idx="16294">
                  <c:v>0.15051899999999999</c:v>
                </c:pt>
                <c:pt idx="16295">
                  <c:v>0.15082999999999999</c:v>
                </c:pt>
                <c:pt idx="16296">
                  <c:v>0.15104100000000001</c:v>
                </c:pt>
                <c:pt idx="16297">
                  <c:v>0.15115100000000001</c:v>
                </c:pt>
                <c:pt idx="16298">
                  <c:v>0.15115999999999999</c:v>
                </c:pt>
                <c:pt idx="16299">
                  <c:v>0.15106800000000001</c:v>
                </c:pt>
                <c:pt idx="16300">
                  <c:v>0.15087500000000001</c:v>
                </c:pt>
                <c:pt idx="16301">
                  <c:v>0.15058199999999999</c:v>
                </c:pt>
                <c:pt idx="16302">
                  <c:v>0.15018899999999999</c:v>
                </c:pt>
                <c:pt idx="16303">
                  <c:v>0.14969399999999999</c:v>
                </c:pt>
                <c:pt idx="16304">
                  <c:v>0.149092</c:v>
                </c:pt>
                <c:pt idx="16305">
                  <c:v>0.14838899999999999</c:v>
                </c:pt>
                <c:pt idx="16306">
                  <c:v>0.14758599999999999</c:v>
                </c:pt>
                <c:pt idx="16307">
                  <c:v>0.14668300000000001</c:v>
                </c:pt>
                <c:pt idx="16308">
                  <c:v>0.14568</c:v>
                </c:pt>
                <c:pt idx="16309">
                  <c:v>0.14457700000000001</c:v>
                </c:pt>
                <c:pt idx="16310">
                  <c:v>0.143376</c:v>
                </c:pt>
                <c:pt idx="16311">
                  <c:v>0.14208000000000001</c:v>
                </c:pt>
                <c:pt idx="16312">
                  <c:v>0.14068800000000001</c:v>
                </c:pt>
                <c:pt idx="16313">
                  <c:v>0.13920099999999999</c:v>
                </c:pt>
                <c:pt idx="16314">
                  <c:v>0.13761899999999999</c:v>
                </c:pt>
                <c:pt idx="16315">
                  <c:v>0.13594500000000001</c:v>
                </c:pt>
                <c:pt idx="16316">
                  <c:v>0.13417899999999999</c:v>
                </c:pt>
                <c:pt idx="16317">
                  <c:v>0.132322</c:v>
                </c:pt>
                <c:pt idx="16318">
                  <c:v>0.13037699999999999</c:v>
                </c:pt>
                <c:pt idx="16319">
                  <c:v>0.12834599999999999</c:v>
                </c:pt>
                <c:pt idx="16320">
                  <c:v>0.12623000000000001</c:v>
                </c:pt>
                <c:pt idx="16321">
                  <c:v>0.12403</c:v>
                </c:pt>
                <c:pt idx="16322">
                  <c:v>0.12175</c:v>
                </c:pt>
                <c:pt idx="16323">
                  <c:v>0.11939</c:v>
                </c:pt>
                <c:pt idx="16324">
                  <c:v>0.116953</c:v>
                </c:pt>
                <c:pt idx="16325">
                  <c:v>0.114443</c:v>
                </c:pt>
                <c:pt idx="16326">
                  <c:v>0.11186</c:v>
                </c:pt>
                <c:pt idx="16327">
                  <c:v>0.10921</c:v>
                </c:pt>
                <c:pt idx="16328">
                  <c:v>0.106493</c:v>
                </c:pt>
                <c:pt idx="16329">
                  <c:v>0.103711</c:v>
                </c:pt>
                <c:pt idx="16330">
                  <c:v>0.100867</c:v>
                </c:pt>
                <c:pt idx="16331">
                  <c:v>9.7963400000000006E-2</c:v>
                </c:pt>
                <c:pt idx="16332">
                  <c:v>9.5002600000000006E-2</c:v>
                </c:pt>
                <c:pt idx="16333">
                  <c:v>9.1988100000000003E-2</c:v>
                </c:pt>
                <c:pt idx="16334">
                  <c:v>8.8923600000000005E-2</c:v>
                </c:pt>
                <c:pt idx="16335">
                  <c:v>8.5813399999999998E-2</c:v>
                </c:pt>
                <c:pt idx="16336">
                  <c:v>8.2660899999999995E-2</c:v>
                </c:pt>
                <c:pt idx="16337">
                  <c:v>7.9469300000000007E-2</c:v>
                </c:pt>
                <c:pt idx="16338">
                  <c:v>7.6241799999999998E-2</c:v>
                </c:pt>
                <c:pt idx="16339">
                  <c:v>7.2982000000000005E-2</c:v>
                </c:pt>
                <c:pt idx="16340">
                  <c:v>6.9691900000000001E-2</c:v>
                </c:pt>
                <c:pt idx="16341">
                  <c:v>6.6371600000000003E-2</c:v>
                </c:pt>
                <c:pt idx="16342">
                  <c:v>6.3025200000000003E-2</c:v>
                </c:pt>
                <c:pt idx="16343">
                  <c:v>5.9658799999999998E-2</c:v>
                </c:pt>
                <c:pt idx="16344">
                  <c:v>5.6274900000000003E-2</c:v>
                </c:pt>
                <c:pt idx="16345">
                  <c:v>5.2875199999999997E-2</c:v>
                </c:pt>
                <c:pt idx="16346">
                  <c:v>4.9464300000000003E-2</c:v>
                </c:pt>
                <c:pt idx="16347">
                  <c:v>4.6047100000000001E-2</c:v>
                </c:pt>
                <c:pt idx="16348">
                  <c:v>4.2627699999999998E-2</c:v>
                </c:pt>
                <c:pt idx="16349">
                  <c:v>3.9210399999999999E-2</c:v>
                </c:pt>
                <c:pt idx="16350">
                  <c:v>3.5798299999999998E-2</c:v>
                </c:pt>
                <c:pt idx="16351">
                  <c:v>3.2393699999999997E-2</c:v>
                </c:pt>
                <c:pt idx="16352">
                  <c:v>2.89991E-2</c:v>
                </c:pt>
                <c:pt idx="16353">
                  <c:v>2.5617600000000001E-2</c:v>
                </c:pt>
                <c:pt idx="16354">
                  <c:v>2.22527E-2</c:v>
                </c:pt>
                <c:pt idx="16355">
                  <c:v>1.8908299999999999E-2</c:v>
                </c:pt>
                <c:pt idx="16356">
                  <c:v>1.55891E-2</c:v>
                </c:pt>
                <c:pt idx="16357">
                  <c:v>1.22997E-2</c:v>
                </c:pt>
                <c:pt idx="16358" formatCode="0.00E+00">
                  <c:v>9.0445999999999999E-3</c:v>
                </c:pt>
                <c:pt idx="16359" formatCode="0.00E+00">
                  <c:v>5.8285200000000002E-3</c:v>
                </c:pt>
                <c:pt idx="16360" formatCode="0.00E+00">
                  <c:v>2.6552500000000001E-3</c:v>
                </c:pt>
                <c:pt idx="16361" formatCode="0.00E+00">
                  <c:v>-4.7292599999999998E-4</c:v>
                </c:pt>
                <c:pt idx="16362" formatCode="0.00E+00">
                  <c:v>-3.5542E-3</c:v>
                </c:pt>
                <c:pt idx="16363" formatCode="0.00E+00">
                  <c:v>-6.5860700000000003E-3</c:v>
                </c:pt>
                <c:pt idx="16364" formatCode="0.00E+00">
                  <c:v>-9.5654299999999998E-3</c:v>
                </c:pt>
                <c:pt idx="16365">
                  <c:v>-1.24893E-2</c:v>
                </c:pt>
                <c:pt idx="16366">
                  <c:v>-1.53548E-2</c:v>
                </c:pt>
                <c:pt idx="16367">
                  <c:v>-1.8158199999999999E-2</c:v>
                </c:pt>
                <c:pt idx="16368">
                  <c:v>-2.08956E-2</c:v>
                </c:pt>
                <c:pt idx="16369">
                  <c:v>-2.3563500000000001E-2</c:v>
                </c:pt>
                <c:pt idx="16370">
                  <c:v>-2.6159700000000001E-2</c:v>
                </c:pt>
                <c:pt idx="16371">
                  <c:v>-2.8682099999999999E-2</c:v>
                </c:pt>
                <c:pt idx="16372">
                  <c:v>-3.1128699999999999E-2</c:v>
                </c:pt>
                <c:pt idx="16373">
                  <c:v>-3.3497499999999999E-2</c:v>
                </c:pt>
                <c:pt idx="16374">
                  <c:v>-3.5785600000000001E-2</c:v>
                </c:pt>
                <c:pt idx="16375">
                  <c:v>-3.7989599999999998E-2</c:v>
                </c:pt>
                <c:pt idx="16376">
                  <c:v>-4.0105599999999998E-2</c:v>
                </c:pt>
                <c:pt idx="16377">
                  <c:v>-4.21307E-2</c:v>
                </c:pt>
                <c:pt idx="16378">
                  <c:v>-4.4062999999999998E-2</c:v>
                </c:pt>
                <c:pt idx="16379">
                  <c:v>-4.5900900000000001E-2</c:v>
                </c:pt>
                <c:pt idx="16380">
                  <c:v>-4.7642200000000003E-2</c:v>
                </c:pt>
                <c:pt idx="16381">
                  <c:v>-4.9284599999999998E-2</c:v>
                </c:pt>
                <c:pt idx="16382">
                  <c:v>-5.0825799999999997E-2</c:v>
                </c:pt>
                <c:pt idx="16383">
                  <c:v>-5.2263700000000003E-2</c:v>
                </c:pt>
                <c:pt idx="16384">
                  <c:v>-5.3596600000000001E-2</c:v>
                </c:pt>
                <c:pt idx="16385">
                  <c:v>-5.4822700000000002E-2</c:v>
                </c:pt>
                <c:pt idx="16386">
                  <c:v>-5.5939700000000002E-2</c:v>
                </c:pt>
                <c:pt idx="16387">
                  <c:v>-5.6944300000000003E-2</c:v>
                </c:pt>
                <c:pt idx="16388">
                  <c:v>-5.7833799999999998E-2</c:v>
                </c:pt>
                <c:pt idx="16389">
                  <c:v>-5.8606999999999999E-2</c:v>
                </c:pt>
                <c:pt idx="16390">
                  <c:v>-5.9263000000000003E-2</c:v>
                </c:pt>
                <c:pt idx="16391">
                  <c:v>-5.9800399999999997E-2</c:v>
                </c:pt>
                <c:pt idx="16392">
                  <c:v>-6.0217899999999998E-2</c:v>
                </c:pt>
                <c:pt idx="16393">
                  <c:v>-6.0514800000000001E-2</c:v>
                </c:pt>
                <c:pt idx="16394">
                  <c:v>-6.0690500000000001E-2</c:v>
                </c:pt>
                <c:pt idx="16395">
                  <c:v>-6.0744699999999999E-2</c:v>
                </c:pt>
                <c:pt idx="16396">
                  <c:v>-6.0679200000000003E-2</c:v>
                </c:pt>
                <c:pt idx="16397">
                  <c:v>-6.0495800000000002E-2</c:v>
                </c:pt>
                <c:pt idx="16398">
                  <c:v>-6.0194999999999999E-2</c:v>
                </c:pt>
                <c:pt idx="16399">
                  <c:v>-5.9776900000000001E-2</c:v>
                </c:pt>
                <c:pt idx="16400">
                  <c:v>-5.9240399999999999E-2</c:v>
                </c:pt>
                <c:pt idx="16401">
                  <c:v>-5.8581399999999999E-2</c:v>
                </c:pt>
                <c:pt idx="16402">
                  <c:v>-5.7796800000000002E-2</c:v>
                </c:pt>
                <c:pt idx="16403">
                  <c:v>-5.6888599999999998E-2</c:v>
                </c:pt>
                <c:pt idx="16404">
                  <c:v>-5.5859899999999997E-2</c:v>
                </c:pt>
                <c:pt idx="16405">
                  <c:v>-5.4711999999999997E-2</c:v>
                </c:pt>
                <c:pt idx="16406">
                  <c:v>-5.3446399999999998E-2</c:v>
                </c:pt>
                <c:pt idx="16407">
                  <c:v>-5.2066399999999999E-2</c:v>
                </c:pt>
                <c:pt idx="16408">
                  <c:v>-5.0575000000000002E-2</c:v>
                </c:pt>
                <c:pt idx="16409">
                  <c:v>-4.8973700000000002E-2</c:v>
                </c:pt>
                <c:pt idx="16410">
                  <c:v>-4.7263600000000003E-2</c:v>
                </c:pt>
                <c:pt idx="16411">
                  <c:v>-4.5446100000000003E-2</c:v>
                </c:pt>
                <c:pt idx="16412">
                  <c:v>-4.3522699999999997E-2</c:v>
                </c:pt>
                <c:pt idx="16413">
                  <c:v>-4.1494700000000002E-2</c:v>
                </c:pt>
                <c:pt idx="16414">
                  <c:v>-3.9363099999999998E-2</c:v>
                </c:pt>
                <c:pt idx="16415">
                  <c:v>-3.7130700000000003E-2</c:v>
                </c:pt>
                <c:pt idx="16416">
                  <c:v>-3.4801100000000001E-2</c:v>
                </c:pt>
                <c:pt idx="16417">
                  <c:v>-3.2377299999999998E-2</c:v>
                </c:pt>
                <c:pt idx="16418">
                  <c:v>-2.9862E-2</c:v>
                </c:pt>
                <c:pt idx="16419">
                  <c:v>-2.7258399999999999E-2</c:v>
                </c:pt>
                <c:pt idx="16420">
                  <c:v>-2.4569799999999999E-2</c:v>
                </c:pt>
                <c:pt idx="16421">
                  <c:v>-2.1799200000000001E-2</c:v>
                </c:pt>
                <c:pt idx="16422">
                  <c:v>-1.89502E-2</c:v>
                </c:pt>
                <c:pt idx="16423">
                  <c:v>-1.6027E-2</c:v>
                </c:pt>
                <c:pt idx="16424">
                  <c:v>-1.30329E-2</c:v>
                </c:pt>
                <c:pt idx="16425" formatCode="0.00E+00">
                  <c:v>-9.9699400000000001E-3</c:v>
                </c:pt>
                <c:pt idx="16426" formatCode="0.00E+00">
                  <c:v>-6.8396100000000003E-3</c:v>
                </c:pt>
                <c:pt idx="16427" formatCode="0.00E+00">
                  <c:v>-3.6447200000000002E-3</c:v>
                </c:pt>
                <c:pt idx="16428" formatCode="0.00E+00">
                  <c:v>-3.8944000000000001E-4</c:v>
                </c:pt>
                <c:pt idx="16429" formatCode="0.00E+00">
                  <c:v>2.92187E-3</c:v>
                </c:pt>
                <c:pt idx="16430" formatCode="0.00E+00">
                  <c:v>6.2848399999999999E-3</c:v>
                </c:pt>
                <c:pt idx="16431" formatCode="0.00E+00">
                  <c:v>9.6944900000000001E-3</c:v>
                </c:pt>
                <c:pt idx="16432">
                  <c:v>1.31451E-2</c:v>
                </c:pt>
                <c:pt idx="16433">
                  <c:v>1.6630700000000002E-2</c:v>
                </c:pt>
                <c:pt idx="16434">
                  <c:v>2.0145400000000001E-2</c:v>
                </c:pt>
                <c:pt idx="16435">
                  <c:v>2.3683900000000001E-2</c:v>
                </c:pt>
                <c:pt idx="16436">
                  <c:v>2.7241899999999999E-2</c:v>
                </c:pt>
                <c:pt idx="16437">
                  <c:v>3.0814500000000002E-2</c:v>
                </c:pt>
                <c:pt idx="16438">
                  <c:v>3.4396200000000002E-2</c:v>
                </c:pt>
                <c:pt idx="16439">
                  <c:v>3.79812E-2</c:v>
                </c:pt>
                <c:pt idx="16440">
                  <c:v>4.1564499999999997E-2</c:v>
                </c:pt>
                <c:pt idx="16441">
                  <c:v>4.5142799999999997E-2</c:v>
                </c:pt>
                <c:pt idx="16442">
                  <c:v>4.8714599999999997E-2</c:v>
                </c:pt>
                <c:pt idx="16443">
                  <c:v>5.2277999999999998E-2</c:v>
                </c:pt>
                <c:pt idx="16444">
                  <c:v>5.5828500000000003E-2</c:v>
                </c:pt>
                <c:pt idx="16445">
                  <c:v>5.9360599999999999E-2</c:v>
                </c:pt>
                <c:pt idx="16446">
                  <c:v>6.2868999999999994E-2</c:v>
                </c:pt>
                <c:pt idx="16447">
                  <c:v>6.6348000000000004E-2</c:v>
                </c:pt>
                <c:pt idx="16448">
                  <c:v>6.9790599999999994E-2</c:v>
                </c:pt>
                <c:pt idx="16449">
                  <c:v>7.3191300000000001E-2</c:v>
                </c:pt>
                <c:pt idx="16450">
                  <c:v>7.6547000000000004E-2</c:v>
                </c:pt>
                <c:pt idx="16451">
                  <c:v>7.9854900000000006E-2</c:v>
                </c:pt>
                <c:pt idx="16452">
                  <c:v>8.3110600000000007E-2</c:v>
                </c:pt>
                <c:pt idx="16453">
                  <c:v>8.6308499999999996E-2</c:v>
                </c:pt>
                <c:pt idx="16454">
                  <c:v>8.9442599999999997E-2</c:v>
                </c:pt>
                <c:pt idx="16455">
                  <c:v>9.2507099999999995E-2</c:v>
                </c:pt>
                <c:pt idx="16456">
                  <c:v>9.5497399999999996E-2</c:v>
                </c:pt>
                <c:pt idx="16457">
                  <c:v>9.8409399999999994E-2</c:v>
                </c:pt>
                <c:pt idx="16458">
                  <c:v>0.10123799999999999</c:v>
                </c:pt>
                <c:pt idx="16459">
                  <c:v>0.10398</c:v>
                </c:pt>
                <c:pt idx="16460">
                  <c:v>0.10663599999999999</c:v>
                </c:pt>
                <c:pt idx="16461">
                  <c:v>0.109206</c:v>
                </c:pt>
                <c:pt idx="16462">
                  <c:v>0.111683</c:v>
                </c:pt>
                <c:pt idx="16463">
                  <c:v>0.114064</c:v>
                </c:pt>
                <c:pt idx="16464">
                  <c:v>0.116346</c:v>
                </c:pt>
                <c:pt idx="16465">
                  <c:v>0.11852600000000001</c:v>
                </c:pt>
                <c:pt idx="16466">
                  <c:v>0.120602</c:v>
                </c:pt>
                <c:pt idx="16467">
                  <c:v>0.122571</c:v>
                </c:pt>
                <c:pt idx="16468">
                  <c:v>0.12443</c:v>
                </c:pt>
                <c:pt idx="16469">
                  <c:v>0.12617</c:v>
                </c:pt>
                <c:pt idx="16470">
                  <c:v>0.12778600000000001</c:v>
                </c:pt>
                <c:pt idx="16471">
                  <c:v>0.129276</c:v>
                </c:pt>
                <c:pt idx="16472">
                  <c:v>0.13063900000000001</c:v>
                </c:pt>
                <c:pt idx="16473">
                  <c:v>0.13187099999999999</c:v>
                </c:pt>
                <c:pt idx="16474">
                  <c:v>0.13297100000000001</c:v>
                </c:pt>
                <c:pt idx="16475">
                  <c:v>0.133935</c:v>
                </c:pt>
                <c:pt idx="16476">
                  <c:v>0.13476099999999999</c:v>
                </c:pt>
                <c:pt idx="16477">
                  <c:v>0.13544900000000001</c:v>
                </c:pt>
                <c:pt idx="16478">
                  <c:v>0.13599900000000001</c:v>
                </c:pt>
                <c:pt idx="16479">
                  <c:v>0.13641</c:v>
                </c:pt>
                <c:pt idx="16480">
                  <c:v>0.13667899999999999</c:v>
                </c:pt>
                <c:pt idx="16481">
                  <c:v>0.13680500000000001</c:v>
                </c:pt>
                <c:pt idx="16482">
                  <c:v>0.13678699999999999</c:v>
                </c:pt>
                <c:pt idx="16483">
                  <c:v>0.13662299999999999</c:v>
                </c:pt>
                <c:pt idx="16484">
                  <c:v>0.13631299999999999</c:v>
                </c:pt>
                <c:pt idx="16485">
                  <c:v>0.13586000000000001</c:v>
                </c:pt>
                <c:pt idx="16486">
                  <c:v>0.13526199999999999</c:v>
                </c:pt>
                <c:pt idx="16487">
                  <c:v>0.13452</c:v>
                </c:pt>
                <c:pt idx="16488">
                  <c:v>0.133633</c:v>
                </c:pt>
                <c:pt idx="16489">
                  <c:v>0.132601</c:v>
                </c:pt>
                <c:pt idx="16490">
                  <c:v>0.13142599999999999</c:v>
                </c:pt>
                <c:pt idx="16491">
                  <c:v>0.13011</c:v>
                </c:pt>
                <c:pt idx="16492">
                  <c:v>0.12865499999999999</c:v>
                </c:pt>
                <c:pt idx="16493">
                  <c:v>0.12705900000000001</c:v>
                </c:pt>
                <c:pt idx="16494">
                  <c:v>0.12532299999999999</c:v>
                </c:pt>
                <c:pt idx="16495">
                  <c:v>0.12345200000000001</c:v>
                </c:pt>
                <c:pt idx="16496">
                  <c:v>0.12145</c:v>
                </c:pt>
                <c:pt idx="16497">
                  <c:v>0.11931799999999999</c:v>
                </c:pt>
                <c:pt idx="16498">
                  <c:v>0.11705599999999999</c:v>
                </c:pt>
                <c:pt idx="16499">
                  <c:v>0.114659</c:v>
                </c:pt>
                <c:pt idx="16500">
                  <c:v>0.112126</c:v>
                </c:pt>
                <c:pt idx="16501">
                  <c:v>0.10946400000000001</c:v>
                </c:pt>
                <c:pt idx="16502">
                  <c:v>0.106678</c:v>
                </c:pt>
                <c:pt idx="16503">
                  <c:v>0.103772</c:v>
                </c:pt>
                <c:pt idx="16504">
                  <c:v>0.10074900000000001</c:v>
                </c:pt>
                <c:pt idx="16505">
                  <c:v>9.7614900000000004E-2</c:v>
                </c:pt>
                <c:pt idx="16506">
                  <c:v>9.4374E-2</c:v>
                </c:pt>
                <c:pt idx="16507">
                  <c:v>9.1028800000000007E-2</c:v>
                </c:pt>
                <c:pt idx="16508">
                  <c:v>8.7577600000000005E-2</c:v>
                </c:pt>
                <c:pt idx="16509">
                  <c:v>8.4017599999999998E-2</c:v>
                </c:pt>
                <c:pt idx="16510">
                  <c:v>8.0349100000000007E-2</c:v>
                </c:pt>
                <c:pt idx="16511">
                  <c:v>7.6575500000000005E-2</c:v>
                </c:pt>
                <c:pt idx="16512">
                  <c:v>7.2700899999999999E-2</c:v>
                </c:pt>
                <c:pt idx="16513">
                  <c:v>6.8728999999999998E-2</c:v>
                </c:pt>
                <c:pt idx="16514">
                  <c:v>6.4665799999999996E-2</c:v>
                </c:pt>
                <c:pt idx="16515">
                  <c:v>6.0518299999999997E-2</c:v>
                </c:pt>
                <c:pt idx="16516">
                  <c:v>5.6290899999999998E-2</c:v>
                </c:pt>
                <c:pt idx="16517">
                  <c:v>5.1985099999999999E-2</c:v>
                </c:pt>
                <c:pt idx="16518">
                  <c:v>4.7603699999999999E-2</c:v>
                </c:pt>
                <c:pt idx="16519">
                  <c:v>4.3150800000000003E-2</c:v>
                </c:pt>
                <c:pt idx="16520">
                  <c:v>3.8631100000000002E-2</c:v>
                </c:pt>
                <c:pt idx="16521">
                  <c:v>3.4049500000000003E-2</c:v>
                </c:pt>
                <c:pt idx="16522">
                  <c:v>2.9411300000000001E-2</c:v>
                </c:pt>
                <c:pt idx="16523">
                  <c:v>2.4722000000000001E-2</c:v>
                </c:pt>
                <c:pt idx="16524">
                  <c:v>1.9986400000000001E-2</c:v>
                </c:pt>
                <c:pt idx="16525">
                  <c:v>1.52111E-2</c:v>
                </c:pt>
                <c:pt idx="16526">
                  <c:v>1.0403900000000001E-2</c:v>
                </c:pt>
                <c:pt idx="16527" formatCode="0.00E+00">
                  <c:v>5.5717099999999997E-3</c:v>
                </c:pt>
                <c:pt idx="16528" formatCode="0.00E+00">
                  <c:v>7.19632E-4</c:v>
                </c:pt>
                <c:pt idx="16529" formatCode="0.00E+00">
                  <c:v>-4.1477600000000003E-3</c:v>
                </c:pt>
                <c:pt idx="16530" formatCode="0.00E+00">
                  <c:v>-9.0255600000000002E-3</c:v>
                </c:pt>
                <c:pt idx="16531">
                  <c:v>-1.39086E-2</c:v>
                </c:pt>
                <c:pt idx="16532">
                  <c:v>-1.87931E-2</c:v>
                </c:pt>
                <c:pt idx="16533">
                  <c:v>-2.3675700000000001E-2</c:v>
                </c:pt>
                <c:pt idx="16534">
                  <c:v>-2.8551300000000002E-2</c:v>
                </c:pt>
                <c:pt idx="16535">
                  <c:v>-3.3412799999999999E-2</c:v>
                </c:pt>
                <c:pt idx="16536">
                  <c:v>-3.82558E-2</c:v>
                </c:pt>
                <c:pt idx="16537">
                  <c:v>-4.308E-2</c:v>
                </c:pt>
                <c:pt idx="16538">
                  <c:v>-4.7883700000000001E-2</c:v>
                </c:pt>
                <c:pt idx="16539">
                  <c:v>-5.2660400000000003E-2</c:v>
                </c:pt>
                <c:pt idx="16540">
                  <c:v>-5.7403500000000003E-2</c:v>
                </c:pt>
                <c:pt idx="16541">
                  <c:v>-6.2109200000000003E-2</c:v>
                </c:pt>
                <c:pt idx="16542">
                  <c:v>-6.6771899999999995E-2</c:v>
                </c:pt>
                <c:pt idx="16543">
                  <c:v>-7.1383699999999994E-2</c:v>
                </c:pt>
                <c:pt idx="16544">
                  <c:v>-7.5937199999999996E-2</c:v>
                </c:pt>
                <c:pt idx="16545">
                  <c:v>-8.0426700000000004E-2</c:v>
                </c:pt>
                <c:pt idx="16546">
                  <c:v>-8.4848099999999996E-2</c:v>
                </c:pt>
                <c:pt idx="16547">
                  <c:v>-8.9197499999999999E-2</c:v>
                </c:pt>
                <c:pt idx="16548">
                  <c:v>-9.3469700000000003E-2</c:v>
                </c:pt>
                <c:pt idx="16549">
                  <c:v>-9.7659099999999999E-2</c:v>
                </c:pt>
                <c:pt idx="16550">
                  <c:v>-0.101761</c:v>
                </c:pt>
                <c:pt idx="16551">
                  <c:v>-0.105772</c:v>
                </c:pt>
                <c:pt idx="16552">
                  <c:v>-0.109692</c:v>
                </c:pt>
                <c:pt idx="16553">
                  <c:v>-0.113523</c:v>
                </c:pt>
                <c:pt idx="16554">
                  <c:v>-0.117267</c:v>
                </c:pt>
                <c:pt idx="16555">
                  <c:v>-0.120917</c:v>
                </c:pt>
                <c:pt idx="16556">
                  <c:v>-0.12446699999999999</c:v>
                </c:pt>
                <c:pt idx="16557">
                  <c:v>-0.127911</c:v>
                </c:pt>
                <c:pt idx="16558">
                  <c:v>-0.131244</c:v>
                </c:pt>
                <c:pt idx="16559">
                  <c:v>-0.134463</c:v>
                </c:pt>
                <c:pt idx="16560">
                  <c:v>-0.13756399999999999</c:v>
                </c:pt>
                <c:pt idx="16561">
                  <c:v>-0.140545</c:v>
                </c:pt>
                <c:pt idx="16562">
                  <c:v>-0.143403</c:v>
                </c:pt>
                <c:pt idx="16563">
                  <c:v>-0.14613300000000001</c:v>
                </c:pt>
                <c:pt idx="16564">
                  <c:v>-0.148731</c:v>
                </c:pt>
                <c:pt idx="16565">
                  <c:v>-0.15119099999999999</c:v>
                </c:pt>
                <c:pt idx="16566">
                  <c:v>-0.15351100000000001</c:v>
                </c:pt>
                <c:pt idx="16567">
                  <c:v>-0.15568599999999999</c:v>
                </c:pt>
                <c:pt idx="16568">
                  <c:v>-0.15771499999999999</c:v>
                </c:pt>
                <c:pt idx="16569">
                  <c:v>-0.15959699999999999</c:v>
                </c:pt>
                <c:pt idx="16570">
                  <c:v>-0.161331</c:v>
                </c:pt>
                <c:pt idx="16571">
                  <c:v>-0.162915</c:v>
                </c:pt>
                <c:pt idx="16572">
                  <c:v>-0.16435</c:v>
                </c:pt>
                <c:pt idx="16573">
                  <c:v>-0.16563800000000001</c:v>
                </c:pt>
                <c:pt idx="16574">
                  <c:v>-0.16678000000000001</c:v>
                </c:pt>
                <c:pt idx="16575">
                  <c:v>-0.16777700000000001</c:v>
                </c:pt>
                <c:pt idx="16576">
                  <c:v>-0.168625</c:v>
                </c:pt>
                <c:pt idx="16577">
                  <c:v>-0.16932</c:v>
                </c:pt>
                <c:pt idx="16578">
                  <c:v>-0.16986000000000001</c:v>
                </c:pt>
                <c:pt idx="16579">
                  <c:v>-0.17024800000000001</c:v>
                </c:pt>
                <c:pt idx="16580">
                  <c:v>-0.170483</c:v>
                </c:pt>
                <c:pt idx="16581">
                  <c:v>-0.17056099999999999</c:v>
                </c:pt>
                <c:pt idx="16582">
                  <c:v>-0.17047899999999999</c:v>
                </c:pt>
                <c:pt idx="16583">
                  <c:v>-0.170238</c:v>
                </c:pt>
                <c:pt idx="16584">
                  <c:v>-0.16984199999999999</c:v>
                </c:pt>
                <c:pt idx="16585">
                  <c:v>-0.169293</c:v>
                </c:pt>
                <c:pt idx="16586">
                  <c:v>-0.168596</c:v>
                </c:pt>
                <c:pt idx="16587">
                  <c:v>-0.16775599999999999</c:v>
                </c:pt>
                <c:pt idx="16588">
                  <c:v>-0.166773</c:v>
                </c:pt>
                <c:pt idx="16589">
                  <c:v>-0.16564599999999999</c:v>
                </c:pt>
                <c:pt idx="16590">
                  <c:v>-0.16437499999999999</c:v>
                </c:pt>
                <c:pt idx="16591">
                  <c:v>-0.162962</c:v>
                </c:pt>
                <c:pt idx="16592">
                  <c:v>-0.161411</c:v>
                </c:pt>
                <c:pt idx="16593">
                  <c:v>-0.15972700000000001</c:v>
                </c:pt>
                <c:pt idx="16594">
                  <c:v>-0.157911</c:v>
                </c:pt>
                <c:pt idx="16595">
                  <c:v>-0.15596199999999999</c:v>
                </c:pt>
                <c:pt idx="16596">
                  <c:v>-0.15388099999999999</c:v>
                </c:pt>
                <c:pt idx="16597">
                  <c:v>-0.151672</c:v>
                </c:pt>
                <c:pt idx="16598">
                  <c:v>-0.149338</c:v>
                </c:pt>
                <c:pt idx="16599">
                  <c:v>-0.14688499999999999</c:v>
                </c:pt>
                <c:pt idx="16600">
                  <c:v>-0.144321</c:v>
                </c:pt>
                <c:pt idx="16601">
                  <c:v>-0.141652</c:v>
                </c:pt>
                <c:pt idx="16602">
                  <c:v>-0.138878</c:v>
                </c:pt>
                <c:pt idx="16603">
                  <c:v>-0.13599600000000001</c:v>
                </c:pt>
                <c:pt idx="16604">
                  <c:v>-0.13300100000000001</c:v>
                </c:pt>
                <c:pt idx="16605">
                  <c:v>-0.12989500000000001</c:v>
                </c:pt>
                <c:pt idx="16606">
                  <c:v>-0.12667600000000001</c:v>
                </c:pt>
                <c:pt idx="16607">
                  <c:v>-0.123346</c:v>
                </c:pt>
                <c:pt idx="16608">
                  <c:v>-0.11991</c:v>
                </c:pt>
                <c:pt idx="16609">
                  <c:v>-0.116379</c:v>
                </c:pt>
                <c:pt idx="16610">
                  <c:v>-0.112764</c:v>
                </c:pt>
                <c:pt idx="16611">
                  <c:v>-0.109065</c:v>
                </c:pt>
                <c:pt idx="16612">
                  <c:v>-0.10528800000000001</c:v>
                </c:pt>
                <c:pt idx="16613">
                  <c:v>-0.10144</c:v>
                </c:pt>
                <c:pt idx="16614">
                  <c:v>-9.7525600000000004E-2</c:v>
                </c:pt>
                <c:pt idx="16615">
                  <c:v>-9.3551499999999996E-2</c:v>
                </c:pt>
                <c:pt idx="16616">
                  <c:v>-8.9523599999999995E-2</c:v>
                </c:pt>
                <c:pt idx="16617">
                  <c:v>-8.5449600000000001E-2</c:v>
                </c:pt>
                <c:pt idx="16618">
                  <c:v>-8.1338199999999999E-2</c:v>
                </c:pt>
                <c:pt idx="16619">
                  <c:v>-7.7196699999999993E-2</c:v>
                </c:pt>
                <c:pt idx="16620">
                  <c:v>-7.3030999999999999E-2</c:v>
                </c:pt>
                <c:pt idx="16621">
                  <c:v>-6.8844699999999995E-2</c:v>
                </c:pt>
                <c:pt idx="16622">
                  <c:v>-6.4638899999999999E-2</c:v>
                </c:pt>
                <c:pt idx="16623">
                  <c:v>-6.0415099999999999E-2</c:v>
                </c:pt>
                <c:pt idx="16624">
                  <c:v>-5.6176999999999998E-2</c:v>
                </c:pt>
                <c:pt idx="16625">
                  <c:v>-5.1930499999999997E-2</c:v>
                </c:pt>
                <c:pt idx="16626">
                  <c:v>-4.7685199999999997E-2</c:v>
                </c:pt>
                <c:pt idx="16627">
                  <c:v>-4.3451400000000001E-2</c:v>
                </c:pt>
                <c:pt idx="16628">
                  <c:v>-3.9234900000000003E-2</c:v>
                </c:pt>
                <c:pt idx="16629">
                  <c:v>-3.5038899999999998E-2</c:v>
                </c:pt>
                <c:pt idx="16630">
                  <c:v>-3.08685E-2</c:v>
                </c:pt>
                <c:pt idx="16631">
                  <c:v>-2.6729300000000001E-2</c:v>
                </c:pt>
                <c:pt idx="16632">
                  <c:v>-2.2624100000000001E-2</c:v>
                </c:pt>
                <c:pt idx="16633">
                  <c:v>-1.8551999999999999E-2</c:v>
                </c:pt>
                <c:pt idx="16634">
                  <c:v>-1.45101E-2</c:v>
                </c:pt>
                <c:pt idx="16635">
                  <c:v>-1.0496500000000001E-2</c:v>
                </c:pt>
                <c:pt idx="16636" formatCode="0.00E+00">
                  <c:v>-6.5149400000000003E-3</c:v>
                </c:pt>
                <c:pt idx="16637" formatCode="0.00E+00">
                  <c:v>-2.5745400000000002E-3</c:v>
                </c:pt>
                <c:pt idx="16638" formatCode="0.00E+00">
                  <c:v>1.31642E-3</c:v>
                </c:pt>
                <c:pt idx="16639" formatCode="0.00E+00">
                  <c:v>5.15205E-3</c:v>
                </c:pt>
                <c:pt idx="16640" formatCode="0.00E+00">
                  <c:v>8.9267700000000005E-3</c:v>
                </c:pt>
                <c:pt idx="16641">
                  <c:v>1.26357E-2</c:v>
                </c:pt>
                <c:pt idx="16642">
                  <c:v>1.6276100000000002E-2</c:v>
                </c:pt>
                <c:pt idx="16643">
                  <c:v>1.9847400000000001E-2</c:v>
                </c:pt>
                <c:pt idx="16644">
                  <c:v>2.33504E-2</c:v>
                </c:pt>
                <c:pt idx="16645">
                  <c:v>2.67843E-2</c:v>
                </c:pt>
                <c:pt idx="16646">
                  <c:v>3.0143400000000001E-2</c:v>
                </c:pt>
                <c:pt idx="16647">
                  <c:v>3.3421300000000001E-2</c:v>
                </c:pt>
                <c:pt idx="16648">
                  <c:v>3.6616500000000003E-2</c:v>
                </c:pt>
                <c:pt idx="16649">
                  <c:v>3.9729399999999998E-2</c:v>
                </c:pt>
                <c:pt idx="16650">
                  <c:v>4.2756599999999999E-2</c:v>
                </c:pt>
                <c:pt idx="16651">
                  <c:v>4.5692400000000001E-2</c:v>
                </c:pt>
                <c:pt idx="16652">
                  <c:v>4.8531999999999999E-2</c:v>
                </c:pt>
                <c:pt idx="16653">
                  <c:v>5.1270000000000003E-2</c:v>
                </c:pt>
                <c:pt idx="16654">
                  <c:v>5.3900200000000002E-2</c:v>
                </c:pt>
                <c:pt idx="16655">
                  <c:v>5.6417500000000002E-2</c:v>
                </c:pt>
                <c:pt idx="16656">
                  <c:v>5.88184E-2</c:v>
                </c:pt>
                <c:pt idx="16657">
                  <c:v>6.1101000000000003E-2</c:v>
                </c:pt>
                <c:pt idx="16658">
                  <c:v>6.3263E-2</c:v>
                </c:pt>
                <c:pt idx="16659">
                  <c:v>6.5300300000000006E-2</c:v>
                </c:pt>
                <c:pt idx="16660">
                  <c:v>6.7210099999999995E-2</c:v>
                </c:pt>
                <c:pt idx="16661">
                  <c:v>6.8991399999999994E-2</c:v>
                </c:pt>
                <c:pt idx="16662">
                  <c:v>7.0640300000000003E-2</c:v>
                </c:pt>
                <c:pt idx="16663">
                  <c:v>7.2148699999999996E-2</c:v>
                </c:pt>
                <c:pt idx="16664">
                  <c:v>7.3510000000000006E-2</c:v>
                </c:pt>
                <c:pt idx="16665">
                  <c:v>7.4723100000000001E-2</c:v>
                </c:pt>
                <c:pt idx="16666">
                  <c:v>7.5786000000000006E-2</c:v>
                </c:pt>
                <c:pt idx="16667">
                  <c:v>7.6695799999999995E-2</c:v>
                </c:pt>
                <c:pt idx="16668">
                  <c:v>7.7453099999999997E-2</c:v>
                </c:pt>
                <c:pt idx="16669">
                  <c:v>7.8059000000000003E-2</c:v>
                </c:pt>
                <c:pt idx="16670">
                  <c:v>7.8511899999999996E-2</c:v>
                </c:pt>
                <c:pt idx="16671">
                  <c:v>7.8809599999999994E-2</c:v>
                </c:pt>
                <c:pt idx="16672">
                  <c:v>7.8950999999999993E-2</c:v>
                </c:pt>
                <c:pt idx="16673">
                  <c:v>7.8934199999999996E-2</c:v>
                </c:pt>
                <c:pt idx="16674">
                  <c:v>7.8755699999999998E-2</c:v>
                </c:pt>
                <c:pt idx="16675">
                  <c:v>7.8413800000000006E-2</c:v>
                </c:pt>
                <c:pt idx="16676">
                  <c:v>7.7911599999999998E-2</c:v>
                </c:pt>
                <c:pt idx="16677">
                  <c:v>7.7255000000000004E-2</c:v>
                </c:pt>
                <c:pt idx="16678">
                  <c:v>7.6447000000000001E-2</c:v>
                </c:pt>
                <c:pt idx="16679">
                  <c:v>7.5486899999999996E-2</c:v>
                </c:pt>
                <c:pt idx="16680">
                  <c:v>7.4375200000000002E-2</c:v>
                </c:pt>
                <c:pt idx="16681">
                  <c:v>7.3117500000000002E-2</c:v>
                </c:pt>
                <c:pt idx="16682">
                  <c:v>7.17198E-2</c:v>
                </c:pt>
                <c:pt idx="16683">
                  <c:v>7.0183400000000007E-2</c:v>
                </c:pt>
                <c:pt idx="16684">
                  <c:v>6.8506600000000001E-2</c:v>
                </c:pt>
                <c:pt idx="16685">
                  <c:v>6.6689200000000004E-2</c:v>
                </c:pt>
                <c:pt idx="16686">
                  <c:v>6.4734799999999995E-2</c:v>
                </c:pt>
                <c:pt idx="16687">
                  <c:v>6.2646400000000005E-2</c:v>
                </c:pt>
                <c:pt idx="16688">
                  <c:v>6.0423999999999999E-2</c:v>
                </c:pt>
                <c:pt idx="16689">
                  <c:v>5.8067199999999999E-2</c:v>
                </c:pt>
                <c:pt idx="16690">
                  <c:v>5.5575800000000002E-2</c:v>
                </c:pt>
                <c:pt idx="16691">
                  <c:v>5.2949200000000002E-2</c:v>
                </c:pt>
                <c:pt idx="16692">
                  <c:v>5.0188700000000003E-2</c:v>
                </c:pt>
                <c:pt idx="16693">
                  <c:v>4.7297199999999998E-2</c:v>
                </c:pt>
                <c:pt idx="16694">
                  <c:v>4.42776E-2</c:v>
                </c:pt>
                <c:pt idx="16695">
                  <c:v>4.1134700000000003E-2</c:v>
                </c:pt>
                <c:pt idx="16696">
                  <c:v>3.7873700000000003E-2</c:v>
                </c:pt>
                <c:pt idx="16697">
                  <c:v>3.4498800000000003E-2</c:v>
                </c:pt>
                <c:pt idx="16698">
                  <c:v>3.1012499999999998E-2</c:v>
                </c:pt>
                <c:pt idx="16699">
                  <c:v>2.7413900000000001E-2</c:v>
                </c:pt>
                <c:pt idx="16700">
                  <c:v>2.3699700000000001E-2</c:v>
                </c:pt>
                <c:pt idx="16701">
                  <c:v>1.9872999999999998E-2</c:v>
                </c:pt>
                <c:pt idx="16702">
                  <c:v>1.5944199999999999E-2</c:v>
                </c:pt>
                <c:pt idx="16703">
                  <c:v>1.19209E-2</c:v>
                </c:pt>
                <c:pt idx="16704" formatCode="0.00E+00">
                  <c:v>7.8029299999999996E-3</c:v>
                </c:pt>
                <c:pt idx="16705" formatCode="0.00E+00">
                  <c:v>3.59078E-3</c:v>
                </c:pt>
                <c:pt idx="16706" formatCode="0.00E+00">
                  <c:v>-7.0705500000000005E-4</c:v>
                </c:pt>
                <c:pt idx="16707" formatCode="0.00E+00">
                  <c:v>-5.0763800000000001E-3</c:v>
                </c:pt>
                <c:pt idx="16708" formatCode="0.00E+00">
                  <c:v>-9.5064699999999995E-3</c:v>
                </c:pt>
                <c:pt idx="16709">
                  <c:v>-1.3993800000000001E-2</c:v>
                </c:pt>
                <c:pt idx="16710">
                  <c:v>-1.85354E-2</c:v>
                </c:pt>
                <c:pt idx="16711">
                  <c:v>-2.31262E-2</c:v>
                </c:pt>
                <c:pt idx="16712">
                  <c:v>-2.77629E-2</c:v>
                </c:pt>
                <c:pt idx="16713">
                  <c:v>-3.24452E-2</c:v>
                </c:pt>
                <c:pt idx="16714">
                  <c:v>-3.71709E-2</c:v>
                </c:pt>
                <c:pt idx="16715">
                  <c:v>-4.1936000000000001E-2</c:v>
                </c:pt>
                <c:pt idx="16716">
                  <c:v>-4.6738000000000002E-2</c:v>
                </c:pt>
                <c:pt idx="16717">
                  <c:v>-5.1576900000000002E-2</c:v>
                </c:pt>
                <c:pt idx="16718">
                  <c:v>-5.6453000000000003E-2</c:v>
                </c:pt>
                <c:pt idx="16719">
                  <c:v>-6.1361499999999999E-2</c:v>
                </c:pt>
                <c:pt idx="16720">
                  <c:v>-6.6295300000000001E-2</c:v>
                </c:pt>
                <c:pt idx="16721">
                  <c:v>-7.1250999999999995E-2</c:v>
                </c:pt>
                <c:pt idx="16722">
                  <c:v>-7.6225799999999996E-2</c:v>
                </c:pt>
                <c:pt idx="16723">
                  <c:v>-8.1214999999999996E-2</c:v>
                </c:pt>
                <c:pt idx="16724">
                  <c:v>-8.6212999999999998E-2</c:v>
                </c:pt>
                <c:pt idx="16725">
                  <c:v>-9.1215000000000004E-2</c:v>
                </c:pt>
                <c:pt idx="16726">
                  <c:v>-9.6217800000000006E-2</c:v>
                </c:pt>
                <c:pt idx="16727">
                  <c:v>-0.10122</c:v>
                </c:pt>
                <c:pt idx="16728">
                  <c:v>-0.106222</c:v>
                </c:pt>
                <c:pt idx="16729">
                  <c:v>-0.11122</c:v>
                </c:pt>
                <c:pt idx="16730">
                  <c:v>-0.116215</c:v>
                </c:pt>
                <c:pt idx="16731">
                  <c:v>-0.121202</c:v>
                </c:pt>
                <c:pt idx="16732">
                  <c:v>-0.12617700000000001</c:v>
                </c:pt>
                <c:pt idx="16733">
                  <c:v>-0.131137</c:v>
                </c:pt>
                <c:pt idx="16734">
                  <c:v>-0.13608200000000001</c:v>
                </c:pt>
                <c:pt idx="16735">
                  <c:v>-0.14100799999999999</c:v>
                </c:pt>
                <c:pt idx="16736">
                  <c:v>-0.14591100000000001</c:v>
                </c:pt>
                <c:pt idx="16737">
                  <c:v>-0.15079100000000001</c:v>
                </c:pt>
                <c:pt idx="16738">
                  <c:v>-0.15564800000000001</c:v>
                </c:pt>
                <c:pt idx="16739">
                  <c:v>-0.16047900000000001</c:v>
                </c:pt>
                <c:pt idx="16740">
                  <c:v>-0.16528100000000001</c:v>
                </c:pt>
                <c:pt idx="16741">
                  <c:v>-0.170047</c:v>
                </c:pt>
                <c:pt idx="16742">
                  <c:v>-0.174766</c:v>
                </c:pt>
                <c:pt idx="16743">
                  <c:v>-0.17942900000000001</c:v>
                </c:pt>
                <c:pt idx="16744">
                  <c:v>-0.18402399999999999</c:v>
                </c:pt>
                <c:pt idx="16745">
                  <c:v>-0.18854000000000001</c:v>
                </c:pt>
                <c:pt idx="16746">
                  <c:v>-0.19297</c:v>
                </c:pt>
                <c:pt idx="16747">
                  <c:v>-0.19730500000000001</c:v>
                </c:pt>
                <c:pt idx="16748">
                  <c:v>-0.20153599999999999</c:v>
                </c:pt>
                <c:pt idx="16749">
                  <c:v>-0.20565600000000001</c:v>
                </c:pt>
                <c:pt idx="16750">
                  <c:v>-0.20966699999999999</c:v>
                </c:pt>
                <c:pt idx="16751">
                  <c:v>-0.21356700000000001</c:v>
                </c:pt>
                <c:pt idx="16752">
                  <c:v>-0.21735499999999999</c:v>
                </c:pt>
                <c:pt idx="16753">
                  <c:v>-0.221028</c:v>
                </c:pt>
                <c:pt idx="16754">
                  <c:v>-0.22458700000000001</c:v>
                </c:pt>
                <c:pt idx="16755">
                  <c:v>-0.22803799999999999</c:v>
                </c:pt>
                <c:pt idx="16756">
                  <c:v>-0.23138900000000001</c:v>
                </c:pt>
                <c:pt idx="16757">
                  <c:v>-0.23464199999999999</c:v>
                </c:pt>
                <c:pt idx="16758">
                  <c:v>-0.23779500000000001</c:v>
                </c:pt>
                <c:pt idx="16759">
                  <c:v>-0.240842</c:v>
                </c:pt>
                <c:pt idx="16760">
                  <c:v>-0.243782</c:v>
                </c:pt>
                <c:pt idx="16761">
                  <c:v>-0.24660699999999999</c:v>
                </c:pt>
                <c:pt idx="16762">
                  <c:v>-0.24931</c:v>
                </c:pt>
                <c:pt idx="16763">
                  <c:v>-0.25188899999999997</c:v>
                </c:pt>
                <c:pt idx="16764">
                  <c:v>-0.25435000000000002</c:v>
                </c:pt>
                <c:pt idx="16765">
                  <c:v>-0.25670100000000001</c:v>
                </c:pt>
                <c:pt idx="16766">
                  <c:v>-0.25894600000000001</c:v>
                </c:pt>
                <c:pt idx="16767">
                  <c:v>-0.26108799999999999</c:v>
                </c:pt>
                <c:pt idx="16768">
                  <c:v>-0.263131</c:v>
                </c:pt>
                <c:pt idx="16769">
                  <c:v>-0.26507700000000001</c:v>
                </c:pt>
                <c:pt idx="16770">
                  <c:v>-0.266928</c:v>
                </c:pt>
                <c:pt idx="16771">
                  <c:v>-0.26868500000000001</c:v>
                </c:pt>
                <c:pt idx="16772">
                  <c:v>-0.27034599999999998</c:v>
                </c:pt>
                <c:pt idx="16773">
                  <c:v>-0.27190900000000001</c:v>
                </c:pt>
                <c:pt idx="16774">
                  <c:v>-0.27337699999999998</c:v>
                </c:pt>
                <c:pt idx="16775">
                  <c:v>-0.27474999999999999</c:v>
                </c:pt>
                <c:pt idx="16776">
                  <c:v>-0.27603</c:v>
                </c:pt>
                <c:pt idx="16777">
                  <c:v>-0.27722200000000002</c:v>
                </c:pt>
                <c:pt idx="16778">
                  <c:v>-0.27832800000000002</c:v>
                </c:pt>
                <c:pt idx="16779">
                  <c:v>-0.27934900000000001</c:v>
                </c:pt>
                <c:pt idx="16780">
                  <c:v>-0.280281</c:v>
                </c:pt>
                <c:pt idx="16781">
                  <c:v>-0.28112500000000001</c:v>
                </c:pt>
                <c:pt idx="16782">
                  <c:v>-0.28187499999999999</c:v>
                </c:pt>
                <c:pt idx="16783">
                  <c:v>-0.28252899999999997</c:v>
                </c:pt>
                <c:pt idx="16784">
                  <c:v>-0.283086</c:v>
                </c:pt>
                <c:pt idx="16785">
                  <c:v>-0.28354200000000002</c:v>
                </c:pt>
                <c:pt idx="16786">
                  <c:v>-0.28389300000000001</c:v>
                </c:pt>
                <c:pt idx="16787">
                  <c:v>-0.28413500000000003</c:v>
                </c:pt>
                <c:pt idx="16788">
                  <c:v>-0.28426600000000002</c:v>
                </c:pt>
                <c:pt idx="16789">
                  <c:v>-0.28428999999999999</c:v>
                </c:pt>
                <c:pt idx="16790">
                  <c:v>-0.28421000000000002</c:v>
                </c:pt>
                <c:pt idx="16791">
                  <c:v>-0.28403099999999998</c:v>
                </c:pt>
                <c:pt idx="16792">
                  <c:v>-0.28375800000000001</c:v>
                </c:pt>
                <c:pt idx="16793">
                  <c:v>-0.28339900000000001</c:v>
                </c:pt>
                <c:pt idx="16794">
                  <c:v>-0.28295900000000002</c:v>
                </c:pt>
                <c:pt idx="16795">
                  <c:v>-0.282441</c:v>
                </c:pt>
                <c:pt idx="16796">
                  <c:v>-0.28184300000000001</c:v>
                </c:pt>
                <c:pt idx="16797">
                  <c:v>-0.28116200000000002</c:v>
                </c:pt>
                <c:pt idx="16798">
                  <c:v>-0.28039799999999998</c:v>
                </c:pt>
                <c:pt idx="16799">
                  <c:v>-0.27955600000000003</c:v>
                </c:pt>
                <c:pt idx="16800">
                  <c:v>-0.27864699999999998</c:v>
                </c:pt>
                <c:pt idx="16801">
                  <c:v>-0.27767999999999998</c:v>
                </c:pt>
                <c:pt idx="16802">
                  <c:v>-0.27665299999999998</c:v>
                </c:pt>
                <c:pt idx="16803">
                  <c:v>-0.275559</c:v>
                </c:pt>
                <c:pt idx="16804">
                  <c:v>-0.27440199999999998</c:v>
                </c:pt>
                <c:pt idx="16805">
                  <c:v>-0.27318799999999999</c:v>
                </c:pt>
                <c:pt idx="16806">
                  <c:v>-0.27192100000000002</c:v>
                </c:pt>
                <c:pt idx="16807">
                  <c:v>-0.27060099999999998</c:v>
                </c:pt>
                <c:pt idx="16808">
                  <c:v>-0.269229</c:v>
                </c:pt>
                <c:pt idx="16809">
                  <c:v>-0.26780199999999998</c:v>
                </c:pt>
                <c:pt idx="16810">
                  <c:v>-0.26632099999999997</c:v>
                </c:pt>
                <c:pt idx="16811">
                  <c:v>-0.264789</c:v>
                </c:pt>
                <c:pt idx="16812">
                  <c:v>-0.263214</c:v>
                </c:pt>
                <c:pt idx="16813">
                  <c:v>-0.26159700000000002</c:v>
                </c:pt>
                <c:pt idx="16814">
                  <c:v>-0.259934</c:v>
                </c:pt>
                <c:pt idx="16815">
                  <c:v>-0.25821899999999998</c:v>
                </c:pt>
                <c:pt idx="16816">
                  <c:v>-0.25645000000000001</c:v>
                </c:pt>
                <c:pt idx="16817">
                  <c:v>-0.25462899999999999</c:v>
                </c:pt>
                <c:pt idx="16818">
                  <c:v>-0.25276399999999999</c:v>
                </c:pt>
                <c:pt idx="16819">
                  <c:v>-0.25086700000000001</c:v>
                </c:pt>
                <c:pt idx="16820">
                  <c:v>-0.248943</c:v>
                </c:pt>
                <c:pt idx="16821">
                  <c:v>-0.24699599999999999</c:v>
                </c:pt>
                <c:pt idx="16822">
                  <c:v>-0.245029</c:v>
                </c:pt>
                <c:pt idx="16823">
                  <c:v>-0.24304400000000001</c:v>
                </c:pt>
                <c:pt idx="16824">
                  <c:v>-0.24104300000000001</c:v>
                </c:pt>
                <c:pt idx="16825">
                  <c:v>-0.23902300000000001</c:v>
                </c:pt>
                <c:pt idx="16826">
                  <c:v>-0.236984</c:v>
                </c:pt>
                <c:pt idx="16827">
                  <c:v>-0.234931</c:v>
                </c:pt>
                <c:pt idx="16828">
                  <c:v>-0.23287099999999999</c:v>
                </c:pt>
                <c:pt idx="16829">
                  <c:v>-0.23080600000000001</c:v>
                </c:pt>
                <c:pt idx="16830">
                  <c:v>-0.22873199999999999</c:v>
                </c:pt>
                <c:pt idx="16831">
                  <c:v>-0.22664699999999999</c:v>
                </c:pt>
                <c:pt idx="16832">
                  <c:v>-0.224553</c:v>
                </c:pt>
                <c:pt idx="16833">
                  <c:v>-0.22245400000000001</c:v>
                </c:pt>
                <c:pt idx="16834">
                  <c:v>-0.220362</c:v>
                </c:pt>
                <c:pt idx="16835">
                  <c:v>-0.21828600000000001</c:v>
                </c:pt>
                <c:pt idx="16836">
                  <c:v>-0.216225</c:v>
                </c:pt>
                <c:pt idx="16837">
                  <c:v>-0.21418000000000001</c:v>
                </c:pt>
                <c:pt idx="16838">
                  <c:v>-0.21215600000000001</c:v>
                </c:pt>
                <c:pt idx="16839">
                  <c:v>-0.21015200000000001</c:v>
                </c:pt>
                <c:pt idx="16840">
                  <c:v>-0.20815900000000001</c:v>
                </c:pt>
                <c:pt idx="16841">
                  <c:v>-0.206176</c:v>
                </c:pt>
                <c:pt idx="16842">
                  <c:v>-0.204208</c:v>
                </c:pt>
                <c:pt idx="16843">
                  <c:v>-0.20225599999999999</c:v>
                </c:pt>
                <c:pt idx="16844">
                  <c:v>-0.200318</c:v>
                </c:pt>
                <c:pt idx="16845">
                  <c:v>-0.19839300000000001</c:v>
                </c:pt>
                <c:pt idx="16846">
                  <c:v>-0.19647500000000001</c:v>
                </c:pt>
                <c:pt idx="16847">
                  <c:v>-0.19456000000000001</c:v>
                </c:pt>
                <c:pt idx="16848">
                  <c:v>-0.19264600000000001</c:v>
                </c:pt>
                <c:pt idx="16849">
                  <c:v>-0.19073499999999999</c:v>
                </c:pt>
                <c:pt idx="16850">
                  <c:v>-0.188834</c:v>
                </c:pt>
                <c:pt idx="16851">
                  <c:v>-0.186942</c:v>
                </c:pt>
                <c:pt idx="16852">
                  <c:v>-0.185057</c:v>
                </c:pt>
                <c:pt idx="16853">
                  <c:v>-0.18317600000000001</c:v>
                </c:pt>
                <c:pt idx="16854">
                  <c:v>-0.18129899999999999</c:v>
                </c:pt>
                <c:pt idx="16855">
                  <c:v>-0.17943000000000001</c:v>
                </c:pt>
                <c:pt idx="16856">
                  <c:v>-0.17757600000000001</c:v>
                </c:pt>
                <c:pt idx="16857">
                  <c:v>-0.17574400000000001</c:v>
                </c:pt>
                <c:pt idx="16858">
                  <c:v>-0.173931</c:v>
                </c:pt>
                <c:pt idx="16859">
                  <c:v>-0.17213600000000001</c:v>
                </c:pt>
                <c:pt idx="16860">
                  <c:v>-0.17036299999999999</c:v>
                </c:pt>
                <c:pt idx="16861">
                  <c:v>-0.16861200000000001</c:v>
                </c:pt>
                <c:pt idx="16862">
                  <c:v>-0.16687399999999999</c:v>
                </c:pt>
                <c:pt idx="16863">
                  <c:v>-0.16514300000000001</c:v>
                </c:pt>
                <c:pt idx="16864">
                  <c:v>-0.163414</c:v>
                </c:pt>
                <c:pt idx="16865">
                  <c:v>-0.161685</c:v>
                </c:pt>
                <c:pt idx="16866">
                  <c:v>-0.15995699999999999</c:v>
                </c:pt>
                <c:pt idx="16867">
                  <c:v>-0.15822600000000001</c:v>
                </c:pt>
                <c:pt idx="16868">
                  <c:v>-0.15649199999999999</c:v>
                </c:pt>
                <c:pt idx="16869">
                  <c:v>-0.15475700000000001</c:v>
                </c:pt>
                <c:pt idx="16870">
                  <c:v>-0.153026</c:v>
                </c:pt>
                <c:pt idx="16871">
                  <c:v>-0.151307</c:v>
                </c:pt>
                <c:pt idx="16872">
                  <c:v>-0.14960799999999999</c:v>
                </c:pt>
                <c:pt idx="16873">
                  <c:v>-0.14793100000000001</c:v>
                </c:pt>
                <c:pt idx="16874">
                  <c:v>-0.14627200000000001</c:v>
                </c:pt>
                <c:pt idx="16875">
                  <c:v>-0.144621</c:v>
                </c:pt>
                <c:pt idx="16876">
                  <c:v>-0.14297499999999999</c:v>
                </c:pt>
                <c:pt idx="16877">
                  <c:v>-0.14133299999999999</c:v>
                </c:pt>
                <c:pt idx="16878">
                  <c:v>-0.13969599999999999</c:v>
                </c:pt>
                <c:pt idx="16879">
                  <c:v>-0.13807</c:v>
                </c:pt>
                <c:pt idx="16880">
                  <c:v>-0.136459</c:v>
                </c:pt>
                <c:pt idx="16881">
                  <c:v>-0.13486400000000001</c:v>
                </c:pt>
                <c:pt idx="16882">
                  <c:v>-0.13328499999999999</c:v>
                </c:pt>
                <c:pt idx="16883">
                  <c:v>-0.13172300000000001</c:v>
                </c:pt>
                <c:pt idx="16884">
                  <c:v>-0.13017000000000001</c:v>
                </c:pt>
                <c:pt idx="16885">
                  <c:v>-0.12862000000000001</c:v>
                </c:pt>
                <c:pt idx="16886">
                  <c:v>-0.12706999999999999</c:v>
                </c:pt>
                <c:pt idx="16887">
                  <c:v>-0.12552099999999999</c:v>
                </c:pt>
                <c:pt idx="16888">
                  <c:v>-0.12396699999999999</c:v>
                </c:pt>
                <c:pt idx="16889">
                  <c:v>-0.122402</c:v>
                </c:pt>
                <c:pt idx="16890">
                  <c:v>-0.120821</c:v>
                </c:pt>
                <c:pt idx="16891">
                  <c:v>-0.119229</c:v>
                </c:pt>
                <c:pt idx="16892">
                  <c:v>-0.117627</c:v>
                </c:pt>
                <c:pt idx="16893">
                  <c:v>-0.116017</c:v>
                </c:pt>
                <c:pt idx="16894">
                  <c:v>-0.114401</c:v>
                </c:pt>
                <c:pt idx="16895">
                  <c:v>-0.112778</c:v>
                </c:pt>
                <c:pt idx="16896">
                  <c:v>-0.11114499999999999</c:v>
                </c:pt>
                <c:pt idx="16897">
                  <c:v>-0.109502</c:v>
                </c:pt>
                <c:pt idx="16898">
                  <c:v>-0.107848</c:v>
                </c:pt>
                <c:pt idx="16899">
                  <c:v>-0.106185</c:v>
                </c:pt>
                <c:pt idx="16900">
                  <c:v>-0.104504</c:v>
                </c:pt>
                <c:pt idx="16901">
                  <c:v>-0.102795</c:v>
                </c:pt>
                <c:pt idx="16902">
                  <c:v>-0.101063</c:v>
                </c:pt>
                <c:pt idx="16903">
                  <c:v>-9.9326100000000001E-2</c:v>
                </c:pt>
                <c:pt idx="16904">
                  <c:v>-9.7596100000000005E-2</c:v>
                </c:pt>
                <c:pt idx="16905">
                  <c:v>-9.5872499999999999E-2</c:v>
                </c:pt>
                <c:pt idx="16906">
                  <c:v>-9.4156699999999996E-2</c:v>
                </c:pt>
                <c:pt idx="16907">
                  <c:v>-9.24566E-2</c:v>
                </c:pt>
                <c:pt idx="16908">
                  <c:v>-9.0780700000000006E-2</c:v>
                </c:pt>
                <c:pt idx="16909">
                  <c:v>-8.9132600000000006E-2</c:v>
                </c:pt>
                <c:pt idx="16910">
                  <c:v>-8.75113E-2</c:v>
                </c:pt>
                <c:pt idx="16911">
                  <c:v>-8.5916800000000002E-2</c:v>
                </c:pt>
                <c:pt idx="16912">
                  <c:v>-8.4349300000000002E-2</c:v>
                </c:pt>
                <c:pt idx="16913">
                  <c:v>-8.2805599999999993E-2</c:v>
                </c:pt>
                <c:pt idx="16914">
                  <c:v>-8.1284300000000004E-2</c:v>
                </c:pt>
                <c:pt idx="16915">
                  <c:v>-7.97876E-2</c:v>
                </c:pt>
                <c:pt idx="16916">
                  <c:v>-7.8317600000000001E-2</c:v>
                </c:pt>
                <c:pt idx="16917">
                  <c:v>-7.6875399999999997E-2</c:v>
                </c:pt>
                <c:pt idx="16918">
                  <c:v>-7.54639E-2</c:v>
                </c:pt>
                <c:pt idx="16919">
                  <c:v>-7.4088399999999999E-2</c:v>
                </c:pt>
                <c:pt idx="16920">
                  <c:v>-7.2753999999999999E-2</c:v>
                </c:pt>
                <c:pt idx="16921">
                  <c:v>-7.1460800000000005E-2</c:v>
                </c:pt>
                <c:pt idx="16922">
                  <c:v>-7.0204900000000001E-2</c:v>
                </c:pt>
                <c:pt idx="16923">
                  <c:v>-6.8983199999999995E-2</c:v>
                </c:pt>
                <c:pt idx="16924">
                  <c:v>-6.7793099999999995E-2</c:v>
                </c:pt>
                <c:pt idx="16925">
                  <c:v>-6.6628499999999993E-2</c:v>
                </c:pt>
                <c:pt idx="16926">
                  <c:v>-6.5480499999999997E-2</c:v>
                </c:pt>
                <c:pt idx="16927">
                  <c:v>-6.4348100000000005E-2</c:v>
                </c:pt>
                <c:pt idx="16928">
                  <c:v>-6.3242800000000002E-2</c:v>
                </c:pt>
                <c:pt idx="16929">
                  <c:v>-6.2172600000000001E-2</c:v>
                </c:pt>
                <c:pt idx="16930">
                  <c:v>-6.1135799999999997E-2</c:v>
                </c:pt>
                <c:pt idx="16931">
                  <c:v>-6.0132400000000003E-2</c:v>
                </c:pt>
                <c:pt idx="16932">
                  <c:v>-5.9163E-2</c:v>
                </c:pt>
                <c:pt idx="16933">
                  <c:v>-5.8224199999999997E-2</c:v>
                </c:pt>
                <c:pt idx="16934">
                  <c:v>-5.7313799999999998E-2</c:v>
                </c:pt>
                <c:pt idx="16935">
                  <c:v>-5.6432999999999997E-2</c:v>
                </c:pt>
                <c:pt idx="16936">
                  <c:v>-5.5587200000000003E-2</c:v>
                </c:pt>
                <c:pt idx="16937">
                  <c:v>-5.4787000000000002E-2</c:v>
                </c:pt>
                <c:pt idx="16938">
                  <c:v>-5.4043899999999999E-2</c:v>
                </c:pt>
                <c:pt idx="16939">
                  <c:v>-5.3365900000000001E-2</c:v>
                </c:pt>
                <c:pt idx="16940">
                  <c:v>-5.2758800000000002E-2</c:v>
                </c:pt>
                <c:pt idx="16941">
                  <c:v>-5.22257E-2</c:v>
                </c:pt>
                <c:pt idx="16942">
                  <c:v>-5.1764699999999997E-2</c:v>
                </c:pt>
                <c:pt idx="16943">
                  <c:v>-5.1372599999999997E-2</c:v>
                </c:pt>
                <c:pt idx="16944">
                  <c:v>-5.1053800000000003E-2</c:v>
                </c:pt>
                <c:pt idx="16945">
                  <c:v>-5.0820900000000002E-2</c:v>
                </c:pt>
                <c:pt idx="16946">
                  <c:v>-5.0682699999999997E-2</c:v>
                </c:pt>
                <c:pt idx="16947">
                  <c:v>-5.0641100000000001E-2</c:v>
                </c:pt>
                <c:pt idx="16948">
                  <c:v>-5.0699500000000002E-2</c:v>
                </c:pt>
                <c:pt idx="16949">
                  <c:v>-5.0865100000000003E-2</c:v>
                </c:pt>
                <c:pt idx="16950">
                  <c:v>-5.1141800000000001E-2</c:v>
                </c:pt>
                <c:pt idx="16951">
                  <c:v>-5.1528299999999999E-2</c:v>
                </c:pt>
                <c:pt idx="16952">
                  <c:v>-5.2022699999999998E-2</c:v>
                </c:pt>
                <c:pt idx="16953">
                  <c:v>-5.2623900000000001E-2</c:v>
                </c:pt>
                <c:pt idx="16954">
                  <c:v>-5.3333499999999999E-2</c:v>
                </c:pt>
                <c:pt idx="16955">
                  <c:v>-5.4157400000000001E-2</c:v>
                </c:pt>
                <c:pt idx="16956">
                  <c:v>-5.5101499999999998E-2</c:v>
                </c:pt>
                <c:pt idx="16957">
                  <c:v>-5.6167399999999999E-2</c:v>
                </c:pt>
                <c:pt idx="16958">
                  <c:v>-5.7357900000000003E-2</c:v>
                </c:pt>
                <c:pt idx="16959">
                  <c:v>-5.8682499999999999E-2</c:v>
                </c:pt>
                <c:pt idx="16960">
                  <c:v>-6.0148199999999999E-2</c:v>
                </c:pt>
                <c:pt idx="16961">
                  <c:v>-6.17481E-2</c:v>
                </c:pt>
                <c:pt idx="16962">
                  <c:v>-6.34715E-2</c:v>
                </c:pt>
                <c:pt idx="16963">
                  <c:v>-6.5316299999999994E-2</c:v>
                </c:pt>
                <c:pt idx="16964">
                  <c:v>-6.7283899999999994E-2</c:v>
                </c:pt>
                <c:pt idx="16965">
                  <c:v>-6.9375699999999998E-2</c:v>
                </c:pt>
                <c:pt idx="16966">
                  <c:v>-7.1591199999999994E-2</c:v>
                </c:pt>
                <c:pt idx="16967">
                  <c:v>-7.3925900000000003E-2</c:v>
                </c:pt>
                <c:pt idx="16968">
                  <c:v>-7.6376799999999995E-2</c:v>
                </c:pt>
                <c:pt idx="16969">
                  <c:v>-7.8942200000000004E-2</c:v>
                </c:pt>
                <c:pt idx="16970">
                  <c:v>-8.1617200000000001E-2</c:v>
                </c:pt>
                <c:pt idx="16971">
                  <c:v>-8.4392800000000004E-2</c:v>
                </c:pt>
                <c:pt idx="16972">
                  <c:v>-8.7263199999999999E-2</c:v>
                </c:pt>
                <c:pt idx="16973">
                  <c:v>-9.0226799999999996E-2</c:v>
                </c:pt>
                <c:pt idx="16974">
                  <c:v>-9.3284800000000001E-2</c:v>
                </c:pt>
                <c:pt idx="16975">
                  <c:v>-9.6440300000000007E-2</c:v>
                </c:pt>
                <c:pt idx="16976">
                  <c:v>-9.9693299999999999E-2</c:v>
                </c:pt>
                <c:pt idx="16977">
                  <c:v>-0.10304199999999999</c:v>
                </c:pt>
                <c:pt idx="16978">
                  <c:v>-0.106486</c:v>
                </c:pt>
                <c:pt idx="16979">
                  <c:v>-0.110024</c:v>
                </c:pt>
                <c:pt idx="16980">
                  <c:v>-0.113653</c:v>
                </c:pt>
                <c:pt idx="16981">
                  <c:v>-0.11737499999999999</c:v>
                </c:pt>
                <c:pt idx="16982">
                  <c:v>-0.12119099999999999</c:v>
                </c:pt>
                <c:pt idx="16983">
                  <c:v>-0.12510099999999999</c:v>
                </c:pt>
                <c:pt idx="16984">
                  <c:v>-0.12909499999999999</c:v>
                </c:pt>
                <c:pt idx="16985">
                  <c:v>-0.13317200000000001</c:v>
                </c:pt>
                <c:pt idx="16986">
                  <c:v>-0.13733300000000001</c:v>
                </c:pt>
                <c:pt idx="16987">
                  <c:v>-0.14158100000000001</c:v>
                </c:pt>
                <c:pt idx="16988">
                  <c:v>-0.14591499999999999</c:v>
                </c:pt>
                <c:pt idx="16989">
                  <c:v>-0.15032899999999999</c:v>
                </c:pt>
                <c:pt idx="16990">
                  <c:v>-0.15482099999999999</c:v>
                </c:pt>
                <c:pt idx="16991">
                  <c:v>-0.159387</c:v>
                </c:pt>
                <c:pt idx="16992">
                  <c:v>-0.164024</c:v>
                </c:pt>
                <c:pt idx="16993">
                  <c:v>-0.16872500000000001</c:v>
                </c:pt>
                <c:pt idx="16994">
                  <c:v>-0.173488</c:v>
                </c:pt>
                <c:pt idx="16995">
                  <c:v>-0.178311</c:v>
                </c:pt>
                <c:pt idx="16996">
                  <c:v>-0.183195</c:v>
                </c:pt>
                <c:pt idx="16997">
                  <c:v>-0.188138</c:v>
                </c:pt>
                <c:pt idx="16998">
                  <c:v>-0.193132</c:v>
                </c:pt>
                <c:pt idx="16999">
                  <c:v>-0.19816400000000001</c:v>
                </c:pt>
                <c:pt idx="17000">
                  <c:v>-0.20321800000000001</c:v>
                </c:pt>
                <c:pt idx="17001">
                  <c:v>-0.208284</c:v>
                </c:pt>
                <c:pt idx="17002">
                  <c:v>-0.21335899999999999</c:v>
                </c:pt>
                <c:pt idx="17003">
                  <c:v>-0.218447</c:v>
                </c:pt>
                <c:pt idx="17004">
                  <c:v>-0.22354499999999999</c:v>
                </c:pt>
                <c:pt idx="17005">
                  <c:v>-0.22864699999999999</c:v>
                </c:pt>
                <c:pt idx="17006">
                  <c:v>-0.23374300000000001</c:v>
                </c:pt>
                <c:pt idx="17007">
                  <c:v>-0.23883299999999999</c:v>
                </c:pt>
                <c:pt idx="17008">
                  <c:v>-0.24390899999999999</c:v>
                </c:pt>
                <c:pt idx="17009">
                  <c:v>-0.24896599999999999</c:v>
                </c:pt>
                <c:pt idx="17010">
                  <c:v>-0.25399500000000003</c:v>
                </c:pt>
                <c:pt idx="17011">
                  <c:v>-0.25898900000000002</c:v>
                </c:pt>
                <c:pt idx="17012">
                  <c:v>-0.26394099999999998</c:v>
                </c:pt>
                <c:pt idx="17013">
                  <c:v>-0.26884799999999998</c:v>
                </c:pt>
                <c:pt idx="17014">
                  <c:v>-0.27370699999999998</c:v>
                </c:pt>
                <c:pt idx="17015">
                  <c:v>-0.27851900000000002</c:v>
                </c:pt>
                <c:pt idx="17016">
                  <c:v>-0.28327599999999997</c:v>
                </c:pt>
                <c:pt idx="17017">
                  <c:v>-0.28797200000000001</c:v>
                </c:pt>
                <c:pt idx="17018">
                  <c:v>-0.292603</c:v>
                </c:pt>
                <c:pt idx="17019">
                  <c:v>-0.29716500000000001</c:v>
                </c:pt>
                <c:pt idx="17020">
                  <c:v>-0.30165500000000001</c:v>
                </c:pt>
                <c:pt idx="17021">
                  <c:v>-0.306062</c:v>
                </c:pt>
                <c:pt idx="17022">
                  <c:v>-0.31037599999999999</c:v>
                </c:pt>
                <c:pt idx="17023">
                  <c:v>-0.314585</c:v>
                </c:pt>
                <c:pt idx="17024">
                  <c:v>-0.318685</c:v>
                </c:pt>
                <c:pt idx="17025">
                  <c:v>-0.32267000000000001</c:v>
                </c:pt>
                <c:pt idx="17026">
                  <c:v>-0.32653199999999999</c:v>
                </c:pt>
                <c:pt idx="17027">
                  <c:v>-0.33025900000000002</c:v>
                </c:pt>
                <c:pt idx="17028">
                  <c:v>-0.33384000000000003</c:v>
                </c:pt>
                <c:pt idx="17029">
                  <c:v>-0.33726499999999998</c:v>
                </c:pt>
                <c:pt idx="17030">
                  <c:v>-0.34052900000000003</c:v>
                </c:pt>
                <c:pt idx="17031">
                  <c:v>-0.34362900000000002</c:v>
                </c:pt>
                <c:pt idx="17032">
                  <c:v>-0.34655900000000001</c:v>
                </c:pt>
                <c:pt idx="17033">
                  <c:v>-0.34931499999999999</c:v>
                </c:pt>
                <c:pt idx="17034">
                  <c:v>-0.35189700000000002</c:v>
                </c:pt>
                <c:pt idx="17035">
                  <c:v>-0.35430200000000001</c:v>
                </c:pt>
                <c:pt idx="17036">
                  <c:v>-0.35652699999999998</c:v>
                </c:pt>
                <c:pt idx="17037">
                  <c:v>-0.35856500000000002</c:v>
                </c:pt>
                <c:pt idx="17038">
                  <c:v>-0.360404</c:v>
                </c:pt>
                <c:pt idx="17039">
                  <c:v>-0.36203000000000002</c:v>
                </c:pt>
                <c:pt idx="17040">
                  <c:v>-0.36344399999999999</c:v>
                </c:pt>
                <c:pt idx="17041">
                  <c:v>-0.36465500000000001</c:v>
                </c:pt>
                <c:pt idx="17042">
                  <c:v>-0.36566399999999999</c:v>
                </c:pt>
                <c:pt idx="17043">
                  <c:v>-0.36646499999999999</c:v>
                </c:pt>
                <c:pt idx="17044">
                  <c:v>-0.36705399999999999</c:v>
                </c:pt>
                <c:pt idx="17045">
                  <c:v>-0.36742799999999998</c:v>
                </c:pt>
                <c:pt idx="17046">
                  <c:v>-0.367585</c:v>
                </c:pt>
                <c:pt idx="17047">
                  <c:v>-0.36752499999999999</c:v>
                </c:pt>
                <c:pt idx="17048">
                  <c:v>-0.36724800000000002</c:v>
                </c:pt>
                <c:pt idx="17049">
                  <c:v>-0.36675200000000002</c:v>
                </c:pt>
                <c:pt idx="17050">
                  <c:v>-0.36604100000000001</c:v>
                </c:pt>
                <c:pt idx="17051">
                  <c:v>-0.365116</c:v>
                </c:pt>
                <c:pt idx="17052">
                  <c:v>-0.363985</c:v>
                </c:pt>
                <c:pt idx="17053">
                  <c:v>-0.36265599999999998</c:v>
                </c:pt>
                <c:pt idx="17054">
                  <c:v>-0.36113099999999998</c:v>
                </c:pt>
                <c:pt idx="17055">
                  <c:v>-0.35941099999999998</c:v>
                </c:pt>
                <c:pt idx="17056">
                  <c:v>-0.35749399999999998</c:v>
                </c:pt>
                <c:pt idx="17057">
                  <c:v>-0.35538500000000001</c:v>
                </c:pt>
                <c:pt idx="17058">
                  <c:v>-0.35309099999999999</c:v>
                </c:pt>
                <c:pt idx="17059">
                  <c:v>-0.35061500000000001</c:v>
                </c:pt>
                <c:pt idx="17060">
                  <c:v>-0.34795999999999999</c:v>
                </c:pt>
                <c:pt idx="17061">
                  <c:v>-0.34512399999999999</c:v>
                </c:pt>
                <c:pt idx="17062">
                  <c:v>-0.342109</c:v>
                </c:pt>
                <c:pt idx="17063">
                  <c:v>-0.33891700000000002</c:v>
                </c:pt>
                <c:pt idx="17064">
                  <c:v>-0.33554899999999999</c:v>
                </c:pt>
                <c:pt idx="17065">
                  <c:v>-0.33200600000000002</c:v>
                </c:pt>
                <c:pt idx="17066">
                  <c:v>-0.328287</c:v>
                </c:pt>
                <c:pt idx="17067">
                  <c:v>-0.32439699999999999</c:v>
                </c:pt>
                <c:pt idx="17068">
                  <c:v>-0.32033899999999998</c:v>
                </c:pt>
                <c:pt idx="17069">
                  <c:v>-0.31611899999999998</c:v>
                </c:pt>
                <c:pt idx="17070">
                  <c:v>-0.31173800000000002</c:v>
                </c:pt>
                <c:pt idx="17071">
                  <c:v>-0.30719999999999997</c:v>
                </c:pt>
                <c:pt idx="17072">
                  <c:v>-0.302512</c:v>
                </c:pt>
                <c:pt idx="17073">
                  <c:v>-0.29768499999999998</c:v>
                </c:pt>
                <c:pt idx="17074">
                  <c:v>-0.29273399999999999</c:v>
                </c:pt>
                <c:pt idx="17075">
                  <c:v>-0.28766999999999998</c:v>
                </c:pt>
                <c:pt idx="17076">
                  <c:v>-0.28250399999999998</c:v>
                </c:pt>
                <c:pt idx="17077">
                  <c:v>-0.27723700000000001</c:v>
                </c:pt>
                <c:pt idx="17078">
                  <c:v>-0.271874</c:v>
                </c:pt>
                <c:pt idx="17079">
                  <c:v>-0.26641900000000002</c:v>
                </c:pt>
                <c:pt idx="17080">
                  <c:v>-0.26088099999999997</c:v>
                </c:pt>
                <c:pt idx="17081">
                  <c:v>-0.25526900000000002</c:v>
                </c:pt>
                <c:pt idx="17082">
                  <c:v>-0.24959300000000001</c:v>
                </c:pt>
                <c:pt idx="17083">
                  <c:v>-0.24385899999999999</c:v>
                </c:pt>
                <c:pt idx="17084">
                  <c:v>-0.23807400000000001</c:v>
                </c:pt>
                <c:pt idx="17085">
                  <c:v>-0.23224700000000001</c:v>
                </c:pt>
                <c:pt idx="17086">
                  <c:v>-0.22638900000000001</c:v>
                </c:pt>
                <c:pt idx="17087">
                  <c:v>-0.22050500000000001</c:v>
                </c:pt>
                <c:pt idx="17088">
                  <c:v>-0.21460499999999999</c:v>
                </c:pt>
                <c:pt idx="17089">
                  <c:v>-0.20869599999999999</c:v>
                </c:pt>
                <c:pt idx="17090">
                  <c:v>-0.20278599999999999</c:v>
                </c:pt>
                <c:pt idx="17091">
                  <c:v>-0.196882</c:v>
                </c:pt>
                <c:pt idx="17092">
                  <c:v>-0.19098699999999999</c:v>
                </c:pt>
                <c:pt idx="17093">
                  <c:v>-0.18510499999999999</c:v>
                </c:pt>
                <c:pt idx="17094">
                  <c:v>-0.17923900000000001</c:v>
                </c:pt>
                <c:pt idx="17095">
                  <c:v>-0.17339499999999999</c:v>
                </c:pt>
                <c:pt idx="17096">
                  <c:v>-0.167577</c:v>
                </c:pt>
                <c:pt idx="17097">
                  <c:v>-0.16179399999999999</c:v>
                </c:pt>
                <c:pt idx="17098">
                  <c:v>-0.15604999999999999</c:v>
                </c:pt>
                <c:pt idx="17099">
                  <c:v>-0.15035299999999999</c:v>
                </c:pt>
                <c:pt idx="17100">
                  <c:v>-0.14471400000000001</c:v>
                </c:pt>
                <c:pt idx="17101">
                  <c:v>-0.13914000000000001</c:v>
                </c:pt>
                <c:pt idx="17102">
                  <c:v>-0.13363800000000001</c:v>
                </c:pt>
                <c:pt idx="17103">
                  <c:v>-0.12821299999999999</c:v>
                </c:pt>
                <c:pt idx="17104">
                  <c:v>-0.12287099999999999</c:v>
                </c:pt>
                <c:pt idx="17105">
                  <c:v>-0.117616</c:v>
                </c:pt>
                <c:pt idx="17106">
                  <c:v>-0.112452</c:v>
                </c:pt>
                <c:pt idx="17107">
                  <c:v>-0.10738</c:v>
                </c:pt>
                <c:pt idx="17108">
                  <c:v>-0.10240200000000001</c:v>
                </c:pt>
                <c:pt idx="17109">
                  <c:v>-9.7524799999999995E-2</c:v>
                </c:pt>
                <c:pt idx="17110">
                  <c:v>-9.2755000000000004E-2</c:v>
                </c:pt>
                <c:pt idx="17111">
                  <c:v>-8.80991E-2</c:v>
                </c:pt>
                <c:pt idx="17112">
                  <c:v>-8.3563700000000005E-2</c:v>
                </c:pt>
                <c:pt idx="17113">
                  <c:v>-7.9153799999999996E-2</c:v>
                </c:pt>
                <c:pt idx="17114">
                  <c:v>-7.4871800000000002E-2</c:v>
                </c:pt>
                <c:pt idx="17115">
                  <c:v>-7.0716799999999996E-2</c:v>
                </c:pt>
                <c:pt idx="17116">
                  <c:v>-6.6687399999999994E-2</c:v>
                </c:pt>
                <c:pt idx="17117">
                  <c:v>-6.2785800000000003E-2</c:v>
                </c:pt>
                <c:pt idx="17118">
                  <c:v>-5.9018800000000003E-2</c:v>
                </c:pt>
                <c:pt idx="17119">
                  <c:v>-5.5395600000000003E-2</c:v>
                </c:pt>
                <c:pt idx="17120">
                  <c:v>-5.1923400000000001E-2</c:v>
                </c:pt>
                <c:pt idx="17121">
                  <c:v>-4.8604500000000002E-2</c:v>
                </c:pt>
                <c:pt idx="17122">
                  <c:v>-4.5439899999999998E-2</c:v>
                </c:pt>
                <c:pt idx="17123">
                  <c:v>-4.2431700000000003E-2</c:v>
                </c:pt>
                <c:pt idx="17124">
                  <c:v>-3.9580999999999998E-2</c:v>
                </c:pt>
                <c:pt idx="17125">
                  <c:v>-3.6888700000000003E-2</c:v>
                </c:pt>
                <c:pt idx="17126">
                  <c:v>-3.43568E-2</c:v>
                </c:pt>
                <c:pt idx="17127">
                  <c:v>-3.19855E-2</c:v>
                </c:pt>
                <c:pt idx="17128">
                  <c:v>-2.9772099999999999E-2</c:v>
                </c:pt>
                <c:pt idx="17129">
                  <c:v>-2.7714200000000001E-2</c:v>
                </c:pt>
                <c:pt idx="17130">
                  <c:v>-2.5812700000000001E-2</c:v>
                </c:pt>
                <c:pt idx="17131">
                  <c:v>-2.4069699999999999E-2</c:v>
                </c:pt>
                <c:pt idx="17132">
                  <c:v>-2.24835E-2</c:v>
                </c:pt>
                <c:pt idx="17133">
                  <c:v>-2.1048600000000001E-2</c:v>
                </c:pt>
                <c:pt idx="17134">
                  <c:v>-1.9759700000000002E-2</c:v>
                </c:pt>
                <c:pt idx="17135">
                  <c:v>-1.8613999999999999E-2</c:v>
                </c:pt>
                <c:pt idx="17136">
                  <c:v>-1.7612099999999999E-2</c:v>
                </c:pt>
                <c:pt idx="17137">
                  <c:v>-1.6756799999999999E-2</c:v>
                </c:pt>
                <c:pt idx="17138">
                  <c:v>-1.6049999999999998E-2</c:v>
                </c:pt>
                <c:pt idx="17139">
                  <c:v>-1.5491700000000001E-2</c:v>
                </c:pt>
                <c:pt idx="17140">
                  <c:v>-1.5083299999999999E-2</c:v>
                </c:pt>
                <c:pt idx="17141">
                  <c:v>-1.48255E-2</c:v>
                </c:pt>
                <c:pt idx="17142">
                  <c:v>-1.4714700000000001E-2</c:v>
                </c:pt>
                <c:pt idx="17143">
                  <c:v>-1.47443E-2</c:v>
                </c:pt>
                <c:pt idx="17144">
                  <c:v>-1.49109E-2</c:v>
                </c:pt>
                <c:pt idx="17145">
                  <c:v>-1.5214399999999999E-2</c:v>
                </c:pt>
                <c:pt idx="17146">
                  <c:v>-1.5653899999999998E-2</c:v>
                </c:pt>
                <c:pt idx="17147">
                  <c:v>-1.62273E-2</c:v>
                </c:pt>
                <c:pt idx="17148">
                  <c:v>-1.6929900000000001E-2</c:v>
                </c:pt>
                <c:pt idx="17149">
                  <c:v>-1.7755799999999999E-2</c:v>
                </c:pt>
                <c:pt idx="17150">
                  <c:v>-1.8700899999999999E-2</c:v>
                </c:pt>
                <c:pt idx="17151">
                  <c:v>-1.97618E-2</c:v>
                </c:pt>
                <c:pt idx="17152">
                  <c:v>-2.09336E-2</c:v>
                </c:pt>
                <c:pt idx="17153">
                  <c:v>-2.2212699999999998E-2</c:v>
                </c:pt>
                <c:pt idx="17154">
                  <c:v>-2.35976E-2</c:v>
                </c:pt>
                <c:pt idx="17155">
                  <c:v>-2.5085099999999999E-2</c:v>
                </c:pt>
                <c:pt idx="17156">
                  <c:v>-2.6670800000000001E-2</c:v>
                </c:pt>
                <c:pt idx="17157">
                  <c:v>-2.8351600000000001E-2</c:v>
                </c:pt>
                <c:pt idx="17158">
                  <c:v>-3.0125099999999998E-2</c:v>
                </c:pt>
                <c:pt idx="17159">
                  <c:v>-3.19872E-2</c:v>
                </c:pt>
                <c:pt idx="17160">
                  <c:v>-3.3933400000000002E-2</c:v>
                </c:pt>
                <c:pt idx="17161">
                  <c:v>-3.5960899999999997E-2</c:v>
                </c:pt>
                <c:pt idx="17162">
                  <c:v>-3.8066999999999997E-2</c:v>
                </c:pt>
                <c:pt idx="17163">
                  <c:v>-4.0249300000000002E-2</c:v>
                </c:pt>
                <c:pt idx="17164">
                  <c:v>-4.2506799999999997E-2</c:v>
                </c:pt>
                <c:pt idx="17165">
                  <c:v>-4.4836599999999997E-2</c:v>
                </c:pt>
                <c:pt idx="17166">
                  <c:v>-4.72319E-2</c:v>
                </c:pt>
                <c:pt idx="17167">
                  <c:v>-4.9688200000000002E-2</c:v>
                </c:pt>
                <c:pt idx="17168">
                  <c:v>-5.2207000000000003E-2</c:v>
                </c:pt>
                <c:pt idx="17169">
                  <c:v>-5.4789499999999998E-2</c:v>
                </c:pt>
                <c:pt idx="17170">
                  <c:v>-5.7432299999999999E-2</c:v>
                </c:pt>
                <c:pt idx="17171">
                  <c:v>-6.0129000000000002E-2</c:v>
                </c:pt>
                <c:pt idx="17172">
                  <c:v>-6.2874399999999997E-2</c:v>
                </c:pt>
                <c:pt idx="17173">
                  <c:v>-6.5664399999999998E-2</c:v>
                </c:pt>
                <c:pt idx="17174">
                  <c:v>-6.8494799999999995E-2</c:v>
                </c:pt>
                <c:pt idx="17175">
                  <c:v>-7.1361400000000005E-2</c:v>
                </c:pt>
                <c:pt idx="17176">
                  <c:v>-7.4260999999999994E-2</c:v>
                </c:pt>
                <c:pt idx="17177">
                  <c:v>-7.7192499999999997E-2</c:v>
                </c:pt>
                <c:pt idx="17178">
                  <c:v>-8.0157699999999998E-2</c:v>
                </c:pt>
                <c:pt idx="17179">
                  <c:v>-8.3153400000000002E-2</c:v>
                </c:pt>
                <c:pt idx="17180">
                  <c:v>-8.6168099999999997E-2</c:v>
                </c:pt>
                <c:pt idx="17181">
                  <c:v>-8.9188699999999996E-2</c:v>
                </c:pt>
                <c:pt idx="17182">
                  <c:v>-9.2202599999999996E-2</c:v>
                </c:pt>
                <c:pt idx="17183">
                  <c:v>-9.5200300000000002E-2</c:v>
                </c:pt>
                <c:pt idx="17184">
                  <c:v>-9.8183099999999995E-2</c:v>
                </c:pt>
                <c:pt idx="17185">
                  <c:v>-0.101156</c:v>
                </c:pt>
                <c:pt idx="17186">
                  <c:v>-0.104117</c:v>
                </c:pt>
                <c:pt idx="17187">
                  <c:v>-0.107059</c:v>
                </c:pt>
                <c:pt idx="17188">
                  <c:v>-0.10997999999999999</c:v>
                </c:pt>
                <c:pt idx="17189">
                  <c:v>-0.11287700000000001</c:v>
                </c:pt>
                <c:pt idx="17190">
                  <c:v>-0.115746</c:v>
                </c:pt>
                <c:pt idx="17191">
                  <c:v>-0.118587</c:v>
                </c:pt>
                <c:pt idx="17192">
                  <c:v>-0.12139999999999999</c:v>
                </c:pt>
                <c:pt idx="17193">
                  <c:v>-0.124182</c:v>
                </c:pt>
                <c:pt idx="17194">
                  <c:v>-0.12692999999999999</c:v>
                </c:pt>
                <c:pt idx="17195">
                  <c:v>-0.12964100000000001</c:v>
                </c:pt>
                <c:pt idx="17196">
                  <c:v>-0.13231299999999999</c:v>
                </c:pt>
                <c:pt idx="17197">
                  <c:v>-0.13494500000000001</c:v>
                </c:pt>
                <c:pt idx="17198">
                  <c:v>-0.13753699999999999</c:v>
                </c:pt>
                <c:pt idx="17199">
                  <c:v>-0.14008499999999999</c:v>
                </c:pt>
                <c:pt idx="17200">
                  <c:v>-0.14258799999999999</c:v>
                </c:pt>
                <c:pt idx="17201">
                  <c:v>-0.145042</c:v>
                </c:pt>
                <c:pt idx="17202">
                  <c:v>-0.147452</c:v>
                </c:pt>
                <c:pt idx="17203">
                  <c:v>-0.149811</c:v>
                </c:pt>
                <c:pt idx="17204">
                  <c:v>-0.152113</c:v>
                </c:pt>
                <c:pt idx="17205">
                  <c:v>-0.15435699999999999</c:v>
                </c:pt>
                <c:pt idx="17206">
                  <c:v>-0.15654499999999999</c:v>
                </c:pt>
                <c:pt idx="17207">
                  <c:v>-0.15867700000000001</c:v>
                </c:pt>
                <c:pt idx="17208">
                  <c:v>-0.16075200000000001</c:v>
                </c:pt>
                <c:pt idx="17209">
                  <c:v>-0.162769</c:v>
                </c:pt>
                <c:pt idx="17210">
                  <c:v>-0.16472800000000001</c:v>
                </c:pt>
                <c:pt idx="17211">
                  <c:v>-0.166628</c:v>
                </c:pt>
                <c:pt idx="17212">
                  <c:v>-0.168465</c:v>
                </c:pt>
                <c:pt idx="17213">
                  <c:v>-0.170237</c:v>
                </c:pt>
                <c:pt idx="17214">
                  <c:v>-0.17193600000000001</c:v>
                </c:pt>
                <c:pt idx="17215">
                  <c:v>-0.173564</c:v>
                </c:pt>
                <c:pt idx="17216">
                  <c:v>-0.175124</c:v>
                </c:pt>
                <c:pt idx="17217">
                  <c:v>-0.176616</c:v>
                </c:pt>
                <c:pt idx="17218">
                  <c:v>-0.178036</c:v>
                </c:pt>
                <c:pt idx="17219">
                  <c:v>-0.17937400000000001</c:v>
                </c:pt>
                <c:pt idx="17220">
                  <c:v>-0.180621</c:v>
                </c:pt>
                <c:pt idx="17221">
                  <c:v>-0.181784</c:v>
                </c:pt>
                <c:pt idx="17222">
                  <c:v>-0.18287200000000001</c:v>
                </c:pt>
                <c:pt idx="17223">
                  <c:v>-0.183891</c:v>
                </c:pt>
                <c:pt idx="17224">
                  <c:v>-0.184838</c:v>
                </c:pt>
                <c:pt idx="17225">
                  <c:v>-0.18570999999999999</c:v>
                </c:pt>
                <c:pt idx="17226">
                  <c:v>-0.18651000000000001</c:v>
                </c:pt>
                <c:pt idx="17227">
                  <c:v>-0.18723699999999999</c:v>
                </c:pt>
                <c:pt idx="17228">
                  <c:v>-0.187892</c:v>
                </c:pt>
                <c:pt idx="17229">
                  <c:v>-0.18847800000000001</c:v>
                </c:pt>
                <c:pt idx="17230">
                  <c:v>-0.189</c:v>
                </c:pt>
                <c:pt idx="17231">
                  <c:v>-0.18945899999999999</c:v>
                </c:pt>
                <c:pt idx="17232">
                  <c:v>-0.189859</c:v>
                </c:pt>
                <c:pt idx="17233">
                  <c:v>-0.19020100000000001</c:v>
                </c:pt>
                <c:pt idx="17234">
                  <c:v>-0.19049099999999999</c:v>
                </c:pt>
                <c:pt idx="17235">
                  <c:v>-0.19073399999999999</c:v>
                </c:pt>
                <c:pt idx="17236">
                  <c:v>-0.19093299999999999</c:v>
                </c:pt>
                <c:pt idx="17237">
                  <c:v>-0.19108800000000001</c:v>
                </c:pt>
                <c:pt idx="17238">
                  <c:v>-0.19119800000000001</c:v>
                </c:pt>
                <c:pt idx="17239">
                  <c:v>-0.19126599999999999</c:v>
                </c:pt>
                <c:pt idx="17240">
                  <c:v>-0.19129399999999999</c:v>
                </c:pt>
                <c:pt idx="17241">
                  <c:v>-0.19128000000000001</c:v>
                </c:pt>
                <c:pt idx="17242">
                  <c:v>-0.19122400000000001</c:v>
                </c:pt>
                <c:pt idx="17243">
                  <c:v>-0.19112899999999999</c:v>
                </c:pt>
                <c:pt idx="17244">
                  <c:v>-0.190997</c:v>
                </c:pt>
                <c:pt idx="17245">
                  <c:v>-0.190833</c:v>
                </c:pt>
                <c:pt idx="17246">
                  <c:v>-0.19064200000000001</c:v>
                </c:pt>
                <c:pt idx="17247">
                  <c:v>-0.19042600000000001</c:v>
                </c:pt>
                <c:pt idx="17248">
                  <c:v>-0.190188</c:v>
                </c:pt>
                <c:pt idx="17249">
                  <c:v>-0.18993199999999999</c:v>
                </c:pt>
                <c:pt idx="17250">
                  <c:v>-0.189664</c:v>
                </c:pt>
                <c:pt idx="17251">
                  <c:v>-0.189386</c:v>
                </c:pt>
                <c:pt idx="17252">
                  <c:v>-0.18909899999999999</c:v>
                </c:pt>
                <c:pt idx="17253">
                  <c:v>-0.188804</c:v>
                </c:pt>
                <c:pt idx="17254">
                  <c:v>-0.1885</c:v>
                </c:pt>
                <c:pt idx="17255">
                  <c:v>-0.18818699999999999</c:v>
                </c:pt>
                <c:pt idx="17256">
                  <c:v>-0.18786600000000001</c:v>
                </c:pt>
                <c:pt idx="17257">
                  <c:v>-0.18754000000000001</c:v>
                </c:pt>
                <c:pt idx="17258">
                  <c:v>-0.18721199999999999</c:v>
                </c:pt>
                <c:pt idx="17259">
                  <c:v>-0.186887</c:v>
                </c:pt>
                <c:pt idx="17260">
                  <c:v>-0.18657000000000001</c:v>
                </c:pt>
                <c:pt idx="17261">
                  <c:v>-0.18626699999999999</c:v>
                </c:pt>
                <c:pt idx="17262">
                  <c:v>-0.185978</c:v>
                </c:pt>
                <c:pt idx="17263">
                  <c:v>-0.185701</c:v>
                </c:pt>
                <c:pt idx="17264">
                  <c:v>-0.18543699999999999</c:v>
                </c:pt>
                <c:pt idx="17265">
                  <c:v>-0.18518499999999999</c:v>
                </c:pt>
                <c:pt idx="17266">
                  <c:v>-0.18495300000000001</c:v>
                </c:pt>
                <c:pt idx="17267">
                  <c:v>-0.18474699999999999</c:v>
                </c:pt>
                <c:pt idx="17268">
                  <c:v>-0.18457000000000001</c:v>
                </c:pt>
                <c:pt idx="17269">
                  <c:v>-0.184423</c:v>
                </c:pt>
                <c:pt idx="17270">
                  <c:v>-0.184308</c:v>
                </c:pt>
                <c:pt idx="17271">
                  <c:v>-0.184228</c:v>
                </c:pt>
                <c:pt idx="17272">
                  <c:v>-0.18418300000000001</c:v>
                </c:pt>
                <c:pt idx="17273">
                  <c:v>-0.18417</c:v>
                </c:pt>
                <c:pt idx="17274">
                  <c:v>-0.18418499999999999</c:v>
                </c:pt>
                <c:pt idx="17275">
                  <c:v>-0.184229</c:v>
                </c:pt>
                <c:pt idx="17276">
                  <c:v>-0.18430299999999999</c:v>
                </c:pt>
                <c:pt idx="17277">
                  <c:v>-0.18440599999999999</c:v>
                </c:pt>
                <c:pt idx="17278">
                  <c:v>-0.18453700000000001</c:v>
                </c:pt>
                <c:pt idx="17279">
                  <c:v>-0.184692</c:v>
                </c:pt>
                <c:pt idx="17280">
                  <c:v>-0.18487300000000001</c:v>
                </c:pt>
                <c:pt idx="17281">
                  <c:v>-0.185084</c:v>
                </c:pt>
                <c:pt idx="17282">
                  <c:v>-0.185331</c:v>
                </c:pt>
                <c:pt idx="17283">
                  <c:v>-0.18561800000000001</c:v>
                </c:pt>
                <c:pt idx="17284">
                  <c:v>-0.185944</c:v>
                </c:pt>
                <c:pt idx="17285">
                  <c:v>-0.186309</c:v>
                </c:pt>
                <c:pt idx="17286">
                  <c:v>-0.18671299999999999</c:v>
                </c:pt>
                <c:pt idx="17287">
                  <c:v>-0.18715799999999999</c:v>
                </c:pt>
                <c:pt idx="17288">
                  <c:v>-0.18764500000000001</c:v>
                </c:pt>
                <c:pt idx="17289">
                  <c:v>-0.18817300000000001</c:v>
                </c:pt>
                <c:pt idx="17290">
                  <c:v>-0.18873599999999999</c:v>
                </c:pt>
                <c:pt idx="17291">
                  <c:v>-0.18933</c:v>
                </c:pt>
                <c:pt idx="17292">
                  <c:v>-0.18995100000000001</c:v>
                </c:pt>
                <c:pt idx="17293">
                  <c:v>-0.19059499999999999</c:v>
                </c:pt>
                <c:pt idx="17294">
                  <c:v>-0.19126099999999999</c:v>
                </c:pt>
                <c:pt idx="17295">
                  <c:v>-0.19195000000000001</c:v>
                </c:pt>
                <c:pt idx="17296">
                  <c:v>-0.19266</c:v>
                </c:pt>
                <c:pt idx="17297">
                  <c:v>-0.193385</c:v>
                </c:pt>
                <c:pt idx="17298">
                  <c:v>-0.19412299999999999</c:v>
                </c:pt>
                <c:pt idx="17299">
                  <c:v>-0.19487199999999999</c:v>
                </c:pt>
                <c:pt idx="17300">
                  <c:v>-0.195631</c:v>
                </c:pt>
                <c:pt idx="17301">
                  <c:v>-0.19639999999999999</c:v>
                </c:pt>
                <c:pt idx="17302">
                  <c:v>-0.19717599999999999</c:v>
                </c:pt>
                <c:pt idx="17303">
                  <c:v>-0.19795699999999999</c:v>
                </c:pt>
                <c:pt idx="17304">
                  <c:v>-0.198738</c:v>
                </c:pt>
                <c:pt idx="17305">
                  <c:v>-0.19952</c:v>
                </c:pt>
                <c:pt idx="17306">
                  <c:v>-0.20030100000000001</c:v>
                </c:pt>
                <c:pt idx="17307">
                  <c:v>-0.201076</c:v>
                </c:pt>
                <c:pt idx="17308">
                  <c:v>-0.20183100000000001</c:v>
                </c:pt>
                <c:pt idx="17309">
                  <c:v>-0.20256299999999999</c:v>
                </c:pt>
                <c:pt idx="17310">
                  <c:v>-0.20327100000000001</c:v>
                </c:pt>
                <c:pt idx="17311">
                  <c:v>-0.20396</c:v>
                </c:pt>
                <c:pt idx="17312">
                  <c:v>-0.20463200000000001</c:v>
                </c:pt>
                <c:pt idx="17313">
                  <c:v>-0.205285</c:v>
                </c:pt>
                <c:pt idx="17314">
                  <c:v>-0.20591699999999999</c:v>
                </c:pt>
                <c:pt idx="17315">
                  <c:v>-0.20652300000000001</c:v>
                </c:pt>
                <c:pt idx="17316">
                  <c:v>-0.207098</c:v>
                </c:pt>
                <c:pt idx="17317">
                  <c:v>-0.20763799999999999</c:v>
                </c:pt>
                <c:pt idx="17318">
                  <c:v>-0.20813999999999999</c:v>
                </c:pt>
                <c:pt idx="17319">
                  <c:v>-0.20860200000000001</c:v>
                </c:pt>
                <c:pt idx="17320">
                  <c:v>-0.20902399999999999</c:v>
                </c:pt>
                <c:pt idx="17321">
                  <c:v>-0.20940800000000001</c:v>
                </c:pt>
                <c:pt idx="17322">
                  <c:v>-0.209756</c:v>
                </c:pt>
                <c:pt idx="17323">
                  <c:v>-0.210068</c:v>
                </c:pt>
                <c:pt idx="17324">
                  <c:v>-0.210339</c:v>
                </c:pt>
                <c:pt idx="17325">
                  <c:v>-0.210567</c:v>
                </c:pt>
                <c:pt idx="17326">
                  <c:v>-0.21075099999999999</c:v>
                </c:pt>
                <c:pt idx="17327">
                  <c:v>-0.21088999999999999</c:v>
                </c:pt>
                <c:pt idx="17328">
                  <c:v>-0.210979</c:v>
                </c:pt>
                <c:pt idx="17329">
                  <c:v>-0.21101900000000001</c:v>
                </c:pt>
                <c:pt idx="17330">
                  <c:v>-0.211009</c:v>
                </c:pt>
                <c:pt idx="17331">
                  <c:v>-0.210947</c:v>
                </c:pt>
                <c:pt idx="17332">
                  <c:v>-0.21083099999999999</c:v>
                </c:pt>
                <c:pt idx="17333">
                  <c:v>-0.21065800000000001</c:v>
                </c:pt>
                <c:pt idx="17334">
                  <c:v>-0.210428</c:v>
                </c:pt>
                <c:pt idx="17335">
                  <c:v>-0.21013799999999999</c:v>
                </c:pt>
                <c:pt idx="17336">
                  <c:v>-0.209788</c:v>
                </c:pt>
                <c:pt idx="17337">
                  <c:v>-0.20937700000000001</c:v>
                </c:pt>
                <c:pt idx="17338">
                  <c:v>-0.20890500000000001</c:v>
                </c:pt>
                <c:pt idx="17339">
                  <c:v>-0.208368</c:v>
                </c:pt>
                <c:pt idx="17340">
                  <c:v>-0.20776800000000001</c:v>
                </c:pt>
                <c:pt idx="17341">
                  <c:v>-0.20710700000000001</c:v>
                </c:pt>
                <c:pt idx="17342">
                  <c:v>-0.20638500000000001</c:v>
                </c:pt>
                <c:pt idx="17343">
                  <c:v>-0.20560100000000001</c:v>
                </c:pt>
                <c:pt idx="17344">
                  <c:v>-0.20475599999999999</c:v>
                </c:pt>
                <c:pt idx="17345">
                  <c:v>-0.20385500000000001</c:v>
                </c:pt>
                <c:pt idx="17346">
                  <c:v>-0.202898</c:v>
                </c:pt>
                <c:pt idx="17347">
                  <c:v>-0.201881</c:v>
                </c:pt>
                <c:pt idx="17348">
                  <c:v>-0.20080300000000001</c:v>
                </c:pt>
                <c:pt idx="17349">
                  <c:v>-0.19966400000000001</c:v>
                </c:pt>
                <c:pt idx="17350">
                  <c:v>-0.19847000000000001</c:v>
                </c:pt>
                <c:pt idx="17351">
                  <c:v>-0.19722400000000001</c:v>
                </c:pt>
                <c:pt idx="17352">
                  <c:v>-0.19592599999999999</c:v>
                </c:pt>
                <c:pt idx="17353">
                  <c:v>-0.194579</c:v>
                </c:pt>
                <c:pt idx="17354">
                  <c:v>-0.193186</c:v>
                </c:pt>
                <c:pt idx="17355">
                  <c:v>-0.19175200000000001</c:v>
                </c:pt>
                <c:pt idx="17356">
                  <c:v>-0.190278</c:v>
                </c:pt>
                <c:pt idx="17357">
                  <c:v>-0.18876299999999999</c:v>
                </c:pt>
                <c:pt idx="17358">
                  <c:v>-0.18720700000000001</c:v>
                </c:pt>
                <c:pt idx="17359">
                  <c:v>-0.185612</c:v>
                </c:pt>
                <c:pt idx="17360">
                  <c:v>-0.183979</c:v>
                </c:pt>
                <c:pt idx="17361">
                  <c:v>-0.182309</c:v>
                </c:pt>
                <c:pt idx="17362">
                  <c:v>-0.18060300000000001</c:v>
                </c:pt>
                <c:pt idx="17363">
                  <c:v>-0.17886199999999999</c:v>
                </c:pt>
                <c:pt idx="17364">
                  <c:v>-0.177094</c:v>
                </c:pt>
                <c:pt idx="17365">
                  <c:v>-0.17530799999999999</c:v>
                </c:pt>
                <c:pt idx="17366">
                  <c:v>-0.173511</c:v>
                </c:pt>
                <c:pt idx="17367">
                  <c:v>-0.171704</c:v>
                </c:pt>
                <c:pt idx="17368">
                  <c:v>-0.169881</c:v>
                </c:pt>
                <c:pt idx="17369">
                  <c:v>-0.168043</c:v>
                </c:pt>
                <c:pt idx="17370">
                  <c:v>-0.166187</c:v>
                </c:pt>
                <c:pt idx="17371">
                  <c:v>-0.16431499999999999</c:v>
                </c:pt>
                <c:pt idx="17372">
                  <c:v>-0.16242699999999999</c:v>
                </c:pt>
                <c:pt idx="17373">
                  <c:v>-0.16053000000000001</c:v>
                </c:pt>
                <c:pt idx="17374">
                  <c:v>-0.15862799999999999</c:v>
                </c:pt>
                <c:pt idx="17375">
                  <c:v>-0.15672700000000001</c:v>
                </c:pt>
                <c:pt idx="17376">
                  <c:v>-0.15483</c:v>
                </c:pt>
                <c:pt idx="17377">
                  <c:v>-0.15294099999999999</c:v>
                </c:pt>
                <c:pt idx="17378">
                  <c:v>-0.151064</c:v>
                </c:pt>
                <c:pt idx="17379">
                  <c:v>-0.149204</c:v>
                </c:pt>
                <c:pt idx="17380">
                  <c:v>-0.14736299999999999</c:v>
                </c:pt>
                <c:pt idx="17381">
                  <c:v>-0.14554</c:v>
                </c:pt>
                <c:pt idx="17382">
                  <c:v>-0.143738</c:v>
                </c:pt>
                <c:pt idx="17383">
                  <c:v>-0.141955</c:v>
                </c:pt>
                <c:pt idx="17384">
                  <c:v>-0.14019599999999999</c:v>
                </c:pt>
                <c:pt idx="17385">
                  <c:v>-0.13846600000000001</c:v>
                </c:pt>
                <c:pt idx="17386">
                  <c:v>-0.136771</c:v>
                </c:pt>
                <c:pt idx="17387">
                  <c:v>-0.13511300000000001</c:v>
                </c:pt>
                <c:pt idx="17388">
                  <c:v>-0.133492</c:v>
                </c:pt>
                <c:pt idx="17389">
                  <c:v>-0.131906</c:v>
                </c:pt>
                <c:pt idx="17390">
                  <c:v>-0.130355</c:v>
                </c:pt>
                <c:pt idx="17391">
                  <c:v>-0.12884100000000001</c:v>
                </c:pt>
                <c:pt idx="17392">
                  <c:v>-0.12737599999999999</c:v>
                </c:pt>
                <c:pt idx="17393">
                  <c:v>-0.12596299999999999</c:v>
                </c:pt>
                <c:pt idx="17394">
                  <c:v>-0.124598</c:v>
                </c:pt>
                <c:pt idx="17395">
                  <c:v>-0.123281</c:v>
                </c:pt>
                <c:pt idx="17396">
                  <c:v>-0.122018</c:v>
                </c:pt>
                <c:pt idx="17397">
                  <c:v>-0.12081</c:v>
                </c:pt>
                <c:pt idx="17398">
                  <c:v>-0.119658</c:v>
                </c:pt>
                <c:pt idx="17399">
                  <c:v>-0.118564</c:v>
                </c:pt>
                <c:pt idx="17400">
                  <c:v>-0.117534</c:v>
                </c:pt>
                <c:pt idx="17401">
                  <c:v>-0.116568</c:v>
                </c:pt>
                <c:pt idx="17402">
                  <c:v>-0.115661</c:v>
                </c:pt>
                <c:pt idx="17403">
                  <c:v>-0.11481</c:v>
                </c:pt>
                <c:pt idx="17404">
                  <c:v>-0.11401600000000001</c:v>
                </c:pt>
                <c:pt idx="17405">
                  <c:v>-0.113286</c:v>
                </c:pt>
                <c:pt idx="17406">
                  <c:v>-0.112624</c:v>
                </c:pt>
                <c:pt idx="17407">
                  <c:v>-0.11203</c:v>
                </c:pt>
                <c:pt idx="17408">
                  <c:v>-0.111502</c:v>
                </c:pt>
                <c:pt idx="17409">
                  <c:v>-0.111044</c:v>
                </c:pt>
                <c:pt idx="17410">
                  <c:v>-0.11065700000000001</c:v>
                </c:pt>
                <c:pt idx="17411">
                  <c:v>-0.110343</c:v>
                </c:pt>
                <c:pt idx="17412">
                  <c:v>-0.11010499999999999</c:v>
                </c:pt>
                <c:pt idx="17413">
                  <c:v>-0.109947</c:v>
                </c:pt>
                <c:pt idx="17414">
                  <c:v>-0.109872</c:v>
                </c:pt>
                <c:pt idx="17415">
                  <c:v>-0.109878</c:v>
                </c:pt>
                <c:pt idx="17416">
                  <c:v>-0.10996400000000001</c:v>
                </c:pt>
                <c:pt idx="17417">
                  <c:v>-0.110124</c:v>
                </c:pt>
                <c:pt idx="17418">
                  <c:v>-0.11035399999999999</c:v>
                </c:pt>
                <c:pt idx="17419">
                  <c:v>-0.110648</c:v>
                </c:pt>
                <c:pt idx="17420">
                  <c:v>-0.111002</c:v>
                </c:pt>
                <c:pt idx="17421">
                  <c:v>-0.111416</c:v>
                </c:pt>
                <c:pt idx="17422">
                  <c:v>-0.11189300000000001</c:v>
                </c:pt>
                <c:pt idx="17423">
                  <c:v>-0.112431</c:v>
                </c:pt>
                <c:pt idx="17424">
                  <c:v>-0.113027</c:v>
                </c:pt>
                <c:pt idx="17425">
                  <c:v>-0.113681</c:v>
                </c:pt>
                <c:pt idx="17426">
                  <c:v>-0.11439199999999999</c:v>
                </c:pt>
                <c:pt idx="17427">
                  <c:v>-0.115159</c:v>
                </c:pt>
                <c:pt idx="17428">
                  <c:v>-0.115983</c:v>
                </c:pt>
                <c:pt idx="17429">
                  <c:v>-0.11686199999999999</c:v>
                </c:pt>
                <c:pt idx="17430">
                  <c:v>-0.1178</c:v>
                </c:pt>
                <c:pt idx="17431">
                  <c:v>-0.11880300000000001</c:v>
                </c:pt>
                <c:pt idx="17432">
                  <c:v>-0.11987</c:v>
                </c:pt>
                <c:pt idx="17433">
                  <c:v>-0.12099600000000001</c:v>
                </c:pt>
                <c:pt idx="17434">
                  <c:v>-0.12217600000000001</c:v>
                </c:pt>
                <c:pt idx="17435">
                  <c:v>-0.123406</c:v>
                </c:pt>
                <c:pt idx="17436">
                  <c:v>-0.12468600000000001</c:v>
                </c:pt>
                <c:pt idx="17437">
                  <c:v>-0.12601299999999999</c:v>
                </c:pt>
                <c:pt idx="17438">
                  <c:v>-0.127391</c:v>
                </c:pt>
                <c:pt idx="17439">
                  <c:v>-0.12882299999999999</c:v>
                </c:pt>
                <c:pt idx="17440">
                  <c:v>-0.13031499999999999</c:v>
                </c:pt>
                <c:pt idx="17441">
                  <c:v>-0.13186300000000001</c:v>
                </c:pt>
                <c:pt idx="17442">
                  <c:v>-0.133461</c:v>
                </c:pt>
                <c:pt idx="17443">
                  <c:v>-0.13510800000000001</c:v>
                </c:pt>
                <c:pt idx="17444">
                  <c:v>-0.13680200000000001</c:v>
                </c:pt>
                <c:pt idx="17445">
                  <c:v>-0.138539</c:v>
                </c:pt>
                <c:pt idx="17446">
                  <c:v>-0.140316</c:v>
                </c:pt>
                <c:pt idx="17447">
                  <c:v>-0.14212900000000001</c:v>
                </c:pt>
                <c:pt idx="17448">
                  <c:v>-0.14397299999999999</c:v>
                </c:pt>
                <c:pt idx="17449">
                  <c:v>-0.145842</c:v>
                </c:pt>
                <c:pt idx="17450">
                  <c:v>-0.147733</c:v>
                </c:pt>
                <c:pt idx="17451">
                  <c:v>-0.149645</c:v>
                </c:pt>
                <c:pt idx="17452">
                  <c:v>-0.15157599999999999</c:v>
                </c:pt>
                <c:pt idx="17453">
                  <c:v>-0.153526</c:v>
                </c:pt>
                <c:pt idx="17454">
                  <c:v>-0.15549299999999999</c:v>
                </c:pt>
                <c:pt idx="17455">
                  <c:v>-0.157474</c:v>
                </c:pt>
                <c:pt idx="17456">
                  <c:v>-0.15946099999999999</c:v>
                </c:pt>
                <c:pt idx="17457">
                  <c:v>-0.16144700000000001</c:v>
                </c:pt>
                <c:pt idx="17458">
                  <c:v>-0.16342899999999999</c:v>
                </c:pt>
                <c:pt idx="17459">
                  <c:v>-0.165408</c:v>
                </c:pt>
                <c:pt idx="17460">
                  <c:v>-0.167381</c:v>
                </c:pt>
                <c:pt idx="17461">
                  <c:v>-0.16934199999999999</c:v>
                </c:pt>
                <c:pt idx="17462">
                  <c:v>-0.17128499999999999</c:v>
                </c:pt>
                <c:pt idx="17463">
                  <c:v>-0.173206</c:v>
                </c:pt>
                <c:pt idx="17464">
                  <c:v>-0.17510000000000001</c:v>
                </c:pt>
                <c:pt idx="17465">
                  <c:v>-0.17696300000000001</c:v>
                </c:pt>
                <c:pt idx="17466">
                  <c:v>-0.17879200000000001</c:v>
                </c:pt>
                <c:pt idx="17467">
                  <c:v>-0.180585</c:v>
                </c:pt>
                <c:pt idx="17468">
                  <c:v>-0.18234300000000001</c:v>
                </c:pt>
                <c:pt idx="17469">
                  <c:v>-0.18406700000000001</c:v>
                </c:pt>
                <c:pt idx="17470">
                  <c:v>-0.18575700000000001</c:v>
                </c:pt>
                <c:pt idx="17471">
                  <c:v>-0.187416</c:v>
                </c:pt>
                <c:pt idx="17472">
                  <c:v>-0.18904499999999999</c:v>
                </c:pt>
                <c:pt idx="17473">
                  <c:v>-0.19064</c:v>
                </c:pt>
                <c:pt idx="17474">
                  <c:v>-0.19219800000000001</c:v>
                </c:pt>
                <c:pt idx="17475">
                  <c:v>-0.193721</c:v>
                </c:pt>
                <c:pt idx="17476">
                  <c:v>-0.195218</c:v>
                </c:pt>
                <c:pt idx="17477">
                  <c:v>-0.196691</c:v>
                </c:pt>
                <c:pt idx="17478">
                  <c:v>-0.19813900000000001</c:v>
                </c:pt>
                <c:pt idx="17479">
                  <c:v>-0.19956199999999999</c:v>
                </c:pt>
                <c:pt idx="17480">
                  <c:v>-0.200965</c:v>
                </c:pt>
                <c:pt idx="17481">
                  <c:v>-0.202348</c:v>
                </c:pt>
                <c:pt idx="17482">
                  <c:v>-0.203708</c:v>
                </c:pt>
                <c:pt idx="17483">
                  <c:v>-0.20504500000000001</c:v>
                </c:pt>
                <c:pt idx="17484">
                  <c:v>-0.20635999999999999</c:v>
                </c:pt>
                <c:pt idx="17485">
                  <c:v>-0.20765700000000001</c:v>
                </c:pt>
                <c:pt idx="17486">
                  <c:v>-0.20894299999999999</c:v>
                </c:pt>
                <c:pt idx="17487">
                  <c:v>-0.21021599999999999</c:v>
                </c:pt>
                <c:pt idx="17488">
                  <c:v>-0.21147199999999999</c:v>
                </c:pt>
                <c:pt idx="17489">
                  <c:v>-0.21270800000000001</c:v>
                </c:pt>
                <c:pt idx="17490">
                  <c:v>-0.21393000000000001</c:v>
                </c:pt>
                <c:pt idx="17491">
                  <c:v>-0.215142</c:v>
                </c:pt>
                <c:pt idx="17492">
                  <c:v>-0.21634200000000001</c:v>
                </c:pt>
                <c:pt idx="17493">
                  <c:v>-0.217526</c:v>
                </c:pt>
                <c:pt idx="17494">
                  <c:v>-0.218691</c:v>
                </c:pt>
                <c:pt idx="17495">
                  <c:v>-0.219837</c:v>
                </c:pt>
                <c:pt idx="17496">
                  <c:v>-0.220968</c:v>
                </c:pt>
                <c:pt idx="17497">
                  <c:v>-0.222085</c:v>
                </c:pt>
                <c:pt idx="17498">
                  <c:v>-0.22319</c:v>
                </c:pt>
                <c:pt idx="17499">
                  <c:v>-0.22428500000000001</c:v>
                </c:pt>
                <c:pt idx="17500">
                  <c:v>-0.22537099999999999</c:v>
                </c:pt>
                <c:pt idx="17501">
                  <c:v>-0.22644800000000001</c:v>
                </c:pt>
                <c:pt idx="17502">
                  <c:v>-0.227516</c:v>
                </c:pt>
                <c:pt idx="17503">
                  <c:v>-0.228575</c:v>
                </c:pt>
                <c:pt idx="17504">
                  <c:v>-0.229627</c:v>
                </c:pt>
                <c:pt idx="17505">
                  <c:v>-0.23067499999999999</c:v>
                </c:pt>
                <c:pt idx="17506">
                  <c:v>-0.23172599999999999</c:v>
                </c:pt>
                <c:pt idx="17507">
                  <c:v>-0.23278299999999999</c:v>
                </c:pt>
                <c:pt idx="17508">
                  <c:v>-0.23385</c:v>
                </c:pt>
                <c:pt idx="17509">
                  <c:v>-0.234926</c:v>
                </c:pt>
                <c:pt idx="17510">
                  <c:v>-0.23600599999999999</c:v>
                </c:pt>
                <c:pt idx="17511">
                  <c:v>-0.23708799999999999</c:v>
                </c:pt>
                <c:pt idx="17512">
                  <c:v>-0.238174</c:v>
                </c:pt>
                <c:pt idx="17513">
                  <c:v>-0.239261</c:v>
                </c:pt>
                <c:pt idx="17514">
                  <c:v>-0.240339</c:v>
                </c:pt>
                <c:pt idx="17515">
                  <c:v>-0.241398</c:v>
                </c:pt>
                <c:pt idx="17516">
                  <c:v>-0.24244399999999999</c:v>
                </c:pt>
                <c:pt idx="17517">
                  <c:v>-0.24348600000000001</c:v>
                </c:pt>
                <c:pt idx="17518">
                  <c:v>-0.24452399999999999</c:v>
                </c:pt>
                <c:pt idx="17519">
                  <c:v>-0.24555199999999999</c:v>
                </c:pt>
                <c:pt idx="17520">
                  <c:v>-0.24656500000000001</c:v>
                </c:pt>
                <c:pt idx="17521">
                  <c:v>-0.24756300000000001</c:v>
                </c:pt>
                <c:pt idx="17522">
                  <c:v>-0.24854799999999999</c:v>
                </c:pt>
                <c:pt idx="17523">
                  <c:v>-0.24952199999999999</c:v>
                </c:pt>
                <c:pt idx="17524">
                  <c:v>-0.25048999999999999</c:v>
                </c:pt>
                <c:pt idx="17525">
                  <c:v>-0.25146000000000002</c:v>
                </c:pt>
                <c:pt idx="17526">
                  <c:v>-0.25243700000000002</c:v>
                </c:pt>
                <c:pt idx="17527">
                  <c:v>-0.25342199999999998</c:v>
                </c:pt>
                <c:pt idx="17528">
                  <c:v>-0.25441399999999997</c:v>
                </c:pt>
                <c:pt idx="17529">
                  <c:v>-0.255409</c:v>
                </c:pt>
                <c:pt idx="17530">
                  <c:v>-0.25641000000000003</c:v>
                </c:pt>
                <c:pt idx="17531">
                  <c:v>-0.25741399999999998</c:v>
                </c:pt>
                <c:pt idx="17532">
                  <c:v>-0.25842399999999999</c:v>
                </c:pt>
                <c:pt idx="17533">
                  <c:v>-0.25944299999999998</c:v>
                </c:pt>
                <c:pt idx="17534">
                  <c:v>-0.26047799999999999</c:v>
                </c:pt>
                <c:pt idx="17535">
                  <c:v>-0.26153300000000002</c:v>
                </c:pt>
                <c:pt idx="17536">
                  <c:v>-0.26261000000000001</c:v>
                </c:pt>
                <c:pt idx="17537">
                  <c:v>-0.26371299999999998</c:v>
                </c:pt>
                <c:pt idx="17538">
                  <c:v>-0.26484200000000002</c:v>
                </c:pt>
                <c:pt idx="17539">
                  <c:v>-0.26599400000000001</c:v>
                </c:pt>
                <c:pt idx="17540">
                  <c:v>-0.26716099999999998</c:v>
                </c:pt>
                <c:pt idx="17541">
                  <c:v>-0.26833800000000002</c:v>
                </c:pt>
                <c:pt idx="17542">
                  <c:v>-0.26951599999999998</c:v>
                </c:pt>
                <c:pt idx="17543">
                  <c:v>-0.27069100000000001</c:v>
                </c:pt>
                <c:pt idx="17544">
                  <c:v>-0.27185999999999999</c:v>
                </c:pt>
                <c:pt idx="17545">
                  <c:v>-0.27302399999999999</c:v>
                </c:pt>
                <c:pt idx="17546">
                  <c:v>-0.27419100000000002</c:v>
                </c:pt>
                <c:pt idx="17547">
                  <c:v>-0.27536500000000003</c:v>
                </c:pt>
                <c:pt idx="17548">
                  <c:v>-0.27654400000000001</c:v>
                </c:pt>
                <c:pt idx="17549">
                  <c:v>-0.277723</c:v>
                </c:pt>
                <c:pt idx="17550">
                  <c:v>-0.27889799999999998</c:v>
                </c:pt>
                <c:pt idx="17551">
                  <c:v>-0.28006500000000001</c:v>
                </c:pt>
                <c:pt idx="17552">
                  <c:v>-0.28122000000000003</c:v>
                </c:pt>
                <c:pt idx="17553">
                  <c:v>-0.28235900000000003</c:v>
                </c:pt>
                <c:pt idx="17554">
                  <c:v>-0.28347699999999998</c:v>
                </c:pt>
                <c:pt idx="17555">
                  <c:v>-0.28457100000000002</c:v>
                </c:pt>
                <c:pt idx="17556">
                  <c:v>-0.285636</c:v>
                </c:pt>
                <c:pt idx="17557">
                  <c:v>-0.28667300000000001</c:v>
                </c:pt>
                <c:pt idx="17558">
                  <c:v>-0.28767500000000001</c:v>
                </c:pt>
                <c:pt idx="17559">
                  <c:v>-0.28863499999999997</c:v>
                </c:pt>
                <c:pt idx="17560">
                  <c:v>-0.289545</c:v>
                </c:pt>
                <c:pt idx="17561">
                  <c:v>-0.29039900000000002</c:v>
                </c:pt>
                <c:pt idx="17562">
                  <c:v>-0.29119800000000001</c:v>
                </c:pt>
                <c:pt idx="17563">
                  <c:v>-0.29194399999999998</c:v>
                </c:pt>
                <c:pt idx="17564">
                  <c:v>-0.29264000000000001</c:v>
                </c:pt>
                <c:pt idx="17565">
                  <c:v>-0.293292</c:v>
                </c:pt>
                <c:pt idx="17566">
                  <c:v>-0.293902</c:v>
                </c:pt>
                <c:pt idx="17567">
                  <c:v>-0.29447299999999998</c:v>
                </c:pt>
                <c:pt idx="17568">
                  <c:v>-0.29500799999999999</c:v>
                </c:pt>
                <c:pt idx="17569">
                  <c:v>-0.29551500000000003</c:v>
                </c:pt>
                <c:pt idx="17570">
                  <c:v>-0.29599599999999998</c:v>
                </c:pt>
                <c:pt idx="17571">
                  <c:v>-0.29643999999999998</c:v>
                </c:pt>
                <c:pt idx="17572">
                  <c:v>-0.29684300000000002</c:v>
                </c:pt>
                <c:pt idx="17573">
                  <c:v>-0.29720299999999999</c:v>
                </c:pt>
                <c:pt idx="17574">
                  <c:v>-0.29751899999999998</c:v>
                </c:pt>
                <c:pt idx="17575">
                  <c:v>-0.297786</c:v>
                </c:pt>
                <c:pt idx="17576">
                  <c:v>-0.29799799999999999</c:v>
                </c:pt>
                <c:pt idx="17577">
                  <c:v>-0.29815799999999998</c:v>
                </c:pt>
                <c:pt idx="17578">
                  <c:v>-0.29827399999999998</c:v>
                </c:pt>
                <c:pt idx="17579">
                  <c:v>-0.29834899999999998</c:v>
                </c:pt>
                <c:pt idx="17580">
                  <c:v>-0.29838700000000001</c:v>
                </c:pt>
                <c:pt idx="17581">
                  <c:v>-0.29838799999999999</c:v>
                </c:pt>
                <c:pt idx="17582">
                  <c:v>-0.29834899999999998</c:v>
                </c:pt>
                <c:pt idx="17583">
                  <c:v>-0.29826999999999998</c:v>
                </c:pt>
                <c:pt idx="17584">
                  <c:v>-0.298151</c:v>
                </c:pt>
                <c:pt idx="17585">
                  <c:v>-0.29798599999999997</c:v>
                </c:pt>
                <c:pt idx="17586">
                  <c:v>-0.297765</c:v>
                </c:pt>
                <c:pt idx="17587">
                  <c:v>-0.29748200000000002</c:v>
                </c:pt>
                <c:pt idx="17588">
                  <c:v>-0.29713600000000001</c:v>
                </c:pt>
                <c:pt idx="17589">
                  <c:v>-0.296734</c:v>
                </c:pt>
                <c:pt idx="17590">
                  <c:v>-0.29628199999999999</c:v>
                </c:pt>
                <c:pt idx="17591">
                  <c:v>-0.29578199999999999</c:v>
                </c:pt>
                <c:pt idx="17592">
                  <c:v>-0.29523300000000002</c:v>
                </c:pt>
                <c:pt idx="17593">
                  <c:v>-0.29463200000000001</c:v>
                </c:pt>
                <c:pt idx="17594">
                  <c:v>-0.29398000000000002</c:v>
                </c:pt>
                <c:pt idx="17595">
                  <c:v>-0.29327700000000001</c:v>
                </c:pt>
                <c:pt idx="17596">
                  <c:v>-0.292522</c:v>
                </c:pt>
                <c:pt idx="17597">
                  <c:v>-0.291715</c:v>
                </c:pt>
                <c:pt idx="17598">
                  <c:v>-0.290856</c:v>
                </c:pt>
                <c:pt idx="17599">
                  <c:v>-0.289941</c:v>
                </c:pt>
                <c:pt idx="17600">
                  <c:v>-0.28897200000000001</c:v>
                </c:pt>
                <c:pt idx="17601">
                  <c:v>-0.28795199999999999</c:v>
                </c:pt>
                <c:pt idx="17602">
                  <c:v>-0.28688599999999997</c:v>
                </c:pt>
                <c:pt idx="17603">
                  <c:v>-0.28577599999999997</c:v>
                </c:pt>
                <c:pt idx="17604">
                  <c:v>-0.28462999999999999</c:v>
                </c:pt>
                <c:pt idx="17605">
                  <c:v>-0.28345500000000001</c:v>
                </c:pt>
                <c:pt idx="17606">
                  <c:v>-0.28225899999999998</c:v>
                </c:pt>
                <c:pt idx="17607">
                  <c:v>-0.28104299999999999</c:v>
                </c:pt>
                <c:pt idx="17608">
                  <c:v>-0.279804</c:v>
                </c:pt>
                <c:pt idx="17609">
                  <c:v>-0.278534</c:v>
                </c:pt>
                <c:pt idx="17610">
                  <c:v>-0.27723700000000001</c:v>
                </c:pt>
                <c:pt idx="17611">
                  <c:v>-0.275922</c:v>
                </c:pt>
                <c:pt idx="17612">
                  <c:v>-0.27460200000000001</c:v>
                </c:pt>
                <c:pt idx="17613">
                  <c:v>-0.273285</c:v>
                </c:pt>
                <c:pt idx="17614">
                  <c:v>-0.27197100000000002</c:v>
                </c:pt>
                <c:pt idx="17615">
                  <c:v>-0.27065499999999998</c:v>
                </c:pt>
                <c:pt idx="17616">
                  <c:v>-0.26933499999999999</c:v>
                </c:pt>
                <c:pt idx="17617">
                  <c:v>-0.26801199999999997</c:v>
                </c:pt>
                <c:pt idx="17618">
                  <c:v>-0.26668599999999998</c:v>
                </c:pt>
                <c:pt idx="17619">
                  <c:v>-0.26536100000000001</c:v>
                </c:pt>
                <c:pt idx="17620">
                  <c:v>-0.26404</c:v>
                </c:pt>
                <c:pt idx="17621">
                  <c:v>-0.26272800000000002</c:v>
                </c:pt>
                <c:pt idx="17622">
                  <c:v>-0.26141999999999999</c:v>
                </c:pt>
                <c:pt idx="17623">
                  <c:v>-0.26011499999999999</c:v>
                </c:pt>
                <c:pt idx="17624">
                  <c:v>-0.25881399999999999</c:v>
                </c:pt>
                <c:pt idx="17625">
                  <c:v>-0.257517</c:v>
                </c:pt>
                <c:pt idx="17626">
                  <c:v>-0.25622299999999998</c:v>
                </c:pt>
                <c:pt idx="17627">
                  <c:v>-0.25492700000000001</c:v>
                </c:pt>
                <c:pt idx="17628">
                  <c:v>-0.25362499999999999</c:v>
                </c:pt>
                <c:pt idx="17629">
                  <c:v>-0.25231599999999998</c:v>
                </c:pt>
                <c:pt idx="17630">
                  <c:v>-0.25100699999999998</c:v>
                </c:pt>
                <c:pt idx="17631">
                  <c:v>-0.24970899999999999</c:v>
                </c:pt>
                <c:pt idx="17632">
                  <c:v>-0.24842600000000001</c:v>
                </c:pt>
                <c:pt idx="17633">
                  <c:v>-0.24716099999999999</c:v>
                </c:pt>
                <c:pt idx="17634">
                  <c:v>-0.24591399999999999</c:v>
                </c:pt>
                <c:pt idx="17635">
                  <c:v>-0.24468500000000001</c:v>
                </c:pt>
                <c:pt idx="17636">
                  <c:v>-0.243475</c:v>
                </c:pt>
                <c:pt idx="17637">
                  <c:v>-0.242283</c:v>
                </c:pt>
                <c:pt idx="17638">
                  <c:v>-0.24111099999999999</c:v>
                </c:pt>
                <c:pt idx="17639">
                  <c:v>-0.23996000000000001</c:v>
                </c:pt>
                <c:pt idx="17640">
                  <c:v>-0.23883599999999999</c:v>
                </c:pt>
                <c:pt idx="17641">
                  <c:v>-0.23774600000000001</c:v>
                </c:pt>
                <c:pt idx="17642">
                  <c:v>-0.23669499999999999</c:v>
                </c:pt>
                <c:pt idx="17643">
                  <c:v>-0.235683</c:v>
                </c:pt>
                <c:pt idx="17644">
                  <c:v>-0.234706</c:v>
                </c:pt>
                <c:pt idx="17645">
                  <c:v>-0.23375699999999999</c:v>
                </c:pt>
                <c:pt idx="17646">
                  <c:v>-0.23283300000000001</c:v>
                </c:pt>
                <c:pt idx="17647">
                  <c:v>-0.231933</c:v>
                </c:pt>
                <c:pt idx="17648">
                  <c:v>-0.23105600000000001</c:v>
                </c:pt>
                <c:pt idx="17649">
                  <c:v>-0.23020699999999999</c:v>
                </c:pt>
                <c:pt idx="17650">
                  <c:v>-0.22938900000000001</c:v>
                </c:pt>
                <c:pt idx="17651">
                  <c:v>-0.22861000000000001</c:v>
                </c:pt>
                <c:pt idx="17652">
                  <c:v>-0.22787199999999999</c:v>
                </c:pt>
                <c:pt idx="17653">
                  <c:v>-0.22717300000000001</c:v>
                </c:pt>
                <c:pt idx="17654">
                  <c:v>-0.22651199999999999</c:v>
                </c:pt>
                <c:pt idx="17655">
                  <c:v>-0.22589000000000001</c:v>
                </c:pt>
                <c:pt idx="17656">
                  <c:v>-0.22531000000000001</c:v>
                </c:pt>
                <c:pt idx="17657">
                  <c:v>-0.224775</c:v>
                </c:pt>
                <c:pt idx="17658">
                  <c:v>-0.22428600000000001</c:v>
                </c:pt>
                <c:pt idx="17659">
                  <c:v>-0.22384399999999999</c:v>
                </c:pt>
                <c:pt idx="17660">
                  <c:v>-0.22344900000000001</c:v>
                </c:pt>
                <c:pt idx="17661">
                  <c:v>-0.223106</c:v>
                </c:pt>
                <c:pt idx="17662">
                  <c:v>-0.222827</c:v>
                </c:pt>
                <c:pt idx="17663">
                  <c:v>-0.22261700000000001</c:v>
                </c:pt>
                <c:pt idx="17664">
                  <c:v>-0.222471</c:v>
                </c:pt>
                <c:pt idx="17665">
                  <c:v>-0.222384</c:v>
                </c:pt>
                <c:pt idx="17666">
                  <c:v>-0.222356</c:v>
                </c:pt>
                <c:pt idx="17667">
                  <c:v>-0.222388</c:v>
                </c:pt>
                <c:pt idx="17668">
                  <c:v>-0.22248000000000001</c:v>
                </c:pt>
                <c:pt idx="17669">
                  <c:v>-0.22262999999999999</c:v>
                </c:pt>
                <c:pt idx="17670">
                  <c:v>-0.22284100000000001</c:v>
                </c:pt>
                <c:pt idx="17671">
                  <c:v>-0.22312199999999999</c:v>
                </c:pt>
                <c:pt idx="17672">
                  <c:v>-0.22348100000000001</c:v>
                </c:pt>
                <c:pt idx="17673">
                  <c:v>-0.223915</c:v>
                </c:pt>
                <c:pt idx="17674">
                  <c:v>-0.22441900000000001</c:v>
                </c:pt>
                <c:pt idx="17675">
                  <c:v>-0.224991</c:v>
                </c:pt>
                <c:pt idx="17676">
                  <c:v>-0.225634</c:v>
                </c:pt>
                <c:pt idx="17677">
                  <c:v>-0.22634799999999999</c:v>
                </c:pt>
                <c:pt idx="17678">
                  <c:v>-0.227129</c:v>
                </c:pt>
                <c:pt idx="17679">
                  <c:v>-0.22797100000000001</c:v>
                </c:pt>
                <c:pt idx="17680">
                  <c:v>-0.22886999999999999</c:v>
                </c:pt>
                <c:pt idx="17681">
                  <c:v>-0.229823</c:v>
                </c:pt>
                <c:pt idx="17682">
                  <c:v>-0.23083000000000001</c:v>
                </c:pt>
                <c:pt idx="17683">
                  <c:v>-0.23189399999999999</c:v>
                </c:pt>
                <c:pt idx="17684">
                  <c:v>-0.233014</c:v>
                </c:pt>
                <c:pt idx="17685">
                  <c:v>-0.23419200000000001</c:v>
                </c:pt>
                <c:pt idx="17686">
                  <c:v>-0.235427</c:v>
                </c:pt>
                <c:pt idx="17687">
                  <c:v>-0.23671300000000001</c:v>
                </c:pt>
                <c:pt idx="17688">
                  <c:v>-0.23804500000000001</c:v>
                </c:pt>
                <c:pt idx="17689">
                  <c:v>-0.23941599999999999</c:v>
                </c:pt>
                <c:pt idx="17690">
                  <c:v>-0.24082100000000001</c:v>
                </c:pt>
                <c:pt idx="17691">
                  <c:v>-0.242259</c:v>
                </c:pt>
                <c:pt idx="17692">
                  <c:v>-0.24373500000000001</c:v>
                </c:pt>
                <c:pt idx="17693">
                  <c:v>-0.245252</c:v>
                </c:pt>
                <c:pt idx="17694">
                  <c:v>-0.246809</c:v>
                </c:pt>
                <c:pt idx="17695">
                  <c:v>-0.24840300000000001</c:v>
                </c:pt>
                <c:pt idx="17696">
                  <c:v>-0.250031</c:v>
                </c:pt>
                <c:pt idx="17697">
                  <c:v>-0.25168499999999999</c:v>
                </c:pt>
                <c:pt idx="17698">
                  <c:v>-0.25336700000000001</c:v>
                </c:pt>
                <c:pt idx="17699">
                  <c:v>-0.25507800000000003</c:v>
                </c:pt>
                <c:pt idx="17700">
                  <c:v>-0.25681999999999999</c:v>
                </c:pt>
                <c:pt idx="17701">
                  <c:v>-0.25858999999999999</c:v>
                </c:pt>
                <c:pt idx="17702">
                  <c:v>-0.26037900000000003</c:v>
                </c:pt>
                <c:pt idx="17703">
                  <c:v>-0.262179</c:v>
                </c:pt>
                <c:pt idx="17704">
                  <c:v>-0.263984</c:v>
                </c:pt>
                <c:pt idx="17705">
                  <c:v>-0.265791</c:v>
                </c:pt>
                <c:pt idx="17706">
                  <c:v>-0.267596</c:v>
                </c:pt>
                <c:pt idx="17707">
                  <c:v>-0.269401</c:v>
                </c:pt>
                <c:pt idx="17708">
                  <c:v>-0.27120699999999998</c:v>
                </c:pt>
                <c:pt idx="17709">
                  <c:v>-0.27301300000000001</c:v>
                </c:pt>
                <c:pt idx="17710">
                  <c:v>-0.27481499999999998</c:v>
                </c:pt>
                <c:pt idx="17711">
                  <c:v>-0.27660000000000001</c:v>
                </c:pt>
                <c:pt idx="17712">
                  <c:v>-0.27835100000000002</c:v>
                </c:pt>
                <c:pt idx="17713">
                  <c:v>-0.28004899999999999</c:v>
                </c:pt>
                <c:pt idx="17714">
                  <c:v>-0.28168100000000001</c:v>
                </c:pt>
                <c:pt idx="17715">
                  <c:v>-0.28325600000000001</c:v>
                </c:pt>
                <c:pt idx="17716">
                  <c:v>-0.28478999999999999</c:v>
                </c:pt>
                <c:pt idx="17717">
                  <c:v>-0.28628199999999998</c:v>
                </c:pt>
                <c:pt idx="17718">
                  <c:v>-0.28772399999999998</c:v>
                </c:pt>
                <c:pt idx="17719">
                  <c:v>-0.28911100000000001</c:v>
                </c:pt>
                <c:pt idx="17720">
                  <c:v>-0.29043799999999997</c:v>
                </c:pt>
                <c:pt idx="17721">
                  <c:v>-0.29169499999999998</c:v>
                </c:pt>
                <c:pt idx="17722">
                  <c:v>-0.29287200000000002</c:v>
                </c:pt>
                <c:pt idx="17723">
                  <c:v>-0.29396899999999998</c:v>
                </c:pt>
                <c:pt idx="17724">
                  <c:v>-0.294983</c:v>
                </c:pt>
                <c:pt idx="17725">
                  <c:v>-0.29591400000000001</c:v>
                </c:pt>
                <c:pt idx="17726">
                  <c:v>-0.29675800000000002</c:v>
                </c:pt>
                <c:pt idx="17727">
                  <c:v>-0.29751499999999997</c:v>
                </c:pt>
                <c:pt idx="17728">
                  <c:v>-0.298184</c:v>
                </c:pt>
                <c:pt idx="17729">
                  <c:v>-0.29876999999999998</c:v>
                </c:pt>
                <c:pt idx="17730">
                  <c:v>-0.29927199999999998</c:v>
                </c:pt>
                <c:pt idx="17731">
                  <c:v>-0.29968800000000001</c:v>
                </c:pt>
                <c:pt idx="17732">
                  <c:v>-0.300014</c:v>
                </c:pt>
                <c:pt idx="17733">
                  <c:v>-0.30025099999999999</c:v>
                </c:pt>
                <c:pt idx="17734">
                  <c:v>-0.30039399999999999</c:v>
                </c:pt>
                <c:pt idx="17735">
                  <c:v>-0.30043700000000001</c:v>
                </c:pt>
                <c:pt idx="17736">
                  <c:v>-0.30037700000000001</c:v>
                </c:pt>
                <c:pt idx="17737">
                  <c:v>-0.30021599999999998</c:v>
                </c:pt>
                <c:pt idx="17738">
                  <c:v>-0.299952</c:v>
                </c:pt>
                <c:pt idx="17739">
                  <c:v>-0.29958299999999999</c:v>
                </c:pt>
                <c:pt idx="17740">
                  <c:v>-0.29910300000000001</c:v>
                </c:pt>
                <c:pt idx="17741">
                  <c:v>-0.298508</c:v>
                </c:pt>
                <c:pt idx="17742">
                  <c:v>-0.29780099999999998</c:v>
                </c:pt>
                <c:pt idx="17743">
                  <c:v>-0.296985</c:v>
                </c:pt>
                <c:pt idx="17744">
                  <c:v>-0.29606500000000002</c:v>
                </c:pt>
                <c:pt idx="17745">
                  <c:v>-0.295041</c:v>
                </c:pt>
                <c:pt idx="17746">
                  <c:v>-0.29391200000000001</c:v>
                </c:pt>
                <c:pt idx="17747">
                  <c:v>-0.29268</c:v>
                </c:pt>
                <c:pt idx="17748">
                  <c:v>-0.29134500000000002</c:v>
                </c:pt>
                <c:pt idx="17749">
                  <c:v>-0.28991099999999997</c:v>
                </c:pt>
                <c:pt idx="17750">
                  <c:v>-0.28837499999999999</c:v>
                </c:pt>
                <c:pt idx="17751">
                  <c:v>-0.28673599999999999</c:v>
                </c:pt>
                <c:pt idx="17752">
                  <c:v>-0.284993</c:v>
                </c:pt>
                <c:pt idx="17753">
                  <c:v>-0.28314600000000001</c:v>
                </c:pt>
                <c:pt idx="17754">
                  <c:v>-0.281194</c:v>
                </c:pt>
                <c:pt idx="17755">
                  <c:v>-0.27914</c:v>
                </c:pt>
                <c:pt idx="17756">
                  <c:v>-0.27698800000000001</c:v>
                </c:pt>
                <c:pt idx="17757">
                  <c:v>-0.27474199999999999</c:v>
                </c:pt>
                <c:pt idx="17758">
                  <c:v>-0.27240700000000001</c:v>
                </c:pt>
                <c:pt idx="17759">
                  <c:v>-0.26998299999999997</c:v>
                </c:pt>
                <c:pt idx="17760">
                  <c:v>-0.26747799999999999</c:v>
                </c:pt>
                <c:pt idx="17761">
                  <c:v>-0.26489499999999999</c:v>
                </c:pt>
                <c:pt idx="17762">
                  <c:v>-0.26223800000000003</c:v>
                </c:pt>
                <c:pt idx="17763">
                  <c:v>-0.25950699999999999</c:v>
                </c:pt>
                <c:pt idx="17764">
                  <c:v>-0.25670799999999999</c:v>
                </c:pt>
                <c:pt idx="17765">
                  <c:v>-0.25385000000000002</c:v>
                </c:pt>
                <c:pt idx="17766">
                  <c:v>-0.250944</c:v>
                </c:pt>
                <c:pt idx="17767">
                  <c:v>-0.24799299999999999</c:v>
                </c:pt>
                <c:pt idx="17768">
                  <c:v>-0.24499699999999999</c:v>
                </c:pt>
                <c:pt idx="17769">
                  <c:v>-0.241954</c:v>
                </c:pt>
                <c:pt idx="17770">
                  <c:v>-0.23886499999999999</c:v>
                </c:pt>
                <c:pt idx="17771">
                  <c:v>-0.235733</c:v>
                </c:pt>
                <c:pt idx="17772">
                  <c:v>-0.23256299999999999</c:v>
                </c:pt>
                <c:pt idx="17773">
                  <c:v>-0.229356</c:v>
                </c:pt>
                <c:pt idx="17774">
                  <c:v>-0.22611800000000001</c:v>
                </c:pt>
                <c:pt idx="17775">
                  <c:v>-0.222854</c:v>
                </c:pt>
                <c:pt idx="17776">
                  <c:v>-0.21957299999999999</c:v>
                </c:pt>
                <c:pt idx="17777">
                  <c:v>-0.21628</c:v>
                </c:pt>
                <c:pt idx="17778">
                  <c:v>-0.212982</c:v>
                </c:pt>
                <c:pt idx="17779">
                  <c:v>-0.20968400000000001</c:v>
                </c:pt>
                <c:pt idx="17780">
                  <c:v>-0.20639099999999999</c:v>
                </c:pt>
                <c:pt idx="17781">
                  <c:v>-0.20310800000000001</c:v>
                </c:pt>
                <c:pt idx="17782">
                  <c:v>-0.19983500000000001</c:v>
                </c:pt>
                <c:pt idx="17783">
                  <c:v>-0.196573</c:v>
                </c:pt>
                <c:pt idx="17784">
                  <c:v>-0.19331799999999999</c:v>
                </c:pt>
                <c:pt idx="17785">
                  <c:v>-0.19007299999999999</c:v>
                </c:pt>
                <c:pt idx="17786">
                  <c:v>-0.18684700000000001</c:v>
                </c:pt>
                <c:pt idx="17787">
                  <c:v>-0.18365000000000001</c:v>
                </c:pt>
                <c:pt idx="17788">
                  <c:v>-0.18049000000000001</c:v>
                </c:pt>
                <c:pt idx="17789">
                  <c:v>-0.177369</c:v>
                </c:pt>
                <c:pt idx="17790">
                  <c:v>-0.17429</c:v>
                </c:pt>
                <c:pt idx="17791">
                  <c:v>-0.17125399999999999</c:v>
                </c:pt>
                <c:pt idx="17792">
                  <c:v>-0.168265</c:v>
                </c:pt>
                <c:pt idx="17793">
                  <c:v>-0.16533</c:v>
                </c:pt>
                <c:pt idx="17794">
                  <c:v>-0.16245399999999999</c:v>
                </c:pt>
                <c:pt idx="17795">
                  <c:v>-0.15964300000000001</c:v>
                </c:pt>
                <c:pt idx="17796">
                  <c:v>-0.15690000000000001</c:v>
                </c:pt>
                <c:pt idx="17797">
                  <c:v>-0.15423100000000001</c:v>
                </c:pt>
                <c:pt idx="17798">
                  <c:v>-0.151639</c:v>
                </c:pt>
                <c:pt idx="17799">
                  <c:v>-0.149117</c:v>
                </c:pt>
                <c:pt idx="17800">
                  <c:v>-0.14666299999999999</c:v>
                </c:pt>
                <c:pt idx="17801">
                  <c:v>-0.14427699999999999</c:v>
                </c:pt>
                <c:pt idx="17802">
                  <c:v>-0.14196400000000001</c:v>
                </c:pt>
                <c:pt idx="17803">
                  <c:v>-0.13972899999999999</c:v>
                </c:pt>
                <c:pt idx="17804">
                  <c:v>-0.13757</c:v>
                </c:pt>
                <c:pt idx="17805">
                  <c:v>-0.13548099999999999</c:v>
                </c:pt>
                <c:pt idx="17806">
                  <c:v>-0.13345599999999999</c:v>
                </c:pt>
                <c:pt idx="17807">
                  <c:v>-0.13148699999999999</c:v>
                </c:pt>
                <c:pt idx="17808">
                  <c:v>-0.12956899999999999</c:v>
                </c:pt>
                <c:pt idx="17809">
                  <c:v>-0.12771199999999999</c:v>
                </c:pt>
                <c:pt idx="17810">
                  <c:v>-0.12592800000000001</c:v>
                </c:pt>
                <c:pt idx="17811">
                  <c:v>-0.124219</c:v>
                </c:pt>
                <c:pt idx="17812">
                  <c:v>-0.122582</c:v>
                </c:pt>
                <c:pt idx="17813">
                  <c:v>-0.12102</c:v>
                </c:pt>
                <c:pt idx="17814">
                  <c:v>-0.119534</c:v>
                </c:pt>
                <c:pt idx="17815">
                  <c:v>-0.11812300000000001</c:v>
                </c:pt>
                <c:pt idx="17816">
                  <c:v>-0.116787</c:v>
                </c:pt>
                <c:pt idx="17817">
                  <c:v>-0.115525</c:v>
                </c:pt>
                <c:pt idx="17818">
                  <c:v>-0.11433699999999999</c:v>
                </c:pt>
                <c:pt idx="17819">
                  <c:v>-0.11322400000000001</c:v>
                </c:pt>
                <c:pt idx="17820">
                  <c:v>-0.112187</c:v>
                </c:pt>
                <c:pt idx="17821">
                  <c:v>-0.11122700000000001</c:v>
                </c:pt>
                <c:pt idx="17822">
                  <c:v>-0.110343</c:v>
                </c:pt>
                <c:pt idx="17823">
                  <c:v>-0.10953</c:v>
                </c:pt>
                <c:pt idx="17824">
                  <c:v>-0.10878699999999999</c:v>
                </c:pt>
                <c:pt idx="17825">
                  <c:v>-0.108114</c:v>
                </c:pt>
                <c:pt idx="17826">
                  <c:v>-0.107517</c:v>
                </c:pt>
                <c:pt idx="17827">
                  <c:v>-0.106993</c:v>
                </c:pt>
                <c:pt idx="17828">
                  <c:v>-0.10653700000000001</c:v>
                </c:pt>
                <c:pt idx="17829">
                  <c:v>-0.106143</c:v>
                </c:pt>
                <c:pt idx="17830">
                  <c:v>-0.105804</c:v>
                </c:pt>
                <c:pt idx="17831">
                  <c:v>-0.105513</c:v>
                </c:pt>
                <c:pt idx="17832">
                  <c:v>-0.105266</c:v>
                </c:pt>
                <c:pt idx="17833">
                  <c:v>-0.105064</c:v>
                </c:pt>
                <c:pt idx="17834">
                  <c:v>-0.104904</c:v>
                </c:pt>
                <c:pt idx="17835">
                  <c:v>-0.104782</c:v>
                </c:pt>
                <c:pt idx="17836">
                  <c:v>-0.10469000000000001</c:v>
                </c:pt>
                <c:pt idx="17837">
                  <c:v>-0.104619</c:v>
                </c:pt>
                <c:pt idx="17838">
                  <c:v>-0.104557</c:v>
                </c:pt>
                <c:pt idx="17839">
                  <c:v>-0.104491</c:v>
                </c:pt>
                <c:pt idx="17840">
                  <c:v>-0.104423</c:v>
                </c:pt>
                <c:pt idx="17841">
                  <c:v>-0.104362</c:v>
                </c:pt>
                <c:pt idx="17842">
                  <c:v>-0.104312</c:v>
                </c:pt>
                <c:pt idx="17843">
                  <c:v>-0.104268</c:v>
                </c:pt>
                <c:pt idx="17844">
                  <c:v>-0.10423</c:v>
                </c:pt>
                <c:pt idx="17845">
                  <c:v>-0.104195</c:v>
                </c:pt>
                <c:pt idx="17846">
                  <c:v>-0.104162</c:v>
                </c:pt>
                <c:pt idx="17847">
                  <c:v>-0.104129</c:v>
                </c:pt>
                <c:pt idx="17848">
                  <c:v>-0.104093</c:v>
                </c:pt>
                <c:pt idx="17849">
                  <c:v>-0.10405200000000001</c:v>
                </c:pt>
                <c:pt idx="17850">
                  <c:v>-0.104001</c:v>
                </c:pt>
                <c:pt idx="17851">
                  <c:v>-0.103936</c:v>
                </c:pt>
                <c:pt idx="17852">
                  <c:v>-0.103857</c:v>
                </c:pt>
                <c:pt idx="17853">
                  <c:v>-0.10376100000000001</c:v>
                </c:pt>
                <c:pt idx="17854">
                  <c:v>-0.103648</c:v>
                </c:pt>
                <c:pt idx="17855">
                  <c:v>-0.103516</c:v>
                </c:pt>
                <c:pt idx="17856">
                  <c:v>-0.103362</c:v>
                </c:pt>
                <c:pt idx="17857">
                  <c:v>-0.103185</c:v>
                </c:pt>
                <c:pt idx="17858">
                  <c:v>-0.10298400000000001</c:v>
                </c:pt>
                <c:pt idx="17859">
                  <c:v>-0.10276</c:v>
                </c:pt>
                <c:pt idx="17860">
                  <c:v>-0.102508</c:v>
                </c:pt>
                <c:pt idx="17861">
                  <c:v>-0.102225</c:v>
                </c:pt>
                <c:pt idx="17862">
                  <c:v>-0.101911</c:v>
                </c:pt>
                <c:pt idx="17863">
                  <c:v>-0.101561</c:v>
                </c:pt>
                <c:pt idx="17864">
                  <c:v>-0.101171</c:v>
                </c:pt>
                <c:pt idx="17865">
                  <c:v>-0.100741</c:v>
                </c:pt>
                <c:pt idx="17866">
                  <c:v>-0.100269</c:v>
                </c:pt>
                <c:pt idx="17867">
                  <c:v>-9.9754599999999999E-2</c:v>
                </c:pt>
                <c:pt idx="17868">
                  <c:v>-9.91977E-2</c:v>
                </c:pt>
                <c:pt idx="17869">
                  <c:v>-9.8597400000000002E-2</c:v>
                </c:pt>
                <c:pt idx="17870">
                  <c:v>-9.7953700000000005E-2</c:v>
                </c:pt>
                <c:pt idx="17871">
                  <c:v>-9.7268099999999996E-2</c:v>
                </c:pt>
                <c:pt idx="17872">
                  <c:v>-9.6541100000000005E-2</c:v>
                </c:pt>
                <c:pt idx="17873">
                  <c:v>-9.5773899999999995E-2</c:v>
                </c:pt>
                <c:pt idx="17874">
                  <c:v>-9.4968300000000005E-2</c:v>
                </c:pt>
                <c:pt idx="17875">
                  <c:v>-9.41245E-2</c:v>
                </c:pt>
                <c:pt idx="17876">
                  <c:v>-9.32418E-2</c:v>
                </c:pt>
                <c:pt idx="17877">
                  <c:v>-9.2319700000000005E-2</c:v>
                </c:pt>
                <c:pt idx="17878">
                  <c:v>-9.1357599999999997E-2</c:v>
                </c:pt>
                <c:pt idx="17879">
                  <c:v>-9.0355400000000002E-2</c:v>
                </c:pt>
                <c:pt idx="17880">
                  <c:v>-8.9313100000000006E-2</c:v>
                </c:pt>
                <c:pt idx="17881">
                  <c:v>-8.8231100000000007E-2</c:v>
                </c:pt>
                <c:pt idx="17882">
                  <c:v>-8.7110199999999999E-2</c:v>
                </c:pt>
                <c:pt idx="17883">
                  <c:v>-8.5953100000000004E-2</c:v>
                </c:pt>
                <c:pt idx="17884">
                  <c:v>-8.4763400000000003E-2</c:v>
                </c:pt>
                <c:pt idx="17885">
                  <c:v>-8.3543800000000001E-2</c:v>
                </c:pt>
                <c:pt idx="17886">
                  <c:v>-8.2296300000000003E-2</c:v>
                </c:pt>
                <c:pt idx="17887">
                  <c:v>-8.1022499999999997E-2</c:v>
                </c:pt>
                <c:pt idx="17888">
                  <c:v>-7.9723299999999997E-2</c:v>
                </c:pt>
                <c:pt idx="17889">
                  <c:v>-7.83996E-2</c:v>
                </c:pt>
                <c:pt idx="17890">
                  <c:v>-7.7053700000000003E-2</c:v>
                </c:pt>
                <c:pt idx="17891">
                  <c:v>-7.5689000000000006E-2</c:v>
                </c:pt>
                <c:pt idx="17892">
                  <c:v>-7.4309E-2</c:v>
                </c:pt>
                <c:pt idx="17893">
                  <c:v>-7.2916300000000003E-2</c:v>
                </c:pt>
                <c:pt idx="17894">
                  <c:v>-7.1512500000000007E-2</c:v>
                </c:pt>
                <c:pt idx="17895">
                  <c:v>-7.0098900000000006E-2</c:v>
                </c:pt>
                <c:pt idx="17896">
                  <c:v>-6.8678400000000001E-2</c:v>
                </c:pt>
                <c:pt idx="17897">
                  <c:v>-6.7254599999999998E-2</c:v>
                </c:pt>
                <c:pt idx="17898">
                  <c:v>-6.5828999999999999E-2</c:v>
                </c:pt>
                <c:pt idx="17899">
                  <c:v>-6.4401899999999998E-2</c:v>
                </c:pt>
                <c:pt idx="17900">
                  <c:v>-6.2974600000000006E-2</c:v>
                </c:pt>
                <c:pt idx="17901">
                  <c:v>-6.1550000000000001E-2</c:v>
                </c:pt>
                <c:pt idx="17902">
                  <c:v>-6.0131299999999999E-2</c:v>
                </c:pt>
                <c:pt idx="17903">
                  <c:v>-5.8720799999999997E-2</c:v>
                </c:pt>
                <c:pt idx="17904">
                  <c:v>-5.7320299999999998E-2</c:v>
                </c:pt>
                <c:pt idx="17905">
                  <c:v>-5.5932999999999997E-2</c:v>
                </c:pt>
                <c:pt idx="17906">
                  <c:v>-5.4562600000000003E-2</c:v>
                </c:pt>
                <c:pt idx="17907">
                  <c:v>-5.3211799999999997E-2</c:v>
                </c:pt>
                <c:pt idx="17908">
                  <c:v>-5.18816E-2</c:v>
                </c:pt>
                <c:pt idx="17909">
                  <c:v>-5.05718E-2</c:v>
                </c:pt>
                <c:pt idx="17910">
                  <c:v>-4.9283100000000003E-2</c:v>
                </c:pt>
                <c:pt idx="17911">
                  <c:v>-4.8017400000000002E-2</c:v>
                </c:pt>
                <c:pt idx="17912">
                  <c:v>-4.6777899999999997E-2</c:v>
                </c:pt>
                <c:pt idx="17913">
                  <c:v>-4.5568200000000003E-2</c:v>
                </c:pt>
                <c:pt idx="17914">
                  <c:v>-4.4390600000000002E-2</c:v>
                </c:pt>
                <c:pt idx="17915">
                  <c:v>-4.3246E-2</c:v>
                </c:pt>
                <c:pt idx="17916">
                  <c:v>-4.2135199999999998E-2</c:v>
                </c:pt>
                <c:pt idx="17917">
                  <c:v>-4.1058900000000002E-2</c:v>
                </c:pt>
                <c:pt idx="17918">
                  <c:v>-4.0018499999999999E-2</c:v>
                </c:pt>
                <c:pt idx="17919">
                  <c:v>-3.9016599999999999E-2</c:v>
                </c:pt>
                <c:pt idx="17920">
                  <c:v>-3.8056100000000002E-2</c:v>
                </c:pt>
                <c:pt idx="17921">
                  <c:v>-3.7138600000000001E-2</c:v>
                </c:pt>
                <c:pt idx="17922">
                  <c:v>-3.62653E-2</c:v>
                </c:pt>
                <c:pt idx="17923">
                  <c:v>-3.5437799999999998E-2</c:v>
                </c:pt>
                <c:pt idx="17924">
                  <c:v>-3.4656100000000002E-2</c:v>
                </c:pt>
                <c:pt idx="17925">
                  <c:v>-3.3920199999999998E-2</c:v>
                </c:pt>
                <c:pt idx="17926">
                  <c:v>-3.3232100000000001E-2</c:v>
                </c:pt>
                <c:pt idx="17927">
                  <c:v>-3.2595300000000001E-2</c:v>
                </c:pt>
                <c:pt idx="17928">
                  <c:v>-3.2010999999999998E-2</c:v>
                </c:pt>
                <c:pt idx="17929">
                  <c:v>-3.1477600000000001E-2</c:v>
                </c:pt>
                <c:pt idx="17930">
                  <c:v>-3.0992200000000001E-2</c:v>
                </c:pt>
                <c:pt idx="17931">
                  <c:v>-3.0554100000000001E-2</c:v>
                </c:pt>
                <c:pt idx="17932">
                  <c:v>-3.01634E-2</c:v>
                </c:pt>
                <c:pt idx="17933">
                  <c:v>-2.98199E-2</c:v>
                </c:pt>
                <c:pt idx="17934">
                  <c:v>-2.95237E-2</c:v>
                </c:pt>
                <c:pt idx="17935">
                  <c:v>-2.9275800000000001E-2</c:v>
                </c:pt>
                <c:pt idx="17936">
                  <c:v>-2.9078300000000001E-2</c:v>
                </c:pt>
                <c:pt idx="17937">
                  <c:v>-2.89336E-2</c:v>
                </c:pt>
                <c:pt idx="17938">
                  <c:v>-2.8842799999999998E-2</c:v>
                </c:pt>
                <c:pt idx="17939">
                  <c:v>-2.8805899999999999E-2</c:v>
                </c:pt>
                <c:pt idx="17940">
                  <c:v>-2.8823100000000001E-2</c:v>
                </c:pt>
                <c:pt idx="17941">
                  <c:v>-2.88939E-2</c:v>
                </c:pt>
                <c:pt idx="17942">
                  <c:v>-2.90172E-2</c:v>
                </c:pt>
                <c:pt idx="17943">
                  <c:v>-2.9191999999999999E-2</c:v>
                </c:pt>
                <c:pt idx="17944">
                  <c:v>-2.94174E-2</c:v>
                </c:pt>
                <c:pt idx="17945">
                  <c:v>-2.9692E-2</c:v>
                </c:pt>
                <c:pt idx="17946">
                  <c:v>-3.0014300000000001E-2</c:v>
                </c:pt>
                <c:pt idx="17947">
                  <c:v>-3.0382699999999999E-2</c:v>
                </c:pt>
                <c:pt idx="17948">
                  <c:v>-3.0794200000000001E-2</c:v>
                </c:pt>
                <c:pt idx="17949">
                  <c:v>-3.1246199999999998E-2</c:v>
                </c:pt>
                <c:pt idx="17950">
                  <c:v>-3.1738299999999997E-2</c:v>
                </c:pt>
                <c:pt idx="17951">
                  <c:v>-3.22712E-2</c:v>
                </c:pt>
                <c:pt idx="17952">
                  <c:v>-3.2843999999999998E-2</c:v>
                </c:pt>
                <c:pt idx="17953">
                  <c:v>-3.3454600000000001E-2</c:v>
                </c:pt>
                <c:pt idx="17954">
                  <c:v>-3.4101300000000001E-2</c:v>
                </c:pt>
                <c:pt idx="17955">
                  <c:v>-3.4781100000000002E-2</c:v>
                </c:pt>
                <c:pt idx="17956">
                  <c:v>-3.5490000000000001E-2</c:v>
                </c:pt>
                <c:pt idx="17957">
                  <c:v>-3.6225599999999997E-2</c:v>
                </c:pt>
                <c:pt idx="17958">
                  <c:v>-3.6987399999999997E-2</c:v>
                </c:pt>
                <c:pt idx="17959">
                  <c:v>-3.7773899999999999E-2</c:v>
                </c:pt>
                <c:pt idx="17960">
                  <c:v>-3.8581799999999999E-2</c:v>
                </c:pt>
                <c:pt idx="17961">
                  <c:v>-3.9408100000000001E-2</c:v>
                </c:pt>
                <c:pt idx="17962">
                  <c:v>-4.0250599999999997E-2</c:v>
                </c:pt>
                <c:pt idx="17963">
                  <c:v>-4.1107699999999997E-2</c:v>
                </c:pt>
                <c:pt idx="17964">
                  <c:v>-4.1977E-2</c:v>
                </c:pt>
                <c:pt idx="17965">
                  <c:v>-4.2856199999999997E-2</c:v>
                </c:pt>
                <c:pt idx="17966">
                  <c:v>-4.3743499999999998E-2</c:v>
                </c:pt>
                <c:pt idx="17967">
                  <c:v>-4.4637400000000001E-2</c:v>
                </c:pt>
                <c:pt idx="17968">
                  <c:v>-4.5536699999999999E-2</c:v>
                </c:pt>
                <c:pt idx="17969">
                  <c:v>-4.6439300000000003E-2</c:v>
                </c:pt>
                <c:pt idx="17970">
                  <c:v>-4.7342200000000001E-2</c:v>
                </c:pt>
                <c:pt idx="17971">
                  <c:v>-4.8243099999999997E-2</c:v>
                </c:pt>
                <c:pt idx="17972">
                  <c:v>-4.9139599999999999E-2</c:v>
                </c:pt>
                <c:pt idx="17973">
                  <c:v>-5.0029200000000003E-2</c:v>
                </c:pt>
                <c:pt idx="17974">
                  <c:v>-5.0909299999999998E-2</c:v>
                </c:pt>
                <c:pt idx="17975">
                  <c:v>-5.1776999999999997E-2</c:v>
                </c:pt>
                <c:pt idx="17976">
                  <c:v>-5.2629799999999997E-2</c:v>
                </c:pt>
                <c:pt idx="17977">
                  <c:v>-5.3466E-2</c:v>
                </c:pt>
                <c:pt idx="17978">
                  <c:v>-5.42838E-2</c:v>
                </c:pt>
                <c:pt idx="17979">
                  <c:v>-5.5079299999999998E-2</c:v>
                </c:pt>
                <c:pt idx="17980">
                  <c:v>-5.5848500000000002E-2</c:v>
                </c:pt>
                <c:pt idx="17981">
                  <c:v>-5.6588300000000001E-2</c:v>
                </c:pt>
                <c:pt idx="17982">
                  <c:v>-5.7296E-2</c:v>
                </c:pt>
                <c:pt idx="17983">
                  <c:v>-5.7969E-2</c:v>
                </c:pt>
                <c:pt idx="17984">
                  <c:v>-5.86051E-2</c:v>
                </c:pt>
                <c:pt idx="17985">
                  <c:v>-5.9202400000000002E-2</c:v>
                </c:pt>
                <c:pt idx="17986">
                  <c:v>-5.97583E-2</c:v>
                </c:pt>
                <c:pt idx="17987">
                  <c:v>-6.0270499999999998E-2</c:v>
                </c:pt>
                <c:pt idx="17988">
                  <c:v>-6.0736600000000002E-2</c:v>
                </c:pt>
                <c:pt idx="17989">
                  <c:v>-6.1153600000000002E-2</c:v>
                </c:pt>
                <c:pt idx="17990">
                  <c:v>-6.1518900000000001E-2</c:v>
                </c:pt>
                <c:pt idx="17991">
                  <c:v>-6.1830299999999998E-2</c:v>
                </c:pt>
                <c:pt idx="17992">
                  <c:v>-6.20864E-2</c:v>
                </c:pt>
                <c:pt idx="17993">
                  <c:v>-6.2285E-2</c:v>
                </c:pt>
                <c:pt idx="17994">
                  <c:v>-6.2423600000000003E-2</c:v>
                </c:pt>
                <c:pt idx="17995">
                  <c:v>-6.2500600000000003E-2</c:v>
                </c:pt>
                <c:pt idx="17996">
                  <c:v>-6.2515100000000004E-2</c:v>
                </c:pt>
                <c:pt idx="17997">
                  <c:v>-6.2465100000000003E-2</c:v>
                </c:pt>
                <c:pt idx="17998">
                  <c:v>-6.2348199999999999E-2</c:v>
                </c:pt>
                <c:pt idx="17999">
                  <c:v>-6.2162200000000001E-2</c:v>
                </c:pt>
                <c:pt idx="18000">
                  <c:v>-6.1905000000000002E-2</c:v>
                </c:pt>
                <c:pt idx="18001">
                  <c:v>-6.1575100000000001E-2</c:v>
                </c:pt>
                <c:pt idx="18002">
                  <c:v>-6.1171400000000001E-2</c:v>
                </c:pt>
                <c:pt idx="18003">
                  <c:v>-6.0692599999999999E-2</c:v>
                </c:pt>
                <c:pt idx="18004">
                  <c:v>-6.0137999999999997E-2</c:v>
                </c:pt>
                <c:pt idx="18005">
                  <c:v>-5.9506900000000001E-2</c:v>
                </c:pt>
                <c:pt idx="18006">
                  <c:v>-5.8797299999999997E-2</c:v>
                </c:pt>
                <c:pt idx="18007">
                  <c:v>-5.8007499999999997E-2</c:v>
                </c:pt>
                <c:pt idx="18008">
                  <c:v>-5.7137599999999997E-2</c:v>
                </c:pt>
                <c:pt idx="18009">
                  <c:v>-5.6188200000000001E-2</c:v>
                </c:pt>
                <c:pt idx="18010">
                  <c:v>-5.5158600000000002E-2</c:v>
                </c:pt>
                <c:pt idx="18011">
                  <c:v>-5.4047699999999997E-2</c:v>
                </c:pt>
                <c:pt idx="18012">
                  <c:v>-5.2855600000000003E-2</c:v>
                </c:pt>
                <c:pt idx="18013">
                  <c:v>-5.15824E-2</c:v>
                </c:pt>
                <c:pt idx="18014">
                  <c:v>-5.0227800000000003E-2</c:v>
                </c:pt>
                <c:pt idx="18015">
                  <c:v>-4.87917E-2</c:v>
                </c:pt>
                <c:pt idx="18016">
                  <c:v>-4.7274499999999997E-2</c:v>
                </c:pt>
                <c:pt idx="18017">
                  <c:v>-4.56762E-2</c:v>
                </c:pt>
                <c:pt idx="18018">
                  <c:v>-4.39972E-2</c:v>
                </c:pt>
                <c:pt idx="18019">
                  <c:v>-4.2237799999999999E-2</c:v>
                </c:pt>
                <c:pt idx="18020">
                  <c:v>-4.0398200000000002E-2</c:v>
                </c:pt>
                <c:pt idx="18021">
                  <c:v>-3.8478600000000002E-2</c:v>
                </c:pt>
                <c:pt idx="18022">
                  <c:v>-3.64791E-2</c:v>
                </c:pt>
                <c:pt idx="18023">
                  <c:v>-3.4399899999999997E-2</c:v>
                </c:pt>
                <c:pt idx="18024">
                  <c:v>-3.2241899999999997E-2</c:v>
                </c:pt>
                <c:pt idx="18025">
                  <c:v>-3.00062E-2</c:v>
                </c:pt>
                <c:pt idx="18026">
                  <c:v>-2.7694099999999999E-2</c:v>
                </c:pt>
                <c:pt idx="18027">
                  <c:v>-2.5306700000000001E-2</c:v>
                </c:pt>
                <c:pt idx="18028">
                  <c:v>-2.28446E-2</c:v>
                </c:pt>
                <c:pt idx="18029">
                  <c:v>-2.0309199999999999E-2</c:v>
                </c:pt>
                <c:pt idx="18030">
                  <c:v>-1.77018E-2</c:v>
                </c:pt>
                <c:pt idx="18031">
                  <c:v>-1.50238E-2</c:v>
                </c:pt>
                <c:pt idx="18032">
                  <c:v>-1.22761E-2</c:v>
                </c:pt>
                <c:pt idx="18033" formatCode="0.00E+00">
                  <c:v>-9.4600399999999994E-3</c:v>
                </c:pt>
                <c:pt idx="18034" formatCode="0.00E+00">
                  <c:v>-6.5781099999999999E-3</c:v>
                </c:pt>
                <c:pt idx="18035" formatCode="0.00E+00">
                  <c:v>-3.6326800000000001E-3</c:v>
                </c:pt>
                <c:pt idx="18036" formatCode="0.00E+00">
                  <c:v>-6.2541500000000004E-4</c:v>
                </c:pt>
                <c:pt idx="18037" formatCode="0.00E+00">
                  <c:v>2.44195E-3</c:v>
                </c:pt>
                <c:pt idx="18038" formatCode="0.00E+00">
                  <c:v>5.5666200000000004E-3</c:v>
                </c:pt>
                <c:pt idx="18039" formatCode="0.00E+00">
                  <c:v>8.7452799999999994E-3</c:v>
                </c:pt>
                <c:pt idx="18040">
                  <c:v>1.1975100000000001E-2</c:v>
                </c:pt>
                <c:pt idx="18041">
                  <c:v>1.52537E-2</c:v>
                </c:pt>
                <c:pt idx="18042">
                  <c:v>1.8578600000000001E-2</c:v>
                </c:pt>
                <c:pt idx="18043">
                  <c:v>2.19466E-2</c:v>
                </c:pt>
                <c:pt idx="18044">
                  <c:v>2.5354600000000001E-2</c:v>
                </c:pt>
                <c:pt idx="18045">
                  <c:v>2.8799600000000002E-2</c:v>
                </c:pt>
                <c:pt idx="18046">
                  <c:v>3.2278800000000003E-2</c:v>
                </c:pt>
                <c:pt idx="18047">
                  <c:v>3.5789599999999998E-2</c:v>
                </c:pt>
                <c:pt idx="18048">
                  <c:v>3.9329599999999999E-2</c:v>
                </c:pt>
                <c:pt idx="18049">
                  <c:v>4.2896200000000002E-2</c:v>
                </c:pt>
                <c:pt idx="18050">
                  <c:v>4.6486899999999998E-2</c:v>
                </c:pt>
                <c:pt idx="18051">
                  <c:v>5.0097900000000001E-2</c:v>
                </c:pt>
                <c:pt idx="18052">
                  <c:v>5.3724899999999999E-2</c:v>
                </c:pt>
                <c:pt idx="18053">
                  <c:v>5.7364699999999998E-2</c:v>
                </c:pt>
                <c:pt idx="18054">
                  <c:v>6.1014699999999998E-2</c:v>
                </c:pt>
                <c:pt idx="18055">
                  <c:v>6.4672400000000005E-2</c:v>
                </c:pt>
                <c:pt idx="18056">
                  <c:v>6.8334900000000004E-2</c:v>
                </c:pt>
                <c:pt idx="18057">
                  <c:v>7.1999400000000005E-2</c:v>
                </c:pt>
                <c:pt idx="18058">
                  <c:v>7.5662999999999994E-2</c:v>
                </c:pt>
                <c:pt idx="18059">
                  <c:v>7.9322599999999993E-2</c:v>
                </c:pt>
                <c:pt idx="18060">
                  <c:v>8.2975300000000002E-2</c:v>
                </c:pt>
                <c:pt idx="18061">
                  <c:v>8.6617799999999995E-2</c:v>
                </c:pt>
                <c:pt idx="18062">
                  <c:v>9.0246900000000005E-2</c:v>
                </c:pt>
                <c:pt idx="18063">
                  <c:v>9.3859300000000007E-2</c:v>
                </c:pt>
                <c:pt idx="18064">
                  <c:v>9.7451899999999994E-2</c:v>
                </c:pt>
                <c:pt idx="18065">
                  <c:v>0.101022</c:v>
                </c:pt>
                <c:pt idx="18066">
                  <c:v>0.10456600000000001</c:v>
                </c:pt>
                <c:pt idx="18067">
                  <c:v>0.108082</c:v>
                </c:pt>
                <c:pt idx="18068">
                  <c:v>0.111567</c:v>
                </c:pt>
                <c:pt idx="18069">
                  <c:v>0.115018</c:v>
                </c:pt>
                <c:pt idx="18070">
                  <c:v>0.118432</c:v>
                </c:pt>
                <c:pt idx="18071">
                  <c:v>0.121806</c:v>
                </c:pt>
                <c:pt idx="18072">
                  <c:v>0.125137</c:v>
                </c:pt>
                <c:pt idx="18073">
                  <c:v>0.12842400000000001</c:v>
                </c:pt>
                <c:pt idx="18074">
                  <c:v>0.131663</c:v>
                </c:pt>
                <c:pt idx="18075">
                  <c:v>0.134853</c:v>
                </c:pt>
                <c:pt idx="18076">
                  <c:v>0.13799</c:v>
                </c:pt>
                <c:pt idx="18077">
                  <c:v>0.141073</c:v>
                </c:pt>
                <c:pt idx="18078">
                  <c:v>0.144099</c:v>
                </c:pt>
                <c:pt idx="18079">
                  <c:v>0.147067</c:v>
                </c:pt>
                <c:pt idx="18080">
                  <c:v>0.149973</c:v>
                </c:pt>
                <c:pt idx="18081">
                  <c:v>0.15281500000000001</c:v>
                </c:pt>
                <c:pt idx="18082">
                  <c:v>0.15559100000000001</c:v>
                </c:pt>
                <c:pt idx="18083">
                  <c:v>0.158299</c:v>
                </c:pt>
                <c:pt idx="18084">
                  <c:v>0.16093499999999999</c:v>
                </c:pt>
                <c:pt idx="18085">
                  <c:v>0.16349900000000001</c:v>
                </c:pt>
                <c:pt idx="18086">
                  <c:v>0.165987</c:v>
                </c:pt>
                <c:pt idx="18087">
                  <c:v>0.16839799999999999</c:v>
                </c:pt>
                <c:pt idx="18088">
                  <c:v>0.17072799999999999</c:v>
                </c:pt>
                <c:pt idx="18089">
                  <c:v>0.17297599999999999</c:v>
                </c:pt>
                <c:pt idx="18090">
                  <c:v>0.17513999999999999</c:v>
                </c:pt>
                <c:pt idx="18091">
                  <c:v>0.17721700000000001</c:v>
                </c:pt>
                <c:pt idx="18092">
                  <c:v>0.17920700000000001</c:v>
                </c:pt>
                <c:pt idx="18093">
                  <c:v>0.18110799999999999</c:v>
                </c:pt>
                <c:pt idx="18094">
                  <c:v>0.182919</c:v>
                </c:pt>
                <c:pt idx="18095">
                  <c:v>0.184638</c:v>
                </c:pt>
                <c:pt idx="18096">
                  <c:v>0.18626400000000001</c:v>
                </c:pt>
                <c:pt idx="18097">
                  <c:v>0.18779599999999999</c:v>
                </c:pt>
                <c:pt idx="18098">
                  <c:v>0.18923300000000001</c:v>
                </c:pt>
                <c:pt idx="18099">
                  <c:v>0.19057299999999999</c:v>
                </c:pt>
                <c:pt idx="18100">
                  <c:v>0.19181699999999999</c:v>
                </c:pt>
                <c:pt idx="18101">
                  <c:v>0.192964</c:v>
                </c:pt>
                <c:pt idx="18102">
                  <c:v>0.19401299999999999</c:v>
                </c:pt>
                <c:pt idx="18103">
                  <c:v>0.194965</c:v>
                </c:pt>
                <c:pt idx="18104">
                  <c:v>0.19581999999999999</c:v>
                </c:pt>
                <c:pt idx="18105">
                  <c:v>0.196578</c:v>
                </c:pt>
                <c:pt idx="18106">
                  <c:v>0.19724</c:v>
                </c:pt>
                <c:pt idx="18107">
                  <c:v>0.19780500000000001</c:v>
                </c:pt>
                <c:pt idx="18108">
                  <c:v>0.198273</c:v>
                </c:pt>
                <c:pt idx="18109">
                  <c:v>0.19864200000000001</c:v>
                </c:pt>
                <c:pt idx="18110">
                  <c:v>0.19891400000000001</c:v>
                </c:pt>
                <c:pt idx="18111">
                  <c:v>0.19908899999999999</c:v>
                </c:pt>
                <c:pt idx="18112">
                  <c:v>0.19916800000000001</c:v>
                </c:pt>
                <c:pt idx="18113">
                  <c:v>0.19915099999999999</c:v>
                </c:pt>
                <c:pt idx="18114">
                  <c:v>0.19903899999999999</c:v>
                </c:pt>
                <c:pt idx="18115">
                  <c:v>0.19883300000000001</c:v>
                </c:pt>
                <c:pt idx="18116">
                  <c:v>0.19853599999999999</c:v>
                </c:pt>
                <c:pt idx="18117">
                  <c:v>0.19814699999999999</c:v>
                </c:pt>
                <c:pt idx="18118">
                  <c:v>0.19766900000000001</c:v>
                </c:pt>
                <c:pt idx="18119">
                  <c:v>0.197102</c:v>
                </c:pt>
                <c:pt idx="18120">
                  <c:v>0.19644700000000001</c:v>
                </c:pt>
                <c:pt idx="18121">
                  <c:v>0.19570499999999999</c:v>
                </c:pt>
                <c:pt idx="18122">
                  <c:v>0.194878</c:v>
                </c:pt>
                <c:pt idx="18123">
                  <c:v>0.193969</c:v>
                </c:pt>
                <c:pt idx="18124">
                  <c:v>0.19297800000000001</c:v>
                </c:pt>
                <c:pt idx="18125">
                  <c:v>0.19190599999999999</c:v>
                </c:pt>
                <c:pt idx="18126">
                  <c:v>0.19075700000000001</c:v>
                </c:pt>
                <c:pt idx="18127">
                  <c:v>0.18953100000000001</c:v>
                </c:pt>
                <c:pt idx="18128">
                  <c:v>0.18823000000000001</c:v>
                </c:pt>
                <c:pt idx="18129">
                  <c:v>0.18685599999999999</c:v>
                </c:pt>
                <c:pt idx="18130">
                  <c:v>0.18540899999999999</c:v>
                </c:pt>
                <c:pt idx="18131">
                  <c:v>0.183891</c:v>
                </c:pt>
                <c:pt idx="18132">
                  <c:v>0.18230199999999999</c:v>
                </c:pt>
                <c:pt idx="18133">
                  <c:v>0.180646</c:v>
                </c:pt>
                <c:pt idx="18134">
                  <c:v>0.178924</c:v>
                </c:pt>
                <c:pt idx="18135">
                  <c:v>0.17713899999999999</c:v>
                </c:pt>
                <c:pt idx="18136">
                  <c:v>0.175292</c:v>
                </c:pt>
                <c:pt idx="18137">
                  <c:v>0.17338400000000001</c:v>
                </c:pt>
                <c:pt idx="18138">
                  <c:v>0.17141899999999999</c:v>
                </c:pt>
                <c:pt idx="18139">
                  <c:v>0.16939799999999999</c:v>
                </c:pt>
                <c:pt idx="18140">
                  <c:v>0.167322</c:v>
                </c:pt>
                <c:pt idx="18141">
                  <c:v>0.16519400000000001</c:v>
                </c:pt>
                <c:pt idx="18142">
                  <c:v>0.16301499999999999</c:v>
                </c:pt>
                <c:pt idx="18143">
                  <c:v>0.16078799999999999</c:v>
                </c:pt>
                <c:pt idx="18144">
                  <c:v>0.15851399999999999</c:v>
                </c:pt>
                <c:pt idx="18145">
                  <c:v>0.156195</c:v>
                </c:pt>
                <c:pt idx="18146">
                  <c:v>0.153833</c:v>
                </c:pt>
                <c:pt idx="18147">
                  <c:v>0.15142900000000001</c:v>
                </c:pt>
                <c:pt idx="18148">
                  <c:v>0.14898700000000001</c:v>
                </c:pt>
                <c:pt idx="18149">
                  <c:v>0.146509</c:v>
                </c:pt>
                <c:pt idx="18150">
                  <c:v>0.14399600000000001</c:v>
                </c:pt>
                <c:pt idx="18151">
                  <c:v>0.14144999999999999</c:v>
                </c:pt>
                <c:pt idx="18152">
                  <c:v>0.138874</c:v>
                </c:pt>
                <c:pt idx="18153">
                  <c:v>0.136267</c:v>
                </c:pt>
                <c:pt idx="18154">
                  <c:v>0.133634</c:v>
                </c:pt>
                <c:pt idx="18155">
                  <c:v>0.13097500000000001</c:v>
                </c:pt>
                <c:pt idx="18156">
                  <c:v>0.12829399999999999</c:v>
                </c:pt>
                <c:pt idx="18157">
                  <c:v>0.12559100000000001</c:v>
                </c:pt>
                <c:pt idx="18158">
                  <c:v>0.12286900000000001</c:v>
                </c:pt>
                <c:pt idx="18159">
                  <c:v>0.120129</c:v>
                </c:pt>
                <c:pt idx="18160">
                  <c:v>0.117372</c:v>
                </c:pt>
                <c:pt idx="18161">
                  <c:v>0.114602</c:v>
                </c:pt>
                <c:pt idx="18162">
                  <c:v>0.111819</c:v>
                </c:pt>
                <c:pt idx="18163">
                  <c:v>0.109025</c:v>
                </c:pt>
                <c:pt idx="18164">
                  <c:v>0.106222</c:v>
                </c:pt>
                <c:pt idx="18165">
                  <c:v>0.103412</c:v>
                </c:pt>
                <c:pt idx="18166">
                  <c:v>0.10059700000000001</c:v>
                </c:pt>
                <c:pt idx="18167">
                  <c:v>9.77774E-2</c:v>
                </c:pt>
                <c:pt idx="18168">
                  <c:v>9.4954899999999995E-2</c:v>
                </c:pt>
                <c:pt idx="18169">
                  <c:v>9.2131099999999994E-2</c:v>
                </c:pt>
                <c:pt idx="18170">
                  <c:v>8.9307600000000001E-2</c:v>
                </c:pt>
                <c:pt idx="18171">
                  <c:v>8.64867E-2</c:v>
                </c:pt>
                <c:pt idx="18172">
                  <c:v>8.3670800000000004E-2</c:v>
                </c:pt>
                <c:pt idx="18173">
                  <c:v>8.0861600000000006E-2</c:v>
                </c:pt>
                <c:pt idx="18174">
                  <c:v>7.8060000000000004E-2</c:v>
                </c:pt>
                <c:pt idx="18175">
                  <c:v>7.5266200000000005E-2</c:v>
                </c:pt>
                <c:pt idx="18176">
                  <c:v>7.2481100000000007E-2</c:v>
                </c:pt>
                <c:pt idx="18177">
                  <c:v>6.9706299999999999E-2</c:v>
                </c:pt>
                <c:pt idx="18178">
                  <c:v>6.6943600000000006E-2</c:v>
                </c:pt>
                <c:pt idx="18179">
                  <c:v>6.4194299999999996E-2</c:v>
                </c:pt>
                <c:pt idx="18180">
                  <c:v>6.1459100000000003E-2</c:v>
                </c:pt>
                <c:pt idx="18181">
                  <c:v>5.8738400000000003E-2</c:v>
                </c:pt>
                <c:pt idx="18182">
                  <c:v>5.6033199999999998E-2</c:v>
                </c:pt>
                <c:pt idx="18183">
                  <c:v>5.3345200000000002E-2</c:v>
                </c:pt>
                <c:pt idx="18184">
                  <c:v>5.0676300000000001E-2</c:v>
                </c:pt>
                <c:pt idx="18185">
                  <c:v>4.8027800000000002E-2</c:v>
                </c:pt>
                <c:pt idx="18186">
                  <c:v>4.5400599999999999E-2</c:v>
                </c:pt>
                <c:pt idx="18187">
                  <c:v>4.2796000000000001E-2</c:v>
                </c:pt>
                <c:pt idx="18188">
                  <c:v>4.0215899999999999E-2</c:v>
                </c:pt>
                <c:pt idx="18189">
                  <c:v>3.7662000000000001E-2</c:v>
                </c:pt>
                <c:pt idx="18190">
                  <c:v>3.5135399999999997E-2</c:v>
                </c:pt>
                <c:pt idx="18191">
                  <c:v>3.2636999999999999E-2</c:v>
                </c:pt>
                <c:pt idx="18192">
                  <c:v>3.01675E-2</c:v>
                </c:pt>
                <c:pt idx="18193">
                  <c:v>2.77273E-2</c:v>
                </c:pt>
                <c:pt idx="18194">
                  <c:v>2.5316600000000002E-2</c:v>
                </c:pt>
                <c:pt idx="18195">
                  <c:v>2.29357E-2</c:v>
                </c:pt>
                <c:pt idx="18196">
                  <c:v>2.05855E-2</c:v>
                </c:pt>
                <c:pt idx="18197">
                  <c:v>1.8267100000000001E-2</c:v>
                </c:pt>
                <c:pt idx="18198">
                  <c:v>1.59819E-2</c:v>
                </c:pt>
                <c:pt idx="18199">
                  <c:v>1.3731200000000001E-2</c:v>
                </c:pt>
                <c:pt idx="18200">
                  <c:v>1.15163E-2</c:v>
                </c:pt>
                <c:pt idx="18201" formatCode="0.00E+00">
                  <c:v>9.3378699999999999E-3</c:v>
                </c:pt>
                <c:pt idx="18202" formatCode="0.00E+00">
                  <c:v>7.1962500000000004E-3</c:v>
                </c:pt>
                <c:pt idx="18203" formatCode="0.00E+00">
                  <c:v>5.0915099999999996E-3</c:v>
                </c:pt>
                <c:pt idx="18204" formatCode="0.00E+00">
                  <c:v>3.0242799999999999E-3</c:v>
                </c:pt>
                <c:pt idx="18205" formatCode="0.00E+00">
                  <c:v>9.9585499999999992E-4</c:v>
                </c:pt>
                <c:pt idx="18206" formatCode="0.00E+00">
                  <c:v>-9.9213800000000005E-4</c:v>
                </c:pt>
                <c:pt idx="18207" formatCode="0.00E+00">
                  <c:v>-2.93808E-3</c:v>
                </c:pt>
                <c:pt idx="18208" formatCode="0.00E+00">
                  <c:v>-4.8404900000000002E-3</c:v>
                </c:pt>
                <c:pt idx="18209" formatCode="0.00E+00">
                  <c:v>-6.6983299999999997E-3</c:v>
                </c:pt>
                <c:pt idx="18210" formatCode="0.00E+00">
                  <c:v>-8.5109499999999998E-3</c:v>
                </c:pt>
                <c:pt idx="18211">
                  <c:v>-1.02778E-2</c:v>
                </c:pt>
                <c:pt idx="18212">
                  <c:v>-1.1998200000000001E-2</c:v>
                </c:pt>
                <c:pt idx="18213">
                  <c:v>-1.3671300000000001E-2</c:v>
                </c:pt>
                <c:pt idx="18214">
                  <c:v>-1.52964E-2</c:v>
                </c:pt>
                <c:pt idx="18215">
                  <c:v>-1.6872700000000001E-2</c:v>
                </c:pt>
                <c:pt idx="18216">
                  <c:v>-1.8399700000000001E-2</c:v>
                </c:pt>
                <c:pt idx="18217">
                  <c:v>-1.98774E-2</c:v>
                </c:pt>
                <c:pt idx="18218">
                  <c:v>-2.1305399999999999E-2</c:v>
                </c:pt>
                <c:pt idx="18219">
                  <c:v>-2.2683100000000001E-2</c:v>
                </c:pt>
                <c:pt idx="18220">
                  <c:v>-2.40094E-2</c:v>
                </c:pt>
                <c:pt idx="18221">
                  <c:v>-2.5282700000000002E-2</c:v>
                </c:pt>
                <c:pt idx="18222">
                  <c:v>-2.65011E-2</c:v>
                </c:pt>
                <c:pt idx="18223">
                  <c:v>-2.7663500000000001E-2</c:v>
                </c:pt>
                <c:pt idx="18224">
                  <c:v>-2.8769699999999999E-2</c:v>
                </c:pt>
                <c:pt idx="18225">
                  <c:v>-2.9819700000000001E-2</c:v>
                </c:pt>
                <c:pt idx="18226">
                  <c:v>-3.0812900000000001E-2</c:v>
                </c:pt>
                <c:pt idx="18227">
                  <c:v>-3.1747900000000003E-2</c:v>
                </c:pt>
                <c:pt idx="18228">
                  <c:v>-3.2623699999999999E-2</c:v>
                </c:pt>
                <c:pt idx="18229">
                  <c:v>-3.3439499999999997E-2</c:v>
                </c:pt>
                <c:pt idx="18230">
                  <c:v>-3.41944E-2</c:v>
                </c:pt>
                <c:pt idx="18231">
                  <c:v>-3.4887300000000003E-2</c:v>
                </c:pt>
                <c:pt idx="18232">
                  <c:v>-3.5517399999999998E-2</c:v>
                </c:pt>
                <c:pt idx="18233">
                  <c:v>-3.6084100000000001E-2</c:v>
                </c:pt>
                <c:pt idx="18234">
                  <c:v>-3.6586599999999997E-2</c:v>
                </c:pt>
                <c:pt idx="18235">
                  <c:v>-3.7023399999999998E-2</c:v>
                </c:pt>
                <c:pt idx="18236">
                  <c:v>-3.7393000000000003E-2</c:v>
                </c:pt>
                <c:pt idx="18237">
                  <c:v>-3.7694499999999999E-2</c:v>
                </c:pt>
                <c:pt idx="18238">
                  <c:v>-3.7927000000000002E-2</c:v>
                </c:pt>
                <c:pt idx="18239">
                  <c:v>-3.8089400000000002E-2</c:v>
                </c:pt>
                <c:pt idx="18240">
                  <c:v>-3.81803E-2</c:v>
                </c:pt>
                <c:pt idx="18241">
                  <c:v>-3.8198799999999998E-2</c:v>
                </c:pt>
                <c:pt idx="18242">
                  <c:v>-3.8143900000000001E-2</c:v>
                </c:pt>
                <c:pt idx="18243">
                  <c:v>-3.8015500000000001E-2</c:v>
                </c:pt>
                <c:pt idx="18244">
                  <c:v>-3.7813300000000001E-2</c:v>
                </c:pt>
                <c:pt idx="18245">
                  <c:v>-3.7537099999999997E-2</c:v>
                </c:pt>
                <c:pt idx="18246">
                  <c:v>-3.71866E-2</c:v>
                </c:pt>
                <c:pt idx="18247">
                  <c:v>-3.6761500000000003E-2</c:v>
                </c:pt>
                <c:pt idx="18248">
                  <c:v>-3.6261700000000001E-2</c:v>
                </c:pt>
                <c:pt idx="18249">
                  <c:v>-3.5686500000000003E-2</c:v>
                </c:pt>
                <c:pt idx="18250">
                  <c:v>-3.5034799999999998E-2</c:v>
                </c:pt>
                <c:pt idx="18251">
                  <c:v>-3.4305799999999997E-2</c:v>
                </c:pt>
                <c:pt idx="18252">
                  <c:v>-3.3499300000000003E-2</c:v>
                </c:pt>
                <c:pt idx="18253">
                  <c:v>-3.2614900000000002E-2</c:v>
                </c:pt>
                <c:pt idx="18254">
                  <c:v>-3.1652699999999999E-2</c:v>
                </c:pt>
                <c:pt idx="18255">
                  <c:v>-3.0612299999999999E-2</c:v>
                </c:pt>
                <c:pt idx="18256">
                  <c:v>-2.9493200000000001E-2</c:v>
                </c:pt>
                <c:pt idx="18257">
                  <c:v>-2.82946E-2</c:v>
                </c:pt>
                <c:pt idx="18258">
                  <c:v>-2.7016200000000001E-2</c:v>
                </c:pt>
                <c:pt idx="18259">
                  <c:v>-2.5658199999999999E-2</c:v>
                </c:pt>
                <c:pt idx="18260">
                  <c:v>-2.4220599999999998E-2</c:v>
                </c:pt>
                <c:pt idx="18261">
                  <c:v>-2.2703600000000001E-2</c:v>
                </c:pt>
                <c:pt idx="18262">
                  <c:v>-2.1108100000000001E-2</c:v>
                </c:pt>
                <c:pt idx="18263">
                  <c:v>-1.9435299999999999E-2</c:v>
                </c:pt>
                <c:pt idx="18264">
                  <c:v>-1.7685800000000002E-2</c:v>
                </c:pt>
                <c:pt idx="18265">
                  <c:v>-1.5859600000000001E-2</c:v>
                </c:pt>
                <c:pt idx="18266">
                  <c:v>-1.39571E-2</c:v>
                </c:pt>
                <c:pt idx="18267">
                  <c:v>-1.1978600000000001E-2</c:v>
                </c:pt>
                <c:pt idx="18268" formatCode="0.00E+00">
                  <c:v>-9.9239500000000008E-3</c:v>
                </c:pt>
                <c:pt idx="18269" formatCode="0.00E+00">
                  <c:v>-7.79352E-3</c:v>
                </c:pt>
                <c:pt idx="18270" formatCode="0.00E+00">
                  <c:v>-5.5885300000000004E-3</c:v>
                </c:pt>
                <c:pt idx="18271" formatCode="0.00E+00">
                  <c:v>-3.3103300000000002E-3</c:v>
                </c:pt>
                <c:pt idx="18272" formatCode="0.00E+00">
                  <c:v>-9.5948599999999995E-4</c:v>
                </c:pt>
                <c:pt idx="18273" formatCode="0.00E+00">
                  <c:v>1.4641700000000001E-3</c:v>
                </c:pt>
                <c:pt idx="18274" formatCode="0.00E+00">
                  <c:v>3.9607399999999999E-3</c:v>
                </c:pt>
                <c:pt idx="18275" formatCode="0.00E+00">
                  <c:v>6.53019E-3</c:v>
                </c:pt>
                <c:pt idx="18276" formatCode="0.00E+00">
                  <c:v>9.1725299999999999E-3</c:v>
                </c:pt>
                <c:pt idx="18277">
                  <c:v>1.1886300000000001E-2</c:v>
                </c:pt>
                <c:pt idx="18278">
                  <c:v>1.46686E-2</c:v>
                </c:pt>
                <c:pt idx="18279">
                  <c:v>1.75173E-2</c:v>
                </c:pt>
                <c:pt idx="18280">
                  <c:v>2.04307E-2</c:v>
                </c:pt>
                <c:pt idx="18281">
                  <c:v>2.3407000000000001E-2</c:v>
                </c:pt>
                <c:pt idx="18282">
                  <c:v>2.64444E-2</c:v>
                </c:pt>
                <c:pt idx="18283">
                  <c:v>2.95413E-2</c:v>
                </c:pt>
                <c:pt idx="18284">
                  <c:v>3.2695599999999998E-2</c:v>
                </c:pt>
                <c:pt idx="18285">
                  <c:v>3.5905600000000003E-2</c:v>
                </c:pt>
                <c:pt idx="18286">
                  <c:v>3.9169700000000002E-2</c:v>
                </c:pt>
                <c:pt idx="18287">
                  <c:v>4.24859E-2</c:v>
                </c:pt>
                <c:pt idx="18288">
                  <c:v>4.5852400000000001E-2</c:v>
                </c:pt>
                <c:pt idx="18289">
                  <c:v>4.92673E-2</c:v>
                </c:pt>
                <c:pt idx="18290">
                  <c:v>5.27252E-2</c:v>
                </c:pt>
                <c:pt idx="18291">
                  <c:v>5.62181E-2</c:v>
                </c:pt>
                <c:pt idx="18292">
                  <c:v>5.9746500000000001E-2</c:v>
                </c:pt>
                <c:pt idx="18293">
                  <c:v>6.3314800000000004E-2</c:v>
                </c:pt>
                <c:pt idx="18294">
                  <c:v>6.6918900000000003E-2</c:v>
                </c:pt>
                <c:pt idx="18295">
                  <c:v>7.0553199999999996E-2</c:v>
                </c:pt>
                <c:pt idx="18296">
                  <c:v>7.4216900000000002E-2</c:v>
                </c:pt>
                <c:pt idx="18297">
                  <c:v>7.7908599999999995E-2</c:v>
                </c:pt>
                <c:pt idx="18298">
                  <c:v>8.1625799999999998E-2</c:v>
                </c:pt>
                <c:pt idx="18299">
                  <c:v>8.53656E-2</c:v>
                </c:pt>
                <c:pt idx="18300">
                  <c:v>8.9125200000000002E-2</c:v>
                </c:pt>
                <c:pt idx="18301">
                  <c:v>9.2901800000000007E-2</c:v>
                </c:pt>
                <c:pt idx="18302">
                  <c:v>9.6693100000000004E-2</c:v>
                </c:pt>
                <c:pt idx="18303">
                  <c:v>0.100497</c:v>
                </c:pt>
                <c:pt idx="18304">
                  <c:v>0.104309</c:v>
                </c:pt>
                <c:pt idx="18305">
                  <c:v>0.108127</c:v>
                </c:pt>
                <c:pt idx="18306">
                  <c:v>0.111947</c:v>
                </c:pt>
                <c:pt idx="18307">
                  <c:v>0.11576699999999999</c:v>
                </c:pt>
                <c:pt idx="18308">
                  <c:v>0.119584</c:v>
                </c:pt>
                <c:pt idx="18309">
                  <c:v>0.123395</c:v>
                </c:pt>
                <c:pt idx="18310">
                  <c:v>0.12719800000000001</c:v>
                </c:pt>
                <c:pt idx="18311">
                  <c:v>0.13098899999999999</c:v>
                </c:pt>
                <c:pt idx="18312">
                  <c:v>0.13476399999999999</c:v>
                </c:pt>
                <c:pt idx="18313">
                  <c:v>0.138519</c:v>
                </c:pt>
                <c:pt idx="18314">
                  <c:v>0.14225099999999999</c:v>
                </c:pt>
                <c:pt idx="18315">
                  <c:v>0.145956</c:v>
                </c:pt>
                <c:pt idx="18316">
                  <c:v>0.14963199999999999</c:v>
                </c:pt>
                <c:pt idx="18317">
                  <c:v>0.15327499999999999</c:v>
                </c:pt>
                <c:pt idx="18318">
                  <c:v>0.15688299999999999</c:v>
                </c:pt>
                <c:pt idx="18319">
                  <c:v>0.16045200000000001</c:v>
                </c:pt>
                <c:pt idx="18320">
                  <c:v>0.16398099999999999</c:v>
                </c:pt>
                <c:pt idx="18321">
                  <c:v>0.167463</c:v>
                </c:pt>
                <c:pt idx="18322">
                  <c:v>0.17089699999999999</c:v>
                </c:pt>
                <c:pt idx="18323">
                  <c:v>0.17427799999999999</c:v>
                </c:pt>
                <c:pt idx="18324">
                  <c:v>0.17760400000000001</c:v>
                </c:pt>
                <c:pt idx="18325">
                  <c:v>0.18087400000000001</c:v>
                </c:pt>
                <c:pt idx="18326">
                  <c:v>0.184086</c:v>
                </c:pt>
                <c:pt idx="18327">
                  <c:v>0.18723799999999999</c:v>
                </c:pt>
                <c:pt idx="18328">
                  <c:v>0.19032399999999999</c:v>
                </c:pt>
                <c:pt idx="18329">
                  <c:v>0.19334100000000001</c:v>
                </c:pt>
                <c:pt idx="18330">
                  <c:v>0.19628599999999999</c:v>
                </c:pt>
                <c:pt idx="18331">
                  <c:v>0.199156</c:v>
                </c:pt>
                <c:pt idx="18332">
                  <c:v>0.20194799999999999</c:v>
                </c:pt>
                <c:pt idx="18333">
                  <c:v>0.20466000000000001</c:v>
                </c:pt>
                <c:pt idx="18334">
                  <c:v>0.207288</c:v>
                </c:pt>
                <c:pt idx="18335">
                  <c:v>0.20982999999999999</c:v>
                </c:pt>
                <c:pt idx="18336">
                  <c:v>0.212283</c:v>
                </c:pt>
                <c:pt idx="18337">
                  <c:v>0.214645</c:v>
                </c:pt>
                <c:pt idx="18338">
                  <c:v>0.21691299999999999</c:v>
                </c:pt>
                <c:pt idx="18339">
                  <c:v>0.219084</c:v>
                </c:pt>
                <c:pt idx="18340">
                  <c:v>0.22115499999999999</c:v>
                </c:pt>
                <c:pt idx="18341">
                  <c:v>0.22312399999999999</c:v>
                </c:pt>
                <c:pt idx="18342">
                  <c:v>0.22498699999999999</c:v>
                </c:pt>
                <c:pt idx="18343">
                  <c:v>0.226745</c:v>
                </c:pt>
                <c:pt idx="18344">
                  <c:v>0.22839400000000001</c:v>
                </c:pt>
                <c:pt idx="18345">
                  <c:v>0.229935</c:v>
                </c:pt>
                <c:pt idx="18346">
                  <c:v>0.23136499999999999</c:v>
                </c:pt>
                <c:pt idx="18347">
                  <c:v>0.232685</c:v>
                </c:pt>
                <c:pt idx="18348">
                  <c:v>0.23389399999999999</c:v>
                </c:pt>
                <c:pt idx="18349">
                  <c:v>0.234989</c:v>
                </c:pt>
                <c:pt idx="18350">
                  <c:v>0.23597000000000001</c:v>
                </c:pt>
                <c:pt idx="18351">
                  <c:v>0.23683499999999999</c:v>
                </c:pt>
                <c:pt idx="18352">
                  <c:v>0.23758299999999999</c:v>
                </c:pt>
                <c:pt idx="18353">
                  <c:v>0.23821300000000001</c:v>
                </c:pt>
                <c:pt idx="18354">
                  <c:v>0.23872499999999999</c:v>
                </c:pt>
                <c:pt idx="18355">
                  <c:v>0.239118</c:v>
                </c:pt>
                <c:pt idx="18356">
                  <c:v>0.23939099999999999</c:v>
                </c:pt>
                <c:pt idx="18357">
                  <c:v>0.239542</c:v>
                </c:pt>
                <c:pt idx="18358">
                  <c:v>0.23957000000000001</c:v>
                </c:pt>
                <c:pt idx="18359">
                  <c:v>0.23947299999999999</c:v>
                </c:pt>
                <c:pt idx="18360">
                  <c:v>0.23925299999999999</c:v>
                </c:pt>
                <c:pt idx="18361">
                  <c:v>0.23890800000000001</c:v>
                </c:pt>
                <c:pt idx="18362">
                  <c:v>0.23843800000000001</c:v>
                </c:pt>
                <c:pt idx="18363">
                  <c:v>0.237846</c:v>
                </c:pt>
                <c:pt idx="18364">
                  <c:v>0.23713100000000001</c:v>
                </c:pt>
                <c:pt idx="18365">
                  <c:v>0.23629</c:v>
                </c:pt>
                <c:pt idx="18366">
                  <c:v>0.23532500000000001</c:v>
                </c:pt>
                <c:pt idx="18367">
                  <c:v>0.234236</c:v>
                </c:pt>
                <c:pt idx="18368">
                  <c:v>0.23302700000000001</c:v>
                </c:pt>
                <c:pt idx="18369">
                  <c:v>0.23169999999999999</c:v>
                </c:pt>
                <c:pt idx="18370">
                  <c:v>0.23025699999999999</c:v>
                </c:pt>
                <c:pt idx="18371">
                  <c:v>0.22869700000000001</c:v>
                </c:pt>
                <c:pt idx="18372">
                  <c:v>0.227021</c:v>
                </c:pt>
                <c:pt idx="18373">
                  <c:v>0.22522900000000001</c:v>
                </c:pt>
                <c:pt idx="18374">
                  <c:v>0.22332299999999999</c:v>
                </c:pt>
                <c:pt idx="18375">
                  <c:v>0.221303</c:v>
                </c:pt>
                <c:pt idx="18376">
                  <c:v>0.219171</c:v>
                </c:pt>
                <c:pt idx="18377">
                  <c:v>0.21693000000000001</c:v>
                </c:pt>
                <c:pt idx="18378">
                  <c:v>0.21458199999999999</c:v>
                </c:pt>
                <c:pt idx="18379">
                  <c:v>0.21213099999999999</c:v>
                </c:pt>
                <c:pt idx="18380">
                  <c:v>0.20957700000000001</c:v>
                </c:pt>
                <c:pt idx="18381">
                  <c:v>0.206923</c:v>
                </c:pt>
                <c:pt idx="18382">
                  <c:v>0.20417099999999999</c:v>
                </c:pt>
                <c:pt idx="18383">
                  <c:v>0.201325</c:v>
                </c:pt>
                <c:pt idx="18384">
                  <c:v>0.198383</c:v>
                </c:pt>
                <c:pt idx="18385">
                  <c:v>0.19534399999999999</c:v>
                </c:pt>
                <c:pt idx="18386">
                  <c:v>0.192214</c:v>
                </c:pt>
                <c:pt idx="18387">
                  <c:v>0.188997</c:v>
                </c:pt>
                <c:pt idx="18388">
                  <c:v>0.185696</c:v>
                </c:pt>
                <c:pt idx="18389">
                  <c:v>0.182311</c:v>
                </c:pt>
                <c:pt idx="18390">
                  <c:v>0.178846</c:v>
                </c:pt>
                <c:pt idx="18391">
                  <c:v>0.17530499999999999</c:v>
                </c:pt>
                <c:pt idx="18392">
                  <c:v>0.17169200000000001</c:v>
                </c:pt>
                <c:pt idx="18393">
                  <c:v>0.16800799999999999</c:v>
                </c:pt>
                <c:pt idx="18394">
                  <c:v>0.16425699999999999</c:v>
                </c:pt>
                <c:pt idx="18395">
                  <c:v>0.160441</c:v>
                </c:pt>
                <c:pt idx="18396">
                  <c:v>0.15656400000000001</c:v>
                </c:pt>
                <c:pt idx="18397">
                  <c:v>0.15262899999999999</c:v>
                </c:pt>
                <c:pt idx="18398">
                  <c:v>0.148641</c:v>
                </c:pt>
                <c:pt idx="18399">
                  <c:v>0.14460400000000001</c:v>
                </c:pt>
                <c:pt idx="18400">
                  <c:v>0.14052100000000001</c:v>
                </c:pt>
                <c:pt idx="18401">
                  <c:v>0.13639499999999999</c:v>
                </c:pt>
                <c:pt idx="18402">
                  <c:v>0.13222999999999999</c:v>
                </c:pt>
                <c:pt idx="18403">
                  <c:v>0.128029</c:v>
                </c:pt>
                <c:pt idx="18404">
                  <c:v>0.123797</c:v>
                </c:pt>
                <c:pt idx="18405">
                  <c:v>0.119537</c:v>
                </c:pt>
                <c:pt idx="18406">
                  <c:v>0.11525000000000001</c:v>
                </c:pt>
                <c:pt idx="18407">
                  <c:v>0.110942</c:v>
                </c:pt>
                <c:pt idx="18408">
                  <c:v>0.106616</c:v>
                </c:pt>
                <c:pt idx="18409">
                  <c:v>0.102275</c:v>
                </c:pt>
                <c:pt idx="18410">
                  <c:v>9.7923399999999994E-2</c:v>
                </c:pt>
                <c:pt idx="18411">
                  <c:v>9.3563099999999996E-2</c:v>
                </c:pt>
                <c:pt idx="18412">
                  <c:v>8.9197899999999997E-2</c:v>
                </c:pt>
                <c:pt idx="18413">
                  <c:v>8.4831400000000001E-2</c:v>
                </c:pt>
                <c:pt idx="18414">
                  <c:v>8.04671E-2</c:v>
                </c:pt>
                <c:pt idx="18415">
                  <c:v>7.6106400000000005E-2</c:v>
                </c:pt>
                <c:pt idx="18416">
                  <c:v>7.1749099999999996E-2</c:v>
                </c:pt>
                <c:pt idx="18417">
                  <c:v>6.7400699999999994E-2</c:v>
                </c:pt>
                <c:pt idx="18418">
                  <c:v>6.3068600000000002E-2</c:v>
                </c:pt>
                <c:pt idx="18419">
                  <c:v>5.8755500000000002E-2</c:v>
                </c:pt>
                <c:pt idx="18420">
                  <c:v>5.4463299999999999E-2</c:v>
                </c:pt>
                <c:pt idx="18421">
                  <c:v>5.0195999999999998E-2</c:v>
                </c:pt>
                <c:pt idx="18422">
                  <c:v>4.5958100000000002E-2</c:v>
                </c:pt>
                <c:pt idx="18423">
                  <c:v>4.1753199999999997E-2</c:v>
                </c:pt>
                <c:pt idx="18424">
                  <c:v>3.7584300000000001E-2</c:v>
                </c:pt>
                <c:pt idx="18425">
                  <c:v>3.3453799999999999E-2</c:v>
                </c:pt>
                <c:pt idx="18426">
                  <c:v>2.9364700000000001E-2</c:v>
                </c:pt>
                <c:pt idx="18427">
                  <c:v>2.53198E-2</c:v>
                </c:pt>
                <c:pt idx="18428">
                  <c:v>2.1322199999999999E-2</c:v>
                </c:pt>
                <c:pt idx="18429">
                  <c:v>1.7374799999999999E-2</c:v>
                </c:pt>
                <c:pt idx="18430">
                  <c:v>1.3480499999999999E-2</c:v>
                </c:pt>
                <c:pt idx="18431" formatCode="0.00E+00">
                  <c:v>9.6423299999999993E-3</c:v>
                </c:pt>
                <c:pt idx="18432" formatCode="0.00E+00">
                  <c:v>5.8634100000000003E-3</c:v>
                </c:pt>
                <c:pt idx="18433" formatCode="0.00E+00">
                  <c:v>2.14643E-3</c:v>
                </c:pt>
                <c:pt idx="18434" formatCode="0.00E+00">
                  <c:v>-1.50596E-3</c:v>
                </c:pt>
                <c:pt idx="18435" formatCode="0.00E+00">
                  <c:v>-5.0910900000000004E-3</c:v>
                </c:pt>
                <c:pt idx="18436" formatCode="0.00E+00">
                  <c:v>-8.6065800000000008E-3</c:v>
                </c:pt>
                <c:pt idx="18437">
                  <c:v>-1.20505E-2</c:v>
                </c:pt>
                <c:pt idx="18438">
                  <c:v>-1.54209E-2</c:v>
                </c:pt>
                <c:pt idx="18439">
                  <c:v>-1.8715900000000001E-2</c:v>
                </c:pt>
                <c:pt idx="18440">
                  <c:v>-2.1933600000000001E-2</c:v>
                </c:pt>
                <c:pt idx="18441">
                  <c:v>-2.5071599999999999E-2</c:v>
                </c:pt>
                <c:pt idx="18442">
                  <c:v>-2.8127699999999999E-2</c:v>
                </c:pt>
                <c:pt idx="18443">
                  <c:v>-3.1099700000000001E-2</c:v>
                </c:pt>
                <c:pt idx="18444">
                  <c:v>-3.3986200000000001E-2</c:v>
                </c:pt>
                <c:pt idx="18445">
                  <c:v>-3.67865E-2</c:v>
                </c:pt>
                <c:pt idx="18446">
                  <c:v>-3.9499300000000001E-2</c:v>
                </c:pt>
                <c:pt idx="18447">
                  <c:v>-4.2122800000000002E-2</c:v>
                </c:pt>
                <c:pt idx="18448">
                  <c:v>-4.4654699999999999E-2</c:v>
                </c:pt>
                <c:pt idx="18449">
                  <c:v>-4.7093099999999999E-2</c:v>
                </c:pt>
                <c:pt idx="18450">
                  <c:v>-4.94367E-2</c:v>
                </c:pt>
                <c:pt idx="18451">
                  <c:v>-5.1684599999999997E-2</c:v>
                </c:pt>
                <c:pt idx="18452">
                  <c:v>-5.3835899999999999E-2</c:v>
                </c:pt>
                <c:pt idx="18453">
                  <c:v>-5.5889599999999998E-2</c:v>
                </c:pt>
                <c:pt idx="18454">
                  <c:v>-5.7844899999999998E-2</c:v>
                </c:pt>
                <c:pt idx="18455">
                  <c:v>-5.97011E-2</c:v>
                </c:pt>
                <c:pt idx="18456">
                  <c:v>-6.1457299999999999E-2</c:v>
                </c:pt>
                <c:pt idx="18457">
                  <c:v>-6.3113199999999994E-2</c:v>
                </c:pt>
                <c:pt idx="18458">
                  <c:v>-6.4668799999999999E-2</c:v>
                </c:pt>
                <c:pt idx="18459">
                  <c:v>-6.61244E-2</c:v>
                </c:pt>
                <c:pt idx="18460">
                  <c:v>-6.7479399999999995E-2</c:v>
                </c:pt>
                <c:pt idx="18461">
                  <c:v>-6.8733000000000002E-2</c:v>
                </c:pt>
                <c:pt idx="18462">
                  <c:v>-6.9884600000000005E-2</c:v>
                </c:pt>
                <c:pt idx="18463">
                  <c:v>-7.0933899999999994E-2</c:v>
                </c:pt>
                <c:pt idx="18464">
                  <c:v>-7.1880700000000006E-2</c:v>
                </c:pt>
                <c:pt idx="18465">
                  <c:v>-7.2725600000000001E-2</c:v>
                </c:pt>
                <c:pt idx="18466">
                  <c:v>-7.3469199999999998E-2</c:v>
                </c:pt>
                <c:pt idx="18467">
                  <c:v>-7.4111999999999997E-2</c:v>
                </c:pt>
                <c:pt idx="18468">
                  <c:v>-7.4653999999999998E-2</c:v>
                </c:pt>
                <c:pt idx="18469">
                  <c:v>-7.5095099999999998E-2</c:v>
                </c:pt>
                <c:pt idx="18470">
                  <c:v>-7.5435100000000005E-2</c:v>
                </c:pt>
                <c:pt idx="18471">
                  <c:v>-7.56743E-2</c:v>
                </c:pt>
                <c:pt idx="18472">
                  <c:v>-7.58128E-2</c:v>
                </c:pt>
                <c:pt idx="18473">
                  <c:v>-7.5851100000000005E-2</c:v>
                </c:pt>
                <c:pt idx="18474">
                  <c:v>-7.5790200000000002E-2</c:v>
                </c:pt>
                <c:pt idx="18475">
                  <c:v>-7.5631699999999996E-2</c:v>
                </c:pt>
                <c:pt idx="18476">
                  <c:v>-7.5376700000000005E-2</c:v>
                </c:pt>
                <c:pt idx="18477">
                  <c:v>-7.5025800000000004E-2</c:v>
                </c:pt>
                <c:pt idx="18478">
                  <c:v>-7.4580300000000002E-2</c:v>
                </c:pt>
                <c:pt idx="18479">
                  <c:v>-7.4041399999999993E-2</c:v>
                </c:pt>
                <c:pt idx="18480">
                  <c:v>-7.34099E-2</c:v>
                </c:pt>
                <c:pt idx="18481">
                  <c:v>-7.2686600000000004E-2</c:v>
                </c:pt>
                <c:pt idx="18482">
                  <c:v>-7.1872599999999995E-2</c:v>
                </c:pt>
                <c:pt idx="18483">
                  <c:v>-7.0969699999999997E-2</c:v>
                </c:pt>
                <c:pt idx="18484">
                  <c:v>-6.9979299999999994E-2</c:v>
                </c:pt>
                <c:pt idx="18485">
                  <c:v>-6.8902699999999997E-2</c:v>
                </c:pt>
                <c:pt idx="18486">
                  <c:v>-6.7741200000000001E-2</c:v>
                </c:pt>
                <c:pt idx="18487">
                  <c:v>-6.6495899999999997E-2</c:v>
                </c:pt>
                <c:pt idx="18488">
                  <c:v>-6.5168199999999996E-2</c:v>
                </c:pt>
                <c:pt idx="18489">
                  <c:v>-6.3759899999999994E-2</c:v>
                </c:pt>
                <c:pt idx="18490">
                  <c:v>-6.2273299999999997E-2</c:v>
                </c:pt>
                <c:pt idx="18491">
                  <c:v>-6.0710800000000002E-2</c:v>
                </c:pt>
                <c:pt idx="18492">
                  <c:v>-5.9073599999999997E-2</c:v>
                </c:pt>
                <c:pt idx="18493">
                  <c:v>-5.7362799999999999E-2</c:v>
                </c:pt>
                <c:pt idx="18494">
                  <c:v>-5.5579000000000003E-2</c:v>
                </c:pt>
                <c:pt idx="18495">
                  <c:v>-5.3723699999999999E-2</c:v>
                </c:pt>
                <c:pt idx="18496">
                  <c:v>-5.1799699999999997E-2</c:v>
                </c:pt>
                <c:pt idx="18497">
                  <c:v>-4.9809399999999997E-2</c:v>
                </c:pt>
                <c:pt idx="18498">
                  <c:v>-4.7754999999999999E-2</c:v>
                </c:pt>
                <c:pt idx="18499">
                  <c:v>-4.5638400000000003E-2</c:v>
                </c:pt>
                <c:pt idx="18500">
                  <c:v>-4.3461399999999997E-2</c:v>
                </c:pt>
                <c:pt idx="18501">
                  <c:v>-4.1225999999999999E-2</c:v>
                </c:pt>
                <c:pt idx="18502">
                  <c:v>-3.8934000000000003E-2</c:v>
                </c:pt>
                <c:pt idx="18503">
                  <c:v>-3.6586899999999999E-2</c:v>
                </c:pt>
                <c:pt idx="18504">
                  <c:v>-3.4186000000000001E-2</c:v>
                </c:pt>
                <c:pt idx="18505">
                  <c:v>-3.1733600000000001E-2</c:v>
                </c:pt>
                <c:pt idx="18506">
                  <c:v>-2.92321E-2</c:v>
                </c:pt>
                <c:pt idx="18507">
                  <c:v>-2.6683999999999999E-2</c:v>
                </c:pt>
                <c:pt idx="18508">
                  <c:v>-2.4091399999999999E-2</c:v>
                </c:pt>
                <c:pt idx="18509">
                  <c:v>-2.1456900000000001E-2</c:v>
                </c:pt>
                <c:pt idx="18510">
                  <c:v>-1.87832E-2</c:v>
                </c:pt>
                <c:pt idx="18511">
                  <c:v>-1.6072300000000001E-2</c:v>
                </c:pt>
                <c:pt idx="18512">
                  <c:v>-1.33258E-2</c:v>
                </c:pt>
                <c:pt idx="18513">
                  <c:v>-1.0545300000000001E-2</c:v>
                </c:pt>
                <c:pt idx="18514" formatCode="0.00E+00">
                  <c:v>-7.7327100000000003E-3</c:v>
                </c:pt>
                <c:pt idx="18515" formatCode="0.00E+00">
                  <c:v>-4.8901300000000003E-3</c:v>
                </c:pt>
                <c:pt idx="18516" formatCode="0.00E+00">
                  <c:v>-2.01965E-3</c:v>
                </c:pt>
                <c:pt idx="18517" formatCode="0.00E+00">
                  <c:v>8.7679100000000003E-4</c:v>
                </c:pt>
                <c:pt idx="18518" formatCode="0.00E+00">
                  <c:v>3.79729E-3</c:v>
                </c:pt>
                <c:pt idx="18519" formatCode="0.00E+00">
                  <c:v>6.73962E-3</c:v>
                </c:pt>
                <c:pt idx="18520" formatCode="0.00E+00">
                  <c:v>9.7013599999999992E-3</c:v>
                </c:pt>
                <c:pt idx="18521">
                  <c:v>1.2680200000000001E-2</c:v>
                </c:pt>
                <c:pt idx="18522">
                  <c:v>1.56741E-2</c:v>
                </c:pt>
                <c:pt idx="18523">
                  <c:v>1.8681099999999999E-2</c:v>
                </c:pt>
                <c:pt idx="18524">
                  <c:v>2.1699099999999999E-2</c:v>
                </c:pt>
                <c:pt idx="18525">
                  <c:v>2.4726100000000001E-2</c:v>
                </c:pt>
                <c:pt idx="18526">
                  <c:v>2.776E-2</c:v>
                </c:pt>
                <c:pt idx="18527">
                  <c:v>3.0798099999999998E-2</c:v>
                </c:pt>
                <c:pt idx="18528">
                  <c:v>3.3838399999999998E-2</c:v>
                </c:pt>
                <c:pt idx="18529">
                  <c:v>3.6878800000000003E-2</c:v>
                </c:pt>
                <c:pt idx="18530">
                  <c:v>3.9917099999999997E-2</c:v>
                </c:pt>
                <c:pt idx="18531">
                  <c:v>4.2950799999999997E-2</c:v>
                </c:pt>
                <c:pt idx="18532">
                  <c:v>4.5977799999999999E-2</c:v>
                </c:pt>
                <c:pt idx="18533">
                  <c:v>4.8995700000000003E-2</c:v>
                </c:pt>
                <c:pt idx="18534">
                  <c:v>5.2002600000000003E-2</c:v>
                </c:pt>
                <c:pt idx="18535">
                  <c:v>5.4996400000000001E-2</c:v>
                </c:pt>
                <c:pt idx="18536">
                  <c:v>5.7975199999999998E-2</c:v>
                </c:pt>
                <c:pt idx="18537">
                  <c:v>6.0936999999999998E-2</c:v>
                </c:pt>
                <c:pt idx="18538">
                  <c:v>6.3879400000000003E-2</c:v>
                </c:pt>
                <c:pt idx="18539">
                  <c:v>6.6799899999999995E-2</c:v>
                </c:pt>
                <c:pt idx="18540">
                  <c:v>6.9696300000000003E-2</c:v>
                </c:pt>
                <c:pt idx="18541">
                  <c:v>7.2567099999999995E-2</c:v>
                </c:pt>
                <c:pt idx="18542">
                  <c:v>7.5410599999999994E-2</c:v>
                </c:pt>
                <c:pt idx="18543">
                  <c:v>7.8225299999999998E-2</c:v>
                </c:pt>
                <c:pt idx="18544">
                  <c:v>8.1009300000000006E-2</c:v>
                </c:pt>
                <c:pt idx="18545">
                  <c:v>8.3761000000000002E-2</c:v>
                </c:pt>
                <c:pt idx="18546">
                  <c:v>8.6478600000000003E-2</c:v>
                </c:pt>
                <c:pt idx="18547">
                  <c:v>8.9160000000000003E-2</c:v>
                </c:pt>
                <c:pt idx="18548">
                  <c:v>9.1803800000000005E-2</c:v>
                </c:pt>
                <c:pt idx="18549">
                  <c:v>9.4408199999999998E-2</c:v>
                </c:pt>
                <c:pt idx="18550">
                  <c:v>9.6971399999999999E-2</c:v>
                </c:pt>
                <c:pt idx="18551">
                  <c:v>9.9491300000000005E-2</c:v>
                </c:pt>
                <c:pt idx="18552">
                  <c:v>0.101966</c:v>
                </c:pt>
                <c:pt idx="18553">
                  <c:v>0.104394</c:v>
                </c:pt>
                <c:pt idx="18554">
                  <c:v>0.10677399999999999</c:v>
                </c:pt>
                <c:pt idx="18555">
                  <c:v>0.10910499999999999</c:v>
                </c:pt>
                <c:pt idx="18556">
                  <c:v>0.111385</c:v>
                </c:pt>
                <c:pt idx="18557">
                  <c:v>0.113611</c:v>
                </c:pt>
                <c:pt idx="18558">
                  <c:v>0.115782</c:v>
                </c:pt>
                <c:pt idx="18559">
                  <c:v>0.117896</c:v>
                </c:pt>
                <c:pt idx="18560">
                  <c:v>0.119952</c:v>
                </c:pt>
                <c:pt idx="18561">
                  <c:v>0.121948</c:v>
                </c:pt>
                <c:pt idx="18562">
                  <c:v>0.12388200000000001</c:v>
                </c:pt>
                <c:pt idx="18563">
                  <c:v>0.125753</c:v>
                </c:pt>
                <c:pt idx="18564">
                  <c:v>0.12755900000000001</c:v>
                </c:pt>
                <c:pt idx="18565">
                  <c:v>0.129298</c:v>
                </c:pt>
                <c:pt idx="18566">
                  <c:v>0.13097</c:v>
                </c:pt>
                <c:pt idx="18567">
                  <c:v>0.132572</c:v>
                </c:pt>
                <c:pt idx="18568">
                  <c:v>0.134105</c:v>
                </c:pt>
                <c:pt idx="18569">
                  <c:v>0.13556399999999999</c:v>
                </c:pt>
                <c:pt idx="18570">
                  <c:v>0.13694999999999999</c:v>
                </c:pt>
                <c:pt idx="18571">
                  <c:v>0.13825899999999999</c:v>
                </c:pt>
                <c:pt idx="18572">
                  <c:v>0.139492</c:v>
                </c:pt>
                <c:pt idx="18573">
                  <c:v>0.140648</c:v>
                </c:pt>
                <c:pt idx="18574">
                  <c:v>0.14172499999999999</c:v>
                </c:pt>
                <c:pt idx="18575">
                  <c:v>0.14272299999999999</c:v>
                </c:pt>
                <c:pt idx="18576">
                  <c:v>0.14364099999999999</c:v>
                </c:pt>
                <c:pt idx="18577">
                  <c:v>0.14447699999999999</c:v>
                </c:pt>
                <c:pt idx="18578">
                  <c:v>0.145232</c:v>
                </c:pt>
                <c:pt idx="18579">
                  <c:v>0.145903</c:v>
                </c:pt>
                <c:pt idx="18580">
                  <c:v>0.14649200000000001</c:v>
                </c:pt>
                <c:pt idx="18581">
                  <c:v>0.14699599999999999</c:v>
                </c:pt>
                <c:pt idx="18582">
                  <c:v>0.14741499999999999</c:v>
                </c:pt>
                <c:pt idx="18583">
                  <c:v>0.14774699999999999</c:v>
                </c:pt>
                <c:pt idx="18584">
                  <c:v>0.14799200000000001</c:v>
                </c:pt>
                <c:pt idx="18585">
                  <c:v>0.14815</c:v>
                </c:pt>
                <c:pt idx="18586">
                  <c:v>0.14821799999999999</c:v>
                </c:pt>
                <c:pt idx="18587">
                  <c:v>0.148197</c:v>
                </c:pt>
                <c:pt idx="18588">
                  <c:v>0.14808499999999999</c:v>
                </c:pt>
                <c:pt idx="18589">
                  <c:v>0.14788299999999999</c:v>
                </c:pt>
                <c:pt idx="18590">
                  <c:v>0.147588</c:v>
                </c:pt>
                <c:pt idx="18591">
                  <c:v>0.147201</c:v>
                </c:pt>
                <c:pt idx="18592">
                  <c:v>0.14672099999999999</c:v>
                </c:pt>
                <c:pt idx="18593">
                  <c:v>0.146146</c:v>
                </c:pt>
                <c:pt idx="18594">
                  <c:v>0.145478</c:v>
                </c:pt>
                <c:pt idx="18595">
                  <c:v>0.14471600000000001</c:v>
                </c:pt>
                <c:pt idx="18596">
                  <c:v>0.14385999999999999</c:v>
                </c:pt>
                <c:pt idx="18597">
                  <c:v>0.14291100000000001</c:v>
                </c:pt>
                <c:pt idx="18598">
                  <c:v>0.14186699999999999</c:v>
                </c:pt>
                <c:pt idx="18599">
                  <c:v>0.14072799999999999</c:v>
                </c:pt>
                <c:pt idx="18600">
                  <c:v>0.139492</c:v>
                </c:pt>
                <c:pt idx="18601">
                  <c:v>0.13816100000000001</c:v>
                </c:pt>
                <c:pt idx="18602">
                  <c:v>0.13673299999999999</c:v>
                </c:pt>
                <c:pt idx="18603">
                  <c:v>0.13521</c:v>
                </c:pt>
                <c:pt idx="18604">
                  <c:v>0.13359299999999999</c:v>
                </c:pt>
                <c:pt idx="18605">
                  <c:v>0.131882</c:v>
                </c:pt>
                <c:pt idx="18606">
                  <c:v>0.130077</c:v>
                </c:pt>
                <c:pt idx="18607">
                  <c:v>0.12817999999999999</c:v>
                </c:pt>
                <c:pt idx="18608">
                  <c:v>0.126189</c:v>
                </c:pt>
                <c:pt idx="18609">
                  <c:v>0.12410599999999999</c:v>
                </c:pt>
                <c:pt idx="18610">
                  <c:v>0.121932</c:v>
                </c:pt>
                <c:pt idx="18611">
                  <c:v>0.11966599999999999</c:v>
                </c:pt>
                <c:pt idx="18612">
                  <c:v>0.11731</c:v>
                </c:pt>
                <c:pt idx="18613">
                  <c:v>0.11486300000000001</c:v>
                </c:pt>
                <c:pt idx="18614">
                  <c:v>0.112327</c:v>
                </c:pt>
                <c:pt idx="18615">
                  <c:v>0.10970199999999999</c:v>
                </c:pt>
                <c:pt idx="18616">
                  <c:v>0.10699</c:v>
                </c:pt>
                <c:pt idx="18617">
                  <c:v>0.10419399999999999</c:v>
                </c:pt>
                <c:pt idx="18618">
                  <c:v>0.101313</c:v>
                </c:pt>
                <c:pt idx="18619">
                  <c:v>9.8349500000000006E-2</c:v>
                </c:pt>
                <c:pt idx="18620">
                  <c:v>9.5303799999999994E-2</c:v>
                </c:pt>
                <c:pt idx="18621">
                  <c:v>9.2176599999999997E-2</c:v>
                </c:pt>
                <c:pt idx="18622">
                  <c:v>8.8969199999999998E-2</c:v>
                </c:pt>
                <c:pt idx="18623">
                  <c:v>8.5683400000000007E-2</c:v>
                </c:pt>
                <c:pt idx="18624">
                  <c:v>8.2321500000000006E-2</c:v>
                </c:pt>
                <c:pt idx="18625">
                  <c:v>7.8885300000000005E-2</c:v>
                </c:pt>
                <c:pt idx="18626">
                  <c:v>7.5376399999999996E-2</c:v>
                </c:pt>
                <c:pt idx="18627">
                  <c:v>7.1797399999999997E-2</c:v>
                </c:pt>
                <c:pt idx="18628">
                  <c:v>6.8151400000000001E-2</c:v>
                </c:pt>
                <c:pt idx="18629">
                  <c:v>6.4440600000000001E-2</c:v>
                </c:pt>
                <c:pt idx="18630">
                  <c:v>6.0665700000000003E-2</c:v>
                </c:pt>
                <c:pt idx="18631">
                  <c:v>5.6827299999999997E-2</c:v>
                </c:pt>
                <c:pt idx="18632">
                  <c:v>5.2926399999999998E-2</c:v>
                </c:pt>
                <c:pt idx="18633">
                  <c:v>4.8965000000000002E-2</c:v>
                </c:pt>
                <c:pt idx="18634">
                  <c:v>4.4944600000000001E-2</c:v>
                </c:pt>
                <c:pt idx="18635">
                  <c:v>4.0866699999999999E-2</c:v>
                </c:pt>
                <c:pt idx="18636">
                  <c:v>3.6733700000000001E-2</c:v>
                </c:pt>
                <c:pt idx="18637">
                  <c:v>3.2548500000000001E-2</c:v>
                </c:pt>
                <c:pt idx="18638">
                  <c:v>2.8313899999999999E-2</c:v>
                </c:pt>
                <c:pt idx="18639">
                  <c:v>2.4032499999999998E-2</c:v>
                </c:pt>
                <c:pt idx="18640">
                  <c:v>1.9706499999999998E-2</c:v>
                </c:pt>
                <c:pt idx="18641">
                  <c:v>1.5337399999999999E-2</c:v>
                </c:pt>
                <c:pt idx="18642">
                  <c:v>1.09268E-2</c:v>
                </c:pt>
                <c:pt idx="18643" formatCode="0.00E+00">
                  <c:v>6.47731E-3</c:v>
                </c:pt>
                <c:pt idx="18644" formatCode="0.00E+00">
                  <c:v>1.99242E-3</c:v>
                </c:pt>
                <c:pt idx="18645" formatCode="0.00E+00">
                  <c:v>-2.5242900000000002E-3</c:v>
                </c:pt>
                <c:pt idx="18646" formatCode="0.00E+00">
                  <c:v>-7.0693700000000002E-3</c:v>
                </c:pt>
                <c:pt idx="18647">
                  <c:v>-1.16398E-2</c:v>
                </c:pt>
                <c:pt idx="18648">
                  <c:v>-1.6233500000000001E-2</c:v>
                </c:pt>
                <c:pt idx="18649">
                  <c:v>-2.0849099999999999E-2</c:v>
                </c:pt>
                <c:pt idx="18650">
                  <c:v>-2.5484699999999999E-2</c:v>
                </c:pt>
                <c:pt idx="18651">
                  <c:v>-3.0138100000000001E-2</c:v>
                </c:pt>
                <c:pt idx="18652">
                  <c:v>-3.4805999999999997E-2</c:v>
                </c:pt>
                <c:pt idx="18653">
                  <c:v>-3.9485199999999998E-2</c:v>
                </c:pt>
                <c:pt idx="18654">
                  <c:v>-4.4172099999999999E-2</c:v>
                </c:pt>
                <c:pt idx="18655">
                  <c:v>-4.88624E-2</c:v>
                </c:pt>
                <c:pt idx="18656">
                  <c:v>-5.3551000000000001E-2</c:v>
                </c:pt>
                <c:pt idx="18657">
                  <c:v>-5.8233600000000003E-2</c:v>
                </c:pt>
                <c:pt idx="18658">
                  <c:v>-6.2907299999999999E-2</c:v>
                </c:pt>
                <c:pt idx="18659">
                  <c:v>-6.7568699999999995E-2</c:v>
                </c:pt>
                <c:pt idx="18660">
                  <c:v>-7.2214100000000003E-2</c:v>
                </c:pt>
                <c:pt idx="18661">
                  <c:v>-7.6840699999999998E-2</c:v>
                </c:pt>
                <c:pt idx="18662">
                  <c:v>-8.1445600000000007E-2</c:v>
                </c:pt>
                <c:pt idx="18663">
                  <c:v>-8.6025599999999994E-2</c:v>
                </c:pt>
                <c:pt idx="18664">
                  <c:v>-9.0578699999999998E-2</c:v>
                </c:pt>
                <c:pt idx="18665">
                  <c:v>-9.5104099999999997E-2</c:v>
                </c:pt>
                <c:pt idx="18666">
                  <c:v>-9.9600400000000006E-2</c:v>
                </c:pt>
                <c:pt idx="18667">
                  <c:v>-0.104065</c:v>
                </c:pt>
                <c:pt idx="18668">
                  <c:v>-0.10849399999999999</c:v>
                </c:pt>
                <c:pt idx="18669">
                  <c:v>-0.112885</c:v>
                </c:pt>
                <c:pt idx="18670">
                  <c:v>-0.117229</c:v>
                </c:pt>
                <c:pt idx="18671">
                  <c:v>-0.121518</c:v>
                </c:pt>
                <c:pt idx="18672">
                  <c:v>-0.125753</c:v>
                </c:pt>
                <c:pt idx="18673">
                  <c:v>-0.12993099999999999</c:v>
                </c:pt>
                <c:pt idx="18674">
                  <c:v>-0.13405</c:v>
                </c:pt>
                <c:pt idx="18675">
                  <c:v>-0.13810900000000001</c:v>
                </c:pt>
                <c:pt idx="18676">
                  <c:v>-0.14210400000000001</c:v>
                </c:pt>
                <c:pt idx="18677">
                  <c:v>-0.146033</c:v>
                </c:pt>
                <c:pt idx="18678">
                  <c:v>-0.149895</c:v>
                </c:pt>
                <c:pt idx="18679">
                  <c:v>-0.15368499999999999</c:v>
                </c:pt>
                <c:pt idx="18680">
                  <c:v>-0.15740199999999999</c:v>
                </c:pt>
                <c:pt idx="18681">
                  <c:v>-0.16104199999999999</c:v>
                </c:pt>
                <c:pt idx="18682">
                  <c:v>-0.164602</c:v>
                </c:pt>
                <c:pt idx="18683">
                  <c:v>-0.168077</c:v>
                </c:pt>
                <c:pt idx="18684">
                  <c:v>-0.17146400000000001</c:v>
                </c:pt>
                <c:pt idx="18685">
                  <c:v>-0.174761</c:v>
                </c:pt>
                <c:pt idx="18686">
                  <c:v>-0.17796699999999999</c:v>
                </c:pt>
                <c:pt idx="18687">
                  <c:v>-0.18107899999999999</c:v>
                </c:pt>
                <c:pt idx="18688">
                  <c:v>-0.18409700000000001</c:v>
                </c:pt>
                <c:pt idx="18689">
                  <c:v>-0.18701799999999999</c:v>
                </c:pt>
                <c:pt idx="18690">
                  <c:v>-0.18984000000000001</c:v>
                </c:pt>
                <c:pt idx="18691">
                  <c:v>-0.19256100000000001</c:v>
                </c:pt>
                <c:pt idx="18692">
                  <c:v>-0.19518099999999999</c:v>
                </c:pt>
                <c:pt idx="18693">
                  <c:v>-0.19769600000000001</c:v>
                </c:pt>
                <c:pt idx="18694">
                  <c:v>-0.200102</c:v>
                </c:pt>
                <c:pt idx="18695">
                  <c:v>-0.20239599999999999</c:v>
                </c:pt>
                <c:pt idx="18696">
                  <c:v>-0.20457500000000001</c:v>
                </c:pt>
                <c:pt idx="18697">
                  <c:v>-0.20663599999999999</c:v>
                </c:pt>
                <c:pt idx="18698">
                  <c:v>-0.20857700000000001</c:v>
                </c:pt>
                <c:pt idx="18699">
                  <c:v>-0.210397</c:v>
                </c:pt>
                <c:pt idx="18700">
                  <c:v>-0.21209500000000001</c:v>
                </c:pt>
                <c:pt idx="18701">
                  <c:v>-0.213672</c:v>
                </c:pt>
                <c:pt idx="18702">
                  <c:v>-0.21512899999999999</c:v>
                </c:pt>
                <c:pt idx="18703">
                  <c:v>-0.21646599999999999</c:v>
                </c:pt>
                <c:pt idx="18704">
                  <c:v>-0.21768199999999999</c:v>
                </c:pt>
                <c:pt idx="18705">
                  <c:v>-0.218779</c:v>
                </c:pt>
                <c:pt idx="18706">
                  <c:v>-0.219754</c:v>
                </c:pt>
                <c:pt idx="18707">
                  <c:v>-0.220609</c:v>
                </c:pt>
                <c:pt idx="18708">
                  <c:v>-0.22134300000000001</c:v>
                </c:pt>
                <c:pt idx="18709">
                  <c:v>-0.22195699999999999</c:v>
                </c:pt>
                <c:pt idx="18710">
                  <c:v>-0.22244800000000001</c:v>
                </c:pt>
                <c:pt idx="18711">
                  <c:v>-0.22281200000000001</c:v>
                </c:pt>
                <c:pt idx="18712">
                  <c:v>-0.22304399999999999</c:v>
                </c:pt>
                <c:pt idx="18713">
                  <c:v>-0.22314400000000001</c:v>
                </c:pt>
                <c:pt idx="18714">
                  <c:v>-0.22311500000000001</c:v>
                </c:pt>
                <c:pt idx="18715">
                  <c:v>-0.22295599999999999</c:v>
                </c:pt>
                <c:pt idx="18716">
                  <c:v>-0.22267100000000001</c:v>
                </c:pt>
                <c:pt idx="18717">
                  <c:v>-0.22226299999999999</c:v>
                </c:pt>
                <c:pt idx="18718">
                  <c:v>-0.22173399999999999</c:v>
                </c:pt>
                <c:pt idx="18719">
                  <c:v>-0.221083</c:v>
                </c:pt>
                <c:pt idx="18720">
                  <c:v>-0.220307</c:v>
                </c:pt>
                <c:pt idx="18721">
                  <c:v>-0.21940699999999999</c:v>
                </c:pt>
                <c:pt idx="18722">
                  <c:v>-0.21838399999999999</c:v>
                </c:pt>
                <c:pt idx="18723">
                  <c:v>-0.21724299999999999</c:v>
                </c:pt>
                <c:pt idx="18724">
                  <c:v>-0.21598899999999999</c:v>
                </c:pt>
                <c:pt idx="18725">
                  <c:v>-0.21462400000000001</c:v>
                </c:pt>
                <c:pt idx="18726">
                  <c:v>-0.21314900000000001</c:v>
                </c:pt>
                <c:pt idx="18727">
                  <c:v>-0.21156900000000001</c:v>
                </c:pt>
                <c:pt idx="18728">
                  <c:v>-0.20988399999999999</c:v>
                </c:pt>
                <c:pt idx="18729">
                  <c:v>-0.208089</c:v>
                </c:pt>
                <c:pt idx="18730">
                  <c:v>-0.20618400000000001</c:v>
                </c:pt>
                <c:pt idx="18731">
                  <c:v>-0.20417099999999999</c:v>
                </c:pt>
                <c:pt idx="18732">
                  <c:v>-0.20205200000000001</c:v>
                </c:pt>
                <c:pt idx="18733">
                  <c:v>-0.19982800000000001</c:v>
                </c:pt>
                <c:pt idx="18734">
                  <c:v>-0.19750000000000001</c:v>
                </c:pt>
                <c:pt idx="18735">
                  <c:v>-0.19506699999999999</c:v>
                </c:pt>
                <c:pt idx="18736">
                  <c:v>-0.19253200000000001</c:v>
                </c:pt>
                <c:pt idx="18737">
                  <c:v>-0.18990000000000001</c:v>
                </c:pt>
                <c:pt idx="18738">
                  <c:v>-0.18717900000000001</c:v>
                </c:pt>
                <c:pt idx="18739">
                  <c:v>-0.18437100000000001</c:v>
                </c:pt>
                <c:pt idx="18740">
                  <c:v>-0.18148</c:v>
                </c:pt>
                <c:pt idx="18741">
                  <c:v>-0.178507</c:v>
                </c:pt>
                <c:pt idx="18742">
                  <c:v>-0.175458</c:v>
                </c:pt>
                <c:pt idx="18743">
                  <c:v>-0.17233799999999999</c:v>
                </c:pt>
                <c:pt idx="18744">
                  <c:v>-0.16914999999999999</c:v>
                </c:pt>
                <c:pt idx="18745">
                  <c:v>-0.16589999999999999</c:v>
                </c:pt>
                <c:pt idx="18746">
                  <c:v>-0.16259000000000001</c:v>
                </c:pt>
                <c:pt idx="18747">
                  <c:v>-0.159221</c:v>
                </c:pt>
                <c:pt idx="18748">
                  <c:v>-0.15579599999999999</c:v>
                </c:pt>
                <c:pt idx="18749">
                  <c:v>-0.15231600000000001</c:v>
                </c:pt>
                <c:pt idx="18750">
                  <c:v>-0.148782</c:v>
                </c:pt>
                <c:pt idx="18751">
                  <c:v>-0.14519799999999999</c:v>
                </c:pt>
                <c:pt idx="18752">
                  <c:v>-0.141569</c:v>
                </c:pt>
                <c:pt idx="18753">
                  <c:v>-0.13789599999999999</c:v>
                </c:pt>
                <c:pt idx="18754">
                  <c:v>-0.13418099999999999</c:v>
                </c:pt>
                <c:pt idx="18755">
                  <c:v>-0.13042899999999999</c:v>
                </c:pt>
                <c:pt idx="18756">
                  <c:v>-0.12664600000000001</c:v>
                </c:pt>
                <c:pt idx="18757">
                  <c:v>-0.122836</c:v>
                </c:pt>
                <c:pt idx="18758">
                  <c:v>-0.119004</c:v>
                </c:pt>
                <c:pt idx="18759">
                  <c:v>-0.11515300000000001</c:v>
                </c:pt>
                <c:pt idx="18760">
                  <c:v>-0.111286</c:v>
                </c:pt>
                <c:pt idx="18761">
                  <c:v>-0.107408</c:v>
                </c:pt>
                <c:pt idx="18762">
                  <c:v>-0.103528</c:v>
                </c:pt>
                <c:pt idx="18763">
                  <c:v>-9.9647399999999997E-2</c:v>
                </c:pt>
                <c:pt idx="18764">
                  <c:v>-9.5762299999999995E-2</c:v>
                </c:pt>
                <c:pt idx="18765">
                  <c:v>-9.1871400000000006E-2</c:v>
                </c:pt>
                <c:pt idx="18766">
                  <c:v>-8.7980900000000001E-2</c:v>
                </c:pt>
                <c:pt idx="18767">
                  <c:v>-8.4101400000000007E-2</c:v>
                </c:pt>
                <c:pt idx="18768">
                  <c:v>-8.02427E-2</c:v>
                </c:pt>
                <c:pt idx="18769">
                  <c:v>-7.6411099999999996E-2</c:v>
                </c:pt>
                <c:pt idx="18770">
                  <c:v>-7.26102E-2</c:v>
                </c:pt>
                <c:pt idx="18771">
                  <c:v>-6.8842700000000007E-2</c:v>
                </c:pt>
                <c:pt idx="18772">
                  <c:v>-6.5110899999999999E-2</c:v>
                </c:pt>
                <c:pt idx="18773">
                  <c:v>-6.1417100000000002E-2</c:v>
                </c:pt>
                <c:pt idx="18774">
                  <c:v>-5.7763299999999997E-2</c:v>
                </c:pt>
                <c:pt idx="18775">
                  <c:v>-5.4151900000000003E-2</c:v>
                </c:pt>
                <c:pt idx="18776">
                  <c:v>-5.0587600000000003E-2</c:v>
                </c:pt>
                <c:pt idx="18777">
                  <c:v>-4.7078299999999997E-2</c:v>
                </c:pt>
                <c:pt idx="18778">
                  <c:v>-4.36333E-2</c:v>
                </c:pt>
                <c:pt idx="18779">
                  <c:v>-4.0259000000000003E-2</c:v>
                </c:pt>
                <c:pt idx="18780">
                  <c:v>-3.6958100000000001E-2</c:v>
                </c:pt>
                <c:pt idx="18781">
                  <c:v>-3.3733800000000001E-2</c:v>
                </c:pt>
                <c:pt idx="18782">
                  <c:v>-3.0590699999999998E-2</c:v>
                </c:pt>
                <c:pt idx="18783">
                  <c:v>-2.75315E-2</c:v>
                </c:pt>
                <c:pt idx="18784">
                  <c:v>-2.4557699999999998E-2</c:v>
                </c:pt>
                <c:pt idx="18785">
                  <c:v>-2.1674300000000001E-2</c:v>
                </c:pt>
                <c:pt idx="18786">
                  <c:v>-1.88884E-2</c:v>
                </c:pt>
                <c:pt idx="18787">
                  <c:v>-1.6203700000000001E-2</c:v>
                </c:pt>
                <c:pt idx="18788">
                  <c:v>-1.3620500000000001E-2</c:v>
                </c:pt>
                <c:pt idx="18789">
                  <c:v>-1.1140600000000001E-2</c:v>
                </c:pt>
                <c:pt idx="18790" formatCode="0.00E+00">
                  <c:v>-8.7673500000000001E-3</c:v>
                </c:pt>
                <c:pt idx="18791" formatCode="0.00E+00">
                  <c:v>-6.5029099999999998E-3</c:v>
                </c:pt>
                <c:pt idx="18792" formatCode="0.00E+00">
                  <c:v>-4.3501E-3</c:v>
                </c:pt>
                <c:pt idx="18793" formatCode="0.00E+00">
                  <c:v>-2.31373E-3</c:v>
                </c:pt>
                <c:pt idx="18794" formatCode="0.00E+00">
                  <c:v>-3.9680999999999999E-4</c:v>
                </c:pt>
                <c:pt idx="18795" formatCode="0.00E+00">
                  <c:v>1.40088E-3</c:v>
                </c:pt>
                <c:pt idx="18796" formatCode="0.00E+00">
                  <c:v>3.0780299999999998E-3</c:v>
                </c:pt>
                <c:pt idx="18797" formatCode="0.00E+00">
                  <c:v>4.6296899999999997E-3</c:v>
                </c:pt>
                <c:pt idx="18798" formatCode="0.00E+00">
                  <c:v>6.0513700000000004E-3</c:v>
                </c:pt>
                <c:pt idx="18799" formatCode="0.00E+00">
                  <c:v>7.3404899999999999E-3</c:v>
                </c:pt>
                <c:pt idx="18800" formatCode="0.00E+00">
                  <c:v>8.4942699999999999E-3</c:v>
                </c:pt>
                <c:pt idx="18801" formatCode="0.00E+00">
                  <c:v>9.5085299999999994E-3</c:v>
                </c:pt>
                <c:pt idx="18802">
                  <c:v>1.0379899999999999E-2</c:v>
                </c:pt>
                <c:pt idx="18803">
                  <c:v>1.11094E-2</c:v>
                </c:pt>
                <c:pt idx="18804">
                  <c:v>1.17006E-2</c:v>
                </c:pt>
                <c:pt idx="18805">
                  <c:v>1.21539E-2</c:v>
                </c:pt>
                <c:pt idx="18806">
                  <c:v>1.2464899999999999E-2</c:v>
                </c:pt>
                <c:pt idx="18807">
                  <c:v>1.26292E-2</c:v>
                </c:pt>
                <c:pt idx="18808">
                  <c:v>1.26467E-2</c:v>
                </c:pt>
                <c:pt idx="18809">
                  <c:v>1.25183E-2</c:v>
                </c:pt>
                <c:pt idx="18810">
                  <c:v>1.22416E-2</c:v>
                </c:pt>
                <c:pt idx="18811">
                  <c:v>1.18136E-2</c:v>
                </c:pt>
                <c:pt idx="18812">
                  <c:v>1.12338E-2</c:v>
                </c:pt>
                <c:pt idx="18813">
                  <c:v>1.0504400000000001E-2</c:v>
                </c:pt>
                <c:pt idx="18814" formatCode="0.00E+00">
                  <c:v>9.6274700000000008E-3</c:v>
                </c:pt>
                <c:pt idx="18815" formatCode="0.00E+00">
                  <c:v>8.6034900000000001E-3</c:v>
                </c:pt>
                <c:pt idx="18816" formatCode="0.00E+00">
                  <c:v>7.4319900000000003E-3</c:v>
                </c:pt>
                <c:pt idx="18817" formatCode="0.00E+00">
                  <c:v>6.1145499999999998E-3</c:v>
                </c:pt>
                <c:pt idx="18818" formatCode="0.00E+00">
                  <c:v>4.6547100000000003E-3</c:v>
                </c:pt>
                <c:pt idx="18819" formatCode="0.00E+00">
                  <c:v>3.0547999999999999E-3</c:v>
                </c:pt>
                <c:pt idx="18820" formatCode="0.00E+00">
                  <c:v>1.3131200000000001E-3</c:v>
                </c:pt>
                <c:pt idx="18821" formatCode="0.00E+00">
                  <c:v>-5.7605299999999998E-4</c:v>
                </c:pt>
                <c:pt idx="18822" formatCode="0.00E+00">
                  <c:v>-2.61677E-3</c:v>
                </c:pt>
                <c:pt idx="18823" formatCode="0.00E+00">
                  <c:v>-4.8058700000000003E-3</c:v>
                </c:pt>
                <c:pt idx="18824" formatCode="0.00E+00">
                  <c:v>-7.1359800000000001E-3</c:v>
                </c:pt>
                <c:pt idx="18825" formatCode="0.00E+00">
                  <c:v>-9.6008499999999993E-3</c:v>
                </c:pt>
                <c:pt idx="18826">
                  <c:v>-1.2195599999999999E-2</c:v>
                </c:pt>
                <c:pt idx="18827">
                  <c:v>-1.49155E-2</c:v>
                </c:pt>
                <c:pt idx="18828">
                  <c:v>-1.7755900000000002E-2</c:v>
                </c:pt>
                <c:pt idx="18829">
                  <c:v>-2.07152E-2</c:v>
                </c:pt>
                <c:pt idx="18830">
                  <c:v>-2.37938E-2</c:v>
                </c:pt>
                <c:pt idx="18831">
                  <c:v>-2.69912E-2</c:v>
                </c:pt>
                <c:pt idx="18832">
                  <c:v>-3.0305700000000001E-2</c:v>
                </c:pt>
                <c:pt idx="18833">
                  <c:v>-3.3734800000000002E-2</c:v>
                </c:pt>
                <c:pt idx="18834">
                  <c:v>-3.72761E-2</c:v>
                </c:pt>
                <c:pt idx="18835">
                  <c:v>-4.0927499999999999E-2</c:v>
                </c:pt>
                <c:pt idx="18836">
                  <c:v>-4.4685299999999997E-2</c:v>
                </c:pt>
                <c:pt idx="18837">
                  <c:v>-4.8543799999999998E-2</c:v>
                </c:pt>
                <c:pt idx="18838">
                  <c:v>-5.2496599999999997E-2</c:v>
                </c:pt>
                <c:pt idx="18839">
                  <c:v>-5.65371E-2</c:v>
                </c:pt>
                <c:pt idx="18840">
                  <c:v>-6.0660899999999997E-2</c:v>
                </c:pt>
                <c:pt idx="18841">
                  <c:v>-6.4866400000000005E-2</c:v>
                </c:pt>
                <c:pt idx="18842">
                  <c:v>-6.9152500000000006E-2</c:v>
                </c:pt>
                <c:pt idx="18843">
                  <c:v>-7.35151E-2</c:v>
                </c:pt>
                <c:pt idx="18844">
                  <c:v>-7.7948500000000004E-2</c:v>
                </c:pt>
                <c:pt idx="18845">
                  <c:v>-8.2444000000000003E-2</c:v>
                </c:pt>
                <c:pt idx="18846">
                  <c:v>-8.6990999999999999E-2</c:v>
                </c:pt>
                <c:pt idx="18847">
                  <c:v>-9.1584600000000002E-2</c:v>
                </c:pt>
                <c:pt idx="18848">
                  <c:v>-9.6227300000000002E-2</c:v>
                </c:pt>
                <c:pt idx="18849">
                  <c:v>-0.10091799999999999</c:v>
                </c:pt>
                <c:pt idx="18850">
                  <c:v>-0.105647</c:v>
                </c:pt>
                <c:pt idx="18851">
                  <c:v>-0.110405</c:v>
                </c:pt>
                <c:pt idx="18852">
                  <c:v>-0.115189</c:v>
                </c:pt>
                <c:pt idx="18853">
                  <c:v>-0.11999600000000001</c:v>
                </c:pt>
                <c:pt idx="18854">
                  <c:v>-0.124816</c:v>
                </c:pt>
                <c:pt idx="18855">
                  <c:v>-0.12964800000000001</c:v>
                </c:pt>
                <c:pt idx="18856">
                  <c:v>-0.13449</c:v>
                </c:pt>
                <c:pt idx="18857">
                  <c:v>-0.13933599999999999</c:v>
                </c:pt>
                <c:pt idx="18858">
                  <c:v>-0.144175</c:v>
                </c:pt>
                <c:pt idx="18859">
                  <c:v>-0.14899799999999999</c:v>
                </c:pt>
                <c:pt idx="18860">
                  <c:v>-0.15379799999999999</c:v>
                </c:pt>
                <c:pt idx="18861">
                  <c:v>-0.15857599999999999</c:v>
                </c:pt>
                <c:pt idx="18862">
                  <c:v>-0.16333</c:v>
                </c:pt>
                <c:pt idx="18863">
                  <c:v>-0.16805600000000001</c:v>
                </c:pt>
                <c:pt idx="18864">
                  <c:v>-0.17274600000000001</c:v>
                </c:pt>
                <c:pt idx="18865">
                  <c:v>-0.177397</c:v>
                </c:pt>
                <c:pt idx="18866">
                  <c:v>-0.182006</c:v>
                </c:pt>
                <c:pt idx="18867">
                  <c:v>-0.18657099999999999</c:v>
                </c:pt>
                <c:pt idx="18868">
                  <c:v>-0.19108800000000001</c:v>
                </c:pt>
                <c:pt idx="18869">
                  <c:v>-0.19555700000000001</c:v>
                </c:pt>
                <c:pt idx="18870">
                  <c:v>-0.19997799999999999</c:v>
                </c:pt>
                <c:pt idx="18871">
                  <c:v>-0.204345</c:v>
                </c:pt>
                <c:pt idx="18872">
                  <c:v>-0.208652</c:v>
                </c:pt>
                <c:pt idx="18873">
                  <c:v>-0.212891</c:v>
                </c:pt>
                <c:pt idx="18874">
                  <c:v>-0.217054</c:v>
                </c:pt>
                <c:pt idx="18875">
                  <c:v>-0.221132</c:v>
                </c:pt>
                <c:pt idx="18876">
                  <c:v>-0.22511600000000001</c:v>
                </c:pt>
                <c:pt idx="18877">
                  <c:v>-0.22900400000000001</c:v>
                </c:pt>
                <c:pt idx="18878">
                  <c:v>-0.232795</c:v>
                </c:pt>
                <c:pt idx="18879">
                  <c:v>-0.236486</c:v>
                </c:pt>
                <c:pt idx="18880">
                  <c:v>-0.24007300000000001</c:v>
                </c:pt>
                <c:pt idx="18881">
                  <c:v>-0.24355199999999999</c:v>
                </c:pt>
                <c:pt idx="18882">
                  <c:v>-0.24692</c:v>
                </c:pt>
                <c:pt idx="18883">
                  <c:v>-0.25017600000000001</c:v>
                </c:pt>
                <c:pt idx="18884">
                  <c:v>-0.25331700000000001</c:v>
                </c:pt>
                <c:pt idx="18885">
                  <c:v>-0.25634099999999999</c:v>
                </c:pt>
                <c:pt idx="18886">
                  <c:v>-0.25924900000000001</c:v>
                </c:pt>
                <c:pt idx="18887">
                  <c:v>-0.262046</c:v>
                </c:pt>
                <c:pt idx="18888">
                  <c:v>-0.26473400000000002</c:v>
                </c:pt>
                <c:pt idx="18889">
                  <c:v>-0.26730700000000002</c:v>
                </c:pt>
                <c:pt idx="18890">
                  <c:v>-0.26976099999999997</c:v>
                </c:pt>
                <c:pt idx="18891">
                  <c:v>-0.27209100000000003</c:v>
                </c:pt>
                <c:pt idx="18892">
                  <c:v>-0.27429599999999998</c:v>
                </c:pt>
                <c:pt idx="18893">
                  <c:v>-0.27637499999999998</c:v>
                </c:pt>
                <c:pt idx="18894">
                  <c:v>-0.27833000000000002</c:v>
                </c:pt>
                <c:pt idx="18895">
                  <c:v>-0.28016799999999997</c:v>
                </c:pt>
                <c:pt idx="18896">
                  <c:v>-0.28189399999999998</c:v>
                </c:pt>
                <c:pt idx="18897">
                  <c:v>-0.28350999999999998</c:v>
                </c:pt>
                <c:pt idx="18898">
                  <c:v>-0.28501100000000001</c:v>
                </c:pt>
                <c:pt idx="18899">
                  <c:v>-0.28639599999999998</c:v>
                </c:pt>
                <c:pt idx="18900">
                  <c:v>-0.28766700000000001</c:v>
                </c:pt>
                <c:pt idx="18901">
                  <c:v>-0.288823</c:v>
                </c:pt>
                <c:pt idx="18902">
                  <c:v>-0.28986400000000001</c:v>
                </c:pt>
                <c:pt idx="18903">
                  <c:v>-0.29078799999999999</c:v>
                </c:pt>
                <c:pt idx="18904">
                  <c:v>-0.29159200000000002</c:v>
                </c:pt>
                <c:pt idx="18905">
                  <c:v>-0.29227599999999998</c:v>
                </c:pt>
                <c:pt idx="18906">
                  <c:v>-0.29283900000000002</c:v>
                </c:pt>
                <c:pt idx="18907">
                  <c:v>-0.29328300000000002</c:v>
                </c:pt>
                <c:pt idx="18908">
                  <c:v>-0.29361100000000001</c:v>
                </c:pt>
                <c:pt idx="18909">
                  <c:v>-0.293827</c:v>
                </c:pt>
                <c:pt idx="18910">
                  <c:v>-0.293933</c:v>
                </c:pt>
                <c:pt idx="18911">
                  <c:v>-0.293931</c:v>
                </c:pt>
                <c:pt idx="18912">
                  <c:v>-0.29381800000000002</c:v>
                </c:pt>
                <c:pt idx="18913">
                  <c:v>-0.29359099999999999</c:v>
                </c:pt>
                <c:pt idx="18914">
                  <c:v>-0.29325000000000001</c:v>
                </c:pt>
                <c:pt idx="18915">
                  <c:v>-0.29280200000000001</c:v>
                </c:pt>
                <c:pt idx="18916">
                  <c:v>-0.29224899999999998</c:v>
                </c:pt>
                <c:pt idx="18917">
                  <c:v>-0.29159099999999999</c:v>
                </c:pt>
                <c:pt idx="18918">
                  <c:v>-0.29082599999999997</c:v>
                </c:pt>
                <c:pt idx="18919">
                  <c:v>-0.28995599999999999</c:v>
                </c:pt>
                <c:pt idx="18920">
                  <c:v>-0.28898000000000001</c:v>
                </c:pt>
                <c:pt idx="18921">
                  <c:v>-0.28789799999999999</c:v>
                </c:pt>
                <c:pt idx="18922">
                  <c:v>-0.28671000000000002</c:v>
                </c:pt>
                <c:pt idx="18923">
                  <c:v>-0.28542099999999998</c:v>
                </c:pt>
                <c:pt idx="18924">
                  <c:v>-0.28403499999999998</c:v>
                </c:pt>
                <c:pt idx="18925">
                  <c:v>-0.28255999999999998</c:v>
                </c:pt>
                <c:pt idx="18926">
                  <c:v>-0.28100000000000003</c:v>
                </c:pt>
                <c:pt idx="18927">
                  <c:v>-0.279362</c:v>
                </c:pt>
                <c:pt idx="18928">
                  <c:v>-0.27765299999999998</c:v>
                </c:pt>
                <c:pt idx="18929">
                  <c:v>-0.27587499999999998</c:v>
                </c:pt>
                <c:pt idx="18930">
                  <c:v>-0.27402900000000002</c:v>
                </c:pt>
                <c:pt idx="18931">
                  <c:v>-0.272121</c:v>
                </c:pt>
                <c:pt idx="18932">
                  <c:v>-0.27016400000000002</c:v>
                </c:pt>
                <c:pt idx="18933">
                  <c:v>-0.26816800000000002</c:v>
                </c:pt>
                <c:pt idx="18934">
                  <c:v>-0.26613399999999998</c:v>
                </c:pt>
                <c:pt idx="18935">
                  <c:v>-0.264069</c:v>
                </c:pt>
                <c:pt idx="18936">
                  <c:v>-0.26197999999999999</c:v>
                </c:pt>
                <c:pt idx="18937">
                  <c:v>-0.25987300000000002</c:v>
                </c:pt>
                <c:pt idx="18938">
                  <c:v>-0.25775100000000001</c:v>
                </c:pt>
                <c:pt idx="18939">
                  <c:v>-0.25561699999999998</c:v>
                </c:pt>
                <c:pt idx="18940">
                  <c:v>-0.25347599999999998</c:v>
                </c:pt>
                <c:pt idx="18941">
                  <c:v>-0.251336</c:v>
                </c:pt>
                <c:pt idx="18942">
                  <c:v>-0.24920700000000001</c:v>
                </c:pt>
                <c:pt idx="18943">
                  <c:v>-0.24709400000000001</c:v>
                </c:pt>
                <c:pt idx="18944">
                  <c:v>-0.24499599999999999</c:v>
                </c:pt>
                <c:pt idx="18945">
                  <c:v>-0.24291499999999999</c:v>
                </c:pt>
                <c:pt idx="18946">
                  <c:v>-0.24085699999999999</c:v>
                </c:pt>
                <c:pt idx="18947">
                  <c:v>-0.23882999999999999</c:v>
                </c:pt>
                <c:pt idx="18948">
                  <c:v>-0.23683699999999999</c:v>
                </c:pt>
                <c:pt idx="18949">
                  <c:v>-0.234878</c:v>
                </c:pt>
                <c:pt idx="18950">
                  <c:v>-0.23295299999999999</c:v>
                </c:pt>
                <c:pt idx="18951">
                  <c:v>-0.23106299999999999</c:v>
                </c:pt>
                <c:pt idx="18952">
                  <c:v>-0.229215</c:v>
                </c:pt>
                <c:pt idx="18953">
                  <c:v>-0.227413</c:v>
                </c:pt>
                <c:pt idx="18954">
                  <c:v>-0.22566</c:v>
                </c:pt>
                <c:pt idx="18955">
                  <c:v>-0.22396099999999999</c:v>
                </c:pt>
                <c:pt idx="18956">
                  <c:v>-0.22232099999999999</c:v>
                </c:pt>
                <c:pt idx="18957">
                  <c:v>-0.22073999999999999</c:v>
                </c:pt>
                <c:pt idx="18958">
                  <c:v>-0.21922</c:v>
                </c:pt>
                <c:pt idx="18959">
                  <c:v>-0.21776300000000001</c:v>
                </c:pt>
                <c:pt idx="18960">
                  <c:v>-0.21637300000000001</c:v>
                </c:pt>
                <c:pt idx="18961">
                  <c:v>-0.215054</c:v>
                </c:pt>
                <c:pt idx="18962">
                  <c:v>-0.213811</c:v>
                </c:pt>
                <c:pt idx="18963">
                  <c:v>-0.21265200000000001</c:v>
                </c:pt>
                <c:pt idx="18964">
                  <c:v>-0.21157899999999999</c:v>
                </c:pt>
                <c:pt idx="18965">
                  <c:v>-0.210595</c:v>
                </c:pt>
                <c:pt idx="18966">
                  <c:v>-0.20969499999999999</c:v>
                </c:pt>
                <c:pt idx="18967">
                  <c:v>-0.20887700000000001</c:v>
                </c:pt>
                <c:pt idx="18968">
                  <c:v>-0.20814099999999999</c:v>
                </c:pt>
                <c:pt idx="18969">
                  <c:v>-0.20748800000000001</c:v>
                </c:pt>
                <c:pt idx="18970">
                  <c:v>-0.20690900000000001</c:v>
                </c:pt>
                <c:pt idx="18971">
                  <c:v>-0.20639299999999999</c:v>
                </c:pt>
                <c:pt idx="18972">
                  <c:v>-0.20593900000000001</c:v>
                </c:pt>
                <c:pt idx="18973">
                  <c:v>-0.20555699999999999</c:v>
                </c:pt>
                <c:pt idx="18974">
                  <c:v>-0.20525099999999999</c:v>
                </c:pt>
                <c:pt idx="18975">
                  <c:v>-0.205013</c:v>
                </c:pt>
                <c:pt idx="18976">
                  <c:v>-0.20483699999999999</c:v>
                </c:pt>
                <c:pt idx="18977">
                  <c:v>-0.20472099999999999</c:v>
                </c:pt>
                <c:pt idx="18978">
                  <c:v>-0.20466500000000001</c:v>
                </c:pt>
                <c:pt idx="18979">
                  <c:v>-0.20466999999999999</c:v>
                </c:pt>
                <c:pt idx="18980">
                  <c:v>-0.20474000000000001</c:v>
                </c:pt>
                <c:pt idx="18981">
                  <c:v>-0.20487900000000001</c:v>
                </c:pt>
                <c:pt idx="18982">
                  <c:v>-0.205092</c:v>
                </c:pt>
                <c:pt idx="18983">
                  <c:v>-0.20538100000000001</c:v>
                </c:pt>
                <c:pt idx="18984">
                  <c:v>-0.20574200000000001</c:v>
                </c:pt>
                <c:pt idx="18985">
                  <c:v>-0.20617199999999999</c:v>
                </c:pt>
                <c:pt idx="18986">
                  <c:v>-0.20666599999999999</c:v>
                </c:pt>
                <c:pt idx="18987">
                  <c:v>-0.20722499999999999</c:v>
                </c:pt>
                <c:pt idx="18988">
                  <c:v>-0.207845</c:v>
                </c:pt>
                <c:pt idx="18989">
                  <c:v>-0.20852799999999999</c:v>
                </c:pt>
                <c:pt idx="18990">
                  <c:v>-0.20927999999999999</c:v>
                </c:pt>
                <c:pt idx="18991">
                  <c:v>-0.21010200000000001</c:v>
                </c:pt>
                <c:pt idx="18992">
                  <c:v>-0.21099399999999999</c:v>
                </c:pt>
                <c:pt idx="18993">
                  <c:v>-0.21195800000000001</c:v>
                </c:pt>
                <c:pt idx="18994">
                  <c:v>-0.21299299999999999</c:v>
                </c:pt>
                <c:pt idx="18995">
                  <c:v>-0.21409400000000001</c:v>
                </c:pt>
                <c:pt idx="18996">
                  <c:v>-0.215252</c:v>
                </c:pt>
                <c:pt idx="18997">
                  <c:v>-0.21645900000000001</c:v>
                </c:pt>
                <c:pt idx="18998">
                  <c:v>-0.21770400000000001</c:v>
                </c:pt>
                <c:pt idx="18999">
                  <c:v>-0.21897900000000001</c:v>
                </c:pt>
                <c:pt idx="19000">
                  <c:v>-0.220279</c:v>
                </c:pt>
                <c:pt idx="19001">
                  <c:v>-0.22160099999999999</c:v>
                </c:pt>
                <c:pt idx="19002">
                  <c:v>-0.22294900000000001</c:v>
                </c:pt>
                <c:pt idx="19003">
                  <c:v>-0.224327</c:v>
                </c:pt>
                <c:pt idx="19004">
                  <c:v>-0.22573299999999999</c:v>
                </c:pt>
                <c:pt idx="19005">
                  <c:v>-0.22716</c:v>
                </c:pt>
                <c:pt idx="19006">
                  <c:v>-0.2286</c:v>
                </c:pt>
                <c:pt idx="19007">
                  <c:v>-0.230049</c:v>
                </c:pt>
                <c:pt idx="19008">
                  <c:v>-0.23150000000000001</c:v>
                </c:pt>
                <c:pt idx="19009">
                  <c:v>-0.23294599999999999</c:v>
                </c:pt>
                <c:pt idx="19010">
                  <c:v>-0.23438300000000001</c:v>
                </c:pt>
                <c:pt idx="19011">
                  <c:v>-0.23580200000000001</c:v>
                </c:pt>
                <c:pt idx="19012">
                  <c:v>-0.23719999999999999</c:v>
                </c:pt>
                <c:pt idx="19013">
                  <c:v>-0.23857200000000001</c:v>
                </c:pt>
                <c:pt idx="19014">
                  <c:v>-0.23991299999999999</c:v>
                </c:pt>
                <c:pt idx="19015">
                  <c:v>-0.24121500000000001</c:v>
                </c:pt>
                <c:pt idx="19016">
                  <c:v>-0.24246699999999999</c:v>
                </c:pt>
                <c:pt idx="19017">
                  <c:v>-0.24366199999999999</c:v>
                </c:pt>
                <c:pt idx="19018">
                  <c:v>-0.24479600000000001</c:v>
                </c:pt>
                <c:pt idx="19019">
                  <c:v>-0.24587100000000001</c:v>
                </c:pt>
                <c:pt idx="19020">
                  <c:v>-0.24689</c:v>
                </c:pt>
                <c:pt idx="19021">
                  <c:v>-0.24785499999999999</c:v>
                </c:pt>
                <c:pt idx="19022">
                  <c:v>-0.24876899999999999</c:v>
                </c:pt>
                <c:pt idx="19023">
                  <c:v>-0.24963399999999999</c:v>
                </c:pt>
                <c:pt idx="19024">
                  <c:v>-0.25045099999999998</c:v>
                </c:pt>
                <c:pt idx="19025">
                  <c:v>-0.25122699999999998</c:v>
                </c:pt>
                <c:pt idx="19026">
                  <c:v>-0.25196499999999999</c:v>
                </c:pt>
                <c:pt idx="19027">
                  <c:v>-0.25265799999999999</c:v>
                </c:pt>
                <c:pt idx="19028">
                  <c:v>-0.25329699999999999</c:v>
                </c:pt>
                <c:pt idx="19029">
                  <c:v>-0.25388100000000002</c:v>
                </c:pt>
                <c:pt idx="19030">
                  <c:v>-0.25440699999999999</c:v>
                </c:pt>
                <c:pt idx="19031">
                  <c:v>-0.25487199999999999</c:v>
                </c:pt>
                <c:pt idx="19032">
                  <c:v>-0.25526900000000002</c:v>
                </c:pt>
                <c:pt idx="19033">
                  <c:v>-0.25560100000000002</c:v>
                </c:pt>
                <c:pt idx="19034">
                  <c:v>-0.25587199999999999</c:v>
                </c:pt>
                <c:pt idx="19035">
                  <c:v>-0.25608900000000001</c:v>
                </c:pt>
                <c:pt idx="19036">
                  <c:v>-0.25625700000000001</c:v>
                </c:pt>
                <c:pt idx="19037">
                  <c:v>-0.25637500000000002</c:v>
                </c:pt>
                <c:pt idx="19038">
                  <c:v>-0.256442</c:v>
                </c:pt>
                <c:pt idx="19039">
                  <c:v>-0.25645699999999999</c:v>
                </c:pt>
                <c:pt idx="19040">
                  <c:v>-0.25642300000000001</c:v>
                </c:pt>
                <c:pt idx="19041">
                  <c:v>-0.25633400000000001</c:v>
                </c:pt>
                <c:pt idx="19042">
                  <c:v>-0.25618299999999999</c:v>
                </c:pt>
                <c:pt idx="19043">
                  <c:v>-0.255963</c:v>
                </c:pt>
                <c:pt idx="19044">
                  <c:v>-0.25567299999999998</c:v>
                </c:pt>
                <c:pt idx="19045">
                  <c:v>-0.25531900000000002</c:v>
                </c:pt>
                <c:pt idx="19046">
                  <c:v>-0.254909</c:v>
                </c:pt>
                <c:pt idx="19047">
                  <c:v>-0.25444699999999998</c:v>
                </c:pt>
                <c:pt idx="19048">
                  <c:v>-0.25393300000000002</c:v>
                </c:pt>
                <c:pt idx="19049">
                  <c:v>-0.25336599999999998</c:v>
                </c:pt>
                <c:pt idx="19050">
                  <c:v>-0.25274799999999997</c:v>
                </c:pt>
                <c:pt idx="19051">
                  <c:v>-0.25208199999999997</c:v>
                </c:pt>
                <c:pt idx="19052">
                  <c:v>-0.25136500000000001</c:v>
                </c:pt>
                <c:pt idx="19053">
                  <c:v>-0.25059999999999999</c:v>
                </c:pt>
                <c:pt idx="19054">
                  <c:v>-0.24978900000000001</c:v>
                </c:pt>
                <c:pt idx="19055">
                  <c:v>-0.24893199999999999</c:v>
                </c:pt>
                <c:pt idx="19056">
                  <c:v>-0.248027</c:v>
                </c:pt>
                <c:pt idx="19057">
                  <c:v>-0.24707999999999999</c:v>
                </c:pt>
                <c:pt idx="19058">
                  <c:v>-0.24609800000000001</c:v>
                </c:pt>
                <c:pt idx="19059">
                  <c:v>-0.245084</c:v>
                </c:pt>
                <c:pt idx="19060">
                  <c:v>-0.24404699999999999</c:v>
                </c:pt>
                <c:pt idx="19061">
                  <c:v>-0.24299499999999999</c:v>
                </c:pt>
                <c:pt idx="19062">
                  <c:v>-0.24193799999999999</c:v>
                </c:pt>
                <c:pt idx="19063">
                  <c:v>-0.24088100000000001</c:v>
                </c:pt>
                <c:pt idx="19064">
                  <c:v>-0.23982100000000001</c:v>
                </c:pt>
                <c:pt idx="19065">
                  <c:v>-0.238755</c:v>
                </c:pt>
                <c:pt idx="19066">
                  <c:v>-0.23768400000000001</c:v>
                </c:pt>
                <c:pt idx="19067">
                  <c:v>-0.23661699999999999</c:v>
                </c:pt>
                <c:pt idx="19068">
                  <c:v>-0.235568</c:v>
                </c:pt>
                <c:pt idx="19069">
                  <c:v>-0.23454800000000001</c:v>
                </c:pt>
                <c:pt idx="19070">
                  <c:v>-0.23356099999999999</c:v>
                </c:pt>
                <c:pt idx="19071">
                  <c:v>-0.232603</c:v>
                </c:pt>
                <c:pt idx="19072">
                  <c:v>-0.23167299999999999</c:v>
                </c:pt>
                <c:pt idx="19073">
                  <c:v>-0.230772</c:v>
                </c:pt>
                <c:pt idx="19074">
                  <c:v>-0.229902</c:v>
                </c:pt>
                <c:pt idx="19075">
                  <c:v>-0.22906599999999999</c:v>
                </c:pt>
                <c:pt idx="19076">
                  <c:v>-0.228269</c:v>
                </c:pt>
                <c:pt idx="19077">
                  <c:v>-0.227516</c:v>
                </c:pt>
                <c:pt idx="19078">
                  <c:v>-0.22680500000000001</c:v>
                </c:pt>
                <c:pt idx="19079">
                  <c:v>-0.226136</c:v>
                </c:pt>
                <c:pt idx="19080">
                  <c:v>-0.22550799999999999</c:v>
                </c:pt>
                <c:pt idx="19081">
                  <c:v>-0.22492400000000001</c:v>
                </c:pt>
                <c:pt idx="19082">
                  <c:v>-0.224383</c:v>
                </c:pt>
                <c:pt idx="19083">
                  <c:v>-0.22388</c:v>
                </c:pt>
                <c:pt idx="19084">
                  <c:v>-0.223413</c:v>
                </c:pt>
                <c:pt idx="19085">
                  <c:v>-0.22297800000000001</c:v>
                </c:pt>
                <c:pt idx="19086">
                  <c:v>-0.222583</c:v>
                </c:pt>
                <c:pt idx="19087">
                  <c:v>-0.22223499999999999</c:v>
                </c:pt>
                <c:pt idx="19088">
                  <c:v>-0.221943</c:v>
                </c:pt>
                <c:pt idx="19089">
                  <c:v>-0.22170799999999999</c:v>
                </c:pt>
                <c:pt idx="19090">
                  <c:v>-0.22153100000000001</c:v>
                </c:pt>
                <c:pt idx="19091">
                  <c:v>-0.221411</c:v>
                </c:pt>
                <c:pt idx="19092">
                  <c:v>-0.22134799999999999</c:v>
                </c:pt>
                <c:pt idx="19093">
                  <c:v>-0.22134300000000001</c:v>
                </c:pt>
                <c:pt idx="19094">
                  <c:v>-0.22139400000000001</c:v>
                </c:pt>
                <c:pt idx="19095">
                  <c:v>-0.22150400000000001</c:v>
                </c:pt>
                <c:pt idx="19096">
                  <c:v>-0.22167500000000001</c:v>
                </c:pt>
                <c:pt idx="19097">
                  <c:v>-0.221913</c:v>
                </c:pt>
                <c:pt idx="19098">
                  <c:v>-0.222224</c:v>
                </c:pt>
                <c:pt idx="19099">
                  <c:v>-0.222608</c:v>
                </c:pt>
                <c:pt idx="19100">
                  <c:v>-0.22305900000000001</c:v>
                </c:pt>
                <c:pt idx="19101">
                  <c:v>-0.22357099999999999</c:v>
                </c:pt>
                <c:pt idx="19102">
                  <c:v>-0.224137</c:v>
                </c:pt>
                <c:pt idx="19103">
                  <c:v>-0.22475500000000001</c:v>
                </c:pt>
                <c:pt idx="19104">
                  <c:v>-0.22542300000000001</c:v>
                </c:pt>
                <c:pt idx="19105">
                  <c:v>-0.22614200000000001</c:v>
                </c:pt>
                <c:pt idx="19106">
                  <c:v>-0.226913</c:v>
                </c:pt>
                <c:pt idx="19107">
                  <c:v>-0.227743</c:v>
                </c:pt>
                <c:pt idx="19108">
                  <c:v>-0.228634</c:v>
                </c:pt>
                <c:pt idx="19109">
                  <c:v>-0.22958000000000001</c:v>
                </c:pt>
                <c:pt idx="19110">
                  <c:v>-0.23058000000000001</c:v>
                </c:pt>
                <c:pt idx="19111">
                  <c:v>-0.231631</c:v>
                </c:pt>
                <c:pt idx="19112">
                  <c:v>-0.232734</c:v>
                </c:pt>
                <c:pt idx="19113">
                  <c:v>-0.23388999999999999</c:v>
                </c:pt>
                <c:pt idx="19114">
                  <c:v>-0.235097</c:v>
                </c:pt>
                <c:pt idx="19115">
                  <c:v>-0.23635700000000001</c:v>
                </c:pt>
                <c:pt idx="19116">
                  <c:v>-0.23766499999999999</c:v>
                </c:pt>
                <c:pt idx="19117">
                  <c:v>-0.23902300000000001</c:v>
                </c:pt>
                <c:pt idx="19118">
                  <c:v>-0.24043999999999999</c:v>
                </c:pt>
                <c:pt idx="19119">
                  <c:v>-0.24192</c:v>
                </c:pt>
                <c:pt idx="19120">
                  <c:v>-0.24345800000000001</c:v>
                </c:pt>
                <c:pt idx="19121">
                  <c:v>-0.24504699999999999</c:v>
                </c:pt>
                <c:pt idx="19122">
                  <c:v>-0.24668200000000001</c:v>
                </c:pt>
                <c:pt idx="19123">
                  <c:v>-0.248362</c:v>
                </c:pt>
                <c:pt idx="19124">
                  <c:v>-0.250085</c:v>
                </c:pt>
                <c:pt idx="19125">
                  <c:v>-0.25184600000000001</c:v>
                </c:pt>
                <c:pt idx="19126">
                  <c:v>-0.25364399999999998</c:v>
                </c:pt>
                <c:pt idx="19127">
                  <c:v>-0.25548399999999999</c:v>
                </c:pt>
                <c:pt idx="19128">
                  <c:v>-0.25737199999999999</c:v>
                </c:pt>
                <c:pt idx="19129">
                  <c:v>-0.25930799999999998</c:v>
                </c:pt>
                <c:pt idx="19130">
                  <c:v>-0.26128299999999999</c:v>
                </c:pt>
                <c:pt idx="19131">
                  <c:v>-0.26329000000000002</c:v>
                </c:pt>
                <c:pt idx="19132">
                  <c:v>-0.26533200000000001</c:v>
                </c:pt>
                <c:pt idx="19133">
                  <c:v>-0.267405</c:v>
                </c:pt>
                <c:pt idx="19134">
                  <c:v>-0.26950400000000002</c:v>
                </c:pt>
                <c:pt idx="19135">
                  <c:v>-0.271621</c:v>
                </c:pt>
                <c:pt idx="19136">
                  <c:v>-0.27374999999999999</c:v>
                </c:pt>
                <c:pt idx="19137">
                  <c:v>-0.27588400000000002</c:v>
                </c:pt>
                <c:pt idx="19138">
                  <c:v>-0.27802100000000002</c:v>
                </c:pt>
                <c:pt idx="19139">
                  <c:v>-0.28016099999999999</c:v>
                </c:pt>
                <c:pt idx="19140">
                  <c:v>-0.28230300000000003</c:v>
                </c:pt>
                <c:pt idx="19141">
                  <c:v>-0.28444700000000001</c:v>
                </c:pt>
                <c:pt idx="19142">
                  <c:v>-0.28658899999999998</c:v>
                </c:pt>
                <c:pt idx="19143">
                  <c:v>-0.28872399999999998</c:v>
                </c:pt>
                <c:pt idx="19144">
                  <c:v>-0.29084399999999999</c:v>
                </c:pt>
                <c:pt idx="19145">
                  <c:v>-0.29294199999999998</c:v>
                </c:pt>
                <c:pt idx="19146">
                  <c:v>-0.29500999999999999</c:v>
                </c:pt>
                <c:pt idx="19147">
                  <c:v>-0.29704599999999998</c:v>
                </c:pt>
                <c:pt idx="19148">
                  <c:v>-0.29905100000000001</c:v>
                </c:pt>
                <c:pt idx="19149">
                  <c:v>-0.30102800000000002</c:v>
                </c:pt>
                <c:pt idx="19150">
                  <c:v>-0.30297800000000003</c:v>
                </c:pt>
                <c:pt idx="19151">
                  <c:v>-0.30489500000000003</c:v>
                </c:pt>
                <c:pt idx="19152">
                  <c:v>-0.30677599999999999</c:v>
                </c:pt>
                <c:pt idx="19153">
                  <c:v>-0.30861499999999997</c:v>
                </c:pt>
                <c:pt idx="19154">
                  <c:v>-0.31040699999999999</c:v>
                </c:pt>
                <c:pt idx="19155">
                  <c:v>-0.31215599999999999</c:v>
                </c:pt>
                <c:pt idx="19156">
                  <c:v>-0.313863</c:v>
                </c:pt>
                <c:pt idx="19157">
                  <c:v>-0.31552799999999998</c:v>
                </c:pt>
                <c:pt idx="19158">
                  <c:v>-0.31713999999999998</c:v>
                </c:pt>
                <c:pt idx="19159">
                  <c:v>-0.318693</c:v>
                </c:pt>
                <c:pt idx="19160">
                  <c:v>-0.32017899999999999</c:v>
                </c:pt>
                <c:pt idx="19161">
                  <c:v>-0.32159599999999999</c:v>
                </c:pt>
                <c:pt idx="19162">
                  <c:v>-0.32293899999999998</c:v>
                </c:pt>
                <c:pt idx="19163">
                  <c:v>-0.32421</c:v>
                </c:pt>
                <c:pt idx="19164">
                  <c:v>-0.32541100000000001</c:v>
                </c:pt>
                <c:pt idx="19165">
                  <c:v>-0.32654300000000003</c:v>
                </c:pt>
                <c:pt idx="19166">
                  <c:v>-0.327602</c:v>
                </c:pt>
                <c:pt idx="19167">
                  <c:v>-0.32857900000000001</c:v>
                </c:pt>
                <c:pt idx="19168">
                  <c:v>-0.329461</c:v>
                </c:pt>
                <c:pt idx="19169">
                  <c:v>-0.33022800000000002</c:v>
                </c:pt>
                <c:pt idx="19170">
                  <c:v>-0.33086599999999999</c:v>
                </c:pt>
                <c:pt idx="19171">
                  <c:v>-0.33138200000000001</c:v>
                </c:pt>
                <c:pt idx="19172">
                  <c:v>-0.33179599999999998</c:v>
                </c:pt>
                <c:pt idx="19173">
                  <c:v>-0.33211000000000002</c:v>
                </c:pt>
                <c:pt idx="19174">
                  <c:v>-0.33232</c:v>
                </c:pt>
                <c:pt idx="19175">
                  <c:v>-0.33241999999999999</c:v>
                </c:pt>
                <c:pt idx="19176">
                  <c:v>-0.33240900000000001</c:v>
                </c:pt>
                <c:pt idx="19177">
                  <c:v>-0.33227899999999999</c:v>
                </c:pt>
                <c:pt idx="19178">
                  <c:v>-0.33202399999999999</c:v>
                </c:pt>
                <c:pt idx="19179">
                  <c:v>-0.33164100000000002</c:v>
                </c:pt>
                <c:pt idx="19180">
                  <c:v>-0.33113199999999998</c:v>
                </c:pt>
                <c:pt idx="19181">
                  <c:v>-0.33049899999999999</c:v>
                </c:pt>
                <c:pt idx="19182">
                  <c:v>-0.32973999999999998</c:v>
                </c:pt>
                <c:pt idx="19183">
                  <c:v>-0.32885599999999998</c:v>
                </c:pt>
                <c:pt idx="19184">
                  <c:v>-0.32785199999999998</c:v>
                </c:pt>
                <c:pt idx="19185">
                  <c:v>-0.32673099999999999</c:v>
                </c:pt>
                <c:pt idx="19186">
                  <c:v>-0.32549899999999998</c:v>
                </c:pt>
                <c:pt idx="19187">
                  <c:v>-0.32415500000000003</c:v>
                </c:pt>
                <c:pt idx="19188">
                  <c:v>-0.32269900000000001</c:v>
                </c:pt>
                <c:pt idx="19189">
                  <c:v>-0.32113399999999998</c:v>
                </c:pt>
                <c:pt idx="19190">
                  <c:v>-0.31946000000000002</c:v>
                </c:pt>
                <c:pt idx="19191">
                  <c:v>-0.31767400000000001</c:v>
                </c:pt>
                <c:pt idx="19192">
                  <c:v>-0.315774</c:v>
                </c:pt>
                <c:pt idx="19193">
                  <c:v>-0.31376300000000001</c:v>
                </c:pt>
                <c:pt idx="19194">
                  <c:v>-0.31164500000000001</c:v>
                </c:pt>
                <c:pt idx="19195">
                  <c:v>-0.30941999999999997</c:v>
                </c:pt>
                <c:pt idx="19196">
                  <c:v>-0.30708600000000003</c:v>
                </c:pt>
                <c:pt idx="19197">
                  <c:v>-0.304643</c:v>
                </c:pt>
                <c:pt idx="19198">
                  <c:v>-0.302093</c:v>
                </c:pt>
                <c:pt idx="19199">
                  <c:v>-0.29944500000000002</c:v>
                </c:pt>
                <c:pt idx="19200">
                  <c:v>-0.29670400000000002</c:v>
                </c:pt>
                <c:pt idx="19201">
                  <c:v>-0.293875</c:v>
                </c:pt>
                <c:pt idx="19202">
                  <c:v>-0.29096</c:v>
                </c:pt>
                <c:pt idx="19203">
                  <c:v>-0.28796300000000002</c:v>
                </c:pt>
                <c:pt idx="19204">
                  <c:v>-0.28488799999999997</c:v>
                </c:pt>
                <c:pt idx="19205">
                  <c:v>-0.28173900000000002</c:v>
                </c:pt>
                <c:pt idx="19206">
                  <c:v>-0.27851999999999999</c:v>
                </c:pt>
                <c:pt idx="19207">
                  <c:v>-0.275229</c:v>
                </c:pt>
                <c:pt idx="19208">
                  <c:v>-0.27187</c:v>
                </c:pt>
                <c:pt idx="19209">
                  <c:v>-0.26844499999999999</c:v>
                </c:pt>
                <c:pt idx="19210">
                  <c:v>-0.264957</c:v>
                </c:pt>
                <c:pt idx="19211">
                  <c:v>-0.26140799999999997</c:v>
                </c:pt>
                <c:pt idx="19212">
                  <c:v>-0.25780500000000001</c:v>
                </c:pt>
                <c:pt idx="19213">
                  <c:v>-0.25415700000000002</c:v>
                </c:pt>
                <c:pt idx="19214">
                  <c:v>-0.250467</c:v>
                </c:pt>
                <c:pt idx="19215">
                  <c:v>-0.24674099999999999</c:v>
                </c:pt>
                <c:pt idx="19216">
                  <c:v>-0.24298500000000001</c:v>
                </c:pt>
                <c:pt idx="19217">
                  <c:v>-0.239206</c:v>
                </c:pt>
                <c:pt idx="19218">
                  <c:v>-0.23541100000000001</c:v>
                </c:pt>
                <c:pt idx="19219">
                  <c:v>-0.231603</c:v>
                </c:pt>
                <c:pt idx="19220">
                  <c:v>-0.22778499999999999</c:v>
                </c:pt>
                <c:pt idx="19221">
                  <c:v>-0.223968</c:v>
                </c:pt>
                <c:pt idx="19222">
                  <c:v>-0.220165</c:v>
                </c:pt>
                <c:pt idx="19223">
                  <c:v>-0.21638299999999999</c:v>
                </c:pt>
                <c:pt idx="19224">
                  <c:v>-0.21262</c:v>
                </c:pt>
                <c:pt idx="19225">
                  <c:v>-0.20887900000000001</c:v>
                </c:pt>
                <c:pt idx="19226">
                  <c:v>-0.20515900000000001</c:v>
                </c:pt>
                <c:pt idx="19227">
                  <c:v>-0.201464</c:v>
                </c:pt>
                <c:pt idx="19228">
                  <c:v>-0.197797</c:v>
                </c:pt>
                <c:pt idx="19229">
                  <c:v>-0.19416</c:v>
                </c:pt>
                <c:pt idx="19230">
                  <c:v>-0.19056000000000001</c:v>
                </c:pt>
                <c:pt idx="19231">
                  <c:v>-0.187002</c:v>
                </c:pt>
                <c:pt idx="19232">
                  <c:v>-0.18349499999999999</c:v>
                </c:pt>
                <c:pt idx="19233">
                  <c:v>-0.18004400000000001</c:v>
                </c:pt>
                <c:pt idx="19234">
                  <c:v>-0.17665500000000001</c:v>
                </c:pt>
                <c:pt idx="19235">
                  <c:v>-0.17333399999999999</c:v>
                </c:pt>
                <c:pt idx="19236">
                  <c:v>-0.17008699999999999</c:v>
                </c:pt>
                <c:pt idx="19237">
                  <c:v>-0.16691700000000001</c:v>
                </c:pt>
                <c:pt idx="19238">
                  <c:v>-0.163825</c:v>
                </c:pt>
                <c:pt idx="19239">
                  <c:v>-0.16081100000000001</c:v>
                </c:pt>
                <c:pt idx="19240">
                  <c:v>-0.15787100000000001</c:v>
                </c:pt>
                <c:pt idx="19241">
                  <c:v>-0.155006</c:v>
                </c:pt>
                <c:pt idx="19242">
                  <c:v>-0.15221999999999999</c:v>
                </c:pt>
                <c:pt idx="19243">
                  <c:v>-0.14952399999999999</c:v>
                </c:pt>
                <c:pt idx="19244">
                  <c:v>-0.146925</c:v>
                </c:pt>
                <c:pt idx="19245">
                  <c:v>-0.144426</c:v>
                </c:pt>
                <c:pt idx="19246">
                  <c:v>-0.14202799999999999</c:v>
                </c:pt>
                <c:pt idx="19247">
                  <c:v>-0.13972999999999999</c:v>
                </c:pt>
                <c:pt idx="19248">
                  <c:v>-0.13753299999999999</c:v>
                </c:pt>
                <c:pt idx="19249">
                  <c:v>-0.13544300000000001</c:v>
                </c:pt>
                <c:pt idx="19250">
                  <c:v>-0.133463</c:v>
                </c:pt>
                <c:pt idx="19251">
                  <c:v>-0.13159699999999999</c:v>
                </c:pt>
                <c:pt idx="19252">
                  <c:v>-0.12984699999999999</c:v>
                </c:pt>
                <c:pt idx="19253">
                  <c:v>-0.12821399999999999</c:v>
                </c:pt>
                <c:pt idx="19254">
                  <c:v>-0.12670200000000001</c:v>
                </c:pt>
                <c:pt idx="19255">
                  <c:v>-0.125303</c:v>
                </c:pt>
                <c:pt idx="19256">
                  <c:v>-0.124012</c:v>
                </c:pt>
                <c:pt idx="19257">
                  <c:v>-0.122826</c:v>
                </c:pt>
                <c:pt idx="19258">
                  <c:v>-0.12174500000000001</c:v>
                </c:pt>
                <c:pt idx="19259">
                  <c:v>-0.12077300000000001</c:v>
                </c:pt>
                <c:pt idx="19260">
                  <c:v>-0.119908</c:v>
                </c:pt>
                <c:pt idx="19261">
                  <c:v>-0.119141</c:v>
                </c:pt>
                <c:pt idx="19262">
                  <c:v>-0.118464</c:v>
                </c:pt>
                <c:pt idx="19263">
                  <c:v>-0.117866</c:v>
                </c:pt>
                <c:pt idx="19264">
                  <c:v>-0.117338</c:v>
                </c:pt>
                <c:pt idx="19265">
                  <c:v>-0.116885</c:v>
                </c:pt>
                <c:pt idx="19266">
                  <c:v>-0.11651599999999999</c:v>
                </c:pt>
                <c:pt idx="19267">
                  <c:v>-0.116232</c:v>
                </c:pt>
                <c:pt idx="19268">
                  <c:v>-0.116031</c:v>
                </c:pt>
                <c:pt idx="19269">
                  <c:v>-0.115909</c:v>
                </c:pt>
                <c:pt idx="19270">
                  <c:v>-0.115867</c:v>
                </c:pt>
                <c:pt idx="19271">
                  <c:v>-0.11590300000000001</c:v>
                </c:pt>
                <c:pt idx="19272">
                  <c:v>-0.116012</c:v>
                </c:pt>
                <c:pt idx="19273">
                  <c:v>-0.11619</c:v>
                </c:pt>
                <c:pt idx="19274">
                  <c:v>-0.116437</c:v>
                </c:pt>
                <c:pt idx="19275">
                  <c:v>-0.11675099999999999</c:v>
                </c:pt>
                <c:pt idx="19276">
                  <c:v>-0.117129</c:v>
                </c:pt>
                <c:pt idx="19277">
                  <c:v>-0.11757099999999999</c:v>
                </c:pt>
                <c:pt idx="19278">
                  <c:v>-0.118074</c:v>
                </c:pt>
                <c:pt idx="19279">
                  <c:v>-0.11863</c:v>
                </c:pt>
                <c:pt idx="19280">
                  <c:v>-0.11923300000000001</c:v>
                </c:pt>
                <c:pt idx="19281">
                  <c:v>-0.11988500000000001</c:v>
                </c:pt>
                <c:pt idx="19282">
                  <c:v>-0.120585</c:v>
                </c:pt>
                <c:pt idx="19283">
                  <c:v>-0.121335</c:v>
                </c:pt>
                <c:pt idx="19284">
                  <c:v>-0.122124</c:v>
                </c:pt>
                <c:pt idx="19285">
                  <c:v>-0.122947</c:v>
                </c:pt>
                <c:pt idx="19286">
                  <c:v>-0.123793</c:v>
                </c:pt>
                <c:pt idx="19287">
                  <c:v>-0.124653</c:v>
                </c:pt>
                <c:pt idx="19288">
                  <c:v>-0.12552099999999999</c:v>
                </c:pt>
                <c:pt idx="19289">
                  <c:v>-0.12639500000000001</c:v>
                </c:pt>
                <c:pt idx="19290">
                  <c:v>-0.127272</c:v>
                </c:pt>
                <c:pt idx="19291">
                  <c:v>-0.12814700000000001</c:v>
                </c:pt>
                <c:pt idx="19292">
                  <c:v>-0.12901199999999999</c:v>
                </c:pt>
                <c:pt idx="19293">
                  <c:v>-0.129857</c:v>
                </c:pt>
                <c:pt idx="19294">
                  <c:v>-0.13067100000000001</c:v>
                </c:pt>
                <c:pt idx="19295">
                  <c:v>-0.131438</c:v>
                </c:pt>
                <c:pt idx="19296">
                  <c:v>-0.132156</c:v>
                </c:pt>
                <c:pt idx="19297">
                  <c:v>-0.13283500000000001</c:v>
                </c:pt>
                <c:pt idx="19298">
                  <c:v>-0.13347700000000001</c:v>
                </c:pt>
                <c:pt idx="19299">
                  <c:v>-0.134079</c:v>
                </c:pt>
                <c:pt idx="19300">
                  <c:v>-0.13463800000000001</c:v>
                </c:pt>
                <c:pt idx="19301">
                  <c:v>-0.13515199999999999</c:v>
                </c:pt>
                <c:pt idx="19302">
                  <c:v>-0.13561899999999999</c:v>
                </c:pt>
                <c:pt idx="19303">
                  <c:v>-0.13603599999999999</c:v>
                </c:pt>
                <c:pt idx="19304">
                  <c:v>-0.136403</c:v>
                </c:pt>
                <c:pt idx="19305">
                  <c:v>-0.136715</c:v>
                </c:pt>
                <c:pt idx="19306">
                  <c:v>-0.13696900000000001</c:v>
                </c:pt>
                <c:pt idx="19307">
                  <c:v>-0.13716300000000001</c:v>
                </c:pt>
                <c:pt idx="19308">
                  <c:v>-0.137294</c:v>
                </c:pt>
                <c:pt idx="19309">
                  <c:v>-0.13736100000000001</c:v>
                </c:pt>
                <c:pt idx="19310">
                  <c:v>-0.13736400000000001</c:v>
                </c:pt>
                <c:pt idx="19311">
                  <c:v>-0.13730300000000001</c:v>
                </c:pt>
                <c:pt idx="19312">
                  <c:v>-0.13717499999999999</c:v>
                </c:pt>
                <c:pt idx="19313">
                  <c:v>-0.13698099999999999</c:v>
                </c:pt>
                <c:pt idx="19314">
                  <c:v>-0.13672100000000001</c:v>
                </c:pt>
                <c:pt idx="19315">
                  <c:v>-0.13639499999999999</c:v>
                </c:pt>
                <c:pt idx="19316">
                  <c:v>-0.13600200000000001</c:v>
                </c:pt>
                <c:pt idx="19317">
                  <c:v>-0.13553999999999999</c:v>
                </c:pt>
                <c:pt idx="19318">
                  <c:v>-0.13500599999999999</c:v>
                </c:pt>
                <c:pt idx="19319">
                  <c:v>-0.13439999999999999</c:v>
                </c:pt>
                <c:pt idx="19320">
                  <c:v>-0.133719</c:v>
                </c:pt>
                <c:pt idx="19321">
                  <c:v>-0.132961</c:v>
                </c:pt>
                <c:pt idx="19322">
                  <c:v>-0.132129</c:v>
                </c:pt>
                <c:pt idx="19323">
                  <c:v>-0.13122400000000001</c:v>
                </c:pt>
                <c:pt idx="19324">
                  <c:v>-0.130246</c:v>
                </c:pt>
                <c:pt idx="19325">
                  <c:v>-0.12919800000000001</c:v>
                </c:pt>
                <c:pt idx="19326">
                  <c:v>-0.128081</c:v>
                </c:pt>
                <c:pt idx="19327">
                  <c:v>-0.12689800000000001</c:v>
                </c:pt>
                <c:pt idx="19328">
                  <c:v>-0.12565100000000001</c:v>
                </c:pt>
                <c:pt idx="19329">
                  <c:v>-0.12434199999999999</c:v>
                </c:pt>
                <c:pt idx="19330">
                  <c:v>-0.122974</c:v>
                </c:pt>
                <c:pt idx="19331">
                  <c:v>-0.121549</c:v>
                </c:pt>
                <c:pt idx="19332">
                  <c:v>-0.12007</c:v>
                </c:pt>
                <c:pt idx="19333">
                  <c:v>-0.118538</c:v>
                </c:pt>
                <c:pt idx="19334">
                  <c:v>-0.116955</c:v>
                </c:pt>
                <c:pt idx="19335">
                  <c:v>-0.11532299999999999</c:v>
                </c:pt>
                <c:pt idx="19336">
                  <c:v>-0.11364299999999999</c:v>
                </c:pt>
                <c:pt idx="19337">
                  <c:v>-0.111919</c:v>
                </c:pt>
                <c:pt idx="19338">
                  <c:v>-0.110152</c:v>
                </c:pt>
                <c:pt idx="19339">
                  <c:v>-0.108349</c:v>
                </c:pt>
                <c:pt idx="19340">
                  <c:v>-0.10651099999999999</c:v>
                </c:pt>
                <c:pt idx="19341">
                  <c:v>-0.104646</c:v>
                </c:pt>
                <c:pt idx="19342">
                  <c:v>-0.102756</c:v>
                </c:pt>
                <c:pt idx="19343">
                  <c:v>-0.10084600000000001</c:v>
                </c:pt>
                <c:pt idx="19344">
                  <c:v>-9.8919099999999996E-2</c:v>
                </c:pt>
                <c:pt idx="19345">
                  <c:v>-9.6977800000000003E-2</c:v>
                </c:pt>
                <c:pt idx="19346">
                  <c:v>-9.5026399999999997E-2</c:v>
                </c:pt>
                <c:pt idx="19347">
                  <c:v>-9.3069799999999994E-2</c:v>
                </c:pt>
                <c:pt idx="19348">
                  <c:v>-9.1113100000000002E-2</c:v>
                </c:pt>
                <c:pt idx="19349">
                  <c:v>-8.9160500000000004E-2</c:v>
                </c:pt>
                <c:pt idx="19350">
                  <c:v>-8.7215000000000001E-2</c:v>
                </c:pt>
                <c:pt idx="19351">
                  <c:v>-8.5279099999999997E-2</c:v>
                </c:pt>
                <c:pt idx="19352">
                  <c:v>-8.3356799999999995E-2</c:v>
                </c:pt>
                <c:pt idx="19353">
                  <c:v>-8.1453200000000003E-2</c:v>
                </c:pt>
                <c:pt idx="19354">
                  <c:v>-7.9572199999999996E-2</c:v>
                </c:pt>
                <c:pt idx="19355">
                  <c:v>-7.7715400000000004E-2</c:v>
                </c:pt>
                <c:pt idx="19356">
                  <c:v>-7.5884599999999997E-2</c:v>
                </c:pt>
                <c:pt idx="19357">
                  <c:v>-7.4083700000000002E-2</c:v>
                </c:pt>
                <c:pt idx="19358">
                  <c:v>-7.2317900000000004E-2</c:v>
                </c:pt>
                <c:pt idx="19359">
                  <c:v>-7.0590799999999995E-2</c:v>
                </c:pt>
                <c:pt idx="19360">
                  <c:v>-6.8905099999999997E-2</c:v>
                </c:pt>
                <c:pt idx="19361">
                  <c:v>-6.7264699999999997E-2</c:v>
                </c:pt>
                <c:pt idx="19362">
                  <c:v>-6.56751E-2</c:v>
                </c:pt>
                <c:pt idx="19363">
                  <c:v>-6.4140600000000006E-2</c:v>
                </c:pt>
                <c:pt idx="19364">
                  <c:v>-6.2663200000000002E-2</c:v>
                </c:pt>
                <c:pt idx="19365">
                  <c:v>-6.1244199999999999E-2</c:v>
                </c:pt>
                <c:pt idx="19366">
                  <c:v>-5.9885399999999998E-2</c:v>
                </c:pt>
                <c:pt idx="19367">
                  <c:v>-5.8589200000000001E-2</c:v>
                </c:pt>
                <c:pt idx="19368">
                  <c:v>-5.73585E-2</c:v>
                </c:pt>
                <c:pt idx="19369">
                  <c:v>-5.6196799999999998E-2</c:v>
                </c:pt>
                <c:pt idx="19370">
                  <c:v>-5.5106500000000003E-2</c:v>
                </c:pt>
                <c:pt idx="19371">
                  <c:v>-5.4089199999999997E-2</c:v>
                </c:pt>
                <c:pt idx="19372">
                  <c:v>-5.3146100000000002E-2</c:v>
                </c:pt>
                <c:pt idx="19373">
                  <c:v>-5.2277700000000003E-2</c:v>
                </c:pt>
                <c:pt idx="19374">
                  <c:v>-5.1485299999999998E-2</c:v>
                </c:pt>
                <c:pt idx="19375">
                  <c:v>-5.0770999999999997E-2</c:v>
                </c:pt>
                <c:pt idx="19376">
                  <c:v>-5.0138099999999998E-2</c:v>
                </c:pt>
                <c:pt idx="19377">
                  <c:v>-4.9588399999999998E-2</c:v>
                </c:pt>
                <c:pt idx="19378">
                  <c:v>-4.9122499999999999E-2</c:v>
                </c:pt>
                <c:pt idx="19379">
                  <c:v>-4.8741600000000003E-2</c:v>
                </c:pt>
                <c:pt idx="19380">
                  <c:v>-4.84459E-2</c:v>
                </c:pt>
                <c:pt idx="19381">
                  <c:v>-4.8233600000000001E-2</c:v>
                </c:pt>
                <c:pt idx="19382">
                  <c:v>-4.8104800000000003E-2</c:v>
                </c:pt>
                <c:pt idx="19383">
                  <c:v>-4.8061800000000002E-2</c:v>
                </c:pt>
                <c:pt idx="19384">
                  <c:v>-4.81059E-2</c:v>
                </c:pt>
                <c:pt idx="19385">
                  <c:v>-4.8235599999999997E-2</c:v>
                </c:pt>
                <c:pt idx="19386">
                  <c:v>-4.8447900000000002E-2</c:v>
                </c:pt>
                <c:pt idx="19387">
                  <c:v>-4.8741199999999998E-2</c:v>
                </c:pt>
                <c:pt idx="19388">
                  <c:v>-4.9115199999999998E-2</c:v>
                </c:pt>
                <c:pt idx="19389">
                  <c:v>-4.9568500000000001E-2</c:v>
                </c:pt>
                <c:pt idx="19390">
                  <c:v>-5.0099299999999999E-2</c:v>
                </c:pt>
                <c:pt idx="19391">
                  <c:v>-5.0706099999999997E-2</c:v>
                </c:pt>
                <c:pt idx="19392">
                  <c:v>-5.1388499999999997E-2</c:v>
                </c:pt>
                <c:pt idx="19393">
                  <c:v>-5.2147199999999998E-2</c:v>
                </c:pt>
                <c:pt idx="19394">
                  <c:v>-5.2982500000000002E-2</c:v>
                </c:pt>
                <c:pt idx="19395">
                  <c:v>-5.3893299999999998E-2</c:v>
                </c:pt>
                <c:pt idx="19396">
                  <c:v>-5.4878700000000002E-2</c:v>
                </c:pt>
                <c:pt idx="19397">
                  <c:v>-5.5936399999999997E-2</c:v>
                </c:pt>
                <c:pt idx="19398">
                  <c:v>-5.70634E-2</c:v>
                </c:pt>
                <c:pt idx="19399">
                  <c:v>-5.8256799999999997E-2</c:v>
                </c:pt>
                <c:pt idx="19400">
                  <c:v>-5.9513900000000002E-2</c:v>
                </c:pt>
                <c:pt idx="19401">
                  <c:v>-6.0831799999999998E-2</c:v>
                </c:pt>
                <c:pt idx="19402">
                  <c:v>-6.22068E-2</c:v>
                </c:pt>
                <c:pt idx="19403">
                  <c:v>-6.3635399999999995E-2</c:v>
                </c:pt>
                <c:pt idx="19404">
                  <c:v>-6.5112600000000007E-2</c:v>
                </c:pt>
                <c:pt idx="19405">
                  <c:v>-6.6633499999999998E-2</c:v>
                </c:pt>
                <c:pt idx="19406">
                  <c:v>-6.81953E-2</c:v>
                </c:pt>
                <c:pt idx="19407">
                  <c:v>-6.9796899999999995E-2</c:v>
                </c:pt>
                <c:pt idx="19408">
                  <c:v>-7.1436700000000006E-2</c:v>
                </c:pt>
                <c:pt idx="19409">
                  <c:v>-7.3110999999999995E-2</c:v>
                </c:pt>
                <c:pt idx="19410">
                  <c:v>-7.4815400000000004E-2</c:v>
                </c:pt>
                <c:pt idx="19411">
                  <c:v>-7.6545000000000002E-2</c:v>
                </c:pt>
                <c:pt idx="19412">
                  <c:v>-7.8294299999999997E-2</c:v>
                </c:pt>
                <c:pt idx="19413">
                  <c:v>-8.0059400000000003E-2</c:v>
                </c:pt>
                <c:pt idx="19414">
                  <c:v>-8.1837699999999999E-2</c:v>
                </c:pt>
                <c:pt idx="19415">
                  <c:v>-8.3626000000000006E-2</c:v>
                </c:pt>
                <c:pt idx="19416">
                  <c:v>-8.5419800000000004E-2</c:v>
                </c:pt>
                <c:pt idx="19417">
                  <c:v>-8.7214299999999995E-2</c:v>
                </c:pt>
                <c:pt idx="19418">
                  <c:v>-8.9005100000000004E-2</c:v>
                </c:pt>
                <c:pt idx="19419">
                  <c:v>-9.0788199999999999E-2</c:v>
                </c:pt>
                <c:pt idx="19420">
                  <c:v>-9.2559799999999998E-2</c:v>
                </c:pt>
                <c:pt idx="19421">
                  <c:v>-9.4315499999999997E-2</c:v>
                </c:pt>
                <c:pt idx="19422">
                  <c:v>-9.6051600000000001E-2</c:v>
                </c:pt>
                <c:pt idx="19423">
                  <c:v>-9.7764299999999998E-2</c:v>
                </c:pt>
                <c:pt idx="19424">
                  <c:v>-9.9450899999999995E-2</c:v>
                </c:pt>
                <c:pt idx="19425">
                  <c:v>-0.101108</c:v>
                </c:pt>
                <c:pt idx="19426">
                  <c:v>-0.102733</c:v>
                </c:pt>
                <c:pt idx="19427">
                  <c:v>-0.104321</c:v>
                </c:pt>
                <c:pt idx="19428">
                  <c:v>-0.105869</c:v>
                </c:pt>
                <c:pt idx="19429">
                  <c:v>-0.107373</c:v>
                </c:pt>
                <c:pt idx="19430">
                  <c:v>-0.108831</c:v>
                </c:pt>
                <c:pt idx="19431">
                  <c:v>-0.110238</c:v>
                </c:pt>
                <c:pt idx="19432">
                  <c:v>-0.111591</c:v>
                </c:pt>
                <c:pt idx="19433">
                  <c:v>-0.112885</c:v>
                </c:pt>
                <c:pt idx="19434">
                  <c:v>-0.114119</c:v>
                </c:pt>
                <c:pt idx="19435">
                  <c:v>-0.115288</c:v>
                </c:pt>
                <c:pt idx="19436">
                  <c:v>-0.11638900000000001</c:v>
                </c:pt>
                <c:pt idx="19437">
                  <c:v>-0.117419</c:v>
                </c:pt>
                <c:pt idx="19438">
                  <c:v>-0.118376</c:v>
                </c:pt>
                <c:pt idx="19439">
                  <c:v>-0.119257</c:v>
                </c:pt>
                <c:pt idx="19440">
                  <c:v>-0.12006</c:v>
                </c:pt>
                <c:pt idx="19441">
                  <c:v>-0.120784</c:v>
                </c:pt>
                <c:pt idx="19442">
                  <c:v>-0.121424</c:v>
                </c:pt>
                <c:pt idx="19443">
                  <c:v>-0.121979</c:v>
                </c:pt>
                <c:pt idx="19444">
                  <c:v>-0.122446</c:v>
                </c:pt>
                <c:pt idx="19445">
                  <c:v>-0.122824</c:v>
                </c:pt>
                <c:pt idx="19446">
                  <c:v>-0.123109</c:v>
                </c:pt>
                <c:pt idx="19447">
                  <c:v>-0.12330000000000001</c:v>
                </c:pt>
                <c:pt idx="19448">
                  <c:v>-0.12339700000000001</c:v>
                </c:pt>
                <c:pt idx="19449">
                  <c:v>-0.12339600000000001</c:v>
                </c:pt>
                <c:pt idx="19450">
                  <c:v>-0.123297</c:v>
                </c:pt>
                <c:pt idx="19451">
                  <c:v>-0.123098</c:v>
                </c:pt>
                <c:pt idx="19452">
                  <c:v>-0.12279900000000001</c:v>
                </c:pt>
                <c:pt idx="19453">
                  <c:v>-0.12239999999999999</c:v>
                </c:pt>
                <c:pt idx="19454">
                  <c:v>-0.12189899999999999</c:v>
                </c:pt>
                <c:pt idx="19455">
                  <c:v>-0.121297</c:v>
                </c:pt>
                <c:pt idx="19456">
                  <c:v>-0.120592</c:v>
                </c:pt>
                <c:pt idx="19457">
                  <c:v>-0.119786</c:v>
                </c:pt>
                <c:pt idx="19458">
                  <c:v>-0.118877</c:v>
                </c:pt>
                <c:pt idx="19459">
                  <c:v>-0.117867</c:v>
                </c:pt>
                <c:pt idx="19460">
                  <c:v>-0.116757</c:v>
                </c:pt>
                <c:pt idx="19461">
                  <c:v>-0.115548</c:v>
                </c:pt>
                <c:pt idx="19462">
                  <c:v>-0.11423999999999999</c:v>
                </c:pt>
                <c:pt idx="19463">
                  <c:v>-0.112832</c:v>
                </c:pt>
                <c:pt idx="19464">
                  <c:v>-0.111328</c:v>
                </c:pt>
                <c:pt idx="19465">
                  <c:v>-0.10972999999999999</c:v>
                </c:pt>
                <c:pt idx="19466">
                  <c:v>-0.108039</c:v>
                </c:pt>
                <c:pt idx="19467">
                  <c:v>-0.106256</c:v>
                </c:pt>
                <c:pt idx="19468">
                  <c:v>-0.104384</c:v>
                </c:pt>
                <c:pt idx="19469">
                  <c:v>-0.102424</c:v>
                </c:pt>
                <c:pt idx="19470">
                  <c:v>-0.100378</c:v>
                </c:pt>
                <c:pt idx="19471">
                  <c:v>-9.8249699999999995E-2</c:v>
                </c:pt>
                <c:pt idx="19472">
                  <c:v>-9.6040799999999996E-2</c:v>
                </c:pt>
                <c:pt idx="19473">
                  <c:v>-9.3753900000000001E-2</c:v>
                </c:pt>
                <c:pt idx="19474">
                  <c:v>-9.1391100000000003E-2</c:v>
                </c:pt>
                <c:pt idx="19475">
                  <c:v>-8.8955400000000004E-2</c:v>
                </c:pt>
                <c:pt idx="19476">
                  <c:v>-8.6450399999999997E-2</c:v>
                </c:pt>
                <c:pt idx="19477">
                  <c:v>-8.3878999999999995E-2</c:v>
                </c:pt>
                <c:pt idx="19478">
                  <c:v>-8.12441E-2</c:v>
                </c:pt>
                <c:pt idx="19479">
                  <c:v>-7.8548800000000002E-2</c:v>
                </c:pt>
                <c:pt idx="19480">
                  <c:v>-7.57964E-2</c:v>
                </c:pt>
                <c:pt idx="19481">
                  <c:v>-7.2989899999999996E-2</c:v>
                </c:pt>
                <c:pt idx="19482">
                  <c:v>-7.01325E-2</c:v>
                </c:pt>
                <c:pt idx="19483">
                  <c:v>-6.7228099999999999E-2</c:v>
                </c:pt>
                <c:pt idx="19484">
                  <c:v>-6.4280100000000007E-2</c:v>
                </c:pt>
                <c:pt idx="19485">
                  <c:v>-6.1292600000000003E-2</c:v>
                </c:pt>
                <c:pt idx="19486">
                  <c:v>-5.82692E-2</c:v>
                </c:pt>
                <c:pt idx="19487">
                  <c:v>-5.52138E-2</c:v>
                </c:pt>
                <c:pt idx="19488">
                  <c:v>-5.2130000000000003E-2</c:v>
                </c:pt>
                <c:pt idx="19489">
                  <c:v>-4.9021099999999998E-2</c:v>
                </c:pt>
                <c:pt idx="19490">
                  <c:v>-4.5891099999999997E-2</c:v>
                </c:pt>
                <c:pt idx="19491">
                  <c:v>-4.27441E-2</c:v>
                </c:pt>
                <c:pt idx="19492">
                  <c:v>-3.9584399999999999E-2</c:v>
                </c:pt>
                <c:pt idx="19493">
                  <c:v>-3.6415799999999998E-2</c:v>
                </c:pt>
                <c:pt idx="19494">
                  <c:v>-3.3241699999999999E-2</c:v>
                </c:pt>
                <c:pt idx="19495">
                  <c:v>-3.0066200000000001E-2</c:v>
                </c:pt>
                <c:pt idx="19496">
                  <c:v>-2.6893199999999999E-2</c:v>
                </c:pt>
                <c:pt idx="19497">
                  <c:v>-2.37267E-2</c:v>
                </c:pt>
                <c:pt idx="19498">
                  <c:v>-2.05703E-2</c:v>
                </c:pt>
                <c:pt idx="19499">
                  <c:v>-1.7427600000000001E-2</c:v>
                </c:pt>
                <c:pt idx="19500">
                  <c:v>-1.43027E-2</c:v>
                </c:pt>
                <c:pt idx="19501">
                  <c:v>-1.1199300000000001E-2</c:v>
                </c:pt>
                <c:pt idx="19502" formatCode="0.00E+00">
                  <c:v>-8.1209899999999998E-3</c:v>
                </c:pt>
                <c:pt idx="19503" formatCode="0.00E+00">
                  <c:v>-5.0712700000000001E-3</c:v>
                </c:pt>
                <c:pt idx="19504" formatCode="0.00E+00">
                  <c:v>-2.0536299999999999E-3</c:v>
                </c:pt>
                <c:pt idx="19505" formatCode="0.00E+00">
                  <c:v>9.2854299999999999E-4</c:v>
                </c:pt>
                <c:pt idx="19506" formatCode="0.00E+00">
                  <c:v>3.8719900000000001E-3</c:v>
                </c:pt>
                <c:pt idx="19507" formatCode="0.00E+00">
                  <c:v>6.7729499999999998E-3</c:v>
                </c:pt>
                <c:pt idx="19508" formatCode="0.00E+00">
                  <c:v>9.6272000000000007E-3</c:v>
                </c:pt>
                <c:pt idx="19509">
                  <c:v>1.24311E-2</c:v>
                </c:pt>
                <c:pt idx="19510">
                  <c:v>1.5181500000000001E-2</c:v>
                </c:pt>
                <c:pt idx="19511">
                  <c:v>1.78753E-2</c:v>
                </c:pt>
                <c:pt idx="19512">
                  <c:v>2.0509199999999998E-2</c:v>
                </c:pt>
                <c:pt idx="19513">
                  <c:v>2.3080300000000002E-2</c:v>
                </c:pt>
                <c:pt idx="19514">
                  <c:v>2.5586000000000001E-2</c:v>
                </c:pt>
                <c:pt idx="19515">
                  <c:v>2.8023699999999999E-2</c:v>
                </c:pt>
                <c:pt idx="19516">
                  <c:v>3.03907E-2</c:v>
                </c:pt>
                <c:pt idx="19517">
                  <c:v>3.2684400000000002E-2</c:v>
                </c:pt>
                <c:pt idx="19518">
                  <c:v>3.4902700000000002E-2</c:v>
                </c:pt>
                <c:pt idx="19519">
                  <c:v>3.7043399999999997E-2</c:v>
                </c:pt>
                <c:pt idx="19520">
                  <c:v>3.9104699999999999E-2</c:v>
                </c:pt>
                <c:pt idx="19521">
                  <c:v>4.1084500000000003E-2</c:v>
                </c:pt>
                <c:pt idx="19522">
                  <c:v>4.2980699999999997E-2</c:v>
                </c:pt>
                <c:pt idx="19523">
                  <c:v>4.4791999999999998E-2</c:v>
                </c:pt>
                <c:pt idx="19524">
                  <c:v>4.6517700000000002E-2</c:v>
                </c:pt>
                <c:pt idx="19525">
                  <c:v>4.81568E-2</c:v>
                </c:pt>
                <c:pt idx="19526">
                  <c:v>4.9708000000000002E-2</c:v>
                </c:pt>
                <c:pt idx="19527">
                  <c:v>5.1170500000000001E-2</c:v>
                </c:pt>
                <c:pt idx="19528">
                  <c:v>5.2543600000000003E-2</c:v>
                </c:pt>
                <c:pt idx="19529">
                  <c:v>5.3826899999999997E-2</c:v>
                </c:pt>
                <c:pt idx="19530">
                  <c:v>5.5020100000000002E-2</c:v>
                </c:pt>
                <c:pt idx="19531">
                  <c:v>5.6122699999999998E-2</c:v>
                </c:pt>
                <c:pt idx="19532">
                  <c:v>5.7134699999999997E-2</c:v>
                </c:pt>
                <c:pt idx="19533">
                  <c:v>5.8056200000000002E-2</c:v>
                </c:pt>
                <c:pt idx="19534">
                  <c:v>5.8887399999999999E-2</c:v>
                </c:pt>
                <c:pt idx="19535">
                  <c:v>5.9628899999999999E-2</c:v>
                </c:pt>
                <c:pt idx="19536">
                  <c:v>6.0281300000000003E-2</c:v>
                </c:pt>
                <c:pt idx="19537">
                  <c:v>6.0845299999999998E-2</c:v>
                </c:pt>
                <c:pt idx="19538">
                  <c:v>6.13217E-2</c:v>
                </c:pt>
                <c:pt idx="19539">
                  <c:v>6.1710599999999997E-2</c:v>
                </c:pt>
                <c:pt idx="19540">
                  <c:v>6.20128E-2</c:v>
                </c:pt>
                <c:pt idx="19541">
                  <c:v>6.2229399999999997E-2</c:v>
                </c:pt>
                <c:pt idx="19542">
                  <c:v>6.2361600000000003E-2</c:v>
                </c:pt>
                <c:pt idx="19543">
                  <c:v>6.24107E-2</c:v>
                </c:pt>
                <c:pt idx="19544">
                  <c:v>6.2378299999999998E-2</c:v>
                </c:pt>
                <c:pt idx="19545">
                  <c:v>6.2265899999999999E-2</c:v>
                </c:pt>
                <c:pt idx="19546">
                  <c:v>6.2075199999999997E-2</c:v>
                </c:pt>
                <c:pt idx="19547">
                  <c:v>6.1807800000000003E-2</c:v>
                </c:pt>
                <c:pt idx="19548">
                  <c:v>6.1465899999999997E-2</c:v>
                </c:pt>
                <c:pt idx="19549">
                  <c:v>6.1051500000000002E-2</c:v>
                </c:pt>
                <c:pt idx="19550">
                  <c:v>6.0567099999999999E-2</c:v>
                </c:pt>
                <c:pt idx="19551">
                  <c:v>6.00148E-2</c:v>
                </c:pt>
                <c:pt idx="19552">
                  <c:v>5.9397199999999997E-2</c:v>
                </c:pt>
                <c:pt idx="19553">
                  <c:v>5.8716400000000002E-2</c:v>
                </c:pt>
                <c:pt idx="19554">
                  <c:v>5.7975199999999998E-2</c:v>
                </c:pt>
                <c:pt idx="19555">
                  <c:v>5.7175999999999998E-2</c:v>
                </c:pt>
                <c:pt idx="19556">
                  <c:v>5.6321799999999998E-2</c:v>
                </c:pt>
                <c:pt idx="19557">
                  <c:v>5.5415300000000001E-2</c:v>
                </c:pt>
                <c:pt idx="19558">
                  <c:v>5.4459500000000001E-2</c:v>
                </c:pt>
                <c:pt idx="19559">
                  <c:v>5.3457400000000002E-2</c:v>
                </c:pt>
                <c:pt idx="19560">
                  <c:v>5.2412E-2</c:v>
                </c:pt>
                <c:pt idx="19561">
                  <c:v>5.1326400000000001E-2</c:v>
                </c:pt>
                <c:pt idx="19562">
                  <c:v>5.0203600000000001E-2</c:v>
                </c:pt>
                <c:pt idx="19563">
                  <c:v>4.9046699999999999E-2</c:v>
                </c:pt>
                <c:pt idx="19564">
                  <c:v>4.78588E-2</c:v>
                </c:pt>
                <c:pt idx="19565">
                  <c:v>4.66431E-2</c:v>
                </c:pt>
                <c:pt idx="19566">
                  <c:v>4.5402600000000001E-2</c:v>
                </c:pt>
                <c:pt idx="19567">
                  <c:v>4.4140499999999999E-2</c:v>
                </c:pt>
                <c:pt idx="19568">
                  <c:v>4.2860000000000002E-2</c:v>
                </c:pt>
                <c:pt idx="19569">
                  <c:v>4.1564299999999998E-2</c:v>
                </c:pt>
                <c:pt idx="19570">
                  <c:v>4.0256500000000001E-2</c:v>
                </c:pt>
                <c:pt idx="19571">
                  <c:v>3.8939799999999997E-2</c:v>
                </c:pt>
                <c:pt idx="19572">
                  <c:v>3.7617299999999999E-2</c:v>
                </c:pt>
                <c:pt idx="19573">
                  <c:v>3.6291999999999998E-2</c:v>
                </c:pt>
                <c:pt idx="19574">
                  <c:v>3.4967100000000001E-2</c:v>
                </c:pt>
                <c:pt idx="19575">
                  <c:v>3.3645599999999998E-2</c:v>
                </c:pt>
                <c:pt idx="19576">
                  <c:v>3.2330499999999998E-2</c:v>
                </c:pt>
                <c:pt idx="19577">
                  <c:v>3.1024800000000002E-2</c:v>
                </c:pt>
                <c:pt idx="19578">
                  <c:v>2.97311E-2</c:v>
                </c:pt>
                <c:pt idx="19579">
                  <c:v>2.8452600000000002E-2</c:v>
                </c:pt>
                <c:pt idx="19580">
                  <c:v>2.7191699999999999E-2</c:v>
                </c:pt>
                <c:pt idx="19581">
                  <c:v>2.5951200000000001E-2</c:v>
                </c:pt>
                <c:pt idx="19582">
                  <c:v>2.4733600000000001E-2</c:v>
                </c:pt>
                <c:pt idx="19583">
                  <c:v>2.3541200000000002E-2</c:v>
                </c:pt>
                <c:pt idx="19584">
                  <c:v>2.2376500000000001E-2</c:v>
                </c:pt>
                <c:pt idx="19585">
                  <c:v>2.1241800000000002E-2</c:v>
                </c:pt>
                <c:pt idx="19586">
                  <c:v>2.0139299999999999E-2</c:v>
                </c:pt>
                <c:pt idx="19587">
                  <c:v>1.90712E-2</c:v>
                </c:pt>
                <c:pt idx="19588">
                  <c:v>1.8039300000000001E-2</c:v>
                </c:pt>
                <c:pt idx="19589">
                  <c:v>1.7045500000000002E-2</c:v>
                </c:pt>
                <c:pt idx="19590">
                  <c:v>1.6091500000000002E-2</c:v>
                </c:pt>
                <c:pt idx="19591">
                  <c:v>1.5179E-2</c:v>
                </c:pt>
                <c:pt idx="19592">
                  <c:v>1.43094E-2</c:v>
                </c:pt>
                <c:pt idx="19593">
                  <c:v>1.34842E-2</c:v>
                </c:pt>
                <c:pt idx="19594">
                  <c:v>1.27048E-2</c:v>
                </c:pt>
                <c:pt idx="19595">
                  <c:v>1.1972200000000001E-2</c:v>
                </c:pt>
                <c:pt idx="19596">
                  <c:v>1.12873E-2</c:v>
                </c:pt>
                <c:pt idx="19597">
                  <c:v>1.06511E-2</c:v>
                </c:pt>
                <c:pt idx="19598">
                  <c:v>1.0064200000000001E-2</c:v>
                </c:pt>
                <c:pt idx="19599" formatCode="0.00E+00">
                  <c:v>9.5276000000000007E-3</c:v>
                </c:pt>
                <c:pt idx="19600" formatCode="0.00E+00">
                  <c:v>9.0417899999999992E-3</c:v>
                </c:pt>
                <c:pt idx="19601" formatCode="0.00E+00">
                  <c:v>8.6071700000000008E-3</c:v>
                </c:pt>
                <c:pt idx="19602" formatCode="0.00E+00">
                  <c:v>8.2239300000000008E-3</c:v>
                </c:pt>
                <c:pt idx="19603" formatCode="0.00E+00">
                  <c:v>7.8920799999999992E-3</c:v>
                </c:pt>
                <c:pt idx="19604" formatCode="0.00E+00">
                  <c:v>7.6115599999999999E-3</c:v>
                </c:pt>
                <c:pt idx="19605" formatCode="0.00E+00">
                  <c:v>7.3821900000000003E-3</c:v>
                </c:pt>
                <c:pt idx="19606" formatCode="0.00E+00">
                  <c:v>7.2036399999999999E-3</c:v>
                </c:pt>
                <c:pt idx="19607" formatCode="0.00E+00">
                  <c:v>7.0754800000000003E-3</c:v>
                </c:pt>
                <c:pt idx="19608" formatCode="0.00E+00">
                  <c:v>6.9971399999999998E-3</c:v>
                </c:pt>
                <c:pt idx="19609" formatCode="0.00E+00">
                  <c:v>6.9679700000000004E-3</c:v>
                </c:pt>
                <c:pt idx="19610" formatCode="0.00E+00">
                  <c:v>6.98718E-3</c:v>
                </c:pt>
                <c:pt idx="19611" formatCode="0.00E+00">
                  <c:v>7.0537999999999998E-3</c:v>
                </c:pt>
                <c:pt idx="19612" formatCode="0.00E+00">
                  <c:v>7.1666899999999999E-3</c:v>
                </c:pt>
                <c:pt idx="19613" formatCode="0.00E+00">
                  <c:v>7.3246199999999996E-3</c:v>
                </c:pt>
                <c:pt idx="19614" formatCode="0.00E+00">
                  <c:v>7.5263099999999996E-3</c:v>
                </c:pt>
                <c:pt idx="19615" formatCode="0.00E+00">
                  <c:v>7.7703E-3</c:v>
                </c:pt>
                <c:pt idx="19616" formatCode="0.00E+00">
                  <c:v>8.05495E-3</c:v>
                </c:pt>
                <c:pt idx="19617" formatCode="0.00E+00">
                  <c:v>8.3785600000000002E-3</c:v>
                </c:pt>
                <c:pt idx="19618" formatCode="0.00E+00">
                  <c:v>8.7393499999999999E-3</c:v>
                </c:pt>
                <c:pt idx="19619" formatCode="0.00E+00">
                  <c:v>9.1354699999999997E-3</c:v>
                </c:pt>
                <c:pt idx="19620" formatCode="0.00E+00">
                  <c:v>9.5650100000000005E-3</c:v>
                </c:pt>
                <c:pt idx="19621">
                  <c:v>1.0025900000000001E-2</c:v>
                </c:pt>
                <c:pt idx="19622">
                  <c:v>1.0515999999999999E-2</c:v>
                </c:pt>
                <c:pt idx="19623">
                  <c:v>1.10332E-2</c:v>
                </c:pt>
                <c:pt idx="19624">
                  <c:v>1.15751E-2</c:v>
                </c:pt>
                <c:pt idx="19625">
                  <c:v>1.2139499999999999E-2</c:v>
                </c:pt>
                <c:pt idx="19626">
                  <c:v>1.2723699999999999E-2</c:v>
                </c:pt>
                <c:pt idx="19627">
                  <c:v>1.3325399999999999E-2</c:v>
                </c:pt>
                <c:pt idx="19628">
                  <c:v>1.39419E-2</c:v>
                </c:pt>
                <c:pt idx="19629">
                  <c:v>1.45708E-2</c:v>
                </c:pt>
                <c:pt idx="19630">
                  <c:v>1.52094E-2</c:v>
                </c:pt>
                <c:pt idx="19631">
                  <c:v>1.5855000000000001E-2</c:v>
                </c:pt>
                <c:pt idx="19632">
                  <c:v>1.6505100000000002E-2</c:v>
                </c:pt>
                <c:pt idx="19633">
                  <c:v>1.7156600000000001E-2</c:v>
                </c:pt>
                <c:pt idx="19634">
                  <c:v>1.7806900000000001E-2</c:v>
                </c:pt>
                <c:pt idx="19635">
                  <c:v>1.8453199999999999E-2</c:v>
                </c:pt>
                <c:pt idx="19636">
                  <c:v>1.9092700000000001E-2</c:v>
                </c:pt>
                <c:pt idx="19637">
                  <c:v>1.97226E-2</c:v>
                </c:pt>
                <c:pt idx="19638">
                  <c:v>2.03401E-2</c:v>
                </c:pt>
                <c:pt idx="19639">
                  <c:v>2.09424E-2</c:v>
                </c:pt>
                <c:pt idx="19640">
                  <c:v>2.1526699999999999E-2</c:v>
                </c:pt>
                <c:pt idx="19641">
                  <c:v>2.2090200000000001E-2</c:v>
                </c:pt>
                <c:pt idx="19642">
                  <c:v>2.2630399999999998E-2</c:v>
                </c:pt>
                <c:pt idx="19643">
                  <c:v>2.3144499999999998E-2</c:v>
                </c:pt>
                <c:pt idx="19644">
                  <c:v>2.36297E-2</c:v>
                </c:pt>
                <c:pt idx="19645">
                  <c:v>2.40836E-2</c:v>
                </c:pt>
                <c:pt idx="19646">
                  <c:v>2.4503400000000002E-2</c:v>
                </c:pt>
                <c:pt idx="19647">
                  <c:v>2.48869E-2</c:v>
                </c:pt>
                <c:pt idx="19648">
                  <c:v>2.52316E-2</c:v>
                </c:pt>
                <c:pt idx="19649">
                  <c:v>2.5535200000000001E-2</c:v>
                </c:pt>
                <c:pt idx="19650">
                  <c:v>2.5795599999999998E-2</c:v>
                </c:pt>
                <c:pt idx="19651">
                  <c:v>2.6010399999999999E-2</c:v>
                </c:pt>
                <c:pt idx="19652">
                  <c:v>2.6177599999999999E-2</c:v>
                </c:pt>
                <c:pt idx="19653">
                  <c:v>2.6295200000000001E-2</c:v>
                </c:pt>
                <c:pt idx="19654">
                  <c:v>2.6361300000000001E-2</c:v>
                </c:pt>
                <c:pt idx="19655">
                  <c:v>2.6374100000000001E-2</c:v>
                </c:pt>
                <c:pt idx="19656">
                  <c:v>2.6331799999999999E-2</c:v>
                </c:pt>
                <c:pt idx="19657">
                  <c:v>2.6232700000000001E-2</c:v>
                </c:pt>
                <c:pt idx="19658">
                  <c:v>2.6075399999999999E-2</c:v>
                </c:pt>
                <c:pt idx="19659">
                  <c:v>2.58585E-2</c:v>
                </c:pt>
                <c:pt idx="19660">
                  <c:v>2.5580700000000001E-2</c:v>
                </c:pt>
                <c:pt idx="19661">
                  <c:v>2.52409E-2</c:v>
                </c:pt>
                <c:pt idx="19662">
                  <c:v>2.4838099999999998E-2</c:v>
                </c:pt>
                <c:pt idx="19663">
                  <c:v>2.4371400000000001E-2</c:v>
                </c:pt>
                <c:pt idx="19664">
                  <c:v>2.3840199999999999E-2</c:v>
                </c:pt>
                <c:pt idx="19665">
                  <c:v>2.3243699999999999E-2</c:v>
                </c:pt>
                <c:pt idx="19666">
                  <c:v>2.2581500000000001E-2</c:v>
                </c:pt>
                <c:pt idx="19667">
                  <c:v>2.1853399999999999E-2</c:v>
                </c:pt>
                <c:pt idx="19668">
                  <c:v>2.1058899999999998E-2</c:v>
                </c:pt>
                <c:pt idx="19669">
                  <c:v>2.0198000000000001E-2</c:v>
                </c:pt>
                <c:pt idx="19670">
                  <c:v>1.9270800000000001E-2</c:v>
                </c:pt>
                <c:pt idx="19671">
                  <c:v>1.8277600000000001E-2</c:v>
                </c:pt>
                <c:pt idx="19672">
                  <c:v>1.72187E-2</c:v>
                </c:pt>
                <c:pt idx="19673">
                  <c:v>1.6094500000000001E-2</c:v>
                </c:pt>
                <c:pt idx="19674">
                  <c:v>1.49059E-2</c:v>
                </c:pt>
                <c:pt idx="19675">
                  <c:v>1.36536E-2</c:v>
                </c:pt>
                <c:pt idx="19676">
                  <c:v>1.2338500000000001E-2</c:v>
                </c:pt>
                <c:pt idx="19677">
                  <c:v>1.09617E-2</c:v>
                </c:pt>
                <c:pt idx="19678" formatCode="0.00E+00">
                  <c:v>9.5245899999999994E-3</c:v>
                </c:pt>
                <c:pt idx="19679" formatCode="0.00E+00">
                  <c:v>8.0284099999999997E-3</c:v>
                </c:pt>
                <c:pt idx="19680" formatCode="0.00E+00">
                  <c:v>6.4747299999999997E-3</c:v>
                </c:pt>
                <c:pt idx="19681" formatCode="0.00E+00">
                  <c:v>4.8652299999999999E-3</c:v>
                </c:pt>
                <c:pt idx="19682" formatCode="0.00E+00">
                  <c:v>3.20171E-3</c:v>
                </c:pt>
                <c:pt idx="19683" formatCode="0.00E+00">
                  <c:v>1.4860800000000001E-3</c:v>
                </c:pt>
                <c:pt idx="19684" formatCode="0.00E+00">
                  <c:v>-2.7964800000000002E-4</c:v>
                </c:pt>
                <c:pt idx="19685" formatCode="0.00E+00">
                  <c:v>-2.0932799999999999E-3</c:v>
                </c:pt>
                <c:pt idx="19686" formatCode="0.00E+00">
                  <c:v>-3.9525300000000001E-3</c:v>
                </c:pt>
                <c:pt idx="19687" formatCode="0.00E+00">
                  <c:v>-5.8549600000000002E-3</c:v>
                </c:pt>
                <c:pt idx="19688" formatCode="0.00E+00">
                  <c:v>-7.7981200000000004E-3</c:v>
                </c:pt>
                <c:pt idx="19689" formatCode="0.00E+00">
                  <c:v>-9.7794300000000004E-3</c:v>
                </c:pt>
                <c:pt idx="19690">
                  <c:v>-1.17962E-2</c:v>
                </c:pt>
                <c:pt idx="19691">
                  <c:v>-1.3845400000000001E-2</c:v>
                </c:pt>
                <c:pt idx="19692">
                  <c:v>-1.5924199999999999E-2</c:v>
                </c:pt>
                <c:pt idx="19693">
                  <c:v>-1.80296E-2</c:v>
                </c:pt>
                <c:pt idx="19694">
                  <c:v>-2.01584E-2</c:v>
                </c:pt>
                <c:pt idx="19695">
                  <c:v>-2.2307400000000002E-2</c:v>
                </c:pt>
                <c:pt idx="19696">
                  <c:v>-2.44733E-2</c:v>
                </c:pt>
                <c:pt idx="19697">
                  <c:v>-2.6652800000000001E-2</c:v>
                </c:pt>
                <c:pt idx="19698">
                  <c:v>-2.8842300000000001E-2</c:v>
                </c:pt>
                <c:pt idx="19699">
                  <c:v>-3.10385E-2</c:v>
                </c:pt>
                <c:pt idx="19700">
                  <c:v>-3.3237700000000002E-2</c:v>
                </c:pt>
                <c:pt idx="19701">
                  <c:v>-3.5436299999999997E-2</c:v>
                </c:pt>
                <c:pt idx="19702">
                  <c:v>-3.7630700000000003E-2</c:v>
                </c:pt>
                <c:pt idx="19703">
                  <c:v>-3.9817199999999997E-2</c:v>
                </c:pt>
                <c:pt idx="19704">
                  <c:v>-4.19922E-2</c:v>
                </c:pt>
                <c:pt idx="19705">
                  <c:v>-4.4151900000000001E-2</c:v>
                </c:pt>
                <c:pt idx="19706">
                  <c:v>-4.6292600000000003E-2</c:v>
                </c:pt>
                <c:pt idx="19707">
                  <c:v>-4.8410599999999998E-2</c:v>
                </c:pt>
                <c:pt idx="19708">
                  <c:v>-5.0502100000000001E-2</c:v>
                </c:pt>
                <c:pt idx="19709">
                  <c:v>-5.2563400000000003E-2</c:v>
                </c:pt>
                <c:pt idx="19710">
                  <c:v>-5.4590800000000002E-2</c:v>
                </c:pt>
                <c:pt idx="19711">
                  <c:v>-5.6580499999999999E-2</c:v>
                </c:pt>
                <c:pt idx="19712">
                  <c:v>-5.8528799999999999E-2</c:v>
                </c:pt>
                <c:pt idx="19713">
                  <c:v>-6.0432E-2</c:v>
                </c:pt>
                <c:pt idx="19714">
                  <c:v>-6.2286500000000002E-2</c:v>
                </c:pt>
                <c:pt idx="19715">
                  <c:v>-6.4088699999999998E-2</c:v>
                </c:pt>
                <c:pt idx="19716">
                  <c:v>-6.5835099999999994E-2</c:v>
                </c:pt>
                <c:pt idx="19717">
                  <c:v>-6.7522200000000004E-2</c:v>
                </c:pt>
                <c:pt idx="19718">
                  <c:v>-6.9146600000000003E-2</c:v>
                </c:pt>
                <c:pt idx="19719">
                  <c:v>-7.0705000000000004E-2</c:v>
                </c:pt>
                <c:pt idx="19720">
                  <c:v>-7.2194099999999997E-2</c:v>
                </c:pt>
                <c:pt idx="19721">
                  <c:v>-7.3610700000000001E-2</c:v>
                </c:pt>
                <c:pt idx="19722">
                  <c:v>-7.4951799999999999E-2</c:v>
                </c:pt>
                <c:pt idx="19723">
                  <c:v>-7.6214500000000004E-2</c:v>
                </c:pt>
                <c:pt idx="19724">
                  <c:v>-7.7395800000000001E-2</c:v>
                </c:pt>
                <c:pt idx="19725">
                  <c:v>-7.8492900000000004E-2</c:v>
                </c:pt>
                <c:pt idx="19726">
                  <c:v>-7.9503199999999996E-2</c:v>
                </c:pt>
                <c:pt idx="19727">
                  <c:v>-8.0424099999999998E-2</c:v>
                </c:pt>
                <c:pt idx="19728">
                  <c:v>-8.1253300000000001E-2</c:v>
                </c:pt>
                <c:pt idx="19729">
                  <c:v>-8.19883E-2</c:v>
                </c:pt>
                <c:pt idx="19730">
                  <c:v>-8.2627199999999998E-2</c:v>
                </c:pt>
                <c:pt idx="19731">
                  <c:v>-8.31678E-2</c:v>
                </c:pt>
                <c:pt idx="19732">
                  <c:v>-8.3608299999999997E-2</c:v>
                </c:pt>
                <c:pt idx="19733">
                  <c:v>-8.3946999999999994E-2</c:v>
                </c:pt>
                <c:pt idx="19734">
                  <c:v>-8.4182099999999996E-2</c:v>
                </c:pt>
                <c:pt idx="19735">
                  <c:v>-8.4312399999999996E-2</c:v>
                </c:pt>
                <c:pt idx="19736">
                  <c:v>-8.4336400000000006E-2</c:v>
                </c:pt>
                <c:pt idx="19737">
                  <c:v>-8.42532E-2</c:v>
                </c:pt>
                <c:pt idx="19738">
                  <c:v>-8.4061700000000003E-2</c:v>
                </c:pt>
                <c:pt idx="19739">
                  <c:v>-8.3761199999999994E-2</c:v>
                </c:pt>
                <c:pt idx="19740">
                  <c:v>-8.33512E-2</c:v>
                </c:pt>
                <c:pt idx="19741">
                  <c:v>-8.2831199999999994E-2</c:v>
                </c:pt>
                <c:pt idx="19742">
                  <c:v>-8.2200899999999993E-2</c:v>
                </c:pt>
                <c:pt idx="19743">
                  <c:v>-8.1460299999999999E-2</c:v>
                </c:pt>
                <c:pt idx="19744">
                  <c:v>-8.0609399999999998E-2</c:v>
                </c:pt>
                <c:pt idx="19745">
                  <c:v>-7.9648399999999994E-2</c:v>
                </c:pt>
                <c:pt idx="19746">
                  <c:v>-7.8577800000000003E-2</c:v>
                </c:pt>
                <c:pt idx="19747">
                  <c:v>-7.73982E-2</c:v>
                </c:pt>
                <c:pt idx="19748">
                  <c:v>-7.6110399999999995E-2</c:v>
                </c:pt>
                <c:pt idx="19749">
                  <c:v>-7.4715199999999996E-2</c:v>
                </c:pt>
                <c:pt idx="19750">
                  <c:v>-7.3214000000000001E-2</c:v>
                </c:pt>
                <c:pt idx="19751">
                  <c:v>-7.1607900000000002E-2</c:v>
                </c:pt>
                <c:pt idx="19752">
                  <c:v>-6.9898399999999999E-2</c:v>
                </c:pt>
                <c:pt idx="19753">
                  <c:v>-6.80872E-2</c:v>
                </c:pt>
                <c:pt idx="19754">
                  <c:v>-6.6176100000000002E-2</c:v>
                </c:pt>
                <c:pt idx="19755">
                  <c:v>-6.4167000000000002E-2</c:v>
                </c:pt>
                <c:pt idx="19756">
                  <c:v>-6.2062199999999998E-2</c:v>
                </c:pt>
                <c:pt idx="19757">
                  <c:v>-5.9863800000000002E-2</c:v>
                </c:pt>
                <c:pt idx="19758">
                  <c:v>-5.7574300000000002E-2</c:v>
                </c:pt>
                <c:pt idx="19759">
                  <c:v>-5.51964E-2</c:v>
                </c:pt>
                <c:pt idx="19760">
                  <c:v>-5.2732800000000003E-2</c:v>
                </c:pt>
                <c:pt idx="19761">
                  <c:v>-5.0186399999999999E-2</c:v>
                </c:pt>
                <c:pt idx="19762">
                  <c:v>-4.75603E-2</c:v>
                </c:pt>
                <c:pt idx="19763">
                  <c:v>-4.4857599999999997E-2</c:v>
                </c:pt>
                <c:pt idx="19764">
                  <c:v>-4.2081599999999997E-2</c:v>
                </c:pt>
                <c:pt idx="19765">
                  <c:v>-3.9235899999999997E-2</c:v>
                </c:pt>
                <c:pt idx="19766">
                  <c:v>-3.6324000000000002E-2</c:v>
                </c:pt>
                <c:pt idx="19767">
                  <c:v>-3.33496E-2</c:v>
                </c:pt>
                <c:pt idx="19768">
                  <c:v>-3.0316599999999999E-2</c:v>
                </c:pt>
                <c:pt idx="19769">
                  <c:v>-2.72289E-2</c:v>
                </c:pt>
                <c:pt idx="19770">
                  <c:v>-2.40906E-2</c:v>
                </c:pt>
                <c:pt idx="19771">
                  <c:v>-2.0905699999999999E-2</c:v>
                </c:pt>
                <c:pt idx="19772">
                  <c:v>-1.7678599999999999E-2</c:v>
                </c:pt>
                <c:pt idx="19773">
                  <c:v>-1.44134E-2</c:v>
                </c:pt>
                <c:pt idx="19774">
                  <c:v>-1.11147E-2</c:v>
                </c:pt>
                <c:pt idx="19775" formatCode="0.00E+00">
                  <c:v>-7.78694E-3</c:v>
                </c:pt>
                <c:pt idx="19776" formatCode="0.00E+00">
                  <c:v>-4.4344500000000004E-3</c:v>
                </c:pt>
                <c:pt idx="19777" formatCode="0.00E+00">
                  <c:v>-1.06179E-3</c:v>
                </c:pt>
                <c:pt idx="19778" formatCode="0.00E+00">
                  <c:v>2.3264200000000001E-3</c:v>
                </c:pt>
                <c:pt idx="19779" formatCode="0.00E+00">
                  <c:v>5.7254200000000002E-3</c:v>
                </c:pt>
                <c:pt idx="19780" formatCode="0.00E+00">
                  <c:v>9.1304999999999997E-3</c:v>
                </c:pt>
                <c:pt idx="19781">
                  <c:v>1.2537E-2</c:v>
                </c:pt>
                <c:pt idx="19782">
                  <c:v>1.5940099999999999E-2</c:v>
                </c:pt>
                <c:pt idx="19783">
                  <c:v>1.9335100000000001E-2</c:v>
                </c:pt>
                <c:pt idx="19784">
                  <c:v>2.2717399999999999E-2</c:v>
                </c:pt>
                <c:pt idx="19785">
                  <c:v>2.60822E-2</c:v>
                </c:pt>
                <c:pt idx="19786">
                  <c:v>2.9425099999999999E-2</c:v>
                </c:pt>
                <c:pt idx="19787">
                  <c:v>3.2740999999999999E-2</c:v>
                </c:pt>
                <c:pt idx="19788">
                  <c:v>3.6025399999999999E-2</c:v>
                </c:pt>
                <c:pt idx="19789">
                  <c:v>3.9273599999999999E-2</c:v>
                </c:pt>
                <c:pt idx="19790">
                  <c:v>4.2480900000000002E-2</c:v>
                </c:pt>
                <c:pt idx="19791">
                  <c:v>4.5642700000000001E-2</c:v>
                </c:pt>
                <c:pt idx="19792">
                  <c:v>4.8754699999999998E-2</c:v>
                </c:pt>
                <c:pt idx="19793">
                  <c:v>5.1812200000000003E-2</c:v>
                </c:pt>
                <c:pt idx="19794">
                  <c:v>5.4810900000000003E-2</c:v>
                </c:pt>
                <c:pt idx="19795">
                  <c:v>5.7746400000000003E-2</c:v>
                </c:pt>
                <c:pt idx="19796">
                  <c:v>6.0614700000000001E-2</c:v>
                </c:pt>
                <c:pt idx="19797">
                  <c:v>6.3411499999999996E-2</c:v>
                </c:pt>
                <c:pt idx="19798">
                  <c:v>6.61331E-2</c:v>
                </c:pt>
                <c:pt idx="19799">
                  <c:v>6.87754E-2</c:v>
                </c:pt>
                <c:pt idx="19800">
                  <c:v>7.1334700000000001E-2</c:v>
                </c:pt>
                <c:pt idx="19801">
                  <c:v>7.38071E-2</c:v>
                </c:pt>
                <c:pt idx="19802">
                  <c:v>7.6189099999999996E-2</c:v>
                </c:pt>
                <c:pt idx="19803">
                  <c:v>7.8477099999999994E-2</c:v>
                </c:pt>
                <c:pt idx="19804">
                  <c:v>8.0668100000000006E-2</c:v>
                </c:pt>
                <c:pt idx="19805">
                  <c:v>8.2758799999999993E-2</c:v>
                </c:pt>
                <c:pt idx="19806">
                  <c:v>8.47464E-2</c:v>
                </c:pt>
                <c:pt idx="19807">
                  <c:v>8.6627800000000005E-2</c:v>
                </c:pt>
                <c:pt idx="19808">
                  <c:v>8.8400500000000007E-2</c:v>
                </c:pt>
                <c:pt idx="19809">
                  <c:v>9.0062000000000003E-2</c:v>
                </c:pt>
                <c:pt idx="19810">
                  <c:v>9.1609999999999997E-2</c:v>
                </c:pt>
                <c:pt idx="19811">
                  <c:v>9.3042299999999994E-2</c:v>
                </c:pt>
                <c:pt idx="19812">
                  <c:v>9.4356499999999996E-2</c:v>
                </c:pt>
                <c:pt idx="19813">
                  <c:v>9.5550800000000005E-2</c:v>
                </c:pt>
                <c:pt idx="19814">
                  <c:v>9.6623500000000001E-2</c:v>
                </c:pt>
                <c:pt idx="19815">
                  <c:v>9.7572900000000004E-2</c:v>
                </c:pt>
                <c:pt idx="19816">
                  <c:v>9.8397799999999994E-2</c:v>
                </c:pt>
                <c:pt idx="19817">
                  <c:v>9.9096900000000002E-2</c:v>
                </c:pt>
                <c:pt idx="19818">
                  <c:v>9.9669400000000005E-2</c:v>
                </c:pt>
                <c:pt idx="19819">
                  <c:v>0.10011399999999999</c:v>
                </c:pt>
                <c:pt idx="19820">
                  <c:v>0.10043199999999999</c:v>
                </c:pt>
                <c:pt idx="19821">
                  <c:v>0.10062</c:v>
                </c:pt>
                <c:pt idx="19822">
                  <c:v>0.10068000000000001</c:v>
                </c:pt>
                <c:pt idx="19823">
                  <c:v>0.10061100000000001</c:v>
                </c:pt>
                <c:pt idx="19824">
                  <c:v>0.100413</c:v>
                </c:pt>
                <c:pt idx="19825">
                  <c:v>0.100088</c:v>
                </c:pt>
                <c:pt idx="19826">
                  <c:v>9.9634200000000006E-2</c:v>
                </c:pt>
                <c:pt idx="19827">
                  <c:v>9.9054000000000003E-2</c:v>
                </c:pt>
                <c:pt idx="19828">
                  <c:v>9.8348099999999994E-2</c:v>
                </c:pt>
                <c:pt idx="19829">
                  <c:v>9.7517300000000001E-2</c:v>
                </c:pt>
                <c:pt idx="19830">
                  <c:v>9.6562899999999993E-2</c:v>
                </c:pt>
                <c:pt idx="19831">
                  <c:v>9.5486299999999996E-2</c:v>
                </c:pt>
                <c:pt idx="19832">
                  <c:v>9.4288999999999998E-2</c:v>
                </c:pt>
                <c:pt idx="19833">
                  <c:v>9.2972899999999997E-2</c:v>
                </c:pt>
                <c:pt idx="19834">
                  <c:v>9.1540099999999999E-2</c:v>
                </c:pt>
                <c:pt idx="19835">
                  <c:v>8.9993000000000004E-2</c:v>
                </c:pt>
                <c:pt idx="19836">
                  <c:v>8.8333999999999996E-2</c:v>
                </c:pt>
                <c:pt idx="19837">
                  <c:v>8.6565900000000001E-2</c:v>
                </c:pt>
                <c:pt idx="19838">
                  <c:v>8.4691299999999997E-2</c:v>
                </c:pt>
                <c:pt idx="19839">
                  <c:v>8.2713200000000001E-2</c:v>
                </c:pt>
                <c:pt idx="19840">
                  <c:v>8.0634399999999995E-2</c:v>
                </c:pt>
                <c:pt idx="19841">
                  <c:v>7.8458200000000006E-2</c:v>
                </c:pt>
                <c:pt idx="19842">
                  <c:v>7.6187699999999997E-2</c:v>
                </c:pt>
                <c:pt idx="19843">
                  <c:v>7.38264E-2</c:v>
                </c:pt>
                <c:pt idx="19844">
                  <c:v>7.1377599999999999E-2</c:v>
                </c:pt>
                <c:pt idx="19845">
                  <c:v>6.8845000000000003E-2</c:v>
                </c:pt>
                <c:pt idx="19846">
                  <c:v>6.6232200000000005E-2</c:v>
                </c:pt>
                <c:pt idx="19847">
                  <c:v>6.3543000000000002E-2</c:v>
                </c:pt>
                <c:pt idx="19848">
                  <c:v>6.0781300000000003E-2</c:v>
                </c:pt>
                <c:pt idx="19849">
                  <c:v>5.7951299999999997E-2</c:v>
                </c:pt>
                <c:pt idx="19850">
                  <c:v>5.5057099999999998E-2</c:v>
                </c:pt>
                <c:pt idx="19851">
                  <c:v>5.2103499999999997E-2</c:v>
                </c:pt>
                <c:pt idx="19852">
                  <c:v>4.9095E-2</c:v>
                </c:pt>
                <c:pt idx="19853">
                  <c:v>4.6036000000000001E-2</c:v>
                </c:pt>
                <c:pt idx="19854">
                  <c:v>4.2930700000000002E-2</c:v>
                </c:pt>
                <c:pt idx="19855">
                  <c:v>3.9783600000000002E-2</c:v>
                </c:pt>
                <c:pt idx="19856">
                  <c:v>3.6599199999999998E-2</c:v>
                </c:pt>
                <c:pt idx="19857">
                  <c:v>3.3382299999999997E-2</c:v>
                </c:pt>
                <c:pt idx="19858">
                  <c:v>3.0137199999999999E-2</c:v>
                </c:pt>
                <c:pt idx="19859">
                  <c:v>2.6868900000000001E-2</c:v>
                </c:pt>
                <c:pt idx="19860">
                  <c:v>2.3581899999999999E-2</c:v>
                </c:pt>
                <c:pt idx="19861">
                  <c:v>2.02811E-2</c:v>
                </c:pt>
                <c:pt idx="19862">
                  <c:v>1.6970800000000001E-2</c:v>
                </c:pt>
                <c:pt idx="19863">
                  <c:v>1.3656E-2</c:v>
                </c:pt>
                <c:pt idx="19864">
                  <c:v>1.0341299999999999E-2</c:v>
                </c:pt>
                <c:pt idx="19865" formatCode="0.00E+00">
                  <c:v>7.0316199999999997E-3</c:v>
                </c:pt>
                <c:pt idx="19866" formatCode="0.00E+00">
                  <c:v>3.7314399999999999E-3</c:v>
                </c:pt>
                <c:pt idx="19867" formatCode="0.00E+00">
                  <c:v>4.4537899999999998E-4</c:v>
                </c:pt>
                <c:pt idx="19868" formatCode="0.00E+00">
                  <c:v>-2.8219899999999999E-3</c:v>
                </c:pt>
                <c:pt idx="19869" formatCode="0.00E+00">
                  <c:v>-6.06619E-3</c:v>
                </c:pt>
                <c:pt idx="19870" formatCode="0.00E+00">
                  <c:v>-9.2827900000000008E-3</c:v>
                </c:pt>
                <c:pt idx="19871">
                  <c:v>-1.24674E-2</c:v>
                </c:pt>
                <c:pt idx="19872">
                  <c:v>-1.56157E-2</c:v>
                </c:pt>
                <c:pt idx="19873">
                  <c:v>-1.87236E-2</c:v>
                </c:pt>
                <c:pt idx="19874">
                  <c:v>-2.1786900000000001E-2</c:v>
                </c:pt>
                <c:pt idx="19875">
                  <c:v>-2.4801199999999999E-2</c:v>
                </c:pt>
                <c:pt idx="19876">
                  <c:v>-2.7762200000000001E-2</c:v>
                </c:pt>
                <c:pt idx="19877">
                  <c:v>-3.06658E-2</c:v>
                </c:pt>
                <c:pt idx="19878">
                  <c:v>-3.3508400000000001E-2</c:v>
                </c:pt>
                <c:pt idx="19879">
                  <c:v>-3.6286199999999998E-2</c:v>
                </c:pt>
                <c:pt idx="19880">
                  <c:v>-3.8995799999999997E-2</c:v>
                </c:pt>
                <c:pt idx="19881">
                  <c:v>-4.16341E-2</c:v>
                </c:pt>
                <c:pt idx="19882">
                  <c:v>-4.4197899999999998E-2</c:v>
                </c:pt>
                <c:pt idx="19883">
                  <c:v>-4.6684099999999999E-2</c:v>
                </c:pt>
                <c:pt idx="19884">
                  <c:v>-4.9089899999999999E-2</c:v>
                </c:pt>
                <c:pt idx="19885">
                  <c:v>-5.14125E-2</c:v>
                </c:pt>
                <c:pt idx="19886">
                  <c:v>-5.3649000000000002E-2</c:v>
                </c:pt>
                <c:pt idx="19887">
                  <c:v>-5.5796699999999998E-2</c:v>
                </c:pt>
                <c:pt idx="19888">
                  <c:v>-5.7853000000000002E-2</c:v>
                </c:pt>
                <c:pt idx="19889">
                  <c:v>-5.9815800000000002E-2</c:v>
                </c:pt>
                <c:pt idx="19890">
                  <c:v>-6.1683099999999998E-2</c:v>
                </c:pt>
                <c:pt idx="19891">
                  <c:v>-6.3452800000000004E-2</c:v>
                </c:pt>
                <c:pt idx="19892">
                  <c:v>-6.5122799999999995E-2</c:v>
                </c:pt>
                <c:pt idx="19893">
                  <c:v>-6.6691200000000006E-2</c:v>
                </c:pt>
                <c:pt idx="19894">
                  <c:v>-6.8156499999999995E-2</c:v>
                </c:pt>
                <c:pt idx="19895">
                  <c:v>-6.9517700000000002E-2</c:v>
                </c:pt>
                <c:pt idx="19896">
                  <c:v>-7.0773900000000001E-2</c:v>
                </c:pt>
                <c:pt idx="19897">
                  <c:v>-7.1924699999999994E-2</c:v>
                </c:pt>
                <c:pt idx="19898">
                  <c:v>-7.2969500000000007E-2</c:v>
                </c:pt>
                <c:pt idx="19899">
                  <c:v>-7.3908000000000001E-2</c:v>
                </c:pt>
                <c:pt idx="19900">
                  <c:v>-7.4739799999999995E-2</c:v>
                </c:pt>
                <c:pt idx="19901">
                  <c:v>-7.54639E-2</c:v>
                </c:pt>
                <c:pt idx="19902">
                  <c:v>-7.6079900000000006E-2</c:v>
                </c:pt>
                <c:pt idx="19903">
                  <c:v>-7.6588299999999998E-2</c:v>
                </c:pt>
                <c:pt idx="19904">
                  <c:v>-7.6989799999999997E-2</c:v>
                </c:pt>
                <c:pt idx="19905">
                  <c:v>-7.7285300000000001E-2</c:v>
                </c:pt>
                <c:pt idx="19906">
                  <c:v>-7.7475500000000003E-2</c:v>
                </c:pt>
                <c:pt idx="19907">
                  <c:v>-7.75613E-2</c:v>
                </c:pt>
                <c:pt idx="19908">
                  <c:v>-7.7544000000000002E-2</c:v>
                </c:pt>
                <c:pt idx="19909">
                  <c:v>-7.7424699999999999E-2</c:v>
                </c:pt>
                <c:pt idx="19910">
                  <c:v>-7.7204400000000006E-2</c:v>
                </c:pt>
                <c:pt idx="19911">
                  <c:v>-7.6884099999999997E-2</c:v>
                </c:pt>
                <c:pt idx="19912">
                  <c:v>-7.6465699999999998E-2</c:v>
                </c:pt>
                <c:pt idx="19913">
                  <c:v>-7.5950799999999999E-2</c:v>
                </c:pt>
                <c:pt idx="19914">
                  <c:v>-7.53413E-2</c:v>
                </c:pt>
                <c:pt idx="19915">
                  <c:v>-7.4638999999999997E-2</c:v>
                </c:pt>
                <c:pt idx="19916">
                  <c:v>-7.3845900000000006E-2</c:v>
                </c:pt>
                <c:pt idx="19917">
                  <c:v>-7.2964500000000002E-2</c:v>
                </c:pt>
                <c:pt idx="19918">
                  <c:v>-7.1997500000000006E-2</c:v>
                </c:pt>
                <c:pt idx="19919">
                  <c:v>-7.09481E-2</c:v>
                </c:pt>
                <c:pt idx="19920">
                  <c:v>-6.9819199999999998E-2</c:v>
                </c:pt>
                <c:pt idx="19921">
                  <c:v>-6.8613800000000003E-2</c:v>
                </c:pt>
                <c:pt idx="19922">
                  <c:v>-6.73348E-2</c:v>
                </c:pt>
                <c:pt idx="19923">
                  <c:v>-6.59854E-2</c:v>
                </c:pt>
                <c:pt idx="19924">
                  <c:v>-6.4568799999999996E-2</c:v>
                </c:pt>
                <c:pt idx="19925">
                  <c:v>-6.30883E-2</c:v>
                </c:pt>
                <c:pt idx="19926">
                  <c:v>-6.1546799999999999E-2</c:v>
                </c:pt>
                <c:pt idx="19927">
                  <c:v>-5.9947599999999997E-2</c:v>
                </c:pt>
                <c:pt idx="19928">
                  <c:v>-5.8294199999999997E-2</c:v>
                </c:pt>
                <c:pt idx="19929">
                  <c:v>-5.6590099999999997E-2</c:v>
                </c:pt>
                <c:pt idx="19930">
                  <c:v>-5.4838900000000003E-2</c:v>
                </c:pt>
                <c:pt idx="19931">
                  <c:v>-5.3044300000000003E-2</c:v>
                </c:pt>
                <c:pt idx="19932">
                  <c:v>-5.1210199999999997E-2</c:v>
                </c:pt>
                <c:pt idx="19933">
                  <c:v>-4.9340700000000001E-2</c:v>
                </c:pt>
                <c:pt idx="19934">
                  <c:v>-4.7439799999999997E-2</c:v>
                </c:pt>
                <c:pt idx="19935">
                  <c:v>-4.5511200000000002E-2</c:v>
                </c:pt>
                <c:pt idx="19936">
                  <c:v>-4.3558899999999998E-2</c:v>
                </c:pt>
                <c:pt idx="19937">
                  <c:v>-4.15868E-2</c:v>
                </c:pt>
                <c:pt idx="19938">
                  <c:v>-3.9598899999999999E-2</c:v>
                </c:pt>
                <c:pt idx="19939">
                  <c:v>-3.7599100000000003E-2</c:v>
                </c:pt>
                <c:pt idx="19940">
                  <c:v>-3.5591100000000001E-2</c:v>
                </c:pt>
                <c:pt idx="19941">
                  <c:v>-3.3578499999999997E-2</c:v>
                </c:pt>
                <c:pt idx="19942">
                  <c:v>-3.1564799999999997E-2</c:v>
                </c:pt>
                <c:pt idx="19943">
                  <c:v>-2.9553800000000002E-2</c:v>
                </c:pt>
                <c:pt idx="19944">
                  <c:v>-2.7549199999999999E-2</c:v>
                </c:pt>
                <c:pt idx="19945">
                  <c:v>-2.5554400000000001E-2</c:v>
                </c:pt>
                <c:pt idx="19946">
                  <c:v>-2.3572699999999999E-2</c:v>
                </c:pt>
                <c:pt idx="19947">
                  <c:v>-2.1607899999999999E-2</c:v>
                </c:pt>
                <c:pt idx="19948">
                  <c:v>-1.96641E-2</c:v>
                </c:pt>
                <c:pt idx="19949">
                  <c:v>-1.7745400000000001E-2</c:v>
                </c:pt>
                <c:pt idx="19950">
                  <c:v>-1.5855500000000002E-2</c:v>
                </c:pt>
                <c:pt idx="19951">
                  <c:v>-1.3997300000000001E-2</c:v>
                </c:pt>
                <c:pt idx="19952">
                  <c:v>-1.21738E-2</c:v>
                </c:pt>
                <c:pt idx="19953">
                  <c:v>-1.0388100000000001E-2</c:v>
                </c:pt>
                <c:pt idx="19954" formatCode="0.00E+00">
                  <c:v>-8.6430699999999992E-3</c:v>
                </c:pt>
                <c:pt idx="19955" formatCode="0.00E+00">
                  <c:v>-6.9416800000000004E-3</c:v>
                </c:pt>
                <c:pt idx="19956" formatCode="0.00E+00">
                  <c:v>-5.2865200000000003E-3</c:v>
                </c:pt>
                <c:pt idx="19957" formatCode="0.00E+00">
                  <c:v>-3.6803600000000001E-3</c:v>
                </c:pt>
                <c:pt idx="19958" formatCode="0.00E+00">
                  <c:v>-2.1263100000000002E-3</c:v>
                </c:pt>
                <c:pt idx="19959" formatCode="0.00E+00">
                  <c:v>-6.2726500000000001E-4</c:v>
                </c:pt>
                <c:pt idx="19960" formatCode="0.00E+00">
                  <c:v>8.1462500000000003E-4</c:v>
                </c:pt>
                <c:pt idx="19961" formatCode="0.00E+00">
                  <c:v>2.1975499999999999E-3</c:v>
                </c:pt>
                <c:pt idx="19962" formatCode="0.00E+00">
                  <c:v>3.5195199999999999E-3</c:v>
                </c:pt>
                <c:pt idx="19963" formatCode="0.00E+00">
                  <c:v>4.7784799999999999E-3</c:v>
                </c:pt>
                <c:pt idx="19964" formatCode="0.00E+00">
                  <c:v>5.9727699999999996E-3</c:v>
                </c:pt>
                <c:pt idx="19965" formatCode="0.00E+00">
                  <c:v>7.1011199999999998E-3</c:v>
                </c:pt>
                <c:pt idx="19966" formatCode="0.00E+00">
                  <c:v>8.1621999999999997E-3</c:v>
                </c:pt>
                <c:pt idx="19967" formatCode="0.00E+00">
                  <c:v>9.1544899999999995E-3</c:v>
                </c:pt>
                <c:pt idx="19968">
                  <c:v>1.00765E-2</c:v>
                </c:pt>
                <c:pt idx="19969">
                  <c:v>1.09268E-2</c:v>
                </c:pt>
                <c:pt idx="19970">
                  <c:v>1.17047E-2</c:v>
                </c:pt>
                <c:pt idx="19971">
                  <c:v>1.24093E-2</c:v>
                </c:pt>
                <c:pt idx="19972">
                  <c:v>1.3039800000000001E-2</c:v>
                </c:pt>
                <c:pt idx="19973">
                  <c:v>1.35955E-2</c:v>
                </c:pt>
                <c:pt idx="19974">
                  <c:v>1.40766E-2</c:v>
                </c:pt>
                <c:pt idx="19975">
                  <c:v>1.4482999999999999E-2</c:v>
                </c:pt>
                <c:pt idx="19976">
                  <c:v>1.4815E-2</c:v>
                </c:pt>
                <c:pt idx="19977">
                  <c:v>1.5073E-2</c:v>
                </c:pt>
                <c:pt idx="19978">
                  <c:v>1.52573E-2</c:v>
                </c:pt>
                <c:pt idx="19979">
                  <c:v>1.53685E-2</c:v>
                </c:pt>
                <c:pt idx="19980">
                  <c:v>1.5407199999999999E-2</c:v>
                </c:pt>
                <c:pt idx="19981">
                  <c:v>1.53744E-2</c:v>
                </c:pt>
                <c:pt idx="19982">
                  <c:v>1.5270799999999999E-2</c:v>
                </c:pt>
                <c:pt idx="19983">
                  <c:v>1.50974E-2</c:v>
                </c:pt>
                <c:pt idx="19984">
                  <c:v>1.48556E-2</c:v>
                </c:pt>
                <c:pt idx="19985">
                  <c:v>1.45472E-2</c:v>
                </c:pt>
                <c:pt idx="19986">
                  <c:v>1.41735E-2</c:v>
                </c:pt>
                <c:pt idx="19987">
                  <c:v>1.37357E-2</c:v>
                </c:pt>
                <c:pt idx="19988">
                  <c:v>1.3235E-2</c:v>
                </c:pt>
                <c:pt idx="19989">
                  <c:v>1.2673200000000001E-2</c:v>
                </c:pt>
                <c:pt idx="19990">
                  <c:v>1.20526E-2</c:v>
                </c:pt>
                <c:pt idx="19991">
                  <c:v>1.13756E-2</c:v>
                </c:pt>
                <c:pt idx="19992">
                  <c:v>1.0644300000000001E-2</c:v>
                </c:pt>
                <c:pt idx="19993" formatCode="0.00E+00">
                  <c:v>9.8609600000000002E-3</c:v>
                </c:pt>
                <c:pt idx="19994" formatCode="0.00E+00">
                  <c:v>9.0283800000000008E-3</c:v>
                </c:pt>
                <c:pt idx="19995" formatCode="0.00E+00">
                  <c:v>8.1496799999999994E-3</c:v>
                </c:pt>
                <c:pt idx="19996" formatCode="0.00E+00">
                  <c:v>7.2276900000000002E-3</c:v>
                </c:pt>
                <c:pt idx="19997" formatCode="0.00E+00">
                  <c:v>6.2648900000000004E-3</c:v>
                </c:pt>
                <c:pt idx="19998" formatCode="0.00E+00">
                  <c:v>5.2637500000000002E-3</c:v>
                </c:pt>
                <c:pt idx="19999" formatCode="0.00E+00">
                  <c:v>4.2269200000000003E-3</c:v>
                </c:pt>
                <c:pt idx="20000" formatCode="0.00E+00">
                  <c:v>3.1572100000000001E-3</c:v>
                </c:pt>
                <c:pt idx="20001" formatCode="0.00E+00">
                  <c:v>2.0575599999999999E-3</c:v>
                </c:pt>
                <c:pt idx="20002" formatCode="0.00E+00">
                  <c:v>9.31002E-4</c:v>
                </c:pt>
                <c:pt idx="20003" formatCode="0.00E+00">
                  <c:v>-2.1939799999999999E-4</c:v>
                </c:pt>
                <c:pt idx="20004" formatCode="0.00E+00">
                  <c:v>-1.3902599999999999E-3</c:v>
                </c:pt>
                <c:pt idx="20005" formatCode="0.00E+00">
                  <c:v>-2.5779399999999999E-3</c:v>
                </c:pt>
                <c:pt idx="20006" formatCode="0.00E+00">
                  <c:v>-3.7788499999999998E-3</c:v>
                </c:pt>
                <c:pt idx="20007" formatCode="0.00E+00">
                  <c:v>-4.9894600000000002E-3</c:v>
                </c:pt>
                <c:pt idx="20008" formatCode="0.00E+00">
                  <c:v>-6.2064299999999998E-3</c:v>
                </c:pt>
                <c:pt idx="20009" formatCode="0.00E+00">
                  <c:v>-7.4266799999999997E-3</c:v>
                </c:pt>
                <c:pt idx="20010" formatCode="0.00E+00">
                  <c:v>-8.6474299999999994E-3</c:v>
                </c:pt>
                <c:pt idx="20011" formatCode="0.00E+00">
                  <c:v>-9.8657199999999997E-3</c:v>
                </c:pt>
                <c:pt idx="20012">
                  <c:v>-1.10782E-2</c:v>
                </c:pt>
                <c:pt idx="20013">
                  <c:v>-1.22813E-2</c:v>
                </c:pt>
                <c:pt idx="20014">
                  <c:v>-1.34713E-2</c:v>
                </c:pt>
                <c:pt idx="20015">
                  <c:v>-1.46447E-2</c:v>
                </c:pt>
                <c:pt idx="20016">
                  <c:v>-1.5798599999999999E-2</c:v>
                </c:pt>
                <c:pt idx="20017">
                  <c:v>-1.69301E-2</c:v>
                </c:pt>
                <c:pt idx="20018">
                  <c:v>-1.8035900000000001E-2</c:v>
                </c:pt>
                <c:pt idx="20019">
                  <c:v>-1.91127E-2</c:v>
                </c:pt>
                <c:pt idx="20020">
                  <c:v>-2.01572E-2</c:v>
                </c:pt>
                <c:pt idx="20021">
                  <c:v>-2.1166500000000001E-2</c:v>
                </c:pt>
                <c:pt idx="20022">
                  <c:v>-2.2138100000000001E-2</c:v>
                </c:pt>
                <c:pt idx="20023">
                  <c:v>-2.3069200000000002E-2</c:v>
                </c:pt>
                <c:pt idx="20024">
                  <c:v>-2.3957099999999999E-2</c:v>
                </c:pt>
                <c:pt idx="20025">
                  <c:v>-2.4799100000000001E-2</c:v>
                </c:pt>
                <c:pt idx="20026">
                  <c:v>-2.5592299999999998E-2</c:v>
                </c:pt>
                <c:pt idx="20027">
                  <c:v>-2.6334099999999999E-2</c:v>
                </c:pt>
                <c:pt idx="20028">
                  <c:v>-2.7022000000000001E-2</c:v>
                </c:pt>
                <c:pt idx="20029">
                  <c:v>-2.76543E-2</c:v>
                </c:pt>
                <c:pt idx="20030">
                  <c:v>-2.8229299999999999E-2</c:v>
                </c:pt>
                <c:pt idx="20031">
                  <c:v>-2.8744599999999999E-2</c:v>
                </c:pt>
                <c:pt idx="20032">
                  <c:v>-2.9198399999999999E-2</c:v>
                </c:pt>
                <c:pt idx="20033">
                  <c:v>-2.95891E-2</c:v>
                </c:pt>
                <c:pt idx="20034">
                  <c:v>-2.9915400000000002E-2</c:v>
                </c:pt>
                <c:pt idx="20035">
                  <c:v>-3.0175899999999999E-2</c:v>
                </c:pt>
                <c:pt idx="20036">
                  <c:v>-3.0369199999999999E-2</c:v>
                </c:pt>
                <c:pt idx="20037">
                  <c:v>-3.0494299999999998E-2</c:v>
                </c:pt>
                <c:pt idx="20038">
                  <c:v>-3.0550299999999999E-2</c:v>
                </c:pt>
                <c:pt idx="20039">
                  <c:v>-3.05361E-2</c:v>
                </c:pt>
                <c:pt idx="20040">
                  <c:v>-3.04508E-2</c:v>
                </c:pt>
                <c:pt idx="20041">
                  <c:v>-3.0293500000000001E-2</c:v>
                </c:pt>
                <c:pt idx="20042">
                  <c:v>-3.0063599999999999E-2</c:v>
                </c:pt>
                <c:pt idx="20043">
                  <c:v>-2.9760399999999999E-2</c:v>
                </c:pt>
                <c:pt idx="20044">
                  <c:v>-2.9383300000000001E-2</c:v>
                </c:pt>
                <c:pt idx="20045">
                  <c:v>-2.89319E-2</c:v>
                </c:pt>
                <c:pt idx="20046">
                  <c:v>-2.8406399999999998E-2</c:v>
                </c:pt>
                <c:pt idx="20047">
                  <c:v>-2.7807100000000001E-2</c:v>
                </c:pt>
                <c:pt idx="20048">
                  <c:v>-2.71343E-2</c:v>
                </c:pt>
                <c:pt idx="20049">
                  <c:v>-2.6388399999999999E-2</c:v>
                </c:pt>
                <c:pt idx="20050">
                  <c:v>-2.5570300000000001E-2</c:v>
                </c:pt>
                <c:pt idx="20051">
                  <c:v>-2.4680799999999999E-2</c:v>
                </c:pt>
                <c:pt idx="20052">
                  <c:v>-2.3721200000000001E-2</c:v>
                </c:pt>
                <c:pt idx="20053">
                  <c:v>-2.2692400000000001E-2</c:v>
                </c:pt>
                <c:pt idx="20054">
                  <c:v>-2.15956E-2</c:v>
                </c:pt>
                <c:pt idx="20055">
                  <c:v>-2.04312E-2</c:v>
                </c:pt>
                <c:pt idx="20056">
                  <c:v>-1.9199500000000001E-2</c:v>
                </c:pt>
                <c:pt idx="20057">
                  <c:v>-1.7901E-2</c:v>
                </c:pt>
                <c:pt idx="20058">
                  <c:v>-1.6537300000000001E-2</c:v>
                </c:pt>
                <c:pt idx="20059">
                  <c:v>-1.5110999999999999E-2</c:v>
                </c:pt>
                <c:pt idx="20060">
                  <c:v>-1.3624799999999999E-2</c:v>
                </c:pt>
                <c:pt idx="20061">
                  <c:v>-1.2080499999999999E-2</c:v>
                </c:pt>
                <c:pt idx="20062">
                  <c:v>-1.04799E-2</c:v>
                </c:pt>
                <c:pt idx="20063" formatCode="0.00E+00">
                  <c:v>-8.8250700000000008E-3</c:v>
                </c:pt>
                <c:pt idx="20064" formatCode="0.00E+00">
                  <c:v>-7.1187100000000003E-3</c:v>
                </c:pt>
                <c:pt idx="20065" formatCode="0.00E+00">
                  <c:v>-5.3635899999999997E-3</c:v>
                </c:pt>
                <c:pt idx="20066" formatCode="0.00E+00">
                  <c:v>-3.5624200000000002E-3</c:v>
                </c:pt>
                <c:pt idx="20067" formatCode="0.00E+00">
                  <c:v>-1.71791E-3</c:v>
                </c:pt>
                <c:pt idx="20068" formatCode="0.00E+00">
                  <c:v>1.6695300000000001E-4</c:v>
                </c:pt>
                <c:pt idx="20069" formatCode="0.00E+00">
                  <c:v>2.0893000000000001E-3</c:v>
                </c:pt>
                <c:pt idx="20070" formatCode="0.00E+00">
                  <c:v>4.0466900000000004E-3</c:v>
                </c:pt>
                <c:pt idx="20071" formatCode="0.00E+00">
                  <c:v>6.0364700000000004E-3</c:v>
                </c:pt>
                <c:pt idx="20072" formatCode="0.00E+00">
                  <c:v>8.0551300000000006E-3</c:v>
                </c:pt>
                <c:pt idx="20073">
                  <c:v>1.0099E-2</c:v>
                </c:pt>
                <c:pt idx="20074">
                  <c:v>1.2165199999999999E-2</c:v>
                </c:pt>
                <c:pt idx="20075">
                  <c:v>1.4250799999999999E-2</c:v>
                </c:pt>
                <c:pt idx="20076">
                  <c:v>1.6352499999999999E-2</c:v>
                </c:pt>
                <c:pt idx="20077">
                  <c:v>1.8466799999999998E-2</c:v>
                </c:pt>
                <c:pt idx="20078">
                  <c:v>2.0589900000000001E-2</c:v>
                </c:pt>
                <c:pt idx="20079">
                  <c:v>2.27177E-2</c:v>
                </c:pt>
                <c:pt idx="20080">
                  <c:v>2.4846500000000001E-2</c:v>
                </c:pt>
                <c:pt idx="20081">
                  <c:v>2.6973299999999999E-2</c:v>
                </c:pt>
                <c:pt idx="20082">
                  <c:v>2.9095800000000002E-2</c:v>
                </c:pt>
                <c:pt idx="20083">
                  <c:v>3.1210499999999999E-2</c:v>
                </c:pt>
                <c:pt idx="20084">
                  <c:v>3.3313599999999999E-2</c:v>
                </c:pt>
                <c:pt idx="20085">
                  <c:v>3.5401599999999998E-2</c:v>
                </c:pt>
                <c:pt idx="20086">
                  <c:v>3.7471200000000003E-2</c:v>
                </c:pt>
                <c:pt idx="20087">
                  <c:v>3.95188E-2</c:v>
                </c:pt>
                <c:pt idx="20088">
                  <c:v>4.15407E-2</c:v>
                </c:pt>
                <c:pt idx="20089">
                  <c:v>4.3533599999999999E-2</c:v>
                </c:pt>
                <c:pt idx="20090">
                  <c:v>4.5493899999999997E-2</c:v>
                </c:pt>
                <c:pt idx="20091">
                  <c:v>4.7418200000000001E-2</c:v>
                </c:pt>
                <c:pt idx="20092">
                  <c:v>4.9303300000000001E-2</c:v>
                </c:pt>
                <c:pt idx="20093">
                  <c:v>5.1145700000000002E-2</c:v>
                </c:pt>
                <c:pt idx="20094">
                  <c:v>5.2942400000000001E-2</c:v>
                </c:pt>
                <c:pt idx="20095">
                  <c:v>5.4690900000000001E-2</c:v>
                </c:pt>
                <c:pt idx="20096">
                  <c:v>5.6388300000000002E-2</c:v>
                </c:pt>
                <c:pt idx="20097">
                  <c:v>5.8031399999999997E-2</c:v>
                </c:pt>
                <c:pt idx="20098">
                  <c:v>5.9617200000000002E-2</c:v>
                </c:pt>
                <c:pt idx="20099">
                  <c:v>6.1142799999999997E-2</c:v>
                </c:pt>
                <c:pt idx="20100">
                  <c:v>6.2605099999999997E-2</c:v>
                </c:pt>
                <c:pt idx="20101">
                  <c:v>6.4001199999999994E-2</c:v>
                </c:pt>
                <c:pt idx="20102">
                  <c:v>6.53281E-2</c:v>
                </c:pt>
                <c:pt idx="20103">
                  <c:v>6.6583500000000004E-2</c:v>
                </c:pt>
                <c:pt idx="20104">
                  <c:v>6.7765599999999995E-2</c:v>
                </c:pt>
                <c:pt idx="20105">
                  <c:v>6.8872799999999998E-2</c:v>
                </c:pt>
                <c:pt idx="20106">
                  <c:v>6.9903199999999999E-2</c:v>
                </c:pt>
                <c:pt idx="20107">
                  <c:v>7.0855299999999996E-2</c:v>
                </c:pt>
                <c:pt idx="20108">
                  <c:v>7.1726700000000004E-2</c:v>
                </c:pt>
                <c:pt idx="20109">
                  <c:v>7.2514400000000007E-2</c:v>
                </c:pt>
                <c:pt idx="20110">
                  <c:v>7.3216400000000001E-2</c:v>
                </c:pt>
                <c:pt idx="20111">
                  <c:v>7.3832599999999998E-2</c:v>
                </c:pt>
                <c:pt idx="20112">
                  <c:v>7.4362300000000006E-2</c:v>
                </c:pt>
                <c:pt idx="20113">
                  <c:v>7.4803400000000006E-2</c:v>
                </c:pt>
                <c:pt idx="20114">
                  <c:v>7.5153499999999998E-2</c:v>
                </c:pt>
                <c:pt idx="20115">
                  <c:v>7.5411300000000001E-2</c:v>
                </c:pt>
                <c:pt idx="20116">
                  <c:v>7.5575900000000001E-2</c:v>
                </c:pt>
                <c:pt idx="20117">
                  <c:v>7.5646099999999994E-2</c:v>
                </c:pt>
                <c:pt idx="20118">
                  <c:v>7.5621300000000002E-2</c:v>
                </c:pt>
                <c:pt idx="20119">
                  <c:v>7.5501100000000002E-2</c:v>
                </c:pt>
                <c:pt idx="20120">
                  <c:v>7.5285500000000005E-2</c:v>
                </c:pt>
                <c:pt idx="20121">
                  <c:v>7.4973899999999996E-2</c:v>
                </c:pt>
                <c:pt idx="20122">
                  <c:v>7.4565500000000007E-2</c:v>
                </c:pt>
                <c:pt idx="20123">
                  <c:v>7.4059899999999998E-2</c:v>
                </c:pt>
                <c:pt idx="20124">
                  <c:v>7.3457700000000001E-2</c:v>
                </c:pt>
                <c:pt idx="20125">
                  <c:v>7.2759400000000002E-2</c:v>
                </c:pt>
                <c:pt idx="20126">
                  <c:v>7.1965600000000005E-2</c:v>
                </c:pt>
                <c:pt idx="20127">
                  <c:v>7.1076299999999995E-2</c:v>
                </c:pt>
                <c:pt idx="20128">
                  <c:v>7.0092600000000005E-2</c:v>
                </c:pt>
                <c:pt idx="20129">
                  <c:v>6.90162E-2</c:v>
                </c:pt>
                <c:pt idx="20130">
                  <c:v>6.7848900000000004E-2</c:v>
                </c:pt>
                <c:pt idx="20131">
                  <c:v>6.6592200000000004E-2</c:v>
                </c:pt>
                <c:pt idx="20132">
                  <c:v>6.5247700000000006E-2</c:v>
                </c:pt>
                <c:pt idx="20133">
                  <c:v>6.3816600000000001E-2</c:v>
                </c:pt>
                <c:pt idx="20134">
                  <c:v>6.2300399999999999E-2</c:v>
                </c:pt>
                <c:pt idx="20135">
                  <c:v>6.0701100000000001E-2</c:v>
                </c:pt>
                <c:pt idx="20136">
                  <c:v>5.9020999999999997E-2</c:v>
                </c:pt>
                <c:pt idx="20137">
                  <c:v>5.7262199999999999E-2</c:v>
                </c:pt>
                <c:pt idx="20138">
                  <c:v>5.5427200000000003E-2</c:v>
                </c:pt>
                <c:pt idx="20139">
                  <c:v>5.35186E-2</c:v>
                </c:pt>
                <c:pt idx="20140">
                  <c:v>5.15392E-2</c:v>
                </c:pt>
                <c:pt idx="20141">
                  <c:v>4.9491500000000001E-2</c:v>
                </c:pt>
                <c:pt idx="20142">
                  <c:v>4.73786E-2</c:v>
                </c:pt>
                <c:pt idx="20143">
                  <c:v>4.5203899999999998E-2</c:v>
                </c:pt>
                <c:pt idx="20144">
                  <c:v>4.2970599999999998E-2</c:v>
                </c:pt>
                <c:pt idx="20145">
                  <c:v>4.0681599999999998E-2</c:v>
                </c:pt>
                <c:pt idx="20146">
                  <c:v>3.8339699999999997E-2</c:v>
                </c:pt>
                <c:pt idx="20147">
                  <c:v>3.5947699999999999E-2</c:v>
                </c:pt>
                <c:pt idx="20148">
                  <c:v>3.3509499999999998E-2</c:v>
                </c:pt>
                <c:pt idx="20149">
                  <c:v>3.1028199999999999E-2</c:v>
                </c:pt>
                <c:pt idx="20150">
                  <c:v>2.8506799999999999E-2</c:v>
                </c:pt>
                <c:pt idx="20151">
                  <c:v>2.5948800000000001E-2</c:v>
                </c:pt>
                <c:pt idx="20152">
                  <c:v>2.3358799999999999E-2</c:v>
                </c:pt>
                <c:pt idx="20153">
                  <c:v>2.07408E-2</c:v>
                </c:pt>
                <c:pt idx="20154">
                  <c:v>1.8098E-2</c:v>
                </c:pt>
                <c:pt idx="20155">
                  <c:v>1.5433499999999999E-2</c:v>
                </c:pt>
                <c:pt idx="20156">
                  <c:v>1.27507E-2</c:v>
                </c:pt>
                <c:pt idx="20157">
                  <c:v>1.0053599999999999E-2</c:v>
                </c:pt>
                <c:pt idx="20158" formatCode="0.00E+00">
                  <c:v>7.3466900000000003E-3</c:v>
                </c:pt>
                <c:pt idx="20159" formatCode="0.00E+00">
                  <c:v>4.6336600000000004E-3</c:v>
                </c:pt>
                <c:pt idx="20160" formatCode="0.00E+00">
                  <c:v>1.9179100000000001E-3</c:v>
                </c:pt>
                <c:pt idx="20161" formatCode="0.00E+00">
                  <c:v>-7.9681499999999998E-4</c:v>
                </c:pt>
                <c:pt idx="20162" formatCode="0.00E+00">
                  <c:v>-3.5065500000000002E-3</c:v>
                </c:pt>
                <c:pt idx="20163" formatCode="0.00E+00">
                  <c:v>-6.2078000000000003E-3</c:v>
                </c:pt>
                <c:pt idx="20164" formatCode="0.00E+00">
                  <c:v>-8.8971199999999997E-3</c:v>
                </c:pt>
                <c:pt idx="20165">
                  <c:v>-1.15706E-2</c:v>
                </c:pt>
                <c:pt idx="20166">
                  <c:v>-1.42243E-2</c:v>
                </c:pt>
                <c:pt idx="20167">
                  <c:v>-1.6854399999999999E-2</c:v>
                </c:pt>
                <c:pt idx="20168">
                  <c:v>-1.9456999999999999E-2</c:v>
                </c:pt>
                <c:pt idx="20169">
                  <c:v>-2.2027999999999999E-2</c:v>
                </c:pt>
                <c:pt idx="20170">
                  <c:v>-2.4563499999999999E-2</c:v>
                </c:pt>
                <c:pt idx="20171">
                  <c:v>-2.7059900000000001E-2</c:v>
                </c:pt>
                <c:pt idx="20172">
                  <c:v>-2.95137E-2</c:v>
                </c:pt>
                <c:pt idx="20173">
                  <c:v>-3.1920900000000002E-2</c:v>
                </c:pt>
                <c:pt idx="20174">
                  <c:v>-3.4278200000000002E-2</c:v>
                </c:pt>
                <c:pt idx="20175">
                  <c:v>-3.6582400000000001E-2</c:v>
                </c:pt>
                <c:pt idx="20176">
                  <c:v>-3.8830000000000003E-2</c:v>
                </c:pt>
                <c:pt idx="20177">
                  <c:v>-4.10178E-2</c:v>
                </c:pt>
                <c:pt idx="20178">
                  <c:v>-4.3142699999999999E-2</c:v>
                </c:pt>
                <c:pt idx="20179">
                  <c:v>-4.5201100000000001E-2</c:v>
                </c:pt>
                <c:pt idx="20180">
                  <c:v>-4.7189799999999997E-2</c:v>
                </c:pt>
                <c:pt idx="20181">
                  <c:v>-4.9105599999999999E-2</c:v>
                </c:pt>
                <c:pt idx="20182">
                  <c:v>-5.0946100000000001E-2</c:v>
                </c:pt>
                <c:pt idx="20183">
                  <c:v>-5.2709899999999997E-2</c:v>
                </c:pt>
                <c:pt idx="20184">
                  <c:v>-5.4394900000000003E-2</c:v>
                </c:pt>
                <c:pt idx="20185">
                  <c:v>-5.5998300000000001E-2</c:v>
                </c:pt>
                <c:pt idx="20186">
                  <c:v>-5.7516900000000003E-2</c:v>
                </c:pt>
                <c:pt idx="20187">
                  <c:v>-5.8948500000000001E-2</c:v>
                </c:pt>
                <c:pt idx="20188">
                  <c:v>-6.0291499999999998E-2</c:v>
                </c:pt>
                <c:pt idx="20189">
                  <c:v>-6.15442E-2</c:v>
                </c:pt>
                <c:pt idx="20190">
                  <c:v>-6.2704499999999996E-2</c:v>
                </c:pt>
                <c:pt idx="20191">
                  <c:v>-6.3769999999999993E-2</c:v>
                </c:pt>
                <c:pt idx="20192">
                  <c:v>-6.4738400000000001E-2</c:v>
                </c:pt>
                <c:pt idx="20193">
                  <c:v>-6.5607799999999994E-2</c:v>
                </c:pt>
                <c:pt idx="20194">
                  <c:v>-6.6377199999999997E-2</c:v>
                </c:pt>
                <c:pt idx="20195">
                  <c:v>-6.70457E-2</c:v>
                </c:pt>
                <c:pt idx="20196">
                  <c:v>-6.7612000000000005E-2</c:v>
                </c:pt>
                <c:pt idx="20197">
                  <c:v>-6.8074899999999994E-2</c:v>
                </c:pt>
                <c:pt idx="20198">
                  <c:v>-6.8433400000000005E-2</c:v>
                </c:pt>
                <c:pt idx="20199">
                  <c:v>-6.8687200000000004E-2</c:v>
                </c:pt>
                <c:pt idx="20200">
                  <c:v>-6.8836499999999995E-2</c:v>
                </c:pt>
                <c:pt idx="20201">
                  <c:v>-6.8881100000000001E-2</c:v>
                </c:pt>
                <c:pt idx="20202">
                  <c:v>-6.8820099999999995E-2</c:v>
                </c:pt>
                <c:pt idx="20203">
                  <c:v>-6.86533E-2</c:v>
                </c:pt>
                <c:pt idx="20204">
                  <c:v>-6.8381899999999995E-2</c:v>
                </c:pt>
                <c:pt idx="20205">
                  <c:v>-6.8007600000000001E-2</c:v>
                </c:pt>
                <c:pt idx="20206">
                  <c:v>-6.7531499999999994E-2</c:v>
                </c:pt>
                <c:pt idx="20207">
                  <c:v>-6.6953799999999994E-2</c:v>
                </c:pt>
                <c:pt idx="20208">
                  <c:v>-6.6274200000000005E-2</c:v>
                </c:pt>
                <c:pt idx="20209">
                  <c:v>-6.5493899999999994E-2</c:v>
                </c:pt>
                <c:pt idx="20210">
                  <c:v>-6.4614699999999997E-2</c:v>
                </c:pt>
                <c:pt idx="20211">
                  <c:v>-6.3638399999999998E-2</c:v>
                </c:pt>
                <c:pt idx="20212">
                  <c:v>-6.25666E-2</c:v>
                </c:pt>
                <c:pt idx="20213">
                  <c:v>-6.1401499999999998E-2</c:v>
                </c:pt>
                <c:pt idx="20214">
                  <c:v>-6.0144999999999997E-2</c:v>
                </c:pt>
                <c:pt idx="20215">
                  <c:v>-5.8798799999999998E-2</c:v>
                </c:pt>
                <c:pt idx="20216">
                  <c:v>-5.7364699999999998E-2</c:v>
                </c:pt>
                <c:pt idx="20217">
                  <c:v>-5.5844499999999998E-2</c:v>
                </c:pt>
                <c:pt idx="20218">
                  <c:v>-5.4240499999999997E-2</c:v>
                </c:pt>
                <c:pt idx="20219">
                  <c:v>-5.2554900000000002E-2</c:v>
                </c:pt>
                <c:pt idx="20220">
                  <c:v>-5.0790399999999999E-2</c:v>
                </c:pt>
                <c:pt idx="20221">
                  <c:v>-4.8950399999999998E-2</c:v>
                </c:pt>
                <c:pt idx="20222">
                  <c:v>-4.7037799999999998E-2</c:v>
                </c:pt>
                <c:pt idx="20223">
                  <c:v>-4.5055199999999997E-2</c:v>
                </c:pt>
                <c:pt idx="20224">
                  <c:v>-4.30052E-2</c:v>
                </c:pt>
                <c:pt idx="20225">
                  <c:v>-4.08904E-2</c:v>
                </c:pt>
                <c:pt idx="20226">
                  <c:v>-3.8713400000000002E-2</c:v>
                </c:pt>
                <c:pt idx="20227">
                  <c:v>-3.64774E-2</c:v>
                </c:pt>
                <c:pt idx="20228">
                  <c:v>-3.4185500000000001E-2</c:v>
                </c:pt>
                <c:pt idx="20229">
                  <c:v>-3.1840899999999998E-2</c:v>
                </c:pt>
                <c:pt idx="20230">
                  <c:v>-2.94465E-2</c:v>
                </c:pt>
                <c:pt idx="20231">
                  <c:v>-2.7005399999999999E-2</c:v>
                </c:pt>
                <c:pt idx="20232">
                  <c:v>-2.4521100000000001E-2</c:v>
                </c:pt>
                <c:pt idx="20233">
                  <c:v>-2.1997200000000001E-2</c:v>
                </c:pt>
                <c:pt idx="20234">
                  <c:v>-1.9437800000000002E-2</c:v>
                </c:pt>
                <c:pt idx="20235">
                  <c:v>-1.6846400000000001E-2</c:v>
                </c:pt>
                <c:pt idx="20236">
                  <c:v>-1.42261E-2</c:v>
                </c:pt>
                <c:pt idx="20237">
                  <c:v>-1.1580200000000001E-2</c:v>
                </c:pt>
                <c:pt idx="20238" formatCode="0.00E+00">
                  <c:v>-8.9115199999999992E-3</c:v>
                </c:pt>
                <c:pt idx="20239" formatCode="0.00E+00">
                  <c:v>-6.2232600000000004E-3</c:v>
                </c:pt>
                <c:pt idx="20240" formatCode="0.00E+00">
                  <c:v>-3.5187899999999999E-3</c:v>
                </c:pt>
                <c:pt idx="20241" formatCode="0.00E+00">
                  <c:v>-8.0174200000000004E-4</c:v>
                </c:pt>
                <c:pt idx="20242" formatCode="0.00E+00">
                  <c:v>1.9242599999999999E-3</c:v>
                </c:pt>
                <c:pt idx="20243" formatCode="0.00E+00">
                  <c:v>4.6557600000000001E-3</c:v>
                </c:pt>
                <c:pt idx="20244" formatCode="0.00E+00">
                  <c:v>7.3893700000000001E-3</c:v>
                </c:pt>
                <c:pt idx="20245">
                  <c:v>1.01218E-2</c:v>
                </c:pt>
                <c:pt idx="20246">
                  <c:v>1.2850500000000001E-2</c:v>
                </c:pt>
                <c:pt idx="20247">
                  <c:v>1.5573200000000001E-2</c:v>
                </c:pt>
                <c:pt idx="20248">
                  <c:v>1.8286899999999998E-2</c:v>
                </c:pt>
                <c:pt idx="20249">
                  <c:v>2.0987499999999999E-2</c:v>
                </c:pt>
                <c:pt idx="20250">
                  <c:v>2.3671500000000002E-2</c:v>
                </c:pt>
                <c:pt idx="20251">
                  <c:v>2.6335600000000001E-2</c:v>
                </c:pt>
                <c:pt idx="20252">
                  <c:v>2.89774E-2</c:v>
                </c:pt>
                <c:pt idx="20253">
                  <c:v>3.15946E-2</c:v>
                </c:pt>
                <c:pt idx="20254">
                  <c:v>3.4184399999999997E-2</c:v>
                </c:pt>
                <c:pt idx="20255">
                  <c:v>3.6743999999999999E-2</c:v>
                </c:pt>
                <c:pt idx="20256">
                  <c:v>3.9270399999999997E-2</c:v>
                </c:pt>
                <c:pt idx="20257">
                  <c:v>4.1760800000000001E-2</c:v>
                </c:pt>
                <c:pt idx="20258">
                  <c:v>4.4213500000000003E-2</c:v>
                </c:pt>
                <c:pt idx="20259">
                  <c:v>4.6627700000000001E-2</c:v>
                </c:pt>
                <c:pt idx="20260">
                  <c:v>4.9002499999999997E-2</c:v>
                </c:pt>
                <c:pt idx="20261">
                  <c:v>5.1336199999999999E-2</c:v>
                </c:pt>
                <c:pt idx="20262">
                  <c:v>5.3627000000000001E-2</c:v>
                </c:pt>
                <c:pt idx="20263">
                  <c:v>5.58735E-2</c:v>
                </c:pt>
                <c:pt idx="20264">
                  <c:v>5.8074399999999998E-2</c:v>
                </c:pt>
                <c:pt idx="20265">
                  <c:v>6.0227700000000002E-2</c:v>
                </c:pt>
                <c:pt idx="20266">
                  <c:v>6.2331499999999998E-2</c:v>
                </c:pt>
                <c:pt idx="20267">
                  <c:v>6.4384200000000003E-2</c:v>
                </c:pt>
                <c:pt idx="20268">
                  <c:v>6.6383899999999996E-2</c:v>
                </c:pt>
                <c:pt idx="20269">
                  <c:v>6.8328299999999995E-2</c:v>
                </c:pt>
                <c:pt idx="20270">
                  <c:v>7.0215399999999997E-2</c:v>
                </c:pt>
                <c:pt idx="20271">
                  <c:v>7.2043800000000005E-2</c:v>
                </c:pt>
                <c:pt idx="20272">
                  <c:v>7.3812199999999994E-2</c:v>
                </c:pt>
                <c:pt idx="20273">
                  <c:v>7.5520100000000007E-2</c:v>
                </c:pt>
                <c:pt idx="20274">
                  <c:v>7.7166999999999999E-2</c:v>
                </c:pt>
                <c:pt idx="20275">
                  <c:v>7.8752500000000003E-2</c:v>
                </c:pt>
                <c:pt idx="20276">
                  <c:v>8.0276E-2</c:v>
                </c:pt>
                <c:pt idx="20277">
                  <c:v>8.1737000000000004E-2</c:v>
                </c:pt>
                <c:pt idx="20278">
                  <c:v>8.3135399999999998E-2</c:v>
                </c:pt>
                <c:pt idx="20279">
                  <c:v>8.4471900000000003E-2</c:v>
                </c:pt>
                <c:pt idx="20280">
                  <c:v>8.5747000000000004E-2</c:v>
                </c:pt>
                <c:pt idx="20281">
                  <c:v>8.6961399999999994E-2</c:v>
                </c:pt>
                <c:pt idx="20282">
                  <c:v>8.8115799999999994E-2</c:v>
                </c:pt>
                <c:pt idx="20283">
                  <c:v>8.9211600000000002E-2</c:v>
                </c:pt>
                <c:pt idx="20284">
                  <c:v>9.0250200000000003E-2</c:v>
                </c:pt>
                <c:pt idx="20285">
                  <c:v>9.1231300000000001E-2</c:v>
                </c:pt>
                <c:pt idx="20286">
                  <c:v>9.21545E-2</c:v>
                </c:pt>
                <c:pt idx="20287">
                  <c:v>9.3019500000000005E-2</c:v>
                </c:pt>
                <c:pt idx="20288">
                  <c:v>9.3826999999999994E-2</c:v>
                </c:pt>
                <c:pt idx="20289">
                  <c:v>9.4577999999999995E-2</c:v>
                </c:pt>
                <c:pt idx="20290">
                  <c:v>9.5273099999999999E-2</c:v>
                </c:pt>
                <c:pt idx="20291">
                  <c:v>9.5913300000000007E-2</c:v>
                </c:pt>
                <c:pt idx="20292">
                  <c:v>9.6499000000000001E-2</c:v>
                </c:pt>
                <c:pt idx="20293">
                  <c:v>9.70308E-2</c:v>
                </c:pt>
                <c:pt idx="20294">
                  <c:v>9.7509600000000002E-2</c:v>
                </c:pt>
                <c:pt idx="20295">
                  <c:v>9.7936200000000001E-2</c:v>
                </c:pt>
                <c:pt idx="20296">
                  <c:v>9.8311899999999994E-2</c:v>
                </c:pt>
                <c:pt idx="20297">
                  <c:v>9.8638100000000006E-2</c:v>
                </c:pt>
                <c:pt idx="20298">
                  <c:v>9.8915900000000001E-2</c:v>
                </c:pt>
                <c:pt idx="20299">
                  <c:v>9.9145700000000003E-2</c:v>
                </c:pt>
                <c:pt idx="20300">
                  <c:v>9.9327700000000005E-2</c:v>
                </c:pt>
                <c:pt idx="20301">
                  <c:v>9.9462599999999998E-2</c:v>
                </c:pt>
                <c:pt idx="20302">
                  <c:v>9.9552199999999993E-2</c:v>
                </c:pt>
                <c:pt idx="20303">
                  <c:v>9.9598400000000004E-2</c:v>
                </c:pt>
                <c:pt idx="20304">
                  <c:v>9.9603300000000006E-2</c:v>
                </c:pt>
                <c:pt idx="20305">
                  <c:v>9.9568799999999999E-2</c:v>
                </c:pt>
                <c:pt idx="20306">
                  <c:v>9.9496399999999999E-2</c:v>
                </c:pt>
                <c:pt idx="20307">
                  <c:v>9.9387500000000004E-2</c:v>
                </c:pt>
                <c:pt idx="20308">
                  <c:v>9.9243700000000004E-2</c:v>
                </c:pt>
                <c:pt idx="20309">
                  <c:v>9.9065799999999996E-2</c:v>
                </c:pt>
                <c:pt idx="20310">
                  <c:v>9.8855499999999999E-2</c:v>
                </c:pt>
                <c:pt idx="20311">
                  <c:v>9.8615300000000003E-2</c:v>
                </c:pt>
                <c:pt idx="20312">
                  <c:v>9.8348199999999997E-2</c:v>
                </c:pt>
                <c:pt idx="20313">
                  <c:v>9.8056199999999996E-2</c:v>
                </c:pt>
                <c:pt idx="20314">
                  <c:v>9.7741300000000003E-2</c:v>
                </c:pt>
                <c:pt idx="20315">
                  <c:v>9.7405400000000003E-2</c:v>
                </c:pt>
                <c:pt idx="20316">
                  <c:v>9.7050499999999998E-2</c:v>
                </c:pt>
                <c:pt idx="20317">
                  <c:v>9.6678100000000003E-2</c:v>
                </c:pt>
                <c:pt idx="20318">
                  <c:v>9.6289E-2</c:v>
                </c:pt>
                <c:pt idx="20319">
                  <c:v>9.5884200000000003E-2</c:v>
                </c:pt>
                <c:pt idx="20320">
                  <c:v>9.5464599999999997E-2</c:v>
                </c:pt>
                <c:pt idx="20321">
                  <c:v>9.5031900000000002E-2</c:v>
                </c:pt>
                <c:pt idx="20322">
                  <c:v>9.4587000000000004E-2</c:v>
                </c:pt>
                <c:pt idx="20323">
                  <c:v>9.4131400000000004E-2</c:v>
                </c:pt>
                <c:pt idx="20324">
                  <c:v>9.3667200000000006E-2</c:v>
                </c:pt>
                <c:pt idx="20325">
                  <c:v>9.3196600000000004E-2</c:v>
                </c:pt>
                <c:pt idx="20326">
                  <c:v>9.2721200000000004E-2</c:v>
                </c:pt>
                <c:pt idx="20327">
                  <c:v>9.2242400000000002E-2</c:v>
                </c:pt>
                <c:pt idx="20328">
                  <c:v>9.1761099999999998E-2</c:v>
                </c:pt>
                <c:pt idx="20329">
                  <c:v>9.1278600000000001E-2</c:v>
                </c:pt>
                <c:pt idx="20330">
                  <c:v>9.0796699999999994E-2</c:v>
                </c:pt>
                <c:pt idx="20331">
                  <c:v>9.0317099999999997E-2</c:v>
                </c:pt>
                <c:pt idx="20332">
                  <c:v>8.9841400000000002E-2</c:v>
                </c:pt>
                <c:pt idx="20333">
                  <c:v>8.9370699999999997E-2</c:v>
                </c:pt>
                <c:pt idx="20334">
                  <c:v>8.8905899999999996E-2</c:v>
                </c:pt>
                <c:pt idx="20335">
                  <c:v>8.8448299999999994E-2</c:v>
                </c:pt>
                <c:pt idx="20336">
                  <c:v>8.7998599999999996E-2</c:v>
                </c:pt>
                <c:pt idx="20337">
                  <c:v>8.7556800000000004E-2</c:v>
                </c:pt>
                <c:pt idx="20338">
                  <c:v>8.7122699999999997E-2</c:v>
                </c:pt>
                <c:pt idx="20339">
                  <c:v>8.6696999999999996E-2</c:v>
                </c:pt>
                <c:pt idx="20340">
                  <c:v>8.6280599999999999E-2</c:v>
                </c:pt>
                <c:pt idx="20341">
                  <c:v>8.5875099999999996E-2</c:v>
                </c:pt>
                <c:pt idx="20342">
                  <c:v>8.5481399999999999E-2</c:v>
                </c:pt>
                <c:pt idx="20343">
                  <c:v>8.5100400000000007E-2</c:v>
                </c:pt>
                <c:pt idx="20344">
                  <c:v>8.4732799999999997E-2</c:v>
                </c:pt>
                <c:pt idx="20345">
                  <c:v>8.4378700000000001E-2</c:v>
                </c:pt>
                <c:pt idx="20346">
                  <c:v>8.4038299999999996E-2</c:v>
                </c:pt>
                <c:pt idx="20347">
                  <c:v>8.3711800000000003E-2</c:v>
                </c:pt>
                <c:pt idx="20348">
                  <c:v>8.3399600000000004E-2</c:v>
                </c:pt>
                <c:pt idx="20349">
                  <c:v>8.3102700000000002E-2</c:v>
                </c:pt>
                <c:pt idx="20350">
                  <c:v>8.28232E-2</c:v>
                </c:pt>
                <c:pt idx="20351">
                  <c:v>8.2562899999999995E-2</c:v>
                </c:pt>
                <c:pt idx="20352">
                  <c:v>8.2321599999999995E-2</c:v>
                </c:pt>
                <c:pt idx="20353">
                  <c:v>8.2097100000000006E-2</c:v>
                </c:pt>
                <c:pt idx="20354">
                  <c:v>8.1888299999999997E-2</c:v>
                </c:pt>
                <c:pt idx="20355">
                  <c:v>8.1694799999999998E-2</c:v>
                </c:pt>
                <c:pt idx="20356">
                  <c:v>8.15163E-2</c:v>
                </c:pt>
                <c:pt idx="20357">
                  <c:v>8.1351599999999996E-2</c:v>
                </c:pt>
                <c:pt idx="20358">
                  <c:v>8.11997E-2</c:v>
                </c:pt>
                <c:pt idx="20359">
                  <c:v>8.1059599999999996E-2</c:v>
                </c:pt>
                <c:pt idx="20360">
                  <c:v>8.0930699999999994E-2</c:v>
                </c:pt>
                <c:pt idx="20361">
                  <c:v>8.0812999999999996E-2</c:v>
                </c:pt>
                <c:pt idx="20362">
                  <c:v>8.0706799999999995E-2</c:v>
                </c:pt>
                <c:pt idx="20363">
                  <c:v>8.0611299999999997E-2</c:v>
                </c:pt>
                <c:pt idx="20364">
                  <c:v>8.05255E-2</c:v>
                </c:pt>
                <c:pt idx="20365">
                  <c:v>8.04483E-2</c:v>
                </c:pt>
                <c:pt idx="20366">
                  <c:v>8.03788E-2</c:v>
                </c:pt>
                <c:pt idx="20367">
                  <c:v>8.0316299999999993E-2</c:v>
                </c:pt>
                <c:pt idx="20368">
                  <c:v>8.0260399999999996E-2</c:v>
                </c:pt>
                <c:pt idx="20369">
                  <c:v>8.0210199999999995E-2</c:v>
                </c:pt>
                <c:pt idx="20370">
                  <c:v>8.01645E-2</c:v>
                </c:pt>
                <c:pt idx="20371">
                  <c:v>8.0122499999999999E-2</c:v>
                </c:pt>
                <c:pt idx="20372">
                  <c:v>8.0083500000000002E-2</c:v>
                </c:pt>
                <c:pt idx="20373">
                  <c:v>8.0047099999999996E-2</c:v>
                </c:pt>
                <c:pt idx="20374">
                  <c:v>8.0012899999999998E-2</c:v>
                </c:pt>
                <c:pt idx="20375">
                  <c:v>7.9980399999999993E-2</c:v>
                </c:pt>
                <c:pt idx="20376">
                  <c:v>7.99483E-2</c:v>
                </c:pt>
                <c:pt idx="20377">
                  <c:v>7.9915E-2</c:v>
                </c:pt>
                <c:pt idx="20378">
                  <c:v>7.9878900000000003E-2</c:v>
                </c:pt>
                <c:pt idx="20379">
                  <c:v>7.9838300000000001E-2</c:v>
                </c:pt>
                <c:pt idx="20380">
                  <c:v>7.9792100000000005E-2</c:v>
                </c:pt>
                <c:pt idx="20381">
                  <c:v>7.9739000000000004E-2</c:v>
                </c:pt>
                <c:pt idx="20382">
                  <c:v>7.9677799999999993E-2</c:v>
                </c:pt>
                <c:pt idx="20383">
                  <c:v>7.9607499999999998E-2</c:v>
                </c:pt>
                <c:pt idx="20384">
                  <c:v>7.9526799999999995E-2</c:v>
                </c:pt>
                <c:pt idx="20385">
                  <c:v>7.9434699999999997E-2</c:v>
                </c:pt>
                <c:pt idx="20386">
                  <c:v>7.9330300000000006E-2</c:v>
                </c:pt>
                <c:pt idx="20387">
                  <c:v>7.9212000000000005E-2</c:v>
                </c:pt>
                <c:pt idx="20388">
                  <c:v>7.9078200000000001E-2</c:v>
                </c:pt>
                <c:pt idx="20389">
                  <c:v>7.8927499999999998E-2</c:v>
                </c:pt>
                <c:pt idx="20390">
                  <c:v>7.8758800000000004E-2</c:v>
                </c:pt>
                <c:pt idx="20391">
                  <c:v>7.8571199999999994E-2</c:v>
                </c:pt>
                <c:pt idx="20392">
                  <c:v>7.8364400000000001E-2</c:v>
                </c:pt>
                <c:pt idx="20393">
                  <c:v>7.8138100000000002E-2</c:v>
                </c:pt>
                <c:pt idx="20394">
                  <c:v>7.7892400000000001E-2</c:v>
                </c:pt>
                <c:pt idx="20395">
                  <c:v>7.7627100000000004E-2</c:v>
                </c:pt>
                <c:pt idx="20396">
                  <c:v>7.7340699999999998E-2</c:v>
                </c:pt>
                <c:pt idx="20397">
                  <c:v>7.7031500000000003E-2</c:v>
                </c:pt>
                <c:pt idx="20398">
                  <c:v>7.6698500000000003E-2</c:v>
                </c:pt>
                <c:pt idx="20399">
                  <c:v>7.6341599999999996E-2</c:v>
                </c:pt>
                <c:pt idx="20400">
                  <c:v>7.5961600000000004E-2</c:v>
                </c:pt>
                <c:pt idx="20401">
                  <c:v>7.5558799999999995E-2</c:v>
                </c:pt>
                <c:pt idx="20402">
                  <c:v>7.5132199999999996E-2</c:v>
                </c:pt>
                <c:pt idx="20403">
                  <c:v>7.4679700000000002E-2</c:v>
                </c:pt>
                <c:pt idx="20404">
                  <c:v>7.4200000000000002E-2</c:v>
                </c:pt>
                <c:pt idx="20405">
                  <c:v>7.36927E-2</c:v>
                </c:pt>
                <c:pt idx="20406">
                  <c:v>7.3157200000000006E-2</c:v>
                </c:pt>
                <c:pt idx="20407">
                  <c:v>7.2592900000000002E-2</c:v>
                </c:pt>
                <c:pt idx="20408">
                  <c:v>7.1998999999999994E-2</c:v>
                </c:pt>
                <c:pt idx="20409">
                  <c:v>7.1374699999999999E-2</c:v>
                </c:pt>
                <c:pt idx="20410">
                  <c:v>7.0719400000000002E-2</c:v>
                </c:pt>
                <c:pt idx="20411">
                  <c:v>7.0032700000000003E-2</c:v>
                </c:pt>
                <c:pt idx="20412">
                  <c:v>6.9314600000000004E-2</c:v>
                </c:pt>
                <c:pt idx="20413">
                  <c:v>6.8565299999999996E-2</c:v>
                </c:pt>
                <c:pt idx="20414">
                  <c:v>6.7784700000000003E-2</c:v>
                </c:pt>
                <c:pt idx="20415">
                  <c:v>6.6973199999999997E-2</c:v>
                </c:pt>
                <c:pt idx="20416">
                  <c:v>6.6131099999999998E-2</c:v>
                </c:pt>
                <c:pt idx="20417">
                  <c:v>6.5258999999999998E-2</c:v>
                </c:pt>
                <c:pt idx="20418">
                  <c:v>6.4357399999999995E-2</c:v>
                </c:pt>
                <c:pt idx="20419">
                  <c:v>6.3426999999999997E-2</c:v>
                </c:pt>
                <c:pt idx="20420">
                  <c:v>6.2468200000000002E-2</c:v>
                </c:pt>
                <c:pt idx="20421">
                  <c:v>6.14817E-2</c:v>
                </c:pt>
                <c:pt idx="20422">
                  <c:v>6.0467899999999998E-2</c:v>
                </c:pt>
                <c:pt idx="20423">
                  <c:v>5.9427800000000003E-2</c:v>
                </c:pt>
                <c:pt idx="20424">
                  <c:v>5.8361700000000002E-2</c:v>
                </c:pt>
                <c:pt idx="20425">
                  <c:v>5.7269800000000003E-2</c:v>
                </c:pt>
                <c:pt idx="20426">
                  <c:v>5.6153000000000002E-2</c:v>
                </c:pt>
                <c:pt idx="20427">
                  <c:v>5.5013100000000002E-2</c:v>
                </c:pt>
                <c:pt idx="20428">
                  <c:v>5.3851299999999998E-2</c:v>
                </c:pt>
                <c:pt idx="20429">
                  <c:v>5.2668300000000001E-2</c:v>
                </c:pt>
                <c:pt idx="20430">
                  <c:v>5.1464700000000002E-2</c:v>
                </c:pt>
                <c:pt idx="20431">
                  <c:v>5.02412E-2</c:v>
                </c:pt>
                <c:pt idx="20432">
                  <c:v>4.8999099999999997E-2</c:v>
                </c:pt>
                <c:pt idx="20433">
                  <c:v>4.7739999999999998E-2</c:v>
                </c:pt>
                <c:pt idx="20434">
                  <c:v>4.6465800000000002E-2</c:v>
                </c:pt>
                <c:pt idx="20435">
                  <c:v>4.5177799999999997E-2</c:v>
                </c:pt>
                <c:pt idx="20436">
                  <c:v>4.3877300000000001E-2</c:v>
                </c:pt>
                <c:pt idx="20437">
                  <c:v>4.2565600000000002E-2</c:v>
                </c:pt>
                <c:pt idx="20438">
                  <c:v>4.1244599999999999E-2</c:v>
                </c:pt>
                <c:pt idx="20439">
                  <c:v>3.9916E-2</c:v>
                </c:pt>
                <c:pt idx="20440">
                  <c:v>3.8581200000000003E-2</c:v>
                </c:pt>
                <c:pt idx="20441">
                  <c:v>3.7241900000000001E-2</c:v>
                </c:pt>
                <c:pt idx="20442">
                  <c:v>3.5900500000000002E-2</c:v>
                </c:pt>
                <c:pt idx="20443">
                  <c:v>3.4559800000000002E-2</c:v>
                </c:pt>
                <c:pt idx="20444">
                  <c:v>3.3221899999999999E-2</c:v>
                </c:pt>
                <c:pt idx="20445">
                  <c:v>3.1888899999999998E-2</c:v>
                </c:pt>
                <c:pt idx="20446">
                  <c:v>3.0562700000000002E-2</c:v>
                </c:pt>
                <c:pt idx="20447">
                  <c:v>2.9245799999999999E-2</c:v>
                </c:pt>
                <c:pt idx="20448">
                  <c:v>2.7940699999999999E-2</c:v>
                </c:pt>
                <c:pt idx="20449">
                  <c:v>2.6649099999999998E-2</c:v>
                </c:pt>
                <c:pt idx="20450">
                  <c:v>2.5372599999999999E-2</c:v>
                </c:pt>
                <c:pt idx="20451">
                  <c:v>2.4112999999999999E-2</c:v>
                </c:pt>
                <c:pt idx="20452">
                  <c:v>2.2871800000000001E-2</c:v>
                </c:pt>
                <c:pt idx="20453">
                  <c:v>2.1650900000000001E-2</c:v>
                </c:pt>
                <c:pt idx="20454">
                  <c:v>2.04528E-2</c:v>
                </c:pt>
                <c:pt idx="20455">
                  <c:v>1.92797E-2</c:v>
                </c:pt>
                <c:pt idx="20456">
                  <c:v>1.8133799999999999E-2</c:v>
                </c:pt>
                <c:pt idx="20457">
                  <c:v>1.70172E-2</c:v>
                </c:pt>
                <c:pt idx="20458">
                  <c:v>1.5932000000000002E-2</c:v>
                </c:pt>
                <c:pt idx="20459">
                  <c:v>1.48805E-2</c:v>
                </c:pt>
                <c:pt idx="20460">
                  <c:v>1.3865499999999999E-2</c:v>
                </c:pt>
                <c:pt idx="20461">
                  <c:v>1.28898E-2</c:v>
                </c:pt>
                <c:pt idx="20462">
                  <c:v>1.19554E-2</c:v>
                </c:pt>
                <c:pt idx="20463">
                  <c:v>1.1063999999999999E-2</c:v>
                </c:pt>
                <c:pt idx="20464">
                  <c:v>1.02176E-2</c:v>
                </c:pt>
                <c:pt idx="20465" formatCode="0.00E+00">
                  <c:v>9.4190400000000001E-3</c:v>
                </c:pt>
                <c:pt idx="20466" formatCode="0.00E+00">
                  <c:v>8.6711700000000006E-3</c:v>
                </c:pt>
                <c:pt idx="20467" formatCode="0.00E+00">
                  <c:v>7.9768900000000004E-3</c:v>
                </c:pt>
                <c:pt idx="20468" formatCode="0.00E+00">
                  <c:v>7.3386099999999998E-3</c:v>
                </c:pt>
                <c:pt idx="20469" formatCode="0.00E+00">
                  <c:v>6.7583299999999999E-3</c:v>
                </c:pt>
                <c:pt idx="20470" formatCode="0.00E+00">
                  <c:v>6.2380400000000003E-3</c:v>
                </c:pt>
                <c:pt idx="20471" formatCode="0.00E+00">
                  <c:v>5.7801900000000002E-3</c:v>
                </c:pt>
                <c:pt idx="20472" formatCode="0.00E+00">
                  <c:v>5.3869499999999997E-3</c:v>
                </c:pt>
                <c:pt idx="20473" formatCode="0.00E+00">
                  <c:v>5.05946E-3</c:v>
                </c:pt>
                <c:pt idx="20474" formatCode="0.00E+00">
                  <c:v>4.7983000000000001E-3</c:v>
                </c:pt>
                <c:pt idx="20475" formatCode="0.00E+00">
                  <c:v>4.60437E-3</c:v>
                </c:pt>
                <c:pt idx="20476" formatCode="0.00E+00">
                  <c:v>4.4793899999999998E-3</c:v>
                </c:pt>
                <c:pt idx="20477" formatCode="0.00E+00">
                  <c:v>4.42531E-3</c:v>
                </c:pt>
                <c:pt idx="20478" formatCode="0.00E+00">
                  <c:v>4.44371E-3</c:v>
                </c:pt>
                <c:pt idx="20479" formatCode="0.00E+00">
                  <c:v>4.5357000000000001E-3</c:v>
                </c:pt>
                <c:pt idx="20480" formatCode="0.00E+00">
                  <c:v>4.7016999999999996E-3</c:v>
                </c:pt>
                <c:pt idx="20481" formatCode="0.00E+00">
                  <c:v>4.9420599999999999E-3</c:v>
                </c:pt>
                <c:pt idx="20482" formatCode="0.00E+00">
                  <c:v>5.2576799999999998E-3</c:v>
                </c:pt>
                <c:pt idx="20483" formatCode="0.00E+00">
                  <c:v>5.6496799999999998E-3</c:v>
                </c:pt>
                <c:pt idx="20484" formatCode="0.00E+00">
                  <c:v>6.1186900000000004E-3</c:v>
                </c:pt>
                <c:pt idx="20485" formatCode="0.00E+00">
                  <c:v>6.6648499999999999E-3</c:v>
                </c:pt>
                <c:pt idx="20486" formatCode="0.00E+00">
                  <c:v>7.28862E-3</c:v>
                </c:pt>
                <c:pt idx="20487" formatCode="0.00E+00">
                  <c:v>7.9908199999999992E-3</c:v>
                </c:pt>
                <c:pt idx="20488" formatCode="0.00E+00">
                  <c:v>8.7720899999999997E-3</c:v>
                </c:pt>
                <c:pt idx="20489" formatCode="0.00E+00">
                  <c:v>9.6327500000000007E-3</c:v>
                </c:pt>
                <c:pt idx="20490">
                  <c:v>1.0572700000000001E-2</c:v>
                </c:pt>
                <c:pt idx="20491">
                  <c:v>1.15917E-2</c:v>
                </c:pt>
                <c:pt idx="20492">
                  <c:v>1.26902E-2</c:v>
                </c:pt>
                <c:pt idx="20493">
                  <c:v>1.3868699999999999E-2</c:v>
                </c:pt>
                <c:pt idx="20494">
                  <c:v>1.51272E-2</c:v>
                </c:pt>
                <c:pt idx="20495">
                  <c:v>1.6464800000000002E-2</c:v>
                </c:pt>
                <c:pt idx="20496">
                  <c:v>1.78806E-2</c:v>
                </c:pt>
                <c:pt idx="20497">
                  <c:v>1.9374300000000001E-2</c:v>
                </c:pt>
                <c:pt idx="20498">
                  <c:v>2.0945399999999999E-2</c:v>
                </c:pt>
                <c:pt idx="20499">
                  <c:v>2.2592999999999999E-2</c:v>
                </c:pt>
                <c:pt idx="20500">
                  <c:v>2.4315799999999999E-2</c:v>
                </c:pt>
                <c:pt idx="20501">
                  <c:v>2.6112199999999999E-2</c:v>
                </c:pt>
                <c:pt idx="20502">
                  <c:v>2.7980700000000001E-2</c:v>
                </c:pt>
                <c:pt idx="20503">
                  <c:v>2.9919999999999999E-2</c:v>
                </c:pt>
                <c:pt idx="20504">
                  <c:v>3.1928699999999997E-2</c:v>
                </c:pt>
                <c:pt idx="20505">
                  <c:v>3.4005800000000003E-2</c:v>
                </c:pt>
                <c:pt idx="20506">
                  <c:v>3.6150099999999998E-2</c:v>
                </c:pt>
                <c:pt idx="20507">
                  <c:v>3.8360100000000001E-2</c:v>
                </c:pt>
                <c:pt idx="20508">
                  <c:v>4.0633500000000003E-2</c:v>
                </c:pt>
                <c:pt idx="20509">
                  <c:v>4.29685E-2</c:v>
                </c:pt>
                <c:pt idx="20510">
                  <c:v>4.5363500000000001E-2</c:v>
                </c:pt>
                <c:pt idx="20511">
                  <c:v>4.7817100000000001E-2</c:v>
                </c:pt>
                <c:pt idx="20512">
                  <c:v>5.0327200000000002E-2</c:v>
                </c:pt>
                <c:pt idx="20513">
                  <c:v>5.2891000000000001E-2</c:v>
                </c:pt>
                <c:pt idx="20514">
                  <c:v>5.5505699999999998E-2</c:v>
                </c:pt>
                <c:pt idx="20515">
                  <c:v>5.8169499999999999E-2</c:v>
                </c:pt>
                <c:pt idx="20516">
                  <c:v>6.0880900000000002E-2</c:v>
                </c:pt>
                <c:pt idx="20517">
                  <c:v>6.3638299999999995E-2</c:v>
                </c:pt>
                <c:pt idx="20518">
                  <c:v>6.6440200000000005E-2</c:v>
                </c:pt>
                <c:pt idx="20519">
                  <c:v>6.9284100000000001E-2</c:v>
                </c:pt>
                <c:pt idx="20520">
                  <c:v>7.2167300000000004E-2</c:v>
                </c:pt>
                <c:pt idx="20521">
                  <c:v>7.5086600000000003E-2</c:v>
                </c:pt>
                <c:pt idx="20522">
                  <c:v>7.8039200000000003E-2</c:v>
                </c:pt>
                <c:pt idx="20523">
                  <c:v>8.1022399999999994E-2</c:v>
                </c:pt>
                <c:pt idx="20524">
                  <c:v>8.4033800000000006E-2</c:v>
                </c:pt>
                <c:pt idx="20525">
                  <c:v>8.70702E-2</c:v>
                </c:pt>
                <c:pt idx="20526">
                  <c:v>9.0128200000000006E-2</c:v>
                </c:pt>
                <c:pt idx="20527">
                  <c:v>9.3205099999999999E-2</c:v>
                </c:pt>
                <c:pt idx="20528">
                  <c:v>9.62982E-2</c:v>
                </c:pt>
                <c:pt idx="20529">
                  <c:v>9.9404800000000001E-2</c:v>
                </c:pt>
                <c:pt idx="20530">
                  <c:v>0.102522</c:v>
                </c:pt>
                <c:pt idx="20531">
                  <c:v>0.105646</c:v>
                </c:pt>
                <c:pt idx="20532">
                  <c:v>0.108774</c:v>
                </c:pt>
                <c:pt idx="20533">
                  <c:v>0.111902</c:v>
                </c:pt>
                <c:pt idx="20534">
                  <c:v>0.115027</c:v>
                </c:pt>
                <c:pt idx="20535">
                  <c:v>0.118147</c:v>
                </c:pt>
                <c:pt idx="20536">
                  <c:v>0.12126000000000001</c:v>
                </c:pt>
                <c:pt idx="20537">
                  <c:v>0.124364</c:v>
                </c:pt>
                <c:pt idx="20538">
                  <c:v>0.12745600000000001</c:v>
                </c:pt>
                <c:pt idx="20539">
                  <c:v>0.13053300000000001</c:v>
                </c:pt>
                <c:pt idx="20540">
                  <c:v>0.13359299999999999</c:v>
                </c:pt>
                <c:pt idx="20541">
                  <c:v>0.136633</c:v>
                </c:pt>
                <c:pt idx="20542">
                  <c:v>0.139649</c:v>
                </c:pt>
                <c:pt idx="20543">
                  <c:v>0.14263700000000001</c:v>
                </c:pt>
                <c:pt idx="20544">
                  <c:v>0.145595</c:v>
                </c:pt>
                <c:pt idx="20545">
                  <c:v>0.14851900000000001</c:v>
                </c:pt>
                <c:pt idx="20546">
                  <c:v>0.15140700000000001</c:v>
                </c:pt>
                <c:pt idx="20547">
                  <c:v>0.154255</c:v>
                </c:pt>
                <c:pt idx="20548">
                  <c:v>0.15706200000000001</c:v>
                </c:pt>
                <c:pt idx="20549">
                  <c:v>0.15982399999999999</c:v>
                </c:pt>
                <c:pt idx="20550">
                  <c:v>0.16253799999999999</c:v>
                </c:pt>
                <c:pt idx="20551">
                  <c:v>0.16520299999999999</c:v>
                </c:pt>
                <c:pt idx="20552">
                  <c:v>0.16781699999999999</c:v>
                </c:pt>
                <c:pt idx="20553">
                  <c:v>0.17036799999999999</c:v>
                </c:pt>
                <c:pt idx="20554">
                  <c:v>0.17285300000000001</c:v>
                </c:pt>
                <c:pt idx="20555">
                  <c:v>0.17527699999999999</c:v>
                </c:pt>
                <c:pt idx="20556">
                  <c:v>0.177644</c:v>
                </c:pt>
                <c:pt idx="20557">
                  <c:v>0.17994399999999999</c:v>
                </c:pt>
                <c:pt idx="20558">
                  <c:v>0.182176</c:v>
                </c:pt>
                <c:pt idx="20559">
                  <c:v>0.184341</c:v>
                </c:pt>
                <c:pt idx="20560">
                  <c:v>0.18643699999999999</c:v>
                </c:pt>
                <c:pt idx="20561">
                  <c:v>0.18846199999999999</c:v>
                </c:pt>
                <c:pt idx="20562">
                  <c:v>0.190412</c:v>
                </c:pt>
                <c:pt idx="20563">
                  <c:v>0.19228600000000001</c:v>
                </c:pt>
                <c:pt idx="20564">
                  <c:v>0.19408</c:v>
                </c:pt>
                <c:pt idx="20565">
                  <c:v>0.195795</c:v>
                </c:pt>
                <c:pt idx="20566">
                  <c:v>0.19742799999999999</c:v>
                </c:pt>
                <c:pt idx="20567">
                  <c:v>0.19897799999999999</c:v>
                </c:pt>
                <c:pt idx="20568">
                  <c:v>0.20044500000000001</c:v>
                </c:pt>
                <c:pt idx="20569">
                  <c:v>0.201825</c:v>
                </c:pt>
                <c:pt idx="20570">
                  <c:v>0.203121</c:v>
                </c:pt>
                <c:pt idx="20571">
                  <c:v>0.20433000000000001</c:v>
                </c:pt>
                <c:pt idx="20572">
                  <c:v>0.205454</c:v>
                </c:pt>
                <c:pt idx="20573">
                  <c:v>0.20649000000000001</c:v>
                </c:pt>
                <c:pt idx="20574">
                  <c:v>0.20743600000000001</c:v>
                </c:pt>
                <c:pt idx="20575">
                  <c:v>0.20829300000000001</c:v>
                </c:pt>
                <c:pt idx="20576">
                  <c:v>0.20905799999999999</c:v>
                </c:pt>
                <c:pt idx="20577">
                  <c:v>0.20973</c:v>
                </c:pt>
                <c:pt idx="20578">
                  <c:v>0.21031</c:v>
                </c:pt>
                <c:pt idx="20579">
                  <c:v>0.21079500000000001</c:v>
                </c:pt>
                <c:pt idx="20580">
                  <c:v>0.21118500000000001</c:v>
                </c:pt>
                <c:pt idx="20581">
                  <c:v>0.21148</c:v>
                </c:pt>
                <c:pt idx="20582">
                  <c:v>0.21167900000000001</c:v>
                </c:pt>
                <c:pt idx="20583">
                  <c:v>0.211782</c:v>
                </c:pt>
                <c:pt idx="20584">
                  <c:v>0.211787</c:v>
                </c:pt>
                <c:pt idx="20585">
                  <c:v>0.211697</c:v>
                </c:pt>
                <c:pt idx="20586">
                  <c:v>0.211509</c:v>
                </c:pt>
                <c:pt idx="20587">
                  <c:v>0.211226</c:v>
                </c:pt>
                <c:pt idx="20588">
                  <c:v>0.21084600000000001</c:v>
                </c:pt>
                <c:pt idx="20589">
                  <c:v>0.210371</c:v>
                </c:pt>
                <c:pt idx="20590">
                  <c:v>0.20979999999999999</c:v>
                </c:pt>
                <c:pt idx="20591">
                  <c:v>0.20913499999999999</c:v>
                </c:pt>
                <c:pt idx="20592">
                  <c:v>0.20837700000000001</c:v>
                </c:pt>
                <c:pt idx="20593">
                  <c:v>0.20752599999999999</c:v>
                </c:pt>
                <c:pt idx="20594">
                  <c:v>0.20658299999999999</c:v>
                </c:pt>
                <c:pt idx="20595">
                  <c:v>0.20554900000000001</c:v>
                </c:pt>
                <c:pt idx="20596">
                  <c:v>0.204425</c:v>
                </c:pt>
                <c:pt idx="20597">
                  <c:v>0.203211</c:v>
                </c:pt>
                <c:pt idx="20598">
                  <c:v>0.201907</c:v>
                </c:pt>
                <c:pt idx="20599">
                  <c:v>0.200515</c:v>
                </c:pt>
                <c:pt idx="20600">
                  <c:v>0.19903499999999999</c:v>
                </c:pt>
                <c:pt idx="20601">
                  <c:v>0.19746900000000001</c:v>
                </c:pt>
                <c:pt idx="20602">
                  <c:v>0.19581799999999999</c:v>
                </c:pt>
                <c:pt idx="20603">
                  <c:v>0.19408300000000001</c:v>
                </c:pt>
                <c:pt idx="20604">
                  <c:v>0.19226499999999999</c:v>
                </c:pt>
                <c:pt idx="20605">
                  <c:v>0.19036700000000001</c:v>
                </c:pt>
                <c:pt idx="20606">
                  <c:v>0.188392</c:v>
                </c:pt>
                <c:pt idx="20607">
                  <c:v>0.18634100000000001</c:v>
                </c:pt>
                <c:pt idx="20608">
                  <c:v>0.18421799999999999</c:v>
                </c:pt>
                <c:pt idx="20609">
                  <c:v>0.18202299999999999</c:v>
                </c:pt>
                <c:pt idx="20610">
                  <c:v>0.179757</c:v>
                </c:pt>
                <c:pt idx="20611">
                  <c:v>0.177423</c:v>
                </c:pt>
                <c:pt idx="20612">
                  <c:v>0.17502200000000001</c:v>
                </c:pt>
                <c:pt idx="20613">
                  <c:v>0.17255499999999999</c:v>
                </c:pt>
                <c:pt idx="20614">
                  <c:v>0.17002300000000001</c:v>
                </c:pt>
                <c:pt idx="20615">
                  <c:v>0.16742799999999999</c:v>
                </c:pt>
                <c:pt idx="20616">
                  <c:v>0.164773</c:v>
                </c:pt>
                <c:pt idx="20617">
                  <c:v>0.16206000000000001</c:v>
                </c:pt>
                <c:pt idx="20618">
                  <c:v>0.15929099999999999</c:v>
                </c:pt>
                <c:pt idx="20619">
                  <c:v>0.156469</c:v>
                </c:pt>
                <c:pt idx="20620">
                  <c:v>0.15359400000000001</c:v>
                </c:pt>
                <c:pt idx="20621">
                  <c:v>0.15066599999999999</c:v>
                </c:pt>
                <c:pt idx="20622">
                  <c:v>0.14768899999999999</c:v>
                </c:pt>
                <c:pt idx="20623">
                  <c:v>0.14466699999999999</c:v>
                </c:pt>
                <c:pt idx="20624">
                  <c:v>0.14160200000000001</c:v>
                </c:pt>
                <c:pt idx="20625">
                  <c:v>0.13849900000000001</c:v>
                </c:pt>
                <c:pt idx="20626">
                  <c:v>0.13536000000000001</c:v>
                </c:pt>
                <c:pt idx="20627">
                  <c:v>0.132187</c:v>
                </c:pt>
                <c:pt idx="20628">
                  <c:v>0.12897900000000001</c:v>
                </c:pt>
                <c:pt idx="20629">
                  <c:v>0.12574199999999999</c:v>
                </c:pt>
                <c:pt idx="20630">
                  <c:v>0.122477</c:v>
                </c:pt>
                <c:pt idx="20631">
                  <c:v>0.119188</c:v>
                </c:pt>
                <c:pt idx="20632">
                  <c:v>0.115879</c:v>
                </c:pt>
                <c:pt idx="20633">
                  <c:v>0.112553</c:v>
                </c:pt>
                <c:pt idx="20634">
                  <c:v>0.109211</c:v>
                </c:pt>
                <c:pt idx="20635">
                  <c:v>0.105854</c:v>
                </c:pt>
                <c:pt idx="20636">
                  <c:v>0.10248500000000001</c:v>
                </c:pt>
                <c:pt idx="20637">
                  <c:v>9.9105399999999996E-2</c:v>
                </c:pt>
                <c:pt idx="20638">
                  <c:v>9.5718800000000007E-2</c:v>
                </c:pt>
                <c:pt idx="20639">
                  <c:v>9.2329300000000003E-2</c:v>
                </c:pt>
                <c:pt idx="20640">
                  <c:v>8.8935E-2</c:v>
                </c:pt>
                <c:pt idx="20641">
                  <c:v>8.5530599999999998E-2</c:v>
                </c:pt>
                <c:pt idx="20642">
                  <c:v>8.2122799999999996E-2</c:v>
                </c:pt>
                <c:pt idx="20643">
                  <c:v>7.8723000000000001E-2</c:v>
                </c:pt>
                <c:pt idx="20644">
                  <c:v>7.5330999999999995E-2</c:v>
                </c:pt>
                <c:pt idx="20645">
                  <c:v>7.1945400000000007E-2</c:v>
                </c:pt>
                <c:pt idx="20646">
                  <c:v>6.8570900000000004E-2</c:v>
                </c:pt>
                <c:pt idx="20647">
                  <c:v>6.5210400000000002E-2</c:v>
                </c:pt>
                <c:pt idx="20648">
                  <c:v>6.1865400000000001E-2</c:v>
                </c:pt>
                <c:pt idx="20649">
                  <c:v>5.8537699999999998E-2</c:v>
                </c:pt>
                <c:pt idx="20650">
                  <c:v>5.5229599999999997E-2</c:v>
                </c:pt>
                <c:pt idx="20651">
                  <c:v>5.1943799999999998E-2</c:v>
                </c:pt>
                <c:pt idx="20652">
                  <c:v>4.8682799999999998E-2</c:v>
                </c:pt>
                <c:pt idx="20653">
                  <c:v>4.5449499999999997E-2</c:v>
                </c:pt>
                <c:pt idx="20654">
                  <c:v>4.2246100000000002E-2</c:v>
                </c:pt>
                <c:pt idx="20655">
                  <c:v>3.9075100000000001E-2</c:v>
                </c:pt>
                <c:pt idx="20656">
                  <c:v>3.5939199999999998E-2</c:v>
                </c:pt>
                <c:pt idx="20657">
                  <c:v>3.2841200000000001E-2</c:v>
                </c:pt>
                <c:pt idx="20658">
                  <c:v>2.9783500000000001E-2</c:v>
                </c:pt>
                <c:pt idx="20659">
                  <c:v>2.6769299999999999E-2</c:v>
                </c:pt>
                <c:pt idx="20660">
                  <c:v>2.3801300000000001E-2</c:v>
                </c:pt>
                <c:pt idx="20661">
                  <c:v>2.0881899999999998E-2</c:v>
                </c:pt>
                <c:pt idx="20662">
                  <c:v>1.8012299999999998E-2</c:v>
                </c:pt>
                <c:pt idx="20663">
                  <c:v>1.51936E-2</c:v>
                </c:pt>
                <c:pt idx="20664">
                  <c:v>1.2426899999999999E-2</c:v>
                </c:pt>
                <c:pt idx="20665" formatCode="0.00E+00">
                  <c:v>9.7134300000000003E-3</c:v>
                </c:pt>
                <c:pt idx="20666" formatCode="0.00E+00">
                  <c:v>7.0548399999999997E-3</c:v>
                </c:pt>
                <c:pt idx="20667" formatCode="0.00E+00">
                  <c:v>4.4528800000000002E-3</c:v>
                </c:pt>
                <c:pt idx="20668" formatCode="0.00E+00">
                  <c:v>1.90945E-3</c:v>
                </c:pt>
                <c:pt idx="20669" formatCode="0.00E+00">
                  <c:v>-5.7391099999999997E-4</c:v>
                </c:pt>
                <c:pt idx="20670" formatCode="0.00E+00">
                  <c:v>-2.9956100000000001E-3</c:v>
                </c:pt>
                <c:pt idx="20671" formatCode="0.00E+00">
                  <c:v>-5.3539299999999998E-3</c:v>
                </c:pt>
                <c:pt idx="20672" formatCode="0.00E+00">
                  <c:v>-7.6479499999999997E-3</c:v>
                </c:pt>
                <c:pt idx="20673" formatCode="0.00E+00">
                  <c:v>-9.8768999999999992E-3</c:v>
                </c:pt>
                <c:pt idx="20674">
                  <c:v>-1.20392E-2</c:v>
                </c:pt>
                <c:pt idx="20675">
                  <c:v>-1.4133099999999999E-2</c:v>
                </c:pt>
                <c:pt idx="20676">
                  <c:v>-1.6157000000000001E-2</c:v>
                </c:pt>
                <c:pt idx="20677">
                  <c:v>-1.8109E-2</c:v>
                </c:pt>
                <c:pt idx="20678">
                  <c:v>-1.9987600000000001E-2</c:v>
                </c:pt>
                <c:pt idx="20679">
                  <c:v>-2.1790500000000001E-2</c:v>
                </c:pt>
                <c:pt idx="20680">
                  <c:v>-2.3515999999999999E-2</c:v>
                </c:pt>
                <c:pt idx="20681">
                  <c:v>-2.51626E-2</c:v>
                </c:pt>
                <c:pt idx="20682">
                  <c:v>-2.6729099999999999E-2</c:v>
                </c:pt>
                <c:pt idx="20683">
                  <c:v>-2.8214400000000001E-2</c:v>
                </c:pt>
                <c:pt idx="20684">
                  <c:v>-2.9617500000000001E-2</c:v>
                </c:pt>
                <c:pt idx="20685">
                  <c:v>-3.0937099999999999E-2</c:v>
                </c:pt>
                <c:pt idx="20686">
                  <c:v>-3.21718E-2</c:v>
                </c:pt>
                <c:pt idx="20687">
                  <c:v>-3.3321000000000003E-2</c:v>
                </c:pt>
                <c:pt idx="20688">
                  <c:v>-3.4384199999999997E-2</c:v>
                </c:pt>
                <c:pt idx="20689">
                  <c:v>-3.5361400000000001E-2</c:v>
                </c:pt>
                <c:pt idx="20690">
                  <c:v>-3.6252699999999999E-2</c:v>
                </c:pt>
                <c:pt idx="20691">
                  <c:v>-3.7058000000000001E-2</c:v>
                </c:pt>
                <c:pt idx="20692">
                  <c:v>-3.7776499999999998E-2</c:v>
                </c:pt>
                <c:pt idx="20693">
                  <c:v>-3.8406799999999998E-2</c:v>
                </c:pt>
                <c:pt idx="20694">
                  <c:v>-3.8947500000000003E-2</c:v>
                </c:pt>
                <c:pt idx="20695">
                  <c:v>-3.9397099999999997E-2</c:v>
                </c:pt>
                <c:pt idx="20696">
                  <c:v>-3.9755100000000002E-2</c:v>
                </c:pt>
                <c:pt idx="20697">
                  <c:v>-4.0021099999999997E-2</c:v>
                </c:pt>
                <c:pt idx="20698">
                  <c:v>-4.01947E-2</c:v>
                </c:pt>
                <c:pt idx="20699">
                  <c:v>-4.0276399999999997E-2</c:v>
                </c:pt>
                <c:pt idx="20700">
                  <c:v>-4.02671E-2</c:v>
                </c:pt>
                <c:pt idx="20701">
                  <c:v>-4.0167500000000002E-2</c:v>
                </c:pt>
                <c:pt idx="20702">
                  <c:v>-3.9977600000000002E-2</c:v>
                </c:pt>
                <c:pt idx="20703">
                  <c:v>-3.9696799999999997E-2</c:v>
                </c:pt>
                <c:pt idx="20704">
                  <c:v>-3.9323700000000003E-2</c:v>
                </c:pt>
                <c:pt idx="20705">
                  <c:v>-3.8857299999999997E-2</c:v>
                </c:pt>
                <c:pt idx="20706">
                  <c:v>-3.8298199999999998E-2</c:v>
                </c:pt>
                <c:pt idx="20707">
                  <c:v>-3.7648399999999999E-2</c:v>
                </c:pt>
                <c:pt idx="20708">
                  <c:v>-3.69098E-2</c:v>
                </c:pt>
                <c:pt idx="20709">
                  <c:v>-3.6082500000000003E-2</c:v>
                </c:pt>
                <c:pt idx="20710">
                  <c:v>-3.5165700000000001E-2</c:v>
                </c:pt>
                <c:pt idx="20711">
                  <c:v>-3.4159099999999998E-2</c:v>
                </c:pt>
                <c:pt idx="20712">
                  <c:v>-3.3062399999999999E-2</c:v>
                </c:pt>
                <c:pt idx="20713">
                  <c:v>-3.1874899999999998E-2</c:v>
                </c:pt>
                <c:pt idx="20714">
                  <c:v>-3.0596999999999999E-2</c:v>
                </c:pt>
                <c:pt idx="20715">
                  <c:v>-2.9231500000000001E-2</c:v>
                </c:pt>
                <c:pt idx="20716">
                  <c:v>-2.77804E-2</c:v>
                </c:pt>
                <c:pt idx="20717">
                  <c:v>-2.6242999999999999E-2</c:v>
                </c:pt>
                <c:pt idx="20718">
                  <c:v>-2.4617799999999999E-2</c:v>
                </c:pt>
                <c:pt idx="20719">
                  <c:v>-2.2905200000000001E-2</c:v>
                </c:pt>
                <c:pt idx="20720">
                  <c:v>-2.1106799999999998E-2</c:v>
                </c:pt>
                <c:pt idx="20721">
                  <c:v>-1.92248E-2</c:v>
                </c:pt>
                <c:pt idx="20722">
                  <c:v>-1.7260899999999999E-2</c:v>
                </c:pt>
                <c:pt idx="20723">
                  <c:v>-1.52163E-2</c:v>
                </c:pt>
                <c:pt idx="20724">
                  <c:v>-1.3093E-2</c:v>
                </c:pt>
                <c:pt idx="20725">
                  <c:v>-1.0892600000000001E-2</c:v>
                </c:pt>
                <c:pt idx="20726" formatCode="0.00E+00">
                  <c:v>-8.6162200000000008E-3</c:v>
                </c:pt>
                <c:pt idx="20727" formatCode="0.00E+00">
                  <c:v>-6.2645899999999996E-3</c:v>
                </c:pt>
                <c:pt idx="20728" formatCode="0.00E+00">
                  <c:v>-3.83797E-3</c:v>
                </c:pt>
                <c:pt idx="20729" formatCode="0.00E+00">
                  <c:v>-1.3369600000000001E-3</c:v>
                </c:pt>
                <c:pt idx="20730" formatCode="0.00E+00">
                  <c:v>1.2368100000000001E-3</c:v>
                </c:pt>
                <c:pt idx="20731" formatCode="0.00E+00">
                  <c:v>3.88113E-3</c:v>
                </c:pt>
                <c:pt idx="20732" formatCode="0.00E+00">
                  <c:v>6.5943099999999999E-3</c:v>
                </c:pt>
                <c:pt idx="20733" formatCode="0.00E+00">
                  <c:v>9.3749799999999998E-3</c:v>
                </c:pt>
                <c:pt idx="20734">
                  <c:v>1.2220699999999999E-2</c:v>
                </c:pt>
                <c:pt idx="20735">
                  <c:v>1.51285E-2</c:v>
                </c:pt>
                <c:pt idx="20736">
                  <c:v>1.80962E-2</c:v>
                </c:pt>
                <c:pt idx="20737">
                  <c:v>2.1121500000000001E-2</c:v>
                </c:pt>
                <c:pt idx="20738">
                  <c:v>2.4202999999999999E-2</c:v>
                </c:pt>
                <c:pt idx="20739">
                  <c:v>2.73393E-2</c:v>
                </c:pt>
                <c:pt idx="20740">
                  <c:v>3.05285E-2</c:v>
                </c:pt>
                <c:pt idx="20741">
                  <c:v>3.3768199999999998E-2</c:v>
                </c:pt>
                <c:pt idx="20742">
                  <c:v>3.7056499999999999E-2</c:v>
                </c:pt>
                <c:pt idx="20743">
                  <c:v>4.0391799999999999E-2</c:v>
                </c:pt>
                <c:pt idx="20744">
                  <c:v>4.3771999999999998E-2</c:v>
                </c:pt>
                <c:pt idx="20745">
                  <c:v>4.7194399999999997E-2</c:v>
                </c:pt>
                <c:pt idx="20746">
                  <c:v>5.0656300000000001E-2</c:v>
                </c:pt>
                <c:pt idx="20747">
                  <c:v>5.4155200000000001E-2</c:v>
                </c:pt>
                <c:pt idx="20748">
                  <c:v>5.7688999999999997E-2</c:v>
                </c:pt>
                <c:pt idx="20749">
                  <c:v>6.12551E-2</c:v>
                </c:pt>
                <c:pt idx="20750">
                  <c:v>6.4850400000000002E-2</c:v>
                </c:pt>
                <c:pt idx="20751">
                  <c:v>6.8471799999999999E-2</c:v>
                </c:pt>
                <c:pt idx="20752">
                  <c:v>7.2115600000000002E-2</c:v>
                </c:pt>
                <c:pt idx="20753">
                  <c:v>7.5778700000000004E-2</c:v>
                </c:pt>
                <c:pt idx="20754">
                  <c:v>7.9458100000000004E-2</c:v>
                </c:pt>
                <c:pt idx="20755">
                  <c:v>8.3150699999999994E-2</c:v>
                </c:pt>
                <c:pt idx="20756">
                  <c:v>8.68535E-2</c:v>
                </c:pt>
                <c:pt idx="20757">
                  <c:v>9.0564099999999995E-2</c:v>
                </c:pt>
                <c:pt idx="20758">
                  <c:v>9.4280199999999995E-2</c:v>
                </c:pt>
                <c:pt idx="20759">
                  <c:v>9.7998799999999997E-2</c:v>
                </c:pt>
                <c:pt idx="20760">
                  <c:v>0.101717</c:v>
                </c:pt>
                <c:pt idx="20761">
                  <c:v>0.105431</c:v>
                </c:pt>
                <c:pt idx="20762">
                  <c:v>0.109137</c:v>
                </c:pt>
                <c:pt idx="20763">
                  <c:v>0.112833</c:v>
                </c:pt>
                <c:pt idx="20764">
                  <c:v>0.11651499999999999</c:v>
                </c:pt>
                <c:pt idx="20765">
                  <c:v>0.12018</c:v>
                </c:pt>
                <c:pt idx="20766">
                  <c:v>0.123823</c:v>
                </c:pt>
                <c:pt idx="20767">
                  <c:v>0.127443</c:v>
                </c:pt>
                <c:pt idx="20768">
                  <c:v>0.13103799999999999</c:v>
                </c:pt>
                <c:pt idx="20769">
                  <c:v>0.134604</c:v>
                </c:pt>
                <c:pt idx="20770">
                  <c:v>0.13813700000000001</c:v>
                </c:pt>
                <c:pt idx="20771">
                  <c:v>0.14163500000000001</c:v>
                </c:pt>
                <c:pt idx="20772">
                  <c:v>0.145094</c:v>
                </c:pt>
                <c:pt idx="20773">
                  <c:v>0.148511</c:v>
                </c:pt>
                <c:pt idx="20774">
                  <c:v>0.15188299999999999</c:v>
                </c:pt>
                <c:pt idx="20775">
                  <c:v>0.15520800000000001</c:v>
                </c:pt>
                <c:pt idx="20776">
                  <c:v>0.15848100000000001</c:v>
                </c:pt>
                <c:pt idx="20777">
                  <c:v>0.16169900000000001</c:v>
                </c:pt>
                <c:pt idx="20778">
                  <c:v>0.164858</c:v>
                </c:pt>
                <c:pt idx="20779">
                  <c:v>0.16795599999999999</c:v>
                </c:pt>
                <c:pt idx="20780">
                  <c:v>0.17099</c:v>
                </c:pt>
                <c:pt idx="20781">
                  <c:v>0.173957</c:v>
                </c:pt>
                <c:pt idx="20782">
                  <c:v>0.17685400000000001</c:v>
                </c:pt>
                <c:pt idx="20783">
                  <c:v>0.179677</c:v>
                </c:pt>
                <c:pt idx="20784">
                  <c:v>0.182425</c:v>
                </c:pt>
                <c:pt idx="20785">
                  <c:v>0.18509300000000001</c:v>
                </c:pt>
                <c:pt idx="20786">
                  <c:v>0.18767800000000001</c:v>
                </c:pt>
                <c:pt idx="20787">
                  <c:v>0.19017800000000001</c:v>
                </c:pt>
                <c:pt idx="20788">
                  <c:v>0.19258700000000001</c:v>
                </c:pt>
                <c:pt idx="20789">
                  <c:v>0.19490499999999999</c:v>
                </c:pt>
                <c:pt idx="20790">
                  <c:v>0.197127</c:v>
                </c:pt>
                <c:pt idx="20791">
                  <c:v>0.19925300000000001</c:v>
                </c:pt>
                <c:pt idx="20792">
                  <c:v>0.20127900000000001</c:v>
                </c:pt>
                <c:pt idx="20793">
                  <c:v>0.203205</c:v>
                </c:pt>
                <c:pt idx="20794">
                  <c:v>0.20502799999999999</c:v>
                </c:pt>
                <c:pt idx="20795">
                  <c:v>0.20674500000000001</c:v>
                </c:pt>
                <c:pt idx="20796">
                  <c:v>0.20835300000000001</c:v>
                </c:pt>
                <c:pt idx="20797">
                  <c:v>0.20985000000000001</c:v>
                </c:pt>
                <c:pt idx="20798">
                  <c:v>0.21123500000000001</c:v>
                </c:pt>
                <c:pt idx="20799">
                  <c:v>0.212506</c:v>
                </c:pt>
                <c:pt idx="20800">
                  <c:v>0.21366099999999999</c:v>
                </c:pt>
                <c:pt idx="20801">
                  <c:v>0.214698</c:v>
                </c:pt>
                <c:pt idx="20802">
                  <c:v>0.215615</c:v>
                </c:pt>
                <c:pt idx="20803">
                  <c:v>0.21640999999999999</c:v>
                </c:pt>
                <c:pt idx="20804">
                  <c:v>0.21708</c:v>
                </c:pt>
                <c:pt idx="20805">
                  <c:v>0.21762500000000001</c:v>
                </c:pt>
                <c:pt idx="20806">
                  <c:v>0.21804299999999999</c:v>
                </c:pt>
                <c:pt idx="20807">
                  <c:v>0.218332</c:v>
                </c:pt>
                <c:pt idx="20808">
                  <c:v>0.21848899999999999</c:v>
                </c:pt>
                <c:pt idx="20809">
                  <c:v>0.21851400000000001</c:v>
                </c:pt>
                <c:pt idx="20810">
                  <c:v>0.21840699999999999</c:v>
                </c:pt>
                <c:pt idx="20811">
                  <c:v>0.218167</c:v>
                </c:pt>
                <c:pt idx="20812">
                  <c:v>0.21779499999999999</c:v>
                </c:pt>
                <c:pt idx="20813">
                  <c:v>0.21729000000000001</c:v>
                </c:pt>
                <c:pt idx="20814">
                  <c:v>0.21665000000000001</c:v>
                </c:pt>
                <c:pt idx="20815">
                  <c:v>0.21587700000000001</c:v>
                </c:pt>
                <c:pt idx="20816">
                  <c:v>0.21496999999999999</c:v>
                </c:pt>
                <c:pt idx="20817">
                  <c:v>0.21393000000000001</c:v>
                </c:pt>
                <c:pt idx="20818">
                  <c:v>0.212757</c:v>
                </c:pt>
                <c:pt idx="20819">
                  <c:v>0.211449</c:v>
                </c:pt>
                <c:pt idx="20820">
                  <c:v>0.210007</c:v>
                </c:pt>
                <c:pt idx="20821">
                  <c:v>0.20843400000000001</c:v>
                </c:pt>
                <c:pt idx="20822">
                  <c:v>0.206728</c:v>
                </c:pt>
                <c:pt idx="20823">
                  <c:v>0.20488999999999999</c:v>
                </c:pt>
                <c:pt idx="20824">
                  <c:v>0.20291999999999999</c:v>
                </c:pt>
                <c:pt idx="20825">
                  <c:v>0.200819</c:v>
                </c:pt>
                <c:pt idx="20826">
                  <c:v>0.19858700000000001</c:v>
                </c:pt>
                <c:pt idx="20827">
                  <c:v>0.19622500000000001</c:v>
                </c:pt>
                <c:pt idx="20828">
                  <c:v>0.19372600000000001</c:v>
                </c:pt>
                <c:pt idx="20829">
                  <c:v>0.19108800000000001</c:v>
                </c:pt>
                <c:pt idx="20830">
                  <c:v>0.18832299999999999</c:v>
                </c:pt>
                <c:pt idx="20831">
                  <c:v>0.18543599999999999</c:v>
                </c:pt>
                <c:pt idx="20832">
                  <c:v>0.182424</c:v>
                </c:pt>
                <c:pt idx="20833">
                  <c:v>0.179287</c:v>
                </c:pt>
                <c:pt idx="20834">
                  <c:v>0.17603199999999999</c:v>
                </c:pt>
                <c:pt idx="20835">
                  <c:v>0.17266100000000001</c:v>
                </c:pt>
                <c:pt idx="20836">
                  <c:v>0.16917599999999999</c:v>
                </c:pt>
                <c:pt idx="20837">
                  <c:v>0.165579</c:v>
                </c:pt>
                <c:pt idx="20838">
                  <c:v>0.16187000000000001</c:v>
                </c:pt>
                <c:pt idx="20839">
                  <c:v>0.158054</c:v>
                </c:pt>
                <c:pt idx="20840">
                  <c:v>0.15413399999999999</c:v>
                </c:pt>
                <c:pt idx="20841">
                  <c:v>0.150112</c:v>
                </c:pt>
                <c:pt idx="20842">
                  <c:v>0.14599300000000001</c:v>
                </c:pt>
                <c:pt idx="20843">
                  <c:v>0.14177799999999999</c:v>
                </c:pt>
                <c:pt idx="20844">
                  <c:v>0.13747300000000001</c:v>
                </c:pt>
                <c:pt idx="20845">
                  <c:v>0.13308200000000001</c:v>
                </c:pt>
                <c:pt idx="20846">
                  <c:v>0.128611</c:v>
                </c:pt>
                <c:pt idx="20847">
                  <c:v>0.124061</c:v>
                </c:pt>
                <c:pt idx="20848">
                  <c:v>0.119437</c:v>
                </c:pt>
                <c:pt idx="20849">
                  <c:v>0.114742</c:v>
                </c:pt>
                <c:pt idx="20850">
                  <c:v>0.10997800000000001</c:v>
                </c:pt>
                <c:pt idx="20851">
                  <c:v>0.10514800000000001</c:v>
                </c:pt>
                <c:pt idx="20852">
                  <c:v>0.100257</c:v>
                </c:pt>
                <c:pt idx="20853">
                  <c:v>9.5307500000000003E-2</c:v>
                </c:pt>
                <c:pt idx="20854">
                  <c:v>9.0303800000000004E-2</c:v>
                </c:pt>
                <c:pt idx="20855">
                  <c:v>8.5249099999999994E-2</c:v>
                </c:pt>
                <c:pt idx="20856">
                  <c:v>8.0147599999999999E-2</c:v>
                </c:pt>
                <c:pt idx="20857">
                  <c:v>7.5003799999999995E-2</c:v>
                </c:pt>
                <c:pt idx="20858">
                  <c:v>6.9822899999999993E-2</c:v>
                </c:pt>
                <c:pt idx="20859">
                  <c:v>6.4608600000000002E-2</c:v>
                </c:pt>
                <c:pt idx="20860">
                  <c:v>5.9363300000000001E-2</c:v>
                </c:pt>
                <c:pt idx="20861">
                  <c:v>5.4090399999999997E-2</c:v>
                </c:pt>
                <c:pt idx="20862">
                  <c:v>4.87953E-2</c:v>
                </c:pt>
                <c:pt idx="20863">
                  <c:v>4.3483000000000001E-2</c:v>
                </c:pt>
                <c:pt idx="20864">
                  <c:v>3.8158400000000002E-2</c:v>
                </c:pt>
                <c:pt idx="20865">
                  <c:v>3.2827000000000002E-2</c:v>
                </c:pt>
                <c:pt idx="20866">
                  <c:v>2.7494999999999999E-2</c:v>
                </c:pt>
                <c:pt idx="20867">
                  <c:v>2.2167699999999999E-2</c:v>
                </c:pt>
                <c:pt idx="20868">
                  <c:v>1.6849699999999999E-2</c:v>
                </c:pt>
                <c:pt idx="20869">
                  <c:v>1.1545E-2</c:v>
                </c:pt>
                <c:pt idx="20870" formatCode="0.00E+00">
                  <c:v>6.2577800000000001E-3</c:v>
                </c:pt>
                <c:pt idx="20871" formatCode="0.00E+00">
                  <c:v>9.9291200000000009E-4</c:v>
                </c:pt>
                <c:pt idx="20872" formatCode="0.00E+00">
                  <c:v>-4.2446000000000003E-3</c:v>
                </c:pt>
                <c:pt idx="20873" formatCode="0.00E+00">
                  <c:v>-9.45031E-3</c:v>
                </c:pt>
                <c:pt idx="20874">
                  <c:v>-1.4620599999999999E-2</c:v>
                </c:pt>
                <c:pt idx="20875">
                  <c:v>-1.97518E-2</c:v>
                </c:pt>
                <c:pt idx="20876">
                  <c:v>-2.48395E-2</c:v>
                </c:pt>
                <c:pt idx="20877">
                  <c:v>-2.9879200000000002E-2</c:v>
                </c:pt>
                <c:pt idx="20878">
                  <c:v>-3.48667E-2</c:v>
                </c:pt>
                <c:pt idx="20879">
                  <c:v>-3.9797100000000002E-2</c:v>
                </c:pt>
                <c:pt idx="20880">
                  <c:v>-4.4665000000000003E-2</c:v>
                </c:pt>
                <c:pt idx="20881">
                  <c:v>-4.9465000000000002E-2</c:v>
                </c:pt>
                <c:pt idx="20882">
                  <c:v>-5.4193199999999997E-2</c:v>
                </c:pt>
                <c:pt idx="20883">
                  <c:v>-5.8846299999999997E-2</c:v>
                </c:pt>
                <c:pt idx="20884">
                  <c:v>-6.3420500000000005E-2</c:v>
                </c:pt>
                <c:pt idx="20885">
                  <c:v>-6.7910899999999996E-2</c:v>
                </c:pt>
                <c:pt idx="20886">
                  <c:v>-7.2312500000000002E-2</c:v>
                </c:pt>
                <c:pt idx="20887">
                  <c:v>-7.66212E-2</c:v>
                </c:pt>
                <c:pt idx="20888">
                  <c:v>-8.0833699999999994E-2</c:v>
                </c:pt>
                <c:pt idx="20889">
                  <c:v>-8.4946099999999997E-2</c:v>
                </c:pt>
                <c:pt idx="20890">
                  <c:v>-8.8953099999999993E-2</c:v>
                </c:pt>
                <c:pt idx="20891">
                  <c:v>-9.2850000000000002E-2</c:v>
                </c:pt>
                <c:pt idx="20892">
                  <c:v>-9.6633499999999997E-2</c:v>
                </c:pt>
                <c:pt idx="20893">
                  <c:v>-0.100302</c:v>
                </c:pt>
                <c:pt idx="20894">
                  <c:v>-0.103855</c:v>
                </c:pt>
                <c:pt idx="20895">
                  <c:v>-0.107292</c:v>
                </c:pt>
                <c:pt idx="20896">
                  <c:v>-0.110611</c:v>
                </c:pt>
                <c:pt idx="20897">
                  <c:v>-0.11380999999999999</c:v>
                </c:pt>
                <c:pt idx="20898">
                  <c:v>-0.116884</c:v>
                </c:pt>
                <c:pt idx="20899">
                  <c:v>-0.11983199999999999</c:v>
                </c:pt>
                <c:pt idx="20900">
                  <c:v>-0.12265</c:v>
                </c:pt>
                <c:pt idx="20901">
                  <c:v>-0.125332</c:v>
                </c:pt>
                <c:pt idx="20902">
                  <c:v>-0.12787899999999999</c:v>
                </c:pt>
                <c:pt idx="20903">
                  <c:v>-0.13029099999999999</c:v>
                </c:pt>
                <c:pt idx="20904">
                  <c:v>-0.13256699999999999</c:v>
                </c:pt>
                <c:pt idx="20905">
                  <c:v>-0.13470399999999999</c:v>
                </c:pt>
                <c:pt idx="20906">
                  <c:v>-0.13669700000000001</c:v>
                </c:pt>
                <c:pt idx="20907">
                  <c:v>-0.138544</c:v>
                </c:pt>
                <c:pt idx="20908">
                  <c:v>-0.14024300000000001</c:v>
                </c:pt>
                <c:pt idx="20909">
                  <c:v>-0.141793</c:v>
                </c:pt>
                <c:pt idx="20910">
                  <c:v>-0.14319499999999999</c:v>
                </c:pt>
                <c:pt idx="20911">
                  <c:v>-0.144451</c:v>
                </c:pt>
                <c:pt idx="20912">
                  <c:v>-0.145561</c:v>
                </c:pt>
                <c:pt idx="20913">
                  <c:v>-0.14652599999999999</c:v>
                </c:pt>
                <c:pt idx="20914">
                  <c:v>-0.147345</c:v>
                </c:pt>
                <c:pt idx="20915">
                  <c:v>-0.14801600000000001</c:v>
                </c:pt>
                <c:pt idx="20916">
                  <c:v>-0.148538</c:v>
                </c:pt>
                <c:pt idx="20917">
                  <c:v>-0.14890800000000001</c:v>
                </c:pt>
                <c:pt idx="20918">
                  <c:v>-0.14912600000000001</c:v>
                </c:pt>
                <c:pt idx="20919">
                  <c:v>-0.14919099999999999</c:v>
                </c:pt>
                <c:pt idx="20920">
                  <c:v>-0.14910300000000001</c:v>
                </c:pt>
                <c:pt idx="20921">
                  <c:v>-0.14886199999999999</c:v>
                </c:pt>
                <c:pt idx="20922">
                  <c:v>-0.14847199999999999</c:v>
                </c:pt>
                <c:pt idx="20923">
                  <c:v>-0.14793400000000001</c:v>
                </c:pt>
                <c:pt idx="20924">
                  <c:v>-0.14724899999999999</c:v>
                </c:pt>
                <c:pt idx="20925">
                  <c:v>-0.14641799999999999</c:v>
                </c:pt>
                <c:pt idx="20926">
                  <c:v>-0.14544399999999999</c:v>
                </c:pt>
                <c:pt idx="20927">
                  <c:v>-0.14432900000000001</c:v>
                </c:pt>
                <c:pt idx="20928">
                  <c:v>-0.14307900000000001</c:v>
                </c:pt>
                <c:pt idx="20929">
                  <c:v>-0.14169599999999999</c:v>
                </c:pt>
                <c:pt idx="20930">
                  <c:v>-0.140182</c:v>
                </c:pt>
                <c:pt idx="20931">
                  <c:v>-0.138539</c:v>
                </c:pt>
                <c:pt idx="20932">
                  <c:v>-0.136764</c:v>
                </c:pt>
                <c:pt idx="20933">
                  <c:v>-0.134854</c:v>
                </c:pt>
                <c:pt idx="20934">
                  <c:v>-0.13281200000000001</c:v>
                </c:pt>
                <c:pt idx="20935">
                  <c:v>-0.13064300000000001</c:v>
                </c:pt>
                <c:pt idx="20936">
                  <c:v>-0.12835299999999999</c:v>
                </c:pt>
                <c:pt idx="20937">
                  <c:v>-0.125944</c:v>
                </c:pt>
                <c:pt idx="20938">
                  <c:v>-0.123423</c:v>
                </c:pt>
                <c:pt idx="20939">
                  <c:v>-0.120794</c:v>
                </c:pt>
                <c:pt idx="20940">
                  <c:v>-0.118064</c:v>
                </c:pt>
                <c:pt idx="20941">
                  <c:v>-0.115234</c:v>
                </c:pt>
                <c:pt idx="20942">
                  <c:v>-0.11231099999999999</c:v>
                </c:pt>
                <c:pt idx="20943">
                  <c:v>-0.109296</c:v>
                </c:pt>
                <c:pt idx="20944">
                  <c:v>-0.106193</c:v>
                </c:pt>
                <c:pt idx="20945">
                  <c:v>-0.103002</c:v>
                </c:pt>
                <c:pt idx="20946">
                  <c:v>-9.97257E-2</c:v>
                </c:pt>
                <c:pt idx="20947">
                  <c:v>-9.6367800000000003E-2</c:v>
                </c:pt>
                <c:pt idx="20948">
                  <c:v>-9.2935299999999998E-2</c:v>
                </c:pt>
                <c:pt idx="20949">
                  <c:v>-8.9433899999999997E-2</c:v>
                </c:pt>
                <c:pt idx="20950">
                  <c:v>-8.5869299999999996E-2</c:v>
                </c:pt>
                <c:pt idx="20951">
                  <c:v>-8.2248199999999994E-2</c:v>
                </c:pt>
                <c:pt idx="20952">
                  <c:v>-7.8575699999999998E-2</c:v>
                </c:pt>
                <c:pt idx="20953">
                  <c:v>-7.4854699999999996E-2</c:v>
                </c:pt>
                <c:pt idx="20954">
                  <c:v>-7.1087899999999996E-2</c:v>
                </c:pt>
                <c:pt idx="20955">
                  <c:v>-6.7278599999999994E-2</c:v>
                </c:pt>
                <c:pt idx="20956">
                  <c:v>-6.3429399999999997E-2</c:v>
                </c:pt>
                <c:pt idx="20957">
                  <c:v>-5.9542400000000002E-2</c:v>
                </c:pt>
                <c:pt idx="20958">
                  <c:v>-5.56204E-2</c:v>
                </c:pt>
                <c:pt idx="20959">
                  <c:v>-5.1666900000000002E-2</c:v>
                </c:pt>
                <c:pt idx="20960">
                  <c:v>-4.76858E-2</c:v>
                </c:pt>
                <c:pt idx="20961">
                  <c:v>-4.3681699999999997E-2</c:v>
                </c:pt>
                <c:pt idx="20962">
                  <c:v>-3.9661399999999999E-2</c:v>
                </c:pt>
                <c:pt idx="20963">
                  <c:v>-3.56326E-2</c:v>
                </c:pt>
                <c:pt idx="20964">
                  <c:v>-3.1601999999999998E-2</c:v>
                </c:pt>
                <c:pt idx="20965">
                  <c:v>-2.7575499999999999E-2</c:v>
                </c:pt>
                <c:pt idx="20966">
                  <c:v>-2.35584E-2</c:v>
                </c:pt>
                <c:pt idx="20967">
                  <c:v>-1.9554800000000001E-2</c:v>
                </c:pt>
                <c:pt idx="20968">
                  <c:v>-1.55687E-2</c:v>
                </c:pt>
                <c:pt idx="20969">
                  <c:v>-1.16052E-2</c:v>
                </c:pt>
                <c:pt idx="20970" formatCode="0.00E+00">
                  <c:v>-7.6709400000000002E-3</c:v>
                </c:pt>
                <c:pt idx="20971" formatCode="0.00E+00">
                  <c:v>-3.7722799999999998E-3</c:v>
                </c:pt>
                <c:pt idx="20972" formatCode="0.00E+00">
                  <c:v>8.7759300000000005E-5</c:v>
                </c:pt>
                <c:pt idx="20973" formatCode="0.00E+00">
                  <c:v>3.9104500000000002E-3</c:v>
                </c:pt>
                <c:pt idx="20974" formatCode="0.00E+00">
                  <c:v>7.6974299999999999E-3</c:v>
                </c:pt>
                <c:pt idx="20975">
                  <c:v>1.14465E-2</c:v>
                </c:pt>
                <c:pt idx="20976">
                  <c:v>1.5152799999999999E-2</c:v>
                </c:pt>
                <c:pt idx="20977">
                  <c:v>1.8812099999999998E-2</c:v>
                </c:pt>
                <c:pt idx="20978">
                  <c:v>2.2420699999999998E-2</c:v>
                </c:pt>
                <c:pt idx="20979">
                  <c:v>2.5971999999999999E-2</c:v>
                </c:pt>
                <c:pt idx="20980">
                  <c:v>2.94576E-2</c:v>
                </c:pt>
                <c:pt idx="20981">
                  <c:v>3.2872199999999997E-2</c:v>
                </c:pt>
                <c:pt idx="20982">
                  <c:v>3.6214400000000001E-2</c:v>
                </c:pt>
                <c:pt idx="20983">
                  <c:v>3.9482000000000003E-2</c:v>
                </c:pt>
                <c:pt idx="20984">
                  <c:v>4.2670199999999998E-2</c:v>
                </c:pt>
                <c:pt idx="20985">
                  <c:v>4.5772300000000002E-2</c:v>
                </c:pt>
                <c:pt idx="20986">
                  <c:v>4.8782300000000001E-2</c:v>
                </c:pt>
                <c:pt idx="20987">
                  <c:v>5.1698000000000001E-2</c:v>
                </c:pt>
                <c:pt idx="20988">
                  <c:v>5.4518900000000002E-2</c:v>
                </c:pt>
                <c:pt idx="20989">
                  <c:v>5.7241E-2</c:v>
                </c:pt>
                <c:pt idx="20990">
                  <c:v>5.98606E-2</c:v>
                </c:pt>
                <c:pt idx="20991">
                  <c:v>6.23791E-2</c:v>
                </c:pt>
                <c:pt idx="20992">
                  <c:v>6.4798900000000006E-2</c:v>
                </c:pt>
                <c:pt idx="20993">
                  <c:v>6.7119200000000004E-2</c:v>
                </c:pt>
                <c:pt idx="20994">
                  <c:v>6.9337399999999993E-2</c:v>
                </c:pt>
                <c:pt idx="20995">
                  <c:v>7.1451799999999996E-2</c:v>
                </c:pt>
                <c:pt idx="20996">
                  <c:v>7.3462799999999995E-2</c:v>
                </c:pt>
                <c:pt idx="20997">
                  <c:v>7.5372800000000004E-2</c:v>
                </c:pt>
                <c:pt idx="20998">
                  <c:v>7.7181899999999998E-2</c:v>
                </c:pt>
                <c:pt idx="20999">
                  <c:v>7.8884200000000002E-2</c:v>
                </c:pt>
                <c:pt idx="21000">
                  <c:v>8.0470700000000006E-2</c:v>
                </c:pt>
                <c:pt idx="21001">
                  <c:v>8.1935099999999997E-2</c:v>
                </c:pt>
                <c:pt idx="21002">
                  <c:v>8.3276299999999998E-2</c:v>
                </c:pt>
                <c:pt idx="21003">
                  <c:v>8.4494700000000006E-2</c:v>
                </c:pt>
                <c:pt idx="21004">
                  <c:v>8.5589499999999999E-2</c:v>
                </c:pt>
                <c:pt idx="21005">
                  <c:v>8.6560399999999996E-2</c:v>
                </c:pt>
                <c:pt idx="21006">
                  <c:v>8.7408899999999998E-2</c:v>
                </c:pt>
                <c:pt idx="21007">
                  <c:v>8.8136000000000006E-2</c:v>
                </c:pt>
                <c:pt idx="21008">
                  <c:v>8.87429E-2</c:v>
                </c:pt>
                <c:pt idx="21009">
                  <c:v>8.9231599999999994E-2</c:v>
                </c:pt>
                <c:pt idx="21010">
                  <c:v>8.9603199999999994E-2</c:v>
                </c:pt>
                <c:pt idx="21011">
                  <c:v>8.9858400000000005E-2</c:v>
                </c:pt>
                <c:pt idx="21012">
                  <c:v>8.9998800000000004E-2</c:v>
                </c:pt>
                <c:pt idx="21013">
                  <c:v>9.0023800000000001E-2</c:v>
                </c:pt>
                <c:pt idx="21014">
                  <c:v>8.9929999999999996E-2</c:v>
                </c:pt>
                <c:pt idx="21015">
                  <c:v>8.9714799999999997E-2</c:v>
                </c:pt>
                <c:pt idx="21016">
                  <c:v>8.93785E-2</c:v>
                </c:pt>
                <c:pt idx="21017">
                  <c:v>8.8921299999999995E-2</c:v>
                </c:pt>
                <c:pt idx="21018">
                  <c:v>8.8342400000000001E-2</c:v>
                </c:pt>
                <c:pt idx="21019">
                  <c:v>8.7644799999999995E-2</c:v>
                </c:pt>
                <c:pt idx="21020">
                  <c:v>8.6836700000000003E-2</c:v>
                </c:pt>
                <c:pt idx="21021">
                  <c:v>8.59259E-2</c:v>
                </c:pt>
                <c:pt idx="21022">
                  <c:v>8.4915000000000004E-2</c:v>
                </c:pt>
                <c:pt idx="21023">
                  <c:v>8.3802000000000001E-2</c:v>
                </c:pt>
                <c:pt idx="21024">
                  <c:v>8.2583400000000001E-2</c:v>
                </c:pt>
                <c:pt idx="21025">
                  <c:v>8.1257700000000002E-2</c:v>
                </c:pt>
                <c:pt idx="21026">
                  <c:v>7.98286E-2</c:v>
                </c:pt>
                <c:pt idx="21027">
                  <c:v>7.8302099999999999E-2</c:v>
                </c:pt>
                <c:pt idx="21028">
                  <c:v>7.6681700000000005E-2</c:v>
                </c:pt>
                <c:pt idx="21029">
                  <c:v>7.4964699999999995E-2</c:v>
                </c:pt>
                <c:pt idx="21030">
                  <c:v>7.3144600000000004E-2</c:v>
                </c:pt>
                <c:pt idx="21031">
                  <c:v>7.1219099999999994E-2</c:v>
                </c:pt>
                <c:pt idx="21032">
                  <c:v>6.9192699999999996E-2</c:v>
                </c:pt>
                <c:pt idx="21033">
                  <c:v>6.7072800000000002E-2</c:v>
                </c:pt>
                <c:pt idx="21034">
                  <c:v>6.4864699999999997E-2</c:v>
                </c:pt>
                <c:pt idx="21035">
                  <c:v>6.25724E-2</c:v>
                </c:pt>
                <c:pt idx="21036">
                  <c:v>6.0200799999999999E-2</c:v>
                </c:pt>
                <c:pt idx="21037">
                  <c:v>5.7754300000000001E-2</c:v>
                </c:pt>
                <c:pt idx="21038">
                  <c:v>5.5234100000000001E-2</c:v>
                </c:pt>
                <c:pt idx="21039">
                  <c:v>5.26369E-2</c:v>
                </c:pt>
                <c:pt idx="21040">
                  <c:v>4.9957700000000001E-2</c:v>
                </c:pt>
                <c:pt idx="21041">
                  <c:v>4.7193499999999999E-2</c:v>
                </c:pt>
                <c:pt idx="21042">
                  <c:v>4.4346400000000001E-2</c:v>
                </c:pt>
                <c:pt idx="21043">
                  <c:v>4.1421699999999999E-2</c:v>
                </c:pt>
                <c:pt idx="21044">
                  <c:v>3.84245E-2</c:v>
                </c:pt>
                <c:pt idx="21045">
                  <c:v>3.5361200000000002E-2</c:v>
                </c:pt>
                <c:pt idx="21046">
                  <c:v>3.2238700000000002E-2</c:v>
                </c:pt>
                <c:pt idx="21047">
                  <c:v>2.90604E-2</c:v>
                </c:pt>
                <c:pt idx="21048">
                  <c:v>2.58257E-2</c:v>
                </c:pt>
                <c:pt idx="21049">
                  <c:v>2.2534200000000001E-2</c:v>
                </c:pt>
                <c:pt idx="21050">
                  <c:v>1.9188299999999998E-2</c:v>
                </c:pt>
                <c:pt idx="21051">
                  <c:v>1.57909E-2</c:v>
                </c:pt>
                <c:pt idx="21052">
                  <c:v>1.2343399999999999E-2</c:v>
                </c:pt>
                <c:pt idx="21053" formatCode="0.00E+00">
                  <c:v>8.8474299999999999E-3</c:v>
                </c:pt>
                <c:pt idx="21054" formatCode="0.00E+00">
                  <c:v>5.3054599999999997E-3</c:v>
                </c:pt>
                <c:pt idx="21055" formatCode="0.00E+00">
                  <c:v>1.7187599999999999E-3</c:v>
                </c:pt>
                <c:pt idx="21056" formatCode="0.00E+00">
                  <c:v>-1.91107E-3</c:v>
                </c:pt>
                <c:pt idx="21057" formatCode="0.00E+00">
                  <c:v>-5.5812400000000003E-3</c:v>
                </c:pt>
                <c:pt idx="21058" formatCode="0.00E+00">
                  <c:v>-9.2898600000000005E-3</c:v>
                </c:pt>
                <c:pt idx="21059">
                  <c:v>-1.30356E-2</c:v>
                </c:pt>
                <c:pt idx="21060">
                  <c:v>-1.6814599999999999E-2</c:v>
                </c:pt>
                <c:pt idx="21061">
                  <c:v>-2.0617900000000002E-2</c:v>
                </c:pt>
                <c:pt idx="21062">
                  <c:v>-2.44371E-2</c:v>
                </c:pt>
                <c:pt idx="21063">
                  <c:v>-2.8269099999999998E-2</c:v>
                </c:pt>
                <c:pt idx="21064">
                  <c:v>-3.2113700000000002E-2</c:v>
                </c:pt>
                <c:pt idx="21065">
                  <c:v>-3.5967399999999997E-2</c:v>
                </c:pt>
                <c:pt idx="21066">
                  <c:v>-3.98255E-2</c:v>
                </c:pt>
                <c:pt idx="21067">
                  <c:v>-4.3687999999999998E-2</c:v>
                </c:pt>
                <c:pt idx="21068">
                  <c:v>-4.7558900000000001E-2</c:v>
                </c:pt>
                <c:pt idx="21069">
                  <c:v>-5.1439499999999999E-2</c:v>
                </c:pt>
                <c:pt idx="21070">
                  <c:v>-5.5325800000000001E-2</c:v>
                </c:pt>
                <c:pt idx="21071">
                  <c:v>-5.92127E-2</c:v>
                </c:pt>
                <c:pt idx="21072">
                  <c:v>-6.3100400000000001E-2</c:v>
                </c:pt>
                <c:pt idx="21073">
                  <c:v>-6.6991499999999995E-2</c:v>
                </c:pt>
                <c:pt idx="21074">
                  <c:v>-7.0886000000000005E-2</c:v>
                </c:pt>
                <c:pt idx="21075">
                  <c:v>-7.4779200000000004E-2</c:v>
                </c:pt>
                <c:pt idx="21076">
                  <c:v>-7.8667200000000007E-2</c:v>
                </c:pt>
                <c:pt idx="21077">
                  <c:v>-8.2548999999999997E-2</c:v>
                </c:pt>
                <c:pt idx="21078">
                  <c:v>-8.6420399999999994E-2</c:v>
                </c:pt>
                <c:pt idx="21079">
                  <c:v>-9.0269100000000005E-2</c:v>
                </c:pt>
                <c:pt idx="21080">
                  <c:v>-9.4084000000000001E-2</c:v>
                </c:pt>
                <c:pt idx="21081">
                  <c:v>-9.7862199999999996E-2</c:v>
                </c:pt>
                <c:pt idx="21082">
                  <c:v>-0.101605</c:v>
                </c:pt>
                <c:pt idx="21083">
                  <c:v>-0.10531500000000001</c:v>
                </c:pt>
                <c:pt idx="21084">
                  <c:v>-0.108996</c:v>
                </c:pt>
                <c:pt idx="21085">
                  <c:v>-0.112649</c:v>
                </c:pt>
                <c:pt idx="21086">
                  <c:v>-0.116267</c:v>
                </c:pt>
                <c:pt idx="21087">
                  <c:v>-0.11984499999999999</c:v>
                </c:pt>
                <c:pt idx="21088">
                  <c:v>-0.123381</c:v>
                </c:pt>
                <c:pt idx="21089">
                  <c:v>-0.12687300000000001</c:v>
                </c:pt>
                <c:pt idx="21090">
                  <c:v>-0.13031400000000001</c:v>
                </c:pt>
                <c:pt idx="21091">
                  <c:v>-0.13370299999999999</c:v>
                </c:pt>
                <c:pt idx="21092">
                  <c:v>-0.137046</c:v>
                </c:pt>
                <c:pt idx="21093">
                  <c:v>-0.140345</c:v>
                </c:pt>
                <c:pt idx="21094">
                  <c:v>-0.143599</c:v>
                </c:pt>
                <c:pt idx="21095">
                  <c:v>-0.14680399999999999</c:v>
                </c:pt>
                <c:pt idx="21096">
                  <c:v>-0.14995800000000001</c:v>
                </c:pt>
                <c:pt idx="21097">
                  <c:v>-0.153061</c:v>
                </c:pt>
                <c:pt idx="21098">
                  <c:v>-0.156111</c:v>
                </c:pt>
                <c:pt idx="21099">
                  <c:v>-0.159106</c:v>
                </c:pt>
                <c:pt idx="21100">
                  <c:v>-0.16203999999999999</c:v>
                </c:pt>
                <c:pt idx="21101">
                  <c:v>-0.164912</c:v>
                </c:pt>
                <c:pt idx="21102">
                  <c:v>-0.16771900000000001</c:v>
                </c:pt>
                <c:pt idx="21103">
                  <c:v>-0.170461</c:v>
                </c:pt>
                <c:pt idx="21104">
                  <c:v>-0.17313700000000001</c:v>
                </c:pt>
                <c:pt idx="21105">
                  <c:v>-0.17574899999999999</c:v>
                </c:pt>
                <c:pt idx="21106">
                  <c:v>-0.17829600000000001</c:v>
                </c:pt>
                <c:pt idx="21107">
                  <c:v>-0.18077799999999999</c:v>
                </c:pt>
                <c:pt idx="21108">
                  <c:v>-0.18318599999999999</c:v>
                </c:pt>
                <c:pt idx="21109">
                  <c:v>-0.18551000000000001</c:v>
                </c:pt>
                <c:pt idx="21110">
                  <c:v>-0.187752</c:v>
                </c:pt>
                <c:pt idx="21111">
                  <c:v>-0.18992000000000001</c:v>
                </c:pt>
                <c:pt idx="21112">
                  <c:v>-0.19201699999999999</c:v>
                </c:pt>
                <c:pt idx="21113">
                  <c:v>-0.19403300000000001</c:v>
                </c:pt>
                <c:pt idx="21114">
                  <c:v>-0.19595899999999999</c:v>
                </c:pt>
                <c:pt idx="21115">
                  <c:v>-0.197794</c:v>
                </c:pt>
                <c:pt idx="21116">
                  <c:v>-0.19954</c:v>
                </c:pt>
                <c:pt idx="21117">
                  <c:v>-0.20120499999999999</c:v>
                </c:pt>
                <c:pt idx="21118">
                  <c:v>-0.20280100000000001</c:v>
                </c:pt>
                <c:pt idx="21119">
                  <c:v>-0.20433200000000001</c:v>
                </c:pt>
                <c:pt idx="21120">
                  <c:v>-0.205793</c:v>
                </c:pt>
                <c:pt idx="21121">
                  <c:v>-0.20718200000000001</c:v>
                </c:pt>
                <c:pt idx="21122">
                  <c:v>-0.20849400000000001</c:v>
                </c:pt>
                <c:pt idx="21123">
                  <c:v>-0.209728</c:v>
                </c:pt>
                <c:pt idx="21124">
                  <c:v>-0.21088299999999999</c:v>
                </c:pt>
                <c:pt idx="21125">
                  <c:v>-0.211954</c:v>
                </c:pt>
                <c:pt idx="21126">
                  <c:v>-0.21293799999999999</c:v>
                </c:pt>
                <c:pt idx="21127">
                  <c:v>-0.213842</c:v>
                </c:pt>
                <c:pt idx="21128">
                  <c:v>-0.21468100000000001</c:v>
                </c:pt>
                <c:pt idx="21129">
                  <c:v>-0.21546299999999999</c:v>
                </c:pt>
                <c:pt idx="21130">
                  <c:v>-0.21618999999999999</c:v>
                </c:pt>
                <c:pt idx="21131">
                  <c:v>-0.216867</c:v>
                </c:pt>
                <c:pt idx="21132">
                  <c:v>-0.217498</c:v>
                </c:pt>
                <c:pt idx="21133">
                  <c:v>-0.218082</c:v>
                </c:pt>
                <c:pt idx="21134">
                  <c:v>-0.218612</c:v>
                </c:pt>
                <c:pt idx="21135">
                  <c:v>-0.219083</c:v>
                </c:pt>
                <c:pt idx="21136">
                  <c:v>-0.219499</c:v>
                </c:pt>
                <c:pt idx="21137">
                  <c:v>-0.21985499999999999</c:v>
                </c:pt>
                <c:pt idx="21138">
                  <c:v>-0.22014600000000001</c:v>
                </c:pt>
                <c:pt idx="21139">
                  <c:v>-0.22036700000000001</c:v>
                </c:pt>
                <c:pt idx="21140">
                  <c:v>-0.220524</c:v>
                </c:pt>
                <c:pt idx="21141">
                  <c:v>-0.22061900000000001</c:v>
                </c:pt>
                <c:pt idx="21142">
                  <c:v>-0.22064900000000001</c:v>
                </c:pt>
                <c:pt idx="21143">
                  <c:v>-0.220613</c:v>
                </c:pt>
                <c:pt idx="21144">
                  <c:v>-0.22051599999999999</c:v>
                </c:pt>
                <c:pt idx="21145">
                  <c:v>-0.220359</c:v>
                </c:pt>
                <c:pt idx="21146">
                  <c:v>-0.22014500000000001</c:v>
                </c:pt>
                <c:pt idx="21147">
                  <c:v>-0.21988099999999999</c:v>
                </c:pt>
                <c:pt idx="21148">
                  <c:v>-0.21956999999999999</c:v>
                </c:pt>
                <c:pt idx="21149">
                  <c:v>-0.21922</c:v>
                </c:pt>
                <c:pt idx="21150">
                  <c:v>-0.21883900000000001</c:v>
                </c:pt>
                <c:pt idx="21151">
                  <c:v>-0.21843000000000001</c:v>
                </c:pt>
                <c:pt idx="21152">
                  <c:v>-0.21799199999999999</c:v>
                </c:pt>
                <c:pt idx="21153">
                  <c:v>-0.21751799999999999</c:v>
                </c:pt>
                <c:pt idx="21154">
                  <c:v>-0.217</c:v>
                </c:pt>
                <c:pt idx="21155">
                  <c:v>-0.21643299999999999</c:v>
                </c:pt>
                <c:pt idx="21156">
                  <c:v>-0.21582699999999999</c:v>
                </c:pt>
                <c:pt idx="21157">
                  <c:v>-0.215194</c:v>
                </c:pt>
                <c:pt idx="21158">
                  <c:v>-0.21454699999999999</c:v>
                </c:pt>
                <c:pt idx="21159">
                  <c:v>-0.213892</c:v>
                </c:pt>
                <c:pt idx="21160">
                  <c:v>-0.21323</c:v>
                </c:pt>
                <c:pt idx="21161">
                  <c:v>-0.212561</c:v>
                </c:pt>
                <c:pt idx="21162">
                  <c:v>-0.21188299999999999</c:v>
                </c:pt>
                <c:pt idx="21163">
                  <c:v>-0.21119099999999999</c:v>
                </c:pt>
                <c:pt idx="21164">
                  <c:v>-0.21048</c:v>
                </c:pt>
                <c:pt idx="21165">
                  <c:v>-0.20974200000000001</c:v>
                </c:pt>
                <c:pt idx="21166">
                  <c:v>-0.20896899999999999</c:v>
                </c:pt>
                <c:pt idx="21167">
                  <c:v>-0.208153</c:v>
                </c:pt>
                <c:pt idx="21168">
                  <c:v>-0.207292</c:v>
                </c:pt>
                <c:pt idx="21169">
                  <c:v>-0.20638899999999999</c:v>
                </c:pt>
                <c:pt idx="21170">
                  <c:v>-0.205453</c:v>
                </c:pt>
                <c:pt idx="21171">
                  <c:v>-0.20449899999999999</c:v>
                </c:pt>
                <c:pt idx="21172">
                  <c:v>-0.203542</c:v>
                </c:pt>
                <c:pt idx="21173">
                  <c:v>-0.20258499999999999</c:v>
                </c:pt>
                <c:pt idx="21174">
                  <c:v>-0.20162099999999999</c:v>
                </c:pt>
                <c:pt idx="21175">
                  <c:v>-0.20063600000000001</c:v>
                </c:pt>
                <c:pt idx="21176">
                  <c:v>-0.19961999999999999</c:v>
                </c:pt>
                <c:pt idx="21177">
                  <c:v>-0.19856799999999999</c:v>
                </c:pt>
                <c:pt idx="21178">
                  <c:v>-0.19747799999999999</c:v>
                </c:pt>
                <c:pt idx="21179">
                  <c:v>-0.196354</c:v>
                </c:pt>
                <c:pt idx="21180">
                  <c:v>-0.19519800000000001</c:v>
                </c:pt>
                <c:pt idx="21181">
                  <c:v>-0.19401099999999999</c:v>
                </c:pt>
                <c:pt idx="21182">
                  <c:v>-0.19279199999999999</c:v>
                </c:pt>
                <c:pt idx="21183">
                  <c:v>-0.19153899999999999</c:v>
                </c:pt>
                <c:pt idx="21184">
                  <c:v>-0.190251</c:v>
                </c:pt>
                <c:pt idx="21185">
                  <c:v>-0.18893099999999999</c:v>
                </c:pt>
                <c:pt idx="21186">
                  <c:v>-0.187586</c:v>
                </c:pt>
                <c:pt idx="21187">
                  <c:v>-0.18622</c:v>
                </c:pt>
                <c:pt idx="21188">
                  <c:v>-0.184835</c:v>
                </c:pt>
                <c:pt idx="21189">
                  <c:v>-0.18343200000000001</c:v>
                </c:pt>
                <c:pt idx="21190">
                  <c:v>-0.18201500000000001</c:v>
                </c:pt>
                <c:pt idx="21191">
                  <c:v>-0.180594</c:v>
                </c:pt>
                <c:pt idx="21192">
                  <c:v>-0.17916399999999999</c:v>
                </c:pt>
                <c:pt idx="21193">
                  <c:v>-0.17772199999999999</c:v>
                </c:pt>
                <c:pt idx="21194">
                  <c:v>-0.17627200000000001</c:v>
                </c:pt>
                <c:pt idx="21195">
                  <c:v>-0.174819</c:v>
                </c:pt>
                <c:pt idx="21196">
                  <c:v>-0.17335900000000001</c:v>
                </c:pt>
                <c:pt idx="21197">
                  <c:v>-0.17188700000000001</c:v>
                </c:pt>
                <c:pt idx="21198">
                  <c:v>-0.17041700000000001</c:v>
                </c:pt>
                <c:pt idx="21199">
                  <c:v>-0.16895399999999999</c:v>
                </c:pt>
                <c:pt idx="21200">
                  <c:v>-0.16749</c:v>
                </c:pt>
                <c:pt idx="21201">
                  <c:v>-0.166019</c:v>
                </c:pt>
                <c:pt idx="21202">
                  <c:v>-0.16455400000000001</c:v>
                </c:pt>
                <c:pt idx="21203">
                  <c:v>-0.163105</c:v>
                </c:pt>
                <c:pt idx="21204">
                  <c:v>-0.16167999999999999</c:v>
                </c:pt>
                <c:pt idx="21205">
                  <c:v>-0.16028899999999999</c:v>
                </c:pt>
                <c:pt idx="21206">
                  <c:v>-0.15893499999999999</c:v>
                </c:pt>
                <c:pt idx="21207">
                  <c:v>-0.157608</c:v>
                </c:pt>
                <c:pt idx="21208">
                  <c:v>-0.15629399999999999</c:v>
                </c:pt>
                <c:pt idx="21209">
                  <c:v>-0.15498999999999999</c:v>
                </c:pt>
                <c:pt idx="21210">
                  <c:v>-0.153698</c:v>
                </c:pt>
                <c:pt idx="21211">
                  <c:v>-0.15242</c:v>
                </c:pt>
                <c:pt idx="21212">
                  <c:v>-0.15115100000000001</c:v>
                </c:pt>
                <c:pt idx="21213">
                  <c:v>-0.14988899999999999</c:v>
                </c:pt>
                <c:pt idx="21214">
                  <c:v>-0.14863599999999999</c:v>
                </c:pt>
                <c:pt idx="21215">
                  <c:v>-0.14740300000000001</c:v>
                </c:pt>
                <c:pt idx="21216">
                  <c:v>-0.14619599999999999</c:v>
                </c:pt>
                <c:pt idx="21217">
                  <c:v>-0.14501800000000001</c:v>
                </c:pt>
                <c:pt idx="21218">
                  <c:v>-0.143871</c:v>
                </c:pt>
                <c:pt idx="21219">
                  <c:v>-0.142764</c:v>
                </c:pt>
                <c:pt idx="21220">
                  <c:v>-0.14169999999999999</c:v>
                </c:pt>
                <c:pt idx="21221">
                  <c:v>-0.14067299999999999</c:v>
                </c:pt>
                <c:pt idx="21222">
                  <c:v>-0.13967099999999999</c:v>
                </c:pt>
                <c:pt idx="21223">
                  <c:v>-0.13868800000000001</c:v>
                </c:pt>
                <c:pt idx="21224">
                  <c:v>-0.13772000000000001</c:v>
                </c:pt>
                <c:pt idx="21225">
                  <c:v>-0.136768</c:v>
                </c:pt>
                <c:pt idx="21226">
                  <c:v>-0.13583100000000001</c:v>
                </c:pt>
                <c:pt idx="21227">
                  <c:v>-0.13491</c:v>
                </c:pt>
                <c:pt idx="21228">
                  <c:v>-0.13400999999999999</c:v>
                </c:pt>
                <c:pt idx="21229">
                  <c:v>-0.13313</c:v>
                </c:pt>
                <c:pt idx="21230">
                  <c:v>-0.13226199999999999</c:v>
                </c:pt>
                <c:pt idx="21231">
                  <c:v>-0.131408</c:v>
                </c:pt>
                <c:pt idx="21232">
                  <c:v>-0.13056400000000001</c:v>
                </c:pt>
                <c:pt idx="21233">
                  <c:v>-0.129719</c:v>
                </c:pt>
                <c:pt idx="21234">
                  <c:v>-0.12887000000000001</c:v>
                </c:pt>
                <c:pt idx="21235">
                  <c:v>-0.128025</c:v>
                </c:pt>
                <c:pt idx="21236">
                  <c:v>-0.12719900000000001</c:v>
                </c:pt>
                <c:pt idx="21237">
                  <c:v>-0.12640000000000001</c:v>
                </c:pt>
                <c:pt idx="21238">
                  <c:v>-0.12563099999999999</c:v>
                </c:pt>
                <c:pt idx="21239">
                  <c:v>-0.124892</c:v>
                </c:pt>
                <c:pt idx="21240">
                  <c:v>-0.12418</c:v>
                </c:pt>
                <c:pt idx="21241">
                  <c:v>-0.12349599999999999</c:v>
                </c:pt>
                <c:pt idx="21242">
                  <c:v>-0.122836</c:v>
                </c:pt>
                <c:pt idx="21243">
                  <c:v>-0.122201</c:v>
                </c:pt>
                <c:pt idx="21244">
                  <c:v>-0.121598</c:v>
                </c:pt>
                <c:pt idx="21245">
                  <c:v>-0.121046</c:v>
                </c:pt>
                <c:pt idx="21246">
                  <c:v>-0.120561</c:v>
                </c:pt>
                <c:pt idx="21247">
                  <c:v>-0.120145</c:v>
                </c:pt>
                <c:pt idx="21248">
                  <c:v>-0.11978999999999999</c:v>
                </c:pt>
                <c:pt idx="21249">
                  <c:v>-0.119494</c:v>
                </c:pt>
                <c:pt idx="21250">
                  <c:v>-0.119253</c:v>
                </c:pt>
                <c:pt idx="21251">
                  <c:v>-0.11906700000000001</c:v>
                </c:pt>
                <c:pt idx="21252">
                  <c:v>-0.11892999999999999</c:v>
                </c:pt>
                <c:pt idx="21253">
                  <c:v>-0.11884</c:v>
                </c:pt>
                <c:pt idx="21254">
                  <c:v>-0.118795</c:v>
                </c:pt>
                <c:pt idx="21255">
                  <c:v>-0.118796</c:v>
                </c:pt>
                <c:pt idx="21256">
                  <c:v>-0.11884400000000001</c:v>
                </c:pt>
                <c:pt idx="21257">
                  <c:v>-0.118932</c:v>
                </c:pt>
                <c:pt idx="21258">
                  <c:v>-0.119057</c:v>
                </c:pt>
                <c:pt idx="21259">
                  <c:v>-0.119224</c:v>
                </c:pt>
                <c:pt idx="21260">
                  <c:v>-0.119439</c:v>
                </c:pt>
                <c:pt idx="21261">
                  <c:v>-0.119703</c:v>
                </c:pt>
                <c:pt idx="21262">
                  <c:v>-0.12001100000000001</c:v>
                </c:pt>
                <c:pt idx="21263">
                  <c:v>-0.12035700000000001</c:v>
                </c:pt>
                <c:pt idx="21264">
                  <c:v>-0.12074799999999999</c:v>
                </c:pt>
                <c:pt idx="21265">
                  <c:v>-0.12119099999999999</c:v>
                </c:pt>
                <c:pt idx="21266">
                  <c:v>-0.12167600000000001</c:v>
                </c:pt>
                <c:pt idx="21267">
                  <c:v>-0.12219099999999999</c:v>
                </c:pt>
                <c:pt idx="21268">
                  <c:v>-0.12273100000000001</c:v>
                </c:pt>
                <c:pt idx="21269">
                  <c:v>-0.123296</c:v>
                </c:pt>
                <c:pt idx="21270">
                  <c:v>-0.12388399999999999</c:v>
                </c:pt>
                <c:pt idx="21271">
                  <c:v>-0.124488</c:v>
                </c:pt>
                <c:pt idx="21272">
                  <c:v>-0.12509700000000001</c:v>
                </c:pt>
                <c:pt idx="21273">
                  <c:v>-0.12570200000000001</c:v>
                </c:pt>
                <c:pt idx="21274">
                  <c:v>-0.126304</c:v>
                </c:pt>
                <c:pt idx="21275">
                  <c:v>-0.126911</c:v>
                </c:pt>
                <c:pt idx="21276">
                  <c:v>-0.127527</c:v>
                </c:pt>
                <c:pt idx="21277">
                  <c:v>-0.12815599999999999</c:v>
                </c:pt>
                <c:pt idx="21278">
                  <c:v>-0.128799</c:v>
                </c:pt>
                <c:pt idx="21279">
                  <c:v>-0.12945400000000001</c:v>
                </c:pt>
                <c:pt idx="21280">
                  <c:v>-0.13011700000000001</c:v>
                </c:pt>
                <c:pt idx="21281">
                  <c:v>-0.130796</c:v>
                </c:pt>
                <c:pt idx="21282">
                  <c:v>-0.13150600000000001</c:v>
                </c:pt>
                <c:pt idx="21283">
                  <c:v>-0.13225500000000001</c:v>
                </c:pt>
                <c:pt idx="21284">
                  <c:v>-0.13303899999999999</c:v>
                </c:pt>
                <c:pt idx="21285">
                  <c:v>-0.13386100000000001</c:v>
                </c:pt>
                <c:pt idx="21286">
                  <c:v>-0.13473099999999999</c:v>
                </c:pt>
                <c:pt idx="21287">
                  <c:v>-0.135657</c:v>
                </c:pt>
                <c:pt idx="21288">
                  <c:v>-0.13664499999999999</c:v>
                </c:pt>
                <c:pt idx="21289">
                  <c:v>-0.13769700000000001</c:v>
                </c:pt>
                <c:pt idx="21290">
                  <c:v>-0.13880899999999999</c:v>
                </c:pt>
                <c:pt idx="21291">
                  <c:v>-0.139984</c:v>
                </c:pt>
                <c:pt idx="21292">
                  <c:v>-0.14122999999999999</c:v>
                </c:pt>
                <c:pt idx="21293">
                  <c:v>-0.14255200000000001</c:v>
                </c:pt>
                <c:pt idx="21294">
                  <c:v>-0.14394199999999999</c:v>
                </c:pt>
                <c:pt idx="21295">
                  <c:v>-0.14539199999999999</c:v>
                </c:pt>
                <c:pt idx="21296">
                  <c:v>-0.1469</c:v>
                </c:pt>
                <c:pt idx="21297">
                  <c:v>-0.14846200000000001</c:v>
                </c:pt>
                <c:pt idx="21298">
                  <c:v>-0.15007799999999999</c:v>
                </c:pt>
                <c:pt idx="21299">
                  <c:v>-0.15174699999999999</c:v>
                </c:pt>
                <c:pt idx="21300">
                  <c:v>-0.15347</c:v>
                </c:pt>
                <c:pt idx="21301">
                  <c:v>-0.155249</c:v>
                </c:pt>
                <c:pt idx="21302">
                  <c:v>-0.157086</c:v>
                </c:pt>
                <c:pt idx="21303">
                  <c:v>-0.15898000000000001</c:v>
                </c:pt>
                <c:pt idx="21304">
                  <c:v>-0.16092799999999999</c:v>
                </c:pt>
                <c:pt idx="21305">
                  <c:v>-0.16292999999999999</c:v>
                </c:pt>
                <c:pt idx="21306">
                  <c:v>-0.164992</c:v>
                </c:pt>
                <c:pt idx="21307">
                  <c:v>-0.16711699999999999</c:v>
                </c:pt>
                <c:pt idx="21308">
                  <c:v>-0.16931099999999999</c:v>
                </c:pt>
                <c:pt idx="21309">
                  <c:v>-0.171572</c:v>
                </c:pt>
                <c:pt idx="21310">
                  <c:v>-0.173896</c:v>
                </c:pt>
                <c:pt idx="21311">
                  <c:v>-0.17627599999999999</c:v>
                </c:pt>
                <c:pt idx="21312">
                  <c:v>-0.178707</c:v>
                </c:pt>
                <c:pt idx="21313">
                  <c:v>-0.18118799999999999</c:v>
                </c:pt>
                <c:pt idx="21314">
                  <c:v>-0.183724</c:v>
                </c:pt>
                <c:pt idx="21315">
                  <c:v>-0.18631900000000001</c:v>
                </c:pt>
                <c:pt idx="21316">
                  <c:v>-0.188973</c:v>
                </c:pt>
                <c:pt idx="21317">
                  <c:v>-0.19168299999999999</c:v>
                </c:pt>
                <c:pt idx="21318">
                  <c:v>-0.19444500000000001</c:v>
                </c:pt>
                <c:pt idx="21319">
                  <c:v>-0.19725899999999999</c:v>
                </c:pt>
                <c:pt idx="21320">
                  <c:v>-0.20011300000000001</c:v>
                </c:pt>
                <c:pt idx="21321">
                  <c:v>-0.20299</c:v>
                </c:pt>
                <c:pt idx="21322">
                  <c:v>-0.20589099999999999</c:v>
                </c:pt>
                <c:pt idx="21323">
                  <c:v>-0.208838</c:v>
                </c:pt>
                <c:pt idx="21324">
                  <c:v>-0.211844</c:v>
                </c:pt>
                <c:pt idx="21325">
                  <c:v>-0.21490600000000001</c:v>
                </c:pt>
                <c:pt idx="21326">
                  <c:v>-0.21801300000000001</c:v>
                </c:pt>
                <c:pt idx="21327">
                  <c:v>-0.22115000000000001</c:v>
                </c:pt>
                <c:pt idx="21328">
                  <c:v>-0.224305</c:v>
                </c:pt>
                <c:pt idx="21329">
                  <c:v>-0.22747100000000001</c:v>
                </c:pt>
                <c:pt idx="21330">
                  <c:v>-0.23065099999999999</c:v>
                </c:pt>
                <c:pt idx="21331">
                  <c:v>-0.23386199999999999</c:v>
                </c:pt>
                <c:pt idx="21332">
                  <c:v>-0.23711499999999999</c:v>
                </c:pt>
                <c:pt idx="21333">
                  <c:v>-0.24040800000000001</c:v>
                </c:pt>
                <c:pt idx="21334">
                  <c:v>-0.243732</c:v>
                </c:pt>
                <c:pt idx="21335">
                  <c:v>-0.24707899999999999</c:v>
                </c:pt>
                <c:pt idx="21336">
                  <c:v>-0.250448</c:v>
                </c:pt>
                <c:pt idx="21337">
                  <c:v>-0.25383600000000001</c:v>
                </c:pt>
                <c:pt idx="21338">
                  <c:v>-0.257243</c:v>
                </c:pt>
                <c:pt idx="21339">
                  <c:v>-0.26066699999999998</c:v>
                </c:pt>
                <c:pt idx="21340">
                  <c:v>-0.26409700000000003</c:v>
                </c:pt>
                <c:pt idx="21341">
                  <c:v>-0.26751999999999998</c:v>
                </c:pt>
                <c:pt idx="21342">
                  <c:v>-0.27093</c:v>
                </c:pt>
                <c:pt idx="21343">
                  <c:v>-0.27433000000000002</c:v>
                </c:pt>
                <c:pt idx="21344">
                  <c:v>-0.27771899999999999</c:v>
                </c:pt>
                <c:pt idx="21345">
                  <c:v>-0.281084</c:v>
                </c:pt>
                <c:pt idx="21346">
                  <c:v>-0.28441100000000002</c:v>
                </c:pt>
                <c:pt idx="21347">
                  <c:v>-0.28768899999999997</c:v>
                </c:pt>
                <c:pt idx="21348">
                  <c:v>-0.29091800000000001</c:v>
                </c:pt>
                <c:pt idx="21349">
                  <c:v>-0.294097</c:v>
                </c:pt>
                <c:pt idx="21350">
                  <c:v>-0.297232</c:v>
                </c:pt>
                <c:pt idx="21351">
                  <c:v>-0.30032500000000001</c:v>
                </c:pt>
                <c:pt idx="21352">
                  <c:v>-0.30338300000000001</c:v>
                </c:pt>
                <c:pt idx="21353">
                  <c:v>-0.30640800000000001</c:v>
                </c:pt>
                <c:pt idx="21354">
                  <c:v>-0.309394</c:v>
                </c:pt>
                <c:pt idx="21355">
                  <c:v>-0.31233300000000003</c:v>
                </c:pt>
                <c:pt idx="21356">
                  <c:v>-0.31521900000000003</c:v>
                </c:pt>
                <c:pt idx="21357">
                  <c:v>-0.318048</c:v>
                </c:pt>
                <c:pt idx="21358">
                  <c:v>-0.320826</c:v>
                </c:pt>
                <c:pt idx="21359">
                  <c:v>-0.32356400000000002</c:v>
                </c:pt>
                <c:pt idx="21360">
                  <c:v>-0.32626899999999998</c:v>
                </c:pt>
                <c:pt idx="21361">
                  <c:v>-0.32893</c:v>
                </c:pt>
                <c:pt idx="21362">
                  <c:v>-0.33152599999999999</c:v>
                </c:pt>
                <c:pt idx="21363">
                  <c:v>-0.33404299999999998</c:v>
                </c:pt>
                <c:pt idx="21364">
                  <c:v>-0.33646399999999999</c:v>
                </c:pt>
                <c:pt idx="21365">
                  <c:v>-0.33877699999999999</c:v>
                </c:pt>
                <c:pt idx="21366">
                  <c:v>-0.34097499999999997</c:v>
                </c:pt>
                <c:pt idx="21367">
                  <c:v>-0.343061</c:v>
                </c:pt>
                <c:pt idx="21368">
                  <c:v>-0.34504400000000002</c:v>
                </c:pt>
                <c:pt idx="21369">
                  <c:v>-0.34692800000000001</c:v>
                </c:pt>
                <c:pt idx="21370">
                  <c:v>-0.348713</c:v>
                </c:pt>
                <c:pt idx="21371">
                  <c:v>-0.35039999999999999</c:v>
                </c:pt>
                <c:pt idx="21372">
                  <c:v>-0.351991</c:v>
                </c:pt>
                <c:pt idx="21373">
                  <c:v>-0.353493</c:v>
                </c:pt>
                <c:pt idx="21374">
                  <c:v>-0.35491299999999998</c:v>
                </c:pt>
                <c:pt idx="21375">
                  <c:v>-0.35625800000000002</c:v>
                </c:pt>
                <c:pt idx="21376">
                  <c:v>-0.35752600000000001</c:v>
                </c:pt>
                <c:pt idx="21377">
                  <c:v>-0.35870600000000002</c:v>
                </c:pt>
                <c:pt idx="21378">
                  <c:v>-0.35979</c:v>
                </c:pt>
                <c:pt idx="21379">
                  <c:v>-0.36077999999999999</c:v>
                </c:pt>
                <c:pt idx="21380">
                  <c:v>-0.36168099999999997</c:v>
                </c:pt>
                <c:pt idx="21381">
                  <c:v>-0.36249300000000001</c:v>
                </c:pt>
                <c:pt idx="21382">
                  <c:v>-0.36320799999999998</c:v>
                </c:pt>
                <c:pt idx="21383">
                  <c:v>-0.36381000000000002</c:v>
                </c:pt>
                <c:pt idx="21384">
                  <c:v>-0.36429600000000001</c:v>
                </c:pt>
                <c:pt idx="21385">
                  <c:v>-0.364678</c:v>
                </c:pt>
                <c:pt idx="21386">
                  <c:v>-0.36496499999999998</c:v>
                </c:pt>
                <c:pt idx="21387">
                  <c:v>-0.36515500000000001</c:v>
                </c:pt>
                <c:pt idx="21388">
                  <c:v>-0.36524400000000001</c:v>
                </c:pt>
                <c:pt idx="21389">
                  <c:v>-0.36523699999999998</c:v>
                </c:pt>
                <c:pt idx="21390">
                  <c:v>-0.365147</c:v>
                </c:pt>
                <c:pt idx="21391">
                  <c:v>-0.36497800000000002</c:v>
                </c:pt>
                <c:pt idx="21392">
                  <c:v>-0.36471900000000002</c:v>
                </c:pt>
                <c:pt idx="21393">
                  <c:v>-0.36436099999999999</c:v>
                </c:pt>
                <c:pt idx="21394">
                  <c:v>-0.36390299999999998</c:v>
                </c:pt>
                <c:pt idx="21395">
                  <c:v>-0.36335400000000001</c:v>
                </c:pt>
                <c:pt idx="21396">
                  <c:v>-0.36271700000000001</c:v>
                </c:pt>
                <c:pt idx="21397">
                  <c:v>-0.36199700000000001</c:v>
                </c:pt>
                <c:pt idx="21398">
                  <c:v>-0.36119499999999999</c:v>
                </c:pt>
                <c:pt idx="21399">
                  <c:v>-0.36031299999999999</c:v>
                </c:pt>
                <c:pt idx="21400">
                  <c:v>-0.35935</c:v>
                </c:pt>
                <c:pt idx="21401">
                  <c:v>-0.35830099999999998</c:v>
                </c:pt>
                <c:pt idx="21402">
                  <c:v>-0.35716300000000001</c:v>
                </c:pt>
                <c:pt idx="21403">
                  <c:v>-0.35594199999999998</c:v>
                </c:pt>
                <c:pt idx="21404">
                  <c:v>-0.35465099999999999</c:v>
                </c:pt>
                <c:pt idx="21405">
                  <c:v>-0.35329199999999999</c:v>
                </c:pt>
                <c:pt idx="21406">
                  <c:v>-0.35186000000000001</c:v>
                </c:pt>
                <c:pt idx="21407">
                  <c:v>-0.35035100000000002</c:v>
                </c:pt>
                <c:pt idx="21408">
                  <c:v>-0.34876600000000002</c:v>
                </c:pt>
                <c:pt idx="21409">
                  <c:v>-0.34710200000000002</c:v>
                </c:pt>
                <c:pt idx="21410">
                  <c:v>-0.345364</c:v>
                </c:pt>
                <c:pt idx="21411">
                  <c:v>-0.34356399999999998</c:v>
                </c:pt>
                <c:pt idx="21412">
                  <c:v>-0.34170600000000001</c:v>
                </c:pt>
                <c:pt idx="21413">
                  <c:v>-0.339783</c:v>
                </c:pt>
                <c:pt idx="21414">
                  <c:v>-0.33779199999999998</c:v>
                </c:pt>
                <c:pt idx="21415">
                  <c:v>-0.33573399999999998</c:v>
                </c:pt>
                <c:pt idx="21416">
                  <c:v>-0.33360099999999998</c:v>
                </c:pt>
                <c:pt idx="21417">
                  <c:v>-0.33139000000000002</c:v>
                </c:pt>
                <c:pt idx="21418">
                  <c:v>-0.32911400000000002</c:v>
                </c:pt>
                <c:pt idx="21419">
                  <c:v>-0.32679599999999998</c:v>
                </c:pt>
                <c:pt idx="21420">
                  <c:v>-0.32444200000000001</c:v>
                </c:pt>
                <c:pt idx="21421">
                  <c:v>-0.32204700000000003</c:v>
                </c:pt>
                <c:pt idx="21422">
                  <c:v>-0.319608</c:v>
                </c:pt>
                <c:pt idx="21423">
                  <c:v>-0.31712800000000002</c:v>
                </c:pt>
                <c:pt idx="21424">
                  <c:v>-0.31461</c:v>
                </c:pt>
                <c:pt idx="21425">
                  <c:v>-0.312054</c:v>
                </c:pt>
                <c:pt idx="21426">
                  <c:v>-0.30946600000000002</c:v>
                </c:pt>
                <c:pt idx="21427">
                  <c:v>-0.30684800000000001</c:v>
                </c:pt>
                <c:pt idx="21428">
                  <c:v>-0.304197</c:v>
                </c:pt>
                <c:pt idx="21429">
                  <c:v>-0.30150500000000002</c:v>
                </c:pt>
                <c:pt idx="21430">
                  <c:v>-0.29875800000000002</c:v>
                </c:pt>
                <c:pt idx="21431">
                  <c:v>-0.29593999999999998</c:v>
                </c:pt>
                <c:pt idx="21432">
                  <c:v>-0.29303200000000001</c:v>
                </c:pt>
                <c:pt idx="21433">
                  <c:v>-0.29003299999999999</c:v>
                </c:pt>
                <c:pt idx="21434">
                  <c:v>-0.28696700000000003</c:v>
                </c:pt>
                <c:pt idx="21435">
                  <c:v>-0.283858</c:v>
                </c:pt>
                <c:pt idx="21436">
                  <c:v>-0.28071200000000002</c:v>
                </c:pt>
                <c:pt idx="21437">
                  <c:v>-0.27753699999999998</c:v>
                </c:pt>
                <c:pt idx="21438">
                  <c:v>-0.274343</c:v>
                </c:pt>
                <c:pt idx="21439">
                  <c:v>-0.27113199999999998</c:v>
                </c:pt>
                <c:pt idx="21440">
                  <c:v>-0.26789800000000003</c:v>
                </c:pt>
                <c:pt idx="21441">
                  <c:v>-0.26463300000000001</c:v>
                </c:pt>
                <c:pt idx="21442">
                  <c:v>-0.26133800000000001</c:v>
                </c:pt>
                <c:pt idx="21443">
                  <c:v>-0.25801400000000002</c:v>
                </c:pt>
                <c:pt idx="21444">
                  <c:v>-0.254662</c:v>
                </c:pt>
                <c:pt idx="21445">
                  <c:v>-0.25128400000000001</c:v>
                </c:pt>
                <c:pt idx="21446">
                  <c:v>-0.24789800000000001</c:v>
                </c:pt>
                <c:pt idx="21447">
                  <c:v>-0.24451999999999999</c:v>
                </c:pt>
                <c:pt idx="21448">
                  <c:v>-0.24115500000000001</c:v>
                </c:pt>
                <c:pt idx="21449">
                  <c:v>-0.23779700000000001</c:v>
                </c:pt>
                <c:pt idx="21450">
                  <c:v>-0.234434</c:v>
                </c:pt>
                <c:pt idx="21451">
                  <c:v>-0.23105500000000001</c:v>
                </c:pt>
                <c:pt idx="21452">
                  <c:v>-0.227658</c:v>
                </c:pt>
                <c:pt idx="21453">
                  <c:v>-0.22423899999999999</c:v>
                </c:pt>
                <c:pt idx="21454">
                  <c:v>-0.22078999999999999</c:v>
                </c:pt>
                <c:pt idx="21455">
                  <c:v>-0.21731</c:v>
                </c:pt>
                <c:pt idx="21456">
                  <c:v>-0.213808</c:v>
                </c:pt>
                <c:pt idx="21457">
                  <c:v>-0.21029</c:v>
                </c:pt>
                <c:pt idx="21458">
                  <c:v>-0.206758</c:v>
                </c:pt>
                <c:pt idx="21459">
                  <c:v>-0.203213</c:v>
                </c:pt>
                <c:pt idx="21460">
                  <c:v>-0.199656</c:v>
                </c:pt>
                <c:pt idx="21461">
                  <c:v>-0.19609499999999999</c:v>
                </c:pt>
                <c:pt idx="21462">
                  <c:v>-0.19253700000000001</c:v>
                </c:pt>
                <c:pt idx="21463">
                  <c:v>-0.18899099999999999</c:v>
                </c:pt>
                <c:pt idx="21464">
                  <c:v>-0.18546299999999999</c:v>
                </c:pt>
                <c:pt idx="21465">
                  <c:v>-0.18196399999999999</c:v>
                </c:pt>
                <c:pt idx="21466">
                  <c:v>-0.17850099999999999</c:v>
                </c:pt>
                <c:pt idx="21467">
                  <c:v>-0.17507600000000001</c:v>
                </c:pt>
                <c:pt idx="21468">
                  <c:v>-0.17169300000000001</c:v>
                </c:pt>
                <c:pt idx="21469">
                  <c:v>-0.16836499999999999</c:v>
                </c:pt>
                <c:pt idx="21470">
                  <c:v>-0.165108</c:v>
                </c:pt>
                <c:pt idx="21471">
                  <c:v>-0.16192699999999999</c:v>
                </c:pt>
                <c:pt idx="21472">
                  <c:v>-0.158828</c:v>
                </c:pt>
                <c:pt idx="21473">
                  <c:v>-0.15581500000000001</c:v>
                </c:pt>
                <c:pt idx="21474">
                  <c:v>-0.15289</c:v>
                </c:pt>
                <c:pt idx="21475">
                  <c:v>-0.15005499999999999</c:v>
                </c:pt>
                <c:pt idx="21476">
                  <c:v>-0.147317</c:v>
                </c:pt>
                <c:pt idx="21477">
                  <c:v>-0.14469000000000001</c:v>
                </c:pt>
                <c:pt idx="21478">
                  <c:v>-0.14219200000000001</c:v>
                </c:pt>
                <c:pt idx="21479">
                  <c:v>-0.13983200000000001</c:v>
                </c:pt>
                <c:pt idx="21480">
                  <c:v>-0.13761300000000001</c:v>
                </c:pt>
                <c:pt idx="21481">
                  <c:v>-0.13553000000000001</c:v>
                </c:pt>
                <c:pt idx="21482">
                  <c:v>-0.13358300000000001</c:v>
                </c:pt>
                <c:pt idx="21483">
                  <c:v>-0.131768</c:v>
                </c:pt>
                <c:pt idx="21484">
                  <c:v>-0.130083</c:v>
                </c:pt>
                <c:pt idx="21485">
                  <c:v>-0.128527</c:v>
                </c:pt>
                <c:pt idx="21486">
                  <c:v>-0.12709799999999999</c:v>
                </c:pt>
                <c:pt idx="21487">
                  <c:v>-0.12579199999999999</c:v>
                </c:pt>
                <c:pt idx="21488">
                  <c:v>-0.124609</c:v>
                </c:pt>
                <c:pt idx="21489">
                  <c:v>-0.123555</c:v>
                </c:pt>
                <c:pt idx="21490">
                  <c:v>-0.12264</c:v>
                </c:pt>
                <c:pt idx="21491">
                  <c:v>-0.121873</c:v>
                </c:pt>
                <c:pt idx="21492">
                  <c:v>-0.121255</c:v>
                </c:pt>
                <c:pt idx="21493">
                  <c:v>-0.120777</c:v>
                </c:pt>
                <c:pt idx="21494">
                  <c:v>-0.120437</c:v>
                </c:pt>
                <c:pt idx="21495">
                  <c:v>-0.12023300000000001</c:v>
                </c:pt>
                <c:pt idx="21496">
                  <c:v>-0.120162</c:v>
                </c:pt>
                <c:pt idx="21497">
                  <c:v>-0.120217</c:v>
                </c:pt>
                <c:pt idx="21498">
                  <c:v>-0.12039900000000001</c:v>
                </c:pt>
                <c:pt idx="21499">
                  <c:v>-0.120716</c:v>
                </c:pt>
                <c:pt idx="21500">
                  <c:v>-0.121172</c:v>
                </c:pt>
                <c:pt idx="21501">
                  <c:v>-0.12177</c:v>
                </c:pt>
                <c:pt idx="21502">
                  <c:v>-0.122506</c:v>
                </c:pt>
                <c:pt idx="21503">
                  <c:v>-0.12336800000000001</c:v>
                </c:pt>
                <c:pt idx="21504">
                  <c:v>-0.12434199999999999</c:v>
                </c:pt>
                <c:pt idx="21505">
                  <c:v>-0.12542800000000001</c:v>
                </c:pt>
                <c:pt idx="21506">
                  <c:v>-0.12664300000000001</c:v>
                </c:pt>
                <c:pt idx="21507">
                  <c:v>-0.12798899999999999</c:v>
                </c:pt>
                <c:pt idx="21508">
                  <c:v>-0.12944600000000001</c:v>
                </c:pt>
                <c:pt idx="21509">
                  <c:v>-0.130993</c:v>
                </c:pt>
                <c:pt idx="21510">
                  <c:v>-0.132631</c:v>
                </c:pt>
                <c:pt idx="21511">
                  <c:v>-0.13436300000000001</c:v>
                </c:pt>
                <c:pt idx="21512">
                  <c:v>-0.13618</c:v>
                </c:pt>
                <c:pt idx="21513">
                  <c:v>-0.138068</c:v>
                </c:pt>
                <c:pt idx="21514">
                  <c:v>-0.140018</c:v>
                </c:pt>
                <c:pt idx="21515">
                  <c:v>-0.14203099999999999</c:v>
                </c:pt>
                <c:pt idx="21516">
                  <c:v>-0.14410600000000001</c:v>
                </c:pt>
                <c:pt idx="21517">
                  <c:v>-0.146232</c:v>
                </c:pt>
                <c:pt idx="21518">
                  <c:v>-0.148391</c:v>
                </c:pt>
                <c:pt idx="21519">
                  <c:v>-0.150556</c:v>
                </c:pt>
                <c:pt idx="21520">
                  <c:v>-0.15270800000000001</c:v>
                </c:pt>
                <c:pt idx="21521">
                  <c:v>-0.15486</c:v>
                </c:pt>
                <c:pt idx="21522">
                  <c:v>-0.15703800000000001</c:v>
                </c:pt>
                <c:pt idx="21523">
                  <c:v>-0.159243</c:v>
                </c:pt>
                <c:pt idx="21524">
                  <c:v>-0.16146199999999999</c:v>
                </c:pt>
                <c:pt idx="21525">
                  <c:v>-0.163691</c:v>
                </c:pt>
                <c:pt idx="21526">
                  <c:v>-0.165932</c:v>
                </c:pt>
                <c:pt idx="21527">
                  <c:v>-0.168185</c:v>
                </c:pt>
                <c:pt idx="21528">
                  <c:v>-0.17044200000000001</c:v>
                </c:pt>
                <c:pt idx="21529">
                  <c:v>-0.17269999999999999</c:v>
                </c:pt>
                <c:pt idx="21530">
                  <c:v>-0.17496</c:v>
                </c:pt>
                <c:pt idx="21531">
                  <c:v>-0.17722399999999999</c:v>
                </c:pt>
                <c:pt idx="21532">
                  <c:v>-0.17948600000000001</c:v>
                </c:pt>
                <c:pt idx="21533">
                  <c:v>-0.18174499999999999</c:v>
                </c:pt>
                <c:pt idx="21534">
                  <c:v>-0.18399799999999999</c:v>
                </c:pt>
                <c:pt idx="21535">
                  <c:v>-0.18624099999999999</c:v>
                </c:pt>
                <c:pt idx="21536">
                  <c:v>-0.18846399999999999</c:v>
                </c:pt>
                <c:pt idx="21537">
                  <c:v>-0.19065799999999999</c:v>
                </c:pt>
                <c:pt idx="21538">
                  <c:v>-0.19282199999999999</c:v>
                </c:pt>
                <c:pt idx="21539">
                  <c:v>-0.194965</c:v>
                </c:pt>
                <c:pt idx="21540">
                  <c:v>-0.19709299999999999</c:v>
                </c:pt>
                <c:pt idx="21541">
                  <c:v>-0.19919400000000001</c:v>
                </c:pt>
                <c:pt idx="21542">
                  <c:v>-0.20125599999999999</c:v>
                </c:pt>
                <c:pt idx="21543">
                  <c:v>-0.20327500000000001</c:v>
                </c:pt>
                <c:pt idx="21544">
                  <c:v>-0.20524999999999999</c:v>
                </c:pt>
                <c:pt idx="21545">
                  <c:v>-0.207179</c:v>
                </c:pt>
                <c:pt idx="21546">
                  <c:v>-0.20905499999999999</c:v>
                </c:pt>
                <c:pt idx="21547">
                  <c:v>-0.210871</c:v>
                </c:pt>
                <c:pt idx="21548">
                  <c:v>-0.21262</c:v>
                </c:pt>
                <c:pt idx="21549">
                  <c:v>-0.21429899999999999</c:v>
                </c:pt>
                <c:pt idx="21550">
                  <c:v>-0.21590200000000001</c:v>
                </c:pt>
                <c:pt idx="21551">
                  <c:v>-0.21742900000000001</c:v>
                </c:pt>
                <c:pt idx="21552">
                  <c:v>-0.21887599999999999</c:v>
                </c:pt>
                <c:pt idx="21553">
                  <c:v>-0.22023699999999999</c:v>
                </c:pt>
                <c:pt idx="21554">
                  <c:v>-0.22150600000000001</c:v>
                </c:pt>
                <c:pt idx="21555">
                  <c:v>-0.222686</c:v>
                </c:pt>
                <c:pt idx="21556">
                  <c:v>-0.223778</c:v>
                </c:pt>
                <c:pt idx="21557">
                  <c:v>-0.22478100000000001</c:v>
                </c:pt>
                <c:pt idx="21558">
                  <c:v>-0.22569800000000001</c:v>
                </c:pt>
                <c:pt idx="21559">
                  <c:v>-0.22653200000000001</c:v>
                </c:pt>
                <c:pt idx="21560">
                  <c:v>-0.22728899999999999</c:v>
                </c:pt>
                <c:pt idx="21561">
                  <c:v>-0.22797600000000001</c:v>
                </c:pt>
                <c:pt idx="21562">
                  <c:v>-0.228601</c:v>
                </c:pt>
                <c:pt idx="21563">
                  <c:v>-0.22917199999999999</c:v>
                </c:pt>
                <c:pt idx="21564">
                  <c:v>-0.229684</c:v>
                </c:pt>
                <c:pt idx="21565">
                  <c:v>-0.230131</c:v>
                </c:pt>
                <c:pt idx="21566">
                  <c:v>-0.230515</c:v>
                </c:pt>
                <c:pt idx="21567">
                  <c:v>-0.23084499999999999</c:v>
                </c:pt>
                <c:pt idx="21568">
                  <c:v>-0.23112099999999999</c:v>
                </c:pt>
                <c:pt idx="21569">
                  <c:v>-0.23133400000000001</c:v>
                </c:pt>
                <c:pt idx="21570">
                  <c:v>-0.23147799999999999</c:v>
                </c:pt>
                <c:pt idx="21571">
                  <c:v>-0.23155600000000001</c:v>
                </c:pt>
                <c:pt idx="21572">
                  <c:v>-0.231576</c:v>
                </c:pt>
                <c:pt idx="21573">
                  <c:v>-0.231543</c:v>
                </c:pt>
                <c:pt idx="21574">
                  <c:v>-0.231462</c:v>
                </c:pt>
                <c:pt idx="21575">
                  <c:v>-0.23133799999999999</c:v>
                </c:pt>
                <c:pt idx="21576">
                  <c:v>-0.23117699999999999</c:v>
                </c:pt>
                <c:pt idx="21577">
                  <c:v>-0.230987</c:v>
                </c:pt>
                <c:pt idx="21578">
                  <c:v>-0.23077</c:v>
                </c:pt>
                <c:pt idx="21579">
                  <c:v>-0.23052500000000001</c:v>
                </c:pt>
                <c:pt idx="21580">
                  <c:v>-0.23024500000000001</c:v>
                </c:pt>
                <c:pt idx="21581">
                  <c:v>-0.22993</c:v>
                </c:pt>
                <c:pt idx="21582">
                  <c:v>-0.22958300000000001</c:v>
                </c:pt>
                <c:pt idx="21583">
                  <c:v>-0.229215</c:v>
                </c:pt>
                <c:pt idx="21584">
                  <c:v>-0.22883700000000001</c:v>
                </c:pt>
                <c:pt idx="21585">
                  <c:v>-0.22845599999999999</c:v>
                </c:pt>
                <c:pt idx="21586">
                  <c:v>-0.228073</c:v>
                </c:pt>
                <c:pt idx="21587">
                  <c:v>-0.227688</c:v>
                </c:pt>
                <c:pt idx="21588">
                  <c:v>-0.22730300000000001</c:v>
                </c:pt>
                <c:pt idx="21589">
                  <c:v>-0.22691</c:v>
                </c:pt>
                <c:pt idx="21590">
                  <c:v>-0.22650100000000001</c:v>
                </c:pt>
                <c:pt idx="21591">
                  <c:v>-0.226076</c:v>
                </c:pt>
                <c:pt idx="21592">
                  <c:v>-0.225637</c:v>
                </c:pt>
                <c:pt idx="21593">
                  <c:v>-0.225186</c:v>
                </c:pt>
                <c:pt idx="21594">
                  <c:v>-0.22472500000000001</c:v>
                </c:pt>
                <c:pt idx="21595">
                  <c:v>-0.22425200000000001</c:v>
                </c:pt>
                <c:pt idx="21596">
                  <c:v>-0.22377</c:v>
                </c:pt>
                <c:pt idx="21597">
                  <c:v>-0.22328300000000001</c:v>
                </c:pt>
                <c:pt idx="21598">
                  <c:v>-0.222804</c:v>
                </c:pt>
                <c:pt idx="21599">
                  <c:v>-0.22234699999999999</c:v>
                </c:pt>
                <c:pt idx="21600">
                  <c:v>-0.221912</c:v>
                </c:pt>
                <c:pt idx="21601">
                  <c:v>-0.221501</c:v>
                </c:pt>
                <c:pt idx="21602">
                  <c:v>-0.22111</c:v>
                </c:pt>
                <c:pt idx="21603">
                  <c:v>-0.22073599999999999</c:v>
                </c:pt>
                <c:pt idx="21604">
                  <c:v>-0.22037599999999999</c:v>
                </c:pt>
                <c:pt idx="21605">
                  <c:v>-0.22003600000000001</c:v>
                </c:pt>
                <c:pt idx="21606">
                  <c:v>-0.21972900000000001</c:v>
                </c:pt>
                <c:pt idx="21607">
                  <c:v>-0.21946299999999999</c:v>
                </c:pt>
                <c:pt idx="21608">
                  <c:v>-0.21923899999999999</c:v>
                </c:pt>
                <c:pt idx="21609">
                  <c:v>-0.219054</c:v>
                </c:pt>
                <c:pt idx="21610">
                  <c:v>-0.21890399999999999</c:v>
                </c:pt>
                <c:pt idx="21611">
                  <c:v>-0.21878700000000001</c:v>
                </c:pt>
                <c:pt idx="21612">
                  <c:v>-0.21870300000000001</c:v>
                </c:pt>
                <c:pt idx="21613">
                  <c:v>-0.21865299999999999</c:v>
                </c:pt>
                <c:pt idx="21614">
                  <c:v>-0.218635</c:v>
                </c:pt>
                <c:pt idx="21615">
                  <c:v>-0.21864400000000001</c:v>
                </c:pt>
                <c:pt idx="21616">
                  <c:v>-0.21867</c:v>
                </c:pt>
                <c:pt idx="21617">
                  <c:v>-0.21870999999999999</c:v>
                </c:pt>
                <c:pt idx="21618">
                  <c:v>-0.21876599999999999</c:v>
                </c:pt>
                <c:pt idx="21619">
                  <c:v>-0.218836</c:v>
                </c:pt>
                <c:pt idx="21620">
                  <c:v>-0.218913</c:v>
                </c:pt>
                <c:pt idx="21621">
                  <c:v>-0.21898999999999999</c:v>
                </c:pt>
                <c:pt idx="21622">
                  <c:v>-0.219059</c:v>
                </c:pt>
                <c:pt idx="21623">
                  <c:v>-0.21911800000000001</c:v>
                </c:pt>
                <c:pt idx="21624">
                  <c:v>-0.219169</c:v>
                </c:pt>
                <c:pt idx="21625">
                  <c:v>-0.219219</c:v>
                </c:pt>
                <c:pt idx="21626">
                  <c:v>-0.21927199999999999</c:v>
                </c:pt>
                <c:pt idx="21627">
                  <c:v>-0.21932599999999999</c:v>
                </c:pt>
                <c:pt idx="21628">
                  <c:v>-0.21937999999999999</c:v>
                </c:pt>
                <c:pt idx="21629">
                  <c:v>-0.21942999999999999</c:v>
                </c:pt>
                <c:pt idx="21630">
                  <c:v>-0.219474</c:v>
                </c:pt>
                <c:pt idx="21631">
                  <c:v>-0.21950500000000001</c:v>
                </c:pt>
                <c:pt idx="21632">
                  <c:v>-0.219524</c:v>
                </c:pt>
                <c:pt idx="21633">
                  <c:v>-0.21953400000000001</c:v>
                </c:pt>
                <c:pt idx="21634">
                  <c:v>-0.21954199999999999</c:v>
                </c:pt>
                <c:pt idx="21635">
                  <c:v>-0.21954799999999999</c:v>
                </c:pt>
                <c:pt idx="21636">
                  <c:v>-0.21954699999999999</c:v>
                </c:pt>
                <c:pt idx="21637">
                  <c:v>-0.219529</c:v>
                </c:pt>
                <c:pt idx="21638">
                  <c:v>-0.21948599999999999</c:v>
                </c:pt>
                <c:pt idx="21639">
                  <c:v>-0.219412</c:v>
                </c:pt>
                <c:pt idx="21640">
                  <c:v>-0.219305</c:v>
                </c:pt>
                <c:pt idx="21641">
                  <c:v>-0.21915899999999999</c:v>
                </c:pt>
                <c:pt idx="21642">
                  <c:v>-0.218971</c:v>
                </c:pt>
                <c:pt idx="21643">
                  <c:v>-0.21874299999999999</c:v>
                </c:pt>
                <c:pt idx="21644">
                  <c:v>-0.21848200000000001</c:v>
                </c:pt>
                <c:pt idx="21645">
                  <c:v>-0.21819</c:v>
                </c:pt>
                <c:pt idx="21646">
                  <c:v>-0.217863</c:v>
                </c:pt>
                <c:pt idx="21647">
                  <c:v>-0.217502</c:v>
                </c:pt>
                <c:pt idx="21648">
                  <c:v>-0.217108</c:v>
                </c:pt>
                <c:pt idx="21649">
                  <c:v>-0.21668299999999999</c:v>
                </c:pt>
                <c:pt idx="21650">
                  <c:v>-0.216228</c:v>
                </c:pt>
                <c:pt idx="21651">
                  <c:v>-0.21574199999999999</c:v>
                </c:pt>
                <c:pt idx="21652">
                  <c:v>-0.215223</c:v>
                </c:pt>
                <c:pt idx="21653">
                  <c:v>-0.214667</c:v>
                </c:pt>
                <c:pt idx="21654">
                  <c:v>-0.21407000000000001</c:v>
                </c:pt>
                <c:pt idx="21655">
                  <c:v>-0.21343599999999999</c:v>
                </c:pt>
                <c:pt idx="21656">
                  <c:v>-0.21277199999999999</c:v>
                </c:pt>
                <c:pt idx="21657">
                  <c:v>-0.21207599999999999</c:v>
                </c:pt>
                <c:pt idx="21658">
                  <c:v>-0.211342</c:v>
                </c:pt>
                <c:pt idx="21659">
                  <c:v>-0.210565</c:v>
                </c:pt>
                <c:pt idx="21660">
                  <c:v>-0.20974400000000001</c:v>
                </c:pt>
                <c:pt idx="21661">
                  <c:v>-0.20887800000000001</c:v>
                </c:pt>
                <c:pt idx="21662">
                  <c:v>-0.20796700000000001</c:v>
                </c:pt>
                <c:pt idx="21663">
                  <c:v>-0.207015</c:v>
                </c:pt>
                <c:pt idx="21664">
                  <c:v>-0.20602500000000001</c:v>
                </c:pt>
                <c:pt idx="21665">
                  <c:v>-0.20500599999999999</c:v>
                </c:pt>
                <c:pt idx="21666">
                  <c:v>-0.20396</c:v>
                </c:pt>
                <c:pt idx="21667">
                  <c:v>-0.20288</c:v>
                </c:pt>
                <c:pt idx="21668">
                  <c:v>-0.20175399999999999</c:v>
                </c:pt>
                <c:pt idx="21669">
                  <c:v>-0.20058000000000001</c:v>
                </c:pt>
                <c:pt idx="21670">
                  <c:v>-0.19935800000000001</c:v>
                </c:pt>
                <c:pt idx="21671">
                  <c:v>-0.19808500000000001</c:v>
                </c:pt>
                <c:pt idx="21672">
                  <c:v>-0.19675799999999999</c:v>
                </c:pt>
                <c:pt idx="21673">
                  <c:v>-0.19537599999999999</c:v>
                </c:pt>
                <c:pt idx="21674">
                  <c:v>-0.193938</c:v>
                </c:pt>
                <c:pt idx="21675">
                  <c:v>-0.19244600000000001</c:v>
                </c:pt>
                <c:pt idx="21676">
                  <c:v>-0.19090099999999999</c:v>
                </c:pt>
                <c:pt idx="21677">
                  <c:v>-0.189307</c:v>
                </c:pt>
                <c:pt idx="21678">
                  <c:v>-0.187668</c:v>
                </c:pt>
                <c:pt idx="21679">
                  <c:v>-0.18598799999999999</c:v>
                </c:pt>
                <c:pt idx="21680">
                  <c:v>-0.18426500000000001</c:v>
                </c:pt>
                <c:pt idx="21681">
                  <c:v>-0.18249399999999999</c:v>
                </c:pt>
                <c:pt idx="21682">
                  <c:v>-0.18067</c:v>
                </c:pt>
                <c:pt idx="21683">
                  <c:v>-0.17879200000000001</c:v>
                </c:pt>
                <c:pt idx="21684">
                  <c:v>-0.17685899999999999</c:v>
                </c:pt>
                <c:pt idx="21685">
                  <c:v>-0.174872</c:v>
                </c:pt>
                <c:pt idx="21686">
                  <c:v>-0.17283999999999999</c:v>
                </c:pt>
                <c:pt idx="21687">
                  <c:v>-0.170765</c:v>
                </c:pt>
                <c:pt idx="21688">
                  <c:v>-0.16864599999999999</c:v>
                </c:pt>
                <c:pt idx="21689">
                  <c:v>-0.166489</c:v>
                </c:pt>
                <c:pt idx="21690">
                  <c:v>-0.164297</c:v>
                </c:pt>
                <c:pt idx="21691">
                  <c:v>-0.16206599999999999</c:v>
                </c:pt>
                <c:pt idx="21692">
                  <c:v>-0.15979299999999999</c:v>
                </c:pt>
                <c:pt idx="21693">
                  <c:v>-0.15748400000000001</c:v>
                </c:pt>
                <c:pt idx="21694">
                  <c:v>-0.15514800000000001</c:v>
                </c:pt>
                <c:pt idx="21695">
                  <c:v>-0.15278600000000001</c:v>
                </c:pt>
                <c:pt idx="21696">
                  <c:v>-0.150392</c:v>
                </c:pt>
                <c:pt idx="21697">
                  <c:v>-0.14796400000000001</c:v>
                </c:pt>
                <c:pt idx="21698">
                  <c:v>-0.14549799999999999</c:v>
                </c:pt>
                <c:pt idx="21699">
                  <c:v>-0.14299000000000001</c:v>
                </c:pt>
                <c:pt idx="21700">
                  <c:v>-0.140435</c:v>
                </c:pt>
                <c:pt idx="21701">
                  <c:v>-0.13783300000000001</c:v>
                </c:pt>
                <c:pt idx="21702">
                  <c:v>-0.135189</c:v>
                </c:pt>
                <c:pt idx="21703">
                  <c:v>-0.13250999999999999</c:v>
                </c:pt>
                <c:pt idx="21704">
                  <c:v>-0.12979599999999999</c:v>
                </c:pt>
                <c:pt idx="21705">
                  <c:v>-0.12703500000000001</c:v>
                </c:pt>
                <c:pt idx="21706">
                  <c:v>-0.12421</c:v>
                </c:pt>
                <c:pt idx="21707">
                  <c:v>-0.121296</c:v>
                </c:pt>
                <c:pt idx="21708">
                  <c:v>-0.118286</c:v>
                </c:pt>
                <c:pt idx="21709">
                  <c:v>-0.115204</c:v>
                </c:pt>
                <c:pt idx="21710">
                  <c:v>-0.112077</c:v>
                </c:pt>
                <c:pt idx="21711">
                  <c:v>-0.108908</c:v>
                </c:pt>
                <c:pt idx="21712">
                  <c:v>-0.105693</c:v>
                </c:pt>
                <c:pt idx="21713">
                  <c:v>-0.102437</c:v>
                </c:pt>
                <c:pt idx="21714">
                  <c:v>-9.9146399999999996E-2</c:v>
                </c:pt>
                <c:pt idx="21715">
                  <c:v>-9.5820100000000005E-2</c:v>
                </c:pt>
                <c:pt idx="21716">
                  <c:v>-9.2459E-2</c:v>
                </c:pt>
                <c:pt idx="21717">
                  <c:v>-8.90677E-2</c:v>
                </c:pt>
                <c:pt idx="21718">
                  <c:v>-8.5650100000000007E-2</c:v>
                </c:pt>
                <c:pt idx="21719">
                  <c:v>-8.2208100000000006E-2</c:v>
                </c:pt>
                <c:pt idx="21720">
                  <c:v>-7.8745499999999996E-2</c:v>
                </c:pt>
                <c:pt idx="21721">
                  <c:v>-7.5268600000000005E-2</c:v>
                </c:pt>
                <c:pt idx="21722">
                  <c:v>-7.1782899999999997E-2</c:v>
                </c:pt>
                <c:pt idx="21723">
                  <c:v>-6.8291599999999994E-2</c:v>
                </c:pt>
                <c:pt idx="21724">
                  <c:v>-6.4795400000000003E-2</c:v>
                </c:pt>
                <c:pt idx="21725">
                  <c:v>-6.1295200000000001E-2</c:v>
                </c:pt>
                <c:pt idx="21726">
                  <c:v>-5.7796399999999998E-2</c:v>
                </c:pt>
                <c:pt idx="21727">
                  <c:v>-5.43036E-2</c:v>
                </c:pt>
                <c:pt idx="21728">
                  <c:v>-5.0814900000000003E-2</c:v>
                </c:pt>
                <c:pt idx="21729">
                  <c:v>-4.7326500000000001E-2</c:v>
                </c:pt>
                <c:pt idx="21730">
                  <c:v>-4.38384E-2</c:v>
                </c:pt>
                <c:pt idx="21731">
                  <c:v>-4.0353899999999998E-2</c:v>
                </c:pt>
                <c:pt idx="21732">
                  <c:v>-3.6874799999999999E-2</c:v>
                </c:pt>
                <c:pt idx="21733">
                  <c:v>-3.3401800000000002E-2</c:v>
                </c:pt>
                <c:pt idx="21734">
                  <c:v>-2.9937200000000001E-2</c:v>
                </c:pt>
                <c:pt idx="21735">
                  <c:v>-2.6484299999999999E-2</c:v>
                </c:pt>
                <c:pt idx="21736">
                  <c:v>-2.3048099999999998E-2</c:v>
                </c:pt>
                <c:pt idx="21737">
                  <c:v>-1.9635699999999999E-2</c:v>
                </c:pt>
                <c:pt idx="21738">
                  <c:v>-1.6251000000000002E-2</c:v>
                </c:pt>
                <c:pt idx="21739">
                  <c:v>-1.28951E-2</c:v>
                </c:pt>
                <c:pt idx="21740" formatCode="0.00E+00">
                  <c:v>-9.5725399999999992E-3</c:v>
                </c:pt>
                <c:pt idx="21741" formatCode="0.00E+00">
                  <c:v>-6.2904399999999996E-3</c:v>
                </c:pt>
                <c:pt idx="21742" formatCode="0.00E+00">
                  <c:v>-3.0557900000000001E-3</c:v>
                </c:pt>
                <c:pt idx="21743" formatCode="0.00E+00">
                  <c:v>1.28116E-4</c:v>
                </c:pt>
                <c:pt idx="21744" formatCode="0.00E+00">
                  <c:v>3.2607700000000001E-3</c:v>
                </c:pt>
                <c:pt idx="21745" formatCode="0.00E+00">
                  <c:v>6.3383099999999998E-3</c:v>
                </c:pt>
                <c:pt idx="21746" formatCode="0.00E+00">
                  <c:v>9.3530000000000002E-3</c:v>
                </c:pt>
                <c:pt idx="21747">
                  <c:v>1.22985E-2</c:v>
                </c:pt>
                <c:pt idx="21748">
                  <c:v>1.51734E-2</c:v>
                </c:pt>
                <c:pt idx="21749">
                  <c:v>1.7979200000000001E-2</c:v>
                </c:pt>
                <c:pt idx="21750">
                  <c:v>2.0716200000000001E-2</c:v>
                </c:pt>
                <c:pt idx="21751">
                  <c:v>2.3380999999999999E-2</c:v>
                </c:pt>
                <c:pt idx="21752">
                  <c:v>2.5969200000000001E-2</c:v>
                </c:pt>
                <c:pt idx="21753">
                  <c:v>2.8475899999999998E-2</c:v>
                </c:pt>
                <c:pt idx="21754">
                  <c:v>3.0895200000000001E-2</c:v>
                </c:pt>
                <c:pt idx="21755">
                  <c:v>3.32222E-2</c:v>
                </c:pt>
                <c:pt idx="21756">
                  <c:v>3.5455E-2</c:v>
                </c:pt>
                <c:pt idx="21757">
                  <c:v>3.7593000000000001E-2</c:v>
                </c:pt>
                <c:pt idx="21758">
                  <c:v>3.9633599999999998E-2</c:v>
                </c:pt>
                <c:pt idx="21759">
                  <c:v>4.1571999999999998E-2</c:v>
                </c:pt>
                <c:pt idx="21760">
                  <c:v>4.3403999999999998E-2</c:v>
                </c:pt>
                <c:pt idx="21761">
                  <c:v>4.5125899999999997E-2</c:v>
                </c:pt>
                <c:pt idx="21762">
                  <c:v>4.6735400000000003E-2</c:v>
                </c:pt>
                <c:pt idx="21763">
                  <c:v>4.8232499999999998E-2</c:v>
                </c:pt>
                <c:pt idx="21764">
                  <c:v>4.9615699999999999E-2</c:v>
                </c:pt>
                <c:pt idx="21765">
                  <c:v>5.0881500000000003E-2</c:v>
                </c:pt>
                <c:pt idx="21766">
                  <c:v>5.2026200000000002E-2</c:v>
                </c:pt>
                <c:pt idx="21767">
                  <c:v>5.3048699999999997E-2</c:v>
                </c:pt>
                <c:pt idx="21768">
                  <c:v>5.39491E-2</c:v>
                </c:pt>
                <c:pt idx="21769">
                  <c:v>5.47254E-2</c:v>
                </c:pt>
                <c:pt idx="21770">
                  <c:v>5.5375099999999997E-2</c:v>
                </c:pt>
                <c:pt idx="21771">
                  <c:v>5.5896000000000001E-2</c:v>
                </c:pt>
                <c:pt idx="21772">
                  <c:v>5.6288199999999997E-2</c:v>
                </c:pt>
                <c:pt idx="21773">
                  <c:v>5.6552499999999999E-2</c:v>
                </c:pt>
                <c:pt idx="21774">
                  <c:v>5.6686800000000002E-2</c:v>
                </c:pt>
                <c:pt idx="21775">
                  <c:v>5.6689000000000003E-2</c:v>
                </c:pt>
                <c:pt idx="21776">
                  <c:v>5.6561800000000002E-2</c:v>
                </c:pt>
                <c:pt idx="21777">
                  <c:v>5.6312300000000003E-2</c:v>
                </c:pt>
                <c:pt idx="21778">
                  <c:v>5.5946799999999998E-2</c:v>
                </c:pt>
                <c:pt idx="21779">
                  <c:v>5.5467099999999998E-2</c:v>
                </c:pt>
                <c:pt idx="21780">
                  <c:v>5.4871000000000003E-2</c:v>
                </c:pt>
                <c:pt idx="21781">
                  <c:v>5.41542E-2</c:v>
                </c:pt>
                <c:pt idx="21782">
                  <c:v>5.3315899999999999E-2</c:v>
                </c:pt>
                <c:pt idx="21783">
                  <c:v>5.23594E-2</c:v>
                </c:pt>
                <c:pt idx="21784">
                  <c:v>5.1288199999999999E-2</c:v>
                </c:pt>
                <c:pt idx="21785">
                  <c:v>5.0103500000000002E-2</c:v>
                </c:pt>
                <c:pt idx="21786">
                  <c:v>4.8804800000000002E-2</c:v>
                </c:pt>
                <c:pt idx="21787">
                  <c:v>4.7394100000000002E-2</c:v>
                </c:pt>
                <c:pt idx="21788">
                  <c:v>4.5874600000000001E-2</c:v>
                </c:pt>
                <c:pt idx="21789">
                  <c:v>4.42484E-2</c:v>
                </c:pt>
                <c:pt idx="21790">
                  <c:v>4.2517600000000003E-2</c:v>
                </c:pt>
                <c:pt idx="21791">
                  <c:v>4.0682700000000002E-2</c:v>
                </c:pt>
                <c:pt idx="21792">
                  <c:v>3.8745099999999998E-2</c:v>
                </c:pt>
                <c:pt idx="21793">
                  <c:v>3.6709600000000002E-2</c:v>
                </c:pt>
                <c:pt idx="21794">
                  <c:v>3.45822E-2</c:v>
                </c:pt>
                <c:pt idx="21795">
                  <c:v>3.2366499999999999E-2</c:v>
                </c:pt>
                <c:pt idx="21796">
                  <c:v>3.0062700000000001E-2</c:v>
                </c:pt>
                <c:pt idx="21797">
                  <c:v>2.7671999999999999E-2</c:v>
                </c:pt>
                <c:pt idx="21798">
                  <c:v>2.5200400000000001E-2</c:v>
                </c:pt>
                <c:pt idx="21799">
                  <c:v>2.2654799999999999E-2</c:v>
                </c:pt>
                <c:pt idx="21800">
                  <c:v>2.0039999999999999E-2</c:v>
                </c:pt>
                <c:pt idx="21801">
                  <c:v>1.73584E-2</c:v>
                </c:pt>
                <c:pt idx="21802">
                  <c:v>1.46125E-2</c:v>
                </c:pt>
                <c:pt idx="21803">
                  <c:v>1.18072E-2</c:v>
                </c:pt>
                <c:pt idx="21804" formatCode="0.00E+00">
                  <c:v>8.9474299999999993E-3</c:v>
                </c:pt>
                <c:pt idx="21805" formatCode="0.00E+00">
                  <c:v>6.0351199999999997E-3</c:v>
                </c:pt>
                <c:pt idx="21806" formatCode="0.00E+00">
                  <c:v>3.0706399999999999E-3</c:v>
                </c:pt>
                <c:pt idx="21807" formatCode="0.00E+00">
                  <c:v>5.46994E-5</c:v>
                </c:pt>
                <c:pt idx="21808" formatCode="0.00E+00">
                  <c:v>-3.01191E-3</c:v>
                </c:pt>
                <c:pt idx="21809" formatCode="0.00E+00">
                  <c:v>-6.1267400000000003E-3</c:v>
                </c:pt>
                <c:pt idx="21810" formatCode="0.00E+00">
                  <c:v>-9.2839499999999991E-3</c:v>
                </c:pt>
                <c:pt idx="21811">
                  <c:v>-1.2476299999999999E-2</c:v>
                </c:pt>
                <c:pt idx="21812">
                  <c:v>-1.5698400000000001E-2</c:v>
                </c:pt>
                <c:pt idx="21813">
                  <c:v>-1.89467E-2</c:v>
                </c:pt>
                <c:pt idx="21814">
                  <c:v>-2.2217799999999999E-2</c:v>
                </c:pt>
                <c:pt idx="21815">
                  <c:v>-2.5507599999999998E-2</c:v>
                </c:pt>
                <c:pt idx="21816">
                  <c:v>-2.88104E-2</c:v>
                </c:pt>
                <c:pt idx="21817">
                  <c:v>-3.2118300000000002E-2</c:v>
                </c:pt>
                <c:pt idx="21818">
                  <c:v>-3.5425400000000003E-2</c:v>
                </c:pt>
                <c:pt idx="21819">
                  <c:v>-3.87312E-2</c:v>
                </c:pt>
                <c:pt idx="21820">
                  <c:v>-4.2035999999999997E-2</c:v>
                </c:pt>
                <c:pt idx="21821">
                  <c:v>-4.5336799999999997E-2</c:v>
                </c:pt>
                <c:pt idx="21822">
                  <c:v>-4.8627799999999999E-2</c:v>
                </c:pt>
                <c:pt idx="21823">
                  <c:v>-5.1903499999999998E-2</c:v>
                </c:pt>
                <c:pt idx="21824">
                  <c:v>-5.5157400000000002E-2</c:v>
                </c:pt>
                <c:pt idx="21825">
                  <c:v>-5.8383999999999998E-2</c:v>
                </c:pt>
                <c:pt idx="21826">
                  <c:v>-6.1581799999999999E-2</c:v>
                </c:pt>
                <c:pt idx="21827">
                  <c:v>-6.4749600000000004E-2</c:v>
                </c:pt>
                <c:pt idx="21828">
                  <c:v>-6.7882700000000004E-2</c:v>
                </c:pt>
                <c:pt idx="21829">
                  <c:v>-7.0974200000000001E-2</c:v>
                </c:pt>
                <c:pt idx="21830">
                  <c:v>-7.4018399999999998E-2</c:v>
                </c:pt>
                <c:pt idx="21831">
                  <c:v>-7.7012899999999995E-2</c:v>
                </c:pt>
                <c:pt idx="21832">
                  <c:v>-7.9954600000000001E-2</c:v>
                </c:pt>
                <c:pt idx="21833">
                  <c:v>-8.2838400000000006E-2</c:v>
                </c:pt>
                <c:pt idx="21834">
                  <c:v>-8.5660100000000003E-2</c:v>
                </c:pt>
                <c:pt idx="21835">
                  <c:v>-8.8417999999999997E-2</c:v>
                </c:pt>
                <c:pt idx="21836">
                  <c:v>-9.1111600000000001E-2</c:v>
                </c:pt>
                <c:pt idx="21837">
                  <c:v>-9.3740699999999996E-2</c:v>
                </c:pt>
                <c:pt idx="21838">
                  <c:v>-9.6303200000000005E-2</c:v>
                </c:pt>
                <c:pt idx="21839">
                  <c:v>-9.8794900000000005E-2</c:v>
                </c:pt>
                <c:pt idx="21840">
                  <c:v>-0.101213</c:v>
                </c:pt>
                <c:pt idx="21841">
                  <c:v>-0.10355499999999999</c:v>
                </c:pt>
                <c:pt idx="21842">
                  <c:v>-0.105819</c:v>
                </c:pt>
                <c:pt idx="21843">
                  <c:v>-0.108005</c:v>
                </c:pt>
                <c:pt idx="21844">
                  <c:v>-0.110108</c:v>
                </c:pt>
                <c:pt idx="21845">
                  <c:v>-0.112125</c:v>
                </c:pt>
                <c:pt idx="21846">
                  <c:v>-0.114053</c:v>
                </c:pt>
                <c:pt idx="21847">
                  <c:v>-0.115887</c:v>
                </c:pt>
                <c:pt idx="21848">
                  <c:v>-0.11762599999999999</c:v>
                </c:pt>
                <c:pt idx="21849">
                  <c:v>-0.119267</c:v>
                </c:pt>
                <c:pt idx="21850">
                  <c:v>-0.120811</c:v>
                </c:pt>
                <c:pt idx="21851">
                  <c:v>-0.12225800000000001</c:v>
                </c:pt>
                <c:pt idx="21852">
                  <c:v>-0.123608</c:v>
                </c:pt>
                <c:pt idx="21853">
                  <c:v>-0.12486</c:v>
                </c:pt>
                <c:pt idx="21854">
                  <c:v>-0.12601299999999999</c:v>
                </c:pt>
                <c:pt idx="21855">
                  <c:v>-0.12706500000000001</c:v>
                </c:pt>
                <c:pt idx="21856">
                  <c:v>-0.12801499999999999</c:v>
                </c:pt>
                <c:pt idx="21857">
                  <c:v>-0.12886</c:v>
                </c:pt>
                <c:pt idx="21858">
                  <c:v>-0.12959899999999999</c:v>
                </c:pt>
                <c:pt idx="21859">
                  <c:v>-0.13023199999999999</c:v>
                </c:pt>
                <c:pt idx="21860">
                  <c:v>-0.13076099999999999</c:v>
                </c:pt>
                <c:pt idx="21861">
                  <c:v>-0.131185</c:v>
                </c:pt>
                <c:pt idx="21862">
                  <c:v>-0.13150400000000001</c:v>
                </c:pt>
                <c:pt idx="21863">
                  <c:v>-0.131717</c:v>
                </c:pt>
                <c:pt idx="21864">
                  <c:v>-0.131826</c:v>
                </c:pt>
                <c:pt idx="21865">
                  <c:v>-0.13183300000000001</c:v>
                </c:pt>
                <c:pt idx="21866">
                  <c:v>-0.13173799999999999</c:v>
                </c:pt>
                <c:pt idx="21867">
                  <c:v>-0.13153999999999999</c:v>
                </c:pt>
                <c:pt idx="21868">
                  <c:v>-0.131241</c:v>
                </c:pt>
                <c:pt idx="21869">
                  <c:v>-0.13084100000000001</c:v>
                </c:pt>
                <c:pt idx="21870">
                  <c:v>-0.13034299999999999</c:v>
                </c:pt>
                <c:pt idx="21871">
                  <c:v>-0.129748</c:v>
                </c:pt>
                <c:pt idx="21872">
                  <c:v>-0.12905900000000001</c:v>
                </c:pt>
                <c:pt idx="21873">
                  <c:v>-0.128277</c:v>
                </c:pt>
                <c:pt idx="21874">
                  <c:v>-0.12740199999999999</c:v>
                </c:pt>
                <c:pt idx="21875">
                  <c:v>-0.12643699999999999</c:v>
                </c:pt>
                <c:pt idx="21876">
                  <c:v>-0.12538299999999999</c:v>
                </c:pt>
                <c:pt idx="21877">
                  <c:v>-0.12424399999999999</c:v>
                </c:pt>
                <c:pt idx="21878">
                  <c:v>-0.12302399999999999</c:v>
                </c:pt>
                <c:pt idx="21879">
                  <c:v>-0.121725</c:v>
                </c:pt>
                <c:pt idx="21880">
                  <c:v>-0.120347</c:v>
                </c:pt>
                <c:pt idx="21881">
                  <c:v>-0.118893</c:v>
                </c:pt>
                <c:pt idx="21882">
                  <c:v>-0.117367</c:v>
                </c:pt>
                <c:pt idx="21883">
                  <c:v>-0.11577</c:v>
                </c:pt>
                <c:pt idx="21884">
                  <c:v>-0.114104</c:v>
                </c:pt>
                <c:pt idx="21885">
                  <c:v>-0.112371</c:v>
                </c:pt>
                <c:pt idx="21886">
                  <c:v>-0.11057500000000001</c:v>
                </c:pt>
                <c:pt idx="21887">
                  <c:v>-0.108718</c:v>
                </c:pt>
                <c:pt idx="21888">
                  <c:v>-0.106804</c:v>
                </c:pt>
                <c:pt idx="21889">
                  <c:v>-0.104835</c:v>
                </c:pt>
                <c:pt idx="21890">
                  <c:v>-0.102812</c:v>
                </c:pt>
                <c:pt idx="21891">
                  <c:v>-0.10074</c:v>
                </c:pt>
                <c:pt idx="21892">
                  <c:v>-9.8619399999999996E-2</c:v>
                </c:pt>
                <c:pt idx="21893">
                  <c:v>-9.6453300000000006E-2</c:v>
                </c:pt>
                <c:pt idx="21894">
                  <c:v>-9.4243499999999994E-2</c:v>
                </c:pt>
                <c:pt idx="21895">
                  <c:v>-9.1993199999999997E-2</c:v>
                </c:pt>
                <c:pt idx="21896">
                  <c:v>-8.9705499999999994E-2</c:v>
                </c:pt>
                <c:pt idx="21897">
                  <c:v>-8.73834E-2</c:v>
                </c:pt>
                <c:pt idx="21898">
                  <c:v>-8.5030300000000003E-2</c:v>
                </c:pt>
                <c:pt idx="21899">
                  <c:v>-8.2648899999999997E-2</c:v>
                </c:pt>
                <c:pt idx="21900">
                  <c:v>-8.0241900000000005E-2</c:v>
                </c:pt>
                <c:pt idx="21901">
                  <c:v>-7.7811400000000003E-2</c:v>
                </c:pt>
                <c:pt idx="21902">
                  <c:v>-7.5359599999999999E-2</c:v>
                </c:pt>
                <c:pt idx="21903">
                  <c:v>-7.2889800000000005E-2</c:v>
                </c:pt>
                <c:pt idx="21904">
                  <c:v>-7.0406200000000002E-2</c:v>
                </c:pt>
                <c:pt idx="21905">
                  <c:v>-6.7911600000000003E-2</c:v>
                </c:pt>
                <c:pt idx="21906">
                  <c:v>-6.5407300000000002E-2</c:v>
                </c:pt>
                <c:pt idx="21907">
                  <c:v>-6.2895199999999998E-2</c:v>
                </c:pt>
                <c:pt idx="21908">
                  <c:v>-6.0378300000000003E-2</c:v>
                </c:pt>
                <c:pt idx="21909">
                  <c:v>-5.7859399999999998E-2</c:v>
                </c:pt>
                <c:pt idx="21910">
                  <c:v>-5.5340100000000003E-2</c:v>
                </c:pt>
                <c:pt idx="21911">
                  <c:v>-5.2822500000000001E-2</c:v>
                </c:pt>
                <c:pt idx="21912">
                  <c:v>-5.0309199999999998E-2</c:v>
                </c:pt>
                <c:pt idx="21913">
                  <c:v>-4.7802600000000001E-2</c:v>
                </c:pt>
                <c:pt idx="21914">
                  <c:v>-4.53046E-2</c:v>
                </c:pt>
                <c:pt idx="21915">
                  <c:v>-4.28172E-2</c:v>
                </c:pt>
                <c:pt idx="21916">
                  <c:v>-4.0342200000000002E-2</c:v>
                </c:pt>
                <c:pt idx="21917">
                  <c:v>-3.7881600000000001E-2</c:v>
                </c:pt>
                <c:pt idx="21918">
                  <c:v>-3.5437099999999999E-2</c:v>
                </c:pt>
                <c:pt idx="21919">
                  <c:v>-3.3010600000000001E-2</c:v>
                </c:pt>
                <c:pt idx="21920">
                  <c:v>-3.06044E-2</c:v>
                </c:pt>
                <c:pt idx="21921">
                  <c:v>-2.8220700000000001E-2</c:v>
                </c:pt>
                <c:pt idx="21922">
                  <c:v>-2.58607E-2</c:v>
                </c:pt>
                <c:pt idx="21923">
                  <c:v>-2.3525399999999998E-2</c:v>
                </c:pt>
                <c:pt idx="21924">
                  <c:v>-2.12163E-2</c:v>
                </c:pt>
                <c:pt idx="21925">
                  <c:v>-1.8934699999999999E-2</c:v>
                </c:pt>
                <c:pt idx="21926">
                  <c:v>-1.6681499999999998E-2</c:v>
                </c:pt>
                <c:pt idx="21927">
                  <c:v>-1.4457299999999999E-2</c:v>
                </c:pt>
                <c:pt idx="21928">
                  <c:v>-1.2263100000000001E-2</c:v>
                </c:pt>
                <c:pt idx="21929">
                  <c:v>-1.01002E-2</c:v>
                </c:pt>
                <c:pt idx="21930" formatCode="0.00E+00">
                  <c:v>-7.9692400000000007E-3</c:v>
                </c:pt>
                <c:pt idx="21931" formatCode="0.00E+00">
                  <c:v>-5.8708199999999997E-3</c:v>
                </c:pt>
                <c:pt idx="21932" formatCode="0.00E+00">
                  <c:v>-3.8054500000000002E-3</c:v>
                </c:pt>
                <c:pt idx="21933" formatCode="0.00E+00">
                  <c:v>-1.7734999999999999E-3</c:v>
                </c:pt>
                <c:pt idx="21934" formatCode="0.00E+00">
                  <c:v>2.2490499999999999E-4</c:v>
                </c:pt>
                <c:pt idx="21935" formatCode="0.00E+00">
                  <c:v>2.18973E-3</c:v>
                </c:pt>
                <c:pt idx="21936" formatCode="0.00E+00">
                  <c:v>4.1209100000000002E-3</c:v>
                </c:pt>
                <c:pt idx="21937" formatCode="0.00E+00">
                  <c:v>6.0183099999999998E-3</c:v>
                </c:pt>
                <c:pt idx="21938" formatCode="0.00E+00">
                  <c:v>7.8818299999999994E-3</c:v>
                </c:pt>
                <c:pt idx="21939" formatCode="0.00E+00">
                  <c:v>9.7114200000000001E-3</c:v>
                </c:pt>
                <c:pt idx="21940">
                  <c:v>1.15072E-2</c:v>
                </c:pt>
                <c:pt idx="21941">
                  <c:v>1.3269299999999999E-2</c:v>
                </c:pt>
                <c:pt idx="21942">
                  <c:v>1.49982E-2</c:v>
                </c:pt>
                <c:pt idx="21943">
                  <c:v>1.66941E-2</c:v>
                </c:pt>
                <c:pt idx="21944">
                  <c:v>1.8357499999999999E-2</c:v>
                </c:pt>
                <c:pt idx="21945">
                  <c:v>1.9988800000000001E-2</c:v>
                </c:pt>
                <c:pt idx="21946">
                  <c:v>2.15885E-2</c:v>
                </c:pt>
                <c:pt idx="21947">
                  <c:v>2.3157199999999999E-2</c:v>
                </c:pt>
                <c:pt idx="21948">
                  <c:v>2.4695600000000002E-2</c:v>
                </c:pt>
                <c:pt idx="21949">
                  <c:v>2.6204399999999999E-2</c:v>
                </c:pt>
                <c:pt idx="21950">
                  <c:v>2.7684299999999998E-2</c:v>
                </c:pt>
                <c:pt idx="21951">
                  <c:v>2.9135600000000001E-2</c:v>
                </c:pt>
                <c:pt idx="21952">
                  <c:v>3.0557899999999999E-2</c:v>
                </c:pt>
                <c:pt idx="21953">
                  <c:v>3.1951100000000003E-2</c:v>
                </c:pt>
                <c:pt idx="21954">
                  <c:v>3.33158E-2</c:v>
                </c:pt>
                <c:pt idx="21955">
                  <c:v>3.46524E-2</c:v>
                </c:pt>
                <c:pt idx="21956">
                  <c:v>3.59615E-2</c:v>
                </c:pt>
                <c:pt idx="21957">
                  <c:v>3.7243499999999999E-2</c:v>
                </c:pt>
                <c:pt idx="21958">
                  <c:v>3.8499100000000001E-2</c:v>
                </c:pt>
                <c:pt idx="21959">
                  <c:v>3.9728699999999999E-2</c:v>
                </c:pt>
                <c:pt idx="21960">
                  <c:v>4.0932999999999997E-2</c:v>
                </c:pt>
                <c:pt idx="21961">
                  <c:v>4.2112700000000003E-2</c:v>
                </c:pt>
                <c:pt idx="21962">
                  <c:v>4.32682E-2</c:v>
                </c:pt>
                <c:pt idx="21963">
                  <c:v>4.4400200000000001E-2</c:v>
                </c:pt>
                <c:pt idx="21964">
                  <c:v>4.5509300000000003E-2</c:v>
                </c:pt>
                <c:pt idx="21965">
                  <c:v>4.6596100000000001E-2</c:v>
                </c:pt>
                <c:pt idx="21966">
                  <c:v>4.7661299999999997E-2</c:v>
                </c:pt>
                <c:pt idx="21967">
                  <c:v>4.8705400000000003E-2</c:v>
                </c:pt>
                <c:pt idx="21968">
                  <c:v>4.9729200000000001E-2</c:v>
                </c:pt>
                <c:pt idx="21969">
                  <c:v>5.0733199999999999E-2</c:v>
                </c:pt>
                <c:pt idx="21970">
                  <c:v>5.1718E-2</c:v>
                </c:pt>
                <c:pt idx="21971">
                  <c:v>5.2684099999999998E-2</c:v>
                </c:pt>
                <c:pt idx="21972">
                  <c:v>5.3631999999999999E-2</c:v>
                </c:pt>
                <c:pt idx="21973">
                  <c:v>5.4562300000000001E-2</c:v>
                </c:pt>
                <c:pt idx="21974">
                  <c:v>5.5475400000000001E-2</c:v>
                </c:pt>
                <c:pt idx="21975">
                  <c:v>5.6371699999999997E-2</c:v>
                </c:pt>
                <c:pt idx="21976">
                  <c:v>5.7251900000000001E-2</c:v>
                </c:pt>
                <c:pt idx="21977">
                  <c:v>5.81162E-2</c:v>
                </c:pt>
                <c:pt idx="21978">
                  <c:v>5.8965099999999999E-2</c:v>
                </c:pt>
                <c:pt idx="21979">
                  <c:v>5.9798999999999998E-2</c:v>
                </c:pt>
                <c:pt idx="21980">
                  <c:v>6.0618100000000001E-2</c:v>
                </c:pt>
                <c:pt idx="21981">
                  <c:v>6.1422900000000002E-2</c:v>
                </c:pt>
                <c:pt idx="21982">
                  <c:v>6.2213400000000002E-2</c:v>
                </c:pt>
                <c:pt idx="21983">
                  <c:v>6.2989900000000001E-2</c:v>
                </c:pt>
                <c:pt idx="21984">
                  <c:v>6.3752500000000004E-2</c:v>
                </c:pt>
                <c:pt idx="21985">
                  <c:v>6.4501199999999995E-2</c:v>
                </c:pt>
                <c:pt idx="21986">
                  <c:v>6.5236000000000002E-2</c:v>
                </c:pt>
                <c:pt idx="21987">
                  <c:v>6.5957000000000002E-2</c:v>
                </c:pt>
                <c:pt idx="21988">
                  <c:v>6.6664100000000004E-2</c:v>
                </c:pt>
                <c:pt idx="21989">
                  <c:v>6.7357100000000003E-2</c:v>
                </c:pt>
                <c:pt idx="21990">
                  <c:v>6.8035899999999996E-2</c:v>
                </c:pt>
                <c:pt idx="21991">
                  <c:v>6.8700300000000006E-2</c:v>
                </c:pt>
                <c:pt idx="21992">
                  <c:v>6.9349999999999995E-2</c:v>
                </c:pt>
                <c:pt idx="21993">
                  <c:v>6.9984699999999997E-2</c:v>
                </c:pt>
                <c:pt idx="21994">
                  <c:v>7.0604200000000006E-2</c:v>
                </c:pt>
                <c:pt idx="21995">
                  <c:v>7.1208099999999996E-2</c:v>
                </c:pt>
                <c:pt idx="21996">
                  <c:v>7.1795800000000007E-2</c:v>
                </c:pt>
                <c:pt idx="21997">
                  <c:v>7.2366799999999995E-2</c:v>
                </c:pt>
                <c:pt idx="21998">
                  <c:v>7.2920600000000002E-2</c:v>
                </c:pt>
                <c:pt idx="21999">
                  <c:v>7.3456900000000006E-2</c:v>
                </c:pt>
                <c:pt idx="22000">
                  <c:v>7.3974799999999993E-2</c:v>
                </c:pt>
                <c:pt idx="22001">
                  <c:v>7.4473700000000004E-2</c:v>
                </c:pt>
                <c:pt idx="22002">
                  <c:v>7.4953000000000006E-2</c:v>
                </c:pt>
                <c:pt idx="22003">
                  <c:v>7.5411900000000004E-2</c:v>
                </c:pt>
                <c:pt idx="22004">
                  <c:v>7.5849700000000006E-2</c:v>
                </c:pt>
                <c:pt idx="22005">
                  <c:v>7.6265399999999997E-2</c:v>
                </c:pt>
                <c:pt idx="22006">
                  <c:v>7.6658000000000004E-2</c:v>
                </c:pt>
                <c:pt idx="22007">
                  <c:v>7.7026700000000003E-2</c:v>
                </c:pt>
                <c:pt idx="22008">
                  <c:v>7.7370599999999998E-2</c:v>
                </c:pt>
                <c:pt idx="22009">
                  <c:v>7.7688800000000002E-2</c:v>
                </c:pt>
                <c:pt idx="22010">
                  <c:v>7.7980300000000002E-2</c:v>
                </c:pt>
                <c:pt idx="22011">
                  <c:v>7.8243999999999994E-2</c:v>
                </c:pt>
                <c:pt idx="22012">
                  <c:v>7.8478900000000004E-2</c:v>
                </c:pt>
                <c:pt idx="22013">
                  <c:v>7.8684000000000004E-2</c:v>
                </c:pt>
                <c:pt idx="22014">
                  <c:v>7.8858200000000003E-2</c:v>
                </c:pt>
                <c:pt idx="22015">
                  <c:v>7.9000000000000001E-2</c:v>
                </c:pt>
                <c:pt idx="22016">
                  <c:v>7.9107300000000005E-2</c:v>
                </c:pt>
                <c:pt idx="22017">
                  <c:v>7.9179600000000003E-2</c:v>
                </c:pt>
                <c:pt idx="22018">
                  <c:v>7.9216700000000001E-2</c:v>
                </c:pt>
                <c:pt idx="22019">
                  <c:v>7.9217200000000002E-2</c:v>
                </c:pt>
                <c:pt idx="22020">
                  <c:v>7.91795E-2</c:v>
                </c:pt>
                <c:pt idx="22021">
                  <c:v>7.9102800000000001E-2</c:v>
                </c:pt>
                <c:pt idx="22022">
                  <c:v>7.8986000000000001E-2</c:v>
                </c:pt>
                <c:pt idx="22023">
                  <c:v>7.8827900000000006E-2</c:v>
                </c:pt>
                <c:pt idx="22024">
                  <c:v>7.8627600000000006E-2</c:v>
                </c:pt>
                <c:pt idx="22025">
                  <c:v>7.8383599999999998E-2</c:v>
                </c:pt>
                <c:pt idx="22026">
                  <c:v>7.8094999999999998E-2</c:v>
                </c:pt>
                <c:pt idx="22027">
                  <c:v>7.7760599999999999E-2</c:v>
                </c:pt>
                <c:pt idx="22028">
                  <c:v>7.7379600000000007E-2</c:v>
                </c:pt>
                <c:pt idx="22029">
                  <c:v>7.69508E-2</c:v>
                </c:pt>
                <c:pt idx="22030">
                  <c:v>7.6473299999999994E-2</c:v>
                </c:pt>
                <c:pt idx="22031">
                  <c:v>7.5946399999999997E-2</c:v>
                </c:pt>
                <c:pt idx="22032">
                  <c:v>7.5369099999999994E-2</c:v>
                </c:pt>
                <c:pt idx="22033">
                  <c:v>7.4740699999999993E-2</c:v>
                </c:pt>
                <c:pt idx="22034">
                  <c:v>7.4060200000000007E-2</c:v>
                </c:pt>
                <c:pt idx="22035">
                  <c:v>7.3327000000000003E-2</c:v>
                </c:pt>
                <c:pt idx="22036">
                  <c:v>7.2540199999999999E-2</c:v>
                </c:pt>
                <c:pt idx="22037">
                  <c:v>7.1699100000000002E-2</c:v>
                </c:pt>
                <c:pt idx="22038">
                  <c:v>7.0803099999999994E-2</c:v>
                </c:pt>
                <c:pt idx="22039">
                  <c:v>6.98516E-2</c:v>
                </c:pt>
                <c:pt idx="22040">
                  <c:v>6.8844000000000002E-2</c:v>
                </c:pt>
                <c:pt idx="22041">
                  <c:v>6.7780099999999996E-2</c:v>
                </c:pt>
                <c:pt idx="22042">
                  <c:v>6.6659300000000005E-2</c:v>
                </c:pt>
                <c:pt idx="22043">
                  <c:v>6.5481499999999998E-2</c:v>
                </c:pt>
                <c:pt idx="22044">
                  <c:v>6.4246499999999998E-2</c:v>
                </c:pt>
                <c:pt idx="22045">
                  <c:v>6.2953999999999996E-2</c:v>
                </c:pt>
                <c:pt idx="22046">
                  <c:v>6.1604100000000002E-2</c:v>
                </c:pt>
                <c:pt idx="22047">
                  <c:v>6.0196399999999997E-2</c:v>
                </c:pt>
                <c:pt idx="22048">
                  <c:v>5.8731199999999997E-2</c:v>
                </c:pt>
                <c:pt idx="22049">
                  <c:v>5.7208599999999998E-2</c:v>
                </c:pt>
                <c:pt idx="22050">
                  <c:v>5.5628799999999999E-2</c:v>
                </c:pt>
                <c:pt idx="22051">
                  <c:v>5.3992199999999997E-2</c:v>
                </c:pt>
                <c:pt idx="22052">
                  <c:v>5.2299199999999997E-2</c:v>
                </c:pt>
                <c:pt idx="22053">
                  <c:v>5.0550499999999998E-2</c:v>
                </c:pt>
                <c:pt idx="22054">
                  <c:v>4.8746499999999998E-2</c:v>
                </c:pt>
                <c:pt idx="22055">
                  <c:v>4.6887999999999999E-2</c:v>
                </c:pt>
                <c:pt idx="22056">
                  <c:v>4.4975800000000003E-2</c:v>
                </c:pt>
                <c:pt idx="22057">
                  <c:v>4.3010699999999999E-2</c:v>
                </c:pt>
                <c:pt idx="22058">
                  <c:v>4.0993700000000001E-2</c:v>
                </c:pt>
                <c:pt idx="22059">
                  <c:v>3.8925700000000001E-2</c:v>
                </c:pt>
                <c:pt idx="22060">
                  <c:v>3.6808E-2</c:v>
                </c:pt>
                <c:pt idx="22061">
                  <c:v>3.4641699999999997E-2</c:v>
                </c:pt>
                <c:pt idx="22062">
                  <c:v>3.24283E-2</c:v>
                </c:pt>
                <c:pt idx="22063">
                  <c:v>3.01692E-2</c:v>
                </c:pt>
                <c:pt idx="22064">
                  <c:v>2.78657E-2</c:v>
                </c:pt>
                <c:pt idx="22065">
                  <c:v>2.5519300000000002E-2</c:v>
                </c:pt>
                <c:pt idx="22066">
                  <c:v>2.3131800000000001E-2</c:v>
                </c:pt>
                <c:pt idx="22067">
                  <c:v>2.0704899999999998E-2</c:v>
                </c:pt>
                <c:pt idx="22068">
                  <c:v>1.82405E-2</c:v>
                </c:pt>
                <c:pt idx="22069">
                  <c:v>1.5740500000000001E-2</c:v>
                </c:pt>
                <c:pt idx="22070">
                  <c:v>1.3207099999999999E-2</c:v>
                </c:pt>
                <c:pt idx="22071">
                  <c:v>1.06423E-2</c:v>
                </c:pt>
                <c:pt idx="22072" formatCode="0.00E+00">
                  <c:v>8.0484200000000006E-3</c:v>
                </c:pt>
                <c:pt idx="22073" formatCode="0.00E+00">
                  <c:v>5.4275199999999999E-3</c:v>
                </c:pt>
                <c:pt idx="22074" formatCode="0.00E+00">
                  <c:v>2.78188E-3</c:v>
                </c:pt>
                <c:pt idx="22075" formatCode="0.00E+00">
                  <c:v>1.1388E-4</c:v>
                </c:pt>
                <c:pt idx="22076" formatCode="0.00E+00">
                  <c:v>-2.5739399999999998E-3</c:v>
                </c:pt>
                <c:pt idx="22077" formatCode="0.00E+00">
                  <c:v>-5.2792500000000001E-3</c:v>
                </c:pt>
                <c:pt idx="22078" formatCode="0.00E+00">
                  <c:v>-8.0002900000000002E-3</c:v>
                </c:pt>
                <c:pt idx="22079">
                  <c:v>-1.07346E-2</c:v>
                </c:pt>
                <c:pt idx="22080">
                  <c:v>-1.34784E-2</c:v>
                </c:pt>
                <c:pt idx="22081">
                  <c:v>-1.6228800000000002E-2</c:v>
                </c:pt>
                <c:pt idx="22082">
                  <c:v>-1.8983699999999999E-2</c:v>
                </c:pt>
                <c:pt idx="22083">
                  <c:v>-2.1740300000000001E-2</c:v>
                </c:pt>
                <c:pt idx="22084">
                  <c:v>-2.4495699999999999E-2</c:v>
                </c:pt>
                <c:pt idx="22085">
                  <c:v>-2.7246699999999999E-2</c:v>
                </c:pt>
                <c:pt idx="22086">
                  <c:v>-2.99904E-2</c:v>
                </c:pt>
                <c:pt idx="22087">
                  <c:v>-3.2724000000000003E-2</c:v>
                </c:pt>
                <c:pt idx="22088">
                  <c:v>-3.5444200000000002E-2</c:v>
                </c:pt>
                <c:pt idx="22089">
                  <c:v>-3.8148300000000003E-2</c:v>
                </c:pt>
                <c:pt idx="22090">
                  <c:v>-4.08332E-2</c:v>
                </c:pt>
                <c:pt idx="22091">
                  <c:v>-4.3496E-2</c:v>
                </c:pt>
                <c:pt idx="22092">
                  <c:v>-4.6133599999999997E-2</c:v>
                </c:pt>
                <c:pt idx="22093">
                  <c:v>-4.8742500000000001E-2</c:v>
                </c:pt>
                <c:pt idx="22094">
                  <c:v>-5.1319700000000003E-2</c:v>
                </c:pt>
                <c:pt idx="22095">
                  <c:v>-5.3861800000000001E-2</c:v>
                </c:pt>
                <c:pt idx="22096">
                  <c:v>-5.6365999999999999E-2</c:v>
                </c:pt>
                <c:pt idx="22097">
                  <c:v>-5.8829300000000001E-2</c:v>
                </c:pt>
                <c:pt idx="22098">
                  <c:v>-6.1248700000000003E-2</c:v>
                </c:pt>
                <c:pt idx="22099">
                  <c:v>-6.3621399999999995E-2</c:v>
                </c:pt>
                <c:pt idx="22100">
                  <c:v>-6.5944299999999997E-2</c:v>
                </c:pt>
                <c:pt idx="22101">
                  <c:v>-6.82146E-2</c:v>
                </c:pt>
                <c:pt idx="22102">
                  <c:v>-7.0429400000000003E-2</c:v>
                </c:pt>
                <c:pt idx="22103">
                  <c:v>-7.2585800000000006E-2</c:v>
                </c:pt>
                <c:pt idx="22104">
                  <c:v>-7.4680999999999997E-2</c:v>
                </c:pt>
                <c:pt idx="22105">
                  <c:v>-7.6712199999999994E-2</c:v>
                </c:pt>
                <c:pt idx="22106">
                  <c:v>-7.8676800000000005E-2</c:v>
                </c:pt>
                <c:pt idx="22107">
                  <c:v>-8.0572299999999999E-2</c:v>
                </c:pt>
                <c:pt idx="22108">
                  <c:v>-8.2395999999999997E-2</c:v>
                </c:pt>
                <c:pt idx="22109">
                  <c:v>-8.4145499999999998E-2</c:v>
                </c:pt>
                <c:pt idx="22110">
                  <c:v>-8.5818599999999995E-2</c:v>
                </c:pt>
                <c:pt idx="22111">
                  <c:v>-8.7412900000000002E-2</c:v>
                </c:pt>
                <c:pt idx="22112">
                  <c:v>-8.8926000000000005E-2</c:v>
                </c:pt>
                <c:pt idx="22113">
                  <c:v>-9.0355699999999997E-2</c:v>
                </c:pt>
                <c:pt idx="22114">
                  <c:v>-9.1699799999999998E-2</c:v>
                </c:pt>
                <c:pt idx="22115">
                  <c:v>-9.2956200000000003E-2</c:v>
                </c:pt>
                <c:pt idx="22116">
                  <c:v>-9.4122999999999998E-2</c:v>
                </c:pt>
                <c:pt idx="22117">
                  <c:v>-9.5198400000000002E-2</c:v>
                </c:pt>
                <c:pt idx="22118">
                  <c:v>-9.6180600000000005E-2</c:v>
                </c:pt>
                <c:pt idx="22119">
                  <c:v>-9.7068000000000002E-2</c:v>
                </c:pt>
                <c:pt idx="22120">
                  <c:v>-9.7859000000000002E-2</c:v>
                </c:pt>
                <c:pt idx="22121">
                  <c:v>-9.8552299999999995E-2</c:v>
                </c:pt>
                <c:pt idx="22122">
                  <c:v>-9.9146499999999999E-2</c:v>
                </c:pt>
                <c:pt idx="22123">
                  <c:v>-9.9640599999999996E-2</c:v>
                </c:pt>
                <c:pt idx="22124">
                  <c:v>-0.100033</c:v>
                </c:pt>
                <c:pt idx="22125">
                  <c:v>-0.100324</c:v>
                </c:pt>
                <c:pt idx="22126">
                  <c:v>-0.100512</c:v>
                </c:pt>
                <c:pt idx="22127">
                  <c:v>-0.100596</c:v>
                </c:pt>
                <c:pt idx="22128">
                  <c:v>-0.100577</c:v>
                </c:pt>
                <c:pt idx="22129">
                  <c:v>-0.100453</c:v>
                </c:pt>
                <c:pt idx="22130">
                  <c:v>-0.10022399999999999</c:v>
                </c:pt>
                <c:pt idx="22131">
                  <c:v>-9.9890800000000002E-2</c:v>
                </c:pt>
                <c:pt idx="22132">
                  <c:v>-9.9451999999999999E-2</c:v>
                </c:pt>
                <c:pt idx="22133">
                  <c:v>-9.8908200000000002E-2</c:v>
                </c:pt>
                <c:pt idx="22134">
                  <c:v>-9.8259600000000002E-2</c:v>
                </c:pt>
                <c:pt idx="22135">
                  <c:v>-9.7506599999999999E-2</c:v>
                </c:pt>
                <c:pt idx="22136">
                  <c:v>-9.6649600000000002E-2</c:v>
                </c:pt>
                <c:pt idx="22137">
                  <c:v>-9.5689300000000005E-2</c:v>
                </c:pt>
                <c:pt idx="22138">
                  <c:v>-9.4626600000000005E-2</c:v>
                </c:pt>
                <c:pt idx="22139">
                  <c:v>-9.3462400000000001E-2</c:v>
                </c:pt>
                <c:pt idx="22140">
                  <c:v>-9.2197600000000005E-2</c:v>
                </c:pt>
                <c:pt idx="22141">
                  <c:v>-9.0833399999999995E-2</c:v>
                </c:pt>
                <c:pt idx="22142">
                  <c:v>-8.93708E-2</c:v>
                </c:pt>
                <c:pt idx="22143">
                  <c:v>-8.7811100000000003E-2</c:v>
                </c:pt>
                <c:pt idx="22144">
                  <c:v>-8.6155999999999996E-2</c:v>
                </c:pt>
                <c:pt idx="22145">
                  <c:v>-8.4407300000000005E-2</c:v>
                </c:pt>
                <c:pt idx="22146">
                  <c:v>-8.2566700000000007E-2</c:v>
                </c:pt>
                <c:pt idx="22147">
                  <c:v>-8.0636200000000005E-2</c:v>
                </c:pt>
                <c:pt idx="22148">
                  <c:v>-7.8617599999999996E-2</c:v>
                </c:pt>
                <c:pt idx="22149">
                  <c:v>-7.6512999999999998E-2</c:v>
                </c:pt>
                <c:pt idx="22150">
                  <c:v>-7.4324500000000002E-2</c:v>
                </c:pt>
                <c:pt idx="22151">
                  <c:v>-7.2054400000000005E-2</c:v>
                </c:pt>
                <c:pt idx="22152">
                  <c:v>-6.9705299999999998E-2</c:v>
                </c:pt>
                <c:pt idx="22153">
                  <c:v>-6.7280000000000006E-2</c:v>
                </c:pt>
                <c:pt idx="22154">
                  <c:v>-6.4781199999999997E-2</c:v>
                </c:pt>
                <c:pt idx="22155">
                  <c:v>-6.2211299999999997E-2</c:v>
                </c:pt>
                <c:pt idx="22156">
                  <c:v>-5.9573000000000001E-2</c:v>
                </c:pt>
                <c:pt idx="22157">
                  <c:v>-5.6869200000000002E-2</c:v>
                </c:pt>
                <c:pt idx="22158">
                  <c:v>-5.4102900000000002E-2</c:v>
                </c:pt>
                <c:pt idx="22159">
                  <c:v>-5.1277299999999998E-2</c:v>
                </c:pt>
                <c:pt idx="22160">
                  <c:v>-4.8395500000000001E-2</c:v>
                </c:pt>
                <c:pt idx="22161">
                  <c:v>-4.5460899999999999E-2</c:v>
                </c:pt>
                <c:pt idx="22162">
                  <c:v>-4.2476899999999998E-2</c:v>
                </c:pt>
                <c:pt idx="22163">
                  <c:v>-3.94469E-2</c:v>
                </c:pt>
                <c:pt idx="22164">
                  <c:v>-3.6374099999999999E-2</c:v>
                </c:pt>
                <c:pt idx="22165">
                  <c:v>-3.3262100000000003E-2</c:v>
                </c:pt>
                <c:pt idx="22166">
                  <c:v>-3.0114200000000001E-2</c:v>
                </c:pt>
                <c:pt idx="22167">
                  <c:v>-2.6934E-2</c:v>
                </c:pt>
                <c:pt idx="22168">
                  <c:v>-2.3725E-2</c:v>
                </c:pt>
                <c:pt idx="22169">
                  <c:v>-2.0490899999999999E-2</c:v>
                </c:pt>
                <c:pt idx="22170">
                  <c:v>-1.7235299999999999E-2</c:v>
                </c:pt>
                <c:pt idx="22171">
                  <c:v>-1.3961899999999999E-2</c:v>
                </c:pt>
                <c:pt idx="22172">
                  <c:v>-1.06745E-2</c:v>
                </c:pt>
                <c:pt idx="22173" formatCode="0.00E+00">
                  <c:v>-7.3768899999999997E-3</c:v>
                </c:pt>
                <c:pt idx="22174" formatCode="0.00E+00">
                  <c:v>-4.07274E-3</c:v>
                </c:pt>
                <c:pt idx="22175" formatCode="0.00E+00">
                  <c:v>-7.6572599999999999E-4</c:v>
                </c:pt>
                <c:pt idx="22176" formatCode="0.00E+00">
                  <c:v>2.54047E-3</c:v>
                </c:pt>
                <c:pt idx="22177" formatCode="0.00E+00">
                  <c:v>5.8421100000000002E-3</c:v>
                </c:pt>
                <c:pt idx="22178" formatCode="0.00E+00">
                  <c:v>9.1354599999999998E-3</c:v>
                </c:pt>
                <c:pt idx="22179">
                  <c:v>1.24168E-2</c:v>
                </c:pt>
                <c:pt idx="22180">
                  <c:v>1.5682399999999999E-2</c:v>
                </c:pt>
                <c:pt idx="22181">
                  <c:v>1.89287E-2</c:v>
                </c:pt>
                <c:pt idx="22182">
                  <c:v>2.2151799999999999E-2</c:v>
                </c:pt>
                <c:pt idx="22183">
                  <c:v>2.5348099999999998E-2</c:v>
                </c:pt>
                <c:pt idx="22184">
                  <c:v>2.8514000000000001E-2</c:v>
                </c:pt>
                <c:pt idx="22185">
                  <c:v>3.1646100000000003E-2</c:v>
                </c:pt>
                <c:pt idx="22186">
                  <c:v>3.4741000000000001E-2</c:v>
                </c:pt>
                <c:pt idx="22187">
                  <c:v>3.7795299999999997E-2</c:v>
                </c:pt>
                <c:pt idx="22188">
                  <c:v>4.0805599999999997E-2</c:v>
                </c:pt>
                <c:pt idx="22189">
                  <c:v>4.3768599999999998E-2</c:v>
                </c:pt>
                <c:pt idx="22190">
                  <c:v>4.6681E-2</c:v>
                </c:pt>
                <c:pt idx="22191">
                  <c:v>4.9539800000000002E-2</c:v>
                </c:pt>
                <c:pt idx="22192">
                  <c:v>5.2342199999999998E-2</c:v>
                </c:pt>
                <c:pt idx="22193">
                  <c:v>5.5085099999999998E-2</c:v>
                </c:pt>
                <c:pt idx="22194">
                  <c:v>5.7765700000000003E-2</c:v>
                </c:pt>
                <c:pt idx="22195">
                  <c:v>6.0381299999999999E-2</c:v>
                </c:pt>
                <c:pt idx="22196">
                  <c:v>6.2929200000000005E-2</c:v>
                </c:pt>
                <c:pt idx="22197">
                  <c:v>6.5406599999999995E-2</c:v>
                </c:pt>
                <c:pt idx="22198">
                  <c:v>6.7811200000000002E-2</c:v>
                </c:pt>
                <c:pt idx="22199">
                  <c:v>7.01402E-2</c:v>
                </c:pt>
                <c:pt idx="22200">
                  <c:v>7.2391399999999995E-2</c:v>
                </c:pt>
                <c:pt idx="22201">
                  <c:v>7.4562500000000004E-2</c:v>
                </c:pt>
                <c:pt idx="22202">
                  <c:v>7.6651499999999997E-2</c:v>
                </c:pt>
                <c:pt idx="22203">
                  <c:v>7.8656500000000004E-2</c:v>
                </c:pt>
                <c:pt idx="22204">
                  <c:v>8.05757E-2</c:v>
                </c:pt>
                <c:pt idx="22205">
                  <c:v>8.2407400000000006E-2</c:v>
                </c:pt>
                <c:pt idx="22206">
                  <c:v>8.4150199999999994E-2</c:v>
                </c:pt>
                <c:pt idx="22207">
                  <c:v>8.5802400000000001E-2</c:v>
                </c:pt>
                <c:pt idx="22208">
                  <c:v>8.7362899999999993E-2</c:v>
                </c:pt>
                <c:pt idx="22209">
                  <c:v>8.8830300000000001E-2</c:v>
                </c:pt>
                <c:pt idx="22210">
                  <c:v>9.0203599999999995E-2</c:v>
                </c:pt>
                <c:pt idx="22211">
                  <c:v>9.1481999999999994E-2</c:v>
                </c:pt>
                <c:pt idx="22212">
                  <c:v>9.2664499999999997E-2</c:v>
                </c:pt>
                <c:pt idx="22213">
                  <c:v>9.3750299999999995E-2</c:v>
                </c:pt>
                <c:pt idx="22214">
                  <c:v>9.4739000000000004E-2</c:v>
                </c:pt>
                <c:pt idx="22215">
                  <c:v>9.5630000000000007E-2</c:v>
                </c:pt>
                <c:pt idx="22216">
                  <c:v>9.6422999999999995E-2</c:v>
                </c:pt>
                <c:pt idx="22217">
                  <c:v>9.7117800000000004E-2</c:v>
                </c:pt>
                <c:pt idx="22218">
                  <c:v>9.7714300000000004E-2</c:v>
                </c:pt>
                <c:pt idx="22219">
                  <c:v>9.8212800000000003E-2</c:v>
                </c:pt>
                <c:pt idx="22220">
                  <c:v>9.8613500000000007E-2</c:v>
                </c:pt>
                <c:pt idx="22221">
                  <c:v>9.8916699999999996E-2</c:v>
                </c:pt>
                <c:pt idx="22222">
                  <c:v>9.9123000000000003E-2</c:v>
                </c:pt>
                <c:pt idx="22223">
                  <c:v>9.9232799999999996E-2</c:v>
                </c:pt>
                <c:pt idx="22224">
                  <c:v>9.9246699999999993E-2</c:v>
                </c:pt>
                <c:pt idx="22225">
                  <c:v>9.9165600000000007E-2</c:v>
                </c:pt>
                <c:pt idx="22226">
                  <c:v>9.8990300000000003E-2</c:v>
                </c:pt>
                <c:pt idx="22227">
                  <c:v>9.8721799999999998E-2</c:v>
                </c:pt>
                <c:pt idx="22228">
                  <c:v>9.8361199999999996E-2</c:v>
                </c:pt>
                <c:pt idx="22229">
                  <c:v>9.7909899999999994E-2</c:v>
                </c:pt>
                <c:pt idx="22230">
                  <c:v>9.7369300000000006E-2</c:v>
                </c:pt>
                <c:pt idx="22231">
                  <c:v>9.6740900000000005E-2</c:v>
                </c:pt>
                <c:pt idx="22232">
                  <c:v>9.6026200000000006E-2</c:v>
                </c:pt>
                <c:pt idx="22233">
                  <c:v>9.52268E-2</c:v>
                </c:pt>
                <c:pt idx="22234">
                  <c:v>9.4344499999999998E-2</c:v>
                </c:pt>
                <c:pt idx="22235">
                  <c:v>9.33813E-2</c:v>
                </c:pt>
                <c:pt idx="22236">
                  <c:v>9.2339099999999993E-2</c:v>
                </c:pt>
                <c:pt idx="22237">
                  <c:v>9.1219999999999996E-2</c:v>
                </c:pt>
                <c:pt idx="22238">
                  <c:v>9.0026400000000006E-2</c:v>
                </c:pt>
                <c:pt idx="22239">
                  <c:v>8.87603E-2</c:v>
                </c:pt>
                <c:pt idx="22240">
                  <c:v>8.7424000000000002E-2</c:v>
                </c:pt>
                <c:pt idx="22241">
                  <c:v>8.6019999999999999E-2</c:v>
                </c:pt>
                <c:pt idx="22242">
                  <c:v>8.4550600000000004E-2</c:v>
                </c:pt>
                <c:pt idx="22243">
                  <c:v>8.3018499999999995E-2</c:v>
                </c:pt>
                <c:pt idx="22244">
                  <c:v>8.1425999999999998E-2</c:v>
                </c:pt>
                <c:pt idx="22245">
                  <c:v>7.9775700000000005E-2</c:v>
                </c:pt>
                <c:pt idx="22246">
                  <c:v>7.8070200000000006E-2</c:v>
                </c:pt>
                <c:pt idx="22247">
                  <c:v>7.6312099999999994E-2</c:v>
                </c:pt>
                <c:pt idx="22248">
                  <c:v>7.4504399999999998E-2</c:v>
                </c:pt>
                <c:pt idx="22249">
                  <c:v>7.2649599999999995E-2</c:v>
                </c:pt>
                <c:pt idx="22250">
                  <c:v>7.0750400000000005E-2</c:v>
                </c:pt>
                <c:pt idx="22251">
                  <c:v>6.8809800000000004E-2</c:v>
                </c:pt>
                <c:pt idx="22252">
                  <c:v>6.6830500000000001E-2</c:v>
                </c:pt>
                <c:pt idx="22253">
                  <c:v>6.4815399999999995E-2</c:v>
                </c:pt>
                <c:pt idx="22254">
                  <c:v>6.2767400000000001E-2</c:v>
                </c:pt>
                <c:pt idx="22255">
                  <c:v>6.0689399999999998E-2</c:v>
                </c:pt>
                <c:pt idx="22256">
                  <c:v>5.8584200000000003E-2</c:v>
                </c:pt>
                <c:pt idx="22257">
                  <c:v>5.6454600000000001E-2</c:v>
                </c:pt>
                <c:pt idx="22258">
                  <c:v>5.4303499999999998E-2</c:v>
                </c:pt>
                <c:pt idx="22259">
                  <c:v>5.2133800000000001E-2</c:v>
                </c:pt>
                <c:pt idx="22260">
                  <c:v>4.9948199999999998E-2</c:v>
                </c:pt>
                <c:pt idx="22261">
                  <c:v>4.7749600000000003E-2</c:v>
                </c:pt>
                <c:pt idx="22262">
                  <c:v>4.5540700000000003E-2</c:v>
                </c:pt>
                <c:pt idx="22263">
                  <c:v>4.3324300000000003E-2</c:v>
                </c:pt>
                <c:pt idx="22264">
                  <c:v>4.1103099999999997E-2</c:v>
                </c:pt>
                <c:pt idx="22265">
                  <c:v>3.8879700000000003E-2</c:v>
                </c:pt>
                <c:pt idx="22266">
                  <c:v>3.6656800000000003E-2</c:v>
                </c:pt>
                <c:pt idx="22267">
                  <c:v>3.4437200000000001E-2</c:v>
                </c:pt>
                <c:pt idx="22268">
                  <c:v>3.2223300000000003E-2</c:v>
                </c:pt>
                <c:pt idx="22269">
                  <c:v>3.0017700000000001E-2</c:v>
                </c:pt>
                <c:pt idx="22270">
                  <c:v>2.7822900000000001E-2</c:v>
                </c:pt>
                <c:pt idx="22271">
                  <c:v>2.5641299999999999E-2</c:v>
                </c:pt>
                <c:pt idx="22272">
                  <c:v>2.3475200000000002E-2</c:v>
                </c:pt>
                <c:pt idx="22273">
                  <c:v>2.13268E-2</c:v>
                </c:pt>
                <c:pt idx="22274">
                  <c:v>1.9198300000000001E-2</c:v>
                </c:pt>
                <c:pt idx="22275">
                  <c:v>1.7092E-2</c:v>
                </c:pt>
                <c:pt idx="22276">
                  <c:v>1.50099E-2</c:v>
                </c:pt>
                <c:pt idx="22277">
                  <c:v>1.29541E-2</c:v>
                </c:pt>
                <c:pt idx="22278">
                  <c:v>1.0926399999999999E-2</c:v>
                </c:pt>
                <c:pt idx="22279" formatCode="0.00E+00">
                  <c:v>8.9285700000000003E-3</c:v>
                </c:pt>
                <c:pt idx="22280" formatCode="0.00E+00">
                  <c:v>6.9624400000000003E-3</c:v>
                </c:pt>
                <c:pt idx="22281" formatCode="0.00E+00">
                  <c:v>5.02966E-3</c:v>
                </c:pt>
                <c:pt idx="22282" formatCode="0.00E+00">
                  <c:v>3.1318299999999999E-3</c:v>
                </c:pt>
                <c:pt idx="22283" formatCode="0.00E+00">
                  <c:v>1.2704700000000001E-3</c:v>
                </c:pt>
                <c:pt idx="22284" formatCode="0.00E+00">
                  <c:v>-5.5302599999999997E-4</c:v>
                </c:pt>
                <c:pt idx="22285" formatCode="0.00E+00">
                  <c:v>-2.3373700000000001E-3</c:v>
                </c:pt>
                <c:pt idx="22286" formatCode="0.00E+00">
                  <c:v>-4.0813100000000003E-3</c:v>
                </c:pt>
                <c:pt idx="22287" formatCode="0.00E+00">
                  <c:v>-5.7837000000000001E-3</c:v>
                </c:pt>
                <c:pt idx="22288" formatCode="0.00E+00">
                  <c:v>-7.4435200000000003E-3</c:v>
                </c:pt>
                <c:pt idx="22289" formatCode="0.00E+00">
                  <c:v>-9.0598799999999993E-3</c:v>
                </c:pt>
                <c:pt idx="22290">
                  <c:v>-1.06319E-2</c:v>
                </c:pt>
                <c:pt idx="22291">
                  <c:v>-1.2158800000000001E-2</c:v>
                </c:pt>
                <c:pt idx="22292">
                  <c:v>-1.3639800000000001E-2</c:v>
                </c:pt>
                <c:pt idx="22293">
                  <c:v>-1.5074300000000001E-2</c:v>
                </c:pt>
                <c:pt idx="22294">
                  <c:v>-1.6461799999999999E-2</c:v>
                </c:pt>
                <c:pt idx="22295">
                  <c:v>-1.7802100000000001E-2</c:v>
                </c:pt>
                <c:pt idx="22296">
                  <c:v>-1.9094699999999999E-2</c:v>
                </c:pt>
                <c:pt idx="22297">
                  <c:v>-2.03395E-2</c:v>
                </c:pt>
                <c:pt idx="22298">
                  <c:v>-2.1536400000000001E-2</c:v>
                </c:pt>
                <c:pt idx="22299">
                  <c:v>-2.2685299999999999E-2</c:v>
                </c:pt>
                <c:pt idx="22300">
                  <c:v>-2.37862E-2</c:v>
                </c:pt>
                <c:pt idx="22301">
                  <c:v>-2.4839300000000002E-2</c:v>
                </c:pt>
                <c:pt idx="22302">
                  <c:v>-2.5844700000000002E-2</c:v>
                </c:pt>
                <c:pt idx="22303">
                  <c:v>-2.6802599999999999E-2</c:v>
                </c:pt>
                <c:pt idx="22304">
                  <c:v>-2.7713399999999999E-2</c:v>
                </c:pt>
                <c:pt idx="22305">
                  <c:v>-2.8577499999999999E-2</c:v>
                </c:pt>
                <c:pt idx="22306">
                  <c:v>-2.9395299999999999E-2</c:v>
                </c:pt>
                <c:pt idx="22307">
                  <c:v>-3.0167599999999999E-2</c:v>
                </c:pt>
                <c:pt idx="22308">
                  <c:v>-3.0895100000000002E-2</c:v>
                </c:pt>
                <c:pt idx="22309">
                  <c:v>-3.1578299999999997E-2</c:v>
                </c:pt>
                <c:pt idx="22310">
                  <c:v>-3.2217999999999997E-2</c:v>
                </c:pt>
                <c:pt idx="22311">
                  <c:v>-3.2815200000000003E-2</c:v>
                </c:pt>
                <c:pt idx="22312">
                  <c:v>-3.3370799999999999E-2</c:v>
                </c:pt>
                <c:pt idx="22313">
                  <c:v>-3.3885600000000002E-2</c:v>
                </c:pt>
                <c:pt idx="22314">
                  <c:v>-3.4360700000000001E-2</c:v>
                </c:pt>
                <c:pt idx="22315">
                  <c:v>-3.4797300000000003E-2</c:v>
                </c:pt>
                <c:pt idx="22316">
                  <c:v>-3.5196499999999999E-2</c:v>
                </c:pt>
                <c:pt idx="22317">
                  <c:v>-3.5559399999999998E-2</c:v>
                </c:pt>
                <c:pt idx="22318">
                  <c:v>-3.58874E-2</c:v>
                </c:pt>
                <c:pt idx="22319">
                  <c:v>-3.6181699999999997E-2</c:v>
                </c:pt>
                <c:pt idx="22320">
                  <c:v>-3.6443299999999998E-2</c:v>
                </c:pt>
                <c:pt idx="22321">
                  <c:v>-3.6673699999999997E-2</c:v>
                </c:pt>
                <c:pt idx="22322">
                  <c:v>-3.68741E-2</c:v>
                </c:pt>
                <c:pt idx="22323">
                  <c:v>-3.7046099999999998E-2</c:v>
                </c:pt>
                <c:pt idx="22324">
                  <c:v>-3.7191099999999998E-2</c:v>
                </c:pt>
                <c:pt idx="22325">
                  <c:v>-3.7310299999999998E-2</c:v>
                </c:pt>
                <c:pt idx="22326">
                  <c:v>-3.7405300000000002E-2</c:v>
                </c:pt>
                <c:pt idx="22327">
                  <c:v>-3.7477299999999998E-2</c:v>
                </c:pt>
                <c:pt idx="22328">
                  <c:v>-3.7527699999999997E-2</c:v>
                </c:pt>
                <c:pt idx="22329">
                  <c:v>-3.7557699999999999E-2</c:v>
                </c:pt>
                <c:pt idx="22330">
                  <c:v>-3.7568699999999997E-2</c:v>
                </c:pt>
                <c:pt idx="22331">
                  <c:v>-3.7562100000000001E-2</c:v>
                </c:pt>
                <c:pt idx="22332">
                  <c:v>-3.7539400000000001E-2</c:v>
                </c:pt>
                <c:pt idx="22333">
                  <c:v>-3.7502000000000001E-2</c:v>
                </c:pt>
                <c:pt idx="22334">
                  <c:v>-3.7451100000000001E-2</c:v>
                </c:pt>
                <c:pt idx="22335">
                  <c:v>-3.7388100000000001E-2</c:v>
                </c:pt>
                <c:pt idx="22336">
                  <c:v>-3.7314300000000002E-2</c:v>
                </c:pt>
                <c:pt idx="22337">
                  <c:v>-3.7231100000000003E-2</c:v>
                </c:pt>
                <c:pt idx="22338">
                  <c:v>-3.7139900000000003E-2</c:v>
                </c:pt>
                <c:pt idx="22339">
                  <c:v>-3.7041699999999997E-2</c:v>
                </c:pt>
                <c:pt idx="22340">
                  <c:v>-3.6937699999999997E-2</c:v>
                </c:pt>
                <c:pt idx="22341">
                  <c:v>-3.6829000000000001E-2</c:v>
                </c:pt>
                <c:pt idx="22342">
                  <c:v>-3.6716600000000002E-2</c:v>
                </c:pt>
                <c:pt idx="22343">
                  <c:v>-3.6601399999999999E-2</c:v>
                </c:pt>
                <c:pt idx="22344">
                  <c:v>-3.6484599999999999E-2</c:v>
                </c:pt>
                <c:pt idx="22345">
                  <c:v>-3.6367400000000001E-2</c:v>
                </c:pt>
                <c:pt idx="22346">
                  <c:v>-3.6250699999999997E-2</c:v>
                </c:pt>
                <c:pt idx="22347">
                  <c:v>-3.6135399999999998E-2</c:v>
                </c:pt>
                <c:pt idx="22348">
                  <c:v>-3.60223E-2</c:v>
                </c:pt>
                <c:pt idx="22349">
                  <c:v>-3.5912199999999998E-2</c:v>
                </c:pt>
                <c:pt idx="22350">
                  <c:v>-3.58056E-2</c:v>
                </c:pt>
                <c:pt idx="22351">
                  <c:v>-3.57033E-2</c:v>
                </c:pt>
                <c:pt idx="22352">
                  <c:v>-3.56058E-2</c:v>
                </c:pt>
                <c:pt idx="22353">
                  <c:v>-3.5513400000000001E-2</c:v>
                </c:pt>
                <c:pt idx="22354">
                  <c:v>-3.5426600000000003E-2</c:v>
                </c:pt>
                <c:pt idx="22355">
                  <c:v>-3.53459E-2</c:v>
                </c:pt>
                <c:pt idx="22356">
                  <c:v>-3.5271999999999998E-2</c:v>
                </c:pt>
                <c:pt idx="22357">
                  <c:v>-3.5205300000000002E-2</c:v>
                </c:pt>
                <c:pt idx="22358">
                  <c:v>-3.51461E-2</c:v>
                </c:pt>
                <c:pt idx="22359">
                  <c:v>-3.5094500000000001E-2</c:v>
                </c:pt>
                <c:pt idx="22360">
                  <c:v>-3.5050699999999997E-2</c:v>
                </c:pt>
                <c:pt idx="22361">
                  <c:v>-3.5014499999999997E-2</c:v>
                </c:pt>
                <c:pt idx="22362">
                  <c:v>-3.4986000000000003E-2</c:v>
                </c:pt>
                <c:pt idx="22363">
                  <c:v>-3.49649E-2</c:v>
                </c:pt>
                <c:pt idx="22364">
                  <c:v>-3.4951000000000003E-2</c:v>
                </c:pt>
                <c:pt idx="22365">
                  <c:v>-3.4944099999999999E-2</c:v>
                </c:pt>
                <c:pt idx="22366">
                  <c:v>-3.4944000000000003E-2</c:v>
                </c:pt>
                <c:pt idx="22367">
                  <c:v>-3.4950500000000002E-2</c:v>
                </c:pt>
                <c:pt idx="22368">
                  <c:v>-3.4962899999999998E-2</c:v>
                </c:pt>
                <c:pt idx="22369">
                  <c:v>-3.4980799999999999E-2</c:v>
                </c:pt>
                <c:pt idx="22370">
                  <c:v>-3.5003399999999997E-2</c:v>
                </c:pt>
                <c:pt idx="22371">
                  <c:v>-3.5030100000000002E-2</c:v>
                </c:pt>
                <c:pt idx="22372">
                  <c:v>-3.5060099999999997E-2</c:v>
                </c:pt>
                <c:pt idx="22373">
                  <c:v>-3.5093100000000002E-2</c:v>
                </c:pt>
                <c:pt idx="22374">
                  <c:v>-3.5128300000000001E-2</c:v>
                </c:pt>
                <c:pt idx="22375">
                  <c:v>-3.5165200000000001E-2</c:v>
                </c:pt>
                <c:pt idx="22376">
                  <c:v>-3.5202999999999998E-2</c:v>
                </c:pt>
                <c:pt idx="22377">
                  <c:v>-3.52407E-2</c:v>
                </c:pt>
                <c:pt idx="22378">
                  <c:v>-3.5277200000000002E-2</c:v>
                </c:pt>
                <c:pt idx="22379">
                  <c:v>-3.5311700000000001E-2</c:v>
                </c:pt>
                <c:pt idx="22380">
                  <c:v>-3.5342800000000001E-2</c:v>
                </c:pt>
                <c:pt idx="22381">
                  <c:v>-3.5369200000000003E-2</c:v>
                </c:pt>
                <c:pt idx="22382">
                  <c:v>-3.53896E-2</c:v>
                </c:pt>
                <c:pt idx="22383">
                  <c:v>-3.5402900000000001E-2</c:v>
                </c:pt>
                <c:pt idx="22384">
                  <c:v>-3.54077E-2</c:v>
                </c:pt>
                <c:pt idx="22385">
                  <c:v>-3.5403200000000003E-2</c:v>
                </c:pt>
                <c:pt idx="22386">
                  <c:v>-3.5388200000000002E-2</c:v>
                </c:pt>
                <c:pt idx="22387">
                  <c:v>-3.53616E-2</c:v>
                </c:pt>
                <c:pt idx="22388">
                  <c:v>-3.5322100000000002E-2</c:v>
                </c:pt>
                <c:pt idx="22389">
                  <c:v>-3.52687E-2</c:v>
                </c:pt>
                <c:pt idx="22390">
                  <c:v>-3.52004E-2</c:v>
                </c:pt>
                <c:pt idx="22391">
                  <c:v>-3.5116099999999997E-2</c:v>
                </c:pt>
                <c:pt idx="22392">
                  <c:v>-3.5014400000000001E-2</c:v>
                </c:pt>
                <c:pt idx="22393">
                  <c:v>-3.48942E-2</c:v>
                </c:pt>
                <c:pt idx="22394">
                  <c:v>-3.4753899999999997E-2</c:v>
                </c:pt>
                <c:pt idx="22395">
                  <c:v>-3.4591700000000003E-2</c:v>
                </c:pt>
                <c:pt idx="22396">
                  <c:v>-3.4405999999999999E-2</c:v>
                </c:pt>
                <c:pt idx="22397">
                  <c:v>-3.4195700000000002E-2</c:v>
                </c:pt>
                <c:pt idx="22398">
                  <c:v>-3.3959999999999997E-2</c:v>
                </c:pt>
                <c:pt idx="22399">
                  <c:v>-3.3697900000000003E-2</c:v>
                </c:pt>
                <c:pt idx="22400">
                  <c:v>-3.3408599999999997E-2</c:v>
                </c:pt>
                <c:pt idx="22401">
                  <c:v>-3.3090899999999999E-2</c:v>
                </c:pt>
                <c:pt idx="22402">
                  <c:v>-3.2743899999999999E-2</c:v>
                </c:pt>
                <c:pt idx="22403">
                  <c:v>-3.2366499999999999E-2</c:v>
                </c:pt>
                <c:pt idx="22404">
                  <c:v>-3.1957600000000003E-2</c:v>
                </c:pt>
                <c:pt idx="22405">
                  <c:v>-3.1516200000000001E-2</c:v>
                </c:pt>
                <c:pt idx="22406">
                  <c:v>-3.1041200000000001E-2</c:v>
                </c:pt>
                <c:pt idx="22407">
                  <c:v>-3.0531800000000001E-2</c:v>
                </c:pt>
                <c:pt idx="22408">
                  <c:v>-2.9987E-2</c:v>
                </c:pt>
                <c:pt idx="22409">
                  <c:v>-2.9406000000000002E-2</c:v>
                </c:pt>
                <c:pt idx="22410">
                  <c:v>-2.8788000000000001E-2</c:v>
                </c:pt>
                <c:pt idx="22411">
                  <c:v>-2.8132500000000001E-2</c:v>
                </c:pt>
                <c:pt idx="22412">
                  <c:v>-2.7438899999999999E-2</c:v>
                </c:pt>
                <c:pt idx="22413">
                  <c:v>-2.67067E-2</c:v>
                </c:pt>
                <c:pt idx="22414">
                  <c:v>-2.59356E-2</c:v>
                </c:pt>
                <c:pt idx="22415">
                  <c:v>-2.5125000000000001E-2</c:v>
                </c:pt>
                <c:pt idx="22416">
                  <c:v>-2.4274500000000001E-2</c:v>
                </c:pt>
                <c:pt idx="22417">
                  <c:v>-2.3383999999999999E-2</c:v>
                </c:pt>
                <c:pt idx="22418">
                  <c:v>-2.2453299999999999E-2</c:v>
                </c:pt>
                <c:pt idx="22419">
                  <c:v>-2.14822E-2</c:v>
                </c:pt>
                <c:pt idx="22420">
                  <c:v>-2.0470499999999999E-2</c:v>
                </c:pt>
                <c:pt idx="22421">
                  <c:v>-1.9418000000000001E-2</c:v>
                </c:pt>
                <c:pt idx="22422">
                  <c:v>-1.83251E-2</c:v>
                </c:pt>
                <c:pt idx="22423">
                  <c:v>-1.71919E-2</c:v>
                </c:pt>
                <c:pt idx="22424">
                  <c:v>-1.60187E-2</c:v>
                </c:pt>
                <c:pt idx="22425">
                  <c:v>-1.4806E-2</c:v>
                </c:pt>
                <c:pt idx="22426">
                  <c:v>-1.3554399999999999E-2</c:v>
                </c:pt>
                <c:pt idx="22427">
                  <c:v>-1.22649E-2</c:v>
                </c:pt>
                <c:pt idx="22428">
                  <c:v>-1.0938399999999999E-2</c:v>
                </c:pt>
                <c:pt idx="22429" formatCode="0.00E+00">
                  <c:v>-9.5756699999999997E-3</c:v>
                </c:pt>
                <c:pt idx="22430" formatCode="0.00E+00">
                  <c:v>-8.1777699999999991E-3</c:v>
                </c:pt>
                <c:pt idx="22431" formatCode="0.00E+00">
                  <c:v>-6.7454200000000002E-3</c:v>
                </c:pt>
                <c:pt idx="22432" formatCode="0.00E+00">
                  <c:v>-5.2794900000000004E-3</c:v>
                </c:pt>
                <c:pt idx="22433" formatCode="0.00E+00">
                  <c:v>-3.78109E-3</c:v>
                </c:pt>
                <c:pt idx="22434" formatCode="0.00E+00">
                  <c:v>-2.2513199999999998E-3</c:v>
                </c:pt>
                <c:pt idx="22435" formatCode="0.00E+00">
                  <c:v>-6.9114600000000001E-4</c:v>
                </c:pt>
                <c:pt idx="22436" formatCode="0.00E+00">
                  <c:v>8.9857100000000003E-4</c:v>
                </c:pt>
                <c:pt idx="22437" formatCode="0.00E+00">
                  <c:v>2.5167599999999998E-3</c:v>
                </c:pt>
                <c:pt idx="22438" formatCode="0.00E+00">
                  <c:v>4.1619200000000004E-3</c:v>
                </c:pt>
                <c:pt idx="22439" formatCode="0.00E+00">
                  <c:v>5.8323799999999999E-3</c:v>
                </c:pt>
                <c:pt idx="22440" formatCode="0.00E+00">
                  <c:v>7.5264700000000004E-3</c:v>
                </c:pt>
                <c:pt idx="22441" formatCode="0.00E+00">
                  <c:v>9.2423000000000002E-3</c:v>
                </c:pt>
                <c:pt idx="22442">
                  <c:v>1.0977799999999999E-2</c:v>
                </c:pt>
                <c:pt idx="22443">
                  <c:v>1.27312E-2</c:v>
                </c:pt>
                <c:pt idx="22444">
                  <c:v>1.4501200000000001E-2</c:v>
                </c:pt>
                <c:pt idx="22445">
                  <c:v>1.62863E-2</c:v>
                </c:pt>
                <c:pt idx="22446">
                  <c:v>1.80844E-2</c:v>
                </c:pt>
                <c:pt idx="22447">
                  <c:v>1.98932E-2</c:v>
                </c:pt>
                <c:pt idx="22448">
                  <c:v>2.17101E-2</c:v>
                </c:pt>
                <c:pt idx="22449">
                  <c:v>2.35327E-2</c:v>
                </c:pt>
                <c:pt idx="22450">
                  <c:v>2.5358700000000001E-2</c:v>
                </c:pt>
                <c:pt idx="22451">
                  <c:v>2.7185899999999999E-2</c:v>
                </c:pt>
                <c:pt idx="22452">
                  <c:v>2.9011499999999999E-2</c:v>
                </c:pt>
                <c:pt idx="22453">
                  <c:v>3.0833099999999999E-2</c:v>
                </c:pt>
                <c:pt idx="22454">
                  <c:v>3.2648900000000002E-2</c:v>
                </c:pt>
                <c:pt idx="22455">
                  <c:v>3.4457000000000002E-2</c:v>
                </c:pt>
                <c:pt idx="22456">
                  <c:v>3.6254799999999997E-2</c:v>
                </c:pt>
                <c:pt idx="22457">
                  <c:v>3.8040200000000003E-2</c:v>
                </c:pt>
                <c:pt idx="22458">
                  <c:v>3.9811800000000001E-2</c:v>
                </c:pt>
                <c:pt idx="22459">
                  <c:v>4.1567199999999999E-2</c:v>
                </c:pt>
                <c:pt idx="22460">
                  <c:v>4.3303899999999999E-2</c:v>
                </c:pt>
                <c:pt idx="22461">
                  <c:v>4.5019299999999998E-2</c:v>
                </c:pt>
                <c:pt idx="22462">
                  <c:v>4.6710300000000003E-2</c:v>
                </c:pt>
                <c:pt idx="22463">
                  <c:v>4.8373600000000003E-2</c:v>
                </c:pt>
                <c:pt idx="22464">
                  <c:v>5.0006299999999997E-2</c:v>
                </c:pt>
                <c:pt idx="22465">
                  <c:v>5.1605900000000003E-2</c:v>
                </c:pt>
                <c:pt idx="22466">
                  <c:v>5.3169899999999999E-2</c:v>
                </c:pt>
                <c:pt idx="22467">
                  <c:v>5.4695599999999997E-2</c:v>
                </c:pt>
                <c:pt idx="22468">
                  <c:v>5.6180399999999998E-2</c:v>
                </c:pt>
                <c:pt idx="22469">
                  <c:v>5.7621899999999997E-2</c:v>
                </c:pt>
                <c:pt idx="22470">
                  <c:v>5.9018099999999997E-2</c:v>
                </c:pt>
                <c:pt idx="22471">
                  <c:v>6.0366900000000001E-2</c:v>
                </c:pt>
                <c:pt idx="22472">
                  <c:v>6.1666100000000001E-2</c:v>
                </c:pt>
                <c:pt idx="22473">
                  <c:v>6.2913499999999997E-2</c:v>
                </c:pt>
                <c:pt idx="22474">
                  <c:v>6.4106899999999994E-2</c:v>
                </c:pt>
                <c:pt idx="22475">
                  <c:v>6.5244099999999999E-2</c:v>
                </c:pt>
                <c:pt idx="22476">
                  <c:v>6.6322500000000006E-2</c:v>
                </c:pt>
                <c:pt idx="22477">
                  <c:v>6.7339999999999997E-2</c:v>
                </c:pt>
                <c:pt idx="22478">
                  <c:v>6.82947E-2</c:v>
                </c:pt>
                <c:pt idx="22479">
                  <c:v>6.9184899999999994E-2</c:v>
                </c:pt>
                <c:pt idx="22480">
                  <c:v>7.0008399999999998E-2</c:v>
                </c:pt>
                <c:pt idx="22481">
                  <c:v>7.0763699999999999E-2</c:v>
                </c:pt>
                <c:pt idx="22482">
                  <c:v>7.1449299999999993E-2</c:v>
                </c:pt>
                <c:pt idx="22483">
                  <c:v>7.20639E-2</c:v>
                </c:pt>
                <c:pt idx="22484">
                  <c:v>7.2606199999999996E-2</c:v>
                </c:pt>
                <c:pt idx="22485">
                  <c:v>7.3075100000000004E-2</c:v>
                </c:pt>
                <c:pt idx="22486">
                  <c:v>7.3469099999999996E-2</c:v>
                </c:pt>
                <c:pt idx="22487">
                  <c:v>7.3786000000000004E-2</c:v>
                </c:pt>
                <c:pt idx="22488">
                  <c:v>7.4024800000000002E-2</c:v>
                </c:pt>
                <c:pt idx="22489">
                  <c:v>7.41845E-2</c:v>
                </c:pt>
                <c:pt idx="22490">
                  <c:v>7.4264499999999997E-2</c:v>
                </c:pt>
                <c:pt idx="22491">
                  <c:v>7.4263700000000002E-2</c:v>
                </c:pt>
                <c:pt idx="22492">
                  <c:v>7.4180399999999994E-2</c:v>
                </c:pt>
                <c:pt idx="22493">
                  <c:v>7.4013300000000004E-2</c:v>
                </c:pt>
                <c:pt idx="22494">
                  <c:v>7.3761199999999999E-2</c:v>
                </c:pt>
                <c:pt idx="22495">
                  <c:v>7.3424000000000003E-2</c:v>
                </c:pt>
                <c:pt idx="22496">
                  <c:v>7.3001200000000002E-2</c:v>
                </c:pt>
                <c:pt idx="22497">
                  <c:v>7.2493100000000005E-2</c:v>
                </c:pt>
                <c:pt idx="22498">
                  <c:v>7.1900400000000003E-2</c:v>
                </c:pt>
                <c:pt idx="22499">
                  <c:v>7.1224099999999999E-2</c:v>
                </c:pt>
                <c:pt idx="22500">
                  <c:v>7.0464799999999994E-2</c:v>
                </c:pt>
                <c:pt idx="22501">
                  <c:v>6.9622400000000001E-2</c:v>
                </c:pt>
                <c:pt idx="22502">
                  <c:v>6.8696199999999999E-2</c:v>
                </c:pt>
                <c:pt idx="22503">
                  <c:v>6.7685899999999993E-2</c:v>
                </c:pt>
                <c:pt idx="22504">
                  <c:v>6.65911E-2</c:v>
                </c:pt>
                <c:pt idx="22505">
                  <c:v>6.5412600000000001E-2</c:v>
                </c:pt>
                <c:pt idx="22506">
                  <c:v>6.4151100000000003E-2</c:v>
                </c:pt>
                <c:pt idx="22507">
                  <c:v>6.2808000000000003E-2</c:v>
                </c:pt>
                <c:pt idx="22508">
                  <c:v>6.13847E-2</c:v>
                </c:pt>
                <c:pt idx="22509">
                  <c:v>5.9882600000000001E-2</c:v>
                </c:pt>
                <c:pt idx="22510">
                  <c:v>5.8302399999999997E-2</c:v>
                </c:pt>
                <c:pt idx="22511">
                  <c:v>5.6644600000000003E-2</c:v>
                </c:pt>
                <c:pt idx="22512">
                  <c:v>5.4910599999999997E-2</c:v>
                </c:pt>
                <c:pt idx="22513">
                  <c:v>5.3102499999999997E-2</c:v>
                </c:pt>
                <c:pt idx="22514">
                  <c:v>5.1221900000000001E-2</c:v>
                </c:pt>
                <c:pt idx="22515">
                  <c:v>4.9270700000000001E-2</c:v>
                </c:pt>
                <c:pt idx="22516">
                  <c:v>4.7251899999999999E-2</c:v>
                </c:pt>
                <c:pt idx="22517">
                  <c:v>4.5168199999999999E-2</c:v>
                </c:pt>
                <c:pt idx="22518">
                  <c:v>4.30216E-2</c:v>
                </c:pt>
                <c:pt idx="22519">
                  <c:v>4.0814299999999998E-2</c:v>
                </c:pt>
                <c:pt idx="22520">
                  <c:v>3.8548699999999998E-2</c:v>
                </c:pt>
                <c:pt idx="22521">
                  <c:v>3.6227599999999999E-2</c:v>
                </c:pt>
                <c:pt idx="22522">
                  <c:v>3.3853599999999998E-2</c:v>
                </c:pt>
                <c:pt idx="22523">
                  <c:v>3.1429499999999999E-2</c:v>
                </c:pt>
                <c:pt idx="22524">
                  <c:v>2.8957900000000002E-2</c:v>
                </c:pt>
                <c:pt idx="22525">
                  <c:v>2.64408E-2</c:v>
                </c:pt>
                <c:pt idx="22526">
                  <c:v>2.3880499999999999E-2</c:v>
                </c:pt>
                <c:pt idx="22527">
                  <c:v>2.1279800000000001E-2</c:v>
                </c:pt>
                <c:pt idx="22528">
                  <c:v>1.8642200000000001E-2</c:v>
                </c:pt>
                <c:pt idx="22529">
                  <c:v>1.5971200000000001E-2</c:v>
                </c:pt>
                <c:pt idx="22530">
                  <c:v>1.3269599999999999E-2</c:v>
                </c:pt>
                <c:pt idx="22531">
                  <c:v>1.0539700000000001E-2</c:v>
                </c:pt>
                <c:pt idx="22532" formatCode="0.00E+00">
                  <c:v>7.7839700000000003E-3</c:v>
                </c:pt>
                <c:pt idx="22533" formatCode="0.00E+00">
                  <c:v>5.0059700000000002E-3</c:v>
                </c:pt>
                <c:pt idx="22534" formatCode="0.00E+00">
                  <c:v>2.20944E-3</c:v>
                </c:pt>
                <c:pt idx="22535" formatCode="0.00E+00">
                  <c:v>-6.0222100000000001E-4</c:v>
                </c:pt>
                <c:pt idx="22536" formatCode="0.00E+00">
                  <c:v>-3.4254400000000001E-3</c:v>
                </c:pt>
                <c:pt idx="22537" formatCode="0.00E+00">
                  <c:v>-6.2563799999999998E-3</c:v>
                </c:pt>
                <c:pt idx="22538" formatCode="0.00E+00">
                  <c:v>-9.0914600000000009E-3</c:v>
                </c:pt>
                <c:pt idx="22539">
                  <c:v>-1.19273E-2</c:v>
                </c:pt>
                <c:pt idx="22540">
                  <c:v>-1.4760499999999999E-2</c:v>
                </c:pt>
                <c:pt idx="22541">
                  <c:v>-1.75873E-2</c:v>
                </c:pt>
                <c:pt idx="22542">
                  <c:v>-2.04037E-2</c:v>
                </c:pt>
                <c:pt idx="22543">
                  <c:v>-2.32061E-2</c:v>
                </c:pt>
                <c:pt idx="22544">
                  <c:v>-2.5991299999999998E-2</c:v>
                </c:pt>
                <c:pt idx="22545">
                  <c:v>-2.8756400000000001E-2</c:v>
                </c:pt>
                <c:pt idx="22546">
                  <c:v>-3.1498699999999998E-2</c:v>
                </c:pt>
                <c:pt idx="22547">
                  <c:v>-3.42154E-2</c:v>
                </c:pt>
                <c:pt idx="22548">
                  <c:v>-3.6903199999999997E-2</c:v>
                </c:pt>
                <c:pt idx="22549">
                  <c:v>-3.9558599999999999E-2</c:v>
                </c:pt>
                <c:pt idx="22550">
                  <c:v>-4.2177899999999997E-2</c:v>
                </c:pt>
                <c:pt idx="22551">
                  <c:v>-4.4756799999999999E-2</c:v>
                </c:pt>
                <c:pt idx="22552">
                  <c:v>-4.7291300000000001E-2</c:v>
                </c:pt>
                <c:pt idx="22553">
                  <c:v>-4.9778299999999998E-2</c:v>
                </c:pt>
                <c:pt idx="22554">
                  <c:v>-5.2215699999999997E-2</c:v>
                </c:pt>
                <c:pt idx="22555">
                  <c:v>-5.4601200000000003E-2</c:v>
                </c:pt>
                <c:pt idx="22556">
                  <c:v>-5.6932299999999998E-2</c:v>
                </c:pt>
                <c:pt idx="22557">
                  <c:v>-5.92062E-2</c:v>
                </c:pt>
                <c:pt idx="22558">
                  <c:v>-6.1419899999999999E-2</c:v>
                </c:pt>
                <c:pt idx="22559">
                  <c:v>-6.3570199999999993E-2</c:v>
                </c:pt>
                <c:pt idx="22560">
                  <c:v>-6.5654500000000005E-2</c:v>
                </c:pt>
                <c:pt idx="22561">
                  <c:v>-6.7670099999999997E-2</c:v>
                </c:pt>
                <c:pt idx="22562">
                  <c:v>-6.9614200000000001E-2</c:v>
                </c:pt>
                <c:pt idx="22563">
                  <c:v>-7.1484099999999995E-2</c:v>
                </c:pt>
                <c:pt idx="22564">
                  <c:v>-7.3277599999999998E-2</c:v>
                </c:pt>
                <c:pt idx="22565">
                  <c:v>-7.4993400000000002E-2</c:v>
                </c:pt>
                <c:pt idx="22566">
                  <c:v>-7.6630400000000001E-2</c:v>
                </c:pt>
                <c:pt idx="22567">
                  <c:v>-7.8186699999999998E-2</c:v>
                </c:pt>
                <c:pt idx="22568">
                  <c:v>-7.9660499999999995E-2</c:v>
                </c:pt>
                <c:pt idx="22569">
                  <c:v>-8.10501E-2</c:v>
                </c:pt>
                <c:pt idx="22570">
                  <c:v>-8.2353300000000004E-2</c:v>
                </c:pt>
                <c:pt idx="22571">
                  <c:v>-8.35674E-2</c:v>
                </c:pt>
                <c:pt idx="22572">
                  <c:v>-8.46909E-2</c:v>
                </c:pt>
                <c:pt idx="22573">
                  <c:v>-8.5724099999999998E-2</c:v>
                </c:pt>
                <c:pt idx="22574">
                  <c:v>-8.6666400000000005E-2</c:v>
                </c:pt>
                <c:pt idx="22575">
                  <c:v>-8.7515999999999997E-2</c:v>
                </c:pt>
                <c:pt idx="22576">
                  <c:v>-8.82714E-2</c:v>
                </c:pt>
                <c:pt idx="22577">
                  <c:v>-8.8931899999999994E-2</c:v>
                </c:pt>
                <c:pt idx="22578">
                  <c:v>-8.9497400000000005E-2</c:v>
                </c:pt>
                <c:pt idx="22579">
                  <c:v>-8.99673E-2</c:v>
                </c:pt>
                <c:pt idx="22580">
                  <c:v>-9.0341900000000003E-2</c:v>
                </c:pt>
                <c:pt idx="22581">
                  <c:v>-9.0621400000000005E-2</c:v>
                </c:pt>
                <c:pt idx="22582">
                  <c:v>-9.0805499999999997E-2</c:v>
                </c:pt>
                <c:pt idx="22583">
                  <c:v>-9.0894100000000005E-2</c:v>
                </c:pt>
                <c:pt idx="22584">
                  <c:v>-9.0887099999999998E-2</c:v>
                </c:pt>
                <c:pt idx="22585">
                  <c:v>-9.0785299999999999E-2</c:v>
                </c:pt>
                <c:pt idx="22586">
                  <c:v>-9.0589299999999998E-2</c:v>
                </c:pt>
                <c:pt idx="22587">
                  <c:v>-9.0299500000000005E-2</c:v>
                </c:pt>
                <c:pt idx="22588">
                  <c:v>-8.9916300000000005E-2</c:v>
                </c:pt>
                <c:pt idx="22589">
                  <c:v>-8.9440400000000003E-2</c:v>
                </c:pt>
                <c:pt idx="22590">
                  <c:v>-8.8872699999999999E-2</c:v>
                </c:pt>
                <c:pt idx="22591">
                  <c:v>-8.8214200000000006E-2</c:v>
                </c:pt>
                <c:pt idx="22592">
                  <c:v>-8.7466199999999994E-2</c:v>
                </c:pt>
                <c:pt idx="22593">
                  <c:v>-8.6631E-2</c:v>
                </c:pt>
                <c:pt idx="22594">
                  <c:v>-8.5711300000000004E-2</c:v>
                </c:pt>
                <c:pt idx="22595">
                  <c:v>-8.4709099999999996E-2</c:v>
                </c:pt>
                <c:pt idx="22596">
                  <c:v>-8.3625599999999994E-2</c:v>
                </c:pt>
                <c:pt idx="22597">
                  <c:v>-8.2461499999999993E-2</c:v>
                </c:pt>
                <c:pt idx="22598">
                  <c:v>-8.1218499999999999E-2</c:v>
                </c:pt>
                <c:pt idx="22599">
                  <c:v>-7.9897800000000005E-2</c:v>
                </c:pt>
                <c:pt idx="22600">
                  <c:v>-7.8500600000000004E-2</c:v>
                </c:pt>
                <c:pt idx="22601">
                  <c:v>-7.7028200000000005E-2</c:v>
                </c:pt>
                <c:pt idx="22602">
                  <c:v>-7.5482900000000006E-2</c:v>
                </c:pt>
                <c:pt idx="22603">
                  <c:v>-7.3868400000000001E-2</c:v>
                </c:pt>
                <c:pt idx="22604">
                  <c:v>-7.2187200000000007E-2</c:v>
                </c:pt>
                <c:pt idx="22605">
                  <c:v>-7.0440299999999997E-2</c:v>
                </c:pt>
                <c:pt idx="22606">
                  <c:v>-6.8629599999999999E-2</c:v>
                </c:pt>
                <c:pt idx="22607">
                  <c:v>-6.6758700000000004E-2</c:v>
                </c:pt>
                <c:pt idx="22608">
                  <c:v>-6.4831299999999994E-2</c:v>
                </c:pt>
                <c:pt idx="22609">
                  <c:v>-6.2851500000000005E-2</c:v>
                </c:pt>
                <c:pt idx="22610">
                  <c:v>-6.0823099999999998E-2</c:v>
                </c:pt>
                <c:pt idx="22611">
                  <c:v>-5.8749200000000001E-2</c:v>
                </c:pt>
                <c:pt idx="22612">
                  <c:v>-5.6632799999999997E-2</c:v>
                </c:pt>
                <c:pt idx="22613">
                  <c:v>-5.4476700000000003E-2</c:v>
                </c:pt>
                <c:pt idx="22614">
                  <c:v>-5.2283499999999997E-2</c:v>
                </c:pt>
                <c:pt idx="22615">
                  <c:v>-5.0055700000000002E-2</c:v>
                </c:pt>
                <c:pt idx="22616">
                  <c:v>-4.7796199999999997E-2</c:v>
                </c:pt>
                <c:pt idx="22617">
                  <c:v>-4.5508E-2</c:v>
                </c:pt>
                <c:pt idx="22618">
                  <c:v>-4.3194299999999998E-2</c:v>
                </c:pt>
                <c:pt idx="22619">
                  <c:v>-4.08583E-2</c:v>
                </c:pt>
                <c:pt idx="22620">
                  <c:v>-3.8504099999999999E-2</c:v>
                </c:pt>
                <c:pt idx="22621">
                  <c:v>-3.6136000000000001E-2</c:v>
                </c:pt>
                <c:pt idx="22622">
                  <c:v>-3.37579E-2</c:v>
                </c:pt>
                <c:pt idx="22623">
                  <c:v>-3.1373199999999997E-2</c:v>
                </c:pt>
                <c:pt idx="22624">
                  <c:v>-2.8985E-2</c:v>
                </c:pt>
                <c:pt idx="22625">
                  <c:v>-2.6596100000000001E-2</c:v>
                </c:pt>
                <c:pt idx="22626">
                  <c:v>-2.42087E-2</c:v>
                </c:pt>
                <c:pt idx="22627">
                  <c:v>-2.1825199999999999E-2</c:v>
                </c:pt>
                <c:pt idx="22628">
                  <c:v>-1.9448300000000002E-2</c:v>
                </c:pt>
                <c:pt idx="22629">
                  <c:v>-1.7080700000000001E-2</c:v>
                </c:pt>
                <c:pt idx="22630">
                  <c:v>-1.4725E-2</c:v>
                </c:pt>
                <c:pt idx="22631">
                  <c:v>-1.23845E-2</c:v>
                </c:pt>
                <c:pt idx="22632">
                  <c:v>-1.0062099999999999E-2</c:v>
                </c:pt>
                <c:pt idx="22633" formatCode="0.00E+00">
                  <c:v>-7.7600100000000003E-3</c:v>
                </c:pt>
                <c:pt idx="22634" formatCode="0.00E+00">
                  <c:v>-5.4813700000000002E-3</c:v>
                </c:pt>
                <c:pt idx="22635" formatCode="0.00E+00">
                  <c:v>-3.2300100000000002E-3</c:v>
                </c:pt>
                <c:pt idx="22636" formatCode="0.00E+00">
                  <c:v>-1.0093299999999999E-3</c:v>
                </c:pt>
                <c:pt idx="22637" formatCode="0.00E+00">
                  <c:v>1.1788E-3</c:v>
                </c:pt>
                <c:pt idx="22638" formatCode="0.00E+00">
                  <c:v>3.3333899999999999E-3</c:v>
                </c:pt>
                <c:pt idx="22639" formatCode="0.00E+00">
                  <c:v>5.4524899999999999E-3</c:v>
                </c:pt>
                <c:pt idx="22640" formatCode="0.00E+00">
                  <c:v>7.5331800000000004E-3</c:v>
                </c:pt>
                <c:pt idx="22641" formatCode="0.00E+00">
                  <c:v>9.5730699999999995E-3</c:v>
                </c:pt>
                <c:pt idx="22642">
                  <c:v>1.15701E-2</c:v>
                </c:pt>
                <c:pt idx="22643">
                  <c:v>1.35218E-2</c:v>
                </c:pt>
                <c:pt idx="22644">
                  <c:v>1.5425899999999999E-2</c:v>
                </c:pt>
                <c:pt idx="22645">
                  <c:v>1.7280400000000001E-2</c:v>
                </c:pt>
                <c:pt idx="22646">
                  <c:v>1.9083599999999999E-2</c:v>
                </c:pt>
                <c:pt idx="22647">
                  <c:v>2.08337E-2</c:v>
                </c:pt>
                <c:pt idx="22648">
                  <c:v>2.2528800000000002E-2</c:v>
                </c:pt>
                <c:pt idx="22649">
                  <c:v>2.4166799999999999E-2</c:v>
                </c:pt>
                <c:pt idx="22650">
                  <c:v>2.5745899999999999E-2</c:v>
                </c:pt>
                <c:pt idx="22651">
                  <c:v>2.7264900000000002E-2</c:v>
                </c:pt>
                <c:pt idx="22652">
                  <c:v>2.8721900000000002E-2</c:v>
                </c:pt>
                <c:pt idx="22653">
                  <c:v>3.01144E-2</c:v>
                </c:pt>
                <c:pt idx="22654">
                  <c:v>3.1440799999999998E-2</c:v>
                </c:pt>
                <c:pt idx="22655">
                  <c:v>3.27005E-2</c:v>
                </c:pt>
                <c:pt idx="22656">
                  <c:v>3.3892100000000001E-2</c:v>
                </c:pt>
                <c:pt idx="22657">
                  <c:v>3.5013000000000002E-2</c:v>
                </c:pt>
                <c:pt idx="22658">
                  <c:v>3.6061700000000002E-2</c:v>
                </c:pt>
                <c:pt idx="22659">
                  <c:v>3.7038300000000003E-2</c:v>
                </c:pt>
                <c:pt idx="22660">
                  <c:v>3.7943299999999999E-2</c:v>
                </c:pt>
                <c:pt idx="22661">
                  <c:v>3.8776499999999998E-2</c:v>
                </c:pt>
                <c:pt idx="22662">
                  <c:v>3.95381E-2</c:v>
                </c:pt>
                <c:pt idx="22663">
                  <c:v>4.0228899999999998E-2</c:v>
                </c:pt>
                <c:pt idx="22664">
                  <c:v>4.0848700000000002E-2</c:v>
                </c:pt>
                <c:pt idx="22665">
                  <c:v>4.1396500000000003E-2</c:v>
                </c:pt>
                <c:pt idx="22666">
                  <c:v>4.1871699999999998E-2</c:v>
                </c:pt>
                <c:pt idx="22667">
                  <c:v>4.2274399999999997E-2</c:v>
                </c:pt>
                <c:pt idx="22668">
                  <c:v>4.2605299999999999E-2</c:v>
                </c:pt>
                <c:pt idx="22669">
                  <c:v>4.2865100000000003E-2</c:v>
                </c:pt>
                <c:pt idx="22670">
                  <c:v>4.30544E-2</c:v>
                </c:pt>
                <c:pt idx="22671">
                  <c:v>4.3174200000000003E-2</c:v>
                </c:pt>
                <c:pt idx="22672">
                  <c:v>4.3225100000000002E-2</c:v>
                </c:pt>
                <c:pt idx="22673">
                  <c:v>4.3208000000000003E-2</c:v>
                </c:pt>
                <c:pt idx="22674">
                  <c:v>4.3124000000000003E-2</c:v>
                </c:pt>
                <c:pt idx="22675">
                  <c:v>4.2974100000000001E-2</c:v>
                </c:pt>
                <c:pt idx="22676">
                  <c:v>4.2759199999999997E-2</c:v>
                </c:pt>
                <c:pt idx="22677">
                  <c:v>4.24801E-2</c:v>
                </c:pt>
                <c:pt idx="22678">
                  <c:v>4.2138099999999998E-2</c:v>
                </c:pt>
                <c:pt idx="22679">
                  <c:v>4.1735300000000003E-2</c:v>
                </c:pt>
                <c:pt idx="22680">
                  <c:v>4.1273999999999998E-2</c:v>
                </c:pt>
                <c:pt idx="22681">
                  <c:v>4.0756300000000002E-2</c:v>
                </c:pt>
                <c:pt idx="22682">
                  <c:v>4.0183000000000003E-2</c:v>
                </c:pt>
                <c:pt idx="22683">
                  <c:v>3.9554699999999998E-2</c:v>
                </c:pt>
                <c:pt idx="22684">
                  <c:v>3.8872799999999999E-2</c:v>
                </c:pt>
                <c:pt idx="22685">
                  <c:v>3.8139100000000002E-2</c:v>
                </c:pt>
                <c:pt idx="22686">
                  <c:v>3.7356E-2</c:v>
                </c:pt>
                <c:pt idx="22687">
                  <c:v>3.65254E-2</c:v>
                </c:pt>
                <c:pt idx="22688">
                  <c:v>3.5649100000000003E-2</c:v>
                </c:pt>
                <c:pt idx="22689">
                  <c:v>3.4729599999999999E-2</c:v>
                </c:pt>
                <c:pt idx="22690">
                  <c:v>3.3769599999999997E-2</c:v>
                </c:pt>
                <c:pt idx="22691">
                  <c:v>3.2772799999999998E-2</c:v>
                </c:pt>
                <c:pt idx="22692">
                  <c:v>3.17425E-2</c:v>
                </c:pt>
                <c:pt idx="22693">
                  <c:v>3.0680599999999999E-2</c:v>
                </c:pt>
                <c:pt idx="22694">
                  <c:v>2.95892E-2</c:v>
                </c:pt>
                <c:pt idx="22695">
                  <c:v>2.8471099999999999E-2</c:v>
                </c:pt>
                <c:pt idx="22696">
                  <c:v>2.73295E-2</c:v>
                </c:pt>
                <c:pt idx="22697">
                  <c:v>2.61663E-2</c:v>
                </c:pt>
                <c:pt idx="22698">
                  <c:v>2.4982500000000001E-2</c:v>
                </c:pt>
                <c:pt idx="22699">
                  <c:v>2.37804E-2</c:v>
                </c:pt>
                <c:pt idx="22700">
                  <c:v>2.2563199999999999E-2</c:v>
                </c:pt>
                <c:pt idx="22701">
                  <c:v>2.1334700000000002E-2</c:v>
                </c:pt>
                <c:pt idx="22702">
                  <c:v>2.0097899999999998E-2</c:v>
                </c:pt>
                <c:pt idx="22703">
                  <c:v>1.8855199999999999E-2</c:v>
                </c:pt>
                <c:pt idx="22704">
                  <c:v>1.7609199999999998E-2</c:v>
                </c:pt>
                <c:pt idx="22705">
                  <c:v>1.6362600000000001E-2</c:v>
                </c:pt>
                <c:pt idx="22706">
                  <c:v>1.5117200000000001E-2</c:v>
                </c:pt>
                <c:pt idx="22707">
                  <c:v>1.38745E-2</c:v>
                </c:pt>
                <c:pt idx="22708">
                  <c:v>1.26363E-2</c:v>
                </c:pt>
                <c:pt idx="22709">
                  <c:v>1.1405E-2</c:v>
                </c:pt>
                <c:pt idx="22710">
                  <c:v>1.0183299999999999E-2</c:v>
                </c:pt>
                <c:pt idx="22711" formatCode="0.00E+00">
                  <c:v>8.9731900000000007E-3</c:v>
                </c:pt>
                <c:pt idx="22712" formatCode="0.00E+00">
                  <c:v>7.7763900000000002E-3</c:v>
                </c:pt>
                <c:pt idx="22713" formatCode="0.00E+00">
                  <c:v>6.5944200000000001E-3</c:v>
                </c:pt>
                <c:pt idx="22714" formatCode="0.00E+00">
                  <c:v>5.4287500000000004E-3</c:v>
                </c:pt>
                <c:pt idx="22715" formatCode="0.00E+00">
                  <c:v>4.2805100000000004E-3</c:v>
                </c:pt>
                <c:pt idx="22716" formatCode="0.00E+00">
                  <c:v>3.1511500000000001E-3</c:v>
                </c:pt>
                <c:pt idx="22717" formatCode="0.00E+00">
                  <c:v>2.0428299999999998E-3</c:v>
                </c:pt>
                <c:pt idx="22718" formatCode="0.00E+00">
                  <c:v>9.5750100000000003E-4</c:v>
                </c:pt>
                <c:pt idx="22719" formatCode="0.00E+00">
                  <c:v>-1.03844E-4</c:v>
                </c:pt>
                <c:pt idx="22720" formatCode="0.00E+00">
                  <c:v>-1.1404399999999999E-3</c:v>
                </c:pt>
                <c:pt idx="22721" formatCode="0.00E+00">
                  <c:v>-2.15058E-3</c:v>
                </c:pt>
                <c:pt idx="22722" formatCode="0.00E+00">
                  <c:v>-3.1324E-3</c:v>
                </c:pt>
                <c:pt idx="22723" formatCode="0.00E+00">
                  <c:v>-4.0846099999999998E-3</c:v>
                </c:pt>
                <c:pt idx="22724" formatCode="0.00E+00">
                  <c:v>-5.00586E-3</c:v>
                </c:pt>
                <c:pt idx="22725" formatCode="0.00E+00">
                  <c:v>-5.8949900000000001E-3</c:v>
                </c:pt>
                <c:pt idx="22726" formatCode="0.00E+00">
                  <c:v>-6.7517599999999999E-3</c:v>
                </c:pt>
                <c:pt idx="22727" formatCode="0.00E+00">
                  <c:v>-7.5766000000000002E-3</c:v>
                </c:pt>
                <c:pt idx="22728" formatCode="0.00E+00">
                  <c:v>-8.3694800000000003E-3</c:v>
                </c:pt>
                <c:pt idx="22729" formatCode="0.00E+00">
                  <c:v>-9.1298300000000002E-3</c:v>
                </c:pt>
                <c:pt idx="22730" formatCode="0.00E+00">
                  <c:v>-9.8570700000000008E-3</c:v>
                </c:pt>
                <c:pt idx="22731">
                  <c:v>-1.05504E-2</c:v>
                </c:pt>
                <c:pt idx="22732">
                  <c:v>-1.12087E-2</c:v>
                </c:pt>
                <c:pt idx="22733">
                  <c:v>-1.18306E-2</c:v>
                </c:pt>
                <c:pt idx="22734">
                  <c:v>-1.24154E-2</c:v>
                </c:pt>
                <c:pt idx="22735">
                  <c:v>-1.29619E-2</c:v>
                </c:pt>
                <c:pt idx="22736">
                  <c:v>-1.3469E-2</c:v>
                </c:pt>
                <c:pt idx="22737">
                  <c:v>-1.3935299999999999E-2</c:v>
                </c:pt>
                <c:pt idx="22738">
                  <c:v>-1.43608E-2</c:v>
                </c:pt>
                <c:pt idx="22739">
                  <c:v>-1.4745899999999999E-2</c:v>
                </c:pt>
                <c:pt idx="22740">
                  <c:v>-1.5091E-2</c:v>
                </c:pt>
                <c:pt idx="22741">
                  <c:v>-1.5395900000000001E-2</c:v>
                </c:pt>
                <c:pt idx="22742">
                  <c:v>-1.56606E-2</c:v>
                </c:pt>
                <c:pt idx="22743">
                  <c:v>-1.58855E-2</c:v>
                </c:pt>
                <c:pt idx="22744">
                  <c:v>-1.6071599999999998E-2</c:v>
                </c:pt>
                <c:pt idx="22745">
                  <c:v>-1.6219600000000001E-2</c:v>
                </c:pt>
                <c:pt idx="22746">
                  <c:v>-1.6329900000000001E-2</c:v>
                </c:pt>
                <c:pt idx="22747">
                  <c:v>-1.6403399999999999E-2</c:v>
                </c:pt>
                <c:pt idx="22748">
                  <c:v>-1.6441299999999999E-2</c:v>
                </c:pt>
                <c:pt idx="22749">
                  <c:v>-1.6445499999999998E-2</c:v>
                </c:pt>
                <c:pt idx="22750">
                  <c:v>-1.64183E-2</c:v>
                </c:pt>
                <c:pt idx="22751">
                  <c:v>-1.6361299999999999E-2</c:v>
                </c:pt>
                <c:pt idx="22752">
                  <c:v>-1.62747E-2</c:v>
                </c:pt>
                <c:pt idx="22753">
                  <c:v>-1.6159E-2</c:v>
                </c:pt>
                <c:pt idx="22754">
                  <c:v>-1.6014799999999999E-2</c:v>
                </c:pt>
                <c:pt idx="22755">
                  <c:v>-1.5843200000000002E-2</c:v>
                </c:pt>
                <c:pt idx="22756">
                  <c:v>-1.56454E-2</c:v>
                </c:pt>
                <c:pt idx="22757">
                  <c:v>-1.54223E-2</c:v>
                </c:pt>
                <c:pt idx="22758">
                  <c:v>-1.51737E-2</c:v>
                </c:pt>
                <c:pt idx="22759">
                  <c:v>-1.49011E-2</c:v>
                </c:pt>
                <c:pt idx="22760">
                  <c:v>-1.46071E-2</c:v>
                </c:pt>
                <c:pt idx="22761">
                  <c:v>-1.4294400000000001E-2</c:v>
                </c:pt>
                <c:pt idx="22762">
                  <c:v>-1.3965E-2</c:v>
                </c:pt>
                <c:pt idx="22763">
                  <c:v>-1.3619900000000001E-2</c:v>
                </c:pt>
                <c:pt idx="22764">
                  <c:v>-1.32607E-2</c:v>
                </c:pt>
                <c:pt idx="22765">
                  <c:v>-1.2888699999999999E-2</c:v>
                </c:pt>
                <c:pt idx="22766">
                  <c:v>-1.25054E-2</c:v>
                </c:pt>
                <c:pt idx="22767">
                  <c:v>-1.21117E-2</c:v>
                </c:pt>
                <c:pt idx="22768">
                  <c:v>-1.1709199999999999E-2</c:v>
                </c:pt>
                <c:pt idx="22769">
                  <c:v>-1.13001E-2</c:v>
                </c:pt>
                <c:pt idx="22770">
                  <c:v>-1.08875E-2</c:v>
                </c:pt>
                <c:pt idx="22771">
                  <c:v>-1.0474300000000001E-2</c:v>
                </c:pt>
                <c:pt idx="22772">
                  <c:v>-1.00626E-2</c:v>
                </c:pt>
                <c:pt idx="22773" formatCode="0.00E+00">
                  <c:v>-9.6539399999999997E-3</c:v>
                </c:pt>
                <c:pt idx="22774" formatCode="0.00E+00">
                  <c:v>-9.24992E-3</c:v>
                </c:pt>
                <c:pt idx="22775" formatCode="0.00E+00">
                  <c:v>-8.8522300000000009E-3</c:v>
                </c:pt>
                <c:pt idx="22776" formatCode="0.00E+00">
                  <c:v>-8.4622099999999995E-3</c:v>
                </c:pt>
                <c:pt idx="22777" formatCode="0.00E+00">
                  <c:v>-8.0810799999999992E-3</c:v>
                </c:pt>
                <c:pt idx="22778" formatCode="0.00E+00">
                  <c:v>-7.71041E-3</c:v>
                </c:pt>
                <c:pt idx="22779" formatCode="0.00E+00">
                  <c:v>-7.3521300000000001E-3</c:v>
                </c:pt>
                <c:pt idx="22780" formatCode="0.00E+00">
                  <c:v>-7.0078800000000002E-3</c:v>
                </c:pt>
                <c:pt idx="22781" formatCode="0.00E+00">
                  <c:v>-6.6786399999999996E-3</c:v>
                </c:pt>
                <c:pt idx="22782" formatCode="0.00E+00">
                  <c:v>-6.3651000000000003E-3</c:v>
                </c:pt>
                <c:pt idx="22783" formatCode="0.00E+00">
                  <c:v>-6.06808E-3</c:v>
                </c:pt>
                <c:pt idx="22784" formatCode="0.00E+00">
                  <c:v>-5.7891599999999998E-3</c:v>
                </c:pt>
                <c:pt idx="22785" formatCode="0.00E+00">
                  <c:v>-5.5305299999999996E-3</c:v>
                </c:pt>
                <c:pt idx="22786" formatCode="0.00E+00">
                  <c:v>-5.2943299999999999E-3</c:v>
                </c:pt>
                <c:pt idx="22787" formatCode="0.00E+00">
                  <c:v>-5.0821800000000004E-3</c:v>
                </c:pt>
                <c:pt idx="22788" formatCode="0.00E+00">
                  <c:v>-4.8954200000000002E-3</c:v>
                </c:pt>
                <c:pt idx="22789" formatCode="0.00E+00">
                  <c:v>-4.7355599999999998E-3</c:v>
                </c:pt>
                <c:pt idx="22790" formatCode="0.00E+00">
                  <c:v>-4.6037400000000003E-3</c:v>
                </c:pt>
                <c:pt idx="22791" formatCode="0.00E+00">
                  <c:v>-4.5003600000000001E-3</c:v>
                </c:pt>
                <c:pt idx="22792" formatCode="0.00E+00">
                  <c:v>-4.4262499999999996E-3</c:v>
                </c:pt>
                <c:pt idx="22793" formatCode="0.00E+00">
                  <c:v>-4.3832000000000003E-3</c:v>
                </c:pt>
                <c:pt idx="22794" formatCode="0.00E+00">
                  <c:v>-4.3731799999999999E-3</c:v>
                </c:pt>
                <c:pt idx="22795" formatCode="0.00E+00">
                  <c:v>-4.3970299999999997E-3</c:v>
                </c:pt>
                <c:pt idx="22796" formatCode="0.00E+00">
                  <c:v>-4.4544399999999996E-3</c:v>
                </c:pt>
                <c:pt idx="22797" formatCode="0.00E+00">
                  <c:v>-4.5450000000000004E-3</c:v>
                </c:pt>
                <c:pt idx="22798" formatCode="0.00E+00">
                  <c:v>-4.6686799999999997E-3</c:v>
                </c:pt>
                <c:pt idx="22799" formatCode="0.00E+00">
                  <c:v>-4.82548E-3</c:v>
                </c:pt>
                <c:pt idx="22800" formatCode="0.00E+00">
                  <c:v>-5.0154800000000001E-3</c:v>
                </c:pt>
                <c:pt idx="22801" formatCode="0.00E+00">
                  <c:v>-5.2390500000000003E-3</c:v>
                </c:pt>
                <c:pt idx="22802" formatCode="0.00E+00">
                  <c:v>-5.4959700000000002E-3</c:v>
                </c:pt>
                <c:pt idx="22803" formatCode="0.00E+00">
                  <c:v>-5.78504E-3</c:v>
                </c:pt>
                <c:pt idx="22804" formatCode="0.00E+00">
                  <c:v>-6.1054999999999998E-3</c:v>
                </c:pt>
                <c:pt idx="22805" formatCode="0.00E+00">
                  <c:v>-6.4576299999999998E-3</c:v>
                </c:pt>
                <c:pt idx="22806" formatCode="0.00E+00">
                  <c:v>-6.84156E-3</c:v>
                </c:pt>
                <c:pt idx="22807" formatCode="0.00E+00">
                  <c:v>-7.2566699999999998E-3</c:v>
                </c:pt>
                <c:pt idx="22808" formatCode="0.00E+00">
                  <c:v>-7.7019599999999999E-3</c:v>
                </c:pt>
                <c:pt idx="22809" formatCode="0.00E+00">
                  <c:v>-8.1763900000000004E-3</c:v>
                </c:pt>
                <c:pt idx="22810" formatCode="0.00E+00">
                  <c:v>-8.6796100000000008E-3</c:v>
                </c:pt>
                <c:pt idx="22811" formatCode="0.00E+00">
                  <c:v>-9.2123699999999992E-3</c:v>
                </c:pt>
                <c:pt idx="22812" formatCode="0.00E+00">
                  <c:v>-9.776E-3</c:v>
                </c:pt>
                <c:pt idx="22813">
                  <c:v>-1.0371200000000001E-2</c:v>
                </c:pt>
                <c:pt idx="22814">
                  <c:v>-1.0997099999999999E-2</c:v>
                </c:pt>
                <c:pt idx="22815">
                  <c:v>-1.1651699999999999E-2</c:v>
                </c:pt>
                <c:pt idx="22816">
                  <c:v>-1.2334100000000001E-2</c:v>
                </c:pt>
                <c:pt idx="22817">
                  <c:v>-1.3043600000000001E-2</c:v>
                </c:pt>
                <c:pt idx="22818">
                  <c:v>-1.3778800000000001E-2</c:v>
                </c:pt>
                <c:pt idx="22819">
                  <c:v>-1.4537400000000001E-2</c:v>
                </c:pt>
                <c:pt idx="22820">
                  <c:v>-1.5317900000000001E-2</c:v>
                </c:pt>
                <c:pt idx="22821">
                  <c:v>-1.61199E-2</c:v>
                </c:pt>
                <c:pt idx="22822">
                  <c:v>-1.6943400000000001E-2</c:v>
                </c:pt>
                <c:pt idx="22823">
                  <c:v>-1.7787600000000001E-2</c:v>
                </c:pt>
                <c:pt idx="22824">
                  <c:v>-1.8650900000000002E-2</c:v>
                </c:pt>
                <c:pt idx="22825">
                  <c:v>-1.9531300000000001E-2</c:v>
                </c:pt>
                <c:pt idx="22826">
                  <c:v>-2.0427299999999999E-2</c:v>
                </c:pt>
                <c:pt idx="22827">
                  <c:v>-2.1337200000000001E-2</c:v>
                </c:pt>
                <c:pt idx="22828">
                  <c:v>-2.2259399999999999E-2</c:v>
                </c:pt>
                <c:pt idx="22829">
                  <c:v>-2.3191699999999999E-2</c:v>
                </c:pt>
                <c:pt idx="22830">
                  <c:v>-2.4132299999999999E-2</c:v>
                </c:pt>
                <c:pt idx="22831">
                  <c:v>-2.5079899999999999E-2</c:v>
                </c:pt>
                <c:pt idx="22832">
                  <c:v>-2.6033500000000001E-2</c:v>
                </c:pt>
                <c:pt idx="22833">
                  <c:v>-2.69924E-2</c:v>
                </c:pt>
                <c:pt idx="22834">
                  <c:v>-2.79557E-2</c:v>
                </c:pt>
                <c:pt idx="22835">
                  <c:v>-2.8922099999999999E-2</c:v>
                </c:pt>
                <c:pt idx="22836">
                  <c:v>-2.9889800000000001E-2</c:v>
                </c:pt>
                <c:pt idx="22837">
                  <c:v>-3.0856499999999999E-2</c:v>
                </c:pt>
                <c:pt idx="22838">
                  <c:v>-3.1820300000000003E-2</c:v>
                </c:pt>
                <c:pt idx="22839">
                  <c:v>-3.2779299999999997E-2</c:v>
                </c:pt>
                <c:pt idx="22840">
                  <c:v>-3.3730900000000001E-2</c:v>
                </c:pt>
                <c:pt idx="22841">
                  <c:v>-3.46729E-2</c:v>
                </c:pt>
                <c:pt idx="22842">
                  <c:v>-3.56034E-2</c:v>
                </c:pt>
                <c:pt idx="22843">
                  <c:v>-3.6520799999999999E-2</c:v>
                </c:pt>
                <c:pt idx="22844">
                  <c:v>-3.7422900000000002E-2</c:v>
                </c:pt>
                <c:pt idx="22845">
                  <c:v>-3.8307599999999997E-2</c:v>
                </c:pt>
                <c:pt idx="22846">
                  <c:v>-3.9172999999999999E-2</c:v>
                </c:pt>
                <c:pt idx="22847">
                  <c:v>-4.0017799999999999E-2</c:v>
                </c:pt>
                <c:pt idx="22848">
                  <c:v>-4.0841599999999999E-2</c:v>
                </c:pt>
                <c:pt idx="22849">
                  <c:v>-4.1643199999999998E-2</c:v>
                </c:pt>
                <c:pt idx="22850">
                  <c:v>-4.2421300000000002E-2</c:v>
                </c:pt>
                <c:pt idx="22851">
                  <c:v>-4.3173799999999998E-2</c:v>
                </c:pt>
                <c:pt idx="22852">
                  <c:v>-4.3899000000000001E-2</c:v>
                </c:pt>
                <c:pt idx="22853">
                  <c:v>-4.4595099999999999E-2</c:v>
                </c:pt>
                <c:pt idx="22854">
                  <c:v>-4.5260000000000002E-2</c:v>
                </c:pt>
                <c:pt idx="22855">
                  <c:v>-4.5891599999999998E-2</c:v>
                </c:pt>
                <c:pt idx="22856">
                  <c:v>-4.6489299999999997E-2</c:v>
                </c:pt>
                <c:pt idx="22857">
                  <c:v>-4.70526E-2</c:v>
                </c:pt>
                <c:pt idx="22858">
                  <c:v>-4.7579700000000003E-2</c:v>
                </c:pt>
                <c:pt idx="22859">
                  <c:v>-4.8068199999999998E-2</c:v>
                </c:pt>
                <c:pt idx="22860">
                  <c:v>-4.8516400000000001E-2</c:v>
                </c:pt>
                <c:pt idx="22861">
                  <c:v>-4.8922899999999998E-2</c:v>
                </c:pt>
                <c:pt idx="22862">
                  <c:v>-4.9286799999999999E-2</c:v>
                </c:pt>
                <c:pt idx="22863">
                  <c:v>-4.9606999999999998E-2</c:v>
                </c:pt>
                <c:pt idx="22864">
                  <c:v>-4.9882500000000003E-2</c:v>
                </c:pt>
                <c:pt idx="22865">
                  <c:v>-5.0111599999999999E-2</c:v>
                </c:pt>
                <c:pt idx="22866">
                  <c:v>-5.0292999999999997E-2</c:v>
                </c:pt>
                <c:pt idx="22867">
                  <c:v>-5.0425900000000003E-2</c:v>
                </c:pt>
                <c:pt idx="22868">
                  <c:v>-5.05088E-2</c:v>
                </c:pt>
                <c:pt idx="22869">
                  <c:v>-5.0540000000000002E-2</c:v>
                </c:pt>
                <c:pt idx="22870">
                  <c:v>-5.0517899999999998E-2</c:v>
                </c:pt>
                <c:pt idx="22871">
                  <c:v>-5.0440699999999998E-2</c:v>
                </c:pt>
                <c:pt idx="22872">
                  <c:v>-5.0307299999999999E-2</c:v>
                </c:pt>
                <c:pt idx="22873">
                  <c:v>-5.01179E-2</c:v>
                </c:pt>
                <c:pt idx="22874">
                  <c:v>-4.9873800000000003E-2</c:v>
                </c:pt>
                <c:pt idx="22875">
                  <c:v>-4.9575599999999997E-2</c:v>
                </c:pt>
                <c:pt idx="22876">
                  <c:v>-4.9223799999999998E-2</c:v>
                </c:pt>
                <c:pt idx="22877">
                  <c:v>-4.8818300000000002E-2</c:v>
                </c:pt>
                <c:pt idx="22878">
                  <c:v>-4.8358400000000003E-2</c:v>
                </c:pt>
                <c:pt idx="22879">
                  <c:v>-4.7843900000000002E-2</c:v>
                </c:pt>
                <c:pt idx="22880">
                  <c:v>-4.7274700000000003E-2</c:v>
                </c:pt>
                <c:pt idx="22881">
                  <c:v>-4.6651900000000003E-2</c:v>
                </c:pt>
                <c:pt idx="22882">
                  <c:v>-4.5975799999999997E-2</c:v>
                </c:pt>
                <c:pt idx="22883">
                  <c:v>-4.52469E-2</c:v>
                </c:pt>
                <c:pt idx="22884">
                  <c:v>-4.4465600000000001E-2</c:v>
                </c:pt>
                <c:pt idx="22885">
                  <c:v>-4.3632400000000002E-2</c:v>
                </c:pt>
                <c:pt idx="22886">
                  <c:v>-4.2747300000000002E-2</c:v>
                </c:pt>
                <c:pt idx="22887">
                  <c:v>-4.1809499999999999E-2</c:v>
                </c:pt>
                <c:pt idx="22888">
                  <c:v>-4.0818899999999998E-2</c:v>
                </c:pt>
                <c:pt idx="22889">
                  <c:v>-3.9776199999999998E-2</c:v>
                </c:pt>
                <c:pt idx="22890">
                  <c:v>-3.8682899999999999E-2</c:v>
                </c:pt>
                <c:pt idx="22891">
                  <c:v>-3.7540400000000002E-2</c:v>
                </c:pt>
                <c:pt idx="22892">
                  <c:v>-3.6349300000000001E-2</c:v>
                </c:pt>
                <c:pt idx="22893">
                  <c:v>-3.5110200000000001E-2</c:v>
                </c:pt>
                <c:pt idx="22894">
                  <c:v>-3.3822900000000003E-2</c:v>
                </c:pt>
                <c:pt idx="22895">
                  <c:v>-3.2487700000000001E-2</c:v>
                </c:pt>
                <c:pt idx="22896">
                  <c:v>-3.1107800000000001E-2</c:v>
                </c:pt>
                <c:pt idx="22897">
                  <c:v>-2.9688099999999999E-2</c:v>
                </c:pt>
                <c:pt idx="22898">
                  <c:v>-2.8231099999999999E-2</c:v>
                </c:pt>
                <c:pt idx="22899">
                  <c:v>-2.6738000000000001E-2</c:v>
                </c:pt>
                <c:pt idx="22900">
                  <c:v>-2.52105E-2</c:v>
                </c:pt>
                <c:pt idx="22901">
                  <c:v>-2.3651200000000001E-2</c:v>
                </c:pt>
                <c:pt idx="22902">
                  <c:v>-2.2061799999999999E-2</c:v>
                </c:pt>
                <c:pt idx="22903">
                  <c:v>-2.0443599999999999E-2</c:v>
                </c:pt>
                <c:pt idx="22904">
                  <c:v>-1.87984E-2</c:v>
                </c:pt>
                <c:pt idx="22905">
                  <c:v>-1.71287E-2</c:v>
                </c:pt>
                <c:pt idx="22906">
                  <c:v>-1.5437299999999999E-2</c:v>
                </c:pt>
                <c:pt idx="22907">
                  <c:v>-1.3726500000000001E-2</c:v>
                </c:pt>
                <c:pt idx="22908">
                  <c:v>-1.1998099999999999E-2</c:v>
                </c:pt>
                <c:pt idx="22909">
                  <c:v>-1.0254299999999999E-2</c:v>
                </c:pt>
                <c:pt idx="22910" formatCode="0.00E+00">
                  <c:v>-8.4977799999999999E-3</c:v>
                </c:pt>
                <c:pt idx="22911" formatCode="0.00E+00">
                  <c:v>-6.7312400000000003E-3</c:v>
                </c:pt>
                <c:pt idx="22912" formatCode="0.00E+00">
                  <c:v>-4.9569499999999999E-3</c:v>
                </c:pt>
                <c:pt idx="22913" formatCode="0.00E+00">
                  <c:v>-3.1775100000000001E-3</c:v>
                </c:pt>
                <c:pt idx="22914" formatCode="0.00E+00">
                  <c:v>-1.3959E-3</c:v>
                </c:pt>
                <c:pt idx="22915" formatCode="0.00E+00">
                  <c:v>3.85039E-4</c:v>
                </c:pt>
                <c:pt idx="22916" formatCode="0.00E+00">
                  <c:v>2.16337E-3</c:v>
                </c:pt>
                <c:pt idx="22917" formatCode="0.00E+00">
                  <c:v>3.9380800000000001E-3</c:v>
                </c:pt>
                <c:pt idx="22918" formatCode="0.00E+00">
                  <c:v>5.70792E-3</c:v>
                </c:pt>
                <c:pt idx="22919" formatCode="0.00E+00">
                  <c:v>7.4705700000000002E-3</c:v>
                </c:pt>
                <c:pt idx="22920" formatCode="0.00E+00">
                  <c:v>9.2234699999999992E-3</c:v>
                </c:pt>
                <c:pt idx="22921">
                  <c:v>1.09645E-2</c:v>
                </c:pt>
                <c:pt idx="22922">
                  <c:v>1.26917E-2</c:v>
                </c:pt>
                <c:pt idx="22923">
                  <c:v>1.44023E-2</c:v>
                </c:pt>
                <c:pt idx="22924">
                  <c:v>1.60935E-2</c:v>
                </c:pt>
                <c:pt idx="22925">
                  <c:v>1.7762199999999999E-2</c:v>
                </c:pt>
                <c:pt idx="22926">
                  <c:v>1.94059E-2</c:v>
                </c:pt>
                <c:pt idx="22927">
                  <c:v>2.1022099999999998E-2</c:v>
                </c:pt>
                <c:pt idx="22928">
                  <c:v>2.2607800000000001E-2</c:v>
                </c:pt>
                <c:pt idx="22929">
                  <c:v>2.41601E-2</c:v>
                </c:pt>
                <c:pt idx="22930">
                  <c:v>2.56768E-2</c:v>
                </c:pt>
                <c:pt idx="22931">
                  <c:v>2.7156699999999999E-2</c:v>
                </c:pt>
                <c:pt idx="22932">
                  <c:v>2.8598800000000001E-2</c:v>
                </c:pt>
                <c:pt idx="22933">
                  <c:v>3.0001300000000002E-2</c:v>
                </c:pt>
                <c:pt idx="22934">
                  <c:v>3.1361800000000002E-2</c:v>
                </c:pt>
                <c:pt idx="22935">
                  <c:v>3.2677999999999999E-2</c:v>
                </c:pt>
                <c:pt idx="22936">
                  <c:v>3.39478E-2</c:v>
                </c:pt>
                <c:pt idx="22937">
                  <c:v>3.5169499999999999E-2</c:v>
                </c:pt>
                <c:pt idx="22938">
                  <c:v>3.6341600000000002E-2</c:v>
                </c:pt>
                <c:pt idx="22939">
                  <c:v>3.7461899999999999E-2</c:v>
                </c:pt>
                <c:pt idx="22940">
                  <c:v>3.8528699999999999E-2</c:v>
                </c:pt>
                <c:pt idx="22941">
                  <c:v>3.9540899999999997E-2</c:v>
                </c:pt>
                <c:pt idx="22942">
                  <c:v>4.0496900000000002E-2</c:v>
                </c:pt>
                <c:pt idx="22943">
                  <c:v>4.1394599999999997E-2</c:v>
                </c:pt>
                <c:pt idx="22944">
                  <c:v>4.2232199999999998E-2</c:v>
                </c:pt>
                <c:pt idx="22945">
                  <c:v>4.3008900000000003E-2</c:v>
                </c:pt>
                <c:pt idx="22946">
                  <c:v>4.3724199999999998E-2</c:v>
                </c:pt>
                <c:pt idx="22947">
                  <c:v>4.4377300000000001E-2</c:v>
                </c:pt>
                <c:pt idx="22948">
                  <c:v>4.4967399999999998E-2</c:v>
                </c:pt>
                <c:pt idx="22949">
                  <c:v>4.54945E-2</c:v>
                </c:pt>
                <c:pt idx="22950">
                  <c:v>4.5958600000000002E-2</c:v>
                </c:pt>
                <c:pt idx="22951">
                  <c:v>4.63591E-2</c:v>
                </c:pt>
                <c:pt idx="22952">
                  <c:v>4.6695100000000003E-2</c:v>
                </c:pt>
                <c:pt idx="22953">
                  <c:v>4.6965300000000001E-2</c:v>
                </c:pt>
                <c:pt idx="22954">
                  <c:v>4.7169599999999999E-2</c:v>
                </c:pt>
                <c:pt idx="22955">
                  <c:v>4.7309200000000003E-2</c:v>
                </c:pt>
                <c:pt idx="22956">
                  <c:v>4.7385900000000002E-2</c:v>
                </c:pt>
                <c:pt idx="22957">
                  <c:v>4.7402199999999999E-2</c:v>
                </c:pt>
                <c:pt idx="22958">
                  <c:v>4.73588E-2</c:v>
                </c:pt>
                <c:pt idx="22959">
                  <c:v>4.7253499999999997E-2</c:v>
                </c:pt>
                <c:pt idx="22960">
                  <c:v>4.7084000000000001E-2</c:v>
                </c:pt>
                <c:pt idx="22961">
                  <c:v>4.6850599999999999E-2</c:v>
                </c:pt>
                <c:pt idx="22962">
                  <c:v>4.6553700000000003E-2</c:v>
                </c:pt>
                <c:pt idx="22963">
                  <c:v>4.6193499999999998E-2</c:v>
                </c:pt>
                <c:pt idx="22964">
                  <c:v>4.5770499999999999E-2</c:v>
                </c:pt>
                <c:pt idx="22965">
                  <c:v>4.5286399999999997E-2</c:v>
                </c:pt>
                <c:pt idx="22966">
                  <c:v>4.4742499999999998E-2</c:v>
                </c:pt>
                <c:pt idx="22967">
                  <c:v>4.4139600000000001E-2</c:v>
                </c:pt>
                <c:pt idx="22968">
                  <c:v>4.3478000000000003E-2</c:v>
                </c:pt>
                <c:pt idx="22969">
                  <c:v>4.2758499999999998E-2</c:v>
                </c:pt>
                <c:pt idx="22970">
                  <c:v>4.1981900000000003E-2</c:v>
                </c:pt>
                <c:pt idx="22971">
                  <c:v>4.1149400000000003E-2</c:v>
                </c:pt>
                <c:pt idx="22972">
                  <c:v>4.0262399999999997E-2</c:v>
                </c:pt>
                <c:pt idx="22973">
                  <c:v>3.9322299999999998E-2</c:v>
                </c:pt>
                <c:pt idx="22974">
                  <c:v>3.8331299999999999E-2</c:v>
                </c:pt>
                <c:pt idx="22975">
                  <c:v>3.7291299999999999E-2</c:v>
                </c:pt>
                <c:pt idx="22976">
                  <c:v>3.6203800000000001E-2</c:v>
                </c:pt>
                <c:pt idx="22977">
                  <c:v>3.5069999999999997E-2</c:v>
                </c:pt>
                <c:pt idx="22978">
                  <c:v>3.3891600000000001E-2</c:v>
                </c:pt>
                <c:pt idx="22979">
                  <c:v>3.2670600000000001E-2</c:v>
                </c:pt>
                <c:pt idx="22980">
                  <c:v>3.1408899999999997E-2</c:v>
                </c:pt>
                <c:pt idx="22981">
                  <c:v>3.01085E-2</c:v>
                </c:pt>
                <c:pt idx="22982">
                  <c:v>2.8772300000000001E-2</c:v>
                </c:pt>
                <c:pt idx="22983">
                  <c:v>2.7402900000000001E-2</c:v>
                </c:pt>
                <c:pt idx="22984">
                  <c:v>2.6002000000000001E-2</c:v>
                </c:pt>
                <c:pt idx="22985">
                  <c:v>2.45709E-2</c:v>
                </c:pt>
                <c:pt idx="22986">
                  <c:v>2.3111699999999999E-2</c:v>
                </c:pt>
                <c:pt idx="22987">
                  <c:v>2.1626300000000001E-2</c:v>
                </c:pt>
                <c:pt idx="22988">
                  <c:v>2.0116700000000001E-2</c:v>
                </c:pt>
                <c:pt idx="22989">
                  <c:v>1.85851E-2</c:v>
                </c:pt>
                <c:pt idx="22990">
                  <c:v>1.7033300000000001E-2</c:v>
                </c:pt>
                <c:pt idx="22991">
                  <c:v>1.54637E-2</c:v>
                </c:pt>
                <c:pt idx="22992">
                  <c:v>1.3878700000000001E-2</c:v>
                </c:pt>
                <c:pt idx="22993">
                  <c:v>1.2280299999999999E-2</c:v>
                </c:pt>
                <c:pt idx="22994">
                  <c:v>1.0671E-2</c:v>
                </c:pt>
                <c:pt idx="22995" formatCode="0.00E+00">
                  <c:v>9.0526600000000006E-3</c:v>
                </c:pt>
                <c:pt idx="22996" formatCode="0.00E+00">
                  <c:v>7.4272499999999998E-3</c:v>
                </c:pt>
                <c:pt idx="22997" formatCode="0.00E+00">
                  <c:v>5.7971400000000001E-3</c:v>
                </c:pt>
                <c:pt idx="22998" formatCode="0.00E+00">
                  <c:v>4.1652599999999996E-3</c:v>
                </c:pt>
                <c:pt idx="22999" formatCode="0.00E+00">
                  <c:v>2.53441E-3</c:v>
                </c:pt>
                <c:pt idx="23000" formatCode="0.00E+00">
                  <c:v>9.0664499999999998E-4</c:v>
                </c:pt>
                <c:pt idx="23001" formatCode="0.00E+00">
                  <c:v>-7.1633999999999999E-4</c:v>
                </c:pt>
                <c:pt idx="23002" formatCode="0.00E+00">
                  <c:v>-2.33256E-3</c:v>
                </c:pt>
                <c:pt idx="23003" formatCode="0.00E+00">
                  <c:v>-3.9399300000000003E-3</c:v>
                </c:pt>
                <c:pt idx="23004" formatCode="0.00E+00">
                  <c:v>-5.5363599999999997E-3</c:v>
                </c:pt>
                <c:pt idx="23005" formatCode="0.00E+00">
                  <c:v>-7.1196599999999999E-3</c:v>
                </c:pt>
                <c:pt idx="23006" formatCode="0.00E+00">
                  <c:v>-8.6876499999999999E-3</c:v>
                </c:pt>
                <c:pt idx="23007">
                  <c:v>-1.0238300000000001E-2</c:v>
                </c:pt>
                <c:pt idx="23008">
                  <c:v>-1.1769699999999999E-2</c:v>
                </c:pt>
                <c:pt idx="23009">
                  <c:v>-1.32798E-2</c:v>
                </c:pt>
                <c:pt idx="23010">
                  <c:v>-1.47666E-2</c:v>
                </c:pt>
                <c:pt idx="23011">
                  <c:v>-1.6228099999999999E-2</c:v>
                </c:pt>
                <c:pt idx="23012">
                  <c:v>-1.7662299999999999E-2</c:v>
                </c:pt>
                <c:pt idx="23013">
                  <c:v>-1.9067299999999999E-2</c:v>
                </c:pt>
                <c:pt idx="23014">
                  <c:v>-2.0441999999999998E-2</c:v>
                </c:pt>
                <c:pt idx="23015">
                  <c:v>-2.1784899999999999E-2</c:v>
                </c:pt>
                <c:pt idx="23016">
                  <c:v>-2.3094300000000002E-2</c:v>
                </c:pt>
                <c:pt idx="23017">
                  <c:v>-2.4368299999999999E-2</c:v>
                </c:pt>
                <c:pt idx="23018">
                  <c:v>-2.5605300000000001E-2</c:v>
                </c:pt>
                <c:pt idx="23019">
                  <c:v>-2.68043E-2</c:v>
                </c:pt>
                <c:pt idx="23020">
                  <c:v>-2.79639E-2</c:v>
                </c:pt>
                <c:pt idx="23021">
                  <c:v>-2.90827E-2</c:v>
                </c:pt>
                <c:pt idx="23022">
                  <c:v>-3.01593E-2</c:v>
                </c:pt>
                <c:pt idx="23023">
                  <c:v>-3.11922E-2</c:v>
                </c:pt>
                <c:pt idx="23024">
                  <c:v>-3.21807E-2</c:v>
                </c:pt>
                <c:pt idx="23025">
                  <c:v>-3.3124099999999997E-2</c:v>
                </c:pt>
                <c:pt idx="23026">
                  <c:v>-3.4020799999999997E-2</c:v>
                </c:pt>
                <c:pt idx="23027">
                  <c:v>-3.4868900000000001E-2</c:v>
                </c:pt>
                <c:pt idx="23028">
                  <c:v>-3.5667200000000003E-2</c:v>
                </c:pt>
                <c:pt idx="23029">
                  <c:v>-3.6415299999999998E-2</c:v>
                </c:pt>
                <c:pt idx="23030">
                  <c:v>-3.7114000000000001E-2</c:v>
                </c:pt>
                <c:pt idx="23031">
                  <c:v>-3.7763400000000003E-2</c:v>
                </c:pt>
                <c:pt idx="23032">
                  <c:v>-3.8363099999999997E-2</c:v>
                </c:pt>
                <c:pt idx="23033">
                  <c:v>-3.8911899999999999E-2</c:v>
                </c:pt>
                <c:pt idx="23034">
                  <c:v>-3.9409100000000002E-2</c:v>
                </c:pt>
                <c:pt idx="23035">
                  <c:v>-3.9854800000000003E-2</c:v>
                </c:pt>
                <c:pt idx="23036">
                  <c:v>-4.0248800000000001E-2</c:v>
                </c:pt>
                <c:pt idx="23037">
                  <c:v>-4.0591099999999998E-2</c:v>
                </c:pt>
                <c:pt idx="23038">
                  <c:v>-4.0881599999999997E-2</c:v>
                </c:pt>
                <c:pt idx="23039">
                  <c:v>-4.1121199999999997E-2</c:v>
                </c:pt>
                <c:pt idx="23040">
                  <c:v>-4.1310600000000003E-2</c:v>
                </c:pt>
                <c:pt idx="23041">
                  <c:v>-4.1450300000000002E-2</c:v>
                </c:pt>
                <c:pt idx="23042">
                  <c:v>-4.1540199999999999E-2</c:v>
                </c:pt>
                <c:pt idx="23043">
                  <c:v>-4.1580300000000001E-2</c:v>
                </c:pt>
                <c:pt idx="23044">
                  <c:v>-4.1570799999999998E-2</c:v>
                </c:pt>
                <c:pt idx="23045">
                  <c:v>-4.1512199999999999E-2</c:v>
                </c:pt>
                <c:pt idx="23046">
                  <c:v>-4.1404900000000001E-2</c:v>
                </c:pt>
                <c:pt idx="23047">
                  <c:v>-4.1249800000000003E-2</c:v>
                </c:pt>
                <c:pt idx="23048">
                  <c:v>-4.1047699999999999E-2</c:v>
                </c:pt>
                <c:pt idx="23049">
                  <c:v>-4.0799299999999997E-2</c:v>
                </c:pt>
                <c:pt idx="23050">
                  <c:v>-4.0505800000000002E-2</c:v>
                </c:pt>
                <c:pt idx="23051">
                  <c:v>-4.0168500000000003E-2</c:v>
                </c:pt>
                <c:pt idx="23052">
                  <c:v>-3.9788900000000002E-2</c:v>
                </c:pt>
                <c:pt idx="23053">
                  <c:v>-3.9367600000000003E-2</c:v>
                </c:pt>
                <c:pt idx="23054">
                  <c:v>-3.8905599999999999E-2</c:v>
                </c:pt>
                <c:pt idx="23055">
                  <c:v>-3.8404500000000001E-2</c:v>
                </c:pt>
                <c:pt idx="23056">
                  <c:v>-3.78661E-2</c:v>
                </c:pt>
                <c:pt idx="23057">
                  <c:v>-3.7292100000000002E-2</c:v>
                </c:pt>
                <c:pt idx="23058">
                  <c:v>-3.6684099999999997E-2</c:v>
                </c:pt>
                <c:pt idx="23059">
                  <c:v>-3.6043499999999999E-2</c:v>
                </c:pt>
                <c:pt idx="23060">
                  <c:v>-3.53715E-2</c:v>
                </c:pt>
                <c:pt idx="23061">
                  <c:v>-3.4669199999999997E-2</c:v>
                </c:pt>
                <c:pt idx="23062">
                  <c:v>-3.3937799999999997E-2</c:v>
                </c:pt>
                <c:pt idx="23063">
                  <c:v>-3.3179E-2</c:v>
                </c:pt>
                <c:pt idx="23064">
                  <c:v>-3.2394800000000001E-2</c:v>
                </c:pt>
                <c:pt idx="23065">
                  <c:v>-3.1586900000000001E-2</c:v>
                </c:pt>
                <c:pt idx="23066">
                  <c:v>-3.07563E-2</c:v>
                </c:pt>
                <c:pt idx="23067">
                  <c:v>-2.9904099999999999E-2</c:v>
                </c:pt>
                <c:pt idx="23068">
                  <c:v>-2.9032100000000002E-2</c:v>
                </c:pt>
                <c:pt idx="23069">
                  <c:v>-2.8143000000000001E-2</c:v>
                </c:pt>
                <c:pt idx="23070">
                  <c:v>-2.7239300000000001E-2</c:v>
                </c:pt>
                <c:pt idx="23071">
                  <c:v>-2.6322399999999999E-2</c:v>
                </c:pt>
                <c:pt idx="23072">
                  <c:v>-2.5393499999999999E-2</c:v>
                </c:pt>
                <c:pt idx="23073">
                  <c:v>-2.4454400000000001E-2</c:v>
                </c:pt>
                <c:pt idx="23074">
                  <c:v>-2.3506699999999998E-2</c:v>
                </c:pt>
                <c:pt idx="23075">
                  <c:v>-2.2552200000000001E-2</c:v>
                </c:pt>
                <c:pt idx="23076">
                  <c:v>-2.1592400000000001E-2</c:v>
                </c:pt>
                <c:pt idx="23077">
                  <c:v>-2.06287E-2</c:v>
                </c:pt>
                <c:pt idx="23078">
                  <c:v>-1.9662700000000002E-2</c:v>
                </c:pt>
                <c:pt idx="23079">
                  <c:v>-1.86956E-2</c:v>
                </c:pt>
                <c:pt idx="23080">
                  <c:v>-1.7729200000000001E-2</c:v>
                </c:pt>
                <c:pt idx="23081">
                  <c:v>-1.67653E-2</c:v>
                </c:pt>
                <c:pt idx="23082">
                  <c:v>-1.5805900000000001E-2</c:v>
                </c:pt>
                <c:pt idx="23083">
                  <c:v>-1.4852600000000001E-2</c:v>
                </c:pt>
                <c:pt idx="23084">
                  <c:v>-1.39075E-2</c:v>
                </c:pt>
                <c:pt idx="23085">
                  <c:v>-1.29724E-2</c:v>
                </c:pt>
                <c:pt idx="23086">
                  <c:v>-1.20485E-2</c:v>
                </c:pt>
                <c:pt idx="23087">
                  <c:v>-1.1136800000000001E-2</c:v>
                </c:pt>
                <c:pt idx="23088">
                  <c:v>-1.0238300000000001E-2</c:v>
                </c:pt>
                <c:pt idx="23089" formatCode="0.00E+00">
                  <c:v>-9.3541500000000003E-3</c:v>
                </c:pt>
                <c:pt idx="23090" formatCode="0.00E+00">
                  <c:v>-8.4858199999999998E-3</c:v>
                </c:pt>
                <c:pt idx="23091" formatCode="0.00E+00">
                  <c:v>-7.6352599999999996E-3</c:v>
                </c:pt>
                <c:pt idx="23092" formatCode="0.00E+00">
                  <c:v>-6.8041600000000001E-3</c:v>
                </c:pt>
                <c:pt idx="23093" formatCode="0.00E+00">
                  <c:v>-5.9936499999999997E-3</c:v>
                </c:pt>
                <c:pt idx="23094" formatCode="0.00E+00">
                  <c:v>-5.2045700000000004E-3</c:v>
                </c:pt>
                <c:pt idx="23095" formatCode="0.00E+00">
                  <c:v>-4.4376199999999998E-3</c:v>
                </c:pt>
                <c:pt idx="23096" formatCode="0.00E+00">
                  <c:v>-3.6935399999999999E-3</c:v>
                </c:pt>
                <c:pt idx="23097" formatCode="0.00E+00">
                  <c:v>-2.9732600000000001E-3</c:v>
                </c:pt>
                <c:pt idx="23098" formatCode="0.00E+00">
                  <c:v>-2.2779200000000001E-3</c:v>
                </c:pt>
                <c:pt idx="23099" formatCode="0.00E+00">
                  <c:v>-1.60863E-3</c:v>
                </c:pt>
                <c:pt idx="23100" formatCode="0.00E+00">
                  <c:v>-9.6620300000000001E-4</c:v>
                </c:pt>
                <c:pt idx="23101" formatCode="0.00E+00">
                  <c:v>-3.51109E-4</c:v>
                </c:pt>
                <c:pt idx="23102" formatCode="0.00E+00">
                  <c:v>2.36171E-4</c:v>
                </c:pt>
                <c:pt idx="23103" formatCode="0.00E+00">
                  <c:v>7.95033E-4</c:v>
                </c:pt>
                <c:pt idx="23104" formatCode="0.00E+00">
                  <c:v>1.32489E-3</c:v>
                </c:pt>
                <c:pt idx="23105" formatCode="0.00E+00">
                  <c:v>1.8251700000000001E-3</c:v>
                </c:pt>
                <c:pt idx="23106" formatCode="0.00E+00">
                  <c:v>2.2954300000000002E-3</c:v>
                </c:pt>
                <c:pt idx="23107" formatCode="0.00E+00">
                  <c:v>2.7357000000000002E-3</c:v>
                </c:pt>
                <c:pt idx="23108" formatCode="0.00E+00">
                  <c:v>3.1464100000000001E-3</c:v>
                </c:pt>
                <c:pt idx="23109" formatCode="0.00E+00">
                  <c:v>3.5276600000000002E-3</c:v>
                </c:pt>
                <c:pt idx="23110" formatCode="0.00E+00">
                  <c:v>3.8787499999999998E-3</c:v>
                </c:pt>
                <c:pt idx="23111" formatCode="0.00E+00">
                  <c:v>4.1991499999999996E-3</c:v>
                </c:pt>
                <c:pt idx="23112" formatCode="0.00E+00">
                  <c:v>4.4892899999999999E-3</c:v>
                </c:pt>
                <c:pt idx="23113" formatCode="0.00E+00">
                  <c:v>4.7498699999999998E-3</c:v>
                </c:pt>
                <c:pt idx="23114" formatCode="0.00E+00">
                  <c:v>4.9809299999999997E-3</c:v>
                </c:pt>
                <c:pt idx="23115" formatCode="0.00E+00">
                  <c:v>5.1822700000000001E-3</c:v>
                </c:pt>
                <c:pt idx="23116" formatCode="0.00E+00">
                  <c:v>5.3543000000000002E-3</c:v>
                </c:pt>
                <c:pt idx="23117" formatCode="0.00E+00">
                  <c:v>5.4974500000000001E-3</c:v>
                </c:pt>
                <c:pt idx="23118" formatCode="0.00E+00">
                  <c:v>5.6115799999999997E-3</c:v>
                </c:pt>
                <c:pt idx="23119" formatCode="0.00E+00">
                  <c:v>5.6965599999999998E-3</c:v>
                </c:pt>
                <c:pt idx="23120" formatCode="0.00E+00">
                  <c:v>5.7526900000000004E-3</c:v>
                </c:pt>
                <c:pt idx="23121" formatCode="0.00E+00">
                  <c:v>5.7806000000000003E-3</c:v>
                </c:pt>
                <c:pt idx="23122" formatCode="0.00E+00">
                  <c:v>5.78109E-3</c:v>
                </c:pt>
                <c:pt idx="23123" formatCode="0.00E+00">
                  <c:v>5.7546899999999998E-3</c:v>
                </c:pt>
                <c:pt idx="23124" formatCode="0.00E+00">
                  <c:v>5.70193E-3</c:v>
                </c:pt>
                <c:pt idx="23125" formatCode="0.00E+00">
                  <c:v>5.6238199999999999E-3</c:v>
                </c:pt>
                <c:pt idx="23126" formatCode="0.00E+00">
                  <c:v>5.5215100000000003E-3</c:v>
                </c:pt>
                <c:pt idx="23127" formatCode="0.00E+00">
                  <c:v>5.3955399999999999E-3</c:v>
                </c:pt>
                <c:pt idx="23128" formatCode="0.00E+00">
                  <c:v>5.2462899999999998E-3</c:v>
                </c:pt>
                <c:pt idx="23129" formatCode="0.00E+00">
                  <c:v>5.0748099999999999E-3</c:v>
                </c:pt>
                <c:pt idx="23130" formatCode="0.00E+00">
                  <c:v>4.8824200000000002E-3</c:v>
                </c:pt>
                <c:pt idx="23131" formatCode="0.00E+00">
                  <c:v>4.6700400000000003E-3</c:v>
                </c:pt>
                <c:pt idx="23132" formatCode="0.00E+00">
                  <c:v>4.4382400000000004E-3</c:v>
                </c:pt>
                <c:pt idx="23133" formatCode="0.00E+00">
                  <c:v>4.1875300000000001E-3</c:v>
                </c:pt>
                <c:pt idx="23134" formatCode="0.00E+00">
                  <c:v>3.9187099999999997E-3</c:v>
                </c:pt>
                <c:pt idx="23135" formatCode="0.00E+00">
                  <c:v>3.63306E-3</c:v>
                </c:pt>
                <c:pt idx="23136" formatCode="0.00E+00">
                  <c:v>3.3322299999999998E-3</c:v>
                </c:pt>
                <c:pt idx="23137" formatCode="0.00E+00">
                  <c:v>3.01805E-3</c:v>
                </c:pt>
                <c:pt idx="23138" formatCode="0.00E+00">
                  <c:v>2.69235E-3</c:v>
                </c:pt>
                <c:pt idx="23139" formatCode="0.00E+00">
                  <c:v>2.3568E-3</c:v>
                </c:pt>
                <c:pt idx="23140" formatCode="0.00E+00">
                  <c:v>2.0126900000000001E-3</c:v>
                </c:pt>
                <c:pt idx="23141" formatCode="0.00E+00">
                  <c:v>1.6609699999999999E-3</c:v>
                </c:pt>
                <c:pt idx="23142" formatCode="0.00E+00">
                  <c:v>1.3027799999999999E-3</c:v>
                </c:pt>
                <c:pt idx="23143" formatCode="0.00E+00">
                  <c:v>9.3953699999999995E-4</c:v>
                </c:pt>
                <c:pt idx="23144" formatCode="0.00E+00">
                  <c:v>5.7265899999999999E-4</c:v>
                </c:pt>
                <c:pt idx="23145" formatCode="0.00E+00">
                  <c:v>2.0334800000000001E-4</c:v>
                </c:pt>
                <c:pt idx="23146" formatCode="0.00E+00">
                  <c:v>-1.67467E-4</c:v>
                </c:pt>
                <c:pt idx="23147" formatCode="0.00E+00">
                  <c:v>-5.3907399999999996E-4</c:v>
                </c:pt>
                <c:pt idx="23148" formatCode="0.00E+00">
                  <c:v>-9.1066400000000005E-4</c:v>
                </c:pt>
                <c:pt idx="23149" formatCode="0.00E+00">
                  <c:v>-1.2813099999999999E-3</c:v>
                </c:pt>
                <c:pt idx="23150" formatCode="0.00E+00">
                  <c:v>-1.65007E-3</c:v>
                </c:pt>
                <c:pt idx="23151" formatCode="0.00E+00">
                  <c:v>-2.0156699999999998E-3</c:v>
                </c:pt>
                <c:pt idx="23152" formatCode="0.00E+00">
                  <c:v>-2.3766999999999998E-3</c:v>
                </c:pt>
                <c:pt idx="23153" formatCode="0.00E+00">
                  <c:v>-2.7320199999999999E-3</c:v>
                </c:pt>
                <c:pt idx="23154" formatCode="0.00E+00">
                  <c:v>-3.0805400000000001E-3</c:v>
                </c:pt>
                <c:pt idx="23155" formatCode="0.00E+00">
                  <c:v>-3.4208699999999999E-3</c:v>
                </c:pt>
                <c:pt idx="23156" formatCode="0.00E+00">
                  <c:v>-3.7516799999999999E-3</c:v>
                </c:pt>
                <c:pt idx="23157" formatCode="0.00E+00">
                  <c:v>-4.0721799999999999E-3</c:v>
                </c:pt>
                <c:pt idx="23158" formatCode="0.00E+00">
                  <c:v>-4.3816799999999998E-3</c:v>
                </c:pt>
                <c:pt idx="23159" formatCode="0.00E+00">
                  <c:v>-4.6793599999999996E-3</c:v>
                </c:pt>
                <c:pt idx="23160" formatCode="0.00E+00">
                  <c:v>-4.9644399999999997E-3</c:v>
                </c:pt>
                <c:pt idx="23161" formatCode="0.00E+00">
                  <c:v>-5.2360499999999999E-3</c:v>
                </c:pt>
                <c:pt idx="23162" formatCode="0.00E+00">
                  <c:v>-5.4929499999999999E-3</c:v>
                </c:pt>
                <c:pt idx="23163" formatCode="0.00E+00">
                  <c:v>-5.7335199999999998E-3</c:v>
                </c:pt>
                <c:pt idx="23164" formatCode="0.00E+00">
                  <c:v>-5.9565499999999997E-3</c:v>
                </c:pt>
                <c:pt idx="23165" formatCode="0.00E+00">
                  <c:v>-6.1611299999999999E-3</c:v>
                </c:pt>
                <c:pt idx="23166" formatCode="0.00E+00">
                  <c:v>-6.3461200000000002E-3</c:v>
                </c:pt>
                <c:pt idx="23167" formatCode="0.00E+00">
                  <c:v>-6.5106799999999996E-3</c:v>
                </c:pt>
                <c:pt idx="23168" formatCode="0.00E+00">
                  <c:v>-6.6545800000000002E-3</c:v>
                </c:pt>
                <c:pt idx="23169" formatCode="0.00E+00">
                  <c:v>-6.7774000000000003E-3</c:v>
                </c:pt>
                <c:pt idx="23170" formatCode="0.00E+00">
                  <c:v>-6.8784600000000003E-3</c:v>
                </c:pt>
                <c:pt idx="23171" formatCode="0.00E+00">
                  <c:v>-6.9573100000000004E-3</c:v>
                </c:pt>
                <c:pt idx="23172" formatCode="0.00E+00">
                  <c:v>-7.01361E-3</c:v>
                </c:pt>
                <c:pt idx="23173" formatCode="0.00E+00">
                  <c:v>-7.0470200000000002E-3</c:v>
                </c:pt>
                <c:pt idx="23174" formatCode="0.00E+00">
                  <c:v>-7.0572100000000004E-3</c:v>
                </c:pt>
                <c:pt idx="23175" formatCode="0.00E+00">
                  <c:v>-7.0433900000000001E-3</c:v>
                </c:pt>
                <c:pt idx="23176" formatCode="0.00E+00">
                  <c:v>-7.0041599999999997E-3</c:v>
                </c:pt>
                <c:pt idx="23177" formatCode="0.00E+00">
                  <c:v>-6.9395100000000003E-3</c:v>
                </c:pt>
                <c:pt idx="23178" formatCode="0.00E+00">
                  <c:v>-6.8518800000000003E-3</c:v>
                </c:pt>
                <c:pt idx="23179" formatCode="0.00E+00">
                  <c:v>-6.7418E-3</c:v>
                </c:pt>
                <c:pt idx="23180" formatCode="0.00E+00">
                  <c:v>-6.6062899999999999E-3</c:v>
                </c:pt>
                <c:pt idx="23181" formatCode="0.00E+00">
                  <c:v>-6.4447799999999998E-3</c:v>
                </c:pt>
                <c:pt idx="23182" formatCode="0.00E+00">
                  <c:v>-6.2592400000000001E-3</c:v>
                </c:pt>
                <c:pt idx="23183" formatCode="0.00E+00">
                  <c:v>-6.0497299999999997E-3</c:v>
                </c:pt>
                <c:pt idx="23184" formatCode="0.00E+00">
                  <c:v>-5.8150800000000002E-3</c:v>
                </c:pt>
                <c:pt idx="23185" formatCode="0.00E+00">
                  <c:v>-5.5548200000000002E-3</c:v>
                </c:pt>
                <c:pt idx="23186" formatCode="0.00E+00">
                  <c:v>-5.2691600000000002E-3</c:v>
                </c:pt>
                <c:pt idx="23187" formatCode="0.00E+00">
                  <c:v>-4.9585899999999997E-3</c:v>
                </c:pt>
                <c:pt idx="23188" formatCode="0.00E+00">
                  <c:v>-4.6234800000000001E-3</c:v>
                </c:pt>
                <c:pt idx="23189" formatCode="0.00E+00">
                  <c:v>-4.2643000000000004E-3</c:v>
                </c:pt>
                <c:pt idx="23190" formatCode="0.00E+00">
                  <c:v>-3.8820899999999999E-3</c:v>
                </c:pt>
                <c:pt idx="23191" formatCode="0.00E+00">
                  <c:v>-3.4778000000000001E-3</c:v>
                </c:pt>
                <c:pt idx="23192" formatCode="0.00E+00">
                  <c:v>-3.0516100000000002E-3</c:v>
                </c:pt>
                <c:pt idx="23193" formatCode="0.00E+00">
                  <c:v>-2.6036900000000001E-3</c:v>
                </c:pt>
                <c:pt idx="23194" formatCode="0.00E+00">
                  <c:v>-2.1350700000000002E-3</c:v>
                </c:pt>
                <c:pt idx="23195" formatCode="0.00E+00">
                  <c:v>-1.64708E-3</c:v>
                </c:pt>
                <c:pt idx="23196" formatCode="0.00E+00">
                  <c:v>-1.14046E-3</c:v>
                </c:pt>
                <c:pt idx="23197" formatCode="0.00E+00">
                  <c:v>-6.1589299999999995E-4</c:v>
                </c:pt>
                <c:pt idx="23198" formatCode="0.00E+00">
                  <c:v>-7.4622299999999999E-5</c:v>
                </c:pt>
                <c:pt idx="23199" formatCode="0.00E+00">
                  <c:v>4.8192500000000002E-4</c:v>
                </c:pt>
                <c:pt idx="23200" formatCode="0.00E+00">
                  <c:v>1.0524E-3</c:v>
                </c:pt>
                <c:pt idx="23201" formatCode="0.00E+00">
                  <c:v>1.6355199999999999E-3</c:v>
                </c:pt>
                <c:pt idx="23202" formatCode="0.00E+00">
                  <c:v>2.2300499999999999E-3</c:v>
                </c:pt>
                <c:pt idx="23203" formatCode="0.00E+00">
                  <c:v>2.8347099999999998E-3</c:v>
                </c:pt>
                <c:pt idx="23204" formatCode="0.00E+00">
                  <c:v>3.44816E-3</c:v>
                </c:pt>
                <c:pt idx="23205" formatCode="0.00E+00">
                  <c:v>4.0692300000000001E-3</c:v>
                </c:pt>
                <c:pt idx="23206" formatCode="0.00E+00">
                  <c:v>4.69696E-3</c:v>
                </c:pt>
                <c:pt idx="23207" formatCode="0.00E+00">
                  <c:v>5.3300200000000004E-3</c:v>
                </c:pt>
                <c:pt idx="23208" formatCode="0.00E+00">
                  <c:v>5.9666900000000002E-3</c:v>
                </c:pt>
                <c:pt idx="23209" formatCode="0.00E+00">
                  <c:v>6.6055000000000003E-3</c:v>
                </c:pt>
                <c:pt idx="23210" formatCode="0.00E+00">
                  <c:v>7.2453099999999996E-3</c:v>
                </c:pt>
                <c:pt idx="23211" formatCode="0.00E+00">
                  <c:v>7.8852599999999998E-3</c:v>
                </c:pt>
                <c:pt idx="23212" formatCode="0.00E+00">
                  <c:v>8.5245500000000005E-3</c:v>
                </c:pt>
                <c:pt idx="23213" formatCode="0.00E+00">
                  <c:v>9.1621800000000007E-3</c:v>
                </c:pt>
                <c:pt idx="23214" formatCode="0.00E+00">
                  <c:v>9.79703E-3</c:v>
                </c:pt>
                <c:pt idx="23215">
                  <c:v>1.0428E-2</c:v>
                </c:pt>
                <c:pt idx="23216">
                  <c:v>1.10543E-2</c:v>
                </c:pt>
                <c:pt idx="23217">
                  <c:v>1.1675E-2</c:v>
                </c:pt>
                <c:pt idx="23218">
                  <c:v>1.2289400000000001E-2</c:v>
                </c:pt>
                <c:pt idx="23219">
                  <c:v>1.28959E-2</c:v>
                </c:pt>
                <c:pt idx="23220">
                  <c:v>1.34932E-2</c:v>
                </c:pt>
                <c:pt idx="23221">
                  <c:v>1.40798E-2</c:v>
                </c:pt>
                <c:pt idx="23222">
                  <c:v>1.46543E-2</c:v>
                </c:pt>
                <c:pt idx="23223">
                  <c:v>1.5215599999999999E-2</c:v>
                </c:pt>
                <c:pt idx="23224">
                  <c:v>1.5762600000000002E-2</c:v>
                </c:pt>
                <c:pt idx="23225">
                  <c:v>1.6294099999999999E-2</c:v>
                </c:pt>
                <c:pt idx="23226">
                  <c:v>1.6809000000000001E-2</c:v>
                </c:pt>
                <c:pt idx="23227">
                  <c:v>1.7306200000000001E-2</c:v>
                </c:pt>
                <c:pt idx="23228">
                  <c:v>1.7784700000000001E-2</c:v>
                </c:pt>
                <c:pt idx="23229">
                  <c:v>1.8244E-2</c:v>
                </c:pt>
                <c:pt idx="23230">
                  <c:v>1.8683499999999999E-2</c:v>
                </c:pt>
                <c:pt idx="23231">
                  <c:v>1.9102399999999999E-2</c:v>
                </c:pt>
                <c:pt idx="23232">
                  <c:v>1.9499900000000001E-2</c:v>
                </c:pt>
                <c:pt idx="23233">
                  <c:v>1.9875899999999998E-2</c:v>
                </c:pt>
                <c:pt idx="23234">
                  <c:v>2.0229899999999999E-2</c:v>
                </c:pt>
                <c:pt idx="23235">
                  <c:v>2.0560800000000001E-2</c:v>
                </c:pt>
                <c:pt idx="23236">
                  <c:v>2.0867E-2</c:v>
                </c:pt>
                <c:pt idx="23237">
                  <c:v>2.11475E-2</c:v>
                </c:pt>
                <c:pt idx="23238">
                  <c:v>2.1401099999999999E-2</c:v>
                </c:pt>
                <c:pt idx="23239">
                  <c:v>2.1627299999999999E-2</c:v>
                </c:pt>
                <c:pt idx="23240">
                  <c:v>2.1825000000000001E-2</c:v>
                </c:pt>
                <c:pt idx="23241">
                  <c:v>2.1993599999999999E-2</c:v>
                </c:pt>
                <c:pt idx="23242">
                  <c:v>2.2133E-2</c:v>
                </c:pt>
                <c:pt idx="23243">
                  <c:v>2.2242899999999999E-2</c:v>
                </c:pt>
                <c:pt idx="23244">
                  <c:v>2.23217E-2</c:v>
                </c:pt>
                <c:pt idx="23245">
                  <c:v>2.2367399999999999E-2</c:v>
                </c:pt>
                <c:pt idx="23246">
                  <c:v>2.2379099999999999E-2</c:v>
                </c:pt>
                <c:pt idx="23247">
                  <c:v>2.2357200000000001E-2</c:v>
                </c:pt>
                <c:pt idx="23248">
                  <c:v>2.2301700000000001E-2</c:v>
                </c:pt>
                <c:pt idx="23249">
                  <c:v>2.2212599999999999E-2</c:v>
                </c:pt>
                <c:pt idx="23250">
                  <c:v>2.2089999999999999E-2</c:v>
                </c:pt>
                <c:pt idx="23251">
                  <c:v>2.1933999999999999E-2</c:v>
                </c:pt>
                <c:pt idx="23252">
                  <c:v>2.1743700000000001E-2</c:v>
                </c:pt>
                <c:pt idx="23253">
                  <c:v>2.1518599999999999E-2</c:v>
                </c:pt>
                <c:pt idx="23254">
                  <c:v>2.12584E-2</c:v>
                </c:pt>
                <c:pt idx="23255">
                  <c:v>2.0963300000000001E-2</c:v>
                </c:pt>
                <c:pt idx="23256">
                  <c:v>2.06339E-2</c:v>
                </c:pt>
                <c:pt idx="23257">
                  <c:v>2.02712E-2</c:v>
                </c:pt>
                <c:pt idx="23258">
                  <c:v>1.98762E-2</c:v>
                </c:pt>
                <c:pt idx="23259">
                  <c:v>1.94492E-2</c:v>
                </c:pt>
                <c:pt idx="23260">
                  <c:v>1.89906E-2</c:v>
                </c:pt>
                <c:pt idx="23261">
                  <c:v>1.8501099999999999E-2</c:v>
                </c:pt>
                <c:pt idx="23262">
                  <c:v>1.79816E-2</c:v>
                </c:pt>
                <c:pt idx="23263">
                  <c:v>1.7432799999999998E-2</c:v>
                </c:pt>
                <c:pt idx="23264">
                  <c:v>1.68548E-2</c:v>
                </c:pt>
                <c:pt idx="23265">
                  <c:v>1.6246400000000001E-2</c:v>
                </c:pt>
                <c:pt idx="23266">
                  <c:v>1.5606099999999999E-2</c:v>
                </c:pt>
                <c:pt idx="23267">
                  <c:v>1.49363E-2</c:v>
                </c:pt>
                <c:pt idx="23268">
                  <c:v>1.42405E-2</c:v>
                </c:pt>
                <c:pt idx="23269">
                  <c:v>1.35184E-2</c:v>
                </c:pt>
                <c:pt idx="23270">
                  <c:v>1.2770200000000001E-2</c:v>
                </c:pt>
                <c:pt idx="23271">
                  <c:v>1.1997600000000001E-2</c:v>
                </c:pt>
                <c:pt idx="23272">
                  <c:v>1.12021E-2</c:v>
                </c:pt>
                <c:pt idx="23273">
                  <c:v>1.0384900000000001E-2</c:v>
                </c:pt>
                <c:pt idx="23274" formatCode="0.00E+00">
                  <c:v>9.5470199999999998E-3</c:v>
                </c:pt>
                <c:pt idx="23275" formatCode="0.00E+00">
                  <c:v>8.68938E-3</c:v>
                </c:pt>
                <c:pt idx="23276" formatCode="0.00E+00">
                  <c:v>7.8130300000000003E-3</c:v>
                </c:pt>
                <c:pt idx="23277" formatCode="0.00E+00">
                  <c:v>6.9193099999999997E-3</c:v>
                </c:pt>
                <c:pt idx="23278" formatCode="0.00E+00">
                  <c:v>6.0100199999999996E-3</c:v>
                </c:pt>
                <c:pt idx="23279" formatCode="0.00E+00">
                  <c:v>5.0869499999999998E-3</c:v>
                </c:pt>
                <c:pt idx="23280" formatCode="0.00E+00">
                  <c:v>4.1513100000000001E-3</c:v>
                </c:pt>
                <c:pt idx="23281" formatCode="0.00E+00">
                  <c:v>3.2039199999999999E-3</c:v>
                </c:pt>
                <c:pt idx="23282" formatCode="0.00E+00">
                  <c:v>2.2460499999999999E-3</c:v>
                </c:pt>
                <c:pt idx="23283" formatCode="0.00E+00">
                  <c:v>1.2798099999999999E-3</c:v>
                </c:pt>
                <c:pt idx="23284" formatCode="0.00E+00">
                  <c:v>3.0716499999999998E-4</c:v>
                </c:pt>
                <c:pt idx="23285" formatCode="0.00E+00">
                  <c:v>-6.7101200000000002E-4</c:v>
                </c:pt>
                <c:pt idx="23286" formatCode="0.00E+00">
                  <c:v>-1.6544800000000001E-3</c:v>
                </c:pt>
                <c:pt idx="23287" formatCode="0.00E+00">
                  <c:v>-2.64285E-3</c:v>
                </c:pt>
                <c:pt idx="23288" formatCode="0.00E+00">
                  <c:v>-3.6350800000000002E-3</c:v>
                </c:pt>
                <c:pt idx="23289" formatCode="0.00E+00">
                  <c:v>-4.6294400000000003E-3</c:v>
                </c:pt>
                <c:pt idx="23290" formatCode="0.00E+00">
                  <c:v>-5.6240999999999999E-3</c:v>
                </c:pt>
                <c:pt idx="23291" formatCode="0.00E+00">
                  <c:v>-6.6177099999999997E-3</c:v>
                </c:pt>
                <c:pt idx="23292" formatCode="0.00E+00">
                  <c:v>-7.6091300000000004E-3</c:v>
                </c:pt>
                <c:pt idx="23293" formatCode="0.00E+00">
                  <c:v>-8.5970899999999999E-3</c:v>
                </c:pt>
                <c:pt idx="23294" formatCode="0.00E+00">
                  <c:v>-9.5802500000000002E-3</c:v>
                </c:pt>
                <c:pt idx="23295">
                  <c:v>-1.05574E-2</c:v>
                </c:pt>
                <c:pt idx="23296">
                  <c:v>-1.15275E-2</c:v>
                </c:pt>
                <c:pt idx="23297">
                  <c:v>-1.2489500000000001E-2</c:v>
                </c:pt>
                <c:pt idx="23298">
                  <c:v>-1.34424E-2</c:v>
                </c:pt>
                <c:pt idx="23299">
                  <c:v>-1.4385E-2</c:v>
                </c:pt>
                <c:pt idx="23300">
                  <c:v>-1.53163E-2</c:v>
                </c:pt>
                <c:pt idx="23301">
                  <c:v>-1.6235300000000001E-2</c:v>
                </c:pt>
                <c:pt idx="23302">
                  <c:v>-1.7141099999999999E-2</c:v>
                </c:pt>
                <c:pt idx="23303">
                  <c:v>-1.8032400000000001E-2</c:v>
                </c:pt>
                <c:pt idx="23304">
                  <c:v>-1.89076E-2</c:v>
                </c:pt>
                <c:pt idx="23305">
                  <c:v>-1.9765100000000001E-2</c:v>
                </c:pt>
                <c:pt idx="23306">
                  <c:v>-2.0603699999999999E-2</c:v>
                </c:pt>
                <c:pt idx="23307">
                  <c:v>-2.1422299999999998E-2</c:v>
                </c:pt>
                <c:pt idx="23308">
                  <c:v>-2.2219900000000001E-2</c:v>
                </c:pt>
                <c:pt idx="23309">
                  <c:v>-2.2995999999999999E-2</c:v>
                </c:pt>
                <c:pt idx="23310">
                  <c:v>-2.3749599999999999E-2</c:v>
                </c:pt>
                <c:pt idx="23311">
                  <c:v>-2.4479500000000001E-2</c:v>
                </c:pt>
                <c:pt idx="23312">
                  <c:v>-2.5184700000000001E-2</c:v>
                </c:pt>
                <c:pt idx="23313">
                  <c:v>-2.58643E-2</c:v>
                </c:pt>
                <c:pt idx="23314">
                  <c:v>-2.6518199999999999E-2</c:v>
                </c:pt>
                <c:pt idx="23315">
                  <c:v>-2.7146E-2</c:v>
                </c:pt>
                <c:pt idx="23316">
                  <c:v>-2.7747299999999999E-2</c:v>
                </c:pt>
                <c:pt idx="23317">
                  <c:v>-2.8321300000000001E-2</c:v>
                </c:pt>
                <c:pt idx="23318">
                  <c:v>-2.8867E-2</c:v>
                </c:pt>
                <c:pt idx="23319">
                  <c:v>-2.9383300000000001E-2</c:v>
                </c:pt>
                <c:pt idx="23320">
                  <c:v>-2.9869199999999999E-2</c:v>
                </c:pt>
                <c:pt idx="23321">
                  <c:v>-3.0324199999999999E-2</c:v>
                </c:pt>
                <c:pt idx="23322">
                  <c:v>-3.0747900000000002E-2</c:v>
                </c:pt>
                <c:pt idx="23323">
                  <c:v>-3.1140500000000002E-2</c:v>
                </c:pt>
                <c:pt idx="23324">
                  <c:v>-3.1502099999999998E-2</c:v>
                </c:pt>
                <c:pt idx="23325">
                  <c:v>-3.1832600000000003E-2</c:v>
                </c:pt>
                <c:pt idx="23326">
                  <c:v>-3.2131899999999998E-2</c:v>
                </c:pt>
                <c:pt idx="23327">
                  <c:v>-3.2399400000000002E-2</c:v>
                </c:pt>
                <c:pt idx="23328">
                  <c:v>-3.2634000000000003E-2</c:v>
                </c:pt>
                <c:pt idx="23329">
                  <c:v>-3.2834799999999997E-2</c:v>
                </c:pt>
                <c:pt idx="23330">
                  <c:v>-3.3001999999999997E-2</c:v>
                </c:pt>
                <c:pt idx="23331">
                  <c:v>-3.3137E-2</c:v>
                </c:pt>
                <c:pt idx="23332">
                  <c:v>-3.3241E-2</c:v>
                </c:pt>
                <c:pt idx="23333">
                  <c:v>-3.3314400000000001E-2</c:v>
                </c:pt>
                <c:pt idx="23334">
                  <c:v>-3.3357199999999997E-2</c:v>
                </c:pt>
                <c:pt idx="23335">
                  <c:v>-3.3369200000000002E-2</c:v>
                </c:pt>
                <c:pt idx="23336">
                  <c:v>-3.3350900000000003E-2</c:v>
                </c:pt>
                <c:pt idx="23337">
                  <c:v>-3.3303199999999998E-2</c:v>
                </c:pt>
                <c:pt idx="23338">
                  <c:v>-3.3226400000000003E-2</c:v>
                </c:pt>
                <c:pt idx="23339">
                  <c:v>-3.3120499999999997E-2</c:v>
                </c:pt>
                <c:pt idx="23340">
                  <c:v>-3.2985599999999997E-2</c:v>
                </c:pt>
                <c:pt idx="23341">
                  <c:v>-3.2822200000000003E-2</c:v>
                </c:pt>
                <c:pt idx="23342">
                  <c:v>-3.26305E-2</c:v>
                </c:pt>
                <c:pt idx="23343">
                  <c:v>-3.2410300000000003E-2</c:v>
                </c:pt>
                <c:pt idx="23344">
                  <c:v>-3.2161299999999997E-2</c:v>
                </c:pt>
                <c:pt idx="23345">
                  <c:v>-3.1883799999999997E-2</c:v>
                </c:pt>
                <c:pt idx="23346">
                  <c:v>-3.1578500000000002E-2</c:v>
                </c:pt>
                <c:pt idx="23347">
                  <c:v>-3.1246199999999998E-2</c:v>
                </c:pt>
                <c:pt idx="23348">
                  <c:v>-3.0887999999999999E-2</c:v>
                </c:pt>
                <c:pt idx="23349">
                  <c:v>-3.0505399999999998E-2</c:v>
                </c:pt>
                <c:pt idx="23350">
                  <c:v>-3.0100200000000001E-2</c:v>
                </c:pt>
                <c:pt idx="23351">
                  <c:v>-2.9673600000000001E-2</c:v>
                </c:pt>
                <c:pt idx="23352">
                  <c:v>-2.9226499999999999E-2</c:v>
                </c:pt>
                <c:pt idx="23353">
                  <c:v>-2.87596E-2</c:v>
                </c:pt>
                <c:pt idx="23354">
                  <c:v>-2.8273300000000001E-2</c:v>
                </c:pt>
                <c:pt idx="23355">
                  <c:v>-2.77682E-2</c:v>
                </c:pt>
                <c:pt idx="23356">
                  <c:v>-2.7245200000000001E-2</c:v>
                </c:pt>
                <c:pt idx="23357">
                  <c:v>-2.6705400000000001E-2</c:v>
                </c:pt>
                <c:pt idx="23358">
                  <c:v>-2.6150300000000001E-2</c:v>
                </c:pt>
                <c:pt idx="23359">
                  <c:v>-2.55821E-2</c:v>
                </c:pt>
                <c:pt idx="23360">
                  <c:v>-2.5002699999999999E-2</c:v>
                </c:pt>
                <c:pt idx="23361">
                  <c:v>-2.4413000000000001E-2</c:v>
                </c:pt>
                <c:pt idx="23362">
                  <c:v>-2.38137E-2</c:v>
                </c:pt>
                <c:pt idx="23363">
                  <c:v>-2.3205099999999999E-2</c:v>
                </c:pt>
                <c:pt idx="23364">
                  <c:v>-2.25875E-2</c:v>
                </c:pt>
                <c:pt idx="23365">
                  <c:v>-2.1961700000000001E-2</c:v>
                </c:pt>
                <c:pt idx="23366">
                  <c:v>-2.1328900000000001E-2</c:v>
                </c:pt>
                <c:pt idx="23367">
                  <c:v>-2.0690400000000001E-2</c:v>
                </c:pt>
                <c:pt idx="23368">
                  <c:v>-2.0047100000000002E-2</c:v>
                </c:pt>
                <c:pt idx="23369">
                  <c:v>-1.94001E-2</c:v>
                </c:pt>
                <c:pt idx="23370">
                  <c:v>-1.8750699999999999E-2</c:v>
                </c:pt>
                <c:pt idx="23371">
                  <c:v>-1.81002E-2</c:v>
                </c:pt>
                <c:pt idx="23372">
                  <c:v>-1.7449800000000001E-2</c:v>
                </c:pt>
                <c:pt idx="23373">
                  <c:v>-1.6801300000000002E-2</c:v>
                </c:pt>
                <c:pt idx="23374">
                  <c:v>-1.6155900000000001E-2</c:v>
                </c:pt>
                <c:pt idx="23375">
                  <c:v>-1.5514999999999999E-2</c:v>
                </c:pt>
                <c:pt idx="23376">
                  <c:v>-1.48796E-2</c:v>
                </c:pt>
                <c:pt idx="23377">
                  <c:v>-1.42506E-2</c:v>
                </c:pt>
                <c:pt idx="23378">
                  <c:v>-1.36282E-2</c:v>
                </c:pt>
                <c:pt idx="23379">
                  <c:v>-1.3013E-2</c:v>
                </c:pt>
                <c:pt idx="23380">
                  <c:v>-1.24066E-2</c:v>
                </c:pt>
                <c:pt idx="23381">
                  <c:v>-1.1811E-2</c:v>
                </c:pt>
                <c:pt idx="23382">
                  <c:v>-1.1227300000000001E-2</c:v>
                </c:pt>
                <c:pt idx="23383">
                  <c:v>-1.0656000000000001E-2</c:v>
                </c:pt>
                <c:pt idx="23384">
                  <c:v>-1.0097399999999999E-2</c:v>
                </c:pt>
                <c:pt idx="23385" formatCode="0.00E+00">
                  <c:v>-9.5521500000000006E-3</c:v>
                </c:pt>
                <c:pt idx="23386" formatCode="0.00E+00">
                  <c:v>-9.0210299999999993E-3</c:v>
                </c:pt>
                <c:pt idx="23387" formatCode="0.00E+00">
                  <c:v>-8.5048599999999995E-3</c:v>
                </c:pt>
                <c:pt idx="23388" formatCode="0.00E+00">
                  <c:v>-8.0044799999999996E-3</c:v>
                </c:pt>
                <c:pt idx="23389" formatCode="0.00E+00">
                  <c:v>-7.5206700000000001E-3</c:v>
                </c:pt>
                <c:pt idx="23390" formatCode="0.00E+00">
                  <c:v>-7.0540400000000001E-3</c:v>
                </c:pt>
                <c:pt idx="23391" formatCode="0.00E+00">
                  <c:v>-6.6046799999999999E-3</c:v>
                </c:pt>
                <c:pt idx="23392" formatCode="0.00E+00">
                  <c:v>-6.1722000000000001E-3</c:v>
                </c:pt>
                <c:pt idx="23393" formatCode="0.00E+00">
                  <c:v>-5.7562899999999998E-3</c:v>
                </c:pt>
                <c:pt idx="23394" formatCode="0.00E+00">
                  <c:v>-5.3570099999999997E-3</c:v>
                </c:pt>
                <c:pt idx="23395" formatCode="0.00E+00">
                  <c:v>-4.9743599999999997E-3</c:v>
                </c:pt>
                <c:pt idx="23396" formatCode="0.00E+00">
                  <c:v>-4.6080499999999998E-3</c:v>
                </c:pt>
                <c:pt idx="23397" formatCode="0.00E+00">
                  <c:v>-4.2578599999999996E-3</c:v>
                </c:pt>
                <c:pt idx="23398" formatCode="0.00E+00">
                  <c:v>-3.92392E-3</c:v>
                </c:pt>
                <c:pt idx="23399" formatCode="0.00E+00">
                  <c:v>-3.6068200000000002E-3</c:v>
                </c:pt>
                <c:pt idx="23400" formatCode="0.00E+00">
                  <c:v>-3.3073299999999998E-3</c:v>
                </c:pt>
                <c:pt idx="23401" formatCode="0.00E+00">
                  <c:v>-3.0259900000000001E-3</c:v>
                </c:pt>
                <c:pt idx="23402" formatCode="0.00E+00">
                  <c:v>-2.7629E-3</c:v>
                </c:pt>
                <c:pt idx="23403" formatCode="0.00E+00">
                  <c:v>-2.5182799999999999E-3</c:v>
                </c:pt>
                <c:pt idx="23404" formatCode="0.00E+00">
                  <c:v>-2.29248E-3</c:v>
                </c:pt>
                <c:pt idx="23405" formatCode="0.00E+00">
                  <c:v>-2.0853600000000001E-3</c:v>
                </c:pt>
                <c:pt idx="23406" formatCode="0.00E+00">
                  <c:v>-1.8962199999999999E-3</c:v>
                </c:pt>
                <c:pt idx="23407" formatCode="0.00E+00">
                  <c:v>-1.72437E-3</c:v>
                </c:pt>
                <c:pt idx="23408" formatCode="0.00E+00">
                  <c:v>-1.56959E-3</c:v>
                </c:pt>
                <c:pt idx="23409" formatCode="0.00E+00">
                  <c:v>-1.4320100000000001E-3</c:v>
                </c:pt>
                <c:pt idx="23410" formatCode="0.00E+00">
                  <c:v>-1.3118100000000001E-3</c:v>
                </c:pt>
                <c:pt idx="23411" formatCode="0.00E+00">
                  <c:v>-1.20903E-3</c:v>
                </c:pt>
                <c:pt idx="23412" formatCode="0.00E+00">
                  <c:v>-1.1232900000000001E-3</c:v>
                </c:pt>
                <c:pt idx="23413" formatCode="0.00E+00">
                  <c:v>-1.05378E-3</c:v>
                </c:pt>
                <c:pt idx="23414" formatCode="0.00E+00">
                  <c:v>-9.9987100000000005E-4</c:v>
                </c:pt>
                <c:pt idx="23415" formatCode="0.00E+00">
                  <c:v>-9.6107799999999998E-4</c:v>
                </c:pt>
                <c:pt idx="23416" formatCode="0.00E+00">
                  <c:v>-9.3650500000000002E-4</c:v>
                </c:pt>
                <c:pt idx="23417" formatCode="0.00E+00">
                  <c:v>-9.25397E-4</c:v>
                </c:pt>
                <c:pt idx="23418" formatCode="0.00E+00">
                  <c:v>-9.2780800000000002E-4</c:v>
                </c:pt>
                <c:pt idx="23419" formatCode="0.00E+00">
                  <c:v>-9.4401100000000003E-4</c:v>
                </c:pt>
                <c:pt idx="23420" formatCode="0.00E+00">
                  <c:v>-9.7370900000000001E-4</c:v>
                </c:pt>
                <c:pt idx="23421" formatCode="0.00E+00">
                  <c:v>-1.016E-3</c:v>
                </c:pt>
                <c:pt idx="23422" formatCode="0.00E+00">
                  <c:v>-1.06985E-3</c:v>
                </c:pt>
                <c:pt idx="23423" formatCode="0.00E+00">
                  <c:v>-1.1342800000000001E-3</c:v>
                </c:pt>
                <c:pt idx="23424" formatCode="0.00E+00">
                  <c:v>-1.2080999999999999E-3</c:v>
                </c:pt>
                <c:pt idx="23425" formatCode="0.00E+00">
                  <c:v>-1.29009E-3</c:v>
                </c:pt>
                <c:pt idx="23426" formatCode="0.00E+00">
                  <c:v>-1.3795700000000001E-3</c:v>
                </c:pt>
                <c:pt idx="23427" formatCode="0.00E+00">
                  <c:v>-1.47612E-3</c:v>
                </c:pt>
                <c:pt idx="23428" formatCode="0.00E+00">
                  <c:v>-1.5791799999999999E-3</c:v>
                </c:pt>
                <c:pt idx="23429" formatCode="0.00E+00">
                  <c:v>-1.68782E-3</c:v>
                </c:pt>
                <c:pt idx="23430" formatCode="0.00E+00">
                  <c:v>-1.8008E-3</c:v>
                </c:pt>
                <c:pt idx="23431" formatCode="0.00E+00">
                  <c:v>-1.91669E-3</c:v>
                </c:pt>
                <c:pt idx="23432" formatCode="0.00E+00">
                  <c:v>-2.0336799999999999E-3</c:v>
                </c:pt>
                <c:pt idx="23433" formatCode="0.00E+00">
                  <c:v>-2.15058E-3</c:v>
                </c:pt>
                <c:pt idx="23434" formatCode="0.00E+00">
                  <c:v>-2.2679499999999999E-3</c:v>
                </c:pt>
                <c:pt idx="23435" formatCode="0.00E+00">
                  <c:v>-2.3863600000000001E-3</c:v>
                </c:pt>
                <c:pt idx="23436" formatCode="0.00E+00">
                  <c:v>-2.5050300000000001E-3</c:v>
                </c:pt>
                <c:pt idx="23437" formatCode="0.00E+00">
                  <c:v>-2.6230899999999998E-3</c:v>
                </c:pt>
                <c:pt idx="23438" formatCode="0.00E+00">
                  <c:v>-2.7402199999999998E-3</c:v>
                </c:pt>
                <c:pt idx="23439" formatCode="0.00E+00">
                  <c:v>-2.8559599999999998E-3</c:v>
                </c:pt>
                <c:pt idx="23440" formatCode="0.00E+00">
                  <c:v>-2.9696900000000001E-3</c:v>
                </c:pt>
                <c:pt idx="23441" formatCode="0.00E+00">
                  <c:v>-3.0806200000000001E-3</c:v>
                </c:pt>
                <c:pt idx="23442" formatCode="0.00E+00">
                  <c:v>-3.1875599999999999E-3</c:v>
                </c:pt>
                <c:pt idx="23443" formatCode="0.00E+00">
                  <c:v>-3.28934E-3</c:v>
                </c:pt>
                <c:pt idx="23444" formatCode="0.00E+00">
                  <c:v>-3.38522E-3</c:v>
                </c:pt>
                <c:pt idx="23445" formatCode="0.00E+00">
                  <c:v>-3.4747699999999999E-3</c:v>
                </c:pt>
                <c:pt idx="23446" formatCode="0.00E+00">
                  <c:v>-3.5574199999999999E-3</c:v>
                </c:pt>
                <c:pt idx="23447" formatCode="0.00E+00">
                  <c:v>-3.6325099999999998E-3</c:v>
                </c:pt>
                <c:pt idx="23448" formatCode="0.00E+00">
                  <c:v>-3.6994599999999999E-3</c:v>
                </c:pt>
                <c:pt idx="23449" formatCode="0.00E+00">
                  <c:v>-3.7576900000000002E-3</c:v>
                </c:pt>
                <c:pt idx="23450" formatCode="0.00E+00">
                  <c:v>-3.8068199999999998E-3</c:v>
                </c:pt>
                <c:pt idx="23451" formatCode="0.00E+00">
                  <c:v>-3.8467200000000001E-3</c:v>
                </c:pt>
                <c:pt idx="23452" formatCode="0.00E+00">
                  <c:v>-3.8770100000000002E-3</c:v>
                </c:pt>
                <c:pt idx="23453" formatCode="0.00E+00">
                  <c:v>-3.89705E-3</c:v>
                </c:pt>
                <c:pt idx="23454" formatCode="0.00E+00">
                  <c:v>-3.9061600000000001E-3</c:v>
                </c:pt>
                <c:pt idx="23455" formatCode="0.00E+00">
                  <c:v>-3.9036399999999999E-3</c:v>
                </c:pt>
                <c:pt idx="23456" formatCode="0.00E+00">
                  <c:v>-3.88879E-3</c:v>
                </c:pt>
                <c:pt idx="23457" formatCode="0.00E+00">
                  <c:v>-3.8608100000000001E-3</c:v>
                </c:pt>
                <c:pt idx="23458" formatCode="0.00E+00">
                  <c:v>-3.8190300000000002E-3</c:v>
                </c:pt>
                <c:pt idx="23459" formatCode="0.00E+00">
                  <c:v>-3.7630799999999998E-3</c:v>
                </c:pt>
                <c:pt idx="23460" formatCode="0.00E+00">
                  <c:v>-3.6928799999999999E-3</c:v>
                </c:pt>
                <c:pt idx="23461" formatCode="0.00E+00">
                  <c:v>-3.6086899999999999E-3</c:v>
                </c:pt>
                <c:pt idx="23462" formatCode="0.00E+00">
                  <c:v>-3.51082E-3</c:v>
                </c:pt>
                <c:pt idx="23463" formatCode="0.00E+00">
                  <c:v>-3.3992200000000001E-3</c:v>
                </c:pt>
                <c:pt idx="23464" formatCode="0.00E+00">
                  <c:v>-3.2738099999999998E-3</c:v>
                </c:pt>
                <c:pt idx="23465" formatCode="0.00E+00">
                  <c:v>-3.1345800000000001E-3</c:v>
                </c:pt>
                <c:pt idx="23466" formatCode="0.00E+00">
                  <c:v>-2.9813700000000001E-3</c:v>
                </c:pt>
                <c:pt idx="23467" formatCode="0.00E+00">
                  <c:v>-2.8142800000000002E-3</c:v>
                </c:pt>
                <c:pt idx="23468" formatCode="0.00E+00">
                  <c:v>-2.63371E-3</c:v>
                </c:pt>
                <c:pt idx="23469" formatCode="0.00E+00">
                  <c:v>-2.43984E-3</c:v>
                </c:pt>
                <c:pt idx="23470" formatCode="0.00E+00">
                  <c:v>-2.23267E-3</c:v>
                </c:pt>
                <c:pt idx="23471" formatCode="0.00E+00">
                  <c:v>-2.0122999999999999E-3</c:v>
                </c:pt>
                <c:pt idx="23472" formatCode="0.00E+00">
                  <c:v>-1.779E-3</c:v>
                </c:pt>
                <c:pt idx="23473" formatCode="0.00E+00">
                  <c:v>-1.5329300000000001E-3</c:v>
                </c:pt>
                <c:pt idx="23474" formatCode="0.00E+00">
                  <c:v>-1.27385E-3</c:v>
                </c:pt>
                <c:pt idx="23475" formatCode="0.00E+00">
                  <c:v>-1.00158E-3</c:v>
                </c:pt>
                <c:pt idx="23476" formatCode="0.00E+00">
                  <c:v>-7.1657600000000002E-4</c:v>
                </c:pt>
                <c:pt idx="23477" formatCode="0.00E+00">
                  <c:v>-4.1981199999999998E-4</c:v>
                </c:pt>
                <c:pt idx="23478" formatCode="0.00E+00">
                  <c:v>-1.12271E-4</c:v>
                </c:pt>
                <c:pt idx="23479" formatCode="0.00E+00">
                  <c:v>2.0544399999999999E-4</c:v>
                </c:pt>
                <c:pt idx="23480" formatCode="0.00E+00">
                  <c:v>5.3319100000000003E-4</c:v>
                </c:pt>
                <c:pt idx="23481" formatCode="0.00E+00">
                  <c:v>8.7147699999999995E-4</c:v>
                </c:pt>
                <c:pt idx="23482" formatCode="0.00E+00">
                  <c:v>1.22141E-3</c:v>
                </c:pt>
                <c:pt idx="23483" formatCode="0.00E+00">
                  <c:v>1.58297E-3</c:v>
                </c:pt>
                <c:pt idx="23484" formatCode="0.00E+00">
                  <c:v>1.9536499999999999E-3</c:v>
                </c:pt>
                <c:pt idx="23485" formatCode="0.00E+00">
                  <c:v>2.3306199999999998E-3</c:v>
                </c:pt>
                <c:pt idx="23486" formatCode="0.00E+00">
                  <c:v>2.7127900000000001E-3</c:v>
                </c:pt>
                <c:pt idx="23487" formatCode="0.00E+00">
                  <c:v>3.0998100000000002E-3</c:v>
                </c:pt>
                <c:pt idx="23488" formatCode="0.00E+00">
                  <c:v>3.4907800000000002E-3</c:v>
                </c:pt>
                <c:pt idx="23489" formatCode="0.00E+00">
                  <c:v>3.8846499999999999E-3</c:v>
                </c:pt>
                <c:pt idx="23490" formatCode="0.00E+00">
                  <c:v>4.2808000000000004E-3</c:v>
                </c:pt>
                <c:pt idx="23491" formatCode="0.00E+00">
                  <c:v>4.6787799999999996E-3</c:v>
                </c:pt>
                <c:pt idx="23492" formatCode="0.00E+00">
                  <c:v>5.0779299999999996E-3</c:v>
                </c:pt>
                <c:pt idx="23493" formatCode="0.00E+00">
                  <c:v>5.4772299999999996E-3</c:v>
                </c:pt>
                <c:pt idx="23494" formatCode="0.00E+00">
                  <c:v>5.87544E-3</c:v>
                </c:pt>
                <c:pt idx="23495" formatCode="0.00E+00">
                  <c:v>6.2712699999999998E-3</c:v>
                </c:pt>
                <c:pt idx="23496" formatCode="0.00E+00">
                  <c:v>6.6636000000000004E-3</c:v>
                </c:pt>
                <c:pt idx="23497" formatCode="0.00E+00">
                  <c:v>7.0515200000000004E-3</c:v>
                </c:pt>
                <c:pt idx="23498" formatCode="0.00E+00">
                  <c:v>7.43408E-3</c:v>
                </c:pt>
                <c:pt idx="23499" formatCode="0.00E+00">
                  <c:v>7.8100899999999996E-3</c:v>
                </c:pt>
                <c:pt idx="23500" formatCode="0.00E+00">
                  <c:v>8.1783700000000008E-3</c:v>
                </c:pt>
                <c:pt idx="23501" formatCode="0.00E+00">
                  <c:v>8.5379600000000007E-3</c:v>
                </c:pt>
                <c:pt idx="23502" formatCode="0.00E+00">
                  <c:v>8.8883599999999997E-3</c:v>
                </c:pt>
                <c:pt idx="23503" formatCode="0.00E+00">
                  <c:v>9.2293900000000005E-3</c:v>
                </c:pt>
                <c:pt idx="23504" formatCode="0.00E+00">
                  <c:v>9.5607000000000001E-3</c:v>
                </c:pt>
                <c:pt idx="23505" formatCode="0.00E+00">
                  <c:v>9.8814100000000002E-3</c:v>
                </c:pt>
                <c:pt idx="23506">
                  <c:v>1.01902E-2</c:v>
                </c:pt>
                <c:pt idx="23507">
                  <c:v>1.0485700000000001E-2</c:v>
                </c:pt>
                <c:pt idx="23508">
                  <c:v>1.0767000000000001E-2</c:v>
                </c:pt>
                <c:pt idx="23509">
                  <c:v>1.1032999999999999E-2</c:v>
                </c:pt>
                <c:pt idx="23510">
                  <c:v>1.12829E-2</c:v>
                </c:pt>
                <c:pt idx="23511">
                  <c:v>1.15158E-2</c:v>
                </c:pt>
                <c:pt idx="23512">
                  <c:v>1.17308E-2</c:v>
                </c:pt>
                <c:pt idx="23513">
                  <c:v>1.19268E-2</c:v>
                </c:pt>
                <c:pt idx="23514">
                  <c:v>1.21034E-2</c:v>
                </c:pt>
                <c:pt idx="23515">
                  <c:v>1.2259900000000001E-2</c:v>
                </c:pt>
                <c:pt idx="23516">
                  <c:v>1.23955E-2</c:v>
                </c:pt>
                <c:pt idx="23517">
                  <c:v>1.2508699999999999E-2</c:v>
                </c:pt>
                <c:pt idx="23518">
                  <c:v>1.2598399999999999E-2</c:v>
                </c:pt>
                <c:pt idx="23519">
                  <c:v>1.2663600000000001E-2</c:v>
                </c:pt>
                <c:pt idx="23520">
                  <c:v>1.27035E-2</c:v>
                </c:pt>
                <c:pt idx="23521">
                  <c:v>1.27168E-2</c:v>
                </c:pt>
                <c:pt idx="23522">
                  <c:v>1.2702400000000001E-2</c:v>
                </c:pt>
                <c:pt idx="23523">
                  <c:v>1.2659999999999999E-2</c:v>
                </c:pt>
                <c:pt idx="23524">
                  <c:v>1.2589599999999999E-2</c:v>
                </c:pt>
                <c:pt idx="23525">
                  <c:v>1.2491199999999999E-2</c:v>
                </c:pt>
                <c:pt idx="23526">
                  <c:v>1.23643E-2</c:v>
                </c:pt>
                <c:pt idx="23527">
                  <c:v>1.2208500000000001E-2</c:v>
                </c:pt>
                <c:pt idx="23528">
                  <c:v>1.20231E-2</c:v>
                </c:pt>
                <c:pt idx="23529">
                  <c:v>1.18072E-2</c:v>
                </c:pt>
                <c:pt idx="23530">
                  <c:v>1.15602E-2</c:v>
                </c:pt>
                <c:pt idx="23531">
                  <c:v>1.1281899999999999E-2</c:v>
                </c:pt>
                <c:pt idx="23532">
                  <c:v>1.09722E-2</c:v>
                </c:pt>
                <c:pt idx="23533">
                  <c:v>1.06309E-2</c:v>
                </c:pt>
                <c:pt idx="23534">
                  <c:v>1.0258E-2</c:v>
                </c:pt>
                <c:pt idx="23535" formatCode="0.00E+00">
                  <c:v>9.8532499999999992E-3</c:v>
                </c:pt>
                <c:pt idx="23536" formatCode="0.00E+00">
                  <c:v>9.4161000000000002E-3</c:v>
                </c:pt>
                <c:pt idx="23537" formatCode="0.00E+00">
                  <c:v>8.9462199999999995E-3</c:v>
                </c:pt>
                <c:pt idx="23538" formatCode="0.00E+00">
                  <c:v>8.4435699999999992E-3</c:v>
                </c:pt>
                <c:pt idx="23539" formatCode="0.00E+00">
                  <c:v>7.9083000000000001E-3</c:v>
                </c:pt>
                <c:pt idx="23540" formatCode="0.00E+00">
                  <c:v>7.3407500000000001E-3</c:v>
                </c:pt>
                <c:pt idx="23541" formatCode="0.00E+00">
                  <c:v>6.7414800000000002E-3</c:v>
                </c:pt>
                <c:pt idx="23542" formatCode="0.00E+00">
                  <c:v>6.1114300000000002E-3</c:v>
                </c:pt>
                <c:pt idx="23543" formatCode="0.00E+00">
                  <c:v>5.4517799999999998E-3</c:v>
                </c:pt>
                <c:pt idx="23544" formatCode="0.00E+00">
                  <c:v>4.7633099999999998E-3</c:v>
                </c:pt>
                <c:pt idx="23545" formatCode="0.00E+00">
                  <c:v>4.0461400000000002E-3</c:v>
                </c:pt>
                <c:pt idx="23546" formatCode="0.00E+00">
                  <c:v>3.3006300000000001E-3</c:v>
                </c:pt>
                <c:pt idx="23547" formatCode="0.00E+00">
                  <c:v>2.5277099999999999E-3</c:v>
                </c:pt>
                <c:pt idx="23548" formatCode="0.00E+00">
                  <c:v>1.7282199999999999E-3</c:v>
                </c:pt>
                <c:pt idx="23549" formatCode="0.00E+00">
                  <c:v>9.0265300000000001E-4</c:v>
                </c:pt>
                <c:pt idx="23550" formatCode="0.00E+00">
                  <c:v>5.1657099999999997E-5</c:v>
                </c:pt>
                <c:pt idx="23551" formatCode="0.00E+00">
                  <c:v>-8.2412100000000003E-4</c:v>
                </c:pt>
                <c:pt idx="23552" formatCode="0.00E+00">
                  <c:v>-1.7243600000000001E-3</c:v>
                </c:pt>
                <c:pt idx="23553" formatCode="0.00E+00">
                  <c:v>-2.64862E-3</c:v>
                </c:pt>
                <c:pt idx="23554" formatCode="0.00E+00">
                  <c:v>-3.5958700000000001E-3</c:v>
                </c:pt>
                <c:pt idx="23555" formatCode="0.00E+00">
                  <c:v>-4.5653200000000003E-3</c:v>
                </c:pt>
                <c:pt idx="23556" formatCode="0.00E+00">
                  <c:v>-5.5561999999999999E-3</c:v>
                </c:pt>
                <c:pt idx="23557" formatCode="0.00E+00">
                  <c:v>-6.5661399999999998E-3</c:v>
                </c:pt>
                <c:pt idx="23558" formatCode="0.00E+00">
                  <c:v>-7.5918100000000001E-3</c:v>
                </c:pt>
                <c:pt idx="23559" formatCode="0.00E+00">
                  <c:v>-8.6318200000000001E-3</c:v>
                </c:pt>
                <c:pt idx="23560" formatCode="0.00E+00">
                  <c:v>-9.6864399999999993E-3</c:v>
                </c:pt>
                <c:pt idx="23561">
                  <c:v>-1.0755499999999999E-2</c:v>
                </c:pt>
                <c:pt idx="23562">
                  <c:v>-1.1838E-2</c:v>
                </c:pt>
                <c:pt idx="23563">
                  <c:v>-1.2933099999999999E-2</c:v>
                </c:pt>
                <c:pt idx="23564">
                  <c:v>-1.4039899999999999E-2</c:v>
                </c:pt>
                <c:pt idx="23565">
                  <c:v>-1.51574E-2</c:v>
                </c:pt>
                <c:pt idx="23566">
                  <c:v>-1.62845E-2</c:v>
                </c:pt>
                <c:pt idx="23567">
                  <c:v>-1.7420100000000001E-2</c:v>
                </c:pt>
                <c:pt idx="23568">
                  <c:v>-1.8562599999999999E-2</c:v>
                </c:pt>
                <c:pt idx="23569">
                  <c:v>-1.9709999999999998E-2</c:v>
                </c:pt>
                <c:pt idx="23570">
                  <c:v>-2.0859699999999998E-2</c:v>
                </c:pt>
                <c:pt idx="23571">
                  <c:v>-2.20097E-2</c:v>
                </c:pt>
                <c:pt idx="23572">
                  <c:v>-2.3158700000000001E-2</c:v>
                </c:pt>
                <c:pt idx="23573">
                  <c:v>-2.43057E-2</c:v>
                </c:pt>
                <c:pt idx="23574">
                  <c:v>-2.54494E-2</c:v>
                </c:pt>
                <c:pt idx="23575">
                  <c:v>-2.6588500000000001E-2</c:v>
                </c:pt>
                <c:pt idx="23576">
                  <c:v>-2.7722299999999998E-2</c:v>
                </c:pt>
                <c:pt idx="23577">
                  <c:v>-2.8849400000000001E-2</c:v>
                </c:pt>
                <c:pt idx="23578">
                  <c:v>-2.9968100000000001E-2</c:v>
                </c:pt>
                <c:pt idx="23579">
                  <c:v>-3.1076199999999998E-2</c:v>
                </c:pt>
                <c:pt idx="23580">
                  <c:v>-3.2172399999999997E-2</c:v>
                </c:pt>
                <c:pt idx="23581">
                  <c:v>-3.3254699999999998E-2</c:v>
                </c:pt>
                <c:pt idx="23582">
                  <c:v>-3.4320900000000001E-2</c:v>
                </c:pt>
                <c:pt idx="23583">
                  <c:v>-3.5369299999999999E-2</c:v>
                </c:pt>
                <c:pt idx="23584">
                  <c:v>-3.6398199999999999E-2</c:v>
                </c:pt>
                <c:pt idx="23585">
                  <c:v>-3.7405899999999999E-2</c:v>
                </c:pt>
                <c:pt idx="23586">
                  <c:v>-3.8391300000000003E-2</c:v>
                </c:pt>
                <c:pt idx="23587">
                  <c:v>-3.9353199999999998E-2</c:v>
                </c:pt>
                <c:pt idx="23588">
                  <c:v>-4.0291100000000003E-2</c:v>
                </c:pt>
                <c:pt idx="23589">
                  <c:v>-4.1204400000000002E-2</c:v>
                </c:pt>
                <c:pt idx="23590">
                  <c:v>-4.2092400000000002E-2</c:v>
                </c:pt>
                <c:pt idx="23591">
                  <c:v>-4.2953699999999997E-2</c:v>
                </c:pt>
                <c:pt idx="23592">
                  <c:v>-4.3786800000000001E-2</c:v>
                </c:pt>
                <c:pt idx="23593">
                  <c:v>-4.4590299999999999E-2</c:v>
                </c:pt>
                <c:pt idx="23594">
                  <c:v>-4.5363399999999998E-2</c:v>
                </c:pt>
                <c:pt idx="23595">
                  <c:v>-4.6106099999999997E-2</c:v>
                </c:pt>
                <c:pt idx="23596">
                  <c:v>-4.6817999999999999E-2</c:v>
                </c:pt>
                <c:pt idx="23597">
                  <c:v>-4.7497499999999998E-2</c:v>
                </c:pt>
                <c:pt idx="23598">
                  <c:v>-4.8141700000000003E-2</c:v>
                </c:pt>
                <c:pt idx="23599">
                  <c:v>-4.8747699999999998E-2</c:v>
                </c:pt>
                <c:pt idx="23600">
                  <c:v>-4.9313599999999999E-2</c:v>
                </c:pt>
                <c:pt idx="23601">
                  <c:v>-4.9839000000000001E-2</c:v>
                </c:pt>
                <c:pt idx="23602">
                  <c:v>-5.0323399999999997E-2</c:v>
                </c:pt>
                <c:pt idx="23603">
                  <c:v>-5.0766100000000002E-2</c:v>
                </c:pt>
                <c:pt idx="23604">
                  <c:v>-5.1167400000000002E-2</c:v>
                </c:pt>
                <c:pt idx="23605">
                  <c:v>-5.1527900000000001E-2</c:v>
                </c:pt>
                <c:pt idx="23606">
                  <c:v>-5.1847499999999998E-2</c:v>
                </c:pt>
                <c:pt idx="23607">
                  <c:v>-5.2124999999999998E-2</c:v>
                </c:pt>
                <c:pt idx="23608">
                  <c:v>-5.2359099999999999E-2</c:v>
                </c:pt>
                <c:pt idx="23609">
                  <c:v>-5.2549999999999999E-2</c:v>
                </c:pt>
                <c:pt idx="23610">
                  <c:v>-5.2698399999999999E-2</c:v>
                </c:pt>
                <c:pt idx="23611">
                  <c:v>-5.2805299999999999E-2</c:v>
                </c:pt>
                <c:pt idx="23612">
                  <c:v>-5.2870399999999998E-2</c:v>
                </c:pt>
                <c:pt idx="23613">
                  <c:v>-5.2893200000000001E-2</c:v>
                </c:pt>
                <c:pt idx="23614">
                  <c:v>-5.28736E-2</c:v>
                </c:pt>
                <c:pt idx="23615">
                  <c:v>-5.2811900000000002E-2</c:v>
                </c:pt>
                <c:pt idx="23616">
                  <c:v>-5.2706700000000002E-2</c:v>
                </c:pt>
                <c:pt idx="23617">
                  <c:v>-5.2556600000000002E-2</c:v>
                </c:pt>
                <c:pt idx="23618">
                  <c:v>-5.2361199999999997E-2</c:v>
                </c:pt>
                <c:pt idx="23619">
                  <c:v>-5.2120699999999999E-2</c:v>
                </c:pt>
                <c:pt idx="23620">
                  <c:v>-5.1834699999999997E-2</c:v>
                </c:pt>
                <c:pt idx="23621">
                  <c:v>-5.1502600000000003E-2</c:v>
                </c:pt>
                <c:pt idx="23622">
                  <c:v>-5.1123799999999997E-2</c:v>
                </c:pt>
                <c:pt idx="23623">
                  <c:v>-5.0698300000000002E-2</c:v>
                </c:pt>
                <c:pt idx="23624">
                  <c:v>-5.02277E-2</c:v>
                </c:pt>
                <c:pt idx="23625">
                  <c:v>-4.9714599999999998E-2</c:v>
                </c:pt>
                <c:pt idx="23626">
                  <c:v>-4.9161099999999999E-2</c:v>
                </c:pt>
                <c:pt idx="23627">
                  <c:v>-4.8567899999999997E-2</c:v>
                </c:pt>
                <c:pt idx="23628">
                  <c:v>-4.7935199999999997E-2</c:v>
                </c:pt>
                <c:pt idx="23629">
                  <c:v>-4.7264100000000003E-2</c:v>
                </c:pt>
                <c:pt idx="23630">
                  <c:v>-4.6555100000000002E-2</c:v>
                </c:pt>
                <c:pt idx="23631">
                  <c:v>-4.5808599999999998E-2</c:v>
                </c:pt>
                <c:pt idx="23632">
                  <c:v>-4.5025000000000003E-2</c:v>
                </c:pt>
                <c:pt idx="23633">
                  <c:v>-4.4205099999999997E-2</c:v>
                </c:pt>
                <c:pt idx="23634">
                  <c:v>-4.3349199999999997E-2</c:v>
                </c:pt>
                <c:pt idx="23635">
                  <c:v>-4.2458200000000001E-2</c:v>
                </c:pt>
                <c:pt idx="23636">
                  <c:v>-4.1533E-2</c:v>
                </c:pt>
                <c:pt idx="23637">
                  <c:v>-4.0574100000000002E-2</c:v>
                </c:pt>
                <c:pt idx="23638">
                  <c:v>-3.9582800000000001E-2</c:v>
                </c:pt>
                <c:pt idx="23639">
                  <c:v>-3.8561600000000001E-2</c:v>
                </c:pt>
                <c:pt idx="23640">
                  <c:v>-3.7512799999999999E-2</c:v>
                </c:pt>
                <c:pt idx="23641">
                  <c:v>-3.6437499999999998E-2</c:v>
                </c:pt>
                <c:pt idx="23642">
                  <c:v>-3.5337300000000002E-2</c:v>
                </c:pt>
                <c:pt idx="23643">
                  <c:v>-3.4213899999999998E-2</c:v>
                </c:pt>
                <c:pt idx="23644">
                  <c:v>-3.3068300000000002E-2</c:v>
                </c:pt>
                <c:pt idx="23645">
                  <c:v>-3.1900199999999997E-2</c:v>
                </c:pt>
                <c:pt idx="23646">
                  <c:v>-3.07096E-2</c:v>
                </c:pt>
                <c:pt idx="23647">
                  <c:v>-2.94974E-2</c:v>
                </c:pt>
                <c:pt idx="23648">
                  <c:v>-2.8266099999999999E-2</c:v>
                </c:pt>
                <c:pt idx="23649">
                  <c:v>-2.7018799999999999E-2</c:v>
                </c:pt>
                <c:pt idx="23650">
                  <c:v>-2.5758099999999999E-2</c:v>
                </c:pt>
                <c:pt idx="23651">
                  <c:v>-2.4484599999999999E-2</c:v>
                </c:pt>
                <c:pt idx="23652">
                  <c:v>-2.3198900000000001E-2</c:v>
                </c:pt>
                <c:pt idx="23653">
                  <c:v>-2.1902000000000001E-2</c:v>
                </c:pt>
                <c:pt idx="23654">
                  <c:v>-2.05966E-2</c:v>
                </c:pt>
                <c:pt idx="23655">
                  <c:v>-1.92867E-2</c:v>
                </c:pt>
                <c:pt idx="23656">
                  <c:v>-1.7975399999999999E-2</c:v>
                </c:pt>
                <c:pt idx="23657">
                  <c:v>-1.6663799999999999E-2</c:v>
                </c:pt>
                <c:pt idx="23658">
                  <c:v>-1.53521E-2</c:v>
                </c:pt>
                <c:pt idx="23659">
                  <c:v>-1.4040800000000001E-2</c:v>
                </c:pt>
                <c:pt idx="23660">
                  <c:v>-1.27311E-2</c:v>
                </c:pt>
                <c:pt idx="23661">
                  <c:v>-1.1423600000000001E-2</c:v>
                </c:pt>
                <c:pt idx="23662">
                  <c:v>-1.0119299999999999E-2</c:v>
                </c:pt>
                <c:pt idx="23663" formatCode="0.00E+00">
                  <c:v>-8.8203699999999993E-3</c:v>
                </c:pt>
                <c:pt idx="23664" formatCode="0.00E+00">
                  <c:v>-7.5297300000000001E-3</c:v>
                </c:pt>
                <c:pt idx="23665" formatCode="0.00E+00">
                  <c:v>-6.25123E-3</c:v>
                </c:pt>
                <c:pt idx="23666" formatCode="0.00E+00">
                  <c:v>-4.9881500000000002E-3</c:v>
                </c:pt>
                <c:pt idx="23667" formatCode="0.00E+00">
                  <c:v>-3.7421099999999999E-3</c:v>
                </c:pt>
                <c:pt idx="23668" formatCode="0.00E+00">
                  <c:v>-2.51373E-3</c:v>
                </c:pt>
                <c:pt idx="23669" formatCode="0.00E+00">
                  <c:v>-1.3037700000000001E-3</c:v>
                </c:pt>
                <c:pt idx="23670" formatCode="0.00E+00">
                  <c:v>-1.12661E-4</c:v>
                </c:pt>
                <c:pt idx="23671" formatCode="0.00E+00">
                  <c:v>1.05937E-3</c:v>
                </c:pt>
                <c:pt idx="23672" formatCode="0.00E+00">
                  <c:v>2.21113E-3</c:v>
                </c:pt>
                <c:pt idx="23673" formatCode="0.00E+00">
                  <c:v>3.34031E-3</c:v>
                </c:pt>
                <c:pt idx="23674" formatCode="0.00E+00">
                  <c:v>4.44444E-3</c:v>
                </c:pt>
                <c:pt idx="23675" formatCode="0.00E+00">
                  <c:v>5.5220499999999997E-3</c:v>
                </c:pt>
                <c:pt idx="23676" formatCode="0.00E+00">
                  <c:v>6.5720700000000002E-3</c:v>
                </c:pt>
                <c:pt idx="23677" formatCode="0.00E+00">
                  <c:v>7.5929099999999996E-3</c:v>
                </c:pt>
                <c:pt idx="23678" formatCode="0.00E+00">
                  <c:v>8.5831799999999993E-3</c:v>
                </c:pt>
                <c:pt idx="23679" formatCode="0.00E+00">
                  <c:v>9.5417799999999997E-3</c:v>
                </c:pt>
                <c:pt idx="23680">
                  <c:v>1.0467300000000001E-2</c:v>
                </c:pt>
                <c:pt idx="23681">
                  <c:v>1.1358500000000001E-2</c:v>
                </c:pt>
                <c:pt idx="23682">
                  <c:v>1.22147E-2</c:v>
                </c:pt>
                <c:pt idx="23683">
                  <c:v>1.30349E-2</c:v>
                </c:pt>
                <c:pt idx="23684">
                  <c:v>1.38178E-2</c:v>
                </c:pt>
                <c:pt idx="23685">
                  <c:v>1.45633E-2</c:v>
                </c:pt>
                <c:pt idx="23686">
                  <c:v>1.52721E-2</c:v>
                </c:pt>
                <c:pt idx="23687">
                  <c:v>1.5945299999999999E-2</c:v>
                </c:pt>
                <c:pt idx="23688">
                  <c:v>1.65819E-2</c:v>
                </c:pt>
                <c:pt idx="23689">
                  <c:v>1.7180899999999999E-2</c:v>
                </c:pt>
                <c:pt idx="23690">
                  <c:v>1.7741799999999999E-2</c:v>
                </c:pt>
                <c:pt idx="23691">
                  <c:v>1.8265099999999999E-2</c:v>
                </c:pt>
                <c:pt idx="23692">
                  <c:v>1.87498E-2</c:v>
                </c:pt>
                <c:pt idx="23693">
                  <c:v>1.9193600000000002E-2</c:v>
                </c:pt>
                <c:pt idx="23694">
                  <c:v>1.95953E-2</c:v>
                </c:pt>
                <c:pt idx="23695">
                  <c:v>1.9955000000000001E-2</c:v>
                </c:pt>
                <c:pt idx="23696">
                  <c:v>2.0273099999999999E-2</c:v>
                </c:pt>
                <c:pt idx="23697">
                  <c:v>2.05492E-2</c:v>
                </c:pt>
                <c:pt idx="23698">
                  <c:v>2.0781600000000001E-2</c:v>
                </c:pt>
                <c:pt idx="23699">
                  <c:v>2.0970200000000001E-2</c:v>
                </c:pt>
                <c:pt idx="23700">
                  <c:v>2.1115700000000001E-2</c:v>
                </c:pt>
                <c:pt idx="23701">
                  <c:v>2.1218999999999998E-2</c:v>
                </c:pt>
                <c:pt idx="23702">
                  <c:v>2.1280299999999999E-2</c:v>
                </c:pt>
                <c:pt idx="23703">
                  <c:v>2.1300599999999999E-2</c:v>
                </c:pt>
                <c:pt idx="23704">
                  <c:v>2.12829E-2</c:v>
                </c:pt>
                <c:pt idx="23705">
                  <c:v>2.12304E-2</c:v>
                </c:pt>
                <c:pt idx="23706">
                  <c:v>2.1143700000000001E-2</c:v>
                </c:pt>
                <c:pt idx="23707">
                  <c:v>2.10224E-2</c:v>
                </c:pt>
                <c:pt idx="23708">
                  <c:v>2.08653E-2</c:v>
                </c:pt>
                <c:pt idx="23709">
                  <c:v>2.0670999999999998E-2</c:v>
                </c:pt>
                <c:pt idx="23710">
                  <c:v>2.0439599999999999E-2</c:v>
                </c:pt>
                <c:pt idx="23711">
                  <c:v>2.0172900000000001E-2</c:v>
                </c:pt>
                <c:pt idx="23712">
                  <c:v>1.9872899999999999E-2</c:v>
                </c:pt>
                <c:pt idx="23713">
                  <c:v>1.95403E-2</c:v>
                </c:pt>
                <c:pt idx="23714">
                  <c:v>1.9176599999999999E-2</c:v>
                </c:pt>
                <c:pt idx="23715">
                  <c:v>1.8784100000000001E-2</c:v>
                </c:pt>
                <c:pt idx="23716">
                  <c:v>1.8363000000000001E-2</c:v>
                </c:pt>
                <c:pt idx="23717">
                  <c:v>1.7912500000000001E-2</c:v>
                </c:pt>
                <c:pt idx="23718">
                  <c:v>1.7432300000000001E-2</c:v>
                </c:pt>
                <c:pt idx="23719">
                  <c:v>1.69236E-2</c:v>
                </c:pt>
                <c:pt idx="23720">
                  <c:v>1.6388099999999999E-2</c:v>
                </c:pt>
                <c:pt idx="23721">
                  <c:v>1.5827399999999998E-2</c:v>
                </c:pt>
                <c:pt idx="23722">
                  <c:v>1.52423E-2</c:v>
                </c:pt>
                <c:pt idx="23723">
                  <c:v>1.4633500000000001E-2</c:v>
                </c:pt>
                <c:pt idx="23724">
                  <c:v>1.4003E-2</c:v>
                </c:pt>
                <c:pt idx="23725">
                  <c:v>1.33528E-2</c:v>
                </c:pt>
                <c:pt idx="23726">
                  <c:v>1.2684600000000001E-2</c:v>
                </c:pt>
                <c:pt idx="23727">
                  <c:v>1.19997E-2</c:v>
                </c:pt>
                <c:pt idx="23728">
                  <c:v>1.12993E-2</c:v>
                </c:pt>
                <c:pt idx="23729">
                  <c:v>1.05842E-2</c:v>
                </c:pt>
                <c:pt idx="23730" formatCode="0.00E+00">
                  <c:v>9.8548799999999999E-3</c:v>
                </c:pt>
                <c:pt idx="23731" formatCode="0.00E+00">
                  <c:v>9.1122400000000006E-3</c:v>
                </c:pt>
                <c:pt idx="23732" formatCode="0.00E+00">
                  <c:v>8.3579799999999992E-3</c:v>
                </c:pt>
                <c:pt idx="23733" formatCode="0.00E+00">
                  <c:v>7.5956599999999997E-3</c:v>
                </c:pt>
                <c:pt idx="23734" formatCode="0.00E+00">
                  <c:v>6.8289300000000004E-3</c:v>
                </c:pt>
                <c:pt idx="23735" formatCode="0.00E+00">
                  <c:v>6.0582199999999996E-3</c:v>
                </c:pt>
                <c:pt idx="23736" formatCode="0.00E+00">
                  <c:v>5.2818500000000003E-3</c:v>
                </c:pt>
                <c:pt idx="23737" formatCode="0.00E+00">
                  <c:v>4.5005399999999999E-3</c:v>
                </c:pt>
                <c:pt idx="23738" formatCode="0.00E+00">
                  <c:v>3.71814E-3</c:v>
                </c:pt>
                <c:pt idx="23739" formatCode="0.00E+00">
                  <c:v>2.9380399999999998E-3</c:v>
                </c:pt>
                <c:pt idx="23740" formatCode="0.00E+00">
                  <c:v>2.1615200000000001E-3</c:v>
                </c:pt>
                <c:pt idx="23741" formatCode="0.00E+00">
                  <c:v>1.38861E-3</c:v>
                </c:pt>
                <c:pt idx="23742" formatCode="0.00E+00">
                  <c:v>6.1779700000000001E-4</c:v>
                </c:pt>
                <c:pt idx="23743" formatCode="0.00E+00">
                  <c:v>-1.52984E-4</c:v>
                </c:pt>
                <c:pt idx="23744" formatCode="0.00E+00">
                  <c:v>-9.2360399999999996E-4</c:v>
                </c:pt>
                <c:pt idx="23745" formatCode="0.00E+00">
                  <c:v>-1.6919700000000001E-3</c:v>
                </c:pt>
                <c:pt idx="23746" formatCode="0.00E+00">
                  <c:v>-2.4558200000000001E-3</c:v>
                </c:pt>
                <c:pt idx="23747" formatCode="0.00E+00">
                  <c:v>-3.2132200000000001E-3</c:v>
                </c:pt>
                <c:pt idx="23748" formatCode="0.00E+00">
                  <c:v>-3.9626499999999999E-3</c:v>
                </c:pt>
                <c:pt idx="23749" formatCode="0.00E+00">
                  <c:v>-4.7027099999999997E-3</c:v>
                </c:pt>
                <c:pt idx="23750" formatCode="0.00E+00">
                  <c:v>-5.43115E-3</c:v>
                </c:pt>
                <c:pt idx="23751" formatCode="0.00E+00">
                  <c:v>-6.14621E-3</c:v>
                </c:pt>
                <c:pt idx="23752" formatCode="0.00E+00">
                  <c:v>-6.8490900000000004E-3</c:v>
                </c:pt>
                <c:pt idx="23753" formatCode="0.00E+00">
                  <c:v>-7.54246E-3</c:v>
                </c:pt>
                <c:pt idx="23754" formatCode="0.00E+00">
                  <c:v>-8.2274099999999992E-3</c:v>
                </c:pt>
                <c:pt idx="23755" formatCode="0.00E+00">
                  <c:v>-8.9036199999999992E-3</c:v>
                </c:pt>
                <c:pt idx="23756" formatCode="0.00E+00">
                  <c:v>-9.5713399999999994E-3</c:v>
                </c:pt>
                <c:pt idx="23757">
                  <c:v>-1.0231199999999999E-2</c:v>
                </c:pt>
                <c:pt idx="23758">
                  <c:v>-1.08821E-2</c:v>
                </c:pt>
                <c:pt idx="23759">
                  <c:v>-1.1521E-2</c:v>
                </c:pt>
                <c:pt idx="23760">
                  <c:v>-1.2146000000000001E-2</c:v>
                </c:pt>
                <c:pt idx="23761">
                  <c:v>-1.2756200000000001E-2</c:v>
                </c:pt>
                <c:pt idx="23762">
                  <c:v>-1.33495E-2</c:v>
                </c:pt>
                <c:pt idx="23763">
                  <c:v>-1.39223E-2</c:v>
                </c:pt>
                <c:pt idx="23764">
                  <c:v>-1.44733E-2</c:v>
                </c:pt>
                <c:pt idx="23765">
                  <c:v>-1.50031E-2</c:v>
                </c:pt>
                <c:pt idx="23766">
                  <c:v>-1.55123E-2</c:v>
                </c:pt>
                <c:pt idx="23767">
                  <c:v>-1.5999699999999999E-2</c:v>
                </c:pt>
                <c:pt idx="23768">
                  <c:v>-1.64645E-2</c:v>
                </c:pt>
                <c:pt idx="23769">
                  <c:v>-1.6906999999999998E-2</c:v>
                </c:pt>
                <c:pt idx="23770">
                  <c:v>-1.7327200000000001E-2</c:v>
                </c:pt>
                <c:pt idx="23771">
                  <c:v>-1.77258E-2</c:v>
                </c:pt>
                <c:pt idx="23772">
                  <c:v>-1.8103999999999999E-2</c:v>
                </c:pt>
                <c:pt idx="23773">
                  <c:v>-1.8463199999999999E-2</c:v>
                </c:pt>
                <c:pt idx="23774">
                  <c:v>-1.8804899999999999E-2</c:v>
                </c:pt>
                <c:pt idx="23775">
                  <c:v>-1.91307E-2</c:v>
                </c:pt>
                <c:pt idx="23776">
                  <c:v>-1.94416E-2</c:v>
                </c:pt>
                <c:pt idx="23777">
                  <c:v>-1.97371E-2</c:v>
                </c:pt>
                <c:pt idx="23778">
                  <c:v>-2.0015399999999999E-2</c:v>
                </c:pt>
                <c:pt idx="23779">
                  <c:v>-2.0274299999999999E-2</c:v>
                </c:pt>
                <c:pt idx="23780">
                  <c:v>-2.0513E-2</c:v>
                </c:pt>
                <c:pt idx="23781">
                  <c:v>-2.07333E-2</c:v>
                </c:pt>
                <c:pt idx="23782">
                  <c:v>-2.09388E-2</c:v>
                </c:pt>
                <c:pt idx="23783">
                  <c:v>-2.1132600000000001E-2</c:v>
                </c:pt>
                <c:pt idx="23784">
                  <c:v>-2.13169E-2</c:v>
                </c:pt>
                <c:pt idx="23785">
                  <c:v>-2.1492600000000001E-2</c:v>
                </c:pt>
                <c:pt idx="23786">
                  <c:v>-2.16598E-2</c:v>
                </c:pt>
                <c:pt idx="23787">
                  <c:v>-2.1818500000000001E-2</c:v>
                </c:pt>
                <c:pt idx="23788">
                  <c:v>-2.19677E-2</c:v>
                </c:pt>
                <c:pt idx="23789">
                  <c:v>-2.21056E-2</c:v>
                </c:pt>
                <c:pt idx="23790">
                  <c:v>-2.2230699999999999E-2</c:v>
                </c:pt>
                <c:pt idx="23791">
                  <c:v>-2.23409E-2</c:v>
                </c:pt>
                <c:pt idx="23792">
                  <c:v>-2.2434200000000001E-2</c:v>
                </c:pt>
                <c:pt idx="23793">
                  <c:v>-2.2510100000000002E-2</c:v>
                </c:pt>
                <c:pt idx="23794">
                  <c:v>-2.2569800000000001E-2</c:v>
                </c:pt>
                <c:pt idx="23795">
                  <c:v>-2.2615900000000001E-2</c:v>
                </c:pt>
                <c:pt idx="23796">
                  <c:v>-2.26529E-2</c:v>
                </c:pt>
                <c:pt idx="23797">
                  <c:v>-2.2685299999999999E-2</c:v>
                </c:pt>
                <c:pt idx="23798">
                  <c:v>-2.27142E-2</c:v>
                </c:pt>
                <c:pt idx="23799">
                  <c:v>-2.27377E-2</c:v>
                </c:pt>
                <c:pt idx="23800">
                  <c:v>-2.2752999999999999E-2</c:v>
                </c:pt>
                <c:pt idx="23801">
                  <c:v>-2.2757699999999999E-2</c:v>
                </c:pt>
                <c:pt idx="23802">
                  <c:v>-2.2750699999999999E-2</c:v>
                </c:pt>
                <c:pt idx="23803">
                  <c:v>-2.27323E-2</c:v>
                </c:pt>
                <c:pt idx="23804">
                  <c:v>-2.2703000000000001E-2</c:v>
                </c:pt>
                <c:pt idx="23805">
                  <c:v>-2.26635E-2</c:v>
                </c:pt>
                <c:pt idx="23806">
                  <c:v>-2.26149E-2</c:v>
                </c:pt>
                <c:pt idx="23807">
                  <c:v>-2.2557299999999999E-2</c:v>
                </c:pt>
                <c:pt idx="23808">
                  <c:v>-2.2491299999999999E-2</c:v>
                </c:pt>
                <c:pt idx="23809">
                  <c:v>-2.2417599999999999E-2</c:v>
                </c:pt>
                <c:pt idx="23810">
                  <c:v>-2.2337599999999999E-2</c:v>
                </c:pt>
                <c:pt idx="23811">
                  <c:v>-2.2252600000000001E-2</c:v>
                </c:pt>
                <c:pt idx="23812">
                  <c:v>-2.21639E-2</c:v>
                </c:pt>
                <c:pt idx="23813">
                  <c:v>-2.2072499999999998E-2</c:v>
                </c:pt>
                <c:pt idx="23814">
                  <c:v>-2.1979200000000001E-2</c:v>
                </c:pt>
                <c:pt idx="23815">
                  <c:v>-2.1886699999999999E-2</c:v>
                </c:pt>
                <c:pt idx="23816">
                  <c:v>-2.17977E-2</c:v>
                </c:pt>
                <c:pt idx="23817">
                  <c:v>-2.1712200000000001E-2</c:v>
                </c:pt>
                <c:pt idx="23818">
                  <c:v>-2.163E-2</c:v>
                </c:pt>
                <c:pt idx="23819">
                  <c:v>-2.1554E-2</c:v>
                </c:pt>
                <c:pt idx="23820">
                  <c:v>-2.14869E-2</c:v>
                </c:pt>
                <c:pt idx="23821">
                  <c:v>-2.14279E-2</c:v>
                </c:pt>
                <c:pt idx="23822">
                  <c:v>-2.1377500000000001E-2</c:v>
                </c:pt>
                <c:pt idx="23823">
                  <c:v>-2.1339400000000001E-2</c:v>
                </c:pt>
                <c:pt idx="23824">
                  <c:v>-2.1315299999999999E-2</c:v>
                </c:pt>
                <c:pt idx="23825">
                  <c:v>-2.1302999999999999E-2</c:v>
                </c:pt>
                <c:pt idx="23826">
                  <c:v>-2.1301799999999999E-2</c:v>
                </c:pt>
                <c:pt idx="23827">
                  <c:v>-2.1314400000000001E-2</c:v>
                </c:pt>
                <c:pt idx="23828">
                  <c:v>-2.1343500000000001E-2</c:v>
                </c:pt>
                <c:pt idx="23829">
                  <c:v>-2.1391E-2</c:v>
                </c:pt>
                <c:pt idx="23830">
                  <c:v>-2.14594E-2</c:v>
                </c:pt>
                <c:pt idx="23831">
                  <c:v>-2.15499E-2</c:v>
                </c:pt>
                <c:pt idx="23832">
                  <c:v>-2.16609E-2</c:v>
                </c:pt>
                <c:pt idx="23833">
                  <c:v>-2.1790500000000001E-2</c:v>
                </c:pt>
                <c:pt idx="23834">
                  <c:v>-2.1938099999999999E-2</c:v>
                </c:pt>
                <c:pt idx="23835">
                  <c:v>-2.2103100000000001E-2</c:v>
                </c:pt>
                <c:pt idx="23836">
                  <c:v>-2.2284700000000001E-2</c:v>
                </c:pt>
                <c:pt idx="23837">
                  <c:v>-2.24812E-2</c:v>
                </c:pt>
                <c:pt idx="23838">
                  <c:v>-2.26909E-2</c:v>
                </c:pt>
                <c:pt idx="23839">
                  <c:v>-2.29141E-2</c:v>
                </c:pt>
                <c:pt idx="23840">
                  <c:v>-2.3152800000000001E-2</c:v>
                </c:pt>
                <c:pt idx="23841">
                  <c:v>-2.3408700000000001E-2</c:v>
                </c:pt>
                <c:pt idx="23842">
                  <c:v>-2.3681600000000001E-2</c:v>
                </c:pt>
                <c:pt idx="23843">
                  <c:v>-2.3971699999999999E-2</c:v>
                </c:pt>
                <c:pt idx="23844">
                  <c:v>-2.4280199999999998E-2</c:v>
                </c:pt>
                <c:pt idx="23845">
                  <c:v>-2.4608499999999998E-2</c:v>
                </c:pt>
                <c:pt idx="23846">
                  <c:v>-2.49541E-2</c:v>
                </c:pt>
                <c:pt idx="23847">
                  <c:v>-2.5313200000000001E-2</c:v>
                </c:pt>
                <c:pt idx="23848">
                  <c:v>-2.5682900000000002E-2</c:v>
                </c:pt>
                <c:pt idx="23849">
                  <c:v>-2.60617E-2</c:v>
                </c:pt>
                <c:pt idx="23850">
                  <c:v>-2.6448699999999999E-2</c:v>
                </c:pt>
                <c:pt idx="23851">
                  <c:v>-2.6842600000000001E-2</c:v>
                </c:pt>
                <c:pt idx="23852">
                  <c:v>-2.72436E-2</c:v>
                </c:pt>
                <c:pt idx="23853">
                  <c:v>-2.7652300000000001E-2</c:v>
                </c:pt>
                <c:pt idx="23854">
                  <c:v>-2.80667E-2</c:v>
                </c:pt>
                <c:pt idx="23855">
                  <c:v>-2.8483700000000001E-2</c:v>
                </c:pt>
                <c:pt idx="23856">
                  <c:v>-2.89032E-2</c:v>
                </c:pt>
                <c:pt idx="23857">
                  <c:v>-2.93244E-2</c:v>
                </c:pt>
                <c:pt idx="23858">
                  <c:v>-2.97428E-2</c:v>
                </c:pt>
                <c:pt idx="23859">
                  <c:v>-3.01563E-2</c:v>
                </c:pt>
                <c:pt idx="23860">
                  <c:v>-3.0566800000000002E-2</c:v>
                </c:pt>
                <c:pt idx="23861">
                  <c:v>-3.09771E-2</c:v>
                </c:pt>
                <c:pt idx="23862">
                  <c:v>-3.1387600000000002E-2</c:v>
                </c:pt>
                <c:pt idx="23863">
                  <c:v>-3.1796400000000002E-2</c:v>
                </c:pt>
                <c:pt idx="23864">
                  <c:v>-3.2200199999999998E-2</c:v>
                </c:pt>
                <c:pt idx="23865">
                  <c:v>-3.2596300000000002E-2</c:v>
                </c:pt>
                <c:pt idx="23866">
                  <c:v>-3.2982499999999998E-2</c:v>
                </c:pt>
                <c:pt idx="23867">
                  <c:v>-3.33561E-2</c:v>
                </c:pt>
                <c:pt idx="23868">
                  <c:v>-3.3715700000000001E-2</c:v>
                </c:pt>
                <c:pt idx="23869">
                  <c:v>-3.4062200000000001E-2</c:v>
                </c:pt>
                <c:pt idx="23870">
                  <c:v>-3.4398199999999997E-2</c:v>
                </c:pt>
                <c:pt idx="23871">
                  <c:v>-3.4725899999999997E-2</c:v>
                </c:pt>
                <c:pt idx="23872">
                  <c:v>-3.5043900000000003E-2</c:v>
                </c:pt>
                <c:pt idx="23873">
                  <c:v>-3.5349600000000002E-2</c:v>
                </c:pt>
                <c:pt idx="23874">
                  <c:v>-3.5641300000000001E-2</c:v>
                </c:pt>
                <c:pt idx="23875">
                  <c:v>-3.5917200000000003E-2</c:v>
                </c:pt>
                <c:pt idx="23876">
                  <c:v>-3.6174600000000001E-2</c:v>
                </c:pt>
                <c:pt idx="23877">
                  <c:v>-3.6410499999999998E-2</c:v>
                </c:pt>
                <c:pt idx="23878">
                  <c:v>-3.6622200000000001E-2</c:v>
                </c:pt>
                <c:pt idx="23879">
                  <c:v>-3.6806600000000002E-2</c:v>
                </c:pt>
                <c:pt idx="23880">
                  <c:v>-3.6961599999999997E-2</c:v>
                </c:pt>
                <c:pt idx="23881">
                  <c:v>-3.7085800000000002E-2</c:v>
                </c:pt>
                <c:pt idx="23882">
                  <c:v>-3.7177099999999998E-2</c:v>
                </c:pt>
                <c:pt idx="23883">
                  <c:v>-3.7233599999999999E-2</c:v>
                </c:pt>
                <c:pt idx="23884">
                  <c:v>-3.7254700000000002E-2</c:v>
                </c:pt>
                <c:pt idx="23885">
                  <c:v>-3.72392E-2</c:v>
                </c:pt>
                <c:pt idx="23886">
                  <c:v>-3.7184300000000003E-2</c:v>
                </c:pt>
                <c:pt idx="23887">
                  <c:v>-3.70867E-2</c:v>
                </c:pt>
                <c:pt idx="23888">
                  <c:v>-3.6943999999999998E-2</c:v>
                </c:pt>
                <c:pt idx="23889">
                  <c:v>-3.67566E-2</c:v>
                </c:pt>
                <c:pt idx="23890">
                  <c:v>-3.6525599999999998E-2</c:v>
                </c:pt>
                <c:pt idx="23891">
                  <c:v>-3.62496E-2</c:v>
                </c:pt>
                <c:pt idx="23892">
                  <c:v>-3.5925899999999997E-2</c:v>
                </c:pt>
                <c:pt idx="23893">
                  <c:v>-3.55527E-2</c:v>
                </c:pt>
                <c:pt idx="23894">
                  <c:v>-3.5129100000000003E-2</c:v>
                </c:pt>
                <c:pt idx="23895">
                  <c:v>-3.4653999999999997E-2</c:v>
                </c:pt>
                <c:pt idx="23896">
                  <c:v>-3.4125200000000001E-2</c:v>
                </c:pt>
                <c:pt idx="23897">
                  <c:v>-3.3540500000000001E-2</c:v>
                </c:pt>
                <c:pt idx="23898">
                  <c:v>-3.2897599999999999E-2</c:v>
                </c:pt>
                <c:pt idx="23899">
                  <c:v>-3.2195399999999999E-2</c:v>
                </c:pt>
                <c:pt idx="23900">
                  <c:v>-3.1433799999999998E-2</c:v>
                </c:pt>
                <c:pt idx="23901">
                  <c:v>-3.0613100000000001E-2</c:v>
                </c:pt>
                <c:pt idx="23902">
                  <c:v>-2.9733699999999998E-2</c:v>
                </c:pt>
                <c:pt idx="23903">
                  <c:v>-2.8795500000000002E-2</c:v>
                </c:pt>
                <c:pt idx="23904">
                  <c:v>-2.77974E-2</c:v>
                </c:pt>
                <c:pt idx="23905">
                  <c:v>-2.6737899999999998E-2</c:v>
                </c:pt>
                <c:pt idx="23906">
                  <c:v>-2.5617899999999999E-2</c:v>
                </c:pt>
                <c:pt idx="23907">
                  <c:v>-2.4440799999999999E-2</c:v>
                </c:pt>
                <c:pt idx="23908">
                  <c:v>-2.32085E-2</c:v>
                </c:pt>
                <c:pt idx="23909">
                  <c:v>-2.1921099999999999E-2</c:v>
                </c:pt>
                <c:pt idx="23910">
                  <c:v>-2.05801E-2</c:v>
                </c:pt>
                <c:pt idx="23911">
                  <c:v>-1.91892E-2</c:v>
                </c:pt>
                <c:pt idx="23912">
                  <c:v>-1.7751699999999999E-2</c:v>
                </c:pt>
                <c:pt idx="23913">
                  <c:v>-1.6270400000000001E-2</c:v>
                </c:pt>
                <c:pt idx="23914">
                  <c:v>-1.47452E-2</c:v>
                </c:pt>
                <c:pt idx="23915">
                  <c:v>-1.31752E-2</c:v>
                </c:pt>
                <c:pt idx="23916">
                  <c:v>-1.1561999999999999E-2</c:v>
                </c:pt>
                <c:pt idx="23917" formatCode="0.00E+00">
                  <c:v>-9.9086799999999996E-3</c:v>
                </c:pt>
                <c:pt idx="23918" formatCode="0.00E+00">
                  <c:v>-8.2166500000000007E-3</c:v>
                </c:pt>
                <c:pt idx="23919" formatCode="0.00E+00">
                  <c:v>-6.4842199999999997E-3</c:v>
                </c:pt>
                <c:pt idx="23920" formatCode="0.00E+00">
                  <c:v>-4.7097700000000003E-3</c:v>
                </c:pt>
                <c:pt idx="23921" formatCode="0.00E+00">
                  <c:v>-2.89456E-3</c:v>
                </c:pt>
                <c:pt idx="23922" formatCode="0.00E+00">
                  <c:v>-1.041E-3</c:v>
                </c:pt>
                <c:pt idx="23923" formatCode="0.00E+00">
                  <c:v>8.4962600000000003E-4</c:v>
                </c:pt>
                <c:pt idx="23924" formatCode="0.00E+00">
                  <c:v>2.7768699999999999E-3</c:v>
                </c:pt>
                <c:pt idx="23925" formatCode="0.00E+00">
                  <c:v>4.7395500000000004E-3</c:v>
                </c:pt>
                <c:pt idx="23926" formatCode="0.00E+00">
                  <c:v>6.7343300000000002E-3</c:v>
                </c:pt>
                <c:pt idx="23927" formatCode="0.00E+00">
                  <c:v>8.7568500000000001E-3</c:v>
                </c:pt>
                <c:pt idx="23928">
                  <c:v>1.0804899999999999E-2</c:v>
                </c:pt>
                <c:pt idx="23929">
                  <c:v>1.2878499999999999E-2</c:v>
                </c:pt>
                <c:pt idx="23930">
                  <c:v>1.4978200000000001E-2</c:v>
                </c:pt>
                <c:pt idx="23931">
                  <c:v>1.71025E-2</c:v>
                </c:pt>
                <c:pt idx="23932">
                  <c:v>1.92477E-2</c:v>
                </c:pt>
                <c:pt idx="23933">
                  <c:v>2.14097E-2</c:v>
                </c:pt>
                <c:pt idx="23934">
                  <c:v>2.35847E-2</c:v>
                </c:pt>
                <c:pt idx="23935">
                  <c:v>2.57702E-2</c:v>
                </c:pt>
                <c:pt idx="23936">
                  <c:v>2.79644E-2</c:v>
                </c:pt>
                <c:pt idx="23937">
                  <c:v>3.01651E-2</c:v>
                </c:pt>
                <c:pt idx="23938">
                  <c:v>3.2369500000000002E-2</c:v>
                </c:pt>
                <c:pt idx="23939">
                  <c:v>3.4575599999999998E-2</c:v>
                </c:pt>
                <c:pt idx="23940">
                  <c:v>3.6781800000000003E-2</c:v>
                </c:pt>
                <c:pt idx="23941">
                  <c:v>3.89865E-2</c:v>
                </c:pt>
                <c:pt idx="23942">
                  <c:v>4.1187700000000001E-2</c:v>
                </c:pt>
                <c:pt idx="23943">
                  <c:v>4.3383100000000001E-2</c:v>
                </c:pt>
                <c:pt idx="23944">
                  <c:v>4.5569800000000001E-2</c:v>
                </c:pt>
                <c:pt idx="23945">
                  <c:v>4.7747699999999997E-2</c:v>
                </c:pt>
                <c:pt idx="23946">
                  <c:v>4.9917099999999999E-2</c:v>
                </c:pt>
                <c:pt idx="23947">
                  <c:v>5.2073899999999999E-2</c:v>
                </c:pt>
                <c:pt idx="23948">
                  <c:v>5.4210000000000001E-2</c:v>
                </c:pt>
                <c:pt idx="23949">
                  <c:v>5.6318899999999998E-2</c:v>
                </c:pt>
                <c:pt idx="23950">
                  <c:v>5.8397999999999999E-2</c:v>
                </c:pt>
                <c:pt idx="23951">
                  <c:v>6.04472E-2</c:v>
                </c:pt>
                <c:pt idx="23952">
                  <c:v>6.24662E-2</c:v>
                </c:pt>
                <c:pt idx="23953">
                  <c:v>6.4454800000000007E-2</c:v>
                </c:pt>
                <c:pt idx="23954">
                  <c:v>6.6411399999999995E-2</c:v>
                </c:pt>
                <c:pt idx="23955">
                  <c:v>6.8331699999999995E-2</c:v>
                </c:pt>
                <c:pt idx="23956">
                  <c:v>7.0208400000000004E-2</c:v>
                </c:pt>
                <c:pt idx="23957">
                  <c:v>7.2035199999999994E-2</c:v>
                </c:pt>
                <c:pt idx="23958">
                  <c:v>7.38095E-2</c:v>
                </c:pt>
                <c:pt idx="23959">
                  <c:v>7.5531100000000004E-2</c:v>
                </c:pt>
                <c:pt idx="23960">
                  <c:v>7.7199900000000002E-2</c:v>
                </c:pt>
                <c:pt idx="23961">
                  <c:v>7.8813800000000003E-2</c:v>
                </c:pt>
                <c:pt idx="23962">
                  <c:v>8.0369599999999999E-2</c:v>
                </c:pt>
                <c:pt idx="23963">
                  <c:v>8.1864599999999996E-2</c:v>
                </c:pt>
                <c:pt idx="23964">
                  <c:v>8.3297099999999999E-2</c:v>
                </c:pt>
                <c:pt idx="23965">
                  <c:v>8.4666099999999994E-2</c:v>
                </c:pt>
                <c:pt idx="23966">
                  <c:v>8.59713E-2</c:v>
                </c:pt>
                <c:pt idx="23967">
                  <c:v>8.7210999999999997E-2</c:v>
                </c:pt>
                <c:pt idx="23968">
                  <c:v>8.8383100000000006E-2</c:v>
                </c:pt>
                <c:pt idx="23969">
                  <c:v>8.9487999999999998E-2</c:v>
                </c:pt>
                <c:pt idx="23970">
                  <c:v>9.0526899999999993E-2</c:v>
                </c:pt>
                <c:pt idx="23971">
                  <c:v>9.1501100000000002E-2</c:v>
                </c:pt>
                <c:pt idx="23972">
                  <c:v>9.2410900000000004E-2</c:v>
                </c:pt>
                <c:pt idx="23973">
                  <c:v>9.3254900000000002E-2</c:v>
                </c:pt>
                <c:pt idx="23974">
                  <c:v>9.4030000000000002E-2</c:v>
                </c:pt>
                <c:pt idx="23975">
                  <c:v>9.4731899999999994E-2</c:v>
                </c:pt>
                <c:pt idx="23976">
                  <c:v>9.5356200000000002E-2</c:v>
                </c:pt>
                <c:pt idx="23977">
                  <c:v>9.5899499999999999E-2</c:v>
                </c:pt>
                <c:pt idx="23978">
                  <c:v>9.6360100000000004E-2</c:v>
                </c:pt>
                <c:pt idx="23979">
                  <c:v>9.6737500000000004E-2</c:v>
                </c:pt>
                <c:pt idx="23980">
                  <c:v>9.7031900000000004E-2</c:v>
                </c:pt>
                <c:pt idx="23981">
                  <c:v>9.7243200000000002E-2</c:v>
                </c:pt>
                <c:pt idx="23982">
                  <c:v>9.7371799999999994E-2</c:v>
                </c:pt>
                <c:pt idx="23983">
                  <c:v>9.7417199999999995E-2</c:v>
                </c:pt>
                <c:pt idx="23984">
                  <c:v>9.7377900000000003E-2</c:v>
                </c:pt>
                <c:pt idx="23985">
                  <c:v>9.7252599999999995E-2</c:v>
                </c:pt>
                <c:pt idx="23986">
                  <c:v>9.7041799999999998E-2</c:v>
                </c:pt>
                <c:pt idx="23987">
                  <c:v>9.6747899999999998E-2</c:v>
                </c:pt>
                <c:pt idx="23988">
                  <c:v>9.6374000000000001E-2</c:v>
                </c:pt>
                <c:pt idx="23989">
                  <c:v>9.5922300000000002E-2</c:v>
                </c:pt>
                <c:pt idx="23990">
                  <c:v>9.5394800000000002E-2</c:v>
                </c:pt>
                <c:pt idx="23991">
                  <c:v>9.4793199999999994E-2</c:v>
                </c:pt>
                <c:pt idx="23992">
                  <c:v>9.4117599999999996E-2</c:v>
                </c:pt>
                <c:pt idx="23993">
                  <c:v>9.3365699999999996E-2</c:v>
                </c:pt>
                <c:pt idx="23994">
                  <c:v>9.2535599999999996E-2</c:v>
                </c:pt>
                <c:pt idx="23995">
                  <c:v>9.1626100000000002E-2</c:v>
                </c:pt>
                <c:pt idx="23996">
                  <c:v>9.0637200000000001E-2</c:v>
                </c:pt>
                <c:pt idx="23997">
                  <c:v>8.9569200000000002E-2</c:v>
                </c:pt>
                <c:pt idx="23998">
                  <c:v>8.8421299999999994E-2</c:v>
                </c:pt>
                <c:pt idx="23999">
                  <c:v>8.7192000000000006E-2</c:v>
                </c:pt>
                <c:pt idx="24000">
                  <c:v>8.5880399999999996E-2</c:v>
                </c:pt>
                <c:pt idx="24001">
                  <c:v>8.4487199999999998E-2</c:v>
                </c:pt>
                <c:pt idx="24002">
                  <c:v>8.3016199999999998E-2</c:v>
                </c:pt>
                <c:pt idx="24003">
                  <c:v>8.1471500000000002E-2</c:v>
                </c:pt>
                <c:pt idx="24004">
                  <c:v>7.9854700000000001E-2</c:v>
                </c:pt>
                <c:pt idx="24005">
                  <c:v>7.81665E-2</c:v>
                </c:pt>
                <c:pt idx="24006">
                  <c:v>7.6408599999999993E-2</c:v>
                </c:pt>
                <c:pt idx="24007">
                  <c:v>7.4584600000000001E-2</c:v>
                </c:pt>
                <c:pt idx="24008">
                  <c:v>7.2697999999999999E-2</c:v>
                </c:pt>
                <c:pt idx="24009">
                  <c:v>7.0750199999999999E-2</c:v>
                </c:pt>
                <c:pt idx="24010">
                  <c:v>6.87421E-2</c:v>
                </c:pt>
                <c:pt idx="24011">
                  <c:v>6.6675899999999996E-2</c:v>
                </c:pt>
                <c:pt idx="24012">
                  <c:v>6.4553399999999997E-2</c:v>
                </c:pt>
                <c:pt idx="24013">
                  <c:v>6.2376000000000001E-2</c:v>
                </c:pt>
                <c:pt idx="24014">
                  <c:v>6.0144299999999998E-2</c:v>
                </c:pt>
                <c:pt idx="24015">
                  <c:v>5.7858100000000003E-2</c:v>
                </c:pt>
                <c:pt idx="24016">
                  <c:v>5.5519600000000002E-2</c:v>
                </c:pt>
                <c:pt idx="24017">
                  <c:v>5.3135500000000002E-2</c:v>
                </c:pt>
                <c:pt idx="24018">
                  <c:v>5.0712399999999998E-2</c:v>
                </c:pt>
                <c:pt idx="24019">
                  <c:v>4.8253799999999999E-2</c:v>
                </c:pt>
                <c:pt idx="24020">
                  <c:v>4.57604E-2</c:v>
                </c:pt>
                <c:pt idx="24021">
                  <c:v>4.3233800000000003E-2</c:v>
                </c:pt>
                <c:pt idx="24022">
                  <c:v>4.0676900000000002E-2</c:v>
                </c:pt>
                <c:pt idx="24023">
                  <c:v>3.8094000000000003E-2</c:v>
                </c:pt>
                <c:pt idx="24024">
                  <c:v>3.5489300000000001E-2</c:v>
                </c:pt>
                <c:pt idx="24025">
                  <c:v>3.28665E-2</c:v>
                </c:pt>
                <c:pt idx="24026">
                  <c:v>3.02289E-2</c:v>
                </c:pt>
                <c:pt idx="24027">
                  <c:v>2.7580899999999998E-2</c:v>
                </c:pt>
                <c:pt idx="24028">
                  <c:v>2.4925200000000002E-2</c:v>
                </c:pt>
                <c:pt idx="24029">
                  <c:v>2.2263999999999999E-2</c:v>
                </c:pt>
                <c:pt idx="24030">
                  <c:v>1.96016E-2</c:v>
                </c:pt>
                <c:pt idx="24031">
                  <c:v>1.6944899999999999E-2</c:v>
                </c:pt>
                <c:pt idx="24032">
                  <c:v>1.43007E-2</c:v>
                </c:pt>
                <c:pt idx="24033">
                  <c:v>1.16737E-2</c:v>
                </c:pt>
                <c:pt idx="24034" formatCode="0.00E+00">
                  <c:v>9.0667100000000004E-3</c:v>
                </c:pt>
                <c:pt idx="24035" formatCode="0.00E+00">
                  <c:v>6.4800099999999996E-3</c:v>
                </c:pt>
                <c:pt idx="24036" formatCode="0.00E+00">
                  <c:v>3.9128899999999996E-3</c:v>
                </c:pt>
                <c:pt idx="24037" formatCode="0.00E+00">
                  <c:v>1.3665999999999999E-3</c:v>
                </c:pt>
                <c:pt idx="24038" formatCode="0.00E+00">
                  <c:v>-1.15511E-3</c:v>
                </c:pt>
                <c:pt idx="24039" formatCode="0.00E+00">
                  <c:v>-3.6480800000000002E-3</c:v>
                </c:pt>
                <c:pt idx="24040" formatCode="0.00E+00">
                  <c:v>-6.1065900000000003E-3</c:v>
                </c:pt>
                <c:pt idx="24041" formatCode="0.00E+00">
                  <c:v>-8.5230400000000008E-3</c:v>
                </c:pt>
                <c:pt idx="24042">
                  <c:v>-1.0893E-2</c:v>
                </c:pt>
                <c:pt idx="24043">
                  <c:v>-1.3217899999999999E-2</c:v>
                </c:pt>
                <c:pt idx="24044">
                  <c:v>-1.55002E-2</c:v>
                </c:pt>
                <c:pt idx="24045">
                  <c:v>-1.7737099999999999E-2</c:v>
                </c:pt>
                <c:pt idx="24046">
                  <c:v>-1.99223E-2</c:v>
                </c:pt>
                <c:pt idx="24047">
                  <c:v>-2.2049800000000001E-2</c:v>
                </c:pt>
                <c:pt idx="24048">
                  <c:v>-2.41152E-2</c:v>
                </c:pt>
                <c:pt idx="24049">
                  <c:v>-2.6113299999999999E-2</c:v>
                </c:pt>
                <c:pt idx="24050">
                  <c:v>-2.8038400000000002E-2</c:v>
                </c:pt>
                <c:pt idx="24051">
                  <c:v>-2.98871E-2</c:v>
                </c:pt>
                <c:pt idx="24052">
                  <c:v>-3.1656700000000003E-2</c:v>
                </c:pt>
                <c:pt idx="24053">
                  <c:v>-3.33438E-2</c:v>
                </c:pt>
                <c:pt idx="24054">
                  <c:v>-3.4943200000000001E-2</c:v>
                </c:pt>
                <c:pt idx="24055">
                  <c:v>-3.6449200000000001E-2</c:v>
                </c:pt>
                <c:pt idx="24056">
                  <c:v>-3.7853999999999999E-2</c:v>
                </c:pt>
                <c:pt idx="24057">
                  <c:v>-3.9147899999999999E-2</c:v>
                </c:pt>
                <c:pt idx="24058">
                  <c:v>-4.0324699999999998E-2</c:v>
                </c:pt>
                <c:pt idx="24059">
                  <c:v>-4.1387399999999998E-2</c:v>
                </c:pt>
                <c:pt idx="24060">
                  <c:v>-4.2340900000000001E-2</c:v>
                </c:pt>
                <c:pt idx="24061">
                  <c:v>-4.3185099999999997E-2</c:v>
                </c:pt>
                <c:pt idx="24062">
                  <c:v>-4.3919399999999997E-2</c:v>
                </c:pt>
                <c:pt idx="24063">
                  <c:v>-4.4545300000000003E-2</c:v>
                </c:pt>
                <c:pt idx="24064">
                  <c:v>-4.5062699999999997E-2</c:v>
                </c:pt>
                <c:pt idx="24065">
                  <c:v>-4.5469599999999999E-2</c:v>
                </c:pt>
                <c:pt idx="24066">
                  <c:v>-4.5764199999999998E-2</c:v>
                </c:pt>
                <c:pt idx="24067">
                  <c:v>-4.5946599999999997E-2</c:v>
                </c:pt>
                <c:pt idx="24068">
                  <c:v>-4.6015899999999998E-2</c:v>
                </c:pt>
                <c:pt idx="24069">
                  <c:v>-4.5970799999999999E-2</c:v>
                </c:pt>
                <c:pt idx="24070">
                  <c:v>-4.5810999999999998E-2</c:v>
                </c:pt>
                <c:pt idx="24071">
                  <c:v>-4.5538099999999998E-2</c:v>
                </c:pt>
                <c:pt idx="24072">
                  <c:v>-4.5154E-2</c:v>
                </c:pt>
                <c:pt idx="24073">
                  <c:v>-4.46586E-2</c:v>
                </c:pt>
                <c:pt idx="24074">
                  <c:v>-4.4049999999999999E-2</c:v>
                </c:pt>
                <c:pt idx="24075">
                  <c:v>-4.3326000000000003E-2</c:v>
                </c:pt>
                <c:pt idx="24076">
                  <c:v>-4.2485799999999997E-2</c:v>
                </c:pt>
                <c:pt idx="24077">
                  <c:v>-4.1528900000000001E-2</c:v>
                </c:pt>
                <c:pt idx="24078">
                  <c:v>-4.0454700000000003E-2</c:v>
                </c:pt>
                <c:pt idx="24079">
                  <c:v>-3.9262499999999999E-2</c:v>
                </c:pt>
                <c:pt idx="24080">
                  <c:v>-3.7953500000000001E-2</c:v>
                </c:pt>
                <c:pt idx="24081">
                  <c:v>-3.6530399999999998E-2</c:v>
                </c:pt>
                <c:pt idx="24082">
                  <c:v>-3.4995400000000003E-2</c:v>
                </c:pt>
                <c:pt idx="24083">
                  <c:v>-3.3349299999999998E-2</c:v>
                </c:pt>
                <c:pt idx="24084">
                  <c:v>-3.1593499999999997E-2</c:v>
                </c:pt>
                <c:pt idx="24085">
                  <c:v>-2.9729800000000001E-2</c:v>
                </c:pt>
                <c:pt idx="24086">
                  <c:v>-2.7760900000000002E-2</c:v>
                </c:pt>
                <c:pt idx="24087">
                  <c:v>-2.5689900000000002E-2</c:v>
                </c:pt>
                <c:pt idx="24088">
                  <c:v>-2.3519499999999999E-2</c:v>
                </c:pt>
                <c:pt idx="24089">
                  <c:v>-2.1252500000000001E-2</c:v>
                </c:pt>
                <c:pt idx="24090">
                  <c:v>-1.88913E-2</c:v>
                </c:pt>
                <c:pt idx="24091">
                  <c:v>-1.6438600000000001E-2</c:v>
                </c:pt>
                <c:pt idx="24092">
                  <c:v>-1.3897700000000001E-2</c:v>
                </c:pt>
                <c:pt idx="24093">
                  <c:v>-1.12733E-2</c:v>
                </c:pt>
                <c:pt idx="24094" formatCode="0.00E+00">
                  <c:v>-8.5688599999999993E-3</c:v>
                </c:pt>
                <c:pt idx="24095" formatCode="0.00E+00">
                  <c:v>-5.7871399999999996E-3</c:v>
                </c:pt>
                <c:pt idx="24096" formatCode="0.00E+00">
                  <c:v>-2.9315399999999998E-3</c:v>
                </c:pt>
                <c:pt idx="24097" formatCode="0.00E+00">
                  <c:v>-5.7884100000000002E-6</c:v>
                </c:pt>
                <c:pt idx="24098" formatCode="0.00E+00">
                  <c:v>2.9874099999999998E-3</c:v>
                </c:pt>
                <c:pt idx="24099" formatCode="0.00E+00">
                  <c:v>6.04617E-3</c:v>
                </c:pt>
                <c:pt idx="24100" formatCode="0.00E+00">
                  <c:v>9.1677800000000004E-3</c:v>
                </c:pt>
                <c:pt idx="24101">
                  <c:v>1.23483E-2</c:v>
                </c:pt>
                <c:pt idx="24102">
                  <c:v>1.5582500000000001E-2</c:v>
                </c:pt>
                <c:pt idx="24103">
                  <c:v>1.8864700000000002E-2</c:v>
                </c:pt>
                <c:pt idx="24104">
                  <c:v>2.2191099999999998E-2</c:v>
                </c:pt>
                <c:pt idx="24105">
                  <c:v>2.5560699999999999E-2</c:v>
                </c:pt>
                <c:pt idx="24106">
                  <c:v>2.8971899999999998E-2</c:v>
                </c:pt>
                <c:pt idx="24107">
                  <c:v>3.2420999999999998E-2</c:v>
                </c:pt>
                <c:pt idx="24108">
                  <c:v>3.5904600000000002E-2</c:v>
                </c:pt>
                <c:pt idx="24109">
                  <c:v>3.9419500000000003E-2</c:v>
                </c:pt>
                <c:pt idx="24110">
                  <c:v>4.2961800000000001E-2</c:v>
                </c:pt>
                <c:pt idx="24111">
                  <c:v>4.6526699999999997E-2</c:v>
                </c:pt>
                <c:pt idx="24112">
                  <c:v>5.0110099999999998E-2</c:v>
                </c:pt>
                <c:pt idx="24113">
                  <c:v>5.3707999999999999E-2</c:v>
                </c:pt>
                <c:pt idx="24114">
                  <c:v>5.7316899999999997E-2</c:v>
                </c:pt>
                <c:pt idx="24115">
                  <c:v>6.0932199999999999E-2</c:v>
                </c:pt>
                <c:pt idx="24116">
                  <c:v>6.4548599999999998E-2</c:v>
                </c:pt>
                <c:pt idx="24117">
                  <c:v>6.8162100000000003E-2</c:v>
                </c:pt>
                <c:pt idx="24118">
                  <c:v>7.1770299999999995E-2</c:v>
                </c:pt>
                <c:pt idx="24119">
                  <c:v>7.5371199999999999E-2</c:v>
                </c:pt>
                <c:pt idx="24120">
                  <c:v>7.8961699999999996E-2</c:v>
                </c:pt>
                <c:pt idx="24121">
                  <c:v>8.2538E-2</c:v>
                </c:pt>
                <c:pt idx="24122">
                  <c:v>8.6096599999999995E-2</c:v>
                </c:pt>
                <c:pt idx="24123">
                  <c:v>8.9633000000000004E-2</c:v>
                </c:pt>
                <c:pt idx="24124">
                  <c:v>9.3142100000000005E-2</c:v>
                </c:pt>
                <c:pt idx="24125">
                  <c:v>9.6619499999999997E-2</c:v>
                </c:pt>
                <c:pt idx="24126">
                  <c:v>0.100062</c:v>
                </c:pt>
                <c:pt idx="24127">
                  <c:v>0.103468</c:v>
                </c:pt>
                <c:pt idx="24128">
                  <c:v>0.106837</c:v>
                </c:pt>
                <c:pt idx="24129">
                  <c:v>0.110167</c:v>
                </c:pt>
                <c:pt idx="24130">
                  <c:v>0.113453</c:v>
                </c:pt>
                <c:pt idx="24131">
                  <c:v>0.11669</c:v>
                </c:pt>
                <c:pt idx="24132">
                  <c:v>0.11987200000000001</c:v>
                </c:pt>
                <c:pt idx="24133">
                  <c:v>0.122999</c:v>
                </c:pt>
                <c:pt idx="24134">
                  <c:v>0.12607099999999999</c:v>
                </c:pt>
                <c:pt idx="24135">
                  <c:v>0.129084</c:v>
                </c:pt>
                <c:pt idx="24136">
                  <c:v>0.13203799999999999</c:v>
                </c:pt>
                <c:pt idx="24137">
                  <c:v>0.134931</c:v>
                </c:pt>
                <c:pt idx="24138">
                  <c:v>0.137763</c:v>
                </c:pt>
                <c:pt idx="24139">
                  <c:v>0.14052899999999999</c:v>
                </c:pt>
                <c:pt idx="24140">
                  <c:v>0.14322699999999999</c:v>
                </c:pt>
                <c:pt idx="24141">
                  <c:v>0.14585100000000001</c:v>
                </c:pt>
                <c:pt idx="24142">
                  <c:v>0.14840300000000001</c:v>
                </c:pt>
                <c:pt idx="24143">
                  <c:v>0.15088399999999999</c:v>
                </c:pt>
                <c:pt idx="24144">
                  <c:v>0.15329999999999999</c:v>
                </c:pt>
                <c:pt idx="24145">
                  <c:v>0.15565399999999999</c:v>
                </c:pt>
                <c:pt idx="24146">
                  <c:v>0.157939</c:v>
                </c:pt>
                <c:pt idx="24147">
                  <c:v>0.16014400000000001</c:v>
                </c:pt>
                <c:pt idx="24148">
                  <c:v>0.16226599999999999</c:v>
                </c:pt>
                <c:pt idx="24149">
                  <c:v>0.16430700000000001</c:v>
                </c:pt>
                <c:pt idx="24150">
                  <c:v>0.166265</c:v>
                </c:pt>
                <c:pt idx="24151">
                  <c:v>0.16813700000000001</c:v>
                </c:pt>
                <c:pt idx="24152">
                  <c:v>0.16992099999999999</c:v>
                </c:pt>
                <c:pt idx="24153">
                  <c:v>0.17161799999999999</c:v>
                </c:pt>
                <c:pt idx="24154">
                  <c:v>0.17322699999999999</c:v>
                </c:pt>
                <c:pt idx="24155">
                  <c:v>0.17474500000000001</c:v>
                </c:pt>
                <c:pt idx="24156">
                  <c:v>0.17617099999999999</c:v>
                </c:pt>
                <c:pt idx="24157">
                  <c:v>0.177504</c:v>
                </c:pt>
                <c:pt idx="24158">
                  <c:v>0.17874200000000001</c:v>
                </c:pt>
                <c:pt idx="24159">
                  <c:v>0.17988199999999999</c:v>
                </c:pt>
                <c:pt idx="24160">
                  <c:v>0.180926</c:v>
                </c:pt>
                <c:pt idx="24161">
                  <c:v>0.18187300000000001</c:v>
                </c:pt>
                <c:pt idx="24162">
                  <c:v>0.182726</c:v>
                </c:pt>
                <c:pt idx="24163">
                  <c:v>0.18348300000000001</c:v>
                </c:pt>
                <c:pt idx="24164">
                  <c:v>0.184145</c:v>
                </c:pt>
                <c:pt idx="24165">
                  <c:v>0.18471299999999999</c:v>
                </c:pt>
                <c:pt idx="24166">
                  <c:v>0.18518899999999999</c:v>
                </c:pt>
                <c:pt idx="24167">
                  <c:v>0.18557499999999999</c:v>
                </c:pt>
                <c:pt idx="24168">
                  <c:v>0.18587400000000001</c:v>
                </c:pt>
                <c:pt idx="24169">
                  <c:v>0.186084</c:v>
                </c:pt>
                <c:pt idx="24170">
                  <c:v>0.18620600000000001</c:v>
                </c:pt>
                <c:pt idx="24171">
                  <c:v>0.18623999999999999</c:v>
                </c:pt>
                <c:pt idx="24172">
                  <c:v>0.18618799999999999</c:v>
                </c:pt>
                <c:pt idx="24173">
                  <c:v>0.18605099999999999</c:v>
                </c:pt>
                <c:pt idx="24174">
                  <c:v>0.18583</c:v>
                </c:pt>
                <c:pt idx="24175">
                  <c:v>0.185526</c:v>
                </c:pt>
                <c:pt idx="24176">
                  <c:v>0.185139</c:v>
                </c:pt>
                <c:pt idx="24177">
                  <c:v>0.184671</c:v>
                </c:pt>
                <c:pt idx="24178">
                  <c:v>0.18412200000000001</c:v>
                </c:pt>
                <c:pt idx="24179">
                  <c:v>0.18349299999999999</c:v>
                </c:pt>
                <c:pt idx="24180">
                  <c:v>0.182786</c:v>
                </c:pt>
                <c:pt idx="24181">
                  <c:v>0.182001</c:v>
                </c:pt>
                <c:pt idx="24182">
                  <c:v>0.181141</c:v>
                </c:pt>
                <c:pt idx="24183">
                  <c:v>0.18020700000000001</c:v>
                </c:pt>
                <c:pt idx="24184">
                  <c:v>0.1792</c:v>
                </c:pt>
                <c:pt idx="24185">
                  <c:v>0.178119</c:v>
                </c:pt>
                <c:pt idx="24186">
                  <c:v>0.17696700000000001</c:v>
                </c:pt>
                <c:pt idx="24187">
                  <c:v>0.17574699999999999</c:v>
                </c:pt>
                <c:pt idx="24188">
                  <c:v>0.174459</c:v>
                </c:pt>
                <c:pt idx="24189">
                  <c:v>0.17310700000000001</c:v>
                </c:pt>
                <c:pt idx="24190">
                  <c:v>0.17169200000000001</c:v>
                </c:pt>
                <c:pt idx="24191">
                  <c:v>0.170214</c:v>
                </c:pt>
                <c:pt idx="24192">
                  <c:v>0.16867499999999999</c:v>
                </c:pt>
                <c:pt idx="24193">
                  <c:v>0.167077</c:v>
                </c:pt>
                <c:pt idx="24194">
                  <c:v>0.16542200000000001</c:v>
                </c:pt>
                <c:pt idx="24195">
                  <c:v>0.163712</c:v>
                </c:pt>
                <c:pt idx="24196">
                  <c:v>0.16195100000000001</c:v>
                </c:pt>
                <c:pt idx="24197">
                  <c:v>0.16014</c:v>
                </c:pt>
                <c:pt idx="24198">
                  <c:v>0.15828</c:v>
                </c:pt>
                <c:pt idx="24199">
                  <c:v>0.15637499999999999</c:v>
                </c:pt>
                <c:pt idx="24200">
                  <c:v>0.15442400000000001</c:v>
                </c:pt>
                <c:pt idx="24201">
                  <c:v>0.15243100000000001</c:v>
                </c:pt>
                <c:pt idx="24202">
                  <c:v>0.150397</c:v>
                </c:pt>
                <c:pt idx="24203">
                  <c:v>0.14832300000000001</c:v>
                </c:pt>
                <c:pt idx="24204">
                  <c:v>0.14621200000000001</c:v>
                </c:pt>
                <c:pt idx="24205">
                  <c:v>0.144066</c:v>
                </c:pt>
                <c:pt idx="24206">
                  <c:v>0.14188799999999999</c:v>
                </c:pt>
                <c:pt idx="24207">
                  <c:v>0.139679</c:v>
                </c:pt>
                <c:pt idx="24208">
                  <c:v>0.13744300000000001</c:v>
                </c:pt>
                <c:pt idx="24209">
                  <c:v>0.13517999999999999</c:v>
                </c:pt>
                <c:pt idx="24210">
                  <c:v>0.13289200000000001</c:v>
                </c:pt>
                <c:pt idx="24211">
                  <c:v>0.130582</c:v>
                </c:pt>
                <c:pt idx="24212">
                  <c:v>0.128251</c:v>
                </c:pt>
                <c:pt idx="24213">
                  <c:v>0.12590000000000001</c:v>
                </c:pt>
                <c:pt idx="24214">
                  <c:v>0.123532</c:v>
                </c:pt>
                <c:pt idx="24215">
                  <c:v>0.12115099999999999</c:v>
                </c:pt>
                <c:pt idx="24216">
                  <c:v>0.11876</c:v>
                </c:pt>
                <c:pt idx="24217">
                  <c:v>0.11636100000000001</c:v>
                </c:pt>
                <c:pt idx="24218">
                  <c:v>0.113953</c:v>
                </c:pt>
                <c:pt idx="24219">
                  <c:v>0.111537</c:v>
                </c:pt>
                <c:pt idx="24220">
                  <c:v>0.109115</c:v>
                </c:pt>
                <c:pt idx="24221">
                  <c:v>0.10668800000000001</c:v>
                </c:pt>
                <c:pt idx="24222">
                  <c:v>0.104259</c:v>
                </c:pt>
                <c:pt idx="24223">
                  <c:v>0.101829</c:v>
                </c:pt>
                <c:pt idx="24224">
                  <c:v>9.9398500000000001E-2</c:v>
                </c:pt>
                <c:pt idx="24225">
                  <c:v>9.6970200000000006E-2</c:v>
                </c:pt>
                <c:pt idx="24226">
                  <c:v>9.4545199999999996E-2</c:v>
                </c:pt>
                <c:pt idx="24227">
                  <c:v>9.2124399999999995E-2</c:v>
                </c:pt>
                <c:pt idx="24228">
                  <c:v>8.9708399999999994E-2</c:v>
                </c:pt>
                <c:pt idx="24229">
                  <c:v>8.7298500000000001E-2</c:v>
                </c:pt>
                <c:pt idx="24230">
                  <c:v>8.4896299999999994E-2</c:v>
                </c:pt>
                <c:pt idx="24231">
                  <c:v>8.2503599999999996E-2</c:v>
                </c:pt>
                <c:pt idx="24232">
                  <c:v>8.0121800000000007E-2</c:v>
                </c:pt>
                <c:pt idx="24233">
                  <c:v>7.7751899999999999E-2</c:v>
                </c:pt>
                <c:pt idx="24234">
                  <c:v>7.5394100000000006E-2</c:v>
                </c:pt>
                <c:pt idx="24235">
                  <c:v>7.30494E-2</c:v>
                </c:pt>
                <c:pt idx="24236">
                  <c:v>7.0719699999999996E-2</c:v>
                </c:pt>
                <c:pt idx="24237">
                  <c:v>6.8406400000000006E-2</c:v>
                </c:pt>
                <c:pt idx="24238">
                  <c:v>6.6110199999999994E-2</c:v>
                </c:pt>
                <c:pt idx="24239">
                  <c:v>6.3831499999999999E-2</c:v>
                </c:pt>
                <c:pt idx="24240">
                  <c:v>6.1571300000000002E-2</c:v>
                </c:pt>
                <c:pt idx="24241">
                  <c:v>5.9331000000000002E-2</c:v>
                </c:pt>
                <c:pt idx="24242">
                  <c:v>5.7111099999999998E-2</c:v>
                </c:pt>
                <c:pt idx="24243">
                  <c:v>5.4911799999999997E-2</c:v>
                </c:pt>
                <c:pt idx="24244">
                  <c:v>5.2733099999999998E-2</c:v>
                </c:pt>
                <c:pt idx="24245">
                  <c:v>5.0574500000000001E-2</c:v>
                </c:pt>
                <c:pt idx="24246">
                  <c:v>4.8436E-2</c:v>
                </c:pt>
                <c:pt idx="24247">
                  <c:v>4.6318699999999997E-2</c:v>
                </c:pt>
                <c:pt idx="24248">
                  <c:v>4.4224100000000002E-2</c:v>
                </c:pt>
                <c:pt idx="24249">
                  <c:v>4.2153400000000001E-2</c:v>
                </c:pt>
                <c:pt idx="24250">
                  <c:v>4.0107299999999999E-2</c:v>
                </c:pt>
                <c:pt idx="24251">
                  <c:v>3.8086700000000001E-2</c:v>
                </c:pt>
                <c:pt idx="24252">
                  <c:v>3.6092300000000001E-2</c:v>
                </c:pt>
                <c:pt idx="24253">
                  <c:v>3.4124599999999998E-2</c:v>
                </c:pt>
                <c:pt idx="24254">
                  <c:v>3.2184699999999997E-2</c:v>
                </c:pt>
                <c:pt idx="24255">
                  <c:v>3.0273999999999999E-2</c:v>
                </c:pt>
                <c:pt idx="24256">
                  <c:v>2.83932E-2</c:v>
                </c:pt>
                <c:pt idx="24257">
                  <c:v>2.65419E-2</c:v>
                </c:pt>
                <c:pt idx="24258">
                  <c:v>2.4719600000000001E-2</c:v>
                </c:pt>
                <c:pt idx="24259">
                  <c:v>2.2927199999999998E-2</c:v>
                </c:pt>
                <c:pt idx="24260">
                  <c:v>2.11655E-2</c:v>
                </c:pt>
                <c:pt idx="24261">
                  <c:v>1.94358E-2</c:v>
                </c:pt>
                <c:pt idx="24262">
                  <c:v>1.7739000000000001E-2</c:v>
                </c:pt>
                <c:pt idx="24263">
                  <c:v>1.6075200000000001E-2</c:v>
                </c:pt>
                <c:pt idx="24264">
                  <c:v>1.44443E-2</c:v>
                </c:pt>
                <c:pt idx="24265">
                  <c:v>1.28465E-2</c:v>
                </c:pt>
                <c:pt idx="24266">
                  <c:v>1.1283400000000001E-2</c:v>
                </c:pt>
                <c:pt idx="24267" formatCode="0.00E+00">
                  <c:v>9.7559499999999993E-3</c:v>
                </c:pt>
                <c:pt idx="24268" formatCode="0.00E+00">
                  <c:v>8.2645400000000008E-3</c:v>
                </c:pt>
                <c:pt idx="24269" formatCode="0.00E+00">
                  <c:v>6.8090900000000003E-3</c:v>
                </c:pt>
                <c:pt idx="24270" formatCode="0.00E+00">
                  <c:v>5.3903800000000002E-3</c:v>
                </c:pt>
                <c:pt idx="24271" formatCode="0.00E+00">
                  <c:v>4.0097300000000004E-3</c:v>
                </c:pt>
                <c:pt idx="24272" formatCode="0.00E+00">
                  <c:v>2.66774E-3</c:v>
                </c:pt>
                <c:pt idx="24273" formatCode="0.00E+00">
                  <c:v>1.3645E-3</c:v>
                </c:pt>
                <c:pt idx="24274" formatCode="0.00E+00">
                  <c:v>9.9944600000000005E-5</c:v>
                </c:pt>
                <c:pt idx="24275" formatCode="0.00E+00">
                  <c:v>-1.1255499999999999E-3</c:v>
                </c:pt>
                <c:pt idx="24276" formatCode="0.00E+00">
                  <c:v>-2.3108500000000001E-3</c:v>
                </c:pt>
                <c:pt idx="24277" formatCode="0.00E+00">
                  <c:v>-3.4549400000000001E-3</c:v>
                </c:pt>
                <c:pt idx="24278" formatCode="0.00E+00">
                  <c:v>-4.5575499999999996E-3</c:v>
                </c:pt>
                <c:pt idx="24279" formatCode="0.00E+00">
                  <c:v>-5.6185200000000001E-3</c:v>
                </c:pt>
                <c:pt idx="24280" formatCode="0.00E+00">
                  <c:v>-6.6372200000000001E-3</c:v>
                </c:pt>
                <c:pt idx="24281" formatCode="0.00E+00">
                  <c:v>-7.6126299999999996E-3</c:v>
                </c:pt>
                <c:pt idx="24282" formatCode="0.00E+00">
                  <c:v>-8.5436000000000002E-3</c:v>
                </c:pt>
                <c:pt idx="24283" formatCode="0.00E+00">
                  <c:v>-9.4289600000000001E-3</c:v>
                </c:pt>
                <c:pt idx="24284">
                  <c:v>-1.0267500000000001E-2</c:v>
                </c:pt>
                <c:pt idx="24285">
                  <c:v>-1.10578E-2</c:v>
                </c:pt>
                <c:pt idx="24286">
                  <c:v>-1.1799199999999999E-2</c:v>
                </c:pt>
                <c:pt idx="24287">
                  <c:v>-1.2491199999999999E-2</c:v>
                </c:pt>
                <c:pt idx="24288">
                  <c:v>-1.3133799999999999E-2</c:v>
                </c:pt>
                <c:pt idx="24289">
                  <c:v>-1.3727E-2</c:v>
                </c:pt>
                <c:pt idx="24290">
                  <c:v>-1.42703E-2</c:v>
                </c:pt>
                <c:pt idx="24291">
                  <c:v>-1.4762600000000001E-2</c:v>
                </c:pt>
                <c:pt idx="24292">
                  <c:v>-1.52029E-2</c:v>
                </c:pt>
                <c:pt idx="24293">
                  <c:v>-1.55896E-2</c:v>
                </c:pt>
                <c:pt idx="24294">
                  <c:v>-1.59217E-2</c:v>
                </c:pt>
                <c:pt idx="24295">
                  <c:v>-1.6198199999999999E-2</c:v>
                </c:pt>
                <c:pt idx="24296">
                  <c:v>-1.64184E-2</c:v>
                </c:pt>
                <c:pt idx="24297">
                  <c:v>-1.65819E-2</c:v>
                </c:pt>
                <c:pt idx="24298">
                  <c:v>-1.6688000000000001E-2</c:v>
                </c:pt>
                <c:pt idx="24299">
                  <c:v>-1.67361E-2</c:v>
                </c:pt>
                <c:pt idx="24300">
                  <c:v>-1.6725E-2</c:v>
                </c:pt>
                <c:pt idx="24301">
                  <c:v>-1.6654200000000001E-2</c:v>
                </c:pt>
                <c:pt idx="24302">
                  <c:v>-1.65235E-2</c:v>
                </c:pt>
                <c:pt idx="24303">
                  <c:v>-1.6332099999999999E-2</c:v>
                </c:pt>
                <c:pt idx="24304">
                  <c:v>-1.6078499999999999E-2</c:v>
                </c:pt>
                <c:pt idx="24305">
                  <c:v>-1.5761899999999999E-2</c:v>
                </c:pt>
                <c:pt idx="24306">
                  <c:v>-1.53816E-2</c:v>
                </c:pt>
                <c:pt idx="24307">
                  <c:v>-1.4937000000000001E-2</c:v>
                </c:pt>
                <c:pt idx="24308">
                  <c:v>-1.44277E-2</c:v>
                </c:pt>
                <c:pt idx="24309">
                  <c:v>-1.3853600000000001E-2</c:v>
                </c:pt>
                <c:pt idx="24310">
                  <c:v>-1.32143E-2</c:v>
                </c:pt>
                <c:pt idx="24311">
                  <c:v>-1.25095E-2</c:v>
                </c:pt>
                <c:pt idx="24312">
                  <c:v>-1.17383E-2</c:v>
                </c:pt>
                <c:pt idx="24313">
                  <c:v>-1.0900399999999999E-2</c:v>
                </c:pt>
                <c:pt idx="24314" formatCode="0.00E+00">
                  <c:v>-9.9960699999999993E-3</c:v>
                </c:pt>
                <c:pt idx="24315" formatCode="0.00E+00">
                  <c:v>-9.0257900000000005E-3</c:v>
                </c:pt>
                <c:pt idx="24316" formatCode="0.00E+00">
                  <c:v>-7.9894600000000003E-3</c:v>
                </c:pt>
                <c:pt idx="24317" formatCode="0.00E+00">
                  <c:v>-6.8862699999999999E-3</c:v>
                </c:pt>
                <c:pt idx="24318" formatCode="0.00E+00">
                  <c:v>-5.7156300000000002E-3</c:v>
                </c:pt>
                <c:pt idx="24319" formatCode="0.00E+00">
                  <c:v>-4.4775800000000001E-3</c:v>
                </c:pt>
                <c:pt idx="24320" formatCode="0.00E+00">
                  <c:v>-3.17227E-3</c:v>
                </c:pt>
                <c:pt idx="24321" formatCode="0.00E+00">
                  <c:v>-1.7996799999999999E-3</c:v>
                </c:pt>
                <c:pt idx="24322" formatCode="0.00E+00">
                  <c:v>-3.5936099999999999E-4</c:v>
                </c:pt>
                <c:pt idx="24323" formatCode="0.00E+00">
                  <c:v>1.1495500000000001E-3</c:v>
                </c:pt>
                <c:pt idx="24324" formatCode="0.00E+00">
                  <c:v>2.7275400000000001E-3</c:v>
                </c:pt>
                <c:pt idx="24325" formatCode="0.00E+00">
                  <c:v>4.3743999999999996E-3</c:v>
                </c:pt>
                <c:pt idx="24326" formatCode="0.00E+00">
                  <c:v>6.0898699999999998E-3</c:v>
                </c:pt>
                <c:pt idx="24327" formatCode="0.00E+00">
                  <c:v>7.8738499999999999E-3</c:v>
                </c:pt>
                <c:pt idx="24328" formatCode="0.00E+00">
                  <c:v>9.7263799999999997E-3</c:v>
                </c:pt>
                <c:pt idx="24329">
                  <c:v>1.1647299999999999E-2</c:v>
                </c:pt>
                <c:pt idx="24330">
                  <c:v>1.3636000000000001E-2</c:v>
                </c:pt>
                <c:pt idx="24331">
                  <c:v>1.5692000000000001E-2</c:v>
                </c:pt>
                <c:pt idx="24332">
                  <c:v>1.7814900000000002E-2</c:v>
                </c:pt>
                <c:pt idx="24333">
                  <c:v>2.0004299999999999E-2</c:v>
                </c:pt>
                <c:pt idx="24334">
                  <c:v>2.2259600000000001E-2</c:v>
                </c:pt>
                <c:pt idx="24335">
                  <c:v>2.4580100000000001E-2</c:v>
                </c:pt>
                <c:pt idx="24336">
                  <c:v>2.6964700000000001E-2</c:v>
                </c:pt>
                <c:pt idx="24337">
                  <c:v>2.9412399999999998E-2</c:v>
                </c:pt>
                <c:pt idx="24338">
                  <c:v>3.1922399999999997E-2</c:v>
                </c:pt>
                <c:pt idx="24339">
                  <c:v>3.44946E-2</c:v>
                </c:pt>
                <c:pt idx="24340">
                  <c:v>3.7124499999999998E-2</c:v>
                </c:pt>
                <c:pt idx="24341">
                  <c:v>3.9805E-2</c:v>
                </c:pt>
                <c:pt idx="24342">
                  <c:v>4.2537400000000003E-2</c:v>
                </c:pt>
                <c:pt idx="24343">
                  <c:v>4.5327199999999998E-2</c:v>
                </c:pt>
                <c:pt idx="24344">
                  <c:v>4.8171800000000001E-2</c:v>
                </c:pt>
                <c:pt idx="24345">
                  <c:v>5.10672E-2</c:v>
                </c:pt>
                <c:pt idx="24346">
                  <c:v>5.4013499999999999E-2</c:v>
                </c:pt>
                <c:pt idx="24347">
                  <c:v>5.7010499999999999E-2</c:v>
                </c:pt>
                <c:pt idx="24348">
                  <c:v>6.0056600000000002E-2</c:v>
                </c:pt>
                <c:pt idx="24349">
                  <c:v>6.3149800000000006E-2</c:v>
                </c:pt>
                <c:pt idx="24350">
                  <c:v>6.6287600000000002E-2</c:v>
                </c:pt>
                <c:pt idx="24351">
                  <c:v>6.9468199999999994E-2</c:v>
                </c:pt>
                <c:pt idx="24352">
                  <c:v>7.2689699999999996E-2</c:v>
                </c:pt>
                <c:pt idx="24353">
                  <c:v>7.5950799999999999E-2</c:v>
                </c:pt>
                <c:pt idx="24354">
                  <c:v>7.9249600000000003E-2</c:v>
                </c:pt>
                <c:pt idx="24355">
                  <c:v>8.2583900000000002E-2</c:v>
                </c:pt>
                <c:pt idx="24356">
                  <c:v>8.5951899999999998E-2</c:v>
                </c:pt>
                <c:pt idx="24357">
                  <c:v>8.9351799999999995E-2</c:v>
                </c:pt>
                <c:pt idx="24358">
                  <c:v>9.2781600000000006E-2</c:v>
                </c:pt>
                <c:pt idx="24359">
                  <c:v>9.6239400000000003E-2</c:v>
                </c:pt>
                <c:pt idx="24360">
                  <c:v>9.9723300000000001E-2</c:v>
                </c:pt>
                <c:pt idx="24361">
                  <c:v>0.10323</c:v>
                </c:pt>
                <c:pt idx="24362">
                  <c:v>0.10675800000000001</c:v>
                </c:pt>
                <c:pt idx="24363">
                  <c:v>0.110302</c:v>
                </c:pt>
                <c:pt idx="24364">
                  <c:v>0.113861</c:v>
                </c:pt>
                <c:pt idx="24365">
                  <c:v>0.11743199999999999</c:v>
                </c:pt>
                <c:pt idx="24366">
                  <c:v>0.12101199999999999</c:v>
                </c:pt>
                <c:pt idx="24367">
                  <c:v>0.124599</c:v>
                </c:pt>
                <c:pt idx="24368">
                  <c:v>0.128188</c:v>
                </c:pt>
                <c:pt idx="24369">
                  <c:v>0.13177800000000001</c:v>
                </c:pt>
                <c:pt idx="24370">
                  <c:v>0.13536599999999999</c:v>
                </c:pt>
                <c:pt idx="24371">
                  <c:v>0.13894799999999999</c:v>
                </c:pt>
                <c:pt idx="24372">
                  <c:v>0.14252100000000001</c:v>
                </c:pt>
                <c:pt idx="24373">
                  <c:v>0.14608299999999999</c:v>
                </c:pt>
                <c:pt idx="24374">
                  <c:v>0.14963000000000001</c:v>
                </c:pt>
                <c:pt idx="24375">
                  <c:v>0.15315899999999999</c:v>
                </c:pt>
                <c:pt idx="24376">
                  <c:v>0.156669</c:v>
                </c:pt>
                <c:pt idx="24377">
                  <c:v>0.16015599999999999</c:v>
                </c:pt>
                <c:pt idx="24378">
                  <c:v>0.16361800000000001</c:v>
                </c:pt>
                <c:pt idx="24379">
                  <c:v>0.16705100000000001</c:v>
                </c:pt>
                <c:pt idx="24380">
                  <c:v>0.17045199999999999</c:v>
                </c:pt>
                <c:pt idx="24381">
                  <c:v>0.173819</c:v>
                </c:pt>
                <c:pt idx="24382">
                  <c:v>0.177148</c:v>
                </c:pt>
                <c:pt idx="24383">
                  <c:v>0.18043600000000001</c:v>
                </c:pt>
                <c:pt idx="24384">
                  <c:v>0.18368000000000001</c:v>
                </c:pt>
                <c:pt idx="24385">
                  <c:v>0.18687699999999999</c:v>
                </c:pt>
                <c:pt idx="24386">
                  <c:v>0.190023</c:v>
                </c:pt>
                <c:pt idx="24387">
                  <c:v>0.19311600000000001</c:v>
                </c:pt>
                <c:pt idx="24388">
                  <c:v>0.19615199999999999</c:v>
                </c:pt>
                <c:pt idx="24389">
                  <c:v>0.199128</c:v>
                </c:pt>
                <c:pt idx="24390">
                  <c:v>0.20204</c:v>
                </c:pt>
                <c:pt idx="24391">
                  <c:v>0.20488500000000001</c:v>
                </c:pt>
                <c:pt idx="24392">
                  <c:v>0.20766000000000001</c:v>
                </c:pt>
                <c:pt idx="24393">
                  <c:v>0.21036099999999999</c:v>
                </c:pt>
                <c:pt idx="24394">
                  <c:v>0.21298700000000001</c:v>
                </c:pt>
                <c:pt idx="24395">
                  <c:v>0.21553600000000001</c:v>
                </c:pt>
                <c:pt idx="24396">
                  <c:v>0.218004</c:v>
                </c:pt>
                <c:pt idx="24397">
                  <c:v>0.22039</c:v>
                </c:pt>
                <c:pt idx="24398">
                  <c:v>0.222691</c:v>
                </c:pt>
                <c:pt idx="24399">
                  <c:v>0.22490399999999999</c:v>
                </c:pt>
                <c:pt idx="24400">
                  <c:v>0.22702700000000001</c:v>
                </c:pt>
                <c:pt idx="24401">
                  <c:v>0.22905700000000001</c:v>
                </c:pt>
                <c:pt idx="24402">
                  <c:v>0.230992</c:v>
                </c:pt>
                <c:pt idx="24403">
                  <c:v>0.23283000000000001</c:v>
                </c:pt>
                <c:pt idx="24404">
                  <c:v>0.234568</c:v>
                </c:pt>
                <c:pt idx="24405">
                  <c:v>0.236204</c:v>
                </c:pt>
                <c:pt idx="24406">
                  <c:v>0.237737</c:v>
                </c:pt>
                <c:pt idx="24407">
                  <c:v>0.23916299999999999</c:v>
                </c:pt>
                <c:pt idx="24408">
                  <c:v>0.240479</c:v>
                </c:pt>
                <c:pt idx="24409">
                  <c:v>0.24168200000000001</c:v>
                </c:pt>
                <c:pt idx="24410">
                  <c:v>0.24277199999999999</c:v>
                </c:pt>
                <c:pt idx="24411">
                  <c:v>0.24374599999999999</c:v>
                </c:pt>
                <c:pt idx="24412">
                  <c:v>0.24460399999999999</c:v>
                </c:pt>
                <c:pt idx="24413">
                  <c:v>0.24534400000000001</c:v>
                </c:pt>
                <c:pt idx="24414">
                  <c:v>0.24596399999999999</c:v>
                </c:pt>
                <c:pt idx="24415">
                  <c:v>0.24646199999999999</c:v>
                </c:pt>
                <c:pt idx="24416">
                  <c:v>0.246836</c:v>
                </c:pt>
                <c:pt idx="24417">
                  <c:v>0.247085</c:v>
                </c:pt>
                <c:pt idx="24418">
                  <c:v>0.24721199999999999</c:v>
                </c:pt>
                <c:pt idx="24419">
                  <c:v>0.24721499999999999</c:v>
                </c:pt>
                <c:pt idx="24420">
                  <c:v>0.24709500000000001</c:v>
                </c:pt>
                <c:pt idx="24421">
                  <c:v>0.24685000000000001</c:v>
                </c:pt>
                <c:pt idx="24422">
                  <c:v>0.246479</c:v>
                </c:pt>
                <c:pt idx="24423">
                  <c:v>0.24598100000000001</c:v>
                </c:pt>
                <c:pt idx="24424">
                  <c:v>0.24535499999999999</c:v>
                </c:pt>
                <c:pt idx="24425">
                  <c:v>0.24460100000000001</c:v>
                </c:pt>
                <c:pt idx="24426">
                  <c:v>0.24371999999999999</c:v>
                </c:pt>
                <c:pt idx="24427">
                  <c:v>0.24271100000000001</c:v>
                </c:pt>
                <c:pt idx="24428">
                  <c:v>0.24157600000000001</c:v>
                </c:pt>
                <c:pt idx="24429">
                  <c:v>0.240317</c:v>
                </c:pt>
                <c:pt idx="24430">
                  <c:v>0.23893300000000001</c:v>
                </c:pt>
                <c:pt idx="24431">
                  <c:v>0.237424</c:v>
                </c:pt>
                <c:pt idx="24432">
                  <c:v>0.235792</c:v>
                </c:pt>
                <c:pt idx="24433">
                  <c:v>0.234038</c:v>
                </c:pt>
                <c:pt idx="24434">
                  <c:v>0.232158</c:v>
                </c:pt>
                <c:pt idx="24435">
                  <c:v>0.230152</c:v>
                </c:pt>
                <c:pt idx="24436">
                  <c:v>0.228021</c:v>
                </c:pt>
                <c:pt idx="24437">
                  <c:v>0.225771</c:v>
                </c:pt>
                <c:pt idx="24438">
                  <c:v>0.22340099999999999</c:v>
                </c:pt>
                <c:pt idx="24439">
                  <c:v>0.220911</c:v>
                </c:pt>
                <c:pt idx="24440">
                  <c:v>0.218304</c:v>
                </c:pt>
                <c:pt idx="24441">
                  <c:v>0.215583</c:v>
                </c:pt>
                <c:pt idx="24442">
                  <c:v>0.21274899999999999</c:v>
                </c:pt>
                <c:pt idx="24443">
                  <c:v>0.20980299999999999</c:v>
                </c:pt>
                <c:pt idx="24444">
                  <c:v>0.20674799999999999</c:v>
                </c:pt>
                <c:pt idx="24445">
                  <c:v>0.20358399999999999</c:v>
                </c:pt>
                <c:pt idx="24446">
                  <c:v>0.20031499999999999</c:v>
                </c:pt>
                <c:pt idx="24447">
                  <c:v>0.19694200000000001</c:v>
                </c:pt>
                <c:pt idx="24448">
                  <c:v>0.193468</c:v>
                </c:pt>
                <c:pt idx="24449">
                  <c:v>0.18989800000000001</c:v>
                </c:pt>
                <c:pt idx="24450">
                  <c:v>0.18623300000000001</c:v>
                </c:pt>
                <c:pt idx="24451">
                  <c:v>0.182477</c:v>
                </c:pt>
                <c:pt idx="24452">
                  <c:v>0.17863100000000001</c:v>
                </c:pt>
                <c:pt idx="24453">
                  <c:v>0.17469999999999999</c:v>
                </c:pt>
                <c:pt idx="24454">
                  <c:v>0.170686</c:v>
                </c:pt>
                <c:pt idx="24455">
                  <c:v>0.16659299999999999</c:v>
                </c:pt>
                <c:pt idx="24456">
                  <c:v>0.16242300000000001</c:v>
                </c:pt>
                <c:pt idx="24457">
                  <c:v>0.15817999999999999</c:v>
                </c:pt>
                <c:pt idx="24458">
                  <c:v>0.153866</c:v>
                </c:pt>
                <c:pt idx="24459">
                  <c:v>0.14948600000000001</c:v>
                </c:pt>
                <c:pt idx="24460">
                  <c:v>0.14504300000000001</c:v>
                </c:pt>
                <c:pt idx="24461">
                  <c:v>0.140539</c:v>
                </c:pt>
                <c:pt idx="24462">
                  <c:v>0.13597799999999999</c:v>
                </c:pt>
                <c:pt idx="24463">
                  <c:v>0.13136400000000001</c:v>
                </c:pt>
                <c:pt idx="24464">
                  <c:v>0.12669900000000001</c:v>
                </c:pt>
                <c:pt idx="24465">
                  <c:v>0.121987</c:v>
                </c:pt>
                <c:pt idx="24466">
                  <c:v>0.117226</c:v>
                </c:pt>
                <c:pt idx="24467">
                  <c:v>0.11242199999999999</c:v>
                </c:pt>
                <c:pt idx="24468">
                  <c:v>0.107584</c:v>
                </c:pt>
                <c:pt idx="24469">
                  <c:v>0.102714</c:v>
                </c:pt>
                <c:pt idx="24470">
                  <c:v>9.7815399999999997E-2</c:v>
                </c:pt>
                <c:pt idx="24471">
                  <c:v>9.2892699999999995E-2</c:v>
                </c:pt>
                <c:pt idx="24472">
                  <c:v>8.7951000000000001E-2</c:v>
                </c:pt>
                <c:pt idx="24473">
                  <c:v>8.2994700000000005E-2</c:v>
                </c:pt>
                <c:pt idx="24474">
                  <c:v>7.8027700000000005E-2</c:v>
                </c:pt>
                <c:pt idx="24475">
                  <c:v>7.3053699999999999E-2</c:v>
                </c:pt>
                <c:pt idx="24476">
                  <c:v>6.8076600000000001E-2</c:v>
                </c:pt>
                <c:pt idx="24477">
                  <c:v>6.3100400000000001E-2</c:v>
                </c:pt>
                <c:pt idx="24478">
                  <c:v>5.8129300000000002E-2</c:v>
                </c:pt>
                <c:pt idx="24479">
                  <c:v>5.3167499999999999E-2</c:v>
                </c:pt>
                <c:pt idx="24480">
                  <c:v>4.8218799999999999E-2</c:v>
                </c:pt>
                <c:pt idx="24481">
                  <c:v>4.3287399999999997E-2</c:v>
                </c:pt>
                <c:pt idx="24482">
                  <c:v>3.83779E-2</c:v>
                </c:pt>
                <c:pt idx="24483">
                  <c:v>3.3494400000000001E-2</c:v>
                </c:pt>
                <c:pt idx="24484">
                  <c:v>2.8641099999999999E-2</c:v>
                </c:pt>
                <c:pt idx="24485">
                  <c:v>2.38219E-2</c:v>
                </c:pt>
                <c:pt idx="24486">
                  <c:v>1.9040600000000001E-2</c:v>
                </c:pt>
                <c:pt idx="24487">
                  <c:v>1.43006E-2</c:v>
                </c:pt>
                <c:pt idx="24488" formatCode="0.00E+00">
                  <c:v>9.6057599999999996E-3</c:v>
                </c:pt>
                <c:pt idx="24489" formatCode="0.00E+00">
                  <c:v>4.9599900000000001E-3</c:v>
                </c:pt>
                <c:pt idx="24490" formatCode="0.00E+00">
                  <c:v>3.66974E-4</c:v>
                </c:pt>
                <c:pt idx="24491" formatCode="0.00E+00">
                  <c:v>-4.1694200000000001E-3</c:v>
                </c:pt>
                <c:pt idx="24492" formatCode="0.00E+00">
                  <c:v>-8.6451500000000008E-3</c:v>
                </c:pt>
                <c:pt idx="24493">
                  <c:v>-1.30565E-2</c:v>
                </c:pt>
                <c:pt idx="24494">
                  <c:v>-1.74003E-2</c:v>
                </c:pt>
                <c:pt idx="24495">
                  <c:v>-2.1673700000000001E-2</c:v>
                </c:pt>
                <c:pt idx="24496">
                  <c:v>-2.5873199999999999E-2</c:v>
                </c:pt>
                <c:pt idx="24497">
                  <c:v>-2.99952E-2</c:v>
                </c:pt>
                <c:pt idx="24498">
                  <c:v>-3.4035799999999998E-2</c:v>
                </c:pt>
                <c:pt idx="24499">
                  <c:v>-3.79911E-2</c:v>
                </c:pt>
                <c:pt idx="24500">
                  <c:v>-4.1857800000000001E-2</c:v>
                </c:pt>
                <c:pt idx="24501">
                  <c:v>-4.5633100000000003E-2</c:v>
                </c:pt>
                <c:pt idx="24502">
                  <c:v>-4.9314200000000002E-2</c:v>
                </c:pt>
                <c:pt idx="24503">
                  <c:v>-5.2898199999999999E-2</c:v>
                </c:pt>
                <c:pt idx="24504">
                  <c:v>-5.6382099999999997E-2</c:v>
                </c:pt>
                <c:pt idx="24505">
                  <c:v>-5.97631E-2</c:v>
                </c:pt>
                <c:pt idx="24506">
                  <c:v>-6.30381E-2</c:v>
                </c:pt>
                <c:pt idx="24507">
                  <c:v>-6.6204899999999997E-2</c:v>
                </c:pt>
                <c:pt idx="24508">
                  <c:v>-6.9261699999999995E-2</c:v>
                </c:pt>
                <c:pt idx="24509">
                  <c:v>-7.2206800000000002E-2</c:v>
                </c:pt>
                <c:pt idx="24510">
                  <c:v>-7.5037699999999999E-2</c:v>
                </c:pt>
                <c:pt idx="24511">
                  <c:v>-7.7751700000000007E-2</c:v>
                </c:pt>
                <c:pt idx="24512">
                  <c:v>-8.0346299999999996E-2</c:v>
                </c:pt>
                <c:pt idx="24513">
                  <c:v>-8.2819299999999998E-2</c:v>
                </c:pt>
                <c:pt idx="24514">
                  <c:v>-8.5169099999999998E-2</c:v>
                </c:pt>
                <c:pt idx="24515">
                  <c:v>-8.7394399999999997E-2</c:v>
                </c:pt>
                <c:pt idx="24516">
                  <c:v>-8.9494000000000004E-2</c:v>
                </c:pt>
                <c:pt idx="24517">
                  <c:v>-9.1466699999999998E-2</c:v>
                </c:pt>
                <c:pt idx="24518">
                  <c:v>-9.3310799999999999E-2</c:v>
                </c:pt>
                <c:pt idx="24519">
                  <c:v>-9.5024499999999998E-2</c:v>
                </c:pt>
                <c:pt idx="24520">
                  <c:v>-9.6605899999999995E-2</c:v>
                </c:pt>
                <c:pt idx="24521">
                  <c:v>-9.8053600000000005E-2</c:v>
                </c:pt>
                <c:pt idx="24522">
                  <c:v>-9.9366200000000002E-2</c:v>
                </c:pt>
                <c:pt idx="24523">
                  <c:v>-0.10054299999999999</c:v>
                </c:pt>
                <c:pt idx="24524">
                  <c:v>-0.10158300000000001</c:v>
                </c:pt>
                <c:pt idx="24525">
                  <c:v>-0.10248699999999999</c:v>
                </c:pt>
                <c:pt idx="24526">
                  <c:v>-0.103254</c:v>
                </c:pt>
                <c:pt idx="24527">
                  <c:v>-0.10388500000000001</c:v>
                </c:pt>
                <c:pt idx="24528">
                  <c:v>-0.104379</c:v>
                </c:pt>
                <c:pt idx="24529">
                  <c:v>-0.104736</c:v>
                </c:pt>
                <c:pt idx="24530">
                  <c:v>-0.10495599999999999</c:v>
                </c:pt>
                <c:pt idx="24531">
                  <c:v>-0.10503899999999999</c:v>
                </c:pt>
                <c:pt idx="24532">
                  <c:v>-0.10498399999999999</c:v>
                </c:pt>
                <c:pt idx="24533">
                  <c:v>-0.104793</c:v>
                </c:pt>
                <c:pt idx="24534">
                  <c:v>-0.104467</c:v>
                </c:pt>
                <c:pt idx="24535">
                  <c:v>-0.104005</c:v>
                </c:pt>
                <c:pt idx="24536">
                  <c:v>-0.103409</c:v>
                </c:pt>
                <c:pt idx="24537">
                  <c:v>-0.10267900000000001</c:v>
                </c:pt>
                <c:pt idx="24538">
                  <c:v>-0.101815</c:v>
                </c:pt>
                <c:pt idx="24539">
                  <c:v>-0.10082000000000001</c:v>
                </c:pt>
                <c:pt idx="24540">
                  <c:v>-9.9694599999999994E-2</c:v>
                </c:pt>
                <c:pt idx="24541">
                  <c:v>-9.8441100000000004E-2</c:v>
                </c:pt>
                <c:pt idx="24542">
                  <c:v>-9.7060800000000003E-2</c:v>
                </c:pt>
                <c:pt idx="24543">
                  <c:v>-9.5554200000000006E-2</c:v>
                </c:pt>
                <c:pt idx="24544">
                  <c:v>-9.3922199999999997E-2</c:v>
                </c:pt>
                <c:pt idx="24545">
                  <c:v>-9.2166200000000004E-2</c:v>
                </c:pt>
                <c:pt idx="24546">
                  <c:v>-9.0288599999999997E-2</c:v>
                </c:pt>
                <c:pt idx="24547">
                  <c:v>-8.8292300000000004E-2</c:v>
                </c:pt>
                <c:pt idx="24548">
                  <c:v>-8.6179400000000003E-2</c:v>
                </c:pt>
                <c:pt idx="24549">
                  <c:v>-8.3952299999999994E-2</c:v>
                </c:pt>
                <c:pt idx="24550">
                  <c:v>-8.1613199999999997E-2</c:v>
                </c:pt>
                <c:pt idx="24551">
                  <c:v>-7.9164399999999996E-2</c:v>
                </c:pt>
                <c:pt idx="24552">
                  <c:v>-7.6608200000000001E-2</c:v>
                </c:pt>
                <c:pt idx="24553">
                  <c:v>-7.3946700000000004E-2</c:v>
                </c:pt>
                <c:pt idx="24554">
                  <c:v>-7.1182099999999998E-2</c:v>
                </c:pt>
                <c:pt idx="24555">
                  <c:v>-6.8317000000000003E-2</c:v>
                </c:pt>
                <c:pt idx="24556">
                  <c:v>-6.5354800000000005E-2</c:v>
                </c:pt>
                <c:pt idx="24557">
                  <c:v>-6.2298800000000001E-2</c:v>
                </c:pt>
                <c:pt idx="24558">
                  <c:v>-5.91519E-2</c:v>
                </c:pt>
                <c:pt idx="24559">
                  <c:v>-5.5917700000000001E-2</c:v>
                </c:pt>
                <c:pt idx="24560">
                  <c:v>-5.26002E-2</c:v>
                </c:pt>
                <c:pt idx="24561">
                  <c:v>-4.9202200000000001E-2</c:v>
                </c:pt>
                <c:pt idx="24562">
                  <c:v>-4.5726700000000002E-2</c:v>
                </c:pt>
                <c:pt idx="24563">
                  <c:v>-4.2176400000000003E-2</c:v>
                </c:pt>
                <c:pt idx="24564">
                  <c:v>-3.8554499999999998E-2</c:v>
                </c:pt>
                <c:pt idx="24565">
                  <c:v>-3.4864300000000001E-2</c:v>
                </c:pt>
                <c:pt idx="24566">
                  <c:v>-3.1109499999999998E-2</c:v>
                </c:pt>
                <c:pt idx="24567">
                  <c:v>-2.7293100000000001E-2</c:v>
                </c:pt>
                <c:pt idx="24568">
                  <c:v>-2.3418600000000001E-2</c:v>
                </c:pt>
                <c:pt idx="24569">
                  <c:v>-1.9489800000000002E-2</c:v>
                </c:pt>
                <c:pt idx="24570">
                  <c:v>-1.5510599999999999E-2</c:v>
                </c:pt>
                <c:pt idx="24571">
                  <c:v>-1.1484899999999999E-2</c:v>
                </c:pt>
                <c:pt idx="24572" formatCode="0.00E+00">
                  <c:v>-7.4162300000000002E-3</c:v>
                </c:pt>
                <c:pt idx="24573" formatCode="0.00E+00">
                  <c:v>-3.30818E-3</c:v>
                </c:pt>
                <c:pt idx="24574" formatCode="0.00E+00">
                  <c:v>8.3560000000000004E-4</c:v>
                </c:pt>
                <c:pt idx="24575" formatCode="0.00E+00">
                  <c:v>5.0112400000000001E-3</c:v>
                </c:pt>
                <c:pt idx="24576" formatCode="0.00E+00">
                  <c:v>9.2147600000000007E-3</c:v>
                </c:pt>
                <c:pt idx="24577">
                  <c:v>1.3442000000000001E-2</c:v>
                </c:pt>
                <c:pt idx="24578">
                  <c:v>1.7689E-2</c:v>
                </c:pt>
                <c:pt idx="24579">
                  <c:v>2.19519E-2</c:v>
                </c:pt>
                <c:pt idx="24580">
                  <c:v>2.6226599999999999E-2</c:v>
                </c:pt>
                <c:pt idx="24581">
                  <c:v>3.0508899999999999E-2</c:v>
                </c:pt>
                <c:pt idx="24582">
                  <c:v>3.4794800000000001E-2</c:v>
                </c:pt>
                <c:pt idx="24583">
                  <c:v>3.9080200000000002E-2</c:v>
                </c:pt>
                <c:pt idx="24584">
                  <c:v>4.33611E-2</c:v>
                </c:pt>
                <c:pt idx="24585">
                  <c:v>4.7633700000000001E-2</c:v>
                </c:pt>
                <c:pt idx="24586">
                  <c:v>5.1894200000000001E-2</c:v>
                </c:pt>
                <c:pt idx="24587">
                  <c:v>5.6138800000000003E-2</c:v>
                </c:pt>
                <c:pt idx="24588">
                  <c:v>6.0363199999999999E-2</c:v>
                </c:pt>
                <c:pt idx="24589">
                  <c:v>6.4563099999999998E-2</c:v>
                </c:pt>
                <c:pt idx="24590">
                  <c:v>6.8734600000000007E-2</c:v>
                </c:pt>
                <c:pt idx="24591">
                  <c:v>7.2874300000000003E-2</c:v>
                </c:pt>
                <c:pt idx="24592">
                  <c:v>7.6978699999999997E-2</c:v>
                </c:pt>
                <c:pt idx="24593">
                  <c:v>8.1044500000000005E-2</c:v>
                </c:pt>
                <c:pt idx="24594">
                  <c:v>8.5068199999999997E-2</c:v>
                </c:pt>
                <c:pt idx="24595">
                  <c:v>8.9046200000000006E-2</c:v>
                </c:pt>
                <c:pt idx="24596">
                  <c:v>9.2975199999999994E-2</c:v>
                </c:pt>
                <c:pt idx="24597">
                  <c:v>9.6851400000000004E-2</c:v>
                </c:pt>
                <c:pt idx="24598">
                  <c:v>0.100672</c:v>
                </c:pt>
                <c:pt idx="24599">
                  <c:v>0.104433</c:v>
                </c:pt>
                <c:pt idx="24600">
                  <c:v>0.108131</c:v>
                </c:pt>
                <c:pt idx="24601">
                  <c:v>0.111763</c:v>
                </c:pt>
                <c:pt idx="24602">
                  <c:v>0.115326</c:v>
                </c:pt>
                <c:pt idx="24603">
                  <c:v>0.118816</c:v>
                </c:pt>
                <c:pt idx="24604">
                  <c:v>0.12223100000000001</c:v>
                </c:pt>
                <c:pt idx="24605">
                  <c:v>0.12556700000000001</c:v>
                </c:pt>
                <c:pt idx="24606">
                  <c:v>0.12882299999999999</c:v>
                </c:pt>
                <c:pt idx="24607">
                  <c:v>0.131993</c:v>
                </c:pt>
                <c:pt idx="24608">
                  <c:v>0.135076</c:v>
                </c:pt>
                <c:pt idx="24609">
                  <c:v>0.138069</c:v>
                </c:pt>
                <c:pt idx="24610">
                  <c:v>0.14096900000000001</c:v>
                </c:pt>
                <c:pt idx="24611">
                  <c:v>0.14377400000000001</c:v>
                </c:pt>
                <c:pt idx="24612">
                  <c:v>0.14648</c:v>
                </c:pt>
                <c:pt idx="24613">
                  <c:v>0.149085</c:v>
                </c:pt>
                <c:pt idx="24614">
                  <c:v>0.151587</c:v>
                </c:pt>
                <c:pt idx="24615">
                  <c:v>0.15398300000000001</c:v>
                </c:pt>
                <c:pt idx="24616">
                  <c:v>0.15627199999999999</c:v>
                </c:pt>
                <c:pt idx="24617">
                  <c:v>0.15845100000000001</c:v>
                </c:pt>
                <c:pt idx="24618">
                  <c:v>0.160519</c:v>
                </c:pt>
                <c:pt idx="24619">
                  <c:v>0.16247300000000001</c:v>
                </c:pt>
                <c:pt idx="24620">
                  <c:v>0.16431000000000001</c:v>
                </c:pt>
                <c:pt idx="24621">
                  <c:v>0.16602900000000001</c:v>
                </c:pt>
                <c:pt idx="24622">
                  <c:v>0.16763</c:v>
                </c:pt>
                <c:pt idx="24623">
                  <c:v>0.16911000000000001</c:v>
                </c:pt>
                <c:pt idx="24624">
                  <c:v>0.17046800000000001</c:v>
                </c:pt>
                <c:pt idx="24625">
                  <c:v>0.171704</c:v>
                </c:pt>
                <c:pt idx="24626">
                  <c:v>0.172817</c:v>
                </c:pt>
                <c:pt idx="24627">
                  <c:v>0.17380599999999999</c:v>
                </c:pt>
                <c:pt idx="24628">
                  <c:v>0.17466999999999999</c:v>
                </c:pt>
                <c:pt idx="24629">
                  <c:v>0.17540800000000001</c:v>
                </c:pt>
                <c:pt idx="24630">
                  <c:v>0.17602100000000001</c:v>
                </c:pt>
                <c:pt idx="24631">
                  <c:v>0.176507</c:v>
                </c:pt>
                <c:pt idx="24632">
                  <c:v>0.176866</c:v>
                </c:pt>
                <c:pt idx="24633">
                  <c:v>0.177097</c:v>
                </c:pt>
                <c:pt idx="24634">
                  <c:v>0.177201</c:v>
                </c:pt>
                <c:pt idx="24635">
                  <c:v>0.177176</c:v>
                </c:pt>
                <c:pt idx="24636">
                  <c:v>0.17702300000000001</c:v>
                </c:pt>
                <c:pt idx="24637">
                  <c:v>0.17674200000000001</c:v>
                </c:pt>
                <c:pt idx="24638">
                  <c:v>0.17633099999999999</c:v>
                </c:pt>
                <c:pt idx="24639">
                  <c:v>0.175792</c:v>
                </c:pt>
                <c:pt idx="24640">
                  <c:v>0.175125</c:v>
                </c:pt>
                <c:pt idx="24641">
                  <c:v>0.17433000000000001</c:v>
                </c:pt>
                <c:pt idx="24642">
                  <c:v>0.17340700000000001</c:v>
                </c:pt>
                <c:pt idx="24643">
                  <c:v>0.17235600000000001</c:v>
                </c:pt>
                <c:pt idx="24644">
                  <c:v>0.171179</c:v>
                </c:pt>
                <c:pt idx="24645">
                  <c:v>0.169877</c:v>
                </c:pt>
                <c:pt idx="24646">
                  <c:v>0.16845099999999999</c:v>
                </c:pt>
                <c:pt idx="24647">
                  <c:v>0.16690199999999999</c:v>
                </c:pt>
                <c:pt idx="24648">
                  <c:v>0.16522999999999999</c:v>
                </c:pt>
                <c:pt idx="24649">
                  <c:v>0.163437</c:v>
                </c:pt>
                <c:pt idx="24650">
                  <c:v>0.161522</c:v>
                </c:pt>
                <c:pt idx="24651">
                  <c:v>0.15948799999999999</c:v>
                </c:pt>
                <c:pt idx="24652">
                  <c:v>0.157334</c:v>
                </c:pt>
                <c:pt idx="24653">
                  <c:v>0.15506500000000001</c:v>
                </c:pt>
                <c:pt idx="24654">
                  <c:v>0.15268100000000001</c:v>
                </c:pt>
                <c:pt idx="24655">
                  <c:v>0.15018500000000001</c:v>
                </c:pt>
                <c:pt idx="24656">
                  <c:v>0.14757899999999999</c:v>
                </c:pt>
                <c:pt idx="24657">
                  <c:v>0.14486399999999999</c:v>
                </c:pt>
                <c:pt idx="24658">
                  <c:v>0.142043</c:v>
                </c:pt>
                <c:pt idx="24659">
                  <c:v>0.13911699999999999</c:v>
                </c:pt>
                <c:pt idx="24660">
                  <c:v>0.13608899999999999</c:v>
                </c:pt>
                <c:pt idx="24661">
                  <c:v>0.132961</c:v>
                </c:pt>
                <c:pt idx="24662">
                  <c:v>0.12973399999999999</c:v>
                </c:pt>
                <c:pt idx="24663">
                  <c:v>0.126411</c:v>
                </c:pt>
                <c:pt idx="24664">
                  <c:v>0.12299300000000001</c:v>
                </c:pt>
                <c:pt idx="24665">
                  <c:v>0.11948400000000001</c:v>
                </c:pt>
                <c:pt idx="24666">
                  <c:v>0.115887</c:v>
                </c:pt>
                <c:pt idx="24667">
                  <c:v>0.112205</c:v>
                </c:pt>
                <c:pt idx="24668">
                  <c:v>0.10843999999999999</c:v>
                </c:pt>
                <c:pt idx="24669">
                  <c:v>0.10459499999999999</c:v>
                </c:pt>
                <c:pt idx="24670">
                  <c:v>0.100673</c:v>
                </c:pt>
                <c:pt idx="24671">
                  <c:v>9.66756E-2</c:v>
                </c:pt>
                <c:pt idx="24672">
                  <c:v>9.2605199999999999E-2</c:v>
                </c:pt>
                <c:pt idx="24673">
                  <c:v>8.8465299999999997E-2</c:v>
                </c:pt>
                <c:pt idx="24674">
                  <c:v>8.4259600000000004E-2</c:v>
                </c:pt>
                <c:pt idx="24675">
                  <c:v>7.9991199999999998E-2</c:v>
                </c:pt>
                <c:pt idx="24676">
                  <c:v>7.56632E-2</c:v>
                </c:pt>
                <c:pt idx="24677">
                  <c:v>7.1279400000000007E-2</c:v>
                </c:pt>
                <c:pt idx="24678">
                  <c:v>6.6844299999999995E-2</c:v>
                </c:pt>
                <c:pt idx="24679">
                  <c:v>6.2361100000000003E-2</c:v>
                </c:pt>
                <c:pt idx="24680">
                  <c:v>5.7831899999999999E-2</c:v>
                </c:pt>
                <c:pt idx="24681">
                  <c:v>5.3258399999999997E-2</c:v>
                </c:pt>
                <c:pt idx="24682">
                  <c:v>4.86428E-2</c:v>
                </c:pt>
                <c:pt idx="24683">
                  <c:v>4.3987999999999999E-2</c:v>
                </c:pt>
                <c:pt idx="24684">
                  <c:v>3.9296600000000001E-2</c:v>
                </c:pt>
                <c:pt idx="24685">
                  <c:v>3.4571200000000003E-2</c:v>
                </c:pt>
                <c:pt idx="24686">
                  <c:v>2.9815000000000001E-2</c:v>
                </c:pt>
                <c:pt idx="24687">
                  <c:v>2.50318E-2</c:v>
                </c:pt>
                <c:pt idx="24688">
                  <c:v>2.0225400000000001E-2</c:v>
                </c:pt>
                <c:pt idx="24689">
                  <c:v>1.5398999999999999E-2</c:v>
                </c:pt>
                <c:pt idx="24690">
                  <c:v>1.0555500000000001E-2</c:v>
                </c:pt>
                <c:pt idx="24691" formatCode="0.00E+00">
                  <c:v>5.6970800000000002E-3</c:v>
                </c:pt>
                <c:pt idx="24692" formatCode="0.00E+00">
                  <c:v>8.2605999999999999E-4</c:v>
                </c:pt>
                <c:pt idx="24693" formatCode="0.00E+00">
                  <c:v>-4.0544400000000003E-3</c:v>
                </c:pt>
                <c:pt idx="24694" formatCode="0.00E+00">
                  <c:v>-8.9404800000000006E-3</c:v>
                </c:pt>
                <c:pt idx="24695">
                  <c:v>-1.3828E-2</c:v>
                </c:pt>
                <c:pt idx="24696">
                  <c:v>-1.8713199999999999E-2</c:v>
                </c:pt>
                <c:pt idx="24697">
                  <c:v>-2.3592700000000001E-2</c:v>
                </c:pt>
                <c:pt idx="24698">
                  <c:v>-2.8464300000000001E-2</c:v>
                </c:pt>
                <c:pt idx="24699">
                  <c:v>-3.33262E-2</c:v>
                </c:pt>
                <c:pt idx="24700">
                  <c:v>-3.8176599999999998E-2</c:v>
                </c:pt>
                <c:pt idx="24701">
                  <c:v>-4.3013099999999999E-2</c:v>
                </c:pt>
                <c:pt idx="24702">
                  <c:v>-4.7832399999999997E-2</c:v>
                </c:pt>
                <c:pt idx="24703">
                  <c:v>-5.2631400000000002E-2</c:v>
                </c:pt>
                <c:pt idx="24704">
                  <c:v>-5.7406499999999999E-2</c:v>
                </c:pt>
                <c:pt idx="24705">
                  <c:v>-6.2153600000000003E-2</c:v>
                </c:pt>
                <c:pt idx="24706">
                  <c:v>-6.6867899999999994E-2</c:v>
                </c:pt>
                <c:pt idx="24707">
                  <c:v>-7.1545399999999995E-2</c:v>
                </c:pt>
                <c:pt idx="24708">
                  <c:v>-7.6183500000000001E-2</c:v>
                </c:pt>
                <c:pt idx="24709">
                  <c:v>-8.0779100000000006E-2</c:v>
                </c:pt>
                <c:pt idx="24710">
                  <c:v>-8.5329100000000005E-2</c:v>
                </c:pt>
                <c:pt idx="24711">
                  <c:v>-8.9831099999999997E-2</c:v>
                </c:pt>
                <c:pt idx="24712">
                  <c:v>-9.4282900000000003E-2</c:v>
                </c:pt>
                <c:pt idx="24713">
                  <c:v>-9.86818E-2</c:v>
                </c:pt>
                <c:pt idx="24714">
                  <c:v>-0.10302699999999999</c:v>
                </c:pt>
                <c:pt idx="24715">
                  <c:v>-0.107317</c:v>
                </c:pt>
                <c:pt idx="24716">
                  <c:v>-0.111553</c:v>
                </c:pt>
                <c:pt idx="24717">
                  <c:v>-0.115731</c:v>
                </c:pt>
                <c:pt idx="24718">
                  <c:v>-0.119852</c:v>
                </c:pt>
                <c:pt idx="24719">
                  <c:v>-0.12391000000000001</c:v>
                </c:pt>
                <c:pt idx="24720">
                  <c:v>-0.12789800000000001</c:v>
                </c:pt>
                <c:pt idx="24721">
                  <c:v>-0.13181100000000001</c:v>
                </c:pt>
                <c:pt idx="24722">
                  <c:v>-0.13564899999999999</c:v>
                </c:pt>
                <c:pt idx="24723">
                  <c:v>-0.13941200000000001</c:v>
                </c:pt>
                <c:pt idx="24724">
                  <c:v>-0.143098</c:v>
                </c:pt>
                <c:pt idx="24725">
                  <c:v>-0.146706</c:v>
                </c:pt>
                <c:pt idx="24726">
                  <c:v>-0.15023500000000001</c:v>
                </c:pt>
                <c:pt idx="24727">
                  <c:v>-0.15368399999999999</c:v>
                </c:pt>
                <c:pt idx="24728">
                  <c:v>-0.157052</c:v>
                </c:pt>
                <c:pt idx="24729">
                  <c:v>-0.16033700000000001</c:v>
                </c:pt>
                <c:pt idx="24730">
                  <c:v>-0.16353699999999999</c:v>
                </c:pt>
                <c:pt idx="24731">
                  <c:v>-0.16665199999999999</c:v>
                </c:pt>
                <c:pt idx="24732">
                  <c:v>-0.16967699999999999</c:v>
                </c:pt>
                <c:pt idx="24733">
                  <c:v>-0.17261199999999999</c:v>
                </c:pt>
                <c:pt idx="24734">
                  <c:v>-0.175453</c:v>
                </c:pt>
                <c:pt idx="24735">
                  <c:v>-0.1782</c:v>
                </c:pt>
                <c:pt idx="24736">
                  <c:v>-0.18085200000000001</c:v>
                </c:pt>
                <c:pt idx="24737">
                  <c:v>-0.18340999999999999</c:v>
                </c:pt>
                <c:pt idx="24738">
                  <c:v>-0.18587300000000001</c:v>
                </c:pt>
                <c:pt idx="24739">
                  <c:v>-0.18824099999999999</c:v>
                </c:pt>
                <c:pt idx="24740">
                  <c:v>-0.19051199999999999</c:v>
                </c:pt>
                <c:pt idx="24741">
                  <c:v>-0.192687</c:v>
                </c:pt>
                <c:pt idx="24742">
                  <c:v>-0.19476599999999999</c:v>
                </c:pt>
                <c:pt idx="24743">
                  <c:v>-0.196746</c:v>
                </c:pt>
                <c:pt idx="24744">
                  <c:v>-0.198626</c:v>
                </c:pt>
                <c:pt idx="24745">
                  <c:v>-0.200403</c:v>
                </c:pt>
                <c:pt idx="24746">
                  <c:v>-0.202075</c:v>
                </c:pt>
                <c:pt idx="24747">
                  <c:v>-0.20364099999999999</c:v>
                </c:pt>
                <c:pt idx="24748">
                  <c:v>-0.20510100000000001</c:v>
                </c:pt>
                <c:pt idx="24749">
                  <c:v>-0.206453</c:v>
                </c:pt>
                <c:pt idx="24750">
                  <c:v>-0.20769899999999999</c:v>
                </c:pt>
                <c:pt idx="24751">
                  <c:v>-0.20884</c:v>
                </c:pt>
                <c:pt idx="24752">
                  <c:v>-0.20988000000000001</c:v>
                </c:pt>
                <c:pt idx="24753">
                  <c:v>-0.21081800000000001</c:v>
                </c:pt>
                <c:pt idx="24754">
                  <c:v>-0.21165600000000001</c:v>
                </c:pt>
                <c:pt idx="24755">
                  <c:v>-0.212394</c:v>
                </c:pt>
                <c:pt idx="24756">
                  <c:v>-0.213033</c:v>
                </c:pt>
                <c:pt idx="24757">
                  <c:v>-0.21357499999999999</c:v>
                </c:pt>
                <c:pt idx="24758">
                  <c:v>-0.21401899999999999</c:v>
                </c:pt>
                <c:pt idx="24759">
                  <c:v>-0.214368</c:v>
                </c:pt>
                <c:pt idx="24760">
                  <c:v>-0.214619</c:v>
                </c:pt>
                <c:pt idx="24761">
                  <c:v>-0.21476899999999999</c:v>
                </c:pt>
                <c:pt idx="24762">
                  <c:v>-0.214814</c:v>
                </c:pt>
                <c:pt idx="24763">
                  <c:v>-0.214755</c:v>
                </c:pt>
                <c:pt idx="24764">
                  <c:v>-0.21459300000000001</c:v>
                </c:pt>
                <c:pt idx="24765">
                  <c:v>-0.21433099999999999</c:v>
                </c:pt>
                <c:pt idx="24766">
                  <c:v>-0.213972</c:v>
                </c:pt>
                <c:pt idx="24767">
                  <c:v>-0.21351899999999999</c:v>
                </c:pt>
                <c:pt idx="24768">
                  <c:v>-0.212975</c:v>
                </c:pt>
                <c:pt idx="24769">
                  <c:v>-0.212339</c:v>
                </c:pt>
                <c:pt idx="24770">
                  <c:v>-0.21160799999999999</c:v>
                </c:pt>
                <c:pt idx="24771">
                  <c:v>-0.210784</c:v>
                </c:pt>
                <c:pt idx="24772">
                  <c:v>-0.209867</c:v>
                </c:pt>
                <c:pt idx="24773">
                  <c:v>-0.20886299999999999</c:v>
                </c:pt>
                <c:pt idx="24774">
                  <c:v>-0.20777699999999999</c:v>
                </c:pt>
                <c:pt idx="24775">
                  <c:v>-0.20660999999999999</c:v>
                </c:pt>
                <c:pt idx="24776">
                  <c:v>-0.20536399999999999</c:v>
                </c:pt>
                <c:pt idx="24777">
                  <c:v>-0.204044</c:v>
                </c:pt>
                <c:pt idx="24778">
                  <c:v>-0.20264699999999999</c:v>
                </c:pt>
                <c:pt idx="24779">
                  <c:v>-0.20117199999999999</c:v>
                </c:pt>
                <c:pt idx="24780">
                  <c:v>-0.19961499999999999</c:v>
                </c:pt>
                <c:pt idx="24781">
                  <c:v>-0.19797899999999999</c:v>
                </c:pt>
                <c:pt idx="24782">
                  <c:v>-0.196266</c:v>
                </c:pt>
                <c:pt idx="24783">
                  <c:v>-0.19447600000000001</c:v>
                </c:pt>
                <c:pt idx="24784">
                  <c:v>-0.192609</c:v>
                </c:pt>
                <c:pt idx="24785">
                  <c:v>-0.190664</c:v>
                </c:pt>
                <c:pt idx="24786">
                  <c:v>-0.18864300000000001</c:v>
                </c:pt>
                <c:pt idx="24787">
                  <c:v>-0.18654999999999999</c:v>
                </c:pt>
                <c:pt idx="24788">
                  <c:v>-0.184392</c:v>
                </c:pt>
                <c:pt idx="24789">
                  <c:v>-0.182172</c:v>
                </c:pt>
                <c:pt idx="24790">
                  <c:v>-0.17988999999999999</c:v>
                </c:pt>
                <c:pt idx="24791">
                  <c:v>-0.17754900000000001</c:v>
                </c:pt>
                <c:pt idx="24792">
                  <c:v>-0.175152</c:v>
                </c:pt>
                <c:pt idx="24793">
                  <c:v>-0.172703</c:v>
                </c:pt>
                <c:pt idx="24794">
                  <c:v>-0.170205</c:v>
                </c:pt>
                <c:pt idx="24795">
                  <c:v>-0.16766200000000001</c:v>
                </c:pt>
                <c:pt idx="24796">
                  <c:v>-0.165074</c:v>
                </c:pt>
                <c:pt idx="24797">
                  <c:v>-0.162443</c:v>
                </c:pt>
                <c:pt idx="24798">
                  <c:v>-0.15976899999999999</c:v>
                </c:pt>
                <c:pt idx="24799">
                  <c:v>-0.157053</c:v>
                </c:pt>
                <c:pt idx="24800">
                  <c:v>-0.15429300000000001</c:v>
                </c:pt>
                <c:pt idx="24801">
                  <c:v>-0.15149399999999999</c:v>
                </c:pt>
                <c:pt idx="24802">
                  <c:v>-0.14865600000000001</c:v>
                </c:pt>
                <c:pt idx="24803">
                  <c:v>-0.14578199999999999</c:v>
                </c:pt>
                <c:pt idx="24804">
                  <c:v>-0.14287</c:v>
                </c:pt>
                <c:pt idx="24805">
                  <c:v>-0.13992599999999999</c:v>
                </c:pt>
                <c:pt idx="24806">
                  <c:v>-0.13695199999999999</c:v>
                </c:pt>
                <c:pt idx="24807">
                  <c:v>-0.13395199999999999</c:v>
                </c:pt>
                <c:pt idx="24808">
                  <c:v>-0.13092899999999999</c:v>
                </c:pt>
                <c:pt idx="24809">
                  <c:v>-0.127885</c:v>
                </c:pt>
                <c:pt idx="24810">
                  <c:v>-0.12482</c:v>
                </c:pt>
                <c:pt idx="24811">
                  <c:v>-0.12174</c:v>
                </c:pt>
                <c:pt idx="24812">
                  <c:v>-0.11865100000000001</c:v>
                </c:pt>
                <c:pt idx="24813">
                  <c:v>-0.115552</c:v>
                </c:pt>
                <c:pt idx="24814">
                  <c:v>-0.112438</c:v>
                </c:pt>
                <c:pt idx="24815">
                  <c:v>-0.109307</c:v>
                </c:pt>
                <c:pt idx="24816">
                  <c:v>-0.10616299999999999</c:v>
                </c:pt>
                <c:pt idx="24817">
                  <c:v>-0.103015</c:v>
                </c:pt>
                <c:pt idx="24818">
                  <c:v>-9.9871699999999994E-2</c:v>
                </c:pt>
                <c:pt idx="24819">
                  <c:v>-9.6737600000000007E-2</c:v>
                </c:pt>
                <c:pt idx="24820">
                  <c:v>-9.3615000000000004E-2</c:v>
                </c:pt>
                <c:pt idx="24821">
                  <c:v>-9.0504899999999999E-2</c:v>
                </c:pt>
                <c:pt idx="24822">
                  <c:v>-8.7408399999999997E-2</c:v>
                </c:pt>
                <c:pt idx="24823">
                  <c:v>-8.4326200000000004E-2</c:v>
                </c:pt>
                <c:pt idx="24824">
                  <c:v>-8.1258899999999995E-2</c:v>
                </c:pt>
                <c:pt idx="24825">
                  <c:v>-7.8207700000000005E-2</c:v>
                </c:pt>
                <c:pt idx="24826">
                  <c:v>-7.5176000000000007E-2</c:v>
                </c:pt>
                <c:pt idx="24827">
                  <c:v>-7.2170200000000004E-2</c:v>
                </c:pt>
                <c:pt idx="24828">
                  <c:v>-6.9198499999999996E-2</c:v>
                </c:pt>
                <c:pt idx="24829">
                  <c:v>-6.6266099999999994E-2</c:v>
                </c:pt>
                <c:pt idx="24830">
                  <c:v>-6.33745E-2</c:v>
                </c:pt>
                <c:pt idx="24831">
                  <c:v>-6.0525799999999998E-2</c:v>
                </c:pt>
                <c:pt idx="24832">
                  <c:v>-5.7723499999999997E-2</c:v>
                </c:pt>
                <c:pt idx="24833">
                  <c:v>-5.4969200000000003E-2</c:v>
                </c:pt>
                <c:pt idx="24834">
                  <c:v>-5.2263700000000003E-2</c:v>
                </c:pt>
                <c:pt idx="24835">
                  <c:v>-4.9610799999999997E-2</c:v>
                </c:pt>
                <c:pt idx="24836">
                  <c:v>-4.7017000000000003E-2</c:v>
                </c:pt>
                <c:pt idx="24837">
                  <c:v>-4.4484900000000001E-2</c:v>
                </c:pt>
                <c:pt idx="24838">
                  <c:v>-4.2014200000000002E-2</c:v>
                </c:pt>
                <c:pt idx="24839">
                  <c:v>-3.9606099999999998E-2</c:v>
                </c:pt>
                <c:pt idx="24840">
                  <c:v>-3.7263200000000003E-2</c:v>
                </c:pt>
                <c:pt idx="24841">
                  <c:v>-3.4987200000000003E-2</c:v>
                </c:pt>
                <c:pt idx="24842">
                  <c:v>-3.2780299999999998E-2</c:v>
                </c:pt>
                <c:pt idx="24843">
                  <c:v>-3.0647000000000001E-2</c:v>
                </c:pt>
                <c:pt idx="24844">
                  <c:v>-2.8589900000000001E-2</c:v>
                </c:pt>
                <c:pt idx="24845">
                  <c:v>-2.6608400000000001E-2</c:v>
                </c:pt>
                <c:pt idx="24846">
                  <c:v>-2.4703699999999999E-2</c:v>
                </c:pt>
                <c:pt idx="24847">
                  <c:v>-2.2880500000000002E-2</c:v>
                </c:pt>
                <c:pt idx="24848">
                  <c:v>-2.1143200000000001E-2</c:v>
                </c:pt>
                <c:pt idx="24849">
                  <c:v>-1.9494399999999999E-2</c:v>
                </c:pt>
                <c:pt idx="24850">
                  <c:v>-1.7937000000000002E-2</c:v>
                </c:pt>
                <c:pt idx="24851">
                  <c:v>-1.6475099999999999E-2</c:v>
                </c:pt>
                <c:pt idx="24852">
                  <c:v>-1.51124E-2</c:v>
                </c:pt>
                <c:pt idx="24853">
                  <c:v>-1.38481E-2</c:v>
                </c:pt>
                <c:pt idx="24854">
                  <c:v>-1.2678999999999999E-2</c:v>
                </c:pt>
                <c:pt idx="24855">
                  <c:v>-1.1605000000000001E-2</c:v>
                </c:pt>
                <c:pt idx="24856">
                  <c:v>-1.0631099999999999E-2</c:v>
                </c:pt>
                <c:pt idx="24857" formatCode="0.00E+00">
                  <c:v>-9.7621200000000009E-3</c:v>
                </c:pt>
                <c:pt idx="24858" formatCode="0.00E+00">
                  <c:v>-8.9987899999999996E-3</c:v>
                </c:pt>
                <c:pt idx="24859" formatCode="0.00E+00">
                  <c:v>-8.3409299999999999E-3</c:v>
                </c:pt>
                <c:pt idx="24860" formatCode="0.00E+00">
                  <c:v>-7.7916399999999999E-3</c:v>
                </c:pt>
                <c:pt idx="24861" formatCode="0.00E+00">
                  <c:v>-7.3547999999999999E-3</c:v>
                </c:pt>
                <c:pt idx="24862" formatCode="0.00E+00">
                  <c:v>-7.0316199999999997E-3</c:v>
                </c:pt>
                <c:pt idx="24863" formatCode="0.00E+00">
                  <c:v>-6.8210800000000002E-3</c:v>
                </c:pt>
                <c:pt idx="24864" formatCode="0.00E+00">
                  <c:v>-6.7219699999999999E-3</c:v>
                </c:pt>
                <c:pt idx="24865" formatCode="0.00E+00">
                  <c:v>-6.7348800000000004E-3</c:v>
                </c:pt>
                <c:pt idx="24866" formatCode="0.00E+00">
                  <c:v>-6.86143E-3</c:v>
                </c:pt>
                <c:pt idx="24867" formatCode="0.00E+00">
                  <c:v>-7.1012200000000001E-3</c:v>
                </c:pt>
                <c:pt idx="24868" formatCode="0.00E+00">
                  <c:v>-7.4519599999999997E-3</c:v>
                </c:pt>
                <c:pt idx="24869" formatCode="0.00E+00">
                  <c:v>-7.9126100000000005E-3</c:v>
                </c:pt>
                <c:pt idx="24870" formatCode="0.00E+00">
                  <c:v>-8.4862400000000008E-3</c:v>
                </c:pt>
                <c:pt idx="24871" formatCode="0.00E+00">
                  <c:v>-9.1799700000000008E-3</c:v>
                </c:pt>
                <c:pt idx="24872" formatCode="0.00E+00">
                  <c:v>-9.9992999999999992E-3</c:v>
                </c:pt>
                <c:pt idx="24873">
                  <c:v>-1.09426E-2</c:v>
                </c:pt>
                <c:pt idx="24874">
                  <c:v>-1.2004000000000001E-2</c:v>
                </c:pt>
                <c:pt idx="24875">
                  <c:v>-1.31789E-2</c:v>
                </c:pt>
                <c:pt idx="24876">
                  <c:v>-1.4464100000000001E-2</c:v>
                </c:pt>
                <c:pt idx="24877">
                  <c:v>-1.58563E-2</c:v>
                </c:pt>
                <c:pt idx="24878">
                  <c:v>-1.7353E-2</c:v>
                </c:pt>
                <c:pt idx="24879">
                  <c:v>-1.8953899999999999E-2</c:v>
                </c:pt>
                <c:pt idx="24880">
                  <c:v>-2.06614E-2</c:v>
                </c:pt>
                <c:pt idx="24881">
                  <c:v>-2.2476900000000001E-2</c:v>
                </c:pt>
                <c:pt idx="24882">
                  <c:v>-2.4400399999999999E-2</c:v>
                </c:pt>
                <c:pt idx="24883">
                  <c:v>-2.6431199999999998E-2</c:v>
                </c:pt>
                <c:pt idx="24884">
                  <c:v>-2.8568900000000001E-2</c:v>
                </c:pt>
                <c:pt idx="24885">
                  <c:v>-3.0813199999999999E-2</c:v>
                </c:pt>
                <c:pt idx="24886">
                  <c:v>-3.3162499999999998E-2</c:v>
                </c:pt>
                <c:pt idx="24887">
                  <c:v>-3.5612699999999997E-2</c:v>
                </c:pt>
                <c:pt idx="24888">
                  <c:v>-3.8159699999999998E-2</c:v>
                </c:pt>
                <c:pt idx="24889">
                  <c:v>-4.07987E-2</c:v>
                </c:pt>
                <c:pt idx="24890">
                  <c:v>-4.3527099999999999E-2</c:v>
                </c:pt>
                <c:pt idx="24891">
                  <c:v>-4.6345499999999998E-2</c:v>
                </c:pt>
                <c:pt idx="24892">
                  <c:v>-4.92545E-2</c:v>
                </c:pt>
                <c:pt idx="24893">
                  <c:v>-5.2252199999999999E-2</c:v>
                </c:pt>
                <c:pt idx="24894">
                  <c:v>-5.5334700000000001E-2</c:v>
                </c:pt>
                <c:pt idx="24895">
                  <c:v>-5.8495199999999997E-2</c:v>
                </c:pt>
                <c:pt idx="24896">
                  <c:v>-6.1725000000000002E-2</c:v>
                </c:pt>
                <c:pt idx="24897">
                  <c:v>-6.5021099999999998E-2</c:v>
                </c:pt>
                <c:pt idx="24898">
                  <c:v>-6.8388000000000004E-2</c:v>
                </c:pt>
                <c:pt idx="24899">
                  <c:v>-7.1826399999999999E-2</c:v>
                </c:pt>
                <c:pt idx="24900">
                  <c:v>-7.5327900000000003E-2</c:v>
                </c:pt>
                <c:pt idx="24901">
                  <c:v>-7.88856E-2</c:v>
                </c:pt>
                <c:pt idx="24902">
                  <c:v>-8.2498799999999997E-2</c:v>
                </c:pt>
                <c:pt idx="24903">
                  <c:v>-8.6164599999999994E-2</c:v>
                </c:pt>
                <c:pt idx="24904">
                  <c:v>-8.9876800000000007E-2</c:v>
                </c:pt>
                <c:pt idx="24905">
                  <c:v>-9.3634099999999998E-2</c:v>
                </c:pt>
                <c:pt idx="24906">
                  <c:v>-9.7436999999999996E-2</c:v>
                </c:pt>
                <c:pt idx="24907">
                  <c:v>-0.101281</c:v>
                </c:pt>
                <c:pt idx="24908">
                  <c:v>-0.105156</c:v>
                </c:pt>
                <c:pt idx="24909">
                  <c:v>-0.109055</c:v>
                </c:pt>
                <c:pt idx="24910">
                  <c:v>-0.112974</c:v>
                </c:pt>
                <c:pt idx="24911">
                  <c:v>-0.116913</c:v>
                </c:pt>
                <c:pt idx="24912">
                  <c:v>-0.12087199999999999</c:v>
                </c:pt>
                <c:pt idx="24913">
                  <c:v>-0.124848</c:v>
                </c:pt>
                <c:pt idx="24914">
                  <c:v>-0.12883500000000001</c:v>
                </c:pt>
                <c:pt idx="24915">
                  <c:v>-0.132831</c:v>
                </c:pt>
                <c:pt idx="24916">
                  <c:v>-0.13683400000000001</c:v>
                </c:pt>
                <c:pt idx="24917">
                  <c:v>-0.14084199999999999</c:v>
                </c:pt>
                <c:pt idx="24918">
                  <c:v>-0.14485300000000001</c:v>
                </c:pt>
                <c:pt idx="24919">
                  <c:v>-0.148868</c:v>
                </c:pt>
                <c:pt idx="24920">
                  <c:v>-0.15288599999999999</c:v>
                </c:pt>
                <c:pt idx="24921">
                  <c:v>-0.15690499999999999</c:v>
                </c:pt>
                <c:pt idx="24922">
                  <c:v>-0.160917</c:v>
                </c:pt>
                <c:pt idx="24923">
                  <c:v>-0.16491600000000001</c:v>
                </c:pt>
                <c:pt idx="24924">
                  <c:v>-0.16889299999999999</c:v>
                </c:pt>
                <c:pt idx="24925">
                  <c:v>-0.17283999999999999</c:v>
                </c:pt>
                <c:pt idx="24926">
                  <c:v>-0.17674999999999999</c:v>
                </c:pt>
                <c:pt idx="24927">
                  <c:v>-0.18062</c:v>
                </c:pt>
                <c:pt idx="24928">
                  <c:v>-0.184448</c:v>
                </c:pt>
                <c:pt idx="24929">
                  <c:v>-0.18823300000000001</c:v>
                </c:pt>
                <c:pt idx="24930">
                  <c:v>-0.191971</c:v>
                </c:pt>
                <c:pt idx="24931">
                  <c:v>-0.195658</c:v>
                </c:pt>
                <c:pt idx="24932">
                  <c:v>-0.19928999999999999</c:v>
                </c:pt>
                <c:pt idx="24933">
                  <c:v>-0.20286599999999999</c:v>
                </c:pt>
                <c:pt idx="24934">
                  <c:v>-0.20638300000000001</c:v>
                </c:pt>
                <c:pt idx="24935">
                  <c:v>-0.209839</c:v>
                </c:pt>
                <c:pt idx="24936">
                  <c:v>-0.21323400000000001</c:v>
                </c:pt>
                <c:pt idx="24937">
                  <c:v>-0.21657399999999999</c:v>
                </c:pt>
                <c:pt idx="24938">
                  <c:v>-0.219858</c:v>
                </c:pt>
                <c:pt idx="24939">
                  <c:v>-0.223082</c:v>
                </c:pt>
                <c:pt idx="24940">
                  <c:v>-0.226239</c:v>
                </c:pt>
                <c:pt idx="24941">
                  <c:v>-0.229324</c:v>
                </c:pt>
                <c:pt idx="24942">
                  <c:v>-0.23233599999999999</c:v>
                </c:pt>
                <c:pt idx="24943">
                  <c:v>-0.23527200000000001</c:v>
                </c:pt>
                <c:pt idx="24944">
                  <c:v>-0.23813400000000001</c:v>
                </c:pt>
                <c:pt idx="24945">
                  <c:v>-0.240927</c:v>
                </c:pt>
                <c:pt idx="24946">
                  <c:v>-0.24365700000000001</c:v>
                </c:pt>
                <c:pt idx="24947">
                  <c:v>-0.24632200000000001</c:v>
                </c:pt>
                <c:pt idx="24948">
                  <c:v>-0.248917</c:v>
                </c:pt>
                <c:pt idx="24949">
                  <c:v>-0.25144</c:v>
                </c:pt>
                <c:pt idx="24950">
                  <c:v>-0.25389</c:v>
                </c:pt>
                <c:pt idx="24951">
                  <c:v>-0.256268</c:v>
                </c:pt>
                <c:pt idx="24952">
                  <c:v>-0.25856899999999999</c:v>
                </c:pt>
                <c:pt idx="24953">
                  <c:v>-0.260791</c:v>
                </c:pt>
                <c:pt idx="24954">
                  <c:v>-0.26293</c:v>
                </c:pt>
                <c:pt idx="24955">
                  <c:v>-0.264982</c:v>
                </c:pt>
                <c:pt idx="24956">
                  <c:v>-0.26694800000000002</c:v>
                </c:pt>
                <c:pt idx="24957">
                  <c:v>-0.26882600000000001</c:v>
                </c:pt>
                <c:pt idx="24958">
                  <c:v>-0.27061600000000002</c:v>
                </c:pt>
                <c:pt idx="24959">
                  <c:v>-0.27232200000000001</c:v>
                </c:pt>
                <c:pt idx="24960">
                  <c:v>-0.27394499999999999</c:v>
                </c:pt>
                <c:pt idx="24961">
                  <c:v>-0.27548400000000001</c:v>
                </c:pt>
                <c:pt idx="24962">
                  <c:v>-0.27693400000000001</c:v>
                </c:pt>
                <c:pt idx="24963">
                  <c:v>-0.27828999999999998</c:v>
                </c:pt>
                <c:pt idx="24964">
                  <c:v>-0.27955099999999999</c:v>
                </c:pt>
                <c:pt idx="24965">
                  <c:v>-0.28072000000000003</c:v>
                </c:pt>
                <c:pt idx="24966">
                  <c:v>-0.28179999999999999</c:v>
                </c:pt>
                <c:pt idx="24967">
                  <c:v>-0.28278799999999998</c:v>
                </c:pt>
                <c:pt idx="24968">
                  <c:v>-0.28367900000000001</c:v>
                </c:pt>
                <c:pt idx="24969">
                  <c:v>-0.284472</c:v>
                </c:pt>
                <c:pt idx="24970">
                  <c:v>-0.28516599999999998</c:v>
                </c:pt>
                <c:pt idx="24971">
                  <c:v>-0.28575699999999998</c:v>
                </c:pt>
                <c:pt idx="24972">
                  <c:v>-0.28624500000000003</c:v>
                </c:pt>
                <c:pt idx="24973">
                  <c:v>-0.28663</c:v>
                </c:pt>
                <c:pt idx="24974">
                  <c:v>-0.28691699999999998</c:v>
                </c:pt>
                <c:pt idx="24975">
                  <c:v>-0.28711100000000001</c:v>
                </c:pt>
                <c:pt idx="24976">
                  <c:v>-0.287213</c:v>
                </c:pt>
                <c:pt idx="24977">
                  <c:v>-0.28722900000000001</c:v>
                </c:pt>
                <c:pt idx="24978">
                  <c:v>-0.287163</c:v>
                </c:pt>
                <c:pt idx="24979">
                  <c:v>-0.287018</c:v>
                </c:pt>
                <c:pt idx="24980">
                  <c:v>-0.28678900000000002</c:v>
                </c:pt>
                <c:pt idx="24981">
                  <c:v>-0.28648299999999999</c:v>
                </c:pt>
                <c:pt idx="24982">
                  <c:v>-0.28611199999999998</c:v>
                </c:pt>
                <c:pt idx="24983">
                  <c:v>-0.28567999999999999</c:v>
                </c:pt>
                <c:pt idx="24984">
                  <c:v>-0.28519</c:v>
                </c:pt>
                <c:pt idx="24985">
                  <c:v>-0.28464600000000001</c:v>
                </c:pt>
                <c:pt idx="24986">
                  <c:v>-0.284053</c:v>
                </c:pt>
                <c:pt idx="24987">
                  <c:v>-0.28341499999999997</c:v>
                </c:pt>
                <c:pt idx="24988">
                  <c:v>-0.28273399999999999</c:v>
                </c:pt>
                <c:pt idx="24989">
                  <c:v>-0.28200999999999998</c:v>
                </c:pt>
                <c:pt idx="24990">
                  <c:v>-0.28124700000000002</c:v>
                </c:pt>
                <c:pt idx="24991">
                  <c:v>-0.28045199999999998</c:v>
                </c:pt>
                <c:pt idx="24992">
                  <c:v>-0.27963399999999999</c:v>
                </c:pt>
                <c:pt idx="24993">
                  <c:v>-0.27879599999999999</c:v>
                </c:pt>
                <c:pt idx="24994">
                  <c:v>-0.27793600000000002</c:v>
                </c:pt>
                <c:pt idx="24995">
                  <c:v>-0.27705400000000002</c:v>
                </c:pt>
                <c:pt idx="24996">
                  <c:v>-0.27615400000000001</c:v>
                </c:pt>
                <c:pt idx="24997">
                  <c:v>-0.27524300000000002</c:v>
                </c:pt>
                <c:pt idx="24998">
                  <c:v>-0.27432299999999998</c:v>
                </c:pt>
                <c:pt idx="24999">
                  <c:v>-0.273393</c:v>
                </c:pt>
                <c:pt idx="25000">
                  <c:v>-0.272451</c:v>
                </c:pt>
                <c:pt idx="25001">
                  <c:v>-0.27149899999999999</c:v>
                </c:pt>
                <c:pt idx="25002">
                  <c:v>-0.27054</c:v>
                </c:pt>
                <c:pt idx="25003">
                  <c:v>-0.26957900000000001</c:v>
                </c:pt>
                <c:pt idx="25004">
                  <c:v>-0.26861800000000002</c:v>
                </c:pt>
                <c:pt idx="25005">
                  <c:v>-0.26766299999999998</c:v>
                </c:pt>
                <c:pt idx="25006">
                  <c:v>-0.26671400000000001</c:v>
                </c:pt>
                <c:pt idx="25007">
                  <c:v>-0.26577400000000001</c:v>
                </c:pt>
                <c:pt idx="25008">
                  <c:v>-0.264843</c:v>
                </c:pt>
                <c:pt idx="25009">
                  <c:v>-0.26392300000000002</c:v>
                </c:pt>
                <c:pt idx="25010">
                  <c:v>-0.263017</c:v>
                </c:pt>
                <c:pt idx="25011">
                  <c:v>-0.26212800000000003</c:v>
                </c:pt>
                <c:pt idx="25012">
                  <c:v>-0.26126100000000002</c:v>
                </c:pt>
                <c:pt idx="25013">
                  <c:v>-0.26042399999999999</c:v>
                </c:pt>
                <c:pt idx="25014">
                  <c:v>-0.25962099999999999</c:v>
                </c:pt>
                <c:pt idx="25015">
                  <c:v>-0.258851</c:v>
                </c:pt>
                <c:pt idx="25016">
                  <c:v>-0.25811299999999998</c:v>
                </c:pt>
                <c:pt idx="25017">
                  <c:v>-0.25740299999999999</c:v>
                </c:pt>
                <c:pt idx="25018">
                  <c:v>-0.25672099999999998</c:v>
                </c:pt>
                <c:pt idx="25019">
                  <c:v>-0.25607000000000002</c:v>
                </c:pt>
                <c:pt idx="25020">
                  <c:v>-0.25543900000000003</c:v>
                </c:pt>
                <c:pt idx="25021">
                  <c:v>-0.25481799999999999</c:v>
                </c:pt>
                <c:pt idx="25022">
                  <c:v>-0.25420900000000002</c:v>
                </c:pt>
                <c:pt idx="25023">
                  <c:v>-0.25362000000000001</c:v>
                </c:pt>
                <c:pt idx="25024">
                  <c:v>-0.253056</c:v>
                </c:pt>
                <c:pt idx="25025">
                  <c:v>-0.25251000000000001</c:v>
                </c:pt>
                <c:pt idx="25026">
                  <c:v>-0.25197799999999998</c:v>
                </c:pt>
                <c:pt idx="25027">
                  <c:v>-0.25145699999999999</c:v>
                </c:pt>
                <c:pt idx="25028">
                  <c:v>-0.25094899999999998</c:v>
                </c:pt>
                <c:pt idx="25029">
                  <c:v>-0.25045699999999999</c:v>
                </c:pt>
                <c:pt idx="25030">
                  <c:v>-0.24998400000000001</c:v>
                </c:pt>
                <c:pt idx="25031">
                  <c:v>-0.24953600000000001</c:v>
                </c:pt>
                <c:pt idx="25032">
                  <c:v>-0.24911900000000001</c:v>
                </c:pt>
                <c:pt idx="25033">
                  <c:v>-0.24873400000000001</c:v>
                </c:pt>
                <c:pt idx="25034">
                  <c:v>-0.24838099999999999</c:v>
                </c:pt>
                <c:pt idx="25035">
                  <c:v>-0.248055</c:v>
                </c:pt>
                <c:pt idx="25036">
                  <c:v>-0.247755</c:v>
                </c:pt>
                <c:pt idx="25037">
                  <c:v>-0.247479</c:v>
                </c:pt>
                <c:pt idx="25038">
                  <c:v>-0.247229</c:v>
                </c:pt>
                <c:pt idx="25039">
                  <c:v>-0.247006</c:v>
                </c:pt>
                <c:pt idx="25040">
                  <c:v>-0.24681600000000001</c:v>
                </c:pt>
                <c:pt idx="25041">
                  <c:v>-0.24666299999999999</c:v>
                </c:pt>
                <c:pt idx="25042">
                  <c:v>-0.24654899999999999</c:v>
                </c:pt>
                <c:pt idx="25043">
                  <c:v>-0.246476</c:v>
                </c:pt>
                <c:pt idx="25044">
                  <c:v>-0.246445</c:v>
                </c:pt>
                <c:pt idx="25045">
                  <c:v>-0.246451</c:v>
                </c:pt>
                <c:pt idx="25046">
                  <c:v>-0.24648800000000001</c:v>
                </c:pt>
                <c:pt idx="25047">
                  <c:v>-0.24654699999999999</c:v>
                </c:pt>
                <c:pt idx="25048">
                  <c:v>-0.24662100000000001</c:v>
                </c:pt>
                <c:pt idx="25049">
                  <c:v>-0.24670300000000001</c:v>
                </c:pt>
                <c:pt idx="25050">
                  <c:v>-0.24678700000000001</c:v>
                </c:pt>
                <c:pt idx="25051">
                  <c:v>-0.24687300000000001</c:v>
                </c:pt>
                <c:pt idx="25052">
                  <c:v>-0.24696699999999999</c:v>
                </c:pt>
                <c:pt idx="25053">
                  <c:v>-0.24707399999999999</c:v>
                </c:pt>
                <c:pt idx="25054">
                  <c:v>-0.247194</c:v>
                </c:pt>
                <c:pt idx="25055">
                  <c:v>-0.24732000000000001</c:v>
                </c:pt>
                <c:pt idx="25056">
                  <c:v>-0.247448</c:v>
                </c:pt>
                <c:pt idx="25057">
                  <c:v>-0.24757199999999999</c:v>
                </c:pt>
                <c:pt idx="25058">
                  <c:v>-0.24768899999999999</c:v>
                </c:pt>
                <c:pt idx="25059">
                  <c:v>-0.24779300000000001</c:v>
                </c:pt>
                <c:pt idx="25060">
                  <c:v>-0.24788099999999999</c:v>
                </c:pt>
                <c:pt idx="25061">
                  <c:v>-0.247945</c:v>
                </c:pt>
                <c:pt idx="25062">
                  <c:v>-0.24798200000000001</c:v>
                </c:pt>
                <c:pt idx="25063">
                  <c:v>-0.24798999999999999</c:v>
                </c:pt>
                <c:pt idx="25064">
                  <c:v>-0.24796399999999999</c:v>
                </c:pt>
                <c:pt idx="25065">
                  <c:v>-0.24789800000000001</c:v>
                </c:pt>
                <c:pt idx="25066">
                  <c:v>-0.247782</c:v>
                </c:pt>
                <c:pt idx="25067">
                  <c:v>-0.24761</c:v>
                </c:pt>
                <c:pt idx="25068">
                  <c:v>-0.24738199999999999</c:v>
                </c:pt>
                <c:pt idx="25069">
                  <c:v>-0.24709700000000001</c:v>
                </c:pt>
                <c:pt idx="25070">
                  <c:v>-0.24676100000000001</c:v>
                </c:pt>
                <c:pt idx="25071">
                  <c:v>-0.24637600000000001</c:v>
                </c:pt>
                <c:pt idx="25072">
                  <c:v>-0.245949</c:v>
                </c:pt>
                <c:pt idx="25073">
                  <c:v>-0.245479</c:v>
                </c:pt>
                <c:pt idx="25074">
                  <c:v>-0.24497099999999999</c:v>
                </c:pt>
                <c:pt idx="25075">
                  <c:v>-0.24443200000000001</c:v>
                </c:pt>
                <c:pt idx="25076">
                  <c:v>-0.243865</c:v>
                </c:pt>
                <c:pt idx="25077">
                  <c:v>-0.24326600000000001</c:v>
                </c:pt>
                <c:pt idx="25078">
                  <c:v>-0.24262600000000001</c:v>
                </c:pt>
                <c:pt idx="25079">
                  <c:v>-0.24194399999999999</c:v>
                </c:pt>
                <c:pt idx="25080">
                  <c:v>-0.24121899999999999</c:v>
                </c:pt>
                <c:pt idx="25081">
                  <c:v>-0.240448</c:v>
                </c:pt>
                <c:pt idx="25082">
                  <c:v>-0.23962700000000001</c:v>
                </c:pt>
                <c:pt idx="25083">
                  <c:v>-0.238755</c:v>
                </c:pt>
                <c:pt idx="25084">
                  <c:v>-0.237841</c:v>
                </c:pt>
                <c:pt idx="25085">
                  <c:v>-0.23689099999999999</c:v>
                </c:pt>
                <c:pt idx="25086">
                  <c:v>-0.23590900000000001</c:v>
                </c:pt>
                <c:pt idx="25087">
                  <c:v>-0.23489699999999999</c:v>
                </c:pt>
                <c:pt idx="25088">
                  <c:v>-0.23385500000000001</c:v>
                </c:pt>
                <c:pt idx="25089">
                  <c:v>-0.23278099999999999</c:v>
                </c:pt>
                <c:pt idx="25090">
                  <c:v>-0.231678</c:v>
                </c:pt>
                <c:pt idx="25091">
                  <c:v>-0.230542</c:v>
                </c:pt>
                <c:pt idx="25092">
                  <c:v>-0.22936400000000001</c:v>
                </c:pt>
                <c:pt idx="25093">
                  <c:v>-0.22814000000000001</c:v>
                </c:pt>
                <c:pt idx="25094">
                  <c:v>-0.22686700000000001</c:v>
                </c:pt>
                <c:pt idx="25095">
                  <c:v>-0.225553</c:v>
                </c:pt>
                <c:pt idx="25096">
                  <c:v>-0.22420499999999999</c:v>
                </c:pt>
                <c:pt idx="25097">
                  <c:v>-0.222829</c:v>
                </c:pt>
                <c:pt idx="25098">
                  <c:v>-0.22142500000000001</c:v>
                </c:pt>
                <c:pt idx="25099">
                  <c:v>-0.21999099999999999</c:v>
                </c:pt>
                <c:pt idx="25100">
                  <c:v>-0.21853</c:v>
                </c:pt>
                <c:pt idx="25101">
                  <c:v>-0.21704300000000001</c:v>
                </c:pt>
                <c:pt idx="25102">
                  <c:v>-0.215529</c:v>
                </c:pt>
                <c:pt idx="25103">
                  <c:v>-0.21399000000000001</c:v>
                </c:pt>
                <c:pt idx="25104">
                  <c:v>-0.21243000000000001</c:v>
                </c:pt>
                <c:pt idx="25105">
                  <c:v>-0.210844</c:v>
                </c:pt>
                <c:pt idx="25106">
                  <c:v>-0.209234</c:v>
                </c:pt>
                <c:pt idx="25107">
                  <c:v>-0.20760400000000001</c:v>
                </c:pt>
                <c:pt idx="25108">
                  <c:v>-0.20596100000000001</c:v>
                </c:pt>
                <c:pt idx="25109">
                  <c:v>-0.20430999999999999</c:v>
                </c:pt>
                <c:pt idx="25110">
                  <c:v>-0.202657</c:v>
                </c:pt>
                <c:pt idx="25111">
                  <c:v>-0.201012</c:v>
                </c:pt>
                <c:pt idx="25112">
                  <c:v>-0.19938400000000001</c:v>
                </c:pt>
                <c:pt idx="25113">
                  <c:v>-0.19777600000000001</c:v>
                </c:pt>
                <c:pt idx="25114">
                  <c:v>-0.196186</c:v>
                </c:pt>
                <c:pt idx="25115">
                  <c:v>-0.19461100000000001</c:v>
                </c:pt>
                <c:pt idx="25116">
                  <c:v>-0.193052</c:v>
                </c:pt>
                <c:pt idx="25117">
                  <c:v>-0.19151799999999999</c:v>
                </c:pt>
                <c:pt idx="25118">
                  <c:v>-0.190023</c:v>
                </c:pt>
                <c:pt idx="25119">
                  <c:v>-0.188579</c:v>
                </c:pt>
                <c:pt idx="25120">
                  <c:v>-0.18718699999999999</c:v>
                </c:pt>
                <c:pt idx="25121">
                  <c:v>-0.18584500000000001</c:v>
                </c:pt>
                <c:pt idx="25122">
                  <c:v>-0.18454999999999999</c:v>
                </c:pt>
                <c:pt idx="25123">
                  <c:v>-0.18330399999999999</c:v>
                </c:pt>
                <c:pt idx="25124">
                  <c:v>-0.18210699999999999</c:v>
                </c:pt>
                <c:pt idx="25125">
                  <c:v>-0.18096100000000001</c:v>
                </c:pt>
                <c:pt idx="25126">
                  <c:v>-0.17987400000000001</c:v>
                </c:pt>
                <c:pt idx="25127">
                  <c:v>-0.17884900000000001</c:v>
                </c:pt>
                <c:pt idx="25128">
                  <c:v>-0.17788499999999999</c:v>
                </c:pt>
                <c:pt idx="25129">
                  <c:v>-0.176981</c:v>
                </c:pt>
                <c:pt idx="25130">
                  <c:v>-0.17613799999999999</c:v>
                </c:pt>
                <c:pt idx="25131">
                  <c:v>-0.17535600000000001</c:v>
                </c:pt>
                <c:pt idx="25132">
                  <c:v>-0.17463500000000001</c:v>
                </c:pt>
                <c:pt idx="25133">
                  <c:v>-0.17397000000000001</c:v>
                </c:pt>
                <c:pt idx="25134">
                  <c:v>-0.17335500000000001</c:v>
                </c:pt>
                <c:pt idx="25135">
                  <c:v>-0.17279</c:v>
                </c:pt>
                <c:pt idx="25136">
                  <c:v>-0.17227899999999999</c:v>
                </c:pt>
                <c:pt idx="25137">
                  <c:v>-0.17183100000000001</c:v>
                </c:pt>
                <c:pt idx="25138">
                  <c:v>-0.17145299999999999</c:v>
                </c:pt>
                <c:pt idx="25139">
                  <c:v>-0.17114699999999999</c:v>
                </c:pt>
                <c:pt idx="25140">
                  <c:v>-0.17091400000000001</c:v>
                </c:pt>
                <c:pt idx="25141">
                  <c:v>-0.17075299999999999</c:v>
                </c:pt>
                <c:pt idx="25142">
                  <c:v>-0.17066500000000001</c:v>
                </c:pt>
                <c:pt idx="25143">
                  <c:v>-0.170649</c:v>
                </c:pt>
                <c:pt idx="25144">
                  <c:v>-0.170706</c:v>
                </c:pt>
                <c:pt idx="25145">
                  <c:v>-0.17083499999999999</c:v>
                </c:pt>
                <c:pt idx="25146">
                  <c:v>-0.171039</c:v>
                </c:pt>
                <c:pt idx="25147">
                  <c:v>-0.17132500000000001</c:v>
                </c:pt>
                <c:pt idx="25148">
                  <c:v>-0.17169799999999999</c:v>
                </c:pt>
                <c:pt idx="25149">
                  <c:v>-0.17215800000000001</c:v>
                </c:pt>
                <c:pt idx="25150">
                  <c:v>-0.17269999999999999</c:v>
                </c:pt>
                <c:pt idx="25151">
                  <c:v>-0.173316</c:v>
                </c:pt>
                <c:pt idx="25152">
                  <c:v>-0.17399999999999999</c:v>
                </c:pt>
                <c:pt idx="25153">
                  <c:v>-0.17474999999999999</c:v>
                </c:pt>
                <c:pt idx="25154">
                  <c:v>-0.175562</c:v>
                </c:pt>
                <c:pt idx="25155">
                  <c:v>-0.17643900000000001</c:v>
                </c:pt>
                <c:pt idx="25156">
                  <c:v>-0.17738200000000001</c:v>
                </c:pt>
                <c:pt idx="25157">
                  <c:v>-0.178396</c:v>
                </c:pt>
                <c:pt idx="25158">
                  <c:v>-0.179483</c:v>
                </c:pt>
                <c:pt idx="25159">
                  <c:v>-0.18063799999999999</c:v>
                </c:pt>
                <c:pt idx="25160">
                  <c:v>-0.18185899999999999</c:v>
                </c:pt>
                <c:pt idx="25161">
                  <c:v>-0.183143</c:v>
                </c:pt>
                <c:pt idx="25162">
                  <c:v>-0.18449099999999999</c:v>
                </c:pt>
                <c:pt idx="25163">
                  <c:v>-0.18590200000000001</c:v>
                </c:pt>
                <c:pt idx="25164">
                  <c:v>-0.18737699999999999</c:v>
                </c:pt>
                <c:pt idx="25165">
                  <c:v>-0.188914</c:v>
                </c:pt>
                <c:pt idx="25166">
                  <c:v>-0.19050900000000001</c:v>
                </c:pt>
                <c:pt idx="25167">
                  <c:v>-0.192163</c:v>
                </c:pt>
                <c:pt idx="25168">
                  <c:v>-0.193885</c:v>
                </c:pt>
                <c:pt idx="25169">
                  <c:v>-0.19567899999999999</c:v>
                </c:pt>
                <c:pt idx="25170">
                  <c:v>-0.19754099999999999</c:v>
                </c:pt>
                <c:pt idx="25171">
                  <c:v>-0.199464</c:v>
                </c:pt>
                <c:pt idx="25172">
                  <c:v>-0.20144300000000001</c:v>
                </c:pt>
                <c:pt idx="25173">
                  <c:v>-0.20347699999999999</c:v>
                </c:pt>
                <c:pt idx="25174">
                  <c:v>-0.205563</c:v>
                </c:pt>
                <c:pt idx="25175">
                  <c:v>-0.20769799999999999</c:v>
                </c:pt>
                <c:pt idx="25176">
                  <c:v>-0.20987900000000001</c:v>
                </c:pt>
                <c:pt idx="25177">
                  <c:v>-0.21211199999999999</c:v>
                </c:pt>
                <c:pt idx="25178">
                  <c:v>-0.21440200000000001</c:v>
                </c:pt>
                <c:pt idx="25179">
                  <c:v>-0.216748</c:v>
                </c:pt>
                <c:pt idx="25180">
                  <c:v>-0.219141</c:v>
                </c:pt>
                <c:pt idx="25181">
                  <c:v>-0.22157499999999999</c:v>
                </c:pt>
                <c:pt idx="25182">
                  <c:v>-0.224051</c:v>
                </c:pt>
                <c:pt idx="25183">
                  <c:v>-0.22656699999999999</c:v>
                </c:pt>
                <c:pt idx="25184">
                  <c:v>-0.22911599999999999</c:v>
                </c:pt>
                <c:pt idx="25185">
                  <c:v>-0.23169000000000001</c:v>
                </c:pt>
                <c:pt idx="25186">
                  <c:v>-0.23428199999999999</c:v>
                </c:pt>
                <c:pt idx="25187">
                  <c:v>-0.23688500000000001</c:v>
                </c:pt>
                <c:pt idx="25188">
                  <c:v>-0.23949699999999999</c:v>
                </c:pt>
                <c:pt idx="25189">
                  <c:v>-0.242116</c:v>
                </c:pt>
                <c:pt idx="25190">
                  <c:v>-0.24474199999999999</c:v>
                </c:pt>
                <c:pt idx="25191">
                  <c:v>-0.24737500000000001</c:v>
                </c:pt>
                <c:pt idx="25192">
                  <c:v>-0.25001200000000001</c:v>
                </c:pt>
                <c:pt idx="25193">
                  <c:v>-0.25264599999999998</c:v>
                </c:pt>
                <c:pt idx="25194">
                  <c:v>-0.25526900000000002</c:v>
                </c:pt>
                <c:pt idx="25195">
                  <c:v>-0.25787399999999999</c:v>
                </c:pt>
                <c:pt idx="25196">
                  <c:v>-0.26045200000000002</c:v>
                </c:pt>
                <c:pt idx="25197">
                  <c:v>-0.26300099999999998</c:v>
                </c:pt>
                <c:pt idx="25198">
                  <c:v>-0.26551999999999998</c:v>
                </c:pt>
                <c:pt idx="25199">
                  <c:v>-0.268015</c:v>
                </c:pt>
                <c:pt idx="25200">
                  <c:v>-0.270482</c:v>
                </c:pt>
                <c:pt idx="25201">
                  <c:v>-0.27292</c:v>
                </c:pt>
                <c:pt idx="25202">
                  <c:v>-0.27532000000000001</c:v>
                </c:pt>
                <c:pt idx="25203">
                  <c:v>-0.27767799999999998</c:v>
                </c:pt>
                <c:pt idx="25204">
                  <c:v>-0.27999099999999999</c:v>
                </c:pt>
                <c:pt idx="25205">
                  <c:v>-0.28226099999999998</c:v>
                </c:pt>
                <c:pt idx="25206">
                  <c:v>-0.28449099999999999</c:v>
                </c:pt>
                <c:pt idx="25207">
                  <c:v>-0.28667799999999999</c:v>
                </c:pt>
                <c:pt idx="25208">
                  <c:v>-0.28881200000000001</c:v>
                </c:pt>
                <c:pt idx="25209">
                  <c:v>-0.29088599999999998</c:v>
                </c:pt>
                <c:pt idx="25210">
                  <c:v>-0.29289300000000001</c:v>
                </c:pt>
                <c:pt idx="25211">
                  <c:v>-0.29482700000000001</c:v>
                </c:pt>
                <c:pt idx="25212">
                  <c:v>-0.29668499999999998</c:v>
                </c:pt>
                <c:pt idx="25213">
                  <c:v>-0.29846699999999998</c:v>
                </c:pt>
                <c:pt idx="25214">
                  <c:v>-0.30017300000000002</c:v>
                </c:pt>
                <c:pt idx="25215">
                  <c:v>-0.30180600000000002</c:v>
                </c:pt>
                <c:pt idx="25216">
                  <c:v>-0.30336200000000002</c:v>
                </c:pt>
                <c:pt idx="25217">
                  <c:v>-0.30483199999999999</c:v>
                </c:pt>
                <c:pt idx="25218">
                  <c:v>-0.30620199999999997</c:v>
                </c:pt>
                <c:pt idx="25219">
                  <c:v>-0.30745</c:v>
                </c:pt>
                <c:pt idx="25220">
                  <c:v>-0.308562</c:v>
                </c:pt>
                <c:pt idx="25221">
                  <c:v>-0.30954500000000001</c:v>
                </c:pt>
                <c:pt idx="25222">
                  <c:v>-0.310417</c:v>
                </c:pt>
                <c:pt idx="25223">
                  <c:v>-0.31118000000000001</c:v>
                </c:pt>
                <c:pt idx="25224">
                  <c:v>-0.31182799999999999</c:v>
                </c:pt>
                <c:pt idx="25225">
                  <c:v>-0.31235800000000002</c:v>
                </c:pt>
                <c:pt idx="25226">
                  <c:v>-0.31276500000000002</c:v>
                </c:pt>
                <c:pt idx="25227">
                  <c:v>-0.31304300000000002</c:v>
                </c:pt>
                <c:pt idx="25228">
                  <c:v>-0.31318400000000002</c:v>
                </c:pt>
                <c:pt idx="25229">
                  <c:v>-0.31318499999999999</c:v>
                </c:pt>
                <c:pt idx="25230">
                  <c:v>-0.31304799999999999</c:v>
                </c:pt>
                <c:pt idx="25231">
                  <c:v>-0.31277300000000002</c:v>
                </c:pt>
                <c:pt idx="25232">
                  <c:v>-0.31236000000000003</c:v>
                </c:pt>
                <c:pt idx="25233">
                  <c:v>-0.311807</c:v>
                </c:pt>
                <c:pt idx="25234">
                  <c:v>-0.31111899999999998</c:v>
                </c:pt>
                <c:pt idx="25235">
                  <c:v>-0.31030000000000002</c:v>
                </c:pt>
                <c:pt idx="25236">
                  <c:v>-0.30935200000000002</c:v>
                </c:pt>
                <c:pt idx="25237">
                  <c:v>-0.30827399999999999</c:v>
                </c:pt>
                <c:pt idx="25238">
                  <c:v>-0.30706800000000001</c:v>
                </c:pt>
                <c:pt idx="25239">
                  <c:v>-0.30573499999999998</c:v>
                </c:pt>
                <c:pt idx="25240">
                  <c:v>-0.30427399999999999</c:v>
                </c:pt>
                <c:pt idx="25241">
                  <c:v>-0.30268200000000001</c:v>
                </c:pt>
                <c:pt idx="25242">
                  <c:v>-0.300956</c:v>
                </c:pt>
                <c:pt idx="25243">
                  <c:v>-0.299099</c:v>
                </c:pt>
                <c:pt idx="25244">
                  <c:v>-0.29711399999999999</c:v>
                </c:pt>
                <c:pt idx="25245">
                  <c:v>-0.29500199999999999</c:v>
                </c:pt>
                <c:pt idx="25246">
                  <c:v>-0.29275800000000002</c:v>
                </c:pt>
                <c:pt idx="25247">
                  <c:v>-0.290383</c:v>
                </c:pt>
                <c:pt idx="25248">
                  <c:v>-0.28787800000000002</c:v>
                </c:pt>
                <c:pt idx="25249">
                  <c:v>-0.28525</c:v>
                </c:pt>
                <c:pt idx="25250">
                  <c:v>-0.28250599999999998</c:v>
                </c:pt>
                <c:pt idx="25251">
                  <c:v>-0.27964899999999998</c:v>
                </c:pt>
                <c:pt idx="25252">
                  <c:v>-0.27668300000000001</c:v>
                </c:pt>
                <c:pt idx="25253">
                  <c:v>-0.27360899999999999</c:v>
                </c:pt>
                <c:pt idx="25254">
                  <c:v>-0.27043099999999998</c:v>
                </c:pt>
                <c:pt idx="25255">
                  <c:v>-0.26715299999999997</c:v>
                </c:pt>
                <c:pt idx="25256">
                  <c:v>-0.26377600000000001</c:v>
                </c:pt>
                <c:pt idx="25257">
                  <c:v>-0.260299</c:v>
                </c:pt>
                <c:pt idx="25258">
                  <c:v>-0.25672699999999998</c:v>
                </c:pt>
                <c:pt idx="25259">
                  <c:v>-0.25306099999999998</c:v>
                </c:pt>
                <c:pt idx="25260">
                  <c:v>-0.249304</c:v>
                </c:pt>
                <c:pt idx="25261">
                  <c:v>-0.24545700000000001</c:v>
                </c:pt>
                <c:pt idx="25262">
                  <c:v>-0.24152899999999999</c:v>
                </c:pt>
                <c:pt idx="25263">
                  <c:v>-0.23752699999999999</c:v>
                </c:pt>
                <c:pt idx="25264">
                  <c:v>-0.233457</c:v>
                </c:pt>
                <c:pt idx="25265">
                  <c:v>-0.229322</c:v>
                </c:pt>
                <c:pt idx="25266">
                  <c:v>-0.225131</c:v>
                </c:pt>
                <c:pt idx="25267">
                  <c:v>-0.220889</c:v>
                </c:pt>
                <c:pt idx="25268">
                  <c:v>-0.21660399999999999</c:v>
                </c:pt>
                <c:pt idx="25269">
                  <c:v>-0.21227699999999999</c:v>
                </c:pt>
                <c:pt idx="25270">
                  <c:v>-0.20791399999999999</c:v>
                </c:pt>
                <c:pt idx="25271">
                  <c:v>-0.20352400000000001</c:v>
                </c:pt>
                <c:pt idx="25272">
                  <c:v>-0.19911999999999999</c:v>
                </c:pt>
                <c:pt idx="25273">
                  <c:v>-0.19470699999999999</c:v>
                </c:pt>
                <c:pt idx="25274">
                  <c:v>-0.19028500000000001</c:v>
                </c:pt>
                <c:pt idx="25275">
                  <c:v>-0.18585499999999999</c:v>
                </c:pt>
                <c:pt idx="25276">
                  <c:v>-0.18141699999999999</c:v>
                </c:pt>
                <c:pt idx="25277">
                  <c:v>-0.17697399999999999</c:v>
                </c:pt>
                <c:pt idx="25278">
                  <c:v>-0.17252899999999999</c:v>
                </c:pt>
                <c:pt idx="25279">
                  <c:v>-0.16808799999999999</c:v>
                </c:pt>
                <c:pt idx="25280">
                  <c:v>-0.16365499999999999</c:v>
                </c:pt>
                <c:pt idx="25281">
                  <c:v>-0.15923699999999999</c:v>
                </c:pt>
                <c:pt idx="25282">
                  <c:v>-0.15484400000000001</c:v>
                </c:pt>
                <c:pt idx="25283">
                  <c:v>-0.15048300000000001</c:v>
                </c:pt>
                <c:pt idx="25284">
                  <c:v>-0.14616000000000001</c:v>
                </c:pt>
                <c:pt idx="25285">
                  <c:v>-0.14188100000000001</c:v>
                </c:pt>
                <c:pt idx="25286">
                  <c:v>-0.137652</c:v>
                </c:pt>
                <c:pt idx="25287">
                  <c:v>-0.13347600000000001</c:v>
                </c:pt>
                <c:pt idx="25288">
                  <c:v>-0.129357</c:v>
                </c:pt>
                <c:pt idx="25289">
                  <c:v>-0.12529399999999999</c:v>
                </c:pt>
                <c:pt idx="25290">
                  <c:v>-0.121285</c:v>
                </c:pt>
                <c:pt idx="25291">
                  <c:v>-0.117331</c:v>
                </c:pt>
                <c:pt idx="25292">
                  <c:v>-0.11344</c:v>
                </c:pt>
                <c:pt idx="25293">
                  <c:v>-0.109623</c:v>
                </c:pt>
                <c:pt idx="25294">
                  <c:v>-0.105887</c:v>
                </c:pt>
                <c:pt idx="25295">
                  <c:v>-0.10223599999999999</c:v>
                </c:pt>
                <c:pt idx="25296">
                  <c:v>-9.8672200000000002E-2</c:v>
                </c:pt>
                <c:pt idx="25297">
                  <c:v>-9.5195100000000005E-2</c:v>
                </c:pt>
                <c:pt idx="25298">
                  <c:v>-9.18075E-2</c:v>
                </c:pt>
                <c:pt idx="25299">
                  <c:v>-8.8514599999999999E-2</c:v>
                </c:pt>
                <c:pt idx="25300">
                  <c:v>-8.5322200000000001E-2</c:v>
                </c:pt>
                <c:pt idx="25301">
                  <c:v>-8.2234000000000002E-2</c:v>
                </c:pt>
                <c:pt idx="25302">
                  <c:v>-7.9252699999999995E-2</c:v>
                </c:pt>
                <c:pt idx="25303">
                  <c:v>-7.6382400000000003E-2</c:v>
                </c:pt>
                <c:pt idx="25304">
                  <c:v>-7.3625599999999999E-2</c:v>
                </c:pt>
                <c:pt idx="25305">
                  <c:v>-7.0977399999999996E-2</c:v>
                </c:pt>
                <c:pt idx="25306">
                  <c:v>-6.8431099999999995E-2</c:v>
                </c:pt>
                <c:pt idx="25307">
                  <c:v>-6.5985799999999997E-2</c:v>
                </c:pt>
                <c:pt idx="25308">
                  <c:v>-6.3644199999999998E-2</c:v>
                </c:pt>
                <c:pt idx="25309">
                  <c:v>-6.14098E-2</c:v>
                </c:pt>
                <c:pt idx="25310">
                  <c:v>-5.9282599999999998E-2</c:v>
                </c:pt>
                <c:pt idx="25311">
                  <c:v>-5.7256300000000003E-2</c:v>
                </c:pt>
                <c:pt idx="25312">
                  <c:v>-5.53226E-2</c:v>
                </c:pt>
                <c:pt idx="25313">
                  <c:v>-5.3471600000000001E-2</c:v>
                </c:pt>
                <c:pt idx="25314">
                  <c:v>-5.1696199999999998E-2</c:v>
                </c:pt>
                <c:pt idx="25315">
                  <c:v>-5.0001900000000002E-2</c:v>
                </c:pt>
                <c:pt idx="25316">
                  <c:v>-4.8399299999999999E-2</c:v>
                </c:pt>
                <c:pt idx="25317">
                  <c:v>-4.6890300000000003E-2</c:v>
                </c:pt>
                <c:pt idx="25318">
                  <c:v>-4.5471499999999998E-2</c:v>
                </c:pt>
                <c:pt idx="25319">
                  <c:v>-4.4141699999999999E-2</c:v>
                </c:pt>
                <c:pt idx="25320">
                  <c:v>-4.29019E-2</c:v>
                </c:pt>
                <c:pt idx="25321">
                  <c:v>-4.1751999999999997E-2</c:v>
                </c:pt>
                <c:pt idx="25322">
                  <c:v>-4.0688799999999997E-2</c:v>
                </c:pt>
                <c:pt idx="25323">
                  <c:v>-3.9709500000000002E-2</c:v>
                </c:pt>
                <c:pt idx="25324">
                  <c:v>-3.8812899999999997E-2</c:v>
                </c:pt>
                <c:pt idx="25325">
                  <c:v>-3.7997499999999997E-2</c:v>
                </c:pt>
                <c:pt idx="25326">
                  <c:v>-3.7262900000000002E-2</c:v>
                </c:pt>
                <c:pt idx="25327">
                  <c:v>-3.6608700000000001E-2</c:v>
                </c:pt>
                <c:pt idx="25328">
                  <c:v>-3.6032599999999998E-2</c:v>
                </c:pt>
                <c:pt idx="25329">
                  <c:v>-3.5528400000000002E-2</c:v>
                </c:pt>
                <c:pt idx="25330">
                  <c:v>-3.5090799999999998E-2</c:v>
                </c:pt>
                <c:pt idx="25331">
                  <c:v>-3.4719699999999999E-2</c:v>
                </c:pt>
                <c:pt idx="25332">
                  <c:v>-3.4418400000000002E-2</c:v>
                </c:pt>
                <c:pt idx="25333">
                  <c:v>-3.4186099999999997E-2</c:v>
                </c:pt>
                <c:pt idx="25334">
                  <c:v>-3.4015999999999998E-2</c:v>
                </c:pt>
                <c:pt idx="25335">
                  <c:v>-3.3899899999999997E-2</c:v>
                </c:pt>
                <c:pt idx="25336">
                  <c:v>-3.3829499999999998E-2</c:v>
                </c:pt>
                <c:pt idx="25337">
                  <c:v>-3.3795800000000001E-2</c:v>
                </c:pt>
                <c:pt idx="25338">
                  <c:v>-3.3792599999999999E-2</c:v>
                </c:pt>
                <c:pt idx="25339">
                  <c:v>-3.3817300000000002E-2</c:v>
                </c:pt>
                <c:pt idx="25340">
                  <c:v>-3.3868299999999997E-2</c:v>
                </c:pt>
                <c:pt idx="25341">
                  <c:v>-3.3940900000000003E-2</c:v>
                </c:pt>
                <c:pt idx="25342">
                  <c:v>-3.4026500000000001E-2</c:v>
                </c:pt>
                <c:pt idx="25343">
                  <c:v>-3.4116399999999998E-2</c:v>
                </c:pt>
                <c:pt idx="25344">
                  <c:v>-3.4198600000000003E-2</c:v>
                </c:pt>
                <c:pt idx="25345">
                  <c:v>-3.4258400000000001E-2</c:v>
                </c:pt>
                <c:pt idx="25346">
                  <c:v>-3.4293799999999999E-2</c:v>
                </c:pt>
                <c:pt idx="25347">
                  <c:v>-3.43136E-2</c:v>
                </c:pt>
                <c:pt idx="25348">
                  <c:v>-3.4321200000000003E-2</c:v>
                </c:pt>
                <c:pt idx="25349">
                  <c:v>-3.4313700000000003E-2</c:v>
                </c:pt>
                <c:pt idx="25350">
                  <c:v>-3.4287999999999999E-2</c:v>
                </c:pt>
                <c:pt idx="25351">
                  <c:v>-3.4242700000000001E-2</c:v>
                </c:pt>
                <c:pt idx="25352">
                  <c:v>-3.4176499999999999E-2</c:v>
                </c:pt>
                <c:pt idx="25353">
                  <c:v>-3.4087899999999997E-2</c:v>
                </c:pt>
                <c:pt idx="25354">
                  <c:v>-3.3975100000000001E-2</c:v>
                </c:pt>
                <c:pt idx="25355">
                  <c:v>-3.3835499999999998E-2</c:v>
                </c:pt>
                <c:pt idx="25356">
                  <c:v>-3.3665300000000002E-2</c:v>
                </c:pt>
                <c:pt idx="25357">
                  <c:v>-3.3460700000000003E-2</c:v>
                </c:pt>
                <c:pt idx="25358">
                  <c:v>-3.32193E-2</c:v>
                </c:pt>
                <c:pt idx="25359">
                  <c:v>-3.2939799999999998E-2</c:v>
                </c:pt>
                <c:pt idx="25360">
                  <c:v>-3.2622100000000001E-2</c:v>
                </c:pt>
                <c:pt idx="25361">
                  <c:v>-3.2265000000000002E-2</c:v>
                </c:pt>
                <c:pt idx="25362">
                  <c:v>-3.1866199999999997E-2</c:v>
                </c:pt>
                <c:pt idx="25363">
                  <c:v>-3.1424599999999997E-2</c:v>
                </c:pt>
                <c:pt idx="25364">
                  <c:v>-3.0941300000000001E-2</c:v>
                </c:pt>
                <c:pt idx="25365">
                  <c:v>-3.0416599999999998E-2</c:v>
                </c:pt>
                <c:pt idx="25366">
                  <c:v>-2.9848099999999999E-2</c:v>
                </c:pt>
                <c:pt idx="25367">
                  <c:v>-2.92333E-2</c:v>
                </c:pt>
                <c:pt idx="25368">
                  <c:v>-2.8570700000000001E-2</c:v>
                </c:pt>
                <c:pt idx="25369">
                  <c:v>-2.7858500000000001E-2</c:v>
                </c:pt>
                <c:pt idx="25370">
                  <c:v>-2.7093800000000001E-2</c:v>
                </c:pt>
                <c:pt idx="25371">
                  <c:v>-2.6275199999999999E-2</c:v>
                </c:pt>
                <c:pt idx="25372">
                  <c:v>-2.5403800000000001E-2</c:v>
                </c:pt>
                <c:pt idx="25373">
                  <c:v>-2.4481300000000001E-2</c:v>
                </c:pt>
                <c:pt idx="25374">
                  <c:v>-2.3508299999999999E-2</c:v>
                </c:pt>
                <c:pt idx="25375">
                  <c:v>-2.24859E-2</c:v>
                </c:pt>
                <c:pt idx="25376">
                  <c:v>-2.1415199999999999E-2</c:v>
                </c:pt>
                <c:pt idx="25377">
                  <c:v>-2.0298400000000001E-2</c:v>
                </c:pt>
                <c:pt idx="25378">
                  <c:v>-1.9137299999999999E-2</c:v>
                </c:pt>
                <c:pt idx="25379">
                  <c:v>-1.7933399999999999E-2</c:v>
                </c:pt>
                <c:pt idx="25380">
                  <c:v>-1.6689699999999998E-2</c:v>
                </c:pt>
                <c:pt idx="25381">
                  <c:v>-1.5408699999999999E-2</c:v>
                </c:pt>
                <c:pt idx="25382">
                  <c:v>-1.4091599999999999E-2</c:v>
                </c:pt>
                <c:pt idx="25383">
                  <c:v>-1.27396E-2</c:v>
                </c:pt>
                <c:pt idx="25384">
                  <c:v>-1.1354100000000001E-2</c:v>
                </c:pt>
                <c:pt idx="25385" formatCode="0.00E+00">
                  <c:v>-9.9363400000000001E-3</c:v>
                </c:pt>
                <c:pt idx="25386" formatCode="0.00E+00">
                  <c:v>-8.4876699999999992E-3</c:v>
                </c:pt>
                <c:pt idx="25387" formatCode="0.00E+00">
                  <c:v>-7.00966E-3</c:v>
                </c:pt>
                <c:pt idx="25388" formatCode="0.00E+00">
                  <c:v>-5.5047300000000002E-3</c:v>
                </c:pt>
                <c:pt idx="25389" formatCode="0.00E+00">
                  <c:v>-3.9760899999999998E-3</c:v>
                </c:pt>
                <c:pt idx="25390" formatCode="0.00E+00">
                  <c:v>-2.4275999999999998E-3</c:v>
                </c:pt>
                <c:pt idx="25391" formatCode="0.00E+00">
                  <c:v>-8.6316400000000003E-4</c:v>
                </c:pt>
                <c:pt idx="25392" formatCode="0.00E+00">
                  <c:v>7.13862E-4</c:v>
                </c:pt>
                <c:pt idx="25393" formatCode="0.00E+00">
                  <c:v>2.30014E-3</c:v>
                </c:pt>
                <c:pt idx="25394" formatCode="0.00E+00">
                  <c:v>3.8927800000000002E-3</c:v>
                </c:pt>
                <c:pt idx="25395" formatCode="0.00E+00">
                  <c:v>5.4890900000000003E-3</c:v>
                </c:pt>
                <c:pt idx="25396" formatCode="0.00E+00">
                  <c:v>7.0852099999999998E-3</c:v>
                </c:pt>
                <c:pt idx="25397" formatCode="0.00E+00">
                  <c:v>8.6765699999999998E-3</c:v>
                </c:pt>
                <c:pt idx="25398">
                  <c:v>1.02588E-2</c:v>
                </c:pt>
                <c:pt idx="25399">
                  <c:v>1.1828E-2</c:v>
                </c:pt>
                <c:pt idx="25400">
                  <c:v>1.33814E-2</c:v>
                </c:pt>
                <c:pt idx="25401">
                  <c:v>1.4916799999999999E-2</c:v>
                </c:pt>
                <c:pt idx="25402">
                  <c:v>1.6430500000000001E-2</c:v>
                </c:pt>
                <c:pt idx="25403">
                  <c:v>1.7917599999999999E-2</c:v>
                </c:pt>
                <c:pt idx="25404">
                  <c:v>1.93749E-2</c:v>
                </c:pt>
                <c:pt idx="25405">
                  <c:v>2.0801500000000001E-2</c:v>
                </c:pt>
                <c:pt idx="25406">
                  <c:v>2.2195900000000001E-2</c:v>
                </c:pt>
                <c:pt idx="25407">
                  <c:v>2.3553999999999999E-2</c:v>
                </c:pt>
                <c:pt idx="25408">
                  <c:v>2.4871399999999998E-2</c:v>
                </c:pt>
                <c:pt idx="25409">
                  <c:v>2.61453E-2</c:v>
                </c:pt>
                <c:pt idx="25410">
                  <c:v>2.73745E-2</c:v>
                </c:pt>
                <c:pt idx="25411">
                  <c:v>2.8556000000000002E-2</c:v>
                </c:pt>
                <c:pt idx="25412">
                  <c:v>2.9684700000000001E-2</c:v>
                </c:pt>
                <c:pt idx="25413">
                  <c:v>3.0756800000000001E-2</c:v>
                </c:pt>
                <c:pt idx="25414">
                  <c:v>3.1770800000000002E-2</c:v>
                </c:pt>
                <c:pt idx="25415">
                  <c:v>3.2725900000000002E-2</c:v>
                </c:pt>
                <c:pt idx="25416">
                  <c:v>3.3620700000000003E-2</c:v>
                </c:pt>
                <c:pt idx="25417">
                  <c:v>3.4452499999999997E-2</c:v>
                </c:pt>
                <c:pt idx="25418">
                  <c:v>3.52178E-2</c:v>
                </c:pt>
                <c:pt idx="25419">
                  <c:v>3.5913399999999998E-2</c:v>
                </c:pt>
                <c:pt idx="25420">
                  <c:v>3.6537100000000003E-2</c:v>
                </c:pt>
                <c:pt idx="25421">
                  <c:v>3.7088200000000002E-2</c:v>
                </c:pt>
                <c:pt idx="25422">
                  <c:v>3.7566000000000002E-2</c:v>
                </c:pt>
                <c:pt idx="25423">
                  <c:v>3.7970200000000003E-2</c:v>
                </c:pt>
                <c:pt idx="25424">
                  <c:v>3.8299800000000002E-2</c:v>
                </c:pt>
                <c:pt idx="25425">
                  <c:v>3.8552200000000002E-2</c:v>
                </c:pt>
                <c:pt idx="25426">
                  <c:v>3.8724399999999999E-2</c:v>
                </c:pt>
                <c:pt idx="25427">
                  <c:v>3.8814800000000003E-2</c:v>
                </c:pt>
                <c:pt idx="25428">
                  <c:v>3.8822599999999999E-2</c:v>
                </c:pt>
                <c:pt idx="25429">
                  <c:v>3.8746599999999999E-2</c:v>
                </c:pt>
                <c:pt idx="25430">
                  <c:v>3.8587000000000003E-2</c:v>
                </c:pt>
                <c:pt idx="25431">
                  <c:v>3.8345200000000003E-2</c:v>
                </c:pt>
                <c:pt idx="25432">
                  <c:v>3.8021100000000002E-2</c:v>
                </c:pt>
                <c:pt idx="25433">
                  <c:v>3.7612199999999998E-2</c:v>
                </c:pt>
                <c:pt idx="25434">
                  <c:v>3.7117700000000003E-2</c:v>
                </c:pt>
                <c:pt idx="25435">
                  <c:v>3.6539500000000003E-2</c:v>
                </c:pt>
                <c:pt idx="25436">
                  <c:v>3.5880700000000001E-2</c:v>
                </c:pt>
                <c:pt idx="25437">
                  <c:v>3.5143099999999997E-2</c:v>
                </c:pt>
                <c:pt idx="25438">
                  <c:v>3.4327299999999998E-2</c:v>
                </c:pt>
                <c:pt idx="25439">
                  <c:v>3.3434800000000001E-2</c:v>
                </c:pt>
                <c:pt idx="25440">
                  <c:v>3.2467099999999999E-2</c:v>
                </c:pt>
                <c:pt idx="25441">
                  <c:v>3.1425599999999998E-2</c:v>
                </c:pt>
                <c:pt idx="25442">
                  <c:v>3.0310799999999999E-2</c:v>
                </c:pt>
                <c:pt idx="25443">
                  <c:v>2.9122200000000001E-2</c:v>
                </c:pt>
                <c:pt idx="25444">
                  <c:v>2.7859700000000001E-2</c:v>
                </c:pt>
                <c:pt idx="25445">
                  <c:v>2.6524099999999998E-2</c:v>
                </c:pt>
                <c:pt idx="25446">
                  <c:v>2.5116599999999999E-2</c:v>
                </c:pt>
                <c:pt idx="25447">
                  <c:v>2.3639299999999999E-2</c:v>
                </c:pt>
                <c:pt idx="25448">
                  <c:v>2.2095E-2</c:v>
                </c:pt>
                <c:pt idx="25449">
                  <c:v>2.0486600000000001E-2</c:v>
                </c:pt>
                <c:pt idx="25450">
                  <c:v>1.8816699999999999E-2</c:v>
                </c:pt>
                <c:pt idx="25451">
                  <c:v>1.7088099999999998E-2</c:v>
                </c:pt>
                <c:pt idx="25452">
                  <c:v>1.53045E-2</c:v>
                </c:pt>
                <c:pt idx="25453">
                  <c:v>1.3469999999999999E-2</c:v>
                </c:pt>
                <c:pt idx="25454">
                  <c:v>1.15899E-2</c:v>
                </c:pt>
                <c:pt idx="25455" formatCode="0.00E+00">
                  <c:v>9.6698700000000005E-3</c:v>
                </c:pt>
                <c:pt idx="25456" formatCode="0.00E+00">
                  <c:v>7.7129800000000004E-3</c:v>
                </c:pt>
                <c:pt idx="25457" formatCode="0.00E+00">
                  <c:v>5.72034E-3</c:v>
                </c:pt>
                <c:pt idx="25458" formatCode="0.00E+00">
                  <c:v>3.6937799999999998E-3</c:v>
                </c:pt>
                <c:pt idx="25459" formatCode="0.00E+00">
                  <c:v>1.6371000000000001E-3</c:v>
                </c:pt>
                <c:pt idx="25460" formatCode="0.00E+00">
                  <c:v>-4.44933E-4</c:v>
                </c:pt>
                <c:pt idx="25461" formatCode="0.00E+00">
                  <c:v>-2.5465100000000001E-3</c:v>
                </c:pt>
                <c:pt idx="25462" formatCode="0.00E+00">
                  <c:v>-4.6614899999999999E-3</c:v>
                </c:pt>
                <c:pt idx="25463" formatCode="0.00E+00">
                  <c:v>-6.7858199999999997E-3</c:v>
                </c:pt>
                <c:pt idx="25464" formatCode="0.00E+00">
                  <c:v>-8.9170199999999995E-3</c:v>
                </c:pt>
                <c:pt idx="25465">
                  <c:v>-1.1051500000000001E-2</c:v>
                </c:pt>
                <c:pt idx="25466">
                  <c:v>-1.3184599999999999E-2</c:v>
                </c:pt>
                <c:pt idx="25467">
                  <c:v>-1.53116E-2</c:v>
                </c:pt>
                <c:pt idx="25468">
                  <c:v>-1.7427999999999999E-2</c:v>
                </c:pt>
                <c:pt idx="25469">
                  <c:v>-1.9529399999999999E-2</c:v>
                </c:pt>
                <c:pt idx="25470">
                  <c:v>-2.1611700000000001E-2</c:v>
                </c:pt>
                <c:pt idx="25471">
                  <c:v>-2.3670099999999999E-2</c:v>
                </c:pt>
                <c:pt idx="25472">
                  <c:v>-2.57001E-2</c:v>
                </c:pt>
                <c:pt idx="25473">
                  <c:v>-2.7697900000000001E-2</c:v>
                </c:pt>
                <c:pt idx="25474">
                  <c:v>-2.9660599999999999E-2</c:v>
                </c:pt>
                <c:pt idx="25475">
                  <c:v>-3.1585500000000002E-2</c:v>
                </c:pt>
                <c:pt idx="25476">
                  <c:v>-3.3468400000000002E-2</c:v>
                </c:pt>
                <c:pt idx="25477">
                  <c:v>-3.5305000000000003E-2</c:v>
                </c:pt>
                <c:pt idx="25478">
                  <c:v>-3.70908E-2</c:v>
                </c:pt>
                <c:pt idx="25479">
                  <c:v>-3.8821899999999999E-2</c:v>
                </c:pt>
                <c:pt idx="25480">
                  <c:v>-4.04944E-2</c:v>
                </c:pt>
                <c:pt idx="25481">
                  <c:v>-4.21032E-2</c:v>
                </c:pt>
                <c:pt idx="25482">
                  <c:v>-4.36432E-2</c:v>
                </c:pt>
                <c:pt idx="25483">
                  <c:v>-4.5110699999999997E-2</c:v>
                </c:pt>
                <c:pt idx="25484">
                  <c:v>-4.65029E-2</c:v>
                </c:pt>
                <c:pt idx="25485">
                  <c:v>-4.7815999999999997E-2</c:v>
                </c:pt>
                <c:pt idx="25486">
                  <c:v>-4.9045499999999999E-2</c:v>
                </c:pt>
                <c:pt idx="25487">
                  <c:v>-5.0188099999999999E-2</c:v>
                </c:pt>
                <c:pt idx="25488">
                  <c:v>-5.1242200000000002E-2</c:v>
                </c:pt>
                <c:pt idx="25489">
                  <c:v>-5.22059E-2</c:v>
                </c:pt>
                <c:pt idx="25490">
                  <c:v>-5.3076699999999997E-2</c:v>
                </c:pt>
                <c:pt idx="25491">
                  <c:v>-5.3851200000000002E-2</c:v>
                </c:pt>
                <c:pt idx="25492">
                  <c:v>-5.4526400000000003E-2</c:v>
                </c:pt>
                <c:pt idx="25493">
                  <c:v>-5.5099799999999997E-2</c:v>
                </c:pt>
                <c:pt idx="25494">
                  <c:v>-5.5569100000000003E-2</c:v>
                </c:pt>
                <c:pt idx="25495">
                  <c:v>-5.59319E-2</c:v>
                </c:pt>
                <c:pt idx="25496">
                  <c:v>-5.6185499999999999E-2</c:v>
                </c:pt>
                <c:pt idx="25497">
                  <c:v>-5.6328099999999999E-2</c:v>
                </c:pt>
                <c:pt idx="25498">
                  <c:v>-5.63578E-2</c:v>
                </c:pt>
                <c:pt idx="25499">
                  <c:v>-5.62719E-2</c:v>
                </c:pt>
                <c:pt idx="25500">
                  <c:v>-5.60673E-2</c:v>
                </c:pt>
                <c:pt idx="25501">
                  <c:v>-5.5742699999999999E-2</c:v>
                </c:pt>
                <c:pt idx="25502">
                  <c:v>-5.5298E-2</c:v>
                </c:pt>
                <c:pt idx="25503">
                  <c:v>-5.4732500000000003E-2</c:v>
                </c:pt>
                <c:pt idx="25504">
                  <c:v>-5.4044599999999998E-2</c:v>
                </c:pt>
                <c:pt idx="25505">
                  <c:v>-5.3233799999999998E-2</c:v>
                </c:pt>
                <c:pt idx="25506">
                  <c:v>-5.2299900000000003E-2</c:v>
                </c:pt>
                <c:pt idx="25507">
                  <c:v>-5.1243299999999999E-2</c:v>
                </c:pt>
                <c:pt idx="25508">
                  <c:v>-5.0063999999999997E-2</c:v>
                </c:pt>
                <c:pt idx="25509">
                  <c:v>-4.8761800000000001E-2</c:v>
                </c:pt>
                <c:pt idx="25510">
                  <c:v>-4.7336900000000001E-2</c:v>
                </c:pt>
                <c:pt idx="25511">
                  <c:v>-4.5789799999999999E-2</c:v>
                </c:pt>
                <c:pt idx="25512">
                  <c:v>-4.4120600000000003E-2</c:v>
                </c:pt>
                <c:pt idx="25513">
                  <c:v>-4.23288E-2</c:v>
                </c:pt>
                <c:pt idx="25514">
                  <c:v>-4.0416199999999999E-2</c:v>
                </c:pt>
                <c:pt idx="25515">
                  <c:v>-3.8385700000000002E-2</c:v>
                </c:pt>
                <c:pt idx="25516">
                  <c:v>-3.6239599999999997E-2</c:v>
                </c:pt>
                <c:pt idx="25517">
                  <c:v>-3.3978800000000003E-2</c:v>
                </c:pt>
                <c:pt idx="25518">
                  <c:v>-3.1605399999999999E-2</c:v>
                </c:pt>
                <c:pt idx="25519">
                  <c:v>-2.91224E-2</c:v>
                </c:pt>
                <c:pt idx="25520">
                  <c:v>-2.6532699999999999E-2</c:v>
                </c:pt>
                <c:pt idx="25521">
                  <c:v>-2.3838399999999999E-2</c:v>
                </c:pt>
                <c:pt idx="25522">
                  <c:v>-2.1041899999999999E-2</c:v>
                </c:pt>
                <c:pt idx="25523">
                  <c:v>-1.8145399999999999E-2</c:v>
                </c:pt>
                <c:pt idx="25524">
                  <c:v>-1.51518E-2</c:v>
                </c:pt>
                <c:pt idx="25525">
                  <c:v>-1.2064699999999999E-2</c:v>
                </c:pt>
                <c:pt idx="25526" formatCode="0.00E+00">
                  <c:v>-8.8880599999999997E-3</c:v>
                </c:pt>
                <c:pt idx="25527" formatCode="0.00E+00">
                  <c:v>-5.6255899999999998E-3</c:v>
                </c:pt>
                <c:pt idx="25528" formatCode="0.00E+00">
                  <c:v>-2.2805199999999999E-3</c:v>
                </c:pt>
                <c:pt idx="25529" formatCode="0.00E+00">
                  <c:v>1.14438E-3</c:v>
                </c:pt>
                <c:pt idx="25530" formatCode="0.00E+00">
                  <c:v>4.6465300000000003E-3</c:v>
                </c:pt>
                <c:pt idx="25531" formatCode="0.00E+00">
                  <c:v>8.2230099999999993E-3</c:v>
                </c:pt>
                <c:pt idx="25532">
                  <c:v>1.1869899999999999E-2</c:v>
                </c:pt>
                <c:pt idx="25533">
                  <c:v>1.55824E-2</c:v>
                </c:pt>
                <c:pt idx="25534">
                  <c:v>1.9356499999999999E-2</c:v>
                </c:pt>
                <c:pt idx="25535">
                  <c:v>2.3188199999999999E-2</c:v>
                </c:pt>
                <c:pt idx="25536">
                  <c:v>2.70724E-2</c:v>
                </c:pt>
                <c:pt idx="25537">
                  <c:v>3.10041E-2</c:v>
                </c:pt>
                <c:pt idx="25538">
                  <c:v>3.4978700000000001E-2</c:v>
                </c:pt>
                <c:pt idx="25539">
                  <c:v>3.8992600000000002E-2</c:v>
                </c:pt>
                <c:pt idx="25540">
                  <c:v>4.3041599999999999E-2</c:v>
                </c:pt>
                <c:pt idx="25541">
                  <c:v>4.7120799999999997E-2</c:v>
                </c:pt>
                <c:pt idx="25542">
                  <c:v>5.1225E-2</c:v>
                </c:pt>
                <c:pt idx="25543">
                  <c:v>5.53494E-2</c:v>
                </c:pt>
                <c:pt idx="25544">
                  <c:v>5.9490000000000001E-2</c:v>
                </c:pt>
                <c:pt idx="25545">
                  <c:v>6.3643699999999997E-2</c:v>
                </c:pt>
                <c:pt idx="25546">
                  <c:v>6.7802899999999999E-2</c:v>
                </c:pt>
                <c:pt idx="25547">
                  <c:v>7.1952500000000003E-2</c:v>
                </c:pt>
                <c:pt idx="25548">
                  <c:v>7.6089299999999999E-2</c:v>
                </c:pt>
                <c:pt idx="25549">
                  <c:v>8.0221299999999995E-2</c:v>
                </c:pt>
                <c:pt idx="25550">
                  <c:v>8.4344199999999994E-2</c:v>
                </c:pt>
                <c:pt idx="25551">
                  <c:v>8.8447300000000006E-2</c:v>
                </c:pt>
                <c:pt idx="25552">
                  <c:v>9.2527200000000004E-2</c:v>
                </c:pt>
                <c:pt idx="25553">
                  <c:v>9.6581700000000006E-2</c:v>
                </c:pt>
                <c:pt idx="25554">
                  <c:v>0.100606</c:v>
                </c:pt>
                <c:pt idx="25555">
                  <c:v>0.10459499999999999</c:v>
                </c:pt>
                <c:pt idx="25556">
                  <c:v>0.108544</c:v>
                </c:pt>
                <c:pt idx="25557">
                  <c:v>0.112446</c:v>
                </c:pt>
                <c:pt idx="25558">
                  <c:v>0.116297</c:v>
                </c:pt>
                <c:pt idx="25559">
                  <c:v>0.120092</c:v>
                </c:pt>
                <c:pt idx="25560">
                  <c:v>0.12382799999999999</c:v>
                </c:pt>
                <c:pt idx="25561">
                  <c:v>0.1275</c:v>
                </c:pt>
                <c:pt idx="25562">
                  <c:v>0.131104</c:v>
                </c:pt>
                <c:pt idx="25563">
                  <c:v>0.13463700000000001</c:v>
                </c:pt>
                <c:pt idx="25564">
                  <c:v>0.138095</c:v>
                </c:pt>
                <c:pt idx="25565">
                  <c:v>0.14147699999999999</c:v>
                </c:pt>
                <c:pt idx="25566">
                  <c:v>0.14477799999999999</c:v>
                </c:pt>
                <c:pt idx="25567">
                  <c:v>0.14799499999999999</c:v>
                </c:pt>
                <c:pt idx="25568">
                  <c:v>0.15112400000000001</c:v>
                </c:pt>
                <c:pt idx="25569">
                  <c:v>0.15416099999999999</c:v>
                </c:pt>
                <c:pt idx="25570">
                  <c:v>0.15710299999999999</c:v>
                </c:pt>
                <c:pt idx="25571">
                  <c:v>0.15994700000000001</c:v>
                </c:pt>
                <c:pt idx="25572">
                  <c:v>0.162689</c:v>
                </c:pt>
                <c:pt idx="25573">
                  <c:v>0.165326</c:v>
                </c:pt>
                <c:pt idx="25574">
                  <c:v>0.167855</c:v>
                </c:pt>
                <c:pt idx="25575">
                  <c:v>0.17027500000000001</c:v>
                </c:pt>
                <c:pt idx="25576">
                  <c:v>0.17258200000000001</c:v>
                </c:pt>
                <c:pt idx="25577">
                  <c:v>0.17477400000000001</c:v>
                </c:pt>
                <c:pt idx="25578">
                  <c:v>0.17684900000000001</c:v>
                </c:pt>
                <c:pt idx="25579">
                  <c:v>0.17880599999999999</c:v>
                </c:pt>
                <c:pt idx="25580">
                  <c:v>0.180643</c:v>
                </c:pt>
                <c:pt idx="25581">
                  <c:v>0.18235899999999999</c:v>
                </c:pt>
                <c:pt idx="25582">
                  <c:v>0.18395300000000001</c:v>
                </c:pt>
                <c:pt idx="25583">
                  <c:v>0.18542400000000001</c:v>
                </c:pt>
                <c:pt idx="25584">
                  <c:v>0.18677199999999999</c:v>
                </c:pt>
                <c:pt idx="25585">
                  <c:v>0.187996</c:v>
                </c:pt>
                <c:pt idx="25586">
                  <c:v>0.18909699999999999</c:v>
                </c:pt>
                <c:pt idx="25587">
                  <c:v>0.19007399999999999</c:v>
                </c:pt>
                <c:pt idx="25588">
                  <c:v>0.19092700000000001</c:v>
                </c:pt>
                <c:pt idx="25589">
                  <c:v>0.19165699999999999</c:v>
                </c:pt>
                <c:pt idx="25590">
                  <c:v>0.19226199999999999</c:v>
                </c:pt>
                <c:pt idx="25591">
                  <c:v>0.192742</c:v>
                </c:pt>
                <c:pt idx="25592">
                  <c:v>0.19309799999999999</c:v>
                </c:pt>
                <c:pt idx="25593">
                  <c:v>0.193331</c:v>
                </c:pt>
                <c:pt idx="25594">
                  <c:v>0.19344</c:v>
                </c:pt>
                <c:pt idx="25595">
                  <c:v>0.19342599999999999</c:v>
                </c:pt>
                <c:pt idx="25596">
                  <c:v>0.19329099999999999</c:v>
                </c:pt>
                <c:pt idx="25597">
                  <c:v>0.19303600000000001</c:v>
                </c:pt>
                <c:pt idx="25598">
                  <c:v>0.192661</c:v>
                </c:pt>
                <c:pt idx="25599">
                  <c:v>0.19217100000000001</c:v>
                </c:pt>
                <c:pt idx="25600">
                  <c:v>0.19156699999999999</c:v>
                </c:pt>
                <c:pt idx="25601">
                  <c:v>0.19085299999999999</c:v>
                </c:pt>
                <c:pt idx="25602">
                  <c:v>0.19003100000000001</c:v>
                </c:pt>
                <c:pt idx="25603">
                  <c:v>0.18910199999999999</c:v>
                </c:pt>
                <c:pt idx="25604">
                  <c:v>0.18806899999999999</c:v>
                </c:pt>
                <c:pt idx="25605">
                  <c:v>0.18693599999999999</c:v>
                </c:pt>
                <c:pt idx="25606">
                  <c:v>0.18570200000000001</c:v>
                </c:pt>
                <c:pt idx="25607">
                  <c:v>0.18437200000000001</c:v>
                </c:pt>
                <c:pt idx="25608">
                  <c:v>0.182946</c:v>
                </c:pt>
                <c:pt idx="25609">
                  <c:v>0.181427</c:v>
                </c:pt>
                <c:pt idx="25610">
                  <c:v>0.17982100000000001</c:v>
                </c:pt>
                <c:pt idx="25611">
                  <c:v>0.17812900000000001</c:v>
                </c:pt>
                <c:pt idx="25612">
                  <c:v>0.17635600000000001</c:v>
                </c:pt>
                <c:pt idx="25613">
                  <c:v>0.17450499999999999</c:v>
                </c:pt>
                <c:pt idx="25614">
                  <c:v>0.17257500000000001</c:v>
                </c:pt>
                <c:pt idx="25615">
                  <c:v>0.170572</c:v>
                </c:pt>
                <c:pt idx="25616">
                  <c:v>0.16849800000000001</c:v>
                </c:pt>
                <c:pt idx="25617">
                  <c:v>0.16635800000000001</c:v>
                </c:pt>
                <c:pt idx="25618">
                  <c:v>0.164159</c:v>
                </c:pt>
                <c:pt idx="25619">
                  <c:v>0.16190299999999999</c:v>
                </c:pt>
                <c:pt idx="25620">
                  <c:v>0.15959699999999999</c:v>
                </c:pt>
                <c:pt idx="25621">
                  <c:v>0.15724199999999999</c:v>
                </c:pt>
                <c:pt idx="25622">
                  <c:v>0.15484100000000001</c:v>
                </c:pt>
                <c:pt idx="25623">
                  <c:v>0.15239800000000001</c:v>
                </c:pt>
                <c:pt idx="25624">
                  <c:v>0.14992</c:v>
                </c:pt>
                <c:pt idx="25625">
                  <c:v>0.14741000000000001</c:v>
                </c:pt>
                <c:pt idx="25626">
                  <c:v>0.144875</c:v>
                </c:pt>
                <c:pt idx="25627">
                  <c:v>0.142317</c:v>
                </c:pt>
                <c:pt idx="25628">
                  <c:v>0.13974</c:v>
                </c:pt>
                <c:pt idx="25629">
                  <c:v>0.13714599999999999</c:v>
                </c:pt>
                <c:pt idx="25630">
                  <c:v>0.13453899999999999</c:v>
                </c:pt>
                <c:pt idx="25631">
                  <c:v>0.13192200000000001</c:v>
                </c:pt>
                <c:pt idx="25632">
                  <c:v>0.129302</c:v>
                </c:pt>
                <c:pt idx="25633">
                  <c:v>0.12668099999999999</c:v>
                </c:pt>
                <c:pt idx="25634">
                  <c:v>0.124059</c:v>
                </c:pt>
                <c:pt idx="25635">
                  <c:v>0.121434</c:v>
                </c:pt>
                <c:pt idx="25636">
                  <c:v>0.11881700000000001</c:v>
                </c:pt>
                <c:pt idx="25637">
                  <c:v>0.116217</c:v>
                </c:pt>
                <c:pt idx="25638">
                  <c:v>0.113632</c:v>
                </c:pt>
                <c:pt idx="25639">
                  <c:v>0.111064</c:v>
                </c:pt>
                <c:pt idx="25640">
                  <c:v>0.10852000000000001</c:v>
                </c:pt>
                <c:pt idx="25641">
                  <c:v>0.106001</c:v>
                </c:pt>
                <c:pt idx="25642">
                  <c:v>0.10351200000000001</c:v>
                </c:pt>
                <c:pt idx="25643">
                  <c:v>0.101053</c:v>
                </c:pt>
                <c:pt idx="25644">
                  <c:v>9.8628099999999996E-2</c:v>
                </c:pt>
                <c:pt idx="25645">
                  <c:v>9.6240500000000007E-2</c:v>
                </c:pt>
                <c:pt idx="25646">
                  <c:v>9.3893500000000005E-2</c:v>
                </c:pt>
                <c:pt idx="25647">
                  <c:v>9.1589900000000002E-2</c:v>
                </c:pt>
                <c:pt idx="25648">
                  <c:v>8.9332599999999998E-2</c:v>
                </c:pt>
                <c:pt idx="25649">
                  <c:v>8.7124400000000005E-2</c:v>
                </c:pt>
                <c:pt idx="25650">
                  <c:v>8.4968000000000002E-2</c:v>
                </c:pt>
                <c:pt idx="25651">
                  <c:v>8.2865800000000003E-2</c:v>
                </c:pt>
                <c:pt idx="25652">
                  <c:v>8.0820500000000003E-2</c:v>
                </c:pt>
                <c:pt idx="25653">
                  <c:v>7.8835000000000002E-2</c:v>
                </c:pt>
                <c:pt idx="25654">
                  <c:v>7.6911800000000002E-2</c:v>
                </c:pt>
                <c:pt idx="25655">
                  <c:v>7.5052900000000006E-2</c:v>
                </c:pt>
                <c:pt idx="25656">
                  <c:v>7.3258900000000002E-2</c:v>
                </c:pt>
                <c:pt idx="25657">
                  <c:v>7.1530200000000002E-2</c:v>
                </c:pt>
                <c:pt idx="25658">
                  <c:v>6.9867399999999996E-2</c:v>
                </c:pt>
                <c:pt idx="25659">
                  <c:v>6.8271399999999996E-2</c:v>
                </c:pt>
                <c:pt idx="25660">
                  <c:v>6.6743499999999997E-2</c:v>
                </c:pt>
                <c:pt idx="25661">
                  <c:v>6.5284400000000006E-2</c:v>
                </c:pt>
                <c:pt idx="25662">
                  <c:v>6.3894999999999993E-2</c:v>
                </c:pt>
                <c:pt idx="25663">
                  <c:v>6.2575500000000006E-2</c:v>
                </c:pt>
                <c:pt idx="25664">
                  <c:v>6.1326199999999997E-2</c:v>
                </c:pt>
                <c:pt idx="25665">
                  <c:v>6.0147600000000002E-2</c:v>
                </c:pt>
                <c:pt idx="25666">
                  <c:v>5.9039099999999997E-2</c:v>
                </c:pt>
                <c:pt idx="25667">
                  <c:v>5.8000299999999998E-2</c:v>
                </c:pt>
                <c:pt idx="25668">
                  <c:v>5.7031100000000001E-2</c:v>
                </c:pt>
                <c:pt idx="25669">
                  <c:v>5.6131500000000001E-2</c:v>
                </c:pt>
                <c:pt idx="25670">
                  <c:v>5.5301000000000003E-2</c:v>
                </c:pt>
                <c:pt idx="25671">
                  <c:v>5.4539400000000002E-2</c:v>
                </c:pt>
                <c:pt idx="25672">
                  <c:v>5.38468E-2</c:v>
                </c:pt>
                <c:pt idx="25673">
                  <c:v>5.3223300000000001E-2</c:v>
                </c:pt>
                <c:pt idx="25674">
                  <c:v>5.2668600000000003E-2</c:v>
                </c:pt>
                <c:pt idx="25675">
                  <c:v>5.2182100000000002E-2</c:v>
                </c:pt>
                <c:pt idx="25676">
                  <c:v>5.1763099999999999E-2</c:v>
                </c:pt>
                <c:pt idx="25677">
                  <c:v>5.1410400000000002E-2</c:v>
                </c:pt>
                <c:pt idx="25678">
                  <c:v>5.1123300000000003E-2</c:v>
                </c:pt>
                <c:pt idx="25679">
                  <c:v>5.0900899999999999E-2</c:v>
                </c:pt>
                <c:pt idx="25680">
                  <c:v>5.0742200000000001E-2</c:v>
                </c:pt>
                <c:pt idx="25681">
                  <c:v>5.0645500000000003E-2</c:v>
                </c:pt>
                <c:pt idx="25682">
                  <c:v>5.0609099999999997E-2</c:v>
                </c:pt>
                <c:pt idx="25683">
                  <c:v>5.0630799999999997E-2</c:v>
                </c:pt>
                <c:pt idx="25684">
                  <c:v>5.0708400000000001E-2</c:v>
                </c:pt>
                <c:pt idx="25685">
                  <c:v>5.0839500000000003E-2</c:v>
                </c:pt>
                <c:pt idx="25686">
                  <c:v>5.1022699999999997E-2</c:v>
                </c:pt>
                <c:pt idx="25687">
                  <c:v>5.1256900000000001E-2</c:v>
                </c:pt>
                <c:pt idx="25688">
                  <c:v>5.1541200000000002E-2</c:v>
                </c:pt>
                <c:pt idx="25689">
                  <c:v>5.1873900000000001E-2</c:v>
                </c:pt>
                <c:pt idx="25690">
                  <c:v>5.22532E-2</c:v>
                </c:pt>
                <c:pt idx="25691">
                  <c:v>5.2676899999999999E-2</c:v>
                </c:pt>
                <c:pt idx="25692">
                  <c:v>5.3142399999999999E-2</c:v>
                </c:pt>
                <c:pt idx="25693">
                  <c:v>5.3646399999999997E-2</c:v>
                </c:pt>
                <c:pt idx="25694">
                  <c:v>5.4185799999999999E-2</c:v>
                </c:pt>
                <c:pt idx="25695">
                  <c:v>5.4758000000000001E-2</c:v>
                </c:pt>
                <c:pt idx="25696">
                  <c:v>5.5360399999999997E-2</c:v>
                </c:pt>
                <c:pt idx="25697">
                  <c:v>5.5991600000000002E-2</c:v>
                </c:pt>
                <c:pt idx="25698">
                  <c:v>5.6650300000000001E-2</c:v>
                </c:pt>
                <c:pt idx="25699">
                  <c:v>5.7334799999999998E-2</c:v>
                </c:pt>
                <c:pt idx="25700">
                  <c:v>5.8041700000000002E-2</c:v>
                </c:pt>
                <c:pt idx="25701">
                  <c:v>5.8766899999999997E-2</c:v>
                </c:pt>
                <c:pt idx="25702">
                  <c:v>5.9507200000000003E-2</c:v>
                </c:pt>
                <c:pt idx="25703">
                  <c:v>6.0260899999999999E-2</c:v>
                </c:pt>
                <c:pt idx="25704">
                  <c:v>6.1027100000000001E-2</c:v>
                </c:pt>
                <c:pt idx="25705">
                  <c:v>6.1804199999999997E-2</c:v>
                </c:pt>
                <c:pt idx="25706">
                  <c:v>6.2591099999999997E-2</c:v>
                </c:pt>
                <c:pt idx="25707">
                  <c:v>6.3386899999999996E-2</c:v>
                </c:pt>
                <c:pt idx="25708">
                  <c:v>6.4188700000000001E-2</c:v>
                </c:pt>
                <c:pt idx="25709">
                  <c:v>6.4991900000000005E-2</c:v>
                </c:pt>
                <c:pt idx="25710">
                  <c:v>6.5793299999999999E-2</c:v>
                </c:pt>
                <c:pt idx="25711">
                  <c:v>6.6592499999999999E-2</c:v>
                </c:pt>
                <c:pt idx="25712">
                  <c:v>6.7389400000000002E-2</c:v>
                </c:pt>
                <c:pt idx="25713">
                  <c:v>6.8182499999999993E-2</c:v>
                </c:pt>
                <c:pt idx="25714">
                  <c:v>6.8968399999999999E-2</c:v>
                </c:pt>
                <c:pt idx="25715">
                  <c:v>6.9744100000000003E-2</c:v>
                </c:pt>
                <c:pt idx="25716">
                  <c:v>7.0508000000000001E-2</c:v>
                </c:pt>
                <c:pt idx="25717">
                  <c:v>7.1258299999999997E-2</c:v>
                </c:pt>
                <c:pt idx="25718">
                  <c:v>7.1992200000000006E-2</c:v>
                </c:pt>
                <c:pt idx="25719">
                  <c:v>7.2707400000000005E-2</c:v>
                </c:pt>
                <c:pt idx="25720">
                  <c:v>7.3402499999999996E-2</c:v>
                </c:pt>
                <c:pt idx="25721">
                  <c:v>7.4076699999999995E-2</c:v>
                </c:pt>
                <c:pt idx="25722">
                  <c:v>7.4729699999999996E-2</c:v>
                </c:pt>
                <c:pt idx="25723">
                  <c:v>7.5360800000000006E-2</c:v>
                </c:pt>
                <c:pt idx="25724">
                  <c:v>7.5968599999999997E-2</c:v>
                </c:pt>
                <c:pt idx="25725">
                  <c:v>7.6552099999999998E-2</c:v>
                </c:pt>
                <c:pt idx="25726">
                  <c:v>7.7110499999999998E-2</c:v>
                </c:pt>
                <c:pt idx="25727">
                  <c:v>7.7642500000000003E-2</c:v>
                </c:pt>
                <c:pt idx="25728">
                  <c:v>7.8145800000000001E-2</c:v>
                </c:pt>
                <c:pt idx="25729">
                  <c:v>7.8618599999999997E-2</c:v>
                </c:pt>
                <c:pt idx="25730">
                  <c:v>7.9059599999999994E-2</c:v>
                </c:pt>
                <c:pt idx="25731">
                  <c:v>7.9467599999999999E-2</c:v>
                </c:pt>
                <c:pt idx="25732">
                  <c:v>7.9842200000000002E-2</c:v>
                </c:pt>
                <c:pt idx="25733">
                  <c:v>8.0183599999999994E-2</c:v>
                </c:pt>
                <c:pt idx="25734">
                  <c:v>8.0491599999999996E-2</c:v>
                </c:pt>
                <c:pt idx="25735">
                  <c:v>8.0766199999999996E-2</c:v>
                </c:pt>
                <c:pt idx="25736">
                  <c:v>8.1007499999999996E-2</c:v>
                </c:pt>
                <c:pt idx="25737">
                  <c:v>8.1216099999999999E-2</c:v>
                </c:pt>
                <c:pt idx="25738">
                  <c:v>8.1392099999999995E-2</c:v>
                </c:pt>
                <c:pt idx="25739">
                  <c:v>8.1535399999999994E-2</c:v>
                </c:pt>
                <c:pt idx="25740">
                  <c:v>8.1645499999999996E-2</c:v>
                </c:pt>
                <c:pt idx="25741">
                  <c:v>8.1722400000000001E-2</c:v>
                </c:pt>
                <c:pt idx="25742">
                  <c:v>8.1766599999999995E-2</c:v>
                </c:pt>
                <c:pt idx="25743">
                  <c:v>8.1778500000000004E-2</c:v>
                </c:pt>
                <c:pt idx="25744">
                  <c:v>8.1757800000000005E-2</c:v>
                </c:pt>
                <c:pt idx="25745">
                  <c:v>8.1703899999999996E-2</c:v>
                </c:pt>
                <c:pt idx="25746">
                  <c:v>8.16162E-2</c:v>
                </c:pt>
                <c:pt idx="25747">
                  <c:v>8.1494800000000006E-2</c:v>
                </c:pt>
                <c:pt idx="25748">
                  <c:v>8.1339900000000007E-2</c:v>
                </c:pt>
                <c:pt idx="25749">
                  <c:v>8.11524E-2</c:v>
                </c:pt>
                <c:pt idx="25750">
                  <c:v>8.0933599999999994E-2</c:v>
                </c:pt>
                <c:pt idx="25751">
                  <c:v>8.0684599999999995E-2</c:v>
                </c:pt>
                <c:pt idx="25752">
                  <c:v>8.0405900000000002E-2</c:v>
                </c:pt>
                <c:pt idx="25753">
                  <c:v>8.0098000000000003E-2</c:v>
                </c:pt>
                <c:pt idx="25754">
                  <c:v>7.9762200000000005E-2</c:v>
                </c:pt>
                <c:pt idx="25755">
                  <c:v>7.9399999999999998E-2</c:v>
                </c:pt>
                <c:pt idx="25756">
                  <c:v>7.9012600000000002E-2</c:v>
                </c:pt>
                <c:pt idx="25757">
                  <c:v>7.8600600000000007E-2</c:v>
                </c:pt>
                <c:pt idx="25758">
                  <c:v>7.8164399999999995E-2</c:v>
                </c:pt>
                <c:pt idx="25759">
                  <c:v>7.7705300000000005E-2</c:v>
                </c:pt>
                <c:pt idx="25760">
                  <c:v>7.7225799999999997E-2</c:v>
                </c:pt>
                <c:pt idx="25761">
                  <c:v>7.6727500000000004E-2</c:v>
                </c:pt>
                <c:pt idx="25762">
                  <c:v>7.6211200000000007E-2</c:v>
                </c:pt>
                <c:pt idx="25763">
                  <c:v>7.5677900000000006E-2</c:v>
                </c:pt>
                <c:pt idx="25764">
                  <c:v>7.5129699999999994E-2</c:v>
                </c:pt>
                <c:pt idx="25765">
                  <c:v>7.4568099999999998E-2</c:v>
                </c:pt>
                <c:pt idx="25766">
                  <c:v>7.3994199999999996E-2</c:v>
                </c:pt>
                <c:pt idx="25767">
                  <c:v>7.3409500000000003E-2</c:v>
                </c:pt>
                <c:pt idx="25768">
                  <c:v>7.2815699999999997E-2</c:v>
                </c:pt>
                <c:pt idx="25769">
                  <c:v>7.2214200000000006E-2</c:v>
                </c:pt>
                <c:pt idx="25770">
                  <c:v>7.1607599999999993E-2</c:v>
                </c:pt>
                <c:pt idx="25771">
                  <c:v>7.0994799999999997E-2</c:v>
                </c:pt>
                <c:pt idx="25772">
                  <c:v>7.0367399999999997E-2</c:v>
                </c:pt>
                <c:pt idx="25773">
                  <c:v>6.9726999999999997E-2</c:v>
                </c:pt>
                <c:pt idx="25774">
                  <c:v>6.90862E-2</c:v>
                </c:pt>
                <c:pt idx="25775">
                  <c:v>6.8447099999999997E-2</c:v>
                </c:pt>
                <c:pt idx="25776">
                  <c:v>6.7805599999999994E-2</c:v>
                </c:pt>
                <c:pt idx="25777">
                  <c:v>6.7164100000000004E-2</c:v>
                </c:pt>
                <c:pt idx="25778">
                  <c:v>6.6526199999999994E-2</c:v>
                </c:pt>
                <c:pt idx="25779">
                  <c:v>6.5893199999999999E-2</c:v>
                </c:pt>
                <c:pt idx="25780">
                  <c:v>6.5265199999999995E-2</c:v>
                </c:pt>
                <c:pt idx="25781">
                  <c:v>6.4642400000000003E-2</c:v>
                </c:pt>
                <c:pt idx="25782">
                  <c:v>6.4025100000000001E-2</c:v>
                </c:pt>
                <c:pt idx="25783">
                  <c:v>6.3414399999999996E-2</c:v>
                </c:pt>
                <c:pt idx="25784">
                  <c:v>6.2811599999999995E-2</c:v>
                </c:pt>
                <c:pt idx="25785">
                  <c:v>6.2218500000000003E-2</c:v>
                </c:pt>
                <c:pt idx="25786">
                  <c:v>6.16366E-2</c:v>
                </c:pt>
                <c:pt idx="25787">
                  <c:v>6.1067200000000002E-2</c:v>
                </c:pt>
                <c:pt idx="25788">
                  <c:v>6.0511500000000003E-2</c:v>
                </c:pt>
                <c:pt idx="25789">
                  <c:v>5.9970599999999999E-2</c:v>
                </c:pt>
                <c:pt idx="25790">
                  <c:v>5.9446400000000003E-2</c:v>
                </c:pt>
                <c:pt idx="25791">
                  <c:v>5.8940300000000001E-2</c:v>
                </c:pt>
                <c:pt idx="25792">
                  <c:v>5.8453600000000001E-2</c:v>
                </c:pt>
                <c:pt idx="25793">
                  <c:v>5.7986700000000002E-2</c:v>
                </c:pt>
                <c:pt idx="25794">
                  <c:v>5.7540000000000001E-2</c:v>
                </c:pt>
                <c:pt idx="25795">
                  <c:v>5.7114199999999997E-2</c:v>
                </c:pt>
                <c:pt idx="25796">
                  <c:v>5.6709599999999999E-2</c:v>
                </c:pt>
                <c:pt idx="25797">
                  <c:v>5.6326099999999997E-2</c:v>
                </c:pt>
                <c:pt idx="25798">
                  <c:v>5.5963600000000002E-2</c:v>
                </c:pt>
                <c:pt idx="25799">
                  <c:v>5.5622499999999998E-2</c:v>
                </c:pt>
                <c:pt idx="25800">
                  <c:v>5.5302700000000003E-2</c:v>
                </c:pt>
                <c:pt idx="25801">
                  <c:v>5.50029E-2</c:v>
                </c:pt>
                <c:pt idx="25802">
                  <c:v>5.4722800000000002E-2</c:v>
                </c:pt>
                <c:pt idx="25803">
                  <c:v>5.44626E-2</c:v>
                </c:pt>
                <c:pt idx="25804">
                  <c:v>5.42225E-2</c:v>
                </c:pt>
                <c:pt idx="25805">
                  <c:v>5.4002500000000002E-2</c:v>
                </c:pt>
                <c:pt idx="25806">
                  <c:v>5.3802099999999999E-2</c:v>
                </c:pt>
                <c:pt idx="25807">
                  <c:v>5.36214E-2</c:v>
                </c:pt>
                <c:pt idx="25808">
                  <c:v>5.3461000000000002E-2</c:v>
                </c:pt>
                <c:pt idx="25809">
                  <c:v>5.3321300000000002E-2</c:v>
                </c:pt>
                <c:pt idx="25810">
                  <c:v>5.3202600000000003E-2</c:v>
                </c:pt>
                <c:pt idx="25811">
                  <c:v>5.3104499999999999E-2</c:v>
                </c:pt>
                <c:pt idx="25812">
                  <c:v>5.3026499999999997E-2</c:v>
                </c:pt>
                <c:pt idx="25813">
                  <c:v>5.29682E-2</c:v>
                </c:pt>
                <c:pt idx="25814">
                  <c:v>5.2928900000000001E-2</c:v>
                </c:pt>
                <c:pt idx="25815">
                  <c:v>5.2907900000000001E-2</c:v>
                </c:pt>
                <c:pt idx="25816">
                  <c:v>5.2904100000000003E-2</c:v>
                </c:pt>
                <c:pt idx="25817">
                  <c:v>5.2916299999999999E-2</c:v>
                </c:pt>
                <c:pt idx="25818">
                  <c:v>5.2943200000000003E-2</c:v>
                </c:pt>
                <c:pt idx="25819">
                  <c:v>5.2983299999999997E-2</c:v>
                </c:pt>
                <c:pt idx="25820">
                  <c:v>5.3034999999999999E-2</c:v>
                </c:pt>
                <c:pt idx="25821">
                  <c:v>5.3096699999999997E-2</c:v>
                </c:pt>
                <c:pt idx="25822">
                  <c:v>5.3167300000000001E-2</c:v>
                </c:pt>
                <c:pt idx="25823">
                  <c:v>5.3246000000000002E-2</c:v>
                </c:pt>
                <c:pt idx="25824">
                  <c:v>5.33321E-2</c:v>
                </c:pt>
                <c:pt idx="25825">
                  <c:v>5.3425599999999997E-2</c:v>
                </c:pt>
                <c:pt idx="25826">
                  <c:v>5.3525999999999997E-2</c:v>
                </c:pt>
                <c:pt idx="25827">
                  <c:v>5.36325E-2</c:v>
                </c:pt>
                <c:pt idx="25828">
                  <c:v>5.3744100000000003E-2</c:v>
                </c:pt>
                <c:pt idx="25829">
                  <c:v>5.3860100000000001E-2</c:v>
                </c:pt>
                <c:pt idx="25830">
                  <c:v>5.3979600000000003E-2</c:v>
                </c:pt>
                <c:pt idx="25831">
                  <c:v>5.4100700000000002E-2</c:v>
                </c:pt>
                <c:pt idx="25832">
                  <c:v>5.4221600000000002E-2</c:v>
                </c:pt>
                <c:pt idx="25833">
                  <c:v>5.4341E-2</c:v>
                </c:pt>
                <c:pt idx="25834">
                  <c:v>5.44585E-2</c:v>
                </c:pt>
                <c:pt idx="25835">
                  <c:v>5.4573299999999998E-2</c:v>
                </c:pt>
                <c:pt idx="25836">
                  <c:v>5.46846E-2</c:v>
                </c:pt>
                <c:pt idx="25837">
                  <c:v>5.4791699999999999E-2</c:v>
                </c:pt>
                <c:pt idx="25838">
                  <c:v>5.4892900000000001E-2</c:v>
                </c:pt>
                <c:pt idx="25839">
                  <c:v>5.4985800000000001E-2</c:v>
                </c:pt>
                <c:pt idx="25840">
                  <c:v>5.5068800000000001E-2</c:v>
                </c:pt>
                <c:pt idx="25841">
                  <c:v>5.5140700000000001E-2</c:v>
                </c:pt>
                <c:pt idx="25842">
                  <c:v>5.5199999999999999E-2</c:v>
                </c:pt>
                <c:pt idx="25843">
                  <c:v>5.5245500000000003E-2</c:v>
                </c:pt>
                <c:pt idx="25844">
                  <c:v>5.5276899999999997E-2</c:v>
                </c:pt>
                <c:pt idx="25845">
                  <c:v>5.5293200000000001E-2</c:v>
                </c:pt>
                <c:pt idx="25846">
                  <c:v>5.5291300000000002E-2</c:v>
                </c:pt>
                <c:pt idx="25847">
                  <c:v>5.5268699999999997E-2</c:v>
                </c:pt>
                <c:pt idx="25848">
                  <c:v>5.5224700000000002E-2</c:v>
                </c:pt>
                <c:pt idx="25849">
                  <c:v>5.5159800000000002E-2</c:v>
                </c:pt>
                <c:pt idx="25850">
                  <c:v>5.5074499999999998E-2</c:v>
                </c:pt>
                <c:pt idx="25851">
                  <c:v>5.4969299999999999E-2</c:v>
                </c:pt>
                <c:pt idx="25852">
                  <c:v>5.4843599999999999E-2</c:v>
                </c:pt>
                <c:pt idx="25853">
                  <c:v>5.4694600000000003E-2</c:v>
                </c:pt>
                <c:pt idx="25854">
                  <c:v>5.4519100000000001E-2</c:v>
                </c:pt>
                <c:pt idx="25855">
                  <c:v>5.43154E-2</c:v>
                </c:pt>
                <c:pt idx="25856">
                  <c:v>5.4083399999999997E-2</c:v>
                </c:pt>
                <c:pt idx="25857">
                  <c:v>5.3822700000000001E-2</c:v>
                </c:pt>
                <c:pt idx="25858">
                  <c:v>5.35331E-2</c:v>
                </c:pt>
                <c:pt idx="25859">
                  <c:v>5.3215699999999998E-2</c:v>
                </c:pt>
                <c:pt idx="25860">
                  <c:v>5.2872099999999998E-2</c:v>
                </c:pt>
                <c:pt idx="25861">
                  <c:v>5.2502800000000002E-2</c:v>
                </c:pt>
                <c:pt idx="25862">
                  <c:v>5.2106199999999998E-2</c:v>
                </c:pt>
                <c:pt idx="25863">
                  <c:v>5.1680799999999999E-2</c:v>
                </c:pt>
                <c:pt idx="25864">
                  <c:v>5.1226300000000002E-2</c:v>
                </c:pt>
                <c:pt idx="25865">
                  <c:v>5.0742500000000003E-2</c:v>
                </c:pt>
                <c:pt idx="25866">
                  <c:v>5.0228500000000002E-2</c:v>
                </c:pt>
                <c:pt idx="25867">
                  <c:v>4.9683400000000003E-2</c:v>
                </c:pt>
                <c:pt idx="25868">
                  <c:v>4.9106499999999997E-2</c:v>
                </c:pt>
                <c:pt idx="25869">
                  <c:v>4.8497600000000002E-2</c:v>
                </c:pt>
                <c:pt idx="25870">
                  <c:v>4.7857799999999999E-2</c:v>
                </c:pt>
                <c:pt idx="25871">
                  <c:v>4.7188000000000001E-2</c:v>
                </c:pt>
                <c:pt idx="25872">
                  <c:v>4.6488799999999997E-2</c:v>
                </c:pt>
                <c:pt idx="25873">
                  <c:v>4.5761200000000002E-2</c:v>
                </c:pt>
                <c:pt idx="25874">
                  <c:v>4.5006499999999998E-2</c:v>
                </c:pt>
                <c:pt idx="25875">
                  <c:v>4.4224800000000002E-2</c:v>
                </c:pt>
                <c:pt idx="25876">
                  <c:v>4.3414399999999999E-2</c:v>
                </c:pt>
                <c:pt idx="25877">
                  <c:v>4.2574399999999998E-2</c:v>
                </c:pt>
                <c:pt idx="25878">
                  <c:v>4.1705899999999997E-2</c:v>
                </c:pt>
                <c:pt idx="25879">
                  <c:v>4.0810600000000002E-2</c:v>
                </c:pt>
                <c:pt idx="25880">
                  <c:v>3.9890399999999999E-2</c:v>
                </c:pt>
                <c:pt idx="25881">
                  <c:v>3.8946300000000003E-2</c:v>
                </c:pt>
                <c:pt idx="25882">
                  <c:v>3.79788E-2</c:v>
                </c:pt>
                <c:pt idx="25883">
                  <c:v>3.6988699999999999E-2</c:v>
                </c:pt>
                <c:pt idx="25884">
                  <c:v>3.5978099999999999E-2</c:v>
                </c:pt>
                <c:pt idx="25885">
                  <c:v>3.4948600000000003E-2</c:v>
                </c:pt>
                <c:pt idx="25886">
                  <c:v>3.3899800000000001E-2</c:v>
                </c:pt>
                <c:pt idx="25887">
                  <c:v>3.28303E-2</c:v>
                </c:pt>
                <c:pt idx="25888">
                  <c:v>3.1739700000000003E-2</c:v>
                </c:pt>
                <c:pt idx="25889">
                  <c:v>3.0628599999999999E-2</c:v>
                </c:pt>
                <c:pt idx="25890">
                  <c:v>2.9497800000000001E-2</c:v>
                </c:pt>
                <c:pt idx="25891">
                  <c:v>2.8347399999999998E-2</c:v>
                </c:pt>
                <c:pt idx="25892">
                  <c:v>2.7178600000000001E-2</c:v>
                </c:pt>
                <c:pt idx="25893">
                  <c:v>2.5992999999999999E-2</c:v>
                </c:pt>
                <c:pt idx="25894">
                  <c:v>2.47923E-2</c:v>
                </c:pt>
                <c:pt idx="25895">
                  <c:v>2.3578000000000002E-2</c:v>
                </c:pt>
                <c:pt idx="25896">
                  <c:v>2.2350700000000001E-2</c:v>
                </c:pt>
                <c:pt idx="25897">
                  <c:v>2.1111100000000001E-2</c:v>
                </c:pt>
                <c:pt idx="25898">
                  <c:v>1.9860300000000001E-2</c:v>
                </c:pt>
                <c:pt idx="25899">
                  <c:v>1.8599899999999999E-2</c:v>
                </c:pt>
                <c:pt idx="25900">
                  <c:v>1.7332E-2</c:v>
                </c:pt>
                <c:pt idx="25901">
                  <c:v>1.6059199999999999E-2</c:v>
                </c:pt>
                <c:pt idx="25902">
                  <c:v>1.4783599999999999E-2</c:v>
                </c:pt>
                <c:pt idx="25903">
                  <c:v>1.35072E-2</c:v>
                </c:pt>
                <c:pt idx="25904">
                  <c:v>1.2230599999999999E-2</c:v>
                </c:pt>
                <c:pt idx="25905">
                  <c:v>1.09535E-2</c:v>
                </c:pt>
                <c:pt idx="25906" formatCode="0.00E+00">
                  <c:v>9.6756700000000008E-3</c:v>
                </c:pt>
                <c:pt idx="25907" formatCode="0.00E+00">
                  <c:v>8.3973599999999995E-3</c:v>
                </c:pt>
                <c:pt idx="25908" formatCode="0.00E+00">
                  <c:v>7.1199399999999999E-3</c:v>
                </c:pt>
                <c:pt idx="25909" formatCode="0.00E+00">
                  <c:v>5.8457300000000004E-3</c:v>
                </c:pt>
                <c:pt idx="25910" formatCode="0.00E+00">
                  <c:v>4.5770799999999999E-3</c:v>
                </c:pt>
                <c:pt idx="25911" formatCode="0.00E+00">
                  <c:v>3.31672E-3</c:v>
                </c:pt>
                <c:pt idx="25912" formatCode="0.00E+00">
                  <c:v>2.0686799999999998E-3</c:v>
                </c:pt>
                <c:pt idx="25913" formatCode="0.00E+00">
                  <c:v>8.3611799999999995E-4</c:v>
                </c:pt>
                <c:pt idx="25914" formatCode="0.00E+00">
                  <c:v>-3.79923E-4</c:v>
                </c:pt>
                <c:pt idx="25915" formatCode="0.00E+00">
                  <c:v>-1.57815E-3</c:v>
                </c:pt>
                <c:pt idx="25916" formatCode="0.00E+00">
                  <c:v>-2.7565699999999999E-3</c:v>
                </c:pt>
                <c:pt idx="25917" formatCode="0.00E+00">
                  <c:v>-3.9146900000000002E-3</c:v>
                </c:pt>
                <c:pt idx="25918" formatCode="0.00E+00">
                  <c:v>-5.0528700000000001E-3</c:v>
                </c:pt>
                <c:pt idx="25919" formatCode="0.00E+00">
                  <c:v>-6.1706E-3</c:v>
                </c:pt>
                <c:pt idx="25920" formatCode="0.00E+00">
                  <c:v>-7.2679800000000003E-3</c:v>
                </c:pt>
                <c:pt idx="25921" formatCode="0.00E+00">
                  <c:v>-8.3472900000000003E-3</c:v>
                </c:pt>
                <c:pt idx="25922" formatCode="0.00E+00">
                  <c:v>-9.4099000000000006E-3</c:v>
                </c:pt>
                <c:pt idx="25923">
                  <c:v>-1.04546E-2</c:v>
                </c:pt>
                <c:pt idx="25924">
                  <c:v>-1.1480300000000001E-2</c:v>
                </c:pt>
                <c:pt idx="25925">
                  <c:v>-1.2485100000000001E-2</c:v>
                </c:pt>
                <c:pt idx="25926">
                  <c:v>-1.3462E-2</c:v>
                </c:pt>
                <c:pt idx="25927">
                  <c:v>-1.4404200000000001E-2</c:v>
                </c:pt>
                <c:pt idx="25928">
                  <c:v>-1.53122E-2</c:v>
                </c:pt>
                <c:pt idx="25929">
                  <c:v>-1.61893E-2</c:v>
                </c:pt>
                <c:pt idx="25930">
                  <c:v>-1.70364E-2</c:v>
                </c:pt>
                <c:pt idx="25931">
                  <c:v>-1.78532E-2</c:v>
                </c:pt>
                <c:pt idx="25932">
                  <c:v>-1.86406E-2</c:v>
                </c:pt>
                <c:pt idx="25933">
                  <c:v>-1.9399900000000001E-2</c:v>
                </c:pt>
                <c:pt idx="25934">
                  <c:v>-2.0131900000000001E-2</c:v>
                </c:pt>
                <c:pt idx="25935">
                  <c:v>-2.08366E-2</c:v>
                </c:pt>
                <c:pt idx="25936">
                  <c:v>-2.1514499999999999E-2</c:v>
                </c:pt>
                <c:pt idx="25937">
                  <c:v>-2.2164799999999998E-2</c:v>
                </c:pt>
                <c:pt idx="25938">
                  <c:v>-2.2786000000000001E-2</c:v>
                </c:pt>
                <c:pt idx="25939">
                  <c:v>-2.3376000000000001E-2</c:v>
                </c:pt>
                <c:pt idx="25940">
                  <c:v>-2.3933099999999999E-2</c:v>
                </c:pt>
                <c:pt idx="25941">
                  <c:v>-2.4457799999999998E-2</c:v>
                </c:pt>
                <c:pt idx="25942">
                  <c:v>-2.4952100000000001E-2</c:v>
                </c:pt>
                <c:pt idx="25943">
                  <c:v>-2.5417499999999999E-2</c:v>
                </c:pt>
                <c:pt idx="25944">
                  <c:v>-2.5856400000000002E-2</c:v>
                </c:pt>
                <c:pt idx="25945">
                  <c:v>-2.6270999999999999E-2</c:v>
                </c:pt>
                <c:pt idx="25946">
                  <c:v>-2.6661299999999999E-2</c:v>
                </c:pt>
                <c:pt idx="25947">
                  <c:v>-2.70262E-2</c:v>
                </c:pt>
                <c:pt idx="25948">
                  <c:v>-2.7365500000000001E-2</c:v>
                </c:pt>
                <c:pt idx="25949">
                  <c:v>-2.76788E-2</c:v>
                </c:pt>
                <c:pt idx="25950">
                  <c:v>-2.79645E-2</c:v>
                </c:pt>
                <c:pt idx="25951">
                  <c:v>-2.8219999999999999E-2</c:v>
                </c:pt>
                <c:pt idx="25952">
                  <c:v>-2.8444299999999999E-2</c:v>
                </c:pt>
                <c:pt idx="25953">
                  <c:v>-2.8637800000000001E-2</c:v>
                </c:pt>
                <c:pt idx="25954">
                  <c:v>-2.8801299999999998E-2</c:v>
                </c:pt>
                <c:pt idx="25955">
                  <c:v>-2.8936900000000002E-2</c:v>
                </c:pt>
                <c:pt idx="25956">
                  <c:v>-2.90487E-2</c:v>
                </c:pt>
                <c:pt idx="25957">
                  <c:v>-2.9141E-2</c:v>
                </c:pt>
                <c:pt idx="25958">
                  <c:v>-2.9217099999999999E-2</c:v>
                </c:pt>
                <c:pt idx="25959">
                  <c:v>-2.9279800000000002E-2</c:v>
                </c:pt>
                <c:pt idx="25960">
                  <c:v>-2.93309E-2</c:v>
                </c:pt>
                <c:pt idx="25961">
                  <c:v>-2.9371100000000001E-2</c:v>
                </c:pt>
                <c:pt idx="25962">
                  <c:v>-2.9400900000000001E-2</c:v>
                </c:pt>
                <c:pt idx="25963">
                  <c:v>-2.9422299999999998E-2</c:v>
                </c:pt>
                <c:pt idx="25964">
                  <c:v>-2.9438800000000001E-2</c:v>
                </c:pt>
                <c:pt idx="25965">
                  <c:v>-2.9453699999999999E-2</c:v>
                </c:pt>
                <c:pt idx="25966">
                  <c:v>-2.9465999999999999E-2</c:v>
                </c:pt>
                <c:pt idx="25967">
                  <c:v>-2.9470199999999998E-2</c:v>
                </c:pt>
                <c:pt idx="25968">
                  <c:v>-2.9461399999999999E-2</c:v>
                </c:pt>
                <c:pt idx="25969">
                  <c:v>-2.94396E-2</c:v>
                </c:pt>
                <c:pt idx="25970">
                  <c:v>-2.9407200000000001E-2</c:v>
                </c:pt>
                <c:pt idx="25971">
                  <c:v>-2.9365599999999999E-2</c:v>
                </c:pt>
                <c:pt idx="25972">
                  <c:v>-2.9317599999999999E-2</c:v>
                </c:pt>
                <c:pt idx="25973">
                  <c:v>-2.92701E-2</c:v>
                </c:pt>
                <c:pt idx="25974">
                  <c:v>-2.9229600000000001E-2</c:v>
                </c:pt>
                <c:pt idx="25975">
                  <c:v>-2.9196900000000001E-2</c:v>
                </c:pt>
                <c:pt idx="25976">
                  <c:v>-2.91697E-2</c:v>
                </c:pt>
                <c:pt idx="25977">
                  <c:v>-2.9148400000000001E-2</c:v>
                </c:pt>
                <c:pt idx="25978">
                  <c:v>-2.91375E-2</c:v>
                </c:pt>
                <c:pt idx="25979">
                  <c:v>-2.91434E-2</c:v>
                </c:pt>
                <c:pt idx="25980">
                  <c:v>-2.9170499999999999E-2</c:v>
                </c:pt>
                <c:pt idx="25981">
                  <c:v>-2.9219499999999999E-2</c:v>
                </c:pt>
                <c:pt idx="25982">
                  <c:v>-2.92906E-2</c:v>
                </c:pt>
                <c:pt idx="25983">
                  <c:v>-2.9387199999999999E-2</c:v>
                </c:pt>
                <c:pt idx="25984">
                  <c:v>-2.95102E-2</c:v>
                </c:pt>
                <c:pt idx="25985">
                  <c:v>-2.96551E-2</c:v>
                </c:pt>
                <c:pt idx="25986">
                  <c:v>-2.9818299999999999E-2</c:v>
                </c:pt>
                <c:pt idx="25987">
                  <c:v>-3.0000800000000001E-2</c:v>
                </c:pt>
                <c:pt idx="25988">
                  <c:v>-3.0203899999999999E-2</c:v>
                </c:pt>
                <c:pt idx="25989">
                  <c:v>-3.0427200000000001E-2</c:v>
                </c:pt>
                <c:pt idx="25990">
                  <c:v>-3.0669100000000001E-2</c:v>
                </c:pt>
                <c:pt idx="25991">
                  <c:v>-3.0927799999999998E-2</c:v>
                </c:pt>
                <c:pt idx="25992">
                  <c:v>-3.1203999999999999E-2</c:v>
                </c:pt>
                <c:pt idx="25993">
                  <c:v>-3.15041E-2</c:v>
                </c:pt>
                <c:pt idx="25994">
                  <c:v>-3.1836799999999998E-2</c:v>
                </c:pt>
                <c:pt idx="25995">
                  <c:v>-3.2206800000000001E-2</c:v>
                </c:pt>
                <c:pt idx="25996">
                  <c:v>-3.2613799999999998E-2</c:v>
                </c:pt>
                <c:pt idx="25997">
                  <c:v>-3.3058400000000002E-2</c:v>
                </c:pt>
                <c:pt idx="25998">
                  <c:v>-3.3542299999999997E-2</c:v>
                </c:pt>
                <c:pt idx="25999">
                  <c:v>-3.40658E-2</c:v>
                </c:pt>
                <c:pt idx="26000">
                  <c:v>-3.4628300000000001E-2</c:v>
                </c:pt>
                <c:pt idx="26001">
                  <c:v>-3.5229499999999997E-2</c:v>
                </c:pt>
                <c:pt idx="26002">
                  <c:v>-3.5868200000000003E-2</c:v>
                </c:pt>
                <c:pt idx="26003">
                  <c:v>-3.6543100000000002E-2</c:v>
                </c:pt>
                <c:pt idx="26004">
                  <c:v>-3.7253399999999999E-2</c:v>
                </c:pt>
                <c:pt idx="26005">
                  <c:v>-3.7998299999999999E-2</c:v>
                </c:pt>
                <c:pt idx="26006">
                  <c:v>-3.8776100000000001E-2</c:v>
                </c:pt>
                <c:pt idx="26007">
                  <c:v>-3.9588600000000002E-2</c:v>
                </c:pt>
                <c:pt idx="26008">
                  <c:v>-4.0440200000000003E-2</c:v>
                </c:pt>
                <c:pt idx="26009">
                  <c:v>-4.1333099999999998E-2</c:v>
                </c:pt>
                <c:pt idx="26010">
                  <c:v>-4.2267300000000001E-2</c:v>
                </c:pt>
                <c:pt idx="26011">
                  <c:v>-4.3243999999999998E-2</c:v>
                </c:pt>
                <c:pt idx="26012">
                  <c:v>-4.4264699999999997E-2</c:v>
                </c:pt>
                <c:pt idx="26013">
                  <c:v>-4.5326499999999999E-2</c:v>
                </c:pt>
                <c:pt idx="26014">
                  <c:v>-4.6423199999999998E-2</c:v>
                </c:pt>
                <c:pt idx="26015">
                  <c:v>-4.7549099999999997E-2</c:v>
                </c:pt>
                <c:pt idx="26016">
                  <c:v>-4.8703000000000003E-2</c:v>
                </c:pt>
                <c:pt idx="26017">
                  <c:v>-4.9888200000000001E-2</c:v>
                </c:pt>
                <c:pt idx="26018">
                  <c:v>-5.1110200000000001E-2</c:v>
                </c:pt>
                <c:pt idx="26019">
                  <c:v>-5.2370100000000003E-2</c:v>
                </c:pt>
                <c:pt idx="26020">
                  <c:v>-5.3663299999999997E-2</c:v>
                </c:pt>
                <c:pt idx="26021">
                  <c:v>-5.4984400000000003E-2</c:v>
                </c:pt>
                <c:pt idx="26022">
                  <c:v>-5.6332500000000001E-2</c:v>
                </c:pt>
                <c:pt idx="26023">
                  <c:v>-5.7713199999999999E-2</c:v>
                </c:pt>
                <c:pt idx="26024">
                  <c:v>-5.9134199999999998E-2</c:v>
                </c:pt>
                <c:pt idx="26025">
                  <c:v>-6.0598399999999997E-2</c:v>
                </c:pt>
                <c:pt idx="26026">
                  <c:v>-6.21021E-2</c:v>
                </c:pt>
                <c:pt idx="26027">
                  <c:v>-6.3639399999999999E-2</c:v>
                </c:pt>
                <c:pt idx="26028">
                  <c:v>-6.5206100000000003E-2</c:v>
                </c:pt>
                <c:pt idx="26029">
                  <c:v>-6.6798800000000005E-2</c:v>
                </c:pt>
                <c:pt idx="26030">
                  <c:v>-6.8413199999999993E-2</c:v>
                </c:pt>
                <c:pt idx="26031">
                  <c:v>-7.0045899999999994E-2</c:v>
                </c:pt>
                <c:pt idx="26032">
                  <c:v>-7.1697999999999998E-2</c:v>
                </c:pt>
                <c:pt idx="26033">
                  <c:v>-7.3374900000000007E-2</c:v>
                </c:pt>
                <c:pt idx="26034">
                  <c:v>-7.50836E-2</c:v>
                </c:pt>
                <c:pt idx="26035">
                  <c:v>-7.6827599999999996E-2</c:v>
                </c:pt>
                <c:pt idx="26036">
                  <c:v>-7.8604300000000002E-2</c:v>
                </c:pt>
                <c:pt idx="26037">
                  <c:v>-8.0409400000000006E-2</c:v>
                </c:pt>
                <c:pt idx="26038">
                  <c:v>-8.2239400000000004E-2</c:v>
                </c:pt>
                <c:pt idx="26039">
                  <c:v>-8.4089300000000006E-2</c:v>
                </c:pt>
                <c:pt idx="26040">
                  <c:v>-8.5953000000000002E-2</c:v>
                </c:pt>
                <c:pt idx="26041">
                  <c:v>-8.7829299999999999E-2</c:v>
                </c:pt>
                <c:pt idx="26042">
                  <c:v>-8.9720599999999998E-2</c:v>
                </c:pt>
                <c:pt idx="26043">
                  <c:v>-9.1627600000000003E-2</c:v>
                </c:pt>
                <c:pt idx="26044">
                  <c:v>-9.3548400000000004E-2</c:v>
                </c:pt>
                <c:pt idx="26045">
                  <c:v>-9.5481700000000003E-2</c:v>
                </c:pt>
                <c:pt idx="26046">
                  <c:v>-9.7426700000000005E-2</c:v>
                </c:pt>
                <c:pt idx="26047">
                  <c:v>-9.9381200000000003E-2</c:v>
                </c:pt>
                <c:pt idx="26048">
                  <c:v>-0.101343</c:v>
                </c:pt>
                <c:pt idx="26049">
                  <c:v>-0.103312</c:v>
                </c:pt>
                <c:pt idx="26050">
                  <c:v>-0.10528899999999999</c:v>
                </c:pt>
                <c:pt idx="26051">
                  <c:v>-0.10727</c:v>
                </c:pt>
                <c:pt idx="26052">
                  <c:v>-0.109255</c:v>
                </c:pt>
                <c:pt idx="26053">
                  <c:v>-0.11124199999999999</c:v>
                </c:pt>
                <c:pt idx="26054">
                  <c:v>-0.11322699999999999</c:v>
                </c:pt>
                <c:pt idx="26055">
                  <c:v>-0.115202</c:v>
                </c:pt>
                <c:pt idx="26056">
                  <c:v>-0.117162</c:v>
                </c:pt>
                <c:pt idx="26057">
                  <c:v>-0.119105</c:v>
                </c:pt>
                <c:pt idx="26058">
                  <c:v>-0.12103</c:v>
                </c:pt>
                <c:pt idx="26059">
                  <c:v>-0.122934</c:v>
                </c:pt>
                <c:pt idx="26060">
                  <c:v>-0.12481</c:v>
                </c:pt>
                <c:pt idx="26061">
                  <c:v>-0.126661</c:v>
                </c:pt>
                <c:pt idx="26062">
                  <c:v>-0.12849099999999999</c:v>
                </c:pt>
                <c:pt idx="26063">
                  <c:v>-0.130302</c:v>
                </c:pt>
                <c:pt idx="26064">
                  <c:v>-0.13208900000000001</c:v>
                </c:pt>
                <c:pt idx="26065">
                  <c:v>-0.133849</c:v>
                </c:pt>
                <c:pt idx="26066">
                  <c:v>-0.13558200000000001</c:v>
                </c:pt>
                <c:pt idx="26067">
                  <c:v>-0.137293</c:v>
                </c:pt>
                <c:pt idx="26068">
                  <c:v>-0.13897799999999999</c:v>
                </c:pt>
                <c:pt idx="26069">
                  <c:v>-0.14063500000000001</c:v>
                </c:pt>
                <c:pt idx="26070">
                  <c:v>-0.142259</c:v>
                </c:pt>
                <c:pt idx="26071">
                  <c:v>-0.14385100000000001</c:v>
                </c:pt>
                <c:pt idx="26072">
                  <c:v>-0.14540500000000001</c:v>
                </c:pt>
                <c:pt idx="26073">
                  <c:v>-0.14691000000000001</c:v>
                </c:pt>
                <c:pt idx="26074">
                  <c:v>-0.14835599999999999</c:v>
                </c:pt>
                <c:pt idx="26075">
                  <c:v>-0.14974199999999999</c:v>
                </c:pt>
                <c:pt idx="26076">
                  <c:v>-0.15107100000000001</c:v>
                </c:pt>
                <c:pt idx="26077">
                  <c:v>-0.15234700000000001</c:v>
                </c:pt>
                <c:pt idx="26078">
                  <c:v>-0.15357499999999999</c:v>
                </c:pt>
                <c:pt idx="26079">
                  <c:v>-0.154756</c:v>
                </c:pt>
                <c:pt idx="26080">
                  <c:v>-0.15588399999999999</c:v>
                </c:pt>
                <c:pt idx="26081">
                  <c:v>-0.15695300000000001</c:v>
                </c:pt>
                <c:pt idx="26082">
                  <c:v>-0.15796299999999999</c:v>
                </c:pt>
                <c:pt idx="26083">
                  <c:v>-0.15891</c:v>
                </c:pt>
                <c:pt idx="26084">
                  <c:v>-0.15978899999999999</c:v>
                </c:pt>
                <c:pt idx="26085">
                  <c:v>-0.16060099999999999</c:v>
                </c:pt>
                <c:pt idx="26086">
                  <c:v>-0.16134999999999999</c:v>
                </c:pt>
                <c:pt idx="26087">
                  <c:v>-0.16203999999999999</c:v>
                </c:pt>
                <c:pt idx="26088">
                  <c:v>-0.16266900000000001</c:v>
                </c:pt>
                <c:pt idx="26089">
                  <c:v>-0.16323499999999999</c:v>
                </c:pt>
                <c:pt idx="26090">
                  <c:v>-0.16373499999999999</c:v>
                </c:pt>
                <c:pt idx="26091">
                  <c:v>-0.16417200000000001</c:v>
                </c:pt>
                <c:pt idx="26092">
                  <c:v>-0.164545</c:v>
                </c:pt>
                <c:pt idx="26093">
                  <c:v>-0.164853</c:v>
                </c:pt>
                <c:pt idx="26094">
                  <c:v>-0.16508999999999999</c:v>
                </c:pt>
                <c:pt idx="26095">
                  <c:v>-0.16525699999999999</c:v>
                </c:pt>
                <c:pt idx="26096">
                  <c:v>-0.165352</c:v>
                </c:pt>
                <c:pt idx="26097">
                  <c:v>-0.16537499999999999</c:v>
                </c:pt>
                <c:pt idx="26098">
                  <c:v>-0.165326</c:v>
                </c:pt>
                <c:pt idx="26099">
                  <c:v>-0.16520799999999999</c:v>
                </c:pt>
                <c:pt idx="26100">
                  <c:v>-0.165023</c:v>
                </c:pt>
                <c:pt idx="26101">
                  <c:v>-0.164769</c:v>
                </c:pt>
                <c:pt idx="26102">
                  <c:v>-0.164437</c:v>
                </c:pt>
                <c:pt idx="26103">
                  <c:v>-0.164023</c:v>
                </c:pt>
                <c:pt idx="26104">
                  <c:v>-0.16353100000000001</c:v>
                </c:pt>
                <c:pt idx="26105">
                  <c:v>-0.162971</c:v>
                </c:pt>
                <c:pt idx="26106">
                  <c:v>-0.16234199999999999</c:v>
                </c:pt>
                <c:pt idx="26107">
                  <c:v>-0.161634</c:v>
                </c:pt>
                <c:pt idx="26108">
                  <c:v>-0.16084300000000001</c:v>
                </c:pt>
                <c:pt idx="26109">
                  <c:v>-0.159969</c:v>
                </c:pt>
                <c:pt idx="26110">
                  <c:v>-0.15901799999999999</c:v>
                </c:pt>
                <c:pt idx="26111">
                  <c:v>-0.158002</c:v>
                </c:pt>
                <c:pt idx="26112">
                  <c:v>-0.15693499999999999</c:v>
                </c:pt>
                <c:pt idx="26113">
                  <c:v>-0.15582099999999999</c:v>
                </c:pt>
                <c:pt idx="26114">
                  <c:v>-0.15465799999999999</c:v>
                </c:pt>
                <c:pt idx="26115">
                  <c:v>-0.153446</c:v>
                </c:pt>
                <c:pt idx="26116">
                  <c:v>-0.15218400000000001</c:v>
                </c:pt>
                <c:pt idx="26117">
                  <c:v>-0.15087400000000001</c:v>
                </c:pt>
                <c:pt idx="26118">
                  <c:v>-0.14951400000000001</c:v>
                </c:pt>
                <c:pt idx="26119">
                  <c:v>-0.14810100000000001</c:v>
                </c:pt>
                <c:pt idx="26120">
                  <c:v>-0.14663499999999999</c:v>
                </c:pt>
                <c:pt idx="26121">
                  <c:v>-0.14512700000000001</c:v>
                </c:pt>
                <c:pt idx="26122">
                  <c:v>-0.143594</c:v>
                </c:pt>
                <c:pt idx="26123">
                  <c:v>-0.142045</c:v>
                </c:pt>
                <c:pt idx="26124">
                  <c:v>-0.140484</c:v>
                </c:pt>
                <c:pt idx="26125">
                  <c:v>-0.13892099999999999</c:v>
                </c:pt>
                <c:pt idx="26126">
                  <c:v>-0.13735900000000001</c:v>
                </c:pt>
                <c:pt idx="26127">
                  <c:v>-0.135797</c:v>
                </c:pt>
                <c:pt idx="26128">
                  <c:v>-0.13422799999999999</c:v>
                </c:pt>
                <c:pt idx="26129">
                  <c:v>-0.13265099999999999</c:v>
                </c:pt>
                <c:pt idx="26130">
                  <c:v>-0.13107099999999999</c:v>
                </c:pt>
                <c:pt idx="26131">
                  <c:v>-0.12948599999999999</c:v>
                </c:pt>
                <c:pt idx="26132">
                  <c:v>-0.127891</c:v>
                </c:pt>
                <c:pt idx="26133">
                  <c:v>-0.12628700000000001</c:v>
                </c:pt>
                <c:pt idx="26134">
                  <c:v>-0.124684</c:v>
                </c:pt>
                <c:pt idx="26135">
                  <c:v>-0.123084</c:v>
                </c:pt>
                <c:pt idx="26136">
                  <c:v>-0.121486</c:v>
                </c:pt>
                <c:pt idx="26137">
                  <c:v>-0.11989</c:v>
                </c:pt>
                <c:pt idx="26138">
                  <c:v>-0.118298</c:v>
                </c:pt>
                <c:pt idx="26139">
                  <c:v>-0.116715</c:v>
                </c:pt>
                <c:pt idx="26140">
                  <c:v>-0.115147</c:v>
                </c:pt>
                <c:pt idx="26141">
                  <c:v>-0.113603</c:v>
                </c:pt>
                <c:pt idx="26142">
                  <c:v>-0.11209</c:v>
                </c:pt>
                <c:pt idx="26143">
                  <c:v>-0.11061600000000001</c:v>
                </c:pt>
                <c:pt idx="26144">
                  <c:v>-0.10919</c:v>
                </c:pt>
                <c:pt idx="26145">
                  <c:v>-0.107818</c:v>
                </c:pt>
                <c:pt idx="26146">
                  <c:v>-0.106503</c:v>
                </c:pt>
                <c:pt idx="26147">
                  <c:v>-0.105242</c:v>
                </c:pt>
                <c:pt idx="26148">
                  <c:v>-0.10403</c:v>
                </c:pt>
                <c:pt idx="26149">
                  <c:v>-0.102869</c:v>
                </c:pt>
                <c:pt idx="26150">
                  <c:v>-0.101768</c:v>
                </c:pt>
                <c:pt idx="26151">
                  <c:v>-0.10073600000000001</c:v>
                </c:pt>
                <c:pt idx="26152">
                  <c:v>-9.9780300000000002E-2</c:v>
                </c:pt>
                <c:pt idx="26153">
                  <c:v>-9.8907800000000004E-2</c:v>
                </c:pt>
                <c:pt idx="26154">
                  <c:v>-9.8125000000000004E-2</c:v>
                </c:pt>
                <c:pt idx="26155">
                  <c:v>-9.7434099999999996E-2</c:v>
                </c:pt>
                <c:pt idx="26156">
                  <c:v>-9.6835199999999996E-2</c:v>
                </c:pt>
                <c:pt idx="26157">
                  <c:v>-9.6325999999999995E-2</c:v>
                </c:pt>
                <c:pt idx="26158">
                  <c:v>-9.5902299999999996E-2</c:v>
                </c:pt>
                <c:pt idx="26159">
                  <c:v>-9.5559199999999997E-2</c:v>
                </c:pt>
                <c:pt idx="26160">
                  <c:v>-9.5288899999999996E-2</c:v>
                </c:pt>
                <c:pt idx="26161">
                  <c:v>-9.5084399999999999E-2</c:v>
                </c:pt>
                <c:pt idx="26162">
                  <c:v>-9.49435E-2</c:v>
                </c:pt>
                <c:pt idx="26163">
                  <c:v>-9.4868400000000006E-2</c:v>
                </c:pt>
                <c:pt idx="26164">
                  <c:v>-9.4866300000000001E-2</c:v>
                </c:pt>
                <c:pt idx="26165">
                  <c:v>-9.4951999999999995E-2</c:v>
                </c:pt>
                <c:pt idx="26166">
                  <c:v>-9.5138399999999998E-2</c:v>
                </c:pt>
                <c:pt idx="26167">
                  <c:v>-9.5425399999999994E-2</c:v>
                </c:pt>
                <c:pt idx="26168">
                  <c:v>-9.5803799999999995E-2</c:v>
                </c:pt>
                <c:pt idx="26169">
                  <c:v>-9.6263799999999997E-2</c:v>
                </c:pt>
                <c:pt idx="26170">
                  <c:v>-9.67972E-2</c:v>
                </c:pt>
                <c:pt idx="26171">
                  <c:v>-9.7399700000000006E-2</c:v>
                </c:pt>
                <c:pt idx="26172">
                  <c:v>-9.8069799999999999E-2</c:v>
                </c:pt>
                <c:pt idx="26173">
                  <c:v>-9.8807599999999995E-2</c:v>
                </c:pt>
                <c:pt idx="26174">
                  <c:v>-9.9613699999999999E-2</c:v>
                </c:pt>
                <c:pt idx="26175">
                  <c:v>-0.10048600000000001</c:v>
                </c:pt>
                <c:pt idx="26176">
                  <c:v>-0.101421</c:v>
                </c:pt>
                <c:pt idx="26177">
                  <c:v>-0.10241400000000001</c:v>
                </c:pt>
                <c:pt idx="26178">
                  <c:v>-0.103463</c:v>
                </c:pt>
                <c:pt idx="26179">
                  <c:v>-0.104571</c:v>
                </c:pt>
                <c:pt idx="26180">
                  <c:v>-0.105739</c:v>
                </c:pt>
                <c:pt idx="26181">
                  <c:v>-0.106971</c:v>
                </c:pt>
                <c:pt idx="26182">
                  <c:v>-0.108269</c:v>
                </c:pt>
                <c:pt idx="26183">
                  <c:v>-0.109635</c:v>
                </c:pt>
                <c:pt idx="26184">
                  <c:v>-0.111078</c:v>
                </c:pt>
                <c:pt idx="26185">
                  <c:v>-0.112604</c:v>
                </c:pt>
                <c:pt idx="26186">
                  <c:v>-0.114207</c:v>
                </c:pt>
                <c:pt idx="26187">
                  <c:v>-0.115886</c:v>
                </c:pt>
                <c:pt idx="26188">
                  <c:v>-0.117648</c:v>
                </c:pt>
                <c:pt idx="26189">
                  <c:v>-0.11949700000000001</c:v>
                </c:pt>
                <c:pt idx="26190">
                  <c:v>-0.12142500000000001</c:v>
                </c:pt>
                <c:pt idx="26191">
                  <c:v>-0.123432</c:v>
                </c:pt>
                <c:pt idx="26192">
                  <c:v>-0.12551899999999999</c:v>
                </c:pt>
                <c:pt idx="26193">
                  <c:v>-0.12767999999999999</c:v>
                </c:pt>
                <c:pt idx="26194">
                  <c:v>-0.12990199999999999</c:v>
                </c:pt>
                <c:pt idx="26195">
                  <c:v>-0.132185</c:v>
                </c:pt>
                <c:pt idx="26196">
                  <c:v>-0.13453200000000001</c:v>
                </c:pt>
                <c:pt idx="26197">
                  <c:v>-0.13695199999999999</c:v>
                </c:pt>
                <c:pt idx="26198">
                  <c:v>-0.13945099999999999</c:v>
                </c:pt>
                <c:pt idx="26199">
                  <c:v>-0.142039</c:v>
                </c:pt>
                <c:pt idx="26200">
                  <c:v>-0.14471100000000001</c:v>
                </c:pt>
                <c:pt idx="26201">
                  <c:v>-0.147453</c:v>
                </c:pt>
                <c:pt idx="26202">
                  <c:v>-0.150253</c:v>
                </c:pt>
                <c:pt idx="26203">
                  <c:v>-0.15310799999999999</c:v>
                </c:pt>
                <c:pt idx="26204">
                  <c:v>-0.15601499999999999</c:v>
                </c:pt>
                <c:pt idx="26205">
                  <c:v>-0.158973</c:v>
                </c:pt>
                <c:pt idx="26206">
                  <c:v>-0.161972</c:v>
                </c:pt>
                <c:pt idx="26207">
                  <c:v>-0.16500500000000001</c:v>
                </c:pt>
                <c:pt idx="26208">
                  <c:v>-0.168073</c:v>
                </c:pt>
                <c:pt idx="26209">
                  <c:v>-0.171181</c:v>
                </c:pt>
                <c:pt idx="26210">
                  <c:v>-0.17432400000000001</c:v>
                </c:pt>
                <c:pt idx="26211">
                  <c:v>-0.17749300000000001</c:v>
                </c:pt>
                <c:pt idx="26212">
                  <c:v>-0.18068699999999999</c:v>
                </c:pt>
                <c:pt idx="26213">
                  <c:v>-0.18391099999999999</c:v>
                </c:pt>
                <c:pt idx="26214">
                  <c:v>-0.187164</c:v>
                </c:pt>
                <c:pt idx="26215">
                  <c:v>-0.19043199999999999</c:v>
                </c:pt>
                <c:pt idx="26216">
                  <c:v>-0.19369700000000001</c:v>
                </c:pt>
                <c:pt idx="26217">
                  <c:v>-0.19694500000000001</c:v>
                </c:pt>
                <c:pt idx="26218">
                  <c:v>-0.20017199999999999</c:v>
                </c:pt>
                <c:pt idx="26219">
                  <c:v>-0.20338100000000001</c:v>
                </c:pt>
                <c:pt idx="26220">
                  <c:v>-0.206567</c:v>
                </c:pt>
                <c:pt idx="26221">
                  <c:v>-0.209731</c:v>
                </c:pt>
                <c:pt idx="26222">
                  <c:v>-0.212869</c:v>
                </c:pt>
                <c:pt idx="26223">
                  <c:v>-0.215974</c:v>
                </c:pt>
                <c:pt idx="26224">
                  <c:v>-0.21903800000000001</c:v>
                </c:pt>
                <c:pt idx="26225">
                  <c:v>-0.22206300000000001</c:v>
                </c:pt>
                <c:pt idx="26226">
                  <c:v>-0.225045</c:v>
                </c:pt>
                <c:pt idx="26227">
                  <c:v>-0.227965</c:v>
                </c:pt>
                <c:pt idx="26228">
                  <c:v>-0.230818</c:v>
                </c:pt>
                <c:pt idx="26229">
                  <c:v>-0.23361100000000001</c:v>
                </c:pt>
                <c:pt idx="26230">
                  <c:v>-0.23635200000000001</c:v>
                </c:pt>
                <c:pt idx="26231">
                  <c:v>-0.23904</c:v>
                </c:pt>
                <c:pt idx="26232">
                  <c:v>-0.241671</c:v>
                </c:pt>
                <c:pt idx="26233">
                  <c:v>-0.24423800000000001</c:v>
                </c:pt>
                <c:pt idx="26234">
                  <c:v>-0.24673300000000001</c:v>
                </c:pt>
                <c:pt idx="26235">
                  <c:v>-0.24914900000000001</c:v>
                </c:pt>
                <c:pt idx="26236">
                  <c:v>-0.25147900000000001</c:v>
                </c:pt>
                <c:pt idx="26237">
                  <c:v>-0.25372299999999998</c:v>
                </c:pt>
                <c:pt idx="26238">
                  <c:v>-0.25588899999999998</c:v>
                </c:pt>
                <c:pt idx="26239">
                  <c:v>-0.257992</c:v>
                </c:pt>
                <c:pt idx="26240">
                  <c:v>-0.26003399999999999</c:v>
                </c:pt>
                <c:pt idx="26241">
                  <c:v>-0.26201099999999999</c:v>
                </c:pt>
                <c:pt idx="26242">
                  <c:v>-0.26391700000000001</c:v>
                </c:pt>
                <c:pt idx="26243">
                  <c:v>-0.26575900000000002</c:v>
                </c:pt>
                <c:pt idx="26244">
                  <c:v>-0.26753500000000002</c:v>
                </c:pt>
                <c:pt idx="26245">
                  <c:v>-0.26923399999999997</c:v>
                </c:pt>
                <c:pt idx="26246">
                  <c:v>-0.270843</c:v>
                </c:pt>
                <c:pt idx="26247">
                  <c:v>-0.27235500000000001</c:v>
                </c:pt>
                <c:pt idx="26248">
                  <c:v>-0.27376899999999998</c:v>
                </c:pt>
                <c:pt idx="26249">
                  <c:v>-0.27508899999999997</c:v>
                </c:pt>
                <c:pt idx="26250">
                  <c:v>-0.27631899999999998</c:v>
                </c:pt>
                <c:pt idx="26251">
                  <c:v>-0.27745300000000001</c:v>
                </c:pt>
                <c:pt idx="26252">
                  <c:v>-0.27848699999999998</c:v>
                </c:pt>
                <c:pt idx="26253">
                  <c:v>-0.27942099999999997</c:v>
                </c:pt>
                <c:pt idx="26254">
                  <c:v>-0.280252</c:v>
                </c:pt>
                <c:pt idx="26255">
                  <c:v>-0.28097</c:v>
                </c:pt>
                <c:pt idx="26256">
                  <c:v>-0.28156700000000001</c:v>
                </c:pt>
                <c:pt idx="26257">
                  <c:v>-0.28204099999999999</c:v>
                </c:pt>
                <c:pt idx="26258">
                  <c:v>-0.28240300000000002</c:v>
                </c:pt>
                <c:pt idx="26259">
                  <c:v>-0.282669</c:v>
                </c:pt>
                <c:pt idx="26260">
                  <c:v>-0.28283799999999998</c:v>
                </c:pt>
                <c:pt idx="26261">
                  <c:v>-0.28290399999999999</c:v>
                </c:pt>
                <c:pt idx="26262">
                  <c:v>-0.28286499999999998</c:v>
                </c:pt>
                <c:pt idx="26263">
                  <c:v>-0.28272399999999998</c:v>
                </c:pt>
                <c:pt idx="26264">
                  <c:v>-0.28247699999999998</c:v>
                </c:pt>
                <c:pt idx="26265">
                  <c:v>-0.28211799999999998</c:v>
                </c:pt>
                <c:pt idx="26266">
                  <c:v>-0.281642</c:v>
                </c:pt>
                <c:pt idx="26267">
                  <c:v>-0.281051</c:v>
                </c:pt>
                <c:pt idx="26268">
                  <c:v>-0.28034599999999998</c:v>
                </c:pt>
                <c:pt idx="26269">
                  <c:v>-0.27953</c:v>
                </c:pt>
                <c:pt idx="26270">
                  <c:v>-0.27860400000000002</c:v>
                </c:pt>
                <c:pt idx="26271">
                  <c:v>-0.27757100000000001</c:v>
                </c:pt>
                <c:pt idx="26272">
                  <c:v>-0.27643000000000001</c:v>
                </c:pt>
                <c:pt idx="26273">
                  <c:v>-0.27517999999999998</c:v>
                </c:pt>
                <c:pt idx="26274">
                  <c:v>-0.27382200000000001</c:v>
                </c:pt>
                <c:pt idx="26275">
                  <c:v>-0.272368</c:v>
                </c:pt>
                <c:pt idx="26276">
                  <c:v>-0.27083400000000002</c:v>
                </c:pt>
                <c:pt idx="26277">
                  <c:v>-0.26922699999999999</c:v>
                </c:pt>
                <c:pt idx="26278">
                  <c:v>-0.26755000000000001</c:v>
                </c:pt>
                <c:pt idx="26279">
                  <c:v>-0.26581300000000002</c:v>
                </c:pt>
                <c:pt idx="26280">
                  <c:v>-0.26403199999999999</c:v>
                </c:pt>
                <c:pt idx="26281">
                  <c:v>-0.26222099999999998</c:v>
                </c:pt>
                <c:pt idx="26282">
                  <c:v>-0.26039099999999998</c:v>
                </c:pt>
                <c:pt idx="26283">
                  <c:v>-0.25854100000000002</c:v>
                </c:pt>
                <c:pt idx="26284">
                  <c:v>-0.25667000000000001</c:v>
                </c:pt>
                <c:pt idx="26285">
                  <c:v>-0.25478099999999998</c:v>
                </c:pt>
                <c:pt idx="26286">
                  <c:v>-0.25288500000000003</c:v>
                </c:pt>
                <c:pt idx="26287">
                  <c:v>-0.25099100000000002</c:v>
                </c:pt>
                <c:pt idx="26288">
                  <c:v>-0.24909999999999999</c:v>
                </c:pt>
                <c:pt idx="26289">
                  <c:v>-0.24720800000000001</c:v>
                </c:pt>
                <c:pt idx="26290">
                  <c:v>-0.24532100000000001</c:v>
                </c:pt>
                <c:pt idx="26291">
                  <c:v>-0.24344499999999999</c:v>
                </c:pt>
                <c:pt idx="26292">
                  <c:v>-0.24158499999999999</c:v>
                </c:pt>
                <c:pt idx="26293">
                  <c:v>-0.23973900000000001</c:v>
                </c:pt>
                <c:pt idx="26294">
                  <c:v>-0.23790900000000001</c:v>
                </c:pt>
                <c:pt idx="26295">
                  <c:v>-0.23610600000000001</c:v>
                </c:pt>
                <c:pt idx="26296">
                  <c:v>-0.23434199999999999</c:v>
                </c:pt>
                <c:pt idx="26297">
                  <c:v>-0.23261999999999999</c:v>
                </c:pt>
                <c:pt idx="26298">
                  <c:v>-0.230933</c:v>
                </c:pt>
                <c:pt idx="26299">
                  <c:v>-0.229272</c:v>
                </c:pt>
                <c:pt idx="26300">
                  <c:v>-0.22764000000000001</c:v>
                </c:pt>
                <c:pt idx="26301">
                  <c:v>-0.226052</c:v>
                </c:pt>
                <c:pt idx="26302">
                  <c:v>-0.224527</c:v>
                </c:pt>
                <c:pt idx="26303">
                  <c:v>-0.223079</c:v>
                </c:pt>
                <c:pt idx="26304">
                  <c:v>-0.221715</c:v>
                </c:pt>
                <c:pt idx="26305">
                  <c:v>-0.22043199999999999</c:v>
                </c:pt>
                <c:pt idx="26306">
                  <c:v>-0.219226</c:v>
                </c:pt>
                <c:pt idx="26307">
                  <c:v>-0.21809700000000001</c:v>
                </c:pt>
                <c:pt idx="26308">
                  <c:v>-0.21704000000000001</c:v>
                </c:pt>
                <c:pt idx="26309">
                  <c:v>-0.21605199999999999</c:v>
                </c:pt>
                <c:pt idx="26310">
                  <c:v>-0.21513499999999999</c:v>
                </c:pt>
                <c:pt idx="26311">
                  <c:v>-0.21429100000000001</c:v>
                </c:pt>
                <c:pt idx="26312">
                  <c:v>-0.21352399999999999</c:v>
                </c:pt>
                <c:pt idx="26313">
                  <c:v>-0.21282999999999999</c:v>
                </c:pt>
                <c:pt idx="26314">
                  <c:v>-0.212199</c:v>
                </c:pt>
                <c:pt idx="26315">
                  <c:v>-0.21162600000000001</c:v>
                </c:pt>
                <c:pt idx="26316">
                  <c:v>-0.21112400000000001</c:v>
                </c:pt>
                <c:pt idx="26317">
                  <c:v>-0.21071400000000001</c:v>
                </c:pt>
                <c:pt idx="26318">
                  <c:v>-0.21040600000000001</c:v>
                </c:pt>
                <c:pt idx="26319">
                  <c:v>-0.21019399999999999</c:v>
                </c:pt>
                <c:pt idx="26320">
                  <c:v>-0.210068</c:v>
                </c:pt>
                <c:pt idx="26321">
                  <c:v>-0.21001600000000001</c:v>
                </c:pt>
                <c:pt idx="26322">
                  <c:v>-0.210032</c:v>
                </c:pt>
                <c:pt idx="26323">
                  <c:v>-0.210117</c:v>
                </c:pt>
                <c:pt idx="26324">
                  <c:v>-0.21027999999999999</c:v>
                </c:pt>
                <c:pt idx="26325">
                  <c:v>-0.21054</c:v>
                </c:pt>
                <c:pt idx="26326">
                  <c:v>-0.21090500000000001</c:v>
                </c:pt>
                <c:pt idx="26327">
                  <c:v>-0.211364</c:v>
                </c:pt>
                <c:pt idx="26328">
                  <c:v>-0.21190700000000001</c:v>
                </c:pt>
                <c:pt idx="26329">
                  <c:v>-0.212534</c:v>
                </c:pt>
                <c:pt idx="26330">
                  <c:v>-0.21324799999999999</c:v>
                </c:pt>
                <c:pt idx="26331">
                  <c:v>-0.21404400000000001</c:v>
                </c:pt>
                <c:pt idx="26332">
                  <c:v>-0.21491299999999999</c:v>
                </c:pt>
                <c:pt idx="26333">
                  <c:v>-0.21585299999999999</c:v>
                </c:pt>
                <c:pt idx="26334">
                  <c:v>-0.216859</c:v>
                </c:pt>
                <c:pt idx="26335">
                  <c:v>-0.21792700000000001</c:v>
                </c:pt>
                <c:pt idx="26336">
                  <c:v>-0.219057</c:v>
                </c:pt>
                <c:pt idx="26337">
                  <c:v>-0.220251</c:v>
                </c:pt>
                <c:pt idx="26338">
                  <c:v>-0.221499</c:v>
                </c:pt>
                <c:pt idx="26339">
                  <c:v>-0.22278100000000001</c:v>
                </c:pt>
                <c:pt idx="26340">
                  <c:v>-0.22408500000000001</c:v>
                </c:pt>
                <c:pt idx="26341">
                  <c:v>-0.22540399999999999</c:v>
                </c:pt>
                <c:pt idx="26342">
                  <c:v>-0.226739</c:v>
                </c:pt>
                <c:pt idx="26343">
                  <c:v>-0.22809499999999999</c:v>
                </c:pt>
                <c:pt idx="26344">
                  <c:v>-0.22947500000000001</c:v>
                </c:pt>
                <c:pt idx="26345">
                  <c:v>-0.230883</c:v>
                </c:pt>
                <c:pt idx="26346">
                  <c:v>-0.232324</c:v>
                </c:pt>
                <c:pt idx="26347">
                  <c:v>-0.23380300000000001</c:v>
                </c:pt>
                <c:pt idx="26348">
                  <c:v>-0.235321</c:v>
                </c:pt>
                <c:pt idx="26349">
                  <c:v>-0.23687800000000001</c:v>
                </c:pt>
                <c:pt idx="26350">
                  <c:v>-0.23847199999999999</c:v>
                </c:pt>
                <c:pt idx="26351">
                  <c:v>-0.24010300000000001</c:v>
                </c:pt>
                <c:pt idx="26352">
                  <c:v>-0.24176900000000001</c:v>
                </c:pt>
                <c:pt idx="26353">
                  <c:v>-0.24346400000000001</c:v>
                </c:pt>
                <c:pt idx="26354">
                  <c:v>-0.24517900000000001</c:v>
                </c:pt>
                <c:pt idx="26355">
                  <c:v>-0.24690100000000001</c:v>
                </c:pt>
                <c:pt idx="26356">
                  <c:v>-0.248611</c:v>
                </c:pt>
                <c:pt idx="26357">
                  <c:v>-0.25028800000000001</c:v>
                </c:pt>
                <c:pt idx="26358">
                  <c:v>-0.25192199999999998</c:v>
                </c:pt>
                <c:pt idx="26359">
                  <c:v>-0.25350800000000001</c:v>
                </c:pt>
                <c:pt idx="26360">
                  <c:v>-0.25504300000000002</c:v>
                </c:pt>
                <c:pt idx="26361">
                  <c:v>-0.25652200000000003</c:v>
                </c:pt>
                <c:pt idx="26362">
                  <c:v>-0.25794800000000001</c:v>
                </c:pt>
                <c:pt idx="26363">
                  <c:v>-0.259326</c:v>
                </c:pt>
                <c:pt idx="26364">
                  <c:v>-0.26065899999999997</c:v>
                </c:pt>
                <c:pt idx="26365">
                  <c:v>-0.26194800000000001</c:v>
                </c:pt>
                <c:pt idx="26366">
                  <c:v>-0.26319500000000001</c:v>
                </c:pt>
                <c:pt idx="26367">
                  <c:v>-0.26440900000000001</c:v>
                </c:pt>
                <c:pt idx="26368">
                  <c:v>-0.26560099999999998</c:v>
                </c:pt>
                <c:pt idx="26369">
                  <c:v>-0.26678099999999999</c:v>
                </c:pt>
                <c:pt idx="26370">
                  <c:v>-0.26794800000000002</c:v>
                </c:pt>
                <c:pt idx="26371">
                  <c:v>-0.26909</c:v>
                </c:pt>
                <c:pt idx="26372">
                  <c:v>-0.27019500000000002</c:v>
                </c:pt>
                <c:pt idx="26373">
                  <c:v>-0.27125899999999997</c:v>
                </c:pt>
                <c:pt idx="26374">
                  <c:v>-0.27228000000000002</c:v>
                </c:pt>
                <c:pt idx="26375">
                  <c:v>-0.273256</c:v>
                </c:pt>
                <c:pt idx="26376">
                  <c:v>-0.27418700000000001</c:v>
                </c:pt>
                <c:pt idx="26377">
                  <c:v>-0.27507900000000002</c:v>
                </c:pt>
                <c:pt idx="26378">
                  <c:v>-0.27593800000000002</c:v>
                </c:pt>
                <c:pt idx="26379">
                  <c:v>-0.27676899999999999</c:v>
                </c:pt>
                <c:pt idx="26380">
                  <c:v>-0.27756900000000001</c:v>
                </c:pt>
                <c:pt idx="26381">
                  <c:v>-0.27834199999999998</c:v>
                </c:pt>
                <c:pt idx="26382">
                  <c:v>-0.27908699999999997</c:v>
                </c:pt>
                <c:pt idx="26383">
                  <c:v>-0.27980500000000003</c:v>
                </c:pt>
                <c:pt idx="26384">
                  <c:v>-0.28049800000000003</c:v>
                </c:pt>
                <c:pt idx="26385">
                  <c:v>-0.28115400000000002</c:v>
                </c:pt>
                <c:pt idx="26386">
                  <c:v>-0.281754</c:v>
                </c:pt>
                <c:pt idx="26387">
                  <c:v>-0.28228399999999998</c:v>
                </c:pt>
                <c:pt idx="26388">
                  <c:v>-0.28274500000000002</c:v>
                </c:pt>
                <c:pt idx="26389">
                  <c:v>-0.28314699999999998</c:v>
                </c:pt>
                <c:pt idx="26390">
                  <c:v>-0.283497</c:v>
                </c:pt>
                <c:pt idx="26391">
                  <c:v>-0.2838</c:v>
                </c:pt>
                <c:pt idx="26392">
                  <c:v>-0.28405200000000003</c:v>
                </c:pt>
                <c:pt idx="26393">
                  <c:v>-0.28424899999999997</c:v>
                </c:pt>
                <c:pt idx="26394">
                  <c:v>-0.28438600000000003</c:v>
                </c:pt>
                <c:pt idx="26395">
                  <c:v>-0.28445399999999998</c:v>
                </c:pt>
                <c:pt idx="26396">
                  <c:v>-0.28444999999999998</c:v>
                </c:pt>
                <c:pt idx="26397">
                  <c:v>-0.28437600000000002</c:v>
                </c:pt>
                <c:pt idx="26398">
                  <c:v>-0.28423199999999998</c:v>
                </c:pt>
                <c:pt idx="26399">
                  <c:v>-0.28401100000000001</c:v>
                </c:pt>
                <c:pt idx="26400">
                  <c:v>-0.28369899999999998</c:v>
                </c:pt>
                <c:pt idx="26401">
                  <c:v>-0.28328999999999999</c:v>
                </c:pt>
                <c:pt idx="26402">
                  <c:v>-0.28277799999999997</c:v>
                </c:pt>
                <c:pt idx="26403">
                  <c:v>-0.28216599999999997</c:v>
                </c:pt>
                <c:pt idx="26404">
                  <c:v>-0.28146599999999999</c:v>
                </c:pt>
                <c:pt idx="26405">
                  <c:v>-0.28069300000000003</c:v>
                </c:pt>
                <c:pt idx="26406">
                  <c:v>-0.27985900000000002</c:v>
                </c:pt>
                <c:pt idx="26407">
                  <c:v>-0.27896500000000002</c:v>
                </c:pt>
                <c:pt idx="26408">
                  <c:v>-0.27801399999999998</c:v>
                </c:pt>
                <c:pt idx="26409">
                  <c:v>-0.277005</c:v>
                </c:pt>
                <c:pt idx="26410">
                  <c:v>-0.27592899999999998</c:v>
                </c:pt>
                <c:pt idx="26411">
                  <c:v>-0.274785</c:v>
                </c:pt>
                <c:pt idx="26412">
                  <c:v>-0.27359099999999997</c:v>
                </c:pt>
                <c:pt idx="26413">
                  <c:v>-0.27237499999999998</c:v>
                </c:pt>
                <c:pt idx="26414">
                  <c:v>-0.271144</c:v>
                </c:pt>
                <c:pt idx="26415">
                  <c:v>-0.26989200000000002</c:v>
                </c:pt>
                <c:pt idx="26416">
                  <c:v>-0.26861099999999999</c:v>
                </c:pt>
                <c:pt idx="26417">
                  <c:v>-0.26730399999999999</c:v>
                </c:pt>
                <c:pt idx="26418">
                  <c:v>-0.26596799999999998</c:v>
                </c:pt>
                <c:pt idx="26419">
                  <c:v>-0.26459899999999997</c:v>
                </c:pt>
                <c:pt idx="26420">
                  <c:v>-0.26320500000000002</c:v>
                </c:pt>
                <c:pt idx="26421">
                  <c:v>-0.26179200000000002</c:v>
                </c:pt>
                <c:pt idx="26422">
                  <c:v>-0.26036700000000002</c:v>
                </c:pt>
                <c:pt idx="26423">
                  <c:v>-0.25892900000000002</c:v>
                </c:pt>
                <c:pt idx="26424">
                  <c:v>-0.25747300000000001</c:v>
                </c:pt>
                <c:pt idx="26425">
                  <c:v>-0.25597900000000001</c:v>
                </c:pt>
                <c:pt idx="26426">
                  <c:v>-0.25441599999999998</c:v>
                </c:pt>
                <c:pt idx="26427">
                  <c:v>-0.25278299999999998</c:v>
                </c:pt>
                <c:pt idx="26428">
                  <c:v>-0.25110100000000002</c:v>
                </c:pt>
                <c:pt idx="26429">
                  <c:v>-0.249387</c:v>
                </c:pt>
                <c:pt idx="26430">
                  <c:v>-0.247643</c:v>
                </c:pt>
                <c:pt idx="26431">
                  <c:v>-0.24587300000000001</c:v>
                </c:pt>
                <c:pt idx="26432">
                  <c:v>-0.244088</c:v>
                </c:pt>
                <c:pt idx="26433">
                  <c:v>-0.24230199999999999</c:v>
                </c:pt>
                <c:pt idx="26434">
                  <c:v>-0.24051800000000001</c:v>
                </c:pt>
                <c:pt idx="26435">
                  <c:v>-0.23874000000000001</c:v>
                </c:pt>
                <c:pt idx="26436">
                  <c:v>-0.23697199999999999</c:v>
                </c:pt>
                <c:pt idx="26437">
                  <c:v>-0.23521600000000001</c:v>
                </c:pt>
                <c:pt idx="26438">
                  <c:v>-0.23347599999999999</c:v>
                </c:pt>
                <c:pt idx="26439">
                  <c:v>-0.23175799999999999</c:v>
                </c:pt>
                <c:pt idx="26440">
                  <c:v>-0.230073</c:v>
                </c:pt>
                <c:pt idx="26441">
                  <c:v>-0.22842999999999999</c:v>
                </c:pt>
                <c:pt idx="26442">
                  <c:v>-0.22683</c:v>
                </c:pt>
                <c:pt idx="26443">
                  <c:v>-0.22527</c:v>
                </c:pt>
                <c:pt idx="26444">
                  <c:v>-0.22375</c:v>
                </c:pt>
                <c:pt idx="26445">
                  <c:v>-0.222275</c:v>
                </c:pt>
                <c:pt idx="26446">
                  <c:v>-0.22084500000000001</c:v>
                </c:pt>
                <c:pt idx="26447">
                  <c:v>-0.21945400000000001</c:v>
                </c:pt>
                <c:pt idx="26448">
                  <c:v>-0.21809600000000001</c:v>
                </c:pt>
                <c:pt idx="26449">
                  <c:v>-0.21677399999999999</c:v>
                </c:pt>
                <c:pt idx="26450">
                  <c:v>-0.215503</c:v>
                </c:pt>
                <c:pt idx="26451">
                  <c:v>-0.214285</c:v>
                </c:pt>
                <c:pt idx="26452">
                  <c:v>-0.21310799999999999</c:v>
                </c:pt>
                <c:pt idx="26453">
                  <c:v>-0.21197299999999999</c:v>
                </c:pt>
                <c:pt idx="26454">
                  <c:v>-0.21088999999999999</c:v>
                </c:pt>
                <c:pt idx="26455">
                  <c:v>-0.209873</c:v>
                </c:pt>
                <c:pt idx="26456">
                  <c:v>-0.208927</c:v>
                </c:pt>
                <c:pt idx="26457">
                  <c:v>-0.20805000000000001</c:v>
                </c:pt>
                <c:pt idx="26458">
                  <c:v>-0.20723900000000001</c:v>
                </c:pt>
                <c:pt idx="26459">
                  <c:v>-0.20649600000000001</c:v>
                </c:pt>
                <c:pt idx="26460">
                  <c:v>-0.205822</c:v>
                </c:pt>
                <c:pt idx="26461">
                  <c:v>-0.20522499999999999</c:v>
                </c:pt>
                <c:pt idx="26462">
                  <c:v>-0.20471400000000001</c:v>
                </c:pt>
                <c:pt idx="26463">
                  <c:v>-0.20429800000000001</c:v>
                </c:pt>
                <c:pt idx="26464">
                  <c:v>-0.203981</c:v>
                </c:pt>
                <c:pt idx="26465">
                  <c:v>-0.203768</c:v>
                </c:pt>
                <c:pt idx="26466">
                  <c:v>-0.20365900000000001</c:v>
                </c:pt>
                <c:pt idx="26467">
                  <c:v>-0.203651</c:v>
                </c:pt>
                <c:pt idx="26468">
                  <c:v>-0.20374400000000001</c:v>
                </c:pt>
                <c:pt idx="26469">
                  <c:v>-0.20393900000000001</c:v>
                </c:pt>
                <c:pt idx="26470">
                  <c:v>-0.204238</c:v>
                </c:pt>
                <c:pt idx="26471">
                  <c:v>-0.20465</c:v>
                </c:pt>
                <c:pt idx="26472">
                  <c:v>-0.20518500000000001</c:v>
                </c:pt>
                <c:pt idx="26473">
                  <c:v>-0.205843</c:v>
                </c:pt>
                <c:pt idx="26474">
                  <c:v>-0.206617</c:v>
                </c:pt>
                <c:pt idx="26475">
                  <c:v>-0.20749999999999999</c:v>
                </c:pt>
                <c:pt idx="26476">
                  <c:v>-0.20848800000000001</c:v>
                </c:pt>
                <c:pt idx="26477">
                  <c:v>-0.20957700000000001</c:v>
                </c:pt>
                <c:pt idx="26478">
                  <c:v>-0.21076</c:v>
                </c:pt>
                <c:pt idx="26479">
                  <c:v>-0.212036</c:v>
                </c:pt>
                <c:pt idx="26480">
                  <c:v>-0.21340100000000001</c:v>
                </c:pt>
                <c:pt idx="26481">
                  <c:v>-0.21485299999999999</c:v>
                </c:pt>
                <c:pt idx="26482">
                  <c:v>-0.216392</c:v>
                </c:pt>
                <c:pt idx="26483">
                  <c:v>-0.218026</c:v>
                </c:pt>
                <c:pt idx="26484">
                  <c:v>-0.21976200000000001</c:v>
                </c:pt>
                <c:pt idx="26485">
                  <c:v>-0.22160299999999999</c:v>
                </c:pt>
                <c:pt idx="26486">
                  <c:v>-0.22354299999999999</c:v>
                </c:pt>
                <c:pt idx="26487">
                  <c:v>-0.225575</c:v>
                </c:pt>
                <c:pt idx="26488">
                  <c:v>-0.227691</c:v>
                </c:pt>
                <c:pt idx="26489">
                  <c:v>-0.229882</c:v>
                </c:pt>
                <c:pt idx="26490">
                  <c:v>-0.23214000000000001</c:v>
                </c:pt>
                <c:pt idx="26491">
                  <c:v>-0.234458</c:v>
                </c:pt>
                <c:pt idx="26492">
                  <c:v>-0.23683399999999999</c:v>
                </c:pt>
                <c:pt idx="26493">
                  <c:v>-0.239263</c:v>
                </c:pt>
                <c:pt idx="26494">
                  <c:v>-0.24174200000000001</c:v>
                </c:pt>
                <c:pt idx="26495">
                  <c:v>-0.24426</c:v>
                </c:pt>
                <c:pt idx="26496">
                  <c:v>-0.24680299999999999</c:v>
                </c:pt>
                <c:pt idx="26497">
                  <c:v>-0.24935199999999999</c:v>
                </c:pt>
                <c:pt idx="26498">
                  <c:v>-0.25189499999999998</c:v>
                </c:pt>
                <c:pt idx="26499">
                  <c:v>-0.254438</c:v>
                </c:pt>
                <c:pt idx="26500">
                  <c:v>-0.25698900000000002</c:v>
                </c:pt>
                <c:pt idx="26501">
                  <c:v>-0.259548</c:v>
                </c:pt>
                <c:pt idx="26502">
                  <c:v>-0.262102</c:v>
                </c:pt>
                <c:pt idx="26503">
                  <c:v>-0.26463900000000001</c:v>
                </c:pt>
                <c:pt idx="26504">
                  <c:v>-0.26715699999999998</c:v>
                </c:pt>
                <c:pt idx="26505">
                  <c:v>-0.26965600000000001</c:v>
                </c:pt>
                <c:pt idx="26506">
                  <c:v>-0.27213199999999999</c:v>
                </c:pt>
                <c:pt idx="26507">
                  <c:v>-0.27458100000000002</c:v>
                </c:pt>
                <c:pt idx="26508">
                  <c:v>-0.27699400000000002</c:v>
                </c:pt>
                <c:pt idx="26509">
                  <c:v>-0.27936699999999998</c:v>
                </c:pt>
                <c:pt idx="26510">
                  <c:v>-0.28169699999999998</c:v>
                </c:pt>
                <c:pt idx="26511">
                  <c:v>-0.283972</c:v>
                </c:pt>
                <c:pt idx="26512">
                  <c:v>-0.286165</c:v>
                </c:pt>
                <c:pt idx="26513">
                  <c:v>-0.28824100000000002</c:v>
                </c:pt>
                <c:pt idx="26514">
                  <c:v>-0.29017500000000002</c:v>
                </c:pt>
                <c:pt idx="26515">
                  <c:v>-0.29198600000000002</c:v>
                </c:pt>
                <c:pt idx="26516">
                  <c:v>-0.29370099999999999</c:v>
                </c:pt>
                <c:pt idx="26517">
                  <c:v>-0.29531800000000002</c:v>
                </c:pt>
                <c:pt idx="26518">
                  <c:v>-0.29682399999999998</c:v>
                </c:pt>
                <c:pt idx="26519">
                  <c:v>-0.29822100000000001</c:v>
                </c:pt>
                <c:pt idx="26520">
                  <c:v>-0.299514</c:v>
                </c:pt>
                <c:pt idx="26521">
                  <c:v>-0.300703</c:v>
                </c:pt>
                <c:pt idx="26522">
                  <c:v>-0.30177799999999999</c:v>
                </c:pt>
                <c:pt idx="26523">
                  <c:v>-0.30272900000000003</c:v>
                </c:pt>
                <c:pt idx="26524">
                  <c:v>-0.30355500000000002</c:v>
                </c:pt>
                <c:pt idx="26525">
                  <c:v>-0.304255</c:v>
                </c:pt>
                <c:pt idx="26526">
                  <c:v>-0.30483300000000002</c:v>
                </c:pt>
                <c:pt idx="26527">
                  <c:v>-0.30530000000000002</c:v>
                </c:pt>
                <c:pt idx="26528">
                  <c:v>-0.30566300000000002</c:v>
                </c:pt>
                <c:pt idx="26529">
                  <c:v>-0.305921</c:v>
                </c:pt>
                <c:pt idx="26530">
                  <c:v>-0.30606499999999998</c:v>
                </c:pt>
                <c:pt idx="26531">
                  <c:v>-0.30608800000000003</c:v>
                </c:pt>
                <c:pt idx="26532">
                  <c:v>-0.30598900000000001</c:v>
                </c:pt>
                <c:pt idx="26533">
                  <c:v>-0.30576500000000001</c:v>
                </c:pt>
                <c:pt idx="26534">
                  <c:v>-0.30540800000000001</c:v>
                </c:pt>
                <c:pt idx="26535">
                  <c:v>-0.30491200000000002</c:v>
                </c:pt>
                <c:pt idx="26536">
                  <c:v>-0.30426799999999998</c:v>
                </c:pt>
                <c:pt idx="26537">
                  <c:v>-0.30347200000000002</c:v>
                </c:pt>
                <c:pt idx="26538">
                  <c:v>-0.30252000000000001</c:v>
                </c:pt>
                <c:pt idx="26539">
                  <c:v>-0.30141400000000002</c:v>
                </c:pt>
                <c:pt idx="26540">
                  <c:v>-0.30015399999999998</c:v>
                </c:pt>
                <c:pt idx="26541">
                  <c:v>-0.29874400000000001</c:v>
                </c:pt>
                <c:pt idx="26542">
                  <c:v>-0.29719400000000001</c:v>
                </c:pt>
                <c:pt idx="26543">
                  <c:v>-0.29551300000000003</c:v>
                </c:pt>
                <c:pt idx="26544">
                  <c:v>-0.29370299999999999</c:v>
                </c:pt>
                <c:pt idx="26545">
                  <c:v>-0.291767</c:v>
                </c:pt>
                <c:pt idx="26546">
                  <c:v>-0.28970200000000002</c:v>
                </c:pt>
                <c:pt idx="26547">
                  <c:v>-0.28750500000000001</c:v>
                </c:pt>
                <c:pt idx="26548">
                  <c:v>-0.28517599999999999</c:v>
                </c:pt>
                <c:pt idx="26549">
                  <c:v>-0.28272399999999998</c:v>
                </c:pt>
                <c:pt idx="26550">
                  <c:v>-0.28016600000000003</c:v>
                </c:pt>
                <c:pt idx="26551">
                  <c:v>-0.27750999999999998</c:v>
                </c:pt>
                <c:pt idx="26552">
                  <c:v>-0.274758</c:v>
                </c:pt>
                <c:pt idx="26553">
                  <c:v>-0.27191199999999999</c:v>
                </c:pt>
                <c:pt idx="26554">
                  <c:v>-0.26897500000000002</c:v>
                </c:pt>
                <c:pt idx="26555">
                  <c:v>-0.26595000000000002</c:v>
                </c:pt>
                <c:pt idx="26556">
                  <c:v>-0.26284099999999999</c:v>
                </c:pt>
                <c:pt idx="26557">
                  <c:v>-0.25965199999999999</c:v>
                </c:pt>
                <c:pt idx="26558">
                  <c:v>-0.256384</c:v>
                </c:pt>
                <c:pt idx="26559">
                  <c:v>-0.25303500000000001</c:v>
                </c:pt>
                <c:pt idx="26560">
                  <c:v>-0.249609</c:v>
                </c:pt>
                <c:pt idx="26561">
                  <c:v>-0.246112</c:v>
                </c:pt>
                <c:pt idx="26562">
                  <c:v>-0.24254800000000001</c:v>
                </c:pt>
                <c:pt idx="26563">
                  <c:v>-0.23891299999999999</c:v>
                </c:pt>
                <c:pt idx="26564">
                  <c:v>-0.23519899999999999</c:v>
                </c:pt>
                <c:pt idx="26565">
                  <c:v>-0.231405</c:v>
                </c:pt>
                <c:pt idx="26566">
                  <c:v>-0.22753000000000001</c:v>
                </c:pt>
                <c:pt idx="26567">
                  <c:v>-0.22358500000000001</c:v>
                </c:pt>
                <c:pt idx="26568">
                  <c:v>-0.219582</c:v>
                </c:pt>
                <c:pt idx="26569">
                  <c:v>-0.215533</c:v>
                </c:pt>
                <c:pt idx="26570">
                  <c:v>-0.21144499999999999</c:v>
                </c:pt>
                <c:pt idx="26571">
                  <c:v>-0.20732600000000001</c:v>
                </c:pt>
                <c:pt idx="26572">
                  <c:v>-0.203181</c:v>
                </c:pt>
                <c:pt idx="26573">
                  <c:v>-0.199017</c:v>
                </c:pt>
                <c:pt idx="26574">
                  <c:v>-0.19483700000000001</c:v>
                </c:pt>
                <c:pt idx="26575">
                  <c:v>-0.19064200000000001</c:v>
                </c:pt>
                <c:pt idx="26576">
                  <c:v>-0.18643399999999999</c:v>
                </c:pt>
                <c:pt idx="26577">
                  <c:v>-0.182225</c:v>
                </c:pt>
                <c:pt idx="26578">
                  <c:v>-0.17802499999999999</c:v>
                </c:pt>
                <c:pt idx="26579">
                  <c:v>-0.173844</c:v>
                </c:pt>
                <c:pt idx="26580">
                  <c:v>-0.169686</c:v>
                </c:pt>
                <c:pt idx="26581">
                  <c:v>-0.16555</c:v>
                </c:pt>
                <c:pt idx="26582">
                  <c:v>-0.16143399999999999</c:v>
                </c:pt>
                <c:pt idx="26583">
                  <c:v>-0.157334</c:v>
                </c:pt>
                <c:pt idx="26584">
                  <c:v>-0.15324699999999999</c:v>
                </c:pt>
                <c:pt idx="26585">
                  <c:v>-0.149177</c:v>
                </c:pt>
                <c:pt idx="26586">
                  <c:v>-0.14513000000000001</c:v>
                </c:pt>
                <c:pt idx="26587">
                  <c:v>-0.14112</c:v>
                </c:pt>
                <c:pt idx="26588">
                  <c:v>-0.13716300000000001</c:v>
                </c:pt>
                <c:pt idx="26589">
                  <c:v>-0.13326399999999999</c:v>
                </c:pt>
                <c:pt idx="26590">
                  <c:v>-0.12942699999999999</c:v>
                </c:pt>
                <c:pt idx="26591">
                  <c:v>-0.12565599999999999</c:v>
                </c:pt>
                <c:pt idx="26592">
                  <c:v>-0.12196</c:v>
                </c:pt>
                <c:pt idx="26593">
                  <c:v>-0.118343</c:v>
                </c:pt>
                <c:pt idx="26594">
                  <c:v>-0.11480600000000001</c:v>
                </c:pt>
                <c:pt idx="26595">
                  <c:v>-0.111357</c:v>
                </c:pt>
                <c:pt idx="26596">
                  <c:v>-0.108002</c:v>
                </c:pt>
                <c:pt idx="26597">
                  <c:v>-0.104744</c:v>
                </c:pt>
                <c:pt idx="26598">
                  <c:v>-0.101586</c:v>
                </c:pt>
                <c:pt idx="26599">
                  <c:v>-9.8533800000000005E-2</c:v>
                </c:pt>
                <c:pt idx="26600">
                  <c:v>-9.5593999999999998E-2</c:v>
                </c:pt>
                <c:pt idx="26601">
                  <c:v>-9.2769299999999999E-2</c:v>
                </c:pt>
                <c:pt idx="26602">
                  <c:v>-9.0060899999999999E-2</c:v>
                </c:pt>
                <c:pt idx="26603">
                  <c:v>-8.7472800000000003E-2</c:v>
                </c:pt>
                <c:pt idx="26604">
                  <c:v>-8.5007100000000002E-2</c:v>
                </c:pt>
                <c:pt idx="26605">
                  <c:v>-8.2663E-2</c:v>
                </c:pt>
                <c:pt idx="26606">
                  <c:v>-8.0442799999999995E-2</c:v>
                </c:pt>
                <c:pt idx="26607">
                  <c:v>-7.8351000000000004E-2</c:v>
                </c:pt>
                <c:pt idx="26608">
                  <c:v>-7.6393500000000003E-2</c:v>
                </c:pt>
                <c:pt idx="26609">
                  <c:v>-7.45783E-2</c:v>
                </c:pt>
                <c:pt idx="26610">
                  <c:v>-7.2908100000000003E-2</c:v>
                </c:pt>
                <c:pt idx="26611">
                  <c:v>-7.1376700000000001E-2</c:v>
                </c:pt>
                <c:pt idx="26612">
                  <c:v>-6.9979799999999995E-2</c:v>
                </c:pt>
                <c:pt idx="26613">
                  <c:v>-6.8721500000000005E-2</c:v>
                </c:pt>
                <c:pt idx="26614">
                  <c:v>-6.76065E-2</c:v>
                </c:pt>
                <c:pt idx="26615">
                  <c:v>-6.6634600000000002E-2</c:v>
                </c:pt>
                <c:pt idx="26616">
                  <c:v>-6.5802600000000003E-2</c:v>
                </c:pt>
                <c:pt idx="26617">
                  <c:v>-6.5106899999999995E-2</c:v>
                </c:pt>
                <c:pt idx="26618">
                  <c:v>-6.4546000000000006E-2</c:v>
                </c:pt>
                <c:pt idx="26619">
                  <c:v>-6.4121800000000007E-2</c:v>
                </c:pt>
                <c:pt idx="26620">
                  <c:v>-6.3835100000000006E-2</c:v>
                </c:pt>
                <c:pt idx="26621">
                  <c:v>-6.3685699999999998E-2</c:v>
                </c:pt>
                <c:pt idx="26622">
                  <c:v>-6.36771E-2</c:v>
                </c:pt>
                <c:pt idx="26623">
                  <c:v>-6.38098E-2</c:v>
                </c:pt>
                <c:pt idx="26624">
                  <c:v>-6.4076599999999997E-2</c:v>
                </c:pt>
                <c:pt idx="26625">
                  <c:v>-6.4470299999999994E-2</c:v>
                </c:pt>
                <c:pt idx="26626">
                  <c:v>-6.4988400000000002E-2</c:v>
                </c:pt>
                <c:pt idx="26627">
                  <c:v>-6.5628500000000006E-2</c:v>
                </c:pt>
                <c:pt idx="26628">
                  <c:v>-6.6386299999999995E-2</c:v>
                </c:pt>
                <c:pt idx="26629">
                  <c:v>-6.7260600000000004E-2</c:v>
                </c:pt>
                <c:pt idx="26630">
                  <c:v>-6.8251400000000004E-2</c:v>
                </c:pt>
                <c:pt idx="26631">
                  <c:v>-6.9355799999999995E-2</c:v>
                </c:pt>
                <c:pt idx="26632">
                  <c:v>-7.0572399999999993E-2</c:v>
                </c:pt>
                <c:pt idx="26633">
                  <c:v>-7.1902199999999999E-2</c:v>
                </c:pt>
                <c:pt idx="26634">
                  <c:v>-7.3340100000000005E-2</c:v>
                </c:pt>
                <c:pt idx="26635">
                  <c:v>-7.4874099999999999E-2</c:v>
                </c:pt>
                <c:pt idx="26636">
                  <c:v>-7.6497200000000001E-2</c:v>
                </c:pt>
                <c:pt idx="26637">
                  <c:v>-7.8212500000000004E-2</c:v>
                </c:pt>
                <c:pt idx="26638">
                  <c:v>-8.0021999999999996E-2</c:v>
                </c:pt>
                <c:pt idx="26639">
                  <c:v>-8.1918500000000005E-2</c:v>
                </c:pt>
                <c:pt idx="26640">
                  <c:v>-8.3891199999999999E-2</c:v>
                </c:pt>
                <c:pt idx="26641">
                  <c:v>-8.5932900000000007E-2</c:v>
                </c:pt>
                <c:pt idx="26642">
                  <c:v>-8.8037199999999996E-2</c:v>
                </c:pt>
                <c:pt idx="26643">
                  <c:v>-9.0195499999999998E-2</c:v>
                </c:pt>
                <c:pt idx="26644">
                  <c:v>-9.2398400000000006E-2</c:v>
                </c:pt>
                <c:pt idx="26645">
                  <c:v>-9.4639600000000004E-2</c:v>
                </c:pt>
                <c:pt idx="26646">
                  <c:v>-9.6918299999999999E-2</c:v>
                </c:pt>
                <c:pt idx="26647">
                  <c:v>-9.9233799999999997E-2</c:v>
                </c:pt>
                <c:pt idx="26648">
                  <c:v>-0.101577</c:v>
                </c:pt>
                <c:pt idx="26649">
                  <c:v>-0.103932</c:v>
                </c:pt>
                <c:pt idx="26650">
                  <c:v>-0.10627200000000001</c:v>
                </c:pt>
                <c:pt idx="26651">
                  <c:v>-0.108569</c:v>
                </c:pt>
                <c:pt idx="26652">
                  <c:v>-0.110818</c:v>
                </c:pt>
                <c:pt idx="26653">
                  <c:v>-0.113037</c:v>
                </c:pt>
                <c:pt idx="26654">
                  <c:v>-0.115235</c:v>
                </c:pt>
                <c:pt idx="26655">
                  <c:v>-0.11740200000000001</c:v>
                </c:pt>
                <c:pt idx="26656">
                  <c:v>-0.119533</c:v>
                </c:pt>
                <c:pt idx="26657">
                  <c:v>-0.121626</c:v>
                </c:pt>
                <c:pt idx="26658">
                  <c:v>-0.123681</c:v>
                </c:pt>
                <c:pt idx="26659">
                  <c:v>-0.125691</c:v>
                </c:pt>
                <c:pt idx="26660">
                  <c:v>-0.12764800000000001</c:v>
                </c:pt>
                <c:pt idx="26661">
                  <c:v>-0.129549</c:v>
                </c:pt>
                <c:pt idx="26662">
                  <c:v>-0.13139000000000001</c:v>
                </c:pt>
                <c:pt idx="26663">
                  <c:v>-0.13316500000000001</c:v>
                </c:pt>
                <c:pt idx="26664">
                  <c:v>-0.13487199999999999</c:v>
                </c:pt>
                <c:pt idx="26665">
                  <c:v>-0.13650799999999999</c:v>
                </c:pt>
                <c:pt idx="26666">
                  <c:v>-0.138074</c:v>
                </c:pt>
                <c:pt idx="26667">
                  <c:v>-0.139566</c:v>
                </c:pt>
                <c:pt idx="26668">
                  <c:v>-0.14097699999999999</c:v>
                </c:pt>
                <c:pt idx="26669">
                  <c:v>-0.14230100000000001</c:v>
                </c:pt>
                <c:pt idx="26670">
                  <c:v>-0.143539</c:v>
                </c:pt>
                <c:pt idx="26671">
                  <c:v>-0.14469099999999999</c:v>
                </c:pt>
                <c:pt idx="26672">
                  <c:v>-0.14574799999999999</c:v>
                </c:pt>
                <c:pt idx="26673">
                  <c:v>-0.1467</c:v>
                </c:pt>
                <c:pt idx="26674">
                  <c:v>-0.14754400000000001</c:v>
                </c:pt>
                <c:pt idx="26675">
                  <c:v>-0.14827599999999999</c:v>
                </c:pt>
                <c:pt idx="26676">
                  <c:v>-0.148895</c:v>
                </c:pt>
                <c:pt idx="26677">
                  <c:v>-0.149396</c:v>
                </c:pt>
                <c:pt idx="26678">
                  <c:v>-0.14977799999999999</c:v>
                </c:pt>
                <c:pt idx="26679">
                  <c:v>-0.15004000000000001</c:v>
                </c:pt>
                <c:pt idx="26680">
                  <c:v>-0.15018300000000001</c:v>
                </c:pt>
                <c:pt idx="26681">
                  <c:v>-0.15020900000000001</c:v>
                </c:pt>
                <c:pt idx="26682">
                  <c:v>-0.150117</c:v>
                </c:pt>
                <c:pt idx="26683">
                  <c:v>-0.14990600000000001</c:v>
                </c:pt>
                <c:pt idx="26684">
                  <c:v>-0.14958099999999999</c:v>
                </c:pt>
                <c:pt idx="26685">
                  <c:v>-0.149146</c:v>
                </c:pt>
                <c:pt idx="26686">
                  <c:v>-0.14860200000000001</c:v>
                </c:pt>
                <c:pt idx="26687">
                  <c:v>-0.14795</c:v>
                </c:pt>
                <c:pt idx="26688">
                  <c:v>-0.14718800000000001</c:v>
                </c:pt>
                <c:pt idx="26689">
                  <c:v>-0.14632000000000001</c:v>
                </c:pt>
                <c:pt idx="26690">
                  <c:v>-0.14535000000000001</c:v>
                </c:pt>
                <c:pt idx="26691">
                  <c:v>-0.144284</c:v>
                </c:pt>
                <c:pt idx="26692">
                  <c:v>-0.143119</c:v>
                </c:pt>
                <c:pt idx="26693">
                  <c:v>-0.14185400000000001</c:v>
                </c:pt>
                <c:pt idx="26694">
                  <c:v>-0.14049</c:v>
                </c:pt>
                <c:pt idx="26695">
                  <c:v>-0.13903099999999999</c:v>
                </c:pt>
                <c:pt idx="26696">
                  <c:v>-0.13747899999999999</c:v>
                </c:pt>
                <c:pt idx="26697">
                  <c:v>-0.13583899999999999</c:v>
                </c:pt>
                <c:pt idx="26698">
                  <c:v>-0.13411699999999999</c:v>
                </c:pt>
                <c:pt idx="26699">
                  <c:v>-0.13231699999999999</c:v>
                </c:pt>
                <c:pt idx="26700">
                  <c:v>-0.13044</c:v>
                </c:pt>
                <c:pt idx="26701">
                  <c:v>-0.12848899999999999</c:v>
                </c:pt>
                <c:pt idx="26702">
                  <c:v>-0.126467</c:v>
                </c:pt>
                <c:pt idx="26703">
                  <c:v>-0.12438200000000001</c:v>
                </c:pt>
                <c:pt idx="26704">
                  <c:v>-0.122239</c:v>
                </c:pt>
                <c:pt idx="26705">
                  <c:v>-0.120044</c:v>
                </c:pt>
                <c:pt idx="26706">
                  <c:v>-0.117801</c:v>
                </c:pt>
                <c:pt idx="26707">
                  <c:v>-0.115511</c:v>
                </c:pt>
                <c:pt idx="26708">
                  <c:v>-0.113177</c:v>
                </c:pt>
                <c:pt idx="26709">
                  <c:v>-0.110805</c:v>
                </c:pt>
                <c:pt idx="26710">
                  <c:v>-0.108402</c:v>
                </c:pt>
                <c:pt idx="26711">
                  <c:v>-0.105973</c:v>
                </c:pt>
                <c:pt idx="26712">
                  <c:v>-0.10352</c:v>
                </c:pt>
                <c:pt idx="26713">
                  <c:v>-0.101047</c:v>
                </c:pt>
                <c:pt idx="26714">
                  <c:v>-9.8560700000000001E-2</c:v>
                </c:pt>
                <c:pt idx="26715">
                  <c:v>-9.6065600000000001E-2</c:v>
                </c:pt>
                <c:pt idx="26716">
                  <c:v>-9.3565599999999999E-2</c:v>
                </c:pt>
                <c:pt idx="26717">
                  <c:v>-9.1063900000000003E-2</c:v>
                </c:pt>
                <c:pt idx="26718">
                  <c:v>-8.8566900000000004E-2</c:v>
                </c:pt>
                <c:pt idx="26719">
                  <c:v>-8.6080299999999998E-2</c:v>
                </c:pt>
                <c:pt idx="26720">
                  <c:v>-8.3604399999999995E-2</c:v>
                </c:pt>
                <c:pt idx="26721">
                  <c:v>-8.1136899999999998E-2</c:v>
                </c:pt>
                <c:pt idx="26722">
                  <c:v>-7.8677499999999997E-2</c:v>
                </c:pt>
                <c:pt idx="26723">
                  <c:v>-7.6230199999999998E-2</c:v>
                </c:pt>
                <c:pt idx="26724">
                  <c:v>-7.3802699999999999E-2</c:v>
                </c:pt>
                <c:pt idx="26725">
                  <c:v>-7.1403400000000006E-2</c:v>
                </c:pt>
                <c:pt idx="26726">
                  <c:v>-6.9037399999999999E-2</c:v>
                </c:pt>
                <c:pt idx="26727">
                  <c:v>-6.6706500000000002E-2</c:v>
                </c:pt>
                <c:pt idx="26728">
                  <c:v>-6.4412700000000003E-2</c:v>
                </c:pt>
                <c:pt idx="26729">
                  <c:v>-6.21605E-2</c:v>
                </c:pt>
                <c:pt idx="26730">
                  <c:v>-5.9954899999999998E-2</c:v>
                </c:pt>
                <c:pt idx="26731">
                  <c:v>-5.7799200000000002E-2</c:v>
                </c:pt>
                <c:pt idx="26732">
                  <c:v>-5.5695599999999998E-2</c:v>
                </c:pt>
                <c:pt idx="26733">
                  <c:v>-5.3646800000000001E-2</c:v>
                </c:pt>
                <c:pt idx="26734">
                  <c:v>-5.1656300000000002E-2</c:v>
                </c:pt>
                <c:pt idx="26735">
                  <c:v>-4.9728700000000001E-2</c:v>
                </c:pt>
                <c:pt idx="26736">
                  <c:v>-4.7867399999999997E-2</c:v>
                </c:pt>
                <c:pt idx="26737">
                  <c:v>-4.6072500000000002E-2</c:v>
                </c:pt>
                <c:pt idx="26738">
                  <c:v>-4.43437E-2</c:v>
                </c:pt>
                <c:pt idx="26739">
                  <c:v>-4.2683100000000002E-2</c:v>
                </c:pt>
                <c:pt idx="26740">
                  <c:v>-4.1095399999999997E-2</c:v>
                </c:pt>
                <c:pt idx="26741">
                  <c:v>-3.9583100000000003E-2</c:v>
                </c:pt>
                <c:pt idx="26742">
                  <c:v>-3.8144699999999997E-2</c:v>
                </c:pt>
                <c:pt idx="26743">
                  <c:v>-3.6778699999999998E-2</c:v>
                </c:pt>
                <c:pt idx="26744">
                  <c:v>-3.54861E-2</c:v>
                </c:pt>
                <c:pt idx="26745">
                  <c:v>-3.4269399999999998E-2</c:v>
                </c:pt>
                <c:pt idx="26746">
                  <c:v>-3.3130399999999997E-2</c:v>
                </c:pt>
                <c:pt idx="26747">
                  <c:v>-3.2068399999999997E-2</c:v>
                </c:pt>
                <c:pt idx="26748">
                  <c:v>-3.1083400000000001E-2</c:v>
                </c:pt>
                <c:pt idx="26749">
                  <c:v>-3.0178199999999999E-2</c:v>
                </c:pt>
                <c:pt idx="26750">
                  <c:v>-2.9356299999999998E-2</c:v>
                </c:pt>
                <c:pt idx="26751">
                  <c:v>-2.8621000000000001E-2</c:v>
                </c:pt>
                <c:pt idx="26752">
                  <c:v>-2.7975199999999999E-2</c:v>
                </c:pt>
                <c:pt idx="26753">
                  <c:v>-2.74188E-2</c:v>
                </c:pt>
                <c:pt idx="26754">
                  <c:v>-2.69492E-2</c:v>
                </c:pt>
                <c:pt idx="26755">
                  <c:v>-2.6563400000000001E-2</c:v>
                </c:pt>
                <c:pt idx="26756">
                  <c:v>-2.6259999999999999E-2</c:v>
                </c:pt>
                <c:pt idx="26757">
                  <c:v>-2.6039199999999998E-2</c:v>
                </c:pt>
                <c:pt idx="26758">
                  <c:v>-2.5901400000000002E-2</c:v>
                </c:pt>
                <c:pt idx="26759">
                  <c:v>-2.5846000000000001E-2</c:v>
                </c:pt>
                <c:pt idx="26760">
                  <c:v>-2.5869900000000001E-2</c:v>
                </c:pt>
                <c:pt idx="26761">
                  <c:v>-2.5968600000000001E-2</c:v>
                </c:pt>
                <c:pt idx="26762">
                  <c:v>-2.6140500000000001E-2</c:v>
                </c:pt>
                <c:pt idx="26763">
                  <c:v>-2.6387799999999999E-2</c:v>
                </c:pt>
                <c:pt idx="26764">
                  <c:v>-2.67126E-2</c:v>
                </c:pt>
                <c:pt idx="26765">
                  <c:v>-2.7113100000000001E-2</c:v>
                </c:pt>
                <c:pt idx="26766">
                  <c:v>-2.7585700000000001E-2</c:v>
                </c:pt>
                <c:pt idx="26767">
                  <c:v>-2.81263E-2</c:v>
                </c:pt>
                <c:pt idx="26768">
                  <c:v>-2.8730200000000001E-2</c:v>
                </c:pt>
                <c:pt idx="26769">
                  <c:v>-2.9394799999999999E-2</c:v>
                </c:pt>
                <c:pt idx="26770">
                  <c:v>-3.0120299999999999E-2</c:v>
                </c:pt>
                <c:pt idx="26771">
                  <c:v>-3.0905800000000001E-2</c:v>
                </c:pt>
                <c:pt idx="26772">
                  <c:v>-3.1746700000000003E-2</c:v>
                </c:pt>
                <c:pt idx="26773">
                  <c:v>-3.2637199999999998E-2</c:v>
                </c:pt>
                <c:pt idx="26774">
                  <c:v>-3.3573499999999999E-2</c:v>
                </c:pt>
                <c:pt idx="26775">
                  <c:v>-3.4553800000000003E-2</c:v>
                </c:pt>
                <c:pt idx="26776">
                  <c:v>-3.5574700000000001E-2</c:v>
                </c:pt>
                <c:pt idx="26777">
                  <c:v>-3.6630900000000001E-2</c:v>
                </c:pt>
                <c:pt idx="26778">
                  <c:v>-3.7718799999999997E-2</c:v>
                </c:pt>
                <c:pt idx="26779">
                  <c:v>-3.8837099999999999E-2</c:v>
                </c:pt>
                <c:pt idx="26780">
                  <c:v>-3.9984699999999998E-2</c:v>
                </c:pt>
                <c:pt idx="26781">
                  <c:v>-4.1160000000000002E-2</c:v>
                </c:pt>
                <c:pt idx="26782">
                  <c:v>-4.2359599999999997E-2</c:v>
                </c:pt>
                <c:pt idx="26783">
                  <c:v>-4.3578400000000003E-2</c:v>
                </c:pt>
                <c:pt idx="26784">
                  <c:v>-4.4812699999999997E-2</c:v>
                </c:pt>
                <c:pt idx="26785">
                  <c:v>-4.60594E-2</c:v>
                </c:pt>
                <c:pt idx="26786">
                  <c:v>-4.7315599999999999E-2</c:v>
                </c:pt>
                <c:pt idx="26787">
                  <c:v>-4.8577599999999999E-2</c:v>
                </c:pt>
                <c:pt idx="26788">
                  <c:v>-4.9840299999999997E-2</c:v>
                </c:pt>
                <c:pt idx="26789">
                  <c:v>-5.10981E-2</c:v>
                </c:pt>
                <c:pt idx="26790">
                  <c:v>-5.2345599999999999E-2</c:v>
                </c:pt>
                <c:pt idx="26791">
                  <c:v>-5.3578199999999999E-2</c:v>
                </c:pt>
                <c:pt idx="26792">
                  <c:v>-5.47915E-2</c:v>
                </c:pt>
                <c:pt idx="26793">
                  <c:v>-5.5981999999999997E-2</c:v>
                </c:pt>
                <c:pt idx="26794">
                  <c:v>-5.7147299999999998E-2</c:v>
                </c:pt>
                <c:pt idx="26795">
                  <c:v>-5.8285299999999998E-2</c:v>
                </c:pt>
                <c:pt idx="26796">
                  <c:v>-5.93932E-2</c:v>
                </c:pt>
                <c:pt idx="26797">
                  <c:v>-6.0467199999999999E-2</c:v>
                </c:pt>
                <c:pt idx="26798">
                  <c:v>-6.1503500000000003E-2</c:v>
                </c:pt>
                <c:pt idx="26799">
                  <c:v>-6.2497499999999997E-2</c:v>
                </c:pt>
                <c:pt idx="26800">
                  <c:v>-6.3445299999999996E-2</c:v>
                </c:pt>
                <c:pt idx="26801">
                  <c:v>-6.4342099999999999E-2</c:v>
                </c:pt>
                <c:pt idx="26802">
                  <c:v>-6.5184300000000001E-2</c:v>
                </c:pt>
                <c:pt idx="26803">
                  <c:v>-6.5969600000000003E-2</c:v>
                </c:pt>
                <c:pt idx="26804">
                  <c:v>-6.6696199999999997E-2</c:v>
                </c:pt>
                <c:pt idx="26805">
                  <c:v>-6.7360500000000004E-2</c:v>
                </c:pt>
                <c:pt idx="26806">
                  <c:v>-6.7958500000000005E-2</c:v>
                </c:pt>
                <c:pt idx="26807">
                  <c:v>-6.8487800000000001E-2</c:v>
                </c:pt>
                <c:pt idx="26808">
                  <c:v>-6.8947599999999998E-2</c:v>
                </c:pt>
                <c:pt idx="26809">
                  <c:v>-6.9335999999999995E-2</c:v>
                </c:pt>
                <c:pt idx="26810">
                  <c:v>-6.9649500000000003E-2</c:v>
                </c:pt>
                <c:pt idx="26811">
                  <c:v>-6.9885299999999997E-2</c:v>
                </c:pt>
                <c:pt idx="26812">
                  <c:v>-7.0041800000000001E-2</c:v>
                </c:pt>
                <c:pt idx="26813">
                  <c:v>-7.0117600000000002E-2</c:v>
                </c:pt>
                <c:pt idx="26814">
                  <c:v>-7.0112099999999997E-2</c:v>
                </c:pt>
                <c:pt idx="26815">
                  <c:v>-7.0024100000000006E-2</c:v>
                </c:pt>
                <c:pt idx="26816">
                  <c:v>-6.9851999999999997E-2</c:v>
                </c:pt>
                <c:pt idx="26817">
                  <c:v>-6.9594699999999995E-2</c:v>
                </c:pt>
                <c:pt idx="26818">
                  <c:v>-6.9251199999999999E-2</c:v>
                </c:pt>
                <c:pt idx="26819">
                  <c:v>-6.8819699999999998E-2</c:v>
                </c:pt>
                <c:pt idx="26820">
                  <c:v>-6.8300100000000002E-2</c:v>
                </c:pt>
                <c:pt idx="26821">
                  <c:v>-6.7694400000000002E-2</c:v>
                </c:pt>
                <c:pt idx="26822">
                  <c:v>-6.7003800000000002E-2</c:v>
                </c:pt>
                <c:pt idx="26823">
                  <c:v>-6.6226900000000005E-2</c:v>
                </c:pt>
                <c:pt idx="26824">
                  <c:v>-6.5362900000000002E-2</c:v>
                </c:pt>
                <c:pt idx="26825">
                  <c:v>-6.4412899999999995E-2</c:v>
                </c:pt>
                <c:pt idx="26826">
                  <c:v>-6.3377699999999995E-2</c:v>
                </c:pt>
                <c:pt idx="26827">
                  <c:v>-6.2257600000000003E-2</c:v>
                </c:pt>
                <c:pt idx="26828">
                  <c:v>-6.1053099999999999E-2</c:v>
                </c:pt>
                <c:pt idx="26829">
                  <c:v>-5.97648E-2</c:v>
                </c:pt>
                <c:pt idx="26830">
                  <c:v>-5.8394099999999997E-2</c:v>
                </c:pt>
                <c:pt idx="26831">
                  <c:v>-5.6943000000000001E-2</c:v>
                </c:pt>
                <c:pt idx="26832">
                  <c:v>-5.5413499999999997E-2</c:v>
                </c:pt>
                <c:pt idx="26833">
                  <c:v>-5.38065E-2</c:v>
                </c:pt>
                <c:pt idx="26834">
                  <c:v>-5.2123299999999997E-2</c:v>
                </c:pt>
                <c:pt idx="26835">
                  <c:v>-5.0365899999999998E-2</c:v>
                </c:pt>
                <c:pt idx="26836">
                  <c:v>-4.8536099999999999E-2</c:v>
                </c:pt>
                <c:pt idx="26837">
                  <c:v>-4.6635099999999999E-2</c:v>
                </c:pt>
                <c:pt idx="26838">
                  <c:v>-4.4665000000000003E-2</c:v>
                </c:pt>
                <c:pt idx="26839">
                  <c:v>-4.2628699999999999E-2</c:v>
                </c:pt>
                <c:pt idx="26840">
                  <c:v>-4.0529099999999998E-2</c:v>
                </c:pt>
                <c:pt idx="26841">
                  <c:v>-3.8369100000000003E-2</c:v>
                </c:pt>
                <c:pt idx="26842">
                  <c:v>-3.6152200000000002E-2</c:v>
                </c:pt>
                <c:pt idx="26843">
                  <c:v>-3.3881399999999999E-2</c:v>
                </c:pt>
                <c:pt idx="26844">
                  <c:v>-3.15596E-2</c:v>
                </c:pt>
                <c:pt idx="26845">
                  <c:v>-2.9189400000000001E-2</c:v>
                </c:pt>
                <c:pt idx="26846">
                  <c:v>-2.67739E-2</c:v>
                </c:pt>
                <c:pt idx="26847">
                  <c:v>-2.43173E-2</c:v>
                </c:pt>
                <c:pt idx="26848">
                  <c:v>-2.1824699999999999E-2</c:v>
                </c:pt>
                <c:pt idx="26849">
                  <c:v>-1.9299400000000001E-2</c:v>
                </c:pt>
                <c:pt idx="26850">
                  <c:v>-1.6743899999999999E-2</c:v>
                </c:pt>
                <c:pt idx="26851">
                  <c:v>-1.41615E-2</c:v>
                </c:pt>
                <c:pt idx="26852">
                  <c:v>-1.15569E-2</c:v>
                </c:pt>
                <c:pt idx="26853" formatCode="0.00E+00">
                  <c:v>-8.9344699999999999E-3</c:v>
                </c:pt>
                <c:pt idx="26854" formatCode="0.00E+00">
                  <c:v>-6.2976799999999999E-3</c:v>
                </c:pt>
                <c:pt idx="26855" formatCode="0.00E+00">
                  <c:v>-3.6497399999999998E-3</c:v>
                </c:pt>
                <c:pt idx="26856" formatCode="0.00E+00">
                  <c:v>-9.9490899999999998E-4</c:v>
                </c:pt>
                <c:pt idx="26857" formatCode="0.00E+00">
                  <c:v>1.6624299999999999E-3</c:v>
                </c:pt>
                <c:pt idx="26858" formatCode="0.00E+00">
                  <c:v>4.3184499999999997E-3</c:v>
                </c:pt>
                <c:pt idx="26859" formatCode="0.00E+00">
                  <c:v>6.9694500000000003E-3</c:v>
                </c:pt>
                <c:pt idx="26860" formatCode="0.00E+00">
                  <c:v>9.6114200000000007E-3</c:v>
                </c:pt>
                <c:pt idx="26861">
                  <c:v>1.22401E-2</c:v>
                </c:pt>
                <c:pt idx="26862">
                  <c:v>1.48515E-2</c:v>
                </c:pt>
                <c:pt idx="26863">
                  <c:v>1.74413E-2</c:v>
                </c:pt>
                <c:pt idx="26864">
                  <c:v>2.00047E-2</c:v>
                </c:pt>
                <c:pt idx="26865">
                  <c:v>2.2537499999999999E-2</c:v>
                </c:pt>
                <c:pt idx="26866">
                  <c:v>2.5036099999999999E-2</c:v>
                </c:pt>
                <c:pt idx="26867">
                  <c:v>2.7496900000000001E-2</c:v>
                </c:pt>
                <c:pt idx="26868">
                  <c:v>2.9915799999999999E-2</c:v>
                </c:pt>
                <c:pt idx="26869">
                  <c:v>3.2289199999999997E-2</c:v>
                </c:pt>
                <c:pt idx="26870">
                  <c:v>3.4613400000000002E-2</c:v>
                </c:pt>
                <c:pt idx="26871">
                  <c:v>3.6885099999999997E-2</c:v>
                </c:pt>
                <c:pt idx="26872">
                  <c:v>3.9100599999999999E-2</c:v>
                </c:pt>
                <c:pt idx="26873">
                  <c:v>4.12562E-2</c:v>
                </c:pt>
                <c:pt idx="26874">
                  <c:v>4.33488E-2</c:v>
                </c:pt>
                <c:pt idx="26875">
                  <c:v>4.5375199999999997E-2</c:v>
                </c:pt>
                <c:pt idx="26876">
                  <c:v>4.7332300000000001E-2</c:v>
                </c:pt>
                <c:pt idx="26877">
                  <c:v>4.9217200000000003E-2</c:v>
                </c:pt>
                <c:pt idx="26878">
                  <c:v>5.1027299999999998E-2</c:v>
                </c:pt>
                <c:pt idx="26879">
                  <c:v>5.2759800000000003E-2</c:v>
                </c:pt>
                <c:pt idx="26880">
                  <c:v>5.4412500000000003E-2</c:v>
                </c:pt>
                <c:pt idx="26881">
                  <c:v>5.5982900000000002E-2</c:v>
                </c:pt>
                <c:pt idx="26882">
                  <c:v>5.7468699999999998E-2</c:v>
                </c:pt>
                <c:pt idx="26883">
                  <c:v>5.8867700000000002E-2</c:v>
                </c:pt>
                <c:pt idx="26884">
                  <c:v>6.0177500000000002E-2</c:v>
                </c:pt>
                <c:pt idx="26885">
                  <c:v>6.13965E-2</c:v>
                </c:pt>
                <c:pt idx="26886">
                  <c:v>6.25227E-2</c:v>
                </c:pt>
                <c:pt idx="26887">
                  <c:v>6.3554799999999995E-2</c:v>
                </c:pt>
                <c:pt idx="26888">
                  <c:v>6.4491199999999999E-2</c:v>
                </c:pt>
                <c:pt idx="26889">
                  <c:v>6.5330799999999994E-2</c:v>
                </c:pt>
                <c:pt idx="26890">
                  <c:v>6.6072500000000006E-2</c:v>
                </c:pt>
                <c:pt idx="26891">
                  <c:v>6.6715499999999997E-2</c:v>
                </c:pt>
                <c:pt idx="26892">
                  <c:v>6.7258999999999999E-2</c:v>
                </c:pt>
                <c:pt idx="26893">
                  <c:v>6.7702600000000002E-2</c:v>
                </c:pt>
                <c:pt idx="26894">
                  <c:v>6.8045400000000006E-2</c:v>
                </c:pt>
                <c:pt idx="26895">
                  <c:v>6.8286200000000005E-2</c:v>
                </c:pt>
                <c:pt idx="26896">
                  <c:v>6.8424200000000004E-2</c:v>
                </c:pt>
                <c:pt idx="26897">
                  <c:v>6.8459000000000006E-2</c:v>
                </c:pt>
                <c:pt idx="26898">
                  <c:v>6.8390400000000004E-2</c:v>
                </c:pt>
                <c:pt idx="26899">
                  <c:v>6.8218399999999998E-2</c:v>
                </c:pt>
                <c:pt idx="26900">
                  <c:v>6.7943400000000001E-2</c:v>
                </c:pt>
                <c:pt idx="26901">
                  <c:v>6.7565799999999995E-2</c:v>
                </c:pt>
                <c:pt idx="26902">
                  <c:v>6.7086199999999999E-2</c:v>
                </c:pt>
                <c:pt idx="26903">
                  <c:v>6.6505300000000003E-2</c:v>
                </c:pt>
                <c:pt idx="26904">
                  <c:v>6.5823999999999994E-2</c:v>
                </c:pt>
                <c:pt idx="26905">
                  <c:v>6.5043599999999993E-2</c:v>
                </c:pt>
                <c:pt idx="26906">
                  <c:v>6.4165200000000006E-2</c:v>
                </c:pt>
                <c:pt idx="26907">
                  <c:v>6.3190399999999994E-2</c:v>
                </c:pt>
                <c:pt idx="26908">
                  <c:v>6.2120700000000001E-2</c:v>
                </c:pt>
                <c:pt idx="26909">
                  <c:v>6.0957999999999998E-2</c:v>
                </c:pt>
                <c:pt idx="26910">
                  <c:v>5.9704100000000003E-2</c:v>
                </c:pt>
                <c:pt idx="26911">
                  <c:v>5.8361200000000002E-2</c:v>
                </c:pt>
                <c:pt idx="26912">
                  <c:v>5.6931500000000003E-2</c:v>
                </c:pt>
                <c:pt idx="26913">
                  <c:v>5.5417300000000003E-2</c:v>
                </c:pt>
                <c:pt idx="26914">
                  <c:v>5.3820899999999998E-2</c:v>
                </c:pt>
                <c:pt idx="26915">
                  <c:v>5.2145200000000003E-2</c:v>
                </c:pt>
                <c:pt idx="26916">
                  <c:v>5.0392800000000001E-2</c:v>
                </c:pt>
                <c:pt idx="26917">
                  <c:v>4.8566900000000003E-2</c:v>
                </c:pt>
                <c:pt idx="26918">
                  <c:v>4.6670299999999998E-2</c:v>
                </c:pt>
                <c:pt idx="26919">
                  <c:v>4.47064E-2</c:v>
                </c:pt>
                <c:pt idx="26920">
                  <c:v>4.2678099999999997E-2</c:v>
                </c:pt>
                <c:pt idx="26921">
                  <c:v>4.0588800000000001E-2</c:v>
                </c:pt>
                <c:pt idx="26922">
                  <c:v>3.8441999999999997E-2</c:v>
                </c:pt>
                <c:pt idx="26923">
                  <c:v>3.6241200000000001E-2</c:v>
                </c:pt>
                <c:pt idx="26924">
                  <c:v>3.3990100000000002E-2</c:v>
                </c:pt>
                <c:pt idx="26925">
                  <c:v>3.1692499999999998E-2</c:v>
                </c:pt>
                <c:pt idx="26926">
                  <c:v>2.9352199999999998E-2</c:v>
                </c:pt>
                <c:pt idx="26927">
                  <c:v>2.6973E-2</c:v>
                </c:pt>
                <c:pt idx="26928">
                  <c:v>2.4558699999999999E-2</c:v>
                </c:pt>
                <c:pt idx="26929">
                  <c:v>2.2113399999999998E-2</c:v>
                </c:pt>
                <c:pt idx="26930">
                  <c:v>1.9641200000000001E-2</c:v>
                </c:pt>
                <c:pt idx="26931">
                  <c:v>1.71463E-2</c:v>
                </c:pt>
                <c:pt idx="26932">
                  <c:v>1.46328E-2</c:v>
                </c:pt>
                <c:pt idx="26933">
                  <c:v>1.2104800000000001E-2</c:v>
                </c:pt>
                <c:pt idx="26934" formatCode="0.00E+00">
                  <c:v>9.5664400000000007E-3</c:v>
                </c:pt>
                <c:pt idx="26935" formatCode="0.00E+00">
                  <c:v>7.0216999999999996E-3</c:v>
                </c:pt>
                <c:pt idx="26936" formatCode="0.00E+00">
                  <c:v>4.4747800000000003E-3</c:v>
                </c:pt>
                <c:pt idx="26937" formatCode="0.00E+00">
                  <c:v>1.92983E-3</c:v>
                </c:pt>
                <c:pt idx="26938" formatCode="0.00E+00">
                  <c:v>-6.0898699999999996E-4</c:v>
                </c:pt>
                <c:pt idx="26939" formatCode="0.00E+00">
                  <c:v>-3.1375399999999999E-3</c:v>
                </c:pt>
                <c:pt idx="26940" formatCode="0.00E+00">
                  <c:v>-5.65169E-3</c:v>
                </c:pt>
                <c:pt idx="26941" formatCode="0.00E+00">
                  <c:v>-8.1473299999999995E-3</c:v>
                </c:pt>
                <c:pt idx="26942">
                  <c:v>-1.06204E-2</c:v>
                </c:pt>
                <c:pt idx="26943">
                  <c:v>-1.3067E-2</c:v>
                </c:pt>
                <c:pt idx="26944">
                  <c:v>-1.54831E-2</c:v>
                </c:pt>
                <c:pt idx="26945">
                  <c:v>-1.78649E-2</c:v>
                </c:pt>
                <c:pt idx="26946">
                  <c:v>-2.02087E-2</c:v>
                </c:pt>
                <c:pt idx="26947">
                  <c:v>-2.2510700000000002E-2</c:v>
                </c:pt>
                <c:pt idx="26948">
                  <c:v>-2.4767399999999998E-2</c:v>
                </c:pt>
                <c:pt idx="26949">
                  <c:v>-2.6975300000000001E-2</c:v>
                </c:pt>
                <c:pt idx="26950">
                  <c:v>-2.9131000000000001E-2</c:v>
                </c:pt>
                <c:pt idx="26951">
                  <c:v>-3.1230899999999999E-2</c:v>
                </c:pt>
                <c:pt idx="26952">
                  <c:v>-3.3271700000000001E-2</c:v>
                </c:pt>
                <c:pt idx="26953">
                  <c:v>-3.5250400000000001E-2</c:v>
                </c:pt>
                <c:pt idx="26954">
                  <c:v>-3.7163799999999997E-2</c:v>
                </c:pt>
                <c:pt idx="26955">
                  <c:v>-3.9009000000000002E-2</c:v>
                </c:pt>
                <c:pt idx="26956">
                  <c:v>-4.0783199999999999E-2</c:v>
                </c:pt>
                <c:pt idx="26957">
                  <c:v>-4.2483600000000003E-2</c:v>
                </c:pt>
                <c:pt idx="26958">
                  <c:v>-4.4108000000000001E-2</c:v>
                </c:pt>
                <c:pt idx="26959">
                  <c:v>-4.5653699999999998E-2</c:v>
                </c:pt>
                <c:pt idx="26960">
                  <c:v>-4.7118599999999997E-2</c:v>
                </c:pt>
                <c:pt idx="26961">
                  <c:v>-4.8500399999999999E-2</c:v>
                </c:pt>
                <c:pt idx="26962">
                  <c:v>-4.97972E-2</c:v>
                </c:pt>
                <c:pt idx="26963">
                  <c:v>-5.1007200000000003E-2</c:v>
                </c:pt>
                <c:pt idx="26964">
                  <c:v>-5.2128800000000003E-2</c:v>
                </c:pt>
                <c:pt idx="26965">
                  <c:v>-5.3160499999999999E-2</c:v>
                </c:pt>
                <c:pt idx="26966">
                  <c:v>-5.41009E-2</c:v>
                </c:pt>
                <c:pt idx="26967">
                  <c:v>-5.4948700000000003E-2</c:v>
                </c:pt>
                <c:pt idx="26968">
                  <c:v>-5.5703000000000003E-2</c:v>
                </c:pt>
                <c:pt idx="26969">
                  <c:v>-5.63629E-2</c:v>
                </c:pt>
                <c:pt idx="26970">
                  <c:v>-5.6927699999999998E-2</c:v>
                </c:pt>
                <c:pt idx="26971">
                  <c:v>-5.7396999999999997E-2</c:v>
                </c:pt>
                <c:pt idx="26972">
                  <c:v>-5.7770299999999997E-2</c:v>
                </c:pt>
                <c:pt idx="26973">
                  <c:v>-5.8047399999999999E-2</c:v>
                </c:pt>
                <c:pt idx="26974">
                  <c:v>-5.8228299999999997E-2</c:v>
                </c:pt>
                <c:pt idx="26975">
                  <c:v>-5.8313200000000003E-2</c:v>
                </c:pt>
                <c:pt idx="26976">
                  <c:v>-5.8302300000000001E-2</c:v>
                </c:pt>
                <c:pt idx="26977">
                  <c:v>-5.8196100000000001E-2</c:v>
                </c:pt>
                <c:pt idx="26978">
                  <c:v>-5.7995199999999997E-2</c:v>
                </c:pt>
                <c:pt idx="26979">
                  <c:v>-5.7700399999999999E-2</c:v>
                </c:pt>
                <c:pt idx="26980">
                  <c:v>-5.7312599999999998E-2</c:v>
                </c:pt>
                <c:pt idx="26981">
                  <c:v>-5.68327E-2</c:v>
                </c:pt>
                <c:pt idx="26982">
                  <c:v>-5.6262199999999998E-2</c:v>
                </c:pt>
                <c:pt idx="26983">
                  <c:v>-5.56023E-2</c:v>
                </c:pt>
                <c:pt idx="26984">
                  <c:v>-5.4854600000000003E-2</c:v>
                </c:pt>
                <c:pt idx="26985">
                  <c:v>-5.4020899999999997E-2</c:v>
                </c:pt>
                <c:pt idx="26986">
                  <c:v>-5.3102900000000001E-2</c:v>
                </c:pt>
                <c:pt idx="26987">
                  <c:v>-5.2102599999999999E-2</c:v>
                </c:pt>
                <c:pt idx="26988">
                  <c:v>-5.1022100000000001E-2</c:v>
                </c:pt>
                <c:pt idx="26989">
                  <c:v>-4.9863699999999997E-2</c:v>
                </c:pt>
                <c:pt idx="26990">
                  <c:v>-4.8629800000000001E-2</c:v>
                </c:pt>
                <c:pt idx="26991">
                  <c:v>-4.7322900000000001E-2</c:v>
                </c:pt>
                <c:pt idx="26992">
                  <c:v>-4.59455E-2</c:v>
                </c:pt>
                <c:pt idx="26993">
                  <c:v>-4.4500400000000002E-2</c:v>
                </c:pt>
                <c:pt idx="26994">
                  <c:v>-4.2990199999999999E-2</c:v>
                </c:pt>
                <c:pt idx="26995">
                  <c:v>-4.1418000000000003E-2</c:v>
                </c:pt>
                <c:pt idx="26996">
                  <c:v>-3.9786700000000001E-2</c:v>
                </c:pt>
                <c:pt idx="26997">
                  <c:v>-3.8099399999999999E-2</c:v>
                </c:pt>
                <c:pt idx="26998">
                  <c:v>-3.6359299999999997E-2</c:v>
                </c:pt>
                <c:pt idx="26999">
                  <c:v>-3.4569700000000002E-2</c:v>
                </c:pt>
                <c:pt idx="27000">
                  <c:v>-3.2733900000000003E-2</c:v>
                </c:pt>
                <c:pt idx="27001">
                  <c:v>-3.0855400000000002E-2</c:v>
                </c:pt>
                <c:pt idx="27002">
                  <c:v>-2.8937600000000001E-2</c:v>
                </c:pt>
                <c:pt idx="27003">
                  <c:v>-2.69841E-2</c:v>
                </c:pt>
                <c:pt idx="27004">
                  <c:v>-2.49984E-2</c:v>
                </c:pt>
                <c:pt idx="27005">
                  <c:v>-2.29841E-2</c:v>
                </c:pt>
                <c:pt idx="27006">
                  <c:v>-2.09448E-2</c:v>
                </c:pt>
                <c:pt idx="27007">
                  <c:v>-1.8884100000000001E-2</c:v>
                </c:pt>
                <c:pt idx="27008">
                  <c:v>-1.68057E-2</c:v>
                </c:pt>
                <c:pt idx="27009">
                  <c:v>-1.47133E-2</c:v>
                </c:pt>
                <c:pt idx="27010">
                  <c:v>-1.26105E-2</c:v>
                </c:pt>
                <c:pt idx="27011">
                  <c:v>-1.0501E-2</c:v>
                </c:pt>
                <c:pt idx="27012" formatCode="0.00E+00">
                  <c:v>-8.3885299999999999E-3</c:v>
                </c:pt>
                <c:pt idx="27013" formatCode="0.00E+00">
                  <c:v>-6.27664E-3</c:v>
                </c:pt>
                <c:pt idx="27014" formatCode="0.00E+00">
                  <c:v>-4.1690599999999996E-3</c:v>
                </c:pt>
                <c:pt idx="27015" formatCode="0.00E+00">
                  <c:v>-2.0694400000000001E-3</c:v>
                </c:pt>
                <c:pt idx="27016" formatCode="0.00E+00">
                  <c:v>1.8655300000000001E-5</c:v>
                </c:pt>
                <c:pt idx="27017" formatCode="0.00E+00">
                  <c:v>2.09172E-3</c:v>
                </c:pt>
                <c:pt idx="27018" formatCode="0.00E+00">
                  <c:v>4.1462699999999996E-3</c:v>
                </c:pt>
                <c:pt idx="27019" formatCode="0.00E+00">
                  <c:v>6.1788600000000004E-3</c:v>
                </c:pt>
                <c:pt idx="27020" formatCode="0.00E+00">
                  <c:v>8.1861099999999999E-3</c:v>
                </c:pt>
                <c:pt idx="27021">
                  <c:v>1.01647E-2</c:v>
                </c:pt>
                <c:pt idx="27022">
                  <c:v>1.2111200000000001E-2</c:v>
                </c:pt>
                <c:pt idx="27023">
                  <c:v>1.40226E-2</c:v>
                </c:pt>
                <c:pt idx="27024">
                  <c:v>1.5895599999999999E-2</c:v>
                </c:pt>
                <c:pt idx="27025">
                  <c:v>1.7727400000000001E-2</c:v>
                </c:pt>
                <c:pt idx="27026">
                  <c:v>1.9515000000000001E-2</c:v>
                </c:pt>
                <c:pt idx="27027">
                  <c:v>2.12555E-2</c:v>
                </c:pt>
                <c:pt idx="27028">
                  <c:v>2.2946299999999999E-2</c:v>
                </c:pt>
                <c:pt idx="27029">
                  <c:v>2.45848E-2</c:v>
                </c:pt>
                <c:pt idx="27030">
                  <c:v>2.6168400000000001E-2</c:v>
                </c:pt>
                <c:pt idx="27031">
                  <c:v>2.7694900000000001E-2</c:v>
                </c:pt>
                <c:pt idx="27032">
                  <c:v>2.9161800000000002E-2</c:v>
                </c:pt>
                <c:pt idx="27033">
                  <c:v>3.0567E-2</c:v>
                </c:pt>
                <c:pt idx="27034">
                  <c:v>3.1908600000000002E-2</c:v>
                </c:pt>
                <c:pt idx="27035">
                  <c:v>3.3184499999999999E-2</c:v>
                </c:pt>
                <c:pt idx="27036">
                  <c:v>3.4393E-2</c:v>
                </c:pt>
                <c:pt idx="27037">
                  <c:v>3.5532500000000002E-2</c:v>
                </c:pt>
                <c:pt idx="27038">
                  <c:v>3.6601300000000003E-2</c:v>
                </c:pt>
                <c:pt idx="27039">
                  <c:v>3.7598300000000001E-2</c:v>
                </c:pt>
                <c:pt idx="27040">
                  <c:v>3.8522099999999997E-2</c:v>
                </c:pt>
                <c:pt idx="27041">
                  <c:v>3.9371799999999998E-2</c:v>
                </c:pt>
                <c:pt idx="27042">
                  <c:v>4.0146399999999999E-2</c:v>
                </c:pt>
                <c:pt idx="27043">
                  <c:v>4.0845100000000002E-2</c:v>
                </c:pt>
                <c:pt idx="27044">
                  <c:v>4.1467299999999999E-2</c:v>
                </c:pt>
                <c:pt idx="27045">
                  <c:v>4.20127E-2</c:v>
                </c:pt>
                <c:pt idx="27046">
                  <c:v>4.2480700000000003E-2</c:v>
                </c:pt>
                <c:pt idx="27047">
                  <c:v>4.2871199999999998E-2</c:v>
                </c:pt>
                <c:pt idx="27048">
                  <c:v>4.3184100000000003E-2</c:v>
                </c:pt>
                <c:pt idx="27049">
                  <c:v>4.3419600000000003E-2</c:v>
                </c:pt>
                <c:pt idx="27050">
                  <c:v>4.3577900000000003E-2</c:v>
                </c:pt>
                <c:pt idx="27051">
                  <c:v>4.3659499999999997E-2</c:v>
                </c:pt>
                <c:pt idx="27052">
                  <c:v>4.3664799999999997E-2</c:v>
                </c:pt>
                <c:pt idx="27053">
                  <c:v>4.3594399999999998E-2</c:v>
                </c:pt>
                <c:pt idx="27054">
                  <c:v>4.34492E-2</c:v>
                </c:pt>
                <c:pt idx="27055">
                  <c:v>4.32301E-2</c:v>
                </c:pt>
                <c:pt idx="27056">
                  <c:v>4.29381E-2</c:v>
                </c:pt>
                <c:pt idx="27057">
                  <c:v>4.2574599999999997E-2</c:v>
                </c:pt>
                <c:pt idx="27058">
                  <c:v>4.2140999999999998E-2</c:v>
                </c:pt>
                <c:pt idx="27059">
                  <c:v>4.1638599999999998E-2</c:v>
                </c:pt>
                <c:pt idx="27060">
                  <c:v>4.10692E-2</c:v>
                </c:pt>
                <c:pt idx="27061">
                  <c:v>4.0434499999999998E-2</c:v>
                </c:pt>
                <c:pt idx="27062">
                  <c:v>3.9736300000000002E-2</c:v>
                </c:pt>
                <c:pt idx="27063">
                  <c:v>3.89766E-2</c:v>
                </c:pt>
                <c:pt idx="27064">
                  <c:v>3.8157400000000001E-2</c:v>
                </c:pt>
                <c:pt idx="27065">
                  <c:v>3.7281000000000002E-2</c:v>
                </c:pt>
                <c:pt idx="27066">
                  <c:v>3.6349699999999999E-2</c:v>
                </c:pt>
                <c:pt idx="27067">
                  <c:v>3.5365800000000003E-2</c:v>
                </c:pt>
                <c:pt idx="27068">
                  <c:v>3.4331899999999999E-2</c:v>
                </c:pt>
                <c:pt idx="27069">
                  <c:v>3.3250500000000002E-2</c:v>
                </c:pt>
                <c:pt idx="27070">
                  <c:v>3.2124300000000001E-2</c:v>
                </c:pt>
                <c:pt idx="27071">
                  <c:v>3.0956000000000001E-2</c:v>
                </c:pt>
                <c:pt idx="27072">
                  <c:v>2.9748400000000001E-2</c:v>
                </c:pt>
                <c:pt idx="27073">
                  <c:v>2.85043E-2</c:v>
                </c:pt>
                <c:pt idx="27074">
                  <c:v>2.7226400000000001E-2</c:v>
                </c:pt>
                <c:pt idx="27075">
                  <c:v>2.5917900000000001E-2</c:v>
                </c:pt>
                <c:pt idx="27076">
                  <c:v>2.4581599999999999E-2</c:v>
                </c:pt>
                <c:pt idx="27077">
                  <c:v>2.3220500000000002E-2</c:v>
                </c:pt>
                <c:pt idx="27078">
                  <c:v>2.1837800000000001E-2</c:v>
                </c:pt>
                <c:pt idx="27079">
                  <c:v>2.04365E-2</c:v>
                </c:pt>
                <c:pt idx="27080">
                  <c:v>1.90197E-2</c:v>
                </c:pt>
                <c:pt idx="27081">
                  <c:v>1.7590600000000001E-2</c:v>
                </c:pt>
                <c:pt idx="27082">
                  <c:v>1.6152199999999999E-2</c:v>
                </c:pt>
                <c:pt idx="27083">
                  <c:v>1.4707700000000001E-2</c:v>
                </c:pt>
                <c:pt idx="27084">
                  <c:v>1.32602E-2</c:v>
                </c:pt>
                <c:pt idx="27085">
                  <c:v>1.18128E-2</c:v>
                </c:pt>
                <c:pt idx="27086">
                  <c:v>1.03686E-2</c:v>
                </c:pt>
                <c:pt idx="27087" formatCode="0.00E+00">
                  <c:v>8.9307999999999992E-3</c:v>
                </c:pt>
                <c:pt idx="27088" formatCode="0.00E+00">
                  <c:v>7.5023599999999996E-3</c:v>
                </c:pt>
                <c:pt idx="27089" formatCode="0.00E+00">
                  <c:v>6.0863699999999998E-3</c:v>
                </c:pt>
                <c:pt idx="27090" formatCode="0.00E+00">
                  <c:v>4.6858899999999998E-3</c:v>
                </c:pt>
                <c:pt idx="27091" formatCode="0.00E+00">
                  <c:v>3.30394E-3</c:v>
                </c:pt>
                <c:pt idx="27092" formatCode="0.00E+00">
                  <c:v>1.9434700000000001E-3</c:v>
                </c:pt>
                <c:pt idx="27093" formatCode="0.00E+00">
                  <c:v>6.0734799999999996E-4</c:v>
                </c:pt>
                <c:pt idx="27094" formatCode="0.00E+00">
                  <c:v>-7.0165400000000001E-4</c:v>
                </c:pt>
                <c:pt idx="27095" formatCode="0.00E+00">
                  <c:v>-1.9808299999999998E-3</c:v>
                </c:pt>
                <c:pt idx="27096" formatCode="0.00E+00">
                  <c:v>-3.22755E-3</c:v>
                </c:pt>
                <c:pt idx="27097" formatCode="0.00E+00">
                  <c:v>-4.4392600000000004E-3</c:v>
                </c:pt>
                <c:pt idx="27098" formatCode="0.00E+00">
                  <c:v>-5.61357E-3</c:v>
                </c:pt>
                <c:pt idx="27099" formatCode="0.00E+00">
                  <c:v>-6.7481599999999996E-3</c:v>
                </c:pt>
                <c:pt idx="27100" formatCode="0.00E+00">
                  <c:v>-7.8407700000000004E-3</c:v>
                </c:pt>
                <c:pt idx="27101" formatCode="0.00E+00">
                  <c:v>-8.8891600000000001E-3</c:v>
                </c:pt>
                <c:pt idx="27102" formatCode="0.00E+00">
                  <c:v>-9.8911999999999993E-3</c:v>
                </c:pt>
                <c:pt idx="27103">
                  <c:v>-1.0844899999999999E-2</c:v>
                </c:pt>
                <c:pt idx="27104">
                  <c:v>-1.17485E-2</c:v>
                </c:pt>
                <c:pt idx="27105">
                  <c:v>-1.2600200000000001E-2</c:v>
                </c:pt>
                <c:pt idx="27106">
                  <c:v>-1.3398500000000001E-2</c:v>
                </c:pt>
                <c:pt idx="27107">
                  <c:v>-1.4141600000000001E-2</c:v>
                </c:pt>
                <c:pt idx="27108">
                  <c:v>-1.4828300000000001E-2</c:v>
                </c:pt>
                <c:pt idx="27109">
                  <c:v>-1.5457200000000001E-2</c:v>
                </c:pt>
                <c:pt idx="27110">
                  <c:v>-1.6027099999999999E-2</c:v>
                </c:pt>
                <c:pt idx="27111">
                  <c:v>-1.6537300000000001E-2</c:v>
                </c:pt>
                <c:pt idx="27112">
                  <c:v>-1.6986600000000001E-2</c:v>
                </c:pt>
                <c:pt idx="27113">
                  <c:v>-1.7374500000000001E-2</c:v>
                </c:pt>
                <c:pt idx="27114">
                  <c:v>-1.7700199999999999E-2</c:v>
                </c:pt>
                <c:pt idx="27115">
                  <c:v>-1.7963199999999999E-2</c:v>
                </c:pt>
                <c:pt idx="27116">
                  <c:v>-1.8162999999999999E-2</c:v>
                </c:pt>
                <c:pt idx="27117">
                  <c:v>-1.8299200000000002E-2</c:v>
                </c:pt>
                <c:pt idx="27118">
                  <c:v>-1.8371800000000001E-2</c:v>
                </c:pt>
                <c:pt idx="27119">
                  <c:v>-1.8380799999999999E-2</c:v>
                </c:pt>
                <c:pt idx="27120">
                  <c:v>-1.83264E-2</c:v>
                </c:pt>
                <c:pt idx="27121">
                  <c:v>-1.82089E-2</c:v>
                </c:pt>
                <c:pt idx="27122">
                  <c:v>-1.8028700000000002E-2</c:v>
                </c:pt>
                <c:pt idx="27123">
                  <c:v>-1.7786300000000001E-2</c:v>
                </c:pt>
                <c:pt idx="27124">
                  <c:v>-1.7482600000000001E-2</c:v>
                </c:pt>
                <c:pt idx="27125">
                  <c:v>-1.7118499999999998E-2</c:v>
                </c:pt>
                <c:pt idx="27126">
                  <c:v>-1.6694899999999999E-2</c:v>
                </c:pt>
                <c:pt idx="27127">
                  <c:v>-1.6213000000000002E-2</c:v>
                </c:pt>
                <c:pt idx="27128">
                  <c:v>-1.5673900000000001E-2</c:v>
                </c:pt>
                <c:pt idx="27129">
                  <c:v>-1.5078899999999999E-2</c:v>
                </c:pt>
                <c:pt idx="27130">
                  <c:v>-1.4429600000000001E-2</c:v>
                </c:pt>
                <c:pt idx="27131">
                  <c:v>-1.37275E-2</c:v>
                </c:pt>
                <c:pt idx="27132">
                  <c:v>-1.2974400000000001E-2</c:v>
                </c:pt>
                <c:pt idx="27133">
                  <c:v>-1.21723E-2</c:v>
                </c:pt>
                <c:pt idx="27134">
                  <c:v>-1.13229E-2</c:v>
                </c:pt>
                <c:pt idx="27135">
                  <c:v>-1.0428400000000001E-2</c:v>
                </c:pt>
                <c:pt idx="27136" formatCode="0.00E+00">
                  <c:v>-9.4906999999999995E-3</c:v>
                </c:pt>
                <c:pt idx="27137" formatCode="0.00E+00">
                  <c:v>-8.5119800000000006E-3</c:v>
                </c:pt>
                <c:pt idx="27138" formatCode="0.00E+00">
                  <c:v>-7.4946099999999996E-3</c:v>
                </c:pt>
                <c:pt idx="27139" formatCode="0.00E+00">
                  <c:v>-6.4409699999999999E-3</c:v>
                </c:pt>
                <c:pt idx="27140" formatCode="0.00E+00">
                  <c:v>-5.3533799999999996E-3</c:v>
                </c:pt>
                <c:pt idx="27141" formatCode="0.00E+00">
                  <c:v>-4.2342500000000002E-3</c:v>
                </c:pt>
                <c:pt idx="27142" formatCode="0.00E+00">
                  <c:v>-3.0861899999999999E-3</c:v>
                </c:pt>
                <c:pt idx="27143" formatCode="0.00E+00">
                  <c:v>-1.9120000000000001E-3</c:v>
                </c:pt>
                <c:pt idx="27144" formatCode="0.00E+00">
                  <c:v>-7.1453800000000002E-4</c:v>
                </c:pt>
                <c:pt idx="27145" formatCode="0.00E+00">
                  <c:v>5.0333699999999997E-4</c:v>
                </c:pt>
                <c:pt idx="27146" formatCode="0.00E+00">
                  <c:v>1.7387800000000001E-3</c:v>
                </c:pt>
                <c:pt idx="27147" formatCode="0.00E+00">
                  <c:v>2.98884E-3</c:v>
                </c:pt>
                <c:pt idx="27148" formatCode="0.00E+00">
                  <c:v>4.2505199999999998E-3</c:v>
                </c:pt>
                <c:pt idx="27149" formatCode="0.00E+00">
                  <c:v>5.5207900000000002E-3</c:v>
                </c:pt>
                <c:pt idx="27150" formatCode="0.00E+00">
                  <c:v>6.7966800000000003E-3</c:v>
                </c:pt>
                <c:pt idx="27151" formatCode="0.00E+00">
                  <c:v>8.0752299999999992E-3</c:v>
                </c:pt>
                <c:pt idx="27152" formatCode="0.00E+00">
                  <c:v>9.3533799999999997E-3</c:v>
                </c:pt>
                <c:pt idx="27153">
                  <c:v>1.0628E-2</c:v>
                </c:pt>
                <c:pt idx="27154">
                  <c:v>1.18961E-2</c:v>
                </c:pt>
                <c:pt idx="27155">
                  <c:v>1.3154300000000001E-2</c:v>
                </c:pt>
                <c:pt idx="27156">
                  <c:v>1.4399800000000001E-2</c:v>
                </c:pt>
                <c:pt idx="27157">
                  <c:v>1.5629500000000001E-2</c:v>
                </c:pt>
                <c:pt idx="27158">
                  <c:v>1.6840600000000001E-2</c:v>
                </c:pt>
                <c:pt idx="27159">
                  <c:v>1.8030000000000001E-2</c:v>
                </c:pt>
                <c:pt idx="27160">
                  <c:v>1.9194800000000001E-2</c:v>
                </c:pt>
                <c:pt idx="27161">
                  <c:v>2.03319E-2</c:v>
                </c:pt>
                <c:pt idx="27162">
                  <c:v>2.14384E-2</c:v>
                </c:pt>
                <c:pt idx="27163">
                  <c:v>2.2511300000000001E-2</c:v>
                </c:pt>
                <c:pt idx="27164">
                  <c:v>2.35479E-2</c:v>
                </c:pt>
                <c:pt idx="27165">
                  <c:v>2.45457E-2</c:v>
                </c:pt>
                <c:pt idx="27166">
                  <c:v>2.5502E-2</c:v>
                </c:pt>
                <c:pt idx="27167">
                  <c:v>2.64145E-2</c:v>
                </c:pt>
                <c:pt idx="27168">
                  <c:v>2.7281E-2</c:v>
                </c:pt>
                <c:pt idx="27169">
                  <c:v>2.8098999999999999E-2</c:v>
                </c:pt>
                <c:pt idx="27170">
                  <c:v>2.8866300000000001E-2</c:v>
                </c:pt>
                <c:pt idx="27171">
                  <c:v>2.9580599999999999E-2</c:v>
                </c:pt>
                <c:pt idx="27172">
                  <c:v>3.02399E-2</c:v>
                </c:pt>
                <c:pt idx="27173">
                  <c:v>3.0842100000000001E-2</c:v>
                </c:pt>
                <c:pt idx="27174">
                  <c:v>3.1385200000000002E-2</c:v>
                </c:pt>
                <c:pt idx="27175">
                  <c:v>3.1867399999999997E-2</c:v>
                </c:pt>
                <c:pt idx="27176">
                  <c:v>3.22869E-2</c:v>
                </c:pt>
                <c:pt idx="27177">
                  <c:v>3.26421E-2</c:v>
                </c:pt>
                <c:pt idx="27178">
                  <c:v>3.2931299999999997E-2</c:v>
                </c:pt>
                <c:pt idx="27179">
                  <c:v>3.3153200000000001E-2</c:v>
                </c:pt>
                <c:pt idx="27180">
                  <c:v>3.3306599999999999E-2</c:v>
                </c:pt>
                <c:pt idx="27181">
                  <c:v>3.3390400000000001E-2</c:v>
                </c:pt>
                <c:pt idx="27182">
                  <c:v>3.3404000000000003E-2</c:v>
                </c:pt>
                <c:pt idx="27183">
                  <c:v>3.3347000000000002E-2</c:v>
                </c:pt>
                <c:pt idx="27184">
                  <c:v>3.3218699999999997E-2</c:v>
                </c:pt>
                <c:pt idx="27185">
                  <c:v>3.30183E-2</c:v>
                </c:pt>
                <c:pt idx="27186">
                  <c:v>3.2745400000000001E-2</c:v>
                </c:pt>
                <c:pt idx="27187">
                  <c:v>3.2399799999999999E-2</c:v>
                </c:pt>
                <c:pt idx="27188">
                  <c:v>3.1981299999999997E-2</c:v>
                </c:pt>
                <c:pt idx="27189">
                  <c:v>3.1489799999999998E-2</c:v>
                </c:pt>
                <c:pt idx="27190">
                  <c:v>3.0925500000000002E-2</c:v>
                </c:pt>
                <c:pt idx="27191">
                  <c:v>3.0288800000000001E-2</c:v>
                </c:pt>
                <c:pt idx="27192">
                  <c:v>2.9580100000000002E-2</c:v>
                </c:pt>
                <c:pt idx="27193">
                  <c:v>2.87999E-2</c:v>
                </c:pt>
                <c:pt idx="27194">
                  <c:v>2.7949000000000002E-2</c:v>
                </c:pt>
                <c:pt idx="27195">
                  <c:v>2.7028300000000002E-2</c:v>
                </c:pt>
                <c:pt idx="27196">
                  <c:v>2.60389E-2</c:v>
                </c:pt>
                <c:pt idx="27197">
                  <c:v>2.4982000000000001E-2</c:v>
                </c:pt>
                <c:pt idx="27198">
                  <c:v>2.38587E-2</c:v>
                </c:pt>
                <c:pt idx="27199">
                  <c:v>2.2670599999999999E-2</c:v>
                </c:pt>
                <c:pt idx="27200">
                  <c:v>2.1419000000000001E-2</c:v>
                </c:pt>
                <c:pt idx="27201">
                  <c:v>2.0105600000000001E-2</c:v>
                </c:pt>
                <c:pt idx="27202">
                  <c:v>1.8732200000000001E-2</c:v>
                </c:pt>
                <c:pt idx="27203">
                  <c:v>1.7300800000000002E-2</c:v>
                </c:pt>
                <c:pt idx="27204">
                  <c:v>1.5813299999999999E-2</c:v>
                </c:pt>
                <c:pt idx="27205">
                  <c:v>1.4271900000000001E-2</c:v>
                </c:pt>
                <c:pt idx="27206">
                  <c:v>1.2678999999999999E-2</c:v>
                </c:pt>
                <c:pt idx="27207">
                  <c:v>1.1037399999999999E-2</c:v>
                </c:pt>
                <c:pt idx="27208" formatCode="0.00E+00">
                  <c:v>9.3496499999999993E-3</c:v>
                </c:pt>
                <c:pt idx="27209" formatCode="0.00E+00">
                  <c:v>7.6185000000000003E-3</c:v>
                </c:pt>
                <c:pt idx="27210" formatCode="0.00E+00">
                  <c:v>5.8466300000000002E-3</c:v>
                </c:pt>
                <c:pt idx="27211" formatCode="0.00E+00">
                  <c:v>4.0367500000000004E-3</c:v>
                </c:pt>
                <c:pt idx="27212" formatCode="0.00E+00">
                  <c:v>2.19163E-3</c:v>
                </c:pt>
                <c:pt idx="27213" formatCode="0.00E+00">
                  <c:v>3.1405000000000002E-4</c:v>
                </c:pt>
                <c:pt idx="27214" formatCode="0.00E+00">
                  <c:v>-1.59312E-3</c:v>
                </c:pt>
                <c:pt idx="27215" formatCode="0.00E+00">
                  <c:v>-3.52688E-3</c:v>
                </c:pt>
                <c:pt idx="27216" formatCode="0.00E+00">
                  <c:v>-5.4840899999999996E-3</c:v>
                </c:pt>
                <c:pt idx="27217" formatCode="0.00E+00">
                  <c:v>-7.4614199999999999E-3</c:v>
                </c:pt>
                <c:pt idx="27218" formatCode="0.00E+00">
                  <c:v>-9.4554200000000008E-3</c:v>
                </c:pt>
                <c:pt idx="27219">
                  <c:v>-1.14626E-2</c:v>
                </c:pt>
                <c:pt idx="27220">
                  <c:v>-1.3479700000000001E-2</c:v>
                </c:pt>
                <c:pt idx="27221">
                  <c:v>-1.5503400000000001E-2</c:v>
                </c:pt>
                <c:pt idx="27222">
                  <c:v>-1.753E-2</c:v>
                </c:pt>
                <c:pt idx="27223">
                  <c:v>-1.9555900000000001E-2</c:v>
                </c:pt>
                <c:pt idx="27224">
                  <c:v>-2.1577099999999998E-2</c:v>
                </c:pt>
                <c:pt idx="27225">
                  <c:v>-2.359E-2</c:v>
                </c:pt>
                <c:pt idx="27226">
                  <c:v>-2.5591200000000001E-2</c:v>
                </c:pt>
                <c:pt idx="27227">
                  <c:v>-2.75772E-2</c:v>
                </c:pt>
                <c:pt idx="27228">
                  <c:v>-2.9544999999999998E-2</c:v>
                </c:pt>
                <c:pt idx="27229">
                  <c:v>-3.1491199999999997E-2</c:v>
                </c:pt>
                <c:pt idx="27230">
                  <c:v>-3.3412799999999999E-2</c:v>
                </c:pt>
                <c:pt idx="27231">
                  <c:v>-3.5305999999999997E-2</c:v>
                </c:pt>
                <c:pt idx="27232">
                  <c:v>-3.71668E-2</c:v>
                </c:pt>
                <c:pt idx="27233">
                  <c:v>-3.89913E-2</c:v>
                </c:pt>
                <c:pt idx="27234">
                  <c:v>-4.0776199999999999E-2</c:v>
                </c:pt>
                <c:pt idx="27235">
                  <c:v>-4.2518599999999997E-2</c:v>
                </c:pt>
                <c:pt idx="27236">
                  <c:v>-4.4215699999999997E-2</c:v>
                </c:pt>
                <c:pt idx="27237">
                  <c:v>-4.5864200000000001E-2</c:v>
                </c:pt>
                <c:pt idx="27238">
                  <c:v>-4.7461099999999999E-2</c:v>
                </c:pt>
                <c:pt idx="27239">
                  <c:v>-4.9003499999999998E-2</c:v>
                </c:pt>
                <c:pt idx="27240">
                  <c:v>-5.0488600000000002E-2</c:v>
                </c:pt>
                <c:pt idx="27241">
                  <c:v>-5.1913000000000001E-2</c:v>
                </c:pt>
                <c:pt idx="27242">
                  <c:v>-5.3273599999999997E-2</c:v>
                </c:pt>
                <c:pt idx="27243">
                  <c:v>-5.4567499999999998E-2</c:v>
                </c:pt>
                <c:pt idx="27244">
                  <c:v>-5.5792099999999997E-2</c:v>
                </c:pt>
                <c:pt idx="27245">
                  <c:v>-5.6944799999999997E-2</c:v>
                </c:pt>
                <c:pt idx="27246">
                  <c:v>-5.8022799999999999E-2</c:v>
                </c:pt>
                <c:pt idx="27247">
                  <c:v>-5.9023699999999998E-2</c:v>
                </c:pt>
                <c:pt idx="27248">
                  <c:v>-5.99453E-2</c:v>
                </c:pt>
                <c:pt idx="27249">
                  <c:v>-6.0785600000000002E-2</c:v>
                </c:pt>
                <c:pt idx="27250">
                  <c:v>-6.1543300000000002E-2</c:v>
                </c:pt>
                <c:pt idx="27251">
                  <c:v>-6.2216899999999999E-2</c:v>
                </c:pt>
                <c:pt idx="27252">
                  <c:v>-6.2804899999999997E-2</c:v>
                </c:pt>
                <c:pt idx="27253">
                  <c:v>-6.3305500000000001E-2</c:v>
                </c:pt>
                <c:pt idx="27254">
                  <c:v>-6.3717700000000002E-2</c:v>
                </c:pt>
                <c:pt idx="27255">
                  <c:v>-6.4040100000000003E-2</c:v>
                </c:pt>
                <c:pt idx="27256">
                  <c:v>-6.4271700000000001E-2</c:v>
                </c:pt>
                <c:pt idx="27257">
                  <c:v>-6.4411399999999994E-2</c:v>
                </c:pt>
                <c:pt idx="27258">
                  <c:v>-6.4458100000000004E-2</c:v>
                </c:pt>
                <c:pt idx="27259">
                  <c:v>-6.4411099999999999E-2</c:v>
                </c:pt>
                <c:pt idx="27260">
                  <c:v>-6.4269800000000002E-2</c:v>
                </c:pt>
                <c:pt idx="27261">
                  <c:v>-6.4033800000000002E-2</c:v>
                </c:pt>
                <c:pt idx="27262">
                  <c:v>-6.3702800000000004E-2</c:v>
                </c:pt>
                <c:pt idx="27263">
                  <c:v>-6.3276899999999997E-2</c:v>
                </c:pt>
                <c:pt idx="27264">
                  <c:v>-6.2756800000000001E-2</c:v>
                </c:pt>
                <c:pt idx="27265">
                  <c:v>-6.2142700000000002E-2</c:v>
                </c:pt>
                <c:pt idx="27266">
                  <c:v>-6.1435200000000002E-2</c:v>
                </c:pt>
                <c:pt idx="27267">
                  <c:v>-6.0634800000000003E-2</c:v>
                </c:pt>
                <c:pt idx="27268">
                  <c:v>-5.9742299999999998E-2</c:v>
                </c:pt>
                <c:pt idx="27269">
                  <c:v>-5.8758900000000003E-2</c:v>
                </c:pt>
                <c:pt idx="27270">
                  <c:v>-5.7685599999999997E-2</c:v>
                </c:pt>
                <c:pt idx="27271">
                  <c:v>-5.6523700000000003E-2</c:v>
                </c:pt>
                <c:pt idx="27272">
                  <c:v>-5.5274200000000002E-2</c:v>
                </c:pt>
                <c:pt idx="27273">
                  <c:v>-5.3938300000000002E-2</c:v>
                </c:pt>
                <c:pt idx="27274">
                  <c:v>-5.2517599999999998E-2</c:v>
                </c:pt>
                <c:pt idx="27275">
                  <c:v>-5.1013999999999997E-2</c:v>
                </c:pt>
                <c:pt idx="27276">
                  <c:v>-4.9429099999999997E-2</c:v>
                </c:pt>
                <c:pt idx="27277">
                  <c:v>-4.7764800000000003E-2</c:v>
                </c:pt>
                <c:pt idx="27278">
                  <c:v>-4.6023300000000003E-2</c:v>
                </c:pt>
                <c:pt idx="27279">
                  <c:v>-4.4207499999999997E-2</c:v>
                </c:pt>
                <c:pt idx="27280">
                  <c:v>-4.23206E-2</c:v>
                </c:pt>
                <c:pt idx="27281">
                  <c:v>-4.0365499999999999E-2</c:v>
                </c:pt>
                <c:pt idx="27282">
                  <c:v>-3.8344799999999998E-2</c:v>
                </c:pt>
                <c:pt idx="27283">
                  <c:v>-3.6261000000000002E-2</c:v>
                </c:pt>
                <c:pt idx="27284">
                  <c:v>-3.4116899999999999E-2</c:v>
                </c:pt>
                <c:pt idx="27285">
                  <c:v>-3.1915800000000001E-2</c:v>
                </c:pt>
                <c:pt idx="27286">
                  <c:v>-2.9660800000000001E-2</c:v>
                </c:pt>
                <c:pt idx="27287">
                  <c:v>-2.7355000000000001E-2</c:v>
                </c:pt>
                <c:pt idx="27288">
                  <c:v>-2.5001599999999999E-2</c:v>
                </c:pt>
                <c:pt idx="27289">
                  <c:v>-2.2604599999999999E-2</c:v>
                </c:pt>
                <c:pt idx="27290">
                  <c:v>-2.0167899999999999E-2</c:v>
                </c:pt>
                <c:pt idx="27291">
                  <c:v>-1.7695200000000001E-2</c:v>
                </c:pt>
                <c:pt idx="27292">
                  <c:v>-1.51898E-2</c:v>
                </c:pt>
                <c:pt idx="27293">
                  <c:v>-1.26552E-2</c:v>
                </c:pt>
                <c:pt idx="27294">
                  <c:v>-1.0095399999999999E-2</c:v>
                </c:pt>
                <c:pt idx="27295" formatCode="0.00E+00">
                  <c:v>-7.51397E-3</c:v>
                </c:pt>
                <c:pt idx="27296" formatCode="0.00E+00">
                  <c:v>-4.9146399999999996E-3</c:v>
                </c:pt>
                <c:pt idx="27297" formatCode="0.00E+00">
                  <c:v>-2.30101E-3</c:v>
                </c:pt>
                <c:pt idx="27298" formatCode="0.00E+00">
                  <c:v>3.22901E-4</c:v>
                </c:pt>
                <c:pt idx="27299" formatCode="0.00E+00">
                  <c:v>2.95276E-3</c:v>
                </c:pt>
                <c:pt idx="27300" formatCode="0.00E+00">
                  <c:v>5.5842699999999997E-3</c:v>
                </c:pt>
                <c:pt idx="27301" formatCode="0.00E+00">
                  <c:v>8.2133199999999996E-3</c:v>
                </c:pt>
                <c:pt idx="27302">
                  <c:v>1.0836E-2</c:v>
                </c:pt>
                <c:pt idx="27303">
                  <c:v>1.3448399999999999E-2</c:v>
                </c:pt>
                <c:pt idx="27304">
                  <c:v>1.6046700000000001E-2</c:v>
                </c:pt>
                <c:pt idx="27305">
                  <c:v>1.8626500000000001E-2</c:v>
                </c:pt>
                <c:pt idx="27306">
                  <c:v>2.1183899999999999E-2</c:v>
                </c:pt>
                <c:pt idx="27307">
                  <c:v>2.3714900000000001E-2</c:v>
                </c:pt>
                <c:pt idx="27308">
                  <c:v>2.6215800000000001E-2</c:v>
                </c:pt>
                <c:pt idx="27309">
                  <c:v>2.8682800000000001E-2</c:v>
                </c:pt>
                <c:pt idx="27310">
                  <c:v>3.11121E-2</c:v>
                </c:pt>
                <c:pt idx="27311">
                  <c:v>3.3500099999999998E-2</c:v>
                </c:pt>
                <c:pt idx="27312">
                  <c:v>3.5843300000000002E-2</c:v>
                </c:pt>
                <c:pt idx="27313">
                  <c:v>3.8137900000000002E-2</c:v>
                </c:pt>
                <c:pt idx="27314">
                  <c:v>4.0380199999999998E-2</c:v>
                </c:pt>
                <c:pt idx="27315">
                  <c:v>4.2567000000000001E-2</c:v>
                </c:pt>
                <c:pt idx="27316">
                  <c:v>4.4695199999999997E-2</c:v>
                </c:pt>
                <c:pt idx="27317">
                  <c:v>4.6761900000000002E-2</c:v>
                </c:pt>
                <c:pt idx="27318">
                  <c:v>4.8763300000000002E-2</c:v>
                </c:pt>
                <c:pt idx="27319">
                  <c:v>5.0696100000000001E-2</c:v>
                </c:pt>
                <c:pt idx="27320">
                  <c:v>5.2557E-2</c:v>
                </c:pt>
                <c:pt idx="27321">
                  <c:v>5.4343299999999997E-2</c:v>
                </c:pt>
                <c:pt idx="27322">
                  <c:v>5.6052699999999997E-2</c:v>
                </c:pt>
                <c:pt idx="27323">
                  <c:v>5.7682499999999998E-2</c:v>
                </c:pt>
                <c:pt idx="27324">
                  <c:v>5.9229900000000002E-2</c:v>
                </c:pt>
                <c:pt idx="27325">
                  <c:v>6.0692599999999999E-2</c:v>
                </c:pt>
                <c:pt idx="27326">
                  <c:v>6.2068600000000002E-2</c:v>
                </c:pt>
                <c:pt idx="27327">
                  <c:v>6.3356300000000004E-2</c:v>
                </c:pt>
                <c:pt idx="27328">
                  <c:v>6.4553899999999997E-2</c:v>
                </c:pt>
                <c:pt idx="27329">
                  <c:v>6.5659599999999999E-2</c:v>
                </c:pt>
                <c:pt idx="27330">
                  <c:v>6.6671300000000003E-2</c:v>
                </c:pt>
                <c:pt idx="27331">
                  <c:v>6.7587400000000006E-2</c:v>
                </c:pt>
                <c:pt idx="27332">
                  <c:v>6.8406300000000003E-2</c:v>
                </c:pt>
                <c:pt idx="27333">
                  <c:v>6.9126400000000005E-2</c:v>
                </c:pt>
                <c:pt idx="27334">
                  <c:v>6.9746299999999997E-2</c:v>
                </c:pt>
                <c:pt idx="27335">
                  <c:v>7.0264800000000002E-2</c:v>
                </c:pt>
                <c:pt idx="27336">
                  <c:v>7.06817E-2</c:v>
                </c:pt>
                <c:pt idx="27337">
                  <c:v>7.0997000000000005E-2</c:v>
                </c:pt>
                <c:pt idx="27338">
                  <c:v>7.1210700000000002E-2</c:v>
                </c:pt>
                <c:pt idx="27339">
                  <c:v>7.1322499999999997E-2</c:v>
                </c:pt>
                <c:pt idx="27340">
                  <c:v>7.1332000000000007E-2</c:v>
                </c:pt>
                <c:pt idx="27341">
                  <c:v>7.1238800000000005E-2</c:v>
                </c:pt>
                <c:pt idx="27342">
                  <c:v>7.1042800000000003E-2</c:v>
                </c:pt>
                <c:pt idx="27343">
                  <c:v>7.0744299999999996E-2</c:v>
                </c:pt>
                <c:pt idx="27344">
                  <c:v>7.0343799999999998E-2</c:v>
                </c:pt>
                <c:pt idx="27345">
                  <c:v>6.9842199999999993E-2</c:v>
                </c:pt>
                <c:pt idx="27346">
                  <c:v>6.9240599999999999E-2</c:v>
                </c:pt>
                <c:pt idx="27347">
                  <c:v>6.8539799999999998E-2</c:v>
                </c:pt>
                <c:pt idx="27348">
                  <c:v>6.7740499999999995E-2</c:v>
                </c:pt>
                <c:pt idx="27349">
                  <c:v>6.6844000000000001E-2</c:v>
                </c:pt>
                <c:pt idx="27350">
                  <c:v>6.5851800000000002E-2</c:v>
                </c:pt>
                <c:pt idx="27351">
                  <c:v>6.4766000000000004E-2</c:v>
                </c:pt>
                <c:pt idx="27352">
                  <c:v>6.3588599999999995E-2</c:v>
                </c:pt>
                <c:pt idx="27353">
                  <c:v>6.2321300000000003E-2</c:v>
                </c:pt>
                <c:pt idx="27354">
                  <c:v>6.0966199999999998E-2</c:v>
                </c:pt>
                <c:pt idx="27355">
                  <c:v>5.9525300000000003E-2</c:v>
                </c:pt>
                <c:pt idx="27356">
                  <c:v>5.8000700000000002E-2</c:v>
                </c:pt>
                <c:pt idx="27357">
                  <c:v>5.6395099999999997E-2</c:v>
                </c:pt>
                <c:pt idx="27358">
                  <c:v>5.4711599999999999E-2</c:v>
                </c:pt>
                <c:pt idx="27359">
                  <c:v>5.2953E-2</c:v>
                </c:pt>
                <c:pt idx="27360">
                  <c:v>5.1121800000000002E-2</c:v>
                </c:pt>
                <c:pt idx="27361">
                  <c:v>4.9220399999999997E-2</c:v>
                </c:pt>
                <c:pt idx="27362">
                  <c:v>4.7251899999999999E-2</c:v>
                </c:pt>
                <c:pt idx="27363">
                  <c:v>4.52199E-2</c:v>
                </c:pt>
                <c:pt idx="27364">
                  <c:v>4.3127600000000002E-2</c:v>
                </c:pt>
                <c:pt idx="27365">
                  <c:v>4.0978100000000003E-2</c:v>
                </c:pt>
                <c:pt idx="27366">
                  <c:v>3.8774900000000001E-2</c:v>
                </c:pt>
                <c:pt idx="27367">
                  <c:v>3.6521400000000002E-2</c:v>
                </c:pt>
                <c:pt idx="27368">
                  <c:v>3.4220500000000001E-2</c:v>
                </c:pt>
                <c:pt idx="27369">
                  <c:v>3.1875500000000001E-2</c:v>
                </c:pt>
                <c:pt idx="27370">
                  <c:v>2.94898E-2</c:v>
                </c:pt>
                <c:pt idx="27371">
                  <c:v>2.7067399999999998E-2</c:v>
                </c:pt>
                <c:pt idx="27372">
                  <c:v>2.4611999999999998E-2</c:v>
                </c:pt>
                <c:pt idx="27373">
                  <c:v>2.21272E-2</c:v>
                </c:pt>
                <c:pt idx="27374">
                  <c:v>1.9616600000000001E-2</c:v>
                </c:pt>
                <c:pt idx="27375">
                  <c:v>1.70844E-2</c:v>
                </c:pt>
                <c:pt idx="27376">
                  <c:v>1.45348E-2</c:v>
                </c:pt>
                <c:pt idx="27377">
                  <c:v>1.1971600000000001E-2</c:v>
                </c:pt>
                <c:pt idx="27378" formatCode="0.00E+00">
                  <c:v>9.3986399999999998E-3</c:v>
                </c:pt>
                <c:pt idx="27379" formatCode="0.00E+00">
                  <c:v>6.8195399999999998E-3</c:v>
                </c:pt>
                <c:pt idx="27380" formatCode="0.00E+00">
                  <c:v>4.2382699999999997E-3</c:v>
                </c:pt>
                <c:pt idx="27381" formatCode="0.00E+00">
                  <c:v>1.6585199999999999E-3</c:v>
                </c:pt>
                <c:pt idx="27382" formatCode="0.00E+00">
                  <c:v>-9.16328E-4</c:v>
                </c:pt>
                <c:pt idx="27383" formatCode="0.00E+00">
                  <c:v>-3.4829399999999999E-3</c:v>
                </c:pt>
                <c:pt idx="27384" formatCode="0.00E+00">
                  <c:v>-6.0377499999999997E-3</c:v>
                </c:pt>
                <c:pt idx="27385" formatCode="0.00E+00">
                  <c:v>-8.5768900000000002E-3</c:v>
                </c:pt>
                <c:pt idx="27386">
                  <c:v>-1.1096099999999999E-2</c:v>
                </c:pt>
                <c:pt idx="27387">
                  <c:v>-1.3591000000000001E-2</c:v>
                </c:pt>
                <c:pt idx="27388">
                  <c:v>-1.6056999999999998E-2</c:v>
                </c:pt>
                <c:pt idx="27389">
                  <c:v>-1.8490199999999998E-2</c:v>
                </c:pt>
                <c:pt idx="27390">
                  <c:v>-2.08874E-2</c:v>
                </c:pt>
                <c:pt idx="27391">
                  <c:v>-2.3245399999999999E-2</c:v>
                </c:pt>
                <c:pt idx="27392">
                  <c:v>-2.55611E-2</c:v>
                </c:pt>
                <c:pt idx="27393">
                  <c:v>-2.78313E-2</c:v>
                </c:pt>
                <c:pt idx="27394">
                  <c:v>-3.0052700000000002E-2</c:v>
                </c:pt>
                <c:pt idx="27395">
                  <c:v>-3.2222300000000002E-2</c:v>
                </c:pt>
                <c:pt idx="27396">
                  <c:v>-3.4337399999999997E-2</c:v>
                </c:pt>
                <c:pt idx="27397">
                  <c:v>-3.6395400000000001E-2</c:v>
                </c:pt>
                <c:pt idx="27398">
                  <c:v>-3.83941E-2</c:v>
                </c:pt>
                <c:pt idx="27399">
                  <c:v>-4.0330999999999999E-2</c:v>
                </c:pt>
                <c:pt idx="27400">
                  <c:v>-4.2203900000000003E-2</c:v>
                </c:pt>
                <c:pt idx="27401">
                  <c:v>-4.4010199999999999E-2</c:v>
                </c:pt>
                <c:pt idx="27402">
                  <c:v>-4.5747299999999998E-2</c:v>
                </c:pt>
                <c:pt idx="27403">
                  <c:v>-4.7413200000000003E-2</c:v>
                </c:pt>
                <c:pt idx="27404">
                  <c:v>-4.9005600000000003E-2</c:v>
                </c:pt>
                <c:pt idx="27405">
                  <c:v>-5.0522499999999998E-2</c:v>
                </c:pt>
                <c:pt idx="27406">
                  <c:v>-5.1961899999999998E-2</c:v>
                </c:pt>
                <c:pt idx="27407">
                  <c:v>-5.3322399999999999E-2</c:v>
                </c:pt>
                <c:pt idx="27408">
                  <c:v>-5.46028E-2</c:v>
                </c:pt>
                <c:pt idx="27409">
                  <c:v>-5.5801799999999999E-2</c:v>
                </c:pt>
                <c:pt idx="27410">
                  <c:v>-5.69186E-2</c:v>
                </c:pt>
                <c:pt idx="27411">
                  <c:v>-5.7952499999999997E-2</c:v>
                </c:pt>
                <c:pt idx="27412">
                  <c:v>-5.8902400000000001E-2</c:v>
                </c:pt>
                <c:pt idx="27413">
                  <c:v>-5.9766699999999999E-2</c:v>
                </c:pt>
                <c:pt idx="27414">
                  <c:v>-6.0544399999999998E-2</c:v>
                </c:pt>
                <c:pt idx="27415">
                  <c:v>-6.1234900000000002E-2</c:v>
                </c:pt>
                <c:pt idx="27416">
                  <c:v>-6.1837499999999997E-2</c:v>
                </c:pt>
                <c:pt idx="27417">
                  <c:v>-6.2351799999999999E-2</c:v>
                </c:pt>
                <c:pt idx="27418">
                  <c:v>-6.2778100000000003E-2</c:v>
                </c:pt>
                <c:pt idx="27419">
                  <c:v>-6.3116500000000006E-2</c:v>
                </c:pt>
                <c:pt idx="27420">
                  <c:v>-6.3367199999999999E-2</c:v>
                </c:pt>
                <c:pt idx="27421">
                  <c:v>-6.3530799999999998E-2</c:v>
                </c:pt>
                <c:pt idx="27422">
                  <c:v>-6.3608100000000001E-2</c:v>
                </c:pt>
                <c:pt idx="27423">
                  <c:v>-6.3600000000000004E-2</c:v>
                </c:pt>
                <c:pt idx="27424">
                  <c:v>-6.35072E-2</c:v>
                </c:pt>
                <c:pt idx="27425">
                  <c:v>-6.3330300000000006E-2</c:v>
                </c:pt>
                <c:pt idx="27426">
                  <c:v>-6.3069500000000001E-2</c:v>
                </c:pt>
                <c:pt idx="27427">
                  <c:v>-6.2726100000000007E-2</c:v>
                </c:pt>
                <c:pt idx="27428">
                  <c:v>-6.2301599999999999E-2</c:v>
                </c:pt>
                <c:pt idx="27429">
                  <c:v>-6.1797699999999997E-2</c:v>
                </c:pt>
                <c:pt idx="27430">
                  <c:v>-6.1215899999999997E-2</c:v>
                </c:pt>
                <c:pt idx="27431">
                  <c:v>-6.0558099999999997E-2</c:v>
                </c:pt>
                <c:pt idx="27432">
                  <c:v>-5.9826699999999997E-2</c:v>
                </c:pt>
                <c:pt idx="27433">
                  <c:v>-5.90235E-2</c:v>
                </c:pt>
                <c:pt idx="27434">
                  <c:v>-5.8150100000000003E-2</c:v>
                </c:pt>
                <c:pt idx="27435">
                  <c:v>-5.7207899999999999E-2</c:v>
                </c:pt>
                <c:pt idx="27436">
                  <c:v>-5.6198900000000003E-2</c:v>
                </c:pt>
                <c:pt idx="27437">
                  <c:v>-5.5125399999999998E-2</c:v>
                </c:pt>
                <c:pt idx="27438">
                  <c:v>-5.3989599999999999E-2</c:v>
                </c:pt>
                <c:pt idx="27439">
                  <c:v>-5.2794099999999997E-2</c:v>
                </c:pt>
                <c:pt idx="27440">
                  <c:v>-5.1542299999999999E-2</c:v>
                </c:pt>
                <c:pt idx="27441">
                  <c:v>-5.0237400000000001E-2</c:v>
                </c:pt>
                <c:pt idx="27442">
                  <c:v>-4.8881899999999999E-2</c:v>
                </c:pt>
                <c:pt idx="27443">
                  <c:v>-4.7478100000000002E-2</c:v>
                </c:pt>
                <c:pt idx="27444">
                  <c:v>-4.6029399999999998E-2</c:v>
                </c:pt>
                <c:pt idx="27445">
                  <c:v>-4.4539599999999999E-2</c:v>
                </c:pt>
                <c:pt idx="27446">
                  <c:v>-4.3012099999999998E-2</c:v>
                </c:pt>
                <c:pt idx="27447">
                  <c:v>-4.1449899999999998E-2</c:v>
                </c:pt>
                <c:pt idx="27448">
                  <c:v>-3.9856500000000003E-2</c:v>
                </c:pt>
                <c:pt idx="27449">
                  <c:v>-3.8235400000000003E-2</c:v>
                </c:pt>
                <c:pt idx="27450">
                  <c:v>-3.6590200000000003E-2</c:v>
                </c:pt>
                <c:pt idx="27451">
                  <c:v>-3.4923999999999997E-2</c:v>
                </c:pt>
                <c:pt idx="27452">
                  <c:v>-3.3240400000000003E-2</c:v>
                </c:pt>
                <c:pt idx="27453">
                  <c:v>-3.1543099999999998E-2</c:v>
                </c:pt>
                <c:pt idx="27454">
                  <c:v>-2.9835400000000002E-2</c:v>
                </c:pt>
                <c:pt idx="27455">
                  <c:v>-2.8119999999999999E-2</c:v>
                </c:pt>
                <c:pt idx="27456">
                  <c:v>-2.6399599999999999E-2</c:v>
                </c:pt>
                <c:pt idx="27457">
                  <c:v>-2.46777E-2</c:v>
                </c:pt>
                <c:pt idx="27458">
                  <c:v>-2.2957999999999999E-2</c:v>
                </c:pt>
                <c:pt idx="27459">
                  <c:v>-2.1243700000000001E-2</c:v>
                </c:pt>
                <c:pt idx="27460">
                  <c:v>-1.9537700000000002E-2</c:v>
                </c:pt>
                <c:pt idx="27461">
                  <c:v>-1.78426E-2</c:v>
                </c:pt>
                <c:pt idx="27462">
                  <c:v>-1.6161100000000001E-2</c:v>
                </c:pt>
                <c:pt idx="27463">
                  <c:v>-1.4496E-2</c:v>
                </c:pt>
                <c:pt idx="27464">
                  <c:v>-1.28501E-2</c:v>
                </c:pt>
                <c:pt idx="27465">
                  <c:v>-1.12262E-2</c:v>
                </c:pt>
                <c:pt idx="27466" formatCode="0.00E+00">
                  <c:v>-9.6265900000000008E-3</c:v>
                </c:pt>
                <c:pt idx="27467" formatCode="0.00E+00">
                  <c:v>-8.0535899999999994E-3</c:v>
                </c:pt>
                <c:pt idx="27468" formatCode="0.00E+00">
                  <c:v>-6.5095600000000002E-3</c:v>
                </c:pt>
                <c:pt idx="27469" formatCode="0.00E+00">
                  <c:v>-4.9971599999999996E-3</c:v>
                </c:pt>
                <c:pt idx="27470" formatCode="0.00E+00">
                  <c:v>-3.5190299999999998E-3</c:v>
                </c:pt>
                <c:pt idx="27471" formatCode="0.00E+00">
                  <c:v>-2.0776700000000002E-3</c:v>
                </c:pt>
                <c:pt idx="27472" formatCode="0.00E+00">
                  <c:v>-6.7541699999999999E-4</c:v>
                </c:pt>
                <c:pt idx="27473" formatCode="0.00E+00">
                  <c:v>6.8564899999999998E-4</c:v>
                </c:pt>
                <c:pt idx="27474" formatCode="0.00E+00">
                  <c:v>2.00358E-3</c:v>
                </c:pt>
                <c:pt idx="27475" formatCode="0.00E+00">
                  <c:v>3.27641E-3</c:v>
                </c:pt>
                <c:pt idx="27476" formatCode="0.00E+00">
                  <c:v>4.5023199999999998E-3</c:v>
                </c:pt>
                <c:pt idx="27477" formatCode="0.00E+00">
                  <c:v>5.6795600000000002E-3</c:v>
                </c:pt>
                <c:pt idx="27478" formatCode="0.00E+00">
                  <c:v>6.8065699999999996E-3</c:v>
                </c:pt>
                <c:pt idx="27479" formatCode="0.00E+00">
                  <c:v>7.8823299999999999E-3</c:v>
                </c:pt>
                <c:pt idx="27480" formatCode="0.00E+00">
                  <c:v>8.9057200000000006E-3</c:v>
                </c:pt>
                <c:pt idx="27481" formatCode="0.00E+00">
                  <c:v>9.8750999999999995E-3</c:v>
                </c:pt>
                <c:pt idx="27482">
                  <c:v>1.0789200000000001E-2</c:v>
                </c:pt>
                <c:pt idx="27483">
                  <c:v>1.1647899999999999E-2</c:v>
                </c:pt>
                <c:pt idx="27484">
                  <c:v>1.24508E-2</c:v>
                </c:pt>
                <c:pt idx="27485">
                  <c:v>1.31968E-2</c:v>
                </c:pt>
                <c:pt idx="27486">
                  <c:v>1.38846E-2</c:v>
                </c:pt>
                <c:pt idx="27487">
                  <c:v>1.4513399999999999E-2</c:v>
                </c:pt>
                <c:pt idx="27488">
                  <c:v>1.50829E-2</c:v>
                </c:pt>
                <c:pt idx="27489">
                  <c:v>1.55929E-2</c:v>
                </c:pt>
                <c:pt idx="27490">
                  <c:v>1.6042899999999999E-2</c:v>
                </c:pt>
                <c:pt idx="27491">
                  <c:v>1.6432700000000001E-2</c:v>
                </c:pt>
                <c:pt idx="27492">
                  <c:v>1.6762599999999999E-2</c:v>
                </c:pt>
                <c:pt idx="27493">
                  <c:v>1.7032800000000001E-2</c:v>
                </c:pt>
                <c:pt idx="27494">
                  <c:v>1.72427E-2</c:v>
                </c:pt>
                <c:pt idx="27495">
                  <c:v>1.7391799999999999E-2</c:v>
                </c:pt>
                <c:pt idx="27496">
                  <c:v>1.74804E-2</c:v>
                </c:pt>
                <c:pt idx="27497">
                  <c:v>1.7509500000000001E-2</c:v>
                </c:pt>
                <c:pt idx="27498">
                  <c:v>1.74799E-2</c:v>
                </c:pt>
                <c:pt idx="27499">
                  <c:v>1.7392399999999999E-2</c:v>
                </c:pt>
                <c:pt idx="27500">
                  <c:v>1.72479E-2</c:v>
                </c:pt>
                <c:pt idx="27501">
                  <c:v>1.70476E-2</c:v>
                </c:pt>
                <c:pt idx="27502">
                  <c:v>1.67923E-2</c:v>
                </c:pt>
                <c:pt idx="27503">
                  <c:v>1.6482500000000001E-2</c:v>
                </c:pt>
                <c:pt idx="27504">
                  <c:v>1.6119000000000001E-2</c:v>
                </c:pt>
                <c:pt idx="27505">
                  <c:v>1.57039E-2</c:v>
                </c:pt>
                <c:pt idx="27506">
                  <c:v>1.5239000000000001E-2</c:v>
                </c:pt>
                <c:pt idx="27507">
                  <c:v>1.4726299999999999E-2</c:v>
                </c:pt>
                <c:pt idx="27508">
                  <c:v>1.4168399999999999E-2</c:v>
                </c:pt>
                <c:pt idx="27509">
                  <c:v>1.3567600000000001E-2</c:v>
                </c:pt>
                <c:pt idx="27510">
                  <c:v>1.29263E-2</c:v>
                </c:pt>
                <c:pt idx="27511">
                  <c:v>1.2246699999999999E-2</c:v>
                </c:pt>
                <c:pt idx="27512">
                  <c:v>1.1531700000000001E-2</c:v>
                </c:pt>
                <c:pt idx="27513">
                  <c:v>1.07831E-2</c:v>
                </c:pt>
                <c:pt idx="27514">
                  <c:v>1.00023E-2</c:v>
                </c:pt>
                <c:pt idx="27515" formatCode="0.00E+00">
                  <c:v>9.1908500000000004E-3</c:v>
                </c:pt>
                <c:pt idx="27516" formatCode="0.00E+00">
                  <c:v>8.3511699999999998E-3</c:v>
                </c:pt>
                <c:pt idx="27517" formatCode="0.00E+00">
                  <c:v>7.4859799999999997E-3</c:v>
                </c:pt>
                <c:pt idx="27518" formatCode="0.00E+00">
                  <c:v>6.5979799999999998E-3</c:v>
                </c:pt>
                <c:pt idx="27519" formatCode="0.00E+00">
                  <c:v>5.6896100000000003E-3</c:v>
                </c:pt>
                <c:pt idx="27520" formatCode="0.00E+00">
                  <c:v>4.7633299999999996E-3</c:v>
                </c:pt>
                <c:pt idx="27521" formatCode="0.00E+00">
                  <c:v>3.82205E-3</c:v>
                </c:pt>
                <c:pt idx="27522" formatCode="0.00E+00">
                  <c:v>2.8688799999999999E-3</c:v>
                </c:pt>
                <c:pt idx="27523" formatCode="0.00E+00">
                  <c:v>1.9067999999999999E-3</c:v>
                </c:pt>
                <c:pt idx="27524" formatCode="0.00E+00">
                  <c:v>9.3862100000000005E-4</c:v>
                </c:pt>
                <c:pt idx="27525" formatCode="0.00E+00">
                  <c:v>-3.3103199999999998E-5</c:v>
                </c:pt>
                <c:pt idx="27526" formatCode="0.00E+00">
                  <c:v>-1.00592E-3</c:v>
                </c:pt>
                <c:pt idx="27527" formatCode="0.00E+00">
                  <c:v>-1.9772100000000001E-3</c:v>
                </c:pt>
                <c:pt idx="27528" formatCode="0.00E+00">
                  <c:v>-2.94393E-3</c:v>
                </c:pt>
                <c:pt idx="27529" formatCode="0.00E+00">
                  <c:v>-3.90289E-3</c:v>
                </c:pt>
                <c:pt idx="27530" formatCode="0.00E+00">
                  <c:v>-4.8514500000000002E-3</c:v>
                </c:pt>
                <c:pt idx="27531" formatCode="0.00E+00">
                  <c:v>-5.7875000000000001E-3</c:v>
                </c:pt>
                <c:pt idx="27532" formatCode="0.00E+00">
                  <c:v>-6.7085299999999999E-3</c:v>
                </c:pt>
                <c:pt idx="27533" formatCode="0.00E+00">
                  <c:v>-7.6113500000000002E-3</c:v>
                </c:pt>
                <c:pt idx="27534" formatCode="0.00E+00">
                  <c:v>-8.4931199999999998E-3</c:v>
                </c:pt>
                <c:pt idx="27535" formatCode="0.00E+00">
                  <c:v>-9.3521699999999999E-3</c:v>
                </c:pt>
                <c:pt idx="27536">
                  <c:v>-1.01872E-2</c:v>
                </c:pt>
                <c:pt idx="27537">
                  <c:v>-1.09966E-2</c:v>
                </c:pt>
                <c:pt idx="27538">
                  <c:v>-1.1778E-2</c:v>
                </c:pt>
                <c:pt idx="27539">
                  <c:v>-1.2528600000000001E-2</c:v>
                </c:pt>
                <c:pt idx="27540">
                  <c:v>-1.32455E-2</c:v>
                </c:pt>
                <c:pt idx="27541">
                  <c:v>-1.3926600000000001E-2</c:v>
                </c:pt>
                <c:pt idx="27542">
                  <c:v>-1.45699E-2</c:v>
                </c:pt>
                <c:pt idx="27543">
                  <c:v>-1.5173900000000001E-2</c:v>
                </c:pt>
                <c:pt idx="27544">
                  <c:v>-1.57366E-2</c:v>
                </c:pt>
                <c:pt idx="27545">
                  <c:v>-1.6256400000000001E-2</c:v>
                </c:pt>
                <c:pt idx="27546">
                  <c:v>-1.6732E-2</c:v>
                </c:pt>
                <c:pt idx="27547">
                  <c:v>-1.7162299999999998E-2</c:v>
                </c:pt>
                <c:pt idx="27548">
                  <c:v>-1.7545700000000001E-2</c:v>
                </c:pt>
                <c:pt idx="27549">
                  <c:v>-1.78811E-2</c:v>
                </c:pt>
                <c:pt idx="27550">
                  <c:v>-1.81675E-2</c:v>
                </c:pt>
                <c:pt idx="27551">
                  <c:v>-1.8404E-2</c:v>
                </c:pt>
                <c:pt idx="27552">
                  <c:v>-1.85898E-2</c:v>
                </c:pt>
                <c:pt idx="27553">
                  <c:v>-1.8724299999999999E-2</c:v>
                </c:pt>
                <c:pt idx="27554">
                  <c:v>-1.8806400000000001E-2</c:v>
                </c:pt>
                <c:pt idx="27555">
                  <c:v>-1.88352E-2</c:v>
                </c:pt>
                <c:pt idx="27556">
                  <c:v>-1.881E-2</c:v>
                </c:pt>
                <c:pt idx="27557">
                  <c:v>-1.8730299999999998E-2</c:v>
                </c:pt>
                <c:pt idx="27558">
                  <c:v>-1.8596000000000001E-2</c:v>
                </c:pt>
                <c:pt idx="27559">
                  <c:v>-1.8407300000000001E-2</c:v>
                </c:pt>
                <c:pt idx="27560">
                  <c:v>-1.8164099999999999E-2</c:v>
                </c:pt>
                <c:pt idx="27561">
                  <c:v>-1.7866300000000002E-2</c:v>
                </c:pt>
                <c:pt idx="27562">
                  <c:v>-1.7513899999999999E-2</c:v>
                </c:pt>
                <c:pt idx="27563">
                  <c:v>-1.7107399999999998E-2</c:v>
                </c:pt>
                <c:pt idx="27564">
                  <c:v>-1.66474E-2</c:v>
                </c:pt>
                <c:pt idx="27565">
                  <c:v>-1.6134900000000001E-2</c:v>
                </c:pt>
                <c:pt idx="27566">
                  <c:v>-1.55706E-2</c:v>
                </c:pt>
                <c:pt idx="27567">
                  <c:v>-1.49552E-2</c:v>
                </c:pt>
                <c:pt idx="27568">
                  <c:v>-1.42895E-2</c:v>
                </c:pt>
                <c:pt idx="27569">
                  <c:v>-1.3573999999999999E-2</c:v>
                </c:pt>
                <c:pt idx="27570">
                  <c:v>-1.2809900000000001E-2</c:v>
                </c:pt>
                <c:pt idx="27571">
                  <c:v>-1.1998399999999999E-2</c:v>
                </c:pt>
                <c:pt idx="27572">
                  <c:v>-1.11409E-2</c:v>
                </c:pt>
                <c:pt idx="27573">
                  <c:v>-1.0239399999999999E-2</c:v>
                </c:pt>
                <c:pt idx="27574" formatCode="0.00E+00">
                  <c:v>-9.2957500000000002E-3</c:v>
                </c:pt>
                <c:pt idx="27575" formatCode="0.00E+00">
                  <c:v>-8.3114299999999999E-3</c:v>
                </c:pt>
                <c:pt idx="27576" formatCode="0.00E+00">
                  <c:v>-7.2881100000000004E-3</c:v>
                </c:pt>
                <c:pt idx="27577" formatCode="0.00E+00">
                  <c:v>-6.2272999999999998E-3</c:v>
                </c:pt>
                <c:pt idx="27578" formatCode="0.00E+00">
                  <c:v>-5.1302099999999996E-3</c:v>
                </c:pt>
                <c:pt idx="27579" formatCode="0.00E+00">
                  <c:v>-3.9983800000000002E-3</c:v>
                </c:pt>
                <c:pt idx="27580" formatCode="0.00E+00">
                  <c:v>-2.8343299999999999E-3</c:v>
                </c:pt>
                <c:pt idx="27581" formatCode="0.00E+00">
                  <c:v>-1.6412899999999999E-3</c:v>
                </c:pt>
                <c:pt idx="27582" formatCode="0.00E+00">
                  <c:v>-4.22175E-4</c:v>
                </c:pt>
                <c:pt idx="27583" formatCode="0.00E+00">
                  <c:v>8.2069300000000005E-4</c:v>
                </c:pt>
                <c:pt idx="27584" formatCode="0.00E+00">
                  <c:v>2.0851400000000001E-3</c:v>
                </c:pt>
                <c:pt idx="27585" formatCode="0.00E+00">
                  <c:v>3.3686300000000001E-3</c:v>
                </c:pt>
                <c:pt idx="27586" formatCode="0.00E+00">
                  <c:v>4.6680999999999997E-3</c:v>
                </c:pt>
                <c:pt idx="27587" formatCode="0.00E+00">
                  <c:v>5.9802199999999996E-3</c:v>
                </c:pt>
                <c:pt idx="27588" formatCode="0.00E+00">
                  <c:v>7.3019499999999998E-3</c:v>
                </c:pt>
                <c:pt idx="27589" formatCode="0.00E+00">
                  <c:v>8.6310399999999995E-3</c:v>
                </c:pt>
                <c:pt idx="27590" formatCode="0.00E+00">
                  <c:v>9.9657600000000006E-3</c:v>
                </c:pt>
                <c:pt idx="27591">
                  <c:v>1.13039E-2</c:v>
                </c:pt>
                <c:pt idx="27592">
                  <c:v>1.2642499999999999E-2</c:v>
                </c:pt>
                <c:pt idx="27593">
                  <c:v>1.3978900000000001E-2</c:v>
                </c:pt>
                <c:pt idx="27594">
                  <c:v>1.5310799999999999E-2</c:v>
                </c:pt>
                <c:pt idx="27595">
                  <c:v>1.66363E-2</c:v>
                </c:pt>
                <c:pt idx="27596">
                  <c:v>1.7952800000000001E-2</c:v>
                </c:pt>
                <c:pt idx="27597">
                  <c:v>1.9257099999999999E-2</c:v>
                </c:pt>
                <c:pt idx="27598">
                  <c:v>2.05463E-2</c:v>
                </c:pt>
                <c:pt idx="27599">
                  <c:v>2.1816800000000001E-2</c:v>
                </c:pt>
                <c:pt idx="27600">
                  <c:v>2.3065100000000002E-2</c:v>
                </c:pt>
                <c:pt idx="27601">
                  <c:v>2.4288000000000001E-2</c:v>
                </c:pt>
                <c:pt idx="27602">
                  <c:v>2.5482500000000002E-2</c:v>
                </c:pt>
                <c:pt idx="27603">
                  <c:v>2.6645800000000001E-2</c:v>
                </c:pt>
                <c:pt idx="27604">
                  <c:v>2.7775600000000001E-2</c:v>
                </c:pt>
                <c:pt idx="27605">
                  <c:v>2.8869499999999999E-2</c:v>
                </c:pt>
                <c:pt idx="27606">
                  <c:v>2.99251E-2</c:v>
                </c:pt>
                <c:pt idx="27607">
                  <c:v>3.0939600000000001E-2</c:v>
                </c:pt>
                <c:pt idx="27608">
                  <c:v>3.1910000000000001E-2</c:v>
                </c:pt>
                <c:pt idx="27609">
                  <c:v>3.2832699999999999E-2</c:v>
                </c:pt>
                <c:pt idx="27610">
                  <c:v>3.3704999999999999E-2</c:v>
                </c:pt>
                <c:pt idx="27611">
                  <c:v>3.4524800000000001E-2</c:v>
                </c:pt>
                <c:pt idx="27612">
                  <c:v>3.52904E-2</c:v>
                </c:pt>
                <c:pt idx="27613">
                  <c:v>3.6000299999999999E-2</c:v>
                </c:pt>
                <c:pt idx="27614">
                  <c:v>3.6652900000000002E-2</c:v>
                </c:pt>
                <c:pt idx="27615">
                  <c:v>3.7246399999999999E-2</c:v>
                </c:pt>
                <c:pt idx="27616">
                  <c:v>3.7778800000000001E-2</c:v>
                </c:pt>
                <c:pt idx="27617">
                  <c:v>3.8248200000000003E-2</c:v>
                </c:pt>
                <c:pt idx="27618">
                  <c:v>3.8652800000000001E-2</c:v>
                </c:pt>
                <c:pt idx="27619">
                  <c:v>3.8990799999999999E-2</c:v>
                </c:pt>
                <c:pt idx="27620">
                  <c:v>3.9260799999999998E-2</c:v>
                </c:pt>
                <c:pt idx="27621">
                  <c:v>3.9461000000000003E-2</c:v>
                </c:pt>
                <c:pt idx="27622">
                  <c:v>3.959E-2</c:v>
                </c:pt>
                <c:pt idx="27623">
                  <c:v>3.9646000000000001E-2</c:v>
                </c:pt>
                <c:pt idx="27624">
                  <c:v>3.9627599999999999E-2</c:v>
                </c:pt>
                <c:pt idx="27625">
                  <c:v>3.9533600000000002E-2</c:v>
                </c:pt>
                <c:pt idx="27626">
                  <c:v>3.9363299999999997E-2</c:v>
                </c:pt>
                <c:pt idx="27627">
                  <c:v>3.91163E-2</c:v>
                </c:pt>
                <c:pt idx="27628">
                  <c:v>3.8792899999999998E-2</c:v>
                </c:pt>
                <c:pt idx="27629">
                  <c:v>3.8393099999999999E-2</c:v>
                </c:pt>
                <c:pt idx="27630">
                  <c:v>3.7915900000000002E-2</c:v>
                </c:pt>
                <c:pt idx="27631">
                  <c:v>3.73601E-2</c:v>
                </c:pt>
                <c:pt idx="27632">
                  <c:v>3.67252E-2</c:v>
                </c:pt>
                <c:pt idx="27633">
                  <c:v>3.6011599999999998E-2</c:v>
                </c:pt>
                <c:pt idx="27634">
                  <c:v>3.52202E-2</c:v>
                </c:pt>
                <c:pt idx="27635">
                  <c:v>3.4351699999999999E-2</c:v>
                </c:pt>
                <c:pt idx="27636">
                  <c:v>3.3406699999999998E-2</c:v>
                </c:pt>
                <c:pt idx="27637">
                  <c:v>3.2385499999999998E-2</c:v>
                </c:pt>
                <c:pt idx="27638">
                  <c:v>3.1288999999999997E-2</c:v>
                </c:pt>
                <c:pt idx="27639">
                  <c:v>3.0117999999999999E-2</c:v>
                </c:pt>
                <c:pt idx="27640">
                  <c:v>2.8873699999999999E-2</c:v>
                </c:pt>
                <c:pt idx="27641">
                  <c:v>2.7557399999999999E-2</c:v>
                </c:pt>
                <c:pt idx="27642">
                  <c:v>2.6171099999999999E-2</c:v>
                </c:pt>
                <c:pt idx="27643">
                  <c:v>2.4717099999999999E-2</c:v>
                </c:pt>
                <c:pt idx="27644">
                  <c:v>2.3197200000000001E-2</c:v>
                </c:pt>
                <c:pt idx="27645">
                  <c:v>2.1613500000000001E-2</c:v>
                </c:pt>
                <c:pt idx="27646">
                  <c:v>1.9968699999999999E-2</c:v>
                </c:pt>
                <c:pt idx="27647">
                  <c:v>1.8265300000000002E-2</c:v>
                </c:pt>
                <c:pt idx="27648">
                  <c:v>1.6505300000000001E-2</c:v>
                </c:pt>
                <c:pt idx="27649">
                  <c:v>1.46905E-2</c:v>
                </c:pt>
                <c:pt idx="27650">
                  <c:v>1.2822500000000001E-2</c:v>
                </c:pt>
                <c:pt idx="27651">
                  <c:v>1.09035E-2</c:v>
                </c:pt>
                <c:pt idx="27652" formatCode="0.00E+00">
                  <c:v>8.9358500000000004E-3</c:v>
                </c:pt>
                <c:pt idx="27653" formatCode="0.00E+00">
                  <c:v>6.9221200000000004E-3</c:v>
                </c:pt>
                <c:pt idx="27654" formatCode="0.00E+00">
                  <c:v>4.8647200000000003E-3</c:v>
                </c:pt>
                <c:pt idx="27655" formatCode="0.00E+00">
                  <c:v>2.7666000000000001E-3</c:v>
                </c:pt>
                <c:pt idx="27656" formatCode="0.00E+00">
                  <c:v>6.3124399999999999E-4</c:v>
                </c:pt>
                <c:pt idx="27657" formatCode="0.00E+00">
                  <c:v>-1.5378799999999999E-3</c:v>
                </c:pt>
                <c:pt idx="27658" formatCode="0.00E+00">
                  <c:v>-3.73771E-3</c:v>
                </c:pt>
                <c:pt idx="27659" formatCode="0.00E+00">
                  <c:v>-5.9655000000000003E-3</c:v>
                </c:pt>
                <c:pt idx="27660" formatCode="0.00E+00">
                  <c:v>-8.2185000000000001E-3</c:v>
                </c:pt>
                <c:pt idx="27661">
                  <c:v>-1.04937E-2</c:v>
                </c:pt>
                <c:pt idx="27662">
                  <c:v>-1.2787400000000001E-2</c:v>
                </c:pt>
                <c:pt idx="27663">
                  <c:v>-1.5095900000000001E-2</c:v>
                </c:pt>
                <c:pt idx="27664">
                  <c:v>-1.74155E-2</c:v>
                </c:pt>
                <c:pt idx="27665">
                  <c:v>-1.9742699999999998E-2</c:v>
                </c:pt>
                <c:pt idx="27666">
                  <c:v>-2.20734E-2</c:v>
                </c:pt>
                <c:pt idx="27667">
                  <c:v>-2.44043E-2</c:v>
                </c:pt>
                <c:pt idx="27668">
                  <c:v>-2.6732200000000001E-2</c:v>
                </c:pt>
                <c:pt idx="27669">
                  <c:v>-2.90546E-2</c:v>
                </c:pt>
                <c:pt idx="27670">
                  <c:v>-3.1368E-2</c:v>
                </c:pt>
                <c:pt idx="27671">
                  <c:v>-3.36686E-2</c:v>
                </c:pt>
                <c:pt idx="27672">
                  <c:v>-3.5952499999999998E-2</c:v>
                </c:pt>
                <c:pt idx="27673">
                  <c:v>-3.8215899999999997E-2</c:v>
                </c:pt>
                <c:pt idx="27674">
                  <c:v>-4.0454799999999999E-2</c:v>
                </c:pt>
                <c:pt idx="27675">
                  <c:v>-4.2665300000000003E-2</c:v>
                </c:pt>
                <c:pt idx="27676">
                  <c:v>-4.4844000000000002E-2</c:v>
                </c:pt>
                <c:pt idx="27677">
                  <c:v>-4.69877E-2</c:v>
                </c:pt>
                <c:pt idx="27678">
                  <c:v>-4.9093100000000001E-2</c:v>
                </c:pt>
                <c:pt idx="27679">
                  <c:v>-5.1156600000000003E-2</c:v>
                </c:pt>
                <c:pt idx="27680">
                  <c:v>-5.3174300000000001E-2</c:v>
                </c:pt>
                <c:pt idx="27681">
                  <c:v>-5.5142499999999997E-2</c:v>
                </c:pt>
                <c:pt idx="27682">
                  <c:v>-5.70564E-2</c:v>
                </c:pt>
                <c:pt idx="27683">
                  <c:v>-5.8912300000000001E-2</c:v>
                </c:pt>
                <c:pt idx="27684">
                  <c:v>-6.0708499999999999E-2</c:v>
                </c:pt>
                <c:pt idx="27685">
                  <c:v>-6.2443499999999999E-2</c:v>
                </c:pt>
                <c:pt idx="27686">
                  <c:v>-6.4114500000000005E-2</c:v>
                </c:pt>
                <c:pt idx="27687">
                  <c:v>-6.5718399999999996E-2</c:v>
                </c:pt>
                <c:pt idx="27688">
                  <c:v>-6.7252999999999993E-2</c:v>
                </c:pt>
                <c:pt idx="27689">
                  <c:v>-6.8715899999999996E-2</c:v>
                </c:pt>
                <c:pt idx="27690">
                  <c:v>-7.0105000000000001E-2</c:v>
                </c:pt>
                <c:pt idx="27691">
                  <c:v>-7.1417700000000001E-2</c:v>
                </c:pt>
                <c:pt idx="27692">
                  <c:v>-7.2651499999999994E-2</c:v>
                </c:pt>
                <c:pt idx="27693">
                  <c:v>-7.3803599999999997E-2</c:v>
                </c:pt>
                <c:pt idx="27694">
                  <c:v>-7.4871699999999999E-2</c:v>
                </c:pt>
                <c:pt idx="27695">
                  <c:v>-7.5854199999999997E-2</c:v>
                </c:pt>
                <c:pt idx="27696">
                  <c:v>-7.6749200000000004E-2</c:v>
                </c:pt>
                <c:pt idx="27697">
                  <c:v>-7.7554899999999996E-2</c:v>
                </c:pt>
                <c:pt idx="27698">
                  <c:v>-7.8269699999999998E-2</c:v>
                </c:pt>
                <c:pt idx="27699">
                  <c:v>-7.8891900000000001E-2</c:v>
                </c:pt>
                <c:pt idx="27700">
                  <c:v>-7.9420299999999999E-2</c:v>
                </c:pt>
                <c:pt idx="27701">
                  <c:v>-7.9853900000000005E-2</c:v>
                </c:pt>
                <c:pt idx="27702">
                  <c:v>-8.0191899999999997E-2</c:v>
                </c:pt>
                <c:pt idx="27703">
                  <c:v>-8.0433299999999999E-2</c:v>
                </c:pt>
                <c:pt idx="27704">
                  <c:v>-8.0577200000000002E-2</c:v>
                </c:pt>
                <c:pt idx="27705">
                  <c:v>-8.0622899999999997E-2</c:v>
                </c:pt>
                <c:pt idx="27706">
                  <c:v>-8.0569399999999999E-2</c:v>
                </c:pt>
                <c:pt idx="27707">
                  <c:v>-8.0416000000000001E-2</c:v>
                </c:pt>
                <c:pt idx="27708">
                  <c:v>-8.0162200000000003E-2</c:v>
                </c:pt>
                <c:pt idx="27709">
                  <c:v>-7.9807900000000001E-2</c:v>
                </c:pt>
                <c:pt idx="27710">
                  <c:v>-7.9353499999999993E-2</c:v>
                </c:pt>
                <c:pt idx="27711">
                  <c:v>-7.8799900000000006E-2</c:v>
                </c:pt>
                <c:pt idx="27712">
                  <c:v>-7.8147900000000006E-2</c:v>
                </c:pt>
                <c:pt idx="27713">
                  <c:v>-7.7397999999999995E-2</c:v>
                </c:pt>
                <c:pt idx="27714">
                  <c:v>-7.6551099999999997E-2</c:v>
                </c:pt>
                <c:pt idx="27715">
                  <c:v>-7.56082E-2</c:v>
                </c:pt>
                <c:pt idx="27716">
                  <c:v>-7.4569999999999997E-2</c:v>
                </c:pt>
                <c:pt idx="27717">
                  <c:v>-7.3437699999999995E-2</c:v>
                </c:pt>
                <c:pt idx="27718">
                  <c:v>-7.2212999999999999E-2</c:v>
                </c:pt>
                <c:pt idx="27719">
                  <c:v>-7.0897699999999994E-2</c:v>
                </c:pt>
                <c:pt idx="27720">
                  <c:v>-6.9493299999999994E-2</c:v>
                </c:pt>
                <c:pt idx="27721">
                  <c:v>-6.8001699999999998E-2</c:v>
                </c:pt>
                <c:pt idx="27722">
                  <c:v>-6.6424499999999997E-2</c:v>
                </c:pt>
                <c:pt idx="27723">
                  <c:v>-6.4763600000000004E-2</c:v>
                </c:pt>
                <c:pt idx="27724">
                  <c:v>-6.3020400000000004E-2</c:v>
                </c:pt>
                <c:pt idx="27725">
                  <c:v>-6.1196399999999998E-2</c:v>
                </c:pt>
                <c:pt idx="27726">
                  <c:v>-5.9294199999999998E-2</c:v>
                </c:pt>
                <c:pt idx="27727">
                  <c:v>-5.7316600000000002E-2</c:v>
                </c:pt>
                <c:pt idx="27728">
                  <c:v>-5.5266799999999998E-2</c:v>
                </c:pt>
                <c:pt idx="27729">
                  <c:v>-5.31475E-2</c:v>
                </c:pt>
                <c:pt idx="27730">
                  <c:v>-5.0961100000000002E-2</c:v>
                </c:pt>
                <c:pt idx="27731">
                  <c:v>-4.87094E-2</c:v>
                </c:pt>
                <c:pt idx="27732">
                  <c:v>-4.6393999999999998E-2</c:v>
                </c:pt>
                <c:pt idx="27733">
                  <c:v>-4.4017599999999997E-2</c:v>
                </c:pt>
                <c:pt idx="27734">
                  <c:v>-4.1584999999999997E-2</c:v>
                </c:pt>
                <c:pt idx="27735">
                  <c:v>-3.9101200000000003E-2</c:v>
                </c:pt>
                <c:pt idx="27736">
                  <c:v>-3.6569699999999997E-2</c:v>
                </c:pt>
                <c:pt idx="27737">
                  <c:v>-3.3993700000000002E-2</c:v>
                </c:pt>
                <c:pt idx="27738">
                  <c:v>-3.13767E-2</c:v>
                </c:pt>
                <c:pt idx="27739">
                  <c:v>-2.8722600000000001E-2</c:v>
                </c:pt>
                <c:pt idx="27740">
                  <c:v>-2.6034999999999999E-2</c:v>
                </c:pt>
                <c:pt idx="27741">
                  <c:v>-2.3317299999999999E-2</c:v>
                </c:pt>
                <c:pt idx="27742">
                  <c:v>-2.0573299999999999E-2</c:v>
                </c:pt>
                <c:pt idx="27743">
                  <c:v>-1.7806900000000001E-2</c:v>
                </c:pt>
                <c:pt idx="27744">
                  <c:v>-1.50218E-2</c:v>
                </c:pt>
                <c:pt idx="27745">
                  <c:v>-1.2222E-2</c:v>
                </c:pt>
                <c:pt idx="27746" formatCode="0.00E+00">
                  <c:v>-9.4117300000000001E-3</c:v>
                </c:pt>
                <c:pt idx="27747" formatCode="0.00E+00">
                  <c:v>-6.5947999999999996E-3</c:v>
                </c:pt>
                <c:pt idx="27748" formatCode="0.00E+00">
                  <c:v>-3.7751099999999999E-3</c:v>
                </c:pt>
                <c:pt idx="27749" formatCode="0.00E+00">
                  <c:v>-9.5648399999999996E-4</c:v>
                </c:pt>
                <c:pt idx="27750" formatCode="0.00E+00">
                  <c:v>1.8572300000000001E-3</c:v>
                </c:pt>
                <c:pt idx="27751" formatCode="0.00E+00">
                  <c:v>4.6621700000000002E-3</c:v>
                </c:pt>
                <c:pt idx="27752" formatCode="0.00E+00">
                  <c:v>7.4547900000000002E-3</c:v>
                </c:pt>
                <c:pt idx="27753">
                  <c:v>1.02319E-2</c:v>
                </c:pt>
                <c:pt idx="27754">
                  <c:v>1.299E-2</c:v>
                </c:pt>
                <c:pt idx="27755">
                  <c:v>1.5725300000000001E-2</c:v>
                </c:pt>
                <c:pt idx="27756">
                  <c:v>1.84338E-2</c:v>
                </c:pt>
                <c:pt idx="27757">
                  <c:v>2.11118E-2</c:v>
                </c:pt>
                <c:pt idx="27758">
                  <c:v>2.3756099999999999E-2</c:v>
                </c:pt>
                <c:pt idx="27759">
                  <c:v>2.63631E-2</c:v>
                </c:pt>
                <c:pt idx="27760">
                  <c:v>2.8929199999999999E-2</c:v>
                </c:pt>
                <c:pt idx="27761">
                  <c:v>3.1450699999999998E-2</c:v>
                </c:pt>
                <c:pt idx="27762">
                  <c:v>3.3924000000000003E-2</c:v>
                </c:pt>
                <c:pt idx="27763">
                  <c:v>3.6345700000000002E-2</c:v>
                </c:pt>
                <c:pt idx="27764">
                  <c:v>3.8712799999999999E-2</c:v>
                </c:pt>
                <c:pt idx="27765">
                  <c:v>4.1022000000000003E-2</c:v>
                </c:pt>
                <c:pt idx="27766">
                  <c:v>4.3270200000000002E-2</c:v>
                </c:pt>
                <c:pt idx="27767">
                  <c:v>4.54542E-2</c:v>
                </c:pt>
                <c:pt idx="27768">
                  <c:v>4.7571200000000001E-2</c:v>
                </c:pt>
                <c:pt idx="27769">
                  <c:v>4.9618900000000001E-2</c:v>
                </c:pt>
                <c:pt idx="27770">
                  <c:v>5.1594399999999999E-2</c:v>
                </c:pt>
                <c:pt idx="27771">
                  <c:v>5.3494899999999998E-2</c:v>
                </c:pt>
                <c:pt idx="27772">
                  <c:v>5.5317600000000001E-2</c:v>
                </c:pt>
                <c:pt idx="27773">
                  <c:v>5.7060600000000003E-2</c:v>
                </c:pt>
                <c:pt idx="27774">
                  <c:v>5.8722200000000002E-2</c:v>
                </c:pt>
                <c:pt idx="27775">
                  <c:v>6.0300399999999997E-2</c:v>
                </c:pt>
                <c:pt idx="27776">
                  <c:v>6.1793399999999998E-2</c:v>
                </c:pt>
                <c:pt idx="27777">
                  <c:v>6.3199199999999997E-2</c:v>
                </c:pt>
                <c:pt idx="27778">
                  <c:v>6.4516199999999996E-2</c:v>
                </c:pt>
                <c:pt idx="27779">
                  <c:v>6.5742800000000004E-2</c:v>
                </c:pt>
                <c:pt idx="27780">
                  <c:v>6.6877400000000004E-2</c:v>
                </c:pt>
                <c:pt idx="27781">
                  <c:v>6.7918599999999996E-2</c:v>
                </c:pt>
                <c:pt idx="27782">
                  <c:v>6.8865300000000004E-2</c:v>
                </c:pt>
                <c:pt idx="27783">
                  <c:v>6.9716100000000003E-2</c:v>
                </c:pt>
                <c:pt idx="27784">
                  <c:v>7.0470099999999994E-2</c:v>
                </c:pt>
                <c:pt idx="27785">
                  <c:v>7.1126800000000004E-2</c:v>
                </c:pt>
                <c:pt idx="27786">
                  <c:v>7.1685899999999997E-2</c:v>
                </c:pt>
                <c:pt idx="27787">
                  <c:v>7.2147100000000006E-2</c:v>
                </c:pt>
                <c:pt idx="27788">
                  <c:v>7.25103E-2</c:v>
                </c:pt>
                <c:pt idx="27789">
                  <c:v>7.2775500000000007E-2</c:v>
                </c:pt>
                <c:pt idx="27790">
                  <c:v>7.2942900000000005E-2</c:v>
                </c:pt>
                <c:pt idx="27791">
                  <c:v>7.3012800000000003E-2</c:v>
                </c:pt>
                <c:pt idx="27792">
                  <c:v>7.2985800000000003E-2</c:v>
                </c:pt>
                <c:pt idx="27793">
                  <c:v>7.28626E-2</c:v>
                </c:pt>
                <c:pt idx="27794">
                  <c:v>7.2643299999999994E-2</c:v>
                </c:pt>
                <c:pt idx="27795">
                  <c:v>7.2328600000000007E-2</c:v>
                </c:pt>
                <c:pt idx="27796">
                  <c:v>7.19191E-2</c:v>
                </c:pt>
                <c:pt idx="27797">
                  <c:v>7.1416199999999999E-2</c:v>
                </c:pt>
                <c:pt idx="27798">
                  <c:v>7.0821099999999998E-2</c:v>
                </c:pt>
                <c:pt idx="27799">
                  <c:v>7.0135400000000001E-2</c:v>
                </c:pt>
                <c:pt idx="27800">
                  <c:v>6.9360500000000005E-2</c:v>
                </c:pt>
                <c:pt idx="27801">
                  <c:v>6.8498199999999995E-2</c:v>
                </c:pt>
                <c:pt idx="27802">
                  <c:v>6.7550299999999994E-2</c:v>
                </c:pt>
                <c:pt idx="27803">
                  <c:v>6.6519099999999998E-2</c:v>
                </c:pt>
                <c:pt idx="27804">
                  <c:v>6.5406599999999995E-2</c:v>
                </c:pt>
                <c:pt idx="27805">
                  <c:v>6.42147E-2</c:v>
                </c:pt>
                <c:pt idx="27806">
                  <c:v>6.2945399999999999E-2</c:v>
                </c:pt>
                <c:pt idx="27807">
                  <c:v>6.16009E-2</c:v>
                </c:pt>
                <c:pt idx="27808">
                  <c:v>6.0183899999999999E-2</c:v>
                </c:pt>
                <c:pt idx="27809">
                  <c:v>5.8697199999999998E-2</c:v>
                </c:pt>
                <c:pt idx="27810">
                  <c:v>5.7143100000000002E-2</c:v>
                </c:pt>
                <c:pt idx="27811">
                  <c:v>5.5523700000000002E-2</c:v>
                </c:pt>
                <c:pt idx="27812">
                  <c:v>5.38415E-2</c:v>
                </c:pt>
                <c:pt idx="27813">
                  <c:v>5.20995E-2</c:v>
                </c:pt>
                <c:pt idx="27814">
                  <c:v>5.0300499999999998E-2</c:v>
                </c:pt>
                <c:pt idx="27815">
                  <c:v>4.8447499999999998E-2</c:v>
                </c:pt>
                <c:pt idx="27816">
                  <c:v>4.65437E-2</c:v>
                </c:pt>
                <c:pt idx="27817">
                  <c:v>4.4592199999999999E-2</c:v>
                </c:pt>
                <c:pt idx="27818">
                  <c:v>4.2596200000000001E-2</c:v>
                </c:pt>
                <c:pt idx="27819">
                  <c:v>4.0559400000000002E-2</c:v>
                </c:pt>
                <c:pt idx="27820">
                  <c:v>3.8485199999999997E-2</c:v>
                </c:pt>
                <c:pt idx="27821">
                  <c:v>3.6376600000000002E-2</c:v>
                </c:pt>
                <c:pt idx="27822">
                  <c:v>3.4236999999999997E-2</c:v>
                </c:pt>
                <c:pt idx="27823">
                  <c:v>3.2069899999999998E-2</c:v>
                </c:pt>
                <c:pt idx="27824">
                  <c:v>2.9878700000000001E-2</c:v>
                </c:pt>
                <c:pt idx="27825">
                  <c:v>2.7666699999999999E-2</c:v>
                </c:pt>
                <c:pt idx="27826">
                  <c:v>2.5437000000000001E-2</c:v>
                </c:pt>
                <c:pt idx="27827">
                  <c:v>2.31927E-2</c:v>
                </c:pt>
                <c:pt idx="27828">
                  <c:v>2.0937000000000001E-2</c:v>
                </c:pt>
                <c:pt idx="27829">
                  <c:v>1.86733E-2</c:v>
                </c:pt>
                <c:pt idx="27830">
                  <c:v>1.6404800000000001E-2</c:v>
                </c:pt>
                <c:pt idx="27831">
                  <c:v>1.4134900000000001E-2</c:v>
                </c:pt>
                <c:pt idx="27832">
                  <c:v>1.18668E-2</c:v>
                </c:pt>
                <c:pt idx="27833" formatCode="0.00E+00">
                  <c:v>9.6041600000000005E-3</c:v>
                </c:pt>
                <c:pt idx="27834" formatCode="0.00E+00">
                  <c:v>7.3499899999999998E-3</c:v>
                </c:pt>
                <c:pt idx="27835" formatCode="0.00E+00">
                  <c:v>5.1073200000000003E-3</c:v>
                </c:pt>
                <c:pt idx="27836" formatCode="0.00E+00">
                  <c:v>2.87938E-3</c:v>
                </c:pt>
                <c:pt idx="27837" formatCode="0.00E+00">
                  <c:v>6.6939799999999998E-4</c:v>
                </c:pt>
                <c:pt idx="27838" formatCode="0.00E+00">
                  <c:v>-1.5196999999999999E-3</c:v>
                </c:pt>
                <c:pt idx="27839" formatCode="0.00E+00">
                  <c:v>-3.6851599999999998E-3</c:v>
                </c:pt>
                <c:pt idx="27840" formatCode="0.00E+00">
                  <c:v>-5.8241400000000002E-3</c:v>
                </c:pt>
                <c:pt idx="27841" formatCode="0.00E+00">
                  <c:v>-7.9335800000000008E-3</c:v>
                </c:pt>
                <c:pt idx="27842">
                  <c:v>-1.00105E-2</c:v>
                </c:pt>
                <c:pt idx="27843">
                  <c:v>-1.20523E-2</c:v>
                </c:pt>
                <c:pt idx="27844">
                  <c:v>-1.40567E-2</c:v>
                </c:pt>
                <c:pt idx="27845">
                  <c:v>-1.6021299999999999E-2</c:v>
                </c:pt>
                <c:pt idx="27846">
                  <c:v>-1.7943799999999999E-2</c:v>
                </c:pt>
                <c:pt idx="27847">
                  <c:v>-1.9821700000000001E-2</c:v>
                </c:pt>
                <c:pt idx="27848">
                  <c:v>-2.16528E-2</c:v>
                </c:pt>
                <c:pt idx="27849">
                  <c:v>-2.3434699999999999E-2</c:v>
                </c:pt>
                <c:pt idx="27850">
                  <c:v>-2.5165400000000001E-2</c:v>
                </c:pt>
                <c:pt idx="27851">
                  <c:v>-2.6843100000000002E-2</c:v>
                </c:pt>
                <c:pt idx="27852">
                  <c:v>-2.84663E-2</c:v>
                </c:pt>
                <c:pt idx="27853">
                  <c:v>-3.0033399999999998E-2</c:v>
                </c:pt>
                <c:pt idx="27854">
                  <c:v>-3.15427E-2</c:v>
                </c:pt>
                <c:pt idx="27855">
                  <c:v>-3.2992399999999998E-2</c:v>
                </c:pt>
                <c:pt idx="27856">
                  <c:v>-3.4381200000000001E-2</c:v>
                </c:pt>
                <c:pt idx="27857">
                  <c:v>-3.5707500000000003E-2</c:v>
                </c:pt>
                <c:pt idx="27858">
                  <c:v>-3.69699E-2</c:v>
                </c:pt>
                <c:pt idx="27859">
                  <c:v>-3.8167199999999998E-2</c:v>
                </c:pt>
                <c:pt idx="27860">
                  <c:v>-3.9298600000000003E-2</c:v>
                </c:pt>
                <c:pt idx="27861">
                  <c:v>-4.0363599999999999E-2</c:v>
                </c:pt>
                <c:pt idx="27862">
                  <c:v>-4.1362000000000003E-2</c:v>
                </c:pt>
                <c:pt idx="27863">
                  <c:v>-4.2293400000000002E-2</c:v>
                </c:pt>
                <c:pt idx="27864">
                  <c:v>-4.3157500000000001E-2</c:v>
                </c:pt>
                <c:pt idx="27865">
                  <c:v>-4.3953899999999997E-2</c:v>
                </c:pt>
                <c:pt idx="27866">
                  <c:v>-4.4682600000000003E-2</c:v>
                </c:pt>
                <c:pt idx="27867">
                  <c:v>-4.5343399999999999E-2</c:v>
                </c:pt>
                <c:pt idx="27868">
                  <c:v>-4.5936299999999999E-2</c:v>
                </c:pt>
                <c:pt idx="27869">
                  <c:v>-4.6461099999999998E-2</c:v>
                </c:pt>
                <c:pt idx="27870">
                  <c:v>-4.6918000000000001E-2</c:v>
                </c:pt>
                <c:pt idx="27871">
                  <c:v>-4.7307599999999998E-2</c:v>
                </c:pt>
                <c:pt idx="27872">
                  <c:v>-4.7630199999999998E-2</c:v>
                </c:pt>
                <c:pt idx="27873">
                  <c:v>-4.7885999999999998E-2</c:v>
                </c:pt>
                <c:pt idx="27874">
                  <c:v>-4.8075399999999997E-2</c:v>
                </c:pt>
                <c:pt idx="27875">
                  <c:v>-4.8199199999999998E-2</c:v>
                </c:pt>
                <c:pt idx="27876">
                  <c:v>-4.8258599999999999E-2</c:v>
                </c:pt>
                <c:pt idx="27877">
                  <c:v>-4.82548E-2</c:v>
                </c:pt>
                <c:pt idx="27878">
                  <c:v>-4.81894E-2</c:v>
                </c:pt>
                <c:pt idx="27879">
                  <c:v>-4.8064099999999998E-2</c:v>
                </c:pt>
                <c:pt idx="27880">
                  <c:v>-4.7880199999999998E-2</c:v>
                </c:pt>
                <c:pt idx="27881">
                  <c:v>-4.7639000000000001E-2</c:v>
                </c:pt>
                <c:pt idx="27882">
                  <c:v>-4.7341399999999999E-2</c:v>
                </c:pt>
                <c:pt idx="27883">
                  <c:v>-4.6988299999999997E-2</c:v>
                </c:pt>
                <c:pt idx="27884">
                  <c:v>-4.6581400000000002E-2</c:v>
                </c:pt>
                <c:pt idx="27885">
                  <c:v>-4.6122999999999997E-2</c:v>
                </c:pt>
                <c:pt idx="27886">
                  <c:v>-4.56154E-2</c:v>
                </c:pt>
                <c:pt idx="27887">
                  <c:v>-4.5060299999999998E-2</c:v>
                </c:pt>
                <c:pt idx="27888">
                  <c:v>-4.4459699999999998E-2</c:v>
                </c:pt>
                <c:pt idx="27889">
                  <c:v>-4.3816000000000001E-2</c:v>
                </c:pt>
                <c:pt idx="27890">
                  <c:v>-4.3131200000000001E-2</c:v>
                </c:pt>
                <c:pt idx="27891">
                  <c:v>-4.2407100000000003E-2</c:v>
                </c:pt>
                <c:pt idx="27892">
                  <c:v>-4.16452E-2</c:v>
                </c:pt>
                <c:pt idx="27893">
                  <c:v>-4.0847799999999997E-2</c:v>
                </c:pt>
                <c:pt idx="27894">
                  <c:v>-4.0016900000000001E-2</c:v>
                </c:pt>
                <c:pt idx="27895">
                  <c:v>-3.9154899999999999E-2</c:v>
                </c:pt>
                <c:pt idx="27896">
                  <c:v>-3.8263800000000001E-2</c:v>
                </c:pt>
                <c:pt idx="27897">
                  <c:v>-3.7345700000000003E-2</c:v>
                </c:pt>
                <c:pt idx="27898">
                  <c:v>-3.6402700000000003E-2</c:v>
                </c:pt>
                <c:pt idx="27899">
                  <c:v>-3.5437299999999998E-2</c:v>
                </c:pt>
                <c:pt idx="27900">
                  <c:v>-3.4452299999999998E-2</c:v>
                </c:pt>
                <c:pt idx="27901">
                  <c:v>-3.3450399999999998E-2</c:v>
                </c:pt>
                <c:pt idx="27902">
                  <c:v>-3.24341E-2</c:v>
                </c:pt>
                <c:pt idx="27903">
                  <c:v>-3.1405700000000002E-2</c:v>
                </c:pt>
                <c:pt idx="27904">
                  <c:v>-3.03678E-2</c:v>
                </c:pt>
                <c:pt idx="27905">
                  <c:v>-2.9322500000000001E-2</c:v>
                </c:pt>
                <c:pt idx="27906">
                  <c:v>-2.82723E-2</c:v>
                </c:pt>
                <c:pt idx="27907">
                  <c:v>-2.72191E-2</c:v>
                </c:pt>
                <c:pt idx="27908">
                  <c:v>-2.6164900000000001E-2</c:v>
                </c:pt>
                <c:pt idx="27909">
                  <c:v>-2.5111899999999999E-2</c:v>
                </c:pt>
                <c:pt idx="27910">
                  <c:v>-2.4062E-2</c:v>
                </c:pt>
                <c:pt idx="27911">
                  <c:v>-2.3017300000000001E-2</c:v>
                </c:pt>
                <c:pt idx="27912">
                  <c:v>-2.1979800000000001E-2</c:v>
                </c:pt>
                <c:pt idx="27913">
                  <c:v>-2.0951899999999999E-2</c:v>
                </c:pt>
                <c:pt idx="27914">
                  <c:v>-1.9935700000000001E-2</c:v>
                </c:pt>
                <c:pt idx="27915">
                  <c:v>-1.89333E-2</c:v>
                </c:pt>
                <c:pt idx="27916">
                  <c:v>-1.7946500000000001E-2</c:v>
                </c:pt>
                <c:pt idx="27917">
                  <c:v>-1.6977099999999998E-2</c:v>
                </c:pt>
                <c:pt idx="27918">
                  <c:v>-1.6026800000000001E-2</c:v>
                </c:pt>
                <c:pt idx="27919">
                  <c:v>-1.50974E-2</c:v>
                </c:pt>
                <c:pt idx="27920">
                  <c:v>-1.4190599999999999E-2</c:v>
                </c:pt>
                <c:pt idx="27921">
                  <c:v>-1.3307899999999999E-2</c:v>
                </c:pt>
                <c:pt idx="27922">
                  <c:v>-1.2450599999999999E-2</c:v>
                </c:pt>
                <c:pt idx="27923">
                  <c:v>-1.1619600000000001E-2</c:v>
                </c:pt>
                <c:pt idx="27924">
                  <c:v>-1.08161E-2</c:v>
                </c:pt>
                <c:pt idx="27925">
                  <c:v>-1.00415E-2</c:v>
                </c:pt>
                <c:pt idx="27926" formatCode="0.00E+00">
                  <c:v>-9.2966200000000002E-3</c:v>
                </c:pt>
                <c:pt idx="27927" formatCode="0.00E+00">
                  <c:v>-8.5822699999999995E-3</c:v>
                </c:pt>
                <c:pt idx="27928" formatCode="0.00E+00">
                  <c:v>-7.8994400000000006E-3</c:v>
                </c:pt>
                <c:pt idx="27929" formatCode="0.00E+00">
                  <c:v>-7.24962E-3</c:v>
                </c:pt>
                <c:pt idx="27930" formatCode="0.00E+00">
                  <c:v>-6.6344200000000002E-3</c:v>
                </c:pt>
                <c:pt idx="27931" formatCode="0.00E+00">
                  <c:v>-6.0548099999999999E-3</c:v>
                </c:pt>
                <c:pt idx="27932" formatCode="0.00E+00">
                  <c:v>-5.5110899999999997E-3</c:v>
                </c:pt>
                <c:pt idx="27933" formatCode="0.00E+00">
                  <c:v>-5.00352E-3</c:v>
                </c:pt>
                <c:pt idx="27934" formatCode="0.00E+00">
                  <c:v>-4.5325000000000001E-3</c:v>
                </c:pt>
                <c:pt idx="27935" formatCode="0.00E+00">
                  <c:v>-4.0983699999999996E-3</c:v>
                </c:pt>
                <c:pt idx="27936" formatCode="0.00E+00">
                  <c:v>-3.7013300000000001E-3</c:v>
                </c:pt>
                <c:pt idx="27937" formatCode="0.00E+00">
                  <c:v>-3.3413200000000001E-3</c:v>
                </c:pt>
                <c:pt idx="27938" formatCode="0.00E+00">
                  <c:v>-3.0183100000000002E-3</c:v>
                </c:pt>
                <c:pt idx="27939" formatCode="0.00E+00">
                  <c:v>-2.7326799999999999E-3</c:v>
                </c:pt>
                <c:pt idx="27940" formatCode="0.00E+00">
                  <c:v>-2.4848100000000001E-3</c:v>
                </c:pt>
                <c:pt idx="27941" formatCode="0.00E+00">
                  <c:v>-2.2744599999999998E-3</c:v>
                </c:pt>
                <c:pt idx="27942" formatCode="0.00E+00">
                  <c:v>-2.1009100000000001E-3</c:v>
                </c:pt>
                <c:pt idx="27943" formatCode="0.00E+00">
                  <c:v>-1.9635799999999999E-3</c:v>
                </c:pt>
                <c:pt idx="27944" formatCode="0.00E+00">
                  <c:v>-1.8620900000000001E-3</c:v>
                </c:pt>
                <c:pt idx="27945" formatCode="0.00E+00">
                  <c:v>-1.79583E-3</c:v>
                </c:pt>
                <c:pt idx="27946" formatCode="0.00E+00">
                  <c:v>-1.7637900000000001E-3</c:v>
                </c:pt>
                <c:pt idx="27947" formatCode="0.00E+00">
                  <c:v>-1.7649E-3</c:v>
                </c:pt>
                <c:pt idx="27948" formatCode="0.00E+00">
                  <c:v>-1.7983400000000001E-3</c:v>
                </c:pt>
                <c:pt idx="27949" formatCode="0.00E+00">
                  <c:v>-1.86352E-3</c:v>
                </c:pt>
                <c:pt idx="27950" formatCode="0.00E+00">
                  <c:v>-1.95977E-3</c:v>
                </c:pt>
                <c:pt idx="27951" formatCode="0.00E+00">
                  <c:v>-2.0860599999999998E-3</c:v>
                </c:pt>
                <c:pt idx="27952" formatCode="0.00E+00">
                  <c:v>-2.2411800000000002E-3</c:v>
                </c:pt>
                <c:pt idx="27953" formatCode="0.00E+00">
                  <c:v>-2.42385E-3</c:v>
                </c:pt>
                <c:pt idx="27954" formatCode="0.00E+00">
                  <c:v>-2.6328100000000002E-3</c:v>
                </c:pt>
                <c:pt idx="27955" formatCode="0.00E+00">
                  <c:v>-2.8668700000000001E-3</c:v>
                </c:pt>
                <c:pt idx="27956" formatCode="0.00E+00">
                  <c:v>-3.1248000000000001E-3</c:v>
                </c:pt>
                <c:pt idx="27957" formatCode="0.00E+00">
                  <c:v>-3.4051699999999999E-3</c:v>
                </c:pt>
                <c:pt idx="27958" formatCode="0.00E+00">
                  <c:v>-3.7062800000000002E-3</c:v>
                </c:pt>
                <c:pt idx="27959" formatCode="0.00E+00">
                  <c:v>-4.0264599999999999E-3</c:v>
                </c:pt>
                <c:pt idx="27960" formatCode="0.00E+00">
                  <c:v>-4.3641599999999997E-3</c:v>
                </c:pt>
                <c:pt idx="27961" formatCode="0.00E+00">
                  <c:v>-4.7176299999999996E-3</c:v>
                </c:pt>
                <c:pt idx="27962" formatCode="0.00E+00">
                  <c:v>-5.0849700000000003E-3</c:v>
                </c:pt>
                <c:pt idx="27963" formatCode="0.00E+00">
                  <c:v>-5.4645600000000003E-3</c:v>
                </c:pt>
                <c:pt idx="27964" formatCode="0.00E+00">
                  <c:v>-5.8548699999999999E-3</c:v>
                </c:pt>
                <c:pt idx="27965" formatCode="0.00E+00">
                  <c:v>-6.2539600000000002E-3</c:v>
                </c:pt>
                <c:pt idx="27966" formatCode="0.00E+00">
                  <c:v>-6.6594699999999998E-3</c:v>
                </c:pt>
                <c:pt idx="27967" formatCode="0.00E+00">
                  <c:v>-7.0693500000000003E-3</c:v>
                </c:pt>
                <c:pt idx="27968" formatCode="0.00E+00">
                  <c:v>-7.4821000000000002E-3</c:v>
                </c:pt>
                <c:pt idx="27969" formatCode="0.00E+00">
                  <c:v>-7.89634E-3</c:v>
                </c:pt>
                <c:pt idx="27970" formatCode="0.00E+00">
                  <c:v>-8.3104000000000008E-3</c:v>
                </c:pt>
                <c:pt idx="27971" formatCode="0.00E+00">
                  <c:v>-8.7221799999999995E-3</c:v>
                </c:pt>
                <c:pt idx="27972" formatCode="0.00E+00">
                  <c:v>-9.1295200000000003E-3</c:v>
                </c:pt>
                <c:pt idx="27973" formatCode="0.00E+00">
                  <c:v>-9.5306399999999999E-3</c:v>
                </c:pt>
                <c:pt idx="27974" formatCode="0.00E+00">
                  <c:v>-9.9239700000000007E-3</c:v>
                </c:pt>
                <c:pt idx="27975">
                  <c:v>-1.03077E-2</c:v>
                </c:pt>
                <c:pt idx="27976">
                  <c:v>-1.06797E-2</c:v>
                </c:pt>
                <c:pt idx="27977">
                  <c:v>-1.10378E-2</c:v>
                </c:pt>
                <c:pt idx="27978">
                  <c:v>-1.1379999999999999E-2</c:v>
                </c:pt>
                <c:pt idx="27979">
                  <c:v>-1.17047E-2</c:v>
                </c:pt>
                <c:pt idx="27980">
                  <c:v>-1.20105E-2</c:v>
                </c:pt>
                <c:pt idx="27981">
                  <c:v>-1.22962E-2</c:v>
                </c:pt>
                <c:pt idx="27982">
                  <c:v>-1.2560200000000001E-2</c:v>
                </c:pt>
                <c:pt idx="27983">
                  <c:v>-1.28013E-2</c:v>
                </c:pt>
                <c:pt idx="27984">
                  <c:v>-1.30189E-2</c:v>
                </c:pt>
                <c:pt idx="27985">
                  <c:v>-1.3212E-2</c:v>
                </c:pt>
                <c:pt idx="27986">
                  <c:v>-1.33785E-2</c:v>
                </c:pt>
                <c:pt idx="27987">
                  <c:v>-1.35157E-2</c:v>
                </c:pt>
                <c:pt idx="27988">
                  <c:v>-1.3622499999999999E-2</c:v>
                </c:pt>
                <c:pt idx="27989">
                  <c:v>-1.36977E-2</c:v>
                </c:pt>
                <c:pt idx="27990">
                  <c:v>-1.37403E-2</c:v>
                </c:pt>
                <c:pt idx="27991">
                  <c:v>-1.3749600000000001E-2</c:v>
                </c:pt>
                <c:pt idx="27992">
                  <c:v>-1.37251E-2</c:v>
                </c:pt>
                <c:pt idx="27993">
                  <c:v>-1.36659E-2</c:v>
                </c:pt>
                <c:pt idx="27994">
                  <c:v>-1.35713E-2</c:v>
                </c:pt>
                <c:pt idx="27995">
                  <c:v>-1.3440300000000001E-2</c:v>
                </c:pt>
                <c:pt idx="27996">
                  <c:v>-1.3272000000000001E-2</c:v>
                </c:pt>
                <c:pt idx="27997">
                  <c:v>-1.3065999999999999E-2</c:v>
                </c:pt>
                <c:pt idx="27998">
                  <c:v>-1.2822E-2</c:v>
                </c:pt>
                <c:pt idx="27999">
                  <c:v>-1.25398E-2</c:v>
                </c:pt>
                <c:pt idx="28000">
                  <c:v>-1.2219000000000001E-2</c:v>
                </c:pt>
                <c:pt idx="28001">
                  <c:v>-1.18586E-2</c:v>
                </c:pt>
                <c:pt idx="28002">
                  <c:v>-1.14585E-2</c:v>
                </c:pt>
                <c:pt idx="28003">
                  <c:v>-1.1018500000000001E-2</c:v>
                </c:pt>
                <c:pt idx="28004">
                  <c:v>-1.05389E-2</c:v>
                </c:pt>
                <c:pt idx="28005">
                  <c:v>-1.0019999999999999E-2</c:v>
                </c:pt>
                <c:pt idx="28006" formatCode="0.00E+00">
                  <c:v>-9.46199E-3</c:v>
                </c:pt>
                <c:pt idx="28007" formatCode="0.00E+00">
                  <c:v>-8.8652599999999998E-3</c:v>
                </c:pt>
                <c:pt idx="28008" formatCode="0.00E+00">
                  <c:v>-8.2295900000000002E-3</c:v>
                </c:pt>
                <c:pt idx="28009" formatCode="0.00E+00">
                  <c:v>-7.5552600000000003E-3</c:v>
                </c:pt>
                <c:pt idx="28010" formatCode="0.00E+00">
                  <c:v>-6.8433900000000004E-3</c:v>
                </c:pt>
                <c:pt idx="28011" formatCode="0.00E+00">
                  <c:v>-6.0951800000000004E-3</c:v>
                </c:pt>
                <c:pt idx="28012" formatCode="0.00E+00">
                  <c:v>-5.31111E-3</c:v>
                </c:pt>
                <c:pt idx="28013" formatCode="0.00E+00">
                  <c:v>-4.4915900000000002E-3</c:v>
                </c:pt>
                <c:pt idx="28014" formatCode="0.00E+00">
                  <c:v>-3.6376300000000002E-3</c:v>
                </c:pt>
                <c:pt idx="28015" formatCode="0.00E+00">
                  <c:v>-2.7504600000000001E-3</c:v>
                </c:pt>
                <c:pt idx="28016" formatCode="0.00E+00">
                  <c:v>-1.83103E-3</c:v>
                </c:pt>
                <c:pt idx="28017" formatCode="0.00E+00">
                  <c:v>-8.8049199999999997E-4</c:v>
                </c:pt>
                <c:pt idx="28018" formatCode="0.00E+00">
                  <c:v>9.9371999999999997E-5</c:v>
                </c:pt>
                <c:pt idx="28019" formatCode="0.00E+00">
                  <c:v>1.10673E-3</c:v>
                </c:pt>
                <c:pt idx="28020" formatCode="0.00E+00">
                  <c:v>2.1401800000000002E-3</c:v>
                </c:pt>
                <c:pt idx="28021" formatCode="0.00E+00">
                  <c:v>3.1984600000000002E-3</c:v>
                </c:pt>
                <c:pt idx="28022" formatCode="0.00E+00">
                  <c:v>4.2800399999999997E-3</c:v>
                </c:pt>
                <c:pt idx="28023" formatCode="0.00E+00">
                  <c:v>5.3830800000000002E-3</c:v>
                </c:pt>
                <c:pt idx="28024" formatCode="0.00E+00">
                  <c:v>6.5057200000000004E-3</c:v>
                </c:pt>
                <c:pt idx="28025" formatCode="0.00E+00">
                  <c:v>7.6464300000000001E-3</c:v>
                </c:pt>
                <c:pt idx="28026" formatCode="0.00E+00">
                  <c:v>8.8038700000000001E-3</c:v>
                </c:pt>
                <c:pt idx="28027" formatCode="0.00E+00">
                  <c:v>9.9761899999999994E-3</c:v>
                </c:pt>
                <c:pt idx="28028">
                  <c:v>1.11611E-2</c:v>
                </c:pt>
                <c:pt idx="28029">
                  <c:v>1.2356600000000001E-2</c:v>
                </c:pt>
                <c:pt idx="28030">
                  <c:v>1.35607E-2</c:v>
                </c:pt>
                <c:pt idx="28031">
                  <c:v>1.4770999999999999E-2</c:v>
                </c:pt>
                <c:pt idx="28032">
                  <c:v>1.5984999999999999E-2</c:v>
                </c:pt>
                <c:pt idx="28033">
                  <c:v>1.7200199999999999E-2</c:v>
                </c:pt>
                <c:pt idx="28034">
                  <c:v>1.84134E-2</c:v>
                </c:pt>
                <c:pt idx="28035">
                  <c:v>1.9622400000000002E-2</c:v>
                </c:pt>
                <c:pt idx="28036">
                  <c:v>2.0825799999999998E-2</c:v>
                </c:pt>
                <c:pt idx="28037">
                  <c:v>2.20226E-2</c:v>
                </c:pt>
                <c:pt idx="28038">
                  <c:v>2.3211099999999998E-2</c:v>
                </c:pt>
                <c:pt idx="28039">
                  <c:v>2.4389500000000001E-2</c:v>
                </c:pt>
                <c:pt idx="28040">
                  <c:v>2.55553E-2</c:v>
                </c:pt>
                <c:pt idx="28041">
                  <c:v>2.6706199999999999E-2</c:v>
                </c:pt>
                <c:pt idx="28042">
                  <c:v>2.78394E-2</c:v>
                </c:pt>
                <c:pt idx="28043">
                  <c:v>2.8952800000000001E-2</c:v>
                </c:pt>
                <c:pt idx="28044">
                  <c:v>3.0044100000000001E-2</c:v>
                </c:pt>
                <c:pt idx="28045">
                  <c:v>3.1110800000000001E-2</c:v>
                </c:pt>
                <c:pt idx="28046">
                  <c:v>3.2150600000000001E-2</c:v>
                </c:pt>
                <c:pt idx="28047">
                  <c:v>3.3161000000000003E-2</c:v>
                </c:pt>
                <c:pt idx="28048">
                  <c:v>3.41394E-2</c:v>
                </c:pt>
                <c:pt idx="28049">
                  <c:v>3.5083400000000001E-2</c:v>
                </c:pt>
                <c:pt idx="28050">
                  <c:v>3.59907E-2</c:v>
                </c:pt>
                <c:pt idx="28051">
                  <c:v>3.6859299999999998E-2</c:v>
                </c:pt>
                <c:pt idx="28052">
                  <c:v>3.76873E-2</c:v>
                </c:pt>
                <c:pt idx="28053">
                  <c:v>3.8472899999999997E-2</c:v>
                </c:pt>
                <c:pt idx="28054">
                  <c:v>3.9214199999999998E-2</c:v>
                </c:pt>
                <c:pt idx="28055">
                  <c:v>3.9909600000000003E-2</c:v>
                </c:pt>
                <c:pt idx="28056">
                  <c:v>4.0557200000000002E-2</c:v>
                </c:pt>
                <c:pt idx="28057">
                  <c:v>4.1155200000000003E-2</c:v>
                </c:pt>
                <c:pt idx="28058">
                  <c:v>4.1701599999999998E-2</c:v>
                </c:pt>
                <c:pt idx="28059">
                  <c:v>4.21944E-2</c:v>
                </c:pt>
                <c:pt idx="28060">
                  <c:v>4.2631700000000002E-2</c:v>
                </c:pt>
                <c:pt idx="28061">
                  <c:v>4.3011800000000003E-2</c:v>
                </c:pt>
                <c:pt idx="28062">
                  <c:v>4.3333499999999997E-2</c:v>
                </c:pt>
                <c:pt idx="28063">
                  <c:v>4.3596500000000003E-2</c:v>
                </c:pt>
                <c:pt idx="28064">
                  <c:v>4.37998E-2</c:v>
                </c:pt>
                <c:pt idx="28065">
                  <c:v>4.39424E-2</c:v>
                </c:pt>
                <c:pt idx="28066">
                  <c:v>4.4023399999999997E-2</c:v>
                </c:pt>
                <c:pt idx="28067">
                  <c:v>4.4041999999999998E-2</c:v>
                </c:pt>
                <c:pt idx="28068">
                  <c:v>4.39972E-2</c:v>
                </c:pt>
                <c:pt idx="28069">
                  <c:v>4.3888099999999999E-2</c:v>
                </c:pt>
                <c:pt idx="28070">
                  <c:v>4.3714299999999998E-2</c:v>
                </c:pt>
                <c:pt idx="28071">
                  <c:v>4.3475E-2</c:v>
                </c:pt>
                <c:pt idx="28072">
                  <c:v>4.3169699999999998E-2</c:v>
                </c:pt>
                <c:pt idx="28073">
                  <c:v>4.2797799999999997E-2</c:v>
                </c:pt>
                <c:pt idx="28074">
                  <c:v>4.2359300000000003E-2</c:v>
                </c:pt>
                <c:pt idx="28075">
                  <c:v>4.1854299999999997E-2</c:v>
                </c:pt>
                <c:pt idx="28076">
                  <c:v>4.12837E-2</c:v>
                </c:pt>
                <c:pt idx="28077">
                  <c:v>4.0647599999999999E-2</c:v>
                </c:pt>
                <c:pt idx="28078">
                  <c:v>3.9945899999999999E-2</c:v>
                </c:pt>
                <c:pt idx="28079">
                  <c:v>3.91788E-2</c:v>
                </c:pt>
                <c:pt idx="28080">
                  <c:v>3.8346699999999997E-2</c:v>
                </c:pt>
                <c:pt idx="28081">
                  <c:v>3.7449900000000001E-2</c:v>
                </c:pt>
                <c:pt idx="28082">
                  <c:v>3.6488699999999999E-2</c:v>
                </c:pt>
                <c:pt idx="28083">
                  <c:v>3.54639E-2</c:v>
                </c:pt>
                <c:pt idx="28084">
                  <c:v>3.4376700000000003E-2</c:v>
                </c:pt>
                <c:pt idx="28085">
                  <c:v>3.32287E-2</c:v>
                </c:pt>
                <c:pt idx="28086">
                  <c:v>3.2021099999999997E-2</c:v>
                </c:pt>
                <c:pt idx="28087">
                  <c:v>3.0755299999999999E-2</c:v>
                </c:pt>
                <c:pt idx="28088">
                  <c:v>2.9432799999999999E-2</c:v>
                </c:pt>
                <c:pt idx="28089">
                  <c:v>2.8055E-2</c:v>
                </c:pt>
                <c:pt idx="28090">
                  <c:v>2.6622400000000001E-2</c:v>
                </c:pt>
                <c:pt idx="28091">
                  <c:v>2.5136100000000001E-2</c:v>
                </c:pt>
                <c:pt idx="28092">
                  <c:v>2.3598299999999999E-2</c:v>
                </c:pt>
                <c:pt idx="28093">
                  <c:v>2.2011200000000002E-2</c:v>
                </c:pt>
                <c:pt idx="28094">
                  <c:v>2.0375999999999998E-2</c:v>
                </c:pt>
                <c:pt idx="28095">
                  <c:v>1.8693700000000001E-2</c:v>
                </c:pt>
                <c:pt idx="28096">
                  <c:v>1.6965899999999999E-2</c:v>
                </c:pt>
                <c:pt idx="28097">
                  <c:v>1.51948E-2</c:v>
                </c:pt>
                <c:pt idx="28098">
                  <c:v>1.3382099999999999E-2</c:v>
                </c:pt>
                <c:pt idx="28099">
                  <c:v>1.1529599999999999E-2</c:v>
                </c:pt>
                <c:pt idx="28100" formatCode="0.00E+00">
                  <c:v>9.6394400000000009E-3</c:v>
                </c:pt>
                <c:pt idx="28101" formatCode="0.00E+00">
                  <c:v>7.7135600000000004E-3</c:v>
                </c:pt>
                <c:pt idx="28102" formatCode="0.00E+00">
                  <c:v>5.7542599999999998E-3</c:v>
                </c:pt>
                <c:pt idx="28103" formatCode="0.00E+00">
                  <c:v>3.764E-3</c:v>
                </c:pt>
                <c:pt idx="28104" formatCode="0.00E+00">
                  <c:v>1.7453E-3</c:v>
                </c:pt>
                <c:pt idx="28105" formatCode="0.00E+00">
                  <c:v>-2.9924900000000002E-4</c:v>
                </c:pt>
                <c:pt idx="28106" formatCode="0.00E+00">
                  <c:v>-2.3668500000000002E-3</c:v>
                </c:pt>
                <c:pt idx="28107" formatCode="0.00E+00">
                  <c:v>-4.4548399999999998E-3</c:v>
                </c:pt>
                <c:pt idx="28108" formatCode="0.00E+00">
                  <c:v>-6.5609400000000003E-3</c:v>
                </c:pt>
                <c:pt idx="28109" formatCode="0.00E+00">
                  <c:v>-8.6827999999999992E-3</c:v>
                </c:pt>
                <c:pt idx="28110">
                  <c:v>-1.08174E-2</c:v>
                </c:pt>
                <c:pt idx="28111">
                  <c:v>-1.29614E-2</c:v>
                </c:pt>
                <c:pt idx="28112">
                  <c:v>-1.5111400000000001E-2</c:v>
                </c:pt>
                <c:pt idx="28113">
                  <c:v>-1.7264100000000001E-2</c:v>
                </c:pt>
                <c:pt idx="28114">
                  <c:v>-1.9416699999999999E-2</c:v>
                </c:pt>
                <c:pt idx="28115">
                  <c:v>-2.1566200000000001E-2</c:v>
                </c:pt>
                <c:pt idx="28116">
                  <c:v>-2.3709399999999999E-2</c:v>
                </c:pt>
                <c:pt idx="28117">
                  <c:v>-2.5843000000000001E-2</c:v>
                </c:pt>
                <c:pt idx="28118">
                  <c:v>-2.7963700000000001E-2</c:v>
                </c:pt>
                <c:pt idx="28119">
                  <c:v>-3.0068999999999999E-2</c:v>
                </c:pt>
                <c:pt idx="28120">
                  <c:v>-3.21561E-2</c:v>
                </c:pt>
                <c:pt idx="28121">
                  <c:v>-3.4222200000000001E-2</c:v>
                </c:pt>
                <c:pt idx="28122">
                  <c:v>-3.6264499999999998E-2</c:v>
                </c:pt>
                <c:pt idx="28123">
                  <c:v>-3.8280000000000002E-2</c:v>
                </c:pt>
                <c:pt idx="28124">
                  <c:v>-4.02659E-2</c:v>
                </c:pt>
                <c:pt idx="28125">
                  <c:v>-4.2219300000000001E-2</c:v>
                </c:pt>
                <c:pt idx="28126">
                  <c:v>-4.41374E-2</c:v>
                </c:pt>
                <c:pt idx="28127">
                  <c:v>-4.60174E-2</c:v>
                </c:pt>
                <c:pt idx="28128">
                  <c:v>-4.7856700000000002E-2</c:v>
                </c:pt>
                <c:pt idx="28129">
                  <c:v>-4.9652099999999998E-2</c:v>
                </c:pt>
                <c:pt idx="28130">
                  <c:v>-5.1400800000000003E-2</c:v>
                </c:pt>
                <c:pt idx="28131">
                  <c:v>-5.3100700000000001E-2</c:v>
                </c:pt>
                <c:pt idx="28132">
                  <c:v>-5.47495E-2</c:v>
                </c:pt>
                <c:pt idx="28133">
                  <c:v>-5.6343999999999998E-2</c:v>
                </c:pt>
                <c:pt idx="28134">
                  <c:v>-5.7881299999999997E-2</c:v>
                </c:pt>
                <c:pt idx="28135">
                  <c:v>-5.9359500000000003E-2</c:v>
                </c:pt>
                <c:pt idx="28136">
                  <c:v>-6.0777200000000003E-2</c:v>
                </c:pt>
                <c:pt idx="28137">
                  <c:v>-6.2132699999999999E-2</c:v>
                </c:pt>
                <c:pt idx="28138">
                  <c:v>-6.3423999999999994E-2</c:v>
                </c:pt>
                <c:pt idx="28139">
                  <c:v>-6.4649200000000004E-2</c:v>
                </c:pt>
                <c:pt idx="28140">
                  <c:v>-6.5806799999999999E-2</c:v>
                </c:pt>
                <c:pt idx="28141">
                  <c:v>-6.6895399999999994E-2</c:v>
                </c:pt>
                <c:pt idx="28142">
                  <c:v>-6.7913100000000004E-2</c:v>
                </c:pt>
                <c:pt idx="28143">
                  <c:v>-6.8858299999999997E-2</c:v>
                </c:pt>
                <c:pt idx="28144">
                  <c:v>-6.9730600000000004E-2</c:v>
                </c:pt>
                <c:pt idx="28145">
                  <c:v>-7.0529800000000004E-2</c:v>
                </c:pt>
                <c:pt idx="28146">
                  <c:v>-7.1255100000000002E-2</c:v>
                </c:pt>
                <c:pt idx="28147">
                  <c:v>-7.1905200000000002E-2</c:v>
                </c:pt>
                <c:pt idx="28148">
                  <c:v>-7.2479100000000005E-2</c:v>
                </c:pt>
                <c:pt idx="28149">
                  <c:v>-7.2976299999999994E-2</c:v>
                </c:pt>
                <c:pt idx="28150">
                  <c:v>-7.3396000000000003E-2</c:v>
                </c:pt>
                <c:pt idx="28151">
                  <c:v>-7.3737899999999995E-2</c:v>
                </c:pt>
                <c:pt idx="28152">
                  <c:v>-7.4001899999999995E-2</c:v>
                </c:pt>
                <c:pt idx="28153">
                  <c:v>-7.4187900000000001E-2</c:v>
                </c:pt>
                <c:pt idx="28154">
                  <c:v>-7.4296000000000001E-2</c:v>
                </c:pt>
                <c:pt idx="28155">
                  <c:v>-7.4326500000000004E-2</c:v>
                </c:pt>
                <c:pt idx="28156">
                  <c:v>-7.4279399999999995E-2</c:v>
                </c:pt>
                <c:pt idx="28157">
                  <c:v>-7.4154300000000006E-2</c:v>
                </c:pt>
                <c:pt idx="28158">
                  <c:v>-7.3951000000000003E-2</c:v>
                </c:pt>
                <c:pt idx="28159">
                  <c:v>-7.3669499999999999E-2</c:v>
                </c:pt>
                <c:pt idx="28160">
                  <c:v>-7.331E-2</c:v>
                </c:pt>
                <c:pt idx="28161">
                  <c:v>-7.2872500000000007E-2</c:v>
                </c:pt>
                <c:pt idx="28162">
                  <c:v>-7.2357199999999997E-2</c:v>
                </c:pt>
                <c:pt idx="28163">
                  <c:v>-7.1765099999999998E-2</c:v>
                </c:pt>
                <c:pt idx="28164">
                  <c:v>-7.1097999999999995E-2</c:v>
                </c:pt>
                <c:pt idx="28165">
                  <c:v>-7.0357699999999995E-2</c:v>
                </c:pt>
                <c:pt idx="28166">
                  <c:v>-6.9545399999999993E-2</c:v>
                </c:pt>
                <c:pt idx="28167">
                  <c:v>-6.8662100000000004E-2</c:v>
                </c:pt>
                <c:pt idx="28168">
                  <c:v>-6.7709000000000005E-2</c:v>
                </c:pt>
                <c:pt idx="28169">
                  <c:v>-6.6687700000000003E-2</c:v>
                </c:pt>
                <c:pt idx="28170">
                  <c:v>-6.5599699999999997E-2</c:v>
                </c:pt>
                <c:pt idx="28171">
                  <c:v>-6.4446400000000001E-2</c:v>
                </c:pt>
                <c:pt idx="28172">
                  <c:v>-6.3228999999999994E-2</c:v>
                </c:pt>
                <c:pt idx="28173">
                  <c:v>-6.19491E-2</c:v>
                </c:pt>
                <c:pt idx="28174">
                  <c:v>-6.0608299999999997E-2</c:v>
                </c:pt>
                <c:pt idx="28175">
                  <c:v>-5.9208700000000003E-2</c:v>
                </c:pt>
                <c:pt idx="28176">
                  <c:v>-5.7752499999999998E-2</c:v>
                </c:pt>
                <c:pt idx="28177">
                  <c:v>-5.6241899999999997E-2</c:v>
                </c:pt>
                <c:pt idx="28178">
                  <c:v>-5.4678400000000002E-2</c:v>
                </c:pt>
                <c:pt idx="28179">
                  <c:v>-5.3063899999999997E-2</c:v>
                </c:pt>
                <c:pt idx="28180">
                  <c:v>-5.1400800000000003E-2</c:v>
                </c:pt>
                <c:pt idx="28181">
                  <c:v>-4.9692E-2</c:v>
                </c:pt>
                <c:pt idx="28182">
                  <c:v>-4.7940200000000002E-2</c:v>
                </c:pt>
                <c:pt idx="28183">
                  <c:v>-4.6147199999999999E-2</c:v>
                </c:pt>
                <c:pt idx="28184">
                  <c:v>-4.4314899999999997E-2</c:v>
                </c:pt>
                <c:pt idx="28185">
                  <c:v>-4.24468E-2</c:v>
                </c:pt>
                <c:pt idx="28186">
                  <c:v>-4.0546499999999999E-2</c:v>
                </c:pt>
                <c:pt idx="28187">
                  <c:v>-3.86173E-2</c:v>
                </c:pt>
                <c:pt idx="28188">
                  <c:v>-3.6662100000000003E-2</c:v>
                </c:pt>
                <c:pt idx="28189">
                  <c:v>-3.46828E-2</c:v>
                </c:pt>
                <c:pt idx="28190">
                  <c:v>-3.2681799999999997E-2</c:v>
                </c:pt>
                <c:pt idx="28191">
                  <c:v>-3.0661600000000001E-2</c:v>
                </c:pt>
                <c:pt idx="28192">
                  <c:v>-2.86252E-2</c:v>
                </c:pt>
                <c:pt idx="28193">
                  <c:v>-2.6575499999999998E-2</c:v>
                </c:pt>
                <c:pt idx="28194">
                  <c:v>-2.45153E-2</c:v>
                </c:pt>
                <c:pt idx="28195">
                  <c:v>-2.2447399999999999E-2</c:v>
                </c:pt>
                <c:pt idx="28196">
                  <c:v>-2.0374900000000001E-2</c:v>
                </c:pt>
                <c:pt idx="28197">
                  <c:v>-1.8301000000000001E-2</c:v>
                </c:pt>
                <c:pt idx="28198">
                  <c:v>-1.6228300000000001E-2</c:v>
                </c:pt>
                <c:pt idx="28199">
                  <c:v>-1.41598E-2</c:v>
                </c:pt>
                <c:pt idx="28200">
                  <c:v>-1.20985E-2</c:v>
                </c:pt>
                <c:pt idx="28201">
                  <c:v>-1.00476E-2</c:v>
                </c:pt>
                <c:pt idx="28202" formatCode="0.00E+00">
                  <c:v>-8.0100699999999993E-3</c:v>
                </c:pt>
                <c:pt idx="28203" formatCode="0.00E+00">
                  <c:v>-5.98863E-3</c:v>
                </c:pt>
                <c:pt idx="28204" formatCode="0.00E+00">
                  <c:v>-3.9856199999999996E-3</c:v>
                </c:pt>
                <c:pt idx="28205" formatCode="0.00E+00">
                  <c:v>-2.00337E-3</c:v>
                </c:pt>
                <c:pt idx="28206" formatCode="0.00E+00">
                  <c:v>-4.4308699999999998E-5</c:v>
                </c:pt>
                <c:pt idx="28207" formatCode="0.00E+00">
                  <c:v>1.88905E-3</c:v>
                </c:pt>
                <c:pt idx="28208" formatCode="0.00E+00">
                  <c:v>3.7940500000000002E-3</c:v>
                </c:pt>
                <c:pt idx="28209" formatCode="0.00E+00">
                  <c:v>5.6679699999999996E-3</c:v>
                </c:pt>
                <c:pt idx="28210" formatCode="0.00E+00">
                  <c:v>7.5083800000000003E-3</c:v>
                </c:pt>
                <c:pt idx="28211" formatCode="0.00E+00">
                  <c:v>9.3132700000000002E-3</c:v>
                </c:pt>
                <c:pt idx="28212">
                  <c:v>1.1080700000000001E-2</c:v>
                </c:pt>
                <c:pt idx="28213">
                  <c:v>1.2808399999999999E-2</c:v>
                </c:pt>
                <c:pt idx="28214">
                  <c:v>1.44942E-2</c:v>
                </c:pt>
                <c:pt idx="28215">
                  <c:v>1.6135699999999999E-2</c:v>
                </c:pt>
                <c:pt idx="28216">
                  <c:v>1.7731E-2</c:v>
                </c:pt>
                <c:pt idx="28217">
                  <c:v>1.9278199999999999E-2</c:v>
                </c:pt>
                <c:pt idx="28218">
                  <c:v>2.0775800000000001E-2</c:v>
                </c:pt>
                <c:pt idx="28219">
                  <c:v>2.2222499999999999E-2</c:v>
                </c:pt>
                <c:pt idx="28220">
                  <c:v>2.36168E-2</c:v>
                </c:pt>
                <c:pt idx="28221">
                  <c:v>2.4957500000000001E-2</c:v>
                </c:pt>
                <c:pt idx="28222">
                  <c:v>2.62428E-2</c:v>
                </c:pt>
                <c:pt idx="28223">
                  <c:v>2.7471200000000001E-2</c:v>
                </c:pt>
                <c:pt idx="28224">
                  <c:v>2.8641199999999999E-2</c:v>
                </c:pt>
                <c:pt idx="28225">
                  <c:v>2.9751699999999999E-2</c:v>
                </c:pt>
                <c:pt idx="28226">
                  <c:v>3.0802E-2</c:v>
                </c:pt>
                <c:pt idx="28227">
                  <c:v>3.17915E-2</c:v>
                </c:pt>
                <c:pt idx="28228">
                  <c:v>3.27205E-2</c:v>
                </c:pt>
                <c:pt idx="28229">
                  <c:v>3.3588600000000003E-2</c:v>
                </c:pt>
                <c:pt idx="28230">
                  <c:v>3.4394599999999997E-2</c:v>
                </c:pt>
                <c:pt idx="28231">
                  <c:v>3.5137099999999998E-2</c:v>
                </c:pt>
                <c:pt idx="28232">
                  <c:v>3.5814800000000001E-2</c:v>
                </c:pt>
                <c:pt idx="28233">
                  <c:v>3.64277E-2</c:v>
                </c:pt>
                <c:pt idx="28234">
                  <c:v>3.6975800000000003E-2</c:v>
                </c:pt>
                <c:pt idx="28235">
                  <c:v>3.7458999999999999E-2</c:v>
                </c:pt>
                <c:pt idx="28236">
                  <c:v>3.7876899999999998E-2</c:v>
                </c:pt>
                <c:pt idx="28237">
                  <c:v>3.8228900000000003E-2</c:v>
                </c:pt>
                <c:pt idx="28238">
                  <c:v>3.8514699999999999E-2</c:v>
                </c:pt>
                <c:pt idx="28239">
                  <c:v>3.87353E-2</c:v>
                </c:pt>
                <c:pt idx="28240">
                  <c:v>3.8891799999999997E-2</c:v>
                </c:pt>
                <c:pt idx="28241">
                  <c:v>3.8985300000000001E-2</c:v>
                </c:pt>
                <c:pt idx="28242">
                  <c:v>3.9016200000000001E-2</c:v>
                </c:pt>
                <c:pt idx="28243">
                  <c:v>3.8985400000000003E-2</c:v>
                </c:pt>
                <c:pt idx="28244">
                  <c:v>3.88943E-2</c:v>
                </c:pt>
                <c:pt idx="28245">
                  <c:v>3.8744500000000001E-2</c:v>
                </c:pt>
                <c:pt idx="28246">
                  <c:v>3.8537399999999999E-2</c:v>
                </c:pt>
                <c:pt idx="28247">
                  <c:v>3.82739E-2</c:v>
                </c:pt>
                <c:pt idx="28248">
                  <c:v>3.79549E-2</c:v>
                </c:pt>
                <c:pt idx="28249">
                  <c:v>3.7581099999999999E-2</c:v>
                </c:pt>
                <c:pt idx="28250">
                  <c:v>3.7152900000000003E-2</c:v>
                </c:pt>
                <c:pt idx="28251">
                  <c:v>3.6671099999999998E-2</c:v>
                </c:pt>
                <c:pt idx="28252">
                  <c:v>3.6136799999999997E-2</c:v>
                </c:pt>
                <c:pt idx="28253">
                  <c:v>3.5551600000000003E-2</c:v>
                </c:pt>
                <c:pt idx="28254">
                  <c:v>3.4917299999999998E-2</c:v>
                </c:pt>
                <c:pt idx="28255">
                  <c:v>3.4235700000000001E-2</c:v>
                </c:pt>
                <c:pt idx="28256">
                  <c:v>3.3508799999999998E-2</c:v>
                </c:pt>
                <c:pt idx="28257">
                  <c:v>3.2738400000000001E-2</c:v>
                </c:pt>
                <c:pt idx="28258">
                  <c:v>3.1925500000000002E-2</c:v>
                </c:pt>
                <c:pt idx="28259">
                  <c:v>3.1070899999999999E-2</c:v>
                </c:pt>
                <c:pt idx="28260">
                  <c:v>3.0176100000000001E-2</c:v>
                </c:pt>
                <c:pt idx="28261">
                  <c:v>2.92433E-2</c:v>
                </c:pt>
                <c:pt idx="28262">
                  <c:v>2.82747E-2</c:v>
                </c:pt>
                <c:pt idx="28263">
                  <c:v>2.7273100000000002E-2</c:v>
                </c:pt>
                <c:pt idx="28264">
                  <c:v>2.6240900000000001E-2</c:v>
                </c:pt>
                <c:pt idx="28265">
                  <c:v>2.5180600000000001E-2</c:v>
                </c:pt>
                <c:pt idx="28266">
                  <c:v>2.40941E-2</c:v>
                </c:pt>
                <c:pt idx="28267">
                  <c:v>2.2983199999999999E-2</c:v>
                </c:pt>
                <c:pt idx="28268">
                  <c:v>2.1850000000000001E-2</c:v>
                </c:pt>
                <c:pt idx="28269">
                  <c:v>2.06964E-2</c:v>
                </c:pt>
                <c:pt idx="28270">
                  <c:v>1.95245E-2</c:v>
                </c:pt>
                <c:pt idx="28271">
                  <c:v>1.83362E-2</c:v>
                </c:pt>
                <c:pt idx="28272">
                  <c:v>1.7133200000000001E-2</c:v>
                </c:pt>
                <c:pt idx="28273">
                  <c:v>1.5916900000000001E-2</c:v>
                </c:pt>
                <c:pt idx="28274">
                  <c:v>1.46889E-2</c:v>
                </c:pt>
                <c:pt idx="28275">
                  <c:v>1.3451299999999999E-2</c:v>
                </c:pt>
                <c:pt idx="28276">
                  <c:v>1.2206E-2</c:v>
                </c:pt>
                <c:pt idx="28277">
                  <c:v>1.09555E-2</c:v>
                </c:pt>
                <c:pt idx="28278" formatCode="0.00E+00">
                  <c:v>9.7025299999999991E-3</c:v>
                </c:pt>
                <c:pt idx="28279" formatCode="0.00E+00">
                  <c:v>8.4493799999999994E-3</c:v>
                </c:pt>
                <c:pt idx="28280" formatCode="0.00E+00">
                  <c:v>7.1973999999999996E-3</c:v>
                </c:pt>
                <c:pt idx="28281" formatCode="0.00E+00">
                  <c:v>5.9472600000000002E-3</c:v>
                </c:pt>
                <c:pt idx="28282" formatCode="0.00E+00">
                  <c:v>4.7002099999999998E-3</c:v>
                </c:pt>
                <c:pt idx="28283" formatCode="0.00E+00">
                  <c:v>3.4585000000000002E-3</c:v>
                </c:pt>
                <c:pt idx="28284" formatCode="0.00E+00">
                  <c:v>2.2244500000000002E-3</c:v>
                </c:pt>
                <c:pt idx="28285" formatCode="0.00E+00">
                  <c:v>9.9999000000000008E-4</c:v>
                </c:pt>
                <c:pt idx="28286" formatCode="0.00E+00">
                  <c:v>-2.13196E-4</c:v>
                </c:pt>
                <c:pt idx="28287" formatCode="0.00E+00">
                  <c:v>-1.4135599999999999E-3</c:v>
                </c:pt>
                <c:pt idx="28288" formatCode="0.00E+00">
                  <c:v>-2.5995300000000001E-3</c:v>
                </c:pt>
                <c:pt idx="28289" formatCode="0.00E+00">
                  <c:v>-3.7695099999999998E-3</c:v>
                </c:pt>
                <c:pt idx="28290" formatCode="0.00E+00">
                  <c:v>-4.9219900000000002E-3</c:v>
                </c:pt>
                <c:pt idx="28291" formatCode="0.00E+00">
                  <c:v>-6.0554099999999998E-3</c:v>
                </c:pt>
                <c:pt idx="28292" formatCode="0.00E+00">
                  <c:v>-7.1678599999999999E-3</c:v>
                </c:pt>
                <c:pt idx="28293" formatCode="0.00E+00">
                  <c:v>-8.2573899999999999E-3</c:v>
                </c:pt>
                <c:pt idx="28294" formatCode="0.00E+00">
                  <c:v>-9.32236E-3</c:v>
                </c:pt>
                <c:pt idx="28295">
                  <c:v>-1.03613E-2</c:v>
                </c:pt>
                <c:pt idx="28296">
                  <c:v>-1.13723E-2</c:v>
                </c:pt>
                <c:pt idx="28297">
                  <c:v>-1.23538E-2</c:v>
                </c:pt>
                <c:pt idx="28298">
                  <c:v>-1.3304699999999999E-2</c:v>
                </c:pt>
                <c:pt idx="28299">
                  <c:v>-1.4224499999999999E-2</c:v>
                </c:pt>
                <c:pt idx="28300">
                  <c:v>-1.51133E-2</c:v>
                </c:pt>
                <c:pt idx="28301">
                  <c:v>-1.5970600000000001E-2</c:v>
                </c:pt>
                <c:pt idx="28302">
                  <c:v>-1.6795999999999998E-2</c:v>
                </c:pt>
                <c:pt idx="28303">
                  <c:v>-1.7588800000000002E-2</c:v>
                </c:pt>
                <c:pt idx="28304">
                  <c:v>-1.8348900000000001E-2</c:v>
                </c:pt>
                <c:pt idx="28305">
                  <c:v>-1.90759E-2</c:v>
                </c:pt>
                <c:pt idx="28306">
                  <c:v>-1.97688E-2</c:v>
                </c:pt>
                <c:pt idx="28307">
                  <c:v>-2.0426799999999998E-2</c:v>
                </c:pt>
                <c:pt idx="28308">
                  <c:v>-2.10498E-2</c:v>
                </c:pt>
                <c:pt idx="28309">
                  <c:v>-2.1637799999999999E-2</c:v>
                </c:pt>
                <c:pt idx="28310">
                  <c:v>-2.2191200000000001E-2</c:v>
                </c:pt>
                <c:pt idx="28311">
                  <c:v>-2.27102E-2</c:v>
                </c:pt>
                <c:pt idx="28312">
                  <c:v>-2.3194599999999999E-2</c:v>
                </c:pt>
                <c:pt idx="28313">
                  <c:v>-2.3644200000000001E-2</c:v>
                </c:pt>
                <c:pt idx="28314">
                  <c:v>-2.4059000000000001E-2</c:v>
                </c:pt>
                <c:pt idx="28315">
                  <c:v>-2.4439200000000001E-2</c:v>
                </c:pt>
                <c:pt idx="28316">
                  <c:v>-2.4784899999999999E-2</c:v>
                </c:pt>
                <c:pt idx="28317">
                  <c:v>-2.5096400000000001E-2</c:v>
                </c:pt>
                <c:pt idx="28318">
                  <c:v>-2.5374600000000001E-2</c:v>
                </c:pt>
                <c:pt idx="28319">
                  <c:v>-2.5621100000000001E-2</c:v>
                </c:pt>
                <c:pt idx="28320">
                  <c:v>-2.5836499999999998E-2</c:v>
                </c:pt>
                <c:pt idx="28321">
                  <c:v>-2.6021099999999998E-2</c:v>
                </c:pt>
                <c:pt idx="28322">
                  <c:v>-2.6175299999999999E-2</c:v>
                </c:pt>
                <c:pt idx="28323">
                  <c:v>-2.6299800000000002E-2</c:v>
                </c:pt>
                <c:pt idx="28324">
                  <c:v>-2.6395200000000001E-2</c:v>
                </c:pt>
                <c:pt idx="28325">
                  <c:v>-2.6461999999999999E-2</c:v>
                </c:pt>
                <c:pt idx="28326">
                  <c:v>-2.6501500000000001E-2</c:v>
                </c:pt>
                <c:pt idx="28327">
                  <c:v>-2.6514800000000002E-2</c:v>
                </c:pt>
                <c:pt idx="28328">
                  <c:v>-2.65033E-2</c:v>
                </c:pt>
                <c:pt idx="28329">
                  <c:v>-2.64678E-2</c:v>
                </c:pt>
                <c:pt idx="28330">
                  <c:v>-2.6409100000000001E-2</c:v>
                </c:pt>
                <c:pt idx="28331">
                  <c:v>-2.6327400000000001E-2</c:v>
                </c:pt>
                <c:pt idx="28332">
                  <c:v>-2.6222800000000001E-2</c:v>
                </c:pt>
                <c:pt idx="28333">
                  <c:v>-2.6095899999999998E-2</c:v>
                </c:pt>
                <c:pt idx="28334">
                  <c:v>-2.5949300000000002E-2</c:v>
                </c:pt>
                <c:pt idx="28335">
                  <c:v>-2.5786099999999999E-2</c:v>
                </c:pt>
                <c:pt idx="28336">
                  <c:v>-2.5607700000000001E-2</c:v>
                </c:pt>
                <c:pt idx="28337">
                  <c:v>-2.5415099999999999E-2</c:v>
                </c:pt>
                <c:pt idx="28338">
                  <c:v>-2.52099E-2</c:v>
                </c:pt>
                <c:pt idx="28339">
                  <c:v>-2.49938E-2</c:v>
                </c:pt>
                <c:pt idx="28340">
                  <c:v>-2.47683E-2</c:v>
                </c:pt>
                <c:pt idx="28341">
                  <c:v>-2.4535000000000001E-2</c:v>
                </c:pt>
                <c:pt idx="28342">
                  <c:v>-2.4294900000000001E-2</c:v>
                </c:pt>
                <c:pt idx="28343">
                  <c:v>-2.40492E-2</c:v>
                </c:pt>
                <c:pt idx="28344">
                  <c:v>-2.3799299999999999E-2</c:v>
                </c:pt>
                <c:pt idx="28345">
                  <c:v>-2.35467E-2</c:v>
                </c:pt>
                <c:pt idx="28346">
                  <c:v>-2.3292799999999999E-2</c:v>
                </c:pt>
                <c:pt idx="28347">
                  <c:v>-2.3038800000000002E-2</c:v>
                </c:pt>
                <c:pt idx="28348">
                  <c:v>-2.2785799999999998E-2</c:v>
                </c:pt>
                <c:pt idx="28349">
                  <c:v>-2.25349E-2</c:v>
                </c:pt>
                <c:pt idx="28350">
                  <c:v>-2.2287100000000001E-2</c:v>
                </c:pt>
                <c:pt idx="28351">
                  <c:v>-2.2044000000000001E-2</c:v>
                </c:pt>
                <c:pt idx="28352">
                  <c:v>-2.1807E-2</c:v>
                </c:pt>
                <c:pt idx="28353">
                  <c:v>-2.1577300000000001E-2</c:v>
                </c:pt>
                <c:pt idx="28354">
                  <c:v>-2.1355800000000001E-2</c:v>
                </c:pt>
                <c:pt idx="28355">
                  <c:v>-2.11434E-2</c:v>
                </c:pt>
                <c:pt idx="28356">
                  <c:v>-2.0941100000000001E-2</c:v>
                </c:pt>
                <c:pt idx="28357">
                  <c:v>-2.0749400000000001E-2</c:v>
                </c:pt>
                <c:pt idx="28358">
                  <c:v>-2.0569199999999999E-2</c:v>
                </c:pt>
                <c:pt idx="28359">
                  <c:v>-2.0401499999999999E-2</c:v>
                </c:pt>
                <c:pt idx="28360">
                  <c:v>-2.0247600000000001E-2</c:v>
                </c:pt>
                <c:pt idx="28361">
                  <c:v>-2.01087E-2</c:v>
                </c:pt>
                <c:pt idx="28362">
                  <c:v>-1.99861E-2</c:v>
                </c:pt>
                <c:pt idx="28363">
                  <c:v>-1.98803E-2</c:v>
                </c:pt>
                <c:pt idx="28364">
                  <c:v>-1.9791699999999999E-2</c:v>
                </c:pt>
                <c:pt idx="28365">
                  <c:v>-1.97209E-2</c:v>
                </c:pt>
                <c:pt idx="28366">
                  <c:v>-1.9668600000000001E-2</c:v>
                </c:pt>
                <c:pt idx="28367">
                  <c:v>-1.96355E-2</c:v>
                </c:pt>
                <c:pt idx="28368">
                  <c:v>-1.9622400000000002E-2</c:v>
                </c:pt>
                <c:pt idx="28369">
                  <c:v>-1.9630100000000001E-2</c:v>
                </c:pt>
                <c:pt idx="28370">
                  <c:v>-1.9658800000000001E-2</c:v>
                </c:pt>
                <c:pt idx="28371">
                  <c:v>-1.9708799999999999E-2</c:v>
                </c:pt>
                <c:pt idx="28372">
                  <c:v>-1.9780200000000001E-2</c:v>
                </c:pt>
                <c:pt idx="28373">
                  <c:v>-1.9872899999999999E-2</c:v>
                </c:pt>
                <c:pt idx="28374">
                  <c:v>-1.9986400000000001E-2</c:v>
                </c:pt>
                <c:pt idx="28375">
                  <c:v>-2.0120300000000001E-2</c:v>
                </c:pt>
                <c:pt idx="28376">
                  <c:v>-2.0274299999999999E-2</c:v>
                </c:pt>
                <c:pt idx="28377">
                  <c:v>-2.04488E-2</c:v>
                </c:pt>
                <c:pt idx="28378">
                  <c:v>-2.0643999999999999E-2</c:v>
                </c:pt>
                <c:pt idx="28379">
                  <c:v>-2.0859800000000001E-2</c:v>
                </c:pt>
                <c:pt idx="28380">
                  <c:v>-2.10954E-2</c:v>
                </c:pt>
                <c:pt idx="28381">
                  <c:v>-2.1349300000000002E-2</c:v>
                </c:pt>
                <c:pt idx="28382">
                  <c:v>-2.16195E-2</c:v>
                </c:pt>
                <c:pt idx="28383">
                  <c:v>-2.1905299999999999E-2</c:v>
                </c:pt>
                <c:pt idx="28384">
                  <c:v>-2.22077E-2</c:v>
                </c:pt>
                <c:pt idx="28385">
                  <c:v>-2.2527999999999999E-2</c:v>
                </c:pt>
                <c:pt idx="28386">
                  <c:v>-2.2865699999999999E-2</c:v>
                </c:pt>
                <c:pt idx="28387">
                  <c:v>-2.3219500000000001E-2</c:v>
                </c:pt>
                <c:pt idx="28388">
                  <c:v>-2.3588399999999999E-2</c:v>
                </c:pt>
                <c:pt idx="28389">
                  <c:v>-2.3971599999999999E-2</c:v>
                </c:pt>
                <c:pt idx="28390">
                  <c:v>-2.4367900000000001E-2</c:v>
                </c:pt>
                <c:pt idx="28391">
                  <c:v>-2.4776400000000001E-2</c:v>
                </c:pt>
                <c:pt idx="28392">
                  <c:v>-2.5196099999999999E-2</c:v>
                </c:pt>
                <c:pt idx="28393">
                  <c:v>-2.5626300000000001E-2</c:v>
                </c:pt>
                <c:pt idx="28394">
                  <c:v>-2.6066099999999998E-2</c:v>
                </c:pt>
                <c:pt idx="28395">
                  <c:v>-2.6514699999999999E-2</c:v>
                </c:pt>
                <c:pt idx="28396">
                  <c:v>-2.69713E-2</c:v>
                </c:pt>
                <c:pt idx="28397">
                  <c:v>-2.7434799999999999E-2</c:v>
                </c:pt>
                <c:pt idx="28398">
                  <c:v>-2.7904000000000002E-2</c:v>
                </c:pt>
                <c:pt idx="28399">
                  <c:v>-2.8377300000000001E-2</c:v>
                </c:pt>
                <c:pt idx="28400">
                  <c:v>-2.8853199999999999E-2</c:v>
                </c:pt>
                <c:pt idx="28401">
                  <c:v>-2.93303E-2</c:v>
                </c:pt>
                <c:pt idx="28402">
                  <c:v>-2.98071E-2</c:v>
                </c:pt>
                <c:pt idx="28403">
                  <c:v>-3.0281499999999999E-2</c:v>
                </c:pt>
                <c:pt idx="28404">
                  <c:v>-3.0751199999999999E-2</c:v>
                </c:pt>
                <c:pt idx="28405">
                  <c:v>-3.1214800000000001E-2</c:v>
                </c:pt>
                <c:pt idx="28406">
                  <c:v>-3.1670799999999999E-2</c:v>
                </c:pt>
                <c:pt idx="28407">
                  <c:v>-3.2117699999999999E-2</c:v>
                </c:pt>
                <c:pt idx="28408">
                  <c:v>-3.2554300000000001E-2</c:v>
                </c:pt>
                <c:pt idx="28409">
                  <c:v>-3.2979099999999997E-2</c:v>
                </c:pt>
                <c:pt idx="28410">
                  <c:v>-3.33911E-2</c:v>
                </c:pt>
                <c:pt idx="28411">
                  <c:v>-3.37895E-2</c:v>
                </c:pt>
                <c:pt idx="28412">
                  <c:v>-3.4173099999999998E-2</c:v>
                </c:pt>
                <c:pt idx="28413">
                  <c:v>-3.4539800000000002E-2</c:v>
                </c:pt>
                <c:pt idx="28414">
                  <c:v>-3.4887599999999998E-2</c:v>
                </c:pt>
                <c:pt idx="28415">
                  <c:v>-3.5215000000000003E-2</c:v>
                </c:pt>
                <c:pt idx="28416">
                  <c:v>-3.5521499999999998E-2</c:v>
                </c:pt>
                <c:pt idx="28417">
                  <c:v>-3.5806400000000002E-2</c:v>
                </c:pt>
                <c:pt idx="28418">
                  <c:v>-3.6068299999999998E-2</c:v>
                </c:pt>
                <c:pt idx="28419">
                  <c:v>-3.63056E-2</c:v>
                </c:pt>
                <c:pt idx="28420">
                  <c:v>-3.6517300000000003E-2</c:v>
                </c:pt>
                <c:pt idx="28421">
                  <c:v>-3.6702499999999999E-2</c:v>
                </c:pt>
                <c:pt idx="28422">
                  <c:v>-3.6860299999999999E-2</c:v>
                </c:pt>
                <c:pt idx="28423">
                  <c:v>-3.6988800000000002E-2</c:v>
                </c:pt>
                <c:pt idx="28424">
                  <c:v>-3.7086099999999997E-2</c:v>
                </c:pt>
                <c:pt idx="28425">
                  <c:v>-3.7151000000000003E-2</c:v>
                </c:pt>
                <c:pt idx="28426">
                  <c:v>-3.7182300000000001E-2</c:v>
                </c:pt>
                <c:pt idx="28427">
                  <c:v>-3.71791E-2</c:v>
                </c:pt>
                <c:pt idx="28428">
                  <c:v>-3.7140199999999998E-2</c:v>
                </c:pt>
                <c:pt idx="28429">
                  <c:v>-3.7064800000000002E-2</c:v>
                </c:pt>
                <c:pt idx="28430">
                  <c:v>-3.69523E-2</c:v>
                </c:pt>
                <c:pt idx="28431">
                  <c:v>-3.6802599999999998E-2</c:v>
                </c:pt>
                <c:pt idx="28432">
                  <c:v>-3.6615399999999999E-2</c:v>
                </c:pt>
                <c:pt idx="28433">
                  <c:v>-3.6390499999999999E-2</c:v>
                </c:pt>
                <c:pt idx="28434">
                  <c:v>-3.6127300000000001E-2</c:v>
                </c:pt>
                <c:pt idx="28435">
                  <c:v>-3.5825599999999999E-2</c:v>
                </c:pt>
                <c:pt idx="28436">
                  <c:v>-3.5484799999999997E-2</c:v>
                </c:pt>
                <c:pt idx="28437">
                  <c:v>-3.5104400000000001E-2</c:v>
                </c:pt>
                <c:pt idx="28438">
                  <c:v>-3.4683899999999997E-2</c:v>
                </c:pt>
                <c:pt idx="28439">
                  <c:v>-3.4222700000000002E-2</c:v>
                </c:pt>
                <c:pt idx="28440">
                  <c:v>-3.37205E-2</c:v>
                </c:pt>
                <c:pt idx="28441">
                  <c:v>-3.31773E-2</c:v>
                </c:pt>
                <c:pt idx="28442">
                  <c:v>-3.2592599999999999E-2</c:v>
                </c:pt>
                <c:pt idx="28443">
                  <c:v>-3.1966300000000003E-2</c:v>
                </c:pt>
                <c:pt idx="28444">
                  <c:v>-3.1298800000000002E-2</c:v>
                </c:pt>
                <c:pt idx="28445">
                  <c:v>-3.05911E-2</c:v>
                </c:pt>
                <c:pt idx="28446">
                  <c:v>-2.9843700000000001E-2</c:v>
                </c:pt>
                <c:pt idx="28447">
                  <c:v>-2.90569E-2</c:v>
                </c:pt>
                <c:pt idx="28448">
                  <c:v>-2.82308E-2</c:v>
                </c:pt>
                <c:pt idx="28449">
                  <c:v>-2.73662E-2</c:v>
                </c:pt>
                <c:pt idx="28450">
                  <c:v>-2.64636E-2</c:v>
                </c:pt>
                <c:pt idx="28451">
                  <c:v>-2.5523899999999999E-2</c:v>
                </c:pt>
                <c:pt idx="28452">
                  <c:v>-2.45475E-2</c:v>
                </c:pt>
                <c:pt idx="28453">
                  <c:v>-2.3534699999999999E-2</c:v>
                </c:pt>
                <c:pt idx="28454">
                  <c:v>-2.2485600000000001E-2</c:v>
                </c:pt>
                <c:pt idx="28455">
                  <c:v>-2.1401199999999999E-2</c:v>
                </c:pt>
                <c:pt idx="28456">
                  <c:v>-2.0282999999999999E-2</c:v>
                </c:pt>
                <c:pt idx="28457">
                  <c:v>-1.9132099999999999E-2</c:v>
                </c:pt>
                <c:pt idx="28458">
                  <c:v>-1.7949099999999999E-2</c:v>
                </c:pt>
                <c:pt idx="28459">
                  <c:v>-1.6735E-2</c:v>
                </c:pt>
                <c:pt idx="28460">
                  <c:v>-1.5491599999999999E-2</c:v>
                </c:pt>
                <c:pt idx="28461">
                  <c:v>-1.42215E-2</c:v>
                </c:pt>
                <c:pt idx="28462">
                  <c:v>-1.2926699999999999E-2</c:v>
                </c:pt>
                <c:pt idx="28463">
                  <c:v>-1.16084E-2</c:v>
                </c:pt>
                <c:pt idx="28464">
                  <c:v>-1.02679E-2</c:v>
                </c:pt>
                <c:pt idx="28465" formatCode="0.00E+00">
                  <c:v>-8.9064899999999995E-3</c:v>
                </c:pt>
                <c:pt idx="28466" formatCode="0.00E+00">
                  <c:v>-7.5262200000000001E-3</c:v>
                </c:pt>
                <c:pt idx="28467" formatCode="0.00E+00">
                  <c:v>-6.1289200000000004E-3</c:v>
                </c:pt>
                <c:pt idx="28468" formatCode="0.00E+00">
                  <c:v>-4.7161E-3</c:v>
                </c:pt>
                <c:pt idx="28469" formatCode="0.00E+00">
                  <c:v>-3.2892099999999999E-3</c:v>
                </c:pt>
                <c:pt idx="28470" formatCode="0.00E+00">
                  <c:v>-1.85023E-3</c:v>
                </c:pt>
                <c:pt idx="28471" formatCode="0.00E+00">
                  <c:v>-4.01727E-4</c:v>
                </c:pt>
                <c:pt idx="28472" formatCode="0.00E+00">
                  <c:v>1.0540599999999999E-3</c:v>
                </c:pt>
                <c:pt idx="28473" formatCode="0.00E+00">
                  <c:v>2.5157199999999999E-3</c:v>
                </c:pt>
                <c:pt idx="28474" formatCode="0.00E+00">
                  <c:v>3.9817799999999999E-3</c:v>
                </c:pt>
                <c:pt idx="28475" formatCode="0.00E+00">
                  <c:v>5.4500900000000003E-3</c:v>
                </c:pt>
                <c:pt idx="28476" formatCode="0.00E+00">
                  <c:v>6.9183500000000002E-3</c:v>
                </c:pt>
                <c:pt idx="28477" formatCode="0.00E+00">
                  <c:v>8.3846100000000007E-3</c:v>
                </c:pt>
                <c:pt idx="28478" formatCode="0.00E+00">
                  <c:v>9.8471400000000008E-3</c:v>
                </c:pt>
                <c:pt idx="28479">
                  <c:v>1.1304E-2</c:v>
                </c:pt>
                <c:pt idx="28480">
                  <c:v>1.2752599999999999E-2</c:v>
                </c:pt>
                <c:pt idx="28481">
                  <c:v>1.4190400000000001E-2</c:v>
                </c:pt>
                <c:pt idx="28482">
                  <c:v>1.5615E-2</c:v>
                </c:pt>
                <c:pt idx="28483">
                  <c:v>1.7024000000000001E-2</c:v>
                </c:pt>
                <c:pt idx="28484">
                  <c:v>1.8415399999999998E-2</c:v>
                </c:pt>
                <c:pt idx="28485">
                  <c:v>1.97874E-2</c:v>
                </c:pt>
                <c:pt idx="28486">
                  <c:v>2.1137699999999999E-2</c:v>
                </c:pt>
                <c:pt idx="28487">
                  <c:v>2.24643E-2</c:v>
                </c:pt>
                <c:pt idx="28488">
                  <c:v>2.3765100000000001E-2</c:v>
                </c:pt>
                <c:pt idx="28489">
                  <c:v>2.5038000000000001E-2</c:v>
                </c:pt>
                <c:pt idx="28490">
                  <c:v>2.6280999999999999E-2</c:v>
                </c:pt>
                <c:pt idx="28491">
                  <c:v>2.7492200000000001E-2</c:v>
                </c:pt>
                <c:pt idx="28492">
                  <c:v>2.86701E-2</c:v>
                </c:pt>
                <c:pt idx="28493">
                  <c:v>2.98129E-2</c:v>
                </c:pt>
                <c:pt idx="28494">
                  <c:v>3.09187E-2</c:v>
                </c:pt>
                <c:pt idx="28495">
                  <c:v>3.1984899999999997E-2</c:v>
                </c:pt>
                <c:pt idx="28496">
                  <c:v>3.30096E-2</c:v>
                </c:pt>
                <c:pt idx="28497">
                  <c:v>3.3991800000000003E-2</c:v>
                </c:pt>
                <c:pt idx="28498">
                  <c:v>3.4930200000000002E-2</c:v>
                </c:pt>
                <c:pt idx="28499">
                  <c:v>3.5822899999999998E-2</c:v>
                </c:pt>
                <c:pt idx="28500">
                  <c:v>3.6668100000000002E-2</c:v>
                </c:pt>
                <c:pt idx="28501">
                  <c:v>3.74636E-2</c:v>
                </c:pt>
                <c:pt idx="28502">
                  <c:v>3.8207999999999999E-2</c:v>
                </c:pt>
                <c:pt idx="28503">
                  <c:v>3.8900200000000003E-2</c:v>
                </c:pt>
                <c:pt idx="28504">
                  <c:v>3.9539100000000001E-2</c:v>
                </c:pt>
                <c:pt idx="28505">
                  <c:v>4.0123499999999999E-2</c:v>
                </c:pt>
                <c:pt idx="28506">
                  <c:v>4.0652000000000001E-2</c:v>
                </c:pt>
                <c:pt idx="28507">
                  <c:v>4.1123800000000002E-2</c:v>
                </c:pt>
                <c:pt idx="28508">
                  <c:v>4.1538499999999999E-2</c:v>
                </c:pt>
                <c:pt idx="28509">
                  <c:v>4.1895700000000001E-2</c:v>
                </c:pt>
                <c:pt idx="28510">
                  <c:v>4.2194099999999998E-2</c:v>
                </c:pt>
                <c:pt idx="28511">
                  <c:v>4.2432600000000001E-2</c:v>
                </c:pt>
                <c:pt idx="28512">
                  <c:v>4.2610099999999998E-2</c:v>
                </c:pt>
                <c:pt idx="28513">
                  <c:v>4.2725899999999997E-2</c:v>
                </c:pt>
                <c:pt idx="28514">
                  <c:v>4.2779299999999999E-2</c:v>
                </c:pt>
                <c:pt idx="28515">
                  <c:v>4.2769399999999999E-2</c:v>
                </c:pt>
                <c:pt idx="28516">
                  <c:v>4.26956E-2</c:v>
                </c:pt>
                <c:pt idx="28517">
                  <c:v>4.2558100000000001E-2</c:v>
                </c:pt>
                <c:pt idx="28518">
                  <c:v>4.2357199999999998E-2</c:v>
                </c:pt>
                <c:pt idx="28519">
                  <c:v>4.2093600000000002E-2</c:v>
                </c:pt>
                <c:pt idx="28520">
                  <c:v>4.1767600000000002E-2</c:v>
                </c:pt>
                <c:pt idx="28521">
                  <c:v>4.1378999999999999E-2</c:v>
                </c:pt>
                <c:pt idx="28522">
                  <c:v>4.0927699999999997E-2</c:v>
                </c:pt>
                <c:pt idx="28523">
                  <c:v>4.0413600000000001E-2</c:v>
                </c:pt>
                <c:pt idx="28524">
                  <c:v>3.98371E-2</c:v>
                </c:pt>
                <c:pt idx="28525">
                  <c:v>3.91986E-2</c:v>
                </c:pt>
                <c:pt idx="28526">
                  <c:v>3.84988E-2</c:v>
                </c:pt>
                <c:pt idx="28527">
                  <c:v>3.7738500000000001E-2</c:v>
                </c:pt>
                <c:pt idx="28528">
                  <c:v>3.6918600000000003E-2</c:v>
                </c:pt>
                <c:pt idx="28529">
                  <c:v>3.6039599999999998E-2</c:v>
                </c:pt>
                <c:pt idx="28530">
                  <c:v>3.5102099999999997E-2</c:v>
                </c:pt>
                <c:pt idx="28531">
                  <c:v>3.4107400000000003E-2</c:v>
                </c:pt>
                <c:pt idx="28532">
                  <c:v>3.3057400000000001E-2</c:v>
                </c:pt>
                <c:pt idx="28533">
                  <c:v>3.19534E-2</c:v>
                </c:pt>
                <c:pt idx="28534">
                  <c:v>3.07967E-2</c:v>
                </c:pt>
                <c:pt idx="28535">
                  <c:v>2.9588699999999999E-2</c:v>
                </c:pt>
                <c:pt idx="28536">
                  <c:v>2.83307E-2</c:v>
                </c:pt>
                <c:pt idx="28537">
                  <c:v>2.7024099999999999E-2</c:v>
                </c:pt>
                <c:pt idx="28538">
                  <c:v>2.5670800000000001E-2</c:v>
                </c:pt>
                <c:pt idx="28539">
                  <c:v>2.4272800000000001E-2</c:v>
                </c:pt>
                <c:pt idx="28540">
                  <c:v>2.28322E-2</c:v>
                </c:pt>
                <c:pt idx="28541">
                  <c:v>2.1350500000000001E-2</c:v>
                </c:pt>
                <c:pt idx="28542">
                  <c:v>1.9829200000000002E-2</c:v>
                </c:pt>
                <c:pt idx="28543">
                  <c:v>1.8270399999999999E-2</c:v>
                </c:pt>
                <c:pt idx="28544">
                  <c:v>1.66766E-2</c:v>
                </c:pt>
                <c:pt idx="28545">
                  <c:v>1.50498E-2</c:v>
                </c:pt>
                <c:pt idx="28546">
                  <c:v>1.3391800000000001E-2</c:v>
                </c:pt>
                <c:pt idx="28547">
                  <c:v>1.1705200000000001E-2</c:v>
                </c:pt>
                <c:pt idx="28548" formatCode="0.00E+00">
                  <c:v>9.9922299999999995E-3</c:v>
                </c:pt>
                <c:pt idx="28549" formatCode="0.00E+00">
                  <c:v>8.2547699999999998E-3</c:v>
                </c:pt>
                <c:pt idx="28550" formatCode="0.00E+00">
                  <c:v>6.4945799999999998E-3</c:v>
                </c:pt>
                <c:pt idx="28551" formatCode="0.00E+00">
                  <c:v>4.7139199999999999E-3</c:v>
                </c:pt>
                <c:pt idx="28552" formatCode="0.00E+00">
                  <c:v>2.9152800000000001E-3</c:v>
                </c:pt>
                <c:pt idx="28553" formatCode="0.00E+00">
                  <c:v>1.1010600000000001E-3</c:v>
                </c:pt>
                <c:pt idx="28554" formatCode="0.00E+00">
                  <c:v>-7.2635899999999999E-4</c:v>
                </c:pt>
                <c:pt idx="28555" formatCode="0.00E+00">
                  <c:v>-2.5645799999999999E-3</c:v>
                </c:pt>
                <c:pt idx="28556" formatCode="0.00E+00">
                  <c:v>-4.4108899999999998E-3</c:v>
                </c:pt>
                <c:pt idx="28557" formatCode="0.00E+00">
                  <c:v>-6.2623000000000002E-3</c:v>
                </c:pt>
                <c:pt idx="28558" formatCode="0.00E+00">
                  <c:v>-8.1160699999999995E-3</c:v>
                </c:pt>
                <c:pt idx="28559" formatCode="0.00E+00">
                  <c:v>-9.9698900000000003E-3</c:v>
                </c:pt>
                <c:pt idx="28560">
                  <c:v>-1.18213E-2</c:v>
                </c:pt>
                <c:pt idx="28561">
                  <c:v>-1.3667800000000001E-2</c:v>
                </c:pt>
                <c:pt idx="28562">
                  <c:v>-1.5507E-2</c:v>
                </c:pt>
                <c:pt idx="28563">
                  <c:v>-1.73367E-2</c:v>
                </c:pt>
                <c:pt idx="28564">
                  <c:v>-1.9155200000000001E-2</c:v>
                </c:pt>
                <c:pt idx="28565">
                  <c:v>-2.0960099999999999E-2</c:v>
                </c:pt>
                <c:pt idx="28566">
                  <c:v>-2.2748999999999998E-2</c:v>
                </c:pt>
                <c:pt idx="28567">
                  <c:v>-2.4518999999999999E-2</c:v>
                </c:pt>
                <c:pt idx="28568">
                  <c:v>-2.6266999999999999E-2</c:v>
                </c:pt>
                <c:pt idx="28569">
                  <c:v>-2.79896E-2</c:v>
                </c:pt>
                <c:pt idx="28570">
                  <c:v>-2.9684100000000001E-2</c:v>
                </c:pt>
                <c:pt idx="28571">
                  <c:v>-3.13482E-2</c:v>
                </c:pt>
                <c:pt idx="28572">
                  <c:v>-3.2980200000000001E-2</c:v>
                </c:pt>
                <c:pt idx="28573">
                  <c:v>-3.4577999999999998E-2</c:v>
                </c:pt>
                <c:pt idx="28574">
                  <c:v>-3.6139400000000002E-2</c:v>
                </c:pt>
                <c:pt idx="28575">
                  <c:v>-3.7662399999999999E-2</c:v>
                </c:pt>
                <c:pt idx="28576">
                  <c:v>-3.9144900000000003E-2</c:v>
                </c:pt>
                <c:pt idx="28577">
                  <c:v>-4.0585099999999999E-2</c:v>
                </c:pt>
                <c:pt idx="28578">
                  <c:v>-4.1981400000000002E-2</c:v>
                </c:pt>
                <c:pt idx="28579">
                  <c:v>-4.33324E-2</c:v>
                </c:pt>
                <c:pt idx="28580">
                  <c:v>-4.4636799999999997E-2</c:v>
                </c:pt>
                <c:pt idx="28581">
                  <c:v>-4.5893000000000003E-2</c:v>
                </c:pt>
                <c:pt idx="28582">
                  <c:v>-4.7099200000000001E-2</c:v>
                </c:pt>
                <c:pt idx="28583">
                  <c:v>-4.8253699999999997E-2</c:v>
                </c:pt>
                <c:pt idx="28584">
                  <c:v>-4.9355099999999999E-2</c:v>
                </c:pt>
                <c:pt idx="28585">
                  <c:v>-5.0401799999999997E-2</c:v>
                </c:pt>
                <c:pt idx="28586">
                  <c:v>-5.1392500000000001E-2</c:v>
                </c:pt>
                <c:pt idx="28587">
                  <c:v>-5.2325799999999999E-2</c:v>
                </c:pt>
                <c:pt idx="28588">
                  <c:v>-5.3200900000000002E-2</c:v>
                </c:pt>
                <c:pt idx="28589">
                  <c:v>-5.4016799999999997E-2</c:v>
                </c:pt>
                <c:pt idx="28590">
                  <c:v>-5.4772800000000003E-2</c:v>
                </c:pt>
                <c:pt idx="28591">
                  <c:v>-5.5468299999999998E-2</c:v>
                </c:pt>
                <c:pt idx="28592">
                  <c:v>-5.6103100000000003E-2</c:v>
                </c:pt>
                <c:pt idx="28593">
                  <c:v>-5.6676400000000002E-2</c:v>
                </c:pt>
                <c:pt idx="28594">
                  <c:v>-5.7187000000000002E-2</c:v>
                </c:pt>
                <c:pt idx="28595">
                  <c:v>-5.7633900000000002E-2</c:v>
                </c:pt>
                <c:pt idx="28596">
                  <c:v>-5.80168E-2</c:v>
                </c:pt>
                <c:pt idx="28597">
                  <c:v>-5.8334900000000002E-2</c:v>
                </c:pt>
                <c:pt idx="28598">
                  <c:v>-5.8588000000000001E-2</c:v>
                </c:pt>
                <c:pt idx="28599">
                  <c:v>-5.8775899999999999E-2</c:v>
                </c:pt>
                <c:pt idx="28600">
                  <c:v>-5.8899E-2</c:v>
                </c:pt>
                <c:pt idx="28601">
                  <c:v>-5.8957200000000001E-2</c:v>
                </c:pt>
                <c:pt idx="28602">
                  <c:v>-5.8950900000000001E-2</c:v>
                </c:pt>
                <c:pt idx="28603">
                  <c:v>-5.8880500000000002E-2</c:v>
                </c:pt>
                <c:pt idx="28604">
                  <c:v>-5.8746600000000003E-2</c:v>
                </c:pt>
                <c:pt idx="28605">
                  <c:v>-5.85496E-2</c:v>
                </c:pt>
                <c:pt idx="28606">
                  <c:v>-5.8289599999999997E-2</c:v>
                </c:pt>
                <c:pt idx="28607">
                  <c:v>-5.7966499999999997E-2</c:v>
                </c:pt>
                <c:pt idx="28608">
                  <c:v>-5.7580800000000001E-2</c:v>
                </c:pt>
                <c:pt idx="28609">
                  <c:v>-5.7133499999999997E-2</c:v>
                </c:pt>
                <c:pt idx="28610">
                  <c:v>-5.6625500000000002E-2</c:v>
                </c:pt>
                <c:pt idx="28611">
                  <c:v>-5.6057700000000002E-2</c:v>
                </c:pt>
                <c:pt idx="28612">
                  <c:v>-5.5431399999999999E-2</c:v>
                </c:pt>
                <c:pt idx="28613">
                  <c:v>-5.47483E-2</c:v>
                </c:pt>
                <c:pt idx="28614">
                  <c:v>-5.4009599999999998E-2</c:v>
                </c:pt>
                <c:pt idx="28615">
                  <c:v>-5.3216300000000001E-2</c:v>
                </c:pt>
                <c:pt idx="28616">
                  <c:v>-5.2369100000000002E-2</c:v>
                </c:pt>
                <c:pt idx="28617">
                  <c:v>-5.14692E-2</c:v>
                </c:pt>
                <c:pt idx="28618">
                  <c:v>-5.0518E-2</c:v>
                </c:pt>
                <c:pt idx="28619">
                  <c:v>-4.9516900000000003E-2</c:v>
                </c:pt>
                <c:pt idx="28620">
                  <c:v>-4.84676E-2</c:v>
                </c:pt>
                <c:pt idx="28621">
                  <c:v>-4.7372299999999999E-2</c:v>
                </c:pt>
                <c:pt idx="28622">
                  <c:v>-4.62336E-2</c:v>
                </c:pt>
                <c:pt idx="28623">
                  <c:v>-4.50529E-2</c:v>
                </c:pt>
                <c:pt idx="28624">
                  <c:v>-4.3831599999999998E-2</c:v>
                </c:pt>
                <c:pt idx="28625">
                  <c:v>-4.2571900000000003E-2</c:v>
                </c:pt>
                <c:pt idx="28626">
                  <c:v>-4.1276599999999997E-2</c:v>
                </c:pt>
                <c:pt idx="28627">
                  <c:v>-3.9948400000000002E-2</c:v>
                </c:pt>
                <c:pt idx="28628">
                  <c:v>-3.8589199999999997E-2</c:v>
                </c:pt>
                <c:pt idx="28629">
                  <c:v>-3.7201499999999998E-2</c:v>
                </c:pt>
                <c:pt idx="28630">
                  <c:v>-3.5787800000000002E-2</c:v>
                </c:pt>
                <c:pt idx="28631">
                  <c:v>-3.4350499999999999E-2</c:v>
                </c:pt>
                <c:pt idx="28632">
                  <c:v>-3.2892299999999999E-2</c:v>
                </c:pt>
                <c:pt idx="28633">
                  <c:v>-3.1415199999999997E-2</c:v>
                </c:pt>
                <c:pt idx="28634">
                  <c:v>-2.9921699999999999E-2</c:v>
                </c:pt>
                <c:pt idx="28635">
                  <c:v>-2.8414100000000001E-2</c:v>
                </c:pt>
                <c:pt idx="28636">
                  <c:v>-2.6894600000000001E-2</c:v>
                </c:pt>
                <c:pt idx="28637">
                  <c:v>-2.5365599999999999E-2</c:v>
                </c:pt>
                <c:pt idx="28638">
                  <c:v>-2.3829099999999999E-2</c:v>
                </c:pt>
                <c:pt idx="28639">
                  <c:v>-2.2287899999999999E-2</c:v>
                </c:pt>
                <c:pt idx="28640">
                  <c:v>-2.07444E-2</c:v>
                </c:pt>
                <c:pt idx="28641">
                  <c:v>-1.92009E-2</c:v>
                </c:pt>
                <c:pt idx="28642">
                  <c:v>-1.7659299999999999E-2</c:v>
                </c:pt>
                <c:pt idx="28643">
                  <c:v>-1.6121300000000002E-2</c:v>
                </c:pt>
                <c:pt idx="28644">
                  <c:v>-1.45889E-2</c:v>
                </c:pt>
                <c:pt idx="28645">
                  <c:v>-1.30642E-2</c:v>
                </c:pt>
                <c:pt idx="28646">
                  <c:v>-1.15494E-2</c:v>
                </c:pt>
                <c:pt idx="28647">
                  <c:v>-1.00462E-2</c:v>
                </c:pt>
                <c:pt idx="28648" formatCode="0.00E+00">
                  <c:v>-8.5562799999999994E-3</c:v>
                </c:pt>
                <c:pt idx="28649" formatCode="0.00E+00">
                  <c:v>-7.0812799999999997E-3</c:v>
                </c:pt>
                <c:pt idx="28650" formatCode="0.00E+00">
                  <c:v>-5.6233300000000002E-3</c:v>
                </c:pt>
                <c:pt idx="28651" formatCode="0.00E+00">
                  <c:v>-4.1846399999999999E-3</c:v>
                </c:pt>
                <c:pt idx="28652" formatCode="0.00E+00">
                  <c:v>-2.7672500000000002E-3</c:v>
                </c:pt>
                <c:pt idx="28653" formatCode="0.00E+00">
                  <c:v>-1.37308E-3</c:v>
                </c:pt>
                <c:pt idx="28654" formatCode="0.00E+00">
                  <c:v>-3.8492600000000003E-6</c:v>
                </c:pt>
                <c:pt idx="28655" formatCode="0.00E+00">
                  <c:v>1.3388300000000001E-3</c:v>
                </c:pt>
                <c:pt idx="28656" formatCode="0.00E+00">
                  <c:v>2.6533799999999999E-3</c:v>
                </c:pt>
                <c:pt idx="28657" formatCode="0.00E+00">
                  <c:v>3.9383500000000002E-3</c:v>
                </c:pt>
                <c:pt idx="28658" formatCode="0.00E+00">
                  <c:v>5.1921800000000002E-3</c:v>
                </c:pt>
                <c:pt idx="28659" formatCode="0.00E+00">
                  <c:v>6.4133899999999997E-3</c:v>
                </c:pt>
                <c:pt idx="28660" formatCode="0.00E+00">
                  <c:v>7.6010699999999997E-3</c:v>
                </c:pt>
                <c:pt idx="28661" formatCode="0.00E+00">
                  <c:v>8.7543499999999993E-3</c:v>
                </c:pt>
                <c:pt idx="28662" formatCode="0.00E+00">
                  <c:v>9.8717300000000004E-3</c:v>
                </c:pt>
                <c:pt idx="28663">
                  <c:v>1.0951799999999999E-2</c:v>
                </c:pt>
                <c:pt idx="28664">
                  <c:v>1.1994100000000001E-2</c:v>
                </c:pt>
                <c:pt idx="28665">
                  <c:v>1.29982E-2</c:v>
                </c:pt>
                <c:pt idx="28666">
                  <c:v>1.39632E-2</c:v>
                </c:pt>
                <c:pt idx="28667">
                  <c:v>1.4887299999999999E-2</c:v>
                </c:pt>
                <c:pt idx="28668">
                  <c:v>1.5769499999999999E-2</c:v>
                </c:pt>
                <c:pt idx="28669">
                  <c:v>1.6608899999999999E-2</c:v>
                </c:pt>
                <c:pt idx="28670">
                  <c:v>1.74051E-2</c:v>
                </c:pt>
                <c:pt idx="28671">
                  <c:v>1.8157199999999998E-2</c:v>
                </c:pt>
                <c:pt idx="28672">
                  <c:v>1.88644E-2</c:v>
                </c:pt>
                <c:pt idx="28673">
                  <c:v>1.9526600000000002E-2</c:v>
                </c:pt>
                <c:pt idx="28674">
                  <c:v>2.0143500000000002E-2</c:v>
                </c:pt>
                <c:pt idx="28675">
                  <c:v>2.0714400000000001E-2</c:v>
                </c:pt>
                <c:pt idx="28676">
                  <c:v>2.1237800000000001E-2</c:v>
                </c:pt>
                <c:pt idx="28677">
                  <c:v>2.1713099999999999E-2</c:v>
                </c:pt>
                <c:pt idx="28678">
                  <c:v>2.21406E-2</c:v>
                </c:pt>
                <c:pt idx="28679">
                  <c:v>2.2520499999999999E-2</c:v>
                </c:pt>
                <c:pt idx="28680">
                  <c:v>2.28528E-2</c:v>
                </c:pt>
                <c:pt idx="28681">
                  <c:v>2.3137600000000001E-2</c:v>
                </c:pt>
                <c:pt idx="28682">
                  <c:v>2.3375099999999999E-2</c:v>
                </c:pt>
                <c:pt idx="28683">
                  <c:v>2.35655E-2</c:v>
                </c:pt>
                <c:pt idx="28684">
                  <c:v>2.3708900000000002E-2</c:v>
                </c:pt>
                <c:pt idx="28685">
                  <c:v>2.3805400000000001E-2</c:v>
                </c:pt>
                <c:pt idx="28686">
                  <c:v>2.38552E-2</c:v>
                </c:pt>
                <c:pt idx="28687">
                  <c:v>2.3858899999999999E-2</c:v>
                </c:pt>
                <c:pt idx="28688">
                  <c:v>2.3817600000000001E-2</c:v>
                </c:pt>
                <c:pt idx="28689">
                  <c:v>2.3732799999999998E-2</c:v>
                </c:pt>
                <c:pt idx="28690">
                  <c:v>2.3605600000000001E-2</c:v>
                </c:pt>
                <c:pt idx="28691">
                  <c:v>2.3437300000000001E-2</c:v>
                </c:pt>
                <c:pt idx="28692">
                  <c:v>2.3229199999999998E-2</c:v>
                </c:pt>
                <c:pt idx="28693">
                  <c:v>2.2983E-2</c:v>
                </c:pt>
                <c:pt idx="28694">
                  <c:v>2.26996E-2</c:v>
                </c:pt>
                <c:pt idx="28695">
                  <c:v>2.23795E-2</c:v>
                </c:pt>
                <c:pt idx="28696">
                  <c:v>2.2023000000000001E-2</c:v>
                </c:pt>
                <c:pt idx="28697">
                  <c:v>2.16311E-2</c:v>
                </c:pt>
                <c:pt idx="28698">
                  <c:v>2.1205499999999999E-2</c:v>
                </c:pt>
                <c:pt idx="28699">
                  <c:v>2.0747600000000001E-2</c:v>
                </c:pt>
                <c:pt idx="28700">
                  <c:v>2.02588E-2</c:v>
                </c:pt>
                <c:pt idx="28701">
                  <c:v>1.9740500000000001E-2</c:v>
                </c:pt>
                <c:pt idx="28702">
                  <c:v>1.91944E-2</c:v>
                </c:pt>
                <c:pt idx="28703">
                  <c:v>1.8622400000000001E-2</c:v>
                </c:pt>
                <c:pt idx="28704">
                  <c:v>1.8026400000000001E-2</c:v>
                </c:pt>
                <c:pt idx="28705">
                  <c:v>1.7408099999999999E-2</c:v>
                </c:pt>
                <c:pt idx="28706">
                  <c:v>1.6769099999999999E-2</c:v>
                </c:pt>
                <c:pt idx="28707">
                  <c:v>1.6110699999999999E-2</c:v>
                </c:pt>
                <c:pt idx="28708">
                  <c:v>1.54346E-2</c:v>
                </c:pt>
                <c:pt idx="28709">
                  <c:v>1.4742699999999999E-2</c:v>
                </c:pt>
                <c:pt idx="28710">
                  <c:v>1.40374E-2</c:v>
                </c:pt>
                <c:pt idx="28711">
                  <c:v>1.3320200000000001E-2</c:v>
                </c:pt>
                <c:pt idx="28712">
                  <c:v>1.25925E-2</c:v>
                </c:pt>
                <c:pt idx="28713">
                  <c:v>1.18555E-2</c:v>
                </c:pt>
                <c:pt idx="28714">
                  <c:v>1.1111599999999999E-2</c:v>
                </c:pt>
                <c:pt idx="28715">
                  <c:v>1.0363000000000001E-2</c:v>
                </c:pt>
                <c:pt idx="28716" formatCode="0.00E+00">
                  <c:v>9.6109000000000003E-3</c:v>
                </c:pt>
                <c:pt idx="28717" formatCode="0.00E+00">
                  <c:v>8.8559799999999994E-3</c:v>
                </c:pt>
                <c:pt idx="28718" formatCode="0.00E+00">
                  <c:v>8.0990100000000002E-3</c:v>
                </c:pt>
                <c:pt idx="28719" formatCode="0.00E+00">
                  <c:v>7.34135E-3</c:v>
                </c:pt>
                <c:pt idx="28720" formatCode="0.00E+00">
                  <c:v>6.5851099999999999E-3</c:v>
                </c:pt>
                <c:pt idx="28721" formatCode="0.00E+00">
                  <c:v>5.8325699999999996E-3</c:v>
                </c:pt>
                <c:pt idx="28722" formatCode="0.00E+00">
                  <c:v>5.0854699999999999E-3</c:v>
                </c:pt>
                <c:pt idx="28723" formatCode="0.00E+00">
                  <c:v>4.3451399999999999E-3</c:v>
                </c:pt>
                <c:pt idx="28724" formatCode="0.00E+00">
                  <c:v>3.6129399999999998E-3</c:v>
                </c:pt>
                <c:pt idx="28725" formatCode="0.00E+00">
                  <c:v>2.8903100000000001E-3</c:v>
                </c:pt>
                <c:pt idx="28726" formatCode="0.00E+00">
                  <c:v>2.1785799999999998E-3</c:v>
                </c:pt>
                <c:pt idx="28727" formatCode="0.00E+00">
                  <c:v>1.47887E-3</c:v>
                </c:pt>
                <c:pt idx="28728" formatCode="0.00E+00">
                  <c:v>7.9225699999999999E-4</c:v>
                </c:pt>
                <c:pt idx="28729" formatCode="0.00E+00">
                  <c:v>1.1995899999999999E-4</c:v>
                </c:pt>
                <c:pt idx="28730" formatCode="0.00E+00">
                  <c:v>-5.3694300000000001E-4</c:v>
                </c:pt>
                <c:pt idx="28731" formatCode="0.00E+00">
                  <c:v>-1.17753E-3</c:v>
                </c:pt>
                <c:pt idx="28732" formatCode="0.00E+00">
                  <c:v>-1.8009E-3</c:v>
                </c:pt>
                <c:pt idx="28733" formatCode="0.00E+00">
                  <c:v>-2.4062799999999998E-3</c:v>
                </c:pt>
                <c:pt idx="28734" formatCode="0.00E+00">
                  <c:v>-2.9927999999999999E-3</c:v>
                </c:pt>
                <c:pt idx="28735" formatCode="0.00E+00">
                  <c:v>-3.5592900000000001E-3</c:v>
                </c:pt>
                <c:pt idx="28736" formatCode="0.00E+00">
                  <c:v>-4.10459E-3</c:v>
                </c:pt>
                <c:pt idx="28737" formatCode="0.00E+00">
                  <c:v>-4.6277200000000001E-3</c:v>
                </c:pt>
                <c:pt idx="28738" formatCode="0.00E+00">
                  <c:v>-5.1278399999999998E-3</c:v>
                </c:pt>
                <c:pt idx="28739" formatCode="0.00E+00">
                  <c:v>-5.6044199999999997E-3</c:v>
                </c:pt>
                <c:pt idx="28740" formatCode="0.00E+00">
                  <c:v>-6.0571399999999999E-3</c:v>
                </c:pt>
                <c:pt idx="28741" formatCode="0.00E+00">
                  <c:v>-6.4855800000000003E-3</c:v>
                </c:pt>
                <c:pt idx="28742" formatCode="0.00E+00">
                  <c:v>-6.88902E-3</c:v>
                </c:pt>
                <c:pt idx="28743" formatCode="0.00E+00">
                  <c:v>-7.2667299999999999E-3</c:v>
                </c:pt>
                <c:pt idx="28744" formatCode="0.00E+00">
                  <c:v>-7.6183199999999996E-3</c:v>
                </c:pt>
                <c:pt idx="28745" formatCode="0.00E+00">
                  <c:v>-7.9437499999999994E-3</c:v>
                </c:pt>
                <c:pt idx="28746" formatCode="0.00E+00">
                  <c:v>-8.2429500000000006E-3</c:v>
                </c:pt>
                <c:pt idx="28747" formatCode="0.00E+00">
                  <c:v>-8.51588E-3</c:v>
                </c:pt>
                <c:pt idx="28748" formatCode="0.00E+00">
                  <c:v>-8.7624499999999998E-3</c:v>
                </c:pt>
                <c:pt idx="28749" formatCode="0.00E+00">
                  <c:v>-8.9823999999999998E-3</c:v>
                </c:pt>
                <c:pt idx="28750" formatCode="0.00E+00">
                  <c:v>-9.1754100000000002E-3</c:v>
                </c:pt>
                <c:pt idx="28751" formatCode="0.00E+00">
                  <c:v>-9.3412800000000004E-3</c:v>
                </c:pt>
                <c:pt idx="28752" formatCode="0.00E+00">
                  <c:v>-9.4800200000000005E-3</c:v>
                </c:pt>
                <c:pt idx="28753" formatCode="0.00E+00">
                  <c:v>-9.5919500000000001E-3</c:v>
                </c:pt>
                <c:pt idx="28754" formatCode="0.00E+00">
                  <c:v>-9.6777300000000007E-3</c:v>
                </c:pt>
                <c:pt idx="28755" formatCode="0.00E+00">
                  <c:v>-9.7380299999999999E-3</c:v>
                </c:pt>
                <c:pt idx="28756" formatCode="0.00E+00">
                  <c:v>-9.7732600000000006E-3</c:v>
                </c:pt>
                <c:pt idx="28757" formatCode="0.00E+00">
                  <c:v>-9.7836999999999993E-3</c:v>
                </c:pt>
                <c:pt idx="28758" formatCode="0.00E+00">
                  <c:v>-9.7694700000000006E-3</c:v>
                </c:pt>
                <c:pt idx="28759" formatCode="0.00E+00">
                  <c:v>-9.7303000000000008E-3</c:v>
                </c:pt>
                <c:pt idx="28760" formatCode="0.00E+00">
                  <c:v>-9.6661999999999998E-3</c:v>
                </c:pt>
                <c:pt idx="28761" formatCode="0.00E+00">
                  <c:v>-9.5781400000000006E-3</c:v>
                </c:pt>
                <c:pt idx="28762" formatCode="0.00E+00">
                  <c:v>-9.4678799999999997E-3</c:v>
                </c:pt>
                <c:pt idx="28763" formatCode="0.00E+00">
                  <c:v>-9.3370499999999995E-3</c:v>
                </c:pt>
                <c:pt idx="28764" formatCode="0.00E+00">
                  <c:v>-9.1865799999999997E-3</c:v>
                </c:pt>
                <c:pt idx="28765" formatCode="0.00E+00">
                  <c:v>-9.0169599999999992E-3</c:v>
                </c:pt>
                <c:pt idx="28766" formatCode="0.00E+00">
                  <c:v>-8.829E-3</c:v>
                </c:pt>
                <c:pt idx="28767" formatCode="0.00E+00">
                  <c:v>-8.6241000000000009E-3</c:v>
                </c:pt>
                <c:pt idx="28768" formatCode="0.00E+00">
                  <c:v>-8.4039100000000005E-3</c:v>
                </c:pt>
                <c:pt idx="28769" formatCode="0.00E+00">
                  <c:v>-8.1699300000000006E-3</c:v>
                </c:pt>
                <c:pt idx="28770" formatCode="0.00E+00">
                  <c:v>-7.9230199999999994E-3</c:v>
                </c:pt>
                <c:pt idx="28771" formatCode="0.00E+00">
                  <c:v>-7.6634399999999997E-3</c:v>
                </c:pt>
                <c:pt idx="28772" formatCode="0.00E+00">
                  <c:v>-7.3916800000000003E-3</c:v>
                </c:pt>
                <c:pt idx="28773" formatCode="0.00E+00">
                  <c:v>-7.1089100000000004E-3</c:v>
                </c:pt>
                <c:pt idx="28774" formatCode="0.00E+00">
                  <c:v>-6.81629E-3</c:v>
                </c:pt>
                <c:pt idx="28775" formatCode="0.00E+00">
                  <c:v>-6.5144699999999996E-3</c:v>
                </c:pt>
                <c:pt idx="28776" formatCode="0.00E+00">
                  <c:v>-6.2039199999999999E-3</c:v>
                </c:pt>
                <c:pt idx="28777" formatCode="0.00E+00">
                  <c:v>-5.8854600000000003E-3</c:v>
                </c:pt>
                <c:pt idx="28778" formatCode="0.00E+00">
                  <c:v>-5.56026E-3</c:v>
                </c:pt>
                <c:pt idx="28779" formatCode="0.00E+00">
                  <c:v>-5.2298700000000002E-3</c:v>
                </c:pt>
                <c:pt idx="28780" formatCode="0.00E+00">
                  <c:v>-4.8961500000000002E-3</c:v>
                </c:pt>
                <c:pt idx="28781" formatCode="0.00E+00">
                  <c:v>-4.5610900000000003E-3</c:v>
                </c:pt>
                <c:pt idx="28782" formatCode="0.00E+00">
                  <c:v>-4.2265799999999997E-3</c:v>
                </c:pt>
                <c:pt idx="28783" formatCode="0.00E+00">
                  <c:v>-3.8941900000000001E-3</c:v>
                </c:pt>
                <c:pt idx="28784" formatCode="0.00E+00">
                  <c:v>-3.5652599999999998E-3</c:v>
                </c:pt>
                <c:pt idx="28785" formatCode="0.00E+00">
                  <c:v>-3.2408900000000002E-3</c:v>
                </c:pt>
                <c:pt idx="28786" formatCode="0.00E+00">
                  <c:v>-2.9220700000000001E-3</c:v>
                </c:pt>
                <c:pt idx="28787" formatCode="0.00E+00">
                  <c:v>-2.6097500000000001E-3</c:v>
                </c:pt>
                <c:pt idx="28788" formatCode="0.00E+00">
                  <c:v>-2.30511E-3</c:v>
                </c:pt>
                <c:pt idx="28789" formatCode="0.00E+00">
                  <c:v>-2.0099200000000001E-3</c:v>
                </c:pt>
                <c:pt idx="28790" formatCode="0.00E+00">
                  <c:v>-1.72635E-3</c:v>
                </c:pt>
                <c:pt idx="28791" formatCode="0.00E+00">
                  <c:v>-1.45623E-3</c:v>
                </c:pt>
                <c:pt idx="28792" formatCode="0.00E+00">
                  <c:v>-1.2006499999999999E-3</c:v>
                </c:pt>
                <c:pt idx="28793" formatCode="0.00E+00">
                  <c:v>-9.6030400000000004E-4</c:v>
                </c:pt>
                <c:pt idx="28794" formatCode="0.00E+00">
                  <c:v>-7.35752E-4</c:v>
                </c:pt>
                <c:pt idx="28795" formatCode="0.00E+00">
                  <c:v>-5.2747199999999997E-4</c:v>
                </c:pt>
                <c:pt idx="28796" formatCode="0.00E+00">
                  <c:v>-3.36091E-4</c:v>
                </c:pt>
                <c:pt idx="28797" formatCode="0.00E+00">
                  <c:v>-1.6264200000000001E-4</c:v>
                </c:pt>
                <c:pt idx="28798" formatCode="0.00E+00">
                  <c:v>-8.3452700000000008E-6</c:v>
                </c:pt>
                <c:pt idx="28799" formatCode="0.00E+00">
                  <c:v>1.25735E-4</c:v>
                </c:pt>
                <c:pt idx="28800" formatCode="0.00E+00">
                  <c:v>2.38652E-4</c:v>
                </c:pt>
                <c:pt idx="28801" formatCode="0.00E+00">
                  <c:v>3.2947500000000003E-4</c:v>
                </c:pt>
                <c:pt idx="28802" formatCode="0.00E+00">
                  <c:v>3.97248E-4</c:v>
                </c:pt>
                <c:pt idx="28803" formatCode="0.00E+00">
                  <c:v>4.4086199999999998E-4</c:v>
                </c:pt>
                <c:pt idx="28804" formatCode="0.00E+00">
                  <c:v>4.5898299999999999E-4</c:v>
                </c:pt>
                <c:pt idx="28805" formatCode="0.00E+00">
                  <c:v>4.50393E-4</c:v>
                </c:pt>
                <c:pt idx="28806" formatCode="0.00E+00">
                  <c:v>4.1432399999999999E-4</c:v>
                </c:pt>
                <c:pt idx="28807" formatCode="0.00E+00">
                  <c:v>3.5025200000000001E-4</c:v>
                </c:pt>
                <c:pt idx="28808" formatCode="0.00E+00">
                  <c:v>2.5793300000000001E-4</c:v>
                </c:pt>
                <c:pt idx="28809" formatCode="0.00E+00">
                  <c:v>1.3757900000000001E-4</c:v>
                </c:pt>
                <c:pt idx="28810" formatCode="0.00E+00">
                  <c:v>-1.0630599999999999E-5</c:v>
                </c:pt>
                <c:pt idx="28811" formatCode="0.00E+00">
                  <c:v>-1.87333E-4</c:v>
                </c:pt>
                <c:pt idx="28812" formatCode="0.00E+00">
                  <c:v>-3.9395100000000002E-4</c:v>
                </c:pt>
                <c:pt idx="28813" formatCode="0.00E+00">
                  <c:v>-6.3151600000000004E-4</c:v>
                </c:pt>
                <c:pt idx="28814" formatCode="0.00E+00">
                  <c:v>-8.9992700000000002E-4</c:v>
                </c:pt>
                <c:pt idx="28815" formatCode="0.00E+00">
                  <c:v>-1.1986200000000001E-3</c:v>
                </c:pt>
                <c:pt idx="28816" formatCode="0.00E+00">
                  <c:v>-1.5272700000000001E-3</c:v>
                </c:pt>
                <c:pt idx="28817" formatCode="0.00E+00">
                  <c:v>-1.8858200000000001E-3</c:v>
                </c:pt>
                <c:pt idx="28818" formatCode="0.00E+00">
                  <c:v>-2.2741800000000002E-3</c:v>
                </c:pt>
                <c:pt idx="28819" formatCode="0.00E+00">
                  <c:v>-2.6921800000000002E-3</c:v>
                </c:pt>
                <c:pt idx="28820" formatCode="0.00E+00">
                  <c:v>-3.13956E-3</c:v>
                </c:pt>
                <c:pt idx="28821" formatCode="0.00E+00">
                  <c:v>-3.6159999999999999E-3</c:v>
                </c:pt>
                <c:pt idx="28822" formatCode="0.00E+00">
                  <c:v>-4.1209200000000001E-3</c:v>
                </c:pt>
                <c:pt idx="28823" formatCode="0.00E+00">
                  <c:v>-4.6533099999999999E-3</c:v>
                </c:pt>
                <c:pt idx="28824" formatCode="0.00E+00">
                  <c:v>-5.2119499999999999E-3</c:v>
                </c:pt>
                <c:pt idx="28825" formatCode="0.00E+00">
                  <c:v>-5.7957800000000004E-3</c:v>
                </c:pt>
                <c:pt idx="28826" formatCode="0.00E+00">
                  <c:v>-6.40385E-3</c:v>
                </c:pt>
                <c:pt idx="28827" formatCode="0.00E+00">
                  <c:v>-7.0348099999999998E-3</c:v>
                </c:pt>
                <c:pt idx="28828" formatCode="0.00E+00">
                  <c:v>-7.6871400000000003E-3</c:v>
                </c:pt>
                <c:pt idx="28829" formatCode="0.00E+00">
                  <c:v>-8.3598500000000003E-3</c:v>
                </c:pt>
                <c:pt idx="28830" formatCode="0.00E+00">
                  <c:v>-9.05247E-3</c:v>
                </c:pt>
                <c:pt idx="28831" formatCode="0.00E+00">
                  <c:v>-9.7646799999999995E-3</c:v>
                </c:pt>
                <c:pt idx="28832">
                  <c:v>-1.0495900000000001E-2</c:v>
                </c:pt>
                <c:pt idx="28833">
                  <c:v>-1.12452E-2</c:v>
                </c:pt>
                <c:pt idx="28834">
                  <c:v>-1.20114E-2</c:v>
                </c:pt>
                <c:pt idx="28835">
                  <c:v>-1.2793799999999999E-2</c:v>
                </c:pt>
                <c:pt idx="28836">
                  <c:v>-1.3591199999999999E-2</c:v>
                </c:pt>
                <c:pt idx="28837">
                  <c:v>-1.4401799999999999E-2</c:v>
                </c:pt>
                <c:pt idx="28838">
                  <c:v>-1.52236E-2</c:v>
                </c:pt>
                <c:pt idx="28839">
                  <c:v>-1.6055300000000002E-2</c:v>
                </c:pt>
                <c:pt idx="28840">
                  <c:v>-1.68956E-2</c:v>
                </c:pt>
                <c:pt idx="28841">
                  <c:v>-1.7743600000000002E-2</c:v>
                </c:pt>
                <c:pt idx="28842">
                  <c:v>-1.8598099999999999E-2</c:v>
                </c:pt>
                <c:pt idx="28843">
                  <c:v>-1.9457499999999999E-2</c:v>
                </c:pt>
                <c:pt idx="28844">
                  <c:v>-2.0319799999999999E-2</c:v>
                </c:pt>
                <c:pt idx="28845">
                  <c:v>-2.1183E-2</c:v>
                </c:pt>
                <c:pt idx="28846">
                  <c:v>-2.2045599999999999E-2</c:v>
                </c:pt>
                <c:pt idx="28847">
                  <c:v>-2.2905499999999999E-2</c:v>
                </c:pt>
                <c:pt idx="28848">
                  <c:v>-2.3760900000000001E-2</c:v>
                </c:pt>
                <c:pt idx="28849">
                  <c:v>-2.4610699999999999E-2</c:v>
                </c:pt>
                <c:pt idx="28850">
                  <c:v>-2.5454000000000001E-2</c:v>
                </c:pt>
                <c:pt idx="28851">
                  <c:v>-2.62896E-2</c:v>
                </c:pt>
                <c:pt idx="28852">
                  <c:v>-2.7115500000000001E-2</c:v>
                </c:pt>
                <c:pt idx="28853">
                  <c:v>-2.7929800000000001E-2</c:v>
                </c:pt>
                <c:pt idx="28854">
                  <c:v>-2.8730800000000001E-2</c:v>
                </c:pt>
                <c:pt idx="28855">
                  <c:v>-2.9516299999999999E-2</c:v>
                </c:pt>
                <c:pt idx="28856">
                  <c:v>-3.02844E-2</c:v>
                </c:pt>
                <c:pt idx="28857">
                  <c:v>-3.10332E-2</c:v>
                </c:pt>
                <c:pt idx="28858">
                  <c:v>-3.1761600000000001E-2</c:v>
                </c:pt>
                <c:pt idx="28859">
                  <c:v>-3.24681E-2</c:v>
                </c:pt>
                <c:pt idx="28860">
                  <c:v>-3.3151199999999999E-2</c:v>
                </c:pt>
                <c:pt idx="28861">
                  <c:v>-3.3808600000000001E-2</c:v>
                </c:pt>
                <c:pt idx="28862">
                  <c:v>-3.4438499999999997E-2</c:v>
                </c:pt>
                <c:pt idx="28863">
                  <c:v>-3.5037899999999997E-2</c:v>
                </c:pt>
                <c:pt idx="28864">
                  <c:v>-3.5604499999999997E-2</c:v>
                </c:pt>
                <c:pt idx="28865">
                  <c:v>-3.6137799999999998E-2</c:v>
                </c:pt>
                <c:pt idx="28866">
                  <c:v>-3.6638400000000002E-2</c:v>
                </c:pt>
                <c:pt idx="28867">
                  <c:v>-3.7105199999999998E-2</c:v>
                </c:pt>
                <c:pt idx="28868">
                  <c:v>-3.7536699999999999E-2</c:v>
                </c:pt>
                <c:pt idx="28869">
                  <c:v>-3.7931800000000002E-2</c:v>
                </c:pt>
                <c:pt idx="28870">
                  <c:v>-3.8289700000000003E-2</c:v>
                </c:pt>
                <c:pt idx="28871">
                  <c:v>-3.8609400000000002E-2</c:v>
                </c:pt>
                <c:pt idx="28872">
                  <c:v>-3.8890000000000001E-2</c:v>
                </c:pt>
                <c:pt idx="28873">
                  <c:v>-3.9130199999999997E-2</c:v>
                </c:pt>
                <c:pt idx="28874">
                  <c:v>-3.9328500000000002E-2</c:v>
                </c:pt>
                <c:pt idx="28875">
                  <c:v>-3.9483799999999999E-2</c:v>
                </c:pt>
                <c:pt idx="28876">
                  <c:v>-3.9595499999999999E-2</c:v>
                </c:pt>
                <c:pt idx="28877">
                  <c:v>-3.9662799999999998E-2</c:v>
                </c:pt>
                <c:pt idx="28878">
                  <c:v>-3.9684900000000002E-2</c:v>
                </c:pt>
                <c:pt idx="28879">
                  <c:v>-3.9661299999999997E-2</c:v>
                </c:pt>
                <c:pt idx="28880">
                  <c:v>-3.9591099999999997E-2</c:v>
                </c:pt>
                <c:pt idx="28881">
                  <c:v>-3.9473899999999999E-2</c:v>
                </c:pt>
                <c:pt idx="28882">
                  <c:v>-3.9309400000000001E-2</c:v>
                </c:pt>
                <c:pt idx="28883">
                  <c:v>-3.90975E-2</c:v>
                </c:pt>
                <c:pt idx="28884">
                  <c:v>-3.8837799999999999E-2</c:v>
                </c:pt>
                <c:pt idx="28885">
                  <c:v>-3.8530099999999998E-2</c:v>
                </c:pt>
                <c:pt idx="28886">
                  <c:v>-3.8173899999999997E-2</c:v>
                </c:pt>
                <c:pt idx="28887">
                  <c:v>-3.7768900000000001E-2</c:v>
                </c:pt>
                <c:pt idx="28888">
                  <c:v>-3.7314699999999999E-2</c:v>
                </c:pt>
                <c:pt idx="28889">
                  <c:v>-3.6811000000000003E-2</c:v>
                </c:pt>
                <c:pt idx="28890">
                  <c:v>-3.6257999999999999E-2</c:v>
                </c:pt>
                <c:pt idx="28891">
                  <c:v>-3.5656E-2</c:v>
                </c:pt>
                <c:pt idx="28892">
                  <c:v>-3.50059E-2</c:v>
                </c:pt>
                <c:pt idx="28893">
                  <c:v>-3.43083E-2</c:v>
                </c:pt>
                <c:pt idx="28894">
                  <c:v>-3.3564099999999999E-2</c:v>
                </c:pt>
                <c:pt idx="28895">
                  <c:v>-3.27736E-2</c:v>
                </c:pt>
                <c:pt idx="28896">
                  <c:v>-3.1937800000000002E-2</c:v>
                </c:pt>
                <c:pt idx="28897">
                  <c:v>-3.10572E-2</c:v>
                </c:pt>
                <c:pt idx="28898">
                  <c:v>-3.01325E-2</c:v>
                </c:pt>
                <c:pt idx="28899">
                  <c:v>-2.9165E-2</c:v>
                </c:pt>
                <c:pt idx="28900">
                  <c:v>-2.8156E-2</c:v>
                </c:pt>
                <c:pt idx="28901">
                  <c:v>-2.7106499999999999E-2</c:v>
                </c:pt>
                <c:pt idx="28902">
                  <c:v>-2.6017499999999999E-2</c:v>
                </c:pt>
                <c:pt idx="28903">
                  <c:v>-2.4890200000000001E-2</c:v>
                </c:pt>
                <c:pt idx="28904">
                  <c:v>-2.3725599999999999E-2</c:v>
                </c:pt>
                <c:pt idx="28905">
                  <c:v>-2.2524300000000001E-2</c:v>
                </c:pt>
                <c:pt idx="28906">
                  <c:v>-2.12871E-2</c:v>
                </c:pt>
                <c:pt idx="28907">
                  <c:v>-2.00152E-2</c:v>
                </c:pt>
                <c:pt idx="28908">
                  <c:v>-1.8710600000000001E-2</c:v>
                </c:pt>
                <c:pt idx="28909">
                  <c:v>-1.73752E-2</c:v>
                </c:pt>
                <c:pt idx="28910">
                  <c:v>-1.6011000000000001E-2</c:v>
                </c:pt>
                <c:pt idx="28911">
                  <c:v>-1.4619200000000001E-2</c:v>
                </c:pt>
                <c:pt idx="28912">
                  <c:v>-1.32006E-2</c:v>
                </c:pt>
                <c:pt idx="28913">
                  <c:v>-1.1755399999999999E-2</c:v>
                </c:pt>
                <c:pt idx="28914">
                  <c:v>-1.02846E-2</c:v>
                </c:pt>
                <c:pt idx="28915" formatCode="0.00E+00">
                  <c:v>-8.7914699999999991E-3</c:v>
                </c:pt>
                <c:pt idx="28916" formatCode="0.00E+00">
                  <c:v>-7.2799099999999997E-3</c:v>
                </c:pt>
                <c:pt idx="28917" formatCode="0.00E+00">
                  <c:v>-5.7523000000000001E-3</c:v>
                </c:pt>
                <c:pt idx="28918" formatCode="0.00E+00">
                  <c:v>-4.2102800000000003E-3</c:v>
                </c:pt>
                <c:pt idx="28919" formatCode="0.00E+00">
                  <c:v>-2.6558599999999999E-3</c:v>
                </c:pt>
                <c:pt idx="28920" formatCode="0.00E+00">
                  <c:v>-1.09122E-3</c:v>
                </c:pt>
                <c:pt idx="28921" formatCode="0.00E+00">
                  <c:v>4.8160899999999998E-4</c:v>
                </c:pt>
                <c:pt idx="28922" formatCode="0.00E+00">
                  <c:v>2.06062E-3</c:v>
                </c:pt>
                <c:pt idx="28923" formatCode="0.00E+00">
                  <c:v>3.64373E-3</c:v>
                </c:pt>
                <c:pt idx="28924" formatCode="0.00E+00">
                  <c:v>5.2288100000000004E-3</c:v>
                </c:pt>
                <c:pt idx="28925" formatCode="0.00E+00">
                  <c:v>6.8137099999999997E-3</c:v>
                </c:pt>
                <c:pt idx="28926" formatCode="0.00E+00">
                  <c:v>8.3961299999999999E-3</c:v>
                </c:pt>
                <c:pt idx="28927" formatCode="0.00E+00">
                  <c:v>9.9736800000000004E-3</c:v>
                </c:pt>
                <c:pt idx="28928">
                  <c:v>1.15441E-2</c:v>
                </c:pt>
                <c:pt idx="28929">
                  <c:v>1.3105E-2</c:v>
                </c:pt>
                <c:pt idx="28930">
                  <c:v>1.4654500000000001E-2</c:v>
                </c:pt>
                <c:pt idx="28931">
                  <c:v>1.6190300000000001E-2</c:v>
                </c:pt>
                <c:pt idx="28932">
                  <c:v>1.7710299999999998E-2</c:v>
                </c:pt>
                <c:pt idx="28933">
                  <c:v>1.9212699999999999E-2</c:v>
                </c:pt>
                <c:pt idx="28934">
                  <c:v>2.06958E-2</c:v>
                </c:pt>
                <c:pt idx="28935">
                  <c:v>2.2158299999999999E-2</c:v>
                </c:pt>
                <c:pt idx="28936">
                  <c:v>2.35981E-2</c:v>
                </c:pt>
                <c:pt idx="28937">
                  <c:v>2.5012900000000001E-2</c:v>
                </c:pt>
                <c:pt idx="28938">
                  <c:v>2.64005E-2</c:v>
                </c:pt>
                <c:pt idx="28939">
                  <c:v>2.7759200000000001E-2</c:v>
                </c:pt>
                <c:pt idx="28940">
                  <c:v>2.9086999999999998E-2</c:v>
                </c:pt>
                <c:pt idx="28941">
                  <c:v>3.0381399999999999E-2</c:v>
                </c:pt>
                <c:pt idx="28942">
                  <c:v>3.1640599999999998E-2</c:v>
                </c:pt>
                <c:pt idx="28943">
                  <c:v>3.2863200000000002E-2</c:v>
                </c:pt>
                <c:pt idx="28944">
                  <c:v>3.4047300000000003E-2</c:v>
                </c:pt>
                <c:pt idx="28945">
                  <c:v>3.5191E-2</c:v>
                </c:pt>
                <c:pt idx="28946">
                  <c:v>3.62928E-2</c:v>
                </c:pt>
                <c:pt idx="28947">
                  <c:v>3.7350800000000003E-2</c:v>
                </c:pt>
                <c:pt idx="28948">
                  <c:v>3.8363300000000003E-2</c:v>
                </c:pt>
                <c:pt idx="28949">
                  <c:v>3.9328599999999998E-2</c:v>
                </c:pt>
                <c:pt idx="28950">
                  <c:v>4.0245599999999999E-2</c:v>
                </c:pt>
                <c:pt idx="28951">
                  <c:v>4.1113200000000003E-2</c:v>
                </c:pt>
                <c:pt idx="28952">
                  <c:v>4.19297E-2</c:v>
                </c:pt>
                <c:pt idx="28953">
                  <c:v>4.2693399999999999E-2</c:v>
                </c:pt>
                <c:pt idx="28954">
                  <c:v>4.3403600000000001E-2</c:v>
                </c:pt>
                <c:pt idx="28955">
                  <c:v>4.4059599999999997E-2</c:v>
                </c:pt>
                <c:pt idx="28956">
                  <c:v>4.4660900000000003E-2</c:v>
                </c:pt>
                <c:pt idx="28957">
                  <c:v>4.5206700000000002E-2</c:v>
                </c:pt>
                <c:pt idx="28958">
                  <c:v>4.5695899999999998E-2</c:v>
                </c:pt>
                <c:pt idx="28959">
                  <c:v>4.6127799999999997E-2</c:v>
                </c:pt>
                <c:pt idx="28960">
                  <c:v>4.6501500000000001E-2</c:v>
                </c:pt>
                <c:pt idx="28961">
                  <c:v>4.6816400000000001E-2</c:v>
                </c:pt>
                <c:pt idx="28962">
                  <c:v>4.7071599999999998E-2</c:v>
                </c:pt>
                <c:pt idx="28963">
                  <c:v>4.7266799999999998E-2</c:v>
                </c:pt>
                <c:pt idx="28964">
                  <c:v>4.74013E-2</c:v>
                </c:pt>
                <c:pt idx="28965">
                  <c:v>4.74749E-2</c:v>
                </c:pt>
                <c:pt idx="28966">
                  <c:v>4.74872E-2</c:v>
                </c:pt>
                <c:pt idx="28967">
                  <c:v>4.7438300000000003E-2</c:v>
                </c:pt>
                <c:pt idx="28968">
                  <c:v>4.7328500000000003E-2</c:v>
                </c:pt>
                <c:pt idx="28969">
                  <c:v>4.7158100000000001E-2</c:v>
                </c:pt>
                <c:pt idx="28970">
                  <c:v>4.6927200000000002E-2</c:v>
                </c:pt>
                <c:pt idx="28971">
                  <c:v>4.66361E-2</c:v>
                </c:pt>
                <c:pt idx="28972">
                  <c:v>4.6285199999999999E-2</c:v>
                </c:pt>
                <c:pt idx="28973">
                  <c:v>4.5875300000000001E-2</c:v>
                </c:pt>
                <c:pt idx="28974">
                  <c:v>4.5407099999999999E-2</c:v>
                </c:pt>
                <c:pt idx="28975">
                  <c:v>4.4881499999999998E-2</c:v>
                </c:pt>
                <c:pt idx="28976">
                  <c:v>4.4298700000000003E-2</c:v>
                </c:pt>
                <c:pt idx="28977">
                  <c:v>4.3659499999999997E-2</c:v>
                </c:pt>
                <c:pt idx="28978">
                  <c:v>4.29649E-2</c:v>
                </c:pt>
                <c:pt idx="28979">
                  <c:v>4.2216200000000002E-2</c:v>
                </c:pt>
                <c:pt idx="28980">
                  <c:v>4.1414600000000003E-2</c:v>
                </c:pt>
                <c:pt idx="28981">
                  <c:v>4.0561199999999999E-2</c:v>
                </c:pt>
                <c:pt idx="28982">
                  <c:v>3.9657199999999997E-2</c:v>
                </c:pt>
                <c:pt idx="28983">
                  <c:v>3.8704200000000001E-2</c:v>
                </c:pt>
                <c:pt idx="28984">
                  <c:v>3.7704000000000001E-2</c:v>
                </c:pt>
                <c:pt idx="28985">
                  <c:v>3.6658299999999998E-2</c:v>
                </c:pt>
                <c:pt idx="28986">
                  <c:v>3.5568700000000002E-2</c:v>
                </c:pt>
                <c:pt idx="28987">
                  <c:v>3.4436399999999999E-2</c:v>
                </c:pt>
                <c:pt idx="28988">
                  <c:v>3.3262800000000002E-2</c:v>
                </c:pt>
                <c:pt idx="28989">
                  <c:v>3.2050099999999998E-2</c:v>
                </c:pt>
                <c:pt idx="28990">
                  <c:v>3.0799699999999999E-2</c:v>
                </c:pt>
                <c:pt idx="28991">
                  <c:v>2.9513000000000001E-2</c:v>
                </c:pt>
                <c:pt idx="28992">
                  <c:v>2.81917E-2</c:v>
                </c:pt>
                <c:pt idx="28993">
                  <c:v>2.68382E-2</c:v>
                </c:pt>
                <c:pt idx="28994">
                  <c:v>2.5454500000000001E-2</c:v>
                </c:pt>
                <c:pt idx="28995">
                  <c:v>2.4042399999999998E-2</c:v>
                </c:pt>
                <c:pt idx="28996">
                  <c:v>2.2604200000000001E-2</c:v>
                </c:pt>
                <c:pt idx="28997">
                  <c:v>2.1142000000000001E-2</c:v>
                </c:pt>
                <c:pt idx="28998">
                  <c:v>1.9657899999999999E-2</c:v>
                </c:pt>
                <c:pt idx="28999">
                  <c:v>1.8153800000000001E-2</c:v>
                </c:pt>
                <c:pt idx="29000">
                  <c:v>1.66322E-2</c:v>
                </c:pt>
                <c:pt idx="29001">
                  <c:v>1.5095300000000001E-2</c:v>
                </c:pt>
                <c:pt idx="29002">
                  <c:v>1.35455E-2</c:v>
                </c:pt>
                <c:pt idx="29003">
                  <c:v>1.19848E-2</c:v>
                </c:pt>
                <c:pt idx="29004">
                  <c:v>1.04157E-2</c:v>
                </c:pt>
                <c:pt idx="29005" formatCode="0.00E+00">
                  <c:v>8.8406600000000002E-3</c:v>
                </c:pt>
                <c:pt idx="29006" formatCode="0.00E+00">
                  <c:v>7.2620999999999996E-3</c:v>
                </c:pt>
                <c:pt idx="29007" formatCode="0.00E+00">
                  <c:v>5.6820100000000004E-3</c:v>
                </c:pt>
                <c:pt idx="29008" formatCode="0.00E+00">
                  <c:v>4.1024299999999998E-3</c:v>
                </c:pt>
                <c:pt idx="29009" formatCode="0.00E+00">
                  <c:v>2.52564E-3</c:v>
                </c:pt>
                <c:pt idx="29010" formatCode="0.00E+00">
                  <c:v>9.5403999999999997E-4</c:v>
                </c:pt>
                <c:pt idx="29011" formatCode="0.00E+00">
                  <c:v>-6.1017500000000002E-4</c:v>
                </c:pt>
                <c:pt idx="29012" formatCode="0.00E+00">
                  <c:v>-2.16497E-3</c:v>
                </c:pt>
                <c:pt idx="29013" formatCode="0.00E+00">
                  <c:v>-3.7082600000000001E-3</c:v>
                </c:pt>
                <c:pt idx="29014" formatCode="0.00E+00">
                  <c:v>-5.2380400000000002E-3</c:v>
                </c:pt>
                <c:pt idx="29015" formatCode="0.00E+00">
                  <c:v>-6.7524300000000002E-3</c:v>
                </c:pt>
                <c:pt idx="29016" formatCode="0.00E+00">
                  <c:v>-8.2494100000000004E-3</c:v>
                </c:pt>
                <c:pt idx="29017" formatCode="0.00E+00">
                  <c:v>-9.7267099999999995E-3</c:v>
                </c:pt>
                <c:pt idx="29018">
                  <c:v>-1.1181999999999999E-2</c:v>
                </c:pt>
                <c:pt idx="29019">
                  <c:v>-1.26131E-2</c:v>
                </c:pt>
                <c:pt idx="29020">
                  <c:v>-1.4018299999999999E-2</c:v>
                </c:pt>
                <c:pt idx="29021">
                  <c:v>-1.5395799999999999E-2</c:v>
                </c:pt>
                <c:pt idx="29022">
                  <c:v>-1.67438E-2</c:v>
                </c:pt>
                <c:pt idx="29023">
                  <c:v>-1.8060400000000001E-2</c:v>
                </c:pt>
                <c:pt idx="29024">
                  <c:v>-1.9343599999999999E-2</c:v>
                </c:pt>
                <c:pt idx="29025">
                  <c:v>-2.05918E-2</c:v>
                </c:pt>
                <c:pt idx="29026">
                  <c:v>-2.1803800000000002E-2</c:v>
                </c:pt>
                <c:pt idx="29027">
                  <c:v>-2.2977999999999998E-2</c:v>
                </c:pt>
                <c:pt idx="29028">
                  <c:v>-2.41128E-2</c:v>
                </c:pt>
                <c:pt idx="29029">
                  <c:v>-2.52065E-2</c:v>
                </c:pt>
                <c:pt idx="29030">
                  <c:v>-2.6257699999999998E-2</c:v>
                </c:pt>
                <c:pt idx="29031">
                  <c:v>-2.7264900000000002E-2</c:v>
                </c:pt>
                <c:pt idx="29032">
                  <c:v>-2.8226999999999999E-2</c:v>
                </c:pt>
                <c:pt idx="29033">
                  <c:v>-2.9143100000000002E-2</c:v>
                </c:pt>
                <c:pt idx="29034">
                  <c:v>-3.0012299999999999E-2</c:v>
                </c:pt>
                <c:pt idx="29035">
                  <c:v>-3.0833599999999999E-2</c:v>
                </c:pt>
                <c:pt idx="29036">
                  <c:v>-3.1605800000000003E-2</c:v>
                </c:pt>
                <c:pt idx="29037">
                  <c:v>-3.2328000000000003E-2</c:v>
                </c:pt>
                <c:pt idx="29038">
                  <c:v>-3.2999300000000002E-2</c:v>
                </c:pt>
                <c:pt idx="29039">
                  <c:v>-3.3619099999999999E-2</c:v>
                </c:pt>
                <c:pt idx="29040">
                  <c:v>-3.4186599999999998E-2</c:v>
                </c:pt>
                <c:pt idx="29041">
                  <c:v>-3.47014E-2</c:v>
                </c:pt>
                <c:pt idx="29042">
                  <c:v>-3.5163199999999999E-2</c:v>
                </c:pt>
                <c:pt idx="29043">
                  <c:v>-3.5571800000000001E-2</c:v>
                </c:pt>
                <c:pt idx="29044">
                  <c:v>-3.5927099999999997E-2</c:v>
                </c:pt>
                <c:pt idx="29045">
                  <c:v>-3.6228700000000003E-2</c:v>
                </c:pt>
                <c:pt idx="29046">
                  <c:v>-3.6476599999999998E-2</c:v>
                </c:pt>
                <c:pt idx="29047">
                  <c:v>-3.6670599999999998E-2</c:v>
                </c:pt>
                <c:pt idx="29048">
                  <c:v>-3.6810799999999998E-2</c:v>
                </c:pt>
                <c:pt idx="29049">
                  <c:v>-3.6897300000000001E-2</c:v>
                </c:pt>
                <c:pt idx="29050">
                  <c:v>-3.6930400000000002E-2</c:v>
                </c:pt>
                <c:pt idx="29051">
                  <c:v>-3.6910400000000003E-2</c:v>
                </c:pt>
                <c:pt idx="29052">
                  <c:v>-3.6837599999999998E-2</c:v>
                </c:pt>
                <c:pt idx="29053">
                  <c:v>-3.6712500000000002E-2</c:v>
                </c:pt>
                <c:pt idx="29054">
                  <c:v>-3.6535400000000003E-2</c:v>
                </c:pt>
                <c:pt idx="29055">
                  <c:v>-3.6306999999999999E-2</c:v>
                </c:pt>
                <c:pt idx="29056">
                  <c:v>-3.60281E-2</c:v>
                </c:pt>
                <c:pt idx="29057">
                  <c:v>-3.5699700000000001E-2</c:v>
                </c:pt>
                <c:pt idx="29058">
                  <c:v>-3.53225E-2</c:v>
                </c:pt>
                <c:pt idx="29059">
                  <c:v>-3.4897699999999997E-2</c:v>
                </c:pt>
                <c:pt idx="29060">
                  <c:v>-3.4425999999999998E-2</c:v>
                </c:pt>
                <c:pt idx="29061">
                  <c:v>-3.3908599999999997E-2</c:v>
                </c:pt>
                <c:pt idx="29062">
                  <c:v>-3.3346399999999998E-2</c:v>
                </c:pt>
                <c:pt idx="29063">
                  <c:v>-3.2740499999999999E-2</c:v>
                </c:pt>
                <c:pt idx="29064">
                  <c:v>-3.20919E-2</c:v>
                </c:pt>
                <c:pt idx="29065">
                  <c:v>-3.1402300000000001E-2</c:v>
                </c:pt>
                <c:pt idx="29066">
                  <c:v>-3.0673099999999998E-2</c:v>
                </c:pt>
                <c:pt idx="29067">
                  <c:v>-2.9905600000000001E-2</c:v>
                </c:pt>
                <c:pt idx="29068">
                  <c:v>-2.9101200000000001E-2</c:v>
                </c:pt>
                <c:pt idx="29069">
                  <c:v>-2.82612E-2</c:v>
                </c:pt>
                <c:pt idx="29070">
                  <c:v>-2.73873E-2</c:v>
                </c:pt>
                <c:pt idx="29071">
                  <c:v>-2.6481000000000001E-2</c:v>
                </c:pt>
                <c:pt idx="29072">
                  <c:v>-2.55441E-2</c:v>
                </c:pt>
                <c:pt idx="29073">
                  <c:v>-2.4578200000000001E-2</c:v>
                </c:pt>
                <c:pt idx="29074">
                  <c:v>-2.3585100000000001E-2</c:v>
                </c:pt>
                <c:pt idx="29075">
                  <c:v>-2.25665E-2</c:v>
                </c:pt>
                <c:pt idx="29076">
                  <c:v>-2.15243E-2</c:v>
                </c:pt>
                <c:pt idx="29077">
                  <c:v>-2.0460300000000001E-2</c:v>
                </c:pt>
                <c:pt idx="29078">
                  <c:v>-1.9376299999999999E-2</c:v>
                </c:pt>
                <c:pt idx="29079">
                  <c:v>-1.8274100000000001E-2</c:v>
                </c:pt>
                <c:pt idx="29080">
                  <c:v>-1.7155500000000001E-2</c:v>
                </c:pt>
                <c:pt idx="29081">
                  <c:v>-1.6022399999999999E-2</c:v>
                </c:pt>
                <c:pt idx="29082">
                  <c:v>-1.48766E-2</c:v>
                </c:pt>
                <c:pt idx="29083">
                  <c:v>-1.3720100000000001E-2</c:v>
                </c:pt>
                <c:pt idx="29084">
                  <c:v>-1.2554900000000001E-2</c:v>
                </c:pt>
                <c:pt idx="29085">
                  <c:v>-1.13829E-2</c:v>
                </c:pt>
                <c:pt idx="29086">
                  <c:v>-1.0206E-2</c:v>
                </c:pt>
                <c:pt idx="29087" formatCode="0.00E+00">
                  <c:v>-9.0259799999999994E-3</c:v>
                </c:pt>
                <c:pt idx="29088" formatCode="0.00E+00">
                  <c:v>-7.8445600000000004E-3</c:v>
                </c:pt>
                <c:pt idx="29089" formatCode="0.00E+00">
                  <c:v>-6.6635399999999999E-3</c:v>
                </c:pt>
                <c:pt idx="29090" formatCode="0.00E+00">
                  <c:v>-5.4847000000000003E-3</c:v>
                </c:pt>
                <c:pt idx="29091" formatCode="0.00E+00">
                  <c:v>-4.3097600000000002E-3</c:v>
                </c:pt>
                <c:pt idx="29092" formatCode="0.00E+00">
                  <c:v>-3.1403899999999998E-3</c:v>
                </c:pt>
                <c:pt idx="29093" formatCode="0.00E+00">
                  <c:v>-1.9783600000000002E-3</c:v>
                </c:pt>
                <c:pt idx="29094" formatCode="0.00E+00">
                  <c:v>-8.2549700000000001E-4</c:v>
                </c:pt>
                <c:pt idx="29095" formatCode="0.00E+00">
                  <c:v>3.1646499999999999E-4</c:v>
                </c:pt>
                <c:pt idx="29096" formatCode="0.00E+00">
                  <c:v>1.4459E-3</c:v>
                </c:pt>
                <c:pt idx="29097" formatCode="0.00E+00">
                  <c:v>2.5612299999999998E-3</c:v>
                </c:pt>
                <c:pt idx="29098" formatCode="0.00E+00">
                  <c:v>3.6609500000000001E-3</c:v>
                </c:pt>
                <c:pt idx="29099" formatCode="0.00E+00">
                  <c:v>4.7435799999999998E-3</c:v>
                </c:pt>
                <c:pt idx="29100" formatCode="0.00E+00">
                  <c:v>5.80768E-3</c:v>
                </c:pt>
                <c:pt idx="29101" formatCode="0.00E+00">
                  <c:v>6.8517600000000001E-3</c:v>
                </c:pt>
                <c:pt idx="29102" formatCode="0.00E+00">
                  <c:v>7.8743500000000004E-3</c:v>
                </c:pt>
                <c:pt idx="29103" formatCode="0.00E+00">
                  <c:v>8.8740599999999996E-3</c:v>
                </c:pt>
                <c:pt idx="29104" formatCode="0.00E+00">
                  <c:v>9.8496299999999998E-3</c:v>
                </c:pt>
                <c:pt idx="29105">
                  <c:v>1.0799899999999999E-2</c:v>
                </c:pt>
                <c:pt idx="29106">
                  <c:v>1.1723600000000001E-2</c:v>
                </c:pt>
                <c:pt idx="29107">
                  <c:v>1.26196E-2</c:v>
                </c:pt>
                <c:pt idx="29108">
                  <c:v>1.34868E-2</c:v>
                </c:pt>
                <c:pt idx="29109">
                  <c:v>1.4324099999999999E-2</c:v>
                </c:pt>
                <c:pt idx="29110">
                  <c:v>1.51307E-2</c:v>
                </c:pt>
                <c:pt idx="29111">
                  <c:v>1.5905599999999999E-2</c:v>
                </c:pt>
                <c:pt idx="29112">
                  <c:v>1.6648E-2</c:v>
                </c:pt>
                <c:pt idx="29113">
                  <c:v>1.73572E-2</c:v>
                </c:pt>
                <c:pt idx="29114">
                  <c:v>1.8032400000000001E-2</c:v>
                </c:pt>
                <c:pt idx="29115">
                  <c:v>1.8672899999999999E-2</c:v>
                </c:pt>
                <c:pt idx="29116">
                  <c:v>1.9278400000000001E-2</c:v>
                </c:pt>
                <c:pt idx="29117">
                  <c:v>1.9848299999999999E-2</c:v>
                </c:pt>
                <c:pt idx="29118">
                  <c:v>2.03822E-2</c:v>
                </c:pt>
                <c:pt idx="29119">
                  <c:v>2.08798E-2</c:v>
                </c:pt>
                <c:pt idx="29120">
                  <c:v>2.1340700000000001E-2</c:v>
                </c:pt>
                <c:pt idx="29121">
                  <c:v>2.1764800000000001E-2</c:v>
                </c:pt>
                <c:pt idx="29122">
                  <c:v>2.2152000000000002E-2</c:v>
                </c:pt>
                <c:pt idx="29123">
                  <c:v>2.2502299999999999E-2</c:v>
                </c:pt>
                <c:pt idx="29124">
                  <c:v>2.2815599999999998E-2</c:v>
                </c:pt>
                <c:pt idx="29125">
                  <c:v>2.3091799999999999E-2</c:v>
                </c:pt>
                <c:pt idx="29126">
                  <c:v>2.3331000000000001E-2</c:v>
                </c:pt>
                <c:pt idx="29127">
                  <c:v>2.35333E-2</c:v>
                </c:pt>
                <c:pt idx="29128">
                  <c:v>2.3699000000000001E-2</c:v>
                </c:pt>
                <c:pt idx="29129">
                  <c:v>2.3828499999999999E-2</c:v>
                </c:pt>
                <c:pt idx="29130">
                  <c:v>2.3922200000000001E-2</c:v>
                </c:pt>
                <c:pt idx="29131">
                  <c:v>2.3980499999999998E-2</c:v>
                </c:pt>
                <c:pt idx="29132">
                  <c:v>2.4004000000000001E-2</c:v>
                </c:pt>
                <c:pt idx="29133">
                  <c:v>2.3993299999999999E-2</c:v>
                </c:pt>
                <c:pt idx="29134">
                  <c:v>2.3949000000000002E-2</c:v>
                </c:pt>
                <c:pt idx="29135">
                  <c:v>2.3871900000000001E-2</c:v>
                </c:pt>
                <c:pt idx="29136">
                  <c:v>2.3762599999999998E-2</c:v>
                </c:pt>
                <c:pt idx="29137">
                  <c:v>2.3621900000000001E-2</c:v>
                </c:pt>
                <c:pt idx="29138">
                  <c:v>2.3450700000000001E-2</c:v>
                </c:pt>
                <c:pt idx="29139">
                  <c:v>2.3249800000000001E-2</c:v>
                </c:pt>
                <c:pt idx="29140">
                  <c:v>2.3020200000000001E-2</c:v>
                </c:pt>
                <c:pt idx="29141">
                  <c:v>2.27628E-2</c:v>
                </c:pt>
                <c:pt idx="29142">
                  <c:v>2.24788E-2</c:v>
                </c:pt>
                <c:pt idx="29143">
                  <c:v>2.2169299999999999E-2</c:v>
                </c:pt>
                <c:pt idx="29144">
                  <c:v>2.1835299999999998E-2</c:v>
                </c:pt>
                <c:pt idx="29145">
                  <c:v>2.1478000000000001E-2</c:v>
                </c:pt>
                <c:pt idx="29146">
                  <c:v>2.1098700000000001E-2</c:v>
                </c:pt>
                <c:pt idx="29147">
                  <c:v>2.0698399999999999E-2</c:v>
                </c:pt>
                <c:pt idx="29148">
                  <c:v>2.0278600000000001E-2</c:v>
                </c:pt>
                <c:pt idx="29149">
                  <c:v>1.9840400000000001E-2</c:v>
                </c:pt>
                <c:pt idx="29150">
                  <c:v>1.9385199999999998E-2</c:v>
                </c:pt>
                <c:pt idx="29151">
                  <c:v>1.8914400000000001E-2</c:v>
                </c:pt>
                <c:pt idx="29152">
                  <c:v>1.84292E-2</c:v>
                </c:pt>
                <c:pt idx="29153">
                  <c:v>1.7930999999999999E-2</c:v>
                </c:pt>
                <c:pt idx="29154">
                  <c:v>1.7421200000000001E-2</c:v>
                </c:pt>
                <c:pt idx="29155">
                  <c:v>1.6901300000000001E-2</c:v>
                </c:pt>
                <c:pt idx="29156">
                  <c:v>1.6372500000000002E-2</c:v>
                </c:pt>
                <c:pt idx="29157">
                  <c:v>1.5836200000000002E-2</c:v>
                </c:pt>
                <c:pt idx="29158">
                  <c:v>1.52937E-2</c:v>
                </c:pt>
                <c:pt idx="29159">
                  <c:v>1.47461E-2</c:v>
                </c:pt>
                <c:pt idx="29160">
                  <c:v>1.4194999999999999E-2</c:v>
                </c:pt>
                <c:pt idx="29161">
                  <c:v>1.36417E-2</c:v>
                </c:pt>
                <c:pt idx="29162">
                  <c:v>1.3087700000000001E-2</c:v>
                </c:pt>
                <c:pt idx="29163">
                  <c:v>1.2534099999999999E-2</c:v>
                </c:pt>
                <c:pt idx="29164">
                  <c:v>1.1982400000000001E-2</c:v>
                </c:pt>
                <c:pt idx="29165">
                  <c:v>1.14337E-2</c:v>
                </c:pt>
                <c:pt idx="29166">
                  <c:v>1.08895E-2</c:v>
                </c:pt>
                <c:pt idx="29167">
                  <c:v>1.03509E-2</c:v>
                </c:pt>
                <c:pt idx="29168" formatCode="0.00E+00">
                  <c:v>9.8191800000000003E-3</c:v>
                </c:pt>
                <c:pt idx="29169" formatCode="0.00E+00">
                  <c:v>9.2955499999999996E-3</c:v>
                </c:pt>
                <c:pt idx="29170" formatCode="0.00E+00">
                  <c:v>8.7811899999999995E-3</c:v>
                </c:pt>
                <c:pt idx="29171" formatCode="0.00E+00">
                  <c:v>8.2772499999999999E-3</c:v>
                </c:pt>
                <c:pt idx="29172" formatCode="0.00E+00">
                  <c:v>7.7848500000000003E-3</c:v>
                </c:pt>
                <c:pt idx="29173" formatCode="0.00E+00">
                  <c:v>7.3050800000000003E-3</c:v>
                </c:pt>
                <c:pt idx="29174" formatCode="0.00E+00">
                  <c:v>6.8389599999999998E-3</c:v>
                </c:pt>
                <c:pt idx="29175" formatCode="0.00E+00">
                  <c:v>6.3873899999999997E-3</c:v>
                </c:pt>
                <c:pt idx="29176" formatCode="0.00E+00">
                  <c:v>5.9512999999999996E-3</c:v>
                </c:pt>
                <c:pt idx="29177" formatCode="0.00E+00">
                  <c:v>5.5316000000000002E-3</c:v>
                </c:pt>
                <c:pt idx="29178" formatCode="0.00E+00">
                  <c:v>5.1291799999999997E-3</c:v>
                </c:pt>
                <c:pt idx="29179" formatCode="0.00E+00">
                  <c:v>4.7448899999999999E-3</c:v>
                </c:pt>
                <c:pt idx="29180" formatCode="0.00E+00">
                  <c:v>4.3795600000000002E-3</c:v>
                </c:pt>
                <c:pt idx="29181" formatCode="0.00E+00">
                  <c:v>4.0339499999999997E-3</c:v>
                </c:pt>
                <c:pt idx="29182" formatCode="0.00E+00">
                  <c:v>3.7087600000000002E-3</c:v>
                </c:pt>
                <c:pt idx="29183" formatCode="0.00E+00">
                  <c:v>3.4046200000000001E-3</c:v>
                </c:pt>
                <c:pt idx="29184" formatCode="0.00E+00">
                  <c:v>3.1220499999999999E-3</c:v>
                </c:pt>
                <c:pt idx="29185" formatCode="0.00E+00">
                  <c:v>2.8616000000000002E-3</c:v>
                </c:pt>
                <c:pt idx="29186" formatCode="0.00E+00">
                  <c:v>2.6237299999999999E-3</c:v>
                </c:pt>
                <c:pt idx="29187" formatCode="0.00E+00">
                  <c:v>2.4088299999999998E-3</c:v>
                </c:pt>
                <c:pt idx="29188" formatCode="0.00E+00">
                  <c:v>2.2172200000000002E-3</c:v>
                </c:pt>
                <c:pt idx="29189" formatCode="0.00E+00">
                  <c:v>2.0491799999999998E-3</c:v>
                </c:pt>
                <c:pt idx="29190" formatCode="0.00E+00">
                  <c:v>1.90493E-3</c:v>
                </c:pt>
                <c:pt idx="29191" formatCode="0.00E+00">
                  <c:v>1.7846100000000001E-3</c:v>
                </c:pt>
                <c:pt idx="29192" formatCode="0.00E+00">
                  <c:v>1.6883099999999999E-3</c:v>
                </c:pt>
                <c:pt idx="29193" formatCode="0.00E+00">
                  <c:v>1.6160899999999999E-3</c:v>
                </c:pt>
                <c:pt idx="29194" formatCode="0.00E+00">
                  <c:v>1.5680100000000001E-3</c:v>
                </c:pt>
                <c:pt idx="29195" formatCode="0.00E+00">
                  <c:v>1.5440600000000001E-3</c:v>
                </c:pt>
                <c:pt idx="29196" formatCode="0.00E+00">
                  <c:v>1.5441299999999999E-3</c:v>
                </c:pt>
                <c:pt idx="29197" formatCode="0.00E+00">
                  <c:v>1.56803E-3</c:v>
                </c:pt>
                <c:pt idx="29198" formatCode="0.00E+00">
                  <c:v>1.6155200000000001E-3</c:v>
                </c:pt>
                <c:pt idx="29199" formatCode="0.00E+00">
                  <c:v>1.6863500000000001E-3</c:v>
                </c:pt>
                <c:pt idx="29200" formatCode="0.00E+00">
                  <c:v>1.78021E-3</c:v>
                </c:pt>
                <c:pt idx="29201" formatCode="0.00E+00">
                  <c:v>1.89671E-3</c:v>
                </c:pt>
                <c:pt idx="29202" formatCode="0.00E+00">
                  <c:v>2.03542E-3</c:v>
                </c:pt>
                <c:pt idx="29203" formatCode="0.00E+00">
                  <c:v>2.1958899999999998E-3</c:v>
                </c:pt>
                <c:pt idx="29204" formatCode="0.00E+00">
                  <c:v>2.3776399999999999E-3</c:v>
                </c:pt>
                <c:pt idx="29205" formatCode="0.00E+00">
                  <c:v>2.5800699999999998E-3</c:v>
                </c:pt>
                <c:pt idx="29206" formatCode="0.00E+00">
                  <c:v>2.8025099999999998E-3</c:v>
                </c:pt>
                <c:pt idx="29207" formatCode="0.00E+00">
                  <c:v>3.0442300000000002E-3</c:v>
                </c:pt>
                <c:pt idx="29208" formatCode="0.00E+00">
                  <c:v>3.3044699999999999E-3</c:v>
                </c:pt>
                <c:pt idx="29209" formatCode="0.00E+00">
                  <c:v>3.5824300000000002E-3</c:v>
                </c:pt>
                <c:pt idx="29210" formatCode="0.00E+00">
                  <c:v>3.8772699999999999E-3</c:v>
                </c:pt>
                <c:pt idx="29211" formatCode="0.00E+00">
                  <c:v>4.18812E-3</c:v>
                </c:pt>
                <c:pt idx="29212" formatCode="0.00E+00">
                  <c:v>4.5141299999999999E-3</c:v>
                </c:pt>
                <c:pt idx="29213" formatCode="0.00E+00">
                  <c:v>4.8543900000000001E-3</c:v>
                </c:pt>
                <c:pt idx="29214" formatCode="0.00E+00">
                  <c:v>5.2079500000000003E-3</c:v>
                </c:pt>
                <c:pt idx="29215" formatCode="0.00E+00">
                  <c:v>5.5738000000000003E-3</c:v>
                </c:pt>
                <c:pt idx="29216" formatCode="0.00E+00">
                  <c:v>5.9508800000000004E-3</c:v>
                </c:pt>
                <c:pt idx="29217" formatCode="0.00E+00">
                  <c:v>6.3381100000000001E-3</c:v>
                </c:pt>
                <c:pt idx="29218" formatCode="0.00E+00">
                  <c:v>6.7343699999999999E-3</c:v>
                </c:pt>
                <c:pt idx="29219" formatCode="0.00E+00">
                  <c:v>7.1385099999999998E-3</c:v>
                </c:pt>
                <c:pt idx="29220" formatCode="0.00E+00">
                  <c:v>7.5493599999999998E-3</c:v>
                </c:pt>
                <c:pt idx="29221" formatCode="0.00E+00">
                  <c:v>7.9657700000000005E-3</c:v>
                </c:pt>
                <c:pt idx="29222" formatCode="0.00E+00">
                  <c:v>8.3865799999999994E-3</c:v>
                </c:pt>
                <c:pt idx="29223" formatCode="0.00E+00">
                  <c:v>8.8106199999999999E-3</c:v>
                </c:pt>
                <c:pt idx="29224" formatCode="0.00E+00">
                  <c:v>9.2366900000000005E-3</c:v>
                </c:pt>
                <c:pt idx="29225" formatCode="0.00E+00">
                  <c:v>9.6635499999999999E-3</c:v>
                </c:pt>
                <c:pt idx="29226">
                  <c:v>1.009E-2</c:v>
                </c:pt>
                <c:pt idx="29227">
                  <c:v>1.05147E-2</c:v>
                </c:pt>
                <c:pt idx="29228">
                  <c:v>1.0936599999999999E-2</c:v>
                </c:pt>
                <c:pt idx="29229">
                  <c:v>1.13545E-2</c:v>
                </c:pt>
                <c:pt idx="29230">
                  <c:v>1.1767E-2</c:v>
                </c:pt>
                <c:pt idx="29231">
                  <c:v>1.2173099999999999E-2</c:v>
                </c:pt>
                <c:pt idx="29232">
                  <c:v>1.25716E-2</c:v>
                </c:pt>
                <c:pt idx="29233">
                  <c:v>1.29611E-2</c:v>
                </c:pt>
                <c:pt idx="29234">
                  <c:v>1.3340599999999999E-2</c:v>
                </c:pt>
                <c:pt idx="29235">
                  <c:v>1.37089E-2</c:v>
                </c:pt>
                <c:pt idx="29236">
                  <c:v>1.4064800000000001E-2</c:v>
                </c:pt>
                <c:pt idx="29237">
                  <c:v>1.44072E-2</c:v>
                </c:pt>
                <c:pt idx="29238">
                  <c:v>1.47349E-2</c:v>
                </c:pt>
                <c:pt idx="29239">
                  <c:v>1.50469E-2</c:v>
                </c:pt>
                <c:pt idx="29240">
                  <c:v>1.5342099999999999E-2</c:v>
                </c:pt>
                <c:pt idx="29241">
                  <c:v>1.56194E-2</c:v>
                </c:pt>
                <c:pt idx="29242">
                  <c:v>1.58779E-2</c:v>
                </c:pt>
                <c:pt idx="29243">
                  <c:v>1.6116499999999999E-2</c:v>
                </c:pt>
                <c:pt idx="29244">
                  <c:v>1.6334499999999998E-2</c:v>
                </c:pt>
                <c:pt idx="29245">
                  <c:v>1.6530799999999998E-2</c:v>
                </c:pt>
                <c:pt idx="29246">
                  <c:v>1.6704799999999999E-2</c:v>
                </c:pt>
                <c:pt idx="29247">
                  <c:v>1.6855599999999998E-2</c:v>
                </c:pt>
                <c:pt idx="29248">
                  <c:v>1.6982400000000002E-2</c:v>
                </c:pt>
                <c:pt idx="29249">
                  <c:v>1.70844E-2</c:v>
                </c:pt>
                <c:pt idx="29250">
                  <c:v>1.7160999999999999E-2</c:v>
                </c:pt>
                <c:pt idx="29251">
                  <c:v>1.7211500000000001E-2</c:v>
                </c:pt>
                <c:pt idx="29252">
                  <c:v>1.7235500000000001E-2</c:v>
                </c:pt>
                <c:pt idx="29253">
                  <c:v>1.7232399999999998E-2</c:v>
                </c:pt>
                <c:pt idx="29254">
                  <c:v>1.7201899999999999E-2</c:v>
                </c:pt>
                <c:pt idx="29255">
                  <c:v>1.7143700000000001E-2</c:v>
                </c:pt>
                <c:pt idx="29256">
                  <c:v>1.7057300000000001E-2</c:v>
                </c:pt>
                <c:pt idx="29257">
                  <c:v>1.69423E-2</c:v>
                </c:pt>
                <c:pt idx="29258">
                  <c:v>1.67986E-2</c:v>
                </c:pt>
                <c:pt idx="29259">
                  <c:v>1.66258E-2</c:v>
                </c:pt>
                <c:pt idx="29260">
                  <c:v>1.6423799999999999E-2</c:v>
                </c:pt>
                <c:pt idx="29261">
                  <c:v>1.6192399999999999E-2</c:v>
                </c:pt>
                <c:pt idx="29262">
                  <c:v>1.5931799999999999E-2</c:v>
                </c:pt>
                <c:pt idx="29263">
                  <c:v>1.5642099999999999E-2</c:v>
                </c:pt>
                <c:pt idx="29264">
                  <c:v>1.53233E-2</c:v>
                </c:pt>
                <c:pt idx="29265">
                  <c:v>1.49756E-2</c:v>
                </c:pt>
                <c:pt idx="29266">
                  <c:v>1.45994E-2</c:v>
                </c:pt>
                <c:pt idx="29267">
                  <c:v>1.4194999999999999E-2</c:v>
                </c:pt>
                <c:pt idx="29268">
                  <c:v>1.3762699999999999E-2</c:v>
                </c:pt>
                <c:pt idx="29269">
                  <c:v>1.3302899999999999E-2</c:v>
                </c:pt>
                <c:pt idx="29270">
                  <c:v>1.28158E-2</c:v>
                </c:pt>
                <c:pt idx="29271">
                  <c:v>1.2302E-2</c:v>
                </c:pt>
                <c:pt idx="29272">
                  <c:v>1.1762E-2</c:v>
                </c:pt>
                <c:pt idx="29273">
                  <c:v>1.11965E-2</c:v>
                </c:pt>
                <c:pt idx="29274">
                  <c:v>1.06062E-2</c:v>
                </c:pt>
                <c:pt idx="29275" formatCode="0.00E+00">
                  <c:v>9.9917099999999991E-3</c:v>
                </c:pt>
                <c:pt idx="29276" formatCode="0.00E+00">
                  <c:v>9.3538500000000004E-3</c:v>
                </c:pt>
                <c:pt idx="29277" formatCode="0.00E+00">
                  <c:v>8.6934999999999998E-3</c:v>
                </c:pt>
                <c:pt idx="29278" formatCode="0.00E+00">
                  <c:v>8.0116400000000004E-3</c:v>
                </c:pt>
                <c:pt idx="29279" formatCode="0.00E+00">
                  <c:v>7.3092299999999999E-3</c:v>
                </c:pt>
                <c:pt idx="29280" formatCode="0.00E+00">
                  <c:v>6.5871499999999999E-3</c:v>
                </c:pt>
                <c:pt idx="29281" formatCode="0.00E+00">
                  <c:v>5.84637E-3</c:v>
                </c:pt>
                <c:pt idx="29282" formatCode="0.00E+00">
                  <c:v>5.0879200000000001E-3</c:v>
                </c:pt>
                <c:pt idx="29283" formatCode="0.00E+00">
                  <c:v>4.31285E-3</c:v>
                </c:pt>
                <c:pt idx="29284" formatCode="0.00E+00">
                  <c:v>3.5221900000000001E-3</c:v>
                </c:pt>
                <c:pt idx="29285" formatCode="0.00E+00">
                  <c:v>2.7169799999999999E-3</c:v>
                </c:pt>
                <c:pt idx="29286" formatCode="0.00E+00">
                  <c:v>1.8984E-3</c:v>
                </c:pt>
                <c:pt idx="29287" formatCode="0.00E+00">
                  <c:v>1.06774E-3</c:v>
                </c:pt>
                <c:pt idx="29288" formatCode="0.00E+00">
                  <c:v>2.2632500000000001E-4</c:v>
                </c:pt>
                <c:pt idx="29289" formatCode="0.00E+00">
                  <c:v>-6.2445299999999997E-4</c:v>
                </c:pt>
                <c:pt idx="29290" formatCode="0.00E+00">
                  <c:v>-1.4832199999999999E-3</c:v>
                </c:pt>
                <c:pt idx="29291" formatCode="0.00E+00">
                  <c:v>-2.3486100000000001E-3</c:v>
                </c:pt>
                <c:pt idx="29292" formatCode="0.00E+00">
                  <c:v>-3.2193500000000002E-3</c:v>
                </c:pt>
                <c:pt idx="29293" formatCode="0.00E+00">
                  <c:v>-4.0941600000000003E-3</c:v>
                </c:pt>
                <c:pt idx="29294" formatCode="0.00E+00">
                  <c:v>-4.9715999999999996E-3</c:v>
                </c:pt>
                <c:pt idx="29295" formatCode="0.00E+00">
                  <c:v>-5.8500799999999997E-3</c:v>
                </c:pt>
                <c:pt idx="29296" formatCode="0.00E+00">
                  <c:v>-6.7280200000000004E-3</c:v>
                </c:pt>
                <c:pt idx="29297" formatCode="0.00E+00">
                  <c:v>-7.6039899999999997E-3</c:v>
                </c:pt>
                <c:pt idx="29298" formatCode="0.00E+00">
                  <c:v>-8.4767799999999997E-3</c:v>
                </c:pt>
                <c:pt idx="29299" formatCode="0.00E+00">
                  <c:v>-9.3451200000000002E-3</c:v>
                </c:pt>
                <c:pt idx="29300">
                  <c:v>-1.0207600000000001E-2</c:v>
                </c:pt>
                <c:pt idx="29301">
                  <c:v>-1.1062799999999999E-2</c:v>
                </c:pt>
                <c:pt idx="29302">
                  <c:v>-1.1909100000000001E-2</c:v>
                </c:pt>
                <c:pt idx="29303">
                  <c:v>-1.2744999999999999E-2</c:v>
                </c:pt>
                <c:pt idx="29304">
                  <c:v>-1.3568800000000001E-2</c:v>
                </c:pt>
                <c:pt idx="29305">
                  <c:v>-1.4378999999999999E-2</c:v>
                </c:pt>
                <c:pt idx="29306">
                  <c:v>-1.5173900000000001E-2</c:v>
                </c:pt>
                <c:pt idx="29307">
                  <c:v>-1.59522E-2</c:v>
                </c:pt>
                <c:pt idx="29308">
                  <c:v>-1.6712399999999999E-2</c:v>
                </c:pt>
                <c:pt idx="29309">
                  <c:v>-1.7453400000000001E-2</c:v>
                </c:pt>
                <c:pt idx="29310">
                  <c:v>-1.8173700000000001E-2</c:v>
                </c:pt>
                <c:pt idx="29311">
                  <c:v>-1.8872099999999999E-2</c:v>
                </c:pt>
                <c:pt idx="29312">
                  <c:v>-1.95473E-2</c:v>
                </c:pt>
                <c:pt idx="29313">
                  <c:v>-2.01981E-2</c:v>
                </c:pt>
                <c:pt idx="29314">
                  <c:v>-2.0823500000000002E-2</c:v>
                </c:pt>
                <c:pt idx="29315">
                  <c:v>-2.1422500000000001E-2</c:v>
                </c:pt>
                <c:pt idx="29316">
                  <c:v>-2.1994E-2</c:v>
                </c:pt>
                <c:pt idx="29317">
                  <c:v>-2.2537000000000001E-2</c:v>
                </c:pt>
                <c:pt idx="29318">
                  <c:v>-2.3050399999999999E-2</c:v>
                </c:pt>
                <c:pt idx="29319">
                  <c:v>-2.3533200000000001E-2</c:v>
                </c:pt>
                <c:pt idx="29320">
                  <c:v>-2.3983999999999998E-2</c:v>
                </c:pt>
                <c:pt idx="29321">
                  <c:v>-2.4401900000000001E-2</c:v>
                </c:pt>
                <c:pt idx="29322">
                  <c:v>-2.4786300000000001E-2</c:v>
                </c:pt>
                <c:pt idx="29323">
                  <c:v>-2.5136499999999999E-2</c:v>
                </c:pt>
                <c:pt idx="29324">
                  <c:v>-2.54518E-2</c:v>
                </c:pt>
                <c:pt idx="29325">
                  <c:v>-2.5731299999999999E-2</c:v>
                </c:pt>
                <c:pt idx="29326">
                  <c:v>-2.5974500000000001E-2</c:v>
                </c:pt>
                <c:pt idx="29327">
                  <c:v>-2.61809E-2</c:v>
                </c:pt>
                <c:pt idx="29328">
                  <c:v>-2.6349899999999999E-2</c:v>
                </c:pt>
                <c:pt idx="29329">
                  <c:v>-2.6480799999999999E-2</c:v>
                </c:pt>
                <c:pt idx="29330">
                  <c:v>-2.65734E-2</c:v>
                </c:pt>
                <c:pt idx="29331">
                  <c:v>-2.6627399999999999E-2</c:v>
                </c:pt>
                <c:pt idx="29332">
                  <c:v>-2.66424E-2</c:v>
                </c:pt>
                <c:pt idx="29333">
                  <c:v>-2.6618099999999999E-2</c:v>
                </c:pt>
                <c:pt idx="29334">
                  <c:v>-2.6554399999999999E-2</c:v>
                </c:pt>
                <c:pt idx="29335">
                  <c:v>-2.6451300000000001E-2</c:v>
                </c:pt>
                <c:pt idx="29336">
                  <c:v>-2.6308600000000001E-2</c:v>
                </c:pt>
                <c:pt idx="29337">
                  <c:v>-2.61266E-2</c:v>
                </c:pt>
                <c:pt idx="29338">
                  <c:v>-2.59052E-2</c:v>
                </c:pt>
                <c:pt idx="29339">
                  <c:v>-2.56446E-2</c:v>
                </c:pt>
                <c:pt idx="29340">
                  <c:v>-2.5345099999999999E-2</c:v>
                </c:pt>
                <c:pt idx="29341">
                  <c:v>-2.5007000000000001E-2</c:v>
                </c:pt>
                <c:pt idx="29342">
                  <c:v>-2.4630800000000001E-2</c:v>
                </c:pt>
                <c:pt idx="29343">
                  <c:v>-2.42168E-2</c:v>
                </c:pt>
                <c:pt idx="29344">
                  <c:v>-2.3765100000000001E-2</c:v>
                </c:pt>
                <c:pt idx="29345">
                  <c:v>-2.3275899999999999E-2</c:v>
                </c:pt>
                <c:pt idx="29346">
                  <c:v>-2.27499E-2</c:v>
                </c:pt>
                <c:pt idx="29347">
                  <c:v>-2.21879E-2</c:v>
                </c:pt>
                <c:pt idx="29348">
                  <c:v>-2.1590600000000001E-2</c:v>
                </c:pt>
                <c:pt idx="29349">
                  <c:v>-2.0958899999999999E-2</c:v>
                </c:pt>
                <c:pt idx="29350">
                  <c:v>-2.02939E-2</c:v>
                </c:pt>
                <c:pt idx="29351">
                  <c:v>-1.9596499999999999E-2</c:v>
                </c:pt>
                <c:pt idx="29352">
                  <c:v>-1.88679E-2</c:v>
                </c:pt>
                <c:pt idx="29353">
                  <c:v>-1.8109199999999999E-2</c:v>
                </c:pt>
                <c:pt idx="29354">
                  <c:v>-1.7321300000000001E-2</c:v>
                </c:pt>
                <c:pt idx="29355">
                  <c:v>-1.6505100000000002E-2</c:v>
                </c:pt>
                <c:pt idx="29356">
                  <c:v>-1.5661499999999998E-2</c:v>
                </c:pt>
                <c:pt idx="29357">
                  <c:v>-1.47917E-2</c:v>
                </c:pt>
                <c:pt idx="29358">
                  <c:v>-1.38969E-2</c:v>
                </c:pt>
                <c:pt idx="29359">
                  <c:v>-1.2978399999999999E-2</c:v>
                </c:pt>
                <c:pt idx="29360">
                  <c:v>-1.2037600000000001E-2</c:v>
                </c:pt>
                <c:pt idx="29361">
                  <c:v>-1.10756E-2</c:v>
                </c:pt>
                <c:pt idx="29362">
                  <c:v>-1.0093400000000001E-2</c:v>
                </c:pt>
                <c:pt idx="29363" formatCode="0.00E+00">
                  <c:v>-9.0921800000000001E-3</c:v>
                </c:pt>
                <c:pt idx="29364" formatCode="0.00E+00">
                  <c:v>-8.0737199999999995E-3</c:v>
                </c:pt>
                <c:pt idx="29365" formatCode="0.00E+00">
                  <c:v>-7.0397599999999999E-3</c:v>
                </c:pt>
                <c:pt idx="29366" formatCode="0.00E+00">
                  <c:v>-5.9921799999999997E-3</c:v>
                </c:pt>
                <c:pt idx="29367" formatCode="0.00E+00">
                  <c:v>-4.9328799999999997E-3</c:v>
                </c:pt>
                <c:pt idx="29368" formatCode="0.00E+00">
                  <c:v>-3.8635599999999998E-3</c:v>
                </c:pt>
                <c:pt idx="29369" formatCode="0.00E+00">
                  <c:v>-2.7853800000000001E-3</c:v>
                </c:pt>
                <c:pt idx="29370" formatCode="0.00E+00">
                  <c:v>-1.69922E-3</c:v>
                </c:pt>
                <c:pt idx="29371" formatCode="0.00E+00">
                  <c:v>-6.0654199999999995E-4</c:v>
                </c:pt>
                <c:pt idx="29372" formatCode="0.00E+00">
                  <c:v>4.9056600000000001E-4</c:v>
                </c:pt>
                <c:pt idx="29373" formatCode="0.00E+00">
                  <c:v>1.5900199999999999E-3</c:v>
                </c:pt>
                <c:pt idx="29374" formatCode="0.00E+00">
                  <c:v>2.6900800000000001E-3</c:v>
                </c:pt>
                <c:pt idx="29375" formatCode="0.00E+00">
                  <c:v>3.7891399999999999E-3</c:v>
                </c:pt>
                <c:pt idx="29376" formatCode="0.00E+00">
                  <c:v>4.8854500000000004E-3</c:v>
                </c:pt>
                <c:pt idx="29377" formatCode="0.00E+00">
                  <c:v>5.9771700000000004E-3</c:v>
                </c:pt>
                <c:pt idx="29378" formatCode="0.00E+00">
                  <c:v>7.0628899999999996E-3</c:v>
                </c:pt>
                <c:pt idx="29379" formatCode="0.00E+00">
                  <c:v>8.1415199999999993E-3</c:v>
                </c:pt>
                <c:pt idx="29380" formatCode="0.00E+00">
                  <c:v>9.2116799999999999E-3</c:v>
                </c:pt>
                <c:pt idx="29381">
                  <c:v>1.0271600000000001E-2</c:v>
                </c:pt>
                <c:pt idx="29382">
                  <c:v>1.13198E-2</c:v>
                </c:pt>
                <c:pt idx="29383">
                  <c:v>1.2355E-2</c:v>
                </c:pt>
                <c:pt idx="29384">
                  <c:v>1.3376000000000001E-2</c:v>
                </c:pt>
                <c:pt idx="29385">
                  <c:v>1.4381400000000001E-2</c:v>
                </c:pt>
                <c:pt idx="29386">
                  <c:v>1.5369799999999999E-2</c:v>
                </c:pt>
                <c:pt idx="29387">
                  <c:v>1.63394E-2</c:v>
                </c:pt>
                <c:pt idx="29388">
                  <c:v>1.7288399999999999E-2</c:v>
                </c:pt>
                <c:pt idx="29389">
                  <c:v>1.8214999999999999E-2</c:v>
                </c:pt>
                <c:pt idx="29390">
                  <c:v>1.9117800000000001E-2</c:v>
                </c:pt>
                <c:pt idx="29391">
                  <c:v>1.9995300000000001E-2</c:v>
                </c:pt>
                <c:pt idx="29392">
                  <c:v>2.0846199999999999E-2</c:v>
                </c:pt>
                <c:pt idx="29393">
                  <c:v>2.1669299999999999E-2</c:v>
                </c:pt>
                <c:pt idx="29394">
                  <c:v>2.24637E-2</c:v>
                </c:pt>
                <c:pt idx="29395">
                  <c:v>2.32283E-2</c:v>
                </c:pt>
                <c:pt idx="29396">
                  <c:v>2.3962199999999999E-2</c:v>
                </c:pt>
                <c:pt idx="29397">
                  <c:v>2.46643E-2</c:v>
                </c:pt>
                <c:pt idx="29398">
                  <c:v>2.5333700000000001E-2</c:v>
                </c:pt>
                <c:pt idx="29399">
                  <c:v>2.5969800000000001E-2</c:v>
                </c:pt>
                <c:pt idx="29400">
                  <c:v>2.65718E-2</c:v>
                </c:pt>
                <c:pt idx="29401">
                  <c:v>2.7138300000000001E-2</c:v>
                </c:pt>
                <c:pt idx="29402">
                  <c:v>2.76683E-2</c:v>
                </c:pt>
                <c:pt idx="29403">
                  <c:v>2.8160899999999999E-2</c:v>
                </c:pt>
                <c:pt idx="29404">
                  <c:v>2.8615700000000001E-2</c:v>
                </c:pt>
                <c:pt idx="29405">
                  <c:v>2.9031899999999999E-2</c:v>
                </c:pt>
                <c:pt idx="29406">
                  <c:v>2.94092E-2</c:v>
                </c:pt>
                <c:pt idx="29407">
                  <c:v>2.9747099999999999E-2</c:v>
                </c:pt>
                <c:pt idx="29408">
                  <c:v>3.0045200000000001E-2</c:v>
                </c:pt>
                <c:pt idx="29409">
                  <c:v>3.0303E-2</c:v>
                </c:pt>
                <c:pt idx="29410">
                  <c:v>3.05204E-2</c:v>
                </c:pt>
                <c:pt idx="29411">
                  <c:v>3.06974E-2</c:v>
                </c:pt>
                <c:pt idx="29412">
                  <c:v>3.0833900000000001E-2</c:v>
                </c:pt>
                <c:pt idx="29413">
                  <c:v>3.0929600000000002E-2</c:v>
                </c:pt>
                <c:pt idx="29414">
                  <c:v>3.0984999999999999E-2</c:v>
                </c:pt>
                <c:pt idx="29415">
                  <c:v>3.1000400000000001E-2</c:v>
                </c:pt>
                <c:pt idx="29416">
                  <c:v>3.0975599999999999E-2</c:v>
                </c:pt>
                <c:pt idx="29417">
                  <c:v>3.0910099999999999E-2</c:v>
                </c:pt>
                <c:pt idx="29418">
                  <c:v>3.0803500000000001E-2</c:v>
                </c:pt>
                <c:pt idx="29419">
                  <c:v>3.0656099999999999E-2</c:v>
                </c:pt>
                <c:pt idx="29420">
                  <c:v>3.04684E-2</c:v>
                </c:pt>
                <c:pt idx="29421">
                  <c:v>3.0240800000000002E-2</c:v>
                </c:pt>
                <c:pt idx="29422">
                  <c:v>2.99729E-2</c:v>
                </c:pt>
                <c:pt idx="29423">
                  <c:v>2.9665299999999999E-2</c:v>
                </c:pt>
                <c:pt idx="29424">
                  <c:v>2.9319399999999999E-2</c:v>
                </c:pt>
                <c:pt idx="29425">
                  <c:v>2.8935900000000001E-2</c:v>
                </c:pt>
                <c:pt idx="29426">
                  <c:v>2.85154E-2</c:v>
                </c:pt>
                <c:pt idx="29427">
                  <c:v>2.8058199999999998E-2</c:v>
                </c:pt>
                <c:pt idx="29428">
                  <c:v>2.75648E-2</c:v>
                </c:pt>
                <c:pt idx="29429">
                  <c:v>2.7036500000000002E-2</c:v>
                </c:pt>
                <c:pt idx="29430">
                  <c:v>2.6474399999999999E-2</c:v>
                </c:pt>
                <c:pt idx="29431">
                  <c:v>2.5879699999999999E-2</c:v>
                </c:pt>
                <c:pt idx="29432">
                  <c:v>2.5253100000000001E-2</c:v>
                </c:pt>
                <c:pt idx="29433">
                  <c:v>2.4595800000000001E-2</c:v>
                </c:pt>
                <c:pt idx="29434">
                  <c:v>2.3909199999999999E-2</c:v>
                </c:pt>
                <c:pt idx="29435">
                  <c:v>2.31944E-2</c:v>
                </c:pt>
                <c:pt idx="29436">
                  <c:v>2.2452300000000001E-2</c:v>
                </c:pt>
                <c:pt idx="29437">
                  <c:v>2.16837E-2</c:v>
                </c:pt>
                <c:pt idx="29438">
                  <c:v>2.08898E-2</c:v>
                </c:pt>
                <c:pt idx="29439">
                  <c:v>2.0071700000000001E-2</c:v>
                </c:pt>
                <c:pt idx="29440">
                  <c:v>1.9231000000000002E-2</c:v>
                </c:pt>
                <c:pt idx="29441">
                  <c:v>1.8369099999999999E-2</c:v>
                </c:pt>
                <c:pt idx="29442">
                  <c:v>1.7487300000000001E-2</c:v>
                </c:pt>
                <c:pt idx="29443">
                  <c:v>1.6586799999999999E-2</c:v>
                </c:pt>
                <c:pt idx="29444">
                  <c:v>1.5668600000000001E-2</c:v>
                </c:pt>
                <c:pt idx="29445">
                  <c:v>1.4734499999999999E-2</c:v>
                </c:pt>
                <c:pt idx="29446">
                  <c:v>1.37863E-2</c:v>
                </c:pt>
                <c:pt idx="29447">
                  <c:v>1.28252E-2</c:v>
                </c:pt>
                <c:pt idx="29448">
                  <c:v>1.18528E-2</c:v>
                </c:pt>
                <c:pt idx="29449">
                  <c:v>1.0870599999999999E-2</c:v>
                </c:pt>
                <c:pt idx="29450" formatCode="0.00E+00">
                  <c:v>9.88027E-3</c:v>
                </c:pt>
                <c:pt idx="29451" formatCode="0.00E+00">
                  <c:v>8.8833799999999997E-3</c:v>
                </c:pt>
                <c:pt idx="29452" formatCode="0.00E+00">
                  <c:v>7.8813200000000007E-3</c:v>
                </c:pt>
                <c:pt idx="29453" formatCode="0.00E+00">
                  <c:v>6.8760100000000001E-3</c:v>
                </c:pt>
                <c:pt idx="29454" formatCode="0.00E+00">
                  <c:v>5.8693800000000004E-3</c:v>
                </c:pt>
                <c:pt idx="29455" formatCode="0.00E+00">
                  <c:v>4.8629299999999997E-3</c:v>
                </c:pt>
                <c:pt idx="29456" formatCode="0.00E+00">
                  <c:v>3.8578200000000001E-3</c:v>
                </c:pt>
                <c:pt idx="29457" formatCode="0.00E+00">
                  <c:v>2.8553099999999998E-3</c:v>
                </c:pt>
                <c:pt idx="29458" formatCode="0.00E+00">
                  <c:v>1.85703E-3</c:v>
                </c:pt>
                <c:pt idx="29459" formatCode="0.00E+00">
                  <c:v>8.6497400000000002E-4</c:v>
                </c:pt>
                <c:pt idx="29460" formatCode="0.00E+00">
                  <c:v>-1.19024E-4</c:v>
                </c:pt>
                <c:pt idx="29461" formatCode="0.00E+00">
                  <c:v>-1.0935999999999999E-3</c:v>
                </c:pt>
                <c:pt idx="29462" formatCode="0.00E+00">
                  <c:v>-2.0576499999999998E-3</c:v>
                </c:pt>
                <c:pt idx="29463" formatCode="0.00E+00">
                  <c:v>-3.0097100000000001E-3</c:v>
                </c:pt>
                <c:pt idx="29464" formatCode="0.00E+00">
                  <c:v>-3.9479900000000002E-3</c:v>
                </c:pt>
                <c:pt idx="29465" formatCode="0.00E+00">
                  <c:v>-4.8708400000000004E-3</c:v>
                </c:pt>
                <c:pt idx="29466" formatCode="0.00E+00">
                  <c:v>-5.7770299999999998E-3</c:v>
                </c:pt>
                <c:pt idx="29467" formatCode="0.00E+00">
                  <c:v>-6.6654599999999998E-3</c:v>
                </c:pt>
                <c:pt idx="29468" formatCode="0.00E+00">
                  <c:v>-7.5351400000000001E-3</c:v>
                </c:pt>
                <c:pt idx="29469" formatCode="0.00E+00">
                  <c:v>-8.3850899999999996E-3</c:v>
                </c:pt>
                <c:pt idx="29470" formatCode="0.00E+00">
                  <c:v>-9.2142999999999999E-3</c:v>
                </c:pt>
                <c:pt idx="29471">
                  <c:v>-1.00223E-2</c:v>
                </c:pt>
                <c:pt idx="29472">
                  <c:v>-1.0808999999999999E-2</c:v>
                </c:pt>
                <c:pt idx="29473">
                  <c:v>-1.1572900000000001E-2</c:v>
                </c:pt>
                <c:pt idx="29474">
                  <c:v>-1.23114E-2</c:v>
                </c:pt>
                <c:pt idx="29475">
                  <c:v>-1.3023E-2</c:v>
                </c:pt>
                <c:pt idx="29476">
                  <c:v>-1.3707E-2</c:v>
                </c:pt>
                <c:pt idx="29477">
                  <c:v>-1.43628E-2</c:v>
                </c:pt>
                <c:pt idx="29478">
                  <c:v>-1.49896E-2</c:v>
                </c:pt>
                <c:pt idx="29479">
                  <c:v>-1.5586900000000001E-2</c:v>
                </c:pt>
                <c:pt idx="29480">
                  <c:v>-1.6154200000000001E-2</c:v>
                </c:pt>
                <c:pt idx="29481">
                  <c:v>-1.66906E-2</c:v>
                </c:pt>
                <c:pt idx="29482">
                  <c:v>-1.7195800000000001E-2</c:v>
                </c:pt>
                <c:pt idx="29483">
                  <c:v>-1.7668699999999999E-2</c:v>
                </c:pt>
                <c:pt idx="29484">
                  <c:v>-1.8108800000000001E-2</c:v>
                </c:pt>
                <c:pt idx="29485">
                  <c:v>-1.8515899999999998E-2</c:v>
                </c:pt>
                <c:pt idx="29486">
                  <c:v>-1.8890000000000001E-2</c:v>
                </c:pt>
                <c:pt idx="29487">
                  <c:v>-1.9230799999999999E-2</c:v>
                </c:pt>
                <c:pt idx="29488">
                  <c:v>-1.9537800000000001E-2</c:v>
                </c:pt>
                <c:pt idx="29489">
                  <c:v>-1.9810299999999999E-2</c:v>
                </c:pt>
                <c:pt idx="29490">
                  <c:v>-2.0048300000000002E-2</c:v>
                </c:pt>
                <c:pt idx="29491">
                  <c:v>-2.0251600000000002E-2</c:v>
                </c:pt>
                <c:pt idx="29492">
                  <c:v>-2.0420299999999999E-2</c:v>
                </c:pt>
                <c:pt idx="29493">
                  <c:v>-2.0554599999999999E-2</c:v>
                </c:pt>
                <c:pt idx="29494">
                  <c:v>-2.0654499999999999E-2</c:v>
                </c:pt>
                <c:pt idx="29495">
                  <c:v>-2.0719700000000001E-2</c:v>
                </c:pt>
                <c:pt idx="29496">
                  <c:v>-2.0750000000000001E-2</c:v>
                </c:pt>
                <c:pt idx="29497">
                  <c:v>-2.0746000000000001E-2</c:v>
                </c:pt>
                <c:pt idx="29498">
                  <c:v>-2.0708899999999999E-2</c:v>
                </c:pt>
                <c:pt idx="29499">
                  <c:v>-2.0639000000000001E-2</c:v>
                </c:pt>
                <c:pt idx="29500">
                  <c:v>-2.05363E-2</c:v>
                </c:pt>
                <c:pt idx="29501">
                  <c:v>-2.0401099999999998E-2</c:v>
                </c:pt>
                <c:pt idx="29502">
                  <c:v>-2.02343E-2</c:v>
                </c:pt>
                <c:pt idx="29503">
                  <c:v>-2.0036200000000001E-2</c:v>
                </c:pt>
                <c:pt idx="29504">
                  <c:v>-1.98073E-2</c:v>
                </c:pt>
                <c:pt idx="29505">
                  <c:v>-1.95485E-2</c:v>
                </c:pt>
                <c:pt idx="29506">
                  <c:v>-1.9261199999999999E-2</c:v>
                </c:pt>
                <c:pt idx="29507">
                  <c:v>-1.8946299999999999E-2</c:v>
                </c:pt>
                <c:pt idx="29508">
                  <c:v>-1.86044E-2</c:v>
                </c:pt>
                <c:pt idx="29509">
                  <c:v>-1.8236200000000001E-2</c:v>
                </c:pt>
                <c:pt idx="29510">
                  <c:v>-1.7842799999999999E-2</c:v>
                </c:pt>
                <c:pt idx="29511">
                  <c:v>-1.7425300000000001E-2</c:v>
                </c:pt>
                <c:pt idx="29512">
                  <c:v>-1.6984699999999998E-2</c:v>
                </c:pt>
                <c:pt idx="29513">
                  <c:v>-1.6521399999999999E-2</c:v>
                </c:pt>
                <c:pt idx="29514">
                  <c:v>-1.6036100000000001E-2</c:v>
                </c:pt>
                <c:pt idx="29515">
                  <c:v>-1.5529899999999999E-2</c:v>
                </c:pt>
                <c:pt idx="29516">
                  <c:v>-1.5004399999999999E-2</c:v>
                </c:pt>
                <c:pt idx="29517">
                  <c:v>-1.44607E-2</c:v>
                </c:pt>
                <c:pt idx="29518">
                  <c:v>-1.38999E-2</c:v>
                </c:pt>
                <c:pt idx="29519">
                  <c:v>-1.33235E-2</c:v>
                </c:pt>
                <c:pt idx="29520">
                  <c:v>-1.2733299999999999E-2</c:v>
                </c:pt>
                <c:pt idx="29521">
                  <c:v>-1.21309E-2</c:v>
                </c:pt>
                <c:pt idx="29522">
                  <c:v>-1.1517700000000001E-2</c:v>
                </c:pt>
                <c:pt idx="29523">
                  <c:v>-1.08945E-2</c:v>
                </c:pt>
                <c:pt idx="29524">
                  <c:v>-1.0261899999999999E-2</c:v>
                </c:pt>
                <c:pt idx="29525" formatCode="0.00E+00">
                  <c:v>-9.6202000000000006E-3</c:v>
                </c:pt>
                <c:pt idx="29526" formatCode="0.00E+00">
                  <c:v>-8.9698799999999995E-3</c:v>
                </c:pt>
                <c:pt idx="29527" formatCode="0.00E+00">
                  <c:v>-8.3120999999999994E-3</c:v>
                </c:pt>
                <c:pt idx="29528" formatCode="0.00E+00">
                  <c:v>-7.6484500000000002E-3</c:v>
                </c:pt>
                <c:pt idx="29529" formatCode="0.00E+00">
                  <c:v>-6.9803699999999996E-3</c:v>
                </c:pt>
                <c:pt idx="29530" formatCode="0.00E+00">
                  <c:v>-6.3090200000000003E-3</c:v>
                </c:pt>
                <c:pt idx="29531" formatCode="0.00E+00">
                  <c:v>-5.6356699999999997E-3</c:v>
                </c:pt>
                <c:pt idx="29532" formatCode="0.00E+00">
                  <c:v>-4.9617300000000001E-3</c:v>
                </c:pt>
                <c:pt idx="29533" formatCode="0.00E+00">
                  <c:v>-4.2885500000000003E-3</c:v>
                </c:pt>
                <c:pt idx="29534" formatCode="0.00E+00">
                  <c:v>-3.6174699999999998E-3</c:v>
                </c:pt>
                <c:pt idx="29535" formatCode="0.00E+00">
                  <c:v>-2.9499600000000002E-3</c:v>
                </c:pt>
                <c:pt idx="29536" formatCode="0.00E+00">
                  <c:v>-2.2875999999999999E-3</c:v>
                </c:pt>
                <c:pt idx="29537" formatCode="0.00E+00">
                  <c:v>-1.63193E-3</c:v>
                </c:pt>
                <c:pt idx="29538" formatCode="0.00E+00">
                  <c:v>-9.8412200000000003E-4</c:v>
                </c:pt>
                <c:pt idx="29539" formatCode="0.00E+00">
                  <c:v>-3.4501699999999998E-4</c:v>
                </c:pt>
                <c:pt idx="29540" formatCode="0.00E+00">
                  <c:v>2.8446800000000001E-4</c:v>
                </c:pt>
                <c:pt idx="29541" formatCode="0.00E+00">
                  <c:v>9.03369E-4</c:v>
                </c:pt>
                <c:pt idx="29542" formatCode="0.00E+00">
                  <c:v>1.51092E-3</c:v>
                </c:pt>
                <c:pt idx="29543" formatCode="0.00E+00">
                  <c:v>2.1063800000000001E-3</c:v>
                </c:pt>
                <c:pt idx="29544" formatCode="0.00E+00">
                  <c:v>2.6887299999999999E-3</c:v>
                </c:pt>
                <c:pt idx="29545" formatCode="0.00E+00">
                  <c:v>3.25669E-3</c:v>
                </c:pt>
                <c:pt idx="29546" formatCode="0.00E+00">
                  <c:v>3.8091599999999998E-3</c:v>
                </c:pt>
                <c:pt idx="29547" formatCode="0.00E+00">
                  <c:v>4.3452300000000003E-3</c:v>
                </c:pt>
                <c:pt idx="29548" formatCode="0.00E+00">
                  <c:v>4.8639299999999998E-3</c:v>
                </c:pt>
                <c:pt idx="29549" formatCode="0.00E+00">
                  <c:v>5.3646199999999996E-3</c:v>
                </c:pt>
                <c:pt idx="29550" formatCode="0.00E+00">
                  <c:v>5.8472000000000003E-3</c:v>
                </c:pt>
                <c:pt idx="29551" formatCode="0.00E+00">
                  <c:v>6.3115799999999998E-3</c:v>
                </c:pt>
                <c:pt idx="29552" formatCode="0.00E+00">
                  <c:v>6.7571100000000002E-3</c:v>
                </c:pt>
                <c:pt idx="29553" formatCode="0.00E+00">
                  <c:v>7.1831899999999999E-3</c:v>
                </c:pt>
                <c:pt idx="29554" formatCode="0.00E+00">
                  <c:v>7.5896000000000002E-3</c:v>
                </c:pt>
                <c:pt idx="29555" formatCode="0.00E+00">
                  <c:v>7.9757999999999999E-3</c:v>
                </c:pt>
                <c:pt idx="29556" formatCode="0.00E+00">
                  <c:v>8.3409399999999998E-3</c:v>
                </c:pt>
                <c:pt idx="29557" formatCode="0.00E+00">
                  <c:v>8.6844399999999999E-3</c:v>
                </c:pt>
                <c:pt idx="29558" formatCode="0.00E+00">
                  <c:v>9.0058099999999995E-3</c:v>
                </c:pt>
                <c:pt idx="29559" formatCode="0.00E+00">
                  <c:v>9.3044600000000005E-3</c:v>
                </c:pt>
                <c:pt idx="29560" formatCode="0.00E+00">
                  <c:v>9.5799700000000002E-3</c:v>
                </c:pt>
                <c:pt idx="29561" formatCode="0.00E+00">
                  <c:v>9.8320600000000001E-3</c:v>
                </c:pt>
                <c:pt idx="29562">
                  <c:v>1.0060700000000001E-2</c:v>
                </c:pt>
                <c:pt idx="29563">
                  <c:v>1.02665E-2</c:v>
                </c:pt>
                <c:pt idx="29564">
                  <c:v>1.0449699999999999E-2</c:v>
                </c:pt>
                <c:pt idx="29565">
                  <c:v>1.06102E-2</c:v>
                </c:pt>
                <c:pt idx="29566">
                  <c:v>1.07481E-2</c:v>
                </c:pt>
                <c:pt idx="29567">
                  <c:v>1.08634E-2</c:v>
                </c:pt>
                <c:pt idx="29568">
                  <c:v>1.0956199999999999E-2</c:v>
                </c:pt>
                <c:pt idx="29569">
                  <c:v>1.10262E-2</c:v>
                </c:pt>
                <c:pt idx="29570">
                  <c:v>1.10735E-2</c:v>
                </c:pt>
                <c:pt idx="29571">
                  <c:v>1.10987E-2</c:v>
                </c:pt>
                <c:pt idx="29572">
                  <c:v>1.11027E-2</c:v>
                </c:pt>
                <c:pt idx="29573">
                  <c:v>1.1086199999999999E-2</c:v>
                </c:pt>
                <c:pt idx="29574">
                  <c:v>1.10495E-2</c:v>
                </c:pt>
                <c:pt idx="29575">
                  <c:v>1.09928E-2</c:v>
                </c:pt>
                <c:pt idx="29576">
                  <c:v>1.09167E-2</c:v>
                </c:pt>
                <c:pt idx="29577">
                  <c:v>1.0821300000000001E-2</c:v>
                </c:pt>
                <c:pt idx="29578">
                  <c:v>1.07061E-2</c:v>
                </c:pt>
                <c:pt idx="29579">
                  <c:v>1.05719E-2</c:v>
                </c:pt>
                <c:pt idx="29580">
                  <c:v>1.04197E-2</c:v>
                </c:pt>
                <c:pt idx="29581">
                  <c:v>1.02501E-2</c:v>
                </c:pt>
                <c:pt idx="29582">
                  <c:v>1.0062700000000001E-2</c:v>
                </c:pt>
                <c:pt idx="29583" formatCode="0.00E+00">
                  <c:v>9.85749E-3</c:v>
                </c:pt>
                <c:pt idx="29584" formatCode="0.00E+00">
                  <c:v>9.6348800000000002E-3</c:v>
                </c:pt>
                <c:pt idx="29585" formatCode="0.00E+00">
                  <c:v>9.3952500000000008E-3</c:v>
                </c:pt>
                <c:pt idx="29586" formatCode="0.00E+00">
                  <c:v>9.1387699999999992E-3</c:v>
                </c:pt>
                <c:pt idx="29587" formatCode="0.00E+00">
                  <c:v>8.8656900000000007E-3</c:v>
                </c:pt>
                <c:pt idx="29588" formatCode="0.00E+00">
                  <c:v>8.5764099999999996E-3</c:v>
                </c:pt>
                <c:pt idx="29589" formatCode="0.00E+00">
                  <c:v>8.2714699999999995E-3</c:v>
                </c:pt>
                <c:pt idx="29590" formatCode="0.00E+00">
                  <c:v>7.9516399999999994E-3</c:v>
                </c:pt>
                <c:pt idx="29591" formatCode="0.00E+00">
                  <c:v>7.61782E-3</c:v>
                </c:pt>
                <c:pt idx="29592" formatCode="0.00E+00">
                  <c:v>7.2709100000000002E-3</c:v>
                </c:pt>
                <c:pt idx="29593" formatCode="0.00E+00">
                  <c:v>6.91181E-3</c:v>
                </c:pt>
                <c:pt idx="29594" formatCode="0.00E+00">
                  <c:v>6.5414399999999999E-3</c:v>
                </c:pt>
                <c:pt idx="29595" formatCode="0.00E+00">
                  <c:v>6.1604099999999998E-3</c:v>
                </c:pt>
                <c:pt idx="29596" formatCode="0.00E+00">
                  <c:v>5.7691499999999998E-3</c:v>
                </c:pt>
                <c:pt idx="29597" formatCode="0.00E+00">
                  <c:v>5.3685199999999999E-3</c:v>
                </c:pt>
                <c:pt idx="29598" formatCode="0.00E+00">
                  <c:v>4.9598300000000001E-3</c:v>
                </c:pt>
                <c:pt idx="29599" formatCode="0.00E+00">
                  <c:v>4.54448E-3</c:v>
                </c:pt>
                <c:pt idx="29600" formatCode="0.00E+00">
                  <c:v>4.1237499999999998E-3</c:v>
                </c:pt>
                <c:pt idx="29601" formatCode="0.00E+00">
                  <c:v>3.6986800000000002E-3</c:v>
                </c:pt>
                <c:pt idx="29602" formatCode="0.00E+00">
                  <c:v>3.2701399999999999E-3</c:v>
                </c:pt>
                <c:pt idx="29603" formatCode="0.00E+00">
                  <c:v>2.8392199999999999E-3</c:v>
                </c:pt>
                <c:pt idx="29604" formatCode="0.00E+00">
                  <c:v>2.4073300000000001E-3</c:v>
                </c:pt>
                <c:pt idx="29605" formatCode="0.00E+00">
                  <c:v>1.9756600000000002E-3</c:v>
                </c:pt>
                <c:pt idx="29606" formatCode="0.00E+00">
                  <c:v>1.5449299999999999E-3</c:v>
                </c:pt>
                <c:pt idx="29607" formatCode="0.00E+00">
                  <c:v>1.11574E-3</c:v>
                </c:pt>
                <c:pt idx="29608" formatCode="0.00E+00">
                  <c:v>6.8878699999999995E-4</c:v>
                </c:pt>
                <c:pt idx="29609" formatCode="0.00E+00">
                  <c:v>2.64832E-4</c:v>
                </c:pt>
                <c:pt idx="29610" formatCode="0.00E+00">
                  <c:v>-1.5525000000000001E-4</c:v>
                </c:pt>
                <c:pt idx="29611" formatCode="0.00E+00">
                  <c:v>-5.7036000000000001E-4</c:v>
                </c:pt>
                <c:pt idx="29612" formatCode="0.00E+00">
                  <c:v>-9.7942699999999995E-4</c:v>
                </c:pt>
                <c:pt idx="29613" formatCode="0.00E+00">
                  <c:v>-1.38152E-3</c:v>
                </c:pt>
                <c:pt idx="29614" formatCode="0.00E+00">
                  <c:v>-1.7758800000000001E-3</c:v>
                </c:pt>
                <c:pt idx="29615" formatCode="0.00E+00">
                  <c:v>-2.1617300000000002E-3</c:v>
                </c:pt>
                <c:pt idx="29616" formatCode="0.00E+00">
                  <c:v>-2.53783E-3</c:v>
                </c:pt>
                <c:pt idx="29617" formatCode="0.00E+00">
                  <c:v>-2.9027599999999999E-3</c:v>
                </c:pt>
                <c:pt idx="29618" formatCode="0.00E+00">
                  <c:v>-3.2558600000000002E-3</c:v>
                </c:pt>
                <c:pt idx="29619" formatCode="0.00E+00">
                  <c:v>-3.59685E-3</c:v>
                </c:pt>
                <c:pt idx="29620" formatCode="0.00E+00">
                  <c:v>-3.9247300000000004E-3</c:v>
                </c:pt>
                <c:pt idx="29621" formatCode="0.00E+00">
                  <c:v>-4.2379899999999996E-3</c:v>
                </c:pt>
                <c:pt idx="29622" formatCode="0.00E+00">
                  <c:v>-4.5359299999999996E-3</c:v>
                </c:pt>
                <c:pt idx="29623" formatCode="0.00E+00">
                  <c:v>-4.8186000000000001E-3</c:v>
                </c:pt>
                <c:pt idx="29624" formatCode="0.00E+00">
                  <c:v>-5.0859800000000004E-3</c:v>
                </c:pt>
                <c:pt idx="29625" formatCode="0.00E+00">
                  <c:v>-5.3377099999999999E-3</c:v>
                </c:pt>
                <c:pt idx="29626" formatCode="0.00E+00">
                  <c:v>-5.57312E-3</c:v>
                </c:pt>
                <c:pt idx="29627" formatCode="0.00E+00">
                  <c:v>-5.7918400000000004E-3</c:v>
                </c:pt>
                <c:pt idx="29628" formatCode="0.00E+00">
                  <c:v>-5.9938099999999996E-3</c:v>
                </c:pt>
                <c:pt idx="29629" formatCode="0.00E+00">
                  <c:v>-6.1786000000000002E-3</c:v>
                </c:pt>
                <c:pt idx="29630" formatCode="0.00E+00">
                  <c:v>-6.34557E-3</c:v>
                </c:pt>
                <c:pt idx="29631" formatCode="0.00E+00">
                  <c:v>-6.4948999999999996E-3</c:v>
                </c:pt>
                <c:pt idx="29632" formatCode="0.00E+00">
                  <c:v>-6.6275500000000003E-3</c:v>
                </c:pt>
                <c:pt idx="29633" formatCode="0.00E+00">
                  <c:v>-6.7440499999999997E-3</c:v>
                </c:pt>
                <c:pt idx="29634" formatCode="0.00E+00">
                  <c:v>-6.8440100000000002E-3</c:v>
                </c:pt>
                <c:pt idx="29635" formatCode="0.00E+00">
                  <c:v>-6.9269900000000001E-3</c:v>
                </c:pt>
                <c:pt idx="29636" formatCode="0.00E+00">
                  <c:v>-6.9929800000000002E-3</c:v>
                </c:pt>
                <c:pt idx="29637" formatCode="0.00E+00">
                  <c:v>-7.0419699999999998E-3</c:v>
                </c:pt>
                <c:pt idx="29638" formatCode="0.00E+00">
                  <c:v>-7.0740000000000004E-3</c:v>
                </c:pt>
                <c:pt idx="29639" formatCode="0.00E+00">
                  <c:v>-7.0894E-3</c:v>
                </c:pt>
                <c:pt idx="29640" formatCode="0.00E+00">
                  <c:v>-7.08867E-3</c:v>
                </c:pt>
                <c:pt idx="29641" formatCode="0.00E+00">
                  <c:v>-7.0721999999999998E-3</c:v>
                </c:pt>
                <c:pt idx="29642" formatCode="0.00E+00">
                  <c:v>-7.0405399999999996E-3</c:v>
                </c:pt>
                <c:pt idx="29643" formatCode="0.00E+00">
                  <c:v>-6.9941700000000001E-3</c:v>
                </c:pt>
                <c:pt idx="29644" formatCode="0.00E+00">
                  <c:v>-6.93313E-3</c:v>
                </c:pt>
                <c:pt idx="29645" formatCode="0.00E+00">
                  <c:v>-6.8571600000000002E-3</c:v>
                </c:pt>
                <c:pt idx="29646" formatCode="0.00E+00">
                  <c:v>-6.7661600000000002E-3</c:v>
                </c:pt>
                <c:pt idx="29647" formatCode="0.00E+00">
                  <c:v>-6.6602299999999996E-3</c:v>
                </c:pt>
                <c:pt idx="29648" formatCode="0.00E+00">
                  <c:v>-6.5394399999999997E-3</c:v>
                </c:pt>
                <c:pt idx="29649" formatCode="0.00E+00">
                  <c:v>-6.40371E-3</c:v>
                </c:pt>
                <c:pt idx="29650" formatCode="0.00E+00">
                  <c:v>-6.2531799999999997E-3</c:v>
                </c:pt>
                <c:pt idx="29651" formatCode="0.00E+00">
                  <c:v>-6.0887800000000002E-3</c:v>
                </c:pt>
                <c:pt idx="29652" formatCode="0.00E+00">
                  <c:v>-5.91195E-3</c:v>
                </c:pt>
                <c:pt idx="29653" formatCode="0.00E+00">
                  <c:v>-5.72369E-3</c:v>
                </c:pt>
                <c:pt idx="29654" formatCode="0.00E+00">
                  <c:v>-5.5243999999999996E-3</c:v>
                </c:pt>
                <c:pt idx="29655" formatCode="0.00E+00">
                  <c:v>-5.3143599999999997E-3</c:v>
                </c:pt>
                <c:pt idx="29656" formatCode="0.00E+00">
                  <c:v>-5.0941800000000002E-3</c:v>
                </c:pt>
                <c:pt idx="29657" formatCode="0.00E+00">
                  <c:v>-4.8646200000000001E-3</c:v>
                </c:pt>
                <c:pt idx="29658" formatCode="0.00E+00">
                  <c:v>-4.6261100000000001E-3</c:v>
                </c:pt>
                <c:pt idx="29659" formatCode="0.00E+00">
                  <c:v>-4.3787699999999997E-3</c:v>
                </c:pt>
                <c:pt idx="29660" formatCode="0.00E+00">
                  <c:v>-4.1229099999999996E-3</c:v>
                </c:pt>
                <c:pt idx="29661" formatCode="0.00E+00">
                  <c:v>-3.8589399999999999E-3</c:v>
                </c:pt>
                <c:pt idx="29662" formatCode="0.00E+00">
                  <c:v>-3.5875099999999999E-3</c:v>
                </c:pt>
                <c:pt idx="29663" formatCode="0.00E+00">
                  <c:v>-3.3096000000000002E-3</c:v>
                </c:pt>
                <c:pt idx="29664" formatCode="0.00E+00">
                  <c:v>-3.0261300000000001E-3</c:v>
                </c:pt>
                <c:pt idx="29665" formatCode="0.00E+00">
                  <c:v>-2.7376100000000001E-3</c:v>
                </c:pt>
                <c:pt idx="29666" formatCode="0.00E+00">
                  <c:v>-2.44415E-3</c:v>
                </c:pt>
                <c:pt idx="29667" formatCode="0.00E+00">
                  <c:v>-2.1462299999999998E-3</c:v>
                </c:pt>
                <c:pt idx="29668" formatCode="0.00E+00">
                  <c:v>-1.8450199999999999E-3</c:v>
                </c:pt>
                <c:pt idx="29669" formatCode="0.00E+00">
                  <c:v>-1.5417600000000001E-3</c:v>
                </c:pt>
                <c:pt idx="29670" formatCode="0.00E+00">
                  <c:v>-1.2368699999999999E-3</c:v>
                </c:pt>
                <c:pt idx="29671" formatCode="0.00E+00">
                  <c:v>-9.3037399999999998E-4</c:v>
                </c:pt>
                <c:pt idx="29672" formatCode="0.00E+00">
                  <c:v>-6.2317500000000001E-4</c:v>
                </c:pt>
                <c:pt idx="29673" formatCode="0.00E+00">
                  <c:v>-3.1713299999999999E-4</c:v>
                </c:pt>
                <c:pt idx="29674" formatCode="0.00E+00">
                  <c:v>-1.4064600000000001E-5</c:v>
                </c:pt>
                <c:pt idx="29675" formatCode="0.00E+00">
                  <c:v>2.8481699999999998E-4</c:v>
                </c:pt>
                <c:pt idx="29676" formatCode="0.00E+00">
                  <c:v>5.7906600000000004E-4</c:v>
                </c:pt>
                <c:pt idx="29677" formatCode="0.00E+00">
                  <c:v>8.6861100000000004E-4</c:v>
                </c:pt>
                <c:pt idx="29678" formatCode="0.00E+00">
                  <c:v>1.15303E-3</c:v>
                </c:pt>
                <c:pt idx="29679" formatCode="0.00E+00">
                  <c:v>1.4315E-3</c:v>
                </c:pt>
                <c:pt idx="29680" formatCode="0.00E+00">
                  <c:v>1.70316E-3</c:v>
                </c:pt>
                <c:pt idx="29681" formatCode="0.00E+00">
                  <c:v>1.9672100000000001E-3</c:v>
                </c:pt>
                <c:pt idx="29682" formatCode="0.00E+00">
                  <c:v>2.2229300000000001E-3</c:v>
                </c:pt>
                <c:pt idx="29683" formatCode="0.00E+00">
                  <c:v>2.4694700000000001E-3</c:v>
                </c:pt>
                <c:pt idx="29684" formatCode="0.00E+00">
                  <c:v>2.70586E-3</c:v>
                </c:pt>
                <c:pt idx="29685" formatCode="0.00E+00">
                  <c:v>2.93129E-3</c:v>
                </c:pt>
                <c:pt idx="29686" formatCode="0.00E+00">
                  <c:v>3.1451000000000001E-3</c:v>
                </c:pt>
                <c:pt idx="29687" formatCode="0.00E+00">
                  <c:v>3.3465000000000001E-3</c:v>
                </c:pt>
                <c:pt idx="29688" formatCode="0.00E+00">
                  <c:v>3.5346599999999998E-3</c:v>
                </c:pt>
                <c:pt idx="29689" formatCode="0.00E+00">
                  <c:v>3.70864E-3</c:v>
                </c:pt>
                <c:pt idx="29690" formatCode="0.00E+00">
                  <c:v>3.8676600000000002E-3</c:v>
                </c:pt>
                <c:pt idx="29691" formatCode="0.00E+00">
                  <c:v>4.0113700000000002E-3</c:v>
                </c:pt>
                <c:pt idx="29692" formatCode="0.00E+00">
                  <c:v>4.1395800000000003E-3</c:v>
                </c:pt>
                <c:pt idx="29693" formatCode="0.00E+00">
                  <c:v>4.2520099999999996E-3</c:v>
                </c:pt>
                <c:pt idx="29694" formatCode="0.00E+00">
                  <c:v>4.3483300000000001E-3</c:v>
                </c:pt>
                <c:pt idx="29695" formatCode="0.00E+00">
                  <c:v>4.4280200000000004E-3</c:v>
                </c:pt>
                <c:pt idx="29696" formatCode="0.00E+00">
                  <c:v>4.49031E-3</c:v>
                </c:pt>
                <c:pt idx="29697" formatCode="0.00E+00">
                  <c:v>4.5346500000000003E-3</c:v>
                </c:pt>
                <c:pt idx="29698" formatCode="0.00E+00">
                  <c:v>4.5608699999999999E-3</c:v>
                </c:pt>
                <c:pt idx="29699" formatCode="0.00E+00">
                  <c:v>4.5690100000000001E-3</c:v>
                </c:pt>
                <c:pt idx="29700" formatCode="0.00E+00">
                  <c:v>4.55894E-3</c:v>
                </c:pt>
                <c:pt idx="29701" formatCode="0.00E+00">
                  <c:v>4.5302199999999997E-3</c:v>
                </c:pt>
                <c:pt idx="29702" formatCode="0.00E+00">
                  <c:v>4.4824499999999998E-3</c:v>
                </c:pt>
                <c:pt idx="29703" formatCode="0.00E+00">
                  <c:v>4.41538E-3</c:v>
                </c:pt>
                <c:pt idx="29704" formatCode="0.00E+00">
                  <c:v>4.3289599999999998E-3</c:v>
                </c:pt>
                <c:pt idx="29705" formatCode="0.00E+00">
                  <c:v>4.2233000000000001E-3</c:v>
                </c:pt>
                <c:pt idx="29706" formatCode="0.00E+00">
                  <c:v>4.0987000000000003E-3</c:v>
                </c:pt>
                <c:pt idx="29707" formatCode="0.00E+00">
                  <c:v>3.9555099999999998E-3</c:v>
                </c:pt>
                <c:pt idx="29708" formatCode="0.00E+00">
                  <c:v>3.7940199999999999E-3</c:v>
                </c:pt>
                <c:pt idx="29709" formatCode="0.00E+00">
                  <c:v>3.6142700000000002E-3</c:v>
                </c:pt>
                <c:pt idx="29710" formatCode="0.00E+00">
                  <c:v>3.41611E-3</c:v>
                </c:pt>
                <c:pt idx="29711" formatCode="0.00E+00">
                  <c:v>3.1994200000000001E-3</c:v>
                </c:pt>
                <c:pt idx="29712" formatCode="0.00E+00">
                  <c:v>2.9642800000000001E-3</c:v>
                </c:pt>
                <c:pt idx="29713" formatCode="0.00E+00">
                  <c:v>2.71105E-3</c:v>
                </c:pt>
                <c:pt idx="29714" formatCode="0.00E+00">
                  <c:v>2.4403300000000001E-3</c:v>
                </c:pt>
                <c:pt idx="29715" formatCode="0.00E+00">
                  <c:v>2.15328E-3</c:v>
                </c:pt>
                <c:pt idx="29716" formatCode="0.00E+00">
                  <c:v>1.8511000000000001E-3</c:v>
                </c:pt>
                <c:pt idx="29717" formatCode="0.00E+00">
                  <c:v>1.5341899999999999E-3</c:v>
                </c:pt>
                <c:pt idx="29718" formatCode="0.00E+00">
                  <c:v>1.2020799999999999E-3</c:v>
                </c:pt>
                <c:pt idx="29719" formatCode="0.00E+00">
                  <c:v>8.5425099999999999E-4</c:v>
                </c:pt>
                <c:pt idx="29720" formatCode="0.00E+00">
                  <c:v>4.90958E-4</c:v>
                </c:pt>
                <c:pt idx="29721" formatCode="0.00E+00">
                  <c:v>1.1315E-4</c:v>
                </c:pt>
                <c:pt idx="29722" formatCode="0.00E+00">
                  <c:v>-2.7834000000000002E-4</c:v>
                </c:pt>
                <c:pt idx="29723" formatCode="0.00E+00">
                  <c:v>-6.8322399999999996E-4</c:v>
                </c:pt>
                <c:pt idx="29724" formatCode="0.00E+00">
                  <c:v>-1.10144E-3</c:v>
                </c:pt>
                <c:pt idx="29725" formatCode="0.00E+00">
                  <c:v>-1.53283E-3</c:v>
                </c:pt>
                <c:pt idx="29726" formatCode="0.00E+00">
                  <c:v>-1.9766800000000002E-3</c:v>
                </c:pt>
                <c:pt idx="29727" formatCode="0.00E+00">
                  <c:v>-2.4314499999999999E-3</c:v>
                </c:pt>
                <c:pt idx="29728" formatCode="0.00E+00">
                  <c:v>-2.89558E-3</c:v>
                </c:pt>
                <c:pt idx="29729" formatCode="0.00E+00">
                  <c:v>-3.3681499999999999E-3</c:v>
                </c:pt>
                <c:pt idx="29730" formatCode="0.00E+00">
                  <c:v>-3.8484499999999998E-3</c:v>
                </c:pt>
                <c:pt idx="29731" formatCode="0.00E+00">
                  <c:v>-4.3352599999999996E-3</c:v>
                </c:pt>
                <c:pt idx="29732" formatCode="0.00E+00">
                  <c:v>-4.8269999999999997E-3</c:v>
                </c:pt>
                <c:pt idx="29733" formatCode="0.00E+00">
                  <c:v>-5.3222399999999998E-3</c:v>
                </c:pt>
                <c:pt idx="29734" formatCode="0.00E+00">
                  <c:v>-5.8198900000000003E-3</c:v>
                </c:pt>
                <c:pt idx="29735" formatCode="0.00E+00">
                  <c:v>-6.3192200000000004E-3</c:v>
                </c:pt>
                <c:pt idx="29736" formatCode="0.00E+00">
                  <c:v>-6.8197600000000002E-3</c:v>
                </c:pt>
                <c:pt idx="29737" formatCode="0.00E+00">
                  <c:v>-7.3212599999999996E-3</c:v>
                </c:pt>
                <c:pt idx="29738" formatCode="0.00E+00">
                  <c:v>-7.8235300000000004E-3</c:v>
                </c:pt>
                <c:pt idx="29739" formatCode="0.00E+00">
                  <c:v>-8.3260399999999998E-3</c:v>
                </c:pt>
                <c:pt idx="29740" formatCode="0.00E+00">
                  <c:v>-8.8279499999999993E-3</c:v>
                </c:pt>
                <c:pt idx="29741" formatCode="0.00E+00">
                  <c:v>-9.3281000000000006E-3</c:v>
                </c:pt>
                <c:pt idx="29742" formatCode="0.00E+00">
                  <c:v>-9.8252600000000006E-3</c:v>
                </c:pt>
                <c:pt idx="29743">
                  <c:v>-1.03182E-2</c:v>
                </c:pt>
                <c:pt idx="29744">
                  <c:v>-1.08059E-2</c:v>
                </c:pt>
                <c:pt idx="29745">
                  <c:v>-1.1287800000000001E-2</c:v>
                </c:pt>
                <c:pt idx="29746">
                  <c:v>-1.17638E-2</c:v>
                </c:pt>
                <c:pt idx="29747">
                  <c:v>-1.22335E-2</c:v>
                </c:pt>
                <c:pt idx="29748">
                  <c:v>-1.2696000000000001E-2</c:v>
                </c:pt>
                <c:pt idx="29749">
                  <c:v>-1.315E-2</c:v>
                </c:pt>
                <c:pt idx="29750">
                  <c:v>-1.3593900000000001E-2</c:v>
                </c:pt>
                <c:pt idx="29751">
                  <c:v>-1.4026500000000001E-2</c:v>
                </c:pt>
                <c:pt idx="29752">
                  <c:v>-1.44461E-2</c:v>
                </c:pt>
                <c:pt idx="29753">
                  <c:v>-1.4852000000000001E-2</c:v>
                </c:pt>
                <c:pt idx="29754">
                  <c:v>-1.5243400000000001E-2</c:v>
                </c:pt>
                <c:pt idx="29755">
                  <c:v>-1.5619600000000001E-2</c:v>
                </c:pt>
                <c:pt idx="29756">
                  <c:v>-1.5979799999999999E-2</c:v>
                </c:pt>
                <c:pt idx="29757">
                  <c:v>-1.6323299999999999E-2</c:v>
                </c:pt>
                <c:pt idx="29758">
                  <c:v>-1.6649400000000002E-2</c:v>
                </c:pt>
                <c:pt idx="29759">
                  <c:v>-1.6957699999999999E-2</c:v>
                </c:pt>
                <c:pt idx="29760">
                  <c:v>-1.72479E-2</c:v>
                </c:pt>
                <c:pt idx="29761">
                  <c:v>-1.75202E-2</c:v>
                </c:pt>
                <c:pt idx="29762">
                  <c:v>-1.77743E-2</c:v>
                </c:pt>
                <c:pt idx="29763">
                  <c:v>-1.8009899999999999E-2</c:v>
                </c:pt>
                <c:pt idx="29764">
                  <c:v>-1.8226300000000001E-2</c:v>
                </c:pt>
                <c:pt idx="29765">
                  <c:v>-1.8422500000000001E-2</c:v>
                </c:pt>
                <c:pt idx="29766">
                  <c:v>-1.8597300000000001E-2</c:v>
                </c:pt>
                <c:pt idx="29767">
                  <c:v>-1.87505E-2</c:v>
                </c:pt>
                <c:pt idx="29768">
                  <c:v>-1.8882599999999999E-2</c:v>
                </c:pt>
                <c:pt idx="29769">
                  <c:v>-1.8994500000000001E-2</c:v>
                </c:pt>
                <c:pt idx="29770">
                  <c:v>-1.9085600000000001E-2</c:v>
                </c:pt>
                <c:pt idx="29771">
                  <c:v>-1.9155100000000001E-2</c:v>
                </c:pt>
                <c:pt idx="29772">
                  <c:v>-1.9202500000000001E-2</c:v>
                </c:pt>
                <c:pt idx="29773">
                  <c:v>-1.9227600000000001E-2</c:v>
                </c:pt>
                <c:pt idx="29774">
                  <c:v>-1.9230299999999999E-2</c:v>
                </c:pt>
                <c:pt idx="29775">
                  <c:v>-1.92102E-2</c:v>
                </c:pt>
                <c:pt idx="29776">
                  <c:v>-1.9167199999999999E-2</c:v>
                </c:pt>
                <c:pt idx="29777">
                  <c:v>-1.9101199999999999E-2</c:v>
                </c:pt>
                <c:pt idx="29778">
                  <c:v>-1.9012299999999999E-2</c:v>
                </c:pt>
                <c:pt idx="29779">
                  <c:v>-1.8900299999999998E-2</c:v>
                </c:pt>
                <c:pt idx="29780">
                  <c:v>-1.8764699999999999E-2</c:v>
                </c:pt>
                <c:pt idx="29781">
                  <c:v>-1.8605300000000002E-2</c:v>
                </c:pt>
                <c:pt idx="29782">
                  <c:v>-1.84221E-2</c:v>
                </c:pt>
                <c:pt idx="29783">
                  <c:v>-1.8214899999999999E-2</c:v>
                </c:pt>
                <c:pt idx="29784">
                  <c:v>-1.7983099999999998E-2</c:v>
                </c:pt>
                <c:pt idx="29785">
                  <c:v>-1.7726499999999999E-2</c:v>
                </c:pt>
                <c:pt idx="29786">
                  <c:v>-1.7445800000000001E-2</c:v>
                </c:pt>
                <c:pt idx="29787">
                  <c:v>-1.7141699999999999E-2</c:v>
                </c:pt>
                <c:pt idx="29788">
                  <c:v>-1.6815500000000001E-2</c:v>
                </c:pt>
                <c:pt idx="29789">
                  <c:v>-1.6467900000000001E-2</c:v>
                </c:pt>
                <c:pt idx="29790">
                  <c:v>-1.6099499999999999E-2</c:v>
                </c:pt>
                <c:pt idx="29791">
                  <c:v>-1.5710999999999999E-2</c:v>
                </c:pt>
                <c:pt idx="29792">
                  <c:v>-1.5303199999999999E-2</c:v>
                </c:pt>
                <c:pt idx="29793">
                  <c:v>-1.48764E-2</c:v>
                </c:pt>
                <c:pt idx="29794">
                  <c:v>-1.4430500000000001E-2</c:v>
                </c:pt>
                <c:pt idx="29795">
                  <c:v>-1.3965999999999999E-2</c:v>
                </c:pt>
                <c:pt idx="29796">
                  <c:v>-1.34842E-2</c:v>
                </c:pt>
                <c:pt idx="29797">
                  <c:v>-1.29864E-2</c:v>
                </c:pt>
                <c:pt idx="29798">
                  <c:v>-1.24739E-2</c:v>
                </c:pt>
                <c:pt idx="29799">
                  <c:v>-1.19474E-2</c:v>
                </c:pt>
                <c:pt idx="29800">
                  <c:v>-1.14076E-2</c:v>
                </c:pt>
                <c:pt idx="29801">
                  <c:v>-1.08547E-2</c:v>
                </c:pt>
                <c:pt idx="29802">
                  <c:v>-1.0289E-2</c:v>
                </c:pt>
                <c:pt idx="29803" formatCode="0.00E+00">
                  <c:v>-9.7110400000000006E-3</c:v>
                </c:pt>
                <c:pt idx="29804" formatCode="0.00E+00">
                  <c:v>-9.12169E-3</c:v>
                </c:pt>
                <c:pt idx="29805" formatCode="0.00E+00">
                  <c:v>-8.5221800000000007E-3</c:v>
                </c:pt>
                <c:pt idx="29806" formatCode="0.00E+00">
                  <c:v>-7.9143000000000008E-3</c:v>
                </c:pt>
                <c:pt idx="29807" formatCode="0.00E+00">
                  <c:v>-7.2996299999999997E-3</c:v>
                </c:pt>
                <c:pt idx="29808" formatCode="0.00E+00">
                  <c:v>-6.6791100000000003E-3</c:v>
                </c:pt>
                <c:pt idx="29809" formatCode="0.00E+00">
                  <c:v>-6.0534999999999999E-3</c:v>
                </c:pt>
                <c:pt idx="29810" formatCode="0.00E+00">
                  <c:v>-5.4237699999999996E-3</c:v>
                </c:pt>
                <c:pt idx="29811" formatCode="0.00E+00">
                  <c:v>-4.7907999999999996E-3</c:v>
                </c:pt>
                <c:pt idx="29812" formatCode="0.00E+00">
                  <c:v>-4.1552899999999999E-3</c:v>
                </c:pt>
                <c:pt idx="29813" formatCode="0.00E+00">
                  <c:v>-3.51827E-3</c:v>
                </c:pt>
                <c:pt idx="29814" formatCode="0.00E+00">
                  <c:v>-2.8811100000000001E-3</c:v>
                </c:pt>
                <c:pt idx="29815" formatCode="0.00E+00">
                  <c:v>-2.24523E-3</c:v>
                </c:pt>
                <c:pt idx="29816" formatCode="0.00E+00">
                  <c:v>-1.6116699999999999E-3</c:v>
                </c:pt>
                <c:pt idx="29817" formatCode="0.00E+00">
                  <c:v>-9.8108599999999994E-4</c:v>
                </c:pt>
                <c:pt idx="29818" formatCode="0.00E+00">
                  <c:v>-3.5405700000000002E-4</c:v>
                </c:pt>
                <c:pt idx="29819" formatCode="0.00E+00">
                  <c:v>2.6939200000000003E-4</c:v>
                </c:pt>
                <c:pt idx="29820" formatCode="0.00E+00">
                  <c:v>8.8920299999999998E-4</c:v>
                </c:pt>
                <c:pt idx="29821" formatCode="0.00E+00">
                  <c:v>1.5034099999999999E-3</c:v>
                </c:pt>
                <c:pt idx="29822" formatCode="0.00E+00">
                  <c:v>2.1090599999999998E-3</c:v>
                </c:pt>
                <c:pt idx="29823" formatCode="0.00E+00">
                  <c:v>2.70456E-3</c:v>
                </c:pt>
                <c:pt idx="29824" formatCode="0.00E+00">
                  <c:v>3.2894399999999998E-3</c:v>
                </c:pt>
                <c:pt idx="29825" formatCode="0.00E+00">
                  <c:v>3.86294E-3</c:v>
                </c:pt>
                <c:pt idx="29826" formatCode="0.00E+00">
                  <c:v>4.4238999999999997E-3</c:v>
                </c:pt>
                <c:pt idx="29827" formatCode="0.00E+00">
                  <c:v>4.9711099999999999E-3</c:v>
                </c:pt>
                <c:pt idx="29828" formatCode="0.00E+00">
                  <c:v>5.5033900000000004E-3</c:v>
                </c:pt>
                <c:pt idx="29829" formatCode="0.00E+00">
                  <c:v>6.0198999999999999E-3</c:v>
                </c:pt>
                <c:pt idx="29830" formatCode="0.00E+00">
                  <c:v>6.51996E-3</c:v>
                </c:pt>
                <c:pt idx="29831" formatCode="0.00E+00">
                  <c:v>7.0025599999999997E-3</c:v>
                </c:pt>
                <c:pt idx="29832" formatCode="0.00E+00">
                  <c:v>7.4664800000000002E-3</c:v>
                </c:pt>
                <c:pt idx="29833" formatCode="0.00E+00">
                  <c:v>7.9107799999999992E-3</c:v>
                </c:pt>
                <c:pt idx="29834" formatCode="0.00E+00">
                  <c:v>8.33477E-3</c:v>
                </c:pt>
                <c:pt idx="29835" formatCode="0.00E+00">
                  <c:v>8.7375899999999999E-3</c:v>
                </c:pt>
                <c:pt idx="29836" formatCode="0.00E+00">
                  <c:v>9.1185699999999995E-3</c:v>
                </c:pt>
                <c:pt idx="29837" formatCode="0.00E+00">
                  <c:v>9.4772599999999995E-3</c:v>
                </c:pt>
                <c:pt idx="29838" formatCode="0.00E+00">
                  <c:v>9.8130800000000001E-3</c:v>
                </c:pt>
                <c:pt idx="29839">
                  <c:v>1.01253E-2</c:v>
                </c:pt>
                <c:pt idx="29840">
                  <c:v>1.04119E-2</c:v>
                </c:pt>
                <c:pt idx="29841">
                  <c:v>1.06704E-2</c:v>
                </c:pt>
                <c:pt idx="29842">
                  <c:v>1.0902E-2</c:v>
                </c:pt>
                <c:pt idx="29843">
                  <c:v>1.1109600000000001E-2</c:v>
                </c:pt>
                <c:pt idx="29844">
                  <c:v>1.1292399999999999E-2</c:v>
                </c:pt>
                <c:pt idx="29845">
                  <c:v>1.1449300000000001E-2</c:v>
                </c:pt>
                <c:pt idx="29846">
                  <c:v>1.1580500000000001E-2</c:v>
                </c:pt>
                <c:pt idx="29847">
                  <c:v>1.16858E-2</c:v>
                </c:pt>
                <c:pt idx="29848">
                  <c:v>1.1763900000000001E-2</c:v>
                </c:pt>
                <c:pt idx="29849">
                  <c:v>1.1813799999999999E-2</c:v>
                </c:pt>
                <c:pt idx="29850">
                  <c:v>1.1835E-2</c:v>
                </c:pt>
                <c:pt idx="29851">
                  <c:v>1.1827900000000001E-2</c:v>
                </c:pt>
                <c:pt idx="29852">
                  <c:v>1.17929E-2</c:v>
                </c:pt>
                <c:pt idx="29853">
                  <c:v>1.17299E-2</c:v>
                </c:pt>
                <c:pt idx="29854">
                  <c:v>1.16387E-2</c:v>
                </c:pt>
                <c:pt idx="29855">
                  <c:v>1.1518799999999999E-2</c:v>
                </c:pt>
                <c:pt idx="29856">
                  <c:v>1.1369799999999999E-2</c:v>
                </c:pt>
                <c:pt idx="29857">
                  <c:v>1.1192000000000001E-2</c:v>
                </c:pt>
                <c:pt idx="29858">
                  <c:v>1.09858E-2</c:v>
                </c:pt>
                <c:pt idx="29859">
                  <c:v>1.07519E-2</c:v>
                </c:pt>
                <c:pt idx="29860">
                  <c:v>1.04911E-2</c:v>
                </c:pt>
                <c:pt idx="29861">
                  <c:v>1.0204599999999999E-2</c:v>
                </c:pt>
                <c:pt idx="29862" formatCode="0.00E+00">
                  <c:v>9.8933600000000003E-3</c:v>
                </c:pt>
                <c:pt idx="29863" formatCode="0.00E+00">
                  <c:v>9.5580100000000005E-3</c:v>
                </c:pt>
                <c:pt idx="29864" formatCode="0.00E+00">
                  <c:v>9.1989299999999993E-3</c:v>
                </c:pt>
                <c:pt idx="29865" formatCode="0.00E+00">
                  <c:v>8.8162999999999991E-3</c:v>
                </c:pt>
                <c:pt idx="29866" formatCode="0.00E+00">
                  <c:v>8.4103100000000007E-3</c:v>
                </c:pt>
                <c:pt idx="29867" formatCode="0.00E+00">
                  <c:v>7.9818200000000006E-3</c:v>
                </c:pt>
                <c:pt idx="29868" formatCode="0.00E+00">
                  <c:v>7.5320500000000002E-3</c:v>
                </c:pt>
                <c:pt idx="29869" formatCode="0.00E+00">
                  <c:v>7.0626500000000002E-3</c:v>
                </c:pt>
                <c:pt idx="29870" formatCode="0.00E+00">
                  <c:v>6.5751400000000002E-3</c:v>
                </c:pt>
                <c:pt idx="29871" formatCode="0.00E+00">
                  <c:v>6.0692100000000002E-3</c:v>
                </c:pt>
                <c:pt idx="29872" formatCode="0.00E+00">
                  <c:v>5.5435600000000003E-3</c:v>
                </c:pt>
                <c:pt idx="29873" formatCode="0.00E+00">
                  <c:v>4.9981599999999998E-3</c:v>
                </c:pt>
                <c:pt idx="29874" formatCode="0.00E+00">
                  <c:v>4.4341800000000002E-3</c:v>
                </c:pt>
                <c:pt idx="29875" formatCode="0.00E+00">
                  <c:v>3.8526900000000002E-3</c:v>
                </c:pt>
                <c:pt idx="29876" formatCode="0.00E+00">
                  <c:v>3.2547399999999999E-3</c:v>
                </c:pt>
                <c:pt idx="29877" formatCode="0.00E+00">
                  <c:v>2.64161E-3</c:v>
                </c:pt>
                <c:pt idx="29878" formatCode="0.00E+00">
                  <c:v>2.01446E-3</c:v>
                </c:pt>
                <c:pt idx="29879" formatCode="0.00E+00">
                  <c:v>1.3743099999999999E-3</c:v>
                </c:pt>
                <c:pt idx="29880" formatCode="0.00E+00">
                  <c:v>7.2232500000000001E-4</c:v>
                </c:pt>
                <c:pt idx="29881" formatCode="0.00E+00">
                  <c:v>5.9731999999999997E-5</c:v>
                </c:pt>
                <c:pt idx="29882" formatCode="0.00E+00">
                  <c:v>-6.12687E-4</c:v>
                </c:pt>
                <c:pt idx="29883" formatCode="0.00E+00">
                  <c:v>-1.29444E-3</c:v>
                </c:pt>
                <c:pt idx="29884" formatCode="0.00E+00">
                  <c:v>-1.9847599999999999E-3</c:v>
                </c:pt>
                <c:pt idx="29885" formatCode="0.00E+00">
                  <c:v>-2.68265E-3</c:v>
                </c:pt>
                <c:pt idx="29886" formatCode="0.00E+00">
                  <c:v>-3.3870699999999998E-3</c:v>
                </c:pt>
                <c:pt idx="29887" formatCode="0.00E+00">
                  <c:v>-4.09685E-3</c:v>
                </c:pt>
                <c:pt idx="29888" formatCode="0.00E+00">
                  <c:v>-4.8109199999999998E-3</c:v>
                </c:pt>
                <c:pt idx="29889" formatCode="0.00E+00">
                  <c:v>-5.5281999999999996E-3</c:v>
                </c:pt>
                <c:pt idx="29890" formatCode="0.00E+00">
                  <c:v>-6.2469700000000001E-3</c:v>
                </c:pt>
                <c:pt idx="29891" formatCode="0.00E+00">
                  <c:v>-6.9651299999999999E-3</c:v>
                </c:pt>
                <c:pt idx="29892" formatCode="0.00E+00">
                  <c:v>-7.6809199999999999E-3</c:v>
                </c:pt>
                <c:pt idx="29893" formatCode="0.00E+00">
                  <c:v>-8.3931200000000004E-3</c:v>
                </c:pt>
                <c:pt idx="29894" formatCode="0.00E+00">
                  <c:v>-9.1004499999999995E-3</c:v>
                </c:pt>
                <c:pt idx="29895" formatCode="0.00E+00">
                  <c:v>-9.8011599999999997E-3</c:v>
                </c:pt>
                <c:pt idx="29896">
                  <c:v>-1.04936E-2</c:v>
                </c:pt>
                <c:pt idx="29897">
                  <c:v>-1.11769E-2</c:v>
                </c:pt>
                <c:pt idx="29898">
                  <c:v>-1.18508E-2</c:v>
                </c:pt>
                <c:pt idx="29899">
                  <c:v>-1.2515099999999999E-2</c:v>
                </c:pt>
                <c:pt idx="29900">
                  <c:v>-1.31693E-2</c:v>
                </c:pt>
                <c:pt idx="29901">
                  <c:v>-1.38122E-2</c:v>
                </c:pt>
                <c:pt idx="29902">
                  <c:v>-1.44425E-2</c:v>
                </c:pt>
                <c:pt idx="29903">
                  <c:v>-1.50592E-2</c:v>
                </c:pt>
                <c:pt idx="29904">
                  <c:v>-1.5661700000000001E-2</c:v>
                </c:pt>
                <c:pt idx="29905">
                  <c:v>-1.6248800000000001E-2</c:v>
                </c:pt>
                <c:pt idx="29906">
                  <c:v>-1.6819199999999999E-2</c:v>
                </c:pt>
                <c:pt idx="29907">
                  <c:v>-1.7371899999999999E-2</c:v>
                </c:pt>
                <c:pt idx="29908">
                  <c:v>-1.79075E-2</c:v>
                </c:pt>
                <c:pt idx="29909">
                  <c:v>-1.8426000000000001E-2</c:v>
                </c:pt>
                <c:pt idx="29910">
                  <c:v>-1.8925999999999998E-2</c:v>
                </c:pt>
                <c:pt idx="29911">
                  <c:v>-1.9405499999999999E-2</c:v>
                </c:pt>
                <c:pt idx="29912">
                  <c:v>-1.9862999999999999E-2</c:v>
                </c:pt>
                <c:pt idx="29913">
                  <c:v>-2.0297599999999999E-2</c:v>
                </c:pt>
                <c:pt idx="29914">
                  <c:v>-2.0708600000000001E-2</c:v>
                </c:pt>
                <c:pt idx="29915">
                  <c:v>-2.1095699999999998E-2</c:v>
                </c:pt>
                <c:pt idx="29916">
                  <c:v>-2.1458399999999999E-2</c:v>
                </c:pt>
                <c:pt idx="29917">
                  <c:v>-2.1795999999999999E-2</c:v>
                </c:pt>
                <c:pt idx="29918">
                  <c:v>-2.2108300000000001E-2</c:v>
                </c:pt>
                <c:pt idx="29919">
                  <c:v>-2.2394799999999999E-2</c:v>
                </c:pt>
                <c:pt idx="29920">
                  <c:v>-2.26552E-2</c:v>
                </c:pt>
                <c:pt idx="29921">
                  <c:v>-2.2889099999999999E-2</c:v>
                </c:pt>
                <c:pt idx="29922">
                  <c:v>-2.3096499999999999E-2</c:v>
                </c:pt>
                <c:pt idx="29923">
                  <c:v>-2.3277200000000001E-2</c:v>
                </c:pt>
                <c:pt idx="29924">
                  <c:v>-2.3431199999999999E-2</c:v>
                </c:pt>
                <c:pt idx="29925">
                  <c:v>-2.35584E-2</c:v>
                </c:pt>
                <c:pt idx="29926">
                  <c:v>-2.36578E-2</c:v>
                </c:pt>
                <c:pt idx="29927">
                  <c:v>-2.3729400000000001E-2</c:v>
                </c:pt>
                <c:pt idx="29928">
                  <c:v>-2.37751E-2</c:v>
                </c:pt>
                <c:pt idx="29929">
                  <c:v>-2.3795299999999998E-2</c:v>
                </c:pt>
                <c:pt idx="29930">
                  <c:v>-2.3786700000000001E-2</c:v>
                </c:pt>
                <c:pt idx="29931">
                  <c:v>-2.3748700000000001E-2</c:v>
                </c:pt>
                <c:pt idx="29932">
                  <c:v>-2.36835E-2</c:v>
                </c:pt>
                <c:pt idx="29933">
                  <c:v>-2.3591500000000001E-2</c:v>
                </c:pt>
                <c:pt idx="29934">
                  <c:v>-2.34719E-2</c:v>
                </c:pt>
                <c:pt idx="29935">
                  <c:v>-2.3324500000000001E-2</c:v>
                </c:pt>
                <c:pt idx="29936">
                  <c:v>-2.3149699999999999E-2</c:v>
                </c:pt>
                <c:pt idx="29937">
                  <c:v>-2.2948199999999998E-2</c:v>
                </c:pt>
                <c:pt idx="29938">
                  <c:v>-2.2720899999999999E-2</c:v>
                </c:pt>
                <c:pt idx="29939">
                  <c:v>-2.2467999999999998E-2</c:v>
                </c:pt>
                <c:pt idx="29940">
                  <c:v>-2.2189E-2</c:v>
                </c:pt>
                <c:pt idx="29941">
                  <c:v>-2.1883799999999998E-2</c:v>
                </c:pt>
                <c:pt idx="29942">
                  <c:v>-2.15529E-2</c:v>
                </c:pt>
                <c:pt idx="29943">
                  <c:v>-2.1197400000000002E-2</c:v>
                </c:pt>
                <c:pt idx="29944">
                  <c:v>-2.08179E-2</c:v>
                </c:pt>
                <c:pt idx="29945">
                  <c:v>-2.0414600000000001E-2</c:v>
                </c:pt>
                <c:pt idx="29946">
                  <c:v>-1.9987100000000001E-2</c:v>
                </c:pt>
                <c:pt idx="29947">
                  <c:v>-1.9536100000000001E-2</c:v>
                </c:pt>
                <c:pt idx="29948">
                  <c:v>-1.90625E-2</c:v>
                </c:pt>
                <c:pt idx="29949">
                  <c:v>-1.85676E-2</c:v>
                </c:pt>
                <c:pt idx="29950">
                  <c:v>-1.8053E-2</c:v>
                </c:pt>
                <c:pt idx="29951">
                  <c:v>-1.7519799999999999E-2</c:v>
                </c:pt>
                <c:pt idx="29952">
                  <c:v>-1.6969499999999998E-2</c:v>
                </c:pt>
                <c:pt idx="29953">
                  <c:v>-1.6403500000000001E-2</c:v>
                </c:pt>
                <c:pt idx="29954">
                  <c:v>-1.58231E-2</c:v>
                </c:pt>
                <c:pt idx="29955">
                  <c:v>-1.52286E-2</c:v>
                </c:pt>
                <c:pt idx="29956">
                  <c:v>-1.46202E-2</c:v>
                </c:pt>
                <c:pt idx="29957">
                  <c:v>-1.3998399999999999E-2</c:v>
                </c:pt>
                <c:pt idx="29958">
                  <c:v>-1.3364300000000001E-2</c:v>
                </c:pt>
                <c:pt idx="29959">
                  <c:v>-1.27195E-2</c:v>
                </c:pt>
                <c:pt idx="29960">
                  <c:v>-1.2065599999999999E-2</c:v>
                </c:pt>
                <c:pt idx="29961">
                  <c:v>-1.14038E-2</c:v>
                </c:pt>
                <c:pt idx="29962">
                  <c:v>-1.0735E-2</c:v>
                </c:pt>
                <c:pt idx="29963">
                  <c:v>-1.0060299999999999E-2</c:v>
                </c:pt>
                <c:pt idx="29964" formatCode="0.00E+00">
                  <c:v>-9.3810200000000003E-3</c:v>
                </c:pt>
                <c:pt idx="29965" formatCode="0.00E+00">
                  <c:v>-8.6979299999999996E-3</c:v>
                </c:pt>
                <c:pt idx="29966" formatCode="0.00E+00">
                  <c:v>-8.0121399999999992E-3</c:v>
                </c:pt>
                <c:pt idx="29967" formatCode="0.00E+00">
                  <c:v>-7.3249099999999996E-3</c:v>
                </c:pt>
                <c:pt idx="29968" formatCode="0.00E+00">
                  <c:v>-6.6374600000000004E-3</c:v>
                </c:pt>
                <c:pt idx="29969" formatCode="0.00E+00">
                  <c:v>-5.9506999999999997E-3</c:v>
                </c:pt>
                <c:pt idx="29970" formatCode="0.00E+00">
                  <c:v>-5.2654900000000003E-3</c:v>
                </c:pt>
                <c:pt idx="29971" formatCode="0.00E+00">
                  <c:v>-4.5829199999999999E-3</c:v>
                </c:pt>
                <c:pt idx="29972" formatCode="0.00E+00">
                  <c:v>-3.9041100000000001E-3</c:v>
                </c:pt>
                <c:pt idx="29973" formatCode="0.00E+00">
                  <c:v>-3.2300699999999998E-3</c:v>
                </c:pt>
                <c:pt idx="29974" formatCode="0.00E+00">
                  <c:v>-2.5618500000000001E-3</c:v>
                </c:pt>
                <c:pt idx="29975" formatCode="0.00E+00">
                  <c:v>-1.9005999999999999E-3</c:v>
                </c:pt>
                <c:pt idx="29976" formatCode="0.00E+00">
                  <c:v>-1.2473E-3</c:v>
                </c:pt>
                <c:pt idx="29977" formatCode="0.00E+00">
                  <c:v>-6.0273E-4</c:v>
                </c:pt>
                <c:pt idx="29978" formatCode="0.00E+00">
                  <c:v>3.2030099999999997E-5</c:v>
                </c:pt>
                <c:pt idx="29979" formatCode="0.00E+00">
                  <c:v>6.5555500000000005E-4</c:v>
                </c:pt>
                <c:pt idx="29980" formatCode="0.00E+00">
                  <c:v>1.26688E-3</c:v>
                </c:pt>
                <c:pt idx="29981" formatCode="0.00E+00">
                  <c:v>1.8655900000000001E-3</c:v>
                </c:pt>
                <c:pt idx="29982" formatCode="0.00E+00">
                  <c:v>2.4510199999999999E-3</c:v>
                </c:pt>
                <c:pt idx="29983" formatCode="0.00E+00">
                  <c:v>3.0220199999999998E-3</c:v>
                </c:pt>
                <c:pt idx="29984" formatCode="0.00E+00">
                  <c:v>3.57771E-3</c:v>
                </c:pt>
                <c:pt idx="29985" formatCode="0.00E+00">
                  <c:v>4.1175600000000001E-3</c:v>
                </c:pt>
                <c:pt idx="29986" formatCode="0.00E+00">
                  <c:v>4.64059E-3</c:v>
                </c:pt>
                <c:pt idx="29987" formatCode="0.00E+00">
                  <c:v>5.1452599999999996E-3</c:v>
                </c:pt>
                <c:pt idx="29988" formatCode="0.00E+00">
                  <c:v>5.63023E-3</c:v>
                </c:pt>
                <c:pt idx="29989" formatCode="0.00E+00">
                  <c:v>6.0945000000000001E-3</c:v>
                </c:pt>
                <c:pt idx="29990" formatCode="0.00E+00">
                  <c:v>6.5373599999999999E-3</c:v>
                </c:pt>
                <c:pt idx="29991" formatCode="0.00E+00">
                  <c:v>6.9584800000000004E-3</c:v>
                </c:pt>
                <c:pt idx="29992" formatCode="0.00E+00">
                  <c:v>7.3577099999999999E-3</c:v>
                </c:pt>
                <c:pt idx="29993" formatCode="0.00E+00">
                  <c:v>7.7346300000000002E-3</c:v>
                </c:pt>
                <c:pt idx="29994" formatCode="0.00E+00">
                  <c:v>8.0885200000000001E-3</c:v>
                </c:pt>
                <c:pt idx="29995" formatCode="0.00E+00">
                  <c:v>8.4187299999999993E-3</c:v>
                </c:pt>
                <c:pt idx="29996" formatCode="0.00E+00">
                  <c:v>8.72472E-3</c:v>
                </c:pt>
                <c:pt idx="29997" formatCode="0.00E+00">
                  <c:v>9.0059700000000003E-3</c:v>
                </c:pt>
                <c:pt idx="29998" formatCode="0.00E+00">
                  <c:v>9.2622399999999997E-3</c:v>
                </c:pt>
                <c:pt idx="29999" formatCode="0.00E+00">
                  <c:v>9.4932599999999999E-3</c:v>
                </c:pt>
                <c:pt idx="30000" formatCode="0.00E+00">
                  <c:v>9.6986699999999995E-3</c:v>
                </c:pt>
                <c:pt idx="30001" formatCode="0.00E+00">
                  <c:v>9.8780099999999996E-3</c:v>
                </c:pt>
                <c:pt idx="30002">
                  <c:v>1.00304E-2</c:v>
                </c:pt>
                <c:pt idx="30003">
                  <c:v>1.0155000000000001E-2</c:v>
                </c:pt>
                <c:pt idx="30004">
                  <c:v>1.02519E-2</c:v>
                </c:pt>
                <c:pt idx="30005">
                  <c:v>1.0322100000000001E-2</c:v>
                </c:pt>
                <c:pt idx="30006">
                  <c:v>1.03669E-2</c:v>
                </c:pt>
                <c:pt idx="30007">
                  <c:v>1.03874E-2</c:v>
                </c:pt>
                <c:pt idx="30008">
                  <c:v>1.03835E-2</c:v>
                </c:pt>
                <c:pt idx="30009">
                  <c:v>1.03549E-2</c:v>
                </c:pt>
                <c:pt idx="30010">
                  <c:v>1.0301299999999999E-2</c:v>
                </c:pt>
                <c:pt idx="30011">
                  <c:v>1.02229E-2</c:v>
                </c:pt>
                <c:pt idx="30012">
                  <c:v>1.0119700000000001E-2</c:v>
                </c:pt>
                <c:pt idx="30013" formatCode="0.00E+00">
                  <c:v>9.9918200000000002E-3</c:v>
                </c:pt>
                <c:pt idx="30014" formatCode="0.00E+00">
                  <c:v>9.8397399999999996E-3</c:v>
                </c:pt>
                <c:pt idx="30015" formatCode="0.00E+00">
                  <c:v>9.6637700000000003E-3</c:v>
                </c:pt>
                <c:pt idx="30016" formatCode="0.00E+00">
                  <c:v>9.4641199999999995E-3</c:v>
                </c:pt>
                <c:pt idx="30017" formatCode="0.00E+00">
                  <c:v>9.2409799999999993E-3</c:v>
                </c:pt>
                <c:pt idx="30018" formatCode="0.00E+00">
                  <c:v>8.9944199999999995E-3</c:v>
                </c:pt>
                <c:pt idx="30019" formatCode="0.00E+00">
                  <c:v>8.7249200000000006E-3</c:v>
                </c:pt>
                <c:pt idx="30020" formatCode="0.00E+00">
                  <c:v>8.4335299999999998E-3</c:v>
                </c:pt>
                <c:pt idx="30021" formatCode="0.00E+00">
                  <c:v>8.1209200000000002E-3</c:v>
                </c:pt>
                <c:pt idx="30022" formatCode="0.00E+00">
                  <c:v>7.7872599999999998E-3</c:v>
                </c:pt>
                <c:pt idx="30023" formatCode="0.00E+00">
                  <c:v>7.43306E-3</c:v>
                </c:pt>
                <c:pt idx="30024" formatCode="0.00E+00">
                  <c:v>7.05918E-3</c:v>
                </c:pt>
                <c:pt idx="30025" formatCode="0.00E+00">
                  <c:v>6.6663399999999998E-3</c:v>
                </c:pt>
                <c:pt idx="30026" formatCode="0.00E+00">
                  <c:v>6.2550899999999996E-3</c:v>
                </c:pt>
                <c:pt idx="30027" formatCode="0.00E+00">
                  <c:v>5.8260400000000002E-3</c:v>
                </c:pt>
                <c:pt idx="30028" formatCode="0.00E+00">
                  <c:v>5.3797999999999997E-3</c:v>
                </c:pt>
                <c:pt idx="30029" formatCode="0.00E+00">
                  <c:v>4.9167999999999998E-3</c:v>
                </c:pt>
                <c:pt idx="30030" formatCode="0.00E+00">
                  <c:v>4.4377699999999997E-3</c:v>
                </c:pt>
                <c:pt idx="30031" formatCode="0.00E+00">
                  <c:v>3.9440600000000001E-3</c:v>
                </c:pt>
                <c:pt idx="30032" formatCode="0.00E+00">
                  <c:v>3.43714E-3</c:v>
                </c:pt>
                <c:pt idx="30033" formatCode="0.00E+00">
                  <c:v>2.9180399999999998E-3</c:v>
                </c:pt>
                <c:pt idx="30034" formatCode="0.00E+00">
                  <c:v>2.3878100000000002E-3</c:v>
                </c:pt>
                <c:pt idx="30035" formatCode="0.00E+00">
                  <c:v>1.8478800000000001E-3</c:v>
                </c:pt>
                <c:pt idx="30036" formatCode="0.00E+00">
                  <c:v>1.2993200000000001E-3</c:v>
                </c:pt>
                <c:pt idx="30037" formatCode="0.00E+00">
                  <c:v>7.4285599999999996E-4</c:v>
                </c:pt>
                <c:pt idx="30038" formatCode="0.00E+00">
                  <c:v>1.7937199999999999E-4</c:v>
                </c:pt>
                <c:pt idx="30039" formatCode="0.00E+00">
                  <c:v>-3.9042100000000001E-4</c:v>
                </c:pt>
                <c:pt idx="30040" formatCode="0.00E+00">
                  <c:v>-9.6616400000000004E-4</c:v>
                </c:pt>
                <c:pt idx="30041" formatCode="0.00E+00">
                  <c:v>-1.5472000000000001E-3</c:v>
                </c:pt>
                <c:pt idx="30042" formatCode="0.00E+00">
                  <c:v>-2.1325200000000002E-3</c:v>
                </c:pt>
                <c:pt idx="30043" formatCode="0.00E+00">
                  <c:v>-2.7209299999999999E-3</c:v>
                </c:pt>
                <c:pt idx="30044" formatCode="0.00E+00">
                  <c:v>-3.3107499999999999E-3</c:v>
                </c:pt>
                <c:pt idx="30045" formatCode="0.00E+00">
                  <c:v>-3.9002400000000001E-3</c:v>
                </c:pt>
                <c:pt idx="30046" formatCode="0.00E+00">
                  <c:v>-4.4884399999999998E-3</c:v>
                </c:pt>
                <c:pt idx="30047" formatCode="0.00E+00">
                  <c:v>-5.0746899999999998E-3</c:v>
                </c:pt>
                <c:pt idx="30048" formatCode="0.00E+00">
                  <c:v>-5.6581000000000001E-3</c:v>
                </c:pt>
                <c:pt idx="30049" formatCode="0.00E+00">
                  <c:v>-6.2378700000000004E-3</c:v>
                </c:pt>
                <c:pt idx="30050" formatCode="0.00E+00">
                  <c:v>-6.8135299999999999E-3</c:v>
                </c:pt>
                <c:pt idx="30051" formatCode="0.00E+00">
                  <c:v>-7.3846099999999998E-3</c:v>
                </c:pt>
                <c:pt idx="30052" formatCode="0.00E+00">
                  <c:v>-7.9501099999999998E-3</c:v>
                </c:pt>
                <c:pt idx="30053" formatCode="0.00E+00">
                  <c:v>-8.5083999999999993E-3</c:v>
                </c:pt>
                <c:pt idx="30054" formatCode="0.00E+00">
                  <c:v>-9.0578199999999994E-3</c:v>
                </c:pt>
                <c:pt idx="30055" formatCode="0.00E+00">
                  <c:v>-9.5971500000000005E-3</c:v>
                </c:pt>
                <c:pt idx="30056">
                  <c:v>-1.01254E-2</c:v>
                </c:pt>
                <c:pt idx="30057">
                  <c:v>-1.06415E-2</c:v>
                </c:pt>
                <c:pt idx="30058">
                  <c:v>-1.1145E-2</c:v>
                </c:pt>
                <c:pt idx="30059">
                  <c:v>-1.1635899999999999E-2</c:v>
                </c:pt>
                <c:pt idx="30060">
                  <c:v>-1.2114099999999999E-2</c:v>
                </c:pt>
                <c:pt idx="30061">
                  <c:v>-1.2577899999999999E-2</c:v>
                </c:pt>
                <c:pt idx="30062">
                  <c:v>-1.30264E-2</c:v>
                </c:pt>
                <c:pt idx="30063">
                  <c:v>-1.34596E-2</c:v>
                </c:pt>
                <c:pt idx="30064">
                  <c:v>-1.3877799999999999E-2</c:v>
                </c:pt>
                <c:pt idx="30065">
                  <c:v>-1.4280599999999999E-2</c:v>
                </c:pt>
                <c:pt idx="30066">
                  <c:v>-1.4667700000000001E-2</c:v>
                </c:pt>
                <c:pt idx="30067">
                  <c:v>-1.50391E-2</c:v>
                </c:pt>
                <c:pt idx="30068">
                  <c:v>-1.53948E-2</c:v>
                </c:pt>
                <c:pt idx="30069">
                  <c:v>-1.5734499999999998E-2</c:v>
                </c:pt>
                <c:pt idx="30070">
                  <c:v>-1.60579E-2</c:v>
                </c:pt>
                <c:pt idx="30071">
                  <c:v>-1.6364900000000002E-2</c:v>
                </c:pt>
                <c:pt idx="30072">
                  <c:v>-1.6655E-2</c:v>
                </c:pt>
                <c:pt idx="30073">
                  <c:v>-1.6928100000000001E-2</c:v>
                </c:pt>
                <c:pt idx="30074">
                  <c:v>-1.7184100000000001E-2</c:v>
                </c:pt>
                <c:pt idx="30075">
                  <c:v>-1.7422900000000002E-2</c:v>
                </c:pt>
                <c:pt idx="30076">
                  <c:v>-1.7644400000000001E-2</c:v>
                </c:pt>
                <c:pt idx="30077">
                  <c:v>-1.7849E-2</c:v>
                </c:pt>
                <c:pt idx="30078">
                  <c:v>-1.8036699999999999E-2</c:v>
                </c:pt>
                <c:pt idx="30079">
                  <c:v>-1.82071E-2</c:v>
                </c:pt>
                <c:pt idx="30080">
                  <c:v>-1.83597E-2</c:v>
                </c:pt>
                <c:pt idx="30081">
                  <c:v>-1.8494E-2</c:v>
                </c:pt>
                <c:pt idx="30082">
                  <c:v>-1.86102E-2</c:v>
                </c:pt>
                <c:pt idx="30083">
                  <c:v>-1.8708499999999999E-2</c:v>
                </c:pt>
                <c:pt idx="30084">
                  <c:v>-1.8788699999999998E-2</c:v>
                </c:pt>
                <c:pt idx="30085">
                  <c:v>-1.88503E-2</c:v>
                </c:pt>
                <c:pt idx="30086">
                  <c:v>-1.8892900000000001E-2</c:v>
                </c:pt>
                <c:pt idx="30087">
                  <c:v>-1.8916700000000002E-2</c:v>
                </c:pt>
                <c:pt idx="30088">
                  <c:v>-1.8922000000000001E-2</c:v>
                </c:pt>
                <c:pt idx="30089">
                  <c:v>-1.8909200000000001E-2</c:v>
                </c:pt>
                <c:pt idx="30090">
                  <c:v>-1.8878900000000001E-2</c:v>
                </c:pt>
                <c:pt idx="30091">
                  <c:v>-1.8831500000000001E-2</c:v>
                </c:pt>
                <c:pt idx="30092">
                  <c:v>-1.8767300000000001E-2</c:v>
                </c:pt>
                <c:pt idx="30093">
                  <c:v>-1.8686399999999999E-2</c:v>
                </c:pt>
                <c:pt idx="30094">
                  <c:v>-1.8589499999999998E-2</c:v>
                </c:pt>
                <c:pt idx="30095">
                  <c:v>-1.8477199999999999E-2</c:v>
                </c:pt>
                <c:pt idx="30096">
                  <c:v>-1.8350100000000001E-2</c:v>
                </c:pt>
                <c:pt idx="30097">
                  <c:v>-1.8208100000000001E-2</c:v>
                </c:pt>
                <c:pt idx="30098">
                  <c:v>-1.80511E-2</c:v>
                </c:pt>
                <c:pt idx="30099">
                  <c:v>-1.7879599999999999E-2</c:v>
                </c:pt>
                <c:pt idx="30100">
                  <c:v>-1.7694600000000001E-2</c:v>
                </c:pt>
                <c:pt idx="30101">
                  <c:v>-1.7496600000000001E-2</c:v>
                </c:pt>
                <c:pt idx="30102">
                  <c:v>-1.72853E-2</c:v>
                </c:pt>
                <c:pt idx="30103">
                  <c:v>-1.7060800000000001E-2</c:v>
                </c:pt>
                <c:pt idx="30104">
                  <c:v>-1.6823999999999999E-2</c:v>
                </c:pt>
                <c:pt idx="30105">
                  <c:v>-1.6576299999999999E-2</c:v>
                </c:pt>
                <c:pt idx="30106">
                  <c:v>-1.63185E-2</c:v>
                </c:pt>
                <c:pt idx="30107">
                  <c:v>-1.6051300000000001E-2</c:v>
                </c:pt>
                <c:pt idx="30108">
                  <c:v>-1.5775399999999998E-2</c:v>
                </c:pt>
                <c:pt idx="30109">
                  <c:v>-1.54918E-2</c:v>
                </c:pt>
                <c:pt idx="30110">
                  <c:v>-1.5201599999999999E-2</c:v>
                </c:pt>
                <c:pt idx="30111">
                  <c:v>-1.49052E-2</c:v>
                </c:pt>
                <c:pt idx="30112">
                  <c:v>-1.46038E-2</c:v>
                </c:pt>
                <c:pt idx="30113">
                  <c:v>-1.42992E-2</c:v>
                </c:pt>
                <c:pt idx="30114">
                  <c:v>-1.39933E-2</c:v>
                </c:pt>
                <c:pt idx="30115">
                  <c:v>-1.36867E-2</c:v>
                </c:pt>
                <c:pt idx="30116">
                  <c:v>-1.338E-2</c:v>
                </c:pt>
                <c:pt idx="30117">
                  <c:v>-1.3074000000000001E-2</c:v>
                </c:pt>
                <c:pt idx="30118">
                  <c:v>-1.27695E-2</c:v>
                </c:pt>
                <c:pt idx="30119">
                  <c:v>-1.2467300000000001E-2</c:v>
                </c:pt>
                <c:pt idx="30120">
                  <c:v>-1.2168399999999999E-2</c:v>
                </c:pt>
                <c:pt idx="30121">
                  <c:v>-1.18739E-2</c:v>
                </c:pt>
                <c:pt idx="30122">
                  <c:v>-1.15847E-2</c:v>
                </c:pt>
                <c:pt idx="30123">
                  <c:v>-1.13019E-2</c:v>
                </c:pt>
                <c:pt idx="30124">
                  <c:v>-1.10265E-2</c:v>
                </c:pt>
                <c:pt idx="30125">
                  <c:v>-1.07592E-2</c:v>
                </c:pt>
                <c:pt idx="30126">
                  <c:v>-1.05001E-2</c:v>
                </c:pt>
                <c:pt idx="30127">
                  <c:v>-1.02492E-2</c:v>
                </c:pt>
                <c:pt idx="30128">
                  <c:v>-1.0006900000000001E-2</c:v>
                </c:pt>
                <c:pt idx="30129" formatCode="0.00E+00">
                  <c:v>-9.7735800000000005E-3</c:v>
                </c:pt>
                <c:pt idx="30130" formatCode="0.00E+00">
                  <c:v>-9.5494499999999993E-3</c:v>
                </c:pt>
                <c:pt idx="30131" formatCode="0.00E+00">
                  <c:v>-9.3345800000000003E-3</c:v>
                </c:pt>
                <c:pt idx="30132" formatCode="0.00E+00">
                  <c:v>-9.1296799999999994E-3</c:v>
                </c:pt>
                <c:pt idx="30133" formatCode="0.00E+00">
                  <c:v>-8.9362E-3</c:v>
                </c:pt>
                <c:pt idx="30134" formatCode="0.00E+00">
                  <c:v>-8.7554E-3</c:v>
                </c:pt>
                <c:pt idx="30135" formatCode="0.00E+00">
                  <c:v>-8.5878399999999994E-3</c:v>
                </c:pt>
                <c:pt idx="30136" formatCode="0.00E+00">
                  <c:v>-8.4338399999999997E-3</c:v>
                </c:pt>
                <c:pt idx="30137" formatCode="0.00E+00">
                  <c:v>-8.2938899999999999E-3</c:v>
                </c:pt>
                <c:pt idx="30138" formatCode="0.00E+00">
                  <c:v>-8.1685600000000001E-3</c:v>
                </c:pt>
                <c:pt idx="30139" formatCode="0.00E+00">
                  <c:v>-8.0582299999999996E-3</c:v>
                </c:pt>
                <c:pt idx="30140" formatCode="0.00E+00">
                  <c:v>-7.9628800000000003E-3</c:v>
                </c:pt>
                <c:pt idx="30141" formatCode="0.00E+00">
                  <c:v>-7.8824499999999992E-3</c:v>
                </c:pt>
                <c:pt idx="30142" formatCode="0.00E+00">
                  <c:v>-7.8169999999999993E-3</c:v>
                </c:pt>
                <c:pt idx="30143" formatCode="0.00E+00">
                  <c:v>-7.7667600000000002E-3</c:v>
                </c:pt>
                <c:pt idx="30144" formatCode="0.00E+00">
                  <c:v>-7.7320100000000001E-3</c:v>
                </c:pt>
                <c:pt idx="30145" formatCode="0.00E+00">
                  <c:v>-7.7128800000000001E-3</c:v>
                </c:pt>
                <c:pt idx="30146" formatCode="0.00E+00">
                  <c:v>-7.70924E-3</c:v>
                </c:pt>
                <c:pt idx="30147" formatCode="0.00E+00">
                  <c:v>-7.7209000000000002E-3</c:v>
                </c:pt>
                <c:pt idx="30148" formatCode="0.00E+00">
                  <c:v>-7.7479000000000003E-3</c:v>
                </c:pt>
                <c:pt idx="30149" formatCode="0.00E+00">
                  <c:v>-7.7905500000000003E-3</c:v>
                </c:pt>
                <c:pt idx="30150" formatCode="0.00E+00">
                  <c:v>-7.8492700000000002E-3</c:v>
                </c:pt>
                <c:pt idx="30151" formatCode="0.00E+00">
                  <c:v>-7.9239400000000008E-3</c:v>
                </c:pt>
                <c:pt idx="30152" formatCode="0.00E+00">
                  <c:v>-8.0137100000000003E-3</c:v>
                </c:pt>
                <c:pt idx="30153" formatCode="0.00E+00">
                  <c:v>-8.1179600000000005E-3</c:v>
                </c:pt>
                <c:pt idx="30154" formatCode="0.00E+00">
                  <c:v>-8.23692E-3</c:v>
                </c:pt>
                <c:pt idx="30155" formatCode="0.00E+00">
                  <c:v>-8.3713099999999999E-3</c:v>
                </c:pt>
                <c:pt idx="30156" formatCode="0.00E+00">
                  <c:v>-8.52172E-3</c:v>
                </c:pt>
                <c:pt idx="30157" formatCode="0.00E+00">
                  <c:v>-8.6879999999999995E-3</c:v>
                </c:pt>
                <c:pt idx="30158" formatCode="0.00E+00">
                  <c:v>-8.8691800000000008E-3</c:v>
                </c:pt>
                <c:pt idx="30159" formatCode="0.00E+00">
                  <c:v>-9.0642399999999995E-3</c:v>
                </c:pt>
                <c:pt idx="30160" formatCode="0.00E+00">
                  <c:v>-9.2727699999999996E-3</c:v>
                </c:pt>
                <c:pt idx="30161" formatCode="0.00E+00">
                  <c:v>-9.4947E-3</c:v>
                </c:pt>
                <c:pt idx="30162" formatCode="0.00E+00">
                  <c:v>-9.7299599999999993E-3</c:v>
                </c:pt>
                <c:pt idx="30163" formatCode="0.00E+00">
                  <c:v>-9.9781799999999997E-3</c:v>
                </c:pt>
                <c:pt idx="30164">
                  <c:v>-1.02389E-2</c:v>
                </c:pt>
                <c:pt idx="30165">
                  <c:v>-1.0511700000000001E-2</c:v>
                </c:pt>
                <c:pt idx="30166">
                  <c:v>-1.0795900000000001E-2</c:v>
                </c:pt>
                <c:pt idx="30167">
                  <c:v>-1.1091E-2</c:v>
                </c:pt>
                <c:pt idx="30168">
                  <c:v>-1.13963E-2</c:v>
                </c:pt>
                <c:pt idx="30169">
                  <c:v>-1.17115E-2</c:v>
                </c:pt>
                <c:pt idx="30170">
                  <c:v>-1.20368E-2</c:v>
                </c:pt>
                <c:pt idx="30171">
                  <c:v>-1.2371999999999999E-2</c:v>
                </c:pt>
                <c:pt idx="30172">
                  <c:v>-1.27163E-2</c:v>
                </c:pt>
                <c:pt idx="30173">
                  <c:v>-1.3068400000000001E-2</c:v>
                </c:pt>
                <c:pt idx="30174">
                  <c:v>-1.3427100000000001E-2</c:v>
                </c:pt>
                <c:pt idx="30175">
                  <c:v>-1.3791400000000001E-2</c:v>
                </c:pt>
                <c:pt idx="30176">
                  <c:v>-1.4160799999999999E-2</c:v>
                </c:pt>
                <c:pt idx="30177">
                  <c:v>-1.45343E-2</c:v>
                </c:pt>
                <c:pt idx="30178">
                  <c:v>-1.4911000000000001E-2</c:v>
                </c:pt>
                <c:pt idx="30179">
                  <c:v>-1.52902E-2</c:v>
                </c:pt>
                <c:pt idx="30180">
                  <c:v>-1.5671299999999999E-2</c:v>
                </c:pt>
                <c:pt idx="30181">
                  <c:v>-1.6053999999999999E-2</c:v>
                </c:pt>
                <c:pt idx="30182">
                  <c:v>-1.6437799999999999E-2</c:v>
                </c:pt>
                <c:pt idx="30183">
                  <c:v>-1.6822299999999998E-2</c:v>
                </c:pt>
                <c:pt idx="30184">
                  <c:v>-1.7207199999999999E-2</c:v>
                </c:pt>
                <c:pt idx="30185">
                  <c:v>-1.7591800000000001E-2</c:v>
                </c:pt>
                <c:pt idx="30186">
                  <c:v>-1.7975000000000001E-2</c:v>
                </c:pt>
                <c:pt idx="30187">
                  <c:v>-1.83556E-2</c:v>
                </c:pt>
                <c:pt idx="30188">
                  <c:v>-1.87323E-2</c:v>
                </c:pt>
                <c:pt idx="30189">
                  <c:v>-1.9103800000000001E-2</c:v>
                </c:pt>
                <c:pt idx="30190">
                  <c:v>-1.9469400000000001E-2</c:v>
                </c:pt>
                <c:pt idx="30191">
                  <c:v>-1.9828800000000001E-2</c:v>
                </c:pt>
                <c:pt idx="30192">
                  <c:v>-2.0181999999999999E-2</c:v>
                </c:pt>
                <c:pt idx="30193">
                  <c:v>-2.05282E-2</c:v>
                </c:pt>
                <c:pt idx="30194">
                  <c:v>-2.08664E-2</c:v>
                </c:pt>
                <c:pt idx="30195">
                  <c:v>-2.11954E-2</c:v>
                </c:pt>
                <c:pt idx="30196">
                  <c:v>-2.1513600000000001E-2</c:v>
                </c:pt>
                <c:pt idx="30197">
                  <c:v>-2.18193E-2</c:v>
                </c:pt>
                <c:pt idx="30198">
                  <c:v>-2.2112E-2</c:v>
                </c:pt>
                <c:pt idx="30199">
                  <c:v>-2.23923E-2</c:v>
                </c:pt>
                <c:pt idx="30200">
                  <c:v>-2.2661299999999999E-2</c:v>
                </c:pt>
                <c:pt idx="30201">
                  <c:v>-2.29187E-2</c:v>
                </c:pt>
                <c:pt idx="30202">
                  <c:v>-2.3163799999999998E-2</c:v>
                </c:pt>
                <c:pt idx="30203">
                  <c:v>-2.3395099999999999E-2</c:v>
                </c:pt>
                <c:pt idx="30204">
                  <c:v>-2.36122E-2</c:v>
                </c:pt>
                <c:pt idx="30205">
                  <c:v>-2.38143E-2</c:v>
                </c:pt>
                <c:pt idx="30206">
                  <c:v>-2.4001000000000001E-2</c:v>
                </c:pt>
                <c:pt idx="30207">
                  <c:v>-2.4171700000000001E-2</c:v>
                </c:pt>
                <c:pt idx="30208">
                  <c:v>-2.43255E-2</c:v>
                </c:pt>
                <c:pt idx="30209">
                  <c:v>-2.4460900000000001E-2</c:v>
                </c:pt>
                <c:pt idx="30210">
                  <c:v>-2.4577000000000002E-2</c:v>
                </c:pt>
                <c:pt idx="30211">
                  <c:v>-2.46737E-2</c:v>
                </c:pt>
                <c:pt idx="30212">
                  <c:v>-2.47507E-2</c:v>
                </c:pt>
                <c:pt idx="30213">
                  <c:v>-2.48069E-2</c:v>
                </c:pt>
                <c:pt idx="30214">
                  <c:v>-2.4841800000000001E-2</c:v>
                </c:pt>
                <c:pt idx="30215">
                  <c:v>-2.48559E-2</c:v>
                </c:pt>
                <c:pt idx="30216">
                  <c:v>-2.4849599999999999E-2</c:v>
                </c:pt>
                <c:pt idx="30217">
                  <c:v>-2.4823100000000001E-2</c:v>
                </c:pt>
                <c:pt idx="30218">
                  <c:v>-2.47771E-2</c:v>
                </c:pt>
                <c:pt idx="30219">
                  <c:v>-2.4711400000000001E-2</c:v>
                </c:pt>
                <c:pt idx="30220">
                  <c:v>-2.4624400000000001E-2</c:v>
                </c:pt>
                <c:pt idx="30221">
                  <c:v>-2.4514999999999999E-2</c:v>
                </c:pt>
                <c:pt idx="30222">
                  <c:v>-2.4384300000000001E-2</c:v>
                </c:pt>
                <c:pt idx="30223">
                  <c:v>-2.4232900000000002E-2</c:v>
                </c:pt>
                <c:pt idx="30224">
                  <c:v>-2.4060999999999999E-2</c:v>
                </c:pt>
                <c:pt idx="30225">
                  <c:v>-2.3868799999999999E-2</c:v>
                </c:pt>
                <c:pt idx="30226">
                  <c:v>-2.36572E-2</c:v>
                </c:pt>
                <c:pt idx="30227">
                  <c:v>-2.3427799999999999E-2</c:v>
                </c:pt>
                <c:pt idx="30228">
                  <c:v>-2.3181799999999999E-2</c:v>
                </c:pt>
                <c:pt idx="30229">
                  <c:v>-2.2919999999999999E-2</c:v>
                </c:pt>
                <c:pt idx="30230">
                  <c:v>-2.2642599999999999E-2</c:v>
                </c:pt>
                <c:pt idx="30231">
                  <c:v>-2.23491E-2</c:v>
                </c:pt>
                <c:pt idx="30232">
                  <c:v>-2.2038700000000001E-2</c:v>
                </c:pt>
                <c:pt idx="30233">
                  <c:v>-2.1710400000000001E-2</c:v>
                </c:pt>
                <c:pt idx="30234">
                  <c:v>-2.13642E-2</c:v>
                </c:pt>
                <c:pt idx="30235">
                  <c:v>-2.1001300000000001E-2</c:v>
                </c:pt>
                <c:pt idx="30236">
                  <c:v>-2.0622999999999999E-2</c:v>
                </c:pt>
                <c:pt idx="30237">
                  <c:v>-2.02302E-2</c:v>
                </c:pt>
                <c:pt idx="30238">
                  <c:v>-1.9824000000000001E-2</c:v>
                </c:pt>
                <c:pt idx="30239">
                  <c:v>-1.9405599999999999E-2</c:v>
                </c:pt>
                <c:pt idx="30240">
                  <c:v>-1.8975599999999999E-2</c:v>
                </c:pt>
                <c:pt idx="30241">
                  <c:v>-1.8534999999999999E-2</c:v>
                </c:pt>
                <c:pt idx="30242">
                  <c:v>-1.8084900000000001E-2</c:v>
                </c:pt>
                <c:pt idx="30243">
                  <c:v>-1.7626099999999999E-2</c:v>
                </c:pt>
                <c:pt idx="30244">
                  <c:v>-1.7158900000000001E-2</c:v>
                </c:pt>
                <c:pt idx="30245">
                  <c:v>-1.6683199999999999E-2</c:v>
                </c:pt>
                <c:pt idx="30246">
                  <c:v>-1.61992E-2</c:v>
                </c:pt>
                <c:pt idx="30247">
                  <c:v>-1.5706700000000001E-2</c:v>
                </c:pt>
                <c:pt idx="30248">
                  <c:v>-1.52065E-2</c:v>
                </c:pt>
                <c:pt idx="30249">
                  <c:v>-1.4700700000000001E-2</c:v>
                </c:pt>
                <c:pt idx="30250">
                  <c:v>-1.4192099999999999E-2</c:v>
                </c:pt>
                <c:pt idx="30251">
                  <c:v>-1.36828E-2</c:v>
                </c:pt>
                <c:pt idx="30252">
                  <c:v>-1.31737E-2</c:v>
                </c:pt>
                <c:pt idx="30253">
                  <c:v>-1.26657E-2</c:v>
                </c:pt>
                <c:pt idx="30254">
                  <c:v>-1.21598E-2</c:v>
                </c:pt>
                <c:pt idx="30255">
                  <c:v>-1.16569E-2</c:v>
                </c:pt>
                <c:pt idx="30256">
                  <c:v>-1.1158E-2</c:v>
                </c:pt>
                <c:pt idx="30257">
                  <c:v>-1.0664399999999999E-2</c:v>
                </c:pt>
                <c:pt idx="30258">
                  <c:v>-1.0178E-2</c:v>
                </c:pt>
                <c:pt idx="30259" formatCode="0.00E+00">
                  <c:v>-9.6998799999999993E-3</c:v>
                </c:pt>
                <c:pt idx="30260" formatCode="0.00E+00">
                  <c:v>-9.22977E-3</c:v>
                </c:pt>
                <c:pt idx="30261" formatCode="0.00E+00">
                  <c:v>-8.7660299999999993E-3</c:v>
                </c:pt>
                <c:pt idx="30262" formatCode="0.00E+00">
                  <c:v>-8.3075300000000005E-3</c:v>
                </c:pt>
                <c:pt idx="30263" formatCode="0.00E+00">
                  <c:v>-7.8547200000000008E-3</c:v>
                </c:pt>
                <c:pt idx="30264" formatCode="0.00E+00">
                  <c:v>-7.4083500000000002E-3</c:v>
                </c:pt>
                <c:pt idx="30265" formatCode="0.00E+00">
                  <c:v>-6.9685900000000002E-3</c:v>
                </c:pt>
                <c:pt idx="30266" formatCode="0.00E+00">
                  <c:v>-6.5365900000000001E-3</c:v>
                </c:pt>
                <c:pt idx="30267" formatCode="0.00E+00">
                  <c:v>-6.1150500000000003E-3</c:v>
                </c:pt>
                <c:pt idx="30268" formatCode="0.00E+00">
                  <c:v>-5.7064799999999999E-3</c:v>
                </c:pt>
                <c:pt idx="30269" formatCode="0.00E+00">
                  <c:v>-5.3120199999999998E-3</c:v>
                </c:pt>
                <c:pt idx="30270" formatCode="0.00E+00">
                  <c:v>-4.9319200000000002E-3</c:v>
                </c:pt>
                <c:pt idx="30271" formatCode="0.00E+00">
                  <c:v>-4.5670399999999996E-3</c:v>
                </c:pt>
                <c:pt idx="30272" formatCode="0.00E+00">
                  <c:v>-4.2194099999999998E-3</c:v>
                </c:pt>
                <c:pt idx="30273" formatCode="0.00E+00">
                  <c:v>-3.8912700000000001E-3</c:v>
                </c:pt>
                <c:pt idx="30274" formatCode="0.00E+00">
                  <c:v>-3.5836599999999998E-3</c:v>
                </c:pt>
                <c:pt idx="30275" formatCode="0.00E+00">
                  <c:v>-3.2963200000000002E-3</c:v>
                </c:pt>
                <c:pt idx="30276" formatCode="0.00E+00">
                  <c:v>-3.0294200000000001E-3</c:v>
                </c:pt>
                <c:pt idx="30277" formatCode="0.00E+00">
                  <c:v>-2.7842399999999999E-3</c:v>
                </c:pt>
                <c:pt idx="30278" formatCode="0.00E+00">
                  <c:v>-2.5614700000000002E-3</c:v>
                </c:pt>
                <c:pt idx="30279" formatCode="0.00E+00">
                  <c:v>-2.3604099999999999E-3</c:v>
                </c:pt>
                <c:pt idx="30280" formatCode="0.00E+00">
                  <c:v>-2.1806799999999999E-3</c:v>
                </c:pt>
                <c:pt idx="30281" formatCode="0.00E+00">
                  <c:v>-2.0225400000000002E-3</c:v>
                </c:pt>
                <c:pt idx="30282" formatCode="0.00E+00">
                  <c:v>-1.8859199999999999E-3</c:v>
                </c:pt>
                <c:pt idx="30283" formatCode="0.00E+00">
                  <c:v>-1.7704699999999999E-3</c:v>
                </c:pt>
                <c:pt idx="30284" formatCode="0.00E+00">
                  <c:v>-1.67549E-3</c:v>
                </c:pt>
                <c:pt idx="30285" formatCode="0.00E+00">
                  <c:v>-1.6002200000000001E-3</c:v>
                </c:pt>
                <c:pt idx="30286" formatCode="0.00E+00">
                  <c:v>-1.5454900000000001E-3</c:v>
                </c:pt>
                <c:pt idx="30287" formatCode="0.00E+00">
                  <c:v>-1.51418E-3</c:v>
                </c:pt>
                <c:pt idx="30288" formatCode="0.00E+00">
                  <c:v>-1.50921E-3</c:v>
                </c:pt>
                <c:pt idx="30289" formatCode="0.00E+00">
                  <c:v>-1.53144E-3</c:v>
                </c:pt>
                <c:pt idx="30290" formatCode="0.00E+00">
                  <c:v>-1.58023E-3</c:v>
                </c:pt>
                <c:pt idx="30291" formatCode="0.00E+00">
                  <c:v>-1.6554600000000001E-3</c:v>
                </c:pt>
                <c:pt idx="30292" formatCode="0.00E+00">
                  <c:v>-1.7571799999999999E-3</c:v>
                </c:pt>
                <c:pt idx="30293" formatCode="0.00E+00">
                  <c:v>-1.88466E-3</c:v>
                </c:pt>
                <c:pt idx="30294" formatCode="0.00E+00">
                  <c:v>-2.03725E-3</c:v>
                </c:pt>
                <c:pt idx="30295" formatCode="0.00E+00">
                  <c:v>-2.2148599999999999E-3</c:v>
                </c:pt>
                <c:pt idx="30296" formatCode="0.00E+00">
                  <c:v>-2.4173200000000001E-3</c:v>
                </c:pt>
                <c:pt idx="30297" formatCode="0.00E+00">
                  <c:v>-2.64409E-3</c:v>
                </c:pt>
                <c:pt idx="30298" formatCode="0.00E+00">
                  <c:v>-2.8945099999999999E-3</c:v>
                </c:pt>
                <c:pt idx="30299" formatCode="0.00E+00">
                  <c:v>-3.16753E-3</c:v>
                </c:pt>
                <c:pt idx="30300" formatCode="0.00E+00">
                  <c:v>-3.4616199999999999E-3</c:v>
                </c:pt>
                <c:pt idx="30301" formatCode="0.00E+00">
                  <c:v>-3.77598E-3</c:v>
                </c:pt>
                <c:pt idx="30302" formatCode="0.00E+00">
                  <c:v>-4.11174E-3</c:v>
                </c:pt>
                <c:pt idx="30303" formatCode="0.00E+00">
                  <c:v>-4.4706199999999998E-3</c:v>
                </c:pt>
                <c:pt idx="30304" formatCode="0.00E+00">
                  <c:v>-4.8531599999999996E-3</c:v>
                </c:pt>
                <c:pt idx="30305" formatCode="0.00E+00">
                  <c:v>-5.25911E-3</c:v>
                </c:pt>
                <c:pt idx="30306" formatCode="0.00E+00">
                  <c:v>-5.6881299999999996E-3</c:v>
                </c:pt>
                <c:pt idx="30307" formatCode="0.00E+00">
                  <c:v>-6.1388500000000004E-3</c:v>
                </c:pt>
                <c:pt idx="30308" formatCode="0.00E+00">
                  <c:v>-6.6090699999999999E-3</c:v>
                </c:pt>
                <c:pt idx="30309" formatCode="0.00E+00">
                  <c:v>-7.0974300000000001E-3</c:v>
                </c:pt>
                <c:pt idx="30310" formatCode="0.00E+00">
                  <c:v>-7.6036699999999999E-3</c:v>
                </c:pt>
                <c:pt idx="30311" formatCode="0.00E+00">
                  <c:v>-8.1281099999999992E-3</c:v>
                </c:pt>
                <c:pt idx="30312" formatCode="0.00E+00">
                  <c:v>-8.6711600000000007E-3</c:v>
                </c:pt>
                <c:pt idx="30313" formatCode="0.00E+00">
                  <c:v>-9.2322299999999993E-3</c:v>
                </c:pt>
                <c:pt idx="30314" formatCode="0.00E+00">
                  <c:v>-9.8093399999999997E-3</c:v>
                </c:pt>
                <c:pt idx="30315">
                  <c:v>-1.04005E-2</c:v>
                </c:pt>
                <c:pt idx="30316">
                  <c:v>-1.1005300000000001E-2</c:v>
                </c:pt>
                <c:pt idx="30317">
                  <c:v>-1.1625099999999999E-2</c:v>
                </c:pt>
                <c:pt idx="30318">
                  <c:v>-1.2260800000000001E-2</c:v>
                </c:pt>
                <c:pt idx="30319">
                  <c:v>-1.29122E-2</c:v>
                </c:pt>
                <c:pt idx="30320">
                  <c:v>-1.35776E-2</c:v>
                </c:pt>
                <c:pt idx="30321">
                  <c:v>-1.4255E-2</c:v>
                </c:pt>
                <c:pt idx="30322">
                  <c:v>-1.49424E-2</c:v>
                </c:pt>
                <c:pt idx="30323">
                  <c:v>-1.5638200000000001E-2</c:v>
                </c:pt>
                <c:pt idx="30324">
                  <c:v>-1.63401E-2</c:v>
                </c:pt>
                <c:pt idx="30325">
                  <c:v>-1.7046700000000001E-2</c:v>
                </c:pt>
                <c:pt idx="30326">
                  <c:v>-1.7757599999999998E-2</c:v>
                </c:pt>
                <c:pt idx="30327">
                  <c:v>-1.8473400000000001E-2</c:v>
                </c:pt>
                <c:pt idx="30328">
                  <c:v>-1.9195500000000001E-2</c:v>
                </c:pt>
                <c:pt idx="30329">
                  <c:v>-1.99241E-2</c:v>
                </c:pt>
                <c:pt idx="30330">
                  <c:v>-2.0658300000000001E-2</c:v>
                </c:pt>
                <c:pt idx="30331">
                  <c:v>-2.1396399999999999E-2</c:v>
                </c:pt>
                <c:pt idx="30332">
                  <c:v>-2.2136699999999999E-2</c:v>
                </c:pt>
                <c:pt idx="30333">
                  <c:v>-2.2876899999999999E-2</c:v>
                </c:pt>
                <c:pt idx="30334">
                  <c:v>-2.3615199999999999E-2</c:v>
                </c:pt>
                <c:pt idx="30335">
                  <c:v>-2.4350900000000002E-2</c:v>
                </c:pt>
                <c:pt idx="30336">
                  <c:v>-2.50844E-2</c:v>
                </c:pt>
                <c:pt idx="30337">
                  <c:v>-2.5815500000000002E-2</c:v>
                </c:pt>
                <c:pt idx="30338">
                  <c:v>-2.6543199999999999E-2</c:v>
                </c:pt>
                <c:pt idx="30339">
                  <c:v>-2.72669E-2</c:v>
                </c:pt>
                <c:pt idx="30340">
                  <c:v>-2.7985699999999999E-2</c:v>
                </c:pt>
                <c:pt idx="30341">
                  <c:v>-2.8698399999999999E-2</c:v>
                </c:pt>
                <c:pt idx="30342">
                  <c:v>-2.9403599999999998E-2</c:v>
                </c:pt>
                <c:pt idx="30343">
                  <c:v>-3.0100100000000001E-2</c:v>
                </c:pt>
                <c:pt idx="30344">
                  <c:v>-3.07867E-2</c:v>
                </c:pt>
                <c:pt idx="30345">
                  <c:v>-3.1462400000000001E-2</c:v>
                </c:pt>
                <c:pt idx="30346">
                  <c:v>-3.2127099999999999E-2</c:v>
                </c:pt>
                <c:pt idx="30347">
                  <c:v>-3.2780400000000001E-2</c:v>
                </c:pt>
                <c:pt idx="30348">
                  <c:v>-3.34198E-2</c:v>
                </c:pt>
                <c:pt idx="30349">
                  <c:v>-3.4042000000000003E-2</c:v>
                </c:pt>
                <c:pt idx="30350">
                  <c:v>-3.46442E-2</c:v>
                </c:pt>
                <c:pt idx="30351">
                  <c:v>-3.5224800000000001E-2</c:v>
                </c:pt>
                <c:pt idx="30352">
                  <c:v>-3.5783700000000002E-2</c:v>
                </c:pt>
                <c:pt idx="30353">
                  <c:v>-3.6321199999999998E-2</c:v>
                </c:pt>
                <c:pt idx="30354">
                  <c:v>-3.68372E-2</c:v>
                </c:pt>
                <c:pt idx="30355">
                  <c:v>-3.7332400000000002E-2</c:v>
                </c:pt>
                <c:pt idx="30356">
                  <c:v>-3.78077E-2</c:v>
                </c:pt>
                <c:pt idx="30357">
                  <c:v>-3.8262999999999998E-2</c:v>
                </c:pt>
                <c:pt idx="30358">
                  <c:v>-3.8696899999999999E-2</c:v>
                </c:pt>
                <c:pt idx="30359">
                  <c:v>-3.9108299999999999E-2</c:v>
                </c:pt>
                <c:pt idx="30360">
                  <c:v>-3.9497999999999998E-2</c:v>
                </c:pt>
                <c:pt idx="30361">
                  <c:v>-3.9866400000000003E-2</c:v>
                </c:pt>
                <c:pt idx="30362">
                  <c:v>-4.02128E-2</c:v>
                </c:pt>
                <c:pt idx="30363">
                  <c:v>-4.0535599999999998E-2</c:v>
                </c:pt>
                <c:pt idx="30364">
                  <c:v>-4.0834500000000003E-2</c:v>
                </c:pt>
                <c:pt idx="30365">
                  <c:v>-4.1109300000000001E-2</c:v>
                </c:pt>
                <c:pt idx="30366">
                  <c:v>-4.13578E-2</c:v>
                </c:pt>
                <c:pt idx="30367">
                  <c:v>-4.1576500000000002E-2</c:v>
                </c:pt>
                <c:pt idx="30368">
                  <c:v>-4.1763500000000002E-2</c:v>
                </c:pt>
                <c:pt idx="30369">
                  <c:v>-4.1918999999999998E-2</c:v>
                </c:pt>
                <c:pt idx="30370">
                  <c:v>-4.2044199999999997E-2</c:v>
                </c:pt>
                <c:pt idx="30371">
                  <c:v>-4.2140499999999997E-2</c:v>
                </c:pt>
                <c:pt idx="30372">
                  <c:v>-4.2208700000000002E-2</c:v>
                </c:pt>
                <c:pt idx="30373">
                  <c:v>-4.2247899999999998E-2</c:v>
                </c:pt>
                <c:pt idx="30374">
                  <c:v>-4.2256799999999997E-2</c:v>
                </c:pt>
                <c:pt idx="30375">
                  <c:v>-4.2235500000000002E-2</c:v>
                </c:pt>
                <c:pt idx="30376">
                  <c:v>-4.2183600000000002E-2</c:v>
                </c:pt>
                <c:pt idx="30377">
                  <c:v>-4.2100100000000001E-2</c:v>
                </c:pt>
                <c:pt idx="30378">
                  <c:v>-4.1984199999999999E-2</c:v>
                </c:pt>
                <c:pt idx="30379">
                  <c:v>-4.1837699999999999E-2</c:v>
                </c:pt>
                <c:pt idx="30380">
                  <c:v>-4.1662499999999998E-2</c:v>
                </c:pt>
                <c:pt idx="30381">
                  <c:v>-4.1459599999999999E-2</c:v>
                </c:pt>
                <c:pt idx="30382">
                  <c:v>-4.1228899999999999E-2</c:v>
                </c:pt>
                <c:pt idx="30383">
                  <c:v>-4.0969699999999998E-2</c:v>
                </c:pt>
                <c:pt idx="30384">
                  <c:v>-4.0682200000000002E-2</c:v>
                </c:pt>
                <c:pt idx="30385">
                  <c:v>-4.0367599999999997E-2</c:v>
                </c:pt>
                <c:pt idx="30386">
                  <c:v>-4.00265E-2</c:v>
                </c:pt>
                <c:pt idx="30387">
                  <c:v>-3.9657999999999999E-2</c:v>
                </c:pt>
                <c:pt idx="30388">
                  <c:v>-3.9261499999999998E-2</c:v>
                </c:pt>
                <c:pt idx="30389">
                  <c:v>-3.8837200000000002E-2</c:v>
                </c:pt>
                <c:pt idx="30390">
                  <c:v>-3.8386200000000002E-2</c:v>
                </c:pt>
                <c:pt idx="30391">
                  <c:v>-3.7909499999999999E-2</c:v>
                </c:pt>
                <c:pt idx="30392">
                  <c:v>-3.7407900000000001E-2</c:v>
                </c:pt>
                <c:pt idx="30393">
                  <c:v>-3.6882199999999997E-2</c:v>
                </c:pt>
                <c:pt idx="30394">
                  <c:v>-3.6333200000000003E-2</c:v>
                </c:pt>
                <c:pt idx="30395">
                  <c:v>-3.5760399999999998E-2</c:v>
                </c:pt>
                <c:pt idx="30396">
                  <c:v>-3.51618E-2</c:v>
                </c:pt>
                <c:pt idx="30397">
                  <c:v>-3.4537199999999997E-2</c:v>
                </c:pt>
                <c:pt idx="30398">
                  <c:v>-3.3890000000000003E-2</c:v>
                </c:pt>
                <c:pt idx="30399">
                  <c:v>-3.32234E-2</c:v>
                </c:pt>
                <c:pt idx="30400">
                  <c:v>-3.2536900000000001E-2</c:v>
                </c:pt>
                <c:pt idx="30401">
                  <c:v>-3.18289E-2</c:v>
                </c:pt>
                <c:pt idx="30402">
                  <c:v>-3.1099600000000002E-2</c:v>
                </c:pt>
                <c:pt idx="30403">
                  <c:v>-3.0350499999999999E-2</c:v>
                </c:pt>
                <c:pt idx="30404">
                  <c:v>-2.9584200000000001E-2</c:v>
                </c:pt>
                <c:pt idx="30405">
                  <c:v>-2.88052E-2</c:v>
                </c:pt>
                <c:pt idx="30406">
                  <c:v>-2.8016900000000001E-2</c:v>
                </c:pt>
                <c:pt idx="30407">
                  <c:v>-2.7219699999999999E-2</c:v>
                </c:pt>
                <c:pt idx="30408">
                  <c:v>-2.6413200000000001E-2</c:v>
                </c:pt>
                <c:pt idx="30409">
                  <c:v>-2.5597600000000002E-2</c:v>
                </c:pt>
                <c:pt idx="30410">
                  <c:v>-2.4773400000000001E-2</c:v>
                </c:pt>
                <c:pt idx="30411">
                  <c:v>-2.3941E-2</c:v>
                </c:pt>
                <c:pt idx="30412">
                  <c:v>-2.31004E-2</c:v>
                </c:pt>
                <c:pt idx="30413">
                  <c:v>-2.22516E-2</c:v>
                </c:pt>
                <c:pt idx="30414">
                  <c:v>-2.1396700000000001E-2</c:v>
                </c:pt>
                <c:pt idx="30415">
                  <c:v>-2.05399E-2</c:v>
                </c:pt>
                <c:pt idx="30416">
                  <c:v>-1.9684900000000002E-2</c:v>
                </c:pt>
                <c:pt idx="30417">
                  <c:v>-1.8833699999999998E-2</c:v>
                </c:pt>
                <c:pt idx="30418">
                  <c:v>-1.7988000000000001E-2</c:v>
                </c:pt>
                <c:pt idx="30419">
                  <c:v>-1.7150800000000001E-2</c:v>
                </c:pt>
                <c:pt idx="30420">
                  <c:v>-1.6323600000000001E-2</c:v>
                </c:pt>
                <c:pt idx="30421">
                  <c:v>-1.55053E-2</c:v>
                </c:pt>
                <c:pt idx="30422">
                  <c:v>-1.46938E-2</c:v>
                </c:pt>
                <c:pt idx="30423">
                  <c:v>-1.38894E-2</c:v>
                </c:pt>
                <c:pt idx="30424">
                  <c:v>-1.3093E-2</c:v>
                </c:pt>
                <c:pt idx="30425">
                  <c:v>-1.23044E-2</c:v>
                </c:pt>
                <c:pt idx="30426">
                  <c:v>-1.15219E-2</c:v>
                </c:pt>
                <c:pt idx="30427">
                  <c:v>-1.0746199999999999E-2</c:v>
                </c:pt>
                <c:pt idx="30428" formatCode="0.00E+00">
                  <c:v>-9.9799099999999998E-3</c:v>
                </c:pt>
                <c:pt idx="30429" formatCode="0.00E+00">
                  <c:v>-9.2240199999999994E-3</c:v>
                </c:pt>
                <c:pt idx="30430" formatCode="0.00E+00">
                  <c:v>-8.4787999999999999E-3</c:v>
                </c:pt>
                <c:pt idx="30431" formatCode="0.00E+00">
                  <c:v>-7.7452700000000003E-3</c:v>
                </c:pt>
                <c:pt idx="30432" formatCode="0.00E+00">
                  <c:v>-7.0246299999999996E-3</c:v>
                </c:pt>
                <c:pt idx="30433" formatCode="0.00E+00">
                  <c:v>-6.3180199999999997E-3</c:v>
                </c:pt>
                <c:pt idx="30434" formatCode="0.00E+00">
                  <c:v>-5.6273900000000003E-3</c:v>
                </c:pt>
                <c:pt idx="30435" formatCode="0.00E+00">
                  <c:v>-4.9551500000000002E-3</c:v>
                </c:pt>
                <c:pt idx="30436" formatCode="0.00E+00">
                  <c:v>-4.3033100000000003E-3</c:v>
                </c:pt>
                <c:pt idx="30437" formatCode="0.00E+00">
                  <c:v>-3.6740000000000002E-3</c:v>
                </c:pt>
                <c:pt idx="30438" formatCode="0.00E+00">
                  <c:v>-3.0689599999999999E-3</c:v>
                </c:pt>
                <c:pt idx="30439" formatCode="0.00E+00">
                  <c:v>-2.4889500000000002E-3</c:v>
                </c:pt>
                <c:pt idx="30440" formatCode="0.00E+00">
                  <c:v>-1.9334E-3</c:v>
                </c:pt>
                <c:pt idx="30441" formatCode="0.00E+00">
                  <c:v>-1.4003500000000001E-3</c:v>
                </c:pt>
                <c:pt idx="30442" formatCode="0.00E+00">
                  <c:v>-8.8820399999999997E-4</c:v>
                </c:pt>
                <c:pt idx="30443" formatCode="0.00E+00">
                  <c:v>-3.97761E-4</c:v>
                </c:pt>
                <c:pt idx="30444" formatCode="0.00E+00">
                  <c:v>6.7766400000000002E-5</c:v>
                </c:pt>
                <c:pt idx="30445" formatCode="0.00E+00">
                  <c:v>5.0441099999999997E-4</c:v>
                </c:pt>
                <c:pt idx="30446" formatCode="0.00E+00">
                  <c:v>9.09373E-4</c:v>
                </c:pt>
                <c:pt idx="30447" formatCode="0.00E+00">
                  <c:v>1.2815400000000001E-3</c:v>
                </c:pt>
                <c:pt idx="30448" formatCode="0.00E+00">
                  <c:v>1.62075E-3</c:v>
                </c:pt>
                <c:pt idx="30449" formatCode="0.00E+00">
                  <c:v>1.9270800000000001E-3</c:v>
                </c:pt>
                <c:pt idx="30450" formatCode="0.00E+00">
                  <c:v>2.2010900000000002E-3</c:v>
                </c:pt>
                <c:pt idx="30451" formatCode="0.00E+00">
                  <c:v>2.4443199999999998E-3</c:v>
                </c:pt>
                <c:pt idx="30452" formatCode="0.00E+00">
                  <c:v>2.6584500000000001E-3</c:v>
                </c:pt>
                <c:pt idx="30453" formatCode="0.00E+00">
                  <c:v>2.8452999999999998E-3</c:v>
                </c:pt>
                <c:pt idx="30454" formatCode="0.00E+00">
                  <c:v>3.0076399999999998E-3</c:v>
                </c:pt>
                <c:pt idx="30455" formatCode="0.00E+00">
                  <c:v>3.1478399999999998E-3</c:v>
                </c:pt>
                <c:pt idx="30456" formatCode="0.00E+00">
                  <c:v>3.26633E-3</c:v>
                </c:pt>
                <c:pt idx="30457" formatCode="0.00E+00">
                  <c:v>3.3620199999999999E-3</c:v>
                </c:pt>
                <c:pt idx="30458" formatCode="0.00E+00">
                  <c:v>3.4318999999999999E-3</c:v>
                </c:pt>
                <c:pt idx="30459" formatCode="0.00E+00">
                  <c:v>3.4716299999999999E-3</c:v>
                </c:pt>
                <c:pt idx="30460" formatCode="0.00E+00">
                  <c:v>3.4792199999999999E-3</c:v>
                </c:pt>
                <c:pt idx="30461" formatCode="0.00E+00">
                  <c:v>3.4566699999999998E-3</c:v>
                </c:pt>
                <c:pt idx="30462" formatCode="0.00E+00">
                  <c:v>3.4077600000000001E-3</c:v>
                </c:pt>
                <c:pt idx="30463" formatCode="0.00E+00">
                  <c:v>3.33593E-3</c:v>
                </c:pt>
                <c:pt idx="30464" formatCode="0.00E+00">
                  <c:v>3.2435099999999998E-3</c:v>
                </c:pt>
                <c:pt idx="30465" formatCode="0.00E+00">
                  <c:v>3.1317599999999999E-3</c:v>
                </c:pt>
                <c:pt idx="30466" formatCode="0.00E+00">
                  <c:v>3.0014600000000001E-3</c:v>
                </c:pt>
                <c:pt idx="30467" formatCode="0.00E+00">
                  <c:v>2.8529599999999999E-3</c:v>
                </c:pt>
                <c:pt idx="30468" formatCode="0.00E+00">
                  <c:v>2.68652E-3</c:v>
                </c:pt>
                <c:pt idx="30469" formatCode="0.00E+00">
                  <c:v>2.5027399999999998E-3</c:v>
                </c:pt>
                <c:pt idx="30470" formatCode="0.00E+00">
                  <c:v>2.30225E-3</c:v>
                </c:pt>
                <c:pt idx="30471" formatCode="0.00E+00">
                  <c:v>2.0855499999999998E-3</c:v>
                </c:pt>
                <c:pt idx="30472" formatCode="0.00E+00">
                  <c:v>1.8530700000000001E-3</c:v>
                </c:pt>
                <c:pt idx="30473" formatCode="0.00E+00">
                  <c:v>1.6053E-3</c:v>
                </c:pt>
                <c:pt idx="30474" formatCode="0.00E+00">
                  <c:v>1.3422099999999999E-3</c:v>
                </c:pt>
                <c:pt idx="30475" formatCode="0.00E+00">
                  <c:v>1.0634900000000001E-3</c:v>
                </c:pt>
                <c:pt idx="30476" formatCode="0.00E+00">
                  <c:v>7.69982E-4</c:v>
                </c:pt>
                <c:pt idx="30477" formatCode="0.00E+00">
                  <c:v>4.6191199999999998E-4</c:v>
                </c:pt>
                <c:pt idx="30478" formatCode="0.00E+00">
                  <c:v>1.3738499999999999E-4</c:v>
                </c:pt>
                <c:pt idx="30479" formatCode="0.00E+00">
                  <c:v>-2.03916E-4</c:v>
                </c:pt>
                <c:pt idx="30480" formatCode="0.00E+00">
                  <c:v>-5.5984299999999997E-4</c:v>
                </c:pt>
                <c:pt idx="30481" formatCode="0.00E+00">
                  <c:v>-9.3034900000000002E-4</c:v>
                </c:pt>
                <c:pt idx="30482" formatCode="0.00E+00">
                  <c:v>-1.3174300000000001E-3</c:v>
                </c:pt>
                <c:pt idx="30483" formatCode="0.00E+00">
                  <c:v>-1.72E-3</c:v>
                </c:pt>
                <c:pt idx="30484" formatCode="0.00E+00">
                  <c:v>-2.1352799999999998E-3</c:v>
                </c:pt>
                <c:pt idx="30485" formatCode="0.00E+00">
                  <c:v>-2.5642199999999999E-3</c:v>
                </c:pt>
                <c:pt idx="30486" formatCode="0.00E+00">
                  <c:v>-3.0090099999999999E-3</c:v>
                </c:pt>
                <c:pt idx="30487" formatCode="0.00E+00">
                  <c:v>-3.4679799999999998E-3</c:v>
                </c:pt>
                <c:pt idx="30488" formatCode="0.00E+00">
                  <c:v>-3.9378700000000004E-3</c:v>
                </c:pt>
                <c:pt idx="30489" formatCode="0.00E+00">
                  <c:v>-4.4182800000000001E-3</c:v>
                </c:pt>
                <c:pt idx="30490" formatCode="0.00E+00">
                  <c:v>-4.9108499999999996E-3</c:v>
                </c:pt>
                <c:pt idx="30491" formatCode="0.00E+00">
                  <c:v>-5.4167E-3</c:v>
                </c:pt>
                <c:pt idx="30492" formatCode="0.00E+00">
                  <c:v>-5.9370999999999998E-3</c:v>
                </c:pt>
                <c:pt idx="30493" formatCode="0.00E+00">
                  <c:v>-6.4732000000000001E-3</c:v>
                </c:pt>
                <c:pt idx="30494" formatCode="0.00E+00">
                  <c:v>-7.0236600000000001E-3</c:v>
                </c:pt>
                <c:pt idx="30495" formatCode="0.00E+00">
                  <c:v>-7.5854499999999997E-3</c:v>
                </c:pt>
                <c:pt idx="30496" formatCode="0.00E+00">
                  <c:v>-8.1562600000000002E-3</c:v>
                </c:pt>
                <c:pt idx="30497" formatCode="0.00E+00">
                  <c:v>-8.7344699999999994E-3</c:v>
                </c:pt>
                <c:pt idx="30498" formatCode="0.00E+00">
                  <c:v>-9.3187800000000005E-3</c:v>
                </c:pt>
                <c:pt idx="30499" formatCode="0.00E+00">
                  <c:v>-9.9074999999999996E-3</c:v>
                </c:pt>
                <c:pt idx="30500">
                  <c:v>-1.0497899999999999E-2</c:v>
                </c:pt>
                <c:pt idx="30501">
                  <c:v>-1.10884E-2</c:v>
                </c:pt>
                <c:pt idx="30502">
                  <c:v>-1.1679999999999999E-2</c:v>
                </c:pt>
                <c:pt idx="30503">
                  <c:v>-1.2274E-2</c:v>
                </c:pt>
                <c:pt idx="30504">
                  <c:v>-1.28705E-2</c:v>
                </c:pt>
                <c:pt idx="30505">
                  <c:v>-1.34687E-2</c:v>
                </c:pt>
                <c:pt idx="30506">
                  <c:v>-1.4069099999999999E-2</c:v>
                </c:pt>
                <c:pt idx="30507">
                  <c:v>-1.4672899999999999E-2</c:v>
                </c:pt>
                <c:pt idx="30508">
                  <c:v>-1.5279600000000001E-2</c:v>
                </c:pt>
                <c:pt idx="30509">
                  <c:v>-1.58855E-2</c:v>
                </c:pt>
                <c:pt idx="30510">
                  <c:v>-1.6486899999999999E-2</c:v>
                </c:pt>
                <c:pt idx="30511">
                  <c:v>-1.7081699999999998E-2</c:v>
                </c:pt>
                <c:pt idx="30512">
                  <c:v>-1.7668400000000001E-2</c:v>
                </c:pt>
                <c:pt idx="30513">
                  <c:v>-1.8245600000000001E-2</c:v>
                </c:pt>
                <c:pt idx="30514">
                  <c:v>-1.8813E-2</c:v>
                </c:pt>
                <c:pt idx="30515">
                  <c:v>-1.93715E-2</c:v>
                </c:pt>
                <c:pt idx="30516">
                  <c:v>-1.99207E-2</c:v>
                </c:pt>
                <c:pt idx="30517">
                  <c:v>-2.0457900000000001E-2</c:v>
                </c:pt>
                <c:pt idx="30518">
                  <c:v>-2.0982299999999999E-2</c:v>
                </c:pt>
                <c:pt idx="30519">
                  <c:v>-2.14945E-2</c:v>
                </c:pt>
                <c:pt idx="30520">
                  <c:v>-2.19927E-2</c:v>
                </c:pt>
                <c:pt idx="30521">
                  <c:v>-2.2473799999999999E-2</c:v>
                </c:pt>
                <c:pt idx="30522">
                  <c:v>-2.2938199999999999E-2</c:v>
                </c:pt>
                <c:pt idx="30523">
                  <c:v>-2.3389299999999998E-2</c:v>
                </c:pt>
                <c:pt idx="30524">
                  <c:v>-2.38295E-2</c:v>
                </c:pt>
                <c:pt idx="30525">
                  <c:v>-2.42594E-2</c:v>
                </c:pt>
                <c:pt idx="30526">
                  <c:v>-2.46772E-2</c:v>
                </c:pt>
                <c:pt idx="30527">
                  <c:v>-2.5080999999999999E-2</c:v>
                </c:pt>
                <c:pt idx="30528">
                  <c:v>-2.5469599999999998E-2</c:v>
                </c:pt>
                <c:pt idx="30529">
                  <c:v>-2.58414E-2</c:v>
                </c:pt>
                <c:pt idx="30530">
                  <c:v>-2.6195300000000001E-2</c:v>
                </c:pt>
                <c:pt idx="30531">
                  <c:v>-2.6532E-2</c:v>
                </c:pt>
                <c:pt idx="30532">
                  <c:v>-2.6854900000000001E-2</c:v>
                </c:pt>
                <c:pt idx="30533">
                  <c:v>-2.7168000000000001E-2</c:v>
                </c:pt>
                <c:pt idx="30534">
                  <c:v>-2.7472900000000001E-2</c:v>
                </c:pt>
                <c:pt idx="30535">
                  <c:v>-2.77687E-2</c:v>
                </c:pt>
                <c:pt idx="30536">
                  <c:v>-2.8054599999999999E-2</c:v>
                </c:pt>
                <c:pt idx="30537">
                  <c:v>-2.8330899999999999E-2</c:v>
                </c:pt>
                <c:pt idx="30538">
                  <c:v>-2.8596799999999999E-2</c:v>
                </c:pt>
                <c:pt idx="30539">
                  <c:v>-2.88507E-2</c:v>
                </c:pt>
                <c:pt idx="30540">
                  <c:v>-2.9091200000000001E-2</c:v>
                </c:pt>
                <c:pt idx="30541">
                  <c:v>-2.9316499999999999E-2</c:v>
                </c:pt>
                <c:pt idx="30542">
                  <c:v>-2.9525699999999998E-2</c:v>
                </c:pt>
                <c:pt idx="30543">
                  <c:v>-2.9718899999999999E-2</c:v>
                </c:pt>
                <c:pt idx="30544">
                  <c:v>-2.9895600000000001E-2</c:v>
                </c:pt>
                <c:pt idx="30545">
                  <c:v>-3.00553E-2</c:v>
                </c:pt>
                <c:pt idx="30546">
                  <c:v>-3.0198599999999999E-2</c:v>
                </c:pt>
                <c:pt idx="30547">
                  <c:v>-3.0326499999999999E-2</c:v>
                </c:pt>
                <c:pt idx="30548">
                  <c:v>-3.0438699999999999E-2</c:v>
                </c:pt>
                <c:pt idx="30549">
                  <c:v>-3.0533999999999999E-2</c:v>
                </c:pt>
                <c:pt idx="30550">
                  <c:v>-3.0610999999999999E-2</c:v>
                </c:pt>
                <c:pt idx="30551">
                  <c:v>-3.0670200000000002E-2</c:v>
                </c:pt>
                <c:pt idx="30552">
                  <c:v>-3.0713500000000001E-2</c:v>
                </c:pt>
                <c:pt idx="30553">
                  <c:v>-3.0742499999999999E-2</c:v>
                </c:pt>
                <c:pt idx="30554">
                  <c:v>-3.0755999999999999E-2</c:v>
                </c:pt>
                <c:pt idx="30555">
                  <c:v>-3.0752999999999999E-2</c:v>
                </c:pt>
                <c:pt idx="30556">
                  <c:v>-3.07341E-2</c:v>
                </c:pt>
                <c:pt idx="30557">
                  <c:v>-3.0699799999999999E-2</c:v>
                </c:pt>
                <c:pt idx="30558">
                  <c:v>-3.0649699999999998E-2</c:v>
                </c:pt>
                <c:pt idx="30559">
                  <c:v>-3.0582499999999999E-2</c:v>
                </c:pt>
                <c:pt idx="30560">
                  <c:v>-3.04976E-2</c:v>
                </c:pt>
                <c:pt idx="30561">
                  <c:v>-3.03947E-2</c:v>
                </c:pt>
                <c:pt idx="30562">
                  <c:v>-3.0274200000000001E-2</c:v>
                </c:pt>
                <c:pt idx="30563">
                  <c:v>-3.0137299999999999E-2</c:v>
                </c:pt>
                <c:pt idx="30564">
                  <c:v>-2.9985100000000001E-2</c:v>
                </c:pt>
                <c:pt idx="30565">
                  <c:v>-2.98187E-2</c:v>
                </c:pt>
                <c:pt idx="30566">
                  <c:v>-2.96382E-2</c:v>
                </c:pt>
                <c:pt idx="30567">
                  <c:v>-2.9442800000000002E-2</c:v>
                </c:pt>
                <c:pt idx="30568">
                  <c:v>-2.9232899999999999E-2</c:v>
                </c:pt>
                <c:pt idx="30569">
                  <c:v>-2.9012E-2</c:v>
                </c:pt>
                <c:pt idx="30570">
                  <c:v>-2.87846E-2</c:v>
                </c:pt>
                <c:pt idx="30571">
                  <c:v>-2.8551699999999999E-2</c:v>
                </c:pt>
                <c:pt idx="30572">
                  <c:v>-2.83138E-2</c:v>
                </c:pt>
                <c:pt idx="30573">
                  <c:v>-2.8073399999999998E-2</c:v>
                </c:pt>
                <c:pt idx="30574">
                  <c:v>-2.7834299999999999E-2</c:v>
                </c:pt>
                <c:pt idx="30575">
                  <c:v>-2.75993E-2</c:v>
                </c:pt>
                <c:pt idx="30576">
                  <c:v>-2.73697E-2</c:v>
                </c:pt>
                <c:pt idx="30577">
                  <c:v>-2.7144600000000001E-2</c:v>
                </c:pt>
                <c:pt idx="30578">
                  <c:v>-2.6924099999999999E-2</c:v>
                </c:pt>
                <c:pt idx="30579">
                  <c:v>-2.6710600000000001E-2</c:v>
                </c:pt>
                <c:pt idx="30580">
                  <c:v>-2.6505899999999999E-2</c:v>
                </c:pt>
                <c:pt idx="30581">
                  <c:v>-2.6309099999999998E-2</c:v>
                </c:pt>
                <c:pt idx="30582">
                  <c:v>-2.6117499999999998E-2</c:v>
                </c:pt>
                <c:pt idx="30583">
                  <c:v>-2.5929600000000001E-2</c:v>
                </c:pt>
                <c:pt idx="30584">
                  <c:v>-2.5746499999999999E-2</c:v>
                </c:pt>
                <c:pt idx="30585">
                  <c:v>-2.5569399999999999E-2</c:v>
                </c:pt>
                <c:pt idx="30586">
                  <c:v>-2.5397699999999999E-2</c:v>
                </c:pt>
                <c:pt idx="30587">
                  <c:v>-2.5230300000000001E-2</c:v>
                </c:pt>
                <c:pt idx="30588">
                  <c:v>-2.5068400000000001E-2</c:v>
                </c:pt>
                <c:pt idx="30589">
                  <c:v>-2.4914800000000001E-2</c:v>
                </c:pt>
                <c:pt idx="30590">
                  <c:v>-2.4771899999999999E-2</c:v>
                </c:pt>
                <c:pt idx="30591">
                  <c:v>-2.4639399999999999E-2</c:v>
                </c:pt>
                <c:pt idx="30592">
                  <c:v>-2.4514999999999999E-2</c:v>
                </c:pt>
                <c:pt idx="30593">
                  <c:v>-2.43973E-2</c:v>
                </c:pt>
                <c:pt idx="30594">
                  <c:v>-2.4287199999999998E-2</c:v>
                </c:pt>
                <c:pt idx="30595">
                  <c:v>-2.4186800000000001E-2</c:v>
                </c:pt>
                <c:pt idx="30596">
                  <c:v>-2.4098100000000001E-2</c:v>
                </c:pt>
                <c:pt idx="30597">
                  <c:v>-2.4021500000000001E-2</c:v>
                </c:pt>
                <c:pt idx="30598">
                  <c:v>-2.3956600000000002E-2</c:v>
                </c:pt>
                <c:pt idx="30599">
                  <c:v>-2.3903000000000001E-2</c:v>
                </c:pt>
                <c:pt idx="30600">
                  <c:v>-2.3861400000000001E-2</c:v>
                </c:pt>
                <c:pt idx="30601">
                  <c:v>-2.3831999999999999E-2</c:v>
                </c:pt>
                <c:pt idx="30602">
                  <c:v>-2.38137E-2</c:v>
                </c:pt>
                <c:pt idx="30603">
                  <c:v>-2.38056E-2</c:v>
                </c:pt>
                <c:pt idx="30604">
                  <c:v>-2.3806500000000001E-2</c:v>
                </c:pt>
                <c:pt idx="30605">
                  <c:v>-2.3815599999999999E-2</c:v>
                </c:pt>
                <c:pt idx="30606">
                  <c:v>-2.3832699999999998E-2</c:v>
                </c:pt>
                <c:pt idx="30607">
                  <c:v>-2.38563E-2</c:v>
                </c:pt>
                <c:pt idx="30608">
                  <c:v>-2.3882400000000002E-2</c:v>
                </c:pt>
                <c:pt idx="30609">
                  <c:v>-2.3909699999999999E-2</c:v>
                </c:pt>
                <c:pt idx="30610">
                  <c:v>-2.39423E-2</c:v>
                </c:pt>
                <c:pt idx="30611">
                  <c:v>-2.3984800000000001E-2</c:v>
                </c:pt>
                <c:pt idx="30612">
                  <c:v>-2.4038799999999999E-2</c:v>
                </c:pt>
                <c:pt idx="30613">
                  <c:v>-2.41023E-2</c:v>
                </c:pt>
                <c:pt idx="30614">
                  <c:v>-2.41724E-2</c:v>
                </c:pt>
                <c:pt idx="30615">
                  <c:v>-2.42461E-2</c:v>
                </c:pt>
                <c:pt idx="30616">
                  <c:v>-2.4321099999999998E-2</c:v>
                </c:pt>
                <c:pt idx="30617">
                  <c:v>-2.4396999999999999E-2</c:v>
                </c:pt>
                <c:pt idx="30618">
                  <c:v>-2.4477200000000001E-2</c:v>
                </c:pt>
                <c:pt idx="30619">
                  <c:v>-2.4566500000000002E-2</c:v>
                </c:pt>
                <c:pt idx="30620">
                  <c:v>-2.4666899999999999E-2</c:v>
                </c:pt>
                <c:pt idx="30621">
                  <c:v>-2.4776599999999999E-2</c:v>
                </c:pt>
                <c:pt idx="30622">
                  <c:v>-2.4892899999999999E-2</c:v>
                </c:pt>
                <c:pt idx="30623">
                  <c:v>-2.5014499999999999E-2</c:v>
                </c:pt>
                <c:pt idx="30624">
                  <c:v>-2.51411E-2</c:v>
                </c:pt>
                <c:pt idx="30625">
                  <c:v>-2.5272099999999999E-2</c:v>
                </c:pt>
                <c:pt idx="30626">
                  <c:v>-2.54068E-2</c:v>
                </c:pt>
                <c:pt idx="30627">
                  <c:v>-2.5544000000000001E-2</c:v>
                </c:pt>
                <c:pt idx="30628">
                  <c:v>-2.5681200000000001E-2</c:v>
                </c:pt>
                <c:pt idx="30629">
                  <c:v>-2.5816800000000001E-2</c:v>
                </c:pt>
                <c:pt idx="30630">
                  <c:v>-2.5950399999999998E-2</c:v>
                </c:pt>
                <c:pt idx="30631">
                  <c:v>-2.6080900000000001E-2</c:v>
                </c:pt>
                <c:pt idx="30632">
                  <c:v>-2.6204700000000001E-2</c:v>
                </c:pt>
                <c:pt idx="30633">
                  <c:v>-2.6317900000000002E-2</c:v>
                </c:pt>
                <c:pt idx="30634">
                  <c:v>-2.64169E-2</c:v>
                </c:pt>
                <c:pt idx="30635">
                  <c:v>-2.6500599999999999E-2</c:v>
                </c:pt>
                <c:pt idx="30636">
                  <c:v>-2.6569300000000001E-2</c:v>
                </c:pt>
                <c:pt idx="30637">
                  <c:v>-2.66243E-2</c:v>
                </c:pt>
                <c:pt idx="30638">
                  <c:v>-2.6667799999999998E-2</c:v>
                </c:pt>
                <c:pt idx="30639">
                  <c:v>-2.6702400000000001E-2</c:v>
                </c:pt>
                <c:pt idx="30640">
                  <c:v>-2.6729099999999999E-2</c:v>
                </c:pt>
                <c:pt idx="30641">
                  <c:v>-2.6747900000000002E-2</c:v>
                </c:pt>
                <c:pt idx="30642">
                  <c:v>-2.6758199999999999E-2</c:v>
                </c:pt>
                <c:pt idx="30643">
                  <c:v>-2.6759100000000001E-2</c:v>
                </c:pt>
                <c:pt idx="30644">
                  <c:v>-2.6748899999999999E-2</c:v>
                </c:pt>
                <c:pt idx="30645">
                  <c:v>-2.67266E-2</c:v>
                </c:pt>
                <c:pt idx="30646">
                  <c:v>-2.66926E-2</c:v>
                </c:pt>
                <c:pt idx="30647">
                  <c:v>-2.6647400000000002E-2</c:v>
                </c:pt>
                <c:pt idx="30648">
                  <c:v>-2.6590099999999998E-2</c:v>
                </c:pt>
                <c:pt idx="30649">
                  <c:v>-2.6518199999999999E-2</c:v>
                </c:pt>
                <c:pt idx="30650">
                  <c:v>-2.64286E-2</c:v>
                </c:pt>
                <c:pt idx="30651">
                  <c:v>-2.6318899999999999E-2</c:v>
                </c:pt>
                <c:pt idx="30652">
                  <c:v>-2.6187100000000001E-2</c:v>
                </c:pt>
                <c:pt idx="30653">
                  <c:v>-2.6031100000000001E-2</c:v>
                </c:pt>
                <c:pt idx="30654">
                  <c:v>-2.5850000000000001E-2</c:v>
                </c:pt>
                <c:pt idx="30655">
                  <c:v>-2.5645399999999999E-2</c:v>
                </c:pt>
                <c:pt idx="30656">
                  <c:v>-2.5419799999999999E-2</c:v>
                </c:pt>
                <c:pt idx="30657">
                  <c:v>-2.5175300000000001E-2</c:v>
                </c:pt>
                <c:pt idx="30658">
                  <c:v>-2.49126E-2</c:v>
                </c:pt>
                <c:pt idx="30659">
                  <c:v>-2.4632000000000001E-2</c:v>
                </c:pt>
                <c:pt idx="30660">
                  <c:v>-2.4334499999999998E-2</c:v>
                </c:pt>
                <c:pt idx="30661">
                  <c:v>-2.4022399999999999E-2</c:v>
                </c:pt>
                <c:pt idx="30662">
                  <c:v>-2.36986E-2</c:v>
                </c:pt>
                <c:pt idx="30663">
                  <c:v>-2.3364699999999999E-2</c:v>
                </c:pt>
                <c:pt idx="30664">
                  <c:v>-2.3019999999999999E-2</c:v>
                </c:pt>
                <c:pt idx="30665">
                  <c:v>-2.2662100000000001E-2</c:v>
                </c:pt>
                <c:pt idx="30666">
                  <c:v>-2.22896E-2</c:v>
                </c:pt>
                <c:pt idx="30667">
                  <c:v>-2.19039E-2</c:v>
                </c:pt>
                <c:pt idx="30668">
                  <c:v>-2.15062E-2</c:v>
                </c:pt>
                <c:pt idx="30669">
                  <c:v>-2.1096E-2</c:v>
                </c:pt>
                <c:pt idx="30670">
                  <c:v>-2.0671700000000001E-2</c:v>
                </c:pt>
                <c:pt idx="30671">
                  <c:v>-2.0233600000000001E-2</c:v>
                </c:pt>
                <c:pt idx="30672">
                  <c:v>-1.97834E-2</c:v>
                </c:pt>
                <c:pt idx="30673">
                  <c:v>-1.9322200000000001E-2</c:v>
                </c:pt>
                <c:pt idx="30674">
                  <c:v>-1.8851E-2</c:v>
                </c:pt>
                <c:pt idx="30675">
                  <c:v>-1.83713E-2</c:v>
                </c:pt>
                <c:pt idx="30676">
                  <c:v>-1.7885100000000001E-2</c:v>
                </c:pt>
                <c:pt idx="30677">
                  <c:v>-1.73951E-2</c:v>
                </c:pt>
                <c:pt idx="30678">
                  <c:v>-1.6903399999999999E-2</c:v>
                </c:pt>
                <c:pt idx="30679">
                  <c:v>-1.6408599999999999E-2</c:v>
                </c:pt>
                <c:pt idx="30680">
                  <c:v>-1.59066E-2</c:v>
                </c:pt>
                <c:pt idx="30681">
                  <c:v>-1.5395799999999999E-2</c:v>
                </c:pt>
                <c:pt idx="30682">
                  <c:v>-1.4878199999999999E-2</c:v>
                </c:pt>
                <c:pt idx="30683">
                  <c:v>-1.4356300000000001E-2</c:v>
                </c:pt>
                <c:pt idx="30684">
                  <c:v>-1.38315E-2</c:v>
                </c:pt>
                <c:pt idx="30685">
                  <c:v>-1.33046E-2</c:v>
                </c:pt>
                <c:pt idx="30686">
                  <c:v>-1.27758E-2</c:v>
                </c:pt>
                <c:pt idx="30687">
                  <c:v>-1.22451E-2</c:v>
                </c:pt>
                <c:pt idx="30688">
                  <c:v>-1.1713400000000001E-2</c:v>
                </c:pt>
                <c:pt idx="30689">
                  <c:v>-1.11802E-2</c:v>
                </c:pt>
                <c:pt idx="30690">
                  <c:v>-1.0645699999999999E-2</c:v>
                </c:pt>
                <c:pt idx="30691">
                  <c:v>-1.0112100000000001E-2</c:v>
                </c:pt>
                <c:pt idx="30692" formatCode="0.00E+00">
                  <c:v>-9.5810400000000007E-3</c:v>
                </c:pt>
                <c:pt idx="30693" formatCode="0.00E+00">
                  <c:v>-9.0509600000000003E-3</c:v>
                </c:pt>
                <c:pt idx="30694" formatCode="0.00E+00">
                  <c:v>-8.5193400000000002E-3</c:v>
                </c:pt>
                <c:pt idx="30695" formatCode="0.00E+00">
                  <c:v>-7.9850300000000006E-3</c:v>
                </c:pt>
                <c:pt idx="30696" formatCode="0.00E+00">
                  <c:v>-7.4486600000000002E-3</c:v>
                </c:pt>
                <c:pt idx="30697" formatCode="0.00E+00">
                  <c:v>-6.9127600000000004E-3</c:v>
                </c:pt>
                <c:pt idx="30698" formatCode="0.00E+00">
                  <c:v>-6.3819300000000001E-3</c:v>
                </c:pt>
                <c:pt idx="30699" formatCode="0.00E+00">
                  <c:v>-5.86039E-3</c:v>
                </c:pt>
                <c:pt idx="30700" formatCode="0.00E+00">
                  <c:v>-5.34966E-3</c:v>
                </c:pt>
                <c:pt idx="30701" formatCode="0.00E+00">
                  <c:v>-4.8500699999999997E-3</c:v>
                </c:pt>
                <c:pt idx="30702" formatCode="0.00E+00">
                  <c:v>-4.3611300000000004E-3</c:v>
                </c:pt>
                <c:pt idx="30703" formatCode="0.00E+00">
                  <c:v>-3.88025E-3</c:v>
                </c:pt>
                <c:pt idx="30704" formatCode="0.00E+00">
                  <c:v>-3.4052399999999999E-3</c:v>
                </c:pt>
                <c:pt idx="30705" formatCode="0.00E+00">
                  <c:v>-2.9387699999999998E-3</c:v>
                </c:pt>
                <c:pt idx="30706" formatCode="0.00E+00">
                  <c:v>-2.4875600000000002E-3</c:v>
                </c:pt>
                <c:pt idx="30707" formatCode="0.00E+00">
                  <c:v>-2.0557700000000002E-3</c:v>
                </c:pt>
                <c:pt idx="30708" formatCode="0.00E+00">
                  <c:v>-1.6418699999999999E-3</c:v>
                </c:pt>
                <c:pt idx="30709" formatCode="0.00E+00">
                  <c:v>-1.24296E-3</c:v>
                </c:pt>
                <c:pt idx="30710" formatCode="0.00E+00">
                  <c:v>-8.5788599999999998E-4</c:v>
                </c:pt>
                <c:pt idx="30711" formatCode="0.00E+00">
                  <c:v>-4.8582999999999997E-4</c:v>
                </c:pt>
                <c:pt idx="30712" formatCode="0.00E+00">
                  <c:v>-1.2559E-4</c:v>
                </c:pt>
                <c:pt idx="30713" formatCode="0.00E+00">
                  <c:v>2.2323199999999999E-4</c:v>
                </c:pt>
                <c:pt idx="30714" formatCode="0.00E+00">
                  <c:v>5.6006100000000004E-4</c:v>
                </c:pt>
                <c:pt idx="30715" formatCode="0.00E+00">
                  <c:v>8.8427999999999998E-4</c:v>
                </c:pt>
                <c:pt idx="30716" formatCode="0.00E+00">
                  <c:v>1.19655E-3</c:v>
                </c:pt>
                <c:pt idx="30717" formatCode="0.00E+00">
                  <c:v>1.4989700000000001E-3</c:v>
                </c:pt>
                <c:pt idx="30718" formatCode="0.00E+00">
                  <c:v>1.7948700000000001E-3</c:v>
                </c:pt>
                <c:pt idx="30719" formatCode="0.00E+00">
                  <c:v>2.0913199999999998E-3</c:v>
                </c:pt>
                <c:pt idx="30720" formatCode="0.00E+00">
                  <c:v>2.3947999999999999E-3</c:v>
                </c:pt>
                <c:pt idx="30721" formatCode="0.00E+00">
                  <c:v>2.7026200000000002E-3</c:v>
                </c:pt>
                <c:pt idx="30722" formatCode="0.00E+00">
                  <c:v>3.0072100000000002E-3</c:v>
                </c:pt>
                <c:pt idx="30723" formatCode="0.00E+00">
                  <c:v>3.3048800000000001E-3</c:v>
                </c:pt>
                <c:pt idx="30724" formatCode="0.00E+00">
                  <c:v>3.59451E-3</c:v>
                </c:pt>
                <c:pt idx="30725" formatCode="0.00E+00">
                  <c:v>3.87332E-3</c:v>
                </c:pt>
                <c:pt idx="30726" formatCode="0.00E+00">
                  <c:v>4.1383499999999998E-3</c:v>
                </c:pt>
                <c:pt idx="30727" formatCode="0.00E+00">
                  <c:v>4.3889999999999997E-3</c:v>
                </c:pt>
                <c:pt idx="30728" formatCode="0.00E+00">
                  <c:v>4.62554E-3</c:v>
                </c:pt>
                <c:pt idx="30729" formatCode="0.00E+00">
                  <c:v>4.8472899999999998E-3</c:v>
                </c:pt>
                <c:pt idx="30730" formatCode="0.00E+00">
                  <c:v>5.0532600000000004E-3</c:v>
                </c:pt>
                <c:pt idx="30731" formatCode="0.00E+00">
                  <c:v>5.2435399999999997E-3</c:v>
                </c:pt>
                <c:pt idx="30732" formatCode="0.00E+00">
                  <c:v>5.4182600000000003E-3</c:v>
                </c:pt>
                <c:pt idx="30733" formatCode="0.00E+00">
                  <c:v>5.5756299999999998E-3</c:v>
                </c:pt>
                <c:pt idx="30734" formatCode="0.00E+00">
                  <c:v>5.7124200000000002E-3</c:v>
                </c:pt>
                <c:pt idx="30735" formatCode="0.00E+00">
                  <c:v>5.8262899999999996E-3</c:v>
                </c:pt>
                <c:pt idx="30736" formatCode="0.00E+00">
                  <c:v>5.9176100000000002E-3</c:v>
                </c:pt>
                <c:pt idx="30737" formatCode="0.00E+00">
                  <c:v>5.9887600000000001E-3</c:v>
                </c:pt>
                <c:pt idx="30738" formatCode="0.00E+00">
                  <c:v>6.0413899999999998E-3</c:v>
                </c:pt>
                <c:pt idx="30739" formatCode="0.00E+00">
                  <c:v>6.0759300000000002E-3</c:v>
                </c:pt>
                <c:pt idx="30740" formatCode="0.00E+00">
                  <c:v>6.0930999999999997E-3</c:v>
                </c:pt>
                <c:pt idx="30741" formatCode="0.00E+00">
                  <c:v>6.0942899999999996E-3</c:v>
                </c:pt>
                <c:pt idx="30742" formatCode="0.00E+00">
                  <c:v>6.0800000000000003E-3</c:v>
                </c:pt>
                <c:pt idx="30743" formatCode="0.00E+00">
                  <c:v>6.0488900000000003E-3</c:v>
                </c:pt>
                <c:pt idx="30744" formatCode="0.00E+00">
                  <c:v>5.9992300000000004E-3</c:v>
                </c:pt>
                <c:pt idx="30745" formatCode="0.00E+00">
                  <c:v>5.93036E-3</c:v>
                </c:pt>
                <c:pt idx="30746" formatCode="0.00E+00">
                  <c:v>5.8420800000000004E-3</c:v>
                </c:pt>
                <c:pt idx="30747" formatCode="0.00E+00">
                  <c:v>5.7334700000000001E-3</c:v>
                </c:pt>
                <c:pt idx="30748" formatCode="0.00E+00">
                  <c:v>5.6037999999999999E-3</c:v>
                </c:pt>
                <c:pt idx="30749" formatCode="0.00E+00">
                  <c:v>5.4528700000000003E-3</c:v>
                </c:pt>
                <c:pt idx="30750" formatCode="0.00E+00">
                  <c:v>5.2799400000000003E-3</c:v>
                </c:pt>
                <c:pt idx="30751" formatCode="0.00E+00">
                  <c:v>5.0842999999999999E-3</c:v>
                </c:pt>
                <c:pt idx="30752" formatCode="0.00E+00">
                  <c:v>4.8661499999999996E-3</c:v>
                </c:pt>
                <c:pt idx="30753" formatCode="0.00E+00">
                  <c:v>4.6260099999999998E-3</c:v>
                </c:pt>
                <c:pt idx="30754" formatCode="0.00E+00">
                  <c:v>4.3633500000000002E-3</c:v>
                </c:pt>
                <c:pt idx="30755" formatCode="0.00E+00">
                  <c:v>4.0766099999999996E-3</c:v>
                </c:pt>
                <c:pt idx="30756" formatCode="0.00E+00">
                  <c:v>3.76466E-3</c:v>
                </c:pt>
                <c:pt idx="30757" formatCode="0.00E+00">
                  <c:v>3.4276699999999998E-3</c:v>
                </c:pt>
                <c:pt idx="30758" formatCode="0.00E+00">
                  <c:v>3.0660399999999999E-3</c:v>
                </c:pt>
                <c:pt idx="30759" formatCode="0.00E+00">
                  <c:v>2.67943E-3</c:v>
                </c:pt>
                <c:pt idx="30760" formatCode="0.00E+00">
                  <c:v>2.2678099999999999E-3</c:v>
                </c:pt>
                <c:pt idx="30761" formatCode="0.00E+00">
                  <c:v>1.8324599999999999E-3</c:v>
                </c:pt>
                <c:pt idx="30762" formatCode="0.00E+00">
                  <c:v>1.37469E-3</c:v>
                </c:pt>
                <c:pt idx="30763" formatCode="0.00E+00">
                  <c:v>8.9475899999999996E-4</c:v>
                </c:pt>
                <c:pt idx="30764" formatCode="0.00E+00">
                  <c:v>3.9212699999999998E-4</c:v>
                </c:pt>
                <c:pt idx="30765" formatCode="0.00E+00">
                  <c:v>-1.35019E-4</c:v>
                </c:pt>
                <c:pt idx="30766" formatCode="0.00E+00">
                  <c:v>-6.8806800000000001E-4</c:v>
                </c:pt>
                <c:pt idx="30767" formatCode="0.00E+00">
                  <c:v>-1.2651800000000001E-3</c:v>
                </c:pt>
                <c:pt idx="30768" formatCode="0.00E+00">
                  <c:v>-1.8632200000000001E-3</c:v>
                </c:pt>
                <c:pt idx="30769" formatCode="0.00E+00">
                  <c:v>-2.4808199999999999E-3</c:v>
                </c:pt>
                <c:pt idx="30770" formatCode="0.00E+00">
                  <c:v>-3.11758E-3</c:v>
                </c:pt>
                <c:pt idx="30771" formatCode="0.00E+00">
                  <c:v>-3.7726399999999998E-3</c:v>
                </c:pt>
                <c:pt idx="30772" formatCode="0.00E+00">
                  <c:v>-4.4449900000000002E-3</c:v>
                </c:pt>
                <c:pt idx="30773" formatCode="0.00E+00">
                  <c:v>-5.1339200000000002E-3</c:v>
                </c:pt>
                <c:pt idx="30774" formatCode="0.00E+00">
                  <c:v>-5.83892E-3</c:v>
                </c:pt>
                <c:pt idx="30775" formatCode="0.00E+00">
                  <c:v>-6.5595499999999999E-3</c:v>
                </c:pt>
                <c:pt idx="30776" formatCode="0.00E+00">
                  <c:v>-7.2950300000000001E-3</c:v>
                </c:pt>
                <c:pt idx="30777" formatCode="0.00E+00">
                  <c:v>-8.0446800000000002E-3</c:v>
                </c:pt>
                <c:pt idx="30778" formatCode="0.00E+00">
                  <c:v>-8.8090600000000005E-3</c:v>
                </c:pt>
                <c:pt idx="30779" formatCode="0.00E+00">
                  <c:v>-9.5885399999999996E-3</c:v>
                </c:pt>
                <c:pt idx="30780">
                  <c:v>-1.03813E-2</c:v>
                </c:pt>
                <c:pt idx="30781">
                  <c:v>-1.1184599999999999E-2</c:v>
                </c:pt>
                <c:pt idx="30782">
                  <c:v>-1.19959E-2</c:v>
                </c:pt>
                <c:pt idx="30783">
                  <c:v>-1.2813700000000001E-2</c:v>
                </c:pt>
                <c:pt idx="30784">
                  <c:v>-1.3636799999999999E-2</c:v>
                </c:pt>
                <c:pt idx="30785">
                  <c:v>-1.4464299999999999E-2</c:v>
                </c:pt>
                <c:pt idx="30786">
                  <c:v>-1.52969E-2</c:v>
                </c:pt>
                <c:pt idx="30787">
                  <c:v>-1.6134800000000001E-2</c:v>
                </c:pt>
                <c:pt idx="30788">
                  <c:v>-1.6976700000000001E-2</c:v>
                </c:pt>
                <c:pt idx="30789">
                  <c:v>-1.7820300000000001E-2</c:v>
                </c:pt>
                <c:pt idx="30790">
                  <c:v>-1.86628E-2</c:v>
                </c:pt>
                <c:pt idx="30791">
                  <c:v>-1.9500400000000001E-2</c:v>
                </c:pt>
                <c:pt idx="30792">
                  <c:v>-2.0331700000000001E-2</c:v>
                </c:pt>
                <c:pt idx="30793">
                  <c:v>-2.11585E-2</c:v>
                </c:pt>
                <c:pt idx="30794">
                  <c:v>-2.1982399999999999E-2</c:v>
                </c:pt>
                <c:pt idx="30795">
                  <c:v>-2.2801700000000001E-2</c:v>
                </c:pt>
                <c:pt idx="30796">
                  <c:v>-2.36134E-2</c:v>
                </c:pt>
                <c:pt idx="30797">
                  <c:v>-2.4415300000000001E-2</c:v>
                </c:pt>
                <c:pt idx="30798">
                  <c:v>-2.5205999999999999E-2</c:v>
                </c:pt>
                <c:pt idx="30799">
                  <c:v>-2.5982100000000001E-2</c:v>
                </c:pt>
                <c:pt idx="30800">
                  <c:v>-2.6740400000000001E-2</c:v>
                </c:pt>
                <c:pt idx="30801">
                  <c:v>-2.74801E-2</c:v>
                </c:pt>
                <c:pt idx="30802">
                  <c:v>-2.8201299999999999E-2</c:v>
                </c:pt>
                <c:pt idx="30803">
                  <c:v>-2.8904699999999998E-2</c:v>
                </c:pt>
                <c:pt idx="30804">
                  <c:v>-2.95891E-2</c:v>
                </c:pt>
                <c:pt idx="30805">
                  <c:v>-3.0250599999999999E-2</c:v>
                </c:pt>
                <c:pt idx="30806">
                  <c:v>-3.08826E-2</c:v>
                </c:pt>
                <c:pt idx="30807">
                  <c:v>-3.1477600000000001E-2</c:v>
                </c:pt>
                <c:pt idx="30808">
                  <c:v>-3.2032999999999999E-2</c:v>
                </c:pt>
                <c:pt idx="30809">
                  <c:v>-3.25557E-2</c:v>
                </c:pt>
                <c:pt idx="30810">
                  <c:v>-3.3051799999999999E-2</c:v>
                </c:pt>
                <c:pt idx="30811">
                  <c:v>-3.3519500000000001E-2</c:v>
                </c:pt>
                <c:pt idx="30812">
                  <c:v>-3.3956E-2</c:v>
                </c:pt>
                <c:pt idx="30813">
                  <c:v>-3.43621E-2</c:v>
                </c:pt>
                <c:pt idx="30814">
                  <c:v>-3.4738499999999999E-2</c:v>
                </c:pt>
                <c:pt idx="30815">
                  <c:v>-3.5084200000000003E-2</c:v>
                </c:pt>
                <c:pt idx="30816">
                  <c:v>-3.5397499999999998E-2</c:v>
                </c:pt>
                <c:pt idx="30817">
                  <c:v>-3.5678399999999999E-2</c:v>
                </c:pt>
                <c:pt idx="30818">
                  <c:v>-3.5927899999999999E-2</c:v>
                </c:pt>
                <c:pt idx="30819">
                  <c:v>-3.6146699999999997E-2</c:v>
                </c:pt>
                <c:pt idx="30820">
                  <c:v>-3.63355E-2</c:v>
                </c:pt>
                <c:pt idx="30821">
                  <c:v>-3.6495800000000002E-2</c:v>
                </c:pt>
                <c:pt idx="30822">
                  <c:v>-3.6627699999999999E-2</c:v>
                </c:pt>
                <c:pt idx="30823">
                  <c:v>-3.67303E-2</c:v>
                </c:pt>
                <c:pt idx="30824">
                  <c:v>-3.6802000000000001E-2</c:v>
                </c:pt>
                <c:pt idx="30825">
                  <c:v>-3.6841899999999997E-2</c:v>
                </c:pt>
                <c:pt idx="30826">
                  <c:v>-3.6850599999999997E-2</c:v>
                </c:pt>
                <c:pt idx="30827">
                  <c:v>-3.6828800000000002E-2</c:v>
                </c:pt>
                <c:pt idx="30828">
                  <c:v>-3.6775000000000002E-2</c:v>
                </c:pt>
                <c:pt idx="30829">
                  <c:v>-3.6686700000000003E-2</c:v>
                </c:pt>
                <c:pt idx="30830">
                  <c:v>-3.6562600000000001E-2</c:v>
                </c:pt>
                <c:pt idx="30831">
                  <c:v>-3.6403100000000001E-2</c:v>
                </c:pt>
                <c:pt idx="30832">
                  <c:v>-3.6209499999999999E-2</c:v>
                </c:pt>
                <c:pt idx="30833">
                  <c:v>-3.5982E-2</c:v>
                </c:pt>
                <c:pt idx="30834">
                  <c:v>-3.5720300000000003E-2</c:v>
                </c:pt>
                <c:pt idx="30835">
                  <c:v>-3.5424799999999999E-2</c:v>
                </c:pt>
                <c:pt idx="30836">
                  <c:v>-3.5095800000000003E-2</c:v>
                </c:pt>
                <c:pt idx="30837">
                  <c:v>-3.47342E-2</c:v>
                </c:pt>
                <c:pt idx="30838">
                  <c:v>-3.4340900000000001E-2</c:v>
                </c:pt>
                <c:pt idx="30839">
                  <c:v>-3.3917000000000003E-2</c:v>
                </c:pt>
                <c:pt idx="30840">
                  <c:v>-3.3463699999999999E-2</c:v>
                </c:pt>
                <c:pt idx="30841">
                  <c:v>-3.29821E-2</c:v>
                </c:pt>
                <c:pt idx="30842">
                  <c:v>-3.2472899999999999E-2</c:v>
                </c:pt>
                <c:pt idx="30843">
                  <c:v>-3.1936899999999997E-2</c:v>
                </c:pt>
                <c:pt idx="30844">
                  <c:v>-3.1374399999999997E-2</c:v>
                </c:pt>
                <c:pt idx="30845">
                  <c:v>-3.0786299999999999E-2</c:v>
                </c:pt>
                <c:pt idx="30846">
                  <c:v>-3.01739E-2</c:v>
                </c:pt>
                <c:pt idx="30847">
                  <c:v>-2.9539200000000002E-2</c:v>
                </c:pt>
                <c:pt idx="30848">
                  <c:v>-2.8883499999999999E-2</c:v>
                </c:pt>
                <c:pt idx="30849">
                  <c:v>-2.8206800000000001E-2</c:v>
                </c:pt>
                <c:pt idx="30850">
                  <c:v>-2.7509800000000001E-2</c:v>
                </c:pt>
                <c:pt idx="30851">
                  <c:v>-2.67931E-2</c:v>
                </c:pt>
                <c:pt idx="30852">
                  <c:v>-2.6058000000000001E-2</c:v>
                </c:pt>
                <c:pt idx="30853">
                  <c:v>-2.5305899999999999E-2</c:v>
                </c:pt>
                <c:pt idx="30854">
                  <c:v>-2.4538999999999998E-2</c:v>
                </c:pt>
                <c:pt idx="30855">
                  <c:v>-2.37588E-2</c:v>
                </c:pt>
                <c:pt idx="30856">
                  <c:v>-2.2966199999999999E-2</c:v>
                </c:pt>
                <c:pt idx="30857">
                  <c:v>-2.2161199999999999E-2</c:v>
                </c:pt>
                <c:pt idx="30858">
                  <c:v>-2.1344499999999999E-2</c:v>
                </c:pt>
                <c:pt idx="30859">
                  <c:v>-2.0517299999999999E-2</c:v>
                </c:pt>
                <c:pt idx="30860">
                  <c:v>-1.9680900000000001E-2</c:v>
                </c:pt>
                <c:pt idx="30861">
                  <c:v>-1.8836700000000001E-2</c:v>
                </c:pt>
                <c:pt idx="30862">
                  <c:v>-1.79858E-2</c:v>
                </c:pt>
                <c:pt idx="30863">
                  <c:v>-1.71293E-2</c:v>
                </c:pt>
                <c:pt idx="30864">
                  <c:v>-1.6268399999999999E-2</c:v>
                </c:pt>
                <c:pt idx="30865">
                  <c:v>-1.5404599999999999E-2</c:v>
                </c:pt>
                <c:pt idx="30866">
                  <c:v>-1.4539399999999999E-2</c:v>
                </c:pt>
                <c:pt idx="30867">
                  <c:v>-1.36734E-2</c:v>
                </c:pt>
                <c:pt idx="30868">
                  <c:v>-1.28068E-2</c:v>
                </c:pt>
                <c:pt idx="30869">
                  <c:v>-1.19407E-2</c:v>
                </c:pt>
                <c:pt idx="30870">
                  <c:v>-1.10761E-2</c:v>
                </c:pt>
                <c:pt idx="30871">
                  <c:v>-1.02141E-2</c:v>
                </c:pt>
                <c:pt idx="30872" formatCode="0.00E+00">
                  <c:v>-9.3559899999999998E-3</c:v>
                </c:pt>
                <c:pt idx="30873" formatCode="0.00E+00">
                  <c:v>-8.5023600000000005E-3</c:v>
                </c:pt>
                <c:pt idx="30874" formatCode="0.00E+00">
                  <c:v>-7.6543399999999999E-3</c:v>
                </c:pt>
                <c:pt idx="30875" formatCode="0.00E+00">
                  <c:v>-6.8128900000000003E-3</c:v>
                </c:pt>
                <c:pt idx="30876" formatCode="0.00E+00">
                  <c:v>-5.9782500000000001E-3</c:v>
                </c:pt>
                <c:pt idx="30877" formatCode="0.00E+00">
                  <c:v>-5.1500599999999997E-3</c:v>
                </c:pt>
                <c:pt idx="30878" formatCode="0.00E+00">
                  <c:v>-4.3277799999999998E-3</c:v>
                </c:pt>
                <c:pt idx="30879" formatCode="0.00E+00">
                  <c:v>-3.5117600000000001E-3</c:v>
                </c:pt>
                <c:pt idx="30880" formatCode="0.00E+00">
                  <c:v>-2.7036999999999999E-3</c:v>
                </c:pt>
                <c:pt idx="30881" formatCode="0.00E+00">
                  <c:v>-1.90587E-3</c:v>
                </c:pt>
                <c:pt idx="30882" formatCode="0.00E+00">
                  <c:v>-1.1197900000000001E-3</c:v>
                </c:pt>
                <c:pt idx="30883" formatCode="0.00E+00">
                  <c:v>-3.4592899999999997E-4</c:v>
                </c:pt>
                <c:pt idx="30884" formatCode="0.00E+00">
                  <c:v>4.1560000000000002E-4</c:v>
                </c:pt>
                <c:pt idx="30885" formatCode="0.00E+00">
                  <c:v>1.1639899999999999E-3</c:v>
                </c:pt>
                <c:pt idx="30886" formatCode="0.00E+00">
                  <c:v>1.89788E-3</c:v>
                </c:pt>
                <c:pt idx="30887" formatCode="0.00E+00">
                  <c:v>2.6167600000000001E-3</c:v>
                </c:pt>
                <c:pt idx="30888" formatCode="0.00E+00">
                  <c:v>3.32052E-3</c:v>
                </c:pt>
                <c:pt idx="30889" formatCode="0.00E+00">
                  <c:v>4.0081500000000003E-3</c:v>
                </c:pt>
                <c:pt idx="30890" formatCode="0.00E+00">
                  <c:v>4.67813E-3</c:v>
                </c:pt>
                <c:pt idx="30891" formatCode="0.00E+00">
                  <c:v>5.3292299999999999E-3</c:v>
                </c:pt>
                <c:pt idx="30892" formatCode="0.00E+00">
                  <c:v>5.9610399999999999E-3</c:v>
                </c:pt>
                <c:pt idx="30893" formatCode="0.00E+00">
                  <c:v>6.5737900000000004E-3</c:v>
                </c:pt>
                <c:pt idx="30894" formatCode="0.00E+00">
                  <c:v>7.16769E-3</c:v>
                </c:pt>
                <c:pt idx="30895" formatCode="0.00E+00">
                  <c:v>7.7424599999999996E-3</c:v>
                </c:pt>
                <c:pt idx="30896" formatCode="0.00E+00">
                  <c:v>8.2970300000000004E-3</c:v>
                </c:pt>
                <c:pt idx="30897" formatCode="0.00E+00">
                  <c:v>8.8306200000000008E-3</c:v>
                </c:pt>
                <c:pt idx="30898" formatCode="0.00E+00">
                  <c:v>9.3437499999999996E-3</c:v>
                </c:pt>
                <c:pt idx="30899" formatCode="0.00E+00">
                  <c:v>9.8370000000000003E-3</c:v>
                </c:pt>
                <c:pt idx="30900">
                  <c:v>1.0310100000000001E-2</c:v>
                </c:pt>
                <c:pt idx="30901">
                  <c:v>1.0762300000000001E-2</c:v>
                </c:pt>
                <c:pt idx="30902">
                  <c:v>1.11933E-2</c:v>
                </c:pt>
                <c:pt idx="30903">
                  <c:v>1.16033E-2</c:v>
                </c:pt>
                <c:pt idx="30904">
                  <c:v>1.19925E-2</c:v>
                </c:pt>
                <c:pt idx="30905">
                  <c:v>1.2360400000000001E-2</c:v>
                </c:pt>
                <c:pt idx="30906">
                  <c:v>1.27061E-2</c:v>
                </c:pt>
                <c:pt idx="30907">
                  <c:v>1.30289E-2</c:v>
                </c:pt>
                <c:pt idx="30908">
                  <c:v>1.33277E-2</c:v>
                </c:pt>
                <c:pt idx="30909">
                  <c:v>1.3602100000000001E-2</c:v>
                </c:pt>
                <c:pt idx="30910">
                  <c:v>1.38526E-2</c:v>
                </c:pt>
                <c:pt idx="30911">
                  <c:v>1.4080199999999999E-2</c:v>
                </c:pt>
                <c:pt idx="30912">
                  <c:v>1.42854E-2</c:v>
                </c:pt>
                <c:pt idx="30913">
                  <c:v>1.44683E-2</c:v>
                </c:pt>
                <c:pt idx="30914">
                  <c:v>1.46289E-2</c:v>
                </c:pt>
                <c:pt idx="30915">
                  <c:v>1.4767499999999999E-2</c:v>
                </c:pt>
                <c:pt idx="30916">
                  <c:v>1.48845E-2</c:v>
                </c:pt>
                <c:pt idx="30917">
                  <c:v>1.4980800000000001E-2</c:v>
                </c:pt>
                <c:pt idx="30918">
                  <c:v>1.50572E-2</c:v>
                </c:pt>
                <c:pt idx="30919">
                  <c:v>1.5113400000000001E-2</c:v>
                </c:pt>
                <c:pt idx="30920">
                  <c:v>1.51483E-2</c:v>
                </c:pt>
                <c:pt idx="30921">
                  <c:v>1.51621E-2</c:v>
                </c:pt>
                <c:pt idx="30922">
                  <c:v>1.5155699999999999E-2</c:v>
                </c:pt>
                <c:pt idx="30923">
                  <c:v>1.51301E-2</c:v>
                </c:pt>
                <c:pt idx="30924">
                  <c:v>1.50866E-2</c:v>
                </c:pt>
                <c:pt idx="30925">
                  <c:v>1.5025699999999999E-2</c:v>
                </c:pt>
                <c:pt idx="30926">
                  <c:v>1.49473E-2</c:v>
                </c:pt>
                <c:pt idx="30927">
                  <c:v>1.48513E-2</c:v>
                </c:pt>
                <c:pt idx="30928">
                  <c:v>1.47385E-2</c:v>
                </c:pt>
                <c:pt idx="30929">
                  <c:v>1.46103E-2</c:v>
                </c:pt>
                <c:pt idx="30930">
                  <c:v>1.44677E-2</c:v>
                </c:pt>
                <c:pt idx="30931">
                  <c:v>1.43109E-2</c:v>
                </c:pt>
                <c:pt idx="30932">
                  <c:v>1.41402E-2</c:v>
                </c:pt>
                <c:pt idx="30933">
                  <c:v>1.39563E-2</c:v>
                </c:pt>
                <c:pt idx="30934">
                  <c:v>1.376E-2</c:v>
                </c:pt>
                <c:pt idx="30935">
                  <c:v>1.3551499999999999E-2</c:v>
                </c:pt>
                <c:pt idx="30936">
                  <c:v>1.33308E-2</c:v>
                </c:pt>
                <c:pt idx="30937">
                  <c:v>1.30977E-2</c:v>
                </c:pt>
                <c:pt idx="30938">
                  <c:v>1.2852799999999999E-2</c:v>
                </c:pt>
                <c:pt idx="30939">
                  <c:v>1.25971E-2</c:v>
                </c:pt>
                <c:pt idx="30940">
                  <c:v>1.23316E-2</c:v>
                </c:pt>
                <c:pt idx="30941">
                  <c:v>1.2056600000000001E-2</c:v>
                </c:pt>
                <c:pt idx="30942">
                  <c:v>1.1772400000000001E-2</c:v>
                </c:pt>
                <c:pt idx="30943">
                  <c:v>1.1479700000000001E-2</c:v>
                </c:pt>
                <c:pt idx="30944">
                  <c:v>1.11792E-2</c:v>
                </c:pt>
                <c:pt idx="30945">
                  <c:v>1.08722E-2</c:v>
                </c:pt>
                <c:pt idx="30946">
                  <c:v>1.0559900000000001E-2</c:v>
                </c:pt>
                <c:pt idx="30947">
                  <c:v>1.0243199999999999E-2</c:v>
                </c:pt>
                <c:pt idx="30948" formatCode="0.00E+00">
                  <c:v>9.9230800000000008E-3</c:v>
                </c:pt>
                <c:pt idx="30949" formatCode="0.00E+00">
                  <c:v>9.6000400000000007E-3</c:v>
                </c:pt>
                <c:pt idx="30950" formatCode="0.00E+00">
                  <c:v>9.2743600000000006E-3</c:v>
                </c:pt>
                <c:pt idx="30951" formatCode="0.00E+00">
                  <c:v>8.9460700000000004E-3</c:v>
                </c:pt>
                <c:pt idx="30952" formatCode="0.00E+00">
                  <c:v>8.6154500000000002E-3</c:v>
                </c:pt>
                <c:pt idx="30953" formatCode="0.00E+00">
                  <c:v>8.2830999999999998E-3</c:v>
                </c:pt>
                <c:pt idx="30954" formatCode="0.00E+00">
                  <c:v>7.9497100000000005E-3</c:v>
                </c:pt>
                <c:pt idx="30955" formatCode="0.00E+00">
                  <c:v>7.6161500000000004E-3</c:v>
                </c:pt>
                <c:pt idx="30956" formatCode="0.00E+00">
                  <c:v>7.2832499999999998E-3</c:v>
                </c:pt>
                <c:pt idx="30957" formatCode="0.00E+00">
                  <c:v>6.9518499999999999E-3</c:v>
                </c:pt>
                <c:pt idx="30958" formatCode="0.00E+00">
                  <c:v>6.6226599999999998E-3</c:v>
                </c:pt>
                <c:pt idx="30959" formatCode="0.00E+00">
                  <c:v>6.29607E-3</c:v>
                </c:pt>
                <c:pt idx="30960" formatCode="0.00E+00">
                  <c:v>5.9722300000000002E-3</c:v>
                </c:pt>
                <c:pt idx="30961" formatCode="0.00E+00">
                  <c:v>5.6514800000000004E-3</c:v>
                </c:pt>
                <c:pt idx="30962" formatCode="0.00E+00">
                  <c:v>5.3345299999999997E-3</c:v>
                </c:pt>
                <c:pt idx="30963" formatCode="0.00E+00">
                  <c:v>5.0218600000000004E-3</c:v>
                </c:pt>
                <c:pt idx="30964" formatCode="0.00E+00">
                  <c:v>4.7132399999999996E-3</c:v>
                </c:pt>
                <c:pt idx="30965" formatCode="0.00E+00">
                  <c:v>4.4085900000000004E-3</c:v>
                </c:pt>
                <c:pt idx="30966" formatCode="0.00E+00">
                  <c:v>4.1084900000000002E-3</c:v>
                </c:pt>
                <c:pt idx="30967" formatCode="0.00E+00">
                  <c:v>3.8135199999999999E-3</c:v>
                </c:pt>
                <c:pt idx="30968" formatCode="0.00E+00">
                  <c:v>3.5239099999999999E-3</c:v>
                </c:pt>
                <c:pt idx="30969" formatCode="0.00E+00">
                  <c:v>3.2397699999999999E-3</c:v>
                </c:pt>
                <c:pt idx="30970" formatCode="0.00E+00">
                  <c:v>2.9610499999999998E-3</c:v>
                </c:pt>
                <c:pt idx="30971" formatCode="0.00E+00">
                  <c:v>2.6877099999999998E-3</c:v>
                </c:pt>
                <c:pt idx="30972" formatCode="0.00E+00">
                  <c:v>2.4200799999999998E-3</c:v>
                </c:pt>
                <c:pt idx="30973" formatCode="0.00E+00">
                  <c:v>2.1583100000000001E-3</c:v>
                </c:pt>
                <c:pt idx="30974" formatCode="0.00E+00">
                  <c:v>1.90241E-3</c:v>
                </c:pt>
                <c:pt idx="30975" formatCode="0.00E+00">
                  <c:v>1.6527899999999999E-3</c:v>
                </c:pt>
                <c:pt idx="30976" formatCode="0.00E+00">
                  <c:v>1.40964E-3</c:v>
                </c:pt>
                <c:pt idx="30977" formatCode="0.00E+00">
                  <c:v>1.1722900000000001E-3</c:v>
                </c:pt>
                <c:pt idx="30978" formatCode="0.00E+00">
                  <c:v>9.4022300000000001E-4</c:v>
                </c:pt>
                <c:pt idx="30979" formatCode="0.00E+00">
                  <c:v>7.1378499999999998E-4</c:v>
                </c:pt>
                <c:pt idx="30980" formatCode="0.00E+00">
                  <c:v>4.9331699999999995E-4</c:v>
                </c:pt>
                <c:pt idx="30981" formatCode="0.00E+00">
                  <c:v>2.7861500000000001E-4</c:v>
                </c:pt>
                <c:pt idx="30982" formatCode="0.00E+00">
                  <c:v>6.9499000000000007E-5</c:v>
                </c:pt>
                <c:pt idx="30983" formatCode="0.00E+00">
                  <c:v>-1.33986E-4</c:v>
                </c:pt>
                <c:pt idx="30984" formatCode="0.00E+00">
                  <c:v>-3.31811E-4</c:v>
                </c:pt>
                <c:pt idx="30985" formatCode="0.00E+00">
                  <c:v>-5.2396099999999998E-4</c:v>
                </c:pt>
                <c:pt idx="30986" formatCode="0.00E+00">
                  <c:v>-7.1052400000000003E-4</c:v>
                </c:pt>
                <c:pt idx="30987" formatCode="0.00E+00">
                  <c:v>-8.9184300000000002E-4</c:v>
                </c:pt>
                <c:pt idx="30988" formatCode="0.00E+00">
                  <c:v>-1.0682000000000001E-3</c:v>
                </c:pt>
                <c:pt idx="30989" formatCode="0.00E+00">
                  <c:v>-1.2395799999999999E-3</c:v>
                </c:pt>
                <c:pt idx="30990" formatCode="0.00E+00">
                  <c:v>-1.4059400000000001E-3</c:v>
                </c:pt>
                <c:pt idx="30991" formatCode="0.00E+00">
                  <c:v>-1.56748E-3</c:v>
                </c:pt>
                <c:pt idx="30992" formatCode="0.00E+00">
                  <c:v>-1.72434E-3</c:v>
                </c:pt>
                <c:pt idx="30993" formatCode="0.00E+00">
                  <c:v>-1.87655E-3</c:v>
                </c:pt>
                <c:pt idx="30994" formatCode="0.00E+00">
                  <c:v>-2.0241899999999999E-3</c:v>
                </c:pt>
                <c:pt idx="30995" formatCode="0.00E+00">
                  <c:v>-2.1675700000000002E-3</c:v>
                </c:pt>
                <c:pt idx="30996" formatCode="0.00E+00">
                  <c:v>-2.3070399999999998E-3</c:v>
                </c:pt>
                <c:pt idx="30997" formatCode="0.00E+00">
                  <c:v>-2.44297E-3</c:v>
                </c:pt>
                <c:pt idx="30998" formatCode="0.00E+00">
                  <c:v>-2.5757900000000001E-3</c:v>
                </c:pt>
                <c:pt idx="30999" formatCode="0.00E+00">
                  <c:v>-2.7058099999999999E-3</c:v>
                </c:pt>
                <c:pt idx="31000" formatCode="0.00E+00">
                  <c:v>-2.8332100000000001E-3</c:v>
                </c:pt>
                <c:pt idx="31001" formatCode="0.00E+00">
                  <c:v>-2.9580700000000001E-3</c:v>
                </c:pt>
                <c:pt idx="31002" formatCode="0.00E+00">
                  <c:v>-3.0805699999999999E-3</c:v>
                </c:pt>
                <c:pt idx="31003" formatCode="0.00E+00">
                  <c:v>-3.2012199999999998E-3</c:v>
                </c:pt>
                <c:pt idx="31004" formatCode="0.00E+00">
                  <c:v>-3.32073E-3</c:v>
                </c:pt>
                <c:pt idx="31005" formatCode="0.00E+00">
                  <c:v>-3.4394199999999999E-3</c:v>
                </c:pt>
                <c:pt idx="31006" formatCode="0.00E+00">
                  <c:v>-3.5572199999999998E-3</c:v>
                </c:pt>
                <c:pt idx="31007" formatCode="0.00E+00">
                  <c:v>-3.6742599999999999E-3</c:v>
                </c:pt>
                <c:pt idx="31008" formatCode="0.00E+00">
                  <c:v>-3.7909699999999998E-3</c:v>
                </c:pt>
                <c:pt idx="31009" formatCode="0.00E+00">
                  <c:v>-3.9076900000000001E-3</c:v>
                </c:pt>
                <c:pt idx="31010" formatCode="0.00E+00">
                  <c:v>-4.0245200000000002E-3</c:v>
                </c:pt>
                <c:pt idx="31011" formatCode="0.00E+00">
                  <c:v>-4.1416200000000004E-3</c:v>
                </c:pt>
                <c:pt idx="31012" formatCode="0.00E+00">
                  <c:v>-4.2594299999999998E-3</c:v>
                </c:pt>
                <c:pt idx="31013" formatCode="0.00E+00">
                  <c:v>-4.37828E-3</c:v>
                </c:pt>
                <c:pt idx="31014" formatCode="0.00E+00">
                  <c:v>-4.4984300000000003E-3</c:v>
                </c:pt>
                <c:pt idx="31015" formatCode="0.00E+00">
                  <c:v>-4.6200900000000003E-3</c:v>
                </c:pt>
                <c:pt idx="31016" formatCode="0.00E+00">
                  <c:v>-4.7435200000000002E-3</c:v>
                </c:pt>
                <c:pt idx="31017" formatCode="0.00E+00">
                  <c:v>-4.8690299999999999E-3</c:v>
                </c:pt>
                <c:pt idx="31018" formatCode="0.00E+00">
                  <c:v>-4.9968E-3</c:v>
                </c:pt>
                <c:pt idx="31019" formatCode="0.00E+00">
                  <c:v>-5.1270500000000002E-3</c:v>
                </c:pt>
                <c:pt idx="31020" formatCode="0.00E+00">
                  <c:v>-5.2601899999999997E-3</c:v>
                </c:pt>
                <c:pt idx="31021" formatCode="0.00E+00">
                  <c:v>-5.39655E-3</c:v>
                </c:pt>
                <c:pt idx="31022" formatCode="0.00E+00">
                  <c:v>-5.5362199999999997E-3</c:v>
                </c:pt>
                <c:pt idx="31023" formatCode="0.00E+00">
                  <c:v>-5.6792500000000003E-3</c:v>
                </c:pt>
                <c:pt idx="31024" formatCode="0.00E+00">
                  <c:v>-5.8258299999999997E-3</c:v>
                </c:pt>
                <c:pt idx="31025" formatCode="0.00E+00">
                  <c:v>-5.9761399999999996E-3</c:v>
                </c:pt>
                <c:pt idx="31026" formatCode="0.00E+00">
                  <c:v>-6.1302199999999996E-3</c:v>
                </c:pt>
                <c:pt idx="31027" formatCode="0.00E+00">
                  <c:v>-6.2881100000000004E-3</c:v>
                </c:pt>
                <c:pt idx="31028" formatCode="0.00E+00">
                  <c:v>-6.4498999999999997E-3</c:v>
                </c:pt>
                <c:pt idx="31029" formatCode="0.00E+00">
                  <c:v>-6.6157000000000004E-3</c:v>
                </c:pt>
                <c:pt idx="31030" formatCode="0.00E+00">
                  <c:v>-6.7855399999999996E-3</c:v>
                </c:pt>
                <c:pt idx="31031" formatCode="0.00E+00">
                  <c:v>-6.95942E-3</c:v>
                </c:pt>
                <c:pt idx="31032" formatCode="0.00E+00">
                  <c:v>-7.1373499999999998E-3</c:v>
                </c:pt>
                <c:pt idx="31033" formatCode="0.00E+00">
                  <c:v>-7.3192500000000002E-3</c:v>
                </c:pt>
                <c:pt idx="31034" formatCode="0.00E+00">
                  <c:v>-7.5050000000000004E-3</c:v>
                </c:pt>
                <c:pt idx="31035" formatCode="0.00E+00">
                  <c:v>-7.6944700000000001E-3</c:v>
                </c:pt>
                <c:pt idx="31036" formatCode="0.00E+00">
                  <c:v>-7.8875200000000003E-3</c:v>
                </c:pt>
                <c:pt idx="31037" formatCode="0.00E+00">
                  <c:v>-8.0840600000000006E-3</c:v>
                </c:pt>
                <c:pt idx="31038" formatCode="0.00E+00">
                  <c:v>-8.2839899999999998E-3</c:v>
                </c:pt>
                <c:pt idx="31039" formatCode="0.00E+00">
                  <c:v>-8.4872200000000002E-3</c:v>
                </c:pt>
                <c:pt idx="31040" formatCode="0.00E+00">
                  <c:v>-8.6935899999999993E-3</c:v>
                </c:pt>
                <c:pt idx="31041" formatCode="0.00E+00">
                  <c:v>-8.9029199999999999E-3</c:v>
                </c:pt>
                <c:pt idx="31042" formatCode="0.00E+00">
                  <c:v>-9.1150399999999996E-3</c:v>
                </c:pt>
                <c:pt idx="31043" formatCode="0.00E+00">
                  <c:v>-9.3297499999999995E-3</c:v>
                </c:pt>
                <c:pt idx="31044" formatCode="0.00E+00">
                  <c:v>-9.5468399999999991E-3</c:v>
                </c:pt>
                <c:pt idx="31045" formatCode="0.00E+00">
                  <c:v>-9.7660799999999999E-3</c:v>
                </c:pt>
                <c:pt idx="31046" formatCode="0.00E+00">
                  <c:v>-9.9872499999999996E-3</c:v>
                </c:pt>
                <c:pt idx="31047">
                  <c:v>-1.02101E-2</c:v>
                </c:pt>
                <c:pt idx="31048">
                  <c:v>-1.0434300000000001E-2</c:v>
                </c:pt>
                <c:pt idx="31049">
                  <c:v>-1.0659699999999999E-2</c:v>
                </c:pt>
                <c:pt idx="31050">
                  <c:v>-1.0885799999999999E-2</c:v>
                </c:pt>
                <c:pt idx="31051">
                  <c:v>-1.11124E-2</c:v>
                </c:pt>
                <c:pt idx="31052">
                  <c:v>-1.13391E-2</c:v>
                </c:pt>
                <c:pt idx="31053">
                  <c:v>-1.15657E-2</c:v>
                </c:pt>
                <c:pt idx="31054">
                  <c:v>-1.1792E-2</c:v>
                </c:pt>
                <c:pt idx="31055">
                  <c:v>-1.2017699999999999E-2</c:v>
                </c:pt>
                <c:pt idx="31056">
                  <c:v>-1.2242299999999999E-2</c:v>
                </c:pt>
                <c:pt idx="31057">
                  <c:v>-1.2465499999999999E-2</c:v>
                </c:pt>
                <c:pt idx="31058">
                  <c:v>-1.26868E-2</c:v>
                </c:pt>
                <c:pt idx="31059">
                  <c:v>-1.2906000000000001E-2</c:v>
                </c:pt>
                <c:pt idx="31060">
                  <c:v>-1.31223E-2</c:v>
                </c:pt>
                <c:pt idx="31061">
                  <c:v>-1.3335400000000001E-2</c:v>
                </c:pt>
                <c:pt idx="31062">
                  <c:v>-1.3544799999999999E-2</c:v>
                </c:pt>
                <c:pt idx="31063">
                  <c:v>-1.37503E-2</c:v>
                </c:pt>
                <c:pt idx="31064">
                  <c:v>-1.39513E-2</c:v>
                </c:pt>
                <c:pt idx="31065">
                  <c:v>-1.41475E-2</c:v>
                </c:pt>
                <c:pt idx="31066">
                  <c:v>-1.4338399999999999E-2</c:v>
                </c:pt>
                <c:pt idx="31067">
                  <c:v>-1.45235E-2</c:v>
                </c:pt>
                <c:pt idx="31068">
                  <c:v>-1.4702399999999999E-2</c:v>
                </c:pt>
                <c:pt idx="31069">
                  <c:v>-1.4874800000000001E-2</c:v>
                </c:pt>
                <c:pt idx="31070">
                  <c:v>-1.50402E-2</c:v>
                </c:pt>
                <c:pt idx="31071">
                  <c:v>-1.5198E-2</c:v>
                </c:pt>
                <c:pt idx="31072">
                  <c:v>-1.53478E-2</c:v>
                </c:pt>
                <c:pt idx="31073">
                  <c:v>-1.5488999999999999E-2</c:v>
                </c:pt>
                <c:pt idx="31074">
                  <c:v>-1.56212E-2</c:v>
                </c:pt>
                <c:pt idx="31075">
                  <c:v>-1.5744000000000001E-2</c:v>
                </c:pt>
                <c:pt idx="31076">
                  <c:v>-1.58569E-2</c:v>
                </c:pt>
                <c:pt idx="31077">
                  <c:v>-1.59597E-2</c:v>
                </c:pt>
                <c:pt idx="31078">
                  <c:v>-1.6051900000000001E-2</c:v>
                </c:pt>
                <c:pt idx="31079">
                  <c:v>-1.6132899999999999E-2</c:v>
                </c:pt>
                <c:pt idx="31080">
                  <c:v>-1.6202399999999999E-2</c:v>
                </c:pt>
                <c:pt idx="31081">
                  <c:v>-1.6259900000000001E-2</c:v>
                </c:pt>
                <c:pt idx="31082">
                  <c:v>-1.6305E-2</c:v>
                </c:pt>
                <c:pt idx="31083">
                  <c:v>-1.6337299999999999E-2</c:v>
                </c:pt>
                <c:pt idx="31084">
                  <c:v>-1.6356300000000001E-2</c:v>
                </c:pt>
                <c:pt idx="31085">
                  <c:v>-1.63616E-2</c:v>
                </c:pt>
                <c:pt idx="31086">
                  <c:v>-1.6352800000000001E-2</c:v>
                </c:pt>
                <c:pt idx="31087">
                  <c:v>-1.6329900000000001E-2</c:v>
                </c:pt>
                <c:pt idx="31088">
                  <c:v>-1.6292600000000001E-2</c:v>
                </c:pt>
                <c:pt idx="31089">
                  <c:v>-1.62407E-2</c:v>
                </c:pt>
                <c:pt idx="31090">
                  <c:v>-1.6173799999999999E-2</c:v>
                </c:pt>
                <c:pt idx="31091">
                  <c:v>-1.60918E-2</c:v>
                </c:pt>
                <c:pt idx="31092">
                  <c:v>-1.5994499999999998E-2</c:v>
                </c:pt>
                <c:pt idx="31093">
                  <c:v>-1.5881599999999999E-2</c:v>
                </c:pt>
                <c:pt idx="31094">
                  <c:v>-1.57529E-2</c:v>
                </c:pt>
                <c:pt idx="31095">
                  <c:v>-1.5608199999999999E-2</c:v>
                </c:pt>
                <c:pt idx="31096">
                  <c:v>-1.54474E-2</c:v>
                </c:pt>
                <c:pt idx="31097">
                  <c:v>-1.5270499999999999E-2</c:v>
                </c:pt>
                <c:pt idx="31098">
                  <c:v>-1.5077500000000001E-2</c:v>
                </c:pt>
                <c:pt idx="31099">
                  <c:v>-1.4868299999999999E-2</c:v>
                </c:pt>
                <c:pt idx="31100">
                  <c:v>-1.46429E-2</c:v>
                </c:pt>
                <c:pt idx="31101">
                  <c:v>-1.4401000000000001E-2</c:v>
                </c:pt>
                <c:pt idx="31102">
                  <c:v>-1.4142699999999999E-2</c:v>
                </c:pt>
                <c:pt idx="31103">
                  <c:v>-1.38678E-2</c:v>
                </c:pt>
                <c:pt idx="31104">
                  <c:v>-1.3576599999999999E-2</c:v>
                </c:pt>
                <c:pt idx="31105">
                  <c:v>-1.3269400000000001E-2</c:v>
                </c:pt>
                <c:pt idx="31106">
                  <c:v>-1.2946300000000001E-2</c:v>
                </c:pt>
                <c:pt idx="31107">
                  <c:v>-1.26076E-2</c:v>
                </c:pt>
                <c:pt idx="31108">
                  <c:v>-1.22533E-2</c:v>
                </c:pt>
                <c:pt idx="31109">
                  <c:v>-1.1883599999999999E-2</c:v>
                </c:pt>
                <c:pt idx="31110">
                  <c:v>-1.1498599999999999E-2</c:v>
                </c:pt>
                <c:pt idx="31111">
                  <c:v>-1.10984E-2</c:v>
                </c:pt>
                <c:pt idx="31112">
                  <c:v>-1.0683E-2</c:v>
                </c:pt>
                <c:pt idx="31113">
                  <c:v>-1.0252799999999999E-2</c:v>
                </c:pt>
                <c:pt idx="31114" formatCode="0.00E+00">
                  <c:v>-9.8081799999999997E-3</c:v>
                </c:pt>
                <c:pt idx="31115" formatCode="0.00E+00">
                  <c:v>-9.3493599999999993E-3</c:v>
                </c:pt>
                <c:pt idx="31116" formatCode="0.00E+00">
                  <c:v>-8.8767299999999993E-3</c:v>
                </c:pt>
                <c:pt idx="31117" formatCode="0.00E+00">
                  <c:v>-8.3907500000000006E-3</c:v>
                </c:pt>
                <c:pt idx="31118" formatCode="0.00E+00">
                  <c:v>-7.8919899999999998E-3</c:v>
                </c:pt>
                <c:pt idx="31119" formatCode="0.00E+00">
                  <c:v>-7.3809399999999999E-3</c:v>
                </c:pt>
                <c:pt idx="31120" formatCode="0.00E+00">
                  <c:v>-6.8581299999999996E-3</c:v>
                </c:pt>
                <c:pt idx="31121" formatCode="0.00E+00">
                  <c:v>-6.3242400000000001E-3</c:v>
                </c:pt>
                <c:pt idx="31122" formatCode="0.00E+00">
                  <c:v>-5.7799399999999999E-3</c:v>
                </c:pt>
                <c:pt idx="31123" formatCode="0.00E+00">
                  <c:v>-5.2257600000000003E-3</c:v>
                </c:pt>
                <c:pt idx="31124" formatCode="0.00E+00">
                  <c:v>-4.6622800000000004E-3</c:v>
                </c:pt>
                <c:pt idx="31125" formatCode="0.00E+00">
                  <c:v>-4.0900499999999996E-3</c:v>
                </c:pt>
                <c:pt idx="31126" formatCode="0.00E+00">
                  <c:v>-3.50936E-3</c:v>
                </c:pt>
                <c:pt idx="31127" formatCode="0.00E+00">
                  <c:v>-2.9205699999999999E-3</c:v>
                </c:pt>
                <c:pt idx="31128" formatCode="0.00E+00">
                  <c:v>-2.3244199999999998E-3</c:v>
                </c:pt>
                <c:pt idx="31129" formatCode="0.00E+00">
                  <c:v>-1.7218100000000001E-3</c:v>
                </c:pt>
                <c:pt idx="31130" formatCode="0.00E+00">
                  <c:v>-1.1134700000000001E-3</c:v>
                </c:pt>
                <c:pt idx="31131" formatCode="0.00E+00">
                  <c:v>-5.00123E-4</c:v>
                </c:pt>
                <c:pt idx="31132" formatCode="0.00E+00">
                  <c:v>1.1741199999999999E-4</c:v>
                </c:pt>
                <c:pt idx="31133" formatCode="0.00E+00">
                  <c:v>7.3833000000000004E-4</c:v>
                </c:pt>
                <c:pt idx="31134" formatCode="0.00E+00">
                  <c:v>1.3619400000000001E-3</c:v>
                </c:pt>
                <c:pt idx="31135" formatCode="0.00E+00">
                  <c:v>1.9875299999999999E-3</c:v>
                </c:pt>
                <c:pt idx="31136" formatCode="0.00E+00">
                  <c:v>2.61422E-3</c:v>
                </c:pt>
                <c:pt idx="31137" formatCode="0.00E+00">
                  <c:v>3.2411100000000002E-3</c:v>
                </c:pt>
                <c:pt idx="31138" formatCode="0.00E+00">
                  <c:v>3.8673900000000001E-3</c:v>
                </c:pt>
                <c:pt idx="31139" formatCode="0.00E+00">
                  <c:v>4.4923599999999999E-3</c:v>
                </c:pt>
                <c:pt idx="31140" formatCode="0.00E+00">
                  <c:v>5.1152799999999998E-3</c:v>
                </c:pt>
                <c:pt idx="31141" formatCode="0.00E+00">
                  <c:v>5.7352599999999998E-3</c:v>
                </c:pt>
                <c:pt idx="31142" formatCode="0.00E+00">
                  <c:v>6.3514499999999998E-3</c:v>
                </c:pt>
                <c:pt idx="31143" formatCode="0.00E+00">
                  <c:v>6.9629999999999996E-3</c:v>
                </c:pt>
                <c:pt idx="31144" formatCode="0.00E+00">
                  <c:v>7.56903E-3</c:v>
                </c:pt>
                <c:pt idx="31145" formatCode="0.00E+00">
                  <c:v>8.1686599999999995E-3</c:v>
                </c:pt>
                <c:pt idx="31146" formatCode="0.00E+00">
                  <c:v>8.7610499999999994E-3</c:v>
                </c:pt>
                <c:pt idx="31147" formatCode="0.00E+00">
                  <c:v>9.3453000000000008E-3</c:v>
                </c:pt>
                <c:pt idx="31148" formatCode="0.00E+00">
                  <c:v>9.9204900000000006E-3</c:v>
                </c:pt>
                <c:pt idx="31149">
                  <c:v>1.04858E-2</c:v>
                </c:pt>
                <c:pt idx="31150">
                  <c:v>1.1040700000000001E-2</c:v>
                </c:pt>
                <c:pt idx="31151">
                  <c:v>1.15847E-2</c:v>
                </c:pt>
                <c:pt idx="31152">
                  <c:v>1.21172E-2</c:v>
                </c:pt>
                <c:pt idx="31153">
                  <c:v>1.2637199999999999E-2</c:v>
                </c:pt>
                <c:pt idx="31154">
                  <c:v>1.3143999999999999E-2</c:v>
                </c:pt>
                <c:pt idx="31155">
                  <c:v>1.36367E-2</c:v>
                </c:pt>
                <c:pt idx="31156">
                  <c:v>1.41145E-2</c:v>
                </c:pt>
                <c:pt idx="31157">
                  <c:v>1.45763E-2</c:v>
                </c:pt>
                <c:pt idx="31158">
                  <c:v>1.5021400000000001E-2</c:v>
                </c:pt>
                <c:pt idx="31159">
                  <c:v>1.54489E-2</c:v>
                </c:pt>
                <c:pt idx="31160">
                  <c:v>1.5858199999999999E-2</c:v>
                </c:pt>
                <c:pt idx="31161">
                  <c:v>1.6248499999999999E-2</c:v>
                </c:pt>
                <c:pt idx="31162">
                  <c:v>1.6619499999999999E-2</c:v>
                </c:pt>
                <c:pt idx="31163">
                  <c:v>1.6970699999999998E-2</c:v>
                </c:pt>
                <c:pt idx="31164">
                  <c:v>1.7301299999999999E-2</c:v>
                </c:pt>
                <c:pt idx="31165">
                  <c:v>1.7610799999999999E-2</c:v>
                </c:pt>
                <c:pt idx="31166">
                  <c:v>1.7898600000000001E-2</c:v>
                </c:pt>
                <c:pt idx="31167">
                  <c:v>1.8164599999999999E-2</c:v>
                </c:pt>
                <c:pt idx="31168">
                  <c:v>1.8408600000000001E-2</c:v>
                </c:pt>
                <c:pt idx="31169">
                  <c:v>1.86302E-2</c:v>
                </c:pt>
                <c:pt idx="31170">
                  <c:v>1.88288E-2</c:v>
                </c:pt>
                <c:pt idx="31171">
                  <c:v>1.9003699999999998E-2</c:v>
                </c:pt>
                <c:pt idx="31172">
                  <c:v>1.91542E-2</c:v>
                </c:pt>
                <c:pt idx="31173">
                  <c:v>1.9279600000000001E-2</c:v>
                </c:pt>
                <c:pt idx="31174">
                  <c:v>1.9379400000000001E-2</c:v>
                </c:pt>
                <c:pt idx="31175">
                  <c:v>1.9453499999999999E-2</c:v>
                </c:pt>
                <c:pt idx="31176">
                  <c:v>1.95024E-2</c:v>
                </c:pt>
                <c:pt idx="31177">
                  <c:v>1.9526200000000001E-2</c:v>
                </c:pt>
                <c:pt idx="31178">
                  <c:v>1.9524400000000001E-2</c:v>
                </c:pt>
                <c:pt idx="31179">
                  <c:v>1.94965E-2</c:v>
                </c:pt>
                <c:pt idx="31180">
                  <c:v>1.9441900000000002E-2</c:v>
                </c:pt>
                <c:pt idx="31181">
                  <c:v>1.9360599999999999E-2</c:v>
                </c:pt>
                <c:pt idx="31182">
                  <c:v>1.9252399999999999E-2</c:v>
                </c:pt>
                <c:pt idx="31183">
                  <c:v>1.9117100000000001E-2</c:v>
                </c:pt>
                <c:pt idx="31184">
                  <c:v>1.89549E-2</c:v>
                </c:pt>
                <c:pt idx="31185">
                  <c:v>1.87663E-2</c:v>
                </c:pt>
                <c:pt idx="31186">
                  <c:v>1.8551600000000001E-2</c:v>
                </c:pt>
                <c:pt idx="31187">
                  <c:v>1.8311000000000001E-2</c:v>
                </c:pt>
                <c:pt idx="31188">
                  <c:v>1.8044600000000001E-2</c:v>
                </c:pt>
                <c:pt idx="31189">
                  <c:v>1.7752899999999999E-2</c:v>
                </c:pt>
                <c:pt idx="31190">
                  <c:v>1.7436400000000001E-2</c:v>
                </c:pt>
                <c:pt idx="31191">
                  <c:v>1.70954E-2</c:v>
                </c:pt>
                <c:pt idx="31192">
                  <c:v>1.6730399999999999E-2</c:v>
                </c:pt>
                <c:pt idx="31193">
                  <c:v>1.6341399999999999E-2</c:v>
                </c:pt>
                <c:pt idx="31194">
                  <c:v>1.59282E-2</c:v>
                </c:pt>
                <c:pt idx="31195">
                  <c:v>1.5491E-2</c:v>
                </c:pt>
                <c:pt idx="31196">
                  <c:v>1.50303E-2</c:v>
                </c:pt>
                <c:pt idx="31197">
                  <c:v>1.4546699999999999E-2</c:v>
                </c:pt>
                <c:pt idx="31198">
                  <c:v>1.40404E-2</c:v>
                </c:pt>
                <c:pt idx="31199">
                  <c:v>1.35119E-2</c:v>
                </c:pt>
                <c:pt idx="31200">
                  <c:v>1.2962100000000001E-2</c:v>
                </c:pt>
                <c:pt idx="31201">
                  <c:v>1.2391599999999999E-2</c:v>
                </c:pt>
                <c:pt idx="31202">
                  <c:v>1.1801300000000001E-2</c:v>
                </c:pt>
                <c:pt idx="31203">
                  <c:v>1.1191899999999999E-2</c:v>
                </c:pt>
                <c:pt idx="31204">
                  <c:v>1.0564199999999999E-2</c:v>
                </c:pt>
                <c:pt idx="31205" formatCode="0.00E+00">
                  <c:v>9.9189099999999995E-3</c:v>
                </c:pt>
                <c:pt idx="31206" formatCode="0.00E+00">
                  <c:v>9.2569599999999998E-3</c:v>
                </c:pt>
                <c:pt idx="31207" formatCode="0.00E+00">
                  <c:v>8.5787999999999993E-3</c:v>
                </c:pt>
                <c:pt idx="31208" formatCode="0.00E+00">
                  <c:v>7.8849000000000002E-3</c:v>
                </c:pt>
                <c:pt idx="31209" formatCode="0.00E+00">
                  <c:v>7.1759800000000002E-3</c:v>
                </c:pt>
                <c:pt idx="31210" formatCode="0.00E+00">
                  <c:v>6.4528900000000002E-3</c:v>
                </c:pt>
                <c:pt idx="31211" formatCode="0.00E+00">
                  <c:v>5.7164199999999998E-3</c:v>
                </c:pt>
                <c:pt idx="31212" formatCode="0.00E+00">
                  <c:v>4.9673800000000004E-3</c:v>
                </c:pt>
                <c:pt idx="31213" formatCode="0.00E+00">
                  <c:v>4.2065499999999999E-3</c:v>
                </c:pt>
                <c:pt idx="31214" formatCode="0.00E+00">
                  <c:v>3.4346799999999999E-3</c:v>
                </c:pt>
                <c:pt idx="31215" formatCode="0.00E+00">
                  <c:v>2.6527600000000001E-3</c:v>
                </c:pt>
                <c:pt idx="31216" formatCode="0.00E+00">
                  <c:v>1.8620100000000001E-3</c:v>
                </c:pt>
                <c:pt idx="31217" formatCode="0.00E+00">
                  <c:v>1.06364E-3</c:v>
                </c:pt>
                <c:pt idx="31218" formatCode="0.00E+00">
                  <c:v>2.5870800000000002E-4</c:v>
                </c:pt>
                <c:pt idx="31219" formatCode="0.00E+00">
                  <c:v>-5.5174E-4</c:v>
                </c:pt>
                <c:pt idx="31220" formatCode="0.00E+00">
                  <c:v>-1.3664700000000001E-3</c:v>
                </c:pt>
                <c:pt idx="31221" formatCode="0.00E+00">
                  <c:v>-2.1842400000000001E-3</c:v>
                </c:pt>
                <c:pt idx="31222" formatCode="0.00E+00">
                  <c:v>-3.0041899999999999E-3</c:v>
                </c:pt>
                <c:pt idx="31223" formatCode="0.00E+00">
                  <c:v>-3.8259600000000002E-3</c:v>
                </c:pt>
                <c:pt idx="31224" formatCode="0.00E+00">
                  <c:v>-4.6492399999999998E-3</c:v>
                </c:pt>
                <c:pt idx="31225" formatCode="0.00E+00">
                  <c:v>-5.4732000000000001E-3</c:v>
                </c:pt>
                <c:pt idx="31226" formatCode="0.00E+00">
                  <c:v>-6.2965599999999997E-3</c:v>
                </c:pt>
                <c:pt idx="31227" formatCode="0.00E+00">
                  <c:v>-7.1180799999999997E-3</c:v>
                </c:pt>
                <c:pt idx="31228" formatCode="0.00E+00">
                  <c:v>-7.9367799999999992E-3</c:v>
                </c:pt>
                <c:pt idx="31229" formatCode="0.00E+00">
                  <c:v>-8.7517500000000008E-3</c:v>
                </c:pt>
                <c:pt idx="31230" formatCode="0.00E+00">
                  <c:v>-9.5620099999999993E-3</c:v>
                </c:pt>
                <c:pt idx="31231">
                  <c:v>-1.03664E-2</c:v>
                </c:pt>
                <c:pt idx="31232">
                  <c:v>-1.1164E-2</c:v>
                </c:pt>
                <c:pt idx="31233">
                  <c:v>-1.1954299999999999E-2</c:v>
                </c:pt>
                <c:pt idx="31234">
                  <c:v>-1.2736900000000001E-2</c:v>
                </c:pt>
                <c:pt idx="31235">
                  <c:v>-1.35107E-2</c:v>
                </c:pt>
                <c:pt idx="31236">
                  <c:v>-1.42744E-2</c:v>
                </c:pt>
                <c:pt idx="31237">
                  <c:v>-1.5027E-2</c:v>
                </c:pt>
                <c:pt idx="31238">
                  <c:v>-1.5767699999999999E-2</c:v>
                </c:pt>
                <c:pt idx="31239">
                  <c:v>-1.64955E-2</c:v>
                </c:pt>
                <c:pt idx="31240">
                  <c:v>-1.72093E-2</c:v>
                </c:pt>
                <c:pt idx="31241">
                  <c:v>-1.7908199999999999E-2</c:v>
                </c:pt>
                <c:pt idx="31242">
                  <c:v>-1.85915E-2</c:v>
                </c:pt>
                <c:pt idx="31243">
                  <c:v>-1.92587E-2</c:v>
                </c:pt>
                <c:pt idx="31244">
                  <c:v>-1.99096E-2</c:v>
                </c:pt>
                <c:pt idx="31245">
                  <c:v>-2.05434E-2</c:v>
                </c:pt>
                <c:pt idx="31246">
                  <c:v>-2.11592E-2</c:v>
                </c:pt>
                <c:pt idx="31247">
                  <c:v>-2.1756299999999999E-2</c:v>
                </c:pt>
                <c:pt idx="31248">
                  <c:v>-2.2334E-2</c:v>
                </c:pt>
                <c:pt idx="31249">
                  <c:v>-2.28918E-2</c:v>
                </c:pt>
                <c:pt idx="31250">
                  <c:v>-2.34294E-2</c:v>
                </c:pt>
                <c:pt idx="31251">
                  <c:v>-2.3946100000000001E-2</c:v>
                </c:pt>
                <c:pt idx="31252">
                  <c:v>-2.44411E-2</c:v>
                </c:pt>
                <c:pt idx="31253">
                  <c:v>-2.4913899999999999E-2</c:v>
                </c:pt>
                <c:pt idx="31254">
                  <c:v>-2.5364000000000001E-2</c:v>
                </c:pt>
                <c:pt idx="31255">
                  <c:v>-2.57912E-2</c:v>
                </c:pt>
                <c:pt idx="31256">
                  <c:v>-2.6194599999999998E-2</c:v>
                </c:pt>
                <c:pt idx="31257">
                  <c:v>-2.65741E-2</c:v>
                </c:pt>
                <c:pt idx="31258">
                  <c:v>-2.6929499999999999E-2</c:v>
                </c:pt>
                <c:pt idx="31259">
                  <c:v>-2.7260099999999999E-2</c:v>
                </c:pt>
                <c:pt idx="31260">
                  <c:v>-2.7565200000000002E-2</c:v>
                </c:pt>
                <c:pt idx="31261">
                  <c:v>-2.7844600000000001E-2</c:v>
                </c:pt>
                <c:pt idx="31262">
                  <c:v>-2.8098499999999998E-2</c:v>
                </c:pt>
                <c:pt idx="31263">
                  <c:v>-2.83273E-2</c:v>
                </c:pt>
                <c:pt idx="31264">
                  <c:v>-2.8530799999999999E-2</c:v>
                </c:pt>
                <c:pt idx="31265">
                  <c:v>-2.87088E-2</c:v>
                </c:pt>
                <c:pt idx="31266">
                  <c:v>-2.88607E-2</c:v>
                </c:pt>
                <c:pt idx="31267">
                  <c:v>-2.8986899999999999E-2</c:v>
                </c:pt>
                <c:pt idx="31268">
                  <c:v>-2.9087399999999999E-2</c:v>
                </c:pt>
                <c:pt idx="31269">
                  <c:v>-2.9162199999999999E-2</c:v>
                </c:pt>
                <c:pt idx="31270">
                  <c:v>-2.9210900000000001E-2</c:v>
                </c:pt>
                <c:pt idx="31271">
                  <c:v>-2.92333E-2</c:v>
                </c:pt>
                <c:pt idx="31272">
                  <c:v>-2.9229499999999999E-2</c:v>
                </c:pt>
                <c:pt idx="31273">
                  <c:v>-2.9199800000000001E-2</c:v>
                </c:pt>
                <c:pt idx="31274">
                  <c:v>-2.91446E-2</c:v>
                </c:pt>
                <c:pt idx="31275">
                  <c:v>-2.9064400000000001E-2</c:v>
                </c:pt>
                <c:pt idx="31276">
                  <c:v>-2.8959800000000001E-2</c:v>
                </c:pt>
                <c:pt idx="31277">
                  <c:v>-2.88314E-2</c:v>
                </c:pt>
                <c:pt idx="31278">
                  <c:v>-2.86801E-2</c:v>
                </c:pt>
                <c:pt idx="31279">
                  <c:v>-2.8506199999999999E-2</c:v>
                </c:pt>
                <c:pt idx="31280">
                  <c:v>-2.8309600000000001E-2</c:v>
                </c:pt>
                <c:pt idx="31281">
                  <c:v>-2.8089900000000001E-2</c:v>
                </c:pt>
                <c:pt idx="31282">
                  <c:v>-2.7847199999999999E-2</c:v>
                </c:pt>
                <c:pt idx="31283">
                  <c:v>-2.7582300000000001E-2</c:v>
                </c:pt>
                <c:pt idx="31284">
                  <c:v>-2.72962E-2</c:v>
                </c:pt>
                <c:pt idx="31285">
                  <c:v>-2.6989699999999998E-2</c:v>
                </c:pt>
                <c:pt idx="31286">
                  <c:v>-2.6663599999999999E-2</c:v>
                </c:pt>
                <c:pt idx="31287">
                  <c:v>-2.6318500000000002E-2</c:v>
                </c:pt>
                <c:pt idx="31288">
                  <c:v>-2.5954899999999999E-2</c:v>
                </c:pt>
                <c:pt idx="31289">
                  <c:v>-2.55734E-2</c:v>
                </c:pt>
                <c:pt idx="31290">
                  <c:v>-2.51743E-2</c:v>
                </c:pt>
                <c:pt idx="31291">
                  <c:v>-2.4758599999999999E-2</c:v>
                </c:pt>
                <c:pt idx="31292">
                  <c:v>-2.43273E-2</c:v>
                </c:pt>
                <c:pt idx="31293">
                  <c:v>-2.3880999999999999E-2</c:v>
                </c:pt>
                <c:pt idx="31294">
                  <c:v>-2.3420300000000002E-2</c:v>
                </c:pt>
                <c:pt idx="31295">
                  <c:v>-2.2945400000000001E-2</c:v>
                </c:pt>
                <c:pt idx="31296">
                  <c:v>-2.2456899999999998E-2</c:v>
                </c:pt>
                <c:pt idx="31297">
                  <c:v>-2.1955800000000001E-2</c:v>
                </c:pt>
                <c:pt idx="31298">
                  <c:v>-2.1442699999999999E-2</c:v>
                </c:pt>
                <c:pt idx="31299">
                  <c:v>-2.0918699999999998E-2</c:v>
                </c:pt>
                <c:pt idx="31300">
                  <c:v>-2.03844E-2</c:v>
                </c:pt>
                <c:pt idx="31301">
                  <c:v>-1.9840300000000002E-2</c:v>
                </c:pt>
                <c:pt idx="31302">
                  <c:v>-1.9286500000000002E-2</c:v>
                </c:pt>
                <c:pt idx="31303">
                  <c:v>-1.8723900000000002E-2</c:v>
                </c:pt>
                <c:pt idx="31304">
                  <c:v>-1.8153699999999998E-2</c:v>
                </c:pt>
                <c:pt idx="31305">
                  <c:v>-1.7577200000000001E-2</c:v>
                </c:pt>
                <c:pt idx="31306">
                  <c:v>-1.6994700000000001E-2</c:v>
                </c:pt>
                <c:pt idx="31307">
                  <c:v>-1.6406899999999999E-2</c:v>
                </c:pt>
                <c:pt idx="31308">
                  <c:v>-1.5814399999999999E-2</c:v>
                </c:pt>
                <c:pt idx="31309">
                  <c:v>-1.5218300000000001E-2</c:v>
                </c:pt>
                <c:pt idx="31310">
                  <c:v>-1.4619E-2</c:v>
                </c:pt>
                <c:pt idx="31311">
                  <c:v>-1.4017399999999999E-2</c:v>
                </c:pt>
                <c:pt idx="31312">
                  <c:v>-1.34149E-2</c:v>
                </c:pt>
                <c:pt idx="31313">
                  <c:v>-1.28126E-2</c:v>
                </c:pt>
                <c:pt idx="31314">
                  <c:v>-1.22113E-2</c:v>
                </c:pt>
                <c:pt idx="31315">
                  <c:v>-1.16113E-2</c:v>
                </c:pt>
                <c:pt idx="31316">
                  <c:v>-1.10137E-2</c:v>
                </c:pt>
                <c:pt idx="31317">
                  <c:v>-1.0419299999999999E-2</c:v>
                </c:pt>
                <c:pt idx="31318" formatCode="0.00E+00">
                  <c:v>-9.8288100000000003E-3</c:v>
                </c:pt>
                <c:pt idx="31319" formatCode="0.00E+00">
                  <c:v>-9.2424699999999992E-3</c:v>
                </c:pt>
                <c:pt idx="31320" formatCode="0.00E+00">
                  <c:v>-8.6605199999999997E-3</c:v>
                </c:pt>
                <c:pt idx="31321" formatCode="0.00E+00">
                  <c:v>-8.0836499999999995E-3</c:v>
                </c:pt>
                <c:pt idx="31322" formatCode="0.00E+00">
                  <c:v>-7.5127700000000002E-3</c:v>
                </c:pt>
                <c:pt idx="31323" formatCode="0.00E+00">
                  <c:v>-6.9485099999999998E-3</c:v>
                </c:pt>
                <c:pt idx="31324" formatCode="0.00E+00">
                  <c:v>-6.3914200000000001E-3</c:v>
                </c:pt>
                <c:pt idx="31325" formatCode="0.00E+00">
                  <c:v>-5.8423299999999997E-3</c:v>
                </c:pt>
                <c:pt idx="31326" formatCode="0.00E+00">
                  <c:v>-5.3022900000000003E-3</c:v>
                </c:pt>
                <c:pt idx="31327" formatCode="0.00E+00">
                  <c:v>-4.7723100000000001E-3</c:v>
                </c:pt>
                <c:pt idx="31328" formatCode="0.00E+00">
                  <c:v>-4.2531000000000001E-3</c:v>
                </c:pt>
                <c:pt idx="31329" formatCode="0.00E+00">
                  <c:v>-3.7449499999999999E-3</c:v>
                </c:pt>
                <c:pt idx="31330" formatCode="0.00E+00">
                  <c:v>-3.2477299999999999E-3</c:v>
                </c:pt>
                <c:pt idx="31331" formatCode="0.00E+00">
                  <c:v>-2.7610400000000002E-3</c:v>
                </c:pt>
                <c:pt idx="31332" formatCode="0.00E+00">
                  <c:v>-2.2844900000000001E-3</c:v>
                </c:pt>
                <c:pt idx="31333" formatCode="0.00E+00">
                  <c:v>-1.8182000000000001E-3</c:v>
                </c:pt>
                <c:pt idx="31334" formatCode="0.00E+00">
                  <c:v>-1.3628799999999999E-3</c:v>
                </c:pt>
                <c:pt idx="31335" formatCode="0.00E+00">
                  <c:v>-9.1925100000000005E-4</c:v>
                </c:pt>
                <c:pt idx="31336" formatCode="0.00E+00">
                  <c:v>-4.8774199999999999E-4</c:v>
                </c:pt>
                <c:pt idx="31337" formatCode="0.00E+00">
                  <c:v>-6.8602600000000006E-5</c:v>
                </c:pt>
                <c:pt idx="31338" formatCode="0.00E+00">
                  <c:v>3.37905E-4</c:v>
                </c:pt>
                <c:pt idx="31339" formatCode="0.00E+00">
                  <c:v>7.3147399999999997E-4</c:v>
                </c:pt>
                <c:pt idx="31340" formatCode="0.00E+00">
                  <c:v>1.1116500000000001E-3</c:v>
                </c:pt>
                <c:pt idx="31341" formatCode="0.00E+00">
                  <c:v>1.47788E-3</c:v>
                </c:pt>
                <c:pt idx="31342" formatCode="0.00E+00">
                  <c:v>1.8296600000000001E-3</c:v>
                </c:pt>
                <c:pt idx="31343" formatCode="0.00E+00">
                  <c:v>2.1665399999999998E-3</c:v>
                </c:pt>
                <c:pt idx="31344" formatCode="0.00E+00">
                  <c:v>2.4883000000000001E-3</c:v>
                </c:pt>
                <c:pt idx="31345" formatCode="0.00E+00">
                  <c:v>2.7950700000000002E-3</c:v>
                </c:pt>
                <c:pt idx="31346" formatCode="0.00E+00">
                  <c:v>3.0869299999999999E-3</c:v>
                </c:pt>
                <c:pt idx="31347" formatCode="0.00E+00">
                  <c:v>3.3637799999999998E-3</c:v>
                </c:pt>
                <c:pt idx="31348" formatCode="0.00E+00">
                  <c:v>3.6257500000000001E-3</c:v>
                </c:pt>
                <c:pt idx="31349" formatCode="0.00E+00">
                  <c:v>3.8731199999999999E-3</c:v>
                </c:pt>
                <c:pt idx="31350" formatCode="0.00E+00">
                  <c:v>4.1059599999999996E-3</c:v>
                </c:pt>
                <c:pt idx="31351" formatCode="0.00E+00">
                  <c:v>4.3240800000000001E-3</c:v>
                </c:pt>
                <c:pt idx="31352" formatCode="0.00E+00">
                  <c:v>4.5274E-3</c:v>
                </c:pt>
                <c:pt idx="31353" formatCode="0.00E+00">
                  <c:v>4.7158800000000004E-3</c:v>
                </c:pt>
                <c:pt idx="31354" formatCode="0.00E+00">
                  <c:v>4.88931E-3</c:v>
                </c:pt>
                <c:pt idx="31355" formatCode="0.00E+00">
                  <c:v>5.0476499999999999E-3</c:v>
                </c:pt>
                <c:pt idx="31356" formatCode="0.00E+00">
                  <c:v>5.1914400000000003E-3</c:v>
                </c:pt>
                <c:pt idx="31357" formatCode="0.00E+00">
                  <c:v>5.3214899999999999E-3</c:v>
                </c:pt>
                <c:pt idx="31358" formatCode="0.00E+00">
                  <c:v>5.4382700000000003E-3</c:v>
                </c:pt>
                <c:pt idx="31359" formatCode="0.00E+00">
                  <c:v>5.5421100000000003E-3</c:v>
                </c:pt>
                <c:pt idx="31360" formatCode="0.00E+00">
                  <c:v>5.6335999999999999E-3</c:v>
                </c:pt>
                <c:pt idx="31361" formatCode="0.00E+00">
                  <c:v>5.7130699999999998E-3</c:v>
                </c:pt>
                <c:pt idx="31362" formatCode="0.00E+00">
                  <c:v>5.7805900000000004E-3</c:v>
                </c:pt>
                <c:pt idx="31363" formatCode="0.00E+00">
                  <c:v>5.8365200000000004E-3</c:v>
                </c:pt>
                <c:pt idx="31364" formatCode="0.00E+00">
                  <c:v>5.8811999999999996E-3</c:v>
                </c:pt>
                <c:pt idx="31365" formatCode="0.00E+00">
                  <c:v>5.9146900000000002E-3</c:v>
                </c:pt>
                <c:pt idx="31366" formatCode="0.00E+00">
                  <c:v>5.9370899999999999E-3</c:v>
                </c:pt>
                <c:pt idx="31367" formatCode="0.00E+00">
                  <c:v>5.9486900000000004E-3</c:v>
                </c:pt>
                <c:pt idx="31368" formatCode="0.00E+00">
                  <c:v>5.9500000000000004E-3</c:v>
                </c:pt>
                <c:pt idx="31369" formatCode="0.00E+00">
                  <c:v>5.9419199999999998E-3</c:v>
                </c:pt>
                <c:pt idx="31370" formatCode="0.00E+00">
                  <c:v>5.9253999999999999E-3</c:v>
                </c:pt>
                <c:pt idx="31371" formatCode="0.00E+00">
                  <c:v>5.90086E-3</c:v>
                </c:pt>
                <c:pt idx="31372" formatCode="0.00E+00">
                  <c:v>5.8686199999999997E-3</c:v>
                </c:pt>
                <c:pt idx="31373" formatCode="0.00E+00">
                  <c:v>5.8291999999999997E-3</c:v>
                </c:pt>
                <c:pt idx="31374" formatCode="0.00E+00">
                  <c:v>5.7829400000000003E-3</c:v>
                </c:pt>
                <c:pt idx="31375" formatCode="0.00E+00">
                  <c:v>5.7298699999999998E-3</c:v>
                </c:pt>
                <c:pt idx="31376" formatCode="0.00E+00">
                  <c:v>5.6701099999999999E-3</c:v>
                </c:pt>
                <c:pt idx="31377" formatCode="0.00E+00">
                  <c:v>5.6042899999999996E-3</c:v>
                </c:pt>
                <c:pt idx="31378" formatCode="0.00E+00">
                  <c:v>5.5334E-3</c:v>
                </c:pt>
                <c:pt idx="31379" formatCode="0.00E+00">
                  <c:v>5.4582600000000004E-3</c:v>
                </c:pt>
                <c:pt idx="31380" formatCode="0.00E+00">
                  <c:v>5.3793499999999998E-3</c:v>
                </c:pt>
                <c:pt idx="31381" formatCode="0.00E+00">
                  <c:v>5.2971700000000004E-3</c:v>
                </c:pt>
                <c:pt idx="31382" formatCode="0.00E+00">
                  <c:v>5.2124199999999997E-3</c:v>
                </c:pt>
                <c:pt idx="31383" formatCode="0.00E+00">
                  <c:v>5.1253799999999997E-3</c:v>
                </c:pt>
                <c:pt idx="31384" formatCode="0.00E+00">
                  <c:v>5.0356200000000002E-3</c:v>
                </c:pt>
                <c:pt idx="31385" formatCode="0.00E+00">
                  <c:v>4.94321E-3</c:v>
                </c:pt>
                <c:pt idx="31386" formatCode="0.00E+00">
                  <c:v>4.84914E-3</c:v>
                </c:pt>
                <c:pt idx="31387" formatCode="0.00E+00">
                  <c:v>4.7540500000000001E-3</c:v>
                </c:pt>
                <c:pt idx="31388" formatCode="0.00E+00">
                  <c:v>4.6575799999999997E-3</c:v>
                </c:pt>
                <c:pt idx="31389" formatCode="0.00E+00">
                  <c:v>4.5593200000000004E-3</c:v>
                </c:pt>
                <c:pt idx="31390" formatCode="0.00E+00">
                  <c:v>4.45934E-3</c:v>
                </c:pt>
                <c:pt idx="31391" formatCode="0.00E+00">
                  <c:v>4.3577900000000003E-3</c:v>
                </c:pt>
                <c:pt idx="31392" formatCode="0.00E+00">
                  <c:v>4.2545300000000003E-3</c:v>
                </c:pt>
                <c:pt idx="31393" formatCode="0.00E+00">
                  <c:v>4.1494799999999997E-3</c:v>
                </c:pt>
                <c:pt idx="31394" formatCode="0.00E+00">
                  <c:v>4.0426699999999999E-3</c:v>
                </c:pt>
                <c:pt idx="31395" formatCode="0.00E+00">
                  <c:v>3.9342600000000002E-3</c:v>
                </c:pt>
                <c:pt idx="31396" formatCode="0.00E+00">
                  <c:v>3.8244300000000002E-3</c:v>
                </c:pt>
                <c:pt idx="31397" formatCode="0.00E+00">
                  <c:v>3.7134199999999998E-3</c:v>
                </c:pt>
                <c:pt idx="31398" formatCode="0.00E+00">
                  <c:v>3.6014200000000001E-3</c:v>
                </c:pt>
                <c:pt idx="31399" formatCode="0.00E+00">
                  <c:v>3.4886600000000002E-3</c:v>
                </c:pt>
                <c:pt idx="31400" formatCode="0.00E+00">
                  <c:v>3.3754900000000001E-3</c:v>
                </c:pt>
                <c:pt idx="31401" formatCode="0.00E+00">
                  <c:v>3.2620100000000001E-3</c:v>
                </c:pt>
                <c:pt idx="31402" formatCode="0.00E+00">
                  <c:v>3.1480000000000002E-3</c:v>
                </c:pt>
                <c:pt idx="31403" formatCode="0.00E+00">
                  <c:v>3.0334899999999998E-3</c:v>
                </c:pt>
                <c:pt idx="31404" formatCode="0.00E+00">
                  <c:v>2.9189099999999998E-3</c:v>
                </c:pt>
                <c:pt idx="31405" formatCode="0.00E+00">
                  <c:v>2.8047599999999999E-3</c:v>
                </c:pt>
                <c:pt idx="31406" formatCode="0.00E+00">
                  <c:v>2.6915300000000001E-3</c:v>
                </c:pt>
                <c:pt idx="31407" formatCode="0.00E+00">
                  <c:v>2.57954E-3</c:v>
                </c:pt>
                <c:pt idx="31408" formatCode="0.00E+00">
                  <c:v>2.4689299999999998E-3</c:v>
                </c:pt>
                <c:pt idx="31409" formatCode="0.00E+00">
                  <c:v>2.3599200000000002E-3</c:v>
                </c:pt>
                <c:pt idx="31410" formatCode="0.00E+00">
                  <c:v>2.2530100000000002E-3</c:v>
                </c:pt>
                <c:pt idx="31411" formatCode="0.00E+00">
                  <c:v>2.14868E-3</c:v>
                </c:pt>
                <c:pt idx="31412" formatCode="0.00E+00">
                  <c:v>2.0470499999999999E-3</c:v>
                </c:pt>
                <c:pt idx="31413" formatCode="0.00E+00">
                  <c:v>1.9479199999999999E-3</c:v>
                </c:pt>
                <c:pt idx="31414" formatCode="0.00E+00">
                  <c:v>1.85111E-3</c:v>
                </c:pt>
                <c:pt idx="31415" formatCode="0.00E+00">
                  <c:v>1.7565199999999999E-3</c:v>
                </c:pt>
                <c:pt idx="31416" formatCode="0.00E+00">
                  <c:v>1.6641799999999999E-3</c:v>
                </c:pt>
                <c:pt idx="31417" formatCode="0.00E+00">
                  <c:v>1.57427E-3</c:v>
                </c:pt>
                <c:pt idx="31418" formatCode="0.00E+00">
                  <c:v>1.4869E-3</c:v>
                </c:pt>
                <c:pt idx="31419" formatCode="0.00E+00">
                  <c:v>1.40197E-3</c:v>
                </c:pt>
                <c:pt idx="31420" formatCode="0.00E+00">
                  <c:v>1.31937E-3</c:v>
                </c:pt>
                <c:pt idx="31421" formatCode="0.00E+00">
                  <c:v>1.2390299999999999E-3</c:v>
                </c:pt>
                <c:pt idx="31422" formatCode="0.00E+00">
                  <c:v>1.16114E-3</c:v>
                </c:pt>
                <c:pt idx="31423" formatCode="0.00E+00">
                  <c:v>1.0862199999999999E-3</c:v>
                </c:pt>
                <c:pt idx="31424" formatCode="0.00E+00">
                  <c:v>1.0142700000000001E-3</c:v>
                </c:pt>
                <c:pt idx="31425" formatCode="0.00E+00">
                  <c:v>9.4475500000000003E-4</c:v>
                </c:pt>
                <c:pt idx="31426" formatCode="0.00E+00">
                  <c:v>8.7766700000000005E-4</c:v>
                </c:pt>
                <c:pt idx="31427" formatCode="0.00E+00">
                  <c:v>8.1371700000000004E-4</c:v>
                </c:pt>
                <c:pt idx="31428" formatCode="0.00E+00">
                  <c:v>7.53132E-4</c:v>
                </c:pt>
                <c:pt idx="31429" formatCode="0.00E+00">
                  <c:v>6.95242E-4</c:v>
                </c:pt>
                <c:pt idx="31430" formatCode="0.00E+00">
                  <c:v>6.3923099999999998E-4</c:v>
                </c:pt>
                <c:pt idx="31431" formatCode="0.00E+00">
                  <c:v>5.8461500000000003E-4</c:v>
                </c:pt>
                <c:pt idx="31432" formatCode="0.00E+00">
                  <c:v>5.3127999999999997E-4</c:v>
                </c:pt>
                <c:pt idx="31433" formatCode="0.00E+00">
                  <c:v>4.7906499999999998E-4</c:v>
                </c:pt>
                <c:pt idx="31434" formatCode="0.00E+00">
                  <c:v>4.2747800000000002E-4</c:v>
                </c:pt>
                <c:pt idx="31435" formatCode="0.00E+00">
                  <c:v>3.7622600000000001E-4</c:v>
                </c:pt>
                <c:pt idx="31436" formatCode="0.00E+00">
                  <c:v>3.2540500000000002E-4</c:v>
                </c:pt>
                <c:pt idx="31437" formatCode="0.00E+00">
                  <c:v>2.7458300000000001E-4</c:v>
                </c:pt>
                <c:pt idx="31438" formatCode="0.00E+00">
                  <c:v>2.2241200000000001E-4</c:v>
                </c:pt>
                <c:pt idx="31439" formatCode="0.00E+00">
                  <c:v>1.67713E-4</c:v>
                </c:pt>
                <c:pt idx="31440" formatCode="0.00E+00">
                  <c:v>1.1022999999999999E-4</c:v>
                </c:pt>
                <c:pt idx="31441" formatCode="0.00E+00">
                  <c:v>4.9948499999999998E-5</c:v>
                </c:pt>
                <c:pt idx="31442" formatCode="0.00E+00">
                  <c:v>-1.3536800000000001E-5</c:v>
                </c:pt>
                <c:pt idx="31443" formatCode="0.00E+00">
                  <c:v>-8.0684600000000003E-5</c:v>
                </c:pt>
                <c:pt idx="31444" formatCode="0.00E+00">
                  <c:v>-1.5178699999999999E-4</c:v>
                </c:pt>
                <c:pt idx="31445" formatCode="0.00E+00">
                  <c:v>-2.2727500000000001E-4</c:v>
                </c:pt>
                <c:pt idx="31446" formatCode="0.00E+00">
                  <c:v>-3.0775099999999999E-4</c:v>
                </c:pt>
                <c:pt idx="31447" formatCode="0.00E+00">
                  <c:v>-3.9379299999999998E-4</c:v>
                </c:pt>
                <c:pt idx="31448" formatCode="0.00E+00">
                  <c:v>-4.8606099999999998E-4</c:v>
                </c:pt>
                <c:pt idx="31449" formatCode="0.00E+00">
                  <c:v>-5.8520399999999998E-4</c:v>
                </c:pt>
                <c:pt idx="31450" formatCode="0.00E+00">
                  <c:v>-6.9138700000000001E-4</c:v>
                </c:pt>
                <c:pt idx="31451" formatCode="0.00E+00">
                  <c:v>-8.0433700000000002E-4</c:v>
                </c:pt>
                <c:pt idx="31452" formatCode="0.00E+00">
                  <c:v>-9.2384400000000005E-4</c:v>
                </c:pt>
                <c:pt idx="31453" formatCode="0.00E+00">
                  <c:v>-1.0499299999999999E-3</c:v>
                </c:pt>
                <c:pt idx="31454" formatCode="0.00E+00">
                  <c:v>-1.1826E-3</c:v>
                </c:pt>
                <c:pt idx="31455" formatCode="0.00E+00">
                  <c:v>-1.3216599999999999E-3</c:v>
                </c:pt>
                <c:pt idx="31456" formatCode="0.00E+00">
                  <c:v>-1.46692E-3</c:v>
                </c:pt>
                <c:pt idx="31457" formatCode="0.00E+00">
                  <c:v>-1.6189399999999999E-3</c:v>
                </c:pt>
                <c:pt idx="31458" formatCode="0.00E+00">
                  <c:v>-1.77889E-3</c:v>
                </c:pt>
                <c:pt idx="31459" formatCode="0.00E+00">
                  <c:v>-1.9476300000000001E-3</c:v>
                </c:pt>
                <c:pt idx="31460" formatCode="0.00E+00">
                  <c:v>-2.1252599999999999E-3</c:v>
                </c:pt>
                <c:pt idx="31461" formatCode="0.00E+00">
                  <c:v>-2.3116299999999998E-3</c:v>
                </c:pt>
                <c:pt idx="31462" formatCode="0.00E+00">
                  <c:v>-2.5067800000000001E-3</c:v>
                </c:pt>
                <c:pt idx="31463" formatCode="0.00E+00">
                  <c:v>-2.7109299999999999E-3</c:v>
                </c:pt>
                <c:pt idx="31464" formatCode="0.00E+00">
                  <c:v>-2.9240899999999998E-3</c:v>
                </c:pt>
                <c:pt idx="31465" formatCode="0.00E+00">
                  <c:v>-3.1459499999999998E-3</c:v>
                </c:pt>
                <c:pt idx="31466" formatCode="0.00E+00">
                  <c:v>-3.3761899999999998E-3</c:v>
                </c:pt>
                <c:pt idx="31467" formatCode="0.00E+00">
                  <c:v>-3.6145299999999999E-3</c:v>
                </c:pt>
                <c:pt idx="31468" formatCode="0.00E+00">
                  <c:v>-3.8608800000000001E-3</c:v>
                </c:pt>
                <c:pt idx="31469" formatCode="0.00E+00">
                  <c:v>-4.1154900000000003E-3</c:v>
                </c:pt>
                <c:pt idx="31470" formatCode="0.00E+00">
                  <c:v>-4.3785899999999999E-3</c:v>
                </c:pt>
                <c:pt idx="31471" formatCode="0.00E+00">
                  <c:v>-4.6499999999999996E-3</c:v>
                </c:pt>
                <c:pt idx="31472" formatCode="0.00E+00">
                  <c:v>-4.9290899999999997E-3</c:v>
                </c:pt>
                <c:pt idx="31473" formatCode="0.00E+00">
                  <c:v>-5.2153700000000004E-3</c:v>
                </c:pt>
                <c:pt idx="31474" formatCode="0.00E+00">
                  <c:v>-5.5090499999999997E-3</c:v>
                </c:pt>
                <c:pt idx="31475" formatCode="0.00E+00">
                  <c:v>-5.81059E-3</c:v>
                </c:pt>
                <c:pt idx="31476" formatCode="0.00E+00">
                  <c:v>-6.1197500000000002E-3</c:v>
                </c:pt>
                <c:pt idx="31477" formatCode="0.00E+00">
                  <c:v>-6.4355899999999997E-3</c:v>
                </c:pt>
                <c:pt idx="31478" formatCode="0.00E+00">
                  <c:v>-6.7577399999999999E-3</c:v>
                </c:pt>
                <c:pt idx="31479" formatCode="0.00E+00">
                  <c:v>-7.0867999999999999E-3</c:v>
                </c:pt>
                <c:pt idx="31480" formatCode="0.00E+00">
                  <c:v>-7.4236199999999997E-3</c:v>
                </c:pt>
                <c:pt idx="31481" formatCode="0.00E+00">
                  <c:v>-7.7685499999999999E-3</c:v>
                </c:pt>
                <c:pt idx="31482" formatCode="0.00E+00">
                  <c:v>-8.12125E-3</c:v>
                </c:pt>
                <c:pt idx="31483" formatCode="0.00E+00">
                  <c:v>-8.4807700000000003E-3</c:v>
                </c:pt>
                <c:pt idx="31484" formatCode="0.00E+00">
                  <c:v>-8.8462999999999996E-3</c:v>
                </c:pt>
                <c:pt idx="31485" formatCode="0.00E+00">
                  <c:v>-9.2175099999999999E-3</c:v>
                </c:pt>
                <c:pt idx="31486" formatCode="0.00E+00">
                  <c:v>-9.5941700000000008E-3</c:v>
                </c:pt>
                <c:pt idx="31487" formatCode="0.00E+00">
                  <c:v>-9.9759700000000007E-3</c:v>
                </c:pt>
                <c:pt idx="31488">
                  <c:v>-1.03626E-2</c:v>
                </c:pt>
                <c:pt idx="31489">
                  <c:v>-1.0753800000000001E-2</c:v>
                </c:pt>
                <c:pt idx="31490">
                  <c:v>-1.11494E-2</c:v>
                </c:pt>
                <c:pt idx="31491">
                  <c:v>-1.15491E-2</c:v>
                </c:pt>
                <c:pt idx="31492">
                  <c:v>-1.19527E-2</c:v>
                </c:pt>
                <c:pt idx="31493">
                  <c:v>-1.23597E-2</c:v>
                </c:pt>
                <c:pt idx="31494">
                  <c:v>-1.277E-2</c:v>
                </c:pt>
                <c:pt idx="31495">
                  <c:v>-1.31834E-2</c:v>
                </c:pt>
                <c:pt idx="31496">
                  <c:v>-1.3599699999999999E-2</c:v>
                </c:pt>
                <c:pt idx="31497">
                  <c:v>-1.40182E-2</c:v>
                </c:pt>
                <c:pt idx="31498">
                  <c:v>-1.44382E-2</c:v>
                </c:pt>
                <c:pt idx="31499">
                  <c:v>-1.48588E-2</c:v>
                </c:pt>
                <c:pt idx="31500">
                  <c:v>-1.52794E-2</c:v>
                </c:pt>
                <c:pt idx="31501">
                  <c:v>-1.5699500000000002E-2</c:v>
                </c:pt>
                <c:pt idx="31502">
                  <c:v>-1.6119000000000001E-2</c:v>
                </c:pt>
                <c:pt idx="31503">
                  <c:v>-1.6537300000000001E-2</c:v>
                </c:pt>
                <c:pt idx="31504">
                  <c:v>-1.6954E-2</c:v>
                </c:pt>
                <c:pt idx="31505">
                  <c:v>-1.73682E-2</c:v>
                </c:pt>
                <c:pt idx="31506">
                  <c:v>-1.7778800000000001E-2</c:v>
                </c:pt>
                <c:pt idx="31507">
                  <c:v>-1.81855E-2</c:v>
                </c:pt>
                <c:pt idx="31508">
                  <c:v>-1.8588E-2</c:v>
                </c:pt>
                <c:pt idx="31509">
                  <c:v>-1.8985800000000001E-2</c:v>
                </c:pt>
                <c:pt idx="31510">
                  <c:v>-1.93784E-2</c:v>
                </c:pt>
                <c:pt idx="31511">
                  <c:v>-1.9765100000000001E-2</c:v>
                </c:pt>
                <c:pt idx="31512">
                  <c:v>-2.01449E-2</c:v>
                </c:pt>
                <c:pt idx="31513">
                  <c:v>-2.05171E-2</c:v>
                </c:pt>
                <c:pt idx="31514">
                  <c:v>-2.0880800000000001E-2</c:v>
                </c:pt>
                <c:pt idx="31515">
                  <c:v>-2.1235400000000001E-2</c:v>
                </c:pt>
                <c:pt idx="31516">
                  <c:v>-2.1580499999999999E-2</c:v>
                </c:pt>
                <c:pt idx="31517">
                  <c:v>-2.1915899999999999E-2</c:v>
                </c:pt>
                <c:pt idx="31518">
                  <c:v>-2.22411E-2</c:v>
                </c:pt>
                <c:pt idx="31519">
                  <c:v>-2.2555499999999999E-2</c:v>
                </c:pt>
                <c:pt idx="31520">
                  <c:v>-2.2858199999999999E-2</c:v>
                </c:pt>
                <c:pt idx="31521">
                  <c:v>-2.3148100000000001E-2</c:v>
                </c:pt>
                <c:pt idx="31522">
                  <c:v>-2.3423699999999999E-2</c:v>
                </c:pt>
                <c:pt idx="31523">
                  <c:v>-2.36841E-2</c:v>
                </c:pt>
                <c:pt idx="31524">
                  <c:v>-2.3929599999999999E-2</c:v>
                </c:pt>
                <c:pt idx="31525">
                  <c:v>-2.41607E-2</c:v>
                </c:pt>
                <c:pt idx="31526">
                  <c:v>-2.4377300000000001E-2</c:v>
                </c:pt>
                <c:pt idx="31527">
                  <c:v>-2.4578699999999998E-2</c:v>
                </c:pt>
                <c:pt idx="31528">
                  <c:v>-2.4764000000000001E-2</c:v>
                </c:pt>
                <c:pt idx="31529">
                  <c:v>-2.4932900000000001E-2</c:v>
                </c:pt>
                <c:pt idx="31530">
                  <c:v>-2.5085400000000001E-2</c:v>
                </c:pt>
                <c:pt idx="31531">
                  <c:v>-2.52217E-2</c:v>
                </c:pt>
                <c:pt idx="31532">
                  <c:v>-2.5341599999999999E-2</c:v>
                </c:pt>
                <c:pt idx="31533">
                  <c:v>-2.54443E-2</c:v>
                </c:pt>
                <c:pt idx="31534">
                  <c:v>-2.55284E-2</c:v>
                </c:pt>
                <c:pt idx="31535">
                  <c:v>-2.5593100000000001E-2</c:v>
                </c:pt>
                <c:pt idx="31536">
                  <c:v>-2.5638399999999999E-2</c:v>
                </c:pt>
                <c:pt idx="31537">
                  <c:v>-2.5663499999999999E-2</c:v>
                </c:pt>
                <c:pt idx="31538">
                  <c:v>-2.56674E-2</c:v>
                </c:pt>
                <c:pt idx="31539">
                  <c:v>-2.5649100000000001E-2</c:v>
                </c:pt>
                <c:pt idx="31540">
                  <c:v>-2.5608300000000001E-2</c:v>
                </c:pt>
                <c:pt idx="31541">
                  <c:v>-2.55447E-2</c:v>
                </c:pt>
                <c:pt idx="31542">
                  <c:v>-2.5458700000000001E-2</c:v>
                </c:pt>
                <c:pt idx="31543">
                  <c:v>-2.5350600000000001E-2</c:v>
                </c:pt>
                <c:pt idx="31544">
                  <c:v>-2.52211E-2</c:v>
                </c:pt>
                <c:pt idx="31545">
                  <c:v>-2.5070499999999999E-2</c:v>
                </c:pt>
                <c:pt idx="31546">
                  <c:v>-2.4898900000000002E-2</c:v>
                </c:pt>
                <c:pt idx="31547">
                  <c:v>-2.4706200000000001E-2</c:v>
                </c:pt>
                <c:pt idx="31548">
                  <c:v>-2.4492E-2</c:v>
                </c:pt>
                <c:pt idx="31549">
                  <c:v>-2.4256E-2</c:v>
                </c:pt>
                <c:pt idx="31550">
                  <c:v>-2.3997999999999998E-2</c:v>
                </c:pt>
                <c:pt idx="31551">
                  <c:v>-2.3718300000000001E-2</c:v>
                </c:pt>
                <c:pt idx="31552">
                  <c:v>-2.3417799999999999E-2</c:v>
                </c:pt>
                <c:pt idx="31553">
                  <c:v>-2.30975E-2</c:v>
                </c:pt>
                <c:pt idx="31554">
                  <c:v>-2.2757800000000002E-2</c:v>
                </c:pt>
                <c:pt idx="31555">
                  <c:v>-2.2398700000000001E-2</c:v>
                </c:pt>
                <c:pt idx="31556">
                  <c:v>-2.20197E-2</c:v>
                </c:pt>
                <c:pt idx="31557">
                  <c:v>-2.1620500000000001E-2</c:v>
                </c:pt>
                <c:pt idx="31558">
                  <c:v>-2.1200799999999999E-2</c:v>
                </c:pt>
                <c:pt idx="31559">
                  <c:v>-2.0760799999999999E-2</c:v>
                </c:pt>
                <c:pt idx="31560">
                  <c:v>-2.03009E-2</c:v>
                </c:pt>
                <c:pt idx="31561">
                  <c:v>-1.9821800000000001E-2</c:v>
                </c:pt>
                <c:pt idx="31562">
                  <c:v>-1.9323900000000001E-2</c:v>
                </c:pt>
                <c:pt idx="31563">
                  <c:v>-1.88077E-2</c:v>
                </c:pt>
                <c:pt idx="31564">
                  <c:v>-1.82738E-2</c:v>
                </c:pt>
                <c:pt idx="31565">
                  <c:v>-1.7722999999999999E-2</c:v>
                </c:pt>
                <c:pt idx="31566">
                  <c:v>-1.7156100000000001E-2</c:v>
                </c:pt>
                <c:pt idx="31567">
                  <c:v>-1.6574499999999999E-2</c:v>
                </c:pt>
                <c:pt idx="31568">
                  <c:v>-1.5979E-2</c:v>
                </c:pt>
                <c:pt idx="31569">
                  <c:v>-1.53703E-2</c:v>
                </c:pt>
                <c:pt idx="31570">
                  <c:v>-1.4748900000000001E-2</c:v>
                </c:pt>
                <c:pt idx="31571">
                  <c:v>-1.41152E-2</c:v>
                </c:pt>
                <c:pt idx="31572">
                  <c:v>-1.3469E-2</c:v>
                </c:pt>
                <c:pt idx="31573">
                  <c:v>-1.2810800000000001E-2</c:v>
                </c:pt>
                <c:pt idx="31574">
                  <c:v>-1.2142099999999999E-2</c:v>
                </c:pt>
                <c:pt idx="31575">
                  <c:v>-1.14649E-2</c:v>
                </c:pt>
                <c:pt idx="31576">
                  <c:v>-1.07803E-2</c:v>
                </c:pt>
                <c:pt idx="31577">
                  <c:v>-1.00885E-2</c:v>
                </c:pt>
                <c:pt idx="31578" formatCode="0.00E+00">
                  <c:v>-9.3899499999999993E-3</c:v>
                </c:pt>
                <c:pt idx="31579" formatCode="0.00E+00">
                  <c:v>-8.6852800000000001E-3</c:v>
                </c:pt>
                <c:pt idx="31580" formatCode="0.00E+00">
                  <c:v>-7.9753199999999993E-3</c:v>
                </c:pt>
                <c:pt idx="31581" formatCode="0.00E+00">
                  <c:v>-7.2609199999999997E-3</c:v>
                </c:pt>
                <c:pt idx="31582" formatCode="0.00E+00">
                  <c:v>-6.5429800000000003E-3</c:v>
                </c:pt>
                <c:pt idx="31583" formatCode="0.00E+00">
                  <c:v>-5.8223299999999997E-3</c:v>
                </c:pt>
                <c:pt idx="31584" formatCode="0.00E+00">
                  <c:v>-5.0998299999999996E-3</c:v>
                </c:pt>
                <c:pt idx="31585" formatCode="0.00E+00">
                  <c:v>-4.3760600000000002E-3</c:v>
                </c:pt>
                <c:pt idx="31586" formatCode="0.00E+00">
                  <c:v>-3.65125E-3</c:v>
                </c:pt>
                <c:pt idx="31587" formatCode="0.00E+00">
                  <c:v>-2.9256999999999998E-3</c:v>
                </c:pt>
                <c:pt idx="31588" formatCode="0.00E+00">
                  <c:v>-2.1999799999999998E-3</c:v>
                </c:pt>
                <c:pt idx="31589" formatCode="0.00E+00">
                  <c:v>-1.4744700000000001E-3</c:v>
                </c:pt>
                <c:pt idx="31590" formatCode="0.00E+00">
                  <c:v>-7.4934199999999996E-4</c:v>
                </c:pt>
                <c:pt idx="31591" formatCode="0.00E+00">
                  <c:v>-2.5103500000000001E-5</c:v>
                </c:pt>
                <c:pt idx="31592" formatCode="0.00E+00">
                  <c:v>6.9719900000000002E-4</c:v>
                </c:pt>
                <c:pt idx="31593" formatCode="0.00E+00">
                  <c:v>1.41613E-3</c:v>
                </c:pt>
                <c:pt idx="31594" formatCode="0.00E+00">
                  <c:v>2.13014E-3</c:v>
                </c:pt>
                <c:pt idx="31595" formatCode="0.00E+00">
                  <c:v>2.8380900000000001E-3</c:v>
                </c:pt>
                <c:pt idx="31596" formatCode="0.00E+00">
                  <c:v>3.5390999999999999E-3</c:v>
                </c:pt>
                <c:pt idx="31597" formatCode="0.00E+00">
                  <c:v>4.2320200000000004E-3</c:v>
                </c:pt>
                <c:pt idx="31598" formatCode="0.00E+00">
                  <c:v>4.9157100000000002E-3</c:v>
                </c:pt>
                <c:pt idx="31599" formatCode="0.00E+00">
                  <c:v>5.5896299999999999E-3</c:v>
                </c:pt>
                <c:pt idx="31600" formatCode="0.00E+00">
                  <c:v>6.2535899999999998E-3</c:v>
                </c:pt>
                <c:pt idx="31601" formatCode="0.00E+00">
                  <c:v>6.9071699999999998E-3</c:v>
                </c:pt>
                <c:pt idx="31602" formatCode="0.00E+00">
                  <c:v>7.54946E-3</c:v>
                </c:pt>
                <c:pt idx="31603" formatCode="0.00E+00">
                  <c:v>8.1792199999999992E-3</c:v>
                </c:pt>
                <c:pt idx="31604" formatCode="0.00E+00">
                  <c:v>8.7952800000000008E-3</c:v>
                </c:pt>
                <c:pt idx="31605" formatCode="0.00E+00">
                  <c:v>9.3967600000000005E-3</c:v>
                </c:pt>
                <c:pt idx="31606" formatCode="0.00E+00">
                  <c:v>9.9831899999999994E-3</c:v>
                </c:pt>
                <c:pt idx="31607">
                  <c:v>1.0554300000000001E-2</c:v>
                </c:pt>
                <c:pt idx="31608">
                  <c:v>1.1109600000000001E-2</c:v>
                </c:pt>
                <c:pt idx="31609">
                  <c:v>1.16486E-2</c:v>
                </c:pt>
                <c:pt idx="31610">
                  <c:v>1.2171E-2</c:v>
                </c:pt>
                <c:pt idx="31611">
                  <c:v>1.2676099999999999E-2</c:v>
                </c:pt>
                <c:pt idx="31612">
                  <c:v>1.3162500000000001E-2</c:v>
                </c:pt>
                <c:pt idx="31613">
                  <c:v>1.3628899999999999E-2</c:v>
                </c:pt>
                <c:pt idx="31614">
                  <c:v>1.40749E-2</c:v>
                </c:pt>
                <c:pt idx="31615">
                  <c:v>1.45002E-2</c:v>
                </c:pt>
                <c:pt idx="31616">
                  <c:v>1.4904499999999999E-2</c:v>
                </c:pt>
                <c:pt idx="31617">
                  <c:v>1.52876E-2</c:v>
                </c:pt>
                <c:pt idx="31618">
                  <c:v>1.56495E-2</c:v>
                </c:pt>
                <c:pt idx="31619">
                  <c:v>1.5990000000000001E-2</c:v>
                </c:pt>
                <c:pt idx="31620">
                  <c:v>1.6308699999999999E-2</c:v>
                </c:pt>
                <c:pt idx="31621">
                  <c:v>1.66047E-2</c:v>
                </c:pt>
                <c:pt idx="31622">
                  <c:v>1.6877799999999998E-2</c:v>
                </c:pt>
                <c:pt idx="31623">
                  <c:v>1.71281E-2</c:v>
                </c:pt>
                <c:pt idx="31624">
                  <c:v>1.7355700000000002E-2</c:v>
                </c:pt>
                <c:pt idx="31625">
                  <c:v>1.7561299999999998E-2</c:v>
                </c:pt>
                <c:pt idx="31626">
                  <c:v>1.7745899999999998E-2</c:v>
                </c:pt>
                <c:pt idx="31627">
                  <c:v>1.7909399999999999E-2</c:v>
                </c:pt>
                <c:pt idx="31628">
                  <c:v>1.8049699999999998E-2</c:v>
                </c:pt>
                <c:pt idx="31629">
                  <c:v>1.8165799999999999E-2</c:v>
                </c:pt>
                <c:pt idx="31630">
                  <c:v>1.8257700000000002E-2</c:v>
                </c:pt>
                <c:pt idx="31631">
                  <c:v>1.8325500000000002E-2</c:v>
                </c:pt>
                <c:pt idx="31632">
                  <c:v>1.8368800000000001E-2</c:v>
                </c:pt>
                <c:pt idx="31633">
                  <c:v>1.8387299999999999E-2</c:v>
                </c:pt>
                <c:pt idx="31634">
                  <c:v>1.83807E-2</c:v>
                </c:pt>
                <c:pt idx="31635">
                  <c:v>1.83491E-2</c:v>
                </c:pt>
                <c:pt idx="31636">
                  <c:v>1.82931E-2</c:v>
                </c:pt>
                <c:pt idx="31637">
                  <c:v>1.8213199999999999E-2</c:v>
                </c:pt>
                <c:pt idx="31638">
                  <c:v>1.8109500000000001E-2</c:v>
                </c:pt>
                <c:pt idx="31639">
                  <c:v>1.79822E-2</c:v>
                </c:pt>
                <c:pt idx="31640">
                  <c:v>1.7831300000000001E-2</c:v>
                </c:pt>
                <c:pt idx="31641">
                  <c:v>1.7657300000000001E-2</c:v>
                </c:pt>
                <c:pt idx="31642">
                  <c:v>1.7460400000000001E-2</c:v>
                </c:pt>
                <c:pt idx="31643">
                  <c:v>1.7241200000000002E-2</c:v>
                </c:pt>
                <c:pt idx="31644">
                  <c:v>1.7000100000000001E-2</c:v>
                </c:pt>
                <c:pt idx="31645">
                  <c:v>1.6736999999999998E-2</c:v>
                </c:pt>
                <c:pt idx="31646">
                  <c:v>1.6452399999999999E-2</c:v>
                </c:pt>
                <c:pt idx="31647">
                  <c:v>1.6146799999999999E-2</c:v>
                </c:pt>
                <c:pt idx="31648">
                  <c:v>1.58207E-2</c:v>
                </c:pt>
                <c:pt idx="31649">
                  <c:v>1.54752E-2</c:v>
                </c:pt>
                <c:pt idx="31650">
                  <c:v>1.51109E-2</c:v>
                </c:pt>
                <c:pt idx="31651">
                  <c:v>1.47289E-2</c:v>
                </c:pt>
                <c:pt idx="31652">
                  <c:v>1.4330000000000001E-2</c:v>
                </c:pt>
                <c:pt idx="31653">
                  <c:v>1.39148E-2</c:v>
                </c:pt>
                <c:pt idx="31654">
                  <c:v>1.3483500000000001E-2</c:v>
                </c:pt>
                <c:pt idx="31655">
                  <c:v>1.30362E-2</c:v>
                </c:pt>
                <c:pt idx="31656">
                  <c:v>1.2573300000000001E-2</c:v>
                </c:pt>
                <c:pt idx="31657">
                  <c:v>1.20953E-2</c:v>
                </c:pt>
                <c:pt idx="31658">
                  <c:v>1.1603E-2</c:v>
                </c:pt>
                <c:pt idx="31659">
                  <c:v>1.1096999999999999E-2</c:v>
                </c:pt>
                <c:pt idx="31660">
                  <c:v>1.05781E-2</c:v>
                </c:pt>
                <c:pt idx="31661">
                  <c:v>1.0046899999999999E-2</c:v>
                </c:pt>
                <c:pt idx="31662" formatCode="0.00E+00">
                  <c:v>9.5038599999999994E-3</c:v>
                </c:pt>
                <c:pt idx="31663" formatCode="0.00E+00">
                  <c:v>8.9494899999999992E-3</c:v>
                </c:pt>
                <c:pt idx="31664" formatCode="0.00E+00">
                  <c:v>8.3847100000000001E-3</c:v>
                </c:pt>
                <c:pt idx="31665" formatCode="0.00E+00">
                  <c:v>7.8104000000000003E-3</c:v>
                </c:pt>
                <c:pt idx="31666" formatCode="0.00E+00">
                  <c:v>7.2274499999999998E-3</c:v>
                </c:pt>
                <c:pt idx="31667" formatCode="0.00E+00">
                  <c:v>6.63709E-3</c:v>
                </c:pt>
                <c:pt idx="31668" formatCode="0.00E+00">
                  <c:v>6.0407999999999998E-3</c:v>
                </c:pt>
                <c:pt idx="31669" formatCode="0.00E+00">
                  <c:v>5.4397999999999998E-3</c:v>
                </c:pt>
                <c:pt idx="31670" formatCode="0.00E+00">
                  <c:v>4.8348200000000001E-3</c:v>
                </c:pt>
                <c:pt idx="31671" formatCode="0.00E+00">
                  <c:v>4.2261499999999997E-3</c:v>
                </c:pt>
                <c:pt idx="31672" formatCode="0.00E+00">
                  <c:v>3.61415E-3</c:v>
                </c:pt>
                <c:pt idx="31673" formatCode="0.00E+00">
                  <c:v>2.9997399999999999E-3</c:v>
                </c:pt>
                <c:pt idx="31674" formatCode="0.00E+00">
                  <c:v>2.3844199999999999E-3</c:v>
                </c:pt>
                <c:pt idx="31675" formatCode="0.00E+00">
                  <c:v>1.7703599999999999E-3</c:v>
                </c:pt>
                <c:pt idx="31676" formatCode="0.00E+00">
                  <c:v>1.1597199999999999E-3</c:v>
                </c:pt>
                <c:pt idx="31677" formatCode="0.00E+00">
                  <c:v>5.5285800000000004E-4</c:v>
                </c:pt>
                <c:pt idx="31678" formatCode="0.00E+00">
                  <c:v>-5.1321099999999999E-5</c:v>
                </c:pt>
                <c:pt idx="31679" formatCode="0.00E+00">
                  <c:v>-6.5312699999999998E-4</c:v>
                </c:pt>
                <c:pt idx="31680" formatCode="0.00E+00">
                  <c:v>-1.25168E-3</c:v>
                </c:pt>
                <c:pt idx="31681" formatCode="0.00E+00">
                  <c:v>-1.8460499999999999E-3</c:v>
                </c:pt>
                <c:pt idx="31682" formatCode="0.00E+00">
                  <c:v>-2.4356400000000002E-3</c:v>
                </c:pt>
                <c:pt idx="31683" formatCode="0.00E+00">
                  <c:v>-3.0198E-3</c:v>
                </c:pt>
                <c:pt idx="31684" formatCode="0.00E+00">
                  <c:v>-3.5977299999999999E-3</c:v>
                </c:pt>
                <c:pt idx="31685" formatCode="0.00E+00">
                  <c:v>-4.1687199999999999E-3</c:v>
                </c:pt>
                <c:pt idx="31686" formatCode="0.00E+00">
                  <c:v>-4.7320699999999997E-3</c:v>
                </c:pt>
                <c:pt idx="31687" formatCode="0.00E+00">
                  <c:v>-5.2871300000000001E-3</c:v>
                </c:pt>
                <c:pt idx="31688" formatCode="0.00E+00">
                  <c:v>-5.8332799999999997E-3</c:v>
                </c:pt>
                <c:pt idx="31689" formatCode="0.00E+00">
                  <c:v>-6.3700600000000003E-3</c:v>
                </c:pt>
                <c:pt idx="31690" formatCode="0.00E+00">
                  <c:v>-6.8970999999999998E-3</c:v>
                </c:pt>
                <c:pt idx="31691" formatCode="0.00E+00">
                  <c:v>-7.4138499999999996E-3</c:v>
                </c:pt>
                <c:pt idx="31692" formatCode="0.00E+00">
                  <c:v>-7.9196700000000002E-3</c:v>
                </c:pt>
                <c:pt idx="31693" formatCode="0.00E+00">
                  <c:v>-8.4139000000000002E-3</c:v>
                </c:pt>
                <c:pt idx="31694" formatCode="0.00E+00">
                  <c:v>-8.8959999999999994E-3</c:v>
                </c:pt>
                <c:pt idx="31695" formatCode="0.00E+00">
                  <c:v>-9.3653599999999997E-3</c:v>
                </c:pt>
                <c:pt idx="31696" formatCode="0.00E+00">
                  <c:v>-9.8210199999999997E-3</c:v>
                </c:pt>
                <c:pt idx="31697">
                  <c:v>-1.02618E-2</c:v>
                </c:pt>
                <c:pt idx="31698">
                  <c:v>-1.0686899999999999E-2</c:v>
                </c:pt>
                <c:pt idx="31699">
                  <c:v>-1.1096E-2</c:v>
                </c:pt>
                <c:pt idx="31700">
                  <c:v>-1.14891E-2</c:v>
                </c:pt>
                <c:pt idx="31701">
                  <c:v>-1.18656E-2</c:v>
                </c:pt>
                <c:pt idx="31702">
                  <c:v>-1.2224799999999999E-2</c:v>
                </c:pt>
                <c:pt idx="31703">
                  <c:v>-1.25665E-2</c:v>
                </c:pt>
                <c:pt idx="31704">
                  <c:v>-1.28904E-2</c:v>
                </c:pt>
                <c:pt idx="31705">
                  <c:v>-1.3196599999999999E-2</c:v>
                </c:pt>
                <c:pt idx="31706">
                  <c:v>-1.3484899999999999E-2</c:v>
                </c:pt>
                <c:pt idx="31707">
                  <c:v>-1.3755099999999999E-2</c:v>
                </c:pt>
                <c:pt idx="31708">
                  <c:v>-1.4007E-2</c:v>
                </c:pt>
                <c:pt idx="31709">
                  <c:v>-1.4240600000000001E-2</c:v>
                </c:pt>
                <c:pt idx="31710">
                  <c:v>-1.44561E-2</c:v>
                </c:pt>
                <c:pt idx="31711">
                  <c:v>-1.46537E-2</c:v>
                </c:pt>
                <c:pt idx="31712">
                  <c:v>-1.48329E-2</c:v>
                </c:pt>
                <c:pt idx="31713">
                  <c:v>-1.4993299999999999E-2</c:v>
                </c:pt>
                <c:pt idx="31714">
                  <c:v>-1.51351E-2</c:v>
                </c:pt>
                <c:pt idx="31715">
                  <c:v>-1.5258799999999999E-2</c:v>
                </c:pt>
                <c:pt idx="31716">
                  <c:v>-1.53645E-2</c:v>
                </c:pt>
                <c:pt idx="31717">
                  <c:v>-1.54518E-2</c:v>
                </c:pt>
                <c:pt idx="31718">
                  <c:v>-1.5520300000000001E-2</c:v>
                </c:pt>
                <c:pt idx="31719">
                  <c:v>-1.55701E-2</c:v>
                </c:pt>
                <c:pt idx="31720">
                  <c:v>-1.56013E-2</c:v>
                </c:pt>
                <c:pt idx="31721">
                  <c:v>-1.5614299999999999E-2</c:v>
                </c:pt>
                <c:pt idx="31722">
                  <c:v>-1.56093E-2</c:v>
                </c:pt>
                <c:pt idx="31723">
                  <c:v>-1.55867E-2</c:v>
                </c:pt>
                <c:pt idx="31724">
                  <c:v>-1.5547099999999999E-2</c:v>
                </c:pt>
                <c:pt idx="31725">
                  <c:v>-1.54909E-2</c:v>
                </c:pt>
                <c:pt idx="31726">
                  <c:v>-1.5418299999999999E-2</c:v>
                </c:pt>
                <c:pt idx="31727">
                  <c:v>-1.5329799999999999E-2</c:v>
                </c:pt>
                <c:pt idx="31728">
                  <c:v>-1.5225799999999999E-2</c:v>
                </c:pt>
                <c:pt idx="31729">
                  <c:v>-1.51065E-2</c:v>
                </c:pt>
                <c:pt idx="31730">
                  <c:v>-1.4972299999999999E-2</c:v>
                </c:pt>
                <c:pt idx="31731">
                  <c:v>-1.48232E-2</c:v>
                </c:pt>
                <c:pt idx="31732">
                  <c:v>-1.4659699999999999E-2</c:v>
                </c:pt>
                <c:pt idx="31733">
                  <c:v>-1.4481900000000001E-2</c:v>
                </c:pt>
                <c:pt idx="31734">
                  <c:v>-1.4291099999999999E-2</c:v>
                </c:pt>
                <c:pt idx="31735">
                  <c:v>-1.40883E-2</c:v>
                </c:pt>
                <c:pt idx="31736">
                  <c:v>-1.3872799999999999E-2</c:v>
                </c:pt>
                <c:pt idx="31737">
                  <c:v>-1.3644399999999999E-2</c:v>
                </c:pt>
                <c:pt idx="31738">
                  <c:v>-1.34045E-2</c:v>
                </c:pt>
                <c:pt idx="31739">
                  <c:v>-1.31538E-2</c:v>
                </c:pt>
                <c:pt idx="31740">
                  <c:v>-1.2892600000000001E-2</c:v>
                </c:pt>
                <c:pt idx="31741">
                  <c:v>-1.26211E-2</c:v>
                </c:pt>
                <c:pt idx="31742">
                  <c:v>-1.23395E-2</c:v>
                </c:pt>
                <c:pt idx="31743">
                  <c:v>-1.20485E-2</c:v>
                </c:pt>
                <c:pt idx="31744">
                  <c:v>-1.1748700000000001E-2</c:v>
                </c:pt>
                <c:pt idx="31745">
                  <c:v>-1.14406E-2</c:v>
                </c:pt>
                <c:pt idx="31746">
                  <c:v>-1.11243E-2</c:v>
                </c:pt>
                <c:pt idx="31747">
                  <c:v>-1.08001E-2</c:v>
                </c:pt>
                <c:pt idx="31748">
                  <c:v>-1.0468099999999999E-2</c:v>
                </c:pt>
                <c:pt idx="31749">
                  <c:v>-1.0129300000000001E-2</c:v>
                </c:pt>
                <c:pt idx="31750" formatCode="0.00E+00">
                  <c:v>-9.7842699999999994E-3</c:v>
                </c:pt>
                <c:pt idx="31751" formatCode="0.00E+00">
                  <c:v>-9.43366E-3</c:v>
                </c:pt>
                <c:pt idx="31752" formatCode="0.00E+00">
                  <c:v>-9.0776399999999997E-3</c:v>
                </c:pt>
                <c:pt idx="31753" formatCode="0.00E+00">
                  <c:v>-8.7166099999999996E-3</c:v>
                </c:pt>
                <c:pt idx="31754" formatCode="0.00E+00">
                  <c:v>-8.3512800000000009E-3</c:v>
                </c:pt>
                <c:pt idx="31755" formatCode="0.00E+00">
                  <c:v>-7.98251E-3</c:v>
                </c:pt>
                <c:pt idx="31756" formatCode="0.00E+00">
                  <c:v>-7.6109799999999998E-3</c:v>
                </c:pt>
                <c:pt idx="31757" formatCode="0.00E+00">
                  <c:v>-7.2371900000000001E-3</c:v>
                </c:pt>
                <c:pt idx="31758" formatCode="0.00E+00">
                  <c:v>-6.8615500000000001E-3</c:v>
                </c:pt>
                <c:pt idx="31759" formatCode="0.00E+00">
                  <c:v>-6.4845500000000004E-3</c:v>
                </c:pt>
                <c:pt idx="31760" formatCode="0.00E+00">
                  <c:v>-6.1069000000000002E-3</c:v>
                </c:pt>
                <c:pt idx="31761" formatCode="0.00E+00">
                  <c:v>-5.7292100000000002E-3</c:v>
                </c:pt>
                <c:pt idx="31762" formatCode="0.00E+00">
                  <c:v>-5.35171E-3</c:v>
                </c:pt>
                <c:pt idx="31763" formatCode="0.00E+00">
                  <c:v>-4.9745700000000002E-3</c:v>
                </c:pt>
                <c:pt idx="31764" formatCode="0.00E+00">
                  <c:v>-4.5981399999999997E-3</c:v>
                </c:pt>
                <c:pt idx="31765" formatCode="0.00E+00">
                  <c:v>-4.22303E-3</c:v>
                </c:pt>
                <c:pt idx="31766" formatCode="0.00E+00">
                  <c:v>-3.8497700000000002E-3</c:v>
                </c:pt>
                <c:pt idx="31767" formatCode="0.00E+00">
                  <c:v>-3.4785699999999998E-3</c:v>
                </c:pt>
                <c:pt idx="31768" formatCode="0.00E+00">
                  <c:v>-3.1096499999999998E-3</c:v>
                </c:pt>
                <c:pt idx="31769" formatCode="0.00E+00">
                  <c:v>-2.7435099999999998E-3</c:v>
                </c:pt>
                <c:pt idx="31770" formatCode="0.00E+00">
                  <c:v>-2.3807500000000001E-3</c:v>
                </c:pt>
                <c:pt idx="31771" formatCode="0.00E+00">
                  <c:v>-2.0218200000000001E-3</c:v>
                </c:pt>
                <c:pt idx="31772" formatCode="0.00E+00">
                  <c:v>-1.6670000000000001E-3</c:v>
                </c:pt>
                <c:pt idx="31773" formatCode="0.00E+00">
                  <c:v>-1.3165799999999999E-3</c:v>
                </c:pt>
                <c:pt idx="31774" formatCode="0.00E+00">
                  <c:v>-9.7094E-4</c:v>
                </c:pt>
                <c:pt idx="31775" formatCode="0.00E+00">
                  <c:v>-6.3046E-4</c:v>
                </c:pt>
                <c:pt idx="31776" formatCode="0.00E+00">
                  <c:v>-2.9557500000000002E-4</c:v>
                </c:pt>
                <c:pt idx="31777" formatCode="0.00E+00">
                  <c:v>3.3249500000000001E-5</c:v>
                </c:pt>
                <c:pt idx="31778" formatCode="0.00E+00">
                  <c:v>3.5572199999999999E-4</c:v>
                </c:pt>
                <c:pt idx="31779" formatCode="0.00E+00">
                  <c:v>6.7177899999999995E-4</c:v>
                </c:pt>
                <c:pt idx="31780" formatCode="0.00E+00">
                  <c:v>9.8145700000000003E-4</c:v>
                </c:pt>
                <c:pt idx="31781" formatCode="0.00E+00">
                  <c:v>1.2846999999999999E-3</c:v>
                </c:pt>
                <c:pt idx="31782" formatCode="0.00E+00">
                  <c:v>1.5812599999999999E-3</c:v>
                </c:pt>
                <c:pt idx="31783" formatCode="0.00E+00">
                  <c:v>1.8707699999999999E-3</c:v>
                </c:pt>
                <c:pt idx="31784" formatCode="0.00E+00">
                  <c:v>2.1530099999999999E-3</c:v>
                </c:pt>
                <c:pt idx="31785" formatCode="0.00E+00">
                  <c:v>2.4280600000000001E-3</c:v>
                </c:pt>
                <c:pt idx="31786" formatCode="0.00E+00">
                  <c:v>2.6960899999999999E-3</c:v>
                </c:pt>
                <c:pt idx="31787" formatCode="0.00E+00">
                  <c:v>2.9570299999999998E-3</c:v>
                </c:pt>
                <c:pt idx="31788" formatCode="0.00E+00">
                  <c:v>3.2105800000000002E-3</c:v>
                </c:pt>
                <c:pt idx="31789" formatCode="0.00E+00">
                  <c:v>3.4564700000000001E-3</c:v>
                </c:pt>
                <c:pt idx="31790" formatCode="0.00E+00">
                  <c:v>3.6946800000000001E-3</c:v>
                </c:pt>
                <c:pt idx="31791" formatCode="0.00E+00">
                  <c:v>3.9252799999999997E-3</c:v>
                </c:pt>
                <c:pt idx="31792" formatCode="0.00E+00">
                  <c:v>4.1483900000000001E-3</c:v>
                </c:pt>
                <c:pt idx="31793" formatCode="0.00E+00">
                  <c:v>4.3641599999999997E-3</c:v>
                </c:pt>
                <c:pt idx="31794" formatCode="0.00E+00">
                  <c:v>4.57267E-3</c:v>
                </c:pt>
                <c:pt idx="31795" formatCode="0.00E+00">
                  <c:v>4.7738399999999997E-3</c:v>
                </c:pt>
                <c:pt idx="31796" formatCode="0.00E+00">
                  <c:v>4.9671400000000001E-3</c:v>
                </c:pt>
                <c:pt idx="31797" formatCode="0.00E+00">
                  <c:v>5.1517200000000003E-3</c:v>
                </c:pt>
                <c:pt idx="31798" formatCode="0.00E+00">
                  <c:v>5.3281700000000001E-3</c:v>
                </c:pt>
                <c:pt idx="31799" formatCode="0.00E+00">
                  <c:v>5.4980200000000002E-3</c:v>
                </c:pt>
                <c:pt idx="31800" formatCode="0.00E+00">
                  <c:v>5.6612199999999998E-3</c:v>
                </c:pt>
                <c:pt idx="31801" formatCode="0.00E+00">
                  <c:v>5.8170899999999996E-3</c:v>
                </c:pt>
                <c:pt idx="31802" formatCode="0.00E+00">
                  <c:v>5.9659300000000004E-3</c:v>
                </c:pt>
                <c:pt idx="31803" formatCode="0.00E+00">
                  <c:v>6.1082000000000003E-3</c:v>
                </c:pt>
                <c:pt idx="31804" formatCode="0.00E+00">
                  <c:v>6.2440500000000001E-3</c:v>
                </c:pt>
                <c:pt idx="31805" formatCode="0.00E+00">
                  <c:v>6.3734500000000001E-3</c:v>
                </c:pt>
                <c:pt idx="31806" formatCode="0.00E+00">
                  <c:v>6.49644E-3</c:v>
                </c:pt>
                <c:pt idx="31807" formatCode="0.00E+00">
                  <c:v>6.6133299999999997E-3</c:v>
                </c:pt>
                <c:pt idx="31808" formatCode="0.00E+00">
                  <c:v>6.7244499999999999E-3</c:v>
                </c:pt>
                <c:pt idx="31809" formatCode="0.00E+00">
                  <c:v>6.8298999999999999E-3</c:v>
                </c:pt>
                <c:pt idx="31810" formatCode="0.00E+00">
                  <c:v>6.9297999999999998E-3</c:v>
                </c:pt>
                <c:pt idx="31811" formatCode="0.00E+00">
                  <c:v>7.0245100000000003E-3</c:v>
                </c:pt>
                <c:pt idx="31812" formatCode="0.00E+00">
                  <c:v>7.1145799999999997E-3</c:v>
                </c:pt>
                <c:pt idx="31813" formatCode="0.00E+00">
                  <c:v>7.2005699999999999E-3</c:v>
                </c:pt>
                <c:pt idx="31814" formatCode="0.00E+00">
                  <c:v>7.2829100000000001E-3</c:v>
                </c:pt>
                <c:pt idx="31815" formatCode="0.00E+00">
                  <c:v>7.3619200000000001E-3</c:v>
                </c:pt>
                <c:pt idx="31816" formatCode="0.00E+00">
                  <c:v>7.4378200000000004E-3</c:v>
                </c:pt>
                <c:pt idx="31817" formatCode="0.00E+00">
                  <c:v>7.5108199999999996E-3</c:v>
                </c:pt>
                <c:pt idx="31818" formatCode="0.00E+00">
                  <c:v>7.5810399999999998E-3</c:v>
                </c:pt>
                <c:pt idx="31819" formatCode="0.00E+00">
                  <c:v>7.6486599999999998E-3</c:v>
                </c:pt>
                <c:pt idx="31820" formatCode="0.00E+00">
                  <c:v>7.7139000000000001E-3</c:v>
                </c:pt>
                <c:pt idx="31821" formatCode="0.00E+00">
                  <c:v>7.7770499999999998E-3</c:v>
                </c:pt>
                <c:pt idx="31822" formatCode="0.00E+00">
                  <c:v>7.8383700000000008E-3</c:v>
                </c:pt>
                <c:pt idx="31823" formatCode="0.00E+00">
                  <c:v>7.8980600000000001E-3</c:v>
                </c:pt>
                <c:pt idx="31824" formatCode="0.00E+00">
                  <c:v>7.9564500000000003E-3</c:v>
                </c:pt>
                <c:pt idx="31825" formatCode="0.00E+00">
                  <c:v>8.0138799999999993E-3</c:v>
                </c:pt>
                <c:pt idx="31826" formatCode="0.00E+00">
                  <c:v>8.0707299999999999E-3</c:v>
                </c:pt>
                <c:pt idx="31827" formatCode="0.00E+00">
                  <c:v>8.1272400000000009E-3</c:v>
                </c:pt>
                <c:pt idx="31828" formatCode="0.00E+00">
                  <c:v>8.1835299999999996E-3</c:v>
                </c:pt>
                <c:pt idx="31829" formatCode="0.00E+00">
                  <c:v>8.2396799999999992E-3</c:v>
                </c:pt>
                <c:pt idx="31830" formatCode="0.00E+00">
                  <c:v>8.2959699999999997E-3</c:v>
                </c:pt>
                <c:pt idx="31831" formatCode="0.00E+00">
                  <c:v>8.3527900000000006E-3</c:v>
                </c:pt>
                <c:pt idx="31832" formatCode="0.00E+00">
                  <c:v>8.4104699999999998E-3</c:v>
                </c:pt>
                <c:pt idx="31833" formatCode="0.00E+00">
                  <c:v>8.4692299999999995E-3</c:v>
                </c:pt>
                <c:pt idx="31834" formatCode="0.00E+00">
                  <c:v>8.5292500000000004E-3</c:v>
                </c:pt>
                <c:pt idx="31835" formatCode="0.00E+00">
                  <c:v>8.5908000000000009E-3</c:v>
                </c:pt>
                <c:pt idx="31836" formatCode="0.00E+00">
                  <c:v>8.6541299999999995E-3</c:v>
                </c:pt>
                <c:pt idx="31837" formatCode="0.00E+00">
                  <c:v>8.7194500000000001E-3</c:v>
                </c:pt>
                <c:pt idx="31838" formatCode="0.00E+00">
                  <c:v>8.7868600000000005E-3</c:v>
                </c:pt>
                <c:pt idx="31839" formatCode="0.00E+00">
                  <c:v>8.8563900000000004E-3</c:v>
                </c:pt>
                <c:pt idx="31840" formatCode="0.00E+00">
                  <c:v>8.9280999999999996E-3</c:v>
                </c:pt>
                <c:pt idx="31841" formatCode="0.00E+00">
                  <c:v>9.0021700000000003E-3</c:v>
                </c:pt>
                <c:pt idx="31842" formatCode="0.00E+00">
                  <c:v>9.0787699999999999E-3</c:v>
                </c:pt>
                <c:pt idx="31843" formatCode="0.00E+00">
                  <c:v>9.1580199999999994E-3</c:v>
                </c:pt>
                <c:pt idx="31844" formatCode="0.00E+00">
                  <c:v>9.2400399999999997E-3</c:v>
                </c:pt>
                <c:pt idx="31845" formatCode="0.00E+00">
                  <c:v>9.3248199999999993E-3</c:v>
                </c:pt>
                <c:pt idx="31846" formatCode="0.00E+00">
                  <c:v>9.4121299999999995E-3</c:v>
                </c:pt>
                <c:pt idx="31847" formatCode="0.00E+00">
                  <c:v>9.5019400000000004E-3</c:v>
                </c:pt>
                <c:pt idx="31848" formatCode="0.00E+00">
                  <c:v>9.5944499999999992E-3</c:v>
                </c:pt>
                <c:pt idx="31849" formatCode="0.00E+00">
                  <c:v>9.6898499999999999E-3</c:v>
                </c:pt>
                <c:pt idx="31850" formatCode="0.00E+00">
                  <c:v>9.7882000000000004E-3</c:v>
                </c:pt>
                <c:pt idx="31851" formatCode="0.00E+00">
                  <c:v>9.8895800000000002E-3</c:v>
                </c:pt>
                <c:pt idx="31852" formatCode="0.00E+00">
                  <c:v>9.9940399999999992E-3</c:v>
                </c:pt>
                <c:pt idx="31853">
                  <c:v>1.0101600000000001E-2</c:v>
                </c:pt>
                <c:pt idx="31854">
                  <c:v>1.0212199999999999E-2</c:v>
                </c:pt>
                <c:pt idx="31855">
                  <c:v>1.0325900000000001E-2</c:v>
                </c:pt>
                <c:pt idx="31856">
                  <c:v>1.04426E-2</c:v>
                </c:pt>
                <c:pt idx="31857">
                  <c:v>1.0562E-2</c:v>
                </c:pt>
                <c:pt idx="31858">
                  <c:v>1.06841E-2</c:v>
                </c:pt>
                <c:pt idx="31859">
                  <c:v>1.08089E-2</c:v>
                </c:pt>
                <c:pt idx="31860">
                  <c:v>1.0936400000000001E-2</c:v>
                </c:pt>
                <c:pt idx="31861">
                  <c:v>1.10667E-2</c:v>
                </c:pt>
                <c:pt idx="31862">
                  <c:v>1.1199600000000001E-2</c:v>
                </c:pt>
                <c:pt idx="31863">
                  <c:v>1.1334800000000001E-2</c:v>
                </c:pt>
                <c:pt idx="31864">
                  <c:v>1.1472E-2</c:v>
                </c:pt>
                <c:pt idx="31865">
                  <c:v>1.16109E-2</c:v>
                </c:pt>
                <c:pt idx="31866">
                  <c:v>1.17515E-2</c:v>
                </c:pt>
                <c:pt idx="31867">
                  <c:v>1.18935E-2</c:v>
                </c:pt>
                <c:pt idx="31868">
                  <c:v>1.20369E-2</c:v>
                </c:pt>
                <c:pt idx="31869">
                  <c:v>1.21814E-2</c:v>
                </c:pt>
                <c:pt idx="31870">
                  <c:v>1.2326699999999999E-2</c:v>
                </c:pt>
                <c:pt idx="31871">
                  <c:v>1.24724E-2</c:v>
                </c:pt>
                <c:pt idx="31872">
                  <c:v>1.2618000000000001E-2</c:v>
                </c:pt>
                <c:pt idx="31873">
                  <c:v>1.2763200000000001E-2</c:v>
                </c:pt>
                <c:pt idx="31874">
                  <c:v>1.2907800000000001E-2</c:v>
                </c:pt>
                <c:pt idx="31875">
                  <c:v>1.30519E-2</c:v>
                </c:pt>
                <c:pt idx="31876">
                  <c:v>1.31951E-2</c:v>
                </c:pt>
                <c:pt idx="31877">
                  <c:v>1.33372E-2</c:v>
                </c:pt>
                <c:pt idx="31878">
                  <c:v>1.34777E-2</c:v>
                </c:pt>
                <c:pt idx="31879">
                  <c:v>1.36162E-2</c:v>
                </c:pt>
                <c:pt idx="31880">
                  <c:v>1.37524E-2</c:v>
                </c:pt>
                <c:pt idx="31881">
                  <c:v>1.38859E-2</c:v>
                </c:pt>
                <c:pt idx="31882">
                  <c:v>1.4016300000000001E-2</c:v>
                </c:pt>
                <c:pt idx="31883">
                  <c:v>1.41434E-2</c:v>
                </c:pt>
                <c:pt idx="31884">
                  <c:v>1.42667E-2</c:v>
                </c:pt>
                <c:pt idx="31885">
                  <c:v>1.43862E-2</c:v>
                </c:pt>
                <c:pt idx="31886">
                  <c:v>1.45013E-2</c:v>
                </c:pt>
                <c:pt idx="31887">
                  <c:v>1.4611799999999999E-2</c:v>
                </c:pt>
                <c:pt idx="31888">
                  <c:v>1.4716999999999999E-2</c:v>
                </c:pt>
                <c:pt idx="31889">
                  <c:v>1.48167E-2</c:v>
                </c:pt>
                <c:pt idx="31890">
                  <c:v>1.49105E-2</c:v>
                </c:pt>
                <c:pt idx="31891">
                  <c:v>1.4997999999999999E-2</c:v>
                </c:pt>
                <c:pt idx="31892">
                  <c:v>1.50788E-2</c:v>
                </c:pt>
                <c:pt idx="31893">
                  <c:v>1.51526E-2</c:v>
                </c:pt>
                <c:pt idx="31894">
                  <c:v>1.52192E-2</c:v>
                </c:pt>
                <c:pt idx="31895">
                  <c:v>1.52783E-2</c:v>
                </c:pt>
                <c:pt idx="31896">
                  <c:v>1.5329600000000001E-2</c:v>
                </c:pt>
                <c:pt idx="31897">
                  <c:v>1.53727E-2</c:v>
                </c:pt>
                <c:pt idx="31898">
                  <c:v>1.54074E-2</c:v>
                </c:pt>
                <c:pt idx="31899">
                  <c:v>1.54333E-2</c:v>
                </c:pt>
                <c:pt idx="31900">
                  <c:v>1.5450200000000001E-2</c:v>
                </c:pt>
                <c:pt idx="31901">
                  <c:v>1.5457500000000001E-2</c:v>
                </c:pt>
                <c:pt idx="31902">
                  <c:v>1.5455E-2</c:v>
                </c:pt>
                <c:pt idx="31903">
                  <c:v>1.54425E-2</c:v>
                </c:pt>
                <c:pt idx="31904">
                  <c:v>1.54199E-2</c:v>
                </c:pt>
                <c:pt idx="31905">
                  <c:v>1.5387100000000001E-2</c:v>
                </c:pt>
                <c:pt idx="31906">
                  <c:v>1.5343900000000001E-2</c:v>
                </c:pt>
                <c:pt idx="31907">
                  <c:v>1.529E-2</c:v>
                </c:pt>
                <c:pt idx="31908">
                  <c:v>1.5225199999999999E-2</c:v>
                </c:pt>
                <c:pt idx="31909">
                  <c:v>1.5149299999999999E-2</c:v>
                </c:pt>
                <c:pt idx="31910">
                  <c:v>1.50622E-2</c:v>
                </c:pt>
                <c:pt idx="31911">
                  <c:v>1.4964E-2</c:v>
                </c:pt>
                <c:pt idx="31912">
                  <c:v>1.48544E-2</c:v>
                </c:pt>
                <c:pt idx="31913">
                  <c:v>1.4733400000000001E-2</c:v>
                </c:pt>
                <c:pt idx="31914">
                  <c:v>1.46009E-2</c:v>
                </c:pt>
                <c:pt idx="31915">
                  <c:v>1.44569E-2</c:v>
                </c:pt>
                <c:pt idx="31916">
                  <c:v>1.43012E-2</c:v>
                </c:pt>
                <c:pt idx="31917">
                  <c:v>1.41338E-2</c:v>
                </c:pt>
                <c:pt idx="31918">
                  <c:v>1.3954599999999999E-2</c:v>
                </c:pt>
                <c:pt idx="31919">
                  <c:v>1.37635E-2</c:v>
                </c:pt>
                <c:pt idx="31920">
                  <c:v>1.3560300000000001E-2</c:v>
                </c:pt>
                <c:pt idx="31921">
                  <c:v>1.33452E-2</c:v>
                </c:pt>
                <c:pt idx="31922">
                  <c:v>1.31182E-2</c:v>
                </c:pt>
                <c:pt idx="31923">
                  <c:v>1.28796E-2</c:v>
                </c:pt>
                <c:pt idx="31924">
                  <c:v>1.26295E-2</c:v>
                </c:pt>
                <c:pt idx="31925">
                  <c:v>1.2368000000000001E-2</c:v>
                </c:pt>
                <c:pt idx="31926">
                  <c:v>1.2095399999999999E-2</c:v>
                </c:pt>
                <c:pt idx="31927">
                  <c:v>1.18117E-2</c:v>
                </c:pt>
                <c:pt idx="31928">
                  <c:v>1.1517299999999999E-2</c:v>
                </c:pt>
                <c:pt idx="31929">
                  <c:v>1.12123E-2</c:v>
                </c:pt>
                <c:pt idx="31930">
                  <c:v>1.0897199999999999E-2</c:v>
                </c:pt>
                <c:pt idx="31931">
                  <c:v>1.0572099999999999E-2</c:v>
                </c:pt>
                <c:pt idx="31932">
                  <c:v>1.02373E-2</c:v>
                </c:pt>
                <c:pt idx="31933" formatCode="0.00E+00">
                  <c:v>9.8929900000000008E-3</c:v>
                </c:pt>
                <c:pt idx="31934" formatCode="0.00E+00">
                  <c:v>9.5394799999999995E-3</c:v>
                </c:pt>
                <c:pt idx="31935" formatCode="0.00E+00">
                  <c:v>9.1769999999999994E-3</c:v>
                </c:pt>
                <c:pt idx="31936" formatCode="0.00E+00">
                  <c:v>8.8057799999999992E-3</c:v>
                </c:pt>
                <c:pt idx="31937" formatCode="0.00E+00">
                  <c:v>8.4261400000000004E-3</c:v>
                </c:pt>
                <c:pt idx="31938" formatCode="0.00E+00">
                  <c:v>8.0385500000000002E-3</c:v>
                </c:pt>
                <c:pt idx="31939" formatCode="0.00E+00">
                  <c:v>7.6434399999999996E-3</c:v>
                </c:pt>
                <c:pt idx="31940" formatCode="0.00E+00">
                  <c:v>7.2412300000000004E-3</c:v>
                </c:pt>
                <c:pt idx="31941" formatCode="0.00E+00">
                  <c:v>6.8323000000000004E-3</c:v>
                </c:pt>
                <c:pt idx="31942" formatCode="0.00E+00">
                  <c:v>6.4170299999999998E-3</c:v>
                </c:pt>
                <c:pt idx="31943" formatCode="0.00E+00">
                  <c:v>5.9957500000000002E-3</c:v>
                </c:pt>
                <c:pt idx="31944" formatCode="0.00E+00">
                  <c:v>5.5688400000000002E-3</c:v>
                </c:pt>
                <c:pt idx="31945" formatCode="0.00E+00">
                  <c:v>5.1367000000000001E-3</c:v>
                </c:pt>
                <c:pt idx="31946" formatCode="0.00E+00">
                  <c:v>4.6997499999999999E-3</c:v>
                </c:pt>
                <c:pt idx="31947" formatCode="0.00E+00">
                  <c:v>4.2585399999999999E-3</c:v>
                </c:pt>
                <c:pt idx="31948" formatCode="0.00E+00">
                  <c:v>3.8136799999999998E-3</c:v>
                </c:pt>
                <c:pt idx="31949" formatCode="0.00E+00">
                  <c:v>3.3657399999999999E-3</c:v>
                </c:pt>
                <c:pt idx="31950" formatCode="0.00E+00">
                  <c:v>2.9152000000000002E-3</c:v>
                </c:pt>
                <c:pt idx="31951" formatCode="0.00E+00">
                  <c:v>2.4625300000000001E-3</c:v>
                </c:pt>
                <c:pt idx="31952" formatCode="0.00E+00">
                  <c:v>2.0082400000000001E-3</c:v>
                </c:pt>
                <c:pt idx="31953" formatCode="0.00E+00">
                  <c:v>1.55288E-3</c:v>
                </c:pt>
                <c:pt idx="31954" formatCode="0.00E+00">
                  <c:v>1.0970299999999999E-3</c:v>
                </c:pt>
                <c:pt idx="31955" formatCode="0.00E+00">
                  <c:v>6.41312E-4</c:v>
                </c:pt>
                <c:pt idx="31956" formatCode="0.00E+00">
                  <c:v>1.86379E-4</c:v>
                </c:pt>
                <c:pt idx="31957" formatCode="0.00E+00">
                  <c:v>-2.6715799999999998E-4</c:v>
                </c:pt>
                <c:pt idx="31958" formatCode="0.00E+00">
                  <c:v>-7.1874600000000003E-4</c:v>
                </c:pt>
                <c:pt idx="31959" formatCode="0.00E+00">
                  <c:v>-1.1678700000000001E-3</c:v>
                </c:pt>
                <c:pt idx="31960" formatCode="0.00E+00">
                  <c:v>-1.61399E-3</c:v>
                </c:pt>
                <c:pt idx="31961" formatCode="0.00E+00">
                  <c:v>-2.05653E-3</c:v>
                </c:pt>
                <c:pt idx="31962" formatCode="0.00E+00">
                  <c:v>-2.4948800000000001E-3</c:v>
                </c:pt>
                <c:pt idx="31963" formatCode="0.00E+00">
                  <c:v>-2.9285499999999998E-3</c:v>
                </c:pt>
                <c:pt idx="31964" formatCode="0.00E+00">
                  <c:v>-3.3570599999999998E-3</c:v>
                </c:pt>
                <c:pt idx="31965" formatCode="0.00E+00">
                  <c:v>-3.7798699999999998E-3</c:v>
                </c:pt>
                <c:pt idx="31966" formatCode="0.00E+00">
                  <c:v>-4.1963299999999999E-3</c:v>
                </c:pt>
                <c:pt idx="31967" formatCode="0.00E+00">
                  <c:v>-4.6058499999999999E-3</c:v>
                </c:pt>
                <c:pt idx="31968" formatCode="0.00E+00">
                  <c:v>-5.00791E-3</c:v>
                </c:pt>
                <c:pt idx="31969" formatCode="0.00E+00">
                  <c:v>-5.4020200000000004E-3</c:v>
                </c:pt>
                <c:pt idx="31970" formatCode="0.00E+00">
                  <c:v>-5.7876500000000001E-3</c:v>
                </c:pt>
                <c:pt idx="31971" formatCode="0.00E+00">
                  <c:v>-6.1642299999999997E-3</c:v>
                </c:pt>
                <c:pt idx="31972" formatCode="0.00E+00">
                  <c:v>-6.5312E-3</c:v>
                </c:pt>
                <c:pt idx="31973" formatCode="0.00E+00">
                  <c:v>-6.8880199999999999E-3</c:v>
                </c:pt>
                <c:pt idx="31974" formatCode="0.00E+00">
                  <c:v>-7.2341599999999999E-3</c:v>
                </c:pt>
                <c:pt idx="31975" formatCode="0.00E+00">
                  <c:v>-7.5691100000000004E-3</c:v>
                </c:pt>
                <c:pt idx="31976" formatCode="0.00E+00">
                  <c:v>-7.8924100000000007E-3</c:v>
                </c:pt>
                <c:pt idx="31977" formatCode="0.00E+00">
                  <c:v>-8.2036299999999999E-3</c:v>
                </c:pt>
                <c:pt idx="31978" formatCode="0.00E+00">
                  <c:v>-8.5023400000000006E-3</c:v>
                </c:pt>
                <c:pt idx="31979" formatCode="0.00E+00">
                  <c:v>-8.7880500000000004E-3</c:v>
                </c:pt>
                <c:pt idx="31980" formatCode="0.00E+00">
                  <c:v>-9.0603300000000001E-3</c:v>
                </c:pt>
                <c:pt idx="31981" formatCode="0.00E+00">
                  <c:v>-9.31886E-3</c:v>
                </c:pt>
                <c:pt idx="31982" formatCode="0.00E+00">
                  <c:v>-9.5633000000000003E-3</c:v>
                </c:pt>
                <c:pt idx="31983" formatCode="0.00E+00">
                  <c:v>-9.7932799999999997E-3</c:v>
                </c:pt>
                <c:pt idx="31984">
                  <c:v>-1.0008400000000001E-2</c:v>
                </c:pt>
                <c:pt idx="31985">
                  <c:v>-1.0208399999999999E-2</c:v>
                </c:pt>
                <c:pt idx="31986">
                  <c:v>-1.03929E-2</c:v>
                </c:pt>
                <c:pt idx="31987">
                  <c:v>-1.05617E-2</c:v>
                </c:pt>
                <c:pt idx="31988">
                  <c:v>-1.07145E-2</c:v>
                </c:pt>
                <c:pt idx="31989">
                  <c:v>-1.08509E-2</c:v>
                </c:pt>
                <c:pt idx="31990">
                  <c:v>-1.0970799999999999E-2</c:v>
                </c:pt>
                <c:pt idx="31991">
                  <c:v>-1.1073899999999999E-2</c:v>
                </c:pt>
                <c:pt idx="31992">
                  <c:v>-1.116E-2</c:v>
                </c:pt>
                <c:pt idx="31993">
                  <c:v>-1.1229100000000001E-2</c:v>
                </c:pt>
                <c:pt idx="31994">
                  <c:v>-1.12809E-2</c:v>
                </c:pt>
                <c:pt idx="31995">
                  <c:v>-1.1315499999999999E-2</c:v>
                </c:pt>
                <c:pt idx="31996">
                  <c:v>-1.13326E-2</c:v>
                </c:pt>
                <c:pt idx="31997">
                  <c:v>-1.1332200000000001E-2</c:v>
                </c:pt>
                <c:pt idx="31998">
                  <c:v>-1.1314299999999999E-2</c:v>
                </c:pt>
                <c:pt idx="31999">
                  <c:v>-1.12788E-2</c:v>
                </c:pt>
                <c:pt idx="32000">
                  <c:v>-1.12257E-2</c:v>
                </c:pt>
                <c:pt idx="32001">
                  <c:v>-1.1154900000000001E-2</c:v>
                </c:pt>
                <c:pt idx="32002">
                  <c:v>-1.10667E-2</c:v>
                </c:pt>
                <c:pt idx="32003">
                  <c:v>-1.0961E-2</c:v>
                </c:pt>
                <c:pt idx="32004">
                  <c:v>-1.08381E-2</c:v>
                </c:pt>
                <c:pt idx="32005">
                  <c:v>-1.06981E-2</c:v>
                </c:pt>
                <c:pt idx="32006">
                  <c:v>-1.0541200000000001E-2</c:v>
                </c:pt>
                <c:pt idx="32007">
                  <c:v>-1.03675E-2</c:v>
                </c:pt>
                <c:pt idx="32008">
                  <c:v>-1.01773E-2</c:v>
                </c:pt>
                <c:pt idx="32009" formatCode="0.00E+00">
                  <c:v>-9.9709199999999994E-3</c:v>
                </c:pt>
                <c:pt idx="32010" formatCode="0.00E+00">
                  <c:v>-9.7484400000000006E-3</c:v>
                </c:pt>
                <c:pt idx="32011" formatCode="0.00E+00">
                  <c:v>-9.5101700000000001E-3</c:v>
                </c:pt>
                <c:pt idx="32012" formatCode="0.00E+00">
                  <c:v>-9.2564099999999996E-3</c:v>
                </c:pt>
                <c:pt idx="32013" formatCode="0.00E+00">
                  <c:v>-8.9875200000000006E-3</c:v>
                </c:pt>
                <c:pt idx="32014" formatCode="0.00E+00">
                  <c:v>-8.7038299999999992E-3</c:v>
                </c:pt>
                <c:pt idx="32015" formatCode="0.00E+00">
                  <c:v>-8.4057200000000002E-3</c:v>
                </c:pt>
                <c:pt idx="32016" formatCode="0.00E+00">
                  <c:v>-8.0935599999999996E-3</c:v>
                </c:pt>
                <c:pt idx="32017" formatCode="0.00E+00">
                  <c:v>-7.7677500000000003E-3</c:v>
                </c:pt>
                <c:pt idx="32018" formatCode="0.00E+00">
                  <c:v>-7.4286500000000002E-3</c:v>
                </c:pt>
                <c:pt idx="32019" formatCode="0.00E+00">
                  <c:v>-7.0766800000000001E-3</c:v>
                </c:pt>
                <c:pt idx="32020" formatCode="0.00E+00">
                  <c:v>-6.7122900000000001E-3</c:v>
                </c:pt>
                <c:pt idx="32021" formatCode="0.00E+00">
                  <c:v>-6.3359000000000002E-3</c:v>
                </c:pt>
                <c:pt idx="32022" formatCode="0.00E+00">
                  <c:v>-5.9479700000000003E-3</c:v>
                </c:pt>
                <c:pt idx="32023" formatCode="0.00E+00">
                  <c:v>-5.5489399999999996E-3</c:v>
                </c:pt>
                <c:pt idx="32024" formatCode="0.00E+00">
                  <c:v>-5.1393200000000002E-3</c:v>
                </c:pt>
                <c:pt idx="32025" formatCode="0.00E+00">
                  <c:v>-4.7196399999999998E-3</c:v>
                </c:pt>
                <c:pt idx="32026" formatCode="0.00E+00">
                  <c:v>-4.2904600000000003E-3</c:v>
                </c:pt>
                <c:pt idx="32027" formatCode="0.00E+00">
                  <c:v>-3.85235E-3</c:v>
                </c:pt>
                <c:pt idx="32028" formatCode="0.00E+00">
                  <c:v>-3.4058700000000001E-3</c:v>
                </c:pt>
                <c:pt idx="32029" formatCode="0.00E+00">
                  <c:v>-2.9516299999999998E-3</c:v>
                </c:pt>
                <c:pt idx="32030" formatCode="0.00E+00">
                  <c:v>-2.4902600000000002E-3</c:v>
                </c:pt>
                <c:pt idx="32031" formatCode="0.00E+00">
                  <c:v>-2.0223699999999999E-3</c:v>
                </c:pt>
                <c:pt idx="32032" formatCode="0.00E+00">
                  <c:v>-1.5485799999999999E-3</c:v>
                </c:pt>
                <c:pt idx="32033" formatCode="0.00E+00">
                  <c:v>-1.0694999999999999E-3</c:v>
                </c:pt>
                <c:pt idx="32034" formatCode="0.00E+00">
                  <c:v>-5.8581400000000004E-4</c:v>
                </c:pt>
                <c:pt idx="32035" formatCode="0.00E+00">
                  <c:v>-9.8204399999999998E-5</c:v>
                </c:pt>
                <c:pt idx="32036" formatCode="0.00E+00">
                  <c:v>3.9260500000000003E-4</c:v>
                </c:pt>
                <c:pt idx="32037" formatCode="0.00E+00">
                  <c:v>8.8594599999999998E-4</c:v>
                </c:pt>
                <c:pt idx="32038" formatCode="0.00E+00">
                  <c:v>1.3812399999999999E-3</c:v>
                </c:pt>
                <c:pt idx="32039" formatCode="0.00E+00">
                  <c:v>1.8779199999999999E-3</c:v>
                </c:pt>
                <c:pt idx="32040" formatCode="0.00E+00">
                  <c:v>2.3753400000000001E-3</c:v>
                </c:pt>
                <c:pt idx="32041" formatCode="0.00E+00">
                  <c:v>2.8727800000000001E-3</c:v>
                </c:pt>
                <c:pt idx="32042" formatCode="0.00E+00">
                  <c:v>3.3694699999999998E-3</c:v>
                </c:pt>
                <c:pt idx="32043" formatCode="0.00E+00">
                  <c:v>3.8647600000000001E-3</c:v>
                </c:pt>
                <c:pt idx="32044" formatCode="0.00E+00">
                  <c:v>4.35798E-3</c:v>
                </c:pt>
                <c:pt idx="32045" formatCode="0.00E+00">
                  <c:v>4.8484299999999999E-3</c:v>
                </c:pt>
                <c:pt idx="32046" formatCode="0.00E+00">
                  <c:v>5.3355199999999998E-3</c:v>
                </c:pt>
                <c:pt idx="32047" formatCode="0.00E+00">
                  <c:v>5.8187300000000003E-3</c:v>
                </c:pt>
                <c:pt idx="32048" formatCode="0.00E+00">
                  <c:v>6.2975699999999997E-3</c:v>
                </c:pt>
                <c:pt idx="32049" formatCode="0.00E+00">
                  <c:v>6.7714300000000002E-3</c:v>
                </c:pt>
                <c:pt idx="32050" formatCode="0.00E+00">
                  <c:v>7.2396099999999996E-3</c:v>
                </c:pt>
                <c:pt idx="32051" formatCode="0.00E+00">
                  <c:v>7.7014199999999996E-3</c:v>
                </c:pt>
                <c:pt idx="32052" formatCode="0.00E+00">
                  <c:v>8.1562700000000002E-3</c:v>
                </c:pt>
                <c:pt idx="32053" formatCode="0.00E+00">
                  <c:v>8.6036299999999993E-3</c:v>
                </c:pt>
                <c:pt idx="32054" formatCode="0.00E+00">
                  <c:v>9.0429399999999993E-3</c:v>
                </c:pt>
                <c:pt idx="32055" formatCode="0.00E+00">
                  <c:v>9.4735400000000008E-3</c:v>
                </c:pt>
                <c:pt idx="32056" formatCode="0.00E+00">
                  <c:v>9.8947600000000007E-3</c:v>
                </c:pt>
                <c:pt idx="32057">
                  <c:v>1.03061E-2</c:v>
                </c:pt>
                <c:pt idx="32058">
                  <c:v>1.0707100000000001E-2</c:v>
                </c:pt>
                <c:pt idx="32059">
                  <c:v>1.1097299999999999E-2</c:v>
                </c:pt>
                <c:pt idx="32060">
                  <c:v>1.1476399999999999E-2</c:v>
                </c:pt>
                <c:pt idx="32061">
                  <c:v>1.1843899999999999E-2</c:v>
                </c:pt>
                <c:pt idx="32062">
                  <c:v>1.21995E-2</c:v>
                </c:pt>
                <c:pt idx="32063">
                  <c:v>1.25425E-2</c:v>
                </c:pt>
                <c:pt idx="32064">
                  <c:v>1.28725E-2</c:v>
                </c:pt>
                <c:pt idx="32065">
                  <c:v>1.3188800000000001E-2</c:v>
                </c:pt>
                <c:pt idx="32066">
                  <c:v>1.34912E-2</c:v>
                </c:pt>
                <c:pt idx="32067">
                  <c:v>1.3779400000000001E-2</c:v>
                </c:pt>
                <c:pt idx="32068">
                  <c:v>1.40532E-2</c:v>
                </c:pt>
                <c:pt idx="32069">
                  <c:v>1.4312099999999999E-2</c:v>
                </c:pt>
                <c:pt idx="32070">
                  <c:v>1.45559E-2</c:v>
                </c:pt>
                <c:pt idx="32071">
                  <c:v>1.47846E-2</c:v>
                </c:pt>
                <c:pt idx="32072">
                  <c:v>1.49979E-2</c:v>
                </c:pt>
                <c:pt idx="32073">
                  <c:v>1.51956E-2</c:v>
                </c:pt>
                <c:pt idx="32074">
                  <c:v>1.53773E-2</c:v>
                </c:pt>
                <c:pt idx="32075">
                  <c:v>1.5542500000000001E-2</c:v>
                </c:pt>
                <c:pt idx="32076">
                  <c:v>1.5691E-2</c:v>
                </c:pt>
                <c:pt idx="32077">
                  <c:v>1.58225E-2</c:v>
                </c:pt>
                <c:pt idx="32078">
                  <c:v>1.5937099999999999E-2</c:v>
                </c:pt>
                <c:pt idx="32079">
                  <c:v>1.6034400000000001E-2</c:v>
                </c:pt>
                <c:pt idx="32080">
                  <c:v>1.61146E-2</c:v>
                </c:pt>
                <c:pt idx="32081">
                  <c:v>1.61777E-2</c:v>
                </c:pt>
                <c:pt idx="32082">
                  <c:v>1.6223600000000001E-2</c:v>
                </c:pt>
                <c:pt idx="32083">
                  <c:v>1.62525E-2</c:v>
                </c:pt>
                <c:pt idx="32084">
                  <c:v>1.6264199999999999E-2</c:v>
                </c:pt>
                <c:pt idx="32085">
                  <c:v>1.6258700000000001E-2</c:v>
                </c:pt>
                <c:pt idx="32086">
                  <c:v>1.62361E-2</c:v>
                </c:pt>
                <c:pt idx="32087">
                  <c:v>1.6196499999999999E-2</c:v>
                </c:pt>
                <c:pt idx="32088">
                  <c:v>1.6140100000000001E-2</c:v>
                </c:pt>
                <c:pt idx="32089">
                  <c:v>1.60672E-2</c:v>
                </c:pt>
                <c:pt idx="32090">
                  <c:v>1.5977999999999999E-2</c:v>
                </c:pt>
                <c:pt idx="32091">
                  <c:v>1.58727E-2</c:v>
                </c:pt>
                <c:pt idx="32092">
                  <c:v>1.57512E-2</c:v>
                </c:pt>
                <c:pt idx="32093">
                  <c:v>1.56136E-2</c:v>
                </c:pt>
                <c:pt idx="32094">
                  <c:v>1.546E-2</c:v>
                </c:pt>
                <c:pt idx="32095">
                  <c:v>1.52905E-2</c:v>
                </c:pt>
                <c:pt idx="32096">
                  <c:v>1.5105499999999999E-2</c:v>
                </c:pt>
                <c:pt idx="32097">
                  <c:v>1.49052E-2</c:v>
                </c:pt>
                <c:pt idx="32098">
                  <c:v>1.46902E-2</c:v>
                </c:pt>
                <c:pt idx="32099">
                  <c:v>1.44609E-2</c:v>
                </c:pt>
                <c:pt idx="32100">
                  <c:v>1.42179E-2</c:v>
                </c:pt>
                <c:pt idx="32101">
                  <c:v>1.39618E-2</c:v>
                </c:pt>
                <c:pt idx="32102">
                  <c:v>1.3692899999999999E-2</c:v>
                </c:pt>
                <c:pt idx="32103">
                  <c:v>1.34118E-2</c:v>
                </c:pt>
                <c:pt idx="32104">
                  <c:v>1.3118599999999999E-2</c:v>
                </c:pt>
                <c:pt idx="32105">
                  <c:v>1.28136E-2</c:v>
                </c:pt>
                <c:pt idx="32106">
                  <c:v>1.24972E-2</c:v>
                </c:pt>
                <c:pt idx="32107">
                  <c:v>1.217E-2</c:v>
                </c:pt>
                <c:pt idx="32108">
                  <c:v>1.1832000000000001E-2</c:v>
                </c:pt>
                <c:pt idx="32109">
                  <c:v>1.14834E-2</c:v>
                </c:pt>
                <c:pt idx="32110">
                  <c:v>1.1124800000000001E-2</c:v>
                </c:pt>
                <c:pt idx="32111">
                  <c:v>1.07566E-2</c:v>
                </c:pt>
                <c:pt idx="32112">
                  <c:v>1.03794E-2</c:v>
                </c:pt>
                <c:pt idx="32113" formatCode="0.00E+00">
                  <c:v>9.9937600000000008E-3</c:v>
                </c:pt>
                <c:pt idx="32114" formatCode="0.00E+00">
                  <c:v>9.6010699999999997E-3</c:v>
                </c:pt>
                <c:pt idx="32115" formatCode="0.00E+00">
                  <c:v>9.2020599999999998E-3</c:v>
                </c:pt>
                <c:pt idx="32116" formatCode="0.00E+00">
                  <c:v>8.7968999999999999E-3</c:v>
                </c:pt>
                <c:pt idx="32117" formatCode="0.00E+00">
                  <c:v>8.3858000000000005E-3</c:v>
                </c:pt>
                <c:pt idx="32118" formatCode="0.00E+00">
                  <c:v>7.9691299999999996E-3</c:v>
                </c:pt>
                <c:pt idx="32119" formatCode="0.00E+00">
                  <c:v>7.5472500000000001E-3</c:v>
                </c:pt>
                <c:pt idx="32120" formatCode="0.00E+00">
                  <c:v>7.1205399999999999E-3</c:v>
                </c:pt>
                <c:pt idx="32121" formatCode="0.00E+00">
                  <c:v>6.6894900000000002E-3</c:v>
                </c:pt>
                <c:pt idx="32122" formatCode="0.00E+00">
                  <c:v>6.2546800000000003E-3</c:v>
                </c:pt>
                <c:pt idx="32123" formatCode="0.00E+00">
                  <c:v>5.8167200000000001E-3</c:v>
                </c:pt>
                <c:pt idx="32124" formatCode="0.00E+00">
                  <c:v>5.37624E-3</c:v>
                </c:pt>
                <c:pt idx="32125" formatCode="0.00E+00">
                  <c:v>4.9338200000000002E-3</c:v>
                </c:pt>
                <c:pt idx="32126" formatCode="0.00E+00">
                  <c:v>4.4900399999999998E-3</c:v>
                </c:pt>
                <c:pt idx="32127" formatCode="0.00E+00">
                  <c:v>4.0455500000000002E-3</c:v>
                </c:pt>
                <c:pt idx="32128" formatCode="0.00E+00">
                  <c:v>3.6009100000000001E-3</c:v>
                </c:pt>
                <c:pt idx="32129" formatCode="0.00E+00">
                  <c:v>3.1566200000000002E-3</c:v>
                </c:pt>
                <c:pt idx="32130" formatCode="0.00E+00">
                  <c:v>2.7131999999999998E-3</c:v>
                </c:pt>
                <c:pt idx="32131" formatCode="0.00E+00">
                  <c:v>2.2710600000000001E-3</c:v>
                </c:pt>
                <c:pt idx="32132" formatCode="0.00E+00">
                  <c:v>1.8305000000000001E-3</c:v>
                </c:pt>
                <c:pt idx="32133" formatCode="0.00E+00">
                  <c:v>1.39207E-3</c:v>
                </c:pt>
                <c:pt idx="32134" formatCode="0.00E+00">
                  <c:v>9.5638699999999995E-4</c:v>
                </c:pt>
                <c:pt idx="32135" formatCode="0.00E+00">
                  <c:v>5.2389500000000002E-4</c:v>
                </c:pt>
                <c:pt idx="32136" formatCode="0.00E+00">
                  <c:v>9.4875800000000004E-5</c:v>
                </c:pt>
                <c:pt idx="32137" formatCode="0.00E+00">
                  <c:v>-3.3023299999999998E-4</c:v>
                </c:pt>
                <c:pt idx="32138" formatCode="0.00E+00">
                  <c:v>-7.5077800000000001E-4</c:v>
                </c:pt>
                <c:pt idx="32139" formatCode="0.00E+00">
                  <c:v>-1.16614E-3</c:v>
                </c:pt>
                <c:pt idx="32140" formatCode="0.00E+00">
                  <c:v>-1.57591E-3</c:v>
                </c:pt>
                <c:pt idx="32141" formatCode="0.00E+00">
                  <c:v>-1.9797500000000002E-3</c:v>
                </c:pt>
                <c:pt idx="32142" formatCode="0.00E+00">
                  <c:v>-2.37725E-3</c:v>
                </c:pt>
                <c:pt idx="32143" formatCode="0.00E+00">
                  <c:v>-2.7680600000000001E-3</c:v>
                </c:pt>
                <c:pt idx="32144" formatCode="0.00E+00">
                  <c:v>-3.1519899999999999E-3</c:v>
                </c:pt>
                <c:pt idx="32145" formatCode="0.00E+00">
                  <c:v>-3.5289599999999998E-3</c:v>
                </c:pt>
                <c:pt idx="32146" formatCode="0.00E+00">
                  <c:v>-3.89894E-3</c:v>
                </c:pt>
                <c:pt idx="32147" formatCode="0.00E+00">
                  <c:v>-4.2618999999999999E-3</c:v>
                </c:pt>
                <c:pt idx="32148" formatCode="0.00E+00">
                  <c:v>-4.6177299999999996E-3</c:v>
                </c:pt>
                <c:pt idx="32149" formatCode="0.00E+00">
                  <c:v>-4.9662200000000004E-3</c:v>
                </c:pt>
                <c:pt idx="32150" formatCode="0.00E+00">
                  <c:v>-5.30701E-3</c:v>
                </c:pt>
                <c:pt idx="32151" formatCode="0.00E+00">
                  <c:v>-5.6398100000000003E-3</c:v>
                </c:pt>
                <c:pt idx="32152" formatCode="0.00E+00">
                  <c:v>-5.9644499999999996E-3</c:v>
                </c:pt>
                <c:pt idx="32153" formatCode="0.00E+00">
                  <c:v>-6.2806800000000003E-3</c:v>
                </c:pt>
                <c:pt idx="32154" formatCode="0.00E+00">
                  <c:v>-6.5879700000000003E-3</c:v>
                </c:pt>
                <c:pt idx="32155" formatCode="0.00E+00">
                  <c:v>-6.8857299999999996E-3</c:v>
                </c:pt>
                <c:pt idx="32156" formatCode="0.00E+00">
                  <c:v>-7.1735799999999997E-3</c:v>
                </c:pt>
                <c:pt idx="32157" formatCode="0.00E+00">
                  <c:v>-7.45147E-3</c:v>
                </c:pt>
                <c:pt idx="32158" formatCode="0.00E+00">
                  <c:v>-7.7194200000000003E-3</c:v>
                </c:pt>
                <c:pt idx="32159" formatCode="0.00E+00">
                  <c:v>-7.9774100000000008E-3</c:v>
                </c:pt>
                <c:pt idx="32160" formatCode="0.00E+00">
                  <c:v>-8.2256399999999993E-3</c:v>
                </c:pt>
                <c:pt idx="32161" formatCode="0.00E+00">
                  <c:v>-8.4643900000000005E-3</c:v>
                </c:pt>
                <c:pt idx="32162" formatCode="0.00E+00">
                  <c:v>-8.6933900000000005E-3</c:v>
                </c:pt>
                <c:pt idx="32163" formatCode="0.00E+00">
                  <c:v>-8.9120299999999996E-3</c:v>
                </c:pt>
                <c:pt idx="32164" formatCode="0.00E+00">
                  <c:v>-9.1200199999999995E-3</c:v>
                </c:pt>
                <c:pt idx="32165" formatCode="0.00E+00">
                  <c:v>-9.3174E-3</c:v>
                </c:pt>
                <c:pt idx="32166" formatCode="0.00E+00">
                  <c:v>-9.5045000000000008E-3</c:v>
                </c:pt>
                <c:pt idx="32167" formatCode="0.00E+00">
                  <c:v>-9.6818200000000007E-3</c:v>
                </c:pt>
                <c:pt idx="32168" formatCode="0.00E+00">
                  <c:v>-9.8496399999999998E-3</c:v>
                </c:pt>
                <c:pt idx="32169">
                  <c:v>-1.00079E-2</c:v>
                </c:pt>
                <c:pt idx="32170">
                  <c:v>-1.01569E-2</c:v>
                </c:pt>
                <c:pt idx="32171">
                  <c:v>-1.0297199999999999E-2</c:v>
                </c:pt>
                <c:pt idx="32172">
                  <c:v>-1.04286E-2</c:v>
                </c:pt>
                <c:pt idx="32173">
                  <c:v>-1.05506E-2</c:v>
                </c:pt>
                <c:pt idx="32174">
                  <c:v>-1.0663000000000001E-2</c:v>
                </c:pt>
                <c:pt idx="32175">
                  <c:v>-1.0766100000000001E-2</c:v>
                </c:pt>
                <c:pt idx="32176">
                  <c:v>-1.08594E-2</c:v>
                </c:pt>
                <c:pt idx="32177">
                  <c:v>-1.0942199999999999E-2</c:v>
                </c:pt>
                <c:pt idx="32178">
                  <c:v>-1.10145E-2</c:v>
                </c:pt>
                <c:pt idx="32179">
                  <c:v>-1.10767E-2</c:v>
                </c:pt>
                <c:pt idx="32180">
                  <c:v>-1.1129099999999999E-2</c:v>
                </c:pt>
                <c:pt idx="32181">
                  <c:v>-1.11726E-2</c:v>
                </c:pt>
                <c:pt idx="32182">
                  <c:v>-1.12081E-2</c:v>
                </c:pt>
                <c:pt idx="32183">
                  <c:v>-1.12362E-2</c:v>
                </c:pt>
                <c:pt idx="32184">
                  <c:v>-1.12572E-2</c:v>
                </c:pt>
                <c:pt idx="32185">
                  <c:v>-1.1271099999999999E-2</c:v>
                </c:pt>
                <c:pt idx="32186">
                  <c:v>-1.12786E-2</c:v>
                </c:pt>
                <c:pt idx="32187">
                  <c:v>-1.128E-2</c:v>
                </c:pt>
                <c:pt idx="32188">
                  <c:v>-1.12754E-2</c:v>
                </c:pt>
                <c:pt idx="32189">
                  <c:v>-1.12649E-2</c:v>
                </c:pt>
                <c:pt idx="32190">
                  <c:v>-1.1248299999999999E-2</c:v>
                </c:pt>
                <c:pt idx="32191">
                  <c:v>-1.12259E-2</c:v>
                </c:pt>
                <c:pt idx="32192">
                  <c:v>-1.1197800000000001E-2</c:v>
                </c:pt>
                <c:pt idx="32193">
                  <c:v>-1.11643E-2</c:v>
                </c:pt>
                <c:pt idx="32194">
                  <c:v>-1.11255E-2</c:v>
                </c:pt>
                <c:pt idx="32195">
                  <c:v>-1.10823E-2</c:v>
                </c:pt>
                <c:pt idx="32196">
                  <c:v>-1.1035E-2</c:v>
                </c:pt>
                <c:pt idx="32197">
                  <c:v>-1.0983700000000001E-2</c:v>
                </c:pt>
                <c:pt idx="32198">
                  <c:v>-1.09284E-2</c:v>
                </c:pt>
                <c:pt idx="32199">
                  <c:v>-1.08697E-2</c:v>
                </c:pt>
                <c:pt idx="32200">
                  <c:v>-1.0807600000000001E-2</c:v>
                </c:pt>
                <c:pt idx="32201">
                  <c:v>-1.0742099999999999E-2</c:v>
                </c:pt>
                <c:pt idx="32202">
                  <c:v>-1.06731E-2</c:v>
                </c:pt>
                <c:pt idx="32203">
                  <c:v>-1.0600500000000001E-2</c:v>
                </c:pt>
                <c:pt idx="32204">
                  <c:v>-1.05244E-2</c:v>
                </c:pt>
                <c:pt idx="32205">
                  <c:v>-1.0445400000000001E-2</c:v>
                </c:pt>
                <c:pt idx="32206">
                  <c:v>-1.03642E-2</c:v>
                </c:pt>
                <c:pt idx="32207">
                  <c:v>-1.02813E-2</c:v>
                </c:pt>
                <c:pt idx="32208">
                  <c:v>-1.01963E-2</c:v>
                </c:pt>
                <c:pt idx="32209">
                  <c:v>-1.0109399999999999E-2</c:v>
                </c:pt>
                <c:pt idx="32210">
                  <c:v>-1.00214E-2</c:v>
                </c:pt>
                <c:pt idx="32211" formatCode="0.00E+00">
                  <c:v>-9.9332299999999995E-3</c:v>
                </c:pt>
                <c:pt idx="32212" formatCode="0.00E+00">
                  <c:v>-9.8459399999999992E-3</c:v>
                </c:pt>
                <c:pt idx="32213" formatCode="0.00E+00">
                  <c:v>-9.7598600000000004E-3</c:v>
                </c:pt>
                <c:pt idx="32214" formatCode="0.00E+00">
                  <c:v>-9.6751500000000004E-3</c:v>
                </c:pt>
                <c:pt idx="32215" formatCode="0.00E+00">
                  <c:v>-9.5918900000000005E-3</c:v>
                </c:pt>
                <c:pt idx="32216" formatCode="0.00E+00">
                  <c:v>-9.5097900000000006E-3</c:v>
                </c:pt>
                <c:pt idx="32217" formatCode="0.00E+00">
                  <c:v>-9.4280700000000002E-3</c:v>
                </c:pt>
                <c:pt idx="32218" formatCode="0.00E+00">
                  <c:v>-9.3459700000000003E-3</c:v>
                </c:pt>
                <c:pt idx="32219" formatCode="0.00E+00">
                  <c:v>-9.2633999999999998E-3</c:v>
                </c:pt>
                <c:pt idx="32220" formatCode="0.00E+00">
                  <c:v>-9.18099E-3</c:v>
                </c:pt>
                <c:pt idx="32221" formatCode="0.00E+00">
                  <c:v>-9.0998099999999998E-3</c:v>
                </c:pt>
                <c:pt idx="32222" formatCode="0.00E+00">
                  <c:v>-9.0209899999999996E-3</c:v>
                </c:pt>
                <c:pt idx="32223" formatCode="0.00E+00">
                  <c:v>-8.9452200000000003E-3</c:v>
                </c:pt>
                <c:pt idx="32224" formatCode="0.00E+00">
                  <c:v>-8.8726399999999993E-3</c:v>
                </c:pt>
                <c:pt idx="32225" formatCode="0.00E+00">
                  <c:v>-8.8031600000000008E-3</c:v>
                </c:pt>
                <c:pt idx="32226" formatCode="0.00E+00">
                  <c:v>-8.7364999999999995E-3</c:v>
                </c:pt>
                <c:pt idx="32227" formatCode="0.00E+00">
                  <c:v>-8.6723100000000008E-3</c:v>
                </c:pt>
                <c:pt idx="32228" formatCode="0.00E+00">
                  <c:v>-8.6107100000000006E-3</c:v>
                </c:pt>
                <c:pt idx="32229" formatCode="0.00E+00">
                  <c:v>-8.5524699999999995E-3</c:v>
                </c:pt>
                <c:pt idx="32230" formatCode="0.00E+00">
                  <c:v>-8.4984199999999996E-3</c:v>
                </c:pt>
                <c:pt idx="32231" formatCode="0.00E+00">
                  <c:v>-8.4486100000000005E-3</c:v>
                </c:pt>
                <c:pt idx="32232" formatCode="0.00E+00">
                  <c:v>-8.4027100000000007E-3</c:v>
                </c:pt>
                <c:pt idx="32233" formatCode="0.00E+00">
                  <c:v>-8.36077E-3</c:v>
                </c:pt>
                <c:pt idx="32234" formatCode="0.00E+00">
                  <c:v>-8.3225399999999998E-3</c:v>
                </c:pt>
                <c:pt idx="32235" formatCode="0.00E+00">
                  <c:v>-8.2871100000000003E-3</c:v>
                </c:pt>
                <c:pt idx="32236" formatCode="0.00E+00">
                  <c:v>-8.2539799999999993E-3</c:v>
                </c:pt>
                <c:pt idx="32237" formatCode="0.00E+00">
                  <c:v>-8.2233400000000009E-3</c:v>
                </c:pt>
                <c:pt idx="32238" formatCode="0.00E+00">
                  <c:v>-8.1952499999999994E-3</c:v>
                </c:pt>
                <c:pt idx="32239" formatCode="0.00E+00">
                  <c:v>-8.1693800000000004E-3</c:v>
                </c:pt>
                <c:pt idx="32240" formatCode="0.00E+00">
                  <c:v>-8.1458099999999999E-3</c:v>
                </c:pt>
                <c:pt idx="32241" formatCode="0.00E+00">
                  <c:v>-8.12476E-3</c:v>
                </c:pt>
                <c:pt idx="32242" formatCode="0.00E+00">
                  <c:v>-8.1056099999999992E-3</c:v>
                </c:pt>
                <c:pt idx="32243" formatCode="0.00E+00">
                  <c:v>-8.08795E-3</c:v>
                </c:pt>
                <c:pt idx="32244" formatCode="0.00E+00">
                  <c:v>-8.0725799999999993E-3</c:v>
                </c:pt>
                <c:pt idx="32245" formatCode="0.00E+00">
                  <c:v>-8.0601100000000005E-3</c:v>
                </c:pt>
                <c:pt idx="32246" formatCode="0.00E+00">
                  <c:v>-8.0501300000000008E-3</c:v>
                </c:pt>
                <c:pt idx="32247" formatCode="0.00E+00">
                  <c:v>-8.0418599999999996E-3</c:v>
                </c:pt>
                <c:pt idx="32248" formatCode="0.00E+00">
                  <c:v>-8.0349600000000007E-3</c:v>
                </c:pt>
                <c:pt idx="32249" formatCode="0.00E+00">
                  <c:v>-8.0298499999999998E-3</c:v>
                </c:pt>
                <c:pt idx="32250" formatCode="0.00E+00">
                  <c:v>-8.0272999999999994E-3</c:v>
                </c:pt>
                <c:pt idx="32251" formatCode="0.00E+00">
                  <c:v>-8.0275599999999996E-3</c:v>
                </c:pt>
                <c:pt idx="32252" formatCode="0.00E+00">
                  <c:v>-8.0301000000000001E-3</c:v>
                </c:pt>
                <c:pt idx="32253" formatCode="0.00E+00">
                  <c:v>-8.0343900000000006E-3</c:v>
                </c:pt>
                <c:pt idx="32254" formatCode="0.00E+00">
                  <c:v>-8.0402300000000006E-3</c:v>
                </c:pt>
                <c:pt idx="32255" formatCode="0.00E+00">
                  <c:v>-8.0472200000000008E-3</c:v>
                </c:pt>
                <c:pt idx="32256" formatCode="0.00E+00">
                  <c:v>-8.0547299999999995E-3</c:v>
                </c:pt>
                <c:pt idx="32257" formatCode="0.00E+00">
                  <c:v>-8.0624600000000005E-3</c:v>
                </c:pt>
                <c:pt idx="32258" formatCode="0.00E+00">
                  <c:v>-8.0702499999999993E-3</c:v>
                </c:pt>
                <c:pt idx="32259" formatCode="0.00E+00">
                  <c:v>-8.0777599999999998E-3</c:v>
                </c:pt>
                <c:pt idx="32260" formatCode="0.00E+00">
                  <c:v>-8.08445E-3</c:v>
                </c:pt>
                <c:pt idx="32261" formatCode="0.00E+00">
                  <c:v>-8.0897599999999997E-3</c:v>
                </c:pt>
                <c:pt idx="32262" formatCode="0.00E+00">
                  <c:v>-8.0933199999999993E-3</c:v>
                </c:pt>
                <c:pt idx="32263" formatCode="0.00E+00">
                  <c:v>-8.0952200000000002E-3</c:v>
                </c:pt>
                <c:pt idx="32264" formatCode="0.00E+00">
                  <c:v>-8.0960400000000005E-3</c:v>
                </c:pt>
                <c:pt idx="32265" formatCode="0.00E+00">
                  <c:v>-8.0963600000000004E-3</c:v>
                </c:pt>
                <c:pt idx="32266" formatCode="0.00E+00">
                  <c:v>-8.09642E-3</c:v>
                </c:pt>
                <c:pt idx="32267" formatCode="0.00E+00">
                  <c:v>-8.0960700000000003E-3</c:v>
                </c:pt>
                <c:pt idx="32268" formatCode="0.00E+00">
                  <c:v>-8.0948500000000007E-3</c:v>
                </c:pt>
                <c:pt idx="32269" formatCode="0.00E+00">
                  <c:v>-8.0920000000000002E-3</c:v>
                </c:pt>
                <c:pt idx="32270" formatCode="0.00E+00">
                  <c:v>-8.0863099999999993E-3</c:v>
                </c:pt>
                <c:pt idx="32271" formatCode="0.00E+00">
                  <c:v>-8.0766499999999995E-3</c:v>
                </c:pt>
                <c:pt idx="32272" formatCode="0.00E+00">
                  <c:v>-8.0627600000000004E-3</c:v>
                </c:pt>
                <c:pt idx="32273" formatCode="0.00E+00">
                  <c:v>-8.0455000000000006E-3</c:v>
                </c:pt>
                <c:pt idx="32274" formatCode="0.00E+00">
                  <c:v>-8.0258399999999994E-3</c:v>
                </c:pt>
                <c:pt idx="32275" formatCode="0.00E+00">
                  <c:v>-8.0039900000000008E-3</c:v>
                </c:pt>
                <c:pt idx="32276" formatCode="0.00E+00">
                  <c:v>-7.9794800000000006E-3</c:v>
                </c:pt>
                <c:pt idx="32277" formatCode="0.00E+00">
                  <c:v>-7.9518000000000002E-3</c:v>
                </c:pt>
                <c:pt idx="32278" formatCode="0.00E+00">
                  <c:v>-7.9206899999999993E-3</c:v>
                </c:pt>
                <c:pt idx="32279" formatCode="0.00E+00">
                  <c:v>-7.8859299999999993E-3</c:v>
                </c:pt>
                <c:pt idx="32280" formatCode="0.00E+00">
                  <c:v>-7.8471800000000005E-3</c:v>
                </c:pt>
                <c:pt idx="32281" formatCode="0.00E+00">
                  <c:v>-7.8039099999999998E-3</c:v>
                </c:pt>
                <c:pt idx="32282" formatCode="0.00E+00">
                  <c:v>-7.7556400000000003E-3</c:v>
                </c:pt>
                <c:pt idx="32283" formatCode="0.00E+00">
                  <c:v>-7.70252E-3</c:v>
                </c:pt>
                <c:pt idx="32284" formatCode="0.00E+00">
                  <c:v>-7.6455000000000004E-3</c:v>
                </c:pt>
                <c:pt idx="32285" formatCode="0.00E+00">
                  <c:v>-7.5853200000000004E-3</c:v>
                </c:pt>
                <c:pt idx="32286" formatCode="0.00E+00">
                  <c:v>-7.5219600000000003E-3</c:v>
                </c:pt>
                <c:pt idx="32287" formatCode="0.00E+00">
                  <c:v>-7.4553299999999996E-3</c:v>
                </c:pt>
                <c:pt idx="32288" formatCode="0.00E+00">
                  <c:v>-7.3853399999999998E-3</c:v>
                </c:pt>
                <c:pt idx="32289" formatCode="0.00E+00">
                  <c:v>-7.3110800000000002E-3</c:v>
                </c:pt>
                <c:pt idx="32290" formatCode="0.00E+00">
                  <c:v>-7.2319200000000002E-3</c:v>
                </c:pt>
                <c:pt idx="32291" formatCode="0.00E+00">
                  <c:v>-7.1487800000000004E-3</c:v>
                </c:pt>
                <c:pt idx="32292" formatCode="0.00E+00">
                  <c:v>-7.0626100000000004E-3</c:v>
                </c:pt>
                <c:pt idx="32293" formatCode="0.00E+00">
                  <c:v>-6.9729700000000002E-3</c:v>
                </c:pt>
                <c:pt idx="32294" formatCode="0.00E+00">
                  <c:v>-6.87895E-3</c:v>
                </c:pt>
                <c:pt idx="32295" formatCode="0.00E+00">
                  <c:v>-6.7802299999999999E-3</c:v>
                </c:pt>
                <c:pt idx="32296" formatCode="0.00E+00">
                  <c:v>-6.6770299999999996E-3</c:v>
                </c:pt>
                <c:pt idx="32297" formatCode="0.00E+00">
                  <c:v>-6.5694500000000001E-3</c:v>
                </c:pt>
                <c:pt idx="32298" formatCode="0.00E+00">
                  <c:v>-6.4576700000000004E-3</c:v>
                </c:pt>
                <c:pt idx="32299" formatCode="0.00E+00">
                  <c:v>-6.3424199999999997E-3</c:v>
                </c:pt>
                <c:pt idx="32300" formatCode="0.00E+00">
                  <c:v>-6.2241600000000003E-3</c:v>
                </c:pt>
                <c:pt idx="32301" formatCode="0.00E+00">
                  <c:v>-6.1027099999999999E-3</c:v>
                </c:pt>
                <c:pt idx="32302" formatCode="0.00E+00">
                  <c:v>-5.9778599999999998E-3</c:v>
                </c:pt>
                <c:pt idx="32303" formatCode="0.00E+00">
                  <c:v>-5.8496499999999996E-3</c:v>
                </c:pt>
                <c:pt idx="32304" formatCode="0.00E+00">
                  <c:v>-5.7184599999999999E-3</c:v>
                </c:pt>
                <c:pt idx="32305" formatCode="0.00E+00">
                  <c:v>-5.5847600000000002E-3</c:v>
                </c:pt>
                <c:pt idx="32306" formatCode="0.00E+00">
                  <c:v>-5.44854E-3</c:v>
                </c:pt>
                <c:pt idx="32307" formatCode="0.00E+00">
                  <c:v>-5.3095800000000004E-3</c:v>
                </c:pt>
                <c:pt idx="32308" formatCode="0.00E+00">
                  <c:v>-5.1680299999999997E-3</c:v>
                </c:pt>
                <c:pt idx="32309" formatCode="0.00E+00">
                  <c:v>-5.0241000000000001E-3</c:v>
                </c:pt>
                <c:pt idx="32310" formatCode="0.00E+00">
                  <c:v>-4.8777899999999999E-3</c:v>
                </c:pt>
                <c:pt idx="32311" formatCode="0.00E+00">
                  <c:v>-4.7295999999999996E-3</c:v>
                </c:pt>
                <c:pt idx="32312" formatCode="0.00E+00">
                  <c:v>-4.5808200000000002E-3</c:v>
                </c:pt>
                <c:pt idx="32313" formatCode="0.00E+00">
                  <c:v>-4.4328199999999996E-3</c:v>
                </c:pt>
                <c:pt idx="32314" formatCode="0.00E+00">
                  <c:v>-4.2860900000000002E-3</c:v>
                </c:pt>
                <c:pt idx="32315" formatCode="0.00E+00">
                  <c:v>-4.14022E-3</c:v>
                </c:pt>
                <c:pt idx="32316" formatCode="0.00E+00">
                  <c:v>-3.9947000000000003E-3</c:v>
                </c:pt>
                <c:pt idx="32317" formatCode="0.00E+00">
                  <c:v>-3.8492299999999999E-3</c:v>
                </c:pt>
                <c:pt idx="32318" formatCode="0.00E+00">
                  <c:v>-3.7033600000000002E-3</c:v>
                </c:pt>
                <c:pt idx="32319" formatCode="0.00E+00">
                  <c:v>-3.55639E-3</c:v>
                </c:pt>
                <c:pt idx="32320" formatCode="0.00E+00">
                  <c:v>-3.4078699999999999E-3</c:v>
                </c:pt>
                <c:pt idx="32321" formatCode="0.00E+00">
                  <c:v>-3.25845E-3</c:v>
                </c:pt>
                <c:pt idx="32322" formatCode="0.00E+00">
                  <c:v>-3.1091500000000002E-3</c:v>
                </c:pt>
                <c:pt idx="32323" formatCode="0.00E+00">
                  <c:v>-2.95984E-3</c:v>
                </c:pt>
                <c:pt idx="32324" formatCode="0.00E+00">
                  <c:v>-2.80985E-3</c:v>
                </c:pt>
                <c:pt idx="32325" formatCode="0.00E+00">
                  <c:v>-2.6593799999999998E-3</c:v>
                </c:pt>
                <c:pt idx="32326" formatCode="0.00E+00">
                  <c:v>-2.5094100000000001E-3</c:v>
                </c:pt>
                <c:pt idx="32327" formatCode="0.00E+00">
                  <c:v>-2.36126E-3</c:v>
                </c:pt>
                <c:pt idx="32328" formatCode="0.00E+00">
                  <c:v>-2.2165000000000002E-3</c:v>
                </c:pt>
                <c:pt idx="32329" formatCode="0.00E+00">
                  <c:v>-2.0761400000000002E-3</c:v>
                </c:pt>
                <c:pt idx="32330" formatCode="0.00E+00">
                  <c:v>-1.9404699999999999E-3</c:v>
                </c:pt>
                <c:pt idx="32331" formatCode="0.00E+00">
                  <c:v>-1.80959E-3</c:v>
                </c:pt>
                <c:pt idx="32332" formatCode="0.00E+00">
                  <c:v>-1.68351E-3</c:v>
                </c:pt>
                <c:pt idx="32333" formatCode="0.00E+00">
                  <c:v>-1.5619500000000001E-3</c:v>
                </c:pt>
                <c:pt idx="32334" formatCode="0.00E+00">
                  <c:v>-1.44477E-3</c:v>
                </c:pt>
                <c:pt idx="32335" formatCode="0.00E+00">
                  <c:v>-1.33216E-3</c:v>
                </c:pt>
                <c:pt idx="32336" formatCode="0.00E+00">
                  <c:v>-1.2244599999999999E-3</c:v>
                </c:pt>
                <c:pt idx="32337" formatCode="0.00E+00">
                  <c:v>-1.1218000000000001E-3</c:v>
                </c:pt>
                <c:pt idx="32338" formatCode="0.00E+00">
                  <c:v>-1.02468E-3</c:v>
                </c:pt>
                <c:pt idx="32339" formatCode="0.00E+00">
                  <c:v>-9.3429099999999996E-4</c:v>
                </c:pt>
                <c:pt idx="32340" formatCode="0.00E+00">
                  <c:v>-8.5194399999999999E-4</c:v>
                </c:pt>
                <c:pt idx="32341" formatCode="0.00E+00">
                  <c:v>-7.7842500000000002E-4</c:v>
                </c:pt>
                <c:pt idx="32342" formatCode="0.00E+00">
                  <c:v>-7.1395499999999995E-4</c:v>
                </c:pt>
                <c:pt idx="32343" formatCode="0.00E+00">
                  <c:v>-6.5853699999999995E-4</c:v>
                </c:pt>
                <c:pt idx="32344" formatCode="0.00E+00">
                  <c:v>-6.11854E-4</c:v>
                </c:pt>
                <c:pt idx="32345" formatCode="0.00E+00">
                  <c:v>-5.7317100000000003E-4</c:v>
                </c:pt>
                <c:pt idx="32346" formatCode="0.00E+00">
                  <c:v>-5.4194200000000001E-4</c:v>
                </c:pt>
                <c:pt idx="32347" formatCode="0.00E+00">
                  <c:v>-5.1795200000000002E-4</c:v>
                </c:pt>
                <c:pt idx="32348" formatCode="0.00E+00">
                  <c:v>-5.0100500000000001E-4</c:v>
                </c:pt>
                <c:pt idx="32349" formatCode="0.00E+00">
                  <c:v>-4.9117099999999999E-4</c:v>
                </c:pt>
                <c:pt idx="32350" formatCode="0.00E+00">
                  <c:v>-4.8876699999999998E-4</c:v>
                </c:pt>
                <c:pt idx="32351" formatCode="0.00E+00">
                  <c:v>-4.9377899999999996E-4</c:v>
                </c:pt>
                <c:pt idx="32352" formatCode="0.00E+00">
                  <c:v>-5.0595700000000002E-4</c:v>
                </c:pt>
                <c:pt idx="32353" formatCode="0.00E+00">
                  <c:v>-5.25684E-4</c:v>
                </c:pt>
                <c:pt idx="32354" formatCode="0.00E+00">
                  <c:v>-5.5395200000000003E-4</c:v>
                </c:pt>
                <c:pt idx="32355" formatCode="0.00E+00">
                  <c:v>-5.91079E-4</c:v>
                </c:pt>
                <c:pt idx="32356" formatCode="0.00E+00">
                  <c:v>-6.3606399999999999E-4</c:v>
                </c:pt>
                <c:pt idx="32357" formatCode="0.00E+00">
                  <c:v>-6.8769600000000001E-4</c:v>
                </c:pt>
                <c:pt idx="32358" formatCode="0.00E+00">
                  <c:v>-7.4595800000000002E-4</c:v>
                </c:pt>
                <c:pt idx="32359" formatCode="0.00E+00">
                  <c:v>-8.1143700000000003E-4</c:v>
                </c:pt>
                <c:pt idx="32360" formatCode="0.00E+00">
                  <c:v>-8.8407399999999999E-4</c:v>
                </c:pt>
                <c:pt idx="32361" formatCode="0.00E+00">
                  <c:v>-9.6378200000000005E-4</c:v>
                </c:pt>
                <c:pt idx="32362" formatCode="0.00E+00">
                  <c:v>-1.0508799999999999E-3</c:v>
                </c:pt>
                <c:pt idx="32363" formatCode="0.00E+00">
                  <c:v>-1.14543E-3</c:v>
                </c:pt>
                <c:pt idx="32364" formatCode="0.00E+00">
                  <c:v>-1.2472200000000001E-3</c:v>
                </c:pt>
                <c:pt idx="32365" formatCode="0.00E+00">
                  <c:v>-1.3561199999999999E-3</c:v>
                </c:pt>
                <c:pt idx="32366" formatCode="0.00E+00">
                  <c:v>-1.47203E-3</c:v>
                </c:pt>
                <c:pt idx="32367" formatCode="0.00E+00">
                  <c:v>-1.5949499999999999E-3</c:v>
                </c:pt>
                <c:pt idx="32368" formatCode="0.00E+00">
                  <c:v>-1.7251199999999999E-3</c:v>
                </c:pt>
                <c:pt idx="32369" formatCode="0.00E+00">
                  <c:v>-1.86253E-3</c:v>
                </c:pt>
                <c:pt idx="32370" formatCode="0.00E+00">
                  <c:v>-2.0070000000000001E-3</c:v>
                </c:pt>
                <c:pt idx="32371" formatCode="0.00E+00">
                  <c:v>-2.1592199999999999E-3</c:v>
                </c:pt>
                <c:pt idx="32372" formatCode="0.00E+00">
                  <c:v>-2.3201799999999998E-3</c:v>
                </c:pt>
                <c:pt idx="32373" formatCode="0.00E+00">
                  <c:v>-2.4899200000000001E-3</c:v>
                </c:pt>
                <c:pt idx="32374" formatCode="0.00E+00">
                  <c:v>-2.6681299999999999E-3</c:v>
                </c:pt>
                <c:pt idx="32375" formatCode="0.00E+00">
                  <c:v>-2.85557E-3</c:v>
                </c:pt>
                <c:pt idx="32376" formatCode="0.00E+00">
                  <c:v>-3.0537099999999998E-3</c:v>
                </c:pt>
                <c:pt idx="32377" formatCode="0.00E+00">
                  <c:v>-3.2626199999999999E-3</c:v>
                </c:pt>
                <c:pt idx="32378" formatCode="0.00E+00">
                  <c:v>-3.48102E-3</c:v>
                </c:pt>
                <c:pt idx="32379" formatCode="0.00E+00">
                  <c:v>-3.7080799999999999E-3</c:v>
                </c:pt>
                <c:pt idx="32380" formatCode="0.00E+00">
                  <c:v>-3.9434700000000001E-3</c:v>
                </c:pt>
                <c:pt idx="32381" formatCode="0.00E+00">
                  <c:v>-4.1864199999999997E-3</c:v>
                </c:pt>
                <c:pt idx="32382" formatCode="0.00E+00">
                  <c:v>-4.4360099999999998E-3</c:v>
                </c:pt>
                <c:pt idx="32383" formatCode="0.00E+00">
                  <c:v>-4.6922700000000001E-3</c:v>
                </c:pt>
                <c:pt idx="32384" formatCode="0.00E+00">
                  <c:v>-4.9561400000000004E-3</c:v>
                </c:pt>
                <c:pt idx="32385" formatCode="0.00E+00">
                  <c:v>-5.2282099999999996E-3</c:v>
                </c:pt>
                <c:pt idx="32386" formatCode="0.00E+00">
                  <c:v>-5.50841E-3</c:v>
                </c:pt>
                <c:pt idx="32387" formatCode="0.00E+00">
                  <c:v>-5.7963199999999998E-3</c:v>
                </c:pt>
                <c:pt idx="32388" formatCode="0.00E+00">
                  <c:v>-6.09131E-3</c:v>
                </c:pt>
                <c:pt idx="32389" formatCode="0.00E+00">
                  <c:v>-6.3927599999999999E-3</c:v>
                </c:pt>
                <c:pt idx="32390" formatCode="0.00E+00">
                  <c:v>-6.7004500000000002E-3</c:v>
                </c:pt>
                <c:pt idx="32391" formatCode="0.00E+00">
                  <c:v>-7.0141300000000004E-3</c:v>
                </c:pt>
                <c:pt idx="32392" formatCode="0.00E+00">
                  <c:v>-7.3334000000000003E-3</c:v>
                </c:pt>
                <c:pt idx="32393" formatCode="0.00E+00">
                  <c:v>-7.6578999999999996E-3</c:v>
                </c:pt>
                <c:pt idx="32394" formatCode="0.00E+00">
                  <c:v>-7.9875599999999995E-3</c:v>
                </c:pt>
                <c:pt idx="32395" formatCode="0.00E+00">
                  <c:v>-8.3224900000000001E-3</c:v>
                </c:pt>
                <c:pt idx="32396" formatCode="0.00E+00">
                  <c:v>-8.6627400000000004E-3</c:v>
                </c:pt>
                <c:pt idx="32397" formatCode="0.00E+00">
                  <c:v>-9.00778E-3</c:v>
                </c:pt>
                <c:pt idx="32398" formatCode="0.00E+00">
                  <c:v>-9.3565499999999999E-3</c:v>
                </c:pt>
                <c:pt idx="32399" formatCode="0.00E+00">
                  <c:v>-9.7079699999999998E-3</c:v>
                </c:pt>
                <c:pt idx="32400">
                  <c:v>-1.0061799999999999E-2</c:v>
                </c:pt>
                <c:pt idx="32401">
                  <c:v>-1.0418800000000001E-2</c:v>
                </c:pt>
                <c:pt idx="32402">
                  <c:v>-1.07796E-2</c:v>
                </c:pt>
                <c:pt idx="32403">
                  <c:v>-1.1143800000000001E-2</c:v>
                </c:pt>
                <c:pt idx="32404">
                  <c:v>-1.1510899999999999E-2</c:v>
                </c:pt>
                <c:pt idx="32405">
                  <c:v>-1.18803E-2</c:v>
                </c:pt>
                <c:pt idx="32406">
                  <c:v>-1.2252000000000001E-2</c:v>
                </c:pt>
                <c:pt idx="32407">
                  <c:v>-1.2625600000000001E-2</c:v>
                </c:pt>
                <c:pt idx="32408">
                  <c:v>-1.3000299999999999E-2</c:v>
                </c:pt>
                <c:pt idx="32409">
                  <c:v>-1.33749E-2</c:v>
                </c:pt>
                <c:pt idx="32410">
                  <c:v>-1.37477E-2</c:v>
                </c:pt>
                <c:pt idx="32411">
                  <c:v>-1.4117599999999999E-2</c:v>
                </c:pt>
                <c:pt idx="32412">
                  <c:v>-1.4484500000000001E-2</c:v>
                </c:pt>
                <c:pt idx="32413">
                  <c:v>-1.4848399999999999E-2</c:v>
                </c:pt>
                <c:pt idx="32414">
                  <c:v>-1.52082E-2</c:v>
                </c:pt>
                <c:pt idx="32415">
                  <c:v>-1.5562899999999999E-2</c:v>
                </c:pt>
                <c:pt idx="32416">
                  <c:v>-1.5912800000000001E-2</c:v>
                </c:pt>
                <c:pt idx="32417">
                  <c:v>-1.6258100000000001E-2</c:v>
                </c:pt>
                <c:pt idx="32418">
                  <c:v>-1.6598600000000002E-2</c:v>
                </c:pt>
                <c:pt idx="32419">
                  <c:v>-1.6932699999999998E-2</c:v>
                </c:pt>
                <c:pt idx="32420">
                  <c:v>-1.7259E-2</c:v>
                </c:pt>
                <c:pt idx="32421">
                  <c:v>-1.7576700000000001E-2</c:v>
                </c:pt>
                <c:pt idx="32422">
                  <c:v>-1.78852E-2</c:v>
                </c:pt>
                <c:pt idx="32423">
                  <c:v>-1.81838E-2</c:v>
                </c:pt>
                <c:pt idx="32424">
                  <c:v>-1.8471999999999999E-2</c:v>
                </c:pt>
                <c:pt idx="32425">
                  <c:v>-1.8750300000000001E-2</c:v>
                </c:pt>
                <c:pt idx="32426">
                  <c:v>-1.9019100000000001E-2</c:v>
                </c:pt>
                <c:pt idx="32427">
                  <c:v>-1.9278300000000002E-2</c:v>
                </c:pt>
                <c:pt idx="32428">
                  <c:v>-1.9527099999999999E-2</c:v>
                </c:pt>
                <c:pt idx="32429">
                  <c:v>-1.9764899999999998E-2</c:v>
                </c:pt>
                <c:pt idx="32430">
                  <c:v>-1.9991700000000001E-2</c:v>
                </c:pt>
                <c:pt idx="32431">
                  <c:v>-2.0207800000000001E-2</c:v>
                </c:pt>
                <c:pt idx="32432">
                  <c:v>-2.0413199999999999E-2</c:v>
                </c:pt>
                <c:pt idx="32433">
                  <c:v>-2.06082E-2</c:v>
                </c:pt>
                <c:pt idx="32434">
                  <c:v>-2.07934E-2</c:v>
                </c:pt>
                <c:pt idx="32435">
                  <c:v>-2.0968899999999999E-2</c:v>
                </c:pt>
                <c:pt idx="32436">
                  <c:v>-2.1134099999999999E-2</c:v>
                </c:pt>
                <c:pt idx="32437">
                  <c:v>-2.1288600000000001E-2</c:v>
                </c:pt>
                <c:pt idx="32438">
                  <c:v>-2.1433199999999999E-2</c:v>
                </c:pt>
                <c:pt idx="32439">
                  <c:v>-2.15681E-2</c:v>
                </c:pt>
                <c:pt idx="32440">
                  <c:v>-2.1693E-2</c:v>
                </c:pt>
                <c:pt idx="32441">
                  <c:v>-2.18075E-2</c:v>
                </c:pt>
                <c:pt idx="32442">
                  <c:v>-2.19116E-2</c:v>
                </c:pt>
                <c:pt idx="32443">
                  <c:v>-2.2004900000000001E-2</c:v>
                </c:pt>
                <c:pt idx="32444">
                  <c:v>-2.2087699999999998E-2</c:v>
                </c:pt>
                <c:pt idx="32445">
                  <c:v>-2.2161E-2</c:v>
                </c:pt>
                <c:pt idx="32446">
                  <c:v>-2.22258E-2</c:v>
                </c:pt>
                <c:pt idx="32447">
                  <c:v>-2.2282799999999998E-2</c:v>
                </c:pt>
                <c:pt idx="32448">
                  <c:v>-2.2332399999999999E-2</c:v>
                </c:pt>
                <c:pt idx="32449">
                  <c:v>-2.23749E-2</c:v>
                </c:pt>
                <c:pt idx="32450">
                  <c:v>-2.2409999999999999E-2</c:v>
                </c:pt>
                <c:pt idx="32451">
                  <c:v>-2.2437200000000001E-2</c:v>
                </c:pt>
                <c:pt idx="32452">
                  <c:v>-2.2455800000000001E-2</c:v>
                </c:pt>
                <c:pt idx="32453">
                  <c:v>-2.2465300000000001E-2</c:v>
                </c:pt>
                <c:pt idx="32454">
                  <c:v>-2.2465100000000002E-2</c:v>
                </c:pt>
                <c:pt idx="32455">
                  <c:v>-2.2454499999999999E-2</c:v>
                </c:pt>
                <c:pt idx="32456">
                  <c:v>-2.24327E-2</c:v>
                </c:pt>
                <c:pt idx="32457">
                  <c:v>-2.2399800000000001E-2</c:v>
                </c:pt>
                <c:pt idx="32458">
                  <c:v>-2.2356600000000001E-2</c:v>
                </c:pt>
                <c:pt idx="32459">
                  <c:v>-2.2303E-2</c:v>
                </c:pt>
                <c:pt idx="32460">
                  <c:v>-2.22387E-2</c:v>
                </c:pt>
                <c:pt idx="32461">
                  <c:v>-2.2163800000000001E-2</c:v>
                </c:pt>
                <c:pt idx="32462">
                  <c:v>-2.2078899999999999E-2</c:v>
                </c:pt>
                <c:pt idx="32463">
                  <c:v>-2.19846E-2</c:v>
                </c:pt>
                <c:pt idx="32464">
                  <c:v>-2.1881399999999999E-2</c:v>
                </c:pt>
                <c:pt idx="32465">
                  <c:v>-2.1769299999999998E-2</c:v>
                </c:pt>
                <c:pt idx="32466">
                  <c:v>-2.1648400000000002E-2</c:v>
                </c:pt>
                <c:pt idx="32467">
                  <c:v>-2.15196E-2</c:v>
                </c:pt>
                <c:pt idx="32468">
                  <c:v>-2.13841E-2</c:v>
                </c:pt>
                <c:pt idx="32469">
                  <c:v>-2.12438E-2</c:v>
                </c:pt>
                <c:pt idx="32470">
                  <c:v>-2.10989E-2</c:v>
                </c:pt>
                <c:pt idx="32471">
                  <c:v>-2.09488E-2</c:v>
                </c:pt>
                <c:pt idx="32472">
                  <c:v>-2.0793200000000001E-2</c:v>
                </c:pt>
                <c:pt idx="32473">
                  <c:v>-2.06322E-2</c:v>
                </c:pt>
                <c:pt idx="32474">
                  <c:v>-2.0466100000000001E-2</c:v>
                </c:pt>
                <c:pt idx="32475">
                  <c:v>-2.0295000000000001E-2</c:v>
                </c:pt>
                <c:pt idx="32476">
                  <c:v>-2.0118299999999999E-2</c:v>
                </c:pt>
                <c:pt idx="32477">
                  <c:v>-1.9935100000000001E-2</c:v>
                </c:pt>
                <c:pt idx="32478">
                  <c:v>-1.97459E-2</c:v>
                </c:pt>
                <c:pt idx="32479">
                  <c:v>-1.9552099999999999E-2</c:v>
                </c:pt>
                <c:pt idx="32480">
                  <c:v>-1.9355000000000001E-2</c:v>
                </c:pt>
                <c:pt idx="32481">
                  <c:v>-1.9155200000000001E-2</c:v>
                </c:pt>
                <c:pt idx="32482">
                  <c:v>-1.89526E-2</c:v>
                </c:pt>
                <c:pt idx="32483">
                  <c:v>-1.8747699999999999E-2</c:v>
                </c:pt>
                <c:pt idx="32484">
                  <c:v>-1.8540600000000001E-2</c:v>
                </c:pt>
                <c:pt idx="32485">
                  <c:v>-1.8331199999999999E-2</c:v>
                </c:pt>
                <c:pt idx="32486">
                  <c:v>-1.8119199999999999E-2</c:v>
                </c:pt>
                <c:pt idx="32487">
                  <c:v>-1.79052E-2</c:v>
                </c:pt>
                <c:pt idx="32488">
                  <c:v>-1.76902E-2</c:v>
                </c:pt>
                <c:pt idx="32489">
                  <c:v>-1.74758E-2</c:v>
                </c:pt>
                <c:pt idx="32490">
                  <c:v>-1.7263199999999999E-2</c:v>
                </c:pt>
                <c:pt idx="32491">
                  <c:v>-1.70528E-2</c:v>
                </c:pt>
                <c:pt idx="32492">
                  <c:v>-1.6844700000000001E-2</c:v>
                </c:pt>
                <c:pt idx="32493">
                  <c:v>-1.66391E-2</c:v>
                </c:pt>
                <c:pt idx="32494">
                  <c:v>-1.6436200000000002E-2</c:v>
                </c:pt>
                <c:pt idx="32495">
                  <c:v>-1.6235800000000002E-2</c:v>
                </c:pt>
                <c:pt idx="32496">
                  <c:v>-1.6037900000000001E-2</c:v>
                </c:pt>
                <c:pt idx="32497">
                  <c:v>-1.5842999999999999E-2</c:v>
                </c:pt>
                <c:pt idx="32498">
                  <c:v>-1.5651600000000002E-2</c:v>
                </c:pt>
                <c:pt idx="32499">
                  <c:v>-1.54638E-2</c:v>
                </c:pt>
                <c:pt idx="32500">
                  <c:v>-1.52794E-2</c:v>
                </c:pt>
                <c:pt idx="32501">
                  <c:v>-1.50978E-2</c:v>
                </c:pt>
                <c:pt idx="32502">
                  <c:v>-1.4918799999999999E-2</c:v>
                </c:pt>
                <c:pt idx="32503">
                  <c:v>-1.4742999999999999E-2</c:v>
                </c:pt>
                <c:pt idx="32504">
                  <c:v>-1.4571499999999999E-2</c:v>
                </c:pt>
                <c:pt idx="32505">
                  <c:v>-1.44052E-2</c:v>
                </c:pt>
                <c:pt idx="32506">
                  <c:v>-1.4244400000000001E-2</c:v>
                </c:pt>
                <c:pt idx="32507">
                  <c:v>-1.40898E-2</c:v>
                </c:pt>
                <c:pt idx="32508">
                  <c:v>-1.3942E-2</c:v>
                </c:pt>
                <c:pt idx="32509">
                  <c:v>-1.38011E-2</c:v>
                </c:pt>
                <c:pt idx="32510">
                  <c:v>-1.3666599999999999E-2</c:v>
                </c:pt>
                <c:pt idx="32511">
                  <c:v>-1.35388E-2</c:v>
                </c:pt>
                <c:pt idx="32512">
                  <c:v>-1.3419E-2</c:v>
                </c:pt>
                <c:pt idx="32513">
                  <c:v>-1.33086E-2</c:v>
                </c:pt>
                <c:pt idx="32514">
                  <c:v>-1.32073E-2</c:v>
                </c:pt>
                <c:pt idx="32515">
                  <c:v>-1.3114300000000001E-2</c:v>
                </c:pt>
                <c:pt idx="32516">
                  <c:v>-1.30289E-2</c:v>
                </c:pt>
                <c:pt idx="32517">
                  <c:v>-1.2950700000000001E-2</c:v>
                </c:pt>
                <c:pt idx="32518">
                  <c:v>-1.28795E-2</c:v>
                </c:pt>
                <c:pt idx="32519">
                  <c:v>-1.2815099999999999E-2</c:v>
                </c:pt>
                <c:pt idx="32520">
                  <c:v>-1.2757299999999999E-2</c:v>
                </c:pt>
                <c:pt idx="32521">
                  <c:v>-1.2705299999999999E-2</c:v>
                </c:pt>
                <c:pt idx="32522">
                  <c:v>-1.2657699999999999E-2</c:v>
                </c:pt>
                <c:pt idx="32523">
                  <c:v>-1.2613900000000001E-2</c:v>
                </c:pt>
                <c:pt idx="32524">
                  <c:v>-1.2574399999999999E-2</c:v>
                </c:pt>
                <c:pt idx="32525">
                  <c:v>-1.2539099999999999E-2</c:v>
                </c:pt>
                <c:pt idx="32526">
                  <c:v>-1.25075E-2</c:v>
                </c:pt>
                <c:pt idx="32527">
                  <c:v>-1.2478700000000001E-2</c:v>
                </c:pt>
                <c:pt idx="32528">
                  <c:v>-1.2452100000000001E-2</c:v>
                </c:pt>
                <c:pt idx="32529">
                  <c:v>-1.2428E-2</c:v>
                </c:pt>
                <c:pt idx="32530">
                  <c:v>-1.2407899999999999E-2</c:v>
                </c:pt>
                <c:pt idx="32531">
                  <c:v>-1.23938E-2</c:v>
                </c:pt>
                <c:pt idx="32532">
                  <c:v>-1.23862E-2</c:v>
                </c:pt>
                <c:pt idx="32533">
                  <c:v>-1.2384600000000001E-2</c:v>
                </c:pt>
                <c:pt idx="32534">
                  <c:v>-1.2388E-2</c:v>
                </c:pt>
                <c:pt idx="32535">
                  <c:v>-1.23964E-2</c:v>
                </c:pt>
                <c:pt idx="32536">
                  <c:v>-1.24101E-2</c:v>
                </c:pt>
                <c:pt idx="32537">
                  <c:v>-1.2428099999999999E-2</c:v>
                </c:pt>
                <c:pt idx="32538">
                  <c:v>-1.24496E-2</c:v>
                </c:pt>
                <c:pt idx="32539">
                  <c:v>-1.2474000000000001E-2</c:v>
                </c:pt>
                <c:pt idx="32540">
                  <c:v>-1.2502299999999999E-2</c:v>
                </c:pt>
                <c:pt idx="32541">
                  <c:v>-1.2535599999999999E-2</c:v>
                </c:pt>
                <c:pt idx="32542">
                  <c:v>-1.25738E-2</c:v>
                </c:pt>
                <c:pt idx="32543">
                  <c:v>-1.26164E-2</c:v>
                </c:pt>
                <c:pt idx="32544">
                  <c:v>-1.2662700000000001E-2</c:v>
                </c:pt>
                <c:pt idx="32545">
                  <c:v>-1.27124E-2</c:v>
                </c:pt>
                <c:pt idx="32546">
                  <c:v>-1.2765200000000001E-2</c:v>
                </c:pt>
                <c:pt idx="32547">
                  <c:v>-1.28208E-2</c:v>
                </c:pt>
                <c:pt idx="32548">
                  <c:v>-1.2878499999999999E-2</c:v>
                </c:pt>
                <c:pt idx="32549">
                  <c:v>-1.2938099999999999E-2</c:v>
                </c:pt>
                <c:pt idx="32550">
                  <c:v>-1.2999800000000001E-2</c:v>
                </c:pt>
                <c:pt idx="32551">
                  <c:v>-1.30644E-2</c:v>
                </c:pt>
                <c:pt idx="32552">
                  <c:v>-1.31328E-2</c:v>
                </c:pt>
                <c:pt idx="32553">
                  <c:v>-1.3205100000000001E-2</c:v>
                </c:pt>
                <c:pt idx="32554">
                  <c:v>-1.32814E-2</c:v>
                </c:pt>
                <c:pt idx="32555">
                  <c:v>-1.33612E-2</c:v>
                </c:pt>
                <c:pt idx="32556">
                  <c:v>-1.34439E-2</c:v>
                </c:pt>
                <c:pt idx="32557">
                  <c:v>-1.3529299999999999E-2</c:v>
                </c:pt>
                <c:pt idx="32558">
                  <c:v>-1.3616899999999999E-2</c:v>
                </c:pt>
                <c:pt idx="32559">
                  <c:v>-1.3705800000000001E-2</c:v>
                </c:pt>
                <c:pt idx="32560">
                  <c:v>-1.3795699999999999E-2</c:v>
                </c:pt>
                <c:pt idx="32561">
                  <c:v>-1.38867E-2</c:v>
                </c:pt>
                <c:pt idx="32562">
                  <c:v>-1.39788E-2</c:v>
                </c:pt>
                <c:pt idx="32563">
                  <c:v>-1.4071699999999999E-2</c:v>
                </c:pt>
                <c:pt idx="32564">
                  <c:v>-1.4164599999999999E-2</c:v>
                </c:pt>
                <c:pt idx="32565">
                  <c:v>-1.4257300000000001E-2</c:v>
                </c:pt>
                <c:pt idx="32566">
                  <c:v>-1.43503E-2</c:v>
                </c:pt>
                <c:pt idx="32567">
                  <c:v>-1.4444200000000001E-2</c:v>
                </c:pt>
                <c:pt idx="32568">
                  <c:v>-1.45398E-2</c:v>
                </c:pt>
                <c:pt idx="32569">
                  <c:v>-1.46369E-2</c:v>
                </c:pt>
                <c:pt idx="32570">
                  <c:v>-1.47355E-2</c:v>
                </c:pt>
                <c:pt idx="32571">
                  <c:v>-1.48354E-2</c:v>
                </c:pt>
                <c:pt idx="32572">
                  <c:v>-1.4936E-2</c:v>
                </c:pt>
                <c:pt idx="32573">
                  <c:v>-1.50364E-2</c:v>
                </c:pt>
                <c:pt idx="32574">
                  <c:v>-1.51361E-2</c:v>
                </c:pt>
                <c:pt idx="32575">
                  <c:v>-1.5236100000000001E-2</c:v>
                </c:pt>
                <c:pt idx="32576">
                  <c:v>-1.5337E-2</c:v>
                </c:pt>
                <c:pt idx="32577">
                  <c:v>-1.5437899999999999E-2</c:v>
                </c:pt>
                <c:pt idx="32578">
                  <c:v>-1.5537499999999999E-2</c:v>
                </c:pt>
                <c:pt idx="32579">
                  <c:v>-1.5635300000000001E-2</c:v>
                </c:pt>
                <c:pt idx="32580">
                  <c:v>-1.5731100000000001E-2</c:v>
                </c:pt>
                <c:pt idx="32581">
                  <c:v>-1.58253E-2</c:v>
                </c:pt>
                <c:pt idx="32582">
                  <c:v>-1.5917899999999999E-2</c:v>
                </c:pt>
                <c:pt idx="32583">
                  <c:v>-1.6008600000000001E-2</c:v>
                </c:pt>
                <c:pt idx="32584">
                  <c:v>-1.6096800000000001E-2</c:v>
                </c:pt>
                <c:pt idx="32585">
                  <c:v>-1.61823E-2</c:v>
                </c:pt>
                <c:pt idx="32586">
                  <c:v>-1.6265000000000002E-2</c:v>
                </c:pt>
                <c:pt idx="32587">
                  <c:v>-1.63442E-2</c:v>
                </c:pt>
                <c:pt idx="32588">
                  <c:v>-1.6418499999999999E-2</c:v>
                </c:pt>
                <c:pt idx="32589">
                  <c:v>-1.6486600000000001E-2</c:v>
                </c:pt>
                <c:pt idx="32590">
                  <c:v>-1.65475E-2</c:v>
                </c:pt>
                <c:pt idx="32591">
                  <c:v>-1.6601100000000001E-2</c:v>
                </c:pt>
                <c:pt idx="32592">
                  <c:v>-1.6648300000000001E-2</c:v>
                </c:pt>
                <c:pt idx="32593">
                  <c:v>-1.6690300000000002E-2</c:v>
                </c:pt>
                <c:pt idx="32594">
                  <c:v>-1.67279E-2</c:v>
                </c:pt>
                <c:pt idx="32595">
                  <c:v>-1.67613E-2</c:v>
                </c:pt>
                <c:pt idx="32596">
                  <c:v>-1.67904E-2</c:v>
                </c:pt>
                <c:pt idx="32597">
                  <c:v>-1.6814699999999998E-2</c:v>
                </c:pt>
                <c:pt idx="32598">
                  <c:v>-1.6834200000000001E-2</c:v>
                </c:pt>
                <c:pt idx="32599">
                  <c:v>-1.6849200000000002E-2</c:v>
                </c:pt>
                <c:pt idx="32600">
                  <c:v>-1.6860300000000002E-2</c:v>
                </c:pt>
                <c:pt idx="32601">
                  <c:v>-1.68676E-2</c:v>
                </c:pt>
                <c:pt idx="32602">
                  <c:v>-1.6870900000000001E-2</c:v>
                </c:pt>
                <c:pt idx="32603">
                  <c:v>-1.6870400000000001E-2</c:v>
                </c:pt>
                <c:pt idx="32604">
                  <c:v>-1.6866099999999998E-2</c:v>
                </c:pt>
                <c:pt idx="32605">
                  <c:v>-1.6856900000000001E-2</c:v>
                </c:pt>
                <c:pt idx="32606">
                  <c:v>-1.6841600000000002E-2</c:v>
                </c:pt>
                <c:pt idx="32607">
                  <c:v>-1.6819299999999999E-2</c:v>
                </c:pt>
                <c:pt idx="32608">
                  <c:v>-1.67899E-2</c:v>
                </c:pt>
                <c:pt idx="32609">
                  <c:v>-1.6754000000000002E-2</c:v>
                </c:pt>
                <c:pt idx="32610">
                  <c:v>-1.6712000000000001E-2</c:v>
                </c:pt>
                <c:pt idx="32611">
                  <c:v>-1.6663500000000001E-2</c:v>
                </c:pt>
                <c:pt idx="32612">
                  <c:v>-1.6607500000000001E-2</c:v>
                </c:pt>
                <c:pt idx="32613">
                  <c:v>-1.6542500000000002E-2</c:v>
                </c:pt>
                <c:pt idx="32614">
                  <c:v>-1.6467800000000001E-2</c:v>
                </c:pt>
                <c:pt idx="32615">
                  <c:v>-1.6385799999999999E-2</c:v>
                </c:pt>
                <c:pt idx="32616">
                  <c:v>-1.62997E-2</c:v>
                </c:pt>
                <c:pt idx="32617">
                  <c:v>-1.62104E-2</c:v>
                </c:pt>
                <c:pt idx="32618">
                  <c:v>-1.61175E-2</c:v>
                </c:pt>
                <c:pt idx="32619">
                  <c:v>-1.60211E-2</c:v>
                </c:pt>
                <c:pt idx="32620">
                  <c:v>-1.5921899999999999E-2</c:v>
                </c:pt>
                <c:pt idx="32621">
                  <c:v>-1.5819699999999999E-2</c:v>
                </c:pt>
                <c:pt idx="32622">
                  <c:v>-1.5714200000000001E-2</c:v>
                </c:pt>
                <c:pt idx="32623">
                  <c:v>-1.5605900000000001E-2</c:v>
                </c:pt>
                <c:pt idx="32624">
                  <c:v>-1.5495800000000001E-2</c:v>
                </c:pt>
                <c:pt idx="32625">
                  <c:v>-1.5384699999999999E-2</c:v>
                </c:pt>
                <c:pt idx="32626">
                  <c:v>-1.52731E-2</c:v>
                </c:pt>
                <c:pt idx="32627">
                  <c:v>-1.51612E-2</c:v>
                </c:pt>
                <c:pt idx="32628">
                  <c:v>-1.50493E-2</c:v>
                </c:pt>
                <c:pt idx="32629">
                  <c:v>-1.49379E-2</c:v>
                </c:pt>
                <c:pt idx="32630">
                  <c:v>-1.4827399999999999E-2</c:v>
                </c:pt>
                <c:pt idx="32631">
                  <c:v>-1.47177E-2</c:v>
                </c:pt>
                <c:pt idx="32632">
                  <c:v>-1.4609499999999999E-2</c:v>
                </c:pt>
                <c:pt idx="32633">
                  <c:v>-1.45033E-2</c:v>
                </c:pt>
                <c:pt idx="32634">
                  <c:v>-1.44E-2</c:v>
                </c:pt>
                <c:pt idx="32635">
                  <c:v>-1.42994E-2</c:v>
                </c:pt>
                <c:pt idx="32636">
                  <c:v>-1.4200300000000001E-2</c:v>
                </c:pt>
                <c:pt idx="32637">
                  <c:v>-1.4102399999999999E-2</c:v>
                </c:pt>
                <c:pt idx="32638">
                  <c:v>-1.4005800000000001E-2</c:v>
                </c:pt>
                <c:pt idx="32639">
                  <c:v>-1.39109E-2</c:v>
                </c:pt>
                <c:pt idx="32640">
                  <c:v>-1.3817299999999999E-2</c:v>
                </c:pt>
                <c:pt idx="32641">
                  <c:v>-1.3725299999999999E-2</c:v>
                </c:pt>
                <c:pt idx="32642">
                  <c:v>-1.36353E-2</c:v>
                </c:pt>
                <c:pt idx="32643">
                  <c:v>-1.35479E-2</c:v>
                </c:pt>
                <c:pt idx="32644">
                  <c:v>-1.3463599999999999E-2</c:v>
                </c:pt>
                <c:pt idx="32645">
                  <c:v>-1.33823E-2</c:v>
                </c:pt>
                <c:pt idx="32646">
                  <c:v>-1.3304399999999999E-2</c:v>
                </c:pt>
                <c:pt idx="32647">
                  <c:v>-1.32309E-2</c:v>
                </c:pt>
                <c:pt idx="32648">
                  <c:v>-1.3162800000000001E-2</c:v>
                </c:pt>
                <c:pt idx="32649">
                  <c:v>-1.3100199999999999E-2</c:v>
                </c:pt>
                <c:pt idx="32650">
                  <c:v>-1.30425E-2</c:v>
                </c:pt>
                <c:pt idx="32651">
                  <c:v>-1.29896E-2</c:v>
                </c:pt>
                <c:pt idx="32652">
                  <c:v>-1.2942E-2</c:v>
                </c:pt>
                <c:pt idx="32653">
                  <c:v>-1.29003E-2</c:v>
                </c:pt>
                <c:pt idx="32654">
                  <c:v>-1.2865E-2</c:v>
                </c:pt>
                <c:pt idx="32655">
                  <c:v>-1.2836200000000001E-2</c:v>
                </c:pt>
                <c:pt idx="32656">
                  <c:v>-1.28138E-2</c:v>
                </c:pt>
                <c:pt idx="32657">
                  <c:v>-1.27977E-2</c:v>
                </c:pt>
                <c:pt idx="32658">
                  <c:v>-1.2788600000000001E-2</c:v>
                </c:pt>
                <c:pt idx="32659">
                  <c:v>-1.27864E-2</c:v>
                </c:pt>
                <c:pt idx="32660">
                  <c:v>-1.27908E-2</c:v>
                </c:pt>
                <c:pt idx="32661">
                  <c:v>-1.28018E-2</c:v>
                </c:pt>
                <c:pt idx="32662">
                  <c:v>-1.28197E-2</c:v>
                </c:pt>
                <c:pt idx="32663">
                  <c:v>-1.2845000000000001E-2</c:v>
                </c:pt>
                <c:pt idx="32664">
                  <c:v>-1.2877400000000001E-2</c:v>
                </c:pt>
                <c:pt idx="32665">
                  <c:v>-1.29169E-2</c:v>
                </c:pt>
                <c:pt idx="32666">
                  <c:v>-1.29637E-2</c:v>
                </c:pt>
                <c:pt idx="32667">
                  <c:v>-1.30177E-2</c:v>
                </c:pt>
                <c:pt idx="32668">
                  <c:v>-1.3078599999999999E-2</c:v>
                </c:pt>
                <c:pt idx="32669">
                  <c:v>-1.3145E-2</c:v>
                </c:pt>
                <c:pt idx="32670">
                  <c:v>-1.32163E-2</c:v>
                </c:pt>
                <c:pt idx="32671">
                  <c:v>-1.32928E-2</c:v>
                </c:pt>
                <c:pt idx="32672">
                  <c:v>-1.3375400000000001E-2</c:v>
                </c:pt>
                <c:pt idx="32673">
                  <c:v>-1.3463900000000001E-2</c:v>
                </c:pt>
                <c:pt idx="32674">
                  <c:v>-1.3557100000000001E-2</c:v>
                </c:pt>
                <c:pt idx="32675">
                  <c:v>-1.36527E-2</c:v>
                </c:pt>
                <c:pt idx="32676">
                  <c:v>-1.37488E-2</c:v>
                </c:pt>
                <c:pt idx="32677">
                  <c:v>-1.3846000000000001E-2</c:v>
                </c:pt>
                <c:pt idx="32678">
                  <c:v>-1.3946999999999999E-2</c:v>
                </c:pt>
                <c:pt idx="32679">
                  <c:v>-1.4052500000000001E-2</c:v>
                </c:pt>
                <c:pt idx="32680">
                  <c:v>-1.4161999999999999E-2</c:v>
                </c:pt>
                <c:pt idx="32681">
                  <c:v>-1.42752E-2</c:v>
                </c:pt>
                <c:pt idx="32682">
                  <c:v>-1.4392E-2</c:v>
                </c:pt>
                <c:pt idx="32683">
                  <c:v>-1.45118E-2</c:v>
                </c:pt>
                <c:pt idx="32684">
                  <c:v>-1.4633E-2</c:v>
                </c:pt>
                <c:pt idx="32685">
                  <c:v>-1.4755000000000001E-2</c:v>
                </c:pt>
                <c:pt idx="32686">
                  <c:v>-1.4878000000000001E-2</c:v>
                </c:pt>
                <c:pt idx="32687">
                  <c:v>-1.50028E-2</c:v>
                </c:pt>
                <c:pt idx="32688">
                  <c:v>-1.5129999999999999E-2</c:v>
                </c:pt>
                <c:pt idx="32689">
                  <c:v>-1.52596E-2</c:v>
                </c:pt>
                <c:pt idx="32690">
                  <c:v>-1.5391200000000001E-2</c:v>
                </c:pt>
                <c:pt idx="32691">
                  <c:v>-1.5525000000000001E-2</c:v>
                </c:pt>
                <c:pt idx="32692">
                  <c:v>-1.5660899999999998E-2</c:v>
                </c:pt>
                <c:pt idx="32693">
                  <c:v>-1.5798400000000001E-2</c:v>
                </c:pt>
                <c:pt idx="32694">
                  <c:v>-1.59369E-2</c:v>
                </c:pt>
                <c:pt idx="32695">
                  <c:v>-1.6076099999999999E-2</c:v>
                </c:pt>
                <c:pt idx="32696">
                  <c:v>-1.62156E-2</c:v>
                </c:pt>
                <c:pt idx="32697">
                  <c:v>-1.6354500000000001E-2</c:v>
                </c:pt>
                <c:pt idx="32698">
                  <c:v>-1.6492099999999999E-2</c:v>
                </c:pt>
                <c:pt idx="32699">
                  <c:v>-1.6627699999999999E-2</c:v>
                </c:pt>
                <c:pt idx="32700">
                  <c:v>-1.6760799999999999E-2</c:v>
                </c:pt>
                <c:pt idx="32701">
                  <c:v>-1.6891E-2</c:v>
                </c:pt>
                <c:pt idx="32702">
                  <c:v>-1.70184E-2</c:v>
                </c:pt>
                <c:pt idx="32703">
                  <c:v>-1.7142899999999999E-2</c:v>
                </c:pt>
                <c:pt idx="32704">
                  <c:v>-1.72642E-2</c:v>
                </c:pt>
                <c:pt idx="32705">
                  <c:v>-1.7382000000000002E-2</c:v>
                </c:pt>
                <c:pt idx="32706">
                  <c:v>-1.7496399999999999E-2</c:v>
                </c:pt>
                <c:pt idx="32707">
                  <c:v>-1.76072E-2</c:v>
                </c:pt>
                <c:pt idx="32708">
                  <c:v>-1.7714199999999999E-2</c:v>
                </c:pt>
                <c:pt idx="32709">
                  <c:v>-1.7817199999999998E-2</c:v>
                </c:pt>
                <c:pt idx="32710">
                  <c:v>-1.7915899999999998E-2</c:v>
                </c:pt>
                <c:pt idx="32711">
                  <c:v>-1.8010100000000001E-2</c:v>
                </c:pt>
                <c:pt idx="32712">
                  <c:v>-1.8100100000000001E-2</c:v>
                </c:pt>
                <c:pt idx="32713">
                  <c:v>-1.8185400000000001E-2</c:v>
                </c:pt>
                <c:pt idx="32714">
                  <c:v>-1.8266000000000001E-2</c:v>
                </c:pt>
                <c:pt idx="32715">
                  <c:v>-1.8342199999999999E-2</c:v>
                </c:pt>
                <c:pt idx="32716">
                  <c:v>-1.8414E-2</c:v>
                </c:pt>
                <c:pt idx="32717">
                  <c:v>-1.8481299999999999E-2</c:v>
                </c:pt>
                <c:pt idx="32718">
                  <c:v>-1.8544000000000001E-2</c:v>
                </c:pt>
                <c:pt idx="32719">
                  <c:v>-1.8601699999999999E-2</c:v>
                </c:pt>
                <c:pt idx="32720">
                  <c:v>-1.8653900000000001E-2</c:v>
                </c:pt>
                <c:pt idx="32721">
                  <c:v>-1.8700600000000001E-2</c:v>
                </c:pt>
                <c:pt idx="32722">
                  <c:v>-1.87417E-2</c:v>
                </c:pt>
                <c:pt idx="32723">
                  <c:v>-1.8777100000000001E-2</c:v>
                </c:pt>
                <c:pt idx="32724">
                  <c:v>-1.88065E-2</c:v>
                </c:pt>
                <c:pt idx="32725">
                  <c:v>-1.8829599999999998E-2</c:v>
                </c:pt>
                <c:pt idx="32726">
                  <c:v>-1.8846700000000001E-2</c:v>
                </c:pt>
                <c:pt idx="32727">
                  <c:v>-1.8858699999999999E-2</c:v>
                </c:pt>
                <c:pt idx="32728">
                  <c:v>-1.8865699999999999E-2</c:v>
                </c:pt>
                <c:pt idx="32729">
                  <c:v>-1.8867499999999999E-2</c:v>
                </c:pt>
                <c:pt idx="32730">
                  <c:v>-1.8863600000000001E-2</c:v>
                </c:pt>
                <c:pt idx="32731">
                  <c:v>-1.8853499999999999E-2</c:v>
                </c:pt>
                <c:pt idx="32732">
                  <c:v>-1.8837400000000001E-2</c:v>
                </c:pt>
                <c:pt idx="32733">
                  <c:v>-1.8815100000000001E-2</c:v>
                </c:pt>
                <c:pt idx="32734">
                  <c:v>-1.8786400000000002E-2</c:v>
                </c:pt>
                <c:pt idx="32735">
                  <c:v>-1.87511E-2</c:v>
                </c:pt>
                <c:pt idx="32736">
                  <c:v>-1.8708900000000001E-2</c:v>
                </c:pt>
                <c:pt idx="32737">
                  <c:v>-1.8660199999999998E-2</c:v>
                </c:pt>
                <c:pt idx="32738">
                  <c:v>-1.8605500000000001E-2</c:v>
                </c:pt>
                <c:pt idx="32739">
                  <c:v>-1.8544700000000001E-2</c:v>
                </c:pt>
                <c:pt idx="32740">
                  <c:v>-1.84777E-2</c:v>
                </c:pt>
                <c:pt idx="32741">
                  <c:v>-1.8404400000000001E-2</c:v>
                </c:pt>
                <c:pt idx="32742">
                  <c:v>-1.83252E-2</c:v>
                </c:pt>
                <c:pt idx="32743">
                  <c:v>-1.8240699999999999E-2</c:v>
                </c:pt>
                <c:pt idx="32744">
                  <c:v>-1.8151400000000002E-2</c:v>
                </c:pt>
                <c:pt idx="32745">
                  <c:v>-1.8056599999999999E-2</c:v>
                </c:pt>
                <c:pt idx="32746">
                  <c:v>-1.79554E-2</c:v>
                </c:pt>
                <c:pt idx="32747">
                  <c:v>-1.7847600000000002E-2</c:v>
                </c:pt>
                <c:pt idx="32748">
                  <c:v>-1.77334E-2</c:v>
                </c:pt>
                <c:pt idx="32749">
                  <c:v>-1.76131E-2</c:v>
                </c:pt>
                <c:pt idx="32750">
                  <c:v>-1.74874E-2</c:v>
                </c:pt>
                <c:pt idx="32751">
                  <c:v>-1.73565E-2</c:v>
                </c:pt>
                <c:pt idx="32752">
                  <c:v>-1.7220099999999999E-2</c:v>
                </c:pt>
                <c:pt idx="32753">
                  <c:v>-1.7077599999999998E-2</c:v>
                </c:pt>
                <c:pt idx="32754">
                  <c:v>-1.69289E-2</c:v>
                </c:pt>
                <c:pt idx="32755">
                  <c:v>-1.6774600000000001E-2</c:v>
                </c:pt>
                <c:pt idx="32756">
                  <c:v>-1.66152E-2</c:v>
                </c:pt>
                <c:pt idx="32757">
                  <c:v>-1.64517E-2</c:v>
                </c:pt>
                <c:pt idx="32758">
                  <c:v>-1.6284199999999999E-2</c:v>
                </c:pt>
                <c:pt idx="32759">
                  <c:v>-1.6112600000000001E-2</c:v>
                </c:pt>
                <c:pt idx="32760">
                  <c:v>-1.5937099999999999E-2</c:v>
                </c:pt>
                <c:pt idx="32761">
                  <c:v>-1.57582E-2</c:v>
                </c:pt>
                <c:pt idx="32762">
                  <c:v>-1.55759E-2</c:v>
                </c:pt>
                <c:pt idx="32763">
                  <c:v>-1.53898E-2</c:v>
                </c:pt>
                <c:pt idx="32764">
                  <c:v>-1.5199799999999999E-2</c:v>
                </c:pt>
                <c:pt idx="32765">
                  <c:v>-1.50058E-2</c:v>
                </c:pt>
                <c:pt idx="32766">
                  <c:v>-1.4808399999999999E-2</c:v>
                </c:pt>
                <c:pt idx="32767">
                  <c:v>-1.46079E-2</c:v>
                </c:pt>
                <c:pt idx="32768">
                  <c:v>-1.4404200000000001E-2</c:v>
                </c:pt>
                <c:pt idx="32769">
                  <c:v>-1.4197899999999999E-2</c:v>
                </c:pt>
                <c:pt idx="32770">
                  <c:v>-1.39895E-2</c:v>
                </c:pt>
                <c:pt idx="32771">
                  <c:v>-1.3780300000000001E-2</c:v>
                </c:pt>
                <c:pt idx="32772">
                  <c:v>-1.3570499999999999E-2</c:v>
                </c:pt>
                <c:pt idx="32773">
                  <c:v>-1.33603E-2</c:v>
                </c:pt>
                <c:pt idx="32774">
                  <c:v>-1.31494E-2</c:v>
                </c:pt>
                <c:pt idx="32775">
                  <c:v>-1.29379E-2</c:v>
                </c:pt>
                <c:pt idx="32776">
                  <c:v>-1.27265E-2</c:v>
                </c:pt>
                <c:pt idx="32777">
                  <c:v>-1.2515800000000001E-2</c:v>
                </c:pt>
                <c:pt idx="32778">
                  <c:v>-1.23067E-2</c:v>
                </c:pt>
                <c:pt idx="32779">
                  <c:v>-1.20994E-2</c:v>
                </c:pt>
                <c:pt idx="32780">
                  <c:v>-1.18943E-2</c:v>
                </c:pt>
                <c:pt idx="32781">
                  <c:v>-1.1691399999999999E-2</c:v>
                </c:pt>
                <c:pt idx="32782">
                  <c:v>-1.1490999999999999E-2</c:v>
                </c:pt>
                <c:pt idx="32783">
                  <c:v>-1.12934E-2</c:v>
                </c:pt>
                <c:pt idx="32784">
                  <c:v>-1.1098999999999999E-2</c:v>
                </c:pt>
                <c:pt idx="32785">
                  <c:v>-1.09081E-2</c:v>
                </c:pt>
                <c:pt idx="32786">
                  <c:v>-1.0720800000000001E-2</c:v>
                </c:pt>
                <c:pt idx="32787">
                  <c:v>-1.0537400000000001E-2</c:v>
                </c:pt>
                <c:pt idx="32788">
                  <c:v>-1.03582E-2</c:v>
                </c:pt>
                <c:pt idx="32789">
                  <c:v>-1.0183599999999999E-2</c:v>
                </c:pt>
                <c:pt idx="32790">
                  <c:v>-1.00137E-2</c:v>
                </c:pt>
                <c:pt idx="32791" formatCode="0.00E+00">
                  <c:v>-9.8485299999999994E-3</c:v>
                </c:pt>
                <c:pt idx="32792" formatCode="0.00E+00">
                  <c:v>-9.6881799999999994E-3</c:v>
                </c:pt>
                <c:pt idx="32793" formatCode="0.00E+00">
                  <c:v>-9.5328400000000008E-3</c:v>
                </c:pt>
                <c:pt idx="32794" formatCode="0.00E+00">
                  <c:v>-9.3827200000000006E-3</c:v>
                </c:pt>
                <c:pt idx="32795" formatCode="0.00E+00">
                  <c:v>-9.2379000000000003E-3</c:v>
                </c:pt>
                <c:pt idx="32796" formatCode="0.00E+00">
                  <c:v>-9.0981499999999993E-3</c:v>
                </c:pt>
                <c:pt idx="32797" formatCode="0.00E+00">
                  <c:v>-8.9635700000000006E-3</c:v>
                </c:pt>
                <c:pt idx="32798" formatCode="0.00E+00">
                  <c:v>-8.8346699999999993E-3</c:v>
                </c:pt>
                <c:pt idx="32799" formatCode="0.00E+00">
                  <c:v>-8.7116699999999995E-3</c:v>
                </c:pt>
                <c:pt idx="32800" formatCode="0.00E+00">
                  <c:v>-8.5943100000000008E-3</c:v>
                </c:pt>
                <c:pt idx="32801" formatCode="0.00E+00">
                  <c:v>-8.4825200000000003E-3</c:v>
                </c:pt>
                <c:pt idx="32802" formatCode="0.00E+00">
                  <c:v>-8.3765000000000003E-3</c:v>
                </c:pt>
                <c:pt idx="32803" formatCode="0.00E+00">
                  <c:v>-8.2764399999999995E-3</c:v>
                </c:pt>
                <c:pt idx="32804" formatCode="0.00E+00">
                  <c:v>-8.1825300000000004E-3</c:v>
                </c:pt>
                <c:pt idx="32805" formatCode="0.00E+00">
                  <c:v>-8.0955200000000001E-3</c:v>
                </c:pt>
                <c:pt idx="32806" formatCode="0.00E+00">
                  <c:v>-8.0163600000000002E-3</c:v>
                </c:pt>
                <c:pt idx="32807" formatCode="0.00E+00">
                  <c:v>-7.9453700000000002E-3</c:v>
                </c:pt>
                <c:pt idx="32808" formatCode="0.00E+00">
                  <c:v>-7.8822300000000005E-3</c:v>
                </c:pt>
                <c:pt idx="32809" formatCode="0.00E+00">
                  <c:v>-7.8268399999999998E-3</c:v>
                </c:pt>
                <c:pt idx="32810" formatCode="0.00E+00">
                  <c:v>-7.7795800000000003E-3</c:v>
                </c:pt>
                <c:pt idx="32811" formatCode="0.00E+00">
                  <c:v>-7.7408099999999999E-3</c:v>
                </c:pt>
                <c:pt idx="32812" formatCode="0.00E+00">
                  <c:v>-7.7103600000000003E-3</c:v>
                </c:pt>
                <c:pt idx="32813" formatCode="0.00E+00">
                  <c:v>-7.68763E-3</c:v>
                </c:pt>
                <c:pt idx="32814" formatCode="0.00E+00">
                  <c:v>-7.67215E-3</c:v>
                </c:pt>
                <c:pt idx="32815" formatCode="0.00E+00">
                  <c:v>-7.6639300000000002E-3</c:v>
                </c:pt>
                <c:pt idx="32816" formatCode="0.00E+00">
                  <c:v>-7.6629999999999997E-3</c:v>
                </c:pt>
                <c:pt idx="32817" formatCode="0.00E+00">
                  <c:v>-7.6691700000000003E-3</c:v>
                </c:pt>
                <c:pt idx="32818" formatCode="0.00E+00">
                  <c:v>-7.6825000000000001E-3</c:v>
                </c:pt>
                <c:pt idx="32819" formatCode="0.00E+00">
                  <c:v>-7.7034800000000004E-3</c:v>
                </c:pt>
                <c:pt idx="32820" formatCode="0.00E+00">
                  <c:v>-7.7327200000000002E-3</c:v>
                </c:pt>
                <c:pt idx="32821" formatCode="0.00E+00">
                  <c:v>-7.7705300000000003E-3</c:v>
                </c:pt>
                <c:pt idx="32822" formatCode="0.00E+00">
                  <c:v>-7.8167400000000008E-3</c:v>
                </c:pt>
                <c:pt idx="32823" formatCode="0.00E+00">
                  <c:v>-7.8708300000000005E-3</c:v>
                </c:pt>
                <c:pt idx="32824" formatCode="0.00E+00">
                  <c:v>-7.9318600000000006E-3</c:v>
                </c:pt>
                <c:pt idx="32825" formatCode="0.00E+00">
                  <c:v>-7.9987700000000005E-3</c:v>
                </c:pt>
                <c:pt idx="32826" formatCode="0.00E+00">
                  <c:v>-8.0706600000000003E-3</c:v>
                </c:pt>
                <c:pt idx="32827" formatCode="0.00E+00">
                  <c:v>-8.1472200000000002E-3</c:v>
                </c:pt>
                <c:pt idx="32828" formatCode="0.00E+00">
                  <c:v>-8.2286300000000007E-3</c:v>
                </c:pt>
                <c:pt idx="32829" formatCode="0.00E+00">
                  <c:v>-8.3150399999999992E-3</c:v>
                </c:pt>
                <c:pt idx="32830" formatCode="0.00E+00">
                  <c:v>-8.4062500000000005E-3</c:v>
                </c:pt>
                <c:pt idx="32831" formatCode="0.00E+00">
                  <c:v>-8.5018699999999999E-3</c:v>
                </c:pt>
                <c:pt idx="32832" formatCode="0.00E+00">
                  <c:v>-8.6016500000000006E-3</c:v>
                </c:pt>
                <c:pt idx="32833" formatCode="0.00E+00">
                  <c:v>-8.7055499999999994E-3</c:v>
                </c:pt>
                <c:pt idx="32834" formatCode="0.00E+00">
                  <c:v>-8.8136499999999993E-3</c:v>
                </c:pt>
                <c:pt idx="32835" formatCode="0.00E+00">
                  <c:v>-8.9259700000000001E-3</c:v>
                </c:pt>
                <c:pt idx="32836" formatCode="0.00E+00">
                  <c:v>-9.0425599999999998E-3</c:v>
                </c:pt>
                <c:pt idx="32837" formatCode="0.00E+00">
                  <c:v>-9.1634100000000003E-3</c:v>
                </c:pt>
                <c:pt idx="32838" formatCode="0.00E+00">
                  <c:v>-9.28818E-3</c:v>
                </c:pt>
                <c:pt idx="32839" formatCode="0.00E+00">
                  <c:v>-9.4163900000000002E-3</c:v>
                </c:pt>
                <c:pt idx="32840" formatCode="0.00E+00">
                  <c:v>-9.5477500000000007E-3</c:v>
                </c:pt>
                <c:pt idx="32841" formatCode="0.00E+00">
                  <c:v>-9.6820299999999995E-3</c:v>
                </c:pt>
                <c:pt idx="32842" formatCode="0.00E+00">
                  <c:v>-9.8186799999999998E-3</c:v>
                </c:pt>
                <c:pt idx="32843" formatCode="0.00E+00">
                  <c:v>-9.9568999999999994E-3</c:v>
                </c:pt>
                <c:pt idx="32844">
                  <c:v>-1.00961E-2</c:v>
                </c:pt>
                <c:pt idx="32845">
                  <c:v>-1.02363E-2</c:v>
                </c:pt>
                <c:pt idx="32846">
                  <c:v>-1.0377600000000001E-2</c:v>
                </c:pt>
                <c:pt idx="32847">
                  <c:v>-1.05199E-2</c:v>
                </c:pt>
                <c:pt idx="32848">
                  <c:v>-1.0663199999999999E-2</c:v>
                </c:pt>
                <c:pt idx="32849">
                  <c:v>-1.08071E-2</c:v>
                </c:pt>
                <c:pt idx="32850">
                  <c:v>-1.09508E-2</c:v>
                </c:pt>
                <c:pt idx="32851">
                  <c:v>-1.1093199999999999E-2</c:v>
                </c:pt>
                <c:pt idx="32852">
                  <c:v>-1.12338E-2</c:v>
                </c:pt>
                <c:pt idx="32853">
                  <c:v>-1.13721E-2</c:v>
                </c:pt>
                <c:pt idx="32854">
                  <c:v>-1.15072E-2</c:v>
                </c:pt>
                <c:pt idx="32855">
                  <c:v>-1.1639099999999999E-2</c:v>
                </c:pt>
                <c:pt idx="32856">
                  <c:v>-1.17676E-2</c:v>
                </c:pt>
                <c:pt idx="32857">
                  <c:v>-1.18925E-2</c:v>
                </c:pt>
                <c:pt idx="32858">
                  <c:v>-1.20135E-2</c:v>
                </c:pt>
                <c:pt idx="32859">
                  <c:v>-1.2130500000000001E-2</c:v>
                </c:pt>
                <c:pt idx="32860">
                  <c:v>-1.2243499999999999E-2</c:v>
                </c:pt>
                <c:pt idx="32861">
                  <c:v>-1.2351900000000001E-2</c:v>
                </c:pt>
                <c:pt idx="32862">
                  <c:v>-1.24551E-2</c:v>
                </c:pt>
                <c:pt idx="32863">
                  <c:v>-1.25518E-2</c:v>
                </c:pt>
                <c:pt idx="32864">
                  <c:v>-1.2641299999999999E-2</c:v>
                </c:pt>
                <c:pt idx="32865">
                  <c:v>-1.27238E-2</c:v>
                </c:pt>
                <c:pt idx="32866">
                  <c:v>-1.27993E-2</c:v>
                </c:pt>
                <c:pt idx="32867">
                  <c:v>-1.28676E-2</c:v>
                </c:pt>
                <c:pt idx="32868">
                  <c:v>-1.29286E-2</c:v>
                </c:pt>
                <c:pt idx="32869">
                  <c:v>-1.29823E-2</c:v>
                </c:pt>
                <c:pt idx="32870">
                  <c:v>-1.30286E-2</c:v>
                </c:pt>
                <c:pt idx="32871">
                  <c:v>-1.30665E-2</c:v>
                </c:pt>
                <c:pt idx="32872">
                  <c:v>-1.30951E-2</c:v>
                </c:pt>
                <c:pt idx="32873">
                  <c:v>-1.3113700000000001E-2</c:v>
                </c:pt>
                <c:pt idx="32874">
                  <c:v>-1.31223E-2</c:v>
                </c:pt>
                <c:pt idx="32875">
                  <c:v>-1.31205E-2</c:v>
                </c:pt>
                <c:pt idx="32876">
                  <c:v>-1.3108099999999999E-2</c:v>
                </c:pt>
                <c:pt idx="32877">
                  <c:v>-1.30849E-2</c:v>
                </c:pt>
                <c:pt idx="32878">
                  <c:v>-1.3051699999999999E-2</c:v>
                </c:pt>
                <c:pt idx="32879">
                  <c:v>-1.30086E-2</c:v>
                </c:pt>
                <c:pt idx="32880">
                  <c:v>-1.29549E-2</c:v>
                </c:pt>
                <c:pt idx="32881">
                  <c:v>-1.28904E-2</c:v>
                </c:pt>
                <c:pt idx="32882">
                  <c:v>-1.2815999999999999E-2</c:v>
                </c:pt>
                <c:pt idx="32883">
                  <c:v>-1.2731900000000001E-2</c:v>
                </c:pt>
                <c:pt idx="32884">
                  <c:v>-1.26382E-2</c:v>
                </c:pt>
                <c:pt idx="32885">
                  <c:v>-1.25349E-2</c:v>
                </c:pt>
                <c:pt idx="32886">
                  <c:v>-1.24224E-2</c:v>
                </c:pt>
                <c:pt idx="32887">
                  <c:v>-1.23009E-2</c:v>
                </c:pt>
                <c:pt idx="32888">
                  <c:v>-1.21706E-2</c:v>
                </c:pt>
                <c:pt idx="32889">
                  <c:v>-1.20319E-2</c:v>
                </c:pt>
                <c:pt idx="32890">
                  <c:v>-1.1885099999999999E-2</c:v>
                </c:pt>
                <c:pt idx="32891">
                  <c:v>-1.17302E-2</c:v>
                </c:pt>
                <c:pt idx="32892">
                  <c:v>-1.15672E-2</c:v>
                </c:pt>
                <c:pt idx="32893">
                  <c:v>-1.1395799999999999E-2</c:v>
                </c:pt>
                <c:pt idx="32894">
                  <c:v>-1.1216E-2</c:v>
                </c:pt>
                <c:pt idx="32895">
                  <c:v>-1.1028E-2</c:v>
                </c:pt>
                <c:pt idx="32896">
                  <c:v>-1.08325E-2</c:v>
                </c:pt>
                <c:pt idx="32897">
                  <c:v>-1.06298E-2</c:v>
                </c:pt>
                <c:pt idx="32898">
                  <c:v>-1.04198E-2</c:v>
                </c:pt>
                <c:pt idx="32899">
                  <c:v>-1.0202299999999999E-2</c:v>
                </c:pt>
                <c:pt idx="32900" formatCode="0.00E+00">
                  <c:v>-9.9773099999999997E-3</c:v>
                </c:pt>
                <c:pt idx="32901" formatCode="0.00E+00">
                  <c:v>-9.7451499999999993E-3</c:v>
                </c:pt>
                <c:pt idx="32902" formatCode="0.00E+00">
                  <c:v>-9.5061599999999996E-3</c:v>
                </c:pt>
                <c:pt idx="32903" formatCode="0.00E+00">
                  <c:v>-9.2605699999999992E-3</c:v>
                </c:pt>
                <c:pt idx="32904" formatCode="0.00E+00">
                  <c:v>-9.0082900000000004E-3</c:v>
                </c:pt>
                <c:pt idx="32905" formatCode="0.00E+00">
                  <c:v>-8.7491300000000008E-3</c:v>
                </c:pt>
                <c:pt idx="32906" formatCode="0.00E+00">
                  <c:v>-8.4831999999999998E-3</c:v>
                </c:pt>
                <c:pt idx="32907" formatCode="0.00E+00">
                  <c:v>-8.2109799999999997E-3</c:v>
                </c:pt>
                <c:pt idx="32908" formatCode="0.00E+00">
                  <c:v>-7.9330700000000004E-3</c:v>
                </c:pt>
                <c:pt idx="32909" formatCode="0.00E+00">
                  <c:v>-7.64995E-3</c:v>
                </c:pt>
                <c:pt idx="32910" formatCode="0.00E+00">
                  <c:v>-7.3618800000000003E-3</c:v>
                </c:pt>
                <c:pt idx="32911" formatCode="0.00E+00">
                  <c:v>-7.0688799999999996E-3</c:v>
                </c:pt>
                <c:pt idx="32912" formatCode="0.00E+00">
                  <c:v>-6.7711000000000004E-3</c:v>
                </c:pt>
                <c:pt idx="32913" formatCode="0.00E+00">
                  <c:v>-6.4687900000000003E-3</c:v>
                </c:pt>
                <c:pt idx="32914" formatCode="0.00E+00">
                  <c:v>-6.1623600000000004E-3</c:v>
                </c:pt>
                <c:pt idx="32915" formatCode="0.00E+00">
                  <c:v>-5.8522000000000001E-3</c:v>
                </c:pt>
                <c:pt idx="32916" formatCode="0.00E+00">
                  <c:v>-5.5382199999999999E-3</c:v>
                </c:pt>
                <c:pt idx="32917" formatCode="0.00E+00">
                  <c:v>-5.2202000000000004E-3</c:v>
                </c:pt>
                <c:pt idx="32918" formatCode="0.00E+00">
                  <c:v>-4.8986100000000003E-3</c:v>
                </c:pt>
                <c:pt idx="32919" formatCode="0.00E+00">
                  <c:v>-4.57414E-3</c:v>
                </c:pt>
                <c:pt idx="32920" formatCode="0.00E+00">
                  <c:v>-4.2466800000000001E-3</c:v>
                </c:pt>
                <c:pt idx="32921" formatCode="0.00E+00">
                  <c:v>-3.9156800000000004E-3</c:v>
                </c:pt>
                <c:pt idx="32922" formatCode="0.00E+00">
                  <c:v>-3.5814200000000001E-3</c:v>
                </c:pt>
                <c:pt idx="32923" formatCode="0.00E+00">
                  <c:v>-3.2448300000000002E-3</c:v>
                </c:pt>
                <c:pt idx="32924" formatCode="0.00E+00">
                  <c:v>-2.9066600000000001E-3</c:v>
                </c:pt>
                <c:pt idx="32925" formatCode="0.00E+00">
                  <c:v>-2.5672899999999998E-3</c:v>
                </c:pt>
                <c:pt idx="32926" formatCode="0.00E+00">
                  <c:v>-2.2269600000000001E-3</c:v>
                </c:pt>
                <c:pt idx="32927" formatCode="0.00E+00">
                  <c:v>-1.8862600000000001E-3</c:v>
                </c:pt>
                <c:pt idx="32928" formatCode="0.00E+00">
                  <c:v>-1.5460700000000001E-3</c:v>
                </c:pt>
                <c:pt idx="32929" formatCode="0.00E+00">
                  <c:v>-1.20667E-3</c:v>
                </c:pt>
                <c:pt idx="32930" formatCode="0.00E+00">
                  <c:v>-8.6803200000000003E-4</c:v>
                </c:pt>
                <c:pt idx="32931" formatCode="0.00E+00">
                  <c:v>-5.30862E-4</c:v>
                </c:pt>
                <c:pt idx="32932" formatCode="0.00E+00">
                  <c:v>-1.9676399999999999E-4</c:v>
                </c:pt>
                <c:pt idx="32933" formatCode="0.00E+00">
                  <c:v>1.3310399999999999E-4</c:v>
                </c:pt>
                <c:pt idx="32934" formatCode="0.00E+00">
                  <c:v>4.5859900000000002E-4</c:v>
                </c:pt>
                <c:pt idx="32935" formatCode="0.00E+00">
                  <c:v>7.7966799999999996E-4</c:v>
                </c:pt>
                <c:pt idx="32936" formatCode="0.00E+00">
                  <c:v>1.0958299999999999E-3</c:v>
                </c:pt>
                <c:pt idx="32937" formatCode="0.00E+00">
                  <c:v>1.4066300000000001E-3</c:v>
                </c:pt>
                <c:pt idx="32938" formatCode="0.00E+00">
                  <c:v>1.7118299999999999E-3</c:v>
                </c:pt>
                <c:pt idx="32939" formatCode="0.00E+00">
                  <c:v>2.01104E-3</c:v>
                </c:pt>
                <c:pt idx="32940" formatCode="0.00E+00">
                  <c:v>2.3034800000000001E-3</c:v>
                </c:pt>
                <c:pt idx="32941" formatCode="0.00E+00">
                  <c:v>2.58807E-3</c:v>
                </c:pt>
                <c:pt idx="32942" formatCode="0.00E+00">
                  <c:v>2.8638100000000001E-3</c:v>
                </c:pt>
                <c:pt idx="32943" formatCode="0.00E+00">
                  <c:v>3.1304599999999998E-3</c:v>
                </c:pt>
                <c:pt idx="32944" formatCode="0.00E+00">
                  <c:v>3.3885600000000001E-3</c:v>
                </c:pt>
                <c:pt idx="32945" formatCode="0.00E+00">
                  <c:v>3.63869E-3</c:v>
                </c:pt>
                <c:pt idx="32946" formatCode="0.00E+00">
                  <c:v>3.88099E-3</c:v>
                </c:pt>
                <c:pt idx="32947" formatCode="0.00E+00">
                  <c:v>4.1153800000000001E-3</c:v>
                </c:pt>
                <c:pt idx="32948" formatCode="0.00E+00">
                  <c:v>4.3418500000000004E-3</c:v>
                </c:pt>
                <c:pt idx="32949" formatCode="0.00E+00">
                  <c:v>4.5605699999999999E-3</c:v>
                </c:pt>
                <c:pt idx="32950" formatCode="0.00E+00">
                  <c:v>4.7715600000000002E-3</c:v>
                </c:pt>
                <c:pt idx="32951" formatCode="0.00E+00">
                  <c:v>4.9741500000000001E-3</c:v>
                </c:pt>
                <c:pt idx="32952" formatCode="0.00E+00">
                  <c:v>5.1671699999999996E-3</c:v>
                </c:pt>
                <c:pt idx="32953" formatCode="0.00E+00">
                  <c:v>5.34996E-3</c:v>
                </c:pt>
                <c:pt idx="32954" formatCode="0.00E+00">
                  <c:v>5.5225999999999999E-3</c:v>
                </c:pt>
                <c:pt idx="32955" formatCode="0.00E+00">
                  <c:v>5.68529E-3</c:v>
                </c:pt>
                <c:pt idx="32956" formatCode="0.00E+00">
                  <c:v>5.8378900000000001E-3</c:v>
                </c:pt>
                <c:pt idx="32957" formatCode="0.00E+00">
                  <c:v>5.9799900000000001E-3</c:v>
                </c:pt>
                <c:pt idx="32958" formatCode="0.00E+00">
                  <c:v>6.1115299999999996E-3</c:v>
                </c:pt>
                <c:pt idx="32959" formatCode="0.00E+00">
                  <c:v>6.2327299999999997E-3</c:v>
                </c:pt>
                <c:pt idx="32960" formatCode="0.00E+00">
                  <c:v>6.3438599999999998E-3</c:v>
                </c:pt>
                <c:pt idx="32961" formatCode="0.00E+00">
                  <c:v>6.4451400000000002E-3</c:v>
                </c:pt>
                <c:pt idx="32962" formatCode="0.00E+00">
                  <c:v>6.5366900000000004E-3</c:v>
                </c:pt>
                <c:pt idx="32963" formatCode="0.00E+00">
                  <c:v>6.6183500000000003E-3</c:v>
                </c:pt>
                <c:pt idx="32964" formatCode="0.00E+00">
                  <c:v>6.6899699999999999E-3</c:v>
                </c:pt>
                <c:pt idx="32965" formatCode="0.00E+00">
                  <c:v>6.7517699999999998E-3</c:v>
                </c:pt>
                <c:pt idx="32966" formatCode="0.00E+00">
                  <c:v>6.8043699999999997E-3</c:v>
                </c:pt>
                <c:pt idx="32967" formatCode="0.00E+00">
                  <c:v>6.8481200000000001E-3</c:v>
                </c:pt>
                <c:pt idx="32968" formatCode="0.00E+00">
                  <c:v>6.8827999999999997E-3</c:v>
                </c:pt>
                <c:pt idx="32969" formatCode="0.00E+00">
                  <c:v>6.9080799999999996E-3</c:v>
                </c:pt>
                <c:pt idx="32970" formatCode="0.00E+00">
                  <c:v>6.9242100000000001E-3</c:v>
                </c:pt>
                <c:pt idx="32971" formatCode="0.00E+00">
                  <c:v>6.9318000000000001E-3</c:v>
                </c:pt>
                <c:pt idx="32972" formatCode="0.00E+00">
                  <c:v>6.9307500000000003E-3</c:v>
                </c:pt>
                <c:pt idx="32973" formatCode="0.00E+00">
                  <c:v>6.9203900000000002E-3</c:v>
                </c:pt>
                <c:pt idx="32974" formatCode="0.00E+00">
                  <c:v>6.8999899999999999E-3</c:v>
                </c:pt>
                <c:pt idx="32975" formatCode="0.00E+00">
                  <c:v>6.8692800000000002E-3</c:v>
                </c:pt>
                <c:pt idx="32976" formatCode="0.00E+00">
                  <c:v>6.8288100000000003E-3</c:v>
                </c:pt>
                <c:pt idx="32977" formatCode="0.00E+00">
                  <c:v>6.7794800000000001E-3</c:v>
                </c:pt>
                <c:pt idx="32978" formatCode="0.00E+00">
                  <c:v>6.72166E-3</c:v>
                </c:pt>
                <c:pt idx="32979" formatCode="0.00E+00">
                  <c:v>6.6554700000000001E-3</c:v>
                </c:pt>
                <c:pt idx="32980" formatCode="0.00E+00">
                  <c:v>6.5812400000000004E-3</c:v>
                </c:pt>
                <c:pt idx="32981" formatCode="0.00E+00">
                  <c:v>6.49937E-3</c:v>
                </c:pt>
                <c:pt idx="32982" formatCode="0.00E+00">
                  <c:v>6.4100499999999996E-3</c:v>
                </c:pt>
                <c:pt idx="32983" formatCode="0.00E+00">
                  <c:v>6.3132700000000002E-3</c:v>
                </c:pt>
                <c:pt idx="32984" formatCode="0.00E+00">
                  <c:v>6.2090000000000001E-3</c:v>
                </c:pt>
                <c:pt idx="32985" formatCode="0.00E+00">
                  <c:v>6.0974699999999998E-3</c:v>
                </c:pt>
                <c:pt idx="32986" formatCode="0.00E+00">
                  <c:v>5.9789300000000004E-3</c:v>
                </c:pt>
                <c:pt idx="32987" formatCode="0.00E+00">
                  <c:v>5.8537399999999996E-3</c:v>
                </c:pt>
                <c:pt idx="32988" formatCode="0.00E+00">
                  <c:v>5.7224800000000003E-3</c:v>
                </c:pt>
                <c:pt idx="32989" formatCode="0.00E+00">
                  <c:v>5.5853999999999999E-3</c:v>
                </c:pt>
                <c:pt idx="32990" formatCode="0.00E+00">
                  <c:v>5.4423700000000002E-3</c:v>
                </c:pt>
                <c:pt idx="32991" formatCode="0.00E+00">
                  <c:v>5.2935600000000001E-3</c:v>
                </c:pt>
                <c:pt idx="32992" formatCode="0.00E+00">
                  <c:v>5.1394700000000001E-3</c:v>
                </c:pt>
                <c:pt idx="32993" formatCode="0.00E+00">
                  <c:v>4.9804999999999997E-3</c:v>
                </c:pt>
                <c:pt idx="32994" formatCode="0.00E+00">
                  <c:v>4.8169199999999997E-3</c:v>
                </c:pt>
                <c:pt idx="32995" formatCode="0.00E+00">
                  <c:v>4.6488399999999996E-3</c:v>
                </c:pt>
                <c:pt idx="32996" formatCode="0.00E+00">
                  <c:v>4.4762500000000002E-3</c:v>
                </c:pt>
                <c:pt idx="32997" formatCode="0.00E+00">
                  <c:v>4.2993900000000002E-3</c:v>
                </c:pt>
                <c:pt idx="32998" formatCode="0.00E+00">
                  <c:v>4.1188099999999997E-3</c:v>
                </c:pt>
                <c:pt idx="32999" formatCode="0.00E+00">
                  <c:v>3.9350599999999998E-3</c:v>
                </c:pt>
                <c:pt idx="33000" formatCode="0.00E+00">
                  <c:v>3.74844E-3</c:v>
                </c:pt>
                <c:pt idx="33001" formatCode="0.00E+00">
                  <c:v>3.55895E-3</c:v>
                </c:pt>
                <c:pt idx="33002" formatCode="0.00E+00">
                  <c:v>3.3663299999999998E-3</c:v>
                </c:pt>
                <c:pt idx="33003" formatCode="0.00E+00">
                  <c:v>3.17016E-3</c:v>
                </c:pt>
                <c:pt idx="33004" formatCode="0.00E+00">
                  <c:v>2.9701900000000002E-3</c:v>
                </c:pt>
                <c:pt idx="33005" formatCode="0.00E+00">
                  <c:v>2.7667400000000002E-3</c:v>
                </c:pt>
                <c:pt idx="33006" formatCode="0.00E+00">
                  <c:v>2.5605799999999998E-3</c:v>
                </c:pt>
                <c:pt idx="33007" formatCode="0.00E+00">
                  <c:v>2.3525299999999998E-3</c:v>
                </c:pt>
                <c:pt idx="33008" formatCode="0.00E+00">
                  <c:v>2.1432600000000001E-3</c:v>
                </c:pt>
                <c:pt idx="33009" formatCode="0.00E+00">
                  <c:v>1.9331999999999999E-3</c:v>
                </c:pt>
                <c:pt idx="33010" formatCode="0.00E+00">
                  <c:v>1.7225700000000001E-3</c:v>
                </c:pt>
                <c:pt idx="33011" formatCode="0.00E+00">
                  <c:v>1.5114499999999999E-3</c:v>
                </c:pt>
                <c:pt idx="33012" formatCode="0.00E+00">
                  <c:v>1.30002E-3</c:v>
                </c:pt>
                <c:pt idx="33013" formatCode="0.00E+00">
                  <c:v>1.0886699999999999E-3</c:v>
                </c:pt>
                <c:pt idx="33014" formatCode="0.00E+00">
                  <c:v>8.7794399999999997E-4</c:v>
                </c:pt>
                <c:pt idx="33015" formatCode="0.00E+00">
                  <c:v>6.6866699999999996E-4</c:v>
                </c:pt>
                <c:pt idx="33016" formatCode="0.00E+00">
                  <c:v>4.6164900000000001E-4</c:v>
                </c:pt>
                <c:pt idx="33017" formatCode="0.00E+00">
                  <c:v>2.56937E-4</c:v>
                </c:pt>
                <c:pt idx="33018" formatCode="0.00E+00">
                  <c:v>5.37535E-5</c:v>
                </c:pt>
                <c:pt idx="33019" formatCode="0.00E+00">
                  <c:v>-1.48527E-4</c:v>
                </c:pt>
                <c:pt idx="33020" formatCode="0.00E+00">
                  <c:v>-3.4958299999999999E-4</c:v>
                </c:pt>
                <c:pt idx="33021" formatCode="0.00E+00">
                  <c:v>-5.4853400000000004E-4</c:v>
                </c:pt>
                <c:pt idx="33022" formatCode="0.00E+00">
                  <c:v>-7.4491499999999997E-4</c:v>
                </c:pt>
                <c:pt idx="33023" formatCode="0.00E+00">
                  <c:v>-9.3883300000000003E-4</c:v>
                </c:pt>
                <c:pt idx="33024" formatCode="0.00E+00">
                  <c:v>-1.1304500000000001E-3</c:v>
                </c:pt>
                <c:pt idx="33025" formatCode="0.00E+00">
                  <c:v>-1.31982E-3</c:v>
                </c:pt>
                <c:pt idx="33026" formatCode="0.00E+00">
                  <c:v>-1.5066299999999999E-3</c:v>
                </c:pt>
                <c:pt idx="33027" formatCode="0.00E+00">
                  <c:v>-1.6897500000000001E-3</c:v>
                </c:pt>
                <c:pt idx="33028" formatCode="0.00E+00">
                  <c:v>-1.86794E-3</c:v>
                </c:pt>
                <c:pt idx="33029" formatCode="0.00E+00">
                  <c:v>-2.0405499999999999E-3</c:v>
                </c:pt>
                <c:pt idx="33030" formatCode="0.00E+00">
                  <c:v>-2.2072900000000002E-3</c:v>
                </c:pt>
                <c:pt idx="33031" formatCode="0.00E+00">
                  <c:v>-2.36747E-3</c:v>
                </c:pt>
                <c:pt idx="33032" formatCode="0.00E+00">
                  <c:v>-2.5199100000000002E-3</c:v>
                </c:pt>
                <c:pt idx="33033" formatCode="0.00E+00">
                  <c:v>-2.6636300000000002E-3</c:v>
                </c:pt>
                <c:pt idx="33034" formatCode="0.00E+00">
                  <c:v>-2.7981899999999999E-3</c:v>
                </c:pt>
                <c:pt idx="33035" formatCode="0.00E+00">
                  <c:v>-2.9233499999999999E-3</c:v>
                </c:pt>
                <c:pt idx="33036" formatCode="0.00E+00">
                  <c:v>-3.0387999999999999E-3</c:v>
                </c:pt>
                <c:pt idx="33037" formatCode="0.00E+00">
                  <c:v>-3.1445100000000001E-3</c:v>
                </c:pt>
                <c:pt idx="33038" formatCode="0.00E+00">
                  <c:v>-3.24056E-3</c:v>
                </c:pt>
                <c:pt idx="33039" formatCode="0.00E+00">
                  <c:v>-3.3267000000000001E-3</c:v>
                </c:pt>
                <c:pt idx="33040" formatCode="0.00E+00">
                  <c:v>-3.4024799999999998E-3</c:v>
                </c:pt>
                <c:pt idx="33041" formatCode="0.00E+00">
                  <c:v>-3.4673500000000001E-3</c:v>
                </c:pt>
                <c:pt idx="33042" formatCode="0.00E+00">
                  <c:v>-3.5205900000000001E-3</c:v>
                </c:pt>
                <c:pt idx="33043" formatCode="0.00E+00">
                  <c:v>-3.5614000000000002E-3</c:v>
                </c:pt>
                <c:pt idx="33044" formatCode="0.00E+00">
                  <c:v>-3.5890700000000002E-3</c:v>
                </c:pt>
                <c:pt idx="33045" formatCode="0.00E+00">
                  <c:v>-3.60357E-3</c:v>
                </c:pt>
                <c:pt idx="33046" formatCode="0.00E+00">
                  <c:v>-3.6054899999999998E-3</c:v>
                </c:pt>
                <c:pt idx="33047" formatCode="0.00E+00">
                  <c:v>-3.5951999999999998E-3</c:v>
                </c:pt>
                <c:pt idx="33048" formatCode="0.00E+00">
                  <c:v>-3.5722599999999998E-3</c:v>
                </c:pt>
                <c:pt idx="33049" formatCode="0.00E+00">
                  <c:v>-3.5357499999999998E-3</c:v>
                </c:pt>
                <c:pt idx="33050" formatCode="0.00E+00">
                  <c:v>-3.4846899999999999E-3</c:v>
                </c:pt>
                <c:pt idx="33051" formatCode="0.00E+00">
                  <c:v>-3.4180299999999999E-3</c:v>
                </c:pt>
                <c:pt idx="33052" formatCode="0.00E+00">
                  <c:v>-3.3348100000000001E-3</c:v>
                </c:pt>
                <c:pt idx="33053" formatCode="0.00E+00">
                  <c:v>-3.2344600000000002E-3</c:v>
                </c:pt>
                <c:pt idx="33054" formatCode="0.00E+00">
                  <c:v>-3.1165300000000002E-3</c:v>
                </c:pt>
                <c:pt idx="33055" formatCode="0.00E+00">
                  <c:v>-2.9805600000000002E-3</c:v>
                </c:pt>
                <c:pt idx="33056" formatCode="0.00E+00">
                  <c:v>-2.8262500000000002E-3</c:v>
                </c:pt>
                <c:pt idx="33057" formatCode="0.00E+00">
                  <c:v>-2.6532999999999999E-3</c:v>
                </c:pt>
                <c:pt idx="33058" formatCode="0.00E+00">
                  <c:v>-2.4612000000000002E-3</c:v>
                </c:pt>
                <c:pt idx="33059" formatCode="0.00E+00">
                  <c:v>-2.2494799999999999E-3</c:v>
                </c:pt>
                <c:pt idx="33060" formatCode="0.00E+00">
                  <c:v>-2.0179E-3</c:v>
                </c:pt>
                <c:pt idx="33061" formatCode="0.00E+00">
                  <c:v>-1.76636E-3</c:v>
                </c:pt>
                <c:pt idx="33062" formatCode="0.00E+00">
                  <c:v>-1.49457E-3</c:v>
                </c:pt>
                <c:pt idx="33063" formatCode="0.00E+00">
                  <c:v>-1.2020399999999999E-3</c:v>
                </c:pt>
                <c:pt idx="33064" formatCode="0.00E+00">
                  <c:v>-8.8828099999999999E-4</c:v>
                </c:pt>
                <c:pt idx="33065" formatCode="0.00E+00">
                  <c:v>-5.5231900000000001E-4</c:v>
                </c:pt>
                <c:pt idx="33066" formatCode="0.00E+00">
                  <c:v>-1.9319199999999999E-4</c:v>
                </c:pt>
                <c:pt idx="33067" formatCode="0.00E+00">
                  <c:v>1.8910199999999999E-4</c:v>
                </c:pt>
                <c:pt idx="33068" formatCode="0.00E+00">
                  <c:v>5.9366900000000001E-4</c:v>
                </c:pt>
                <c:pt idx="33069" formatCode="0.00E+00">
                  <c:v>1.01975E-3</c:v>
                </c:pt>
                <c:pt idx="33070" formatCode="0.00E+00">
                  <c:v>1.4674600000000001E-3</c:v>
                </c:pt>
                <c:pt idx="33071" formatCode="0.00E+00">
                  <c:v>1.9374399999999999E-3</c:v>
                </c:pt>
                <c:pt idx="33072" formatCode="0.00E+00">
                  <c:v>2.4302099999999999E-3</c:v>
                </c:pt>
                <c:pt idx="33073" formatCode="0.00E+00">
                  <c:v>2.9461700000000001E-3</c:v>
                </c:pt>
                <c:pt idx="33074" formatCode="0.00E+00">
                  <c:v>3.48555E-3</c:v>
                </c:pt>
                <c:pt idx="33075" formatCode="0.00E+00">
                  <c:v>4.0484600000000003E-3</c:v>
                </c:pt>
                <c:pt idx="33076" formatCode="0.00E+00">
                  <c:v>4.6350100000000002E-3</c:v>
                </c:pt>
                <c:pt idx="33077" formatCode="0.00E+00">
                  <c:v>5.2452799999999997E-3</c:v>
                </c:pt>
                <c:pt idx="33078" formatCode="0.00E+00">
                  <c:v>5.8791E-3</c:v>
                </c:pt>
                <c:pt idx="33079" formatCode="0.00E+00">
                  <c:v>6.5365900000000001E-3</c:v>
                </c:pt>
                <c:pt idx="33080" formatCode="0.00E+00">
                  <c:v>7.2185599999999997E-3</c:v>
                </c:pt>
                <c:pt idx="33081" formatCode="0.00E+00">
                  <c:v>7.9256599999999993E-3</c:v>
                </c:pt>
                <c:pt idx="33082" formatCode="0.00E+00">
                  <c:v>8.6581599999999998E-3</c:v>
                </c:pt>
                <c:pt idx="33083" formatCode="0.00E+00">
                  <c:v>9.4165399999999993E-3</c:v>
                </c:pt>
                <c:pt idx="33084">
                  <c:v>1.02015E-2</c:v>
                </c:pt>
                <c:pt idx="33085">
                  <c:v>1.1013200000000001E-2</c:v>
                </c:pt>
                <c:pt idx="33086">
                  <c:v>1.1851199999999999E-2</c:v>
                </c:pt>
                <c:pt idx="33087">
                  <c:v>1.27151E-2</c:v>
                </c:pt>
                <c:pt idx="33088">
                  <c:v>1.36046E-2</c:v>
                </c:pt>
                <c:pt idx="33089">
                  <c:v>1.45197E-2</c:v>
                </c:pt>
                <c:pt idx="33090">
                  <c:v>1.546E-2</c:v>
                </c:pt>
                <c:pt idx="33091">
                  <c:v>1.64248E-2</c:v>
                </c:pt>
                <c:pt idx="33092">
                  <c:v>1.7413600000000001E-2</c:v>
                </c:pt>
                <c:pt idx="33093">
                  <c:v>1.8426600000000001E-2</c:v>
                </c:pt>
                <c:pt idx="33094">
                  <c:v>1.94638E-2</c:v>
                </c:pt>
                <c:pt idx="33095">
                  <c:v>2.05252E-2</c:v>
                </c:pt>
                <c:pt idx="33096">
                  <c:v>2.1609900000000001E-2</c:v>
                </c:pt>
                <c:pt idx="33097">
                  <c:v>2.27171E-2</c:v>
                </c:pt>
                <c:pt idx="33098">
                  <c:v>2.3845600000000002E-2</c:v>
                </c:pt>
                <c:pt idx="33099">
                  <c:v>2.4995E-2</c:v>
                </c:pt>
                <c:pt idx="33100">
                  <c:v>2.61645E-2</c:v>
                </c:pt>
                <c:pt idx="33101">
                  <c:v>2.7354099999999999E-2</c:v>
                </c:pt>
                <c:pt idx="33102">
                  <c:v>2.8562899999999999E-2</c:v>
                </c:pt>
                <c:pt idx="33103">
                  <c:v>2.9790500000000001E-2</c:v>
                </c:pt>
                <c:pt idx="33104">
                  <c:v>3.1036500000000002E-2</c:v>
                </c:pt>
                <c:pt idx="33105">
                  <c:v>3.2300000000000002E-2</c:v>
                </c:pt>
                <c:pt idx="33106">
                  <c:v>3.3579400000000002E-2</c:v>
                </c:pt>
                <c:pt idx="33107">
                  <c:v>3.48732E-2</c:v>
                </c:pt>
                <c:pt idx="33108">
                  <c:v>3.6180400000000001E-2</c:v>
                </c:pt>
                <c:pt idx="33109">
                  <c:v>3.7500199999999997E-2</c:v>
                </c:pt>
                <c:pt idx="33110">
                  <c:v>3.8831699999999997E-2</c:v>
                </c:pt>
                <c:pt idx="33111">
                  <c:v>4.0174799999999997E-2</c:v>
                </c:pt>
                <c:pt idx="33112">
                  <c:v>4.1529099999999999E-2</c:v>
                </c:pt>
                <c:pt idx="33113">
                  <c:v>4.28937E-2</c:v>
                </c:pt>
                <c:pt idx="33114">
                  <c:v>4.4267099999999997E-2</c:v>
                </c:pt>
                <c:pt idx="33115">
                  <c:v>4.5647600000000003E-2</c:v>
                </c:pt>
                <c:pt idx="33116">
                  <c:v>4.7033699999999998E-2</c:v>
                </c:pt>
                <c:pt idx="33117">
                  <c:v>4.8424500000000002E-2</c:v>
                </c:pt>
                <c:pt idx="33118">
                  <c:v>4.9819099999999998E-2</c:v>
                </c:pt>
                <c:pt idx="33119">
                  <c:v>5.1217499999999999E-2</c:v>
                </c:pt>
                <c:pt idx="33120">
                  <c:v>5.2619199999999998E-2</c:v>
                </c:pt>
                <c:pt idx="33121">
                  <c:v>5.4022100000000003E-2</c:v>
                </c:pt>
                <c:pt idx="33122">
                  <c:v>5.5422800000000001E-2</c:v>
                </c:pt>
                <c:pt idx="33123">
                  <c:v>5.6818800000000003E-2</c:v>
                </c:pt>
                <c:pt idx="33124">
                  <c:v>5.8208900000000001E-2</c:v>
                </c:pt>
                <c:pt idx="33125">
                  <c:v>5.9591600000000002E-2</c:v>
                </c:pt>
                <c:pt idx="33126">
                  <c:v>6.0964999999999998E-2</c:v>
                </c:pt>
                <c:pt idx="33127">
                  <c:v>6.2327399999999998E-2</c:v>
                </c:pt>
                <c:pt idx="33128">
                  <c:v>6.3676899999999995E-2</c:v>
                </c:pt>
                <c:pt idx="33129">
                  <c:v>6.5012399999999998E-2</c:v>
                </c:pt>
                <c:pt idx="33130">
                  <c:v>6.6332699999999994E-2</c:v>
                </c:pt>
                <c:pt idx="33131">
                  <c:v>6.7636500000000002E-2</c:v>
                </c:pt>
                <c:pt idx="33132">
                  <c:v>6.8921999999999997E-2</c:v>
                </c:pt>
                <c:pt idx="33133">
                  <c:v>7.01875E-2</c:v>
                </c:pt>
                <c:pt idx="33134">
                  <c:v>7.1431499999999995E-2</c:v>
                </c:pt>
                <c:pt idx="33135">
                  <c:v>7.26522E-2</c:v>
                </c:pt>
                <c:pt idx="33136">
                  <c:v>7.3848200000000003E-2</c:v>
                </c:pt>
                <c:pt idx="33137">
                  <c:v>7.5017899999999998E-2</c:v>
                </c:pt>
                <c:pt idx="33138">
                  <c:v>7.6159400000000002E-2</c:v>
                </c:pt>
                <c:pt idx="33139">
                  <c:v>7.7270500000000006E-2</c:v>
                </c:pt>
                <c:pt idx="33140">
                  <c:v>7.8349600000000005E-2</c:v>
                </c:pt>
                <c:pt idx="33141">
                  <c:v>7.9395099999999996E-2</c:v>
                </c:pt>
                <c:pt idx="33142">
                  <c:v>8.0405799999999999E-2</c:v>
                </c:pt>
                <c:pt idx="33143">
                  <c:v>8.1380499999999995E-2</c:v>
                </c:pt>
                <c:pt idx="33144">
                  <c:v>8.2318000000000002E-2</c:v>
                </c:pt>
                <c:pt idx="33145">
                  <c:v>8.3217399999999997E-2</c:v>
                </c:pt>
                <c:pt idx="33146">
                  <c:v>8.4077299999999994E-2</c:v>
                </c:pt>
                <c:pt idx="33147">
                  <c:v>8.4896100000000002E-2</c:v>
                </c:pt>
                <c:pt idx="33148">
                  <c:v>8.5671800000000006E-2</c:v>
                </c:pt>
                <c:pt idx="33149">
                  <c:v>8.6402800000000002E-2</c:v>
                </c:pt>
                <c:pt idx="33150">
                  <c:v>8.7087499999999998E-2</c:v>
                </c:pt>
                <c:pt idx="33151">
                  <c:v>8.7724700000000003E-2</c:v>
                </c:pt>
                <c:pt idx="33152">
                  <c:v>8.8313000000000003E-2</c:v>
                </c:pt>
                <c:pt idx="33153">
                  <c:v>8.8851399999999997E-2</c:v>
                </c:pt>
                <c:pt idx="33154">
                  <c:v>8.9339100000000005E-2</c:v>
                </c:pt>
                <c:pt idx="33155">
                  <c:v>8.9774499999999993E-2</c:v>
                </c:pt>
                <c:pt idx="33156">
                  <c:v>9.0155899999999997E-2</c:v>
                </c:pt>
                <c:pt idx="33157">
                  <c:v>9.0481800000000001E-2</c:v>
                </c:pt>
                <c:pt idx="33158">
                  <c:v>9.0751499999999999E-2</c:v>
                </c:pt>
                <c:pt idx="33159">
                  <c:v>9.0964299999999998E-2</c:v>
                </c:pt>
                <c:pt idx="33160">
                  <c:v>9.1119500000000006E-2</c:v>
                </c:pt>
                <c:pt idx="33161">
                  <c:v>9.1216900000000004E-2</c:v>
                </c:pt>
                <c:pt idx="33162">
                  <c:v>9.1256599999999993E-2</c:v>
                </c:pt>
                <c:pt idx="33163">
                  <c:v>9.1238399999999997E-2</c:v>
                </c:pt>
                <c:pt idx="33164">
                  <c:v>9.1161599999999995E-2</c:v>
                </c:pt>
                <c:pt idx="33165">
                  <c:v>9.1025599999999998E-2</c:v>
                </c:pt>
                <c:pt idx="33166">
                  <c:v>9.0829599999999996E-2</c:v>
                </c:pt>
                <c:pt idx="33167">
                  <c:v>9.0573399999999998E-2</c:v>
                </c:pt>
                <c:pt idx="33168">
                  <c:v>9.0257000000000004E-2</c:v>
                </c:pt>
                <c:pt idx="33169">
                  <c:v>8.9881799999999998E-2</c:v>
                </c:pt>
                <c:pt idx="33170">
                  <c:v>8.9449000000000001E-2</c:v>
                </c:pt>
                <c:pt idx="33171">
                  <c:v>8.8957499999999995E-2</c:v>
                </c:pt>
                <c:pt idx="33172">
                  <c:v>8.8405300000000006E-2</c:v>
                </c:pt>
                <c:pt idx="33173">
                  <c:v>8.7791999999999995E-2</c:v>
                </c:pt>
                <c:pt idx="33174">
                  <c:v>8.7118399999999999E-2</c:v>
                </c:pt>
                <c:pt idx="33175">
                  <c:v>8.6384600000000006E-2</c:v>
                </c:pt>
                <c:pt idx="33176">
                  <c:v>8.5590899999999998E-2</c:v>
                </c:pt>
                <c:pt idx="33177">
                  <c:v>8.4737699999999999E-2</c:v>
                </c:pt>
                <c:pt idx="33178">
                  <c:v>8.38256E-2</c:v>
                </c:pt>
                <c:pt idx="33179">
                  <c:v>8.2855499999999999E-2</c:v>
                </c:pt>
                <c:pt idx="33180">
                  <c:v>8.1828300000000007E-2</c:v>
                </c:pt>
                <c:pt idx="33181">
                  <c:v>8.0744700000000003E-2</c:v>
                </c:pt>
                <c:pt idx="33182">
                  <c:v>7.9605200000000001E-2</c:v>
                </c:pt>
                <c:pt idx="33183">
                  <c:v>7.8410300000000002E-2</c:v>
                </c:pt>
                <c:pt idx="33184">
                  <c:v>7.7160500000000007E-2</c:v>
                </c:pt>
                <c:pt idx="33185">
                  <c:v>7.5856699999999999E-2</c:v>
                </c:pt>
                <c:pt idx="33186">
                  <c:v>7.45001E-2</c:v>
                </c:pt>
                <c:pt idx="33187">
                  <c:v>7.3092299999999999E-2</c:v>
                </c:pt>
                <c:pt idx="33188">
                  <c:v>7.1635199999999996E-2</c:v>
                </c:pt>
                <c:pt idx="33189">
                  <c:v>7.0130300000000007E-2</c:v>
                </c:pt>
                <c:pt idx="33190">
                  <c:v>6.8579799999999996E-2</c:v>
                </c:pt>
                <c:pt idx="33191">
                  <c:v>6.6986199999999996E-2</c:v>
                </c:pt>
                <c:pt idx="33192">
                  <c:v>6.5351599999999996E-2</c:v>
                </c:pt>
                <c:pt idx="33193">
                  <c:v>6.3677999999999998E-2</c:v>
                </c:pt>
                <c:pt idx="33194">
                  <c:v>6.1966800000000002E-2</c:v>
                </c:pt>
                <c:pt idx="33195">
                  <c:v>6.0220200000000002E-2</c:v>
                </c:pt>
                <c:pt idx="33196">
                  <c:v>5.8441100000000003E-2</c:v>
                </c:pt>
                <c:pt idx="33197">
                  <c:v>5.6632000000000002E-2</c:v>
                </c:pt>
                <c:pt idx="33198">
                  <c:v>5.4795099999999999E-2</c:v>
                </c:pt>
                <c:pt idx="33199">
                  <c:v>5.2932399999999998E-2</c:v>
                </c:pt>
                <c:pt idx="33200">
                  <c:v>5.10462E-2</c:v>
                </c:pt>
                <c:pt idx="33201">
                  <c:v>4.91394E-2</c:v>
                </c:pt>
                <c:pt idx="33202">
                  <c:v>4.7214899999999997E-2</c:v>
                </c:pt>
                <c:pt idx="33203">
                  <c:v>4.5275200000000002E-2</c:v>
                </c:pt>
                <c:pt idx="33204">
                  <c:v>4.3322899999999998E-2</c:v>
                </c:pt>
                <c:pt idx="33205">
                  <c:v>4.1360599999999997E-2</c:v>
                </c:pt>
                <c:pt idx="33206">
                  <c:v>3.9391700000000002E-2</c:v>
                </c:pt>
                <c:pt idx="33207">
                  <c:v>3.7419500000000001E-2</c:v>
                </c:pt>
                <c:pt idx="33208">
                  <c:v>3.5446699999999998E-2</c:v>
                </c:pt>
                <c:pt idx="33209">
                  <c:v>3.34758E-2</c:v>
                </c:pt>
                <c:pt idx="33210">
                  <c:v>3.15099E-2</c:v>
                </c:pt>
                <c:pt idx="33211">
                  <c:v>2.95529E-2</c:v>
                </c:pt>
                <c:pt idx="33212">
                  <c:v>2.7608400000000002E-2</c:v>
                </c:pt>
                <c:pt idx="33213">
                  <c:v>2.5679500000000001E-2</c:v>
                </c:pt>
                <c:pt idx="33214">
                  <c:v>2.37688E-2</c:v>
                </c:pt>
                <c:pt idx="33215">
                  <c:v>2.18794E-2</c:v>
                </c:pt>
                <c:pt idx="33216">
                  <c:v>2.0014199999999999E-2</c:v>
                </c:pt>
                <c:pt idx="33217">
                  <c:v>1.8176399999999999E-2</c:v>
                </c:pt>
                <c:pt idx="33218">
                  <c:v>1.6368799999999999E-2</c:v>
                </c:pt>
                <c:pt idx="33219">
                  <c:v>1.45945E-2</c:v>
                </c:pt>
                <c:pt idx="33220">
                  <c:v>1.2856299999999999E-2</c:v>
                </c:pt>
                <c:pt idx="33221">
                  <c:v>1.11574E-2</c:v>
                </c:pt>
                <c:pt idx="33222" formatCode="0.00E+00">
                  <c:v>9.5004500000000006E-3</c:v>
                </c:pt>
                <c:pt idx="33223" formatCode="0.00E+00">
                  <c:v>7.8885899999999991E-3</c:v>
                </c:pt>
                <c:pt idx="33224" formatCode="0.00E+00">
                  <c:v>6.3250800000000003E-3</c:v>
                </c:pt>
                <c:pt idx="33225" formatCode="0.00E+00">
                  <c:v>4.8135299999999999E-3</c:v>
                </c:pt>
                <c:pt idx="33226" formatCode="0.00E+00">
                  <c:v>3.3573100000000001E-3</c:v>
                </c:pt>
                <c:pt idx="33227" formatCode="0.00E+00">
                  <c:v>1.9592799999999999E-3</c:v>
                </c:pt>
                <c:pt idx="33228" formatCode="0.00E+00">
                  <c:v>6.2233299999999998E-4</c:v>
                </c:pt>
                <c:pt idx="33229" formatCode="0.00E+00">
                  <c:v>-6.5022799999999998E-4</c:v>
                </c:pt>
                <c:pt idx="33230" formatCode="0.00E+00">
                  <c:v>-1.85494E-3</c:v>
                </c:pt>
                <c:pt idx="33231" formatCode="0.00E+00">
                  <c:v>-2.9887300000000002E-3</c:v>
                </c:pt>
                <c:pt idx="33232" formatCode="0.00E+00">
                  <c:v>-4.0489499999999999E-3</c:v>
                </c:pt>
                <c:pt idx="33233" formatCode="0.00E+00">
                  <c:v>-5.03303E-3</c:v>
                </c:pt>
                <c:pt idx="33234" formatCode="0.00E+00">
                  <c:v>-5.93839E-3</c:v>
                </c:pt>
                <c:pt idx="33235" formatCode="0.00E+00">
                  <c:v>-6.7623300000000004E-3</c:v>
                </c:pt>
                <c:pt idx="33236" formatCode="0.00E+00">
                  <c:v>-7.5021100000000002E-3</c:v>
                </c:pt>
                <c:pt idx="33237" formatCode="0.00E+00">
                  <c:v>-8.1553200000000006E-3</c:v>
                </c:pt>
                <c:pt idx="33238" formatCode="0.00E+00">
                  <c:v>-8.7198499999999995E-3</c:v>
                </c:pt>
                <c:pt idx="33239" formatCode="0.00E+00">
                  <c:v>-9.1934600000000005E-3</c:v>
                </c:pt>
                <c:pt idx="33240" formatCode="0.00E+00">
                  <c:v>-9.5737500000000007E-3</c:v>
                </c:pt>
                <c:pt idx="33241" formatCode="0.00E+00">
                  <c:v>-9.8584599999999994E-3</c:v>
                </c:pt>
                <c:pt idx="33242">
                  <c:v>-1.0045500000000001E-2</c:v>
                </c:pt>
                <c:pt idx="33243">
                  <c:v>-1.01333E-2</c:v>
                </c:pt>
                <c:pt idx="33244">
                  <c:v>-1.01201E-2</c:v>
                </c:pt>
                <c:pt idx="33245">
                  <c:v>-1.0004600000000001E-2</c:v>
                </c:pt>
                <c:pt idx="33246" formatCode="0.00E+00">
                  <c:v>-9.7850999999999997E-3</c:v>
                </c:pt>
                <c:pt idx="33247" formatCode="0.00E+00">
                  <c:v>-9.4603599999999993E-3</c:v>
                </c:pt>
                <c:pt idx="33248" formatCode="0.00E+00">
                  <c:v>-9.0291799999999995E-3</c:v>
                </c:pt>
                <c:pt idx="33249" formatCode="0.00E+00">
                  <c:v>-8.4904100000000003E-3</c:v>
                </c:pt>
                <c:pt idx="33250" formatCode="0.00E+00">
                  <c:v>-7.8430300000000008E-3</c:v>
                </c:pt>
                <c:pt idx="33251" formatCode="0.00E+00">
                  <c:v>-7.0863899999999997E-3</c:v>
                </c:pt>
                <c:pt idx="33252" formatCode="0.00E+00">
                  <c:v>-6.2200500000000004E-3</c:v>
                </c:pt>
                <c:pt idx="33253" formatCode="0.00E+00">
                  <c:v>-5.2436599999999998E-3</c:v>
                </c:pt>
                <c:pt idx="33254" formatCode="0.00E+00">
                  <c:v>-4.1569299999999997E-3</c:v>
                </c:pt>
                <c:pt idx="33255" formatCode="0.00E+00">
                  <c:v>-2.9595400000000001E-3</c:v>
                </c:pt>
                <c:pt idx="33256" formatCode="0.00E+00">
                  <c:v>-1.65121E-3</c:v>
                </c:pt>
                <c:pt idx="33257" formatCode="0.00E+00">
                  <c:v>-2.3181100000000001E-4</c:v>
                </c:pt>
                <c:pt idx="33258" formatCode="0.00E+00">
                  <c:v>1.29845E-3</c:v>
                </c:pt>
                <c:pt idx="33259" formatCode="0.00E+00">
                  <c:v>2.93896E-3</c:v>
                </c:pt>
                <c:pt idx="33260" formatCode="0.00E+00">
                  <c:v>4.6891199999999997E-3</c:v>
                </c:pt>
                <c:pt idx="33261" formatCode="0.00E+00">
                  <c:v>6.5485600000000001E-3</c:v>
                </c:pt>
                <c:pt idx="33262" formatCode="0.00E+00">
                  <c:v>8.5166700000000005E-3</c:v>
                </c:pt>
                <c:pt idx="33263">
                  <c:v>1.0592300000000001E-2</c:v>
                </c:pt>
                <c:pt idx="33264">
                  <c:v>1.2773899999999999E-2</c:v>
                </c:pt>
                <c:pt idx="33265">
                  <c:v>1.506E-2</c:v>
                </c:pt>
                <c:pt idx="33266">
                  <c:v>1.7448999999999999E-2</c:v>
                </c:pt>
                <c:pt idx="33267">
                  <c:v>1.9939200000000001E-2</c:v>
                </c:pt>
                <c:pt idx="33268">
                  <c:v>2.2528400000000001E-2</c:v>
                </c:pt>
                <c:pt idx="33269">
                  <c:v>2.52152E-2</c:v>
                </c:pt>
                <c:pt idx="33270">
                  <c:v>2.7997500000000002E-2</c:v>
                </c:pt>
                <c:pt idx="33271">
                  <c:v>3.0872900000000002E-2</c:v>
                </c:pt>
                <c:pt idx="33272">
                  <c:v>3.3838699999999999E-2</c:v>
                </c:pt>
                <c:pt idx="33273">
                  <c:v>3.6892500000000002E-2</c:v>
                </c:pt>
                <c:pt idx="33274">
                  <c:v>4.0031700000000003E-2</c:v>
                </c:pt>
                <c:pt idx="33275">
                  <c:v>4.3253E-2</c:v>
                </c:pt>
                <c:pt idx="33276">
                  <c:v>4.6552700000000002E-2</c:v>
                </c:pt>
                <c:pt idx="33277">
                  <c:v>4.9927100000000002E-2</c:v>
                </c:pt>
                <c:pt idx="33278">
                  <c:v>5.3372599999999999E-2</c:v>
                </c:pt>
                <c:pt idx="33279">
                  <c:v>5.6886100000000002E-2</c:v>
                </c:pt>
                <c:pt idx="33280">
                  <c:v>6.0463999999999997E-2</c:v>
                </c:pt>
                <c:pt idx="33281">
                  <c:v>6.4102199999999998E-2</c:v>
                </c:pt>
                <c:pt idx="33282">
                  <c:v>6.7796099999999998E-2</c:v>
                </c:pt>
                <c:pt idx="33283">
                  <c:v>7.1541199999999999E-2</c:v>
                </c:pt>
                <c:pt idx="33284">
                  <c:v>7.5332899999999994E-2</c:v>
                </c:pt>
                <c:pt idx="33285">
                  <c:v>7.9166899999999998E-2</c:v>
                </c:pt>
                <c:pt idx="33286">
                  <c:v>8.3038799999999996E-2</c:v>
                </c:pt>
                <c:pt idx="33287">
                  <c:v>8.6944300000000002E-2</c:v>
                </c:pt>
                <c:pt idx="33288">
                  <c:v>9.0878899999999999E-2</c:v>
                </c:pt>
                <c:pt idx="33289">
                  <c:v>9.4837500000000005E-2</c:v>
                </c:pt>
                <c:pt idx="33290">
                  <c:v>9.8814799999999994E-2</c:v>
                </c:pt>
                <c:pt idx="33291">
                  <c:v>0.10280599999999999</c:v>
                </c:pt>
                <c:pt idx="33292">
                  <c:v>0.106806</c:v>
                </c:pt>
                <c:pt idx="33293">
                  <c:v>0.11081000000000001</c:v>
                </c:pt>
                <c:pt idx="33294">
                  <c:v>0.114812</c:v>
                </c:pt>
                <c:pt idx="33295">
                  <c:v>0.118808</c:v>
                </c:pt>
                <c:pt idx="33296">
                  <c:v>0.122791</c:v>
                </c:pt>
                <c:pt idx="33297">
                  <c:v>0.12675800000000001</c:v>
                </c:pt>
                <c:pt idx="33298">
                  <c:v>0.13070100000000001</c:v>
                </c:pt>
                <c:pt idx="33299">
                  <c:v>0.13461600000000001</c:v>
                </c:pt>
                <c:pt idx="33300">
                  <c:v>0.13849700000000001</c:v>
                </c:pt>
                <c:pt idx="33301">
                  <c:v>0.14233899999999999</c:v>
                </c:pt>
                <c:pt idx="33302">
                  <c:v>0.14613599999999999</c:v>
                </c:pt>
                <c:pt idx="33303">
                  <c:v>0.14988399999999999</c:v>
                </c:pt>
                <c:pt idx="33304">
                  <c:v>0.15357599999999999</c:v>
                </c:pt>
                <c:pt idx="33305">
                  <c:v>0.15720700000000001</c:v>
                </c:pt>
                <c:pt idx="33306">
                  <c:v>0.160772</c:v>
                </c:pt>
                <c:pt idx="33307">
                  <c:v>0.164266</c:v>
                </c:pt>
                <c:pt idx="33308">
                  <c:v>0.167684</c:v>
                </c:pt>
                <c:pt idx="33309">
                  <c:v>0.17102000000000001</c:v>
                </c:pt>
                <c:pt idx="33310">
                  <c:v>0.17427100000000001</c:v>
                </c:pt>
                <c:pt idx="33311">
                  <c:v>0.17743</c:v>
                </c:pt>
                <c:pt idx="33312">
                  <c:v>0.18049399999999999</c:v>
                </c:pt>
                <c:pt idx="33313">
                  <c:v>0.18345600000000001</c:v>
                </c:pt>
                <c:pt idx="33314">
                  <c:v>0.18631200000000001</c:v>
                </c:pt>
                <c:pt idx="33315">
                  <c:v>0.189058</c:v>
                </c:pt>
                <c:pt idx="33316">
                  <c:v>0.191688</c:v>
                </c:pt>
                <c:pt idx="33317">
                  <c:v>0.19419900000000001</c:v>
                </c:pt>
                <c:pt idx="33318">
                  <c:v>0.19658600000000001</c:v>
                </c:pt>
                <c:pt idx="33319">
                  <c:v>0.198847</c:v>
                </c:pt>
                <c:pt idx="33320">
                  <c:v>0.20097599999999999</c:v>
                </c:pt>
                <c:pt idx="33321">
                  <c:v>0.20297100000000001</c:v>
                </c:pt>
                <c:pt idx="33322">
                  <c:v>0.20482700000000001</c:v>
                </c:pt>
                <c:pt idx="33323">
                  <c:v>0.206542</c:v>
                </c:pt>
                <c:pt idx="33324">
                  <c:v>0.20811099999999999</c:v>
                </c:pt>
                <c:pt idx="33325">
                  <c:v>0.209533</c:v>
                </c:pt>
                <c:pt idx="33326">
                  <c:v>0.21080399999999999</c:v>
                </c:pt>
                <c:pt idx="33327">
                  <c:v>0.211921</c:v>
                </c:pt>
                <c:pt idx="33328">
                  <c:v>0.21288199999999999</c:v>
                </c:pt>
                <c:pt idx="33329">
                  <c:v>0.21368500000000001</c:v>
                </c:pt>
                <c:pt idx="33330">
                  <c:v>0.21432799999999999</c:v>
                </c:pt>
                <c:pt idx="33331">
                  <c:v>0.214809</c:v>
                </c:pt>
                <c:pt idx="33332">
                  <c:v>0.21512700000000001</c:v>
                </c:pt>
                <c:pt idx="33333">
                  <c:v>0.215281</c:v>
                </c:pt>
                <c:pt idx="33334">
                  <c:v>0.21526799999999999</c:v>
                </c:pt>
                <c:pt idx="33335">
                  <c:v>0.215089</c:v>
                </c:pt>
                <c:pt idx="33336">
                  <c:v>0.21474199999999999</c:v>
                </c:pt>
                <c:pt idx="33337">
                  <c:v>0.214228</c:v>
                </c:pt>
                <c:pt idx="33338">
                  <c:v>0.21354500000000001</c:v>
                </c:pt>
                <c:pt idx="33339">
                  <c:v>0.21269399999999999</c:v>
                </c:pt>
                <c:pt idx="33340">
                  <c:v>0.211676</c:v>
                </c:pt>
                <c:pt idx="33341">
                  <c:v>0.21049000000000001</c:v>
                </c:pt>
                <c:pt idx="33342">
                  <c:v>0.20913799999999999</c:v>
                </c:pt>
                <c:pt idx="33343">
                  <c:v>0.207621</c:v>
                </c:pt>
                <c:pt idx="33344">
                  <c:v>0.20594000000000001</c:v>
                </c:pt>
                <c:pt idx="33345">
                  <c:v>0.204097</c:v>
                </c:pt>
                <c:pt idx="33346">
                  <c:v>0.20209299999999999</c:v>
                </c:pt>
                <c:pt idx="33347">
                  <c:v>0.199931</c:v>
                </c:pt>
                <c:pt idx="33348">
                  <c:v>0.19761400000000001</c:v>
                </c:pt>
                <c:pt idx="33349">
                  <c:v>0.19514200000000001</c:v>
                </c:pt>
                <c:pt idx="33350">
                  <c:v>0.192519</c:v>
                </c:pt>
                <c:pt idx="33351">
                  <c:v>0.189748</c:v>
                </c:pt>
                <c:pt idx="33352">
                  <c:v>0.186833</c:v>
                </c:pt>
                <c:pt idx="33353">
                  <c:v>0.18377599999999999</c:v>
                </c:pt>
                <c:pt idx="33354">
                  <c:v>0.18058299999999999</c:v>
                </c:pt>
                <c:pt idx="33355">
                  <c:v>0.177257</c:v>
                </c:pt>
                <c:pt idx="33356">
                  <c:v>0.17380300000000001</c:v>
                </c:pt>
                <c:pt idx="33357">
                  <c:v>0.17022399999999999</c:v>
                </c:pt>
                <c:pt idx="33358">
                  <c:v>0.16652600000000001</c:v>
                </c:pt>
                <c:pt idx="33359">
                  <c:v>0.162713</c:v>
                </c:pt>
                <c:pt idx="33360">
                  <c:v>0.15878999999999999</c:v>
                </c:pt>
                <c:pt idx="33361">
                  <c:v>0.15476100000000001</c:v>
                </c:pt>
                <c:pt idx="33362">
                  <c:v>0.15063299999999999</c:v>
                </c:pt>
                <c:pt idx="33363">
                  <c:v>0.14641000000000001</c:v>
                </c:pt>
                <c:pt idx="33364">
                  <c:v>0.142099</c:v>
                </c:pt>
                <c:pt idx="33365">
                  <c:v>0.13770399999999999</c:v>
                </c:pt>
                <c:pt idx="33366">
                  <c:v>0.13323099999999999</c:v>
                </c:pt>
                <c:pt idx="33367">
                  <c:v>0.12868599999999999</c:v>
                </c:pt>
                <c:pt idx="33368">
                  <c:v>0.12407600000000001</c:v>
                </c:pt>
                <c:pt idx="33369">
                  <c:v>0.119406</c:v>
                </c:pt>
                <c:pt idx="33370">
                  <c:v>0.11468200000000001</c:v>
                </c:pt>
                <c:pt idx="33371">
                  <c:v>0.109912</c:v>
                </c:pt>
                <c:pt idx="33372">
                  <c:v>0.105101</c:v>
                </c:pt>
                <c:pt idx="33373">
                  <c:v>0.100257</c:v>
                </c:pt>
                <c:pt idx="33374">
                  <c:v>9.5386600000000002E-2</c:v>
                </c:pt>
                <c:pt idx="33375">
                  <c:v>9.0496300000000002E-2</c:v>
                </c:pt>
                <c:pt idx="33376">
                  <c:v>8.5593100000000005E-2</c:v>
                </c:pt>
                <c:pt idx="33377">
                  <c:v>8.06838E-2</c:v>
                </c:pt>
                <c:pt idx="33378">
                  <c:v>7.5775499999999996E-2</c:v>
                </c:pt>
                <c:pt idx="33379">
                  <c:v>7.0875300000000002E-2</c:v>
                </c:pt>
                <c:pt idx="33380">
                  <c:v>6.5990300000000002E-2</c:v>
                </c:pt>
                <c:pt idx="33381">
                  <c:v>6.1127399999999998E-2</c:v>
                </c:pt>
                <c:pt idx="33382">
                  <c:v>5.6293500000000003E-2</c:v>
                </c:pt>
                <c:pt idx="33383">
                  <c:v>5.1495800000000001E-2</c:v>
                </c:pt>
                <c:pt idx="33384">
                  <c:v>4.6741600000000001E-2</c:v>
                </c:pt>
                <c:pt idx="33385">
                  <c:v>4.2038199999999998E-2</c:v>
                </c:pt>
                <c:pt idx="33386">
                  <c:v>3.7392599999999998E-2</c:v>
                </c:pt>
                <c:pt idx="33387">
                  <c:v>3.2811600000000003E-2</c:v>
                </c:pt>
                <c:pt idx="33388">
                  <c:v>2.8302299999999999E-2</c:v>
                </c:pt>
                <c:pt idx="33389">
                  <c:v>2.3871400000000001E-2</c:v>
                </c:pt>
                <c:pt idx="33390">
                  <c:v>1.9525399999999998E-2</c:v>
                </c:pt>
                <c:pt idx="33391">
                  <c:v>1.5270499999999999E-2</c:v>
                </c:pt>
                <c:pt idx="33392">
                  <c:v>1.1113700000000001E-2</c:v>
                </c:pt>
                <c:pt idx="33393" formatCode="0.00E+00">
                  <c:v>7.0611900000000002E-3</c:v>
                </c:pt>
                <c:pt idx="33394" formatCode="0.00E+00">
                  <c:v>3.1187599999999999E-3</c:v>
                </c:pt>
                <c:pt idx="33395" formatCode="0.00E+00">
                  <c:v>-7.0811799999999999E-4</c:v>
                </c:pt>
                <c:pt idx="33396" formatCode="0.00E+00">
                  <c:v>-4.4137200000000003E-3</c:v>
                </c:pt>
                <c:pt idx="33397" formatCode="0.00E+00">
                  <c:v>-7.9924200000000001E-3</c:v>
                </c:pt>
                <c:pt idx="33398">
                  <c:v>-1.1438800000000001E-2</c:v>
                </c:pt>
                <c:pt idx="33399">
                  <c:v>-1.47472E-2</c:v>
                </c:pt>
                <c:pt idx="33400">
                  <c:v>-1.7912500000000001E-2</c:v>
                </c:pt>
                <c:pt idx="33401">
                  <c:v>-2.0929799999999998E-2</c:v>
                </c:pt>
                <c:pt idx="33402">
                  <c:v>-2.37945E-2</c:v>
                </c:pt>
                <c:pt idx="33403">
                  <c:v>-2.65017E-2</c:v>
                </c:pt>
                <c:pt idx="33404">
                  <c:v>-2.90464E-2</c:v>
                </c:pt>
                <c:pt idx="33405">
                  <c:v>-3.1424000000000001E-2</c:v>
                </c:pt>
                <c:pt idx="33406">
                  <c:v>-3.3629899999999997E-2</c:v>
                </c:pt>
                <c:pt idx="33407">
                  <c:v>-3.5660400000000002E-2</c:v>
                </c:pt>
                <c:pt idx="33408">
                  <c:v>-3.7511999999999997E-2</c:v>
                </c:pt>
                <c:pt idx="33409">
                  <c:v>-3.9181500000000001E-2</c:v>
                </c:pt>
                <c:pt idx="33410">
                  <c:v>-4.0665699999999999E-2</c:v>
                </c:pt>
                <c:pt idx="33411">
                  <c:v>-4.1961400000000003E-2</c:v>
                </c:pt>
                <c:pt idx="33412">
                  <c:v>-4.3066300000000002E-2</c:v>
                </c:pt>
                <c:pt idx="33413">
                  <c:v>-4.3977500000000003E-2</c:v>
                </c:pt>
                <c:pt idx="33414">
                  <c:v>-4.4692799999999998E-2</c:v>
                </c:pt>
                <c:pt idx="33415">
                  <c:v>-4.5210399999999998E-2</c:v>
                </c:pt>
                <c:pt idx="33416">
                  <c:v>-4.5528800000000001E-2</c:v>
                </c:pt>
                <c:pt idx="33417">
                  <c:v>-4.5647E-2</c:v>
                </c:pt>
                <c:pt idx="33418">
                  <c:v>-4.5564399999999998E-2</c:v>
                </c:pt>
                <c:pt idx="33419">
                  <c:v>-4.52807E-2</c:v>
                </c:pt>
                <c:pt idx="33420">
                  <c:v>-4.4794800000000003E-2</c:v>
                </c:pt>
                <c:pt idx="33421">
                  <c:v>-4.4108799999999997E-2</c:v>
                </c:pt>
                <c:pt idx="33422">
                  <c:v>-4.3228599999999999E-2</c:v>
                </c:pt>
                <c:pt idx="33423">
                  <c:v>-4.2154299999999999E-2</c:v>
                </c:pt>
                <c:pt idx="33424">
                  <c:v>-4.0879400000000003E-2</c:v>
                </c:pt>
                <c:pt idx="33425">
                  <c:v>-3.9404599999999998E-2</c:v>
                </c:pt>
                <c:pt idx="33426">
                  <c:v>-3.7734999999999998E-2</c:v>
                </c:pt>
                <c:pt idx="33427">
                  <c:v>-3.5871599999999997E-2</c:v>
                </c:pt>
                <c:pt idx="33428">
                  <c:v>-3.3814999999999998E-2</c:v>
                </c:pt>
                <c:pt idx="33429">
                  <c:v>-3.1567100000000001E-2</c:v>
                </c:pt>
                <c:pt idx="33430">
                  <c:v>-2.9130400000000001E-2</c:v>
                </c:pt>
                <c:pt idx="33431">
                  <c:v>-2.6507900000000001E-2</c:v>
                </c:pt>
                <c:pt idx="33432">
                  <c:v>-2.3702500000000001E-2</c:v>
                </c:pt>
                <c:pt idx="33433">
                  <c:v>-2.07175E-2</c:v>
                </c:pt>
                <c:pt idx="33434">
                  <c:v>-1.7555999999999999E-2</c:v>
                </c:pt>
                <c:pt idx="33435">
                  <c:v>-1.4221599999999999E-2</c:v>
                </c:pt>
                <c:pt idx="33436">
                  <c:v>-1.0718399999999999E-2</c:v>
                </c:pt>
                <c:pt idx="33437" formatCode="0.00E+00">
                  <c:v>-7.0502300000000002E-3</c:v>
                </c:pt>
                <c:pt idx="33438" formatCode="0.00E+00">
                  <c:v>-3.2211200000000001E-3</c:v>
                </c:pt>
                <c:pt idx="33439" formatCode="0.00E+00">
                  <c:v>7.6477000000000001E-4</c:v>
                </c:pt>
                <c:pt idx="33440" formatCode="0.00E+00">
                  <c:v>4.9032900000000003E-3</c:v>
                </c:pt>
                <c:pt idx="33441" formatCode="0.00E+00">
                  <c:v>9.1899000000000008E-3</c:v>
                </c:pt>
                <c:pt idx="33442">
                  <c:v>1.36191E-2</c:v>
                </c:pt>
                <c:pt idx="33443">
                  <c:v>1.8184800000000001E-2</c:v>
                </c:pt>
                <c:pt idx="33444">
                  <c:v>2.2880399999999999E-2</c:v>
                </c:pt>
                <c:pt idx="33445">
                  <c:v>2.76999E-2</c:v>
                </c:pt>
                <c:pt idx="33446">
                  <c:v>3.2637300000000001E-2</c:v>
                </c:pt>
                <c:pt idx="33447">
                  <c:v>3.7686299999999999E-2</c:v>
                </c:pt>
                <c:pt idx="33448">
                  <c:v>4.2840099999999999E-2</c:v>
                </c:pt>
                <c:pt idx="33449">
                  <c:v>4.80919E-2</c:v>
                </c:pt>
                <c:pt idx="33450">
                  <c:v>5.3434799999999998E-2</c:v>
                </c:pt>
                <c:pt idx="33451">
                  <c:v>5.8861900000000002E-2</c:v>
                </c:pt>
                <c:pt idx="33452">
                  <c:v>6.4366400000000004E-2</c:v>
                </c:pt>
                <c:pt idx="33453">
                  <c:v>6.9941100000000006E-2</c:v>
                </c:pt>
                <c:pt idx="33454">
                  <c:v>7.5578900000000004E-2</c:v>
                </c:pt>
                <c:pt idx="33455">
                  <c:v>8.1272899999999995E-2</c:v>
                </c:pt>
                <c:pt idx="33456">
                  <c:v>8.7016099999999999E-2</c:v>
                </c:pt>
                <c:pt idx="33457">
                  <c:v>9.2801099999999997E-2</c:v>
                </c:pt>
                <c:pt idx="33458">
                  <c:v>9.86205E-2</c:v>
                </c:pt>
                <c:pt idx="33459">
                  <c:v>0.104466</c:v>
                </c:pt>
                <c:pt idx="33460">
                  <c:v>0.110331</c:v>
                </c:pt>
                <c:pt idx="33461">
                  <c:v>0.116207</c:v>
                </c:pt>
                <c:pt idx="33462">
                  <c:v>0.122086</c:v>
                </c:pt>
                <c:pt idx="33463">
                  <c:v>0.12796099999999999</c:v>
                </c:pt>
                <c:pt idx="33464">
                  <c:v>0.133823</c:v>
                </c:pt>
                <c:pt idx="33465">
                  <c:v>0.13966500000000001</c:v>
                </c:pt>
                <c:pt idx="33466">
                  <c:v>0.145479</c:v>
                </c:pt>
                <c:pt idx="33467">
                  <c:v>0.151258</c:v>
                </c:pt>
                <c:pt idx="33468">
                  <c:v>0.15699299999999999</c:v>
                </c:pt>
                <c:pt idx="33469">
                  <c:v>0.16267599999999999</c:v>
                </c:pt>
                <c:pt idx="33470">
                  <c:v>0.16830000000000001</c:v>
                </c:pt>
                <c:pt idx="33471">
                  <c:v>0.17385600000000001</c:v>
                </c:pt>
                <c:pt idx="33472">
                  <c:v>0.179337</c:v>
                </c:pt>
                <c:pt idx="33473">
                  <c:v>0.18473500000000001</c:v>
                </c:pt>
                <c:pt idx="33474">
                  <c:v>0.19004399999999999</c:v>
                </c:pt>
                <c:pt idx="33475">
                  <c:v>0.19525700000000001</c:v>
                </c:pt>
                <c:pt idx="33476">
                  <c:v>0.20036799999999999</c:v>
                </c:pt>
                <c:pt idx="33477">
                  <c:v>0.20537</c:v>
                </c:pt>
                <c:pt idx="33478">
                  <c:v>0.210256</c:v>
                </c:pt>
                <c:pt idx="33479">
                  <c:v>0.21501999999999999</c:v>
                </c:pt>
                <c:pt idx="33480">
                  <c:v>0.21965499999999999</c:v>
                </c:pt>
                <c:pt idx="33481">
                  <c:v>0.22415599999999999</c:v>
                </c:pt>
                <c:pt idx="33482">
                  <c:v>0.22851399999999999</c:v>
                </c:pt>
                <c:pt idx="33483">
                  <c:v>0.23272599999999999</c:v>
                </c:pt>
                <c:pt idx="33484">
                  <c:v>0.23678399999999999</c:v>
                </c:pt>
                <c:pt idx="33485">
                  <c:v>0.24068600000000001</c:v>
                </c:pt>
                <c:pt idx="33486">
                  <c:v>0.244424</c:v>
                </c:pt>
                <c:pt idx="33487">
                  <c:v>0.24799499999999999</c:v>
                </c:pt>
                <c:pt idx="33488">
                  <c:v>0.25139299999999998</c:v>
                </c:pt>
                <c:pt idx="33489">
                  <c:v>0.25461400000000001</c:v>
                </c:pt>
                <c:pt idx="33490">
                  <c:v>0.25765199999999999</c:v>
                </c:pt>
                <c:pt idx="33491">
                  <c:v>0.26050499999999999</c:v>
                </c:pt>
                <c:pt idx="33492">
                  <c:v>0.26316800000000001</c:v>
                </c:pt>
                <c:pt idx="33493">
                  <c:v>0.26563799999999999</c:v>
                </c:pt>
                <c:pt idx="33494">
                  <c:v>0.26791300000000001</c:v>
                </c:pt>
                <c:pt idx="33495">
                  <c:v>0.26999000000000001</c:v>
                </c:pt>
                <c:pt idx="33496">
                  <c:v>0.27186500000000002</c:v>
                </c:pt>
                <c:pt idx="33497">
                  <c:v>0.27353499999999997</c:v>
                </c:pt>
                <c:pt idx="33498">
                  <c:v>0.27499600000000002</c:v>
                </c:pt>
                <c:pt idx="33499">
                  <c:v>0.27625</c:v>
                </c:pt>
                <c:pt idx="33500">
                  <c:v>0.27729500000000001</c:v>
                </c:pt>
                <c:pt idx="33501">
                  <c:v>0.27812900000000002</c:v>
                </c:pt>
                <c:pt idx="33502">
                  <c:v>0.27875100000000003</c:v>
                </c:pt>
                <c:pt idx="33503">
                  <c:v>0.27916000000000002</c:v>
                </c:pt>
                <c:pt idx="33504">
                  <c:v>0.27935399999999999</c:v>
                </c:pt>
                <c:pt idx="33505">
                  <c:v>0.279333</c:v>
                </c:pt>
                <c:pt idx="33506">
                  <c:v>0.27910000000000001</c:v>
                </c:pt>
                <c:pt idx="33507">
                  <c:v>0.27865299999999998</c:v>
                </c:pt>
                <c:pt idx="33508">
                  <c:v>0.27799400000000002</c:v>
                </c:pt>
                <c:pt idx="33509">
                  <c:v>0.27712599999999998</c:v>
                </c:pt>
                <c:pt idx="33510">
                  <c:v>0.27604899999999999</c:v>
                </c:pt>
                <c:pt idx="33511">
                  <c:v>0.27476499999999998</c:v>
                </c:pt>
                <c:pt idx="33512">
                  <c:v>0.27327499999999999</c:v>
                </c:pt>
                <c:pt idx="33513">
                  <c:v>0.27158199999999999</c:v>
                </c:pt>
                <c:pt idx="33514">
                  <c:v>0.26968900000000001</c:v>
                </c:pt>
                <c:pt idx="33515">
                  <c:v>0.2676</c:v>
                </c:pt>
                <c:pt idx="33516">
                  <c:v>0.26531500000000002</c:v>
                </c:pt>
                <c:pt idx="33517">
                  <c:v>0.26283800000000002</c:v>
                </c:pt>
                <c:pt idx="33518">
                  <c:v>0.26017200000000001</c:v>
                </c:pt>
                <c:pt idx="33519">
                  <c:v>0.257322</c:v>
                </c:pt>
                <c:pt idx="33520">
                  <c:v>0.25429200000000002</c:v>
                </c:pt>
                <c:pt idx="33521">
                  <c:v>0.251087</c:v>
                </c:pt>
                <c:pt idx="33522">
                  <c:v>0.24770700000000001</c:v>
                </c:pt>
                <c:pt idx="33523">
                  <c:v>0.24415600000000001</c:v>
                </c:pt>
                <c:pt idx="33524">
                  <c:v>0.24044399999999999</c:v>
                </c:pt>
                <c:pt idx="33525">
                  <c:v>0.23657700000000001</c:v>
                </c:pt>
                <c:pt idx="33526">
                  <c:v>0.23255899999999999</c:v>
                </c:pt>
                <c:pt idx="33527">
                  <c:v>0.22839499999999999</c:v>
                </c:pt>
                <c:pt idx="33528">
                  <c:v>0.22409100000000001</c:v>
                </c:pt>
                <c:pt idx="33529">
                  <c:v>0.21965399999999999</c:v>
                </c:pt>
                <c:pt idx="33530">
                  <c:v>0.215091</c:v>
                </c:pt>
                <c:pt idx="33531">
                  <c:v>0.21040600000000001</c:v>
                </c:pt>
                <c:pt idx="33532">
                  <c:v>0.20560700000000001</c:v>
                </c:pt>
                <c:pt idx="33533">
                  <c:v>0.20069899999999999</c:v>
                </c:pt>
                <c:pt idx="33534">
                  <c:v>0.195689</c:v>
                </c:pt>
                <c:pt idx="33535">
                  <c:v>0.190585</c:v>
                </c:pt>
                <c:pt idx="33536">
                  <c:v>0.185394</c:v>
                </c:pt>
                <c:pt idx="33537">
                  <c:v>0.18012400000000001</c:v>
                </c:pt>
                <c:pt idx="33538">
                  <c:v>0.17478199999999999</c:v>
                </c:pt>
                <c:pt idx="33539">
                  <c:v>0.169377</c:v>
                </c:pt>
                <c:pt idx="33540">
                  <c:v>0.16391600000000001</c:v>
                </c:pt>
                <c:pt idx="33541">
                  <c:v>0.15840599999999999</c:v>
                </c:pt>
                <c:pt idx="33542">
                  <c:v>0.15285499999999999</c:v>
                </c:pt>
                <c:pt idx="33543">
                  <c:v>0.14727100000000001</c:v>
                </c:pt>
                <c:pt idx="33544">
                  <c:v>0.14166200000000001</c:v>
                </c:pt>
                <c:pt idx="33545">
                  <c:v>0.13603499999999999</c:v>
                </c:pt>
                <c:pt idx="33546">
                  <c:v>0.13039799999999999</c:v>
                </c:pt>
                <c:pt idx="33547">
                  <c:v>0.12475899999999999</c:v>
                </c:pt>
                <c:pt idx="33548">
                  <c:v>0.119127</c:v>
                </c:pt>
                <c:pt idx="33549">
                  <c:v>0.11351</c:v>
                </c:pt>
                <c:pt idx="33550">
                  <c:v>0.107915</c:v>
                </c:pt>
                <c:pt idx="33551">
                  <c:v>0.10235</c:v>
                </c:pt>
                <c:pt idx="33552">
                  <c:v>9.6823099999999995E-2</c:v>
                </c:pt>
                <c:pt idx="33553">
                  <c:v>9.1341599999999995E-2</c:v>
                </c:pt>
                <c:pt idx="33554">
                  <c:v>8.5913199999999995E-2</c:v>
                </c:pt>
                <c:pt idx="33555">
                  <c:v>8.0545699999999998E-2</c:v>
                </c:pt>
                <c:pt idx="33556">
                  <c:v>7.5246800000000003E-2</c:v>
                </c:pt>
                <c:pt idx="33557">
                  <c:v>7.0024799999999998E-2</c:v>
                </c:pt>
                <c:pt idx="33558">
                  <c:v>6.4887500000000001E-2</c:v>
                </c:pt>
                <c:pt idx="33559">
                  <c:v>5.9839000000000003E-2</c:v>
                </c:pt>
                <c:pt idx="33560">
                  <c:v>5.4883599999999998E-2</c:v>
                </c:pt>
                <c:pt idx="33561">
                  <c:v>5.0029999999999998E-2</c:v>
                </c:pt>
                <c:pt idx="33562">
                  <c:v>4.5286899999999998E-2</c:v>
                </c:pt>
                <c:pt idx="33563">
                  <c:v>4.0658899999999998E-2</c:v>
                </c:pt>
                <c:pt idx="33564">
                  <c:v>3.6151500000000003E-2</c:v>
                </c:pt>
                <c:pt idx="33565">
                  <c:v>3.1772000000000002E-2</c:v>
                </c:pt>
                <c:pt idx="33566">
                  <c:v>2.7527200000000002E-2</c:v>
                </c:pt>
                <c:pt idx="33567">
                  <c:v>2.3422200000000001E-2</c:v>
                </c:pt>
                <c:pt idx="33568">
                  <c:v>1.9461900000000001E-2</c:v>
                </c:pt>
                <c:pt idx="33569">
                  <c:v>1.5651000000000002E-2</c:v>
                </c:pt>
                <c:pt idx="33570">
                  <c:v>1.19942E-2</c:v>
                </c:pt>
                <c:pt idx="33571" formatCode="0.00E+00">
                  <c:v>8.4957100000000001E-3</c:v>
                </c:pt>
                <c:pt idx="33572" formatCode="0.00E+00">
                  <c:v>5.1597600000000002E-3</c:v>
                </c:pt>
                <c:pt idx="33573" formatCode="0.00E+00">
                  <c:v>1.9908399999999998E-3</c:v>
                </c:pt>
                <c:pt idx="33574" formatCode="0.00E+00">
                  <c:v>-1.0066299999999999E-3</c:v>
                </c:pt>
                <c:pt idx="33575" formatCode="0.00E+00">
                  <c:v>-3.8283800000000002E-3</c:v>
                </c:pt>
                <c:pt idx="33576" formatCode="0.00E+00">
                  <c:v>-6.4703499999999997E-3</c:v>
                </c:pt>
                <c:pt idx="33577" formatCode="0.00E+00">
                  <c:v>-8.9286499999999998E-3</c:v>
                </c:pt>
                <c:pt idx="33578">
                  <c:v>-1.1199499999999999E-2</c:v>
                </c:pt>
                <c:pt idx="33579">
                  <c:v>-1.32792E-2</c:v>
                </c:pt>
                <c:pt idx="33580">
                  <c:v>-1.51649E-2</c:v>
                </c:pt>
                <c:pt idx="33581">
                  <c:v>-1.68542E-2</c:v>
                </c:pt>
                <c:pt idx="33582">
                  <c:v>-1.8345199999999999E-2</c:v>
                </c:pt>
                <c:pt idx="33583">
                  <c:v>-1.9636299999999999E-2</c:v>
                </c:pt>
                <c:pt idx="33584">
                  <c:v>-2.07263E-2</c:v>
                </c:pt>
                <c:pt idx="33585">
                  <c:v>-2.1614700000000001E-2</c:v>
                </c:pt>
                <c:pt idx="33586">
                  <c:v>-2.23006E-2</c:v>
                </c:pt>
                <c:pt idx="33587">
                  <c:v>-2.2782899999999998E-2</c:v>
                </c:pt>
                <c:pt idx="33588">
                  <c:v>-2.3061999999999999E-2</c:v>
                </c:pt>
                <c:pt idx="33589">
                  <c:v>-2.3139099999999999E-2</c:v>
                </c:pt>
                <c:pt idx="33590">
                  <c:v>-2.3014699999999999E-2</c:v>
                </c:pt>
                <c:pt idx="33591">
                  <c:v>-2.26891E-2</c:v>
                </c:pt>
                <c:pt idx="33592">
                  <c:v>-2.2163100000000002E-2</c:v>
                </c:pt>
                <c:pt idx="33593">
                  <c:v>-2.1437999999999999E-2</c:v>
                </c:pt>
                <c:pt idx="33594">
                  <c:v>-2.0515700000000001E-2</c:v>
                </c:pt>
                <c:pt idx="33595">
                  <c:v>-1.9397999999999999E-2</c:v>
                </c:pt>
                <c:pt idx="33596">
                  <c:v>-1.8086999999999999E-2</c:v>
                </c:pt>
                <c:pt idx="33597">
                  <c:v>-1.65854E-2</c:v>
                </c:pt>
                <c:pt idx="33598">
                  <c:v>-1.48954E-2</c:v>
                </c:pt>
                <c:pt idx="33599">
                  <c:v>-1.30191E-2</c:v>
                </c:pt>
                <c:pt idx="33600">
                  <c:v>-1.09587E-2</c:v>
                </c:pt>
                <c:pt idx="33601" formatCode="0.00E+00">
                  <c:v>-8.7165899999999998E-3</c:v>
                </c:pt>
                <c:pt idx="33602" formatCode="0.00E+00">
                  <c:v>-6.29635E-3</c:v>
                </c:pt>
                <c:pt idx="33603" formatCode="0.00E+00">
                  <c:v>-3.70236E-3</c:v>
                </c:pt>
                <c:pt idx="33604" formatCode="0.00E+00">
                  <c:v>-9.3899000000000001E-4</c:v>
                </c:pt>
                <c:pt idx="33605" formatCode="0.00E+00">
                  <c:v>1.9896200000000001E-3</c:v>
                </c:pt>
                <c:pt idx="33606" formatCode="0.00E+00">
                  <c:v>5.0791600000000001E-3</c:v>
                </c:pt>
                <c:pt idx="33607" formatCode="0.00E+00">
                  <c:v>8.3252699999999992E-3</c:v>
                </c:pt>
                <c:pt idx="33608">
                  <c:v>1.17235E-2</c:v>
                </c:pt>
                <c:pt idx="33609">
                  <c:v>1.52693E-2</c:v>
                </c:pt>
                <c:pt idx="33610">
                  <c:v>1.8958200000000001E-2</c:v>
                </c:pt>
                <c:pt idx="33611">
                  <c:v>2.27855E-2</c:v>
                </c:pt>
                <c:pt idx="33612">
                  <c:v>2.6745499999999998E-2</c:v>
                </c:pt>
                <c:pt idx="33613">
                  <c:v>3.08329E-2</c:v>
                </c:pt>
                <c:pt idx="33614">
                  <c:v>3.5042299999999998E-2</c:v>
                </c:pt>
                <c:pt idx="33615">
                  <c:v>3.9367899999999997E-2</c:v>
                </c:pt>
                <c:pt idx="33616">
                  <c:v>4.3803099999999998E-2</c:v>
                </c:pt>
                <c:pt idx="33617">
                  <c:v>4.8341599999999998E-2</c:v>
                </c:pt>
                <c:pt idx="33618">
                  <c:v>5.29776E-2</c:v>
                </c:pt>
                <c:pt idx="33619">
                  <c:v>5.7704900000000003E-2</c:v>
                </c:pt>
                <c:pt idx="33620">
                  <c:v>6.25169E-2</c:v>
                </c:pt>
                <c:pt idx="33621">
                  <c:v>6.7407099999999998E-2</c:v>
                </c:pt>
                <c:pt idx="33622">
                  <c:v>7.2368699999999994E-2</c:v>
                </c:pt>
                <c:pt idx="33623">
                  <c:v>7.7395199999999997E-2</c:v>
                </c:pt>
                <c:pt idx="33624">
                  <c:v>8.2480100000000001E-2</c:v>
                </c:pt>
                <c:pt idx="33625">
                  <c:v>8.7616200000000005E-2</c:v>
                </c:pt>
                <c:pt idx="33626">
                  <c:v>9.2795900000000001E-2</c:v>
                </c:pt>
                <c:pt idx="33627">
                  <c:v>9.8011899999999999E-2</c:v>
                </c:pt>
                <c:pt idx="33628">
                  <c:v>0.103258</c:v>
                </c:pt>
                <c:pt idx="33629">
                  <c:v>0.108527</c:v>
                </c:pt>
                <c:pt idx="33630">
                  <c:v>0.113815</c:v>
                </c:pt>
                <c:pt idx="33631">
                  <c:v>0.119113</c:v>
                </c:pt>
                <c:pt idx="33632">
                  <c:v>0.124415</c:v>
                </c:pt>
                <c:pt idx="33633">
                  <c:v>0.12971299999999999</c:v>
                </c:pt>
                <c:pt idx="33634">
                  <c:v>0.13500100000000001</c:v>
                </c:pt>
                <c:pt idx="33635">
                  <c:v>0.14027000000000001</c:v>
                </c:pt>
                <c:pt idx="33636">
                  <c:v>0.145514</c:v>
                </c:pt>
                <c:pt idx="33637">
                  <c:v>0.150727</c:v>
                </c:pt>
                <c:pt idx="33638">
                  <c:v>0.15590300000000001</c:v>
                </c:pt>
                <c:pt idx="33639">
                  <c:v>0.16103600000000001</c:v>
                </c:pt>
                <c:pt idx="33640">
                  <c:v>0.16611899999999999</c:v>
                </c:pt>
                <c:pt idx="33641">
                  <c:v>0.17114399999999999</c:v>
                </c:pt>
                <c:pt idx="33642">
                  <c:v>0.17610600000000001</c:v>
                </c:pt>
                <c:pt idx="33643">
                  <c:v>0.18099799999999999</c:v>
                </c:pt>
                <c:pt idx="33644">
                  <c:v>0.18581300000000001</c:v>
                </c:pt>
                <c:pt idx="33645">
                  <c:v>0.19054499999999999</c:v>
                </c:pt>
                <c:pt idx="33646">
                  <c:v>0.195188</c:v>
                </c:pt>
                <c:pt idx="33647">
                  <c:v>0.199737</c:v>
                </c:pt>
                <c:pt idx="33648">
                  <c:v>0.20418700000000001</c:v>
                </c:pt>
                <c:pt idx="33649">
                  <c:v>0.208532</c:v>
                </c:pt>
                <c:pt idx="33650">
                  <c:v>0.21276700000000001</c:v>
                </c:pt>
                <c:pt idx="33651">
                  <c:v>0.216887</c:v>
                </c:pt>
                <c:pt idx="33652">
                  <c:v>0.220888</c:v>
                </c:pt>
                <c:pt idx="33653">
                  <c:v>0.22476399999999999</c:v>
                </c:pt>
                <c:pt idx="33654">
                  <c:v>0.22850999999999999</c:v>
                </c:pt>
                <c:pt idx="33655">
                  <c:v>0.232123</c:v>
                </c:pt>
                <c:pt idx="33656">
                  <c:v>0.235598</c:v>
                </c:pt>
                <c:pt idx="33657">
                  <c:v>0.23893300000000001</c:v>
                </c:pt>
                <c:pt idx="33658">
                  <c:v>0.24212400000000001</c:v>
                </c:pt>
                <c:pt idx="33659">
                  <c:v>0.245167</c:v>
                </c:pt>
                <c:pt idx="33660">
                  <c:v>0.248059</c:v>
                </c:pt>
                <c:pt idx="33661">
                  <c:v>0.25079699999999999</c:v>
                </c:pt>
                <c:pt idx="33662">
                  <c:v>0.25337799999999999</c:v>
                </c:pt>
                <c:pt idx="33663">
                  <c:v>0.255799</c:v>
                </c:pt>
                <c:pt idx="33664">
                  <c:v>0.25805699999999998</c:v>
                </c:pt>
                <c:pt idx="33665">
                  <c:v>0.26015100000000002</c:v>
                </c:pt>
                <c:pt idx="33666">
                  <c:v>0.262077</c:v>
                </c:pt>
                <c:pt idx="33667">
                  <c:v>0.26383400000000001</c:v>
                </c:pt>
                <c:pt idx="33668">
                  <c:v>0.26541999999999999</c:v>
                </c:pt>
                <c:pt idx="33669">
                  <c:v>0.26683400000000002</c:v>
                </c:pt>
                <c:pt idx="33670">
                  <c:v>0.26807300000000001</c:v>
                </c:pt>
                <c:pt idx="33671">
                  <c:v>0.26913799999999999</c:v>
                </c:pt>
                <c:pt idx="33672">
                  <c:v>0.27002799999999999</c:v>
                </c:pt>
                <c:pt idx="33673">
                  <c:v>0.27074199999999998</c:v>
                </c:pt>
                <c:pt idx="33674">
                  <c:v>0.27128099999999999</c:v>
                </c:pt>
                <c:pt idx="33675">
                  <c:v>0.271646</c:v>
                </c:pt>
                <c:pt idx="33676">
                  <c:v>0.27183600000000002</c:v>
                </c:pt>
                <c:pt idx="33677">
                  <c:v>0.27185100000000001</c:v>
                </c:pt>
                <c:pt idx="33678">
                  <c:v>0.27168999999999999</c:v>
                </c:pt>
                <c:pt idx="33679">
                  <c:v>0.27135599999999999</c:v>
                </c:pt>
                <c:pt idx="33680">
                  <c:v>0.27084999999999998</c:v>
                </c:pt>
                <c:pt idx="33681">
                  <c:v>0.27017400000000003</c:v>
                </c:pt>
                <c:pt idx="33682">
                  <c:v>0.26932800000000001</c:v>
                </c:pt>
                <c:pt idx="33683">
                  <c:v>0.268316</c:v>
                </c:pt>
                <c:pt idx="33684">
                  <c:v>0.26713900000000002</c:v>
                </c:pt>
                <c:pt idx="33685">
                  <c:v>0.26579999999999998</c:v>
                </c:pt>
                <c:pt idx="33686">
                  <c:v>0.26429999999999998</c:v>
                </c:pt>
                <c:pt idx="33687">
                  <c:v>0.26264399999999999</c:v>
                </c:pt>
                <c:pt idx="33688">
                  <c:v>0.26083299999999998</c:v>
                </c:pt>
                <c:pt idx="33689">
                  <c:v>0.25886999999999999</c:v>
                </c:pt>
                <c:pt idx="33690">
                  <c:v>0.25675799999999999</c:v>
                </c:pt>
                <c:pt idx="33691">
                  <c:v>0.2545</c:v>
                </c:pt>
                <c:pt idx="33692">
                  <c:v>0.25210199999999999</c:v>
                </c:pt>
                <c:pt idx="33693">
                  <c:v>0.24956700000000001</c:v>
                </c:pt>
                <c:pt idx="33694">
                  <c:v>0.246896</c:v>
                </c:pt>
                <c:pt idx="33695">
                  <c:v>0.24409500000000001</c:v>
                </c:pt>
                <c:pt idx="33696">
                  <c:v>0.24116799999999999</c:v>
                </c:pt>
                <c:pt idx="33697">
                  <c:v>0.238118</c:v>
                </c:pt>
                <c:pt idx="33698">
                  <c:v>0.23494999999999999</c:v>
                </c:pt>
                <c:pt idx="33699">
                  <c:v>0.23166900000000001</c:v>
                </c:pt>
                <c:pt idx="33700">
                  <c:v>0.22828000000000001</c:v>
                </c:pt>
                <c:pt idx="33701">
                  <c:v>0.22478899999999999</c:v>
                </c:pt>
                <c:pt idx="33702">
                  <c:v>0.22120000000000001</c:v>
                </c:pt>
                <c:pt idx="33703">
                  <c:v>0.21751599999999999</c:v>
                </c:pt>
                <c:pt idx="33704">
                  <c:v>0.21374000000000001</c:v>
                </c:pt>
                <c:pt idx="33705">
                  <c:v>0.20988200000000001</c:v>
                </c:pt>
                <c:pt idx="33706">
                  <c:v>0.20594699999999999</c:v>
                </c:pt>
                <c:pt idx="33707">
                  <c:v>0.20193800000000001</c:v>
                </c:pt>
                <c:pt idx="33708">
                  <c:v>0.19785900000000001</c:v>
                </c:pt>
                <c:pt idx="33709">
                  <c:v>0.193717</c:v>
                </c:pt>
                <c:pt idx="33710">
                  <c:v>0.18951699999999999</c:v>
                </c:pt>
                <c:pt idx="33711">
                  <c:v>0.18526500000000001</c:v>
                </c:pt>
                <c:pt idx="33712">
                  <c:v>0.18096599999999999</c:v>
                </c:pt>
                <c:pt idx="33713">
                  <c:v>0.17662600000000001</c:v>
                </c:pt>
                <c:pt idx="33714">
                  <c:v>0.17224900000000001</c:v>
                </c:pt>
                <c:pt idx="33715">
                  <c:v>0.16784099999999999</c:v>
                </c:pt>
                <c:pt idx="33716">
                  <c:v>0.163408</c:v>
                </c:pt>
                <c:pt idx="33717">
                  <c:v>0.15895599999999999</c:v>
                </c:pt>
                <c:pt idx="33718">
                  <c:v>0.15448999999999999</c:v>
                </c:pt>
                <c:pt idx="33719">
                  <c:v>0.15001500000000001</c:v>
                </c:pt>
                <c:pt idx="33720">
                  <c:v>0.145538</c:v>
                </c:pt>
                <c:pt idx="33721">
                  <c:v>0.14106399999999999</c:v>
                </c:pt>
                <c:pt idx="33722">
                  <c:v>0.1366</c:v>
                </c:pt>
                <c:pt idx="33723">
                  <c:v>0.13215199999999999</c:v>
                </c:pt>
                <c:pt idx="33724">
                  <c:v>0.127723</c:v>
                </c:pt>
                <c:pt idx="33725">
                  <c:v>0.123321</c:v>
                </c:pt>
                <c:pt idx="33726">
                  <c:v>0.11895</c:v>
                </c:pt>
                <c:pt idx="33727">
                  <c:v>0.114616</c:v>
                </c:pt>
                <c:pt idx="33728">
                  <c:v>0.110323</c:v>
                </c:pt>
                <c:pt idx="33729">
                  <c:v>0.106077</c:v>
                </c:pt>
                <c:pt idx="33730">
                  <c:v>0.101881</c:v>
                </c:pt>
                <c:pt idx="33731">
                  <c:v>9.7739699999999999E-2</c:v>
                </c:pt>
                <c:pt idx="33732">
                  <c:v>9.3657599999999994E-2</c:v>
                </c:pt>
                <c:pt idx="33733">
                  <c:v>8.96396E-2</c:v>
                </c:pt>
                <c:pt idx="33734">
                  <c:v>8.56909E-2</c:v>
                </c:pt>
                <c:pt idx="33735">
                  <c:v>8.1817000000000001E-2</c:v>
                </c:pt>
                <c:pt idx="33736">
                  <c:v>7.8022300000000003E-2</c:v>
                </c:pt>
                <c:pt idx="33737">
                  <c:v>7.4310100000000004E-2</c:v>
                </c:pt>
                <c:pt idx="33738">
                  <c:v>7.0683899999999994E-2</c:v>
                </c:pt>
                <c:pt idx="33739">
                  <c:v>6.7147700000000005E-2</c:v>
                </c:pt>
                <c:pt idx="33740">
                  <c:v>6.3703599999999999E-2</c:v>
                </c:pt>
                <c:pt idx="33741">
                  <c:v>6.0351700000000001E-2</c:v>
                </c:pt>
                <c:pt idx="33742">
                  <c:v>5.7096000000000001E-2</c:v>
                </c:pt>
                <c:pt idx="33743">
                  <c:v>5.3941999999999997E-2</c:v>
                </c:pt>
                <c:pt idx="33744">
                  <c:v>5.08913E-2</c:v>
                </c:pt>
                <c:pt idx="33745">
                  <c:v>4.79452E-2</c:v>
                </c:pt>
                <c:pt idx="33746">
                  <c:v>4.5107300000000003E-2</c:v>
                </c:pt>
                <c:pt idx="33747">
                  <c:v>4.23814E-2</c:v>
                </c:pt>
                <c:pt idx="33748">
                  <c:v>3.9770199999999999E-2</c:v>
                </c:pt>
                <c:pt idx="33749">
                  <c:v>3.7276299999999998E-2</c:v>
                </c:pt>
                <c:pt idx="33750">
                  <c:v>3.4901500000000002E-2</c:v>
                </c:pt>
                <c:pt idx="33751">
                  <c:v>3.2646399999999999E-2</c:v>
                </c:pt>
                <c:pt idx="33752">
                  <c:v>3.05121E-2</c:v>
                </c:pt>
                <c:pt idx="33753">
                  <c:v>2.85001E-2</c:v>
                </c:pt>
                <c:pt idx="33754">
                  <c:v>2.6612299999999998E-2</c:v>
                </c:pt>
                <c:pt idx="33755">
                  <c:v>2.4850899999999999E-2</c:v>
                </c:pt>
                <c:pt idx="33756">
                  <c:v>2.3217700000000001E-2</c:v>
                </c:pt>
                <c:pt idx="33757">
                  <c:v>2.1714299999999999E-2</c:v>
                </c:pt>
                <c:pt idx="33758">
                  <c:v>2.0342599999999999E-2</c:v>
                </c:pt>
                <c:pt idx="33759">
                  <c:v>1.9104300000000001E-2</c:v>
                </c:pt>
                <c:pt idx="33760">
                  <c:v>1.8000100000000002E-2</c:v>
                </c:pt>
                <c:pt idx="33761">
                  <c:v>1.7028600000000001E-2</c:v>
                </c:pt>
                <c:pt idx="33762">
                  <c:v>1.6188299999999999E-2</c:v>
                </c:pt>
                <c:pt idx="33763">
                  <c:v>1.5477899999999999E-2</c:v>
                </c:pt>
                <c:pt idx="33764">
                  <c:v>1.4897199999999999E-2</c:v>
                </c:pt>
                <c:pt idx="33765">
                  <c:v>1.44455E-2</c:v>
                </c:pt>
                <c:pt idx="33766">
                  <c:v>1.41221E-2</c:v>
                </c:pt>
                <c:pt idx="33767">
                  <c:v>1.3926300000000001E-2</c:v>
                </c:pt>
                <c:pt idx="33768">
                  <c:v>1.3858000000000001E-2</c:v>
                </c:pt>
                <c:pt idx="33769">
                  <c:v>1.39159E-2</c:v>
                </c:pt>
                <c:pt idx="33770">
                  <c:v>1.4097800000000001E-2</c:v>
                </c:pt>
                <c:pt idx="33771">
                  <c:v>1.4401499999999999E-2</c:v>
                </c:pt>
                <c:pt idx="33772">
                  <c:v>1.48246E-2</c:v>
                </c:pt>
                <c:pt idx="33773">
                  <c:v>1.53647E-2</c:v>
                </c:pt>
                <c:pt idx="33774">
                  <c:v>1.6020099999999999E-2</c:v>
                </c:pt>
                <c:pt idx="33775">
                  <c:v>1.6789700000000001E-2</c:v>
                </c:pt>
                <c:pt idx="33776">
                  <c:v>1.7672199999999999E-2</c:v>
                </c:pt>
                <c:pt idx="33777">
                  <c:v>1.86657E-2</c:v>
                </c:pt>
                <c:pt idx="33778">
                  <c:v>1.9767300000000002E-2</c:v>
                </c:pt>
                <c:pt idx="33779">
                  <c:v>2.0973700000000001E-2</c:v>
                </c:pt>
                <c:pt idx="33780">
                  <c:v>2.2282E-2</c:v>
                </c:pt>
                <c:pt idx="33781">
                  <c:v>2.3689499999999999E-2</c:v>
                </c:pt>
                <c:pt idx="33782">
                  <c:v>2.5194100000000001E-2</c:v>
                </c:pt>
                <c:pt idx="33783">
                  <c:v>2.6793299999999999E-2</c:v>
                </c:pt>
                <c:pt idx="33784">
                  <c:v>2.84844E-2</c:v>
                </c:pt>
                <c:pt idx="33785">
                  <c:v>3.0264699999999999E-2</c:v>
                </c:pt>
                <c:pt idx="33786">
                  <c:v>3.2131899999999998E-2</c:v>
                </c:pt>
                <c:pt idx="33787">
                  <c:v>3.4084299999999998E-2</c:v>
                </c:pt>
                <c:pt idx="33788">
                  <c:v>3.6119800000000001E-2</c:v>
                </c:pt>
                <c:pt idx="33789">
                  <c:v>3.8234600000000001E-2</c:v>
                </c:pt>
                <c:pt idx="33790">
                  <c:v>4.04254E-2</c:v>
                </c:pt>
                <c:pt idx="33791">
                  <c:v>4.2688900000000002E-2</c:v>
                </c:pt>
                <c:pt idx="33792">
                  <c:v>4.5021600000000002E-2</c:v>
                </c:pt>
                <c:pt idx="33793">
                  <c:v>4.7419700000000002E-2</c:v>
                </c:pt>
                <c:pt idx="33794">
                  <c:v>4.9879699999999999E-2</c:v>
                </c:pt>
                <c:pt idx="33795">
                  <c:v>5.2398E-2</c:v>
                </c:pt>
                <c:pt idx="33796">
                  <c:v>5.4968999999999997E-2</c:v>
                </c:pt>
                <c:pt idx="33797">
                  <c:v>5.7586999999999999E-2</c:v>
                </c:pt>
                <c:pt idx="33798">
                  <c:v>6.02479E-2</c:v>
                </c:pt>
                <c:pt idx="33799">
                  <c:v>6.2948000000000004E-2</c:v>
                </c:pt>
                <c:pt idx="33800">
                  <c:v>6.5684000000000006E-2</c:v>
                </c:pt>
                <c:pt idx="33801">
                  <c:v>6.8455799999999997E-2</c:v>
                </c:pt>
                <c:pt idx="33802">
                  <c:v>7.1262800000000001E-2</c:v>
                </c:pt>
                <c:pt idx="33803">
                  <c:v>7.4100399999999997E-2</c:v>
                </c:pt>
                <c:pt idx="33804">
                  <c:v>7.6963000000000004E-2</c:v>
                </c:pt>
                <c:pt idx="33805">
                  <c:v>7.9846600000000004E-2</c:v>
                </c:pt>
                <c:pt idx="33806">
                  <c:v>8.2747500000000002E-2</c:v>
                </c:pt>
                <c:pt idx="33807">
                  <c:v>8.5660299999999995E-2</c:v>
                </c:pt>
                <c:pt idx="33808">
                  <c:v>8.8579500000000005E-2</c:v>
                </c:pt>
                <c:pt idx="33809">
                  <c:v>9.1501299999999994E-2</c:v>
                </c:pt>
                <c:pt idx="33810">
                  <c:v>9.4422500000000006E-2</c:v>
                </c:pt>
                <c:pt idx="33811">
                  <c:v>9.7340099999999999E-2</c:v>
                </c:pt>
                <c:pt idx="33812">
                  <c:v>0.10025100000000001</c:v>
                </c:pt>
                <c:pt idx="33813">
                  <c:v>0.10315299999999999</c:v>
                </c:pt>
                <c:pt idx="33814">
                  <c:v>0.106043</c:v>
                </c:pt>
                <c:pt idx="33815">
                  <c:v>0.10892</c:v>
                </c:pt>
                <c:pt idx="33816">
                  <c:v>0.111777</c:v>
                </c:pt>
                <c:pt idx="33817">
                  <c:v>0.11461300000000001</c:v>
                </c:pt>
                <c:pt idx="33818">
                  <c:v>0.117425</c:v>
                </c:pt>
                <c:pt idx="33819">
                  <c:v>0.12020699999999999</c:v>
                </c:pt>
                <c:pt idx="33820">
                  <c:v>0.122957</c:v>
                </c:pt>
                <c:pt idx="33821">
                  <c:v>0.12567200000000001</c:v>
                </c:pt>
                <c:pt idx="33822">
                  <c:v>0.12834799999999999</c:v>
                </c:pt>
                <c:pt idx="33823">
                  <c:v>0.13098099999999999</c:v>
                </c:pt>
                <c:pt idx="33824">
                  <c:v>0.13356899999999999</c:v>
                </c:pt>
                <c:pt idx="33825">
                  <c:v>0.13611100000000001</c:v>
                </c:pt>
                <c:pt idx="33826">
                  <c:v>0.13860600000000001</c:v>
                </c:pt>
                <c:pt idx="33827">
                  <c:v>0.14105400000000001</c:v>
                </c:pt>
                <c:pt idx="33828">
                  <c:v>0.14344999999999999</c:v>
                </c:pt>
                <c:pt idx="33829">
                  <c:v>0.14579400000000001</c:v>
                </c:pt>
                <c:pt idx="33830">
                  <c:v>0.14808099999999999</c:v>
                </c:pt>
                <c:pt idx="33831">
                  <c:v>0.150309</c:v>
                </c:pt>
                <c:pt idx="33832">
                  <c:v>0.152474</c:v>
                </c:pt>
                <c:pt idx="33833">
                  <c:v>0.15457099999999999</c:v>
                </c:pt>
                <c:pt idx="33834">
                  <c:v>0.15659699999999999</c:v>
                </c:pt>
                <c:pt idx="33835">
                  <c:v>0.158549</c:v>
                </c:pt>
                <c:pt idx="33836">
                  <c:v>0.16042500000000001</c:v>
                </c:pt>
                <c:pt idx="33837">
                  <c:v>0.16222400000000001</c:v>
                </c:pt>
                <c:pt idx="33838">
                  <c:v>0.16394300000000001</c:v>
                </c:pt>
                <c:pt idx="33839">
                  <c:v>0.16558</c:v>
                </c:pt>
                <c:pt idx="33840">
                  <c:v>0.167133</c:v>
                </c:pt>
                <c:pt idx="33841">
                  <c:v>0.1686</c:v>
                </c:pt>
                <c:pt idx="33842">
                  <c:v>0.169985</c:v>
                </c:pt>
                <c:pt idx="33843">
                  <c:v>0.171289</c:v>
                </c:pt>
                <c:pt idx="33844">
                  <c:v>0.172511</c:v>
                </c:pt>
                <c:pt idx="33845">
                  <c:v>0.173649</c:v>
                </c:pt>
                <c:pt idx="33846">
                  <c:v>0.17469999999999999</c:v>
                </c:pt>
                <c:pt idx="33847">
                  <c:v>0.17566300000000001</c:v>
                </c:pt>
                <c:pt idx="33848">
                  <c:v>0.176535</c:v>
                </c:pt>
                <c:pt idx="33849">
                  <c:v>0.177314</c:v>
                </c:pt>
                <c:pt idx="33850">
                  <c:v>0.17799899999999999</c:v>
                </c:pt>
                <c:pt idx="33851">
                  <c:v>0.178592</c:v>
                </c:pt>
                <c:pt idx="33852">
                  <c:v>0.179091</c:v>
                </c:pt>
                <c:pt idx="33853">
                  <c:v>0.17949499999999999</c:v>
                </c:pt>
                <c:pt idx="33854">
                  <c:v>0.17980099999999999</c:v>
                </c:pt>
                <c:pt idx="33855">
                  <c:v>0.180006</c:v>
                </c:pt>
                <c:pt idx="33856">
                  <c:v>0.18011199999999999</c:v>
                </c:pt>
                <c:pt idx="33857">
                  <c:v>0.180117</c:v>
                </c:pt>
                <c:pt idx="33858">
                  <c:v>0.18002099999999999</c:v>
                </c:pt>
                <c:pt idx="33859">
                  <c:v>0.17982400000000001</c:v>
                </c:pt>
                <c:pt idx="33860">
                  <c:v>0.179532</c:v>
                </c:pt>
                <c:pt idx="33861">
                  <c:v>0.179146</c:v>
                </c:pt>
                <c:pt idx="33862">
                  <c:v>0.17866599999999999</c:v>
                </c:pt>
                <c:pt idx="33863">
                  <c:v>0.178089</c:v>
                </c:pt>
                <c:pt idx="33864">
                  <c:v>0.17741799999999999</c:v>
                </c:pt>
                <c:pt idx="33865">
                  <c:v>0.176652</c:v>
                </c:pt>
                <c:pt idx="33866">
                  <c:v>0.17579400000000001</c:v>
                </c:pt>
                <c:pt idx="33867">
                  <c:v>0.174846</c:v>
                </c:pt>
                <c:pt idx="33868">
                  <c:v>0.17380499999999999</c:v>
                </c:pt>
                <c:pt idx="33869">
                  <c:v>0.17266699999999999</c:v>
                </c:pt>
                <c:pt idx="33870">
                  <c:v>0.171432</c:v>
                </c:pt>
                <c:pt idx="33871">
                  <c:v>0.1701</c:v>
                </c:pt>
                <c:pt idx="33872">
                  <c:v>0.16867099999999999</c:v>
                </c:pt>
                <c:pt idx="33873">
                  <c:v>0.16714699999999999</c:v>
                </c:pt>
                <c:pt idx="33874">
                  <c:v>0.16552600000000001</c:v>
                </c:pt>
                <c:pt idx="33875">
                  <c:v>0.16380900000000001</c:v>
                </c:pt>
                <c:pt idx="33876">
                  <c:v>0.161996</c:v>
                </c:pt>
                <c:pt idx="33877">
                  <c:v>0.16009000000000001</c:v>
                </c:pt>
                <c:pt idx="33878">
                  <c:v>0.15809300000000001</c:v>
                </c:pt>
                <c:pt idx="33879">
                  <c:v>0.15600700000000001</c:v>
                </c:pt>
                <c:pt idx="33880">
                  <c:v>0.153832</c:v>
                </c:pt>
                <c:pt idx="33881">
                  <c:v>0.15157100000000001</c:v>
                </c:pt>
                <c:pt idx="33882">
                  <c:v>0.14922099999999999</c:v>
                </c:pt>
                <c:pt idx="33883">
                  <c:v>0.146785</c:v>
                </c:pt>
                <c:pt idx="33884">
                  <c:v>0.144263</c:v>
                </c:pt>
                <c:pt idx="33885">
                  <c:v>0.14165900000000001</c:v>
                </c:pt>
                <c:pt idx="33886">
                  <c:v>0.13897300000000001</c:v>
                </c:pt>
                <c:pt idx="33887">
                  <c:v>0.136208</c:v>
                </c:pt>
                <c:pt idx="33888">
                  <c:v>0.13336400000000001</c:v>
                </c:pt>
                <c:pt idx="33889">
                  <c:v>0.130443</c:v>
                </c:pt>
                <c:pt idx="33890">
                  <c:v>0.127447</c:v>
                </c:pt>
                <c:pt idx="33891">
                  <c:v>0.12438100000000001</c:v>
                </c:pt>
                <c:pt idx="33892">
                  <c:v>0.12124600000000001</c:v>
                </c:pt>
                <c:pt idx="33893">
                  <c:v>0.11804099999999999</c:v>
                </c:pt>
                <c:pt idx="33894">
                  <c:v>0.114768</c:v>
                </c:pt>
                <c:pt idx="33895">
                  <c:v>0.111432</c:v>
                </c:pt>
                <c:pt idx="33896">
                  <c:v>0.10803699999999999</c:v>
                </c:pt>
                <c:pt idx="33897">
                  <c:v>0.104586</c:v>
                </c:pt>
                <c:pt idx="33898">
                  <c:v>0.101076</c:v>
                </c:pt>
                <c:pt idx="33899">
                  <c:v>9.7503900000000004E-2</c:v>
                </c:pt>
                <c:pt idx="33900">
                  <c:v>9.3868900000000005E-2</c:v>
                </c:pt>
                <c:pt idx="33901">
                  <c:v>9.0175900000000003E-2</c:v>
                </c:pt>
                <c:pt idx="33902">
                  <c:v>8.6430999999999994E-2</c:v>
                </c:pt>
                <c:pt idx="33903">
                  <c:v>8.26374E-2</c:v>
                </c:pt>
                <c:pt idx="33904">
                  <c:v>7.8797400000000004E-2</c:v>
                </c:pt>
                <c:pt idx="33905">
                  <c:v>7.4915099999999998E-2</c:v>
                </c:pt>
                <c:pt idx="33906">
                  <c:v>7.0994699999999994E-2</c:v>
                </c:pt>
                <c:pt idx="33907">
                  <c:v>6.7037799999999995E-2</c:v>
                </c:pt>
                <c:pt idx="33908">
                  <c:v>6.3041899999999998E-2</c:v>
                </c:pt>
                <c:pt idx="33909">
                  <c:v>5.9003600000000003E-2</c:v>
                </c:pt>
                <c:pt idx="33910">
                  <c:v>5.4921999999999999E-2</c:v>
                </c:pt>
                <c:pt idx="33911">
                  <c:v>5.0799499999999997E-2</c:v>
                </c:pt>
                <c:pt idx="33912">
                  <c:v>4.6638699999999998E-2</c:v>
                </c:pt>
                <c:pt idx="33913">
                  <c:v>4.2441800000000002E-2</c:v>
                </c:pt>
                <c:pt idx="33914">
                  <c:v>3.8212999999999997E-2</c:v>
                </c:pt>
                <c:pt idx="33915">
                  <c:v>3.3957800000000003E-2</c:v>
                </c:pt>
                <c:pt idx="33916">
                  <c:v>2.9678800000000002E-2</c:v>
                </c:pt>
                <c:pt idx="33917">
                  <c:v>2.5375200000000001E-2</c:v>
                </c:pt>
                <c:pt idx="33918">
                  <c:v>2.1047099999999999E-2</c:v>
                </c:pt>
                <c:pt idx="33919">
                  <c:v>1.6696599999999999E-2</c:v>
                </c:pt>
                <c:pt idx="33920">
                  <c:v>1.23272E-2</c:v>
                </c:pt>
                <c:pt idx="33921" formatCode="0.00E+00">
                  <c:v>7.9420199999999993E-3</c:v>
                </c:pt>
                <c:pt idx="33922" formatCode="0.00E+00">
                  <c:v>3.54499E-3</c:v>
                </c:pt>
                <c:pt idx="33923" formatCode="0.00E+00">
                  <c:v>-8.60814E-4</c:v>
                </c:pt>
                <c:pt idx="33924" formatCode="0.00E+00">
                  <c:v>-5.2727E-3</c:v>
                </c:pt>
                <c:pt idx="33925" formatCode="0.00E+00">
                  <c:v>-9.6862600000000004E-3</c:v>
                </c:pt>
                <c:pt idx="33926">
                  <c:v>-1.40959E-2</c:v>
                </c:pt>
                <c:pt idx="33927">
                  <c:v>-1.8497199999999998E-2</c:v>
                </c:pt>
                <c:pt idx="33928">
                  <c:v>-2.2887500000000002E-2</c:v>
                </c:pt>
                <c:pt idx="33929">
                  <c:v>-2.7264199999999999E-2</c:v>
                </c:pt>
                <c:pt idx="33930">
                  <c:v>-3.1624399999999997E-2</c:v>
                </c:pt>
                <c:pt idx="33931">
                  <c:v>-3.5964799999999998E-2</c:v>
                </c:pt>
                <c:pt idx="33932">
                  <c:v>-4.0283399999999997E-2</c:v>
                </c:pt>
                <c:pt idx="33933">
                  <c:v>-4.4579500000000001E-2</c:v>
                </c:pt>
                <c:pt idx="33934">
                  <c:v>-4.8850299999999999E-2</c:v>
                </c:pt>
                <c:pt idx="33935">
                  <c:v>-5.3091199999999998E-2</c:v>
                </c:pt>
                <c:pt idx="33936">
                  <c:v>-5.7299700000000002E-2</c:v>
                </c:pt>
                <c:pt idx="33937">
                  <c:v>-6.1477400000000001E-2</c:v>
                </c:pt>
                <c:pt idx="33938">
                  <c:v>-6.5624799999999997E-2</c:v>
                </c:pt>
                <c:pt idx="33939">
                  <c:v>-6.9737199999999999E-2</c:v>
                </c:pt>
                <c:pt idx="33940">
                  <c:v>-7.3810200000000006E-2</c:v>
                </c:pt>
                <c:pt idx="33941">
                  <c:v>-7.7841599999999997E-2</c:v>
                </c:pt>
                <c:pt idx="33942">
                  <c:v>-8.1827899999999995E-2</c:v>
                </c:pt>
                <c:pt idx="33943">
                  <c:v>-8.5763000000000006E-2</c:v>
                </c:pt>
                <c:pt idx="33944">
                  <c:v>-8.9641700000000005E-2</c:v>
                </c:pt>
                <c:pt idx="33945">
                  <c:v>-9.3460600000000005E-2</c:v>
                </c:pt>
                <c:pt idx="33946">
                  <c:v>-9.7217300000000006E-2</c:v>
                </c:pt>
                <c:pt idx="33947">
                  <c:v>-0.10091</c:v>
                </c:pt>
                <c:pt idx="33948">
                  <c:v>-0.104535</c:v>
                </c:pt>
                <c:pt idx="33949">
                  <c:v>-0.108089</c:v>
                </c:pt>
                <c:pt idx="33950">
                  <c:v>-0.111568</c:v>
                </c:pt>
                <c:pt idx="33951">
                  <c:v>-0.11497</c:v>
                </c:pt>
                <c:pt idx="33952">
                  <c:v>-0.118295</c:v>
                </c:pt>
                <c:pt idx="33953">
                  <c:v>-0.121547</c:v>
                </c:pt>
                <c:pt idx="33954">
                  <c:v>-0.124726</c:v>
                </c:pt>
                <c:pt idx="33955">
                  <c:v>-0.127827</c:v>
                </c:pt>
                <c:pt idx="33956">
                  <c:v>-0.13084599999999999</c:v>
                </c:pt>
                <c:pt idx="33957">
                  <c:v>-0.13377500000000001</c:v>
                </c:pt>
                <c:pt idx="33958">
                  <c:v>-0.13661300000000001</c:v>
                </c:pt>
                <c:pt idx="33959">
                  <c:v>-0.13935500000000001</c:v>
                </c:pt>
                <c:pt idx="33960">
                  <c:v>-0.14199899999999999</c:v>
                </c:pt>
                <c:pt idx="33961">
                  <c:v>-0.14454400000000001</c:v>
                </c:pt>
                <c:pt idx="33962">
                  <c:v>-0.14698700000000001</c:v>
                </c:pt>
                <c:pt idx="33963">
                  <c:v>-0.14932300000000001</c:v>
                </c:pt>
                <c:pt idx="33964">
                  <c:v>-0.15154799999999999</c:v>
                </c:pt>
                <c:pt idx="33965">
                  <c:v>-0.15365899999999999</c:v>
                </c:pt>
                <c:pt idx="33966">
                  <c:v>-0.15565100000000001</c:v>
                </c:pt>
                <c:pt idx="33967">
                  <c:v>-0.157523</c:v>
                </c:pt>
                <c:pt idx="33968">
                  <c:v>-0.159271</c:v>
                </c:pt>
                <c:pt idx="33969">
                  <c:v>-0.16089600000000001</c:v>
                </c:pt>
                <c:pt idx="33970">
                  <c:v>-0.16239400000000001</c:v>
                </c:pt>
                <c:pt idx="33971">
                  <c:v>-0.16376399999999999</c:v>
                </c:pt>
                <c:pt idx="33972">
                  <c:v>-0.16500799999999999</c:v>
                </c:pt>
                <c:pt idx="33973">
                  <c:v>-0.16612499999999999</c:v>
                </c:pt>
                <c:pt idx="33974">
                  <c:v>-0.16711500000000001</c:v>
                </c:pt>
                <c:pt idx="33975">
                  <c:v>-0.16797799999999999</c:v>
                </c:pt>
                <c:pt idx="33976">
                  <c:v>-0.16871</c:v>
                </c:pt>
                <c:pt idx="33977">
                  <c:v>-0.16930700000000001</c:v>
                </c:pt>
                <c:pt idx="33978">
                  <c:v>-0.169765</c:v>
                </c:pt>
                <c:pt idx="33979">
                  <c:v>-0.17008699999999999</c:v>
                </c:pt>
                <c:pt idx="33980">
                  <c:v>-0.17027100000000001</c:v>
                </c:pt>
                <c:pt idx="33981">
                  <c:v>-0.17031199999999999</c:v>
                </c:pt>
                <c:pt idx="33982">
                  <c:v>-0.17020399999999999</c:v>
                </c:pt>
                <c:pt idx="33983">
                  <c:v>-0.16994699999999999</c:v>
                </c:pt>
                <c:pt idx="33984">
                  <c:v>-0.169545</c:v>
                </c:pt>
                <c:pt idx="33985">
                  <c:v>-0.16899700000000001</c:v>
                </c:pt>
                <c:pt idx="33986">
                  <c:v>-0.16830700000000001</c:v>
                </c:pt>
                <c:pt idx="33987">
                  <c:v>-0.16747899999999999</c:v>
                </c:pt>
                <c:pt idx="33988">
                  <c:v>-0.16650999999999999</c:v>
                </c:pt>
                <c:pt idx="33989">
                  <c:v>-0.16539899999999999</c:v>
                </c:pt>
                <c:pt idx="33990">
                  <c:v>-0.16414599999999999</c:v>
                </c:pt>
                <c:pt idx="33991">
                  <c:v>-0.16275700000000001</c:v>
                </c:pt>
                <c:pt idx="33992">
                  <c:v>-0.16123299999999999</c:v>
                </c:pt>
                <c:pt idx="33993">
                  <c:v>-0.15957099999999999</c:v>
                </c:pt>
                <c:pt idx="33994">
                  <c:v>-0.157772</c:v>
                </c:pt>
                <c:pt idx="33995">
                  <c:v>-0.155835</c:v>
                </c:pt>
                <c:pt idx="33996">
                  <c:v>-0.15375900000000001</c:v>
                </c:pt>
                <c:pt idx="33997">
                  <c:v>-0.15154300000000001</c:v>
                </c:pt>
                <c:pt idx="33998">
                  <c:v>-0.14919199999999999</c:v>
                </c:pt>
                <c:pt idx="33999">
                  <c:v>-0.14671000000000001</c:v>
                </c:pt>
                <c:pt idx="34000">
                  <c:v>-0.14410400000000001</c:v>
                </c:pt>
                <c:pt idx="34001">
                  <c:v>-0.141378</c:v>
                </c:pt>
                <c:pt idx="34002">
                  <c:v>-0.13853099999999999</c:v>
                </c:pt>
                <c:pt idx="34003">
                  <c:v>-0.13555800000000001</c:v>
                </c:pt>
                <c:pt idx="34004">
                  <c:v>-0.13245299999999999</c:v>
                </c:pt>
                <c:pt idx="34005">
                  <c:v>-0.129214</c:v>
                </c:pt>
                <c:pt idx="34006">
                  <c:v>-0.12584100000000001</c:v>
                </c:pt>
                <c:pt idx="34007">
                  <c:v>-0.12232999999999999</c:v>
                </c:pt>
                <c:pt idx="34008">
                  <c:v>-0.118688</c:v>
                </c:pt>
                <c:pt idx="34009">
                  <c:v>-0.114923</c:v>
                </c:pt>
                <c:pt idx="34010">
                  <c:v>-0.111043</c:v>
                </c:pt>
                <c:pt idx="34011">
                  <c:v>-0.10705099999999999</c:v>
                </c:pt>
                <c:pt idx="34012">
                  <c:v>-0.102951</c:v>
                </c:pt>
                <c:pt idx="34013">
                  <c:v>-9.8746899999999999E-2</c:v>
                </c:pt>
                <c:pt idx="34014">
                  <c:v>-9.4445899999999999E-2</c:v>
                </c:pt>
                <c:pt idx="34015">
                  <c:v>-9.0051800000000001E-2</c:v>
                </c:pt>
                <c:pt idx="34016">
                  <c:v>-8.5570199999999999E-2</c:v>
                </c:pt>
                <c:pt idx="34017">
                  <c:v>-8.1008499999999997E-2</c:v>
                </c:pt>
                <c:pt idx="34018">
                  <c:v>-7.6374899999999996E-2</c:v>
                </c:pt>
                <c:pt idx="34019">
                  <c:v>-7.1676400000000001E-2</c:v>
                </c:pt>
                <c:pt idx="34020">
                  <c:v>-6.69183E-2</c:v>
                </c:pt>
                <c:pt idx="34021">
                  <c:v>-6.2104100000000002E-2</c:v>
                </c:pt>
                <c:pt idx="34022">
                  <c:v>-5.72352E-2</c:v>
                </c:pt>
                <c:pt idx="34023">
                  <c:v>-5.2312999999999998E-2</c:v>
                </c:pt>
                <c:pt idx="34024">
                  <c:v>-4.73412E-2</c:v>
                </c:pt>
                <c:pt idx="34025">
                  <c:v>-4.2325799999999997E-2</c:v>
                </c:pt>
                <c:pt idx="34026">
                  <c:v>-3.7276499999999997E-2</c:v>
                </c:pt>
                <c:pt idx="34027">
                  <c:v>-3.22034E-2</c:v>
                </c:pt>
                <c:pt idx="34028">
                  <c:v>-2.71127E-2</c:v>
                </c:pt>
                <c:pt idx="34029">
                  <c:v>-2.2008099999999999E-2</c:v>
                </c:pt>
                <c:pt idx="34030">
                  <c:v>-1.6895299999999999E-2</c:v>
                </c:pt>
                <c:pt idx="34031">
                  <c:v>-1.17806E-2</c:v>
                </c:pt>
                <c:pt idx="34032" formatCode="0.00E+00">
                  <c:v>-6.6671999999999999E-3</c:v>
                </c:pt>
                <c:pt idx="34033" formatCode="0.00E+00">
                  <c:v>-1.55511E-3</c:v>
                </c:pt>
                <c:pt idx="34034" formatCode="0.00E+00">
                  <c:v>3.55726E-3</c:v>
                </c:pt>
                <c:pt idx="34035" formatCode="0.00E+00">
                  <c:v>8.6706000000000005E-3</c:v>
                </c:pt>
                <c:pt idx="34036">
                  <c:v>1.3779899999999999E-2</c:v>
                </c:pt>
                <c:pt idx="34037">
                  <c:v>1.8874599999999998E-2</c:v>
                </c:pt>
                <c:pt idx="34038">
                  <c:v>2.39451E-2</c:v>
                </c:pt>
                <c:pt idx="34039">
                  <c:v>2.8983600000000002E-2</c:v>
                </c:pt>
                <c:pt idx="34040">
                  <c:v>3.39823E-2</c:v>
                </c:pt>
                <c:pt idx="34041">
                  <c:v>3.8934400000000001E-2</c:v>
                </c:pt>
                <c:pt idx="34042">
                  <c:v>4.3834900000000003E-2</c:v>
                </c:pt>
                <c:pt idx="34043">
                  <c:v>4.8681799999999997E-2</c:v>
                </c:pt>
                <c:pt idx="34044">
                  <c:v>5.3474399999999998E-2</c:v>
                </c:pt>
                <c:pt idx="34045">
                  <c:v>5.8210600000000001E-2</c:v>
                </c:pt>
                <c:pt idx="34046">
                  <c:v>6.2883300000000003E-2</c:v>
                </c:pt>
                <c:pt idx="34047">
                  <c:v>6.7484500000000003E-2</c:v>
                </c:pt>
                <c:pt idx="34048">
                  <c:v>7.2010599999999994E-2</c:v>
                </c:pt>
                <c:pt idx="34049">
                  <c:v>7.64595E-2</c:v>
                </c:pt>
                <c:pt idx="34050">
                  <c:v>8.0825499999999995E-2</c:v>
                </c:pt>
                <c:pt idx="34051">
                  <c:v>8.5100400000000007E-2</c:v>
                </c:pt>
                <c:pt idx="34052">
                  <c:v>8.9276999999999995E-2</c:v>
                </c:pt>
                <c:pt idx="34053">
                  <c:v>9.3347299999999994E-2</c:v>
                </c:pt>
                <c:pt idx="34054">
                  <c:v>9.7303000000000001E-2</c:v>
                </c:pt>
                <c:pt idx="34055">
                  <c:v>0.101137</c:v>
                </c:pt>
                <c:pt idx="34056">
                  <c:v>0.10484300000000001</c:v>
                </c:pt>
                <c:pt idx="34057">
                  <c:v>0.108414</c:v>
                </c:pt>
                <c:pt idx="34058">
                  <c:v>0.111846</c:v>
                </c:pt>
                <c:pt idx="34059">
                  <c:v>0.115129</c:v>
                </c:pt>
                <c:pt idx="34060">
                  <c:v>0.11826100000000001</c:v>
                </c:pt>
                <c:pt idx="34061">
                  <c:v>0.121235</c:v>
                </c:pt>
                <c:pt idx="34062">
                  <c:v>0.124047</c:v>
                </c:pt>
                <c:pt idx="34063">
                  <c:v>0.12668699999999999</c:v>
                </c:pt>
                <c:pt idx="34064">
                  <c:v>0.12914400000000001</c:v>
                </c:pt>
                <c:pt idx="34065">
                  <c:v>0.131414</c:v>
                </c:pt>
                <c:pt idx="34066">
                  <c:v>0.133491</c:v>
                </c:pt>
                <c:pt idx="34067">
                  <c:v>0.13536999999999999</c:v>
                </c:pt>
                <c:pt idx="34068">
                  <c:v>0.13705200000000001</c:v>
                </c:pt>
                <c:pt idx="34069">
                  <c:v>0.13853599999999999</c:v>
                </c:pt>
                <c:pt idx="34070">
                  <c:v>0.139818</c:v>
                </c:pt>
                <c:pt idx="34071">
                  <c:v>0.14089199999999999</c:v>
                </c:pt>
                <c:pt idx="34072">
                  <c:v>0.14175599999999999</c:v>
                </c:pt>
                <c:pt idx="34073">
                  <c:v>0.142403</c:v>
                </c:pt>
                <c:pt idx="34074">
                  <c:v>0.14282800000000001</c:v>
                </c:pt>
                <c:pt idx="34075">
                  <c:v>0.14302699999999999</c:v>
                </c:pt>
                <c:pt idx="34076">
                  <c:v>0.14300199999999999</c:v>
                </c:pt>
                <c:pt idx="34077">
                  <c:v>0.142757</c:v>
                </c:pt>
                <c:pt idx="34078">
                  <c:v>0.142294</c:v>
                </c:pt>
                <c:pt idx="34079">
                  <c:v>0.14161299999999999</c:v>
                </c:pt>
                <c:pt idx="34080">
                  <c:v>0.140711</c:v>
                </c:pt>
                <c:pt idx="34081">
                  <c:v>0.13959099999999999</c:v>
                </c:pt>
                <c:pt idx="34082">
                  <c:v>0.13825999999999999</c:v>
                </c:pt>
                <c:pt idx="34083">
                  <c:v>0.13671700000000001</c:v>
                </c:pt>
                <c:pt idx="34084">
                  <c:v>0.13495599999999999</c:v>
                </c:pt>
                <c:pt idx="34085">
                  <c:v>0.13297200000000001</c:v>
                </c:pt>
                <c:pt idx="34086">
                  <c:v>0.130769</c:v>
                </c:pt>
                <c:pt idx="34087">
                  <c:v>0.12835199999999999</c:v>
                </c:pt>
                <c:pt idx="34088">
                  <c:v>0.12572</c:v>
                </c:pt>
                <c:pt idx="34089">
                  <c:v>0.12286900000000001</c:v>
                </c:pt>
                <c:pt idx="34090">
                  <c:v>0.11980200000000001</c:v>
                </c:pt>
                <c:pt idx="34091">
                  <c:v>0.11651599999999999</c:v>
                </c:pt>
                <c:pt idx="34092">
                  <c:v>0.113012</c:v>
                </c:pt>
                <c:pt idx="34093">
                  <c:v>0.109294</c:v>
                </c:pt>
                <c:pt idx="34094">
                  <c:v>0.105363</c:v>
                </c:pt>
                <c:pt idx="34095">
                  <c:v>0.10122399999999999</c:v>
                </c:pt>
                <c:pt idx="34096">
                  <c:v>9.6882099999999999E-2</c:v>
                </c:pt>
                <c:pt idx="34097">
                  <c:v>9.2342900000000006E-2</c:v>
                </c:pt>
                <c:pt idx="34098">
                  <c:v>8.7609900000000004E-2</c:v>
                </c:pt>
                <c:pt idx="34099">
                  <c:v>8.2683199999999998E-2</c:v>
                </c:pt>
                <c:pt idx="34100">
                  <c:v>7.7560400000000002E-2</c:v>
                </c:pt>
                <c:pt idx="34101">
                  <c:v>7.2245500000000004E-2</c:v>
                </c:pt>
                <c:pt idx="34102">
                  <c:v>6.6749600000000006E-2</c:v>
                </c:pt>
                <c:pt idx="34103">
                  <c:v>6.1081700000000003E-2</c:v>
                </c:pt>
                <c:pt idx="34104">
                  <c:v>5.52437E-2</c:v>
                </c:pt>
                <c:pt idx="34105">
                  <c:v>4.9237499999999997E-2</c:v>
                </c:pt>
                <c:pt idx="34106">
                  <c:v>4.3073100000000003E-2</c:v>
                </c:pt>
                <c:pt idx="34107">
                  <c:v>3.6766300000000002E-2</c:v>
                </c:pt>
                <c:pt idx="34108">
                  <c:v>3.0330200000000002E-2</c:v>
                </c:pt>
                <c:pt idx="34109">
                  <c:v>2.3770300000000001E-2</c:v>
                </c:pt>
                <c:pt idx="34110">
                  <c:v>1.7091100000000001E-2</c:v>
                </c:pt>
                <c:pt idx="34111">
                  <c:v>1.0299600000000001E-2</c:v>
                </c:pt>
                <c:pt idx="34112" formatCode="0.00E+00">
                  <c:v>3.4009499999999998E-3</c:v>
                </c:pt>
                <c:pt idx="34113" formatCode="0.00E+00">
                  <c:v>-3.6019799999999999E-3</c:v>
                </c:pt>
                <c:pt idx="34114">
                  <c:v>-1.0704399999999999E-2</c:v>
                </c:pt>
                <c:pt idx="34115">
                  <c:v>-1.7902000000000001E-2</c:v>
                </c:pt>
                <c:pt idx="34116">
                  <c:v>-2.51931E-2</c:v>
                </c:pt>
                <c:pt idx="34117">
                  <c:v>-3.2573199999999997E-2</c:v>
                </c:pt>
                <c:pt idx="34118">
                  <c:v>-4.0035800000000003E-2</c:v>
                </c:pt>
                <c:pt idx="34119">
                  <c:v>-4.7573600000000001E-2</c:v>
                </c:pt>
                <c:pt idx="34120">
                  <c:v>-5.5177900000000002E-2</c:v>
                </c:pt>
                <c:pt idx="34121">
                  <c:v>-6.2840800000000002E-2</c:v>
                </c:pt>
                <c:pt idx="34122">
                  <c:v>-7.0555800000000002E-2</c:v>
                </c:pt>
                <c:pt idx="34123">
                  <c:v>-7.8314400000000006E-2</c:v>
                </c:pt>
                <c:pt idx="34124">
                  <c:v>-8.6107699999999995E-2</c:v>
                </c:pt>
                <c:pt idx="34125">
                  <c:v>-9.3927800000000006E-2</c:v>
                </c:pt>
                <c:pt idx="34126">
                  <c:v>-0.101768</c:v>
                </c:pt>
                <c:pt idx="34127">
                  <c:v>-0.109624</c:v>
                </c:pt>
                <c:pt idx="34128">
                  <c:v>-0.11749</c:v>
                </c:pt>
                <c:pt idx="34129">
                  <c:v>-0.125361</c:v>
                </c:pt>
                <c:pt idx="34130">
                  <c:v>-0.13323299999999999</c:v>
                </c:pt>
                <c:pt idx="34131">
                  <c:v>-0.141098</c:v>
                </c:pt>
                <c:pt idx="34132">
                  <c:v>-0.148947</c:v>
                </c:pt>
                <c:pt idx="34133">
                  <c:v>-0.156774</c:v>
                </c:pt>
                <c:pt idx="34134">
                  <c:v>-0.164574</c:v>
                </c:pt>
                <c:pt idx="34135">
                  <c:v>-0.17234099999999999</c:v>
                </c:pt>
                <c:pt idx="34136">
                  <c:v>-0.180066</c:v>
                </c:pt>
                <c:pt idx="34137">
                  <c:v>-0.187746</c:v>
                </c:pt>
                <c:pt idx="34138">
                  <c:v>-0.195378</c:v>
                </c:pt>
                <c:pt idx="34139">
                  <c:v>-0.202955</c:v>
                </c:pt>
                <c:pt idx="34140">
                  <c:v>-0.21047099999999999</c:v>
                </c:pt>
                <c:pt idx="34141">
                  <c:v>-0.217915</c:v>
                </c:pt>
                <c:pt idx="34142">
                  <c:v>-0.225272</c:v>
                </c:pt>
                <c:pt idx="34143">
                  <c:v>-0.23252999999999999</c:v>
                </c:pt>
                <c:pt idx="34144">
                  <c:v>-0.239674</c:v>
                </c:pt>
                <c:pt idx="34145">
                  <c:v>-0.24669199999999999</c:v>
                </c:pt>
                <c:pt idx="34146">
                  <c:v>-0.25357200000000002</c:v>
                </c:pt>
                <c:pt idx="34147">
                  <c:v>-0.26030199999999998</c:v>
                </c:pt>
                <c:pt idx="34148">
                  <c:v>-0.26687</c:v>
                </c:pt>
                <c:pt idx="34149">
                  <c:v>-0.27326600000000001</c:v>
                </c:pt>
                <c:pt idx="34150">
                  <c:v>-0.27948800000000001</c:v>
                </c:pt>
                <c:pt idx="34151">
                  <c:v>-0.28553299999999998</c:v>
                </c:pt>
                <c:pt idx="34152">
                  <c:v>-0.29139700000000002</c:v>
                </c:pt>
                <c:pt idx="34153">
                  <c:v>-0.297074</c:v>
                </c:pt>
                <c:pt idx="34154">
                  <c:v>-0.30256300000000003</c:v>
                </c:pt>
                <c:pt idx="34155">
                  <c:v>-0.307867</c:v>
                </c:pt>
                <c:pt idx="34156">
                  <c:v>-0.31299199999999999</c:v>
                </c:pt>
                <c:pt idx="34157">
                  <c:v>-0.31793900000000003</c:v>
                </c:pt>
                <c:pt idx="34158">
                  <c:v>-0.32270199999999999</c:v>
                </c:pt>
                <c:pt idx="34159">
                  <c:v>-0.32727800000000001</c:v>
                </c:pt>
                <c:pt idx="34160">
                  <c:v>-0.33166000000000001</c:v>
                </c:pt>
                <c:pt idx="34161">
                  <c:v>-0.33584199999999997</c:v>
                </c:pt>
                <c:pt idx="34162">
                  <c:v>-0.33981099999999997</c:v>
                </c:pt>
                <c:pt idx="34163">
                  <c:v>-0.34356700000000001</c:v>
                </c:pt>
                <c:pt idx="34164">
                  <c:v>-0.34711399999999998</c:v>
                </c:pt>
                <c:pt idx="34165">
                  <c:v>-0.35045900000000002</c:v>
                </c:pt>
                <c:pt idx="34166">
                  <c:v>-0.35360599999999998</c:v>
                </c:pt>
                <c:pt idx="34167">
                  <c:v>-0.35655900000000001</c:v>
                </c:pt>
                <c:pt idx="34168">
                  <c:v>-0.359321</c:v>
                </c:pt>
                <c:pt idx="34169">
                  <c:v>-0.36189300000000002</c:v>
                </c:pt>
                <c:pt idx="34170">
                  <c:v>-0.36427700000000002</c:v>
                </c:pt>
                <c:pt idx="34171">
                  <c:v>-0.36647200000000002</c:v>
                </c:pt>
                <c:pt idx="34172">
                  <c:v>-0.36847800000000003</c:v>
                </c:pt>
                <c:pt idx="34173">
                  <c:v>-0.37029099999999998</c:v>
                </c:pt>
                <c:pt idx="34174">
                  <c:v>-0.371915</c:v>
                </c:pt>
                <c:pt idx="34175">
                  <c:v>-0.37335200000000002</c:v>
                </c:pt>
                <c:pt idx="34176">
                  <c:v>-0.37460599999999999</c:v>
                </c:pt>
                <c:pt idx="34177">
                  <c:v>-0.37568099999999999</c:v>
                </c:pt>
                <c:pt idx="34178">
                  <c:v>-0.37658199999999997</c:v>
                </c:pt>
                <c:pt idx="34179">
                  <c:v>-0.37730999999999998</c:v>
                </c:pt>
                <c:pt idx="34180">
                  <c:v>-0.377863</c:v>
                </c:pt>
                <c:pt idx="34181">
                  <c:v>-0.37824200000000002</c:v>
                </c:pt>
                <c:pt idx="34182">
                  <c:v>-0.37844299999999997</c:v>
                </c:pt>
                <c:pt idx="34183">
                  <c:v>-0.37846600000000002</c:v>
                </c:pt>
                <c:pt idx="34184">
                  <c:v>-0.37831100000000001</c:v>
                </c:pt>
                <c:pt idx="34185">
                  <c:v>-0.37797799999999998</c:v>
                </c:pt>
                <c:pt idx="34186">
                  <c:v>-0.37746299999999999</c:v>
                </c:pt>
                <c:pt idx="34187">
                  <c:v>-0.37676500000000002</c:v>
                </c:pt>
                <c:pt idx="34188">
                  <c:v>-0.37588500000000002</c:v>
                </c:pt>
                <c:pt idx="34189">
                  <c:v>-0.37482799999999999</c:v>
                </c:pt>
                <c:pt idx="34190">
                  <c:v>-0.37359999999999999</c:v>
                </c:pt>
                <c:pt idx="34191">
                  <c:v>-0.37221100000000001</c:v>
                </c:pt>
                <c:pt idx="34192">
                  <c:v>-0.370668</c:v>
                </c:pt>
                <c:pt idx="34193">
                  <c:v>-0.368979</c:v>
                </c:pt>
                <c:pt idx="34194">
                  <c:v>-0.36715300000000001</c:v>
                </c:pt>
                <c:pt idx="34195">
                  <c:v>-0.36519499999999999</c:v>
                </c:pt>
                <c:pt idx="34196">
                  <c:v>-0.36310700000000001</c:v>
                </c:pt>
                <c:pt idx="34197">
                  <c:v>-0.36089100000000002</c:v>
                </c:pt>
                <c:pt idx="34198">
                  <c:v>-0.35854900000000001</c:v>
                </c:pt>
                <c:pt idx="34199">
                  <c:v>-0.35608899999999999</c:v>
                </c:pt>
                <c:pt idx="34200">
                  <c:v>-0.35352800000000001</c:v>
                </c:pt>
                <c:pt idx="34201">
                  <c:v>-0.35087699999999999</c:v>
                </c:pt>
                <c:pt idx="34202">
                  <c:v>-0.34813699999999997</c:v>
                </c:pt>
                <c:pt idx="34203">
                  <c:v>-0.345304</c:v>
                </c:pt>
                <c:pt idx="34204">
                  <c:v>-0.34238400000000002</c:v>
                </c:pt>
                <c:pt idx="34205">
                  <c:v>-0.33938699999999999</c:v>
                </c:pt>
                <c:pt idx="34206">
                  <c:v>-0.33632099999999998</c:v>
                </c:pt>
                <c:pt idx="34207">
                  <c:v>-0.33318999999999999</c:v>
                </c:pt>
                <c:pt idx="34208">
                  <c:v>-0.32999699999999998</c:v>
                </c:pt>
                <c:pt idx="34209">
                  <c:v>-0.32674500000000001</c:v>
                </c:pt>
                <c:pt idx="34210">
                  <c:v>-0.32343499999999997</c:v>
                </c:pt>
                <c:pt idx="34211">
                  <c:v>-0.320079</c:v>
                </c:pt>
                <c:pt idx="34212">
                  <c:v>-0.31668299999999999</c:v>
                </c:pt>
                <c:pt idx="34213">
                  <c:v>-0.31325399999999998</c:v>
                </c:pt>
                <c:pt idx="34214">
                  <c:v>-0.30978899999999998</c:v>
                </c:pt>
                <c:pt idx="34215">
                  <c:v>-0.30628699999999998</c:v>
                </c:pt>
                <c:pt idx="34216">
                  <c:v>-0.30274699999999999</c:v>
                </c:pt>
                <c:pt idx="34217">
                  <c:v>-0.299176</c:v>
                </c:pt>
                <c:pt idx="34218">
                  <c:v>-0.29558600000000002</c:v>
                </c:pt>
                <c:pt idx="34219">
                  <c:v>-0.29199199999999997</c:v>
                </c:pt>
                <c:pt idx="34220">
                  <c:v>-0.28840199999999999</c:v>
                </c:pt>
                <c:pt idx="34221">
                  <c:v>-0.28482299999999999</c:v>
                </c:pt>
                <c:pt idx="34222">
                  <c:v>-0.28126000000000001</c:v>
                </c:pt>
                <c:pt idx="34223">
                  <c:v>-0.27772000000000002</c:v>
                </c:pt>
                <c:pt idx="34224">
                  <c:v>-0.274204</c:v>
                </c:pt>
                <c:pt idx="34225">
                  <c:v>-0.27071299999999998</c:v>
                </c:pt>
                <c:pt idx="34226">
                  <c:v>-0.26725100000000002</c:v>
                </c:pt>
                <c:pt idx="34227">
                  <c:v>-0.263824</c:v>
                </c:pt>
                <c:pt idx="34228">
                  <c:v>-0.26044200000000001</c:v>
                </c:pt>
                <c:pt idx="34229">
                  <c:v>-0.25710899999999998</c:v>
                </c:pt>
                <c:pt idx="34230">
                  <c:v>-0.25382399999999999</c:v>
                </c:pt>
                <c:pt idx="34231">
                  <c:v>-0.250587</c:v>
                </c:pt>
                <c:pt idx="34232">
                  <c:v>-0.24740000000000001</c:v>
                </c:pt>
                <c:pt idx="34233">
                  <c:v>-0.24427099999999999</c:v>
                </c:pt>
                <c:pt idx="34234">
                  <c:v>-0.24121000000000001</c:v>
                </c:pt>
                <c:pt idx="34235">
                  <c:v>-0.23822199999999999</c:v>
                </c:pt>
                <c:pt idx="34236">
                  <c:v>-0.23531199999999999</c:v>
                </c:pt>
                <c:pt idx="34237">
                  <c:v>-0.232486</c:v>
                </c:pt>
                <c:pt idx="34238">
                  <c:v>-0.22975000000000001</c:v>
                </c:pt>
                <c:pt idx="34239">
                  <c:v>-0.227101</c:v>
                </c:pt>
                <c:pt idx="34240">
                  <c:v>-0.22453400000000001</c:v>
                </c:pt>
                <c:pt idx="34241">
                  <c:v>-0.222048</c:v>
                </c:pt>
                <c:pt idx="34242">
                  <c:v>-0.21965000000000001</c:v>
                </c:pt>
                <c:pt idx="34243">
                  <c:v>-0.21734000000000001</c:v>
                </c:pt>
                <c:pt idx="34244">
                  <c:v>-0.215116</c:v>
                </c:pt>
                <c:pt idx="34245">
                  <c:v>-0.212975</c:v>
                </c:pt>
                <c:pt idx="34246">
                  <c:v>-0.21091499999999999</c:v>
                </c:pt>
                <c:pt idx="34247">
                  <c:v>-0.20893</c:v>
                </c:pt>
                <c:pt idx="34248">
                  <c:v>-0.20701800000000001</c:v>
                </c:pt>
                <c:pt idx="34249">
                  <c:v>-0.205181</c:v>
                </c:pt>
                <c:pt idx="34250">
                  <c:v>-0.203426</c:v>
                </c:pt>
                <c:pt idx="34251">
                  <c:v>-0.20175199999999999</c:v>
                </c:pt>
                <c:pt idx="34252">
                  <c:v>-0.200157</c:v>
                </c:pt>
                <c:pt idx="34253">
                  <c:v>-0.19863800000000001</c:v>
                </c:pt>
                <c:pt idx="34254">
                  <c:v>-0.19719300000000001</c:v>
                </c:pt>
                <c:pt idx="34255">
                  <c:v>-0.195825</c:v>
                </c:pt>
                <c:pt idx="34256">
                  <c:v>-0.19453999999999999</c:v>
                </c:pt>
                <c:pt idx="34257">
                  <c:v>-0.19334399999999999</c:v>
                </c:pt>
                <c:pt idx="34258">
                  <c:v>-0.19223100000000001</c:v>
                </c:pt>
                <c:pt idx="34259">
                  <c:v>-0.19120100000000001</c:v>
                </c:pt>
                <c:pt idx="34260">
                  <c:v>-0.19025500000000001</c:v>
                </c:pt>
                <c:pt idx="34261">
                  <c:v>-0.189391</c:v>
                </c:pt>
                <c:pt idx="34262">
                  <c:v>-0.18860099999999999</c:v>
                </c:pt>
                <c:pt idx="34263">
                  <c:v>-0.18787499999999999</c:v>
                </c:pt>
                <c:pt idx="34264">
                  <c:v>-0.18720700000000001</c:v>
                </c:pt>
                <c:pt idx="34265">
                  <c:v>-0.18659300000000001</c:v>
                </c:pt>
                <c:pt idx="34266">
                  <c:v>-0.186031</c:v>
                </c:pt>
                <c:pt idx="34267">
                  <c:v>-0.18551599999999999</c:v>
                </c:pt>
                <c:pt idx="34268">
                  <c:v>-0.18504499999999999</c:v>
                </c:pt>
                <c:pt idx="34269">
                  <c:v>-0.18461900000000001</c:v>
                </c:pt>
                <c:pt idx="34270">
                  <c:v>-0.18424299999999999</c:v>
                </c:pt>
                <c:pt idx="34271">
                  <c:v>-0.183923</c:v>
                </c:pt>
                <c:pt idx="34272">
                  <c:v>-0.18366399999999999</c:v>
                </c:pt>
                <c:pt idx="34273">
                  <c:v>-0.18346399999999999</c:v>
                </c:pt>
                <c:pt idx="34274">
                  <c:v>-0.18331800000000001</c:v>
                </c:pt>
                <c:pt idx="34275">
                  <c:v>-0.18321399999999999</c:v>
                </c:pt>
                <c:pt idx="34276">
                  <c:v>-0.183146</c:v>
                </c:pt>
                <c:pt idx="34277">
                  <c:v>-0.18310899999999999</c:v>
                </c:pt>
                <c:pt idx="34278">
                  <c:v>-0.18310299999999999</c:v>
                </c:pt>
                <c:pt idx="34279">
                  <c:v>-0.18312999999999999</c:v>
                </c:pt>
                <c:pt idx="34280">
                  <c:v>-0.18319099999999999</c:v>
                </c:pt>
                <c:pt idx="34281">
                  <c:v>-0.183286</c:v>
                </c:pt>
                <c:pt idx="34282">
                  <c:v>-0.18341199999999999</c:v>
                </c:pt>
                <c:pt idx="34283">
                  <c:v>-0.18356700000000001</c:v>
                </c:pt>
                <c:pt idx="34284">
                  <c:v>-0.18373999999999999</c:v>
                </c:pt>
                <c:pt idx="34285">
                  <c:v>-0.183922</c:v>
                </c:pt>
                <c:pt idx="34286">
                  <c:v>-0.18410899999999999</c:v>
                </c:pt>
                <c:pt idx="34287">
                  <c:v>-0.18429899999999999</c:v>
                </c:pt>
                <c:pt idx="34288">
                  <c:v>-0.18448600000000001</c:v>
                </c:pt>
                <c:pt idx="34289">
                  <c:v>-0.18466099999999999</c:v>
                </c:pt>
                <c:pt idx="34290">
                  <c:v>-0.18481800000000001</c:v>
                </c:pt>
                <c:pt idx="34291">
                  <c:v>-0.18495900000000001</c:v>
                </c:pt>
                <c:pt idx="34292">
                  <c:v>-0.185086</c:v>
                </c:pt>
                <c:pt idx="34293">
                  <c:v>-0.185197</c:v>
                </c:pt>
                <c:pt idx="34294">
                  <c:v>-0.18529300000000001</c:v>
                </c:pt>
                <c:pt idx="34295">
                  <c:v>-0.18536900000000001</c:v>
                </c:pt>
                <c:pt idx="34296">
                  <c:v>-0.185421</c:v>
                </c:pt>
                <c:pt idx="34297">
                  <c:v>-0.185446</c:v>
                </c:pt>
                <c:pt idx="34298">
                  <c:v>-0.185446</c:v>
                </c:pt>
                <c:pt idx="34299">
                  <c:v>-0.185418</c:v>
                </c:pt>
                <c:pt idx="34300">
                  <c:v>-0.18535399999999999</c:v>
                </c:pt>
                <c:pt idx="34301">
                  <c:v>-0.18524099999999999</c:v>
                </c:pt>
                <c:pt idx="34302">
                  <c:v>-0.185081</c:v>
                </c:pt>
                <c:pt idx="34303">
                  <c:v>-0.184891</c:v>
                </c:pt>
                <c:pt idx="34304">
                  <c:v>-0.18468000000000001</c:v>
                </c:pt>
                <c:pt idx="34305">
                  <c:v>-0.184447</c:v>
                </c:pt>
                <c:pt idx="34306">
                  <c:v>-0.18419199999999999</c:v>
                </c:pt>
                <c:pt idx="34307">
                  <c:v>-0.183924</c:v>
                </c:pt>
                <c:pt idx="34308">
                  <c:v>-0.18364800000000001</c:v>
                </c:pt>
                <c:pt idx="34309">
                  <c:v>-0.183366</c:v>
                </c:pt>
                <c:pt idx="34310">
                  <c:v>-0.18307599999999999</c:v>
                </c:pt>
                <c:pt idx="34311">
                  <c:v>-0.182778</c:v>
                </c:pt>
                <c:pt idx="34312">
                  <c:v>-0.182476</c:v>
                </c:pt>
                <c:pt idx="34313">
                  <c:v>-0.18216599999999999</c:v>
                </c:pt>
                <c:pt idx="34314">
                  <c:v>-0.18184700000000001</c:v>
                </c:pt>
                <c:pt idx="34315">
                  <c:v>-0.18151900000000001</c:v>
                </c:pt>
                <c:pt idx="34316">
                  <c:v>-0.18118400000000001</c:v>
                </c:pt>
                <c:pt idx="34317">
                  <c:v>-0.180841</c:v>
                </c:pt>
                <c:pt idx="34318">
                  <c:v>-0.18049200000000001</c:v>
                </c:pt>
                <c:pt idx="34319">
                  <c:v>-0.180142</c:v>
                </c:pt>
                <c:pt idx="34320">
                  <c:v>-0.17979899999999999</c:v>
                </c:pt>
                <c:pt idx="34321">
                  <c:v>-0.17946400000000001</c:v>
                </c:pt>
                <c:pt idx="34322">
                  <c:v>-0.17913399999999999</c:v>
                </c:pt>
                <c:pt idx="34323">
                  <c:v>-0.17880599999999999</c:v>
                </c:pt>
                <c:pt idx="34324">
                  <c:v>-0.178478</c:v>
                </c:pt>
                <c:pt idx="34325">
                  <c:v>-0.178143</c:v>
                </c:pt>
                <c:pt idx="34326">
                  <c:v>-0.17779300000000001</c:v>
                </c:pt>
                <c:pt idx="34327">
                  <c:v>-0.177428</c:v>
                </c:pt>
                <c:pt idx="34328">
                  <c:v>-0.17705199999999999</c:v>
                </c:pt>
                <c:pt idx="34329">
                  <c:v>-0.176673</c:v>
                </c:pt>
                <c:pt idx="34330">
                  <c:v>-0.17629500000000001</c:v>
                </c:pt>
                <c:pt idx="34331">
                  <c:v>-0.17592099999999999</c:v>
                </c:pt>
                <c:pt idx="34332">
                  <c:v>-0.17555200000000001</c:v>
                </c:pt>
                <c:pt idx="34333">
                  <c:v>-0.17518500000000001</c:v>
                </c:pt>
                <c:pt idx="34334">
                  <c:v>-0.17482200000000001</c:v>
                </c:pt>
                <c:pt idx="34335">
                  <c:v>-0.17446500000000001</c:v>
                </c:pt>
                <c:pt idx="34336">
                  <c:v>-0.174119</c:v>
                </c:pt>
                <c:pt idx="34337">
                  <c:v>-0.17379700000000001</c:v>
                </c:pt>
                <c:pt idx="34338">
                  <c:v>-0.17351</c:v>
                </c:pt>
                <c:pt idx="34339">
                  <c:v>-0.173266</c:v>
                </c:pt>
                <c:pt idx="34340">
                  <c:v>-0.173073</c:v>
                </c:pt>
                <c:pt idx="34341">
                  <c:v>-0.17293700000000001</c:v>
                </c:pt>
                <c:pt idx="34342">
                  <c:v>-0.17285800000000001</c:v>
                </c:pt>
                <c:pt idx="34343">
                  <c:v>-0.17283499999999999</c:v>
                </c:pt>
                <c:pt idx="34344">
                  <c:v>-0.172874</c:v>
                </c:pt>
                <c:pt idx="34345">
                  <c:v>-0.172987</c:v>
                </c:pt>
                <c:pt idx="34346">
                  <c:v>-0.173183</c:v>
                </c:pt>
                <c:pt idx="34347">
                  <c:v>-0.17346600000000001</c:v>
                </c:pt>
                <c:pt idx="34348">
                  <c:v>-0.173842</c:v>
                </c:pt>
                <c:pt idx="34349">
                  <c:v>-0.17432</c:v>
                </c:pt>
                <c:pt idx="34350">
                  <c:v>-0.17490600000000001</c:v>
                </c:pt>
                <c:pt idx="34351">
                  <c:v>-0.17560200000000001</c:v>
                </c:pt>
                <c:pt idx="34352">
                  <c:v>-0.17640500000000001</c:v>
                </c:pt>
                <c:pt idx="34353">
                  <c:v>-0.177317</c:v>
                </c:pt>
                <c:pt idx="34354">
                  <c:v>-0.17834</c:v>
                </c:pt>
                <c:pt idx="34355">
                  <c:v>-0.179478</c:v>
                </c:pt>
                <c:pt idx="34356">
                  <c:v>-0.18073700000000001</c:v>
                </c:pt>
                <c:pt idx="34357">
                  <c:v>-0.182117</c:v>
                </c:pt>
                <c:pt idx="34358">
                  <c:v>-0.18362300000000001</c:v>
                </c:pt>
                <c:pt idx="34359">
                  <c:v>-0.18526300000000001</c:v>
                </c:pt>
                <c:pt idx="34360">
                  <c:v>-0.18704100000000001</c:v>
                </c:pt>
                <c:pt idx="34361">
                  <c:v>-0.18895500000000001</c:v>
                </c:pt>
                <c:pt idx="34362">
                  <c:v>-0.190998</c:v>
                </c:pt>
                <c:pt idx="34363">
                  <c:v>-0.19316800000000001</c:v>
                </c:pt>
                <c:pt idx="34364">
                  <c:v>-0.195466</c:v>
                </c:pt>
                <c:pt idx="34365">
                  <c:v>-0.19789999999999999</c:v>
                </c:pt>
                <c:pt idx="34366">
                  <c:v>-0.20047200000000001</c:v>
                </c:pt>
                <c:pt idx="34367">
                  <c:v>-0.203179</c:v>
                </c:pt>
                <c:pt idx="34368">
                  <c:v>-0.20601900000000001</c:v>
                </c:pt>
                <c:pt idx="34369">
                  <c:v>-0.20898900000000001</c:v>
                </c:pt>
                <c:pt idx="34370">
                  <c:v>-0.21207999999999999</c:v>
                </c:pt>
                <c:pt idx="34371">
                  <c:v>-0.21528</c:v>
                </c:pt>
                <c:pt idx="34372">
                  <c:v>-0.218585</c:v>
                </c:pt>
                <c:pt idx="34373">
                  <c:v>-0.221996</c:v>
                </c:pt>
                <c:pt idx="34374">
                  <c:v>-0.22551599999999999</c:v>
                </c:pt>
                <c:pt idx="34375">
                  <c:v>-0.22914699999999999</c:v>
                </c:pt>
                <c:pt idx="34376">
                  <c:v>-0.23289299999999999</c:v>
                </c:pt>
                <c:pt idx="34377">
                  <c:v>-0.23675199999999999</c:v>
                </c:pt>
                <c:pt idx="34378">
                  <c:v>-0.24072399999999999</c:v>
                </c:pt>
                <c:pt idx="34379">
                  <c:v>-0.244808</c:v>
                </c:pt>
                <c:pt idx="34380">
                  <c:v>-0.249001</c:v>
                </c:pt>
                <c:pt idx="34381">
                  <c:v>-0.25330399999999997</c:v>
                </c:pt>
                <c:pt idx="34382">
                  <c:v>-0.257718</c:v>
                </c:pt>
                <c:pt idx="34383">
                  <c:v>-0.262239</c:v>
                </c:pt>
                <c:pt idx="34384">
                  <c:v>-0.26685900000000001</c:v>
                </c:pt>
                <c:pt idx="34385">
                  <c:v>-0.27157500000000001</c:v>
                </c:pt>
                <c:pt idx="34386">
                  <c:v>-0.27639000000000002</c:v>
                </c:pt>
                <c:pt idx="34387">
                  <c:v>-0.28130699999999997</c:v>
                </c:pt>
                <c:pt idx="34388">
                  <c:v>-0.28632400000000002</c:v>
                </c:pt>
                <c:pt idx="34389">
                  <c:v>-0.291437</c:v>
                </c:pt>
                <c:pt idx="34390">
                  <c:v>-0.29664099999999999</c:v>
                </c:pt>
                <c:pt idx="34391">
                  <c:v>-0.30193300000000001</c:v>
                </c:pt>
                <c:pt idx="34392">
                  <c:v>-0.307311</c:v>
                </c:pt>
                <c:pt idx="34393">
                  <c:v>-0.31276700000000002</c:v>
                </c:pt>
                <c:pt idx="34394">
                  <c:v>-0.31829600000000002</c:v>
                </c:pt>
                <c:pt idx="34395">
                  <c:v>-0.32389200000000001</c:v>
                </c:pt>
                <c:pt idx="34396">
                  <c:v>-0.32955600000000002</c:v>
                </c:pt>
                <c:pt idx="34397">
                  <c:v>-0.33528400000000003</c:v>
                </c:pt>
                <c:pt idx="34398">
                  <c:v>-0.34106399999999998</c:v>
                </c:pt>
                <c:pt idx="34399">
                  <c:v>-0.346885</c:v>
                </c:pt>
                <c:pt idx="34400">
                  <c:v>-0.35273100000000002</c:v>
                </c:pt>
                <c:pt idx="34401">
                  <c:v>-0.35859099999999999</c:v>
                </c:pt>
                <c:pt idx="34402">
                  <c:v>-0.36446400000000001</c:v>
                </c:pt>
                <c:pt idx="34403">
                  <c:v>-0.37035299999999999</c:v>
                </c:pt>
                <c:pt idx="34404">
                  <c:v>-0.37625700000000001</c:v>
                </c:pt>
                <c:pt idx="34405">
                  <c:v>-0.38216600000000001</c:v>
                </c:pt>
                <c:pt idx="34406">
                  <c:v>-0.38807399999999997</c:v>
                </c:pt>
                <c:pt idx="34407">
                  <c:v>-0.39397799999999999</c:v>
                </c:pt>
                <c:pt idx="34408">
                  <c:v>-0.39987099999999998</c:v>
                </c:pt>
                <c:pt idx="34409">
                  <c:v>-0.405746</c:v>
                </c:pt>
                <c:pt idx="34410">
                  <c:v>-0.41159099999999998</c:v>
                </c:pt>
                <c:pt idx="34411">
                  <c:v>-0.41739199999999999</c:v>
                </c:pt>
                <c:pt idx="34412">
                  <c:v>-0.42314000000000002</c:v>
                </c:pt>
                <c:pt idx="34413">
                  <c:v>-0.42882799999999999</c:v>
                </c:pt>
                <c:pt idx="34414">
                  <c:v>-0.43445800000000001</c:v>
                </c:pt>
                <c:pt idx="34415">
                  <c:v>-0.440027</c:v>
                </c:pt>
                <c:pt idx="34416">
                  <c:v>-0.44553199999999998</c:v>
                </c:pt>
                <c:pt idx="34417">
                  <c:v>-0.45096799999999998</c:v>
                </c:pt>
                <c:pt idx="34418">
                  <c:v>-0.45633000000000001</c:v>
                </c:pt>
                <c:pt idx="34419">
                  <c:v>-0.46161099999999999</c:v>
                </c:pt>
                <c:pt idx="34420">
                  <c:v>-0.466804</c:v>
                </c:pt>
                <c:pt idx="34421">
                  <c:v>-0.47189599999999998</c:v>
                </c:pt>
                <c:pt idx="34422">
                  <c:v>-0.47687499999999999</c:v>
                </c:pt>
                <c:pt idx="34423">
                  <c:v>-0.48173500000000002</c:v>
                </c:pt>
                <c:pt idx="34424">
                  <c:v>-0.48647200000000002</c:v>
                </c:pt>
                <c:pt idx="34425">
                  <c:v>-0.49108099999999999</c:v>
                </c:pt>
                <c:pt idx="34426">
                  <c:v>-0.49555500000000002</c:v>
                </c:pt>
                <c:pt idx="34427">
                  <c:v>-0.49988100000000002</c:v>
                </c:pt>
                <c:pt idx="34428">
                  <c:v>-0.50404499999999997</c:v>
                </c:pt>
                <c:pt idx="34429">
                  <c:v>-0.50803299999999996</c:v>
                </c:pt>
                <c:pt idx="34430">
                  <c:v>-0.51183599999999996</c:v>
                </c:pt>
                <c:pt idx="34431">
                  <c:v>-0.51544900000000005</c:v>
                </c:pt>
                <c:pt idx="34432">
                  <c:v>-0.518868</c:v>
                </c:pt>
                <c:pt idx="34433">
                  <c:v>-0.52208600000000005</c:v>
                </c:pt>
                <c:pt idx="34434">
                  <c:v>-0.52510000000000001</c:v>
                </c:pt>
                <c:pt idx="34435">
                  <c:v>-0.52790400000000004</c:v>
                </c:pt>
                <c:pt idx="34436">
                  <c:v>-0.53049299999999999</c:v>
                </c:pt>
                <c:pt idx="34437">
                  <c:v>-0.53286599999999995</c:v>
                </c:pt>
                <c:pt idx="34438">
                  <c:v>-0.53501399999999999</c:v>
                </c:pt>
                <c:pt idx="34439">
                  <c:v>-0.53692399999999996</c:v>
                </c:pt>
                <c:pt idx="34440">
                  <c:v>-0.53859699999999999</c:v>
                </c:pt>
                <c:pt idx="34441">
                  <c:v>-0.54003800000000002</c:v>
                </c:pt>
                <c:pt idx="34442">
                  <c:v>-0.54125100000000004</c:v>
                </c:pt>
                <c:pt idx="34443">
                  <c:v>-0.54223200000000005</c:v>
                </c:pt>
                <c:pt idx="34444">
                  <c:v>-0.54297700000000004</c:v>
                </c:pt>
                <c:pt idx="34445">
                  <c:v>-0.54348600000000002</c:v>
                </c:pt>
                <c:pt idx="34446">
                  <c:v>-0.54375499999999999</c:v>
                </c:pt>
                <c:pt idx="34447">
                  <c:v>-0.54378199999999999</c:v>
                </c:pt>
                <c:pt idx="34448">
                  <c:v>-0.54356899999999997</c:v>
                </c:pt>
                <c:pt idx="34449">
                  <c:v>-0.54311100000000001</c:v>
                </c:pt>
                <c:pt idx="34450">
                  <c:v>-0.54240699999999997</c:v>
                </c:pt>
                <c:pt idx="34451">
                  <c:v>-0.54146099999999997</c:v>
                </c:pt>
                <c:pt idx="34452">
                  <c:v>-0.54028100000000001</c:v>
                </c:pt>
                <c:pt idx="34453">
                  <c:v>-0.53887099999999999</c:v>
                </c:pt>
                <c:pt idx="34454">
                  <c:v>-0.53723299999999996</c:v>
                </c:pt>
                <c:pt idx="34455">
                  <c:v>-0.53536899999999998</c:v>
                </c:pt>
                <c:pt idx="34456">
                  <c:v>-0.53328200000000003</c:v>
                </c:pt>
                <c:pt idx="34457">
                  <c:v>-0.53097499999999997</c:v>
                </c:pt>
                <c:pt idx="34458">
                  <c:v>-0.52845699999999995</c:v>
                </c:pt>
                <c:pt idx="34459">
                  <c:v>-0.52573400000000003</c:v>
                </c:pt>
                <c:pt idx="34460">
                  <c:v>-0.52280599999999999</c:v>
                </c:pt>
                <c:pt idx="34461">
                  <c:v>-0.519675</c:v>
                </c:pt>
                <c:pt idx="34462">
                  <c:v>-0.516347</c:v>
                </c:pt>
                <c:pt idx="34463">
                  <c:v>-0.512822</c:v>
                </c:pt>
                <c:pt idx="34464">
                  <c:v>-0.50909499999999996</c:v>
                </c:pt>
                <c:pt idx="34465">
                  <c:v>-0.50516099999999997</c:v>
                </c:pt>
                <c:pt idx="34466">
                  <c:v>-0.501023</c:v>
                </c:pt>
                <c:pt idx="34467">
                  <c:v>-0.49669400000000002</c:v>
                </c:pt>
                <c:pt idx="34468">
                  <c:v>-0.49218400000000001</c:v>
                </c:pt>
                <c:pt idx="34469">
                  <c:v>-0.48750100000000002</c:v>
                </c:pt>
                <c:pt idx="34470">
                  <c:v>-0.48264699999999999</c:v>
                </c:pt>
                <c:pt idx="34471">
                  <c:v>-0.477626</c:v>
                </c:pt>
                <c:pt idx="34472">
                  <c:v>-0.472443</c:v>
                </c:pt>
                <c:pt idx="34473">
                  <c:v>-0.46711000000000003</c:v>
                </c:pt>
                <c:pt idx="34474">
                  <c:v>-0.46163799999999999</c:v>
                </c:pt>
                <c:pt idx="34475">
                  <c:v>-0.45604099999999997</c:v>
                </c:pt>
                <c:pt idx="34476">
                  <c:v>-0.45032899999999998</c:v>
                </c:pt>
                <c:pt idx="34477">
                  <c:v>-0.44451099999999999</c:v>
                </c:pt>
                <c:pt idx="34478">
                  <c:v>-0.43859399999999998</c:v>
                </c:pt>
                <c:pt idx="34479">
                  <c:v>-0.43258999999999997</c:v>
                </c:pt>
                <c:pt idx="34480">
                  <c:v>-0.426506</c:v>
                </c:pt>
                <c:pt idx="34481">
                  <c:v>-0.42035400000000001</c:v>
                </c:pt>
                <c:pt idx="34482">
                  <c:v>-0.41414200000000001</c:v>
                </c:pt>
                <c:pt idx="34483">
                  <c:v>-0.40787899999999999</c:v>
                </c:pt>
                <c:pt idx="34484">
                  <c:v>-0.40156900000000001</c:v>
                </c:pt>
                <c:pt idx="34485">
                  <c:v>-0.39522600000000002</c:v>
                </c:pt>
                <c:pt idx="34486">
                  <c:v>-0.38886500000000002</c:v>
                </c:pt>
                <c:pt idx="34487">
                  <c:v>-0.382494</c:v>
                </c:pt>
                <c:pt idx="34488">
                  <c:v>-0.37612000000000001</c:v>
                </c:pt>
                <c:pt idx="34489">
                  <c:v>-0.36975000000000002</c:v>
                </c:pt>
                <c:pt idx="34490">
                  <c:v>-0.36339500000000002</c:v>
                </c:pt>
                <c:pt idx="34491">
                  <c:v>-0.35705999999999999</c:v>
                </c:pt>
                <c:pt idx="34492">
                  <c:v>-0.35075099999999998</c:v>
                </c:pt>
                <c:pt idx="34493">
                  <c:v>-0.34447299999999997</c:v>
                </c:pt>
                <c:pt idx="34494">
                  <c:v>-0.33823300000000001</c:v>
                </c:pt>
                <c:pt idx="34495">
                  <c:v>-0.33203300000000002</c:v>
                </c:pt>
                <c:pt idx="34496">
                  <c:v>-0.325878</c:v>
                </c:pt>
                <c:pt idx="34497">
                  <c:v>-0.31977899999999998</c:v>
                </c:pt>
                <c:pt idx="34498">
                  <c:v>-0.313745</c:v>
                </c:pt>
                <c:pt idx="34499">
                  <c:v>-0.307786</c:v>
                </c:pt>
                <c:pt idx="34500">
                  <c:v>-0.30191200000000001</c:v>
                </c:pt>
                <c:pt idx="34501">
                  <c:v>-0.29613499999999998</c:v>
                </c:pt>
                <c:pt idx="34502">
                  <c:v>-0.290462</c:v>
                </c:pt>
                <c:pt idx="34503">
                  <c:v>-0.28489799999999998</c:v>
                </c:pt>
                <c:pt idx="34504">
                  <c:v>-0.279443</c:v>
                </c:pt>
                <c:pt idx="34505">
                  <c:v>-0.27410000000000001</c:v>
                </c:pt>
                <c:pt idx="34506">
                  <c:v>-0.26887699999999998</c:v>
                </c:pt>
                <c:pt idx="34507">
                  <c:v>-0.26377899999999999</c:v>
                </c:pt>
                <c:pt idx="34508">
                  <c:v>-0.25880700000000001</c:v>
                </c:pt>
                <c:pt idx="34509">
                  <c:v>-0.253967</c:v>
                </c:pt>
                <c:pt idx="34510">
                  <c:v>-0.24926599999999999</c:v>
                </c:pt>
                <c:pt idx="34511">
                  <c:v>-0.24471499999999999</c:v>
                </c:pt>
                <c:pt idx="34512">
                  <c:v>-0.24032000000000001</c:v>
                </c:pt>
                <c:pt idx="34513">
                  <c:v>-0.23608299999999999</c:v>
                </c:pt>
                <c:pt idx="34514">
                  <c:v>-0.23200499999999999</c:v>
                </c:pt>
                <c:pt idx="34515">
                  <c:v>-0.22808400000000001</c:v>
                </c:pt>
                <c:pt idx="34516">
                  <c:v>-0.22431899999999999</c:v>
                </c:pt>
                <c:pt idx="34517">
                  <c:v>-0.22071199999999999</c:v>
                </c:pt>
                <c:pt idx="34518">
                  <c:v>-0.21726599999999999</c:v>
                </c:pt>
                <c:pt idx="34519">
                  <c:v>-0.21399099999999999</c:v>
                </c:pt>
                <c:pt idx="34520">
                  <c:v>-0.210894</c:v>
                </c:pt>
                <c:pt idx="34521">
                  <c:v>-0.207985</c:v>
                </c:pt>
                <c:pt idx="34522">
                  <c:v>-0.20526900000000001</c:v>
                </c:pt>
                <c:pt idx="34523">
                  <c:v>-0.20274800000000001</c:v>
                </c:pt>
                <c:pt idx="34524">
                  <c:v>-0.20041600000000001</c:v>
                </c:pt>
                <c:pt idx="34525">
                  <c:v>-0.198268</c:v>
                </c:pt>
                <c:pt idx="34526">
                  <c:v>-0.19630300000000001</c:v>
                </c:pt>
                <c:pt idx="34527">
                  <c:v>-0.194517</c:v>
                </c:pt>
                <c:pt idx="34528">
                  <c:v>-0.19290399999999999</c:v>
                </c:pt>
                <c:pt idx="34529">
                  <c:v>-0.19146199999999999</c:v>
                </c:pt>
                <c:pt idx="34530">
                  <c:v>-0.190193</c:v>
                </c:pt>
                <c:pt idx="34531">
                  <c:v>-0.18909999999999999</c:v>
                </c:pt>
                <c:pt idx="34532">
                  <c:v>-0.18818099999999999</c:v>
                </c:pt>
                <c:pt idx="34533">
                  <c:v>-0.18743099999999999</c:v>
                </c:pt>
                <c:pt idx="34534">
                  <c:v>-0.18684200000000001</c:v>
                </c:pt>
                <c:pt idx="34535">
                  <c:v>-0.18641199999999999</c:v>
                </c:pt>
                <c:pt idx="34536">
                  <c:v>-0.186138</c:v>
                </c:pt>
                <c:pt idx="34537">
                  <c:v>-0.18602199999999999</c:v>
                </c:pt>
                <c:pt idx="34538">
                  <c:v>-0.186059</c:v>
                </c:pt>
                <c:pt idx="34539">
                  <c:v>-0.186248</c:v>
                </c:pt>
                <c:pt idx="34540">
                  <c:v>-0.186587</c:v>
                </c:pt>
                <c:pt idx="34541">
                  <c:v>-0.18707799999999999</c:v>
                </c:pt>
                <c:pt idx="34542">
                  <c:v>-0.18771599999999999</c:v>
                </c:pt>
                <c:pt idx="34543">
                  <c:v>-0.188495</c:v>
                </c:pt>
                <c:pt idx="34544">
                  <c:v>-0.18940599999999999</c:v>
                </c:pt>
                <c:pt idx="34545">
                  <c:v>-0.190444</c:v>
                </c:pt>
                <c:pt idx="34546">
                  <c:v>-0.19159999999999999</c:v>
                </c:pt>
                <c:pt idx="34547">
                  <c:v>-0.19286900000000001</c:v>
                </c:pt>
                <c:pt idx="34548">
                  <c:v>-0.19425500000000001</c:v>
                </c:pt>
                <c:pt idx="34549">
                  <c:v>-0.19575300000000001</c:v>
                </c:pt>
                <c:pt idx="34550">
                  <c:v>-0.197352</c:v>
                </c:pt>
                <c:pt idx="34551">
                  <c:v>-0.199041</c:v>
                </c:pt>
                <c:pt idx="34552">
                  <c:v>-0.200818</c:v>
                </c:pt>
                <c:pt idx="34553">
                  <c:v>-0.202677</c:v>
                </c:pt>
                <c:pt idx="34554">
                  <c:v>-0.20461199999999999</c:v>
                </c:pt>
                <c:pt idx="34555">
                  <c:v>-0.20662</c:v>
                </c:pt>
                <c:pt idx="34556">
                  <c:v>-0.20869799999999999</c:v>
                </c:pt>
                <c:pt idx="34557">
                  <c:v>-0.210839</c:v>
                </c:pt>
                <c:pt idx="34558">
                  <c:v>-0.213035</c:v>
                </c:pt>
                <c:pt idx="34559">
                  <c:v>-0.21527499999999999</c:v>
                </c:pt>
                <c:pt idx="34560">
                  <c:v>-0.217554</c:v>
                </c:pt>
                <c:pt idx="34561">
                  <c:v>-0.21987000000000001</c:v>
                </c:pt>
                <c:pt idx="34562">
                  <c:v>-0.22222600000000001</c:v>
                </c:pt>
                <c:pt idx="34563">
                  <c:v>-0.22461700000000001</c:v>
                </c:pt>
                <c:pt idx="34564">
                  <c:v>-0.22703699999999999</c:v>
                </c:pt>
                <c:pt idx="34565">
                  <c:v>-0.22948199999999999</c:v>
                </c:pt>
                <c:pt idx="34566">
                  <c:v>-0.23194799999999999</c:v>
                </c:pt>
                <c:pt idx="34567">
                  <c:v>-0.23443</c:v>
                </c:pt>
                <c:pt idx="34568">
                  <c:v>-0.236932</c:v>
                </c:pt>
                <c:pt idx="34569">
                  <c:v>-0.239458</c:v>
                </c:pt>
                <c:pt idx="34570">
                  <c:v>-0.242007</c:v>
                </c:pt>
                <c:pt idx="34571">
                  <c:v>-0.24457400000000001</c:v>
                </c:pt>
                <c:pt idx="34572">
                  <c:v>-0.24714900000000001</c:v>
                </c:pt>
                <c:pt idx="34573">
                  <c:v>-0.249726</c:v>
                </c:pt>
                <c:pt idx="34574">
                  <c:v>-0.25229299999999999</c:v>
                </c:pt>
                <c:pt idx="34575">
                  <c:v>-0.25484000000000001</c:v>
                </c:pt>
                <c:pt idx="34576">
                  <c:v>-0.25735799999999998</c:v>
                </c:pt>
                <c:pt idx="34577">
                  <c:v>-0.25984600000000002</c:v>
                </c:pt>
                <c:pt idx="34578">
                  <c:v>-0.26230700000000001</c:v>
                </c:pt>
                <c:pt idx="34579">
                  <c:v>-0.264739</c:v>
                </c:pt>
                <c:pt idx="34580">
                  <c:v>-0.26712799999999998</c:v>
                </c:pt>
                <c:pt idx="34581">
                  <c:v>-0.26946300000000001</c:v>
                </c:pt>
                <c:pt idx="34582">
                  <c:v>-0.271731</c:v>
                </c:pt>
                <c:pt idx="34583">
                  <c:v>-0.27392300000000003</c:v>
                </c:pt>
                <c:pt idx="34584">
                  <c:v>-0.27604200000000001</c:v>
                </c:pt>
                <c:pt idx="34585">
                  <c:v>-0.27809099999999998</c:v>
                </c:pt>
                <c:pt idx="34586">
                  <c:v>-0.28007300000000002</c:v>
                </c:pt>
                <c:pt idx="34587">
                  <c:v>-0.28198800000000002</c:v>
                </c:pt>
                <c:pt idx="34588">
                  <c:v>-0.28383900000000001</c:v>
                </c:pt>
                <c:pt idx="34589">
                  <c:v>-0.28562199999999999</c:v>
                </c:pt>
                <c:pt idx="34590">
                  <c:v>-0.287331</c:v>
                </c:pt>
                <c:pt idx="34591">
                  <c:v>-0.288964</c:v>
                </c:pt>
                <c:pt idx="34592">
                  <c:v>-0.29052</c:v>
                </c:pt>
                <c:pt idx="34593">
                  <c:v>-0.29199799999999998</c:v>
                </c:pt>
                <c:pt idx="34594">
                  <c:v>-0.29339700000000002</c:v>
                </c:pt>
                <c:pt idx="34595">
                  <c:v>-0.29472300000000001</c:v>
                </c:pt>
                <c:pt idx="34596">
                  <c:v>-0.29598200000000002</c:v>
                </c:pt>
                <c:pt idx="34597">
                  <c:v>-0.29717500000000002</c:v>
                </c:pt>
                <c:pt idx="34598">
                  <c:v>-0.29830099999999998</c:v>
                </c:pt>
                <c:pt idx="34599">
                  <c:v>-0.29936000000000001</c:v>
                </c:pt>
                <c:pt idx="34600">
                  <c:v>-0.30035299999999998</c:v>
                </c:pt>
                <c:pt idx="34601">
                  <c:v>-0.30128100000000002</c:v>
                </c:pt>
                <c:pt idx="34602">
                  <c:v>-0.302145</c:v>
                </c:pt>
                <c:pt idx="34603">
                  <c:v>-0.30294300000000002</c:v>
                </c:pt>
                <c:pt idx="34604">
                  <c:v>-0.30366599999999999</c:v>
                </c:pt>
                <c:pt idx="34605">
                  <c:v>-0.30431200000000003</c:v>
                </c:pt>
                <c:pt idx="34606">
                  <c:v>-0.30488399999999999</c:v>
                </c:pt>
                <c:pt idx="34607">
                  <c:v>-0.30538599999999999</c:v>
                </c:pt>
                <c:pt idx="34608">
                  <c:v>-0.305815</c:v>
                </c:pt>
                <c:pt idx="34609">
                  <c:v>-0.306176</c:v>
                </c:pt>
                <c:pt idx="34610">
                  <c:v>-0.30647099999999999</c:v>
                </c:pt>
                <c:pt idx="34611">
                  <c:v>-0.30669800000000003</c:v>
                </c:pt>
                <c:pt idx="34612">
                  <c:v>-0.30685200000000001</c:v>
                </c:pt>
                <c:pt idx="34613">
                  <c:v>-0.30692900000000001</c:v>
                </c:pt>
                <c:pt idx="34614">
                  <c:v>-0.30692900000000001</c:v>
                </c:pt>
                <c:pt idx="34615">
                  <c:v>-0.30685899999999999</c:v>
                </c:pt>
                <c:pt idx="34616">
                  <c:v>-0.306724</c:v>
                </c:pt>
                <c:pt idx="34617">
                  <c:v>-0.30652299999999999</c:v>
                </c:pt>
                <c:pt idx="34618">
                  <c:v>-0.30624800000000002</c:v>
                </c:pt>
                <c:pt idx="34619">
                  <c:v>-0.30588900000000002</c:v>
                </c:pt>
                <c:pt idx="34620">
                  <c:v>-0.30543700000000001</c:v>
                </c:pt>
                <c:pt idx="34621">
                  <c:v>-0.30489500000000003</c:v>
                </c:pt>
                <c:pt idx="34622">
                  <c:v>-0.30427399999999999</c:v>
                </c:pt>
                <c:pt idx="34623">
                  <c:v>-0.30358200000000002</c:v>
                </c:pt>
                <c:pt idx="34624">
                  <c:v>-0.302819</c:v>
                </c:pt>
                <c:pt idx="34625">
                  <c:v>-0.30198999999999998</c:v>
                </c:pt>
                <c:pt idx="34626">
                  <c:v>-0.30110100000000001</c:v>
                </c:pt>
                <c:pt idx="34627">
                  <c:v>-0.30015999999999998</c:v>
                </c:pt>
                <c:pt idx="34628">
                  <c:v>-0.29917300000000002</c:v>
                </c:pt>
                <c:pt idx="34629">
                  <c:v>-0.29814299999999999</c:v>
                </c:pt>
                <c:pt idx="34630">
                  <c:v>-0.29707299999999998</c:v>
                </c:pt>
                <c:pt idx="34631">
                  <c:v>-0.29596899999999998</c:v>
                </c:pt>
                <c:pt idx="34632">
                  <c:v>-0.29484500000000002</c:v>
                </c:pt>
                <c:pt idx="34633">
                  <c:v>-0.293709</c:v>
                </c:pt>
                <c:pt idx="34634">
                  <c:v>-0.29256599999999999</c:v>
                </c:pt>
                <c:pt idx="34635">
                  <c:v>-0.29142600000000002</c:v>
                </c:pt>
                <c:pt idx="34636">
                  <c:v>-0.290298</c:v>
                </c:pt>
                <c:pt idx="34637">
                  <c:v>-0.28918500000000003</c:v>
                </c:pt>
                <c:pt idx="34638">
                  <c:v>-0.28809000000000001</c:v>
                </c:pt>
                <c:pt idx="34639">
                  <c:v>-0.287018</c:v>
                </c:pt>
                <c:pt idx="34640">
                  <c:v>-0.28597499999999998</c:v>
                </c:pt>
                <c:pt idx="34641">
                  <c:v>-0.28496500000000002</c:v>
                </c:pt>
                <c:pt idx="34642">
                  <c:v>-0.283997</c:v>
                </c:pt>
                <c:pt idx="34643">
                  <c:v>-0.28307500000000002</c:v>
                </c:pt>
                <c:pt idx="34644">
                  <c:v>-0.28219899999999998</c:v>
                </c:pt>
                <c:pt idx="34645">
                  <c:v>-0.28136899999999998</c:v>
                </c:pt>
                <c:pt idx="34646">
                  <c:v>-0.28059000000000001</c:v>
                </c:pt>
                <c:pt idx="34647">
                  <c:v>-0.27987099999999998</c:v>
                </c:pt>
                <c:pt idx="34648">
                  <c:v>-0.27921499999999999</c:v>
                </c:pt>
                <c:pt idx="34649">
                  <c:v>-0.27862300000000001</c:v>
                </c:pt>
                <c:pt idx="34650">
                  <c:v>-0.27809499999999998</c:v>
                </c:pt>
                <c:pt idx="34651">
                  <c:v>-0.27763300000000002</c:v>
                </c:pt>
                <c:pt idx="34652">
                  <c:v>-0.27723900000000001</c:v>
                </c:pt>
                <c:pt idx="34653">
                  <c:v>-0.276916</c:v>
                </c:pt>
                <c:pt idx="34654">
                  <c:v>-0.276669</c:v>
                </c:pt>
                <c:pt idx="34655">
                  <c:v>-0.27650200000000003</c:v>
                </c:pt>
                <c:pt idx="34656">
                  <c:v>-0.27642099999999997</c:v>
                </c:pt>
                <c:pt idx="34657">
                  <c:v>-0.27642600000000001</c:v>
                </c:pt>
                <c:pt idx="34658">
                  <c:v>-0.27652100000000002</c:v>
                </c:pt>
                <c:pt idx="34659">
                  <c:v>-0.27670499999999998</c:v>
                </c:pt>
                <c:pt idx="34660">
                  <c:v>-0.27698499999999998</c:v>
                </c:pt>
                <c:pt idx="34661">
                  <c:v>-0.277362</c:v>
                </c:pt>
                <c:pt idx="34662">
                  <c:v>-0.277841</c:v>
                </c:pt>
                <c:pt idx="34663">
                  <c:v>-0.27842600000000001</c:v>
                </c:pt>
                <c:pt idx="34664">
                  <c:v>-0.27912100000000001</c:v>
                </c:pt>
                <c:pt idx="34665">
                  <c:v>-0.27992600000000001</c:v>
                </c:pt>
                <c:pt idx="34666">
                  <c:v>-0.28083900000000001</c:v>
                </c:pt>
                <c:pt idx="34667">
                  <c:v>-0.281856</c:v>
                </c:pt>
                <c:pt idx="34668">
                  <c:v>-0.28297899999999998</c:v>
                </c:pt>
                <c:pt idx="34669">
                  <c:v>-0.28420400000000001</c:v>
                </c:pt>
                <c:pt idx="34670">
                  <c:v>-0.285522</c:v>
                </c:pt>
                <c:pt idx="34671">
                  <c:v>-0.28691899999999998</c:v>
                </c:pt>
                <c:pt idx="34672">
                  <c:v>-0.28839900000000002</c:v>
                </c:pt>
                <c:pt idx="34673">
                  <c:v>-0.289968</c:v>
                </c:pt>
                <c:pt idx="34674">
                  <c:v>-0.29162700000000003</c:v>
                </c:pt>
                <c:pt idx="34675">
                  <c:v>-0.29336800000000002</c:v>
                </c:pt>
                <c:pt idx="34676">
                  <c:v>-0.295182</c:v>
                </c:pt>
                <c:pt idx="34677">
                  <c:v>-0.29706500000000002</c:v>
                </c:pt>
                <c:pt idx="34678">
                  <c:v>-0.29901800000000001</c:v>
                </c:pt>
                <c:pt idx="34679">
                  <c:v>-0.30103799999999997</c:v>
                </c:pt>
                <c:pt idx="34680">
                  <c:v>-0.30312800000000001</c:v>
                </c:pt>
                <c:pt idx="34681">
                  <c:v>-0.30529299999999998</c:v>
                </c:pt>
                <c:pt idx="34682">
                  <c:v>-0.307537</c:v>
                </c:pt>
                <c:pt idx="34683">
                  <c:v>-0.309861</c:v>
                </c:pt>
                <c:pt idx="34684">
                  <c:v>-0.31226399999999999</c:v>
                </c:pt>
                <c:pt idx="34685">
                  <c:v>-0.31473800000000002</c:v>
                </c:pt>
                <c:pt idx="34686">
                  <c:v>-0.317278</c:v>
                </c:pt>
                <c:pt idx="34687">
                  <c:v>-0.31988100000000003</c:v>
                </c:pt>
                <c:pt idx="34688">
                  <c:v>-0.322544</c:v>
                </c:pt>
                <c:pt idx="34689">
                  <c:v>-0.325266</c:v>
                </c:pt>
                <c:pt idx="34690">
                  <c:v>-0.32804499999999998</c:v>
                </c:pt>
                <c:pt idx="34691">
                  <c:v>-0.33087899999999998</c:v>
                </c:pt>
                <c:pt idx="34692">
                  <c:v>-0.33376600000000001</c:v>
                </c:pt>
                <c:pt idx="34693">
                  <c:v>-0.33670600000000001</c:v>
                </c:pt>
                <c:pt idx="34694">
                  <c:v>-0.339696</c:v>
                </c:pt>
                <c:pt idx="34695">
                  <c:v>-0.34273199999999998</c:v>
                </c:pt>
                <c:pt idx="34696">
                  <c:v>-0.34580300000000003</c:v>
                </c:pt>
                <c:pt idx="34697">
                  <c:v>-0.34889500000000001</c:v>
                </c:pt>
                <c:pt idx="34698">
                  <c:v>-0.35199799999999998</c:v>
                </c:pt>
                <c:pt idx="34699">
                  <c:v>-0.355099</c:v>
                </c:pt>
                <c:pt idx="34700">
                  <c:v>-0.35819000000000001</c:v>
                </c:pt>
                <c:pt idx="34701">
                  <c:v>-0.36126599999999998</c:v>
                </c:pt>
                <c:pt idx="34702">
                  <c:v>-0.36432999999999999</c:v>
                </c:pt>
                <c:pt idx="34703">
                  <c:v>-0.36738399999999999</c:v>
                </c:pt>
                <c:pt idx="34704">
                  <c:v>-0.37042199999999997</c:v>
                </c:pt>
                <c:pt idx="34705">
                  <c:v>-0.37343300000000001</c:v>
                </c:pt>
                <c:pt idx="34706">
                  <c:v>-0.37640899999999999</c:v>
                </c:pt>
                <c:pt idx="34707">
                  <c:v>-0.37933899999999998</c:v>
                </c:pt>
                <c:pt idx="34708">
                  <c:v>-0.38221500000000003</c:v>
                </c:pt>
                <c:pt idx="34709">
                  <c:v>-0.38502900000000001</c:v>
                </c:pt>
                <c:pt idx="34710">
                  <c:v>-0.38777299999999998</c:v>
                </c:pt>
                <c:pt idx="34711">
                  <c:v>-0.39043800000000001</c:v>
                </c:pt>
                <c:pt idx="34712">
                  <c:v>-0.393015</c:v>
                </c:pt>
                <c:pt idx="34713">
                  <c:v>-0.39550099999999999</c:v>
                </c:pt>
                <c:pt idx="34714">
                  <c:v>-0.39788699999999999</c:v>
                </c:pt>
                <c:pt idx="34715">
                  <c:v>-0.40016200000000002</c:v>
                </c:pt>
                <c:pt idx="34716">
                  <c:v>-0.40231299999999998</c:v>
                </c:pt>
                <c:pt idx="34717">
                  <c:v>-0.40433200000000002</c:v>
                </c:pt>
                <c:pt idx="34718">
                  <c:v>-0.40621499999999999</c:v>
                </c:pt>
                <c:pt idx="34719">
                  <c:v>-0.40796199999999999</c:v>
                </c:pt>
                <c:pt idx="34720">
                  <c:v>-0.40957399999999999</c:v>
                </c:pt>
                <c:pt idx="34721">
                  <c:v>-0.411055</c:v>
                </c:pt>
                <c:pt idx="34722">
                  <c:v>-0.41240500000000002</c:v>
                </c:pt>
                <c:pt idx="34723">
                  <c:v>-0.41362100000000002</c:v>
                </c:pt>
                <c:pt idx="34724">
                  <c:v>-0.41470499999999999</c:v>
                </c:pt>
                <c:pt idx="34725">
                  <c:v>-0.415661</c:v>
                </c:pt>
                <c:pt idx="34726">
                  <c:v>-0.416493</c:v>
                </c:pt>
                <c:pt idx="34727">
                  <c:v>-0.41719200000000001</c:v>
                </c:pt>
                <c:pt idx="34728">
                  <c:v>-0.41775000000000001</c:v>
                </c:pt>
                <c:pt idx="34729">
                  <c:v>-0.418161</c:v>
                </c:pt>
                <c:pt idx="34730">
                  <c:v>-0.41842299999999999</c:v>
                </c:pt>
                <c:pt idx="34731">
                  <c:v>-0.41852899999999998</c:v>
                </c:pt>
                <c:pt idx="34732">
                  <c:v>-0.41847499999999999</c:v>
                </c:pt>
                <c:pt idx="34733">
                  <c:v>-0.41826200000000002</c:v>
                </c:pt>
                <c:pt idx="34734">
                  <c:v>-0.41789500000000002</c:v>
                </c:pt>
                <c:pt idx="34735">
                  <c:v>-0.417381</c:v>
                </c:pt>
                <c:pt idx="34736">
                  <c:v>-0.41672100000000001</c:v>
                </c:pt>
                <c:pt idx="34737">
                  <c:v>-0.41591600000000001</c:v>
                </c:pt>
                <c:pt idx="34738">
                  <c:v>-0.41496300000000003</c:v>
                </c:pt>
                <c:pt idx="34739">
                  <c:v>-0.41386499999999998</c:v>
                </c:pt>
                <c:pt idx="34740">
                  <c:v>-0.41262300000000002</c:v>
                </c:pt>
                <c:pt idx="34741">
                  <c:v>-0.41123199999999999</c:v>
                </c:pt>
                <c:pt idx="34742">
                  <c:v>-0.40968300000000002</c:v>
                </c:pt>
                <c:pt idx="34743">
                  <c:v>-0.40797</c:v>
                </c:pt>
                <c:pt idx="34744">
                  <c:v>-0.40609299999999998</c:v>
                </c:pt>
                <c:pt idx="34745">
                  <c:v>-0.404059</c:v>
                </c:pt>
                <c:pt idx="34746">
                  <c:v>-0.40187600000000001</c:v>
                </c:pt>
                <c:pt idx="34747">
                  <c:v>-0.39954899999999999</c:v>
                </c:pt>
                <c:pt idx="34748">
                  <c:v>-0.39707999999999999</c:v>
                </c:pt>
                <c:pt idx="34749">
                  <c:v>-0.39447100000000002</c:v>
                </c:pt>
                <c:pt idx="34750">
                  <c:v>-0.39172600000000002</c:v>
                </c:pt>
                <c:pt idx="34751">
                  <c:v>-0.38884800000000003</c:v>
                </c:pt>
                <c:pt idx="34752">
                  <c:v>-0.38583699999999999</c:v>
                </c:pt>
                <c:pt idx="34753">
                  <c:v>-0.38269900000000001</c:v>
                </c:pt>
                <c:pt idx="34754">
                  <c:v>-0.379438</c:v>
                </c:pt>
                <c:pt idx="34755">
                  <c:v>-0.37605499999999997</c:v>
                </c:pt>
                <c:pt idx="34756">
                  <c:v>-0.37255300000000002</c:v>
                </c:pt>
                <c:pt idx="34757">
                  <c:v>-0.36893700000000001</c:v>
                </c:pt>
                <c:pt idx="34758">
                  <c:v>-0.36521599999999999</c:v>
                </c:pt>
                <c:pt idx="34759">
                  <c:v>-0.36139700000000002</c:v>
                </c:pt>
                <c:pt idx="34760">
                  <c:v>-0.357489</c:v>
                </c:pt>
                <c:pt idx="34761">
                  <c:v>-0.35350199999999998</c:v>
                </c:pt>
                <c:pt idx="34762">
                  <c:v>-0.34944900000000001</c:v>
                </c:pt>
                <c:pt idx="34763">
                  <c:v>-0.34533900000000001</c:v>
                </c:pt>
                <c:pt idx="34764">
                  <c:v>-0.341173</c:v>
                </c:pt>
                <c:pt idx="34765">
                  <c:v>-0.336949</c:v>
                </c:pt>
                <c:pt idx="34766">
                  <c:v>-0.33267200000000002</c:v>
                </c:pt>
                <c:pt idx="34767">
                  <c:v>-0.32835199999999998</c:v>
                </c:pt>
                <c:pt idx="34768">
                  <c:v>-0.32400800000000002</c:v>
                </c:pt>
                <c:pt idx="34769">
                  <c:v>-0.31965199999999999</c:v>
                </c:pt>
                <c:pt idx="34770">
                  <c:v>-0.31529000000000001</c:v>
                </c:pt>
                <c:pt idx="34771">
                  <c:v>-0.310921</c:v>
                </c:pt>
                <c:pt idx="34772">
                  <c:v>-0.30654799999999999</c:v>
                </c:pt>
                <c:pt idx="34773">
                  <c:v>-0.30217500000000003</c:v>
                </c:pt>
                <c:pt idx="34774">
                  <c:v>-0.29780699999999999</c:v>
                </c:pt>
                <c:pt idx="34775">
                  <c:v>-0.29344999999999999</c:v>
                </c:pt>
                <c:pt idx="34776">
                  <c:v>-0.28911199999999998</c:v>
                </c:pt>
                <c:pt idx="34777">
                  <c:v>-0.284802</c:v>
                </c:pt>
                <c:pt idx="34778">
                  <c:v>-0.28052199999999999</c:v>
                </c:pt>
                <c:pt idx="34779">
                  <c:v>-0.27627299999999999</c:v>
                </c:pt>
                <c:pt idx="34780">
                  <c:v>-0.27206000000000002</c:v>
                </c:pt>
                <c:pt idx="34781">
                  <c:v>-0.26788800000000001</c:v>
                </c:pt>
                <c:pt idx="34782">
                  <c:v>-0.26375799999999999</c:v>
                </c:pt>
                <c:pt idx="34783">
                  <c:v>-0.25967000000000001</c:v>
                </c:pt>
                <c:pt idx="34784">
                  <c:v>-0.25562499999999999</c:v>
                </c:pt>
                <c:pt idx="34785">
                  <c:v>-0.25162299999999999</c:v>
                </c:pt>
                <c:pt idx="34786">
                  <c:v>-0.24767400000000001</c:v>
                </c:pt>
                <c:pt idx="34787">
                  <c:v>-0.243788</c:v>
                </c:pt>
                <c:pt idx="34788">
                  <c:v>-0.239977</c:v>
                </c:pt>
                <c:pt idx="34789">
                  <c:v>-0.23624700000000001</c:v>
                </c:pt>
                <c:pt idx="34790">
                  <c:v>-0.232601</c:v>
                </c:pt>
                <c:pt idx="34791">
                  <c:v>-0.229044</c:v>
                </c:pt>
                <c:pt idx="34792">
                  <c:v>-0.225577</c:v>
                </c:pt>
                <c:pt idx="34793">
                  <c:v>-0.22220300000000001</c:v>
                </c:pt>
                <c:pt idx="34794">
                  <c:v>-0.21892500000000001</c:v>
                </c:pt>
                <c:pt idx="34795">
                  <c:v>-0.215748</c:v>
                </c:pt>
                <c:pt idx="34796">
                  <c:v>-0.212677</c:v>
                </c:pt>
                <c:pt idx="34797">
                  <c:v>-0.20972199999999999</c:v>
                </c:pt>
                <c:pt idx="34798">
                  <c:v>-0.20688899999999999</c:v>
                </c:pt>
                <c:pt idx="34799">
                  <c:v>-0.204181</c:v>
                </c:pt>
                <c:pt idx="34800">
                  <c:v>-0.201598</c:v>
                </c:pt>
                <c:pt idx="34801">
                  <c:v>-0.199133</c:v>
                </c:pt>
                <c:pt idx="34802">
                  <c:v>-0.19678399999999999</c:v>
                </c:pt>
                <c:pt idx="34803">
                  <c:v>-0.194548</c:v>
                </c:pt>
                <c:pt idx="34804">
                  <c:v>-0.19242699999999999</c:v>
                </c:pt>
                <c:pt idx="34805">
                  <c:v>-0.19042200000000001</c:v>
                </c:pt>
                <c:pt idx="34806">
                  <c:v>-0.18853900000000001</c:v>
                </c:pt>
                <c:pt idx="34807">
                  <c:v>-0.186783</c:v>
                </c:pt>
                <c:pt idx="34808">
                  <c:v>-0.18515899999999999</c:v>
                </c:pt>
                <c:pt idx="34809">
                  <c:v>-0.18366499999999999</c:v>
                </c:pt>
                <c:pt idx="34810">
                  <c:v>-0.18229799999999999</c:v>
                </c:pt>
                <c:pt idx="34811">
                  <c:v>-0.181058</c:v>
                </c:pt>
                <c:pt idx="34812">
                  <c:v>-0.179947</c:v>
                </c:pt>
                <c:pt idx="34813">
                  <c:v>-0.17896699999999999</c:v>
                </c:pt>
                <c:pt idx="34814">
                  <c:v>-0.178117</c:v>
                </c:pt>
                <c:pt idx="34815">
                  <c:v>-0.177399</c:v>
                </c:pt>
                <c:pt idx="34816">
                  <c:v>-0.176811</c:v>
                </c:pt>
                <c:pt idx="34817">
                  <c:v>-0.17635500000000001</c:v>
                </c:pt>
                <c:pt idx="34818">
                  <c:v>-0.176039</c:v>
                </c:pt>
                <c:pt idx="34819">
                  <c:v>-0.175869</c:v>
                </c:pt>
                <c:pt idx="34820">
                  <c:v>-0.175839</c:v>
                </c:pt>
                <c:pt idx="34821">
                  <c:v>-0.17594299999999999</c:v>
                </c:pt>
                <c:pt idx="34822">
                  <c:v>-0.176177</c:v>
                </c:pt>
                <c:pt idx="34823">
                  <c:v>-0.176538</c:v>
                </c:pt>
                <c:pt idx="34824">
                  <c:v>-0.17702499999999999</c:v>
                </c:pt>
                <c:pt idx="34825">
                  <c:v>-0.17763200000000001</c:v>
                </c:pt>
                <c:pt idx="34826">
                  <c:v>-0.17835999999999999</c:v>
                </c:pt>
                <c:pt idx="34827">
                  <c:v>-0.17921100000000001</c:v>
                </c:pt>
                <c:pt idx="34828">
                  <c:v>-0.18019399999999999</c:v>
                </c:pt>
                <c:pt idx="34829">
                  <c:v>-0.181308</c:v>
                </c:pt>
                <c:pt idx="34830">
                  <c:v>-0.18254200000000001</c:v>
                </c:pt>
                <c:pt idx="34831">
                  <c:v>-0.18389</c:v>
                </c:pt>
                <c:pt idx="34832">
                  <c:v>-0.18535399999999999</c:v>
                </c:pt>
                <c:pt idx="34833">
                  <c:v>-0.18693100000000001</c:v>
                </c:pt>
                <c:pt idx="34834">
                  <c:v>-0.188613</c:v>
                </c:pt>
                <c:pt idx="34835">
                  <c:v>-0.19039300000000001</c:v>
                </c:pt>
                <c:pt idx="34836">
                  <c:v>-0.19226199999999999</c:v>
                </c:pt>
                <c:pt idx="34837">
                  <c:v>-0.194215</c:v>
                </c:pt>
                <c:pt idx="34838">
                  <c:v>-0.196247</c:v>
                </c:pt>
                <c:pt idx="34839">
                  <c:v>-0.198356</c:v>
                </c:pt>
                <c:pt idx="34840">
                  <c:v>-0.200541</c:v>
                </c:pt>
                <c:pt idx="34841">
                  <c:v>-0.20280000000000001</c:v>
                </c:pt>
                <c:pt idx="34842">
                  <c:v>-0.20512900000000001</c:v>
                </c:pt>
                <c:pt idx="34843">
                  <c:v>-0.20752000000000001</c:v>
                </c:pt>
                <c:pt idx="34844">
                  <c:v>-0.20996500000000001</c:v>
                </c:pt>
                <c:pt idx="34845">
                  <c:v>-0.212454</c:v>
                </c:pt>
                <c:pt idx="34846">
                  <c:v>-0.214977</c:v>
                </c:pt>
                <c:pt idx="34847">
                  <c:v>-0.21753</c:v>
                </c:pt>
                <c:pt idx="34848">
                  <c:v>-0.220114</c:v>
                </c:pt>
                <c:pt idx="34849">
                  <c:v>-0.22272800000000001</c:v>
                </c:pt>
                <c:pt idx="34850">
                  <c:v>-0.22537099999999999</c:v>
                </c:pt>
                <c:pt idx="34851">
                  <c:v>-0.22803799999999999</c:v>
                </c:pt>
                <c:pt idx="34852">
                  <c:v>-0.23072000000000001</c:v>
                </c:pt>
                <c:pt idx="34853">
                  <c:v>-0.23341100000000001</c:v>
                </c:pt>
                <c:pt idx="34854">
                  <c:v>-0.23610500000000001</c:v>
                </c:pt>
                <c:pt idx="34855">
                  <c:v>-0.23880100000000001</c:v>
                </c:pt>
                <c:pt idx="34856">
                  <c:v>-0.24150099999999999</c:v>
                </c:pt>
                <c:pt idx="34857">
                  <c:v>-0.244201</c:v>
                </c:pt>
                <c:pt idx="34858">
                  <c:v>-0.246888</c:v>
                </c:pt>
                <c:pt idx="34859">
                  <c:v>-0.249554</c:v>
                </c:pt>
                <c:pt idx="34860">
                  <c:v>-0.25219000000000003</c:v>
                </c:pt>
                <c:pt idx="34861">
                  <c:v>-0.25479000000000002</c:v>
                </c:pt>
                <c:pt idx="34862">
                  <c:v>-0.25734800000000002</c:v>
                </c:pt>
                <c:pt idx="34863">
                  <c:v>-0.25986399999999998</c:v>
                </c:pt>
                <c:pt idx="34864">
                  <c:v>-0.26233800000000002</c:v>
                </c:pt>
                <c:pt idx="34865">
                  <c:v>-0.26477000000000001</c:v>
                </c:pt>
                <c:pt idx="34866">
                  <c:v>-0.267154</c:v>
                </c:pt>
                <c:pt idx="34867">
                  <c:v>-0.26948</c:v>
                </c:pt>
                <c:pt idx="34868">
                  <c:v>-0.271731</c:v>
                </c:pt>
                <c:pt idx="34869">
                  <c:v>-0.27388600000000002</c:v>
                </c:pt>
                <c:pt idx="34870">
                  <c:v>-0.27593000000000001</c:v>
                </c:pt>
                <c:pt idx="34871">
                  <c:v>-0.27786899999999998</c:v>
                </c:pt>
                <c:pt idx="34872">
                  <c:v>-0.279719</c:v>
                </c:pt>
                <c:pt idx="34873">
                  <c:v>-0.28148200000000001</c:v>
                </c:pt>
                <c:pt idx="34874">
                  <c:v>-0.28315200000000001</c:v>
                </c:pt>
                <c:pt idx="34875">
                  <c:v>-0.28472199999999998</c:v>
                </c:pt>
                <c:pt idx="34876">
                  <c:v>-0.286188</c:v>
                </c:pt>
                <c:pt idx="34877">
                  <c:v>-0.28754299999999999</c:v>
                </c:pt>
                <c:pt idx="34878">
                  <c:v>-0.28877599999999998</c:v>
                </c:pt>
                <c:pt idx="34879">
                  <c:v>-0.289885</c:v>
                </c:pt>
                <c:pt idx="34880">
                  <c:v>-0.29087000000000002</c:v>
                </c:pt>
                <c:pt idx="34881">
                  <c:v>-0.29173100000000002</c:v>
                </c:pt>
                <c:pt idx="34882">
                  <c:v>-0.29246699999999998</c:v>
                </c:pt>
                <c:pt idx="34883">
                  <c:v>-0.293076</c:v>
                </c:pt>
                <c:pt idx="34884">
                  <c:v>-0.29356100000000002</c:v>
                </c:pt>
                <c:pt idx="34885">
                  <c:v>-0.29392699999999999</c:v>
                </c:pt>
                <c:pt idx="34886">
                  <c:v>-0.29417500000000002</c:v>
                </c:pt>
                <c:pt idx="34887">
                  <c:v>-0.29430600000000001</c:v>
                </c:pt>
                <c:pt idx="34888">
                  <c:v>-0.29431800000000002</c:v>
                </c:pt>
                <c:pt idx="34889">
                  <c:v>-0.294213</c:v>
                </c:pt>
                <c:pt idx="34890">
                  <c:v>-0.293991</c:v>
                </c:pt>
                <c:pt idx="34891">
                  <c:v>-0.29364699999999999</c:v>
                </c:pt>
                <c:pt idx="34892">
                  <c:v>-0.29317900000000002</c:v>
                </c:pt>
                <c:pt idx="34893">
                  <c:v>-0.29258800000000001</c:v>
                </c:pt>
                <c:pt idx="34894">
                  <c:v>-0.29187999999999997</c:v>
                </c:pt>
                <c:pt idx="34895">
                  <c:v>-0.29105199999999998</c:v>
                </c:pt>
                <c:pt idx="34896">
                  <c:v>-0.290103</c:v>
                </c:pt>
                <c:pt idx="34897">
                  <c:v>-0.28903000000000001</c:v>
                </c:pt>
                <c:pt idx="34898">
                  <c:v>-0.28783900000000001</c:v>
                </c:pt>
                <c:pt idx="34899">
                  <c:v>-0.28653400000000001</c:v>
                </c:pt>
                <c:pt idx="34900">
                  <c:v>-0.28512300000000002</c:v>
                </c:pt>
                <c:pt idx="34901">
                  <c:v>-0.283609</c:v>
                </c:pt>
                <c:pt idx="34902">
                  <c:v>-0.281995</c:v>
                </c:pt>
                <c:pt idx="34903">
                  <c:v>-0.280283</c:v>
                </c:pt>
                <c:pt idx="34904">
                  <c:v>-0.278478</c:v>
                </c:pt>
                <c:pt idx="34905">
                  <c:v>-0.27658500000000003</c:v>
                </c:pt>
                <c:pt idx="34906">
                  <c:v>-0.27460499999999999</c:v>
                </c:pt>
                <c:pt idx="34907">
                  <c:v>-0.27253899999999998</c:v>
                </c:pt>
                <c:pt idx="34908">
                  <c:v>-0.27039000000000002</c:v>
                </c:pt>
                <c:pt idx="34909">
                  <c:v>-0.26815899999999998</c:v>
                </c:pt>
                <c:pt idx="34910">
                  <c:v>-0.26584999999999998</c:v>
                </c:pt>
                <c:pt idx="34911">
                  <c:v>-0.263465</c:v>
                </c:pt>
                <c:pt idx="34912">
                  <c:v>-0.26101200000000002</c:v>
                </c:pt>
                <c:pt idx="34913">
                  <c:v>-0.25849800000000001</c:v>
                </c:pt>
                <c:pt idx="34914">
                  <c:v>-0.25592799999999999</c:v>
                </c:pt>
                <c:pt idx="34915">
                  <c:v>-0.25330799999999998</c:v>
                </c:pt>
                <c:pt idx="34916">
                  <c:v>-0.250643</c:v>
                </c:pt>
                <c:pt idx="34917">
                  <c:v>-0.247942</c:v>
                </c:pt>
                <c:pt idx="34918">
                  <c:v>-0.24521200000000001</c:v>
                </c:pt>
                <c:pt idx="34919">
                  <c:v>-0.242454</c:v>
                </c:pt>
                <c:pt idx="34920">
                  <c:v>-0.239674</c:v>
                </c:pt>
                <c:pt idx="34921">
                  <c:v>-0.23688200000000001</c:v>
                </c:pt>
                <c:pt idx="34922">
                  <c:v>-0.23409199999999999</c:v>
                </c:pt>
                <c:pt idx="34923">
                  <c:v>-0.23130899999999999</c:v>
                </c:pt>
                <c:pt idx="34924">
                  <c:v>-0.22853599999999999</c:v>
                </c:pt>
                <c:pt idx="34925">
                  <c:v>-0.225771</c:v>
                </c:pt>
                <c:pt idx="34926">
                  <c:v>-0.22301699999999999</c:v>
                </c:pt>
                <c:pt idx="34927">
                  <c:v>-0.220277</c:v>
                </c:pt>
                <c:pt idx="34928">
                  <c:v>-0.217553</c:v>
                </c:pt>
                <c:pt idx="34929">
                  <c:v>-0.21485000000000001</c:v>
                </c:pt>
                <c:pt idx="34930">
                  <c:v>-0.212174</c:v>
                </c:pt>
                <c:pt idx="34931">
                  <c:v>-0.20952899999999999</c:v>
                </c:pt>
                <c:pt idx="34932">
                  <c:v>-0.206926</c:v>
                </c:pt>
                <c:pt idx="34933">
                  <c:v>-0.204369</c:v>
                </c:pt>
                <c:pt idx="34934">
                  <c:v>-0.20186599999999999</c:v>
                </c:pt>
                <c:pt idx="34935">
                  <c:v>-0.19942199999999999</c:v>
                </c:pt>
                <c:pt idx="34936">
                  <c:v>-0.197043</c:v>
                </c:pt>
                <c:pt idx="34937">
                  <c:v>-0.19473199999999999</c:v>
                </c:pt>
                <c:pt idx="34938">
                  <c:v>-0.192491</c:v>
                </c:pt>
                <c:pt idx="34939">
                  <c:v>-0.19031899999999999</c:v>
                </c:pt>
                <c:pt idx="34940">
                  <c:v>-0.18821299999999999</c:v>
                </c:pt>
                <c:pt idx="34941">
                  <c:v>-0.18617300000000001</c:v>
                </c:pt>
                <c:pt idx="34942">
                  <c:v>-0.18420400000000001</c:v>
                </c:pt>
                <c:pt idx="34943">
                  <c:v>-0.18231700000000001</c:v>
                </c:pt>
                <c:pt idx="34944">
                  <c:v>-0.18051800000000001</c:v>
                </c:pt>
                <c:pt idx="34945">
                  <c:v>-0.178811</c:v>
                </c:pt>
                <c:pt idx="34946">
                  <c:v>-0.17719599999999999</c:v>
                </c:pt>
                <c:pt idx="34947">
                  <c:v>-0.17567199999999999</c:v>
                </c:pt>
                <c:pt idx="34948">
                  <c:v>-0.17424100000000001</c:v>
                </c:pt>
                <c:pt idx="34949">
                  <c:v>-0.17290700000000001</c:v>
                </c:pt>
                <c:pt idx="34950">
                  <c:v>-0.17167399999999999</c:v>
                </c:pt>
                <c:pt idx="34951">
                  <c:v>-0.170546</c:v>
                </c:pt>
                <c:pt idx="34952">
                  <c:v>-0.16952300000000001</c:v>
                </c:pt>
                <c:pt idx="34953">
                  <c:v>-0.16860700000000001</c:v>
                </c:pt>
                <c:pt idx="34954">
                  <c:v>-0.16780100000000001</c:v>
                </c:pt>
                <c:pt idx="34955">
                  <c:v>-0.167099</c:v>
                </c:pt>
                <c:pt idx="34956">
                  <c:v>-0.166491</c:v>
                </c:pt>
                <c:pt idx="34957">
                  <c:v>-0.16597700000000001</c:v>
                </c:pt>
                <c:pt idx="34958">
                  <c:v>-0.16555600000000001</c:v>
                </c:pt>
                <c:pt idx="34959">
                  <c:v>-0.16522999999999999</c:v>
                </c:pt>
                <c:pt idx="34960">
                  <c:v>-0.164997</c:v>
                </c:pt>
                <c:pt idx="34961">
                  <c:v>-0.164849</c:v>
                </c:pt>
                <c:pt idx="34962">
                  <c:v>-0.164775</c:v>
                </c:pt>
                <c:pt idx="34963">
                  <c:v>-0.16476499999999999</c:v>
                </c:pt>
                <c:pt idx="34964">
                  <c:v>-0.16480800000000001</c:v>
                </c:pt>
                <c:pt idx="34965">
                  <c:v>-0.16491</c:v>
                </c:pt>
                <c:pt idx="34966">
                  <c:v>-0.165077</c:v>
                </c:pt>
                <c:pt idx="34967">
                  <c:v>-0.16531199999999999</c:v>
                </c:pt>
                <c:pt idx="34968">
                  <c:v>-0.16561000000000001</c:v>
                </c:pt>
                <c:pt idx="34969">
                  <c:v>-0.165968</c:v>
                </c:pt>
                <c:pt idx="34970">
                  <c:v>-0.166384</c:v>
                </c:pt>
                <c:pt idx="34971">
                  <c:v>-0.166856</c:v>
                </c:pt>
                <c:pt idx="34972">
                  <c:v>-0.167379</c:v>
                </c:pt>
                <c:pt idx="34973">
                  <c:v>-0.16794799999999999</c:v>
                </c:pt>
                <c:pt idx="34974">
                  <c:v>-0.16856099999999999</c:v>
                </c:pt>
                <c:pt idx="34975">
                  <c:v>-0.16921600000000001</c:v>
                </c:pt>
                <c:pt idx="34976">
                  <c:v>-0.169909</c:v>
                </c:pt>
                <c:pt idx="34977">
                  <c:v>-0.17063900000000001</c:v>
                </c:pt>
                <c:pt idx="34978">
                  <c:v>-0.171402</c:v>
                </c:pt>
                <c:pt idx="34979">
                  <c:v>-0.17218900000000001</c:v>
                </c:pt>
                <c:pt idx="34980">
                  <c:v>-0.17299500000000001</c:v>
                </c:pt>
                <c:pt idx="34981">
                  <c:v>-0.173818</c:v>
                </c:pt>
                <c:pt idx="34982">
                  <c:v>-0.17466000000000001</c:v>
                </c:pt>
                <c:pt idx="34983">
                  <c:v>-0.17551700000000001</c:v>
                </c:pt>
                <c:pt idx="34984">
                  <c:v>-0.17638300000000001</c:v>
                </c:pt>
                <c:pt idx="34985">
                  <c:v>-0.17724699999999999</c:v>
                </c:pt>
                <c:pt idx="34986">
                  <c:v>-0.17810000000000001</c:v>
                </c:pt>
                <c:pt idx="34987">
                  <c:v>-0.17893200000000001</c:v>
                </c:pt>
                <c:pt idx="34988">
                  <c:v>-0.17973700000000001</c:v>
                </c:pt>
                <c:pt idx="34989">
                  <c:v>-0.180509</c:v>
                </c:pt>
                <c:pt idx="34990">
                  <c:v>-0.18124799999999999</c:v>
                </c:pt>
                <c:pt idx="34991">
                  <c:v>-0.181947</c:v>
                </c:pt>
                <c:pt idx="34992">
                  <c:v>-0.18259700000000001</c:v>
                </c:pt>
                <c:pt idx="34993">
                  <c:v>-0.18318799999999999</c:v>
                </c:pt>
                <c:pt idx="34994">
                  <c:v>-0.18370800000000001</c:v>
                </c:pt>
                <c:pt idx="34995">
                  <c:v>-0.184141</c:v>
                </c:pt>
                <c:pt idx="34996">
                  <c:v>-0.18448400000000001</c:v>
                </c:pt>
                <c:pt idx="34997">
                  <c:v>-0.18474599999999999</c:v>
                </c:pt>
                <c:pt idx="34998">
                  <c:v>-0.18493000000000001</c:v>
                </c:pt>
                <c:pt idx="34999">
                  <c:v>-0.185033</c:v>
                </c:pt>
                <c:pt idx="35000">
                  <c:v>-0.18504999999999999</c:v>
                </c:pt>
                <c:pt idx="35001">
                  <c:v>-0.184979</c:v>
                </c:pt>
                <c:pt idx="35002">
                  <c:v>-0.18481900000000001</c:v>
                </c:pt>
                <c:pt idx="35003">
                  <c:v>-0.18456700000000001</c:v>
                </c:pt>
                <c:pt idx="35004">
                  <c:v>-0.184221</c:v>
                </c:pt>
                <c:pt idx="35005">
                  <c:v>-0.183778</c:v>
                </c:pt>
                <c:pt idx="35006">
                  <c:v>-0.18323500000000001</c:v>
                </c:pt>
                <c:pt idx="35007">
                  <c:v>-0.182588</c:v>
                </c:pt>
                <c:pt idx="35008">
                  <c:v>-0.181836</c:v>
                </c:pt>
                <c:pt idx="35009">
                  <c:v>-0.180978</c:v>
                </c:pt>
                <c:pt idx="35010">
                  <c:v>-0.18001500000000001</c:v>
                </c:pt>
                <c:pt idx="35011">
                  <c:v>-0.17894599999999999</c:v>
                </c:pt>
                <c:pt idx="35012">
                  <c:v>-0.17776900000000001</c:v>
                </c:pt>
                <c:pt idx="35013">
                  <c:v>-0.176485</c:v>
                </c:pt>
                <c:pt idx="35014">
                  <c:v>-0.175096</c:v>
                </c:pt>
                <c:pt idx="35015">
                  <c:v>-0.17360200000000001</c:v>
                </c:pt>
                <c:pt idx="35016">
                  <c:v>-0.17200199999999999</c:v>
                </c:pt>
                <c:pt idx="35017">
                  <c:v>-0.170295</c:v>
                </c:pt>
                <c:pt idx="35018">
                  <c:v>-0.16847899999999999</c:v>
                </c:pt>
                <c:pt idx="35019">
                  <c:v>-0.16655600000000001</c:v>
                </c:pt>
                <c:pt idx="35020">
                  <c:v>-0.164522</c:v>
                </c:pt>
                <c:pt idx="35021">
                  <c:v>-0.16237799999999999</c:v>
                </c:pt>
                <c:pt idx="35022">
                  <c:v>-0.16012599999999999</c:v>
                </c:pt>
                <c:pt idx="35023">
                  <c:v>-0.15776999999999999</c:v>
                </c:pt>
                <c:pt idx="35024">
                  <c:v>-0.155311</c:v>
                </c:pt>
                <c:pt idx="35025">
                  <c:v>-0.152753</c:v>
                </c:pt>
                <c:pt idx="35026">
                  <c:v>-0.15009800000000001</c:v>
                </c:pt>
                <c:pt idx="35027">
                  <c:v>-0.14735000000000001</c:v>
                </c:pt>
                <c:pt idx="35028">
                  <c:v>-0.144514</c:v>
                </c:pt>
                <c:pt idx="35029">
                  <c:v>-0.141593</c:v>
                </c:pt>
                <c:pt idx="35030">
                  <c:v>-0.13859099999999999</c:v>
                </c:pt>
                <c:pt idx="35031">
                  <c:v>-0.13551299999999999</c:v>
                </c:pt>
                <c:pt idx="35032">
                  <c:v>-0.13236100000000001</c:v>
                </c:pt>
                <c:pt idx="35033">
                  <c:v>-0.12914100000000001</c:v>
                </c:pt>
                <c:pt idx="35034">
                  <c:v>-0.12585399999999999</c:v>
                </c:pt>
                <c:pt idx="35035">
                  <c:v>-0.122506</c:v>
                </c:pt>
                <c:pt idx="35036">
                  <c:v>-0.119099</c:v>
                </c:pt>
                <c:pt idx="35037">
                  <c:v>-0.11563900000000001</c:v>
                </c:pt>
                <c:pt idx="35038">
                  <c:v>-0.11212999999999999</c:v>
                </c:pt>
                <c:pt idx="35039">
                  <c:v>-0.10857799999999999</c:v>
                </c:pt>
                <c:pt idx="35040">
                  <c:v>-0.10499</c:v>
                </c:pt>
                <c:pt idx="35041">
                  <c:v>-0.10137400000000001</c:v>
                </c:pt>
                <c:pt idx="35042">
                  <c:v>-9.7733899999999999E-2</c:v>
                </c:pt>
                <c:pt idx="35043">
                  <c:v>-9.4077499999999994E-2</c:v>
                </c:pt>
                <c:pt idx="35044">
                  <c:v>-9.0409699999999996E-2</c:v>
                </c:pt>
                <c:pt idx="35045">
                  <c:v>-8.6735400000000004E-2</c:v>
                </c:pt>
                <c:pt idx="35046">
                  <c:v>-8.3061099999999999E-2</c:v>
                </c:pt>
                <c:pt idx="35047">
                  <c:v>-7.9393900000000003E-2</c:v>
                </c:pt>
                <c:pt idx="35048">
                  <c:v>-7.5741000000000003E-2</c:v>
                </c:pt>
                <c:pt idx="35049">
                  <c:v>-7.2109000000000006E-2</c:v>
                </c:pt>
                <c:pt idx="35050">
                  <c:v>-6.8503099999999997E-2</c:v>
                </c:pt>
                <c:pt idx="35051">
                  <c:v>-6.4927899999999997E-2</c:v>
                </c:pt>
                <c:pt idx="35052">
                  <c:v>-6.1389699999999998E-2</c:v>
                </c:pt>
                <c:pt idx="35053">
                  <c:v>-5.7896000000000003E-2</c:v>
                </c:pt>
                <c:pt idx="35054">
                  <c:v>-5.44527E-2</c:v>
                </c:pt>
                <c:pt idx="35055">
                  <c:v>-5.1063600000000001E-2</c:v>
                </c:pt>
                <c:pt idx="35056">
                  <c:v>-4.7732700000000003E-2</c:v>
                </c:pt>
                <c:pt idx="35057">
                  <c:v>-4.4466199999999997E-2</c:v>
                </c:pt>
                <c:pt idx="35058">
                  <c:v>-4.1271099999999998E-2</c:v>
                </c:pt>
                <c:pt idx="35059">
                  <c:v>-3.8153399999999997E-2</c:v>
                </c:pt>
                <c:pt idx="35060">
                  <c:v>-3.5117700000000002E-2</c:v>
                </c:pt>
                <c:pt idx="35061">
                  <c:v>-3.2169999999999997E-2</c:v>
                </c:pt>
                <c:pt idx="35062">
                  <c:v>-2.9317699999999999E-2</c:v>
                </c:pt>
                <c:pt idx="35063">
                  <c:v>-2.65671E-2</c:v>
                </c:pt>
                <c:pt idx="35064">
                  <c:v>-2.3922100000000002E-2</c:v>
                </c:pt>
                <c:pt idx="35065">
                  <c:v>-2.13858E-2</c:v>
                </c:pt>
                <c:pt idx="35066">
                  <c:v>-1.8961700000000001E-2</c:v>
                </c:pt>
                <c:pt idx="35067">
                  <c:v>-1.6653899999999999E-2</c:v>
                </c:pt>
                <c:pt idx="35068">
                  <c:v>-1.44671E-2</c:v>
                </c:pt>
                <c:pt idx="35069">
                  <c:v>-1.24063E-2</c:v>
                </c:pt>
                <c:pt idx="35070">
                  <c:v>-1.0475399999999999E-2</c:v>
                </c:pt>
                <c:pt idx="35071" formatCode="0.00E+00">
                  <c:v>-8.6776700000000002E-3</c:v>
                </c:pt>
                <c:pt idx="35072" formatCode="0.00E+00">
                  <c:v>-7.0154299999999996E-3</c:v>
                </c:pt>
                <c:pt idx="35073" formatCode="0.00E+00">
                  <c:v>-5.4907100000000002E-3</c:v>
                </c:pt>
                <c:pt idx="35074" formatCode="0.00E+00">
                  <c:v>-4.1058199999999996E-3</c:v>
                </c:pt>
                <c:pt idx="35075" formatCode="0.00E+00">
                  <c:v>-2.8642899999999998E-3</c:v>
                </c:pt>
                <c:pt idx="35076" formatCode="0.00E+00">
                  <c:v>-1.77023E-3</c:v>
                </c:pt>
                <c:pt idx="35077" formatCode="0.00E+00">
                  <c:v>-8.2642800000000004E-4</c:v>
                </c:pt>
                <c:pt idx="35078" formatCode="0.00E+00">
                  <c:v>-3.4482600000000001E-5</c:v>
                </c:pt>
                <c:pt idx="35079" formatCode="0.00E+00">
                  <c:v>6.0352699999999997E-4</c:v>
                </c:pt>
                <c:pt idx="35080" formatCode="0.00E+00">
                  <c:v>1.0868399999999999E-3</c:v>
                </c:pt>
                <c:pt idx="35081" formatCode="0.00E+00">
                  <c:v>1.41658E-3</c:v>
                </c:pt>
                <c:pt idx="35082" formatCode="0.00E+00">
                  <c:v>1.5921399999999999E-3</c:v>
                </c:pt>
                <c:pt idx="35083" formatCode="0.00E+00">
                  <c:v>1.6107599999999999E-3</c:v>
                </c:pt>
                <c:pt idx="35084" formatCode="0.00E+00">
                  <c:v>1.4708200000000001E-3</c:v>
                </c:pt>
                <c:pt idx="35085" formatCode="0.00E+00">
                  <c:v>1.1736699999999999E-3</c:v>
                </c:pt>
                <c:pt idx="35086" formatCode="0.00E+00">
                  <c:v>7.2214899999999995E-4</c:v>
                </c:pt>
                <c:pt idx="35087" formatCode="0.00E+00">
                  <c:v>1.17767E-4</c:v>
                </c:pt>
                <c:pt idx="35088" formatCode="0.00E+00">
                  <c:v>-6.3898299999999998E-4</c:v>
                </c:pt>
                <c:pt idx="35089" formatCode="0.00E+00">
                  <c:v>-1.5466200000000001E-3</c:v>
                </c:pt>
                <c:pt idx="35090" formatCode="0.00E+00">
                  <c:v>-2.60297E-3</c:v>
                </c:pt>
                <c:pt idx="35091" formatCode="0.00E+00">
                  <c:v>-3.80614E-3</c:v>
                </c:pt>
                <c:pt idx="35092" formatCode="0.00E+00">
                  <c:v>-5.1552200000000003E-3</c:v>
                </c:pt>
                <c:pt idx="35093" formatCode="0.00E+00">
                  <c:v>-6.6502799999999997E-3</c:v>
                </c:pt>
                <c:pt idx="35094" formatCode="0.00E+00">
                  <c:v>-8.2906999999999998E-3</c:v>
                </c:pt>
                <c:pt idx="35095">
                  <c:v>-1.0074899999999999E-2</c:v>
                </c:pt>
                <c:pt idx="35096">
                  <c:v>-1.20007E-2</c:v>
                </c:pt>
                <c:pt idx="35097">
                  <c:v>-1.4064999999999999E-2</c:v>
                </c:pt>
                <c:pt idx="35098">
                  <c:v>-1.62636E-2</c:v>
                </c:pt>
                <c:pt idx="35099">
                  <c:v>-1.8592299999999999E-2</c:v>
                </c:pt>
                <c:pt idx="35100">
                  <c:v>-2.1047199999999999E-2</c:v>
                </c:pt>
                <c:pt idx="35101">
                  <c:v>-2.36238E-2</c:v>
                </c:pt>
                <c:pt idx="35102">
                  <c:v>-2.6317E-2</c:v>
                </c:pt>
                <c:pt idx="35103">
                  <c:v>-2.9121600000000001E-2</c:v>
                </c:pt>
                <c:pt idx="35104">
                  <c:v>-3.2030999999999997E-2</c:v>
                </c:pt>
                <c:pt idx="35105">
                  <c:v>-3.5038399999999997E-2</c:v>
                </c:pt>
                <c:pt idx="35106">
                  <c:v>-3.8139100000000002E-2</c:v>
                </c:pt>
                <c:pt idx="35107">
                  <c:v>-4.1330100000000002E-2</c:v>
                </c:pt>
                <c:pt idx="35108">
                  <c:v>-4.46077E-2</c:v>
                </c:pt>
                <c:pt idx="35109">
                  <c:v>-4.7965899999999999E-2</c:v>
                </c:pt>
                <c:pt idx="35110">
                  <c:v>-5.1398199999999998E-2</c:v>
                </c:pt>
                <c:pt idx="35111">
                  <c:v>-5.4897300000000003E-2</c:v>
                </c:pt>
                <c:pt idx="35112">
                  <c:v>-5.8455399999999998E-2</c:v>
                </c:pt>
                <c:pt idx="35113">
                  <c:v>-6.20659E-2</c:v>
                </c:pt>
                <c:pt idx="35114">
                  <c:v>-6.5723900000000002E-2</c:v>
                </c:pt>
                <c:pt idx="35115">
                  <c:v>-6.9423399999999996E-2</c:v>
                </c:pt>
                <c:pt idx="35116">
                  <c:v>-7.3157299999999995E-2</c:v>
                </c:pt>
                <c:pt idx="35117">
                  <c:v>-7.6918100000000003E-2</c:v>
                </c:pt>
                <c:pt idx="35118">
                  <c:v>-8.0698500000000006E-2</c:v>
                </c:pt>
                <c:pt idx="35119">
                  <c:v>-8.4491800000000006E-2</c:v>
                </c:pt>
                <c:pt idx="35120">
                  <c:v>-8.82912E-2</c:v>
                </c:pt>
                <c:pt idx="35121">
                  <c:v>-9.2089599999999994E-2</c:v>
                </c:pt>
                <c:pt idx="35122">
                  <c:v>-9.5880000000000007E-2</c:v>
                </c:pt>
                <c:pt idx="35123">
                  <c:v>-9.9655999999999995E-2</c:v>
                </c:pt>
                <c:pt idx="35124">
                  <c:v>-0.103412</c:v>
                </c:pt>
                <c:pt idx="35125">
                  <c:v>-0.107141</c:v>
                </c:pt>
                <c:pt idx="35126">
                  <c:v>-0.11083800000000001</c:v>
                </c:pt>
                <c:pt idx="35127">
                  <c:v>-0.114494</c:v>
                </c:pt>
                <c:pt idx="35128">
                  <c:v>-0.118104</c:v>
                </c:pt>
                <c:pt idx="35129">
                  <c:v>-0.12166200000000001</c:v>
                </c:pt>
                <c:pt idx="35130">
                  <c:v>-0.12515999999999999</c:v>
                </c:pt>
                <c:pt idx="35131">
                  <c:v>-0.12859300000000001</c:v>
                </c:pt>
                <c:pt idx="35132">
                  <c:v>-0.13195200000000001</c:v>
                </c:pt>
                <c:pt idx="35133">
                  <c:v>-0.13523199999999999</c:v>
                </c:pt>
                <c:pt idx="35134">
                  <c:v>-0.13842599999999999</c:v>
                </c:pt>
                <c:pt idx="35135">
                  <c:v>-0.14152899999999999</c:v>
                </c:pt>
                <c:pt idx="35136">
                  <c:v>-0.14453299999999999</c:v>
                </c:pt>
                <c:pt idx="35137">
                  <c:v>-0.14743200000000001</c:v>
                </c:pt>
                <c:pt idx="35138">
                  <c:v>-0.15022199999999999</c:v>
                </c:pt>
                <c:pt idx="35139">
                  <c:v>-0.15289800000000001</c:v>
                </c:pt>
                <c:pt idx="35140">
                  <c:v>-0.15545500000000001</c:v>
                </c:pt>
                <c:pt idx="35141">
                  <c:v>-0.157886</c:v>
                </c:pt>
                <c:pt idx="35142">
                  <c:v>-0.160187</c:v>
                </c:pt>
                <c:pt idx="35143">
                  <c:v>-0.162353</c:v>
                </c:pt>
                <c:pt idx="35144">
                  <c:v>-0.164379</c:v>
                </c:pt>
                <c:pt idx="35145">
                  <c:v>-0.16625999999999999</c:v>
                </c:pt>
                <c:pt idx="35146">
                  <c:v>-0.167991</c:v>
                </c:pt>
                <c:pt idx="35147">
                  <c:v>-0.169569</c:v>
                </c:pt>
                <c:pt idx="35148">
                  <c:v>-0.170989</c:v>
                </c:pt>
                <c:pt idx="35149">
                  <c:v>-0.17224800000000001</c:v>
                </c:pt>
                <c:pt idx="35150">
                  <c:v>-0.173342</c:v>
                </c:pt>
                <c:pt idx="35151">
                  <c:v>-0.17426800000000001</c:v>
                </c:pt>
                <c:pt idx="35152">
                  <c:v>-0.17502400000000001</c:v>
                </c:pt>
                <c:pt idx="35153">
                  <c:v>-0.17560799999999999</c:v>
                </c:pt>
                <c:pt idx="35154">
                  <c:v>-0.17601600000000001</c:v>
                </c:pt>
                <c:pt idx="35155">
                  <c:v>-0.17624799999999999</c:v>
                </c:pt>
                <c:pt idx="35156">
                  <c:v>-0.17630000000000001</c:v>
                </c:pt>
                <c:pt idx="35157">
                  <c:v>-0.176173</c:v>
                </c:pt>
                <c:pt idx="35158">
                  <c:v>-0.17586399999999999</c:v>
                </c:pt>
                <c:pt idx="35159">
                  <c:v>-0.175374</c:v>
                </c:pt>
                <c:pt idx="35160">
                  <c:v>-0.174702</c:v>
                </c:pt>
                <c:pt idx="35161">
                  <c:v>-0.173848</c:v>
                </c:pt>
                <c:pt idx="35162">
                  <c:v>-0.17281199999999999</c:v>
                </c:pt>
                <c:pt idx="35163">
                  <c:v>-0.171593</c:v>
                </c:pt>
                <c:pt idx="35164">
                  <c:v>-0.17019300000000001</c:v>
                </c:pt>
                <c:pt idx="35165">
                  <c:v>-0.16861400000000001</c:v>
                </c:pt>
                <c:pt idx="35166">
                  <c:v>-0.16685700000000001</c:v>
                </c:pt>
                <c:pt idx="35167">
                  <c:v>-0.16492299999999999</c:v>
                </c:pt>
                <c:pt idx="35168">
                  <c:v>-0.16281399999999999</c:v>
                </c:pt>
                <c:pt idx="35169">
                  <c:v>-0.16053300000000001</c:v>
                </c:pt>
                <c:pt idx="35170">
                  <c:v>-0.15808</c:v>
                </c:pt>
                <c:pt idx="35171">
                  <c:v>-0.15545999999999999</c:v>
                </c:pt>
                <c:pt idx="35172">
                  <c:v>-0.15267500000000001</c:v>
                </c:pt>
                <c:pt idx="35173">
                  <c:v>-0.149727</c:v>
                </c:pt>
                <c:pt idx="35174">
                  <c:v>-0.146621</c:v>
                </c:pt>
                <c:pt idx="35175">
                  <c:v>-0.14335999999999999</c:v>
                </c:pt>
                <c:pt idx="35176">
                  <c:v>-0.13994799999999999</c:v>
                </c:pt>
                <c:pt idx="35177">
                  <c:v>-0.13639100000000001</c:v>
                </c:pt>
                <c:pt idx="35178">
                  <c:v>-0.132691</c:v>
                </c:pt>
                <c:pt idx="35179">
                  <c:v>-0.128853</c:v>
                </c:pt>
                <c:pt idx="35180">
                  <c:v>-0.12488200000000001</c:v>
                </c:pt>
                <c:pt idx="35181">
                  <c:v>-0.120784</c:v>
                </c:pt>
                <c:pt idx="35182">
                  <c:v>-0.116561</c:v>
                </c:pt>
                <c:pt idx="35183">
                  <c:v>-0.112221</c:v>
                </c:pt>
                <c:pt idx="35184">
                  <c:v>-0.107769</c:v>
                </c:pt>
                <c:pt idx="35185">
                  <c:v>-0.103211</c:v>
                </c:pt>
                <c:pt idx="35186">
                  <c:v>-9.8552200000000006E-2</c:v>
                </c:pt>
                <c:pt idx="35187">
                  <c:v>-9.3799499999999994E-2</c:v>
                </c:pt>
                <c:pt idx="35188">
                  <c:v>-8.8958599999999999E-2</c:v>
                </c:pt>
                <c:pt idx="35189">
                  <c:v>-8.4035700000000005E-2</c:v>
                </c:pt>
                <c:pt idx="35190">
                  <c:v>-7.9037099999999999E-2</c:v>
                </c:pt>
                <c:pt idx="35191">
                  <c:v>-7.3969499999999994E-2</c:v>
                </c:pt>
                <c:pt idx="35192">
                  <c:v>-6.8840100000000001E-2</c:v>
                </c:pt>
                <c:pt idx="35193">
                  <c:v>-6.3655400000000001E-2</c:v>
                </c:pt>
                <c:pt idx="35194">
                  <c:v>-5.8421599999999997E-2</c:v>
                </c:pt>
                <c:pt idx="35195">
                  <c:v>-5.31458E-2</c:v>
                </c:pt>
                <c:pt idx="35196">
                  <c:v>-4.78349E-2</c:v>
                </c:pt>
                <c:pt idx="35197">
                  <c:v>-4.2495900000000003E-2</c:v>
                </c:pt>
                <c:pt idx="35198">
                  <c:v>-3.7135599999999998E-2</c:v>
                </c:pt>
                <c:pt idx="35199">
                  <c:v>-3.1760900000000002E-2</c:v>
                </c:pt>
                <c:pt idx="35200">
                  <c:v>-2.6379199999999998E-2</c:v>
                </c:pt>
                <c:pt idx="35201">
                  <c:v>-2.09973E-2</c:v>
                </c:pt>
                <c:pt idx="35202">
                  <c:v>-1.5622199999999999E-2</c:v>
                </c:pt>
                <c:pt idx="35203">
                  <c:v>-1.0260999999999999E-2</c:v>
                </c:pt>
                <c:pt idx="35204" formatCode="0.00E+00">
                  <c:v>-4.9203800000000002E-3</c:v>
                </c:pt>
                <c:pt idx="35205" formatCode="0.00E+00">
                  <c:v>3.9261299999999999E-4</c:v>
                </c:pt>
                <c:pt idx="35206" formatCode="0.00E+00">
                  <c:v>5.6712200000000003E-3</c:v>
                </c:pt>
                <c:pt idx="35207">
                  <c:v>1.09082E-2</c:v>
                </c:pt>
                <c:pt idx="35208">
                  <c:v>1.6095600000000002E-2</c:v>
                </c:pt>
                <c:pt idx="35209">
                  <c:v>2.12263E-2</c:v>
                </c:pt>
                <c:pt idx="35210">
                  <c:v>2.62936E-2</c:v>
                </c:pt>
                <c:pt idx="35211">
                  <c:v>3.1290800000000001E-2</c:v>
                </c:pt>
                <c:pt idx="35212">
                  <c:v>3.6211300000000002E-2</c:v>
                </c:pt>
                <c:pt idx="35213">
                  <c:v>4.1048599999999998E-2</c:v>
                </c:pt>
                <c:pt idx="35214">
                  <c:v>4.57966E-2</c:v>
                </c:pt>
                <c:pt idx="35215">
                  <c:v>5.0449099999999997E-2</c:v>
                </c:pt>
                <c:pt idx="35216">
                  <c:v>5.5000100000000003E-2</c:v>
                </c:pt>
                <c:pt idx="35217">
                  <c:v>5.9443799999999998E-2</c:v>
                </c:pt>
                <c:pt idx="35218">
                  <c:v>6.3774600000000001E-2</c:v>
                </c:pt>
                <c:pt idx="35219">
                  <c:v>6.7987000000000006E-2</c:v>
                </c:pt>
                <c:pt idx="35220">
                  <c:v>7.2075899999999998E-2</c:v>
                </c:pt>
                <c:pt idx="35221">
                  <c:v>7.6036400000000004E-2</c:v>
                </c:pt>
                <c:pt idx="35222">
                  <c:v>7.9863900000000002E-2</c:v>
                </c:pt>
                <c:pt idx="35223">
                  <c:v>8.3553799999999998E-2</c:v>
                </c:pt>
                <c:pt idx="35224">
                  <c:v>8.7101899999999996E-2</c:v>
                </c:pt>
                <c:pt idx="35225">
                  <c:v>9.0504100000000004E-2</c:v>
                </c:pt>
                <c:pt idx="35226">
                  <c:v>9.3756599999999995E-2</c:v>
                </c:pt>
                <c:pt idx="35227">
                  <c:v>9.6855800000000006E-2</c:v>
                </c:pt>
                <c:pt idx="35228">
                  <c:v>9.9798300000000006E-2</c:v>
                </c:pt>
                <c:pt idx="35229">
                  <c:v>0.10258100000000001</c:v>
                </c:pt>
                <c:pt idx="35230">
                  <c:v>0.105201</c:v>
                </c:pt>
                <c:pt idx="35231">
                  <c:v>0.107657</c:v>
                </c:pt>
                <c:pt idx="35232">
                  <c:v>0.109945</c:v>
                </c:pt>
                <c:pt idx="35233">
                  <c:v>0.112064</c:v>
                </c:pt>
                <c:pt idx="35234">
                  <c:v>0.114012</c:v>
                </c:pt>
                <c:pt idx="35235">
                  <c:v>0.115787</c:v>
                </c:pt>
                <c:pt idx="35236">
                  <c:v>0.11738899999999999</c:v>
                </c:pt>
                <c:pt idx="35237">
                  <c:v>0.11881700000000001</c:v>
                </c:pt>
                <c:pt idx="35238">
                  <c:v>0.120069</c:v>
                </c:pt>
              </c:numCache>
            </c:numRef>
          </c:yVal>
          <c:smooth val="1"/>
          <c:extLst>
            <c:ext xmlns:c16="http://schemas.microsoft.com/office/drawing/2014/chart" uri="{C3380CC4-5D6E-409C-BE32-E72D297353CC}">
              <c16:uniqueId val="{00000000-44D1-4C3B-8FAF-9CBF02041A23}"/>
            </c:ext>
          </c:extLst>
        </c:ser>
        <c:dLbls>
          <c:showLegendKey val="0"/>
          <c:showVal val="0"/>
          <c:showCatName val="0"/>
          <c:showSerName val="0"/>
          <c:showPercent val="0"/>
          <c:showBubbleSize val="0"/>
        </c:dLbls>
        <c:axId val="497034368"/>
        <c:axId val="497035904"/>
      </c:scatterChart>
      <c:scatterChart>
        <c:scatterStyle val="smoothMarker"/>
        <c:varyColors val="0"/>
        <c:ser>
          <c:idx val="0"/>
          <c:order val="1"/>
          <c:tx>
            <c:v>Traffic2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K$8:$K$27070</c:f>
              <c:numCache>
                <c:formatCode>General</c:formatCode>
                <c:ptCount val="2706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1.5E-307</c:v>
                </c:pt>
                <c:pt idx="266" formatCode="0.00E+00">
                  <c:v>1.8E-307</c:v>
                </c:pt>
                <c:pt idx="267" formatCode="0.00E+00">
                  <c:v>-2.8000000000000001E-307</c:v>
                </c:pt>
                <c:pt idx="268" formatCode="0.00E+00">
                  <c:v>-4.2000000000000002E-307</c:v>
                </c:pt>
                <c:pt idx="269" formatCode="0.00E+00">
                  <c:v>1.4000000000000001E-307</c:v>
                </c:pt>
                <c:pt idx="270" formatCode="0.00E+00">
                  <c:v>1.5899999999999999E-306</c:v>
                </c:pt>
                <c:pt idx="271" formatCode="0.00E+00">
                  <c:v>1.02E-306</c:v>
                </c:pt>
                <c:pt idx="272" formatCode="0.00E+00">
                  <c:v>-4.1100000000000001E-306</c:v>
                </c:pt>
                <c:pt idx="273" formatCode="0.00E+00">
                  <c:v>-6.4300000000000001E-306</c:v>
                </c:pt>
                <c:pt idx="274" formatCode="0.00E+00">
                  <c:v>6.5199999999999996E-306</c:v>
                </c:pt>
                <c:pt idx="275" formatCode="0.00E+00">
                  <c:v>2.46E-305</c:v>
                </c:pt>
                <c:pt idx="276" formatCode="0.00E+00">
                  <c:v>3.8400000000000003E-306</c:v>
                </c:pt>
                <c:pt idx="277" formatCode="0.00E+00">
                  <c:v>-7.0949999999999998E-305</c:v>
                </c:pt>
                <c:pt idx="278" formatCode="0.00E+00">
                  <c:v>-7.6370000000000002E-305</c:v>
                </c:pt>
                <c:pt idx="279" formatCode="0.00E+00">
                  <c:v>1.5129999999999999E-304</c:v>
                </c:pt>
                <c:pt idx="280" formatCode="0.00E+00">
                  <c:v>3.5359999999999999E-304</c:v>
                </c:pt>
                <c:pt idx="281" formatCode="0.00E+00">
                  <c:v>-1.2889999999999999E-304</c:v>
                </c:pt>
                <c:pt idx="282" formatCode="0.00E+00">
                  <c:v>-1.15963E-303</c:v>
                </c:pt>
                <c:pt idx="283" formatCode="0.00E+00">
                  <c:v>-7.1553999999999998E-304</c:v>
                </c:pt>
                <c:pt idx="284" formatCode="0.00E+00">
                  <c:v>2.9290500000000001E-303</c:v>
                </c:pt>
                <c:pt idx="285" formatCode="0.00E+00">
                  <c:v>4.6928900000000002E-303</c:v>
                </c:pt>
                <c:pt idx="286" formatCode="0.00E+00">
                  <c:v>-4.7457499999999998E-303</c:v>
                </c:pt>
                <c:pt idx="287" formatCode="0.00E+00">
                  <c:v>-1.78077E-302</c:v>
                </c:pt>
                <c:pt idx="288" formatCode="0.00E+00">
                  <c:v>-2.7703200000000001E-303</c:v>
                </c:pt>
                <c:pt idx="289" formatCode="0.00E+00">
                  <c:v>5.1342100000000005E-302</c:v>
                </c:pt>
                <c:pt idx="290" formatCode="0.00E+00">
                  <c:v>5.5330700000000003E-302</c:v>
                </c:pt>
                <c:pt idx="291" formatCode="0.00E+00">
                  <c:v>-1.09578E-301</c:v>
                </c:pt>
                <c:pt idx="292" formatCode="0.00E+00">
                  <c:v>-2.5600799999999998E-301</c:v>
                </c:pt>
                <c:pt idx="293" formatCode="0.00E+00">
                  <c:v>9.3342800000000005E-302</c:v>
                </c:pt>
                <c:pt idx="294" formatCode="0.00E+00">
                  <c:v>8.39548E-301</c:v>
                </c:pt>
                <c:pt idx="295" formatCode="0.00E+00">
                  <c:v>5.1810399999999998E-301</c:v>
                </c:pt>
                <c:pt idx="296" formatCode="0.00E+00">
                  <c:v>-2.12068E-300</c:v>
                </c:pt>
                <c:pt idx="297" formatCode="0.00E+00">
                  <c:v>-3.39764E-300</c:v>
                </c:pt>
                <c:pt idx="298" formatCode="0.00E+00">
                  <c:v>3.4359299999999999E-300</c:v>
                </c:pt>
                <c:pt idx="299" formatCode="0.00E+00">
                  <c:v>1.2892700000000001E-299</c:v>
                </c:pt>
                <c:pt idx="300" formatCode="0.00E+00">
                  <c:v>2.0057500000000001E-300</c:v>
                </c:pt>
                <c:pt idx="301" formatCode="0.00E+00">
                  <c:v>-3.7171699999999999E-299</c:v>
                </c:pt>
                <c:pt idx="302" formatCode="0.00E+00">
                  <c:v>-4.0059300000000002E-299</c:v>
                </c:pt>
                <c:pt idx="303" formatCode="0.00E+00">
                  <c:v>7.9334499999999996E-299</c:v>
                </c:pt>
                <c:pt idx="304" formatCode="0.00E+00">
                  <c:v>1.8535000000000001E-298</c:v>
                </c:pt>
                <c:pt idx="305" formatCode="0.00E+00">
                  <c:v>-6.7579999999999997E-299</c:v>
                </c:pt>
                <c:pt idx="306" formatCode="0.00E+00">
                  <c:v>-6.07832E-298</c:v>
                </c:pt>
                <c:pt idx="307" formatCode="0.00E+00">
                  <c:v>-3.7510700000000001E-298</c:v>
                </c:pt>
                <c:pt idx="308" formatCode="0.00E+00">
                  <c:v>1.5353700000000001E-297</c:v>
                </c:pt>
                <c:pt idx="309" formatCode="0.00E+00">
                  <c:v>2.4598799999999999E-297</c:v>
                </c:pt>
                <c:pt idx="310" formatCode="0.00E+00">
                  <c:v>-2.4876099999999999E-297</c:v>
                </c:pt>
                <c:pt idx="311" formatCode="0.00E+00">
                  <c:v>-9.3343100000000006E-297</c:v>
                </c:pt>
                <c:pt idx="312" formatCode="0.00E+00">
                  <c:v>-1.4521600000000001E-297</c:v>
                </c:pt>
                <c:pt idx="313" formatCode="0.00E+00">
                  <c:v>2.6912200000000002E-296</c:v>
                </c:pt>
                <c:pt idx="314" formatCode="0.00E+00">
                  <c:v>2.90029E-296</c:v>
                </c:pt>
                <c:pt idx="315" formatCode="0.00E+00">
                  <c:v>-5.7438100000000004E-296</c:v>
                </c:pt>
                <c:pt idx="316" formatCode="0.00E+00">
                  <c:v>-1.34193E-295</c:v>
                </c:pt>
                <c:pt idx="317" formatCode="0.00E+00">
                  <c:v>4.8927799999999998E-296</c:v>
                </c:pt>
                <c:pt idx="318" formatCode="0.00E+00">
                  <c:v>4.4007000000000001E-295</c:v>
                </c:pt>
                <c:pt idx="319" formatCode="0.00E+00">
                  <c:v>2.7157700000000002E-295</c:v>
                </c:pt>
                <c:pt idx="320" formatCode="0.00E+00">
                  <c:v>-1.11161E-294</c:v>
                </c:pt>
                <c:pt idx="321" formatCode="0.00E+00">
                  <c:v>-1.7809499999999999E-294</c:v>
                </c:pt>
                <c:pt idx="322" formatCode="0.00E+00">
                  <c:v>1.80103E-294</c:v>
                </c:pt>
                <c:pt idx="323" formatCode="0.00E+00">
                  <c:v>6.7580300000000004E-294</c:v>
                </c:pt>
                <c:pt idx="324" formatCode="0.00E+00">
                  <c:v>1.05136E-294</c:v>
                </c:pt>
                <c:pt idx="325" formatCode="0.00E+00">
                  <c:v>-1.9484400000000001E-293</c:v>
                </c:pt>
                <c:pt idx="326" formatCode="0.00E+00">
                  <c:v>-2.09981E-293</c:v>
                </c:pt>
                <c:pt idx="327" formatCode="0.00E+00">
                  <c:v>4.1585099999999998E-293</c:v>
                </c:pt>
                <c:pt idx="328" formatCode="0.00E+00">
                  <c:v>9.7155500000000004E-293</c:v>
                </c:pt>
                <c:pt idx="329" formatCode="0.00E+00">
                  <c:v>-3.54237E-293</c:v>
                </c:pt>
                <c:pt idx="330" formatCode="0.00E+00">
                  <c:v>-3.1861E-292</c:v>
                </c:pt>
                <c:pt idx="331" formatCode="0.00E+00">
                  <c:v>-1.9662099999999999E-292</c:v>
                </c:pt>
                <c:pt idx="332" formatCode="0.00E+00">
                  <c:v>8.0480199999999993E-292</c:v>
                </c:pt>
                <c:pt idx="333" formatCode="0.00E+00">
                  <c:v>1.2894100000000001E-291</c:v>
                </c:pt>
                <c:pt idx="334" formatCode="0.00E+00">
                  <c:v>-1.3039400000000001E-291</c:v>
                </c:pt>
                <c:pt idx="335" formatCode="0.00E+00">
                  <c:v>-4.8928000000000003E-291</c:v>
                </c:pt>
                <c:pt idx="336" formatCode="0.00E+00">
                  <c:v>-7.6118599999999996E-292</c:v>
                </c:pt>
                <c:pt idx="337" formatCode="0.00E+00">
                  <c:v>1.4106699999999999E-290</c:v>
                </c:pt>
                <c:pt idx="338" formatCode="0.00E+00">
                  <c:v>1.5202600000000001E-290</c:v>
                </c:pt>
                <c:pt idx="339" formatCode="0.00E+00">
                  <c:v>-3.0107499999999998E-290</c:v>
                </c:pt>
                <c:pt idx="340" formatCode="0.00E+00">
                  <c:v>-7.0340399999999997E-290</c:v>
                </c:pt>
                <c:pt idx="341" formatCode="0.00E+00">
                  <c:v>2.56467E-290</c:v>
                </c:pt>
                <c:pt idx="342" formatCode="0.00E+00">
                  <c:v>2.3067299999999999E-289</c:v>
                </c:pt>
                <c:pt idx="343" formatCode="0.00E+00">
                  <c:v>1.42354E-289</c:v>
                </c:pt>
                <c:pt idx="344" formatCode="0.00E+00">
                  <c:v>-5.8267600000000003E-289</c:v>
                </c:pt>
                <c:pt idx="345" formatCode="0.00E+00">
                  <c:v>-9.3352899999999993E-289</c:v>
                </c:pt>
                <c:pt idx="346" formatCode="0.00E+00">
                  <c:v>9.4405199999999993E-289</c:v>
                </c:pt>
                <c:pt idx="347" formatCode="0.00E+00">
                  <c:v>3.5423800000000002E-288</c:v>
                </c:pt>
                <c:pt idx="348" formatCode="0.00E+00">
                  <c:v>5.5109799999999996E-289</c:v>
                </c:pt>
                <c:pt idx="349" formatCode="0.00E+00">
                  <c:v>-1.02132E-287</c:v>
                </c:pt>
                <c:pt idx="350" formatCode="0.00E+00">
                  <c:v>-1.10066E-287</c:v>
                </c:pt>
                <c:pt idx="351" formatCode="0.00E+00">
                  <c:v>2.1797800000000001E-287</c:v>
                </c:pt>
                <c:pt idx="352" formatCode="0.00E+00">
                  <c:v>5.0926400000000001E-287</c:v>
                </c:pt>
                <c:pt idx="353" formatCode="0.00E+00">
                  <c:v>-1.8568200000000001E-287</c:v>
                </c:pt>
                <c:pt idx="354" formatCode="0.00E+00">
                  <c:v>-1.67007E-286</c:v>
                </c:pt>
                <c:pt idx="355" formatCode="0.00E+00">
                  <c:v>-1.03064E-286</c:v>
                </c:pt>
                <c:pt idx="356" formatCode="0.00E+00">
                  <c:v>4.2185600000000001E-286</c:v>
                </c:pt>
                <c:pt idx="357" formatCode="0.00E+00">
                  <c:v>6.7587399999999996E-286</c:v>
                </c:pt>
                <c:pt idx="358" formatCode="0.00E+00">
                  <c:v>-6.8349199999999998E-286</c:v>
                </c:pt>
                <c:pt idx="359" formatCode="0.00E+00">
                  <c:v>-2.5646799999999999E-285</c:v>
                </c:pt>
                <c:pt idx="360" formatCode="0.00E+00">
                  <c:v>-3.9899400000000001E-286</c:v>
                </c:pt>
                <c:pt idx="361" formatCode="0.00E+00">
                  <c:v>7.3943700000000005E-285</c:v>
                </c:pt>
                <c:pt idx="362" formatCode="0.00E+00">
                  <c:v>7.9687899999999993E-285</c:v>
                </c:pt>
                <c:pt idx="363" formatCode="0.00E+00">
                  <c:v>-1.57816E-284</c:v>
                </c:pt>
                <c:pt idx="364" formatCode="0.00E+00">
                  <c:v>-3.6870600000000002E-284</c:v>
                </c:pt>
                <c:pt idx="365" formatCode="0.00E+00">
                  <c:v>1.34433E-284</c:v>
                </c:pt>
                <c:pt idx="366" formatCode="0.00E+00">
                  <c:v>1.20913E-283</c:v>
                </c:pt>
                <c:pt idx="367" formatCode="0.00E+00">
                  <c:v>7.4618000000000001E-284</c:v>
                </c:pt>
                <c:pt idx="368" formatCode="0.00E+00">
                  <c:v>-3.0542299999999999E-283</c:v>
                </c:pt>
                <c:pt idx="369" formatCode="0.00E+00">
                  <c:v>-4.8933199999999997E-283</c:v>
                </c:pt>
                <c:pt idx="370" formatCode="0.00E+00">
                  <c:v>4.9484700000000002E-283</c:v>
                </c:pt>
                <c:pt idx="371" formatCode="0.00E+00">
                  <c:v>1.8568200000000001E-282</c:v>
                </c:pt>
                <c:pt idx="372" formatCode="0.00E+00">
                  <c:v>2.8887100000000001E-283</c:v>
                </c:pt>
                <c:pt idx="373" formatCode="0.00E+00">
                  <c:v>-5.3535100000000002E-282</c:v>
                </c:pt>
                <c:pt idx="374" formatCode="0.00E+00">
                  <c:v>-5.7693899999999998E-282</c:v>
                </c:pt>
                <c:pt idx="375" formatCode="0.00E+00">
                  <c:v>1.14258E-281</c:v>
                </c:pt>
                <c:pt idx="376" formatCode="0.00E+00">
                  <c:v>2.66943E-281</c:v>
                </c:pt>
                <c:pt idx="377" formatCode="0.00E+00">
                  <c:v>-9.7329600000000004E-282</c:v>
                </c:pt>
                <c:pt idx="378" formatCode="0.00E+00">
                  <c:v>-8.7540699999999994E-281</c:v>
                </c:pt>
                <c:pt idx="379" formatCode="0.00E+00">
                  <c:v>-5.4023299999999998E-281</c:v>
                </c:pt>
                <c:pt idx="380" formatCode="0.00E+00">
                  <c:v>2.2112599999999998E-280</c:v>
                </c:pt>
                <c:pt idx="381" formatCode="0.00E+00">
                  <c:v>3.5427599999999998E-280</c:v>
                </c:pt>
                <c:pt idx="382" formatCode="0.00E+00">
                  <c:v>-3.58269E-280</c:v>
                </c:pt>
                <c:pt idx="383" formatCode="0.00E+00">
                  <c:v>-1.3443399999999999E-279</c:v>
                </c:pt>
                <c:pt idx="384" formatCode="0.00E+00">
                  <c:v>-2.0914199999999999E-280</c:v>
                </c:pt>
                <c:pt idx="385" formatCode="0.00E+00">
                  <c:v>3.8759299999999998E-279</c:v>
                </c:pt>
                <c:pt idx="386" formatCode="0.00E+00">
                  <c:v>4.1770300000000001E-279</c:v>
                </c:pt>
                <c:pt idx="387" formatCode="0.00E+00">
                  <c:v>-8.2722999999999999E-279</c:v>
                </c:pt>
                <c:pt idx="388" formatCode="0.00E+00">
                  <c:v>-1.9326600000000001E-278</c:v>
                </c:pt>
                <c:pt idx="389" formatCode="0.00E+00">
                  <c:v>7.0466499999999997E-279</c:v>
                </c:pt>
                <c:pt idx="390" formatCode="0.00E+00">
                  <c:v>6.3379300000000004E-278</c:v>
                </c:pt>
                <c:pt idx="391" formatCode="0.00E+00">
                  <c:v>3.9112799999999999E-278</c:v>
                </c:pt>
                <c:pt idx="392" formatCode="0.00E+00">
                  <c:v>-1.6009499999999999E-277</c:v>
                </c:pt>
                <c:pt idx="393" formatCode="0.00E+00">
                  <c:v>-2.5649500000000002E-277</c:v>
                </c:pt>
                <c:pt idx="394" formatCode="0.00E+00">
                  <c:v>2.5938599999999998E-277</c:v>
                </c:pt>
                <c:pt idx="395" formatCode="0.00E+00">
                  <c:v>9.7329899999999997E-277</c:v>
                </c:pt>
                <c:pt idx="396" formatCode="0.00E+00">
                  <c:v>1.5141900000000001E-277</c:v>
                </c:pt>
                <c:pt idx="397" formatCode="0.00E+00">
                  <c:v>-2.8061700000000001E-276</c:v>
                </c:pt>
                <c:pt idx="398" formatCode="0.00E+00">
                  <c:v>-3.02417E-276</c:v>
                </c:pt>
                <c:pt idx="399" formatCode="0.00E+00">
                  <c:v>5.9891300000000002E-276</c:v>
                </c:pt>
                <c:pt idx="400" formatCode="0.00E+00">
                  <c:v>1.39924E-275</c:v>
                </c:pt>
                <c:pt idx="401" formatCode="0.00E+00">
                  <c:v>-5.1017600000000003E-276</c:v>
                </c:pt>
                <c:pt idx="402" formatCode="0.00E+00">
                  <c:v>-4.5886599999999999E-275</c:v>
                </c:pt>
                <c:pt idx="403" formatCode="0.00E+00">
                  <c:v>-2.8317600000000001E-275</c:v>
                </c:pt>
                <c:pt idx="404" formatCode="0.00E+00">
                  <c:v>1.15909E-274</c:v>
                </c:pt>
                <c:pt idx="405" formatCode="0.00E+00">
                  <c:v>1.8570200000000001E-274</c:v>
                </c:pt>
                <c:pt idx="406" formatCode="0.00E+00">
                  <c:v>-1.8779499999999999E-274</c:v>
                </c:pt>
                <c:pt idx="407" formatCode="0.00E+00">
                  <c:v>-7.0466699999999998E-274</c:v>
                </c:pt>
                <c:pt idx="408" formatCode="0.00E+00">
                  <c:v>-1.0962700000000001E-274</c:v>
                </c:pt>
                <c:pt idx="409" formatCode="0.00E+00">
                  <c:v>2.0316600000000002E-273</c:v>
                </c:pt>
                <c:pt idx="410" formatCode="0.00E+00">
                  <c:v>2.18949E-273</c:v>
                </c:pt>
                <c:pt idx="411" formatCode="0.00E+00">
                  <c:v>-4.3361200000000004E-273</c:v>
                </c:pt>
                <c:pt idx="412" formatCode="0.00E+00">
                  <c:v>-1.0130500000000001E-272</c:v>
                </c:pt>
                <c:pt idx="413" formatCode="0.00E+00">
                  <c:v>3.6936700000000001E-273</c:v>
                </c:pt>
                <c:pt idx="414" formatCode="0.00E+00">
                  <c:v>3.3221800000000002E-272</c:v>
                </c:pt>
                <c:pt idx="415" formatCode="0.00E+00">
                  <c:v>2.0501899999999999E-272</c:v>
                </c:pt>
                <c:pt idx="416" formatCode="0.00E+00">
                  <c:v>-8.3917699999999999E-272</c:v>
                </c:pt>
                <c:pt idx="417" formatCode="0.00E+00">
                  <c:v>-1.34448E-271</c:v>
                </c:pt>
                <c:pt idx="418" formatCode="0.00E+00">
                  <c:v>1.3596299999999999E-271</c:v>
                </c:pt>
                <c:pt idx="419" formatCode="0.00E+00">
                  <c:v>5.1017800000000002E-271</c:v>
                </c:pt>
                <c:pt idx="420" formatCode="0.00E+00">
                  <c:v>7.9369799999999997E-272</c:v>
                </c:pt>
                <c:pt idx="421" formatCode="0.00E+00">
                  <c:v>-1.47092E-270</c:v>
                </c:pt>
                <c:pt idx="422" formatCode="0.00E+00">
                  <c:v>-1.58519E-270</c:v>
                </c:pt>
                <c:pt idx="423" formatCode="0.00E+00">
                  <c:v>3.1393499999999999E-270</c:v>
                </c:pt>
                <c:pt idx="424" formatCode="0.00E+00">
                  <c:v>7.3344799999999998E-270</c:v>
                </c:pt>
                <c:pt idx="425" formatCode="0.00E+00">
                  <c:v>-2.6742100000000002E-270</c:v>
                </c:pt>
                <c:pt idx="426" formatCode="0.00E+00">
                  <c:v>-2.4052499999999999E-269</c:v>
                </c:pt>
                <c:pt idx="427" formatCode="0.00E+00">
                  <c:v>-1.48434E-269</c:v>
                </c:pt>
                <c:pt idx="428" formatCode="0.00E+00">
                  <c:v>6.0756300000000006E-269</c:v>
                </c:pt>
                <c:pt idx="429" formatCode="0.00E+00">
                  <c:v>9.7340200000000001E-269</c:v>
                </c:pt>
                <c:pt idx="430" formatCode="0.00E+00">
                  <c:v>-9.8437399999999998E-269</c:v>
                </c:pt>
                <c:pt idx="431" formatCode="0.00E+00">
                  <c:v>-3.6936799999999999E-268</c:v>
                </c:pt>
                <c:pt idx="432" formatCode="0.00E+00">
                  <c:v>-5.7463599999999997E-269</c:v>
                </c:pt>
                <c:pt idx="433" formatCode="0.00E+00">
                  <c:v>1.06495E-267</c:v>
                </c:pt>
                <c:pt idx="434" formatCode="0.00E+00">
                  <c:v>1.14767E-267</c:v>
                </c:pt>
                <c:pt idx="435" formatCode="0.00E+00">
                  <c:v>-2.2728800000000001E-267</c:v>
                </c:pt>
                <c:pt idx="436" formatCode="0.00E+00">
                  <c:v>-5.3101499999999996E-267</c:v>
                </c:pt>
                <c:pt idx="437" formatCode="0.00E+00">
                  <c:v>1.9361300000000001E-267</c:v>
                </c:pt>
                <c:pt idx="438" formatCode="0.00E+00">
                  <c:v>1.7414000000000001E-266</c:v>
                </c:pt>
                <c:pt idx="439" formatCode="0.00E+00">
                  <c:v>1.0746600000000001E-266</c:v>
                </c:pt>
                <c:pt idx="440" formatCode="0.00E+00">
                  <c:v>-4.3987499999999997E-266</c:v>
                </c:pt>
                <c:pt idx="441" formatCode="0.00E+00">
                  <c:v>-7.0474200000000002E-266</c:v>
                </c:pt>
                <c:pt idx="442" formatCode="0.00E+00">
                  <c:v>7.1268500000000001E-266</c:v>
                </c:pt>
                <c:pt idx="443" formatCode="0.00E+00">
                  <c:v>2.6742200000000001E-265</c:v>
                </c:pt>
                <c:pt idx="444" formatCode="0.00E+00">
                  <c:v>4.1603599999999997E-266</c:v>
                </c:pt>
                <c:pt idx="445" formatCode="0.00E+00">
                  <c:v>-7.7101899999999997E-265</c:v>
                </c:pt>
                <c:pt idx="446" formatCode="0.00E+00">
                  <c:v>-8.3091499999999995E-265</c:v>
                </c:pt>
                <c:pt idx="447" formatCode="0.00E+00">
                  <c:v>1.6455600000000001E-264</c:v>
                </c:pt>
                <c:pt idx="448" formatCode="0.00E+00">
                  <c:v>3.8445399999999998E-264</c:v>
                </c:pt>
                <c:pt idx="449" formatCode="0.00E+00">
                  <c:v>-1.4017499999999999E-264</c:v>
                </c:pt>
                <c:pt idx="450" formatCode="0.00E+00">
                  <c:v>-1.26077E-263</c:v>
                </c:pt>
                <c:pt idx="451" formatCode="0.00E+00">
                  <c:v>-7.7805099999999998E-264</c:v>
                </c:pt>
                <c:pt idx="452" formatCode="0.00E+00">
                  <c:v>3.1846900000000002E-263</c:v>
                </c:pt>
                <c:pt idx="453" formatCode="0.00E+00">
                  <c:v>5.1023199999999998E-263</c:v>
                </c:pt>
                <c:pt idx="454" formatCode="0.00E+00">
                  <c:v>-5.1598299999999997E-263</c:v>
                </c:pt>
                <c:pt idx="455" formatCode="0.00E+00">
                  <c:v>-1.9361299999999999E-262</c:v>
                </c:pt>
                <c:pt idx="456" formatCode="0.00E+00">
                  <c:v>-3.0120900000000001E-263</c:v>
                </c:pt>
                <c:pt idx="457" formatCode="0.00E+00">
                  <c:v>5.5821699999999995E-262</c:v>
                </c:pt>
                <c:pt idx="458" formatCode="0.00E+00">
                  <c:v>6.0158099999999996E-262</c:v>
                </c:pt>
                <c:pt idx="459" formatCode="0.00E+00">
                  <c:v>-1.1913900000000001E-261</c:v>
                </c:pt>
                <c:pt idx="460" formatCode="0.00E+00">
                  <c:v>-2.7834399999999999E-261</c:v>
                </c:pt>
                <c:pt idx="461" formatCode="0.00E+00">
                  <c:v>1.01487E-261</c:v>
                </c:pt>
                <c:pt idx="462" formatCode="0.00E+00">
                  <c:v>9.1279700000000005E-261</c:v>
                </c:pt>
                <c:pt idx="463" formatCode="0.00E+00">
                  <c:v>5.63308E-261</c:v>
                </c:pt>
                <c:pt idx="464" formatCode="0.00E+00">
                  <c:v>-2.3057099999999999E-260</c:v>
                </c:pt>
                <c:pt idx="465" formatCode="0.00E+00">
                  <c:v>-3.6940699999999999E-260</c:v>
                </c:pt>
                <c:pt idx="466" formatCode="0.00E+00">
                  <c:v>3.7357100000000002E-260</c:v>
                </c:pt>
                <c:pt idx="467" formatCode="0.00E+00">
                  <c:v>1.4017599999999999E-259</c:v>
                </c:pt>
                <c:pt idx="468" formatCode="0.00E+00">
                  <c:v>2.1807500000000001E-260</c:v>
                </c:pt>
                <c:pt idx="469" formatCode="0.00E+00">
                  <c:v>-4.04148E-259</c:v>
                </c:pt>
                <c:pt idx="470" formatCode="0.00E+00">
                  <c:v>-4.3554399999999999E-259</c:v>
                </c:pt>
                <c:pt idx="471" formatCode="0.00E+00">
                  <c:v>8.6256200000000005E-259</c:v>
                </c:pt>
                <c:pt idx="472" formatCode="0.00E+00">
                  <c:v>2.0152099999999999E-258</c:v>
                </c:pt>
                <c:pt idx="473" formatCode="0.00E+00">
                  <c:v>-7.3476199999999997E-259</c:v>
                </c:pt>
                <c:pt idx="474" formatCode="0.00E+00">
                  <c:v>-6.6086400000000001E-258</c:v>
                </c:pt>
                <c:pt idx="475" formatCode="0.00E+00">
                  <c:v>-4.0783400000000002E-258</c:v>
                </c:pt>
                <c:pt idx="476" formatCode="0.00E+00">
                  <c:v>1.6693299999999999E-257</c:v>
                </c:pt>
                <c:pt idx="477" formatCode="0.00E+00">
                  <c:v>2.6745E-257</c:v>
                </c:pt>
                <c:pt idx="478" formatCode="0.00E+00">
                  <c:v>-2.7046499999999999E-257</c:v>
                </c:pt>
                <c:pt idx="479" formatCode="0.00E+00">
                  <c:v>-1.01487E-256</c:v>
                </c:pt>
                <c:pt idx="480" formatCode="0.00E+00">
                  <c:v>-1.57886E-257</c:v>
                </c:pt>
                <c:pt idx="481" formatCode="0.00E+00">
                  <c:v>2.9260300000000001E-256</c:v>
                </c:pt>
                <c:pt idx="482" formatCode="0.00E+00">
                  <c:v>3.1533299999999998E-256</c:v>
                </c:pt>
                <c:pt idx="483" formatCode="0.00E+00">
                  <c:v>-6.2449399999999999E-256</c:v>
                </c:pt>
                <c:pt idx="484" formatCode="0.00E+00">
                  <c:v>-1.4590100000000001E-255</c:v>
                </c:pt>
                <c:pt idx="485" formatCode="0.00E+00">
                  <c:v>5.3196700000000001E-256</c:v>
                </c:pt>
                <c:pt idx="486" formatCode="0.00E+00">
                  <c:v>4.7846400000000003E-255</c:v>
                </c:pt>
                <c:pt idx="487" formatCode="0.00E+00">
                  <c:v>2.9527100000000002E-255</c:v>
                </c:pt>
                <c:pt idx="488" formatCode="0.00E+00">
                  <c:v>-1.2085900000000001E-254</c:v>
                </c:pt>
                <c:pt idx="489" formatCode="0.00E+00">
                  <c:v>-1.9363399999999999E-254</c:v>
                </c:pt>
                <c:pt idx="490" formatCode="0.00E+00">
                  <c:v>1.9581599999999999E-254</c:v>
                </c:pt>
                <c:pt idx="491" formatCode="0.00E+00">
                  <c:v>7.3476399999999996E-254</c:v>
                </c:pt>
                <c:pt idx="492" formatCode="0.00E+00">
                  <c:v>1.14309E-254</c:v>
                </c:pt>
                <c:pt idx="493" formatCode="0.00E+00">
                  <c:v>-2.1184400000000001E-253</c:v>
                </c:pt>
                <c:pt idx="494" formatCode="0.00E+00">
                  <c:v>-2.2830099999999999E-253</c:v>
                </c:pt>
                <c:pt idx="495" formatCode="0.00E+00">
                  <c:v>4.5213299999999999E-253</c:v>
                </c:pt>
                <c:pt idx="496" formatCode="0.00E+00">
                  <c:v>1.05632E-252</c:v>
                </c:pt>
                <c:pt idx="497" formatCode="0.00E+00">
                  <c:v>-3.85143E-253</c:v>
                </c:pt>
                <c:pt idx="498" formatCode="0.00E+00">
                  <c:v>-3.4640799999999999E-252</c:v>
                </c:pt>
                <c:pt idx="499" formatCode="0.00E+00">
                  <c:v>-2.13776E-252</c:v>
                </c:pt>
                <c:pt idx="500" formatCode="0.00E+00">
                  <c:v>8.7501899999999993E-252</c:v>
                </c:pt>
                <c:pt idx="501" formatCode="0.00E+00">
                  <c:v>1.4019000000000001E-251</c:v>
                </c:pt>
                <c:pt idx="502" formatCode="0.00E+00">
                  <c:v>-1.41771E-251</c:v>
                </c:pt>
                <c:pt idx="503" formatCode="0.00E+00">
                  <c:v>-5.3196799999999997E-251</c:v>
                </c:pt>
                <c:pt idx="504" formatCode="0.00E+00">
                  <c:v>-8.2759800000000005E-252</c:v>
                </c:pt>
                <c:pt idx="505" formatCode="0.00E+00">
                  <c:v>1.5337499999999999E-250</c:v>
                </c:pt>
                <c:pt idx="506" formatCode="0.00E+00">
                  <c:v>1.6529E-250</c:v>
                </c:pt>
                <c:pt idx="507" formatCode="0.00E+00">
                  <c:v>-3.2734300000000002E-250</c:v>
                </c:pt>
                <c:pt idx="508" formatCode="0.00E+00">
                  <c:v>-7.6477399999999998E-250</c:v>
                </c:pt>
                <c:pt idx="509" formatCode="0.00E+00">
                  <c:v>2.7884299999999999E-250</c:v>
                </c:pt>
                <c:pt idx="510" formatCode="0.00E+00">
                  <c:v>2.5079899999999998E-249</c:v>
                </c:pt>
                <c:pt idx="511" formatCode="0.00E+00">
                  <c:v>1.54773E-249</c:v>
                </c:pt>
                <c:pt idx="512" formatCode="0.00E+00">
                  <c:v>-6.33513E-249</c:v>
                </c:pt>
                <c:pt idx="513" formatCode="0.00E+00">
                  <c:v>-1.0149800000000001E-248</c:v>
                </c:pt>
                <c:pt idx="514" formatCode="0.00E+00">
                  <c:v>1.0264199999999999E-248</c:v>
                </c:pt>
                <c:pt idx="515" formatCode="0.00E+00">
                  <c:v>3.85144E-248</c:v>
                </c:pt>
                <c:pt idx="516" formatCode="0.00E+00">
                  <c:v>5.9918000000000003E-249</c:v>
                </c:pt>
                <c:pt idx="517" formatCode="0.00E+00">
                  <c:v>-1.1104300000000001E-247</c:v>
                </c:pt>
                <c:pt idx="518" formatCode="0.00E+00">
                  <c:v>-1.19669E-247</c:v>
                </c:pt>
                <c:pt idx="519" formatCode="0.00E+00">
                  <c:v>2.3699600000000001E-247</c:v>
                </c:pt>
                <c:pt idx="520" formatCode="0.00E+00">
                  <c:v>5.5369599999999999E-247</c:v>
                </c:pt>
                <c:pt idx="521" formatCode="0.00E+00">
                  <c:v>-2.01882E-247</c:v>
                </c:pt>
                <c:pt idx="522" formatCode="0.00E+00">
                  <c:v>-1.8157799999999999E-246</c:v>
                </c:pt>
                <c:pt idx="523" formatCode="0.00E+00">
                  <c:v>-1.12056E-246</c:v>
                </c:pt>
                <c:pt idx="524" formatCode="0.00E+00">
                  <c:v>4.58662E-246</c:v>
                </c:pt>
                <c:pt idx="525" formatCode="0.00E+00">
                  <c:v>7.3484200000000004E-246</c:v>
                </c:pt>
                <c:pt idx="526" formatCode="0.00E+00">
                  <c:v>-7.4312500000000004E-246</c:v>
                </c:pt>
                <c:pt idx="527" formatCode="0.00E+00">
                  <c:v>-2.7884400000000002E-245</c:v>
                </c:pt>
                <c:pt idx="528" formatCode="0.00E+00">
                  <c:v>-4.3380499999999998E-246</c:v>
                </c:pt>
                <c:pt idx="529" formatCode="0.00E+00">
                  <c:v>8.0395000000000004E-245</c:v>
                </c:pt>
                <c:pt idx="530" formatCode="0.00E+00">
                  <c:v>8.6640499999999994E-245</c:v>
                </c:pt>
                <c:pt idx="531" formatCode="0.00E+00">
                  <c:v>-1.7158500000000001E-244</c:v>
                </c:pt>
                <c:pt idx="532" formatCode="0.00E+00">
                  <c:v>-4.0087499999999997E-244</c:v>
                </c:pt>
                <c:pt idx="533" formatCode="0.00E+00">
                  <c:v>1.46162E-244</c:v>
                </c:pt>
                <c:pt idx="534" formatCode="0.00E+00">
                  <c:v>1.3146199999999999E-243</c:v>
                </c:pt>
                <c:pt idx="535" formatCode="0.00E+00">
                  <c:v>8.1128200000000002E-244</c:v>
                </c:pt>
                <c:pt idx="536" formatCode="0.00E+00">
                  <c:v>-3.3207099999999998E-243</c:v>
                </c:pt>
                <c:pt idx="537" formatCode="0.00E+00">
                  <c:v>-5.3202499999999996E-243</c:v>
                </c:pt>
                <c:pt idx="538" formatCode="0.00E+00">
                  <c:v>5.38021E-243</c:v>
                </c:pt>
                <c:pt idx="539" formatCode="0.00E+00">
                  <c:v>2.0188300000000001E-242</c:v>
                </c:pt>
                <c:pt idx="540" formatCode="0.00E+00">
                  <c:v>3.14074E-243</c:v>
                </c:pt>
                <c:pt idx="541" formatCode="0.00E+00">
                  <c:v>-5.82059E-242</c:v>
                </c:pt>
                <c:pt idx="542" formatCode="0.00E+00">
                  <c:v>-6.2727599999999996E-242</c:v>
                </c:pt>
                <c:pt idx="543" formatCode="0.00E+00">
                  <c:v>1.24227E-241</c:v>
                </c:pt>
                <c:pt idx="544" formatCode="0.00E+00">
                  <c:v>2.9023299999999999E-241</c:v>
                </c:pt>
                <c:pt idx="545" formatCode="0.00E+00">
                  <c:v>-1.0582099999999999E-241</c:v>
                </c:pt>
                <c:pt idx="546" formatCode="0.00E+00">
                  <c:v>-9.5178400000000003E-241</c:v>
                </c:pt>
                <c:pt idx="547" formatCode="0.00E+00">
                  <c:v>-5.8736700000000002E-241</c:v>
                </c:pt>
                <c:pt idx="548" formatCode="0.00E+00">
                  <c:v>2.40419E-240</c:v>
                </c:pt>
                <c:pt idx="549" formatCode="0.00E+00">
                  <c:v>3.8518499999999999E-240</c:v>
                </c:pt>
                <c:pt idx="550" formatCode="0.00E+00">
                  <c:v>-3.8952699999999999E-240</c:v>
                </c:pt>
                <c:pt idx="551" formatCode="0.00E+00">
                  <c:v>-1.4616300000000001E-239</c:v>
                </c:pt>
                <c:pt idx="552" formatCode="0.00E+00">
                  <c:v>-2.27389E-240</c:v>
                </c:pt>
                <c:pt idx="553" formatCode="0.00E+00">
                  <c:v>4.2141000000000001E-239</c:v>
                </c:pt>
                <c:pt idx="554" formatCode="0.00E+00">
                  <c:v>4.5414699999999997E-239</c:v>
                </c:pt>
                <c:pt idx="555" formatCode="0.00E+00">
                  <c:v>-8.9940299999999997E-239</c:v>
                </c:pt>
                <c:pt idx="556" formatCode="0.00E+00">
                  <c:v>-2.10128E-238</c:v>
                </c:pt>
                <c:pt idx="557" formatCode="0.00E+00">
                  <c:v>7.6614500000000003E-239</c:v>
                </c:pt>
                <c:pt idx="558" formatCode="0.00E+00">
                  <c:v>6.8908999999999997E-238</c:v>
                </c:pt>
                <c:pt idx="559" formatCode="0.00E+00">
                  <c:v>4.2525299999999999E-238</c:v>
                </c:pt>
                <c:pt idx="560" formatCode="0.00E+00">
                  <c:v>-1.74063E-237</c:v>
                </c:pt>
                <c:pt idx="561" formatCode="0.00E+00">
                  <c:v>-2.7887299999999998E-237</c:v>
                </c:pt>
                <c:pt idx="562" formatCode="0.00E+00">
                  <c:v>2.82017E-237</c:v>
                </c:pt>
                <c:pt idx="563" formatCode="0.00E+00">
                  <c:v>1.0582200000000001E-236</c:v>
                </c:pt>
                <c:pt idx="564" formatCode="0.00E+00">
                  <c:v>1.6463E-237</c:v>
                </c:pt>
                <c:pt idx="565" formatCode="0.00E+00">
                  <c:v>-3.0510000000000002E-236</c:v>
                </c:pt>
                <c:pt idx="566" formatCode="0.00E+00">
                  <c:v>-3.2880199999999998E-236</c:v>
                </c:pt>
                <c:pt idx="567" formatCode="0.00E+00">
                  <c:v>6.51167E-236</c:v>
                </c:pt>
                <c:pt idx="568" formatCode="0.00E+00">
                  <c:v>1.5213200000000001E-235</c:v>
                </c:pt>
                <c:pt idx="569" formatCode="0.00E+00">
                  <c:v>-5.5468800000000003E-236</c:v>
                </c:pt>
                <c:pt idx="570" formatCode="0.00E+00">
                  <c:v>-4.9889999999999999E-235</c:v>
                </c:pt>
                <c:pt idx="571" formatCode="0.00E+00">
                  <c:v>-3.0788299999999998E-235</c:v>
                </c:pt>
                <c:pt idx="572" formatCode="0.00E+00">
                  <c:v>1.2602099999999999E-234</c:v>
                </c:pt>
                <c:pt idx="573" formatCode="0.00E+00">
                  <c:v>2.0190400000000001E-234</c:v>
                </c:pt>
                <c:pt idx="574" formatCode="0.00E+00">
                  <c:v>-2.0418E-234</c:v>
                </c:pt>
                <c:pt idx="575" formatCode="0.00E+00">
                  <c:v>-7.6614700000000002E-234</c:v>
                </c:pt>
                <c:pt idx="576" formatCode="0.00E+00">
                  <c:v>-1.19192E-234</c:v>
                </c:pt>
                <c:pt idx="577" formatCode="0.00E+00">
                  <c:v>2.2089199999999999E-233</c:v>
                </c:pt>
                <c:pt idx="578" formatCode="0.00E+00">
                  <c:v>2.3805199999999999E-233</c:v>
                </c:pt>
                <c:pt idx="579" formatCode="0.00E+00">
                  <c:v>-4.7144399999999998E-233</c:v>
                </c:pt>
                <c:pt idx="580" formatCode="0.00E+00">
                  <c:v>-1.10144E-232</c:v>
                </c:pt>
                <c:pt idx="581" formatCode="0.00E+00">
                  <c:v>4.01593E-233</c:v>
                </c:pt>
                <c:pt idx="582" formatCode="0.00E+00">
                  <c:v>3.61203E-232</c:v>
                </c:pt>
                <c:pt idx="583" formatCode="0.00E+00">
                  <c:v>2.2290700000000001E-232</c:v>
                </c:pt>
                <c:pt idx="584" formatCode="0.00E+00">
                  <c:v>-9.1239199999999995E-232</c:v>
                </c:pt>
                <c:pt idx="585" formatCode="0.00E+00">
                  <c:v>-1.4617800000000001E-231</c:v>
                </c:pt>
                <c:pt idx="586" formatCode="0.00E+00">
                  <c:v>1.47826E-231</c:v>
                </c:pt>
                <c:pt idx="587" formatCode="0.00E+00">
                  <c:v>5.5469000000000001E-231</c:v>
                </c:pt>
                <c:pt idx="588" formatCode="0.00E+00">
                  <c:v>8.6294599999999996E-232</c:v>
                </c:pt>
                <c:pt idx="589" formatCode="0.00E+00">
                  <c:v>-1.5992599999999999E-230</c:v>
                </c:pt>
                <c:pt idx="590" formatCode="0.00E+00">
                  <c:v>-1.72349E-230</c:v>
                </c:pt>
                <c:pt idx="591" formatCode="0.00E+00">
                  <c:v>3.4132500000000002E-230</c:v>
                </c:pt>
                <c:pt idx="592" formatCode="0.00E+00">
                  <c:v>7.9743899999999999E-230</c:v>
                </c:pt>
                <c:pt idx="593" formatCode="0.00E+00">
                  <c:v>-2.9075299999999998E-230</c:v>
                </c:pt>
                <c:pt idx="594" formatCode="0.00E+00">
                  <c:v>-2.6151099999999999E-229</c:v>
                </c:pt>
                <c:pt idx="595" formatCode="0.00E+00">
                  <c:v>-1.6138400000000001E-229</c:v>
                </c:pt>
                <c:pt idx="596" formatCode="0.00E+00">
                  <c:v>6.6057099999999996E-229</c:v>
                </c:pt>
                <c:pt idx="597" formatCode="0.00E+00">
                  <c:v>1.05833E-228</c:v>
                </c:pt>
                <c:pt idx="598" formatCode="0.00E+00">
                  <c:v>-1.07026E-228</c:v>
                </c:pt>
                <c:pt idx="599" formatCode="0.00E+00">
                  <c:v>-4.0159500000000001E-228</c:v>
                </c:pt>
                <c:pt idx="600" formatCode="0.00E+00">
                  <c:v>-6.2477200000000001E-229</c:v>
                </c:pt>
                <c:pt idx="601" formatCode="0.00E+00">
                  <c:v>1.1578600000000001E-227</c:v>
                </c:pt>
                <c:pt idx="602" formatCode="0.00E+00">
                  <c:v>1.24781E-227</c:v>
                </c:pt>
                <c:pt idx="603" formatCode="0.00E+00">
                  <c:v>-2.4711899999999998E-227</c:v>
                </c:pt>
                <c:pt idx="604" formatCode="0.00E+00">
                  <c:v>-5.7734499999999999E-227</c:v>
                </c:pt>
                <c:pt idx="605" formatCode="0.00E+00">
                  <c:v>2.10505E-227</c:v>
                </c:pt>
                <c:pt idx="606" formatCode="0.00E+00">
                  <c:v>1.8933300000000001E-226</c:v>
                </c:pt>
                <c:pt idx="607" formatCode="0.00E+00">
                  <c:v>1.1684199999999999E-226</c:v>
                </c:pt>
                <c:pt idx="608" formatCode="0.00E+00">
                  <c:v>-4.7825199999999999E-226</c:v>
                </c:pt>
                <c:pt idx="609" formatCode="0.00E+00">
                  <c:v>-7.66228E-226</c:v>
                </c:pt>
                <c:pt idx="610" formatCode="0.00E+00">
                  <c:v>7.7486499999999996E-226</c:v>
                </c:pt>
                <c:pt idx="611" formatCode="0.00E+00">
                  <c:v>2.9075400000000001E-225</c:v>
                </c:pt>
                <c:pt idx="612" formatCode="0.00E+00">
                  <c:v>4.52334E-226</c:v>
                </c:pt>
                <c:pt idx="613" formatCode="0.00E+00">
                  <c:v>-8.3828799999999999E-225</c:v>
                </c:pt>
                <c:pt idx="614" formatCode="0.00E+00">
                  <c:v>-9.0340999999999995E-225</c:v>
                </c:pt>
                <c:pt idx="615" formatCode="0.00E+00">
                  <c:v>1.78914E-224</c:v>
                </c:pt>
                <c:pt idx="616" formatCode="0.00E+00">
                  <c:v>4.1799699999999998E-224</c:v>
                </c:pt>
                <c:pt idx="617" formatCode="0.00E+00">
                  <c:v>-1.5240500000000001E-224</c:v>
                </c:pt>
                <c:pt idx="618" formatCode="0.00E+00">
                  <c:v>-1.3707699999999999E-223</c:v>
                </c:pt>
                <c:pt idx="619" formatCode="0.00E+00">
                  <c:v>-8.4593299999999998E-224</c:v>
                </c:pt>
                <c:pt idx="620" formatCode="0.00E+00">
                  <c:v>3.4625400000000004E-223</c:v>
                </c:pt>
                <c:pt idx="621" formatCode="0.00E+00">
                  <c:v>5.5474799999999998E-223</c:v>
                </c:pt>
                <c:pt idx="622" formatCode="0.00E+00">
                  <c:v>-5.6100099999999998E-223</c:v>
                </c:pt>
                <c:pt idx="623" formatCode="0.00E+00">
                  <c:v>-2.1050500000000001E-222</c:v>
                </c:pt>
                <c:pt idx="624" formatCode="0.00E+00">
                  <c:v>-3.27489E-223</c:v>
                </c:pt>
                <c:pt idx="625" formatCode="0.00E+00">
                  <c:v>6.0691999999999995E-222</c:v>
                </c:pt>
                <c:pt idx="626" formatCode="0.00E+00">
                  <c:v>6.5406800000000006E-222</c:v>
                </c:pt>
                <c:pt idx="627" formatCode="0.00E+00">
                  <c:v>-1.2953299999999999E-221</c:v>
                </c:pt>
                <c:pt idx="628" formatCode="0.00E+00">
                  <c:v>-3.0262899999999998E-221</c:v>
                </c:pt>
                <c:pt idx="629" formatCode="0.00E+00">
                  <c:v>1.10341E-221</c:v>
                </c:pt>
                <c:pt idx="630" formatCode="0.00E+00">
                  <c:v>9.9243599999999993E-221</c:v>
                </c:pt>
                <c:pt idx="631" formatCode="0.00E+00">
                  <c:v>6.1245499999999999E-221</c:v>
                </c:pt>
                <c:pt idx="632" formatCode="0.00E+00">
                  <c:v>-2.5068700000000001E-220</c:v>
                </c:pt>
                <c:pt idx="633" formatCode="0.00E+00">
                  <c:v>-4.0163700000000003E-220</c:v>
                </c:pt>
                <c:pt idx="634" formatCode="0.00E+00">
                  <c:v>4.0616399999999997E-220</c:v>
                </c:pt>
                <c:pt idx="635" formatCode="0.00E+00">
                  <c:v>1.5240599999999999E-219</c:v>
                </c:pt>
                <c:pt idx="636" formatCode="0.00E+00">
                  <c:v>2.3710199999999999E-220</c:v>
                </c:pt>
                <c:pt idx="637" formatCode="0.00E+00">
                  <c:v>-4.39409E-219</c:v>
                </c:pt>
                <c:pt idx="638" formatCode="0.00E+00">
                  <c:v>-4.7354399999999998E-219</c:v>
                </c:pt>
                <c:pt idx="639" formatCode="0.00E+00">
                  <c:v>9.3781799999999997E-219</c:v>
                </c:pt>
                <c:pt idx="640" formatCode="0.00E+00">
                  <c:v>2.19103E-218</c:v>
                </c:pt>
                <c:pt idx="641" formatCode="0.00E+00">
                  <c:v>-7.9886800000000004E-219</c:v>
                </c:pt>
                <c:pt idx="642" formatCode="0.00E+00">
                  <c:v>-7.1852200000000001E-218</c:v>
                </c:pt>
                <c:pt idx="643" formatCode="0.00E+00">
                  <c:v>-4.4341600000000001E-218</c:v>
                </c:pt>
                <c:pt idx="644" formatCode="0.00E+00">
                  <c:v>1.8149699999999999E-217</c:v>
                </c:pt>
                <c:pt idx="645" formatCode="0.00E+00">
                  <c:v>2.9078499999999999E-217</c:v>
                </c:pt>
                <c:pt idx="646" formatCode="0.00E+00">
                  <c:v>-2.9406199999999999E-217</c:v>
                </c:pt>
                <c:pt idx="647" formatCode="0.00E+00">
                  <c:v>-1.10341E-216</c:v>
                </c:pt>
                <c:pt idx="648" formatCode="0.00E+00">
                  <c:v>-1.71661E-217</c:v>
                </c:pt>
                <c:pt idx="649" formatCode="0.00E+00">
                  <c:v>3.1813099999999998E-216</c:v>
                </c:pt>
                <c:pt idx="650" formatCode="0.00E+00">
                  <c:v>3.4284500000000003E-216</c:v>
                </c:pt>
                <c:pt idx="651" formatCode="0.00E+00">
                  <c:v>-6.7897899999999997E-216</c:v>
                </c:pt>
                <c:pt idx="652" formatCode="0.00E+00">
                  <c:v>-1.5862999999999999E-215</c:v>
                </c:pt>
                <c:pt idx="653" formatCode="0.00E+00">
                  <c:v>5.7837899999999998E-216</c:v>
                </c:pt>
                <c:pt idx="654" formatCode="0.00E+00">
                  <c:v>5.2020900000000002E-215</c:v>
                </c:pt>
                <c:pt idx="655" formatCode="0.00E+00">
                  <c:v>3.2103300000000002E-215</c:v>
                </c:pt>
                <c:pt idx="656" formatCode="0.00E+00">
                  <c:v>-1.3140400000000001E-214</c:v>
                </c:pt>
                <c:pt idx="657" formatCode="0.00E+00">
                  <c:v>-2.10528E-214</c:v>
                </c:pt>
                <c:pt idx="658" formatCode="0.00E+00">
                  <c:v>2.1290099999999999E-214</c:v>
                </c:pt>
                <c:pt idx="659" formatCode="0.00E+00">
                  <c:v>7.9887099999999994E-214</c:v>
                </c:pt>
                <c:pt idx="660" formatCode="0.00E+00">
                  <c:v>1.24282E-214</c:v>
                </c:pt>
                <c:pt idx="661" formatCode="0.00E+00">
                  <c:v>-2.30327E-213</c:v>
                </c:pt>
                <c:pt idx="662" formatCode="0.00E+00">
                  <c:v>-2.4821899999999999E-213</c:v>
                </c:pt>
                <c:pt idx="663" formatCode="0.00E+00">
                  <c:v>4.9157999999999998E-213</c:v>
                </c:pt>
                <c:pt idx="664" formatCode="0.00E+00">
                  <c:v>1.14848E-212</c:v>
                </c:pt>
                <c:pt idx="665" formatCode="0.00E+00">
                  <c:v>-4.1874600000000001E-213</c:v>
                </c:pt>
                <c:pt idx="666" formatCode="0.00E+00">
                  <c:v>-3.7663099999999999E-212</c:v>
                </c:pt>
                <c:pt idx="667" formatCode="0.00E+00">
                  <c:v>-2.3242699999999999E-212</c:v>
                </c:pt>
                <c:pt idx="668" formatCode="0.00E+00">
                  <c:v>9.5136200000000009E-212</c:v>
                </c:pt>
                <c:pt idx="669" formatCode="0.00E+00">
                  <c:v>1.5242200000000001E-211</c:v>
                </c:pt>
                <c:pt idx="670" formatCode="0.00E+00">
                  <c:v>-1.5414E-211</c:v>
                </c:pt>
                <c:pt idx="671" formatCode="0.00E+00">
                  <c:v>-5.7838099999999998E-211</c:v>
                </c:pt>
                <c:pt idx="672" formatCode="0.00E+00">
                  <c:v>-8.9980400000000005E-212</c:v>
                </c:pt>
                <c:pt idx="673" formatCode="0.00E+00">
                  <c:v>1.6675599999999998E-210</c:v>
                </c:pt>
                <c:pt idx="674" formatCode="0.00E+00">
                  <c:v>1.7971099999999999E-210</c:v>
                </c:pt>
                <c:pt idx="675" formatCode="0.00E+00">
                  <c:v>-3.5590300000000001E-210</c:v>
                </c:pt>
                <c:pt idx="676" formatCode="0.00E+00">
                  <c:v>-8.31499E-210</c:v>
                </c:pt>
                <c:pt idx="677" formatCode="0.00E+00">
                  <c:v>3.03171E-210</c:v>
                </c:pt>
                <c:pt idx="678" formatCode="0.00E+00">
                  <c:v>2.7268000000000002E-209</c:v>
                </c:pt>
                <c:pt idx="679" formatCode="0.00E+00">
                  <c:v>1.6827699999999999E-209</c:v>
                </c:pt>
                <c:pt idx="680" formatCode="0.00E+00">
                  <c:v>-6.8878500000000005E-209</c:v>
                </c:pt>
                <c:pt idx="681" formatCode="0.00E+00">
                  <c:v>-1.1035300000000001E-208</c:v>
                </c:pt>
                <c:pt idx="682" formatCode="0.00E+00">
                  <c:v>1.11597E-208</c:v>
                </c:pt>
                <c:pt idx="683" formatCode="0.00E+00">
                  <c:v>4.18747E-208</c:v>
                </c:pt>
                <c:pt idx="684" formatCode="0.00E+00">
                  <c:v>6.5145700000000003E-209</c:v>
                </c:pt>
                <c:pt idx="685" formatCode="0.00E+00">
                  <c:v>-1.20731E-207</c:v>
                </c:pt>
                <c:pt idx="686" formatCode="0.00E+00">
                  <c:v>-1.3011E-207</c:v>
                </c:pt>
                <c:pt idx="687" formatCode="0.00E+00">
                  <c:v>2.5767300000000001E-207</c:v>
                </c:pt>
                <c:pt idx="688" formatCode="0.00E+00">
                  <c:v>6.0200400000000002E-207</c:v>
                </c:pt>
                <c:pt idx="689" formatCode="0.00E+00">
                  <c:v>-2.1949600000000001E-207</c:v>
                </c:pt>
                <c:pt idx="690" formatCode="0.00E+00">
                  <c:v>-1.9742000000000001E-206</c:v>
                </c:pt>
                <c:pt idx="691" formatCode="0.00E+00">
                  <c:v>-1.2183200000000001E-206</c:v>
                </c:pt>
                <c:pt idx="692" formatCode="0.00E+00">
                  <c:v>4.9867900000000004E-206</c:v>
                </c:pt>
                <c:pt idx="693" formatCode="0.00E+00">
                  <c:v>7.9895500000000005E-206</c:v>
                </c:pt>
                <c:pt idx="694" formatCode="0.00E+00">
                  <c:v>-8.0796099999999996E-206</c:v>
                </c:pt>
                <c:pt idx="695" formatCode="0.00E+00">
                  <c:v>-3.0317200000000001E-205</c:v>
                </c:pt>
                <c:pt idx="696" formatCode="0.00E+00">
                  <c:v>-4.71654E-206</c:v>
                </c:pt>
                <c:pt idx="697" formatCode="0.00E+00">
                  <c:v>8.7409300000000002E-205</c:v>
                </c:pt>
                <c:pt idx="698" formatCode="0.00E+00">
                  <c:v>9.4199599999999998E-205</c:v>
                </c:pt>
                <c:pt idx="699" formatCode="0.00E+00">
                  <c:v>-1.8655499999999999E-204</c:v>
                </c:pt>
                <c:pt idx="700" formatCode="0.00E+00">
                  <c:v>-4.3585E-204</c:v>
                </c:pt>
                <c:pt idx="701" formatCode="0.00E+00">
                  <c:v>1.5891500000000001E-204</c:v>
                </c:pt>
                <c:pt idx="702" formatCode="0.00E+00">
                  <c:v>1.4293200000000001E-203</c:v>
                </c:pt>
                <c:pt idx="703" formatCode="0.00E+00">
                  <c:v>8.8206400000000001E-204</c:v>
                </c:pt>
                <c:pt idx="704" formatCode="0.00E+00">
                  <c:v>-3.6104300000000002E-203</c:v>
                </c:pt>
                <c:pt idx="705" formatCode="0.00E+00">
                  <c:v>-5.7844200000000005E-203</c:v>
                </c:pt>
                <c:pt idx="706" formatCode="0.00E+00">
                  <c:v>5.8496200000000006E-203</c:v>
                </c:pt>
                <c:pt idx="707" formatCode="0.00E+00">
                  <c:v>2.1949599999999999E-202</c:v>
                </c:pt>
                <c:pt idx="708" formatCode="0.00E+00">
                  <c:v>3.4147699999999998E-203</c:v>
                </c:pt>
                <c:pt idx="709" formatCode="0.00E+00">
                  <c:v>-6.3284200000000003E-202</c:v>
                </c:pt>
                <c:pt idx="710" formatCode="0.00E+00">
                  <c:v>-6.8200399999999996E-202</c:v>
                </c:pt>
                <c:pt idx="711" formatCode="0.00E+00">
                  <c:v>1.35066E-201</c:v>
                </c:pt>
                <c:pt idx="712" formatCode="0.00E+00">
                  <c:v>3.15555E-201</c:v>
                </c:pt>
                <c:pt idx="713" formatCode="0.00E+00">
                  <c:v>-1.1505399999999999E-201</c:v>
                </c:pt>
                <c:pt idx="714" formatCode="0.00E+00">
                  <c:v>-1.03482E-200</c:v>
                </c:pt>
                <c:pt idx="715" formatCode="0.00E+00">
                  <c:v>-6.3861300000000003E-201</c:v>
                </c:pt>
                <c:pt idx="716" formatCode="0.00E+00">
                  <c:v>2.6139500000000001E-200</c:v>
                </c:pt>
                <c:pt idx="717" formatCode="0.00E+00">
                  <c:v>4.1879099999999999E-200</c:v>
                </c:pt>
                <c:pt idx="718" formatCode="0.00E+00">
                  <c:v>-4.2351200000000002E-200</c:v>
                </c:pt>
                <c:pt idx="719" formatCode="0.00E+00">
                  <c:v>-1.5891500000000001E-199</c:v>
                </c:pt>
                <c:pt idx="720" formatCode="0.00E+00">
                  <c:v>-2.4722900000000001E-200</c:v>
                </c:pt>
                <c:pt idx="721" formatCode="0.00E+00">
                  <c:v>4.5817699999999998E-199</c:v>
                </c:pt>
                <c:pt idx="722" formatCode="0.00E+00">
                  <c:v>4.9377000000000003E-199</c:v>
                </c:pt>
                <c:pt idx="723" formatCode="0.00E+00">
                  <c:v>-9.7787399999999994E-199</c:v>
                </c:pt>
                <c:pt idx="724" formatCode="0.00E+00">
                  <c:v>-2.28461E-198</c:v>
                </c:pt>
                <c:pt idx="725" formatCode="0.00E+00">
                  <c:v>8.3298899999999997E-199</c:v>
                </c:pt>
                <c:pt idx="726" formatCode="0.00E+00">
                  <c:v>7.4921100000000002E-198</c:v>
                </c:pt>
                <c:pt idx="727" formatCode="0.00E+00">
                  <c:v>4.6235499999999996E-198</c:v>
                </c:pt>
                <c:pt idx="728" formatCode="0.00E+00">
                  <c:v>-1.89249E-197</c:v>
                </c:pt>
                <c:pt idx="729" formatCode="0.00E+00">
                  <c:v>-3.0320400000000002E-197</c:v>
                </c:pt>
                <c:pt idx="730" formatCode="0.00E+00">
                  <c:v>3.0662199999999999E-197</c:v>
                </c:pt>
                <c:pt idx="731" formatCode="0.00E+00">
                  <c:v>1.1505400000000001E-196</c:v>
                </c:pt>
                <c:pt idx="732" formatCode="0.00E+00">
                  <c:v>1.7899299999999999E-197</c:v>
                </c:pt>
                <c:pt idx="733" formatCode="0.00E+00">
                  <c:v>-3.3171900000000002E-196</c:v>
                </c:pt>
                <c:pt idx="734" formatCode="0.00E+00">
                  <c:v>-3.57489E-196</c:v>
                </c:pt>
                <c:pt idx="735" formatCode="0.00E+00">
                  <c:v>7.0797900000000001E-196</c:v>
                </c:pt>
                <c:pt idx="736" formatCode="0.00E+00">
                  <c:v>1.6540600000000001E-195</c:v>
                </c:pt>
                <c:pt idx="737" formatCode="0.00E+00">
                  <c:v>-6.0308299999999995E-196</c:v>
                </c:pt>
                <c:pt idx="738" formatCode="0.00E+00">
                  <c:v>-5.4242800000000001E-195</c:v>
                </c:pt>
                <c:pt idx="739" formatCode="0.00E+00">
                  <c:v>-3.3474499999999998E-195</c:v>
                </c:pt>
                <c:pt idx="740" formatCode="0.00E+00">
                  <c:v>1.3701600000000001E-194</c:v>
                </c:pt>
                <c:pt idx="741" formatCode="0.00E+00">
                  <c:v>2.1951999999999999E-194</c:v>
                </c:pt>
                <c:pt idx="742" formatCode="0.00E+00">
                  <c:v>-2.2199399999999999E-194</c:v>
                </c:pt>
                <c:pt idx="743" formatCode="0.00E+00">
                  <c:v>-8.3299200000000006E-194</c:v>
                </c:pt>
                <c:pt idx="744" formatCode="0.00E+00">
                  <c:v>-1.29591E-194</c:v>
                </c:pt>
                <c:pt idx="745" formatCode="0.00E+00">
                  <c:v>2.4016400000000002E-193</c:v>
                </c:pt>
                <c:pt idx="746" formatCode="0.00E+00">
                  <c:v>2.5882100000000001E-193</c:v>
                </c:pt>
                <c:pt idx="747" formatCode="0.00E+00">
                  <c:v>-5.1257599999999996E-193</c:v>
                </c:pt>
                <c:pt idx="748" formatCode="0.00E+00">
                  <c:v>-1.1975299999999999E-192</c:v>
                </c:pt>
                <c:pt idx="749" formatCode="0.00E+00">
                  <c:v>4.3663100000000001E-193</c:v>
                </c:pt>
                <c:pt idx="750" formatCode="0.00E+00">
                  <c:v>3.9271700000000003E-192</c:v>
                </c:pt>
                <c:pt idx="751" formatCode="0.00E+00">
                  <c:v>2.4235499999999999E-192</c:v>
                </c:pt>
                <c:pt idx="752" formatCode="0.00E+00">
                  <c:v>-9.9199600000000004E-192</c:v>
                </c:pt>
                <c:pt idx="753" formatCode="0.00E+00">
                  <c:v>-1.5893199999999999E-191</c:v>
                </c:pt>
                <c:pt idx="754" formatCode="0.00E+00">
                  <c:v>1.60723E-191</c:v>
                </c:pt>
                <c:pt idx="755" formatCode="0.00E+00">
                  <c:v>6.0308499999999997E-191</c:v>
                </c:pt>
                <c:pt idx="756" formatCode="0.00E+00">
                  <c:v>9.3823600000000004E-192</c:v>
                </c:pt>
                <c:pt idx="757" formatCode="0.00E+00">
                  <c:v>-1.7387900000000001E-190</c:v>
                </c:pt>
                <c:pt idx="758" formatCode="0.00E+00">
                  <c:v>-1.87386E-190</c:v>
                </c:pt>
                <c:pt idx="759" formatCode="0.00E+00">
                  <c:v>3.7110399999999999E-190</c:v>
                </c:pt>
                <c:pt idx="760" formatCode="0.00E+00">
                  <c:v>8.6701300000000003E-190</c:v>
                </c:pt>
                <c:pt idx="761" formatCode="0.00E+00">
                  <c:v>-3.1611999999999999E-190</c:v>
                </c:pt>
                <c:pt idx="762" formatCode="0.00E+00">
                  <c:v>-2.8432699999999998E-189</c:v>
                </c:pt>
                <c:pt idx="763" formatCode="0.00E+00">
                  <c:v>-1.7546400000000001E-189</c:v>
                </c:pt>
                <c:pt idx="764" formatCode="0.00E+00">
                  <c:v>7.1820400000000003E-189</c:v>
                </c:pt>
                <c:pt idx="765" formatCode="0.00E+00">
                  <c:v>1.1506599999999999E-188</c:v>
                </c:pt>
                <c:pt idx="766" formatCode="0.00E+00">
                  <c:v>-1.1636299999999999E-188</c:v>
                </c:pt>
                <c:pt idx="767" formatCode="0.00E+00">
                  <c:v>-4.3663300000000002E-188</c:v>
                </c:pt>
                <c:pt idx="768" formatCode="0.00E+00">
                  <c:v>-6.7928099999999997E-189</c:v>
                </c:pt>
                <c:pt idx="769" formatCode="0.00E+00">
                  <c:v>1.2588799999999999E-187</c:v>
                </c:pt>
                <c:pt idx="770" formatCode="0.00E+00">
                  <c:v>1.3566699999999999E-187</c:v>
                </c:pt>
                <c:pt idx="771" formatCode="0.00E+00">
                  <c:v>-2.6867899999999998E-187</c:v>
                </c:pt>
                <c:pt idx="772" formatCode="0.00E+00">
                  <c:v>-6.2771600000000003E-187</c:v>
                </c:pt>
                <c:pt idx="773" formatCode="0.00E+00">
                  <c:v>2.28871E-187</c:v>
                </c:pt>
                <c:pt idx="774" formatCode="0.00E+00">
                  <c:v>2.0585199999999999E-186</c:v>
                </c:pt>
                <c:pt idx="775" formatCode="0.00E+00">
                  <c:v>1.2703600000000001E-186</c:v>
                </c:pt>
                <c:pt idx="776" formatCode="0.00E+00">
                  <c:v>-5.1997900000000003E-186</c:v>
                </c:pt>
                <c:pt idx="777" formatCode="0.00E+00">
                  <c:v>-8.3308000000000007E-186</c:v>
                </c:pt>
                <c:pt idx="778" formatCode="0.00E+00">
                  <c:v>8.4246999999999998E-186</c:v>
                </c:pt>
                <c:pt idx="779" formatCode="0.00E+00">
                  <c:v>3.16121E-185</c:v>
                </c:pt>
                <c:pt idx="780" formatCode="0.00E+00">
                  <c:v>4.9179900000000001E-186</c:v>
                </c:pt>
                <c:pt idx="781" formatCode="0.00E+00">
                  <c:v>-9.1142699999999999E-185</c:v>
                </c:pt>
                <c:pt idx="782" formatCode="0.00E+00">
                  <c:v>-9.8222999999999996E-185</c:v>
                </c:pt>
                <c:pt idx="783" formatCode="0.00E+00">
                  <c:v>1.9452300000000001E-184</c:v>
                </c:pt>
                <c:pt idx="784" formatCode="0.00E+00">
                  <c:v>4.5446600000000002E-184</c:v>
                </c:pt>
                <c:pt idx="785" formatCode="0.00E+00">
                  <c:v>-1.65702E-184</c:v>
                </c:pt>
                <c:pt idx="786" formatCode="0.00E+00">
                  <c:v>-1.49037E-183</c:v>
                </c:pt>
                <c:pt idx="787" formatCode="0.00E+00">
                  <c:v>-9.1973900000000001E-184</c:v>
                </c:pt>
                <c:pt idx="788" formatCode="0.00E+00">
                  <c:v>3.7646400000000001E-183</c:v>
                </c:pt>
                <c:pt idx="789" formatCode="0.00E+00">
                  <c:v>6.0314899999999997E-183</c:v>
                </c:pt>
                <c:pt idx="790" formatCode="0.00E+00">
                  <c:v>-6.0994700000000002E-183</c:v>
                </c:pt>
                <c:pt idx="791" formatCode="0.00E+00">
                  <c:v>-2.2887100000000001E-182</c:v>
                </c:pt>
                <c:pt idx="792" formatCode="0.00E+00">
                  <c:v>-3.5606199999999999E-183</c:v>
                </c:pt>
                <c:pt idx="793" formatCode="0.00E+00">
                  <c:v>6.5987199999999996E-182</c:v>
                </c:pt>
                <c:pt idx="794" formatCode="0.00E+00">
                  <c:v>7.1113300000000002E-182</c:v>
                </c:pt>
                <c:pt idx="795" formatCode="0.00E+00">
                  <c:v>-1.4083500000000001E-181</c:v>
                </c:pt>
                <c:pt idx="796" formatCode="0.00E+00">
                  <c:v>-3.29033E-181</c:v>
                </c:pt>
                <c:pt idx="797" formatCode="0.00E+00">
                  <c:v>1.19968E-181</c:v>
                </c:pt>
                <c:pt idx="798" formatCode="0.00E+00">
                  <c:v>1.07902E-180</c:v>
                </c:pt>
                <c:pt idx="799" formatCode="0.00E+00">
                  <c:v>6.6588999999999995E-181</c:v>
                </c:pt>
                <c:pt idx="800" formatCode="0.00E+00">
                  <c:v>-2.72559E-180</c:v>
                </c:pt>
                <c:pt idx="801" formatCode="0.00E+00">
                  <c:v>-4.36679E-180</c:v>
                </c:pt>
                <c:pt idx="802" formatCode="0.00E+00">
                  <c:v>4.4160099999999997E-180</c:v>
                </c:pt>
                <c:pt idx="803" formatCode="0.00E+00">
                  <c:v>1.65703E-179</c:v>
                </c:pt>
                <c:pt idx="804" formatCode="0.00E+00">
                  <c:v>2.5778799999999999E-180</c:v>
                </c:pt>
                <c:pt idx="805" formatCode="0.00E+00">
                  <c:v>-4.7774599999999997E-179</c:v>
                </c:pt>
                <c:pt idx="806" formatCode="0.00E+00">
                  <c:v>-5.1486E-179</c:v>
                </c:pt>
                <c:pt idx="807" formatCode="0.00E+00">
                  <c:v>1.01964E-178</c:v>
                </c:pt>
                <c:pt idx="808" formatCode="0.00E+00">
                  <c:v>2.3821900000000001E-178</c:v>
                </c:pt>
                <c:pt idx="809" formatCode="0.00E+00">
                  <c:v>-8.6856700000000006E-179</c:v>
                </c:pt>
                <c:pt idx="810" formatCode="0.00E+00">
                  <c:v>-7.8121099999999995E-178</c:v>
                </c:pt>
                <c:pt idx="811" formatCode="0.00E+00">
                  <c:v>-4.8210300000000002E-178</c:v>
                </c:pt>
                <c:pt idx="812" formatCode="0.00E+00">
                  <c:v>1.9733299999999999E-177</c:v>
                </c:pt>
                <c:pt idx="813" formatCode="0.00E+00">
                  <c:v>3.1615500000000002E-177</c:v>
                </c:pt>
                <c:pt idx="814" formatCode="0.00E+00">
                  <c:v>-3.19718E-177</c:v>
                </c:pt>
                <c:pt idx="815" formatCode="0.00E+00">
                  <c:v>-1.19968E-176</c:v>
                </c:pt>
                <c:pt idx="816" formatCode="0.00E+00">
                  <c:v>-1.8663800000000001E-177</c:v>
                </c:pt>
                <c:pt idx="817" formatCode="0.00E+00">
                  <c:v>3.4588800000000001E-176</c:v>
                </c:pt>
                <c:pt idx="818" formatCode="0.00E+00">
                  <c:v>3.7275800000000003E-176</c:v>
                </c:pt>
                <c:pt idx="819" formatCode="0.00E+00">
                  <c:v>-7.3821799999999994E-176</c:v>
                </c:pt>
                <c:pt idx="820" formatCode="0.00E+00">
                  <c:v>-1.7246999999999999E-175</c:v>
                </c:pt>
                <c:pt idx="821" formatCode="0.00E+00">
                  <c:v>6.2884099999999997E-176</c:v>
                </c:pt>
                <c:pt idx="822" formatCode="0.00E+00">
                  <c:v>5.6559600000000004E-175</c:v>
                </c:pt>
                <c:pt idx="823" formatCode="0.00E+00">
                  <c:v>3.49042E-175</c:v>
                </c:pt>
                <c:pt idx="824" formatCode="0.00E+00">
                  <c:v>-1.4286800000000001E-174</c:v>
                </c:pt>
                <c:pt idx="825" formatCode="0.00E+00">
                  <c:v>-2.2889600000000002E-174</c:v>
                </c:pt>
                <c:pt idx="826" formatCode="0.00E+00">
                  <c:v>2.3147600000000001E-174</c:v>
                </c:pt>
                <c:pt idx="827" formatCode="0.00E+00">
                  <c:v>8.6857000000000006E-174</c:v>
                </c:pt>
                <c:pt idx="828" formatCode="0.00E+00">
                  <c:v>1.35126E-174</c:v>
                </c:pt>
                <c:pt idx="829" formatCode="0.00E+00">
                  <c:v>-2.5042200000000001E-173</c:v>
                </c:pt>
                <c:pt idx="830" formatCode="0.00E+00">
                  <c:v>-2.69876E-173</c:v>
                </c:pt>
                <c:pt idx="831" formatCode="0.00E+00">
                  <c:v>5.3446899999999999E-173</c:v>
                </c:pt>
                <c:pt idx="832" formatCode="0.00E+00">
                  <c:v>1.24868E-172</c:v>
                </c:pt>
                <c:pt idx="833" formatCode="0.00E+00">
                  <c:v>-4.5528000000000001E-173</c:v>
                </c:pt>
                <c:pt idx="834" formatCode="0.00E+00">
                  <c:v>-4.0949099999999997E-172</c:v>
                </c:pt>
                <c:pt idx="835" formatCode="0.00E+00">
                  <c:v>-2.5270600000000001E-172</c:v>
                </c:pt>
                <c:pt idx="836" formatCode="0.00E+00">
                  <c:v>1.03437E-171</c:v>
                </c:pt>
                <c:pt idx="837" formatCode="0.00E+00">
                  <c:v>1.6572E-171</c:v>
                </c:pt>
                <c:pt idx="838" formatCode="0.00E+00">
                  <c:v>-1.67588E-171</c:v>
                </c:pt>
                <c:pt idx="839" formatCode="0.00E+00">
                  <c:v>-6.2884299999999999E-171</c:v>
                </c:pt>
                <c:pt idx="840" formatCode="0.00E+00">
                  <c:v>-9.7830900000000002E-172</c:v>
                </c:pt>
                <c:pt idx="841" formatCode="0.00E+00">
                  <c:v>1.8130500000000001E-170</c:v>
                </c:pt>
                <c:pt idx="842" formatCode="0.00E+00">
                  <c:v>1.9539E-170</c:v>
                </c:pt>
                <c:pt idx="843" formatCode="0.00E+00">
                  <c:v>-3.8695499999999999E-170</c:v>
                </c:pt>
                <c:pt idx="844" formatCode="0.00E+00">
                  <c:v>-9.0404500000000001E-170</c:v>
                </c:pt>
                <c:pt idx="845" formatCode="0.00E+00">
                  <c:v>3.2962199999999999E-170</c:v>
                </c:pt>
                <c:pt idx="846" formatCode="0.00E+00">
                  <c:v>2.9647099999999998E-169</c:v>
                </c:pt>
                <c:pt idx="847" formatCode="0.00E+00">
                  <c:v>1.82959E-169</c:v>
                </c:pt>
                <c:pt idx="848" formatCode="0.00E+00">
                  <c:v>-7.4887900000000004E-169</c:v>
                </c:pt>
                <c:pt idx="849" formatCode="0.00E+00">
                  <c:v>-1.1998100000000001E-168</c:v>
                </c:pt>
                <c:pt idx="850" formatCode="0.00E+00">
                  <c:v>1.2133400000000001E-168</c:v>
                </c:pt>
                <c:pt idx="851" formatCode="0.00E+00">
                  <c:v>4.5528199999999998E-168</c:v>
                </c:pt>
                <c:pt idx="852" formatCode="0.00E+00">
                  <c:v>7.0829400000000003E-169</c:v>
                </c:pt>
                <c:pt idx="853" formatCode="0.00E+00">
                  <c:v>-1.3126499999999999E-167</c:v>
                </c:pt>
                <c:pt idx="854" formatCode="0.00E+00">
                  <c:v>-1.4146200000000001E-167</c:v>
                </c:pt>
                <c:pt idx="855" formatCode="0.00E+00">
                  <c:v>2.8015499999999999E-167</c:v>
                </c:pt>
                <c:pt idx="856" formatCode="0.00E+00">
                  <c:v>6.54527E-167</c:v>
                </c:pt>
                <c:pt idx="857" formatCode="0.00E+00">
                  <c:v>-2.38646E-167</c:v>
                </c:pt>
                <c:pt idx="858" formatCode="0.00E+00">
                  <c:v>-2.1464400000000001E-166</c:v>
                </c:pt>
                <c:pt idx="859" formatCode="0.00E+00">
                  <c:v>-1.3246199999999999E-166</c:v>
                </c:pt>
                <c:pt idx="860" formatCode="0.00E+00">
                  <c:v>5.4218799999999999E-166</c:v>
                </c:pt>
                <c:pt idx="861" formatCode="0.00E+00">
                  <c:v>8.6866199999999997E-166</c:v>
                </c:pt>
                <c:pt idx="862" formatCode="0.00E+00">
                  <c:v>-8.7845300000000002E-166</c:v>
                </c:pt>
                <c:pt idx="863" formatCode="0.00E+00">
                  <c:v>-3.2962300000000001E-165</c:v>
                </c:pt>
                <c:pt idx="864" formatCode="0.00E+00">
                  <c:v>-5.1280400000000001E-166</c:v>
                </c:pt>
                <c:pt idx="865" formatCode="0.00E+00">
                  <c:v>9.5035499999999998E-165</c:v>
                </c:pt>
                <c:pt idx="866" formatCode="0.00E+00">
                  <c:v>1.02418E-164</c:v>
                </c:pt>
                <c:pt idx="867" formatCode="0.00E+00">
                  <c:v>-2.0283200000000001E-164</c:v>
                </c:pt>
                <c:pt idx="868" formatCode="0.00E+00">
                  <c:v>-4.7387699999999999E-164</c:v>
                </c:pt>
                <c:pt idx="869" formatCode="0.00E+00">
                  <c:v>1.7277900000000001E-164</c:v>
                </c:pt>
                <c:pt idx="870" formatCode="0.00E+00">
                  <c:v>1.5540199999999999E-163</c:v>
                </c:pt>
                <c:pt idx="871" formatCode="0.00E+00">
                  <c:v>9.5902199999999997E-164</c:v>
                </c:pt>
                <c:pt idx="872" formatCode="0.00E+00">
                  <c:v>-3.9254300000000002E-163</c:v>
                </c:pt>
                <c:pt idx="873" formatCode="0.00E+00">
                  <c:v>-6.2890999999999997E-163</c:v>
                </c:pt>
                <c:pt idx="874" formatCode="0.00E+00">
                  <c:v>6.35999E-163</c:v>
                </c:pt>
                <c:pt idx="875" formatCode="0.00E+00">
                  <c:v>2.38647E-162</c:v>
                </c:pt>
                <c:pt idx="876" formatCode="0.00E+00">
                  <c:v>3.7126900000000002E-163</c:v>
                </c:pt>
                <c:pt idx="877" formatCode="0.00E+00">
                  <c:v>-6.8805600000000002E-162</c:v>
                </c:pt>
                <c:pt idx="878" formatCode="0.00E+00">
                  <c:v>-7.4150700000000004E-162</c:v>
                </c:pt>
                <c:pt idx="879" formatCode="0.00E+00">
                  <c:v>1.4685E-161</c:v>
                </c:pt>
                <c:pt idx="880" formatCode="0.00E+00">
                  <c:v>3.43086E-161</c:v>
                </c:pt>
                <c:pt idx="881" formatCode="0.00E+00">
                  <c:v>-1.2509200000000001E-161</c:v>
                </c:pt>
                <c:pt idx="882" formatCode="0.00E+00">
                  <c:v>-1.12511E-160</c:v>
                </c:pt>
                <c:pt idx="883" formatCode="0.00E+00">
                  <c:v>-6.9433100000000002E-161</c:v>
                </c:pt>
                <c:pt idx="884" formatCode="0.00E+00">
                  <c:v>2.84201E-160</c:v>
                </c:pt>
                <c:pt idx="885" formatCode="0.00E+00">
                  <c:v>4.5533E-160</c:v>
                </c:pt>
                <c:pt idx="886" formatCode="0.00E+00">
                  <c:v>-4.6046199999999998E-160</c:v>
                </c:pt>
                <c:pt idx="887" formatCode="0.00E+00">
                  <c:v>-1.7277999999999999E-159</c:v>
                </c:pt>
                <c:pt idx="888" formatCode="0.00E+00">
                  <c:v>-2.6879899999999999E-160</c:v>
                </c:pt>
                <c:pt idx="889" formatCode="0.00E+00">
                  <c:v>4.9815100000000001E-159</c:v>
                </c:pt>
                <c:pt idx="890" formatCode="0.00E+00">
                  <c:v>5.3685000000000002E-159</c:v>
                </c:pt>
                <c:pt idx="891" formatCode="0.00E+00">
                  <c:v>-1.06319E-158</c:v>
                </c:pt>
                <c:pt idx="892" formatCode="0.00E+00">
                  <c:v>-2.4839400000000001E-158</c:v>
                </c:pt>
                <c:pt idx="893" formatCode="0.00E+00">
                  <c:v>9.0566500000000003E-159</c:v>
                </c:pt>
                <c:pt idx="894" formatCode="0.00E+00">
                  <c:v>8.1457800000000006E-158</c:v>
                </c:pt>
                <c:pt idx="895" formatCode="0.00E+00">
                  <c:v>5.0269400000000004E-158</c:v>
                </c:pt>
                <c:pt idx="896" formatCode="0.00E+00">
                  <c:v>-2.0576100000000001E-157</c:v>
                </c:pt>
                <c:pt idx="897" formatCode="0.00E+00">
                  <c:v>-3.2965799999999997E-157</c:v>
                </c:pt>
                <c:pt idx="898" formatCode="0.00E+00">
                  <c:v>3.33374E-157</c:v>
                </c:pt>
                <c:pt idx="899" formatCode="0.00E+00">
                  <c:v>1.25092E-156</c:v>
                </c:pt>
                <c:pt idx="900" formatCode="0.00E+00">
                  <c:v>1.9460999999999999E-157</c:v>
                </c:pt>
                <c:pt idx="901" formatCode="0.00E+00">
                  <c:v>-3.60661E-156</c:v>
                </c:pt>
                <c:pt idx="902" formatCode="0.00E+00">
                  <c:v>-3.8867900000000001E-156</c:v>
                </c:pt>
                <c:pt idx="903" formatCode="0.00E+00">
                  <c:v>7.69749E-156</c:v>
                </c:pt>
                <c:pt idx="904" formatCode="0.00E+00">
                  <c:v>1.7983700000000001E-155</c:v>
                </c:pt>
                <c:pt idx="905" formatCode="0.00E+00">
                  <c:v>-6.5570000000000003E-156</c:v>
                </c:pt>
                <c:pt idx="906" formatCode="0.00E+00">
                  <c:v>-5.8975299999999999E-155</c:v>
                </c:pt>
                <c:pt idx="907" formatCode="0.00E+00">
                  <c:v>-3.6395000000000001E-155</c:v>
                </c:pt>
                <c:pt idx="908" formatCode="0.00E+00">
                  <c:v>1.4897099999999999E-154</c:v>
                </c:pt>
                <c:pt idx="909" formatCode="0.00E+00">
                  <c:v>2.3867199999999999E-154</c:v>
                </c:pt>
                <c:pt idx="910" formatCode="0.00E+00">
                  <c:v>-2.41362E-154</c:v>
                </c:pt>
                <c:pt idx="911" formatCode="0.00E+00">
                  <c:v>-9.0566799999999994E-154</c:v>
                </c:pt>
                <c:pt idx="912" formatCode="0.00E+00">
                  <c:v>-1.4089699999999999E-154</c:v>
                </c:pt>
                <c:pt idx="913" formatCode="0.00E+00">
                  <c:v>2.6111799999999999E-153</c:v>
                </c:pt>
                <c:pt idx="914" formatCode="0.00E+00">
                  <c:v>2.81403E-153</c:v>
                </c:pt>
                <c:pt idx="915" formatCode="0.00E+00">
                  <c:v>-5.5729699999999997E-153</c:v>
                </c:pt>
                <c:pt idx="916" formatCode="0.00E+00">
                  <c:v>-1.30202E-152</c:v>
                </c:pt>
                <c:pt idx="917" formatCode="0.00E+00">
                  <c:v>4.7472599999999999E-153</c:v>
                </c:pt>
                <c:pt idx="918" formatCode="0.00E+00">
                  <c:v>4.2698099999999996E-152</c:v>
                </c:pt>
                <c:pt idx="919" formatCode="0.00E+00">
                  <c:v>2.6349900000000001E-152</c:v>
                </c:pt>
                <c:pt idx="920" formatCode="0.00E+00">
                  <c:v>-1.07855E-151</c:v>
                </c:pt>
                <c:pt idx="921" formatCode="0.00E+00">
                  <c:v>-1.72798E-151</c:v>
                </c:pt>
                <c:pt idx="922" formatCode="0.00E+00">
                  <c:v>1.7474600000000001E-151</c:v>
                </c:pt>
                <c:pt idx="923" formatCode="0.00E+00">
                  <c:v>6.5570200000000001E-151</c:v>
                </c:pt>
                <c:pt idx="924" formatCode="0.00E+00">
                  <c:v>1.02009E-151</c:v>
                </c:pt>
                <c:pt idx="925" formatCode="0.00E+00">
                  <c:v>-1.8904899999999999E-150</c:v>
                </c:pt>
                <c:pt idx="926" formatCode="0.00E+00">
                  <c:v>-2.0373499999999999E-150</c:v>
                </c:pt>
                <c:pt idx="927" formatCode="0.00E+00">
                  <c:v>4.0348199999999999E-150</c:v>
                </c:pt>
                <c:pt idx="928" formatCode="0.00E+00">
                  <c:v>9.4265800000000002E-150</c:v>
                </c:pt>
                <c:pt idx="929" formatCode="0.00E+00">
                  <c:v>-3.4370100000000003E-150</c:v>
                </c:pt>
                <c:pt idx="930" formatCode="0.00E+00">
                  <c:v>-3.0913299999999999E-149</c:v>
                </c:pt>
                <c:pt idx="931" formatCode="0.00E+00">
                  <c:v>-1.9077299999999999E-149</c:v>
                </c:pt>
                <c:pt idx="932" formatCode="0.00E+00">
                  <c:v>7.80865E-149</c:v>
                </c:pt>
                <c:pt idx="933" formatCode="0.00E+00">
                  <c:v>1.2510599999999999E-148</c:v>
                </c:pt>
                <c:pt idx="934" formatCode="0.00E+00">
                  <c:v>-1.26516E-148</c:v>
                </c:pt>
                <c:pt idx="935" formatCode="0.00E+00">
                  <c:v>-4.7472799999999999E-148</c:v>
                </c:pt>
                <c:pt idx="936" formatCode="0.00E+00">
                  <c:v>-7.3854700000000002E-149</c:v>
                </c:pt>
                <c:pt idx="937" formatCode="0.00E+00">
                  <c:v>1.3687100000000001E-147</c:v>
                </c:pt>
                <c:pt idx="938" formatCode="0.00E+00">
                  <c:v>1.47504E-147</c:v>
                </c:pt>
                <c:pt idx="939" formatCode="0.00E+00">
                  <c:v>-2.9212099999999998E-147</c:v>
                </c:pt>
                <c:pt idx="940" formatCode="0.00E+00">
                  <c:v>-6.8248300000000005E-147</c:v>
                </c:pt>
                <c:pt idx="941" formatCode="0.00E+00">
                  <c:v>2.4883900000000001E-147</c:v>
                </c:pt>
                <c:pt idx="942" formatCode="0.00E+00">
                  <c:v>2.2381199999999998E-146</c:v>
                </c:pt>
                <c:pt idx="943" formatCode="0.00E+00">
                  <c:v>1.3812E-146</c:v>
                </c:pt>
                <c:pt idx="944" formatCode="0.00E+00">
                  <c:v>-5.6534499999999996E-146</c:v>
                </c:pt>
                <c:pt idx="945" formatCode="0.00E+00">
                  <c:v>-9.0576400000000006E-146</c:v>
                </c:pt>
                <c:pt idx="946" formatCode="0.00E+00">
                  <c:v>9.15973E-146</c:v>
                </c:pt>
                <c:pt idx="947" formatCode="0.00E+00">
                  <c:v>3.4370200000000002E-145</c:v>
                </c:pt>
                <c:pt idx="948" formatCode="0.00E+00">
                  <c:v>5.3470699999999998E-146</c:v>
                </c:pt>
                <c:pt idx="949" formatCode="0.00E+00">
                  <c:v>-9.9094599999999999E-145</c:v>
                </c:pt>
                <c:pt idx="950" formatCode="0.00E+00">
                  <c:v>-1.06793E-144</c:v>
                </c:pt>
                <c:pt idx="951" formatCode="0.00E+00">
                  <c:v>2.1149499999999999E-144</c:v>
                </c:pt>
                <c:pt idx="952" formatCode="0.00E+00">
                  <c:v>4.9411700000000002E-144</c:v>
                </c:pt>
                <c:pt idx="953" formatCode="0.00E+00">
                  <c:v>-1.80159E-144</c:v>
                </c:pt>
                <c:pt idx="954" formatCode="0.00E+00">
                  <c:v>-1.6204000000000001E-143</c:v>
                </c:pt>
                <c:pt idx="955" formatCode="0.00E+00">
                  <c:v>-9.99983E-144</c:v>
                </c:pt>
                <c:pt idx="956" formatCode="0.00E+00">
                  <c:v>4.0930899999999999E-143</c:v>
                </c:pt>
                <c:pt idx="957" formatCode="0.00E+00">
                  <c:v>6.5577199999999997E-143</c:v>
                </c:pt>
                <c:pt idx="958" formatCode="0.00E+00">
                  <c:v>-6.6316300000000001E-143</c:v>
                </c:pt>
                <c:pt idx="959" formatCode="0.00E+00">
                  <c:v>-2.4884000000000001E-142</c:v>
                </c:pt>
                <c:pt idx="960" formatCode="0.00E+00">
                  <c:v>-3.8712699999999999E-143</c:v>
                </c:pt>
                <c:pt idx="961" formatCode="0.00E+00">
                  <c:v>7.1744399999999998E-142</c:v>
                </c:pt>
                <c:pt idx="962" formatCode="0.00E+00">
                  <c:v>7.7317800000000006E-142</c:v>
                </c:pt>
                <c:pt idx="963" formatCode="0.00E+00">
                  <c:v>-1.53122E-141</c:v>
                </c:pt>
                <c:pt idx="964" formatCode="0.00E+00">
                  <c:v>-3.5774000000000001E-141</c:v>
                </c:pt>
                <c:pt idx="965" formatCode="0.00E+00">
                  <c:v>1.30435E-141</c:v>
                </c:pt>
                <c:pt idx="966" formatCode="0.00E+00">
                  <c:v>1.17317E-140</c:v>
                </c:pt>
                <c:pt idx="967" formatCode="0.00E+00">
                  <c:v>7.2398700000000004E-141</c:v>
                </c:pt>
                <c:pt idx="968" formatCode="0.00E+00">
                  <c:v>-2.9633900000000001E-140</c:v>
                </c:pt>
                <c:pt idx="969" formatCode="0.00E+00">
                  <c:v>-4.7477799999999999E-140</c:v>
                </c:pt>
                <c:pt idx="970" formatCode="0.00E+00">
                  <c:v>4.8012899999999997E-140</c:v>
                </c:pt>
                <c:pt idx="971" formatCode="0.00E+00">
                  <c:v>1.8016000000000002E-139</c:v>
                </c:pt>
                <c:pt idx="972" formatCode="0.00E+00">
                  <c:v>2.8027900000000001E-140</c:v>
                </c:pt>
                <c:pt idx="973" formatCode="0.00E+00">
                  <c:v>-5.1942799999999998E-139</c:v>
                </c:pt>
                <c:pt idx="974" formatCode="0.00E+00">
                  <c:v>-5.5978E-139</c:v>
                </c:pt>
                <c:pt idx="975" formatCode="0.00E+00">
                  <c:v>1.1086000000000001E-138</c:v>
                </c:pt>
                <c:pt idx="976" formatCode="0.00E+00">
                  <c:v>2.5900299999999999E-138</c:v>
                </c:pt>
                <c:pt idx="977" formatCode="0.00E+00">
                  <c:v>-9.4434700000000002E-139</c:v>
                </c:pt>
                <c:pt idx="978" formatCode="0.00E+00">
                  <c:v>-8.4937000000000002E-138</c:v>
                </c:pt>
                <c:pt idx="979" formatCode="0.00E+00">
                  <c:v>-5.2416500000000001E-138</c:v>
                </c:pt>
                <c:pt idx="980" formatCode="0.00E+00">
                  <c:v>2.1454900000000001E-137</c:v>
                </c:pt>
                <c:pt idx="981" formatCode="0.00E+00">
                  <c:v>3.4373800000000001E-137</c:v>
                </c:pt>
                <c:pt idx="982" formatCode="0.00E+00">
                  <c:v>-3.47613E-137</c:v>
                </c:pt>
                <c:pt idx="983" formatCode="0.00E+00">
                  <c:v>-1.30435E-136</c:v>
                </c:pt>
                <c:pt idx="984" formatCode="0.00E+00">
                  <c:v>-2.0292200000000001E-137</c:v>
                </c:pt>
                <c:pt idx="985" formatCode="0.00E+00">
                  <c:v>3.7606499999999997E-136</c:v>
                </c:pt>
                <c:pt idx="986" formatCode="0.00E+00">
                  <c:v>4.0528000000000004E-136</c:v>
                </c:pt>
                <c:pt idx="987" formatCode="0.00E+00">
                  <c:v>-8.0262600000000007E-136</c:v>
                </c:pt>
                <c:pt idx="988" formatCode="0.00E+00">
                  <c:v>-1.8751799999999999E-135</c:v>
                </c:pt>
                <c:pt idx="989" formatCode="0.00E+00">
                  <c:v>6.8370599999999998E-136</c:v>
                </c:pt>
                <c:pt idx="990" formatCode="0.00E+00">
                  <c:v>6.1494300000000001E-135</c:v>
                </c:pt>
                <c:pt idx="991" formatCode="0.00E+00">
                  <c:v>3.7949500000000001E-135</c:v>
                </c:pt>
                <c:pt idx="992" formatCode="0.00E+00">
                  <c:v>-1.5533300000000001E-134</c:v>
                </c:pt>
                <c:pt idx="993" formatCode="0.00E+00">
                  <c:v>-2.4886600000000001E-134</c:v>
                </c:pt>
                <c:pt idx="994" formatCode="0.00E+00">
                  <c:v>2.51671E-134</c:v>
                </c:pt>
                <c:pt idx="995" formatCode="0.00E+00">
                  <c:v>9.4434999999999991E-134</c:v>
                </c:pt>
                <c:pt idx="996" formatCode="0.00E+00">
                  <c:v>1.46915E-134</c:v>
                </c:pt>
                <c:pt idx="997" formatCode="0.00E+00">
                  <c:v>-2.7227100000000002E-133</c:v>
                </c:pt>
                <c:pt idx="998" formatCode="0.00E+00">
                  <c:v>-2.9342200000000001E-133</c:v>
                </c:pt>
                <c:pt idx="999" formatCode="0.00E+00">
                  <c:v>5.8109999999999999E-133</c:v>
                </c:pt>
                <c:pt idx="1000" formatCode="0.00E+00">
                  <c:v>1.35763E-132</c:v>
                </c:pt>
                <c:pt idx="1001" formatCode="0.00E+00">
                  <c:v>-4.9500200000000002E-133</c:v>
                </c:pt>
                <c:pt idx="1002" formatCode="0.00E+00">
                  <c:v>-4.4521799999999998E-132</c:v>
                </c:pt>
                <c:pt idx="1003" formatCode="0.00E+00">
                  <c:v>-2.74754E-132</c:v>
                </c:pt>
                <c:pt idx="1004" formatCode="0.00E+00">
                  <c:v>1.12461E-131</c:v>
                </c:pt>
                <c:pt idx="1005" formatCode="0.00E+00">
                  <c:v>1.80179E-131</c:v>
                </c:pt>
                <c:pt idx="1006" formatCode="0.00E+00">
                  <c:v>-1.8221E-131</c:v>
                </c:pt>
                <c:pt idx="1007" formatCode="0.00E+00">
                  <c:v>-6.8370800000000005E-131</c:v>
                </c:pt>
                <c:pt idx="1008" formatCode="0.00E+00">
                  <c:v>-1.06366E-131</c:v>
                </c:pt>
                <c:pt idx="1009" formatCode="0.00E+00">
                  <c:v>1.9712399999999999E-130</c:v>
                </c:pt>
                <c:pt idx="1010" formatCode="0.00E+00">
                  <c:v>2.1243700000000002E-130</c:v>
                </c:pt>
                <c:pt idx="1011" formatCode="0.00E+00">
                  <c:v>-4.20716E-130</c:v>
                </c:pt>
                <c:pt idx="1012" formatCode="0.00E+00">
                  <c:v>-9.8291999999999997E-130</c:v>
                </c:pt>
                <c:pt idx="1013" formatCode="0.00E+00">
                  <c:v>3.58381E-130</c:v>
                </c:pt>
                <c:pt idx="1014" formatCode="0.00E+00">
                  <c:v>3.22337E-129</c:v>
                </c:pt>
                <c:pt idx="1015" formatCode="0.00E+00">
                  <c:v>1.98921E-129</c:v>
                </c:pt>
                <c:pt idx="1016" formatCode="0.00E+00">
                  <c:v>-8.1421700000000005E-129</c:v>
                </c:pt>
                <c:pt idx="1017" formatCode="0.00E+00">
                  <c:v>-1.30449E-128</c:v>
                </c:pt>
                <c:pt idx="1018" formatCode="0.00E+00">
                  <c:v>1.3192E-128</c:v>
                </c:pt>
                <c:pt idx="1019" formatCode="0.00E+00">
                  <c:v>4.9500399999999996E-128</c:v>
                </c:pt>
                <c:pt idx="1020" formatCode="0.00E+00">
                  <c:v>7.7009100000000001E-129</c:v>
                </c:pt>
                <c:pt idx="1021" formatCode="0.00E+00">
                  <c:v>-1.4271700000000001E-127</c:v>
                </c:pt>
                <c:pt idx="1022" formatCode="0.00E+00">
                  <c:v>-1.5380400000000001E-127</c:v>
                </c:pt>
                <c:pt idx="1023" formatCode="0.00E+00">
                  <c:v>3.0459700000000001E-127</c:v>
                </c:pt>
                <c:pt idx="1024" formatCode="0.00E+00">
                  <c:v>7.1163300000000001E-127</c:v>
                </c:pt>
                <c:pt idx="1025" formatCode="0.00E+00">
                  <c:v>-2.59467E-127</c:v>
                </c:pt>
                <c:pt idx="1026" formatCode="0.00E+00">
                  <c:v>-2.3337100000000001E-126</c:v>
                </c:pt>
                <c:pt idx="1027" formatCode="0.00E+00">
                  <c:v>-1.44019E-126</c:v>
                </c:pt>
                <c:pt idx="1028" formatCode="0.00E+00">
                  <c:v>5.8949200000000001E-126</c:v>
                </c:pt>
                <c:pt idx="1029" formatCode="0.00E+00">
                  <c:v>9.4445000000000003E-126</c:v>
                </c:pt>
                <c:pt idx="1030" formatCode="0.00E+00">
                  <c:v>-9.5509600000000005E-126</c:v>
                </c:pt>
                <c:pt idx="1031" formatCode="0.00E+00">
                  <c:v>-3.5838200000000001E-125</c:v>
                </c:pt>
                <c:pt idx="1032" formatCode="0.00E+00">
                  <c:v>-5.57545E-126</c:v>
                </c:pt>
                <c:pt idx="1033" formatCode="0.00E+00">
                  <c:v>1.03327E-124</c:v>
                </c:pt>
                <c:pt idx="1034" formatCode="0.00E+00">
                  <c:v>1.11354E-124</c:v>
                </c:pt>
                <c:pt idx="1035" formatCode="0.00E+00">
                  <c:v>-2.2052800000000002E-124</c:v>
                </c:pt>
                <c:pt idx="1036" formatCode="0.00E+00">
                  <c:v>-5.1522100000000001E-124</c:v>
                </c:pt>
                <c:pt idx="1037" formatCode="0.00E+00">
                  <c:v>1.87854E-124</c:v>
                </c:pt>
                <c:pt idx="1038" formatCode="0.00E+00">
                  <c:v>1.68961E-123</c:v>
                </c:pt>
                <c:pt idx="1039" formatCode="0.00E+00">
                  <c:v>1.04269E-123</c:v>
                </c:pt>
                <c:pt idx="1040" formatCode="0.00E+00">
                  <c:v>-4.2679099999999997E-123</c:v>
                </c:pt>
                <c:pt idx="1041" formatCode="0.00E+00">
                  <c:v>-6.8378100000000005E-123</c:v>
                </c:pt>
                <c:pt idx="1042" formatCode="0.00E+00">
                  <c:v>6.9148799999999998E-123</c:v>
                </c:pt>
                <c:pt idx="1043" formatCode="0.00E+00">
                  <c:v>2.5946800000000001E-122</c:v>
                </c:pt>
                <c:pt idx="1044" formatCode="0.00E+00">
                  <c:v>4.0366200000000002E-123</c:v>
                </c:pt>
                <c:pt idx="1045" formatCode="0.00E+00">
                  <c:v>-7.4808699999999998E-122</c:v>
                </c:pt>
                <c:pt idx="1046" formatCode="0.00E+00">
                  <c:v>-8.0620100000000001E-122</c:v>
                </c:pt>
                <c:pt idx="1047" formatCode="0.00E+00">
                  <c:v>1.59662E-121</c:v>
                </c:pt>
                <c:pt idx="1048" formatCode="0.00E+00">
                  <c:v>3.7301900000000002E-121</c:v>
                </c:pt>
                <c:pt idx="1049" formatCode="0.00E+00">
                  <c:v>-1.36006E-121</c:v>
                </c:pt>
                <c:pt idx="1050" formatCode="0.00E+00">
                  <c:v>-1.2232699999999999E-120</c:v>
                </c:pt>
                <c:pt idx="1051" formatCode="0.00E+00">
                  <c:v>-7.5490900000000001E-121</c:v>
                </c:pt>
                <c:pt idx="1052" formatCode="0.00E+00">
                  <c:v>3.08996E-120</c:v>
                </c:pt>
                <c:pt idx="1053" formatCode="0.00E+00">
                  <c:v>4.9505599999999998E-120</c:v>
                </c:pt>
                <c:pt idx="1054" formatCode="0.00E+00">
                  <c:v>-5.00636E-120</c:v>
                </c:pt>
                <c:pt idx="1055" formatCode="0.00E+00">
                  <c:v>-1.8785500000000001E-119</c:v>
                </c:pt>
                <c:pt idx="1056" formatCode="0.00E+00">
                  <c:v>-2.9225099999999999E-120</c:v>
                </c:pt>
                <c:pt idx="1057" formatCode="0.00E+00">
                  <c:v>5.4161399999999996E-119</c:v>
                </c:pt>
                <c:pt idx="1058" formatCode="0.00E+00">
                  <c:v>5.8368899999999999E-119</c:v>
                </c:pt>
                <c:pt idx="1059" formatCode="0.00E+00">
                  <c:v>-1.1559499999999999E-118</c:v>
                </c:pt>
                <c:pt idx="1060" formatCode="0.00E+00">
                  <c:v>-2.7006600000000001E-118</c:v>
                </c:pt>
                <c:pt idx="1061" formatCode="0.00E+00">
                  <c:v>9.8468200000000002E-119</c:v>
                </c:pt>
                <c:pt idx="1062" formatCode="0.00E+00">
                  <c:v>8.85648E-118</c:v>
                </c:pt>
                <c:pt idx="1063" formatCode="0.00E+00">
                  <c:v>5.46553E-118</c:v>
                </c:pt>
                <c:pt idx="1064" formatCode="0.00E+00">
                  <c:v>-2.2371300000000002E-117</c:v>
                </c:pt>
                <c:pt idx="1065" formatCode="0.00E+00">
                  <c:v>-3.5841999999999999E-117</c:v>
                </c:pt>
                <c:pt idx="1066" formatCode="0.00E+00">
                  <c:v>3.6245999999999997E-117</c:v>
                </c:pt>
                <c:pt idx="1067" formatCode="0.00E+00">
                  <c:v>1.36006E-116</c:v>
                </c:pt>
                <c:pt idx="1068" formatCode="0.00E+00">
                  <c:v>2.11589E-117</c:v>
                </c:pt>
                <c:pt idx="1069" formatCode="0.00E+00">
                  <c:v>-3.9212799999999999E-116</c:v>
                </c:pt>
                <c:pt idx="1070" formatCode="0.00E+00">
                  <c:v>-4.2259E-116</c:v>
                </c:pt>
                <c:pt idx="1071" formatCode="0.00E+00">
                  <c:v>8.3690699999999998E-116</c:v>
                </c:pt>
                <c:pt idx="1072" formatCode="0.00E+00">
                  <c:v>1.95527E-115</c:v>
                </c:pt>
                <c:pt idx="1073" formatCode="0.00E+00">
                  <c:v>-7.12908E-116</c:v>
                </c:pt>
                <c:pt idx="1074" formatCode="0.00E+00">
                  <c:v>-6.4120800000000002E-115</c:v>
                </c:pt>
                <c:pt idx="1075" formatCode="0.00E+00">
                  <c:v>-3.9570399999999998E-115</c:v>
                </c:pt>
                <c:pt idx="1076" formatCode="0.00E+00">
                  <c:v>1.61968E-114</c:v>
                </c:pt>
                <c:pt idx="1077" formatCode="0.00E+00">
                  <c:v>2.5949600000000001E-114</c:v>
                </c:pt>
                <c:pt idx="1078" formatCode="0.00E+00">
                  <c:v>-2.6241999999999999E-114</c:v>
                </c:pt>
                <c:pt idx="1079" formatCode="0.00E+00">
                  <c:v>-9.8468499999999994E-114</c:v>
                </c:pt>
                <c:pt idx="1080" formatCode="0.00E+00">
                  <c:v>-1.5319000000000001E-114</c:v>
                </c:pt>
                <c:pt idx="1081" formatCode="0.00E+00">
                  <c:v>2.8390000000000001E-113</c:v>
                </c:pt>
                <c:pt idx="1082" formatCode="0.00E+00">
                  <c:v>3.0595400000000002E-113</c:v>
                </c:pt>
                <c:pt idx="1083" formatCode="0.00E+00">
                  <c:v>-6.0592000000000001E-113</c:v>
                </c:pt>
                <c:pt idx="1084" formatCode="0.00E+00">
                  <c:v>-1.41561E-112</c:v>
                </c:pt>
                <c:pt idx="1085" formatCode="0.00E+00">
                  <c:v>5.1614400000000002E-113</c:v>
                </c:pt>
                <c:pt idx="1086" formatCode="0.00E+00">
                  <c:v>4.6423399999999998E-112</c:v>
                </c:pt>
                <c:pt idx="1087" formatCode="0.00E+00">
                  <c:v>2.8648900000000002E-112</c:v>
                </c:pt>
                <c:pt idx="1088" formatCode="0.00E+00">
                  <c:v>-1.17265E-111</c:v>
                </c:pt>
                <c:pt idx="1089" formatCode="0.00E+00">
                  <c:v>-1.8787400000000001E-111</c:v>
                </c:pt>
                <c:pt idx="1090" formatCode="0.00E+00">
                  <c:v>1.8999200000000002E-111</c:v>
                </c:pt>
                <c:pt idx="1091" formatCode="0.00E+00">
                  <c:v>7.1291099999999997E-111</c:v>
                </c:pt>
                <c:pt idx="1092" formatCode="0.00E+00">
                  <c:v>1.1090899999999999E-111</c:v>
                </c:pt>
                <c:pt idx="1093" formatCode="0.00E+00">
                  <c:v>-2.0554299999999999E-110</c:v>
                </c:pt>
                <c:pt idx="1094" formatCode="0.00E+00">
                  <c:v>-2.21511E-110</c:v>
                </c:pt>
                <c:pt idx="1095" formatCode="0.00E+00">
                  <c:v>4.3868499999999998E-110</c:v>
                </c:pt>
                <c:pt idx="1096" formatCode="0.00E+00">
                  <c:v>1.0249E-109</c:v>
                </c:pt>
                <c:pt idx="1097" formatCode="0.00E+00">
                  <c:v>-3.7368800000000002E-110</c:v>
                </c:pt>
                <c:pt idx="1098" formatCode="0.00E+00">
                  <c:v>-3.3610400000000001E-109</c:v>
                </c:pt>
                <c:pt idx="1099" formatCode="0.00E+00">
                  <c:v>-2.07418E-109</c:v>
                </c:pt>
                <c:pt idx="1100" formatCode="0.00E+00">
                  <c:v>8.4899399999999999E-109</c:v>
                </c:pt>
                <c:pt idx="1101" formatCode="0.00E+00">
                  <c:v>1.3602099999999999E-108</c:v>
                </c:pt>
                <c:pt idx="1102" formatCode="0.00E+00">
                  <c:v>-1.3755399999999999E-108</c:v>
                </c:pt>
                <c:pt idx="1103" formatCode="0.00E+00">
                  <c:v>-5.1614599999999999E-108</c:v>
                </c:pt>
                <c:pt idx="1104" formatCode="0.00E+00">
                  <c:v>-8.02983E-109</c:v>
                </c:pt>
                <c:pt idx="1105" formatCode="0.00E+00">
                  <c:v>1.4881299999999999E-107</c:v>
                </c:pt>
                <c:pt idx="1106" formatCode="0.00E+00">
                  <c:v>1.60373E-107</c:v>
                </c:pt>
                <c:pt idx="1107" formatCode="0.00E+00">
                  <c:v>-3.1760699999999999E-107</c:v>
                </c:pt>
                <c:pt idx="1108" formatCode="0.00E+00">
                  <c:v>-7.4202799999999996E-107</c:v>
                </c:pt>
                <c:pt idx="1109" formatCode="0.00E+00">
                  <c:v>2.7055E-107</c:v>
                </c:pt>
                <c:pt idx="1110" formatCode="0.00E+00">
                  <c:v>2.43339E-106</c:v>
                </c:pt>
                <c:pt idx="1111" formatCode="0.00E+00">
                  <c:v>1.5017E-106</c:v>
                </c:pt>
                <c:pt idx="1112" formatCode="0.00E+00">
                  <c:v>-6.1466999999999996E-106</c:v>
                </c:pt>
                <c:pt idx="1113" formatCode="0.00E+00">
                  <c:v>-9.8478899999999995E-106</c:v>
                </c:pt>
                <c:pt idx="1114" formatCode="0.00E+00">
                  <c:v>9.9588900000000007E-106</c:v>
                </c:pt>
                <c:pt idx="1115" formatCode="0.00E+00">
                  <c:v>3.7368900000000001E-105</c:v>
                </c:pt>
                <c:pt idx="1116" formatCode="0.00E+00">
                  <c:v>5.81358E-106</c:v>
                </c:pt>
                <c:pt idx="1117" formatCode="0.00E+00">
                  <c:v>-1.0774E-104</c:v>
                </c:pt>
                <c:pt idx="1118" formatCode="0.00E+00">
                  <c:v>-1.1611E-104</c:v>
                </c:pt>
                <c:pt idx="1119" formatCode="0.00E+00">
                  <c:v>2.2994700000000001E-104</c:v>
                </c:pt>
                <c:pt idx="1120" formatCode="0.00E+00">
                  <c:v>5.3722700000000002E-104</c:v>
                </c:pt>
                <c:pt idx="1121" formatCode="0.00E+00">
                  <c:v>-1.9587699999999999E-104</c:v>
                </c:pt>
                <c:pt idx="1122" formatCode="0.00E+00">
                  <c:v>-1.7617700000000001E-103</c:v>
                </c:pt>
                <c:pt idx="1123" formatCode="0.00E+00">
                  <c:v>-1.0872300000000001E-103</c:v>
                </c:pt>
                <c:pt idx="1124" formatCode="0.00E+00">
                  <c:v>4.4501999999999999E-103</c:v>
                </c:pt>
                <c:pt idx="1125" formatCode="0.00E+00">
                  <c:v>7.1298600000000004E-103</c:v>
                </c:pt>
                <c:pt idx="1126" formatCode="0.00E+00">
                  <c:v>-7.2102199999999995E-103</c:v>
                </c:pt>
                <c:pt idx="1127" formatCode="0.00E+00">
                  <c:v>-2.7055000000000001E-102</c:v>
                </c:pt>
                <c:pt idx="1128" formatCode="0.00E+00">
                  <c:v>-4.20903E-103</c:v>
                </c:pt>
                <c:pt idx="1129" formatCode="0.00E+00">
                  <c:v>7.8003900000000008E-102</c:v>
                </c:pt>
                <c:pt idx="1130" formatCode="0.00E+00">
                  <c:v>8.4063500000000005E-102</c:v>
                </c:pt>
                <c:pt idx="1131" formatCode="0.00E+00">
                  <c:v>-1.6648099999999999E-101</c:v>
                </c:pt>
                <c:pt idx="1132" formatCode="0.00E+00">
                  <c:v>-3.8895199999999999E-101</c:v>
                </c:pt>
                <c:pt idx="1133" formatCode="0.00E+00">
                  <c:v>1.41815E-101</c:v>
                </c:pt>
                <c:pt idx="1134" formatCode="0.00E+00">
                  <c:v>1.2755200000000001E-100</c:v>
                </c:pt>
                <c:pt idx="1135" formatCode="0.00E+00">
                  <c:v>7.8715199999999995E-101</c:v>
                </c:pt>
                <c:pt idx="1136" formatCode="0.00E+00">
                  <c:v>-3.2219399999999998E-100</c:v>
                </c:pt>
                <c:pt idx="1137" formatCode="0.00E+00">
                  <c:v>-5.1620100000000004E-100</c:v>
                </c:pt>
                <c:pt idx="1138" formatCode="0.00E+00">
                  <c:v>5.2201899999999996E-100</c:v>
                </c:pt>
                <c:pt idx="1139" formatCode="0.00E+00">
                  <c:v>1.9587800000000002E-99</c:v>
                </c:pt>
                <c:pt idx="1140" formatCode="0.00E+00">
                  <c:v>3.0473299999999998E-100</c:v>
                </c:pt>
                <c:pt idx="1141" formatCode="0.00E+00">
                  <c:v>-5.6474700000000002E-99</c:v>
                </c:pt>
                <c:pt idx="1142" formatCode="0.00E+00">
                  <c:v>-6.0861899999999999E-99</c:v>
                </c:pt>
                <c:pt idx="1143" formatCode="0.00E+00">
                  <c:v>1.20532E-98</c:v>
                </c:pt>
                <c:pt idx="1144" formatCode="0.00E+00">
                  <c:v>2.8159999999999999E-98</c:v>
                </c:pt>
                <c:pt idx="1145" formatCode="0.00E+00">
                  <c:v>-1.02674E-98</c:v>
                </c:pt>
                <c:pt idx="1146" formatCode="0.00E+00">
                  <c:v>-9.2347500000000004E-98</c:v>
                </c:pt>
                <c:pt idx="1147" formatCode="0.00E+00">
                  <c:v>-5.6989699999999999E-98</c:v>
                </c:pt>
                <c:pt idx="1148" formatCode="0.00E+00">
                  <c:v>2.3326799999999999E-97</c:v>
                </c:pt>
                <c:pt idx="1149" formatCode="0.00E+00">
                  <c:v>3.7372900000000001E-97</c:v>
                </c:pt>
                <c:pt idx="1150" formatCode="0.00E+00">
                  <c:v>-3.7794099999999997E-97</c:v>
                </c:pt>
                <c:pt idx="1151" formatCode="0.00E+00">
                  <c:v>-1.4181600000000001E-96</c:v>
                </c:pt>
                <c:pt idx="1152" formatCode="0.00E+00">
                  <c:v>-2.2062600000000001E-97</c:v>
                </c:pt>
                <c:pt idx="1153" formatCode="0.00E+00">
                  <c:v>4.0887599999999998E-96</c:v>
                </c:pt>
                <c:pt idx="1154" formatCode="0.00E+00">
                  <c:v>4.40639E-96</c:v>
                </c:pt>
                <c:pt idx="1155" formatCode="0.00E+00">
                  <c:v>-8.7265300000000004E-96</c:v>
                </c:pt>
                <c:pt idx="1156" formatCode="0.00E+00">
                  <c:v>-2.0387800000000001E-95</c:v>
                </c:pt>
                <c:pt idx="1157" formatCode="0.00E+00">
                  <c:v>7.4335700000000002E-96</c:v>
                </c:pt>
                <c:pt idx="1158" formatCode="0.00E+00">
                  <c:v>6.6859499999999996E-95</c:v>
                </c:pt>
                <c:pt idx="1159" formatCode="0.00E+00">
                  <c:v>4.1260500000000002E-95</c:v>
                </c:pt>
                <c:pt idx="1160" formatCode="0.00E+00">
                  <c:v>-1.6888600000000001E-94</c:v>
                </c:pt>
                <c:pt idx="1161" formatCode="0.00E+00">
                  <c:v>-2.7057899999999999E-94</c:v>
                </c:pt>
                <c:pt idx="1162" formatCode="0.00E+00">
                  <c:v>2.7362900000000002E-94</c:v>
                </c:pt>
                <c:pt idx="1163" formatCode="0.00E+00">
                  <c:v>1.02674E-93</c:v>
                </c:pt>
                <c:pt idx="1164" formatCode="0.00E+00">
                  <c:v>1.5973299999999999E-94</c:v>
                </c:pt>
                <c:pt idx="1165" formatCode="0.00E+00">
                  <c:v>-2.9602600000000002E-93</c:v>
                </c:pt>
                <c:pt idx="1166" formatCode="0.00E+00">
                  <c:v>-3.1902199999999999E-93</c:v>
                </c:pt>
                <c:pt idx="1167" formatCode="0.00E+00">
                  <c:v>6.3179899999999997E-93</c:v>
                </c:pt>
                <c:pt idx="1168" formatCode="0.00E+00">
                  <c:v>1.4760799999999999E-92</c:v>
                </c:pt>
                <c:pt idx="1169" formatCode="0.00E+00">
                  <c:v>-5.3819000000000004E-93</c:v>
                </c:pt>
                <c:pt idx="1170" formatCode="0.00E+00">
                  <c:v>-4.8406199999999997E-92</c:v>
                </c:pt>
                <c:pt idx="1171" formatCode="0.00E+00">
                  <c:v>-2.9872500000000001E-92</c:v>
                </c:pt>
                <c:pt idx="1172" formatCode="0.00E+00">
                  <c:v>1.2227299999999999E-91</c:v>
                </c:pt>
                <c:pt idx="1173" formatCode="0.00E+00">
                  <c:v>1.9589899999999999E-91</c:v>
                </c:pt>
                <c:pt idx="1174" formatCode="0.00E+00">
                  <c:v>-1.9810700000000001E-91</c:v>
                </c:pt>
                <c:pt idx="1175" formatCode="0.00E+00">
                  <c:v>-7.4335999999999997E-91</c:v>
                </c:pt>
                <c:pt idx="1176" formatCode="0.00E+00">
                  <c:v>-1.1564700000000001E-91</c:v>
                </c:pt>
                <c:pt idx="1177" formatCode="0.00E+00">
                  <c:v>2.14322E-90</c:v>
                </c:pt>
                <c:pt idx="1178" formatCode="0.00E+00">
                  <c:v>2.30972E-90</c:v>
                </c:pt>
                <c:pt idx="1179" formatCode="0.00E+00">
                  <c:v>-4.5742199999999996E-90</c:v>
                </c:pt>
                <c:pt idx="1180" formatCode="0.00E+00">
                  <c:v>-1.06868E-89</c:v>
                </c:pt>
                <c:pt idx="1181" formatCode="0.00E+00">
                  <c:v>3.8964900000000001E-90</c:v>
                </c:pt>
                <c:pt idx="1182" formatCode="0.00E+00">
                  <c:v>3.5046000000000001E-89</c:v>
                </c:pt>
                <c:pt idx="1183" formatCode="0.00E+00">
                  <c:v>2.1627700000000001E-89</c:v>
                </c:pt>
                <c:pt idx="1184" formatCode="0.00E+00">
                  <c:v>-8.8525500000000005E-89</c:v>
                </c:pt>
                <c:pt idx="1185" formatCode="0.00E+00">
                  <c:v>-1.4183000000000001E-88</c:v>
                </c:pt>
                <c:pt idx="1186" formatCode="0.00E+00">
                  <c:v>1.4342899999999999E-88</c:v>
                </c:pt>
                <c:pt idx="1187" formatCode="0.00E+00">
                  <c:v>5.3819199999999998E-88</c:v>
                </c:pt>
                <c:pt idx="1188" formatCode="0.00E+00">
                  <c:v>8.3727899999999998E-89</c:v>
                </c:pt>
                <c:pt idx="1189" formatCode="0.00E+00">
                  <c:v>-1.55169E-87</c:v>
                </c:pt>
                <c:pt idx="1190" formatCode="0.00E+00">
                  <c:v>-1.67223E-87</c:v>
                </c:pt>
                <c:pt idx="1191" formatCode="0.00E+00">
                  <c:v>3.3117300000000002E-87</c:v>
                </c:pt>
                <c:pt idx="1192" formatCode="0.00E+00">
                  <c:v>7.7372099999999998E-87</c:v>
                </c:pt>
                <c:pt idx="1193" formatCode="0.00E+00">
                  <c:v>-2.8210500000000002E-87</c:v>
                </c:pt>
                <c:pt idx="1194" formatCode="0.00E+00">
                  <c:v>-2.53733E-86</c:v>
                </c:pt>
                <c:pt idx="1195" formatCode="0.00E+00">
                  <c:v>-1.5658399999999999E-86</c:v>
                </c:pt>
                <c:pt idx="1196" formatCode="0.00E+00">
                  <c:v>6.4092400000000002E-86</c:v>
                </c:pt>
                <c:pt idx="1197" formatCode="0.00E+00">
                  <c:v>1.0268500000000001E-85</c:v>
                </c:pt>
                <c:pt idx="1198" formatCode="0.00E+00">
                  <c:v>-1.03842E-85</c:v>
                </c:pt>
                <c:pt idx="1199" formatCode="0.00E+00">
                  <c:v>-3.8965000000000001E-85</c:v>
                </c:pt>
                <c:pt idx="1200" formatCode="0.00E+00">
                  <c:v>-6.06189E-86</c:v>
                </c:pt>
                <c:pt idx="1201" formatCode="0.00E+00">
                  <c:v>1.1234200000000001E-84</c:v>
                </c:pt>
                <c:pt idx="1202" formatCode="0.00E+00">
                  <c:v>1.2106899999999999E-84</c:v>
                </c:pt>
                <c:pt idx="1203" formatCode="0.00E+00">
                  <c:v>-2.3976900000000001E-84</c:v>
                </c:pt>
                <c:pt idx="1204" formatCode="0.00E+00">
                  <c:v>-5.6017300000000003E-84</c:v>
                </c:pt>
                <c:pt idx="1205" formatCode="0.00E+00">
                  <c:v>2.0424400000000001E-84</c:v>
                </c:pt>
                <c:pt idx="1206" formatCode="0.00E+00">
                  <c:v>1.8370200000000001E-83</c:v>
                </c:pt>
                <c:pt idx="1207" formatCode="0.00E+00">
                  <c:v>1.13367E-83</c:v>
                </c:pt>
                <c:pt idx="1208" formatCode="0.00E+00">
                  <c:v>-4.6402800000000003E-83</c:v>
                </c:pt>
                <c:pt idx="1209" formatCode="0.00E+00">
                  <c:v>-7.4343900000000007E-83</c:v>
                </c:pt>
                <c:pt idx="1210" formatCode="0.00E+00">
                  <c:v>7.5181800000000005E-83</c:v>
                </c:pt>
                <c:pt idx="1211" formatCode="0.00E+00">
                  <c:v>2.82106E-82</c:v>
                </c:pt>
                <c:pt idx="1212" formatCode="0.00E+00">
                  <c:v>4.3888000000000002E-83</c:v>
                </c:pt>
                <c:pt idx="1213" formatCode="0.00E+00">
                  <c:v>-8.1335499999999997E-82</c:v>
                </c:pt>
                <c:pt idx="1214" formatCode="0.00E+00">
                  <c:v>-8.7653999999999999E-82</c:v>
                </c:pt>
                <c:pt idx="1215" formatCode="0.00E+00">
                  <c:v>1.7359199999999999E-81</c:v>
                </c:pt>
                <c:pt idx="1216" formatCode="0.00E+00">
                  <c:v>4.0556400000000001E-81</c:v>
                </c:pt>
                <c:pt idx="1217" formatCode="0.00E+00">
                  <c:v>-1.4787199999999999E-81</c:v>
                </c:pt>
                <c:pt idx="1218" formatCode="0.00E+00">
                  <c:v>-1.33E-80</c:v>
                </c:pt>
                <c:pt idx="1219" formatCode="0.00E+00">
                  <c:v>-8.2077300000000003E-81</c:v>
                </c:pt>
                <c:pt idx="1220" formatCode="0.00E+00">
                  <c:v>3.3595600000000001E-80</c:v>
                </c:pt>
                <c:pt idx="1221" formatCode="0.00E+00">
                  <c:v>5.3824800000000003E-80</c:v>
                </c:pt>
                <c:pt idx="1222" formatCode="0.00E+00">
                  <c:v>-5.4431500000000003E-80</c:v>
                </c:pt>
                <c:pt idx="1223" formatCode="0.00E+00">
                  <c:v>-2.0424399999999999E-79</c:v>
                </c:pt>
                <c:pt idx="1224" formatCode="0.00E+00">
                  <c:v>-3.1774900000000001E-80</c:v>
                </c:pt>
                <c:pt idx="1225" formatCode="0.00E+00">
                  <c:v>5.8886800000000004E-79</c:v>
                </c:pt>
                <c:pt idx="1226" formatCode="0.00E+00">
                  <c:v>6.3461399999999995E-79</c:v>
                </c:pt>
                <c:pt idx="1227" formatCode="0.00E+00">
                  <c:v>-1.2568E-78</c:v>
                </c:pt>
                <c:pt idx="1228" formatCode="0.00E+00">
                  <c:v>-2.93628E-78</c:v>
                </c:pt>
                <c:pt idx="1229" formatCode="0.00E+00">
                  <c:v>1.07059E-78</c:v>
                </c:pt>
                <c:pt idx="1230" formatCode="0.00E+00">
                  <c:v>9.6291800000000005E-78</c:v>
                </c:pt>
                <c:pt idx="1231" formatCode="0.00E+00">
                  <c:v>5.94238E-78</c:v>
                </c:pt>
                <c:pt idx="1232" formatCode="0.00E+00">
                  <c:v>-2.4323099999999999E-77</c:v>
                </c:pt>
                <c:pt idx="1233" formatCode="0.00E+00">
                  <c:v>-3.8969099999999999E-77</c:v>
                </c:pt>
                <c:pt idx="1234" formatCode="0.00E+00">
                  <c:v>3.9408400000000004E-77</c:v>
                </c:pt>
                <c:pt idx="1235" formatCode="0.00E+00">
                  <c:v>1.4787299999999999E-76</c:v>
                </c:pt>
                <c:pt idx="1236" formatCode="0.00E+00">
                  <c:v>2.3005E-77</c:v>
                </c:pt>
                <c:pt idx="1237" formatCode="0.00E+00">
                  <c:v>-4.2633999999999998E-76</c:v>
                </c:pt>
                <c:pt idx="1238" formatCode="0.00E+00">
                  <c:v>-4.5946000000000001E-76</c:v>
                </c:pt>
                <c:pt idx="1239" formatCode="0.00E+00">
                  <c:v>9.09925E-76</c:v>
                </c:pt>
                <c:pt idx="1240" formatCode="0.00E+00">
                  <c:v>2.12586E-75</c:v>
                </c:pt>
                <c:pt idx="1241" formatCode="0.00E+00">
                  <c:v>-7.75107E-76</c:v>
                </c:pt>
                <c:pt idx="1242" formatCode="0.00E+00">
                  <c:v>-6.9715100000000004E-75</c:v>
                </c:pt>
                <c:pt idx="1243" formatCode="0.00E+00">
                  <c:v>-4.3022800000000001E-75</c:v>
                </c:pt>
                <c:pt idx="1244" formatCode="0.00E+00">
                  <c:v>1.7609900000000001E-74</c:v>
                </c:pt>
                <c:pt idx="1245" formatCode="0.00E+00">
                  <c:v>2.82136E-74</c:v>
                </c:pt>
                <c:pt idx="1246" formatCode="0.00E+00">
                  <c:v>-2.85316E-74</c:v>
                </c:pt>
                <c:pt idx="1247" formatCode="0.00E+00">
                  <c:v>-1.0706E-73</c:v>
                </c:pt>
                <c:pt idx="1248" formatCode="0.00E+00">
                  <c:v>-1.6655600000000001E-74</c:v>
                </c:pt>
                <c:pt idx="1249" formatCode="0.00E+00">
                  <c:v>3.0866900000000001E-73</c:v>
                </c:pt>
                <c:pt idx="1250" formatCode="0.00E+00">
                  <c:v>3.3264800000000002E-73</c:v>
                </c:pt>
                <c:pt idx="1251" formatCode="0.00E+00">
                  <c:v>-6.5878399999999998E-73</c:v>
                </c:pt>
                <c:pt idx="1252" formatCode="0.00E+00">
                  <c:v>-1.5391200000000001E-72</c:v>
                </c:pt>
                <c:pt idx="1253" formatCode="0.00E+00">
                  <c:v>5.6117700000000001E-73</c:v>
                </c:pt>
                <c:pt idx="1254" formatCode="0.00E+00">
                  <c:v>5.0473700000000004E-72</c:v>
                </c:pt>
                <c:pt idx="1255" formatCode="0.00E+00">
                  <c:v>3.1148399999999999E-72</c:v>
                </c:pt>
                <c:pt idx="1256" formatCode="0.00E+00">
                  <c:v>-1.27496E-71</c:v>
                </c:pt>
                <c:pt idx="1257" formatCode="0.00E+00">
                  <c:v>-2.04266E-71</c:v>
                </c:pt>
                <c:pt idx="1258" formatCode="0.00E+00">
                  <c:v>2.0656799999999999E-71</c:v>
                </c:pt>
                <c:pt idx="1259" formatCode="0.00E+00">
                  <c:v>7.7511000000000007E-71</c:v>
                </c:pt>
                <c:pt idx="1260" formatCode="0.00E+00">
                  <c:v>1.20586E-71</c:v>
                </c:pt>
                <c:pt idx="1261" formatCode="0.00E+00">
                  <c:v>-2.2347599999999998E-70</c:v>
                </c:pt>
                <c:pt idx="1262" formatCode="0.00E+00">
                  <c:v>-2.4083700000000001E-70</c:v>
                </c:pt>
                <c:pt idx="1263" formatCode="0.00E+00">
                  <c:v>4.7695899999999999E-70</c:v>
                </c:pt>
                <c:pt idx="1264" formatCode="0.00E+00">
                  <c:v>1.11432E-69</c:v>
                </c:pt>
                <c:pt idx="1265" formatCode="0.00E+00">
                  <c:v>-4.0629100000000003E-70</c:v>
                </c:pt>
                <c:pt idx="1266" formatCode="0.00E+00">
                  <c:v>-3.6542899999999997E-69</c:v>
                </c:pt>
                <c:pt idx="1267" formatCode="0.00E+00">
                  <c:v>-2.2551399999999999E-69</c:v>
                </c:pt>
                <c:pt idx="1268" formatCode="0.00E+00">
                  <c:v>9.2306599999999998E-69</c:v>
                </c:pt>
                <c:pt idx="1269" formatCode="0.00E+00">
                  <c:v>1.4788800000000001E-68</c:v>
                </c:pt>
                <c:pt idx="1270" formatCode="0.00E+00">
                  <c:v>-1.49555E-68</c:v>
                </c:pt>
                <c:pt idx="1271" formatCode="0.00E+00">
                  <c:v>-5.6117899999999999E-68</c:v>
                </c:pt>
                <c:pt idx="1272" formatCode="0.00E+00">
                  <c:v>-8.7304100000000003E-69</c:v>
                </c:pt>
                <c:pt idx="1273" formatCode="0.00E+00">
                  <c:v>1.6179599999999999E-67</c:v>
                </c:pt>
                <c:pt idx="1274" formatCode="0.00E+00">
                  <c:v>1.7436500000000001E-67</c:v>
                </c:pt>
                <c:pt idx="1275" formatCode="0.00E+00">
                  <c:v>-3.4531800000000002E-67</c:v>
                </c:pt>
                <c:pt idx="1276" formatCode="0.00E+00">
                  <c:v>-8.0676799999999999E-67</c:v>
                </c:pt>
                <c:pt idx="1277" formatCode="0.00E+00">
                  <c:v>2.94154E-67</c:v>
                </c:pt>
                <c:pt idx="1278" formatCode="0.00E+00">
                  <c:v>2.6457000000000002E-66</c:v>
                </c:pt>
                <c:pt idx="1279" formatCode="0.00E+00">
                  <c:v>1.63272E-66</c:v>
                </c:pt>
                <c:pt idx="1280" formatCode="0.00E+00">
                  <c:v>-6.6829900000000003E-66</c:v>
                </c:pt>
                <c:pt idx="1281" formatCode="0.00E+00">
                  <c:v>-1.0707099999999999E-65</c:v>
                </c:pt>
                <c:pt idx="1282" formatCode="0.00E+00">
                  <c:v>1.08278E-65</c:v>
                </c:pt>
                <c:pt idx="1283" formatCode="0.00E+00">
                  <c:v>4.0629299999999996E-65</c:v>
                </c:pt>
                <c:pt idx="1284" formatCode="0.00E+00">
                  <c:v>6.3207999999999995E-66</c:v>
                </c:pt>
                <c:pt idx="1285" formatCode="0.00E+00">
                  <c:v>-1.1714E-64</c:v>
                </c:pt>
                <c:pt idx="1286" formatCode="0.00E+00">
                  <c:v>-1.2624E-64</c:v>
                </c:pt>
                <c:pt idx="1287" formatCode="0.00E+00">
                  <c:v>2.5000899999999999E-64</c:v>
                </c:pt>
                <c:pt idx="1288" formatCode="0.00E+00">
                  <c:v>5.8409900000000003E-64</c:v>
                </c:pt>
                <c:pt idx="1289" formatCode="0.00E+00">
                  <c:v>-2.1296700000000001E-64</c:v>
                </c:pt>
                <c:pt idx="1290" formatCode="0.00E+00">
                  <c:v>-1.9154800000000001E-63</c:v>
                </c:pt>
                <c:pt idx="1291" formatCode="0.00E+00">
                  <c:v>-1.1820899999999999E-63</c:v>
                </c:pt>
                <c:pt idx="1292" formatCode="0.00E+00">
                  <c:v>4.8384700000000002E-63</c:v>
                </c:pt>
                <c:pt idx="1293" formatCode="0.00E+00">
                  <c:v>7.7519199999999997E-63</c:v>
                </c:pt>
                <c:pt idx="1294" formatCode="0.00E+00">
                  <c:v>-7.8393000000000002E-63</c:v>
                </c:pt>
                <c:pt idx="1295" formatCode="0.00E+00">
                  <c:v>-2.94155E-62</c:v>
                </c:pt>
                <c:pt idx="1296" formatCode="0.00E+00">
                  <c:v>-4.5762500000000001E-63</c:v>
                </c:pt>
                <c:pt idx="1297" formatCode="0.00E+00">
                  <c:v>8.4809500000000001E-62</c:v>
                </c:pt>
                <c:pt idx="1298" formatCode="0.00E+00">
                  <c:v>9.1397900000000001E-62</c:v>
                </c:pt>
                <c:pt idx="1299" formatCode="0.00E+00">
                  <c:v>-1.8100699999999999E-61</c:v>
                </c:pt>
                <c:pt idx="1300" formatCode="0.00E+00">
                  <c:v>-4.2288700000000002E-61</c:v>
                </c:pt>
                <c:pt idx="1301" formatCode="0.00E+00">
                  <c:v>1.54188E-61</c:v>
                </c:pt>
                <c:pt idx="1302" formatCode="0.00E+00">
                  <c:v>1.3868099999999999E-60</c:v>
                </c:pt>
                <c:pt idx="1303" formatCode="0.00E+00">
                  <c:v>8.5582900000000005E-61</c:v>
                </c:pt>
                <c:pt idx="1304" formatCode="0.00E+00">
                  <c:v>-3.5030499999999998E-60</c:v>
                </c:pt>
                <c:pt idx="1305" formatCode="0.00E+00">
                  <c:v>-5.6123799999999998E-60</c:v>
                </c:pt>
                <c:pt idx="1306" formatCode="0.00E+00">
                  <c:v>5.6756399999999999E-60</c:v>
                </c:pt>
                <c:pt idx="1307" formatCode="0.00E+00">
                  <c:v>2.1296800000000001E-59</c:v>
                </c:pt>
                <c:pt idx="1308" formatCode="0.00E+00">
                  <c:v>3.3132000000000001E-60</c:v>
                </c:pt>
                <c:pt idx="1309" formatCode="0.00E+00">
                  <c:v>-6.1402000000000003E-59</c:v>
                </c:pt>
                <c:pt idx="1310" formatCode="0.00E+00">
                  <c:v>-6.6171899999999998E-59</c:v>
                </c:pt>
                <c:pt idx="1311" formatCode="0.00E+00">
                  <c:v>1.3104800000000001E-58</c:v>
                </c:pt>
                <c:pt idx="1312" formatCode="0.00E+00">
                  <c:v>3.0616899999999998E-58</c:v>
                </c:pt>
                <c:pt idx="1313" formatCode="0.00E+00">
                  <c:v>-1.11632E-58</c:v>
                </c:pt>
                <c:pt idx="1314" formatCode="0.00E+00">
                  <c:v>-1.00405E-57</c:v>
                </c:pt>
                <c:pt idx="1315" formatCode="0.00E+00">
                  <c:v>-6.1961900000000002E-58</c:v>
                </c:pt>
                <c:pt idx="1316" formatCode="0.00E+00">
                  <c:v>2.5362000000000001E-57</c:v>
                </c:pt>
                <c:pt idx="1317" formatCode="0.00E+00">
                  <c:v>4.06335E-57</c:v>
                </c:pt>
                <c:pt idx="1318" formatCode="0.00E+00">
                  <c:v>-4.10915E-57</c:v>
                </c:pt>
                <c:pt idx="1319" formatCode="0.00E+00">
                  <c:v>-1.5418900000000001E-56</c:v>
                </c:pt>
                <c:pt idx="1320" formatCode="0.00E+00">
                  <c:v>-2.3987500000000001E-57</c:v>
                </c:pt>
                <c:pt idx="1321" formatCode="0.00E+00">
                  <c:v>4.4454899999999997E-56</c:v>
                </c:pt>
                <c:pt idx="1322" formatCode="0.00E+00">
                  <c:v>4.7908400000000002E-56</c:v>
                </c:pt>
                <c:pt idx="1323" formatCode="0.00E+00">
                  <c:v>-9.4878900000000004E-56</c:v>
                </c:pt>
                <c:pt idx="1324" formatCode="0.00E+00">
                  <c:v>-2.2166599999999998E-55</c:v>
                </c:pt>
                <c:pt idx="1325" formatCode="0.00E+00">
                  <c:v>8.0821299999999999E-56</c:v>
                </c:pt>
                <c:pt idx="1326" formatCode="0.00E+00">
                  <c:v>7.2692800000000001E-55</c:v>
                </c:pt>
                <c:pt idx="1327" formatCode="0.00E+00">
                  <c:v>4.4860399999999999E-55</c:v>
                </c:pt>
                <c:pt idx="1328" formatCode="0.00E+00">
                  <c:v>-1.8362100000000001E-54</c:v>
                </c:pt>
                <c:pt idx="1329" formatCode="0.00E+00">
                  <c:v>-2.94186E-54</c:v>
                </c:pt>
                <c:pt idx="1330" formatCode="0.00E+00">
                  <c:v>2.9750200000000001E-54</c:v>
                </c:pt>
                <c:pt idx="1331" formatCode="0.00E+00">
                  <c:v>1.1163199999999999E-53</c:v>
                </c:pt>
                <c:pt idx="1332" formatCode="0.00E+00">
                  <c:v>1.73669E-54</c:v>
                </c:pt>
                <c:pt idx="1333" formatCode="0.00E+00">
                  <c:v>-3.21853E-53</c:v>
                </c:pt>
                <c:pt idx="1334" formatCode="0.00E+00">
                  <c:v>-3.4685600000000001E-53</c:v>
                </c:pt>
                <c:pt idx="1335" formatCode="0.00E+00">
                  <c:v>6.8692200000000003E-53</c:v>
                </c:pt>
                <c:pt idx="1336" formatCode="0.00E+00">
                  <c:v>1.60486E-52</c:v>
                </c:pt>
                <c:pt idx="1337" formatCode="0.00E+00">
                  <c:v>-5.8514499999999996E-53</c:v>
                </c:pt>
                <c:pt idx="1338" formatCode="0.00E+00">
                  <c:v>-5.26295E-52</c:v>
                </c:pt>
                <c:pt idx="1339" formatCode="0.00E+00">
                  <c:v>-3.24788E-52</c:v>
                </c:pt>
                <c:pt idx="1340" formatCode="0.00E+00">
                  <c:v>1.32941E-51</c:v>
                </c:pt>
                <c:pt idx="1341" formatCode="0.00E+00">
                  <c:v>2.1298999999999999E-51</c:v>
                </c:pt>
                <c:pt idx="1342" formatCode="0.00E+00">
                  <c:v>-2.1539099999999999E-51</c:v>
                </c:pt>
                <c:pt idx="1343" formatCode="0.00E+00">
                  <c:v>-8.0821599999999997E-51</c:v>
                </c:pt>
                <c:pt idx="1344" formatCode="0.00E+00">
                  <c:v>-1.25736E-51</c:v>
                </c:pt>
                <c:pt idx="1345" formatCode="0.00E+00">
                  <c:v>2.3302100000000001E-50</c:v>
                </c:pt>
                <c:pt idx="1346" formatCode="0.00E+00">
                  <c:v>2.5112299999999999E-50</c:v>
                </c:pt>
                <c:pt idx="1347" formatCode="0.00E+00">
                  <c:v>-4.9733099999999996E-50</c:v>
                </c:pt>
                <c:pt idx="1348" formatCode="0.00E+00">
                  <c:v>-1.1619199999999999E-49</c:v>
                </c:pt>
                <c:pt idx="1349" formatCode="0.00E+00">
                  <c:v>4.2364399999999999E-50</c:v>
                </c:pt>
                <c:pt idx="1350" formatCode="0.00E+00">
                  <c:v>3.8103699999999999E-49</c:v>
                </c:pt>
                <c:pt idx="1351" formatCode="0.00E+00">
                  <c:v>2.35146E-49</c:v>
                </c:pt>
                <c:pt idx="1352" formatCode="0.00E+00">
                  <c:v>-9.62492E-49</c:v>
                </c:pt>
                <c:pt idx="1353" formatCode="0.00E+00">
                  <c:v>-1.5420500000000001E-48</c:v>
                </c:pt>
                <c:pt idx="1354" formatCode="0.00E+00">
                  <c:v>1.5594300000000001E-48</c:v>
                </c:pt>
                <c:pt idx="1355" formatCode="0.00E+00">
                  <c:v>5.8514700000000003E-48</c:v>
                </c:pt>
                <c:pt idx="1356" formatCode="0.00E+00">
                  <c:v>9.1033E-49</c:v>
                </c:pt>
                <c:pt idx="1357" formatCode="0.00E+00">
                  <c:v>-1.6870700000000001E-47</c:v>
                </c:pt>
                <c:pt idx="1358" formatCode="0.00E+00">
                  <c:v>-1.81813E-47</c:v>
                </c:pt>
                <c:pt idx="1359" formatCode="0.00E+00">
                  <c:v>3.6006700000000001E-47</c:v>
                </c:pt>
                <c:pt idx="1360" formatCode="0.00E+00">
                  <c:v>8.4122599999999996E-47</c:v>
                </c:pt>
                <c:pt idx="1361" formatCode="0.00E+00">
                  <c:v>-3.06718E-47</c:v>
                </c:pt>
                <c:pt idx="1362" formatCode="0.00E+00">
                  <c:v>-2.7586999999999999E-46</c:v>
                </c:pt>
                <c:pt idx="1363" formatCode="0.00E+00">
                  <c:v>-1.70246E-46</c:v>
                </c:pt>
                <c:pt idx="1364" formatCode="0.00E+00">
                  <c:v>6.9684299999999996E-46</c:v>
                </c:pt>
                <c:pt idx="1365" formatCode="0.00E+00">
                  <c:v>1.1164399999999999E-45</c:v>
                </c:pt>
                <c:pt idx="1366" formatCode="0.00E+00">
                  <c:v>-1.12902E-45</c:v>
                </c:pt>
                <c:pt idx="1367" formatCode="0.00E+00">
                  <c:v>-4.23646E-45</c:v>
                </c:pt>
                <c:pt idx="1368" formatCode="0.00E+00">
                  <c:v>-6.5907799999999997E-46</c:v>
                </c:pt>
                <c:pt idx="1369" formatCode="0.00E+00">
                  <c:v>1.2214400000000001E-44</c:v>
                </c:pt>
                <c:pt idx="1370" formatCode="0.00E+00">
                  <c:v>1.31632E-44</c:v>
                </c:pt>
                <c:pt idx="1371" formatCode="0.00E+00">
                  <c:v>-2.6068800000000001E-44</c:v>
                </c:pt>
                <c:pt idx="1372" formatCode="0.00E+00">
                  <c:v>-6.0904599999999998E-44</c:v>
                </c:pt>
                <c:pt idx="1373" formatCode="0.00E+00">
                  <c:v>2.22063E-44</c:v>
                </c:pt>
                <c:pt idx="1374" formatCode="0.00E+00">
                  <c:v>1.9972899999999998E-43</c:v>
                </c:pt>
                <c:pt idx="1375" formatCode="0.00E+00">
                  <c:v>1.23258E-43</c:v>
                </c:pt>
                <c:pt idx="1376" formatCode="0.00E+00">
                  <c:v>-5.04513E-43</c:v>
                </c:pt>
                <c:pt idx="1377" formatCode="0.00E+00">
                  <c:v>-8.0830200000000003E-43</c:v>
                </c:pt>
                <c:pt idx="1378" formatCode="0.00E+00">
                  <c:v>8.1741199999999992E-43</c:v>
                </c:pt>
                <c:pt idx="1379" formatCode="0.00E+00">
                  <c:v>3.0671899999999998E-42</c:v>
                </c:pt>
                <c:pt idx="1380" formatCode="0.00E+00">
                  <c:v>4.7717100000000002E-43</c:v>
                </c:pt>
                <c:pt idx="1381" formatCode="0.00E+00">
                  <c:v>-8.8431799999999994E-42</c:v>
                </c:pt>
                <c:pt idx="1382" formatCode="0.00E+00">
                  <c:v>-9.5301599999999998E-42</c:v>
                </c:pt>
                <c:pt idx="1383" formatCode="0.00E+00">
                  <c:v>1.88738E-41</c:v>
                </c:pt>
                <c:pt idx="1384" formatCode="0.00E+00">
                  <c:v>4.4094899999999999E-41</c:v>
                </c:pt>
                <c:pt idx="1385" formatCode="0.00E+00">
                  <c:v>-1.60774E-41</c:v>
                </c:pt>
                <c:pt idx="1386" formatCode="0.00E+00">
                  <c:v>-1.44604E-40</c:v>
                </c:pt>
                <c:pt idx="1387" formatCode="0.00E+00">
                  <c:v>-8.9238300000000002E-41</c:v>
                </c:pt>
                <c:pt idx="1388" formatCode="0.00E+00">
                  <c:v>3.65267E-40</c:v>
                </c:pt>
                <c:pt idx="1389" formatCode="0.00E+00">
                  <c:v>5.8520900000000003E-40</c:v>
                </c:pt>
                <c:pt idx="1390" formatCode="0.00E+00">
                  <c:v>-5.9180500000000001E-40</c:v>
                </c:pt>
                <c:pt idx="1391" formatCode="0.00E+00">
                  <c:v>-2.22064E-39</c:v>
                </c:pt>
                <c:pt idx="1392" formatCode="0.00E+00">
                  <c:v>-3.4547100000000001E-40</c:v>
                </c:pt>
                <c:pt idx="1393" formatCode="0.00E+00">
                  <c:v>6.4024499999999999E-39</c:v>
                </c:pt>
                <c:pt idx="1394" formatCode="0.00E+00">
                  <c:v>6.8998200000000005E-39</c:v>
                </c:pt>
                <c:pt idx="1395" formatCode="0.00E+00">
                  <c:v>-1.3664599999999999E-38</c:v>
                </c:pt>
                <c:pt idx="1396" formatCode="0.00E+00">
                  <c:v>-3.1924599999999998E-38</c:v>
                </c:pt>
                <c:pt idx="1397" formatCode="0.00E+00">
                  <c:v>1.164E-38</c:v>
                </c:pt>
                <c:pt idx="1398" formatCode="0.00E+00">
                  <c:v>1.0469300000000001E-37</c:v>
                </c:pt>
                <c:pt idx="1399" formatCode="0.00E+00">
                  <c:v>6.4608400000000001E-38</c:v>
                </c:pt>
                <c:pt idx="1400" formatCode="0.00E+00">
                  <c:v>-2.64453E-37</c:v>
                </c:pt>
                <c:pt idx="1401" formatCode="0.00E+00">
                  <c:v>-4.2369099999999998E-37</c:v>
                </c:pt>
                <c:pt idx="1402" formatCode="0.00E+00">
                  <c:v>4.2846600000000002E-37</c:v>
                </c:pt>
                <c:pt idx="1403" formatCode="0.00E+00">
                  <c:v>1.6077399999999999E-36</c:v>
                </c:pt>
                <c:pt idx="1404" formatCode="0.00E+00">
                  <c:v>2.50121E-37</c:v>
                </c:pt>
                <c:pt idx="1405" formatCode="0.00E+00">
                  <c:v>-4.6353700000000003E-36</c:v>
                </c:pt>
                <c:pt idx="1406" formatCode="0.00E+00">
                  <c:v>-4.99546E-36</c:v>
                </c:pt>
                <c:pt idx="1407" formatCode="0.00E+00">
                  <c:v>9.8931300000000007E-36</c:v>
                </c:pt>
                <c:pt idx="1408" formatCode="0.00E+00">
                  <c:v>2.3113399999999999E-35</c:v>
                </c:pt>
                <c:pt idx="1409" formatCode="0.00E+00">
                  <c:v>-8.4273299999999999E-36</c:v>
                </c:pt>
                <c:pt idx="1410" formatCode="0.00E+00">
                  <c:v>-7.5797599999999998E-35</c:v>
                </c:pt>
                <c:pt idx="1411" formatCode="0.00E+00">
                  <c:v>-4.6776400000000002E-35</c:v>
                </c:pt>
                <c:pt idx="1412" formatCode="0.00E+00">
                  <c:v>1.9146299999999999E-34</c:v>
                </c:pt>
                <c:pt idx="1413" formatCode="0.00E+00">
                  <c:v>3.0675100000000001E-34</c:v>
                </c:pt>
                <c:pt idx="1414" formatCode="0.00E+00">
                  <c:v>-3.10209E-34</c:v>
                </c:pt>
                <c:pt idx="1415" formatCode="0.00E+00">
                  <c:v>-1.164E-33</c:v>
                </c:pt>
                <c:pt idx="1416" formatCode="0.00E+00">
                  <c:v>-1.81087E-34</c:v>
                </c:pt>
                <c:pt idx="1417" formatCode="0.00E+00">
                  <c:v>3.3559999999999999E-33</c:v>
                </c:pt>
                <c:pt idx="1418" formatCode="0.00E+00">
                  <c:v>3.6167100000000001E-33</c:v>
                </c:pt>
                <c:pt idx="1419" formatCode="0.00E+00">
                  <c:v>-7.1626099999999996E-33</c:v>
                </c:pt>
                <c:pt idx="1420" formatCode="0.00E+00">
                  <c:v>-1.6734100000000001E-32</c:v>
                </c:pt>
                <c:pt idx="1421" formatCode="0.00E+00">
                  <c:v>6.1013799999999997E-33</c:v>
                </c:pt>
                <c:pt idx="1422" formatCode="0.00E+00">
                  <c:v>5.4877400000000003E-32</c:v>
                </c:pt>
                <c:pt idx="1423" formatCode="0.00E+00">
                  <c:v>3.3866099999999998E-32</c:v>
                </c:pt>
                <c:pt idx="1424" formatCode="0.00E+00">
                  <c:v>-1.3861899999999999E-31</c:v>
                </c:pt>
                <c:pt idx="1425" formatCode="0.00E+00">
                  <c:v>-2.2208799999999998E-31</c:v>
                </c:pt>
                <c:pt idx="1426" formatCode="0.00E+00">
                  <c:v>2.2459100000000001E-31</c:v>
                </c:pt>
                <c:pt idx="1427" formatCode="0.00E+00">
                  <c:v>8.4273599999999996E-31</c:v>
                </c:pt>
                <c:pt idx="1428" formatCode="0.00E+00">
                  <c:v>1.31107E-31</c:v>
                </c:pt>
                <c:pt idx="1429" formatCode="0.00E+00">
                  <c:v>-2.42974E-30</c:v>
                </c:pt>
                <c:pt idx="1430" formatCode="0.00E+00">
                  <c:v>-2.6184900000000001E-30</c:v>
                </c:pt>
                <c:pt idx="1431" formatCode="0.00E+00">
                  <c:v>5.1857199999999998E-30</c:v>
                </c:pt>
                <c:pt idx="1432" formatCode="0.00E+00">
                  <c:v>1.21154E-29</c:v>
                </c:pt>
                <c:pt idx="1433" formatCode="0.00E+00">
                  <c:v>-4.4173899999999999E-30</c:v>
                </c:pt>
                <c:pt idx="1434" formatCode="0.00E+00">
                  <c:v>-3.9731099999999998E-29</c:v>
                </c:pt>
                <c:pt idx="1435" formatCode="0.00E+00">
                  <c:v>-2.4519000000000001E-29</c:v>
                </c:pt>
                <c:pt idx="1436" formatCode="0.00E+00">
                  <c:v>1.0036E-28</c:v>
                </c:pt>
                <c:pt idx="1437" formatCode="0.00E+00">
                  <c:v>1.60791E-28</c:v>
                </c:pt>
                <c:pt idx="1438" formatCode="0.00E+00">
                  <c:v>-1.62603E-28</c:v>
                </c:pt>
                <c:pt idx="1439" formatCode="0.00E+00">
                  <c:v>-6.1013999999999998E-28</c:v>
                </c:pt>
                <c:pt idx="1440" formatCode="0.00E+00">
                  <c:v>-9.4921100000000005E-29</c:v>
                </c:pt>
                <c:pt idx="1441" formatCode="0.00E+00">
                  <c:v>1.75913E-27</c:v>
                </c:pt>
                <c:pt idx="1442" formatCode="0.00E+00">
                  <c:v>1.89578E-27</c:v>
                </c:pt>
                <c:pt idx="1443" formatCode="0.00E+00">
                  <c:v>-3.7544599999999998E-27</c:v>
                </c:pt>
                <c:pt idx="1444" formatCode="0.00E+00">
                  <c:v>-8.7715599999999996E-27</c:v>
                </c:pt>
                <c:pt idx="1445" formatCode="0.00E+00">
                  <c:v>3.1981800000000002E-27</c:v>
                </c:pt>
                <c:pt idx="1446" formatCode="0.00E+00">
                  <c:v>2.87653E-26</c:v>
                </c:pt>
                <c:pt idx="1447" formatCode="0.00E+00">
                  <c:v>1.7751699999999999E-26</c:v>
                </c:pt>
                <c:pt idx="1448" formatCode="0.00E+00">
                  <c:v>-7.2660600000000005E-26</c:v>
                </c:pt>
                <c:pt idx="1449" formatCode="0.00E+00">
                  <c:v>-1.16413E-25</c:v>
                </c:pt>
                <c:pt idx="1450" formatCode="0.00E+00">
                  <c:v>1.1772500000000001E-25</c:v>
                </c:pt>
                <c:pt idx="1451" formatCode="0.00E+00">
                  <c:v>4.4173999999999996E-25</c:v>
                </c:pt>
                <c:pt idx="1452" formatCode="0.00E+00">
                  <c:v>6.8722799999999999E-26</c:v>
                </c:pt>
                <c:pt idx="1453" formatCode="0.00E+00">
                  <c:v>-1.27361E-24</c:v>
                </c:pt>
                <c:pt idx="1454" formatCode="0.00E+00">
                  <c:v>-1.37254E-24</c:v>
                </c:pt>
                <c:pt idx="1455" formatCode="0.00E+00">
                  <c:v>2.7182200000000001E-24</c:v>
                </c:pt>
                <c:pt idx="1456" formatCode="0.00E+00">
                  <c:v>6.3505999999999998E-24</c:v>
                </c:pt>
                <c:pt idx="1457" formatCode="0.00E+00">
                  <c:v>-2.3154800000000001E-24</c:v>
                </c:pt>
                <c:pt idx="1458" formatCode="0.00E+00">
                  <c:v>-2.0825999999999999E-23</c:v>
                </c:pt>
                <c:pt idx="1459" formatCode="0.00E+00">
                  <c:v>-1.2852200000000001E-23</c:v>
                </c:pt>
                <c:pt idx="1460" formatCode="0.00E+00">
                  <c:v>5.2606199999999997E-23</c:v>
                </c:pt>
                <c:pt idx="1461" formatCode="0.00E+00">
                  <c:v>8.42825E-23</c:v>
                </c:pt>
                <c:pt idx="1462" formatCode="0.00E+00">
                  <c:v>-8.5232500000000001E-23</c:v>
                </c:pt>
                <c:pt idx="1463" formatCode="0.00E+00">
                  <c:v>-3.1981899999999999E-22</c:v>
                </c:pt>
                <c:pt idx="1464" formatCode="0.00E+00">
                  <c:v>-4.9755200000000002E-23</c:v>
                </c:pt>
                <c:pt idx="1465" formatCode="0.00E+00">
                  <c:v>9.2208899999999997E-22</c:v>
                </c:pt>
                <c:pt idx="1466" formatCode="0.00E+00">
                  <c:v>9.9372100000000009E-22</c:v>
                </c:pt>
                <c:pt idx="1467" formatCode="0.00E+00">
                  <c:v>-1.9679899999999999E-21</c:v>
                </c:pt>
                <c:pt idx="1468" formatCode="0.00E+00">
                  <c:v>-4.5978200000000001E-21</c:v>
                </c:pt>
                <c:pt idx="1469" formatCode="0.00E+00">
                  <c:v>1.6764E-21</c:v>
                </c:pt>
                <c:pt idx="1470" formatCode="0.00E+00">
                  <c:v>1.5077999999999999E-20</c:v>
                </c:pt>
                <c:pt idx="1471" formatCode="0.00E+00">
                  <c:v>9.3049799999999996E-21</c:v>
                </c:pt>
                <c:pt idx="1472" formatCode="0.00E+00">
                  <c:v>-3.8086800000000002E-20</c:v>
                </c:pt>
                <c:pt idx="1473" formatCode="0.00E+00">
                  <c:v>-6.1020400000000006E-20</c:v>
                </c:pt>
                <c:pt idx="1474" formatCode="0.00E+00">
                  <c:v>6.1708200000000005E-20</c:v>
                </c:pt>
                <c:pt idx="1475" formatCode="0.00E+00">
                  <c:v>2.3154899999999999E-19</c:v>
                </c:pt>
                <c:pt idx="1476" formatCode="0.00E+00">
                  <c:v>3.6022699999999999E-20</c:v>
                </c:pt>
                <c:pt idx="1477" formatCode="0.00E+00">
                  <c:v>-6.6759099999999998E-19</c:v>
                </c:pt>
                <c:pt idx="1478" formatCode="0.00E+00">
                  <c:v>-7.1945200000000004E-19</c:v>
                </c:pt>
                <c:pt idx="1479" formatCode="0.00E+00">
                  <c:v>1.42482E-18</c:v>
                </c:pt>
                <c:pt idx="1480" formatCode="0.00E+00">
                  <c:v>3.3288199999999998E-18</c:v>
                </c:pt>
                <c:pt idx="1481" formatCode="0.00E+00">
                  <c:v>-1.2137100000000001E-18</c:v>
                </c:pt>
                <c:pt idx="1482" formatCode="0.00E+00">
                  <c:v>-1.09165E-17</c:v>
                </c:pt>
                <c:pt idx="1483" formatCode="0.00E+00">
                  <c:v>-6.7367899999999997E-18</c:v>
                </c:pt>
                <c:pt idx="1484" formatCode="0.00E+00">
                  <c:v>2.7574799999999999E-17</c:v>
                </c:pt>
                <c:pt idx="1485" formatCode="0.00E+00">
                  <c:v>4.4178699999999997E-17</c:v>
                </c:pt>
                <c:pt idx="1486" formatCode="0.00E+00">
                  <c:v>-4.4676700000000002E-17</c:v>
                </c:pt>
                <c:pt idx="1487" formatCode="0.00E+00">
                  <c:v>-1.6764099999999999E-16</c:v>
                </c:pt>
                <c:pt idx="1488" formatCode="0.00E+00">
                  <c:v>-2.6080399999999999E-17</c:v>
                </c:pt>
                <c:pt idx="1489" formatCode="0.00E+00">
                  <c:v>4.8333499999999999E-16</c:v>
                </c:pt>
                <c:pt idx="1490" formatCode="0.00E+00">
                  <c:v>5.2088300000000005E-16</c:v>
                </c:pt>
                <c:pt idx="1491" formatCode="0.00E+00">
                  <c:v>-1.0315699999999999E-15</c:v>
                </c:pt>
                <c:pt idx="1492" formatCode="0.00E+00">
                  <c:v>-2.41006E-15</c:v>
                </c:pt>
                <c:pt idx="1493" formatCode="0.00E+00">
                  <c:v>8.7872800000000005E-16</c:v>
                </c:pt>
                <c:pt idx="1494" formatCode="0.00E+00">
                  <c:v>7.9035000000000007E-15</c:v>
                </c:pt>
                <c:pt idx="1495" formatCode="0.00E+00">
                  <c:v>4.8774300000000001E-15</c:v>
                </c:pt>
                <c:pt idx="1496" formatCode="0.00E+00">
                  <c:v>-1.9964100000000001E-14</c:v>
                </c:pt>
                <c:pt idx="1497" formatCode="0.00E+00">
                  <c:v>-3.1985299999999999E-14</c:v>
                </c:pt>
                <c:pt idx="1498" formatCode="0.00E+00">
                  <c:v>3.2345900000000002E-14</c:v>
                </c:pt>
                <c:pt idx="1499" formatCode="0.00E+00">
                  <c:v>1.2137200000000001E-13</c:v>
                </c:pt>
                <c:pt idx="1500" formatCode="0.00E+00">
                  <c:v>1.8882199999999999E-14</c:v>
                </c:pt>
                <c:pt idx="1501" formatCode="0.00E+00">
                  <c:v>-3.4993399999999999E-13</c:v>
                </c:pt>
                <c:pt idx="1502" formatCode="0.00E+00">
                  <c:v>-3.7711800000000002E-13</c:v>
                </c:pt>
                <c:pt idx="1503" formatCode="0.00E+00">
                  <c:v>7.4685399999999998E-13</c:v>
                </c:pt>
                <c:pt idx="1504" formatCode="0.00E+00">
                  <c:v>1.7448799999999999E-12</c:v>
                </c:pt>
                <c:pt idx="1505" formatCode="0.00E+00">
                  <c:v>-6.3619800000000001E-13</c:v>
                </c:pt>
                <c:pt idx="1506" formatCode="0.00E+00">
                  <c:v>-5.7221199999999999E-12</c:v>
                </c:pt>
                <c:pt idx="1507" formatCode="0.00E+00">
                  <c:v>-3.5312499999999999E-12</c:v>
                </c:pt>
                <c:pt idx="1508" formatCode="0.00E+00">
                  <c:v>1.4454E-11</c:v>
                </c:pt>
                <c:pt idx="1509" formatCode="0.00E+00">
                  <c:v>2.3157299999999999E-11</c:v>
                </c:pt>
                <c:pt idx="1510" formatCode="0.00E+00">
                  <c:v>-2.3418399999999999E-11</c:v>
                </c:pt>
                <c:pt idx="1511" formatCode="0.00E+00">
                  <c:v>-8.7873099999999996E-11</c:v>
                </c:pt>
                <c:pt idx="1512" formatCode="0.00E+00">
                  <c:v>-1.36707E-11</c:v>
                </c:pt>
                <c:pt idx="1513" formatCode="0.00E+00">
                  <c:v>2.5335199999999997E-10</c:v>
                </c:pt>
                <c:pt idx="1514" formatCode="0.00E+00">
                  <c:v>2.7303300000000001E-10</c:v>
                </c:pt>
                <c:pt idx="1515" formatCode="0.00E+00">
                  <c:v>-5.4072099999999998E-10</c:v>
                </c:pt>
                <c:pt idx="1516" formatCode="0.00E+00">
                  <c:v>-1.2632900000000001E-9</c:v>
                </c:pt>
                <c:pt idx="1517" formatCode="0.00E+00">
                  <c:v>4.6060599999999999E-10</c:v>
                </c:pt>
                <c:pt idx="1518" formatCode="0.00E+00">
                  <c:v>4.1428100000000001E-9</c:v>
                </c:pt>
                <c:pt idx="1519" formatCode="0.00E+00">
                  <c:v>2.5566199999999998E-9</c:v>
                </c:pt>
                <c:pt idx="1520" formatCode="0.00E+00">
                  <c:v>-1.04647E-8</c:v>
                </c:pt>
                <c:pt idx="1521" formatCode="0.00E+00">
                  <c:v>-1.6765900000000001E-8</c:v>
                </c:pt>
                <c:pt idx="1522" formatCode="0.00E+00">
                  <c:v>1.69549E-8</c:v>
                </c:pt>
                <c:pt idx="1523" formatCode="0.00E+00">
                  <c:v>6.3619999999999997E-8</c:v>
                </c:pt>
                <c:pt idx="1524" formatCode="0.00E+00">
                  <c:v>9.8975399999999993E-9</c:v>
                </c:pt>
                <c:pt idx="1525" formatCode="0.00E+00">
                  <c:v>-1.8342599999999999E-7</c:v>
                </c:pt>
                <c:pt idx="1526" formatCode="0.00E+00">
                  <c:v>-1.97676E-7</c:v>
                </c:pt>
                <c:pt idx="1527" formatCode="0.00E+00">
                  <c:v>3.9148099999999998E-7</c:v>
                </c:pt>
                <c:pt idx="1528" formatCode="0.00E+00">
                  <c:v>9.1462100000000005E-7</c:v>
                </c:pt>
                <c:pt idx="1529" formatCode="0.00E+00">
                  <c:v>-3.3347799999999999E-7</c:v>
                </c:pt>
                <c:pt idx="1530" formatCode="0.00E+00">
                  <c:v>-2.9993900000000002E-6</c:v>
                </c:pt>
                <c:pt idx="1531" formatCode="0.00E+00">
                  <c:v>-1.8509900000000001E-6</c:v>
                </c:pt>
                <c:pt idx="1532" formatCode="0.00E+00">
                  <c:v>7.5764E-6</c:v>
                </c:pt>
                <c:pt idx="1533" formatCode="0.00E+00">
                  <c:v>1.2138500000000001E-5</c:v>
                </c:pt>
                <c:pt idx="1534" formatCode="0.00E+00">
                  <c:v>-1.2615200000000001E-5</c:v>
                </c:pt>
                <c:pt idx="1535" formatCode="0.00E+00">
                  <c:v>-6.0855600000000001E-5</c:v>
                </c:pt>
                <c:pt idx="1536" formatCode="0.00E+00">
                  <c:v>-8.9678299999999998E-5</c:v>
                </c:pt>
                <c:pt idx="1537" formatCode="0.00E+00">
                  <c:v>-6.5593900000000002E-5</c:v>
                </c:pt>
                <c:pt idx="1538" formatCode="0.00E+00">
                  <c:v>-9.4876799999999993E-6</c:v>
                </c:pt>
                <c:pt idx="1539" formatCode="0.00E+00">
                  <c:v>3.9878400000000001E-5</c:v>
                </c:pt>
                <c:pt idx="1540" formatCode="0.00E+00">
                  <c:v>8.1163300000000003E-5</c:v>
                </c:pt>
                <c:pt idx="1541" formatCode="0.00E+00">
                  <c:v>1.17905E-4</c:v>
                </c:pt>
                <c:pt idx="1542" formatCode="0.00E+00">
                  <c:v>1.5869199999999999E-4</c:v>
                </c:pt>
                <c:pt idx="1543" formatCode="0.00E+00">
                  <c:v>2.0313800000000001E-4</c:v>
                </c:pt>
                <c:pt idx="1544" formatCode="0.00E+00">
                  <c:v>2.4289400000000001E-4</c:v>
                </c:pt>
                <c:pt idx="1545" formatCode="0.00E+00">
                  <c:v>2.8696599999999999E-4</c:v>
                </c:pt>
                <c:pt idx="1546" formatCode="0.00E+00">
                  <c:v>3.2644100000000001E-4</c:v>
                </c:pt>
                <c:pt idx="1547" formatCode="0.00E+00">
                  <c:v>3.6882100000000003E-4</c:v>
                </c:pt>
                <c:pt idx="1548" formatCode="0.00E+00">
                  <c:v>4.1143499999999998E-4</c:v>
                </c:pt>
                <c:pt idx="1549" formatCode="0.00E+00">
                  <c:v>4.5091400000000001E-4</c:v>
                </c:pt>
                <c:pt idx="1550" formatCode="0.00E+00">
                  <c:v>4.9553900000000003E-4</c:v>
                </c:pt>
                <c:pt idx="1551" formatCode="0.00E+00">
                  <c:v>5.3419899999999996E-4</c:v>
                </c:pt>
                <c:pt idx="1552" formatCode="0.00E+00">
                  <c:v>5.7798300000000001E-4</c:v>
                </c:pt>
                <c:pt idx="1553" formatCode="0.00E+00">
                  <c:v>6.1887699999999999E-4</c:v>
                </c:pt>
                <c:pt idx="1554" formatCode="0.00E+00">
                  <c:v>6.5970700000000005E-4</c:v>
                </c:pt>
                <c:pt idx="1555" formatCode="0.00E+00">
                  <c:v>7.0346000000000004E-4</c:v>
                </c:pt>
                <c:pt idx="1556" formatCode="0.00E+00">
                  <c:v>7.4231999999999998E-4</c:v>
                </c:pt>
                <c:pt idx="1557" formatCode="0.00E+00">
                  <c:v>7.8666000000000001E-4</c:v>
                </c:pt>
                <c:pt idx="1558" formatCode="0.00E+00">
                  <c:v>8.2638199999999996E-4</c:v>
                </c:pt>
                <c:pt idx="1559" formatCode="0.00E+00">
                  <c:v>8.6861900000000005E-4</c:v>
                </c:pt>
                <c:pt idx="1560" formatCode="0.00E+00">
                  <c:v>9.1084100000000002E-4</c:v>
                </c:pt>
                <c:pt idx="1561" formatCode="0.00E+00">
                  <c:v>9.5075800000000001E-4</c:v>
                </c:pt>
                <c:pt idx="1562" formatCode="0.00E+00">
                  <c:v>9.9439600000000004E-4</c:v>
                </c:pt>
                <c:pt idx="1563" formatCode="0.00E+00">
                  <c:v>1.0341E-3</c:v>
                </c:pt>
                <c:pt idx="1564" formatCode="0.00E+00">
                  <c:v>1.07679E-3</c:v>
                </c:pt>
                <c:pt idx="1565" formatCode="0.00E+00">
                  <c:v>1.1182200000000001E-3</c:v>
                </c:pt>
                <c:pt idx="1566" formatCode="0.00E+00">
                  <c:v>1.15906E-3</c:v>
                </c:pt>
                <c:pt idx="1567" formatCode="0.00E+00">
                  <c:v>1.2019000000000001E-3</c:v>
                </c:pt>
                <c:pt idx="1568" formatCode="0.00E+00">
                  <c:v>1.24208E-3</c:v>
                </c:pt>
                <c:pt idx="1569" formatCode="0.00E+00">
                  <c:v>1.2843799999999999E-3</c:v>
                </c:pt>
                <c:pt idx="1570" formatCode="0.00E+00">
                  <c:v>1.3257E-3</c:v>
                </c:pt>
                <c:pt idx="1571" formatCode="0.00E+00">
                  <c:v>1.36651E-3</c:v>
                </c:pt>
                <c:pt idx="1572" formatCode="0.00E+00">
                  <c:v>1.40912E-3</c:v>
                </c:pt>
                <c:pt idx="1573" formatCode="0.00E+00">
                  <c:v>1.44933E-3</c:v>
                </c:pt>
                <c:pt idx="1574" formatCode="0.00E+00">
                  <c:v>1.49165E-3</c:v>
                </c:pt>
                <c:pt idx="1575" formatCode="0.00E+00">
                  <c:v>1.5329499999999999E-3</c:v>
                </c:pt>
                <c:pt idx="1576" formatCode="0.00E+00">
                  <c:v>1.5737399999999999E-3</c:v>
                </c:pt>
                <c:pt idx="1577" formatCode="0.00E+00">
                  <c:v>1.61648E-3</c:v>
                </c:pt>
                <c:pt idx="1578" formatCode="0.00E+00">
                  <c:v>1.65614E-3</c:v>
                </c:pt>
                <c:pt idx="1579" formatCode="0.00E+00">
                  <c:v>1.6988800000000001E-3</c:v>
                </c:pt>
                <c:pt idx="1580" formatCode="0.00E+00">
                  <c:v>1.7393300000000001E-3</c:v>
                </c:pt>
                <c:pt idx="1581" formatCode="0.00E+00">
                  <c:v>1.7805900000000001E-3</c:v>
                </c:pt>
                <c:pt idx="1582" formatCode="0.00E+00">
                  <c:v>1.82285E-3</c:v>
                </c:pt>
                <c:pt idx="1583" formatCode="0.00E+00">
                  <c:v>1.86253E-3</c:v>
                </c:pt>
                <c:pt idx="1584" formatCode="0.00E+00">
                  <c:v>1.90569E-3</c:v>
                </c:pt>
                <c:pt idx="1585" formatCode="0.00E+00">
                  <c:v>1.9453700000000001E-3</c:v>
                </c:pt>
                <c:pt idx="1586" formatCode="0.00E+00">
                  <c:v>1.9875700000000001E-3</c:v>
                </c:pt>
                <c:pt idx="1587" formatCode="0.00E+00">
                  <c:v>2.02863E-3</c:v>
                </c:pt>
                <c:pt idx="1588" formatCode="0.00E+00">
                  <c:v>2.0688999999999998E-3</c:v>
                </c:pt>
                <c:pt idx="1589" formatCode="0.00E+00">
                  <c:v>2.1115000000000001E-3</c:v>
                </c:pt>
                <c:pt idx="1590" formatCode="0.00E+00">
                  <c:v>2.15117E-3</c:v>
                </c:pt>
                <c:pt idx="1591" formatCode="0.00E+00">
                  <c:v>2.1936299999999998E-3</c:v>
                </c:pt>
                <c:pt idx="1592" formatCode="0.00E+00">
                  <c:v>2.2331299999999998E-3</c:v>
                </c:pt>
                <c:pt idx="1593" formatCode="0.00E+00">
                  <c:v>2.2740799999999999E-3</c:v>
                </c:pt>
                <c:pt idx="1594" formatCode="0.00E+00">
                  <c:v>2.3175399999999999E-3</c:v>
                </c:pt>
                <c:pt idx="1595" formatCode="0.00E+00">
                  <c:v>2.3602200000000001E-3</c:v>
                </c:pt>
                <c:pt idx="1596" formatCode="0.00E+00">
                  <c:v>2.3993299999999999E-3</c:v>
                </c:pt>
                <c:pt idx="1597" formatCode="0.00E+00">
                  <c:v>2.42851E-3</c:v>
                </c:pt>
                <c:pt idx="1598" formatCode="0.00E+00">
                  <c:v>2.4691299999999999E-3</c:v>
                </c:pt>
                <c:pt idx="1599" formatCode="0.00E+00">
                  <c:v>2.5427800000000001E-3</c:v>
                </c:pt>
                <c:pt idx="1600" formatCode="0.00E+00">
                  <c:v>2.6124199999999998E-3</c:v>
                </c:pt>
                <c:pt idx="1601" formatCode="0.00E+00">
                  <c:v>2.5842600000000001E-3</c:v>
                </c:pt>
                <c:pt idx="1602" formatCode="0.00E+00">
                  <c:v>2.4393399999999999E-3</c:v>
                </c:pt>
                <c:pt idx="1603" formatCode="0.00E+00">
                  <c:v>2.3316000000000001E-3</c:v>
                </c:pt>
                <c:pt idx="1604" formatCode="0.00E+00">
                  <c:v>2.4308699999999999E-3</c:v>
                </c:pt>
                <c:pt idx="1605" formatCode="0.00E+00">
                  <c:v>2.6795399999999998E-3</c:v>
                </c:pt>
                <c:pt idx="1606" formatCode="0.00E+00">
                  <c:v>2.93093E-3</c:v>
                </c:pt>
                <c:pt idx="1607" formatCode="0.00E+00">
                  <c:v>3.1429000000000001E-3</c:v>
                </c:pt>
                <c:pt idx="1608" formatCode="0.00E+00">
                  <c:v>3.32577E-3</c:v>
                </c:pt>
                <c:pt idx="1609" formatCode="0.00E+00">
                  <c:v>3.5329900000000002E-3</c:v>
                </c:pt>
                <c:pt idx="1610" formatCode="0.00E+00">
                  <c:v>3.7438599999999999E-3</c:v>
                </c:pt>
                <c:pt idx="1611" formatCode="0.00E+00">
                  <c:v>3.9501199999999997E-3</c:v>
                </c:pt>
                <c:pt idx="1612" formatCode="0.00E+00">
                  <c:v>4.1649199999999999E-3</c:v>
                </c:pt>
                <c:pt idx="1613" formatCode="0.00E+00">
                  <c:v>4.3615099999999999E-3</c:v>
                </c:pt>
                <c:pt idx="1614" formatCode="0.00E+00">
                  <c:v>4.5769399999999998E-3</c:v>
                </c:pt>
                <c:pt idx="1615" formatCode="0.00E+00">
                  <c:v>4.7796699999999998E-3</c:v>
                </c:pt>
                <c:pt idx="1616" formatCode="0.00E+00">
                  <c:v>4.9863499999999996E-3</c:v>
                </c:pt>
                <c:pt idx="1617" formatCode="0.00E+00">
                  <c:v>5.1988599999999996E-3</c:v>
                </c:pt>
                <c:pt idx="1618" formatCode="0.00E+00">
                  <c:v>5.3963800000000001E-3</c:v>
                </c:pt>
                <c:pt idx="1619" formatCode="0.00E+00">
                  <c:v>5.6136399999999996E-3</c:v>
                </c:pt>
                <c:pt idx="1620" formatCode="0.00E+00">
                  <c:v>5.8118900000000001E-3</c:v>
                </c:pt>
                <c:pt idx="1621" formatCode="0.00E+00">
                  <c:v>6.0234399999999997E-3</c:v>
                </c:pt>
                <c:pt idx="1622" formatCode="0.00E+00">
                  <c:v>6.2308900000000002E-3</c:v>
                </c:pt>
                <c:pt idx="1623" formatCode="0.00E+00">
                  <c:v>6.4323200000000001E-3</c:v>
                </c:pt>
                <c:pt idx="1624" formatCode="0.00E+00">
                  <c:v>6.64732E-3</c:v>
                </c:pt>
                <c:pt idx="1625" formatCode="0.00E+00">
                  <c:v>6.84477E-3</c:v>
                </c:pt>
                <c:pt idx="1626" formatCode="0.00E+00">
                  <c:v>7.0582400000000003E-3</c:v>
                </c:pt>
                <c:pt idx="1627" formatCode="0.00E+00">
                  <c:v>7.2610299999999999E-3</c:v>
                </c:pt>
                <c:pt idx="1628" formatCode="0.00E+00">
                  <c:v>7.4664700000000002E-3</c:v>
                </c:pt>
                <c:pt idx="1629" formatCode="0.00E+00">
                  <c:v>7.6770500000000004E-3</c:v>
                </c:pt>
                <c:pt idx="1630" formatCode="0.00E+00">
                  <c:v>7.8770400000000001E-3</c:v>
                </c:pt>
                <c:pt idx="1631" formatCode="0.00E+00">
                  <c:v>8.0894499999999998E-3</c:v>
                </c:pt>
                <c:pt idx="1632" formatCode="0.00E+00">
                  <c:v>8.29154E-3</c:v>
                </c:pt>
                <c:pt idx="1633" formatCode="0.00E+00">
                  <c:v>8.4986899999999997E-3</c:v>
                </c:pt>
                <c:pt idx="1634" formatCode="0.00E+00">
                  <c:v>8.7063999999999996E-3</c:v>
                </c:pt>
                <c:pt idx="1635" formatCode="0.00E+00">
                  <c:v>8.9081200000000003E-3</c:v>
                </c:pt>
                <c:pt idx="1636" formatCode="0.00E+00">
                  <c:v>9.1178300000000004E-3</c:v>
                </c:pt>
                <c:pt idx="1637" formatCode="0.00E+00">
                  <c:v>9.3200399999999999E-3</c:v>
                </c:pt>
                <c:pt idx="1638" formatCode="0.00E+00">
                  <c:v>9.5263199999999996E-3</c:v>
                </c:pt>
                <c:pt idx="1639" formatCode="0.00E+00">
                  <c:v>9.7333999999999997E-3</c:v>
                </c:pt>
                <c:pt idx="1640" formatCode="0.00E+00">
                  <c:v>9.9353500000000008E-3</c:v>
                </c:pt>
                <c:pt idx="1641">
                  <c:v>1.0145E-2</c:v>
                </c:pt>
                <c:pt idx="1642">
                  <c:v>1.0346899999999999E-2</c:v>
                </c:pt>
                <c:pt idx="1643">
                  <c:v>1.05533E-2</c:v>
                </c:pt>
                <c:pt idx="1644">
                  <c:v>1.0759400000000001E-2</c:v>
                </c:pt>
                <c:pt idx="1645">
                  <c:v>1.09602E-2</c:v>
                </c:pt>
                <c:pt idx="1646">
                  <c:v>1.11693E-2</c:v>
                </c:pt>
                <c:pt idx="1647">
                  <c:v>1.1369000000000001E-2</c:v>
                </c:pt>
                <c:pt idx="1648">
                  <c:v>1.1576400000000001E-2</c:v>
                </c:pt>
                <c:pt idx="1649">
                  <c:v>1.1780199999999999E-2</c:v>
                </c:pt>
                <c:pt idx="1650">
                  <c:v>1.19826E-2</c:v>
                </c:pt>
                <c:pt idx="1651">
                  <c:v>1.2190899999999999E-2</c:v>
                </c:pt>
                <c:pt idx="1652">
                  <c:v>1.2390099999999999E-2</c:v>
                </c:pt>
                <c:pt idx="1653">
                  <c:v>1.2598399999999999E-2</c:v>
                </c:pt>
                <c:pt idx="1654">
                  <c:v>1.27989E-2</c:v>
                </c:pt>
                <c:pt idx="1655">
                  <c:v>1.30026E-2</c:v>
                </c:pt>
                <c:pt idx="1656">
                  <c:v>1.3207200000000001E-2</c:v>
                </c:pt>
                <c:pt idx="1657">
                  <c:v>1.34073E-2</c:v>
                </c:pt>
                <c:pt idx="1658">
                  <c:v>1.3614100000000001E-2</c:v>
                </c:pt>
                <c:pt idx="1659">
                  <c:v>1.3813300000000001E-2</c:v>
                </c:pt>
                <c:pt idx="1660">
                  <c:v>1.4017999999999999E-2</c:v>
                </c:pt>
                <c:pt idx="1661">
                  <c:v>1.42218E-2</c:v>
                </c:pt>
                <c:pt idx="1662">
                  <c:v>1.44263E-2</c:v>
                </c:pt>
                <c:pt idx="1663">
                  <c:v>1.46293E-2</c:v>
                </c:pt>
                <c:pt idx="1664">
                  <c:v>1.48188E-2</c:v>
                </c:pt>
                <c:pt idx="1665">
                  <c:v>1.50172E-2</c:v>
                </c:pt>
                <c:pt idx="1666">
                  <c:v>1.5244000000000001E-2</c:v>
                </c:pt>
                <c:pt idx="1667">
                  <c:v>1.5481699999999999E-2</c:v>
                </c:pt>
                <c:pt idx="1668">
                  <c:v>1.56426E-2</c:v>
                </c:pt>
                <c:pt idx="1669">
                  <c:v>1.56718E-2</c:v>
                </c:pt>
                <c:pt idx="1670">
                  <c:v>1.5700800000000001E-2</c:v>
                </c:pt>
                <c:pt idx="1671">
                  <c:v>1.5918000000000002E-2</c:v>
                </c:pt>
                <c:pt idx="1672">
                  <c:v>1.6304599999999999E-2</c:v>
                </c:pt>
                <c:pt idx="1673">
                  <c:v>1.6728400000000001E-2</c:v>
                </c:pt>
                <c:pt idx="1674">
                  <c:v>1.7104100000000001E-2</c:v>
                </c:pt>
                <c:pt idx="1675">
                  <c:v>1.7446799999999998E-2</c:v>
                </c:pt>
                <c:pt idx="1676">
                  <c:v>1.7813099999999998E-2</c:v>
                </c:pt>
                <c:pt idx="1677">
                  <c:v>1.8176500000000002E-2</c:v>
                </c:pt>
                <c:pt idx="1678">
                  <c:v>1.8550000000000001E-2</c:v>
                </c:pt>
                <c:pt idx="1679">
                  <c:v>1.8918600000000001E-2</c:v>
                </c:pt>
                <c:pt idx="1680">
                  <c:v>1.9277499999999999E-2</c:v>
                </c:pt>
                <c:pt idx="1681">
                  <c:v>1.96524E-2</c:v>
                </c:pt>
                <c:pt idx="1682">
                  <c:v>2.00089E-2</c:v>
                </c:pt>
                <c:pt idx="1683">
                  <c:v>2.0380800000000001E-2</c:v>
                </c:pt>
                <c:pt idx="1684">
                  <c:v>2.0743399999999999E-2</c:v>
                </c:pt>
                <c:pt idx="1685">
                  <c:v>2.1104500000000002E-2</c:v>
                </c:pt>
                <c:pt idx="1686">
                  <c:v>2.1476700000000001E-2</c:v>
                </c:pt>
                <c:pt idx="1687">
                  <c:v>2.1831400000000001E-2</c:v>
                </c:pt>
                <c:pt idx="1688">
                  <c:v>2.22054E-2</c:v>
                </c:pt>
                <c:pt idx="1689">
                  <c:v>2.25642E-2</c:v>
                </c:pt>
                <c:pt idx="1690">
                  <c:v>2.2929499999999998E-2</c:v>
                </c:pt>
                <c:pt idx="1691">
                  <c:v>2.3296999999999998E-2</c:v>
                </c:pt>
                <c:pt idx="1692">
                  <c:v>2.36525E-2</c:v>
                </c:pt>
                <c:pt idx="1693">
                  <c:v>2.4023800000000001E-2</c:v>
                </c:pt>
                <c:pt idx="1694">
                  <c:v>2.4378299999999999E-2</c:v>
                </c:pt>
                <c:pt idx="1695">
                  <c:v>2.4744700000000001E-2</c:v>
                </c:pt>
                <c:pt idx="1696">
                  <c:v>2.5106799999999999E-2</c:v>
                </c:pt>
                <c:pt idx="1697">
                  <c:v>2.54652E-2</c:v>
                </c:pt>
                <c:pt idx="1698">
                  <c:v>2.5833999999999999E-2</c:v>
                </c:pt>
                <c:pt idx="1699">
                  <c:v>2.6189299999999999E-2</c:v>
                </c:pt>
                <c:pt idx="1700">
                  <c:v>2.65559E-2</c:v>
                </c:pt>
                <c:pt idx="1701">
                  <c:v>2.6914299999999999E-2</c:v>
                </c:pt>
                <c:pt idx="1702">
                  <c:v>2.72733E-2</c:v>
                </c:pt>
                <c:pt idx="1703">
                  <c:v>2.76367E-2</c:v>
                </c:pt>
                <c:pt idx="1704">
                  <c:v>2.7991100000000001E-2</c:v>
                </c:pt>
                <c:pt idx="1705">
                  <c:v>2.8355200000000001E-2</c:v>
                </c:pt>
                <c:pt idx="1706">
                  <c:v>2.8711799999999999E-2</c:v>
                </c:pt>
                <c:pt idx="1707">
                  <c:v>2.9072000000000001E-2</c:v>
                </c:pt>
                <c:pt idx="1708">
                  <c:v>2.9433500000000001E-2</c:v>
                </c:pt>
                <c:pt idx="1709">
                  <c:v>2.9789300000000001E-2</c:v>
                </c:pt>
                <c:pt idx="1710">
                  <c:v>3.01512E-2</c:v>
                </c:pt>
                <c:pt idx="1711">
                  <c:v>3.05058E-2</c:v>
                </c:pt>
                <c:pt idx="1712">
                  <c:v>3.0863999999999999E-2</c:v>
                </c:pt>
                <c:pt idx="1713">
                  <c:v>3.1220700000000001E-2</c:v>
                </c:pt>
                <c:pt idx="1714">
                  <c:v>3.1575300000000001E-2</c:v>
                </c:pt>
                <c:pt idx="1715">
                  <c:v>3.1933599999999999E-2</c:v>
                </c:pt>
                <c:pt idx="1716">
                  <c:v>3.2287799999999998E-2</c:v>
                </c:pt>
                <c:pt idx="1717">
                  <c:v>3.2645500000000001E-2</c:v>
                </c:pt>
                <c:pt idx="1718">
                  <c:v>3.3001299999999997E-2</c:v>
                </c:pt>
                <c:pt idx="1719">
                  <c:v>3.3356499999999997E-2</c:v>
                </c:pt>
                <c:pt idx="1720">
                  <c:v>3.37118E-2</c:v>
                </c:pt>
                <c:pt idx="1721">
                  <c:v>3.4064999999999998E-2</c:v>
                </c:pt>
                <c:pt idx="1722">
                  <c:v>3.4418600000000001E-2</c:v>
                </c:pt>
                <c:pt idx="1723">
                  <c:v>3.4771099999999999E-2</c:v>
                </c:pt>
                <c:pt idx="1724">
                  <c:v>3.5123599999999998E-2</c:v>
                </c:pt>
                <c:pt idx="1725">
                  <c:v>3.5475800000000002E-2</c:v>
                </c:pt>
                <c:pt idx="1726">
                  <c:v>3.5828699999999998E-2</c:v>
                </c:pt>
                <c:pt idx="1727">
                  <c:v>3.61806E-2</c:v>
                </c:pt>
                <c:pt idx="1728">
                  <c:v>3.6533799999999998E-2</c:v>
                </c:pt>
                <c:pt idx="1729">
                  <c:v>3.6884899999999998E-2</c:v>
                </c:pt>
                <c:pt idx="1730">
                  <c:v>3.7235799999999999E-2</c:v>
                </c:pt>
                <c:pt idx="1731">
                  <c:v>3.75862E-2</c:v>
                </c:pt>
                <c:pt idx="1732">
                  <c:v>3.7933700000000001E-2</c:v>
                </c:pt>
                <c:pt idx="1733">
                  <c:v>3.8283699999999997E-2</c:v>
                </c:pt>
                <c:pt idx="1734">
                  <c:v>3.8630699999999997E-2</c:v>
                </c:pt>
                <c:pt idx="1735">
                  <c:v>3.8979899999999998E-2</c:v>
                </c:pt>
                <c:pt idx="1736">
                  <c:v>3.9328599999999998E-2</c:v>
                </c:pt>
                <c:pt idx="1737">
                  <c:v>3.9675799999999997E-2</c:v>
                </c:pt>
                <c:pt idx="1738">
                  <c:v>4.0025199999999997E-2</c:v>
                </c:pt>
                <c:pt idx="1739">
                  <c:v>4.0370999999999997E-2</c:v>
                </c:pt>
                <c:pt idx="1740">
                  <c:v>4.0718200000000003E-2</c:v>
                </c:pt>
                <c:pt idx="1741">
                  <c:v>4.1063299999999997E-2</c:v>
                </c:pt>
                <c:pt idx="1742">
                  <c:v>4.1406499999999999E-2</c:v>
                </c:pt>
                <c:pt idx="1743">
                  <c:v>4.1751700000000003E-2</c:v>
                </c:pt>
                <c:pt idx="1744">
                  <c:v>4.2094199999999998E-2</c:v>
                </c:pt>
                <c:pt idx="1745">
                  <c:v>4.2438400000000001E-2</c:v>
                </c:pt>
                <c:pt idx="1746">
                  <c:v>4.2782899999999999E-2</c:v>
                </c:pt>
                <c:pt idx="1747">
                  <c:v>4.31251E-2</c:v>
                </c:pt>
                <c:pt idx="1748">
                  <c:v>4.3470300000000003E-2</c:v>
                </c:pt>
                <c:pt idx="1749">
                  <c:v>4.3811000000000003E-2</c:v>
                </c:pt>
                <c:pt idx="1750">
                  <c:v>4.4152799999999999E-2</c:v>
                </c:pt>
                <c:pt idx="1751">
                  <c:v>4.44938E-2</c:v>
                </c:pt>
                <c:pt idx="1752">
                  <c:v>4.4830599999999998E-2</c:v>
                </c:pt>
                <c:pt idx="1753">
                  <c:v>4.51726E-2</c:v>
                </c:pt>
                <c:pt idx="1754">
                  <c:v>4.5508E-2</c:v>
                </c:pt>
                <c:pt idx="1755">
                  <c:v>4.5848899999999998E-2</c:v>
                </c:pt>
                <c:pt idx="1756">
                  <c:v>4.6187699999999998E-2</c:v>
                </c:pt>
                <c:pt idx="1757">
                  <c:v>4.65244E-2</c:v>
                </c:pt>
                <c:pt idx="1758">
                  <c:v>4.6866400000000003E-2</c:v>
                </c:pt>
                <c:pt idx="1759">
                  <c:v>4.7199199999999997E-2</c:v>
                </c:pt>
                <c:pt idx="1760">
                  <c:v>4.75386E-2</c:v>
                </c:pt>
                <c:pt idx="1761">
                  <c:v>4.7870700000000002E-2</c:v>
                </c:pt>
                <c:pt idx="1762">
                  <c:v>4.82041E-2</c:v>
                </c:pt>
                <c:pt idx="1763">
                  <c:v>4.8540100000000003E-2</c:v>
                </c:pt>
                <c:pt idx="1764">
                  <c:v>4.8869500000000003E-2</c:v>
                </c:pt>
                <c:pt idx="1765">
                  <c:v>4.9207399999999998E-2</c:v>
                </c:pt>
                <c:pt idx="1766">
                  <c:v>4.9537400000000002E-2</c:v>
                </c:pt>
                <c:pt idx="1767">
                  <c:v>4.9871600000000002E-2</c:v>
                </c:pt>
                <c:pt idx="1768">
                  <c:v>5.0204400000000003E-2</c:v>
                </c:pt>
                <c:pt idx="1769">
                  <c:v>5.05327E-2</c:v>
                </c:pt>
                <c:pt idx="1770">
                  <c:v>5.0865800000000003E-2</c:v>
                </c:pt>
                <c:pt idx="1771">
                  <c:v>5.1191300000000002E-2</c:v>
                </c:pt>
                <c:pt idx="1772">
                  <c:v>5.1521400000000002E-2</c:v>
                </c:pt>
                <c:pt idx="1773">
                  <c:v>5.1849399999999997E-2</c:v>
                </c:pt>
                <c:pt idx="1774">
                  <c:v>5.21755E-2</c:v>
                </c:pt>
                <c:pt idx="1775">
                  <c:v>5.2505799999999998E-2</c:v>
                </c:pt>
                <c:pt idx="1776">
                  <c:v>5.2830500000000002E-2</c:v>
                </c:pt>
                <c:pt idx="1777">
                  <c:v>5.3158499999999997E-2</c:v>
                </c:pt>
                <c:pt idx="1778">
                  <c:v>5.3484499999999997E-2</c:v>
                </c:pt>
                <c:pt idx="1779">
                  <c:v>5.3807099999999997E-2</c:v>
                </c:pt>
                <c:pt idx="1780">
                  <c:v>5.4133599999999997E-2</c:v>
                </c:pt>
                <c:pt idx="1781">
                  <c:v>5.4453300000000003E-2</c:v>
                </c:pt>
                <c:pt idx="1782">
                  <c:v>5.47768E-2</c:v>
                </c:pt>
                <c:pt idx="1783">
                  <c:v>5.5098599999999998E-2</c:v>
                </c:pt>
                <c:pt idx="1784">
                  <c:v>5.5417500000000001E-2</c:v>
                </c:pt>
                <c:pt idx="1785">
                  <c:v>5.5742199999999999E-2</c:v>
                </c:pt>
                <c:pt idx="1786">
                  <c:v>5.60586E-2</c:v>
                </c:pt>
                <c:pt idx="1787">
                  <c:v>5.6381500000000001E-2</c:v>
                </c:pt>
                <c:pt idx="1788">
                  <c:v>5.66995E-2</c:v>
                </c:pt>
                <c:pt idx="1789">
                  <c:v>5.70161E-2</c:v>
                </c:pt>
                <c:pt idx="1790">
                  <c:v>5.7336499999999999E-2</c:v>
                </c:pt>
                <c:pt idx="1791">
                  <c:v>5.76476E-2</c:v>
                </c:pt>
                <c:pt idx="1792">
                  <c:v>5.7966700000000003E-2</c:v>
                </c:pt>
                <c:pt idx="1793">
                  <c:v>5.8277799999999998E-2</c:v>
                </c:pt>
                <c:pt idx="1794">
                  <c:v>5.8592699999999998E-2</c:v>
                </c:pt>
                <c:pt idx="1795">
                  <c:v>5.8908000000000002E-2</c:v>
                </c:pt>
                <c:pt idx="1796">
                  <c:v>5.9218300000000001E-2</c:v>
                </c:pt>
                <c:pt idx="1797">
                  <c:v>5.9535400000000002E-2</c:v>
                </c:pt>
                <c:pt idx="1798">
                  <c:v>5.9843599999999997E-2</c:v>
                </c:pt>
                <c:pt idx="1799">
                  <c:v>6.0156500000000002E-2</c:v>
                </c:pt>
                <c:pt idx="1800">
                  <c:v>6.0465400000000002E-2</c:v>
                </c:pt>
                <c:pt idx="1801">
                  <c:v>6.0772600000000003E-2</c:v>
                </c:pt>
                <c:pt idx="1802">
                  <c:v>6.1082299999999999E-2</c:v>
                </c:pt>
                <c:pt idx="1803">
                  <c:v>6.1386499999999997E-2</c:v>
                </c:pt>
                <c:pt idx="1804">
                  <c:v>6.1695E-2</c:v>
                </c:pt>
                <c:pt idx="1805">
                  <c:v>6.1999800000000001E-2</c:v>
                </c:pt>
                <c:pt idx="1806">
                  <c:v>6.2306E-2</c:v>
                </c:pt>
                <c:pt idx="1807">
                  <c:v>6.2611899999999998E-2</c:v>
                </c:pt>
                <c:pt idx="1808">
                  <c:v>6.2915299999999993E-2</c:v>
                </c:pt>
                <c:pt idx="1809">
                  <c:v>6.3219300000000006E-2</c:v>
                </c:pt>
                <c:pt idx="1810">
                  <c:v>6.3520300000000002E-2</c:v>
                </c:pt>
                <c:pt idx="1811">
                  <c:v>6.3820600000000005E-2</c:v>
                </c:pt>
                <c:pt idx="1812">
                  <c:v>6.4119499999999996E-2</c:v>
                </c:pt>
                <c:pt idx="1813">
                  <c:v>6.4418199999999995E-2</c:v>
                </c:pt>
                <c:pt idx="1814">
                  <c:v>6.4716099999999999E-2</c:v>
                </c:pt>
                <c:pt idx="1815">
                  <c:v>6.5014799999999998E-2</c:v>
                </c:pt>
                <c:pt idx="1816">
                  <c:v>6.5312300000000004E-2</c:v>
                </c:pt>
                <c:pt idx="1817">
                  <c:v>6.5610000000000002E-2</c:v>
                </c:pt>
                <c:pt idx="1818">
                  <c:v>6.5906900000000004E-2</c:v>
                </c:pt>
                <c:pt idx="1819">
                  <c:v>6.6200899999999993E-2</c:v>
                </c:pt>
                <c:pt idx="1820">
                  <c:v>6.6494999999999999E-2</c:v>
                </c:pt>
                <c:pt idx="1821">
                  <c:v>6.67846E-2</c:v>
                </c:pt>
                <c:pt idx="1822">
                  <c:v>6.7075899999999994E-2</c:v>
                </c:pt>
                <c:pt idx="1823">
                  <c:v>6.7366300000000004E-2</c:v>
                </c:pt>
                <c:pt idx="1824">
                  <c:v>6.7655599999999996E-2</c:v>
                </c:pt>
                <c:pt idx="1825">
                  <c:v>6.79477E-2</c:v>
                </c:pt>
                <c:pt idx="1826">
                  <c:v>6.8235599999999993E-2</c:v>
                </c:pt>
                <c:pt idx="1827">
                  <c:v>6.8525799999999998E-2</c:v>
                </c:pt>
                <c:pt idx="1828">
                  <c:v>6.8812799999999993E-2</c:v>
                </c:pt>
                <c:pt idx="1829">
                  <c:v>6.9097400000000003E-2</c:v>
                </c:pt>
                <c:pt idx="1830">
                  <c:v>6.9383399999999998E-2</c:v>
                </c:pt>
                <c:pt idx="1831">
                  <c:v>6.9663000000000003E-2</c:v>
                </c:pt>
                <c:pt idx="1832">
                  <c:v>6.9946999999999995E-2</c:v>
                </c:pt>
                <c:pt idx="1833">
                  <c:v>7.0226899999999995E-2</c:v>
                </c:pt>
                <c:pt idx="1834">
                  <c:v>7.0507500000000001E-2</c:v>
                </c:pt>
                <c:pt idx="1835">
                  <c:v>7.0790800000000001E-2</c:v>
                </c:pt>
                <c:pt idx="1836">
                  <c:v>7.1067699999999998E-2</c:v>
                </c:pt>
                <c:pt idx="1837">
                  <c:v>7.1350399999999994E-2</c:v>
                </c:pt>
                <c:pt idx="1838">
                  <c:v>7.16257E-2</c:v>
                </c:pt>
                <c:pt idx="1839">
                  <c:v>7.1902499999999994E-2</c:v>
                </c:pt>
                <c:pt idx="1840">
                  <c:v>7.2178699999999998E-2</c:v>
                </c:pt>
                <c:pt idx="1841">
                  <c:v>7.2448499999999999E-2</c:v>
                </c:pt>
                <c:pt idx="1842">
                  <c:v>7.2724800000000006E-2</c:v>
                </c:pt>
                <c:pt idx="1843">
                  <c:v>7.2992500000000002E-2</c:v>
                </c:pt>
                <c:pt idx="1844">
                  <c:v>7.3265999999999998E-2</c:v>
                </c:pt>
                <c:pt idx="1845">
                  <c:v>7.3537400000000003E-2</c:v>
                </c:pt>
                <c:pt idx="1846">
                  <c:v>7.3805099999999998E-2</c:v>
                </c:pt>
                <c:pt idx="1847">
                  <c:v>7.4078599999999994E-2</c:v>
                </c:pt>
                <c:pt idx="1848">
                  <c:v>7.4342099999999994E-2</c:v>
                </c:pt>
                <c:pt idx="1849">
                  <c:v>7.4611899999999995E-2</c:v>
                </c:pt>
                <c:pt idx="1850">
                  <c:v>7.4875300000000006E-2</c:v>
                </c:pt>
                <c:pt idx="1851">
                  <c:v>7.5137300000000004E-2</c:v>
                </c:pt>
                <c:pt idx="1852">
                  <c:v>7.5402499999999997E-2</c:v>
                </c:pt>
                <c:pt idx="1853">
                  <c:v>7.5659000000000004E-2</c:v>
                </c:pt>
                <c:pt idx="1854">
                  <c:v>7.5924199999999997E-2</c:v>
                </c:pt>
                <c:pt idx="1855">
                  <c:v>7.6182E-2</c:v>
                </c:pt>
                <c:pt idx="1856">
                  <c:v>7.6442499999999997E-2</c:v>
                </c:pt>
                <c:pt idx="1857">
                  <c:v>7.6703800000000003E-2</c:v>
                </c:pt>
                <c:pt idx="1858">
                  <c:v>7.6957600000000001E-2</c:v>
                </c:pt>
                <c:pt idx="1859">
                  <c:v>7.7217900000000006E-2</c:v>
                </c:pt>
                <c:pt idx="1860">
                  <c:v>7.7467900000000006E-2</c:v>
                </c:pt>
                <c:pt idx="1861">
                  <c:v>7.7721999999999999E-2</c:v>
                </c:pt>
                <c:pt idx="1862">
                  <c:v>7.7973100000000004E-2</c:v>
                </c:pt>
                <c:pt idx="1863">
                  <c:v>7.8220899999999996E-2</c:v>
                </c:pt>
                <c:pt idx="1864">
                  <c:v>7.8474799999999997E-2</c:v>
                </c:pt>
                <c:pt idx="1865">
                  <c:v>7.8720100000000001E-2</c:v>
                </c:pt>
                <c:pt idx="1866">
                  <c:v>7.8972600000000004E-2</c:v>
                </c:pt>
                <c:pt idx="1867">
                  <c:v>7.9218999999999998E-2</c:v>
                </c:pt>
                <c:pt idx="1868">
                  <c:v>7.94652E-2</c:v>
                </c:pt>
                <c:pt idx="1869">
                  <c:v>7.9712699999999997E-2</c:v>
                </c:pt>
                <c:pt idx="1870">
                  <c:v>7.9951900000000006E-2</c:v>
                </c:pt>
                <c:pt idx="1871">
                  <c:v>8.0196400000000001E-2</c:v>
                </c:pt>
                <c:pt idx="1872">
                  <c:v>8.0432500000000004E-2</c:v>
                </c:pt>
                <c:pt idx="1873">
                  <c:v>8.0672599999999997E-2</c:v>
                </c:pt>
                <c:pt idx="1874">
                  <c:v>8.0910899999999994E-2</c:v>
                </c:pt>
                <c:pt idx="1875">
                  <c:v>8.1147200000000003E-2</c:v>
                </c:pt>
                <c:pt idx="1876">
                  <c:v>8.1388199999999994E-2</c:v>
                </c:pt>
                <c:pt idx="1877">
                  <c:v>8.1622E-2</c:v>
                </c:pt>
                <c:pt idx="1878">
                  <c:v>8.1860500000000003E-2</c:v>
                </c:pt>
                <c:pt idx="1879">
                  <c:v>8.2092100000000001E-2</c:v>
                </c:pt>
                <c:pt idx="1880">
                  <c:v>8.2322599999999996E-2</c:v>
                </c:pt>
                <c:pt idx="1881">
                  <c:v>8.2551399999999997E-2</c:v>
                </c:pt>
                <c:pt idx="1882">
                  <c:v>8.2776199999999994E-2</c:v>
                </c:pt>
                <c:pt idx="1883">
                  <c:v>8.3005599999999999E-2</c:v>
                </c:pt>
                <c:pt idx="1884">
                  <c:v>8.3229700000000004E-2</c:v>
                </c:pt>
                <c:pt idx="1885">
                  <c:v>8.34588E-2</c:v>
                </c:pt>
                <c:pt idx="1886">
                  <c:v>8.3684099999999997E-2</c:v>
                </c:pt>
                <c:pt idx="1887">
                  <c:v>8.3908499999999997E-2</c:v>
                </c:pt>
                <c:pt idx="1888">
                  <c:v>8.4132200000000004E-2</c:v>
                </c:pt>
                <c:pt idx="1889">
                  <c:v>8.43502E-2</c:v>
                </c:pt>
                <c:pt idx="1890">
                  <c:v>8.4570699999999999E-2</c:v>
                </c:pt>
                <c:pt idx="1891">
                  <c:v>8.4784600000000002E-2</c:v>
                </c:pt>
                <c:pt idx="1892">
                  <c:v>8.5000999999999993E-2</c:v>
                </c:pt>
                <c:pt idx="1893">
                  <c:v>8.5214899999999996E-2</c:v>
                </c:pt>
                <c:pt idx="1894">
                  <c:v>8.5428100000000007E-2</c:v>
                </c:pt>
                <c:pt idx="1895">
                  <c:v>8.5644700000000004E-2</c:v>
                </c:pt>
                <c:pt idx="1896">
                  <c:v>8.5855600000000004E-2</c:v>
                </c:pt>
                <c:pt idx="1897">
                  <c:v>8.6069599999999996E-2</c:v>
                </c:pt>
                <c:pt idx="1898">
                  <c:v>8.6277400000000004E-2</c:v>
                </c:pt>
                <c:pt idx="1899">
                  <c:v>8.6484699999999998E-2</c:v>
                </c:pt>
                <c:pt idx="1900">
                  <c:v>8.6690799999999998E-2</c:v>
                </c:pt>
                <c:pt idx="1901">
                  <c:v>8.6891499999999997E-2</c:v>
                </c:pt>
                <c:pt idx="1902">
                  <c:v>8.7096300000000001E-2</c:v>
                </c:pt>
                <c:pt idx="1903">
                  <c:v>8.7294899999999995E-2</c:v>
                </c:pt>
                <c:pt idx="1904">
                  <c:v>8.7497400000000003E-2</c:v>
                </c:pt>
                <c:pt idx="1905">
                  <c:v>8.7698499999999999E-2</c:v>
                </c:pt>
                <c:pt idx="1906">
                  <c:v>8.7896000000000002E-2</c:v>
                </c:pt>
                <c:pt idx="1907">
                  <c:v>8.8097200000000001E-2</c:v>
                </c:pt>
                <c:pt idx="1908">
                  <c:v>8.8289699999999999E-2</c:v>
                </c:pt>
                <c:pt idx="1909">
                  <c:v>8.8486099999999998E-2</c:v>
                </c:pt>
                <c:pt idx="1910">
                  <c:v>8.8676400000000002E-2</c:v>
                </c:pt>
                <c:pt idx="1911">
                  <c:v>8.8865100000000002E-2</c:v>
                </c:pt>
                <c:pt idx="1912">
                  <c:v>8.9055800000000004E-2</c:v>
                </c:pt>
                <c:pt idx="1913">
                  <c:v>8.9239200000000005E-2</c:v>
                </c:pt>
                <c:pt idx="1914">
                  <c:v>8.9430300000000004E-2</c:v>
                </c:pt>
                <c:pt idx="1915">
                  <c:v>8.9613799999999993E-2</c:v>
                </c:pt>
                <c:pt idx="1916">
                  <c:v>8.9800199999999997E-2</c:v>
                </c:pt>
                <c:pt idx="1917">
                  <c:v>8.9985499999999996E-2</c:v>
                </c:pt>
                <c:pt idx="1918">
                  <c:v>9.0164400000000006E-2</c:v>
                </c:pt>
                <c:pt idx="1919">
                  <c:v>9.0348399999999995E-2</c:v>
                </c:pt>
                <c:pt idx="1920">
                  <c:v>9.0521599999999994E-2</c:v>
                </c:pt>
                <c:pt idx="1921">
                  <c:v>9.0699500000000002E-2</c:v>
                </c:pt>
                <c:pt idx="1922">
                  <c:v>9.08717E-2</c:v>
                </c:pt>
                <c:pt idx="1923">
                  <c:v>9.1043100000000002E-2</c:v>
                </c:pt>
                <c:pt idx="1924">
                  <c:v>9.1218599999999997E-2</c:v>
                </c:pt>
                <c:pt idx="1925">
                  <c:v>9.1386200000000001E-2</c:v>
                </c:pt>
                <c:pt idx="1926">
                  <c:v>9.1561299999999998E-2</c:v>
                </c:pt>
                <c:pt idx="1927">
                  <c:v>9.1728000000000004E-2</c:v>
                </c:pt>
                <c:pt idx="1928">
                  <c:v>9.18963E-2</c:v>
                </c:pt>
                <c:pt idx="1929">
                  <c:v>9.2062500000000005E-2</c:v>
                </c:pt>
                <c:pt idx="1930">
                  <c:v>9.2221800000000007E-2</c:v>
                </c:pt>
                <c:pt idx="1931">
                  <c:v>9.2385099999999998E-2</c:v>
                </c:pt>
                <c:pt idx="1932">
                  <c:v>9.2539300000000005E-2</c:v>
                </c:pt>
                <c:pt idx="1933">
                  <c:v>9.2699000000000004E-2</c:v>
                </c:pt>
                <c:pt idx="1934">
                  <c:v>9.2854699999999998E-2</c:v>
                </c:pt>
                <c:pt idx="1935">
                  <c:v>9.3010300000000004E-2</c:v>
                </c:pt>
                <c:pt idx="1936">
                  <c:v>9.3168799999999996E-2</c:v>
                </c:pt>
                <c:pt idx="1937">
                  <c:v>9.3320399999999998E-2</c:v>
                </c:pt>
                <c:pt idx="1938">
                  <c:v>9.3476299999999998E-2</c:v>
                </c:pt>
                <c:pt idx="1939">
                  <c:v>9.3623799999999993E-2</c:v>
                </c:pt>
                <c:pt idx="1940">
                  <c:v>9.3770400000000004E-2</c:v>
                </c:pt>
                <c:pt idx="1941">
                  <c:v>9.39136E-2</c:v>
                </c:pt>
                <c:pt idx="1942">
                  <c:v>9.4053100000000001E-2</c:v>
                </c:pt>
                <c:pt idx="1943">
                  <c:v>9.4197400000000001E-2</c:v>
                </c:pt>
                <c:pt idx="1944">
                  <c:v>9.4336000000000003E-2</c:v>
                </c:pt>
                <c:pt idx="1945">
                  <c:v>9.44802E-2</c:v>
                </c:pt>
                <c:pt idx="1946">
                  <c:v>9.4620099999999999E-2</c:v>
                </c:pt>
                <c:pt idx="1947">
                  <c:v>9.4758099999999998E-2</c:v>
                </c:pt>
                <c:pt idx="1948">
                  <c:v>9.4895199999999999E-2</c:v>
                </c:pt>
                <c:pt idx="1949">
                  <c:v>9.5024800000000006E-2</c:v>
                </c:pt>
                <c:pt idx="1950">
                  <c:v>9.5157000000000005E-2</c:v>
                </c:pt>
                <c:pt idx="1951">
                  <c:v>9.5281699999999997E-2</c:v>
                </c:pt>
                <c:pt idx="1952">
                  <c:v>9.5408800000000002E-2</c:v>
                </c:pt>
                <c:pt idx="1953">
                  <c:v>9.5534099999999997E-2</c:v>
                </c:pt>
                <c:pt idx="1954">
                  <c:v>9.5657400000000004E-2</c:v>
                </c:pt>
                <c:pt idx="1955">
                  <c:v>9.5785200000000001E-2</c:v>
                </c:pt>
                <c:pt idx="1956">
                  <c:v>9.5905699999999997E-2</c:v>
                </c:pt>
                <c:pt idx="1957">
                  <c:v>9.6029500000000004E-2</c:v>
                </c:pt>
                <c:pt idx="1958">
                  <c:v>9.6146400000000007E-2</c:v>
                </c:pt>
                <c:pt idx="1959">
                  <c:v>9.6261799999999995E-2</c:v>
                </c:pt>
                <c:pt idx="1960">
                  <c:v>9.6376100000000006E-2</c:v>
                </c:pt>
                <c:pt idx="1961">
                  <c:v>9.6483700000000006E-2</c:v>
                </c:pt>
                <c:pt idx="1962">
                  <c:v>9.6596100000000004E-2</c:v>
                </c:pt>
                <c:pt idx="1963">
                  <c:v>9.6701200000000001E-2</c:v>
                </c:pt>
                <c:pt idx="1964">
                  <c:v>9.68107E-2</c:v>
                </c:pt>
                <c:pt idx="1965">
                  <c:v>9.6918199999999996E-2</c:v>
                </c:pt>
                <c:pt idx="1966">
                  <c:v>9.7021899999999994E-2</c:v>
                </c:pt>
                <c:pt idx="1967">
                  <c:v>9.7128699999999998E-2</c:v>
                </c:pt>
                <c:pt idx="1968">
                  <c:v>9.7226099999999996E-2</c:v>
                </c:pt>
                <c:pt idx="1969">
                  <c:v>9.7327200000000003E-2</c:v>
                </c:pt>
                <c:pt idx="1970">
                  <c:v>9.7421099999999997E-2</c:v>
                </c:pt>
                <c:pt idx="1971">
                  <c:v>9.7513500000000003E-2</c:v>
                </c:pt>
                <c:pt idx="1972">
                  <c:v>9.7606799999999994E-2</c:v>
                </c:pt>
                <c:pt idx="1973">
                  <c:v>9.7693299999999997E-2</c:v>
                </c:pt>
                <c:pt idx="1974">
                  <c:v>9.7786799999999993E-2</c:v>
                </c:pt>
                <c:pt idx="1975">
                  <c:v>9.7872899999999999E-2</c:v>
                </c:pt>
                <c:pt idx="1976">
                  <c:v>9.7961599999999996E-2</c:v>
                </c:pt>
                <c:pt idx="1977">
                  <c:v>9.8048200000000002E-2</c:v>
                </c:pt>
                <c:pt idx="1978">
                  <c:v>9.8128800000000002E-2</c:v>
                </c:pt>
                <c:pt idx="1979">
                  <c:v>9.8212999999999995E-2</c:v>
                </c:pt>
                <c:pt idx="1980">
                  <c:v>9.8286600000000002E-2</c:v>
                </c:pt>
                <c:pt idx="1981">
                  <c:v>9.8363699999999998E-2</c:v>
                </c:pt>
                <c:pt idx="1982">
                  <c:v>9.8434999999999995E-2</c:v>
                </c:pt>
                <c:pt idx="1983">
                  <c:v>9.8505200000000001E-2</c:v>
                </c:pt>
                <c:pt idx="1984">
                  <c:v>9.8578799999999994E-2</c:v>
                </c:pt>
                <c:pt idx="1985">
                  <c:v>9.8645200000000002E-2</c:v>
                </c:pt>
                <c:pt idx="1986">
                  <c:v>9.8718299999999995E-2</c:v>
                </c:pt>
                <c:pt idx="1987">
                  <c:v>9.8783399999999993E-2</c:v>
                </c:pt>
                <c:pt idx="1988">
                  <c:v>9.8849000000000006E-2</c:v>
                </c:pt>
                <c:pt idx="1989">
                  <c:v>9.8911799999999994E-2</c:v>
                </c:pt>
                <c:pt idx="1990">
                  <c:v>9.8967299999999994E-2</c:v>
                </c:pt>
                <c:pt idx="1991">
                  <c:v>9.90259E-2</c:v>
                </c:pt>
                <c:pt idx="1992">
                  <c:v>9.9075300000000005E-2</c:v>
                </c:pt>
                <c:pt idx="1993">
                  <c:v>9.9129599999999998E-2</c:v>
                </c:pt>
                <c:pt idx="1994">
                  <c:v>9.9180099999999993E-2</c:v>
                </c:pt>
                <c:pt idx="1995">
                  <c:v>9.9230200000000005E-2</c:v>
                </c:pt>
                <c:pt idx="1996">
                  <c:v>9.9283300000000005E-2</c:v>
                </c:pt>
                <c:pt idx="1997">
                  <c:v>9.9329000000000001E-2</c:v>
                </c:pt>
                <c:pt idx="1998">
                  <c:v>9.93782E-2</c:v>
                </c:pt>
                <c:pt idx="1999">
                  <c:v>9.9418199999999998E-2</c:v>
                </c:pt>
                <c:pt idx="2000">
                  <c:v>9.9456500000000003E-2</c:v>
                </c:pt>
                <c:pt idx="2001">
                  <c:v>9.9490899999999993E-2</c:v>
                </c:pt>
                <c:pt idx="2002">
                  <c:v>9.9521200000000004E-2</c:v>
                </c:pt>
                <c:pt idx="2003">
                  <c:v>9.9555900000000003E-2</c:v>
                </c:pt>
                <c:pt idx="2004">
                  <c:v>9.9585400000000004E-2</c:v>
                </c:pt>
                <c:pt idx="2005">
                  <c:v>9.9620299999999995E-2</c:v>
                </c:pt>
                <c:pt idx="2006">
                  <c:v>9.9651100000000006E-2</c:v>
                </c:pt>
                <c:pt idx="2007">
                  <c:v>9.9678900000000001E-2</c:v>
                </c:pt>
                <c:pt idx="2008">
                  <c:v>9.9704799999999996E-2</c:v>
                </c:pt>
                <c:pt idx="2009">
                  <c:v>9.9723099999999995E-2</c:v>
                </c:pt>
                <c:pt idx="2010">
                  <c:v>9.9742800000000006E-2</c:v>
                </c:pt>
                <c:pt idx="2011">
                  <c:v>9.9755399999999994E-2</c:v>
                </c:pt>
                <c:pt idx="2012">
                  <c:v>9.9769099999999999E-2</c:v>
                </c:pt>
                <c:pt idx="2013">
                  <c:v>9.9781099999999998E-2</c:v>
                </c:pt>
                <c:pt idx="2014">
                  <c:v>9.97918E-2</c:v>
                </c:pt>
                <c:pt idx="2015">
                  <c:v>9.9806099999999995E-2</c:v>
                </c:pt>
                <c:pt idx="2016">
                  <c:v>9.9814200000000006E-2</c:v>
                </c:pt>
                <c:pt idx="2017">
                  <c:v>9.9822999999999995E-2</c:v>
                </c:pt>
                <c:pt idx="2018">
                  <c:v>9.9825300000000006E-2</c:v>
                </c:pt>
                <c:pt idx="2019">
                  <c:v>9.9824899999999994E-2</c:v>
                </c:pt>
                <c:pt idx="2020">
                  <c:v>9.98227E-2</c:v>
                </c:pt>
                <c:pt idx="2021">
                  <c:v>9.9814399999999998E-2</c:v>
                </c:pt>
                <c:pt idx="2022">
                  <c:v>9.9808999999999995E-2</c:v>
                </c:pt>
                <c:pt idx="2023">
                  <c:v>9.9797899999999995E-2</c:v>
                </c:pt>
                <c:pt idx="2024">
                  <c:v>9.9790000000000004E-2</c:v>
                </c:pt>
                <c:pt idx="2025">
                  <c:v>9.9780499999999994E-2</c:v>
                </c:pt>
                <c:pt idx="2026">
                  <c:v>9.97672E-2</c:v>
                </c:pt>
                <c:pt idx="2027">
                  <c:v>9.9755300000000005E-2</c:v>
                </c:pt>
                <c:pt idx="2028">
                  <c:v>9.9734900000000001E-2</c:v>
                </c:pt>
                <c:pt idx="2029">
                  <c:v>9.9716100000000002E-2</c:v>
                </c:pt>
                <c:pt idx="2030">
                  <c:v>9.9690500000000001E-2</c:v>
                </c:pt>
                <c:pt idx="2031">
                  <c:v>9.9662600000000004E-2</c:v>
                </c:pt>
                <c:pt idx="2032">
                  <c:v>9.9634500000000001E-2</c:v>
                </c:pt>
                <c:pt idx="2033">
                  <c:v>9.96007E-2</c:v>
                </c:pt>
                <c:pt idx="2034">
                  <c:v>9.9572499999999994E-2</c:v>
                </c:pt>
                <c:pt idx="2035">
                  <c:v>9.9537899999999999E-2</c:v>
                </c:pt>
                <c:pt idx="2036">
                  <c:v>9.9505099999999999E-2</c:v>
                </c:pt>
                <c:pt idx="2037">
                  <c:v>9.9469399999999999E-2</c:v>
                </c:pt>
                <c:pt idx="2038">
                  <c:v>9.94279E-2</c:v>
                </c:pt>
                <c:pt idx="2039">
                  <c:v>9.9387900000000001E-2</c:v>
                </c:pt>
                <c:pt idx="2040">
                  <c:v>9.9338200000000001E-2</c:v>
                </c:pt>
                <c:pt idx="2041">
                  <c:v>9.9290500000000004E-2</c:v>
                </c:pt>
                <c:pt idx="2042">
                  <c:v>9.92368E-2</c:v>
                </c:pt>
                <c:pt idx="2043">
                  <c:v>9.9182599999999996E-2</c:v>
                </c:pt>
                <c:pt idx="2044">
                  <c:v>9.9130499999999996E-2</c:v>
                </c:pt>
                <c:pt idx="2045">
                  <c:v>9.9072499999999994E-2</c:v>
                </c:pt>
                <c:pt idx="2046">
                  <c:v>9.9019700000000002E-2</c:v>
                </c:pt>
                <c:pt idx="2047">
                  <c:v>9.8959400000000003E-2</c:v>
                </c:pt>
                <c:pt idx="2048">
                  <c:v>9.8898700000000006E-2</c:v>
                </c:pt>
                <c:pt idx="2049">
                  <c:v>9.8833699999999997E-2</c:v>
                </c:pt>
                <c:pt idx="2050">
                  <c:v>9.87619E-2</c:v>
                </c:pt>
                <c:pt idx="2051">
                  <c:v>9.8690899999999998E-2</c:v>
                </c:pt>
                <c:pt idx="2052">
                  <c:v>9.8612099999999994E-2</c:v>
                </c:pt>
                <c:pt idx="2053">
                  <c:v>9.8537200000000005E-2</c:v>
                </c:pt>
                <c:pt idx="2054">
                  <c:v>9.8458900000000002E-2</c:v>
                </c:pt>
                <c:pt idx="2055">
                  <c:v>9.8380400000000007E-2</c:v>
                </c:pt>
                <c:pt idx="2056">
                  <c:v>9.8303600000000005E-2</c:v>
                </c:pt>
                <c:pt idx="2057">
                  <c:v>9.8220399999999999E-2</c:v>
                </c:pt>
                <c:pt idx="2058">
                  <c:v>9.8138600000000006E-2</c:v>
                </c:pt>
                <c:pt idx="2059">
                  <c:v>9.8048099999999999E-2</c:v>
                </c:pt>
                <c:pt idx="2060">
                  <c:v>9.7954299999999994E-2</c:v>
                </c:pt>
                <c:pt idx="2061">
                  <c:v>9.7855999999999999E-2</c:v>
                </c:pt>
                <c:pt idx="2062">
                  <c:v>9.7753699999999999E-2</c:v>
                </c:pt>
                <c:pt idx="2063">
                  <c:v>9.7654900000000003E-2</c:v>
                </c:pt>
                <c:pt idx="2064">
                  <c:v>9.7552200000000006E-2</c:v>
                </c:pt>
                <c:pt idx="2065">
                  <c:v>9.7453899999999996E-2</c:v>
                </c:pt>
                <c:pt idx="2066">
                  <c:v>9.73522E-2</c:v>
                </c:pt>
                <c:pt idx="2067">
                  <c:v>9.7245999999999999E-2</c:v>
                </c:pt>
                <c:pt idx="2068">
                  <c:v>9.7136899999999998E-2</c:v>
                </c:pt>
                <c:pt idx="2069">
                  <c:v>9.7019999999999995E-2</c:v>
                </c:pt>
                <c:pt idx="2070">
                  <c:v>9.69029E-2</c:v>
                </c:pt>
                <c:pt idx="2071">
                  <c:v>9.6779599999999993E-2</c:v>
                </c:pt>
                <c:pt idx="2072">
                  <c:v>9.6656199999999998E-2</c:v>
                </c:pt>
                <c:pt idx="2073">
                  <c:v>9.6531699999999998E-2</c:v>
                </c:pt>
                <c:pt idx="2074">
                  <c:v>9.6405699999999997E-2</c:v>
                </c:pt>
                <c:pt idx="2075">
                  <c:v>9.6282699999999999E-2</c:v>
                </c:pt>
                <c:pt idx="2076">
                  <c:v>9.6154000000000003E-2</c:v>
                </c:pt>
                <c:pt idx="2077">
                  <c:v>9.6024700000000004E-2</c:v>
                </c:pt>
                <c:pt idx="2078">
                  <c:v>9.5889100000000005E-2</c:v>
                </c:pt>
                <c:pt idx="2079">
                  <c:v>9.5749399999999998E-2</c:v>
                </c:pt>
                <c:pt idx="2080">
                  <c:v>9.5606999999999998E-2</c:v>
                </c:pt>
                <c:pt idx="2081">
                  <c:v>9.5458899999999999E-2</c:v>
                </c:pt>
                <c:pt idx="2082">
                  <c:v>9.5312400000000005E-2</c:v>
                </c:pt>
                <c:pt idx="2083">
                  <c:v>9.5161399999999993E-2</c:v>
                </c:pt>
                <c:pt idx="2084">
                  <c:v>9.50125E-2</c:v>
                </c:pt>
                <c:pt idx="2085">
                  <c:v>9.4862000000000002E-2</c:v>
                </c:pt>
                <c:pt idx="2086">
                  <c:v>9.4707899999999998E-2</c:v>
                </c:pt>
                <c:pt idx="2087">
                  <c:v>9.4553499999999999E-2</c:v>
                </c:pt>
                <c:pt idx="2088">
                  <c:v>9.4391600000000006E-2</c:v>
                </c:pt>
                <c:pt idx="2089">
                  <c:v>9.4229199999999999E-2</c:v>
                </c:pt>
                <c:pt idx="2090">
                  <c:v>9.4060500000000005E-2</c:v>
                </c:pt>
                <c:pt idx="2091">
                  <c:v>9.3888799999999994E-2</c:v>
                </c:pt>
                <c:pt idx="2092">
                  <c:v>9.3715900000000005E-2</c:v>
                </c:pt>
                <c:pt idx="2093">
                  <c:v>9.3538800000000005E-2</c:v>
                </c:pt>
                <c:pt idx="2094">
                  <c:v>9.3365500000000004E-2</c:v>
                </c:pt>
                <c:pt idx="2095">
                  <c:v>9.3187300000000001E-2</c:v>
                </c:pt>
                <c:pt idx="2096">
                  <c:v>9.3009400000000006E-2</c:v>
                </c:pt>
                <c:pt idx="2097">
                  <c:v>9.28282E-2</c:v>
                </c:pt>
                <c:pt idx="2098">
                  <c:v>9.2641500000000002E-2</c:v>
                </c:pt>
                <c:pt idx="2099">
                  <c:v>9.2453999999999995E-2</c:v>
                </c:pt>
                <c:pt idx="2100">
                  <c:v>9.2258199999999999E-2</c:v>
                </c:pt>
                <c:pt idx="2101">
                  <c:v>9.2062000000000005E-2</c:v>
                </c:pt>
                <c:pt idx="2102">
                  <c:v>9.1860800000000006E-2</c:v>
                </c:pt>
                <c:pt idx="2103">
                  <c:v>9.1658600000000007E-2</c:v>
                </c:pt>
                <c:pt idx="2104">
                  <c:v>9.1457899999999995E-2</c:v>
                </c:pt>
                <c:pt idx="2105">
                  <c:v>9.1252700000000006E-2</c:v>
                </c:pt>
                <c:pt idx="2106">
                  <c:v>9.1050099999999995E-2</c:v>
                </c:pt>
                <c:pt idx="2107">
                  <c:v>9.0841400000000003E-2</c:v>
                </c:pt>
                <c:pt idx="2108">
                  <c:v>9.06309E-2</c:v>
                </c:pt>
                <c:pt idx="2109">
                  <c:v>9.0415999999999996E-2</c:v>
                </c:pt>
                <c:pt idx="2110">
                  <c:v>9.0193999999999996E-2</c:v>
                </c:pt>
                <c:pt idx="2111">
                  <c:v>8.9970800000000004E-2</c:v>
                </c:pt>
                <c:pt idx="2112">
                  <c:v>8.9741100000000004E-2</c:v>
                </c:pt>
                <c:pt idx="2113">
                  <c:v>8.9513599999999999E-2</c:v>
                </c:pt>
                <c:pt idx="2114">
                  <c:v>8.9284000000000002E-2</c:v>
                </c:pt>
                <c:pt idx="2115">
                  <c:v>8.9053999999999994E-2</c:v>
                </c:pt>
                <c:pt idx="2116">
                  <c:v>8.8824899999999998E-2</c:v>
                </c:pt>
                <c:pt idx="2117">
                  <c:v>8.8590000000000002E-2</c:v>
                </c:pt>
                <c:pt idx="2118">
                  <c:v>8.83544E-2</c:v>
                </c:pt>
                <c:pt idx="2119">
                  <c:v>8.81107E-2</c:v>
                </c:pt>
                <c:pt idx="2120">
                  <c:v>8.7862200000000001E-2</c:v>
                </c:pt>
                <c:pt idx="2121">
                  <c:v>8.7609000000000006E-2</c:v>
                </c:pt>
                <c:pt idx="2122">
                  <c:v>8.7351700000000004E-2</c:v>
                </c:pt>
                <c:pt idx="2123">
                  <c:v>8.7096400000000004E-2</c:v>
                </c:pt>
                <c:pt idx="2124">
                  <c:v>8.6839100000000002E-2</c:v>
                </c:pt>
                <c:pt idx="2125">
                  <c:v>8.6585200000000001E-2</c:v>
                </c:pt>
                <c:pt idx="2126">
                  <c:v>8.6329000000000003E-2</c:v>
                </c:pt>
                <c:pt idx="2127">
                  <c:v>8.6067199999999996E-2</c:v>
                </c:pt>
                <c:pt idx="2128">
                  <c:v>8.5801100000000005E-2</c:v>
                </c:pt>
                <c:pt idx="2129">
                  <c:v>8.5527500000000006E-2</c:v>
                </c:pt>
                <c:pt idx="2130">
                  <c:v>8.5251900000000005E-2</c:v>
                </c:pt>
                <c:pt idx="2131">
                  <c:v>8.4971000000000005E-2</c:v>
                </c:pt>
                <c:pt idx="2132">
                  <c:v>8.4687799999999994E-2</c:v>
                </c:pt>
                <c:pt idx="2133">
                  <c:v>8.4403800000000001E-2</c:v>
                </c:pt>
                <c:pt idx="2134">
                  <c:v>8.4119299999999994E-2</c:v>
                </c:pt>
                <c:pt idx="2135">
                  <c:v>8.3837300000000003E-2</c:v>
                </c:pt>
                <c:pt idx="2136">
                  <c:v>8.3551200000000006E-2</c:v>
                </c:pt>
                <c:pt idx="2137">
                  <c:v>8.3261600000000005E-2</c:v>
                </c:pt>
                <c:pt idx="2138">
                  <c:v>8.2966499999999999E-2</c:v>
                </c:pt>
                <c:pt idx="2139">
                  <c:v>8.2666699999999996E-2</c:v>
                </c:pt>
                <c:pt idx="2140">
                  <c:v>8.2363500000000006E-2</c:v>
                </c:pt>
                <c:pt idx="2141">
                  <c:v>8.20544E-2</c:v>
                </c:pt>
                <c:pt idx="2142">
                  <c:v>8.1743300000000005E-2</c:v>
                </c:pt>
                <c:pt idx="2143">
                  <c:v>8.1429699999999994E-2</c:v>
                </c:pt>
                <c:pt idx="2144">
                  <c:v>8.1118399999999993E-2</c:v>
                </c:pt>
                <c:pt idx="2145">
                  <c:v>8.0807199999999996E-2</c:v>
                </c:pt>
                <c:pt idx="2146">
                  <c:v>8.04922E-2</c:v>
                </c:pt>
                <c:pt idx="2147">
                  <c:v>8.0174099999999998E-2</c:v>
                </c:pt>
                <c:pt idx="2148">
                  <c:v>7.9850099999999993E-2</c:v>
                </c:pt>
                <c:pt idx="2149">
                  <c:v>7.9523700000000003E-2</c:v>
                </c:pt>
                <c:pt idx="2150">
                  <c:v>7.9191600000000001E-2</c:v>
                </c:pt>
                <c:pt idx="2151">
                  <c:v>7.8853900000000005E-2</c:v>
                </c:pt>
                <c:pt idx="2152">
                  <c:v>7.8512999999999999E-2</c:v>
                </c:pt>
                <c:pt idx="2153">
                  <c:v>7.8170199999999995E-2</c:v>
                </c:pt>
                <c:pt idx="2154">
                  <c:v>7.78311E-2</c:v>
                </c:pt>
                <c:pt idx="2155">
                  <c:v>7.7489600000000006E-2</c:v>
                </c:pt>
                <c:pt idx="2156">
                  <c:v>7.7146500000000007E-2</c:v>
                </c:pt>
                <c:pt idx="2157">
                  <c:v>7.6799500000000007E-2</c:v>
                </c:pt>
                <c:pt idx="2158">
                  <c:v>7.6447899999999999E-2</c:v>
                </c:pt>
                <c:pt idx="2159">
                  <c:v>7.6093499999999994E-2</c:v>
                </c:pt>
                <c:pt idx="2160">
                  <c:v>7.5731099999999996E-2</c:v>
                </c:pt>
                <c:pt idx="2161">
                  <c:v>7.5364E-2</c:v>
                </c:pt>
                <c:pt idx="2162">
                  <c:v>7.4992199999999995E-2</c:v>
                </c:pt>
                <c:pt idx="2163">
                  <c:v>7.4621300000000002E-2</c:v>
                </c:pt>
                <c:pt idx="2164">
                  <c:v>7.4252299999999993E-2</c:v>
                </c:pt>
                <c:pt idx="2165">
                  <c:v>7.3881100000000005E-2</c:v>
                </c:pt>
                <c:pt idx="2166">
                  <c:v>7.3509699999999997E-2</c:v>
                </c:pt>
                <c:pt idx="2167">
                  <c:v>7.3133400000000001E-2</c:v>
                </c:pt>
                <c:pt idx="2168">
                  <c:v>7.2754700000000005E-2</c:v>
                </c:pt>
                <c:pt idx="2169">
                  <c:v>7.2370100000000007E-2</c:v>
                </c:pt>
                <c:pt idx="2170">
                  <c:v>7.1977100000000002E-2</c:v>
                </c:pt>
                <c:pt idx="2171">
                  <c:v>7.1578600000000006E-2</c:v>
                </c:pt>
                <c:pt idx="2172">
                  <c:v>7.11759E-2</c:v>
                </c:pt>
                <c:pt idx="2173">
                  <c:v>7.0776599999999995E-2</c:v>
                </c:pt>
                <c:pt idx="2174">
                  <c:v>7.0377200000000001E-2</c:v>
                </c:pt>
                <c:pt idx="2175">
                  <c:v>6.9977499999999998E-2</c:v>
                </c:pt>
                <c:pt idx="2176">
                  <c:v>6.9577100000000003E-2</c:v>
                </c:pt>
                <c:pt idx="2177">
                  <c:v>6.9172200000000003E-2</c:v>
                </c:pt>
                <c:pt idx="2178">
                  <c:v>6.8764900000000004E-2</c:v>
                </c:pt>
                <c:pt idx="2179">
                  <c:v>6.8348800000000001E-2</c:v>
                </c:pt>
                <c:pt idx="2180">
                  <c:v>6.7924300000000007E-2</c:v>
                </c:pt>
                <c:pt idx="2181">
                  <c:v>6.7493499999999998E-2</c:v>
                </c:pt>
                <c:pt idx="2182">
                  <c:v>6.7060900000000007E-2</c:v>
                </c:pt>
                <c:pt idx="2183">
                  <c:v>6.6631899999999994E-2</c:v>
                </c:pt>
                <c:pt idx="2184">
                  <c:v>6.6202700000000003E-2</c:v>
                </c:pt>
                <c:pt idx="2185">
                  <c:v>6.5775399999999998E-2</c:v>
                </c:pt>
                <c:pt idx="2186">
                  <c:v>6.5345600000000004E-2</c:v>
                </c:pt>
                <c:pt idx="2187">
                  <c:v>6.4910899999999994E-2</c:v>
                </c:pt>
                <c:pt idx="2188">
                  <c:v>6.44705E-2</c:v>
                </c:pt>
                <c:pt idx="2189">
                  <c:v>6.4020099999999996E-2</c:v>
                </c:pt>
                <c:pt idx="2190">
                  <c:v>6.3562800000000003E-2</c:v>
                </c:pt>
                <c:pt idx="2191">
                  <c:v>6.3100699999999996E-2</c:v>
                </c:pt>
                <c:pt idx="2192">
                  <c:v>6.2639899999999998E-2</c:v>
                </c:pt>
                <c:pt idx="2193">
                  <c:v>6.2181199999999999E-2</c:v>
                </c:pt>
                <c:pt idx="2194">
                  <c:v>6.1722199999999998E-2</c:v>
                </c:pt>
                <c:pt idx="2195">
                  <c:v>6.1264399999999997E-2</c:v>
                </c:pt>
                <c:pt idx="2196">
                  <c:v>6.0803200000000002E-2</c:v>
                </c:pt>
                <c:pt idx="2197">
                  <c:v>6.0338700000000002E-2</c:v>
                </c:pt>
                <c:pt idx="2198">
                  <c:v>5.9866700000000002E-2</c:v>
                </c:pt>
                <c:pt idx="2199">
                  <c:v>5.9383900000000003E-2</c:v>
                </c:pt>
                <c:pt idx="2200">
                  <c:v>5.88937E-2</c:v>
                </c:pt>
                <c:pt idx="2201">
                  <c:v>5.8400500000000001E-2</c:v>
                </c:pt>
                <c:pt idx="2202">
                  <c:v>5.79106E-2</c:v>
                </c:pt>
                <c:pt idx="2203">
                  <c:v>5.7421399999999997E-2</c:v>
                </c:pt>
                <c:pt idx="2204">
                  <c:v>5.6932000000000003E-2</c:v>
                </c:pt>
                <c:pt idx="2205">
                  <c:v>5.64425E-2</c:v>
                </c:pt>
                <c:pt idx="2206">
                  <c:v>5.5951500000000001E-2</c:v>
                </c:pt>
                <c:pt idx="2207">
                  <c:v>5.5457699999999999E-2</c:v>
                </c:pt>
                <c:pt idx="2208">
                  <c:v>5.4951699999999999E-2</c:v>
                </c:pt>
                <c:pt idx="2209">
                  <c:v>5.4430100000000002E-2</c:v>
                </c:pt>
                <c:pt idx="2210">
                  <c:v>5.3899299999999997E-2</c:v>
                </c:pt>
                <c:pt idx="2211">
                  <c:v>5.3369100000000003E-2</c:v>
                </c:pt>
                <c:pt idx="2212">
                  <c:v>5.2842899999999998E-2</c:v>
                </c:pt>
                <c:pt idx="2213">
                  <c:v>5.23169E-2</c:v>
                </c:pt>
                <c:pt idx="2214">
                  <c:v>5.1790299999999997E-2</c:v>
                </c:pt>
                <c:pt idx="2215">
                  <c:v>5.12629E-2</c:v>
                </c:pt>
                <c:pt idx="2216">
                  <c:v>5.0735000000000002E-2</c:v>
                </c:pt>
                <c:pt idx="2217">
                  <c:v>5.0202299999999998E-2</c:v>
                </c:pt>
                <c:pt idx="2218">
                  <c:v>4.9657E-2</c:v>
                </c:pt>
                <c:pt idx="2219">
                  <c:v>4.9099799999999999E-2</c:v>
                </c:pt>
                <c:pt idx="2220">
                  <c:v>4.8538100000000001E-2</c:v>
                </c:pt>
                <c:pt idx="2221">
                  <c:v>4.7979500000000001E-2</c:v>
                </c:pt>
                <c:pt idx="2222">
                  <c:v>4.7423E-2</c:v>
                </c:pt>
                <c:pt idx="2223">
                  <c:v>4.6865400000000002E-2</c:v>
                </c:pt>
                <c:pt idx="2224">
                  <c:v>4.63077E-2</c:v>
                </c:pt>
                <c:pt idx="2225">
                  <c:v>4.5750199999999998E-2</c:v>
                </c:pt>
                <c:pt idx="2226">
                  <c:v>4.5192999999999997E-2</c:v>
                </c:pt>
                <c:pt idx="2227">
                  <c:v>4.4627600000000003E-2</c:v>
                </c:pt>
                <c:pt idx="2228">
                  <c:v>4.4047000000000003E-2</c:v>
                </c:pt>
                <c:pt idx="2229">
                  <c:v>4.34562E-2</c:v>
                </c:pt>
                <c:pt idx="2230">
                  <c:v>4.2864300000000001E-2</c:v>
                </c:pt>
                <c:pt idx="2231">
                  <c:v>4.2276300000000003E-2</c:v>
                </c:pt>
                <c:pt idx="2232">
                  <c:v>4.1688799999999998E-2</c:v>
                </c:pt>
                <c:pt idx="2233">
                  <c:v>4.1099999999999998E-2</c:v>
                </c:pt>
                <c:pt idx="2234">
                  <c:v>4.0511699999999998E-2</c:v>
                </c:pt>
                <c:pt idx="2235">
                  <c:v>3.9925799999999997E-2</c:v>
                </c:pt>
                <c:pt idx="2236">
                  <c:v>3.9338400000000003E-2</c:v>
                </c:pt>
                <c:pt idx="2237">
                  <c:v>3.8738500000000002E-2</c:v>
                </c:pt>
                <c:pt idx="2238">
                  <c:v>3.8122700000000002E-2</c:v>
                </c:pt>
                <c:pt idx="2239">
                  <c:v>3.7499299999999999E-2</c:v>
                </c:pt>
                <c:pt idx="2240">
                  <c:v>3.68787E-2</c:v>
                </c:pt>
                <c:pt idx="2241">
                  <c:v>3.6260899999999999E-2</c:v>
                </c:pt>
                <c:pt idx="2242">
                  <c:v>3.5642199999999999E-2</c:v>
                </c:pt>
                <c:pt idx="2243">
                  <c:v>3.5022499999999998E-2</c:v>
                </c:pt>
                <c:pt idx="2244">
                  <c:v>3.4404900000000002E-2</c:v>
                </c:pt>
                <c:pt idx="2245">
                  <c:v>3.3791399999999999E-2</c:v>
                </c:pt>
                <c:pt idx="2246">
                  <c:v>3.3172399999999998E-2</c:v>
                </c:pt>
                <c:pt idx="2247">
                  <c:v>3.2536599999999999E-2</c:v>
                </c:pt>
                <c:pt idx="2248">
                  <c:v>3.1886100000000001E-2</c:v>
                </c:pt>
                <c:pt idx="2249">
                  <c:v>3.1232200000000002E-2</c:v>
                </c:pt>
                <c:pt idx="2250">
                  <c:v>3.05829E-2</c:v>
                </c:pt>
                <c:pt idx="2251">
                  <c:v>2.9935199999999999E-2</c:v>
                </c:pt>
                <c:pt idx="2252">
                  <c:v>2.92854E-2</c:v>
                </c:pt>
                <c:pt idx="2253">
                  <c:v>2.8636000000000002E-2</c:v>
                </c:pt>
                <c:pt idx="2254">
                  <c:v>2.7990000000000001E-2</c:v>
                </c:pt>
                <c:pt idx="2255">
                  <c:v>2.7345499999999998E-2</c:v>
                </c:pt>
                <c:pt idx="2256">
                  <c:v>2.6690700000000001E-2</c:v>
                </c:pt>
                <c:pt idx="2257">
                  <c:v>2.6017800000000001E-2</c:v>
                </c:pt>
                <c:pt idx="2258">
                  <c:v>2.5334700000000002E-2</c:v>
                </c:pt>
                <c:pt idx="2259">
                  <c:v>2.46527E-2</c:v>
                </c:pt>
                <c:pt idx="2260">
                  <c:v>2.3974599999999999E-2</c:v>
                </c:pt>
                <c:pt idx="2261">
                  <c:v>2.3296500000000001E-2</c:v>
                </c:pt>
                <c:pt idx="2262">
                  <c:v>2.2616500000000001E-2</c:v>
                </c:pt>
                <c:pt idx="2263">
                  <c:v>2.1938300000000001E-2</c:v>
                </c:pt>
                <c:pt idx="2264">
                  <c:v>2.1264000000000002E-2</c:v>
                </c:pt>
                <c:pt idx="2265">
                  <c:v>2.0587100000000001E-2</c:v>
                </c:pt>
                <c:pt idx="2266">
                  <c:v>1.9895099999999999E-2</c:v>
                </c:pt>
                <c:pt idx="2267">
                  <c:v>1.91868E-2</c:v>
                </c:pt>
                <c:pt idx="2268">
                  <c:v>1.8473199999999999E-2</c:v>
                </c:pt>
                <c:pt idx="2269">
                  <c:v>1.7763500000000002E-2</c:v>
                </c:pt>
                <c:pt idx="2270">
                  <c:v>1.7056100000000001E-2</c:v>
                </c:pt>
                <c:pt idx="2271">
                  <c:v>1.6346099999999999E-2</c:v>
                </c:pt>
                <c:pt idx="2272">
                  <c:v>1.5635900000000001E-2</c:v>
                </c:pt>
                <c:pt idx="2273">
                  <c:v>1.49313E-2</c:v>
                </c:pt>
                <c:pt idx="2274">
                  <c:v>1.42317E-2</c:v>
                </c:pt>
                <c:pt idx="2275">
                  <c:v>1.35178E-2</c:v>
                </c:pt>
                <c:pt idx="2276">
                  <c:v>1.27709E-2</c:v>
                </c:pt>
                <c:pt idx="2277">
                  <c:v>1.20009E-2</c:v>
                </c:pt>
                <c:pt idx="2278">
                  <c:v>1.1229100000000001E-2</c:v>
                </c:pt>
                <c:pt idx="2279">
                  <c:v>1.0464899999999999E-2</c:v>
                </c:pt>
                <c:pt idx="2280" formatCode="0.00E+00">
                  <c:v>9.7030699999999994E-3</c:v>
                </c:pt>
                <c:pt idx="2281" formatCode="0.00E+00">
                  <c:v>8.9381600000000005E-3</c:v>
                </c:pt>
                <c:pt idx="2282" formatCode="0.00E+00">
                  <c:v>8.1738000000000002E-3</c:v>
                </c:pt>
                <c:pt idx="2283" formatCode="0.00E+00">
                  <c:v>7.4129599999999997E-3</c:v>
                </c:pt>
                <c:pt idx="2284" formatCode="0.00E+00">
                  <c:v>6.65199E-3</c:v>
                </c:pt>
                <c:pt idx="2285" formatCode="0.00E+00">
                  <c:v>5.87923E-3</c:v>
                </c:pt>
                <c:pt idx="2286" formatCode="0.00E+00">
                  <c:v>5.0898000000000002E-3</c:v>
                </c:pt>
                <c:pt idx="2287" formatCode="0.00E+00">
                  <c:v>4.2931200000000001E-3</c:v>
                </c:pt>
                <c:pt idx="2288" formatCode="0.00E+00">
                  <c:v>3.49885E-3</c:v>
                </c:pt>
                <c:pt idx="2289" formatCode="0.00E+00">
                  <c:v>2.70769E-3</c:v>
                </c:pt>
                <c:pt idx="2290" formatCode="0.00E+00">
                  <c:v>1.91578E-3</c:v>
                </c:pt>
                <c:pt idx="2291" formatCode="0.00E+00">
                  <c:v>1.1226999999999999E-3</c:v>
                </c:pt>
                <c:pt idx="2292" formatCode="0.00E+00">
                  <c:v>3.3157599999999998E-4</c:v>
                </c:pt>
                <c:pt idx="2293" formatCode="0.00E+00">
                  <c:v>-4.5623400000000002E-4</c:v>
                </c:pt>
                <c:pt idx="2294" formatCode="0.00E+00">
                  <c:v>-1.2486400000000001E-3</c:v>
                </c:pt>
                <c:pt idx="2295" formatCode="0.00E+00">
                  <c:v>-2.0553300000000002E-3</c:v>
                </c:pt>
                <c:pt idx="2296" formatCode="0.00E+00">
                  <c:v>-2.87477E-3</c:v>
                </c:pt>
                <c:pt idx="2297" formatCode="0.00E+00">
                  <c:v>-3.6968600000000002E-3</c:v>
                </c:pt>
                <c:pt idx="2298" formatCode="0.00E+00">
                  <c:v>-4.5153099999999998E-3</c:v>
                </c:pt>
                <c:pt idx="2299" formatCode="0.00E+00">
                  <c:v>-5.3323299999999997E-3</c:v>
                </c:pt>
                <c:pt idx="2300" formatCode="0.00E+00">
                  <c:v>-6.1508200000000004E-3</c:v>
                </c:pt>
                <c:pt idx="2301" formatCode="0.00E+00">
                  <c:v>-6.9693999999999997E-3</c:v>
                </c:pt>
                <c:pt idx="2302" formatCode="0.00E+00">
                  <c:v>-7.7849700000000004E-3</c:v>
                </c:pt>
                <c:pt idx="2303" formatCode="0.00E+00">
                  <c:v>-8.5996400000000004E-3</c:v>
                </c:pt>
                <c:pt idx="2304" formatCode="0.00E+00">
                  <c:v>-9.42226E-3</c:v>
                </c:pt>
                <c:pt idx="2305">
                  <c:v>-1.02592E-2</c:v>
                </c:pt>
                <c:pt idx="2306">
                  <c:v>-1.1104299999999999E-2</c:v>
                </c:pt>
                <c:pt idx="2307">
                  <c:v>-1.19483E-2</c:v>
                </c:pt>
                <c:pt idx="2308">
                  <c:v>-1.27896E-2</c:v>
                </c:pt>
                <c:pt idx="2309">
                  <c:v>-1.36306E-2</c:v>
                </c:pt>
                <c:pt idx="2310">
                  <c:v>-1.44732E-2</c:v>
                </c:pt>
                <c:pt idx="2311">
                  <c:v>-1.53145E-2</c:v>
                </c:pt>
                <c:pt idx="2312">
                  <c:v>-1.61526E-2</c:v>
                </c:pt>
                <c:pt idx="2313">
                  <c:v>-1.69932E-2</c:v>
                </c:pt>
                <c:pt idx="2314">
                  <c:v>-1.78443E-2</c:v>
                </c:pt>
                <c:pt idx="2315">
                  <c:v>-1.87078E-2</c:v>
                </c:pt>
                <c:pt idx="2316">
                  <c:v>-1.9575100000000002E-2</c:v>
                </c:pt>
                <c:pt idx="2317">
                  <c:v>-2.0439800000000001E-2</c:v>
                </c:pt>
                <c:pt idx="2318">
                  <c:v>-2.1302600000000001E-2</c:v>
                </c:pt>
                <c:pt idx="2319">
                  <c:v>-2.21662E-2</c:v>
                </c:pt>
                <c:pt idx="2320">
                  <c:v>-2.3030599999999998E-2</c:v>
                </c:pt>
                <c:pt idx="2321">
                  <c:v>-2.3892699999999999E-2</c:v>
                </c:pt>
                <c:pt idx="2322">
                  <c:v>-2.4753000000000001E-2</c:v>
                </c:pt>
                <c:pt idx="2323">
                  <c:v>-2.5618599999999998E-2</c:v>
                </c:pt>
                <c:pt idx="2324">
                  <c:v>-2.64964E-2</c:v>
                </c:pt>
                <c:pt idx="2325">
                  <c:v>-2.7382900000000002E-2</c:v>
                </c:pt>
                <c:pt idx="2326">
                  <c:v>-2.8269699999999998E-2</c:v>
                </c:pt>
                <c:pt idx="2327">
                  <c:v>-2.9153499999999999E-2</c:v>
                </c:pt>
                <c:pt idx="2328">
                  <c:v>-3.00366E-2</c:v>
                </c:pt>
                <c:pt idx="2329">
                  <c:v>-3.09211E-2</c:v>
                </c:pt>
                <c:pt idx="2330">
                  <c:v>-3.1805199999999999E-2</c:v>
                </c:pt>
                <c:pt idx="2331">
                  <c:v>-3.26865E-2</c:v>
                </c:pt>
                <c:pt idx="2332">
                  <c:v>-3.3568300000000002E-2</c:v>
                </c:pt>
                <c:pt idx="2333">
                  <c:v>-3.4458299999999997E-2</c:v>
                </c:pt>
                <c:pt idx="2334">
                  <c:v>-3.5359700000000001E-2</c:v>
                </c:pt>
                <c:pt idx="2335">
                  <c:v>-3.6266100000000003E-2</c:v>
                </c:pt>
                <c:pt idx="2336">
                  <c:v>-3.7169899999999999E-2</c:v>
                </c:pt>
                <c:pt idx="2337">
                  <c:v>-3.8071800000000003E-2</c:v>
                </c:pt>
                <c:pt idx="2338">
                  <c:v>-3.8974300000000003E-2</c:v>
                </c:pt>
                <c:pt idx="2339">
                  <c:v>-3.9877700000000002E-2</c:v>
                </c:pt>
                <c:pt idx="2340">
                  <c:v>-4.0779000000000003E-2</c:v>
                </c:pt>
                <c:pt idx="2341">
                  <c:v>-4.1676699999999997E-2</c:v>
                </c:pt>
                <c:pt idx="2342">
                  <c:v>-4.258E-2</c:v>
                </c:pt>
                <c:pt idx="2343">
                  <c:v>-4.3499000000000003E-2</c:v>
                </c:pt>
                <c:pt idx="2344">
                  <c:v>-4.4440300000000002E-2</c:v>
                </c:pt>
                <c:pt idx="2345">
                  <c:v>-4.5410600000000002E-2</c:v>
                </c:pt>
                <c:pt idx="2346">
                  <c:v>-4.6403E-2</c:v>
                </c:pt>
                <c:pt idx="2347">
                  <c:v>-4.7383300000000003E-2</c:v>
                </c:pt>
                <c:pt idx="2348">
                  <c:v>-4.8313200000000001E-2</c:v>
                </c:pt>
                <c:pt idx="2349">
                  <c:v>-4.9206600000000003E-2</c:v>
                </c:pt>
                <c:pt idx="2350">
                  <c:v>-5.0097900000000001E-2</c:v>
                </c:pt>
                <c:pt idx="2351">
                  <c:v>-5.0997599999999997E-2</c:v>
                </c:pt>
                <c:pt idx="2352">
                  <c:v>-5.1910199999999997E-2</c:v>
                </c:pt>
                <c:pt idx="2353">
                  <c:v>-5.2825799999999999E-2</c:v>
                </c:pt>
                <c:pt idx="2354">
                  <c:v>-5.3745500000000002E-2</c:v>
                </c:pt>
                <c:pt idx="2355">
                  <c:v>-5.4664999999999998E-2</c:v>
                </c:pt>
                <c:pt idx="2356">
                  <c:v>-5.5579099999999999E-2</c:v>
                </c:pt>
                <c:pt idx="2357">
                  <c:v>-5.6498E-2</c:v>
                </c:pt>
                <c:pt idx="2358">
                  <c:v>-5.7412699999999997E-2</c:v>
                </c:pt>
                <c:pt idx="2359">
                  <c:v>-5.83305E-2</c:v>
                </c:pt>
                <c:pt idx="2360">
                  <c:v>-5.9245399999999997E-2</c:v>
                </c:pt>
                <c:pt idx="2361">
                  <c:v>-6.0159700000000003E-2</c:v>
                </c:pt>
                <c:pt idx="2362">
                  <c:v>-6.10845E-2</c:v>
                </c:pt>
                <c:pt idx="2363">
                  <c:v>-6.2010599999999999E-2</c:v>
                </c:pt>
                <c:pt idx="2364">
                  <c:v>-6.2943200000000005E-2</c:v>
                </c:pt>
                <c:pt idx="2365">
                  <c:v>-6.3869300000000004E-2</c:v>
                </c:pt>
                <c:pt idx="2366">
                  <c:v>-6.4794500000000005E-2</c:v>
                </c:pt>
                <c:pt idx="2367">
                  <c:v>-6.57219E-2</c:v>
                </c:pt>
                <c:pt idx="2368">
                  <c:v>-6.66461E-2</c:v>
                </c:pt>
                <c:pt idx="2369">
                  <c:v>-6.7574300000000004E-2</c:v>
                </c:pt>
                <c:pt idx="2370">
                  <c:v>-6.84974E-2</c:v>
                </c:pt>
                <c:pt idx="2371">
                  <c:v>-6.9425399999999998E-2</c:v>
                </c:pt>
                <c:pt idx="2372">
                  <c:v>-7.0357699999999995E-2</c:v>
                </c:pt>
                <c:pt idx="2373">
                  <c:v>-7.1291499999999994E-2</c:v>
                </c:pt>
                <c:pt idx="2374">
                  <c:v>-7.2227299999999994E-2</c:v>
                </c:pt>
                <c:pt idx="2375">
                  <c:v>-7.3157700000000006E-2</c:v>
                </c:pt>
                <c:pt idx="2376">
                  <c:v>-7.4089500000000003E-2</c:v>
                </c:pt>
                <c:pt idx="2377">
                  <c:v>-7.5020799999999999E-2</c:v>
                </c:pt>
                <c:pt idx="2378">
                  <c:v>-7.5951400000000002E-2</c:v>
                </c:pt>
                <c:pt idx="2379">
                  <c:v>-7.6883000000000007E-2</c:v>
                </c:pt>
                <c:pt idx="2380">
                  <c:v>-7.7812699999999999E-2</c:v>
                </c:pt>
                <c:pt idx="2381">
                  <c:v>-7.8746700000000003E-2</c:v>
                </c:pt>
                <c:pt idx="2382">
                  <c:v>-7.9683900000000002E-2</c:v>
                </c:pt>
                <c:pt idx="2383">
                  <c:v>-8.0621200000000004E-2</c:v>
                </c:pt>
                <c:pt idx="2384">
                  <c:v>-8.1558599999999995E-2</c:v>
                </c:pt>
                <c:pt idx="2385">
                  <c:v>-8.2491700000000001E-2</c:v>
                </c:pt>
                <c:pt idx="2386">
                  <c:v>-8.3426200000000006E-2</c:v>
                </c:pt>
                <c:pt idx="2387">
                  <c:v>-8.4360099999999993E-2</c:v>
                </c:pt>
                <c:pt idx="2388">
                  <c:v>-8.5292599999999996E-2</c:v>
                </c:pt>
                <c:pt idx="2389">
                  <c:v>-8.6226999999999998E-2</c:v>
                </c:pt>
                <c:pt idx="2390">
                  <c:v>-8.7159399999999998E-2</c:v>
                </c:pt>
                <c:pt idx="2391">
                  <c:v>-8.8096999999999995E-2</c:v>
                </c:pt>
                <c:pt idx="2392">
                  <c:v>-8.9034600000000005E-2</c:v>
                </c:pt>
                <c:pt idx="2393">
                  <c:v>-8.9971700000000002E-2</c:v>
                </c:pt>
                <c:pt idx="2394">
                  <c:v>-9.0907699999999994E-2</c:v>
                </c:pt>
                <c:pt idx="2395">
                  <c:v>-9.1839599999999993E-2</c:v>
                </c:pt>
                <c:pt idx="2396">
                  <c:v>-9.2773999999999995E-2</c:v>
                </c:pt>
                <c:pt idx="2397">
                  <c:v>-9.3705399999999994E-2</c:v>
                </c:pt>
                <c:pt idx="2398">
                  <c:v>-9.4638299999999995E-2</c:v>
                </c:pt>
                <c:pt idx="2399">
                  <c:v>-9.55709E-2</c:v>
                </c:pt>
                <c:pt idx="2400">
                  <c:v>-9.6503500000000006E-2</c:v>
                </c:pt>
                <c:pt idx="2401">
                  <c:v>-9.7439600000000001E-2</c:v>
                </c:pt>
                <c:pt idx="2402">
                  <c:v>-9.8373600000000005E-2</c:v>
                </c:pt>
                <c:pt idx="2403">
                  <c:v>-9.9308199999999999E-2</c:v>
                </c:pt>
                <c:pt idx="2404">
                  <c:v>-0.10023899999999999</c:v>
                </c:pt>
                <c:pt idx="2405">
                  <c:v>-0.10116700000000001</c:v>
                </c:pt>
                <c:pt idx="2406">
                  <c:v>-0.102093</c:v>
                </c:pt>
                <c:pt idx="2407">
                  <c:v>-0.103021</c:v>
                </c:pt>
                <c:pt idx="2408">
                  <c:v>-0.10396</c:v>
                </c:pt>
                <c:pt idx="2409">
                  <c:v>-0.104893</c:v>
                </c:pt>
                <c:pt idx="2410">
                  <c:v>-0.105796</c:v>
                </c:pt>
                <c:pt idx="2411">
                  <c:v>-0.10668999999999999</c:v>
                </c:pt>
                <c:pt idx="2412">
                  <c:v>-0.107659</c:v>
                </c:pt>
                <c:pt idx="2413">
                  <c:v>-0.10875700000000001</c:v>
                </c:pt>
                <c:pt idx="2414">
                  <c:v>-0.10985399999999999</c:v>
                </c:pt>
                <c:pt idx="2415">
                  <c:v>-0.110758</c:v>
                </c:pt>
                <c:pt idx="2416">
                  <c:v>-0.11149299999999999</c:v>
                </c:pt>
                <c:pt idx="2417">
                  <c:v>-0.11219</c:v>
                </c:pt>
                <c:pt idx="2418">
                  <c:v>-0.11293300000000001</c:v>
                </c:pt>
                <c:pt idx="2419">
                  <c:v>-0.11371299999999999</c:v>
                </c:pt>
                <c:pt idx="2420">
                  <c:v>-0.114467</c:v>
                </c:pt>
                <c:pt idx="2421">
                  <c:v>-0.11522499999999999</c:v>
                </c:pt>
                <c:pt idx="2422">
                  <c:v>-0.115971</c:v>
                </c:pt>
                <c:pt idx="2423">
                  <c:v>-0.116715</c:v>
                </c:pt>
                <c:pt idx="2424">
                  <c:v>-0.117469</c:v>
                </c:pt>
                <c:pt idx="2425">
                  <c:v>-0.118202</c:v>
                </c:pt>
                <c:pt idx="2426">
                  <c:v>-0.118953</c:v>
                </c:pt>
                <c:pt idx="2427">
                  <c:v>-0.119688</c:v>
                </c:pt>
                <c:pt idx="2428">
                  <c:v>-0.120431</c:v>
                </c:pt>
                <c:pt idx="2429">
                  <c:v>-0.121179</c:v>
                </c:pt>
                <c:pt idx="2430">
                  <c:v>-0.121915</c:v>
                </c:pt>
                <c:pt idx="2431">
                  <c:v>-0.122667</c:v>
                </c:pt>
                <c:pt idx="2432">
                  <c:v>-0.123395</c:v>
                </c:pt>
                <c:pt idx="2433">
                  <c:v>-0.12413100000000001</c:v>
                </c:pt>
                <c:pt idx="2434">
                  <c:v>-0.124861</c:v>
                </c:pt>
                <c:pt idx="2435">
                  <c:v>-0.125586</c:v>
                </c:pt>
                <c:pt idx="2436">
                  <c:v>-0.12632099999999999</c:v>
                </c:pt>
                <c:pt idx="2437">
                  <c:v>-0.12704199999999999</c:v>
                </c:pt>
                <c:pt idx="2438">
                  <c:v>-0.127776</c:v>
                </c:pt>
                <c:pt idx="2439">
                  <c:v>-0.12850200000000001</c:v>
                </c:pt>
                <c:pt idx="2440">
                  <c:v>-0.12922800000000001</c:v>
                </c:pt>
                <c:pt idx="2441">
                  <c:v>-0.12995399999999999</c:v>
                </c:pt>
                <c:pt idx="2442">
                  <c:v>-0.13066900000000001</c:v>
                </c:pt>
                <c:pt idx="2443">
                  <c:v>-0.131386</c:v>
                </c:pt>
                <c:pt idx="2444">
                  <c:v>-0.13209799999999999</c:v>
                </c:pt>
                <c:pt idx="2445">
                  <c:v>-0.13280800000000001</c:v>
                </c:pt>
                <c:pt idx="2446">
                  <c:v>-0.133522</c:v>
                </c:pt>
                <c:pt idx="2447">
                  <c:v>-0.13422999999999999</c:v>
                </c:pt>
                <c:pt idx="2448">
                  <c:v>-0.13494100000000001</c:v>
                </c:pt>
                <c:pt idx="2449">
                  <c:v>-0.13565199999999999</c:v>
                </c:pt>
                <c:pt idx="2450">
                  <c:v>-0.13635700000000001</c:v>
                </c:pt>
                <c:pt idx="2451">
                  <c:v>-0.13706399999999999</c:v>
                </c:pt>
                <c:pt idx="2452">
                  <c:v>-0.13775899999999999</c:v>
                </c:pt>
                <c:pt idx="2453">
                  <c:v>-0.138457</c:v>
                </c:pt>
                <c:pt idx="2454">
                  <c:v>-0.139151</c:v>
                </c:pt>
                <c:pt idx="2455">
                  <c:v>-0.13983899999999999</c:v>
                </c:pt>
                <c:pt idx="2456">
                  <c:v>-0.14053499999999999</c:v>
                </c:pt>
                <c:pt idx="2457">
                  <c:v>-0.14122000000000001</c:v>
                </c:pt>
                <c:pt idx="2458">
                  <c:v>-0.14191400000000001</c:v>
                </c:pt>
                <c:pt idx="2459">
                  <c:v>-0.14260100000000001</c:v>
                </c:pt>
                <c:pt idx="2460">
                  <c:v>-0.143286</c:v>
                </c:pt>
                <c:pt idx="2461">
                  <c:v>-0.14397099999999999</c:v>
                </c:pt>
                <c:pt idx="2462">
                  <c:v>-0.14464399999999999</c:v>
                </c:pt>
                <c:pt idx="2463">
                  <c:v>-0.14532200000000001</c:v>
                </c:pt>
                <c:pt idx="2464">
                  <c:v>-0.14598900000000001</c:v>
                </c:pt>
                <c:pt idx="2465">
                  <c:v>-0.14665800000000001</c:v>
                </c:pt>
                <c:pt idx="2466">
                  <c:v>-0.14732799999999999</c:v>
                </c:pt>
                <c:pt idx="2467">
                  <c:v>-0.14799200000000001</c:v>
                </c:pt>
                <c:pt idx="2468">
                  <c:v>-0.14866099999999999</c:v>
                </c:pt>
                <c:pt idx="2469">
                  <c:v>-0.14932400000000001</c:v>
                </c:pt>
                <c:pt idx="2470">
                  <c:v>-0.14998600000000001</c:v>
                </c:pt>
                <c:pt idx="2471">
                  <c:v>-0.150645</c:v>
                </c:pt>
                <c:pt idx="2472">
                  <c:v>-0.15129600000000001</c:v>
                </c:pt>
                <c:pt idx="2473">
                  <c:v>-0.151946</c:v>
                </c:pt>
                <c:pt idx="2474">
                  <c:v>-0.152589</c:v>
                </c:pt>
                <c:pt idx="2475">
                  <c:v>-0.15323100000000001</c:v>
                </c:pt>
                <c:pt idx="2476">
                  <c:v>-0.15387500000000001</c:v>
                </c:pt>
                <c:pt idx="2477">
                  <c:v>-0.15451300000000001</c:v>
                </c:pt>
                <c:pt idx="2478">
                  <c:v>-0.15515599999999999</c:v>
                </c:pt>
                <c:pt idx="2479">
                  <c:v>-0.15579299999999999</c:v>
                </c:pt>
                <c:pt idx="2480">
                  <c:v>-0.15642900000000001</c:v>
                </c:pt>
                <c:pt idx="2481">
                  <c:v>-0.15706200000000001</c:v>
                </c:pt>
                <c:pt idx="2482">
                  <c:v>-0.15768499999999999</c:v>
                </c:pt>
                <c:pt idx="2483">
                  <c:v>-0.158307</c:v>
                </c:pt>
                <c:pt idx="2484">
                  <c:v>-0.15892000000000001</c:v>
                </c:pt>
                <c:pt idx="2485">
                  <c:v>-0.15953500000000001</c:v>
                </c:pt>
                <c:pt idx="2486">
                  <c:v>-0.16014800000000001</c:v>
                </c:pt>
                <c:pt idx="2487">
                  <c:v>-0.16075900000000001</c:v>
                </c:pt>
                <c:pt idx="2488">
                  <c:v>-0.16137299999999999</c:v>
                </c:pt>
                <c:pt idx="2489">
                  <c:v>-0.16198199999999999</c:v>
                </c:pt>
                <c:pt idx="2490">
                  <c:v>-0.16259100000000001</c:v>
                </c:pt>
                <c:pt idx="2491">
                  <c:v>-0.163192</c:v>
                </c:pt>
                <c:pt idx="2492">
                  <c:v>-0.16378300000000001</c:v>
                </c:pt>
                <c:pt idx="2493">
                  <c:v>-0.16436799999999999</c:v>
                </c:pt>
                <c:pt idx="2494">
                  <c:v>-0.16494800000000001</c:v>
                </c:pt>
                <c:pt idx="2495">
                  <c:v>-0.16552900000000001</c:v>
                </c:pt>
                <c:pt idx="2496">
                  <c:v>-0.16611100000000001</c:v>
                </c:pt>
                <c:pt idx="2497">
                  <c:v>-0.16669100000000001</c:v>
                </c:pt>
                <c:pt idx="2498">
                  <c:v>-0.167272</c:v>
                </c:pt>
                <c:pt idx="2499">
                  <c:v>-0.167848</c:v>
                </c:pt>
                <c:pt idx="2500">
                  <c:v>-0.16841800000000001</c:v>
                </c:pt>
                <c:pt idx="2501">
                  <c:v>-0.168984</c:v>
                </c:pt>
                <c:pt idx="2502">
                  <c:v>-0.169539</c:v>
                </c:pt>
                <c:pt idx="2503">
                  <c:v>-0.17009299999999999</c:v>
                </c:pt>
                <c:pt idx="2504">
                  <c:v>-0.17064199999999999</c:v>
                </c:pt>
                <c:pt idx="2505">
                  <c:v>-0.17119000000000001</c:v>
                </c:pt>
                <c:pt idx="2506">
                  <c:v>-0.171739</c:v>
                </c:pt>
                <c:pt idx="2507">
                  <c:v>-0.17228399999999999</c:v>
                </c:pt>
                <c:pt idx="2508">
                  <c:v>-0.17283200000000001</c:v>
                </c:pt>
                <c:pt idx="2509">
                  <c:v>-0.173371</c:v>
                </c:pt>
                <c:pt idx="2510">
                  <c:v>-0.17390800000000001</c:v>
                </c:pt>
                <c:pt idx="2511">
                  <c:v>-0.17443400000000001</c:v>
                </c:pt>
                <c:pt idx="2512">
                  <c:v>-0.174955</c:v>
                </c:pt>
                <c:pt idx="2513">
                  <c:v>-0.175479</c:v>
                </c:pt>
                <c:pt idx="2514">
                  <c:v>-0.17600399999999999</c:v>
                </c:pt>
                <c:pt idx="2515">
                  <c:v>-0.176512</c:v>
                </c:pt>
                <c:pt idx="2516">
                  <c:v>-0.176986</c:v>
                </c:pt>
                <c:pt idx="2517">
                  <c:v>-0.177478</c:v>
                </c:pt>
                <c:pt idx="2518">
                  <c:v>-0.17808399999999999</c:v>
                </c:pt>
                <c:pt idx="2519">
                  <c:v>-0.178782</c:v>
                </c:pt>
                <c:pt idx="2520">
                  <c:v>-0.179395</c:v>
                </c:pt>
                <c:pt idx="2521">
                  <c:v>-0.17979300000000001</c:v>
                </c:pt>
                <c:pt idx="2522">
                  <c:v>-0.18005199999999999</c:v>
                </c:pt>
                <c:pt idx="2523">
                  <c:v>-0.180337</c:v>
                </c:pt>
                <c:pt idx="2524">
                  <c:v>-0.18065000000000001</c:v>
                </c:pt>
                <c:pt idx="2525">
                  <c:v>-0.180974</c:v>
                </c:pt>
                <c:pt idx="2526">
                  <c:v>-0.18128900000000001</c:v>
                </c:pt>
                <c:pt idx="2527">
                  <c:v>-0.18157799999999999</c:v>
                </c:pt>
                <c:pt idx="2528">
                  <c:v>-0.181892</c:v>
                </c:pt>
                <c:pt idx="2529">
                  <c:v>-0.18218100000000001</c:v>
                </c:pt>
                <c:pt idx="2530">
                  <c:v>-0.18248</c:v>
                </c:pt>
                <c:pt idx="2531">
                  <c:v>-0.18277099999999999</c:v>
                </c:pt>
                <c:pt idx="2532">
                  <c:v>-0.18304200000000001</c:v>
                </c:pt>
                <c:pt idx="2533">
                  <c:v>-0.18332899999999999</c:v>
                </c:pt>
                <c:pt idx="2534">
                  <c:v>-0.183585</c:v>
                </c:pt>
                <c:pt idx="2535">
                  <c:v>-0.183862</c:v>
                </c:pt>
                <c:pt idx="2536">
                  <c:v>-0.18412500000000001</c:v>
                </c:pt>
                <c:pt idx="2537">
                  <c:v>-0.18438599999999999</c:v>
                </c:pt>
                <c:pt idx="2538">
                  <c:v>-0.18465799999999999</c:v>
                </c:pt>
                <c:pt idx="2539">
                  <c:v>-0.18490699999999999</c:v>
                </c:pt>
                <c:pt idx="2540">
                  <c:v>-0.185169</c:v>
                </c:pt>
                <c:pt idx="2541">
                  <c:v>-0.18541199999999999</c:v>
                </c:pt>
                <c:pt idx="2542">
                  <c:v>-0.18565100000000001</c:v>
                </c:pt>
                <c:pt idx="2543">
                  <c:v>-0.185887</c:v>
                </c:pt>
                <c:pt idx="2544">
                  <c:v>-0.186109</c:v>
                </c:pt>
                <c:pt idx="2545">
                  <c:v>-0.186337</c:v>
                </c:pt>
                <c:pt idx="2546">
                  <c:v>-0.186559</c:v>
                </c:pt>
                <c:pt idx="2547">
                  <c:v>-0.18678</c:v>
                </c:pt>
                <c:pt idx="2548">
                  <c:v>-0.18700600000000001</c:v>
                </c:pt>
                <c:pt idx="2549">
                  <c:v>-0.18722</c:v>
                </c:pt>
                <c:pt idx="2550">
                  <c:v>-0.18743399999999999</c:v>
                </c:pt>
                <c:pt idx="2551">
                  <c:v>-0.187639</c:v>
                </c:pt>
                <c:pt idx="2552">
                  <c:v>-0.18782699999999999</c:v>
                </c:pt>
                <c:pt idx="2553">
                  <c:v>-0.18801999999999999</c:v>
                </c:pt>
                <c:pt idx="2554">
                  <c:v>-0.188194</c:v>
                </c:pt>
                <c:pt idx="2555">
                  <c:v>-0.18837899999999999</c:v>
                </c:pt>
                <c:pt idx="2556">
                  <c:v>-0.18856200000000001</c:v>
                </c:pt>
                <c:pt idx="2557">
                  <c:v>-0.18874099999999999</c:v>
                </c:pt>
                <c:pt idx="2558">
                  <c:v>-0.18892800000000001</c:v>
                </c:pt>
                <c:pt idx="2559">
                  <c:v>-0.18909200000000001</c:v>
                </c:pt>
                <c:pt idx="2560">
                  <c:v>-0.18926000000000001</c:v>
                </c:pt>
                <c:pt idx="2561">
                  <c:v>-0.18941</c:v>
                </c:pt>
                <c:pt idx="2562">
                  <c:v>-0.189555</c:v>
                </c:pt>
                <c:pt idx="2563">
                  <c:v>-0.18970000000000001</c:v>
                </c:pt>
                <c:pt idx="2564">
                  <c:v>-0.189831</c:v>
                </c:pt>
                <c:pt idx="2565">
                  <c:v>-0.189972</c:v>
                </c:pt>
                <c:pt idx="2566">
                  <c:v>-0.190105</c:v>
                </c:pt>
                <c:pt idx="2567">
                  <c:v>-0.19024099999999999</c:v>
                </c:pt>
                <c:pt idx="2568">
                  <c:v>-0.19037299999999999</c:v>
                </c:pt>
                <c:pt idx="2569">
                  <c:v>-0.190494</c:v>
                </c:pt>
                <c:pt idx="2570">
                  <c:v>-0.190611</c:v>
                </c:pt>
                <c:pt idx="2571">
                  <c:v>-0.190719</c:v>
                </c:pt>
                <c:pt idx="2572">
                  <c:v>-0.19081999999999999</c:v>
                </c:pt>
                <c:pt idx="2573">
                  <c:v>-0.190918</c:v>
                </c:pt>
                <c:pt idx="2574">
                  <c:v>-0.19100900000000001</c:v>
                </c:pt>
                <c:pt idx="2575">
                  <c:v>-0.19109899999999999</c:v>
                </c:pt>
                <c:pt idx="2576">
                  <c:v>-0.19119</c:v>
                </c:pt>
                <c:pt idx="2577">
                  <c:v>-0.191275</c:v>
                </c:pt>
                <c:pt idx="2578">
                  <c:v>-0.191362</c:v>
                </c:pt>
                <c:pt idx="2579">
                  <c:v>-0.19143499999999999</c:v>
                </c:pt>
                <c:pt idx="2580">
                  <c:v>-0.19150600000000001</c:v>
                </c:pt>
                <c:pt idx="2581">
                  <c:v>-0.19157099999999999</c:v>
                </c:pt>
                <c:pt idx="2582">
                  <c:v>-0.19162399999999999</c:v>
                </c:pt>
                <c:pt idx="2583">
                  <c:v>-0.19167799999999999</c:v>
                </c:pt>
                <c:pt idx="2584">
                  <c:v>-0.191718</c:v>
                </c:pt>
                <c:pt idx="2585">
                  <c:v>-0.19176199999999999</c:v>
                </c:pt>
                <c:pt idx="2586">
                  <c:v>-0.191804</c:v>
                </c:pt>
                <c:pt idx="2587">
                  <c:v>-0.19184100000000001</c:v>
                </c:pt>
                <c:pt idx="2588">
                  <c:v>-0.19188</c:v>
                </c:pt>
                <c:pt idx="2589">
                  <c:v>-0.19190699999999999</c:v>
                </c:pt>
                <c:pt idx="2590">
                  <c:v>-0.19193199999999999</c:v>
                </c:pt>
                <c:pt idx="2591">
                  <c:v>-0.19194900000000001</c:v>
                </c:pt>
                <c:pt idx="2592">
                  <c:v>-0.19195599999999999</c:v>
                </c:pt>
                <c:pt idx="2593">
                  <c:v>-0.19195899999999999</c:v>
                </c:pt>
                <c:pt idx="2594">
                  <c:v>-0.19195200000000001</c:v>
                </c:pt>
                <c:pt idx="2595">
                  <c:v>-0.19194600000000001</c:v>
                </c:pt>
                <c:pt idx="2596">
                  <c:v>-0.19194</c:v>
                </c:pt>
                <c:pt idx="2597">
                  <c:v>-0.19192799999999999</c:v>
                </c:pt>
                <c:pt idx="2598">
                  <c:v>-0.19192100000000001</c:v>
                </c:pt>
                <c:pt idx="2599">
                  <c:v>-0.19190099999999999</c:v>
                </c:pt>
                <c:pt idx="2600">
                  <c:v>-0.19188</c:v>
                </c:pt>
                <c:pt idx="2601">
                  <c:v>-0.19184799999999999</c:v>
                </c:pt>
                <c:pt idx="2602">
                  <c:v>-0.191804</c:v>
                </c:pt>
                <c:pt idx="2603">
                  <c:v>-0.19175900000000001</c:v>
                </c:pt>
                <c:pt idx="2604">
                  <c:v>-0.19170000000000001</c:v>
                </c:pt>
                <c:pt idx="2605">
                  <c:v>-0.19164700000000001</c:v>
                </c:pt>
                <c:pt idx="2606">
                  <c:v>-0.19158800000000001</c:v>
                </c:pt>
                <c:pt idx="2607">
                  <c:v>-0.19153100000000001</c:v>
                </c:pt>
                <c:pt idx="2608">
                  <c:v>-0.19147600000000001</c:v>
                </c:pt>
                <c:pt idx="2609">
                  <c:v>-0.191409</c:v>
                </c:pt>
                <c:pt idx="2610">
                  <c:v>-0.19134200000000001</c:v>
                </c:pt>
                <c:pt idx="2611">
                  <c:v>-0.19125700000000001</c:v>
                </c:pt>
                <c:pt idx="2612">
                  <c:v>-0.191163</c:v>
                </c:pt>
                <c:pt idx="2613">
                  <c:v>-0.19105800000000001</c:v>
                </c:pt>
                <c:pt idx="2614">
                  <c:v>-0.19094700000000001</c:v>
                </c:pt>
                <c:pt idx="2615">
                  <c:v>-0.19084000000000001</c:v>
                </c:pt>
                <c:pt idx="2616">
                  <c:v>-0.19073200000000001</c:v>
                </c:pt>
                <c:pt idx="2617">
                  <c:v>-0.19062899999999999</c:v>
                </c:pt>
                <c:pt idx="2618">
                  <c:v>-0.190521</c:v>
                </c:pt>
                <c:pt idx="2619">
                  <c:v>-0.19040299999999999</c:v>
                </c:pt>
                <c:pt idx="2620">
                  <c:v>-0.190273</c:v>
                </c:pt>
                <c:pt idx="2621">
                  <c:v>-0.190134</c:v>
                </c:pt>
                <c:pt idx="2622">
                  <c:v>-0.18998699999999999</c:v>
                </c:pt>
                <c:pt idx="2623">
                  <c:v>-0.189835</c:v>
                </c:pt>
                <c:pt idx="2624">
                  <c:v>-0.18967800000000001</c:v>
                </c:pt>
                <c:pt idx="2625">
                  <c:v>-0.189521</c:v>
                </c:pt>
                <c:pt idx="2626">
                  <c:v>-0.18936500000000001</c:v>
                </c:pt>
                <c:pt idx="2627">
                  <c:v>-0.18920899999999999</c:v>
                </c:pt>
                <c:pt idx="2628">
                  <c:v>-0.18905</c:v>
                </c:pt>
                <c:pt idx="2629">
                  <c:v>-0.18887799999999999</c:v>
                </c:pt>
                <c:pt idx="2630">
                  <c:v>-0.188698</c:v>
                </c:pt>
                <c:pt idx="2631">
                  <c:v>-0.18851000000000001</c:v>
                </c:pt>
                <c:pt idx="2632">
                  <c:v>-0.18831500000000001</c:v>
                </c:pt>
                <c:pt idx="2633">
                  <c:v>-0.188114</c:v>
                </c:pt>
                <c:pt idx="2634">
                  <c:v>-0.18790799999999999</c:v>
                </c:pt>
                <c:pt idx="2635">
                  <c:v>-0.18770000000000001</c:v>
                </c:pt>
                <c:pt idx="2636">
                  <c:v>-0.18749499999999999</c:v>
                </c:pt>
                <c:pt idx="2637">
                  <c:v>-0.18728800000000001</c:v>
                </c:pt>
                <c:pt idx="2638">
                  <c:v>-0.18707399999999999</c:v>
                </c:pt>
                <c:pt idx="2639">
                  <c:v>-0.18685299999999999</c:v>
                </c:pt>
                <c:pt idx="2640">
                  <c:v>-0.18662200000000001</c:v>
                </c:pt>
                <c:pt idx="2641">
                  <c:v>-0.186387</c:v>
                </c:pt>
                <c:pt idx="2642">
                  <c:v>-0.186141</c:v>
                </c:pt>
                <c:pt idx="2643">
                  <c:v>-0.185891</c:v>
                </c:pt>
                <c:pt idx="2644">
                  <c:v>-0.18563499999999999</c:v>
                </c:pt>
                <c:pt idx="2645">
                  <c:v>-0.18537500000000001</c:v>
                </c:pt>
                <c:pt idx="2646">
                  <c:v>-0.18512100000000001</c:v>
                </c:pt>
                <c:pt idx="2647">
                  <c:v>-0.184859</c:v>
                </c:pt>
                <c:pt idx="2648">
                  <c:v>-0.18459700000000001</c:v>
                </c:pt>
                <c:pt idx="2649">
                  <c:v>-0.18432499999999999</c:v>
                </c:pt>
                <c:pt idx="2650">
                  <c:v>-0.18404699999999999</c:v>
                </c:pt>
                <c:pt idx="2651">
                  <c:v>-0.18376300000000001</c:v>
                </c:pt>
                <c:pt idx="2652">
                  <c:v>-0.18346499999999999</c:v>
                </c:pt>
                <c:pt idx="2653">
                  <c:v>-0.183166</c:v>
                </c:pt>
                <c:pt idx="2654">
                  <c:v>-0.18285599999999999</c:v>
                </c:pt>
                <c:pt idx="2655">
                  <c:v>-0.18254999999999999</c:v>
                </c:pt>
                <c:pt idx="2656">
                  <c:v>-0.18224099999999999</c:v>
                </c:pt>
                <c:pt idx="2657">
                  <c:v>-0.18193000000000001</c:v>
                </c:pt>
                <c:pt idx="2658">
                  <c:v>-0.181619</c:v>
                </c:pt>
                <c:pt idx="2659">
                  <c:v>-0.18129899999999999</c:v>
                </c:pt>
                <c:pt idx="2660">
                  <c:v>-0.180974</c:v>
                </c:pt>
                <c:pt idx="2661">
                  <c:v>-0.18063699999999999</c:v>
                </c:pt>
                <c:pt idx="2662">
                  <c:v>-0.18029100000000001</c:v>
                </c:pt>
                <c:pt idx="2663">
                  <c:v>-0.17993799999999999</c:v>
                </c:pt>
                <c:pt idx="2664">
                  <c:v>-0.17957899999999999</c:v>
                </c:pt>
                <c:pt idx="2665">
                  <c:v>-0.17922099999999999</c:v>
                </c:pt>
                <c:pt idx="2666">
                  <c:v>-0.17885999999999999</c:v>
                </c:pt>
                <c:pt idx="2667">
                  <c:v>-0.17850199999999999</c:v>
                </c:pt>
                <c:pt idx="2668">
                  <c:v>-0.17814199999999999</c:v>
                </c:pt>
                <c:pt idx="2669">
                  <c:v>-0.17777399999999999</c:v>
                </c:pt>
                <c:pt idx="2670">
                  <c:v>-0.177399</c:v>
                </c:pt>
                <c:pt idx="2671">
                  <c:v>-0.17701</c:v>
                </c:pt>
                <c:pt idx="2672">
                  <c:v>-0.17661199999999999</c:v>
                </c:pt>
                <c:pt idx="2673">
                  <c:v>-0.176206</c:v>
                </c:pt>
                <c:pt idx="2674">
                  <c:v>-0.17579500000000001</c:v>
                </c:pt>
                <c:pt idx="2675">
                  <c:v>-0.17538699999999999</c:v>
                </c:pt>
                <c:pt idx="2676">
                  <c:v>-0.17497799999999999</c:v>
                </c:pt>
                <c:pt idx="2677">
                  <c:v>-0.17457700000000001</c:v>
                </c:pt>
                <c:pt idx="2678">
                  <c:v>-0.17416999999999999</c:v>
                </c:pt>
                <c:pt idx="2679">
                  <c:v>-0.17374899999999999</c:v>
                </c:pt>
                <c:pt idx="2680">
                  <c:v>-0.173315</c:v>
                </c:pt>
                <c:pt idx="2681">
                  <c:v>-0.17286899999999999</c:v>
                </c:pt>
                <c:pt idx="2682">
                  <c:v>-0.17241999999999999</c:v>
                </c:pt>
                <c:pt idx="2683">
                  <c:v>-0.17196400000000001</c:v>
                </c:pt>
                <c:pt idx="2684">
                  <c:v>-0.17150599999999999</c:v>
                </c:pt>
                <c:pt idx="2685">
                  <c:v>-0.171046</c:v>
                </c:pt>
                <c:pt idx="2686">
                  <c:v>-0.17058899999999999</c:v>
                </c:pt>
                <c:pt idx="2687">
                  <c:v>-0.17013500000000001</c:v>
                </c:pt>
                <c:pt idx="2688">
                  <c:v>-0.16967099999999999</c:v>
                </c:pt>
                <c:pt idx="2689">
                  <c:v>-0.16919899999999999</c:v>
                </c:pt>
                <c:pt idx="2690">
                  <c:v>-0.168713</c:v>
                </c:pt>
                <c:pt idx="2691">
                  <c:v>-0.16822400000000001</c:v>
                </c:pt>
                <c:pt idx="2692">
                  <c:v>-0.16772799999999999</c:v>
                </c:pt>
                <c:pt idx="2693">
                  <c:v>-0.16722500000000001</c:v>
                </c:pt>
                <c:pt idx="2694">
                  <c:v>-0.16672100000000001</c:v>
                </c:pt>
                <c:pt idx="2695">
                  <c:v>-0.166211</c:v>
                </c:pt>
                <c:pt idx="2696">
                  <c:v>-0.16570799999999999</c:v>
                </c:pt>
                <c:pt idx="2697">
                  <c:v>-0.16520099999999999</c:v>
                </c:pt>
                <c:pt idx="2698">
                  <c:v>-0.164689</c:v>
                </c:pt>
                <c:pt idx="2699">
                  <c:v>-0.16416800000000001</c:v>
                </c:pt>
                <c:pt idx="2700">
                  <c:v>-0.163637</c:v>
                </c:pt>
                <c:pt idx="2701">
                  <c:v>-0.163103</c:v>
                </c:pt>
                <c:pt idx="2702">
                  <c:v>-0.16255900000000001</c:v>
                </c:pt>
                <c:pt idx="2703">
                  <c:v>-0.16201099999999999</c:v>
                </c:pt>
                <c:pt idx="2704">
                  <c:v>-0.16145699999999999</c:v>
                </c:pt>
                <c:pt idx="2705">
                  <c:v>-0.16090199999999999</c:v>
                </c:pt>
                <c:pt idx="2706">
                  <c:v>-0.16035099999999999</c:v>
                </c:pt>
                <c:pt idx="2707">
                  <c:v>-0.15979399999999999</c:v>
                </c:pt>
                <c:pt idx="2708">
                  <c:v>-0.15923599999999999</c:v>
                </c:pt>
                <c:pt idx="2709">
                  <c:v>-0.158669</c:v>
                </c:pt>
                <c:pt idx="2710">
                  <c:v>-0.15809500000000001</c:v>
                </c:pt>
                <c:pt idx="2711">
                  <c:v>-0.15751499999999999</c:v>
                </c:pt>
                <c:pt idx="2712">
                  <c:v>-0.15692400000000001</c:v>
                </c:pt>
                <c:pt idx="2713">
                  <c:v>-0.156329</c:v>
                </c:pt>
                <c:pt idx="2714">
                  <c:v>-0.15572800000000001</c:v>
                </c:pt>
                <c:pt idx="2715">
                  <c:v>-0.15512799999999999</c:v>
                </c:pt>
                <c:pt idx="2716">
                  <c:v>-0.154529</c:v>
                </c:pt>
                <c:pt idx="2717">
                  <c:v>-0.15392700000000001</c:v>
                </c:pt>
                <c:pt idx="2718">
                  <c:v>-0.15332499999999999</c:v>
                </c:pt>
                <c:pt idx="2719">
                  <c:v>-0.15271299999999999</c:v>
                </c:pt>
                <c:pt idx="2720">
                  <c:v>-0.15209700000000001</c:v>
                </c:pt>
                <c:pt idx="2721">
                  <c:v>-0.15146899999999999</c:v>
                </c:pt>
                <c:pt idx="2722">
                  <c:v>-0.150834</c:v>
                </c:pt>
                <c:pt idx="2723">
                  <c:v>-0.15019299999999999</c:v>
                </c:pt>
                <c:pt idx="2724">
                  <c:v>-0.14954600000000001</c:v>
                </c:pt>
                <c:pt idx="2725">
                  <c:v>-0.14890200000000001</c:v>
                </c:pt>
                <c:pt idx="2726">
                  <c:v>-0.148255</c:v>
                </c:pt>
                <c:pt idx="2727">
                  <c:v>-0.14761199999999999</c:v>
                </c:pt>
                <c:pt idx="2728">
                  <c:v>-0.14696699999999999</c:v>
                </c:pt>
                <c:pt idx="2729">
                  <c:v>-0.146315</c:v>
                </c:pt>
                <c:pt idx="2730">
                  <c:v>-0.14565500000000001</c:v>
                </c:pt>
                <c:pt idx="2731">
                  <c:v>-0.144981</c:v>
                </c:pt>
                <c:pt idx="2732">
                  <c:v>-0.14430100000000001</c:v>
                </c:pt>
                <c:pt idx="2733">
                  <c:v>-0.14360999999999999</c:v>
                </c:pt>
                <c:pt idx="2734">
                  <c:v>-0.14291699999999999</c:v>
                </c:pt>
                <c:pt idx="2735">
                  <c:v>-0.14222499999999999</c:v>
                </c:pt>
                <c:pt idx="2736">
                  <c:v>-0.14153499999999999</c:v>
                </c:pt>
                <c:pt idx="2737">
                  <c:v>-0.14085300000000001</c:v>
                </c:pt>
                <c:pt idx="2738">
                  <c:v>-0.14016500000000001</c:v>
                </c:pt>
                <c:pt idx="2739">
                  <c:v>-0.13946600000000001</c:v>
                </c:pt>
                <c:pt idx="2740">
                  <c:v>-0.13875299999999999</c:v>
                </c:pt>
                <c:pt idx="2741">
                  <c:v>-0.13803099999999999</c:v>
                </c:pt>
                <c:pt idx="2742">
                  <c:v>-0.13730700000000001</c:v>
                </c:pt>
                <c:pt idx="2743">
                  <c:v>-0.136578</c:v>
                </c:pt>
                <c:pt idx="2744">
                  <c:v>-0.135847</c:v>
                </c:pt>
                <c:pt idx="2745">
                  <c:v>-0.13511400000000001</c:v>
                </c:pt>
                <c:pt idx="2746">
                  <c:v>-0.134385</c:v>
                </c:pt>
                <c:pt idx="2747">
                  <c:v>-0.13366</c:v>
                </c:pt>
                <c:pt idx="2748">
                  <c:v>-0.13292699999999999</c:v>
                </c:pt>
                <c:pt idx="2749">
                  <c:v>-0.132184</c:v>
                </c:pt>
                <c:pt idx="2750">
                  <c:v>-0.13142899999999999</c:v>
                </c:pt>
                <c:pt idx="2751">
                  <c:v>-0.13067100000000001</c:v>
                </c:pt>
                <c:pt idx="2752">
                  <c:v>-0.129909</c:v>
                </c:pt>
                <c:pt idx="2753">
                  <c:v>-0.12914200000000001</c:v>
                </c:pt>
                <c:pt idx="2754">
                  <c:v>-0.12837200000000001</c:v>
                </c:pt>
                <c:pt idx="2755">
                  <c:v>-0.12759899999999999</c:v>
                </c:pt>
                <c:pt idx="2756">
                  <c:v>-0.126833</c:v>
                </c:pt>
                <c:pt idx="2757">
                  <c:v>-0.12606400000000001</c:v>
                </c:pt>
                <c:pt idx="2758">
                  <c:v>-0.12529000000000001</c:v>
                </c:pt>
                <c:pt idx="2759">
                  <c:v>-0.12450799999999999</c:v>
                </c:pt>
                <c:pt idx="2760">
                  <c:v>-0.12371500000000001</c:v>
                </c:pt>
                <c:pt idx="2761">
                  <c:v>-0.122923</c:v>
                </c:pt>
                <c:pt idx="2762">
                  <c:v>-0.12212199999999999</c:v>
                </c:pt>
                <c:pt idx="2763">
                  <c:v>-0.121318</c:v>
                </c:pt>
                <c:pt idx="2764">
                  <c:v>-0.12051000000000001</c:v>
                </c:pt>
                <c:pt idx="2765">
                  <c:v>-0.1197</c:v>
                </c:pt>
                <c:pt idx="2766">
                  <c:v>-0.118896</c:v>
                </c:pt>
                <c:pt idx="2767">
                  <c:v>-0.118087</c:v>
                </c:pt>
                <c:pt idx="2768">
                  <c:v>-0.11727700000000001</c:v>
                </c:pt>
                <c:pt idx="2769">
                  <c:v>-0.11645800000000001</c:v>
                </c:pt>
                <c:pt idx="2770">
                  <c:v>-0.115634</c:v>
                </c:pt>
                <c:pt idx="2771">
                  <c:v>-0.114805</c:v>
                </c:pt>
                <c:pt idx="2772">
                  <c:v>-0.113967</c:v>
                </c:pt>
                <c:pt idx="2773">
                  <c:v>-0.11312700000000001</c:v>
                </c:pt>
                <c:pt idx="2774">
                  <c:v>-0.11228100000000001</c:v>
                </c:pt>
                <c:pt idx="2775">
                  <c:v>-0.111439</c:v>
                </c:pt>
                <c:pt idx="2776">
                  <c:v>-0.110596</c:v>
                </c:pt>
                <c:pt idx="2777">
                  <c:v>-0.109753</c:v>
                </c:pt>
                <c:pt idx="2778">
                  <c:v>-0.10891000000000001</c:v>
                </c:pt>
                <c:pt idx="2779">
                  <c:v>-0.108058</c:v>
                </c:pt>
                <c:pt idx="2780">
                  <c:v>-0.10720200000000001</c:v>
                </c:pt>
                <c:pt idx="2781">
                  <c:v>-0.106336</c:v>
                </c:pt>
                <c:pt idx="2782">
                  <c:v>-0.105465</c:v>
                </c:pt>
                <c:pt idx="2783">
                  <c:v>-0.10459</c:v>
                </c:pt>
                <c:pt idx="2784">
                  <c:v>-0.103712</c:v>
                </c:pt>
                <c:pt idx="2785">
                  <c:v>-0.102836</c:v>
                </c:pt>
                <c:pt idx="2786">
                  <c:v>-0.10195799999999999</c:v>
                </c:pt>
                <c:pt idx="2787">
                  <c:v>-0.10108499999999999</c:v>
                </c:pt>
                <c:pt idx="2788">
                  <c:v>-0.10020999999999999</c:v>
                </c:pt>
                <c:pt idx="2789">
                  <c:v>-9.9329200000000006E-2</c:v>
                </c:pt>
                <c:pt idx="2790">
                  <c:v>-9.844E-2</c:v>
                </c:pt>
                <c:pt idx="2791">
                  <c:v>-9.7539899999999999E-2</c:v>
                </c:pt>
                <c:pt idx="2792">
                  <c:v>-9.6637100000000004E-2</c:v>
                </c:pt>
                <c:pt idx="2793">
                  <c:v>-9.5727900000000005E-2</c:v>
                </c:pt>
                <c:pt idx="2794">
                  <c:v>-9.4817700000000005E-2</c:v>
                </c:pt>
                <c:pt idx="2795">
                  <c:v>-9.3908599999999995E-2</c:v>
                </c:pt>
                <c:pt idx="2796">
                  <c:v>-9.3002100000000004E-2</c:v>
                </c:pt>
                <c:pt idx="2797">
                  <c:v>-9.2104900000000003E-2</c:v>
                </c:pt>
                <c:pt idx="2798">
                  <c:v>-9.1202900000000003E-2</c:v>
                </c:pt>
                <c:pt idx="2799">
                  <c:v>-9.0288999999999994E-2</c:v>
                </c:pt>
                <c:pt idx="2800">
                  <c:v>-8.9360800000000004E-2</c:v>
                </c:pt>
                <c:pt idx="2801">
                  <c:v>-8.8426000000000005E-2</c:v>
                </c:pt>
                <c:pt idx="2802">
                  <c:v>-8.7491700000000006E-2</c:v>
                </c:pt>
                <c:pt idx="2803">
                  <c:v>-8.6553900000000003E-2</c:v>
                </c:pt>
                <c:pt idx="2804">
                  <c:v>-8.5615800000000006E-2</c:v>
                </c:pt>
                <c:pt idx="2805">
                  <c:v>-8.4676500000000002E-2</c:v>
                </c:pt>
                <c:pt idx="2806">
                  <c:v>-8.3742999999999998E-2</c:v>
                </c:pt>
                <c:pt idx="2807">
                  <c:v>-8.2813300000000006E-2</c:v>
                </c:pt>
                <c:pt idx="2808">
                  <c:v>-8.1877500000000006E-2</c:v>
                </c:pt>
                <c:pt idx="2809">
                  <c:v>-8.0932000000000004E-2</c:v>
                </c:pt>
                <c:pt idx="2810">
                  <c:v>-7.9975500000000005E-2</c:v>
                </c:pt>
                <c:pt idx="2811">
                  <c:v>-7.9019699999999998E-2</c:v>
                </c:pt>
                <c:pt idx="2812">
                  <c:v>-7.80608E-2</c:v>
                </c:pt>
                <c:pt idx="2813">
                  <c:v>-7.7099600000000004E-2</c:v>
                </c:pt>
                <c:pt idx="2814">
                  <c:v>-7.6136400000000007E-2</c:v>
                </c:pt>
                <c:pt idx="2815">
                  <c:v>-7.5171500000000002E-2</c:v>
                </c:pt>
                <c:pt idx="2816">
                  <c:v>-7.4215000000000003E-2</c:v>
                </c:pt>
                <c:pt idx="2817">
                  <c:v>-7.3256600000000005E-2</c:v>
                </c:pt>
                <c:pt idx="2818">
                  <c:v>-7.2294499999999998E-2</c:v>
                </c:pt>
                <c:pt idx="2819">
                  <c:v>-7.1324399999999996E-2</c:v>
                </c:pt>
                <c:pt idx="2820">
                  <c:v>-7.0347000000000007E-2</c:v>
                </c:pt>
                <c:pt idx="2821">
                  <c:v>-6.9370100000000004E-2</c:v>
                </c:pt>
                <c:pt idx="2822">
                  <c:v>-6.8386699999999995E-2</c:v>
                </c:pt>
                <c:pt idx="2823">
                  <c:v>-6.7402699999999996E-2</c:v>
                </c:pt>
                <c:pt idx="2824">
                  <c:v>-6.6415399999999999E-2</c:v>
                </c:pt>
                <c:pt idx="2825">
                  <c:v>-6.5430000000000002E-2</c:v>
                </c:pt>
                <c:pt idx="2826">
                  <c:v>-6.4449699999999999E-2</c:v>
                </c:pt>
                <c:pt idx="2827">
                  <c:v>-6.3466800000000004E-2</c:v>
                </c:pt>
                <c:pt idx="2828">
                  <c:v>-6.24831E-2</c:v>
                </c:pt>
                <c:pt idx="2829">
                  <c:v>-6.1492400000000003E-2</c:v>
                </c:pt>
                <c:pt idx="2830">
                  <c:v>-6.0498099999999999E-2</c:v>
                </c:pt>
                <c:pt idx="2831">
                  <c:v>-5.9499200000000002E-2</c:v>
                </c:pt>
                <c:pt idx="2832">
                  <c:v>-5.8495199999999997E-2</c:v>
                </c:pt>
                <c:pt idx="2833">
                  <c:v>-5.7490399999999997E-2</c:v>
                </c:pt>
                <c:pt idx="2834">
                  <c:v>-5.6482499999999998E-2</c:v>
                </c:pt>
                <c:pt idx="2835">
                  <c:v>-5.5479300000000002E-2</c:v>
                </c:pt>
                <c:pt idx="2836">
                  <c:v>-5.4476999999999998E-2</c:v>
                </c:pt>
                <c:pt idx="2837">
                  <c:v>-5.3475799999999997E-2</c:v>
                </c:pt>
                <c:pt idx="2838">
                  <c:v>-5.2474199999999999E-2</c:v>
                </c:pt>
                <c:pt idx="2839">
                  <c:v>-5.1466900000000003E-2</c:v>
                </c:pt>
                <c:pt idx="2840">
                  <c:v>-5.04555E-2</c:v>
                </c:pt>
                <c:pt idx="2841">
                  <c:v>-4.94362E-2</c:v>
                </c:pt>
                <c:pt idx="2842">
                  <c:v>-4.8415399999999997E-2</c:v>
                </c:pt>
                <c:pt idx="2843">
                  <c:v>-4.7392400000000001E-2</c:v>
                </c:pt>
                <c:pt idx="2844">
                  <c:v>-4.6369E-2</c:v>
                </c:pt>
                <c:pt idx="2845">
                  <c:v>-4.5348800000000002E-2</c:v>
                </c:pt>
                <c:pt idx="2846">
                  <c:v>-4.4328699999999999E-2</c:v>
                </c:pt>
                <c:pt idx="2847">
                  <c:v>-4.3314199999999997E-2</c:v>
                </c:pt>
                <c:pt idx="2848">
                  <c:v>-4.22984E-2</c:v>
                </c:pt>
                <c:pt idx="2849">
                  <c:v>-4.1278000000000002E-2</c:v>
                </c:pt>
                <c:pt idx="2850">
                  <c:v>-4.0249800000000002E-2</c:v>
                </c:pt>
                <c:pt idx="2851">
                  <c:v>-3.9214400000000003E-2</c:v>
                </c:pt>
                <c:pt idx="2852">
                  <c:v>-3.8179100000000001E-2</c:v>
                </c:pt>
                <c:pt idx="2853">
                  <c:v>-3.7140699999999999E-2</c:v>
                </c:pt>
                <c:pt idx="2854">
                  <c:v>-3.6103299999999998E-2</c:v>
                </c:pt>
                <c:pt idx="2855">
                  <c:v>-3.5066800000000002E-2</c:v>
                </c:pt>
                <c:pt idx="2856">
                  <c:v>-3.4034500000000002E-2</c:v>
                </c:pt>
                <c:pt idx="2857">
                  <c:v>-3.3010400000000002E-2</c:v>
                </c:pt>
                <c:pt idx="2858">
                  <c:v>-3.1983299999999999E-2</c:v>
                </c:pt>
                <c:pt idx="2859">
                  <c:v>-3.0946399999999999E-2</c:v>
                </c:pt>
                <c:pt idx="2860">
                  <c:v>-2.9897799999999999E-2</c:v>
                </c:pt>
                <c:pt idx="2861">
                  <c:v>-2.88472E-2</c:v>
                </c:pt>
                <c:pt idx="2862">
                  <c:v>-2.77998E-2</c:v>
                </c:pt>
                <c:pt idx="2863">
                  <c:v>-2.6753200000000001E-2</c:v>
                </c:pt>
                <c:pt idx="2864">
                  <c:v>-2.5707600000000001E-2</c:v>
                </c:pt>
                <c:pt idx="2865">
                  <c:v>-2.4662400000000001E-2</c:v>
                </c:pt>
                <c:pt idx="2866">
                  <c:v>-2.36244E-2</c:v>
                </c:pt>
                <c:pt idx="2867">
                  <c:v>-2.2589600000000001E-2</c:v>
                </c:pt>
                <c:pt idx="2868">
                  <c:v>-2.155E-2</c:v>
                </c:pt>
                <c:pt idx="2869">
                  <c:v>-2.0499199999999999E-2</c:v>
                </c:pt>
                <c:pt idx="2870">
                  <c:v>-1.9440700000000002E-2</c:v>
                </c:pt>
                <c:pt idx="2871">
                  <c:v>-1.8386699999999999E-2</c:v>
                </c:pt>
                <c:pt idx="2872">
                  <c:v>-1.7333500000000002E-2</c:v>
                </c:pt>
                <c:pt idx="2873">
                  <c:v>-1.62804E-2</c:v>
                </c:pt>
                <c:pt idx="2874">
                  <c:v>-1.5225199999999999E-2</c:v>
                </c:pt>
                <c:pt idx="2875">
                  <c:v>-1.41771E-2</c:v>
                </c:pt>
                <c:pt idx="2876">
                  <c:v>-1.31477E-2</c:v>
                </c:pt>
                <c:pt idx="2877">
                  <c:v>-1.21107E-2</c:v>
                </c:pt>
                <c:pt idx="2878">
                  <c:v>-1.10352E-2</c:v>
                </c:pt>
                <c:pt idx="2879" formatCode="0.00E+00">
                  <c:v>-9.9429600000000007E-3</c:v>
                </c:pt>
                <c:pt idx="2880" formatCode="0.00E+00">
                  <c:v>-8.9410199999999992E-3</c:v>
                </c:pt>
                <c:pt idx="2881" formatCode="0.00E+00">
                  <c:v>-8.3878200000000007E-3</c:v>
                </c:pt>
                <c:pt idx="2882" formatCode="0.00E+00">
                  <c:v>-7.5607299999999999E-3</c:v>
                </c:pt>
                <c:pt idx="2883" formatCode="0.00E+00">
                  <c:v>-6.4936100000000004E-3</c:v>
                </c:pt>
                <c:pt idx="2884" formatCode="0.00E+00">
                  <c:v>-5.7557700000000003E-3</c:v>
                </c:pt>
                <c:pt idx="2885" formatCode="0.00E+00">
                  <c:v>-4.70106E-3</c:v>
                </c:pt>
                <c:pt idx="2886" formatCode="0.00E+00">
                  <c:v>-3.8781599999999999E-3</c:v>
                </c:pt>
                <c:pt idx="2887" formatCode="0.00E+00">
                  <c:v>-2.96948E-3</c:v>
                </c:pt>
                <c:pt idx="2888" formatCode="0.00E+00">
                  <c:v>-1.9925400000000001E-3</c:v>
                </c:pt>
                <c:pt idx="2889" formatCode="0.00E+00">
                  <c:v>-1.18443E-3</c:v>
                </c:pt>
                <c:pt idx="2890" formatCode="0.00E+00">
                  <c:v>-1.55747E-4</c:v>
                </c:pt>
                <c:pt idx="2891" formatCode="0.00E+00">
                  <c:v>6.7855499999999996E-4</c:v>
                </c:pt>
                <c:pt idx="2892" formatCode="0.00E+00">
                  <c:v>1.63309E-3</c:v>
                </c:pt>
                <c:pt idx="2893" formatCode="0.00E+00">
                  <c:v>2.5549399999999999E-3</c:v>
                </c:pt>
                <c:pt idx="2894" formatCode="0.00E+00">
                  <c:v>3.4271700000000002E-3</c:v>
                </c:pt>
                <c:pt idx="2895" formatCode="0.00E+00">
                  <c:v>4.38296E-3</c:v>
                </c:pt>
                <c:pt idx="2896" formatCode="0.00E+00">
                  <c:v>5.2549299999999997E-3</c:v>
                </c:pt>
                <c:pt idx="2897" formatCode="0.00E+00">
                  <c:v>6.1718199999999997E-3</c:v>
                </c:pt>
                <c:pt idx="2898" formatCode="0.00E+00">
                  <c:v>7.0965799999999999E-3</c:v>
                </c:pt>
                <c:pt idx="2899" formatCode="0.00E+00">
                  <c:v>7.9784399999999998E-3</c:v>
                </c:pt>
                <c:pt idx="2900" formatCode="0.00E+00">
                  <c:v>8.9238000000000008E-3</c:v>
                </c:pt>
                <c:pt idx="2901" formatCode="0.00E+00">
                  <c:v>9.8290500000000006E-3</c:v>
                </c:pt>
                <c:pt idx="2902">
                  <c:v>1.07303E-2</c:v>
                </c:pt>
                <c:pt idx="2903">
                  <c:v>1.1678300000000001E-2</c:v>
                </c:pt>
                <c:pt idx="2904">
                  <c:v>1.25331E-2</c:v>
                </c:pt>
                <c:pt idx="2905">
                  <c:v>1.3492199999999999E-2</c:v>
                </c:pt>
                <c:pt idx="2906">
                  <c:v>1.43611E-2</c:v>
                </c:pt>
                <c:pt idx="2907">
                  <c:v>1.5275E-2</c:v>
                </c:pt>
                <c:pt idx="2908">
                  <c:v>1.6197400000000001E-2</c:v>
                </c:pt>
                <c:pt idx="2909">
                  <c:v>1.70621E-2</c:v>
                </c:pt>
                <c:pt idx="2910">
                  <c:v>1.8032300000000001E-2</c:v>
                </c:pt>
                <c:pt idx="2911">
                  <c:v>1.8889699999999999E-2</c:v>
                </c:pt>
                <c:pt idx="2912">
                  <c:v>1.9841399999999999E-2</c:v>
                </c:pt>
                <c:pt idx="2913">
                  <c:v>2.0720599999999999E-2</c:v>
                </c:pt>
                <c:pt idx="2914">
                  <c:v>2.16248E-2</c:v>
                </c:pt>
                <c:pt idx="2915">
                  <c:v>2.2545800000000001E-2</c:v>
                </c:pt>
                <c:pt idx="2916">
                  <c:v>2.3414600000000001E-2</c:v>
                </c:pt>
                <c:pt idx="2917">
                  <c:v>2.4345499999999999E-2</c:v>
                </c:pt>
                <c:pt idx="2918">
                  <c:v>2.5204600000000001E-2</c:v>
                </c:pt>
                <c:pt idx="2919">
                  <c:v>2.6136900000000001E-2</c:v>
                </c:pt>
                <c:pt idx="2920">
                  <c:v>2.7025299999999999E-2</c:v>
                </c:pt>
                <c:pt idx="2921">
                  <c:v>2.7942499999999999E-2</c:v>
                </c:pt>
                <c:pt idx="2922">
                  <c:v>2.88385E-2</c:v>
                </c:pt>
                <c:pt idx="2923">
                  <c:v>2.9727E-2</c:v>
                </c:pt>
                <c:pt idx="2924">
                  <c:v>3.06337E-2</c:v>
                </c:pt>
                <c:pt idx="2925">
                  <c:v>3.1510799999999999E-2</c:v>
                </c:pt>
                <c:pt idx="2926">
                  <c:v>3.2421999999999999E-2</c:v>
                </c:pt>
                <c:pt idx="2927">
                  <c:v>3.3287600000000001E-2</c:v>
                </c:pt>
                <c:pt idx="2928">
                  <c:v>3.4198699999999999E-2</c:v>
                </c:pt>
                <c:pt idx="2929">
                  <c:v>3.5078600000000001E-2</c:v>
                </c:pt>
                <c:pt idx="2930">
                  <c:v>3.59873E-2</c:v>
                </c:pt>
                <c:pt idx="2931">
                  <c:v>3.6874900000000002E-2</c:v>
                </c:pt>
                <c:pt idx="2932">
                  <c:v>3.7753700000000001E-2</c:v>
                </c:pt>
                <c:pt idx="2933">
                  <c:v>3.8645899999999997E-2</c:v>
                </c:pt>
                <c:pt idx="2934">
                  <c:v>3.9511299999999999E-2</c:v>
                </c:pt>
                <c:pt idx="2935">
                  <c:v>4.0410000000000001E-2</c:v>
                </c:pt>
                <c:pt idx="2936">
                  <c:v>4.12719E-2</c:v>
                </c:pt>
                <c:pt idx="2937">
                  <c:v>4.2164E-2</c:v>
                </c:pt>
                <c:pt idx="2938">
                  <c:v>4.3030800000000001E-2</c:v>
                </c:pt>
                <c:pt idx="2939">
                  <c:v>4.3917200000000003E-2</c:v>
                </c:pt>
                <c:pt idx="2940">
                  <c:v>4.4799100000000001E-2</c:v>
                </c:pt>
                <c:pt idx="2941">
                  <c:v>4.5687699999999998E-2</c:v>
                </c:pt>
                <c:pt idx="2942">
                  <c:v>4.6559499999999997E-2</c:v>
                </c:pt>
                <c:pt idx="2943">
                  <c:v>4.7372600000000001E-2</c:v>
                </c:pt>
                <c:pt idx="2944">
                  <c:v>4.8206600000000002E-2</c:v>
                </c:pt>
                <c:pt idx="2945">
                  <c:v>4.9131500000000002E-2</c:v>
                </c:pt>
                <c:pt idx="2946">
                  <c:v>5.0176800000000001E-2</c:v>
                </c:pt>
                <c:pt idx="2947">
                  <c:v>5.0898899999999997E-2</c:v>
                </c:pt>
                <c:pt idx="2948">
                  <c:v>4.9783099999999997E-2</c:v>
                </c:pt>
                <c:pt idx="2949">
                  <c:v>4.9695200000000002E-2</c:v>
                </c:pt>
                <c:pt idx="2950">
                  <c:v>5.0624000000000002E-2</c:v>
                </c:pt>
                <c:pt idx="2951">
                  <c:v>5.0195200000000002E-2</c:v>
                </c:pt>
                <c:pt idx="2952">
                  <c:v>5.1073199999999999E-2</c:v>
                </c:pt>
                <c:pt idx="2953">
                  <c:v>5.1020700000000002E-2</c:v>
                </c:pt>
                <c:pt idx="2954">
                  <c:v>5.1296700000000001E-2</c:v>
                </c:pt>
                <c:pt idx="2955">
                  <c:v>5.1867200000000002E-2</c:v>
                </c:pt>
                <c:pt idx="2956">
                  <c:v>5.16724E-2</c:v>
                </c:pt>
                <c:pt idx="2957">
                  <c:v>5.2448700000000001E-2</c:v>
                </c:pt>
                <c:pt idx="2958">
                  <c:v>5.2337000000000002E-2</c:v>
                </c:pt>
                <c:pt idx="2959">
                  <c:v>5.2794099999999997E-2</c:v>
                </c:pt>
                <c:pt idx="2960">
                  <c:v>5.3094099999999998E-2</c:v>
                </c:pt>
                <c:pt idx="2961">
                  <c:v>5.3169899999999999E-2</c:v>
                </c:pt>
                <c:pt idx="2962">
                  <c:v>5.3685799999999999E-2</c:v>
                </c:pt>
                <c:pt idx="2963">
                  <c:v>5.3723600000000003E-2</c:v>
                </c:pt>
                <c:pt idx="2964">
                  <c:v>5.4087799999999998E-2</c:v>
                </c:pt>
                <c:pt idx="2965">
                  <c:v>5.4370599999999998E-2</c:v>
                </c:pt>
                <c:pt idx="2966">
                  <c:v>5.4505600000000001E-2</c:v>
                </c:pt>
                <c:pt idx="2967">
                  <c:v>5.4920200000000002E-2</c:v>
                </c:pt>
                <c:pt idx="2968">
                  <c:v>5.5054699999999998E-2</c:v>
                </c:pt>
                <c:pt idx="2969">
                  <c:v>5.5319899999999998E-2</c:v>
                </c:pt>
                <c:pt idx="2970">
                  <c:v>5.5675599999999999E-2</c:v>
                </c:pt>
                <c:pt idx="2971">
                  <c:v>5.5718299999999998E-2</c:v>
                </c:pt>
                <c:pt idx="2972">
                  <c:v>5.6194399999999999E-2</c:v>
                </c:pt>
                <c:pt idx="2973">
                  <c:v>5.6225499999999998E-2</c:v>
                </c:pt>
                <c:pt idx="2974">
                  <c:v>5.6558900000000002E-2</c:v>
                </c:pt>
                <c:pt idx="2975">
                  <c:v>5.6841000000000003E-2</c:v>
                </c:pt>
                <c:pt idx="2976">
                  <c:v>5.6902300000000003E-2</c:v>
                </c:pt>
                <c:pt idx="2977">
                  <c:v>5.7401899999999999E-2</c:v>
                </c:pt>
                <c:pt idx="2978">
                  <c:v>5.7332500000000002E-2</c:v>
                </c:pt>
                <c:pt idx="2979">
                  <c:v>5.7808999999999999E-2</c:v>
                </c:pt>
                <c:pt idx="2980">
                  <c:v>5.7891400000000003E-2</c:v>
                </c:pt>
                <c:pt idx="2981">
                  <c:v>5.8124299999999997E-2</c:v>
                </c:pt>
                <c:pt idx="2982">
                  <c:v>5.84509E-2</c:v>
                </c:pt>
                <c:pt idx="2983">
                  <c:v>5.8451599999999999E-2</c:v>
                </c:pt>
                <c:pt idx="2984">
                  <c:v>5.8913199999999999E-2</c:v>
                </c:pt>
                <c:pt idx="2985">
                  <c:v>5.8896999999999998E-2</c:v>
                </c:pt>
                <c:pt idx="2986">
                  <c:v>5.9278499999999998E-2</c:v>
                </c:pt>
                <c:pt idx="2987">
                  <c:v>5.9399100000000003E-2</c:v>
                </c:pt>
                <c:pt idx="2988">
                  <c:v>5.9596900000000001E-2</c:v>
                </c:pt>
                <c:pt idx="2989">
                  <c:v>5.9881200000000002E-2</c:v>
                </c:pt>
                <c:pt idx="2990">
                  <c:v>5.9959999999999999E-2</c:v>
                </c:pt>
                <c:pt idx="2991">
                  <c:v>6.02911E-2</c:v>
                </c:pt>
                <c:pt idx="2992">
                  <c:v>6.0348899999999997E-2</c:v>
                </c:pt>
                <c:pt idx="2993">
                  <c:v>6.0630700000000003E-2</c:v>
                </c:pt>
                <c:pt idx="2994">
                  <c:v>6.0758100000000002E-2</c:v>
                </c:pt>
                <c:pt idx="2995">
                  <c:v>6.0972600000000002E-2</c:v>
                </c:pt>
                <c:pt idx="2996">
                  <c:v>6.1157799999999998E-2</c:v>
                </c:pt>
                <c:pt idx="2997">
                  <c:v>6.1313100000000002E-2</c:v>
                </c:pt>
                <c:pt idx="2998">
                  <c:v>6.1528600000000003E-2</c:v>
                </c:pt>
                <c:pt idx="2999">
                  <c:v>6.1663099999999998E-2</c:v>
                </c:pt>
                <c:pt idx="3000">
                  <c:v>6.1883000000000001E-2</c:v>
                </c:pt>
                <c:pt idx="3001">
                  <c:v>6.1996900000000001E-2</c:v>
                </c:pt>
                <c:pt idx="3002">
                  <c:v>6.2198999999999997E-2</c:v>
                </c:pt>
                <c:pt idx="3003">
                  <c:v>6.2318199999999997E-2</c:v>
                </c:pt>
                <c:pt idx="3004">
                  <c:v>6.2513299999999994E-2</c:v>
                </c:pt>
                <c:pt idx="3005">
                  <c:v>6.2646400000000005E-2</c:v>
                </c:pt>
                <c:pt idx="3006">
                  <c:v>6.2812199999999999E-2</c:v>
                </c:pt>
                <c:pt idx="3007">
                  <c:v>6.2962900000000002E-2</c:v>
                </c:pt>
                <c:pt idx="3008">
                  <c:v>6.31221E-2</c:v>
                </c:pt>
                <c:pt idx="3009">
                  <c:v>6.3295199999999996E-2</c:v>
                </c:pt>
                <c:pt idx="3010">
                  <c:v>6.3365299999999999E-2</c:v>
                </c:pt>
                <c:pt idx="3011">
                  <c:v>6.3491699999999998E-2</c:v>
                </c:pt>
                <c:pt idx="3012">
                  <c:v>6.3602699999999998E-2</c:v>
                </c:pt>
                <c:pt idx="3013">
                  <c:v>6.3971200000000006E-2</c:v>
                </c:pt>
                <c:pt idx="3014">
                  <c:v>6.4005300000000001E-2</c:v>
                </c:pt>
                <c:pt idx="3015">
                  <c:v>6.2243399999999997E-2</c:v>
                </c:pt>
                <c:pt idx="3016">
                  <c:v>6.1388100000000001E-2</c:v>
                </c:pt>
                <c:pt idx="3017">
                  <c:v>6.1584800000000002E-2</c:v>
                </c:pt>
                <c:pt idx="3018">
                  <c:v>6.0451999999999999E-2</c:v>
                </c:pt>
                <c:pt idx="3019">
                  <c:v>6.0535100000000001E-2</c:v>
                </c:pt>
                <c:pt idx="3020">
                  <c:v>5.9817599999999999E-2</c:v>
                </c:pt>
                <c:pt idx="3021">
                  <c:v>5.9249000000000003E-2</c:v>
                </c:pt>
                <c:pt idx="3022">
                  <c:v>5.91497E-2</c:v>
                </c:pt>
                <c:pt idx="3023">
                  <c:v>5.8138200000000001E-2</c:v>
                </c:pt>
                <c:pt idx="3024">
                  <c:v>5.81886E-2</c:v>
                </c:pt>
                <c:pt idx="3025">
                  <c:v>5.73486E-2</c:v>
                </c:pt>
                <c:pt idx="3026">
                  <c:v>5.6985800000000003E-2</c:v>
                </c:pt>
                <c:pt idx="3027">
                  <c:v>5.66411E-2</c:v>
                </c:pt>
                <c:pt idx="3028">
                  <c:v>5.5841099999999998E-2</c:v>
                </c:pt>
                <c:pt idx="3029">
                  <c:v>5.5711700000000003E-2</c:v>
                </c:pt>
                <c:pt idx="3030">
                  <c:v>5.4918700000000001E-2</c:v>
                </c:pt>
                <c:pt idx="3031">
                  <c:v>5.4532700000000003E-2</c:v>
                </c:pt>
                <c:pt idx="3032">
                  <c:v>5.4096900000000003E-2</c:v>
                </c:pt>
                <c:pt idx="3033">
                  <c:v>5.3371599999999998E-2</c:v>
                </c:pt>
                <c:pt idx="3034">
                  <c:v>5.3142300000000003E-2</c:v>
                </c:pt>
                <c:pt idx="3035">
                  <c:v>5.24197E-2</c:v>
                </c:pt>
                <c:pt idx="3036">
                  <c:v>5.1987499999999999E-2</c:v>
                </c:pt>
                <c:pt idx="3037">
                  <c:v>5.1578199999999998E-2</c:v>
                </c:pt>
                <c:pt idx="3038">
                  <c:v>5.0805000000000003E-2</c:v>
                </c:pt>
                <c:pt idx="3039">
                  <c:v>5.0596299999999997E-2</c:v>
                </c:pt>
                <c:pt idx="3040">
                  <c:v>4.9780900000000003E-2</c:v>
                </c:pt>
                <c:pt idx="3041">
                  <c:v>4.9384900000000002E-2</c:v>
                </c:pt>
                <c:pt idx="3042">
                  <c:v>4.8901300000000002E-2</c:v>
                </c:pt>
                <c:pt idx="3043">
                  <c:v>4.81264E-2</c:v>
                </c:pt>
                <c:pt idx="3044">
                  <c:v>4.79575E-2</c:v>
                </c:pt>
                <c:pt idx="3045">
                  <c:v>4.7036500000000002E-2</c:v>
                </c:pt>
                <c:pt idx="3046">
                  <c:v>4.67956E-2</c:v>
                </c:pt>
                <c:pt idx="3047">
                  <c:v>4.6129400000000001E-2</c:v>
                </c:pt>
                <c:pt idx="3048">
                  <c:v>4.5493499999999999E-2</c:v>
                </c:pt>
                <c:pt idx="3049">
                  <c:v>4.51984E-2</c:v>
                </c:pt>
                <c:pt idx="3050">
                  <c:v>4.4258899999999997E-2</c:v>
                </c:pt>
                <c:pt idx="3051">
                  <c:v>4.40679E-2</c:v>
                </c:pt>
                <c:pt idx="3052">
                  <c:v>4.3222799999999999E-2</c:v>
                </c:pt>
                <c:pt idx="3053">
                  <c:v>4.2776799999999997E-2</c:v>
                </c:pt>
                <c:pt idx="3054">
                  <c:v>4.2275899999999998E-2</c:v>
                </c:pt>
                <c:pt idx="3055">
                  <c:v>4.1498300000000002E-2</c:v>
                </c:pt>
                <c:pt idx="3056">
                  <c:v>4.1222799999999997E-2</c:v>
                </c:pt>
                <c:pt idx="3057">
                  <c:v>4.0362099999999998E-2</c:v>
                </c:pt>
                <c:pt idx="3058">
                  <c:v>3.9987099999999998E-2</c:v>
                </c:pt>
                <c:pt idx="3059">
                  <c:v>3.93067E-2</c:v>
                </c:pt>
                <c:pt idx="3060">
                  <c:v>3.8668399999999999E-2</c:v>
                </c:pt>
                <c:pt idx="3061">
                  <c:v>3.8209199999999999E-2</c:v>
                </c:pt>
                <c:pt idx="3062">
                  <c:v>3.7438199999999998E-2</c:v>
                </c:pt>
                <c:pt idx="3063">
                  <c:v>3.7005700000000002E-2</c:v>
                </c:pt>
                <c:pt idx="3064">
                  <c:v>3.6309800000000003E-2</c:v>
                </c:pt>
                <c:pt idx="3065">
                  <c:v>3.5738600000000002E-2</c:v>
                </c:pt>
                <c:pt idx="3066">
                  <c:v>3.5186799999999997E-2</c:v>
                </c:pt>
                <c:pt idx="3067">
                  <c:v>3.44994E-2</c:v>
                </c:pt>
                <c:pt idx="3068">
                  <c:v>3.3965299999999997E-2</c:v>
                </c:pt>
                <c:pt idx="3069">
                  <c:v>3.3287799999999999E-2</c:v>
                </c:pt>
                <c:pt idx="3070">
                  <c:v>3.2663299999999999E-2</c:v>
                </c:pt>
                <c:pt idx="3071">
                  <c:v>3.2081899999999997E-2</c:v>
                </c:pt>
                <c:pt idx="3072">
                  <c:v>3.1391200000000001E-2</c:v>
                </c:pt>
                <c:pt idx="3073">
                  <c:v>3.0831299999999999E-2</c:v>
                </c:pt>
                <c:pt idx="3074">
                  <c:v>3.0171799999999999E-2</c:v>
                </c:pt>
                <c:pt idx="3075">
                  <c:v>2.9540199999999999E-2</c:v>
                </c:pt>
                <c:pt idx="3076">
                  <c:v>2.8965399999999999E-2</c:v>
                </c:pt>
                <c:pt idx="3077">
                  <c:v>2.82496E-2</c:v>
                </c:pt>
                <c:pt idx="3078">
                  <c:v>2.7680099999999999E-2</c:v>
                </c:pt>
                <c:pt idx="3079">
                  <c:v>2.6960600000000001E-2</c:v>
                </c:pt>
                <c:pt idx="3080">
                  <c:v>2.6329200000000001E-2</c:v>
                </c:pt>
                <c:pt idx="3081">
                  <c:v>2.5694499999999999E-2</c:v>
                </c:pt>
                <c:pt idx="3082">
                  <c:v>2.4986899999999999E-2</c:v>
                </c:pt>
                <c:pt idx="3083">
                  <c:v>2.4402900000000002E-2</c:v>
                </c:pt>
                <c:pt idx="3084">
                  <c:v>2.3680900000000001E-2</c:v>
                </c:pt>
                <c:pt idx="3085">
                  <c:v>2.3085899999999999E-2</c:v>
                </c:pt>
                <c:pt idx="3086">
                  <c:v>2.2405000000000001E-2</c:v>
                </c:pt>
                <c:pt idx="3087">
                  <c:v>2.1713400000000001E-2</c:v>
                </c:pt>
                <c:pt idx="3088">
                  <c:v>2.1028700000000001E-2</c:v>
                </c:pt>
                <c:pt idx="3089">
                  <c:v>2.0271899999999999E-2</c:v>
                </c:pt>
                <c:pt idx="3090">
                  <c:v>1.9600900000000001E-2</c:v>
                </c:pt>
                <c:pt idx="3091">
                  <c:v>1.8862299999999999E-2</c:v>
                </c:pt>
                <c:pt idx="3092">
                  <c:v>1.8171799999999998E-2</c:v>
                </c:pt>
                <c:pt idx="3093">
                  <c:v>1.7455600000000002E-2</c:v>
                </c:pt>
                <c:pt idx="3094">
                  <c:v>1.6744200000000001E-2</c:v>
                </c:pt>
                <c:pt idx="3095">
                  <c:v>1.6051099999999999E-2</c:v>
                </c:pt>
                <c:pt idx="3096">
                  <c:v>1.53198E-2</c:v>
                </c:pt>
                <c:pt idx="3097">
                  <c:v>1.46061E-2</c:v>
                </c:pt>
                <c:pt idx="3098">
                  <c:v>1.38484E-2</c:v>
                </c:pt>
                <c:pt idx="3099">
                  <c:v>1.31193E-2</c:v>
                </c:pt>
                <c:pt idx="3100">
                  <c:v>1.23806E-2</c:v>
                </c:pt>
                <c:pt idx="3101">
                  <c:v>1.1634E-2</c:v>
                </c:pt>
                <c:pt idx="3102">
                  <c:v>1.0918499999999999E-2</c:v>
                </c:pt>
                <c:pt idx="3103">
                  <c:v>1.0149699999999999E-2</c:v>
                </c:pt>
                <c:pt idx="3104" formatCode="0.00E+00">
                  <c:v>9.4492799999999991E-3</c:v>
                </c:pt>
                <c:pt idx="3105" formatCode="0.00E+00">
                  <c:v>8.6907600000000005E-3</c:v>
                </c:pt>
                <c:pt idx="3106" formatCode="0.00E+00">
                  <c:v>7.9437899999999992E-3</c:v>
                </c:pt>
                <c:pt idx="3107" formatCode="0.00E+00">
                  <c:v>7.2090100000000001E-3</c:v>
                </c:pt>
                <c:pt idx="3108" formatCode="0.00E+00">
                  <c:v>6.3860399999999999E-3</c:v>
                </c:pt>
                <c:pt idx="3109" formatCode="0.00E+00">
                  <c:v>5.6971299999999999E-3</c:v>
                </c:pt>
                <c:pt idx="3110" formatCode="0.00E+00">
                  <c:v>4.8602100000000002E-3</c:v>
                </c:pt>
                <c:pt idx="3111" formatCode="0.00E+00">
                  <c:v>4.15073E-3</c:v>
                </c:pt>
                <c:pt idx="3112" formatCode="0.00E+00">
                  <c:v>3.3762699999999998E-3</c:v>
                </c:pt>
                <c:pt idx="3113" formatCode="0.00E+00">
                  <c:v>2.5730699999999998E-3</c:v>
                </c:pt>
                <c:pt idx="3114" formatCode="0.00E+00">
                  <c:v>1.90668E-3</c:v>
                </c:pt>
                <c:pt idx="3115" formatCode="0.00E+00">
                  <c:v>1.01724E-3</c:v>
                </c:pt>
                <c:pt idx="3116" formatCode="0.00E+00">
                  <c:v>3.6587000000000002E-4</c:v>
                </c:pt>
                <c:pt idx="3117" formatCode="0.00E+00">
                  <c:v>-5.1822599999999999E-4</c:v>
                </c:pt>
                <c:pt idx="3118" formatCode="0.00E+00">
                  <c:v>-1.27049E-3</c:v>
                </c:pt>
                <c:pt idx="3119" formatCode="0.00E+00">
                  <c:v>-2.0194000000000002E-3</c:v>
                </c:pt>
                <c:pt idx="3120" formatCode="0.00E+00">
                  <c:v>-2.9089200000000002E-3</c:v>
                </c:pt>
                <c:pt idx="3121" formatCode="0.00E+00">
                  <c:v>-3.5469500000000001E-3</c:v>
                </c:pt>
                <c:pt idx="3122" formatCode="0.00E+00">
                  <c:v>-4.48811E-3</c:v>
                </c:pt>
                <c:pt idx="3123" formatCode="0.00E+00">
                  <c:v>-5.1480199999999997E-3</c:v>
                </c:pt>
                <c:pt idx="3124" formatCode="0.00E+00">
                  <c:v>-5.9912699999999999E-3</c:v>
                </c:pt>
                <c:pt idx="3125" formatCode="0.00E+00">
                  <c:v>-6.8001800000000003E-3</c:v>
                </c:pt>
                <c:pt idx="3126" formatCode="0.00E+00">
                  <c:v>-7.5202100000000003E-3</c:v>
                </c:pt>
                <c:pt idx="3127" formatCode="0.00E+00">
                  <c:v>-8.4586000000000001E-3</c:v>
                </c:pt>
                <c:pt idx="3128" formatCode="0.00E+00">
                  <c:v>-9.1335400000000008E-3</c:v>
                </c:pt>
                <c:pt idx="3129">
                  <c:v>-1.00447E-2</c:v>
                </c:pt>
                <c:pt idx="3130">
                  <c:v>-1.0799899999999999E-2</c:v>
                </c:pt>
                <c:pt idx="3131">
                  <c:v>-1.1600600000000001E-2</c:v>
                </c:pt>
                <c:pt idx="3132">
                  <c:v>-1.24601E-2</c:v>
                </c:pt>
                <c:pt idx="3133">
                  <c:v>-1.31906E-2</c:v>
                </c:pt>
                <c:pt idx="3134">
                  <c:v>-1.40622E-2</c:v>
                </c:pt>
                <c:pt idx="3135">
                  <c:v>-1.4847300000000001E-2</c:v>
                </c:pt>
                <c:pt idx="3136">
                  <c:v>-1.56705E-2</c:v>
                </c:pt>
                <c:pt idx="3137">
                  <c:v>-1.6534099999999999E-2</c:v>
                </c:pt>
                <c:pt idx="3138">
                  <c:v>-1.7321699999999999E-2</c:v>
                </c:pt>
                <c:pt idx="3139">
                  <c:v>-1.8166100000000001E-2</c:v>
                </c:pt>
                <c:pt idx="3140">
                  <c:v>-1.9015000000000001E-2</c:v>
                </c:pt>
                <c:pt idx="3141">
                  <c:v>-1.9775299999999999E-2</c:v>
                </c:pt>
                <c:pt idx="3142">
                  <c:v>-2.0697199999999999E-2</c:v>
                </c:pt>
                <c:pt idx="3143">
                  <c:v>-2.1423899999999999E-2</c:v>
                </c:pt>
                <c:pt idx="3144">
                  <c:v>-2.2315399999999999E-2</c:v>
                </c:pt>
                <c:pt idx="3145">
                  <c:v>-2.3161999999999999E-2</c:v>
                </c:pt>
                <c:pt idx="3146">
                  <c:v>-2.3925800000000001E-2</c:v>
                </c:pt>
                <c:pt idx="3147">
                  <c:v>-2.4923799999999999E-2</c:v>
                </c:pt>
                <c:pt idx="3148">
                  <c:v>-2.5582799999999999E-2</c:v>
                </c:pt>
                <c:pt idx="3149">
                  <c:v>-2.65968E-2</c:v>
                </c:pt>
                <c:pt idx="3150">
                  <c:v>-2.7335000000000002E-2</c:v>
                </c:pt>
                <c:pt idx="3151">
                  <c:v>-2.8188100000000001E-2</c:v>
                </c:pt>
                <c:pt idx="3152">
                  <c:v>-2.91276E-2</c:v>
                </c:pt>
                <c:pt idx="3153">
                  <c:v>-2.97866E-2</c:v>
                </c:pt>
                <c:pt idx="3154">
                  <c:v>-3.08644E-2</c:v>
                </c:pt>
                <c:pt idx="3155">
                  <c:v>-3.1515399999999999E-2</c:v>
                </c:pt>
                <c:pt idx="3156">
                  <c:v>-3.2520899999999998E-2</c:v>
                </c:pt>
                <c:pt idx="3157">
                  <c:v>-3.33443E-2</c:v>
                </c:pt>
                <c:pt idx="3158">
                  <c:v>-3.4131599999999998E-2</c:v>
                </c:pt>
                <c:pt idx="3159">
                  <c:v>-3.5150599999999997E-2</c:v>
                </c:pt>
                <c:pt idx="3160">
                  <c:v>-3.5811000000000003E-2</c:v>
                </c:pt>
                <c:pt idx="3161">
                  <c:v>-3.6858599999999998E-2</c:v>
                </c:pt>
                <c:pt idx="3162">
                  <c:v>-3.7586000000000001E-2</c:v>
                </c:pt>
                <c:pt idx="3163">
                  <c:v>-3.8493199999999998E-2</c:v>
                </c:pt>
                <c:pt idx="3164">
                  <c:v>-3.9404300000000003E-2</c:v>
                </c:pt>
                <c:pt idx="3165">
                  <c:v>-4.0181000000000001E-2</c:v>
                </c:pt>
                <c:pt idx="3166">
                  <c:v>-4.11831E-2</c:v>
                </c:pt>
                <c:pt idx="3167">
                  <c:v>-4.1948800000000001E-2</c:v>
                </c:pt>
                <c:pt idx="3168">
                  <c:v>-4.2886100000000003E-2</c:v>
                </c:pt>
                <c:pt idx="3169">
                  <c:v>-4.3750999999999998E-2</c:v>
                </c:pt>
                <c:pt idx="3170">
                  <c:v>-4.4592199999999999E-2</c:v>
                </c:pt>
                <c:pt idx="3171">
                  <c:v>-4.5515399999999998E-2</c:v>
                </c:pt>
                <c:pt idx="3172">
                  <c:v>-4.63487E-2</c:v>
                </c:pt>
                <c:pt idx="3173">
                  <c:v>-4.7233700000000003E-2</c:v>
                </c:pt>
                <c:pt idx="3174">
                  <c:v>-4.8155499999999997E-2</c:v>
                </c:pt>
                <c:pt idx="3175">
                  <c:v>-4.8986200000000001E-2</c:v>
                </c:pt>
                <c:pt idx="3176">
                  <c:v>-4.9937099999999998E-2</c:v>
                </c:pt>
                <c:pt idx="3177">
                  <c:v>-5.0789399999999998E-2</c:v>
                </c:pt>
                <c:pt idx="3178">
                  <c:v>-5.16579E-2</c:v>
                </c:pt>
                <c:pt idx="3179">
                  <c:v>-5.2620699999999999E-2</c:v>
                </c:pt>
                <c:pt idx="3180">
                  <c:v>-5.3387200000000003E-2</c:v>
                </c:pt>
                <c:pt idx="3181">
                  <c:v>-5.4405000000000002E-2</c:v>
                </c:pt>
                <c:pt idx="3182">
                  <c:v>-5.5184200000000003E-2</c:v>
                </c:pt>
                <c:pt idx="3183">
                  <c:v>-5.6125800000000003E-2</c:v>
                </c:pt>
                <c:pt idx="3184">
                  <c:v>-5.70588E-2</c:v>
                </c:pt>
                <c:pt idx="3185">
                  <c:v>-5.7850400000000003E-2</c:v>
                </c:pt>
                <c:pt idx="3186">
                  <c:v>-5.8908200000000001E-2</c:v>
                </c:pt>
                <c:pt idx="3187">
                  <c:v>-5.9633800000000001E-2</c:v>
                </c:pt>
                <c:pt idx="3188">
                  <c:v>-6.0668399999999997E-2</c:v>
                </c:pt>
                <c:pt idx="3189">
                  <c:v>-6.1498900000000002E-2</c:v>
                </c:pt>
                <c:pt idx="3190">
                  <c:v>-6.2372200000000003E-2</c:v>
                </c:pt>
                <c:pt idx="3191">
                  <c:v>-6.3360799999999995E-2</c:v>
                </c:pt>
                <c:pt idx="3192">
                  <c:v>-6.4117800000000003E-2</c:v>
                </c:pt>
                <c:pt idx="3193">
                  <c:v>-6.5202599999999999E-2</c:v>
                </c:pt>
                <c:pt idx="3194">
                  <c:v>-6.6017500000000007E-2</c:v>
                </c:pt>
                <c:pt idx="3195">
                  <c:v>-6.7020800000000005E-2</c:v>
                </c:pt>
                <c:pt idx="3196">
                  <c:v>-6.7958299999999999E-2</c:v>
                </c:pt>
                <c:pt idx="3197">
                  <c:v>-6.88222E-2</c:v>
                </c:pt>
                <c:pt idx="3198">
                  <c:v>-6.9855500000000001E-2</c:v>
                </c:pt>
                <c:pt idx="3199">
                  <c:v>-7.0682800000000004E-2</c:v>
                </c:pt>
                <c:pt idx="3200">
                  <c:v>-7.1690500000000004E-2</c:v>
                </c:pt>
                <c:pt idx="3201">
                  <c:v>-7.2586800000000007E-2</c:v>
                </c:pt>
                <c:pt idx="3202">
                  <c:v>-7.3512800000000003E-2</c:v>
                </c:pt>
                <c:pt idx="3203">
                  <c:v>-7.4497599999999997E-2</c:v>
                </c:pt>
                <c:pt idx="3204">
                  <c:v>-7.53881E-2</c:v>
                </c:pt>
                <c:pt idx="3205">
                  <c:v>-7.6370400000000005E-2</c:v>
                </c:pt>
                <c:pt idx="3206">
                  <c:v>-7.7291600000000002E-2</c:v>
                </c:pt>
                <c:pt idx="3207">
                  <c:v>-7.8217400000000006E-2</c:v>
                </c:pt>
                <c:pt idx="3208">
                  <c:v>-7.9186500000000007E-2</c:v>
                </c:pt>
                <c:pt idx="3209">
                  <c:v>-8.00873E-2</c:v>
                </c:pt>
                <c:pt idx="3210">
                  <c:v>-8.1045000000000006E-2</c:v>
                </c:pt>
                <c:pt idx="3211">
                  <c:v>-8.1986100000000006E-2</c:v>
                </c:pt>
                <c:pt idx="3212">
                  <c:v>-8.2899600000000004E-2</c:v>
                </c:pt>
                <c:pt idx="3213">
                  <c:v>-8.3895999999999998E-2</c:v>
                </c:pt>
                <c:pt idx="3214">
                  <c:v>-8.4789100000000006E-2</c:v>
                </c:pt>
                <c:pt idx="3215">
                  <c:v>-8.5769200000000004E-2</c:v>
                </c:pt>
                <c:pt idx="3216">
                  <c:v>-8.6699200000000004E-2</c:v>
                </c:pt>
                <c:pt idx="3217">
                  <c:v>-8.7616600000000003E-2</c:v>
                </c:pt>
                <c:pt idx="3218">
                  <c:v>-8.8604600000000006E-2</c:v>
                </c:pt>
                <c:pt idx="3219">
                  <c:v>-8.9480599999999993E-2</c:v>
                </c:pt>
                <c:pt idx="3220">
                  <c:v>-9.0475200000000006E-2</c:v>
                </c:pt>
                <c:pt idx="3221">
                  <c:v>-9.1381799999999999E-2</c:v>
                </c:pt>
                <c:pt idx="3222">
                  <c:v>-9.2333600000000002E-2</c:v>
                </c:pt>
                <c:pt idx="3223">
                  <c:v>-9.3305600000000002E-2</c:v>
                </c:pt>
                <c:pt idx="3224">
                  <c:v>-9.4204700000000002E-2</c:v>
                </c:pt>
                <c:pt idx="3225">
                  <c:v>-9.51959E-2</c:v>
                </c:pt>
                <c:pt idx="3226">
                  <c:v>-9.6093600000000001E-2</c:v>
                </c:pt>
                <c:pt idx="3227">
                  <c:v>-9.7051899999999997E-2</c:v>
                </c:pt>
                <c:pt idx="3228">
                  <c:v>-9.7992599999999999E-2</c:v>
                </c:pt>
                <c:pt idx="3229">
                  <c:v>-9.8904599999999995E-2</c:v>
                </c:pt>
                <c:pt idx="3230">
                  <c:v>-9.9876400000000004E-2</c:v>
                </c:pt>
                <c:pt idx="3231">
                  <c:v>-0.100787</c:v>
                </c:pt>
                <c:pt idx="3232">
                  <c:v>-0.10175099999999999</c:v>
                </c:pt>
                <c:pt idx="3233">
                  <c:v>-0.10269399999999999</c:v>
                </c:pt>
                <c:pt idx="3234">
                  <c:v>-0.103618</c:v>
                </c:pt>
                <c:pt idx="3235">
                  <c:v>-0.10457900000000001</c:v>
                </c:pt>
                <c:pt idx="3236">
                  <c:v>-0.10548100000000001</c:v>
                </c:pt>
                <c:pt idx="3237">
                  <c:v>-0.106431</c:v>
                </c:pt>
                <c:pt idx="3238">
                  <c:v>-0.107365</c:v>
                </c:pt>
                <c:pt idx="3239">
                  <c:v>-0.108305</c:v>
                </c:pt>
                <c:pt idx="3240">
                  <c:v>-0.10927000000000001</c:v>
                </c:pt>
                <c:pt idx="3241">
                  <c:v>-0.11017399999999999</c:v>
                </c:pt>
                <c:pt idx="3242">
                  <c:v>-0.11111799999999999</c:v>
                </c:pt>
                <c:pt idx="3243">
                  <c:v>-0.112015</c:v>
                </c:pt>
                <c:pt idx="3244">
                  <c:v>-0.112938</c:v>
                </c:pt>
                <c:pt idx="3245">
                  <c:v>-0.11384900000000001</c:v>
                </c:pt>
                <c:pt idx="3246">
                  <c:v>-0.11475200000000001</c:v>
                </c:pt>
                <c:pt idx="3247">
                  <c:v>-0.115671</c:v>
                </c:pt>
                <c:pt idx="3248">
                  <c:v>-0.116563</c:v>
                </c:pt>
                <c:pt idx="3249">
                  <c:v>-0.117489</c:v>
                </c:pt>
                <c:pt idx="3250">
                  <c:v>-0.11838</c:v>
                </c:pt>
                <c:pt idx="3251">
                  <c:v>-0.11931600000000001</c:v>
                </c:pt>
                <c:pt idx="3252">
                  <c:v>-0.120208</c:v>
                </c:pt>
                <c:pt idx="3253">
                  <c:v>-0.12113</c:v>
                </c:pt>
                <c:pt idx="3254">
                  <c:v>-0.122026</c:v>
                </c:pt>
                <c:pt idx="3255">
                  <c:v>-0.122918</c:v>
                </c:pt>
                <c:pt idx="3256">
                  <c:v>-0.12384000000000001</c:v>
                </c:pt>
                <c:pt idx="3257">
                  <c:v>-0.124699</c:v>
                </c:pt>
                <c:pt idx="3258">
                  <c:v>-0.12564</c:v>
                </c:pt>
                <c:pt idx="3259">
                  <c:v>-0.126494</c:v>
                </c:pt>
                <c:pt idx="3260">
                  <c:v>-0.12742600000000001</c:v>
                </c:pt>
                <c:pt idx="3261">
                  <c:v>-0.12831500000000001</c:v>
                </c:pt>
                <c:pt idx="3262">
                  <c:v>-0.12920000000000001</c:v>
                </c:pt>
                <c:pt idx="3263">
                  <c:v>-0.13012699999999999</c:v>
                </c:pt>
                <c:pt idx="3264">
                  <c:v>-0.130965</c:v>
                </c:pt>
                <c:pt idx="3265">
                  <c:v>-0.131906</c:v>
                </c:pt>
                <c:pt idx="3266">
                  <c:v>-0.132742</c:v>
                </c:pt>
                <c:pt idx="3267">
                  <c:v>-0.133655</c:v>
                </c:pt>
                <c:pt idx="3268">
                  <c:v>-0.13452800000000001</c:v>
                </c:pt>
                <c:pt idx="3269">
                  <c:v>-0.13539699999999999</c:v>
                </c:pt>
                <c:pt idx="3270">
                  <c:v>-0.13631099999999999</c:v>
                </c:pt>
                <c:pt idx="3271">
                  <c:v>-0.137157</c:v>
                </c:pt>
                <c:pt idx="3272">
                  <c:v>-0.138075</c:v>
                </c:pt>
                <c:pt idx="3273">
                  <c:v>-0.13891999999999999</c:v>
                </c:pt>
                <c:pt idx="3274">
                  <c:v>-0.13981399999999999</c:v>
                </c:pt>
                <c:pt idx="3275">
                  <c:v>-0.14066899999999999</c:v>
                </c:pt>
                <c:pt idx="3276">
                  <c:v>-0.14154</c:v>
                </c:pt>
                <c:pt idx="3277">
                  <c:v>-0.142403</c:v>
                </c:pt>
                <c:pt idx="3278">
                  <c:v>-0.143265</c:v>
                </c:pt>
                <c:pt idx="3279">
                  <c:v>-0.14413599999999999</c:v>
                </c:pt>
                <c:pt idx="3280">
                  <c:v>-0.144986</c:v>
                </c:pt>
                <c:pt idx="3281">
                  <c:v>-0.145874</c:v>
                </c:pt>
                <c:pt idx="3282">
                  <c:v>-0.146701</c:v>
                </c:pt>
                <c:pt idx="3283">
                  <c:v>-0.14760000000000001</c:v>
                </c:pt>
                <c:pt idx="3284">
                  <c:v>-0.14840900000000001</c:v>
                </c:pt>
                <c:pt idx="3285">
                  <c:v>-0.149288</c:v>
                </c:pt>
                <c:pt idx="3286">
                  <c:v>-0.150119</c:v>
                </c:pt>
                <c:pt idx="3287">
                  <c:v>-0.15095</c:v>
                </c:pt>
                <c:pt idx="3288">
                  <c:v>-0.15183199999999999</c:v>
                </c:pt>
                <c:pt idx="3289">
                  <c:v>-0.152611</c:v>
                </c:pt>
                <c:pt idx="3290">
                  <c:v>-0.15352399999999999</c:v>
                </c:pt>
                <c:pt idx="3291">
                  <c:v>-0.15429799999999999</c:v>
                </c:pt>
                <c:pt idx="3292">
                  <c:v>-0.15518299999999999</c:v>
                </c:pt>
                <c:pt idx="3293">
                  <c:v>-0.156003</c:v>
                </c:pt>
                <c:pt idx="3294">
                  <c:v>-0.156806</c:v>
                </c:pt>
                <c:pt idx="3295">
                  <c:v>-0.15768099999999999</c:v>
                </c:pt>
                <c:pt idx="3296">
                  <c:v>-0.15842800000000001</c:v>
                </c:pt>
                <c:pt idx="3297">
                  <c:v>-0.15932099999999999</c:v>
                </c:pt>
                <c:pt idx="3298">
                  <c:v>-0.160075</c:v>
                </c:pt>
                <c:pt idx="3299">
                  <c:v>-0.16092500000000001</c:v>
                </c:pt>
                <c:pt idx="3300">
                  <c:v>-0.16173699999999999</c:v>
                </c:pt>
                <c:pt idx="3301">
                  <c:v>-0.16253300000000001</c:v>
                </c:pt>
                <c:pt idx="3302">
                  <c:v>-0.16339200000000001</c:v>
                </c:pt>
                <c:pt idx="3303">
                  <c:v>-0.16414100000000001</c:v>
                </c:pt>
                <c:pt idx="3304">
                  <c:v>-0.16498099999999999</c:v>
                </c:pt>
                <c:pt idx="3305">
                  <c:v>-0.165741</c:v>
                </c:pt>
                <c:pt idx="3306">
                  <c:v>-0.166571</c:v>
                </c:pt>
                <c:pt idx="3307">
                  <c:v>-0.16736799999999999</c:v>
                </c:pt>
                <c:pt idx="3308">
                  <c:v>-0.16814499999999999</c:v>
                </c:pt>
                <c:pt idx="3309">
                  <c:v>-0.16892099999999999</c:v>
                </c:pt>
                <c:pt idx="3310">
                  <c:v>-0.16967499999999999</c:v>
                </c:pt>
                <c:pt idx="3311">
                  <c:v>-0.17046</c:v>
                </c:pt>
                <c:pt idx="3312">
                  <c:v>-0.171212</c:v>
                </c:pt>
                <c:pt idx="3313">
                  <c:v>-0.171989</c:v>
                </c:pt>
                <c:pt idx="3314">
                  <c:v>-0.17271500000000001</c:v>
                </c:pt>
                <c:pt idx="3315">
                  <c:v>-0.17349000000000001</c:v>
                </c:pt>
                <c:pt idx="3316">
                  <c:v>-0.174209</c:v>
                </c:pt>
                <c:pt idx="3317">
                  <c:v>-0.17497299999999999</c:v>
                </c:pt>
                <c:pt idx="3318">
                  <c:v>-0.175708</c:v>
                </c:pt>
                <c:pt idx="3319">
                  <c:v>-0.17643600000000001</c:v>
                </c:pt>
                <c:pt idx="3320">
                  <c:v>-0.177207</c:v>
                </c:pt>
                <c:pt idx="3321">
                  <c:v>-0.1779</c:v>
                </c:pt>
                <c:pt idx="3322">
                  <c:v>-0.17868400000000001</c:v>
                </c:pt>
                <c:pt idx="3323">
                  <c:v>-0.179364</c:v>
                </c:pt>
                <c:pt idx="3324">
                  <c:v>-0.180114</c:v>
                </c:pt>
                <c:pt idx="3325">
                  <c:v>-0.18082400000000001</c:v>
                </c:pt>
                <c:pt idx="3326">
                  <c:v>-0.18151900000000001</c:v>
                </c:pt>
                <c:pt idx="3327">
                  <c:v>-0.18226899999999999</c:v>
                </c:pt>
                <c:pt idx="3328">
                  <c:v>-0.18292800000000001</c:v>
                </c:pt>
                <c:pt idx="3329">
                  <c:v>-0.18368599999999999</c:v>
                </c:pt>
                <c:pt idx="3330">
                  <c:v>-0.18435199999999999</c:v>
                </c:pt>
                <c:pt idx="3331">
                  <c:v>-0.18507599999999999</c:v>
                </c:pt>
                <c:pt idx="3332">
                  <c:v>-0.185775</c:v>
                </c:pt>
                <c:pt idx="3333">
                  <c:v>-0.186449</c:v>
                </c:pt>
                <c:pt idx="3334">
                  <c:v>-0.187167</c:v>
                </c:pt>
                <c:pt idx="3335">
                  <c:v>-0.18781400000000001</c:v>
                </c:pt>
                <c:pt idx="3336">
                  <c:v>-0.188523</c:v>
                </c:pt>
                <c:pt idx="3337">
                  <c:v>-0.18917900000000001</c:v>
                </c:pt>
                <c:pt idx="3338">
                  <c:v>-0.189864</c:v>
                </c:pt>
                <c:pt idx="3339">
                  <c:v>-0.19053600000000001</c:v>
                </c:pt>
                <c:pt idx="3340">
                  <c:v>-0.191196</c:v>
                </c:pt>
                <c:pt idx="3341">
                  <c:v>-0.19187299999999999</c:v>
                </c:pt>
                <c:pt idx="3342">
                  <c:v>-0.192526</c:v>
                </c:pt>
                <c:pt idx="3343">
                  <c:v>-0.193194</c:v>
                </c:pt>
                <c:pt idx="3344">
                  <c:v>-0.19383600000000001</c:v>
                </c:pt>
                <c:pt idx="3345">
                  <c:v>-0.19448699999999999</c:v>
                </c:pt>
                <c:pt idx="3346">
                  <c:v>-0.19512099999999999</c:v>
                </c:pt>
                <c:pt idx="3347">
                  <c:v>-0.195771</c:v>
                </c:pt>
                <c:pt idx="3348">
                  <c:v>-0.19639999999999999</c:v>
                </c:pt>
                <c:pt idx="3349">
                  <c:v>-0.19703699999999999</c:v>
                </c:pt>
                <c:pt idx="3350">
                  <c:v>-0.19766400000000001</c:v>
                </c:pt>
                <c:pt idx="3351">
                  <c:v>-0.19828699999999999</c:v>
                </c:pt>
                <c:pt idx="3352">
                  <c:v>-0.19892699999999999</c:v>
                </c:pt>
                <c:pt idx="3353">
                  <c:v>-0.19953099999999999</c:v>
                </c:pt>
                <c:pt idx="3354">
                  <c:v>-0.200158</c:v>
                </c:pt>
                <c:pt idx="3355">
                  <c:v>-0.20074700000000001</c:v>
                </c:pt>
                <c:pt idx="3356">
                  <c:v>-0.20135600000000001</c:v>
                </c:pt>
                <c:pt idx="3357">
                  <c:v>-0.201958</c:v>
                </c:pt>
                <c:pt idx="3358">
                  <c:v>-0.202542</c:v>
                </c:pt>
                <c:pt idx="3359">
                  <c:v>-0.203149</c:v>
                </c:pt>
                <c:pt idx="3360">
                  <c:v>-0.20372000000000001</c:v>
                </c:pt>
                <c:pt idx="3361">
                  <c:v>-0.20432600000000001</c:v>
                </c:pt>
                <c:pt idx="3362">
                  <c:v>-0.20490800000000001</c:v>
                </c:pt>
                <c:pt idx="3363">
                  <c:v>-0.205481</c:v>
                </c:pt>
                <c:pt idx="3364">
                  <c:v>-0.20605499999999999</c:v>
                </c:pt>
                <c:pt idx="3365">
                  <c:v>-0.20660100000000001</c:v>
                </c:pt>
                <c:pt idx="3366">
                  <c:v>-0.207175</c:v>
                </c:pt>
                <c:pt idx="3367">
                  <c:v>-0.20772399999999999</c:v>
                </c:pt>
                <c:pt idx="3368">
                  <c:v>-0.20827899999999999</c:v>
                </c:pt>
                <c:pt idx="3369">
                  <c:v>-0.20883299999999999</c:v>
                </c:pt>
                <c:pt idx="3370">
                  <c:v>-0.20937</c:v>
                </c:pt>
                <c:pt idx="3371">
                  <c:v>-0.20993100000000001</c:v>
                </c:pt>
                <c:pt idx="3372">
                  <c:v>-0.21046100000000001</c:v>
                </c:pt>
                <c:pt idx="3373">
                  <c:v>-0.21099799999999999</c:v>
                </c:pt>
                <c:pt idx="3374">
                  <c:v>-0.21152000000000001</c:v>
                </c:pt>
                <c:pt idx="3375">
                  <c:v>-0.212033</c:v>
                </c:pt>
                <c:pt idx="3376">
                  <c:v>-0.212562</c:v>
                </c:pt>
                <c:pt idx="3377">
                  <c:v>-0.213063</c:v>
                </c:pt>
                <c:pt idx="3378">
                  <c:v>-0.213583</c:v>
                </c:pt>
                <c:pt idx="3379">
                  <c:v>-0.21408199999999999</c:v>
                </c:pt>
                <c:pt idx="3380">
                  <c:v>-0.214588</c:v>
                </c:pt>
                <c:pt idx="3381">
                  <c:v>-0.215091</c:v>
                </c:pt>
                <c:pt idx="3382">
                  <c:v>-0.21557799999999999</c:v>
                </c:pt>
                <c:pt idx="3383">
                  <c:v>-0.21607199999999999</c:v>
                </c:pt>
                <c:pt idx="3384">
                  <c:v>-0.21654200000000001</c:v>
                </c:pt>
                <c:pt idx="3385">
                  <c:v>-0.217025</c:v>
                </c:pt>
                <c:pt idx="3386">
                  <c:v>-0.21748899999999999</c:v>
                </c:pt>
                <c:pt idx="3387">
                  <c:v>-0.21796199999999999</c:v>
                </c:pt>
                <c:pt idx="3388">
                  <c:v>-0.21842300000000001</c:v>
                </c:pt>
                <c:pt idx="3389">
                  <c:v>-0.218884</c:v>
                </c:pt>
                <c:pt idx="3390">
                  <c:v>-0.21934100000000001</c:v>
                </c:pt>
                <c:pt idx="3391">
                  <c:v>-0.21978800000000001</c:v>
                </c:pt>
                <c:pt idx="3392">
                  <c:v>-0.22024099999999999</c:v>
                </c:pt>
                <c:pt idx="3393">
                  <c:v>-0.22067100000000001</c:v>
                </c:pt>
                <c:pt idx="3394">
                  <c:v>-0.22111600000000001</c:v>
                </c:pt>
                <c:pt idx="3395">
                  <c:v>-0.22153</c:v>
                </c:pt>
                <c:pt idx="3396">
                  <c:v>-0.22196399999999999</c:v>
                </c:pt>
                <c:pt idx="3397">
                  <c:v>-0.22237899999999999</c:v>
                </c:pt>
                <c:pt idx="3398">
                  <c:v>-0.22279599999999999</c:v>
                </c:pt>
                <c:pt idx="3399">
                  <c:v>-0.223215</c:v>
                </c:pt>
                <c:pt idx="3400">
                  <c:v>-0.223603</c:v>
                </c:pt>
                <c:pt idx="3401">
                  <c:v>-0.224024</c:v>
                </c:pt>
                <c:pt idx="3402">
                  <c:v>-0.22440299999999999</c:v>
                </c:pt>
                <c:pt idx="3403">
                  <c:v>-0.22481400000000001</c:v>
                </c:pt>
                <c:pt idx="3404">
                  <c:v>-0.225185</c:v>
                </c:pt>
                <c:pt idx="3405">
                  <c:v>-0.22556200000000001</c:v>
                </c:pt>
                <c:pt idx="3406">
                  <c:v>-0.22594500000000001</c:v>
                </c:pt>
                <c:pt idx="3407">
                  <c:v>-0.226303</c:v>
                </c:pt>
                <c:pt idx="3408">
                  <c:v>-0.22669300000000001</c:v>
                </c:pt>
                <c:pt idx="3409">
                  <c:v>-0.22702600000000001</c:v>
                </c:pt>
                <c:pt idx="3410">
                  <c:v>-0.22739400000000001</c:v>
                </c:pt>
                <c:pt idx="3411">
                  <c:v>-0.22773099999999999</c:v>
                </c:pt>
                <c:pt idx="3412">
                  <c:v>-0.22808500000000001</c:v>
                </c:pt>
                <c:pt idx="3413">
                  <c:v>-0.22842999999999999</c:v>
                </c:pt>
                <c:pt idx="3414">
                  <c:v>-0.228746</c:v>
                </c:pt>
                <c:pt idx="3415">
                  <c:v>-0.22908400000000001</c:v>
                </c:pt>
                <c:pt idx="3416">
                  <c:v>-0.22938700000000001</c:v>
                </c:pt>
                <c:pt idx="3417">
                  <c:v>-0.22972500000000001</c:v>
                </c:pt>
                <c:pt idx="3418">
                  <c:v>-0.23002</c:v>
                </c:pt>
                <c:pt idx="3419">
                  <c:v>-0.23033400000000001</c:v>
                </c:pt>
                <c:pt idx="3420">
                  <c:v>-0.23063</c:v>
                </c:pt>
                <c:pt idx="3421">
                  <c:v>-0.230932</c:v>
                </c:pt>
                <c:pt idx="3422">
                  <c:v>-0.231241</c:v>
                </c:pt>
                <c:pt idx="3423">
                  <c:v>-0.23150899999999999</c:v>
                </c:pt>
                <c:pt idx="3424">
                  <c:v>-0.231796</c:v>
                </c:pt>
                <c:pt idx="3425">
                  <c:v>-0.232041</c:v>
                </c:pt>
                <c:pt idx="3426">
                  <c:v>-0.232326</c:v>
                </c:pt>
                <c:pt idx="3427">
                  <c:v>-0.23257700000000001</c:v>
                </c:pt>
                <c:pt idx="3428">
                  <c:v>-0.23283899999999999</c:v>
                </c:pt>
                <c:pt idx="3429">
                  <c:v>-0.23308899999999999</c:v>
                </c:pt>
                <c:pt idx="3430">
                  <c:v>-0.23332700000000001</c:v>
                </c:pt>
                <c:pt idx="3431">
                  <c:v>-0.23358999999999999</c:v>
                </c:pt>
                <c:pt idx="3432">
                  <c:v>-0.23380799999999999</c:v>
                </c:pt>
                <c:pt idx="3433">
                  <c:v>-0.23405699999999999</c:v>
                </c:pt>
                <c:pt idx="3434">
                  <c:v>-0.23425499999999999</c:v>
                </c:pt>
                <c:pt idx="3435">
                  <c:v>-0.234483</c:v>
                </c:pt>
                <c:pt idx="3436">
                  <c:v>-0.23469300000000001</c:v>
                </c:pt>
                <c:pt idx="3437">
                  <c:v>-0.23489599999999999</c:v>
                </c:pt>
                <c:pt idx="3438">
                  <c:v>-0.23511199999999999</c:v>
                </c:pt>
                <c:pt idx="3439">
                  <c:v>-0.235289</c:v>
                </c:pt>
                <c:pt idx="3440">
                  <c:v>-0.23550499999999999</c:v>
                </c:pt>
                <c:pt idx="3441">
                  <c:v>-0.235676</c:v>
                </c:pt>
                <c:pt idx="3442">
                  <c:v>-0.235871</c:v>
                </c:pt>
                <c:pt idx="3443">
                  <c:v>-0.236038</c:v>
                </c:pt>
                <c:pt idx="3444">
                  <c:v>-0.236203</c:v>
                </c:pt>
                <c:pt idx="3445">
                  <c:v>-0.236374</c:v>
                </c:pt>
                <c:pt idx="3446">
                  <c:v>-0.23651800000000001</c:v>
                </c:pt>
                <c:pt idx="3447">
                  <c:v>-0.23668800000000001</c:v>
                </c:pt>
                <c:pt idx="3448">
                  <c:v>-0.23682300000000001</c:v>
                </c:pt>
                <c:pt idx="3449">
                  <c:v>-0.236979</c:v>
                </c:pt>
                <c:pt idx="3450">
                  <c:v>-0.23710800000000001</c:v>
                </c:pt>
                <c:pt idx="3451">
                  <c:v>-0.23724400000000001</c:v>
                </c:pt>
                <c:pt idx="3452">
                  <c:v>-0.237371</c:v>
                </c:pt>
                <c:pt idx="3453">
                  <c:v>-0.237486</c:v>
                </c:pt>
                <c:pt idx="3454">
                  <c:v>-0.23760700000000001</c:v>
                </c:pt>
                <c:pt idx="3455">
                  <c:v>-0.237702</c:v>
                </c:pt>
                <c:pt idx="3456">
                  <c:v>-0.237817</c:v>
                </c:pt>
                <c:pt idx="3457">
                  <c:v>-0.23790700000000001</c:v>
                </c:pt>
                <c:pt idx="3458">
                  <c:v>-0.238014</c:v>
                </c:pt>
                <c:pt idx="3459">
                  <c:v>-0.238094</c:v>
                </c:pt>
                <c:pt idx="3460">
                  <c:v>-0.238175</c:v>
                </c:pt>
                <c:pt idx="3461">
                  <c:v>-0.23825199999999999</c:v>
                </c:pt>
                <c:pt idx="3462">
                  <c:v>-0.238317</c:v>
                </c:pt>
                <c:pt idx="3463">
                  <c:v>-0.238397</c:v>
                </c:pt>
                <c:pt idx="3464">
                  <c:v>-0.23843800000000001</c:v>
                </c:pt>
                <c:pt idx="3465">
                  <c:v>-0.23850099999999999</c:v>
                </c:pt>
                <c:pt idx="3466">
                  <c:v>-0.238539</c:v>
                </c:pt>
                <c:pt idx="3467">
                  <c:v>-0.238595</c:v>
                </c:pt>
                <c:pt idx="3468">
                  <c:v>-0.23863699999999999</c:v>
                </c:pt>
                <c:pt idx="3469">
                  <c:v>-0.23865700000000001</c:v>
                </c:pt>
                <c:pt idx="3470">
                  <c:v>-0.23868800000000001</c:v>
                </c:pt>
                <c:pt idx="3471">
                  <c:v>-0.23869399999999999</c:v>
                </c:pt>
                <c:pt idx="3472">
                  <c:v>-0.238729</c:v>
                </c:pt>
                <c:pt idx="3473">
                  <c:v>-0.238729</c:v>
                </c:pt>
                <c:pt idx="3474">
                  <c:v>-0.238733</c:v>
                </c:pt>
                <c:pt idx="3475">
                  <c:v>-0.23872499999999999</c:v>
                </c:pt>
                <c:pt idx="3476">
                  <c:v>-0.23871300000000001</c:v>
                </c:pt>
                <c:pt idx="3477">
                  <c:v>-0.23871400000000001</c:v>
                </c:pt>
                <c:pt idx="3478">
                  <c:v>-0.23868200000000001</c:v>
                </c:pt>
                <c:pt idx="3479">
                  <c:v>-0.23866299999999999</c:v>
                </c:pt>
                <c:pt idx="3480">
                  <c:v>-0.238621</c:v>
                </c:pt>
                <c:pt idx="3481">
                  <c:v>-0.238595</c:v>
                </c:pt>
                <c:pt idx="3482">
                  <c:v>-0.238561</c:v>
                </c:pt>
                <c:pt idx="3483">
                  <c:v>-0.238507</c:v>
                </c:pt>
                <c:pt idx="3484">
                  <c:v>-0.238452</c:v>
                </c:pt>
                <c:pt idx="3485">
                  <c:v>-0.23837800000000001</c:v>
                </c:pt>
                <c:pt idx="3486">
                  <c:v>-0.23832300000000001</c:v>
                </c:pt>
                <c:pt idx="3487">
                  <c:v>-0.23825099999999999</c:v>
                </c:pt>
                <c:pt idx="3488">
                  <c:v>-0.238176</c:v>
                </c:pt>
                <c:pt idx="3489">
                  <c:v>-0.238091</c:v>
                </c:pt>
                <c:pt idx="3490">
                  <c:v>-0.23800199999999999</c:v>
                </c:pt>
                <c:pt idx="3491">
                  <c:v>-0.23791699999999999</c:v>
                </c:pt>
                <c:pt idx="3492">
                  <c:v>-0.237818</c:v>
                </c:pt>
                <c:pt idx="3493">
                  <c:v>-0.23771300000000001</c:v>
                </c:pt>
                <c:pt idx="3494">
                  <c:v>-0.237593</c:v>
                </c:pt>
                <c:pt idx="3495">
                  <c:v>-0.23747699999999999</c:v>
                </c:pt>
                <c:pt idx="3496">
                  <c:v>-0.23735600000000001</c:v>
                </c:pt>
                <c:pt idx="3497">
                  <c:v>-0.23723</c:v>
                </c:pt>
                <c:pt idx="3498">
                  <c:v>-0.237099</c:v>
                </c:pt>
                <c:pt idx="3499">
                  <c:v>-0.236958</c:v>
                </c:pt>
                <c:pt idx="3500">
                  <c:v>-0.236818</c:v>
                </c:pt>
                <c:pt idx="3501">
                  <c:v>-0.23666599999999999</c:v>
                </c:pt>
                <c:pt idx="3502">
                  <c:v>-0.236513</c:v>
                </c:pt>
                <c:pt idx="3503">
                  <c:v>-0.236346</c:v>
                </c:pt>
                <c:pt idx="3504">
                  <c:v>-0.236176</c:v>
                </c:pt>
                <c:pt idx="3505">
                  <c:v>-0.23600299999999999</c:v>
                </c:pt>
                <c:pt idx="3506">
                  <c:v>-0.235822</c:v>
                </c:pt>
                <c:pt idx="3507">
                  <c:v>-0.23564399999999999</c:v>
                </c:pt>
                <c:pt idx="3508">
                  <c:v>-0.23545199999999999</c:v>
                </c:pt>
                <c:pt idx="3509">
                  <c:v>-0.235262</c:v>
                </c:pt>
                <c:pt idx="3510">
                  <c:v>-0.23505699999999999</c:v>
                </c:pt>
                <c:pt idx="3511">
                  <c:v>-0.234849</c:v>
                </c:pt>
                <c:pt idx="3512">
                  <c:v>-0.23463700000000001</c:v>
                </c:pt>
                <c:pt idx="3513">
                  <c:v>-0.23441500000000001</c:v>
                </c:pt>
                <c:pt idx="3514">
                  <c:v>-0.23419300000000001</c:v>
                </c:pt>
                <c:pt idx="3515">
                  <c:v>-0.233956</c:v>
                </c:pt>
                <c:pt idx="3516">
                  <c:v>-0.23372499999999999</c:v>
                </c:pt>
                <c:pt idx="3517">
                  <c:v>-0.233485</c:v>
                </c:pt>
                <c:pt idx="3518">
                  <c:v>-0.23324600000000001</c:v>
                </c:pt>
                <c:pt idx="3519">
                  <c:v>-0.23299300000000001</c:v>
                </c:pt>
                <c:pt idx="3520">
                  <c:v>-0.23272699999999999</c:v>
                </c:pt>
                <c:pt idx="3521">
                  <c:v>-0.232464</c:v>
                </c:pt>
                <c:pt idx="3522">
                  <c:v>-0.23219000000000001</c:v>
                </c:pt>
                <c:pt idx="3523">
                  <c:v>-0.23192299999999999</c:v>
                </c:pt>
                <c:pt idx="3524">
                  <c:v>-0.23163300000000001</c:v>
                </c:pt>
                <c:pt idx="3525">
                  <c:v>-0.231345</c:v>
                </c:pt>
                <c:pt idx="3526">
                  <c:v>-0.23105500000000001</c:v>
                </c:pt>
                <c:pt idx="3527">
                  <c:v>-0.230765</c:v>
                </c:pt>
                <c:pt idx="3528">
                  <c:v>-0.23047100000000001</c:v>
                </c:pt>
                <c:pt idx="3529">
                  <c:v>-0.23014799999999999</c:v>
                </c:pt>
                <c:pt idx="3530">
                  <c:v>-0.229828</c:v>
                </c:pt>
                <c:pt idx="3531">
                  <c:v>-0.22949700000000001</c:v>
                </c:pt>
                <c:pt idx="3532">
                  <c:v>-0.22917799999999999</c:v>
                </c:pt>
                <c:pt idx="3533">
                  <c:v>-0.22884299999999999</c:v>
                </c:pt>
                <c:pt idx="3534">
                  <c:v>-0.22849700000000001</c:v>
                </c:pt>
                <c:pt idx="3535">
                  <c:v>-0.22814899999999999</c:v>
                </c:pt>
                <c:pt idx="3536">
                  <c:v>-0.227795</c:v>
                </c:pt>
                <c:pt idx="3537">
                  <c:v>-0.22745299999999999</c:v>
                </c:pt>
                <c:pt idx="3538">
                  <c:v>-0.22708300000000001</c:v>
                </c:pt>
                <c:pt idx="3539">
                  <c:v>-0.226716</c:v>
                </c:pt>
                <c:pt idx="3540">
                  <c:v>-0.22633300000000001</c:v>
                </c:pt>
                <c:pt idx="3541">
                  <c:v>-0.225961</c:v>
                </c:pt>
                <c:pt idx="3542">
                  <c:v>-0.22558500000000001</c:v>
                </c:pt>
                <c:pt idx="3543">
                  <c:v>-0.225184</c:v>
                </c:pt>
                <c:pt idx="3544">
                  <c:v>-0.22478600000000001</c:v>
                </c:pt>
                <c:pt idx="3545">
                  <c:v>-0.22436600000000001</c:v>
                </c:pt>
                <c:pt idx="3546">
                  <c:v>-0.223969</c:v>
                </c:pt>
                <c:pt idx="3547">
                  <c:v>-0.223553</c:v>
                </c:pt>
                <c:pt idx="3548">
                  <c:v>-0.223134</c:v>
                </c:pt>
                <c:pt idx="3549">
                  <c:v>-0.22270699999999999</c:v>
                </c:pt>
                <c:pt idx="3550">
                  <c:v>-0.22226899999999999</c:v>
                </c:pt>
                <c:pt idx="3551">
                  <c:v>-0.22184300000000001</c:v>
                </c:pt>
                <c:pt idx="3552">
                  <c:v>-0.22139300000000001</c:v>
                </c:pt>
                <c:pt idx="3553">
                  <c:v>-0.22094900000000001</c:v>
                </c:pt>
                <c:pt idx="3554">
                  <c:v>-0.22048400000000001</c:v>
                </c:pt>
                <c:pt idx="3555">
                  <c:v>-0.220026</c:v>
                </c:pt>
                <c:pt idx="3556">
                  <c:v>-0.21956500000000001</c:v>
                </c:pt>
                <c:pt idx="3557">
                  <c:v>-0.21909400000000001</c:v>
                </c:pt>
                <c:pt idx="3558">
                  <c:v>-0.21862500000000001</c:v>
                </c:pt>
                <c:pt idx="3559">
                  <c:v>-0.218138</c:v>
                </c:pt>
                <c:pt idx="3560">
                  <c:v>-0.21765799999999999</c:v>
                </c:pt>
                <c:pt idx="3561">
                  <c:v>-0.21716099999999999</c:v>
                </c:pt>
                <c:pt idx="3562">
                  <c:v>-0.216666</c:v>
                </c:pt>
                <c:pt idx="3563">
                  <c:v>-0.21615999999999999</c:v>
                </c:pt>
                <c:pt idx="3564">
                  <c:v>-0.21564900000000001</c:v>
                </c:pt>
                <c:pt idx="3565">
                  <c:v>-0.21513699999999999</c:v>
                </c:pt>
                <c:pt idx="3566">
                  <c:v>-0.214617</c:v>
                </c:pt>
                <c:pt idx="3567">
                  <c:v>-0.21410000000000001</c:v>
                </c:pt>
                <c:pt idx="3568">
                  <c:v>-0.21357100000000001</c:v>
                </c:pt>
                <c:pt idx="3569">
                  <c:v>-0.21304200000000001</c:v>
                </c:pt>
                <c:pt idx="3570">
                  <c:v>-0.21249599999999999</c:v>
                </c:pt>
                <c:pt idx="3571">
                  <c:v>-0.211951</c:v>
                </c:pt>
                <c:pt idx="3572">
                  <c:v>-0.211398</c:v>
                </c:pt>
                <c:pt idx="3573">
                  <c:v>-0.210842</c:v>
                </c:pt>
                <c:pt idx="3574">
                  <c:v>-0.210283</c:v>
                </c:pt>
                <c:pt idx="3575">
                  <c:v>-0.20971100000000001</c:v>
                </c:pt>
                <c:pt idx="3576">
                  <c:v>-0.209147</c:v>
                </c:pt>
                <c:pt idx="3577">
                  <c:v>-0.20857100000000001</c:v>
                </c:pt>
                <c:pt idx="3578">
                  <c:v>-0.20800199999999999</c:v>
                </c:pt>
                <c:pt idx="3579">
                  <c:v>-0.20741100000000001</c:v>
                </c:pt>
                <c:pt idx="3580">
                  <c:v>-0.206815</c:v>
                </c:pt>
                <c:pt idx="3581">
                  <c:v>-0.20621600000000001</c:v>
                </c:pt>
                <c:pt idx="3582">
                  <c:v>-0.20560999999999999</c:v>
                </c:pt>
                <c:pt idx="3583">
                  <c:v>-0.205012</c:v>
                </c:pt>
                <c:pt idx="3584">
                  <c:v>-0.20438899999999999</c:v>
                </c:pt>
                <c:pt idx="3585">
                  <c:v>-0.20377700000000001</c:v>
                </c:pt>
                <c:pt idx="3586">
                  <c:v>-0.203154</c:v>
                </c:pt>
                <c:pt idx="3587">
                  <c:v>-0.202539</c:v>
                </c:pt>
                <c:pt idx="3588">
                  <c:v>-0.20191600000000001</c:v>
                </c:pt>
                <c:pt idx="3589">
                  <c:v>-0.201269</c:v>
                </c:pt>
                <c:pt idx="3590">
                  <c:v>-0.200625</c:v>
                </c:pt>
                <c:pt idx="3591">
                  <c:v>-0.19996800000000001</c:v>
                </c:pt>
                <c:pt idx="3592">
                  <c:v>-0.199326</c:v>
                </c:pt>
                <c:pt idx="3593">
                  <c:v>-0.19866600000000001</c:v>
                </c:pt>
                <c:pt idx="3594">
                  <c:v>-0.19800200000000001</c:v>
                </c:pt>
                <c:pt idx="3595">
                  <c:v>-0.19733300000000001</c:v>
                </c:pt>
                <c:pt idx="3596">
                  <c:v>-0.196662</c:v>
                </c:pt>
                <c:pt idx="3597">
                  <c:v>-0.19599900000000001</c:v>
                </c:pt>
                <c:pt idx="3598">
                  <c:v>-0.19531399999999999</c:v>
                </c:pt>
                <c:pt idx="3599">
                  <c:v>-0.194628</c:v>
                </c:pt>
                <c:pt idx="3600">
                  <c:v>-0.19392799999999999</c:v>
                </c:pt>
                <c:pt idx="3601">
                  <c:v>-0.19323799999999999</c:v>
                </c:pt>
                <c:pt idx="3602">
                  <c:v>-0.19254099999999999</c:v>
                </c:pt>
                <c:pt idx="3603">
                  <c:v>-0.191832</c:v>
                </c:pt>
                <c:pt idx="3604">
                  <c:v>-0.19111800000000001</c:v>
                </c:pt>
                <c:pt idx="3605">
                  <c:v>-0.19039500000000001</c:v>
                </c:pt>
                <c:pt idx="3606">
                  <c:v>-0.18968499999999999</c:v>
                </c:pt>
                <c:pt idx="3607">
                  <c:v>-0.18896299999999999</c:v>
                </c:pt>
                <c:pt idx="3608">
                  <c:v>-0.18823699999999999</c:v>
                </c:pt>
                <c:pt idx="3609">
                  <c:v>-0.1875</c:v>
                </c:pt>
                <c:pt idx="3610">
                  <c:v>-0.18676000000000001</c:v>
                </c:pt>
                <c:pt idx="3611">
                  <c:v>-0.18602099999999999</c:v>
                </c:pt>
                <c:pt idx="3612">
                  <c:v>-0.18527099999999999</c:v>
                </c:pt>
                <c:pt idx="3613">
                  <c:v>-0.18451799999999999</c:v>
                </c:pt>
                <c:pt idx="3614">
                  <c:v>-0.183753</c:v>
                </c:pt>
                <c:pt idx="3615">
                  <c:v>-0.18299399999999999</c:v>
                </c:pt>
                <c:pt idx="3616">
                  <c:v>-0.182229</c:v>
                </c:pt>
                <c:pt idx="3617">
                  <c:v>-0.18146399999999999</c:v>
                </c:pt>
                <c:pt idx="3618">
                  <c:v>-0.18069099999999999</c:v>
                </c:pt>
                <c:pt idx="3619">
                  <c:v>-0.17991099999999999</c:v>
                </c:pt>
                <c:pt idx="3620">
                  <c:v>-0.17912900000000001</c:v>
                </c:pt>
                <c:pt idx="3621">
                  <c:v>-0.178337</c:v>
                </c:pt>
                <c:pt idx="3622">
                  <c:v>-0.17754500000000001</c:v>
                </c:pt>
                <c:pt idx="3623">
                  <c:v>-0.17674100000000001</c:v>
                </c:pt>
                <c:pt idx="3624">
                  <c:v>-0.17593900000000001</c:v>
                </c:pt>
                <c:pt idx="3625">
                  <c:v>-0.17513200000000001</c:v>
                </c:pt>
                <c:pt idx="3626">
                  <c:v>-0.17432300000000001</c:v>
                </c:pt>
                <c:pt idx="3627">
                  <c:v>-0.173514</c:v>
                </c:pt>
                <c:pt idx="3628">
                  <c:v>-0.17269699999999999</c:v>
                </c:pt>
                <c:pt idx="3629">
                  <c:v>-0.171878</c:v>
                </c:pt>
                <c:pt idx="3630">
                  <c:v>-0.171045</c:v>
                </c:pt>
                <c:pt idx="3631">
                  <c:v>-0.170211</c:v>
                </c:pt>
                <c:pt idx="3632">
                  <c:v>-0.16937099999999999</c:v>
                </c:pt>
                <c:pt idx="3633">
                  <c:v>-0.16853000000000001</c:v>
                </c:pt>
                <c:pt idx="3634">
                  <c:v>-0.167684</c:v>
                </c:pt>
                <c:pt idx="3635">
                  <c:v>-0.16683100000000001</c:v>
                </c:pt>
                <c:pt idx="3636">
                  <c:v>-0.16598299999999999</c:v>
                </c:pt>
                <c:pt idx="3637">
                  <c:v>-0.165129</c:v>
                </c:pt>
                <c:pt idx="3638">
                  <c:v>-0.16427800000000001</c:v>
                </c:pt>
                <c:pt idx="3639">
                  <c:v>-0.16341</c:v>
                </c:pt>
                <c:pt idx="3640">
                  <c:v>-0.16253600000000001</c:v>
                </c:pt>
                <c:pt idx="3641">
                  <c:v>-0.161657</c:v>
                </c:pt>
                <c:pt idx="3642">
                  <c:v>-0.160776</c:v>
                </c:pt>
                <c:pt idx="3643">
                  <c:v>-0.15989700000000001</c:v>
                </c:pt>
                <c:pt idx="3644">
                  <c:v>-0.15900300000000001</c:v>
                </c:pt>
                <c:pt idx="3645">
                  <c:v>-0.158114</c:v>
                </c:pt>
                <c:pt idx="3646">
                  <c:v>-0.157222</c:v>
                </c:pt>
                <c:pt idx="3647">
                  <c:v>-0.156337</c:v>
                </c:pt>
                <c:pt idx="3648">
                  <c:v>-0.155443</c:v>
                </c:pt>
                <c:pt idx="3649">
                  <c:v>-0.154529</c:v>
                </c:pt>
                <c:pt idx="3650">
                  <c:v>-0.153611</c:v>
                </c:pt>
                <c:pt idx="3651">
                  <c:v>-0.15268599999999999</c:v>
                </c:pt>
                <c:pt idx="3652">
                  <c:v>-0.15176999999999999</c:v>
                </c:pt>
                <c:pt idx="3653">
                  <c:v>-0.150843</c:v>
                </c:pt>
                <c:pt idx="3654">
                  <c:v>-0.14991299999999999</c:v>
                </c:pt>
                <c:pt idx="3655">
                  <c:v>-0.148979</c:v>
                </c:pt>
                <c:pt idx="3656">
                  <c:v>-0.14804800000000001</c:v>
                </c:pt>
                <c:pt idx="3657">
                  <c:v>-0.147121</c:v>
                </c:pt>
                <c:pt idx="3658">
                  <c:v>-0.146177</c:v>
                </c:pt>
                <c:pt idx="3659">
                  <c:v>-0.145231</c:v>
                </c:pt>
                <c:pt idx="3660">
                  <c:v>-0.14427200000000001</c:v>
                </c:pt>
                <c:pt idx="3661">
                  <c:v>-0.14332</c:v>
                </c:pt>
                <c:pt idx="3662">
                  <c:v>-0.14236399999999999</c:v>
                </c:pt>
                <c:pt idx="3663">
                  <c:v>-0.14139699999999999</c:v>
                </c:pt>
                <c:pt idx="3664">
                  <c:v>-0.140431</c:v>
                </c:pt>
                <c:pt idx="3665">
                  <c:v>-0.139456</c:v>
                </c:pt>
                <c:pt idx="3666">
                  <c:v>-0.138493</c:v>
                </c:pt>
                <c:pt idx="3667">
                  <c:v>-0.13752200000000001</c:v>
                </c:pt>
                <c:pt idx="3668">
                  <c:v>-0.136545</c:v>
                </c:pt>
                <c:pt idx="3669">
                  <c:v>-0.13556000000000001</c:v>
                </c:pt>
                <c:pt idx="3670">
                  <c:v>-0.13456899999999999</c:v>
                </c:pt>
                <c:pt idx="3671">
                  <c:v>-0.133579</c:v>
                </c:pt>
                <c:pt idx="3672">
                  <c:v>-0.13258</c:v>
                </c:pt>
                <c:pt idx="3673">
                  <c:v>-0.131581</c:v>
                </c:pt>
                <c:pt idx="3674">
                  <c:v>-0.130575</c:v>
                </c:pt>
                <c:pt idx="3675">
                  <c:v>-0.12957399999999999</c:v>
                </c:pt>
                <c:pt idx="3676">
                  <c:v>-0.12857299999999999</c:v>
                </c:pt>
                <c:pt idx="3677">
                  <c:v>-0.12756899999999999</c:v>
                </c:pt>
                <c:pt idx="3678">
                  <c:v>-0.12656000000000001</c:v>
                </c:pt>
                <c:pt idx="3679">
                  <c:v>-0.12554399999999999</c:v>
                </c:pt>
                <c:pt idx="3680">
                  <c:v>-0.12452299999999999</c:v>
                </c:pt>
                <c:pt idx="3681">
                  <c:v>-0.12349300000000001</c:v>
                </c:pt>
                <c:pt idx="3682">
                  <c:v>-0.122464</c:v>
                </c:pt>
                <c:pt idx="3683">
                  <c:v>-0.121429</c:v>
                </c:pt>
                <c:pt idx="3684">
                  <c:v>-0.120396</c:v>
                </c:pt>
                <c:pt idx="3685">
                  <c:v>-0.11935900000000001</c:v>
                </c:pt>
                <c:pt idx="3686">
                  <c:v>-0.118326</c:v>
                </c:pt>
                <c:pt idx="3687">
                  <c:v>-0.11730599999999999</c:v>
                </c:pt>
                <c:pt idx="3688">
                  <c:v>-0.116276</c:v>
                </c:pt>
                <c:pt idx="3689">
                  <c:v>-0.115215</c:v>
                </c:pt>
                <c:pt idx="3690">
                  <c:v>-0.114116</c:v>
                </c:pt>
                <c:pt idx="3691">
                  <c:v>-0.113089</c:v>
                </c:pt>
                <c:pt idx="3692">
                  <c:v>-0.112524</c:v>
                </c:pt>
                <c:pt idx="3693">
                  <c:v>-0.11169999999999999</c:v>
                </c:pt>
                <c:pt idx="3694">
                  <c:v>-0.11062</c:v>
                </c:pt>
                <c:pt idx="3695">
                  <c:v>-0.10988000000000001</c:v>
                </c:pt>
                <c:pt idx="3696">
                  <c:v>-0.108815</c:v>
                </c:pt>
                <c:pt idx="3697">
                  <c:v>-0.107977</c:v>
                </c:pt>
                <c:pt idx="3698">
                  <c:v>-0.107059</c:v>
                </c:pt>
                <c:pt idx="3699">
                  <c:v>-0.10605000000000001</c:v>
                </c:pt>
                <c:pt idx="3700">
                  <c:v>-0.105224</c:v>
                </c:pt>
                <c:pt idx="3701">
                  <c:v>-0.104159</c:v>
                </c:pt>
                <c:pt idx="3702">
                  <c:v>-0.103299</c:v>
                </c:pt>
                <c:pt idx="3703">
                  <c:v>-0.102321</c:v>
                </c:pt>
                <c:pt idx="3704">
                  <c:v>-0.101355</c:v>
                </c:pt>
                <c:pt idx="3705">
                  <c:v>-0.100467</c:v>
                </c:pt>
                <c:pt idx="3706">
                  <c:v>-9.9460199999999999E-2</c:v>
                </c:pt>
                <c:pt idx="3707">
                  <c:v>-9.8566399999999998E-2</c:v>
                </c:pt>
                <c:pt idx="3708">
                  <c:v>-9.7608899999999998E-2</c:v>
                </c:pt>
                <c:pt idx="3709">
                  <c:v>-9.6616800000000003E-2</c:v>
                </c:pt>
                <c:pt idx="3710">
                  <c:v>-9.5701400000000006E-2</c:v>
                </c:pt>
                <c:pt idx="3711">
                  <c:v>-9.4671500000000006E-2</c:v>
                </c:pt>
                <c:pt idx="3712">
                  <c:v>-9.3740199999999996E-2</c:v>
                </c:pt>
                <c:pt idx="3713">
                  <c:v>-9.2773499999999995E-2</c:v>
                </c:pt>
                <c:pt idx="3714">
                  <c:v>-9.1758900000000004E-2</c:v>
                </c:pt>
                <c:pt idx="3715">
                  <c:v>-9.0870400000000004E-2</c:v>
                </c:pt>
                <c:pt idx="3716">
                  <c:v>-8.9814500000000005E-2</c:v>
                </c:pt>
                <c:pt idx="3717">
                  <c:v>-8.8925199999999996E-2</c:v>
                </c:pt>
                <c:pt idx="3718">
                  <c:v>-8.7910699999999994E-2</c:v>
                </c:pt>
                <c:pt idx="3719">
                  <c:v>-8.6913199999999996E-2</c:v>
                </c:pt>
                <c:pt idx="3720">
                  <c:v>-8.5982600000000006E-2</c:v>
                </c:pt>
                <c:pt idx="3721">
                  <c:v>-8.4897299999999995E-2</c:v>
                </c:pt>
                <c:pt idx="3722">
                  <c:v>-8.4011799999999998E-2</c:v>
                </c:pt>
                <c:pt idx="3723">
                  <c:v>-8.2932900000000004E-2</c:v>
                </c:pt>
                <c:pt idx="3724">
                  <c:v>-8.1993999999999997E-2</c:v>
                </c:pt>
                <c:pt idx="3725">
                  <c:v>-8.1002299999999999E-2</c:v>
                </c:pt>
                <c:pt idx="3726">
                  <c:v>-7.9973100000000005E-2</c:v>
                </c:pt>
                <c:pt idx="3727">
                  <c:v>-7.9057000000000002E-2</c:v>
                </c:pt>
                <c:pt idx="3728">
                  <c:v>-7.7973000000000001E-2</c:v>
                </c:pt>
                <c:pt idx="3729">
                  <c:v>-7.7044000000000001E-2</c:v>
                </c:pt>
                <c:pt idx="3730">
                  <c:v>-7.59856E-2</c:v>
                </c:pt>
                <c:pt idx="3731">
                  <c:v>-7.4992400000000001E-2</c:v>
                </c:pt>
                <c:pt idx="3732">
                  <c:v>-7.39982E-2</c:v>
                </c:pt>
                <c:pt idx="3733">
                  <c:v>-7.2950799999999996E-2</c:v>
                </c:pt>
                <c:pt idx="3734">
                  <c:v>-7.1988200000000002E-2</c:v>
                </c:pt>
                <c:pt idx="3735">
                  <c:v>-7.0939199999999994E-2</c:v>
                </c:pt>
                <c:pt idx="3736">
                  <c:v>-6.9958699999999999E-2</c:v>
                </c:pt>
                <c:pt idx="3737">
                  <c:v>-6.8937799999999994E-2</c:v>
                </c:pt>
                <c:pt idx="3738">
                  <c:v>-6.79178E-2</c:v>
                </c:pt>
                <c:pt idx="3739">
                  <c:v>-6.6908999999999996E-2</c:v>
                </c:pt>
                <c:pt idx="3740">
                  <c:v>-6.5873600000000004E-2</c:v>
                </c:pt>
                <c:pt idx="3741">
                  <c:v>-6.4850699999999997E-2</c:v>
                </c:pt>
                <c:pt idx="3742">
                  <c:v>-6.3828899999999994E-2</c:v>
                </c:pt>
                <c:pt idx="3743">
                  <c:v>-6.2790200000000004E-2</c:v>
                </c:pt>
                <c:pt idx="3744">
                  <c:v>-6.1779199999999999E-2</c:v>
                </c:pt>
                <c:pt idx="3745">
                  <c:v>-6.0745E-2</c:v>
                </c:pt>
                <c:pt idx="3746">
                  <c:v>-5.9718199999999999E-2</c:v>
                </c:pt>
                <c:pt idx="3747">
                  <c:v>-5.8705E-2</c:v>
                </c:pt>
                <c:pt idx="3748">
                  <c:v>-5.7647999999999998E-2</c:v>
                </c:pt>
                <c:pt idx="3749">
                  <c:v>-5.6649199999999997E-2</c:v>
                </c:pt>
                <c:pt idx="3750">
                  <c:v>-5.5579700000000003E-2</c:v>
                </c:pt>
                <c:pt idx="3751">
                  <c:v>-5.4560400000000002E-2</c:v>
                </c:pt>
                <c:pt idx="3752">
                  <c:v>-5.34945E-2</c:v>
                </c:pt>
                <c:pt idx="3753">
                  <c:v>-5.2441700000000001E-2</c:v>
                </c:pt>
                <c:pt idx="3754">
                  <c:v>-5.1462800000000003E-2</c:v>
                </c:pt>
                <c:pt idx="3755">
                  <c:v>-5.04374E-2</c:v>
                </c:pt>
                <c:pt idx="3756">
                  <c:v>-4.9397700000000003E-2</c:v>
                </c:pt>
                <c:pt idx="3757">
                  <c:v>-4.81503E-2</c:v>
                </c:pt>
                <c:pt idx="3758">
                  <c:v>-4.7167300000000002E-2</c:v>
                </c:pt>
                <c:pt idx="3759">
                  <c:v>-4.8050799999999998E-2</c:v>
                </c:pt>
                <c:pt idx="3760">
                  <c:v>-4.7946299999999997E-2</c:v>
                </c:pt>
                <c:pt idx="3761">
                  <c:v>-4.6833699999999999E-2</c:v>
                </c:pt>
                <c:pt idx="3762">
                  <c:v>-4.7063300000000002E-2</c:v>
                </c:pt>
                <c:pt idx="3763">
                  <c:v>-4.6002700000000001E-2</c:v>
                </c:pt>
                <c:pt idx="3764">
                  <c:v>-4.58357E-2</c:v>
                </c:pt>
                <c:pt idx="3765">
                  <c:v>-4.5356300000000002E-2</c:v>
                </c:pt>
                <c:pt idx="3766">
                  <c:v>-4.4558800000000003E-2</c:v>
                </c:pt>
                <c:pt idx="3767">
                  <c:v>-4.4559099999999997E-2</c:v>
                </c:pt>
                <c:pt idx="3768">
                  <c:v>-4.3560300000000003E-2</c:v>
                </c:pt>
                <c:pt idx="3769">
                  <c:v>-4.3444099999999999E-2</c:v>
                </c:pt>
                <c:pt idx="3770">
                  <c:v>-4.2776399999999999E-2</c:v>
                </c:pt>
                <c:pt idx="3771">
                  <c:v>-4.2201599999999999E-2</c:v>
                </c:pt>
                <c:pt idx="3772">
                  <c:v>-4.1944200000000001E-2</c:v>
                </c:pt>
                <c:pt idx="3773">
                  <c:v>-4.1136899999999997E-2</c:v>
                </c:pt>
                <c:pt idx="3774">
                  <c:v>-4.0882300000000003E-2</c:v>
                </c:pt>
                <c:pt idx="3775">
                  <c:v>-4.0282900000000003E-2</c:v>
                </c:pt>
                <c:pt idx="3776">
                  <c:v>-3.9704499999999997E-2</c:v>
                </c:pt>
                <c:pt idx="3777">
                  <c:v>-3.9419099999999999E-2</c:v>
                </c:pt>
                <c:pt idx="3778">
                  <c:v>-3.8650900000000002E-2</c:v>
                </c:pt>
                <c:pt idx="3779">
                  <c:v>-3.8340300000000001E-2</c:v>
                </c:pt>
                <c:pt idx="3780">
                  <c:v>-3.77807E-2</c:v>
                </c:pt>
                <c:pt idx="3781">
                  <c:v>-3.7126600000000003E-2</c:v>
                </c:pt>
                <c:pt idx="3782">
                  <c:v>-3.6922200000000002E-2</c:v>
                </c:pt>
                <c:pt idx="3783">
                  <c:v>-3.6028999999999999E-2</c:v>
                </c:pt>
                <c:pt idx="3784">
                  <c:v>-3.5863399999999997E-2</c:v>
                </c:pt>
                <c:pt idx="3785">
                  <c:v>-3.5159599999999999E-2</c:v>
                </c:pt>
                <c:pt idx="3786">
                  <c:v>-3.4622600000000003E-2</c:v>
                </c:pt>
                <c:pt idx="3787">
                  <c:v>-3.4363200000000003E-2</c:v>
                </c:pt>
                <c:pt idx="3788">
                  <c:v>-3.34273E-2</c:v>
                </c:pt>
                <c:pt idx="3789">
                  <c:v>-3.3385600000000001E-2</c:v>
                </c:pt>
                <c:pt idx="3790">
                  <c:v>-3.2459799999999997E-2</c:v>
                </c:pt>
                <c:pt idx="3791">
                  <c:v>-3.2171699999999998E-2</c:v>
                </c:pt>
                <c:pt idx="3792">
                  <c:v>-3.1658600000000002E-2</c:v>
                </c:pt>
                <c:pt idx="3793">
                  <c:v>-3.0910199999999999E-2</c:v>
                </c:pt>
                <c:pt idx="3794">
                  <c:v>-3.07826E-2</c:v>
                </c:pt>
                <c:pt idx="3795">
                  <c:v>-2.9823700000000002E-2</c:v>
                </c:pt>
                <c:pt idx="3796">
                  <c:v>-2.96815E-2</c:v>
                </c:pt>
                <c:pt idx="3797">
                  <c:v>-2.8934700000000001E-2</c:v>
                </c:pt>
                <c:pt idx="3798">
                  <c:v>-2.84383E-2</c:v>
                </c:pt>
                <c:pt idx="3799">
                  <c:v>-2.8065900000000001E-2</c:v>
                </c:pt>
                <c:pt idx="3800">
                  <c:v>-2.7278400000000001E-2</c:v>
                </c:pt>
                <c:pt idx="3801">
                  <c:v>-2.7065100000000002E-2</c:v>
                </c:pt>
                <c:pt idx="3802">
                  <c:v>-2.62948E-2</c:v>
                </c:pt>
                <c:pt idx="3803">
                  <c:v>-2.5899700000000001E-2</c:v>
                </c:pt>
                <c:pt idx="3804">
                  <c:v>-2.5359699999999999E-2</c:v>
                </c:pt>
                <c:pt idx="3805">
                  <c:v>-2.4723200000000001E-2</c:v>
                </c:pt>
                <c:pt idx="3806">
                  <c:v>-2.4344299999999999E-2</c:v>
                </c:pt>
                <c:pt idx="3807">
                  <c:v>-2.36625E-2</c:v>
                </c:pt>
                <c:pt idx="3808">
                  <c:v>-2.3210000000000001E-2</c:v>
                </c:pt>
                <c:pt idx="3809">
                  <c:v>-2.2675000000000001E-2</c:v>
                </c:pt>
                <c:pt idx="3810">
                  <c:v>-2.2058000000000001E-2</c:v>
                </c:pt>
                <c:pt idx="3811">
                  <c:v>-2.16429E-2</c:v>
                </c:pt>
                <c:pt idx="3812">
                  <c:v>-2.0995E-2</c:v>
                </c:pt>
                <c:pt idx="3813">
                  <c:v>-2.0513900000000002E-2</c:v>
                </c:pt>
                <c:pt idx="3814">
                  <c:v>-2.00054E-2</c:v>
                </c:pt>
                <c:pt idx="3815">
                  <c:v>-1.9351400000000001E-2</c:v>
                </c:pt>
                <c:pt idx="3816">
                  <c:v>-1.8980899999999998E-2</c:v>
                </c:pt>
                <c:pt idx="3817">
                  <c:v>-1.8261300000000001E-2</c:v>
                </c:pt>
                <c:pt idx="3818">
                  <c:v>-1.7857499999999998E-2</c:v>
                </c:pt>
                <c:pt idx="3819">
                  <c:v>-1.7264399999999999E-2</c:v>
                </c:pt>
                <c:pt idx="3820">
                  <c:v>-1.6674899999999999E-2</c:v>
                </c:pt>
                <c:pt idx="3821">
                  <c:v>-1.62764E-2</c:v>
                </c:pt>
                <c:pt idx="3822">
                  <c:v>-1.5536100000000001E-2</c:v>
                </c:pt>
                <c:pt idx="3823">
                  <c:v>-1.5207E-2</c:v>
                </c:pt>
                <c:pt idx="3824">
                  <c:v>-1.4491499999999999E-2</c:v>
                </c:pt>
                <c:pt idx="3825">
                  <c:v>-1.40439E-2</c:v>
                </c:pt>
                <c:pt idx="3826">
                  <c:v>-1.3498599999999999E-2</c:v>
                </c:pt>
                <c:pt idx="3827">
                  <c:v>-1.2868299999999999E-2</c:v>
                </c:pt>
                <c:pt idx="3828">
                  <c:v>-1.2477500000000001E-2</c:v>
                </c:pt>
                <c:pt idx="3829">
                  <c:v>-1.17567E-2</c:v>
                </c:pt>
                <c:pt idx="3830">
                  <c:v>-1.1378600000000001E-2</c:v>
                </c:pt>
                <c:pt idx="3831">
                  <c:v>-1.07174E-2</c:v>
                </c:pt>
                <c:pt idx="3832">
                  <c:v>-1.0229200000000001E-2</c:v>
                </c:pt>
                <c:pt idx="3833" formatCode="0.00E+00">
                  <c:v>-9.6974999999999995E-3</c:v>
                </c:pt>
                <c:pt idx="3834" formatCode="0.00E+00">
                  <c:v>-9.0866200000000001E-3</c:v>
                </c:pt>
                <c:pt idx="3835" formatCode="0.00E+00">
                  <c:v>-8.6374399999999997E-3</c:v>
                </c:pt>
                <c:pt idx="3836" formatCode="0.00E+00">
                  <c:v>-7.9915699999999999E-3</c:v>
                </c:pt>
                <c:pt idx="3837" formatCode="0.00E+00">
                  <c:v>-7.5317400000000003E-3</c:v>
                </c:pt>
                <c:pt idx="3838" formatCode="0.00E+00">
                  <c:v>-6.93635E-3</c:v>
                </c:pt>
                <c:pt idx="3839" formatCode="0.00E+00">
                  <c:v>-6.40881E-3</c:v>
                </c:pt>
                <c:pt idx="3840" formatCode="0.00E+00">
                  <c:v>-5.8777400000000002E-3</c:v>
                </c:pt>
                <c:pt idx="3841" formatCode="0.00E+00">
                  <c:v>-5.30541E-3</c:v>
                </c:pt>
                <c:pt idx="3842" formatCode="0.00E+00">
                  <c:v>-4.7887700000000004E-3</c:v>
                </c:pt>
                <c:pt idx="3843" formatCode="0.00E+00">
                  <c:v>-4.2303999999999996E-3</c:v>
                </c:pt>
                <c:pt idx="3844" formatCode="0.00E+00">
                  <c:v>-3.67644E-3</c:v>
                </c:pt>
                <c:pt idx="3845" formatCode="0.00E+00">
                  <c:v>-3.1594599999999998E-3</c:v>
                </c:pt>
                <c:pt idx="3846" formatCode="0.00E+00">
                  <c:v>-2.5788199999999999E-3</c:v>
                </c:pt>
                <c:pt idx="3847" formatCode="0.00E+00">
                  <c:v>-2.0643800000000002E-3</c:v>
                </c:pt>
                <c:pt idx="3848" formatCode="0.00E+00">
                  <c:v>-1.51786E-3</c:v>
                </c:pt>
                <c:pt idx="3849" formatCode="0.00E+00">
                  <c:v>-9.3814699999999996E-4</c:v>
                </c:pt>
                <c:pt idx="3850" formatCode="0.00E+00">
                  <c:v>-4.7265099999999998E-4</c:v>
                </c:pt>
                <c:pt idx="3851" formatCode="0.00E+00">
                  <c:v>1.8161499999999999E-4</c:v>
                </c:pt>
                <c:pt idx="3852" formatCode="0.00E+00">
                  <c:v>6.05209E-4</c:v>
                </c:pt>
                <c:pt idx="3853" formatCode="0.00E+00">
                  <c:v>1.25212E-3</c:v>
                </c:pt>
                <c:pt idx="3854" formatCode="0.00E+00">
                  <c:v>1.74544E-3</c:v>
                </c:pt>
                <c:pt idx="3855" formatCode="0.00E+00">
                  <c:v>2.2633100000000001E-3</c:v>
                </c:pt>
                <c:pt idx="3856" formatCode="0.00E+00">
                  <c:v>2.9047999999999999E-3</c:v>
                </c:pt>
                <c:pt idx="3857" formatCode="0.00E+00">
                  <c:v>3.2853700000000001E-3</c:v>
                </c:pt>
                <c:pt idx="3858" formatCode="0.00E+00">
                  <c:v>4.0454200000000001E-3</c:v>
                </c:pt>
                <c:pt idx="3859" formatCode="0.00E+00">
                  <c:v>4.3863000000000001E-3</c:v>
                </c:pt>
                <c:pt idx="3860" formatCode="0.00E+00">
                  <c:v>5.0129800000000002E-3</c:v>
                </c:pt>
                <c:pt idx="3861" formatCode="0.00E+00">
                  <c:v>5.4815899999999997E-3</c:v>
                </c:pt>
                <c:pt idx="3862" formatCode="0.00E+00">
                  <c:v>6.0702200000000003E-3</c:v>
                </c:pt>
                <c:pt idx="3863" formatCode="0.00E+00">
                  <c:v>6.9143499999999997E-3</c:v>
                </c:pt>
                <c:pt idx="3864" formatCode="0.00E+00">
                  <c:v>6.9966799999999999E-3</c:v>
                </c:pt>
                <c:pt idx="3865" formatCode="0.00E+00">
                  <c:v>5.7521200000000003E-3</c:v>
                </c:pt>
                <c:pt idx="3866" formatCode="0.00E+00">
                  <c:v>5.1832199999999997E-3</c:v>
                </c:pt>
                <c:pt idx="3867" formatCode="0.00E+00">
                  <c:v>5.8640699999999999E-3</c:v>
                </c:pt>
                <c:pt idx="3868" formatCode="0.00E+00">
                  <c:v>5.1356600000000002E-3</c:v>
                </c:pt>
                <c:pt idx="3869" formatCode="0.00E+00">
                  <c:v>5.6121699999999997E-3</c:v>
                </c:pt>
                <c:pt idx="3870" formatCode="0.00E+00">
                  <c:v>5.3855500000000002E-3</c:v>
                </c:pt>
                <c:pt idx="3871" formatCode="0.00E+00">
                  <c:v>5.21165E-3</c:v>
                </c:pt>
                <c:pt idx="3872" formatCode="0.00E+00">
                  <c:v>5.5990600000000003E-3</c:v>
                </c:pt>
                <c:pt idx="3873" formatCode="0.00E+00">
                  <c:v>5.01228E-3</c:v>
                </c:pt>
                <c:pt idx="3874" formatCode="0.00E+00">
                  <c:v>5.5134600000000004E-3</c:v>
                </c:pt>
                <c:pt idx="3875" formatCode="0.00E+00">
                  <c:v>5.1093800000000002E-3</c:v>
                </c:pt>
                <c:pt idx="3876" formatCode="0.00E+00">
                  <c:v>5.2088500000000001E-3</c:v>
                </c:pt>
                <c:pt idx="3877" formatCode="0.00E+00">
                  <c:v>5.27679E-3</c:v>
                </c:pt>
                <c:pt idx="3878" formatCode="0.00E+00">
                  <c:v>4.9839999999999997E-3</c:v>
                </c:pt>
                <c:pt idx="3879" formatCode="0.00E+00">
                  <c:v>5.2534399999999998E-3</c:v>
                </c:pt>
                <c:pt idx="3880" formatCode="0.00E+00">
                  <c:v>4.9890899999999998E-3</c:v>
                </c:pt>
                <c:pt idx="3881" formatCode="0.00E+00">
                  <c:v>5.0415599999999996E-3</c:v>
                </c:pt>
                <c:pt idx="3882" formatCode="0.00E+00">
                  <c:v>5.0794899999999999E-3</c:v>
                </c:pt>
                <c:pt idx="3883" formatCode="0.00E+00">
                  <c:v>4.8716999999999996E-3</c:v>
                </c:pt>
                <c:pt idx="3884" formatCode="0.00E+00">
                  <c:v>5.0205700000000002E-3</c:v>
                </c:pt>
                <c:pt idx="3885" formatCode="0.00E+00">
                  <c:v>4.8898099999999996E-3</c:v>
                </c:pt>
                <c:pt idx="3886" formatCode="0.00E+00">
                  <c:v>4.79233E-3</c:v>
                </c:pt>
                <c:pt idx="3887" formatCode="0.00E+00">
                  <c:v>4.9814999999999998E-3</c:v>
                </c:pt>
                <c:pt idx="3888" formatCode="0.00E+00">
                  <c:v>4.6130900000000002E-3</c:v>
                </c:pt>
                <c:pt idx="3889" formatCode="0.00E+00">
                  <c:v>4.9136400000000004E-3</c:v>
                </c:pt>
                <c:pt idx="3890" formatCode="0.00E+00">
                  <c:v>4.6543599999999997E-3</c:v>
                </c:pt>
                <c:pt idx="3891" formatCode="0.00E+00">
                  <c:v>4.6369799999999997E-3</c:v>
                </c:pt>
                <c:pt idx="3892" formatCode="0.00E+00">
                  <c:v>4.8216099999999996E-3</c:v>
                </c:pt>
                <c:pt idx="3893" formatCode="0.00E+00">
                  <c:v>4.3639899999999999E-3</c:v>
                </c:pt>
                <c:pt idx="3894" formatCode="0.00E+00">
                  <c:v>4.8446699999999997E-3</c:v>
                </c:pt>
                <c:pt idx="3895" formatCode="0.00E+00">
                  <c:v>4.3247800000000003E-3</c:v>
                </c:pt>
                <c:pt idx="3896" formatCode="0.00E+00">
                  <c:v>4.5969100000000001E-3</c:v>
                </c:pt>
                <c:pt idx="3897" formatCode="0.00E+00">
                  <c:v>4.5041999999999999E-3</c:v>
                </c:pt>
                <c:pt idx="3898" formatCode="0.00E+00">
                  <c:v>4.2456000000000004E-3</c:v>
                </c:pt>
                <c:pt idx="3899" formatCode="0.00E+00">
                  <c:v>4.6428800000000003E-3</c:v>
                </c:pt>
                <c:pt idx="3900" formatCode="0.00E+00">
                  <c:v>4.0668099999999997E-3</c:v>
                </c:pt>
                <c:pt idx="3901" formatCode="0.00E+00">
                  <c:v>4.5281499999999999E-3</c:v>
                </c:pt>
                <c:pt idx="3902" formatCode="0.00E+00">
                  <c:v>4.1497900000000004E-3</c:v>
                </c:pt>
                <c:pt idx="3903" formatCode="0.00E+00">
                  <c:v>4.2152600000000002E-3</c:v>
                </c:pt>
                <c:pt idx="3904" formatCode="0.00E+00">
                  <c:v>4.3074000000000003E-3</c:v>
                </c:pt>
                <c:pt idx="3905" formatCode="0.00E+00">
                  <c:v>3.9498199999999997E-3</c:v>
                </c:pt>
                <c:pt idx="3906" formatCode="0.00E+00">
                  <c:v>4.3047600000000004E-3</c:v>
                </c:pt>
                <c:pt idx="3907" formatCode="0.00E+00">
                  <c:v>3.8973800000000002E-3</c:v>
                </c:pt>
                <c:pt idx="3908" formatCode="0.00E+00">
                  <c:v>4.1016799999999999E-3</c:v>
                </c:pt>
                <c:pt idx="3909" formatCode="0.00E+00">
                  <c:v>3.9772100000000001E-3</c:v>
                </c:pt>
                <c:pt idx="3910" formatCode="0.00E+00">
                  <c:v>3.86513E-3</c:v>
                </c:pt>
                <c:pt idx="3911" formatCode="0.00E+00">
                  <c:v>3.9950300000000001E-3</c:v>
                </c:pt>
                <c:pt idx="3912" formatCode="0.00E+00">
                  <c:v>3.75662E-3</c:v>
                </c:pt>
                <c:pt idx="3913" formatCode="0.00E+00">
                  <c:v>3.8606500000000002E-3</c:v>
                </c:pt>
                <c:pt idx="3914" formatCode="0.00E+00">
                  <c:v>3.7515700000000001E-3</c:v>
                </c:pt>
                <c:pt idx="3915" formatCode="0.00E+00">
                  <c:v>3.6732399999999999E-3</c:v>
                </c:pt>
                <c:pt idx="3916" formatCode="0.00E+00">
                  <c:v>3.7172199999999998E-3</c:v>
                </c:pt>
                <c:pt idx="3917" formatCode="0.00E+00">
                  <c:v>3.5736299999999999E-3</c:v>
                </c:pt>
                <c:pt idx="3918" formatCode="0.00E+00">
                  <c:v>3.5755600000000002E-3</c:v>
                </c:pt>
                <c:pt idx="3919" formatCode="0.00E+00">
                  <c:v>3.56158E-3</c:v>
                </c:pt>
                <c:pt idx="3920" formatCode="0.00E+00">
                  <c:v>3.39821E-3</c:v>
                </c:pt>
                <c:pt idx="3921" formatCode="0.00E+00">
                  <c:v>3.5204099999999999E-3</c:v>
                </c:pt>
                <c:pt idx="3922" formatCode="0.00E+00">
                  <c:v>3.3037800000000001E-3</c:v>
                </c:pt>
                <c:pt idx="3923" formatCode="0.00E+00">
                  <c:v>3.36418E-3</c:v>
                </c:pt>
                <c:pt idx="3924" formatCode="0.00E+00">
                  <c:v>3.30453E-3</c:v>
                </c:pt>
                <c:pt idx="3925" formatCode="0.00E+00">
                  <c:v>3.1505700000000001E-3</c:v>
                </c:pt>
                <c:pt idx="3926" formatCode="0.00E+00">
                  <c:v>3.2981400000000002E-3</c:v>
                </c:pt>
                <c:pt idx="3927" formatCode="0.00E+00">
                  <c:v>3.00629E-3</c:v>
                </c:pt>
                <c:pt idx="3928" formatCode="0.00E+00">
                  <c:v>3.1824399999999999E-3</c:v>
                </c:pt>
                <c:pt idx="3929" formatCode="0.00E+00">
                  <c:v>2.9791599999999998E-3</c:v>
                </c:pt>
                <c:pt idx="3930" formatCode="0.00E+00">
                  <c:v>2.9753399999999999E-3</c:v>
                </c:pt>
                <c:pt idx="3931" formatCode="0.00E+00">
                  <c:v>2.99343E-3</c:v>
                </c:pt>
                <c:pt idx="3932" formatCode="0.00E+00">
                  <c:v>2.7826600000000002E-3</c:v>
                </c:pt>
                <c:pt idx="3933" formatCode="0.00E+00">
                  <c:v>2.93618E-3</c:v>
                </c:pt>
                <c:pt idx="3934" formatCode="0.00E+00">
                  <c:v>2.68125E-3</c:v>
                </c:pt>
                <c:pt idx="3935" formatCode="0.00E+00">
                  <c:v>2.7833699999999999E-3</c:v>
                </c:pt>
                <c:pt idx="3936" formatCode="0.00E+00">
                  <c:v>2.6504300000000001E-3</c:v>
                </c:pt>
                <c:pt idx="3937" formatCode="0.00E+00">
                  <c:v>2.6004999999999999E-3</c:v>
                </c:pt>
                <c:pt idx="3938" formatCode="0.00E+00">
                  <c:v>2.6084900000000002E-3</c:v>
                </c:pt>
                <c:pt idx="3939" formatCode="0.00E+00">
                  <c:v>2.4597899999999999E-3</c:v>
                </c:pt>
                <c:pt idx="3940" formatCode="0.00E+00">
                  <c:v>2.5108700000000001E-3</c:v>
                </c:pt>
                <c:pt idx="3941" formatCode="0.00E+00">
                  <c:v>2.3699099999999998E-3</c:v>
                </c:pt>
                <c:pt idx="3942" formatCode="0.00E+00">
                  <c:v>2.3751900000000001E-3</c:v>
                </c:pt>
                <c:pt idx="3943" formatCode="0.00E+00">
                  <c:v>2.2879200000000001E-3</c:v>
                </c:pt>
                <c:pt idx="3944" formatCode="0.00E+00">
                  <c:v>2.2445199999999998E-3</c:v>
                </c:pt>
                <c:pt idx="3945" formatCode="0.00E+00">
                  <c:v>2.1876500000000002E-3</c:v>
                </c:pt>
                <c:pt idx="3946" formatCode="0.00E+00">
                  <c:v>2.1337299999999999E-3</c:v>
                </c:pt>
                <c:pt idx="3947" formatCode="0.00E+00">
                  <c:v>2.0750500000000002E-3</c:v>
                </c:pt>
                <c:pt idx="3948" formatCode="0.00E+00">
                  <c:v>2.0249899999999999E-3</c:v>
                </c:pt>
                <c:pt idx="3949" formatCode="0.00E+00">
                  <c:v>1.9692300000000002E-3</c:v>
                </c:pt>
                <c:pt idx="3950" formatCode="0.00E+00">
                  <c:v>1.9057E-3</c:v>
                </c:pt>
                <c:pt idx="3951" formatCode="0.00E+00">
                  <c:v>1.8707000000000001E-3</c:v>
                </c:pt>
                <c:pt idx="3952" formatCode="0.00E+00">
                  <c:v>1.77831E-3</c:v>
                </c:pt>
                <c:pt idx="3953" formatCode="0.00E+00">
                  <c:v>1.76643E-3</c:v>
                </c:pt>
                <c:pt idx="3954" formatCode="0.00E+00">
                  <c:v>1.65687E-3</c:v>
                </c:pt>
                <c:pt idx="3955" formatCode="0.00E+00">
                  <c:v>1.6528999999999999E-3</c:v>
                </c:pt>
                <c:pt idx="3956" formatCode="0.00E+00">
                  <c:v>1.5463899999999999E-3</c:v>
                </c:pt>
                <c:pt idx="3957" formatCode="0.00E+00">
                  <c:v>1.5287E-3</c:v>
                </c:pt>
                <c:pt idx="3958" formatCode="0.00E+00">
                  <c:v>1.4473000000000001E-3</c:v>
                </c:pt>
                <c:pt idx="3959" formatCode="0.00E+00">
                  <c:v>1.3917999999999999E-3</c:v>
                </c:pt>
                <c:pt idx="3960" formatCode="0.00E+00">
                  <c:v>1.36151E-3</c:v>
                </c:pt>
                <c:pt idx="3961" formatCode="0.00E+00">
                  <c:v>1.24022E-3</c:v>
                </c:pt>
                <c:pt idx="3962" formatCode="0.00E+00">
                  <c:v>1.2762400000000001E-3</c:v>
                </c:pt>
                <c:pt idx="3963" formatCode="0.00E+00">
                  <c:v>1.0949499999999999E-3</c:v>
                </c:pt>
                <c:pt idx="3964" formatCode="0.00E+00">
                  <c:v>1.1643599999999999E-3</c:v>
                </c:pt>
                <c:pt idx="3965" formatCode="0.00E+00">
                  <c:v>9.9340400000000003E-4</c:v>
                </c:pt>
                <c:pt idx="3966" formatCode="0.00E+00">
                  <c:v>9.9949600000000011E-4</c:v>
                </c:pt>
                <c:pt idx="3967" formatCode="0.00E+00">
                  <c:v>9.4264800000000003E-4</c:v>
                </c:pt>
                <c:pt idx="3968" formatCode="0.00E+00">
                  <c:v>8.0113500000000002E-4</c:v>
                </c:pt>
                <c:pt idx="3969" formatCode="0.00E+00">
                  <c:v>8.9550299999999997E-4</c:v>
                </c:pt>
                <c:pt idx="3970" formatCode="0.00E+00">
                  <c:v>6.3475300000000005E-4</c:v>
                </c:pt>
                <c:pt idx="3971" formatCode="0.00E+00">
                  <c:v>7.7824700000000003E-4</c:v>
                </c:pt>
                <c:pt idx="3972" formatCode="0.00E+00">
                  <c:v>5.5110000000000001E-4</c:v>
                </c:pt>
                <c:pt idx="3973" formatCode="0.00E+00">
                  <c:v>5.7454399999999997E-4</c:v>
                </c:pt>
                <c:pt idx="3974" formatCode="0.00E+00">
                  <c:v>5.2846900000000005E-4</c:v>
                </c:pt>
                <c:pt idx="3975" formatCode="0.00E+00">
                  <c:v>3.5226300000000001E-4</c:v>
                </c:pt>
                <c:pt idx="3976" formatCode="0.00E+00">
                  <c:v>4.7604E-4</c:v>
                </c:pt>
                <c:pt idx="3977" formatCode="0.00E+00">
                  <c:v>2.0147900000000001E-4</c:v>
                </c:pt>
                <c:pt idx="3978" formatCode="0.00E+00">
                  <c:v>3.3069099999999998E-4</c:v>
                </c:pt>
                <c:pt idx="3979" formatCode="0.00E+00">
                  <c:v>1.4174599999999999E-4</c:v>
                </c:pt>
                <c:pt idx="3980" formatCode="0.00E+00">
                  <c:v>1.17223E-4</c:v>
                </c:pt>
                <c:pt idx="3981" formatCode="0.00E+00">
                  <c:v>9.3452499999999993E-5</c:v>
                </c:pt>
                <c:pt idx="3982" formatCode="0.00E+00">
                  <c:v>-7.5683800000000002E-5</c:v>
                </c:pt>
                <c:pt idx="3983" formatCode="0.00E+00">
                  <c:v>-1.82455E-5</c:v>
                </c:pt>
                <c:pt idx="3984" formatCode="0.00E+00">
                  <c:v>-1.9253900000000001E-4</c:v>
                </c:pt>
                <c:pt idx="3985" formatCode="0.00E+00">
                  <c:v>-1.9185E-4</c:v>
                </c:pt>
                <c:pt idx="3986" formatCode="0.00E+00">
                  <c:v>-2.7874399999999999E-4</c:v>
                </c:pt>
                <c:pt idx="3987" formatCode="0.00E+00">
                  <c:v>-3.5694500000000001E-4</c:v>
                </c:pt>
                <c:pt idx="3988" formatCode="0.00E+00">
                  <c:v>-4.0577499999999998E-4</c:v>
                </c:pt>
                <c:pt idx="3989" formatCode="0.00E+00">
                  <c:v>-4.6787800000000002E-4</c:v>
                </c:pt>
                <c:pt idx="3990" formatCode="0.00E+00">
                  <c:v>-5.7948500000000003E-4</c:v>
                </c:pt>
                <c:pt idx="3991" formatCode="0.00E+00">
                  <c:v>-5.6919700000000002E-4</c:v>
                </c:pt>
                <c:pt idx="3992" formatCode="0.00E+00">
                  <c:v>-7.2715699999999998E-4</c:v>
                </c:pt>
                <c:pt idx="3993" formatCode="0.00E+00">
                  <c:v>-7.3292799999999999E-4</c:v>
                </c:pt>
                <c:pt idx="3994" formatCode="0.00E+00">
                  <c:v>-7.9785299999999995E-4</c:v>
                </c:pt>
                <c:pt idx="3995" formatCode="0.00E+00">
                  <c:v>-9.59007E-4</c:v>
                </c:pt>
                <c:pt idx="3996" formatCode="0.00E+00">
                  <c:v>-8.4688500000000002E-4</c:v>
                </c:pt>
                <c:pt idx="3997" formatCode="0.00E+00">
                  <c:v>-1.15066E-3</c:v>
                </c:pt>
                <c:pt idx="3998" formatCode="0.00E+00">
                  <c:v>-9.8354699999999998E-4</c:v>
                </c:pt>
                <c:pt idx="3999" formatCode="0.00E+00">
                  <c:v>-1.22299E-3</c:v>
                </c:pt>
                <c:pt idx="4000" formatCode="0.00E+00">
                  <c:v>-1.24211E-3</c:v>
                </c:pt>
                <c:pt idx="4001" formatCode="0.00E+00">
                  <c:v>-1.21598E-3</c:v>
                </c:pt>
                <c:pt idx="4002" formatCode="0.00E+00">
                  <c:v>-1.5173299999999999E-3</c:v>
                </c:pt>
                <c:pt idx="4003" formatCode="0.00E+00">
                  <c:v>-1.2689299999999999E-3</c:v>
                </c:pt>
                <c:pt idx="4004" formatCode="0.00E+00">
                  <c:v>-1.6685300000000001E-3</c:v>
                </c:pt>
                <c:pt idx="4005" formatCode="0.00E+00">
                  <c:v>-1.4776800000000001E-3</c:v>
                </c:pt>
                <c:pt idx="4006" formatCode="0.00E+00">
                  <c:v>-1.6743000000000001E-3</c:v>
                </c:pt>
                <c:pt idx="4007" formatCode="0.00E+00">
                  <c:v>-1.78082E-3</c:v>
                </c:pt>
                <c:pt idx="4008" formatCode="0.00E+00">
                  <c:v>-1.6628400000000001E-3</c:v>
                </c:pt>
                <c:pt idx="4009" formatCode="0.00E+00">
                  <c:v>-2.0211000000000001E-3</c:v>
                </c:pt>
                <c:pt idx="4010" formatCode="0.00E+00">
                  <c:v>-1.7798E-3</c:v>
                </c:pt>
                <c:pt idx="4011" formatCode="0.00E+00">
                  <c:v>-2.1103599999999999E-3</c:v>
                </c:pt>
                <c:pt idx="4012" formatCode="0.00E+00">
                  <c:v>-2.03229E-3</c:v>
                </c:pt>
                <c:pt idx="4013" formatCode="0.00E+00">
                  <c:v>-2.1181099999999999E-3</c:v>
                </c:pt>
                <c:pt idx="4014" formatCode="0.00E+00">
                  <c:v>-2.2933900000000002E-3</c:v>
                </c:pt>
                <c:pt idx="4015" formatCode="0.00E+00">
                  <c:v>-2.1866099999999999E-3</c:v>
                </c:pt>
                <c:pt idx="4016" formatCode="0.00E+00">
                  <c:v>-2.4481899999999998E-3</c:v>
                </c:pt>
                <c:pt idx="4017" formatCode="0.00E+00">
                  <c:v>-2.3701899999999999E-3</c:v>
                </c:pt>
                <c:pt idx="4018" formatCode="0.00E+00">
                  <c:v>-2.5154999999999999E-3</c:v>
                </c:pt>
                <c:pt idx="4019" formatCode="0.00E+00">
                  <c:v>-2.5906900000000001E-3</c:v>
                </c:pt>
                <c:pt idx="4020" formatCode="0.00E+00">
                  <c:v>-2.6071499999999999E-3</c:v>
                </c:pt>
                <c:pt idx="4021" formatCode="0.00E+00">
                  <c:v>-2.7448699999999999E-3</c:v>
                </c:pt>
                <c:pt idx="4022" formatCode="0.00E+00">
                  <c:v>-2.7817300000000001E-3</c:v>
                </c:pt>
                <c:pt idx="4023" formatCode="0.00E+00">
                  <c:v>-2.8335000000000001E-3</c:v>
                </c:pt>
                <c:pt idx="4024" formatCode="0.00E+00">
                  <c:v>-2.9788599999999998E-3</c:v>
                </c:pt>
                <c:pt idx="4025" formatCode="0.00E+00">
                  <c:v>-2.9520200000000001E-3</c:v>
                </c:pt>
                <c:pt idx="4026" formatCode="0.00E+00">
                  <c:v>-3.10348E-3</c:v>
                </c:pt>
                <c:pt idx="4027" formatCode="0.00E+00">
                  <c:v>-3.1591000000000002E-3</c:v>
                </c:pt>
                <c:pt idx="4028" formatCode="0.00E+00">
                  <c:v>-3.1571799999999999E-3</c:v>
                </c:pt>
                <c:pt idx="4029" formatCode="0.00E+00">
                  <c:v>-3.3926799999999999E-3</c:v>
                </c:pt>
                <c:pt idx="4030" formatCode="0.00E+00">
                  <c:v>-3.2468599999999999E-3</c:v>
                </c:pt>
                <c:pt idx="4031" formatCode="0.00E+00">
                  <c:v>-3.5367799999999998E-3</c:v>
                </c:pt>
                <c:pt idx="4032" formatCode="0.00E+00">
                  <c:v>-3.45663E-3</c:v>
                </c:pt>
                <c:pt idx="4033" formatCode="0.00E+00">
                  <c:v>-3.5668200000000001E-3</c:v>
                </c:pt>
                <c:pt idx="4034" formatCode="0.00E+00">
                  <c:v>-3.73822E-3</c:v>
                </c:pt>
                <c:pt idx="4035" formatCode="0.00E+00">
                  <c:v>-3.5921E-3</c:v>
                </c:pt>
                <c:pt idx="4036" formatCode="0.00E+00">
                  <c:v>-3.9523900000000001E-3</c:v>
                </c:pt>
                <c:pt idx="4037" formatCode="0.00E+00">
                  <c:v>-3.7400100000000002E-3</c:v>
                </c:pt>
                <c:pt idx="4038" formatCode="0.00E+00">
                  <c:v>-4.0231299999999998E-3</c:v>
                </c:pt>
                <c:pt idx="4039" formatCode="0.00E+00">
                  <c:v>-4.0132099999999997E-3</c:v>
                </c:pt>
                <c:pt idx="4040" formatCode="0.00E+00">
                  <c:v>-4.0240800000000002E-3</c:v>
                </c:pt>
                <c:pt idx="4041" formatCode="0.00E+00">
                  <c:v>-4.2833300000000001E-3</c:v>
                </c:pt>
                <c:pt idx="4042" formatCode="0.00E+00">
                  <c:v>-4.0991999999999999E-3</c:v>
                </c:pt>
                <c:pt idx="4043" formatCode="0.00E+00">
                  <c:v>-4.4314599999999999E-3</c:v>
                </c:pt>
                <c:pt idx="4044" formatCode="0.00E+00">
                  <c:v>-4.3080200000000001E-3</c:v>
                </c:pt>
                <c:pt idx="4045" formatCode="0.00E+00">
                  <c:v>-4.4720999999999997E-3</c:v>
                </c:pt>
                <c:pt idx="4046" formatCode="0.00E+00">
                  <c:v>-4.5694799999999999E-3</c:v>
                </c:pt>
                <c:pt idx="4047" formatCode="0.00E+00">
                  <c:v>-4.5257400000000003E-3</c:v>
                </c:pt>
                <c:pt idx="4048" formatCode="0.00E+00">
                  <c:v>-4.7624700000000004E-3</c:v>
                </c:pt>
                <c:pt idx="4049" formatCode="0.00E+00">
                  <c:v>-4.6792099999999996E-3</c:v>
                </c:pt>
                <c:pt idx="4050" formatCode="0.00E+00">
                  <c:v>-4.8582699999999996E-3</c:v>
                </c:pt>
                <c:pt idx="4051" formatCode="0.00E+00">
                  <c:v>-4.8977100000000004E-3</c:v>
                </c:pt>
                <c:pt idx="4052" formatCode="0.00E+00">
                  <c:v>-4.9378900000000003E-3</c:v>
                </c:pt>
                <c:pt idx="4053" formatCode="0.00E+00">
                  <c:v>-5.0832200000000003E-3</c:v>
                </c:pt>
                <c:pt idx="4054" formatCode="0.00E+00">
                  <c:v>-5.0837800000000004E-3</c:v>
                </c:pt>
                <c:pt idx="4055" formatCode="0.00E+00">
                  <c:v>-5.1954000000000002E-3</c:v>
                </c:pt>
                <c:pt idx="4056" formatCode="0.00E+00">
                  <c:v>-5.2831199999999997E-3</c:v>
                </c:pt>
                <c:pt idx="4057" formatCode="0.00E+00">
                  <c:v>-5.2928999999999997E-3</c:v>
                </c:pt>
                <c:pt idx="4058" formatCode="0.00E+00">
                  <c:v>-5.4546999999999998E-3</c:v>
                </c:pt>
                <c:pt idx="4059" formatCode="0.00E+00">
                  <c:v>-5.4506800000000003E-3</c:v>
                </c:pt>
                <c:pt idx="4060" formatCode="0.00E+00">
                  <c:v>-5.555E-3</c:v>
                </c:pt>
                <c:pt idx="4061" formatCode="0.00E+00">
                  <c:v>-5.6634900000000002E-3</c:v>
                </c:pt>
                <c:pt idx="4062" formatCode="0.00E+00">
                  <c:v>-5.6353000000000002E-3</c:v>
                </c:pt>
                <c:pt idx="4063" formatCode="0.00E+00">
                  <c:v>-5.8524800000000002E-3</c:v>
                </c:pt>
                <c:pt idx="4064" formatCode="0.00E+00">
                  <c:v>-5.7777499999999999E-3</c:v>
                </c:pt>
                <c:pt idx="4065" formatCode="0.00E+00">
                  <c:v>-5.9601599999999999E-3</c:v>
                </c:pt>
                <c:pt idx="4066" formatCode="0.00E+00">
                  <c:v>-5.9956000000000002E-3</c:v>
                </c:pt>
                <c:pt idx="4067" formatCode="0.00E+00">
                  <c:v>-6.0221399999999996E-3</c:v>
                </c:pt>
                <c:pt idx="4068" formatCode="0.00E+00">
                  <c:v>-6.2159499999999996E-3</c:v>
                </c:pt>
                <c:pt idx="4069" formatCode="0.00E+00">
                  <c:v>-6.1254100000000004E-3</c:v>
                </c:pt>
                <c:pt idx="4070" formatCode="0.00E+00">
                  <c:v>-6.3614600000000002E-3</c:v>
                </c:pt>
                <c:pt idx="4071" formatCode="0.00E+00">
                  <c:v>-6.3115799999999998E-3</c:v>
                </c:pt>
                <c:pt idx="4072" formatCode="0.00E+00">
                  <c:v>-6.4379800000000003E-3</c:v>
                </c:pt>
                <c:pt idx="4073" formatCode="0.00E+00">
                  <c:v>-6.5341499999999999E-3</c:v>
                </c:pt>
                <c:pt idx="4074" formatCode="0.00E+00">
                  <c:v>-6.5202200000000002E-3</c:v>
                </c:pt>
                <c:pt idx="4075" formatCode="0.00E+00">
                  <c:v>-6.7140799999999999E-3</c:v>
                </c:pt>
                <c:pt idx="4076" formatCode="0.00E+00">
                  <c:v>-6.6667300000000001E-3</c:v>
                </c:pt>
                <c:pt idx="4077" formatCode="0.00E+00">
                  <c:v>-6.8279200000000003E-3</c:v>
                </c:pt>
                <c:pt idx="4078" formatCode="0.00E+00">
                  <c:v>-6.8607199999999998E-3</c:v>
                </c:pt>
                <c:pt idx="4079" formatCode="0.00E+00">
                  <c:v>-6.9228199999999997E-3</c:v>
                </c:pt>
                <c:pt idx="4080" formatCode="0.00E+00">
                  <c:v>-7.04005E-3</c:v>
                </c:pt>
                <c:pt idx="4081" formatCode="0.00E+00">
                  <c:v>-7.0548499999999997E-3</c:v>
                </c:pt>
                <c:pt idx="4082" formatCode="0.00E+00">
                  <c:v>-7.1732699999999998E-3</c:v>
                </c:pt>
                <c:pt idx="4083" formatCode="0.00E+00">
                  <c:v>-7.2257900000000002E-3</c:v>
                </c:pt>
                <c:pt idx="4084" formatCode="0.00E+00">
                  <c:v>-7.2876900000000003E-3</c:v>
                </c:pt>
                <c:pt idx="4085" formatCode="0.00E+00">
                  <c:v>-7.3909900000000001E-3</c:v>
                </c:pt>
                <c:pt idx="4086" formatCode="0.00E+00">
                  <c:v>-7.4281399999999997E-3</c:v>
                </c:pt>
                <c:pt idx="4087" formatCode="0.00E+00">
                  <c:v>-7.51982E-3</c:v>
                </c:pt>
                <c:pt idx="4088" formatCode="0.00E+00">
                  <c:v>-7.6000499999999997E-3</c:v>
                </c:pt>
                <c:pt idx="4089" formatCode="0.00E+00">
                  <c:v>-7.6307900000000001E-3</c:v>
                </c:pt>
                <c:pt idx="4090" formatCode="0.00E+00">
                  <c:v>-7.7665499999999997E-3</c:v>
                </c:pt>
                <c:pt idx="4091" formatCode="0.00E+00">
                  <c:v>-7.7663200000000002E-3</c:v>
                </c:pt>
                <c:pt idx="4092" formatCode="0.00E+00">
                  <c:v>-7.8958899999999992E-3</c:v>
                </c:pt>
                <c:pt idx="4093" formatCode="0.00E+00">
                  <c:v>-7.9399299999999996E-3</c:v>
                </c:pt>
                <c:pt idx="4094" formatCode="0.00E+00">
                  <c:v>-7.9978900000000006E-3</c:v>
                </c:pt>
                <c:pt idx="4095" formatCode="0.00E+00">
                  <c:v>-8.1221100000000001E-3</c:v>
                </c:pt>
                <c:pt idx="4096" formatCode="0.00E+00">
                  <c:v>-8.1116499999999998E-3</c:v>
                </c:pt>
                <c:pt idx="4097" formatCode="0.00E+00">
                  <c:v>-8.2747900000000006E-3</c:v>
                </c:pt>
                <c:pt idx="4098" formatCode="0.00E+00">
                  <c:v>-8.2619100000000008E-3</c:v>
                </c:pt>
                <c:pt idx="4099" formatCode="0.00E+00">
                  <c:v>-8.3901800000000006E-3</c:v>
                </c:pt>
                <c:pt idx="4100" formatCode="0.00E+00">
                  <c:v>-8.4376999999999994E-3</c:v>
                </c:pt>
                <c:pt idx="4101" formatCode="0.00E+00">
                  <c:v>-8.4936600000000001E-3</c:v>
                </c:pt>
                <c:pt idx="4102" formatCode="0.00E+00">
                  <c:v>-8.6095300000000007E-3</c:v>
                </c:pt>
                <c:pt idx="4103" formatCode="0.00E+00">
                  <c:v>-8.6132099999999996E-3</c:v>
                </c:pt>
                <c:pt idx="4104" formatCode="0.00E+00">
                  <c:v>-8.7584599999999992E-3</c:v>
                </c:pt>
                <c:pt idx="4105" formatCode="0.00E+00">
                  <c:v>-8.7565999999999998E-3</c:v>
                </c:pt>
                <c:pt idx="4106" formatCode="0.00E+00">
                  <c:v>-8.8861099999999991E-3</c:v>
                </c:pt>
                <c:pt idx="4107" formatCode="0.00E+00">
                  <c:v>-8.9146499999999997E-3</c:v>
                </c:pt>
                <c:pt idx="4108" formatCode="0.00E+00">
                  <c:v>-9.0032399999999992E-3</c:v>
                </c:pt>
                <c:pt idx="4109" formatCode="0.00E+00">
                  <c:v>-9.0760900000000002E-3</c:v>
                </c:pt>
                <c:pt idx="4110" formatCode="0.00E+00">
                  <c:v>-9.1189700000000005E-3</c:v>
                </c:pt>
                <c:pt idx="4111" formatCode="0.00E+00">
                  <c:v>-9.2332400000000002E-3</c:v>
                </c:pt>
                <c:pt idx="4112" formatCode="0.00E+00">
                  <c:v>-9.2419500000000005E-3</c:v>
                </c:pt>
                <c:pt idx="4113" formatCode="0.00E+00">
                  <c:v>-9.3785199999999996E-3</c:v>
                </c:pt>
                <c:pt idx="4114" formatCode="0.00E+00">
                  <c:v>-9.3812099999999992E-3</c:v>
                </c:pt>
                <c:pt idx="4115" formatCode="0.00E+00">
                  <c:v>-9.5047900000000008E-3</c:v>
                </c:pt>
                <c:pt idx="4116" formatCode="0.00E+00">
                  <c:v>-9.5386499999999992E-3</c:v>
                </c:pt>
                <c:pt idx="4117" formatCode="0.00E+00">
                  <c:v>-9.6155700000000004E-3</c:v>
                </c:pt>
                <c:pt idx="4118" formatCode="0.00E+00">
                  <c:v>-9.7026000000000005E-3</c:v>
                </c:pt>
                <c:pt idx="4119" formatCode="0.00E+00">
                  <c:v>-9.7268200000000006E-3</c:v>
                </c:pt>
                <c:pt idx="4120" formatCode="0.00E+00">
                  <c:v>-9.8537999999999994E-3</c:v>
                </c:pt>
                <c:pt idx="4121" formatCode="0.00E+00">
                  <c:v>-9.8547700000000005E-3</c:v>
                </c:pt>
                <c:pt idx="4122" formatCode="0.00E+00">
                  <c:v>-9.9842500000000001E-3</c:v>
                </c:pt>
                <c:pt idx="4123">
                  <c:v>-1.0001700000000001E-2</c:v>
                </c:pt>
                <c:pt idx="4124">
                  <c:v>-1.01017E-2</c:v>
                </c:pt>
                <c:pt idx="4125">
                  <c:v>-1.01548E-2</c:v>
                </c:pt>
                <c:pt idx="4126">
                  <c:v>-1.0218700000000001E-2</c:v>
                </c:pt>
                <c:pt idx="4127">
                  <c:v>-1.03036E-2</c:v>
                </c:pt>
                <c:pt idx="4128">
                  <c:v>-1.03389E-2</c:v>
                </c:pt>
                <c:pt idx="4129">
                  <c:v>-1.04467E-2</c:v>
                </c:pt>
                <c:pt idx="4130">
                  <c:v>-1.0458800000000001E-2</c:v>
                </c:pt>
                <c:pt idx="4131">
                  <c:v>-1.0585199999999999E-2</c:v>
                </c:pt>
                <c:pt idx="4132">
                  <c:v>-1.0585600000000001E-2</c:v>
                </c:pt>
                <c:pt idx="4133">
                  <c:v>-1.07113E-2</c:v>
                </c:pt>
                <c:pt idx="4134">
                  <c:v>-1.07329E-2</c:v>
                </c:pt>
                <c:pt idx="4135">
                  <c:v>-1.0813700000000001E-2</c:v>
                </c:pt>
                <c:pt idx="4136">
                  <c:v>-1.09011E-2</c:v>
                </c:pt>
                <c:pt idx="4137">
                  <c:v>-1.0901599999999999E-2</c:v>
                </c:pt>
                <c:pt idx="4138">
                  <c:v>-1.10647E-2</c:v>
                </c:pt>
                <c:pt idx="4139">
                  <c:v>-1.10089E-2</c:v>
                </c:pt>
                <c:pt idx="4140">
                  <c:v>-1.1188500000000001E-2</c:v>
                </c:pt>
                <c:pt idx="4141">
                  <c:v>-1.11637E-2</c:v>
                </c:pt>
                <c:pt idx="4142">
                  <c:v>-1.12657E-2</c:v>
                </c:pt>
                <c:pt idx="4143">
                  <c:v>-1.13516E-2</c:v>
                </c:pt>
                <c:pt idx="4144">
                  <c:v>-1.1333599999999999E-2</c:v>
                </c:pt>
                <c:pt idx="4145">
                  <c:v>-1.1521200000000001E-2</c:v>
                </c:pt>
                <c:pt idx="4146">
                  <c:v>-1.1443099999999999E-2</c:v>
                </c:pt>
                <c:pt idx="4147">
                  <c:v>-1.1632099999999999E-2</c:v>
                </c:pt>
                <c:pt idx="4148">
                  <c:v>-1.1608E-2</c:v>
                </c:pt>
                <c:pt idx="4149">
                  <c:v>-1.16977E-2</c:v>
                </c:pt>
                <c:pt idx="4150">
                  <c:v>-1.1790200000000001E-2</c:v>
                </c:pt>
                <c:pt idx="4151">
                  <c:v>-1.17725E-2</c:v>
                </c:pt>
                <c:pt idx="4152">
                  <c:v>-1.1938000000000001E-2</c:v>
                </c:pt>
                <c:pt idx="4153">
                  <c:v>-1.18955E-2</c:v>
                </c:pt>
                <c:pt idx="4154">
                  <c:v>-1.2037900000000001E-2</c:v>
                </c:pt>
                <c:pt idx="4155">
                  <c:v>-1.2053100000000001E-2</c:v>
                </c:pt>
                <c:pt idx="4156">
                  <c:v>-1.21224E-2</c:v>
                </c:pt>
                <c:pt idx="4157">
                  <c:v>-1.2201399999999999E-2</c:v>
                </c:pt>
                <c:pt idx="4158">
                  <c:v>-1.2228599999999999E-2</c:v>
                </c:pt>
                <c:pt idx="4159">
                  <c:v>-1.23187E-2</c:v>
                </c:pt>
                <c:pt idx="4160">
                  <c:v>-1.2356600000000001E-2</c:v>
                </c:pt>
                <c:pt idx="4161">
                  <c:v>-1.24257E-2</c:v>
                </c:pt>
                <c:pt idx="4162">
                  <c:v>-1.2478100000000001E-2</c:v>
                </c:pt>
                <c:pt idx="4163">
                  <c:v>-1.25506E-2</c:v>
                </c:pt>
                <c:pt idx="4164">
                  <c:v>-1.2579399999999999E-2</c:v>
                </c:pt>
                <c:pt idx="4165">
                  <c:v>-1.2687E-2</c:v>
                </c:pt>
                <c:pt idx="4166">
                  <c:v>-1.2683399999999999E-2</c:v>
                </c:pt>
                <c:pt idx="4167">
                  <c:v>-1.2800000000000001E-2</c:v>
                </c:pt>
                <c:pt idx="4168">
                  <c:v>-1.2820099999999999E-2</c:v>
                </c:pt>
                <c:pt idx="4169">
                  <c:v>-1.2874200000000001E-2</c:v>
                </c:pt>
                <c:pt idx="4170">
                  <c:v>-1.2981100000000001E-2</c:v>
                </c:pt>
                <c:pt idx="4171">
                  <c:v>-1.29427E-2</c:v>
                </c:pt>
                <c:pt idx="4172">
                  <c:v>-1.31199E-2</c:v>
                </c:pt>
                <c:pt idx="4173">
                  <c:v>-1.30565E-2</c:v>
                </c:pt>
                <c:pt idx="4174">
                  <c:v>-1.32015E-2</c:v>
                </c:pt>
                <c:pt idx="4175">
                  <c:v>-1.32234E-2</c:v>
                </c:pt>
                <c:pt idx="4176">
                  <c:v>-1.3247500000000001E-2</c:v>
                </c:pt>
                <c:pt idx="4177">
                  <c:v>-1.33937E-2</c:v>
                </c:pt>
                <c:pt idx="4178">
                  <c:v>-1.33188E-2</c:v>
                </c:pt>
                <c:pt idx="4179">
                  <c:v>-1.35088E-2</c:v>
                </c:pt>
                <c:pt idx="4180">
                  <c:v>-1.3451899999999999E-2</c:v>
                </c:pt>
                <c:pt idx="4181">
                  <c:v>-1.35648E-2</c:v>
                </c:pt>
                <c:pt idx="4182">
                  <c:v>-1.36204E-2</c:v>
                </c:pt>
                <c:pt idx="4183">
                  <c:v>-1.36162E-2</c:v>
                </c:pt>
                <c:pt idx="4184">
                  <c:v>-1.3763600000000001E-2</c:v>
                </c:pt>
                <c:pt idx="4185">
                  <c:v>-1.37147E-2</c:v>
                </c:pt>
                <c:pt idx="4186">
                  <c:v>-1.38516E-2</c:v>
                </c:pt>
                <c:pt idx="4187">
                  <c:v>-1.38566E-2</c:v>
                </c:pt>
                <c:pt idx="4188">
                  <c:v>-1.3913500000000001E-2</c:v>
                </c:pt>
                <c:pt idx="4189">
                  <c:v>-1.3993200000000001E-2</c:v>
                </c:pt>
                <c:pt idx="4190">
                  <c:v>-1.39975E-2</c:v>
                </c:pt>
                <c:pt idx="4191">
                  <c:v>-1.4090999999999999E-2</c:v>
                </c:pt>
                <c:pt idx="4192">
                  <c:v>-1.41172E-2</c:v>
                </c:pt>
                <c:pt idx="4193">
                  <c:v>-1.4167799999999999E-2</c:v>
                </c:pt>
                <c:pt idx="4194">
                  <c:v>-1.4239399999999999E-2</c:v>
                </c:pt>
                <c:pt idx="4195">
                  <c:v>-1.4262499999999999E-2</c:v>
                </c:pt>
                <c:pt idx="4196">
                  <c:v>-1.43298E-2</c:v>
                </c:pt>
                <c:pt idx="4197">
                  <c:v>-1.4383999999999999E-2</c:v>
                </c:pt>
                <c:pt idx="4198">
                  <c:v>-1.43985E-2</c:v>
                </c:pt>
                <c:pt idx="4199">
                  <c:v>-1.4501699999999999E-2</c:v>
                </c:pt>
                <c:pt idx="4200">
                  <c:v>-1.44869E-2</c:v>
                </c:pt>
                <c:pt idx="4201">
                  <c:v>-1.45833E-2</c:v>
                </c:pt>
                <c:pt idx="4202">
                  <c:v>-1.46131E-2</c:v>
                </c:pt>
                <c:pt idx="4203">
                  <c:v>-1.46377E-2</c:v>
                </c:pt>
                <c:pt idx="4204">
                  <c:v>-1.47472E-2</c:v>
                </c:pt>
                <c:pt idx="4205">
                  <c:v>-1.47078E-2</c:v>
                </c:pt>
                <c:pt idx="4206">
                  <c:v>-1.4843500000000001E-2</c:v>
                </c:pt>
                <c:pt idx="4207">
                  <c:v>-1.48205E-2</c:v>
                </c:pt>
                <c:pt idx="4208">
                  <c:v>-1.48954E-2</c:v>
                </c:pt>
                <c:pt idx="4209">
                  <c:v>-1.4956199999999999E-2</c:v>
                </c:pt>
                <c:pt idx="4210">
                  <c:v>-1.49438E-2</c:v>
                </c:pt>
                <c:pt idx="4211">
                  <c:v>-1.50691E-2</c:v>
                </c:pt>
                <c:pt idx="4212">
                  <c:v>-1.50306E-2</c:v>
                </c:pt>
                <c:pt idx="4213">
                  <c:v>-1.51386E-2</c:v>
                </c:pt>
                <c:pt idx="4214">
                  <c:v>-1.51533E-2</c:v>
                </c:pt>
                <c:pt idx="4215">
                  <c:v>-1.51894E-2</c:v>
                </c:pt>
                <c:pt idx="4216">
                  <c:v>-1.5270300000000001E-2</c:v>
                </c:pt>
                <c:pt idx="4217">
                  <c:v>-1.5260599999999999E-2</c:v>
                </c:pt>
                <c:pt idx="4218">
                  <c:v>-1.5351099999999999E-2</c:v>
                </c:pt>
                <c:pt idx="4219">
                  <c:v>-1.53618E-2</c:v>
                </c:pt>
                <c:pt idx="4220">
                  <c:v>-1.5408699999999999E-2</c:v>
                </c:pt>
                <c:pt idx="4221">
                  <c:v>-1.5466300000000001E-2</c:v>
                </c:pt>
                <c:pt idx="4222">
                  <c:v>-1.5479100000000001E-2</c:v>
                </c:pt>
                <c:pt idx="4223">
                  <c:v>-1.5546300000000001E-2</c:v>
                </c:pt>
                <c:pt idx="4224">
                  <c:v>-1.55763E-2</c:v>
                </c:pt>
                <c:pt idx="4225">
                  <c:v>-1.5605900000000001E-2</c:v>
                </c:pt>
                <c:pt idx="4226">
                  <c:v>-1.5676900000000001E-2</c:v>
                </c:pt>
                <c:pt idx="4227">
                  <c:v>-1.5674500000000001E-2</c:v>
                </c:pt>
                <c:pt idx="4228">
                  <c:v>-1.5751100000000001E-2</c:v>
                </c:pt>
                <c:pt idx="4229">
                  <c:v>-1.5768999999999998E-2</c:v>
                </c:pt>
                <c:pt idx="4230">
                  <c:v>-1.57996E-2</c:v>
                </c:pt>
                <c:pt idx="4231">
                  <c:v>-1.5872799999999999E-2</c:v>
                </c:pt>
                <c:pt idx="4232">
                  <c:v>-1.5853699999999998E-2</c:v>
                </c:pt>
                <c:pt idx="4233">
                  <c:v>-1.5955400000000002E-2</c:v>
                </c:pt>
                <c:pt idx="4234">
                  <c:v>-1.5938299999999999E-2</c:v>
                </c:pt>
                <c:pt idx="4235">
                  <c:v>-1.6006699999999999E-2</c:v>
                </c:pt>
                <c:pt idx="4236">
                  <c:v>-1.6043499999999999E-2</c:v>
                </c:pt>
                <c:pt idx="4237">
                  <c:v>-1.6048400000000001E-2</c:v>
                </c:pt>
                <c:pt idx="4238">
                  <c:v>-1.6137200000000001E-2</c:v>
                </c:pt>
                <c:pt idx="4239">
                  <c:v>-1.6108999999999998E-2</c:v>
                </c:pt>
                <c:pt idx="4240">
                  <c:v>-1.6199999999999999E-2</c:v>
                </c:pt>
                <c:pt idx="4241">
                  <c:v>-1.6194400000000001E-2</c:v>
                </c:pt>
                <c:pt idx="4242">
                  <c:v>-1.6244399999999999E-2</c:v>
                </c:pt>
                <c:pt idx="4243">
                  <c:v>-1.6286200000000001E-2</c:v>
                </c:pt>
                <c:pt idx="4244">
                  <c:v>-1.6295400000000002E-2</c:v>
                </c:pt>
                <c:pt idx="4245">
                  <c:v>-1.63629E-2</c:v>
                </c:pt>
                <c:pt idx="4246">
                  <c:v>-1.6362700000000001E-2</c:v>
                </c:pt>
                <c:pt idx="4247">
                  <c:v>-1.6422599999999999E-2</c:v>
                </c:pt>
                <c:pt idx="4248">
                  <c:v>-1.6435200000000001E-2</c:v>
                </c:pt>
                <c:pt idx="4249">
                  <c:v>-1.6477200000000001E-2</c:v>
                </c:pt>
                <c:pt idx="4250">
                  <c:v>-1.6499699999999999E-2</c:v>
                </c:pt>
                <c:pt idx="4251">
                  <c:v>-1.6535899999999999E-2</c:v>
                </c:pt>
                <c:pt idx="4252">
                  <c:v>-1.6559999999999998E-2</c:v>
                </c:pt>
                <c:pt idx="4253">
                  <c:v>-1.6595800000000001E-2</c:v>
                </c:pt>
                <c:pt idx="4254">
                  <c:v>-1.6625999999999998E-2</c:v>
                </c:pt>
                <c:pt idx="4255">
                  <c:v>-1.66479E-2</c:v>
                </c:pt>
                <c:pt idx="4256">
                  <c:v>-1.6697E-2</c:v>
                </c:pt>
                <c:pt idx="4257">
                  <c:v>-1.6693900000000001E-2</c:v>
                </c:pt>
                <c:pt idx="4258">
                  <c:v>-1.6759699999999999E-2</c:v>
                </c:pt>
                <c:pt idx="4259">
                  <c:v>-1.67461E-2</c:v>
                </c:pt>
                <c:pt idx="4260">
                  <c:v>-1.6805500000000001E-2</c:v>
                </c:pt>
                <c:pt idx="4261">
                  <c:v>-1.68185E-2</c:v>
                </c:pt>
                <c:pt idx="4262">
                  <c:v>-1.6841200000000001E-2</c:v>
                </c:pt>
                <c:pt idx="4263">
                  <c:v>-1.68857E-2</c:v>
                </c:pt>
                <c:pt idx="4264">
                  <c:v>-1.6862200000000001E-2</c:v>
                </c:pt>
                <c:pt idx="4265">
                  <c:v>-1.6958600000000001E-2</c:v>
                </c:pt>
                <c:pt idx="4266">
                  <c:v>-1.6977800000000001E-2</c:v>
                </c:pt>
                <c:pt idx="4267">
                  <c:v>-1.7082199999999999E-2</c:v>
                </c:pt>
                <c:pt idx="4268">
                  <c:v>-1.70657E-2</c:v>
                </c:pt>
                <c:pt idx="4269">
                  <c:v>-1.7041500000000001E-2</c:v>
                </c:pt>
                <c:pt idx="4270">
                  <c:v>-1.7028100000000001E-2</c:v>
                </c:pt>
                <c:pt idx="4271">
                  <c:v>-1.6974900000000001E-2</c:v>
                </c:pt>
                <c:pt idx="4272">
                  <c:v>-1.70072E-2</c:v>
                </c:pt>
                <c:pt idx="4273">
                  <c:v>-1.69401E-2</c:v>
                </c:pt>
                <c:pt idx="4274">
                  <c:v>-1.69663E-2</c:v>
                </c:pt>
                <c:pt idx="4275">
                  <c:v>-1.6910600000000001E-2</c:v>
                </c:pt>
                <c:pt idx="4276">
                  <c:v>-1.6911700000000002E-2</c:v>
                </c:pt>
                <c:pt idx="4277">
                  <c:v>-1.6886999999999999E-2</c:v>
                </c:pt>
                <c:pt idx="4278">
                  <c:v>-1.6852499999999999E-2</c:v>
                </c:pt>
                <c:pt idx="4279">
                  <c:v>-1.6858499999999998E-2</c:v>
                </c:pt>
                <c:pt idx="4280">
                  <c:v>-1.67964E-2</c:v>
                </c:pt>
                <c:pt idx="4281">
                  <c:v>-1.68202E-2</c:v>
                </c:pt>
                <c:pt idx="4282">
                  <c:v>-1.6752E-2</c:v>
                </c:pt>
                <c:pt idx="4283">
                  <c:v>-1.67689E-2</c:v>
                </c:pt>
                <c:pt idx="4284">
                  <c:v>-1.6720599999999999E-2</c:v>
                </c:pt>
                <c:pt idx="4285">
                  <c:v>-1.67057E-2</c:v>
                </c:pt>
                <c:pt idx="4286">
                  <c:v>-1.6693400000000001E-2</c:v>
                </c:pt>
                <c:pt idx="4287">
                  <c:v>-1.66397E-2</c:v>
                </c:pt>
                <c:pt idx="4288">
                  <c:v>-1.6656600000000001E-2</c:v>
                </c:pt>
                <c:pt idx="4289">
                  <c:v>-1.6583199999999999E-2</c:v>
                </c:pt>
                <c:pt idx="4290">
                  <c:v>-1.6602100000000002E-2</c:v>
                </c:pt>
                <c:pt idx="4291">
                  <c:v>-1.65411E-2</c:v>
                </c:pt>
                <c:pt idx="4292">
                  <c:v>-1.6534500000000001E-2</c:v>
                </c:pt>
                <c:pt idx="4293">
                  <c:v>-1.65066E-2</c:v>
                </c:pt>
                <c:pt idx="4294">
                  <c:v>-1.6466399999999999E-2</c:v>
                </c:pt>
                <c:pt idx="4295">
                  <c:v>-1.6466100000000001E-2</c:v>
                </c:pt>
                <c:pt idx="4296">
                  <c:v>-1.6406E-2</c:v>
                </c:pt>
                <c:pt idx="4297">
                  <c:v>-1.6412E-2</c:v>
                </c:pt>
                <c:pt idx="4298">
                  <c:v>-1.6352100000000001E-2</c:v>
                </c:pt>
                <c:pt idx="4299">
                  <c:v>-1.63476E-2</c:v>
                </c:pt>
                <c:pt idx="4300">
                  <c:v>-1.6299999999999999E-2</c:v>
                </c:pt>
                <c:pt idx="4301">
                  <c:v>-1.6280099999999999E-2</c:v>
                </c:pt>
                <c:pt idx="4302">
                  <c:v>-1.62484E-2</c:v>
                </c:pt>
                <c:pt idx="4303">
                  <c:v>-1.6212500000000001E-2</c:v>
                </c:pt>
                <c:pt idx="4304">
                  <c:v>-1.6198199999999999E-2</c:v>
                </c:pt>
                <c:pt idx="4305">
                  <c:v>-1.61437E-2</c:v>
                </c:pt>
                <c:pt idx="4306">
                  <c:v>-1.61455E-2</c:v>
                </c:pt>
                <c:pt idx="4307">
                  <c:v>-1.6076199999999999E-2</c:v>
                </c:pt>
                <c:pt idx="4308">
                  <c:v>-1.60807E-2</c:v>
                </c:pt>
                <c:pt idx="4309">
                  <c:v>-1.6017300000000002E-2</c:v>
                </c:pt>
                <c:pt idx="4310">
                  <c:v>-1.5999599999999999E-2</c:v>
                </c:pt>
                <c:pt idx="4311">
                  <c:v>-1.59691E-2</c:v>
                </c:pt>
                <c:pt idx="4312">
                  <c:v>-1.59118E-2</c:v>
                </c:pt>
                <c:pt idx="4313">
                  <c:v>-1.5920799999999999E-2</c:v>
                </c:pt>
                <c:pt idx="4314">
                  <c:v>-1.5835399999999999E-2</c:v>
                </c:pt>
                <c:pt idx="4315">
                  <c:v>-1.5854500000000001E-2</c:v>
                </c:pt>
                <c:pt idx="4316">
                  <c:v>-1.5777900000000001E-2</c:v>
                </c:pt>
                <c:pt idx="4317">
                  <c:v>-1.5763200000000002E-2</c:v>
                </c:pt>
                <c:pt idx="4318">
                  <c:v>-1.57295E-2</c:v>
                </c:pt>
                <c:pt idx="4319">
                  <c:v>-1.56659E-2</c:v>
                </c:pt>
                <c:pt idx="4320">
                  <c:v>-1.5672100000000001E-2</c:v>
                </c:pt>
                <c:pt idx="4321">
                  <c:v>-1.55847E-2</c:v>
                </c:pt>
                <c:pt idx="4322">
                  <c:v>-1.5592699999999999E-2</c:v>
                </c:pt>
                <c:pt idx="4323">
                  <c:v>-1.5525600000000001E-2</c:v>
                </c:pt>
                <c:pt idx="4324">
                  <c:v>-1.55009E-2</c:v>
                </c:pt>
                <c:pt idx="4325">
                  <c:v>-1.54693E-2</c:v>
                </c:pt>
                <c:pt idx="4326">
                  <c:v>-1.54063E-2</c:v>
                </c:pt>
                <c:pt idx="4327">
                  <c:v>-1.5395499999999999E-2</c:v>
                </c:pt>
                <c:pt idx="4328">
                  <c:v>-1.53397E-2</c:v>
                </c:pt>
                <c:pt idx="4329">
                  <c:v>-1.53221E-2</c:v>
                </c:pt>
                <c:pt idx="4330">
                  <c:v>-1.5247E-2</c:v>
                </c:pt>
                <c:pt idx="4331">
                  <c:v>-1.51702E-2</c:v>
                </c:pt>
                <c:pt idx="4332">
                  <c:v>-1.51748E-2</c:v>
                </c:pt>
                <c:pt idx="4333">
                  <c:v>-1.5303600000000001E-2</c:v>
                </c:pt>
                <c:pt idx="4334">
                  <c:v>-1.54336E-2</c:v>
                </c:pt>
                <c:pt idx="4335">
                  <c:v>-1.5384399999999999E-2</c:v>
                </c:pt>
                <c:pt idx="4336">
                  <c:v>-1.51451E-2</c:v>
                </c:pt>
                <c:pt idx="4337">
                  <c:v>-1.4888200000000001E-2</c:v>
                </c:pt>
                <c:pt idx="4338">
                  <c:v>-1.4667400000000001E-2</c:v>
                </c:pt>
                <c:pt idx="4339">
                  <c:v>-1.44701E-2</c:v>
                </c:pt>
                <c:pt idx="4340">
                  <c:v>-1.42823E-2</c:v>
                </c:pt>
                <c:pt idx="4341">
                  <c:v>-1.40432E-2</c:v>
                </c:pt>
                <c:pt idx="4342">
                  <c:v>-1.3858499999999999E-2</c:v>
                </c:pt>
                <c:pt idx="4343">
                  <c:v>-1.3620699999999999E-2</c:v>
                </c:pt>
                <c:pt idx="4344">
                  <c:v>-1.3427400000000001E-2</c:v>
                </c:pt>
                <c:pt idx="4345">
                  <c:v>-1.32161E-2</c:v>
                </c:pt>
                <c:pt idx="4346">
                  <c:v>-1.29862E-2</c:v>
                </c:pt>
                <c:pt idx="4347">
                  <c:v>-1.2804899999999999E-2</c:v>
                </c:pt>
                <c:pt idx="4348">
                  <c:v>-1.2552900000000001E-2</c:v>
                </c:pt>
                <c:pt idx="4349">
                  <c:v>-1.2374899999999999E-2</c:v>
                </c:pt>
                <c:pt idx="4350">
                  <c:v>-1.21365E-2</c:v>
                </c:pt>
                <c:pt idx="4351">
                  <c:v>-1.1929800000000001E-2</c:v>
                </c:pt>
                <c:pt idx="4352">
                  <c:v>-1.1726E-2</c:v>
                </c:pt>
                <c:pt idx="4353">
                  <c:v>-1.1488E-2</c:v>
                </c:pt>
                <c:pt idx="4354">
                  <c:v>-1.1303799999999999E-2</c:v>
                </c:pt>
                <c:pt idx="4355">
                  <c:v>-1.1061700000000001E-2</c:v>
                </c:pt>
                <c:pt idx="4356">
                  <c:v>-1.08652E-2</c:v>
                </c:pt>
                <c:pt idx="4357">
                  <c:v>-1.06435E-2</c:v>
                </c:pt>
                <c:pt idx="4358">
                  <c:v>-1.04213E-2</c:v>
                </c:pt>
                <c:pt idx="4359">
                  <c:v>-1.0217199999999999E-2</c:v>
                </c:pt>
                <c:pt idx="4360" formatCode="0.00E+00">
                  <c:v>-9.9866099999999999E-3</c:v>
                </c:pt>
                <c:pt idx="4361" formatCode="0.00E+00">
                  <c:v>-9.7780000000000002E-3</c:v>
                </c:pt>
                <c:pt idx="4362" formatCode="0.00E+00">
                  <c:v>-9.56042E-3</c:v>
                </c:pt>
                <c:pt idx="4363" formatCode="0.00E+00">
                  <c:v>-9.3361299999999998E-3</c:v>
                </c:pt>
                <c:pt idx="4364" formatCode="0.00E+00">
                  <c:v>-9.1302599999999994E-3</c:v>
                </c:pt>
                <c:pt idx="4365" formatCode="0.00E+00">
                  <c:v>-8.9039600000000007E-3</c:v>
                </c:pt>
                <c:pt idx="4366" formatCode="0.00E+00">
                  <c:v>-8.6881000000000007E-3</c:v>
                </c:pt>
                <c:pt idx="4367" formatCode="0.00E+00">
                  <c:v>-8.4782699999999996E-3</c:v>
                </c:pt>
                <c:pt idx="4368" formatCode="0.00E+00">
                  <c:v>-8.2404599999999998E-3</c:v>
                </c:pt>
                <c:pt idx="4369" formatCode="0.00E+00">
                  <c:v>-8.0450599999999997E-3</c:v>
                </c:pt>
                <c:pt idx="4370" formatCode="0.00E+00">
                  <c:v>-7.8014499999999997E-3</c:v>
                </c:pt>
                <c:pt idx="4371" formatCode="0.00E+00">
                  <c:v>-7.5964099999999996E-3</c:v>
                </c:pt>
                <c:pt idx="4372" formatCode="0.00E+00">
                  <c:v>-7.3745499999999997E-3</c:v>
                </c:pt>
                <c:pt idx="4373" formatCode="0.00E+00">
                  <c:v>-7.1411799999999996E-3</c:v>
                </c:pt>
                <c:pt idx="4374" formatCode="0.00E+00">
                  <c:v>-6.9483100000000001E-3</c:v>
                </c:pt>
                <c:pt idx="4375" formatCode="0.00E+00">
                  <c:v>-6.6954199999999997E-3</c:v>
                </c:pt>
                <c:pt idx="4376" formatCode="0.00E+00">
                  <c:v>-6.5064900000000002E-3</c:v>
                </c:pt>
                <c:pt idx="4377" formatCode="0.00E+00">
                  <c:v>-6.2618500000000002E-3</c:v>
                </c:pt>
                <c:pt idx="4378" formatCode="0.00E+00">
                  <c:v>-6.0487800000000001E-3</c:v>
                </c:pt>
                <c:pt idx="4379" formatCode="0.00E+00">
                  <c:v>-5.8332599999999998E-3</c:v>
                </c:pt>
                <c:pt idx="4380" formatCode="0.00E+00">
                  <c:v>-5.5918900000000004E-3</c:v>
                </c:pt>
                <c:pt idx="4381" formatCode="0.00E+00">
                  <c:v>-5.39567E-3</c:v>
                </c:pt>
                <c:pt idx="4382" formatCode="0.00E+00">
                  <c:v>-5.1463500000000001E-3</c:v>
                </c:pt>
                <c:pt idx="4383" formatCode="0.00E+00">
                  <c:v>-4.9457199999999998E-3</c:v>
                </c:pt>
                <c:pt idx="4384" formatCode="0.00E+00">
                  <c:v>-4.7114799999999997E-3</c:v>
                </c:pt>
                <c:pt idx="4385" formatCode="0.00E+00">
                  <c:v>-4.4924099999999996E-3</c:v>
                </c:pt>
                <c:pt idx="4386" formatCode="0.00E+00">
                  <c:v>-4.2736299999999996E-3</c:v>
                </c:pt>
                <c:pt idx="4387" formatCode="0.00E+00">
                  <c:v>-4.0420300000000003E-3</c:v>
                </c:pt>
                <c:pt idx="4388" formatCode="0.00E+00">
                  <c:v>-3.8265899999999999E-3</c:v>
                </c:pt>
                <c:pt idx="4389" formatCode="0.00E+00">
                  <c:v>-3.5960499999999999E-3</c:v>
                </c:pt>
                <c:pt idx="4390" formatCode="0.00E+00">
                  <c:v>-3.3769999999999998E-3</c:v>
                </c:pt>
                <c:pt idx="4391" formatCode="0.00E+00">
                  <c:v>-3.1486999999999999E-3</c:v>
                </c:pt>
                <c:pt idx="4392" formatCode="0.00E+00">
                  <c:v>-2.9294199999999999E-3</c:v>
                </c:pt>
                <c:pt idx="4393" formatCode="0.00E+00">
                  <c:v>-2.6929900000000001E-3</c:v>
                </c:pt>
                <c:pt idx="4394" formatCode="0.00E+00">
                  <c:v>-2.4820300000000001E-3</c:v>
                </c:pt>
                <c:pt idx="4395" formatCode="0.00E+00">
                  <c:v>-2.2519100000000002E-3</c:v>
                </c:pt>
                <c:pt idx="4396" formatCode="0.00E+00">
                  <c:v>-2.04747E-3</c:v>
                </c:pt>
                <c:pt idx="4397" formatCode="0.00E+00">
                  <c:v>-1.7978899999999999E-3</c:v>
                </c:pt>
                <c:pt idx="4398" formatCode="0.00E+00">
                  <c:v>-1.52892E-3</c:v>
                </c:pt>
                <c:pt idx="4399" formatCode="0.00E+00">
                  <c:v>-1.33578E-3</c:v>
                </c:pt>
                <c:pt idx="4400" formatCode="0.00E+00">
                  <c:v>-1.23631E-3</c:v>
                </c:pt>
                <c:pt idx="4401" formatCode="0.00E+00">
                  <c:v>-1.22809E-3</c:v>
                </c:pt>
                <c:pt idx="4402" formatCode="0.00E+00">
                  <c:v>-1.0022799999999999E-3</c:v>
                </c:pt>
                <c:pt idx="4403" formatCode="0.00E+00">
                  <c:v>-6.3778200000000004E-4</c:v>
                </c:pt>
                <c:pt idx="4404" formatCode="0.00E+00">
                  <c:v>-1.7356399999999999E-4</c:v>
                </c:pt>
                <c:pt idx="4405" formatCode="0.00E+00">
                  <c:v>2.4067899999999999E-4</c:v>
                </c:pt>
                <c:pt idx="4406" formatCode="0.00E+00">
                  <c:v>5.9320800000000002E-4</c:v>
                </c:pt>
                <c:pt idx="4407" formatCode="0.00E+00">
                  <c:v>1.0119599999999999E-3</c:v>
                </c:pt>
                <c:pt idx="4408" formatCode="0.00E+00">
                  <c:v>1.36546E-3</c:v>
                </c:pt>
                <c:pt idx="4409" formatCode="0.00E+00">
                  <c:v>1.8E-3</c:v>
                </c:pt>
                <c:pt idx="4410" formatCode="0.00E+00">
                  <c:v>2.1718699999999998E-3</c:v>
                </c:pt>
                <c:pt idx="4411" formatCode="0.00E+00">
                  <c:v>2.5712700000000001E-3</c:v>
                </c:pt>
                <c:pt idx="4412" formatCode="0.00E+00">
                  <c:v>2.9761700000000002E-3</c:v>
                </c:pt>
                <c:pt idx="4413" formatCode="0.00E+00">
                  <c:v>3.3452099999999999E-3</c:v>
                </c:pt>
                <c:pt idx="4414" formatCode="0.00E+00">
                  <c:v>3.76998E-3</c:v>
                </c:pt>
                <c:pt idx="4415" formatCode="0.00E+00">
                  <c:v>4.1329299999999999E-3</c:v>
                </c:pt>
                <c:pt idx="4416" formatCode="0.00E+00">
                  <c:v>4.5499700000000004E-3</c:v>
                </c:pt>
                <c:pt idx="4417" formatCode="0.00E+00">
                  <c:v>4.9296599999999998E-3</c:v>
                </c:pt>
                <c:pt idx="4418" formatCode="0.00E+00">
                  <c:v>5.3271400000000002E-3</c:v>
                </c:pt>
                <c:pt idx="4419" formatCode="0.00E+00">
                  <c:v>5.7268099999999997E-3</c:v>
                </c:pt>
                <c:pt idx="4420" formatCode="0.00E+00">
                  <c:v>6.1130899999999998E-3</c:v>
                </c:pt>
                <c:pt idx="4421" formatCode="0.00E+00">
                  <c:v>6.5196300000000002E-3</c:v>
                </c:pt>
                <c:pt idx="4422" formatCode="0.00E+00">
                  <c:v>6.9037100000000004E-3</c:v>
                </c:pt>
                <c:pt idx="4423" formatCode="0.00E+00">
                  <c:v>7.3072199999999997E-3</c:v>
                </c:pt>
                <c:pt idx="4424" formatCode="0.00E+00">
                  <c:v>7.6918999999999998E-3</c:v>
                </c:pt>
                <c:pt idx="4425" formatCode="0.00E+00">
                  <c:v>8.0949999999999998E-3</c:v>
                </c:pt>
                <c:pt idx="4426" formatCode="0.00E+00">
                  <c:v>8.4778900000000001E-3</c:v>
                </c:pt>
                <c:pt idx="4427" formatCode="0.00E+00">
                  <c:v>8.8826700000000005E-3</c:v>
                </c:pt>
                <c:pt idx="4428" formatCode="0.00E+00">
                  <c:v>9.2678900000000008E-3</c:v>
                </c:pt>
                <c:pt idx="4429" formatCode="0.00E+00">
                  <c:v>9.6688499999999997E-3</c:v>
                </c:pt>
                <c:pt idx="4430">
                  <c:v>1.0067E-2</c:v>
                </c:pt>
                <c:pt idx="4431">
                  <c:v>1.0452299999999999E-2</c:v>
                </c:pt>
                <c:pt idx="4432">
                  <c:v>1.0864800000000001E-2</c:v>
                </c:pt>
                <c:pt idx="4433">
                  <c:v>1.12354E-2</c:v>
                </c:pt>
                <c:pt idx="4434">
                  <c:v>1.1653200000000001E-2</c:v>
                </c:pt>
                <c:pt idx="4435">
                  <c:v>1.2026200000000001E-2</c:v>
                </c:pt>
                <c:pt idx="4436">
                  <c:v>1.24309E-2</c:v>
                </c:pt>
                <c:pt idx="4437">
                  <c:v>1.28234E-2</c:v>
                </c:pt>
                <c:pt idx="4438">
                  <c:v>1.32067E-2</c:v>
                </c:pt>
                <c:pt idx="4439">
                  <c:v>1.36215E-2</c:v>
                </c:pt>
                <c:pt idx="4440">
                  <c:v>1.3991200000000001E-2</c:v>
                </c:pt>
                <c:pt idx="4441">
                  <c:v>1.44105E-2</c:v>
                </c:pt>
                <c:pt idx="4442">
                  <c:v>1.4782500000000001E-2</c:v>
                </c:pt>
                <c:pt idx="4443">
                  <c:v>1.5188399999999999E-2</c:v>
                </c:pt>
                <c:pt idx="4444">
                  <c:v>1.5576100000000001E-2</c:v>
                </c:pt>
                <c:pt idx="4445">
                  <c:v>1.5963000000000001E-2</c:v>
                </c:pt>
                <c:pt idx="4446">
                  <c:v>1.6367099999999999E-2</c:v>
                </c:pt>
                <c:pt idx="4447">
                  <c:v>1.67426E-2</c:v>
                </c:pt>
                <c:pt idx="4448">
                  <c:v>1.7155E-2</c:v>
                </c:pt>
                <c:pt idx="4449">
                  <c:v>1.75306E-2</c:v>
                </c:pt>
                <c:pt idx="4450">
                  <c:v>1.7939699999999999E-2</c:v>
                </c:pt>
                <c:pt idx="4451">
                  <c:v>1.83216E-2</c:v>
                </c:pt>
                <c:pt idx="4452">
                  <c:v>1.8719E-2</c:v>
                </c:pt>
                <c:pt idx="4453">
                  <c:v>1.9111300000000001E-2</c:v>
                </c:pt>
                <c:pt idx="4454">
                  <c:v>1.9495100000000001E-2</c:v>
                </c:pt>
                <c:pt idx="4455">
                  <c:v>1.9897999999999999E-2</c:v>
                </c:pt>
                <c:pt idx="4456">
                  <c:v>2.02723E-2</c:v>
                </c:pt>
                <c:pt idx="4457">
                  <c:v>2.06812E-2</c:v>
                </c:pt>
                <c:pt idx="4458">
                  <c:v>2.10569E-2</c:v>
                </c:pt>
                <c:pt idx="4459">
                  <c:v>2.1461899999999999E-2</c:v>
                </c:pt>
                <c:pt idx="4460">
                  <c:v>2.1847999999999999E-2</c:v>
                </c:pt>
                <c:pt idx="4461">
                  <c:v>2.2238399999999998E-2</c:v>
                </c:pt>
                <c:pt idx="4462">
                  <c:v>2.2637399999999998E-2</c:v>
                </c:pt>
                <c:pt idx="4463">
                  <c:v>2.30134E-2</c:v>
                </c:pt>
                <c:pt idx="4464">
                  <c:v>2.34183E-2</c:v>
                </c:pt>
                <c:pt idx="4465">
                  <c:v>2.3791799999999998E-2</c:v>
                </c:pt>
                <c:pt idx="4466">
                  <c:v>2.4192399999999999E-2</c:v>
                </c:pt>
                <c:pt idx="4467">
                  <c:v>2.45755E-2</c:v>
                </c:pt>
                <c:pt idx="4468">
                  <c:v>2.4966800000000001E-2</c:v>
                </c:pt>
                <c:pt idx="4469">
                  <c:v>2.5360899999999999E-2</c:v>
                </c:pt>
                <c:pt idx="4470">
                  <c:v>2.5744599999999999E-2</c:v>
                </c:pt>
                <c:pt idx="4471">
                  <c:v>2.61417E-2</c:v>
                </c:pt>
                <c:pt idx="4472">
                  <c:v>2.6523499999999998E-2</c:v>
                </c:pt>
                <c:pt idx="4473">
                  <c:v>2.6916300000000001E-2</c:v>
                </c:pt>
                <c:pt idx="4474">
                  <c:v>2.7297800000000001E-2</c:v>
                </c:pt>
                <c:pt idx="4475">
                  <c:v>2.7686599999999999E-2</c:v>
                </c:pt>
                <c:pt idx="4476">
                  <c:v>2.8067499999999999E-2</c:v>
                </c:pt>
                <c:pt idx="4477">
                  <c:v>2.8458199999999999E-2</c:v>
                </c:pt>
                <c:pt idx="4478">
                  <c:v>2.8840999999999999E-2</c:v>
                </c:pt>
                <c:pt idx="4479">
                  <c:v>2.92305E-2</c:v>
                </c:pt>
                <c:pt idx="4480">
                  <c:v>2.96178E-2</c:v>
                </c:pt>
                <c:pt idx="4481">
                  <c:v>2.9998500000000001E-2</c:v>
                </c:pt>
                <c:pt idx="4482">
                  <c:v>3.0392200000000001E-2</c:v>
                </c:pt>
                <c:pt idx="4483">
                  <c:v>3.0762999999999999E-2</c:v>
                </c:pt>
                <c:pt idx="4484">
                  <c:v>3.11582E-2</c:v>
                </c:pt>
                <c:pt idx="4485">
                  <c:v>3.1529399999999999E-2</c:v>
                </c:pt>
                <c:pt idx="4486">
                  <c:v>3.1917500000000001E-2</c:v>
                </c:pt>
                <c:pt idx="4487">
                  <c:v>3.2302400000000002E-2</c:v>
                </c:pt>
                <c:pt idx="4488">
                  <c:v>3.2678899999999997E-2</c:v>
                </c:pt>
                <c:pt idx="4489">
                  <c:v>3.3075800000000002E-2</c:v>
                </c:pt>
                <c:pt idx="4490">
                  <c:v>3.3445599999999999E-2</c:v>
                </c:pt>
                <c:pt idx="4491">
                  <c:v>3.3840200000000001E-2</c:v>
                </c:pt>
                <c:pt idx="4492">
                  <c:v>3.4213500000000001E-2</c:v>
                </c:pt>
                <c:pt idx="4493">
                  <c:v>3.45945E-2</c:v>
                </c:pt>
                <c:pt idx="4494">
                  <c:v>3.49772E-2</c:v>
                </c:pt>
                <c:pt idx="4495">
                  <c:v>3.5348699999999997E-2</c:v>
                </c:pt>
                <c:pt idx="4496">
                  <c:v>3.5736999999999998E-2</c:v>
                </c:pt>
                <c:pt idx="4497">
                  <c:v>3.6111900000000002E-2</c:v>
                </c:pt>
                <c:pt idx="4498">
                  <c:v>3.64955E-2</c:v>
                </c:pt>
                <c:pt idx="4499">
                  <c:v>3.6877E-2</c:v>
                </c:pt>
                <c:pt idx="4500">
                  <c:v>3.7253399999999999E-2</c:v>
                </c:pt>
                <c:pt idx="4501">
                  <c:v>3.76347E-2</c:v>
                </c:pt>
                <c:pt idx="4502">
                  <c:v>3.8011200000000002E-2</c:v>
                </c:pt>
                <c:pt idx="4503">
                  <c:v>3.83842E-2</c:v>
                </c:pt>
                <c:pt idx="4504">
                  <c:v>3.8766200000000001E-2</c:v>
                </c:pt>
                <c:pt idx="4505">
                  <c:v>3.9134000000000002E-2</c:v>
                </c:pt>
                <c:pt idx="4506">
                  <c:v>3.95176E-2</c:v>
                </c:pt>
                <c:pt idx="4507">
                  <c:v>3.98921E-2</c:v>
                </c:pt>
                <c:pt idx="4508">
                  <c:v>4.0265700000000001E-2</c:v>
                </c:pt>
                <c:pt idx="4509">
                  <c:v>4.0651399999999997E-2</c:v>
                </c:pt>
                <c:pt idx="4510">
                  <c:v>4.1013000000000001E-2</c:v>
                </c:pt>
                <c:pt idx="4511">
                  <c:v>4.14017E-2</c:v>
                </c:pt>
                <c:pt idx="4512">
                  <c:v>4.1762899999999999E-2</c:v>
                </c:pt>
                <c:pt idx="4513">
                  <c:v>4.21401E-2</c:v>
                </c:pt>
                <c:pt idx="4514">
                  <c:v>4.2513799999999997E-2</c:v>
                </c:pt>
                <c:pt idx="4515">
                  <c:v>4.2875900000000002E-2</c:v>
                </c:pt>
                <c:pt idx="4516">
                  <c:v>4.3262599999999998E-2</c:v>
                </c:pt>
                <c:pt idx="4517">
                  <c:v>4.3619699999999997E-2</c:v>
                </c:pt>
                <c:pt idx="4518">
                  <c:v>4.4004399999999999E-2</c:v>
                </c:pt>
                <c:pt idx="4519">
                  <c:v>4.4368999999999999E-2</c:v>
                </c:pt>
                <c:pt idx="4520">
                  <c:v>4.4740000000000002E-2</c:v>
                </c:pt>
                <c:pt idx="4521">
                  <c:v>4.5114799999999997E-2</c:v>
                </c:pt>
                <c:pt idx="4522">
                  <c:v>4.5474100000000003E-2</c:v>
                </c:pt>
                <c:pt idx="4523">
                  <c:v>4.5849800000000003E-2</c:v>
                </c:pt>
                <c:pt idx="4524">
                  <c:v>4.6209100000000003E-2</c:v>
                </c:pt>
                <c:pt idx="4525">
                  <c:v>4.6579500000000003E-2</c:v>
                </c:pt>
                <c:pt idx="4526">
                  <c:v>4.6946300000000003E-2</c:v>
                </c:pt>
                <c:pt idx="4527">
                  <c:v>4.7312399999999998E-2</c:v>
                </c:pt>
                <c:pt idx="4528">
                  <c:v>4.76812E-2</c:v>
                </c:pt>
                <c:pt idx="4529">
                  <c:v>4.8048E-2</c:v>
                </c:pt>
                <c:pt idx="4530">
                  <c:v>4.8410399999999999E-2</c:v>
                </c:pt>
                <c:pt idx="4531">
                  <c:v>4.8778299999999997E-2</c:v>
                </c:pt>
                <c:pt idx="4532">
                  <c:v>4.9137E-2</c:v>
                </c:pt>
                <c:pt idx="4533">
                  <c:v>4.9500099999999998E-2</c:v>
                </c:pt>
                <c:pt idx="4534">
                  <c:v>4.9863900000000003E-2</c:v>
                </c:pt>
                <c:pt idx="4535">
                  <c:v>5.0217999999999999E-2</c:v>
                </c:pt>
                <c:pt idx="4536">
                  <c:v>5.05899E-2</c:v>
                </c:pt>
                <c:pt idx="4537">
                  <c:v>5.0940199999999998E-2</c:v>
                </c:pt>
                <c:pt idx="4538">
                  <c:v>5.1311500000000003E-2</c:v>
                </c:pt>
                <c:pt idx="4539">
                  <c:v>5.1667299999999999E-2</c:v>
                </c:pt>
                <c:pt idx="4540">
                  <c:v>5.2025299999999997E-2</c:v>
                </c:pt>
                <c:pt idx="4541">
                  <c:v>5.2390899999999997E-2</c:v>
                </c:pt>
                <c:pt idx="4542">
                  <c:v>5.2734900000000001E-2</c:v>
                </c:pt>
                <c:pt idx="4543">
                  <c:v>5.3103900000000002E-2</c:v>
                </c:pt>
                <c:pt idx="4544">
                  <c:v>5.34467E-2</c:v>
                </c:pt>
                <c:pt idx="4545">
                  <c:v>5.3809500000000003E-2</c:v>
                </c:pt>
                <c:pt idx="4546">
                  <c:v>5.4162700000000001E-2</c:v>
                </c:pt>
                <c:pt idx="4547">
                  <c:v>5.4515399999999999E-2</c:v>
                </c:pt>
                <c:pt idx="4548">
                  <c:v>5.4878099999999999E-2</c:v>
                </c:pt>
                <c:pt idx="4549">
                  <c:v>5.5223899999999999E-2</c:v>
                </c:pt>
                <c:pt idx="4550">
                  <c:v>5.5585500000000003E-2</c:v>
                </c:pt>
                <c:pt idx="4551">
                  <c:v>5.5929800000000002E-2</c:v>
                </c:pt>
                <c:pt idx="4552">
                  <c:v>5.6283300000000001E-2</c:v>
                </c:pt>
                <c:pt idx="4553">
                  <c:v>5.6629400000000003E-2</c:v>
                </c:pt>
                <c:pt idx="4554">
                  <c:v>5.6978800000000003E-2</c:v>
                </c:pt>
                <c:pt idx="4555">
                  <c:v>5.7327200000000002E-2</c:v>
                </c:pt>
                <c:pt idx="4556">
                  <c:v>5.7676600000000001E-2</c:v>
                </c:pt>
                <c:pt idx="4557">
                  <c:v>5.8027200000000001E-2</c:v>
                </c:pt>
                <c:pt idx="4558">
                  <c:v>5.8373500000000002E-2</c:v>
                </c:pt>
                <c:pt idx="4559">
                  <c:v>5.8725300000000001E-2</c:v>
                </c:pt>
                <c:pt idx="4560">
                  <c:v>5.9063900000000003E-2</c:v>
                </c:pt>
                <c:pt idx="4561">
                  <c:v>5.9416099999999999E-2</c:v>
                </c:pt>
                <c:pt idx="4562">
                  <c:v>5.9749999999999998E-2</c:v>
                </c:pt>
                <c:pt idx="4563">
                  <c:v>6.0097999999999999E-2</c:v>
                </c:pt>
                <c:pt idx="4564">
                  <c:v>6.0437100000000001E-2</c:v>
                </c:pt>
                <c:pt idx="4565">
                  <c:v>6.0775700000000002E-2</c:v>
                </c:pt>
                <c:pt idx="4566">
                  <c:v>6.1125800000000001E-2</c:v>
                </c:pt>
                <c:pt idx="4567">
                  <c:v>6.14561E-2</c:v>
                </c:pt>
                <c:pt idx="4568">
                  <c:v>6.18089E-2</c:v>
                </c:pt>
                <c:pt idx="4569">
                  <c:v>6.21378E-2</c:v>
                </c:pt>
                <c:pt idx="4570">
                  <c:v>6.2481099999999998E-2</c:v>
                </c:pt>
                <c:pt idx="4571">
                  <c:v>6.2817200000000004E-2</c:v>
                </c:pt>
                <c:pt idx="4572">
                  <c:v>6.3146800000000003E-2</c:v>
                </c:pt>
                <c:pt idx="4573">
                  <c:v>6.3489900000000002E-2</c:v>
                </c:pt>
                <c:pt idx="4574">
                  <c:v>6.3813300000000003E-2</c:v>
                </c:pt>
                <c:pt idx="4575">
                  <c:v>6.4155199999999996E-2</c:v>
                </c:pt>
                <c:pt idx="4576">
                  <c:v>6.4483799999999994E-2</c:v>
                </c:pt>
                <c:pt idx="4577">
                  <c:v>6.4818500000000001E-2</c:v>
                </c:pt>
                <c:pt idx="4578">
                  <c:v>6.5154400000000001E-2</c:v>
                </c:pt>
                <c:pt idx="4579">
                  <c:v>6.5480200000000002E-2</c:v>
                </c:pt>
                <c:pt idx="4580">
                  <c:v>6.5808599999999995E-2</c:v>
                </c:pt>
                <c:pt idx="4581">
                  <c:v>6.6131200000000001E-2</c:v>
                </c:pt>
                <c:pt idx="4582">
                  <c:v>6.6468200000000005E-2</c:v>
                </c:pt>
                <c:pt idx="4583">
                  <c:v>6.6808300000000001E-2</c:v>
                </c:pt>
                <c:pt idx="4584">
                  <c:v>6.7109199999999994E-2</c:v>
                </c:pt>
                <c:pt idx="4585">
                  <c:v>6.7245399999999997E-2</c:v>
                </c:pt>
                <c:pt idx="4586">
                  <c:v>6.7485400000000001E-2</c:v>
                </c:pt>
                <c:pt idx="4587">
                  <c:v>6.7808999999999994E-2</c:v>
                </c:pt>
                <c:pt idx="4588">
                  <c:v>6.8019200000000002E-2</c:v>
                </c:pt>
                <c:pt idx="4589">
                  <c:v>6.8338399999999994E-2</c:v>
                </c:pt>
                <c:pt idx="4590">
                  <c:v>6.8574999999999997E-2</c:v>
                </c:pt>
                <c:pt idx="4591">
                  <c:v>6.8844100000000005E-2</c:v>
                </c:pt>
                <c:pt idx="4592">
                  <c:v>6.9126599999999996E-2</c:v>
                </c:pt>
                <c:pt idx="4593">
                  <c:v>6.9356100000000004E-2</c:v>
                </c:pt>
                <c:pt idx="4594">
                  <c:v>6.9654099999999997E-2</c:v>
                </c:pt>
                <c:pt idx="4595">
                  <c:v>6.9887599999999994E-2</c:v>
                </c:pt>
                <c:pt idx="4596">
                  <c:v>7.0163900000000001E-2</c:v>
                </c:pt>
                <c:pt idx="4597">
                  <c:v>7.0424100000000003E-2</c:v>
                </c:pt>
                <c:pt idx="4598">
                  <c:v>7.0675299999999996E-2</c:v>
                </c:pt>
                <c:pt idx="4599">
                  <c:v>7.0946200000000001E-2</c:v>
                </c:pt>
                <c:pt idx="4600">
                  <c:v>7.1194400000000005E-2</c:v>
                </c:pt>
                <c:pt idx="4601">
                  <c:v>7.1452500000000002E-2</c:v>
                </c:pt>
                <c:pt idx="4602">
                  <c:v>7.1710099999999999E-2</c:v>
                </c:pt>
                <c:pt idx="4603">
                  <c:v>7.1956199999999998E-2</c:v>
                </c:pt>
                <c:pt idx="4604">
                  <c:v>7.2212299999999993E-2</c:v>
                </c:pt>
                <c:pt idx="4605">
                  <c:v>7.2465399999999999E-2</c:v>
                </c:pt>
                <c:pt idx="4606">
                  <c:v>7.27077E-2</c:v>
                </c:pt>
                <c:pt idx="4607">
                  <c:v>7.2973300000000005E-2</c:v>
                </c:pt>
                <c:pt idx="4608">
                  <c:v>7.3208899999999993E-2</c:v>
                </c:pt>
                <c:pt idx="4609">
                  <c:v>7.34683E-2</c:v>
                </c:pt>
                <c:pt idx="4610">
                  <c:v>7.3713799999999996E-2</c:v>
                </c:pt>
                <c:pt idx="4611">
                  <c:v>7.3950799999999997E-2</c:v>
                </c:pt>
                <c:pt idx="4612">
                  <c:v>7.4207999999999996E-2</c:v>
                </c:pt>
                <c:pt idx="4613">
                  <c:v>7.4432799999999993E-2</c:v>
                </c:pt>
                <c:pt idx="4614">
                  <c:v>7.4687400000000001E-2</c:v>
                </c:pt>
                <c:pt idx="4615">
                  <c:v>7.4923199999999995E-2</c:v>
                </c:pt>
                <c:pt idx="4616">
                  <c:v>7.5161500000000006E-2</c:v>
                </c:pt>
                <c:pt idx="4617">
                  <c:v>7.5412800000000002E-2</c:v>
                </c:pt>
                <c:pt idx="4618">
                  <c:v>7.5640200000000005E-2</c:v>
                </c:pt>
                <c:pt idx="4619">
                  <c:v>7.5886400000000007E-2</c:v>
                </c:pt>
                <c:pt idx="4620">
                  <c:v>7.6120199999999999E-2</c:v>
                </c:pt>
                <c:pt idx="4621">
                  <c:v>7.6347799999999993E-2</c:v>
                </c:pt>
                <c:pt idx="4622">
                  <c:v>7.6591999999999993E-2</c:v>
                </c:pt>
                <c:pt idx="4623">
                  <c:v>7.6810500000000004E-2</c:v>
                </c:pt>
                <c:pt idx="4624">
                  <c:v>7.7048800000000001E-2</c:v>
                </c:pt>
                <c:pt idx="4625">
                  <c:v>7.7279799999999996E-2</c:v>
                </c:pt>
                <c:pt idx="4626">
                  <c:v>7.7499999999999999E-2</c:v>
                </c:pt>
                <c:pt idx="4627">
                  <c:v>7.7747499999999997E-2</c:v>
                </c:pt>
                <c:pt idx="4628">
                  <c:v>7.7955700000000003E-2</c:v>
                </c:pt>
                <c:pt idx="4629">
                  <c:v>7.8197100000000005E-2</c:v>
                </c:pt>
                <c:pt idx="4630">
                  <c:v>7.8414800000000007E-2</c:v>
                </c:pt>
                <c:pt idx="4631">
                  <c:v>7.8631800000000002E-2</c:v>
                </c:pt>
                <c:pt idx="4632">
                  <c:v>7.8867800000000002E-2</c:v>
                </c:pt>
                <c:pt idx="4633">
                  <c:v>7.9066300000000006E-2</c:v>
                </c:pt>
                <c:pt idx="4634">
                  <c:v>7.9305799999999996E-2</c:v>
                </c:pt>
                <c:pt idx="4635">
                  <c:v>7.95096E-2</c:v>
                </c:pt>
                <c:pt idx="4636">
                  <c:v>7.9733700000000005E-2</c:v>
                </c:pt>
                <c:pt idx="4637">
                  <c:v>7.9954899999999995E-2</c:v>
                </c:pt>
                <c:pt idx="4638">
                  <c:v>8.0159400000000006E-2</c:v>
                </c:pt>
                <c:pt idx="4639">
                  <c:v>8.0387700000000006E-2</c:v>
                </c:pt>
                <c:pt idx="4640">
                  <c:v>8.0586699999999997E-2</c:v>
                </c:pt>
                <c:pt idx="4641">
                  <c:v>8.0805799999999997E-2</c:v>
                </c:pt>
                <c:pt idx="4642">
                  <c:v>8.1010299999999993E-2</c:v>
                </c:pt>
                <c:pt idx="4643">
                  <c:v>8.1216800000000006E-2</c:v>
                </c:pt>
                <c:pt idx="4644">
                  <c:v>8.1426100000000001E-2</c:v>
                </c:pt>
                <c:pt idx="4645">
                  <c:v>8.1631400000000007E-2</c:v>
                </c:pt>
                <c:pt idx="4646">
                  <c:v>8.1837699999999999E-2</c:v>
                </c:pt>
                <c:pt idx="4647">
                  <c:v>8.2038299999999995E-2</c:v>
                </c:pt>
                <c:pt idx="4648">
                  <c:v>8.2237500000000005E-2</c:v>
                </c:pt>
                <c:pt idx="4649">
                  <c:v>8.2444199999999995E-2</c:v>
                </c:pt>
                <c:pt idx="4650">
                  <c:v>8.2664100000000004E-2</c:v>
                </c:pt>
                <c:pt idx="4651">
                  <c:v>8.2841799999999993E-2</c:v>
                </c:pt>
                <c:pt idx="4652">
                  <c:v>8.2859600000000005E-2</c:v>
                </c:pt>
                <c:pt idx="4653">
                  <c:v>8.2957699999999995E-2</c:v>
                </c:pt>
                <c:pt idx="4654">
                  <c:v>8.3160600000000001E-2</c:v>
                </c:pt>
                <c:pt idx="4655">
                  <c:v>8.3235199999999995E-2</c:v>
                </c:pt>
                <c:pt idx="4656">
                  <c:v>8.3423300000000006E-2</c:v>
                </c:pt>
                <c:pt idx="4657">
                  <c:v>8.3540199999999995E-2</c:v>
                </c:pt>
                <c:pt idx="4658">
                  <c:v>8.3668000000000006E-2</c:v>
                </c:pt>
                <c:pt idx="4659">
                  <c:v>8.38362E-2</c:v>
                </c:pt>
                <c:pt idx="4660">
                  <c:v>8.3924600000000002E-2</c:v>
                </c:pt>
                <c:pt idx="4661">
                  <c:v>8.4096900000000002E-2</c:v>
                </c:pt>
                <c:pt idx="4662">
                  <c:v>8.4196999999999994E-2</c:v>
                </c:pt>
                <c:pt idx="4663">
                  <c:v>8.4334000000000006E-2</c:v>
                </c:pt>
                <c:pt idx="4664">
                  <c:v>8.4465399999999996E-2</c:v>
                </c:pt>
                <c:pt idx="4665">
                  <c:v>8.4576799999999994E-2</c:v>
                </c:pt>
                <c:pt idx="4666">
                  <c:v>8.4716299999999994E-2</c:v>
                </c:pt>
                <c:pt idx="4667">
                  <c:v>8.4832599999999994E-2</c:v>
                </c:pt>
                <c:pt idx="4668">
                  <c:v>8.4957599999999994E-2</c:v>
                </c:pt>
                <c:pt idx="4669">
                  <c:v>8.5082699999999997E-2</c:v>
                </c:pt>
                <c:pt idx="4670">
                  <c:v>8.5200100000000001E-2</c:v>
                </c:pt>
                <c:pt idx="4671">
                  <c:v>8.5311899999999996E-2</c:v>
                </c:pt>
                <c:pt idx="4672">
                  <c:v>8.5437799999999994E-2</c:v>
                </c:pt>
                <c:pt idx="4673">
                  <c:v>8.5530599999999998E-2</c:v>
                </c:pt>
                <c:pt idx="4674">
                  <c:v>8.5661699999999993E-2</c:v>
                </c:pt>
                <c:pt idx="4675">
                  <c:v>8.5761500000000004E-2</c:v>
                </c:pt>
                <c:pt idx="4676">
                  <c:v>8.5872599999999993E-2</c:v>
                </c:pt>
                <c:pt idx="4677">
                  <c:v>8.6000300000000002E-2</c:v>
                </c:pt>
                <c:pt idx="4678">
                  <c:v>8.60823E-2</c:v>
                </c:pt>
                <c:pt idx="4679">
                  <c:v>8.6219299999999999E-2</c:v>
                </c:pt>
                <c:pt idx="4680">
                  <c:v>8.6298299999999994E-2</c:v>
                </c:pt>
                <c:pt idx="4681">
                  <c:v>8.6410200000000006E-2</c:v>
                </c:pt>
                <c:pt idx="4682">
                  <c:v>8.6515999999999996E-2</c:v>
                </c:pt>
                <c:pt idx="4683">
                  <c:v>8.6592799999999998E-2</c:v>
                </c:pt>
                <c:pt idx="4684">
                  <c:v>8.6718699999999996E-2</c:v>
                </c:pt>
                <c:pt idx="4685">
                  <c:v>8.6789599999999995E-2</c:v>
                </c:pt>
                <c:pt idx="4686">
                  <c:v>8.6902300000000002E-2</c:v>
                </c:pt>
                <c:pt idx="4687">
                  <c:v>8.6998400000000004E-2</c:v>
                </c:pt>
                <c:pt idx="4688">
                  <c:v>8.7077699999999994E-2</c:v>
                </c:pt>
                <c:pt idx="4689">
                  <c:v>8.7191400000000002E-2</c:v>
                </c:pt>
                <c:pt idx="4690">
                  <c:v>8.7257899999999999E-2</c:v>
                </c:pt>
                <c:pt idx="4691">
                  <c:v>8.7357799999999999E-2</c:v>
                </c:pt>
                <c:pt idx="4692">
                  <c:v>8.7442500000000006E-2</c:v>
                </c:pt>
                <c:pt idx="4693">
                  <c:v>8.7512599999999996E-2</c:v>
                </c:pt>
                <c:pt idx="4694">
                  <c:v>8.7616200000000005E-2</c:v>
                </c:pt>
                <c:pt idx="4695">
                  <c:v>8.7676900000000002E-2</c:v>
                </c:pt>
                <c:pt idx="4696">
                  <c:v>8.7772299999999998E-2</c:v>
                </c:pt>
                <c:pt idx="4697">
                  <c:v>8.7851100000000001E-2</c:v>
                </c:pt>
                <c:pt idx="4698">
                  <c:v>8.7917599999999999E-2</c:v>
                </c:pt>
                <c:pt idx="4699">
                  <c:v>8.8013599999999997E-2</c:v>
                </c:pt>
                <c:pt idx="4700">
                  <c:v>8.8064699999999996E-2</c:v>
                </c:pt>
                <c:pt idx="4701">
                  <c:v>8.8152700000000001E-2</c:v>
                </c:pt>
                <c:pt idx="4702">
                  <c:v>8.8214899999999999E-2</c:v>
                </c:pt>
                <c:pt idx="4703">
                  <c:v>8.8277599999999998E-2</c:v>
                </c:pt>
                <c:pt idx="4704">
                  <c:v>8.83573E-2</c:v>
                </c:pt>
                <c:pt idx="4705">
                  <c:v>8.8406399999999996E-2</c:v>
                </c:pt>
                <c:pt idx="4706">
                  <c:v>8.8486400000000007E-2</c:v>
                </c:pt>
                <c:pt idx="4707">
                  <c:v>8.8541800000000004E-2</c:v>
                </c:pt>
                <c:pt idx="4708">
                  <c:v>8.8605000000000003E-2</c:v>
                </c:pt>
                <c:pt idx="4709">
                  <c:v>8.8669700000000004E-2</c:v>
                </c:pt>
                <c:pt idx="4710">
                  <c:v>8.8720300000000002E-2</c:v>
                </c:pt>
                <c:pt idx="4711">
                  <c:v>8.8780399999999995E-2</c:v>
                </c:pt>
                <c:pt idx="4712">
                  <c:v>8.8831999999999994E-2</c:v>
                </c:pt>
                <c:pt idx="4713">
                  <c:v>8.8880100000000004E-2</c:v>
                </c:pt>
                <c:pt idx="4714">
                  <c:v>8.8933999999999999E-2</c:v>
                </c:pt>
                <c:pt idx="4715">
                  <c:v>8.8980699999999996E-2</c:v>
                </c:pt>
                <c:pt idx="4716">
                  <c:v>8.9026599999999997E-2</c:v>
                </c:pt>
                <c:pt idx="4717">
                  <c:v>8.9082400000000006E-2</c:v>
                </c:pt>
                <c:pt idx="4718">
                  <c:v>8.9116699999999993E-2</c:v>
                </c:pt>
                <c:pt idx="4719">
                  <c:v>8.9172399999999999E-2</c:v>
                </c:pt>
                <c:pt idx="4720">
                  <c:v>8.9205599999999996E-2</c:v>
                </c:pt>
                <c:pt idx="4721">
                  <c:v>8.9243299999999998E-2</c:v>
                </c:pt>
                <c:pt idx="4722">
                  <c:v>8.9288099999999995E-2</c:v>
                </c:pt>
                <c:pt idx="4723">
                  <c:v>8.9305399999999993E-2</c:v>
                </c:pt>
                <c:pt idx="4724">
                  <c:v>8.9356099999999994E-2</c:v>
                </c:pt>
                <c:pt idx="4725">
                  <c:v>8.9372699999999999E-2</c:v>
                </c:pt>
                <c:pt idx="4726">
                  <c:v>8.9410900000000001E-2</c:v>
                </c:pt>
                <c:pt idx="4727">
                  <c:v>8.9445399999999994E-2</c:v>
                </c:pt>
                <c:pt idx="4728">
                  <c:v>8.9462799999999995E-2</c:v>
                </c:pt>
                <c:pt idx="4729">
                  <c:v>8.9506600000000006E-2</c:v>
                </c:pt>
                <c:pt idx="4730">
                  <c:v>8.9514399999999994E-2</c:v>
                </c:pt>
                <c:pt idx="4731">
                  <c:v>8.9544100000000001E-2</c:v>
                </c:pt>
                <c:pt idx="4732">
                  <c:v>8.9559399999999997E-2</c:v>
                </c:pt>
                <c:pt idx="4733">
                  <c:v>8.9566900000000005E-2</c:v>
                </c:pt>
                <c:pt idx="4734">
                  <c:v>8.9593800000000001E-2</c:v>
                </c:pt>
                <c:pt idx="4735">
                  <c:v>8.95957E-2</c:v>
                </c:pt>
                <c:pt idx="4736">
                  <c:v>8.9618799999999998E-2</c:v>
                </c:pt>
                <c:pt idx="4737">
                  <c:v>8.9633099999999993E-2</c:v>
                </c:pt>
                <c:pt idx="4738">
                  <c:v>8.9637300000000003E-2</c:v>
                </c:pt>
                <c:pt idx="4739">
                  <c:v>8.9656700000000006E-2</c:v>
                </c:pt>
                <c:pt idx="4740">
                  <c:v>8.9649000000000006E-2</c:v>
                </c:pt>
                <c:pt idx="4741">
                  <c:v>8.9657799999999996E-2</c:v>
                </c:pt>
                <c:pt idx="4742">
                  <c:v>8.9657500000000001E-2</c:v>
                </c:pt>
                <c:pt idx="4743">
                  <c:v>8.9646799999999999E-2</c:v>
                </c:pt>
                <c:pt idx="4744">
                  <c:v>8.9657200000000006E-2</c:v>
                </c:pt>
                <c:pt idx="4745">
                  <c:v>8.9638999999999996E-2</c:v>
                </c:pt>
                <c:pt idx="4746">
                  <c:v>8.9647099999999993E-2</c:v>
                </c:pt>
                <c:pt idx="4747">
                  <c:v>8.9638999999999996E-2</c:v>
                </c:pt>
                <c:pt idx="4748">
                  <c:v>8.9626399999999995E-2</c:v>
                </c:pt>
                <c:pt idx="4749">
                  <c:v>8.9626499999999998E-2</c:v>
                </c:pt>
                <c:pt idx="4750">
                  <c:v>8.9597700000000002E-2</c:v>
                </c:pt>
                <c:pt idx="4751">
                  <c:v>8.9594099999999996E-2</c:v>
                </c:pt>
                <c:pt idx="4752">
                  <c:v>8.9566699999999999E-2</c:v>
                </c:pt>
                <c:pt idx="4753">
                  <c:v>8.9547799999999997E-2</c:v>
                </c:pt>
                <c:pt idx="4754">
                  <c:v>8.9530399999999996E-2</c:v>
                </c:pt>
                <c:pt idx="4755">
                  <c:v>8.9500200000000002E-2</c:v>
                </c:pt>
                <c:pt idx="4756">
                  <c:v>8.9486800000000005E-2</c:v>
                </c:pt>
                <c:pt idx="4757">
                  <c:v>8.9455400000000004E-2</c:v>
                </c:pt>
                <c:pt idx="4758">
                  <c:v>8.9431899999999995E-2</c:v>
                </c:pt>
                <c:pt idx="4759">
                  <c:v>8.9401999999999995E-2</c:v>
                </c:pt>
                <c:pt idx="4760">
                  <c:v>8.9367199999999994E-2</c:v>
                </c:pt>
                <c:pt idx="4761">
                  <c:v>8.9333800000000005E-2</c:v>
                </c:pt>
                <c:pt idx="4762">
                  <c:v>8.9294999999999999E-2</c:v>
                </c:pt>
                <c:pt idx="4763">
                  <c:v>8.9253600000000002E-2</c:v>
                </c:pt>
                <c:pt idx="4764">
                  <c:v>8.9214699999999994E-2</c:v>
                </c:pt>
                <c:pt idx="4765">
                  <c:v>8.9170700000000006E-2</c:v>
                </c:pt>
                <c:pt idx="4766">
                  <c:v>8.9128499999999999E-2</c:v>
                </c:pt>
                <c:pt idx="4767">
                  <c:v>8.9086899999999997E-2</c:v>
                </c:pt>
                <c:pt idx="4768">
                  <c:v>8.90349E-2</c:v>
                </c:pt>
                <c:pt idx="4769">
                  <c:v>8.8993100000000006E-2</c:v>
                </c:pt>
                <c:pt idx="4770">
                  <c:v>8.8933600000000002E-2</c:v>
                </c:pt>
                <c:pt idx="4771">
                  <c:v>8.8882500000000003E-2</c:v>
                </c:pt>
                <c:pt idx="4772">
                  <c:v>8.8824399999999998E-2</c:v>
                </c:pt>
                <c:pt idx="4773">
                  <c:v>8.8760000000000006E-2</c:v>
                </c:pt>
                <c:pt idx="4774">
                  <c:v>8.8706199999999999E-2</c:v>
                </c:pt>
                <c:pt idx="4775">
                  <c:v>8.86353E-2</c:v>
                </c:pt>
                <c:pt idx="4776">
                  <c:v>8.8579900000000003E-2</c:v>
                </c:pt>
                <c:pt idx="4777">
                  <c:v>8.8511800000000002E-2</c:v>
                </c:pt>
                <c:pt idx="4778">
                  <c:v>8.8446700000000003E-2</c:v>
                </c:pt>
                <c:pt idx="4779">
                  <c:v>8.8380899999999998E-2</c:v>
                </c:pt>
                <c:pt idx="4780">
                  <c:v>8.8303599999999996E-2</c:v>
                </c:pt>
                <c:pt idx="4781">
                  <c:v>8.8232699999999997E-2</c:v>
                </c:pt>
                <c:pt idx="4782">
                  <c:v>8.8150199999999998E-2</c:v>
                </c:pt>
                <c:pt idx="4783">
                  <c:v>8.8070200000000001E-2</c:v>
                </c:pt>
                <c:pt idx="4784">
                  <c:v>8.7988399999999994E-2</c:v>
                </c:pt>
                <c:pt idx="4785">
                  <c:v>8.7904200000000002E-2</c:v>
                </c:pt>
                <c:pt idx="4786">
                  <c:v>8.7821300000000005E-2</c:v>
                </c:pt>
                <c:pt idx="4787">
                  <c:v>8.7738399999999994E-2</c:v>
                </c:pt>
                <c:pt idx="4788">
                  <c:v>8.7649900000000003E-2</c:v>
                </c:pt>
                <c:pt idx="4789">
                  <c:v>8.7564400000000001E-2</c:v>
                </c:pt>
                <c:pt idx="4790">
                  <c:v>8.7468799999999999E-2</c:v>
                </c:pt>
                <c:pt idx="4791">
                  <c:v>8.7371699999999997E-2</c:v>
                </c:pt>
                <c:pt idx="4792">
                  <c:v>8.7272699999999995E-2</c:v>
                </c:pt>
                <c:pt idx="4793">
                  <c:v>8.7163199999999996E-2</c:v>
                </c:pt>
                <c:pt idx="4794">
                  <c:v>8.70668E-2</c:v>
                </c:pt>
                <c:pt idx="4795">
                  <c:v>8.6955699999999997E-2</c:v>
                </c:pt>
                <c:pt idx="4796">
                  <c:v>8.6857599999999993E-2</c:v>
                </c:pt>
                <c:pt idx="4797">
                  <c:v>8.6752999999999997E-2</c:v>
                </c:pt>
                <c:pt idx="4798">
                  <c:v>8.6641599999999999E-2</c:v>
                </c:pt>
                <c:pt idx="4799">
                  <c:v>8.6536199999999994E-2</c:v>
                </c:pt>
                <c:pt idx="4800">
                  <c:v>8.6410500000000001E-2</c:v>
                </c:pt>
                <c:pt idx="4801">
                  <c:v>8.6298799999999995E-2</c:v>
                </c:pt>
                <c:pt idx="4802">
                  <c:v>8.6171200000000003E-2</c:v>
                </c:pt>
                <c:pt idx="4803">
                  <c:v>8.6047999999999999E-2</c:v>
                </c:pt>
                <c:pt idx="4804">
                  <c:v>8.5925699999999994E-2</c:v>
                </c:pt>
                <c:pt idx="4805">
                  <c:v>8.5794400000000007E-2</c:v>
                </c:pt>
                <c:pt idx="4806">
                  <c:v>8.5676000000000002E-2</c:v>
                </c:pt>
                <c:pt idx="4807">
                  <c:v>8.5543499999999995E-2</c:v>
                </c:pt>
                <c:pt idx="4808">
                  <c:v>8.5415900000000003E-2</c:v>
                </c:pt>
                <c:pt idx="4809">
                  <c:v>8.5280999999999996E-2</c:v>
                </c:pt>
                <c:pt idx="4810">
                  <c:v>8.5140300000000002E-2</c:v>
                </c:pt>
                <c:pt idx="4811">
                  <c:v>8.5001999999999994E-2</c:v>
                </c:pt>
                <c:pt idx="4812">
                  <c:v>8.4854799999999994E-2</c:v>
                </c:pt>
                <c:pt idx="4813">
                  <c:v>8.4710400000000005E-2</c:v>
                </c:pt>
                <c:pt idx="4814">
                  <c:v>8.45635E-2</c:v>
                </c:pt>
                <c:pt idx="4815">
                  <c:v>8.4414199999999995E-2</c:v>
                </c:pt>
                <c:pt idx="4816">
                  <c:v>8.4268200000000001E-2</c:v>
                </c:pt>
                <c:pt idx="4817">
                  <c:v>8.4116200000000002E-2</c:v>
                </c:pt>
                <c:pt idx="4818">
                  <c:v>8.3962599999999998E-2</c:v>
                </c:pt>
                <c:pt idx="4819">
                  <c:v>8.3807400000000004E-2</c:v>
                </c:pt>
                <c:pt idx="4820">
                  <c:v>8.3643899999999993E-2</c:v>
                </c:pt>
                <c:pt idx="4821">
                  <c:v>8.3483600000000005E-2</c:v>
                </c:pt>
                <c:pt idx="4822">
                  <c:v>8.3314200000000005E-2</c:v>
                </c:pt>
                <c:pt idx="4823">
                  <c:v>8.3146200000000003E-2</c:v>
                </c:pt>
                <c:pt idx="4824">
                  <c:v>8.2976800000000003E-2</c:v>
                </c:pt>
                <c:pt idx="4825">
                  <c:v>8.2803500000000002E-2</c:v>
                </c:pt>
                <c:pt idx="4826">
                  <c:v>8.2635500000000001E-2</c:v>
                </c:pt>
                <c:pt idx="4827">
                  <c:v>8.2458199999999995E-2</c:v>
                </c:pt>
                <c:pt idx="4828">
                  <c:v>8.2284499999999997E-2</c:v>
                </c:pt>
                <c:pt idx="4829">
                  <c:v>8.2103599999999999E-2</c:v>
                </c:pt>
                <c:pt idx="4830">
                  <c:v>8.1919699999999998E-2</c:v>
                </c:pt>
                <c:pt idx="4831">
                  <c:v>8.1734100000000004E-2</c:v>
                </c:pt>
                <c:pt idx="4832">
                  <c:v>8.1541699999999995E-2</c:v>
                </c:pt>
                <c:pt idx="4833">
                  <c:v>8.1350800000000001E-2</c:v>
                </c:pt>
                <c:pt idx="4834">
                  <c:v>8.1155199999999997E-2</c:v>
                </c:pt>
                <c:pt idx="4835">
                  <c:v>8.0961099999999994E-2</c:v>
                </c:pt>
                <c:pt idx="4836">
                  <c:v>8.0764799999999998E-2</c:v>
                </c:pt>
                <c:pt idx="4837">
                  <c:v>8.0567899999999998E-2</c:v>
                </c:pt>
                <c:pt idx="4838">
                  <c:v>8.0368200000000001E-2</c:v>
                </c:pt>
                <c:pt idx="4839">
                  <c:v>8.0165700000000006E-2</c:v>
                </c:pt>
                <c:pt idx="4840">
                  <c:v>7.9958500000000002E-2</c:v>
                </c:pt>
                <c:pt idx="4841">
                  <c:v>7.9747399999999996E-2</c:v>
                </c:pt>
                <c:pt idx="4842">
                  <c:v>7.9533000000000006E-2</c:v>
                </c:pt>
                <c:pt idx="4843">
                  <c:v>7.9313800000000004E-2</c:v>
                </c:pt>
                <c:pt idx="4844">
                  <c:v>7.9096899999999998E-2</c:v>
                </c:pt>
                <c:pt idx="4845">
                  <c:v>7.8875399999999998E-2</c:v>
                </c:pt>
                <c:pt idx="4846">
                  <c:v>7.8657099999999994E-2</c:v>
                </c:pt>
                <c:pt idx="4847">
                  <c:v>7.8436199999999998E-2</c:v>
                </c:pt>
                <c:pt idx="4848">
                  <c:v>7.8212699999999996E-2</c:v>
                </c:pt>
                <c:pt idx="4849">
                  <c:v>7.7987799999999996E-2</c:v>
                </c:pt>
                <c:pt idx="4850">
                  <c:v>7.7754199999999996E-2</c:v>
                </c:pt>
                <c:pt idx="4851">
                  <c:v>7.75198E-2</c:v>
                </c:pt>
                <c:pt idx="4852">
                  <c:v>7.7277399999999996E-2</c:v>
                </c:pt>
                <c:pt idx="4853">
                  <c:v>7.7033799999999999E-2</c:v>
                </c:pt>
                <c:pt idx="4854">
                  <c:v>7.6790399999999995E-2</c:v>
                </c:pt>
                <c:pt idx="4855">
                  <c:v>7.6544500000000001E-2</c:v>
                </c:pt>
                <c:pt idx="4856">
                  <c:v>7.6303499999999996E-2</c:v>
                </c:pt>
                <c:pt idx="4857">
                  <c:v>7.6059399999999999E-2</c:v>
                </c:pt>
                <c:pt idx="4858">
                  <c:v>7.5811100000000006E-2</c:v>
                </c:pt>
                <c:pt idx="4859">
                  <c:v>7.5558799999999995E-2</c:v>
                </c:pt>
                <c:pt idx="4860">
                  <c:v>7.5297900000000001E-2</c:v>
                </c:pt>
                <c:pt idx="4861">
                  <c:v>7.5037800000000002E-2</c:v>
                </c:pt>
                <c:pt idx="4862">
                  <c:v>7.4771400000000002E-2</c:v>
                </c:pt>
                <c:pt idx="4863">
                  <c:v>7.4502600000000002E-2</c:v>
                </c:pt>
                <c:pt idx="4864">
                  <c:v>7.4235200000000001E-2</c:v>
                </c:pt>
                <c:pt idx="4865">
                  <c:v>7.3962399999999998E-2</c:v>
                </c:pt>
                <c:pt idx="4866">
                  <c:v>7.3698E-2</c:v>
                </c:pt>
                <c:pt idx="4867">
                  <c:v>7.3425199999999996E-2</c:v>
                </c:pt>
                <c:pt idx="4868">
                  <c:v>7.3151599999999997E-2</c:v>
                </c:pt>
                <c:pt idx="4869">
                  <c:v>7.2873300000000002E-2</c:v>
                </c:pt>
                <c:pt idx="4870">
                  <c:v>7.2586800000000007E-2</c:v>
                </c:pt>
                <c:pt idx="4871">
                  <c:v>7.2304300000000002E-2</c:v>
                </c:pt>
                <c:pt idx="4872">
                  <c:v>7.2009400000000001E-2</c:v>
                </c:pt>
                <c:pt idx="4873">
                  <c:v>7.1718299999999999E-2</c:v>
                </c:pt>
                <c:pt idx="4874">
                  <c:v>7.1421100000000001E-2</c:v>
                </c:pt>
                <c:pt idx="4875">
                  <c:v>7.1125599999999997E-2</c:v>
                </c:pt>
                <c:pt idx="4876">
                  <c:v>7.0834300000000003E-2</c:v>
                </c:pt>
                <c:pt idx="4877">
                  <c:v>7.0534100000000002E-2</c:v>
                </c:pt>
                <c:pt idx="4878">
                  <c:v>7.0236599999999996E-2</c:v>
                </c:pt>
                <c:pt idx="4879">
                  <c:v>6.9928799999999999E-2</c:v>
                </c:pt>
                <c:pt idx="4880">
                  <c:v>6.9621600000000006E-2</c:v>
                </c:pt>
                <c:pt idx="4881">
                  <c:v>6.9309499999999996E-2</c:v>
                </c:pt>
                <c:pt idx="4882">
                  <c:v>6.8990800000000005E-2</c:v>
                </c:pt>
                <c:pt idx="4883">
                  <c:v>6.8671099999999999E-2</c:v>
                </c:pt>
                <c:pt idx="4884">
                  <c:v>6.8347199999999997E-2</c:v>
                </c:pt>
                <c:pt idx="4885">
                  <c:v>6.8027299999999999E-2</c:v>
                </c:pt>
                <c:pt idx="4886">
                  <c:v>6.7706500000000003E-2</c:v>
                </c:pt>
                <c:pt idx="4887">
                  <c:v>6.7382700000000004E-2</c:v>
                </c:pt>
                <c:pt idx="4888">
                  <c:v>6.7056299999999999E-2</c:v>
                </c:pt>
                <c:pt idx="4889">
                  <c:v>6.6725800000000002E-2</c:v>
                </c:pt>
                <c:pt idx="4890">
                  <c:v>6.6390599999999994E-2</c:v>
                </c:pt>
                <c:pt idx="4891">
                  <c:v>6.6052799999999995E-2</c:v>
                </c:pt>
                <c:pt idx="4892">
                  <c:v>6.5705899999999998E-2</c:v>
                </c:pt>
                <c:pt idx="4893">
                  <c:v>6.53585E-2</c:v>
                </c:pt>
                <c:pt idx="4894">
                  <c:v>6.5009200000000003E-2</c:v>
                </c:pt>
                <c:pt idx="4895">
                  <c:v>6.4660700000000002E-2</c:v>
                </c:pt>
                <c:pt idx="4896">
                  <c:v>6.4314999999999997E-2</c:v>
                </c:pt>
                <c:pt idx="4897">
                  <c:v>6.3961900000000002E-2</c:v>
                </c:pt>
                <c:pt idx="4898">
                  <c:v>6.3612600000000005E-2</c:v>
                </c:pt>
                <c:pt idx="4899">
                  <c:v>6.3253799999999999E-2</c:v>
                </c:pt>
                <c:pt idx="4900">
                  <c:v>6.2894199999999997E-2</c:v>
                </c:pt>
                <c:pt idx="4901">
                  <c:v>6.2527100000000002E-2</c:v>
                </c:pt>
                <c:pt idx="4902">
                  <c:v>6.2150999999999998E-2</c:v>
                </c:pt>
                <c:pt idx="4903">
                  <c:v>6.1776900000000003E-2</c:v>
                </c:pt>
                <c:pt idx="4904">
                  <c:v>6.1397500000000001E-2</c:v>
                </c:pt>
                <c:pt idx="4905">
                  <c:v>6.1025700000000002E-2</c:v>
                </c:pt>
                <c:pt idx="4906">
                  <c:v>6.0648800000000003E-2</c:v>
                </c:pt>
                <c:pt idx="4907">
                  <c:v>6.0273300000000002E-2</c:v>
                </c:pt>
                <c:pt idx="4908">
                  <c:v>5.9894999999999997E-2</c:v>
                </c:pt>
                <c:pt idx="4909">
                  <c:v>5.9510800000000003E-2</c:v>
                </c:pt>
                <c:pt idx="4910">
                  <c:v>5.91239E-2</c:v>
                </c:pt>
                <c:pt idx="4911">
                  <c:v>5.8724800000000001E-2</c:v>
                </c:pt>
                <c:pt idx="4912">
                  <c:v>5.8322499999999999E-2</c:v>
                </c:pt>
                <c:pt idx="4913">
                  <c:v>5.7916000000000002E-2</c:v>
                </c:pt>
                <c:pt idx="4914">
                  <c:v>5.7513300000000003E-2</c:v>
                </c:pt>
                <c:pt idx="4915">
                  <c:v>5.7110800000000003E-2</c:v>
                </c:pt>
                <c:pt idx="4916">
                  <c:v>5.6710099999999999E-2</c:v>
                </c:pt>
                <c:pt idx="4917">
                  <c:v>5.6307599999999999E-2</c:v>
                </c:pt>
                <c:pt idx="4918">
                  <c:v>5.59008E-2</c:v>
                </c:pt>
                <c:pt idx="4919">
                  <c:v>5.5488700000000002E-2</c:v>
                </c:pt>
                <c:pt idx="4920">
                  <c:v>5.5066799999999999E-2</c:v>
                </c:pt>
                <c:pt idx="4921">
                  <c:v>5.4640300000000003E-2</c:v>
                </c:pt>
                <c:pt idx="4922">
                  <c:v>5.4205200000000002E-2</c:v>
                </c:pt>
                <c:pt idx="4923">
                  <c:v>5.3775200000000002E-2</c:v>
                </c:pt>
                <c:pt idx="4924">
                  <c:v>5.33432E-2</c:v>
                </c:pt>
                <c:pt idx="4925">
                  <c:v>5.29144E-2</c:v>
                </c:pt>
                <c:pt idx="4926">
                  <c:v>5.2485799999999999E-2</c:v>
                </c:pt>
                <c:pt idx="4927">
                  <c:v>5.20527E-2</c:v>
                </c:pt>
                <c:pt idx="4928">
                  <c:v>5.16205E-2</c:v>
                </c:pt>
                <c:pt idx="4929">
                  <c:v>5.1175999999999999E-2</c:v>
                </c:pt>
                <c:pt idx="4930">
                  <c:v>5.0728000000000002E-2</c:v>
                </c:pt>
                <c:pt idx="4931">
                  <c:v>5.0267199999999998E-2</c:v>
                </c:pt>
                <c:pt idx="4932">
                  <c:v>4.98059E-2</c:v>
                </c:pt>
                <c:pt idx="4933">
                  <c:v>4.9347299999999997E-2</c:v>
                </c:pt>
                <c:pt idx="4934">
                  <c:v>4.8887399999999998E-2</c:v>
                </c:pt>
                <c:pt idx="4935">
                  <c:v>4.8432099999999999E-2</c:v>
                </c:pt>
                <c:pt idx="4936">
                  <c:v>4.7971199999999999E-2</c:v>
                </c:pt>
                <c:pt idx="4937">
                  <c:v>4.7513800000000002E-2</c:v>
                </c:pt>
                <c:pt idx="4938">
                  <c:v>4.7051000000000003E-2</c:v>
                </c:pt>
                <c:pt idx="4939">
                  <c:v>4.6579700000000002E-2</c:v>
                </c:pt>
                <c:pt idx="4940">
                  <c:v>4.60934E-2</c:v>
                </c:pt>
                <c:pt idx="4941">
                  <c:v>4.5594999999999997E-2</c:v>
                </c:pt>
                <c:pt idx="4942">
                  <c:v>4.5098300000000001E-2</c:v>
                </c:pt>
                <c:pt idx="4943">
                  <c:v>4.4603900000000002E-2</c:v>
                </c:pt>
                <c:pt idx="4944">
                  <c:v>4.4112199999999997E-2</c:v>
                </c:pt>
                <c:pt idx="4945">
                  <c:v>4.3618700000000003E-2</c:v>
                </c:pt>
                <c:pt idx="4946">
                  <c:v>4.31251E-2</c:v>
                </c:pt>
                <c:pt idx="4947">
                  <c:v>4.2630300000000003E-2</c:v>
                </c:pt>
                <c:pt idx="4948">
                  <c:v>4.2132999999999997E-2</c:v>
                </c:pt>
                <c:pt idx="4949">
                  <c:v>4.1623500000000001E-2</c:v>
                </c:pt>
                <c:pt idx="4950">
                  <c:v>4.11025E-2</c:v>
                </c:pt>
                <c:pt idx="4951">
                  <c:v>4.0575100000000003E-2</c:v>
                </c:pt>
                <c:pt idx="4952">
                  <c:v>4.00504E-2</c:v>
                </c:pt>
                <c:pt idx="4953">
                  <c:v>3.9530200000000001E-2</c:v>
                </c:pt>
                <c:pt idx="4954">
                  <c:v>3.9006899999999997E-2</c:v>
                </c:pt>
                <c:pt idx="4955">
                  <c:v>3.8486300000000001E-2</c:v>
                </c:pt>
                <c:pt idx="4956">
                  <c:v>3.7962299999999997E-2</c:v>
                </c:pt>
                <c:pt idx="4957">
                  <c:v>3.74419E-2</c:v>
                </c:pt>
                <c:pt idx="4958">
                  <c:v>3.6914200000000001E-2</c:v>
                </c:pt>
                <c:pt idx="4959">
                  <c:v>3.6371300000000002E-2</c:v>
                </c:pt>
                <c:pt idx="4960">
                  <c:v>3.5819299999999998E-2</c:v>
                </c:pt>
                <c:pt idx="4961">
                  <c:v>3.5261099999999997E-2</c:v>
                </c:pt>
                <c:pt idx="4962">
                  <c:v>3.4711499999999999E-2</c:v>
                </c:pt>
                <c:pt idx="4963">
                  <c:v>3.4160099999999999E-2</c:v>
                </c:pt>
                <c:pt idx="4964">
                  <c:v>3.3609399999999998E-2</c:v>
                </c:pt>
                <c:pt idx="4965">
                  <c:v>3.3058499999999998E-2</c:v>
                </c:pt>
                <c:pt idx="4966">
                  <c:v>3.2508200000000001E-2</c:v>
                </c:pt>
                <c:pt idx="4967">
                  <c:v>3.1960700000000002E-2</c:v>
                </c:pt>
                <c:pt idx="4968">
                  <c:v>3.1399900000000001E-2</c:v>
                </c:pt>
                <c:pt idx="4969">
                  <c:v>3.0825200000000001E-2</c:v>
                </c:pt>
                <c:pt idx="4970">
                  <c:v>3.0239599999999998E-2</c:v>
                </c:pt>
                <c:pt idx="4971">
                  <c:v>2.9656399999999999E-2</c:v>
                </c:pt>
                <c:pt idx="4972">
                  <c:v>2.9077599999999999E-2</c:v>
                </c:pt>
                <c:pt idx="4973">
                  <c:v>2.84979E-2</c:v>
                </c:pt>
                <c:pt idx="4974">
                  <c:v>2.79177E-2</c:v>
                </c:pt>
                <c:pt idx="4975">
                  <c:v>2.7338299999999999E-2</c:v>
                </c:pt>
                <c:pt idx="4976">
                  <c:v>2.67634E-2</c:v>
                </c:pt>
                <c:pt idx="4977">
                  <c:v>2.6185900000000002E-2</c:v>
                </c:pt>
                <c:pt idx="4978">
                  <c:v>2.5592799999999999E-2</c:v>
                </c:pt>
                <c:pt idx="4979">
                  <c:v>2.4983499999999999E-2</c:v>
                </c:pt>
                <c:pt idx="4980">
                  <c:v>2.4369100000000001E-2</c:v>
                </c:pt>
                <c:pt idx="4981">
                  <c:v>2.3758600000000001E-2</c:v>
                </c:pt>
                <c:pt idx="4982">
                  <c:v>2.3152200000000001E-2</c:v>
                </c:pt>
                <c:pt idx="4983">
                  <c:v>2.2543000000000001E-2</c:v>
                </c:pt>
                <c:pt idx="4984">
                  <c:v>2.1934599999999999E-2</c:v>
                </c:pt>
                <c:pt idx="4985">
                  <c:v>2.1328400000000001E-2</c:v>
                </c:pt>
                <c:pt idx="4986">
                  <c:v>2.07251E-2</c:v>
                </c:pt>
                <c:pt idx="4987">
                  <c:v>2.0114799999999999E-2</c:v>
                </c:pt>
                <c:pt idx="4988">
                  <c:v>1.9485100000000002E-2</c:v>
                </c:pt>
                <c:pt idx="4989">
                  <c:v>1.8844799999999998E-2</c:v>
                </c:pt>
                <c:pt idx="4990">
                  <c:v>1.82025E-2</c:v>
                </c:pt>
                <c:pt idx="4991">
                  <c:v>1.7566200000000001E-2</c:v>
                </c:pt>
                <c:pt idx="4992">
                  <c:v>1.6930799999999999E-2</c:v>
                </c:pt>
                <c:pt idx="4993">
                  <c:v>1.6292999999999998E-2</c:v>
                </c:pt>
                <c:pt idx="4994">
                  <c:v>1.56572E-2</c:v>
                </c:pt>
                <c:pt idx="4995">
                  <c:v>1.5024300000000001E-2</c:v>
                </c:pt>
                <c:pt idx="4996">
                  <c:v>1.43918E-2</c:v>
                </c:pt>
                <c:pt idx="4997">
                  <c:v>1.3745800000000001E-2</c:v>
                </c:pt>
                <c:pt idx="4998">
                  <c:v>1.3082399999999999E-2</c:v>
                </c:pt>
                <c:pt idx="4999">
                  <c:v>1.24114E-2</c:v>
                </c:pt>
                <c:pt idx="5000">
                  <c:v>1.17438E-2</c:v>
                </c:pt>
                <c:pt idx="5001">
                  <c:v>1.1079500000000001E-2</c:v>
                </c:pt>
                <c:pt idx="5002">
                  <c:v>1.04142E-2</c:v>
                </c:pt>
                <c:pt idx="5003" formatCode="0.00E+00">
                  <c:v>9.7472099999999992E-3</c:v>
                </c:pt>
                <c:pt idx="5004" formatCode="0.00E+00">
                  <c:v>9.0853600000000007E-3</c:v>
                </c:pt>
                <c:pt idx="5005" formatCode="0.00E+00">
                  <c:v>8.4300899999999995E-3</c:v>
                </c:pt>
                <c:pt idx="5006" formatCode="0.00E+00">
                  <c:v>7.7644699999999999E-3</c:v>
                </c:pt>
                <c:pt idx="5007" formatCode="0.00E+00">
                  <c:v>7.0690700000000002E-3</c:v>
                </c:pt>
                <c:pt idx="5008" formatCode="0.00E+00">
                  <c:v>6.3451599999999999E-3</c:v>
                </c:pt>
                <c:pt idx="5009" formatCode="0.00E+00">
                  <c:v>5.6171299999999997E-3</c:v>
                </c:pt>
                <c:pt idx="5010" formatCode="0.00E+00">
                  <c:v>4.8953900000000003E-3</c:v>
                </c:pt>
                <c:pt idx="5011" formatCode="0.00E+00">
                  <c:v>4.1787999999999999E-3</c:v>
                </c:pt>
                <c:pt idx="5012" formatCode="0.00E+00">
                  <c:v>3.4597199999999999E-3</c:v>
                </c:pt>
                <c:pt idx="5013" formatCode="0.00E+00">
                  <c:v>2.74004E-3</c:v>
                </c:pt>
                <c:pt idx="5014" formatCode="0.00E+00">
                  <c:v>2.0248000000000002E-3</c:v>
                </c:pt>
                <c:pt idx="5015" formatCode="0.00E+00">
                  <c:v>1.3091999999999999E-3</c:v>
                </c:pt>
                <c:pt idx="5016" formatCode="0.00E+00">
                  <c:v>5.8616600000000005E-4</c:v>
                </c:pt>
                <c:pt idx="5017" formatCode="0.00E+00">
                  <c:v>-1.5588900000000001E-4</c:v>
                </c:pt>
                <c:pt idx="5018" formatCode="0.00E+00">
                  <c:v>-9.0598999999999996E-4</c:v>
                </c:pt>
                <c:pt idx="5019" formatCode="0.00E+00">
                  <c:v>-1.65562E-3</c:v>
                </c:pt>
                <c:pt idx="5020" formatCode="0.00E+00">
                  <c:v>-2.4015500000000001E-3</c:v>
                </c:pt>
                <c:pt idx="5021" formatCode="0.00E+00">
                  <c:v>-3.14613E-3</c:v>
                </c:pt>
                <c:pt idx="5022" formatCode="0.00E+00">
                  <c:v>-3.8934E-3</c:v>
                </c:pt>
                <c:pt idx="5023" formatCode="0.00E+00">
                  <c:v>-4.6373500000000002E-3</c:v>
                </c:pt>
                <c:pt idx="5024" formatCode="0.00E+00">
                  <c:v>-5.3795500000000003E-3</c:v>
                </c:pt>
                <c:pt idx="5025" formatCode="0.00E+00">
                  <c:v>-6.1226800000000001E-3</c:v>
                </c:pt>
                <c:pt idx="5026" formatCode="0.00E+00">
                  <c:v>-6.8799000000000004E-3</c:v>
                </c:pt>
                <c:pt idx="5027" formatCode="0.00E+00">
                  <c:v>-7.6505399999999999E-3</c:v>
                </c:pt>
                <c:pt idx="5028" formatCode="0.00E+00">
                  <c:v>-8.4260900000000007E-3</c:v>
                </c:pt>
                <c:pt idx="5029" formatCode="0.00E+00">
                  <c:v>-9.1986399999999992E-3</c:v>
                </c:pt>
                <c:pt idx="5030" formatCode="0.00E+00">
                  <c:v>-9.9678100000000006E-3</c:v>
                </c:pt>
                <c:pt idx="5031">
                  <c:v>-1.0739200000000001E-2</c:v>
                </c:pt>
                <c:pt idx="5032">
                  <c:v>-1.1509E-2</c:v>
                </c:pt>
                <c:pt idx="5033">
                  <c:v>-1.22784E-2</c:v>
                </c:pt>
                <c:pt idx="5034">
                  <c:v>-1.3043799999999999E-2</c:v>
                </c:pt>
                <c:pt idx="5035">
                  <c:v>-1.38166E-2</c:v>
                </c:pt>
                <c:pt idx="5036">
                  <c:v>-1.46027E-2</c:v>
                </c:pt>
                <c:pt idx="5037">
                  <c:v>-1.53984E-2</c:v>
                </c:pt>
                <c:pt idx="5038">
                  <c:v>-1.6196599999999998E-2</c:v>
                </c:pt>
                <c:pt idx="5039">
                  <c:v>-1.6989500000000001E-2</c:v>
                </c:pt>
                <c:pt idx="5040">
                  <c:v>-1.77825E-2</c:v>
                </c:pt>
                <c:pt idx="5041">
                  <c:v>-1.85723E-2</c:v>
                </c:pt>
                <c:pt idx="5042">
                  <c:v>-1.93656E-2</c:v>
                </c:pt>
                <c:pt idx="5043">
                  <c:v>-2.0162800000000002E-2</c:v>
                </c:pt>
                <c:pt idx="5044">
                  <c:v>-2.09651E-2</c:v>
                </c:pt>
                <c:pt idx="5045">
                  <c:v>-2.1769899999999998E-2</c:v>
                </c:pt>
                <c:pt idx="5046">
                  <c:v>-2.25734E-2</c:v>
                </c:pt>
                <c:pt idx="5047">
                  <c:v>-2.3378400000000001E-2</c:v>
                </c:pt>
                <c:pt idx="5048">
                  <c:v>-2.41817E-2</c:v>
                </c:pt>
                <c:pt idx="5049">
                  <c:v>-2.4986700000000001E-2</c:v>
                </c:pt>
                <c:pt idx="5050">
                  <c:v>-2.579E-2</c:v>
                </c:pt>
                <c:pt idx="5051">
                  <c:v>-2.6594900000000001E-2</c:v>
                </c:pt>
                <c:pt idx="5052">
                  <c:v>-2.7396199999999999E-2</c:v>
                </c:pt>
                <c:pt idx="5053">
                  <c:v>-2.8196100000000002E-2</c:v>
                </c:pt>
                <c:pt idx="5054">
                  <c:v>-2.8999899999999999E-2</c:v>
                </c:pt>
                <c:pt idx="5055">
                  <c:v>-2.9814E-2</c:v>
                </c:pt>
                <c:pt idx="5056">
                  <c:v>-3.0640500000000001E-2</c:v>
                </c:pt>
                <c:pt idx="5057">
                  <c:v>-3.1465600000000003E-2</c:v>
                </c:pt>
                <c:pt idx="5058">
                  <c:v>-3.2291E-2</c:v>
                </c:pt>
                <c:pt idx="5059">
                  <c:v>-3.3111799999999997E-2</c:v>
                </c:pt>
                <c:pt idx="5060">
                  <c:v>-3.3935699999999999E-2</c:v>
                </c:pt>
                <c:pt idx="5061">
                  <c:v>-3.4758999999999998E-2</c:v>
                </c:pt>
                <c:pt idx="5062">
                  <c:v>-3.5578600000000002E-2</c:v>
                </c:pt>
                <c:pt idx="5063">
                  <c:v>-3.6400200000000001E-2</c:v>
                </c:pt>
                <c:pt idx="5064">
                  <c:v>-3.7224699999999999E-2</c:v>
                </c:pt>
                <c:pt idx="5065">
                  <c:v>-3.8065099999999998E-2</c:v>
                </c:pt>
                <c:pt idx="5066">
                  <c:v>-3.8908400000000003E-2</c:v>
                </c:pt>
                <c:pt idx="5067">
                  <c:v>-3.9752299999999997E-2</c:v>
                </c:pt>
                <c:pt idx="5068">
                  <c:v>-4.0592900000000001E-2</c:v>
                </c:pt>
                <c:pt idx="5069">
                  <c:v>-4.14326E-2</c:v>
                </c:pt>
                <c:pt idx="5070">
                  <c:v>-4.22767E-2</c:v>
                </c:pt>
                <c:pt idx="5071">
                  <c:v>-4.3114600000000003E-2</c:v>
                </c:pt>
                <c:pt idx="5072">
                  <c:v>-4.3949700000000001E-2</c:v>
                </c:pt>
                <c:pt idx="5073">
                  <c:v>-4.4786899999999998E-2</c:v>
                </c:pt>
                <c:pt idx="5074">
                  <c:v>-4.5647199999999999E-2</c:v>
                </c:pt>
                <c:pt idx="5075">
                  <c:v>-4.6531099999999999E-2</c:v>
                </c:pt>
                <c:pt idx="5076">
                  <c:v>-4.7422100000000002E-2</c:v>
                </c:pt>
                <c:pt idx="5077">
                  <c:v>-4.83081E-2</c:v>
                </c:pt>
                <c:pt idx="5078">
                  <c:v>-4.9188299999999997E-2</c:v>
                </c:pt>
                <c:pt idx="5079">
                  <c:v>-5.0070700000000003E-2</c:v>
                </c:pt>
                <c:pt idx="5080">
                  <c:v>-5.09533E-2</c:v>
                </c:pt>
                <c:pt idx="5081">
                  <c:v>-5.1835600000000003E-2</c:v>
                </c:pt>
                <c:pt idx="5082">
                  <c:v>-5.27153E-2</c:v>
                </c:pt>
                <c:pt idx="5083">
                  <c:v>-5.35997E-2</c:v>
                </c:pt>
                <c:pt idx="5084">
                  <c:v>-5.4492400000000003E-2</c:v>
                </c:pt>
                <c:pt idx="5085">
                  <c:v>-5.53921E-2</c:v>
                </c:pt>
                <c:pt idx="5086">
                  <c:v>-5.62912E-2</c:v>
                </c:pt>
                <c:pt idx="5087">
                  <c:v>-5.7187300000000003E-2</c:v>
                </c:pt>
                <c:pt idx="5088">
                  <c:v>-5.8081800000000003E-2</c:v>
                </c:pt>
                <c:pt idx="5089">
                  <c:v>-5.8974100000000002E-2</c:v>
                </c:pt>
                <c:pt idx="5090">
                  <c:v>-5.9870800000000002E-2</c:v>
                </c:pt>
                <c:pt idx="5091">
                  <c:v>-6.0771400000000003E-2</c:v>
                </c:pt>
                <c:pt idx="5092">
                  <c:v>-6.16786E-2</c:v>
                </c:pt>
                <c:pt idx="5093">
                  <c:v>-6.2582200000000004E-2</c:v>
                </c:pt>
                <c:pt idx="5094">
                  <c:v>-6.3480700000000001E-2</c:v>
                </c:pt>
                <c:pt idx="5095">
                  <c:v>-6.43764E-2</c:v>
                </c:pt>
                <c:pt idx="5096">
                  <c:v>-6.5269900000000006E-2</c:v>
                </c:pt>
                <c:pt idx="5097">
                  <c:v>-6.6165699999999994E-2</c:v>
                </c:pt>
                <c:pt idx="5098">
                  <c:v>-6.7058999999999994E-2</c:v>
                </c:pt>
                <c:pt idx="5099">
                  <c:v>-6.7955100000000004E-2</c:v>
                </c:pt>
                <c:pt idx="5100">
                  <c:v>-6.8847800000000001E-2</c:v>
                </c:pt>
                <c:pt idx="5101">
                  <c:v>-6.9740300000000005E-2</c:v>
                </c:pt>
                <c:pt idx="5102">
                  <c:v>-7.0635299999999998E-2</c:v>
                </c:pt>
                <c:pt idx="5103">
                  <c:v>-7.1535399999999999E-2</c:v>
                </c:pt>
                <c:pt idx="5104">
                  <c:v>-7.2441599999999995E-2</c:v>
                </c:pt>
                <c:pt idx="5105">
                  <c:v>-7.3339199999999993E-2</c:v>
                </c:pt>
                <c:pt idx="5106">
                  <c:v>-7.4232900000000004E-2</c:v>
                </c:pt>
                <c:pt idx="5107">
                  <c:v>-7.5136800000000004E-2</c:v>
                </c:pt>
                <c:pt idx="5108">
                  <c:v>-7.6129600000000006E-2</c:v>
                </c:pt>
                <c:pt idx="5109">
                  <c:v>-7.7073299999999997E-2</c:v>
                </c:pt>
                <c:pt idx="5110">
                  <c:v>-7.7967800000000004E-2</c:v>
                </c:pt>
                <c:pt idx="5111">
                  <c:v>-7.8927700000000003E-2</c:v>
                </c:pt>
                <c:pt idx="5112">
                  <c:v>-7.9824999999999993E-2</c:v>
                </c:pt>
                <c:pt idx="5113">
                  <c:v>-8.0773300000000006E-2</c:v>
                </c:pt>
                <c:pt idx="5114">
                  <c:v>-8.1704700000000005E-2</c:v>
                </c:pt>
                <c:pt idx="5115">
                  <c:v>-8.2622299999999996E-2</c:v>
                </c:pt>
                <c:pt idx="5116">
                  <c:v>-8.3573999999999996E-2</c:v>
                </c:pt>
                <c:pt idx="5117">
                  <c:v>-8.4477700000000003E-2</c:v>
                </c:pt>
                <c:pt idx="5118">
                  <c:v>-8.5424700000000006E-2</c:v>
                </c:pt>
                <c:pt idx="5119">
                  <c:v>-8.6344099999999993E-2</c:v>
                </c:pt>
                <c:pt idx="5120">
                  <c:v>-8.7268600000000002E-2</c:v>
                </c:pt>
                <c:pt idx="5121">
                  <c:v>-8.8207400000000005E-2</c:v>
                </c:pt>
                <c:pt idx="5122">
                  <c:v>-8.9123599999999997E-2</c:v>
                </c:pt>
                <c:pt idx="5123">
                  <c:v>-9.00667E-2</c:v>
                </c:pt>
                <c:pt idx="5124">
                  <c:v>-9.0995199999999998E-2</c:v>
                </c:pt>
                <c:pt idx="5125">
                  <c:v>-9.1919699999999993E-2</c:v>
                </c:pt>
                <c:pt idx="5126">
                  <c:v>-9.2858999999999997E-2</c:v>
                </c:pt>
                <c:pt idx="5127">
                  <c:v>-9.3772999999999995E-2</c:v>
                </c:pt>
                <c:pt idx="5128">
                  <c:v>-9.4709100000000004E-2</c:v>
                </c:pt>
                <c:pt idx="5129">
                  <c:v>-9.56346E-2</c:v>
                </c:pt>
                <c:pt idx="5130">
                  <c:v>-9.6551999999999999E-2</c:v>
                </c:pt>
                <c:pt idx="5131">
                  <c:v>-9.7496100000000002E-2</c:v>
                </c:pt>
                <c:pt idx="5132">
                  <c:v>-9.8404699999999998E-2</c:v>
                </c:pt>
                <c:pt idx="5133">
                  <c:v>-9.9351599999999998E-2</c:v>
                </c:pt>
                <c:pt idx="5134">
                  <c:v>-0.10027</c:v>
                </c:pt>
                <c:pt idx="5135">
                  <c:v>-0.10119300000000001</c:v>
                </c:pt>
                <c:pt idx="5136">
                  <c:v>-0.10213</c:v>
                </c:pt>
                <c:pt idx="5137">
                  <c:v>-0.103031</c:v>
                </c:pt>
                <c:pt idx="5138">
                  <c:v>-0.103977</c:v>
                </c:pt>
                <c:pt idx="5139">
                  <c:v>-0.104879</c:v>
                </c:pt>
                <c:pt idx="5140">
                  <c:v>-0.10581</c:v>
                </c:pt>
                <c:pt idx="5141">
                  <c:v>-0.106736</c:v>
                </c:pt>
                <c:pt idx="5142">
                  <c:v>-0.10765</c:v>
                </c:pt>
                <c:pt idx="5143">
                  <c:v>-0.10859099999999999</c:v>
                </c:pt>
                <c:pt idx="5144">
                  <c:v>-0.109485</c:v>
                </c:pt>
                <c:pt idx="5145">
                  <c:v>-0.110415</c:v>
                </c:pt>
                <c:pt idx="5146">
                  <c:v>-0.111411</c:v>
                </c:pt>
                <c:pt idx="5147">
                  <c:v>-0.11237</c:v>
                </c:pt>
                <c:pt idx="5148">
                  <c:v>-0.113287</c:v>
                </c:pt>
                <c:pt idx="5149">
                  <c:v>-0.11425100000000001</c:v>
                </c:pt>
                <c:pt idx="5150">
                  <c:v>-0.115173</c:v>
                </c:pt>
                <c:pt idx="5151">
                  <c:v>-0.11612500000000001</c:v>
                </c:pt>
                <c:pt idx="5152">
                  <c:v>-0.11706900000000001</c:v>
                </c:pt>
                <c:pt idx="5153">
                  <c:v>-0.117997</c:v>
                </c:pt>
                <c:pt idx="5154">
                  <c:v>-0.118951</c:v>
                </c:pt>
                <c:pt idx="5155">
                  <c:v>-0.119864</c:v>
                </c:pt>
                <c:pt idx="5156">
                  <c:v>-0.120811</c:v>
                </c:pt>
                <c:pt idx="5157">
                  <c:v>-0.12173</c:v>
                </c:pt>
                <c:pt idx="5158">
                  <c:v>-0.12266100000000001</c:v>
                </c:pt>
                <c:pt idx="5159">
                  <c:v>-0.123594</c:v>
                </c:pt>
                <c:pt idx="5160">
                  <c:v>-0.124516</c:v>
                </c:pt>
                <c:pt idx="5161">
                  <c:v>-0.12545500000000001</c:v>
                </c:pt>
                <c:pt idx="5162">
                  <c:v>-0.12637999999999999</c:v>
                </c:pt>
                <c:pt idx="5163">
                  <c:v>-0.127306</c:v>
                </c:pt>
                <c:pt idx="5164">
                  <c:v>-0.12822700000000001</c:v>
                </c:pt>
                <c:pt idx="5165">
                  <c:v>-0.12914100000000001</c:v>
                </c:pt>
                <c:pt idx="5166">
                  <c:v>-0.13005700000000001</c:v>
                </c:pt>
                <c:pt idx="5167">
                  <c:v>-0.13097600000000001</c:v>
                </c:pt>
                <c:pt idx="5168">
                  <c:v>-0.131883</c:v>
                </c:pt>
                <c:pt idx="5169">
                  <c:v>-0.13280900000000001</c:v>
                </c:pt>
                <c:pt idx="5170">
                  <c:v>-0.133713</c:v>
                </c:pt>
                <c:pt idx="5171">
                  <c:v>-0.134633</c:v>
                </c:pt>
                <c:pt idx="5172">
                  <c:v>-0.135545</c:v>
                </c:pt>
                <c:pt idx="5173">
                  <c:v>-0.13644200000000001</c:v>
                </c:pt>
                <c:pt idx="5174">
                  <c:v>-0.13736000000000001</c:v>
                </c:pt>
                <c:pt idx="5175">
                  <c:v>-0.13824</c:v>
                </c:pt>
                <c:pt idx="5176">
                  <c:v>-0.139156</c:v>
                </c:pt>
                <c:pt idx="5177">
                  <c:v>-0.140041</c:v>
                </c:pt>
                <c:pt idx="5178">
                  <c:v>-0.14094000000000001</c:v>
                </c:pt>
                <c:pt idx="5179">
                  <c:v>-0.141843</c:v>
                </c:pt>
                <c:pt idx="5180">
                  <c:v>-0.14272399999999999</c:v>
                </c:pt>
                <c:pt idx="5181">
                  <c:v>-0.14363699999999999</c:v>
                </c:pt>
                <c:pt idx="5182">
                  <c:v>-0.14451</c:v>
                </c:pt>
                <c:pt idx="5183">
                  <c:v>-0.14540900000000001</c:v>
                </c:pt>
                <c:pt idx="5184">
                  <c:v>-0.146285</c:v>
                </c:pt>
                <c:pt idx="5185">
                  <c:v>-0.14716299999999999</c:v>
                </c:pt>
                <c:pt idx="5186">
                  <c:v>-0.14804800000000001</c:v>
                </c:pt>
                <c:pt idx="5187">
                  <c:v>-0.14891399999999999</c:v>
                </c:pt>
                <c:pt idx="5188">
                  <c:v>-0.14979899999999999</c:v>
                </c:pt>
                <c:pt idx="5189">
                  <c:v>-0.15066599999999999</c:v>
                </c:pt>
                <c:pt idx="5190">
                  <c:v>-0.15154500000000001</c:v>
                </c:pt>
                <c:pt idx="5191">
                  <c:v>-0.15241499999999999</c:v>
                </c:pt>
                <c:pt idx="5192">
                  <c:v>-0.153283</c:v>
                </c:pt>
                <c:pt idx="5193">
                  <c:v>-0.15414600000000001</c:v>
                </c:pt>
                <c:pt idx="5194">
                  <c:v>-0.15500800000000001</c:v>
                </c:pt>
                <c:pt idx="5195">
                  <c:v>-0.15586</c:v>
                </c:pt>
                <c:pt idx="5196">
                  <c:v>-0.15671599999999999</c:v>
                </c:pt>
                <c:pt idx="5197">
                  <c:v>-0.15756800000000001</c:v>
                </c:pt>
                <c:pt idx="5198">
                  <c:v>-0.158416</c:v>
                </c:pt>
                <c:pt idx="5199">
                  <c:v>-0.159274</c:v>
                </c:pt>
                <c:pt idx="5200">
                  <c:v>-0.160112</c:v>
                </c:pt>
                <c:pt idx="5201">
                  <c:v>-0.160971</c:v>
                </c:pt>
                <c:pt idx="5202">
                  <c:v>-0.161803</c:v>
                </c:pt>
                <c:pt idx="5203">
                  <c:v>-0.16264799999999999</c:v>
                </c:pt>
                <c:pt idx="5204">
                  <c:v>-0.16348099999999999</c:v>
                </c:pt>
                <c:pt idx="5205">
                  <c:v>-0.164302</c:v>
                </c:pt>
                <c:pt idx="5206">
                  <c:v>-0.16514100000000001</c:v>
                </c:pt>
                <c:pt idx="5207">
                  <c:v>-0.16594999999999999</c:v>
                </c:pt>
                <c:pt idx="5208">
                  <c:v>-0.16678799999999999</c:v>
                </c:pt>
                <c:pt idx="5209">
                  <c:v>-0.167602</c:v>
                </c:pt>
                <c:pt idx="5210">
                  <c:v>-0.16842699999999999</c:v>
                </c:pt>
                <c:pt idx="5211">
                  <c:v>-0.16925000000000001</c:v>
                </c:pt>
                <c:pt idx="5212">
                  <c:v>-0.17005799999999999</c:v>
                </c:pt>
                <c:pt idx="5213">
                  <c:v>-0.170878</c:v>
                </c:pt>
                <c:pt idx="5214">
                  <c:v>-0.17166999999999999</c:v>
                </c:pt>
                <c:pt idx="5215">
                  <c:v>-0.17247599999999999</c:v>
                </c:pt>
                <c:pt idx="5216">
                  <c:v>-0.173267</c:v>
                </c:pt>
                <c:pt idx="5217">
                  <c:v>-0.174063</c:v>
                </c:pt>
                <c:pt idx="5218">
                  <c:v>-0.17485700000000001</c:v>
                </c:pt>
                <c:pt idx="5219">
                  <c:v>-0.17565</c:v>
                </c:pt>
                <c:pt idx="5220">
                  <c:v>-0.17644299999999999</c:v>
                </c:pt>
                <c:pt idx="5221">
                  <c:v>-0.177234</c:v>
                </c:pt>
                <c:pt idx="5222">
                  <c:v>-0.17801900000000001</c:v>
                </c:pt>
                <c:pt idx="5223">
                  <c:v>-0.17879300000000001</c:v>
                </c:pt>
                <c:pt idx="5224">
                  <c:v>-0.179562</c:v>
                </c:pt>
                <c:pt idx="5225">
                  <c:v>-0.18031700000000001</c:v>
                </c:pt>
                <c:pt idx="5226">
                  <c:v>-0.181086</c:v>
                </c:pt>
                <c:pt idx="5227">
                  <c:v>-0.181838</c:v>
                </c:pt>
                <c:pt idx="5228">
                  <c:v>-0.18260699999999999</c:v>
                </c:pt>
                <c:pt idx="5229">
                  <c:v>-0.183364</c:v>
                </c:pt>
                <c:pt idx="5230">
                  <c:v>-0.184119</c:v>
                </c:pt>
                <c:pt idx="5231">
                  <c:v>-0.18487899999999999</c:v>
                </c:pt>
                <c:pt idx="5232">
                  <c:v>-0.185613</c:v>
                </c:pt>
                <c:pt idx="5233">
                  <c:v>-0.186364</c:v>
                </c:pt>
                <c:pt idx="5234">
                  <c:v>-0.187085</c:v>
                </c:pt>
                <c:pt idx="5235">
                  <c:v>-0.18781999999999999</c:v>
                </c:pt>
                <c:pt idx="5236">
                  <c:v>-0.18854499999999999</c:v>
                </c:pt>
                <c:pt idx="5237">
                  <c:v>-0.18926699999999999</c:v>
                </c:pt>
                <c:pt idx="5238">
                  <c:v>-0.190001</c:v>
                </c:pt>
                <c:pt idx="5239">
                  <c:v>-0.190715</c:v>
                </c:pt>
                <c:pt idx="5240">
                  <c:v>-0.191444</c:v>
                </c:pt>
                <c:pt idx="5241">
                  <c:v>-0.19215399999999999</c:v>
                </c:pt>
                <c:pt idx="5242">
                  <c:v>-0.19286500000000001</c:v>
                </c:pt>
                <c:pt idx="5243">
                  <c:v>-0.19356599999999999</c:v>
                </c:pt>
                <c:pt idx="5244">
                  <c:v>-0.19425999999999999</c:v>
                </c:pt>
                <c:pt idx="5245">
                  <c:v>-0.19495399999999999</c:v>
                </c:pt>
                <c:pt idx="5246">
                  <c:v>-0.19564200000000001</c:v>
                </c:pt>
                <c:pt idx="5247">
                  <c:v>-0.19633100000000001</c:v>
                </c:pt>
                <c:pt idx="5248">
                  <c:v>-0.197018</c:v>
                </c:pt>
                <c:pt idx="5249">
                  <c:v>-0.19770399999999999</c:v>
                </c:pt>
                <c:pt idx="5250">
                  <c:v>-0.198383</c:v>
                </c:pt>
                <c:pt idx="5251">
                  <c:v>-0.19906299999999999</c:v>
                </c:pt>
                <c:pt idx="5252">
                  <c:v>-0.19972699999999999</c:v>
                </c:pt>
                <c:pt idx="5253">
                  <c:v>-0.20039499999999999</c:v>
                </c:pt>
                <c:pt idx="5254">
                  <c:v>-0.201048</c:v>
                </c:pt>
                <c:pt idx="5255">
                  <c:v>-0.20170099999999999</c:v>
                </c:pt>
                <c:pt idx="5256">
                  <c:v>-0.202352</c:v>
                </c:pt>
                <c:pt idx="5257">
                  <c:v>-0.20299500000000001</c:v>
                </c:pt>
                <c:pt idx="5258">
                  <c:v>-0.203649</c:v>
                </c:pt>
                <c:pt idx="5259">
                  <c:v>-0.20428499999999999</c:v>
                </c:pt>
                <c:pt idx="5260">
                  <c:v>-0.204933</c:v>
                </c:pt>
                <c:pt idx="5261">
                  <c:v>-0.205563</c:v>
                </c:pt>
                <c:pt idx="5262">
                  <c:v>-0.20619399999999999</c:v>
                </c:pt>
                <c:pt idx="5263">
                  <c:v>-0.206818</c:v>
                </c:pt>
                <c:pt idx="5264">
                  <c:v>-0.207427</c:v>
                </c:pt>
                <c:pt idx="5265">
                  <c:v>-0.20804300000000001</c:v>
                </c:pt>
                <c:pt idx="5266">
                  <c:v>-0.20864199999999999</c:v>
                </c:pt>
                <c:pt idx="5267">
                  <c:v>-0.20925199999999999</c:v>
                </c:pt>
                <c:pt idx="5268">
                  <c:v>-0.20985100000000001</c:v>
                </c:pt>
                <c:pt idx="5269">
                  <c:v>-0.210455</c:v>
                </c:pt>
                <c:pt idx="5270">
                  <c:v>-0.21105299999999999</c:v>
                </c:pt>
                <c:pt idx="5271">
                  <c:v>-0.211646</c:v>
                </c:pt>
                <c:pt idx="5272">
                  <c:v>-0.21223400000000001</c:v>
                </c:pt>
                <c:pt idx="5273">
                  <c:v>-0.212809</c:v>
                </c:pt>
                <c:pt idx="5274">
                  <c:v>-0.21338199999999999</c:v>
                </c:pt>
                <c:pt idx="5275">
                  <c:v>-0.21393999999999999</c:v>
                </c:pt>
                <c:pt idx="5276">
                  <c:v>-0.214505</c:v>
                </c:pt>
                <c:pt idx="5277">
                  <c:v>-0.215059</c:v>
                </c:pt>
                <c:pt idx="5278">
                  <c:v>-0.21562100000000001</c:v>
                </c:pt>
                <c:pt idx="5279">
                  <c:v>-0.21617700000000001</c:v>
                </c:pt>
                <c:pt idx="5280">
                  <c:v>-0.21673000000000001</c:v>
                </c:pt>
                <c:pt idx="5281">
                  <c:v>-0.217282</c:v>
                </c:pt>
                <c:pt idx="5282">
                  <c:v>-0.21781700000000001</c:v>
                </c:pt>
                <c:pt idx="5283">
                  <c:v>-0.21835199999999999</c:v>
                </c:pt>
                <c:pt idx="5284">
                  <c:v>-0.218865</c:v>
                </c:pt>
                <c:pt idx="5285">
                  <c:v>-0.21938299999999999</c:v>
                </c:pt>
                <c:pt idx="5286">
                  <c:v>-0.21989400000000001</c:v>
                </c:pt>
                <c:pt idx="5287">
                  <c:v>-0.22040699999999999</c:v>
                </c:pt>
                <c:pt idx="5288">
                  <c:v>-0.22092400000000001</c:v>
                </c:pt>
                <c:pt idx="5289">
                  <c:v>-0.22143399999999999</c:v>
                </c:pt>
                <c:pt idx="5290">
                  <c:v>-0.221943</c:v>
                </c:pt>
                <c:pt idx="5291">
                  <c:v>-0.22243499999999999</c:v>
                </c:pt>
                <c:pt idx="5292">
                  <c:v>-0.22292300000000001</c:v>
                </c:pt>
                <c:pt idx="5293">
                  <c:v>-0.22339800000000001</c:v>
                </c:pt>
                <c:pt idx="5294">
                  <c:v>-0.22387000000000001</c:v>
                </c:pt>
                <c:pt idx="5295">
                  <c:v>-0.22433400000000001</c:v>
                </c:pt>
                <c:pt idx="5296">
                  <c:v>-0.224799</c:v>
                </c:pt>
                <c:pt idx="5297">
                  <c:v>-0.22526099999999999</c:v>
                </c:pt>
                <c:pt idx="5298">
                  <c:v>-0.22572600000000001</c:v>
                </c:pt>
                <c:pt idx="5299">
                  <c:v>-0.226186</c:v>
                </c:pt>
                <c:pt idx="5300">
                  <c:v>-0.22663800000000001</c:v>
                </c:pt>
                <c:pt idx="5301">
                  <c:v>-0.22708700000000001</c:v>
                </c:pt>
                <c:pt idx="5302">
                  <c:v>-0.227518</c:v>
                </c:pt>
                <c:pt idx="5303">
                  <c:v>-0.22795199999999999</c:v>
                </c:pt>
                <c:pt idx="5304">
                  <c:v>-0.22836799999999999</c:v>
                </c:pt>
                <c:pt idx="5305">
                  <c:v>-0.22878799999999999</c:v>
                </c:pt>
                <c:pt idx="5306">
                  <c:v>-0.22920099999999999</c:v>
                </c:pt>
                <c:pt idx="5307">
                  <c:v>-0.22961100000000001</c:v>
                </c:pt>
                <c:pt idx="5308">
                  <c:v>-0.23003000000000001</c:v>
                </c:pt>
                <c:pt idx="5309">
                  <c:v>-0.23043</c:v>
                </c:pt>
                <c:pt idx="5310">
                  <c:v>-0.23083899999999999</c:v>
                </c:pt>
                <c:pt idx="5311">
                  <c:v>-0.23122799999999999</c:v>
                </c:pt>
                <c:pt idx="5312">
                  <c:v>-0.23161699999999999</c:v>
                </c:pt>
                <c:pt idx="5313">
                  <c:v>-0.23199600000000001</c:v>
                </c:pt>
                <c:pt idx="5314">
                  <c:v>-0.23236299999999999</c:v>
                </c:pt>
                <c:pt idx="5315">
                  <c:v>-0.232733</c:v>
                </c:pt>
                <c:pt idx="5316">
                  <c:v>-0.23308899999999999</c:v>
                </c:pt>
                <c:pt idx="5317">
                  <c:v>-0.23345399999999999</c:v>
                </c:pt>
                <c:pt idx="5318">
                  <c:v>-0.23380999999999999</c:v>
                </c:pt>
                <c:pt idx="5319">
                  <c:v>-0.23416699999999999</c:v>
                </c:pt>
                <c:pt idx="5320">
                  <c:v>-0.234517</c:v>
                </c:pt>
                <c:pt idx="5321">
                  <c:v>-0.23485900000000001</c:v>
                </c:pt>
                <c:pt idx="5322">
                  <c:v>-0.23519499999999999</c:v>
                </c:pt>
                <c:pt idx="5323">
                  <c:v>-0.23552000000000001</c:v>
                </c:pt>
                <c:pt idx="5324">
                  <c:v>-0.23583899999999999</c:v>
                </c:pt>
                <c:pt idx="5325">
                  <c:v>-0.236148</c:v>
                </c:pt>
                <c:pt idx="5326">
                  <c:v>-0.236457</c:v>
                </c:pt>
                <c:pt idx="5327">
                  <c:v>-0.236762</c:v>
                </c:pt>
                <c:pt idx="5328">
                  <c:v>-0.237069</c:v>
                </c:pt>
                <c:pt idx="5329">
                  <c:v>-0.23737</c:v>
                </c:pt>
                <c:pt idx="5330">
                  <c:v>-0.23766999999999999</c:v>
                </c:pt>
                <c:pt idx="5331">
                  <c:v>-0.23796</c:v>
                </c:pt>
                <c:pt idx="5332">
                  <c:v>-0.23824100000000001</c:v>
                </c:pt>
                <c:pt idx="5333">
                  <c:v>-0.238514</c:v>
                </c:pt>
                <c:pt idx="5334">
                  <c:v>-0.23877300000000001</c:v>
                </c:pt>
                <c:pt idx="5335">
                  <c:v>-0.23903099999999999</c:v>
                </c:pt>
                <c:pt idx="5336">
                  <c:v>-0.23927999999999999</c:v>
                </c:pt>
                <c:pt idx="5337">
                  <c:v>-0.239534</c:v>
                </c:pt>
                <c:pt idx="5338">
                  <c:v>-0.239784</c:v>
                </c:pt>
                <c:pt idx="5339">
                  <c:v>-0.240034</c:v>
                </c:pt>
                <c:pt idx="5340">
                  <c:v>-0.24027999999999999</c:v>
                </c:pt>
                <c:pt idx="5341">
                  <c:v>-0.24051700000000001</c:v>
                </c:pt>
                <c:pt idx="5342">
                  <c:v>-0.24074499999999999</c:v>
                </c:pt>
                <c:pt idx="5343">
                  <c:v>-0.240955</c:v>
                </c:pt>
                <c:pt idx="5344">
                  <c:v>-0.24115700000000001</c:v>
                </c:pt>
                <c:pt idx="5345">
                  <c:v>-0.24134900000000001</c:v>
                </c:pt>
                <c:pt idx="5346">
                  <c:v>-0.24154600000000001</c:v>
                </c:pt>
                <c:pt idx="5347">
                  <c:v>-0.24173800000000001</c:v>
                </c:pt>
                <c:pt idx="5348">
                  <c:v>-0.24193700000000001</c:v>
                </c:pt>
                <c:pt idx="5349">
                  <c:v>-0.24213200000000001</c:v>
                </c:pt>
                <c:pt idx="5350">
                  <c:v>-0.242315</c:v>
                </c:pt>
                <c:pt idx="5351">
                  <c:v>-0.24249299999999999</c:v>
                </c:pt>
                <c:pt idx="5352">
                  <c:v>-0.24265100000000001</c:v>
                </c:pt>
                <c:pt idx="5353">
                  <c:v>-0.242809</c:v>
                </c:pt>
                <c:pt idx="5354">
                  <c:v>-0.242951</c:v>
                </c:pt>
                <c:pt idx="5355">
                  <c:v>-0.243094</c:v>
                </c:pt>
                <c:pt idx="5356">
                  <c:v>-0.243233</c:v>
                </c:pt>
                <c:pt idx="5357">
                  <c:v>-0.24337</c:v>
                </c:pt>
                <c:pt idx="5358">
                  <c:v>-0.24351400000000001</c:v>
                </c:pt>
                <c:pt idx="5359">
                  <c:v>-0.243645</c:v>
                </c:pt>
                <c:pt idx="5360">
                  <c:v>-0.24377599999999999</c:v>
                </c:pt>
                <c:pt idx="5361">
                  <c:v>-0.24389</c:v>
                </c:pt>
                <c:pt idx="5362">
                  <c:v>-0.24399699999999999</c:v>
                </c:pt>
                <c:pt idx="5363">
                  <c:v>-0.24409600000000001</c:v>
                </c:pt>
                <c:pt idx="5364">
                  <c:v>-0.24418400000000001</c:v>
                </c:pt>
                <c:pt idx="5365">
                  <c:v>-0.24427199999999999</c:v>
                </c:pt>
                <c:pt idx="5366">
                  <c:v>-0.24435200000000001</c:v>
                </c:pt>
                <c:pt idx="5367">
                  <c:v>-0.24443599999999999</c:v>
                </c:pt>
                <c:pt idx="5368">
                  <c:v>-0.24451700000000001</c:v>
                </c:pt>
                <c:pt idx="5369">
                  <c:v>-0.244592</c:v>
                </c:pt>
                <c:pt idx="5370">
                  <c:v>-0.24466199999999999</c:v>
                </c:pt>
                <c:pt idx="5371">
                  <c:v>-0.24472099999999999</c:v>
                </c:pt>
                <c:pt idx="5372">
                  <c:v>-0.24477099999999999</c:v>
                </c:pt>
                <c:pt idx="5373">
                  <c:v>-0.244814</c:v>
                </c:pt>
                <c:pt idx="5374">
                  <c:v>-0.24484600000000001</c:v>
                </c:pt>
                <c:pt idx="5375">
                  <c:v>-0.24487500000000001</c:v>
                </c:pt>
                <c:pt idx="5376">
                  <c:v>-0.244897</c:v>
                </c:pt>
                <c:pt idx="5377">
                  <c:v>-0.244922</c:v>
                </c:pt>
                <c:pt idx="5378">
                  <c:v>-0.244945</c:v>
                </c:pt>
                <c:pt idx="5379">
                  <c:v>-0.24496100000000001</c:v>
                </c:pt>
                <c:pt idx="5380">
                  <c:v>-0.244975</c:v>
                </c:pt>
                <c:pt idx="5381">
                  <c:v>-0.244975</c:v>
                </c:pt>
                <c:pt idx="5382">
                  <c:v>-0.24497099999999999</c:v>
                </c:pt>
                <c:pt idx="5383">
                  <c:v>-0.24495400000000001</c:v>
                </c:pt>
                <c:pt idx="5384">
                  <c:v>-0.24492800000000001</c:v>
                </c:pt>
                <c:pt idx="5385">
                  <c:v>-0.24489900000000001</c:v>
                </c:pt>
                <c:pt idx="5386">
                  <c:v>-0.244861</c:v>
                </c:pt>
                <c:pt idx="5387">
                  <c:v>-0.24482999999999999</c:v>
                </c:pt>
                <c:pt idx="5388">
                  <c:v>-0.24479000000000001</c:v>
                </c:pt>
                <c:pt idx="5389">
                  <c:v>-0.244752</c:v>
                </c:pt>
                <c:pt idx="5390">
                  <c:v>-0.24470700000000001</c:v>
                </c:pt>
                <c:pt idx="5391">
                  <c:v>-0.24465200000000001</c:v>
                </c:pt>
                <c:pt idx="5392">
                  <c:v>-0.24459</c:v>
                </c:pt>
                <c:pt idx="5393">
                  <c:v>-0.24451200000000001</c:v>
                </c:pt>
                <c:pt idx="5394">
                  <c:v>-0.24443000000000001</c:v>
                </c:pt>
                <c:pt idx="5395">
                  <c:v>-0.244336</c:v>
                </c:pt>
                <c:pt idx="5396">
                  <c:v>-0.24424399999999999</c:v>
                </c:pt>
                <c:pt idx="5397">
                  <c:v>-0.24415000000000001</c:v>
                </c:pt>
                <c:pt idx="5398">
                  <c:v>-0.24405399999999999</c:v>
                </c:pt>
                <c:pt idx="5399">
                  <c:v>-0.24395900000000001</c:v>
                </c:pt>
                <c:pt idx="5400">
                  <c:v>-0.24385499999999999</c:v>
                </c:pt>
                <c:pt idx="5401">
                  <c:v>-0.24374499999999999</c:v>
                </c:pt>
                <c:pt idx="5402">
                  <c:v>-0.24362</c:v>
                </c:pt>
                <c:pt idx="5403">
                  <c:v>-0.24348400000000001</c:v>
                </c:pt>
                <c:pt idx="5404">
                  <c:v>-0.243336</c:v>
                </c:pt>
                <c:pt idx="5405">
                  <c:v>-0.24318300000000001</c:v>
                </c:pt>
                <c:pt idx="5406">
                  <c:v>-0.243032</c:v>
                </c:pt>
                <c:pt idx="5407">
                  <c:v>-0.24287900000000001</c:v>
                </c:pt>
                <c:pt idx="5408">
                  <c:v>-0.242731</c:v>
                </c:pt>
                <c:pt idx="5409">
                  <c:v>-0.24257899999999999</c:v>
                </c:pt>
                <c:pt idx="5410">
                  <c:v>-0.24241499999999999</c:v>
                </c:pt>
                <c:pt idx="5411">
                  <c:v>-0.24223800000000001</c:v>
                </c:pt>
                <c:pt idx="5412">
                  <c:v>-0.24204600000000001</c:v>
                </c:pt>
                <c:pt idx="5413">
                  <c:v>-0.24184800000000001</c:v>
                </c:pt>
                <c:pt idx="5414">
                  <c:v>-0.241642</c:v>
                </c:pt>
                <c:pt idx="5415">
                  <c:v>-0.24143100000000001</c:v>
                </c:pt>
                <c:pt idx="5416">
                  <c:v>-0.24121999999999999</c:v>
                </c:pt>
                <c:pt idx="5417">
                  <c:v>-0.241005</c:v>
                </c:pt>
                <c:pt idx="5418">
                  <c:v>-0.24079700000000001</c:v>
                </c:pt>
                <c:pt idx="5419">
                  <c:v>-0.24057999999999999</c:v>
                </c:pt>
                <c:pt idx="5420">
                  <c:v>-0.24035400000000001</c:v>
                </c:pt>
                <c:pt idx="5421">
                  <c:v>-0.240118</c:v>
                </c:pt>
                <c:pt idx="5422">
                  <c:v>-0.239868</c:v>
                </c:pt>
                <c:pt idx="5423">
                  <c:v>-0.239616</c:v>
                </c:pt>
                <c:pt idx="5424">
                  <c:v>-0.23934900000000001</c:v>
                </c:pt>
                <c:pt idx="5425">
                  <c:v>-0.23908399999999999</c:v>
                </c:pt>
                <c:pt idx="5426">
                  <c:v>-0.238812</c:v>
                </c:pt>
                <c:pt idx="5427">
                  <c:v>-0.238542</c:v>
                </c:pt>
                <c:pt idx="5428">
                  <c:v>-0.23827400000000001</c:v>
                </c:pt>
                <c:pt idx="5429">
                  <c:v>-0.23799400000000001</c:v>
                </c:pt>
                <c:pt idx="5430">
                  <c:v>-0.23771200000000001</c:v>
                </c:pt>
                <c:pt idx="5431">
                  <c:v>-0.23741499999999999</c:v>
                </c:pt>
                <c:pt idx="5432">
                  <c:v>-0.23711299999999999</c:v>
                </c:pt>
                <c:pt idx="5433">
                  <c:v>-0.23680100000000001</c:v>
                </c:pt>
                <c:pt idx="5434">
                  <c:v>-0.23647899999999999</c:v>
                </c:pt>
                <c:pt idx="5435">
                  <c:v>-0.236156</c:v>
                </c:pt>
                <c:pt idx="5436">
                  <c:v>-0.23582400000000001</c:v>
                </c:pt>
                <c:pt idx="5437">
                  <c:v>-0.23549900000000001</c:v>
                </c:pt>
                <c:pt idx="5438">
                  <c:v>-0.23516799999999999</c:v>
                </c:pt>
                <c:pt idx="5439">
                  <c:v>-0.23483299999999999</c:v>
                </c:pt>
                <c:pt idx="5440">
                  <c:v>-0.23449200000000001</c:v>
                </c:pt>
                <c:pt idx="5441">
                  <c:v>-0.23413999999999999</c:v>
                </c:pt>
                <c:pt idx="5442">
                  <c:v>-0.23378199999999999</c:v>
                </c:pt>
                <c:pt idx="5443">
                  <c:v>-0.23341100000000001</c:v>
                </c:pt>
                <c:pt idx="5444">
                  <c:v>-0.23303399999999999</c:v>
                </c:pt>
                <c:pt idx="5445">
                  <c:v>-0.23265</c:v>
                </c:pt>
                <c:pt idx="5446">
                  <c:v>-0.232264</c:v>
                </c:pt>
                <c:pt idx="5447">
                  <c:v>-0.231879</c:v>
                </c:pt>
                <c:pt idx="5448">
                  <c:v>-0.23149</c:v>
                </c:pt>
                <c:pt idx="5449">
                  <c:v>-0.2311</c:v>
                </c:pt>
                <c:pt idx="5450">
                  <c:v>-0.23070299999999999</c:v>
                </c:pt>
                <c:pt idx="5451">
                  <c:v>-0.230296</c:v>
                </c:pt>
                <c:pt idx="5452">
                  <c:v>-0.229882</c:v>
                </c:pt>
                <c:pt idx="5453">
                  <c:v>-0.22945399999999999</c:v>
                </c:pt>
                <c:pt idx="5454">
                  <c:v>-0.229019</c:v>
                </c:pt>
                <c:pt idx="5455">
                  <c:v>-0.228577</c:v>
                </c:pt>
                <c:pt idx="5456">
                  <c:v>-0.228135</c:v>
                </c:pt>
                <c:pt idx="5457">
                  <c:v>-0.22769300000000001</c:v>
                </c:pt>
                <c:pt idx="5458">
                  <c:v>-0.22724800000000001</c:v>
                </c:pt>
                <c:pt idx="5459">
                  <c:v>-0.22680500000000001</c:v>
                </c:pt>
                <c:pt idx="5460">
                  <c:v>-0.226352</c:v>
                </c:pt>
                <c:pt idx="5461">
                  <c:v>-0.22589200000000001</c:v>
                </c:pt>
                <c:pt idx="5462">
                  <c:v>-0.22542000000000001</c:v>
                </c:pt>
                <c:pt idx="5463">
                  <c:v>-0.224934</c:v>
                </c:pt>
                <c:pt idx="5464">
                  <c:v>-0.224439</c:v>
                </c:pt>
                <c:pt idx="5465">
                  <c:v>-0.223935</c:v>
                </c:pt>
                <c:pt idx="5466">
                  <c:v>-0.223437</c:v>
                </c:pt>
                <c:pt idx="5467">
                  <c:v>-0.222936</c:v>
                </c:pt>
                <c:pt idx="5468">
                  <c:v>-0.22244</c:v>
                </c:pt>
                <c:pt idx="5469">
                  <c:v>-0.221941</c:v>
                </c:pt>
                <c:pt idx="5470">
                  <c:v>-0.22142999999999999</c:v>
                </c:pt>
                <c:pt idx="5471">
                  <c:v>-0.22090899999999999</c:v>
                </c:pt>
                <c:pt idx="5472">
                  <c:v>-0.22037100000000001</c:v>
                </c:pt>
                <c:pt idx="5473">
                  <c:v>-0.219831</c:v>
                </c:pt>
                <c:pt idx="5474">
                  <c:v>-0.219281</c:v>
                </c:pt>
                <c:pt idx="5475">
                  <c:v>-0.21872900000000001</c:v>
                </c:pt>
                <c:pt idx="5476">
                  <c:v>-0.21817700000000001</c:v>
                </c:pt>
                <c:pt idx="5477">
                  <c:v>-0.21762100000000001</c:v>
                </c:pt>
                <c:pt idx="5478">
                  <c:v>-0.21707199999999999</c:v>
                </c:pt>
                <c:pt idx="5479">
                  <c:v>-0.21651400000000001</c:v>
                </c:pt>
                <c:pt idx="5480">
                  <c:v>-0.215949</c:v>
                </c:pt>
                <c:pt idx="5481">
                  <c:v>-0.21537100000000001</c:v>
                </c:pt>
                <c:pt idx="5482">
                  <c:v>-0.214784</c:v>
                </c:pt>
                <c:pt idx="5483">
                  <c:v>-0.21419199999999999</c:v>
                </c:pt>
                <c:pt idx="5484">
                  <c:v>-0.213589</c:v>
                </c:pt>
                <c:pt idx="5485">
                  <c:v>-0.21298700000000001</c:v>
                </c:pt>
                <c:pt idx="5486">
                  <c:v>-0.21237900000000001</c:v>
                </c:pt>
                <c:pt idx="5487">
                  <c:v>-0.21177299999999999</c:v>
                </c:pt>
                <c:pt idx="5488">
                  <c:v>-0.211169</c:v>
                </c:pt>
                <c:pt idx="5489">
                  <c:v>-0.21055499999999999</c:v>
                </c:pt>
                <c:pt idx="5490">
                  <c:v>-0.20993700000000001</c:v>
                </c:pt>
                <c:pt idx="5491">
                  <c:v>-0.20930699999999999</c:v>
                </c:pt>
                <c:pt idx="5492">
                  <c:v>-0.20866999999999999</c:v>
                </c:pt>
                <c:pt idx="5493">
                  <c:v>-0.20802599999999999</c:v>
                </c:pt>
                <c:pt idx="5494">
                  <c:v>-0.207373</c:v>
                </c:pt>
                <c:pt idx="5495">
                  <c:v>-0.20671900000000001</c:v>
                </c:pt>
                <c:pt idx="5496">
                  <c:v>-0.20605899999999999</c:v>
                </c:pt>
                <c:pt idx="5497">
                  <c:v>-0.205403</c:v>
                </c:pt>
                <c:pt idx="5498">
                  <c:v>-0.20474300000000001</c:v>
                </c:pt>
                <c:pt idx="5499">
                  <c:v>-0.20407900000000001</c:v>
                </c:pt>
                <c:pt idx="5500">
                  <c:v>-0.20341100000000001</c:v>
                </c:pt>
                <c:pt idx="5501">
                  <c:v>-0.20272999999999999</c:v>
                </c:pt>
                <c:pt idx="5502">
                  <c:v>-0.202045</c:v>
                </c:pt>
                <c:pt idx="5503">
                  <c:v>-0.201349</c:v>
                </c:pt>
                <c:pt idx="5504">
                  <c:v>-0.20064699999999999</c:v>
                </c:pt>
                <c:pt idx="5505">
                  <c:v>-0.19994100000000001</c:v>
                </c:pt>
                <c:pt idx="5506">
                  <c:v>-0.19923099999999999</c:v>
                </c:pt>
                <c:pt idx="5507">
                  <c:v>-0.19852500000000001</c:v>
                </c:pt>
                <c:pt idx="5508">
                  <c:v>-0.19781299999999999</c:v>
                </c:pt>
                <c:pt idx="5509">
                  <c:v>-0.197102</c:v>
                </c:pt>
                <c:pt idx="5510">
                  <c:v>-0.196383</c:v>
                </c:pt>
                <c:pt idx="5511">
                  <c:v>-0.195656</c:v>
                </c:pt>
                <c:pt idx="5512">
                  <c:v>-0.19492100000000001</c:v>
                </c:pt>
                <c:pt idx="5513">
                  <c:v>-0.19417499999999999</c:v>
                </c:pt>
                <c:pt idx="5514">
                  <c:v>-0.19342500000000001</c:v>
                </c:pt>
                <c:pt idx="5515">
                  <c:v>-0.192667</c:v>
                </c:pt>
                <c:pt idx="5516">
                  <c:v>-0.191911</c:v>
                </c:pt>
                <c:pt idx="5517">
                  <c:v>-0.19115399999999999</c:v>
                </c:pt>
                <c:pt idx="5518">
                  <c:v>-0.19039600000000001</c:v>
                </c:pt>
                <c:pt idx="5519">
                  <c:v>-0.189639</c:v>
                </c:pt>
                <c:pt idx="5520">
                  <c:v>-0.18887200000000001</c:v>
                </c:pt>
                <c:pt idx="5521">
                  <c:v>-0.18809899999999999</c:v>
                </c:pt>
                <c:pt idx="5522">
                  <c:v>-0.18731400000000001</c:v>
                </c:pt>
                <c:pt idx="5523">
                  <c:v>-0.18651999999999999</c:v>
                </c:pt>
                <c:pt idx="5524">
                  <c:v>-0.185719</c:v>
                </c:pt>
                <c:pt idx="5525">
                  <c:v>-0.18491299999999999</c:v>
                </c:pt>
                <c:pt idx="5526">
                  <c:v>-0.18411</c:v>
                </c:pt>
                <c:pt idx="5527">
                  <c:v>-0.183306</c:v>
                </c:pt>
                <c:pt idx="5528">
                  <c:v>-0.182507</c:v>
                </c:pt>
                <c:pt idx="5529">
                  <c:v>-0.18170600000000001</c:v>
                </c:pt>
                <c:pt idx="5530">
                  <c:v>-0.180892</c:v>
                </c:pt>
                <c:pt idx="5531">
                  <c:v>-0.180066</c:v>
                </c:pt>
                <c:pt idx="5532">
                  <c:v>-0.179228</c:v>
                </c:pt>
                <c:pt idx="5533">
                  <c:v>-0.17838599999999999</c:v>
                </c:pt>
                <c:pt idx="5534">
                  <c:v>-0.177539</c:v>
                </c:pt>
                <c:pt idx="5535">
                  <c:v>-0.17668800000000001</c:v>
                </c:pt>
                <c:pt idx="5536">
                  <c:v>-0.175839</c:v>
                </c:pt>
                <c:pt idx="5537">
                  <c:v>-0.174988</c:v>
                </c:pt>
                <c:pt idx="5538">
                  <c:v>-0.17414199999999999</c:v>
                </c:pt>
                <c:pt idx="5539">
                  <c:v>-0.17329</c:v>
                </c:pt>
                <c:pt idx="5540">
                  <c:v>-0.172429</c:v>
                </c:pt>
                <c:pt idx="5541">
                  <c:v>-0.17155899999999999</c:v>
                </c:pt>
                <c:pt idx="5542">
                  <c:v>-0.170679</c:v>
                </c:pt>
                <c:pt idx="5543">
                  <c:v>-0.169797</c:v>
                </c:pt>
                <c:pt idx="5544">
                  <c:v>-0.168906</c:v>
                </c:pt>
                <c:pt idx="5545">
                  <c:v>-0.168015</c:v>
                </c:pt>
                <c:pt idx="5546">
                  <c:v>-0.16712199999999999</c:v>
                </c:pt>
                <c:pt idx="5547">
                  <c:v>-0.16622999999999999</c:v>
                </c:pt>
                <c:pt idx="5548">
                  <c:v>-0.16533999999999999</c:v>
                </c:pt>
                <c:pt idx="5549">
                  <c:v>-0.16444300000000001</c:v>
                </c:pt>
                <c:pt idx="5550">
                  <c:v>-0.16354099999999999</c:v>
                </c:pt>
                <c:pt idx="5551">
                  <c:v>-0.16262799999999999</c:v>
                </c:pt>
                <c:pt idx="5552">
                  <c:v>-0.16171099999999999</c:v>
                </c:pt>
                <c:pt idx="5553">
                  <c:v>-0.16078600000000001</c:v>
                </c:pt>
                <c:pt idx="5554">
                  <c:v>-0.159856</c:v>
                </c:pt>
                <c:pt idx="5555">
                  <c:v>-0.15892400000000001</c:v>
                </c:pt>
                <c:pt idx="5556">
                  <c:v>-0.15798999999999999</c:v>
                </c:pt>
                <c:pt idx="5557">
                  <c:v>-0.157059</c:v>
                </c:pt>
                <c:pt idx="5558">
                  <c:v>-0.15612599999999999</c:v>
                </c:pt>
                <c:pt idx="5559">
                  <c:v>-0.15518899999999999</c:v>
                </c:pt>
                <c:pt idx="5560">
                  <c:v>-0.154248</c:v>
                </c:pt>
                <c:pt idx="5561">
                  <c:v>-0.15329699999999999</c:v>
                </c:pt>
                <c:pt idx="5562">
                  <c:v>-0.15234200000000001</c:v>
                </c:pt>
                <c:pt idx="5563">
                  <c:v>-0.15137800000000001</c:v>
                </c:pt>
                <c:pt idx="5564">
                  <c:v>-0.15040999999999999</c:v>
                </c:pt>
                <c:pt idx="5565">
                  <c:v>-0.14943899999999999</c:v>
                </c:pt>
                <c:pt idx="5566">
                  <c:v>-0.14846699999999999</c:v>
                </c:pt>
                <c:pt idx="5567">
                  <c:v>-0.14749799999999999</c:v>
                </c:pt>
                <c:pt idx="5568">
                  <c:v>-0.14652599999999999</c:v>
                </c:pt>
                <c:pt idx="5569">
                  <c:v>-0.14555299999999999</c:v>
                </c:pt>
                <c:pt idx="5570">
                  <c:v>-0.14457500000000001</c:v>
                </c:pt>
                <c:pt idx="5571">
                  <c:v>-0.14358899999999999</c:v>
                </c:pt>
                <c:pt idx="5572">
                  <c:v>-0.142596</c:v>
                </c:pt>
                <c:pt idx="5573">
                  <c:v>-0.141595</c:v>
                </c:pt>
                <c:pt idx="5574">
                  <c:v>-0.14059099999999999</c:v>
                </c:pt>
                <c:pt idx="5575">
                  <c:v>-0.13958300000000001</c:v>
                </c:pt>
                <c:pt idx="5576">
                  <c:v>-0.138576</c:v>
                </c:pt>
                <c:pt idx="5577">
                  <c:v>-0.137572</c:v>
                </c:pt>
                <c:pt idx="5578">
                  <c:v>-0.13656499999999999</c:v>
                </c:pt>
                <c:pt idx="5579">
                  <c:v>-0.13556000000000001</c:v>
                </c:pt>
                <c:pt idx="5580">
                  <c:v>-0.134546</c:v>
                </c:pt>
                <c:pt idx="5581">
                  <c:v>-0.13352600000000001</c:v>
                </c:pt>
                <c:pt idx="5582">
                  <c:v>-0.132498</c:v>
                </c:pt>
                <c:pt idx="5583">
                  <c:v>-0.131462</c:v>
                </c:pt>
                <c:pt idx="5584">
                  <c:v>-0.13042300000000001</c:v>
                </c:pt>
                <c:pt idx="5585">
                  <c:v>-0.12938</c:v>
                </c:pt>
                <c:pt idx="5586">
                  <c:v>-0.12834100000000001</c:v>
                </c:pt>
                <c:pt idx="5587">
                  <c:v>-0.127302</c:v>
                </c:pt>
                <c:pt idx="5588">
                  <c:v>-0.12626599999999999</c:v>
                </c:pt>
                <c:pt idx="5589">
                  <c:v>-0.12522900000000001</c:v>
                </c:pt>
                <c:pt idx="5590">
                  <c:v>-0.12418</c:v>
                </c:pt>
                <c:pt idx="5591">
                  <c:v>-0.123123</c:v>
                </c:pt>
                <c:pt idx="5592">
                  <c:v>-0.122056</c:v>
                </c:pt>
                <c:pt idx="5593">
                  <c:v>-0.120989</c:v>
                </c:pt>
                <c:pt idx="5594">
                  <c:v>-0.11992</c:v>
                </c:pt>
                <c:pt idx="5595">
                  <c:v>-0.118849</c:v>
                </c:pt>
                <c:pt idx="5596">
                  <c:v>-0.117781</c:v>
                </c:pt>
                <c:pt idx="5597">
                  <c:v>-0.116713</c:v>
                </c:pt>
                <c:pt idx="5598">
                  <c:v>-0.115648</c:v>
                </c:pt>
                <c:pt idx="5599">
                  <c:v>-0.114577</c:v>
                </c:pt>
                <c:pt idx="5600">
                  <c:v>-0.113497</c:v>
                </c:pt>
                <c:pt idx="5601">
                  <c:v>-0.112409</c:v>
                </c:pt>
                <c:pt idx="5602">
                  <c:v>-0.111316</c:v>
                </c:pt>
                <c:pt idx="5603">
                  <c:v>-0.110222</c:v>
                </c:pt>
                <c:pt idx="5604">
                  <c:v>-0.109124</c:v>
                </c:pt>
                <c:pt idx="5605">
                  <c:v>-0.108024</c:v>
                </c:pt>
                <c:pt idx="5606">
                  <c:v>-0.106929</c:v>
                </c:pt>
                <c:pt idx="5607">
                  <c:v>-0.105846</c:v>
                </c:pt>
                <c:pt idx="5608">
                  <c:v>-0.104763</c:v>
                </c:pt>
                <c:pt idx="5609">
                  <c:v>-0.103643</c:v>
                </c:pt>
                <c:pt idx="5610">
                  <c:v>-0.102496</c:v>
                </c:pt>
                <c:pt idx="5611">
                  <c:v>-0.101412</c:v>
                </c:pt>
                <c:pt idx="5612">
                  <c:v>-0.10079299999999999</c:v>
                </c:pt>
                <c:pt idx="5613">
                  <c:v>-9.9908899999999995E-2</c:v>
                </c:pt>
                <c:pt idx="5614">
                  <c:v>-9.8768499999999995E-2</c:v>
                </c:pt>
                <c:pt idx="5615">
                  <c:v>-9.7973599999999994E-2</c:v>
                </c:pt>
                <c:pt idx="5616">
                  <c:v>-9.6842399999999995E-2</c:v>
                </c:pt>
                <c:pt idx="5617">
                  <c:v>-9.5952800000000005E-2</c:v>
                </c:pt>
                <c:pt idx="5618">
                  <c:v>-9.49739E-2</c:v>
                </c:pt>
                <c:pt idx="5619">
                  <c:v>-9.3915499999999999E-2</c:v>
                </c:pt>
                <c:pt idx="5620">
                  <c:v>-9.3048199999999998E-2</c:v>
                </c:pt>
                <c:pt idx="5621">
                  <c:v>-9.1926099999999997E-2</c:v>
                </c:pt>
                <c:pt idx="5622">
                  <c:v>-9.1021900000000003E-2</c:v>
                </c:pt>
                <c:pt idx="5623">
                  <c:v>-8.9982500000000007E-2</c:v>
                </c:pt>
                <c:pt idx="5624">
                  <c:v>-8.8961100000000001E-2</c:v>
                </c:pt>
                <c:pt idx="5625">
                  <c:v>-8.80243E-2</c:v>
                </c:pt>
                <c:pt idx="5626">
                  <c:v>-8.69505E-2</c:v>
                </c:pt>
                <c:pt idx="5627">
                  <c:v>-8.6007399999999998E-2</c:v>
                </c:pt>
                <c:pt idx="5628">
                  <c:v>-8.4992100000000001E-2</c:v>
                </c:pt>
                <c:pt idx="5629">
                  <c:v>-8.3954500000000001E-2</c:v>
                </c:pt>
                <c:pt idx="5630">
                  <c:v>-8.3010100000000003E-2</c:v>
                </c:pt>
                <c:pt idx="5631">
                  <c:v>-8.1921099999999997E-2</c:v>
                </c:pt>
                <c:pt idx="5632">
                  <c:v>-8.0951499999999996E-2</c:v>
                </c:pt>
                <c:pt idx="5633">
                  <c:v>-7.99261E-2</c:v>
                </c:pt>
                <c:pt idx="5634">
                  <c:v>-7.8856499999999996E-2</c:v>
                </c:pt>
                <c:pt idx="5635">
                  <c:v>-7.7931E-2</c:v>
                </c:pt>
                <c:pt idx="5636">
                  <c:v>-7.6800499999999994E-2</c:v>
                </c:pt>
                <c:pt idx="5637">
                  <c:v>-7.5877799999999995E-2</c:v>
                </c:pt>
                <c:pt idx="5638">
                  <c:v>-7.4805099999999999E-2</c:v>
                </c:pt>
                <c:pt idx="5639">
                  <c:v>-7.3769699999999994E-2</c:v>
                </c:pt>
                <c:pt idx="5640">
                  <c:v>-7.2814100000000007E-2</c:v>
                </c:pt>
                <c:pt idx="5641">
                  <c:v>-7.1661799999999998E-2</c:v>
                </c:pt>
                <c:pt idx="5642">
                  <c:v>-7.0753300000000005E-2</c:v>
                </c:pt>
                <c:pt idx="5643">
                  <c:v>-6.9607100000000005E-2</c:v>
                </c:pt>
                <c:pt idx="5644">
                  <c:v>-6.8629200000000001E-2</c:v>
                </c:pt>
                <c:pt idx="5645">
                  <c:v>-6.7596000000000003E-2</c:v>
                </c:pt>
                <c:pt idx="5646">
                  <c:v>-6.6497500000000001E-2</c:v>
                </c:pt>
                <c:pt idx="5647">
                  <c:v>-6.5559900000000004E-2</c:v>
                </c:pt>
                <c:pt idx="5648">
                  <c:v>-6.4413300000000007E-2</c:v>
                </c:pt>
                <c:pt idx="5649">
                  <c:v>-6.3463099999999995E-2</c:v>
                </c:pt>
                <c:pt idx="5650">
                  <c:v>-6.2367100000000002E-2</c:v>
                </c:pt>
                <c:pt idx="5651">
                  <c:v>-6.1317200000000002E-2</c:v>
                </c:pt>
                <c:pt idx="5652">
                  <c:v>-6.0300600000000003E-2</c:v>
                </c:pt>
                <c:pt idx="5653">
                  <c:v>-5.9186200000000001E-2</c:v>
                </c:pt>
                <c:pt idx="5654">
                  <c:v>-5.81968E-2</c:v>
                </c:pt>
                <c:pt idx="5655">
                  <c:v>-5.7098999999999997E-2</c:v>
                </c:pt>
                <c:pt idx="5656">
                  <c:v>-5.6063599999999998E-2</c:v>
                </c:pt>
                <c:pt idx="5657">
                  <c:v>-5.5019899999999997E-2</c:v>
                </c:pt>
                <c:pt idx="5658">
                  <c:v>-5.3936999999999999E-2</c:v>
                </c:pt>
                <c:pt idx="5659">
                  <c:v>-5.2909900000000003E-2</c:v>
                </c:pt>
                <c:pt idx="5660">
                  <c:v>-5.1829E-2</c:v>
                </c:pt>
                <c:pt idx="5661">
                  <c:v>-5.0762000000000002E-2</c:v>
                </c:pt>
                <c:pt idx="5662">
                  <c:v>-4.9720399999999998E-2</c:v>
                </c:pt>
                <c:pt idx="5663">
                  <c:v>-4.8618799999999997E-2</c:v>
                </c:pt>
                <c:pt idx="5664">
                  <c:v>-4.7592500000000003E-2</c:v>
                </c:pt>
                <c:pt idx="5665">
                  <c:v>-4.6505299999999999E-2</c:v>
                </c:pt>
                <c:pt idx="5666">
                  <c:v>-4.5439399999999998E-2</c:v>
                </c:pt>
                <c:pt idx="5667">
                  <c:v>-4.4400700000000001E-2</c:v>
                </c:pt>
                <c:pt idx="5668">
                  <c:v>-4.3281600000000003E-2</c:v>
                </c:pt>
                <c:pt idx="5669">
                  <c:v>-4.2272799999999999E-2</c:v>
                </c:pt>
                <c:pt idx="5670">
                  <c:v>-4.1149499999999999E-2</c:v>
                </c:pt>
                <c:pt idx="5671">
                  <c:v>-4.0106999999999997E-2</c:v>
                </c:pt>
                <c:pt idx="5672">
                  <c:v>-3.9014100000000003E-2</c:v>
                </c:pt>
                <c:pt idx="5673">
                  <c:v>-3.7909999999999999E-2</c:v>
                </c:pt>
                <c:pt idx="5674">
                  <c:v>-3.6922999999999997E-2</c:v>
                </c:pt>
                <c:pt idx="5675">
                  <c:v>-3.5840799999999999E-2</c:v>
                </c:pt>
                <c:pt idx="5676">
                  <c:v>-3.4781699999999999E-2</c:v>
                </c:pt>
                <c:pt idx="5677">
                  <c:v>-3.3493500000000002E-2</c:v>
                </c:pt>
                <c:pt idx="5678">
                  <c:v>-3.2463499999999999E-2</c:v>
                </c:pt>
                <c:pt idx="5679">
                  <c:v>-3.3337400000000003E-2</c:v>
                </c:pt>
                <c:pt idx="5680">
                  <c:v>-3.3181200000000001E-2</c:v>
                </c:pt>
                <c:pt idx="5681">
                  <c:v>-3.2061399999999997E-2</c:v>
                </c:pt>
                <c:pt idx="5682">
                  <c:v>-3.2245900000000001E-2</c:v>
                </c:pt>
                <c:pt idx="5683">
                  <c:v>-3.1141599999999998E-2</c:v>
                </c:pt>
                <c:pt idx="5684">
                  <c:v>-3.09742E-2</c:v>
                </c:pt>
                <c:pt idx="5685">
                  <c:v>-3.04462E-2</c:v>
                </c:pt>
                <c:pt idx="5686">
                  <c:v>-2.9650300000000001E-2</c:v>
                </c:pt>
                <c:pt idx="5687">
                  <c:v>-2.9614399999999999E-2</c:v>
                </c:pt>
                <c:pt idx="5688">
                  <c:v>-2.85784E-2</c:v>
                </c:pt>
                <c:pt idx="5689">
                  <c:v>-2.8472999999999998E-2</c:v>
                </c:pt>
                <c:pt idx="5690">
                  <c:v>-2.7760099999999999E-2</c:v>
                </c:pt>
                <c:pt idx="5691">
                  <c:v>-2.7199399999999999E-2</c:v>
                </c:pt>
                <c:pt idx="5692">
                  <c:v>-2.69182E-2</c:v>
                </c:pt>
                <c:pt idx="5693">
                  <c:v>-2.6085000000000001E-2</c:v>
                </c:pt>
                <c:pt idx="5694">
                  <c:v>-2.5845199999999999E-2</c:v>
                </c:pt>
                <c:pt idx="5695">
                  <c:v>-2.5194999999999999E-2</c:v>
                </c:pt>
                <c:pt idx="5696">
                  <c:v>-2.4626700000000001E-2</c:v>
                </c:pt>
                <c:pt idx="5697">
                  <c:v>-2.43092E-2</c:v>
                </c:pt>
                <c:pt idx="5698">
                  <c:v>-2.35164E-2</c:v>
                </c:pt>
                <c:pt idx="5699">
                  <c:v>-2.3223000000000001E-2</c:v>
                </c:pt>
                <c:pt idx="5700">
                  <c:v>-2.26202E-2</c:v>
                </c:pt>
                <c:pt idx="5701">
                  <c:v>-2.1987199999999998E-2</c:v>
                </c:pt>
                <c:pt idx="5702">
                  <c:v>-2.1758300000000001E-2</c:v>
                </c:pt>
                <c:pt idx="5703">
                  <c:v>-2.08483E-2</c:v>
                </c:pt>
                <c:pt idx="5704">
                  <c:v>-2.06988E-2</c:v>
                </c:pt>
                <c:pt idx="5705">
                  <c:v>-1.9947099999999999E-2</c:v>
                </c:pt>
                <c:pt idx="5706">
                  <c:v>-1.9429100000000001E-2</c:v>
                </c:pt>
                <c:pt idx="5707">
                  <c:v>-1.9139099999999999E-2</c:v>
                </c:pt>
                <c:pt idx="5708">
                  <c:v>-1.8190999999999999E-2</c:v>
                </c:pt>
                <c:pt idx="5709">
                  <c:v>-1.8170200000000001E-2</c:v>
                </c:pt>
                <c:pt idx="5710">
                  <c:v>-1.7201299999999999E-2</c:v>
                </c:pt>
                <c:pt idx="5711">
                  <c:v>-1.6946900000000001E-2</c:v>
                </c:pt>
                <c:pt idx="5712">
                  <c:v>-1.6401599999999999E-2</c:v>
                </c:pt>
                <c:pt idx="5713">
                  <c:v>-1.56518E-2</c:v>
                </c:pt>
                <c:pt idx="5714">
                  <c:v>-1.55377E-2</c:v>
                </c:pt>
                <c:pt idx="5715">
                  <c:v>-1.45328E-2</c:v>
                </c:pt>
                <c:pt idx="5716">
                  <c:v>-1.4426700000000001E-2</c:v>
                </c:pt>
                <c:pt idx="5717">
                  <c:v>-1.3639399999999999E-2</c:v>
                </c:pt>
                <c:pt idx="5718">
                  <c:v>-1.3162E-2</c:v>
                </c:pt>
                <c:pt idx="5719">
                  <c:v>-1.27971E-2</c:v>
                </c:pt>
                <c:pt idx="5720">
                  <c:v>-1.1975E-2</c:v>
                </c:pt>
                <c:pt idx="5721">
                  <c:v>-1.1794300000000001E-2</c:v>
                </c:pt>
                <c:pt idx="5722">
                  <c:v>-1.09812E-2</c:v>
                </c:pt>
                <c:pt idx="5723">
                  <c:v>-1.06214E-2</c:v>
                </c:pt>
                <c:pt idx="5724">
                  <c:v>-1.00842E-2</c:v>
                </c:pt>
                <c:pt idx="5725" formatCode="0.00E+00">
                  <c:v>-9.4415499999999999E-3</c:v>
                </c:pt>
                <c:pt idx="5726" formatCode="0.00E+00">
                  <c:v>-9.1017400000000005E-3</c:v>
                </c:pt>
                <c:pt idx="5727" formatCode="0.00E+00">
                  <c:v>-8.3938399999999996E-3</c:v>
                </c:pt>
                <c:pt idx="5728" formatCode="0.00E+00">
                  <c:v>-7.9843299999999996E-3</c:v>
                </c:pt>
                <c:pt idx="5729" formatCode="0.00E+00">
                  <c:v>-7.4473999999999999E-3</c:v>
                </c:pt>
                <c:pt idx="5730" formatCode="0.00E+00">
                  <c:v>-6.83878E-3</c:v>
                </c:pt>
                <c:pt idx="5731" formatCode="0.00E+00">
                  <c:v>-6.4565200000000003E-3</c:v>
                </c:pt>
                <c:pt idx="5732" formatCode="0.00E+00">
                  <c:v>-5.7907899999999997E-3</c:v>
                </c:pt>
                <c:pt idx="5733" formatCode="0.00E+00">
                  <c:v>-5.3491500000000004E-3</c:v>
                </c:pt>
                <c:pt idx="5734" formatCode="0.00E+00">
                  <c:v>-4.8356700000000002E-3</c:v>
                </c:pt>
                <c:pt idx="5735" formatCode="0.00E+00">
                  <c:v>-4.1952600000000001E-3</c:v>
                </c:pt>
                <c:pt idx="5736" formatCode="0.00E+00">
                  <c:v>-3.85681E-3</c:v>
                </c:pt>
                <c:pt idx="5737" formatCode="0.00E+00">
                  <c:v>-3.1309599999999999E-3</c:v>
                </c:pt>
                <c:pt idx="5738" formatCode="0.00E+00">
                  <c:v>-2.7709700000000002E-3</c:v>
                </c:pt>
                <c:pt idx="5739" formatCode="0.00E+00">
                  <c:v>-2.1623300000000001E-3</c:v>
                </c:pt>
                <c:pt idx="5740" formatCode="0.00E+00">
                  <c:v>-1.5846499999999999E-3</c:v>
                </c:pt>
                <c:pt idx="5741" formatCode="0.00E+00">
                  <c:v>-1.2401700000000001E-3</c:v>
                </c:pt>
                <c:pt idx="5742" formatCode="0.00E+00">
                  <c:v>-5.4748700000000004E-4</c:v>
                </c:pt>
                <c:pt idx="5743" formatCode="0.00E+00">
                  <c:v>-2.50733E-4</c:v>
                </c:pt>
                <c:pt idx="5744" formatCode="0.00E+00">
                  <c:v>6.3286899999999999E-4</c:v>
                </c:pt>
                <c:pt idx="5745" formatCode="0.00E+00">
                  <c:v>1.0923199999999999E-3</c:v>
                </c:pt>
                <c:pt idx="5746" formatCode="0.00E+00">
                  <c:v>-2.5659800000000003E-4</c:v>
                </c:pt>
                <c:pt idx="5747" formatCode="0.00E+00">
                  <c:v>-5.8570400000000004E-4</c:v>
                </c:pt>
                <c:pt idx="5748" formatCode="0.00E+00">
                  <c:v>-1.6482700000000001E-4</c:v>
                </c:pt>
                <c:pt idx="5749" formatCode="0.00E+00">
                  <c:v>-7.3661699999999996E-4</c:v>
                </c:pt>
                <c:pt idx="5750" formatCode="0.00E+00">
                  <c:v>-3.4847900000000001E-4</c:v>
                </c:pt>
                <c:pt idx="5751" formatCode="0.00E+00">
                  <c:v>-6.2741299999999995E-4</c:v>
                </c:pt>
                <c:pt idx="5752" formatCode="0.00E+00">
                  <c:v>-6.9950899999999996E-4</c:v>
                </c:pt>
                <c:pt idx="5753" formatCode="0.00E+00">
                  <c:v>-4.90311E-4</c:v>
                </c:pt>
                <c:pt idx="5754" formatCode="0.00E+00">
                  <c:v>-9.3528899999999996E-4</c:v>
                </c:pt>
                <c:pt idx="5755" formatCode="0.00E+00">
                  <c:v>-5.7006500000000002E-4</c:v>
                </c:pt>
                <c:pt idx="5756" formatCode="0.00E+00">
                  <c:v>-9.2458899999999997E-4</c:v>
                </c:pt>
                <c:pt idx="5757" formatCode="0.00E+00">
                  <c:v>-8.5349899999999997E-4</c:v>
                </c:pt>
                <c:pt idx="5758" formatCode="0.00E+00">
                  <c:v>-8.2219699999999999E-4</c:v>
                </c:pt>
                <c:pt idx="5759" formatCode="0.00E+00">
                  <c:v>-1.1005500000000001E-3</c:v>
                </c:pt>
                <c:pt idx="5760" formatCode="0.00E+00">
                  <c:v>-8.6714300000000002E-4</c:v>
                </c:pt>
                <c:pt idx="5761" formatCode="0.00E+00">
                  <c:v>-1.1442100000000001E-3</c:v>
                </c:pt>
                <c:pt idx="5762" formatCode="0.00E+00">
                  <c:v>-1.0994900000000001E-3</c:v>
                </c:pt>
                <c:pt idx="5763" formatCode="0.00E+00">
                  <c:v>-1.0800499999999999E-3</c:v>
                </c:pt>
                <c:pt idx="5764" formatCode="0.00E+00">
                  <c:v>-1.32357E-3</c:v>
                </c:pt>
                <c:pt idx="5765" formatCode="0.00E+00">
                  <c:v>-1.13368E-3</c:v>
                </c:pt>
                <c:pt idx="5766" formatCode="0.00E+00">
                  <c:v>-1.36915E-3</c:v>
                </c:pt>
                <c:pt idx="5767" formatCode="0.00E+00">
                  <c:v>-1.37561E-3</c:v>
                </c:pt>
                <c:pt idx="5768" formatCode="0.00E+00">
                  <c:v>-1.3013300000000001E-3</c:v>
                </c:pt>
                <c:pt idx="5769" formatCode="0.00E+00">
                  <c:v>-1.6237999999999999E-3</c:v>
                </c:pt>
                <c:pt idx="5770" formatCode="0.00E+00">
                  <c:v>-1.3427999999999999E-3</c:v>
                </c:pt>
                <c:pt idx="5771" formatCode="0.00E+00">
                  <c:v>-1.6788599999999999E-3</c:v>
                </c:pt>
                <c:pt idx="5772" formatCode="0.00E+00">
                  <c:v>-1.59727E-3</c:v>
                </c:pt>
                <c:pt idx="5773" formatCode="0.00E+00">
                  <c:v>-1.5724700000000001E-3</c:v>
                </c:pt>
                <c:pt idx="5774" formatCode="0.00E+00">
                  <c:v>-1.9050499999999999E-3</c:v>
                </c:pt>
                <c:pt idx="5775" formatCode="0.00E+00">
                  <c:v>-1.5435100000000001E-3</c:v>
                </c:pt>
                <c:pt idx="5776" formatCode="0.00E+00">
                  <c:v>-2.0277400000000001E-3</c:v>
                </c:pt>
                <c:pt idx="5777" formatCode="0.00E+00">
                  <c:v>-1.7586399999999999E-3</c:v>
                </c:pt>
                <c:pt idx="5778" formatCode="0.00E+00">
                  <c:v>-1.9280300000000001E-3</c:v>
                </c:pt>
                <c:pt idx="5779" formatCode="0.00E+00">
                  <c:v>-2.1082700000000002E-3</c:v>
                </c:pt>
                <c:pt idx="5780" formatCode="0.00E+00">
                  <c:v>-1.8239E-3</c:v>
                </c:pt>
                <c:pt idx="5781" formatCode="0.00E+00">
                  <c:v>-2.3295199999999999E-3</c:v>
                </c:pt>
                <c:pt idx="5782" formatCode="0.00E+00">
                  <c:v>-1.94207E-3</c:v>
                </c:pt>
                <c:pt idx="5783" formatCode="0.00E+00">
                  <c:v>-2.3014099999999998E-3</c:v>
                </c:pt>
                <c:pt idx="5784" formatCode="0.00E+00">
                  <c:v>-2.2618099999999999E-3</c:v>
                </c:pt>
                <c:pt idx="5785" formatCode="0.00E+00">
                  <c:v>-2.1791699999999998E-3</c:v>
                </c:pt>
                <c:pt idx="5786" formatCode="0.00E+00">
                  <c:v>-2.5476600000000002E-3</c:v>
                </c:pt>
                <c:pt idx="5787" formatCode="0.00E+00">
                  <c:v>-2.20922E-3</c:v>
                </c:pt>
                <c:pt idx="5788" formatCode="0.00E+00">
                  <c:v>-2.6171900000000001E-3</c:v>
                </c:pt>
                <c:pt idx="5789" formatCode="0.00E+00">
                  <c:v>-2.4529299999999999E-3</c:v>
                </c:pt>
                <c:pt idx="5790" formatCode="0.00E+00">
                  <c:v>-2.5392800000000001E-3</c:v>
                </c:pt>
                <c:pt idx="5791" formatCode="0.00E+00">
                  <c:v>-2.7370099999999998E-3</c:v>
                </c:pt>
                <c:pt idx="5792" formatCode="0.00E+00">
                  <c:v>-2.5332699999999998E-3</c:v>
                </c:pt>
                <c:pt idx="5793" formatCode="0.00E+00">
                  <c:v>-2.8664799999999998E-3</c:v>
                </c:pt>
                <c:pt idx="5794" formatCode="0.00E+00">
                  <c:v>-2.71046E-3</c:v>
                </c:pt>
                <c:pt idx="5795" formatCode="0.00E+00">
                  <c:v>-2.84586E-3</c:v>
                </c:pt>
                <c:pt idx="5796" formatCode="0.00E+00">
                  <c:v>-2.9624899999999999E-3</c:v>
                </c:pt>
                <c:pt idx="5797" formatCode="0.00E+00">
                  <c:v>-2.8485899999999998E-3</c:v>
                </c:pt>
                <c:pt idx="5798" formatCode="0.00E+00">
                  <c:v>-3.1092400000000001E-3</c:v>
                </c:pt>
                <c:pt idx="5799" formatCode="0.00E+00">
                  <c:v>-2.9985900000000002E-3</c:v>
                </c:pt>
                <c:pt idx="5800" formatCode="0.00E+00">
                  <c:v>-3.1183500000000002E-3</c:v>
                </c:pt>
                <c:pt idx="5801" formatCode="0.00E+00">
                  <c:v>-3.2300499999999999E-3</c:v>
                </c:pt>
                <c:pt idx="5802" formatCode="0.00E+00">
                  <c:v>-3.1276300000000002E-3</c:v>
                </c:pt>
                <c:pt idx="5803" formatCode="0.00E+00">
                  <c:v>-3.3823E-3</c:v>
                </c:pt>
                <c:pt idx="5804" formatCode="0.00E+00">
                  <c:v>-3.2662500000000001E-3</c:v>
                </c:pt>
                <c:pt idx="5805" formatCode="0.00E+00">
                  <c:v>-3.4023E-3</c:v>
                </c:pt>
                <c:pt idx="5806" formatCode="0.00E+00">
                  <c:v>-3.4979299999999998E-3</c:v>
                </c:pt>
                <c:pt idx="5807" formatCode="0.00E+00">
                  <c:v>-3.4018400000000002E-3</c:v>
                </c:pt>
                <c:pt idx="5808" formatCode="0.00E+00">
                  <c:v>-3.6723300000000001E-3</c:v>
                </c:pt>
                <c:pt idx="5809" formatCode="0.00E+00">
                  <c:v>-3.5164900000000002E-3</c:v>
                </c:pt>
                <c:pt idx="5810" formatCode="0.00E+00">
                  <c:v>-3.7119200000000001E-3</c:v>
                </c:pt>
                <c:pt idx="5811" formatCode="0.00E+00">
                  <c:v>-3.7415500000000002E-3</c:v>
                </c:pt>
                <c:pt idx="5812" formatCode="0.00E+00">
                  <c:v>-3.7005699999999998E-3</c:v>
                </c:pt>
                <c:pt idx="5813" formatCode="0.00E+00">
                  <c:v>-3.9428900000000001E-3</c:v>
                </c:pt>
                <c:pt idx="5814" formatCode="0.00E+00">
                  <c:v>-3.7789500000000001E-3</c:v>
                </c:pt>
                <c:pt idx="5815" formatCode="0.00E+00">
                  <c:v>-4.01973E-3</c:v>
                </c:pt>
                <c:pt idx="5816" formatCode="0.00E+00">
                  <c:v>-3.9781399999999998E-3</c:v>
                </c:pt>
                <c:pt idx="5817" formatCode="0.00E+00">
                  <c:v>-4.0178599999999998E-3</c:v>
                </c:pt>
                <c:pt idx="5818" formatCode="0.00E+00">
                  <c:v>-4.1914400000000003E-3</c:v>
                </c:pt>
                <c:pt idx="5819" formatCode="0.00E+00">
                  <c:v>-4.0678900000000002E-3</c:v>
                </c:pt>
                <c:pt idx="5820" formatCode="0.00E+00">
                  <c:v>-4.3059400000000003E-3</c:v>
                </c:pt>
                <c:pt idx="5821" formatCode="0.00E+00">
                  <c:v>-4.2307100000000004E-3</c:v>
                </c:pt>
                <c:pt idx="5822" formatCode="0.00E+00">
                  <c:v>-4.3291099999999997E-3</c:v>
                </c:pt>
                <c:pt idx="5823" formatCode="0.00E+00">
                  <c:v>-4.4366299999999996E-3</c:v>
                </c:pt>
                <c:pt idx="5824" formatCode="0.00E+00">
                  <c:v>-4.3681700000000002E-3</c:v>
                </c:pt>
                <c:pt idx="5825" formatCode="0.00E+00">
                  <c:v>-4.5772800000000004E-3</c:v>
                </c:pt>
                <c:pt idx="5826" formatCode="0.00E+00">
                  <c:v>-4.4992399999999998E-3</c:v>
                </c:pt>
                <c:pt idx="5827" formatCode="0.00E+00">
                  <c:v>-4.6295499999999996E-3</c:v>
                </c:pt>
                <c:pt idx="5828" formatCode="0.00E+00">
                  <c:v>-4.6881600000000002E-3</c:v>
                </c:pt>
                <c:pt idx="5829" formatCode="0.00E+00">
                  <c:v>-4.6695800000000004E-3</c:v>
                </c:pt>
                <c:pt idx="5830" formatCode="0.00E+00">
                  <c:v>-4.8436900000000003E-3</c:v>
                </c:pt>
                <c:pt idx="5831" formatCode="0.00E+00">
                  <c:v>-4.7745699999999997E-3</c:v>
                </c:pt>
                <c:pt idx="5832" formatCode="0.00E+00">
                  <c:v>-4.9251299999999998E-3</c:v>
                </c:pt>
                <c:pt idx="5833" formatCode="0.00E+00">
                  <c:v>-4.9398300000000001E-3</c:v>
                </c:pt>
                <c:pt idx="5834" formatCode="0.00E+00">
                  <c:v>-4.9766999999999997E-3</c:v>
                </c:pt>
                <c:pt idx="5835" formatCode="0.00E+00">
                  <c:v>-5.0995600000000004E-3</c:v>
                </c:pt>
                <c:pt idx="5836" formatCode="0.00E+00">
                  <c:v>-5.0628599999999998E-3</c:v>
                </c:pt>
                <c:pt idx="5837" formatCode="0.00E+00">
                  <c:v>-5.2093599999999997E-3</c:v>
                </c:pt>
                <c:pt idx="5838" formatCode="0.00E+00">
                  <c:v>-5.1970000000000002E-3</c:v>
                </c:pt>
                <c:pt idx="5839" formatCode="0.00E+00">
                  <c:v>-5.2863600000000004E-3</c:v>
                </c:pt>
                <c:pt idx="5840" formatCode="0.00E+00">
                  <c:v>-5.3425299999999998E-3</c:v>
                </c:pt>
                <c:pt idx="5841" formatCode="0.00E+00">
                  <c:v>-5.3717699999999997E-3</c:v>
                </c:pt>
                <c:pt idx="5842" formatCode="0.00E+00">
                  <c:v>-5.4676500000000001E-3</c:v>
                </c:pt>
                <c:pt idx="5843" formatCode="0.00E+00">
                  <c:v>-5.4796200000000002E-3</c:v>
                </c:pt>
                <c:pt idx="5844" formatCode="0.00E+00">
                  <c:v>-5.5759399999999997E-3</c:v>
                </c:pt>
                <c:pt idx="5845" formatCode="0.00E+00">
                  <c:v>-5.5947999999999996E-3</c:v>
                </c:pt>
                <c:pt idx="5846" formatCode="0.00E+00">
                  <c:v>-5.6835000000000002E-3</c:v>
                </c:pt>
                <c:pt idx="5847" formatCode="0.00E+00">
                  <c:v>-5.7082000000000001E-3</c:v>
                </c:pt>
                <c:pt idx="5848" formatCode="0.00E+00">
                  <c:v>-5.78898E-3</c:v>
                </c:pt>
                <c:pt idx="5849" formatCode="0.00E+00">
                  <c:v>-5.8301799999999999E-3</c:v>
                </c:pt>
                <c:pt idx="5850" formatCode="0.00E+00">
                  <c:v>-5.8809400000000003E-3</c:v>
                </c:pt>
                <c:pt idx="5851" formatCode="0.00E+00">
                  <c:v>-5.9654E-3</c:v>
                </c:pt>
                <c:pt idx="5852" formatCode="0.00E+00">
                  <c:v>-5.9669700000000003E-3</c:v>
                </c:pt>
                <c:pt idx="5853" formatCode="0.00E+00">
                  <c:v>-6.0933999999999997E-3</c:v>
                </c:pt>
                <c:pt idx="5854" formatCode="0.00E+00">
                  <c:v>-6.0738700000000003E-3</c:v>
                </c:pt>
                <c:pt idx="5855" formatCode="0.00E+00">
                  <c:v>-6.18959E-3</c:v>
                </c:pt>
                <c:pt idx="5856" formatCode="0.00E+00">
                  <c:v>-6.2130600000000003E-3</c:v>
                </c:pt>
                <c:pt idx="5857" formatCode="0.00E+00">
                  <c:v>-6.2614400000000001E-3</c:v>
                </c:pt>
                <c:pt idx="5858" formatCode="0.00E+00">
                  <c:v>-6.3596099999999999E-3</c:v>
                </c:pt>
                <c:pt idx="5859" formatCode="0.00E+00">
                  <c:v>-6.3457599999999998E-3</c:v>
                </c:pt>
                <c:pt idx="5860" formatCode="0.00E+00">
                  <c:v>-6.47761E-3</c:v>
                </c:pt>
                <c:pt idx="5861" formatCode="0.00E+00">
                  <c:v>-6.4658800000000002E-3</c:v>
                </c:pt>
                <c:pt idx="5862" formatCode="0.00E+00">
                  <c:v>-6.5635600000000004E-3</c:v>
                </c:pt>
                <c:pt idx="5863" formatCode="0.00E+00">
                  <c:v>-6.6039100000000002E-3</c:v>
                </c:pt>
                <c:pt idx="5864" formatCode="0.00E+00">
                  <c:v>-6.64849E-3</c:v>
                </c:pt>
                <c:pt idx="5865" formatCode="0.00E+00">
                  <c:v>-6.7256900000000003E-3</c:v>
                </c:pt>
                <c:pt idx="5866" formatCode="0.00E+00">
                  <c:v>-6.7559200000000003E-3</c:v>
                </c:pt>
                <c:pt idx="5867" formatCode="0.00E+00">
                  <c:v>-6.8270500000000003E-3</c:v>
                </c:pt>
                <c:pt idx="5868" formatCode="0.00E+00">
                  <c:v>-6.8720400000000003E-3</c:v>
                </c:pt>
                <c:pt idx="5869" formatCode="0.00E+00">
                  <c:v>-6.9352399999999996E-3</c:v>
                </c:pt>
                <c:pt idx="5870" formatCode="0.00E+00">
                  <c:v>-6.9697800000000001E-3</c:v>
                </c:pt>
                <c:pt idx="5871" formatCode="0.00E+00">
                  <c:v>-7.0638200000000002E-3</c:v>
                </c:pt>
                <c:pt idx="5872" formatCode="0.00E+00">
                  <c:v>-7.0562999999999997E-3</c:v>
                </c:pt>
                <c:pt idx="5873" formatCode="0.00E+00">
                  <c:v>-7.1841199999999996E-3</c:v>
                </c:pt>
                <c:pt idx="5874" formatCode="0.00E+00">
                  <c:v>-7.1723500000000001E-3</c:v>
                </c:pt>
                <c:pt idx="5875" formatCode="0.00E+00">
                  <c:v>-7.2583999999999999E-3</c:v>
                </c:pt>
                <c:pt idx="5876" formatCode="0.00E+00">
                  <c:v>-7.3313299999999996E-3</c:v>
                </c:pt>
                <c:pt idx="5877" formatCode="0.00E+00">
                  <c:v>-7.2993800000000003E-3</c:v>
                </c:pt>
                <c:pt idx="5878" formatCode="0.00E+00">
                  <c:v>-7.4961699999999999E-3</c:v>
                </c:pt>
                <c:pt idx="5879" formatCode="0.00E+00">
                  <c:v>-7.3936200000000001E-3</c:v>
                </c:pt>
                <c:pt idx="5880" formatCode="0.00E+00">
                  <c:v>-7.6034199999999996E-3</c:v>
                </c:pt>
                <c:pt idx="5881" formatCode="0.00E+00">
                  <c:v>-7.5577600000000002E-3</c:v>
                </c:pt>
                <c:pt idx="5882" formatCode="0.00E+00">
                  <c:v>-7.6072400000000004E-3</c:v>
                </c:pt>
                <c:pt idx="5883" formatCode="0.00E+00">
                  <c:v>-7.7418499999999998E-3</c:v>
                </c:pt>
                <c:pt idx="5884" formatCode="0.00E+00">
                  <c:v>-7.6143399999999998E-3</c:v>
                </c:pt>
                <c:pt idx="5885" formatCode="0.00E+00">
                  <c:v>-7.8736799999999992E-3</c:v>
                </c:pt>
                <c:pt idx="5886" formatCode="0.00E+00">
                  <c:v>-7.7163300000000004E-3</c:v>
                </c:pt>
                <c:pt idx="5887" formatCode="0.00E+00">
                  <c:v>-7.8992400000000001E-3</c:v>
                </c:pt>
                <c:pt idx="5888" formatCode="0.00E+00">
                  <c:v>-7.9043199999999994E-3</c:v>
                </c:pt>
                <c:pt idx="5889" formatCode="0.00E+00">
                  <c:v>-7.8807400000000007E-3</c:v>
                </c:pt>
                <c:pt idx="5890" formatCode="0.00E+00">
                  <c:v>-8.0809100000000002E-3</c:v>
                </c:pt>
                <c:pt idx="5891" formatCode="0.00E+00">
                  <c:v>-7.9264399999999999E-3</c:v>
                </c:pt>
                <c:pt idx="5892" formatCode="0.00E+00">
                  <c:v>-8.1594100000000006E-3</c:v>
                </c:pt>
                <c:pt idx="5893" formatCode="0.00E+00">
                  <c:v>-8.0731299999999995E-3</c:v>
                </c:pt>
                <c:pt idx="5894" formatCode="0.00E+00">
                  <c:v>-8.1598E-3</c:v>
                </c:pt>
                <c:pt idx="5895" formatCode="0.00E+00">
                  <c:v>-8.2490800000000006E-3</c:v>
                </c:pt>
                <c:pt idx="5896" formatCode="0.00E+00">
                  <c:v>-8.1822700000000002E-3</c:v>
                </c:pt>
                <c:pt idx="5897" formatCode="0.00E+00">
                  <c:v>-8.3594299999999993E-3</c:v>
                </c:pt>
                <c:pt idx="5898" formatCode="0.00E+00">
                  <c:v>-8.2895099999999999E-3</c:v>
                </c:pt>
                <c:pt idx="5899" formatCode="0.00E+00">
                  <c:v>-8.3938999999999993E-3</c:v>
                </c:pt>
                <c:pt idx="5900" formatCode="0.00E+00">
                  <c:v>-8.4395600000000005E-3</c:v>
                </c:pt>
                <c:pt idx="5901" formatCode="0.00E+00">
                  <c:v>-8.4306499999999996E-3</c:v>
                </c:pt>
                <c:pt idx="5902" formatCode="0.00E+00">
                  <c:v>-8.5452600000000007E-3</c:v>
                </c:pt>
                <c:pt idx="5903" formatCode="0.00E+00">
                  <c:v>-8.5333800000000001E-3</c:v>
                </c:pt>
                <c:pt idx="5904" formatCode="0.00E+00">
                  <c:v>-8.5851E-3</c:v>
                </c:pt>
                <c:pt idx="5905" formatCode="0.00E+00">
                  <c:v>-8.6722299999999995E-3</c:v>
                </c:pt>
                <c:pt idx="5906" formatCode="0.00E+00">
                  <c:v>-8.6289499999999998E-3</c:v>
                </c:pt>
                <c:pt idx="5907" formatCode="0.00E+00">
                  <c:v>-8.7642899999999992E-3</c:v>
                </c:pt>
                <c:pt idx="5908" formatCode="0.00E+00">
                  <c:v>-8.7451500000000001E-3</c:v>
                </c:pt>
                <c:pt idx="5909" formatCode="0.00E+00">
                  <c:v>-8.7839500000000004E-3</c:v>
                </c:pt>
                <c:pt idx="5910" formatCode="0.00E+00">
                  <c:v>-8.9066200000000005E-3</c:v>
                </c:pt>
                <c:pt idx="5911" formatCode="0.00E+00">
                  <c:v>-8.8040900000000005E-3</c:v>
                </c:pt>
                <c:pt idx="5912" formatCode="0.00E+00">
                  <c:v>-9.0173100000000006E-3</c:v>
                </c:pt>
                <c:pt idx="5913" formatCode="0.00E+00">
                  <c:v>-8.9115400000000008E-3</c:v>
                </c:pt>
                <c:pt idx="5914" formatCode="0.00E+00">
                  <c:v>-9.0265199999999997E-3</c:v>
                </c:pt>
                <c:pt idx="5915" formatCode="0.00E+00">
                  <c:v>-9.0917399999999992E-3</c:v>
                </c:pt>
                <c:pt idx="5916" formatCode="0.00E+00">
                  <c:v>-9.0055699999999992E-3</c:v>
                </c:pt>
                <c:pt idx="5917" formatCode="0.00E+00">
                  <c:v>-9.2552899999999994E-3</c:v>
                </c:pt>
                <c:pt idx="5918" formatCode="0.00E+00">
                  <c:v>-9.0832599999999993E-3</c:v>
                </c:pt>
                <c:pt idx="5919" formatCode="0.00E+00">
                  <c:v>-9.3031899999999994E-3</c:v>
                </c:pt>
                <c:pt idx="5920" formatCode="0.00E+00">
                  <c:v>-9.2461699999999997E-3</c:v>
                </c:pt>
                <c:pt idx="5921" formatCode="0.00E+00">
                  <c:v>-9.2494299999999995E-3</c:v>
                </c:pt>
                <c:pt idx="5922" formatCode="0.00E+00">
                  <c:v>-9.4155300000000001E-3</c:v>
                </c:pt>
                <c:pt idx="5923" formatCode="0.00E+00">
                  <c:v>-9.2452300000000001E-3</c:v>
                </c:pt>
                <c:pt idx="5924" formatCode="0.00E+00">
                  <c:v>-9.4912899999999994E-3</c:v>
                </c:pt>
                <c:pt idx="5925" formatCode="0.00E+00">
                  <c:v>-9.3553200000000003E-3</c:v>
                </c:pt>
                <c:pt idx="5926" formatCode="0.00E+00">
                  <c:v>-9.4624900000000005E-3</c:v>
                </c:pt>
                <c:pt idx="5927" formatCode="0.00E+00">
                  <c:v>-9.5228899999999991E-3</c:v>
                </c:pt>
                <c:pt idx="5928" formatCode="0.00E+00">
                  <c:v>-9.4355800000000007E-3</c:v>
                </c:pt>
                <c:pt idx="5929" formatCode="0.00E+00">
                  <c:v>-9.6331799999999999E-3</c:v>
                </c:pt>
                <c:pt idx="5930" formatCode="0.00E+00">
                  <c:v>-9.5026899999999994E-3</c:v>
                </c:pt>
                <c:pt idx="5931" formatCode="0.00E+00">
                  <c:v>-9.6431799999999995E-3</c:v>
                </c:pt>
                <c:pt idx="5932" formatCode="0.00E+00">
                  <c:v>-9.6440899999999993E-3</c:v>
                </c:pt>
                <c:pt idx="5933" formatCode="0.00E+00">
                  <c:v>-9.6237700000000002E-3</c:v>
                </c:pt>
                <c:pt idx="5934" formatCode="0.00E+00">
                  <c:v>-9.7584300000000002E-3</c:v>
                </c:pt>
                <c:pt idx="5935" formatCode="0.00E+00">
                  <c:v>-9.66821E-3</c:v>
                </c:pt>
                <c:pt idx="5936" formatCode="0.00E+00">
                  <c:v>-9.7875299999999991E-3</c:v>
                </c:pt>
                <c:pt idx="5937" formatCode="0.00E+00">
                  <c:v>-9.7855100000000007E-3</c:v>
                </c:pt>
                <c:pt idx="5938" formatCode="0.00E+00">
                  <c:v>-9.7791200000000005E-3</c:v>
                </c:pt>
                <c:pt idx="5939" formatCode="0.00E+00">
                  <c:v>-9.8947600000000007E-3</c:v>
                </c:pt>
                <c:pt idx="5940" formatCode="0.00E+00">
                  <c:v>-9.8205199999999992E-3</c:v>
                </c:pt>
                <c:pt idx="5941" formatCode="0.00E+00">
                  <c:v>-9.9305000000000001E-3</c:v>
                </c:pt>
                <c:pt idx="5942" formatCode="0.00E+00">
                  <c:v>-9.9317399999999997E-3</c:v>
                </c:pt>
                <c:pt idx="5943" formatCode="0.00E+00">
                  <c:v>-9.9210400000000008E-3</c:v>
                </c:pt>
                <c:pt idx="5944">
                  <c:v>-1.00424E-2</c:v>
                </c:pt>
                <c:pt idx="5945" formatCode="0.00E+00">
                  <c:v>-9.9504699999999995E-3</c:v>
                </c:pt>
                <c:pt idx="5946">
                  <c:v>-1.0082300000000001E-2</c:v>
                </c:pt>
                <c:pt idx="5947">
                  <c:v>-1.00549E-2</c:v>
                </c:pt>
                <c:pt idx="5948">
                  <c:v>-1.0067E-2</c:v>
                </c:pt>
                <c:pt idx="5949">
                  <c:v>-1.01767E-2</c:v>
                </c:pt>
                <c:pt idx="5950">
                  <c:v>-1.00784E-2</c:v>
                </c:pt>
                <c:pt idx="5951">
                  <c:v>-1.02357E-2</c:v>
                </c:pt>
                <c:pt idx="5952">
                  <c:v>-1.01672E-2</c:v>
                </c:pt>
                <c:pt idx="5953">
                  <c:v>-1.0224E-2</c:v>
                </c:pt>
                <c:pt idx="5954">
                  <c:v>-1.0291099999999999E-2</c:v>
                </c:pt>
                <c:pt idx="5955">
                  <c:v>-1.0215699999999999E-2</c:v>
                </c:pt>
                <c:pt idx="5956">
                  <c:v>-1.03684E-2</c:v>
                </c:pt>
                <c:pt idx="5957">
                  <c:v>-1.0278300000000001E-2</c:v>
                </c:pt>
                <c:pt idx="5958">
                  <c:v>-1.0371699999999999E-2</c:v>
                </c:pt>
                <c:pt idx="5959">
                  <c:v>-1.0394799999999999E-2</c:v>
                </c:pt>
                <c:pt idx="5960">
                  <c:v>-1.03578E-2</c:v>
                </c:pt>
                <c:pt idx="5961">
                  <c:v>-1.04872E-2</c:v>
                </c:pt>
                <c:pt idx="5962">
                  <c:v>-1.0399E-2</c:v>
                </c:pt>
                <c:pt idx="5963">
                  <c:v>-1.0507799999999999E-2</c:v>
                </c:pt>
                <c:pt idx="5964">
                  <c:v>-1.0499E-2</c:v>
                </c:pt>
                <c:pt idx="5965">
                  <c:v>-1.0492599999999999E-2</c:v>
                </c:pt>
                <c:pt idx="5966">
                  <c:v>-1.0595E-2</c:v>
                </c:pt>
                <c:pt idx="5967">
                  <c:v>-1.0514600000000001E-2</c:v>
                </c:pt>
                <c:pt idx="5968">
                  <c:v>-1.06318E-2</c:v>
                </c:pt>
                <c:pt idx="5969">
                  <c:v>-1.05985E-2</c:v>
                </c:pt>
                <c:pt idx="5970">
                  <c:v>-1.06239E-2</c:v>
                </c:pt>
                <c:pt idx="5971">
                  <c:v>-1.06972E-2</c:v>
                </c:pt>
                <c:pt idx="5972">
                  <c:v>-1.0632600000000001E-2</c:v>
                </c:pt>
                <c:pt idx="5973">
                  <c:v>-1.07499E-2</c:v>
                </c:pt>
                <c:pt idx="5974">
                  <c:v>-1.06938E-2</c:v>
                </c:pt>
                <c:pt idx="5975">
                  <c:v>-1.0751699999999999E-2</c:v>
                </c:pt>
                <c:pt idx="5976">
                  <c:v>-1.07823E-2</c:v>
                </c:pt>
                <c:pt idx="5977">
                  <c:v>-1.0751699999999999E-2</c:v>
                </c:pt>
                <c:pt idx="5978">
                  <c:v>-1.08469E-2</c:v>
                </c:pt>
                <c:pt idx="5979">
                  <c:v>-1.0792599999999999E-2</c:v>
                </c:pt>
                <c:pt idx="5980">
                  <c:v>-1.0869E-2</c:v>
                </c:pt>
                <c:pt idx="5981">
                  <c:v>-1.08652E-2</c:v>
                </c:pt>
                <c:pt idx="5982">
                  <c:v>-1.08761E-2</c:v>
                </c:pt>
                <c:pt idx="5983">
                  <c:v>-1.09278E-2</c:v>
                </c:pt>
                <c:pt idx="5984">
                  <c:v>-1.09032E-2</c:v>
                </c:pt>
                <c:pt idx="5985">
                  <c:v>-1.09595E-2</c:v>
                </c:pt>
                <c:pt idx="5986">
                  <c:v>-1.09535E-2</c:v>
                </c:pt>
                <c:pt idx="5987">
                  <c:v>-1.09783E-2</c:v>
                </c:pt>
                <c:pt idx="5988">
                  <c:v>-1.10025E-2</c:v>
                </c:pt>
                <c:pt idx="5989">
                  <c:v>-1.10107E-2</c:v>
                </c:pt>
                <c:pt idx="5990">
                  <c:v>-1.1033899999999999E-2</c:v>
                </c:pt>
                <c:pt idx="5991">
                  <c:v>-1.1057000000000001E-2</c:v>
                </c:pt>
                <c:pt idx="5992">
                  <c:v>-1.10589E-2</c:v>
                </c:pt>
                <c:pt idx="5993">
                  <c:v>-1.1094700000000001E-2</c:v>
                </c:pt>
                <c:pt idx="5994">
                  <c:v>-1.1096200000000001E-2</c:v>
                </c:pt>
                <c:pt idx="5995">
                  <c:v>-1.11115E-2</c:v>
                </c:pt>
                <c:pt idx="5996">
                  <c:v>-1.11459E-2</c:v>
                </c:pt>
                <c:pt idx="5997">
                  <c:v>-1.11246E-2</c:v>
                </c:pt>
                <c:pt idx="5998">
                  <c:v>-1.11877E-2</c:v>
                </c:pt>
                <c:pt idx="5999">
                  <c:v>-1.1157E-2</c:v>
                </c:pt>
                <c:pt idx="6000">
                  <c:v>-1.1205700000000001E-2</c:v>
                </c:pt>
                <c:pt idx="6001">
                  <c:v>-1.1210400000000001E-2</c:v>
                </c:pt>
                <c:pt idx="6002">
                  <c:v>-1.1209200000000001E-2</c:v>
                </c:pt>
                <c:pt idx="6003">
                  <c:v>-1.1262299999999999E-2</c:v>
                </c:pt>
                <c:pt idx="6004">
                  <c:v>-1.1221E-2</c:v>
                </c:pt>
                <c:pt idx="6005">
                  <c:v>-1.12917E-2</c:v>
                </c:pt>
                <c:pt idx="6006">
                  <c:v>-1.1254800000000001E-2</c:v>
                </c:pt>
                <c:pt idx="6007">
                  <c:v>-1.1300599999999999E-2</c:v>
                </c:pt>
                <c:pt idx="6008">
                  <c:v>-1.1302599999999999E-2</c:v>
                </c:pt>
                <c:pt idx="6009">
                  <c:v>-1.13049E-2</c:v>
                </c:pt>
                <c:pt idx="6010">
                  <c:v>-1.13469E-2</c:v>
                </c:pt>
                <c:pt idx="6011">
                  <c:v>-1.13177E-2</c:v>
                </c:pt>
                <c:pt idx="6012">
                  <c:v>-1.1377699999999999E-2</c:v>
                </c:pt>
                <c:pt idx="6013">
                  <c:v>-1.13404E-2</c:v>
                </c:pt>
                <c:pt idx="6014">
                  <c:v>-1.13939E-2</c:v>
                </c:pt>
                <c:pt idx="6015">
                  <c:v>-1.13715E-2</c:v>
                </c:pt>
                <c:pt idx="6016">
                  <c:v>-1.1399400000000001E-2</c:v>
                </c:pt>
                <c:pt idx="6017">
                  <c:v>-1.14111E-2</c:v>
                </c:pt>
                <c:pt idx="6018">
                  <c:v>-1.1398699999999999E-2</c:v>
                </c:pt>
                <c:pt idx="6019">
                  <c:v>-1.1452499999999999E-2</c:v>
                </c:pt>
                <c:pt idx="6020">
                  <c:v>-1.14033E-2</c:v>
                </c:pt>
                <c:pt idx="6021">
                  <c:v>-1.1479899999999999E-2</c:v>
                </c:pt>
                <c:pt idx="6022">
                  <c:v>-1.14273E-2</c:v>
                </c:pt>
                <c:pt idx="6023">
                  <c:v>-1.1479400000000001E-2</c:v>
                </c:pt>
                <c:pt idx="6024">
                  <c:v>-1.1472100000000001E-2</c:v>
                </c:pt>
                <c:pt idx="6025">
                  <c:v>-1.14606E-2</c:v>
                </c:pt>
                <c:pt idx="6026">
                  <c:v>-1.1519E-2</c:v>
                </c:pt>
                <c:pt idx="6027">
                  <c:v>-1.1453400000000001E-2</c:v>
                </c:pt>
                <c:pt idx="6028">
                  <c:v>-1.1540699999999999E-2</c:v>
                </c:pt>
                <c:pt idx="6029">
                  <c:v>-1.14795E-2</c:v>
                </c:pt>
                <c:pt idx="6030">
                  <c:v>-1.1530200000000001E-2</c:v>
                </c:pt>
                <c:pt idx="6031">
                  <c:v>-1.1528699999999999E-2</c:v>
                </c:pt>
                <c:pt idx="6032">
                  <c:v>-1.1509399999999999E-2</c:v>
                </c:pt>
                <c:pt idx="6033">
                  <c:v>-1.1566399999999999E-2</c:v>
                </c:pt>
                <c:pt idx="6034">
                  <c:v>-1.15082E-2</c:v>
                </c:pt>
                <c:pt idx="6035">
                  <c:v>-1.1572000000000001E-2</c:v>
                </c:pt>
                <c:pt idx="6036">
                  <c:v>-1.1534000000000001E-2</c:v>
                </c:pt>
                <c:pt idx="6037">
                  <c:v>-1.1558000000000001E-2</c:v>
                </c:pt>
                <c:pt idx="6038">
                  <c:v>-1.15657E-2</c:v>
                </c:pt>
                <c:pt idx="6039">
                  <c:v>-1.15528E-2</c:v>
                </c:pt>
                <c:pt idx="6040">
                  <c:v>-1.15806E-2</c:v>
                </c:pt>
                <c:pt idx="6041">
                  <c:v>-1.1566099999999999E-2</c:v>
                </c:pt>
                <c:pt idx="6042">
                  <c:v>-1.1579799999999999E-2</c:v>
                </c:pt>
                <c:pt idx="6043">
                  <c:v>-1.15797E-2</c:v>
                </c:pt>
                <c:pt idx="6044">
                  <c:v>-1.15827E-2</c:v>
                </c:pt>
                <c:pt idx="6045">
                  <c:v>-1.15771E-2</c:v>
                </c:pt>
                <c:pt idx="6046">
                  <c:v>-1.15979E-2</c:v>
                </c:pt>
                <c:pt idx="6047">
                  <c:v>-1.15681E-2</c:v>
                </c:pt>
                <c:pt idx="6048">
                  <c:v>-1.16083E-2</c:v>
                </c:pt>
                <c:pt idx="6049">
                  <c:v>-1.1576899999999999E-2</c:v>
                </c:pt>
                <c:pt idx="6050">
                  <c:v>-1.1594399999999999E-2</c:v>
                </c:pt>
                <c:pt idx="6051">
                  <c:v>-1.1608500000000001E-2</c:v>
                </c:pt>
                <c:pt idx="6052">
                  <c:v>-1.1565199999999999E-2</c:v>
                </c:pt>
                <c:pt idx="6053">
                  <c:v>-1.16344E-2</c:v>
                </c:pt>
                <c:pt idx="6054">
                  <c:v>-1.1553600000000001E-2</c:v>
                </c:pt>
                <c:pt idx="6055">
                  <c:v>-1.16214E-2</c:v>
                </c:pt>
                <c:pt idx="6056">
                  <c:v>-1.1580099999999999E-2</c:v>
                </c:pt>
                <c:pt idx="6057">
                  <c:v>-1.15762E-2</c:v>
                </c:pt>
                <c:pt idx="6058">
                  <c:v>-1.16226E-2</c:v>
                </c:pt>
                <c:pt idx="6059">
                  <c:v>-1.15397E-2</c:v>
                </c:pt>
                <c:pt idx="6060">
                  <c:v>-1.16344E-2</c:v>
                </c:pt>
                <c:pt idx="6061">
                  <c:v>-1.1547099999999999E-2</c:v>
                </c:pt>
                <c:pt idx="6062">
                  <c:v>-1.1598000000000001E-2</c:v>
                </c:pt>
                <c:pt idx="6063">
                  <c:v>-1.1586900000000001E-2</c:v>
                </c:pt>
                <c:pt idx="6064">
                  <c:v>-1.15443E-2</c:v>
                </c:pt>
                <c:pt idx="6065">
                  <c:v>-1.1612300000000001E-2</c:v>
                </c:pt>
                <c:pt idx="6066">
                  <c:v>-1.15228E-2</c:v>
                </c:pt>
                <c:pt idx="6067">
                  <c:v>-1.15931E-2</c:v>
                </c:pt>
                <c:pt idx="6068">
                  <c:v>-1.15446E-2</c:v>
                </c:pt>
                <c:pt idx="6069">
                  <c:v>-1.15456E-2</c:v>
                </c:pt>
                <c:pt idx="6070">
                  <c:v>-1.15727E-2</c:v>
                </c:pt>
                <c:pt idx="6071">
                  <c:v>-1.15137E-2</c:v>
                </c:pt>
                <c:pt idx="6072">
                  <c:v>-1.1566399999999999E-2</c:v>
                </c:pt>
                <c:pt idx="6073">
                  <c:v>-1.15169E-2</c:v>
                </c:pt>
                <c:pt idx="6074">
                  <c:v>-1.15256E-2</c:v>
                </c:pt>
                <c:pt idx="6075">
                  <c:v>-1.15318E-2</c:v>
                </c:pt>
                <c:pt idx="6076">
                  <c:v>-1.14901E-2</c:v>
                </c:pt>
                <c:pt idx="6077">
                  <c:v>-1.15233E-2</c:v>
                </c:pt>
                <c:pt idx="6078">
                  <c:v>-1.1486400000000001E-2</c:v>
                </c:pt>
                <c:pt idx="6079">
                  <c:v>-1.14865E-2</c:v>
                </c:pt>
                <c:pt idx="6080">
                  <c:v>-1.14982E-2</c:v>
                </c:pt>
                <c:pt idx="6081">
                  <c:v>-1.1451899999999999E-2</c:v>
                </c:pt>
                <c:pt idx="6082">
                  <c:v>-1.1488E-2</c:v>
                </c:pt>
                <c:pt idx="6083">
                  <c:v>-1.14448E-2</c:v>
                </c:pt>
                <c:pt idx="6084">
                  <c:v>-1.14442E-2</c:v>
                </c:pt>
                <c:pt idx="6085">
                  <c:v>-1.14544E-2</c:v>
                </c:pt>
                <c:pt idx="6086">
                  <c:v>-1.13983E-2</c:v>
                </c:pt>
                <c:pt idx="6087">
                  <c:v>-1.14459E-2</c:v>
                </c:pt>
                <c:pt idx="6088">
                  <c:v>-1.1384E-2</c:v>
                </c:pt>
                <c:pt idx="6089">
                  <c:v>-1.1403E-2</c:v>
                </c:pt>
                <c:pt idx="6090">
                  <c:v>-1.1396699999999999E-2</c:v>
                </c:pt>
                <c:pt idx="6091">
                  <c:v>-1.13498E-2</c:v>
                </c:pt>
                <c:pt idx="6092">
                  <c:v>-1.1396699999999999E-2</c:v>
                </c:pt>
                <c:pt idx="6093">
                  <c:v>-1.13212E-2</c:v>
                </c:pt>
                <c:pt idx="6094">
                  <c:v>-1.13566E-2</c:v>
                </c:pt>
                <c:pt idx="6095">
                  <c:v>-1.1324000000000001E-2</c:v>
                </c:pt>
                <c:pt idx="6096">
                  <c:v>-1.12952E-2</c:v>
                </c:pt>
                <c:pt idx="6097">
                  <c:v>-1.13267E-2</c:v>
                </c:pt>
                <c:pt idx="6098">
                  <c:v>-1.1253900000000001E-2</c:v>
                </c:pt>
                <c:pt idx="6099">
                  <c:v>-1.1297E-2</c:v>
                </c:pt>
                <c:pt idx="6100">
                  <c:v>-1.1249500000000001E-2</c:v>
                </c:pt>
                <c:pt idx="6101">
                  <c:v>-1.1238700000000001E-2</c:v>
                </c:pt>
                <c:pt idx="6102">
                  <c:v>-1.12531E-2</c:v>
                </c:pt>
                <c:pt idx="6103">
                  <c:v>-1.1186E-2</c:v>
                </c:pt>
                <c:pt idx="6104">
                  <c:v>-1.12265E-2</c:v>
                </c:pt>
                <c:pt idx="6105">
                  <c:v>-1.11658E-2</c:v>
                </c:pt>
                <c:pt idx="6106">
                  <c:v>-1.11667E-2</c:v>
                </c:pt>
                <c:pt idx="6107">
                  <c:v>-1.11649E-2</c:v>
                </c:pt>
                <c:pt idx="6108">
                  <c:v>-1.1106899999999999E-2</c:v>
                </c:pt>
                <c:pt idx="6109">
                  <c:v>-1.1147000000000001E-2</c:v>
                </c:pt>
                <c:pt idx="6110">
                  <c:v>-1.10776E-2</c:v>
                </c:pt>
                <c:pt idx="6111">
                  <c:v>-1.10949E-2</c:v>
                </c:pt>
                <c:pt idx="6112">
                  <c:v>-1.1072200000000001E-2</c:v>
                </c:pt>
                <c:pt idx="6113">
                  <c:v>-1.10291E-2</c:v>
                </c:pt>
                <c:pt idx="6114">
                  <c:v>-1.10562E-2</c:v>
                </c:pt>
                <c:pt idx="6115">
                  <c:v>-1.09821E-2</c:v>
                </c:pt>
                <c:pt idx="6116">
                  <c:v>-1.10089E-2</c:v>
                </c:pt>
                <c:pt idx="6117">
                  <c:v>-1.09637E-2</c:v>
                </c:pt>
                <c:pt idx="6118">
                  <c:v>-1.0944499999999999E-2</c:v>
                </c:pt>
                <c:pt idx="6119">
                  <c:v>-1.09493E-2</c:v>
                </c:pt>
                <c:pt idx="6120">
                  <c:v>-1.08913E-2</c:v>
                </c:pt>
                <c:pt idx="6121">
                  <c:v>-1.0912399999999999E-2</c:v>
                </c:pt>
                <c:pt idx="6122">
                  <c:v>-1.0860399999999999E-2</c:v>
                </c:pt>
                <c:pt idx="6123">
                  <c:v>-1.08535E-2</c:v>
                </c:pt>
                <c:pt idx="6124">
                  <c:v>-1.0834699999999999E-2</c:v>
                </c:pt>
                <c:pt idx="6125">
                  <c:v>-1.07952E-2</c:v>
                </c:pt>
                <c:pt idx="6126">
                  <c:v>-1.0794700000000001E-2</c:v>
                </c:pt>
                <c:pt idx="6127">
                  <c:v>-1.0754700000000001E-2</c:v>
                </c:pt>
                <c:pt idx="6128">
                  <c:v>-1.0740400000000001E-2</c:v>
                </c:pt>
                <c:pt idx="6129">
                  <c:v>-1.0721899999999999E-2</c:v>
                </c:pt>
                <c:pt idx="6130">
                  <c:v>-1.0688100000000001E-2</c:v>
                </c:pt>
                <c:pt idx="6131">
                  <c:v>-1.0677799999999999E-2</c:v>
                </c:pt>
                <c:pt idx="6132">
                  <c:v>-1.0648599999999999E-2</c:v>
                </c:pt>
                <c:pt idx="6133">
                  <c:v>-1.06181E-2</c:v>
                </c:pt>
                <c:pt idx="6134">
                  <c:v>-1.0611000000000001E-2</c:v>
                </c:pt>
                <c:pt idx="6135">
                  <c:v>-1.05597E-2</c:v>
                </c:pt>
                <c:pt idx="6136">
                  <c:v>-1.05603E-2</c:v>
                </c:pt>
                <c:pt idx="6137">
                  <c:v>-1.05188E-2</c:v>
                </c:pt>
                <c:pt idx="6138">
                  <c:v>-1.04936E-2</c:v>
                </c:pt>
                <c:pt idx="6139">
                  <c:v>-1.0487700000000001E-2</c:v>
                </c:pt>
                <c:pt idx="6140">
                  <c:v>-1.0427499999999999E-2</c:v>
                </c:pt>
                <c:pt idx="6141">
                  <c:v>-1.0445100000000001E-2</c:v>
                </c:pt>
                <c:pt idx="6142">
                  <c:v>-1.0378200000000001E-2</c:v>
                </c:pt>
                <c:pt idx="6143">
                  <c:v>-1.0378E-2</c:v>
                </c:pt>
                <c:pt idx="6144">
                  <c:v>-1.03432E-2</c:v>
                </c:pt>
                <c:pt idx="6145">
                  <c:v>-1.02994E-2</c:v>
                </c:pt>
                <c:pt idx="6146">
                  <c:v>-1.0305699999999999E-2</c:v>
                </c:pt>
                <c:pt idx="6147">
                  <c:v>-1.02326E-2</c:v>
                </c:pt>
                <c:pt idx="6148">
                  <c:v>-1.02501E-2</c:v>
                </c:pt>
                <c:pt idx="6149">
                  <c:v>-1.01864E-2</c:v>
                </c:pt>
                <c:pt idx="6150">
                  <c:v>-1.0178100000000001E-2</c:v>
                </c:pt>
                <c:pt idx="6151">
                  <c:v>-1.0149200000000001E-2</c:v>
                </c:pt>
                <c:pt idx="6152">
                  <c:v>-1.01031E-2</c:v>
                </c:pt>
                <c:pt idx="6153">
                  <c:v>-1.01017E-2</c:v>
                </c:pt>
                <c:pt idx="6154">
                  <c:v>-1.00368E-2</c:v>
                </c:pt>
                <c:pt idx="6155">
                  <c:v>-1.00386E-2</c:v>
                </c:pt>
                <c:pt idx="6156" formatCode="0.00E+00">
                  <c:v>-9.9810000000000003E-3</c:v>
                </c:pt>
                <c:pt idx="6157" formatCode="0.00E+00">
                  <c:v>-9.9674900000000007E-3</c:v>
                </c:pt>
                <c:pt idx="6158" formatCode="0.00E+00">
                  <c:v>-9.9295900000000003E-3</c:v>
                </c:pt>
                <c:pt idx="6159" formatCode="0.00E+00">
                  <c:v>-9.8972299999999999E-3</c:v>
                </c:pt>
                <c:pt idx="6160" formatCode="0.00E+00">
                  <c:v>-9.8765599999999995E-3</c:v>
                </c:pt>
                <c:pt idx="6161" formatCode="0.00E+00">
                  <c:v>-9.8292899999999992E-3</c:v>
                </c:pt>
                <c:pt idx="6162" formatCode="0.00E+00">
                  <c:v>-9.8177799999999999E-3</c:v>
                </c:pt>
                <c:pt idx="6163" formatCode="0.00E+00">
                  <c:v>-9.7612199999999993E-3</c:v>
                </c:pt>
                <c:pt idx="6164" formatCode="0.00E+00">
                  <c:v>-9.7516300000000007E-3</c:v>
                </c:pt>
                <c:pt idx="6165" formatCode="0.00E+00">
                  <c:v>-9.6960499999999995E-3</c:v>
                </c:pt>
                <c:pt idx="6166" formatCode="0.00E+00">
                  <c:v>-9.6782499999999994E-3</c:v>
                </c:pt>
                <c:pt idx="6167" formatCode="0.00E+00">
                  <c:v>-9.6376299999999995E-3</c:v>
                </c:pt>
                <c:pt idx="6168" formatCode="0.00E+00">
                  <c:v>-9.6004300000000001E-3</c:v>
                </c:pt>
                <c:pt idx="6169" formatCode="0.00E+00">
                  <c:v>-9.5824800000000009E-3</c:v>
                </c:pt>
                <c:pt idx="6170" formatCode="0.00E+00">
                  <c:v>-9.5243499999999991E-3</c:v>
                </c:pt>
                <c:pt idx="6171" formatCode="0.00E+00">
                  <c:v>-9.5204999999999994E-3</c:v>
                </c:pt>
                <c:pt idx="6172" formatCode="0.00E+00">
                  <c:v>-9.4559399999999995E-3</c:v>
                </c:pt>
                <c:pt idx="6173" formatCode="0.00E+00">
                  <c:v>-9.4444799999999999E-3</c:v>
                </c:pt>
                <c:pt idx="6174" formatCode="0.00E+00">
                  <c:v>-9.3940399999999993E-3</c:v>
                </c:pt>
                <c:pt idx="6175" formatCode="0.00E+00">
                  <c:v>-9.3584700000000007E-3</c:v>
                </c:pt>
                <c:pt idx="6176" formatCode="0.00E+00">
                  <c:v>-9.3326899999999994E-3</c:v>
                </c:pt>
                <c:pt idx="6177" formatCode="0.00E+00">
                  <c:v>-9.2763700000000008E-3</c:v>
                </c:pt>
                <c:pt idx="6178" formatCode="0.00E+00">
                  <c:v>-9.2653200000000005E-3</c:v>
                </c:pt>
                <c:pt idx="6179" formatCode="0.00E+00">
                  <c:v>-9.2040500000000001E-3</c:v>
                </c:pt>
                <c:pt idx="6180" formatCode="0.00E+00">
                  <c:v>-9.1890400000000007E-3</c:v>
                </c:pt>
                <c:pt idx="6181" formatCode="0.00E+00">
                  <c:v>-9.1373200000000009E-3</c:v>
                </c:pt>
                <c:pt idx="6182" formatCode="0.00E+00">
                  <c:v>-9.1074999999999993E-3</c:v>
                </c:pt>
                <c:pt idx="6183" formatCode="0.00E+00">
                  <c:v>-9.0683299999999994E-3</c:v>
                </c:pt>
                <c:pt idx="6184" formatCode="0.00E+00">
                  <c:v>-9.0241000000000002E-3</c:v>
                </c:pt>
                <c:pt idx="6185" formatCode="0.00E+00">
                  <c:v>-8.9946599999999998E-3</c:v>
                </c:pt>
                <c:pt idx="6186" formatCode="0.00E+00">
                  <c:v>-8.9418899999999992E-3</c:v>
                </c:pt>
                <c:pt idx="6187" formatCode="0.00E+00">
                  <c:v>-8.9200900000000003E-3</c:v>
                </c:pt>
                <c:pt idx="6188" formatCode="0.00E+00">
                  <c:v>-8.86202E-3</c:v>
                </c:pt>
                <c:pt idx="6189" formatCode="0.00E+00">
                  <c:v>-8.8434199999999994E-3</c:v>
                </c:pt>
                <c:pt idx="6190" formatCode="0.00E+00">
                  <c:v>-8.7863000000000004E-3</c:v>
                </c:pt>
                <c:pt idx="6191" formatCode="0.00E+00">
                  <c:v>-8.7598299999999997E-3</c:v>
                </c:pt>
                <c:pt idx="6192" formatCode="0.00E+00">
                  <c:v>-8.7158400000000007E-3</c:v>
                </c:pt>
                <c:pt idx="6193" formatCode="0.00E+00">
                  <c:v>-8.6672699999999995E-3</c:v>
                </c:pt>
                <c:pt idx="6194" formatCode="0.00E+00">
                  <c:v>-8.6450699999999995E-3</c:v>
                </c:pt>
                <c:pt idx="6195" formatCode="0.00E+00">
                  <c:v>-8.5745500000000002E-3</c:v>
                </c:pt>
                <c:pt idx="6196" formatCode="0.00E+00">
                  <c:v>-8.5662900000000007E-3</c:v>
                </c:pt>
                <c:pt idx="6197" formatCode="0.00E+00">
                  <c:v>-8.4943699999999994E-3</c:v>
                </c:pt>
                <c:pt idx="6198" formatCode="0.00E+00">
                  <c:v>-8.4740100000000006E-3</c:v>
                </c:pt>
                <c:pt idx="6199" formatCode="0.00E+00">
                  <c:v>-8.4269800000000006E-3</c:v>
                </c:pt>
                <c:pt idx="6200" formatCode="0.00E+00">
                  <c:v>-8.3744300000000004E-3</c:v>
                </c:pt>
                <c:pt idx="6201" formatCode="0.00E+00">
                  <c:v>-8.3586900000000002E-3</c:v>
                </c:pt>
                <c:pt idx="6202" formatCode="0.00E+00">
                  <c:v>-8.2812600000000004E-3</c:v>
                </c:pt>
                <c:pt idx="6203" formatCode="0.00E+00">
                  <c:v>-8.2731899999999997E-3</c:v>
                </c:pt>
                <c:pt idx="6204" formatCode="0.00E+00">
                  <c:v>-8.2017300000000008E-3</c:v>
                </c:pt>
                <c:pt idx="6205" formatCode="0.00E+00">
                  <c:v>-8.1711900000000001E-3</c:v>
                </c:pt>
                <c:pt idx="6206" formatCode="0.00E+00">
                  <c:v>-8.1302600000000003E-3</c:v>
                </c:pt>
                <c:pt idx="6207" formatCode="0.00E+00">
                  <c:v>-8.0690499999999995E-3</c:v>
                </c:pt>
                <c:pt idx="6208" formatCode="0.00E+00">
                  <c:v>-8.0516000000000008E-3</c:v>
                </c:pt>
                <c:pt idx="6209" formatCode="0.00E+00">
                  <c:v>-7.9808499999999994E-3</c:v>
                </c:pt>
                <c:pt idx="6210" formatCode="0.00E+00">
                  <c:v>-7.9583799999999993E-3</c:v>
                </c:pt>
                <c:pt idx="6211" formatCode="0.00E+00">
                  <c:v>-7.9040699999999992E-3</c:v>
                </c:pt>
                <c:pt idx="6212" formatCode="0.00E+00">
                  <c:v>-7.8574000000000005E-3</c:v>
                </c:pt>
                <c:pt idx="6213" formatCode="0.00E+00">
                  <c:v>-7.8224699999999998E-3</c:v>
                </c:pt>
                <c:pt idx="6214" formatCode="0.00E+00">
                  <c:v>-7.7614600000000004E-3</c:v>
                </c:pt>
                <c:pt idx="6215" formatCode="0.00E+00">
                  <c:v>-7.7278900000000003E-3</c:v>
                </c:pt>
                <c:pt idx="6216" formatCode="0.00E+00">
                  <c:v>-7.67522E-3</c:v>
                </c:pt>
                <c:pt idx="6217" formatCode="0.00E+00">
                  <c:v>-7.6274999999999997E-3</c:v>
                </c:pt>
                <c:pt idx="6218" formatCode="0.00E+00">
                  <c:v>-7.5896499999999999E-3</c:v>
                </c:pt>
                <c:pt idx="6219" formatCode="0.00E+00">
                  <c:v>-7.5340800000000003E-3</c:v>
                </c:pt>
                <c:pt idx="6220" formatCode="0.00E+00">
                  <c:v>-7.49528E-3</c:v>
                </c:pt>
                <c:pt idx="6221" formatCode="0.00E+00">
                  <c:v>-7.4490900000000002E-3</c:v>
                </c:pt>
                <c:pt idx="6222" formatCode="0.00E+00">
                  <c:v>-7.3930000000000003E-3</c:v>
                </c:pt>
                <c:pt idx="6223" formatCode="0.00E+00">
                  <c:v>-7.3598600000000002E-3</c:v>
                </c:pt>
                <c:pt idx="6224" formatCode="0.00E+00">
                  <c:v>-7.2944899999999998E-3</c:v>
                </c:pt>
                <c:pt idx="6225" formatCode="0.00E+00">
                  <c:v>-7.2582200000000001E-3</c:v>
                </c:pt>
                <c:pt idx="6226" formatCode="0.00E+00">
                  <c:v>-7.2063800000000001E-3</c:v>
                </c:pt>
                <c:pt idx="6227" formatCode="0.00E+00">
                  <c:v>-7.14972E-3</c:v>
                </c:pt>
                <c:pt idx="6228" formatCode="0.00E+00">
                  <c:v>-7.1201800000000003E-3</c:v>
                </c:pt>
                <c:pt idx="6229" formatCode="0.00E+00">
                  <c:v>-7.0486899999999998E-3</c:v>
                </c:pt>
                <c:pt idx="6230" formatCode="0.00E+00">
                  <c:v>-7.0224399999999996E-3</c:v>
                </c:pt>
                <c:pt idx="6231" formatCode="0.00E+00">
                  <c:v>-6.9597699999999997E-3</c:v>
                </c:pt>
                <c:pt idx="6232" formatCode="0.00E+00">
                  <c:v>-6.9103799999999998E-3</c:v>
                </c:pt>
                <c:pt idx="6233" formatCode="0.00E+00">
                  <c:v>-6.8745400000000002E-3</c:v>
                </c:pt>
                <c:pt idx="6234" formatCode="0.00E+00">
                  <c:v>-6.8037000000000002E-3</c:v>
                </c:pt>
                <c:pt idx="6235" formatCode="0.00E+00">
                  <c:v>-6.7773499999999997E-3</c:v>
                </c:pt>
                <c:pt idx="6236" formatCode="0.00E+00">
                  <c:v>-6.6965100000000001E-3</c:v>
                </c:pt>
                <c:pt idx="6237" formatCode="0.00E+00">
                  <c:v>-6.6512699999999999E-3</c:v>
                </c:pt>
                <c:pt idx="6238" formatCode="0.00E+00">
                  <c:v>-6.6306000000000004E-3</c:v>
                </c:pt>
                <c:pt idx="6239" formatCode="0.00E+00">
                  <c:v>-6.6114700000000004E-3</c:v>
                </c:pt>
                <c:pt idx="6240" formatCode="0.00E+00">
                  <c:v>-6.6144100000000003E-3</c:v>
                </c:pt>
                <c:pt idx="6241" formatCode="0.00E+00">
                  <c:v>-6.5159099999999998E-3</c:v>
                </c:pt>
                <c:pt idx="6242" formatCode="0.00E+00">
                  <c:v>-6.42386E-3</c:v>
                </c:pt>
                <c:pt idx="6243" formatCode="0.00E+00">
                  <c:v>-6.3204000000000003E-3</c:v>
                </c:pt>
                <c:pt idx="6244" formatCode="0.00E+00">
                  <c:v>-6.2143800000000003E-3</c:v>
                </c:pt>
                <c:pt idx="6245" formatCode="0.00E+00">
                  <c:v>-6.14753E-3</c:v>
                </c:pt>
                <c:pt idx="6246" formatCode="0.00E+00">
                  <c:v>-6.0284300000000004E-3</c:v>
                </c:pt>
                <c:pt idx="6247" formatCode="0.00E+00">
                  <c:v>-5.9531300000000001E-3</c:v>
                </c:pt>
                <c:pt idx="6248" formatCode="0.00E+00">
                  <c:v>-5.8516100000000001E-3</c:v>
                </c:pt>
                <c:pt idx="6249" formatCode="0.00E+00">
                  <c:v>-5.7505899999999999E-3</c:v>
                </c:pt>
                <c:pt idx="6250" formatCode="0.00E+00">
                  <c:v>-5.6773199999999996E-3</c:v>
                </c:pt>
                <c:pt idx="6251" formatCode="0.00E+00">
                  <c:v>-5.5559600000000004E-3</c:v>
                </c:pt>
                <c:pt idx="6252" formatCode="0.00E+00">
                  <c:v>-5.4870300000000004E-3</c:v>
                </c:pt>
                <c:pt idx="6253" formatCode="0.00E+00">
                  <c:v>-5.3741800000000001E-3</c:v>
                </c:pt>
                <c:pt idx="6254" formatCode="0.00E+00">
                  <c:v>-5.2817999999999997E-3</c:v>
                </c:pt>
                <c:pt idx="6255" formatCode="0.00E+00">
                  <c:v>-5.1965800000000001E-3</c:v>
                </c:pt>
                <c:pt idx="6256" formatCode="0.00E+00">
                  <c:v>-5.0793799999999997E-3</c:v>
                </c:pt>
                <c:pt idx="6257" formatCode="0.00E+00">
                  <c:v>-5.0097300000000004E-3</c:v>
                </c:pt>
                <c:pt idx="6258" formatCode="0.00E+00">
                  <c:v>-4.8915499999999997E-3</c:v>
                </c:pt>
                <c:pt idx="6259" formatCode="0.00E+00">
                  <c:v>-4.8098899999999998E-3</c:v>
                </c:pt>
                <c:pt idx="6260" formatCode="0.00E+00">
                  <c:v>-4.7127000000000002E-3</c:v>
                </c:pt>
                <c:pt idx="6261" formatCode="0.00E+00">
                  <c:v>-4.6074799999999997E-3</c:v>
                </c:pt>
                <c:pt idx="6262" formatCode="0.00E+00">
                  <c:v>-4.5274099999999999E-3</c:v>
                </c:pt>
                <c:pt idx="6263" formatCode="0.00E+00">
                  <c:v>-4.4126299999999999E-3</c:v>
                </c:pt>
                <c:pt idx="6264" formatCode="0.00E+00">
                  <c:v>-4.3285499999999996E-3</c:v>
                </c:pt>
                <c:pt idx="6265" formatCode="0.00E+00">
                  <c:v>-4.2253999999999998E-3</c:v>
                </c:pt>
                <c:pt idx="6266" formatCode="0.00E+00">
                  <c:v>-4.1258900000000001E-3</c:v>
                </c:pt>
                <c:pt idx="6267" formatCode="0.00E+00">
                  <c:v>-4.0364800000000003E-3</c:v>
                </c:pt>
                <c:pt idx="6268" formatCode="0.00E+00">
                  <c:v>-3.93093E-3</c:v>
                </c:pt>
                <c:pt idx="6269" formatCode="0.00E+00">
                  <c:v>-3.8394599999999998E-3</c:v>
                </c:pt>
                <c:pt idx="6270" formatCode="0.00E+00">
                  <c:v>-3.7433900000000001E-3</c:v>
                </c:pt>
                <c:pt idx="6271" formatCode="0.00E+00">
                  <c:v>-3.6390699999999999E-3</c:v>
                </c:pt>
                <c:pt idx="6272" formatCode="0.00E+00">
                  <c:v>-3.5517600000000002E-3</c:v>
                </c:pt>
                <c:pt idx="6273" formatCode="0.00E+00">
                  <c:v>-3.4436599999999999E-3</c:v>
                </c:pt>
                <c:pt idx="6274" formatCode="0.00E+00">
                  <c:v>-3.3488200000000002E-3</c:v>
                </c:pt>
                <c:pt idx="6275" formatCode="0.00E+00">
                  <c:v>-3.2549800000000002E-3</c:v>
                </c:pt>
                <c:pt idx="6276" formatCode="0.00E+00">
                  <c:v>-3.1420699999999998E-3</c:v>
                </c:pt>
                <c:pt idx="6277" formatCode="0.00E+00">
                  <c:v>-3.0643300000000001E-3</c:v>
                </c:pt>
                <c:pt idx="6278" formatCode="0.00E+00">
                  <c:v>-2.9446799999999999E-3</c:v>
                </c:pt>
                <c:pt idx="6279" formatCode="0.00E+00">
                  <c:v>-2.8629100000000002E-3</c:v>
                </c:pt>
                <c:pt idx="6280" formatCode="0.00E+00">
                  <c:v>-2.75946E-3</c:v>
                </c:pt>
                <c:pt idx="6281" formatCode="0.00E+00">
                  <c:v>-2.65293E-3</c:v>
                </c:pt>
                <c:pt idx="6282" formatCode="0.00E+00">
                  <c:v>-2.5742400000000002E-3</c:v>
                </c:pt>
                <c:pt idx="6283" formatCode="0.00E+00">
                  <c:v>-2.4461800000000001E-3</c:v>
                </c:pt>
                <c:pt idx="6284" formatCode="0.00E+00">
                  <c:v>-2.3757700000000001E-3</c:v>
                </c:pt>
                <c:pt idx="6285" formatCode="0.00E+00">
                  <c:v>-2.2523999999999999E-3</c:v>
                </c:pt>
                <c:pt idx="6286" formatCode="0.00E+00">
                  <c:v>-2.16417E-3</c:v>
                </c:pt>
                <c:pt idx="6287" formatCode="0.00E+00">
                  <c:v>-2.0678599999999999E-3</c:v>
                </c:pt>
                <c:pt idx="6288" formatCode="0.00E+00">
                  <c:v>-1.9520799999999999E-3</c:v>
                </c:pt>
                <c:pt idx="6289" formatCode="0.00E+00">
                  <c:v>-1.87879E-3</c:v>
                </c:pt>
                <c:pt idx="6290" formatCode="0.00E+00">
                  <c:v>-1.7508300000000001E-3</c:v>
                </c:pt>
                <c:pt idx="6291" formatCode="0.00E+00">
                  <c:v>-1.6764200000000001E-3</c:v>
                </c:pt>
                <c:pt idx="6292" formatCode="0.00E+00">
                  <c:v>-1.56017E-3</c:v>
                </c:pt>
                <c:pt idx="6293" formatCode="0.00E+00">
                  <c:v>-1.46458E-3</c:v>
                </c:pt>
                <c:pt idx="6294" formatCode="0.00E+00">
                  <c:v>-1.36929E-3</c:v>
                </c:pt>
                <c:pt idx="6295" formatCode="0.00E+00">
                  <c:v>-1.25442E-3</c:v>
                </c:pt>
                <c:pt idx="6296" formatCode="0.00E+00">
                  <c:v>-1.1723700000000001E-3</c:v>
                </c:pt>
                <c:pt idx="6297" formatCode="0.00E+00">
                  <c:v>-1.0548700000000001E-3</c:v>
                </c:pt>
                <c:pt idx="6298" formatCode="0.00E+00">
                  <c:v>-9.6710600000000002E-4</c:v>
                </c:pt>
                <c:pt idx="6299" formatCode="0.00E+00">
                  <c:v>-8.5519199999999995E-4</c:v>
                </c:pt>
                <c:pt idx="6300" formatCode="0.00E+00">
                  <c:v>-7.6240499999999996E-4</c:v>
                </c:pt>
                <c:pt idx="6301" formatCode="0.00E+00">
                  <c:v>-6.7202500000000003E-4</c:v>
                </c:pt>
                <c:pt idx="6302" formatCode="0.00E+00">
                  <c:v>-5.7021399999999999E-4</c:v>
                </c:pt>
                <c:pt idx="6303" formatCode="0.00E+00">
                  <c:v>-4.3903200000000001E-4</c:v>
                </c:pt>
                <c:pt idx="6304" formatCode="0.00E+00">
                  <c:v>-3.0388600000000001E-4</c:v>
                </c:pt>
                <c:pt idx="6305" formatCode="0.00E+00">
                  <c:v>-2.7767599999999998E-4</c:v>
                </c:pt>
                <c:pt idx="6306" formatCode="0.00E+00">
                  <c:v>-3.53832E-4</c:v>
                </c:pt>
                <c:pt idx="6307" formatCode="0.00E+00">
                  <c:v>-4.1219599999999998E-4</c:v>
                </c:pt>
                <c:pt idx="6308" formatCode="0.00E+00">
                  <c:v>-2.41217E-4</c:v>
                </c:pt>
                <c:pt idx="6309" formatCode="0.00E+00">
                  <c:v>5.6066700000000003E-5</c:v>
                </c:pt>
                <c:pt idx="6310" formatCode="0.00E+00">
                  <c:v>3.7609299999999998E-4</c:v>
                </c:pt>
                <c:pt idx="6311" formatCode="0.00E+00">
                  <c:v>6.4509400000000003E-4</c:v>
                </c:pt>
                <c:pt idx="6312" formatCode="0.00E+00">
                  <c:v>8.8561800000000002E-4</c:v>
                </c:pt>
                <c:pt idx="6313" formatCode="0.00E+00">
                  <c:v>1.16461E-3</c:v>
                </c:pt>
                <c:pt idx="6314" formatCode="0.00E+00">
                  <c:v>1.4213100000000001E-3</c:v>
                </c:pt>
                <c:pt idx="6315" formatCode="0.00E+00">
                  <c:v>1.70754E-3</c:v>
                </c:pt>
                <c:pt idx="6316" formatCode="0.00E+00">
                  <c:v>1.9655599999999999E-3</c:v>
                </c:pt>
                <c:pt idx="6317" formatCode="0.00E+00">
                  <c:v>2.2360399999999999E-3</c:v>
                </c:pt>
                <c:pt idx="6318" formatCode="0.00E+00">
                  <c:v>2.5060600000000001E-3</c:v>
                </c:pt>
                <c:pt idx="6319" formatCode="0.00E+00">
                  <c:v>2.7670300000000002E-3</c:v>
                </c:pt>
                <c:pt idx="6320" formatCode="0.00E+00">
                  <c:v>3.04463E-3</c:v>
                </c:pt>
                <c:pt idx="6321" formatCode="0.00E+00">
                  <c:v>3.3027099999999999E-3</c:v>
                </c:pt>
                <c:pt idx="6322" formatCode="0.00E+00">
                  <c:v>3.5798399999999999E-3</c:v>
                </c:pt>
                <c:pt idx="6323" formatCode="0.00E+00">
                  <c:v>3.8424000000000002E-3</c:v>
                </c:pt>
                <c:pt idx="6324" formatCode="0.00E+00">
                  <c:v>4.1157499999999996E-3</c:v>
                </c:pt>
                <c:pt idx="6325" formatCode="0.00E+00">
                  <c:v>4.3820200000000004E-3</c:v>
                </c:pt>
                <c:pt idx="6326" formatCode="0.00E+00">
                  <c:v>4.6517800000000003E-3</c:v>
                </c:pt>
                <c:pt idx="6327" formatCode="0.00E+00">
                  <c:v>4.9194900000000003E-3</c:v>
                </c:pt>
                <c:pt idx="6328" formatCode="0.00E+00">
                  <c:v>5.1860500000000002E-3</c:v>
                </c:pt>
                <c:pt idx="6329" formatCode="0.00E+00">
                  <c:v>5.4568799999999999E-3</c:v>
                </c:pt>
                <c:pt idx="6330" formatCode="0.00E+00">
                  <c:v>5.7185700000000001E-3</c:v>
                </c:pt>
                <c:pt idx="6331" formatCode="0.00E+00">
                  <c:v>5.9953999999999997E-3</c:v>
                </c:pt>
                <c:pt idx="6332" formatCode="0.00E+00">
                  <c:v>6.2530700000000003E-3</c:v>
                </c:pt>
                <c:pt idx="6333" formatCode="0.00E+00">
                  <c:v>6.5327400000000004E-3</c:v>
                </c:pt>
                <c:pt idx="6334" formatCode="0.00E+00">
                  <c:v>6.7930500000000001E-3</c:v>
                </c:pt>
                <c:pt idx="6335" formatCode="0.00E+00">
                  <c:v>7.06516E-3</c:v>
                </c:pt>
                <c:pt idx="6336" formatCode="0.00E+00">
                  <c:v>7.33638E-3</c:v>
                </c:pt>
                <c:pt idx="6337" formatCode="0.00E+00">
                  <c:v>7.59415E-3</c:v>
                </c:pt>
                <c:pt idx="6338" formatCode="0.00E+00">
                  <c:v>7.8763900000000005E-3</c:v>
                </c:pt>
                <c:pt idx="6339" formatCode="0.00E+00">
                  <c:v>8.1263599999999991E-3</c:v>
                </c:pt>
                <c:pt idx="6340" formatCode="0.00E+00">
                  <c:v>8.4085600000000007E-3</c:v>
                </c:pt>
                <c:pt idx="6341" formatCode="0.00E+00">
                  <c:v>8.6665800000000001E-3</c:v>
                </c:pt>
                <c:pt idx="6342" formatCode="0.00E+00">
                  <c:v>8.9359899999999996E-3</c:v>
                </c:pt>
                <c:pt idx="6343" formatCode="0.00E+00">
                  <c:v>9.2113999999999998E-3</c:v>
                </c:pt>
                <c:pt idx="6344" formatCode="0.00E+00">
                  <c:v>9.4657500000000002E-3</c:v>
                </c:pt>
                <c:pt idx="6345" formatCode="0.00E+00">
                  <c:v>9.7507199999999992E-3</c:v>
                </c:pt>
                <c:pt idx="6346">
                  <c:v>1.00021E-2</c:v>
                </c:pt>
                <c:pt idx="6347">
                  <c:v>1.0279999999999999E-2</c:v>
                </c:pt>
                <c:pt idx="6348">
                  <c:v>1.05427E-2</c:v>
                </c:pt>
                <c:pt idx="6349">
                  <c:v>1.08051E-2</c:v>
                </c:pt>
                <c:pt idx="6350">
                  <c:v>1.1081300000000001E-2</c:v>
                </c:pt>
                <c:pt idx="6351">
                  <c:v>1.1335599999999999E-2</c:v>
                </c:pt>
                <c:pt idx="6352">
                  <c:v>1.16141E-2</c:v>
                </c:pt>
                <c:pt idx="6353">
                  <c:v>1.1873699999999999E-2</c:v>
                </c:pt>
                <c:pt idx="6354">
                  <c:v>1.21429E-2</c:v>
                </c:pt>
                <c:pt idx="6355">
                  <c:v>1.24125E-2</c:v>
                </c:pt>
                <c:pt idx="6356">
                  <c:v>1.26725E-2</c:v>
                </c:pt>
                <c:pt idx="6357">
                  <c:v>1.2944600000000001E-2</c:v>
                </c:pt>
                <c:pt idx="6358">
                  <c:v>1.3205100000000001E-2</c:v>
                </c:pt>
                <c:pt idx="6359">
                  <c:v>1.34714E-2</c:v>
                </c:pt>
                <c:pt idx="6360">
                  <c:v>1.37387E-2</c:v>
                </c:pt>
                <c:pt idx="6361">
                  <c:v>1.3999899999999999E-2</c:v>
                </c:pt>
                <c:pt idx="6362">
                  <c:v>1.42696E-2</c:v>
                </c:pt>
                <c:pt idx="6363">
                  <c:v>1.4533300000000001E-2</c:v>
                </c:pt>
                <c:pt idx="6364">
                  <c:v>1.47974E-2</c:v>
                </c:pt>
                <c:pt idx="6365">
                  <c:v>1.50673E-2</c:v>
                </c:pt>
                <c:pt idx="6366">
                  <c:v>1.5325099999999999E-2</c:v>
                </c:pt>
                <c:pt idx="6367">
                  <c:v>1.5595100000000001E-2</c:v>
                </c:pt>
                <c:pt idx="6368">
                  <c:v>1.58552E-2</c:v>
                </c:pt>
                <c:pt idx="6369">
                  <c:v>1.61175E-2</c:v>
                </c:pt>
                <c:pt idx="6370">
                  <c:v>1.6386299999999999E-2</c:v>
                </c:pt>
                <c:pt idx="6371">
                  <c:v>1.6641400000000001E-2</c:v>
                </c:pt>
                <c:pt idx="6372">
                  <c:v>1.69143E-2</c:v>
                </c:pt>
                <c:pt idx="6373">
                  <c:v>1.7171499999999999E-2</c:v>
                </c:pt>
                <c:pt idx="6374">
                  <c:v>1.74372E-2</c:v>
                </c:pt>
                <c:pt idx="6375">
                  <c:v>1.7703400000000001E-2</c:v>
                </c:pt>
                <c:pt idx="6376">
                  <c:v>1.7957799999999999E-2</c:v>
                </c:pt>
                <c:pt idx="6377">
                  <c:v>1.8229499999999999E-2</c:v>
                </c:pt>
                <c:pt idx="6378">
                  <c:v>1.8481600000000001E-2</c:v>
                </c:pt>
                <c:pt idx="6379">
                  <c:v>1.87481E-2</c:v>
                </c:pt>
                <c:pt idx="6380">
                  <c:v>1.90092E-2</c:v>
                </c:pt>
                <c:pt idx="6381">
                  <c:v>1.9264799999999999E-2</c:v>
                </c:pt>
                <c:pt idx="6382">
                  <c:v>1.9536600000000001E-2</c:v>
                </c:pt>
                <c:pt idx="6383">
                  <c:v>1.9788500000000001E-2</c:v>
                </c:pt>
                <c:pt idx="6384">
                  <c:v>2.00568E-2</c:v>
                </c:pt>
                <c:pt idx="6385">
                  <c:v>2.0310399999999999E-2</c:v>
                </c:pt>
                <c:pt idx="6386">
                  <c:v>2.05668E-2</c:v>
                </c:pt>
                <c:pt idx="6387">
                  <c:v>2.0842300000000001E-2</c:v>
                </c:pt>
                <c:pt idx="6388">
                  <c:v>2.10966E-2</c:v>
                </c:pt>
                <c:pt idx="6389">
                  <c:v>2.1254700000000001E-2</c:v>
                </c:pt>
                <c:pt idx="6390">
                  <c:v>2.1446199999999999E-2</c:v>
                </c:pt>
                <c:pt idx="6391">
                  <c:v>2.1711299999999999E-2</c:v>
                </c:pt>
                <c:pt idx="6392">
                  <c:v>2.1893800000000001E-2</c:v>
                </c:pt>
                <c:pt idx="6393">
                  <c:v>2.2146300000000001E-2</c:v>
                </c:pt>
                <c:pt idx="6394">
                  <c:v>2.2358099999999999E-2</c:v>
                </c:pt>
                <c:pt idx="6395">
                  <c:v>2.25712E-2</c:v>
                </c:pt>
                <c:pt idx="6396">
                  <c:v>2.2816400000000001E-2</c:v>
                </c:pt>
                <c:pt idx="6397">
                  <c:v>2.3005299999999999E-2</c:v>
                </c:pt>
                <c:pt idx="6398">
                  <c:v>2.32546E-2</c:v>
                </c:pt>
                <c:pt idx="6399">
                  <c:v>2.34556E-2</c:v>
                </c:pt>
                <c:pt idx="6400">
                  <c:v>2.3680799999999998E-2</c:v>
                </c:pt>
                <c:pt idx="6401">
                  <c:v>2.39096E-2</c:v>
                </c:pt>
                <c:pt idx="6402">
                  <c:v>2.4111500000000001E-2</c:v>
                </c:pt>
                <c:pt idx="6403">
                  <c:v>2.43518E-2</c:v>
                </c:pt>
                <c:pt idx="6404">
                  <c:v>2.4558799999999999E-2</c:v>
                </c:pt>
                <c:pt idx="6405">
                  <c:v>2.4783699999999999E-2</c:v>
                </c:pt>
                <c:pt idx="6406">
                  <c:v>2.49997E-2</c:v>
                </c:pt>
                <c:pt idx="6407">
                  <c:v>2.51942E-2</c:v>
                </c:pt>
                <c:pt idx="6408">
                  <c:v>2.5437999999999999E-2</c:v>
                </c:pt>
                <c:pt idx="6409">
                  <c:v>2.56831E-2</c:v>
                </c:pt>
                <c:pt idx="6410">
                  <c:v>2.5907099999999999E-2</c:v>
                </c:pt>
                <c:pt idx="6411">
                  <c:v>2.6003399999999999E-2</c:v>
                </c:pt>
                <c:pt idx="6412">
                  <c:v>2.6011699999999999E-2</c:v>
                </c:pt>
                <c:pt idx="6413">
                  <c:v>2.6172399999999998E-2</c:v>
                </c:pt>
                <c:pt idx="6414">
                  <c:v>2.65016E-2</c:v>
                </c:pt>
                <c:pt idx="6415">
                  <c:v>2.69579E-2</c:v>
                </c:pt>
                <c:pt idx="6416">
                  <c:v>2.73609E-2</c:v>
                </c:pt>
                <c:pt idx="6417">
                  <c:v>2.7719400000000002E-2</c:v>
                </c:pt>
                <c:pt idx="6418">
                  <c:v>2.81064E-2</c:v>
                </c:pt>
                <c:pt idx="6419">
                  <c:v>2.8459100000000001E-2</c:v>
                </c:pt>
                <c:pt idx="6420">
                  <c:v>2.88699E-2</c:v>
                </c:pt>
                <c:pt idx="6421">
                  <c:v>2.9233800000000001E-2</c:v>
                </c:pt>
                <c:pt idx="6422">
                  <c:v>2.9616799999999999E-2</c:v>
                </c:pt>
                <c:pt idx="6423">
                  <c:v>3.0006000000000001E-2</c:v>
                </c:pt>
                <c:pt idx="6424">
                  <c:v>3.0362699999999999E-2</c:v>
                </c:pt>
                <c:pt idx="6425">
                  <c:v>3.07681E-2</c:v>
                </c:pt>
                <c:pt idx="6426">
                  <c:v>3.1120100000000001E-2</c:v>
                </c:pt>
                <c:pt idx="6427">
                  <c:v>3.15123E-2</c:v>
                </c:pt>
                <c:pt idx="6428">
                  <c:v>3.18844E-2</c:v>
                </c:pt>
                <c:pt idx="6429">
                  <c:v>3.2250800000000003E-2</c:v>
                </c:pt>
                <c:pt idx="6430">
                  <c:v>3.2645300000000002E-2</c:v>
                </c:pt>
                <c:pt idx="6431">
                  <c:v>3.3000500000000002E-2</c:v>
                </c:pt>
                <c:pt idx="6432">
                  <c:v>3.33935E-2</c:v>
                </c:pt>
                <c:pt idx="6433">
                  <c:v>3.3755E-2</c:v>
                </c:pt>
                <c:pt idx="6434">
                  <c:v>3.4129100000000002E-2</c:v>
                </c:pt>
                <c:pt idx="6435">
                  <c:v>3.4519899999999999E-2</c:v>
                </c:pt>
                <c:pt idx="6436">
                  <c:v>3.48838E-2</c:v>
                </c:pt>
                <c:pt idx="6437">
                  <c:v>3.5159099999999999E-2</c:v>
                </c:pt>
                <c:pt idx="6438">
                  <c:v>3.54598E-2</c:v>
                </c:pt>
                <c:pt idx="6439">
                  <c:v>3.5838200000000001E-2</c:v>
                </c:pt>
                <c:pt idx="6440">
                  <c:v>3.6133899999999997E-2</c:v>
                </c:pt>
                <c:pt idx="6441">
                  <c:v>3.64955E-2</c:v>
                </c:pt>
                <c:pt idx="6442">
                  <c:v>3.68232E-2</c:v>
                </c:pt>
                <c:pt idx="6443">
                  <c:v>3.7147199999999998E-2</c:v>
                </c:pt>
                <c:pt idx="6444">
                  <c:v>3.75051E-2</c:v>
                </c:pt>
                <c:pt idx="6445">
                  <c:v>3.7809299999999997E-2</c:v>
                </c:pt>
                <c:pt idx="6446">
                  <c:v>3.81634E-2</c:v>
                </c:pt>
                <c:pt idx="6447">
                  <c:v>3.8482500000000003E-2</c:v>
                </c:pt>
                <c:pt idx="6448">
                  <c:v>3.8809799999999998E-2</c:v>
                </c:pt>
                <c:pt idx="6449">
                  <c:v>3.9154099999999997E-2</c:v>
                </c:pt>
                <c:pt idx="6450">
                  <c:v>3.9464800000000001E-2</c:v>
                </c:pt>
                <c:pt idx="6451">
                  <c:v>3.9811600000000003E-2</c:v>
                </c:pt>
                <c:pt idx="6452">
                  <c:v>4.0134799999999998E-2</c:v>
                </c:pt>
                <c:pt idx="6453">
                  <c:v>4.0458500000000001E-2</c:v>
                </c:pt>
                <c:pt idx="6454">
                  <c:v>4.0804600000000003E-2</c:v>
                </c:pt>
                <c:pt idx="6455">
                  <c:v>4.1106999999999998E-2</c:v>
                </c:pt>
                <c:pt idx="6456">
                  <c:v>4.1455400000000003E-2</c:v>
                </c:pt>
                <c:pt idx="6457">
                  <c:v>4.1766299999999999E-2</c:v>
                </c:pt>
                <c:pt idx="6458">
                  <c:v>4.20899E-2</c:v>
                </c:pt>
                <c:pt idx="6459">
                  <c:v>4.2430299999999997E-2</c:v>
                </c:pt>
                <c:pt idx="6460">
                  <c:v>4.2726800000000002E-2</c:v>
                </c:pt>
                <c:pt idx="6461">
                  <c:v>4.3084200000000003E-2</c:v>
                </c:pt>
                <c:pt idx="6462">
                  <c:v>4.3380700000000001E-2</c:v>
                </c:pt>
                <c:pt idx="6463">
                  <c:v>4.3721400000000001E-2</c:v>
                </c:pt>
                <c:pt idx="6464">
                  <c:v>4.4042999999999999E-2</c:v>
                </c:pt>
                <c:pt idx="6465">
                  <c:v>4.4347200000000003E-2</c:v>
                </c:pt>
                <c:pt idx="6466">
                  <c:v>4.4694200000000003E-2</c:v>
                </c:pt>
                <c:pt idx="6467">
                  <c:v>4.4980600000000003E-2</c:v>
                </c:pt>
                <c:pt idx="6468">
                  <c:v>4.5327100000000002E-2</c:v>
                </c:pt>
                <c:pt idx="6469">
                  <c:v>4.5627899999999999E-2</c:v>
                </c:pt>
                <c:pt idx="6470">
                  <c:v>4.5949700000000003E-2</c:v>
                </c:pt>
                <c:pt idx="6471">
                  <c:v>4.6278399999999997E-2</c:v>
                </c:pt>
                <c:pt idx="6472">
                  <c:v>4.6577300000000002E-2</c:v>
                </c:pt>
                <c:pt idx="6473">
                  <c:v>4.6916800000000002E-2</c:v>
                </c:pt>
                <c:pt idx="6474">
                  <c:v>4.7213100000000001E-2</c:v>
                </c:pt>
                <c:pt idx="6475">
                  <c:v>4.7537799999999998E-2</c:v>
                </c:pt>
                <c:pt idx="6476">
                  <c:v>4.78494E-2</c:v>
                </c:pt>
                <c:pt idx="6477">
                  <c:v>4.8155000000000003E-2</c:v>
                </c:pt>
                <c:pt idx="6478">
                  <c:v>4.84775E-2</c:v>
                </c:pt>
                <c:pt idx="6479">
                  <c:v>4.8779599999999999E-2</c:v>
                </c:pt>
                <c:pt idx="6480">
                  <c:v>4.9096300000000002E-2</c:v>
                </c:pt>
                <c:pt idx="6481">
                  <c:v>4.9409599999999998E-2</c:v>
                </c:pt>
                <c:pt idx="6482">
                  <c:v>4.9713399999999998E-2</c:v>
                </c:pt>
                <c:pt idx="6483">
                  <c:v>5.0033300000000003E-2</c:v>
                </c:pt>
                <c:pt idx="6484">
                  <c:v>5.0333700000000002E-2</c:v>
                </c:pt>
                <c:pt idx="6485">
                  <c:v>5.0643300000000002E-2</c:v>
                </c:pt>
                <c:pt idx="6486">
                  <c:v>5.0954699999999999E-2</c:v>
                </c:pt>
                <c:pt idx="6487">
                  <c:v>5.1246699999999999E-2</c:v>
                </c:pt>
                <c:pt idx="6488">
                  <c:v>5.15696E-2</c:v>
                </c:pt>
                <c:pt idx="6489">
                  <c:v>5.1856300000000001E-2</c:v>
                </c:pt>
                <c:pt idx="6490">
                  <c:v>5.2173799999999999E-2</c:v>
                </c:pt>
                <c:pt idx="6491">
                  <c:v>5.2474E-2</c:v>
                </c:pt>
                <c:pt idx="6492">
                  <c:v>5.2770699999999997E-2</c:v>
                </c:pt>
                <c:pt idx="6493">
                  <c:v>5.30903E-2</c:v>
                </c:pt>
                <c:pt idx="6494">
                  <c:v>5.3369E-2</c:v>
                </c:pt>
                <c:pt idx="6495">
                  <c:v>5.3692499999999997E-2</c:v>
                </c:pt>
                <c:pt idx="6496">
                  <c:v>5.3971199999999997E-2</c:v>
                </c:pt>
                <c:pt idx="6497">
                  <c:v>5.4279000000000001E-2</c:v>
                </c:pt>
                <c:pt idx="6498">
                  <c:v>5.4577000000000001E-2</c:v>
                </c:pt>
                <c:pt idx="6499">
                  <c:v>5.48634E-2</c:v>
                </c:pt>
                <c:pt idx="6500">
                  <c:v>5.5178400000000002E-2</c:v>
                </c:pt>
                <c:pt idx="6501">
                  <c:v>5.5453099999999998E-2</c:v>
                </c:pt>
                <c:pt idx="6502">
                  <c:v>5.57688E-2</c:v>
                </c:pt>
                <c:pt idx="6503">
                  <c:v>5.6049399999999999E-2</c:v>
                </c:pt>
                <c:pt idx="6504">
                  <c:v>5.63501E-2</c:v>
                </c:pt>
                <c:pt idx="6505">
                  <c:v>5.6642400000000002E-2</c:v>
                </c:pt>
                <c:pt idx="6506">
                  <c:v>5.6925200000000002E-2</c:v>
                </c:pt>
                <c:pt idx="6507">
                  <c:v>5.7226300000000001E-2</c:v>
                </c:pt>
                <c:pt idx="6508">
                  <c:v>5.7503499999999999E-2</c:v>
                </c:pt>
                <c:pt idx="6509">
                  <c:v>5.7803599999999997E-2</c:v>
                </c:pt>
                <c:pt idx="6510">
                  <c:v>5.80829E-2</c:v>
                </c:pt>
                <c:pt idx="6511">
                  <c:v>5.8376299999999999E-2</c:v>
                </c:pt>
                <c:pt idx="6512">
                  <c:v>5.8661400000000002E-2</c:v>
                </c:pt>
                <c:pt idx="6513">
                  <c:v>5.8950099999999998E-2</c:v>
                </c:pt>
                <c:pt idx="6514">
                  <c:v>5.9235599999999999E-2</c:v>
                </c:pt>
                <c:pt idx="6515">
                  <c:v>5.9517199999999999E-2</c:v>
                </c:pt>
                <c:pt idx="6516">
                  <c:v>5.9801100000000003E-2</c:v>
                </c:pt>
                <c:pt idx="6517">
                  <c:v>6.00785E-2</c:v>
                </c:pt>
                <c:pt idx="6518">
                  <c:v>6.0365700000000001E-2</c:v>
                </c:pt>
                <c:pt idx="6519">
                  <c:v>6.06376E-2</c:v>
                </c:pt>
                <c:pt idx="6520">
                  <c:v>6.0926599999999997E-2</c:v>
                </c:pt>
                <c:pt idx="6521">
                  <c:v>6.11967E-2</c:v>
                </c:pt>
                <c:pt idx="6522">
                  <c:v>6.14846E-2</c:v>
                </c:pt>
                <c:pt idx="6523">
                  <c:v>6.1759399999999999E-2</c:v>
                </c:pt>
                <c:pt idx="6524">
                  <c:v>6.2033900000000003E-2</c:v>
                </c:pt>
                <c:pt idx="6525">
                  <c:v>6.2313500000000001E-2</c:v>
                </c:pt>
                <c:pt idx="6526">
                  <c:v>6.2575000000000006E-2</c:v>
                </c:pt>
                <c:pt idx="6527">
                  <c:v>6.2862299999999996E-2</c:v>
                </c:pt>
                <c:pt idx="6528">
                  <c:v>6.3119700000000001E-2</c:v>
                </c:pt>
                <c:pt idx="6529">
                  <c:v>6.3403399999999999E-2</c:v>
                </c:pt>
                <c:pt idx="6530">
                  <c:v>6.3665799999999995E-2</c:v>
                </c:pt>
                <c:pt idx="6531">
                  <c:v>6.3938400000000006E-2</c:v>
                </c:pt>
                <c:pt idx="6532">
                  <c:v>6.4214400000000005E-2</c:v>
                </c:pt>
                <c:pt idx="6533">
                  <c:v>6.4472199999999993E-2</c:v>
                </c:pt>
                <c:pt idx="6534">
                  <c:v>6.4752799999999999E-2</c:v>
                </c:pt>
                <c:pt idx="6535">
                  <c:v>6.50009E-2</c:v>
                </c:pt>
                <c:pt idx="6536">
                  <c:v>6.5278199999999995E-2</c:v>
                </c:pt>
                <c:pt idx="6537">
                  <c:v>6.5532000000000007E-2</c:v>
                </c:pt>
                <c:pt idx="6538">
                  <c:v>6.5797800000000004E-2</c:v>
                </c:pt>
                <c:pt idx="6539">
                  <c:v>6.6062200000000001E-2</c:v>
                </c:pt>
                <c:pt idx="6540">
                  <c:v>6.6315499999999999E-2</c:v>
                </c:pt>
                <c:pt idx="6541">
                  <c:v>6.6588099999999997E-2</c:v>
                </c:pt>
                <c:pt idx="6542">
                  <c:v>6.6835900000000004E-2</c:v>
                </c:pt>
                <c:pt idx="6543">
                  <c:v>6.7105100000000001E-2</c:v>
                </c:pt>
                <c:pt idx="6544">
                  <c:v>6.7352700000000001E-2</c:v>
                </c:pt>
                <c:pt idx="6545">
                  <c:v>6.7611500000000005E-2</c:v>
                </c:pt>
                <c:pt idx="6546">
                  <c:v>6.78647E-2</c:v>
                </c:pt>
                <c:pt idx="6547">
                  <c:v>6.8114400000000005E-2</c:v>
                </c:pt>
                <c:pt idx="6548">
                  <c:v>6.8371899999999999E-2</c:v>
                </c:pt>
                <c:pt idx="6549">
                  <c:v>6.8616999999999997E-2</c:v>
                </c:pt>
                <c:pt idx="6550">
                  <c:v>6.8874699999999997E-2</c:v>
                </c:pt>
                <c:pt idx="6551">
                  <c:v>6.9119299999999995E-2</c:v>
                </c:pt>
                <c:pt idx="6552">
                  <c:v>6.9372900000000001E-2</c:v>
                </c:pt>
                <c:pt idx="6553">
                  <c:v>6.9615499999999997E-2</c:v>
                </c:pt>
                <c:pt idx="6554">
                  <c:v>6.9861999999999994E-2</c:v>
                </c:pt>
                <c:pt idx="6555">
                  <c:v>7.0103499999999999E-2</c:v>
                </c:pt>
                <c:pt idx="6556">
                  <c:v>7.0345099999999994E-2</c:v>
                </c:pt>
                <c:pt idx="6557">
                  <c:v>7.0587499999999997E-2</c:v>
                </c:pt>
                <c:pt idx="6558">
                  <c:v>7.0824499999999999E-2</c:v>
                </c:pt>
                <c:pt idx="6559">
                  <c:v>7.1068900000000004E-2</c:v>
                </c:pt>
                <c:pt idx="6560">
                  <c:v>7.1301500000000004E-2</c:v>
                </c:pt>
                <c:pt idx="6561">
                  <c:v>7.1546100000000001E-2</c:v>
                </c:pt>
                <c:pt idx="6562">
                  <c:v>7.1776300000000001E-2</c:v>
                </c:pt>
                <c:pt idx="6563">
                  <c:v>7.2016200000000002E-2</c:v>
                </c:pt>
                <c:pt idx="6564">
                  <c:v>7.2247400000000003E-2</c:v>
                </c:pt>
                <c:pt idx="6565">
                  <c:v>7.2477299999999995E-2</c:v>
                </c:pt>
                <c:pt idx="6566">
                  <c:v>7.2711999999999999E-2</c:v>
                </c:pt>
                <c:pt idx="6567">
                  <c:v>7.2934399999999996E-2</c:v>
                </c:pt>
                <c:pt idx="6568">
                  <c:v>7.3172799999999996E-2</c:v>
                </c:pt>
                <c:pt idx="6569">
                  <c:v>7.3392499999999999E-2</c:v>
                </c:pt>
                <c:pt idx="6570">
                  <c:v>7.3625800000000005E-2</c:v>
                </c:pt>
                <c:pt idx="6571">
                  <c:v>7.3847999999999997E-2</c:v>
                </c:pt>
                <c:pt idx="6572">
                  <c:v>7.4072499999999999E-2</c:v>
                </c:pt>
                <c:pt idx="6573">
                  <c:v>7.4300900000000003E-2</c:v>
                </c:pt>
                <c:pt idx="6574">
                  <c:v>7.4515700000000004E-2</c:v>
                </c:pt>
                <c:pt idx="6575">
                  <c:v>7.4743199999999996E-2</c:v>
                </c:pt>
                <c:pt idx="6576">
                  <c:v>7.4954000000000007E-2</c:v>
                </c:pt>
                <c:pt idx="6577">
                  <c:v>7.5176999999999994E-2</c:v>
                </c:pt>
                <c:pt idx="6578">
                  <c:v>7.5392000000000001E-2</c:v>
                </c:pt>
                <c:pt idx="6579">
                  <c:v>7.5606400000000004E-2</c:v>
                </c:pt>
                <c:pt idx="6580">
                  <c:v>7.5824500000000003E-2</c:v>
                </c:pt>
                <c:pt idx="6581">
                  <c:v>7.6033900000000001E-2</c:v>
                </c:pt>
                <c:pt idx="6582">
                  <c:v>7.6252799999999996E-2</c:v>
                </c:pt>
                <c:pt idx="6583">
                  <c:v>7.6462000000000002E-2</c:v>
                </c:pt>
                <c:pt idx="6584">
                  <c:v>7.6672500000000005E-2</c:v>
                </c:pt>
                <c:pt idx="6585">
                  <c:v>7.6879000000000003E-2</c:v>
                </c:pt>
                <c:pt idx="6586">
                  <c:v>7.7083299999999993E-2</c:v>
                </c:pt>
                <c:pt idx="6587">
                  <c:v>7.7290499999999998E-2</c:v>
                </c:pt>
                <c:pt idx="6588">
                  <c:v>7.7494400000000005E-2</c:v>
                </c:pt>
                <c:pt idx="6589">
                  <c:v>7.7698100000000006E-2</c:v>
                </c:pt>
                <c:pt idx="6590">
                  <c:v>7.7901499999999999E-2</c:v>
                </c:pt>
                <c:pt idx="6591">
                  <c:v>7.8101000000000004E-2</c:v>
                </c:pt>
                <c:pt idx="6592">
                  <c:v>7.8302499999999997E-2</c:v>
                </c:pt>
                <c:pt idx="6593">
                  <c:v>7.8498899999999996E-2</c:v>
                </c:pt>
                <c:pt idx="6594">
                  <c:v>7.8693299999999994E-2</c:v>
                </c:pt>
                <c:pt idx="6595">
                  <c:v>7.8888299999999995E-2</c:v>
                </c:pt>
                <c:pt idx="6596">
                  <c:v>7.9077300000000003E-2</c:v>
                </c:pt>
                <c:pt idx="6597">
                  <c:v>7.9272899999999993E-2</c:v>
                </c:pt>
                <c:pt idx="6598">
                  <c:v>7.9459600000000005E-2</c:v>
                </c:pt>
                <c:pt idx="6599">
                  <c:v>7.9651899999999998E-2</c:v>
                </c:pt>
                <c:pt idx="6600">
                  <c:v>7.9839599999999997E-2</c:v>
                </c:pt>
                <c:pt idx="6601">
                  <c:v>8.0025399999999997E-2</c:v>
                </c:pt>
                <c:pt idx="6602">
                  <c:v>8.02147E-2</c:v>
                </c:pt>
                <c:pt idx="6603">
                  <c:v>8.0393800000000001E-2</c:v>
                </c:pt>
                <c:pt idx="6604">
                  <c:v>8.0580899999999997E-2</c:v>
                </c:pt>
                <c:pt idx="6605">
                  <c:v>8.0757099999999998E-2</c:v>
                </c:pt>
                <c:pt idx="6606">
                  <c:v>8.0938899999999994E-2</c:v>
                </c:pt>
                <c:pt idx="6607">
                  <c:v>8.1116599999999997E-2</c:v>
                </c:pt>
                <c:pt idx="6608">
                  <c:v>8.1292199999999995E-2</c:v>
                </c:pt>
                <c:pt idx="6609">
                  <c:v>8.1471600000000005E-2</c:v>
                </c:pt>
                <c:pt idx="6610">
                  <c:v>8.1642599999999996E-2</c:v>
                </c:pt>
                <c:pt idx="6611">
                  <c:v>8.1819699999999995E-2</c:v>
                </c:pt>
                <c:pt idx="6612">
                  <c:v>8.1989000000000006E-2</c:v>
                </c:pt>
                <c:pt idx="6613">
                  <c:v>8.2161300000000007E-2</c:v>
                </c:pt>
                <c:pt idx="6614">
                  <c:v>8.233E-2</c:v>
                </c:pt>
                <c:pt idx="6615">
                  <c:v>8.2496299999999995E-2</c:v>
                </c:pt>
                <c:pt idx="6616">
                  <c:v>8.2662700000000006E-2</c:v>
                </c:pt>
                <c:pt idx="6617">
                  <c:v>8.2825999999999997E-2</c:v>
                </c:pt>
                <c:pt idx="6618">
                  <c:v>8.2991099999999998E-2</c:v>
                </c:pt>
                <c:pt idx="6619">
                  <c:v>8.3153299999999999E-2</c:v>
                </c:pt>
                <c:pt idx="6620">
                  <c:v>8.3314299999999994E-2</c:v>
                </c:pt>
                <c:pt idx="6621">
                  <c:v>8.3472500000000005E-2</c:v>
                </c:pt>
                <c:pt idx="6622">
                  <c:v>8.3631499999999998E-2</c:v>
                </c:pt>
                <c:pt idx="6623">
                  <c:v>8.3787700000000007E-2</c:v>
                </c:pt>
                <c:pt idx="6624">
                  <c:v>8.3945000000000006E-2</c:v>
                </c:pt>
                <c:pt idx="6625">
                  <c:v>8.4095900000000001E-2</c:v>
                </c:pt>
                <c:pt idx="6626">
                  <c:v>8.4248199999999995E-2</c:v>
                </c:pt>
                <c:pt idx="6627">
                  <c:v>8.4398399999999998E-2</c:v>
                </c:pt>
                <c:pt idx="6628">
                  <c:v>8.4548399999999996E-2</c:v>
                </c:pt>
                <c:pt idx="6629">
                  <c:v>8.4698499999999996E-2</c:v>
                </c:pt>
                <c:pt idx="6630">
                  <c:v>8.4840899999999997E-2</c:v>
                </c:pt>
                <c:pt idx="6631">
                  <c:v>8.4988999999999995E-2</c:v>
                </c:pt>
                <c:pt idx="6632">
                  <c:v>8.5129999999999997E-2</c:v>
                </c:pt>
                <c:pt idx="6633">
                  <c:v>8.5278000000000007E-2</c:v>
                </c:pt>
                <c:pt idx="6634">
                  <c:v>8.5417000000000007E-2</c:v>
                </c:pt>
                <c:pt idx="6635">
                  <c:v>8.5555099999999995E-2</c:v>
                </c:pt>
                <c:pt idx="6636">
                  <c:v>8.5693000000000005E-2</c:v>
                </c:pt>
                <c:pt idx="6637">
                  <c:v>8.5825600000000002E-2</c:v>
                </c:pt>
                <c:pt idx="6638">
                  <c:v>8.5966500000000001E-2</c:v>
                </c:pt>
                <c:pt idx="6639">
                  <c:v>8.60934E-2</c:v>
                </c:pt>
                <c:pt idx="6640">
                  <c:v>8.6229399999999998E-2</c:v>
                </c:pt>
                <c:pt idx="6641">
                  <c:v>8.6356699999999995E-2</c:v>
                </c:pt>
                <c:pt idx="6642">
                  <c:v>8.6489499999999997E-2</c:v>
                </c:pt>
                <c:pt idx="6643">
                  <c:v>8.6621100000000006E-2</c:v>
                </c:pt>
                <c:pt idx="6644">
                  <c:v>8.6742299999999994E-2</c:v>
                </c:pt>
                <c:pt idx="6645">
                  <c:v>8.68699E-2</c:v>
                </c:pt>
                <c:pt idx="6646">
                  <c:v>8.6985099999999996E-2</c:v>
                </c:pt>
                <c:pt idx="6647">
                  <c:v>8.7112200000000001E-2</c:v>
                </c:pt>
                <c:pt idx="6648">
                  <c:v>8.7228600000000003E-2</c:v>
                </c:pt>
                <c:pt idx="6649">
                  <c:v>8.7347900000000006E-2</c:v>
                </c:pt>
                <c:pt idx="6650">
                  <c:v>8.7465000000000001E-2</c:v>
                </c:pt>
                <c:pt idx="6651">
                  <c:v>8.7578500000000004E-2</c:v>
                </c:pt>
                <c:pt idx="6652">
                  <c:v>8.7699200000000005E-2</c:v>
                </c:pt>
                <c:pt idx="6653">
                  <c:v>8.7807399999999994E-2</c:v>
                </c:pt>
                <c:pt idx="6654">
                  <c:v>8.7922100000000003E-2</c:v>
                </c:pt>
                <c:pt idx="6655">
                  <c:v>8.8025599999999996E-2</c:v>
                </c:pt>
                <c:pt idx="6656">
                  <c:v>8.8134199999999996E-2</c:v>
                </c:pt>
                <c:pt idx="6657">
                  <c:v>8.8239799999999993E-2</c:v>
                </c:pt>
                <c:pt idx="6658">
                  <c:v>8.8342000000000004E-2</c:v>
                </c:pt>
                <c:pt idx="6659">
                  <c:v>8.8447799999999993E-2</c:v>
                </c:pt>
                <c:pt idx="6660">
                  <c:v>8.8545499999999999E-2</c:v>
                </c:pt>
                <c:pt idx="6661">
                  <c:v>8.8649699999999998E-2</c:v>
                </c:pt>
                <c:pt idx="6662">
                  <c:v>8.8746500000000006E-2</c:v>
                </c:pt>
                <c:pt idx="6663">
                  <c:v>8.8844599999999996E-2</c:v>
                </c:pt>
                <c:pt idx="6664">
                  <c:v>8.8938400000000001E-2</c:v>
                </c:pt>
                <c:pt idx="6665">
                  <c:v>8.9030200000000004E-2</c:v>
                </c:pt>
                <c:pt idx="6666">
                  <c:v>8.9122000000000007E-2</c:v>
                </c:pt>
                <c:pt idx="6667">
                  <c:v>8.9210600000000001E-2</c:v>
                </c:pt>
                <c:pt idx="6668">
                  <c:v>8.9299500000000004E-2</c:v>
                </c:pt>
                <c:pt idx="6669">
                  <c:v>8.9385800000000001E-2</c:v>
                </c:pt>
                <c:pt idx="6670">
                  <c:v>8.9471599999999998E-2</c:v>
                </c:pt>
                <c:pt idx="6671">
                  <c:v>8.9554400000000006E-2</c:v>
                </c:pt>
                <c:pt idx="6672">
                  <c:v>8.9637900000000006E-2</c:v>
                </c:pt>
                <c:pt idx="6673">
                  <c:v>8.9716699999999996E-2</c:v>
                </c:pt>
                <c:pt idx="6674">
                  <c:v>8.9797299999999997E-2</c:v>
                </c:pt>
                <c:pt idx="6675">
                  <c:v>8.9871499999999993E-2</c:v>
                </c:pt>
                <c:pt idx="6676">
                  <c:v>8.9946200000000004E-2</c:v>
                </c:pt>
                <c:pt idx="6677">
                  <c:v>9.0019100000000005E-2</c:v>
                </c:pt>
                <c:pt idx="6678">
                  <c:v>9.00894E-2</c:v>
                </c:pt>
                <c:pt idx="6679">
                  <c:v>9.0163199999999999E-2</c:v>
                </c:pt>
                <c:pt idx="6680">
                  <c:v>9.0227299999999996E-2</c:v>
                </c:pt>
                <c:pt idx="6681">
                  <c:v>9.0297500000000003E-2</c:v>
                </c:pt>
                <c:pt idx="6682">
                  <c:v>9.0359700000000001E-2</c:v>
                </c:pt>
                <c:pt idx="6683">
                  <c:v>9.0425900000000003E-2</c:v>
                </c:pt>
                <c:pt idx="6684">
                  <c:v>9.0488399999999997E-2</c:v>
                </c:pt>
                <c:pt idx="6685">
                  <c:v>9.0544200000000005E-2</c:v>
                </c:pt>
                <c:pt idx="6686">
                  <c:v>9.0604400000000002E-2</c:v>
                </c:pt>
                <c:pt idx="6687">
                  <c:v>9.0655700000000006E-2</c:v>
                </c:pt>
                <c:pt idx="6688">
                  <c:v>9.07163E-2</c:v>
                </c:pt>
                <c:pt idx="6689">
                  <c:v>9.0765999999999999E-2</c:v>
                </c:pt>
                <c:pt idx="6690">
                  <c:v>9.0817499999999995E-2</c:v>
                </c:pt>
                <c:pt idx="6691">
                  <c:v>9.0866500000000003E-2</c:v>
                </c:pt>
                <c:pt idx="6692">
                  <c:v>9.0912800000000002E-2</c:v>
                </c:pt>
                <c:pt idx="6693">
                  <c:v>9.0965500000000005E-2</c:v>
                </c:pt>
                <c:pt idx="6694">
                  <c:v>9.1005199999999994E-2</c:v>
                </c:pt>
                <c:pt idx="6695">
                  <c:v>9.1050099999999995E-2</c:v>
                </c:pt>
                <c:pt idx="6696">
                  <c:v>9.1085700000000006E-2</c:v>
                </c:pt>
                <c:pt idx="6697">
                  <c:v>9.1124999999999998E-2</c:v>
                </c:pt>
                <c:pt idx="6698">
                  <c:v>9.11637E-2</c:v>
                </c:pt>
                <c:pt idx="6699">
                  <c:v>9.1194999999999998E-2</c:v>
                </c:pt>
                <c:pt idx="6700">
                  <c:v>9.1231099999999996E-2</c:v>
                </c:pt>
                <c:pt idx="6701">
                  <c:v>9.1259599999999996E-2</c:v>
                </c:pt>
                <c:pt idx="6702">
                  <c:v>9.1295299999999996E-2</c:v>
                </c:pt>
                <c:pt idx="6703">
                  <c:v>9.1325199999999995E-2</c:v>
                </c:pt>
                <c:pt idx="6704">
                  <c:v>9.1349600000000003E-2</c:v>
                </c:pt>
                <c:pt idx="6705">
                  <c:v>9.1372300000000004E-2</c:v>
                </c:pt>
                <c:pt idx="6706">
                  <c:v>9.1389999999999999E-2</c:v>
                </c:pt>
                <c:pt idx="6707">
                  <c:v>9.1412499999999994E-2</c:v>
                </c:pt>
                <c:pt idx="6708">
                  <c:v>9.14301E-2</c:v>
                </c:pt>
                <c:pt idx="6709">
                  <c:v>9.1446600000000003E-2</c:v>
                </c:pt>
                <c:pt idx="6710">
                  <c:v>9.1461700000000007E-2</c:v>
                </c:pt>
                <c:pt idx="6711">
                  <c:v>9.1475200000000007E-2</c:v>
                </c:pt>
                <c:pt idx="6712">
                  <c:v>9.1490600000000005E-2</c:v>
                </c:pt>
                <c:pt idx="6713">
                  <c:v>9.1500100000000001E-2</c:v>
                </c:pt>
                <c:pt idx="6714">
                  <c:v>9.1507000000000005E-2</c:v>
                </c:pt>
                <c:pt idx="6715">
                  <c:v>9.1510499999999995E-2</c:v>
                </c:pt>
                <c:pt idx="6716">
                  <c:v>9.1511999999999996E-2</c:v>
                </c:pt>
                <c:pt idx="6717">
                  <c:v>9.1514999999999999E-2</c:v>
                </c:pt>
                <c:pt idx="6718">
                  <c:v>9.15131E-2</c:v>
                </c:pt>
                <c:pt idx="6719">
                  <c:v>9.1512399999999994E-2</c:v>
                </c:pt>
                <c:pt idx="6720">
                  <c:v>9.1508599999999996E-2</c:v>
                </c:pt>
                <c:pt idx="6721">
                  <c:v>9.1503799999999996E-2</c:v>
                </c:pt>
                <c:pt idx="6722">
                  <c:v>9.1498999999999997E-2</c:v>
                </c:pt>
                <c:pt idx="6723">
                  <c:v>9.1487700000000005E-2</c:v>
                </c:pt>
                <c:pt idx="6724">
                  <c:v>9.1477699999999995E-2</c:v>
                </c:pt>
                <c:pt idx="6725">
                  <c:v>9.1461399999999998E-2</c:v>
                </c:pt>
                <c:pt idx="6726">
                  <c:v>9.1445700000000005E-2</c:v>
                </c:pt>
                <c:pt idx="6727">
                  <c:v>9.1428200000000001E-2</c:v>
                </c:pt>
                <c:pt idx="6728">
                  <c:v>9.1407699999999995E-2</c:v>
                </c:pt>
                <c:pt idx="6729">
                  <c:v>9.1389399999999996E-2</c:v>
                </c:pt>
                <c:pt idx="6730">
                  <c:v>9.1364799999999996E-2</c:v>
                </c:pt>
                <c:pt idx="6731">
                  <c:v>9.1342099999999996E-2</c:v>
                </c:pt>
                <c:pt idx="6732">
                  <c:v>9.1314900000000004E-2</c:v>
                </c:pt>
                <c:pt idx="6733">
                  <c:v>9.1286400000000004E-2</c:v>
                </c:pt>
                <c:pt idx="6734">
                  <c:v>9.1257000000000005E-2</c:v>
                </c:pt>
                <c:pt idx="6735">
                  <c:v>9.1221099999999999E-2</c:v>
                </c:pt>
                <c:pt idx="6736">
                  <c:v>9.1186400000000001E-2</c:v>
                </c:pt>
                <c:pt idx="6737">
                  <c:v>9.1147199999999998E-2</c:v>
                </c:pt>
                <c:pt idx="6738">
                  <c:v>9.1109800000000005E-2</c:v>
                </c:pt>
                <c:pt idx="6739">
                  <c:v>9.1070499999999999E-2</c:v>
                </c:pt>
                <c:pt idx="6740">
                  <c:v>9.1026300000000004E-2</c:v>
                </c:pt>
                <c:pt idx="6741">
                  <c:v>9.0982400000000005E-2</c:v>
                </c:pt>
                <c:pt idx="6742">
                  <c:v>9.0934299999999996E-2</c:v>
                </c:pt>
                <c:pt idx="6743">
                  <c:v>9.0888200000000002E-2</c:v>
                </c:pt>
                <c:pt idx="6744">
                  <c:v>9.0837699999999993E-2</c:v>
                </c:pt>
                <c:pt idx="6745">
                  <c:v>9.0782299999999996E-2</c:v>
                </c:pt>
                <c:pt idx="6746">
                  <c:v>9.0726600000000004E-2</c:v>
                </c:pt>
                <c:pt idx="6747">
                  <c:v>9.0667800000000007E-2</c:v>
                </c:pt>
                <c:pt idx="6748">
                  <c:v>9.0612499999999999E-2</c:v>
                </c:pt>
                <c:pt idx="6749">
                  <c:v>9.0551199999999998E-2</c:v>
                </c:pt>
                <c:pt idx="6750">
                  <c:v>9.0486899999999995E-2</c:v>
                </c:pt>
                <c:pt idx="6751">
                  <c:v>9.0421500000000002E-2</c:v>
                </c:pt>
                <c:pt idx="6752">
                  <c:v>9.0354199999999996E-2</c:v>
                </c:pt>
                <c:pt idx="6753">
                  <c:v>9.0290400000000007E-2</c:v>
                </c:pt>
                <c:pt idx="6754">
                  <c:v>9.0217000000000006E-2</c:v>
                </c:pt>
                <c:pt idx="6755">
                  <c:v>9.0143100000000004E-2</c:v>
                </c:pt>
                <c:pt idx="6756">
                  <c:v>9.0064500000000006E-2</c:v>
                </c:pt>
                <c:pt idx="6757">
                  <c:v>8.9986300000000005E-2</c:v>
                </c:pt>
                <c:pt idx="6758">
                  <c:v>8.9910000000000004E-2</c:v>
                </c:pt>
                <c:pt idx="6759">
                  <c:v>8.9824299999999996E-2</c:v>
                </c:pt>
                <c:pt idx="6760">
                  <c:v>8.97424E-2</c:v>
                </c:pt>
                <c:pt idx="6761">
                  <c:v>8.9654399999999995E-2</c:v>
                </c:pt>
                <c:pt idx="6762">
                  <c:v>8.9571600000000001E-2</c:v>
                </c:pt>
                <c:pt idx="6763">
                  <c:v>8.9485200000000001E-2</c:v>
                </c:pt>
                <c:pt idx="6764">
                  <c:v>8.93896E-2</c:v>
                </c:pt>
                <c:pt idx="6765">
                  <c:v>8.9294200000000004E-2</c:v>
                </c:pt>
                <c:pt idx="6766">
                  <c:v>8.9191300000000001E-2</c:v>
                </c:pt>
                <c:pt idx="6767">
                  <c:v>8.9095300000000002E-2</c:v>
                </c:pt>
                <c:pt idx="6768">
                  <c:v>8.8993000000000003E-2</c:v>
                </c:pt>
                <c:pt idx="6769">
                  <c:v>8.8889899999999994E-2</c:v>
                </c:pt>
                <c:pt idx="6770">
                  <c:v>8.8785600000000006E-2</c:v>
                </c:pt>
                <c:pt idx="6771">
                  <c:v>8.8678000000000007E-2</c:v>
                </c:pt>
                <c:pt idx="6772">
                  <c:v>8.8574399999999998E-2</c:v>
                </c:pt>
                <c:pt idx="6773">
                  <c:v>8.8461499999999998E-2</c:v>
                </c:pt>
                <c:pt idx="6774">
                  <c:v>8.8348099999999999E-2</c:v>
                </c:pt>
                <c:pt idx="6775">
                  <c:v>8.8228200000000007E-2</c:v>
                </c:pt>
                <c:pt idx="6776">
                  <c:v>8.8108500000000006E-2</c:v>
                </c:pt>
                <c:pt idx="6777">
                  <c:v>8.7988800000000006E-2</c:v>
                </c:pt>
                <c:pt idx="6778">
                  <c:v>8.7864499999999998E-2</c:v>
                </c:pt>
                <c:pt idx="6779">
                  <c:v>8.7741600000000003E-2</c:v>
                </c:pt>
                <c:pt idx="6780">
                  <c:v>8.7613800000000006E-2</c:v>
                </c:pt>
                <c:pt idx="6781">
                  <c:v>8.7487400000000007E-2</c:v>
                </c:pt>
                <c:pt idx="6782">
                  <c:v>8.7357699999999996E-2</c:v>
                </c:pt>
                <c:pt idx="6783">
                  <c:v>8.7223700000000001E-2</c:v>
                </c:pt>
                <c:pt idx="6784">
                  <c:v>8.7087499999999998E-2</c:v>
                </c:pt>
                <c:pt idx="6785">
                  <c:v>8.6946700000000002E-2</c:v>
                </c:pt>
                <c:pt idx="6786">
                  <c:v>8.6805599999999997E-2</c:v>
                </c:pt>
                <c:pt idx="6787">
                  <c:v>8.6662600000000006E-2</c:v>
                </c:pt>
                <c:pt idx="6788">
                  <c:v>8.65176E-2</c:v>
                </c:pt>
                <c:pt idx="6789">
                  <c:v>8.6372400000000002E-2</c:v>
                </c:pt>
                <c:pt idx="6790">
                  <c:v>8.6223300000000003E-2</c:v>
                </c:pt>
                <c:pt idx="6791">
                  <c:v>8.6072499999999996E-2</c:v>
                </c:pt>
                <c:pt idx="6792">
                  <c:v>8.5919700000000002E-2</c:v>
                </c:pt>
                <c:pt idx="6793">
                  <c:v>8.5762900000000003E-2</c:v>
                </c:pt>
                <c:pt idx="6794">
                  <c:v>8.5606199999999993E-2</c:v>
                </c:pt>
                <c:pt idx="6795">
                  <c:v>8.5442400000000002E-2</c:v>
                </c:pt>
                <c:pt idx="6796">
                  <c:v>8.5278800000000002E-2</c:v>
                </c:pt>
                <c:pt idx="6797">
                  <c:v>8.5112599999999997E-2</c:v>
                </c:pt>
                <c:pt idx="6798">
                  <c:v>8.4945800000000002E-2</c:v>
                </c:pt>
                <c:pt idx="6799">
                  <c:v>8.4779800000000002E-2</c:v>
                </c:pt>
                <c:pt idx="6800">
                  <c:v>8.4605100000000003E-2</c:v>
                </c:pt>
                <c:pt idx="6801">
                  <c:v>8.4432300000000002E-2</c:v>
                </c:pt>
                <c:pt idx="6802">
                  <c:v>8.4254099999999998E-2</c:v>
                </c:pt>
                <c:pt idx="6803">
                  <c:v>8.4077799999999994E-2</c:v>
                </c:pt>
                <c:pt idx="6804">
                  <c:v>8.3897600000000003E-2</c:v>
                </c:pt>
                <c:pt idx="6805">
                  <c:v>8.3710000000000007E-2</c:v>
                </c:pt>
                <c:pt idx="6806">
                  <c:v>8.3523899999999998E-2</c:v>
                </c:pt>
                <c:pt idx="6807">
                  <c:v>8.3333099999999993E-2</c:v>
                </c:pt>
                <c:pt idx="6808">
                  <c:v>8.3147899999999997E-2</c:v>
                </c:pt>
                <c:pt idx="6809">
                  <c:v>8.2954600000000003E-2</c:v>
                </c:pt>
                <c:pt idx="6810">
                  <c:v>8.2757999999999998E-2</c:v>
                </c:pt>
                <c:pt idx="6811">
                  <c:v>8.2559300000000002E-2</c:v>
                </c:pt>
                <c:pt idx="6812">
                  <c:v>8.2359100000000005E-2</c:v>
                </c:pt>
                <c:pt idx="6813">
                  <c:v>8.2162499999999999E-2</c:v>
                </c:pt>
                <c:pt idx="6814">
                  <c:v>8.1955299999999995E-2</c:v>
                </c:pt>
                <c:pt idx="6815">
                  <c:v>8.1747399999999998E-2</c:v>
                </c:pt>
                <c:pt idx="6816">
                  <c:v>8.1533599999999998E-2</c:v>
                </c:pt>
                <c:pt idx="6817">
                  <c:v>8.1322099999999994E-2</c:v>
                </c:pt>
                <c:pt idx="6818">
                  <c:v>8.1110299999999996E-2</c:v>
                </c:pt>
                <c:pt idx="6819">
                  <c:v>8.0891299999999999E-2</c:v>
                </c:pt>
                <c:pt idx="6820">
                  <c:v>8.0672900000000006E-2</c:v>
                </c:pt>
                <c:pt idx="6821">
                  <c:v>8.0449999999999994E-2</c:v>
                </c:pt>
                <c:pt idx="6822">
                  <c:v>8.02316E-2</c:v>
                </c:pt>
                <c:pt idx="6823">
                  <c:v>8.0008300000000004E-2</c:v>
                </c:pt>
                <c:pt idx="6824">
                  <c:v>7.9777600000000004E-2</c:v>
                </c:pt>
                <c:pt idx="6825">
                  <c:v>7.9543100000000005E-2</c:v>
                </c:pt>
                <c:pt idx="6826">
                  <c:v>7.9304899999999998E-2</c:v>
                </c:pt>
                <c:pt idx="6827">
                  <c:v>7.9069600000000004E-2</c:v>
                </c:pt>
                <c:pt idx="6828">
                  <c:v>7.8830700000000004E-2</c:v>
                </c:pt>
                <c:pt idx="6829">
                  <c:v>7.8589400000000004E-2</c:v>
                </c:pt>
                <c:pt idx="6830">
                  <c:v>7.8346200000000005E-2</c:v>
                </c:pt>
                <c:pt idx="6831">
                  <c:v>7.8102000000000005E-2</c:v>
                </c:pt>
                <c:pt idx="6832">
                  <c:v>7.7857800000000005E-2</c:v>
                </c:pt>
                <c:pt idx="6833">
                  <c:v>7.7608200000000002E-2</c:v>
                </c:pt>
                <c:pt idx="6834">
                  <c:v>7.7353400000000003E-2</c:v>
                </c:pt>
                <c:pt idx="6835">
                  <c:v>7.7094599999999999E-2</c:v>
                </c:pt>
                <c:pt idx="6836">
                  <c:v>7.6833600000000002E-2</c:v>
                </c:pt>
                <c:pt idx="6837">
                  <c:v>7.6572299999999996E-2</c:v>
                </c:pt>
                <c:pt idx="6838">
                  <c:v>7.6308399999999998E-2</c:v>
                </c:pt>
                <c:pt idx="6839">
                  <c:v>7.6043399999999997E-2</c:v>
                </c:pt>
                <c:pt idx="6840">
                  <c:v>7.5776800000000005E-2</c:v>
                </c:pt>
                <c:pt idx="6841">
                  <c:v>7.5507500000000005E-2</c:v>
                </c:pt>
                <c:pt idx="6842">
                  <c:v>7.5236899999999995E-2</c:v>
                </c:pt>
                <c:pt idx="6843">
                  <c:v>7.4961E-2</c:v>
                </c:pt>
                <c:pt idx="6844">
                  <c:v>7.4682600000000002E-2</c:v>
                </c:pt>
                <c:pt idx="6845">
                  <c:v>7.4399400000000004E-2</c:v>
                </c:pt>
                <c:pt idx="6846">
                  <c:v>7.4112700000000004E-2</c:v>
                </c:pt>
                <c:pt idx="6847">
                  <c:v>7.3825500000000002E-2</c:v>
                </c:pt>
                <c:pt idx="6848">
                  <c:v>7.3536400000000002E-2</c:v>
                </c:pt>
                <c:pt idx="6849">
                  <c:v>7.3248900000000006E-2</c:v>
                </c:pt>
                <c:pt idx="6850">
                  <c:v>7.2956199999999999E-2</c:v>
                </c:pt>
                <c:pt idx="6851">
                  <c:v>7.2661600000000007E-2</c:v>
                </c:pt>
                <c:pt idx="6852">
                  <c:v>7.2363999999999998E-2</c:v>
                </c:pt>
                <c:pt idx="6853">
                  <c:v>7.20634E-2</c:v>
                </c:pt>
                <c:pt idx="6854">
                  <c:v>7.17613E-2</c:v>
                </c:pt>
                <c:pt idx="6855">
                  <c:v>7.1450799999999995E-2</c:v>
                </c:pt>
                <c:pt idx="6856">
                  <c:v>7.1138900000000005E-2</c:v>
                </c:pt>
                <c:pt idx="6857">
                  <c:v>7.0824899999999996E-2</c:v>
                </c:pt>
                <c:pt idx="6858">
                  <c:v>7.0513300000000001E-2</c:v>
                </c:pt>
                <c:pt idx="6859">
                  <c:v>7.0200799999999994E-2</c:v>
                </c:pt>
                <c:pt idx="6860">
                  <c:v>6.9880999999999999E-2</c:v>
                </c:pt>
                <c:pt idx="6861">
                  <c:v>6.9559999999999997E-2</c:v>
                </c:pt>
                <c:pt idx="6862">
                  <c:v>6.92358E-2</c:v>
                </c:pt>
                <c:pt idx="6863">
                  <c:v>6.8912699999999993E-2</c:v>
                </c:pt>
                <c:pt idx="6864">
                  <c:v>6.8583900000000003E-2</c:v>
                </c:pt>
                <c:pt idx="6865">
                  <c:v>6.8246100000000004E-2</c:v>
                </c:pt>
                <c:pt idx="6866">
                  <c:v>6.7906599999999998E-2</c:v>
                </c:pt>
                <c:pt idx="6867">
                  <c:v>6.75679E-2</c:v>
                </c:pt>
                <c:pt idx="6868">
                  <c:v>6.7233399999999999E-2</c:v>
                </c:pt>
                <c:pt idx="6869">
                  <c:v>6.6893300000000003E-2</c:v>
                </c:pt>
                <c:pt idx="6870">
                  <c:v>6.6546499999999995E-2</c:v>
                </c:pt>
                <c:pt idx="6871">
                  <c:v>6.6197599999999995E-2</c:v>
                </c:pt>
                <c:pt idx="6872">
                  <c:v>6.5849199999999997E-2</c:v>
                </c:pt>
                <c:pt idx="6873">
                  <c:v>6.5501400000000001E-2</c:v>
                </c:pt>
                <c:pt idx="6874">
                  <c:v>6.5143699999999999E-2</c:v>
                </c:pt>
                <c:pt idx="6875">
                  <c:v>6.4779199999999995E-2</c:v>
                </c:pt>
                <c:pt idx="6876">
                  <c:v>6.4412200000000003E-2</c:v>
                </c:pt>
                <c:pt idx="6877">
                  <c:v>6.4048499999999994E-2</c:v>
                </c:pt>
                <c:pt idx="6878">
                  <c:v>6.3686400000000004E-2</c:v>
                </c:pt>
                <c:pt idx="6879">
                  <c:v>6.3316899999999995E-2</c:v>
                </c:pt>
                <c:pt idx="6880">
                  <c:v>6.2945299999999996E-2</c:v>
                </c:pt>
                <c:pt idx="6881">
                  <c:v>6.2571699999999994E-2</c:v>
                </c:pt>
                <c:pt idx="6882">
                  <c:v>6.2200800000000001E-2</c:v>
                </c:pt>
                <c:pt idx="6883">
                  <c:v>6.1825499999999999E-2</c:v>
                </c:pt>
                <c:pt idx="6884">
                  <c:v>6.1438199999999998E-2</c:v>
                </c:pt>
                <c:pt idx="6885">
                  <c:v>6.1045799999999997E-2</c:v>
                </c:pt>
                <c:pt idx="6886">
                  <c:v>6.0651900000000002E-2</c:v>
                </c:pt>
                <c:pt idx="6887">
                  <c:v>6.0262900000000001E-2</c:v>
                </c:pt>
                <c:pt idx="6888">
                  <c:v>5.9871800000000003E-2</c:v>
                </c:pt>
                <c:pt idx="6889">
                  <c:v>5.9476000000000001E-2</c:v>
                </c:pt>
                <c:pt idx="6890">
                  <c:v>5.9078600000000002E-2</c:v>
                </c:pt>
                <c:pt idx="6891">
                  <c:v>5.8680499999999997E-2</c:v>
                </c:pt>
                <c:pt idx="6892">
                  <c:v>5.8282500000000001E-2</c:v>
                </c:pt>
                <c:pt idx="6893">
                  <c:v>5.7875500000000003E-2</c:v>
                </c:pt>
                <c:pt idx="6894">
                  <c:v>5.7459200000000002E-2</c:v>
                </c:pt>
                <c:pt idx="6895">
                  <c:v>5.7038499999999999E-2</c:v>
                </c:pt>
                <c:pt idx="6896">
                  <c:v>5.66201E-2</c:v>
                </c:pt>
                <c:pt idx="6897">
                  <c:v>5.6203999999999997E-2</c:v>
                </c:pt>
                <c:pt idx="6898">
                  <c:v>5.5785500000000002E-2</c:v>
                </c:pt>
                <c:pt idx="6899">
                  <c:v>5.5364299999999998E-2</c:v>
                </c:pt>
                <c:pt idx="6900">
                  <c:v>5.4941299999999998E-2</c:v>
                </c:pt>
                <c:pt idx="6901">
                  <c:v>5.4517700000000002E-2</c:v>
                </c:pt>
                <c:pt idx="6902">
                  <c:v>5.4089400000000003E-2</c:v>
                </c:pt>
                <c:pt idx="6903">
                  <c:v>5.3651600000000001E-2</c:v>
                </c:pt>
                <c:pt idx="6904">
                  <c:v>5.3205799999999998E-2</c:v>
                </c:pt>
                <c:pt idx="6905">
                  <c:v>5.2759E-2</c:v>
                </c:pt>
                <c:pt idx="6906">
                  <c:v>5.2313999999999999E-2</c:v>
                </c:pt>
                <c:pt idx="6907">
                  <c:v>5.1870600000000003E-2</c:v>
                </c:pt>
                <c:pt idx="6908">
                  <c:v>5.1424699999999997E-2</c:v>
                </c:pt>
                <c:pt idx="6909">
                  <c:v>5.0977700000000001E-2</c:v>
                </c:pt>
                <c:pt idx="6910">
                  <c:v>5.0529900000000003E-2</c:v>
                </c:pt>
                <c:pt idx="6911">
                  <c:v>5.0078299999999999E-2</c:v>
                </c:pt>
                <c:pt idx="6912">
                  <c:v>4.9618599999999999E-2</c:v>
                </c:pt>
                <c:pt idx="6913">
                  <c:v>4.91435E-2</c:v>
                </c:pt>
                <c:pt idx="6914">
                  <c:v>4.8662400000000001E-2</c:v>
                </c:pt>
                <c:pt idx="6915">
                  <c:v>4.8180899999999999E-2</c:v>
                </c:pt>
                <c:pt idx="6916">
                  <c:v>4.7702599999999998E-2</c:v>
                </c:pt>
                <c:pt idx="6917">
                  <c:v>4.72261E-2</c:v>
                </c:pt>
                <c:pt idx="6918">
                  <c:v>4.6747400000000001E-2</c:v>
                </c:pt>
                <c:pt idx="6919">
                  <c:v>4.6268999999999998E-2</c:v>
                </c:pt>
                <c:pt idx="6920">
                  <c:v>4.5784900000000003E-2</c:v>
                </c:pt>
                <c:pt idx="6921">
                  <c:v>4.5296900000000001E-2</c:v>
                </c:pt>
                <c:pt idx="6922">
                  <c:v>4.47993E-2</c:v>
                </c:pt>
                <c:pt idx="6923">
                  <c:v>4.4293399999999997E-2</c:v>
                </c:pt>
                <c:pt idx="6924">
                  <c:v>4.3785499999999998E-2</c:v>
                </c:pt>
                <c:pt idx="6925">
                  <c:v>4.3277000000000003E-2</c:v>
                </c:pt>
                <c:pt idx="6926">
                  <c:v>4.2772900000000003E-2</c:v>
                </c:pt>
                <c:pt idx="6927">
                  <c:v>4.2268300000000002E-2</c:v>
                </c:pt>
                <c:pt idx="6928">
                  <c:v>4.1765900000000002E-2</c:v>
                </c:pt>
                <c:pt idx="6929">
                  <c:v>4.1259299999999999E-2</c:v>
                </c:pt>
                <c:pt idx="6930">
                  <c:v>4.0746999999999998E-2</c:v>
                </c:pt>
                <c:pt idx="6931">
                  <c:v>4.0227899999999997E-2</c:v>
                </c:pt>
                <c:pt idx="6932">
                  <c:v>3.9698499999999998E-2</c:v>
                </c:pt>
                <c:pt idx="6933">
                  <c:v>3.9164999999999998E-2</c:v>
                </c:pt>
                <c:pt idx="6934">
                  <c:v>3.8628999999999997E-2</c:v>
                </c:pt>
                <c:pt idx="6935">
                  <c:v>3.8096100000000001E-2</c:v>
                </c:pt>
                <c:pt idx="6936">
                  <c:v>3.7563899999999997E-2</c:v>
                </c:pt>
                <c:pt idx="6937">
                  <c:v>3.7033000000000003E-2</c:v>
                </c:pt>
                <c:pt idx="6938">
                  <c:v>3.6501499999999999E-2</c:v>
                </c:pt>
                <c:pt idx="6939">
                  <c:v>3.5966699999999997E-2</c:v>
                </c:pt>
                <c:pt idx="6940">
                  <c:v>3.5427399999999998E-2</c:v>
                </c:pt>
                <c:pt idx="6941">
                  <c:v>3.4878100000000002E-2</c:v>
                </c:pt>
                <c:pt idx="6942">
                  <c:v>3.4320099999999999E-2</c:v>
                </c:pt>
                <c:pt idx="6943">
                  <c:v>3.3756800000000003E-2</c:v>
                </c:pt>
                <c:pt idx="6944">
                  <c:v>3.31954E-2</c:v>
                </c:pt>
                <c:pt idx="6945">
                  <c:v>3.2635400000000002E-2</c:v>
                </c:pt>
                <c:pt idx="6946">
                  <c:v>3.2076300000000002E-2</c:v>
                </c:pt>
                <c:pt idx="6947">
                  <c:v>3.1517400000000001E-2</c:v>
                </c:pt>
                <c:pt idx="6948">
                  <c:v>3.0957499999999999E-2</c:v>
                </c:pt>
                <c:pt idx="6949">
                  <c:v>3.03965E-2</c:v>
                </c:pt>
                <c:pt idx="6950">
                  <c:v>2.9828400000000001E-2</c:v>
                </c:pt>
                <c:pt idx="6951">
                  <c:v>2.9250000000000002E-2</c:v>
                </c:pt>
                <c:pt idx="6952">
                  <c:v>2.8661200000000001E-2</c:v>
                </c:pt>
                <c:pt idx="6953">
                  <c:v>2.80713E-2</c:v>
                </c:pt>
                <c:pt idx="6954">
                  <c:v>2.7483400000000002E-2</c:v>
                </c:pt>
                <c:pt idx="6955">
                  <c:v>2.68971E-2</c:v>
                </c:pt>
                <c:pt idx="6956">
                  <c:v>2.6310900000000002E-2</c:v>
                </c:pt>
                <c:pt idx="6957">
                  <c:v>2.5723599999999999E-2</c:v>
                </c:pt>
                <c:pt idx="6958">
                  <c:v>2.5138000000000001E-2</c:v>
                </c:pt>
                <c:pt idx="6959">
                  <c:v>2.4549100000000001E-2</c:v>
                </c:pt>
                <c:pt idx="6960">
                  <c:v>2.39528E-2</c:v>
                </c:pt>
                <c:pt idx="6961">
                  <c:v>2.33422E-2</c:v>
                </c:pt>
                <c:pt idx="6962">
                  <c:v>2.27247E-2</c:v>
                </c:pt>
                <c:pt idx="6963">
                  <c:v>2.2108300000000001E-2</c:v>
                </c:pt>
                <c:pt idx="6964">
                  <c:v>2.14938E-2</c:v>
                </c:pt>
                <c:pt idx="6965">
                  <c:v>2.0881E-2</c:v>
                </c:pt>
                <c:pt idx="6966">
                  <c:v>2.0265700000000001E-2</c:v>
                </c:pt>
                <c:pt idx="6967">
                  <c:v>1.96525E-2</c:v>
                </c:pt>
                <c:pt idx="6968">
                  <c:v>1.9040100000000001E-2</c:v>
                </c:pt>
                <c:pt idx="6969">
                  <c:v>1.8424599999999999E-2</c:v>
                </c:pt>
                <c:pt idx="6970">
                  <c:v>1.7796699999999999E-2</c:v>
                </c:pt>
                <c:pt idx="6971">
                  <c:v>1.7154699999999998E-2</c:v>
                </c:pt>
                <c:pt idx="6972">
                  <c:v>1.65095E-2</c:v>
                </c:pt>
                <c:pt idx="6973">
                  <c:v>1.5866399999999999E-2</c:v>
                </c:pt>
                <c:pt idx="6974">
                  <c:v>1.5226099999999999E-2</c:v>
                </c:pt>
                <c:pt idx="6975">
                  <c:v>1.4582899999999999E-2</c:v>
                </c:pt>
                <c:pt idx="6976">
                  <c:v>1.3939999999999999E-2</c:v>
                </c:pt>
                <c:pt idx="6977">
                  <c:v>1.33025E-2</c:v>
                </c:pt>
                <c:pt idx="6978">
                  <c:v>1.2668799999999999E-2</c:v>
                </c:pt>
                <c:pt idx="6979">
                  <c:v>1.2021799999999999E-2</c:v>
                </c:pt>
                <c:pt idx="6980">
                  <c:v>1.13431E-2</c:v>
                </c:pt>
                <c:pt idx="6981">
                  <c:v>1.0643100000000001E-2</c:v>
                </c:pt>
                <c:pt idx="6982" formatCode="0.00E+00">
                  <c:v>9.9410499999999999E-3</c:v>
                </c:pt>
                <c:pt idx="6983" formatCode="0.00E+00">
                  <c:v>9.2464499999999998E-3</c:v>
                </c:pt>
                <c:pt idx="6984" formatCode="0.00E+00">
                  <c:v>8.5538799999999998E-3</c:v>
                </c:pt>
                <c:pt idx="6985" formatCode="0.00E+00">
                  <c:v>7.8580999999999998E-3</c:v>
                </c:pt>
                <c:pt idx="6986" formatCode="0.00E+00">
                  <c:v>7.1632700000000002E-3</c:v>
                </c:pt>
                <c:pt idx="6987" formatCode="0.00E+00">
                  <c:v>6.4726499999999999E-3</c:v>
                </c:pt>
                <c:pt idx="6988" formatCode="0.00E+00">
                  <c:v>5.7829099999999996E-3</c:v>
                </c:pt>
                <c:pt idx="6989" formatCode="0.00E+00">
                  <c:v>5.0816699999999999E-3</c:v>
                </c:pt>
                <c:pt idx="6990" formatCode="0.00E+00">
                  <c:v>4.3643099999999997E-3</c:v>
                </c:pt>
                <c:pt idx="6991" formatCode="0.00E+00">
                  <c:v>3.6395400000000001E-3</c:v>
                </c:pt>
                <c:pt idx="6992" formatCode="0.00E+00">
                  <c:v>2.9175E-3</c:v>
                </c:pt>
                <c:pt idx="6993" formatCode="0.00E+00">
                  <c:v>2.1982799999999999E-3</c:v>
                </c:pt>
                <c:pt idx="6994" formatCode="0.00E+00">
                  <c:v>1.4782700000000001E-3</c:v>
                </c:pt>
                <c:pt idx="6995" formatCode="0.00E+00">
                  <c:v>7.5717500000000001E-4</c:v>
                </c:pt>
                <c:pt idx="6996" formatCode="0.00E+00">
                  <c:v>3.80174E-5</c:v>
                </c:pt>
                <c:pt idx="6997" formatCode="0.00E+00">
                  <c:v>-6.7686199999999997E-4</c:v>
                </c:pt>
                <c:pt idx="6998" formatCode="0.00E+00">
                  <c:v>-1.39601E-3</c:v>
                </c:pt>
                <c:pt idx="6999" formatCode="0.00E+00">
                  <c:v>-2.1282200000000001E-3</c:v>
                </c:pt>
                <c:pt idx="7000" formatCode="0.00E+00">
                  <c:v>-2.8726799999999999E-3</c:v>
                </c:pt>
                <c:pt idx="7001" formatCode="0.00E+00">
                  <c:v>-3.6196599999999998E-3</c:v>
                </c:pt>
                <c:pt idx="7002" formatCode="0.00E+00">
                  <c:v>-4.3629300000000001E-3</c:v>
                </c:pt>
                <c:pt idx="7003" formatCode="0.00E+00">
                  <c:v>-5.1052700000000003E-3</c:v>
                </c:pt>
                <c:pt idx="7004" formatCode="0.00E+00">
                  <c:v>-5.8486600000000003E-3</c:v>
                </c:pt>
                <c:pt idx="7005" formatCode="0.00E+00">
                  <c:v>-6.5924299999999998E-3</c:v>
                </c:pt>
                <c:pt idx="7006" formatCode="0.00E+00">
                  <c:v>-7.33287E-3</c:v>
                </c:pt>
                <c:pt idx="7007" formatCode="0.00E+00">
                  <c:v>-8.0720099999999993E-3</c:v>
                </c:pt>
                <c:pt idx="7008" formatCode="0.00E+00">
                  <c:v>-8.8184300000000004E-3</c:v>
                </c:pt>
                <c:pt idx="7009" formatCode="0.00E+00">
                  <c:v>-9.5775200000000008E-3</c:v>
                </c:pt>
                <c:pt idx="7010">
                  <c:v>-1.0344600000000001E-2</c:v>
                </c:pt>
                <c:pt idx="7011">
                  <c:v>-1.1110099999999999E-2</c:v>
                </c:pt>
                <c:pt idx="7012">
                  <c:v>-1.18736E-2</c:v>
                </c:pt>
                <c:pt idx="7013">
                  <c:v>-1.26366E-2</c:v>
                </c:pt>
                <c:pt idx="7014">
                  <c:v>-1.3401E-2</c:v>
                </c:pt>
                <c:pt idx="7015">
                  <c:v>-1.4164599999999999E-2</c:v>
                </c:pt>
                <c:pt idx="7016">
                  <c:v>-1.49243E-2</c:v>
                </c:pt>
                <c:pt idx="7017">
                  <c:v>-1.5686499999999999E-2</c:v>
                </c:pt>
                <c:pt idx="7018">
                  <c:v>-1.6457900000000001E-2</c:v>
                </c:pt>
                <c:pt idx="7019">
                  <c:v>-1.7240800000000001E-2</c:v>
                </c:pt>
                <c:pt idx="7020">
                  <c:v>-1.8027100000000001E-2</c:v>
                </c:pt>
                <c:pt idx="7021">
                  <c:v>-1.88106E-2</c:v>
                </c:pt>
                <c:pt idx="7022">
                  <c:v>-1.95928E-2</c:v>
                </c:pt>
                <c:pt idx="7023">
                  <c:v>-2.0375299999999999E-2</c:v>
                </c:pt>
                <c:pt idx="7024">
                  <c:v>-2.1158900000000001E-2</c:v>
                </c:pt>
                <c:pt idx="7025">
                  <c:v>-2.1940000000000001E-2</c:v>
                </c:pt>
                <c:pt idx="7026">
                  <c:v>-2.2719300000000001E-2</c:v>
                </c:pt>
                <c:pt idx="7027">
                  <c:v>-2.3503400000000001E-2</c:v>
                </c:pt>
                <c:pt idx="7028">
                  <c:v>-2.4298199999999999E-2</c:v>
                </c:pt>
                <c:pt idx="7029">
                  <c:v>-2.5101200000000001E-2</c:v>
                </c:pt>
                <c:pt idx="7030">
                  <c:v>-2.5903599999999999E-2</c:v>
                </c:pt>
                <c:pt idx="7031">
                  <c:v>-2.67038E-2</c:v>
                </c:pt>
                <c:pt idx="7032">
                  <c:v>-2.7502700000000001E-2</c:v>
                </c:pt>
                <c:pt idx="7033">
                  <c:v>-2.83033E-2</c:v>
                </c:pt>
                <c:pt idx="7034">
                  <c:v>-2.9103400000000001E-2</c:v>
                </c:pt>
                <c:pt idx="7035">
                  <c:v>-2.9900800000000002E-2</c:v>
                </c:pt>
                <c:pt idx="7036">
                  <c:v>-3.0698900000000001E-2</c:v>
                </c:pt>
                <c:pt idx="7037">
                  <c:v>-3.1503700000000003E-2</c:v>
                </c:pt>
                <c:pt idx="7038">
                  <c:v>-3.2319000000000001E-2</c:v>
                </c:pt>
                <c:pt idx="7039">
                  <c:v>-3.3138099999999997E-2</c:v>
                </c:pt>
                <c:pt idx="7040">
                  <c:v>-3.3955199999999998E-2</c:v>
                </c:pt>
                <c:pt idx="7041">
                  <c:v>-3.4769799999999997E-2</c:v>
                </c:pt>
                <c:pt idx="7042">
                  <c:v>-3.5584900000000003E-2</c:v>
                </c:pt>
                <c:pt idx="7043">
                  <c:v>-3.6400799999999997E-2</c:v>
                </c:pt>
                <c:pt idx="7044">
                  <c:v>-3.7215499999999999E-2</c:v>
                </c:pt>
                <c:pt idx="7045">
                  <c:v>-3.8028399999999997E-2</c:v>
                </c:pt>
                <c:pt idx="7046">
                  <c:v>-3.8843700000000002E-2</c:v>
                </c:pt>
                <c:pt idx="7047">
                  <c:v>-3.9668299999999997E-2</c:v>
                </c:pt>
                <c:pt idx="7048">
                  <c:v>-4.0499899999999998E-2</c:v>
                </c:pt>
                <c:pt idx="7049">
                  <c:v>-4.1332800000000003E-2</c:v>
                </c:pt>
                <c:pt idx="7050">
                  <c:v>-4.2162100000000001E-2</c:v>
                </c:pt>
                <c:pt idx="7051">
                  <c:v>-4.2990199999999999E-2</c:v>
                </c:pt>
                <c:pt idx="7052">
                  <c:v>-4.3819499999999997E-2</c:v>
                </c:pt>
                <c:pt idx="7053">
                  <c:v>-4.4648500000000001E-2</c:v>
                </c:pt>
                <c:pt idx="7054">
                  <c:v>-4.5476299999999997E-2</c:v>
                </c:pt>
                <c:pt idx="7055">
                  <c:v>-4.6302700000000002E-2</c:v>
                </c:pt>
                <c:pt idx="7056">
                  <c:v>-4.7135000000000003E-2</c:v>
                </c:pt>
                <c:pt idx="7057">
                  <c:v>-4.7976100000000001E-2</c:v>
                </c:pt>
                <c:pt idx="7058">
                  <c:v>-4.8821999999999997E-2</c:v>
                </c:pt>
                <c:pt idx="7059">
                  <c:v>-4.9665800000000003E-2</c:v>
                </c:pt>
                <c:pt idx="7060">
                  <c:v>-5.0505899999999999E-2</c:v>
                </c:pt>
                <c:pt idx="7061">
                  <c:v>-5.1346500000000003E-2</c:v>
                </c:pt>
                <c:pt idx="7062">
                  <c:v>-5.2187499999999998E-2</c:v>
                </c:pt>
                <c:pt idx="7063">
                  <c:v>-5.3028800000000001E-2</c:v>
                </c:pt>
                <c:pt idx="7064">
                  <c:v>-5.3867100000000001E-2</c:v>
                </c:pt>
                <c:pt idx="7065">
                  <c:v>-5.4707199999999997E-2</c:v>
                </c:pt>
                <c:pt idx="7066">
                  <c:v>-5.5554899999999997E-2</c:v>
                </c:pt>
                <c:pt idx="7067">
                  <c:v>-5.6410200000000001E-2</c:v>
                </c:pt>
                <c:pt idx="7068">
                  <c:v>-5.7267400000000003E-2</c:v>
                </c:pt>
                <c:pt idx="7069">
                  <c:v>-5.8119700000000003E-2</c:v>
                </c:pt>
                <c:pt idx="7070">
                  <c:v>-5.8970300000000003E-2</c:v>
                </c:pt>
                <c:pt idx="7071">
                  <c:v>-5.9821100000000002E-2</c:v>
                </c:pt>
                <c:pt idx="7072">
                  <c:v>-6.0672999999999998E-2</c:v>
                </c:pt>
                <c:pt idx="7073">
                  <c:v>-6.1523700000000001E-2</c:v>
                </c:pt>
                <c:pt idx="7074">
                  <c:v>-6.2372700000000003E-2</c:v>
                </c:pt>
                <c:pt idx="7075">
                  <c:v>-6.3225699999999996E-2</c:v>
                </c:pt>
                <c:pt idx="7076">
                  <c:v>-6.4085799999999998E-2</c:v>
                </c:pt>
                <c:pt idx="7077">
                  <c:v>-6.4951300000000003E-2</c:v>
                </c:pt>
                <c:pt idx="7078">
                  <c:v>-6.5814600000000001E-2</c:v>
                </c:pt>
                <c:pt idx="7079">
                  <c:v>-6.6674700000000003E-2</c:v>
                </c:pt>
                <c:pt idx="7080">
                  <c:v>-6.7533800000000005E-2</c:v>
                </c:pt>
                <c:pt idx="7081">
                  <c:v>-6.8394700000000003E-2</c:v>
                </c:pt>
                <c:pt idx="7082">
                  <c:v>-6.9254200000000002E-2</c:v>
                </c:pt>
                <c:pt idx="7083">
                  <c:v>-7.0108000000000004E-2</c:v>
                </c:pt>
                <c:pt idx="7084">
                  <c:v>-7.0963600000000002E-2</c:v>
                </c:pt>
                <c:pt idx="7085">
                  <c:v>-7.1834899999999993E-2</c:v>
                </c:pt>
                <c:pt idx="7086">
                  <c:v>-7.27294E-2</c:v>
                </c:pt>
                <c:pt idx="7087">
                  <c:v>-7.3632699999999995E-2</c:v>
                </c:pt>
                <c:pt idx="7088">
                  <c:v>-7.4530899999999997E-2</c:v>
                </c:pt>
                <c:pt idx="7089">
                  <c:v>-7.5423199999999996E-2</c:v>
                </c:pt>
                <c:pt idx="7090">
                  <c:v>-7.6314499999999993E-2</c:v>
                </c:pt>
                <c:pt idx="7091">
                  <c:v>-7.7207499999999998E-2</c:v>
                </c:pt>
                <c:pt idx="7092">
                  <c:v>-7.8099299999999997E-2</c:v>
                </c:pt>
                <c:pt idx="7093">
                  <c:v>-7.8990000000000005E-2</c:v>
                </c:pt>
                <c:pt idx="7094">
                  <c:v>-7.98822E-2</c:v>
                </c:pt>
                <c:pt idx="7095">
                  <c:v>-8.0781099999999995E-2</c:v>
                </c:pt>
                <c:pt idx="7096">
                  <c:v>-8.1685099999999997E-2</c:v>
                </c:pt>
                <c:pt idx="7097">
                  <c:v>-8.2588300000000003E-2</c:v>
                </c:pt>
                <c:pt idx="7098">
                  <c:v>-8.3487900000000004E-2</c:v>
                </c:pt>
                <c:pt idx="7099">
                  <c:v>-8.4384500000000001E-2</c:v>
                </c:pt>
                <c:pt idx="7100">
                  <c:v>-8.5281700000000002E-2</c:v>
                </c:pt>
                <c:pt idx="7101">
                  <c:v>-8.6177699999999996E-2</c:v>
                </c:pt>
                <c:pt idx="7102">
                  <c:v>-8.70731E-2</c:v>
                </c:pt>
                <c:pt idx="7103">
                  <c:v>-8.7967900000000002E-2</c:v>
                </c:pt>
                <c:pt idx="7104">
                  <c:v>-8.8866100000000003E-2</c:v>
                </c:pt>
                <c:pt idx="7105">
                  <c:v>-8.9770500000000003E-2</c:v>
                </c:pt>
                <c:pt idx="7106">
                  <c:v>-9.0676499999999993E-2</c:v>
                </c:pt>
                <c:pt idx="7107">
                  <c:v>-9.15802E-2</c:v>
                </c:pt>
                <c:pt idx="7108">
                  <c:v>-9.2479500000000006E-2</c:v>
                </c:pt>
                <c:pt idx="7109">
                  <c:v>-9.3377299999999996E-2</c:v>
                </c:pt>
                <c:pt idx="7110">
                  <c:v>-9.4274399999999994E-2</c:v>
                </c:pt>
                <c:pt idx="7111">
                  <c:v>-9.5170500000000005E-2</c:v>
                </c:pt>
                <c:pt idx="7112">
                  <c:v>-9.6065700000000004E-2</c:v>
                </c:pt>
                <c:pt idx="7113">
                  <c:v>-9.6961599999999995E-2</c:v>
                </c:pt>
                <c:pt idx="7114">
                  <c:v>-9.7862400000000002E-2</c:v>
                </c:pt>
                <c:pt idx="7115">
                  <c:v>-9.8766999999999994E-2</c:v>
                </c:pt>
                <c:pt idx="7116">
                  <c:v>-9.9671599999999999E-2</c:v>
                </c:pt>
                <c:pt idx="7117">
                  <c:v>-0.10057199999999999</c:v>
                </c:pt>
                <c:pt idx="7118">
                  <c:v>-0.101468</c:v>
                </c:pt>
                <c:pt idx="7119">
                  <c:v>-0.102363</c:v>
                </c:pt>
                <c:pt idx="7120">
                  <c:v>-0.103257</c:v>
                </c:pt>
                <c:pt idx="7121">
                  <c:v>-0.10414900000000001</c:v>
                </c:pt>
                <c:pt idx="7122">
                  <c:v>-0.105041</c:v>
                </c:pt>
                <c:pt idx="7123">
                  <c:v>-0.105936</c:v>
                </c:pt>
                <c:pt idx="7124">
                  <c:v>-0.106835</c:v>
                </c:pt>
                <c:pt idx="7125">
                  <c:v>-0.107737</c:v>
                </c:pt>
                <c:pt idx="7126">
                  <c:v>-0.108635</c:v>
                </c:pt>
                <c:pt idx="7127">
                  <c:v>-0.109528</c:v>
                </c:pt>
                <c:pt idx="7128">
                  <c:v>-0.110418</c:v>
                </c:pt>
                <c:pt idx="7129">
                  <c:v>-0.111306</c:v>
                </c:pt>
                <c:pt idx="7130">
                  <c:v>-0.112192</c:v>
                </c:pt>
                <c:pt idx="7131">
                  <c:v>-0.113077</c:v>
                </c:pt>
                <c:pt idx="7132">
                  <c:v>-0.11396299999999999</c:v>
                </c:pt>
                <c:pt idx="7133">
                  <c:v>-0.114852</c:v>
                </c:pt>
                <c:pt idx="7134">
                  <c:v>-0.115747</c:v>
                </c:pt>
                <c:pt idx="7135">
                  <c:v>-0.11663999999999999</c:v>
                </c:pt>
                <c:pt idx="7136">
                  <c:v>-0.11752700000000001</c:v>
                </c:pt>
                <c:pt idx="7137">
                  <c:v>-0.118409</c:v>
                </c:pt>
                <c:pt idx="7138">
                  <c:v>-0.11928800000000001</c:v>
                </c:pt>
                <c:pt idx="7139">
                  <c:v>-0.120166</c:v>
                </c:pt>
                <c:pt idx="7140">
                  <c:v>-0.121043</c:v>
                </c:pt>
                <c:pt idx="7141">
                  <c:v>-0.121919</c:v>
                </c:pt>
                <c:pt idx="7142">
                  <c:v>-0.122796</c:v>
                </c:pt>
                <c:pt idx="7143">
                  <c:v>-0.123677</c:v>
                </c:pt>
                <c:pt idx="7144">
                  <c:v>-0.12456</c:v>
                </c:pt>
                <c:pt idx="7145">
                  <c:v>-0.12544</c:v>
                </c:pt>
                <c:pt idx="7146">
                  <c:v>-0.12631500000000001</c:v>
                </c:pt>
                <c:pt idx="7147">
                  <c:v>-0.12718399999999999</c:v>
                </c:pt>
                <c:pt idx="7148">
                  <c:v>-0.128052</c:v>
                </c:pt>
                <c:pt idx="7149">
                  <c:v>-0.128917</c:v>
                </c:pt>
                <c:pt idx="7150">
                  <c:v>-0.12978100000000001</c:v>
                </c:pt>
                <c:pt idx="7151">
                  <c:v>-0.13064500000000001</c:v>
                </c:pt>
                <c:pt idx="7152">
                  <c:v>-0.13150999999999999</c:v>
                </c:pt>
                <c:pt idx="7153">
                  <c:v>-0.132379</c:v>
                </c:pt>
                <c:pt idx="7154">
                  <c:v>-0.133247</c:v>
                </c:pt>
                <c:pt idx="7155">
                  <c:v>-0.13411100000000001</c:v>
                </c:pt>
                <c:pt idx="7156">
                  <c:v>-0.13497000000000001</c:v>
                </c:pt>
                <c:pt idx="7157">
                  <c:v>-0.135824</c:v>
                </c:pt>
                <c:pt idx="7158">
                  <c:v>-0.13667699999999999</c:v>
                </c:pt>
                <c:pt idx="7159">
                  <c:v>-0.13752700000000001</c:v>
                </c:pt>
                <c:pt idx="7160">
                  <c:v>-0.138375</c:v>
                </c:pt>
                <c:pt idx="7161">
                  <c:v>-0.13922300000000001</c:v>
                </c:pt>
                <c:pt idx="7162">
                  <c:v>-0.140073</c:v>
                </c:pt>
                <c:pt idx="7163">
                  <c:v>-0.14092399999999999</c:v>
                </c:pt>
                <c:pt idx="7164">
                  <c:v>-0.14177300000000001</c:v>
                </c:pt>
                <c:pt idx="7165">
                  <c:v>-0.14262</c:v>
                </c:pt>
                <c:pt idx="7166">
                  <c:v>-0.14346100000000001</c:v>
                </c:pt>
                <c:pt idx="7167">
                  <c:v>-0.14429800000000001</c:v>
                </c:pt>
                <c:pt idx="7168">
                  <c:v>-0.14513100000000001</c:v>
                </c:pt>
                <c:pt idx="7169">
                  <c:v>-0.14596200000000001</c:v>
                </c:pt>
                <c:pt idx="7170">
                  <c:v>-0.146791</c:v>
                </c:pt>
                <c:pt idx="7171">
                  <c:v>-0.14762</c:v>
                </c:pt>
                <c:pt idx="7172">
                  <c:v>-0.14845</c:v>
                </c:pt>
                <c:pt idx="7173">
                  <c:v>-0.14928</c:v>
                </c:pt>
                <c:pt idx="7174">
                  <c:v>-0.15010899999999999</c:v>
                </c:pt>
                <c:pt idx="7175">
                  <c:v>-0.15093500000000001</c:v>
                </c:pt>
                <c:pt idx="7176">
                  <c:v>-0.151756</c:v>
                </c:pt>
                <c:pt idx="7177">
                  <c:v>-0.15257100000000001</c:v>
                </c:pt>
                <c:pt idx="7178">
                  <c:v>-0.15338199999999999</c:v>
                </c:pt>
                <c:pt idx="7179">
                  <c:v>-0.15419099999999999</c:v>
                </c:pt>
                <c:pt idx="7180">
                  <c:v>-0.154999</c:v>
                </c:pt>
                <c:pt idx="7181">
                  <c:v>-0.155805</c:v>
                </c:pt>
                <c:pt idx="7182">
                  <c:v>-0.156611</c:v>
                </c:pt>
                <c:pt idx="7183">
                  <c:v>-0.157416</c:v>
                </c:pt>
                <c:pt idx="7184">
                  <c:v>-0.158221</c:v>
                </c:pt>
                <c:pt idx="7185">
                  <c:v>-0.159024</c:v>
                </c:pt>
                <c:pt idx="7186">
                  <c:v>-0.15981899999999999</c:v>
                </c:pt>
                <c:pt idx="7187">
                  <c:v>-0.160608</c:v>
                </c:pt>
                <c:pt idx="7188">
                  <c:v>-0.16139300000000001</c:v>
                </c:pt>
                <c:pt idx="7189">
                  <c:v>-0.16217799999999999</c:v>
                </c:pt>
                <c:pt idx="7190">
                  <c:v>-0.16295999999999999</c:v>
                </c:pt>
                <c:pt idx="7191">
                  <c:v>-0.16373099999999999</c:v>
                </c:pt>
                <c:pt idx="7192">
                  <c:v>-0.16450300000000001</c:v>
                </c:pt>
                <c:pt idx="7193">
                  <c:v>-0.165301</c:v>
                </c:pt>
                <c:pt idx="7194">
                  <c:v>-0.166129</c:v>
                </c:pt>
                <c:pt idx="7195">
                  <c:v>-0.16694400000000001</c:v>
                </c:pt>
                <c:pt idx="7196">
                  <c:v>-0.16769400000000001</c:v>
                </c:pt>
                <c:pt idx="7197">
                  <c:v>-0.16839799999999999</c:v>
                </c:pt>
                <c:pt idx="7198">
                  <c:v>-0.169099</c:v>
                </c:pt>
                <c:pt idx="7199">
                  <c:v>-0.16980999999999999</c:v>
                </c:pt>
                <c:pt idx="7200">
                  <c:v>-0.17052700000000001</c:v>
                </c:pt>
                <c:pt idx="7201">
                  <c:v>-0.171235</c:v>
                </c:pt>
                <c:pt idx="7202">
                  <c:v>-0.17194200000000001</c:v>
                </c:pt>
                <c:pt idx="7203">
                  <c:v>-0.17265</c:v>
                </c:pt>
                <c:pt idx="7204">
                  <c:v>-0.17335600000000001</c:v>
                </c:pt>
                <c:pt idx="7205">
                  <c:v>-0.17405899999999999</c:v>
                </c:pt>
                <c:pt idx="7206">
                  <c:v>-0.17474999999999999</c:v>
                </c:pt>
                <c:pt idx="7207">
                  <c:v>-0.17543700000000001</c:v>
                </c:pt>
                <c:pt idx="7208">
                  <c:v>-0.176121</c:v>
                </c:pt>
                <c:pt idx="7209">
                  <c:v>-0.17680199999999999</c:v>
                </c:pt>
                <c:pt idx="7210">
                  <c:v>-0.177484</c:v>
                </c:pt>
                <c:pt idx="7211">
                  <c:v>-0.17816000000000001</c:v>
                </c:pt>
                <c:pt idx="7212">
                  <c:v>-0.178837</c:v>
                </c:pt>
                <c:pt idx="7213">
                  <c:v>-0.17951300000000001</c:v>
                </c:pt>
                <c:pt idx="7214">
                  <c:v>-0.18018700000000001</c:v>
                </c:pt>
                <c:pt idx="7215">
                  <c:v>-0.18085499999999999</c:v>
                </c:pt>
                <c:pt idx="7216">
                  <c:v>-0.18151500000000001</c:v>
                </c:pt>
                <c:pt idx="7217">
                  <c:v>-0.182171</c:v>
                </c:pt>
                <c:pt idx="7218">
                  <c:v>-0.18282200000000001</c:v>
                </c:pt>
                <c:pt idx="7219">
                  <c:v>-0.183472</c:v>
                </c:pt>
                <c:pt idx="7220">
                  <c:v>-0.18412200000000001</c:v>
                </c:pt>
                <c:pt idx="7221">
                  <c:v>-0.18476799999999999</c:v>
                </c:pt>
                <c:pt idx="7222">
                  <c:v>-0.18540599999999999</c:v>
                </c:pt>
                <c:pt idx="7223">
                  <c:v>-0.18604100000000001</c:v>
                </c:pt>
                <c:pt idx="7224">
                  <c:v>-0.18668999999999999</c:v>
                </c:pt>
                <c:pt idx="7225">
                  <c:v>-0.187418</c:v>
                </c:pt>
                <c:pt idx="7226">
                  <c:v>-0.18809000000000001</c:v>
                </c:pt>
                <c:pt idx="7227">
                  <c:v>-0.18870799999999999</c:v>
                </c:pt>
                <c:pt idx="7228">
                  <c:v>-0.189386</c:v>
                </c:pt>
                <c:pt idx="7229">
                  <c:v>-0.189999</c:v>
                </c:pt>
                <c:pt idx="7230">
                  <c:v>-0.19065299999999999</c:v>
                </c:pt>
                <c:pt idx="7231">
                  <c:v>-0.19129099999999999</c:v>
                </c:pt>
                <c:pt idx="7232">
                  <c:v>-0.19191</c:v>
                </c:pt>
                <c:pt idx="7233">
                  <c:v>-0.19256100000000001</c:v>
                </c:pt>
                <c:pt idx="7234">
                  <c:v>-0.19316800000000001</c:v>
                </c:pt>
                <c:pt idx="7235">
                  <c:v>-0.19380800000000001</c:v>
                </c:pt>
                <c:pt idx="7236">
                  <c:v>-0.19442300000000001</c:v>
                </c:pt>
                <c:pt idx="7237">
                  <c:v>-0.19502900000000001</c:v>
                </c:pt>
                <c:pt idx="7238">
                  <c:v>-0.19564400000000001</c:v>
                </c:pt>
                <c:pt idx="7239">
                  <c:v>-0.196239</c:v>
                </c:pt>
                <c:pt idx="7240">
                  <c:v>-0.19684699999999999</c:v>
                </c:pt>
                <c:pt idx="7241">
                  <c:v>-0.19744700000000001</c:v>
                </c:pt>
                <c:pt idx="7242">
                  <c:v>-0.19803299999999999</c:v>
                </c:pt>
                <c:pt idx="7243">
                  <c:v>-0.198632</c:v>
                </c:pt>
                <c:pt idx="7244">
                  <c:v>-0.199216</c:v>
                </c:pt>
                <c:pt idx="7245">
                  <c:v>-0.19980800000000001</c:v>
                </c:pt>
                <c:pt idx="7246">
                  <c:v>-0.20039199999999999</c:v>
                </c:pt>
                <c:pt idx="7247">
                  <c:v>-0.20095199999999999</c:v>
                </c:pt>
                <c:pt idx="7248">
                  <c:v>-0.20153099999999999</c:v>
                </c:pt>
                <c:pt idx="7249">
                  <c:v>-0.20208200000000001</c:v>
                </c:pt>
                <c:pt idx="7250">
                  <c:v>-0.202652</c:v>
                </c:pt>
                <c:pt idx="7251">
                  <c:v>-0.203206</c:v>
                </c:pt>
                <c:pt idx="7252">
                  <c:v>-0.20375299999999999</c:v>
                </c:pt>
                <c:pt idx="7253">
                  <c:v>-0.204314</c:v>
                </c:pt>
                <c:pt idx="7254">
                  <c:v>-0.20485200000000001</c:v>
                </c:pt>
                <c:pt idx="7255">
                  <c:v>-0.20541499999999999</c:v>
                </c:pt>
                <c:pt idx="7256">
                  <c:v>-0.20594899999999999</c:v>
                </c:pt>
                <c:pt idx="7257">
                  <c:v>-0.206484</c:v>
                </c:pt>
                <c:pt idx="7258">
                  <c:v>-0.206982</c:v>
                </c:pt>
                <c:pt idx="7259">
                  <c:v>-0.20746600000000001</c:v>
                </c:pt>
                <c:pt idx="7260">
                  <c:v>-0.208033</c:v>
                </c:pt>
                <c:pt idx="7261">
                  <c:v>-0.208701</c:v>
                </c:pt>
                <c:pt idx="7262">
                  <c:v>-0.209395</c:v>
                </c:pt>
                <c:pt idx="7263">
                  <c:v>-0.20997299999999999</c:v>
                </c:pt>
                <c:pt idx="7264">
                  <c:v>-0.21034600000000001</c:v>
                </c:pt>
                <c:pt idx="7265">
                  <c:v>-0.210619</c:v>
                </c:pt>
                <c:pt idx="7266">
                  <c:v>-0.21099300000000001</c:v>
                </c:pt>
                <c:pt idx="7267">
                  <c:v>-0.211336</c:v>
                </c:pt>
                <c:pt idx="7268">
                  <c:v>-0.21168699999999999</c:v>
                </c:pt>
                <c:pt idx="7269">
                  <c:v>-0.212036</c:v>
                </c:pt>
                <c:pt idx="7270">
                  <c:v>-0.21234500000000001</c:v>
                </c:pt>
                <c:pt idx="7271">
                  <c:v>-0.212698</c:v>
                </c:pt>
                <c:pt idx="7272">
                  <c:v>-0.21301</c:v>
                </c:pt>
                <c:pt idx="7273">
                  <c:v>-0.213342</c:v>
                </c:pt>
                <c:pt idx="7274">
                  <c:v>-0.213668</c:v>
                </c:pt>
                <c:pt idx="7275">
                  <c:v>-0.21396999999999999</c:v>
                </c:pt>
                <c:pt idx="7276">
                  <c:v>-0.21428900000000001</c:v>
                </c:pt>
                <c:pt idx="7277">
                  <c:v>-0.21458199999999999</c:v>
                </c:pt>
                <c:pt idx="7278">
                  <c:v>-0.21487700000000001</c:v>
                </c:pt>
                <c:pt idx="7279">
                  <c:v>-0.21517800000000001</c:v>
                </c:pt>
                <c:pt idx="7280">
                  <c:v>-0.21545500000000001</c:v>
                </c:pt>
                <c:pt idx="7281">
                  <c:v>-0.215752</c:v>
                </c:pt>
                <c:pt idx="7282">
                  <c:v>-0.216027</c:v>
                </c:pt>
                <c:pt idx="7283">
                  <c:v>-0.21630199999999999</c:v>
                </c:pt>
                <c:pt idx="7284">
                  <c:v>-0.216585</c:v>
                </c:pt>
                <c:pt idx="7285">
                  <c:v>-0.216836</c:v>
                </c:pt>
                <c:pt idx="7286">
                  <c:v>-0.217115</c:v>
                </c:pt>
                <c:pt idx="7287">
                  <c:v>-0.21735499999999999</c:v>
                </c:pt>
                <c:pt idx="7288">
                  <c:v>-0.21761</c:v>
                </c:pt>
                <c:pt idx="7289">
                  <c:v>-0.217857</c:v>
                </c:pt>
                <c:pt idx="7290">
                  <c:v>-0.21809000000000001</c:v>
                </c:pt>
                <c:pt idx="7291">
                  <c:v>-0.21834500000000001</c:v>
                </c:pt>
                <c:pt idx="7292">
                  <c:v>-0.218559</c:v>
                </c:pt>
                <c:pt idx="7293">
                  <c:v>-0.21879899999999999</c:v>
                </c:pt>
                <c:pt idx="7294">
                  <c:v>-0.21901300000000001</c:v>
                </c:pt>
                <c:pt idx="7295">
                  <c:v>-0.21923799999999999</c:v>
                </c:pt>
                <c:pt idx="7296">
                  <c:v>-0.21945600000000001</c:v>
                </c:pt>
                <c:pt idx="7297">
                  <c:v>-0.21965100000000001</c:v>
                </c:pt>
                <c:pt idx="7298">
                  <c:v>-0.21986</c:v>
                </c:pt>
                <c:pt idx="7299">
                  <c:v>-0.22004599999999999</c:v>
                </c:pt>
                <c:pt idx="7300">
                  <c:v>-0.220253</c:v>
                </c:pt>
                <c:pt idx="7301">
                  <c:v>-0.22043299999999999</c:v>
                </c:pt>
                <c:pt idx="7302">
                  <c:v>-0.220614</c:v>
                </c:pt>
                <c:pt idx="7303">
                  <c:v>-0.22078500000000001</c:v>
                </c:pt>
                <c:pt idx="7304">
                  <c:v>-0.22095600000000001</c:v>
                </c:pt>
                <c:pt idx="7305">
                  <c:v>-0.221134</c:v>
                </c:pt>
                <c:pt idx="7306">
                  <c:v>-0.22128900000000001</c:v>
                </c:pt>
                <c:pt idx="7307">
                  <c:v>-0.221446</c:v>
                </c:pt>
                <c:pt idx="7308">
                  <c:v>-0.221583</c:v>
                </c:pt>
                <c:pt idx="7309">
                  <c:v>-0.22173399999999999</c:v>
                </c:pt>
                <c:pt idx="7310">
                  <c:v>-0.22187299999999999</c:v>
                </c:pt>
                <c:pt idx="7311">
                  <c:v>-0.22200500000000001</c:v>
                </c:pt>
                <c:pt idx="7312">
                  <c:v>-0.222132</c:v>
                </c:pt>
                <c:pt idx="7313">
                  <c:v>-0.22225400000000001</c:v>
                </c:pt>
                <c:pt idx="7314">
                  <c:v>-0.222387</c:v>
                </c:pt>
                <c:pt idx="7315">
                  <c:v>-0.22250500000000001</c:v>
                </c:pt>
                <c:pt idx="7316">
                  <c:v>-0.22261300000000001</c:v>
                </c:pt>
                <c:pt idx="7317">
                  <c:v>-0.22270100000000001</c:v>
                </c:pt>
                <c:pt idx="7318">
                  <c:v>-0.22279299999999999</c:v>
                </c:pt>
                <c:pt idx="7319">
                  <c:v>-0.222882</c:v>
                </c:pt>
                <c:pt idx="7320">
                  <c:v>-0.22297</c:v>
                </c:pt>
                <c:pt idx="7321">
                  <c:v>-0.223047</c:v>
                </c:pt>
                <c:pt idx="7322">
                  <c:v>-0.22312000000000001</c:v>
                </c:pt>
                <c:pt idx="7323">
                  <c:v>-0.223194</c:v>
                </c:pt>
                <c:pt idx="7324">
                  <c:v>-0.22326299999999999</c:v>
                </c:pt>
                <c:pt idx="7325">
                  <c:v>-0.223329</c:v>
                </c:pt>
                <c:pt idx="7326">
                  <c:v>-0.22337399999999999</c:v>
                </c:pt>
                <c:pt idx="7327">
                  <c:v>-0.22342100000000001</c:v>
                </c:pt>
                <c:pt idx="7328">
                  <c:v>-0.22345699999999999</c:v>
                </c:pt>
                <c:pt idx="7329">
                  <c:v>-0.223498</c:v>
                </c:pt>
                <c:pt idx="7330">
                  <c:v>-0.22352900000000001</c:v>
                </c:pt>
                <c:pt idx="7331">
                  <c:v>-0.223554</c:v>
                </c:pt>
                <c:pt idx="7332">
                  <c:v>-0.22358</c:v>
                </c:pt>
                <c:pt idx="7333">
                  <c:v>-0.22359499999999999</c:v>
                </c:pt>
                <c:pt idx="7334">
                  <c:v>-0.22361600000000001</c:v>
                </c:pt>
                <c:pt idx="7335">
                  <c:v>-0.22361700000000001</c:v>
                </c:pt>
                <c:pt idx="7336">
                  <c:v>-0.22362000000000001</c:v>
                </c:pt>
                <c:pt idx="7337">
                  <c:v>-0.223609</c:v>
                </c:pt>
                <c:pt idx="7338">
                  <c:v>-0.22359599999999999</c:v>
                </c:pt>
                <c:pt idx="7339">
                  <c:v>-0.223582</c:v>
                </c:pt>
                <c:pt idx="7340">
                  <c:v>-0.22355800000000001</c:v>
                </c:pt>
                <c:pt idx="7341">
                  <c:v>-0.22353899999999999</c:v>
                </c:pt>
                <c:pt idx="7342">
                  <c:v>-0.22350300000000001</c:v>
                </c:pt>
                <c:pt idx="7343">
                  <c:v>-0.223472</c:v>
                </c:pt>
                <c:pt idx="7344">
                  <c:v>-0.22342699999999999</c:v>
                </c:pt>
                <c:pt idx="7345">
                  <c:v>-0.223381</c:v>
                </c:pt>
                <c:pt idx="7346">
                  <c:v>-0.22333</c:v>
                </c:pt>
                <c:pt idx="7347">
                  <c:v>-0.22326599999999999</c:v>
                </c:pt>
                <c:pt idx="7348">
                  <c:v>-0.22320100000000001</c:v>
                </c:pt>
                <c:pt idx="7349">
                  <c:v>-0.22312799999999999</c:v>
                </c:pt>
                <c:pt idx="7350">
                  <c:v>-0.22306000000000001</c:v>
                </c:pt>
                <c:pt idx="7351">
                  <c:v>-0.22298200000000001</c:v>
                </c:pt>
                <c:pt idx="7352">
                  <c:v>-0.22289700000000001</c:v>
                </c:pt>
                <c:pt idx="7353">
                  <c:v>-0.222803</c:v>
                </c:pt>
                <c:pt idx="7354">
                  <c:v>-0.22270699999999999</c:v>
                </c:pt>
                <c:pt idx="7355">
                  <c:v>-0.222609</c:v>
                </c:pt>
                <c:pt idx="7356">
                  <c:v>-0.22250300000000001</c:v>
                </c:pt>
                <c:pt idx="7357">
                  <c:v>-0.222387</c:v>
                </c:pt>
                <c:pt idx="7358">
                  <c:v>-0.22226299999999999</c:v>
                </c:pt>
                <c:pt idx="7359">
                  <c:v>-0.22214300000000001</c:v>
                </c:pt>
                <c:pt idx="7360">
                  <c:v>-0.222021</c:v>
                </c:pt>
                <c:pt idx="7361">
                  <c:v>-0.221891</c:v>
                </c:pt>
                <c:pt idx="7362">
                  <c:v>-0.221745</c:v>
                </c:pt>
                <c:pt idx="7363">
                  <c:v>-0.22159599999999999</c:v>
                </c:pt>
                <c:pt idx="7364">
                  <c:v>-0.221447</c:v>
                </c:pt>
                <c:pt idx="7365">
                  <c:v>-0.22129799999999999</c:v>
                </c:pt>
                <c:pt idx="7366">
                  <c:v>-0.221138</c:v>
                </c:pt>
                <c:pt idx="7367">
                  <c:v>-0.22096299999999999</c:v>
                </c:pt>
                <c:pt idx="7368">
                  <c:v>-0.22078700000000001</c:v>
                </c:pt>
                <c:pt idx="7369">
                  <c:v>-0.22061</c:v>
                </c:pt>
                <c:pt idx="7370">
                  <c:v>-0.22043399999999999</c:v>
                </c:pt>
                <c:pt idx="7371">
                  <c:v>-0.22024099999999999</c:v>
                </c:pt>
                <c:pt idx="7372">
                  <c:v>-0.22004399999999999</c:v>
                </c:pt>
                <c:pt idx="7373">
                  <c:v>-0.21984300000000001</c:v>
                </c:pt>
                <c:pt idx="7374">
                  <c:v>-0.21964500000000001</c:v>
                </c:pt>
                <c:pt idx="7375">
                  <c:v>-0.219443</c:v>
                </c:pt>
                <c:pt idx="7376">
                  <c:v>-0.21922</c:v>
                </c:pt>
                <c:pt idx="7377">
                  <c:v>-0.21899199999999999</c:v>
                </c:pt>
                <c:pt idx="7378">
                  <c:v>-0.21875700000000001</c:v>
                </c:pt>
                <c:pt idx="7379">
                  <c:v>-0.21853</c:v>
                </c:pt>
                <c:pt idx="7380">
                  <c:v>-0.21829399999999999</c:v>
                </c:pt>
                <c:pt idx="7381">
                  <c:v>-0.21804899999999999</c:v>
                </c:pt>
                <c:pt idx="7382">
                  <c:v>-0.21779799999999999</c:v>
                </c:pt>
                <c:pt idx="7383">
                  <c:v>-0.21754399999999999</c:v>
                </c:pt>
                <c:pt idx="7384">
                  <c:v>-0.21729299999999999</c:v>
                </c:pt>
                <c:pt idx="7385">
                  <c:v>-0.217027</c:v>
                </c:pt>
                <c:pt idx="7386">
                  <c:v>-0.216754</c:v>
                </c:pt>
                <c:pt idx="7387">
                  <c:v>-0.21646899999999999</c:v>
                </c:pt>
                <c:pt idx="7388">
                  <c:v>-0.21618699999999999</c:v>
                </c:pt>
                <c:pt idx="7389">
                  <c:v>-0.21590200000000001</c:v>
                </c:pt>
                <c:pt idx="7390">
                  <c:v>-0.21561</c:v>
                </c:pt>
                <c:pt idx="7391">
                  <c:v>-0.21531400000000001</c:v>
                </c:pt>
                <c:pt idx="7392">
                  <c:v>-0.21500900000000001</c:v>
                </c:pt>
                <c:pt idx="7393">
                  <c:v>-0.21470500000000001</c:v>
                </c:pt>
                <c:pt idx="7394">
                  <c:v>-0.21439</c:v>
                </c:pt>
                <c:pt idx="7395">
                  <c:v>-0.21407100000000001</c:v>
                </c:pt>
                <c:pt idx="7396">
                  <c:v>-0.21374299999999999</c:v>
                </c:pt>
                <c:pt idx="7397">
                  <c:v>-0.21340700000000001</c:v>
                </c:pt>
                <c:pt idx="7398">
                  <c:v>-0.21306700000000001</c:v>
                </c:pt>
                <c:pt idx="7399">
                  <c:v>-0.212726</c:v>
                </c:pt>
                <c:pt idx="7400">
                  <c:v>-0.212393</c:v>
                </c:pt>
                <c:pt idx="7401">
                  <c:v>-0.21204799999999999</c:v>
                </c:pt>
                <c:pt idx="7402">
                  <c:v>-0.21166699999999999</c:v>
                </c:pt>
                <c:pt idx="7403">
                  <c:v>-0.21126500000000001</c:v>
                </c:pt>
                <c:pt idx="7404">
                  <c:v>-0.21093799999999999</c:v>
                </c:pt>
                <c:pt idx="7405">
                  <c:v>-0.210734</c:v>
                </c:pt>
                <c:pt idx="7406">
                  <c:v>-0.21052899999999999</c:v>
                </c:pt>
                <c:pt idx="7407">
                  <c:v>-0.21012400000000001</c:v>
                </c:pt>
                <c:pt idx="7408">
                  <c:v>-0.20954400000000001</c:v>
                </c:pt>
                <c:pt idx="7409">
                  <c:v>-0.208927</c:v>
                </c:pt>
                <c:pt idx="7410">
                  <c:v>-0.20835300000000001</c:v>
                </c:pt>
                <c:pt idx="7411">
                  <c:v>-0.207813</c:v>
                </c:pt>
                <c:pt idx="7412">
                  <c:v>-0.207231</c:v>
                </c:pt>
                <c:pt idx="7413">
                  <c:v>-0.206646</c:v>
                </c:pt>
                <c:pt idx="7414">
                  <c:v>-0.20604900000000001</c:v>
                </c:pt>
                <c:pt idx="7415">
                  <c:v>-0.205453</c:v>
                </c:pt>
                <c:pt idx="7416">
                  <c:v>-0.20486299999999999</c:v>
                </c:pt>
                <c:pt idx="7417">
                  <c:v>-0.20424100000000001</c:v>
                </c:pt>
                <c:pt idx="7418">
                  <c:v>-0.20363500000000001</c:v>
                </c:pt>
                <c:pt idx="7419">
                  <c:v>-0.203016</c:v>
                </c:pt>
                <c:pt idx="7420">
                  <c:v>-0.202408</c:v>
                </c:pt>
                <c:pt idx="7421">
                  <c:v>-0.20178699999999999</c:v>
                </c:pt>
                <c:pt idx="7422">
                  <c:v>-0.20114099999999999</c:v>
                </c:pt>
                <c:pt idx="7423">
                  <c:v>-0.20050000000000001</c:v>
                </c:pt>
                <c:pt idx="7424">
                  <c:v>-0.199849</c:v>
                </c:pt>
                <c:pt idx="7425">
                  <c:v>-0.199208</c:v>
                </c:pt>
                <c:pt idx="7426">
                  <c:v>-0.198549</c:v>
                </c:pt>
                <c:pt idx="7427">
                  <c:v>-0.197881</c:v>
                </c:pt>
                <c:pt idx="7428">
                  <c:v>-0.19721</c:v>
                </c:pt>
                <c:pt idx="7429">
                  <c:v>-0.19654099999999999</c:v>
                </c:pt>
                <c:pt idx="7430">
                  <c:v>-0.19587399999999999</c:v>
                </c:pt>
                <c:pt idx="7431">
                  <c:v>-0.195189</c:v>
                </c:pt>
                <c:pt idx="7432">
                  <c:v>-0.194498</c:v>
                </c:pt>
                <c:pt idx="7433">
                  <c:v>-0.193801</c:v>
                </c:pt>
                <c:pt idx="7434">
                  <c:v>-0.19311200000000001</c:v>
                </c:pt>
                <c:pt idx="7435">
                  <c:v>-0.192413</c:v>
                </c:pt>
                <c:pt idx="7436">
                  <c:v>-0.19169900000000001</c:v>
                </c:pt>
                <c:pt idx="7437">
                  <c:v>-0.190973</c:v>
                </c:pt>
                <c:pt idx="7438">
                  <c:v>-0.190246</c:v>
                </c:pt>
                <c:pt idx="7439">
                  <c:v>-0.189526</c:v>
                </c:pt>
                <c:pt idx="7440">
                  <c:v>-0.18879799999999999</c:v>
                </c:pt>
                <c:pt idx="7441">
                  <c:v>-0.18806200000000001</c:v>
                </c:pt>
                <c:pt idx="7442">
                  <c:v>-0.18731700000000001</c:v>
                </c:pt>
                <c:pt idx="7443">
                  <c:v>-0.18657299999999999</c:v>
                </c:pt>
                <c:pt idx="7444">
                  <c:v>-0.18582399999999999</c:v>
                </c:pt>
                <c:pt idx="7445">
                  <c:v>-0.18506800000000001</c:v>
                </c:pt>
                <c:pt idx="7446">
                  <c:v>-0.18430099999999999</c:v>
                </c:pt>
                <c:pt idx="7447">
                  <c:v>-0.183527</c:v>
                </c:pt>
                <c:pt idx="7448">
                  <c:v>-0.182754</c:v>
                </c:pt>
                <c:pt idx="7449">
                  <c:v>-0.18198</c:v>
                </c:pt>
                <c:pt idx="7450">
                  <c:v>-0.181202</c:v>
                </c:pt>
                <c:pt idx="7451">
                  <c:v>-0.18041599999999999</c:v>
                </c:pt>
                <c:pt idx="7452">
                  <c:v>-0.17962600000000001</c:v>
                </c:pt>
                <c:pt idx="7453">
                  <c:v>-0.17882899999999999</c:v>
                </c:pt>
                <c:pt idx="7454">
                  <c:v>-0.17802899999999999</c:v>
                </c:pt>
                <c:pt idx="7455">
                  <c:v>-0.17721899999999999</c:v>
                </c:pt>
                <c:pt idx="7456">
                  <c:v>-0.17640500000000001</c:v>
                </c:pt>
                <c:pt idx="7457">
                  <c:v>-0.17558499999999999</c:v>
                </c:pt>
                <c:pt idx="7458">
                  <c:v>-0.174762</c:v>
                </c:pt>
                <c:pt idx="7459">
                  <c:v>-0.17394000000000001</c:v>
                </c:pt>
                <c:pt idx="7460">
                  <c:v>-0.17311000000000001</c:v>
                </c:pt>
                <c:pt idx="7461">
                  <c:v>-0.17228099999999999</c:v>
                </c:pt>
                <c:pt idx="7462">
                  <c:v>-0.17144000000000001</c:v>
                </c:pt>
                <c:pt idx="7463">
                  <c:v>-0.170594</c:v>
                </c:pt>
                <c:pt idx="7464">
                  <c:v>-0.169742</c:v>
                </c:pt>
                <c:pt idx="7465">
                  <c:v>-0.16888500000000001</c:v>
                </c:pt>
                <c:pt idx="7466">
                  <c:v>-0.16802700000000001</c:v>
                </c:pt>
                <c:pt idx="7467">
                  <c:v>-0.167158</c:v>
                </c:pt>
                <c:pt idx="7468">
                  <c:v>-0.16628899999999999</c:v>
                </c:pt>
                <c:pt idx="7469">
                  <c:v>-0.16541600000000001</c:v>
                </c:pt>
                <c:pt idx="7470">
                  <c:v>-0.164545</c:v>
                </c:pt>
                <c:pt idx="7471">
                  <c:v>-0.16366900000000001</c:v>
                </c:pt>
                <c:pt idx="7472">
                  <c:v>-0.16278000000000001</c:v>
                </c:pt>
                <c:pt idx="7473">
                  <c:v>-0.161884</c:v>
                </c:pt>
                <c:pt idx="7474">
                  <c:v>-0.16098399999999999</c:v>
                </c:pt>
                <c:pt idx="7475">
                  <c:v>-0.16008600000000001</c:v>
                </c:pt>
                <c:pt idx="7476">
                  <c:v>-0.15917999999999999</c:v>
                </c:pt>
                <c:pt idx="7477">
                  <c:v>-0.15826599999999999</c:v>
                </c:pt>
                <c:pt idx="7478">
                  <c:v>-0.15734699999999999</c:v>
                </c:pt>
                <c:pt idx="7479">
                  <c:v>-0.15643399999999999</c:v>
                </c:pt>
                <c:pt idx="7480">
                  <c:v>-0.15552199999999999</c:v>
                </c:pt>
                <c:pt idx="7481">
                  <c:v>-0.15459999999999999</c:v>
                </c:pt>
                <c:pt idx="7482">
                  <c:v>-0.15366199999999999</c:v>
                </c:pt>
                <c:pt idx="7483">
                  <c:v>-0.15271599999999999</c:v>
                </c:pt>
                <c:pt idx="7484">
                  <c:v>-0.15177599999999999</c:v>
                </c:pt>
                <c:pt idx="7485">
                  <c:v>-0.150834</c:v>
                </c:pt>
                <c:pt idx="7486">
                  <c:v>-0.14988499999999999</c:v>
                </c:pt>
                <c:pt idx="7487">
                  <c:v>-0.148923</c:v>
                </c:pt>
                <c:pt idx="7488">
                  <c:v>-0.14796200000000001</c:v>
                </c:pt>
                <c:pt idx="7489">
                  <c:v>-0.147005</c:v>
                </c:pt>
                <c:pt idx="7490">
                  <c:v>-0.14604700000000001</c:v>
                </c:pt>
                <c:pt idx="7491">
                  <c:v>-0.14507700000000001</c:v>
                </c:pt>
                <c:pt idx="7492">
                  <c:v>-0.144095</c:v>
                </c:pt>
                <c:pt idx="7493">
                  <c:v>-0.14311399999999999</c:v>
                </c:pt>
                <c:pt idx="7494">
                  <c:v>-0.14213400000000001</c:v>
                </c:pt>
                <c:pt idx="7495">
                  <c:v>-0.141152</c:v>
                </c:pt>
                <c:pt idx="7496">
                  <c:v>-0.140154</c:v>
                </c:pt>
                <c:pt idx="7497">
                  <c:v>-0.13915</c:v>
                </c:pt>
                <c:pt idx="7498">
                  <c:v>-0.13814699999999999</c:v>
                </c:pt>
                <c:pt idx="7499">
                  <c:v>-0.13714799999999999</c:v>
                </c:pt>
                <c:pt idx="7500">
                  <c:v>-0.13614599999999999</c:v>
                </c:pt>
                <c:pt idx="7501">
                  <c:v>-0.135133</c:v>
                </c:pt>
                <c:pt idx="7502">
                  <c:v>-0.13411500000000001</c:v>
                </c:pt>
                <c:pt idx="7503">
                  <c:v>-0.13309499999999999</c:v>
                </c:pt>
                <c:pt idx="7504">
                  <c:v>-0.132075</c:v>
                </c:pt>
                <c:pt idx="7505">
                  <c:v>-0.131047</c:v>
                </c:pt>
                <c:pt idx="7506">
                  <c:v>-0.13000900000000001</c:v>
                </c:pt>
                <c:pt idx="7507">
                  <c:v>-0.128968</c:v>
                </c:pt>
                <c:pt idx="7508">
                  <c:v>-0.12792700000000001</c:v>
                </c:pt>
                <c:pt idx="7509">
                  <c:v>-0.126887</c:v>
                </c:pt>
                <c:pt idx="7510">
                  <c:v>-0.12584300000000001</c:v>
                </c:pt>
                <c:pt idx="7511">
                  <c:v>-0.124794</c:v>
                </c:pt>
                <c:pt idx="7512">
                  <c:v>-0.123739</c:v>
                </c:pt>
                <c:pt idx="7513">
                  <c:v>-0.122682</c:v>
                </c:pt>
                <c:pt idx="7514">
                  <c:v>-0.121619</c:v>
                </c:pt>
                <c:pt idx="7515">
                  <c:v>-0.12055100000000001</c:v>
                </c:pt>
                <c:pt idx="7516">
                  <c:v>-0.119477</c:v>
                </c:pt>
                <c:pt idx="7517">
                  <c:v>-0.11840000000000001</c:v>
                </c:pt>
                <c:pt idx="7518">
                  <c:v>-0.117323</c:v>
                </c:pt>
                <c:pt idx="7519">
                  <c:v>-0.116243</c:v>
                </c:pt>
                <c:pt idx="7520">
                  <c:v>-0.115164</c:v>
                </c:pt>
                <c:pt idx="7521">
                  <c:v>-0.11408</c:v>
                </c:pt>
                <c:pt idx="7522">
                  <c:v>-0.11299099999999999</c:v>
                </c:pt>
                <c:pt idx="7523">
                  <c:v>-0.11189399999999999</c:v>
                </c:pt>
                <c:pt idx="7524">
                  <c:v>-0.110793</c:v>
                </c:pt>
                <c:pt idx="7525">
                  <c:v>-0.10969</c:v>
                </c:pt>
                <c:pt idx="7526">
                  <c:v>-0.108582</c:v>
                </c:pt>
                <c:pt idx="7527">
                  <c:v>-0.107471</c:v>
                </c:pt>
                <c:pt idx="7528">
                  <c:v>-0.10635500000000001</c:v>
                </c:pt>
                <c:pt idx="7529">
                  <c:v>-0.105242</c:v>
                </c:pt>
                <c:pt idx="7530">
                  <c:v>-0.104131</c:v>
                </c:pt>
                <c:pt idx="7531">
                  <c:v>-0.103016</c:v>
                </c:pt>
                <c:pt idx="7532">
                  <c:v>-0.10188999999999999</c:v>
                </c:pt>
                <c:pt idx="7533">
                  <c:v>-0.100756</c:v>
                </c:pt>
                <c:pt idx="7534">
                  <c:v>-9.9621500000000002E-2</c:v>
                </c:pt>
                <c:pt idx="7535">
                  <c:v>-9.8485799999999998E-2</c:v>
                </c:pt>
                <c:pt idx="7536">
                  <c:v>-9.7347199999999995E-2</c:v>
                </c:pt>
                <c:pt idx="7537">
                  <c:v>-9.6198699999999998E-2</c:v>
                </c:pt>
                <c:pt idx="7538">
                  <c:v>-9.5049400000000006E-2</c:v>
                </c:pt>
                <c:pt idx="7539">
                  <c:v>-9.39078E-2</c:v>
                </c:pt>
                <c:pt idx="7540">
                  <c:v>-9.2769299999999999E-2</c:v>
                </c:pt>
                <c:pt idx="7541">
                  <c:v>-9.1622099999999998E-2</c:v>
                </c:pt>
                <c:pt idx="7542">
                  <c:v>-9.0457599999999999E-2</c:v>
                </c:pt>
                <c:pt idx="7543">
                  <c:v>-8.9287000000000005E-2</c:v>
                </c:pt>
                <c:pt idx="7544">
                  <c:v>-8.8119699999999995E-2</c:v>
                </c:pt>
                <c:pt idx="7545">
                  <c:v>-8.69534E-2</c:v>
                </c:pt>
                <c:pt idx="7546">
                  <c:v>-8.5780200000000001E-2</c:v>
                </c:pt>
                <c:pt idx="7547">
                  <c:v>-8.4599499999999994E-2</c:v>
                </c:pt>
                <c:pt idx="7548">
                  <c:v>-8.3419199999999999E-2</c:v>
                </c:pt>
                <c:pt idx="7549">
                  <c:v>-8.2246E-2</c:v>
                </c:pt>
                <c:pt idx="7550">
                  <c:v>-8.1072599999999995E-2</c:v>
                </c:pt>
                <c:pt idx="7551">
                  <c:v>-7.9888799999999996E-2</c:v>
                </c:pt>
                <c:pt idx="7552">
                  <c:v>-7.8696100000000005E-2</c:v>
                </c:pt>
                <c:pt idx="7553">
                  <c:v>-7.7501700000000007E-2</c:v>
                </c:pt>
                <c:pt idx="7554">
                  <c:v>-7.6310199999999995E-2</c:v>
                </c:pt>
                <c:pt idx="7555">
                  <c:v>-7.5115500000000002E-2</c:v>
                </c:pt>
                <c:pt idx="7556">
                  <c:v>-7.3911599999999994E-2</c:v>
                </c:pt>
                <c:pt idx="7557">
                  <c:v>-7.2702100000000006E-2</c:v>
                </c:pt>
                <c:pt idx="7558">
                  <c:v>-7.1496599999999993E-2</c:v>
                </c:pt>
                <c:pt idx="7559">
                  <c:v>-7.0294700000000002E-2</c:v>
                </c:pt>
                <c:pt idx="7560">
                  <c:v>-6.9091399999999997E-2</c:v>
                </c:pt>
                <c:pt idx="7561">
                  <c:v>-6.7878999999999995E-2</c:v>
                </c:pt>
                <c:pt idx="7562">
                  <c:v>-6.6660899999999995E-2</c:v>
                </c:pt>
                <c:pt idx="7563">
                  <c:v>-6.5442899999999998E-2</c:v>
                </c:pt>
                <c:pt idx="7564">
                  <c:v>-6.4221299999999995E-2</c:v>
                </c:pt>
                <c:pt idx="7565">
                  <c:v>-6.2997700000000004E-2</c:v>
                </c:pt>
                <c:pt idx="7566">
                  <c:v>-6.1766300000000003E-2</c:v>
                </c:pt>
                <c:pt idx="7567">
                  <c:v>-6.0534999999999999E-2</c:v>
                </c:pt>
                <c:pt idx="7568">
                  <c:v>-5.9307400000000003E-2</c:v>
                </c:pt>
                <c:pt idx="7569">
                  <c:v>-5.808E-2</c:v>
                </c:pt>
                <c:pt idx="7570">
                  <c:v>-5.6853099999999997E-2</c:v>
                </c:pt>
                <c:pt idx="7571">
                  <c:v>-5.5618800000000003E-2</c:v>
                </c:pt>
                <c:pt idx="7572">
                  <c:v>-5.4382399999999997E-2</c:v>
                </c:pt>
                <c:pt idx="7573">
                  <c:v>-5.3139899999999997E-2</c:v>
                </c:pt>
                <c:pt idx="7574">
                  <c:v>-5.1893599999999998E-2</c:v>
                </c:pt>
                <c:pt idx="7575">
                  <c:v>-5.0646099999999999E-2</c:v>
                </c:pt>
                <c:pt idx="7576">
                  <c:v>-4.9393800000000002E-2</c:v>
                </c:pt>
                <c:pt idx="7577">
                  <c:v>-4.8142600000000001E-2</c:v>
                </c:pt>
                <c:pt idx="7578">
                  <c:v>-4.6888899999999997E-2</c:v>
                </c:pt>
                <c:pt idx="7579">
                  <c:v>-4.5643900000000001E-2</c:v>
                </c:pt>
                <c:pt idx="7580">
                  <c:v>-4.4409999999999998E-2</c:v>
                </c:pt>
                <c:pt idx="7581">
                  <c:v>-4.3166499999999997E-2</c:v>
                </c:pt>
                <c:pt idx="7582">
                  <c:v>-4.1883700000000003E-2</c:v>
                </c:pt>
                <c:pt idx="7583">
                  <c:v>-4.0583000000000001E-2</c:v>
                </c:pt>
                <c:pt idx="7584">
                  <c:v>-3.9375E-2</c:v>
                </c:pt>
                <c:pt idx="7585">
                  <c:v>-3.8610899999999997E-2</c:v>
                </c:pt>
                <c:pt idx="7586">
                  <c:v>-3.7574700000000003E-2</c:v>
                </c:pt>
                <c:pt idx="7587">
                  <c:v>-3.6294800000000002E-2</c:v>
                </c:pt>
                <c:pt idx="7588">
                  <c:v>-3.5342999999999999E-2</c:v>
                </c:pt>
                <c:pt idx="7589">
                  <c:v>-3.4077400000000001E-2</c:v>
                </c:pt>
                <c:pt idx="7590">
                  <c:v>-3.30376E-2</c:v>
                </c:pt>
                <c:pt idx="7591">
                  <c:v>-3.1914100000000001E-2</c:v>
                </c:pt>
                <c:pt idx="7592">
                  <c:v>-3.07143E-2</c:v>
                </c:pt>
                <c:pt idx="7593">
                  <c:v>-2.9677800000000001E-2</c:v>
                </c:pt>
                <c:pt idx="7594">
                  <c:v>-2.8429400000000001E-2</c:v>
                </c:pt>
                <c:pt idx="7595">
                  <c:v>-2.7369399999999999E-2</c:v>
                </c:pt>
                <c:pt idx="7596">
                  <c:v>-2.61932E-2</c:v>
                </c:pt>
                <c:pt idx="7597">
                  <c:v>-2.5045700000000001E-2</c:v>
                </c:pt>
                <c:pt idx="7598">
                  <c:v>-2.39376E-2</c:v>
                </c:pt>
                <c:pt idx="7599">
                  <c:v>-2.27663E-2</c:v>
                </c:pt>
                <c:pt idx="7600">
                  <c:v>-2.1663999999999999E-2</c:v>
                </c:pt>
                <c:pt idx="7601">
                  <c:v>-2.0519099999999998E-2</c:v>
                </c:pt>
                <c:pt idx="7602">
                  <c:v>-1.9357200000000001E-2</c:v>
                </c:pt>
                <c:pt idx="7603">
                  <c:v>-1.8218100000000001E-2</c:v>
                </c:pt>
                <c:pt idx="7604">
                  <c:v>-1.7052500000000002E-2</c:v>
                </c:pt>
                <c:pt idx="7605">
                  <c:v>-1.5897600000000001E-2</c:v>
                </c:pt>
                <c:pt idx="7606">
                  <c:v>-1.4768699999999999E-2</c:v>
                </c:pt>
                <c:pt idx="7607">
                  <c:v>-1.35788E-2</c:v>
                </c:pt>
                <c:pt idx="7608">
                  <c:v>-1.24677E-2</c:v>
                </c:pt>
                <c:pt idx="7609">
                  <c:v>-1.1295400000000001E-2</c:v>
                </c:pt>
                <c:pt idx="7610">
                  <c:v>-1.01607E-2</c:v>
                </c:pt>
                <c:pt idx="7611" formatCode="0.00E+00">
                  <c:v>-9.0199400000000006E-3</c:v>
                </c:pt>
                <c:pt idx="7612" formatCode="0.00E+00">
                  <c:v>-7.8270000000000006E-3</c:v>
                </c:pt>
                <c:pt idx="7613" formatCode="0.00E+00">
                  <c:v>-6.7021600000000004E-3</c:v>
                </c:pt>
                <c:pt idx="7614" formatCode="0.00E+00">
                  <c:v>-5.5046100000000001E-3</c:v>
                </c:pt>
                <c:pt idx="7615" formatCode="0.00E+00">
                  <c:v>-4.3707800000000003E-3</c:v>
                </c:pt>
                <c:pt idx="7616" formatCode="0.00E+00">
                  <c:v>-3.1982500000000001E-3</c:v>
                </c:pt>
                <c:pt idx="7617" formatCode="0.00E+00">
                  <c:v>-2.03498E-3</c:v>
                </c:pt>
                <c:pt idx="7618" formatCode="0.00E+00">
                  <c:v>-8.8869399999999999E-4</c:v>
                </c:pt>
                <c:pt idx="7619" formatCode="0.00E+00">
                  <c:v>2.7811200000000001E-4</c:v>
                </c:pt>
                <c:pt idx="7620" formatCode="0.00E+00">
                  <c:v>1.42365E-3</c:v>
                </c:pt>
                <c:pt idx="7621" formatCode="0.00E+00">
                  <c:v>2.59487E-3</c:v>
                </c:pt>
                <c:pt idx="7622" formatCode="0.00E+00">
                  <c:v>3.7581300000000002E-3</c:v>
                </c:pt>
                <c:pt idx="7623" formatCode="0.00E+00">
                  <c:v>4.9321900000000004E-3</c:v>
                </c:pt>
                <c:pt idx="7624" formatCode="0.00E+00">
                  <c:v>6.0877800000000001E-3</c:v>
                </c:pt>
                <c:pt idx="7625" formatCode="0.00E+00">
                  <c:v>7.2698099999999998E-3</c:v>
                </c:pt>
                <c:pt idx="7626" formatCode="0.00E+00">
                  <c:v>8.4192699999999995E-3</c:v>
                </c:pt>
                <c:pt idx="7627" formatCode="0.00E+00">
                  <c:v>9.6015900000000001E-3</c:v>
                </c:pt>
                <c:pt idx="7628">
                  <c:v>1.07568E-2</c:v>
                </c:pt>
                <c:pt idx="7629">
                  <c:v>1.1914599999999999E-2</c:v>
                </c:pt>
                <c:pt idx="7630">
                  <c:v>1.30957E-2</c:v>
                </c:pt>
                <c:pt idx="7631">
                  <c:v>1.42361E-2</c:v>
                </c:pt>
                <c:pt idx="7632">
                  <c:v>1.54366E-2</c:v>
                </c:pt>
                <c:pt idx="7633">
                  <c:v>1.65795E-2</c:v>
                </c:pt>
                <c:pt idx="7634">
                  <c:v>1.77672E-2</c:v>
                </c:pt>
                <c:pt idx="7635">
                  <c:v>1.89339E-2</c:v>
                </c:pt>
                <c:pt idx="7636">
                  <c:v>2.00942E-2</c:v>
                </c:pt>
                <c:pt idx="7637">
                  <c:v>2.1281700000000001E-2</c:v>
                </c:pt>
                <c:pt idx="7638">
                  <c:v>2.24269E-2</c:v>
                </c:pt>
                <c:pt idx="7639">
                  <c:v>2.3613700000000001E-2</c:v>
                </c:pt>
                <c:pt idx="7640">
                  <c:v>2.4766799999999999E-2</c:v>
                </c:pt>
                <c:pt idx="7641">
                  <c:v>2.59397E-2</c:v>
                </c:pt>
                <c:pt idx="7642">
                  <c:v>2.7105799999999999E-2</c:v>
                </c:pt>
                <c:pt idx="7643">
                  <c:v>2.82711E-2</c:v>
                </c:pt>
                <c:pt idx="7644">
                  <c:v>2.94501E-2</c:v>
                </c:pt>
                <c:pt idx="7645">
                  <c:v>3.0634600000000001E-2</c:v>
                </c:pt>
                <c:pt idx="7646">
                  <c:v>3.18021E-2</c:v>
                </c:pt>
                <c:pt idx="7647">
                  <c:v>3.2926999999999998E-2</c:v>
                </c:pt>
                <c:pt idx="7648">
                  <c:v>3.4054899999999999E-2</c:v>
                </c:pt>
                <c:pt idx="7649">
                  <c:v>3.5290299999999997E-2</c:v>
                </c:pt>
                <c:pt idx="7650">
                  <c:v>3.6628000000000001E-2</c:v>
                </c:pt>
                <c:pt idx="7651">
                  <c:v>3.7652499999999998E-2</c:v>
                </c:pt>
                <c:pt idx="7652">
                  <c:v>3.6840100000000001E-2</c:v>
                </c:pt>
                <c:pt idx="7653">
                  <c:v>3.7055100000000001E-2</c:v>
                </c:pt>
                <c:pt idx="7654">
                  <c:v>3.8298100000000002E-2</c:v>
                </c:pt>
                <c:pt idx="7655">
                  <c:v>3.8177000000000003E-2</c:v>
                </c:pt>
                <c:pt idx="7656">
                  <c:v>3.9368899999999998E-2</c:v>
                </c:pt>
                <c:pt idx="7657">
                  <c:v>3.9641000000000003E-2</c:v>
                </c:pt>
                <c:pt idx="7658">
                  <c:v>4.0238500000000003E-2</c:v>
                </c:pt>
                <c:pt idx="7659">
                  <c:v>4.1113400000000001E-2</c:v>
                </c:pt>
                <c:pt idx="7660">
                  <c:v>4.12451E-2</c:v>
                </c:pt>
                <c:pt idx="7661">
                  <c:v>4.2309399999999997E-2</c:v>
                </c:pt>
                <c:pt idx="7662">
                  <c:v>4.2539300000000002E-2</c:v>
                </c:pt>
                <c:pt idx="7663">
                  <c:v>4.33201E-2</c:v>
                </c:pt>
                <c:pt idx="7664">
                  <c:v>4.3921700000000001E-2</c:v>
                </c:pt>
                <c:pt idx="7665">
                  <c:v>4.4369800000000001E-2</c:v>
                </c:pt>
                <c:pt idx="7666">
                  <c:v>4.51569E-2</c:v>
                </c:pt>
                <c:pt idx="7667">
                  <c:v>4.55857E-2</c:v>
                </c:pt>
                <c:pt idx="7668">
                  <c:v>4.6262999999999999E-2</c:v>
                </c:pt>
                <c:pt idx="7669">
                  <c:v>4.6848899999999999E-2</c:v>
                </c:pt>
                <c:pt idx="7670">
                  <c:v>4.7381399999999997E-2</c:v>
                </c:pt>
                <c:pt idx="7671">
                  <c:v>4.8024799999999999E-2</c:v>
                </c:pt>
                <c:pt idx="7672">
                  <c:v>4.86054E-2</c:v>
                </c:pt>
                <c:pt idx="7673">
                  <c:v>4.9140999999999997E-2</c:v>
                </c:pt>
                <c:pt idx="7674">
                  <c:v>4.9836100000000001E-2</c:v>
                </c:pt>
                <c:pt idx="7675">
                  <c:v>5.0291200000000001E-2</c:v>
                </c:pt>
                <c:pt idx="7676">
                  <c:v>5.09779E-2</c:v>
                </c:pt>
                <c:pt idx="7677">
                  <c:v>5.1527000000000003E-2</c:v>
                </c:pt>
                <c:pt idx="7678">
                  <c:v>5.2064899999999997E-2</c:v>
                </c:pt>
                <c:pt idx="7679">
                  <c:v>5.2760099999999997E-2</c:v>
                </c:pt>
                <c:pt idx="7680">
                  <c:v>5.31902E-2</c:v>
                </c:pt>
                <c:pt idx="7681">
                  <c:v>5.39192E-2</c:v>
                </c:pt>
                <c:pt idx="7682">
                  <c:v>5.4399999999999997E-2</c:v>
                </c:pt>
                <c:pt idx="7683">
                  <c:v>5.5021300000000002E-2</c:v>
                </c:pt>
                <c:pt idx="7684">
                  <c:v>5.5612599999999998E-2</c:v>
                </c:pt>
                <c:pt idx="7685">
                  <c:v>5.6131599999999997E-2</c:v>
                </c:pt>
                <c:pt idx="7686">
                  <c:v>5.6775399999999997E-2</c:v>
                </c:pt>
                <c:pt idx="7687">
                  <c:v>5.7292700000000002E-2</c:v>
                </c:pt>
                <c:pt idx="7688">
                  <c:v>5.7906800000000001E-2</c:v>
                </c:pt>
                <c:pt idx="7689">
                  <c:v>5.8457700000000001E-2</c:v>
                </c:pt>
                <c:pt idx="7690">
                  <c:v>5.90515E-2</c:v>
                </c:pt>
                <c:pt idx="7691">
                  <c:v>5.9594899999999999E-2</c:v>
                </c:pt>
                <c:pt idx="7692">
                  <c:v>6.0212799999999997E-2</c:v>
                </c:pt>
                <c:pt idx="7693">
                  <c:v>6.0721799999999999E-2</c:v>
                </c:pt>
                <c:pt idx="7694">
                  <c:v>6.1338700000000003E-2</c:v>
                </c:pt>
                <c:pt idx="7695">
                  <c:v>6.18767E-2</c:v>
                </c:pt>
                <c:pt idx="7696">
                  <c:v>6.2422199999999997E-2</c:v>
                </c:pt>
                <c:pt idx="7697">
                  <c:v>6.3055799999999995E-2</c:v>
                </c:pt>
                <c:pt idx="7698">
                  <c:v>6.35125E-2</c:v>
                </c:pt>
                <c:pt idx="7699">
                  <c:v>6.4202400000000007E-2</c:v>
                </c:pt>
                <c:pt idx="7700">
                  <c:v>6.4655099999999993E-2</c:v>
                </c:pt>
                <c:pt idx="7701">
                  <c:v>6.5282599999999996E-2</c:v>
                </c:pt>
                <c:pt idx="7702">
                  <c:v>6.5831899999999999E-2</c:v>
                </c:pt>
                <c:pt idx="7703">
                  <c:v>6.6334199999999996E-2</c:v>
                </c:pt>
                <c:pt idx="7704">
                  <c:v>6.6979899999999995E-2</c:v>
                </c:pt>
                <c:pt idx="7705">
                  <c:v>6.7420999999999995E-2</c:v>
                </c:pt>
                <c:pt idx="7706">
                  <c:v>6.8068500000000004E-2</c:v>
                </c:pt>
                <c:pt idx="7707">
                  <c:v>6.8560499999999996E-2</c:v>
                </c:pt>
                <c:pt idx="7708">
                  <c:v>6.9133899999999998E-2</c:v>
                </c:pt>
                <c:pt idx="7709">
                  <c:v>6.9704699999999994E-2</c:v>
                </c:pt>
                <c:pt idx="7710">
                  <c:v>7.0213600000000001E-2</c:v>
                </c:pt>
                <c:pt idx="7711">
                  <c:v>7.0798299999999995E-2</c:v>
                </c:pt>
                <c:pt idx="7712">
                  <c:v>7.1314500000000003E-2</c:v>
                </c:pt>
                <c:pt idx="7713">
                  <c:v>7.1859699999999999E-2</c:v>
                </c:pt>
                <c:pt idx="7714">
                  <c:v>7.2405800000000006E-2</c:v>
                </c:pt>
                <c:pt idx="7715">
                  <c:v>7.29292E-2</c:v>
                </c:pt>
                <c:pt idx="7716">
                  <c:v>7.3465000000000003E-2</c:v>
                </c:pt>
                <c:pt idx="7717">
                  <c:v>7.4031E-2</c:v>
                </c:pt>
                <c:pt idx="7718">
                  <c:v>7.4524400000000005E-2</c:v>
                </c:pt>
                <c:pt idx="7719">
                  <c:v>7.5122900000000006E-2</c:v>
                </c:pt>
                <c:pt idx="7720">
                  <c:v>7.5592300000000001E-2</c:v>
                </c:pt>
                <c:pt idx="7721">
                  <c:v>7.6157000000000002E-2</c:v>
                </c:pt>
                <c:pt idx="7722">
                  <c:v>7.6681899999999997E-2</c:v>
                </c:pt>
                <c:pt idx="7723">
                  <c:v>7.7164800000000006E-2</c:v>
                </c:pt>
                <c:pt idx="7724">
                  <c:v>7.77611E-2</c:v>
                </c:pt>
                <c:pt idx="7725">
                  <c:v>7.8184900000000002E-2</c:v>
                </c:pt>
                <c:pt idx="7726">
                  <c:v>7.8798000000000007E-2</c:v>
                </c:pt>
                <c:pt idx="7727">
                  <c:v>7.9255099999999995E-2</c:v>
                </c:pt>
                <c:pt idx="7728">
                  <c:v>7.98069E-2</c:v>
                </c:pt>
                <c:pt idx="7729">
                  <c:v>8.0335599999999993E-2</c:v>
                </c:pt>
                <c:pt idx="7730">
                  <c:v>8.0800200000000003E-2</c:v>
                </c:pt>
                <c:pt idx="7731">
                  <c:v>8.1378800000000001E-2</c:v>
                </c:pt>
                <c:pt idx="7732">
                  <c:v>8.1815299999999994E-2</c:v>
                </c:pt>
                <c:pt idx="7733">
                  <c:v>8.2382700000000003E-2</c:v>
                </c:pt>
                <c:pt idx="7734">
                  <c:v>8.2840499999999997E-2</c:v>
                </c:pt>
                <c:pt idx="7735">
                  <c:v>8.3363699999999999E-2</c:v>
                </c:pt>
                <c:pt idx="7736">
                  <c:v>8.3861400000000003E-2</c:v>
                </c:pt>
                <c:pt idx="7737">
                  <c:v>8.43613E-2</c:v>
                </c:pt>
                <c:pt idx="7738">
                  <c:v>8.4871600000000005E-2</c:v>
                </c:pt>
                <c:pt idx="7739">
                  <c:v>8.5354899999999997E-2</c:v>
                </c:pt>
                <c:pt idx="7740">
                  <c:v>8.5865200000000003E-2</c:v>
                </c:pt>
                <c:pt idx="7741">
                  <c:v>8.6331900000000003E-2</c:v>
                </c:pt>
                <c:pt idx="7742">
                  <c:v>8.6859199999999998E-2</c:v>
                </c:pt>
                <c:pt idx="7743">
                  <c:v>8.7293599999999999E-2</c:v>
                </c:pt>
                <c:pt idx="7744">
                  <c:v>8.7829900000000002E-2</c:v>
                </c:pt>
                <c:pt idx="7745">
                  <c:v>8.82574E-2</c:v>
                </c:pt>
                <c:pt idx="7746">
                  <c:v>8.8778599999999999E-2</c:v>
                </c:pt>
                <c:pt idx="7747">
                  <c:v>8.9250300000000005E-2</c:v>
                </c:pt>
                <c:pt idx="7748">
                  <c:v>8.97009E-2</c:v>
                </c:pt>
                <c:pt idx="7749">
                  <c:v>9.0233400000000005E-2</c:v>
                </c:pt>
                <c:pt idx="7750">
                  <c:v>9.0632500000000005E-2</c:v>
                </c:pt>
                <c:pt idx="7751">
                  <c:v>9.1208200000000003E-2</c:v>
                </c:pt>
                <c:pt idx="7752">
                  <c:v>9.1574100000000005E-2</c:v>
                </c:pt>
                <c:pt idx="7753">
                  <c:v>9.2036000000000007E-2</c:v>
                </c:pt>
                <c:pt idx="7754">
                  <c:v>9.2465699999999998E-2</c:v>
                </c:pt>
                <c:pt idx="7755">
                  <c:v>9.3040899999999996E-2</c:v>
                </c:pt>
                <c:pt idx="7756">
                  <c:v>9.3659900000000004E-2</c:v>
                </c:pt>
                <c:pt idx="7757">
                  <c:v>9.2263200000000004E-2</c:v>
                </c:pt>
                <c:pt idx="7758">
                  <c:v>9.1843599999999997E-2</c:v>
                </c:pt>
                <c:pt idx="7759">
                  <c:v>9.2291600000000001E-2</c:v>
                </c:pt>
                <c:pt idx="7760">
                  <c:v>9.1513600000000001E-2</c:v>
                </c:pt>
                <c:pt idx="7761">
                  <c:v>9.1955700000000001E-2</c:v>
                </c:pt>
                <c:pt idx="7762">
                  <c:v>9.14938E-2</c:v>
                </c:pt>
                <c:pt idx="7763">
                  <c:v>9.1396900000000003E-2</c:v>
                </c:pt>
                <c:pt idx="7764">
                  <c:v>9.1496499999999995E-2</c:v>
                </c:pt>
                <c:pt idx="7765">
                  <c:v>9.0960700000000005E-2</c:v>
                </c:pt>
                <c:pt idx="7766">
                  <c:v>9.1253699999999993E-2</c:v>
                </c:pt>
                <c:pt idx="7767">
                  <c:v>9.0788900000000006E-2</c:v>
                </c:pt>
                <c:pt idx="7768">
                  <c:v>9.0803999999999996E-2</c:v>
                </c:pt>
                <c:pt idx="7769">
                  <c:v>9.0698699999999993E-2</c:v>
                </c:pt>
                <c:pt idx="7770">
                  <c:v>9.0382299999999999E-2</c:v>
                </c:pt>
                <c:pt idx="7771">
                  <c:v>9.0447899999999998E-2</c:v>
                </c:pt>
                <c:pt idx="7772">
                  <c:v>9.0123800000000004E-2</c:v>
                </c:pt>
                <c:pt idx="7773">
                  <c:v>9.0031700000000006E-2</c:v>
                </c:pt>
                <c:pt idx="7774">
                  <c:v>8.9928099999999997E-2</c:v>
                </c:pt>
                <c:pt idx="7775">
                  <c:v>8.9627799999999994E-2</c:v>
                </c:pt>
                <c:pt idx="7776">
                  <c:v>8.9626200000000003E-2</c:v>
                </c:pt>
                <c:pt idx="7777">
                  <c:v>8.9360400000000006E-2</c:v>
                </c:pt>
                <c:pt idx="7778">
                  <c:v>8.9207700000000001E-2</c:v>
                </c:pt>
                <c:pt idx="7779">
                  <c:v>8.9144699999999993E-2</c:v>
                </c:pt>
                <c:pt idx="7780">
                  <c:v>8.8785100000000006E-2</c:v>
                </c:pt>
                <c:pt idx="7781">
                  <c:v>8.8821700000000003E-2</c:v>
                </c:pt>
                <c:pt idx="7782">
                  <c:v>8.8468500000000005E-2</c:v>
                </c:pt>
                <c:pt idx="7783">
                  <c:v>8.8375099999999998E-2</c:v>
                </c:pt>
                <c:pt idx="7784">
                  <c:v>8.8215000000000002E-2</c:v>
                </c:pt>
                <c:pt idx="7785">
                  <c:v>8.7904700000000002E-2</c:v>
                </c:pt>
                <c:pt idx="7786">
                  <c:v>8.7906399999999996E-2</c:v>
                </c:pt>
                <c:pt idx="7787">
                  <c:v>8.7523699999999996E-2</c:v>
                </c:pt>
                <c:pt idx="7788">
                  <c:v>8.7500700000000001E-2</c:v>
                </c:pt>
                <c:pt idx="7789">
                  <c:v>8.7209800000000004E-2</c:v>
                </c:pt>
                <c:pt idx="7790">
                  <c:v>8.7035199999999993E-2</c:v>
                </c:pt>
                <c:pt idx="7791">
                  <c:v>8.6875300000000003E-2</c:v>
                </c:pt>
                <c:pt idx="7792">
                  <c:v>8.6592199999999994E-2</c:v>
                </c:pt>
                <c:pt idx="7793">
                  <c:v>8.6481199999999994E-2</c:v>
                </c:pt>
                <c:pt idx="7794">
                  <c:v>8.6179400000000003E-2</c:v>
                </c:pt>
                <c:pt idx="7795">
                  <c:v>8.6045200000000002E-2</c:v>
                </c:pt>
                <c:pt idx="7796">
                  <c:v>8.5770899999999997E-2</c:v>
                </c:pt>
                <c:pt idx="7797">
                  <c:v>8.5614700000000002E-2</c:v>
                </c:pt>
                <c:pt idx="7798">
                  <c:v>8.5354600000000003E-2</c:v>
                </c:pt>
                <c:pt idx="7799">
                  <c:v>8.5171200000000002E-2</c:v>
                </c:pt>
                <c:pt idx="7800">
                  <c:v>8.4932800000000003E-2</c:v>
                </c:pt>
                <c:pt idx="7801">
                  <c:v>8.4694599999999995E-2</c:v>
                </c:pt>
                <c:pt idx="7802">
                  <c:v>8.45162E-2</c:v>
                </c:pt>
                <c:pt idx="7803">
                  <c:v>8.4197300000000003E-2</c:v>
                </c:pt>
                <c:pt idx="7804">
                  <c:v>8.4068599999999993E-2</c:v>
                </c:pt>
                <c:pt idx="7805">
                  <c:v>8.3717899999999998E-2</c:v>
                </c:pt>
                <c:pt idx="7806">
                  <c:v>8.3574099999999998E-2</c:v>
                </c:pt>
                <c:pt idx="7807">
                  <c:v>8.3283999999999997E-2</c:v>
                </c:pt>
                <c:pt idx="7808">
                  <c:v>8.3045999999999995E-2</c:v>
                </c:pt>
                <c:pt idx="7809">
                  <c:v>8.2848400000000003E-2</c:v>
                </c:pt>
                <c:pt idx="7810">
                  <c:v>8.2518300000000003E-2</c:v>
                </c:pt>
                <c:pt idx="7811">
                  <c:v>8.2361900000000002E-2</c:v>
                </c:pt>
                <c:pt idx="7812">
                  <c:v>8.2015099999999994E-2</c:v>
                </c:pt>
                <c:pt idx="7813">
                  <c:v>8.1822300000000001E-2</c:v>
                </c:pt>
                <c:pt idx="7814">
                  <c:v>8.1520099999999998E-2</c:v>
                </c:pt>
                <c:pt idx="7815">
                  <c:v>8.1269800000000003E-2</c:v>
                </c:pt>
                <c:pt idx="7816">
                  <c:v>8.1009999999999999E-2</c:v>
                </c:pt>
                <c:pt idx="7817">
                  <c:v>8.0734100000000003E-2</c:v>
                </c:pt>
                <c:pt idx="7818">
                  <c:v>8.0481200000000003E-2</c:v>
                </c:pt>
                <c:pt idx="7819">
                  <c:v>8.0196699999999996E-2</c:v>
                </c:pt>
                <c:pt idx="7820">
                  <c:v>7.9941899999999996E-2</c:v>
                </c:pt>
                <c:pt idx="7821">
                  <c:v>7.9623399999999997E-2</c:v>
                </c:pt>
                <c:pt idx="7822">
                  <c:v>7.9394599999999996E-2</c:v>
                </c:pt>
                <c:pt idx="7823">
                  <c:v>7.9032900000000003E-2</c:v>
                </c:pt>
                <c:pt idx="7824">
                  <c:v>7.8825599999999996E-2</c:v>
                </c:pt>
                <c:pt idx="7825">
                  <c:v>7.8463500000000005E-2</c:v>
                </c:pt>
                <c:pt idx="7826">
                  <c:v>7.8213099999999994E-2</c:v>
                </c:pt>
                <c:pt idx="7827">
                  <c:v>7.7927899999999994E-2</c:v>
                </c:pt>
                <c:pt idx="7828">
                  <c:v>7.7578499999999995E-2</c:v>
                </c:pt>
                <c:pt idx="7829">
                  <c:v>7.7383099999999996E-2</c:v>
                </c:pt>
                <c:pt idx="7830">
                  <c:v>7.6948600000000006E-2</c:v>
                </c:pt>
                <c:pt idx="7831">
                  <c:v>7.6764100000000002E-2</c:v>
                </c:pt>
                <c:pt idx="7832">
                  <c:v>7.6354699999999998E-2</c:v>
                </c:pt>
                <c:pt idx="7833">
                  <c:v>7.6088600000000006E-2</c:v>
                </c:pt>
                <c:pt idx="7834">
                  <c:v>7.5783100000000006E-2</c:v>
                </c:pt>
                <c:pt idx="7835">
                  <c:v>7.5400099999999998E-2</c:v>
                </c:pt>
                <c:pt idx="7836">
                  <c:v>7.5179499999999996E-2</c:v>
                </c:pt>
                <c:pt idx="7837">
                  <c:v>7.4754200000000007E-2</c:v>
                </c:pt>
                <c:pt idx="7838">
                  <c:v>7.4532100000000004E-2</c:v>
                </c:pt>
                <c:pt idx="7839">
                  <c:v>7.4135999999999994E-2</c:v>
                </c:pt>
                <c:pt idx="7840">
                  <c:v>7.3831499999999994E-2</c:v>
                </c:pt>
                <c:pt idx="7841">
                  <c:v>7.3491000000000001E-2</c:v>
                </c:pt>
                <c:pt idx="7842">
                  <c:v>7.3131799999999997E-2</c:v>
                </c:pt>
                <c:pt idx="7843">
                  <c:v>7.2821399999999994E-2</c:v>
                </c:pt>
                <c:pt idx="7844">
                  <c:v>7.2445399999999993E-2</c:v>
                </c:pt>
                <c:pt idx="7845">
                  <c:v>7.2125700000000001E-2</c:v>
                </c:pt>
                <c:pt idx="7846">
                  <c:v>7.1750800000000003E-2</c:v>
                </c:pt>
                <c:pt idx="7847">
                  <c:v>7.1441699999999997E-2</c:v>
                </c:pt>
                <c:pt idx="7848">
                  <c:v>7.1044899999999994E-2</c:v>
                </c:pt>
                <c:pt idx="7849">
                  <c:v>7.0741700000000005E-2</c:v>
                </c:pt>
                <c:pt idx="7850">
                  <c:v>7.0314299999999996E-2</c:v>
                </c:pt>
                <c:pt idx="7851">
                  <c:v>6.9998900000000003E-2</c:v>
                </c:pt>
                <c:pt idx="7852">
                  <c:v>6.9610500000000006E-2</c:v>
                </c:pt>
                <c:pt idx="7853">
                  <c:v>6.9225599999999998E-2</c:v>
                </c:pt>
                <c:pt idx="7854">
                  <c:v>6.8911299999999995E-2</c:v>
                </c:pt>
                <c:pt idx="7855">
                  <c:v>6.84361E-2</c:v>
                </c:pt>
                <c:pt idx="7856">
                  <c:v>6.8182800000000002E-2</c:v>
                </c:pt>
                <c:pt idx="7857">
                  <c:v>6.7693699999999996E-2</c:v>
                </c:pt>
                <c:pt idx="7858">
                  <c:v>6.7396300000000006E-2</c:v>
                </c:pt>
                <c:pt idx="7859">
                  <c:v>6.6967799999999994E-2</c:v>
                </c:pt>
                <c:pt idx="7860">
                  <c:v>6.6549800000000006E-2</c:v>
                </c:pt>
                <c:pt idx="7861">
                  <c:v>6.6234600000000005E-2</c:v>
                </c:pt>
                <c:pt idx="7862">
                  <c:v>6.5731399999999995E-2</c:v>
                </c:pt>
                <c:pt idx="7863">
                  <c:v>6.5453999999999998E-2</c:v>
                </c:pt>
                <c:pt idx="7864">
                  <c:v>6.4942200000000005E-2</c:v>
                </c:pt>
                <c:pt idx="7865">
                  <c:v>6.4609299999999995E-2</c:v>
                </c:pt>
                <c:pt idx="7866">
                  <c:v>6.4183000000000004E-2</c:v>
                </c:pt>
                <c:pt idx="7867">
                  <c:v>6.3760399999999995E-2</c:v>
                </c:pt>
                <c:pt idx="7868">
                  <c:v>6.3388600000000003E-2</c:v>
                </c:pt>
                <c:pt idx="7869">
                  <c:v>6.2893400000000002E-2</c:v>
                </c:pt>
                <c:pt idx="7870">
                  <c:v>6.2527899999999997E-2</c:v>
                </c:pt>
                <c:pt idx="7871">
                  <c:v>6.2047199999999997E-2</c:v>
                </c:pt>
                <c:pt idx="7872">
                  <c:v>6.16581E-2</c:v>
                </c:pt>
                <c:pt idx="7873">
                  <c:v>6.1195399999999997E-2</c:v>
                </c:pt>
                <c:pt idx="7874">
                  <c:v>6.0776200000000002E-2</c:v>
                </c:pt>
                <c:pt idx="7875">
                  <c:v>6.0321699999999999E-2</c:v>
                </c:pt>
                <c:pt idx="7876">
                  <c:v>5.9899899999999999E-2</c:v>
                </c:pt>
                <c:pt idx="7877">
                  <c:v>5.9444700000000003E-2</c:v>
                </c:pt>
                <c:pt idx="7878">
                  <c:v>5.8986900000000002E-2</c:v>
                </c:pt>
                <c:pt idx="7879">
                  <c:v>5.8550699999999997E-2</c:v>
                </c:pt>
                <c:pt idx="7880">
                  <c:v>5.8045399999999997E-2</c:v>
                </c:pt>
                <c:pt idx="7881">
                  <c:v>5.7661400000000002E-2</c:v>
                </c:pt>
                <c:pt idx="7882">
                  <c:v>5.7117399999999999E-2</c:v>
                </c:pt>
                <c:pt idx="7883">
                  <c:v>5.6733400000000003E-2</c:v>
                </c:pt>
                <c:pt idx="7884">
                  <c:v>5.6209099999999998E-2</c:v>
                </c:pt>
                <c:pt idx="7885">
                  <c:v>5.5763500000000001E-2</c:v>
                </c:pt>
                <c:pt idx="7886">
                  <c:v>5.5322000000000003E-2</c:v>
                </c:pt>
                <c:pt idx="7887">
                  <c:v>5.4772000000000001E-2</c:v>
                </c:pt>
                <c:pt idx="7888">
                  <c:v>5.4387499999999998E-2</c:v>
                </c:pt>
                <c:pt idx="7889">
                  <c:v>5.3788200000000001E-2</c:v>
                </c:pt>
                <c:pt idx="7890">
                  <c:v>5.3400200000000002E-2</c:v>
                </c:pt>
                <c:pt idx="7891">
                  <c:v>5.2852799999999998E-2</c:v>
                </c:pt>
                <c:pt idx="7892">
                  <c:v>5.23799E-2</c:v>
                </c:pt>
                <c:pt idx="7893">
                  <c:v>5.1918100000000002E-2</c:v>
                </c:pt>
                <c:pt idx="7894">
                  <c:v>5.1358300000000003E-2</c:v>
                </c:pt>
                <c:pt idx="7895">
                  <c:v>5.0948300000000002E-2</c:v>
                </c:pt>
                <c:pt idx="7896">
                  <c:v>5.0362499999999998E-2</c:v>
                </c:pt>
                <c:pt idx="7897">
                  <c:v>4.9918400000000002E-2</c:v>
                </c:pt>
                <c:pt idx="7898">
                  <c:v>4.9361799999999997E-2</c:v>
                </c:pt>
                <c:pt idx="7899">
                  <c:v>4.8858499999999999E-2</c:v>
                </c:pt>
                <c:pt idx="7900">
                  <c:v>4.8354899999999999E-2</c:v>
                </c:pt>
                <c:pt idx="7901">
                  <c:v>4.7817400000000003E-2</c:v>
                </c:pt>
                <c:pt idx="7902">
                  <c:v>4.7326899999999998E-2</c:v>
                </c:pt>
                <c:pt idx="7903">
                  <c:v>4.6782999999999998E-2</c:v>
                </c:pt>
                <c:pt idx="7904">
                  <c:v>4.6282400000000001E-2</c:v>
                </c:pt>
                <c:pt idx="7905">
                  <c:v>4.5735499999999998E-2</c:v>
                </c:pt>
                <c:pt idx="7906">
                  <c:v>4.52252E-2</c:v>
                </c:pt>
                <c:pt idx="7907">
                  <c:v>4.4651299999999998E-2</c:v>
                </c:pt>
                <c:pt idx="7908">
                  <c:v>4.41432E-2</c:v>
                </c:pt>
                <c:pt idx="7909">
                  <c:v>4.3561999999999997E-2</c:v>
                </c:pt>
                <c:pt idx="7910">
                  <c:v>4.3048200000000002E-2</c:v>
                </c:pt>
                <c:pt idx="7911">
                  <c:v>4.2496100000000002E-2</c:v>
                </c:pt>
                <c:pt idx="7912">
                  <c:v>4.1934199999999998E-2</c:v>
                </c:pt>
                <c:pt idx="7913">
                  <c:v>4.14326E-2</c:v>
                </c:pt>
                <c:pt idx="7914">
                  <c:v>4.0812500000000002E-2</c:v>
                </c:pt>
                <c:pt idx="7915">
                  <c:v>4.0331899999999997E-2</c:v>
                </c:pt>
                <c:pt idx="7916">
                  <c:v>3.9692999999999999E-2</c:v>
                </c:pt>
                <c:pt idx="7917">
                  <c:v>3.9168799999999997E-2</c:v>
                </c:pt>
                <c:pt idx="7918">
                  <c:v>3.8579799999999997E-2</c:v>
                </c:pt>
                <c:pt idx="7919">
                  <c:v>3.7985100000000001E-2</c:v>
                </c:pt>
                <c:pt idx="7920">
                  <c:v>3.7469000000000002E-2</c:v>
                </c:pt>
                <c:pt idx="7921">
                  <c:v>3.6824799999999998E-2</c:v>
                </c:pt>
                <c:pt idx="7922">
                  <c:v>3.6329800000000002E-2</c:v>
                </c:pt>
                <c:pt idx="7923">
                  <c:v>3.5689199999999997E-2</c:v>
                </c:pt>
                <c:pt idx="7924">
                  <c:v>3.51449E-2</c:v>
                </c:pt>
                <c:pt idx="7925">
                  <c:v>3.4543200000000003E-2</c:v>
                </c:pt>
                <c:pt idx="7926">
                  <c:v>3.3927400000000003E-2</c:v>
                </c:pt>
                <c:pt idx="7927">
                  <c:v>3.3359E-2</c:v>
                </c:pt>
                <c:pt idx="7928">
                  <c:v>3.2715599999999997E-2</c:v>
                </c:pt>
                <c:pt idx="7929">
                  <c:v>3.2154200000000001E-2</c:v>
                </c:pt>
                <c:pt idx="7930">
                  <c:v>3.1523599999999999E-2</c:v>
                </c:pt>
                <c:pt idx="7931">
                  <c:v>3.09427E-2</c:v>
                </c:pt>
                <c:pt idx="7932">
                  <c:v>3.0329999999999999E-2</c:v>
                </c:pt>
                <c:pt idx="7933">
                  <c:v>2.9736499999999999E-2</c:v>
                </c:pt>
                <c:pt idx="7934">
                  <c:v>2.9113900000000002E-2</c:v>
                </c:pt>
                <c:pt idx="7935">
                  <c:v>2.8486600000000001E-2</c:v>
                </c:pt>
                <c:pt idx="7936">
                  <c:v>2.7820000000000001E-2</c:v>
                </c:pt>
                <c:pt idx="7937">
                  <c:v>2.7160699999999999E-2</c:v>
                </c:pt>
                <c:pt idx="7938">
                  <c:v>2.6512899999999999E-2</c:v>
                </c:pt>
                <c:pt idx="7939">
                  <c:v>2.5834900000000001E-2</c:v>
                </c:pt>
                <c:pt idx="7940">
                  <c:v>2.5220599999999999E-2</c:v>
                </c:pt>
                <c:pt idx="7941">
                  <c:v>2.4515499999999999E-2</c:v>
                </c:pt>
                <c:pt idx="7942">
                  <c:v>2.3908200000000001E-2</c:v>
                </c:pt>
                <c:pt idx="7943">
                  <c:v>2.3207100000000001E-2</c:v>
                </c:pt>
                <c:pt idx="7944">
                  <c:v>2.2556900000000001E-2</c:v>
                </c:pt>
                <c:pt idx="7945">
                  <c:v>2.1885000000000002E-2</c:v>
                </c:pt>
                <c:pt idx="7946">
                  <c:v>2.1165900000000001E-2</c:v>
                </c:pt>
                <c:pt idx="7947">
                  <c:v>2.0535500000000002E-2</c:v>
                </c:pt>
                <c:pt idx="7948">
                  <c:v>1.9789999999999999E-2</c:v>
                </c:pt>
                <c:pt idx="7949">
                  <c:v>1.9167300000000002E-2</c:v>
                </c:pt>
                <c:pt idx="7950">
                  <c:v>1.84415E-2</c:v>
                </c:pt>
                <c:pt idx="7951">
                  <c:v>1.7778800000000001E-2</c:v>
                </c:pt>
                <c:pt idx="7952">
                  <c:v>1.7099E-2</c:v>
                </c:pt>
                <c:pt idx="7953">
                  <c:v>1.6384200000000002E-2</c:v>
                </c:pt>
                <c:pt idx="7954">
                  <c:v>1.5725099999999999E-2</c:v>
                </c:pt>
                <c:pt idx="7955">
                  <c:v>1.49739E-2</c:v>
                </c:pt>
                <c:pt idx="7956">
                  <c:v>1.43027E-2</c:v>
                </c:pt>
                <c:pt idx="7957">
                  <c:v>1.35636E-2</c:v>
                </c:pt>
                <c:pt idx="7958">
                  <c:v>1.2876E-2</c:v>
                </c:pt>
                <c:pt idx="7959">
                  <c:v>1.21587E-2</c:v>
                </c:pt>
                <c:pt idx="7960">
                  <c:v>1.14533E-2</c:v>
                </c:pt>
                <c:pt idx="7961">
                  <c:v>1.0747400000000001E-2</c:v>
                </c:pt>
                <c:pt idx="7962">
                  <c:v>1.00327E-2</c:v>
                </c:pt>
                <c:pt idx="7963" formatCode="0.00E+00">
                  <c:v>9.3280399999999992E-3</c:v>
                </c:pt>
                <c:pt idx="7964" formatCode="0.00E+00">
                  <c:v>8.5860699999999995E-3</c:v>
                </c:pt>
                <c:pt idx="7965" formatCode="0.00E+00">
                  <c:v>7.8775100000000008E-3</c:v>
                </c:pt>
                <c:pt idx="7966" formatCode="0.00E+00">
                  <c:v>7.1121300000000004E-3</c:v>
                </c:pt>
                <c:pt idx="7967" formatCode="0.00E+00">
                  <c:v>6.4179900000000002E-3</c:v>
                </c:pt>
                <c:pt idx="7968" formatCode="0.00E+00">
                  <c:v>5.6517199999999998E-3</c:v>
                </c:pt>
                <c:pt idx="7969" formatCode="0.00E+00">
                  <c:v>4.9482800000000002E-3</c:v>
                </c:pt>
                <c:pt idx="7970" formatCode="0.00E+00">
                  <c:v>4.2049399999999999E-3</c:v>
                </c:pt>
                <c:pt idx="7971" formatCode="0.00E+00">
                  <c:v>3.4671799999999998E-3</c:v>
                </c:pt>
                <c:pt idx="7972" formatCode="0.00E+00">
                  <c:v>2.7653299999999999E-3</c:v>
                </c:pt>
                <c:pt idx="7973" formatCode="0.00E+00">
                  <c:v>1.9788100000000001E-3</c:v>
                </c:pt>
                <c:pt idx="7974" formatCode="0.00E+00">
                  <c:v>1.2844600000000001E-3</c:v>
                </c:pt>
                <c:pt idx="7975" formatCode="0.00E+00">
                  <c:v>4.73788E-4</c:v>
                </c:pt>
                <c:pt idx="7976" formatCode="0.00E+00">
                  <c:v>-2.3654899999999999E-4</c:v>
                </c:pt>
                <c:pt idx="7977" formatCode="0.00E+00">
                  <c:v>-1.0116599999999999E-3</c:v>
                </c:pt>
                <c:pt idx="7978" formatCode="0.00E+00">
                  <c:v>-1.7644399999999999E-3</c:v>
                </c:pt>
                <c:pt idx="7979" formatCode="0.00E+00">
                  <c:v>-2.4941099999999999E-3</c:v>
                </c:pt>
                <c:pt idx="7980" formatCode="0.00E+00">
                  <c:v>-3.28641E-3</c:v>
                </c:pt>
                <c:pt idx="7981" formatCode="0.00E+00">
                  <c:v>-3.9856300000000004E-3</c:v>
                </c:pt>
                <c:pt idx="7982" formatCode="0.00E+00">
                  <c:v>-4.7878E-3</c:v>
                </c:pt>
                <c:pt idx="7983" formatCode="0.00E+00">
                  <c:v>-5.5097599999999998E-3</c:v>
                </c:pt>
                <c:pt idx="7984" formatCode="0.00E+00">
                  <c:v>-6.3114199999999999E-3</c:v>
                </c:pt>
                <c:pt idx="7985" formatCode="0.00E+00">
                  <c:v>-7.0736200000000001E-3</c:v>
                </c:pt>
                <c:pt idx="7986" formatCode="0.00E+00">
                  <c:v>-7.8439600000000005E-3</c:v>
                </c:pt>
                <c:pt idx="7987" formatCode="0.00E+00">
                  <c:v>-8.6288900000000002E-3</c:v>
                </c:pt>
                <c:pt idx="7988" formatCode="0.00E+00">
                  <c:v>-9.3779199999999997E-3</c:v>
                </c:pt>
                <c:pt idx="7989">
                  <c:v>-1.0179199999999999E-2</c:v>
                </c:pt>
                <c:pt idx="7990">
                  <c:v>-1.0916800000000001E-2</c:v>
                </c:pt>
                <c:pt idx="7991">
                  <c:v>-1.17194E-2</c:v>
                </c:pt>
                <c:pt idx="7992">
                  <c:v>-1.24628E-2</c:v>
                </c:pt>
                <c:pt idx="7993">
                  <c:v>-1.3276400000000001E-2</c:v>
                </c:pt>
                <c:pt idx="7994">
                  <c:v>-1.4049499999999999E-2</c:v>
                </c:pt>
                <c:pt idx="7995">
                  <c:v>-1.48478E-2</c:v>
                </c:pt>
                <c:pt idx="7996">
                  <c:v>-1.5644000000000002E-2</c:v>
                </c:pt>
                <c:pt idx="7997">
                  <c:v>-1.6408900000000001E-2</c:v>
                </c:pt>
                <c:pt idx="7998">
                  <c:v>-1.7236000000000001E-2</c:v>
                </c:pt>
                <c:pt idx="7999">
                  <c:v>-1.7978000000000001E-2</c:v>
                </c:pt>
                <c:pt idx="8000">
                  <c:v>-1.8813E-2</c:v>
                </c:pt>
                <c:pt idx="8001">
                  <c:v>-1.9558800000000001E-2</c:v>
                </c:pt>
                <c:pt idx="8002">
                  <c:v>-2.0382999999999998E-2</c:v>
                </c:pt>
                <c:pt idx="8003">
                  <c:v>-2.1180299999999999E-2</c:v>
                </c:pt>
                <c:pt idx="8004">
                  <c:v>-2.1974899999999999E-2</c:v>
                </c:pt>
                <c:pt idx="8005">
                  <c:v>-2.2812900000000001E-2</c:v>
                </c:pt>
                <c:pt idx="8006">
                  <c:v>-2.3570299999999999E-2</c:v>
                </c:pt>
                <c:pt idx="8007">
                  <c:v>-2.4425599999999999E-2</c:v>
                </c:pt>
                <c:pt idx="8008">
                  <c:v>-2.51831E-2</c:v>
                </c:pt>
                <c:pt idx="8009">
                  <c:v>-2.6022400000000001E-2</c:v>
                </c:pt>
                <c:pt idx="8010">
                  <c:v>-2.68042E-2</c:v>
                </c:pt>
                <c:pt idx="8011">
                  <c:v>-2.7612000000000001E-2</c:v>
                </c:pt>
                <c:pt idx="8012">
                  <c:v>-2.8441600000000001E-2</c:v>
                </c:pt>
                <c:pt idx="8013">
                  <c:v>-2.9235799999999999E-2</c:v>
                </c:pt>
                <c:pt idx="8014">
                  <c:v>-3.0091799999999998E-2</c:v>
                </c:pt>
                <c:pt idx="8015">
                  <c:v>-3.0871599999999999E-2</c:v>
                </c:pt>
                <c:pt idx="8016">
                  <c:v>-3.1724700000000002E-2</c:v>
                </c:pt>
                <c:pt idx="8017">
                  <c:v>-3.2512300000000001E-2</c:v>
                </c:pt>
                <c:pt idx="8018">
                  <c:v>-3.3352699999999999E-2</c:v>
                </c:pt>
                <c:pt idx="8019">
                  <c:v>-3.4156400000000003E-2</c:v>
                </c:pt>
                <c:pt idx="8020">
                  <c:v>-3.49731E-2</c:v>
                </c:pt>
                <c:pt idx="8021">
                  <c:v>-3.5807199999999997E-2</c:v>
                </c:pt>
                <c:pt idx="8022">
                  <c:v>-3.6614899999999999E-2</c:v>
                </c:pt>
                <c:pt idx="8023">
                  <c:v>-3.7482099999999997E-2</c:v>
                </c:pt>
                <c:pt idx="8024">
                  <c:v>-3.8274599999999999E-2</c:v>
                </c:pt>
                <c:pt idx="8025">
                  <c:v>-3.9142999999999997E-2</c:v>
                </c:pt>
                <c:pt idx="8026">
                  <c:v>-3.9937599999999997E-2</c:v>
                </c:pt>
                <c:pt idx="8027">
                  <c:v>-4.0790699999999999E-2</c:v>
                </c:pt>
                <c:pt idx="8028">
                  <c:v>-4.1612400000000001E-2</c:v>
                </c:pt>
                <c:pt idx="8029">
                  <c:v>-4.2429799999999997E-2</c:v>
                </c:pt>
                <c:pt idx="8030">
                  <c:v>-4.3285900000000002E-2</c:v>
                </c:pt>
                <c:pt idx="8031">
                  <c:v>-4.4083900000000002E-2</c:v>
                </c:pt>
                <c:pt idx="8032">
                  <c:v>-4.4970099999999999E-2</c:v>
                </c:pt>
                <c:pt idx="8033">
                  <c:v>-4.5770999999999999E-2</c:v>
                </c:pt>
                <c:pt idx="8034">
                  <c:v>-4.66431E-2</c:v>
                </c:pt>
                <c:pt idx="8035">
                  <c:v>-4.7462799999999999E-2</c:v>
                </c:pt>
                <c:pt idx="8036">
                  <c:v>-4.8303699999999998E-2</c:v>
                </c:pt>
                <c:pt idx="8037">
                  <c:v>-4.9155699999999997E-2</c:v>
                </c:pt>
                <c:pt idx="8038">
                  <c:v>-4.9967900000000003E-2</c:v>
                </c:pt>
                <c:pt idx="8039">
                  <c:v>-5.0836600000000003E-2</c:v>
                </c:pt>
                <c:pt idx="8040">
                  <c:v>-5.1644200000000001E-2</c:v>
                </c:pt>
                <c:pt idx="8041">
                  <c:v>-5.2522899999999997E-2</c:v>
                </c:pt>
                <c:pt idx="8042">
                  <c:v>-5.3351099999999999E-2</c:v>
                </c:pt>
                <c:pt idx="8043">
                  <c:v>-5.4217000000000001E-2</c:v>
                </c:pt>
                <c:pt idx="8044">
                  <c:v>-5.5057799999999997E-2</c:v>
                </c:pt>
                <c:pt idx="8045">
                  <c:v>-5.5902599999999997E-2</c:v>
                </c:pt>
                <c:pt idx="8046">
                  <c:v>-5.6759799999999999E-2</c:v>
                </c:pt>
                <c:pt idx="8047">
                  <c:v>-5.7589099999999997E-2</c:v>
                </c:pt>
                <c:pt idx="8048">
                  <c:v>-5.8456800000000003E-2</c:v>
                </c:pt>
                <c:pt idx="8049">
                  <c:v>-5.9275799999999997E-2</c:v>
                </c:pt>
                <c:pt idx="8050">
                  <c:v>-6.01562E-2</c:v>
                </c:pt>
                <c:pt idx="8051">
                  <c:v>-6.0988399999999998E-2</c:v>
                </c:pt>
                <c:pt idx="8052">
                  <c:v>-6.1868100000000002E-2</c:v>
                </c:pt>
                <c:pt idx="8053">
                  <c:v>-6.2714000000000006E-2</c:v>
                </c:pt>
                <c:pt idx="8054">
                  <c:v>-6.3565899999999995E-2</c:v>
                </c:pt>
                <c:pt idx="8055">
                  <c:v>-6.4434500000000006E-2</c:v>
                </c:pt>
                <c:pt idx="8056">
                  <c:v>-6.5261799999999995E-2</c:v>
                </c:pt>
                <c:pt idx="8057">
                  <c:v>-6.6147300000000006E-2</c:v>
                </c:pt>
                <c:pt idx="8058">
                  <c:v>-6.6963400000000006E-2</c:v>
                </c:pt>
                <c:pt idx="8059">
                  <c:v>-6.7848099999999995E-2</c:v>
                </c:pt>
                <c:pt idx="8060">
                  <c:v>-6.8689399999999998E-2</c:v>
                </c:pt>
                <c:pt idx="8061">
                  <c:v>-6.9563E-2</c:v>
                </c:pt>
                <c:pt idx="8062">
                  <c:v>-7.0434300000000005E-2</c:v>
                </c:pt>
                <c:pt idx="8063">
                  <c:v>-7.1277199999999999E-2</c:v>
                </c:pt>
                <c:pt idx="8064">
                  <c:v>-7.2161699999999995E-2</c:v>
                </c:pt>
                <c:pt idx="8065">
                  <c:v>-7.2992299999999996E-2</c:v>
                </c:pt>
                <c:pt idx="8066">
                  <c:v>-7.38761E-2</c:v>
                </c:pt>
                <c:pt idx="8067">
                  <c:v>-7.4711700000000006E-2</c:v>
                </c:pt>
                <c:pt idx="8068">
                  <c:v>-7.5580999999999995E-2</c:v>
                </c:pt>
                <c:pt idx="8069">
                  <c:v>-7.6438199999999998E-2</c:v>
                </c:pt>
                <c:pt idx="8070">
                  <c:v>-7.7306700000000006E-2</c:v>
                </c:pt>
                <c:pt idx="8071">
                  <c:v>-7.81858E-2</c:v>
                </c:pt>
                <c:pt idx="8072">
                  <c:v>-7.9042899999999999E-2</c:v>
                </c:pt>
                <c:pt idx="8073">
                  <c:v>-7.99208E-2</c:v>
                </c:pt>
                <c:pt idx="8074">
                  <c:v>-8.0768300000000001E-2</c:v>
                </c:pt>
                <c:pt idx="8075">
                  <c:v>-8.1648899999999996E-2</c:v>
                </c:pt>
                <c:pt idx="8076">
                  <c:v>-8.2489599999999996E-2</c:v>
                </c:pt>
                <c:pt idx="8077">
                  <c:v>-8.3361099999999994E-2</c:v>
                </c:pt>
                <c:pt idx="8078">
                  <c:v>-8.4209500000000007E-2</c:v>
                </c:pt>
                <c:pt idx="8079">
                  <c:v>-8.5101300000000005E-2</c:v>
                </c:pt>
                <c:pt idx="8080">
                  <c:v>-8.6006399999999997E-2</c:v>
                </c:pt>
                <c:pt idx="8081">
                  <c:v>-8.6900400000000003E-2</c:v>
                </c:pt>
                <c:pt idx="8082">
                  <c:v>-8.7816500000000006E-2</c:v>
                </c:pt>
                <c:pt idx="8083">
                  <c:v>-8.8679900000000006E-2</c:v>
                </c:pt>
                <c:pt idx="8084">
                  <c:v>-8.9597899999999994E-2</c:v>
                </c:pt>
                <c:pt idx="8085">
                  <c:v>-9.0461E-2</c:v>
                </c:pt>
                <c:pt idx="8086">
                  <c:v>-9.1365399999999999E-2</c:v>
                </c:pt>
                <c:pt idx="8087">
                  <c:v>-9.2244699999999999E-2</c:v>
                </c:pt>
                <c:pt idx="8088">
                  <c:v>-9.31308E-2</c:v>
                </c:pt>
                <c:pt idx="8089">
                  <c:v>-9.4047900000000004E-2</c:v>
                </c:pt>
                <c:pt idx="8090">
                  <c:v>-9.4928600000000002E-2</c:v>
                </c:pt>
                <c:pt idx="8091">
                  <c:v>-9.5852999999999994E-2</c:v>
                </c:pt>
                <c:pt idx="8092">
                  <c:v>-9.6719799999999995E-2</c:v>
                </c:pt>
                <c:pt idx="8093">
                  <c:v>-9.7627500000000006E-2</c:v>
                </c:pt>
                <c:pt idx="8094">
                  <c:v>-9.8504499999999995E-2</c:v>
                </c:pt>
                <c:pt idx="8095">
                  <c:v>-9.9395600000000001E-2</c:v>
                </c:pt>
                <c:pt idx="8096">
                  <c:v>-0.100284</c:v>
                </c:pt>
                <c:pt idx="8097">
                  <c:v>-0.101161</c:v>
                </c:pt>
                <c:pt idx="8098">
                  <c:v>-0.102066</c:v>
                </c:pt>
                <c:pt idx="8099">
                  <c:v>-0.102952</c:v>
                </c:pt>
                <c:pt idx="8100">
                  <c:v>-0.103867</c:v>
                </c:pt>
                <c:pt idx="8101">
                  <c:v>-0.104743</c:v>
                </c:pt>
                <c:pt idx="8102">
                  <c:v>-0.105646</c:v>
                </c:pt>
                <c:pt idx="8103">
                  <c:v>-0.106517</c:v>
                </c:pt>
                <c:pt idx="8104">
                  <c:v>-0.10741199999999999</c:v>
                </c:pt>
                <c:pt idx="8105">
                  <c:v>-0.108289</c:v>
                </c:pt>
                <c:pt idx="8106">
                  <c:v>-0.109166</c:v>
                </c:pt>
                <c:pt idx="8107">
                  <c:v>-0.11006100000000001</c:v>
                </c:pt>
                <c:pt idx="8108">
                  <c:v>-0.110932</c:v>
                </c:pt>
                <c:pt idx="8109">
                  <c:v>-0.11185</c:v>
                </c:pt>
                <c:pt idx="8110">
                  <c:v>-0.11271399999999999</c:v>
                </c:pt>
                <c:pt idx="8111">
                  <c:v>-0.113622</c:v>
                </c:pt>
                <c:pt idx="8112">
                  <c:v>-0.114486</c:v>
                </c:pt>
                <c:pt idx="8113">
                  <c:v>-0.11537</c:v>
                </c:pt>
                <c:pt idx="8114">
                  <c:v>-0.11625199999999999</c:v>
                </c:pt>
                <c:pt idx="8115">
                  <c:v>-0.117108</c:v>
                </c:pt>
                <c:pt idx="8116">
                  <c:v>-0.118005</c:v>
                </c:pt>
                <c:pt idx="8117">
                  <c:v>-0.118854</c:v>
                </c:pt>
                <c:pt idx="8118">
                  <c:v>-0.11976199999999999</c:v>
                </c:pt>
                <c:pt idx="8119">
                  <c:v>-0.120625</c:v>
                </c:pt>
                <c:pt idx="8120">
                  <c:v>-0.121516</c:v>
                </c:pt>
                <c:pt idx="8121">
                  <c:v>-0.122389</c:v>
                </c:pt>
                <c:pt idx="8122">
                  <c:v>-0.123251</c:v>
                </c:pt>
                <c:pt idx="8123">
                  <c:v>-0.12413200000000001</c:v>
                </c:pt>
                <c:pt idx="8124">
                  <c:v>-0.124977</c:v>
                </c:pt>
                <c:pt idx="8125">
                  <c:v>-0.125859</c:v>
                </c:pt>
                <c:pt idx="8126">
                  <c:v>-0.12670100000000001</c:v>
                </c:pt>
                <c:pt idx="8127">
                  <c:v>-0.127584</c:v>
                </c:pt>
                <c:pt idx="8128">
                  <c:v>-0.128441</c:v>
                </c:pt>
                <c:pt idx="8129">
                  <c:v>-0.12931799999999999</c:v>
                </c:pt>
                <c:pt idx="8130">
                  <c:v>-0.13018199999999999</c:v>
                </c:pt>
                <c:pt idx="8131">
                  <c:v>-0.13103899999999999</c:v>
                </c:pt>
                <c:pt idx="8132">
                  <c:v>-0.131906</c:v>
                </c:pt>
                <c:pt idx="8133">
                  <c:v>-0.132741</c:v>
                </c:pt>
                <c:pt idx="8134">
                  <c:v>-0.13361000000000001</c:v>
                </c:pt>
                <c:pt idx="8135">
                  <c:v>-0.134434</c:v>
                </c:pt>
                <c:pt idx="8136">
                  <c:v>-0.13530400000000001</c:v>
                </c:pt>
                <c:pt idx="8137">
                  <c:v>-0.13613900000000001</c:v>
                </c:pt>
                <c:pt idx="8138">
                  <c:v>-0.13700000000000001</c:v>
                </c:pt>
                <c:pt idx="8139">
                  <c:v>-0.13785600000000001</c:v>
                </c:pt>
                <c:pt idx="8140">
                  <c:v>-0.13869400000000001</c:v>
                </c:pt>
                <c:pt idx="8141">
                  <c:v>-0.13955999999999999</c:v>
                </c:pt>
                <c:pt idx="8142">
                  <c:v>-0.140373</c:v>
                </c:pt>
                <c:pt idx="8143">
                  <c:v>-0.141231</c:v>
                </c:pt>
                <c:pt idx="8144">
                  <c:v>-0.14204</c:v>
                </c:pt>
                <c:pt idx="8145">
                  <c:v>-0.14288300000000001</c:v>
                </c:pt>
                <c:pt idx="8146">
                  <c:v>-0.143709</c:v>
                </c:pt>
                <c:pt idx="8147">
                  <c:v>-0.144536</c:v>
                </c:pt>
                <c:pt idx="8148">
                  <c:v>-0.14538400000000001</c:v>
                </c:pt>
                <c:pt idx="8149">
                  <c:v>-0.146202</c:v>
                </c:pt>
                <c:pt idx="8150">
                  <c:v>-0.14705599999999999</c:v>
                </c:pt>
                <c:pt idx="8151">
                  <c:v>-0.14785799999999999</c:v>
                </c:pt>
                <c:pt idx="8152">
                  <c:v>-0.14868700000000001</c:v>
                </c:pt>
                <c:pt idx="8153">
                  <c:v>-0.14948400000000001</c:v>
                </c:pt>
                <c:pt idx="8154">
                  <c:v>-0.15029699999999999</c:v>
                </c:pt>
                <c:pt idx="8155">
                  <c:v>-0.15110599999999999</c:v>
                </c:pt>
                <c:pt idx="8156">
                  <c:v>-0.15190699999999999</c:v>
                </c:pt>
                <c:pt idx="8157">
                  <c:v>-0.152728</c:v>
                </c:pt>
                <c:pt idx="8158">
                  <c:v>-0.15352199999999999</c:v>
                </c:pt>
                <c:pt idx="8159">
                  <c:v>-0.15435099999999999</c:v>
                </c:pt>
                <c:pt idx="8160">
                  <c:v>-0.155139</c:v>
                </c:pt>
                <c:pt idx="8161">
                  <c:v>-0.15595200000000001</c:v>
                </c:pt>
                <c:pt idx="8162">
                  <c:v>-0.15673100000000001</c:v>
                </c:pt>
                <c:pt idx="8163">
                  <c:v>-0.157523</c:v>
                </c:pt>
                <c:pt idx="8164">
                  <c:v>-0.15831100000000001</c:v>
                </c:pt>
                <c:pt idx="8165">
                  <c:v>-0.159085</c:v>
                </c:pt>
                <c:pt idx="8166">
                  <c:v>-0.159885</c:v>
                </c:pt>
                <c:pt idx="8167">
                  <c:v>-0.16064800000000001</c:v>
                </c:pt>
                <c:pt idx="8168">
                  <c:v>-0.16145499999999999</c:v>
                </c:pt>
                <c:pt idx="8169">
                  <c:v>-0.162221</c:v>
                </c:pt>
                <c:pt idx="8170">
                  <c:v>-0.16301199999999999</c:v>
                </c:pt>
                <c:pt idx="8171">
                  <c:v>-0.16377900000000001</c:v>
                </c:pt>
                <c:pt idx="8172">
                  <c:v>-0.16454099999999999</c:v>
                </c:pt>
                <c:pt idx="8173">
                  <c:v>-0.16531499999999999</c:v>
                </c:pt>
                <c:pt idx="8174">
                  <c:v>-0.16605800000000001</c:v>
                </c:pt>
                <c:pt idx="8175">
                  <c:v>-0.16683300000000001</c:v>
                </c:pt>
                <c:pt idx="8176">
                  <c:v>-0.16757</c:v>
                </c:pt>
                <c:pt idx="8177">
                  <c:v>-0.16833799999999999</c:v>
                </c:pt>
                <c:pt idx="8178">
                  <c:v>-0.16908599999999999</c:v>
                </c:pt>
                <c:pt idx="8179">
                  <c:v>-0.16984399999999999</c:v>
                </c:pt>
                <c:pt idx="8180">
                  <c:v>-0.170595</c:v>
                </c:pt>
                <c:pt idx="8181">
                  <c:v>-0.17133200000000001</c:v>
                </c:pt>
                <c:pt idx="8182">
                  <c:v>-0.17208100000000001</c:v>
                </c:pt>
                <c:pt idx="8183">
                  <c:v>-0.17280499999999999</c:v>
                </c:pt>
                <c:pt idx="8184">
                  <c:v>-0.173543</c:v>
                </c:pt>
                <c:pt idx="8185">
                  <c:v>-0.17424700000000001</c:v>
                </c:pt>
                <c:pt idx="8186">
                  <c:v>-0.174981</c:v>
                </c:pt>
                <c:pt idx="8187">
                  <c:v>-0.17573</c:v>
                </c:pt>
                <c:pt idx="8188">
                  <c:v>-0.176508</c:v>
                </c:pt>
                <c:pt idx="8189">
                  <c:v>-0.17724999999999999</c:v>
                </c:pt>
                <c:pt idx="8190">
                  <c:v>-0.17793300000000001</c:v>
                </c:pt>
                <c:pt idx="8191">
                  <c:v>-0.17859900000000001</c:v>
                </c:pt>
                <c:pt idx="8192">
                  <c:v>-0.17924699999999999</c:v>
                </c:pt>
                <c:pt idx="8193">
                  <c:v>-0.179923</c:v>
                </c:pt>
                <c:pt idx="8194">
                  <c:v>-0.180566</c:v>
                </c:pt>
                <c:pt idx="8195">
                  <c:v>-0.181231</c:v>
                </c:pt>
                <c:pt idx="8196">
                  <c:v>-0.18187200000000001</c:v>
                </c:pt>
                <c:pt idx="8197">
                  <c:v>-0.18252299999999999</c:v>
                </c:pt>
                <c:pt idx="8198">
                  <c:v>-0.18317800000000001</c:v>
                </c:pt>
                <c:pt idx="8199">
                  <c:v>-0.18381800000000001</c:v>
                </c:pt>
                <c:pt idx="8200">
                  <c:v>-0.18448100000000001</c:v>
                </c:pt>
                <c:pt idx="8201">
                  <c:v>-0.18510599999999999</c:v>
                </c:pt>
                <c:pt idx="8202">
                  <c:v>-0.18575</c:v>
                </c:pt>
                <c:pt idx="8203">
                  <c:v>-0.186364</c:v>
                </c:pt>
                <c:pt idx="8204">
                  <c:v>-0.18698799999999999</c:v>
                </c:pt>
                <c:pt idx="8205">
                  <c:v>-0.18760599999999999</c:v>
                </c:pt>
                <c:pt idx="8206">
                  <c:v>-0.18821499999999999</c:v>
                </c:pt>
                <c:pt idx="8207">
                  <c:v>-0.188837</c:v>
                </c:pt>
                <c:pt idx="8208">
                  <c:v>-0.189442</c:v>
                </c:pt>
                <c:pt idx="8209">
                  <c:v>-0.19006899999999999</c:v>
                </c:pt>
                <c:pt idx="8210">
                  <c:v>-0.19067600000000001</c:v>
                </c:pt>
                <c:pt idx="8211">
                  <c:v>-0.19128300000000001</c:v>
                </c:pt>
                <c:pt idx="8212">
                  <c:v>-0.19187000000000001</c:v>
                </c:pt>
                <c:pt idx="8213">
                  <c:v>-0.19245699999999999</c:v>
                </c:pt>
                <c:pt idx="8214">
                  <c:v>-0.19304099999999999</c:v>
                </c:pt>
                <c:pt idx="8215">
                  <c:v>-0.19362099999999999</c:v>
                </c:pt>
                <c:pt idx="8216">
                  <c:v>-0.19420200000000001</c:v>
                </c:pt>
                <c:pt idx="8217">
                  <c:v>-0.194773</c:v>
                </c:pt>
                <c:pt idx="8218">
                  <c:v>-0.195358</c:v>
                </c:pt>
                <c:pt idx="8219">
                  <c:v>-0.19592999999999999</c:v>
                </c:pt>
                <c:pt idx="8220">
                  <c:v>-0.19651099999999999</c:v>
                </c:pt>
                <c:pt idx="8221">
                  <c:v>-0.19706699999999999</c:v>
                </c:pt>
                <c:pt idx="8222">
                  <c:v>-0.197625</c:v>
                </c:pt>
                <c:pt idx="8223">
                  <c:v>-0.19817399999999999</c:v>
                </c:pt>
                <c:pt idx="8224">
                  <c:v>-0.19871900000000001</c:v>
                </c:pt>
                <c:pt idx="8225">
                  <c:v>-0.199268</c:v>
                </c:pt>
                <c:pt idx="8226">
                  <c:v>-0.199798</c:v>
                </c:pt>
                <c:pt idx="8227">
                  <c:v>-0.20034299999999999</c:v>
                </c:pt>
                <c:pt idx="8228">
                  <c:v>-0.200873</c:v>
                </c:pt>
                <c:pt idx="8229">
                  <c:v>-0.20141899999999999</c:v>
                </c:pt>
                <c:pt idx="8230">
                  <c:v>-0.20194599999999999</c:v>
                </c:pt>
                <c:pt idx="8231">
                  <c:v>-0.20246900000000001</c:v>
                </c:pt>
                <c:pt idx="8232">
                  <c:v>-0.202987</c:v>
                </c:pt>
                <c:pt idx="8233">
                  <c:v>-0.20349600000000001</c:v>
                </c:pt>
                <c:pt idx="8234">
                  <c:v>-0.204011</c:v>
                </c:pt>
                <c:pt idx="8235">
                  <c:v>-0.20450399999999999</c:v>
                </c:pt>
                <c:pt idx="8236">
                  <c:v>-0.20500699999999999</c:v>
                </c:pt>
                <c:pt idx="8237">
                  <c:v>-0.20549300000000001</c:v>
                </c:pt>
                <c:pt idx="8238">
                  <c:v>-0.20599700000000001</c:v>
                </c:pt>
                <c:pt idx="8239">
                  <c:v>-0.206488</c:v>
                </c:pt>
                <c:pt idx="8240">
                  <c:v>-0.206978</c:v>
                </c:pt>
                <c:pt idx="8241">
                  <c:v>-0.20746300000000001</c:v>
                </c:pt>
                <c:pt idx="8242">
                  <c:v>-0.20793400000000001</c:v>
                </c:pt>
                <c:pt idx="8243">
                  <c:v>-0.20841100000000001</c:v>
                </c:pt>
                <c:pt idx="8244">
                  <c:v>-0.208866</c:v>
                </c:pt>
                <c:pt idx="8245">
                  <c:v>-0.20933199999999999</c:v>
                </c:pt>
                <c:pt idx="8246">
                  <c:v>-0.20977699999999999</c:v>
                </c:pt>
                <c:pt idx="8247">
                  <c:v>-0.210232</c:v>
                </c:pt>
                <c:pt idx="8248">
                  <c:v>-0.21068000000000001</c:v>
                </c:pt>
                <c:pt idx="8249">
                  <c:v>-0.21113399999999999</c:v>
                </c:pt>
                <c:pt idx="8250">
                  <c:v>-0.21159700000000001</c:v>
                </c:pt>
                <c:pt idx="8251">
                  <c:v>-0.21202599999999999</c:v>
                </c:pt>
                <c:pt idx="8252">
                  <c:v>-0.21242900000000001</c:v>
                </c:pt>
                <c:pt idx="8253">
                  <c:v>-0.21282599999999999</c:v>
                </c:pt>
                <c:pt idx="8254">
                  <c:v>-0.21334900000000001</c:v>
                </c:pt>
                <c:pt idx="8255">
                  <c:v>-0.213949</c:v>
                </c:pt>
                <c:pt idx="8256">
                  <c:v>-0.214474</c:v>
                </c:pt>
                <c:pt idx="8257">
                  <c:v>-0.214786</c:v>
                </c:pt>
                <c:pt idx="8258">
                  <c:v>-0.21496399999999999</c:v>
                </c:pt>
                <c:pt idx="8259">
                  <c:v>-0.21517800000000001</c:v>
                </c:pt>
                <c:pt idx="8260">
                  <c:v>-0.21541099999999999</c:v>
                </c:pt>
                <c:pt idx="8261">
                  <c:v>-0.215666</c:v>
                </c:pt>
                <c:pt idx="8262">
                  <c:v>-0.21588099999999999</c:v>
                </c:pt>
                <c:pt idx="8263">
                  <c:v>-0.216084</c:v>
                </c:pt>
                <c:pt idx="8264">
                  <c:v>-0.21629000000000001</c:v>
                </c:pt>
                <c:pt idx="8265">
                  <c:v>-0.21648400000000001</c:v>
                </c:pt>
                <c:pt idx="8266">
                  <c:v>-0.21668399999999999</c:v>
                </c:pt>
                <c:pt idx="8267">
                  <c:v>-0.21687300000000001</c:v>
                </c:pt>
                <c:pt idx="8268">
                  <c:v>-0.21706600000000001</c:v>
                </c:pt>
                <c:pt idx="8269">
                  <c:v>-0.21726300000000001</c:v>
                </c:pt>
                <c:pt idx="8270">
                  <c:v>-0.21745500000000001</c:v>
                </c:pt>
                <c:pt idx="8271">
                  <c:v>-0.21763199999999999</c:v>
                </c:pt>
                <c:pt idx="8272">
                  <c:v>-0.21779599999999999</c:v>
                </c:pt>
                <c:pt idx="8273">
                  <c:v>-0.217948</c:v>
                </c:pt>
                <c:pt idx="8274">
                  <c:v>-0.218107</c:v>
                </c:pt>
                <c:pt idx="8275">
                  <c:v>-0.218255</c:v>
                </c:pt>
                <c:pt idx="8276">
                  <c:v>-0.21839800000000001</c:v>
                </c:pt>
                <c:pt idx="8277">
                  <c:v>-0.21854100000000001</c:v>
                </c:pt>
                <c:pt idx="8278">
                  <c:v>-0.21867700000000001</c:v>
                </c:pt>
                <c:pt idx="8279">
                  <c:v>-0.218829</c:v>
                </c:pt>
                <c:pt idx="8280">
                  <c:v>-0.21895899999999999</c:v>
                </c:pt>
                <c:pt idx="8281">
                  <c:v>-0.21908900000000001</c:v>
                </c:pt>
                <c:pt idx="8282">
                  <c:v>-0.21920200000000001</c:v>
                </c:pt>
                <c:pt idx="8283">
                  <c:v>-0.21931200000000001</c:v>
                </c:pt>
                <c:pt idx="8284">
                  <c:v>-0.21942600000000001</c:v>
                </c:pt>
                <c:pt idx="8285">
                  <c:v>-0.21951999999999999</c:v>
                </c:pt>
                <c:pt idx="8286">
                  <c:v>-0.21961700000000001</c:v>
                </c:pt>
                <c:pt idx="8287">
                  <c:v>-0.21970100000000001</c:v>
                </c:pt>
                <c:pt idx="8288">
                  <c:v>-0.21979699999999999</c:v>
                </c:pt>
                <c:pt idx="8289">
                  <c:v>-0.219889</c:v>
                </c:pt>
                <c:pt idx="8290">
                  <c:v>-0.219973</c:v>
                </c:pt>
                <c:pt idx="8291">
                  <c:v>-0.22004799999999999</c:v>
                </c:pt>
                <c:pt idx="8292">
                  <c:v>-0.22011500000000001</c:v>
                </c:pt>
                <c:pt idx="8293">
                  <c:v>-0.22018399999999999</c:v>
                </c:pt>
                <c:pt idx="8294">
                  <c:v>-0.22023999999999999</c:v>
                </c:pt>
                <c:pt idx="8295">
                  <c:v>-0.22029000000000001</c:v>
                </c:pt>
                <c:pt idx="8296">
                  <c:v>-0.22032199999999999</c:v>
                </c:pt>
                <c:pt idx="8297">
                  <c:v>-0.220361</c:v>
                </c:pt>
                <c:pt idx="8298">
                  <c:v>-0.22039800000000001</c:v>
                </c:pt>
                <c:pt idx="8299">
                  <c:v>-0.220438</c:v>
                </c:pt>
                <c:pt idx="8300">
                  <c:v>-0.220469</c:v>
                </c:pt>
                <c:pt idx="8301">
                  <c:v>-0.22049099999999999</c:v>
                </c:pt>
                <c:pt idx="8302">
                  <c:v>-0.22051399999999999</c:v>
                </c:pt>
                <c:pt idx="8303">
                  <c:v>-0.22051899999999999</c:v>
                </c:pt>
                <c:pt idx="8304">
                  <c:v>-0.220529</c:v>
                </c:pt>
                <c:pt idx="8305">
                  <c:v>-0.22051499999999999</c:v>
                </c:pt>
                <c:pt idx="8306">
                  <c:v>-0.22050600000000001</c:v>
                </c:pt>
                <c:pt idx="8307">
                  <c:v>-0.22049199999999999</c:v>
                </c:pt>
                <c:pt idx="8308">
                  <c:v>-0.22047700000000001</c:v>
                </c:pt>
                <c:pt idx="8309">
                  <c:v>-0.220467</c:v>
                </c:pt>
                <c:pt idx="8310">
                  <c:v>-0.220441</c:v>
                </c:pt>
                <c:pt idx="8311">
                  <c:v>-0.22042200000000001</c:v>
                </c:pt>
                <c:pt idx="8312">
                  <c:v>-0.220385</c:v>
                </c:pt>
                <c:pt idx="8313">
                  <c:v>-0.22034599999999999</c:v>
                </c:pt>
                <c:pt idx="8314">
                  <c:v>-0.22029199999999999</c:v>
                </c:pt>
                <c:pt idx="8315">
                  <c:v>-0.22022900000000001</c:v>
                </c:pt>
                <c:pt idx="8316">
                  <c:v>-0.22017200000000001</c:v>
                </c:pt>
                <c:pt idx="8317">
                  <c:v>-0.220114</c:v>
                </c:pt>
                <c:pt idx="8318">
                  <c:v>-0.220053</c:v>
                </c:pt>
                <c:pt idx="8319">
                  <c:v>-0.21995100000000001</c:v>
                </c:pt>
                <c:pt idx="8320">
                  <c:v>-0.219856</c:v>
                </c:pt>
                <c:pt idx="8321">
                  <c:v>-0.21984699999999999</c:v>
                </c:pt>
                <c:pt idx="8322">
                  <c:v>-0.219946</c:v>
                </c:pt>
                <c:pt idx="8323">
                  <c:v>-0.219999</c:v>
                </c:pt>
                <c:pt idx="8324">
                  <c:v>-0.219835</c:v>
                </c:pt>
                <c:pt idx="8325">
                  <c:v>-0.21951899999999999</c:v>
                </c:pt>
                <c:pt idx="8326">
                  <c:v>-0.21919</c:v>
                </c:pt>
                <c:pt idx="8327">
                  <c:v>-0.21890299999999999</c:v>
                </c:pt>
                <c:pt idx="8328">
                  <c:v>-0.218638</c:v>
                </c:pt>
                <c:pt idx="8329">
                  <c:v>-0.218361</c:v>
                </c:pt>
                <c:pt idx="8330">
                  <c:v>-0.21806900000000001</c:v>
                </c:pt>
                <c:pt idx="8331">
                  <c:v>-0.21777199999999999</c:v>
                </c:pt>
                <c:pt idx="8332">
                  <c:v>-0.21745300000000001</c:v>
                </c:pt>
                <c:pt idx="8333">
                  <c:v>-0.217141</c:v>
                </c:pt>
                <c:pt idx="8334">
                  <c:v>-0.21681800000000001</c:v>
                </c:pt>
                <c:pt idx="8335">
                  <c:v>-0.21649099999999999</c:v>
                </c:pt>
                <c:pt idx="8336">
                  <c:v>-0.21616099999999999</c:v>
                </c:pt>
                <c:pt idx="8337">
                  <c:v>-0.21581400000000001</c:v>
                </c:pt>
                <c:pt idx="8338">
                  <c:v>-0.21548400000000001</c:v>
                </c:pt>
                <c:pt idx="8339">
                  <c:v>-0.215143</c:v>
                </c:pt>
                <c:pt idx="8340">
                  <c:v>-0.214805</c:v>
                </c:pt>
                <c:pt idx="8341">
                  <c:v>-0.214451</c:v>
                </c:pt>
                <c:pt idx="8342">
                  <c:v>-0.214084</c:v>
                </c:pt>
                <c:pt idx="8343">
                  <c:v>-0.213723</c:v>
                </c:pt>
                <c:pt idx="8344">
                  <c:v>-0.21334900000000001</c:v>
                </c:pt>
                <c:pt idx="8345">
                  <c:v>-0.212974</c:v>
                </c:pt>
                <c:pt idx="8346">
                  <c:v>-0.21258299999999999</c:v>
                </c:pt>
                <c:pt idx="8347">
                  <c:v>-0.21218899999999999</c:v>
                </c:pt>
                <c:pt idx="8348">
                  <c:v>-0.21180099999999999</c:v>
                </c:pt>
                <c:pt idx="8349">
                  <c:v>-0.21141099999999999</c:v>
                </c:pt>
                <c:pt idx="8350">
                  <c:v>-0.21101400000000001</c:v>
                </c:pt>
                <c:pt idx="8351">
                  <c:v>-0.21060699999999999</c:v>
                </c:pt>
                <c:pt idx="8352">
                  <c:v>-0.21019399999999999</c:v>
                </c:pt>
                <c:pt idx="8353">
                  <c:v>-0.209781</c:v>
                </c:pt>
                <c:pt idx="8354">
                  <c:v>-0.20936299999999999</c:v>
                </c:pt>
                <c:pt idx="8355">
                  <c:v>-0.208927</c:v>
                </c:pt>
                <c:pt idx="8356">
                  <c:v>-0.208486</c:v>
                </c:pt>
                <c:pt idx="8357">
                  <c:v>-0.208035</c:v>
                </c:pt>
                <c:pt idx="8358">
                  <c:v>-0.207596</c:v>
                </c:pt>
                <c:pt idx="8359">
                  <c:v>-0.207152</c:v>
                </c:pt>
                <c:pt idx="8360">
                  <c:v>-0.20669899999999999</c:v>
                </c:pt>
                <c:pt idx="8361">
                  <c:v>-0.20624600000000001</c:v>
                </c:pt>
                <c:pt idx="8362">
                  <c:v>-0.20577899999999999</c:v>
                </c:pt>
                <c:pt idx="8363">
                  <c:v>-0.205317</c:v>
                </c:pt>
                <c:pt idx="8364">
                  <c:v>-0.20483899999999999</c:v>
                </c:pt>
                <c:pt idx="8365">
                  <c:v>-0.20435200000000001</c:v>
                </c:pt>
                <c:pt idx="8366">
                  <c:v>-0.20385800000000001</c:v>
                </c:pt>
                <c:pt idx="8367">
                  <c:v>-0.20336099999999999</c:v>
                </c:pt>
                <c:pt idx="8368">
                  <c:v>-0.20286899999999999</c:v>
                </c:pt>
                <c:pt idx="8369">
                  <c:v>-0.20236899999999999</c:v>
                </c:pt>
                <c:pt idx="8370">
                  <c:v>-0.20186899999999999</c:v>
                </c:pt>
                <c:pt idx="8371">
                  <c:v>-0.20136200000000001</c:v>
                </c:pt>
                <c:pt idx="8372">
                  <c:v>-0.200848</c:v>
                </c:pt>
                <c:pt idx="8373">
                  <c:v>-0.20032800000000001</c:v>
                </c:pt>
                <c:pt idx="8374">
                  <c:v>-0.199797</c:v>
                </c:pt>
                <c:pt idx="8375">
                  <c:v>-0.19925899999999999</c:v>
                </c:pt>
                <c:pt idx="8376">
                  <c:v>-0.198716</c:v>
                </c:pt>
                <c:pt idx="8377">
                  <c:v>-0.19816700000000001</c:v>
                </c:pt>
                <c:pt idx="8378">
                  <c:v>-0.19761999999999999</c:v>
                </c:pt>
                <c:pt idx="8379">
                  <c:v>-0.197072</c:v>
                </c:pt>
                <c:pt idx="8380">
                  <c:v>-0.196521</c:v>
                </c:pt>
                <c:pt idx="8381">
                  <c:v>-0.195965</c:v>
                </c:pt>
                <c:pt idx="8382">
                  <c:v>-0.19539500000000001</c:v>
                </c:pt>
                <c:pt idx="8383">
                  <c:v>-0.19482099999999999</c:v>
                </c:pt>
                <c:pt idx="8384">
                  <c:v>-0.19423799999999999</c:v>
                </c:pt>
                <c:pt idx="8385">
                  <c:v>-0.19365199999999999</c:v>
                </c:pt>
                <c:pt idx="8386">
                  <c:v>-0.19305700000000001</c:v>
                </c:pt>
                <c:pt idx="8387">
                  <c:v>-0.19245599999999999</c:v>
                </c:pt>
                <c:pt idx="8388">
                  <c:v>-0.191857</c:v>
                </c:pt>
                <c:pt idx="8389">
                  <c:v>-0.19126000000000001</c:v>
                </c:pt>
                <c:pt idx="8390">
                  <c:v>-0.190663</c:v>
                </c:pt>
                <c:pt idx="8391">
                  <c:v>-0.19004799999999999</c:v>
                </c:pt>
                <c:pt idx="8392">
                  <c:v>-0.18942400000000001</c:v>
                </c:pt>
                <c:pt idx="8393">
                  <c:v>-0.18879199999999999</c:v>
                </c:pt>
                <c:pt idx="8394">
                  <c:v>-0.18815999999999999</c:v>
                </c:pt>
                <c:pt idx="8395">
                  <c:v>-0.187523</c:v>
                </c:pt>
                <c:pt idx="8396">
                  <c:v>-0.18687400000000001</c:v>
                </c:pt>
                <c:pt idx="8397">
                  <c:v>-0.18622</c:v>
                </c:pt>
                <c:pt idx="8398">
                  <c:v>-0.18556600000000001</c:v>
                </c:pt>
                <c:pt idx="8399">
                  <c:v>-0.184917</c:v>
                </c:pt>
                <c:pt idx="8400">
                  <c:v>-0.18426000000000001</c:v>
                </c:pt>
                <c:pt idx="8401">
                  <c:v>-0.18359500000000001</c:v>
                </c:pt>
                <c:pt idx="8402">
                  <c:v>-0.182919</c:v>
                </c:pt>
                <c:pt idx="8403">
                  <c:v>-0.18224499999999999</c:v>
                </c:pt>
                <c:pt idx="8404">
                  <c:v>-0.18156700000000001</c:v>
                </c:pt>
                <c:pt idx="8405">
                  <c:v>-0.18087700000000001</c:v>
                </c:pt>
                <c:pt idx="8406">
                  <c:v>-0.18017900000000001</c:v>
                </c:pt>
                <c:pt idx="8407">
                  <c:v>-0.17946999999999999</c:v>
                </c:pt>
                <c:pt idx="8408">
                  <c:v>-0.17877000000000001</c:v>
                </c:pt>
                <c:pt idx="8409">
                  <c:v>-0.178067</c:v>
                </c:pt>
                <c:pt idx="8410">
                  <c:v>-0.17735899999999999</c:v>
                </c:pt>
                <c:pt idx="8411">
                  <c:v>-0.17664199999999999</c:v>
                </c:pt>
                <c:pt idx="8412">
                  <c:v>-0.17592099999999999</c:v>
                </c:pt>
                <c:pt idx="8413">
                  <c:v>-0.175205</c:v>
                </c:pt>
                <c:pt idx="8414">
                  <c:v>-0.17447799999999999</c:v>
                </c:pt>
                <c:pt idx="8415">
                  <c:v>-0.173738</c:v>
                </c:pt>
                <c:pt idx="8416">
                  <c:v>-0.17297999999999999</c:v>
                </c:pt>
                <c:pt idx="8417">
                  <c:v>-0.17222199999999999</c:v>
                </c:pt>
                <c:pt idx="8418">
                  <c:v>-0.17146900000000001</c:v>
                </c:pt>
                <c:pt idx="8419">
                  <c:v>-0.170714</c:v>
                </c:pt>
                <c:pt idx="8420">
                  <c:v>-0.16995499999999999</c:v>
                </c:pt>
                <c:pt idx="8421">
                  <c:v>-0.16918900000000001</c:v>
                </c:pt>
                <c:pt idx="8422">
                  <c:v>-0.16842199999999999</c:v>
                </c:pt>
                <c:pt idx="8423">
                  <c:v>-0.16765099999999999</c:v>
                </c:pt>
                <c:pt idx="8424">
                  <c:v>-0.16687199999999999</c:v>
                </c:pt>
                <c:pt idx="8425">
                  <c:v>-0.166078</c:v>
                </c:pt>
                <c:pt idx="8426">
                  <c:v>-0.16527700000000001</c:v>
                </c:pt>
                <c:pt idx="8427">
                  <c:v>-0.16447500000000001</c:v>
                </c:pt>
                <c:pt idx="8428">
                  <c:v>-0.16367300000000001</c:v>
                </c:pt>
                <c:pt idx="8429">
                  <c:v>-0.16287099999999999</c:v>
                </c:pt>
                <c:pt idx="8430">
                  <c:v>-0.16206400000000001</c:v>
                </c:pt>
                <c:pt idx="8431">
                  <c:v>-0.16125600000000001</c:v>
                </c:pt>
                <c:pt idx="8432">
                  <c:v>-0.16044</c:v>
                </c:pt>
                <c:pt idx="8433">
                  <c:v>-0.15962200000000001</c:v>
                </c:pt>
                <c:pt idx="8434">
                  <c:v>-0.15879199999999999</c:v>
                </c:pt>
                <c:pt idx="8435">
                  <c:v>-0.15795400000000001</c:v>
                </c:pt>
                <c:pt idx="8436">
                  <c:v>-0.15711</c:v>
                </c:pt>
                <c:pt idx="8437">
                  <c:v>-0.15626200000000001</c:v>
                </c:pt>
                <c:pt idx="8438">
                  <c:v>-0.155415</c:v>
                </c:pt>
                <c:pt idx="8439">
                  <c:v>-0.15456600000000001</c:v>
                </c:pt>
                <c:pt idx="8440">
                  <c:v>-0.15371899999999999</c:v>
                </c:pt>
                <c:pt idx="8441">
                  <c:v>-0.152864</c:v>
                </c:pt>
                <c:pt idx="8442">
                  <c:v>-0.152003</c:v>
                </c:pt>
                <c:pt idx="8443">
                  <c:v>-0.15113499999999999</c:v>
                </c:pt>
                <c:pt idx="8444">
                  <c:v>-0.15026100000000001</c:v>
                </c:pt>
                <c:pt idx="8445">
                  <c:v>-0.14938199999999999</c:v>
                </c:pt>
                <c:pt idx="8446">
                  <c:v>-0.14849499999999999</c:v>
                </c:pt>
                <c:pt idx="8447">
                  <c:v>-0.14760300000000001</c:v>
                </c:pt>
                <c:pt idx="8448">
                  <c:v>-0.14670900000000001</c:v>
                </c:pt>
                <c:pt idx="8449">
                  <c:v>-0.14582100000000001</c:v>
                </c:pt>
                <c:pt idx="8450">
                  <c:v>-0.14493</c:v>
                </c:pt>
                <c:pt idx="8451">
                  <c:v>-0.14403099999999999</c:v>
                </c:pt>
                <c:pt idx="8452">
                  <c:v>-0.143122</c:v>
                </c:pt>
                <c:pt idx="8453">
                  <c:v>-0.142209</c:v>
                </c:pt>
                <c:pt idx="8454">
                  <c:v>-0.141296</c:v>
                </c:pt>
                <c:pt idx="8455">
                  <c:v>-0.140376</c:v>
                </c:pt>
                <c:pt idx="8456">
                  <c:v>-0.13944699999999999</c:v>
                </c:pt>
                <c:pt idx="8457">
                  <c:v>-0.138511</c:v>
                </c:pt>
                <c:pt idx="8458">
                  <c:v>-0.13757800000000001</c:v>
                </c:pt>
                <c:pt idx="8459">
                  <c:v>-0.13664599999999999</c:v>
                </c:pt>
                <c:pt idx="8460">
                  <c:v>-0.135712</c:v>
                </c:pt>
                <c:pt idx="8461">
                  <c:v>-0.134768</c:v>
                </c:pt>
                <c:pt idx="8462">
                  <c:v>-0.13381899999999999</c:v>
                </c:pt>
                <c:pt idx="8463">
                  <c:v>-0.13287099999999999</c:v>
                </c:pt>
                <c:pt idx="8464">
                  <c:v>-0.13191900000000001</c:v>
                </c:pt>
                <c:pt idx="8465">
                  <c:v>-0.13096099999999999</c:v>
                </c:pt>
                <c:pt idx="8466">
                  <c:v>-0.12998799999999999</c:v>
                </c:pt>
                <c:pt idx="8467">
                  <c:v>-0.12901199999999999</c:v>
                </c:pt>
                <c:pt idx="8468">
                  <c:v>-0.12803899999999999</c:v>
                </c:pt>
                <c:pt idx="8469">
                  <c:v>-0.12706600000000001</c:v>
                </c:pt>
                <c:pt idx="8470">
                  <c:v>-0.12609100000000001</c:v>
                </c:pt>
                <c:pt idx="8471">
                  <c:v>-0.12510499999999999</c:v>
                </c:pt>
                <c:pt idx="8472">
                  <c:v>-0.124121</c:v>
                </c:pt>
                <c:pt idx="8473">
                  <c:v>-0.123139</c:v>
                </c:pt>
                <c:pt idx="8474">
                  <c:v>-0.122153</c:v>
                </c:pt>
                <c:pt idx="8475">
                  <c:v>-0.121152</c:v>
                </c:pt>
                <c:pt idx="8476">
                  <c:v>-0.12013699999999999</c:v>
                </c:pt>
                <c:pt idx="8477">
                  <c:v>-0.11912300000000001</c:v>
                </c:pt>
                <c:pt idx="8478">
                  <c:v>-0.11811099999999999</c:v>
                </c:pt>
                <c:pt idx="8479">
                  <c:v>-0.117101</c:v>
                </c:pt>
                <c:pt idx="8480">
                  <c:v>-0.11608499999999999</c:v>
                </c:pt>
                <c:pt idx="8481">
                  <c:v>-0.115066</c:v>
                </c:pt>
                <c:pt idx="8482">
                  <c:v>-0.114048</c:v>
                </c:pt>
                <c:pt idx="8483">
                  <c:v>-0.113026</c:v>
                </c:pt>
                <c:pt idx="8484">
                  <c:v>-0.112</c:v>
                </c:pt>
                <c:pt idx="8485">
                  <c:v>-0.11096</c:v>
                </c:pt>
                <c:pt idx="8486">
                  <c:v>-0.109914</c:v>
                </c:pt>
                <c:pt idx="8487">
                  <c:v>-0.10886800000000001</c:v>
                </c:pt>
                <c:pt idx="8488">
                  <c:v>-0.107819</c:v>
                </c:pt>
                <c:pt idx="8489">
                  <c:v>-0.10677300000000001</c:v>
                </c:pt>
                <c:pt idx="8490">
                  <c:v>-0.105722</c:v>
                </c:pt>
                <c:pt idx="8491">
                  <c:v>-0.104671</c:v>
                </c:pt>
                <c:pt idx="8492">
                  <c:v>-0.103617</c:v>
                </c:pt>
                <c:pt idx="8493">
                  <c:v>-0.102558</c:v>
                </c:pt>
                <c:pt idx="8494">
                  <c:v>-0.101496</c:v>
                </c:pt>
                <c:pt idx="8495">
                  <c:v>-0.100422</c:v>
                </c:pt>
                <c:pt idx="8496">
                  <c:v>-9.9347400000000002E-2</c:v>
                </c:pt>
                <c:pt idx="8497">
                  <c:v>-9.8266699999999998E-2</c:v>
                </c:pt>
                <c:pt idx="8498">
                  <c:v>-9.7184900000000005E-2</c:v>
                </c:pt>
                <c:pt idx="8499">
                  <c:v>-9.6105300000000005E-2</c:v>
                </c:pt>
                <c:pt idx="8500">
                  <c:v>-9.5021999999999995E-2</c:v>
                </c:pt>
                <c:pt idx="8501">
                  <c:v>-9.3939700000000001E-2</c:v>
                </c:pt>
                <c:pt idx="8502">
                  <c:v>-9.2849799999999996E-2</c:v>
                </c:pt>
                <c:pt idx="8503">
                  <c:v>-9.1758199999999998E-2</c:v>
                </c:pt>
                <c:pt idx="8504">
                  <c:v>-9.0662800000000002E-2</c:v>
                </c:pt>
                <c:pt idx="8505">
                  <c:v>-8.9561600000000005E-2</c:v>
                </c:pt>
                <c:pt idx="8506">
                  <c:v>-8.8456499999999993E-2</c:v>
                </c:pt>
                <c:pt idx="8507">
                  <c:v>-8.7342600000000006E-2</c:v>
                </c:pt>
                <c:pt idx="8508">
                  <c:v>-8.6230699999999993E-2</c:v>
                </c:pt>
                <c:pt idx="8509">
                  <c:v>-8.5119799999999995E-2</c:v>
                </c:pt>
                <c:pt idx="8510">
                  <c:v>-8.4008600000000003E-2</c:v>
                </c:pt>
                <c:pt idx="8511">
                  <c:v>-8.2893099999999997E-2</c:v>
                </c:pt>
                <c:pt idx="8512">
                  <c:v>-8.1770200000000001E-2</c:v>
                </c:pt>
                <c:pt idx="8513">
                  <c:v>-8.0648700000000004E-2</c:v>
                </c:pt>
                <c:pt idx="8514">
                  <c:v>-7.9524800000000007E-2</c:v>
                </c:pt>
                <c:pt idx="8515">
                  <c:v>-7.8397700000000001E-2</c:v>
                </c:pt>
                <c:pt idx="8516">
                  <c:v>-7.7260800000000004E-2</c:v>
                </c:pt>
                <c:pt idx="8517">
                  <c:v>-7.6116299999999998E-2</c:v>
                </c:pt>
                <c:pt idx="8518">
                  <c:v>-7.4974499999999999E-2</c:v>
                </c:pt>
                <c:pt idx="8519">
                  <c:v>-7.3831800000000003E-2</c:v>
                </c:pt>
                <c:pt idx="8520">
                  <c:v>-7.2689799999999999E-2</c:v>
                </c:pt>
                <c:pt idx="8521">
                  <c:v>-7.1541599999999997E-2</c:v>
                </c:pt>
                <c:pt idx="8522">
                  <c:v>-7.0391800000000004E-2</c:v>
                </c:pt>
                <c:pt idx="8523">
                  <c:v>-6.9247000000000003E-2</c:v>
                </c:pt>
                <c:pt idx="8524">
                  <c:v>-6.8099800000000002E-2</c:v>
                </c:pt>
                <c:pt idx="8525">
                  <c:v>-6.6948400000000005E-2</c:v>
                </c:pt>
                <c:pt idx="8526">
                  <c:v>-6.5782300000000002E-2</c:v>
                </c:pt>
                <c:pt idx="8527">
                  <c:v>-6.4612000000000003E-2</c:v>
                </c:pt>
                <c:pt idx="8528">
                  <c:v>-6.3443399999999997E-2</c:v>
                </c:pt>
                <c:pt idx="8529">
                  <c:v>-6.22727E-2</c:v>
                </c:pt>
                <c:pt idx="8530">
                  <c:v>-6.1103600000000001E-2</c:v>
                </c:pt>
                <c:pt idx="8531">
                  <c:v>-5.9927300000000003E-2</c:v>
                </c:pt>
                <c:pt idx="8532">
                  <c:v>-5.87564E-2</c:v>
                </c:pt>
                <c:pt idx="8533">
                  <c:v>-5.7588100000000003E-2</c:v>
                </c:pt>
                <c:pt idx="8534">
                  <c:v>-5.6421899999999997E-2</c:v>
                </c:pt>
                <c:pt idx="8535">
                  <c:v>-5.5254900000000003E-2</c:v>
                </c:pt>
                <c:pt idx="8536">
                  <c:v>-5.4069300000000001E-2</c:v>
                </c:pt>
                <c:pt idx="8537">
                  <c:v>-5.2855100000000002E-2</c:v>
                </c:pt>
                <c:pt idx="8538">
                  <c:v>-5.16157E-2</c:v>
                </c:pt>
                <c:pt idx="8539">
                  <c:v>-5.0451599999999999E-2</c:v>
                </c:pt>
                <c:pt idx="8540">
                  <c:v>-4.9752600000000001E-2</c:v>
                </c:pt>
                <c:pt idx="8541">
                  <c:v>-4.8792599999999998E-2</c:v>
                </c:pt>
                <c:pt idx="8542">
                  <c:v>-4.7581400000000003E-2</c:v>
                </c:pt>
                <c:pt idx="8543">
                  <c:v>-4.6713200000000003E-2</c:v>
                </c:pt>
                <c:pt idx="8544">
                  <c:v>-4.5516300000000003E-2</c:v>
                </c:pt>
                <c:pt idx="8545">
                  <c:v>-4.45312E-2</c:v>
                </c:pt>
                <c:pt idx="8546">
                  <c:v>-4.3467400000000003E-2</c:v>
                </c:pt>
                <c:pt idx="8547">
                  <c:v>-4.2320999999999998E-2</c:v>
                </c:pt>
                <c:pt idx="8548">
                  <c:v>-4.1355700000000002E-2</c:v>
                </c:pt>
                <c:pt idx="8549">
                  <c:v>-4.0173399999999998E-2</c:v>
                </c:pt>
                <c:pt idx="8550">
                  <c:v>-3.9172899999999997E-2</c:v>
                </c:pt>
                <c:pt idx="8551">
                  <c:v>-3.8073000000000003E-2</c:v>
                </c:pt>
                <c:pt idx="8552">
                  <c:v>-3.6991000000000003E-2</c:v>
                </c:pt>
                <c:pt idx="8553">
                  <c:v>-3.5960699999999998E-2</c:v>
                </c:pt>
                <c:pt idx="8554">
                  <c:v>-3.4852800000000003E-2</c:v>
                </c:pt>
                <c:pt idx="8555">
                  <c:v>-3.3792299999999997E-2</c:v>
                </c:pt>
                <c:pt idx="8556">
                  <c:v>-3.27123E-2</c:v>
                </c:pt>
                <c:pt idx="8557">
                  <c:v>-3.1600499999999997E-2</c:v>
                </c:pt>
                <c:pt idx="8558">
                  <c:v>-3.0529000000000001E-2</c:v>
                </c:pt>
                <c:pt idx="8559">
                  <c:v>-2.9430399999999999E-2</c:v>
                </c:pt>
                <c:pt idx="8560">
                  <c:v>-2.8320999999999999E-2</c:v>
                </c:pt>
                <c:pt idx="8561">
                  <c:v>-2.72746E-2</c:v>
                </c:pt>
                <c:pt idx="8562">
                  <c:v>-2.61389E-2</c:v>
                </c:pt>
                <c:pt idx="8563">
                  <c:v>-2.5096299999999998E-2</c:v>
                </c:pt>
                <c:pt idx="8564">
                  <c:v>-2.3991599999999998E-2</c:v>
                </c:pt>
                <c:pt idx="8565">
                  <c:v>-2.28849E-2</c:v>
                </c:pt>
                <c:pt idx="8566">
                  <c:v>-2.1827200000000001E-2</c:v>
                </c:pt>
                <c:pt idx="8567">
                  <c:v>-2.06661E-2</c:v>
                </c:pt>
                <c:pt idx="8568">
                  <c:v>-1.96057E-2</c:v>
                </c:pt>
                <c:pt idx="8569">
                  <c:v>-1.8474500000000001E-2</c:v>
                </c:pt>
                <c:pt idx="8570">
                  <c:v>-1.7365999999999999E-2</c:v>
                </c:pt>
                <c:pt idx="8571">
                  <c:v>-1.62956E-2</c:v>
                </c:pt>
                <c:pt idx="8572">
                  <c:v>-1.5154300000000001E-2</c:v>
                </c:pt>
                <c:pt idx="8573">
                  <c:v>-1.40917E-2</c:v>
                </c:pt>
                <c:pt idx="8574">
                  <c:v>-1.2979900000000001E-2</c:v>
                </c:pt>
                <c:pt idx="8575">
                  <c:v>-1.18618E-2</c:v>
                </c:pt>
                <c:pt idx="8576">
                  <c:v>-1.0786E-2</c:v>
                </c:pt>
                <c:pt idx="8577" formatCode="0.00E+00">
                  <c:v>-9.6212499999999996E-3</c:v>
                </c:pt>
                <c:pt idx="8578" formatCode="0.00E+00">
                  <c:v>-8.5368100000000006E-3</c:v>
                </c:pt>
                <c:pt idx="8579" formatCode="0.00E+00">
                  <c:v>-7.4113299999999998E-3</c:v>
                </c:pt>
                <c:pt idx="8580" formatCode="0.00E+00">
                  <c:v>-6.2749199999999998E-3</c:v>
                </c:pt>
                <c:pt idx="8581" formatCode="0.00E+00">
                  <c:v>-5.2114300000000004E-3</c:v>
                </c:pt>
                <c:pt idx="8582" formatCode="0.00E+00">
                  <c:v>-4.0413899999999997E-3</c:v>
                </c:pt>
                <c:pt idx="8583" formatCode="0.00E+00">
                  <c:v>-2.9868300000000002E-3</c:v>
                </c:pt>
                <c:pt idx="8584" formatCode="0.00E+00">
                  <c:v>-1.85294E-3</c:v>
                </c:pt>
                <c:pt idx="8585" formatCode="0.00E+00">
                  <c:v>-7.3339599999999998E-4</c:v>
                </c:pt>
                <c:pt idx="8586" formatCode="0.00E+00">
                  <c:v>3.5346800000000001E-4</c:v>
                </c:pt>
                <c:pt idx="8587" formatCode="0.00E+00">
                  <c:v>1.5371300000000001E-3</c:v>
                </c:pt>
                <c:pt idx="8588" formatCode="0.00E+00">
                  <c:v>2.6059500000000001E-3</c:v>
                </c:pt>
                <c:pt idx="8589" formatCode="0.00E+00">
                  <c:v>3.77225E-3</c:v>
                </c:pt>
                <c:pt idx="8590" formatCode="0.00E+00">
                  <c:v>4.8773100000000002E-3</c:v>
                </c:pt>
                <c:pt idx="8591" formatCode="0.00E+00">
                  <c:v>5.99052E-3</c:v>
                </c:pt>
                <c:pt idx="8592" formatCode="0.00E+00">
                  <c:v>7.1339899999999998E-3</c:v>
                </c:pt>
                <c:pt idx="8593" formatCode="0.00E+00">
                  <c:v>8.2102800000000004E-3</c:v>
                </c:pt>
                <c:pt idx="8594" formatCode="0.00E+00">
                  <c:v>9.3500200000000006E-3</c:v>
                </c:pt>
                <c:pt idx="8595">
                  <c:v>1.04568E-2</c:v>
                </c:pt>
                <c:pt idx="8596">
                  <c:v>1.1592099999999999E-2</c:v>
                </c:pt>
                <c:pt idx="8597">
                  <c:v>1.2729900000000001E-2</c:v>
                </c:pt>
                <c:pt idx="8598">
                  <c:v>1.3851799999999999E-2</c:v>
                </c:pt>
                <c:pt idx="8599">
                  <c:v>1.4982199999999999E-2</c:v>
                </c:pt>
                <c:pt idx="8600">
                  <c:v>1.6133100000000001E-2</c:v>
                </c:pt>
                <c:pt idx="8601">
                  <c:v>1.7247200000000001E-2</c:v>
                </c:pt>
                <c:pt idx="8602">
                  <c:v>1.8343700000000001E-2</c:v>
                </c:pt>
                <c:pt idx="8603">
                  <c:v>1.9403500000000001E-2</c:v>
                </c:pt>
                <c:pt idx="8604">
                  <c:v>2.05544E-2</c:v>
                </c:pt>
                <c:pt idx="8605">
                  <c:v>2.1876799999999998E-2</c:v>
                </c:pt>
                <c:pt idx="8606">
                  <c:v>2.2945500000000001E-2</c:v>
                </c:pt>
                <c:pt idx="8607">
                  <c:v>2.21681E-2</c:v>
                </c:pt>
                <c:pt idx="8608">
                  <c:v>2.23176E-2</c:v>
                </c:pt>
                <c:pt idx="8609">
                  <c:v>2.35397E-2</c:v>
                </c:pt>
                <c:pt idx="8610">
                  <c:v>2.3382199999999999E-2</c:v>
                </c:pt>
                <c:pt idx="8611">
                  <c:v>2.4511999999999999E-2</c:v>
                </c:pt>
                <c:pt idx="8612">
                  <c:v>2.47701E-2</c:v>
                </c:pt>
                <c:pt idx="8613">
                  <c:v>2.5286200000000002E-2</c:v>
                </c:pt>
                <c:pt idx="8614">
                  <c:v>2.6143099999999999E-2</c:v>
                </c:pt>
                <c:pt idx="8615">
                  <c:v>2.6251400000000001E-2</c:v>
                </c:pt>
                <c:pt idx="8616">
                  <c:v>2.7257199999999999E-2</c:v>
                </c:pt>
                <c:pt idx="8617">
                  <c:v>2.7498999999999999E-2</c:v>
                </c:pt>
                <c:pt idx="8618">
                  <c:v>2.82004E-2</c:v>
                </c:pt>
                <c:pt idx="8619">
                  <c:v>2.87911E-2</c:v>
                </c:pt>
                <c:pt idx="8620">
                  <c:v>2.9218299999999999E-2</c:v>
                </c:pt>
                <c:pt idx="8621">
                  <c:v>2.9921099999999999E-2</c:v>
                </c:pt>
                <c:pt idx="8622">
                  <c:v>3.0375900000000001E-2</c:v>
                </c:pt>
                <c:pt idx="8623">
                  <c:v>3.0948099999999999E-2</c:v>
                </c:pt>
                <c:pt idx="8624">
                  <c:v>3.1532999999999999E-2</c:v>
                </c:pt>
                <c:pt idx="8625">
                  <c:v>3.2051400000000001E-2</c:v>
                </c:pt>
                <c:pt idx="8626">
                  <c:v>3.2596899999999998E-2</c:v>
                </c:pt>
                <c:pt idx="8627">
                  <c:v>3.3247499999999999E-2</c:v>
                </c:pt>
                <c:pt idx="8628">
                  <c:v>3.3655499999999998E-2</c:v>
                </c:pt>
                <c:pt idx="8629">
                  <c:v>3.4384499999999998E-2</c:v>
                </c:pt>
                <c:pt idx="8630">
                  <c:v>3.48201E-2</c:v>
                </c:pt>
                <c:pt idx="8631">
                  <c:v>3.5393599999999997E-2</c:v>
                </c:pt>
                <c:pt idx="8632">
                  <c:v>3.6045599999999997E-2</c:v>
                </c:pt>
                <c:pt idx="8633">
                  <c:v>3.6399899999999999E-2</c:v>
                </c:pt>
                <c:pt idx="8634">
                  <c:v>3.7175300000000001E-2</c:v>
                </c:pt>
                <c:pt idx="8635">
                  <c:v>3.7543199999999999E-2</c:v>
                </c:pt>
                <c:pt idx="8636">
                  <c:v>3.8175899999999999E-2</c:v>
                </c:pt>
                <c:pt idx="8637">
                  <c:v>3.8785899999999998E-2</c:v>
                </c:pt>
                <c:pt idx="8638">
                  <c:v>3.9189000000000002E-2</c:v>
                </c:pt>
                <c:pt idx="8639">
                  <c:v>3.99418E-2</c:v>
                </c:pt>
                <c:pt idx="8640">
                  <c:v>4.0335000000000003E-2</c:v>
                </c:pt>
                <c:pt idx="8641">
                  <c:v>4.0948400000000003E-2</c:v>
                </c:pt>
                <c:pt idx="8642">
                  <c:v>4.15576E-2</c:v>
                </c:pt>
                <c:pt idx="8643">
                  <c:v>4.1941100000000002E-2</c:v>
                </c:pt>
                <c:pt idx="8644">
                  <c:v>4.2682200000000003E-2</c:v>
                </c:pt>
                <c:pt idx="8645">
                  <c:v>4.3070400000000002E-2</c:v>
                </c:pt>
                <c:pt idx="8646">
                  <c:v>4.36748E-2</c:v>
                </c:pt>
                <c:pt idx="8647">
                  <c:v>4.4309800000000003E-2</c:v>
                </c:pt>
                <c:pt idx="8648">
                  <c:v>4.4669199999999999E-2</c:v>
                </c:pt>
                <c:pt idx="8649">
                  <c:v>4.5466699999999999E-2</c:v>
                </c:pt>
                <c:pt idx="8650">
                  <c:v>4.5798199999999997E-2</c:v>
                </c:pt>
                <c:pt idx="8651">
                  <c:v>4.6464199999999997E-2</c:v>
                </c:pt>
                <c:pt idx="8652">
                  <c:v>4.7025200000000003E-2</c:v>
                </c:pt>
                <c:pt idx="8653">
                  <c:v>4.7411000000000002E-2</c:v>
                </c:pt>
                <c:pt idx="8654">
                  <c:v>4.81778E-2</c:v>
                </c:pt>
                <c:pt idx="8655">
                  <c:v>4.84763E-2</c:v>
                </c:pt>
                <c:pt idx="8656">
                  <c:v>4.9206800000000002E-2</c:v>
                </c:pt>
                <c:pt idx="8657">
                  <c:v>4.9679099999999997E-2</c:v>
                </c:pt>
                <c:pt idx="8658">
                  <c:v>5.0190600000000002E-2</c:v>
                </c:pt>
                <c:pt idx="8659">
                  <c:v>5.0858399999999998E-2</c:v>
                </c:pt>
                <c:pt idx="8660">
                  <c:v>5.1243799999999999E-2</c:v>
                </c:pt>
                <c:pt idx="8661">
                  <c:v>5.1920399999999998E-2</c:v>
                </c:pt>
                <c:pt idx="8662">
                  <c:v>5.2372799999999997E-2</c:v>
                </c:pt>
                <c:pt idx="8663">
                  <c:v>5.2922200000000003E-2</c:v>
                </c:pt>
                <c:pt idx="8664">
                  <c:v>5.3484299999999999E-2</c:v>
                </c:pt>
                <c:pt idx="8665">
                  <c:v>5.3978499999999999E-2</c:v>
                </c:pt>
                <c:pt idx="8666">
                  <c:v>5.4539499999999998E-2</c:v>
                </c:pt>
                <c:pt idx="8667">
                  <c:v>5.5094299999999999E-2</c:v>
                </c:pt>
                <c:pt idx="8668">
                  <c:v>5.5583899999999999E-2</c:v>
                </c:pt>
                <c:pt idx="8669">
                  <c:v>5.6174000000000002E-2</c:v>
                </c:pt>
                <c:pt idx="8670">
                  <c:v>5.6678699999999999E-2</c:v>
                </c:pt>
                <c:pt idx="8671">
                  <c:v>5.7178899999999998E-2</c:v>
                </c:pt>
                <c:pt idx="8672">
                  <c:v>5.7796599999999997E-2</c:v>
                </c:pt>
                <c:pt idx="8673">
                  <c:v>5.8183600000000002E-2</c:v>
                </c:pt>
                <c:pt idx="8674">
                  <c:v>5.8854400000000001E-2</c:v>
                </c:pt>
                <c:pt idx="8675">
                  <c:v>5.92747E-2</c:v>
                </c:pt>
                <c:pt idx="8676">
                  <c:v>5.9834100000000001E-2</c:v>
                </c:pt>
                <c:pt idx="8677">
                  <c:v>6.0418899999999998E-2</c:v>
                </c:pt>
                <c:pt idx="8678">
                  <c:v>6.0810900000000001E-2</c:v>
                </c:pt>
                <c:pt idx="8679">
                  <c:v>6.1504099999999999E-2</c:v>
                </c:pt>
                <c:pt idx="8680">
                  <c:v>6.1866299999999999E-2</c:v>
                </c:pt>
                <c:pt idx="8681">
                  <c:v>6.2486199999999999E-2</c:v>
                </c:pt>
                <c:pt idx="8682">
                  <c:v>6.2981800000000004E-2</c:v>
                </c:pt>
                <c:pt idx="8683">
                  <c:v>6.3440399999999994E-2</c:v>
                </c:pt>
                <c:pt idx="8684">
                  <c:v>6.4062300000000003E-2</c:v>
                </c:pt>
                <c:pt idx="8685">
                  <c:v>6.4460100000000006E-2</c:v>
                </c:pt>
                <c:pt idx="8686">
                  <c:v>6.5060199999999999E-2</c:v>
                </c:pt>
                <c:pt idx="8687">
                  <c:v>6.5540600000000004E-2</c:v>
                </c:pt>
                <c:pt idx="8688">
                  <c:v>6.6029699999999997E-2</c:v>
                </c:pt>
                <c:pt idx="8689">
                  <c:v>6.6595000000000001E-2</c:v>
                </c:pt>
                <c:pt idx="8690">
                  <c:v>6.7044999999999993E-2</c:v>
                </c:pt>
                <c:pt idx="8691">
                  <c:v>6.75785E-2</c:v>
                </c:pt>
                <c:pt idx="8692">
                  <c:v>6.8102999999999997E-2</c:v>
                </c:pt>
                <c:pt idx="8693">
                  <c:v>6.8542599999999995E-2</c:v>
                </c:pt>
                <c:pt idx="8694">
                  <c:v>6.9126499999999994E-2</c:v>
                </c:pt>
                <c:pt idx="8695">
                  <c:v>6.9555599999999995E-2</c:v>
                </c:pt>
                <c:pt idx="8696">
                  <c:v>7.0078100000000004E-2</c:v>
                </c:pt>
                <c:pt idx="8697">
                  <c:v>7.0613200000000001E-2</c:v>
                </c:pt>
                <c:pt idx="8698">
                  <c:v>7.1013099999999996E-2</c:v>
                </c:pt>
                <c:pt idx="8699">
                  <c:v>7.1636599999999995E-2</c:v>
                </c:pt>
                <c:pt idx="8700">
                  <c:v>7.2005799999999995E-2</c:v>
                </c:pt>
                <c:pt idx="8701">
                  <c:v>7.2581099999999996E-2</c:v>
                </c:pt>
                <c:pt idx="8702">
                  <c:v>7.3054800000000003E-2</c:v>
                </c:pt>
                <c:pt idx="8703">
                  <c:v>7.3487800000000006E-2</c:v>
                </c:pt>
                <c:pt idx="8704">
                  <c:v>7.4077699999999996E-2</c:v>
                </c:pt>
                <c:pt idx="8705">
                  <c:v>7.4431700000000003E-2</c:v>
                </c:pt>
                <c:pt idx="8706">
                  <c:v>7.5024800000000003E-2</c:v>
                </c:pt>
                <c:pt idx="8707">
                  <c:v>7.5435299999999997E-2</c:v>
                </c:pt>
                <c:pt idx="8708">
                  <c:v>7.5928700000000002E-2</c:v>
                </c:pt>
                <c:pt idx="8709">
                  <c:v>7.6441099999999998E-2</c:v>
                </c:pt>
                <c:pt idx="8710">
                  <c:v>7.6857099999999998E-2</c:v>
                </c:pt>
                <c:pt idx="8711">
                  <c:v>7.7398599999999998E-2</c:v>
                </c:pt>
                <c:pt idx="8712">
                  <c:v>7.7825400000000003E-2</c:v>
                </c:pt>
                <c:pt idx="8713">
                  <c:v>7.8311199999999997E-2</c:v>
                </c:pt>
                <c:pt idx="8714">
                  <c:v>7.8778200000000007E-2</c:v>
                </c:pt>
                <c:pt idx="8715">
                  <c:v>7.9227599999999995E-2</c:v>
                </c:pt>
                <c:pt idx="8716">
                  <c:v>7.9692299999999994E-2</c:v>
                </c:pt>
                <c:pt idx="8717">
                  <c:v>8.0172300000000002E-2</c:v>
                </c:pt>
                <c:pt idx="8718">
                  <c:v>8.0594799999999994E-2</c:v>
                </c:pt>
                <c:pt idx="8719">
                  <c:v>8.1105700000000003E-2</c:v>
                </c:pt>
                <c:pt idx="8720">
                  <c:v>8.1523899999999996E-2</c:v>
                </c:pt>
                <c:pt idx="8721">
                  <c:v>8.1989699999999999E-2</c:v>
                </c:pt>
                <c:pt idx="8722">
                  <c:v>8.2471900000000001E-2</c:v>
                </c:pt>
                <c:pt idx="8723">
                  <c:v>8.2846000000000003E-2</c:v>
                </c:pt>
                <c:pt idx="8724">
                  <c:v>8.3387900000000001E-2</c:v>
                </c:pt>
                <c:pt idx="8725">
                  <c:v>8.3731100000000003E-2</c:v>
                </c:pt>
                <c:pt idx="8726">
                  <c:v>8.4243999999999999E-2</c:v>
                </c:pt>
                <c:pt idx="8727">
                  <c:v>8.4661600000000004E-2</c:v>
                </c:pt>
                <c:pt idx="8728">
                  <c:v>8.5071999999999995E-2</c:v>
                </c:pt>
                <c:pt idx="8729">
                  <c:v>8.5589399999999996E-2</c:v>
                </c:pt>
                <c:pt idx="8730">
                  <c:v>8.5923899999999998E-2</c:v>
                </c:pt>
                <c:pt idx="8731">
                  <c:v>8.6456599999999995E-2</c:v>
                </c:pt>
                <c:pt idx="8732">
                  <c:v>8.6813100000000004E-2</c:v>
                </c:pt>
                <c:pt idx="8733">
                  <c:v>8.7266800000000005E-2</c:v>
                </c:pt>
                <c:pt idx="8734">
                  <c:v>8.7703000000000003E-2</c:v>
                </c:pt>
                <c:pt idx="8735">
                  <c:v>8.8076000000000002E-2</c:v>
                </c:pt>
                <c:pt idx="8736">
                  <c:v>8.8555599999999998E-2</c:v>
                </c:pt>
                <c:pt idx="8737">
                  <c:v>8.8919899999999996E-2</c:v>
                </c:pt>
                <c:pt idx="8738">
                  <c:v>8.9372900000000005E-2</c:v>
                </c:pt>
                <c:pt idx="8739">
                  <c:v>8.9778300000000005E-2</c:v>
                </c:pt>
                <c:pt idx="8740">
                  <c:v>9.0186000000000002E-2</c:v>
                </c:pt>
                <c:pt idx="8741">
                  <c:v>9.06053E-2</c:v>
                </c:pt>
                <c:pt idx="8742">
                  <c:v>9.1001100000000001E-2</c:v>
                </c:pt>
                <c:pt idx="8743">
                  <c:v>9.13968E-2</c:v>
                </c:pt>
                <c:pt idx="8744">
                  <c:v>9.1828699999999999E-2</c:v>
                </c:pt>
                <c:pt idx="8745">
                  <c:v>9.2205599999999999E-2</c:v>
                </c:pt>
                <c:pt idx="8746">
                  <c:v>9.2578599999999997E-2</c:v>
                </c:pt>
                <c:pt idx="8747">
                  <c:v>9.29262E-2</c:v>
                </c:pt>
                <c:pt idx="8748">
                  <c:v>9.3332300000000007E-2</c:v>
                </c:pt>
                <c:pt idx="8749">
                  <c:v>9.3943700000000005E-2</c:v>
                </c:pt>
                <c:pt idx="8750">
                  <c:v>9.4242199999999998E-2</c:v>
                </c:pt>
                <c:pt idx="8751">
                  <c:v>9.2732400000000006E-2</c:v>
                </c:pt>
                <c:pt idx="8752">
                  <c:v>9.2129100000000005E-2</c:v>
                </c:pt>
                <c:pt idx="8753">
                  <c:v>9.2580899999999994E-2</c:v>
                </c:pt>
                <c:pt idx="8754">
                  <c:v>9.1684699999999994E-2</c:v>
                </c:pt>
                <c:pt idx="8755">
                  <c:v>9.2045600000000005E-2</c:v>
                </c:pt>
                <c:pt idx="8756">
                  <c:v>9.15546E-2</c:v>
                </c:pt>
                <c:pt idx="8757">
                  <c:v>9.1319899999999996E-2</c:v>
                </c:pt>
                <c:pt idx="8758">
                  <c:v>9.14243E-2</c:v>
                </c:pt>
                <c:pt idx="8759">
                  <c:v>9.0754799999999997E-2</c:v>
                </c:pt>
                <c:pt idx="8760">
                  <c:v>9.1019500000000003E-2</c:v>
                </c:pt>
                <c:pt idx="8761">
                  <c:v>9.0456700000000001E-2</c:v>
                </c:pt>
                <c:pt idx="8762">
                  <c:v>9.0396799999999999E-2</c:v>
                </c:pt>
                <c:pt idx="8763">
                  <c:v>9.0213500000000002E-2</c:v>
                </c:pt>
                <c:pt idx="8764">
                  <c:v>8.9816199999999999E-2</c:v>
                </c:pt>
                <c:pt idx="8765">
                  <c:v>8.9798699999999995E-2</c:v>
                </c:pt>
                <c:pt idx="8766">
                  <c:v>8.9408799999999997E-2</c:v>
                </c:pt>
                <c:pt idx="8767">
                  <c:v>8.9239200000000005E-2</c:v>
                </c:pt>
                <c:pt idx="8768">
                  <c:v>8.9051500000000006E-2</c:v>
                </c:pt>
                <c:pt idx="8769">
                  <c:v>8.8722999999999996E-2</c:v>
                </c:pt>
                <c:pt idx="8770">
                  <c:v>8.8573899999999997E-2</c:v>
                </c:pt>
                <c:pt idx="8771">
                  <c:v>8.8325299999999995E-2</c:v>
                </c:pt>
                <c:pt idx="8772">
                  <c:v>8.7988999999999998E-2</c:v>
                </c:pt>
                <c:pt idx="8773">
                  <c:v>8.7917700000000001E-2</c:v>
                </c:pt>
                <c:pt idx="8774">
                  <c:v>8.7454100000000007E-2</c:v>
                </c:pt>
                <c:pt idx="8775">
                  <c:v>8.7363499999999997E-2</c:v>
                </c:pt>
                <c:pt idx="8776">
                  <c:v>8.7048799999999996E-2</c:v>
                </c:pt>
                <c:pt idx="8777">
                  <c:v>8.6713200000000004E-2</c:v>
                </c:pt>
                <c:pt idx="8778">
                  <c:v>8.6660899999999999E-2</c:v>
                </c:pt>
                <c:pt idx="8779">
                  <c:v>8.6135799999999998E-2</c:v>
                </c:pt>
                <c:pt idx="8780">
                  <c:v>8.6129200000000003E-2</c:v>
                </c:pt>
                <c:pt idx="8781">
                  <c:v>8.5690600000000006E-2</c:v>
                </c:pt>
                <c:pt idx="8782">
                  <c:v>8.5458000000000006E-2</c:v>
                </c:pt>
                <c:pt idx="8783">
                  <c:v>8.5270600000000002E-2</c:v>
                </c:pt>
                <c:pt idx="8784">
                  <c:v>8.4808999999999996E-2</c:v>
                </c:pt>
                <c:pt idx="8785">
                  <c:v>8.4731100000000004E-2</c:v>
                </c:pt>
                <c:pt idx="8786">
                  <c:v>8.4282899999999994E-2</c:v>
                </c:pt>
                <c:pt idx="8787">
                  <c:v>8.4075899999999995E-2</c:v>
                </c:pt>
                <c:pt idx="8788">
                  <c:v>8.3812999999999999E-2</c:v>
                </c:pt>
                <c:pt idx="8789">
                  <c:v>8.3437399999999995E-2</c:v>
                </c:pt>
                <c:pt idx="8790">
                  <c:v>8.3253599999999997E-2</c:v>
                </c:pt>
                <c:pt idx="8791">
                  <c:v>8.2886899999999999E-2</c:v>
                </c:pt>
                <c:pt idx="8792">
                  <c:v>8.2584500000000005E-2</c:v>
                </c:pt>
                <c:pt idx="8793">
                  <c:v>8.2358700000000007E-2</c:v>
                </c:pt>
                <c:pt idx="8794">
                  <c:v>8.1923499999999996E-2</c:v>
                </c:pt>
                <c:pt idx="8795">
                  <c:v>8.1731999999999999E-2</c:v>
                </c:pt>
                <c:pt idx="8796">
                  <c:v>8.1358799999999995E-2</c:v>
                </c:pt>
                <c:pt idx="8797">
                  <c:v>8.1010100000000002E-2</c:v>
                </c:pt>
                <c:pt idx="8798">
                  <c:v>8.0837999999999993E-2</c:v>
                </c:pt>
                <c:pt idx="8799">
                  <c:v>8.0312599999999998E-2</c:v>
                </c:pt>
                <c:pt idx="8800">
                  <c:v>8.0214900000000006E-2</c:v>
                </c:pt>
                <c:pt idx="8801">
                  <c:v>7.9723299999999997E-2</c:v>
                </c:pt>
                <c:pt idx="8802">
                  <c:v>7.9455999999999999E-2</c:v>
                </c:pt>
                <c:pt idx="8803">
                  <c:v>7.91911E-2</c:v>
                </c:pt>
                <c:pt idx="8804">
                  <c:v>7.8672300000000001E-2</c:v>
                </c:pt>
                <c:pt idx="8805">
                  <c:v>7.8573900000000002E-2</c:v>
                </c:pt>
                <c:pt idx="8806">
                  <c:v>7.7991199999999997E-2</c:v>
                </c:pt>
                <c:pt idx="8807">
                  <c:v>7.7827900000000005E-2</c:v>
                </c:pt>
                <c:pt idx="8808">
                  <c:v>7.7414899999999995E-2</c:v>
                </c:pt>
                <c:pt idx="8809">
                  <c:v>7.7030299999999996E-2</c:v>
                </c:pt>
                <c:pt idx="8810">
                  <c:v>7.6810500000000004E-2</c:v>
                </c:pt>
                <c:pt idx="8811">
                  <c:v>7.6288800000000004E-2</c:v>
                </c:pt>
                <c:pt idx="8812">
                  <c:v>7.60932E-2</c:v>
                </c:pt>
                <c:pt idx="8813">
                  <c:v>7.5618400000000002E-2</c:v>
                </c:pt>
                <c:pt idx="8814">
                  <c:v>7.5295600000000004E-2</c:v>
                </c:pt>
                <c:pt idx="8815">
                  <c:v>7.4936299999999997E-2</c:v>
                </c:pt>
                <c:pt idx="8816">
                  <c:v>7.4520799999999998E-2</c:v>
                </c:pt>
                <c:pt idx="8817">
                  <c:v>7.4197600000000002E-2</c:v>
                </c:pt>
                <c:pt idx="8818">
                  <c:v>7.3803599999999997E-2</c:v>
                </c:pt>
                <c:pt idx="8819">
                  <c:v>7.3423000000000002E-2</c:v>
                </c:pt>
                <c:pt idx="8820">
                  <c:v>7.3075000000000001E-2</c:v>
                </c:pt>
                <c:pt idx="8821">
                  <c:v>7.2669899999999996E-2</c:v>
                </c:pt>
                <c:pt idx="8822">
                  <c:v>7.22801E-2</c:v>
                </c:pt>
                <c:pt idx="8823">
                  <c:v>7.1934899999999996E-2</c:v>
                </c:pt>
                <c:pt idx="8824">
                  <c:v>7.1441500000000005E-2</c:v>
                </c:pt>
                <c:pt idx="8825">
                  <c:v>7.1157999999999999E-2</c:v>
                </c:pt>
                <c:pt idx="8826">
                  <c:v>7.0647600000000005E-2</c:v>
                </c:pt>
                <c:pt idx="8827">
                  <c:v>7.0317199999999996E-2</c:v>
                </c:pt>
                <c:pt idx="8828">
                  <c:v>6.9915500000000005E-2</c:v>
                </c:pt>
                <c:pt idx="8829">
                  <c:v>6.9443000000000005E-2</c:v>
                </c:pt>
                <c:pt idx="8830">
                  <c:v>6.9167099999999995E-2</c:v>
                </c:pt>
                <c:pt idx="8831">
                  <c:v>6.8602999999999997E-2</c:v>
                </c:pt>
                <c:pt idx="8832">
                  <c:v>6.8327499999999999E-2</c:v>
                </c:pt>
                <c:pt idx="8833">
                  <c:v>6.7806199999999997E-2</c:v>
                </c:pt>
                <c:pt idx="8834">
                  <c:v>6.7403699999999997E-2</c:v>
                </c:pt>
                <c:pt idx="8835">
                  <c:v>6.7008100000000001E-2</c:v>
                </c:pt>
                <c:pt idx="8836">
                  <c:v>6.6495899999999997E-2</c:v>
                </c:pt>
                <c:pt idx="8837">
                  <c:v>6.6168699999999997E-2</c:v>
                </c:pt>
                <c:pt idx="8838">
                  <c:v>6.5649799999999994E-2</c:v>
                </c:pt>
                <c:pt idx="8839">
                  <c:v>6.5281099999999995E-2</c:v>
                </c:pt>
                <c:pt idx="8840">
                  <c:v>6.4817799999999995E-2</c:v>
                </c:pt>
                <c:pt idx="8841">
                  <c:v>6.4377599999999993E-2</c:v>
                </c:pt>
                <c:pt idx="8842">
                  <c:v>6.39324E-2</c:v>
                </c:pt>
                <c:pt idx="8843">
                  <c:v>6.34744E-2</c:v>
                </c:pt>
                <c:pt idx="8844">
                  <c:v>6.2996200000000002E-2</c:v>
                </c:pt>
                <c:pt idx="8845">
                  <c:v>6.2563199999999999E-2</c:v>
                </c:pt>
                <c:pt idx="8846">
                  <c:v>6.2080700000000003E-2</c:v>
                </c:pt>
                <c:pt idx="8847">
                  <c:v>6.1622799999999998E-2</c:v>
                </c:pt>
                <c:pt idx="8848">
                  <c:v>6.1202899999999998E-2</c:v>
                </c:pt>
                <c:pt idx="8849">
                  <c:v>6.0659200000000003E-2</c:v>
                </c:pt>
                <c:pt idx="8850">
                  <c:v>6.0308E-2</c:v>
                </c:pt>
                <c:pt idx="8851">
                  <c:v>5.9712000000000001E-2</c:v>
                </c:pt>
                <c:pt idx="8852">
                  <c:v>5.9324700000000001E-2</c:v>
                </c:pt>
                <c:pt idx="8853">
                  <c:v>5.8789899999999999E-2</c:v>
                </c:pt>
                <c:pt idx="8854">
                  <c:v>5.8269799999999997E-2</c:v>
                </c:pt>
                <c:pt idx="8855">
                  <c:v>5.7876999999999998E-2</c:v>
                </c:pt>
                <c:pt idx="8856">
                  <c:v>5.72422E-2</c:v>
                </c:pt>
                <c:pt idx="8857">
                  <c:v>5.69133E-2</c:v>
                </c:pt>
                <c:pt idx="8858">
                  <c:v>5.6286099999999999E-2</c:v>
                </c:pt>
                <c:pt idx="8859">
                  <c:v>5.5878299999999999E-2</c:v>
                </c:pt>
                <c:pt idx="8860">
                  <c:v>5.5368500000000001E-2</c:v>
                </c:pt>
                <c:pt idx="8861">
                  <c:v>5.4807700000000001E-2</c:v>
                </c:pt>
                <c:pt idx="8862">
                  <c:v>5.4382600000000003E-2</c:v>
                </c:pt>
                <c:pt idx="8863">
                  <c:v>5.3734999999999998E-2</c:v>
                </c:pt>
                <c:pt idx="8864">
                  <c:v>5.3307899999999998E-2</c:v>
                </c:pt>
                <c:pt idx="8865">
                  <c:v>5.2707499999999997E-2</c:v>
                </c:pt>
                <c:pt idx="8866">
                  <c:v>5.2222999999999999E-2</c:v>
                </c:pt>
                <c:pt idx="8867">
                  <c:v>5.1701900000000002E-2</c:v>
                </c:pt>
                <c:pt idx="8868">
                  <c:v>5.11502E-2</c:v>
                </c:pt>
                <c:pt idx="8869">
                  <c:v>5.0594800000000002E-2</c:v>
                </c:pt>
                <c:pt idx="8870">
                  <c:v>5.0008400000000001E-2</c:v>
                </c:pt>
                <c:pt idx="8871">
                  <c:v>4.9465700000000001E-2</c:v>
                </c:pt>
                <c:pt idx="8872">
                  <c:v>4.8949600000000003E-2</c:v>
                </c:pt>
                <c:pt idx="8873">
                  <c:v>4.8464100000000003E-2</c:v>
                </c:pt>
                <c:pt idx="8874">
                  <c:v>4.7902300000000002E-2</c:v>
                </c:pt>
                <c:pt idx="8875">
                  <c:v>4.7459099999999997E-2</c:v>
                </c:pt>
                <c:pt idx="8876">
                  <c:v>4.6845900000000003E-2</c:v>
                </c:pt>
                <c:pt idx="8877">
                  <c:v>4.6424E-2</c:v>
                </c:pt>
                <c:pt idx="8878">
                  <c:v>4.5844299999999998E-2</c:v>
                </c:pt>
                <c:pt idx="8879">
                  <c:v>4.5341300000000001E-2</c:v>
                </c:pt>
                <c:pt idx="8880">
                  <c:v>4.48654E-2</c:v>
                </c:pt>
                <c:pt idx="8881">
                  <c:v>4.4212899999999999E-2</c:v>
                </c:pt>
                <c:pt idx="8882">
                  <c:v>4.3812200000000003E-2</c:v>
                </c:pt>
                <c:pt idx="8883">
                  <c:v>4.3108199999999999E-2</c:v>
                </c:pt>
                <c:pt idx="8884">
                  <c:v>4.26857E-2</c:v>
                </c:pt>
                <c:pt idx="8885">
                  <c:v>4.2076700000000002E-2</c:v>
                </c:pt>
                <c:pt idx="8886">
                  <c:v>4.1517800000000001E-2</c:v>
                </c:pt>
                <c:pt idx="8887">
                  <c:v>4.10523E-2</c:v>
                </c:pt>
                <c:pt idx="8888">
                  <c:v>4.0380699999999999E-2</c:v>
                </c:pt>
                <c:pt idx="8889">
                  <c:v>3.9975200000000002E-2</c:v>
                </c:pt>
                <c:pt idx="8890">
                  <c:v>3.9291100000000002E-2</c:v>
                </c:pt>
                <c:pt idx="8891">
                  <c:v>3.8792899999999998E-2</c:v>
                </c:pt>
                <c:pt idx="8892">
                  <c:v>3.8186900000000003E-2</c:v>
                </c:pt>
                <c:pt idx="8893">
                  <c:v>3.7584300000000001E-2</c:v>
                </c:pt>
                <c:pt idx="8894">
                  <c:v>3.7063699999999998E-2</c:v>
                </c:pt>
                <c:pt idx="8895">
                  <c:v>3.6422000000000003E-2</c:v>
                </c:pt>
                <c:pt idx="8896">
                  <c:v>3.5897900000000003E-2</c:v>
                </c:pt>
                <c:pt idx="8897">
                  <c:v>3.5288699999999999E-2</c:v>
                </c:pt>
                <c:pt idx="8898">
                  <c:v>3.4732600000000002E-2</c:v>
                </c:pt>
                <c:pt idx="8899">
                  <c:v>3.4144300000000002E-2</c:v>
                </c:pt>
                <c:pt idx="8900">
                  <c:v>3.35605E-2</c:v>
                </c:pt>
                <c:pt idx="8901">
                  <c:v>3.2920499999999998E-2</c:v>
                </c:pt>
                <c:pt idx="8902">
                  <c:v>3.2354000000000001E-2</c:v>
                </c:pt>
                <c:pt idx="8903">
                  <c:v>3.1696099999999998E-2</c:v>
                </c:pt>
                <c:pt idx="8904">
                  <c:v>3.11279E-2</c:v>
                </c:pt>
                <c:pt idx="8905">
                  <c:v>3.0512899999999999E-2</c:v>
                </c:pt>
                <c:pt idx="8906">
                  <c:v>2.9866500000000001E-2</c:v>
                </c:pt>
                <c:pt idx="8907">
                  <c:v>2.9347999999999999E-2</c:v>
                </c:pt>
                <c:pt idx="8908">
                  <c:v>2.8625899999999999E-2</c:v>
                </c:pt>
                <c:pt idx="8909">
                  <c:v>2.8134300000000001E-2</c:v>
                </c:pt>
                <c:pt idx="8910">
                  <c:v>2.7398599999999999E-2</c:v>
                </c:pt>
                <c:pt idx="8911">
                  <c:v>2.6806199999999999E-2</c:v>
                </c:pt>
                <c:pt idx="8912">
                  <c:v>2.6183600000000001E-2</c:v>
                </c:pt>
                <c:pt idx="8913">
                  <c:v>2.5464799999999999E-2</c:v>
                </c:pt>
                <c:pt idx="8914">
                  <c:v>2.4956300000000001E-2</c:v>
                </c:pt>
                <c:pt idx="8915">
                  <c:v>2.4173300000000002E-2</c:v>
                </c:pt>
                <c:pt idx="8916">
                  <c:v>2.3662599999999999E-2</c:v>
                </c:pt>
                <c:pt idx="8917">
                  <c:v>2.2951599999999999E-2</c:v>
                </c:pt>
                <c:pt idx="8918">
                  <c:v>2.2330599999999999E-2</c:v>
                </c:pt>
                <c:pt idx="8919">
                  <c:v>2.1718899999999999E-2</c:v>
                </c:pt>
                <c:pt idx="8920">
                  <c:v>2.0965000000000001E-2</c:v>
                </c:pt>
                <c:pt idx="8921">
                  <c:v>2.0393499999999998E-2</c:v>
                </c:pt>
                <c:pt idx="8922">
                  <c:v>1.9636199999999999E-2</c:v>
                </c:pt>
                <c:pt idx="8923">
                  <c:v>1.9028799999999998E-2</c:v>
                </c:pt>
                <c:pt idx="8924">
                  <c:v>1.8337900000000001E-2</c:v>
                </c:pt>
                <c:pt idx="8925">
                  <c:v>1.7659500000000002E-2</c:v>
                </c:pt>
                <c:pt idx="8926">
                  <c:v>1.70241E-2</c:v>
                </c:pt>
                <c:pt idx="8927">
                  <c:v>1.63377E-2</c:v>
                </c:pt>
                <c:pt idx="8928">
                  <c:v>1.5672700000000001E-2</c:v>
                </c:pt>
                <c:pt idx="8929">
                  <c:v>1.4968199999999999E-2</c:v>
                </c:pt>
                <c:pt idx="8930">
                  <c:v>1.42214E-2</c:v>
                </c:pt>
                <c:pt idx="8931">
                  <c:v>1.3496899999999999E-2</c:v>
                </c:pt>
                <c:pt idx="8932">
                  <c:v>1.27706E-2</c:v>
                </c:pt>
                <c:pt idx="8933">
                  <c:v>1.2036399999999999E-2</c:v>
                </c:pt>
                <c:pt idx="8934">
                  <c:v>1.14111E-2</c:v>
                </c:pt>
                <c:pt idx="8935">
                  <c:v>1.0595200000000001E-2</c:v>
                </c:pt>
                <c:pt idx="8936" formatCode="0.00E+00">
                  <c:v>9.7971499999999993E-3</c:v>
                </c:pt>
                <c:pt idx="8937" formatCode="0.00E+00">
                  <c:v>8.8398899999999996E-3</c:v>
                </c:pt>
                <c:pt idx="8938" formatCode="0.00E+00">
                  <c:v>8.0801099999999997E-3</c:v>
                </c:pt>
                <c:pt idx="8939" formatCode="0.00E+00">
                  <c:v>7.5337800000000003E-3</c:v>
                </c:pt>
                <c:pt idx="8940" formatCode="0.00E+00">
                  <c:v>6.9207899999999996E-3</c:v>
                </c:pt>
                <c:pt idx="8941" formatCode="0.00E+00">
                  <c:v>6.4605299999999999E-3</c:v>
                </c:pt>
                <c:pt idx="8942" formatCode="0.00E+00">
                  <c:v>5.7496200000000004E-3</c:v>
                </c:pt>
                <c:pt idx="8943" formatCode="0.00E+00">
                  <c:v>5.2390500000000003E-3</c:v>
                </c:pt>
                <c:pt idx="8944" formatCode="0.00E+00">
                  <c:v>4.6161400000000003E-3</c:v>
                </c:pt>
                <c:pt idx="8945" formatCode="0.00E+00">
                  <c:v>4.0220200000000003E-3</c:v>
                </c:pt>
                <c:pt idx="8946" formatCode="0.00E+00">
                  <c:v>3.5064100000000002E-3</c:v>
                </c:pt>
                <c:pt idx="8947" formatCode="0.00E+00">
                  <c:v>2.82293E-3</c:v>
                </c:pt>
                <c:pt idx="8948" formatCode="0.00E+00">
                  <c:v>2.3207200000000001E-3</c:v>
                </c:pt>
                <c:pt idx="8949" formatCode="0.00E+00">
                  <c:v>1.62415E-3</c:v>
                </c:pt>
                <c:pt idx="8950" formatCode="0.00E+00">
                  <c:v>1.0586199999999999E-3</c:v>
                </c:pt>
                <c:pt idx="8951" formatCode="0.00E+00">
                  <c:v>4.38811E-4</c:v>
                </c:pt>
                <c:pt idx="8952" formatCode="0.00E+00">
                  <c:v>-1.96376E-4</c:v>
                </c:pt>
                <c:pt idx="8953" formatCode="0.00E+00">
                  <c:v>-7.6395100000000002E-4</c:v>
                </c:pt>
                <c:pt idx="8954" formatCode="0.00E+00">
                  <c:v>-1.42235E-3</c:v>
                </c:pt>
                <c:pt idx="8955" formatCode="0.00E+00">
                  <c:v>-1.99402E-3</c:v>
                </c:pt>
                <c:pt idx="8956" formatCode="0.00E+00">
                  <c:v>-2.62182E-3</c:v>
                </c:pt>
                <c:pt idx="8957" formatCode="0.00E+00">
                  <c:v>-3.2359799999999998E-3</c:v>
                </c:pt>
                <c:pt idx="8958" formatCode="0.00E+00">
                  <c:v>-3.8666E-3</c:v>
                </c:pt>
                <c:pt idx="8959" formatCode="0.00E+00">
                  <c:v>-4.5033800000000004E-3</c:v>
                </c:pt>
                <c:pt idx="8960" formatCode="0.00E+00">
                  <c:v>-5.1546700000000001E-3</c:v>
                </c:pt>
                <c:pt idx="8961" formatCode="0.00E+00">
                  <c:v>-5.76152E-3</c:v>
                </c:pt>
                <c:pt idx="8962" formatCode="0.00E+00">
                  <c:v>-6.4318999999999999E-3</c:v>
                </c:pt>
                <c:pt idx="8963" formatCode="0.00E+00">
                  <c:v>-7.0374299999999999E-3</c:v>
                </c:pt>
                <c:pt idx="8964" formatCode="0.00E+00">
                  <c:v>-7.6848100000000003E-3</c:v>
                </c:pt>
                <c:pt idx="8965" formatCode="0.00E+00">
                  <c:v>-8.3315200000000002E-3</c:v>
                </c:pt>
                <c:pt idx="8966" formatCode="0.00E+00">
                  <c:v>-8.9216399999999998E-3</c:v>
                </c:pt>
                <c:pt idx="8967" formatCode="0.00E+00">
                  <c:v>-9.6389900000000001E-3</c:v>
                </c:pt>
                <c:pt idx="8968">
                  <c:v>-1.0219300000000001E-2</c:v>
                </c:pt>
                <c:pt idx="8969">
                  <c:v>-1.09502E-2</c:v>
                </c:pt>
                <c:pt idx="8970">
                  <c:v>-1.1566E-2</c:v>
                </c:pt>
                <c:pt idx="8971">
                  <c:v>-1.22284E-2</c:v>
                </c:pt>
                <c:pt idx="8972">
                  <c:v>-1.29213E-2</c:v>
                </c:pt>
                <c:pt idx="8973">
                  <c:v>-1.3514699999999999E-2</c:v>
                </c:pt>
                <c:pt idx="8974">
                  <c:v>-1.42515E-2</c:v>
                </c:pt>
                <c:pt idx="8975">
                  <c:v>-1.48287E-2</c:v>
                </c:pt>
                <c:pt idx="8976">
                  <c:v>-1.555E-2</c:v>
                </c:pt>
                <c:pt idx="8977">
                  <c:v>-1.6194900000000002E-2</c:v>
                </c:pt>
                <c:pt idx="8978">
                  <c:v>-1.6876800000000001E-2</c:v>
                </c:pt>
                <c:pt idx="8979">
                  <c:v>-1.7583700000000001E-2</c:v>
                </c:pt>
                <c:pt idx="8980">
                  <c:v>-1.8222800000000001E-2</c:v>
                </c:pt>
                <c:pt idx="8981">
                  <c:v>-1.8945699999999999E-2</c:v>
                </c:pt>
                <c:pt idx="8982">
                  <c:v>-1.9586800000000001E-2</c:v>
                </c:pt>
                <c:pt idx="8983">
                  <c:v>-2.0296499999999999E-2</c:v>
                </c:pt>
                <c:pt idx="8984">
                  <c:v>-2.0950799999999999E-2</c:v>
                </c:pt>
                <c:pt idx="8985">
                  <c:v>-2.1646200000000001E-2</c:v>
                </c:pt>
                <c:pt idx="8986">
                  <c:v>-2.2319700000000001E-2</c:v>
                </c:pt>
                <c:pt idx="8987">
                  <c:v>-2.3032400000000001E-2</c:v>
                </c:pt>
                <c:pt idx="8988">
                  <c:v>-2.3725E-2</c:v>
                </c:pt>
                <c:pt idx="8989">
                  <c:v>-2.4426300000000001E-2</c:v>
                </c:pt>
                <c:pt idx="8990">
                  <c:v>-2.5137900000000001E-2</c:v>
                </c:pt>
                <c:pt idx="8991">
                  <c:v>-2.5807699999999999E-2</c:v>
                </c:pt>
                <c:pt idx="8992">
                  <c:v>-2.65559E-2</c:v>
                </c:pt>
                <c:pt idx="8993">
                  <c:v>-2.7193999999999999E-2</c:v>
                </c:pt>
                <c:pt idx="8994">
                  <c:v>-2.7943599999999999E-2</c:v>
                </c:pt>
                <c:pt idx="8995">
                  <c:v>-2.8603099999999999E-2</c:v>
                </c:pt>
                <c:pt idx="8996">
                  <c:v>-2.9352900000000001E-2</c:v>
                </c:pt>
                <c:pt idx="8997">
                  <c:v>-3.0111800000000001E-2</c:v>
                </c:pt>
                <c:pt idx="8998">
                  <c:v>-3.0821500000000002E-2</c:v>
                </c:pt>
                <c:pt idx="8999">
                  <c:v>-3.1626899999999999E-2</c:v>
                </c:pt>
                <c:pt idx="9000">
                  <c:v>-3.2297399999999997E-2</c:v>
                </c:pt>
                <c:pt idx="9001">
                  <c:v>-3.3106400000000001E-2</c:v>
                </c:pt>
                <c:pt idx="9002">
                  <c:v>-3.3802499999999999E-2</c:v>
                </c:pt>
                <c:pt idx="9003">
                  <c:v>-3.4566199999999998E-2</c:v>
                </c:pt>
                <c:pt idx="9004">
                  <c:v>-3.5312299999999998E-2</c:v>
                </c:pt>
                <c:pt idx="9005">
                  <c:v>-3.6033999999999997E-2</c:v>
                </c:pt>
                <c:pt idx="9006">
                  <c:v>-3.6832700000000003E-2</c:v>
                </c:pt>
                <c:pt idx="9007">
                  <c:v>-3.7548699999999997E-2</c:v>
                </c:pt>
                <c:pt idx="9008">
                  <c:v>-3.8351900000000001E-2</c:v>
                </c:pt>
                <c:pt idx="9009">
                  <c:v>-3.9073299999999998E-2</c:v>
                </c:pt>
                <c:pt idx="9010">
                  <c:v>-3.9859400000000003E-2</c:v>
                </c:pt>
                <c:pt idx="9011">
                  <c:v>-4.0598299999999997E-2</c:v>
                </c:pt>
                <c:pt idx="9012">
                  <c:v>-4.1368799999999997E-2</c:v>
                </c:pt>
                <c:pt idx="9013">
                  <c:v>-4.2120299999999999E-2</c:v>
                </c:pt>
                <c:pt idx="9014">
                  <c:v>-4.2873500000000002E-2</c:v>
                </c:pt>
                <c:pt idx="9015">
                  <c:v>-4.3657399999999999E-2</c:v>
                </c:pt>
                <c:pt idx="9016">
                  <c:v>-4.4397399999999997E-2</c:v>
                </c:pt>
                <c:pt idx="9017">
                  <c:v>-4.5216300000000001E-2</c:v>
                </c:pt>
                <c:pt idx="9018">
                  <c:v>-4.5932199999999999E-2</c:v>
                </c:pt>
                <c:pt idx="9019">
                  <c:v>-4.6755100000000001E-2</c:v>
                </c:pt>
                <c:pt idx="9020">
                  <c:v>-4.7482400000000001E-2</c:v>
                </c:pt>
                <c:pt idx="9021">
                  <c:v>-4.8273299999999998E-2</c:v>
                </c:pt>
                <c:pt idx="9022">
                  <c:v>-4.9050299999999998E-2</c:v>
                </c:pt>
                <c:pt idx="9023">
                  <c:v>-4.9781400000000003E-2</c:v>
                </c:pt>
                <c:pt idx="9024">
                  <c:v>-5.0613499999999999E-2</c:v>
                </c:pt>
                <c:pt idx="9025">
                  <c:v>-5.1319099999999999E-2</c:v>
                </c:pt>
                <c:pt idx="9026">
                  <c:v>-5.2167100000000001E-2</c:v>
                </c:pt>
                <c:pt idx="9027">
                  <c:v>-5.2895900000000003E-2</c:v>
                </c:pt>
                <c:pt idx="9028">
                  <c:v>-5.3696000000000001E-2</c:v>
                </c:pt>
                <c:pt idx="9029">
                  <c:v>-5.4480000000000001E-2</c:v>
                </c:pt>
                <c:pt idx="9030">
                  <c:v>-5.5224099999999998E-2</c:v>
                </c:pt>
                <c:pt idx="9031">
                  <c:v>-5.6050099999999999E-2</c:v>
                </c:pt>
                <c:pt idx="9032">
                  <c:v>-5.6772299999999998E-2</c:v>
                </c:pt>
                <c:pt idx="9033">
                  <c:v>-5.7595500000000001E-2</c:v>
                </c:pt>
                <c:pt idx="9034">
                  <c:v>-5.83428E-2</c:v>
                </c:pt>
                <c:pt idx="9035">
                  <c:v>-5.9144500000000003E-2</c:v>
                </c:pt>
                <c:pt idx="9036">
                  <c:v>-5.9926E-2</c:v>
                </c:pt>
                <c:pt idx="9037">
                  <c:v>-6.0704300000000003E-2</c:v>
                </c:pt>
                <c:pt idx="9038">
                  <c:v>-6.1495000000000001E-2</c:v>
                </c:pt>
                <c:pt idx="9039">
                  <c:v>-6.2266299999999997E-2</c:v>
                </c:pt>
                <c:pt idx="9040">
                  <c:v>-6.3059799999999999E-2</c:v>
                </c:pt>
                <c:pt idx="9041">
                  <c:v>-6.3824500000000006E-2</c:v>
                </c:pt>
                <c:pt idx="9042">
                  <c:v>-6.46283E-2</c:v>
                </c:pt>
                <c:pt idx="9043">
                  <c:v>-6.5378699999999998E-2</c:v>
                </c:pt>
                <c:pt idx="9044">
                  <c:v>-6.6201300000000005E-2</c:v>
                </c:pt>
                <c:pt idx="9045">
                  <c:v>-6.6952600000000001E-2</c:v>
                </c:pt>
                <c:pt idx="9046">
                  <c:v>-6.7765699999999998E-2</c:v>
                </c:pt>
                <c:pt idx="9047">
                  <c:v>-6.85423E-2</c:v>
                </c:pt>
                <c:pt idx="9048">
                  <c:v>-6.9309399999999993E-2</c:v>
                </c:pt>
                <c:pt idx="9049">
                  <c:v>-7.0133000000000001E-2</c:v>
                </c:pt>
                <c:pt idx="9050">
                  <c:v>-7.0857799999999999E-2</c:v>
                </c:pt>
                <c:pt idx="9051">
                  <c:v>-7.1704000000000004E-2</c:v>
                </c:pt>
                <c:pt idx="9052">
                  <c:v>-7.2430999999999995E-2</c:v>
                </c:pt>
                <c:pt idx="9053">
                  <c:v>-7.3249400000000006E-2</c:v>
                </c:pt>
                <c:pt idx="9054">
                  <c:v>-7.4030899999999997E-2</c:v>
                </c:pt>
                <c:pt idx="9055">
                  <c:v>-7.4793299999999993E-2</c:v>
                </c:pt>
                <c:pt idx="9056">
                  <c:v>-7.5625200000000004E-2</c:v>
                </c:pt>
                <c:pt idx="9057">
                  <c:v>-7.6350500000000002E-2</c:v>
                </c:pt>
                <c:pt idx="9058">
                  <c:v>-7.71868E-2</c:v>
                </c:pt>
                <c:pt idx="9059">
                  <c:v>-7.7928600000000001E-2</c:v>
                </c:pt>
                <c:pt idx="9060">
                  <c:v>-7.8727800000000001E-2</c:v>
                </c:pt>
                <c:pt idx="9061">
                  <c:v>-7.9511399999999996E-2</c:v>
                </c:pt>
                <c:pt idx="9062">
                  <c:v>-8.0273899999999995E-2</c:v>
                </c:pt>
                <c:pt idx="9063">
                  <c:v>-8.1082500000000002E-2</c:v>
                </c:pt>
                <c:pt idx="9064">
                  <c:v>-8.1841800000000006E-2</c:v>
                </c:pt>
                <c:pt idx="9065">
                  <c:v>-8.2641999999999993E-2</c:v>
                </c:pt>
                <c:pt idx="9066">
                  <c:v>-8.3413100000000004E-2</c:v>
                </c:pt>
                <c:pt idx="9067">
                  <c:v>-8.4195900000000004E-2</c:v>
                </c:pt>
                <c:pt idx="9068">
                  <c:v>-8.4968299999999997E-2</c:v>
                </c:pt>
                <c:pt idx="9069">
                  <c:v>-8.5753099999999999E-2</c:v>
                </c:pt>
                <c:pt idx="9070">
                  <c:v>-8.6514400000000005E-2</c:v>
                </c:pt>
                <c:pt idx="9071">
                  <c:v>-8.7309800000000007E-2</c:v>
                </c:pt>
                <c:pt idx="9072">
                  <c:v>-8.8069700000000001E-2</c:v>
                </c:pt>
                <c:pt idx="9073">
                  <c:v>-8.8851799999999995E-2</c:v>
                </c:pt>
                <c:pt idx="9074">
                  <c:v>-8.9638200000000001E-2</c:v>
                </c:pt>
                <c:pt idx="9075">
                  <c:v>-9.0396000000000004E-2</c:v>
                </c:pt>
                <c:pt idx="9076">
                  <c:v>-9.1216400000000003E-2</c:v>
                </c:pt>
                <c:pt idx="9077">
                  <c:v>-9.1922500000000004E-2</c:v>
                </c:pt>
                <c:pt idx="9078">
                  <c:v>-9.2690800000000004E-2</c:v>
                </c:pt>
                <c:pt idx="9079">
                  <c:v>-9.3451500000000007E-2</c:v>
                </c:pt>
                <c:pt idx="9080">
                  <c:v>-9.4371499999999997E-2</c:v>
                </c:pt>
                <c:pt idx="9081">
                  <c:v>-9.5350699999999997E-2</c:v>
                </c:pt>
                <c:pt idx="9082">
                  <c:v>-9.6109E-2</c:v>
                </c:pt>
                <c:pt idx="9083">
                  <c:v>-9.6766099999999994E-2</c:v>
                </c:pt>
                <c:pt idx="9084">
                  <c:v>-9.7260100000000002E-2</c:v>
                </c:pt>
                <c:pt idx="9085">
                  <c:v>-9.7869800000000007E-2</c:v>
                </c:pt>
                <c:pt idx="9086">
                  <c:v>-9.8473500000000005E-2</c:v>
                </c:pt>
                <c:pt idx="9087">
                  <c:v>-9.9059400000000006E-2</c:v>
                </c:pt>
                <c:pt idx="9088">
                  <c:v>-9.9679500000000004E-2</c:v>
                </c:pt>
                <c:pt idx="9089">
                  <c:v>-0.100233</c:v>
                </c:pt>
                <c:pt idx="9090">
                  <c:v>-0.10084799999999999</c:v>
                </c:pt>
                <c:pt idx="9091">
                  <c:v>-0.10142900000000001</c:v>
                </c:pt>
                <c:pt idx="9092">
                  <c:v>-0.10201499999999999</c:v>
                </c:pt>
                <c:pt idx="9093">
                  <c:v>-0.102616</c:v>
                </c:pt>
                <c:pt idx="9094">
                  <c:v>-0.103188</c:v>
                </c:pt>
                <c:pt idx="9095">
                  <c:v>-0.10377500000000001</c:v>
                </c:pt>
                <c:pt idx="9096">
                  <c:v>-0.104363</c:v>
                </c:pt>
                <c:pt idx="9097">
                  <c:v>-0.104923</c:v>
                </c:pt>
                <c:pt idx="9098">
                  <c:v>-0.105522</c:v>
                </c:pt>
                <c:pt idx="9099">
                  <c:v>-0.10608099999999999</c:v>
                </c:pt>
                <c:pt idx="9100">
                  <c:v>-0.10666100000000001</c:v>
                </c:pt>
                <c:pt idx="9101">
                  <c:v>-0.10725</c:v>
                </c:pt>
                <c:pt idx="9102">
                  <c:v>-0.107795</c:v>
                </c:pt>
                <c:pt idx="9103">
                  <c:v>-0.108407</c:v>
                </c:pt>
                <c:pt idx="9104">
                  <c:v>-0.10893899999999999</c:v>
                </c:pt>
                <c:pt idx="9105">
                  <c:v>-0.109531</c:v>
                </c:pt>
                <c:pt idx="9106">
                  <c:v>-0.11008999999999999</c:v>
                </c:pt>
                <c:pt idx="9107">
                  <c:v>-0.110635</c:v>
                </c:pt>
                <c:pt idx="9108">
                  <c:v>-0.11122899999999999</c:v>
                </c:pt>
                <c:pt idx="9109">
                  <c:v>-0.111748</c:v>
                </c:pt>
                <c:pt idx="9110">
                  <c:v>-0.112345</c:v>
                </c:pt>
                <c:pt idx="9111">
                  <c:v>-0.11287899999999999</c:v>
                </c:pt>
                <c:pt idx="9112">
                  <c:v>-0.113443</c:v>
                </c:pt>
                <c:pt idx="9113">
                  <c:v>-0.114007</c:v>
                </c:pt>
                <c:pt idx="9114">
                  <c:v>-0.114539</c:v>
                </c:pt>
                <c:pt idx="9115">
                  <c:v>-0.115111</c:v>
                </c:pt>
                <c:pt idx="9116">
                  <c:v>-0.115638</c:v>
                </c:pt>
                <c:pt idx="9117">
                  <c:v>-0.116191</c:v>
                </c:pt>
                <c:pt idx="9118">
                  <c:v>-0.116731</c:v>
                </c:pt>
                <c:pt idx="9119">
                  <c:v>-0.117268</c:v>
                </c:pt>
                <c:pt idx="9120">
                  <c:v>-0.117811</c:v>
                </c:pt>
                <c:pt idx="9121">
                  <c:v>-0.118351</c:v>
                </c:pt>
                <c:pt idx="9122">
                  <c:v>-0.11888</c:v>
                </c:pt>
                <c:pt idx="9123">
                  <c:v>-0.11942800000000001</c:v>
                </c:pt>
                <c:pt idx="9124">
                  <c:v>-0.119947</c:v>
                </c:pt>
                <c:pt idx="9125">
                  <c:v>-0.12048200000000001</c:v>
                </c:pt>
                <c:pt idx="9126">
                  <c:v>-0.12101099999999999</c:v>
                </c:pt>
                <c:pt idx="9127">
                  <c:v>-0.121514</c:v>
                </c:pt>
                <c:pt idx="9128">
                  <c:v>-0.122062</c:v>
                </c:pt>
                <c:pt idx="9129">
                  <c:v>-0.122548</c:v>
                </c:pt>
                <c:pt idx="9130">
                  <c:v>-0.12309299999999999</c:v>
                </c:pt>
                <c:pt idx="9131">
                  <c:v>-0.123596</c:v>
                </c:pt>
                <c:pt idx="9132">
                  <c:v>-0.124109</c:v>
                </c:pt>
                <c:pt idx="9133">
                  <c:v>-0.124641</c:v>
                </c:pt>
                <c:pt idx="9134">
                  <c:v>-0.12512100000000001</c:v>
                </c:pt>
                <c:pt idx="9135">
                  <c:v>-0.12565899999999999</c:v>
                </c:pt>
                <c:pt idx="9136">
                  <c:v>-0.12612899999999999</c:v>
                </c:pt>
                <c:pt idx="9137">
                  <c:v>-0.12664300000000001</c:v>
                </c:pt>
                <c:pt idx="9138">
                  <c:v>-0.127134</c:v>
                </c:pt>
                <c:pt idx="9139">
                  <c:v>-0.12761900000000001</c:v>
                </c:pt>
                <c:pt idx="9140">
                  <c:v>-0.12812999999999999</c:v>
                </c:pt>
                <c:pt idx="9141">
                  <c:v>-0.128604</c:v>
                </c:pt>
                <c:pt idx="9142">
                  <c:v>-0.12911400000000001</c:v>
                </c:pt>
                <c:pt idx="9143">
                  <c:v>-0.12959200000000001</c:v>
                </c:pt>
                <c:pt idx="9144">
                  <c:v>-0.130081</c:v>
                </c:pt>
                <c:pt idx="9145">
                  <c:v>-0.130553</c:v>
                </c:pt>
                <c:pt idx="9146">
                  <c:v>-0.131023</c:v>
                </c:pt>
                <c:pt idx="9147">
                  <c:v>-0.13148699999999999</c:v>
                </c:pt>
                <c:pt idx="9148">
                  <c:v>-0.13195799999999999</c:v>
                </c:pt>
                <c:pt idx="9149">
                  <c:v>-0.13242100000000001</c:v>
                </c:pt>
                <c:pt idx="9150">
                  <c:v>-0.13289000000000001</c:v>
                </c:pt>
                <c:pt idx="9151">
                  <c:v>-0.13336100000000001</c:v>
                </c:pt>
                <c:pt idx="9152">
                  <c:v>-0.13381000000000001</c:v>
                </c:pt>
                <c:pt idx="9153">
                  <c:v>-0.13428499999999999</c:v>
                </c:pt>
                <c:pt idx="9154">
                  <c:v>-0.134715</c:v>
                </c:pt>
                <c:pt idx="9155">
                  <c:v>-0.13517899999999999</c:v>
                </c:pt>
                <c:pt idx="9156">
                  <c:v>-0.13561000000000001</c:v>
                </c:pt>
                <c:pt idx="9157">
                  <c:v>-0.136049</c:v>
                </c:pt>
                <c:pt idx="9158">
                  <c:v>-0.13649900000000001</c:v>
                </c:pt>
                <c:pt idx="9159">
                  <c:v>-0.13691800000000001</c:v>
                </c:pt>
                <c:pt idx="9160">
                  <c:v>-0.137381</c:v>
                </c:pt>
                <c:pt idx="9161">
                  <c:v>-0.137794</c:v>
                </c:pt>
                <c:pt idx="9162">
                  <c:v>-0.138241</c:v>
                </c:pt>
                <c:pt idx="9163">
                  <c:v>-0.13866000000000001</c:v>
                </c:pt>
                <c:pt idx="9164">
                  <c:v>-0.13907900000000001</c:v>
                </c:pt>
                <c:pt idx="9165">
                  <c:v>-0.13950499999999999</c:v>
                </c:pt>
                <c:pt idx="9166">
                  <c:v>-0.139903</c:v>
                </c:pt>
                <c:pt idx="9167">
                  <c:v>-0.14032700000000001</c:v>
                </c:pt>
                <c:pt idx="9168">
                  <c:v>-0.14072299999999999</c:v>
                </c:pt>
                <c:pt idx="9169">
                  <c:v>-0.14113999999999999</c:v>
                </c:pt>
                <c:pt idx="9170">
                  <c:v>-0.141542</c:v>
                </c:pt>
                <c:pt idx="9171">
                  <c:v>-0.14194899999999999</c:v>
                </c:pt>
                <c:pt idx="9172">
                  <c:v>-0.142346</c:v>
                </c:pt>
                <c:pt idx="9173">
                  <c:v>-0.14274200000000001</c:v>
                </c:pt>
                <c:pt idx="9174">
                  <c:v>-0.14313200000000001</c:v>
                </c:pt>
                <c:pt idx="9175">
                  <c:v>-0.143514</c:v>
                </c:pt>
                <c:pt idx="9176">
                  <c:v>-0.1439</c:v>
                </c:pt>
                <c:pt idx="9177">
                  <c:v>-0.14426600000000001</c:v>
                </c:pt>
                <c:pt idx="9178">
                  <c:v>-0.14465500000000001</c:v>
                </c:pt>
                <c:pt idx="9179">
                  <c:v>-0.14501800000000001</c:v>
                </c:pt>
                <c:pt idx="9180">
                  <c:v>-0.145402</c:v>
                </c:pt>
                <c:pt idx="9181">
                  <c:v>-0.14576800000000001</c:v>
                </c:pt>
                <c:pt idx="9182">
                  <c:v>-0.14613300000000001</c:v>
                </c:pt>
                <c:pt idx="9183">
                  <c:v>-0.146504</c:v>
                </c:pt>
                <c:pt idx="9184">
                  <c:v>-0.14684700000000001</c:v>
                </c:pt>
                <c:pt idx="9185">
                  <c:v>-0.14721200000000001</c:v>
                </c:pt>
                <c:pt idx="9186">
                  <c:v>-0.14754400000000001</c:v>
                </c:pt>
                <c:pt idx="9187">
                  <c:v>-0.147894</c:v>
                </c:pt>
                <c:pt idx="9188">
                  <c:v>-0.148232</c:v>
                </c:pt>
                <c:pt idx="9189">
                  <c:v>-0.14857000000000001</c:v>
                </c:pt>
                <c:pt idx="9190">
                  <c:v>-0.14891599999999999</c:v>
                </c:pt>
                <c:pt idx="9191">
                  <c:v>-0.14924499999999999</c:v>
                </c:pt>
                <c:pt idx="9192">
                  <c:v>-0.149585</c:v>
                </c:pt>
                <c:pt idx="9193">
                  <c:v>-0.14990700000000001</c:v>
                </c:pt>
                <c:pt idx="9194">
                  <c:v>-0.15023300000000001</c:v>
                </c:pt>
                <c:pt idx="9195">
                  <c:v>-0.15054400000000001</c:v>
                </c:pt>
                <c:pt idx="9196">
                  <c:v>-0.15085399999999999</c:v>
                </c:pt>
                <c:pt idx="9197">
                  <c:v>-0.15115799999999999</c:v>
                </c:pt>
                <c:pt idx="9198">
                  <c:v>-0.15146299999999999</c:v>
                </c:pt>
                <c:pt idx="9199">
                  <c:v>-0.15176600000000001</c:v>
                </c:pt>
                <c:pt idx="9200">
                  <c:v>-0.15206800000000001</c:v>
                </c:pt>
                <c:pt idx="9201">
                  <c:v>-0.15237300000000001</c:v>
                </c:pt>
                <c:pt idx="9202">
                  <c:v>-0.152665</c:v>
                </c:pt>
                <c:pt idx="9203">
                  <c:v>-0.15296399999999999</c:v>
                </c:pt>
                <c:pt idx="9204">
                  <c:v>-0.15323899999999999</c:v>
                </c:pt>
                <c:pt idx="9205">
                  <c:v>-0.15351899999999999</c:v>
                </c:pt>
                <c:pt idx="9206">
                  <c:v>-0.153782</c:v>
                </c:pt>
                <c:pt idx="9207">
                  <c:v>-0.15404799999999999</c:v>
                </c:pt>
                <c:pt idx="9208">
                  <c:v>-0.15431800000000001</c:v>
                </c:pt>
                <c:pt idx="9209">
                  <c:v>-0.15458</c:v>
                </c:pt>
                <c:pt idx="9210">
                  <c:v>-0.154858</c:v>
                </c:pt>
                <c:pt idx="9211">
                  <c:v>-0.155117</c:v>
                </c:pt>
                <c:pt idx="9212">
                  <c:v>-0.15537699999999999</c:v>
                </c:pt>
                <c:pt idx="9213">
                  <c:v>-0.15561900000000001</c:v>
                </c:pt>
                <c:pt idx="9214">
                  <c:v>-0.155858</c:v>
                </c:pt>
                <c:pt idx="9215">
                  <c:v>-0.15609400000000001</c:v>
                </c:pt>
                <c:pt idx="9216">
                  <c:v>-0.15632099999999999</c:v>
                </c:pt>
                <c:pt idx="9217">
                  <c:v>-0.156551</c:v>
                </c:pt>
                <c:pt idx="9218">
                  <c:v>-0.156774</c:v>
                </c:pt>
                <c:pt idx="9219">
                  <c:v>-0.157004</c:v>
                </c:pt>
                <c:pt idx="9220">
                  <c:v>-0.15723000000000001</c:v>
                </c:pt>
                <c:pt idx="9221">
                  <c:v>-0.15745500000000001</c:v>
                </c:pt>
                <c:pt idx="9222">
                  <c:v>-0.157667</c:v>
                </c:pt>
                <c:pt idx="9223">
                  <c:v>-0.15787499999999999</c:v>
                </c:pt>
                <c:pt idx="9224">
                  <c:v>-0.15807399999999999</c:v>
                </c:pt>
                <c:pt idx="9225">
                  <c:v>-0.15826899999999999</c:v>
                </c:pt>
                <c:pt idx="9226">
                  <c:v>-0.15846099999999999</c:v>
                </c:pt>
                <c:pt idx="9227">
                  <c:v>-0.15864500000000001</c:v>
                </c:pt>
                <c:pt idx="9228">
                  <c:v>-0.158835</c:v>
                </c:pt>
                <c:pt idx="9229">
                  <c:v>-0.15901999999999999</c:v>
                </c:pt>
                <c:pt idx="9230">
                  <c:v>-0.15920899999999999</c:v>
                </c:pt>
                <c:pt idx="9231">
                  <c:v>-0.159388</c:v>
                </c:pt>
                <c:pt idx="9232">
                  <c:v>-0.15956200000000001</c:v>
                </c:pt>
                <c:pt idx="9233">
                  <c:v>-0.15973000000000001</c:v>
                </c:pt>
                <c:pt idx="9234">
                  <c:v>-0.15989</c:v>
                </c:pt>
                <c:pt idx="9235">
                  <c:v>-0.16004599999999999</c:v>
                </c:pt>
                <c:pt idx="9236">
                  <c:v>-0.160194</c:v>
                </c:pt>
                <c:pt idx="9237">
                  <c:v>-0.16034000000000001</c:v>
                </c:pt>
                <c:pt idx="9238">
                  <c:v>-0.16048499999999999</c:v>
                </c:pt>
                <c:pt idx="9239">
                  <c:v>-0.160633</c:v>
                </c:pt>
                <c:pt idx="9240">
                  <c:v>-0.160776</c:v>
                </c:pt>
                <c:pt idx="9241">
                  <c:v>-0.16091800000000001</c:v>
                </c:pt>
                <c:pt idx="9242">
                  <c:v>-0.161048</c:v>
                </c:pt>
                <c:pt idx="9243">
                  <c:v>-0.16117799999999999</c:v>
                </c:pt>
                <c:pt idx="9244">
                  <c:v>-0.161297</c:v>
                </c:pt>
                <c:pt idx="9245">
                  <c:v>-0.161409</c:v>
                </c:pt>
                <c:pt idx="9246">
                  <c:v>-0.161519</c:v>
                </c:pt>
                <c:pt idx="9247">
                  <c:v>-0.16161700000000001</c:v>
                </c:pt>
                <c:pt idx="9248">
                  <c:v>-0.16172700000000001</c:v>
                </c:pt>
                <c:pt idx="9249">
                  <c:v>-0.161826</c:v>
                </c:pt>
                <c:pt idx="9250">
                  <c:v>-0.16193099999999999</c:v>
                </c:pt>
                <c:pt idx="9251">
                  <c:v>-0.16202900000000001</c:v>
                </c:pt>
                <c:pt idx="9252">
                  <c:v>-0.16212099999999999</c:v>
                </c:pt>
                <c:pt idx="9253">
                  <c:v>-0.16220999999999999</c:v>
                </c:pt>
                <c:pt idx="9254">
                  <c:v>-0.16228400000000001</c:v>
                </c:pt>
                <c:pt idx="9255">
                  <c:v>-0.162358</c:v>
                </c:pt>
                <c:pt idx="9256">
                  <c:v>-0.16241700000000001</c:v>
                </c:pt>
                <c:pt idx="9257">
                  <c:v>-0.16247900000000001</c:v>
                </c:pt>
                <c:pt idx="9258">
                  <c:v>-0.16253899999999999</c:v>
                </c:pt>
                <c:pt idx="9259">
                  <c:v>-0.16259899999999999</c:v>
                </c:pt>
                <c:pt idx="9260">
                  <c:v>-0.162661</c:v>
                </c:pt>
                <c:pt idx="9261">
                  <c:v>-0.162718</c:v>
                </c:pt>
                <c:pt idx="9262">
                  <c:v>-0.162772</c:v>
                </c:pt>
                <c:pt idx="9263">
                  <c:v>-0.16281499999999999</c:v>
                </c:pt>
                <c:pt idx="9264">
                  <c:v>-0.16284899999999999</c:v>
                </c:pt>
                <c:pt idx="9265">
                  <c:v>-0.16286900000000001</c:v>
                </c:pt>
                <c:pt idx="9266">
                  <c:v>-0.162885</c:v>
                </c:pt>
                <c:pt idx="9267">
                  <c:v>-0.16289699999999999</c:v>
                </c:pt>
                <c:pt idx="9268">
                  <c:v>-0.162913</c:v>
                </c:pt>
                <c:pt idx="9269">
                  <c:v>-0.16292999999999999</c:v>
                </c:pt>
                <c:pt idx="9270">
                  <c:v>-0.16295000000000001</c:v>
                </c:pt>
                <c:pt idx="9271">
                  <c:v>-0.162966</c:v>
                </c:pt>
                <c:pt idx="9272">
                  <c:v>-0.162966</c:v>
                </c:pt>
                <c:pt idx="9273">
                  <c:v>-0.16295999999999999</c:v>
                </c:pt>
                <c:pt idx="9274">
                  <c:v>-0.162941</c:v>
                </c:pt>
                <c:pt idx="9275">
                  <c:v>-0.16292300000000001</c:v>
                </c:pt>
                <c:pt idx="9276">
                  <c:v>-0.16289500000000001</c:v>
                </c:pt>
                <c:pt idx="9277">
                  <c:v>-0.16286900000000001</c:v>
                </c:pt>
                <c:pt idx="9278">
                  <c:v>-0.16284100000000001</c:v>
                </c:pt>
                <c:pt idx="9279">
                  <c:v>-0.16281399999999999</c:v>
                </c:pt>
                <c:pt idx="9280">
                  <c:v>-0.16279199999999999</c:v>
                </c:pt>
                <c:pt idx="9281">
                  <c:v>-0.16275600000000001</c:v>
                </c:pt>
                <c:pt idx="9282">
                  <c:v>-0.162717</c:v>
                </c:pt>
                <c:pt idx="9283">
                  <c:v>-0.162662</c:v>
                </c:pt>
                <c:pt idx="9284">
                  <c:v>-0.162607</c:v>
                </c:pt>
                <c:pt idx="9285">
                  <c:v>-0.16254299999999999</c:v>
                </c:pt>
                <c:pt idx="9286">
                  <c:v>-0.16247400000000001</c:v>
                </c:pt>
                <c:pt idx="9287">
                  <c:v>-0.16240499999999999</c:v>
                </c:pt>
                <c:pt idx="9288">
                  <c:v>-0.16233</c:v>
                </c:pt>
                <c:pt idx="9289">
                  <c:v>-0.16226599999999999</c:v>
                </c:pt>
                <c:pt idx="9290">
                  <c:v>-0.162192</c:v>
                </c:pt>
                <c:pt idx="9291">
                  <c:v>-0.16211800000000001</c:v>
                </c:pt>
                <c:pt idx="9292">
                  <c:v>-0.16203000000000001</c:v>
                </c:pt>
                <c:pt idx="9293">
                  <c:v>-0.161936</c:v>
                </c:pt>
                <c:pt idx="9294">
                  <c:v>-0.16183900000000001</c:v>
                </c:pt>
                <c:pt idx="9295">
                  <c:v>-0.16172900000000001</c:v>
                </c:pt>
                <c:pt idx="9296">
                  <c:v>-0.16162000000000001</c:v>
                </c:pt>
                <c:pt idx="9297">
                  <c:v>-0.16150100000000001</c:v>
                </c:pt>
                <c:pt idx="9298">
                  <c:v>-0.161389</c:v>
                </c:pt>
                <c:pt idx="9299">
                  <c:v>-0.161275</c:v>
                </c:pt>
                <c:pt idx="9300">
                  <c:v>-0.161161</c:v>
                </c:pt>
                <c:pt idx="9301">
                  <c:v>-0.16104099999999999</c:v>
                </c:pt>
                <c:pt idx="9302">
                  <c:v>-0.16091</c:v>
                </c:pt>
                <c:pt idx="9303">
                  <c:v>-0.160777</c:v>
                </c:pt>
                <c:pt idx="9304">
                  <c:v>-0.160632</c:v>
                </c:pt>
                <c:pt idx="9305">
                  <c:v>-0.16048299999999999</c:v>
                </c:pt>
                <c:pt idx="9306">
                  <c:v>-0.160325</c:v>
                </c:pt>
                <c:pt idx="9307">
                  <c:v>-0.160166</c:v>
                </c:pt>
                <c:pt idx="9308">
                  <c:v>-0.16000900000000001</c:v>
                </c:pt>
                <c:pt idx="9309">
                  <c:v>-0.15985099999999999</c:v>
                </c:pt>
                <c:pt idx="9310">
                  <c:v>-0.159693</c:v>
                </c:pt>
                <c:pt idx="9311">
                  <c:v>-0.15953000000000001</c:v>
                </c:pt>
                <c:pt idx="9312">
                  <c:v>-0.15936</c:v>
                </c:pt>
                <c:pt idx="9313">
                  <c:v>-0.15918299999999999</c:v>
                </c:pt>
                <c:pt idx="9314">
                  <c:v>-0.158995</c:v>
                </c:pt>
                <c:pt idx="9315">
                  <c:v>-0.1588</c:v>
                </c:pt>
                <c:pt idx="9316">
                  <c:v>-0.15859999999999999</c:v>
                </c:pt>
                <c:pt idx="9317">
                  <c:v>-0.15839600000000001</c:v>
                </c:pt>
                <c:pt idx="9318">
                  <c:v>-0.158196</c:v>
                </c:pt>
                <c:pt idx="9319">
                  <c:v>-0.157994</c:v>
                </c:pt>
                <c:pt idx="9320">
                  <c:v>-0.15779399999999999</c:v>
                </c:pt>
                <c:pt idx="9321">
                  <c:v>-0.15759100000000001</c:v>
                </c:pt>
                <c:pt idx="9322">
                  <c:v>-0.15737799999999999</c:v>
                </c:pt>
                <c:pt idx="9323">
                  <c:v>-0.15715799999999999</c:v>
                </c:pt>
                <c:pt idx="9324">
                  <c:v>-0.15692400000000001</c:v>
                </c:pt>
                <c:pt idx="9325">
                  <c:v>-0.15668499999999999</c:v>
                </c:pt>
                <c:pt idx="9326">
                  <c:v>-0.15643699999999999</c:v>
                </c:pt>
                <c:pt idx="9327">
                  <c:v>-0.156191</c:v>
                </c:pt>
                <c:pt idx="9328">
                  <c:v>-0.155947</c:v>
                </c:pt>
                <c:pt idx="9329">
                  <c:v>-0.15570500000000001</c:v>
                </c:pt>
                <c:pt idx="9330">
                  <c:v>-0.15547</c:v>
                </c:pt>
                <c:pt idx="9331">
                  <c:v>-0.155223</c:v>
                </c:pt>
                <c:pt idx="9332">
                  <c:v>-0.15496399999999999</c:v>
                </c:pt>
                <c:pt idx="9333">
                  <c:v>-0.15468799999999999</c:v>
                </c:pt>
                <c:pt idx="9334">
                  <c:v>-0.15440799999999999</c:v>
                </c:pt>
                <c:pt idx="9335">
                  <c:v>-0.15412600000000001</c:v>
                </c:pt>
                <c:pt idx="9336">
                  <c:v>-0.153838</c:v>
                </c:pt>
                <c:pt idx="9337">
                  <c:v>-0.15355099999999999</c:v>
                </c:pt>
                <c:pt idx="9338">
                  <c:v>-0.15326000000000001</c:v>
                </c:pt>
                <c:pt idx="9339">
                  <c:v>-0.152977</c:v>
                </c:pt>
                <c:pt idx="9340">
                  <c:v>-0.152693</c:v>
                </c:pt>
                <c:pt idx="9341">
                  <c:v>-0.15240100000000001</c:v>
                </c:pt>
                <c:pt idx="9342">
                  <c:v>-0.15209800000000001</c:v>
                </c:pt>
                <c:pt idx="9343">
                  <c:v>-0.151781</c:v>
                </c:pt>
                <c:pt idx="9344">
                  <c:v>-0.15146499999999999</c:v>
                </c:pt>
                <c:pt idx="9345">
                  <c:v>-0.15114</c:v>
                </c:pt>
                <c:pt idx="9346">
                  <c:v>-0.150813</c:v>
                </c:pt>
                <c:pt idx="9347">
                  <c:v>-0.15048300000000001</c:v>
                </c:pt>
                <c:pt idx="9348">
                  <c:v>-0.15015100000000001</c:v>
                </c:pt>
                <c:pt idx="9349">
                  <c:v>-0.14982899999999999</c:v>
                </c:pt>
                <c:pt idx="9350">
                  <c:v>-0.14949999999999999</c:v>
                </c:pt>
                <c:pt idx="9351">
                  <c:v>-0.14916699999999999</c:v>
                </c:pt>
                <c:pt idx="9352">
                  <c:v>-0.14882200000000001</c:v>
                </c:pt>
                <c:pt idx="9353">
                  <c:v>-0.14846899999999999</c:v>
                </c:pt>
                <c:pt idx="9354">
                  <c:v>-0.148114</c:v>
                </c:pt>
                <c:pt idx="9355">
                  <c:v>-0.14774899999999999</c:v>
                </c:pt>
                <c:pt idx="9356">
                  <c:v>-0.14738100000000001</c:v>
                </c:pt>
                <c:pt idx="9357">
                  <c:v>-0.147008</c:v>
                </c:pt>
                <c:pt idx="9358">
                  <c:v>-0.14663999999999999</c:v>
                </c:pt>
                <c:pt idx="9359">
                  <c:v>-0.14627599999999999</c:v>
                </c:pt>
                <c:pt idx="9360">
                  <c:v>-0.14590700000000001</c:v>
                </c:pt>
                <c:pt idx="9361">
                  <c:v>-0.145534</c:v>
                </c:pt>
                <c:pt idx="9362">
                  <c:v>-0.14515</c:v>
                </c:pt>
                <c:pt idx="9363">
                  <c:v>-0.144762</c:v>
                </c:pt>
                <c:pt idx="9364">
                  <c:v>-0.14436399999999999</c:v>
                </c:pt>
                <c:pt idx="9365">
                  <c:v>-0.14396100000000001</c:v>
                </c:pt>
                <c:pt idx="9366">
                  <c:v>-0.14355299999999999</c:v>
                </c:pt>
                <c:pt idx="9367">
                  <c:v>-0.14314199999999999</c:v>
                </c:pt>
                <c:pt idx="9368">
                  <c:v>-0.142737</c:v>
                </c:pt>
                <c:pt idx="9369">
                  <c:v>-0.14233100000000001</c:v>
                </c:pt>
                <c:pt idx="9370">
                  <c:v>-0.141925</c:v>
                </c:pt>
                <c:pt idx="9371">
                  <c:v>-0.141513</c:v>
                </c:pt>
                <c:pt idx="9372">
                  <c:v>-0.141094</c:v>
                </c:pt>
                <c:pt idx="9373">
                  <c:v>-0.14066899999999999</c:v>
                </c:pt>
                <c:pt idx="9374">
                  <c:v>-0.140232</c:v>
                </c:pt>
                <c:pt idx="9375">
                  <c:v>-0.139791</c:v>
                </c:pt>
                <c:pt idx="9376">
                  <c:v>-0.139344</c:v>
                </c:pt>
                <c:pt idx="9377">
                  <c:v>-0.13889699999999999</c:v>
                </c:pt>
                <c:pt idx="9378">
                  <c:v>-0.13845299999999999</c:v>
                </c:pt>
                <c:pt idx="9379">
                  <c:v>-0.13800999999999999</c:v>
                </c:pt>
                <c:pt idx="9380">
                  <c:v>-0.137568</c:v>
                </c:pt>
                <c:pt idx="9381">
                  <c:v>-0.13712199999999999</c:v>
                </c:pt>
                <c:pt idx="9382">
                  <c:v>-0.13666800000000001</c:v>
                </c:pt>
                <c:pt idx="9383">
                  <c:v>-0.13620499999999999</c:v>
                </c:pt>
                <c:pt idx="9384">
                  <c:v>-0.13572999999999999</c:v>
                </c:pt>
                <c:pt idx="9385">
                  <c:v>-0.13524900000000001</c:v>
                </c:pt>
                <c:pt idx="9386">
                  <c:v>-0.13476199999999999</c:v>
                </c:pt>
                <c:pt idx="9387">
                  <c:v>-0.13427600000000001</c:v>
                </c:pt>
                <c:pt idx="9388">
                  <c:v>-0.133794</c:v>
                </c:pt>
                <c:pt idx="9389">
                  <c:v>-0.13331399999999999</c:v>
                </c:pt>
                <c:pt idx="9390">
                  <c:v>-0.13284099999999999</c:v>
                </c:pt>
                <c:pt idx="9391">
                  <c:v>-0.132358</c:v>
                </c:pt>
                <c:pt idx="9392">
                  <c:v>-0.13186200000000001</c:v>
                </c:pt>
                <c:pt idx="9393">
                  <c:v>-0.131353</c:v>
                </c:pt>
                <c:pt idx="9394">
                  <c:v>-0.13083900000000001</c:v>
                </c:pt>
                <c:pt idx="9395">
                  <c:v>-0.130326</c:v>
                </c:pt>
                <c:pt idx="9396">
                  <c:v>-0.12980800000000001</c:v>
                </c:pt>
                <c:pt idx="9397">
                  <c:v>-0.12929199999999999</c:v>
                </c:pt>
                <c:pt idx="9398">
                  <c:v>-0.128773</c:v>
                </c:pt>
                <c:pt idx="9399">
                  <c:v>-0.12826199999999999</c:v>
                </c:pt>
                <c:pt idx="9400">
                  <c:v>-0.127752</c:v>
                </c:pt>
                <c:pt idx="9401">
                  <c:v>-0.12723200000000001</c:v>
                </c:pt>
                <c:pt idx="9402">
                  <c:v>-0.12670300000000001</c:v>
                </c:pt>
                <c:pt idx="9403">
                  <c:v>-0.12615999999999999</c:v>
                </c:pt>
                <c:pt idx="9404">
                  <c:v>-0.12562000000000001</c:v>
                </c:pt>
                <c:pt idx="9405">
                  <c:v>-0.12507199999999999</c:v>
                </c:pt>
                <c:pt idx="9406">
                  <c:v>-0.124524</c:v>
                </c:pt>
                <c:pt idx="9407">
                  <c:v>-0.123973</c:v>
                </c:pt>
                <c:pt idx="9408">
                  <c:v>-0.123422</c:v>
                </c:pt>
                <c:pt idx="9409">
                  <c:v>-0.122881</c:v>
                </c:pt>
                <c:pt idx="9410">
                  <c:v>-0.122336</c:v>
                </c:pt>
                <c:pt idx="9411">
                  <c:v>-0.121784</c:v>
                </c:pt>
                <c:pt idx="9412">
                  <c:v>-0.121221</c:v>
                </c:pt>
                <c:pt idx="9413">
                  <c:v>-0.120652</c:v>
                </c:pt>
                <c:pt idx="9414">
                  <c:v>-0.12008099999999999</c:v>
                </c:pt>
                <c:pt idx="9415">
                  <c:v>-0.119503</c:v>
                </c:pt>
                <c:pt idx="9416">
                  <c:v>-0.118923</c:v>
                </c:pt>
                <c:pt idx="9417">
                  <c:v>-0.118339</c:v>
                </c:pt>
                <c:pt idx="9418">
                  <c:v>-0.11776200000000001</c:v>
                </c:pt>
                <c:pt idx="9419">
                  <c:v>-0.117188</c:v>
                </c:pt>
                <c:pt idx="9420">
                  <c:v>-0.11661299999999999</c:v>
                </c:pt>
                <c:pt idx="9421">
                  <c:v>-0.116031</c:v>
                </c:pt>
                <c:pt idx="9422">
                  <c:v>-0.11544</c:v>
                </c:pt>
                <c:pt idx="9423">
                  <c:v>-0.114845</c:v>
                </c:pt>
                <c:pt idx="9424">
                  <c:v>-0.114242</c:v>
                </c:pt>
                <c:pt idx="9425">
                  <c:v>-0.113636</c:v>
                </c:pt>
                <c:pt idx="9426">
                  <c:v>-0.113026</c:v>
                </c:pt>
                <c:pt idx="9427">
                  <c:v>-0.112415</c:v>
                </c:pt>
                <c:pt idx="9428">
                  <c:v>-0.11181000000000001</c:v>
                </c:pt>
                <c:pt idx="9429">
                  <c:v>-0.111207</c:v>
                </c:pt>
                <c:pt idx="9430">
                  <c:v>-0.11060300000000001</c:v>
                </c:pt>
                <c:pt idx="9431">
                  <c:v>-0.109995</c:v>
                </c:pt>
                <c:pt idx="9432">
                  <c:v>-0.109379</c:v>
                </c:pt>
                <c:pt idx="9433">
                  <c:v>-0.10875600000000001</c:v>
                </c:pt>
                <c:pt idx="9434">
                  <c:v>-0.108126</c:v>
                </c:pt>
                <c:pt idx="9435">
                  <c:v>-0.107492</c:v>
                </c:pt>
                <c:pt idx="9436">
                  <c:v>-0.10685600000000001</c:v>
                </c:pt>
                <c:pt idx="9437">
                  <c:v>-0.10621899999999999</c:v>
                </c:pt>
                <c:pt idx="9438">
                  <c:v>-0.105589</c:v>
                </c:pt>
                <c:pt idx="9439">
                  <c:v>-0.104958</c:v>
                </c:pt>
                <c:pt idx="9440">
                  <c:v>-0.10433000000000001</c:v>
                </c:pt>
                <c:pt idx="9441">
                  <c:v>-0.103698</c:v>
                </c:pt>
                <c:pt idx="9442">
                  <c:v>-0.103057</c:v>
                </c:pt>
                <c:pt idx="9443">
                  <c:v>-0.102409</c:v>
                </c:pt>
                <c:pt idx="9444">
                  <c:v>-0.10175099999999999</c:v>
                </c:pt>
                <c:pt idx="9445">
                  <c:v>-0.101092</c:v>
                </c:pt>
                <c:pt idx="9446">
                  <c:v>-0.100429</c:v>
                </c:pt>
                <c:pt idx="9447">
                  <c:v>-9.9769800000000006E-2</c:v>
                </c:pt>
                <c:pt idx="9448">
                  <c:v>-9.9113800000000002E-2</c:v>
                </c:pt>
                <c:pt idx="9449">
                  <c:v>-9.8461800000000002E-2</c:v>
                </c:pt>
                <c:pt idx="9450">
                  <c:v>-9.7816600000000004E-2</c:v>
                </c:pt>
                <c:pt idx="9451">
                  <c:v>-9.7162200000000004E-2</c:v>
                </c:pt>
                <c:pt idx="9452">
                  <c:v>-9.6494399999999994E-2</c:v>
                </c:pt>
                <c:pt idx="9453">
                  <c:v>-9.5812599999999998E-2</c:v>
                </c:pt>
                <c:pt idx="9454">
                  <c:v>-9.5128900000000002E-2</c:v>
                </c:pt>
                <c:pt idx="9455">
                  <c:v>-9.4447900000000001E-2</c:v>
                </c:pt>
                <c:pt idx="9456">
                  <c:v>-9.3765000000000001E-2</c:v>
                </c:pt>
                <c:pt idx="9457">
                  <c:v>-9.3083899999999997E-2</c:v>
                </c:pt>
                <c:pt idx="9458">
                  <c:v>-9.2402399999999996E-2</c:v>
                </c:pt>
                <c:pt idx="9459">
                  <c:v>-9.1730099999999995E-2</c:v>
                </c:pt>
                <c:pt idx="9460">
                  <c:v>-9.1059200000000007E-2</c:v>
                </c:pt>
                <c:pt idx="9461">
                  <c:v>-9.0377899999999997E-2</c:v>
                </c:pt>
                <c:pt idx="9462">
                  <c:v>-8.9684E-2</c:v>
                </c:pt>
                <c:pt idx="9463">
                  <c:v>-8.8985400000000006E-2</c:v>
                </c:pt>
                <c:pt idx="9464">
                  <c:v>-8.8301299999999999E-2</c:v>
                </c:pt>
                <c:pt idx="9465">
                  <c:v>-8.7617899999999999E-2</c:v>
                </c:pt>
                <c:pt idx="9466">
                  <c:v>-8.6919499999999997E-2</c:v>
                </c:pt>
                <c:pt idx="9467">
                  <c:v>-8.6203399999999999E-2</c:v>
                </c:pt>
                <c:pt idx="9468">
                  <c:v>-8.5483000000000003E-2</c:v>
                </c:pt>
                <c:pt idx="9469">
                  <c:v>-8.4776000000000004E-2</c:v>
                </c:pt>
                <c:pt idx="9470">
                  <c:v>-8.40698E-2</c:v>
                </c:pt>
                <c:pt idx="9471">
                  <c:v>-8.3356E-2</c:v>
                </c:pt>
                <c:pt idx="9472">
                  <c:v>-8.26326E-2</c:v>
                </c:pt>
                <c:pt idx="9473">
                  <c:v>-8.1902600000000006E-2</c:v>
                </c:pt>
                <c:pt idx="9474">
                  <c:v>-8.1172499999999995E-2</c:v>
                </c:pt>
                <c:pt idx="9475">
                  <c:v>-8.0438999999999997E-2</c:v>
                </c:pt>
                <c:pt idx="9476">
                  <c:v>-7.9704399999999995E-2</c:v>
                </c:pt>
                <c:pt idx="9477">
                  <c:v>-7.8970799999999994E-2</c:v>
                </c:pt>
                <c:pt idx="9478">
                  <c:v>-7.8242400000000004E-2</c:v>
                </c:pt>
                <c:pt idx="9479">
                  <c:v>-7.7520599999999995E-2</c:v>
                </c:pt>
                <c:pt idx="9480">
                  <c:v>-7.6796799999999998E-2</c:v>
                </c:pt>
                <c:pt idx="9481">
                  <c:v>-7.6066700000000001E-2</c:v>
                </c:pt>
                <c:pt idx="9482">
                  <c:v>-7.5330099999999997E-2</c:v>
                </c:pt>
                <c:pt idx="9483">
                  <c:v>-7.4588199999999993E-2</c:v>
                </c:pt>
                <c:pt idx="9484">
                  <c:v>-7.38428E-2</c:v>
                </c:pt>
                <c:pt idx="9485">
                  <c:v>-7.3095199999999999E-2</c:v>
                </c:pt>
                <c:pt idx="9486">
                  <c:v>-7.2347900000000007E-2</c:v>
                </c:pt>
                <c:pt idx="9487">
                  <c:v>-7.1602799999999994E-2</c:v>
                </c:pt>
                <c:pt idx="9488">
                  <c:v>-7.0863200000000001E-2</c:v>
                </c:pt>
                <c:pt idx="9489">
                  <c:v>-7.0126499999999994E-2</c:v>
                </c:pt>
                <c:pt idx="9490">
                  <c:v>-6.9389000000000006E-2</c:v>
                </c:pt>
                <c:pt idx="9491">
                  <c:v>-6.8648200000000006E-2</c:v>
                </c:pt>
                <c:pt idx="9492">
                  <c:v>-6.79009E-2</c:v>
                </c:pt>
                <c:pt idx="9493">
                  <c:v>-6.7147100000000001E-2</c:v>
                </c:pt>
                <c:pt idx="9494">
                  <c:v>-6.6388500000000003E-2</c:v>
                </c:pt>
                <c:pt idx="9495">
                  <c:v>-6.5630499999999994E-2</c:v>
                </c:pt>
                <c:pt idx="9496">
                  <c:v>-6.4874399999999999E-2</c:v>
                </c:pt>
                <c:pt idx="9497">
                  <c:v>-6.4120800000000006E-2</c:v>
                </c:pt>
                <c:pt idx="9498">
                  <c:v>-6.3371300000000005E-2</c:v>
                </c:pt>
                <c:pt idx="9499">
                  <c:v>-6.2623200000000004E-2</c:v>
                </c:pt>
                <c:pt idx="9500">
                  <c:v>-6.1877500000000002E-2</c:v>
                </c:pt>
                <c:pt idx="9501">
                  <c:v>-6.11289E-2</c:v>
                </c:pt>
                <c:pt idx="9502">
                  <c:v>-6.0372200000000001E-2</c:v>
                </c:pt>
                <c:pt idx="9503">
                  <c:v>-5.9608099999999997E-2</c:v>
                </c:pt>
                <c:pt idx="9504">
                  <c:v>-5.8839900000000001E-2</c:v>
                </c:pt>
                <c:pt idx="9505">
                  <c:v>-5.8075799999999997E-2</c:v>
                </c:pt>
                <c:pt idx="9506">
                  <c:v>-5.7312399999999999E-2</c:v>
                </c:pt>
                <c:pt idx="9507">
                  <c:v>-5.6550999999999997E-2</c:v>
                </c:pt>
                <c:pt idx="9508">
                  <c:v>-5.57922E-2</c:v>
                </c:pt>
                <c:pt idx="9509">
                  <c:v>-5.50374E-2</c:v>
                </c:pt>
                <c:pt idx="9510">
                  <c:v>-5.4288999999999997E-2</c:v>
                </c:pt>
                <c:pt idx="9511">
                  <c:v>-5.3533499999999998E-2</c:v>
                </c:pt>
                <c:pt idx="9512">
                  <c:v>-5.2765300000000001E-2</c:v>
                </c:pt>
                <c:pt idx="9513">
                  <c:v>-5.19873E-2</c:v>
                </c:pt>
                <c:pt idx="9514">
                  <c:v>-5.1212599999999997E-2</c:v>
                </c:pt>
                <c:pt idx="9515">
                  <c:v>-5.0446400000000002E-2</c:v>
                </c:pt>
                <c:pt idx="9516">
                  <c:v>-4.9681500000000003E-2</c:v>
                </c:pt>
                <c:pt idx="9517">
                  <c:v>-4.8917599999999999E-2</c:v>
                </c:pt>
                <c:pt idx="9518">
                  <c:v>-4.8154099999999998E-2</c:v>
                </c:pt>
                <c:pt idx="9519">
                  <c:v>-4.7398599999999999E-2</c:v>
                </c:pt>
                <c:pt idx="9520">
                  <c:v>-4.6645300000000001E-2</c:v>
                </c:pt>
                <c:pt idx="9521">
                  <c:v>-4.5883599999999997E-2</c:v>
                </c:pt>
                <c:pt idx="9522">
                  <c:v>-4.5110400000000002E-2</c:v>
                </c:pt>
                <c:pt idx="9523">
                  <c:v>-4.4332299999999998E-2</c:v>
                </c:pt>
                <c:pt idx="9524">
                  <c:v>-4.3562999999999998E-2</c:v>
                </c:pt>
                <c:pt idx="9525">
                  <c:v>-4.2796800000000003E-2</c:v>
                </c:pt>
                <c:pt idx="9526">
                  <c:v>-4.20291E-2</c:v>
                </c:pt>
                <c:pt idx="9527">
                  <c:v>-4.1260100000000001E-2</c:v>
                </c:pt>
                <c:pt idx="9528">
                  <c:v>-4.0499899999999998E-2</c:v>
                </c:pt>
                <c:pt idx="9529">
                  <c:v>-3.9756199999999998E-2</c:v>
                </c:pt>
                <c:pt idx="9530">
                  <c:v>-3.9002799999999997E-2</c:v>
                </c:pt>
                <c:pt idx="9531">
                  <c:v>-3.8215300000000001E-2</c:v>
                </c:pt>
                <c:pt idx="9532">
                  <c:v>-3.7434000000000002E-2</c:v>
                </c:pt>
                <c:pt idx="9533">
                  <c:v>-3.7111600000000002E-2</c:v>
                </c:pt>
                <c:pt idx="9534">
                  <c:v>-3.6577600000000002E-2</c:v>
                </c:pt>
                <c:pt idx="9535">
                  <c:v>-3.5771900000000002E-2</c:v>
                </c:pt>
                <c:pt idx="9536">
                  <c:v>-3.5309899999999998E-2</c:v>
                </c:pt>
                <c:pt idx="9537">
                  <c:v>-3.4526000000000001E-2</c:v>
                </c:pt>
                <c:pt idx="9538">
                  <c:v>-3.3971500000000002E-2</c:v>
                </c:pt>
                <c:pt idx="9539">
                  <c:v>-3.3355099999999999E-2</c:v>
                </c:pt>
                <c:pt idx="9540">
                  <c:v>-3.26486E-2</c:v>
                </c:pt>
                <c:pt idx="9541">
                  <c:v>-3.21281E-2</c:v>
                </c:pt>
                <c:pt idx="9542">
                  <c:v>-3.13697E-2</c:v>
                </c:pt>
                <c:pt idx="9543">
                  <c:v>-3.0819200000000001E-2</c:v>
                </c:pt>
                <c:pt idx="9544">
                  <c:v>-3.0164799999999999E-2</c:v>
                </c:pt>
                <c:pt idx="9545">
                  <c:v>-2.95185E-2</c:v>
                </c:pt>
                <c:pt idx="9546">
                  <c:v>-2.89453E-2</c:v>
                </c:pt>
                <c:pt idx="9547">
                  <c:v>-2.8260400000000001E-2</c:v>
                </c:pt>
                <c:pt idx="9548">
                  <c:v>-2.768E-2</c:v>
                </c:pt>
                <c:pt idx="9549">
                  <c:v>-2.7063299999999998E-2</c:v>
                </c:pt>
                <c:pt idx="9550">
                  <c:v>-2.6411E-2</c:v>
                </c:pt>
                <c:pt idx="9551">
                  <c:v>-2.5839000000000001E-2</c:v>
                </c:pt>
                <c:pt idx="9552">
                  <c:v>-2.5165300000000002E-2</c:v>
                </c:pt>
                <c:pt idx="9553">
                  <c:v>-2.4567599999999998E-2</c:v>
                </c:pt>
                <c:pt idx="9554">
                  <c:v>-2.3968300000000001E-2</c:v>
                </c:pt>
                <c:pt idx="9555">
                  <c:v>-2.3291900000000001E-2</c:v>
                </c:pt>
                <c:pt idx="9556">
                  <c:v>-2.2754E-2</c:v>
                </c:pt>
                <c:pt idx="9557">
                  <c:v>-2.2055499999999999E-2</c:v>
                </c:pt>
                <c:pt idx="9558">
                  <c:v>-2.1502500000000001E-2</c:v>
                </c:pt>
                <c:pt idx="9559">
                  <c:v>-2.0878299999999999E-2</c:v>
                </c:pt>
                <c:pt idx="9560">
                  <c:v>-2.0231900000000001E-2</c:v>
                </c:pt>
                <c:pt idx="9561">
                  <c:v>-1.96905E-2</c:v>
                </c:pt>
                <c:pt idx="9562">
                  <c:v>-1.8985800000000001E-2</c:v>
                </c:pt>
                <c:pt idx="9563">
                  <c:v>-1.8464899999999999E-2</c:v>
                </c:pt>
                <c:pt idx="9564">
                  <c:v>-1.77965E-2</c:v>
                </c:pt>
                <c:pt idx="9565">
                  <c:v>-1.7207900000000002E-2</c:v>
                </c:pt>
                <c:pt idx="9566">
                  <c:v>-1.6618899999999999E-2</c:v>
                </c:pt>
                <c:pt idx="9567">
                  <c:v>-1.59621E-2</c:v>
                </c:pt>
                <c:pt idx="9568">
                  <c:v>-1.54243E-2</c:v>
                </c:pt>
                <c:pt idx="9569">
                  <c:v>-1.4762300000000001E-2</c:v>
                </c:pt>
                <c:pt idx="9570">
                  <c:v>-1.4204100000000001E-2</c:v>
                </c:pt>
                <c:pt idx="9571">
                  <c:v>-1.35856E-2</c:v>
                </c:pt>
                <c:pt idx="9572">
                  <c:v>-1.29841E-2</c:v>
                </c:pt>
                <c:pt idx="9573">
                  <c:v>-1.2404399999999999E-2</c:v>
                </c:pt>
                <c:pt idx="9574">
                  <c:v>-1.1786400000000001E-2</c:v>
                </c:pt>
                <c:pt idx="9575">
                  <c:v>-1.12049E-2</c:v>
                </c:pt>
                <c:pt idx="9576">
                  <c:v>-1.06011E-2</c:v>
                </c:pt>
                <c:pt idx="9577">
                  <c:v>-1.0006299999999999E-2</c:v>
                </c:pt>
                <c:pt idx="9578" formatCode="0.00E+00">
                  <c:v>-9.4153199999999996E-3</c:v>
                </c:pt>
                <c:pt idx="9579" formatCode="0.00E+00">
                  <c:v>-8.8263500000000002E-3</c:v>
                </c:pt>
                <c:pt idx="9580" formatCode="0.00E+00">
                  <c:v>-8.2252499999999999E-3</c:v>
                </c:pt>
                <c:pt idx="9581" formatCode="0.00E+00">
                  <c:v>-7.6604400000000001E-3</c:v>
                </c:pt>
                <c:pt idx="9582" formatCode="0.00E+00">
                  <c:v>-7.0515500000000002E-3</c:v>
                </c:pt>
                <c:pt idx="9583" formatCode="0.00E+00">
                  <c:v>-6.4957699999999997E-3</c:v>
                </c:pt>
                <c:pt idx="9584" formatCode="0.00E+00">
                  <c:v>-5.8996400000000003E-3</c:v>
                </c:pt>
                <c:pt idx="9585" formatCode="0.00E+00">
                  <c:v>-5.3173099999999996E-3</c:v>
                </c:pt>
                <c:pt idx="9586" formatCode="0.00E+00">
                  <c:v>-4.7539399999999999E-3</c:v>
                </c:pt>
                <c:pt idx="9587" formatCode="0.00E+00">
                  <c:v>-4.1417199999999998E-3</c:v>
                </c:pt>
                <c:pt idx="9588" formatCode="0.00E+00">
                  <c:v>-3.6015000000000001E-3</c:v>
                </c:pt>
                <c:pt idx="9589" formatCode="0.00E+00">
                  <c:v>-2.9876099999999999E-3</c:v>
                </c:pt>
                <c:pt idx="9590" formatCode="0.00E+00">
                  <c:v>-2.4424E-3</c:v>
                </c:pt>
                <c:pt idx="9591" formatCode="0.00E+00">
                  <c:v>-1.8666799999999999E-3</c:v>
                </c:pt>
                <c:pt idx="9592" formatCode="0.00E+00">
                  <c:v>-1.30197E-3</c:v>
                </c:pt>
                <c:pt idx="9593" formatCode="0.00E+00">
                  <c:v>-7.4973599999999998E-4</c:v>
                </c:pt>
                <c:pt idx="9594" formatCode="0.00E+00">
                  <c:v>-1.4792900000000001E-4</c:v>
                </c:pt>
                <c:pt idx="9595" formatCode="0.00E+00">
                  <c:v>3.8186699999999998E-4</c:v>
                </c:pt>
                <c:pt idx="9596" formatCode="0.00E+00">
                  <c:v>9.1624899999999995E-4</c:v>
                </c:pt>
                <c:pt idx="9597" formatCode="0.00E+00">
                  <c:v>1.4340399999999999E-3</c:v>
                </c:pt>
                <c:pt idx="9598" formatCode="0.00E+00">
                  <c:v>2.11568E-3</c:v>
                </c:pt>
                <c:pt idx="9599" formatCode="0.00E+00">
                  <c:v>2.8063799999999998E-3</c:v>
                </c:pt>
                <c:pt idx="9600" formatCode="0.00E+00">
                  <c:v>3.1256600000000002E-3</c:v>
                </c:pt>
                <c:pt idx="9601" formatCode="0.00E+00">
                  <c:v>1.6496499999999999E-3</c:v>
                </c:pt>
                <c:pt idx="9602" formatCode="0.00E+00">
                  <c:v>1.2707E-3</c:v>
                </c:pt>
                <c:pt idx="9603" formatCode="0.00E+00">
                  <c:v>1.85771E-3</c:v>
                </c:pt>
                <c:pt idx="9604" formatCode="0.00E+00">
                  <c:v>1.1187300000000001E-3</c:v>
                </c:pt>
                <c:pt idx="9605" formatCode="0.00E+00">
                  <c:v>1.71295E-3</c:v>
                </c:pt>
                <c:pt idx="9606" formatCode="0.00E+00">
                  <c:v>1.3054099999999999E-3</c:v>
                </c:pt>
                <c:pt idx="9607" formatCode="0.00E+00">
                  <c:v>1.3407099999999999E-3</c:v>
                </c:pt>
                <c:pt idx="9608" formatCode="0.00E+00">
                  <c:v>1.5526800000000001E-3</c:v>
                </c:pt>
                <c:pt idx="9609" formatCode="0.00E+00">
                  <c:v>1.08271E-3</c:v>
                </c:pt>
                <c:pt idx="9610" formatCode="0.00E+00">
                  <c:v>1.5239800000000001E-3</c:v>
                </c:pt>
                <c:pt idx="9611" formatCode="0.00E+00">
                  <c:v>1.0429E-3</c:v>
                </c:pt>
                <c:pt idx="9612" formatCode="0.00E+00">
                  <c:v>1.1825500000000001E-3</c:v>
                </c:pt>
                <c:pt idx="9613" formatCode="0.00E+00">
                  <c:v>1.0985000000000001E-3</c:v>
                </c:pt>
                <c:pt idx="9614" formatCode="0.00E+00">
                  <c:v>8.6049100000000001E-4</c:v>
                </c:pt>
                <c:pt idx="9615" formatCode="0.00E+00">
                  <c:v>1.0286500000000001E-3</c:v>
                </c:pt>
                <c:pt idx="9616" formatCode="0.00E+00">
                  <c:v>7.4117400000000004E-4</c:v>
                </c:pt>
                <c:pt idx="9617" formatCode="0.00E+00">
                  <c:v>7.6442700000000003E-4</c:v>
                </c:pt>
                <c:pt idx="9618" formatCode="0.00E+00">
                  <c:v>7.3519799999999995E-4</c:v>
                </c:pt>
                <c:pt idx="9619" formatCode="0.00E+00">
                  <c:v>4.89767E-4</c:v>
                </c:pt>
                <c:pt idx="9620" formatCode="0.00E+00">
                  <c:v>6.0360999999999998E-4</c:v>
                </c:pt>
                <c:pt idx="9621" formatCode="0.00E+00">
                  <c:v>3.5423399999999998E-4</c:v>
                </c:pt>
                <c:pt idx="9622" formatCode="0.00E+00">
                  <c:v>2.7417499999999998E-4</c:v>
                </c:pt>
                <c:pt idx="9623" formatCode="0.00E+00">
                  <c:v>3.26337E-4</c:v>
                </c:pt>
                <c:pt idx="9624" formatCode="0.00E+00">
                  <c:v>-6.1467100000000006E-5</c:v>
                </c:pt>
                <c:pt idx="9625" formatCode="0.00E+00">
                  <c:v>2.0055100000000001E-4</c:v>
                </c:pt>
                <c:pt idx="9626" formatCode="0.00E+00">
                  <c:v>-2.1712200000000001E-4</c:v>
                </c:pt>
                <c:pt idx="9627" formatCode="0.00E+00">
                  <c:v>-1.3070200000000001E-4</c:v>
                </c:pt>
                <c:pt idx="9628" formatCode="0.00E+00">
                  <c:v>-2.05594E-4</c:v>
                </c:pt>
                <c:pt idx="9629" formatCode="0.00E+00">
                  <c:v>-5.4458600000000001E-4</c:v>
                </c:pt>
                <c:pt idx="9630" formatCode="0.00E+00">
                  <c:v>-2.6593199999999997E-4</c:v>
                </c:pt>
                <c:pt idx="9631" formatCode="0.00E+00">
                  <c:v>-8.4221899999999995E-4</c:v>
                </c:pt>
                <c:pt idx="9632" formatCode="0.00E+00">
                  <c:v>-5.5721099999999995E-4</c:v>
                </c:pt>
                <c:pt idx="9633" formatCode="0.00E+00">
                  <c:v>-9.24791E-4</c:v>
                </c:pt>
                <c:pt idx="9634" formatCode="0.00E+00">
                  <c:v>-1.00077E-3</c:v>
                </c:pt>
                <c:pt idx="9635" formatCode="0.00E+00">
                  <c:v>-9.4886700000000005E-4</c:v>
                </c:pt>
                <c:pt idx="9636" formatCode="0.00E+00">
                  <c:v>-1.3927E-3</c:v>
                </c:pt>
                <c:pt idx="9637" formatCode="0.00E+00">
                  <c:v>-1.1121600000000001E-3</c:v>
                </c:pt>
                <c:pt idx="9638" formatCode="0.00E+00">
                  <c:v>-1.59501E-3</c:v>
                </c:pt>
                <c:pt idx="9639" formatCode="0.00E+00">
                  <c:v>-1.47167E-3</c:v>
                </c:pt>
                <c:pt idx="9640" formatCode="0.00E+00">
                  <c:v>-1.7056700000000001E-3</c:v>
                </c:pt>
                <c:pt idx="9641" formatCode="0.00E+00">
                  <c:v>-1.90369E-3</c:v>
                </c:pt>
                <c:pt idx="9642" formatCode="0.00E+00">
                  <c:v>-1.86966E-3</c:v>
                </c:pt>
                <c:pt idx="9643" formatCode="0.00E+00">
                  <c:v>-2.22726E-3</c:v>
                </c:pt>
                <c:pt idx="9644" formatCode="0.00E+00">
                  <c:v>-2.15855E-3</c:v>
                </c:pt>
                <c:pt idx="9645" formatCode="0.00E+00">
                  <c:v>-2.4386299999999998E-3</c:v>
                </c:pt>
                <c:pt idx="9646" formatCode="0.00E+00">
                  <c:v>-2.51198E-3</c:v>
                </c:pt>
                <c:pt idx="9647" formatCode="0.00E+00">
                  <c:v>-2.6368300000000002E-3</c:v>
                </c:pt>
                <c:pt idx="9648" formatCode="0.00E+00">
                  <c:v>-2.82606E-3</c:v>
                </c:pt>
                <c:pt idx="9649" formatCode="0.00E+00">
                  <c:v>-2.9300699999999999E-3</c:v>
                </c:pt>
                <c:pt idx="9650" formatCode="0.00E+00">
                  <c:v>-3.1077800000000001E-3</c:v>
                </c:pt>
                <c:pt idx="9651" formatCode="0.00E+00">
                  <c:v>-3.2894399999999998E-3</c:v>
                </c:pt>
                <c:pt idx="9652" formatCode="0.00E+00">
                  <c:v>-3.3905799999999998E-3</c:v>
                </c:pt>
                <c:pt idx="9653" formatCode="0.00E+00">
                  <c:v>-3.60641E-3</c:v>
                </c:pt>
                <c:pt idx="9654" formatCode="0.00E+00">
                  <c:v>-3.7328399999999999E-3</c:v>
                </c:pt>
                <c:pt idx="9655" formatCode="0.00E+00">
                  <c:v>-3.8639500000000001E-3</c:v>
                </c:pt>
                <c:pt idx="9656" formatCode="0.00E+00">
                  <c:v>-4.1058800000000001E-3</c:v>
                </c:pt>
                <c:pt idx="9657" formatCode="0.00E+00">
                  <c:v>-4.11394E-3</c:v>
                </c:pt>
                <c:pt idx="9658" formatCode="0.00E+00">
                  <c:v>-4.4515099999999997E-3</c:v>
                </c:pt>
                <c:pt idx="9659" formatCode="0.00E+00">
                  <c:v>-4.4741499999999997E-3</c:v>
                </c:pt>
                <c:pt idx="9660" formatCode="0.00E+00">
                  <c:v>-4.7487700000000002E-3</c:v>
                </c:pt>
                <c:pt idx="9661" formatCode="0.00E+00">
                  <c:v>-4.8929500000000001E-3</c:v>
                </c:pt>
                <c:pt idx="9662" formatCode="0.00E+00">
                  <c:v>-4.9925600000000001E-3</c:v>
                </c:pt>
                <c:pt idx="9663" formatCode="0.00E+00">
                  <c:v>-5.3683200000000002E-3</c:v>
                </c:pt>
                <c:pt idx="9664" formatCode="0.00E+00">
                  <c:v>-5.3846400000000004E-3</c:v>
                </c:pt>
                <c:pt idx="9665" formatCode="0.00E+00">
                  <c:v>-5.6909500000000002E-3</c:v>
                </c:pt>
                <c:pt idx="9666" formatCode="0.00E+00">
                  <c:v>-5.5274900000000004E-3</c:v>
                </c:pt>
                <c:pt idx="9667" formatCode="0.00E+00">
                  <c:v>-5.9315899999999996E-3</c:v>
                </c:pt>
                <c:pt idx="9668" formatCode="0.00E+00">
                  <c:v>-8.0970999999999994E-3</c:v>
                </c:pt>
                <c:pt idx="9669" formatCode="0.00E+00">
                  <c:v>-9.1671700000000005E-3</c:v>
                </c:pt>
                <c:pt idx="9670" formatCode="0.00E+00">
                  <c:v>-9.4266999999999997E-3</c:v>
                </c:pt>
                <c:pt idx="9671">
                  <c:v>-1.0748799999999999E-2</c:v>
                </c:pt>
                <c:pt idx="9672">
                  <c:v>-1.10594E-2</c:v>
                </c:pt>
                <c:pt idx="9673">
                  <c:v>-1.2040800000000001E-2</c:v>
                </c:pt>
                <c:pt idx="9674">
                  <c:v>-1.28723E-2</c:v>
                </c:pt>
                <c:pt idx="9675">
                  <c:v>-1.3313699999999999E-2</c:v>
                </c:pt>
                <c:pt idx="9676">
                  <c:v>-1.4537700000000001E-2</c:v>
                </c:pt>
                <c:pt idx="9677">
                  <c:v>-1.4844899999999999E-2</c:v>
                </c:pt>
                <c:pt idx="9678">
                  <c:v>-1.5947300000000001E-2</c:v>
                </c:pt>
                <c:pt idx="9679">
                  <c:v>-1.66264E-2</c:v>
                </c:pt>
                <c:pt idx="9680">
                  <c:v>-1.7279699999999999E-2</c:v>
                </c:pt>
                <c:pt idx="9681">
                  <c:v>-1.8350700000000001E-2</c:v>
                </c:pt>
                <c:pt idx="9682">
                  <c:v>-1.8782299999999998E-2</c:v>
                </c:pt>
                <c:pt idx="9683">
                  <c:v>-1.9842100000000001E-2</c:v>
                </c:pt>
                <c:pt idx="9684">
                  <c:v>-2.0496E-2</c:v>
                </c:pt>
                <c:pt idx="9685">
                  <c:v>-2.1212999999999999E-2</c:v>
                </c:pt>
                <c:pt idx="9686">
                  <c:v>-2.2197999999999999E-2</c:v>
                </c:pt>
                <c:pt idx="9687">
                  <c:v>-2.2722099999999999E-2</c:v>
                </c:pt>
                <c:pt idx="9688">
                  <c:v>-2.3733500000000001E-2</c:v>
                </c:pt>
                <c:pt idx="9689">
                  <c:v>-2.44475E-2</c:v>
                </c:pt>
                <c:pt idx="9690">
                  <c:v>-2.51538E-2</c:v>
                </c:pt>
                <c:pt idx="9691">
                  <c:v>-2.6175199999999999E-2</c:v>
                </c:pt>
                <c:pt idx="9692">
                  <c:v>-2.6676200000000001E-2</c:v>
                </c:pt>
                <c:pt idx="9693">
                  <c:v>-2.7720499999999999E-2</c:v>
                </c:pt>
                <c:pt idx="9694">
                  <c:v>-2.8396999999999999E-2</c:v>
                </c:pt>
                <c:pt idx="9695">
                  <c:v>-2.9117799999999999E-2</c:v>
                </c:pt>
                <c:pt idx="9696">
                  <c:v>-3.0159200000000001E-2</c:v>
                </c:pt>
                <c:pt idx="9697">
                  <c:v>-3.0613399999999999E-2</c:v>
                </c:pt>
                <c:pt idx="9698">
                  <c:v>-3.1773900000000001E-2</c:v>
                </c:pt>
                <c:pt idx="9699">
                  <c:v>-3.2339399999999997E-2</c:v>
                </c:pt>
                <c:pt idx="9700">
                  <c:v>-3.3201300000000003E-2</c:v>
                </c:pt>
                <c:pt idx="9701">
                  <c:v>-3.4153999999999997E-2</c:v>
                </c:pt>
                <c:pt idx="9702">
                  <c:v>-3.4648600000000002E-2</c:v>
                </c:pt>
                <c:pt idx="9703">
                  <c:v>-3.5838200000000001E-2</c:v>
                </c:pt>
                <c:pt idx="9704">
                  <c:v>-3.6296000000000002E-2</c:v>
                </c:pt>
                <c:pt idx="9705">
                  <c:v>-3.7312900000000003E-2</c:v>
                </c:pt>
                <c:pt idx="9706">
                  <c:v>-3.8100099999999998E-2</c:v>
                </c:pt>
                <c:pt idx="9707">
                  <c:v>-3.8757600000000003E-2</c:v>
                </c:pt>
                <c:pt idx="9708">
                  <c:v>-3.9864499999999997E-2</c:v>
                </c:pt>
                <c:pt idx="9709">
                  <c:v>-4.0355799999999997E-2</c:v>
                </c:pt>
                <c:pt idx="9710">
                  <c:v>-4.1439200000000002E-2</c:v>
                </c:pt>
                <c:pt idx="9711">
                  <c:v>-4.2111599999999999E-2</c:v>
                </c:pt>
                <c:pt idx="9712">
                  <c:v>-4.2918499999999998E-2</c:v>
                </c:pt>
                <c:pt idx="9713">
                  <c:v>-4.3871399999999998E-2</c:v>
                </c:pt>
                <c:pt idx="9714">
                  <c:v>-4.4475599999999997E-2</c:v>
                </c:pt>
                <c:pt idx="9715">
                  <c:v>-4.54998E-2</c:v>
                </c:pt>
                <c:pt idx="9716">
                  <c:v>-4.6181600000000003E-2</c:v>
                </c:pt>
                <c:pt idx="9717">
                  <c:v>-4.7053900000000003E-2</c:v>
                </c:pt>
                <c:pt idx="9718">
                  <c:v>-4.7933799999999999E-2</c:v>
                </c:pt>
                <c:pt idx="9719">
                  <c:v>-4.8647200000000002E-2</c:v>
                </c:pt>
                <c:pt idx="9720">
                  <c:v>-4.9590700000000001E-2</c:v>
                </c:pt>
                <c:pt idx="9721">
                  <c:v>-5.03363E-2</c:v>
                </c:pt>
                <c:pt idx="9722">
                  <c:v>-5.1171399999999999E-2</c:v>
                </c:pt>
                <c:pt idx="9723">
                  <c:v>-5.20505E-2</c:v>
                </c:pt>
                <c:pt idx="9724">
                  <c:v>-5.2778199999999997E-2</c:v>
                </c:pt>
                <c:pt idx="9725">
                  <c:v>-5.3698799999999998E-2</c:v>
                </c:pt>
                <c:pt idx="9726">
                  <c:v>-5.4486E-2</c:v>
                </c:pt>
                <c:pt idx="9727">
                  <c:v>-5.5304499999999999E-2</c:v>
                </c:pt>
                <c:pt idx="9728">
                  <c:v>-5.6223799999999997E-2</c:v>
                </c:pt>
                <c:pt idx="9729">
                  <c:v>-5.6933299999999999E-2</c:v>
                </c:pt>
                <c:pt idx="9730">
                  <c:v>-5.7884400000000003E-2</c:v>
                </c:pt>
                <c:pt idx="9731">
                  <c:v>-5.8641600000000002E-2</c:v>
                </c:pt>
                <c:pt idx="9732">
                  <c:v>-5.9475699999999999E-2</c:v>
                </c:pt>
                <c:pt idx="9733">
                  <c:v>-6.0376600000000002E-2</c:v>
                </c:pt>
                <c:pt idx="9734">
                  <c:v>-6.1084899999999998E-2</c:v>
                </c:pt>
                <c:pt idx="9735">
                  <c:v>-6.20618E-2</c:v>
                </c:pt>
                <c:pt idx="9736">
                  <c:v>-6.2797000000000006E-2</c:v>
                </c:pt>
                <c:pt idx="9737">
                  <c:v>-6.3690499999999997E-2</c:v>
                </c:pt>
                <c:pt idx="9738">
                  <c:v>-6.4553700000000006E-2</c:v>
                </c:pt>
                <c:pt idx="9739">
                  <c:v>-6.5308400000000003E-2</c:v>
                </c:pt>
                <c:pt idx="9740">
                  <c:v>-6.62605E-2</c:v>
                </c:pt>
                <c:pt idx="9741">
                  <c:v>-6.6989300000000002E-2</c:v>
                </c:pt>
                <c:pt idx="9742">
                  <c:v>-6.7895800000000006E-2</c:v>
                </c:pt>
                <c:pt idx="9743">
                  <c:v>-6.8715200000000004E-2</c:v>
                </c:pt>
                <c:pt idx="9744">
                  <c:v>-6.9519800000000007E-2</c:v>
                </c:pt>
                <c:pt idx="9745">
                  <c:v>-7.0438000000000001E-2</c:v>
                </c:pt>
                <c:pt idx="9746">
                  <c:v>-7.1214100000000002E-2</c:v>
                </c:pt>
                <c:pt idx="9747">
                  <c:v>-7.2119699999999995E-2</c:v>
                </c:pt>
                <c:pt idx="9748">
                  <c:v>-7.2941199999999998E-2</c:v>
                </c:pt>
                <c:pt idx="9749">
                  <c:v>-7.3772299999999999E-2</c:v>
                </c:pt>
                <c:pt idx="9750">
                  <c:v>-7.4650800000000003E-2</c:v>
                </c:pt>
                <c:pt idx="9751">
                  <c:v>-7.5451400000000002E-2</c:v>
                </c:pt>
                <c:pt idx="9752">
                  <c:v>-7.6313599999999995E-2</c:v>
                </c:pt>
                <c:pt idx="9753">
                  <c:v>-7.7147900000000005E-2</c:v>
                </c:pt>
                <c:pt idx="9754">
                  <c:v>-7.7994099999999997E-2</c:v>
                </c:pt>
                <c:pt idx="9755">
                  <c:v>-7.8897999999999996E-2</c:v>
                </c:pt>
                <c:pt idx="9756">
                  <c:v>-7.9769400000000004E-2</c:v>
                </c:pt>
                <c:pt idx="9757">
                  <c:v>-8.0645700000000001E-2</c:v>
                </c:pt>
                <c:pt idx="9758">
                  <c:v>-8.1539E-2</c:v>
                </c:pt>
                <c:pt idx="9759">
                  <c:v>-8.2375699999999996E-2</c:v>
                </c:pt>
                <c:pt idx="9760">
                  <c:v>-8.3275100000000005E-2</c:v>
                </c:pt>
                <c:pt idx="9761">
                  <c:v>-8.4134500000000001E-2</c:v>
                </c:pt>
                <c:pt idx="9762">
                  <c:v>-8.4979899999999997E-2</c:v>
                </c:pt>
                <c:pt idx="9763">
                  <c:v>-8.5902400000000004E-2</c:v>
                </c:pt>
                <c:pt idx="9764">
                  <c:v>-8.67174E-2</c:v>
                </c:pt>
                <c:pt idx="9765">
                  <c:v>-8.7661900000000001E-2</c:v>
                </c:pt>
                <c:pt idx="9766">
                  <c:v>-8.8515700000000003E-2</c:v>
                </c:pt>
                <c:pt idx="9767">
                  <c:v>-8.9371699999999998E-2</c:v>
                </c:pt>
                <c:pt idx="9768">
                  <c:v>-9.0306899999999996E-2</c:v>
                </c:pt>
                <c:pt idx="9769">
                  <c:v>-9.1081800000000004E-2</c:v>
                </c:pt>
                <c:pt idx="9770">
                  <c:v>-9.2050499999999993E-2</c:v>
                </c:pt>
                <c:pt idx="9771">
                  <c:v>-9.2847200000000005E-2</c:v>
                </c:pt>
                <c:pt idx="9772">
                  <c:v>-9.3733999999999998E-2</c:v>
                </c:pt>
                <c:pt idx="9773">
                  <c:v>-9.4650200000000004E-2</c:v>
                </c:pt>
                <c:pt idx="9774">
                  <c:v>-9.5438599999999998E-2</c:v>
                </c:pt>
                <c:pt idx="9775">
                  <c:v>-9.64396E-2</c:v>
                </c:pt>
                <c:pt idx="9776">
                  <c:v>-9.7207799999999997E-2</c:v>
                </c:pt>
                <c:pt idx="9777">
                  <c:v>-9.8145899999999994E-2</c:v>
                </c:pt>
                <c:pt idx="9778">
                  <c:v>-9.9006899999999995E-2</c:v>
                </c:pt>
                <c:pt idx="9779">
                  <c:v>-9.9822099999999997E-2</c:v>
                </c:pt>
                <c:pt idx="9780">
                  <c:v>-0.100781</c:v>
                </c:pt>
                <c:pt idx="9781">
                  <c:v>-0.10154100000000001</c:v>
                </c:pt>
                <c:pt idx="9782">
                  <c:v>-0.10249</c:v>
                </c:pt>
                <c:pt idx="9783">
                  <c:v>-0.103323</c:v>
                </c:pt>
                <c:pt idx="9784">
                  <c:v>-0.10419</c:v>
                </c:pt>
                <c:pt idx="9785">
                  <c:v>-0.105114</c:v>
                </c:pt>
                <c:pt idx="9786">
                  <c:v>-0.105919</c:v>
                </c:pt>
                <c:pt idx="9787">
                  <c:v>-0.106838</c:v>
                </c:pt>
                <c:pt idx="9788">
                  <c:v>-0.10767699999999999</c:v>
                </c:pt>
                <c:pt idx="9789">
                  <c:v>-0.108524</c:v>
                </c:pt>
                <c:pt idx="9790">
                  <c:v>-0.10942200000000001</c:v>
                </c:pt>
                <c:pt idx="9791">
                  <c:v>-0.110235</c:v>
                </c:pt>
                <c:pt idx="9792">
                  <c:v>-0.11111799999999999</c:v>
                </c:pt>
                <c:pt idx="9793">
                  <c:v>-0.111999</c:v>
                </c:pt>
                <c:pt idx="9794">
                  <c:v>-0.112813</c:v>
                </c:pt>
                <c:pt idx="9795">
                  <c:v>-0.113759</c:v>
                </c:pt>
                <c:pt idx="9796">
                  <c:v>-0.114541</c:v>
                </c:pt>
                <c:pt idx="9797">
                  <c:v>-0.115443</c:v>
                </c:pt>
                <c:pt idx="9798">
                  <c:v>-0.11630600000000001</c:v>
                </c:pt>
                <c:pt idx="9799">
                  <c:v>-0.11708200000000001</c:v>
                </c:pt>
                <c:pt idx="9800">
                  <c:v>-0.118051</c:v>
                </c:pt>
                <c:pt idx="9801">
                  <c:v>-0.11876</c:v>
                </c:pt>
                <c:pt idx="9802">
                  <c:v>-0.119725</c:v>
                </c:pt>
                <c:pt idx="9803">
                  <c:v>-0.120527</c:v>
                </c:pt>
                <c:pt idx="9804">
                  <c:v>-0.12135799999999999</c:v>
                </c:pt>
                <c:pt idx="9805">
                  <c:v>-0.122312</c:v>
                </c:pt>
                <c:pt idx="9806">
                  <c:v>-0.12300999999999999</c:v>
                </c:pt>
                <c:pt idx="9807">
                  <c:v>-0.124014</c:v>
                </c:pt>
                <c:pt idx="9808">
                  <c:v>-0.12472800000000001</c:v>
                </c:pt>
                <c:pt idx="9809">
                  <c:v>-0.12562000000000001</c:v>
                </c:pt>
                <c:pt idx="9810">
                  <c:v>-0.12647700000000001</c:v>
                </c:pt>
                <c:pt idx="9811">
                  <c:v>-0.127218</c:v>
                </c:pt>
                <c:pt idx="9812">
                  <c:v>-0.12819</c:v>
                </c:pt>
                <c:pt idx="9813">
                  <c:v>-0.12889700000000001</c:v>
                </c:pt>
                <c:pt idx="9814">
                  <c:v>-0.12983600000000001</c:v>
                </c:pt>
                <c:pt idx="9815">
                  <c:v>-0.130636</c:v>
                </c:pt>
                <c:pt idx="9816">
                  <c:v>-0.13145000000000001</c:v>
                </c:pt>
                <c:pt idx="9817">
                  <c:v>-0.13234099999999999</c:v>
                </c:pt>
                <c:pt idx="9818">
                  <c:v>-0.13308200000000001</c:v>
                </c:pt>
                <c:pt idx="9819">
                  <c:v>-0.133969</c:v>
                </c:pt>
                <c:pt idx="9820">
                  <c:v>-0.13475100000000001</c:v>
                </c:pt>
                <c:pt idx="9821">
                  <c:v>-0.13556699999999999</c:v>
                </c:pt>
                <c:pt idx="9822">
                  <c:v>-0.13641700000000001</c:v>
                </c:pt>
                <c:pt idx="9823">
                  <c:v>-0.13720399999999999</c:v>
                </c:pt>
                <c:pt idx="9824">
                  <c:v>-0.13805000000000001</c:v>
                </c:pt>
                <c:pt idx="9825">
                  <c:v>-0.13888300000000001</c:v>
                </c:pt>
                <c:pt idx="9826">
                  <c:v>-0.139657</c:v>
                </c:pt>
                <c:pt idx="9827">
                  <c:v>-0.140517</c:v>
                </c:pt>
                <c:pt idx="9828">
                  <c:v>-0.141264</c:v>
                </c:pt>
                <c:pt idx="9829">
                  <c:v>-0.14208100000000001</c:v>
                </c:pt>
                <c:pt idx="9830">
                  <c:v>-0.142905</c:v>
                </c:pt>
                <c:pt idx="9831">
                  <c:v>-0.14363100000000001</c:v>
                </c:pt>
                <c:pt idx="9832">
                  <c:v>-0.14453099999999999</c:v>
                </c:pt>
                <c:pt idx="9833">
                  <c:v>-0.145229</c:v>
                </c:pt>
                <c:pt idx="9834">
                  <c:v>-0.14610300000000001</c:v>
                </c:pt>
                <c:pt idx="9835">
                  <c:v>-0.14688300000000001</c:v>
                </c:pt>
                <c:pt idx="9836">
                  <c:v>-0.14762600000000001</c:v>
                </c:pt>
                <c:pt idx="9837">
                  <c:v>-0.148507</c:v>
                </c:pt>
                <c:pt idx="9838">
                  <c:v>-0.14915900000000001</c:v>
                </c:pt>
                <c:pt idx="9839">
                  <c:v>-0.15005499999999999</c:v>
                </c:pt>
                <c:pt idx="9840">
                  <c:v>-0.150751</c:v>
                </c:pt>
                <c:pt idx="9841">
                  <c:v>-0.15154500000000001</c:v>
                </c:pt>
                <c:pt idx="9842">
                  <c:v>-0.152363</c:v>
                </c:pt>
                <c:pt idx="9843">
                  <c:v>-0.15304999999999999</c:v>
                </c:pt>
                <c:pt idx="9844">
                  <c:v>-0.15393699999999999</c:v>
                </c:pt>
                <c:pt idx="9845">
                  <c:v>-0.154611</c:v>
                </c:pt>
                <c:pt idx="9846">
                  <c:v>-0.15543699999999999</c:v>
                </c:pt>
                <c:pt idx="9847">
                  <c:v>-0.15618299999999999</c:v>
                </c:pt>
                <c:pt idx="9848">
                  <c:v>-0.15690699999999999</c:v>
                </c:pt>
                <c:pt idx="9849">
                  <c:v>-0.15772</c:v>
                </c:pt>
                <c:pt idx="9850">
                  <c:v>-0.15840299999999999</c:v>
                </c:pt>
                <c:pt idx="9851">
                  <c:v>-0.15920100000000001</c:v>
                </c:pt>
                <c:pt idx="9852">
                  <c:v>-0.15992600000000001</c:v>
                </c:pt>
                <c:pt idx="9853">
                  <c:v>-0.16067000000000001</c:v>
                </c:pt>
                <c:pt idx="9854">
                  <c:v>-0.161443</c:v>
                </c:pt>
                <c:pt idx="9855">
                  <c:v>-0.162159</c:v>
                </c:pt>
                <c:pt idx="9856">
                  <c:v>-0.162914</c:v>
                </c:pt>
                <c:pt idx="9857">
                  <c:v>-0.16364999999999999</c:v>
                </c:pt>
                <c:pt idx="9858">
                  <c:v>-0.164357</c:v>
                </c:pt>
                <c:pt idx="9859">
                  <c:v>-0.16510900000000001</c:v>
                </c:pt>
                <c:pt idx="9860">
                  <c:v>-0.16580700000000001</c:v>
                </c:pt>
                <c:pt idx="9861">
                  <c:v>-0.16652800000000001</c:v>
                </c:pt>
                <c:pt idx="9862">
                  <c:v>-0.16727</c:v>
                </c:pt>
                <c:pt idx="9863">
                  <c:v>-0.16794600000000001</c:v>
                </c:pt>
                <c:pt idx="9864">
                  <c:v>-0.16872000000000001</c:v>
                </c:pt>
                <c:pt idx="9865">
                  <c:v>-0.16939000000000001</c:v>
                </c:pt>
                <c:pt idx="9866">
                  <c:v>-0.170123</c:v>
                </c:pt>
                <c:pt idx="9867">
                  <c:v>-0.17083799999999999</c:v>
                </c:pt>
                <c:pt idx="9868">
                  <c:v>-0.17149200000000001</c:v>
                </c:pt>
                <c:pt idx="9869">
                  <c:v>-0.17224800000000001</c:v>
                </c:pt>
                <c:pt idx="9870">
                  <c:v>-0.172871</c:v>
                </c:pt>
                <c:pt idx="9871">
                  <c:v>-0.17360900000000001</c:v>
                </c:pt>
                <c:pt idx="9872">
                  <c:v>-0.17427799999999999</c:v>
                </c:pt>
                <c:pt idx="9873">
                  <c:v>-0.17494999999999999</c:v>
                </c:pt>
                <c:pt idx="9874">
                  <c:v>-0.17568500000000001</c:v>
                </c:pt>
                <c:pt idx="9875">
                  <c:v>-0.176311</c:v>
                </c:pt>
                <c:pt idx="9876">
                  <c:v>-0.17705099999999999</c:v>
                </c:pt>
                <c:pt idx="9877">
                  <c:v>-0.17768200000000001</c:v>
                </c:pt>
                <c:pt idx="9878">
                  <c:v>-0.17835500000000001</c:v>
                </c:pt>
                <c:pt idx="9879">
                  <c:v>-0.179034</c:v>
                </c:pt>
                <c:pt idx="9880">
                  <c:v>-0.17965</c:v>
                </c:pt>
                <c:pt idx="9881">
                  <c:v>-0.18035200000000001</c:v>
                </c:pt>
                <c:pt idx="9882">
                  <c:v>-0.18096499999999999</c:v>
                </c:pt>
                <c:pt idx="9883">
                  <c:v>-0.181641</c:v>
                </c:pt>
                <c:pt idx="9884">
                  <c:v>-0.18229899999999999</c:v>
                </c:pt>
                <c:pt idx="9885">
                  <c:v>-0.18293599999999999</c:v>
                </c:pt>
                <c:pt idx="9886">
                  <c:v>-0.18360899999999999</c:v>
                </c:pt>
                <c:pt idx="9887">
                  <c:v>-0.18421499999999999</c:v>
                </c:pt>
                <c:pt idx="9888">
                  <c:v>-0.18485699999999999</c:v>
                </c:pt>
                <c:pt idx="9889">
                  <c:v>-0.185479</c:v>
                </c:pt>
                <c:pt idx="9890">
                  <c:v>-0.18609300000000001</c:v>
                </c:pt>
                <c:pt idx="9891">
                  <c:v>-0.186727</c:v>
                </c:pt>
                <c:pt idx="9892">
                  <c:v>-0.187332</c:v>
                </c:pt>
                <c:pt idx="9893">
                  <c:v>-0.18795600000000001</c:v>
                </c:pt>
                <c:pt idx="9894">
                  <c:v>-0.188582</c:v>
                </c:pt>
                <c:pt idx="9895">
                  <c:v>-0.189188</c:v>
                </c:pt>
                <c:pt idx="9896">
                  <c:v>-0.189806</c:v>
                </c:pt>
                <c:pt idx="9897">
                  <c:v>-0.19039700000000001</c:v>
                </c:pt>
                <c:pt idx="9898">
                  <c:v>-0.19098499999999999</c:v>
                </c:pt>
                <c:pt idx="9899">
                  <c:v>-0.19159100000000001</c:v>
                </c:pt>
                <c:pt idx="9900">
                  <c:v>-0.19215499999999999</c:v>
                </c:pt>
                <c:pt idx="9901">
                  <c:v>-0.19275800000000001</c:v>
                </c:pt>
                <c:pt idx="9902">
                  <c:v>-0.193324</c:v>
                </c:pt>
                <c:pt idx="9903">
                  <c:v>-0.19390399999999999</c:v>
                </c:pt>
                <c:pt idx="9904">
                  <c:v>-0.19450500000000001</c:v>
                </c:pt>
                <c:pt idx="9905">
                  <c:v>-0.195052</c:v>
                </c:pt>
                <c:pt idx="9906">
                  <c:v>-0.19565299999999999</c:v>
                </c:pt>
                <c:pt idx="9907">
                  <c:v>-0.196185</c:v>
                </c:pt>
                <c:pt idx="9908">
                  <c:v>-0.19675699999999999</c:v>
                </c:pt>
                <c:pt idx="9909">
                  <c:v>-0.19731499999999999</c:v>
                </c:pt>
                <c:pt idx="9910">
                  <c:v>-0.19783700000000001</c:v>
                </c:pt>
                <c:pt idx="9911">
                  <c:v>-0.19841300000000001</c:v>
                </c:pt>
                <c:pt idx="9912">
                  <c:v>-0.19891200000000001</c:v>
                </c:pt>
                <c:pt idx="9913">
                  <c:v>-0.199486</c:v>
                </c:pt>
                <c:pt idx="9914">
                  <c:v>-0.20001099999999999</c:v>
                </c:pt>
                <c:pt idx="9915">
                  <c:v>-0.200545</c:v>
                </c:pt>
                <c:pt idx="9916">
                  <c:v>-0.20109199999999999</c:v>
                </c:pt>
                <c:pt idx="9917">
                  <c:v>-0.20158400000000001</c:v>
                </c:pt>
                <c:pt idx="9918">
                  <c:v>-0.20213500000000001</c:v>
                </c:pt>
                <c:pt idx="9919">
                  <c:v>-0.20261599999999999</c:v>
                </c:pt>
                <c:pt idx="9920">
                  <c:v>-0.20313800000000001</c:v>
                </c:pt>
                <c:pt idx="9921">
                  <c:v>-0.20363100000000001</c:v>
                </c:pt>
                <c:pt idx="9922">
                  <c:v>-0.204123</c:v>
                </c:pt>
                <c:pt idx="9923">
                  <c:v>-0.20463700000000001</c:v>
                </c:pt>
                <c:pt idx="9924">
                  <c:v>-0.20511699999999999</c:v>
                </c:pt>
                <c:pt idx="9925">
                  <c:v>-0.20562900000000001</c:v>
                </c:pt>
                <c:pt idx="9926">
                  <c:v>-0.20610400000000001</c:v>
                </c:pt>
                <c:pt idx="9927">
                  <c:v>-0.206595</c:v>
                </c:pt>
                <c:pt idx="9928">
                  <c:v>-0.20705999999999999</c:v>
                </c:pt>
                <c:pt idx="9929">
                  <c:v>-0.20753099999999999</c:v>
                </c:pt>
                <c:pt idx="9930">
                  <c:v>-0.20798700000000001</c:v>
                </c:pt>
                <c:pt idx="9931">
                  <c:v>-0.20844399999999999</c:v>
                </c:pt>
                <c:pt idx="9932">
                  <c:v>-0.208902</c:v>
                </c:pt>
                <c:pt idx="9933">
                  <c:v>-0.20934900000000001</c:v>
                </c:pt>
                <c:pt idx="9934">
                  <c:v>-0.209818</c:v>
                </c:pt>
                <c:pt idx="9935">
                  <c:v>-0.210253</c:v>
                </c:pt>
                <c:pt idx="9936">
                  <c:v>-0.21071999999999999</c:v>
                </c:pt>
                <c:pt idx="9937">
                  <c:v>-0.21113499999999999</c:v>
                </c:pt>
                <c:pt idx="9938">
                  <c:v>-0.21157300000000001</c:v>
                </c:pt>
                <c:pt idx="9939">
                  <c:v>-0.21199100000000001</c:v>
                </c:pt>
                <c:pt idx="9940">
                  <c:v>-0.212397</c:v>
                </c:pt>
                <c:pt idx="9941">
                  <c:v>-0.21282899999999999</c:v>
                </c:pt>
                <c:pt idx="9942">
                  <c:v>-0.21320900000000001</c:v>
                </c:pt>
                <c:pt idx="9943">
                  <c:v>-0.213648</c:v>
                </c:pt>
                <c:pt idx="9944">
                  <c:v>-0.214036</c:v>
                </c:pt>
                <c:pt idx="9945">
                  <c:v>-0.21446299999999999</c:v>
                </c:pt>
                <c:pt idx="9946">
                  <c:v>-0.21485799999999999</c:v>
                </c:pt>
                <c:pt idx="9947">
                  <c:v>-0.215228</c:v>
                </c:pt>
                <c:pt idx="9948">
                  <c:v>-0.21562300000000001</c:v>
                </c:pt>
                <c:pt idx="9949">
                  <c:v>-0.21596699999999999</c:v>
                </c:pt>
                <c:pt idx="9950">
                  <c:v>-0.216366</c:v>
                </c:pt>
                <c:pt idx="9951">
                  <c:v>-0.21670400000000001</c:v>
                </c:pt>
                <c:pt idx="9952">
                  <c:v>-0.21707699999999999</c:v>
                </c:pt>
                <c:pt idx="9953">
                  <c:v>-0.21743199999999999</c:v>
                </c:pt>
                <c:pt idx="9954">
                  <c:v>-0.21778800000000001</c:v>
                </c:pt>
                <c:pt idx="9955">
                  <c:v>-0.21816199999999999</c:v>
                </c:pt>
                <c:pt idx="9956">
                  <c:v>-0.21848600000000001</c:v>
                </c:pt>
                <c:pt idx="9957">
                  <c:v>-0.21884300000000001</c:v>
                </c:pt>
                <c:pt idx="9958">
                  <c:v>-0.21915299999999999</c:v>
                </c:pt>
                <c:pt idx="9959">
                  <c:v>-0.219497</c:v>
                </c:pt>
                <c:pt idx="9960">
                  <c:v>-0.219809</c:v>
                </c:pt>
                <c:pt idx="9961">
                  <c:v>-0.22012300000000001</c:v>
                </c:pt>
                <c:pt idx="9962">
                  <c:v>-0.22043599999999999</c:v>
                </c:pt>
                <c:pt idx="9963">
                  <c:v>-0.22073599999999999</c:v>
                </c:pt>
                <c:pt idx="9964">
                  <c:v>-0.22106500000000001</c:v>
                </c:pt>
                <c:pt idx="9965">
                  <c:v>-0.22135299999999999</c:v>
                </c:pt>
                <c:pt idx="9966">
                  <c:v>-0.221667</c:v>
                </c:pt>
                <c:pt idx="9967">
                  <c:v>-0.221939</c:v>
                </c:pt>
                <c:pt idx="9968">
                  <c:v>-0.22223699999999999</c:v>
                </c:pt>
                <c:pt idx="9969">
                  <c:v>-0.22251399999999999</c:v>
                </c:pt>
                <c:pt idx="9970">
                  <c:v>-0.22278000000000001</c:v>
                </c:pt>
                <c:pt idx="9971">
                  <c:v>-0.223049</c:v>
                </c:pt>
                <c:pt idx="9972">
                  <c:v>-0.22328700000000001</c:v>
                </c:pt>
                <c:pt idx="9973">
                  <c:v>-0.22356699999999999</c:v>
                </c:pt>
                <c:pt idx="9974">
                  <c:v>-0.22380700000000001</c:v>
                </c:pt>
                <c:pt idx="9975">
                  <c:v>-0.224076</c:v>
                </c:pt>
                <c:pt idx="9976">
                  <c:v>-0.22431300000000001</c:v>
                </c:pt>
                <c:pt idx="9977">
                  <c:v>-0.224553</c:v>
                </c:pt>
                <c:pt idx="9978">
                  <c:v>-0.22479499999999999</c:v>
                </c:pt>
                <c:pt idx="9979">
                  <c:v>-0.22500600000000001</c:v>
                </c:pt>
                <c:pt idx="9980">
                  <c:v>-0.22524</c:v>
                </c:pt>
                <c:pt idx="9981">
                  <c:v>-0.22542899999999999</c:v>
                </c:pt>
                <c:pt idx="9982">
                  <c:v>-0.22565299999999999</c:v>
                </c:pt>
                <c:pt idx="9983">
                  <c:v>-0.225852</c:v>
                </c:pt>
                <c:pt idx="9984">
                  <c:v>-0.22606299999999999</c:v>
                </c:pt>
                <c:pt idx="9985">
                  <c:v>-0.226271</c:v>
                </c:pt>
                <c:pt idx="9986">
                  <c:v>-0.22645799999999999</c:v>
                </c:pt>
                <c:pt idx="9987">
                  <c:v>-0.226662</c:v>
                </c:pt>
                <c:pt idx="9988">
                  <c:v>-0.226827</c:v>
                </c:pt>
                <c:pt idx="9989">
                  <c:v>-0.22701399999999999</c:v>
                </c:pt>
                <c:pt idx="9990">
                  <c:v>-0.22716800000000001</c:v>
                </c:pt>
                <c:pt idx="9991">
                  <c:v>-0.22733300000000001</c:v>
                </c:pt>
                <c:pt idx="9992">
                  <c:v>-0.227491</c:v>
                </c:pt>
                <c:pt idx="9993">
                  <c:v>-0.22764200000000001</c:v>
                </c:pt>
                <c:pt idx="9994">
                  <c:v>-0.22780800000000001</c:v>
                </c:pt>
                <c:pt idx="9995">
                  <c:v>-0.22795199999999999</c:v>
                </c:pt>
                <c:pt idx="9996">
                  <c:v>-0.22811100000000001</c:v>
                </c:pt>
                <c:pt idx="9997">
                  <c:v>-0.228238</c:v>
                </c:pt>
                <c:pt idx="9998">
                  <c:v>-0.22837099999999999</c:v>
                </c:pt>
                <c:pt idx="9999">
                  <c:v>-0.228488</c:v>
                </c:pt>
                <c:pt idx="10000">
                  <c:v>-0.228602</c:v>
                </c:pt>
                <c:pt idx="10001">
                  <c:v>-0.228714</c:v>
                </c:pt>
                <c:pt idx="10002">
                  <c:v>-0.22881099999999999</c:v>
                </c:pt>
                <c:pt idx="10003">
                  <c:v>-0.22892299999999999</c:v>
                </c:pt>
                <c:pt idx="10004">
                  <c:v>-0.229021</c:v>
                </c:pt>
                <c:pt idx="10005">
                  <c:v>-0.22913700000000001</c:v>
                </c:pt>
                <c:pt idx="10006">
                  <c:v>-0.22922300000000001</c:v>
                </c:pt>
                <c:pt idx="10007">
                  <c:v>-0.22930600000000001</c:v>
                </c:pt>
                <c:pt idx="10008">
                  <c:v>-0.229378</c:v>
                </c:pt>
                <c:pt idx="10009">
                  <c:v>-0.22944300000000001</c:v>
                </c:pt>
                <c:pt idx="10010">
                  <c:v>-0.229517</c:v>
                </c:pt>
                <c:pt idx="10011">
                  <c:v>-0.22956199999999999</c:v>
                </c:pt>
                <c:pt idx="10012">
                  <c:v>-0.22962399999999999</c:v>
                </c:pt>
                <c:pt idx="10013">
                  <c:v>-0.22966500000000001</c:v>
                </c:pt>
                <c:pt idx="10014">
                  <c:v>-0.22972600000000001</c:v>
                </c:pt>
                <c:pt idx="10015">
                  <c:v>-0.22977700000000001</c:v>
                </c:pt>
                <c:pt idx="10016">
                  <c:v>-0.22980900000000001</c:v>
                </c:pt>
                <c:pt idx="10017">
                  <c:v>-0.229847</c:v>
                </c:pt>
                <c:pt idx="10018">
                  <c:v>-0.22985900000000001</c:v>
                </c:pt>
                <c:pt idx="10019">
                  <c:v>-0.22989299999999999</c:v>
                </c:pt>
                <c:pt idx="10020">
                  <c:v>-0.22989699999999999</c:v>
                </c:pt>
                <c:pt idx="10021">
                  <c:v>-0.229903</c:v>
                </c:pt>
                <c:pt idx="10022">
                  <c:v>-0.22989999999999999</c:v>
                </c:pt>
                <c:pt idx="10023">
                  <c:v>-0.22989299999999999</c:v>
                </c:pt>
                <c:pt idx="10024">
                  <c:v>-0.229905</c:v>
                </c:pt>
                <c:pt idx="10025">
                  <c:v>-0.22988800000000001</c:v>
                </c:pt>
                <c:pt idx="10026">
                  <c:v>-0.22988400000000001</c:v>
                </c:pt>
                <c:pt idx="10027">
                  <c:v>-0.229853</c:v>
                </c:pt>
                <c:pt idx="10028">
                  <c:v>-0.22983400000000001</c:v>
                </c:pt>
                <c:pt idx="10029">
                  <c:v>-0.22980700000000001</c:v>
                </c:pt>
                <c:pt idx="10030">
                  <c:v>-0.22975899999999999</c:v>
                </c:pt>
                <c:pt idx="10031">
                  <c:v>-0.229713</c:v>
                </c:pt>
                <c:pt idx="10032">
                  <c:v>-0.22964499999999999</c:v>
                </c:pt>
                <c:pt idx="10033">
                  <c:v>-0.229601</c:v>
                </c:pt>
                <c:pt idx="10034">
                  <c:v>-0.229542</c:v>
                </c:pt>
                <c:pt idx="10035">
                  <c:v>-0.229486</c:v>
                </c:pt>
                <c:pt idx="10036">
                  <c:v>-0.22942100000000001</c:v>
                </c:pt>
                <c:pt idx="10037">
                  <c:v>-0.22934499999999999</c:v>
                </c:pt>
                <c:pt idx="10038">
                  <c:v>-0.22927500000000001</c:v>
                </c:pt>
                <c:pt idx="10039">
                  <c:v>-0.229183</c:v>
                </c:pt>
                <c:pt idx="10040">
                  <c:v>-0.22909199999999999</c:v>
                </c:pt>
                <c:pt idx="10041">
                  <c:v>-0.22897999999999999</c:v>
                </c:pt>
                <c:pt idx="10042">
                  <c:v>-0.228877</c:v>
                </c:pt>
                <c:pt idx="10043">
                  <c:v>-0.228769</c:v>
                </c:pt>
                <c:pt idx="10044">
                  <c:v>-0.228661</c:v>
                </c:pt>
                <c:pt idx="10045">
                  <c:v>-0.22855300000000001</c:v>
                </c:pt>
                <c:pt idx="10046">
                  <c:v>-0.228432</c:v>
                </c:pt>
                <c:pt idx="10047">
                  <c:v>-0.22831399999999999</c:v>
                </c:pt>
                <c:pt idx="10048">
                  <c:v>-0.22817499999999999</c:v>
                </c:pt>
                <c:pt idx="10049">
                  <c:v>-0.22803999999999999</c:v>
                </c:pt>
                <c:pt idx="10050">
                  <c:v>-0.227885</c:v>
                </c:pt>
                <c:pt idx="10051">
                  <c:v>-0.22773199999999999</c:v>
                </c:pt>
                <c:pt idx="10052">
                  <c:v>-0.227572</c:v>
                </c:pt>
                <c:pt idx="10053">
                  <c:v>-0.227409</c:v>
                </c:pt>
                <c:pt idx="10054">
                  <c:v>-0.22725500000000001</c:v>
                </c:pt>
                <c:pt idx="10055">
                  <c:v>-0.22708500000000001</c:v>
                </c:pt>
                <c:pt idx="10056">
                  <c:v>-0.22692599999999999</c:v>
                </c:pt>
                <c:pt idx="10057">
                  <c:v>-0.226739</c:v>
                </c:pt>
                <c:pt idx="10058">
                  <c:v>-0.22655600000000001</c:v>
                </c:pt>
                <c:pt idx="10059">
                  <c:v>-0.226359</c:v>
                </c:pt>
                <c:pt idx="10060">
                  <c:v>-0.226156</c:v>
                </c:pt>
                <c:pt idx="10061">
                  <c:v>-0.22595399999999999</c:v>
                </c:pt>
                <c:pt idx="10062">
                  <c:v>-0.22573199999999999</c:v>
                </c:pt>
                <c:pt idx="10063">
                  <c:v>-0.22552700000000001</c:v>
                </c:pt>
                <c:pt idx="10064">
                  <c:v>-0.22530800000000001</c:v>
                </c:pt>
                <c:pt idx="10065">
                  <c:v>-0.225104</c:v>
                </c:pt>
                <c:pt idx="10066">
                  <c:v>-0.22487599999999999</c:v>
                </c:pt>
                <c:pt idx="10067">
                  <c:v>-0.224637</c:v>
                </c:pt>
                <c:pt idx="10068">
                  <c:v>-0.22439400000000001</c:v>
                </c:pt>
                <c:pt idx="10069">
                  <c:v>-0.224138</c:v>
                </c:pt>
                <c:pt idx="10070">
                  <c:v>-0.22389500000000001</c:v>
                </c:pt>
                <c:pt idx="10071">
                  <c:v>-0.22362299999999999</c:v>
                </c:pt>
                <c:pt idx="10072">
                  <c:v>-0.223361</c:v>
                </c:pt>
                <c:pt idx="10073">
                  <c:v>-0.22308600000000001</c:v>
                </c:pt>
                <c:pt idx="10074">
                  <c:v>-0.22282199999999999</c:v>
                </c:pt>
                <c:pt idx="10075">
                  <c:v>-0.222554</c:v>
                </c:pt>
                <c:pt idx="10076">
                  <c:v>-0.22226699999999999</c:v>
                </c:pt>
                <c:pt idx="10077">
                  <c:v>-0.22198499999999999</c:v>
                </c:pt>
                <c:pt idx="10078">
                  <c:v>-0.22168099999999999</c:v>
                </c:pt>
                <c:pt idx="10079">
                  <c:v>-0.22139400000000001</c:v>
                </c:pt>
                <c:pt idx="10080">
                  <c:v>-0.221082</c:v>
                </c:pt>
                <c:pt idx="10081">
                  <c:v>-0.22076799999999999</c:v>
                </c:pt>
                <c:pt idx="10082">
                  <c:v>-0.220444</c:v>
                </c:pt>
                <c:pt idx="10083">
                  <c:v>-0.22011900000000001</c:v>
                </c:pt>
                <c:pt idx="10084">
                  <c:v>-0.219807</c:v>
                </c:pt>
                <c:pt idx="10085">
                  <c:v>-0.219473</c:v>
                </c:pt>
                <c:pt idx="10086">
                  <c:v>-0.21914800000000001</c:v>
                </c:pt>
                <c:pt idx="10087">
                  <c:v>-0.21879899999999999</c:v>
                </c:pt>
                <c:pt idx="10088">
                  <c:v>-0.21846499999999999</c:v>
                </c:pt>
                <c:pt idx="10089">
                  <c:v>-0.21811800000000001</c:v>
                </c:pt>
                <c:pt idx="10090">
                  <c:v>-0.21775600000000001</c:v>
                </c:pt>
                <c:pt idx="10091">
                  <c:v>-0.217386</c:v>
                </c:pt>
                <c:pt idx="10092">
                  <c:v>-0.216998</c:v>
                </c:pt>
                <c:pt idx="10093">
                  <c:v>-0.21663199999999999</c:v>
                </c:pt>
                <c:pt idx="10094">
                  <c:v>-0.216248</c:v>
                </c:pt>
                <c:pt idx="10095">
                  <c:v>-0.21587400000000001</c:v>
                </c:pt>
                <c:pt idx="10096">
                  <c:v>-0.21548500000000001</c:v>
                </c:pt>
                <c:pt idx="10097">
                  <c:v>-0.21509300000000001</c:v>
                </c:pt>
                <c:pt idx="10098">
                  <c:v>-0.214702</c:v>
                </c:pt>
                <c:pt idx="10099">
                  <c:v>-0.21429300000000001</c:v>
                </c:pt>
                <c:pt idx="10100">
                  <c:v>-0.21388499999999999</c:v>
                </c:pt>
                <c:pt idx="10101">
                  <c:v>-0.213454</c:v>
                </c:pt>
                <c:pt idx="10102">
                  <c:v>-0.213033</c:v>
                </c:pt>
                <c:pt idx="10103">
                  <c:v>-0.21260399999999999</c:v>
                </c:pt>
                <c:pt idx="10104">
                  <c:v>-0.21217800000000001</c:v>
                </c:pt>
                <c:pt idx="10105">
                  <c:v>-0.21174899999999999</c:v>
                </c:pt>
                <c:pt idx="10106">
                  <c:v>-0.211311</c:v>
                </c:pt>
                <c:pt idx="10107">
                  <c:v>-0.21087500000000001</c:v>
                </c:pt>
                <c:pt idx="10108">
                  <c:v>-0.210422</c:v>
                </c:pt>
                <c:pt idx="10109">
                  <c:v>-0.20997199999999999</c:v>
                </c:pt>
                <c:pt idx="10110">
                  <c:v>-0.20950299999999999</c:v>
                </c:pt>
                <c:pt idx="10111">
                  <c:v>-0.209035</c:v>
                </c:pt>
                <c:pt idx="10112">
                  <c:v>-0.20855899999999999</c:v>
                </c:pt>
                <c:pt idx="10113">
                  <c:v>-0.20808299999999999</c:v>
                </c:pt>
                <c:pt idx="10114">
                  <c:v>-0.20760799999999999</c:v>
                </c:pt>
                <c:pt idx="10115">
                  <c:v>-0.20712700000000001</c:v>
                </c:pt>
                <c:pt idx="10116">
                  <c:v>-0.206648</c:v>
                </c:pt>
                <c:pt idx="10117">
                  <c:v>-0.206151</c:v>
                </c:pt>
                <c:pt idx="10118">
                  <c:v>-0.20565800000000001</c:v>
                </c:pt>
                <c:pt idx="10119">
                  <c:v>-0.205149</c:v>
                </c:pt>
                <c:pt idx="10120">
                  <c:v>-0.20464099999999999</c:v>
                </c:pt>
                <c:pt idx="10121">
                  <c:v>-0.204124</c:v>
                </c:pt>
                <c:pt idx="10122">
                  <c:v>-0.203597</c:v>
                </c:pt>
                <c:pt idx="10123">
                  <c:v>-0.20307500000000001</c:v>
                </c:pt>
                <c:pt idx="10124">
                  <c:v>-0.202546</c:v>
                </c:pt>
                <c:pt idx="10125">
                  <c:v>-0.20202999999999999</c:v>
                </c:pt>
                <c:pt idx="10126">
                  <c:v>-0.201492</c:v>
                </c:pt>
                <c:pt idx="10127">
                  <c:v>-0.20095199999999999</c:v>
                </c:pt>
                <c:pt idx="10128">
                  <c:v>-0.200402</c:v>
                </c:pt>
                <c:pt idx="10129">
                  <c:v>-0.19985</c:v>
                </c:pt>
                <c:pt idx="10130">
                  <c:v>-0.19930100000000001</c:v>
                </c:pt>
                <c:pt idx="10131">
                  <c:v>-0.19872999999999999</c:v>
                </c:pt>
                <c:pt idx="10132">
                  <c:v>-0.19816500000000001</c:v>
                </c:pt>
                <c:pt idx="10133">
                  <c:v>-0.19758500000000001</c:v>
                </c:pt>
                <c:pt idx="10134">
                  <c:v>-0.197021</c:v>
                </c:pt>
                <c:pt idx="10135">
                  <c:v>-0.19644800000000001</c:v>
                </c:pt>
                <c:pt idx="10136">
                  <c:v>-0.19586300000000001</c:v>
                </c:pt>
                <c:pt idx="10137">
                  <c:v>-0.19527900000000001</c:v>
                </c:pt>
                <c:pt idx="10138">
                  <c:v>-0.19468299999999999</c:v>
                </c:pt>
                <c:pt idx="10139">
                  <c:v>-0.194101</c:v>
                </c:pt>
                <c:pt idx="10140">
                  <c:v>-0.19350000000000001</c:v>
                </c:pt>
                <c:pt idx="10141">
                  <c:v>-0.19289300000000001</c:v>
                </c:pt>
                <c:pt idx="10142">
                  <c:v>-0.192275</c:v>
                </c:pt>
                <c:pt idx="10143">
                  <c:v>-0.191658</c:v>
                </c:pt>
                <c:pt idx="10144">
                  <c:v>-0.191049</c:v>
                </c:pt>
                <c:pt idx="10145">
                  <c:v>-0.19042799999999999</c:v>
                </c:pt>
                <c:pt idx="10146">
                  <c:v>-0.18981000000000001</c:v>
                </c:pt>
                <c:pt idx="10147">
                  <c:v>-0.18917600000000001</c:v>
                </c:pt>
                <c:pt idx="10148">
                  <c:v>-0.18854199999999999</c:v>
                </c:pt>
                <c:pt idx="10149">
                  <c:v>-0.18790799999999999</c:v>
                </c:pt>
                <c:pt idx="10150">
                  <c:v>-0.18728800000000001</c:v>
                </c:pt>
                <c:pt idx="10151">
                  <c:v>-0.18668100000000001</c:v>
                </c:pt>
                <c:pt idx="10152">
                  <c:v>-0.18604399999999999</c:v>
                </c:pt>
                <c:pt idx="10153">
                  <c:v>-0.185367</c:v>
                </c:pt>
                <c:pt idx="10154">
                  <c:v>-0.18465000000000001</c:v>
                </c:pt>
                <c:pt idx="10155">
                  <c:v>-0.18394099999999999</c:v>
                </c:pt>
                <c:pt idx="10156">
                  <c:v>-0.183231</c:v>
                </c:pt>
                <c:pt idx="10157">
                  <c:v>-0.18252399999999999</c:v>
                </c:pt>
                <c:pt idx="10158">
                  <c:v>-0.181815</c:v>
                </c:pt>
                <c:pt idx="10159">
                  <c:v>-0.181092</c:v>
                </c:pt>
                <c:pt idx="10160">
                  <c:v>-0.180366</c:v>
                </c:pt>
                <c:pt idx="10161">
                  <c:v>-0.179621</c:v>
                </c:pt>
                <c:pt idx="10162">
                  <c:v>-0.17888399999999999</c:v>
                </c:pt>
                <c:pt idx="10163">
                  <c:v>-0.17813999999999999</c:v>
                </c:pt>
                <c:pt idx="10164">
                  <c:v>-0.177398</c:v>
                </c:pt>
                <c:pt idx="10165">
                  <c:v>-0.176653</c:v>
                </c:pt>
                <c:pt idx="10166">
                  <c:v>-0.175901</c:v>
                </c:pt>
                <c:pt idx="10167">
                  <c:v>-0.175153</c:v>
                </c:pt>
                <c:pt idx="10168">
                  <c:v>-0.17439399999999999</c:v>
                </c:pt>
                <c:pt idx="10169">
                  <c:v>-0.17363500000000001</c:v>
                </c:pt>
                <c:pt idx="10170">
                  <c:v>-0.17286099999999999</c:v>
                </c:pt>
                <c:pt idx="10171">
                  <c:v>-0.17208499999999999</c:v>
                </c:pt>
                <c:pt idx="10172">
                  <c:v>-0.17130300000000001</c:v>
                </c:pt>
                <c:pt idx="10173">
                  <c:v>-0.170519</c:v>
                </c:pt>
                <c:pt idx="10174">
                  <c:v>-0.169737</c:v>
                </c:pt>
                <c:pt idx="10175">
                  <c:v>-0.16894899999999999</c:v>
                </c:pt>
                <c:pt idx="10176">
                  <c:v>-0.16816400000000001</c:v>
                </c:pt>
                <c:pt idx="10177">
                  <c:v>-0.16736799999999999</c:v>
                </c:pt>
                <c:pt idx="10178">
                  <c:v>-0.166573</c:v>
                </c:pt>
                <c:pt idx="10179">
                  <c:v>-0.165768</c:v>
                </c:pt>
                <c:pt idx="10180">
                  <c:v>-0.164961</c:v>
                </c:pt>
                <c:pt idx="10181">
                  <c:v>-0.16414599999999999</c:v>
                </c:pt>
                <c:pt idx="10182">
                  <c:v>-0.16332199999999999</c:v>
                </c:pt>
                <c:pt idx="10183">
                  <c:v>-0.16250200000000001</c:v>
                </c:pt>
                <c:pt idx="10184">
                  <c:v>-0.16167599999999999</c:v>
                </c:pt>
                <c:pt idx="10185">
                  <c:v>-0.160858</c:v>
                </c:pt>
                <c:pt idx="10186">
                  <c:v>-0.160027</c:v>
                </c:pt>
                <c:pt idx="10187">
                  <c:v>-0.159195</c:v>
                </c:pt>
                <c:pt idx="10188">
                  <c:v>-0.158357</c:v>
                </c:pt>
                <c:pt idx="10189">
                  <c:v>-0.15751599999999999</c:v>
                </c:pt>
                <c:pt idx="10190">
                  <c:v>-0.15667500000000001</c:v>
                </c:pt>
                <c:pt idx="10191">
                  <c:v>-0.15581600000000001</c:v>
                </c:pt>
                <c:pt idx="10192">
                  <c:v>-0.15495999999999999</c:v>
                </c:pt>
                <c:pt idx="10193">
                  <c:v>-0.15409200000000001</c:v>
                </c:pt>
                <c:pt idx="10194">
                  <c:v>-0.15323400000000001</c:v>
                </c:pt>
                <c:pt idx="10195">
                  <c:v>-0.15237000000000001</c:v>
                </c:pt>
                <c:pt idx="10196">
                  <c:v>-0.151501</c:v>
                </c:pt>
                <c:pt idx="10197">
                  <c:v>-0.15063299999999999</c:v>
                </c:pt>
                <c:pt idx="10198">
                  <c:v>-0.149758</c:v>
                </c:pt>
                <c:pt idx="10199">
                  <c:v>-0.148892</c:v>
                </c:pt>
                <c:pt idx="10200">
                  <c:v>-0.148009</c:v>
                </c:pt>
                <c:pt idx="10201">
                  <c:v>-0.14712</c:v>
                </c:pt>
                <c:pt idx="10202">
                  <c:v>-0.14622099999999999</c:v>
                </c:pt>
                <c:pt idx="10203">
                  <c:v>-0.14532</c:v>
                </c:pt>
                <c:pt idx="10204">
                  <c:v>-0.144426</c:v>
                </c:pt>
                <c:pt idx="10205">
                  <c:v>-0.14352200000000001</c:v>
                </c:pt>
                <c:pt idx="10206">
                  <c:v>-0.142626</c:v>
                </c:pt>
                <c:pt idx="10207">
                  <c:v>-0.14172000000000001</c:v>
                </c:pt>
                <c:pt idx="10208">
                  <c:v>-0.140823</c:v>
                </c:pt>
                <c:pt idx="10209">
                  <c:v>-0.13992099999999999</c:v>
                </c:pt>
                <c:pt idx="10210">
                  <c:v>-0.139016</c:v>
                </c:pt>
                <c:pt idx="10211">
                  <c:v>-0.1381</c:v>
                </c:pt>
                <c:pt idx="10212">
                  <c:v>-0.137156</c:v>
                </c:pt>
                <c:pt idx="10213">
                  <c:v>-0.13619600000000001</c:v>
                </c:pt>
                <c:pt idx="10214">
                  <c:v>-0.135268</c:v>
                </c:pt>
                <c:pt idx="10215">
                  <c:v>-0.13479099999999999</c:v>
                </c:pt>
                <c:pt idx="10216">
                  <c:v>-0.13406499999999999</c:v>
                </c:pt>
                <c:pt idx="10217">
                  <c:v>-0.13317699999999999</c:v>
                </c:pt>
                <c:pt idx="10218">
                  <c:v>-0.13275799999999999</c:v>
                </c:pt>
                <c:pt idx="10219">
                  <c:v>-0.13195899999999999</c:v>
                </c:pt>
                <c:pt idx="10220">
                  <c:v>-0.13117799999999999</c:v>
                </c:pt>
                <c:pt idx="10221">
                  <c:v>-0.130159</c:v>
                </c:pt>
                <c:pt idx="10222">
                  <c:v>-0.129052</c:v>
                </c:pt>
                <c:pt idx="10223">
                  <c:v>-0.12817799999999999</c:v>
                </c:pt>
                <c:pt idx="10224">
                  <c:v>-0.12709500000000001</c:v>
                </c:pt>
                <c:pt idx="10225">
                  <c:v>-0.126189</c:v>
                </c:pt>
                <c:pt idx="10226">
                  <c:v>-0.125167</c:v>
                </c:pt>
                <c:pt idx="10227">
                  <c:v>-0.124155</c:v>
                </c:pt>
                <c:pt idx="10228">
                  <c:v>-0.123219</c:v>
                </c:pt>
                <c:pt idx="10229">
                  <c:v>-0.122173</c:v>
                </c:pt>
                <c:pt idx="10230">
                  <c:v>-0.121202</c:v>
                </c:pt>
                <c:pt idx="10231">
                  <c:v>-0.120199</c:v>
                </c:pt>
                <c:pt idx="10232">
                  <c:v>-0.119143</c:v>
                </c:pt>
                <c:pt idx="10233">
                  <c:v>-0.118186</c:v>
                </c:pt>
                <c:pt idx="10234">
                  <c:v>-0.11711299999999999</c:v>
                </c:pt>
                <c:pt idx="10235">
                  <c:v>-0.116118</c:v>
                </c:pt>
                <c:pt idx="10236">
                  <c:v>-0.115123</c:v>
                </c:pt>
                <c:pt idx="10237">
                  <c:v>-0.114039</c:v>
                </c:pt>
                <c:pt idx="10238">
                  <c:v>-0.113117</c:v>
                </c:pt>
                <c:pt idx="10239">
                  <c:v>-0.111997</c:v>
                </c:pt>
                <c:pt idx="10240">
                  <c:v>-0.111041</c:v>
                </c:pt>
                <c:pt idx="10241">
                  <c:v>-0.109982</c:v>
                </c:pt>
                <c:pt idx="10242">
                  <c:v>-0.108907</c:v>
                </c:pt>
                <c:pt idx="10243">
                  <c:v>-0.107941</c:v>
                </c:pt>
                <c:pt idx="10244">
                  <c:v>-0.10678700000000001</c:v>
                </c:pt>
                <c:pt idx="10245">
                  <c:v>-0.105852</c:v>
                </c:pt>
                <c:pt idx="10246">
                  <c:v>-0.104727</c:v>
                </c:pt>
                <c:pt idx="10247">
                  <c:v>-0.10372000000000001</c:v>
                </c:pt>
                <c:pt idx="10248">
                  <c:v>-0.10269</c:v>
                </c:pt>
                <c:pt idx="10249">
                  <c:v>-0.101587</c:v>
                </c:pt>
                <c:pt idx="10250">
                  <c:v>-0.100615</c:v>
                </c:pt>
                <c:pt idx="10251">
                  <c:v>-9.9470299999999998E-2</c:v>
                </c:pt>
                <c:pt idx="10252">
                  <c:v>-9.8466499999999998E-2</c:v>
                </c:pt>
                <c:pt idx="10253">
                  <c:v>-9.7359600000000004E-2</c:v>
                </c:pt>
                <c:pt idx="10254">
                  <c:v>-9.6295199999999997E-2</c:v>
                </c:pt>
                <c:pt idx="10255">
                  <c:v>-9.5249100000000003E-2</c:v>
                </c:pt>
                <c:pt idx="10256">
                  <c:v>-9.4146199999999999E-2</c:v>
                </c:pt>
                <c:pt idx="10257">
                  <c:v>-9.3113600000000005E-2</c:v>
                </c:pt>
                <c:pt idx="10258">
                  <c:v>-9.2018799999999998E-2</c:v>
                </c:pt>
                <c:pt idx="10259">
                  <c:v>-9.0964100000000006E-2</c:v>
                </c:pt>
                <c:pt idx="10260">
                  <c:v>-8.9884800000000001E-2</c:v>
                </c:pt>
                <c:pt idx="10261">
                  <c:v>-8.8796200000000006E-2</c:v>
                </c:pt>
                <c:pt idx="10262">
                  <c:v>-8.7703900000000001E-2</c:v>
                </c:pt>
                <c:pt idx="10263">
                  <c:v>-8.6617899999999998E-2</c:v>
                </c:pt>
                <c:pt idx="10264">
                  <c:v>-8.5515800000000003E-2</c:v>
                </c:pt>
                <c:pt idx="10265">
                  <c:v>-8.4442299999999998E-2</c:v>
                </c:pt>
                <c:pt idx="10266">
                  <c:v>-8.3337400000000006E-2</c:v>
                </c:pt>
                <c:pt idx="10267">
                  <c:v>-8.2252699999999998E-2</c:v>
                </c:pt>
                <c:pt idx="10268">
                  <c:v>-8.1173700000000001E-2</c:v>
                </c:pt>
                <c:pt idx="10269">
                  <c:v>-8.0063700000000002E-2</c:v>
                </c:pt>
                <c:pt idx="10270">
                  <c:v>-7.8995499999999996E-2</c:v>
                </c:pt>
                <c:pt idx="10271">
                  <c:v>-7.78504E-2</c:v>
                </c:pt>
                <c:pt idx="10272">
                  <c:v>-7.6768799999999998E-2</c:v>
                </c:pt>
                <c:pt idx="10273">
                  <c:v>-7.5642299999999996E-2</c:v>
                </c:pt>
                <c:pt idx="10274">
                  <c:v>-7.4538300000000002E-2</c:v>
                </c:pt>
                <c:pt idx="10275">
                  <c:v>-7.3426699999999998E-2</c:v>
                </c:pt>
                <c:pt idx="10276">
                  <c:v>-7.2284899999999999E-2</c:v>
                </c:pt>
                <c:pt idx="10277">
                  <c:v>-7.1230399999999999E-2</c:v>
                </c:pt>
                <c:pt idx="10278">
                  <c:v>-7.0146100000000003E-2</c:v>
                </c:pt>
                <c:pt idx="10279">
                  <c:v>-6.90495E-2</c:v>
                </c:pt>
                <c:pt idx="10280">
                  <c:v>-6.7760600000000004E-2</c:v>
                </c:pt>
                <c:pt idx="10281">
                  <c:v>-6.6604499999999997E-2</c:v>
                </c:pt>
                <c:pt idx="10282">
                  <c:v>-6.73184E-2</c:v>
                </c:pt>
                <c:pt idx="10283">
                  <c:v>-6.71157E-2</c:v>
                </c:pt>
                <c:pt idx="10284">
                  <c:v>-6.5952800000000006E-2</c:v>
                </c:pt>
                <c:pt idx="10285">
                  <c:v>-6.6283499999999995E-2</c:v>
                </c:pt>
                <c:pt idx="10286">
                  <c:v>-6.5310099999999996E-2</c:v>
                </c:pt>
                <c:pt idx="10287">
                  <c:v>-6.5047999999999995E-2</c:v>
                </c:pt>
                <c:pt idx="10288">
                  <c:v>-6.4335000000000003E-2</c:v>
                </c:pt>
                <c:pt idx="10289">
                  <c:v>-6.3226199999999996E-2</c:v>
                </c:pt>
                <c:pt idx="10290">
                  <c:v>-6.2981599999999999E-2</c:v>
                </c:pt>
                <c:pt idx="10291">
                  <c:v>-6.1763199999999997E-2</c:v>
                </c:pt>
                <c:pt idx="10292">
                  <c:v>-6.13895E-2</c:v>
                </c:pt>
                <c:pt idx="10293">
                  <c:v>-6.0514900000000003E-2</c:v>
                </c:pt>
                <c:pt idx="10294">
                  <c:v>-5.9671200000000001E-2</c:v>
                </c:pt>
                <c:pt idx="10295">
                  <c:v>-5.9184100000000003E-2</c:v>
                </c:pt>
                <c:pt idx="10296">
                  <c:v>-5.8151799999999997E-2</c:v>
                </c:pt>
                <c:pt idx="10297">
                  <c:v>-5.7624399999999999E-2</c:v>
                </c:pt>
                <c:pt idx="10298">
                  <c:v>-5.6831E-2</c:v>
                </c:pt>
                <c:pt idx="10299">
                  <c:v>-5.59693E-2</c:v>
                </c:pt>
                <c:pt idx="10300">
                  <c:v>-5.5456699999999998E-2</c:v>
                </c:pt>
                <c:pt idx="10301">
                  <c:v>-5.4455000000000003E-2</c:v>
                </c:pt>
                <c:pt idx="10302">
                  <c:v>-5.38586E-2</c:v>
                </c:pt>
                <c:pt idx="10303">
                  <c:v>-5.3111499999999999E-2</c:v>
                </c:pt>
                <c:pt idx="10304">
                  <c:v>-5.2157700000000001E-2</c:v>
                </c:pt>
                <c:pt idx="10305">
                  <c:v>-5.17356E-2</c:v>
                </c:pt>
                <c:pt idx="10306">
                  <c:v>-5.0605400000000002E-2</c:v>
                </c:pt>
                <c:pt idx="10307">
                  <c:v>-5.0145500000000003E-2</c:v>
                </c:pt>
                <c:pt idx="10308">
                  <c:v>-4.9269800000000002E-2</c:v>
                </c:pt>
                <c:pt idx="10309">
                  <c:v>-4.8410599999999998E-2</c:v>
                </c:pt>
                <c:pt idx="10310">
                  <c:v>-4.7953299999999997E-2</c:v>
                </c:pt>
                <c:pt idx="10311">
                  <c:v>-4.6764100000000003E-2</c:v>
                </c:pt>
                <c:pt idx="10312">
                  <c:v>-4.64211E-2</c:v>
                </c:pt>
                <c:pt idx="10313">
                  <c:v>-4.5332799999999999E-2</c:v>
                </c:pt>
                <c:pt idx="10314">
                  <c:v>-4.4685799999999998E-2</c:v>
                </c:pt>
                <c:pt idx="10315">
                  <c:v>-4.4006400000000001E-2</c:v>
                </c:pt>
                <c:pt idx="10316">
                  <c:v>-4.2966600000000001E-2</c:v>
                </c:pt>
                <c:pt idx="10317">
                  <c:v>-4.2559600000000003E-2</c:v>
                </c:pt>
                <c:pt idx="10318">
                  <c:v>-4.1437300000000003E-2</c:v>
                </c:pt>
                <c:pt idx="10319">
                  <c:v>-4.0920499999999999E-2</c:v>
                </c:pt>
                <c:pt idx="10320">
                  <c:v>-4.0047399999999997E-2</c:v>
                </c:pt>
                <c:pt idx="10321">
                  <c:v>-3.9209899999999999E-2</c:v>
                </c:pt>
                <c:pt idx="10322">
                  <c:v>-3.8595400000000002E-2</c:v>
                </c:pt>
                <c:pt idx="10323">
                  <c:v>-3.7595700000000003E-2</c:v>
                </c:pt>
                <c:pt idx="10324">
                  <c:v>-3.6999299999999999E-2</c:v>
                </c:pt>
                <c:pt idx="10325">
                  <c:v>-3.6106199999999998E-2</c:v>
                </c:pt>
                <c:pt idx="10326">
                  <c:v>-3.5337199999999999E-2</c:v>
                </c:pt>
                <c:pt idx="10327">
                  <c:v>-3.4614899999999997E-2</c:v>
                </c:pt>
                <c:pt idx="10328">
                  <c:v>-3.37434E-2</c:v>
                </c:pt>
                <c:pt idx="10329">
                  <c:v>-3.3035799999999997E-2</c:v>
                </c:pt>
                <c:pt idx="10330">
                  <c:v>-3.2230300000000003E-2</c:v>
                </c:pt>
                <c:pt idx="10331">
                  <c:v>-3.1387699999999998E-2</c:v>
                </c:pt>
                <c:pt idx="10332">
                  <c:v>-3.0685500000000001E-2</c:v>
                </c:pt>
                <c:pt idx="10333">
                  <c:v>-2.97837E-2</c:v>
                </c:pt>
                <c:pt idx="10334">
                  <c:v>-2.90581E-2</c:v>
                </c:pt>
                <c:pt idx="10335">
                  <c:v>-2.8261000000000001E-2</c:v>
                </c:pt>
                <c:pt idx="10336">
                  <c:v>-2.73873E-2</c:v>
                </c:pt>
                <c:pt idx="10337">
                  <c:v>-2.6733699999999999E-2</c:v>
                </c:pt>
                <c:pt idx="10338">
                  <c:v>-2.57732E-2</c:v>
                </c:pt>
                <c:pt idx="10339">
                  <c:v>-2.5121899999999999E-2</c:v>
                </c:pt>
                <c:pt idx="10340">
                  <c:v>-2.4237499999999999E-2</c:v>
                </c:pt>
                <c:pt idx="10341">
                  <c:v>-2.3431199999999999E-2</c:v>
                </c:pt>
                <c:pt idx="10342">
                  <c:v>-2.27072E-2</c:v>
                </c:pt>
                <c:pt idx="10343">
                  <c:v>-2.1764499999999999E-2</c:v>
                </c:pt>
                <c:pt idx="10344">
                  <c:v>-2.1113699999999999E-2</c:v>
                </c:pt>
                <c:pt idx="10345">
                  <c:v>-2.01771E-2</c:v>
                </c:pt>
                <c:pt idx="10346">
                  <c:v>-1.94521E-2</c:v>
                </c:pt>
                <c:pt idx="10347">
                  <c:v>-1.8628499999999999E-2</c:v>
                </c:pt>
                <c:pt idx="10348">
                  <c:v>-1.77895E-2</c:v>
                </c:pt>
                <c:pt idx="10349">
                  <c:v>-1.7046800000000001E-2</c:v>
                </c:pt>
                <c:pt idx="10350">
                  <c:v>-1.6164000000000001E-2</c:v>
                </c:pt>
                <c:pt idx="10351">
                  <c:v>-1.5407300000000001E-2</c:v>
                </c:pt>
                <c:pt idx="10352">
                  <c:v>-1.4560500000000001E-2</c:v>
                </c:pt>
                <c:pt idx="10353">
                  <c:v>-1.3761600000000001E-2</c:v>
                </c:pt>
                <c:pt idx="10354">
                  <c:v>-1.29432E-2</c:v>
                </c:pt>
                <c:pt idx="10355">
                  <c:v>-1.2140400000000001E-2</c:v>
                </c:pt>
                <c:pt idx="10356">
                  <c:v>-1.1303000000000001E-2</c:v>
                </c:pt>
                <c:pt idx="10357">
                  <c:v>-1.05247E-2</c:v>
                </c:pt>
                <c:pt idx="10358" formatCode="0.00E+00">
                  <c:v>-9.6721499999999992E-3</c:v>
                </c:pt>
                <c:pt idx="10359" formatCode="0.00E+00">
                  <c:v>-8.8792699999999999E-3</c:v>
                </c:pt>
                <c:pt idx="10360" formatCode="0.00E+00">
                  <c:v>-8.0637E-3</c:v>
                </c:pt>
                <c:pt idx="10361" formatCode="0.00E+00">
                  <c:v>-7.2065200000000001E-3</c:v>
                </c:pt>
                <c:pt idx="10362" formatCode="0.00E+00">
                  <c:v>-6.4546899999999999E-3</c:v>
                </c:pt>
                <c:pt idx="10363" formatCode="0.00E+00">
                  <c:v>-5.5500799999999998E-3</c:v>
                </c:pt>
                <c:pt idx="10364" formatCode="0.00E+00">
                  <c:v>-4.8125299999999998E-3</c:v>
                </c:pt>
                <c:pt idx="10365" formatCode="0.00E+00">
                  <c:v>-3.9325999999999996E-3</c:v>
                </c:pt>
                <c:pt idx="10366" formatCode="0.00E+00">
                  <c:v>-3.1373600000000001E-3</c:v>
                </c:pt>
                <c:pt idx="10367" formatCode="0.00E+00">
                  <c:v>-2.3276E-3</c:v>
                </c:pt>
                <c:pt idx="10368" formatCode="0.00E+00">
                  <c:v>-1.4626000000000001E-3</c:v>
                </c:pt>
                <c:pt idx="10369" formatCode="0.00E+00">
                  <c:v>-6.9822600000000003E-4</c:v>
                </c:pt>
                <c:pt idx="10370" formatCode="0.00E+00">
                  <c:v>1.86672E-4</c:v>
                </c:pt>
                <c:pt idx="10371" formatCode="0.00E+00">
                  <c:v>9.59406E-4</c:v>
                </c:pt>
                <c:pt idx="10372" formatCode="0.00E+00">
                  <c:v>1.8230200000000001E-3</c:v>
                </c:pt>
                <c:pt idx="10373" formatCode="0.00E+00">
                  <c:v>2.6203799999999998E-3</c:v>
                </c:pt>
                <c:pt idx="10374" formatCode="0.00E+00">
                  <c:v>3.4671300000000001E-3</c:v>
                </c:pt>
                <c:pt idx="10375" formatCode="0.00E+00">
                  <c:v>4.2719899999999998E-3</c:v>
                </c:pt>
                <c:pt idx="10376" formatCode="0.00E+00">
                  <c:v>5.1169900000000001E-3</c:v>
                </c:pt>
                <c:pt idx="10377" formatCode="0.00E+00">
                  <c:v>5.9345999999999999E-3</c:v>
                </c:pt>
                <c:pt idx="10378" formatCode="0.00E+00">
                  <c:v>6.75261E-3</c:v>
                </c:pt>
                <c:pt idx="10379" formatCode="0.00E+00">
                  <c:v>7.6190600000000004E-3</c:v>
                </c:pt>
                <c:pt idx="10380" formatCode="0.00E+00">
                  <c:v>8.3752400000000008E-3</c:v>
                </c:pt>
                <c:pt idx="10381" formatCode="0.00E+00">
                  <c:v>9.3014699999999992E-3</c:v>
                </c:pt>
                <c:pt idx="10382">
                  <c:v>1.0023799999999999E-2</c:v>
                </c:pt>
                <c:pt idx="10383">
                  <c:v>1.09415E-2</c:v>
                </c:pt>
                <c:pt idx="10384">
                  <c:v>1.17216E-2</c:v>
                </c:pt>
                <c:pt idx="10385">
                  <c:v>1.25392E-2</c:v>
                </c:pt>
                <c:pt idx="10386">
                  <c:v>1.3444299999999999E-2</c:v>
                </c:pt>
                <c:pt idx="10387">
                  <c:v>1.4152400000000001E-2</c:v>
                </c:pt>
                <c:pt idx="10388">
                  <c:v>1.51281E-2</c:v>
                </c:pt>
                <c:pt idx="10389">
                  <c:v>1.5825800000000001E-2</c:v>
                </c:pt>
                <c:pt idx="10390">
                  <c:v>1.6744999999999999E-2</c:v>
                </c:pt>
                <c:pt idx="10391">
                  <c:v>1.7549499999999999E-2</c:v>
                </c:pt>
                <c:pt idx="10392">
                  <c:v>1.83415E-2</c:v>
                </c:pt>
                <c:pt idx="10393">
                  <c:v>1.9259399999999999E-2</c:v>
                </c:pt>
                <c:pt idx="10394">
                  <c:v>1.9979500000000001E-2</c:v>
                </c:pt>
                <c:pt idx="10395">
                  <c:v>2.0914700000000001E-2</c:v>
                </c:pt>
                <c:pt idx="10396">
                  <c:v>2.1675099999999999E-2</c:v>
                </c:pt>
                <c:pt idx="10397">
                  <c:v>2.25401E-2</c:v>
                </c:pt>
                <c:pt idx="10398">
                  <c:v>2.33755E-2</c:v>
                </c:pt>
                <c:pt idx="10399">
                  <c:v>2.4181500000000002E-2</c:v>
                </c:pt>
                <c:pt idx="10400">
                  <c:v>2.5038700000000001E-2</c:v>
                </c:pt>
                <c:pt idx="10401">
                  <c:v>2.5856000000000001E-2</c:v>
                </c:pt>
                <c:pt idx="10402">
                  <c:v>2.66839E-2</c:v>
                </c:pt>
                <c:pt idx="10403">
                  <c:v>2.7526599999999998E-2</c:v>
                </c:pt>
                <c:pt idx="10404">
                  <c:v>2.83542E-2</c:v>
                </c:pt>
                <c:pt idx="10405">
                  <c:v>2.9166500000000001E-2</c:v>
                </c:pt>
                <c:pt idx="10406">
                  <c:v>3.0054299999999999E-2</c:v>
                </c:pt>
                <c:pt idx="10407">
                  <c:v>3.08001E-2</c:v>
                </c:pt>
                <c:pt idx="10408">
                  <c:v>3.17285E-2</c:v>
                </c:pt>
                <c:pt idx="10409">
                  <c:v>3.2474999999999997E-2</c:v>
                </c:pt>
                <c:pt idx="10410">
                  <c:v>3.3343299999999999E-2</c:v>
                </c:pt>
                <c:pt idx="10411">
                  <c:v>3.4198699999999999E-2</c:v>
                </c:pt>
                <c:pt idx="10412">
                  <c:v>3.4935899999999999E-2</c:v>
                </c:pt>
                <c:pt idx="10413">
                  <c:v>3.5908700000000002E-2</c:v>
                </c:pt>
                <c:pt idx="10414">
                  <c:v>3.6581900000000001E-2</c:v>
                </c:pt>
                <c:pt idx="10415">
                  <c:v>3.7548199999999997E-2</c:v>
                </c:pt>
                <c:pt idx="10416">
                  <c:v>3.8302700000000002E-2</c:v>
                </c:pt>
                <c:pt idx="10417">
                  <c:v>3.9123699999999997E-2</c:v>
                </c:pt>
                <c:pt idx="10418">
                  <c:v>4.0032900000000003E-2</c:v>
                </c:pt>
                <c:pt idx="10419">
                  <c:v>4.0737799999999998E-2</c:v>
                </c:pt>
                <c:pt idx="10420">
                  <c:v>4.1725100000000001E-2</c:v>
                </c:pt>
                <c:pt idx="10421">
                  <c:v>4.2397700000000003E-2</c:v>
                </c:pt>
                <c:pt idx="10422">
                  <c:v>4.3244100000000001E-2</c:v>
                </c:pt>
                <c:pt idx="10423">
                  <c:v>4.4076700000000003E-2</c:v>
                </c:pt>
                <c:pt idx="10424">
                  <c:v>4.5017500000000002E-2</c:v>
                </c:pt>
                <c:pt idx="10425">
                  <c:v>4.5972600000000002E-2</c:v>
                </c:pt>
                <c:pt idx="10426">
                  <c:v>4.48432E-2</c:v>
                </c:pt>
                <c:pt idx="10427">
                  <c:v>4.4769099999999999E-2</c:v>
                </c:pt>
                <c:pt idx="10428">
                  <c:v>4.5649299999999997E-2</c:v>
                </c:pt>
                <c:pt idx="10429">
                  <c:v>4.5163200000000001E-2</c:v>
                </c:pt>
                <c:pt idx="10430">
                  <c:v>4.60572E-2</c:v>
                </c:pt>
                <c:pt idx="10431">
                  <c:v>4.5941000000000003E-2</c:v>
                </c:pt>
                <c:pt idx="10432">
                  <c:v>4.6210399999999999E-2</c:v>
                </c:pt>
                <c:pt idx="10433">
                  <c:v>4.6778100000000003E-2</c:v>
                </c:pt>
                <c:pt idx="10434">
                  <c:v>4.6512299999999999E-2</c:v>
                </c:pt>
                <c:pt idx="10435">
                  <c:v>4.7321000000000002E-2</c:v>
                </c:pt>
                <c:pt idx="10436">
                  <c:v>4.71479E-2</c:v>
                </c:pt>
                <c:pt idx="10437">
                  <c:v>4.7584399999999999E-2</c:v>
                </c:pt>
                <c:pt idx="10438">
                  <c:v>4.7906200000000003E-2</c:v>
                </c:pt>
                <c:pt idx="10439">
                  <c:v>4.7888100000000003E-2</c:v>
                </c:pt>
                <c:pt idx="10440">
                  <c:v>4.8480200000000001E-2</c:v>
                </c:pt>
                <c:pt idx="10441">
                  <c:v>4.8441199999999997E-2</c:v>
                </c:pt>
                <c:pt idx="10442">
                  <c:v>4.8833099999999997E-2</c:v>
                </c:pt>
                <c:pt idx="10443">
                  <c:v>4.9118200000000001E-2</c:v>
                </c:pt>
                <c:pt idx="10444">
                  <c:v>4.9194799999999997E-2</c:v>
                </c:pt>
                <c:pt idx="10445">
                  <c:v>4.9666299999999997E-2</c:v>
                </c:pt>
                <c:pt idx="10446">
                  <c:v>4.9738400000000002E-2</c:v>
                </c:pt>
                <c:pt idx="10447">
                  <c:v>5.00378E-2</c:v>
                </c:pt>
                <c:pt idx="10448">
                  <c:v>5.0370999999999999E-2</c:v>
                </c:pt>
                <c:pt idx="10449">
                  <c:v>5.0420699999999999E-2</c:v>
                </c:pt>
                <c:pt idx="10450">
                  <c:v>5.0889799999999999E-2</c:v>
                </c:pt>
                <c:pt idx="10451">
                  <c:v>5.0966600000000001E-2</c:v>
                </c:pt>
                <c:pt idx="10452">
                  <c:v>5.1260600000000003E-2</c:v>
                </c:pt>
                <c:pt idx="10453">
                  <c:v>5.1592800000000001E-2</c:v>
                </c:pt>
                <c:pt idx="10454">
                  <c:v>5.1645999999999997E-2</c:v>
                </c:pt>
                <c:pt idx="10455">
                  <c:v>5.2113600000000003E-2</c:v>
                </c:pt>
                <c:pt idx="10456">
                  <c:v>5.2177000000000001E-2</c:v>
                </c:pt>
                <c:pt idx="10457">
                  <c:v>5.2493100000000001E-2</c:v>
                </c:pt>
                <c:pt idx="10458">
                  <c:v>5.2778699999999998E-2</c:v>
                </c:pt>
                <c:pt idx="10459">
                  <c:v>5.2879700000000002E-2</c:v>
                </c:pt>
                <c:pt idx="10460">
                  <c:v>5.3287800000000003E-2</c:v>
                </c:pt>
                <c:pt idx="10461">
                  <c:v>5.3397E-2</c:v>
                </c:pt>
                <c:pt idx="10462">
                  <c:v>5.3678099999999999E-2</c:v>
                </c:pt>
                <c:pt idx="10463">
                  <c:v>5.39754E-2</c:v>
                </c:pt>
                <c:pt idx="10464">
                  <c:v>5.40864E-2</c:v>
                </c:pt>
                <c:pt idx="10465">
                  <c:v>5.4462200000000002E-2</c:v>
                </c:pt>
                <c:pt idx="10466">
                  <c:v>5.4617300000000001E-2</c:v>
                </c:pt>
                <c:pt idx="10467">
                  <c:v>5.4835099999999998E-2</c:v>
                </c:pt>
                <c:pt idx="10468">
                  <c:v>5.5191900000000002E-2</c:v>
                </c:pt>
                <c:pt idx="10469">
                  <c:v>5.5234199999999997E-2</c:v>
                </c:pt>
                <c:pt idx="10470">
                  <c:v>5.5659599999999997E-2</c:v>
                </c:pt>
                <c:pt idx="10471">
                  <c:v>5.5772099999999998E-2</c:v>
                </c:pt>
                <c:pt idx="10472">
                  <c:v>5.6003499999999998E-2</c:v>
                </c:pt>
                <c:pt idx="10473">
                  <c:v>5.6372699999999998E-2</c:v>
                </c:pt>
                <c:pt idx="10474">
                  <c:v>5.6371900000000003E-2</c:v>
                </c:pt>
                <c:pt idx="10475">
                  <c:v>5.6867899999999999E-2</c:v>
                </c:pt>
                <c:pt idx="10476">
                  <c:v>5.6887899999999998E-2</c:v>
                </c:pt>
                <c:pt idx="10477">
                  <c:v>5.7211900000000003E-2</c:v>
                </c:pt>
                <c:pt idx="10478">
                  <c:v>5.7489199999999997E-2</c:v>
                </c:pt>
                <c:pt idx="10479">
                  <c:v>5.7541000000000002E-2</c:v>
                </c:pt>
                <c:pt idx="10480">
                  <c:v>5.80122E-2</c:v>
                </c:pt>
                <c:pt idx="10481">
                  <c:v>5.8001200000000003E-2</c:v>
                </c:pt>
                <c:pt idx="10482">
                  <c:v>5.8392899999999998E-2</c:v>
                </c:pt>
                <c:pt idx="10483">
                  <c:v>5.85706E-2</c:v>
                </c:pt>
                <c:pt idx="10484">
                  <c:v>5.8734700000000001E-2</c:v>
                </c:pt>
                <c:pt idx="10485">
                  <c:v>5.9102700000000001E-2</c:v>
                </c:pt>
                <c:pt idx="10486">
                  <c:v>5.9164300000000003E-2</c:v>
                </c:pt>
                <c:pt idx="10487">
                  <c:v>5.9516300000000001E-2</c:v>
                </c:pt>
                <c:pt idx="10488">
                  <c:v>5.9676699999999999E-2</c:v>
                </c:pt>
                <c:pt idx="10489">
                  <c:v>5.9883400000000003E-2</c:v>
                </c:pt>
                <c:pt idx="10490">
                  <c:v>6.01673E-2</c:v>
                </c:pt>
                <c:pt idx="10491">
                  <c:v>6.0313600000000002E-2</c:v>
                </c:pt>
                <c:pt idx="10492">
                  <c:v>6.0581299999999998E-2</c:v>
                </c:pt>
                <c:pt idx="10493">
                  <c:v>6.0807399999999998E-2</c:v>
                </c:pt>
                <c:pt idx="10494">
                  <c:v>6.09764E-2</c:v>
                </c:pt>
                <c:pt idx="10495">
                  <c:v>6.1270400000000003E-2</c:v>
                </c:pt>
                <c:pt idx="10496">
                  <c:v>6.1426700000000001E-2</c:v>
                </c:pt>
                <c:pt idx="10497">
                  <c:v>6.1655500000000002E-2</c:v>
                </c:pt>
                <c:pt idx="10498">
                  <c:v>6.1914999999999998E-2</c:v>
                </c:pt>
                <c:pt idx="10499">
                  <c:v>6.2031500000000003E-2</c:v>
                </c:pt>
                <c:pt idx="10500">
                  <c:v>6.2362099999999997E-2</c:v>
                </c:pt>
                <c:pt idx="10501">
                  <c:v>6.2479100000000003E-2</c:v>
                </c:pt>
                <c:pt idx="10502">
                  <c:v>6.2738500000000003E-2</c:v>
                </c:pt>
                <c:pt idx="10503">
                  <c:v>6.2975900000000001E-2</c:v>
                </c:pt>
                <c:pt idx="10504">
                  <c:v>6.3105800000000004E-2</c:v>
                </c:pt>
                <c:pt idx="10505">
                  <c:v>6.3429399999999997E-2</c:v>
                </c:pt>
                <c:pt idx="10506">
                  <c:v>6.3534999999999994E-2</c:v>
                </c:pt>
                <c:pt idx="10507">
                  <c:v>6.3804799999999995E-2</c:v>
                </c:pt>
                <c:pt idx="10508">
                  <c:v>6.4006999999999994E-2</c:v>
                </c:pt>
                <c:pt idx="10509">
                  <c:v>6.4165700000000006E-2</c:v>
                </c:pt>
                <c:pt idx="10510">
                  <c:v>6.4444399999999999E-2</c:v>
                </c:pt>
                <c:pt idx="10511">
                  <c:v>6.4586599999999994E-2</c:v>
                </c:pt>
                <c:pt idx="10512">
                  <c:v>6.4822400000000002E-2</c:v>
                </c:pt>
                <c:pt idx="10513">
                  <c:v>6.5046000000000007E-2</c:v>
                </c:pt>
                <c:pt idx="10514">
                  <c:v>6.5195299999999998E-2</c:v>
                </c:pt>
                <c:pt idx="10515">
                  <c:v>6.5463999999999994E-2</c:v>
                </c:pt>
                <c:pt idx="10516">
                  <c:v>6.5621700000000005E-2</c:v>
                </c:pt>
                <c:pt idx="10517">
                  <c:v>6.5817799999999996E-2</c:v>
                </c:pt>
                <c:pt idx="10518">
                  <c:v>6.60742E-2</c:v>
                </c:pt>
                <c:pt idx="10519">
                  <c:v>6.6173899999999994E-2</c:v>
                </c:pt>
                <c:pt idx="10520">
                  <c:v>6.6477599999999998E-2</c:v>
                </c:pt>
                <c:pt idx="10521">
                  <c:v>6.6599599999999995E-2</c:v>
                </c:pt>
                <c:pt idx="10522">
                  <c:v>6.6813999999999998E-2</c:v>
                </c:pt>
                <c:pt idx="10523">
                  <c:v>6.7063700000000004E-2</c:v>
                </c:pt>
                <c:pt idx="10524">
                  <c:v>6.7150500000000002E-2</c:v>
                </c:pt>
                <c:pt idx="10525">
                  <c:v>6.7478399999999994E-2</c:v>
                </c:pt>
                <c:pt idx="10526">
                  <c:v>6.7555199999999996E-2</c:v>
                </c:pt>
                <c:pt idx="10527">
                  <c:v>6.7810999999999996E-2</c:v>
                </c:pt>
                <c:pt idx="10528">
                  <c:v>6.8004700000000001E-2</c:v>
                </c:pt>
                <c:pt idx="10529">
                  <c:v>6.8125699999999997E-2</c:v>
                </c:pt>
                <c:pt idx="10530">
                  <c:v>6.8419599999999997E-2</c:v>
                </c:pt>
                <c:pt idx="10531">
                  <c:v>6.8501400000000004E-2</c:v>
                </c:pt>
                <c:pt idx="10532">
                  <c:v>6.8764699999999998E-2</c:v>
                </c:pt>
                <c:pt idx="10533">
                  <c:v>6.8928500000000004E-2</c:v>
                </c:pt>
                <c:pt idx="10534">
                  <c:v>6.9089899999999996E-2</c:v>
                </c:pt>
                <c:pt idx="10535">
                  <c:v>6.9333400000000003E-2</c:v>
                </c:pt>
                <c:pt idx="10536">
                  <c:v>6.9457000000000005E-2</c:v>
                </c:pt>
                <c:pt idx="10537">
                  <c:v>6.9676199999999994E-2</c:v>
                </c:pt>
                <c:pt idx="10538">
                  <c:v>6.9854899999999998E-2</c:v>
                </c:pt>
                <c:pt idx="10539">
                  <c:v>7.0000699999999999E-2</c:v>
                </c:pt>
                <c:pt idx="10540">
                  <c:v>7.0227899999999996E-2</c:v>
                </c:pt>
                <c:pt idx="10541">
                  <c:v>7.0368E-2</c:v>
                </c:pt>
                <c:pt idx="10542">
                  <c:v>7.0554699999999998E-2</c:v>
                </c:pt>
                <c:pt idx="10543">
                  <c:v>7.0767999999999998E-2</c:v>
                </c:pt>
                <c:pt idx="10544">
                  <c:v>7.0878800000000006E-2</c:v>
                </c:pt>
                <c:pt idx="10545">
                  <c:v>7.1134000000000003E-2</c:v>
                </c:pt>
                <c:pt idx="10546">
                  <c:v>7.1246000000000004E-2</c:v>
                </c:pt>
                <c:pt idx="10547">
                  <c:v>7.1438100000000004E-2</c:v>
                </c:pt>
                <c:pt idx="10548">
                  <c:v>7.1638400000000005E-2</c:v>
                </c:pt>
                <c:pt idx="10549">
                  <c:v>7.1731699999999995E-2</c:v>
                </c:pt>
                <c:pt idx="10550">
                  <c:v>7.1996900000000003E-2</c:v>
                </c:pt>
                <c:pt idx="10551">
                  <c:v>7.2078000000000003E-2</c:v>
                </c:pt>
                <c:pt idx="10552">
                  <c:v>7.2299699999999995E-2</c:v>
                </c:pt>
                <c:pt idx="10553">
                  <c:v>7.2468199999999997E-2</c:v>
                </c:pt>
                <c:pt idx="10554">
                  <c:v>7.2589399999999998E-2</c:v>
                </c:pt>
                <c:pt idx="10555">
                  <c:v>7.28322E-2</c:v>
                </c:pt>
                <c:pt idx="10556">
                  <c:v>7.2915300000000002E-2</c:v>
                </c:pt>
                <c:pt idx="10557">
                  <c:v>7.3130299999999995E-2</c:v>
                </c:pt>
                <c:pt idx="10558">
                  <c:v>7.3272199999999996E-2</c:v>
                </c:pt>
                <c:pt idx="10559">
                  <c:v>7.3406700000000005E-2</c:v>
                </c:pt>
                <c:pt idx="10560">
                  <c:v>7.3614100000000002E-2</c:v>
                </c:pt>
                <c:pt idx="10561">
                  <c:v>7.3721999999999996E-2</c:v>
                </c:pt>
                <c:pt idx="10562">
                  <c:v>7.3914400000000005E-2</c:v>
                </c:pt>
                <c:pt idx="10563">
                  <c:v>7.4071600000000001E-2</c:v>
                </c:pt>
                <c:pt idx="10564">
                  <c:v>7.4196899999999996E-2</c:v>
                </c:pt>
                <c:pt idx="10565">
                  <c:v>7.4398300000000001E-2</c:v>
                </c:pt>
                <c:pt idx="10566">
                  <c:v>7.4505000000000002E-2</c:v>
                </c:pt>
                <c:pt idx="10567">
                  <c:v>7.4674500000000005E-2</c:v>
                </c:pt>
                <c:pt idx="10568">
                  <c:v>7.4836200000000005E-2</c:v>
                </c:pt>
                <c:pt idx="10569">
                  <c:v>7.4936100000000005E-2</c:v>
                </c:pt>
                <c:pt idx="10570">
                  <c:v>7.5147699999999998E-2</c:v>
                </c:pt>
                <c:pt idx="10571">
                  <c:v>7.5235200000000002E-2</c:v>
                </c:pt>
                <c:pt idx="10572">
                  <c:v>7.5417100000000001E-2</c:v>
                </c:pt>
                <c:pt idx="10573">
                  <c:v>7.5565999999999994E-2</c:v>
                </c:pt>
                <c:pt idx="10574">
                  <c:v>7.5668899999999997E-2</c:v>
                </c:pt>
                <c:pt idx="10575">
                  <c:v>7.5875799999999993E-2</c:v>
                </c:pt>
                <c:pt idx="10576">
                  <c:v>7.5946899999999998E-2</c:v>
                </c:pt>
                <c:pt idx="10577">
                  <c:v>7.6133999999999993E-2</c:v>
                </c:pt>
                <c:pt idx="10578">
                  <c:v>7.6252600000000004E-2</c:v>
                </c:pt>
                <c:pt idx="10579">
                  <c:v>7.6369000000000006E-2</c:v>
                </c:pt>
                <c:pt idx="10580">
                  <c:v>7.6548099999999994E-2</c:v>
                </c:pt>
                <c:pt idx="10581">
                  <c:v>7.6630500000000004E-2</c:v>
                </c:pt>
                <c:pt idx="10582">
                  <c:v>7.6806299999999994E-2</c:v>
                </c:pt>
                <c:pt idx="10583">
                  <c:v>7.6921199999999995E-2</c:v>
                </c:pt>
                <c:pt idx="10584">
                  <c:v>7.7043500000000001E-2</c:v>
                </c:pt>
                <c:pt idx="10585">
                  <c:v>7.7201599999999995E-2</c:v>
                </c:pt>
                <c:pt idx="10586">
                  <c:v>7.7294799999999997E-2</c:v>
                </c:pt>
                <c:pt idx="10587">
                  <c:v>7.7443200000000004E-2</c:v>
                </c:pt>
                <c:pt idx="10588">
                  <c:v>7.7562999999999993E-2</c:v>
                </c:pt>
                <c:pt idx="10589">
                  <c:v>7.7664700000000003E-2</c:v>
                </c:pt>
                <c:pt idx="10590">
                  <c:v>7.7821000000000001E-2</c:v>
                </c:pt>
                <c:pt idx="10591">
                  <c:v>7.7906500000000004E-2</c:v>
                </c:pt>
                <c:pt idx="10592">
                  <c:v>7.8048800000000002E-2</c:v>
                </c:pt>
                <c:pt idx="10593">
                  <c:v>7.8171099999999993E-2</c:v>
                </c:pt>
                <c:pt idx="10594">
                  <c:v>7.8262200000000004E-2</c:v>
                </c:pt>
                <c:pt idx="10595">
                  <c:v>7.8424199999999999E-2</c:v>
                </c:pt>
                <c:pt idx="10596">
                  <c:v>7.8490699999999997E-2</c:v>
                </c:pt>
                <c:pt idx="10597">
                  <c:v>7.8637299999999993E-2</c:v>
                </c:pt>
                <c:pt idx="10598">
                  <c:v>7.8734799999999994E-2</c:v>
                </c:pt>
                <c:pt idx="10599">
                  <c:v>7.8826599999999997E-2</c:v>
                </c:pt>
                <c:pt idx="10600">
                  <c:v>7.8971299999999994E-2</c:v>
                </c:pt>
                <c:pt idx="10601">
                  <c:v>7.9032000000000005E-2</c:v>
                </c:pt>
                <c:pt idx="10602">
                  <c:v>7.9181500000000002E-2</c:v>
                </c:pt>
                <c:pt idx="10603">
                  <c:v>7.9264699999999993E-2</c:v>
                </c:pt>
                <c:pt idx="10604">
                  <c:v>7.9371999999999998E-2</c:v>
                </c:pt>
                <c:pt idx="10605">
                  <c:v>7.9492800000000002E-2</c:v>
                </c:pt>
                <c:pt idx="10606">
                  <c:v>7.9563400000000006E-2</c:v>
                </c:pt>
                <c:pt idx="10607">
                  <c:v>7.9688899999999993E-2</c:v>
                </c:pt>
                <c:pt idx="10608">
                  <c:v>7.9764100000000004E-2</c:v>
                </c:pt>
                <c:pt idx="10609">
                  <c:v>7.9861500000000002E-2</c:v>
                </c:pt>
                <c:pt idx="10610">
                  <c:v>7.9963000000000006E-2</c:v>
                </c:pt>
                <c:pt idx="10611">
                  <c:v>8.0040899999999998E-2</c:v>
                </c:pt>
                <c:pt idx="10612">
                  <c:v>8.0149100000000001E-2</c:v>
                </c:pt>
                <c:pt idx="10613">
                  <c:v>8.02369E-2</c:v>
                </c:pt>
                <c:pt idx="10614">
                  <c:v>8.0322099999999994E-2</c:v>
                </c:pt>
                <c:pt idx="10615">
                  <c:v>8.0425399999999994E-2</c:v>
                </c:pt>
                <c:pt idx="10616">
                  <c:v>8.0490500000000006E-2</c:v>
                </c:pt>
                <c:pt idx="10617">
                  <c:v>8.05844E-2</c:v>
                </c:pt>
                <c:pt idx="10618">
                  <c:v>8.0659300000000003E-2</c:v>
                </c:pt>
                <c:pt idx="10619">
                  <c:v>8.0727800000000002E-2</c:v>
                </c:pt>
                <c:pt idx="10620">
                  <c:v>8.0826200000000001E-2</c:v>
                </c:pt>
                <c:pt idx="10621">
                  <c:v>8.0881999999999996E-2</c:v>
                </c:pt>
                <c:pt idx="10622">
                  <c:v>8.0982999999999999E-2</c:v>
                </c:pt>
                <c:pt idx="10623">
                  <c:v>8.1047999999999995E-2</c:v>
                </c:pt>
                <c:pt idx="10624">
                  <c:v>8.1122100000000003E-2</c:v>
                </c:pt>
                <c:pt idx="10625">
                  <c:v>8.1203600000000001E-2</c:v>
                </c:pt>
                <c:pt idx="10626">
                  <c:v>8.1254499999999993E-2</c:v>
                </c:pt>
                <c:pt idx="10627">
                  <c:v>8.1337599999999996E-2</c:v>
                </c:pt>
                <c:pt idx="10628">
                  <c:v>8.1387399999999999E-2</c:v>
                </c:pt>
                <c:pt idx="10629">
                  <c:v>8.1456799999999996E-2</c:v>
                </c:pt>
                <c:pt idx="10630">
                  <c:v>8.1518999999999994E-2</c:v>
                </c:pt>
                <c:pt idx="10631">
                  <c:v>8.1580200000000005E-2</c:v>
                </c:pt>
                <c:pt idx="10632">
                  <c:v>8.1646099999999999E-2</c:v>
                </c:pt>
                <c:pt idx="10633">
                  <c:v>8.1705200000000006E-2</c:v>
                </c:pt>
                <c:pt idx="10634">
                  <c:v>8.1761500000000001E-2</c:v>
                </c:pt>
                <c:pt idx="10635">
                  <c:v>8.1817600000000004E-2</c:v>
                </c:pt>
                <c:pt idx="10636">
                  <c:v>8.1870100000000001E-2</c:v>
                </c:pt>
                <c:pt idx="10637">
                  <c:v>8.1913600000000003E-2</c:v>
                </c:pt>
                <c:pt idx="10638">
                  <c:v>8.1972100000000006E-2</c:v>
                </c:pt>
                <c:pt idx="10639">
                  <c:v>8.2003400000000004E-2</c:v>
                </c:pt>
                <c:pt idx="10640">
                  <c:v>8.2064399999999996E-2</c:v>
                </c:pt>
                <c:pt idx="10641">
                  <c:v>8.2101099999999996E-2</c:v>
                </c:pt>
                <c:pt idx="10642">
                  <c:v>8.2146999999999998E-2</c:v>
                </c:pt>
                <c:pt idx="10643">
                  <c:v>8.2199300000000003E-2</c:v>
                </c:pt>
                <c:pt idx="10644">
                  <c:v>8.2223199999999996E-2</c:v>
                </c:pt>
                <c:pt idx="10645">
                  <c:v>8.2281999999999994E-2</c:v>
                </c:pt>
                <c:pt idx="10646">
                  <c:v>8.2298700000000002E-2</c:v>
                </c:pt>
                <c:pt idx="10647">
                  <c:v>8.2342200000000004E-2</c:v>
                </c:pt>
                <c:pt idx="10648">
                  <c:v>8.2369999999999999E-2</c:v>
                </c:pt>
                <c:pt idx="10649">
                  <c:v>8.2391199999999998E-2</c:v>
                </c:pt>
                <c:pt idx="10650">
                  <c:v>8.2432599999999995E-2</c:v>
                </c:pt>
                <c:pt idx="10651">
                  <c:v>8.2446599999999995E-2</c:v>
                </c:pt>
                <c:pt idx="10652">
                  <c:v>8.2484199999999994E-2</c:v>
                </c:pt>
                <c:pt idx="10653">
                  <c:v>8.2505400000000007E-2</c:v>
                </c:pt>
                <c:pt idx="10654">
                  <c:v>8.2527799999999998E-2</c:v>
                </c:pt>
                <c:pt idx="10655">
                  <c:v>8.2552899999999999E-2</c:v>
                </c:pt>
                <c:pt idx="10656">
                  <c:v>8.2566200000000006E-2</c:v>
                </c:pt>
                <c:pt idx="10657">
                  <c:v>8.2580600000000004E-2</c:v>
                </c:pt>
                <c:pt idx="10658">
                  <c:v>8.2595699999999994E-2</c:v>
                </c:pt>
                <c:pt idx="10659">
                  <c:v>8.2598099999999994E-2</c:v>
                </c:pt>
                <c:pt idx="10660">
                  <c:v>8.2614800000000002E-2</c:v>
                </c:pt>
                <c:pt idx="10661">
                  <c:v>8.2620700000000005E-2</c:v>
                </c:pt>
                <c:pt idx="10662">
                  <c:v>8.2627500000000006E-2</c:v>
                </c:pt>
                <c:pt idx="10663">
                  <c:v>8.2646899999999995E-2</c:v>
                </c:pt>
                <c:pt idx="10664">
                  <c:v>8.2636699999999993E-2</c:v>
                </c:pt>
                <c:pt idx="10665">
                  <c:v>8.2655800000000001E-2</c:v>
                </c:pt>
                <c:pt idx="10666">
                  <c:v>8.2641400000000004E-2</c:v>
                </c:pt>
                <c:pt idx="10667">
                  <c:v>8.2639900000000002E-2</c:v>
                </c:pt>
                <c:pt idx="10668">
                  <c:v>8.2637799999999997E-2</c:v>
                </c:pt>
                <c:pt idx="10669">
                  <c:v>8.2614000000000007E-2</c:v>
                </c:pt>
                <c:pt idx="10670">
                  <c:v>8.2623600000000005E-2</c:v>
                </c:pt>
                <c:pt idx="10671">
                  <c:v>8.2596600000000006E-2</c:v>
                </c:pt>
                <c:pt idx="10672">
                  <c:v>8.2599800000000001E-2</c:v>
                </c:pt>
                <c:pt idx="10673">
                  <c:v>8.2586599999999996E-2</c:v>
                </c:pt>
                <c:pt idx="10674">
                  <c:v>8.25679E-2</c:v>
                </c:pt>
                <c:pt idx="10675">
                  <c:v>8.2562399999999994E-2</c:v>
                </c:pt>
                <c:pt idx="10676">
                  <c:v>8.2526799999999997E-2</c:v>
                </c:pt>
                <c:pt idx="10677">
                  <c:v>8.2509799999999994E-2</c:v>
                </c:pt>
                <c:pt idx="10678">
                  <c:v>8.24767E-2</c:v>
                </c:pt>
                <c:pt idx="10679">
                  <c:v>8.24458E-2</c:v>
                </c:pt>
                <c:pt idx="10680">
                  <c:v>8.2422800000000004E-2</c:v>
                </c:pt>
                <c:pt idx="10681">
                  <c:v>8.2390400000000003E-2</c:v>
                </c:pt>
                <c:pt idx="10682">
                  <c:v>8.2364999999999994E-2</c:v>
                </c:pt>
                <c:pt idx="10683">
                  <c:v>8.2336500000000007E-2</c:v>
                </c:pt>
                <c:pt idx="10684">
                  <c:v>8.2293599999999995E-2</c:v>
                </c:pt>
                <c:pt idx="10685">
                  <c:v>8.2262699999999994E-2</c:v>
                </c:pt>
                <c:pt idx="10686">
                  <c:v>8.2212999999999994E-2</c:v>
                </c:pt>
                <c:pt idx="10687">
                  <c:v>8.2167299999999999E-2</c:v>
                </c:pt>
                <c:pt idx="10688">
                  <c:v>8.2126000000000005E-2</c:v>
                </c:pt>
                <c:pt idx="10689">
                  <c:v>8.2063200000000003E-2</c:v>
                </c:pt>
                <c:pt idx="10690">
                  <c:v>8.2030699999999998E-2</c:v>
                </c:pt>
                <c:pt idx="10691">
                  <c:v>8.1968200000000005E-2</c:v>
                </c:pt>
                <c:pt idx="10692">
                  <c:v>8.1925899999999996E-2</c:v>
                </c:pt>
                <c:pt idx="10693">
                  <c:v>8.1875299999999998E-2</c:v>
                </c:pt>
                <c:pt idx="10694">
                  <c:v>8.1807099999999994E-2</c:v>
                </c:pt>
                <c:pt idx="10695">
                  <c:v>8.1764199999999995E-2</c:v>
                </c:pt>
                <c:pt idx="10696">
                  <c:v>8.1681699999999996E-2</c:v>
                </c:pt>
                <c:pt idx="10697">
                  <c:v>8.1628099999999995E-2</c:v>
                </c:pt>
                <c:pt idx="10698">
                  <c:v>8.1554000000000001E-2</c:v>
                </c:pt>
                <c:pt idx="10699">
                  <c:v>8.1478999999999996E-2</c:v>
                </c:pt>
                <c:pt idx="10700">
                  <c:v>8.1420999999999993E-2</c:v>
                </c:pt>
                <c:pt idx="10701">
                  <c:v>8.1335000000000005E-2</c:v>
                </c:pt>
                <c:pt idx="10702">
                  <c:v>8.1275399999999998E-2</c:v>
                </c:pt>
                <c:pt idx="10703">
                  <c:v>8.1194000000000002E-2</c:v>
                </c:pt>
                <c:pt idx="10704">
                  <c:v>8.11143E-2</c:v>
                </c:pt>
                <c:pt idx="10705">
                  <c:v>8.1041199999999994E-2</c:v>
                </c:pt>
                <c:pt idx="10706">
                  <c:v>8.0944299999999997E-2</c:v>
                </c:pt>
                <c:pt idx="10707">
                  <c:v>8.0865400000000004E-2</c:v>
                </c:pt>
                <c:pt idx="10708">
                  <c:v>8.07697E-2</c:v>
                </c:pt>
                <c:pt idx="10709">
                  <c:v>8.0673499999999995E-2</c:v>
                </c:pt>
                <c:pt idx="10710">
                  <c:v>8.0590899999999993E-2</c:v>
                </c:pt>
                <c:pt idx="10711">
                  <c:v>8.0484399999999998E-2</c:v>
                </c:pt>
                <c:pt idx="10712">
                  <c:v>8.0400600000000003E-2</c:v>
                </c:pt>
                <c:pt idx="10713">
                  <c:v>8.0298800000000004E-2</c:v>
                </c:pt>
                <c:pt idx="10714">
                  <c:v>8.0194799999999997E-2</c:v>
                </c:pt>
                <c:pt idx="10715">
                  <c:v>8.0102999999999994E-2</c:v>
                </c:pt>
                <c:pt idx="10716">
                  <c:v>7.9978599999999997E-2</c:v>
                </c:pt>
                <c:pt idx="10717">
                  <c:v>7.9882900000000007E-2</c:v>
                </c:pt>
                <c:pt idx="10718">
                  <c:v>7.9757499999999995E-2</c:v>
                </c:pt>
                <c:pt idx="10719">
                  <c:v>7.9642699999999997E-2</c:v>
                </c:pt>
                <c:pt idx="10720">
                  <c:v>7.9534400000000005E-2</c:v>
                </c:pt>
                <c:pt idx="10721">
                  <c:v>7.9401899999999997E-2</c:v>
                </c:pt>
                <c:pt idx="10722">
                  <c:v>7.9302899999999996E-2</c:v>
                </c:pt>
                <c:pt idx="10723">
                  <c:v>7.9168500000000003E-2</c:v>
                </c:pt>
                <c:pt idx="10724">
                  <c:v>7.9053999999999999E-2</c:v>
                </c:pt>
                <c:pt idx="10725">
                  <c:v>7.8928499999999999E-2</c:v>
                </c:pt>
                <c:pt idx="10726">
                  <c:v>7.8786999999999996E-2</c:v>
                </c:pt>
                <c:pt idx="10727">
                  <c:v>7.8664899999999996E-2</c:v>
                </c:pt>
                <c:pt idx="10728">
                  <c:v>7.8511300000000006E-2</c:v>
                </c:pt>
                <c:pt idx="10729">
                  <c:v>7.8380599999999995E-2</c:v>
                </c:pt>
                <c:pt idx="10730">
                  <c:v>7.8237699999999993E-2</c:v>
                </c:pt>
                <c:pt idx="10731">
                  <c:v>7.8092599999999998E-2</c:v>
                </c:pt>
                <c:pt idx="10732">
                  <c:v>7.7962600000000007E-2</c:v>
                </c:pt>
                <c:pt idx="10733">
                  <c:v>7.7809199999999995E-2</c:v>
                </c:pt>
                <c:pt idx="10734">
                  <c:v>7.7671100000000007E-2</c:v>
                </c:pt>
                <c:pt idx="10735">
                  <c:v>7.7517900000000001E-2</c:v>
                </c:pt>
                <c:pt idx="10736">
                  <c:v>7.7355599999999997E-2</c:v>
                </c:pt>
                <c:pt idx="10737">
                  <c:v>7.7202999999999994E-2</c:v>
                </c:pt>
                <c:pt idx="10738">
                  <c:v>7.7026700000000003E-2</c:v>
                </c:pt>
                <c:pt idx="10739">
                  <c:v>7.6869599999999996E-2</c:v>
                </c:pt>
                <c:pt idx="10740">
                  <c:v>7.6702500000000007E-2</c:v>
                </c:pt>
                <c:pt idx="10741">
                  <c:v>7.6535500000000006E-2</c:v>
                </c:pt>
                <c:pt idx="10742">
                  <c:v>7.6383000000000006E-2</c:v>
                </c:pt>
                <c:pt idx="10743">
                  <c:v>7.6201699999999997E-2</c:v>
                </c:pt>
                <c:pt idx="10744">
                  <c:v>7.6040399999999994E-2</c:v>
                </c:pt>
                <c:pt idx="10745">
                  <c:v>7.58548E-2</c:v>
                </c:pt>
                <c:pt idx="10746">
                  <c:v>7.5671699999999995E-2</c:v>
                </c:pt>
                <c:pt idx="10747">
                  <c:v>7.5492500000000004E-2</c:v>
                </c:pt>
                <c:pt idx="10748">
                  <c:v>7.5290200000000002E-2</c:v>
                </c:pt>
                <c:pt idx="10749">
                  <c:v>7.5113399999999997E-2</c:v>
                </c:pt>
                <c:pt idx="10750">
                  <c:v>7.4912400000000004E-2</c:v>
                </c:pt>
                <c:pt idx="10751">
                  <c:v>7.4729900000000002E-2</c:v>
                </c:pt>
                <c:pt idx="10752">
                  <c:v>7.4540999999999996E-2</c:v>
                </c:pt>
                <c:pt idx="10753">
                  <c:v>7.4339699999999995E-2</c:v>
                </c:pt>
                <c:pt idx="10754">
                  <c:v>7.4150999999999995E-2</c:v>
                </c:pt>
                <c:pt idx="10755">
                  <c:v>7.3937199999999995E-2</c:v>
                </c:pt>
                <c:pt idx="10756">
                  <c:v>7.3736700000000002E-2</c:v>
                </c:pt>
                <c:pt idx="10757">
                  <c:v>7.3521500000000004E-2</c:v>
                </c:pt>
                <c:pt idx="10758">
                  <c:v>7.3303499999999994E-2</c:v>
                </c:pt>
                <c:pt idx="10759">
                  <c:v>7.3091600000000007E-2</c:v>
                </c:pt>
                <c:pt idx="10760">
                  <c:v>7.2870599999999994E-2</c:v>
                </c:pt>
                <c:pt idx="10761">
                  <c:v>7.26604E-2</c:v>
                </c:pt>
                <c:pt idx="10762">
                  <c:v>7.2442199999999998E-2</c:v>
                </c:pt>
                <c:pt idx="10763">
                  <c:v>7.2219000000000005E-2</c:v>
                </c:pt>
                <c:pt idx="10764">
                  <c:v>7.1998300000000001E-2</c:v>
                </c:pt>
                <c:pt idx="10765">
                  <c:v>7.1764800000000004E-2</c:v>
                </c:pt>
                <c:pt idx="10766">
                  <c:v>7.1533299999999994E-2</c:v>
                </c:pt>
                <c:pt idx="10767">
                  <c:v>7.1294700000000003E-2</c:v>
                </c:pt>
                <c:pt idx="10768">
                  <c:v>7.1046300000000007E-2</c:v>
                </c:pt>
                <c:pt idx="10769">
                  <c:v>7.0809800000000006E-2</c:v>
                </c:pt>
                <c:pt idx="10770">
                  <c:v>7.0560300000000006E-2</c:v>
                </c:pt>
                <c:pt idx="10771">
                  <c:v>7.03241E-2</c:v>
                </c:pt>
                <c:pt idx="10772">
                  <c:v>7.0078399999999999E-2</c:v>
                </c:pt>
                <c:pt idx="10773">
                  <c:v>6.9827700000000006E-2</c:v>
                </c:pt>
                <c:pt idx="10774">
                  <c:v>6.9584300000000002E-2</c:v>
                </c:pt>
                <c:pt idx="10775">
                  <c:v>6.9318599999999994E-2</c:v>
                </c:pt>
                <c:pt idx="10776">
                  <c:v>6.9066900000000001E-2</c:v>
                </c:pt>
                <c:pt idx="10777">
                  <c:v>6.8791500000000005E-2</c:v>
                </c:pt>
                <c:pt idx="10778">
                  <c:v>6.8522399999999997E-2</c:v>
                </c:pt>
                <c:pt idx="10779">
                  <c:v>6.8253999999999995E-2</c:v>
                </c:pt>
                <c:pt idx="10780">
                  <c:v>6.7977399999999993E-2</c:v>
                </c:pt>
                <c:pt idx="10781">
                  <c:v>6.7716999999999999E-2</c:v>
                </c:pt>
                <c:pt idx="10782">
                  <c:v>6.7436599999999999E-2</c:v>
                </c:pt>
                <c:pt idx="10783">
                  <c:v>6.7169499999999993E-2</c:v>
                </c:pt>
                <c:pt idx="10784">
                  <c:v>6.6888799999999998E-2</c:v>
                </c:pt>
                <c:pt idx="10785">
                  <c:v>6.6604399999999994E-2</c:v>
                </c:pt>
                <c:pt idx="10786">
                  <c:v>6.6317500000000001E-2</c:v>
                </c:pt>
                <c:pt idx="10787">
                  <c:v>6.6013799999999997E-2</c:v>
                </c:pt>
                <c:pt idx="10788">
                  <c:v>6.5719100000000003E-2</c:v>
                </c:pt>
                <c:pt idx="10789">
                  <c:v>6.5416600000000005E-2</c:v>
                </c:pt>
                <c:pt idx="10790">
                  <c:v>6.5120899999999995E-2</c:v>
                </c:pt>
                <c:pt idx="10791">
                  <c:v>6.4824099999999996E-2</c:v>
                </c:pt>
                <c:pt idx="10792">
                  <c:v>6.4524100000000001E-2</c:v>
                </c:pt>
                <c:pt idx="10793">
                  <c:v>6.4224500000000004E-2</c:v>
                </c:pt>
                <c:pt idx="10794">
                  <c:v>6.3918299999999997E-2</c:v>
                </c:pt>
                <c:pt idx="10795">
                  <c:v>6.3604499999999994E-2</c:v>
                </c:pt>
                <c:pt idx="10796">
                  <c:v>6.3284400000000005E-2</c:v>
                </c:pt>
                <c:pt idx="10797">
                  <c:v>6.2953700000000001E-2</c:v>
                </c:pt>
                <c:pt idx="10798">
                  <c:v>6.2626000000000001E-2</c:v>
                </c:pt>
                <c:pt idx="10799">
                  <c:v>6.22997E-2</c:v>
                </c:pt>
                <c:pt idx="10800">
                  <c:v>6.19713E-2</c:v>
                </c:pt>
                <c:pt idx="10801">
                  <c:v>6.16518E-2</c:v>
                </c:pt>
                <c:pt idx="10802">
                  <c:v>6.1319699999999998E-2</c:v>
                </c:pt>
                <c:pt idx="10803">
                  <c:v>6.09957E-2</c:v>
                </c:pt>
                <c:pt idx="10804">
                  <c:v>6.0655899999999999E-2</c:v>
                </c:pt>
                <c:pt idx="10805">
                  <c:v>6.0307300000000001E-2</c:v>
                </c:pt>
                <c:pt idx="10806">
                  <c:v>5.9951499999999998E-2</c:v>
                </c:pt>
                <c:pt idx="10807">
                  <c:v>5.9587800000000003E-2</c:v>
                </c:pt>
                <c:pt idx="10808">
                  <c:v>5.9254300000000003E-2</c:v>
                </c:pt>
                <c:pt idx="10809">
                  <c:v>5.8895599999999999E-2</c:v>
                </c:pt>
                <c:pt idx="10810">
                  <c:v>5.8371600000000003E-2</c:v>
                </c:pt>
                <c:pt idx="10811">
                  <c:v>5.7925900000000002E-2</c:v>
                </c:pt>
                <c:pt idx="10812">
                  <c:v>5.7574899999999998E-2</c:v>
                </c:pt>
                <c:pt idx="10813">
                  <c:v>5.7098400000000001E-2</c:v>
                </c:pt>
                <c:pt idx="10814">
                  <c:v>5.67275E-2</c:v>
                </c:pt>
                <c:pt idx="10815">
                  <c:v>5.6270800000000003E-2</c:v>
                </c:pt>
                <c:pt idx="10816">
                  <c:v>5.58267E-2</c:v>
                </c:pt>
                <c:pt idx="10817">
                  <c:v>5.5414999999999999E-2</c:v>
                </c:pt>
                <c:pt idx="10818">
                  <c:v>5.49317E-2</c:v>
                </c:pt>
                <c:pt idx="10819">
                  <c:v>5.4538999999999997E-2</c:v>
                </c:pt>
                <c:pt idx="10820">
                  <c:v>5.4068699999999997E-2</c:v>
                </c:pt>
                <c:pt idx="10821">
                  <c:v>5.36436E-2</c:v>
                </c:pt>
                <c:pt idx="10822">
                  <c:v>5.3211899999999999E-2</c:v>
                </c:pt>
                <c:pt idx="10823">
                  <c:v>5.2748099999999999E-2</c:v>
                </c:pt>
                <c:pt idx="10824">
                  <c:v>5.2319400000000002E-2</c:v>
                </c:pt>
                <c:pt idx="10825">
                  <c:v>5.1830000000000001E-2</c:v>
                </c:pt>
                <c:pt idx="10826">
                  <c:v>5.1357300000000002E-2</c:v>
                </c:pt>
                <c:pt idx="10827">
                  <c:v>5.08872E-2</c:v>
                </c:pt>
                <c:pt idx="10828">
                  <c:v>5.0395000000000002E-2</c:v>
                </c:pt>
                <c:pt idx="10829">
                  <c:v>4.9940900000000003E-2</c:v>
                </c:pt>
                <c:pt idx="10830">
                  <c:v>4.94543E-2</c:v>
                </c:pt>
                <c:pt idx="10831">
                  <c:v>4.8977699999999999E-2</c:v>
                </c:pt>
                <c:pt idx="10832">
                  <c:v>4.8518800000000001E-2</c:v>
                </c:pt>
                <c:pt idx="10833">
                  <c:v>4.8010400000000002E-2</c:v>
                </c:pt>
                <c:pt idx="10834">
                  <c:v>4.7548100000000003E-2</c:v>
                </c:pt>
                <c:pt idx="10835">
                  <c:v>4.7019499999999999E-2</c:v>
                </c:pt>
                <c:pt idx="10836">
                  <c:v>4.65186E-2</c:v>
                </c:pt>
                <c:pt idx="10837">
                  <c:v>4.60232E-2</c:v>
                </c:pt>
                <c:pt idx="10838">
                  <c:v>4.5491799999999999E-2</c:v>
                </c:pt>
                <c:pt idx="10839">
                  <c:v>4.5024300000000003E-2</c:v>
                </c:pt>
                <c:pt idx="10840">
                  <c:v>4.4482300000000002E-2</c:v>
                </c:pt>
                <c:pt idx="10841">
                  <c:v>4.40042E-2</c:v>
                </c:pt>
                <c:pt idx="10842">
                  <c:v>4.3490300000000003E-2</c:v>
                </c:pt>
                <c:pt idx="10843">
                  <c:v>4.2968199999999998E-2</c:v>
                </c:pt>
                <c:pt idx="10844">
                  <c:v>4.2465099999999999E-2</c:v>
                </c:pt>
                <c:pt idx="10845">
                  <c:v>4.1894500000000001E-2</c:v>
                </c:pt>
                <c:pt idx="10846">
                  <c:v>4.1386600000000003E-2</c:v>
                </c:pt>
                <c:pt idx="10847">
                  <c:v>4.0829900000000002E-2</c:v>
                </c:pt>
                <c:pt idx="10848">
                  <c:v>4.0303600000000002E-2</c:v>
                </c:pt>
                <c:pt idx="10849">
                  <c:v>3.9773500000000003E-2</c:v>
                </c:pt>
                <c:pt idx="10850">
                  <c:v>3.9223000000000001E-2</c:v>
                </c:pt>
                <c:pt idx="10851">
                  <c:v>3.8708699999999999E-2</c:v>
                </c:pt>
                <c:pt idx="10852">
                  <c:v>3.8158900000000003E-2</c:v>
                </c:pt>
                <c:pt idx="10853">
                  <c:v>3.7620300000000002E-2</c:v>
                </c:pt>
                <c:pt idx="10854">
                  <c:v>3.7057699999999999E-2</c:v>
                </c:pt>
                <c:pt idx="10855">
                  <c:v>3.6481199999999998E-2</c:v>
                </c:pt>
                <c:pt idx="10856">
                  <c:v>3.5921799999999997E-2</c:v>
                </c:pt>
                <c:pt idx="10857">
                  <c:v>3.5352399999999999E-2</c:v>
                </c:pt>
                <c:pt idx="10858">
                  <c:v>3.4785700000000003E-2</c:v>
                </c:pt>
                <c:pt idx="10859">
                  <c:v>3.4227399999999998E-2</c:v>
                </c:pt>
                <c:pt idx="10860">
                  <c:v>3.3650699999999999E-2</c:v>
                </c:pt>
                <c:pt idx="10861">
                  <c:v>3.3102800000000002E-2</c:v>
                </c:pt>
                <c:pt idx="10862">
                  <c:v>3.2529799999999998E-2</c:v>
                </c:pt>
                <c:pt idx="10863">
                  <c:v>3.1946000000000002E-2</c:v>
                </c:pt>
                <c:pt idx="10864">
                  <c:v>3.1359699999999997E-2</c:v>
                </c:pt>
                <c:pt idx="10865">
                  <c:v>3.0740900000000002E-2</c:v>
                </c:pt>
                <c:pt idx="10866">
                  <c:v>3.0166499999999999E-2</c:v>
                </c:pt>
                <c:pt idx="10867">
                  <c:v>2.9553300000000001E-2</c:v>
                </c:pt>
                <c:pt idx="10868">
                  <c:v>2.8967799999999998E-2</c:v>
                </c:pt>
                <c:pt idx="10869">
                  <c:v>2.8371299999999999E-2</c:v>
                </c:pt>
                <c:pt idx="10870">
                  <c:v>2.7769200000000001E-2</c:v>
                </c:pt>
                <c:pt idx="10871">
                  <c:v>2.7197699999999998E-2</c:v>
                </c:pt>
                <c:pt idx="10872">
                  <c:v>2.6573300000000001E-2</c:v>
                </c:pt>
                <c:pt idx="10873">
                  <c:v>2.5967899999999999E-2</c:v>
                </c:pt>
                <c:pt idx="10874">
                  <c:v>2.5324300000000001E-2</c:v>
                </c:pt>
                <c:pt idx="10875">
                  <c:v>2.4713200000000001E-2</c:v>
                </c:pt>
                <c:pt idx="10876">
                  <c:v>2.4102100000000001E-2</c:v>
                </c:pt>
                <c:pt idx="10877">
                  <c:v>2.3300899999999999E-2</c:v>
                </c:pt>
                <c:pt idx="10878">
                  <c:v>2.2597099999999998E-2</c:v>
                </c:pt>
                <c:pt idx="10879">
                  <c:v>2.1967E-2</c:v>
                </c:pt>
                <c:pt idx="10880">
                  <c:v>2.1234300000000001E-2</c:v>
                </c:pt>
                <c:pt idx="10881">
                  <c:v>2.0609300000000001E-2</c:v>
                </c:pt>
                <c:pt idx="10882">
                  <c:v>1.9886399999999999E-2</c:v>
                </c:pt>
                <c:pt idx="10883">
                  <c:v>1.9180200000000001E-2</c:v>
                </c:pt>
                <c:pt idx="10884">
                  <c:v>1.8492399999999999E-2</c:v>
                </c:pt>
                <c:pt idx="10885">
                  <c:v>1.7738199999999999E-2</c:v>
                </c:pt>
                <c:pt idx="10886">
                  <c:v>1.7079799999999999E-2</c:v>
                </c:pt>
                <c:pt idx="10887">
                  <c:v>1.6330899999999999E-2</c:v>
                </c:pt>
                <c:pt idx="10888">
                  <c:v>1.5638800000000001E-2</c:v>
                </c:pt>
                <c:pt idx="10889">
                  <c:v>1.49404E-2</c:v>
                </c:pt>
                <c:pt idx="10890">
                  <c:v>1.42147E-2</c:v>
                </c:pt>
                <c:pt idx="10891">
                  <c:v>1.3536400000000001E-2</c:v>
                </c:pt>
                <c:pt idx="10892">
                  <c:v>1.2756999999999999E-2</c:v>
                </c:pt>
                <c:pt idx="10893">
                  <c:v>1.20058E-2</c:v>
                </c:pt>
                <c:pt idx="10894">
                  <c:v>1.12342E-2</c:v>
                </c:pt>
                <c:pt idx="10895">
                  <c:v>1.04522E-2</c:v>
                </c:pt>
                <c:pt idx="10896" formatCode="0.00E+00">
                  <c:v>9.7181000000000003E-3</c:v>
                </c:pt>
                <c:pt idx="10897" formatCode="0.00E+00">
                  <c:v>8.9265100000000003E-3</c:v>
                </c:pt>
                <c:pt idx="10898" formatCode="0.00E+00">
                  <c:v>8.17762E-3</c:v>
                </c:pt>
                <c:pt idx="10899" formatCode="0.00E+00">
                  <c:v>7.41861E-3</c:v>
                </c:pt>
                <c:pt idx="10900" formatCode="0.00E+00">
                  <c:v>6.6386300000000004E-3</c:v>
                </c:pt>
                <c:pt idx="10901" formatCode="0.00E+00">
                  <c:v>5.8958099999999996E-3</c:v>
                </c:pt>
                <c:pt idx="10902" formatCode="0.00E+00">
                  <c:v>5.0757299999999997E-3</c:v>
                </c:pt>
                <c:pt idx="10903" formatCode="0.00E+00">
                  <c:v>4.2996500000000003E-3</c:v>
                </c:pt>
                <c:pt idx="10904" formatCode="0.00E+00">
                  <c:v>3.5025E-3</c:v>
                </c:pt>
                <c:pt idx="10905" formatCode="0.00E+00">
                  <c:v>2.6945300000000001E-3</c:v>
                </c:pt>
                <c:pt idx="10906" formatCode="0.00E+00">
                  <c:v>1.93468E-3</c:v>
                </c:pt>
                <c:pt idx="10907" formatCode="0.00E+00">
                  <c:v>1.10374E-3</c:v>
                </c:pt>
                <c:pt idx="10908" formatCode="0.00E+00">
                  <c:v>3.4482300000000002E-4</c:v>
                </c:pt>
                <c:pt idx="10909" formatCode="0.00E+00">
                  <c:v>-4.59703E-4</c:v>
                </c:pt>
                <c:pt idx="10910" formatCode="0.00E+00">
                  <c:v>-1.2560399999999999E-3</c:v>
                </c:pt>
                <c:pt idx="10911" formatCode="0.00E+00">
                  <c:v>-2.0392700000000001E-3</c:v>
                </c:pt>
                <c:pt idx="10912" formatCode="0.00E+00">
                  <c:v>-2.8947500000000002E-3</c:v>
                </c:pt>
                <c:pt idx="10913" formatCode="0.00E+00">
                  <c:v>-3.67877E-3</c:v>
                </c:pt>
                <c:pt idx="10914" formatCode="0.00E+00">
                  <c:v>-4.5264299999999997E-3</c:v>
                </c:pt>
                <c:pt idx="10915" formatCode="0.00E+00">
                  <c:v>-5.3310199999999997E-3</c:v>
                </c:pt>
                <c:pt idx="10916" formatCode="0.00E+00">
                  <c:v>-6.1424899999999996E-3</c:v>
                </c:pt>
                <c:pt idx="10917" formatCode="0.00E+00">
                  <c:v>-6.9844E-3</c:v>
                </c:pt>
                <c:pt idx="10918" formatCode="0.00E+00">
                  <c:v>-7.7680400000000004E-3</c:v>
                </c:pt>
                <c:pt idx="10919" formatCode="0.00E+00">
                  <c:v>-8.6135099999999996E-3</c:v>
                </c:pt>
                <c:pt idx="10920" formatCode="0.00E+00">
                  <c:v>-9.4151500000000006E-3</c:v>
                </c:pt>
                <c:pt idx="10921">
                  <c:v>-1.0258099999999999E-2</c:v>
                </c:pt>
                <c:pt idx="10922">
                  <c:v>-1.11123E-2</c:v>
                </c:pt>
                <c:pt idx="10923">
                  <c:v>-1.1936499999999999E-2</c:v>
                </c:pt>
                <c:pt idx="10924">
                  <c:v>-1.28012E-2</c:v>
                </c:pt>
                <c:pt idx="10925">
                  <c:v>-1.3622799999999999E-2</c:v>
                </c:pt>
                <c:pt idx="10926">
                  <c:v>-1.4475200000000001E-2</c:v>
                </c:pt>
                <c:pt idx="10927">
                  <c:v>-1.5318200000000001E-2</c:v>
                </c:pt>
                <c:pt idx="10928">
                  <c:v>-1.6145099999999999E-2</c:v>
                </c:pt>
                <c:pt idx="10929">
                  <c:v>-1.70014E-2</c:v>
                </c:pt>
                <c:pt idx="10930">
                  <c:v>-1.7838199999999999E-2</c:v>
                </c:pt>
                <c:pt idx="10931">
                  <c:v>-1.8709699999999999E-2</c:v>
                </c:pt>
                <c:pt idx="10932">
                  <c:v>-1.9577799999999999E-2</c:v>
                </c:pt>
                <c:pt idx="10933">
                  <c:v>-2.0433699999999999E-2</c:v>
                </c:pt>
                <c:pt idx="10934">
                  <c:v>-2.1309600000000001E-2</c:v>
                </c:pt>
                <c:pt idx="10935">
                  <c:v>-2.2160699999999998E-2</c:v>
                </c:pt>
                <c:pt idx="10936">
                  <c:v>-2.30327E-2</c:v>
                </c:pt>
                <c:pt idx="10937">
                  <c:v>-2.3894700000000001E-2</c:v>
                </c:pt>
                <c:pt idx="10938">
                  <c:v>-2.4747600000000002E-2</c:v>
                </c:pt>
                <c:pt idx="10939">
                  <c:v>-2.56254E-2</c:v>
                </c:pt>
                <c:pt idx="10940">
                  <c:v>-2.6490300000000001E-2</c:v>
                </c:pt>
                <c:pt idx="10941">
                  <c:v>-2.7386299999999999E-2</c:v>
                </c:pt>
                <c:pt idx="10942">
                  <c:v>-2.827E-2</c:v>
                </c:pt>
                <c:pt idx="10943">
                  <c:v>-2.9149899999999999E-2</c:v>
                </c:pt>
                <c:pt idx="10944">
                  <c:v>-3.0042200000000002E-2</c:v>
                </c:pt>
                <c:pt idx="10945">
                  <c:v>-3.09153E-2</c:v>
                </c:pt>
                <c:pt idx="10946">
                  <c:v>-3.1809299999999999E-2</c:v>
                </c:pt>
                <c:pt idx="10947">
                  <c:v>-3.2685100000000002E-2</c:v>
                </c:pt>
                <c:pt idx="10948">
                  <c:v>-3.3566699999999998E-2</c:v>
                </c:pt>
                <c:pt idx="10949">
                  <c:v>-3.4461899999999997E-2</c:v>
                </c:pt>
                <c:pt idx="10950">
                  <c:v>-3.5355400000000002E-2</c:v>
                </c:pt>
                <c:pt idx="10951">
                  <c:v>-3.6269700000000002E-2</c:v>
                </c:pt>
                <c:pt idx="10952">
                  <c:v>-3.7168E-2</c:v>
                </c:pt>
                <c:pt idx="10953">
                  <c:v>-3.8071199999999999E-2</c:v>
                </c:pt>
                <c:pt idx="10954">
                  <c:v>-3.89766E-2</c:v>
                </c:pt>
                <c:pt idx="10955">
                  <c:v>-3.98757E-2</c:v>
                </c:pt>
                <c:pt idx="10956">
                  <c:v>-4.07818E-2</c:v>
                </c:pt>
                <c:pt idx="10957">
                  <c:v>-4.1672500000000001E-2</c:v>
                </c:pt>
                <c:pt idx="10958">
                  <c:v>-4.2577499999999997E-2</c:v>
                </c:pt>
                <c:pt idx="10959">
                  <c:v>-4.3505500000000003E-2</c:v>
                </c:pt>
                <c:pt idx="10960">
                  <c:v>-4.4451299999999999E-2</c:v>
                </c:pt>
                <c:pt idx="10961">
                  <c:v>-4.5407900000000001E-2</c:v>
                </c:pt>
                <c:pt idx="10962">
                  <c:v>-4.6350500000000003E-2</c:v>
                </c:pt>
                <c:pt idx="10963">
                  <c:v>-4.7295799999999999E-2</c:v>
                </c:pt>
                <c:pt idx="10964">
                  <c:v>-4.8239400000000002E-2</c:v>
                </c:pt>
                <c:pt idx="10965">
                  <c:v>-4.9184899999999997E-2</c:v>
                </c:pt>
                <c:pt idx="10966">
                  <c:v>-5.0129199999999999E-2</c:v>
                </c:pt>
                <c:pt idx="10967">
                  <c:v>-5.1071100000000001E-2</c:v>
                </c:pt>
                <c:pt idx="10968">
                  <c:v>-5.2020299999999998E-2</c:v>
                </c:pt>
                <c:pt idx="10969">
                  <c:v>-5.2975899999999999E-2</c:v>
                </c:pt>
                <c:pt idx="10970">
                  <c:v>-5.3941000000000003E-2</c:v>
                </c:pt>
                <c:pt idx="10971">
                  <c:v>-5.4897799999999997E-2</c:v>
                </c:pt>
                <c:pt idx="10972">
                  <c:v>-5.5860100000000003E-2</c:v>
                </c:pt>
                <c:pt idx="10973">
                  <c:v>-5.6813799999999998E-2</c:v>
                </c:pt>
                <c:pt idx="10974">
                  <c:v>-5.7774499999999999E-2</c:v>
                </c:pt>
                <c:pt idx="10975">
                  <c:v>-5.87342E-2</c:v>
                </c:pt>
                <c:pt idx="10976">
                  <c:v>-5.9685099999999998E-2</c:v>
                </c:pt>
                <c:pt idx="10977">
                  <c:v>-6.0651499999999997E-2</c:v>
                </c:pt>
                <c:pt idx="10978">
                  <c:v>-6.1605E-2</c:v>
                </c:pt>
                <c:pt idx="10979">
                  <c:v>-6.2584799999999996E-2</c:v>
                </c:pt>
                <c:pt idx="10980">
                  <c:v>-6.3551499999999997E-2</c:v>
                </c:pt>
                <c:pt idx="10981">
                  <c:v>-6.4519800000000002E-2</c:v>
                </c:pt>
                <c:pt idx="10982">
                  <c:v>-6.5493800000000005E-2</c:v>
                </c:pt>
                <c:pt idx="10983">
                  <c:v>-6.6449400000000006E-2</c:v>
                </c:pt>
                <c:pt idx="10984">
                  <c:v>-6.7431500000000005E-2</c:v>
                </c:pt>
                <c:pt idx="10985">
                  <c:v>-6.8386699999999995E-2</c:v>
                </c:pt>
                <c:pt idx="10986">
                  <c:v>-6.9360500000000005E-2</c:v>
                </c:pt>
                <c:pt idx="10987">
                  <c:v>-7.03289E-2</c:v>
                </c:pt>
                <c:pt idx="10988">
                  <c:v>-7.1295700000000004E-2</c:v>
                </c:pt>
                <c:pt idx="10989">
                  <c:v>-7.2283899999999998E-2</c:v>
                </c:pt>
                <c:pt idx="10990">
                  <c:v>-7.3246800000000001E-2</c:v>
                </c:pt>
                <c:pt idx="10991">
                  <c:v>-7.4230699999999997E-2</c:v>
                </c:pt>
                <c:pt idx="10992">
                  <c:v>-7.5197899999999998E-2</c:v>
                </c:pt>
                <c:pt idx="10993">
                  <c:v>-7.6170000000000002E-2</c:v>
                </c:pt>
                <c:pt idx="10994">
                  <c:v>-7.7148800000000003E-2</c:v>
                </c:pt>
                <c:pt idx="10995">
                  <c:v>-7.8112399999999999E-2</c:v>
                </c:pt>
                <c:pt idx="10996">
                  <c:v>-7.9091999999999996E-2</c:v>
                </c:pt>
                <c:pt idx="10997">
                  <c:v>-8.0063099999999998E-2</c:v>
                </c:pt>
                <c:pt idx="10998">
                  <c:v>-8.1040699999999993E-2</c:v>
                </c:pt>
                <c:pt idx="10999">
                  <c:v>-8.2025100000000004E-2</c:v>
                </c:pt>
                <c:pt idx="11000">
                  <c:v>-8.2996399999999998E-2</c:v>
                </c:pt>
                <c:pt idx="11001">
                  <c:v>-8.3976700000000001E-2</c:v>
                </c:pt>
                <c:pt idx="11002">
                  <c:v>-8.4952E-2</c:v>
                </c:pt>
                <c:pt idx="11003">
                  <c:v>-8.5921600000000001E-2</c:v>
                </c:pt>
                <c:pt idx="11004">
                  <c:v>-8.6906399999999995E-2</c:v>
                </c:pt>
                <c:pt idx="11005">
                  <c:v>-8.7869500000000003E-2</c:v>
                </c:pt>
                <c:pt idx="11006">
                  <c:v>-8.8853100000000004E-2</c:v>
                </c:pt>
                <c:pt idx="11007">
                  <c:v>-8.9828900000000003E-2</c:v>
                </c:pt>
                <c:pt idx="11008">
                  <c:v>-9.0801800000000002E-2</c:v>
                </c:pt>
                <c:pt idx="11009">
                  <c:v>-9.1794600000000004E-2</c:v>
                </c:pt>
                <c:pt idx="11010">
                  <c:v>-9.2752500000000002E-2</c:v>
                </c:pt>
                <c:pt idx="11011">
                  <c:v>-9.37447E-2</c:v>
                </c:pt>
                <c:pt idx="11012">
                  <c:v>-9.4707600000000003E-2</c:v>
                </c:pt>
                <c:pt idx="11013">
                  <c:v>-9.5682699999999996E-2</c:v>
                </c:pt>
                <c:pt idx="11014">
                  <c:v>-9.6666000000000002E-2</c:v>
                </c:pt>
                <c:pt idx="11015">
                  <c:v>-9.7620899999999997E-2</c:v>
                </c:pt>
                <c:pt idx="11016">
                  <c:v>-9.8617800000000005E-2</c:v>
                </c:pt>
                <c:pt idx="11017">
                  <c:v>-9.9574099999999999E-2</c:v>
                </c:pt>
                <c:pt idx="11018">
                  <c:v>-0.100562</c:v>
                </c:pt>
                <c:pt idx="11019">
                  <c:v>-0.101536</c:v>
                </c:pt>
                <c:pt idx="11020">
                  <c:v>-0.102497</c:v>
                </c:pt>
                <c:pt idx="11021">
                  <c:v>-0.10348499999999999</c:v>
                </c:pt>
                <c:pt idx="11022">
                  <c:v>-0.104435</c:v>
                </c:pt>
                <c:pt idx="11023">
                  <c:v>-0.10542</c:v>
                </c:pt>
                <c:pt idx="11024">
                  <c:v>-0.10638</c:v>
                </c:pt>
                <c:pt idx="11025">
                  <c:v>-0.107348</c:v>
                </c:pt>
                <c:pt idx="11026">
                  <c:v>-0.10832799999999999</c:v>
                </c:pt>
                <c:pt idx="11027">
                  <c:v>-0.10928499999999999</c:v>
                </c:pt>
                <c:pt idx="11028">
                  <c:v>-0.110268</c:v>
                </c:pt>
                <c:pt idx="11029">
                  <c:v>-0.11122700000000001</c:v>
                </c:pt>
                <c:pt idx="11030">
                  <c:v>-0.112191</c:v>
                </c:pt>
                <c:pt idx="11031">
                  <c:v>-0.113159</c:v>
                </c:pt>
                <c:pt idx="11032">
                  <c:v>-0.11411</c:v>
                </c:pt>
                <c:pt idx="11033">
                  <c:v>-0.11508</c:v>
                </c:pt>
                <c:pt idx="11034">
                  <c:v>-0.11604</c:v>
                </c:pt>
                <c:pt idx="11035">
                  <c:v>-0.116997</c:v>
                </c:pt>
                <c:pt idx="11036">
                  <c:v>-0.11795899999999999</c:v>
                </c:pt>
                <c:pt idx="11037">
                  <c:v>-0.118905</c:v>
                </c:pt>
                <c:pt idx="11038">
                  <c:v>-0.11989900000000001</c:v>
                </c:pt>
                <c:pt idx="11039">
                  <c:v>-0.12089800000000001</c:v>
                </c:pt>
                <c:pt idx="11040">
                  <c:v>-0.121875</c:v>
                </c:pt>
                <c:pt idx="11041">
                  <c:v>-0.12281300000000001</c:v>
                </c:pt>
                <c:pt idx="11042">
                  <c:v>-0.12368899999999999</c:v>
                </c:pt>
                <c:pt idx="11043">
                  <c:v>-0.12460499999999999</c:v>
                </c:pt>
                <c:pt idx="11044">
                  <c:v>-0.125501</c:v>
                </c:pt>
                <c:pt idx="11045">
                  <c:v>-0.126416</c:v>
                </c:pt>
                <c:pt idx="11046">
                  <c:v>-0.127336</c:v>
                </c:pt>
                <c:pt idx="11047">
                  <c:v>-0.128223</c:v>
                </c:pt>
                <c:pt idx="11048">
                  <c:v>-0.12914700000000001</c:v>
                </c:pt>
                <c:pt idx="11049">
                  <c:v>-0.130024</c:v>
                </c:pt>
                <c:pt idx="11050">
                  <c:v>-0.13092999999999999</c:v>
                </c:pt>
                <c:pt idx="11051">
                  <c:v>-0.131824</c:v>
                </c:pt>
                <c:pt idx="11052">
                  <c:v>-0.13270599999999999</c:v>
                </c:pt>
                <c:pt idx="11053">
                  <c:v>-0.13361799999999999</c:v>
                </c:pt>
                <c:pt idx="11054">
                  <c:v>-0.13449</c:v>
                </c:pt>
                <c:pt idx="11055">
                  <c:v>-0.13539899999999999</c:v>
                </c:pt>
                <c:pt idx="11056">
                  <c:v>-0.13628399999999999</c:v>
                </c:pt>
                <c:pt idx="11057">
                  <c:v>-0.13716800000000001</c:v>
                </c:pt>
                <c:pt idx="11058">
                  <c:v>-0.13806299999999999</c:v>
                </c:pt>
                <c:pt idx="11059">
                  <c:v>-0.13892699999999999</c:v>
                </c:pt>
                <c:pt idx="11060">
                  <c:v>-0.139818</c:v>
                </c:pt>
                <c:pt idx="11061">
                  <c:v>-0.14068600000000001</c:v>
                </c:pt>
                <c:pt idx="11062">
                  <c:v>-0.14155999999999999</c:v>
                </c:pt>
                <c:pt idx="11063">
                  <c:v>-0.14244200000000001</c:v>
                </c:pt>
                <c:pt idx="11064">
                  <c:v>-0.14330499999999999</c:v>
                </c:pt>
                <c:pt idx="11065">
                  <c:v>-0.14418900000000001</c:v>
                </c:pt>
                <c:pt idx="11066">
                  <c:v>-0.14505499999999999</c:v>
                </c:pt>
                <c:pt idx="11067">
                  <c:v>-0.145921</c:v>
                </c:pt>
                <c:pt idx="11068">
                  <c:v>-0.14679200000000001</c:v>
                </c:pt>
                <c:pt idx="11069">
                  <c:v>-0.14763999999999999</c:v>
                </c:pt>
                <c:pt idx="11070">
                  <c:v>-0.148507</c:v>
                </c:pt>
                <c:pt idx="11071">
                  <c:v>-0.14935599999999999</c:v>
                </c:pt>
                <c:pt idx="11072">
                  <c:v>-0.15020800000000001</c:v>
                </c:pt>
                <c:pt idx="11073">
                  <c:v>-0.15107100000000001</c:v>
                </c:pt>
                <c:pt idx="11074">
                  <c:v>-0.15190999999999999</c:v>
                </c:pt>
                <c:pt idx="11075">
                  <c:v>-0.15277399999999999</c:v>
                </c:pt>
                <c:pt idx="11076">
                  <c:v>-0.153615</c:v>
                </c:pt>
                <c:pt idx="11077">
                  <c:v>-0.15445999999999999</c:v>
                </c:pt>
                <c:pt idx="11078">
                  <c:v>-0.155308</c:v>
                </c:pt>
                <c:pt idx="11079">
                  <c:v>-0.15613099999999999</c:v>
                </c:pt>
                <c:pt idx="11080">
                  <c:v>-0.15697800000000001</c:v>
                </c:pt>
                <c:pt idx="11081">
                  <c:v>-0.15779799999999999</c:v>
                </c:pt>
                <c:pt idx="11082">
                  <c:v>-0.158632</c:v>
                </c:pt>
                <c:pt idx="11083">
                  <c:v>-0.15946399999999999</c:v>
                </c:pt>
                <c:pt idx="11084">
                  <c:v>-0.16028200000000001</c:v>
                </c:pt>
                <c:pt idx="11085">
                  <c:v>-0.16112199999999999</c:v>
                </c:pt>
                <c:pt idx="11086">
                  <c:v>-0.16193399999999999</c:v>
                </c:pt>
                <c:pt idx="11087">
                  <c:v>-0.16275999999999999</c:v>
                </c:pt>
                <c:pt idx="11088">
                  <c:v>-0.163575</c:v>
                </c:pt>
                <c:pt idx="11089">
                  <c:v>-0.164378</c:v>
                </c:pt>
                <c:pt idx="11090">
                  <c:v>-0.16519400000000001</c:v>
                </c:pt>
                <c:pt idx="11091">
                  <c:v>-0.165987</c:v>
                </c:pt>
                <c:pt idx="11092">
                  <c:v>-0.166795</c:v>
                </c:pt>
                <c:pt idx="11093">
                  <c:v>-0.16759599999999999</c:v>
                </c:pt>
                <c:pt idx="11094">
                  <c:v>-0.16839100000000001</c:v>
                </c:pt>
                <c:pt idx="11095">
                  <c:v>-0.16919999999999999</c:v>
                </c:pt>
                <c:pt idx="11096">
                  <c:v>-0.169987</c:v>
                </c:pt>
                <c:pt idx="11097">
                  <c:v>-0.17078699999999999</c:v>
                </c:pt>
                <c:pt idx="11098">
                  <c:v>-0.171568</c:v>
                </c:pt>
                <c:pt idx="11099">
                  <c:v>-0.17234099999999999</c:v>
                </c:pt>
                <c:pt idx="11100">
                  <c:v>-0.173126</c:v>
                </c:pt>
                <c:pt idx="11101">
                  <c:v>-0.173902</c:v>
                </c:pt>
                <c:pt idx="11102">
                  <c:v>-0.174681</c:v>
                </c:pt>
                <c:pt idx="11103">
                  <c:v>-0.17541699999999999</c:v>
                </c:pt>
                <c:pt idx="11104">
                  <c:v>-0.17615600000000001</c:v>
                </c:pt>
                <c:pt idx="11105">
                  <c:v>-0.17700099999999999</c:v>
                </c:pt>
                <c:pt idx="11106">
                  <c:v>-0.177948</c:v>
                </c:pt>
                <c:pt idx="11107">
                  <c:v>-0.17886299999999999</c:v>
                </c:pt>
                <c:pt idx="11108">
                  <c:v>-0.17955299999999999</c:v>
                </c:pt>
                <c:pt idx="11109">
                  <c:v>-0.18008299999999999</c:v>
                </c:pt>
                <c:pt idx="11110">
                  <c:v>-0.180617</c:v>
                </c:pt>
                <c:pt idx="11111">
                  <c:v>-0.18117800000000001</c:v>
                </c:pt>
                <c:pt idx="11112">
                  <c:v>-0.181778</c:v>
                </c:pt>
                <c:pt idx="11113">
                  <c:v>-0.18235100000000001</c:v>
                </c:pt>
                <c:pt idx="11114">
                  <c:v>-0.18291299999999999</c:v>
                </c:pt>
                <c:pt idx="11115">
                  <c:v>-0.18348900000000001</c:v>
                </c:pt>
                <c:pt idx="11116">
                  <c:v>-0.184035</c:v>
                </c:pt>
                <c:pt idx="11117">
                  <c:v>-0.18460399999999999</c:v>
                </c:pt>
                <c:pt idx="11118">
                  <c:v>-0.185145</c:v>
                </c:pt>
                <c:pt idx="11119">
                  <c:v>-0.18568399999999999</c:v>
                </c:pt>
                <c:pt idx="11120">
                  <c:v>-0.18623300000000001</c:v>
                </c:pt>
                <c:pt idx="11121">
                  <c:v>-0.186754</c:v>
                </c:pt>
                <c:pt idx="11122">
                  <c:v>-0.187308</c:v>
                </c:pt>
                <c:pt idx="11123">
                  <c:v>-0.187833</c:v>
                </c:pt>
                <c:pt idx="11124">
                  <c:v>-0.18837000000000001</c:v>
                </c:pt>
                <c:pt idx="11125">
                  <c:v>-0.18890599999999999</c:v>
                </c:pt>
                <c:pt idx="11126">
                  <c:v>-0.189418</c:v>
                </c:pt>
                <c:pt idx="11127">
                  <c:v>-0.18995000000000001</c:v>
                </c:pt>
                <c:pt idx="11128">
                  <c:v>-0.19044900000000001</c:v>
                </c:pt>
                <c:pt idx="11129">
                  <c:v>-0.19095999999999999</c:v>
                </c:pt>
                <c:pt idx="11130">
                  <c:v>-0.191464</c:v>
                </c:pt>
                <c:pt idx="11131">
                  <c:v>-0.19195699999999999</c:v>
                </c:pt>
                <c:pt idx="11132">
                  <c:v>-0.192466</c:v>
                </c:pt>
                <c:pt idx="11133">
                  <c:v>-0.19295599999999999</c:v>
                </c:pt>
                <c:pt idx="11134">
                  <c:v>-0.19345499999999999</c:v>
                </c:pt>
                <c:pt idx="11135">
                  <c:v>-0.19394800000000001</c:v>
                </c:pt>
                <c:pt idx="11136">
                  <c:v>-0.19442699999999999</c:v>
                </c:pt>
                <c:pt idx="11137">
                  <c:v>-0.194913</c:v>
                </c:pt>
                <c:pt idx="11138">
                  <c:v>-0.195382</c:v>
                </c:pt>
                <c:pt idx="11139">
                  <c:v>-0.19584799999999999</c:v>
                </c:pt>
                <c:pt idx="11140">
                  <c:v>-0.19631599999999999</c:v>
                </c:pt>
                <c:pt idx="11141">
                  <c:v>-0.196768</c:v>
                </c:pt>
                <c:pt idx="11142">
                  <c:v>-0.19723499999999999</c:v>
                </c:pt>
                <c:pt idx="11143">
                  <c:v>-0.197688</c:v>
                </c:pt>
                <c:pt idx="11144">
                  <c:v>-0.19814200000000001</c:v>
                </c:pt>
                <c:pt idx="11145">
                  <c:v>-0.1986</c:v>
                </c:pt>
                <c:pt idx="11146">
                  <c:v>-0.19903399999999999</c:v>
                </c:pt>
                <c:pt idx="11147">
                  <c:v>-0.199485</c:v>
                </c:pt>
                <c:pt idx="11148">
                  <c:v>-0.199909</c:v>
                </c:pt>
                <c:pt idx="11149">
                  <c:v>-0.20033599999999999</c:v>
                </c:pt>
                <c:pt idx="11150">
                  <c:v>-0.200761</c:v>
                </c:pt>
                <c:pt idx="11151">
                  <c:v>-0.20116800000000001</c:v>
                </c:pt>
                <c:pt idx="11152">
                  <c:v>-0.201598</c:v>
                </c:pt>
                <c:pt idx="11153">
                  <c:v>-0.20200099999999999</c:v>
                </c:pt>
                <c:pt idx="11154">
                  <c:v>-0.20242099999999999</c:v>
                </c:pt>
                <c:pt idx="11155">
                  <c:v>-0.20283000000000001</c:v>
                </c:pt>
                <c:pt idx="11156">
                  <c:v>-0.20322799999999999</c:v>
                </c:pt>
                <c:pt idx="11157">
                  <c:v>-0.20363500000000001</c:v>
                </c:pt>
                <c:pt idx="11158">
                  <c:v>-0.204014</c:v>
                </c:pt>
                <c:pt idx="11159">
                  <c:v>-0.204401</c:v>
                </c:pt>
                <c:pt idx="11160">
                  <c:v>-0.20477400000000001</c:v>
                </c:pt>
                <c:pt idx="11161">
                  <c:v>-0.20514399999999999</c:v>
                </c:pt>
                <c:pt idx="11162">
                  <c:v>-0.20552100000000001</c:v>
                </c:pt>
                <c:pt idx="11163">
                  <c:v>-0.20588600000000001</c:v>
                </c:pt>
                <c:pt idx="11164">
                  <c:v>-0.20626</c:v>
                </c:pt>
                <c:pt idx="11165">
                  <c:v>-0.206625</c:v>
                </c:pt>
                <c:pt idx="11166">
                  <c:v>-0.206983</c:v>
                </c:pt>
                <c:pt idx="11167">
                  <c:v>-0.20733799999999999</c:v>
                </c:pt>
                <c:pt idx="11168">
                  <c:v>-0.207675</c:v>
                </c:pt>
                <c:pt idx="11169">
                  <c:v>-0.208007</c:v>
                </c:pt>
                <c:pt idx="11170">
                  <c:v>-0.20833599999999999</c:v>
                </c:pt>
                <c:pt idx="11171">
                  <c:v>-0.20865800000000001</c:v>
                </c:pt>
                <c:pt idx="11172">
                  <c:v>-0.20899000000000001</c:v>
                </c:pt>
                <c:pt idx="11173">
                  <c:v>-0.209316</c:v>
                </c:pt>
                <c:pt idx="11174">
                  <c:v>-0.209642</c:v>
                </c:pt>
                <c:pt idx="11175">
                  <c:v>-0.20996300000000001</c:v>
                </c:pt>
                <c:pt idx="11176">
                  <c:v>-0.21026400000000001</c:v>
                </c:pt>
                <c:pt idx="11177">
                  <c:v>-0.21056900000000001</c:v>
                </c:pt>
                <c:pt idx="11178">
                  <c:v>-0.21085400000000001</c:v>
                </c:pt>
                <c:pt idx="11179">
                  <c:v>-0.21113999999999999</c:v>
                </c:pt>
                <c:pt idx="11180">
                  <c:v>-0.211423</c:v>
                </c:pt>
                <c:pt idx="11181">
                  <c:v>-0.21169499999999999</c:v>
                </c:pt>
                <c:pt idx="11182">
                  <c:v>-0.21198</c:v>
                </c:pt>
                <c:pt idx="11183">
                  <c:v>-0.212253</c:v>
                </c:pt>
                <c:pt idx="11184">
                  <c:v>-0.21253</c:v>
                </c:pt>
                <c:pt idx="11185">
                  <c:v>-0.21279799999999999</c:v>
                </c:pt>
                <c:pt idx="11186">
                  <c:v>-0.21305299999999999</c:v>
                </c:pt>
                <c:pt idx="11187">
                  <c:v>-0.213309</c:v>
                </c:pt>
                <c:pt idx="11188">
                  <c:v>-0.21354699999999999</c:v>
                </c:pt>
                <c:pt idx="11189">
                  <c:v>-0.213786</c:v>
                </c:pt>
                <c:pt idx="11190">
                  <c:v>-0.21401999999999999</c:v>
                </c:pt>
                <c:pt idx="11191">
                  <c:v>-0.21424499999999999</c:v>
                </c:pt>
                <c:pt idx="11192">
                  <c:v>-0.21448</c:v>
                </c:pt>
                <c:pt idx="11193">
                  <c:v>-0.214703</c:v>
                </c:pt>
                <c:pt idx="11194">
                  <c:v>-0.21492800000000001</c:v>
                </c:pt>
                <c:pt idx="11195">
                  <c:v>-0.215147</c:v>
                </c:pt>
                <c:pt idx="11196">
                  <c:v>-0.21535299999999999</c:v>
                </c:pt>
                <c:pt idx="11197">
                  <c:v>-0.215561</c:v>
                </c:pt>
                <c:pt idx="11198">
                  <c:v>-0.21575</c:v>
                </c:pt>
                <c:pt idx="11199">
                  <c:v>-0.21593899999999999</c:v>
                </c:pt>
                <c:pt idx="11200">
                  <c:v>-0.21612200000000001</c:v>
                </c:pt>
                <c:pt idx="11201">
                  <c:v>-0.21629599999999999</c:v>
                </c:pt>
                <c:pt idx="11202">
                  <c:v>-0.21648200000000001</c:v>
                </c:pt>
                <c:pt idx="11203">
                  <c:v>-0.21665200000000001</c:v>
                </c:pt>
                <c:pt idx="11204">
                  <c:v>-0.21682499999999999</c:v>
                </c:pt>
                <c:pt idx="11205">
                  <c:v>-0.21699299999999999</c:v>
                </c:pt>
                <c:pt idx="11206">
                  <c:v>-0.21715499999999999</c:v>
                </c:pt>
                <c:pt idx="11207">
                  <c:v>-0.21732399999999999</c:v>
                </c:pt>
                <c:pt idx="11208">
                  <c:v>-0.21745100000000001</c:v>
                </c:pt>
                <c:pt idx="11209">
                  <c:v>-0.21754899999999999</c:v>
                </c:pt>
                <c:pt idx="11210">
                  <c:v>-0.21767400000000001</c:v>
                </c:pt>
                <c:pt idx="11211">
                  <c:v>-0.21792400000000001</c:v>
                </c:pt>
                <c:pt idx="11212">
                  <c:v>-0.218252</c:v>
                </c:pt>
                <c:pt idx="11213">
                  <c:v>-0.218443</c:v>
                </c:pt>
                <c:pt idx="11214">
                  <c:v>-0.218441</c:v>
                </c:pt>
                <c:pt idx="11215">
                  <c:v>-0.21832499999999999</c:v>
                </c:pt>
                <c:pt idx="11216">
                  <c:v>-0.21824399999999999</c:v>
                </c:pt>
                <c:pt idx="11217">
                  <c:v>-0.218195</c:v>
                </c:pt>
                <c:pt idx="11218">
                  <c:v>-0.21812300000000001</c:v>
                </c:pt>
                <c:pt idx="11219">
                  <c:v>-0.21804999999999999</c:v>
                </c:pt>
                <c:pt idx="11220">
                  <c:v>-0.217942</c:v>
                </c:pt>
                <c:pt idx="11221">
                  <c:v>-0.21785499999999999</c:v>
                </c:pt>
                <c:pt idx="11222">
                  <c:v>-0.21776100000000001</c:v>
                </c:pt>
                <c:pt idx="11223">
                  <c:v>-0.21766199999999999</c:v>
                </c:pt>
                <c:pt idx="11224">
                  <c:v>-0.21757799999999999</c:v>
                </c:pt>
                <c:pt idx="11225">
                  <c:v>-0.21746599999999999</c:v>
                </c:pt>
                <c:pt idx="11226">
                  <c:v>-0.21736800000000001</c:v>
                </c:pt>
                <c:pt idx="11227">
                  <c:v>-0.21724399999999999</c:v>
                </c:pt>
                <c:pt idx="11228">
                  <c:v>-0.217109</c:v>
                </c:pt>
                <c:pt idx="11229">
                  <c:v>-0.21697</c:v>
                </c:pt>
                <c:pt idx="11230">
                  <c:v>-0.21681300000000001</c:v>
                </c:pt>
                <c:pt idx="11231">
                  <c:v>-0.216671</c:v>
                </c:pt>
                <c:pt idx="11232">
                  <c:v>-0.21651899999999999</c:v>
                </c:pt>
                <c:pt idx="11233">
                  <c:v>-0.21637500000000001</c:v>
                </c:pt>
                <c:pt idx="11234">
                  <c:v>-0.216228</c:v>
                </c:pt>
                <c:pt idx="11235">
                  <c:v>-0.21606700000000001</c:v>
                </c:pt>
                <c:pt idx="11236">
                  <c:v>-0.21590000000000001</c:v>
                </c:pt>
                <c:pt idx="11237">
                  <c:v>-0.215721</c:v>
                </c:pt>
                <c:pt idx="11238">
                  <c:v>-0.21553</c:v>
                </c:pt>
                <c:pt idx="11239">
                  <c:v>-0.215336</c:v>
                </c:pt>
                <c:pt idx="11240">
                  <c:v>-0.21513499999999999</c:v>
                </c:pt>
                <c:pt idx="11241">
                  <c:v>-0.21493300000000001</c:v>
                </c:pt>
                <c:pt idx="11242">
                  <c:v>-0.21473600000000001</c:v>
                </c:pt>
                <c:pt idx="11243">
                  <c:v>-0.21453</c:v>
                </c:pt>
                <c:pt idx="11244">
                  <c:v>-0.21433099999999999</c:v>
                </c:pt>
                <c:pt idx="11245">
                  <c:v>-0.214114</c:v>
                </c:pt>
                <c:pt idx="11246">
                  <c:v>-0.213892</c:v>
                </c:pt>
                <c:pt idx="11247">
                  <c:v>-0.21366199999999999</c:v>
                </c:pt>
                <c:pt idx="11248">
                  <c:v>-0.21341599999999999</c:v>
                </c:pt>
                <c:pt idx="11249">
                  <c:v>-0.213174</c:v>
                </c:pt>
                <c:pt idx="11250">
                  <c:v>-0.21291599999999999</c:v>
                </c:pt>
                <c:pt idx="11251">
                  <c:v>-0.21266399999999999</c:v>
                </c:pt>
                <c:pt idx="11252">
                  <c:v>-0.21240999999999999</c:v>
                </c:pt>
                <c:pt idx="11253">
                  <c:v>-0.21215100000000001</c:v>
                </c:pt>
                <c:pt idx="11254">
                  <c:v>-0.211894</c:v>
                </c:pt>
                <c:pt idx="11255">
                  <c:v>-0.21162300000000001</c:v>
                </c:pt>
                <c:pt idx="11256">
                  <c:v>-0.21134900000000001</c:v>
                </c:pt>
                <c:pt idx="11257">
                  <c:v>-0.211065</c:v>
                </c:pt>
                <c:pt idx="11258">
                  <c:v>-0.21076900000000001</c:v>
                </c:pt>
                <c:pt idx="11259">
                  <c:v>-0.21046999999999999</c:v>
                </c:pt>
                <c:pt idx="11260">
                  <c:v>-0.21016099999999999</c:v>
                </c:pt>
                <c:pt idx="11261">
                  <c:v>-0.20985100000000001</c:v>
                </c:pt>
                <c:pt idx="11262">
                  <c:v>-0.20954400000000001</c:v>
                </c:pt>
                <c:pt idx="11263">
                  <c:v>-0.209228</c:v>
                </c:pt>
                <c:pt idx="11264">
                  <c:v>-0.20891699999999999</c:v>
                </c:pt>
                <c:pt idx="11265">
                  <c:v>-0.208595</c:v>
                </c:pt>
                <c:pt idx="11266">
                  <c:v>-0.20826600000000001</c:v>
                </c:pt>
                <c:pt idx="11267">
                  <c:v>-0.207931</c:v>
                </c:pt>
                <c:pt idx="11268">
                  <c:v>-0.20757800000000001</c:v>
                </c:pt>
                <c:pt idx="11269">
                  <c:v>-0.207228</c:v>
                </c:pt>
                <c:pt idx="11270">
                  <c:v>-0.20686099999999999</c:v>
                </c:pt>
                <c:pt idx="11271">
                  <c:v>-0.20649799999999999</c:v>
                </c:pt>
                <c:pt idx="11272">
                  <c:v>-0.20613600000000001</c:v>
                </c:pt>
                <c:pt idx="11273">
                  <c:v>-0.205765</c:v>
                </c:pt>
                <c:pt idx="11274">
                  <c:v>-0.205405</c:v>
                </c:pt>
                <c:pt idx="11275">
                  <c:v>-0.20502699999999999</c:v>
                </c:pt>
                <c:pt idx="11276">
                  <c:v>-0.204648</c:v>
                </c:pt>
                <c:pt idx="11277">
                  <c:v>-0.20425599999999999</c:v>
                </c:pt>
                <c:pt idx="11278">
                  <c:v>-0.203851</c:v>
                </c:pt>
                <c:pt idx="11279">
                  <c:v>-0.20344400000000001</c:v>
                </c:pt>
                <c:pt idx="11280">
                  <c:v>-0.20302200000000001</c:v>
                </c:pt>
                <c:pt idx="11281">
                  <c:v>-0.20260600000000001</c:v>
                </c:pt>
                <c:pt idx="11282">
                  <c:v>-0.202186</c:v>
                </c:pt>
                <c:pt idx="11283">
                  <c:v>-0.201767</c:v>
                </c:pt>
                <c:pt idx="11284">
                  <c:v>-0.20135</c:v>
                </c:pt>
                <c:pt idx="11285">
                  <c:v>-0.20092099999999999</c:v>
                </c:pt>
                <c:pt idx="11286">
                  <c:v>-0.200489</c:v>
                </c:pt>
                <c:pt idx="11287">
                  <c:v>-0.20004</c:v>
                </c:pt>
                <c:pt idx="11288">
                  <c:v>-0.19958000000000001</c:v>
                </c:pt>
                <c:pt idx="11289">
                  <c:v>-0.19911200000000001</c:v>
                </c:pt>
                <c:pt idx="11290">
                  <c:v>-0.19863700000000001</c:v>
                </c:pt>
                <c:pt idx="11291">
                  <c:v>-0.19816700000000001</c:v>
                </c:pt>
                <c:pt idx="11292">
                  <c:v>-0.19769600000000001</c:v>
                </c:pt>
                <c:pt idx="11293">
                  <c:v>-0.19722899999999999</c:v>
                </c:pt>
                <c:pt idx="11294">
                  <c:v>-0.19675899999999999</c:v>
                </c:pt>
                <c:pt idx="11295">
                  <c:v>-0.196274</c:v>
                </c:pt>
                <c:pt idx="11296">
                  <c:v>-0.19577900000000001</c:v>
                </c:pt>
                <c:pt idx="11297">
                  <c:v>-0.19527</c:v>
                </c:pt>
                <c:pt idx="11298">
                  <c:v>-0.19475400000000001</c:v>
                </c:pt>
                <c:pt idx="11299">
                  <c:v>-0.19423199999999999</c:v>
                </c:pt>
                <c:pt idx="11300">
                  <c:v>-0.19370599999999999</c:v>
                </c:pt>
                <c:pt idx="11301">
                  <c:v>-0.19317999999999999</c:v>
                </c:pt>
                <c:pt idx="11302">
                  <c:v>-0.19265399999999999</c:v>
                </c:pt>
                <c:pt idx="11303">
                  <c:v>-0.19213</c:v>
                </c:pt>
                <c:pt idx="11304">
                  <c:v>-0.19160099999999999</c:v>
                </c:pt>
                <c:pt idx="11305">
                  <c:v>-0.19106200000000001</c:v>
                </c:pt>
                <c:pt idx="11306">
                  <c:v>-0.19051100000000001</c:v>
                </c:pt>
                <c:pt idx="11307">
                  <c:v>-0.18995300000000001</c:v>
                </c:pt>
                <c:pt idx="11308">
                  <c:v>-0.189385</c:v>
                </c:pt>
                <c:pt idx="11309">
                  <c:v>-0.18881200000000001</c:v>
                </c:pt>
                <c:pt idx="11310">
                  <c:v>-0.18823599999999999</c:v>
                </c:pt>
                <c:pt idx="11311">
                  <c:v>-0.18765599999999999</c:v>
                </c:pt>
                <c:pt idx="11312">
                  <c:v>-0.18708</c:v>
                </c:pt>
                <c:pt idx="11313">
                  <c:v>-0.186499</c:v>
                </c:pt>
                <c:pt idx="11314">
                  <c:v>-0.185916</c:v>
                </c:pt>
                <c:pt idx="11315">
                  <c:v>-0.18532399999999999</c:v>
                </c:pt>
                <c:pt idx="11316">
                  <c:v>-0.184723</c:v>
                </c:pt>
                <c:pt idx="11317">
                  <c:v>-0.184116</c:v>
                </c:pt>
                <c:pt idx="11318">
                  <c:v>-0.18349599999999999</c:v>
                </c:pt>
                <c:pt idx="11319">
                  <c:v>-0.18287300000000001</c:v>
                </c:pt>
                <c:pt idx="11320">
                  <c:v>-0.18224399999999999</c:v>
                </c:pt>
                <c:pt idx="11321">
                  <c:v>-0.181612</c:v>
                </c:pt>
                <c:pt idx="11322">
                  <c:v>-0.18098400000000001</c:v>
                </c:pt>
                <c:pt idx="11323">
                  <c:v>-0.18034900000000001</c:v>
                </c:pt>
                <c:pt idx="11324">
                  <c:v>-0.17971599999999999</c:v>
                </c:pt>
                <c:pt idx="11325">
                  <c:v>-0.17907400000000001</c:v>
                </c:pt>
                <c:pt idx="11326">
                  <c:v>-0.178423</c:v>
                </c:pt>
                <c:pt idx="11327">
                  <c:v>-0.17776500000000001</c:v>
                </c:pt>
                <c:pt idx="11328">
                  <c:v>-0.177095</c:v>
                </c:pt>
                <c:pt idx="11329">
                  <c:v>-0.17642099999999999</c:v>
                </c:pt>
                <c:pt idx="11330">
                  <c:v>-0.17574000000000001</c:v>
                </c:pt>
                <c:pt idx="11331">
                  <c:v>-0.17505799999999999</c:v>
                </c:pt>
                <c:pt idx="11332">
                  <c:v>-0.17437800000000001</c:v>
                </c:pt>
                <c:pt idx="11333">
                  <c:v>-0.17369299999999999</c:v>
                </c:pt>
                <c:pt idx="11334">
                  <c:v>-0.173012</c:v>
                </c:pt>
                <c:pt idx="11335">
                  <c:v>-0.17232</c:v>
                </c:pt>
                <c:pt idx="11336">
                  <c:v>-0.171622</c:v>
                </c:pt>
                <c:pt idx="11337">
                  <c:v>-0.17091400000000001</c:v>
                </c:pt>
                <c:pt idx="11338">
                  <c:v>-0.17019400000000001</c:v>
                </c:pt>
                <c:pt idx="11339">
                  <c:v>-0.16947000000000001</c:v>
                </c:pt>
                <c:pt idx="11340">
                  <c:v>-0.168737</c:v>
                </c:pt>
                <c:pt idx="11341">
                  <c:v>-0.16800799999999999</c:v>
                </c:pt>
                <c:pt idx="11342">
                  <c:v>-0.16727600000000001</c:v>
                </c:pt>
                <c:pt idx="11343">
                  <c:v>-0.166546</c:v>
                </c:pt>
                <c:pt idx="11344">
                  <c:v>-0.16581699999999999</c:v>
                </c:pt>
                <c:pt idx="11345">
                  <c:v>-0.165078</c:v>
                </c:pt>
                <c:pt idx="11346">
                  <c:v>-0.16433400000000001</c:v>
                </c:pt>
                <c:pt idx="11347">
                  <c:v>-0.163575</c:v>
                </c:pt>
                <c:pt idx="11348">
                  <c:v>-0.16280600000000001</c:v>
                </c:pt>
                <c:pt idx="11349">
                  <c:v>-0.162026</c:v>
                </c:pt>
                <c:pt idx="11350">
                  <c:v>-0.161243</c:v>
                </c:pt>
                <c:pt idx="11351">
                  <c:v>-0.16046299999999999</c:v>
                </c:pt>
                <c:pt idx="11352">
                  <c:v>-0.15968399999999999</c:v>
                </c:pt>
                <c:pt idx="11353">
                  <c:v>-0.158911</c:v>
                </c:pt>
                <c:pt idx="11354">
                  <c:v>-0.15813099999999999</c:v>
                </c:pt>
                <c:pt idx="11355">
                  <c:v>-0.15734300000000001</c:v>
                </c:pt>
                <c:pt idx="11356">
                  <c:v>-0.15654199999999999</c:v>
                </c:pt>
                <c:pt idx="11357">
                  <c:v>-0.15573100000000001</c:v>
                </c:pt>
                <c:pt idx="11358">
                  <c:v>-0.154914</c:v>
                </c:pt>
                <c:pt idx="11359">
                  <c:v>-0.15409</c:v>
                </c:pt>
                <c:pt idx="11360">
                  <c:v>-0.15326600000000001</c:v>
                </c:pt>
                <c:pt idx="11361">
                  <c:v>-0.15243899999999999</c:v>
                </c:pt>
                <c:pt idx="11362">
                  <c:v>-0.151616</c:v>
                </c:pt>
                <c:pt idx="11363">
                  <c:v>-0.15079400000000001</c:v>
                </c:pt>
                <c:pt idx="11364">
                  <c:v>-0.14996699999999999</c:v>
                </c:pt>
                <c:pt idx="11365">
                  <c:v>-0.14913199999999999</c:v>
                </c:pt>
                <c:pt idx="11366">
                  <c:v>-0.148285</c:v>
                </c:pt>
                <c:pt idx="11367">
                  <c:v>-0.14743200000000001</c:v>
                </c:pt>
                <c:pt idx="11368">
                  <c:v>-0.14657000000000001</c:v>
                </c:pt>
                <c:pt idx="11369">
                  <c:v>-0.145704</c:v>
                </c:pt>
                <c:pt idx="11370">
                  <c:v>-0.14483699999999999</c:v>
                </c:pt>
                <c:pt idx="11371">
                  <c:v>-0.14396800000000001</c:v>
                </c:pt>
                <c:pt idx="11372">
                  <c:v>-0.14310100000000001</c:v>
                </c:pt>
                <c:pt idx="11373">
                  <c:v>-0.142232</c:v>
                </c:pt>
                <c:pt idx="11374">
                  <c:v>-0.14135900000000001</c:v>
                </c:pt>
                <c:pt idx="11375">
                  <c:v>-0.14047999999999999</c:v>
                </c:pt>
                <c:pt idx="11376">
                  <c:v>-0.13959199999999999</c:v>
                </c:pt>
                <c:pt idx="11377">
                  <c:v>-0.13869799999999999</c:v>
                </c:pt>
                <c:pt idx="11378">
                  <c:v>-0.137794</c:v>
                </c:pt>
                <c:pt idx="11379">
                  <c:v>-0.13688800000000001</c:v>
                </c:pt>
                <c:pt idx="11380">
                  <c:v>-0.13597799999999999</c:v>
                </c:pt>
                <c:pt idx="11381">
                  <c:v>-0.13506499999999999</c:v>
                </c:pt>
                <c:pt idx="11382">
                  <c:v>-0.134156</c:v>
                </c:pt>
                <c:pt idx="11383">
                  <c:v>-0.133241</c:v>
                </c:pt>
                <c:pt idx="11384">
                  <c:v>-0.132328</c:v>
                </c:pt>
                <c:pt idx="11385">
                  <c:v>-0.131409</c:v>
                </c:pt>
                <c:pt idx="11386">
                  <c:v>-0.13048199999999999</c:v>
                </c:pt>
                <c:pt idx="11387">
                  <c:v>-0.129548</c:v>
                </c:pt>
                <c:pt idx="11388">
                  <c:v>-0.128603</c:v>
                </c:pt>
                <c:pt idx="11389">
                  <c:v>-0.12765699999999999</c:v>
                </c:pt>
                <c:pt idx="11390">
                  <c:v>-0.12670400000000001</c:v>
                </c:pt>
                <c:pt idx="11391">
                  <c:v>-0.125753</c:v>
                </c:pt>
                <c:pt idx="11392">
                  <c:v>-0.124802</c:v>
                </c:pt>
                <c:pt idx="11393">
                  <c:v>-0.123848</c:v>
                </c:pt>
                <c:pt idx="11394">
                  <c:v>-0.12289799999999999</c:v>
                </c:pt>
                <c:pt idx="11395">
                  <c:v>-0.12193900000000001</c:v>
                </c:pt>
                <c:pt idx="11396">
                  <c:v>-0.120975</c:v>
                </c:pt>
                <c:pt idx="11397">
                  <c:v>-0.12</c:v>
                </c:pt>
                <c:pt idx="11398">
                  <c:v>-0.119018</c:v>
                </c:pt>
                <c:pt idx="11399">
                  <c:v>-0.118032</c:v>
                </c:pt>
                <c:pt idx="11400">
                  <c:v>-0.11704000000000001</c:v>
                </c:pt>
                <c:pt idx="11401">
                  <c:v>-0.116051</c:v>
                </c:pt>
                <c:pt idx="11402">
                  <c:v>-0.11506</c:v>
                </c:pt>
                <c:pt idx="11403">
                  <c:v>-0.11407399999999999</c:v>
                </c:pt>
                <c:pt idx="11404">
                  <c:v>-0.11308600000000001</c:v>
                </c:pt>
                <c:pt idx="11405">
                  <c:v>-0.112092</c:v>
                </c:pt>
                <c:pt idx="11406">
                  <c:v>-0.111091</c:v>
                </c:pt>
                <c:pt idx="11407">
                  <c:v>-0.11007699999999999</c:v>
                </c:pt>
                <c:pt idx="11408">
                  <c:v>-0.109058</c:v>
                </c:pt>
                <c:pt idx="11409">
                  <c:v>-0.108031</c:v>
                </c:pt>
                <c:pt idx="11410">
                  <c:v>-0.107004</c:v>
                </c:pt>
                <c:pt idx="11411">
                  <c:v>-0.105978</c:v>
                </c:pt>
                <c:pt idx="11412">
                  <c:v>-0.10495500000000001</c:v>
                </c:pt>
                <c:pt idx="11413">
                  <c:v>-0.103938</c:v>
                </c:pt>
                <c:pt idx="11414">
                  <c:v>-0.10291599999999999</c:v>
                </c:pt>
                <c:pt idx="11415">
                  <c:v>-0.101885</c:v>
                </c:pt>
                <c:pt idx="11416">
                  <c:v>-0.100841</c:v>
                </c:pt>
                <c:pt idx="11417">
                  <c:v>-9.9788299999999996E-2</c:v>
                </c:pt>
                <c:pt idx="11418">
                  <c:v>-9.8732E-2</c:v>
                </c:pt>
                <c:pt idx="11419">
                  <c:v>-9.7670499999999993E-2</c:v>
                </c:pt>
                <c:pt idx="11420">
                  <c:v>-9.6611100000000005E-2</c:v>
                </c:pt>
                <c:pt idx="11421">
                  <c:v>-9.5550399999999994E-2</c:v>
                </c:pt>
                <c:pt idx="11422">
                  <c:v>-9.44937E-2</c:v>
                </c:pt>
                <c:pt idx="11423">
                  <c:v>-9.3438599999999997E-2</c:v>
                </c:pt>
                <c:pt idx="11424">
                  <c:v>-9.2378699999999994E-2</c:v>
                </c:pt>
                <c:pt idx="11425">
                  <c:v>-9.1313199999999997E-2</c:v>
                </c:pt>
                <c:pt idx="11426">
                  <c:v>-9.0237300000000006E-2</c:v>
                </c:pt>
                <c:pt idx="11427">
                  <c:v>-8.9156299999999994E-2</c:v>
                </c:pt>
                <c:pt idx="11428">
                  <c:v>-8.8068300000000002E-2</c:v>
                </c:pt>
                <c:pt idx="11429">
                  <c:v>-8.6978299999999995E-2</c:v>
                </c:pt>
                <c:pt idx="11430">
                  <c:v>-8.5888999999999993E-2</c:v>
                </c:pt>
                <c:pt idx="11431">
                  <c:v>-8.4798600000000002E-2</c:v>
                </c:pt>
                <c:pt idx="11432">
                  <c:v>-8.3711800000000003E-2</c:v>
                </c:pt>
                <c:pt idx="11433">
                  <c:v>-8.2622500000000001E-2</c:v>
                </c:pt>
                <c:pt idx="11434">
                  <c:v>-8.1532099999999996E-2</c:v>
                </c:pt>
                <c:pt idx="11435">
                  <c:v>-8.0436499999999994E-2</c:v>
                </c:pt>
                <c:pt idx="11436">
                  <c:v>-7.9333899999999999E-2</c:v>
                </c:pt>
                <c:pt idx="11437">
                  <c:v>-7.82254E-2</c:v>
                </c:pt>
                <c:pt idx="11438">
                  <c:v>-7.71091E-2</c:v>
                </c:pt>
                <c:pt idx="11439">
                  <c:v>-7.5993099999999994E-2</c:v>
                </c:pt>
                <c:pt idx="11440">
                  <c:v>-7.4874599999999999E-2</c:v>
                </c:pt>
                <c:pt idx="11441">
                  <c:v>-7.3756600000000005E-2</c:v>
                </c:pt>
                <c:pt idx="11442">
                  <c:v>-7.2640200000000002E-2</c:v>
                </c:pt>
                <c:pt idx="11443">
                  <c:v>-7.1521699999999994E-2</c:v>
                </c:pt>
                <c:pt idx="11444">
                  <c:v>-7.0405999999999996E-2</c:v>
                </c:pt>
                <c:pt idx="11445">
                  <c:v>-6.9284799999999994E-2</c:v>
                </c:pt>
                <c:pt idx="11446">
                  <c:v>-6.8157899999999993E-2</c:v>
                </c:pt>
                <c:pt idx="11447">
                  <c:v>-6.7023299999999994E-2</c:v>
                </c:pt>
                <c:pt idx="11448">
                  <c:v>-6.5881800000000004E-2</c:v>
                </c:pt>
                <c:pt idx="11449">
                  <c:v>-6.4740699999999998E-2</c:v>
                </c:pt>
                <c:pt idx="11450">
                  <c:v>-6.3595899999999997E-2</c:v>
                </c:pt>
                <c:pt idx="11451">
                  <c:v>-6.2453799999999997E-2</c:v>
                </c:pt>
                <c:pt idx="11452">
                  <c:v>-6.1312100000000001E-2</c:v>
                </c:pt>
                <c:pt idx="11453">
                  <c:v>-6.0171299999999997E-2</c:v>
                </c:pt>
                <c:pt idx="11454">
                  <c:v>-5.9032599999999998E-2</c:v>
                </c:pt>
                <c:pt idx="11455">
                  <c:v>-5.7888000000000002E-2</c:v>
                </c:pt>
                <c:pt idx="11456">
                  <c:v>-5.67386E-2</c:v>
                </c:pt>
                <c:pt idx="11457">
                  <c:v>-5.5579799999999999E-2</c:v>
                </c:pt>
                <c:pt idx="11458">
                  <c:v>-5.4417699999999999E-2</c:v>
                </c:pt>
                <c:pt idx="11459">
                  <c:v>-5.3252300000000002E-2</c:v>
                </c:pt>
                <c:pt idx="11460">
                  <c:v>-5.2085600000000003E-2</c:v>
                </c:pt>
                <c:pt idx="11461">
                  <c:v>-5.0922599999999998E-2</c:v>
                </c:pt>
                <c:pt idx="11462">
                  <c:v>-4.9759100000000001E-2</c:v>
                </c:pt>
                <c:pt idx="11463">
                  <c:v>-4.8600999999999998E-2</c:v>
                </c:pt>
                <c:pt idx="11464">
                  <c:v>-4.7440799999999998E-2</c:v>
                </c:pt>
                <c:pt idx="11465">
                  <c:v>-4.6276999999999999E-2</c:v>
                </c:pt>
                <c:pt idx="11466">
                  <c:v>-4.5106E-2</c:v>
                </c:pt>
                <c:pt idx="11467">
                  <c:v>-4.39265E-2</c:v>
                </c:pt>
                <c:pt idx="11468">
                  <c:v>-4.2744900000000002E-2</c:v>
                </c:pt>
                <c:pt idx="11469">
                  <c:v>-4.1557200000000002E-2</c:v>
                </c:pt>
                <c:pt idx="11470">
                  <c:v>-4.0373300000000001E-2</c:v>
                </c:pt>
                <c:pt idx="11471">
                  <c:v>-3.9190200000000001E-2</c:v>
                </c:pt>
                <c:pt idx="11472">
                  <c:v>-3.8011000000000003E-2</c:v>
                </c:pt>
                <c:pt idx="11473">
                  <c:v>-3.6836899999999999E-2</c:v>
                </c:pt>
                <c:pt idx="11474">
                  <c:v>-3.5658200000000001E-2</c:v>
                </c:pt>
                <c:pt idx="11475">
                  <c:v>-3.4474699999999997E-2</c:v>
                </c:pt>
                <c:pt idx="11476">
                  <c:v>-3.3279400000000001E-2</c:v>
                </c:pt>
                <c:pt idx="11477">
                  <c:v>-3.20813E-2</c:v>
                </c:pt>
                <c:pt idx="11478">
                  <c:v>-3.08808E-2</c:v>
                </c:pt>
                <c:pt idx="11479">
                  <c:v>-2.96796E-2</c:v>
                </c:pt>
                <c:pt idx="11480">
                  <c:v>-2.8483100000000001E-2</c:v>
                </c:pt>
                <c:pt idx="11481">
                  <c:v>-2.7286600000000001E-2</c:v>
                </c:pt>
                <c:pt idx="11482">
                  <c:v>-2.6095500000000001E-2</c:v>
                </c:pt>
                <c:pt idx="11483">
                  <c:v>-2.4903700000000001E-2</c:v>
                </c:pt>
                <c:pt idx="11484">
                  <c:v>-2.3709299999999999E-2</c:v>
                </c:pt>
                <c:pt idx="11485">
                  <c:v>-2.2509000000000001E-2</c:v>
                </c:pt>
                <c:pt idx="11486">
                  <c:v>-2.1301400000000002E-2</c:v>
                </c:pt>
                <c:pt idx="11487">
                  <c:v>-2.0092200000000001E-2</c:v>
                </c:pt>
                <c:pt idx="11488">
                  <c:v>-1.88784E-2</c:v>
                </c:pt>
                <c:pt idx="11489">
                  <c:v>-1.7665699999999999E-2</c:v>
                </c:pt>
                <c:pt idx="11490">
                  <c:v>-1.64546E-2</c:v>
                </c:pt>
                <c:pt idx="11491">
                  <c:v>-1.5251499999999999E-2</c:v>
                </c:pt>
                <c:pt idx="11492">
                  <c:v>-1.4061799999999999E-2</c:v>
                </c:pt>
                <c:pt idx="11493">
                  <c:v>-1.28632E-2</c:v>
                </c:pt>
                <c:pt idx="11494">
                  <c:v>-1.16294E-2</c:v>
                </c:pt>
                <c:pt idx="11495">
                  <c:v>-1.03821E-2</c:v>
                </c:pt>
                <c:pt idx="11496" formatCode="0.00E+00">
                  <c:v>-9.2248499999999997E-3</c:v>
                </c:pt>
                <c:pt idx="11497" formatCode="0.00E+00">
                  <c:v>-8.5100799999999997E-3</c:v>
                </c:pt>
                <c:pt idx="11498" formatCode="0.00E+00">
                  <c:v>-7.5193899999999999E-3</c:v>
                </c:pt>
                <c:pt idx="11499" formatCode="0.00E+00">
                  <c:v>-6.2908E-3</c:v>
                </c:pt>
                <c:pt idx="11500" formatCode="0.00E+00">
                  <c:v>-5.3920000000000001E-3</c:v>
                </c:pt>
                <c:pt idx="11501" formatCode="0.00E+00">
                  <c:v>-4.1748699999999998E-3</c:v>
                </c:pt>
                <c:pt idx="11502" formatCode="0.00E+00">
                  <c:v>-3.1856200000000001E-3</c:v>
                </c:pt>
                <c:pt idx="11503" formatCode="0.00E+00">
                  <c:v>-2.1101499999999999E-3</c:v>
                </c:pt>
                <c:pt idx="11504" formatCode="0.00E+00">
                  <c:v>-9.72985E-4</c:v>
                </c:pt>
                <c:pt idx="11505" formatCode="0.00E+00">
                  <c:v>-4.6378099999999997E-6</c:v>
                </c:pt>
                <c:pt idx="11506" formatCode="0.00E+00">
                  <c:v>1.1854400000000001E-3</c:v>
                </c:pt>
                <c:pt idx="11507" formatCode="0.00E+00">
                  <c:v>2.1850799999999998E-3</c:v>
                </c:pt>
                <c:pt idx="11508" formatCode="0.00E+00">
                  <c:v>3.3091100000000001E-3</c:v>
                </c:pt>
                <c:pt idx="11509" formatCode="0.00E+00">
                  <c:v>4.3938700000000002E-3</c:v>
                </c:pt>
                <c:pt idx="11510" formatCode="0.00E+00">
                  <c:v>5.43554E-3</c:v>
                </c:pt>
                <c:pt idx="11511" formatCode="0.00E+00">
                  <c:v>6.5572900000000003E-3</c:v>
                </c:pt>
                <c:pt idx="11512" formatCode="0.00E+00">
                  <c:v>7.5987900000000002E-3</c:v>
                </c:pt>
                <c:pt idx="11513" formatCode="0.00E+00">
                  <c:v>8.6874099999999996E-3</c:v>
                </c:pt>
                <c:pt idx="11514" formatCode="0.00E+00">
                  <c:v>9.7736999999999997E-3</c:v>
                </c:pt>
                <c:pt idx="11515">
                  <c:v>1.08288E-2</c:v>
                </c:pt>
                <c:pt idx="11516">
                  <c:v>1.1935899999999999E-2</c:v>
                </c:pt>
                <c:pt idx="11517">
                  <c:v>1.30137E-2</c:v>
                </c:pt>
                <c:pt idx="11518">
                  <c:v>1.4086899999999999E-2</c:v>
                </c:pt>
                <c:pt idx="11519">
                  <c:v>1.5201299999999999E-2</c:v>
                </c:pt>
                <c:pt idx="11520">
                  <c:v>1.6237399999999999E-2</c:v>
                </c:pt>
                <c:pt idx="11521">
                  <c:v>1.73583E-2</c:v>
                </c:pt>
                <c:pt idx="11522">
                  <c:v>1.8407400000000001E-2</c:v>
                </c:pt>
                <c:pt idx="11523">
                  <c:v>1.94907E-2</c:v>
                </c:pt>
                <c:pt idx="11524">
                  <c:v>2.0585099999999999E-2</c:v>
                </c:pt>
                <c:pt idx="11525">
                  <c:v>2.1629800000000001E-2</c:v>
                </c:pt>
                <c:pt idx="11526">
                  <c:v>2.2761199999999999E-2</c:v>
                </c:pt>
                <c:pt idx="11527">
                  <c:v>2.3802299999999998E-2</c:v>
                </c:pt>
                <c:pt idx="11528">
                  <c:v>2.4922099999999999E-2</c:v>
                </c:pt>
                <c:pt idx="11529">
                  <c:v>2.5983200000000001E-2</c:v>
                </c:pt>
                <c:pt idx="11530">
                  <c:v>2.7065800000000001E-2</c:v>
                </c:pt>
                <c:pt idx="11531">
                  <c:v>2.8155099999999999E-2</c:v>
                </c:pt>
                <c:pt idx="11532">
                  <c:v>2.9208399999999999E-2</c:v>
                </c:pt>
                <c:pt idx="11533">
                  <c:v>3.0311100000000001E-2</c:v>
                </c:pt>
                <c:pt idx="11534">
                  <c:v>3.1357200000000002E-2</c:v>
                </c:pt>
                <c:pt idx="11535">
                  <c:v>3.2463800000000001E-2</c:v>
                </c:pt>
                <c:pt idx="11536">
                  <c:v>3.3525600000000003E-2</c:v>
                </c:pt>
                <c:pt idx="11537">
                  <c:v>3.4623399999999999E-2</c:v>
                </c:pt>
                <c:pt idx="11538">
                  <c:v>3.5698000000000001E-2</c:v>
                </c:pt>
                <c:pt idx="11539">
                  <c:v>3.6774099999999997E-2</c:v>
                </c:pt>
                <c:pt idx="11540">
                  <c:v>3.7859299999999999E-2</c:v>
                </c:pt>
                <c:pt idx="11541">
                  <c:v>3.8915499999999999E-2</c:v>
                </c:pt>
                <c:pt idx="11542">
                  <c:v>4.0009900000000001E-2</c:v>
                </c:pt>
                <c:pt idx="11543">
                  <c:v>4.1060600000000003E-2</c:v>
                </c:pt>
                <c:pt idx="11544">
                  <c:v>4.2155699999999997E-2</c:v>
                </c:pt>
                <c:pt idx="11545">
                  <c:v>4.3215499999999997E-2</c:v>
                </c:pt>
                <c:pt idx="11546">
                  <c:v>4.42993E-2</c:v>
                </c:pt>
                <c:pt idx="11547">
                  <c:v>4.5374200000000003E-2</c:v>
                </c:pt>
                <c:pt idx="11548">
                  <c:v>4.6441299999999998E-2</c:v>
                </c:pt>
                <c:pt idx="11549">
                  <c:v>4.7522500000000002E-2</c:v>
                </c:pt>
                <c:pt idx="11550">
                  <c:v>4.85745E-2</c:v>
                </c:pt>
                <c:pt idx="11551">
                  <c:v>4.9653099999999999E-2</c:v>
                </c:pt>
                <c:pt idx="11552">
                  <c:v>5.0708799999999998E-2</c:v>
                </c:pt>
                <c:pt idx="11553">
                  <c:v>5.1787399999999997E-2</c:v>
                </c:pt>
                <c:pt idx="11554">
                  <c:v>5.2844099999999998E-2</c:v>
                </c:pt>
                <c:pt idx="11555">
                  <c:v>5.3912399999999999E-2</c:v>
                </c:pt>
                <c:pt idx="11556">
                  <c:v>5.4976799999999999E-2</c:v>
                </c:pt>
                <c:pt idx="11557">
                  <c:v>5.6058200000000002E-2</c:v>
                </c:pt>
                <c:pt idx="11558">
                  <c:v>5.7119799999999998E-2</c:v>
                </c:pt>
                <c:pt idx="11559">
                  <c:v>5.8126900000000002E-2</c:v>
                </c:pt>
                <c:pt idx="11560">
                  <c:v>5.9147600000000002E-2</c:v>
                </c:pt>
                <c:pt idx="11561">
                  <c:v>6.0265600000000003E-2</c:v>
                </c:pt>
                <c:pt idx="11562">
                  <c:v>6.1504700000000002E-2</c:v>
                </c:pt>
                <c:pt idx="11563">
                  <c:v>6.24223E-2</c:v>
                </c:pt>
                <c:pt idx="11564">
                  <c:v>6.1495300000000003E-2</c:v>
                </c:pt>
                <c:pt idx="11565">
                  <c:v>6.1594299999999998E-2</c:v>
                </c:pt>
                <c:pt idx="11566">
                  <c:v>6.2713199999999997E-2</c:v>
                </c:pt>
                <c:pt idx="11567">
                  <c:v>6.2477600000000001E-2</c:v>
                </c:pt>
                <c:pt idx="11568">
                  <c:v>6.3551899999999995E-2</c:v>
                </c:pt>
                <c:pt idx="11569">
                  <c:v>6.3693299999999994E-2</c:v>
                </c:pt>
                <c:pt idx="11570">
                  <c:v>6.4170099999999994E-2</c:v>
                </c:pt>
                <c:pt idx="11571">
                  <c:v>6.49285E-2</c:v>
                </c:pt>
                <c:pt idx="11572">
                  <c:v>6.4942200000000005E-2</c:v>
                </c:pt>
                <c:pt idx="11573">
                  <c:v>6.5904599999999994E-2</c:v>
                </c:pt>
                <c:pt idx="11574">
                  <c:v>6.5990099999999996E-2</c:v>
                </c:pt>
                <c:pt idx="11575">
                  <c:v>6.6650299999999996E-2</c:v>
                </c:pt>
                <c:pt idx="11576">
                  <c:v>6.7122799999999996E-2</c:v>
                </c:pt>
                <c:pt idx="11577">
                  <c:v>6.7426600000000003E-2</c:v>
                </c:pt>
                <c:pt idx="11578">
                  <c:v>6.8111900000000003E-2</c:v>
                </c:pt>
                <c:pt idx="11579">
                  <c:v>6.8368899999999996E-2</c:v>
                </c:pt>
                <c:pt idx="11580">
                  <c:v>6.8939899999999998E-2</c:v>
                </c:pt>
                <c:pt idx="11581">
                  <c:v>6.9390999999999994E-2</c:v>
                </c:pt>
                <c:pt idx="11582">
                  <c:v>6.9775900000000002E-2</c:v>
                </c:pt>
                <c:pt idx="11583">
                  <c:v>7.0333499999999993E-2</c:v>
                </c:pt>
                <c:pt idx="11584">
                  <c:v>7.0712300000000006E-2</c:v>
                </c:pt>
                <c:pt idx="11585">
                  <c:v>7.1163400000000002E-2</c:v>
                </c:pt>
                <c:pt idx="11586">
                  <c:v>7.1691299999999999E-2</c:v>
                </c:pt>
                <c:pt idx="11587">
                  <c:v>7.1994799999999998E-2</c:v>
                </c:pt>
                <c:pt idx="11588">
                  <c:v>7.2596900000000006E-2</c:v>
                </c:pt>
                <c:pt idx="11589">
                  <c:v>7.2912299999999999E-2</c:v>
                </c:pt>
                <c:pt idx="11590">
                  <c:v>7.3403899999999994E-2</c:v>
                </c:pt>
                <c:pt idx="11591">
                  <c:v>7.3887700000000001E-2</c:v>
                </c:pt>
                <c:pt idx="11592">
                  <c:v>7.4196899999999996E-2</c:v>
                </c:pt>
                <c:pt idx="11593">
                  <c:v>7.4819800000000006E-2</c:v>
                </c:pt>
                <c:pt idx="11594">
                  <c:v>7.5054099999999999E-2</c:v>
                </c:pt>
                <c:pt idx="11595">
                  <c:v>7.5652700000000003E-2</c:v>
                </c:pt>
                <c:pt idx="11596">
                  <c:v>7.5976299999999997E-2</c:v>
                </c:pt>
                <c:pt idx="11597">
                  <c:v>7.6424199999999998E-2</c:v>
                </c:pt>
                <c:pt idx="11598">
                  <c:v>7.6906199999999994E-2</c:v>
                </c:pt>
                <c:pt idx="11599">
                  <c:v>7.7209600000000003E-2</c:v>
                </c:pt>
                <c:pt idx="11600">
                  <c:v>7.7785900000000005E-2</c:v>
                </c:pt>
                <c:pt idx="11601">
                  <c:v>7.8043500000000002E-2</c:v>
                </c:pt>
                <c:pt idx="11602">
                  <c:v>7.8602900000000003E-2</c:v>
                </c:pt>
                <c:pt idx="11603">
                  <c:v>7.8918600000000005E-2</c:v>
                </c:pt>
                <c:pt idx="11604">
                  <c:v>7.9381800000000002E-2</c:v>
                </c:pt>
                <c:pt idx="11605">
                  <c:v>7.9794100000000007E-2</c:v>
                </c:pt>
                <c:pt idx="11606">
                  <c:v>8.0146499999999996E-2</c:v>
                </c:pt>
                <c:pt idx="11607">
                  <c:v>8.0643199999999998E-2</c:v>
                </c:pt>
                <c:pt idx="11608">
                  <c:v>8.0934500000000006E-2</c:v>
                </c:pt>
                <c:pt idx="11609">
                  <c:v>8.1455399999999997E-2</c:v>
                </c:pt>
                <c:pt idx="11610">
                  <c:v>8.17465E-2</c:v>
                </c:pt>
                <c:pt idx="11611">
                  <c:v>8.2219500000000001E-2</c:v>
                </c:pt>
                <c:pt idx="11612">
                  <c:v>8.2577200000000003E-2</c:v>
                </c:pt>
                <c:pt idx="11613">
                  <c:v>8.2968200000000006E-2</c:v>
                </c:pt>
                <c:pt idx="11614">
                  <c:v>8.3401199999999995E-2</c:v>
                </c:pt>
                <c:pt idx="11615">
                  <c:v>8.3714899999999995E-2</c:v>
                </c:pt>
                <c:pt idx="11616">
                  <c:v>8.4180000000000005E-2</c:v>
                </c:pt>
                <c:pt idx="11617">
                  <c:v>8.44829E-2</c:v>
                </c:pt>
                <c:pt idx="11618">
                  <c:v>8.4926000000000001E-2</c:v>
                </c:pt>
                <c:pt idx="11619">
                  <c:v>8.5266700000000001E-2</c:v>
                </c:pt>
                <c:pt idx="11620">
                  <c:v>8.5652099999999995E-2</c:v>
                </c:pt>
                <c:pt idx="11621">
                  <c:v>8.6031499999999997E-2</c:v>
                </c:pt>
                <c:pt idx="11622">
                  <c:v>8.6383299999999996E-2</c:v>
                </c:pt>
                <c:pt idx="11623">
                  <c:v>8.6775500000000005E-2</c:v>
                </c:pt>
                <c:pt idx="11624">
                  <c:v>8.71397E-2</c:v>
                </c:pt>
                <c:pt idx="11625">
                  <c:v>8.7510400000000002E-2</c:v>
                </c:pt>
                <c:pt idx="11626">
                  <c:v>8.7824799999999995E-2</c:v>
                </c:pt>
                <c:pt idx="11627">
                  <c:v>8.8141999999999998E-2</c:v>
                </c:pt>
                <c:pt idx="11628">
                  <c:v>8.8513800000000004E-2</c:v>
                </c:pt>
                <c:pt idx="11629">
                  <c:v>8.9077199999999995E-2</c:v>
                </c:pt>
                <c:pt idx="11630">
                  <c:v>8.9338899999999999E-2</c:v>
                </c:pt>
                <c:pt idx="11631">
                  <c:v>8.7802000000000005E-2</c:v>
                </c:pt>
                <c:pt idx="11632">
                  <c:v>8.7145899999999998E-2</c:v>
                </c:pt>
                <c:pt idx="11633">
                  <c:v>8.7590500000000002E-2</c:v>
                </c:pt>
                <c:pt idx="11634">
                  <c:v>8.6640300000000003E-2</c:v>
                </c:pt>
                <c:pt idx="11635">
                  <c:v>8.6966600000000005E-2</c:v>
                </c:pt>
                <c:pt idx="11636">
                  <c:v>8.6462899999999995E-2</c:v>
                </c:pt>
                <c:pt idx="11637">
                  <c:v>8.6138599999999996E-2</c:v>
                </c:pt>
                <c:pt idx="11638">
                  <c:v>8.6274900000000002E-2</c:v>
                </c:pt>
                <c:pt idx="11639">
                  <c:v>8.5489200000000001E-2</c:v>
                </c:pt>
                <c:pt idx="11640">
                  <c:v>8.5776900000000003E-2</c:v>
                </c:pt>
                <c:pt idx="11641">
                  <c:v>8.5146399999999997E-2</c:v>
                </c:pt>
                <c:pt idx="11642">
                  <c:v>8.5037299999999996E-2</c:v>
                </c:pt>
                <c:pt idx="11643">
                  <c:v>8.48825E-2</c:v>
                </c:pt>
                <c:pt idx="11644">
                  <c:v>8.4349499999999994E-2</c:v>
                </c:pt>
                <c:pt idx="11645">
                  <c:v>8.4419900000000006E-2</c:v>
                </c:pt>
                <c:pt idx="11646">
                  <c:v>8.3875599999999995E-2</c:v>
                </c:pt>
                <c:pt idx="11647">
                  <c:v>8.3747299999999997E-2</c:v>
                </c:pt>
                <c:pt idx="11648">
                  <c:v>8.3498299999999998E-2</c:v>
                </c:pt>
                <c:pt idx="11649">
                  <c:v>8.3080699999999993E-2</c:v>
                </c:pt>
                <c:pt idx="11650">
                  <c:v>8.3003800000000003E-2</c:v>
                </c:pt>
                <c:pt idx="11651">
                  <c:v>8.2565E-2</c:v>
                </c:pt>
                <c:pt idx="11652">
                  <c:v>8.2343700000000006E-2</c:v>
                </c:pt>
                <c:pt idx="11653">
                  <c:v>8.2129599999999997E-2</c:v>
                </c:pt>
                <c:pt idx="11654">
                  <c:v>8.1671999999999995E-2</c:v>
                </c:pt>
                <c:pt idx="11655">
                  <c:v>8.1595200000000007E-2</c:v>
                </c:pt>
                <c:pt idx="11656">
                  <c:v>8.1118599999999999E-2</c:v>
                </c:pt>
                <c:pt idx="11657">
                  <c:v>8.0903799999999998E-2</c:v>
                </c:pt>
                <c:pt idx="11658">
                  <c:v>8.0659900000000007E-2</c:v>
                </c:pt>
                <c:pt idx="11659">
                  <c:v>8.0186099999999996E-2</c:v>
                </c:pt>
                <c:pt idx="11660">
                  <c:v>8.0136899999999997E-2</c:v>
                </c:pt>
                <c:pt idx="11661">
                  <c:v>7.9568200000000006E-2</c:v>
                </c:pt>
                <c:pt idx="11662">
                  <c:v>7.9458000000000001E-2</c:v>
                </c:pt>
                <c:pt idx="11663">
                  <c:v>7.9068200000000005E-2</c:v>
                </c:pt>
                <c:pt idx="11664">
                  <c:v>7.8700900000000004E-2</c:v>
                </c:pt>
                <c:pt idx="11665">
                  <c:v>7.8550200000000001E-2</c:v>
                </c:pt>
                <c:pt idx="11666">
                  <c:v>7.7984399999999995E-2</c:v>
                </c:pt>
                <c:pt idx="11667">
                  <c:v>7.7909500000000007E-2</c:v>
                </c:pt>
                <c:pt idx="11668">
                  <c:v>7.7391199999999993E-2</c:v>
                </c:pt>
                <c:pt idx="11669">
                  <c:v>7.7169500000000002E-2</c:v>
                </c:pt>
                <c:pt idx="11670">
                  <c:v>7.6837500000000003E-2</c:v>
                </c:pt>
                <c:pt idx="11671">
                  <c:v>7.6406100000000005E-2</c:v>
                </c:pt>
                <c:pt idx="11672">
                  <c:v>7.6226199999999994E-2</c:v>
                </c:pt>
                <c:pt idx="11673">
                  <c:v>7.5717800000000002E-2</c:v>
                </c:pt>
                <c:pt idx="11674">
                  <c:v>7.5525300000000004E-2</c:v>
                </c:pt>
                <c:pt idx="11675">
                  <c:v>7.5070799999999993E-2</c:v>
                </c:pt>
                <c:pt idx="11676">
                  <c:v>7.4759599999999996E-2</c:v>
                </c:pt>
                <c:pt idx="11677">
                  <c:v>7.4421000000000001E-2</c:v>
                </c:pt>
                <c:pt idx="11678">
                  <c:v>7.4017299999999994E-2</c:v>
                </c:pt>
                <c:pt idx="11679">
                  <c:v>7.3732900000000004E-2</c:v>
                </c:pt>
                <c:pt idx="11680">
                  <c:v>7.3295100000000002E-2</c:v>
                </c:pt>
                <c:pt idx="11681">
                  <c:v>7.2998300000000002E-2</c:v>
                </c:pt>
                <c:pt idx="11682">
                  <c:v>7.2588700000000006E-2</c:v>
                </c:pt>
                <c:pt idx="11683">
                  <c:v>7.2255E-2</c:v>
                </c:pt>
                <c:pt idx="11684">
                  <c:v>7.1863999999999997E-2</c:v>
                </c:pt>
                <c:pt idx="11685">
                  <c:v>7.1482599999999993E-2</c:v>
                </c:pt>
                <c:pt idx="11686">
                  <c:v>7.1110499999999993E-2</c:v>
                </c:pt>
                <c:pt idx="11687">
                  <c:v>7.0710800000000004E-2</c:v>
                </c:pt>
                <c:pt idx="11688">
                  <c:v>7.03569E-2</c:v>
                </c:pt>
                <c:pt idx="11689">
                  <c:v>6.9938299999999995E-2</c:v>
                </c:pt>
                <c:pt idx="11690">
                  <c:v>6.9578399999999999E-2</c:v>
                </c:pt>
                <c:pt idx="11691">
                  <c:v>6.9165199999999996E-2</c:v>
                </c:pt>
                <c:pt idx="11692">
                  <c:v>6.8787500000000001E-2</c:v>
                </c:pt>
                <c:pt idx="11693">
                  <c:v>6.8388400000000002E-2</c:v>
                </c:pt>
                <c:pt idx="11694">
                  <c:v>6.7970799999999998E-2</c:v>
                </c:pt>
                <c:pt idx="11695">
                  <c:v>6.7571800000000001E-2</c:v>
                </c:pt>
                <c:pt idx="11696">
                  <c:v>6.7150000000000001E-2</c:v>
                </c:pt>
                <c:pt idx="11697">
                  <c:v>6.6744899999999996E-2</c:v>
                </c:pt>
                <c:pt idx="11698">
                  <c:v>6.6339499999999996E-2</c:v>
                </c:pt>
                <c:pt idx="11699">
                  <c:v>6.5910399999999994E-2</c:v>
                </c:pt>
                <c:pt idx="11700">
                  <c:v>6.5507399999999993E-2</c:v>
                </c:pt>
                <c:pt idx="11701">
                  <c:v>6.5082600000000004E-2</c:v>
                </c:pt>
                <c:pt idx="11702">
                  <c:v>6.4651799999999995E-2</c:v>
                </c:pt>
                <c:pt idx="11703">
                  <c:v>6.4245099999999999E-2</c:v>
                </c:pt>
                <c:pt idx="11704">
                  <c:v>6.3765699999999995E-2</c:v>
                </c:pt>
                <c:pt idx="11705">
                  <c:v>6.3367800000000002E-2</c:v>
                </c:pt>
                <c:pt idx="11706">
                  <c:v>6.2893400000000002E-2</c:v>
                </c:pt>
                <c:pt idx="11707">
                  <c:v>6.2469700000000003E-2</c:v>
                </c:pt>
                <c:pt idx="11708">
                  <c:v>6.2040100000000001E-2</c:v>
                </c:pt>
                <c:pt idx="11709">
                  <c:v>6.1558300000000003E-2</c:v>
                </c:pt>
                <c:pt idx="11710">
                  <c:v>6.1168800000000002E-2</c:v>
                </c:pt>
                <c:pt idx="11711">
                  <c:v>6.0662800000000003E-2</c:v>
                </c:pt>
                <c:pt idx="11712">
                  <c:v>6.0249999999999998E-2</c:v>
                </c:pt>
                <c:pt idx="11713">
                  <c:v>5.9759600000000003E-2</c:v>
                </c:pt>
                <c:pt idx="11714">
                  <c:v>5.9270700000000003E-2</c:v>
                </c:pt>
                <c:pt idx="11715">
                  <c:v>5.8827299999999999E-2</c:v>
                </c:pt>
                <c:pt idx="11716">
                  <c:v>5.83061E-2</c:v>
                </c:pt>
                <c:pt idx="11717">
                  <c:v>5.7872600000000003E-2</c:v>
                </c:pt>
                <c:pt idx="11718">
                  <c:v>5.7373899999999999E-2</c:v>
                </c:pt>
                <c:pt idx="11719">
                  <c:v>5.68923E-2</c:v>
                </c:pt>
                <c:pt idx="11720">
                  <c:v>5.6434999999999999E-2</c:v>
                </c:pt>
                <c:pt idx="11721">
                  <c:v>5.5911799999999998E-2</c:v>
                </c:pt>
                <c:pt idx="11722">
                  <c:v>5.5442900000000003E-2</c:v>
                </c:pt>
                <c:pt idx="11723">
                  <c:v>5.4932500000000002E-2</c:v>
                </c:pt>
                <c:pt idx="11724">
                  <c:v>5.43989E-2</c:v>
                </c:pt>
                <c:pt idx="11725">
                  <c:v>5.3945899999999998E-2</c:v>
                </c:pt>
                <c:pt idx="11726">
                  <c:v>5.3374199999999997E-2</c:v>
                </c:pt>
                <c:pt idx="11727">
                  <c:v>5.2928500000000003E-2</c:v>
                </c:pt>
                <c:pt idx="11728">
                  <c:v>5.2397600000000003E-2</c:v>
                </c:pt>
                <c:pt idx="11729">
                  <c:v>5.1868600000000001E-2</c:v>
                </c:pt>
                <c:pt idx="11730">
                  <c:v>5.1425400000000003E-2</c:v>
                </c:pt>
                <c:pt idx="11731">
                  <c:v>5.0795300000000002E-2</c:v>
                </c:pt>
                <c:pt idx="11732">
                  <c:v>5.0384400000000003E-2</c:v>
                </c:pt>
                <c:pt idx="11733">
                  <c:v>4.9748500000000001E-2</c:v>
                </c:pt>
                <c:pt idx="11734">
                  <c:v>4.9261300000000001E-2</c:v>
                </c:pt>
                <c:pt idx="11735">
                  <c:v>4.87427E-2</c:v>
                </c:pt>
                <c:pt idx="11736">
                  <c:v>4.8125000000000001E-2</c:v>
                </c:pt>
                <c:pt idx="11737">
                  <c:v>4.7723500000000002E-2</c:v>
                </c:pt>
                <c:pt idx="11738">
                  <c:v>4.70386E-2</c:v>
                </c:pt>
                <c:pt idx="11739">
                  <c:v>4.6630400000000002E-2</c:v>
                </c:pt>
                <c:pt idx="11740">
                  <c:v>4.6006100000000001E-2</c:v>
                </c:pt>
                <c:pt idx="11741">
                  <c:v>4.5463799999999999E-2</c:v>
                </c:pt>
                <c:pt idx="11742">
                  <c:v>4.4957900000000002E-2</c:v>
                </c:pt>
                <c:pt idx="11743">
                  <c:v>4.4282299999999997E-2</c:v>
                </c:pt>
                <c:pt idx="11744">
                  <c:v>4.38459E-2</c:v>
                </c:pt>
                <c:pt idx="11745">
                  <c:v>4.3162100000000002E-2</c:v>
                </c:pt>
                <c:pt idx="11746">
                  <c:v>4.2680999999999997E-2</c:v>
                </c:pt>
                <c:pt idx="11747">
                  <c:v>4.2084000000000003E-2</c:v>
                </c:pt>
                <c:pt idx="11748">
                  <c:v>4.1502699999999997E-2</c:v>
                </c:pt>
                <c:pt idx="11749">
                  <c:v>4.0984399999999997E-2</c:v>
                </c:pt>
                <c:pt idx="11750">
                  <c:v>4.0345899999999997E-2</c:v>
                </c:pt>
                <c:pt idx="11751">
                  <c:v>3.9816799999999999E-2</c:v>
                </c:pt>
                <c:pt idx="11752">
                  <c:v>3.9183000000000003E-2</c:v>
                </c:pt>
                <c:pt idx="11753">
                  <c:v>3.8603400000000003E-2</c:v>
                </c:pt>
                <c:pt idx="11754">
                  <c:v>3.8003700000000001E-2</c:v>
                </c:pt>
                <c:pt idx="11755">
                  <c:v>3.7415200000000003E-2</c:v>
                </c:pt>
                <c:pt idx="11756">
                  <c:v>3.6804799999999999E-2</c:v>
                </c:pt>
                <c:pt idx="11757">
                  <c:v>3.6242900000000002E-2</c:v>
                </c:pt>
                <c:pt idx="11758">
                  <c:v>3.5604799999999999E-2</c:v>
                </c:pt>
                <c:pt idx="11759">
                  <c:v>3.5046399999999998E-2</c:v>
                </c:pt>
                <c:pt idx="11760">
                  <c:v>3.44234E-2</c:v>
                </c:pt>
                <c:pt idx="11761">
                  <c:v>3.3780900000000003E-2</c:v>
                </c:pt>
                <c:pt idx="11762">
                  <c:v>3.3221800000000003E-2</c:v>
                </c:pt>
                <c:pt idx="11763">
                  <c:v>3.2489200000000003E-2</c:v>
                </c:pt>
                <c:pt idx="11764">
                  <c:v>3.1989200000000002E-2</c:v>
                </c:pt>
                <c:pt idx="11765">
                  <c:v>3.1254499999999998E-2</c:v>
                </c:pt>
                <c:pt idx="11766">
                  <c:v>3.0698900000000001E-2</c:v>
                </c:pt>
                <c:pt idx="11767">
                  <c:v>3.0071000000000001E-2</c:v>
                </c:pt>
                <c:pt idx="11768">
                  <c:v>2.9379800000000001E-2</c:v>
                </c:pt>
                <c:pt idx="11769">
                  <c:v>2.8880699999999999E-2</c:v>
                </c:pt>
                <c:pt idx="11770">
                  <c:v>2.8079300000000001E-2</c:v>
                </c:pt>
                <c:pt idx="11771">
                  <c:v>2.75824E-2</c:v>
                </c:pt>
                <c:pt idx="11772">
                  <c:v>2.68084E-2</c:v>
                </c:pt>
                <c:pt idx="11773">
                  <c:v>2.62026E-2</c:v>
                </c:pt>
                <c:pt idx="11774">
                  <c:v>2.55774E-2</c:v>
                </c:pt>
                <c:pt idx="11775">
                  <c:v>2.4827399999999999E-2</c:v>
                </c:pt>
                <c:pt idx="11776">
                  <c:v>2.4309299999999999E-2</c:v>
                </c:pt>
                <c:pt idx="11777">
                  <c:v>2.3513200000000001E-2</c:v>
                </c:pt>
                <c:pt idx="11778">
                  <c:v>2.2987199999999999E-2</c:v>
                </c:pt>
                <c:pt idx="11779">
                  <c:v>2.22522E-2</c:v>
                </c:pt>
                <c:pt idx="11780">
                  <c:v>2.1575299999999999E-2</c:v>
                </c:pt>
                <c:pt idx="11781">
                  <c:v>2.08957E-2</c:v>
                </c:pt>
                <c:pt idx="11782">
                  <c:v>2.0109599999999998E-2</c:v>
                </c:pt>
                <c:pt idx="11783">
                  <c:v>1.9481600000000002E-2</c:v>
                </c:pt>
                <c:pt idx="11784">
                  <c:v>1.87014E-2</c:v>
                </c:pt>
                <c:pt idx="11785">
                  <c:v>1.8043400000000001E-2</c:v>
                </c:pt>
                <c:pt idx="11786">
                  <c:v>1.7305500000000001E-2</c:v>
                </c:pt>
                <c:pt idx="11787">
                  <c:v>1.66094E-2</c:v>
                </c:pt>
                <c:pt idx="11788">
                  <c:v>1.59019E-2</c:v>
                </c:pt>
                <c:pt idx="11789">
                  <c:v>1.51856E-2</c:v>
                </c:pt>
                <c:pt idx="11790">
                  <c:v>1.4445E-2</c:v>
                </c:pt>
                <c:pt idx="11791">
                  <c:v>1.3710699999999999E-2</c:v>
                </c:pt>
                <c:pt idx="11792">
                  <c:v>1.2970600000000001E-2</c:v>
                </c:pt>
                <c:pt idx="11793">
                  <c:v>1.2218400000000001E-2</c:v>
                </c:pt>
                <c:pt idx="11794">
                  <c:v>1.15207E-2</c:v>
                </c:pt>
                <c:pt idx="11795">
                  <c:v>1.07203E-2</c:v>
                </c:pt>
                <c:pt idx="11796">
                  <c:v>1.00599E-2</c:v>
                </c:pt>
                <c:pt idx="11797" formatCode="0.00E+00">
                  <c:v>9.2537799999999996E-3</c:v>
                </c:pt>
                <c:pt idx="11798" formatCode="0.00E+00">
                  <c:v>8.5672400000000003E-3</c:v>
                </c:pt>
                <c:pt idx="11799" formatCode="0.00E+00">
                  <c:v>7.8032900000000001E-3</c:v>
                </c:pt>
                <c:pt idx="11800" formatCode="0.00E+00">
                  <c:v>7.00514E-3</c:v>
                </c:pt>
                <c:pt idx="11801" formatCode="0.00E+00">
                  <c:v>6.31549E-3</c:v>
                </c:pt>
                <c:pt idx="11802" formatCode="0.00E+00">
                  <c:v>5.4478699999999996E-3</c:v>
                </c:pt>
                <c:pt idx="11803" formatCode="0.00E+00">
                  <c:v>4.7951799999999996E-3</c:v>
                </c:pt>
                <c:pt idx="11804" formatCode="0.00E+00">
                  <c:v>3.9439699999999998E-3</c:v>
                </c:pt>
                <c:pt idx="11805" formatCode="0.00E+00">
                  <c:v>3.2277299999999998E-3</c:v>
                </c:pt>
                <c:pt idx="11806" formatCode="0.00E+00">
                  <c:v>2.4718700000000001E-3</c:v>
                </c:pt>
                <c:pt idx="11807" formatCode="0.00E+00">
                  <c:v>1.6595E-3</c:v>
                </c:pt>
                <c:pt idx="11808" formatCode="0.00E+00">
                  <c:v>9.7961599999999999E-4</c:v>
                </c:pt>
                <c:pt idx="11809" formatCode="0.00E+00">
                  <c:v>9.9155799999999997E-5</c:v>
                </c:pt>
                <c:pt idx="11810" formatCode="0.00E+00">
                  <c:v>-6.0161500000000001E-4</c:v>
                </c:pt>
                <c:pt idx="11811" formatCode="0.00E+00">
                  <c:v>-1.4485699999999999E-3</c:v>
                </c:pt>
                <c:pt idx="11812" formatCode="0.00E+00">
                  <c:v>-2.2144700000000001E-3</c:v>
                </c:pt>
                <c:pt idx="11813" formatCode="0.00E+00">
                  <c:v>-2.9809699999999999E-3</c:v>
                </c:pt>
                <c:pt idx="11814" formatCode="0.00E+00">
                  <c:v>-3.8118800000000001E-3</c:v>
                </c:pt>
                <c:pt idx="11815" formatCode="0.00E+00">
                  <c:v>-4.5404E-3</c:v>
                </c:pt>
                <c:pt idx="11816" formatCode="0.00E+00">
                  <c:v>-5.3802299999999997E-3</c:v>
                </c:pt>
                <c:pt idx="11817" formatCode="0.00E+00">
                  <c:v>-6.1278499999999998E-3</c:v>
                </c:pt>
                <c:pt idx="11818" formatCode="0.00E+00">
                  <c:v>-6.9322999999999997E-3</c:v>
                </c:pt>
                <c:pt idx="11819" formatCode="0.00E+00">
                  <c:v>-7.7238699999999999E-3</c:v>
                </c:pt>
                <c:pt idx="11820" formatCode="0.00E+00">
                  <c:v>-8.5415500000000002E-3</c:v>
                </c:pt>
                <c:pt idx="11821" formatCode="0.00E+00">
                  <c:v>-9.4251400000000003E-3</c:v>
                </c:pt>
                <c:pt idx="11822">
                  <c:v>-1.0289E-2</c:v>
                </c:pt>
                <c:pt idx="11823">
                  <c:v>-1.1091800000000001E-2</c:v>
                </c:pt>
                <c:pt idx="11824">
                  <c:v>-1.1831700000000001E-2</c:v>
                </c:pt>
                <c:pt idx="11825">
                  <c:v>-1.25535E-2</c:v>
                </c:pt>
                <c:pt idx="11826">
                  <c:v>-1.3284799999999999E-2</c:v>
                </c:pt>
                <c:pt idx="11827">
                  <c:v>-1.40565E-2</c:v>
                </c:pt>
                <c:pt idx="11828">
                  <c:v>-1.47902E-2</c:v>
                </c:pt>
                <c:pt idx="11829">
                  <c:v>-1.55862E-2</c:v>
                </c:pt>
                <c:pt idx="11830">
                  <c:v>-1.63267E-2</c:v>
                </c:pt>
                <c:pt idx="11831">
                  <c:v>-1.7102599999999999E-2</c:v>
                </c:pt>
                <c:pt idx="11832">
                  <c:v>-1.78724E-2</c:v>
                </c:pt>
                <c:pt idx="11833">
                  <c:v>-1.8613899999999999E-2</c:v>
                </c:pt>
                <c:pt idx="11834">
                  <c:v>-1.9413199999999999E-2</c:v>
                </c:pt>
                <c:pt idx="11835">
                  <c:v>-2.0136899999999999E-2</c:v>
                </c:pt>
                <c:pt idx="11836">
                  <c:v>-2.0930000000000001E-2</c:v>
                </c:pt>
                <c:pt idx="11837">
                  <c:v>-2.16837E-2</c:v>
                </c:pt>
                <c:pt idx="11838">
                  <c:v>-2.2463299999999999E-2</c:v>
                </c:pt>
                <c:pt idx="11839">
                  <c:v>-2.3265500000000001E-2</c:v>
                </c:pt>
                <c:pt idx="11840">
                  <c:v>-2.40235E-2</c:v>
                </c:pt>
                <c:pt idx="11841">
                  <c:v>-2.48303E-2</c:v>
                </c:pt>
                <c:pt idx="11842">
                  <c:v>-2.55938E-2</c:v>
                </c:pt>
                <c:pt idx="11843">
                  <c:v>-2.63824E-2</c:v>
                </c:pt>
                <c:pt idx="11844">
                  <c:v>-2.7169700000000001E-2</c:v>
                </c:pt>
                <c:pt idx="11845">
                  <c:v>-2.7934799999999999E-2</c:v>
                </c:pt>
                <c:pt idx="11846">
                  <c:v>-2.87321E-2</c:v>
                </c:pt>
                <c:pt idx="11847">
                  <c:v>-2.9514200000000001E-2</c:v>
                </c:pt>
                <c:pt idx="11848">
                  <c:v>-3.03141E-2</c:v>
                </c:pt>
                <c:pt idx="11849">
                  <c:v>-3.1126399999999999E-2</c:v>
                </c:pt>
                <c:pt idx="11850">
                  <c:v>-3.1906299999999999E-2</c:v>
                </c:pt>
                <c:pt idx="11851">
                  <c:v>-3.2723299999999997E-2</c:v>
                </c:pt>
                <c:pt idx="11852">
                  <c:v>-3.3506500000000002E-2</c:v>
                </c:pt>
                <c:pt idx="11853">
                  <c:v>-3.4309399999999997E-2</c:v>
                </c:pt>
                <c:pt idx="11854">
                  <c:v>-3.51133E-2</c:v>
                </c:pt>
                <c:pt idx="11855">
                  <c:v>-3.5890699999999998E-2</c:v>
                </c:pt>
                <c:pt idx="11856">
                  <c:v>-3.6716600000000002E-2</c:v>
                </c:pt>
                <c:pt idx="11857">
                  <c:v>-3.75027E-2</c:v>
                </c:pt>
                <c:pt idx="11858">
                  <c:v>-3.8338799999999999E-2</c:v>
                </c:pt>
                <c:pt idx="11859">
                  <c:v>-3.9142099999999999E-2</c:v>
                </c:pt>
                <c:pt idx="11860">
                  <c:v>-3.9955200000000003E-2</c:v>
                </c:pt>
                <c:pt idx="11861">
                  <c:v>-4.0773700000000003E-2</c:v>
                </c:pt>
                <c:pt idx="11862">
                  <c:v>-4.1573499999999999E-2</c:v>
                </c:pt>
                <c:pt idx="11863">
                  <c:v>-4.2401500000000002E-2</c:v>
                </c:pt>
                <c:pt idx="11864">
                  <c:v>-4.3194400000000001E-2</c:v>
                </c:pt>
                <c:pt idx="11865">
                  <c:v>-4.4022899999999997E-2</c:v>
                </c:pt>
                <c:pt idx="11866">
                  <c:v>-4.4825200000000003E-2</c:v>
                </c:pt>
                <c:pt idx="11867">
                  <c:v>-4.5669099999999997E-2</c:v>
                </c:pt>
                <c:pt idx="11868">
                  <c:v>-4.6483799999999999E-2</c:v>
                </c:pt>
                <c:pt idx="11869">
                  <c:v>-4.7320000000000001E-2</c:v>
                </c:pt>
                <c:pt idx="11870">
                  <c:v>-4.8141499999999997E-2</c:v>
                </c:pt>
                <c:pt idx="11871">
                  <c:v>-4.8957000000000001E-2</c:v>
                </c:pt>
                <c:pt idx="11872">
                  <c:v>-4.9804599999999997E-2</c:v>
                </c:pt>
                <c:pt idx="11873">
                  <c:v>-5.0594399999999998E-2</c:v>
                </c:pt>
                <c:pt idx="11874">
                  <c:v>-5.1458900000000002E-2</c:v>
                </c:pt>
                <c:pt idx="11875">
                  <c:v>-5.2243999999999999E-2</c:v>
                </c:pt>
                <c:pt idx="11876">
                  <c:v>-5.3110200000000003E-2</c:v>
                </c:pt>
                <c:pt idx="11877">
                  <c:v>-5.3935499999999997E-2</c:v>
                </c:pt>
                <c:pt idx="11878">
                  <c:v>-5.47652E-2</c:v>
                </c:pt>
                <c:pt idx="11879">
                  <c:v>-5.5632000000000001E-2</c:v>
                </c:pt>
                <c:pt idx="11880">
                  <c:v>-5.6418000000000003E-2</c:v>
                </c:pt>
                <c:pt idx="11881">
                  <c:v>-5.7311500000000001E-2</c:v>
                </c:pt>
                <c:pt idx="11882">
                  <c:v>-5.8093499999999999E-2</c:v>
                </c:pt>
                <c:pt idx="11883">
                  <c:v>-5.8961899999999998E-2</c:v>
                </c:pt>
                <c:pt idx="11884">
                  <c:v>-5.9776799999999998E-2</c:v>
                </c:pt>
                <c:pt idx="11885">
                  <c:v>-6.0616400000000001E-2</c:v>
                </c:pt>
                <c:pt idx="11886">
                  <c:v>-6.1516000000000001E-2</c:v>
                </c:pt>
                <c:pt idx="11887">
                  <c:v>-6.2352400000000002E-2</c:v>
                </c:pt>
                <c:pt idx="11888">
                  <c:v>-6.3276399999999997E-2</c:v>
                </c:pt>
                <c:pt idx="11889">
                  <c:v>-6.4102099999999995E-2</c:v>
                </c:pt>
                <c:pt idx="11890">
                  <c:v>-6.5004099999999995E-2</c:v>
                </c:pt>
                <c:pt idx="11891">
                  <c:v>-6.5853700000000001E-2</c:v>
                </c:pt>
                <c:pt idx="11892">
                  <c:v>-6.6731200000000004E-2</c:v>
                </c:pt>
                <c:pt idx="11893">
                  <c:v>-6.76118E-2</c:v>
                </c:pt>
                <c:pt idx="11894">
                  <c:v>-6.8467600000000003E-2</c:v>
                </c:pt>
                <c:pt idx="11895">
                  <c:v>-6.9348900000000005E-2</c:v>
                </c:pt>
                <c:pt idx="11896">
                  <c:v>-7.0188799999999996E-2</c:v>
                </c:pt>
                <c:pt idx="11897">
                  <c:v>-7.1138599999999996E-2</c:v>
                </c:pt>
                <c:pt idx="11898">
                  <c:v>-7.2082099999999996E-2</c:v>
                </c:pt>
                <c:pt idx="11899">
                  <c:v>-7.3072100000000001E-2</c:v>
                </c:pt>
                <c:pt idx="11900">
                  <c:v>-7.3887900000000006E-2</c:v>
                </c:pt>
                <c:pt idx="11901">
                  <c:v>-7.4673900000000001E-2</c:v>
                </c:pt>
                <c:pt idx="11902">
                  <c:v>-7.5433700000000006E-2</c:v>
                </c:pt>
                <c:pt idx="11903">
                  <c:v>-7.6201400000000002E-2</c:v>
                </c:pt>
                <c:pt idx="11904">
                  <c:v>-7.7041899999999996E-2</c:v>
                </c:pt>
                <c:pt idx="11905">
                  <c:v>-7.7783599999999994E-2</c:v>
                </c:pt>
                <c:pt idx="11906">
                  <c:v>-7.8642000000000004E-2</c:v>
                </c:pt>
                <c:pt idx="11907">
                  <c:v>-7.9380199999999998E-2</c:v>
                </c:pt>
                <c:pt idx="11908">
                  <c:v>-8.0210199999999995E-2</c:v>
                </c:pt>
                <c:pt idx="11909">
                  <c:v>-8.0991800000000003E-2</c:v>
                </c:pt>
                <c:pt idx="11910">
                  <c:v>-8.1762600000000005E-2</c:v>
                </c:pt>
                <c:pt idx="11911">
                  <c:v>-8.2599500000000006E-2</c:v>
                </c:pt>
                <c:pt idx="11912">
                  <c:v>-8.3324599999999999E-2</c:v>
                </c:pt>
                <c:pt idx="11913">
                  <c:v>-8.4182599999999996E-2</c:v>
                </c:pt>
                <c:pt idx="11914">
                  <c:v>-8.4919099999999997E-2</c:v>
                </c:pt>
                <c:pt idx="11915">
                  <c:v>-8.5754800000000006E-2</c:v>
                </c:pt>
                <c:pt idx="11916">
                  <c:v>-8.6543300000000004E-2</c:v>
                </c:pt>
                <c:pt idx="11917">
                  <c:v>-8.7321999999999997E-2</c:v>
                </c:pt>
                <c:pt idx="11918">
                  <c:v>-8.8150699999999999E-2</c:v>
                </c:pt>
                <c:pt idx="11919">
                  <c:v>-8.8891499999999998E-2</c:v>
                </c:pt>
                <c:pt idx="11920">
                  <c:v>-8.9729500000000004E-2</c:v>
                </c:pt>
                <c:pt idx="11921">
                  <c:v>-9.0479400000000001E-2</c:v>
                </c:pt>
                <c:pt idx="11922">
                  <c:v>-9.1301499999999994E-2</c:v>
                </c:pt>
                <c:pt idx="11923">
                  <c:v>-9.2076400000000003E-2</c:v>
                </c:pt>
                <c:pt idx="11924">
                  <c:v>-9.2852100000000007E-2</c:v>
                </c:pt>
                <c:pt idx="11925">
                  <c:v>-9.3649800000000005E-2</c:v>
                </c:pt>
                <c:pt idx="11926">
                  <c:v>-9.4481399999999993E-2</c:v>
                </c:pt>
                <c:pt idx="11927">
                  <c:v>-9.5393599999999995E-2</c:v>
                </c:pt>
                <c:pt idx="11928">
                  <c:v>-9.6219899999999997E-2</c:v>
                </c:pt>
                <c:pt idx="11929">
                  <c:v>-9.6978800000000004E-2</c:v>
                </c:pt>
                <c:pt idx="11930">
                  <c:v>-9.7617800000000005E-2</c:v>
                </c:pt>
                <c:pt idx="11931">
                  <c:v>-9.8322900000000005E-2</c:v>
                </c:pt>
                <c:pt idx="11932">
                  <c:v>-9.8996100000000004E-2</c:v>
                </c:pt>
                <c:pt idx="11933">
                  <c:v>-9.9721799999999999E-2</c:v>
                </c:pt>
                <c:pt idx="11934">
                  <c:v>-0.100425</c:v>
                </c:pt>
                <c:pt idx="11935">
                  <c:v>-0.10111000000000001</c:v>
                </c:pt>
                <c:pt idx="11936">
                  <c:v>-0.101841</c:v>
                </c:pt>
                <c:pt idx="11937">
                  <c:v>-0.10248599999999999</c:v>
                </c:pt>
                <c:pt idx="11938">
                  <c:v>-0.103228</c:v>
                </c:pt>
                <c:pt idx="11939">
                  <c:v>-0.10387299999999999</c:v>
                </c:pt>
                <c:pt idx="11940">
                  <c:v>-0.10459</c:v>
                </c:pt>
                <c:pt idx="11941">
                  <c:v>-0.10527400000000001</c:v>
                </c:pt>
                <c:pt idx="11942">
                  <c:v>-0.105944</c:v>
                </c:pt>
                <c:pt idx="11943">
                  <c:v>-0.10667699999999999</c:v>
                </c:pt>
                <c:pt idx="11944">
                  <c:v>-0.107322</c:v>
                </c:pt>
                <c:pt idx="11945">
                  <c:v>-0.108066</c:v>
                </c:pt>
                <c:pt idx="11946">
                  <c:v>-0.108712</c:v>
                </c:pt>
                <c:pt idx="11947">
                  <c:v>-0.109417</c:v>
                </c:pt>
                <c:pt idx="11948">
                  <c:v>-0.110098</c:v>
                </c:pt>
                <c:pt idx="11949">
                  <c:v>-0.110759</c:v>
                </c:pt>
                <c:pt idx="11950">
                  <c:v>-0.111469</c:v>
                </c:pt>
                <c:pt idx="11951">
                  <c:v>-0.112112</c:v>
                </c:pt>
                <c:pt idx="11952">
                  <c:v>-0.11282499999999999</c:v>
                </c:pt>
                <c:pt idx="11953">
                  <c:v>-0.113486</c:v>
                </c:pt>
                <c:pt idx="11954">
                  <c:v>-0.11418</c:v>
                </c:pt>
                <c:pt idx="11955">
                  <c:v>-0.114859</c:v>
                </c:pt>
                <c:pt idx="11956">
                  <c:v>-0.115525</c:v>
                </c:pt>
                <c:pt idx="11957">
                  <c:v>-0.11620800000000001</c:v>
                </c:pt>
                <c:pt idx="11958">
                  <c:v>-0.116865</c:v>
                </c:pt>
                <c:pt idx="11959">
                  <c:v>-0.11754100000000001</c:v>
                </c:pt>
                <c:pt idx="11960">
                  <c:v>-0.1182</c:v>
                </c:pt>
                <c:pt idx="11961">
                  <c:v>-0.11887200000000001</c:v>
                </c:pt>
                <c:pt idx="11962">
                  <c:v>-0.119533</c:v>
                </c:pt>
                <c:pt idx="11963">
                  <c:v>-0.12021</c:v>
                </c:pt>
                <c:pt idx="11964">
                  <c:v>-0.120869</c:v>
                </c:pt>
                <c:pt idx="11965">
                  <c:v>-0.12154</c:v>
                </c:pt>
                <c:pt idx="11966">
                  <c:v>-0.122197</c:v>
                </c:pt>
                <c:pt idx="11967">
                  <c:v>-0.12285</c:v>
                </c:pt>
                <c:pt idx="11968">
                  <c:v>-0.123511</c:v>
                </c:pt>
                <c:pt idx="11969">
                  <c:v>-0.12414699999999999</c:v>
                </c:pt>
                <c:pt idx="11970">
                  <c:v>-0.124815</c:v>
                </c:pt>
                <c:pt idx="11971">
                  <c:v>-0.125448</c:v>
                </c:pt>
                <c:pt idx="11972">
                  <c:v>-0.12611</c:v>
                </c:pt>
                <c:pt idx="11973">
                  <c:v>-0.12675800000000001</c:v>
                </c:pt>
                <c:pt idx="11974">
                  <c:v>-0.12740199999999999</c:v>
                </c:pt>
                <c:pt idx="11975">
                  <c:v>-0.12806200000000001</c:v>
                </c:pt>
                <c:pt idx="11976">
                  <c:v>-0.128687</c:v>
                </c:pt>
                <c:pt idx="11977">
                  <c:v>-0.12934000000000001</c:v>
                </c:pt>
                <c:pt idx="11978">
                  <c:v>-0.12996199999999999</c:v>
                </c:pt>
                <c:pt idx="11979">
                  <c:v>-0.13059699999999999</c:v>
                </c:pt>
                <c:pt idx="11980">
                  <c:v>-0.13123299999999999</c:v>
                </c:pt>
                <c:pt idx="11981">
                  <c:v>-0.131854</c:v>
                </c:pt>
                <c:pt idx="11982">
                  <c:v>-0.132495</c:v>
                </c:pt>
                <c:pt idx="11983">
                  <c:v>-0.13311500000000001</c:v>
                </c:pt>
                <c:pt idx="11984">
                  <c:v>-0.133747</c:v>
                </c:pt>
                <c:pt idx="11985">
                  <c:v>-0.134377</c:v>
                </c:pt>
                <c:pt idx="11986">
                  <c:v>-0.134989</c:v>
                </c:pt>
                <c:pt idx="11987">
                  <c:v>-0.13561400000000001</c:v>
                </c:pt>
                <c:pt idx="11988">
                  <c:v>-0.136214</c:v>
                </c:pt>
                <c:pt idx="11989">
                  <c:v>-0.13682800000000001</c:v>
                </c:pt>
                <c:pt idx="11990">
                  <c:v>-0.137438</c:v>
                </c:pt>
                <c:pt idx="11991">
                  <c:v>-0.13803699999999999</c:v>
                </c:pt>
                <c:pt idx="11992">
                  <c:v>-0.138654</c:v>
                </c:pt>
                <c:pt idx="11993">
                  <c:v>-0.13924800000000001</c:v>
                </c:pt>
                <c:pt idx="11994">
                  <c:v>-0.13986899999999999</c:v>
                </c:pt>
                <c:pt idx="11995">
                  <c:v>-0.14046600000000001</c:v>
                </c:pt>
                <c:pt idx="11996">
                  <c:v>-0.14105999999999999</c:v>
                </c:pt>
                <c:pt idx="11997">
                  <c:v>-0.14165</c:v>
                </c:pt>
                <c:pt idx="11998">
                  <c:v>-0.14222299999999999</c:v>
                </c:pt>
                <c:pt idx="11999">
                  <c:v>-0.142818</c:v>
                </c:pt>
                <c:pt idx="12000">
                  <c:v>-0.14338799999999999</c:v>
                </c:pt>
                <c:pt idx="12001">
                  <c:v>-0.143979</c:v>
                </c:pt>
                <c:pt idx="12002">
                  <c:v>-0.14455000000000001</c:v>
                </c:pt>
                <c:pt idx="12003">
                  <c:v>-0.14513400000000001</c:v>
                </c:pt>
                <c:pt idx="12004">
                  <c:v>-0.14571200000000001</c:v>
                </c:pt>
                <c:pt idx="12005">
                  <c:v>-0.146283</c:v>
                </c:pt>
                <c:pt idx="12006">
                  <c:v>-0.14685500000000001</c:v>
                </c:pt>
                <c:pt idx="12007">
                  <c:v>-0.14740500000000001</c:v>
                </c:pt>
                <c:pt idx="12008">
                  <c:v>-0.147975</c:v>
                </c:pt>
                <c:pt idx="12009">
                  <c:v>-0.14851900000000001</c:v>
                </c:pt>
                <c:pt idx="12010">
                  <c:v>-0.149086</c:v>
                </c:pt>
                <c:pt idx="12011">
                  <c:v>-0.14962900000000001</c:v>
                </c:pt>
                <c:pt idx="12012">
                  <c:v>-0.15018599999999999</c:v>
                </c:pt>
                <c:pt idx="12013">
                  <c:v>-0.15073800000000001</c:v>
                </c:pt>
                <c:pt idx="12014">
                  <c:v>-0.15128</c:v>
                </c:pt>
                <c:pt idx="12015">
                  <c:v>-0.151838</c:v>
                </c:pt>
                <c:pt idx="12016">
                  <c:v>-0.15235599999999999</c:v>
                </c:pt>
                <c:pt idx="12017">
                  <c:v>-0.15290999999999999</c:v>
                </c:pt>
                <c:pt idx="12018">
                  <c:v>-0.153421</c:v>
                </c:pt>
                <c:pt idx="12019">
                  <c:v>-0.15396099999999999</c:v>
                </c:pt>
                <c:pt idx="12020">
                  <c:v>-0.15448200000000001</c:v>
                </c:pt>
                <c:pt idx="12021">
                  <c:v>-0.155</c:v>
                </c:pt>
                <c:pt idx="12022">
                  <c:v>-0.15553600000000001</c:v>
                </c:pt>
                <c:pt idx="12023">
                  <c:v>-0.15603600000000001</c:v>
                </c:pt>
                <c:pt idx="12024">
                  <c:v>-0.15657599999999999</c:v>
                </c:pt>
                <c:pt idx="12025">
                  <c:v>-0.15706700000000001</c:v>
                </c:pt>
                <c:pt idx="12026">
                  <c:v>-0.15759200000000001</c:v>
                </c:pt>
                <c:pt idx="12027">
                  <c:v>-0.158086</c:v>
                </c:pt>
                <c:pt idx="12028">
                  <c:v>-0.158584</c:v>
                </c:pt>
                <c:pt idx="12029">
                  <c:v>-0.15908700000000001</c:v>
                </c:pt>
                <c:pt idx="12030">
                  <c:v>-0.15956600000000001</c:v>
                </c:pt>
                <c:pt idx="12031">
                  <c:v>-0.160078</c:v>
                </c:pt>
                <c:pt idx="12032">
                  <c:v>-0.160552</c:v>
                </c:pt>
                <c:pt idx="12033">
                  <c:v>-0.16105800000000001</c:v>
                </c:pt>
                <c:pt idx="12034">
                  <c:v>-0.16151499999999999</c:v>
                </c:pt>
                <c:pt idx="12035">
                  <c:v>-0.16198499999999999</c:v>
                </c:pt>
                <c:pt idx="12036">
                  <c:v>-0.16248299999999999</c:v>
                </c:pt>
                <c:pt idx="12037">
                  <c:v>-0.16303599999999999</c:v>
                </c:pt>
                <c:pt idx="12038">
                  <c:v>-0.163605</c:v>
                </c:pt>
                <c:pt idx="12039">
                  <c:v>-0.16404299999999999</c:v>
                </c:pt>
                <c:pt idx="12040">
                  <c:v>-0.16442499999999999</c:v>
                </c:pt>
                <c:pt idx="12041">
                  <c:v>-0.164746</c:v>
                </c:pt>
                <c:pt idx="12042">
                  <c:v>-0.16511899999999999</c:v>
                </c:pt>
                <c:pt idx="12043">
                  <c:v>-0.16548399999999999</c:v>
                </c:pt>
                <c:pt idx="12044">
                  <c:v>-0.165849</c:v>
                </c:pt>
                <c:pt idx="12045">
                  <c:v>-0.166217</c:v>
                </c:pt>
                <c:pt idx="12046">
                  <c:v>-0.16655400000000001</c:v>
                </c:pt>
                <c:pt idx="12047">
                  <c:v>-0.16691400000000001</c:v>
                </c:pt>
                <c:pt idx="12048">
                  <c:v>-0.167237</c:v>
                </c:pt>
                <c:pt idx="12049">
                  <c:v>-0.16758999999999999</c:v>
                </c:pt>
                <c:pt idx="12050">
                  <c:v>-0.16791700000000001</c:v>
                </c:pt>
                <c:pt idx="12051">
                  <c:v>-0.16825100000000001</c:v>
                </c:pt>
                <c:pt idx="12052">
                  <c:v>-0.16858000000000001</c:v>
                </c:pt>
                <c:pt idx="12053">
                  <c:v>-0.16889899999999999</c:v>
                </c:pt>
                <c:pt idx="12054">
                  <c:v>-0.16924</c:v>
                </c:pt>
                <c:pt idx="12055">
                  <c:v>-0.16955000000000001</c:v>
                </c:pt>
                <c:pt idx="12056">
                  <c:v>-0.169876</c:v>
                </c:pt>
                <c:pt idx="12057">
                  <c:v>-0.17016700000000001</c:v>
                </c:pt>
                <c:pt idx="12058">
                  <c:v>-0.17047499999999999</c:v>
                </c:pt>
                <c:pt idx="12059">
                  <c:v>-0.17077200000000001</c:v>
                </c:pt>
                <c:pt idx="12060">
                  <c:v>-0.17107</c:v>
                </c:pt>
                <c:pt idx="12061">
                  <c:v>-0.171376</c:v>
                </c:pt>
                <c:pt idx="12062">
                  <c:v>-0.171656</c:v>
                </c:pt>
                <c:pt idx="12063">
                  <c:v>-0.17194000000000001</c:v>
                </c:pt>
                <c:pt idx="12064">
                  <c:v>-0.17220299999999999</c:v>
                </c:pt>
                <c:pt idx="12065">
                  <c:v>-0.17252999999999999</c:v>
                </c:pt>
                <c:pt idx="12066">
                  <c:v>-0.17289599999999999</c:v>
                </c:pt>
                <c:pt idx="12067">
                  <c:v>-0.17324300000000001</c:v>
                </c:pt>
                <c:pt idx="12068">
                  <c:v>-0.17347899999999999</c:v>
                </c:pt>
                <c:pt idx="12069">
                  <c:v>-0.173624</c:v>
                </c:pt>
                <c:pt idx="12070">
                  <c:v>-0.17377899999999999</c:v>
                </c:pt>
                <c:pt idx="12071">
                  <c:v>-0.17393500000000001</c:v>
                </c:pt>
                <c:pt idx="12072">
                  <c:v>-0.17411799999999999</c:v>
                </c:pt>
                <c:pt idx="12073">
                  <c:v>-0.17427500000000001</c:v>
                </c:pt>
                <c:pt idx="12074">
                  <c:v>-0.174433</c:v>
                </c:pt>
                <c:pt idx="12075">
                  <c:v>-0.17458399999999999</c:v>
                </c:pt>
                <c:pt idx="12076">
                  <c:v>-0.17472299999999999</c:v>
                </c:pt>
                <c:pt idx="12077">
                  <c:v>-0.174872</c:v>
                </c:pt>
                <c:pt idx="12078">
                  <c:v>-0.17499799999999999</c:v>
                </c:pt>
                <c:pt idx="12079">
                  <c:v>-0.17513799999999999</c:v>
                </c:pt>
                <c:pt idx="12080">
                  <c:v>-0.175263</c:v>
                </c:pt>
                <c:pt idx="12081">
                  <c:v>-0.17539099999999999</c:v>
                </c:pt>
                <c:pt idx="12082">
                  <c:v>-0.17551600000000001</c:v>
                </c:pt>
                <c:pt idx="12083">
                  <c:v>-0.17562900000000001</c:v>
                </c:pt>
                <c:pt idx="12084">
                  <c:v>-0.17574799999999999</c:v>
                </c:pt>
                <c:pt idx="12085">
                  <c:v>-0.17585200000000001</c:v>
                </c:pt>
                <c:pt idx="12086">
                  <c:v>-0.17596200000000001</c:v>
                </c:pt>
                <c:pt idx="12087">
                  <c:v>-0.17605599999999999</c:v>
                </c:pt>
                <c:pt idx="12088">
                  <c:v>-0.17615</c:v>
                </c:pt>
                <c:pt idx="12089">
                  <c:v>-0.17624200000000001</c:v>
                </c:pt>
                <c:pt idx="12090">
                  <c:v>-0.17632800000000001</c:v>
                </c:pt>
                <c:pt idx="12091">
                  <c:v>-0.17641899999999999</c:v>
                </c:pt>
                <c:pt idx="12092">
                  <c:v>-0.17649100000000001</c:v>
                </c:pt>
                <c:pt idx="12093">
                  <c:v>-0.176569</c:v>
                </c:pt>
                <c:pt idx="12094">
                  <c:v>-0.17663499999999999</c:v>
                </c:pt>
                <c:pt idx="12095">
                  <c:v>-0.176707</c:v>
                </c:pt>
                <c:pt idx="12096">
                  <c:v>-0.17677100000000001</c:v>
                </c:pt>
                <c:pt idx="12097">
                  <c:v>-0.17682</c:v>
                </c:pt>
                <c:pt idx="12098">
                  <c:v>-0.176872</c:v>
                </c:pt>
                <c:pt idx="12099">
                  <c:v>-0.17691599999999999</c:v>
                </c:pt>
                <c:pt idx="12100">
                  <c:v>-0.17697099999999999</c:v>
                </c:pt>
                <c:pt idx="12101">
                  <c:v>-0.177008</c:v>
                </c:pt>
                <c:pt idx="12102">
                  <c:v>-0.177038</c:v>
                </c:pt>
                <c:pt idx="12103">
                  <c:v>-0.177063</c:v>
                </c:pt>
                <c:pt idx="12104">
                  <c:v>-0.17708599999999999</c:v>
                </c:pt>
                <c:pt idx="12105">
                  <c:v>-0.177117</c:v>
                </c:pt>
                <c:pt idx="12106">
                  <c:v>-0.17712700000000001</c:v>
                </c:pt>
                <c:pt idx="12107">
                  <c:v>-0.17713699999999999</c:v>
                </c:pt>
                <c:pt idx="12108">
                  <c:v>-0.17713400000000001</c:v>
                </c:pt>
                <c:pt idx="12109">
                  <c:v>-0.17713899999999999</c:v>
                </c:pt>
                <c:pt idx="12110">
                  <c:v>-0.17713999999999999</c:v>
                </c:pt>
                <c:pt idx="12111">
                  <c:v>-0.17712900000000001</c:v>
                </c:pt>
                <c:pt idx="12112">
                  <c:v>-0.177116</c:v>
                </c:pt>
                <c:pt idx="12113">
                  <c:v>-0.177095</c:v>
                </c:pt>
                <c:pt idx="12114">
                  <c:v>-0.17708599999999999</c:v>
                </c:pt>
                <c:pt idx="12115">
                  <c:v>-0.177062</c:v>
                </c:pt>
                <c:pt idx="12116">
                  <c:v>-0.17703099999999999</c:v>
                </c:pt>
                <c:pt idx="12117">
                  <c:v>-0.176982</c:v>
                </c:pt>
                <c:pt idx="12118">
                  <c:v>-0.17693600000000001</c:v>
                </c:pt>
                <c:pt idx="12119">
                  <c:v>-0.17689199999999999</c:v>
                </c:pt>
                <c:pt idx="12120">
                  <c:v>-0.17684</c:v>
                </c:pt>
                <c:pt idx="12121">
                  <c:v>-0.176788</c:v>
                </c:pt>
                <c:pt idx="12122">
                  <c:v>-0.17671899999999999</c:v>
                </c:pt>
                <c:pt idx="12123">
                  <c:v>-0.17666200000000001</c:v>
                </c:pt>
                <c:pt idx="12124">
                  <c:v>-0.176592</c:v>
                </c:pt>
                <c:pt idx="12125">
                  <c:v>-0.17652300000000001</c:v>
                </c:pt>
                <c:pt idx="12126">
                  <c:v>-0.17644000000000001</c:v>
                </c:pt>
                <c:pt idx="12127">
                  <c:v>-0.176348</c:v>
                </c:pt>
                <c:pt idx="12128">
                  <c:v>-0.17626500000000001</c:v>
                </c:pt>
                <c:pt idx="12129">
                  <c:v>-0.17616599999999999</c:v>
                </c:pt>
                <c:pt idx="12130">
                  <c:v>-0.17607700000000001</c:v>
                </c:pt>
                <c:pt idx="12131">
                  <c:v>-0.17596899999999999</c:v>
                </c:pt>
                <c:pt idx="12132">
                  <c:v>-0.17586499999999999</c:v>
                </c:pt>
                <c:pt idx="12133">
                  <c:v>-0.17575499999999999</c:v>
                </c:pt>
                <c:pt idx="12134">
                  <c:v>-0.17563799999999999</c:v>
                </c:pt>
                <c:pt idx="12135">
                  <c:v>-0.17552200000000001</c:v>
                </c:pt>
                <c:pt idx="12136">
                  <c:v>-0.17538899999999999</c:v>
                </c:pt>
                <c:pt idx="12137">
                  <c:v>-0.175264</c:v>
                </c:pt>
                <c:pt idx="12138">
                  <c:v>-0.175123</c:v>
                </c:pt>
                <c:pt idx="12139">
                  <c:v>-0.174988</c:v>
                </c:pt>
                <c:pt idx="12140">
                  <c:v>-0.174844</c:v>
                </c:pt>
                <c:pt idx="12141">
                  <c:v>-0.17469699999999999</c:v>
                </c:pt>
                <c:pt idx="12142">
                  <c:v>-0.17454700000000001</c:v>
                </c:pt>
                <c:pt idx="12143">
                  <c:v>-0.17438300000000001</c:v>
                </c:pt>
                <c:pt idx="12144">
                  <c:v>-0.17422399999999999</c:v>
                </c:pt>
                <c:pt idx="12145">
                  <c:v>-0.17405300000000001</c:v>
                </c:pt>
                <c:pt idx="12146">
                  <c:v>-0.17388700000000001</c:v>
                </c:pt>
                <c:pt idx="12147">
                  <c:v>-0.173706</c:v>
                </c:pt>
                <c:pt idx="12148">
                  <c:v>-0.17352300000000001</c:v>
                </c:pt>
                <c:pt idx="12149">
                  <c:v>-0.17333899999999999</c:v>
                </c:pt>
                <c:pt idx="12150">
                  <c:v>-0.173151</c:v>
                </c:pt>
                <c:pt idx="12151">
                  <c:v>-0.17296500000000001</c:v>
                </c:pt>
                <c:pt idx="12152">
                  <c:v>-0.17275699999999999</c:v>
                </c:pt>
                <c:pt idx="12153">
                  <c:v>-0.17255200000000001</c:v>
                </c:pt>
                <c:pt idx="12154">
                  <c:v>-0.17233799999999999</c:v>
                </c:pt>
                <c:pt idx="12155">
                  <c:v>-0.17213000000000001</c:v>
                </c:pt>
                <c:pt idx="12156">
                  <c:v>-0.17191400000000001</c:v>
                </c:pt>
                <c:pt idx="12157">
                  <c:v>-0.17168600000000001</c:v>
                </c:pt>
                <c:pt idx="12158">
                  <c:v>-0.171459</c:v>
                </c:pt>
                <c:pt idx="12159">
                  <c:v>-0.17122599999999999</c:v>
                </c:pt>
                <c:pt idx="12160">
                  <c:v>-0.17100199999999999</c:v>
                </c:pt>
                <c:pt idx="12161">
                  <c:v>-0.17076</c:v>
                </c:pt>
                <c:pt idx="12162">
                  <c:v>-0.17050999999999999</c:v>
                </c:pt>
                <c:pt idx="12163">
                  <c:v>-0.17025100000000001</c:v>
                </c:pt>
                <c:pt idx="12164">
                  <c:v>-0.16999500000000001</c:v>
                </c:pt>
                <c:pt idx="12165">
                  <c:v>-0.16974400000000001</c:v>
                </c:pt>
                <c:pt idx="12166">
                  <c:v>-0.16947699999999999</c:v>
                </c:pt>
                <c:pt idx="12167">
                  <c:v>-0.169208</c:v>
                </c:pt>
                <c:pt idx="12168">
                  <c:v>-0.16892699999999999</c:v>
                </c:pt>
                <c:pt idx="12169">
                  <c:v>-0.168655</c:v>
                </c:pt>
                <c:pt idx="12170">
                  <c:v>-0.168376</c:v>
                </c:pt>
                <c:pt idx="12171">
                  <c:v>-0.16808600000000001</c:v>
                </c:pt>
                <c:pt idx="12172">
                  <c:v>-0.16778899999999999</c:v>
                </c:pt>
                <c:pt idx="12173">
                  <c:v>-0.167486</c:v>
                </c:pt>
                <c:pt idx="12174">
                  <c:v>-0.16719300000000001</c:v>
                </c:pt>
                <c:pt idx="12175">
                  <c:v>-0.16689000000000001</c:v>
                </c:pt>
                <c:pt idx="12176">
                  <c:v>-0.166578</c:v>
                </c:pt>
                <c:pt idx="12177">
                  <c:v>-0.16625499999999999</c:v>
                </c:pt>
                <c:pt idx="12178">
                  <c:v>-0.165932</c:v>
                </c:pt>
                <c:pt idx="12179">
                  <c:v>-0.16561100000000001</c:v>
                </c:pt>
                <c:pt idx="12180">
                  <c:v>-0.16528499999999999</c:v>
                </c:pt>
                <c:pt idx="12181">
                  <c:v>-0.16494900000000001</c:v>
                </c:pt>
                <c:pt idx="12182">
                  <c:v>-0.164606</c:v>
                </c:pt>
                <c:pt idx="12183">
                  <c:v>-0.16426399999999999</c:v>
                </c:pt>
                <c:pt idx="12184">
                  <c:v>-0.16391800000000001</c:v>
                </c:pt>
                <c:pt idx="12185">
                  <c:v>-0.16356899999999999</c:v>
                </c:pt>
                <c:pt idx="12186">
                  <c:v>-0.16320699999999999</c:v>
                </c:pt>
                <c:pt idx="12187">
                  <c:v>-0.16284299999999999</c:v>
                </c:pt>
                <c:pt idx="12188">
                  <c:v>-0.16247800000000001</c:v>
                </c:pt>
                <c:pt idx="12189">
                  <c:v>-0.162109</c:v>
                </c:pt>
                <c:pt idx="12190">
                  <c:v>-0.16173799999999999</c:v>
                </c:pt>
                <c:pt idx="12191">
                  <c:v>-0.161355</c:v>
                </c:pt>
                <c:pt idx="12192">
                  <c:v>-0.160973</c:v>
                </c:pt>
                <c:pt idx="12193">
                  <c:v>-0.160581</c:v>
                </c:pt>
                <c:pt idx="12194">
                  <c:v>-0.160188</c:v>
                </c:pt>
                <c:pt idx="12195">
                  <c:v>-0.15978999999999999</c:v>
                </c:pt>
                <c:pt idx="12196">
                  <c:v>-0.159384</c:v>
                </c:pt>
                <c:pt idx="12197">
                  <c:v>-0.15898000000000001</c:v>
                </c:pt>
                <c:pt idx="12198">
                  <c:v>-0.15856500000000001</c:v>
                </c:pt>
                <c:pt idx="12199">
                  <c:v>-0.15815399999999999</c:v>
                </c:pt>
                <c:pt idx="12200">
                  <c:v>-0.15773499999999999</c:v>
                </c:pt>
                <c:pt idx="12201">
                  <c:v>-0.15731400000000001</c:v>
                </c:pt>
                <c:pt idx="12202">
                  <c:v>-0.156885</c:v>
                </c:pt>
                <c:pt idx="12203">
                  <c:v>-0.156444</c:v>
                </c:pt>
                <c:pt idx="12204">
                  <c:v>-0.15600600000000001</c:v>
                </c:pt>
                <c:pt idx="12205">
                  <c:v>-0.155559</c:v>
                </c:pt>
                <c:pt idx="12206">
                  <c:v>-0.15511800000000001</c:v>
                </c:pt>
                <c:pt idx="12207">
                  <c:v>-0.154664</c:v>
                </c:pt>
                <c:pt idx="12208">
                  <c:v>-0.15420700000000001</c:v>
                </c:pt>
                <c:pt idx="12209">
                  <c:v>-0.15375</c:v>
                </c:pt>
                <c:pt idx="12210">
                  <c:v>-0.15328800000000001</c:v>
                </c:pt>
                <c:pt idx="12211">
                  <c:v>-0.15282799999999999</c:v>
                </c:pt>
                <c:pt idx="12212">
                  <c:v>-0.15234600000000001</c:v>
                </c:pt>
                <c:pt idx="12213">
                  <c:v>-0.151863</c:v>
                </c:pt>
                <c:pt idx="12214">
                  <c:v>-0.15137600000000001</c:v>
                </c:pt>
                <c:pt idx="12215">
                  <c:v>-0.150891</c:v>
                </c:pt>
                <c:pt idx="12216">
                  <c:v>-0.15040400000000001</c:v>
                </c:pt>
                <c:pt idx="12217">
                  <c:v>-0.14990300000000001</c:v>
                </c:pt>
                <c:pt idx="12218">
                  <c:v>-0.14940300000000001</c:v>
                </c:pt>
                <c:pt idx="12219">
                  <c:v>-0.14890300000000001</c:v>
                </c:pt>
                <c:pt idx="12220">
                  <c:v>-0.14840700000000001</c:v>
                </c:pt>
                <c:pt idx="12221">
                  <c:v>-0.147896</c:v>
                </c:pt>
                <c:pt idx="12222">
                  <c:v>-0.147367</c:v>
                </c:pt>
                <c:pt idx="12223">
                  <c:v>-0.14683199999999999</c:v>
                </c:pt>
                <c:pt idx="12224">
                  <c:v>-0.14630199999999999</c:v>
                </c:pt>
                <c:pt idx="12225">
                  <c:v>-0.14577499999999999</c:v>
                </c:pt>
                <c:pt idx="12226">
                  <c:v>-0.14523900000000001</c:v>
                </c:pt>
                <c:pt idx="12227">
                  <c:v>-0.14469399999999999</c:v>
                </c:pt>
                <c:pt idx="12228">
                  <c:v>-0.144146</c:v>
                </c:pt>
                <c:pt idx="12229">
                  <c:v>-0.14360300000000001</c:v>
                </c:pt>
                <c:pt idx="12230">
                  <c:v>-0.14305599999999999</c:v>
                </c:pt>
                <c:pt idx="12231">
                  <c:v>-0.14249700000000001</c:v>
                </c:pt>
                <c:pt idx="12232">
                  <c:v>-0.141925</c:v>
                </c:pt>
                <c:pt idx="12233">
                  <c:v>-0.14135400000000001</c:v>
                </c:pt>
                <c:pt idx="12234">
                  <c:v>-0.140788</c:v>
                </c:pt>
                <c:pt idx="12235">
                  <c:v>-0.14021700000000001</c:v>
                </c:pt>
                <c:pt idx="12236">
                  <c:v>-0.13963500000000001</c:v>
                </c:pt>
                <c:pt idx="12237">
                  <c:v>-0.139041</c:v>
                </c:pt>
                <c:pt idx="12238">
                  <c:v>-0.13845199999999999</c:v>
                </c:pt>
                <c:pt idx="12239">
                  <c:v>-0.13786100000000001</c:v>
                </c:pt>
                <c:pt idx="12240">
                  <c:v>-0.137269</c:v>
                </c:pt>
                <c:pt idx="12241">
                  <c:v>-0.13666500000000001</c:v>
                </c:pt>
                <c:pt idx="12242">
                  <c:v>-0.13605300000000001</c:v>
                </c:pt>
                <c:pt idx="12243">
                  <c:v>-0.13544200000000001</c:v>
                </c:pt>
                <c:pt idx="12244">
                  <c:v>-0.134826</c:v>
                </c:pt>
                <c:pt idx="12245">
                  <c:v>-0.13421</c:v>
                </c:pt>
                <c:pt idx="12246">
                  <c:v>-0.13358300000000001</c:v>
                </c:pt>
                <c:pt idx="12247">
                  <c:v>-0.13295599999999999</c:v>
                </c:pt>
                <c:pt idx="12248">
                  <c:v>-0.132328</c:v>
                </c:pt>
                <c:pt idx="12249">
                  <c:v>-0.13169600000000001</c:v>
                </c:pt>
                <c:pt idx="12250">
                  <c:v>-0.13106300000000001</c:v>
                </c:pt>
                <c:pt idx="12251">
                  <c:v>-0.13041900000000001</c:v>
                </c:pt>
                <c:pt idx="12252">
                  <c:v>-0.129774</c:v>
                </c:pt>
                <c:pt idx="12253">
                  <c:v>-0.12911800000000001</c:v>
                </c:pt>
                <c:pt idx="12254">
                  <c:v>-0.12846199999999999</c:v>
                </c:pt>
                <c:pt idx="12255">
                  <c:v>-0.127803</c:v>
                </c:pt>
                <c:pt idx="12256">
                  <c:v>-0.127141</c:v>
                </c:pt>
                <c:pt idx="12257">
                  <c:v>-0.12647900000000001</c:v>
                </c:pt>
                <c:pt idx="12258">
                  <c:v>-0.125808</c:v>
                </c:pt>
                <c:pt idx="12259">
                  <c:v>-0.125141</c:v>
                </c:pt>
                <c:pt idx="12260">
                  <c:v>-0.12446599999999999</c:v>
                </c:pt>
                <c:pt idx="12261">
                  <c:v>-0.12379</c:v>
                </c:pt>
                <c:pt idx="12262">
                  <c:v>-0.12310500000000001</c:v>
                </c:pt>
                <c:pt idx="12263">
                  <c:v>-0.122409</c:v>
                </c:pt>
                <c:pt idx="12264">
                  <c:v>-0.121713</c:v>
                </c:pt>
                <c:pt idx="12265">
                  <c:v>-0.121016</c:v>
                </c:pt>
                <c:pt idx="12266">
                  <c:v>-0.120323</c:v>
                </c:pt>
                <c:pt idx="12267">
                  <c:v>-0.11962</c:v>
                </c:pt>
                <c:pt idx="12268">
                  <c:v>-0.11891400000000001</c:v>
                </c:pt>
                <c:pt idx="12269">
                  <c:v>-0.11820899999999999</c:v>
                </c:pt>
                <c:pt idx="12270">
                  <c:v>-0.117502</c:v>
                </c:pt>
                <c:pt idx="12271">
                  <c:v>-0.116794</c:v>
                </c:pt>
                <c:pt idx="12272">
                  <c:v>-0.116066</c:v>
                </c:pt>
                <c:pt idx="12273">
                  <c:v>-0.11533400000000001</c:v>
                </c:pt>
                <c:pt idx="12274">
                  <c:v>-0.11460099999999999</c:v>
                </c:pt>
                <c:pt idx="12275">
                  <c:v>-0.113873</c:v>
                </c:pt>
                <c:pt idx="12276">
                  <c:v>-0.11314399999999999</c:v>
                </c:pt>
                <c:pt idx="12277">
                  <c:v>-0.112404</c:v>
                </c:pt>
                <c:pt idx="12278">
                  <c:v>-0.111664</c:v>
                </c:pt>
                <c:pt idx="12279">
                  <c:v>-0.110927</c:v>
                </c:pt>
                <c:pt idx="12280">
                  <c:v>-0.110192</c:v>
                </c:pt>
                <c:pt idx="12281">
                  <c:v>-0.109446</c:v>
                </c:pt>
                <c:pt idx="12282">
                  <c:v>-0.108682</c:v>
                </c:pt>
                <c:pt idx="12283">
                  <c:v>-0.107913</c:v>
                </c:pt>
                <c:pt idx="12284">
                  <c:v>-0.10715</c:v>
                </c:pt>
                <c:pt idx="12285">
                  <c:v>-0.106391</c:v>
                </c:pt>
                <c:pt idx="12286">
                  <c:v>-0.105626</c:v>
                </c:pt>
                <c:pt idx="12287">
                  <c:v>-0.104853</c:v>
                </c:pt>
                <c:pt idx="12288">
                  <c:v>-0.10408100000000001</c:v>
                </c:pt>
                <c:pt idx="12289">
                  <c:v>-0.103313</c:v>
                </c:pt>
                <c:pt idx="12290">
                  <c:v>-0.10254199999999999</c:v>
                </c:pt>
                <c:pt idx="12291">
                  <c:v>-0.101759</c:v>
                </c:pt>
                <c:pt idx="12292">
                  <c:v>-0.100963</c:v>
                </c:pt>
                <c:pt idx="12293">
                  <c:v>-0.10017</c:v>
                </c:pt>
                <c:pt idx="12294">
                  <c:v>-9.9377699999999999E-2</c:v>
                </c:pt>
                <c:pt idx="12295">
                  <c:v>-9.85872E-2</c:v>
                </c:pt>
                <c:pt idx="12296">
                  <c:v>-9.7787799999999994E-2</c:v>
                </c:pt>
                <c:pt idx="12297">
                  <c:v>-9.6983600000000003E-2</c:v>
                </c:pt>
                <c:pt idx="12298">
                  <c:v>-9.6183599999999994E-2</c:v>
                </c:pt>
                <c:pt idx="12299">
                  <c:v>-9.5381900000000006E-2</c:v>
                </c:pt>
                <c:pt idx="12300">
                  <c:v>-9.4580800000000007E-2</c:v>
                </c:pt>
                <c:pt idx="12301">
                  <c:v>-9.3765399999999999E-2</c:v>
                </c:pt>
                <c:pt idx="12302">
                  <c:v>-9.2945899999999998E-2</c:v>
                </c:pt>
                <c:pt idx="12303">
                  <c:v>-9.2125299999999993E-2</c:v>
                </c:pt>
                <c:pt idx="12304">
                  <c:v>-9.1301199999999999E-2</c:v>
                </c:pt>
                <c:pt idx="12305">
                  <c:v>-9.0479799999999999E-2</c:v>
                </c:pt>
                <c:pt idx="12306">
                  <c:v>-8.9649499999999993E-2</c:v>
                </c:pt>
                <c:pt idx="12307">
                  <c:v>-8.8823200000000005E-2</c:v>
                </c:pt>
                <c:pt idx="12308">
                  <c:v>-8.7994100000000006E-2</c:v>
                </c:pt>
                <c:pt idx="12309">
                  <c:v>-8.7164699999999998E-2</c:v>
                </c:pt>
                <c:pt idx="12310">
                  <c:v>-8.6333900000000005E-2</c:v>
                </c:pt>
                <c:pt idx="12311">
                  <c:v>-8.5492799999999994E-2</c:v>
                </c:pt>
                <c:pt idx="12312">
                  <c:v>-8.4651799999999999E-2</c:v>
                </c:pt>
                <c:pt idx="12313">
                  <c:v>-8.3799600000000002E-2</c:v>
                </c:pt>
                <c:pt idx="12314">
                  <c:v>-8.2948499999999994E-2</c:v>
                </c:pt>
                <c:pt idx="12315">
                  <c:v>-8.2096699999999995E-2</c:v>
                </c:pt>
                <c:pt idx="12316">
                  <c:v>-8.12446E-2</c:v>
                </c:pt>
                <c:pt idx="12317">
                  <c:v>-8.0394599999999997E-2</c:v>
                </c:pt>
                <c:pt idx="12318">
                  <c:v>-7.9537300000000005E-2</c:v>
                </c:pt>
                <c:pt idx="12319">
                  <c:v>-7.8683699999999995E-2</c:v>
                </c:pt>
                <c:pt idx="12320">
                  <c:v>-7.7825500000000006E-2</c:v>
                </c:pt>
                <c:pt idx="12321">
                  <c:v>-7.6965900000000004E-2</c:v>
                </c:pt>
                <c:pt idx="12322">
                  <c:v>-7.6097399999999996E-2</c:v>
                </c:pt>
                <c:pt idx="12323">
                  <c:v>-7.5218400000000005E-2</c:v>
                </c:pt>
                <c:pt idx="12324">
                  <c:v>-7.4341699999999997E-2</c:v>
                </c:pt>
                <c:pt idx="12325">
                  <c:v>-7.3466000000000004E-2</c:v>
                </c:pt>
                <c:pt idx="12326">
                  <c:v>-7.2595400000000004E-2</c:v>
                </c:pt>
                <c:pt idx="12327">
                  <c:v>-7.1718000000000004E-2</c:v>
                </c:pt>
                <c:pt idx="12328">
                  <c:v>-7.0838600000000002E-2</c:v>
                </c:pt>
                <c:pt idx="12329">
                  <c:v>-6.9961499999999996E-2</c:v>
                </c:pt>
                <c:pt idx="12330">
                  <c:v>-6.9084800000000002E-2</c:v>
                </c:pt>
                <c:pt idx="12331">
                  <c:v>-6.8206000000000003E-2</c:v>
                </c:pt>
                <c:pt idx="12332">
                  <c:v>-6.7310400000000006E-2</c:v>
                </c:pt>
                <c:pt idx="12333">
                  <c:v>-6.6408700000000001E-2</c:v>
                </c:pt>
                <c:pt idx="12334">
                  <c:v>-6.5509600000000001E-2</c:v>
                </c:pt>
                <c:pt idx="12335">
                  <c:v>-6.4615300000000001E-2</c:v>
                </c:pt>
                <c:pt idx="12336">
                  <c:v>-6.3722600000000004E-2</c:v>
                </c:pt>
                <c:pt idx="12337">
                  <c:v>-6.2821299999999997E-2</c:v>
                </c:pt>
                <c:pt idx="12338">
                  <c:v>-6.1921499999999997E-2</c:v>
                </c:pt>
                <c:pt idx="12339">
                  <c:v>-6.1028300000000001E-2</c:v>
                </c:pt>
                <c:pt idx="12340">
                  <c:v>-6.0136500000000002E-2</c:v>
                </c:pt>
                <c:pt idx="12341">
                  <c:v>-5.9235400000000001E-2</c:v>
                </c:pt>
                <c:pt idx="12342">
                  <c:v>-5.8313900000000002E-2</c:v>
                </c:pt>
                <c:pt idx="12343">
                  <c:v>-5.7388399999999999E-2</c:v>
                </c:pt>
                <c:pt idx="12344">
                  <c:v>-5.6469600000000002E-2</c:v>
                </c:pt>
                <c:pt idx="12345">
                  <c:v>-5.5554899999999997E-2</c:v>
                </c:pt>
                <c:pt idx="12346">
                  <c:v>-5.4640000000000001E-2</c:v>
                </c:pt>
                <c:pt idx="12347">
                  <c:v>-5.3718099999999998E-2</c:v>
                </c:pt>
                <c:pt idx="12348">
                  <c:v>-5.2800600000000003E-2</c:v>
                </c:pt>
                <c:pt idx="12349">
                  <c:v>-5.1886799999999997E-2</c:v>
                </c:pt>
                <c:pt idx="12350">
                  <c:v>-5.0972000000000003E-2</c:v>
                </c:pt>
                <c:pt idx="12351">
                  <c:v>-5.0047099999999997E-2</c:v>
                </c:pt>
                <c:pt idx="12352">
                  <c:v>-4.9109699999999999E-2</c:v>
                </c:pt>
                <c:pt idx="12353">
                  <c:v>-4.8174599999999998E-2</c:v>
                </c:pt>
                <c:pt idx="12354">
                  <c:v>-4.7239999999999997E-2</c:v>
                </c:pt>
                <c:pt idx="12355">
                  <c:v>-4.6309500000000003E-2</c:v>
                </c:pt>
                <c:pt idx="12356">
                  <c:v>-4.53748E-2</c:v>
                </c:pt>
                <c:pt idx="12357">
                  <c:v>-4.44395E-2</c:v>
                </c:pt>
                <c:pt idx="12358">
                  <c:v>-4.3508900000000003E-2</c:v>
                </c:pt>
                <c:pt idx="12359">
                  <c:v>-4.2577499999999997E-2</c:v>
                </c:pt>
                <c:pt idx="12360">
                  <c:v>-4.1646799999999998E-2</c:v>
                </c:pt>
                <c:pt idx="12361">
                  <c:v>-4.0703799999999998E-2</c:v>
                </c:pt>
                <c:pt idx="12362">
                  <c:v>-3.9757300000000002E-2</c:v>
                </c:pt>
                <c:pt idx="12363">
                  <c:v>-3.8807500000000002E-2</c:v>
                </c:pt>
                <c:pt idx="12364">
                  <c:v>-3.7855699999999999E-2</c:v>
                </c:pt>
                <c:pt idx="12365">
                  <c:v>-3.6908299999999998E-2</c:v>
                </c:pt>
                <c:pt idx="12366">
                  <c:v>-3.5958700000000003E-2</c:v>
                </c:pt>
                <c:pt idx="12367">
                  <c:v>-3.5015999999999999E-2</c:v>
                </c:pt>
                <c:pt idx="12368">
                  <c:v>-3.4072100000000001E-2</c:v>
                </c:pt>
                <c:pt idx="12369">
                  <c:v>-3.3130399999999997E-2</c:v>
                </c:pt>
                <c:pt idx="12370">
                  <c:v>-3.2186800000000002E-2</c:v>
                </c:pt>
                <c:pt idx="12371">
                  <c:v>-3.1235800000000001E-2</c:v>
                </c:pt>
                <c:pt idx="12372">
                  <c:v>-3.0282300000000002E-2</c:v>
                </c:pt>
                <c:pt idx="12373">
                  <c:v>-2.93175E-2</c:v>
                </c:pt>
                <c:pt idx="12374">
                  <c:v>-2.8354500000000001E-2</c:v>
                </c:pt>
                <c:pt idx="12375">
                  <c:v>-2.7394999999999999E-2</c:v>
                </c:pt>
                <c:pt idx="12376">
                  <c:v>-2.64408E-2</c:v>
                </c:pt>
                <c:pt idx="12377">
                  <c:v>-2.5488199999999999E-2</c:v>
                </c:pt>
                <c:pt idx="12378">
                  <c:v>-2.4531299999999999E-2</c:v>
                </c:pt>
                <c:pt idx="12379">
                  <c:v>-2.35842E-2</c:v>
                </c:pt>
                <c:pt idx="12380">
                  <c:v>-2.2645800000000001E-2</c:v>
                </c:pt>
                <c:pt idx="12381">
                  <c:v>-2.1699800000000002E-2</c:v>
                </c:pt>
                <c:pt idx="12382">
                  <c:v>-2.07087E-2</c:v>
                </c:pt>
                <c:pt idx="12383">
                  <c:v>-1.9699500000000002E-2</c:v>
                </c:pt>
                <c:pt idx="12384">
                  <c:v>-1.8786400000000002E-2</c:v>
                </c:pt>
                <c:pt idx="12385">
                  <c:v>-1.8324900000000002E-2</c:v>
                </c:pt>
                <c:pt idx="12386">
                  <c:v>-1.7599799999999999E-2</c:v>
                </c:pt>
                <c:pt idx="12387">
                  <c:v>-1.6628400000000002E-2</c:v>
                </c:pt>
                <c:pt idx="12388">
                  <c:v>-1.5988599999999999E-2</c:v>
                </c:pt>
                <c:pt idx="12389">
                  <c:v>-1.5033100000000001E-2</c:v>
                </c:pt>
                <c:pt idx="12390">
                  <c:v>-1.43012E-2</c:v>
                </c:pt>
                <c:pt idx="12391">
                  <c:v>-1.3488E-2</c:v>
                </c:pt>
                <c:pt idx="12392">
                  <c:v>-1.25901E-2</c:v>
                </c:pt>
                <c:pt idx="12393">
                  <c:v>-1.1859E-2</c:v>
                </c:pt>
                <c:pt idx="12394">
                  <c:v>-1.0921200000000001E-2</c:v>
                </c:pt>
                <c:pt idx="12395">
                  <c:v>-1.0172E-2</c:v>
                </c:pt>
                <c:pt idx="12396" formatCode="0.00E+00">
                  <c:v>-9.3224199999999997E-3</c:v>
                </c:pt>
                <c:pt idx="12397" formatCode="0.00E+00">
                  <c:v>-8.4919499999999998E-3</c:v>
                </c:pt>
                <c:pt idx="12398" formatCode="0.00E+00">
                  <c:v>-7.7105799999999999E-3</c:v>
                </c:pt>
                <c:pt idx="12399" formatCode="0.00E+00">
                  <c:v>-6.8664399999999997E-3</c:v>
                </c:pt>
                <c:pt idx="12400" formatCode="0.00E+00">
                  <c:v>-6.0749999999999997E-3</c:v>
                </c:pt>
                <c:pt idx="12401" formatCode="0.00E+00">
                  <c:v>-5.2647500000000003E-3</c:v>
                </c:pt>
                <c:pt idx="12402" formatCode="0.00E+00">
                  <c:v>-4.4039700000000001E-3</c:v>
                </c:pt>
                <c:pt idx="12403" formatCode="0.00E+00">
                  <c:v>-3.5926399999999998E-3</c:v>
                </c:pt>
                <c:pt idx="12404" formatCode="0.00E+00">
                  <c:v>-2.7505199999999998E-3</c:v>
                </c:pt>
                <c:pt idx="12405" formatCode="0.00E+00">
                  <c:v>-1.9075400000000001E-3</c:v>
                </c:pt>
                <c:pt idx="12406" formatCode="0.00E+00">
                  <c:v>-1.13777E-3</c:v>
                </c:pt>
                <c:pt idx="12407" formatCode="0.00E+00">
                  <c:v>-2.5238499999999999E-4</c:v>
                </c:pt>
                <c:pt idx="12408" formatCode="0.00E+00">
                  <c:v>4.9385399999999995E-4</c:v>
                </c:pt>
                <c:pt idx="12409" formatCode="0.00E+00">
                  <c:v>1.34235E-3</c:v>
                </c:pt>
                <c:pt idx="12410" formatCode="0.00E+00">
                  <c:v>2.1518700000000002E-3</c:v>
                </c:pt>
                <c:pt idx="12411" formatCode="0.00E+00">
                  <c:v>2.9292300000000001E-3</c:v>
                </c:pt>
                <c:pt idx="12412" formatCode="0.00E+00">
                  <c:v>3.83805E-3</c:v>
                </c:pt>
                <c:pt idx="12413" formatCode="0.00E+00">
                  <c:v>4.5825800000000002E-3</c:v>
                </c:pt>
                <c:pt idx="12414" formatCode="0.00E+00">
                  <c:v>5.4853999999999997E-3</c:v>
                </c:pt>
                <c:pt idx="12415" formatCode="0.00E+00">
                  <c:v>6.2688700000000002E-3</c:v>
                </c:pt>
                <c:pt idx="12416" formatCode="0.00E+00">
                  <c:v>7.0786499999999997E-3</c:v>
                </c:pt>
                <c:pt idx="12417" formatCode="0.00E+00">
                  <c:v>7.9368900000000003E-3</c:v>
                </c:pt>
                <c:pt idx="12418" formatCode="0.00E+00">
                  <c:v>8.6700200000000005E-3</c:v>
                </c:pt>
                <c:pt idx="12419" formatCode="0.00E+00">
                  <c:v>9.5494599999999992E-3</c:v>
                </c:pt>
                <c:pt idx="12420">
                  <c:v>1.0304000000000001E-2</c:v>
                </c:pt>
                <c:pt idx="12421">
                  <c:v>1.11421E-2</c:v>
                </c:pt>
                <c:pt idx="12422">
                  <c:v>1.19834E-2</c:v>
                </c:pt>
                <c:pt idx="12423">
                  <c:v>1.27638E-2</c:v>
                </c:pt>
                <c:pt idx="12424">
                  <c:v>1.3642E-2</c:v>
                </c:pt>
                <c:pt idx="12425">
                  <c:v>1.44119E-2</c:v>
                </c:pt>
                <c:pt idx="12426">
                  <c:v>1.5244499999999999E-2</c:v>
                </c:pt>
                <c:pt idx="12427">
                  <c:v>1.6051599999999999E-2</c:v>
                </c:pt>
                <c:pt idx="12428">
                  <c:v>1.6822799999999999E-2</c:v>
                </c:pt>
                <c:pt idx="12429">
                  <c:v>1.76621E-2</c:v>
                </c:pt>
                <c:pt idx="12430">
                  <c:v>1.84285E-2</c:v>
                </c:pt>
                <c:pt idx="12431">
                  <c:v>1.9258500000000001E-2</c:v>
                </c:pt>
                <c:pt idx="12432">
                  <c:v>2.0072699999999999E-2</c:v>
                </c:pt>
                <c:pt idx="12433">
                  <c:v>2.0870199999999998E-2</c:v>
                </c:pt>
                <c:pt idx="12434">
                  <c:v>2.17165E-2</c:v>
                </c:pt>
                <c:pt idx="12435">
                  <c:v>2.24923E-2</c:v>
                </c:pt>
                <c:pt idx="12436">
                  <c:v>2.3308800000000001E-2</c:v>
                </c:pt>
                <c:pt idx="12437">
                  <c:v>2.40982E-2</c:v>
                </c:pt>
                <c:pt idx="12438">
                  <c:v>2.4878000000000001E-2</c:v>
                </c:pt>
                <c:pt idx="12439">
                  <c:v>2.5688300000000001E-2</c:v>
                </c:pt>
                <c:pt idx="12440">
                  <c:v>2.6454600000000002E-2</c:v>
                </c:pt>
                <c:pt idx="12441">
                  <c:v>2.7260699999999999E-2</c:v>
                </c:pt>
                <c:pt idx="12442">
                  <c:v>2.80767E-2</c:v>
                </c:pt>
                <c:pt idx="12443">
                  <c:v>2.8893499999999999E-2</c:v>
                </c:pt>
                <c:pt idx="12444">
                  <c:v>2.9690100000000001E-2</c:v>
                </c:pt>
                <c:pt idx="12445">
                  <c:v>3.0378700000000002E-2</c:v>
                </c:pt>
                <c:pt idx="12446">
                  <c:v>3.1054999999999999E-2</c:v>
                </c:pt>
                <c:pt idx="12447">
                  <c:v>3.1808999999999997E-2</c:v>
                </c:pt>
                <c:pt idx="12448">
                  <c:v>3.2641000000000003E-2</c:v>
                </c:pt>
                <c:pt idx="12449">
                  <c:v>3.3654099999999999E-2</c:v>
                </c:pt>
                <c:pt idx="12450">
                  <c:v>3.4689999999999999E-2</c:v>
                </c:pt>
                <c:pt idx="12451">
                  <c:v>3.5440300000000001E-2</c:v>
                </c:pt>
                <c:pt idx="12452">
                  <c:v>3.4352100000000003E-2</c:v>
                </c:pt>
                <c:pt idx="12453">
                  <c:v>3.4276599999999997E-2</c:v>
                </c:pt>
                <c:pt idx="12454">
                  <c:v>3.5274399999999997E-2</c:v>
                </c:pt>
                <c:pt idx="12455">
                  <c:v>3.48346E-2</c:v>
                </c:pt>
                <c:pt idx="12456">
                  <c:v>3.5759300000000001E-2</c:v>
                </c:pt>
                <c:pt idx="12457">
                  <c:v>3.5720799999999997E-2</c:v>
                </c:pt>
                <c:pt idx="12458">
                  <c:v>3.6006200000000002E-2</c:v>
                </c:pt>
                <c:pt idx="12459">
                  <c:v>3.6611999999999999E-2</c:v>
                </c:pt>
                <c:pt idx="12460">
                  <c:v>3.64173E-2</c:v>
                </c:pt>
                <c:pt idx="12461">
                  <c:v>3.7221700000000003E-2</c:v>
                </c:pt>
                <c:pt idx="12462">
                  <c:v>3.7158999999999998E-2</c:v>
                </c:pt>
                <c:pt idx="12463">
                  <c:v>3.7630900000000002E-2</c:v>
                </c:pt>
                <c:pt idx="12464">
                  <c:v>3.7987E-2</c:v>
                </c:pt>
                <c:pt idx="12465">
                  <c:v>3.8087599999999999E-2</c:v>
                </c:pt>
                <c:pt idx="12466">
                  <c:v>3.8602600000000001E-2</c:v>
                </c:pt>
                <c:pt idx="12467">
                  <c:v>3.8722199999999998E-2</c:v>
                </c:pt>
                <c:pt idx="12468">
                  <c:v>3.9031799999999998E-2</c:v>
                </c:pt>
                <c:pt idx="12469">
                  <c:v>3.9401899999999997E-2</c:v>
                </c:pt>
                <c:pt idx="12470">
                  <c:v>3.9527100000000003E-2</c:v>
                </c:pt>
                <c:pt idx="12471">
                  <c:v>3.9945799999999997E-2</c:v>
                </c:pt>
                <c:pt idx="12472">
                  <c:v>4.0212699999999997E-2</c:v>
                </c:pt>
                <c:pt idx="12473">
                  <c:v>4.0378499999999998E-2</c:v>
                </c:pt>
                <c:pt idx="12474">
                  <c:v>4.0918299999999998E-2</c:v>
                </c:pt>
                <c:pt idx="12475">
                  <c:v>4.0882399999999999E-2</c:v>
                </c:pt>
                <c:pt idx="12476">
                  <c:v>4.1413400000000003E-2</c:v>
                </c:pt>
                <c:pt idx="12477">
                  <c:v>4.1547300000000002E-2</c:v>
                </c:pt>
                <c:pt idx="12478">
                  <c:v>4.1728599999999998E-2</c:v>
                </c:pt>
                <c:pt idx="12479">
                  <c:v>4.2258200000000003E-2</c:v>
                </c:pt>
                <c:pt idx="12480">
                  <c:v>4.2129899999999998E-2</c:v>
                </c:pt>
                <c:pt idx="12481">
                  <c:v>4.2804300000000003E-2</c:v>
                </c:pt>
                <c:pt idx="12482">
                  <c:v>4.2770500000000003E-2</c:v>
                </c:pt>
                <c:pt idx="12483">
                  <c:v>4.3152700000000002E-2</c:v>
                </c:pt>
                <c:pt idx="12484">
                  <c:v>4.3521700000000003E-2</c:v>
                </c:pt>
                <c:pt idx="12485">
                  <c:v>4.3487999999999999E-2</c:v>
                </c:pt>
                <c:pt idx="12486">
                  <c:v>4.41048E-2</c:v>
                </c:pt>
                <c:pt idx="12487">
                  <c:v>4.3982899999999998E-2</c:v>
                </c:pt>
                <c:pt idx="12488">
                  <c:v>4.4454199999999999E-2</c:v>
                </c:pt>
                <c:pt idx="12489">
                  <c:v>4.4641599999999997E-2</c:v>
                </c:pt>
                <c:pt idx="12490">
                  <c:v>4.47619E-2</c:v>
                </c:pt>
                <c:pt idx="12491">
                  <c:v>4.5251399999999997E-2</c:v>
                </c:pt>
                <c:pt idx="12492">
                  <c:v>4.5221299999999999E-2</c:v>
                </c:pt>
                <c:pt idx="12493">
                  <c:v>4.5688399999999997E-2</c:v>
                </c:pt>
                <c:pt idx="12494">
                  <c:v>4.5834800000000002E-2</c:v>
                </c:pt>
                <c:pt idx="12495">
                  <c:v>4.60068E-2</c:v>
                </c:pt>
                <c:pt idx="12496">
                  <c:v>4.6366499999999998E-2</c:v>
                </c:pt>
                <c:pt idx="12497">
                  <c:v>4.6363099999999997E-2</c:v>
                </c:pt>
                <c:pt idx="12498">
                  <c:v>4.67401E-2</c:v>
                </c:pt>
                <c:pt idx="12499">
                  <c:v>4.68726E-2</c:v>
                </c:pt>
                <c:pt idx="12500">
                  <c:v>4.7043599999999998E-2</c:v>
                </c:pt>
                <c:pt idx="12501">
                  <c:v>4.7393200000000003E-2</c:v>
                </c:pt>
                <c:pt idx="12502">
                  <c:v>4.74194E-2</c:v>
                </c:pt>
                <c:pt idx="12503">
                  <c:v>4.7802200000000003E-2</c:v>
                </c:pt>
                <c:pt idx="12504">
                  <c:v>4.7910800000000003E-2</c:v>
                </c:pt>
                <c:pt idx="12505">
                  <c:v>4.8086200000000003E-2</c:v>
                </c:pt>
                <c:pt idx="12506">
                  <c:v>4.8370499999999997E-2</c:v>
                </c:pt>
                <c:pt idx="12507">
                  <c:v>4.8381500000000001E-2</c:v>
                </c:pt>
                <c:pt idx="12508">
                  <c:v>4.8735800000000003E-2</c:v>
                </c:pt>
                <c:pt idx="12509">
                  <c:v>4.88011E-2</c:v>
                </c:pt>
                <c:pt idx="12510">
                  <c:v>4.9025399999999997E-2</c:v>
                </c:pt>
                <c:pt idx="12511">
                  <c:v>4.9257599999999999E-2</c:v>
                </c:pt>
                <c:pt idx="12512">
                  <c:v>4.9331E-2</c:v>
                </c:pt>
                <c:pt idx="12513">
                  <c:v>4.9637000000000001E-2</c:v>
                </c:pt>
                <c:pt idx="12514">
                  <c:v>4.9732400000000003E-2</c:v>
                </c:pt>
                <c:pt idx="12515">
                  <c:v>4.9955100000000002E-2</c:v>
                </c:pt>
                <c:pt idx="12516">
                  <c:v>5.00981E-2</c:v>
                </c:pt>
                <c:pt idx="12517">
                  <c:v>5.0052399999999997E-2</c:v>
                </c:pt>
                <c:pt idx="12518">
                  <c:v>5.01517E-2</c:v>
                </c:pt>
                <c:pt idx="12519">
                  <c:v>5.0274899999999997E-2</c:v>
                </c:pt>
                <c:pt idx="12520">
                  <c:v>5.0572100000000002E-2</c:v>
                </c:pt>
                <c:pt idx="12521">
                  <c:v>5.0966900000000002E-2</c:v>
                </c:pt>
                <c:pt idx="12522">
                  <c:v>5.1171800000000003E-2</c:v>
                </c:pt>
                <c:pt idx="12523">
                  <c:v>5.1533700000000002E-2</c:v>
                </c:pt>
                <c:pt idx="12524">
                  <c:v>5.1746800000000003E-2</c:v>
                </c:pt>
                <c:pt idx="12525">
                  <c:v>5.1992200000000002E-2</c:v>
                </c:pt>
                <c:pt idx="12526">
                  <c:v>5.2333999999999999E-2</c:v>
                </c:pt>
                <c:pt idx="12527">
                  <c:v>5.2463500000000003E-2</c:v>
                </c:pt>
                <c:pt idx="12528">
                  <c:v>5.2867600000000001E-2</c:v>
                </c:pt>
                <c:pt idx="12529">
                  <c:v>5.3012299999999998E-2</c:v>
                </c:pt>
                <c:pt idx="12530">
                  <c:v>5.33263E-2</c:v>
                </c:pt>
                <c:pt idx="12531">
                  <c:v>5.3612699999999999E-2</c:v>
                </c:pt>
                <c:pt idx="12532">
                  <c:v>5.3783499999999998E-2</c:v>
                </c:pt>
                <c:pt idx="12533">
                  <c:v>5.4171400000000001E-2</c:v>
                </c:pt>
                <c:pt idx="12534">
                  <c:v>5.4271300000000001E-2</c:v>
                </c:pt>
                <c:pt idx="12535">
                  <c:v>5.4612599999999997E-2</c:v>
                </c:pt>
                <c:pt idx="12536">
                  <c:v>5.4774299999999998E-2</c:v>
                </c:pt>
                <c:pt idx="12537">
                  <c:v>5.50065E-2</c:v>
                </c:pt>
                <c:pt idx="12538">
                  <c:v>5.5299599999999997E-2</c:v>
                </c:pt>
                <c:pt idx="12539">
                  <c:v>5.5491199999999997E-2</c:v>
                </c:pt>
                <c:pt idx="12540">
                  <c:v>5.5762199999999998E-2</c:v>
                </c:pt>
                <c:pt idx="12541">
                  <c:v>5.5803499999999999E-2</c:v>
                </c:pt>
                <c:pt idx="12542">
                  <c:v>5.5941600000000001E-2</c:v>
                </c:pt>
                <c:pt idx="12543">
                  <c:v>5.61421E-2</c:v>
                </c:pt>
                <c:pt idx="12544">
                  <c:v>5.65224E-2</c:v>
                </c:pt>
                <c:pt idx="12545">
                  <c:v>5.6867300000000003E-2</c:v>
                </c:pt>
                <c:pt idx="12546">
                  <c:v>5.7242500000000002E-2</c:v>
                </c:pt>
                <c:pt idx="12547">
                  <c:v>5.7524899999999997E-2</c:v>
                </c:pt>
                <c:pt idx="12548">
                  <c:v>5.7859399999999998E-2</c:v>
                </c:pt>
                <c:pt idx="12549">
                  <c:v>5.8215000000000003E-2</c:v>
                </c:pt>
                <c:pt idx="12550">
                  <c:v>5.8491500000000002E-2</c:v>
                </c:pt>
                <c:pt idx="12551">
                  <c:v>5.8948100000000003E-2</c:v>
                </c:pt>
                <c:pt idx="12552">
                  <c:v>5.91275E-2</c:v>
                </c:pt>
                <c:pt idx="12553">
                  <c:v>5.9504700000000001E-2</c:v>
                </c:pt>
                <c:pt idx="12554">
                  <c:v>5.97274E-2</c:v>
                </c:pt>
                <c:pt idx="12555">
                  <c:v>6.0173699999999997E-2</c:v>
                </c:pt>
                <c:pt idx="12556">
                  <c:v>6.06446E-2</c:v>
                </c:pt>
                <c:pt idx="12557">
                  <c:v>5.9038599999999997E-2</c:v>
                </c:pt>
                <c:pt idx="12558">
                  <c:v>5.8534700000000002E-2</c:v>
                </c:pt>
                <c:pt idx="12559">
                  <c:v>5.8758299999999999E-2</c:v>
                </c:pt>
                <c:pt idx="12560">
                  <c:v>5.78761E-2</c:v>
                </c:pt>
                <c:pt idx="12561">
                  <c:v>5.81734E-2</c:v>
                </c:pt>
                <c:pt idx="12562">
                  <c:v>5.7518399999999997E-2</c:v>
                </c:pt>
                <c:pt idx="12563">
                  <c:v>5.7332399999999999E-2</c:v>
                </c:pt>
                <c:pt idx="12564">
                  <c:v>5.7205100000000002E-2</c:v>
                </c:pt>
                <c:pt idx="12565">
                  <c:v>5.6542099999999998E-2</c:v>
                </c:pt>
                <c:pt idx="12566">
                  <c:v>5.6670600000000002E-2</c:v>
                </c:pt>
                <c:pt idx="12567">
                  <c:v>5.6000000000000001E-2</c:v>
                </c:pt>
                <c:pt idx="12568">
                  <c:v>5.5900100000000001E-2</c:v>
                </c:pt>
                <c:pt idx="12569">
                  <c:v>5.5593999999999998E-2</c:v>
                </c:pt>
                <c:pt idx="12570">
                  <c:v>5.5134299999999997E-2</c:v>
                </c:pt>
                <c:pt idx="12571">
                  <c:v>5.5071000000000002E-2</c:v>
                </c:pt>
                <c:pt idx="12572">
                  <c:v>5.4526699999999997E-2</c:v>
                </c:pt>
                <c:pt idx="12573">
                  <c:v>5.4300000000000001E-2</c:v>
                </c:pt>
                <c:pt idx="12574">
                  <c:v>5.3994500000000001E-2</c:v>
                </c:pt>
                <c:pt idx="12575">
                  <c:v>5.3478100000000001E-2</c:v>
                </c:pt>
                <c:pt idx="12576">
                  <c:v>5.3362699999999999E-2</c:v>
                </c:pt>
                <c:pt idx="12577">
                  <c:v>5.2813800000000001E-2</c:v>
                </c:pt>
                <c:pt idx="12578">
                  <c:v>5.2544899999999999E-2</c:v>
                </c:pt>
                <c:pt idx="12579">
                  <c:v>5.2283099999999999E-2</c:v>
                </c:pt>
                <c:pt idx="12580">
                  <c:v>5.1691500000000001E-2</c:v>
                </c:pt>
                <c:pt idx="12581">
                  <c:v>5.1674200000000003E-2</c:v>
                </c:pt>
                <c:pt idx="12582">
                  <c:v>5.0982199999999998E-2</c:v>
                </c:pt>
                <c:pt idx="12583">
                  <c:v>5.0834200000000003E-2</c:v>
                </c:pt>
                <c:pt idx="12584">
                  <c:v>5.04222E-2</c:v>
                </c:pt>
                <c:pt idx="12585">
                  <c:v>4.9878899999999997E-2</c:v>
                </c:pt>
                <c:pt idx="12586">
                  <c:v>4.98281E-2</c:v>
                </c:pt>
                <c:pt idx="12587">
                  <c:v>4.9040899999999998E-2</c:v>
                </c:pt>
                <c:pt idx="12588">
                  <c:v>4.9032199999999998E-2</c:v>
                </c:pt>
                <c:pt idx="12589">
                  <c:v>4.8412999999999998E-2</c:v>
                </c:pt>
                <c:pt idx="12590">
                  <c:v>4.8079299999999998E-2</c:v>
                </c:pt>
                <c:pt idx="12591">
                  <c:v>4.7838899999999997E-2</c:v>
                </c:pt>
                <c:pt idx="12592">
                  <c:v>4.71508E-2</c:v>
                </c:pt>
                <c:pt idx="12593">
                  <c:v>4.7101400000000002E-2</c:v>
                </c:pt>
                <c:pt idx="12594">
                  <c:v>4.6386999999999998E-2</c:v>
                </c:pt>
                <c:pt idx="12595">
                  <c:v>4.6173400000000003E-2</c:v>
                </c:pt>
                <c:pt idx="12596">
                  <c:v>4.5723399999999997E-2</c:v>
                </c:pt>
                <c:pt idx="12597">
                  <c:v>4.5204399999999999E-2</c:v>
                </c:pt>
                <c:pt idx="12598">
                  <c:v>4.49938E-2</c:v>
                </c:pt>
                <c:pt idx="12599">
                  <c:v>4.43647E-2</c:v>
                </c:pt>
                <c:pt idx="12600">
                  <c:v>4.4119199999999997E-2</c:v>
                </c:pt>
                <c:pt idx="12601">
                  <c:v>4.3609500000000002E-2</c:v>
                </c:pt>
                <c:pt idx="12602">
                  <c:v>4.3141199999999998E-2</c:v>
                </c:pt>
                <c:pt idx="12603">
                  <c:v>4.2798999999999997E-2</c:v>
                </c:pt>
                <c:pt idx="12604">
                  <c:v>4.2224600000000001E-2</c:v>
                </c:pt>
                <c:pt idx="12605">
                  <c:v>4.1874599999999998E-2</c:v>
                </c:pt>
                <c:pt idx="12606">
                  <c:v>4.1389000000000002E-2</c:v>
                </c:pt>
                <c:pt idx="12607">
                  <c:v>4.0878699999999997E-2</c:v>
                </c:pt>
                <c:pt idx="12608">
                  <c:v>4.0542000000000002E-2</c:v>
                </c:pt>
                <c:pt idx="12609">
                  <c:v>3.9944500000000001E-2</c:v>
                </c:pt>
                <c:pt idx="12610">
                  <c:v>3.9599500000000003E-2</c:v>
                </c:pt>
                <c:pt idx="12611">
                  <c:v>3.9086999999999997E-2</c:v>
                </c:pt>
                <c:pt idx="12612">
                  <c:v>3.85724E-2</c:v>
                </c:pt>
                <c:pt idx="12613">
                  <c:v>3.8231599999999998E-2</c:v>
                </c:pt>
                <c:pt idx="12614">
                  <c:v>3.7579599999999998E-2</c:v>
                </c:pt>
                <c:pt idx="12615">
                  <c:v>3.7282000000000003E-2</c:v>
                </c:pt>
                <c:pt idx="12616">
                  <c:v>3.6660699999999997E-2</c:v>
                </c:pt>
                <c:pt idx="12617">
                  <c:v>3.6229499999999998E-2</c:v>
                </c:pt>
                <c:pt idx="12618">
                  <c:v>3.5785400000000002E-2</c:v>
                </c:pt>
                <c:pt idx="12619">
                  <c:v>3.5180599999999999E-2</c:v>
                </c:pt>
                <c:pt idx="12620">
                  <c:v>3.4857600000000002E-2</c:v>
                </c:pt>
                <c:pt idx="12621">
                  <c:v>3.4188999999999997E-2</c:v>
                </c:pt>
                <c:pt idx="12622">
                  <c:v>3.3833200000000001E-2</c:v>
                </c:pt>
                <c:pt idx="12623">
                  <c:v>3.3260900000000003E-2</c:v>
                </c:pt>
                <c:pt idx="12624">
                  <c:v>3.2768199999999997E-2</c:v>
                </c:pt>
                <c:pt idx="12625">
                  <c:v>3.2314500000000003E-2</c:v>
                </c:pt>
                <c:pt idx="12626">
                  <c:v>3.1707199999999998E-2</c:v>
                </c:pt>
                <c:pt idx="12627">
                  <c:v>3.1302900000000002E-2</c:v>
                </c:pt>
                <c:pt idx="12628">
                  <c:v>3.06979E-2</c:v>
                </c:pt>
                <c:pt idx="12629">
                  <c:v>3.0251699999999999E-2</c:v>
                </c:pt>
                <c:pt idx="12630">
                  <c:v>2.9699E-2</c:v>
                </c:pt>
                <c:pt idx="12631">
                  <c:v>2.9183600000000001E-2</c:v>
                </c:pt>
                <c:pt idx="12632">
                  <c:v>2.8680000000000001E-2</c:v>
                </c:pt>
                <c:pt idx="12633">
                  <c:v>2.81398E-2</c:v>
                </c:pt>
                <c:pt idx="12634">
                  <c:v>2.76338E-2</c:v>
                </c:pt>
                <c:pt idx="12635">
                  <c:v>2.7082700000000001E-2</c:v>
                </c:pt>
                <c:pt idx="12636">
                  <c:v>2.65566E-2</c:v>
                </c:pt>
                <c:pt idx="12637">
                  <c:v>2.6009299999999999E-2</c:v>
                </c:pt>
                <c:pt idx="12638">
                  <c:v>2.5491699999999999E-2</c:v>
                </c:pt>
                <c:pt idx="12639">
                  <c:v>2.49249E-2</c:v>
                </c:pt>
                <c:pt idx="12640">
                  <c:v>2.4416500000000001E-2</c:v>
                </c:pt>
                <c:pt idx="12641">
                  <c:v>2.38336E-2</c:v>
                </c:pt>
                <c:pt idx="12642">
                  <c:v>2.3334799999999999E-2</c:v>
                </c:pt>
                <c:pt idx="12643">
                  <c:v>2.2762899999999999E-2</c:v>
                </c:pt>
                <c:pt idx="12644">
                  <c:v>2.2223400000000001E-2</c:v>
                </c:pt>
                <c:pt idx="12645">
                  <c:v>2.1673700000000001E-2</c:v>
                </c:pt>
                <c:pt idx="12646">
                  <c:v>2.1078199999999998E-2</c:v>
                </c:pt>
                <c:pt idx="12647">
                  <c:v>2.0579099999999999E-2</c:v>
                </c:pt>
                <c:pt idx="12648">
                  <c:v>1.9944400000000001E-2</c:v>
                </c:pt>
                <c:pt idx="12649">
                  <c:v>1.9460000000000002E-2</c:v>
                </c:pt>
                <c:pt idx="12650">
                  <c:v>1.88229E-2</c:v>
                </c:pt>
                <c:pt idx="12651">
                  <c:v>1.8310699999999999E-2</c:v>
                </c:pt>
                <c:pt idx="12652">
                  <c:v>1.77369E-2</c:v>
                </c:pt>
                <c:pt idx="12653">
                  <c:v>1.7144699999999999E-2</c:v>
                </c:pt>
                <c:pt idx="12654">
                  <c:v>1.6632999999999998E-2</c:v>
                </c:pt>
                <c:pt idx="12655">
                  <c:v>1.59562E-2</c:v>
                </c:pt>
                <c:pt idx="12656">
                  <c:v>1.5483500000000001E-2</c:v>
                </c:pt>
                <c:pt idx="12657">
                  <c:v>1.4804400000000001E-2</c:v>
                </c:pt>
                <c:pt idx="12658">
                  <c:v>1.4293500000000001E-2</c:v>
                </c:pt>
                <c:pt idx="12659">
                  <c:v>1.3679999999999999E-2</c:v>
                </c:pt>
                <c:pt idx="12660">
                  <c:v>1.30765E-2</c:v>
                </c:pt>
                <c:pt idx="12661">
                  <c:v>1.2560999999999999E-2</c:v>
                </c:pt>
                <c:pt idx="12662">
                  <c:v>1.1888299999999999E-2</c:v>
                </c:pt>
                <c:pt idx="12663">
                  <c:v>1.13989E-2</c:v>
                </c:pt>
                <c:pt idx="12664">
                  <c:v>1.0712299999999999E-2</c:v>
                </c:pt>
                <c:pt idx="12665">
                  <c:v>1.0169600000000001E-2</c:v>
                </c:pt>
                <c:pt idx="12666" formatCode="0.00E+00">
                  <c:v>9.5488199999999995E-3</c:v>
                </c:pt>
                <c:pt idx="12667" formatCode="0.00E+00">
                  <c:v>8.9354399999999994E-3</c:v>
                </c:pt>
                <c:pt idx="12668" formatCode="0.00E+00">
                  <c:v>8.3731900000000008E-3</c:v>
                </c:pt>
                <c:pt idx="12669" formatCode="0.00E+00">
                  <c:v>7.7207400000000002E-3</c:v>
                </c:pt>
                <c:pt idx="12670" formatCode="0.00E+00">
                  <c:v>7.1699299999999997E-3</c:v>
                </c:pt>
                <c:pt idx="12671" formatCode="0.00E+00">
                  <c:v>6.5365700000000002E-3</c:v>
                </c:pt>
                <c:pt idx="12672" formatCode="0.00E+00">
                  <c:v>5.9580099999999997E-3</c:v>
                </c:pt>
                <c:pt idx="12673" formatCode="0.00E+00">
                  <c:v>5.3346699999999997E-3</c:v>
                </c:pt>
                <c:pt idx="12674" formatCode="0.00E+00">
                  <c:v>4.7276100000000001E-3</c:v>
                </c:pt>
                <c:pt idx="12675" formatCode="0.00E+00">
                  <c:v>4.0963299999999996E-3</c:v>
                </c:pt>
                <c:pt idx="12676" formatCode="0.00E+00">
                  <c:v>3.4990899999999998E-3</c:v>
                </c:pt>
                <c:pt idx="12677" formatCode="0.00E+00">
                  <c:v>2.8580599999999999E-3</c:v>
                </c:pt>
                <c:pt idx="12678" formatCode="0.00E+00">
                  <c:v>2.2575500000000001E-3</c:v>
                </c:pt>
                <c:pt idx="12679" formatCode="0.00E+00">
                  <c:v>1.63803E-3</c:v>
                </c:pt>
                <c:pt idx="12680" formatCode="0.00E+00">
                  <c:v>1.00117E-3</c:v>
                </c:pt>
                <c:pt idx="12681" formatCode="0.00E+00">
                  <c:v>4.3536099999999999E-4</c:v>
                </c:pt>
                <c:pt idx="12682" formatCode="0.00E+00">
                  <c:v>-2.5714999999999999E-4</c:v>
                </c:pt>
                <c:pt idx="12683" formatCode="0.00E+00">
                  <c:v>-8.0839900000000001E-4</c:v>
                </c:pt>
                <c:pt idx="12684" formatCode="0.00E+00">
                  <c:v>-1.51015E-3</c:v>
                </c:pt>
                <c:pt idx="12685" formatCode="0.00E+00">
                  <c:v>-2.10349E-3</c:v>
                </c:pt>
                <c:pt idx="12686" formatCode="0.00E+00">
                  <c:v>-2.73742E-3</c:v>
                </c:pt>
                <c:pt idx="12687" formatCode="0.00E+00">
                  <c:v>-3.4127599999999999E-3</c:v>
                </c:pt>
                <c:pt idx="12688" formatCode="0.00E+00">
                  <c:v>-3.9704199999999997E-3</c:v>
                </c:pt>
                <c:pt idx="12689" formatCode="0.00E+00">
                  <c:v>-4.6945399999999997E-3</c:v>
                </c:pt>
                <c:pt idx="12690" formatCode="0.00E+00">
                  <c:v>-5.2358300000000003E-3</c:v>
                </c:pt>
                <c:pt idx="12691" formatCode="0.00E+00">
                  <c:v>-5.9343E-3</c:v>
                </c:pt>
                <c:pt idx="12692" formatCode="0.00E+00">
                  <c:v>-6.54493E-3</c:v>
                </c:pt>
                <c:pt idx="12693" formatCode="0.00E+00">
                  <c:v>-7.1816700000000002E-3</c:v>
                </c:pt>
                <c:pt idx="12694" formatCode="0.00E+00">
                  <c:v>-7.8718699999999996E-3</c:v>
                </c:pt>
                <c:pt idx="12695" formatCode="0.00E+00">
                  <c:v>-8.4595799999999995E-3</c:v>
                </c:pt>
                <c:pt idx="12696" formatCode="0.00E+00">
                  <c:v>-9.1713799999999998E-3</c:v>
                </c:pt>
                <c:pt idx="12697" formatCode="0.00E+00">
                  <c:v>-9.7654999999999999E-3</c:v>
                </c:pt>
                <c:pt idx="12698">
                  <c:v>-1.04457E-2</c:v>
                </c:pt>
                <c:pt idx="12699">
                  <c:v>-1.10761E-2</c:v>
                </c:pt>
                <c:pt idx="12700">
                  <c:v>-1.17196E-2</c:v>
                </c:pt>
                <c:pt idx="12701">
                  <c:v>-1.2378800000000001E-2</c:v>
                </c:pt>
                <c:pt idx="12702">
                  <c:v>-1.30232E-2</c:v>
                </c:pt>
                <c:pt idx="12703">
                  <c:v>-1.36918E-2</c:v>
                </c:pt>
                <c:pt idx="12704">
                  <c:v>-1.43456E-2</c:v>
                </c:pt>
                <c:pt idx="12705">
                  <c:v>-1.50156E-2</c:v>
                </c:pt>
                <c:pt idx="12706">
                  <c:v>-1.5661999999999999E-2</c:v>
                </c:pt>
                <c:pt idx="12707">
                  <c:v>-1.6347199999999999E-2</c:v>
                </c:pt>
                <c:pt idx="12708">
                  <c:v>-1.6973100000000001E-2</c:v>
                </c:pt>
                <c:pt idx="12709">
                  <c:v>-1.7664699999999998E-2</c:v>
                </c:pt>
                <c:pt idx="12710">
                  <c:v>-1.8293400000000001E-2</c:v>
                </c:pt>
                <c:pt idx="12711">
                  <c:v>-1.8981999999999999E-2</c:v>
                </c:pt>
                <c:pt idx="12712">
                  <c:v>-1.9667299999999999E-2</c:v>
                </c:pt>
                <c:pt idx="12713">
                  <c:v>-2.0329400000000001E-2</c:v>
                </c:pt>
                <c:pt idx="12714">
                  <c:v>-2.1057800000000002E-2</c:v>
                </c:pt>
                <c:pt idx="12715">
                  <c:v>-2.16919E-2</c:v>
                </c:pt>
                <c:pt idx="12716">
                  <c:v>-2.2428500000000001E-2</c:v>
                </c:pt>
                <c:pt idx="12717">
                  <c:v>-2.3076800000000001E-2</c:v>
                </c:pt>
                <c:pt idx="12718">
                  <c:v>-2.37786E-2</c:v>
                </c:pt>
                <c:pt idx="12719">
                  <c:v>-2.4462999999999999E-2</c:v>
                </c:pt>
                <c:pt idx="12720">
                  <c:v>-2.5125100000000001E-2</c:v>
                </c:pt>
                <c:pt idx="12721">
                  <c:v>-2.5848800000000002E-2</c:v>
                </c:pt>
                <c:pt idx="12722">
                  <c:v>-2.6505500000000001E-2</c:v>
                </c:pt>
                <c:pt idx="12723">
                  <c:v>-2.7234000000000001E-2</c:v>
                </c:pt>
                <c:pt idx="12724">
                  <c:v>-2.79048E-2</c:v>
                </c:pt>
                <c:pt idx="12725">
                  <c:v>-2.8615600000000001E-2</c:v>
                </c:pt>
                <c:pt idx="12726">
                  <c:v>-2.9309000000000002E-2</c:v>
                </c:pt>
                <c:pt idx="12727">
                  <c:v>-3.00033E-2</c:v>
                </c:pt>
                <c:pt idx="12728">
                  <c:v>-3.0700100000000001E-2</c:v>
                </c:pt>
                <c:pt idx="12729">
                  <c:v>-3.1382500000000001E-2</c:v>
                </c:pt>
                <c:pt idx="12730">
                  <c:v>-3.2086499999999997E-2</c:v>
                </c:pt>
                <c:pt idx="12731">
                  <c:v>-3.2776800000000002E-2</c:v>
                </c:pt>
                <c:pt idx="12732">
                  <c:v>-3.3495299999999999E-2</c:v>
                </c:pt>
                <c:pt idx="12733">
                  <c:v>-3.4178899999999998E-2</c:v>
                </c:pt>
                <c:pt idx="12734">
                  <c:v>-3.4901599999999998E-2</c:v>
                </c:pt>
                <c:pt idx="12735">
                  <c:v>-3.5587399999999998E-2</c:v>
                </c:pt>
                <c:pt idx="12736">
                  <c:v>-3.63092E-2</c:v>
                </c:pt>
                <c:pt idx="12737">
                  <c:v>-3.7004099999999998E-2</c:v>
                </c:pt>
                <c:pt idx="12738">
                  <c:v>-3.7695100000000002E-2</c:v>
                </c:pt>
                <c:pt idx="12739">
                  <c:v>-3.8409699999999998E-2</c:v>
                </c:pt>
                <c:pt idx="12740">
                  <c:v>-3.9100799999999998E-2</c:v>
                </c:pt>
                <c:pt idx="12741">
                  <c:v>-3.9854000000000001E-2</c:v>
                </c:pt>
                <c:pt idx="12742">
                  <c:v>-4.0551499999999997E-2</c:v>
                </c:pt>
                <c:pt idx="12743">
                  <c:v>-4.1293499999999997E-2</c:v>
                </c:pt>
                <c:pt idx="12744">
                  <c:v>-4.2001799999999999E-2</c:v>
                </c:pt>
                <c:pt idx="12745">
                  <c:v>-4.27296E-2</c:v>
                </c:pt>
                <c:pt idx="12746">
                  <c:v>-4.3462300000000002E-2</c:v>
                </c:pt>
                <c:pt idx="12747">
                  <c:v>-4.4167900000000003E-2</c:v>
                </c:pt>
                <c:pt idx="12748">
                  <c:v>-4.4901499999999997E-2</c:v>
                </c:pt>
                <c:pt idx="12749">
                  <c:v>-4.5602299999999998E-2</c:v>
                </c:pt>
                <c:pt idx="12750">
                  <c:v>-4.6345299999999999E-2</c:v>
                </c:pt>
                <c:pt idx="12751">
                  <c:v>-4.7059999999999998E-2</c:v>
                </c:pt>
                <c:pt idx="12752">
                  <c:v>-4.7794099999999999E-2</c:v>
                </c:pt>
                <c:pt idx="12753">
                  <c:v>-4.8509499999999997E-2</c:v>
                </c:pt>
                <c:pt idx="12754">
                  <c:v>-4.92386E-2</c:v>
                </c:pt>
                <c:pt idx="12755">
                  <c:v>-4.9967900000000003E-2</c:v>
                </c:pt>
                <c:pt idx="12756">
                  <c:v>-5.0691600000000003E-2</c:v>
                </c:pt>
                <c:pt idx="12757">
                  <c:v>-5.1419399999999997E-2</c:v>
                </c:pt>
                <c:pt idx="12758">
                  <c:v>-5.2125999999999999E-2</c:v>
                </c:pt>
                <c:pt idx="12759">
                  <c:v>-5.2866099999999999E-2</c:v>
                </c:pt>
                <c:pt idx="12760">
                  <c:v>-5.3577199999999998E-2</c:v>
                </c:pt>
                <c:pt idx="12761">
                  <c:v>-5.4322299999999997E-2</c:v>
                </c:pt>
                <c:pt idx="12762">
                  <c:v>-5.5028899999999999E-2</c:v>
                </c:pt>
                <c:pt idx="12763">
                  <c:v>-5.5759299999999998E-2</c:v>
                </c:pt>
                <c:pt idx="12764">
                  <c:v>-5.6484300000000001E-2</c:v>
                </c:pt>
                <c:pt idx="12765">
                  <c:v>-5.7205499999999999E-2</c:v>
                </c:pt>
                <c:pt idx="12766">
                  <c:v>-5.79456E-2</c:v>
                </c:pt>
                <c:pt idx="12767">
                  <c:v>-5.8644799999999997E-2</c:v>
                </c:pt>
                <c:pt idx="12768">
                  <c:v>-5.9389299999999999E-2</c:v>
                </c:pt>
                <c:pt idx="12769">
                  <c:v>-6.0093199999999999E-2</c:v>
                </c:pt>
                <c:pt idx="12770">
                  <c:v>-6.0836599999999998E-2</c:v>
                </c:pt>
                <c:pt idx="12771">
                  <c:v>-6.1548899999999997E-2</c:v>
                </c:pt>
                <c:pt idx="12772">
                  <c:v>-6.22657E-2</c:v>
                </c:pt>
                <c:pt idx="12773">
                  <c:v>-6.2993300000000002E-2</c:v>
                </c:pt>
                <c:pt idx="12774">
                  <c:v>-6.3700699999999999E-2</c:v>
                </c:pt>
                <c:pt idx="12775">
                  <c:v>-6.4445199999999994E-2</c:v>
                </c:pt>
                <c:pt idx="12776">
                  <c:v>-6.5146499999999996E-2</c:v>
                </c:pt>
                <c:pt idx="12777">
                  <c:v>-6.58836E-2</c:v>
                </c:pt>
                <c:pt idx="12778">
                  <c:v>-6.65911E-2</c:v>
                </c:pt>
                <c:pt idx="12779">
                  <c:v>-6.7317199999999994E-2</c:v>
                </c:pt>
                <c:pt idx="12780">
                  <c:v>-6.8035200000000004E-2</c:v>
                </c:pt>
                <c:pt idx="12781">
                  <c:v>-6.8743499999999999E-2</c:v>
                </c:pt>
                <c:pt idx="12782">
                  <c:v>-6.9463700000000003E-2</c:v>
                </c:pt>
                <c:pt idx="12783">
                  <c:v>-7.0167800000000002E-2</c:v>
                </c:pt>
                <c:pt idx="12784">
                  <c:v>-7.0895200000000005E-2</c:v>
                </c:pt>
                <c:pt idx="12785">
                  <c:v>-7.1603100000000003E-2</c:v>
                </c:pt>
                <c:pt idx="12786">
                  <c:v>-7.2331400000000004E-2</c:v>
                </c:pt>
                <c:pt idx="12787">
                  <c:v>-7.3037500000000005E-2</c:v>
                </c:pt>
                <c:pt idx="12788">
                  <c:v>-7.3758299999999999E-2</c:v>
                </c:pt>
                <c:pt idx="12789">
                  <c:v>-7.4459200000000003E-2</c:v>
                </c:pt>
                <c:pt idx="12790">
                  <c:v>-7.5168899999999997E-2</c:v>
                </c:pt>
                <c:pt idx="12791">
                  <c:v>-7.5874399999999995E-2</c:v>
                </c:pt>
                <c:pt idx="12792">
                  <c:v>-7.6571500000000001E-2</c:v>
                </c:pt>
                <c:pt idx="12793">
                  <c:v>-7.7289099999999999E-2</c:v>
                </c:pt>
                <c:pt idx="12794">
                  <c:v>-7.7977000000000005E-2</c:v>
                </c:pt>
                <c:pt idx="12795">
                  <c:v>-7.8705600000000001E-2</c:v>
                </c:pt>
                <c:pt idx="12796">
                  <c:v>-7.9396800000000003E-2</c:v>
                </c:pt>
                <c:pt idx="12797">
                  <c:v>-8.0115400000000003E-2</c:v>
                </c:pt>
                <c:pt idx="12798">
                  <c:v>-8.0810800000000002E-2</c:v>
                </c:pt>
                <c:pt idx="12799">
                  <c:v>-8.1502000000000005E-2</c:v>
                </c:pt>
                <c:pt idx="12800">
                  <c:v>-8.2211599999999996E-2</c:v>
                </c:pt>
                <c:pt idx="12801">
                  <c:v>-8.2886899999999999E-2</c:v>
                </c:pt>
                <c:pt idx="12802">
                  <c:v>-8.3601999999999996E-2</c:v>
                </c:pt>
                <c:pt idx="12803">
                  <c:v>-8.4275299999999997E-2</c:v>
                </c:pt>
                <c:pt idx="12804">
                  <c:v>-8.4983199999999995E-2</c:v>
                </c:pt>
                <c:pt idx="12805">
                  <c:v>-8.56769E-2</c:v>
                </c:pt>
                <c:pt idx="12806">
                  <c:v>-8.6372599999999994E-2</c:v>
                </c:pt>
                <c:pt idx="12807">
                  <c:v>-8.7073200000000003E-2</c:v>
                </c:pt>
                <c:pt idx="12808">
                  <c:v>-8.7745000000000004E-2</c:v>
                </c:pt>
                <c:pt idx="12809">
                  <c:v>-8.8441500000000006E-2</c:v>
                </c:pt>
                <c:pt idx="12810">
                  <c:v>-8.9112999999999998E-2</c:v>
                </c:pt>
                <c:pt idx="12811">
                  <c:v>-8.9803800000000003E-2</c:v>
                </c:pt>
                <c:pt idx="12812">
                  <c:v>-9.0476799999999996E-2</c:v>
                </c:pt>
                <c:pt idx="12813">
                  <c:v>-9.1156299999999996E-2</c:v>
                </c:pt>
                <c:pt idx="12814">
                  <c:v>-9.1838799999999998E-2</c:v>
                </c:pt>
                <c:pt idx="12815">
                  <c:v>-9.2524400000000007E-2</c:v>
                </c:pt>
                <c:pt idx="12816">
                  <c:v>-9.3209399999999998E-2</c:v>
                </c:pt>
                <c:pt idx="12817">
                  <c:v>-9.3880000000000005E-2</c:v>
                </c:pt>
                <c:pt idx="12818">
                  <c:v>-9.4550700000000001E-2</c:v>
                </c:pt>
                <c:pt idx="12819">
                  <c:v>-9.5213099999999995E-2</c:v>
                </c:pt>
                <c:pt idx="12820">
                  <c:v>-9.5888200000000007E-2</c:v>
                </c:pt>
                <c:pt idx="12821">
                  <c:v>-9.65443E-2</c:v>
                </c:pt>
                <c:pt idx="12822">
                  <c:v>-9.7212499999999993E-2</c:v>
                </c:pt>
                <c:pt idx="12823">
                  <c:v>-9.7865199999999999E-2</c:v>
                </c:pt>
                <c:pt idx="12824">
                  <c:v>-9.8535499999999998E-2</c:v>
                </c:pt>
                <c:pt idx="12825">
                  <c:v>-9.9204299999999995E-2</c:v>
                </c:pt>
                <c:pt idx="12826">
                  <c:v>-9.9862900000000004E-2</c:v>
                </c:pt>
                <c:pt idx="12827">
                  <c:v>-0.10052899999999999</c:v>
                </c:pt>
                <c:pt idx="12828">
                  <c:v>-0.10117</c:v>
                </c:pt>
                <c:pt idx="12829">
                  <c:v>-0.10183399999999999</c:v>
                </c:pt>
                <c:pt idx="12830">
                  <c:v>-0.10247299999999999</c:v>
                </c:pt>
                <c:pt idx="12831">
                  <c:v>-0.10312200000000001</c:v>
                </c:pt>
                <c:pt idx="12832">
                  <c:v>-0.10376000000000001</c:v>
                </c:pt>
                <c:pt idx="12833">
                  <c:v>-0.104398</c:v>
                </c:pt>
                <c:pt idx="12834">
                  <c:v>-0.10505200000000001</c:v>
                </c:pt>
                <c:pt idx="12835">
                  <c:v>-0.10569199999999999</c:v>
                </c:pt>
                <c:pt idx="12836">
                  <c:v>-0.10634399999999999</c:v>
                </c:pt>
                <c:pt idx="12837">
                  <c:v>-0.106976</c:v>
                </c:pt>
                <c:pt idx="12838">
                  <c:v>-0.107613</c:v>
                </c:pt>
                <c:pt idx="12839">
                  <c:v>-0.10824</c:v>
                </c:pt>
                <c:pt idx="12840">
                  <c:v>-0.108864</c:v>
                </c:pt>
                <c:pt idx="12841">
                  <c:v>-0.109485</c:v>
                </c:pt>
                <c:pt idx="12842">
                  <c:v>-0.11010399999999999</c:v>
                </c:pt>
                <c:pt idx="12843">
                  <c:v>-0.11072899999999999</c:v>
                </c:pt>
                <c:pt idx="12844">
                  <c:v>-0.11135200000000001</c:v>
                </c:pt>
                <c:pt idx="12845">
                  <c:v>-0.111982</c:v>
                </c:pt>
                <c:pt idx="12846">
                  <c:v>-0.112604</c:v>
                </c:pt>
                <c:pt idx="12847">
                  <c:v>-0.113228</c:v>
                </c:pt>
                <c:pt idx="12848">
                  <c:v>-0.11383500000000001</c:v>
                </c:pt>
                <c:pt idx="12849">
                  <c:v>-0.11444</c:v>
                </c:pt>
                <c:pt idx="12850">
                  <c:v>-0.115039</c:v>
                </c:pt>
                <c:pt idx="12851">
                  <c:v>-0.11563900000000001</c:v>
                </c:pt>
                <c:pt idx="12852">
                  <c:v>-0.116241</c:v>
                </c:pt>
                <c:pt idx="12853">
                  <c:v>-0.116838</c:v>
                </c:pt>
                <c:pt idx="12854">
                  <c:v>-0.11744400000000001</c:v>
                </c:pt>
                <c:pt idx="12855">
                  <c:v>-0.118045</c:v>
                </c:pt>
                <c:pt idx="12856">
                  <c:v>-0.118654</c:v>
                </c:pt>
                <c:pt idx="12857">
                  <c:v>-0.11924800000000001</c:v>
                </c:pt>
                <c:pt idx="12858">
                  <c:v>-0.119833</c:v>
                </c:pt>
                <c:pt idx="12859">
                  <c:v>-0.12041</c:v>
                </c:pt>
                <c:pt idx="12860">
                  <c:v>-0.120988</c:v>
                </c:pt>
                <c:pt idx="12861">
                  <c:v>-0.12156699999999999</c:v>
                </c:pt>
                <c:pt idx="12862">
                  <c:v>-0.122143</c:v>
                </c:pt>
                <c:pt idx="12863">
                  <c:v>-0.12272</c:v>
                </c:pt>
                <c:pt idx="12864">
                  <c:v>-0.123297</c:v>
                </c:pt>
                <c:pt idx="12865">
                  <c:v>-0.12388299999999999</c:v>
                </c:pt>
                <c:pt idx="12866">
                  <c:v>-0.124462</c:v>
                </c:pt>
                <c:pt idx="12867">
                  <c:v>-0.12503300000000001</c:v>
                </c:pt>
                <c:pt idx="12868">
                  <c:v>-0.125586</c:v>
                </c:pt>
                <c:pt idx="12869">
                  <c:v>-0.126141</c:v>
                </c:pt>
                <c:pt idx="12870">
                  <c:v>-0.126694</c:v>
                </c:pt>
                <c:pt idx="12871">
                  <c:v>-0.127249</c:v>
                </c:pt>
                <c:pt idx="12872">
                  <c:v>-0.127801</c:v>
                </c:pt>
                <c:pt idx="12873">
                  <c:v>-0.12834599999999999</c:v>
                </c:pt>
                <c:pt idx="12874">
                  <c:v>-0.12890599999999999</c:v>
                </c:pt>
                <c:pt idx="12875">
                  <c:v>-0.12945899999999999</c:v>
                </c:pt>
                <c:pt idx="12876">
                  <c:v>-0.13002</c:v>
                </c:pt>
                <c:pt idx="12877">
                  <c:v>-0.13056200000000001</c:v>
                </c:pt>
                <c:pt idx="12878">
                  <c:v>-0.13109899999999999</c:v>
                </c:pt>
                <c:pt idx="12879">
                  <c:v>-0.131629</c:v>
                </c:pt>
                <c:pt idx="12880">
                  <c:v>-0.13214500000000001</c:v>
                </c:pt>
                <c:pt idx="12881">
                  <c:v>-0.13266800000000001</c:v>
                </c:pt>
                <c:pt idx="12882">
                  <c:v>-0.13317399999999999</c:v>
                </c:pt>
                <c:pt idx="12883">
                  <c:v>-0.13369400000000001</c:v>
                </c:pt>
                <c:pt idx="12884">
                  <c:v>-0.134214</c:v>
                </c:pt>
                <c:pt idx="12885">
                  <c:v>-0.134738</c:v>
                </c:pt>
                <c:pt idx="12886">
                  <c:v>-0.13525499999999999</c:v>
                </c:pt>
                <c:pt idx="12887">
                  <c:v>-0.13575400000000001</c:v>
                </c:pt>
                <c:pt idx="12888">
                  <c:v>-0.13625300000000001</c:v>
                </c:pt>
                <c:pt idx="12889">
                  <c:v>-0.13674700000000001</c:v>
                </c:pt>
                <c:pt idx="12890">
                  <c:v>-0.13724</c:v>
                </c:pt>
                <c:pt idx="12891">
                  <c:v>-0.13772699999999999</c:v>
                </c:pt>
                <c:pt idx="12892">
                  <c:v>-0.13821</c:v>
                </c:pt>
                <c:pt idx="12893">
                  <c:v>-0.13869699999999999</c:v>
                </c:pt>
                <c:pt idx="12894">
                  <c:v>-0.13919300000000001</c:v>
                </c:pt>
                <c:pt idx="12895">
                  <c:v>-0.139684</c:v>
                </c:pt>
                <c:pt idx="12896">
                  <c:v>-0.14017199999999999</c:v>
                </c:pt>
                <c:pt idx="12897">
                  <c:v>-0.14064499999999999</c:v>
                </c:pt>
                <c:pt idx="12898">
                  <c:v>-0.14111599999999999</c:v>
                </c:pt>
                <c:pt idx="12899">
                  <c:v>-0.14158000000000001</c:v>
                </c:pt>
                <c:pt idx="12900">
                  <c:v>-0.14203499999999999</c:v>
                </c:pt>
                <c:pt idx="12901">
                  <c:v>-0.14249500000000001</c:v>
                </c:pt>
                <c:pt idx="12902">
                  <c:v>-0.14294299999999999</c:v>
                </c:pt>
                <c:pt idx="12903">
                  <c:v>-0.14340900000000001</c:v>
                </c:pt>
                <c:pt idx="12904">
                  <c:v>-0.14386699999999999</c:v>
                </c:pt>
                <c:pt idx="12905">
                  <c:v>-0.14433099999999999</c:v>
                </c:pt>
                <c:pt idx="12906">
                  <c:v>-0.14479300000000001</c:v>
                </c:pt>
                <c:pt idx="12907">
                  <c:v>-0.145236</c:v>
                </c:pt>
                <c:pt idx="12908">
                  <c:v>-0.14568</c:v>
                </c:pt>
                <c:pt idx="12909">
                  <c:v>-0.146097</c:v>
                </c:pt>
                <c:pt idx="12910">
                  <c:v>-0.14652699999999999</c:v>
                </c:pt>
                <c:pt idx="12911">
                  <c:v>-0.146948</c:v>
                </c:pt>
                <c:pt idx="12912">
                  <c:v>-0.147373</c:v>
                </c:pt>
                <c:pt idx="12913">
                  <c:v>-0.14779999999999999</c:v>
                </c:pt>
                <c:pt idx="12914">
                  <c:v>-0.14822199999999999</c:v>
                </c:pt>
                <c:pt idx="12915">
                  <c:v>-0.14866399999999999</c:v>
                </c:pt>
                <c:pt idx="12916">
                  <c:v>-0.14909700000000001</c:v>
                </c:pt>
                <c:pt idx="12917">
                  <c:v>-0.14951900000000001</c:v>
                </c:pt>
                <c:pt idx="12918">
                  <c:v>-0.14991299999999999</c:v>
                </c:pt>
                <c:pt idx="12919">
                  <c:v>-0.15029100000000001</c:v>
                </c:pt>
                <c:pt idx="12920">
                  <c:v>-0.15067800000000001</c:v>
                </c:pt>
                <c:pt idx="12921">
                  <c:v>-0.151063</c:v>
                </c:pt>
                <c:pt idx="12922">
                  <c:v>-0.151451</c:v>
                </c:pt>
                <c:pt idx="12923">
                  <c:v>-0.151835</c:v>
                </c:pt>
                <c:pt idx="12924">
                  <c:v>-0.152221</c:v>
                </c:pt>
                <c:pt idx="12925">
                  <c:v>-0.152617</c:v>
                </c:pt>
                <c:pt idx="12926">
                  <c:v>-0.153005</c:v>
                </c:pt>
                <c:pt idx="12927">
                  <c:v>-0.15337500000000001</c:v>
                </c:pt>
                <c:pt idx="12928">
                  <c:v>-0.15373000000000001</c:v>
                </c:pt>
                <c:pt idx="12929">
                  <c:v>-0.15407699999999999</c:v>
                </c:pt>
                <c:pt idx="12930">
                  <c:v>-0.15443299999999999</c:v>
                </c:pt>
                <c:pt idx="12931">
                  <c:v>-0.15478500000000001</c:v>
                </c:pt>
                <c:pt idx="12932">
                  <c:v>-0.155135</c:v>
                </c:pt>
                <c:pt idx="12933">
                  <c:v>-0.15548500000000001</c:v>
                </c:pt>
                <c:pt idx="12934">
                  <c:v>-0.15583900000000001</c:v>
                </c:pt>
                <c:pt idx="12935">
                  <c:v>-0.15620400000000001</c:v>
                </c:pt>
                <c:pt idx="12936">
                  <c:v>-0.156552</c:v>
                </c:pt>
                <c:pt idx="12937">
                  <c:v>-0.156885</c:v>
                </c:pt>
                <c:pt idx="12938">
                  <c:v>-0.15720000000000001</c:v>
                </c:pt>
                <c:pt idx="12939">
                  <c:v>-0.15751799999999999</c:v>
                </c:pt>
                <c:pt idx="12940">
                  <c:v>-0.15784000000000001</c:v>
                </c:pt>
                <c:pt idx="12941">
                  <c:v>-0.15815499999999999</c:v>
                </c:pt>
                <c:pt idx="12942">
                  <c:v>-0.15847</c:v>
                </c:pt>
                <c:pt idx="12943">
                  <c:v>-0.15878100000000001</c:v>
                </c:pt>
                <c:pt idx="12944">
                  <c:v>-0.159106</c:v>
                </c:pt>
                <c:pt idx="12945">
                  <c:v>-0.15942999999999999</c:v>
                </c:pt>
                <c:pt idx="12946">
                  <c:v>-0.15974099999999999</c:v>
                </c:pt>
                <c:pt idx="12947">
                  <c:v>-0.16003800000000001</c:v>
                </c:pt>
                <c:pt idx="12948">
                  <c:v>-0.16032399999999999</c:v>
                </c:pt>
                <c:pt idx="12949">
                  <c:v>-0.16061300000000001</c:v>
                </c:pt>
                <c:pt idx="12950">
                  <c:v>-0.16089700000000001</c:v>
                </c:pt>
                <c:pt idx="12951">
                  <c:v>-0.16117600000000001</c:v>
                </c:pt>
                <c:pt idx="12952">
                  <c:v>-0.16145200000000001</c:v>
                </c:pt>
                <c:pt idx="12953">
                  <c:v>-0.16173199999999999</c:v>
                </c:pt>
                <c:pt idx="12954">
                  <c:v>-0.162022</c:v>
                </c:pt>
                <c:pt idx="12955">
                  <c:v>-0.16230800000000001</c:v>
                </c:pt>
                <c:pt idx="12956">
                  <c:v>-0.16258300000000001</c:v>
                </c:pt>
                <c:pt idx="12957">
                  <c:v>-0.16284499999999999</c:v>
                </c:pt>
                <c:pt idx="12958">
                  <c:v>-0.16309799999999999</c:v>
                </c:pt>
                <c:pt idx="12959">
                  <c:v>-0.16334699999999999</c:v>
                </c:pt>
                <c:pt idx="12960">
                  <c:v>-0.16359099999999999</c:v>
                </c:pt>
                <c:pt idx="12961">
                  <c:v>-0.16383200000000001</c:v>
                </c:pt>
                <c:pt idx="12962">
                  <c:v>-0.164074</c:v>
                </c:pt>
                <c:pt idx="12963">
                  <c:v>-0.16432099999999999</c:v>
                </c:pt>
                <c:pt idx="12964">
                  <c:v>-0.164572</c:v>
                </c:pt>
                <c:pt idx="12965">
                  <c:v>-0.164822</c:v>
                </c:pt>
                <c:pt idx="12966">
                  <c:v>-0.16506599999999999</c:v>
                </c:pt>
                <c:pt idx="12967">
                  <c:v>-0.165297</c:v>
                </c:pt>
                <c:pt idx="12968">
                  <c:v>-0.165517</c:v>
                </c:pt>
                <c:pt idx="12969">
                  <c:v>-0.16572400000000001</c:v>
                </c:pt>
                <c:pt idx="12970">
                  <c:v>-0.165931</c:v>
                </c:pt>
                <c:pt idx="12971">
                  <c:v>-0.16614000000000001</c:v>
                </c:pt>
                <c:pt idx="12972">
                  <c:v>-0.16635</c:v>
                </c:pt>
                <c:pt idx="12973">
                  <c:v>-0.16656199999999999</c:v>
                </c:pt>
                <c:pt idx="12974">
                  <c:v>-0.16677400000000001</c:v>
                </c:pt>
                <c:pt idx="12975">
                  <c:v>-0.166991</c:v>
                </c:pt>
                <c:pt idx="12976">
                  <c:v>-0.16720199999999999</c:v>
                </c:pt>
                <c:pt idx="12977">
                  <c:v>-0.167402</c:v>
                </c:pt>
                <c:pt idx="12978">
                  <c:v>-0.16758200000000001</c:v>
                </c:pt>
                <c:pt idx="12979">
                  <c:v>-0.16775300000000001</c:v>
                </c:pt>
                <c:pt idx="12980">
                  <c:v>-0.16793</c:v>
                </c:pt>
                <c:pt idx="12981">
                  <c:v>-0.168104</c:v>
                </c:pt>
                <c:pt idx="12982">
                  <c:v>-0.16828299999999999</c:v>
                </c:pt>
                <c:pt idx="12983">
                  <c:v>-0.168457</c:v>
                </c:pt>
                <c:pt idx="12984">
                  <c:v>-0.16863700000000001</c:v>
                </c:pt>
                <c:pt idx="12985">
                  <c:v>-0.168823</c:v>
                </c:pt>
                <c:pt idx="12986">
                  <c:v>-0.16900100000000001</c:v>
                </c:pt>
                <c:pt idx="12987">
                  <c:v>-0.16916300000000001</c:v>
                </c:pt>
                <c:pt idx="12988">
                  <c:v>-0.16930200000000001</c:v>
                </c:pt>
                <c:pt idx="12989">
                  <c:v>-0.16944100000000001</c:v>
                </c:pt>
                <c:pt idx="12990">
                  <c:v>-0.16958400000000001</c:v>
                </c:pt>
                <c:pt idx="12991">
                  <c:v>-0.16972799999999999</c:v>
                </c:pt>
                <c:pt idx="12992">
                  <c:v>-0.16986999999999999</c:v>
                </c:pt>
                <c:pt idx="12993">
                  <c:v>-0.17000899999999999</c:v>
                </c:pt>
                <c:pt idx="12994">
                  <c:v>-0.170159</c:v>
                </c:pt>
                <c:pt idx="12995">
                  <c:v>-0.17031299999999999</c:v>
                </c:pt>
                <c:pt idx="12996">
                  <c:v>-0.170455</c:v>
                </c:pt>
                <c:pt idx="12997">
                  <c:v>-0.17057600000000001</c:v>
                </c:pt>
                <c:pt idx="12998">
                  <c:v>-0.17068</c:v>
                </c:pt>
                <c:pt idx="12999">
                  <c:v>-0.17079</c:v>
                </c:pt>
                <c:pt idx="13000">
                  <c:v>-0.170902</c:v>
                </c:pt>
                <c:pt idx="13001">
                  <c:v>-0.171011</c:v>
                </c:pt>
                <c:pt idx="13002">
                  <c:v>-0.17111799999999999</c:v>
                </c:pt>
                <c:pt idx="13003">
                  <c:v>-0.17122200000000001</c:v>
                </c:pt>
                <c:pt idx="13004">
                  <c:v>-0.171343</c:v>
                </c:pt>
                <c:pt idx="13005">
                  <c:v>-0.171459</c:v>
                </c:pt>
                <c:pt idx="13006">
                  <c:v>-0.17156399999999999</c:v>
                </c:pt>
                <c:pt idx="13007">
                  <c:v>-0.171652</c:v>
                </c:pt>
                <c:pt idx="13008">
                  <c:v>-0.17172699999999999</c:v>
                </c:pt>
                <c:pt idx="13009">
                  <c:v>-0.17180899999999999</c:v>
                </c:pt>
                <c:pt idx="13010">
                  <c:v>-0.17188200000000001</c:v>
                </c:pt>
                <c:pt idx="13011">
                  <c:v>-0.171957</c:v>
                </c:pt>
                <c:pt idx="13012">
                  <c:v>-0.17202700000000001</c:v>
                </c:pt>
                <c:pt idx="13013">
                  <c:v>-0.172101</c:v>
                </c:pt>
                <c:pt idx="13014">
                  <c:v>-0.17219000000000001</c:v>
                </c:pt>
                <c:pt idx="13015">
                  <c:v>-0.17226900000000001</c:v>
                </c:pt>
                <c:pt idx="13016">
                  <c:v>-0.172342</c:v>
                </c:pt>
                <c:pt idx="13017">
                  <c:v>-0.17239599999999999</c:v>
                </c:pt>
                <c:pt idx="13018">
                  <c:v>-0.17244499999999999</c:v>
                </c:pt>
                <c:pt idx="13019">
                  <c:v>-0.17249</c:v>
                </c:pt>
                <c:pt idx="13020">
                  <c:v>-0.17252600000000001</c:v>
                </c:pt>
                <c:pt idx="13021">
                  <c:v>-0.172567</c:v>
                </c:pt>
                <c:pt idx="13022">
                  <c:v>-0.17260300000000001</c:v>
                </c:pt>
                <c:pt idx="13023">
                  <c:v>-0.17265</c:v>
                </c:pt>
                <c:pt idx="13024">
                  <c:v>-0.17269999999999999</c:v>
                </c:pt>
                <c:pt idx="13025">
                  <c:v>-0.17274600000000001</c:v>
                </c:pt>
                <c:pt idx="13026">
                  <c:v>-0.17279</c:v>
                </c:pt>
                <c:pt idx="13027">
                  <c:v>-0.172816</c:v>
                </c:pt>
                <c:pt idx="13028">
                  <c:v>-0.17283299999999999</c:v>
                </c:pt>
                <c:pt idx="13029">
                  <c:v>-0.17283599999999999</c:v>
                </c:pt>
                <c:pt idx="13030">
                  <c:v>-0.17283799999999999</c:v>
                </c:pt>
                <c:pt idx="13031">
                  <c:v>-0.172846</c:v>
                </c:pt>
                <c:pt idx="13032">
                  <c:v>-0.17285200000000001</c:v>
                </c:pt>
                <c:pt idx="13033">
                  <c:v>-0.17286599999999999</c:v>
                </c:pt>
                <c:pt idx="13034">
                  <c:v>-0.172879</c:v>
                </c:pt>
                <c:pt idx="13035">
                  <c:v>-0.17289399999999999</c:v>
                </c:pt>
                <c:pt idx="13036">
                  <c:v>-0.172906</c:v>
                </c:pt>
                <c:pt idx="13037">
                  <c:v>-0.1729</c:v>
                </c:pt>
                <c:pt idx="13038">
                  <c:v>-0.17288000000000001</c:v>
                </c:pt>
                <c:pt idx="13039">
                  <c:v>-0.172848</c:v>
                </c:pt>
                <c:pt idx="13040">
                  <c:v>-0.172821</c:v>
                </c:pt>
                <c:pt idx="13041">
                  <c:v>-0.17279900000000001</c:v>
                </c:pt>
                <c:pt idx="13042">
                  <c:v>-0.17277600000000001</c:v>
                </c:pt>
                <c:pt idx="13043">
                  <c:v>-0.17275799999999999</c:v>
                </c:pt>
                <c:pt idx="13044">
                  <c:v>-0.17274</c:v>
                </c:pt>
                <c:pt idx="13045">
                  <c:v>-0.17272899999999999</c:v>
                </c:pt>
                <c:pt idx="13046">
                  <c:v>-0.17271</c:v>
                </c:pt>
                <c:pt idx="13047">
                  <c:v>-0.17266699999999999</c:v>
                </c:pt>
                <c:pt idx="13048">
                  <c:v>-0.17260900000000001</c:v>
                </c:pt>
                <c:pt idx="13049">
                  <c:v>-0.172544</c:v>
                </c:pt>
                <c:pt idx="13050">
                  <c:v>-0.172489</c:v>
                </c:pt>
                <c:pt idx="13051">
                  <c:v>-0.172435</c:v>
                </c:pt>
                <c:pt idx="13052">
                  <c:v>-0.17238100000000001</c:v>
                </c:pt>
                <c:pt idx="13053">
                  <c:v>-0.17233100000000001</c:v>
                </c:pt>
                <c:pt idx="13054">
                  <c:v>-0.17228399999999999</c:v>
                </c:pt>
                <c:pt idx="13055">
                  <c:v>-0.17224300000000001</c:v>
                </c:pt>
                <c:pt idx="13056">
                  <c:v>-0.17218700000000001</c:v>
                </c:pt>
                <c:pt idx="13057">
                  <c:v>-0.17210900000000001</c:v>
                </c:pt>
                <c:pt idx="13058">
                  <c:v>-0.172017</c:v>
                </c:pt>
                <c:pt idx="13059">
                  <c:v>-0.17192499999999999</c:v>
                </c:pt>
                <c:pt idx="13060">
                  <c:v>-0.17184099999999999</c:v>
                </c:pt>
                <c:pt idx="13061">
                  <c:v>-0.17175599999999999</c:v>
                </c:pt>
                <c:pt idx="13062">
                  <c:v>-0.17167399999999999</c:v>
                </c:pt>
                <c:pt idx="13063">
                  <c:v>-0.171593</c:v>
                </c:pt>
                <c:pt idx="13064">
                  <c:v>-0.171518</c:v>
                </c:pt>
                <c:pt idx="13065">
                  <c:v>-0.17144300000000001</c:v>
                </c:pt>
                <c:pt idx="13066">
                  <c:v>-0.171351</c:v>
                </c:pt>
                <c:pt idx="13067">
                  <c:v>-0.17124500000000001</c:v>
                </c:pt>
                <c:pt idx="13068">
                  <c:v>-0.171127</c:v>
                </c:pt>
                <c:pt idx="13069">
                  <c:v>-0.171012</c:v>
                </c:pt>
                <c:pt idx="13070">
                  <c:v>-0.17089699999999999</c:v>
                </c:pt>
                <c:pt idx="13071">
                  <c:v>-0.17078399999999999</c:v>
                </c:pt>
                <c:pt idx="13072">
                  <c:v>-0.17067399999999999</c:v>
                </c:pt>
                <c:pt idx="13073">
                  <c:v>-0.170567</c:v>
                </c:pt>
                <c:pt idx="13074">
                  <c:v>-0.17046500000000001</c:v>
                </c:pt>
                <c:pt idx="13075">
                  <c:v>-0.17035700000000001</c:v>
                </c:pt>
                <c:pt idx="13076">
                  <c:v>-0.170236</c:v>
                </c:pt>
                <c:pt idx="13077">
                  <c:v>-0.170102</c:v>
                </c:pt>
                <c:pt idx="13078">
                  <c:v>-0.169959</c:v>
                </c:pt>
                <c:pt idx="13079">
                  <c:v>-0.16981199999999999</c:v>
                </c:pt>
                <c:pt idx="13080">
                  <c:v>-0.16966600000000001</c:v>
                </c:pt>
                <c:pt idx="13081">
                  <c:v>-0.16952700000000001</c:v>
                </c:pt>
                <c:pt idx="13082">
                  <c:v>-0.16939000000000001</c:v>
                </c:pt>
                <c:pt idx="13083">
                  <c:v>-0.16925699999999999</c:v>
                </c:pt>
                <c:pt idx="13084">
                  <c:v>-0.16912199999999999</c:v>
                </c:pt>
                <c:pt idx="13085">
                  <c:v>-0.168984</c:v>
                </c:pt>
                <c:pt idx="13086">
                  <c:v>-0.16884199999999999</c:v>
                </c:pt>
                <c:pt idx="13087">
                  <c:v>-0.168687</c:v>
                </c:pt>
                <c:pt idx="13088">
                  <c:v>-0.168519</c:v>
                </c:pt>
                <c:pt idx="13089">
                  <c:v>-0.16834199999999999</c:v>
                </c:pt>
                <c:pt idx="13090">
                  <c:v>-0.16817199999999999</c:v>
                </c:pt>
                <c:pt idx="13091">
                  <c:v>-0.16800999999999999</c:v>
                </c:pt>
                <c:pt idx="13092">
                  <c:v>-0.167851</c:v>
                </c:pt>
                <c:pt idx="13093">
                  <c:v>-0.16769100000000001</c:v>
                </c:pt>
                <c:pt idx="13094">
                  <c:v>-0.16752800000000001</c:v>
                </c:pt>
                <c:pt idx="13095">
                  <c:v>-0.16736899999999999</c:v>
                </c:pt>
                <c:pt idx="13096">
                  <c:v>-0.16720599999999999</c:v>
                </c:pt>
                <c:pt idx="13097">
                  <c:v>-0.16702800000000001</c:v>
                </c:pt>
                <c:pt idx="13098">
                  <c:v>-0.16683300000000001</c:v>
                </c:pt>
                <c:pt idx="13099">
                  <c:v>-0.166631</c:v>
                </c:pt>
                <c:pt idx="13100">
                  <c:v>-0.16644300000000001</c:v>
                </c:pt>
                <c:pt idx="13101">
                  <c:v>-0.16626099999999999</c:v>
                </c:pt>
                <c:pt idx="13102">
                  <c:v>-0.166079</c:v>
                </c:pt>
                <c:pt idx="13103">
                  <c:v>-0.16589400000000001</c:v>
                </c:pt>
                <c:pt idx="13104">
                  <c:v>-0.16571</c:v>
                </c:pt>
                <c:pt idx="13105">
                  <c:v>-0.16553599999999999</c:v>
                </c:pt>
                <c:pt idx="13106">
                  <c:v>-0.165353</c:v>
                </c:pt>
                <c:pt idx="13107">
                  <c:v>-0.16514899999999999</c:v>
                </c:pt>
                <c:pt idx="13108">
                  <c:v>-0.16492699999999999</c:v>
                </c:pt>
                <c:pt idx="13109">
                  <c:v>-0.16470599999999999</c:v>
                </c:pt>
                <c:pt idx="13110">
                  <c:v>-0.16450200000000001</c:v>
                </c:pt>
                <c:pt idx="13111">
                  <c:v>-0.1643</c:v>
                </c:pt>
                <c:pt idx="13112">
                  <c:v>-0.16409599999999999</c:v>
                </c:pt>
                <c:pt idx="13113">
                  <c:v>-0.16388900000000001</c:v>
                </c:pt>
                <c:pt idx="13114">
                  <c:v>-0.163691</c:v>
                </c:pt>
                <c:pt idx="13115">
                  <c:v>-0.16350100000000001</c:v>
                </c:pt>
                <c:pt idx="13116">
                  <c:v>-0.16329299999999999</c:v>
                </c:pt>
                <c:pt idx="13117">
                  <c:v>-0.16306200000000001</c:v>
                </c:pt>
                <c:pt idx="13118">
                  <c:v>-0.16281899999999999</c:v>
                </c:pt>
                <c:pt idx="13119">
                  <c:v>-0.16259599999999999</c:v>
                </c:pt>
                <c:pt idx="13120">
                  <c:v>-0.16239200000000001</c:v>
                </c:pt>
                <c:pt idx="13121">
                  <c:v>-0.162189</c:v>
                </c:pt>
                <c:pt idx="13122">
                  <c:v>-0.16198199999999999</c:v>
                </c:pt>
                <c:pt idx="13123">
                  <c:v>-0.161773</c:v>
                </c:pt>
                <c:pt idx="13124">
                  <c:v>-0.161579</c:v>
                </c:pt>
                <c:pt idx="13125">
                  <c:v>-0.161383</c:v>
                </c:pt>
                <c:pt idx="13126">
                  <c:v>-0.16117000000000001</c:v>
                </c:pt>
                <c:pt idx="13127">
                  <c:v>-0.16094</c:v>
                </c:pt>
                <c:pt idx="13128">
                  <c:v>-0.16070000000000001</c:v>
                </c:pt>
                <c:pt idx="13129">
                  <c:v>-0.16047600000000001</c:v>
                </c:pt>
                <c:pt idx="13130">
                  <c:v>-0.16025200000000001</c:v>
                </c:pt>
                <c:pt idx="13131">
                  <c:v>-0.160026</c:v>
                </c:pt>
                <c:pt idx="13132">
                  <c:v>-0.159801</c:v>
                </c:pt>
                <c:pt idx="13133">
                  <c:v>-0.159578</c:v>
                </c:pt>
                <c:pt idx="13134">
                  <c:v>-0.15937100000000001</c:v>
                </c:pt>
                <c:pt idx="13135">
                  <c:v>-0.15915499999999999</c:v>
                </c:pt>
                <c:pt idx="13136">
                  <c:v>-0.15892200000000001</c:v>
                </c:pt>
                <c:pt idx="13137">
                  <c:v>-0.15867500000000001</c:v>
                </c:pt>
                <c:pt idx="13138">
                  <c:v>-0.15842700000000001</c:v>
                </c:pt>
                <c:pt idx="13139">
                  <c:v>-0.158188</c:v>
                </c:pt>
                <c:pt idx="13140">
                  <c:v>-0.157945</c:v>
                </c:pt>
                <c:pt idx="13141">
                  <c:v>-0.15770200000000001</c:v>
                </c:pt>
                <c:pt idx="13142">
                  <c:v>-0.15745999999999999</c:v>
                </c:pt>
                <c:pt idx="13143">
                  <c:v>-0.157225</c:v>
                </c:pt>
                <c:pt idx="13144">
                  <c:v>-0.156999</c:v>
                </c:pt>
                <c:pt idx="13145">
                  <c:v>-0.15676200000000001</c:v>
                </c:pt>
                <c:pt idx="13146">
                  <c:v>-0.15651499999999999</c:v>
                </c:pt>
                <c:pt idx="13147">
                  <c:v>-0.15625800000000001</c:v>
                </c:pt>
                <c:pt idx="13148">
                  <c:v>-0.156</c:v>
                </c:pt>
                <c:pt idx="13149">
                  <c:v>-0.15574399999999999</c:v>
                </c:pt>
                <c:pt idx="13150">
                  <c:v>-0.15548200000000001</c:v>
                </c:pt>
                <c:pt idx="13151">
                  <c:v>-0.155224</c:v>
                </c:pt>
                <c:pt idx="13152">
                  <c:v>-0.15496699999999999</c:v>
                </c:pt>
                <c:pt idx="13153">
                  <c:v>-0.154721</c:v>
                </c:pt>
                <c:pt idx="13154">
                  <c:v>-0.154476</c:v>
                </c:pt>
                <c:pt idx="13155">
                  <c:v>-0.154221</c:v>
                </c:pt>
                <c:pt idx="13156">
                  <c:v>-0.15396099999999999</c:v>
                </c:pt>
                <c:pt idx="13157">
                  <c:v>-0.153692</c:v>
                </c:pt>
                <c:pt idx="13158">
                  <c:v>-0.153423</c:v>
                </c:pt>
                <c:pt idx="13159">
                  <c:v>-0.15314800000000001</c:v>
                </c:pt>
                <c:pt idx="13160">
                  <c:v>-0.152867</c:v>
                </c:pt>
                <c:pt idx="13161">
                  <c:v>-0.15259400000000001</c:v>
                </c:pt>
                <c:pt idx="13162">
                  <c:v>-0.152339</c:v>
                </c:pt>
                <c:pt idx="13163">
                  <c:v>-0.15210000000000001</c:v>
                </c:pt>
                <c:pt idx="13164">
                  <c:v>-0.15182300000000001</c:v>
                </c:pt>
                <c:pt idx="13165">
                  <c:v>-0.15149399999999999</c:v>
                </c:pt>
                <c:pt idx="13166">
                  <c:v>-0.15123300000000001</c:v>
                </c:pt>
                <c:pt idx="13167">
                  <c:v>-0.15167900000000001</c:v>
                </c:pt>
                <c:pt idx="13168">
                  <c:v>-0.15175900000000001</c:v>
                </c:pt>
                <c:pt idx="13169">
                  <c:v>-0.15142800000000001</c:v>
                </c:pt>
                <c:pt idx="13170">
                  <c:v>-0.15163399999999999</c:v>
                </c:pt>
                <c:pt idx="13171">
                  <c:v>-0.151336</c:v>
                </c:pt>
                <c:pt idx="13172">
                  <c:v>-0.15138499999999999</c:v>
                </c:pt>
                <c:pt idx="13173">
                  <c:v>-0.15134700000000001</c:v>
                </c:pt>
                <c:pt idx="13174">
                  <c:v>-0.15115000000000001</c:v>
                </c:pt>
                <c:pt idx="13175">
                  <c:v>-0.15128</c:v>
                </c:pt>
                <c:pt idx="13176">
                  <c:v>-0.15102199999999999</c:v>
                </c:pt>
                <c:pt idx="13177">
                  <c:v>-0.151062</c:v>
                </c:pt>
                <c:pt idx="13178">
                  <c:v>-0.15095600000000001</c:v>
                </c:pt>
                <c:pt idx="13179">
                  <c:v>-0.15079799999999999</c:v>
                </c:pt>
                <c:pt idx="13180">
                  <c:v>-0.150837</c:v>
                </c:pt>
                <c:pt idx="13181">
                  <c:v>-0.15063299999999999</c:v>
                </c:pt>
                <c:pt idx="13182">
                  <c:v>-0.15062900000000001</c:v>
                </c:pt>
                <c:pt idx="13183">
                  <c:v>-0.15057100000000001</c:v>
                </c:pt>
                <c:pt idx="13184">
                  <c:v>-0.15040200000000001</c:v>
                </c:pt>
                <c:pt idx="13185">
                  <c:v>-0.15046699999999999</c:v>
                </c:pt>
                <c:pt idx="13186">
                  <c:v>-0.15024499999999999</c:v>
                </c:pt>
                <c:pt idx="13187">
                  <c:v>-0.15023700000000001</c:v>
                </c:pt>
                <c:pt idx="13188">
                  <c:v>-0.15015300000000001</c:v>
                </c:pt>
                <c:pt idx="13189">
                  <c:v>-0.14994499999999999</c:v>
                </c:pt>
                <c:pt idx="13190">
                  <c:v>-0.15002799999999999</c:v>
                </c:pt>
                <c:pt idx="13191">
                  <c:v>-0.149757</c:v>
                </c:pt>
                <c:pt idx="13192">
                  <c:v>-0.14984900000000001</c:v>
                </c:pt>
                <c:pt idx="13193">
                  <c:v>-0.149725</c:v>
                </c:pt>
                <c:pt idx="13194">
                  <c:v>-0.14962</c:v>
                </c:pt>
                <c:pt idx="13195">
                  <c:v>-0.14968699999999999</c:v>
                </c:pt>
                <c:pt idx="13196">
                  <c:v>-0.149422</c:v>
                </c:pt>
                <c:pt idx="13197">
                  <c:v>-0.149532</c:v>
                </c:pt>
                <c:pt idx="13198">
                  <c:v>-0.149314</c:v>
                </c:pt>
                <c:pt idx="13199">
                  <c:v>-0.14927399999999999</c:v>
                </c:pt>
                <c:pt idx="13200">
                  <c:v>-0.14923900000000001</c:v>
                </c:pt>
                <c:pt idx="13201">
                  <c:v>-0.14904500000000001</c:v>
                </c:pt>
                <c:pt idx="13202">
                  <c:v>-0.14912</c:v>
                </c:pt>
                <c:pt idx="13203">
                  <c:v>-0.14891699999999999</c:v>
                </c:pt>
                <c:pt idx="13204">
                  <c:v>-0.14891199999999999</c:v>
                </c:pt>
                <c:pt idx="13205">
                  <c:v>-0.14882999999999999</c:v>
                </c:pt>
                <c:pt idx="13206">
                  <c:v>-0.14868999999999999</c:v>
                </c:pt>
                <c:pt idx="13207">
                  <c:v>-0.148698</c:v>
                </c:pt>
                <c:pt idx="13208">
                  <c:v>-0.14851800000000001</c:v>
                </c:pt>
                <c:pt idx="13209">
                  <c:v>-0.14847399999999999</c:v>
                </c:pt>
                <c:pt idx="13210">
                  <c:v>-0.14838999999999999</c:v>
                </c:pt>
                <c:pt idx="13211">
                  <c:v>-0.14825199999999999</c:v>
                </c:pt>
                <c:pt idx="13212">
                  <c:v>-0.148253</c:v>
                </c:pt>
                <c:pt idx="13213">
                  <c:v>-0.14808199999999999</c:v>
                </c:pt>
                <c:pt idx="13214">
                  <c:v>-0.14804100000000001</c:v>
                </c:pt>
                <c:pt idx="13215">
                  <c:v>-0.14797199999999999</c:v>
                </c:pt>
                <c:pt idx="13216">
                  <c:v>-0.147845</c:v>
                </c:pt>
                <c:pt idx="13217">
                  <c:v>-0.14787400000000001</c:v>
                </c:pt>
                <c:pt idx="13218">
                  <c:v>-0.14768700000000001</c:v>
                </c:pt>
                <c:pt idx="13219">
                  <c:v>-0.14768500000000001</c:v>
                </c:pt>
                <c:pt idx="13220">
                  <c:v>-0.14757500000000001</c:v>
                </c:pt>
                <c:pt idx="13221">
                  <c:v>-0.147478</c:v>
                </c:pt>
                <c:pt idx="13222">
                  <c:v>-0.147478</c:v>
                </c:pt>
                <c:pt idx="13223">
                  <c:v>-0.14729800000000001</c:v>
                </c:pt>
                <c:pt idx="13224">
                  <c:v>-0.14732000000000001</c:v>
                </c:pt>
                <c:pt idx="13225">
                  <c:v>-0.147178</c:v>
                </c:pt>
                <c:pt idx="13226">
                  <c:v>-0.14713000000000001</c:v>
                </c:pt>
                <c:pt idx="13227">
                  <c:v>-0.147066</c:v>
                </c:pt>
                <c:pt idx="13228">
                  <c:v>-0.14691899999999999</c:v>
                </c:pt>
                <c:pt idx="13229">
                  <c:v>-0.146895</c:v>
                </c:pt>
                <c:pt idx="13230">
                  <c:v>-0.14674999999999999</c:v>
                </c:pt>
                <c:pt idx="13231">
                  <c:v>-0.146704</c:v>
                </c:pt>
                <c:pt idx="13232">
                  <c:v>-0.14660799999999999</c:v>
                </c:pt>
                <c:pt idx="13233">
                  <c:v>-0.146504</c:v>
                </c:pt>
                <c:pt idx="13234">
                  <c:v>-0.14644799999999999</c:v>
                </c:pt>
                <c:pt idx="13235">
                  <c:v>-0.146345</c:v>
                </c:pt>
                <c:pt idx="13236">
                  <c:v>-0.14626600000000001</c:v>
                </c:pt>
                <c:pt idx="13237">
                  <c:v>-0.14616799999999999</c:v>
                </c:pt>
                <c:pt idx="13238">
                  <c:v>-0.14604500000000001</c:v>
                </c:pt>
                <c:pt idx="13239">
                  <c:v>-0.14599400000000001</c:v>
                </c:pt>
                <c:pt idx="13240">
                  <c:v>-0.14590500000000001</c:v>
                </c:pt>
                <c:pt idx="13241">
                  <c:v>-0.14576700000000001</c:v>
                </c:pt>
                <c:pt idx="13242">
                  <c:v>-0.14560300000000001</c:v>
                </c:pt>
                <c:pt idx="13243">
                  <c:v>-0.14552999999999999</c:v>
                </c:pt>
                <c:pt idx="13244">
                  <c:v>-0.14654300000000001</c:v>
                </c:pt>
                <c:pt idx="13245">
                  <c:v>-0.14691499999999999</c:v>
                </c:pt>
                <c:pt idx="13246">
                  <c:v>-0.14679500000000001</c:v>
                </c:pt>
                <c:pt idx="13247">
                  <c:v>-0.14737600000000001</c:v>
                </c:pt>
                <c:pt idx="13248">
                  <c:v>-0.14721799999999999</c:v>
                </c:pt>
                <c:pt idx="13249">
                  <c:v>-0.14762600000000001</c:v>
                </c:pt>
                <c:pt idx="13250">
                  <c:v>-0.14777899999999999</c:v>
                </c:pt>
                <c:pt idx="13251">
                  <c:v>-0.14784700000000001</c:v>
                </c:pt>
                <c:pt idx="13252">
                  <c:v>-0.14826600000000001</c:v>
                </c:pt>
                <c:pt idx="13253">
                  <c:v>-0.14821100000000001</c:v>
                </c:pt>
                <c:pt idx="13254">
                  <c:v>-0.14859900000000001</c:v>
                </c:pt>
                <c:pt idx="13255">
                  <c:v>-0.14871799999999999</c:v>
                </c:pt>
                <c:pt idx="13256">
                  <c:v>-0.148866</c:v>
                </c:pt>
                <c:pt idx="13257">
                  <c:v>-0.14915999999999999</c:v>
                </c:pt>
                <c:pt idx="13258">
                  <c:v>-0.14920600000000001</c:v>
                </c:pt>
                <c:pt idx="13259">
                  <c:v>-0.14946300000000001</c:v>
                </c:pt>
                <c:pt idx="13260">
                  <c:v>-0.14965500000000001</c:v>
                </c:pt>
                <c:pt idx="13261">
                  <c:v>-0.14972099999999999</c:v>
                </c:pt>
                <c:pt idx="13262">
                  <c:v>-0.150066</c:v>
                </c:pt>
                <c:pt idx="13263">
                  <c:v>-0.150087</c:v>
                </c:pt>
                <c:pt idx="13264">
                  <c:v>-0.150362</c:v>
                </c:pt>
                <c:pt idx="13265">
                  <c:v>-0.15056700000000001</c:v>
                </c:pt>
                <c:pt idx="13266">
                  <c:v>-0.15057100000000001</c:v>
                </c:pt>
                <c:pt idx="13267">
                  <c:v>-0.15098800000000001</c:v>
                </c:pt>
                <c:pt idx="13268">
                  <c:v>-0.15090600000000001</c:v>
                </c:pt>
                <c:pt idx="13269">
                  <c:v>-0.15129899999999999</c:v>
                </c:pt>
                <c:pt idx="13270">
                  <c:v>-0.151305</c:v>
                </c:pt>
                <c:pt idx="13271">
                  <c:v>-0.151336</c:v>
                </c:pt>
                <c:pt idx="13272">
                  <c:v>-0.15181500000000001</c:v>
                </c:pt>
                <c:pt idx="13273">
                  <c:v>-0.152779</c:v>
                </c:pt>
                <c:pt idx="13274">
                  <c:v>-0.15372</c:v>
                </c:pt>
                <c:pt idx="13275">
                  <c:v>-0.153638</c:v>
                </c:pt>
                <c:pt idx="13276">
                  <c:v>-0.15456400000000001</c:v>
                </c:pt>
                <c:pt idx="13277">
                  <c:v>-0.15473500000000001</c:v>
                </c:pt>
                <c:pt idx="13278">
                  <c:v>-0.15521299999999999</c:v>
                </c:pt>
                <c:pt idx="13279">
                  <c:v>-0.15585599999999999</c:v>
                </c:pt>
                <c:pt idx="13280">
                  <c:v>-0.15595600000000001</c:v>
                </c:pt>
                <c:pt idx="13281">
                  <c:v>-0.156779</c:v>
                </c:pt>
                <c:pt idx="13282">
                  <c:v>-0.15692800000000001</c:v>
                </c:pt>
                <c:pt idx="13283">
                  <c:v>-0.157529</c:v>
                </c:pt>
                <c:pt idx="13284">
                  <c:v>-0.15798899999999999</c:v>
                </c:pt>
                <c:pt idx="13285">
                  <c:v>-0.158299</c:v>
                </c:pt>
                <c:pt idx="13286">
                  <c:v>-0.158916</c:v>
                </c:pt>
                <c:pt idx="13287">
                  <c:v>-0.15920200000000001</c:v>
                </c:pt>
                <c:pt idx="13288">
                  <c:v>-0.15967799999999999</c:v>
                </c:pt>
                <c:pt idx="13289">
                  <c:v>-0.16015399999999999</c:v>
                </c:pt>
                <c:pt idx="13290">
                  <c:v>-0.16045100000000001</c:v>
                </c:pt>
                <c:pt idx="13291">
                  <c:v>-0.16101599999999999</c:v>
                </c:pt>
                <c:pt idx="13292">
                  <c:v>-0.16136</c:v>
                </c:pt>
                <c:pt idx="13293">
                  <c:v>-0.16176299999999999</c:v>
                </c:pt>
                <c:pt idx="13294">
                  <c:v>-0.162328</c:v>
                </c:pt>
                <c:pt idx="13295">
                  <c:v>-0.162523</c:v>
                </c:pt>
                <c:pt idx="13296">
                  <c:v>-0.16318299999999999</c:v>
                </c:pt>
                <c:pt idx="13297">
                  <c:v>-0.16339699999999999</c:v>
                </c:pt>
                <c:pt idx="13298">
                  <c:v>-0.16387599999999999</c:v>
                </c:pt>
                <c:pt idx="13299">
                  <c:v>-0.16434199999999999</c:v>
                </c:pt>
                <c:pt idx="13300">
                  <c:v>-0.164553</c:v>
                </c:pt>
                <c:pt idx="13301">
                  <c:v>-0.16522600000000001</c:v>
                </c:pt>
                <c:pt idx="13302">
                  <c:v>-0.165353</c:v>
                </c:pt>
                <c:pt idx="13303">
                  <c:v>-0.16597100000000001</c:v>
                </c:pt>
                <c:pt idx="13304">
                  <c:v>-0.166265</c:v>
                </c:pt>
                <c:pt idx="13305">
                  <c:v>-0.16664699999999999</c:v>
                </c:pt>
                <c:pt idx="13306">
                  <c:v>-0.167153</c:v>
                </c:pt>
                <c:pt idx="13307">
                  <c:v>-0.16735700000000001</c:v>
                </c:pt>
                <c:pt idx="13308">
                  <c:v>-0.16792000000000001</c:v>
                </c:pt>
                <c:pt idx="13309">
                  <c:v>-0.16814499999999999</c:v>
                </c:pt>
                <c:pt idx="13310">
                  <c:v>-0.16862199999999999</c:v>
                </c:pt>
                <c:pt idx="13311">
                  <c:v>-0.168961</c:v>
                </c:pt>
                <c:pt idx="13312">
                  <c:v>-0.16933500000000001</c:v>
                </c:pt>
                <c:pt idx="13313">
                  <c:v>-0.169737</c:v>
                </c:pt>
                <c:pt idx="13314">
                  <c:v>-0.17008300000000001</c:v>
                </c:pt>
                <c:pt idx="13315">
                  <c:v>-0.17048099999999999</c:v>
                </c:pt>
                <c:pt idx="13316">
                  <c:v>-0.17081299999999999</c:v>
                </c:pt>
                <c:pt idx="13317">
                  <c:v>-0.171204</c:v>
                </c:pt>
                <c:pt idx="13318">
                  <c:v>-0.17149600000000001</c:v>
                </c:pt>
                <c:pt idx="13319">
                  <c:v>-0.17193</c:v>
                </c:pt>
                <c:pt idx="13320">
                  <c:v>-0.17218700000000001</c:v>
                </c:pt>
                <c:pt idx="13321">
                  <c:v>-0.172626</c:v>
                </c:pt>
                <c:pt idx="13322">
                  <c:v>-0.17291799999999999</c:v>
                </c:pt>
                <c:pt idx="13323">
                  <c:v>-0.17327699999999999</c:v>
                </c:pt>
                <c:pt idx="13324">
                  <c:v>-0.17366999999999999</c:v>
                </c:pt>
                <c:pt idx="13325">
                  <c:v>-0.17391699999999999</c:v>
                </c:pt>
                <c:pt idx="13326">
                  <c:v>-0.17436699999999999</c:v>
                </c:pt>
                <c:pt idx="13327">
                  <c:v>-0.17457500000000001</c:v>
                </c:pt>
                <c:pt idx="13328">
                  <c:v>-0.17499100000000001</c:v>
                </c:pt>
                <c:pt idx="13329">
                  <c:v>-0.17526700000000001</c:v>
                </c:pt>
                <c:pt idx="13330">
                  <c:v>-0.175596</c:v>
                </c:pt>
                <c:pt idx="13331">
                  <c:v>-0.17594699999999999</c:v>
                </c:pt>
                <c:pt idx="13332">
                  <c:v>-0.17622399999999999</c:v>
                </c:pt>
                <c:pt idx="13333">
                  <c:v>-0.176592</c:v>
                </c:pt>
                <c:pt idx="13334">
                  <c:v>-0.17687</c:v>
                </c:pt>
                <c:pt idx="13335">
                  <c:v>-0.17721000000000001</c:v>
                </c:pt>
                <c:pt idx="13336">
                  <c:v>-0.177478</c:v>
                </c:pt>
                <c:pt idx="13337">
                  <c:v>-0.177817</c:v>
                </c:pt>
                <c:pt idx="13338">
                  <c:v>-0.17805299999999999</c:v>
                </c:pt>
                <c:pt idx="13339">
                  <c:v>-0.17841699999999999</c:v>
                </c:pt>
                <c:pt idx="13340">
                  <c:v>-0.178646</c:v>
                </c:pt>
                <c:pt idx="13341">
                  <c:v>-0.178977</c:v>
                </c:pt>
                <c:pt idx="13342">
                  <c:v>-0.17927499999999999</c:v>
                </c:pt>
                <c:pt idx="13343">
                  <c:v>-0.17949699999999999</c:v>
                </c:pt>
                <c:pt idx="13344">
                  <c:v>-0.179897</c:v>
                </c:pt>
                <c:pt idx="13345">
                  <c:v>-0.18002699999999999</c:v>
                </c:pt>
                <c:pt idx="13346">
                  <c:v>-0.18044499999999999</c:v>
                </c:pt>
                <c:pt idx="13347">
                  <c:v>-0.18060399999999999</c:v>
                </c:pt>
                <c:pt idx="13348">
                  <c:v>-0.18090899999999999</c:v>
                </c:pt>
                <c:pt idx="13349">
                  <c:v>-0.18120700000000001</c:v>
                </c:pt>
                <c:pt idx="13350">
                  <c:v>-0.181368</c:v>
                </c:pt>
                <c:pt idx="13351">
                  <c:v>-0.18177199999999999</c:v>
                </c:pt>
                <c:pt idx="13352">
                  <c:v>-0.18188199999999999</c:v>
                </c:pt>
                <c:pt idx="13353">
                  <c:v>-0.182253</c:v>
                </c:pt>
                <c:pt idx="13354">
                  <c:v>-0.18243999999999999</c:v>
                </c:pt>
                <c:pt idx="13355">
                  <c:v>-0.18269099999999999</c:v>
                </c:pt>
                <c:pt idx="13356">
                  <c:v>-0.182975</c:v>
                </c:pt>
                <c:pt idx="13357">
                  <c:v>-0.183143</c:v>
                </c:pt>
                <c:pt idx="13358">
                  <c:v>-0.18344199999999999</c:v>
                </c:pt>
                <c:pt idx="13359">
                  <c:v>-0.18362500000000001</c:v>
                </c:pt>
                <c:pt idx="13360">
                  <c:v>-0.18388099999999999</c:v>
                </c:pt>
                <c:pt idx="13361">
                  <c:v>-0.18410199999999999</c:v>
                </c:pt>
                <c:pt idx="13362">
                  <c:v>-0.18432899999999999</c:v>
                </c:pt>
                <c:pt idx="13363">
                  <c:v>-0.18453</c:v>
                </c:pt>
                <c:pt idx="13364">
                  <c:v>-0.18478800000000001</c:v>
                </c:pt>
                <c:pt idx="13365">
                  <c:v>-0.184946</c:v>
                </c:pt>
                <c:pt idx="13366">
                  <c:v>-0.18521299999999999</c:v>
                </c:pt>
                <c:pt idx="13367">
                  <c:v>-0.18537699999999999</c:v>
                </c:pt>
                <c:pt idx="13368">
                  <c:v>-0.18557199999999999</c:v>
                </c:pt>
                <c:pt idx="13369">
                  <c:v>-0.18582899999999999</c:v>
                </c:pt>
                <c:pt idx="13370">
                  <c:v>-0.185921</c:v>
                </c:pt>
                <c:pt idx="13371">
                  <c:v>-0.18624599999999999</c:v>
                </c:pt>
                <c:pt idx="13372">
                  <c:v>-0.186303</c:v>
                </c:pt>
                <c:pt idx="13373">
                  <c:v>-0.186582</c:v>
                </c:pt>
                <c:pt idx="13374">
                  <c:v>-0.18673699999999999</c:v>
                </c:pt>
                <c:pt idx="13375">
                  <c:v>-0.18687999999999999</c:v>
                </c:pt>
                <c:pt idx="13376">
                  <c:v>-0.187144</c:v>
                </c:pt>
                <c:pt idx="13377">
                  <c:v>-0.18717600000000001</c:v>
                </c:pt>
                <c:pt idx="13378">
                  <c:v>-0.187496</c:v>
                </c:pt>
                <c:pt idx="13379">
                  <c:v>-0.18758</c:v>
                </c:pt>
                <c:pt idx="13380">
                  <c:v>-0.187777</c:v>
                </c:pt>
                <c:pt idx="13381">
                  <c:v>-0.187837</c:v>
                </c:pt>
                <c:pt idx="13382">
                  <c:v>-0.18796399999999999</c:v>
                </c:pt>
                <c:pt idx="13383">
                  <c:v>-0.18921399999999999</c:v>
                </c:pt>
                <c:pt idx="13384">
                  <c:v>-0.18981200000000001</c:v>
                </c:pt>
                <c:pt idx="13385">
                  <c:v>-0.18996199999999999</c:v>
                </c:pt>
                <c:pt idx="13386">
                  <c:v>-0.19075400000000001</c:v>
                </c:pt>
                <c:pt idx="13387">
                  <c:v>-0.19089999999999999</c:v>
                </c:pt>
                <c:pt idx="13388">
                  <c:v>-0.191468</c:v>
                </c:pt>
                <c:pt idx="13389">
                  <c:v>-0.19194600000000001</c:v>
                </c:pt>
                <c:pt idx="13390">
                  <c:v>-0.19216900000000001</c:v>
                </c:pt>
                <c:pt idx="13391">
                  <c:v>-0.19286500000000001</c:v>
                </c:pt>
                <c:pt idx="13392">
                  <c:v>-0.19303699999999999</c:v>
                </c:pt>
                <c:pt idx="13393">
                  <c:v>-0.19359599999999999</c:v>
                </c:pt>
                <c:pt idx="13394">
                  <c:v>-0.194024</c:v>
                </c:pt>
                <c:pt idx="13395">
                  <c:v>-0.194296</c:v>
                </c:pt>
                <c:pt idx="13396">
                  <c:v>-0.19490399999999999</c:v>
                </c:pt>
                <c:pt idx="13397">
                  <c:v>-0.19511000000000001</c:v>
                </c:pt>
                <c:pt idx="13398">
                  <c:v>-0.195607</c:v>
                </c:pt>
                <c:pt idx="13399">
                  <c:v>-0.19601199999999999</c:v>
                </c:pt>
                <c:pt idx="13400">
                  <c:v>-0.196274</c:v>
                </c:pt>
                <c:pt idx="13401">
                  <c:v>-0.19683899999999999</c:v>
                </c:pt>
                <c:pt idx="13402">
                  <c:v>-0.19705500000000001</c:v>
                </c:pt>
                <c:pt idx="13403">
                  <c:v>-0.19753200000000001</c:v>
                </c:pt>
                <c:pt idx="13404">
                  <c:v>-0.19791800000000001</c:v>
                </c:pt>
                <c:pt idx="13405">
                  <c:v>-0.19817399999999999</c:v>
                </c:pt>
                <c:pt idx="13406">
                  <c:v>-0.19870499999999999</c:v>
                </c:pt>
                <c:pt idx="13407">
                  <c:v>-0.19892399999999999</c:v>
                </c:pt>
                <c:pt idx="13408">
                  <c:v>-0.199402</c:v>
                </c:pt>
                <c:pt idx="13409">
                  <c:v>-0.199688</c:v>
                </c:pt>
                <c:pt idx="13410">
                  <c:v>-0.19988300000000001</c:v>
                </c:pt>
                <c:pt idx="13411">
                  <c:v>-0.20041</c:v>
                </c:pt>
                <c:pt idx="13412">
                  <c:v>-0.201682</c:v>
                </c:pt>
                <c:pt idx="13413">
                  <c:v>-0.202625</c:v>
                </c:pt>
                <c:pt idx="13414">
                  <c:v>-0.202871</c:v>
                </c:pt>
                <c:pt idx="13415">
                  <c:v>-0.20387</c:v>
                </c:pt>
                <c:pt idx="13416">
                  <c:v>-0.20424800000000001</c:v>
                </c:pt>
                <c:pt idx="13417">
                  <c:v>-0.20494599999999999</c:v>
                </c:pt>
                <c:pt idx="13418">
                  <c:v>-0.20563600000000001</c:v>
                </c:pt>
                <c:pt idx="13419">
                  <c:v>-0.20605799999999999</c:v>
                </c:pt>
                <c:pt idx="13420">
                  <c:v>-0.20688899999999999</c:v>
                </c:pt>
                <c:pt idx="13421">
                  <c:v>-0.207312</c:v>
                </c:pt>
                <c:pt idx="13422">
                  <c:v>-0.208009</c:v>
                </c:pt>
                <c:pt idx="13423">
                  <c:v>-0.208594</c:v>
                </c:pt>
                <c:pt idx="13424">
                  <c:v>-0.20913899999999999</c:v>
                </c:pt>
                <c:pt idx="13425">
                  <c:v>-0.20979300000000001</c:v>
                </c:pt>
                <c:pt idx="13426">
                  <c:v>-0.210342</c:v>
                </c:pt>
                <c:pt idx="13427">
                  <c:v>-0.210893</c:v>
                </c:pt>
                <c:pt idx="13428">
                  <c:v>-0.21153</c:v>
                </c:pt>
                <c:pt idx="13429">
                  <c:v>-0.21201400000000001</c:v>
                </c:pt>
                <c:pt idx="13430">
                  <c:v>-0.212643</c:v>
                </c:pt>
                <c:pt idx="13431">
                  <c:v>-0.213196</c:v>
                </c:pt>
                <c:pt idx="13432">
                  <c:v>-0.21367900000000001</c:v>
                </c:pt>
                <c:pt idx="13433">
                  <c:v>-0.21435399999999999</c:v>
                </c:pt>
                <c:pt idx="13434">
                  <c:v>-0.21475</c:v>
                </c:pt>
                <c:pt idx="13435">
                  <c:v>-0.21543300000000001</c:v>
                </c:pt>
                <c:pt idx="13436">
                  <c:v>-0.21587899999999999</c:v>
                </c:pt>
                <c:pt idx="13437">
                  <c:v>-0.21642400000000001</c:v>
                </c:pt>
                <c:pt idx="13438">
                  <c:v>-0.21699499999999999</c:v>
                </c:pt>
                <c:pt idx="13439">
                  <c:v>-0.21742</c:v>
                </c:pt>
                <c:pt idx="13440">
                  <c:v>-0.21805099999999999</c:v>
                </c:pt>
                <c:pt idx="13441">
                  <c:v>-0.21845400000000001</c:v>
                </c:pt>
                <c:pt idx="13442">
                  <c:v>-0.21904000000000001</c:v>
                </c:pt>
                <c:pt idx="13443">
                  <c:v>-0.21949399999999999</c:v>
                </c:pt>
                <c:pt idx="13444">
                  <c:v>-0.220026</c:v>
                </c:pt>
                <c:pt idx="13445">
                  <c:v>-0.22050800000000001</c:v>
                </c:pt>
                <c:pt idx="13446">
                  <c:v>-0.221001</c:v>
                </c:pt>
                <c:pt idx="13447">
                  <c:v>-0.22148399999999999</c:v>
                </c:pt>
                <c:pt idx="13448">
                  <c:v>-0.221937</c:v>
                </c:pt>
                <c:pt idx="13449">
                  <c:v>-0.22245999999999999</c:v>
                </c:pt>
                <c:pt idx="13450">
                  <c:v>-0.22284200000000001</c:v>
                </c:pt>
                <c:pt idx="13451">
                  <c:v>-0.223414</c:v>
                </c:pt>
                <c:pt idx="13452">
                  <c:v>-0.22375600000000001</c:v>
                </c:pt>
                <c:pt idx="13453">
                  <c:v>-0.22431400000000001</c:v>
                </c:pt>
                <c:pt idx="13454">
                  <c:v>-0.224719</c:v>
                </c:pt>
                <c:pt idx="13455">
                  <c:v>-0.22515299999999999</c:v>
                </c:pt>
                <c:pt idx="13456">
                  <c:v>-0.22566600000000001</c:v>
                </c:pt>
                <c:pt idx="13457">
                  <c:v>-0.22597</c:v>
                </c:pt>
                <c:pt idx="13458">
                  <c:v>-0.22653599999999999</c:v>
                </c:pt>
                <c:pt idx="13459">
                  <c:v>-0.226827</c:v>
                </c:pt>
                <c:pt idx="13460">
                  <c:v>-0.227327</c:v>
                </c:pt>
                <c:pt idx="13461">
                  <c:v>-0.227713</c:v>
                </c:pt>
                <c:pt idx="13462">
                  <c:v>-0.22809499999999999</c:v>
                </c:pt>
                <c:pt idx="13463">
                  <c:v>-0.22856599999999999</c:v>
                </c:pt>
                <c:pt idx="13464">
                  <c:v>-0.22888900000000001</c:v>
                </c:pt>
                <c:pt idx="13465">
                  <c:v>-0.22935900000000001</c:v>
                </c:pt>
                <c:pt idx="13466">
                  <c:v>-0.22969800000000001</c:v>
                </c:pt>
                <c:pt idx="13467">
                  <c:v>-0.230105</c:v>
                </c:pt>
                <c:pt idx="13468">
                  <c:v>-0.230462</c:v>
                </c:pt>
                <c:pt idx="13469">
                  <c:v>-0.23083799999999999</c:v>
                </c:pt>
                <c:pt idx="13470">
                  <c:v>-0.23119000000000001</c:v>
                </c:pt>
                <c:pt idx="13471">
                  <c:v>-0.231576</c:v>
                </c:pt>
                <c:pt idx="13472">
                  <c:v>-0.23191000000000001</c:v>
                </c:pt>
                <c:pt idx="13473">
                  <c:v>-0.23227700000000001</c:v>
                </c:pt>
                <c:pt idx="13474">
                  <c:v>-0.23263700000000001</c:v>
                </c:pt>
                <c:pt idx="13475">
                  <c:v>-0.23294300000000001</c:v>
                </c:pt>
                <c:pt idx="13476">
                  <c:v>-0.23335</c:v>
                </c:pt>
                <c:pt idx="13477">
                  <c:v>-0.23359099999999999</c:v>
                </c:pt>
                <c:pt idx="13478">
                  <c:v>-0.23399300000000001</c:v>
                </c:pt>
                <c:pt idx="13479">
                  <c:v>-0.23425099999999999</c:v>
                </c:pt>
                <c:pt idx="13480">
                  <c:v>-0.234593</c:v>
                </c:pt>
                <c:pt idx="13481">
                  <c:v>-0.23492099999999999</c:v>
                </c:pt>
                <c:pt idx="13482">
                  <c:v>-0.23517199999999999</c:v>
                </c:pt>
                <c:pt idx="13483">
                  <c:v>-0.235545</c:v>
                </c:pt>
                <c:pt idx="13484">
                  <c:v>-0.235765</c:v>
                </c:pt>
                <c:pt idx="13485">
                  <c:v>-0.23612900000000001</c:v>
                </c:pt>
                <c:pt idx="13486">
                  <c:v>-0.23636399999999999</c:v>
                </c:pt>
                <c:pt idx="13487">
                  <c:v>-0.23666400000000001</c:v>
                </c:pt>
                <c:pt idx="13488">
                  <c:v>-0.236926</c:v>
                </c:pt>
                <c:pt idx="13489">
                  <c:v>-0.23718700000000001</c:v>
                </c:pt>
                <c:pt idx="13490">
                  <c:v>-0.23747199999999999</c:v>
                </c:pt>
                <c:pt idx="13491">
                  <c:v>-0.237701</c:v>
                </c:pt>
                <c:pt idx="13492">
                  <c:v>-0.237983</c:v>
                </c:pt>
                <c:pt idx="13493">
                  <c:v>-0.23818300000000001</c:v>
                </c:pt>
                <c:pt idx="13494">
                  <c:v>-0.238483</c:v>
                </c:pt>
                <c:pt idx="13495">
                  <c:v>-0.23866799999999999</c:v>
                </c:pt>
                <c:pt idx="13496">
                  <c:v>-0.23895</c:v>
                </c:pt>
                <c:pt idx="13497">
                  <c:v>-0.23913400000000001</c:v>
                </c:pt>
                <c:pt idx="13498">
                  <c:v>-0.23936099999999999</c:v>
                </c:pt>
                <c:pt idx="13499">
                  <c:v>-0.23959800000000001</c:v>
                </c:pt>
                <c:pt idx="13500">
                  <c:v>-0.239755</c:v>
                </c:pt>
                <c:pt idx="13501">
                  <c:v>-0.24002699999999999</c:v>
                </c:pt>
                <c:pt idx="13502">
                  <c:v>-0.24014099999999999</c:v>
                </c:pt>
                <c:pt idx="13503">
                  <c:v>-0.24040800000000001</c:v>
                </c:pt>
                <c:pt idx="13504">
                  <c:v>-0.24055299999999999</c:v>
                </c:pt>
                <c:pt idx="13505">
                  <c:v>-0.240757</c:v>
                </c:pt>
                <c:pt idx="13506">
                  <c:v>-0.24094499999999999</c:v>
                </c:pt>
                <c:pt idx="13507">
                  <c:v>-0.24107400000000001</c:v>
                </c:pt>
                <c:pt idx="13508">
                  <c:v>-0.241289</c:v>
                </c:pt>
                <c:pt idx="13509">
                  <c:v>-0.24139099999999999</c:v>
                </c:pt>
                <c:pt idx="13510">
                  <c:v>-0.241591</c:v>
                </c:pt>
                <c:pt idx="13511">
                  <c:v>-0.241698</c:v>
                </c:pt>
                <c:pt idx="13512">
                  <c:v>-0.241866</c:v>
                </c:pt>
                <c:pt idx="13513">
                  <c:v>-0.24199399999999999</c:v>
                </c:pt>
                <c:pt idx="13514">
                  <c:v>-0.24213999999999999</c:v>
                </c:pt>
                <c:pt idx="13515">
                  <c:v>-0.24227099999999999</c:v>
                </c:pt>
                <c:pt idx="13516">
                  <c:v>-0.24238199999999999</c:v>
                </c:pt>
                <c:pt idx="13517">
                  <c:v>-0.24251300000000001</c:v>
                </c:pt>
                <c:pt idx="13518">
                  <c:v>-0.242586</c:v>
                </c:pt>
                <c:pt idx="13519">
                  <c:v>-0.242727</c:v>
                </c:pt>
                <c:pt idx="13520">
                  <c:v>-0.24277399999999999</c:v>
                </c:pt>
                <c:pt idx="13521">
                  <c:v>-0.24291299999999999</c:v>
                </c:pt>
                <c:pt idx="13522">
                  <c:v>-0.24296300000000001</c:v>
                </c:pt>
                <c:pt idx="13523">
                  <c:v>-0.24306800000000001</c:v>
                </c:pt>
                <c:pt idx="13524">
                  <c:v>-0.24315200000000001</c:v>
                </c:pt>
                <c:pt idx="13525">
                  <c:v>-0.243201</c:v>
                </c:pt>
                <c:pt idx="13526">
                  <c:v>-0.243315</c:v>
                </c:pt>
                <c:pt idx="13527">
                  <c:v>-0.243312</c:v>
                </c:pt>
                <c:pt idx="13528">
                  <c:v>-0.24341299999999999</c:v>
                </c:pt>
                <c:pt idx="13529">
                  <c:v>-0.24340300000000001</c:v>
                </c:pt>
                <c:pt idx="13530">
                  <c:v>-0.24347299999999999</c:v>
                </c:pt>
                <c:pt idx="13531">
                  <c:v>-0.24349799999999999</c:v>
                </c:pt>
                <c:pt idx="13532">
                  <c:v>-0.24351800000000001</c:v>
                </c:pt>
                <c:pt idx="13533">
                  <c:v>-0.24356800000000001</c:v>
                </c:pt>
                <c:pt idx="13534">
                  <c:v>-0.24355099999999999</c:v>
                </c:pt>
                <c:pt idx="13535">
                  <c:v>-0.24361099999999999</c:v>
                </c:pt>
                <c:pt idx="13536">
                  <c:v>-0.24357599999999999</c:v>
                </c:pt>
                <c:pt idx="13537">
                  <c:v>-0.24360899999999999</c:v>
                </c:pt>
                <c:pt idx="13538">
                  <c:v>-0.24356800000000001</c:v>
                </c:pt>
                <c:pt idx="13539">
                  <c:v>-0.24357100000000001</c:v>
                </c:pt>
                <c:pt idx="13540">
                  <c:v>-0.24355299999999999</c:v>
                </c:pt>
                <c:pt idx="13541">
                  <c:v>-0.24351999999999999</c:v>
                </c:pt>
                <c:pt idx="13542">
                  <c:v>-0.24351300000000001</c:v>
                </c:pt>
                <c:pt idx="13543">
                  <c:v>-0.24344499999999999</c:v>
                </c:pt>
                <c:pt idx="13544">
                  <c:v>-0.243447</c:v>
                </c:pt>
                <c:pt idx="13545">
                  <c:v>-0.24337</c:v>
                </c:pt>
                <c:pt idx="13546">
                  <c:v>-0.24335100000000001</c:v>
                </c:pt>
                <c:pt idx="13547">
                  <c:v>-0.24326700000000001</c:v>
                </c:pt>
                <c:pt idx="13548">
                  <c:v>-0.24320800000000001</c:v>
                </c:pt>
                <c:pt idx="13549">
                  <c:v>-0.243147</c:v>
                </c:pt>
                <c:pt idx="13550">
                  <c:v>-0.24306</c:v>
                </c:pt>
                <c:pt idx="13551">
                  <c:v>-0.243003</c:v>
                </c:pt>
                <c:pt idx="13552">
                  <c:v>-0.24288199999999999</c:v>
                </c:pt>
                <c:pt idx="13553">
                  <c:v>-0.24281800000000001</c:v>
                </c:pt>
                <c:pt idx="13554">
                  <c:v>-0.242699</c:v>
                </c:pt>
                <c:pt idx="13555">
                  <c:v>-0.242622</c:v>
                </c:pt>
                <c:pt idx="13556">
                  <c:v>-0.24249699999999999</c:v>
                </c:pt>
                <c:pt idx="13557">
                  <c:v>-0.24238199999999999</c:v>
                </c:pt>
                <c:pt idx="13558">
                  <c:v>-0.24226700000000001</c:v>
                </c:pt>
                <c:pt idx="13559">
                  <c:v>-0.24213499999999999</c:v>
                </c:pt>
                <c:pt idx="13560">
                  <c:v>-0.24201600000000001</c:v>
                </c:pt>
                <c:pt idx="13561">
                  <c:v>-0.24182400000000001</c:v>
                </c:pt>
                <c:pt idx="13562">
                  <c:v>-0.241704</c:v>
                </c:pt>
                <c:pt idx="13563">
                  <c:v>-0.24160899999999999</c:v>
                </c:pt>
                <c:pt idx="13564">
                  <c:v>-0.24160499999999999</c:v>
                </c:pt>
                <c:pt idx="13565">
                  <c:v>-0.241481</c:v>
                </c:pt>
                <c:pt idx="13566">
                  <c:v>-0.241235</c:v>
                </c:pt>
                <c:pt idx="13567">
                  <c:v>-0.240923</c:v>
                </c:pt>
                <c:pt idx="13568">
                  <c:v>-0.24060599999999999</c:v>
                </c:pt>
                <c:pt idx="13569">
                  <c:v>-0.24035000000000001</c:v>
                </c:pt>
                <c:pt idx="13570">
                  <c:v>-0.240033</c:v>
                </c:pt>
                <c:pt idx="13571">
                  <c:v>-0.239762</c:v>
                </c:pt>
                <c:pt idx="13572">
                  <c:v>-0.239428</c:v>
                </c:pt>
                <c:pt idx="13573">
                  <c:v>-0.23913899999999999</c:v>
                </c:pt>
                <c:pt idx="13574">
                  <c:v>-0.23882500000000001</c:v>
                </c:pt>
                <c:pt idx="13575">
                  <c:v>-0.23849999999999999</c:v>
                </c:pt>
                <c:pt idx="13576">
                  <c:v>-0.23818700000000001</c:v>
                </c:pt>
                <c:pt idx="13577">
                  <c:v>-0.23782700000000001</c:v>
                </c:pt>
                <c:pt idx="13578">
                  <c:v>-0.23750599999999999</c:v>
                </c:pt>
                <c:pt idx="13579">
                  <c:v>-0.23713400000000001</c:v>
                </c:pt>
                <c:pt idx="13580">
                  <c:v>-0.23679900000000001</c:v>
                </c:pt>
                <c:pt idx="13581">
                  <c:v>-0.23643</c:v>
                </c:pt>
                <c:pt idx="13582">
                  <c:v>-0.23607500000000001</c:v>
                </c:pt>
                <c:pt idx="13583">
                  <c:v>-0.235708</c:v>
                </c:pt>
                <c:pt idx="13584">
                  <c:v>-0.23533299999999999</c:v>
                </c:pt>
                <c:pt idx="13585">
                  <c:v>-0.23496900000000001</c:v>
                </c:pt>
                <c:pt idx="13586">
                  <c:v>-0.234574</c:v>
                </c:pt>
                <c:pt idx="13587">
                  <c:v>-0.23419699999999999</c:v>
                </c:pt>
                <c:pt idx="13588">
                  <c:v>-0.23377400000000001</c:v>
                </c:pt>
                <c:pt idx="13589">
                  <c:v>-0.23338500000000001</c:v>
                </c:pt>
                <c:pt idx="13590">
                  <c:v>-0.23296500000000001</c:v>
                </c:pt>
                <c:pt idx="13591">
                  <c:v>-0.23256499999999999</c:v>
                </c:pt>
                <c:pt idx="13592">
                  <c:v>-0.23214599999999999</c:v>
                </c:pt>
                <c:pt idx="13593">
                  <c:v>-0.23171700000000001</c:v>
                </c:pt>
                <c:pt idx="13594">
                  <c:v>-0.23130300000000001</c:v>
                </c:pt>
                <c:pt idx="13595">
                  <c:v>-0.23085900000000001</c:v>
                </c:pt>
                <c:pt idx="13596">
                  <c:v>-0.23044000000000001</c:v>
                </c:pt>
                <c:pt idx="13597">
                  <c:v>-0.22997400000000001</c:v>
                </c:pt>
                <c:pt idx="13598">
                  <c:v>-0.22953100000000001</c:v>
                </c:pt>
                <c:pt idx="13599">
                  <c:v>-0.22906499999999999</c:v>
                </c:pt>
                <c:pt idx="13600">
                  <c:v>-0.22861200000000001</c:v>
                </c:pt>
                <c:pt idx="13601">
                  <c:v>-0.22814699999999999</c:v>
                </c:pt>
                <c:pt idx="13602">
                  <c:v>-0.22766800000000001</c:v>
                </c:pt>
                <c:pt idx="13603">
                  <c:v>-0.22719500000000001</c:v>
                </c:pt>
                <c:pt idx="13604">
                  <c:v>-0.22670499999999999</c:v>
                </c:pt>
                <c:pt idx="13605">
                  <c:v>-0.22623499999999999</c:v>
                </c:pt>
                <c:pt idx="13606">
                  <c:v>-0.22572600000000001</c:v>
                </c:pt>
                <c:pt idx="13607">
                  <c:v>-0.22523799999999999</c:v>
                </c:pt>
                <c:pt idx="13608">
                  <c:v>-0.224715</c:v>
                </c:pt>
                <c:pt idx="13609">
                  <c:v>-0.22422</c:v>
                </c:pt>
                <c:pt idx="13610">
                  <c:v>-0.22370399999999999</c:v>
                </c:pt>
                <c:pt idx="13611">
                  <c:v>-0.22317799999999999</c:v>
                </c:pt>
                <c:pt idx="13612">
                  <c:v>-0.22265799999999999</c:v>
                </c:pt>
                <c:pt idx="13613">
                  <c:v>-0.222104</c:v>
                </c:pt>
                <c:pt idx="13614">
                  <c:v>-0.22159300000000001</c:v>
                </c:pt>
                <c:pt idx="13615">
                  <c:v>-0.22103500000000001</c:v>
                </c:pt>
                <c:pt idx="13616">
                  <c:v>-0.22050400000000001</c:v>
                </c:pt>
                <c:pt idx="13617">
                  <c:v>-0.21993699999999999</c:v>
                </c:pt>
                <c:pt idx="13618">
                  <c:v>-0.21937899999999999</c:v>
                </c:pt>
                <c:pt idx="13619">
                  <c:v>-0.21882399999999999</c:v>
                </c:pt>
                <c:pt idx="13620">
                  <c:v>-0.21824299999999999</c:v>
                </c:pt>
                <c:pt idx="13621">
                  <c:v>-0.21768199999999999</c:v>
                </c:pt>
                <c:pt idx="13622">
                  <c:v>-0.21708</c:v>
                </c:pt>
                <c:pt idx="13623">
                  <c:v>-0.21651200000000001</c:v>
                </c:pt>
                <c:pt idx="13624">
                  <c:v>-0.215915</c:v>
                </c:pt>
                <c:pt idx="13625">
                  <c:v>-0.21532999999999999</c:v>
                </c:pt>
                <c:pt idx="13626">
                  <c:v>-0.214728</c:v>
                </c:pt>
                <c:pt idx="13627">
                  <c:v>-0.214118</c:v>
                </c:pt>
                <c:pt idx="13628">
                  <c:v>-0.213509</c:v>
                </c:pt>
                <c:pt idx="13629">
                  <c:v>-0.21288299999999999</c:v>
                </c:pt>
                <c:pt idx="13630">
                  <c:v>-0.21227399999999999</c:v>
                </c:pt>
                <c:pt idx="13631">
                  <c:v>-0.211641</c:v>
                </c:pt>
                <c:pt idx="13632">
                  <c:v>-0.211011</c:v>
                </c:pt>
                <c:pt idx="13633">
                  <c:v>-0.21033299999999999</c:v>
                </c:pt>
                <c:pt idx="13634">
                  <c:v>-0.209703</c:v>
                </c:pt>
                <c:pt idx="13635">
                  <c:v>-0.209151</c:v>
                </c:pt>
                <c:pt idx="13636">
                  <c:v>-0.20865500000000001</c:v>
                </c:pt>
                <c:pt idx="13637">
                  <c:v>-0.20805599999999999</c:v>
                </c:pt>
                <c:pt idx="13638">
                  <c:v>-0.20727999999999999</c:v>
                </c:pt>
                <c:pt idx="13639">
                  <c:v>-0.20644100000000001</c:v>
                </c:pt>
                <c:pt idx="13640">
                  <c:v>-0.20560100000000001</c:v>
                </c:pt>
                <c:pt idx="13641">
                  <c:v>-0.20482</c:v>
                </c:pt>
                <c:pt idx="13642">
                  <c:v>-0.20399800000000001</c:v>
                </c:pt>
                <c:pt idx="13643">
                  <c:v>-0.20319599999999999</c:v>
                </c:pt>
                <c:pt idx="13644">
                  <c:v>-0.20236199999999999</c:v>
                </c:pt>
                <c:pt idx="13645">
                  <c:v>-0.201539</c:v>
                </c:pt>
                <c:pt idx="13646">
                  <c:v>-0.20072000000000001</c:v>
                </c:pt>
                <c:pt idx="13647">
                  <c:v>-0.19986100000000001</c:v>
                </c:pt>
                <c:pt idx="13648">
                  <c:v>-0.19903199999999999</c:v>
                </c:pt>
                <c:pt idx="13649">
                  <c:v>-0.19815199999999999</c:v>
                </c:pt>
                <c:pt idx="13650">
                  <c:v>-0.19731699999999999</c:v>
                </c:pt>
                <c:pt idx="13651">
                  <c:v>-0.19644500000000001</c:v>
                </c:pt>
                <c:pt idx="13652">
                  <c:v>-0.19558</c:v>
                </c:pt>
                <c:pt idx="13653">
                  <c:v>-0.194714</c:v>
                </c:pt>
                <c:pt idx="13654">
                  <c:v>-0.193831</c:v>
                </c:pt>
                <c:pt idx="13655">
                  <c:v>-0.19298299999999999</c:v>
                </c:pt>
                <c:pt idx="13656">
                  <c:v>-0.19207299999999999</c:v>
                </c:pt>
                <c:pt idx="13657">
                  <c:v>-0.191166</c:v>
                </c:pt>
                <c:pt idx="13658">
                  <c:v>-0.190251</c:v>
                </c:pt>
                <c:pt idx="13659">
                  <c:v>-0.18945699999999999</c:v>
                </c:pt>
                <c:pt idx="13660">
                  <c:v>-0.18870700000000001</c:v>
                </c:pt>
                <c:pt idx="13661">
                  <c:v>-0.18785199999999999</c:v>
                </c:pt>
                <c:pt idx="13662">
                  <c:v>-0.18684100000000001</c:v>
                </c:pt>
                <c:pt idx="13663">
                  <c:v>-0.185728</c:v>
                </c:pt>
                <c:pt idx="13664">
                  <c:v>-0.184672</c:v>
                </c:pt>
                <c:pt idx="13665">
                  <c:v>-0.183616</c:v>
                </c:pt>
                <c:pt idx="13666">
                  <c:v>-0.18257300000000001</c:v>
                </c:pt>
                <c:pt idx="13667">
                  <c:v>-0.18149899999999999</c:v>
                </c:pt>
                <c:pt idx="13668">
                  <c:v>-0.180419</c:v>
                </c:pt>
                <c:pt idx="13669">
                  <c:v>-0.17934800000000001</c:v>
                </c:pt>
                <c:pt idx="13670">
                  <c:v>-0.17826700000000001</c:v>
                </c:pt>
                <c:pt idx="13671">
                  <c:v>-0.17718300000000001</c:v>
                </c:pt>
                <c:pt idx="13672">
                  <c:v>-0.17607999999999999</c:v>
                </c:pt>
                <c:pt idx="13673">
                  <c:v>-0.174983</c:v>
                </c:pt>
                <c:pt idx="13674">
                  <c:v>-0.17388000000000001</c:v>
                </c:pt>
                <c:pt idx="13675">
                  <c:v>-0.17278399999999999</c:v>
                </c:pt>
                <c:pt idx="13676">
                  <c:v>-0.17166799999999999</c:v>
                </c:pt>
                <c:pt idx="13677">
                  <c:v>-0.17055600000000001</c:v>
                </c:pt>
                <c:pt idx="13678">
                  <c:v>-0.169433</c:v>
                </c:pt>
                <c:pt idx="13679">
                  <c:v>-0.16831099999999999</c:v>
                </c:pt>
                <c:pt idx="13680">
                  <c:v>-0.167186</c:v>
                </c:pt>
                <c:pt idx="13681">
                  <c:v>-0.166044</c:v>
                </c:pt>
                <c:pt idx="13682">
                  <c:v>-0.164911</c:v>
                </c:pt>
                <c:pt idx="13683">
                  <c:v>-0.16375999999999999</c:v>
                </c:pt>
                <c:pt idx="13684">
                  <c:v>-0.16262699999999999</c:v>
                </c:pt>
                <c:pt idx="13685">
                  <c:v>-0.16147400000000001</c:v>
                </c:pt>
                <c:pt idx="13686">
                  <c:v>-0.16032399999999999</c:v>
                </c:pt>
                <c:pt idx="13687">
                  <c:v>-0.159165</c:v>
                </c:pt>
                <c:pt idx="13688">
                  <c:v>-0.157999</c:v>
                </c:pt>
                <c:pt idx="13689">
                  <c:v>-0.15683800000000001</c:v>
                </c:pt>
                <c:pt idx="13690">
                  <c:v>-0.15565699999999999</c:v>
                </c:pt>
                <c:pt idx="13691">
                  <c:v>-0.15448700000000001</c:v>
                </c:pt>
                <c:pt idx="13692">
                  <c:v>-0.15329799999999999</c:v>
                </c:pt>
                <c:pt idx="13693">
                  <c:v>-0.15212300000000001</c:v>
                </c:pt>
                <c:pt idx="13694">
                  <c:v>-0.15093500000000001</c:v>
                </c:pt>
                <c:pt idx="13695">
                  <c:v>-0.14974699999999999</c:v>
                </c:pt>
                <c:pt idx="13696">
                  <c:v>-0.14855499999999999</c:v>
                </c:pt>
                <c:pt idx="13697">
                  <c:v>-0.14735100000000001</c:v>
                </c:pt>
                <c:pt idx="13698">
                  <c:v>-0.146151</c:v>
                </c:pt>
                <c:pt idx="13699">
                  <c:v>-0.14493300000000001</c:v>
                </c:pt>
                <c:pt idx="13700">
                  <c:v>-0.14372699999999999</c:v>
                </c:pt>
                <c:pt idx="13701">
                  <c:v>-0.14250499999999999</c:v>
                </c:pt>
                <c:pt idx="13702">
                  <c:v>-0.141288</c:v>
                </c:pt>
                <c:pt idx="13703">
                  <c:v>-0.14006299999999999</c:v>
                </c:pt>
                <c:pt idx="13704">
                  <c:v>-0.13883499999999999</c:v>
                </c:pt>
                <c:pt idx="13705">
                  <c:v>-0.13761300000000001</c:v>
                </c:pt>
                <c:pt idx="13706">
                  <c:v>-0.136377</c:v>
                </c:pt>
                <c:pt idx="13707">
                  <c:v>-0.13514399999999999</c:v>
                </c:pt>
                <c:pt idx="13708">
                  <c:v>-0.13389300000000001</c:v>
                </c:pt>
                <c:pt idx="13709">
                  <c:v>-0.13264799999999999</c:v>
                </c:pt>
                <c:pt idx="13710">
                  <c:v>-0.13139700000000001</c:v>
                </c:pt>
                <c:pt idx="13711">
                  <c:v>-0.13014600000000001</c:v>
                </c:pt>
                <c:pt idx="13712">
                  <c:v>-0.128888</c:v>
                </c:pt>
                <c:pt idx="13713">
                  <c:v>-0.12762399999999999</c:v>
                </c:pt>
                <c:pt idx="13714">
                  <c:v>-0.126362</c:v>
                </c:pt>
                <c:pt idx="13715">
                  <c:v>-0.12509700000000001</c:v>
                </c:pt>
                <c:pt idx="13716">
                  <c:v>-0.12383</c:v>
                </c:pt>
                <c:pt idx="13717">
                  <c:v>-0.122553</c:v>
                </c:pt>
                <c:pt idx="13718">
                  <c:v>-0.12127599999999999</c:v>
                </c:pt>
                <c:pt idx="13719">
                  <c:v>-0.119993</c:v>
                </c:pt>
                <c:pt idx="13720">
                  <c:v>-0.118715</c:v>
                </c:pt>
                <c:pt idx="13721">
                  <c:v>-0.117424</c:v>
                </c:pt>
                <c:pt idx="13722">
                  <c:v>-0.116132</c:v>
                </c:pt>
                <c:pt idx="13723">
                  <c:v>-0.114832</c:v>
                </c:pt>
                <c:pt idx="13724">
                  <c:v>-0.113534</c:v>
                </c:pt>
                <c:pt idx="13725">
                  <c:v>-0.11224000000000001</c:v>
                </c:pt>
                <c:pt idx="13726">
                  <c:v>-0.110931</c:v>
                </c:pt>
                <c:pt idx="13727">
                  <c:v>-0.10963100000000001</c:v>
                </c:pt>
                <c:pt idx="13728">
                  <c:v>-0.10831399999999999</c:v>
                </c:pt>
                <c:pt idx="13729">
                  <c:v>-0.10700999999999999</c:v>
                </c:pt>
                <c:pt idx="13730">
                  <c:v>-0.105695</c:v>
                </c:pt>
                <c:pt idx="13731">
                  <c:v>-0.10437200000000001</c:v>
                </c:pt>
                <c:pt idx="13732">
                  <c:v>-0.103048</c:v>
                </c:pt>
                <c:pt idx="13733">
                  <c:v>-0.10170999999999999</c:v>
                </c:pt>
                <c:pt idx="13734">
                  <c:v>-0.10038999999999999</c:v>
                </c:pt>
                <c:pt idx="13735">
                  <c:v>-9.9054500000000004E-2</c:v>
                </c:pt>
                <c:pt idx="13736">
                  <c:v>-9.7726499999999994E-2</c:v>
                </c:pt>
                <c:pt idx="13737">
                  <c:v>-9.6387700000000007E-2</c:v>
                </c:pt>
                <c:pt idx="13738">
                  <c:v>-9.5049499999999995E-2</c:v>
                </c:pt>
                <c:pt idx="13739">
                  <c:v>-9.3711699999999995E-2</c:v>
                </c:pt>
                <c:pt idx="13740">
                  <c:v>-9.2363200000000006E-2</c:v>
                </c:pt>
                <c:pt idx="13741">
                  <c:v>-9.1014200000000003E-2</c:v>
                </c:pt>
                <c:pt idx="13742">
                  <c:v>-8.96536E-2</c:v>
                </c:pt>
                <c:pt idx="13743">
                  <c:v>-8.8299699999999995E-2</c:v>
                </c:pt>
                <c:pt idx="13744">
                  <c:v>-8.6940699999999996E-2</c:v>
                </c:pt>
                <c:pt idx="13745">
                  <c:v>-8.5585900000000006E-2</c:v>
                </c:pt>
                <c:pt idx="13746">
                  <c:v>-8.4223999999999993E-2</c:v>
                </c:pt>
                <c:pt idx="13747">
                  <c:v>-8.2863599999999996E-2</c:v>
                </c:pt>
                <c:pt idx="13748">
                  <c:v>-8.14975E-2</c:v>
                </c:pt>
                <c:pt idx="13749">
                  <c:v>-8.0128699999999997E-2</c:v>
                </c:pt>
                <c:pt idx="13750">
                  <c:v>-7.8756499999999993E-2</c:v>
                </c:pt>
                <c:pt idx="13751">
                  <c:v>-7.7373999999999998E-2</c:v>
                </c:pt>
                <c:pt idx="13752">
                  <c:v>-7.5997700000000001E-2</c:v>
                </c:pt>
                <c:pt idx="13753">
                  <c:v>-7.4609999999999996E-2</c:v>
                </c:pt>
                <c:pt idx="13754">
                  <c:v>-7.3234199999999999E-2</c:v>
                </c:pt>
                <c:pt idx="13755">
                  <c:v>-7.1847800000000003E-2</c:v>
                </c:pt>
                <c:pt idx="13756">
                  <c:v>-7.0466799999999996E-2</c:v>
                </c:pt>
                <c:pt idx="13757">
                  <c:v>-6.9081299999999998E-2</c:v>
                </c:pt>
                <c:pt idx="13758">
                  <c:v>-6.76866E-2</c:v>
                </c:pt>
                <c:pt idx="13759">
                  <c:v>-6.6298099999999999E-2</c:v>
                </c:pt>
                <c:pt idx="13760">
                  <c:v>-6.48928E-2</c:v>
                </c:pt>
                <c:pt idx="13761">
                  <c:v>-6.3498899999999997E-2</c:v>
                </c:pt>
                <c:pt idx="13762">
                  <c:v>-6.2089999999999999E-2</c:v>
                </c:pt>
                <c:pt idx="13763">
                  <c:v>-6.0687699999999997E-2</c:v>
                </c:pt>
                <c:pt idx="13764">
                  <c:v>-5.9283299999999997E-2</c:v>
                </c:pt>
                <c:pt idx="13765">
                  <c:v>-5.7878100000000002E-2</c:v>
                </c:pt>
                <c:pt idx="13766">
                  <c:v>-5.6478599999999997E-2</c:v>
                </c:pt>
                <c:pt idx="13767">
                  <c:v>-5.50637E-2</c:v>
                </c:pt>
                <c:pt idx="13768">
                  <c:v>-5.36535E-2</c:v>
                </c:pt>
                <c:pt idx="13769">
                  <c:v>-5.2231399999999997E-2</c:v>
                </c:pt>
                <c:pt idx="13770">
                  <c:v>-5.0816100000000003E-2</c:v>
                </c:pt>
                <c:pt idx="13771">
                  <c:v>-4.9394100000000003E-2</c:v>
                </c:pt>
                <c:pt idx="13772">
                  <c:v>-4.7971100000000003E-2</c:v>
                </c:pt>
                <c:pt idx="13773">
                  <c:v>-4.6546400000000002E-2</c:v>
                </c:pt>
                <c:pt idx="13774">
                  <c:v>-4.5120199999999999E-2</c:v>
                </c:pt>
                <c:pt idx="13775">
                  <c:v>-4.3698599999999997E-2</c:v>
                </c:pt>
                <c:pt idx="13776">
                  <c:v>-4.2269399999999999E-2</c:v>
                </c:pt>
                <c:pt idx="13777">
                  <c:v>-4.0842099999999999E-2</c:v>
                </c:pt>
                <c:pt idx="13778">
                  <c:v>-3.9404500000000002E-2</c:v>
                </c:pt>
                <c:pt idx="13779">
                  <c:v>-3.7974000000000001E-2</c:v>
                </c:pt>
                <c:pt idx="13780">
                  <c:v>-3.65365E-2</c:v>
                </c:pt>
                <c:pt idx="13781">
                  <c:v>-3.5102899999999999E-2</c:v>
                </c:pt>
                <c:pt idx="13782">
                  <c:v>-3.3664899999999998E-2</c:v>
                </c:pt>
                <c:pt idx="13783">
                  <c:v>-3.2219699999999997E-2</c:v>
                </c:pt>
                <c:pt idx="13784">
                  <c:v>-3.07739E-2</c:v>
                </c:pt>
                <c:pt idx="13785">
                  <c:v>-2.93239E-2</c:v>
                </c:pt>
                <c:pt idx="13786">
                  <c:v>-2.79084E-2</c:v>
                </c:pt>
                <c:pt idx="13787">
                  <c:v>-2.6488100000000001E-2</c:v>
                </c:pt>
                <c:pt idx="13788">
                  <c:v>-2.5017000000000001E-2</c:v>
                </c:pt>
                <c:pt idx="13789">
                  <c:v>-2.3464599999999999E-2</c:v>
                </c:pt>
                <c:pt idx="13790">
                  <c:v>-2.2034000000000002E-2</c:v>
                </c:pt>
                <c:pt idx="13791">
                  <c:v>-2.1803199999999998E-2</c:v>
                </c:pt>
                <c:pt idx="13792">
                  <c:v>-2.0939200000000002E-2</c:v>
                </c:pt>
                <c:pt idx="13793">
                  <c:v>-1.9437200000000002E-2</c:v>
                </c:pt>
                <c:pt idx="13794">
                  <c:v>-1.8792799999999998E-2</c:v>
                </c:pt>
                <c:pt idx="13795">
                  <c:v>-1.7310800000000001E-2</c:v>
                </c:pt>
                <c:pt idx="13796">
                  <c:v>-1.6426E-2</c:v>
                </c:pt>
                <c:pt idx="13797">
                  <c:v>-1.53113E-2</c:v>
                </c:pt>
                <c:pt idx="13798">
                  <c:v>-1.40336E-2</c:v>
                </c:pt>
                <c:pt idx="13799">
                  <c:v>-1.32187E-2</c:v>
                </c:pt>
                <c:pt idx="13800">
                  <c:v>-1.18069E-2</c:v>
                </c:pt>
                <c:pt idx="13801">
                  <c:v>-1.09383E-2</c:v>
                </c:pt>
                <c:pt idx="13802" formatCode="0.00E+00">
                  <c:v>-9.7107600000000006E-3</c:v>
                </c:pt>
                <c:pt idx="13803" formatCode="0.00E+00">
                  <c:v>-8.5896199999999992E-3</c:v>
                </c:pt>
                <c:pt idx="13804" formatCode="0.00E+00">
                  <c:v>-7.5882900000000001E-3</c:v>
                </c:pt>
                <c:pt idx="13805" formatCode="0.00E+00">
                  <c:v>-6.3335700000000002E-3</c:v>
                </c:pt>
                <c:pt idx="13806" formatCode="0.00E+00">
                  <c:v>-5.3434800000000003E-3</c:v>
                </c:pt>
                <c:pt idx="13807" formatCode="0.00E+00">
                  <c:v>-4.1724300000000004E-3</c:v>
                </c:pt>
                <c:pt idx="13808" formatCode="0.00E+00">
                  <c:v>-3.0449100000000001E-3</c:v>
                </c:pt>
                <c:pt idx="13809" formatCode="0.00E+00">
                  <c:v>-1.9989600000000001E-3</c:v>
                </c:pt>
                <c:pt idx="13810" formatCode="0.00E+00">
                  <c:v>-8.0438099999999995E-4</c:v>
                </c:pt>
                <c:pt idx="13811" formatCode="0.00E+00">
                  <c:v>2.6213000000000001E-4</c:v>
                </c:pt>
                <c:pt idx="13812" formatCode="0.00E+00">
                  <c:v>1.37356E-3</c:v>
                </c:pt>
                <c:pt idx="13813" formatCode="0.00E+00">
                  <c:v>2.55748E-3</c:v>
                </c:pt>
                <c:pt idx="13814" formatCode="0.00E+00">
                  <c:v>3.5672899999999999E-3</c:v>
                </c:pt>
                <c:pt idx="13815" formatCode="0.00E+00">
                  <c:v>4.7983100000000001E-3</c:v>
                </c:pt>
                <c:pt idx="13816" formatCode="0.00E+00">
                  <c:v>5.8344900000000003E-3</c:v>
                </c:pt>
                <c:pt idx="13817" formatCode="0.00E+00">
                  <c:v>6.9799399999999996E-3</c:v>
                </c:pt>
                <c:pt idx="13818" formatCode="0.00E+00">
                  <c:v>8.1362499999999994E-3</c:v>
                </c:pt>
                <c:pt idx="13819" formatCode="0.00E+00">
                  <c:v>9.1703900000000005E-3</c:v>
                </c:pt>
                <c:pt idx="13820">
                  <c:v>1.04031E-2</c:v>
                </c:pt>
                <c:pt idx="13821">
                  <c:v>1.14206E-2</c:v>
                </c:pt>
                <c:pt idx="13822">
                  <c:v>1.2621200000000001E-2</c:v>
                </c:pt>
                <c:pt idx="13823">
                  <c:v>1.3704900000000001E-2</c:v>
                </c:pt>
                <c:pt idx="13824">
                  <c:v>1.4829800000000001E-2</c:v>
                </c:pt>
                <c:pt idx="13825">
                  <c:v>1.59743E-2</c:v>
                </c:pt>
                <c:pt idx="13826">
                  <c:v>1.7061199999999999E-2</c:v>
                </c:pt>
                <c:pt idx="13827">
                  <c:v>1.8223099999999999E-2</c:v>
                </c:pt>
                <c:pt idx="13828">
                  <c:v>1.9308700000000002E-2</c:v>
                </c:pt>
                <c:pt idx="13829">
                  <c:v>2.04774E-2</c:v>
                </c:pt>
                <c:pt idx="13830">
                  <c:v>2.1553900000000001E-2</c:v>
                </c:pt>
                <c:pt idx="13831">
                  <c:v>2.2738100000000001E-2</c:v>
                </c:pt>
                <c:pt idx="13832">
                  <c:v>2.38056E-2</c:v>
                </c:pt>
                <c:pt idx="13833">
                  <c:v>2.4976700000000001E-2</c:v>
                </c:pt>
                <c:pt idx="13834">
                  <c:v>2.60822E-2</c:v>
                </c:pt>
                <c:pt idx="13835">
                  <c:v>2.7184199999999999E-2</c:v>
                </c:pt>
                <c:pt idx="13836">
                  <c:v>2.8371199999999999E-2</c:v>
                </c:pt>
                <c:pt idx="13837">
                  <c:v>2.94022E-2</c:v>
                </c:pt>
                <c:pt idx="13838">
                  <c:v>3.0636099999999999E-2</c:v>
                </c:pt>
                <c:pt idx="13839">
                  <c:v>3.1671900000000003E-2</c:v>
                </c:pt>
                <c:pt idx="13840">
                  <c:v>3.2855500000000003E-2</c:v>
                </c:pt>
                <c:pt idx="13841">
                  <c:v>3.3977199999999999E-2</c:v>
                </c:pt>
                <c:pt idx="13842">
                  <c:v>3.5060099999999997E-2</c:v>
                </c:pt>
                <c:pt idx="13843">
                  <c:v>3.6261000000000002E-2</c:v>
                </c:pt>
                <c:pt idx="13844">
                  <c:v>3.7296500000000003E-2</c:v>
                </c:pt>
                <c:pt idx="13845">
                  <c:v>3.8492400000000003E-2</c:v>
                </c:pt>
                <c:pt idx="13846">
                  <c:v>3.9573499999999998E-2</c:v>
                </c:pt>
                <c:pt idx="13847">
                  <c:v>4.0707100000000003E-2</c:v>
                </c:pt>
                <c:pt idx="13848">
                  <c:v>4.1855200000000002E-2</c:v>
                </c:pt>
                <c:pt idx="13849">
                  <c:v>4.2947600000000002E-2</c:v>
                </c:pt>
                <c:pt idx="13850">
                  <c:v>4.4101799999999997E-2</c:v>
                </c:pt>
                <c:pt idx="13851">
                  <c:v>4.5216699999999999E-2</c:v>
                </c:pt>
                <c:pt idx="13852">
                  <c:v>4.6330900000000001E-2</c:v>
                </c:pt>
                <c:pt idx="13853">
                  <c:v>4.7474799999999998E-2</c:v>
                </c:pt>
                <c:pt idx="13854">
                  <c:v>4.8568500000000001E-2</c:v>
                </c:pt>
                <c:pt idx="13855">
                  <c:v>4.96961E-2</c:v>
                </c:pt>
                <c:pt idx="13856">
                  <c:v>5.0849400000000003E-2</c:v>
                </c:pt>
                <c:pt idx="13857">
                  <c:v>5.1929799999999998E-2</c:v>
                </c:pt>
                <c:pt idx="13858">
                  <c:v>5.3088299999999998E-2</c:v>
                </c:pt>
                <c:pt idx="13859">
                  <c:v>5.4106099999999997E-2</c:v>
                </c:pt>
                <c:pt idx="13860">
                  <c:v>5.5304699999999998E-2</c:v>
                </c:pt>
                <c:pt idx="13861">
                  <c:v>5.6546899999999997E-2</c:v>
                </c:pt>
                <c:pt idx="13862">
                  <c:v>5.7614899999999997E-2</c:v>
                </c:pt>
                <c:pt idx="13863">
                  <c:v>5.72709E-2</c:v>
                </c:pt>
                <c:pt idx="13864">
                  <c:v>5.75629E-2</c:v>
                </c:pt>
                <c:pt idx="13865">
                  <c:v>5.8815800000000001E-2</c:v>
                </c:pt>
                <c:pt idx="13866">
                  <c:v>5.8857300000000001E-2</c:v>
                </c:pt>
                <c:pt idx="13867">
                  <c:v>6.0042999999999999E-2</c:v>
                </c:pt>
                <c:pt idx="13868">
                  <c:v>6.04361E-2</c:v>
                </c:pt>
                <c:pt idx="13869">
                  <c:v>6.1100700000000001E-2</c:v>
                </c:pt>
                <c:pt idx="13870">
                  <c:v>6.20227E-2</c:v>
                </c:pt>
                <c:pt idx="13871">
                  <c:v>6.2286300000000003E-2</c:v>
                </c:pt>
                <c:pt idx="13872">
                  <c:v>6.3385800000000006E-2</c:v>
                </c:pt>
                <c:pt idx="13873">
                  <c:v>6.3699199999999997E-2</c:v>
                </c:pt>
                <c:pt idx="13874">
                  <c:v>6.4560300000000001E-2</c:v>
                </c:pt>
                <c:pt idx="13875">
                  <c:v>6.5191200000000005E-2</c:v>
                </c:pt>
                <c:pt idx="13876">
                  <c:v>6.5759999999999999E-2</c:v>
                </c:pt>
                <c:pt idx="13877">
                  <c:v>6.6583699999999996E-2</c:v>
                </c:pt>
                <c:pt idx="13878">
                  <c:v>6.7081100000000005E-2</c:v>
                </c:pt>
                <c:pt idx="13879">
                  <c:v>6.7860900000000002E-2</c:v>
                </c:pt>
                <c:pt idx="13880">
                  <c:v>6.8475900000000006E-2</c:v>
                </c:pt>
                <c:pt idx="13881">
                  <c:v>6.91528E-2</c:v>
                </c:pt>
                <c:pt idx="13882">
                  <c:v>6.9786399999999998E-2</c:v>
                </c:pt>
                <c:pt idx="13883">
                  <c:v>7.0408999999999999E-2</c:v>
                </c:pt>
                <c:pt idx="13884">
                  <c:v>7.1063299999999996E-2</c:v>
                </c:pt>
                <c:pt idx="13885">
                  <c:v>7.1905300000000005E-2</c:v>
                </c:pt>
                <c:pt idx="13886">
                  <c:v>7.2479699999999994E-2</c:v>
                </c:pt>
                <c:pt idx="13887">
                  <c:v>7.1648799999999999E-2</c:v>
                </c:pt>
                <c:pt idx="13888">
                  <c:v>7.15591E-2</c:v>
                </c:pt>
                <c:pt idx="13889">
                  <c:v>7.2229500000000002E-2</c:v>
                </c:pt>
                <c:pt idx="13890">
                  <c:v>7.19389E-2</c:v>
                </c:pt>
                <c:pt idx="13891">
                  <c:v>7.2545100000000001E-2</c:v>
                </c:pt>
                <c:pt idx="13892">
                  <c:v>7.2542200000000001E-2</c:v>
                </c:pt>
                <c:pt idx="13893">
                  <c:v>7.2715000000000002E-2</c:v>
                </c:pt>
                <c:pt idx="13894">
                  <c:v>7.3150499999999993E-2</c:v>
                </c:pt>
                <c:pt idx="13895">
                  <c:v>7.2981599999999994E-2</c:v>
                </c:pt>
                <c:pt idx="13896">
                  <c:v>7.3577100000000006E-2</c:v>
                </c:pt>
                <c:pt idx="13897">
                  <c:v>7.3448200000000005E-2</c:v>
                </c:pt>
                <c:pt idx="13898">
                  <c:v>7.3832499999999995E-2</c:v>
                </c:pt>
                <c:pt idx="13899">
                  <c:v>7.40122E-2</c:v>
                </c:pt>
                <c:pt idx="13900">
                  <c:v>7.4076299999999998E-2</c:v>
                </c:pt>
                <c:pt idx="13901">
                  <c:v>7.4506600000000006E-2</c:v>
                </c:pt>
                <c:pt idx="13902">
                  <c:v>7.4428900000000006E-2</c:v>
                </c:pt>
                <c:pt idx="13903">
                  <c:v>7.4860300000000005E-2</c:v>
                </c:pt>
                <c:pt idx="13904">
                  <c:v>7.4884300000000001E-2</c:v>
                </c:pt>
                <c:pt idx="13905">
                  <c:v>7.5137099999999998E-2</c:v>
                </c:pt>
                <c:pt idx="13906">
                  <c:v>7.5358599999999998E-2</c:v>
                </c:pt>
                <c:pt idx="13907">
                  <c:v>7.5435199999999994E-2</c:v>
                </c:pt>
                <c:pt idx="13908">
                  <c:v>7.5778399999999996E-2</c:v>
                </c:pt>
                <c:pt idx="13909">
                  <c:v>7.5801999999999994E-2</c:v>
                </c:pt>
                <c:pt idx="13910">
                  <c:v>7.6125600000000002E-2</c:v>
                </c:pt>
                <c:pt idx="13911">
                  <c:v>7.6222700000000004E-2</c:v>
                </c:pt>
                <c:pt idx="13912">
                  <c:v>7.6428999999999997E-2</c:v>
                </c:pt>
                <c:pt idx="13913">
                  <c:v>7.6648300000000003E-2</c:v>
                </c:pt>
                <c:pt idx="13914">
                  <c:v>7.6734999999999998E-2</c:v>
                </c:pt>
                <c:pt idx="13915">
                  <c:v>7.7028600000000003E-2</c:v>
                </c:pt>
                <c:pt idx="13916">
                  <c:v>7.7089900000000003E-2</c:v>
                </c:pt>
                <c:pt idx="13917">
                  <c:v>7.7351600000000006E-2</c:v>
                </c:pt>
                <c:pt idx="13918">
                  <c:v>7.7496499999999996E-2</c:v>
                </c:pt>
                <c:pt idx="13919">
                  <c:v>7.7641699999999994E-2</c:v>
                </c:pt>
                <c:pt idx="13920">
                  <c:v>7.7898499999999996E-2</c:v>
                </c:pt>
                <c:pt idx="13921">
                  <c:v>7.79585E-2</c:v>
                </c:pt>
                <c:pt idx="13922">
                  <c:v>7.8239100000000006E-2</c:v>
                </c:pt>
                <c:pt idx="13923">
                  <c:v>7.8333600000000003E-2</c:v>
                </c:pt>
                <c:pt idx="13924">
                  <c:v>7.8511200000000003E-2</c:v>
                </c:pt>
                <c:pt idx="13925">
                  <c:v>7.8730999999999995E-2</c:v>
                </c:pt>
                <c:pt idx="13926">
                  <c:v>7.8788200000000003E-2</c:v>
                </c:pt>
                <c:pt idx="13927">
                  <c:v>7.9086299999999998E-2</c:v>
                </c:pt>
                <c:pt idx="13928">
                  <c:v>7.91327E-2</c:v>
                </c:pt>
                <c:pt idx="13929">
                  <c:v>7.9362600000000005E-2</c:v>
                </c:pt>
                <c:pt idx="13930">
                  <c:v>7.9528500000000002E-2</c:v>
                </c:pt>
                <c:pt idx="13931">
                  <c:v>7.9613100000000006E-2</c:v>
                </c:pt>
                <c:pt idx="13932">
                  <c:v>7.9899999999999999E-2</c:v>
                </c:pt>
                <c:pt idx="13933">
                  <c:v>7.99097E-2</c:v>
                </c:pt>
                <c:pt idx="13934">
                  <c:v>8.0185099999999995E-2</c:v>
                </c:pt>
                <c:pt idx="13935">
                  <c:v>8.0271700000000001E-2</c:v>
                </c:pt>
                <c:pt idx="13936">
                  <c:v>8.0421199999999998E-2</c:v>
                </c:pt>
                <c:pt idx="13937">
                  <c:v>8.0645800000000004E-2</c:v>
                </c:pt>
                <c:pt idx="13938">
                  <c:v>8.0679200000000006E-2</c:v>
                </c:pt>
                <c:pt idx="13939">
                  <c:v>8.0958100000000005E-2</c:v>
                </c:pt>
                <c:pt idx="13940">
                  <c:v>8.0999500000000002E-2</c:v>
                </c:pt>
                <c:pt idx="13941">
                  <c:v>8.1210400000000002E-2</c:v>
                </c:pt>
                <c:pt idx="13942">
                  <c:v>8.1350000000000006E-2</c:v>
                </c:pt>
                <c:pt idx="13943">
                  <c:v>8.14473E-2</c:v>
                </c:pt>
                <c:pt idx="13944">
                  <c:v>8.1665000000000001E-2</c:v>
                </c:pt>
                <c:pt idx="13945">
                  <c:v>8.1719100000000003E-2</c:v>
                </c:pt>
                <c:pt idx="13946">
                  <c:v>8.1932099999999994E-2</c:v>
                </c:pt>
                <c:pt idx="13947">
                  <c:v>8.2025600000000004E-2</c:v>
                </c:pt>
                <c:pt idx="13948">
                  <c:v>8.2176100000000002E-2</c:v>
                </c:pt>
                <c:pt idx="13949">
                  <c:v>8.2328200000000004E-2</c:v>
                </c:pt>
                <c:pt idx="13950">
                  <c:v>8.2433400000000004E-2</c:v>
                </c:pt>
                <c:pt idx="13951">
                  <c:v>8.26046E-2</c:v>
                </c:pt>
                <c:pt idx="13952">
                  <c:v>8.2705799999999996E-2</c:v>
                </c:pt>
                <c:pt idx="13953">
                  <c:v>8.2853499999999997E-2</c:v>
                </c:pt>
                <c:pt idx="13954">
                  <c:v>8.2973099999999994E-2</c:v>
                </c:pt>
                <c:pt idx="13955">
                  <c:v>8.3098500000000006E-2</c:v>
                </c:pt>
                <c:pt idx="13956">
                  <c:v>8.3228499999999997E-2</c:v>
                </c:pt>
                <c:pt idx="13957">
                  <c:v>8.3349199999999998E-2</c:v>
                </c:pt>
                <c:pt idx="13958">
                  <c:v>8.3474400000000004E-2</c:v>
                </c:pt>
                <c:pt idx="13959">
                  <c:v>8.36007E-2</c:v>
                </c:pt>
                <c:pt idx="13960">
                  <c:v>8.3720299999999997E-2</c:v>
                </c:pt>
                <c:pt idx="13961">
                  <c:v>8.3844799999999997E-2</c:v>
                </c:pt>
                <c:pt idx="13962">
                  <c:v>8.3959900000000004E-2</c:v>
                </c:pt>
                <c:pt idx="13963">
                  <c:v>8.4073700000000001E-2</c:v>
                </c:pt>
                <c:pt idx="13964">
                  <c:v>8.4189200000000006E-2</c:v>
                </c:pt>
                <c:pt idx="13965">
                  <c:v>8.4294599999999997E-2</c:v>
                </c:pt>
                <c:pt idx="13966">
                  <c:v>8.4413500000000002E-2</c:v>
                </c:pt>
                <c:pt idx="13967">
                  <c:v>8.45138E-2</c:v>
                </c:pt>
                <c:pt idx="13968">
                  <c:v>8.4636000000000003E-2</c:v>
                </c:pt>
                <c:pt idx="13969">
                  <c:v>8.4732299999999997E-2</c:v>
                </c:pt>
                <c:pt idx="13970">
                  <c:v>8.4851300000000004E-2</c:v>
                </c:pt>
                <c:pt idx="13971">
                  <c:v>8.4950499999999998E-2</c:v>
                </c:pt>
                <c:pt idx="13972">
                  <c:v>8.5054400000000002E-2</c:v>
                </c:pt>
                <c:pt idx="13973">
                  <c:v>8.5163500000000003E-2</c:v>
                </c:pt>
                <c:pt idx="13974">
                  <c:v>8.5242499999999999E-2</c:v>
                </c:pt>
                <c:pt idx="13975">
                  <c:v>8.5362099999999996E-2</c:v>
                </c:pt>
                <c:pt idx="13976">
                  <c:v>8.5431400000000005E-2</c:v>
                </c:pt>
                <c:pt idx="13977">
                  <c:v>8.55519E-2</c:v>
                </c:pt>
                <c:pt idx="13978">
                  <c:v>8.5631499999999999E-2</c:v>
                </c:pt>
                <c:pt idx="13979">
                  <c:v>8.5728200000000004E-2</c:v>
                </c:pt>
                <c:pt idx="13980">
                  <c:v>8.5830100000000006E-2</c:v>
                </c:pt>
                <c:pt idx="13981">
                  <c:v>8.5898799999999997E-2</c:v>
                </c:pt>
                <c:pt idx="13982">
                  <c:v>8.6016999999999996E-2</c:v>
                </c:pt>
                <c:pt idx="13983">
                  <c:v>8.6069599999999996E-2</c:v>
                </c:pt>
                <c:pt idx="13984">
                  <c:v>8.6178000000000005E-2</c:v>
                </c:pt>
                <c:pt idx="13985">
                  <c:v>8.6240300000000006E-2</c:v>
                </c:pt>
                <c:pt idx="13986">
                  <c:v>8.6328000000000002E-2</c:v>
                </c:pt>
                <c:pt idx="13987">
                  <c:v>8.64153E-2</c:v>
                </c:pt>
                <c:pt idx="13988">
                  <c:v>8.6476899999999995E-2</c:v>
                </c:pt>
                <c:pt idx="13989">
                  <c:v>8.6577399999999999E-2</c:v>
                </c:pt>
                <c:pt idx="13990">
                  <c:v>8.6626800000000004E-2</c:v>
                </c:pt>
                <c:pt idx="13991">
                  <c:v>8.6726399999999995E-2</c:v>
                </c:pt>
                <c:pt idx="13992">
                  <c:v>8.6779499999999996E-2</c:v>
                </c:pt>
                <c:pt idx="13993">
                  <c:v>8.6857599999999993E-2</c:v>
                </c:pt>
                <c:pt idx="13994">
                  <c:v>8.6921300000000007E-2</c:v>
                </c:pt>
                <c:pt idx="13995">
                  <c:v>8.6979299999999996E-2</c:v>
                </c:pt>
                <c:pt idx="13996">
                  <c:v>8.7059999999999998E-2</c:v>
                </c:pt>
                <c:pt idx="13997">
                  <c:v>8.7105399999999999E-2</c:v>
                </c:pt>
                <c:pt idx="13998">
                  <c:v>8.7185499999999999E-2</c:v>
                </c:pt>
                <c:pt idx="13999">
                  <c:v>8.7228899999999998E-2</c:v>
                </c:pt>
                <c:pt idx="14000">
                  <c:v>8.7299000000000002E-2</c:v>
                </c:pt>
                <c:pt idx="14001">
                  <c:v>8.7354399999999999E-2</c:v>
                </c:pt>
                <c:pt idx="14002">
                  <c:v>8.7405999999999998E-2</c:v>
                </c:pt>
                <c:pt idx="14003">
                  <c:v>8.7464600000000003E-2</c:v>
                </c:pt>
                <c:pt idx="14004">
                  <c:v>8.7503999999999998E-2</c:v>
                </c:pt>
                <c:pt idx="14005">
                  <c:v>8.7560499999999999E-2</c:v>
                </c:pt>
                <c:pt idx="14006">
                  <c:v>8.7603700000000007E-2</c:v>
                </c:pt>
                <c:pt idx="14007">
                  <c:v>8.7650500000000006E-2</c:v>
                </c:pt>
                <c:pt idx="14008">
                  <c:v>8.7696099999999999E-2</c:v>
                </c:pt>
                <c:pt idx="14009">
                  <c:v>8.7738399999999994E-2</c:v>
                </c:pt>
                <c:pt idx="14010">
                  <c:v>8.7780399999999995E-2</c:v>
                </c:pt>
                <c:pt idx="14011">
                  <c:v>8.78274E-2</c:v>
                </c:pt>
                <c:pt idx="14012">
                  <c:v>8.7854799999999997E-2</c:v>
                </c:pt>
                <c:pt idx="14013">
                  <c:v>8.7899599999999994E-2</c:v>
                </c:pt>
                <c:pt idx="14014">
                  <c:v>8.7922E-2</c:v>
                </c:pt>
                <c:pt idx="14015">
                  <c:v>8.7955699999999998E-2</c:v>
                </c:pt>
                <c:pt idx="14016">
                  <c:v>8.7990100000000002E-2</c:v>
                </c:pt>
                <c:pt idx="14017">
                  <c:v>8.8003200000000004E-2</c:v>
                </c:pt>
                <c:pt idx="14018">
                  <c:v>8.8051199999999996E-2</c:v>
                </c:pt>
                <c:pt idx="14019">
                  <c:v>8.8054800000000003E-2</c:v>
                </c:pt>
                <c:pt idx="14020">
                  <c:v>8.8100700000000004E-2</c:v>
                </c:pt>
                <c:pt idx="14021">
                  <c:v>8.8112800000000005E-2</c:v>
                </c:pt>
                <c:pt idx="14022">
                  <c:v>8.8130500000000001E-2</c:v>
                </c:pt>
                <c:pt idx="14023">
                  <c:v>8.8158500000000001E-2</c:v>
                </c:pt>
                <c:pt idx="14024">
                  <c:v>8.8149099999999994E-2</c:v>
                </c:pt>
                <c:pt idx="14025">
                  <c:v>8.8186E-2</c:v>
                </c:pt>
                <c:pt idx="14026">
                  <c:v>8.8172600000000004E-2</c:v>
                </c:pt>
                <c:pt idx="14027">
                  <c:v>8.8198799999999994E-2</c:v>
                </c:pt>
                <c:pt idx="14028">
                  <c:v>8.8201699999999994E-2</c:v>
                </c:pt>
                <c:pt idx="14029">
                  <c:v>8.8204900000000003E-2</c:v>
                </c:pt>
                <c:pt idx="14030">
                  <c:v>8.8223599999999999E-2</c:v>
                </c:pt>
                <c:pt idx="14031">
                  <c:v>8.8210999999999998E-2</c:v>
                </c:pt>
                <c:pt idx="14032">
                  <c:v>8.8228699999999993E-2</c:v>
                </c:pt>
                <c:pt idx="14033">
                  <c:v>8.8213E-2</c:v>
                </c:pt>
                <c:pt idx="14034">
                  <c:v>8.8213E-2</c:v>
                </c:pt>
                <c:pt idx="14035">
                  <c:v>8.8201500000000002E-2</c:v>
                </c:pt>
                <c:pt idx="14036">
                  <c:v>8.8191699999999998E-2</c:v>
                </c:pt>
                <c:pt idx="14037">
                  <c:v>8.8186200000000006E-2</c:v>
                </c:pt>
                <c:pt idx="14038">
                  <c:v>8.8173399999999999E-2</c:v>
                </c:pt>
                <c:pt idx="14039">
                  <c:v>8.8162599999999994E-2</c:v>
                </c:pt>
                <c:pt idx="14040">
                  <c:v>8.8147100000000006E-2</c:v>
                </c:pt>
                <c:pt idx="14041">
                  <c:v>8.8133199999999995E-2</c:v>
                </c:pt>
                <c:pt idx="14042">
                  <c:v>8.8111099999999998E-2</c:v>
                </c:pt>
                <c:pt idx="14043">
                  <c:v>8.8094099999999995E-2</c:v>
                </c:pt>
                <c:pt idx="14044">
                  <c:v>8.8058499999999998E-2</c:v>
                </c:pt>
                <c:pt idx="14045">
                  <c:v>8.8039900000000004E-2</c:v>
                </c:pt>
                <c:pt idx="14046">
                  <c:v>8.8005200000000006E-2</c:v>
                </c:pt>
                <c:pt idx="14047">
                  <c:v>8.7981199999999996E-2</c:v>
                </c:pt>
                <c:pt idx="14048">
                  <c:v>8.7951600000000005E-2</c:v>
                </c:pt>
                <c:pt idx="14049">
                  <c:v>8.7911400000000001E-2</c:v>
                </c:pt>
                <c:pt idx="14050">
                  <c:v>8.7888300000000003E-2</c:v>
                </c:pt>
                <c:pt idx="14051">
                  <c:v>8.7839899999999999E-2</c:v>
                </c:pt>
                <c:pt idx="14052">
                  <c:v>8.7813199999999994E-2</c:v>
                </c:pt>
                <c:pt idx="14053">
                  <c:v>8.7760199999999997E-2</c:v>
                </c:pt>
                <c:pt idx="14054">
                  <c:v>8.77169E-2</c:v>
                </c:pt>
                <c:pt idx="14055">
                  <c:v>8.7671799999999994E-2</c:v>
                </c:pt>
                <c:pt idx="14056">
                  <c:v>8.7619900000000001E-2</c:v>
                </c:pt>
                <c:pt idx="14057">
                  <c:v>8.7579000000000004E-2</c:v>
                </c:pt>
                <c:pt idx="14058">
                  <c:v>8.7517499999999998E-2</c:v>
                </c:pt>
                <c:pt idx="14059">
                  <c:v>8.74698E-2</c:v>
                </c:pt>
                <c:pt idx="14060">
                  <c:v>8.7409600000000004E-2</c:v>
                </c:pt>
                <c:pt idx="14061">
                  <c:v>8.7357799999999999E-2</c:v>
                </c:pt>
                <c:pt idx="14062">
                  <c:v>8.7294800000000006E-2</c:v>
                </c:pt>
                <c:pt idx="14063">
                  <c:v>8.7232000000000004E-2</c:v>
                </c:pt>
                <c:pt idx="14064">
                  <c:v>8.7162699999999996E-2</c:v>
                </c:pt>
                <c:pt idx="14065">
                  <c:v>8.7095699999999998E-2</c:v>
                </c:pt>
                <c:pt idx="14066">
                  <c:v>8.70277E-2</c:v>
                </c:pt>
                <c:pt idx="14067">
                  <c:v>8.6952199999999993E-2</c:v>
                </c:pt>
                <c:pt idx="14068">
                  <c:v>8.6884900000000001E-2</c:v>
                </c:pt>
                <c:pt idx="14069">
                  <c:v>8.68004E-2</c:v>
                </c:pt>
                <c:pt idx="14070">
                  <c:v>8.6736300000000002E-2</c:v>
                </c:pt>
                <c:pt idx="14071">
                  <c:v>8.66484E-2</c:v>
                </c:pt>
                <c:pt idx="14072">
                  <c:v>8.6572999999999997E-2</c:v>
                </c:pt>
                <c:pt idx="14073">
                  <c:v>8.6484400000000003E-2</c:v>
                </c:pt>
                <c:pt idx="14074">
                  <c:v>8.6391300000000004E-2</c:v>
                </c:pt>
                <c:pt idx="14075">
                  <c:v>8.6310700000000004E-2</c:v>
                </c:pt>
                <c:pt idx="14076">
                  <c:v>8.6205000000000004E-2</c:v>
                </c:pt>
                <c:pt idx="14077">
                  <c:v>8.6124999999999993E-2</c:v>
                </c:pt>
                <c:pt idx="14078">
                  <c:v>8.6017200000000002E-2</c:v>
                </c:pt>
                <c:pt idx="14079">
                  <c:v>8.5929000000000005E-2</c:v>
                </c:pt>
                <c:pt idx="14080">
                  <c:v>8.5831299999999999E-2</c:v>
                </c:pt>
                <c:pt idx="14081">
                  <c:v>8.5726300000000005E-2</c:v>
                </c:pt>
                <c:pt idx="14082">
                  <c:v>8.5630800000000007E-2</c:v>
                </c:pt>
                <c:pt idx="14083">
                  <c:v>8.55104E-2</c:v>
                </c:pt>
                <c:pt idx="14084">
                  <c:v>8.5409100000000002E-2</c:v>
                </c:pt>
                <c:pt idx="14085">
                  <c:v>8.5287500000000002E-2</c:v>
                </c:pt>
                <c:pt idx="14086">
                  <c:v>8.5175799999999996E-2</c:v>
                </c:pt>
                <c:pt idx="14087">
                  <c:v>8.5060399999999994E-2</c:v>
                </c:pt>
                <c:pt idx="14088">
                  <c:v>8.4939600000000004E-2</c:v>
                </c:pt>
                <c:pt idx="14089">
                  <c:v>8.4824899999999995E-2</c:v>
                </c:pt>
                <c:pt idx="14090">
                  <c:v>8.4700200000000003E-2</c:v>
                </c:pt>
                <c:pt idx="14091">
                  <c:v>8.4578899999999999E-2</c:v>
                </c:pt>
                <c:pt idx="14092">
                  <c:v>8.44525E-2</c:v>
                </c:pt>
                <c:pt idx="14093">
                  <c:v>8.4320599999999996E-2</c:v>
                </c:pt>
                <c:pt idx="14094">
                  <c:v>8.4184599999999998E-2</c:v>
                </c:pt>
                <c:pt idx="14095">
                  <c:v>8.4047499999999997E-2</c:v>
                </c:pt>
                <c:pt idx="14096">
                  <c:v>8.3904800000000002E-2</c:v>
                </c:pt>
                <c:pt idx="14097">
                  <c:v>8.3772799999999994E-2</c:v>
                </c:pt>
                <c:pt idx="14098">
                  <c:v>8.3624799999999999E-2</c:v>
                </c:pt>
                <c:pt idx="14099">
                  <c:v>8.34873E-2</c:v>
                </c:pt>
                <c:pt idx="14100">
                  <c:v>8.3339499999999997E-2</c:v>
                </c:pt>
                <c:pt idx="14101">
                  <c:v>8.3189799999999994E-2</c:v>
                </c:pt>
                <c:pt idx="14102">
                  <c:v>8.3047700000000002E-2</c:v>
                </c:pt>
                <c:pt idx="14103">
                  <c:v>8.2879900000000006E-2</c:v>
                </c:pt>
                <c:pt idx="14104">
                  <c:v>8.2733399999999999E-2</c:v>
                </c:pt>
                <c:pt idx="14105">
                  <c:v>8.25602E-2</c:v>
                </c:pt>
                <c:pt idx="14106">
                  <c:v>8.2406999999999994E-2</c:v>
                </c:pt>
                <c:pt idx="14107">
                  <c:v>8.2244200000000003E-2</c:v>
                </c:pt>
                <c:pt idx="14108">
                  <c:v>8.2072300000000001E-2</c:v>
                </c:pt>
                <c:pt idx="14109">
                  <c:v>8.1914799999999996E-2</c:v>
                </c:pt>
                <c:pt idx="14110">
                  <c:v>8.1730999999999998E-2</c:v>
                </c:pt>
                <c:pt idx="14111">
                  <c:v>8.1573800000000002E-2</c:v>
                </c:pt>
                <c:pt idx="14112">
                  <c:v>8.1389299999999998E-2</c:v>
                </c:pt>
                <c:pt idx="14113">
                  <c:v>8.1212599999999996E-2</c:v>
                </c:pt>
                <c:pt idx="14114">
                  <c:v>8.1029599999999993E-2</c:v>
                </c:pt>
                <c:pt idx="14115">
                  <c:v>8.0839599999999998E-2</c:v>
                </c:pt>
                <c:pt idx="14116">
                  <c:v>8.0664600000000003E-2</c:v>
                </c:pt>
                <c:pt idx="14117">
                  <c:v>8.0468499999999998E-2</c:v>
                </c:pt>
                <c:pt idx="14118">
                  <c:v>8.0283099999999996E-2</c:v>
                </c:pt>
                <c:pt idx="14119">
                  <c:v>8.00844E-2</c:v>
                </c:pt>
                <c:pt idx="14120">
                  <c:v>7.9891199999999996E-2</c:v>
                </c:pt>
                <c:pt idx="14121">
                  <c:v>7.9697199999999996E-2</c:v>
                </c:pt>
                <c:pt idx="14122">
                  <c:v>7.9494899999999993E-2</c:v>
                </c:pt>
                <c:pt idx="14123">
                  <c:v>7.9290600000000003E-2</c:v>
                </c:pt>
                <c:pt idx="14124">
                  <c:v>7.9081700000000005E-2</c:v>
                </c:pt>
                <c:pt idx="14125">
                  <c:v>7.8871700000000003E-2</c:v>
                </c:pt>
                <c:pt idx="14126">
                  <c:v>7.8662099999999999E-2</c:v>
                </c:pt>
                <c:pt idx="14127">
                  <c:v>7.8447699999999995E-2</c:v>
                </c:pt>
                <c:pt idx="14128">
                  <c:v>7.8228599999999995E-2</c:v>
                </c:pt>
                <c:pt idx="14129">
                  <c:v>7.8015000000000001E-2</c:v>
                </c:pt>
                <c:pt idx="14130">
                  <c:v>7.7789999999999998E-2</c:v>
                </c:pt>
                <c:pt idx="14131">
                  <c:v>7.7576099999999995E-2</c:v>
                </c:pt>
                <c:pt idx="14132">
                  <c:v>7.7343499999999996E-2</c:v>
                </c:pt>
                <c:pt idx="14133">
                  <c:v>7.7115299999999998E-2</c:v>
                </c:pt>
                <c:pt idx="14134">
                  <c:v>7.6883000000000007E-2</c:v>
                </c:pt>
                <c:pt idx="14135">
                  <c:v>7.6641600000000004E-2</c:v>
                </c:pt>
                <c:pt idx="14136">
                  <c:v>7.6413300000000003E-2</c:v>
                </c:pt>
                <c:pt idx="14137">
                  <c:v>7.6161599999999996E-2</c:v>
                </c:pt>
                <c:pt idx="14138">
                  <c:v>7.5929200000000002E-2</c:v>
                </c:pt>
                <c:pt idx="14139">
                  <c:v>7.5679899999999994E-2</c:v>
                </c:pt>
                <c:pt idx="14140">
                  <c:v>7.5438099999999994E-2</c:v>
                </c:pt>
                <c:pt idx="14141">
                  <c:v>7.5193399999999994E-2</c:v>
                </c:pt>
                <c:pt idx="14142">
                  <c:v>7.4933700000000006E-2</c:v>
                </c:pt>
                <c:pt idx="14143">
                  <c:v>7.4685299999999996E-2</c:v>
                </c:pt>
                <c:pt idx="14144">
                  <c:v>7.4415700000000001E-2</c:v>
                </c:pt>
                <c:pt idx="14145">
                  <c:v>7.4159699999999995E-2</c:v>
                </c:pt>
                <c:pt idx="14146">
                  <c:v>7.3890800000000006E-2</c:v>
                </c:pt>
                <c:pt idx="14147">
                  <c:v>7.3625700000000002E-2</c:v>
                </c:pt>
                <c:pt idx="14148">
                  <c:v>7.3359300000000002E-2</c:v>
                </c:pt>
                <c:pt idx="14149">
                  <c:v>7.3086899999999996E-2</c:v>
                </c:pt>
                <c:pt idx="14150">
                  <c:v>7.2817999999999994E-2</c:v>
                </c:pt>
                <c:pt idx="14151">
                  <c:v>7.2539999999999993E-2</c:v>
                </c:pt>
                <c:pt idx="14152">
                  <c:v>7.22632E-2</c:v>
                </c:pt>
                <c:pt idx="14153">
                  <c:v>7.1977399999999997E-2</c:v>
                </c:pt>
                <c:pt idx="14154">
                  <c:v>7.1691099999999994E-2</c:v>
                </c:pt>
                <c:pt idx="14155">
                  <c:v>7.1397199999999994E-2</c:v>
                </c:pt>
                <c:pt idx="14156">
                  <c:v>7.1109699999999998E-2</c:v>
                </c:pt>
                <c:pt idx="14157">
                  <c:v>7.0814600000000005E-2</c:v>
                </c:pt>
                <c:pt idx="14158">
                  <c:v>7.0523199999999994E-2</c:v>
                </c:pt>
                <c:pt idx="14159">
                  <c:v>7.0225399999999993E-2</c:v>
                </c:pt>
                <c:pt idx="14160">
                  <c:v>6.9922399999999996E-2</c:v>
                </c:pt>
                <c:pt idx="14161">
                  <c:v>6.9623599999999994E-2</c:v>
                </c:pt>
                <c:pt idx="14162">
                  <c:v>6.9308300000000003E-2</c:v>
                </c:pt>
                <c:pt idx="14163">
                  <c:v>6.9004300000000005E-2</c:v>
                </c:pt>
                <c:pt idx="14164">
                  <c:v>6.8681900000000004E-2</c:v>
                </c:pt>
                <c:pt idx="14165">
                  <c:v>6.8369799999999994E-2</c:v>
                </c:pt>
                <c:pt idx="14166">
                  <c:v>6.80529E-2</c:v>
                </c:pt>
                <c:pt idx="14167">
                  <c:v>6.7731E-2</c:v>
                </c:pt>
                <c:pt idx="14168">
                  <c:v>6.7415600000000006E-2</c:v>
                </c:pt>
                <c:pt idx="14169">
                  <c:v>6.7080699999999993E-2</c:v>
                </c:pt>
                <c:pt idx="14170">
                  <c:v>6.6758899999999996E-2</c:v>
                </c:pt>
                <c:pt idx="14171">
                  <c:v>6.6419400000000003E-2</c:v>
                </c:pt>
                <c:pt idx="14172">
                  <c:v>6.6085599999999994E-2</c:v>
                </c:pt>
                <c:pt idx="14173">
                  <c:v>6.5746100000000002E-2</c:v>
                </c:pt>
                <c:pt idx="14174">
                  <c:v>6.5401399999999998E-2</c:v>
                </c:pt>
                <c:pt idx="14175">
                  <c:v>6.5063800000000005E-2</c:v>
                </c:pt>
                <c:pt idx="14176">
                  <c:v>6.4716099999999999E-2</c:v>
                </c:pt>
                <c:pt idx="14177">
                  <c:v>6.4373100000000003E-2</c:v>
                </c:pt>
                <c:pt idx="14178">
                  <c:v>6.4019300000000001E-2</c:v>
                </c:pt>
                <c:pt idx="14179">
                  <c:v>6.3664100000000001E-2</c:v>
                </c:pt>
                <c:pt idx="14180">
                  <c:v>6.3303700000000004E-2</c:v>
                </c:pt>
                <c:pt idx="14181">
                  <c:v>6.2941499999999997E-2</c:v>
                </c:pt>
                <c:pt idx="14182">
                  <c:v>6.2574699999999997E-2</c:v>
                </c:pt>
                <c:pt idx="14183">
                  <c:v>6.2210099999999997E-2</c:v>
                </c:pt>
                <c:pt idx="14184">
                  <c:v>6.1839100000000001E-2</c:v>
                </c:pt>
                <c:pt idx="14185">
                  <c:v>6.1469900000000001E-2</c:v>
                </c:pt>
                <c:pt idx="14186">
                  <c:v>6.1097699999999998E-2</c:v>
                </c:pt>
                <c:pt idx="14187">
                  <c:v>6.07182E-2</c:v>
                </c:pt>
                <c:pt idx="14188">
                  <c:v>6.0344099999999998E-2</c:v>
                </c:pt>
                <c:pt idx="14189">
                  <c:v>5.9951600000000001E-2</c:v>
                </c:pt>
                <c:pt idx="14190">
                  <c:v>5.9568799999999998E-2</c:v>
                </c:pt>
                <c:pt idx="14191">
                  <c:v>5.9170599999999997E-2</c:v>
                </c:pt>
                <c:pt idx="14192">
                  <c:v>5.8779100000000001E-2</c:v>
                </c:pt>
                <c:pt idx="14193">
                  <c:v>5.8387599999999998E-2</c:v>
                </c:pt>
                <c:pt idx="14194">
                  <c:v>5.7983800000000002E-2</c:v>
                </c:pt>
                <c:pt idx="14195">
                  <c:v>5.7592200000000003E-2</c:v>
                </c:pt>
                <c:pt idx="14196">
                  <c:v>5.7179500000000001E-2</c:v>
                </c:pt>
                <c:pt idx="14197">
                  <c:v>5.6782199999999998E-2</c:v>
                </c:pt>
                <c:pt idx="14198">
                  <c:v>5.6369099999999998E-2</c:v>
                </c:pt>
                <c:pt idx="14199">
                  <c:v>5.59529E-2</c:v>
                </c:pt>
                <c:pt idx="14200">
                  <c:v>5.5536200000000001E-2</c:v>
                </c:pt>
                <c:pt idx="14201">
                  <c:v>5.5107099999999999E-2</c:v>
                </c:pt>
                <c:pt idx="14202">
                  <c:v>5.4694300000000001E-2</c:v>
                </c:pt>
                <c:pt idx="14203">
                  <c:v>5.4265300000000002E-2</c:v>
                </c:pt>
                <c:pt idx="14204">
                  <c:v>5.3841600000000003E-2</c:v>
                </c:pt>
                <c:pt idx="14205">
                  <c:v>5.3408900000000002E-2</c:v>
                </c:pt>
                <c:pt idx="14206">
                  <c:v>5.2974599999999997E-2</c:v>
                </c:pt>
                <c:pt idx="14207">
                  <c:v>5.2543899999999998E-2</c:v>
                </c:pt>
                <c:pt idx="14208">
                  <c:v>5.2101399999999999E-2</c:v>
                </c:pt>
                <c:pt idx="14209">
                  <c:v>5.1655300000000001E-2</c:v>
                </c:pt>
                <c:pt idx="14210">
                  <c:v>5.1202699999999997E-2</c:v>
                </c:pt>
                <c:pt idx="14211">
                  <c:v>5.0752100000000001E-2</c:v>
                </c:pt>
                <c:pt idx="14212">
                  <c:v>5.0304700000000001E-2</c:v>
                </c:pt>
                <c:pt idx="14213">
                  <c:v>4.9851800000000002E-2</c:v>
                </c:pt>
                <c:pt idx="14214">
                  <c:v>4.9390400000000001E-2</c:v>
                </c:pt>
                <c:pt idx="14215">
                  <c:v>4.89314E-2</c:v>
                </c:pt>
                <c:pt idx="14216">
                  <c:v>4.8466000000000002E-2</c:v>
                </c:pt>
                <c:pt idx="14217">
                  <c:v>4.8008000000000002E-2</c:v>
                </c:pt>
                <c:pt idx="14218">
                  <c:v>4.7531200000000003E-2</c:v>
                </c:pt>
                <c:pt idx="14219">
                  <c:v>4.7048600000000003E-2</c:v>
                </c:pt>
                <c:pt idx="14220">
                  <c:v>4.6571099999999997E-2</c:v>
                </c:pt>
                <c:pt idx="14221">
                  <c:v>4.6093500000000003E-2</c:v>
                </c:pt>
                <c:pt idx="14222">
                  <c:v>4.5620899999999999E-2</c:v>
                </c:pt>
                <c:pt idx="14223">
                  <c:v>4.5034999999999999E-2</c:v>
                </c:pt>
                <c:pt idx="14224">
                  <c:v>4.4505099999999999E-2</c:v>
                </c:pt>
                <c:pt idx="14225">
                  <c:v>4.4014299999999999E-2</c:v>
                </c:pt>
                <c:pt idx="14226">
                  <c:v>4.3462000000000001E-2</c:v>
                </c:pt>
                <c:pt idx="14227">
                  <c:v>4.2976300000000002E-2</c:v>
                </c:pt>
                <c:pt idx="14228">
                  <c:v>4.2418400000000002E-2</c:v>
                </c:pt>
                <c:pt idx="14229">
                  <c:v>4.18889E-2</c:v>
                </c:pt>
                <c:pt idx="14230">
                  <c:v>4.1356200000000003E-2</c:v>
                </c:pt>
                <c:pt idx="14231">
                  <c:v>4.0802100000000001E-2</c:v>
                </c:pt>
                <c:pt idx="14232">
                  <c:v>4.02876E-2</c:v>
                </c:pt>
                <c:pt idx="14233">
                  <c:v>3.9717200000000001E-2</c:v>
                </c:pt>
                <c:pt idx="14234">
                  <c:v>3.9182700000000001E-2</c:v>
                </c:pt>
                <c:pt idx="14235">
                  <c:v>3.8633899999999999E-2</c:v>
                </c:pt>
                <c:pt idx="14236">
                  <c:v>3.8084899999999998E-2</c:v>
                </c:pt>
                <c:pt idx="14237">
                  <c:v>3.7536800000000002E-2</c:v>
                </c:pt>
                <c:pt idx="14238">
                  <c:v>3.6944200000000003E-2</c:v>
                </c:pt>
                <c:pt idx="14239">
                  <c:v>3.6360700000000003E-2</c:v>
                </c:pt>
                <c:pt idx="14240">
                  <c:v>3.5776000000000002E-2</c:v>
                </c:pt>
                <c:pt idx="14241">
                  <c:v>3.5185800000000003E-2</c:v>
                </c:pt>
                <c:pt idx="14242">
                  <c:v>3.4609099999999997E-2</c:v>
                </c:pt>
                <c:pt idx="14243">
                  <c:v>3.4003199999999997E-2</c:v>
                </c:pt>
                <c:pt idx="14244">
                  <c:v>3.3411200000000002E-2</c:v>
                </c:pt>
                <c:pt idx="14245">
                  <c:v>3.2823499999999999E-2</c:v>
                </c:pt>
                <c:pt idx="14246">
                  <c:v>3.2215000000000001E-2</c:v>
                </c:pt>
                <c:pt idx="14247">
                  <c:v>3.16291E-2</c:v>
                </c:pt>
                <c:pt idx="14248">
                  <c:v>3.0992800000000001E-2</c:v>
                </c:pt>
                <c:pt idx="14249">
                  <c:v>3.0392200000000001E-2</c:v>
                </c:pt>
                <c:pt idx="14250">
                  <c:v>2.9773999999999998E-2</c:v>
                </c:pt>
                <c:pt idx="14251">
                  <c:v>2.9153200000000001E-2</c:v>
                </c:pt>
                <c:pt idx="14252">
                  <c:v>2.8548799999999999E-2</c:v>
                </c:pt>
                <c:pt idx="14253">
                  <c:v>2.7897499999999999E-2</c:v>
                </c:pt>
                <c:pt idx="14254">
                  <c:v>2.7299299999999999E-2</c:v>
                </c:pt>
                <c:pt idx="14255">
                  <c:v>2.66571E-2</c:v>
                </c:pt>
                <c:pt idx="14256">
                  <c:v>2.6038700000000001E-2</c:v>
                </c:pt>
                <c:pt idx="14257">
                  <c:v>2.5398199999999999E-2</c:v>
                </c:pt>
                <c:pt idx="14258">
                  <c:v>2.4739000000000001E-2</c:v>
                </c:pt>
                <c:pt idx="14259">
                  <c:v>2.41228E-2</c:v>
                </c:pt>
                <c:pt idx="14260">
                  <c:v>2.3463500000000002E-2</c:v>
                </c:pt>
                <c:pt idx="14261">
                  <c:v>2.2753800000000001E-2</c:v>
                </c:pt>
                <c:pt idx="14262">
                  <c:v>2.2043500000000001E-2</c:v>
                </c:pt>
                <c:pt idx="14263">
                  <c:v>2.13939E-2</c:v>
                </c:pt>
                <c:pt idx="14264">
                  <c:v>2.0687500000000001E-2</c:v>
                </c:pt>
                <c:pt idx="14265">
                  <c:v>2.0025000000000001E-2</c:v>
                </c:pt>
                <c:pt idx="14266">
                  <c:v>1.9334299999999999E-2</c:v>
                </c:pt>
                <c:pt idx="14267">
                  <c:v>1.8625800000000001E-2</c:v>
                </c:pt>
                <c:pt idx="14268">
                  <c:v>1.7946199999999999E-2</c:v>
                </c:pt>
                <c:pt idx="14269">
                  <c:v>1.7225399999999998E-2</c:v>
                </c:pt>
                <c:pt idx="14270">
                  <c:v>1.65504E-2</c:v>
                </c:pt>
                <c:pt idx="14271">
                  <c:v>1.5831399999999999E-2</c:v>
                </c:pt>
                <c:pt idx="14272">
                  <c:v>1.51275E-2</c:v>
                </c:pt>
                <c:pt idx="14273">
                  <c:v>1.44209E-2</c:v>
                </c:pt>
                <c:pt idx="14274">
                  <c:v>1.3706400000000001E-2</c:v>
                </c:pt>
                <c:pt idx="14275">
                  <c:v>1.3006200000000001E-2</c:v>
                </c:pt>
                <c:pt idx="14276">
                  <c:v>1.2279E-2</c:v>
                </c:pt>
                <c:pt idx="14277">
                  <c:v>1.1554999999999999E-2</c:v>
                </c:pt>
                <c:pt idx="14278">
                  <c:v>1.08308E-2</c:v>
                </c:pt>
                <c:pt idx="14279">
                  <c:v>1.01041E-2</c:v>
                </c:pt>
                <c:pt idx="14280" formatCode="0.00E+00">
                  <c:v>9.3800900000000006E-3</c:v>
                </c:pt>
                <c:pt idx="14281" formatCode="0.00E+00">
                  <c:v>8.6478700000000002E-3</c:v>
                </c:pt>
                <c:pt idx="14282" formatCode="0.00E+00">
                  <c:v>7.9021200000000003E-3</c:v>
                </c:pt>
                <c:pt idx="14283" formatCode="0.00E+00">
                  <c:v>7.1804800000000004E-3</c:v>
                </c:pt>
                <c:pt idx="14284" formatCode="0.00E+00">
                  <c:v>6.4305999999999999E-3</c:v>
                </c:pt>
                <c:pt idx="14285" formatCode="0.00E+00">
                  <c:v>5.7037299999999997E-3</c:v>
                </c:pt>
                <c:pt idx="14286" formatCode="0.00E+00">
                  <c:v>4.9470599999999997E-3</c:v>
                </c:pt>
                <c:pt idx="14287" formatCode="0.00E+00">
                  <c:v>4.1899099999999998E-3</c:v>
                </c:pt>
                <c:pt idx="14288" formatCode="0.00E+00">
                  <c:v>3.4542100000000001E-3</c:v>
                </c:pt>
                <c:pt idx="14289" formatCode="0.00E+00">
                  <c:v>2.6808299999999999E-3</c:v>
                </c:pt>
                <c:pt idx="14290" formatCode="0.00E+00">
                  <c:v>1.95199E-3</c:v>
                </c:pt>
                <c:pt idx="14291" formatCode="0.00E+00">
                  <c:v>1.16457E-3</c:v>
                </c:pt>
                <c:pt idx="14292" formatCode="0.00E+00">
                  <c:v>4.1645400000000002E-4</c:v>
                </c:pt>
                <c:pt idx="14293" formatCode="0.00E+00">
                  <c:v>-3.4730299999999998E-4</c:v>
                </c:pt>
                <c:pt idx="14294" formatCode="0.00E+00">
                  <c:v>-1.12013E-3</c:v>
                </c:pt>
                <c:pt idx="14295" formatCode="0.00E+00">
                  <c:v>-1.86907E-3</c:v>
                </c:pt>
                <c:pt idx="14296" formatCode="0.00E+00">
                  <c:v>-2.6748700000000002E-3</c:v>
                </c:pt>
                <c:pt idx="14297" formatCode="0.00E+00">
                  <c:v>-3.4256999999999998E-3</c:v>
                </c:pt>
                <c:pt idx="14298" formatCode="0.00E+00">
                  <c:v>-4.2217399999999999E-3</c:v>
                </c:pt>
                <c:pt idx="14299" formatCode="0.00E+00">
                  <c:v>-4.9889599999999997E-3</c:v>
                </c:pt>
                <c:pt idx="14300" formatCode="0.00E+00">
                  <c:v>-5.7724100000000004E-3</c:v>
                </c:pt>
                <c:pt idx="14301" formatCode="0.00E+00">
                  <c:v>-6.5745700000000001E-3</c:v>
                </c:pt>
                <c:pt idx="14302" formatCode="0.00E+00">
                  <c:v>-7.3448000000000003E-3</c:v>
                </c:pt>
                <c:pt idx="14303" formatCode="0.00E+00">
                  <c:v>-8.1507100000000002E-3</c:v>
                </c:pt>
                <c:pt idx="14304" formatCode="0.00E+00">
                  <c:v>-8.9255199999999993E-3</c:v>
                </c:pt>
                <c:pt idx="14305" formatCode="0.00E+00">
                  <c:v>-9.7360299999999997E-3</c:v>
                </c:pt>
                <c:pt idx="14306">
                  <c:v>-1.05369E-2</c:v>
                </c:pt>
                <c:pt idx="14307">
                  <c:v>-1.13331E-2</c:v>
                </c:pt>
                <c:pt idx="14308">
                  <c:v>-1.2137E-2</c:v>
                </c:pt>
                <c:pt idx="14309">
                  <c:v>-1.2942800000000001E-2</c:v>
                </c:pt>
                <c:pt idx="14310">
                  <c:v>-1.37775E-2</c:v>
                </c:pt>
                <c:pt idx="14311">
                  <c:v>-1.4615599999999999E-2</c:v>
                </c:pt>
                <c:pt idx="14312">
                  <c:v>-1.5448999999999999E-2</c:v>
                </c:pt>
                <c:pt idx="14313">
                  <c:v>-1.6281899999999998E-2</c:v>
                </c:pt>
                <c:pt idx="14314">
                  <c:v>-1.7122100000000001E-2</c:v>
                </c:pt>
                <c:pt idx="14315">
                  <c:v>-1.79629E-2</c:v>
                </c:pt>
                <c:pt idx="14316">
                  <c:v>-1.88211E-2</c:v>
                </c:pt>
                <c:pt idx="14317">
                  <c:v>-1.96543E-2</c:v>
                </c:pt>
                <c:pt idx="14318">
                  <c:v>-2.0511600000000001E-2</c:v>
                </c:pt>
                <c:pt idx="14319">
                  <c:v>-2.1357000000000001E-2</c:v>
                </c:pt>
                <c:pt idx="14320">
                  <c:v>-2.2214999999999999E-2</c:v>
                </c:pt>
                <c:pt idx="14321">
                  <c:v>-2.30812E-2</c:v>
                </c:pt>
                <c:pt idx="14322">
                  <c:v>-2.3920899999999998E-2</c:v>
                </c:pt>
                <c:pt idx="14323">
                  <c:v>-2.47987E-2</c:v>
                </c:pt>
                <c:pt idx="14324">
                  <c:v>-2.5644E-2</c:v>
                </c:pt>
                <c:pt idx="14325">
                  <c:v>-2.65302E-2</c:v>
                </c:pt>
                <c:pt idx="14326">
                  <c:v>-2.7392E-2</c:v>
                </c:pt>
                <c:pt idx="14327">
                  <c:v>-2.82572E-2</c:v>
                </c:pt>
                <c:pt idx="14328">
                  <c:v>-2.91393E-2</c:v>
                </c:pt>
                <c:pt idx="14329">
                  <c:v>-2.9998799999999999E-2</c:v>
                </c:pt>
                <c:pt idx="14330">
                  <c:v>-3.08989E-2</c:v>
                </c:pt>
                <c:pt idx="14331">
                  <c:v>-3.1754999999999999E-2</c:v>
                </c:pt>
                <c:pt idx="14332">
                  <c:v>-3.2642999999999998E-2</c:v>
                </c:pt>
                <c:pt idx="14333">
                  <c:v>-3.3524999999999999E-2</c:v>
                </c:pt>
                <c:pt idx="14334">
                  <c:v>-3.4428399999999998E-2</c:v>
                </c:pt>
                <c:pt idx="14335">
                  <c:v>-3.5350899999999998E-2</c:v>
                </c:pt>
                <c:pt idx="14336">
                  <c:v>-3.6248299999999997E-2</c:v>
                </c:pt>
                <c:pt idx="14337">
                  <c:v>-3.7168899999999998E-2</c:v>
                </c:pt>
                <c:pt idx="14338">
                  <c:v>-3.8068900000000003E-2</c:v>
                </c:pt>
                <c:pt idx="14339">
                  <c:v>-3.8993199999999999E-2</c:v>
                </c:pt>
                <c:pt idx="14340">
                  <c:v>-3.9907199999999997E-2</c:v>
                </c:pt>
                <c:pt idx="14341">
                  <c:v>-4.0822999999999998E-2</c:v>
                </c:pt>
                <c:pt idx="14342">
                  <c:v>-4.1740899999999997E-2</c:v>
                </c:pt>
                <c:pt idx="14343">
                  <c:v>-4.2660200000000002E-2</c:v>
                </c:pt>
                <c:pt idx="14344">
                  <c:v>-4.3588799999999997E-2</c:v>
                </c:pt>
                <c:pt idx="14345">
                  <c:v>-4.4513299999999999E-2</c:v>
                </c:pt>
                <c:pt idx="14346">
                  <c:v>-4.5440099999999997E-2</c:v>
                </c:pt>
                <c:pt idx="14347">
                  <c:v>-4.6362399999999998E-2</c:v>
                </c:pt>
                <c:pt idx="14348">
                  <c:v>-4.72973E-2</c:v>
                </c:pt>
                <c:pt idx="14349">
                  <c:v>-4.8223299999999997E-2</c:v>
                </c:pt>
                <c:pt idx="14350">
                  <c:v>-4.9163100000000001E-2</c:v>
                </c:pt>
                <c:pt idx="14351">
                  <c:v>-5.0086400000000003E-2</c:v>
                </c:pt>
                <c:pt idx="14352">
                  <c:v>-5.1024899999999998E-2</c:v>
                </c:pt>
                <c:pt idx="14353">
                  <c:v>-5.1961399999999998E-2</c:v>
                </c:pt>
                <c:pt idx="14354">
                  <c:v>-5.2898500000000001E-2</c:v>
                </c:pt>
                <c:pt idx="14355">
                  <c:v>-5.38456E-2</c:v>
                </c:pt>
                <c:pt idx="14356">
                  <c:v>-5.4771E-2</c:v>
                </c:pt>
                <c:pt idx="14357">
                  <c:v>-5.5724599999999999E-2</c:v>
                </c:pt>
                <c:pt idx="14358">
                  <c:v>-5.6654700000000002E-2</c:v>
                </c:pt>
                <c:pt idx="14359">
                  <c:v>-5.7608899999999998E-2</c:v>
                </c:pt>
                <c:pt idx="14360">
                  <c:v>-5.8547700000000001E-2</c:v>
                </c:pt>
                <c:pt idx="14361">
                  <c:v>-5.9488699999999999E-2</c:v>
                </c:pt>
                <c:pt idx="14362">
                  <c:v>-6.04431E-2</c:v>
                </c:pt>
                <c:pt idx="14363">
                  <c:v>-6.1380400000000002E-2</c:v>
                </c:pt>
                <c:pt idx="14364">
                  <c:v>-6.2345100000000001E-2</c:v>
                </c:pt>
                <c:pt idx="14365">
                  <c:v>-6.3278899999999999E-2</c:v>
                </c:pt>
                <c:pt idx="14366">
                  <c:v>-6.42369E-2</c:v>
                </c:pt>
                <c:pt idx="14367">
                  <c:v>-6.51809E-2</c:v>
                </c:pt>
                <c:pt idx="14368">
                  <c:v>-6.6133200000000003E-2</c:v>
                </c:pt>
                <c:pt idx="14369">
                  <c:v>-6.7089999999999997E-2</c:v>
                </c:pt>
                <c:pt idx="14370">
                  <c:v>-6.8032300000000004E-2</c:v>
                </c:pt>
                <c:pt idx="14371">
                  <c:v>-6.8994899999999998E-2</c:v>
                </c:pt>
                <c:pt idx="14372">
                  <c:v>-6.9940100000000005E-2</c:v>
                </c:pt>
                <c:pt idx="14373">
                  <c:v>-7.0906300000000005E-2</c:v>
                </c:pt>
                <c:pt idx="14374">
                  <c:v>-7.1856199999999995E-2</c:v>
                </c:pt>
                <c:pt idx="14375">
                  <c:v>-7.2812500000000002E-2</c:v>
                </c:pt>
                <c:pt idx="14376">
                  <c:v>-7.3765999999999998E-2</c:v>
                </c:pt>
                <c:pt idx="14377">
                  <c:v>-7.4719800000000003E-2</c:v>
                </c:pt>
                <c:pt idx="14378">
                  <c:v>-7.5680300000000006E-2</c:v>
                </c:pt>
                <c:pt idx="14379">
                  <c:v>-7.6631900000000003E-2</c:v>
                </c:pt>
                <c:pt idx="14380">
                  <c:v>-7.7592400000000006E-2</c:v>
                </c:pt>
                <c:pt idx="14381">
                  <c:v>-7.8545500000000004E-2</c:v>
                </c:pt>
                <c:pt idx="14382">
                  <c:v>-7.9511700000000005E-2</c:v>
                </c:pt>
                <c:pt idx="14383">
                  <c:v>-8.0467700000000003E-2</c:v>
                </c:pt>
                <c:pt idx="14384">
                  <c:v>-8.1430299999999997E-2</c:v>
                </c:pt>
                <c:pt idx="14385">
                  <c:v>-8.2381599999999999E-2</c:v>
                </c:pt>
                <c:pt idx="14386">
                  <c:v>-8.3340300000000006E-2</c:v>
                </c:pt>
                <c:pt idx="14387">
                  <c:v>-8.4298100000000001E-2</c:v>
                </c:pt>
                <c:pt idx="14388">
                  <c:v>-8.5252999999999995E-2</c:v>
                </c:pt>
                <c:pt idx="14389">
                  <c:v>-8.6216200000000007E-2</c:v>
                </c:pt>
                <c:pt idx="14390">
                  <c:v>-8.7164699999999998E-2</c:v>
                </c:pt>
                <c:pt idx="14391">
                  <c:v>-8.8136099999999995E-2</c:v>
                </c:pt>
                <c:pt idx="14392">
                  <c:v>-8.9088399999999998E-2</c:v>
                </c:pt>
                <c:pt idx="14393">
                  <c:v>-9.0056899999999995E-2</c:v>
                </c:pt>
                <c:pt idx="14394">
                  <c:v>-9.1008699999999998E-2</c:v>
                </c:pt>
                <c:pt idx="14395">
                  <c:v>-9.1961899999999999E-2</c:v>
                </c:pt>
                <c:pt idx="14396">
                  <c:v>-9.2923099999999995E-2</c:v>
                </c:pt>
                <c:pt idx="14397">
                  <c:v>-9.3868499999999994E-2</c:v>
                </c:pt>
                <c:pt idx="14398">
                  <c:v>-9.4836699999999996E-2</c:v>
                </c:pt>
                <c:pt idx="14399">
                  <c:v>-9.5779000000000003E-2</c:v>
                </c:pt>
                <c:pt idx="14400">
                  <c:v>-9.6745499999999998E-2</c:v>
                </c:pt>
                <c:pt idx="14401">
                  <c:v>-9.7698199999999999E-2</c:v>
                </c:pt>
                <c:pt idx="14402">
                  <c:v>-9.8657599999999998E-2</c:v>
                </c:pt>
                <c:pt idx="14403">
                  <c:v>-9.9617600000000001E-2</c:v>
                </c:pt>
                <c:pt idx="14404">
                  <c:v>-0.100562</c:v>
                </c:pt>
                <c:pt idx="14405">
                  <c:v>-0.101522</c:v>
                </c:pt>
                <c:pt idx="14406">
                  <c:v>-0.102462</c:v>
                </c:pt>
                <c:pt idx="14407">
                  <c:v>-0.103419</c:v>
                </c:pt>
                <c:pt idx="14408">
                  <c:v>-0.104362</c:v>
                </c:pt>
                <c:pt idx="14409">
                  <c:v>-0.105314</c:v>
                </c:pt>
                <c:pt idx="14410">
                  <c:v>-0.106265</c:v>
                </c:pt>
                <c:pt idx="14411">
                  <c:v>-0.107214</c:v>
                </c:pt>
                <c:pt idx="14412">
                  <c:v>-0.108168</c:v>
                </c:pt>
                <c:pt idx="14413">
                  <c:v>-0.109111</c:v>
                </c:pt>
                <c:pt idx="14414">
                  <c:v>-0.11006000000000001</c:v>
                </c:pt>
                <c:pt idx="14415">
                  <c:v>-0.110998</c:v>
                </c:pt>
                <c:pt idx="14416">
                  <c:v>-0.111944</c:v>
                </c:pt>
                <c:pt idx="14417">
                  <c:v>-0.11287899999999999</c:v>
                </c:pt>
                <c:pt idx="14418">
                  <c:v>-0.11382399999999999</c:v>
                </c:pt>
                <c:pt idx="14419">
                  <c:v>-0.114761</c:v>
                </c:pt>
                <c:pt idx="14420">
                  <c:v>-0.115704</c:v>
                </c:pt>
                <c:pt idx="14421">
                  <c:v>-0.116646</c:v>
                </c:pt>
                <c:pt idx="14422">
                  <c:v>-0.11758200000000001</c:v>
                </c:pt>
                <c:pt idx="14423">
                  <c:v>-0.11852600000000001</c:v>
                </c:pt>
                <c:pt idx="14424">
                  <c:v>-0.119451</c:v>
                </c:pt>
                <c:pt idx="14425">
                  <c:v>-0.120392</c:v>
                </c:pt>
                <c:pt idx="14426">
                  <c:v>-0.121312</c:v>
                </c:pt>
                <c:pt idx="14427">
                  <c:v>-0.12224599999999999</c:v>
                </c:pt>
                <c:pt idx="14428">
                  <c:v>-0.123173</c:v>
                </c:pt>
                <c:pt idx="14429">
                  <c:v>-0.124098</c:v>
                </c:pt>
                <c:pt idx="14430">
                  <c:v>-0.12503300000000001</c:v>
                </c:pt>
                <c:pt idx="14431">
                  <c:v>-0.12594900000000001</c:v>
                </c:pt>
                <c:pt idx="14432">
                  <c:v>-0.126886</c:v>
                </c:pt>
                <c:pt idx="14433">
                  <c:v>-0.1278</c:v>
                </c:pt>
                <c:pt idx="14434">
                  <c:v>-0.12872600000000001</c:v>
                </c:pt>
                <c:pt idx="14435">
                  <c:v>-0.129638</c:v>
                </c:pt>
                <c:pt idx="14436">
                  <c:v>-0.13055</c:v>
                </c:pt>
                <c:pt idx="14437">
                  <c:v>-0.131467</c:v>
                </c:pt>
                <c:pt idx="14438">
                  <c:v>-0.13237299999999999</c:v>
                </c:pt>
                <c:pt idx="14439">
                  <c:v>-0.13329199999999999</c:v>
                </c:pt>
                <c:pt idx="14440">
                  <c:v>-0.13419500000000001</c:v>
                </c:pt>
                <c:pt idx="14441">
                  <c:v>-0.13511100000000001</c:v>
                </c:pt>
                <c:pt idx="14442">
                  <c:v>-0.136018</c:v>
                </c:pt>
                <c:pt idx="14443">
                  <c:v>-0.13692699999999999</c:v>
                </c:pt>
                <c:pt idx="14444">
                  <c:v>-0.13782800000000001</c:v>
                </c:pt>
                <c:pt idx="14445">
                  <c:v>-0.13872399999999999</c:v>
                </c:pt>
                <c:pt idx="14446">
                  <c:v>-0.13961999999999999</c:v>
                </c:pt>
                <c:pt idx="14447">
                  <c:v>-0.140512</c:v>
                </c:pt>
                <c:pt idx="14448">
                  <c:v>-0.14140900000000001</c:v>
                </c:pt>
                <c:pt idx="14449">
                  <c:v>-0.14229600000000001</c:v>
                </c:pt>
                <c:pt idx="14450">
                  <c:v>-0.14319299999999999</c:v>
                </c:pt>
                <c:pt idx="14451">
                  <c:v>-0.14407900000000001</c:v>
                </c:pt>
                <c:pt idx="14452">
                  <c:v>-0.14497599999999999</c:v>
                </c:pt>
                <c:pt idx="14453">
                  <c:v>-0.14585999999999999</c:v>
                </c:pt>
                <c:pt idx="14454">
                  <c:v>-0.14673900000000001</c:v>
                </c:pt>
                <c:pt idx="14455">
                  <c:v>-0.147616</c:v>
                </c:pt>
                <c:pt idx="14456">
                  <c:v>-0.148482</c:v>
                </c:pt>
                <c:pt idx="14457">
                  <c:v>-0.14936099999999999</c:v>
                </c:pt>
                <c:pt idx="14458">
                  <c:v>-0.15022199999999999</c:v>
                </c:pt>
                <c:pt idx="14459">
                  <c:v>-0.15109900000000001</c:v>
                </c:pt>
                <c:pt idx="14460">
                  <c:v>-0.15196200000000001</c:v>
                </c:pt>
                <c:pt idx="14461">
                  <c:v>-0.152832</c:v>
                </c:pt>
                <c:pt idx="14462">
                  <c:v>-0.153699</c:v>
                </c:pt>
                <c:pt idx="14463">
                  <c:v>-0.154557</c:v>
                </c:pt>
                <c:pt idx="14464">
                  <c:v>-0.15542</c:v>
                </c:pt>
                <c:pt idx="14465">
                  <c:v>-0.15626499999999999</c:v>
                </c:pt>
                <c:pt idx="14466">
                  <c:v>-0.15712000000000001</c:v>
                </c:pt>
                <c:pt idx="14467">
                  <c:v>-0.15795899999999999</c:v>
                </c:pt>
                <c:pt idx="14468">
                  <c:v>-0.158806</c:v>
                </c:pt>
                <c:pt idx="14469">
                  <c:v>-0.15964800000000001</c:v>
                </c:pt>
                <c:pt idx="14470">
                  <c:v>-0.160496</c:v>
                </c:pt>
                <c:pt idx="14471">
                  <c:v>-0.16134899999999999</c:v>
                </c:pt>
                <c:pt idx="14472">
                  <c:v>-0.16219</c:v>
                </c:pt>
                <c:pt idx="14473">
                  <c:v>-0.163026</c:v>
                </c:pt>
                <c:pt idx="14474">
                  <c:v>-0.16384099999999999</c:v>
                </c:pt>
                <c:pt idx="14475">
                  <c:v>-0.164662</c:v>
                </c:pt>
                <c:pt idx="14476">
                  <c:v>-0.16547000000000001</c:v>
                </c:pt>
                <c:pt idx="14477">
                  <c:v>-0.16628499999999999</c:v>
                </c:pt>
                <c:pt idx="14478">
                  <c:v>-0.16709499999999999</c:v>
                </c:pt>
                <c:pt idx="14479">
                  <c:v>-0.167904</c:v>
                </c:pt>
                <c:pt idx="14480">
                  <c:v>-0.168712</c:v>
                </c:pt>
                <c:pt idx="14481">
                  <c:v>-0.169513</c:v>
                </c:pt>
                <c:pt idx="14482">
                  <c:v>-0.17032</c:v>
                </c:pt>
                <c:pt idx="14483">
                  <c:v>-0.17111499999999999</c:v>
                </c:pt>
                <c:pt idx="14484">
                  <c:v>-0.17191400000000001</c:v>
                </c:pt>
                <c:pt idx="14485">
                  <c:v>-0.17269699999999999</c:v>
                </c:pt>
                <c:pt idx="14486">
                  <c:v>-0.173482</c:v>
                </c:pt>
                <c:pt idx="14487">
                  <c:v>-0.174264</c:v>
                </c:pt>
                <c:pt idx="14488">
                  <c:v>-0.17504500000000001</c:v>
                </c:pt>
                <c:pt idx="14489">
                  <c:v>-0.17582600000000001</c:v>
                </c:pt>
                <c:pt idx="14490">
                  <c:v>-0.176596</c:v>
                </c:pt>
                <c:pt idx="14491">
                  <c:v>-0.177373</c:v>
                </c:pt>
                <c:pt idx="14492">
                  <c:v>-0.17813999999999999</c:v>
                </c:pt>
                <c:pt idx="14493">
                  <c:v>-0.17891299999999999</c:v>
                </c:pt>
                <c:pt idx="14494">
                  <c:v>-0.179672</c:v>
                </c:pt>
                <c:pt idx="14495">
                  <c:v>-0.18042900000000001</c:v>
                </c:pt>
                <c:pt idx="14496">
                  <c:v>-0.18117900000000001</c:v>
                </c:pt>
                <c:pt idx="14497">
                  <c:v>-0.18192700000000001</c:v>
                </c:pt>
                <c:pt idx="14498">
                  <c:v>-0.18267900000000001</c:v>
                </c:pt>
                <c:pt idx="14499">
                  <c:v>-0.183418</c:v>
                </c:pt>
                <c:pt idx="14500">
                  <c:v>-0.18416299999999999</c:v>
                </c:pt>
                <c:pt idx="14501">
                  <c:v>-0.18489700000000001</c:v>
                </c:pt>
                <c:pt idx="14502">
                  <c:v>-0.185641</c:v>
                </c:pt>
                <c:pt idx="14503">
                  <c:v>-0.18637400000000001</c:v>
                </c:pt>
                <c:pt idx="14504">
                  <c:v>-0.18710199999999999</c:v>
                </c:pt>
                <c:pt idx="14505">
                  <c:v>-0.18782299999999999</c:v>
                </c:pt>
                <c:pt idx="14506">
                  <c:v>-0.18853400000000001</c:v>
                </c:pt>
                <c:pt idx="14507">
                  <c:v>-0.189251</c:v>
                </c:pt>
                <c:pt idx="14508">
                  <c:v>-0.18995799999999999</c:v>
                </c:pt>
                <c:pt idx="14509">
                  <c:v>-0.19067899999999999</c:v>
                </c:pt>
                <c:pt idx="14510">
                  <c:v>-0.191387</c:v>
                </c:pt>
                <c:pt idx="14511">
                  <c:v>-0.19209499999999999</c:v>
                </c:pt>
                <c:pt idx="14512">
                  <c:v>-0.19278899999999999</c:v>
                </c:pt>
                <c:pt idx="14513">
                  <c:v>-0.19347600000000001</c:v>
                </c:pt>
                <c:pt idx="14514">
                  <c:v>-0.194159</c:v>
                </c:pt>
                <c:pt idx="14515">
                  <c:v>-0.194831</c:v>
                </c:pt>
                <c:pt idx="14516">
                  <c:v>-0.19550500000000001</c:v>
                </c:pt>
                <c:pt idx="14517">
                  <c:v>-0.19616700000000001</c:v>
                </c:pt>
                <c:pt idx="14518">
                  <c:v>-0.19683400000000001</c:v>
                </c:pt>
                <c:pt idx="14519">
                  <c:v>-0.197493</c:v>
                </c:pt>
                <c:pt idx="14520">
                  <c:v>-0.198155</c:v>
                </c:pt>
                <c:pt idx="14521">
                  <c:v>-0.19881199999999999</c:v>
                </c:pt>
                <c:pt idx="14522">
                  <c:v>-0.199466</c:v>
                </c:pt>
                <c:pt idx="14523">
                  <c:v>-0.20011799999999999</c:v>
                </c:pt>
                <c:pt idx="14524">
                  <c:v>-0.20075999999999999</c:v>
                </c:pt>
                <c:pt idx="14525">
                  <c:v>-0.20139899999999999</c:v>
                </c:pt>
                <c:pt idx="14526">
                  <c:v>-0.20202200000000001</c:v>
                </c:pt>
                <c:pt idx="14527">
                  <c:v>-0.20264699999999999</c:v>
                </c:pt>
                <c:pt idx="14528">
                  <c:v>-0.203266</c:v>
                </c:pt>
                <c:pt idx="14529">
                  <c:v>-0.20388899999999999</c:v>
                </c:pt>
                <c:pt idx="14530">
                  <c:v>-0.20450599999999999</c:v>
                </c:pt>
                <c:pt idx="14531">
                  <c:v>-0.205119</c:v>
                </c:pt>
                <c:pt idx="14532">
                  <c:v>-0.20573</c:v>
                </c:pt>
                <c:pt idx="14533">
                  <c:v>-0.20633399999999999</c:v>
                </c:pt>
                <c:pt idx="14534">
                  <c:v>-0.20693900000000001</c:v>
                </c:pt>
                <c:pt idx="14535">
                  <c:v>-0.20752499999999999</c:v>
                </c:pt>
                <c:pt idx="14536">
                  <c:v>-0.20811399999999999</c:v>
                </c:pt>
                <c:pt idx="14537">
                  <c:v>-0.20869099999999999</c:v>
                </c:pt>
                <c:pt idx="14538">
                  <c:v>-0.20927499999999999</c:v>
                </c:pt>
                <c:pt idx="14539">
                  <c:v>-0.20985300000000001</c:v>
                </c:pt>
                <c:pt idx="14540">
                  <c:v>-0.210424</c:v>
                </c:pt>
                <c:pt idx="14541">
                  <c:v>-0.21099499999999999</c:v>
                </c:pt>
                <c:pt idx="14542">
                  <c:v>-0.21155599999999999</c:v>
                </c:pt>
                <c:pt idx="14543">
                  <c:v>-0.21212500000000001</c:v>
                </c:pt>
                <c:pt idx="14544">
                  <c:v>-0.212676</c:v>
                </c:pt>
                <c:pt idx="14545">
                  <c:v>-0.213225</c:v>
                </c:pt>
                <c:pt idx="14546">
                  <c:v>-0.21376300000000001</c:v>
                </c:pt>
                <c:pt idx="14547">
                  <c:v>-0.21430199999999999</c:v>
                </c:pt>
                <c:pt idx="14548">
                  <c:v>-0.21484300000000001</c:v>
                </c:pt>
                <c:pt idx="14549">
                  <c:v>-0.21537100000000001</c:v>
                </c:pt>
                <c:pt idx="14550">
                  <c:v>-0.21589800000000001</c:v>
                </c:pt>
                <c:pt idx="14551">
                  <c:v>-0.21641199999999999</c:v>
                </c:pt>
                <c:pt idx="14552">
                  <c:v>-0.21693399999999999</c:v>
                </c:pt>
                <c:pt idx="14553">
                  <c:v>-0.217449</c:v>
                </c:pt>
                <c:pt idx="14554">
                  <c:v>-0.21795700000000001</c:v>
                </c:pt>
                <c:pt idx="14555">
                  <c:v>-0.21845600000000001</c:v>
                </c:pt>
                <c:pt idx="14556">
                  <c:v>-0.218946</c:v>
                </c:pt>
                <c:pt idx="14557">
                  <c:v>-0.21944</c:v>
                </c:pt>
                <c:pt idx="14558">
                  <c:v>-0.21992500000000001</c:v>
                </c:pt>
                <c:pt idx="14559">
                  <c:v>-0.22040799999999999</c:v>
                </c:pt>
                <c:pt idx="14560">
                  <c:v>-0.220882</c:v>
                </c:pt>
                <c:pt idx="14561">
                  <c:v>-0.221357</c:v>
                </c:pt>
                <c:pt idx="14562">
                  <c:v>-0.22183</c:v>
                </c:pt>
                <c:pt idx="14563">
                  <c:v>-0.222299</c:v>
                </c:pt>
                <c:pt idx="14564">
                  <c:v>-0.22275700000000001</c:v>
                </c:pt>
                <c:pt idx="14565">
                  <c:v>-0.22320699999999999</c:v>
                </c:pt>
                <c:pt idx="14566">
                  <c:v>-0.22365099999999999</c:v>
                </c:pt>
                <c:pt idx="14567">
                  <c:v>-0.22409200000000001</c:v>
                </c:pt>
                <c:pt idx="14568">
                  <c:v>-0.22453000000000001</c:v>
                </c:pt>
                <c:pt idx="14569">
                  <c:v>-0.22495899999999999</c:v>
                </c:pt>
                <c:pt idx="14570">
                  <c:v>-0.22538900000000001</c:v>
                </c:pt>
                <c:pt idx="14571">
                  <c:v>-0.22581399999999999</c:v>
                </c:pt>
                <c:pt idx="14572">
                  <c:v>-0.226243</c:v>
                </c:pt>
                <c:pt idx="14573">
                  <c:v>-0.226659</c:v>
                </c:pt>
                <c:pt idx="14574">
                  <c:v>-0.22706599999999999</c:v>
                </c:pt>
                <c:pt idx="14575">
                  <c:v>-0.227466</c:v>
                </c:pt>
                <c:pt idx="14576">
                  <c:v>-0.227854</c:v>
                </c:pt>
                <c:pt idx="14577">
                  <c:v>-0.228246</c:v>
                </c:pt>
                <c:pt idx="14578">
                  <c:v>-0.22862499999999999</c:v>
                </c:pt>
                <c:pt idx="14579">
                  <c:v>-0.22900899999999999</c:v>
                </c:pt>
                <c:pt idx="14580">
                  <c:v>-0.229384</c:v>
                </c:pt>
                <c:pt idx="14581">
                  <c:v>-0.22975899999999999</c:v>
                </c:pt>
                <c:pt idx="14582">
                  <c:v>-0.230131</c:v>
                </c:pt>
                <c:pt idx="14583">
                  <c:v>-0.230494</c:v>
                </c:pt>
                <c:pt idx="14584">
                  <c:v>-0.23085700000000001</c:v>
                </c:pt>
                <c:pt idx="14585">
                  <c:v>-0.23120099999999999</c:v>
                </c:pt>
                <c:pt idx="14586">
                  <c:v>-0.231544</c:v>
                </c:pt>
                <c:pt idx="14587">
                  <c:v>-0.231874</c:v>
                </c:pt>
                <c:pt idx="14588">
                  <c:v>-0.232208</c:v>
                </c:pt>
                <c:pt idx="14589">
                  <c:v>-0.232539</c:v>
                </c:pt>
                <c:pt idx="14590">
                  <c:v>-0.23286299999999999</c:v>
                </c:pt>
                <c:pt idx="14591">
                  <c:v>-0.23318700000000001</c:v>
                </c:pt>
                <c:pt idx="14592">
                  <c:v>-0.23350000000000001</c:v>
                </c:pt>
                <c:pt idx="14593">
                  <c:v>-0.233816</c:v>
                </c:pt>
                <c:pt idx="14594">
                  <c:v>-0.23411999999999999</c:v>
                </c:pt>
                <c:pt idx="14595">
                  <c:v>-0.23441600000000001</c:v>
                </c:pt>
                <c:pt idx="14596">
                  <c:v>-0.23470299999999999</c:v>
                </c:pt>
                <c:pt idx="14597">
                  <c:v>-0.234984</c:v>
                </c:pt>
                <c:pt idx="14598">
                  <c:v>-0.23526900000000001</c:v>
                </c:pt>
                <c:pt idx="14599">
                  <c:v>-0.23554700000000001</c:v>
                </c:pt>
                <c:pt idx="14600">
                  <c:v>-0.235819</c:v>
                </c:pt>
                <c:pt idx="14601">
                  <c:v>-0.23608299999999999</c:v>
                </c:pt>
                <c:pt idx="14602">
                  <c:v>-0.236345</c:v>
                </c:pt>
                <c:pt idx="14603">
                  <c:v>-0.23660600000000001</c:v>
                </c:pt>
                <c:pt idx="14604">
                  <c:v>-0.23685899999999999</c:v>
                </c:pt>
                <c:pt idx="14605">
                  <c:v>-0.237098</c:v>
                </c:pt>
                <c:pt idx="14606">
                  <c:v>-0.23733199999999999</c:v>
                </c:pt>
                <c:pt idx="14607">
                  <c:v>-0.237564</c:v>
                </c:pt>
                <c:pt idx="14608">
                  <c:v>-0.23779700000000001</c:v>
                </c:pt>
                <c:pt idx="14609">
                  <c:v>-0.23802000000000001</c:v>
                </c:pt>
                <c:pt idx="14610">
                  <c:v>-0.238233</c:v>
                </c:pt>
                <c:pt idx="14611">
                  <c:v>-0.23844199999999999</c:v>
                </c:pt>
                <c:pt idx="14612">
                  <c:v>-0.23865</c:v>
                </c:pt>
                <c:pt idx="14613">
                  <c:v>-0.23885899999999999</c:v>
                </c:pt>
                <c:pt idx="14614">
                  <c:v>-0.23905299999999999</c:v>
                </c:pt>
                <c:pt idx="14615">
                  <c:v>-0.23924200000000001</c:v>
                </c:pt>
                <c:pt idx="14616">
                  <c:v>-0.23941899999999999</c:v>
                </c:pt>
                <c:pt idx="14617">
                  <c:v>-0.23959800000000001</c:v>
                </c:pt>
                <c:pt idx="14618">
                  <c:v>-0.23977299999999999</c:v>
                </c:pt>
                <c:pt idx="14619">
                  <c:v>-0.23993600000000001</c:v>
                </c:pt>
                <c:pt idx="14620">
                  <c:v>-0.24009900000000001</c:v>
                </c:pt>
                <c:pt idx="14621">
                  <c:v>-0.24024999999999999</c:v>
                </c:pt>
                <c:pt idx="14622">
                  <c:v>-0.24041000000000001</c:v>
                </c:pt>
                <c:pt idx="14623">
                  <c:v>-0.240559</c:v>
                </c:pt>
                <c:pt idx="14624">
                  <c:v>-0.2407</c:v>
                </c:pt>
                <c:pt idx="14625">
                  <c:v>-0.24083299999999999</c:v>
                </c:pt>
                <c:pt idx="14626">
                  <c:v>-0.240954</c:v>
                </c:pt>
                <c:pt idx="14627">
                  <c:v>-0.24107899999999999</c:v>
                </c:pt>
                <c:pt idx="14628">
                  <c:v>-0.24119099999999999</c:v>
                </c:pt>
                <c:pt idx="14629">
                  <c:v>-0.24130199999999999</c:v>
                </c:pt>
                <c:pt idx="14630">
                  <c:v>-0.24140500000000001</c:v>
                </c:pt>
                <c:pt idx="14631">
                  <c:v>-0.241508</c:v>
                </c:pt>
                <c:pt idx="14632">
                  <c:v>-0.24161099999999999</c:v>
                </c:pt>
                <c:pt idx="14633">
                  <c:v>-0.241703</c:v>
                </c:pt>
                <c:pt idx="14634">
                  <c:v>-0.241789</c:v>
                </c:pt>
                <c:pt idx="14635">
                  <c:v>-0.24186199999999999</c:v>
                </c:pt>
                <c:pt idx="14636">
                  <c:v>-0.24193000000000001</c:v>
                </c:pt>
                <c:pt idx="14637">
                  <c:v>-0.24199100000000001</c:v>
                </c:pt>
                <c:pt idx="14638">
                  <c:v>-0.24204700000000001</c:v>
                </c:pt>
                <c:pt idx="14639">
                  <c:v>-0.24210200000000001</c:v>
                </c:pt>
                <c:pt idx="14640">
                  <c:v>-0.24215</c:v>
                </c:pt>
                <c:pt idx="14641">
                  <c:v>-0.242197</c:v>
                </c:pt>
                <c:pt idx="14642">
                  <c:v>-0.24223800000000001</c:v>
                </c:pt>
                <c:pt idx="14643">
                  <c:v>-0.24227399999999999</c:v>
                </c:pt>
                <c:pt idx="14644">
                  <c:v>-0.24230599999999999</c:v>
                </c:pt>
                <c:pt idx="14645">
                  <c:v>-0.24232400000000001</c:v>
                </c:pt>
                <c:pt idx="14646">
                  <c:v>-0.24232999999999999</c:v>
                </c:pt>
                <c:pt idx="14647">
                  <c:v>-0.24232799999999999</c:v>
                </c:pt>
                <c:pt idx="14648">
                  <c:v>-0.24232600000000001</c:v>
                </c:pt>
                <c:pt idx="14649">
                  <c:v>-0.24232500000000001</c:v>
                </c:pt>
                <c:pt idx="14650">
                  <c:v>-0.242313</c:v>
                </c:pt>
                <c:pt idx="14651">
                  <c:v>-0.24229899999999999</c:v>
                </c:pt>
                <c:pt idx="14652">
                  <c:v>-0.24227599999999999</c:v>
                </c:pt>
                <c:pt idx="14653">
                  <c:v>-0.242254</c:v>
                </c:pt>
                <c:pt idx="14654">
                  <c:v>-0.242225</c:v>
                </c:pt>
                <c:pt idx="14655">
                  <c:v>-0.24218000000000001</c:v>
                </c:pt>
                <c:pt idx="14656">
                  <c:v>-0.24213200000000001</c:v>
                </c:pt>
                <c:pt idx="14657">
                  <c:v>-0.24207200000000001</c:v>
                </c:pt>
                <c:pt idx="14658">
                  <c:v>-0.24202000000000001</c:v>
                </c:pt>
                <c:pt idx="14659">
                  <c:v>-0.24195800000000001</c:v>
                </c:pt>
                <c:pt idx="14660">
                  <c:v>-0.24188699999999999</c:v>
                </c:pt>
                <c:pt idx="14661">
                  <c:v>-0.241813</c:v>
                </c:pt>
                <c:pt idx="14662">
                  <c:v>-0.24173</c:v>
                </c:pt>
                <c:pt idx="14663">
                  <c:v>-0.24165300000000001</c:v>
                </c:pt>
                <c:pt idx="14664">
                  <c:v>-0.241561</c:v>
                </c:pt>
                <c:pt idx="14665">
                  <c:v>-0.24146200000000001</c:v>
                </c:pt>
                <c:pt idx="14666">
                  <c:v>-0.24135200000000001</c:v>
                </c:pt>
                <c:pt idx="14667">
                  <c:v>-0.24124100000000001</c:v>
                </c:pt>
                <c:pt idx="14668">
                  <c:v>-0.24113399999999999</c:v>
                </c:pt>
                <c:pt idx="14669">
                  <c:v>-0.24101</c:v>
                </c:pt>
                <c:pt idx="14670">
                  <c:v>-0.24087900000000001</c:v>
                </c:pt>
                <c:pt idx="14671">
                  <c:v>-0.24073700000000001</c:v>
                </c:pt>
                <c:pt idx="14672">
                  <c:v>-0.24060000000000001</c:v>
                </c:pt>
                <c:pt idx="14673">
                  <c:v>-0.24046000000000001</c:v>
                </c:pt>
                <c:pt idx="14674">
                  <c:v>-0.24030799999999999</c:v>
                </c:pt>
                <c:pt idx="14675">
                  <c:v>-0.240149</c:v>
                </c:pt>
                <c:pt idx="14676">
                  <c:v>-0.239979</c:v>
                </c:pt>
                <c:pt idx="14677">
                  <c:v>-0.239812</c:v>
                </c:pt>
                <c:pt idx="14678">
                  <c:v>-0.23963699999999999</c:v>
                </c:pt>
                <c:pt idx="14679">
                  <c:v>-0.239453</c:v>
                </c:pt>
                <c:pt idx="14680">
                  <c:v>-0.239263</c:v>
                </c:pt>
                <c:pt idx="14681">
                  <c:v>-0.239067</c:v>
                </c:pt>
                <c:pt idx="14682">
                  <c:v>-0.238875</c:v>
                </c:pt>
                <c:pt idx="14683">
                  <c:v>-0.238676</c:v>
                </c:pt>
                <c:pt idx="14684">
                  <c:v>-0.23846500000000001</c:v>
                </c:pt>
                <c:pt idx="14685">
                  <c:v>-0.23824799999999999</c:v>
                </c:pt>
                <c:pt idx="14686">
                  <c:v>-0.23802100000000001</c:v>
                </c:pt>
                <c:pt idx="14687">
                  <c:v>-0.23779500000000001</c:v>
                </c:pt>
                <c:pt idx="14688">
                  <c:v>-0.23755799999999999</c:v>
                </c:pt>
                <c:pt idx="14689">
                  <c:v>-0.237316</c:v>
                </c:pt>
                <c:pt idx="14690">
                  <c:v>-0.23707</c:v>
                </c:pt>
                <c:pt idx="14691">
                  <c:v>-0.236819</c:v>
                </c:pt>
                <c:pt idx="14692">
                  <c:v>-0.236572</c:v>
                </c:pt>
                <c:pt idx="14693">
                  <c:v>-0.23631099999999999</c:v>
                </c:pt>
                <c:pt idx="14694">
                  <c:v>-0.236045</c:v>
                </c:pt>
                <c:pt idx="14695">
                  <c:v>-0.235767</c:v>
                </c:pt>
                <c:pt idx="14696">
                  <c:v>-0.235481</c:v>
                </c:pt>
                <c:pt idx="14697">
                  <c:v>-0.23519200000000001</c:v>
                </c:pt>
                <c:pt idx="14698">
                  <c:v>-0.23489299999999999</c:v>
                </c:pt>
                <c:pt idx="14699">
                  <c:v>-0.234598</c:v>
                </c:pt>
                <c:pt idx="14700">
                  <c:v>-0.234292</c:v>
                </c:pt>
                <c:pt idx="14701">
                  <c:v>-0.233985</c:v>
                </c:pt>
                <c:pt idx="14702">
                  <c:v>-0.23367199999999999</c:v>
                </c:pt>
                <c:pt idx="14703">
                  <c:v>-0.23335400000000001</c:v>
                </c:pt>
                <c:pt idx="14704">
                  <c:v>-0.23303599999999999</c:v>
                </c:pt>
                <c:pt idx="14705">
                  <c:v>-0.23269999999999999</c:v>
                </c:pt>
                <c:pt idx="14706">
                  <c:v>-0.23235900000000001</c:v>
                </c:pt>
                <c:pt idx="14707">
                  <c:v>-0.23200499999999999</c:v>
                </c:pt>
                <c:pt idx="14708">
                  <c:v>-0.231655</c:v>
                </c:pt>
                <c:pt idx="14709">
                  <c:v>-0.23130300000000001</c:v>
                </c:pt>
                <c:pt idx="14710">
                  <c:v>-0.23094000000000001</c:v>
                </c:pt>
                <c:pt idx="14711">
                  <c:v>-0.230576</c:v>
                </c:pt>
                <c:pt idx="14712">
                  <c:v>-0.23020199999999999</c:v>
                </c:pt>
                <c:pt idx="14713">
                  <c:v>-0.22983100000000001</c:v>
                </c:pt>
                <c:pt idx="14714">
                  <c:v>-0.22945299999999999</c:v>
                </c:pt>
                <c:pt idx="14715">
                  <c:v>-0.22906099999999999</c:v>
                </c:pt>
                <c:pt idx="14716">
                  <c:v>-0.228662</c:v>
                </c:pt>
                <c:pt idx="14717">
                  <c:v>-0.22825599999999999</c:v>
                </c:pt>
                <c:pt idx="14718">
                  <c:v>-0.227855</c:v>
                </c:pt>
                <c:pt idx="14719">
                  <c:v>-0.22744500000000001</c:v>
                </c:pt>
                <c:pt idx="14720">
                  <c:v>-0.22702600000000001</c:v>
                </c:pt>
                <c:pt idx="14721">
                  <c:v>-0.226602</c:v>
                </c:pt>
                <c:pt idx="14722">
                  <c:v>-0.22617300000000001</c:v>
                </c:pt>
                <c:pt idx="14723">
                  <c:v>-0.225748</c:v>
                </c:pt>
                <c:pt idx="14724">
                  <c:v>-0.22531100000000001</c:v>
                </c:pt>
                <c:pt idx="14725">
                  <c:v>-0.22486400000000001</c:v>
                </c:pt>
                <c:pt idx="14726">
                  <c:v>-0.22441</c:v>
                </c:pt>
                <c:pt idx="14727">
                  <c:v>-0.22395300000000001</c:v>
                </c:pt>
                <c:pt idx="14728">
                  <c:v>-0.2235</c:v>
                </c:pt>
                <c:pt idx="14729">
                  <c:v>-0.22303200000000001</c:v>
                </c:pt>
                <c:pt idx="14730">
                  <c:v>-0.222557</c:v>
                </c:pt>
                <c:pt idx="14731">
                  <c:v>-0.22207399999999999</c:v>
                </c:pt>
                <c:pt idx="14732">
                  <c:v>-0.22159300000000001</c:v>
                </c:pt>
                <c:pt idx="14733">
                  <c:v>-0.221112</c:v>
                </c:pt>
                <c:pt idx="14734">
                  <c:v>-0.22061800000000001</c:v>
                </c:pt>
                <c:pt idx="14735">
                  <c:v>-0.22012000000000001</c:v>
                </c:pt>
                <c:pt idx="14736">
                  <c:v>-0.21961</c:v>
                </c:pt>
                <c:pt idx="14737">
                  <c:v>-0.21910299999999999</c:v>
                </c:pt>
                <c:pt idx="14738">
                  <c:v>-0.21859000000000001</c:v>
                </c:pt>
                <c:pt idx="14739">
                  <c:v>-0.21806500000000001</c:v>
                </c:pt>
                <c:pt idx="14740">
                  <c:v>-0.21753800000000001</c:v>
                </c:pt>
                <c:pt idx="14741">
                  <c:v>-0.217002</c:v>
                </c:pt>
                <c:pt idx="14742">
                  <c:v>-0.216472</c:v>
                </c:pt>
                <c:pt idx="14743">
                  <c:v>-0.21593399999999999</c:v>
                </c:pt>
                <c:pt idx="14744">
                  <c:v>-0.215387</c:v>
                </c:pt>
                <c:pt idx="14745">
                  <c:v>-0.214835</c:v>
                </c:pt>
                <c:pt idx="14746">
                  <c:v>-0.21427299999999999</c:v>
                </c:pt>
                <c:pt idx="14747">
                  <c:v>-0.21371200000000001</c:v>
                </c:pt>
                <c:pt idx="14748">
                  <c:v>-0.21314</c:v>
                </c:pt>
                <c:pt idx="14749">
                  <c:v>-0.212564</c:v>
                </c:pt>
                <c:pt idx="14750">
                  <c:v>-0.21198400000000001</c:v>
                </c:pt>
                <c:pt idx="14751">
                  <c:v>-0.211399</c:v>
                </c:pt>
                <c:pt idx="14752">
                  <c:v>-0.210817</c:v>
                </c:pt>
                <c:pt idx="14753">
                  <c:v>-0.21022399999999999</c:v>
                </c:pt>
                <c:pt idx="14754">
                  <c:v>-0.20962800000000001</c:v>
                </c:pt>
                <c:pt idx="14755">
                  <c:v>-0.20902100000000001</c:v>
                </c:pt>
                <c:pt idx="14756">
                  <c:v>-0.20840800000000001</c:v>
                </c:pt>
                <c:pt idx="14757">
                  <c:v>-0.20779</c:v>
                </c:pt>
                <c:pt idx="14758">
                  <c:v>-0.20716499999999999</c:v>
                </c:pt>
                <c:pt idx="14759">
                  <c:v>-0.206541</c:v>
                </c:pt>
                <c:pt idx="14760">
                  <c:v>-0.20590800000000001</c:v>
                </c:pt>
                <c:pt idx="14761">
                  <c:v>-0.20527300000000001</c:v>
                </c:pt>
                <c:pt idx="14762">
                  <c:v>-0.20463400000000001</c:v>
                </c:pt>
                <c:pt idx="14763">
                  <c:v>-0.20399100000000001</c:v>
                </c:pt>
                <c:pt idx="14764">
                  <c:v>-0.203348</c:v>
                </c:pt>
                <c:pt idx="14765">
                  <c:v>-0.20269000000000001</c:v>
                </c:pt>
                <c:pt idx="14766">
                  <c:v>-0.20202300000000001</c:v>
                </c:pt>
                <c:pt idx="14767">
                  <c:v>-0.201348</c:v>
                </c:pt>
                <c:pt idx="14768">
                  <c:v>-0.20067199999999999</c:v>
                </c:pt>
                <c:pt idx="14769">
                  <c:v>-0.19999800000000001</c:v>
                </c:pt>
                <c:pt idx="14770">
                  <c:v>-0.19931199999999999</c:v>
                </c:pt>
                <c:pt idx="14771">
                  <c:v>-0.198625</c:v>
                </c:pt>
                <c:pt idx="14772">
                  <c:v>-0.19792899999999999</c:v>
                </c:pt>
                <c:pt idx="14773">
                  <c:v>-0.19723599999999999</c:v>
                </c:pt>
                <c:pt idx="14774">
                  <c:v>-0.19653899999999999</c:v>
                </c:pt>
                <c:pt idx="14775">
                  <c:v>-0.195827</c:v>
                </c:pt>
                <c:pt idx="14776">
                  <c:v>-0.19511200000000001</c:v>
                </c:pt>
                <c:pt idx="14777">
                  <c:v>-0.19438900000000001</c:v>
                </c:pt>
                <c:pt idx="14778">
                  <c:v>-0.19367000000000001</c:v>
                </c:pt>
                <c:pt idx="14779">
                  <c:v>-0.19294500000000001</c:v>
                </c:pt>
                <c:pt idx="14780">
                  <c:v>-0.19220899999999999</c:v>
                </c:pt>
                <c:pt idx="14781">
                  <c:v>-0.19147</c:v>
                </c:pt>
                <c:pt idx="14782">
                  <c:v>-0.19072500000000001</c:v>
                </c:pt>
                <c:pt idx="14783">
                  <c:v>-0.18998599999999999</c:v>
                </c:pt>
                <c:pt idx="14784">
                  <c:v>-0.18923599999999999</c:v>
                </c:pt>
                <c:pt idx="14785">
                  <c:v>-0.18847800000000001</c:v>
                </c:pt>
                <c:pt idx="14786">
                  <c:v>-0.18771399999999999</c:v>
                </c:pt>
                <c:pt idx="14787">
                  <c:v>-0.186948</c:v>
                </c:pt>
                <c:pt idx="14788">
                  <c:v>-0.18618499999999999</c:v>
                </c:pt>
                <c:pt idx="14789">
                  <c:v>-0.18540799999999999</c:v>
                </c:pt>
                <c:pt idx="14790">
                  <c:v>-0.18462300000000001</c:v>
                </c:pt>
                <c:pt idx="14791">
                  <c:v>-0.18382999999999999</c:v>
                </c:pt>
                <c:pt idx="14792">
                  <c:v>-0.18303900000000001</c:v>
                </c:pt>
                <c:pt idx="14793">
                  <c:v>-0.18224899999999999</c:v>
                </c:pt>
                <c:pt idx="14794">
                  <c:v>-0.181449</c:v>
                </c:pt>
                <c:pt idx="14795">
                  <c:v>-0.180645</c:v>
                </c:pt>
                <c:pt idx="14796">
                  <c:v>-0.17983299999999999</c:v>
                </c:pt>
                <c:pt idx="14797">
                  <c:v>-0.17902100000000001</c:v>
                </c:pt>
                <c:pt idx="14798">
                  <c:v>-0.178206</c:v>
                </c:pt>
                <c:pt idx="14799">
                  <c:v>-0.17737900000000001</c:v>
                </c:pt>
                <c:pt idx="14800">
                  <c:v>-0.17655000000000001</c:v>
                </c:pt>
                <c:pt idx="14801">
                  <c:v>-0.17571400000000001</c:v>
                </c:pt>
                <c:pt idx="14802">
                  <c:v>-0.17488200000000001</c:v>
                </c:pt>
                <c:pt idx="14803">
                  <c:v>-0.17404500000000001</c:v>
                </c:pt>
                <c:pt idx="14804">
                  <c:v>-0.17319999999999999</c:v>
                </c:pt>
                <c:pt idx="14805">
                  <c:v>-0.17235300000000001</c:v>
                </c:pt>
                <c:pt idx="14806">
                  <c:v>-0.17149700000000001</c:v>
                </c:pt>
                <c:pt idx="14807">
                  <c:v>-0.17064099999999999</c:v>
                </c:pt>
                <c:pt idx="14808">
                  <c:v>-0.16977700000000001</c:v>
                </c:pt>
                <c:pt idx="14809">
                  <c:v>-0.168908</c:v>
                </c:pt>
                <c:pt idx="14810">
                  <c:v>-0.16803599999999999</c:v>
                </c:pt>
                <c:pt idx="14811">
                  <c:v>-0.167159</c:v>
                </c:pt>
                <c:pt idx="14812">
                  <c:v>-0.16628499999999999</c:v>
                </c:pt>
                <c:pt idx="14813">
                  <c:v>-0.16540199999999999</c:v>
                </c:pt>
                <c:pt idx="14814">
                  <c:v>-0.164518</c:v>
                </c:pt>
                <c:pt idx="14815">
                  <c:v>-0.16362599999999999</c:v>
                </c:pt>
                <c:pt idx="14816">
                  <c:v>-0.16272700000000001</c:v>
                </c:pt>
                <c:pt idx="14817">
                  <c:v>-0.161827</c:v>
                </c:pt>
                <c:pt idx="14818">
                  <c:v>-0.16091800000000001</c:v>
                </c:pt>
                <c:pt idx="14819">
                  <c:v>-0.16001199999999999</c:v>
                </c:pt>
                <c:pt idx="14820">
                  <c:v>-0.15909799999999999</c:v>
                </c:pt>
                <c:pt idx="14821">
                  <c:v>-0.15817999999999999</c:v>
                </c:pt>
                <c:pt idx="14822">
                  <c:v>-0.15726000000000001</c:v>
                </c:pt>
                <c:pt idx="14823">
                  <c:v>-0.156336</c:v>
                </c:pt>
                <c:pt idx="14824">
                  <c:v>-0.155414</c:v>
                </c:pt>
                <c:pt idx="14825">
                  <c:v>-0.15448100000000001</c:v>
                </c:pt>
                <c:pt idx="14826">
                  <c:v>-0.15354300000000001</c:v>
                </c:pt>
                <c:pt idx="14827">
                  <c:v>-0.15260000000000001</c:v>
                </c:pt>
                <c:pt idx="14828">
                  <c:v>-0.15165500000000001</c:v>
                </c:pt>
                <c:pt idx="14829">
                  <c:v>-0.15071200000000001</c:v>
                </c:pt>
                <c:pt idx="14830">
                  <c:v>-0.149758</c:v>
                </c:pt>
                <c:pt idx="14831">
                  <c:v>-0.14880199999999999</c:v>
                </c:pt>
                <c:pt idx="14832">
                  <c:v>-0.147839</c:v>
                </c:pt>
                <c:pt idx="14833">
                  <c:v>-0.14687900000000001</c:v>
                </c:pt>
                <c:pt idx="14834">
                  <c:v>-0.14591599999999999</c:v>
                </c:pt>
                <c:pt idx="14835">
                  <c:v>-0.14494499999999999</c:v>
                </c:pt>
                <c:pt idx="14836">
                  <c:v>-0.14397099999999999</c:v>
                </c:pt>
                <c:pt idx="14837">
                  <c:v>-0.14299200000000001</c:v>
                </c:pt>
                <c:pt idx="14838">
                  <c:v>-0.142016</c:v>
                </c:pt>
                <c:pt idx="14839">
                  <c:v>-0.14103499999999999</c:v>
                </c:pt>
                <c:pt idx="14840">
                  <c:v>-0.140043</c:v>
                </c:pt>
                <c:pt idx="14841">
                  <c:v>-0.139048</c:v>
                </c:pt>
                <c:pt idx="14842">
                  <c:v>-0.13804900000000001</c:v>
                </c:pt>
                <c:pt idx="14843">
                  <c:v>-0.13705300000000001</c:v>
                </c:pt>
                <c:pt idx="14844">
                  <c:v>-0.13605300000000001</c:v>
                </c:pt>
                <c:pt idx="14845">
                  <c:v>-0.135047</c:v>
                </c:pt>
                <c:pt idx="14846">
                  <c:v>-0.13403899999999999</c:v>
                </c:pt>
                <c:pt idx="14847">
                  <c:v>-0.13302900000000001</c:v>
                </c:pt>
                <c:pt idx="14848">
                  <c:v>-0.132022</c:v>
                </c:pt>
                <c:pt idx="14849">
                  <c:v>-0.13100400000000001</c:v>
                </c:pt>
                <c:pt idx="14850">
                  <c:v>-0.12997700000000001</c:v>
                </c:pt>
                <c:pt idx="14851">
                  <c:v>-0.128945</c:v>
                </c:pt>
                <c:pt idx="14852">
                  <c:v>-0.127913</c:v>
                </c:pt>
                <c:pt idx="14853">
                  <c:v>-0.126885</c:v>
                </c:pt>
                <c:pt idx="14854">
                  <c:v>-0.12584999999999999</c:v>
                </c:pt>
                <c:pt idx="14855">
                  <c:v>-0.12481399999999999</c:v>
                </c:pt>
                <c:pt idx="14856">
                  <c:v>-0.123775</c:v>
                </c:pt>
                <c:pt idx="14857">
                  <c:v>-0.122734</c:v>
                </c:pt>
                <c:pt idx="14858">
                  <c:v>-0.12169099999999999</c:v>
                </c:pt>
                <c:pt idx="14859">
                  <c:v>-0.120638</c:v>
                </c:pt>
                <c:pt idx="14860">
                  <c:v>-0.11958100000000001</c:v>
                </c:pt>
                <c:pt idx="14861">
                  <c:v>-0.118519</c:v>
                </c:pt>
                <c:pt idx="14862">
                  <c:v>-0.11745899999999999</c:v>
                </c:pt>
                <c:pt idx="14863">
                  <c:v>-0.116398</c:v>
                </c:pt>
                <c:pt idx="14864">
                  <c:v>-0.115333</c:v>
                </c:pt>
                <c:pt idx="14865">
                  <c:v>-0.11427</c:v>
                </c:pt>
                <c:pt idx="14866">
                  <c:v>-0.1132</c:v>
                </c:pt>
                <c:pt idx="14867">
                  <c:v>-0.11212999999999999</c:v>
                </c:pt>
                <c:pt idx="14868">
                  <c:v>-0.111054</c:v>
                </c:pt>
                <c:pt idx="14869">
                  <c:v>-0.109972</c:v>
                </c:pt>
                <c:pt idx="14870">
                  <c:v>-0.108887</c:v>
                </c:pt>
                <c:pt idx="14871">
                  <c:v>-0.107797</c:v>
                </c:pt>
                <c:pt idx="14872">
                  <c:v>-0.10671</c:v>
                </c:pt>
                <c:pt idx="14873">
                  <c:v>-0.105619</c:v>
                </c:pt>
                <c:pt idx="14874">
                  <c:v>-0.10453</c:v>
                </c:pt>
                <c:pt idx="14875">
                  <c:v>-0.103439</c:v>
                </c:pt>
                <c:pt idx="14876">
                  <c:v>-0.102341</c:v>
                </c:pt>
                <c:pt idx="14877">
                  <c:v>-0.101242</c:v>
                </c:pt>
                <c:pt idx="14878">
                  <c:v>-0.100137</c:v>
                </c:pt>
                <c:pt idx="14879">
                  <c:v>-9.9030300000000002E-2</c:v>
                </c:pt>
                <c:pt idx="14880">
                  <c:v>-9.7919900000000004E-2</c:v>
                </c:pt>
                <c:pt idx="14881">
                  <c:v>-9.6805100000000005E-2</c:v>
                </c:pt>
                <c:pt idx="14882">
                  <c:v>-9.5691300000000007E-2</c:v>
                </c:pt>
                <c:pt idx="14883">
                  <c:v>-9.4576199999999999E-2</c:v>
                </c:pt>
                <c:pt idx="14884">
                  <c:v>-9.3464000000000005E-2</c:v>
                </c:pt>
                <c:pt idx="14885">
                  <c:v>-9.23461E-2</c:v>
                </c:pt>
                <c:pt idx="14886">
                  <c:v>-9.1221999999999998E-2</c:v>
                </c:pt>
                <c:pt idx="14887">
                  <c:v>-9.0095499999999995E-2</c:v>
                </c:pt>
                <c:pt idx="14888">
                  <c:v>-8.8966100000000006E-2</c:v>
                </c:pt>
                <c:pt idx="14889">
                  <c:v>-8.7837999999999999E-2</c:v>
                </c:pt>
                <c:pt idx="14890">
                  <c:v>-8.6703100000000005E-2</c:v>
                </c:pt>
                <c:pt idx="14891">
                  <c:v>-8.55659E-2</c:v>
                </c:pt>
                <c:pt idx="14892">
                  <c:v>-8.4427199999999994E-2</c:v>
                </c:pt>
                <c:pt idx="14893">
                  <c:v>-8.3288399999999999E-2</c:v>
                </c:pt>
                <c:pt idx="14894">
                  <c:v>-8.2150799999999996E-2</c:v>
                </c:pt>
                <c:pt idx="14895">
                  <c:v>-8.10062E-2</c:v>
                </c:pt>
                <c:pt idx="14896">
                  <c:v>-7.9860500000000001E-2</c:v>
                </c:pt>
                <c:pt idx="14897">
                  <c:v>-7.8712000000000004E-2</c:v>
                </c:pt>
                <c:pt idx="14898">
                  <c:v>-7.7564300000000003E-2</c:v>
                </c:pt>
                <c:pt idx="14899">
                  <c:v>-7.6416499999999998E-2</c:v>
                </c:pt>
                <c:pt idx="14900">
                  <c:v>-7.5263200000000002E-2</c:v>
                </c:pt>
                <c:pt idx="14901">
                  <c:v>-7.4107099999999995E-2</c:v>
                </c:pt>
                <c:pt idx="14902">
                  <c:v>-7.2941099999999995E-2</c:v>
                </c:pt>
                <c:pt idx="14903">
                  <c:v>-7.17748E-2</c:v>
                </c:pt>
                <c:pt idx="14904">
                  <c:v>-7.0624900000000004E-2</c:v>
                </c:pt>
                <c:pt idx="14905">
                  <c:v>-6.9495000000000001E-2</c:v>
                </c:pt>
                <c:pt idx="14906">
                  <c:v>-6.8336800000000003E-2</c:v>
                </c:pt>
                <c:pt idx="14907">
                  <c:v>-6.7085000000000006E-2</c:v>
                </c:pt>
                <c:pt idx="14908">
                  <c:v>-6.5858700000000006E-2</c:v>
                </c:pt>
                <c:pt idx="14909">
                  <c:v>-6.5799700000000003E-2</c:v>
                </c:pt>
                <c:pt idx="14910">
                  <c:v>-6.5229099999999998E-2</c:v>
                </c:pt>
                <c:pt idx="14911">
                  <c:v>-6.4005699999999999E-2</c:v>
                </c:pt>
                <c:pt idx="14912">
                  <c:v>-6.3631999999999994E-2</c:v>
                </c:pt>
                <c:pt idx="14913">
                  <c:v>-6.2439300000000003E-2</c:v>
                </c:pt>
                <c:pt idx="14914">
                  <c:v>-6.1820300000000002E-2</c:v>
                </c:pt>
                <c:pt idx="14915">
                  <c:v>-6.09974E-2</c:v>
                </c:pt>
                <c:pt idx="14916">
                  <c:v>-5.9985499999999997E-2</c:v>
                </c:pt>
                <c:pt idx="14917">
                  <c:v>-5.9458799999999999E-2</c:v>
                </c:pt>
                <c:pt idx="14918">
                  <c:v>-5.8319900000000001E-2</c:v>
                </c:pt>
                <c:pt idx="14919">
                  <c:v>-5.7727800000000003E-2</c:v>
                </c:pt>
                <c:pt idx="14920">
                  <c:v>-5.6791000000000001E-2</c:v>
                </c:pt>
                <c:pt idx="14921">
                  <c:v>-5.5918799999999998E-2</c:v>
                </c:pt>
                <c:pt idx="14922">
                  <c:v>-5.5224599999999999E-2</c:v>
                </c:pt>
                <c:pt idx="14923">
                  <c:v>-5.4211200000000001E-2</c:v>
                </c:pt>
                <c:pt idx="14924">
                  <c:v>-5.3512900000000002E-2</c:v>
                </c:pt>
                <c:pt idx="14925">
                  <c:v>-5.2625400000000003E-2</c:v>
                </c:pt>
                <c:pt idx="14926">
                  <c:v>-5.1729999999999998E-2</c:v>
                </c:pt>
                <c:pt idx="14927">
                  <c:v>-5.1025899999999999E-2</c:v>
                </c:pt>
                <c:pt idx="14928">
                  <c:v>-5.0026500000000002E-2</c:v>
                </c:pt>
                <c:pt idx="14929">
                  <c:v>-4.9296600000000003E-2</c:v>
                </c:pt>
                <c:pt idx="14930">
                  <c:v>-4.8435499999999999E-2</c:v>
                </c:pt>
                <c:pt idx="14931">
                  <c:v>-4.7484699999999998E-2</c:v>
                </c:pt>
                <c:pt idx="14932">
                  <c:v>-4.68388E-2</c:v>
                </c:pt>
                <c:pt idx="14933">
                  <c:v>-4.5742400000000003E-2</c:v>
                </c:pt>
                <c:pt idx="14934">
                  <c:v>-4.5111999999999999E-2</c:v>
                </c:pt>
                <c:pt idx="14935">
                  <c:v>-4.4140199999999997E-2</c:v>
                </c:pt>
                <c:pt idx="14936">
                  <c:v>-4.3270900000000001E-2</c:v>
                </c:pt>
                <c:pt idx="14937">
                  <c:v>-4.2579100000000002E-2</c:v>
                </c:pt>
                <c:pt idx="14938">
                  <c:v>-4.1459200000000002E-2</c:v>
                </c:pt>
                <c:pt idx="14939">
                  <c:v>-4.0908199999999999E-2</c:v>
                </c:pt>
                <c:pt idx="14940">
                  <c:v>-3.9788299999999999E-2</c:v>
                </c:pt>
                <c:pt idx="14941">
                  <c:v>-3.90864E-2</c:v>
                </c:pt>
                <c:pt idx="14942">
                  <c:v>-3.82143E-2</c:v>
                </c:pt>
                <c:pt idx="14943">
                  <c:v>-3.7227099999999999E-2</c:v>
                </c:pt>
                <c:pt idx="14944">
                  <c:v>-3.6598899999999997E-2</c:v>
                </c:pt>
                <c:pt idx="14945">
                  <c:v>-3.5469000000000001E-2</c:v>
                </c:pt>
                <c:pt idx="14946">
                  <c:v>-3.4847700000000002E-2</c:v>
                </c:pt>
                <c:pt idx="14947">
                  <c:v>-3.3828200000000003E-2</c:v>
                </c:pt>
                <c:pt idx="14948">
                  <c:v>-3.3008700000000002E-2</c:v>
                </c:pt>
                <c:pt idx="14949">
                  <c:v>-3.2208899999999999E-2</c:v>
                </c:pt>
                <c:pt idx="14950">
                  <c:v>-3.1202799999999999E-2</c:v>
                </c:pt>
                <c:pt idx="14951">
                  <c:v>-3.05052E-2</c:v>
                </c:pt>
                <c:pt idx="14952">
                  <c:v>-2.94886E-2</c:v>
                </c:pt>
                <c:pt idx="14953">
                  <c:v>-2.8717099999999999E-2</c:v>
                </c:pt>
                <c:pt idx="14954">
                  <c:v>-2.7824000000000002E-2</c:v>
                </c:pt>
                <c:pt idx="14955">
                  <c:v>-2.6922499999999999E-2</c:v>
                </c:pt>
                <c:pt idx="14956">
                  <c:v>-2.6118200000000001E-2</c:v>
                </c:pt>
                <c:pt idx="14957">
                  <c:v>-2.5180500000000001E-2</c:v>
                </c:pt>
                <c:pt idx="14958">
                  <c:v>-2.43495E-2</c:v>
                </c:pt>
                <c:pt idx="14959">
                  <c:v>-2.3479199999999999E-2</c:v>
                </c:pt>
                <c:pt idx="14960">
                  <c:v>-2.2568499999999998E-2</c:v>
                </c:pt>
                <c:pt idx="14961">
                  <c:v>-2.17539E-2</c:v>
                </c:pt>
                <c:pt idx="14962">
                  <c:v>-2.0830600000000001E-2</c:v>
                </c:pt>
                <c:pt idx="14963">
                  <c:v>-1.99784E-2</c:v>
                </c:pt>
                <c:pt idx="14964">
                  <c:v>-1.91325E-2</c:v>
                </c:pt>
                <c:pt idx="14965">
                  <c:v>-1.8183499999999998E-2</c:v>
                </c:pt>
                <c:pt idx="14966">
                  <c:v>-1.74126E-2</c:v>
                </c:pt>
                <c:pt idx="14967">
                  <c:v>-1.6425700000000001E-2</c:v>
                </c:pt>
                <c:pt idx="14968">
                  <c:v>-1.5637000000000002E-2</c:v>
                </c:pt>
                <c:pt idx="14969">
                  <c:v>-1.4722799999999999E-2</c:v>
                </c:pt>
                <c:pt idx="14970">
                  <c:v>-1.38219E-2</c:v>
                </c:pt>
                <c:pt idx="14971">
                  <c:v>-1.30297E-2</c:v>
                </c:pt>
                <c:pt idx="14972">
                  <c:v>-1.2030600000000001E-2</c:v>
                </c:pt>
                <c:pt idx="14973">
                  <c:v>-1.12973E-2</c:v>
                </c:pt>
                <c:pt idx="14974">
                  <c:v>-1.02855E-2</c:v>
                </c:pt>
                <c:pt idx="14975" formatCode="0.00E+00">
                  <c:v>-9.48126E-3</c:v>
                </c:pt>
                <c:pt idx="14976" formatCode="0.00E+00">
                  <c:v>-8.5889999999999994E-3</c:v>
                </c:pt>
                <c:pt idx="14977" formatCode="0.00E+00">
                  <c:v>-7.7181699999999999E-3</c:v>
                </c:pt>
                <c:pt idx="14978" formatCode="0.00E+00">
                  <c:v>-6.9361700000000002E-3</c:v>
                </c:pt>
                <c:pt idx="14979" formatCode="0.00E+00">
                  <c:v>-5.8292700000000001E-3</c:v>
                </c:pt>
                <c:pt idx="14980" formatCode="0.00E+00">
                  <c:v>-4.9978799999999997E-3</c:v>
                </c:pt>
                <c:pt idx="14981" formatCode="0.00E+00">
                  <c:v>-5.3994300000000002E-3</c:v>
                </c:pt>
                <c:pt idx="14982" formatCode="0.00E+00">
                  <c:v>-5.3397599999999998E-3</c:v>
                </c:pt>
                <c:pt idx="14983" formatCode="0.00E+00">
                  <c:v>-4.3856700000000004E-3</c:v>
                </c:pt>
                <c:pt idx="14984" formatCode="0.00E+00">
                  <c:v>-4.4853200000000001E-3</c:v>
                </c:pt>
                <c:pt idx="14985" formatCode="0.00E+00">
                  <c:v>-3.6401900000000002E-3</c:v>
                </c:pt>
                <c:pt idx="14986" formatCode="0.00E+00">
                  <c:v>-3.39406E-3</c:v>
                </c:pt>
                <c:pt idx="14987" formatCode="0.00E+00">
                  <c:v>-3.0276999999999999E-3</c:v>
                </c:pt>
                <c:pt idx="14988" formatCode="0.00E+00">
                  <c:v>-2.3067299999999999E-3</c:v>
                </c:pt>
                <c:pt idx="14989" formatCode="0.00E+00">
                  <c:v>-2.2851799999999999E-3</c:v>
                </c:pt>
                <c:pt idx="14990" formatCode="0.00E+00">
                  <c:v>-1.4362800000000001E-3</c:v>
                </c:pt>
                <c:pt idx="14991" formatCode="0.00E+00">
                  <c:v>-1.3117199999999999E-3</c:v>
                </c:pt>
                <c:pt idx="14992" formatCode="0.00E+00">
                  <c:v>-7.4464099999999999E-4</c:v>
                </c:pt>
                <c:pt idx="14993" formatCode="0.00E+00">
                  <c:v>-2.6037800000000002E-4</c:v>
                </c:pt>
                <c:pt idx="14994" formatCode="0.00E+00">
                  <c:v>-9.4639400000000004E-6</c:v>
                </c:pt>
                <c:pt idx="14995" formatCode="0.00E+00">
                  <c:v>6.5749799999999996E-4</c:v>
                </c:pt>
                <c:pt idx="14996" formatCode="0.00E+00">
                  <c:v>8.9863900000000001E-4</c:v>
                </c:pt>
                <c:pt idx="14997" formatCode="0.00E+00">
                  <c:v>1.41409E-3</c:v>
                </c:pt>
                <c:pt idx="14998" formatCode="0.00E+00">
                  <c:v>1.89913E-3</c:v>
                </c:pt>
                <c:pt idx="14999" formatCode="0.00E+00">
                  <c:v>2.2060399999999998E-3</c:v>
                </c:pt>
                <c:pt idx="15000" formatCode="0.00E+00">
                  <c:v>2.7842399999999999E-3</c:v>
                </c:pt>
                <c:pt idx="15001" formatCode="0.00E+00">
                  <c:v>3.0751400000000001E-3</c:v>
                </c:pt>
                <c:pt idx="15002" formatCode="0.00E+00">
                  <c:v>3.4764800000000001E-3</c:v>
                </c:pt>
                <c:pt idx="15003" formatCode="0.00E+00">
                  <c:v>4.1830299999999999E-3</c:v>
                </c:pt>
                <c:pt idx="15004" formatCode="0.00E+00">
                  <c:v>4.4252900000000001E-3</c:v>
                </c:pt>
                <c:pt idx="15005" formatCode="0.00E+00">
                  <c:v>3.7702999999999999E-3</c:v>
                </c:pt>
                <c:pt idx="15006" formatCode="0.00E+00">
                  <c:v>3.22639E-3</c:v>
                </c:pt>
                <c:pt idx="15007" formatCode="0.00E+00">
                  <c:v>3.7850800000000001E-3</c:v>
                </c:pt>
                <c:pt idx="15008" formatCode="0.00E+00">
                  <c:v>3.34265E-3</c:v>
                </c:pt>
                <c:pt idx="15009" formatCode="0.00E+00">
                  <c:v>3.4848600000000002E-3</c:v>
                </c:pt>
                <c:pt idx="15010" formatCode="0.00E+00">
                  <c:v>3.6351199999999999E-3</c:v>
                </c:pt>
                <c:pt idx="15011" formatCode="0.00E+00">
                  <c:v>3.1959100000000002E-3</c:v>
                </c:pt>
                <c:pt idx="15012" formatCode="0.00E+00">
                  <c:v>3.7333800000000001E-3</c:v>
                </c:pt>
                <c:pt idx="15013" formatCode="0.00E+00">
                  <c:v>3.2191699999999999E-3</c:v>
                </c:pt>
                <c:pt idx="15014" formatCode="0.00E+00">
                  <c:v>3.5009400000000001E-3</c:v>
                </c:pt>
                <c:pt idx="15015" formatCode="0.00E+00">
                  <c:v>3.4880499999999999E-3</c:v>
                </c:pt>
                <c:pt idx="15016" formatCode="0.00E+00">
                  <c:v>3.18316E-3</c:v>
                </c:pt>
                <c:pt idx="15017" formatCode="0.00E+00">
                  <c:v>3.65811E-3</c:v>
                </c:pt>
                <c:pt idx="15018" formatCode="0.00E+00">
                  <c:v>3.1123700000000002E-3</c:v>
                </c:pt>
                <c:pt idx="15019" formatCode="0.00E+00">
                  <c:v>3.5087E-3</c:v>
                </c:pt>
                <c:pt idx="15020" formatCode="0.00E+00">
                  <c:v>3.3285300000000001E-3</c:v>
                </c:pt>
                <c:pt idx="15021" formatCode="0.00E+00">
                  <c:v>3.1888300000000001E-3</c:v>
                </c:pt>
                <c:pt idx="15022" formatCode="0.00E+00">
                  <c:v>3.5464899999999998E-3</c:v>
                </c:pt>
                <c:pt idx="15023" formatCode="0.00E+00">
                  <c:v>3.03134E-3</c:v>
                </c:pt>
                <c:pt idx="15024" formatCode="0.00E+00">
                  <c:v>3.4914999999999998E-3</c:v>
                </c:pt>
                <c:pt idx="15025" formatCode="0.00E+00">
                  <c:v>3.1711600000000001E-3</c:v>
                </c:pt>
                <c:pt idx="15026" formatCode="0.00E+00">
                  <c:v>3.2068600000000002E-3</c:v>
                </c:pt>
                <c:pt idx="15027" formatCode="0.00E+00">
                  <c:v>3.4047399999999998E-3</c:v>
                </c:pt>
                <c:pt idx="15028" formatCode="0.00E+00">
                  <c:v>2.9865099999999999E-3</c:v>
                </c:pt>
                <c:pt idx="15029" formatCode="0.00E+00">
                  <c:v>3.4364899999999999E-3</c:v>
                </c:pt>
                <c:pt idx="15030" formatCode="0.00E+00">
                  <c:v>3.0347299999999998E-3</c:v>
                </c:pt>
                <c:pt idx="15031" formatCode="0.00E+00">
                  <c:v>3.21302E-3</c:v>
                </c:pt>
                <c:pt idx="15032" formatCode="0.00E+00">
                  <c:v>3.2455700000000001E-3</c:v>
                </c:pt>
                <c:pt idx="15033" formatCode="0.00E+00">
                  <c:v>2.9641699999999999E-3</c:v>
                </c:pt>
                <c:pt idx="15034" formatCode="0.00E+00">
                  <c:v>3.3421700000000002E-3</c:v>
                </c:pt>
                <c:pt idx="15035" formatCode="0.00E+00">
                  <c:v>2.9292099999999998E-3</c:v>
                </c:pt>
                <c:pt idx="15036" formatCode="0.00E+00">
                  <c:v>3.1945599999999999E-3</c:v>
                </c:pt>
                <c:pt idx="15037" formatCode="0.00E+00">
                  <c:v>3.0929199999999999E-3</c:v>
                </c:pt>
                <c:pt idx="15038" formatCode="0.00E+00">
                  <c:v>2.94985E-3</c:v>
                </c:pt>
                <c:pt idx="15039" formatCode="0.00E+00">
                  <c:v>3.2236700000000001E-3</c:v>
                </c:pt>
                <c:pt idx="15040" formatCode="0.00E+00">
                  <c:v>2.8479099999999999E-3</c:v>
                </c:pt>
                <c:pt idx="15041" formatCode="0.00E+00">
                  <c:v>3.1459700000000001E-3</c:v>
                </c:pt>
                <c:pt idx="15042" formatCode="0.00E+00">
                  <c:v>2.9511199999999998E-3</c:v>
                </c:pt>
                <c:pt idx="15043" formatCode="0.00E+00">
                  <c:v>2.9270799999999999E-3</c:v>
                </c:pt>
                <c:pt idx="15044" formatCode="0.00E+00">
                  <c:v>3.0920000000000001E-3</c:v>
                </c:pt>
                <c:pt idx="15045" formatCode="0.00E+00">
                  <c:v>2.7809900000000001E-3</c:v>
                </c:pt>
                <c:pt idx="15046" formatCode="0.00E+00">
                  <c:v>3.0768100000000001E-3</c:v>
                </c:pt>
                <c:pt idx="15047" formatCode="0.00E+00">
                  <c:v>2.8228400000000001E-3</c:v>
                </c:pt>
                <c:pt idx="15048" formatCode="0.00E+00">
                  <c:v>2.8979600000000002E-3</c:v>
                </c:pt>
                <c:pt idx="15049" formatCode="0.00E+00">
                  <c:v>2.9531599999999998E-3</c:v>
                </c:pt>
                <c:pt idx="15050" formatCode="0.00E+00">
                  <c:v>2.7238599999999998E-3</c:v>
                </c:pt>
                <c:pt idx="15051" formatCode="0.00E+00">
                  <c:v>2.9865E-3</c:v>
                </c:pt>
                <c:pt idx="15052" formatCode="0.00E+00">
                  <c:v>2.7026300000000001E-3</c:v>
                </c:pt>
                <c:pt idx="15053" formatCode="0.00E+00">
                  <c:v>2.8579299999999998E-3</c:v>
                </c:pt>
                <c:pt idx="15054" formatCode="0.00E+00">
                  <c:v>2.8049899999999998E-3</c:v>
                </c:pt>
                <c:pt idx="15055" formatCode="0.00E+00">
                  <c:v>2.6785300000000001E-3</c:v>
                </c:pt>
                <c:pt idx="15056" formatCode="0.00E+00">
                  <c:v>2.87434E-3</c:v>
                </c:pt>
                <c:pt idx="15057" formatCode="0.00E+00">
                  <c:v>2.6014100000000002E-3</c:v>
                </c:pt>
                <c:pt idx="15058" formatCode="0.00E+00">
                  <c:v>2.80343E-3</c:v>
                </c:pt>
                <c:pt idx="15059" formatCode="0.00E+00">
                  <c:v>2.6569200000000001E-3</c:v>
                </c:pt>
                <c:pt idx="15060" formatCode="0.00E+00">
                  <c:v>2.6393499999999999E-3</c:v>
                </c:pt>
                <c:pt idx="15061" formatCode="0.00E+00">
                  <c:v>2.7372400000000002E-3</c:v>
                </c:pt>
                <c:pt idx="15062" formatCode="0.00E+00">
                  <c:v>2.5193300000000002E-3</c:v>
                </c:pt>
                <c:pt idx="15063" formatCode="0.00E+00">
                  <c:v>2.7206700000000001E-3</c:v>
                </c:pt>
                <c:pt idx="15064" formatCode="0.00E+00">
                  <c:v>2.51973E-3</c:v>
                </c:pt>
                <c:pt idx="15065" formatCode="0.00E+00">
                  <c:v>2.5947700000000001E-3</c:v>
                </c:pt>
                <c:pt idx="15066" formatCode="0.00E+00">
                  <c:v>2.5891E-3</c:v>
                </c:pt>
                <c:pt idx="15067" formatCode="0.00E+00">
                  <c:v>2.4562400000000002E-3</c:v>
                </c:pt>
                <c:pt idx="15068" formatCode="0.00E+00">
                  <c:v>2.6126399999999998E-3</c:v>
                </c:pt>
                <c:pt idx="15069" formatCode="0.00E+00">
                  <c:v>2.4019200000000001E-3</c:v>
                </c:pt>
                <c:pt idx="15070" formatCode="0.00E+00">
                  <c:v>2.5320199999999998E-3</c:v>
                </c:pt>
                <c:pt idx="15071" formatCode="0.00E+00">
                  <c:v>2.4382399999999999E-3</c:v>
                </c:pt>
                <c:pt idx="15072" formatCode="0.00E+00">
                  <c:v>2.3958899999999999E-3</c:v>
                </c:pt>
                <c:pt idx="15073" formatCode="0.00E+00">
                  <c:v>2.4822400000000001E-3</c:v>
                </c:pt>
                <c:pt idx="15074" formatCode="0.00E+00">
                  <c:v>2.30043E-3</c:v>
                </c:pt>
                <c:pt idx="15075" formatCode="0.00E+00">
                  <c:v>2.44977E-3</c:v>
                </c:pt>
                <c:pt idx="15076" formatCode="0.00E+00">
                  <c:v>2.2963200000000001E-3</c:v>
                </c:pt>
                <c:pt idx="15077" formatCode="0.00E+00">
                  <c:v>2.33512E-3</c:v>
                </c:pt>
                <c:pt idx="15078" formatCode="0.00E+00">
                  <c:v>2.34126E-3</c:v>
                </c:pt>
                <c:pt idx="15079" formatCode="0.00E+00">
                  <c:v>2.21105E-3</c:v>
                </c:pt>
                <c:pt idx="15080" formatCode="0.00E+00">
                  <c:v>2.3471299999999998E-3</c:v>
                </c:pt>
                <c:pt idx="15081" formatCode="0.00E+00">
                  <c:v>2.1599200000000001E-3</c:v>
                </c:pt>
                <c:pt idx="15082" formatCode="0.00E+00">
                  <c:v>2.2646400000000001E-3</c:v>
                </c:pt>
                <c:pt idx="15083" formatCode="0.00E+00">
                  <c:v>2.1897399999999999E-3</c:v>
                </c:pt>
                <c:pt idx="15084" formatCode="0.00E+00">
                  <c:v>2.1306900000000002E-3</c:v>
                </c:pt>
                <c:pt idx="15085" formatCode="0.00E+00">
                  <c:v>2.22733E-3</c:v>
                </c:pt>
                <c:pt idx="15086" formatCode="0.00E+00">
                  <c:v>2.0365000000000001E-3</c:v>
                </c:pt>
                <c:pt idx="15087" formatCode="0.00E+00">
                  <c:v>2.1868899999999999E-3</c:v>
                </c:pt>
                <c:pt idx="15088" formatCode="0.00E+00">
                  <c:v>2.0343800000000001E-3</c:v>
                </c:pt>
                <c:pt idx="15089" formatCode="0.00E+00">
                  <c:v>2.0582E-3</c:v>
                </c:pt>
                <c:pt idx="15090" formatCode="0.00E+00">
                  <c:v>2.085E-3</c:v>
                </c:pt>
                <c:pt idx="15091" formatCode="0.00E+00">
                  <c:v>1.92526E-3</c:v>
                </c:pt>
                <c:pt idx="15092" formatCode="0.00E+00">
                  <c:v>2.0883999999999998E-3</c:v>
                </c:pt>
                <c:pt idx="15093" formatCode="0.00E+00">
                  <c:v>1.88018E-3</c:v>
                </c:pt>
                <c:pt idx="15094" formatCode="0.00E+00">
                  <c:v>1.9871200000000002E-3</c:v>
                </c:pt>
                <c:pt idx="15095" formatCode="0.00E+00">
                  <c:v>1.9274699999999999E-3</c:v>
                </c:pt>
                <c:pt idx="15096" formatCode="0.00E+00">
                  <c:v>1.8336800000000001E-3</c:v>
                </c:pt>
                <c:pt idx="15097" formatCode="0.00E+00">
                  <c:v>1.96846E-3</c:v>
                </c:pt>
                <c:pt idx="15098" formatCode="0.00E+00">
                  <c:v>1.73985E-3</c:v>
                </c:pt>
                <c:pt idx="15099" formatCode="0.00E+00">
                  <c:v>1.9046499999999999E-3</c:v>
                </c:pt>
                <c:pt idx="15100" formatCode="0.00E+00">
                  <c:v>1.7609399999999999E-3</c:v>
                </c:pt>
                <c:pt idx="15101" formatCode="0.00E+00">
                  <c:v>1.7481300000000001E-3</c:v>
                </c:pt>
                <c:pt idx="15102" formatCode="0.00E+00">
                  <c:v>1.8245900000000001E-3</c:v>
                </c:pt>
                <c:pt idx="15103" formatCode="0.00E+00">
                  <c:v>1.6140900000000001E-3</c:v>
                </c:pt>
                <c:pt idx="15104" formatCode="0.00E+00">
                  <c:v>1.80569E-3</c:v>
                </c:pt>
                <c:pt idx="15105" formatCode="0.00E+00">
                  <c:v>1.60002E-3</c:v>
                </c:pt>
                <c:pt idx="15106" formatCode="0.00E+00">
                  <c:v>1.6649799999999999E-3</c:v>
                </c:pt>
                <c:pt idx="15107" formatCode="0.00E+00">
                  <c:v>1.6692899999999999E-3</c:v>
                </c:pt>
                <c:pt idx="15108" formatCode="0.00E+00">
                  <c:v>1.49939E-3</c:v>
                </c:pt>
                <c:pt idx="15109" formatCode="0.00E+00">
                  <c:v>1.6884300000000001E-3</c:v>
                </c:pt>
                <c:pt idx="15110" formatCode="0.00E+00">
                  <c:v>1.4415599999999999E-3</c:v>
                </c:pt>
                <c:pt idx="15111" formatCode="0.00E+00">
                  <c:v>1.5736599999999999E-3</c:v>
                </c:pt>
                <c:pt idx="15112" formatCode="0.00E+00">
                  <c:v>1.50351E-3</c:v>
                </c:pt>
                <c:pt idx="15113" formatCode="0.00E+00">
                  <c:v>1.3912200000000001E-3</c:v>
                </c:pt>
                <c:pt idx="15114" formatCode="0.00E+00">
                  <c:v>1.5587999999999999E-3</c:v>
                </c:pt>
                <c:pt idx="15115" formatCode="0.00E+00">
                  <c:v>1.2903999999999999E-3</c:v>
                </c:pt>
                <c:pt idx="15116" formatCode="0.00E+00">
                  <c:v>1.48015E-3</c:v>
                </c:pt>
                <c:pt idx="15117" formatCode="0.00E+00">
                  <c:v>1.33055E-3</c:v>
                </c:pt>
                <c:pt idx="15118" formatCode="0.00E+00">
                  <c:v>1.2899400000000001E-3</c:v>
                </c:pt>
                <c:pt idx="15119" formatCode="0.00E+00">
                  <c:v>1.41091E-3</c:v>
                </c:pt>
                <c:pt idx="15120" formatCode="0.00E+00">
                  <c:v>1.14291E-3</c:v>
                </c:pt>
                <c:pt idx="15121" formatCode="0.00E+00">
                  <c:v>1.3764999999999999E-3</c:v>
                </c:pt>
                <c:pt idx="15122" formatCode="0.00E+00">
                  <c:v>1.1486199999999999E-3</c:v>
                </c:pt>
                <c:pt idx="15123" formatCode="0.00E+00">
                  <c:v>1.19838E-3</c:v>
                </c:pt>
                <c:pt idx="15124" formatCode="0.00E+00">
                  <c:v>1.2446099999999999E-3</c:v>
                </c:pt>
                <c:pt idx="15125" formatCode="0.00E+00">
                  <c:v>1.01297E-3</c:v>
                </c:pt>
                <c:pt idx="15126" formatCode="0.00E+00">
                  <c:v>1.2587900000000001E-3</c:v>
                </c:pt>
                <c:pt idx="15127" formatCode="0.00E+00">
                  <c:v>9.6825999999999998E-4</c:v>
                </c:pt>
                <c:pt idx="15128" formatCode="0.00E+00">
                  <c:v>1.1085299999999999E-3</c:v>
                </c:pt>
                <c:pt idx="15129" formatCode="0.00E+00">
                  <c:v>1.0562099999999999E-3</c:v>
                </c:pt>
                <c:pt idx="15130" formatCode="0.00E+00">
                  <c:v>8.9793900000000005E-4</c:v>
                </c:pt>
                <c:pt idx="15131" formatCode="0.00E+00">
                  <c:v>1.11345E-3</c:v>
                </c:pt>
                <c:pt idx="15132" formatCode="0.00E+00">
                  <c:v>8.0063499999999995E-4</c:v>
                </c:pt>
                <c:pt idx="15133" formatCode="0.00E+00">
                  <c:v>1.00968E-3</c:v>
                </c:pt>
                <c:pt idx="15134" formatCode="0.00E+00">
                  <c:v>8.6307500000000004E-4</c:v>
                </c:pt>
                <c:pt idx="15135" formatCode="0.00E+00">
                  <c:v>7.9662799999999996E-4</c:v>
                </c:pt>
                <c:pt idx="15136" formatCode="0.00E+00">
                  <c:v>9.4629899999999995E-4</c:v>
                </c:pt>
                <c:pt idx="15137" formatCode="0.00E+00">
                  <c:v>6.5039500000000001E-4</c:v>
                </c:pt>
                <c:pt idx="15138" formatCode="0.00E+00">
                  <c:v>8.8910200000000001E-4</c:v>
                </c:pt>
                <c:pt idx="15139" formatCode="0.00E+00">
                  <c:v>6.7112699999999999E-4</c:v>
                </c:pt>
                <c:pt idx="15140" formatCode="0.00E+00">
                  <c:v>6.9062799999999999E-4</c:v>
                </c:pt>
                <c:pt idx="15141" formatCode="0.00E+00">
                  <c:v>7.6375399999999995E-4</c:v>
                </c:pt>
                <c:pt idx="15142" formatCode="0.00E+00">
                  <c:v>5.1208799999999995E-4</c:v>
                </c:pt>
                <c:pt idx="15143" formatCode="0.00E+00">
                  <c:v>7.5232000000000001E-4</c:v>
                </c:pt>
                <c:pt idx="15144" formatCode="0.00E+00">
                  <c:v>4.8987200000000003E-4</c:v>
                </c:pt>
                <c:pt idx="15145" formatCode="0.00E+00">
                  <c:v>5.7869900000000001E-4</c:v>
                </c:pt>
                <c:pt idx="15146" formatCode="0.00E+00">
                  <c:v>5.7386399999999999E-4</c:v>
                </c:pt>
                <c:pt idx="15147" formatCode="0.00E+00">
                  <c:v>3.73526E-4</c:v>
                </c:pt>
                <c:pt idx="15148" formatCode="0.00E+00">
                  <c:v>5.9435E-4</c:v>
                </c:pt>
                <c:pt idx="15149" formatCode="0.00E+00">
                  <c:v>3.0347000000000002E-4</c:v>
                </c:pt>
                <c:pt idx="15150" formatCode="0.00E+00">
                  <c:v>4.5222600000000002E-4</c:v>
                </c:pt>
                <c:pt idx="15151" formatCode="0.00E+00">
                  <c:v>3.7314800000000001E-4</c:v>
                </c:pt>
                <c:pt idx="15152" formatCode="0.00E+00">
                  <c:v>2.3747800000000001E-4</c:v>
                </c:pt>
                <c:pt idx="15153" formatCode="0.00E+00">
                  <c:v>4.25983E-4</c:v>
                </c:pt>
                <c:pt idx="15154" formatCode="0.00E+00">
                  <c:v>1.2352899999999999E-4</c:v>
                </c:pt>
                <c:pt idx="15155" formatCode="0.00E+00">
                  <c:v>3.22994E-4</c:v>
                </c:pt>
                <c:pt idx="15156" formatCode="0.00E+00">
                  <c:v>1.64735E-4</c:v>
                </c:pt>
                <c:pt idx="15157" formatCode="0.00E+00">
                  <c:v>1.07068E-4</c:v>
                </c:pt>
                <c:pt idx="15158" formatCode="0.00E+00">
                  <c:v>2.3762499999999999E-4</c:v>
                </c:pt>
                <c:pt idx="15159" formatCode="0.00E+00">
                  <c:v>-5.0167100000000003E-5</c:v>
                </c:pt>
                <c:pt idx="15160" formatCode="0.00E+00">
                  <c:v>1.80946E-4</c:v>
                </c:pt>
                <c:pt idx="15161" formatCode="0.00E+00">
                  <c:v>-4.7490300000000002E-5</c:v>
                </c:pt>
                <c:pt idx="15162" formatCode="0.00E+00">
                  <c:v>-1.5811000000000002E-5</c:v>
                </c:pt>
                <c:pt idx="15163" formatCode="0.00E+00">
                  <c:v>3.2841700000000001E-5</c:v>
                </c:pt>
                <c:pt idx="15164" formatCode="0.00E+00">
                  <c:v>-2.0533899999999999E-4</c:v>
                </c:pt>
                <c:pt idx="15165" formatCode="0.00E+00">
                  <c:v>1.9998499999999998E-5</c:v>
                </c:pt>
                <c:pt idx="15166" formatCode="0.00E+00">
                  <c:v>-2.5263800000000002E-4</c:v>
                </c:pt>
                <c:pt idx="15167" formatCode="0.00E+00">
                  <c:v>-1.4521400000000001E-4</c:v>
                </c:pt>
                <c:pt idx="15168" formatCode="0.00E+00">
                  <c:v>-1.8667600000000001E-4</c:v>
                </c:pt>
                <c:pt idx="15169" formatCode="0.00E+00">
                  <c:v>-3.5010199999999998E-4</c:v>
                </c:pt>
                <c:pt idx="15170" formatCode="0.00E+00">
                  <c:v>-1.6482199999999999E-4</c:v>
                </c:pt>
                <c:pt idx="15171" formatCode="0.00E+00">
                  <c:v>-4.42354E-4</c:v>
                </c:pt>
                <c:pt idx="15172" formatCode="0.00E+00">
                  <c:v>-2.8736899999999999E-4</c:v>
                </c:pt>
                <c:pt idx="15173" formatCode="0.00E+00">
                  <c:v>-4.03435E-4</c:v>
                </c:pt>
                <c:pt idx="15174" formatCode="0.00E+00">
                  <c:v>-4.8973500000000004E-4</c:v>
                </c:pt>
                <c:pt idx="15175" formatCode="0.00E+00">
                  <c:v>-3.6476400000000001E-4</c:v>
                </c:pt>
                <c:pt idx="15176" formatCode="0.00E+00">
                  <c:v>-6.2043299999999999E-4</c:v>
                </c:pt>
                <c:pt idx="15177" formatCode="0.00E+00">
                  <c:v>-4.4910499999999999E-4</c:v>
                </c:pt>
                <c:pt idx="15178" formatCode="0.00E+00">
                  <c:v>-6.1706599999999999E-4</c:v>
                </c:pt>
                <c:pt idx="15179" formatCode="0.00E+00">
                  <c:v>-6.3628700000000003E-4</c:v>
                </c:pt>
                <c:pt idx="15180" formatCode="0.00E+00">
                  <c:v>-5.7297399999999997E-4</c:v>
                </c:pt>
                <c:pt idx="15181" formatCode="0.00E+00">
                  <c:v>-7.9062499999999999E-4</c:v>
                </c:pt>
                <c:pt idx="15182" formatCode="0.00E+00">
                  <c:v>-6.2171000000000004E-4</c:v>
                </c:pt>
                <c:pt idx="15183" formatCode="0.00E+00">
                  <c:v>-8.2328700000000002E-4</c:v>
                </c:pt>
                <c:pt idx="15184" formatCode="0.00E+00">
                  <c:v>-7.8921000000000004E-4</c:v>
                </c:pt>
                <c:pt idx="15185" formatCode="0.00E+00">
                  <c:v>-7.8916100000000003E-4</c:v>
                </c:pt>
                <c:pt idx="15186" formatCode="0.00E+00">
                  <c:v>-9.6380399999999996E-4</c:v>
                </c:pt>
                <c:pt idx="15187" formatCode="0.00E+00">
                  <c:v>-8.1349600000000003E-4</c:v>
                </c:pt>
                <c:pt idx="15188" formatCode="0.00E+00">
                  <c:v>-1.0341E-3</c:v>
                </c:pt>
                <c:pt idx="15189" formatCode="0.00E+00">
                  <c:v>-9.5320300000000001E-4</c:v>
                </c:pt>
                <c:pt idx="15190" formatCode="0.00E+00">
                  <c:v>-1.01341E-3</c:v>
                </c:pt>
                <c:pt idx="15191" formatCode="0.00E+00">
                  <c:v>-1.1322000000000001E-3</c:v>
                </c:pt>
                <c:pt idx="15192" formatCode="0.00E+00">
                  <c:v>-1.01538E-3</c:v>
                </c:pt>
                <c:pt idx="15193" formatCode="0.00E+00">
                  <c:v>-1.23646E-3</c:v>
                </c:pt>
                <c:pt idx="15194" formatCode="0.00E+00">
                  <c:v>-1.1236200000000001E-3</c:v>
                </c:pt>
                <c:pt idx="15195" formatCode="0.00E+00">
                  <c:v>-1.2415600000000001E-3</c:v>
                </c:pt>
                <c:pt idx="15196" formatCode="0.00E+00">
                  <c:v>-1.2979599999999999E-3</c:v>
                </c:pt>
                <c:pt idx="15197" formatCode="0.00E+00">
                  <c:v>-1.2335200000000001E-3</c:v>
                </c:pt>
                <c:pt idx="15198" formatCode="0.00E+00">
                  <c:v>-1.4300300000000001E-3</c:v>
                </c:pt>
                <c:pt idx="15199" formatCode="0.00E+00">
                  <c:v>-1.3080500000000001E-3</c:v>
                </c:pt>
                <c:pt idx="15200" formatCode="0.00E+00">
                  <c:v>-1.4654799999999999E-3</c:v>
                </c:pt>
                <c:pt idx="15201" formatCode="0.00E+00">
                  <c:v>-1.4633700000000001E-3</c:v>
                </c:pt>
                <c:pt idx="15202" formatCode="0.00E+00">
                  <c:v>-1.4594300000000001E-3</c:v>
                </c:pt>
                <c:pt idx="15203" formatCode="0.00E+00">
                  <c:v>-1.6120799999999999E-3</c:v>
                </c:pt>
                <c:pt idx="15204" formatCode="0.00E+00">
                  <c:v>-1.5079399999999999E-3</c:v>
                </c:pt>
                <c:pt idx="15205" formatCode="0.00E+00">
                  <c:v>-1.68089E-3</c:v>
                </c:pt>
                <c:pt idx="15206" formatCode="0.00E+00">
                  <c:v>-1.639E-3</c:v>
                </c:pt>
                <c:pt idx="15207" formatCode="0.00E+00">
                  <c:v>-1.6892999999999999E-3</c:v>
                </c:pt>
                <c:pt idx="15208" formatCode="0.00E+00">
                  <c:v>-1.7911299999999999E-3</c:v>
                </c:pt>
                <c:pt idx="15209" formatCode="0.00E+00">
                  <c:v>-1.72007E-3</c:v>
                </c:pt>
                <c:pt idx="15210" formatCode="0.00E+00">
                  <c:v>-1.88612E-3</c:v>
                </c:pt>
                <c:pt idx="15211" formatCode="0.00E+00">
                  <c:v>-1.82384E-3</c:v>
                </c:pt>
                <c:pt idx="15212" formatCode="0.00E+00">
                  <c:v>-1.9149799999999999E-3</c:v>
                </c:pt>
                <c:pt idx="15213" formatCode="0.00E+00">
                  <c:v>-1.9700799999999999E-3</c:v>
                </c:pt>
                <c:pt idx="15214" formatCode="0.00E+00">
                  <c:v>-1.93965E-3</c:v>
                </c:pt>
                <c:pt idx="15215" formatCode="0.00E+00">
                  <c:v>-2.0858700000000001E-3</c:v>
                </c:pt>
                <c:pt idx="15216" formatCode="0.00E+00">
                  <c:v>-2.0198E-3</c:v>
                </c:pt>
                <c:pt idx="15217" formatCode="0.00E+00">
                  <c:v>-2.1383499999999998E-3</c:v>
                </c:pt>
                <c:pt idx="15218" formatCode="0.00E+00">
                  <c:v>-2.1521700000000001E-3</c:v>
                </c:pt>
                <c:pt idx="15219" formatCode="0.00E+00">
                  <c:v>-2.1640100000000001E-3</c:v>
                </c:pt>
                <c:pt idx="15220" formatCode="0.00E+00">
                  <c:v>-2.27948E-3</c:v>
                </c:pt>
                <c:pt idx="15221" formatCode="0.00E+00">
                  <c:v>-2.22339E-3</c:v>
                </c:pt>
                <c:pt idx="15222" formatCode="0.00E+00">
                  <c:v>-2.3562399999999999E-3</c:v>
                </c:pt>
                <c:pt idx="15223" formatCode="0.00E+00">
                  <c:v>-2.3373000000000001E-3</c:v>
                </c:pt>
                <c:pt idx="15224" formatCode="0.00E+00">
                  <c:v>-2.39251E-3</c:v>
                </c:pt>
                <c:pt idx="15225" formatCode="0.00E+00">
                  <c:v>-2.4688499999999999E-3</c:v>
                </c:pt>
                <c:pt idx="15226" formatCode="0.00E+00">
                  <c:v>-2.4380000000000001E-3</c:v>
                </c:pt>
                <c:pt idx="15227" formatCode="0.00E+00">
                  <c:v>-2.5679499999999998E-3</c:v>
                </c:pt>
                <c:pt idx="15228" formatCode="0.00E+00">
                  <c:v>-2.5290899999999999E-3</c:v>
                </c:pt>
                <c:pt idx="15229" formatCode="0.00E+00">
                  <c:v>-2.62115E-3</c:v>
                </c:pt>
                <c:pt idx="15230" formatCode="0.00E+00">
                  <c:v>-2.6539300000000001E-3</c:v>
                </c:pt>
                <c:pt idx="15231" formatCode="0.00E+00">
                  <c:v>-2.6612900000000002E-3</c:v>
                </c:pt>
                <c:pt idx="15232" formatCode="0.00E+00">
                  <c:v>-2.7695599999999999E-3</c:v>
                </c:pt>
                <c:pt idx="15233" formatCode="0.00E+00">
                  <c:v>-2.7313300000000001E-3</c:v>
                </c:pt>
                <c:pt idx="15234" formatCode="0.00E+00">
                  <c:v>-2.8449199999999999E-3</c:v>
                </c:pt>
                <c:pt idx="15235" formatCode="0.00E+00">
                  <c:v>-2.8418200000000001E-3</c:v>
                </c:pt>
                <c:pt idx="15236" formatCode="0.00E+00">
                  <c:v>-2.8902400000000001E-3</c:v>
                </c:pt>
                <c:pt idx="15237" formatCode="0.00E+00">
                  <c:v>-2.9641899999999998E-3</c:v>
                </c:pt>
                <c:pt idx="15238" formatCode="0.00E+00">
                  <c:v>-2.9444699999999998E-3</c:v>
                </c:pt>
                <c:pt idx="15239" formatCode="0.00E+00">
                  <c:v>-3.0596199999999999E-3</c:v>
                </c:pt>
                <c:pt idx="15240" formatCode="0.00E+00">
                  <c:v>-3.0362200000000001E-3</c:v>
                </c:pt>
                <c:pt idx="15241" formatCode="0.00E+00">
                  <c:v>-3.1172000000000001E-3</c:v>
                </c:pt>
                <c:pt idx="15242" formatCode="0.00E+00">
                  <c:v>-3.15658E-3</c:v>
                </c:pt>
                <c:pt idx="15243" formatCode="0.00E+00">
                  <c:v>-3.1638899999999999E-3</c:v>
                </c:pt>
                <c:pt idx="15244" formatCode="0.00E+00">
                  <c:v>-3.2676699999999999E-3</c:v>
                </c:pt>
                <c:pt idx="15245" formatCode="0.00E+00">
                  <c:v>-3.2378400000000001E-3</c:v>
                </c:pt>
                <c:pt idx="15246" formatCode="0.00E+00">
                  <c:v>-3.34075E-3</c:v>
                </c:pt>
                <c:pt idx="15247" formatCode="0.00E+00">
                  <c:v>-3.3500800000000001E-3</c:v>
                </c:pt>
                <c:pt idx="15248" formatCode="0.00E+00">
                  <c:v>-3.3859900000000002E-3</c:v>
                </c:pt>
                <c:pt idx="15249" formatCode="0.00E+00">
                  <c:v>-3.47154E-3</c:v>
                </c:pt>
                <c:pt idx="15250" formatCode="0.00E+00">
                  <c:v>-3.44385E-3</c:v>
                </c:pt>
                <c:pt idx="15251" formatCode="0.00E+00">
                  <c:v>-3.56158E-3</c:v>
                </c:pt>
                <c:pt idx="15252" formatCode="0.00E+00">
                  <c:v>-3.5438000000000002E-3</c:v>
                </c:pt>
                <c:pt idx="15253" formatCode="0.00E+00">
                  <c:v>-3.6109800000000002E-3</c:v>
                </c:pt>
                <c:pt idx="15254" formatCode="0.00E+00">
                  <c:v>-3.6710599999999999E-3</c:v>
                </c:pt>
                <c:pt idx="15255" formatCode="0.00E+00">
                  <c:v>-3.65489E-3</c:v>
                </c:pt>
                <c:pt idx="15256" formatCode="0.00E+00">
                  <c:v>-3.7792799999999999E-3</c:v>
                </c:pt>
                <c:pt idx="15257" formatCode="0.00E+00">
                  <c:v>-3.7377700000000001E-3</c:v>
                </c:pt>
                <c:pt idx="15258" formatCode="0.00E+00">
                  <c:v>-3.83929E-3</c:v>
                </c:pt>
                <c:pt idx="15259" formatCode="0.00E+00">
                  <c:v>-3.8642099999999999E-3</c:v>
                </c:pt>
                <c:pt idx="15260" formatCode="0.00E+00">
                  <c:v>-3.8736E-3</c:v>
                </c:pt>
                <c:pt idx="15261" formatCode="0.00E+00">
                  <c:v>-3.98993E-3</c:v>
                </c:pt>
                <c:pt idx="15262" formatCode="0.00E+00">
                  <c:v>-3.9356699999999996E-3</c:v>
                </c:pt>
                <c:pt idx="15263" formatCode="0.00E+00">
                  <c:v>-4.0676499999999999E-3</c:v>
                </c:pt>
                <c:pt idx="15264" formatCode="0.00E+00">
                  <c:v>-4.0519500000000003E-3</c:v>
                </c:pt>
                <c:pt idx="15265" formatCode="0.00E+00">
                  <c:v>-4.1005800000000004E-3</c:v>
                </c:pt>
                <c:pt idx="15266" formatCode="0.00E+00">
                  <c:v>-4.1896399999999997E-3</c:v>
                </c:pt>
                <c:pt idx="15267" formatCode="0.00E+00">
                  <c:v>-4.1427E-3</c:v>
                </c:pt>
                <c:pt idx="15268" formatCode="0.00E+00">
                  <c:v>-4.2894999999999999E-3</c:v>
                </c:pt>
                <c:pt idx="15269" formatCode="0.00E+00">
                  <c:v>-4.2407699999999996E-3</c:v>
                </c:pt>
                <c:pt idx="15270" formatCode="0.00E+00">
                  <c:v>-4.33154E-3</c:v>
                </c:pt>
                <c:pt idx="15271" formatCode="0.00E+00">
                  <c:v>-4.3806000000000001E-3</c:v>
                </c:pt>
                <c:pt idx="15272" formatCode="0.00E+00">
                  <c:v>-4.3600599999999998E-3</c:v>
                </c:pt>
                <c:pt idx="15273" formatCode="0.00E+00">
                  <c:v>-4.5001199999999998E-3</c:v>
                </c:pt>
                <c:pt idx="15274" formatCode="0.00E+00">
                  <c:v>-4.4362300000000002E-3</c:v>
                </c:pt>
                <c:pt idx="15275" formatCode="0.00E+00">
                  <c:v>-4.5581800000000002E-3</c:v>
                </c:pt>
                <c:pt idx="15276" formatCode="0.00E+00">
                  <c:v>-4.5688200000000003E-3</c:v>
                </c:pt>
                <c:pt idx="15277" formatCode="0.00E+00">
                  <c:v>-4.5823699999999997E-3</c:v>
                </c:pt>
                <c:pt idx="15278" formatCode="0.00E+00">
                  <c:v>-4.7021900000000002E-3</c:v>
                </c:pt>
                <c:pt idx="15279" formatCode="0.00E+00">
                  <c:v>-4.6394399999999999E-3</c:v>
                </c:pt>
                <c:pt idx="15280" formatCode="0.00E+00">
                  <c:v>-4.7783699999999997E-3</c:v>
                </c:pt>
                <c:pt idx="15281" formatCode="0.00E+00">
                  <c:v>-4.7593100000000001E-3</c:v>
                </c:pt>
                <c:pt idx="15282" formatCode="0.00E+00">
                  <c:v>-4.8042500000000004E-3</c:v>
                </c:pt>
                <c:pt idx="15283" formatCode="0.00E+00">
                  <c:v>-4.89953E-3</c:v>
                </c:pt>
                <c:pt idx="15284" formatCode="0.00E+00">
                  <c:v>-4.8452E-3</c:v>
                </c:pt>
                <c:pt idx="15285" formatCode="0.00E+00">
                  <c:v>-4.9928899999999998E-3</c:v>
                </c:pt>
                <c:pt idx="15286" formatCode="0.00E+00">
                  <c:v>-4.95021E-3</c:v>
                </c:pt>
                <c:pt idx="15287" formatCode="0.00E+00">
                  <c:v>-5.0252099999999996E-3</c:v>
                </c:pt>
                <c:pt idx="15288" formatCode="0.00E+00">
                  <c:v>-5.0940300000000003E-3</c:v>
                </c:pt>
                <c:pt idx="15289" formatCode="0.00E+00">
                  <c:v>-5.0533799999999997E-3</c:v>
                </c:pt>
                <c:pt idx="15290" formatCode="0.00E+00">
                  <c:v>-5.2048299999999997E-3</c:v>
                </c:pt>
                <c:pt idx="15291" formatCode="0.00E+00">
                  <c:v>-5.1407600000000003E-3</c:v>
                </c:pt>
                <c:pt idx="15292" formatCode="0.00E+00">
                  <c:v>-5.2474000000000002E-3</c:v>
                </c:pt>
                <c:pt idx="15293" formatCode="0.00E+00">
                  <c:v>-5.2822099999999999E-3</c:v>
                </c:pt>
                <c:pt idx="15294" formatCode="0.00E+00">
                  <c:v>-5.2639000000000002E-3</c:v>
                </c:pt>
                <c:pt idx="15295" formatCode="0.00E+00">
                  <c:v>-5.4095200000000001E-3</c:v>
                </c:pt>
                <c:pt idx="15296" formatCode="0.00E+00">
                  <c:v>-5.3330699999999997E-3</c:v>
                </c:pt>
                <c:pt idx="15297" formatCode="0.00E+00">
                  <c:v>-5.4724099999999996E-3</c:v>
                </c:pt>
                <c:pt idx="15298" formatCode="0.00E+00">
                  <c:v>-5.4612599999999999E-3</c:v>
                </c:pt>
                <c:pt idx="15299" formatCode="0.00E+00">
                  <c:v>-5.4710499999999999E-3</c:v>
                </c:pt>
                <c:pt idx="15300" formatCode="0.00E+00">
                  <c:v>-5.6042499999999999E-3</c:v>
                </c:pt>
                <c:pt idx="15301" formatCode="0.00E+00">
                  <c:v>-5.5686099999999999E-3</c:v>
                </c:pt>
                <c:pt idx="15302" formatCode="0.00E+00">
                  <c:v>-5.7702300000000003E-3</c:v>
                </c:pt>
                <c:pt idx="15303" formatCode="0.00E+00">
                  <c:v>-5.7235400000000001E-3</c:v>
                </c:pt>
                <c:pt idx="15304" formatCode="0.00E+00">
                  <c:v>-5.73845E-3</c:v>
                </c:pt>
                <c:pt idx="15305" formatCode="0.00E+00">
                  <c:v>-5.7682899999999997E-3</c:v>
                </c:pt>
                <c:pt idx="15306" formatCode="0.00E+00">
                  <c:v>-5.6657900000000004E-3</c:v>
                </c:pt>
                <c:pt idx="15307" formatCode="0.00E+00">
                  <c:v>-5.7904699999999998E-3</c:v>
                </c:pt>
                <c:pt idx="15308" formatCode="0.00E+00">
                  <c:v>-5.6831800000000003E-3</c:v>
                </c:pt>
                <c:pt idx="15309" formatCode="0.00E+00">
                  <c:v>-5.7406100000000002E-3</c:v>
                </c:pt>
                <c:pt idx="15310" formatCode="0.00E+00">
                  <c:v>-5.7423500000000002E-3</c:v>
                </c:pt>
                <c:pt idx="15311" formatCode="0.00E+00">
                  <c:v>-5.6725600000000001E-3</c:v>
                </c:pt>
                <c:pt idx="15312" formatCode="0.00E+00">
                  <c:v>-5.7780499999999999E-3</c:v>
                </c:pt>
                <c:pt idx="15313" formatCode="0.00E+00">
                  <c:v>-5.6613000000000002E-3</c:v>
                </c:pt>
                <c:pt idx="15314" formatCode="0.00E+00">
                  <c:v>-5.7436199999999996E-3</c:v>
                </c:pt>
                <c:pt idx="15315" formatCode="0.00E+00">
                  <c:v>-5.7110800000000003E-3</c:v>
                </c:pt>
                <c:pt idx="15316" formatCode="0.00E+00">
                  <c:v>-5.6749399999999998E-3</c:v>
                </c:pt>
                <c:pt idx="15317" formatCode="0.00E+00">
                  <c:v>-5.7577399999999999E-3</c:v>
                </c:pt>
                <c:pt idx="15318" formatCode="0.00E+00">
                  <c:v>-5.6457199999999999E-3</c:v>
                </c:pt>
                <c:pt idx="15319" formatCode="0.00E+00">
                  <c:v>-5.7416899999999998E-3</c:v>
                </c:pt>
                <c:pt idx="15320" formatCode="0.00E+00">
                  <c:v>-5.6815099999999999E-3</c:v>
                </c:pt>
                <c:pt idx="15321" formatCode="0.00E+00">
                  <c:v>-5.6761499999999996E-3</c:v>
                </c:pt>
                <c:pt idx="15322" formatCode="0.00E+00">
                  <c:v>-5.73231E-3</c:v>
                </c:pt>
                <c:pt idx="15323" formatCode="0.00E+00">
                  <c:v>-5.63095E-3</c:v>
                </c:pt>
                <c:pt idx="15324" formatCode="0.00E+00">
                  <c:v>-5.7321999999999998E-3</c:v>
                </c:pt>
                <c:pt idx="15325" formatCode="0.00E+00">
                  <c:v>-5.6500099999999996E-3</c:v>
                </c:pt>
                <c:pt idx="15326" formatCode="0.00E+00">
                  <c:v>-5.6747200000000003E-3</c:v>
                </c:pt>
                <c:pt idx="15327" formatCode="0.00E+00">
                  <c:v>-5.7020100000000004E-3</c:v>
                </c:pt>
                <c:pt idx="15328" formatCode="0.00E+00">
                  <c:v>-5.6191699999999997E-3</c:v>
                </c:pt>
                <c:pt idx="15329" formatCode="0.00E+00">
                  <c:v>-5.7183599999999996E-3</c:v>
                </c:pt>
                <c:pt idx="15330" formatCode="0.00E+00">
                  <c:v>-5.6200800000000004E-3</c:v>
                </c:pt>
                <c:pt idx="15331" formatCode="0.00E+00">
                  <c:v>-5.6721899999999997E-3</c:v>
                </c:pt>
                <c:pt idx="15332" formatCode="0.00E+00">
                  <c:v>-5.6659199999999996E-3</c:v>
                </c:pt>
                <c:pt idx="15333" formatCode="0.00E+00">
                  <c:v>-5.6086599999999997E-3</c:v>
                </c:pt>
                <c:pt idx="15334" formatCode="0.00E+00">
                  <c:v>-5.6943100000000002E-3</c:v>
                </c:pt>
                <c:pt idx="15335" formatCode="0.00E+00">
                  <c:v>-5.5903999999999997E-3</c:v>
                </c:pt>
                <c:pt idx="15336" formatCode="0.00E+00">
                  <c:v>-5.66426E-3</c:v>
                </c:pt>
                <c:pt idx="15337" formatCode="0.00E+00">
                  <c:v>-5.6262999999999999E-3</c:v>
                </c:pt>
                <c:pt idx="15338" formatCode="0.00E+00">
                  <c:v>-5.6017699999999998E-3</c:v>
                </c:pt>
                <c:pt idx="15339" formatCode="0.00E+00">
                  <c:v>-5.6633999999999999E-3</c:v>
                </c:pt>
                <c:pt idx="15340" formatCode="0.00E+00">
                  <c:v>-5.5669999999999999E-3</c:v>
                </c:pt>
                <c:pt idx="15341" formatCode="0.00E+00">
                  <c:v>-5.6493200000000002E-3</c:v>
                </c:pt>
                <c:pt idx="15342" formatCode="0.00E+00">
                  <c:v>-5.5860199999999997E-3</c:v>
                </c:pt>
                <c:pt idx="15343" formatCode="0.00E+00">
                  <c:v>-5.5914399999999996E-3</c:v>
                </c:pt>
                <c:pt idx="15344" formatCode="0.00E+00">
                  <c:v>-5.62321E-3</c:v>
                </c:pt>
                <c:pt idx="15345" formatCode="0.00E+00">
                  <c:v>-5.5450100000000004E-3</c:v>
                </c:pt>
                <c:pt idx="15346" formatCode="0.00E+00">
                  <c:v>-5.6243200000000004E-3</c:v>
                </c:pt>
                <c:pt idx="15347" formatCode="0.00E+00">
                  <c:v>-5.5484599999999999E-3</c:v>
                </c:pt>
                <c:pt idx="15348" formatCode="0.00E+00">
                  <c:v>-5.5780100000000004E-3</c:v>
                </c:pt>
                <c:pt idx="15349" formatCode="0.00E+00">
                  <c:v>-5.5818899999999999E-3</c:v>
                </c:pt>
                <c:pt idx="15350" formatCode="0.00E+00">
                  <c:v>-5.5257199999999996E-3</c:v>
                </c:pt>
                <c:pt idx="15351" formatCode="0.00E+00">
                  <c:v>-5.5928100000000001E-3</c:v>
                </c:pt>
                <c:pt idx="15352" formatCode="0.00E+00">
                  <c:v>-5.5119899999999996E-3</c:v>
                </c:pt>
                <c:pt idx="15353" formatCode="0.00E+00">
                  <c:v>-5.5568800000000002E-3</c:v>
                </c:pt>
                <c:pt idx="15354" formatCode="0.00E+00">
                  <c:v>-5.5358899999999999E-3</c:v>
                </c:pt>
                <c:pt idx="15355" formatCode="0.00E+00">
                  <c:v>-5.5031999999999998E-3</c:v>
                </c:pt>
                <c:pt idx="15356" formatCode="0.00E+00">
                  <c:v>-5.5537E-3</c:v>
                </c:pt>
                <c:pt idx="15357" formatCode="0.00E+00">
                  <c:v>-5.4768200000000003E-3</c:v>
                </c:pt>
                <c:pt idx="15358" formatCode="0.00E+00">
                  <c:v>-5.5320100000000004E-3</c:v>
                </c:pt>
                <c:pt idx="15359" formatCode="0.00E+00">
                  <c:v>-5.4913399999999999E-3</c:v>
                </c:pt>
                <c:pt idx="15360" formatCode="0.00E+00">
                  <c:v>-5.4813800000000001E-3</c:v>
                </c:pt>
                <c:pt idx="15361" formatCode="0.00E+00">
                  <c:v>-5.5068699999999996E-3</c:v>
                </c:pt>
                <c:pt idx="15362" formatCode="0.00E+00">
                  <c:v>-5.4396599999999998E-3</c:v>
                </c:pt>
                <c:pt idx="15363" formatCode="0.00E+00">
                  <c:v>-5.5032400000000004E-3</c:v>
                </c:pt>
                <c:pt idx="15364" formatCode="0.00E+00">
                  <c:v>-5.4547099999999998E-3</c:v>
                </c:pt>
                <c:pt idx="15365" formatCode="0.00E+00">
                  <c:v>-5.4484099999999999E-3</c:v>
                </c:pt>
                <c:pt idx="15366" formatCode="0.00E+00">
                  <c:v>-5.4133100000000002E-3</c:v>
                </c:pt>
                <c:pt idx="15367" formatCode="0.00E+00">
                  <c:v>-5.3820600000000001E-3</c:v>
                </c:pt>
                <c:pt idx="15368" formatCode="0.00E+00">
                  <c:v>-5.5807000000000001E-3</c:v>
                </c:pt>
                <c:pt idx="15369" formatCode="0.00E+00">
                  <c:v>-5.7074999999999999E-3</c:v>
                </c:pt>
                <c:pt idx="15370" formatCode="0.00E+00">
                  <c:v>-5.7636400000000004E-3</c:v>
                </c:pt>
                <c:pt idx="15371" formatCode="0.00E+00">
                  <c:v>-5.5854299999999997E-3</c:v>
                </c:pt>
                <c:pt idx="15372" formatCode="0.00E+00">
                  <c:v>-5.3266800000000003E-3</c:v>
                </c:pt>
                <c:pt idx="15373" formatCode="0.00E+00">
                  <c:v>-5.17528E-3</c:v>
                </c:pt>
                <c:pt idx="15374" formatCode="0.00E+00">
                  <c:v>-4.9710300000000004E-3</c:v>
                </c:pt>
                <c:pt idx="15375" formatCode="0.00E+00">
                  <c:v>-4.8407099999999998E-3</c:v>
                </c:pt>
                <c:pt idx="15376" formatCode="0.00E+00">
                  <c:v>-4.64746E-3</c:v>
                </c:pt>
                <c:pt idx="15377" formatCode="0.00E+00">
                  <c:v>-4.4600999999999998E-3</c:v>
                </c:pt>
                <c:pt idx="15378" formatCode="0.00E+00">
                  <c:v>-4.3088500000000004E-3</c:v>
                </c:pt>
                <c:pt idx="15379" formatCode="0.00E+00">
                  <c:v>-4.0988600000000002E-3</c:v>
                </c:pt>
                <c:pt idx="15380" formatCode="0.00E+00">
                  <c:v>-3.9554799999999999E-3</c:v>
                </c:pt>
                <c:pt idx="15381" formatCode="0.00E+00">
                  <c:v>-3.7568800000000002E-3</c:v>
                </c:pt>
                <c:pt idx="15382" formatCode="0.00E+00">
                  <c:v>-3.58261E-3</c:v>
                </c:pt>
                <c:pt idx="15383" formatCode="0.00E+00">
                  <c:v>-3.4199399999999998E-3</c:v>
                </c:pt>
                <c:pt idx="15384" formatCode="0.00E+00">
                  <c:v>-3.2151900000000001E-3</c:v>
                </c:pt>
                <c:pt idx="15385" formatCode="0.00E+00">
                  <c:v>-3.0698800000000001E-3</c:v>
                </c:pt>
                <c:pt idx="15386" formatCode="0.00E+00">
                  <c:v>-2.86593E-3</c:v>
                </c:pt>
                <c:pt idx="15387" formatCode="0.00E+00">
                  <c:v>-2.7025299999999999E-3</c:v>
                </c:pt>
                <c:pt idx="15388" formatCode="0.00E+00">
                  <c:v>-2.5280699999999999E-3</c:v>
                </c:pt>
                <c:pt idx="15389" formatCode="0.00E+00">
                  <c:v>-2.3318800000000002E-3</c:v>
                </c:pt>
                <c:pt idx="15390" formatCode="0.00E+00">
                  <c:v>-2.1827299999999999E-3</c:v>
                </c:pt>
                <c:pt idx="15391" formatCode="0.00E+00">
                  <c:v>-1.97285E-3</c:v>
                </c:pt>
                <c:pt idx="15392" formatCode="0.00E+00">
                  <c:v>-1.8200099999999999E-3</c:v>
                </c:pt>
                <c:pt idx="15393" formatCode="0.00E+00">
                  <c:v>-1.62849E-3</c:v>
                </c:pt>
                <c:pt idx="15394" formatCode="0.00E+00">
                  <c:v>-1.4473400000000001E-3</c:v>
                </c:pt>
                <c:pt idx="15395" formatCode="0.00E+00">
                  <c:v>-1.28662E-3</c:v>
                </c:pt>
                <c:pt idx="15396" formatCode="0.00E+00">
                  <c:v>-1.0801999999999999E-3</c:v>
                </c:pt>
                <c:pt idx="15397" formatCode="0.00E+00">
                  <c:v>-9.3341699999999997E-4</c:v>
                </c:pt>
                <c:pt idx="15398" formatCode="0.00E+00">
                  <c:v>-7.2797499999999995E-4</c:v>
                </c:pt>
                <c:pt idx="15399" formatCode="0.00E+00">
                  <c:v>-5.6511599999999995E-4</c:v>
                </c:pt>
                <c:pt idx="15400" formatCode="0.00E+00">
                  <c:v>-3.8454899999999998E-4</c:v>
                </c:pt>
                <c:pt idx="15401" formatCode="0.00E+00">
                  <c:v>-1.9123299999999999E-4</c:v>
                </c:pt>
                <c:pt idx="15402" formatCode="0.00E+00">
                  <c:v>-3.6977300000000003E-5</c:v>
                </c:pt>
                <c:pt idx="15403" formatCode="0.00E+00">
                  <c:v>1.7305200000000001E-4</c:v>
                </c:pt>
                <c:pt idx="15404" formatCode="0.00E+00">
                  <c:v>3.2442199999999999E-4</c:v>
                </c:pt>
                <c:pt idx="15405" formatCode="0.00E+00">
                  <c:v>5.2288400000000004E-4</c:v>
                </c:pt>
                <c:pt idx="15406" formatCode="0.00E+00">
                  <c:v>6.9735999999999995E-4</c:v>
                </c:pt>
                <c:pt idx="15407" formatCode="0.00E+00">
                  <c:v>8.6688499999999996E-4</c:v>
                </c:pt>
                <c:pt idx="15408" formatCode="0.00E+00">
                  <c:v>1.0687299999999999E-3</c:v>
                </c:pt>
                <c:pt idx="15409" formatCode="0.00E+00">
                  <c:v>1.22003E-3</c:v>
                </c:pt>
                <c:pt idx="15410" formatCode="0.00E+00">
                  <c:v>1.42738E-3</c:v>
                </c:pt>
                <c:pt idx="15411" formatCode="0.00E+00">
                  <c:v>1.58903E-3</c:v>
                </c:pt>
                <c:pt idx="15412" formatCode="0.00E+00">
                  <c:v>1.77458E-3</c:v>
                </c:pt>
                <c:pt idx="15413" formatCode="0.00E+00">
                  <c:v>1.9647100000000002E-3</c:v>
                </c:pt>
                <c:pt idx="15414" formatCode="0.00E+00">
                  <c:v>2.1237000000000001E-3</c:v>
                </c:pt>
                <c:pt idx="15415" formatCode="0.00E+00">
                  <c:v>2.33095E-3</c:v>
                </c:pt>
                <c:pt idx="15416" formatCode="0.00E+00">
                  <c:v>2.4872100000000001E-3</c:v>
                </c:pt>
                <c:pt idx="15417" formatCode="0.00E+00">
                  <c:v>2.6818499999999999E-3</c:v>
                </c:pt>
                <c:pt idx="15418" formatCode="0.00E+00">
                  <c:v>2.8625E-3</c:v>
                </c:pt>
                <c:pt idx="15419" formatCode="0.00E+00">
                  <c:v>3.0281399999999999E-3</c:v>
                </c:pt>
                <c:pt idx="15420" formatCode="0.00E+00">
                  <c:v>3.2336800000000001E-3</c:v>
                </c:pt>
                <c:pt idx="15421" formatCode="0.00E+00">
                  <c:v>3.3875799999999998E-3</c:v>
                </c:pt>
                <c:pt idx="15422" formatCode="0.00E+00">
                  <c:v>3.5895900000000001E-3</c:v>
                </c:pt>
                <c:pt idx="15423" formatCode="0.00E+00">
                  <c:v>3.7637E-3</c:v>
                </c:pt>
                <c:pt idx="15424" formatCode="0.00E+00">
                  <c:v>3.9354000000000004E-3</c:v>
                </c:pt>
                <c:pt idx="15425" formatCode="0.00E+00">
                  <c:v>4.1405799999999996E-3</c:v>
                </c:pt>
                <c:pt idx="15426" formatCode="0.00E+00">
                  <c:v>4.2902000000000001E-3</c:v>
                </c:pt>
                <c:pt idx="15427" formatCode="0.00E+00">
                  <c:v>4.5009799999999999E-3</c:v>
                </c:pt>
                <c:pt idx="15428" formatCode="0.00E+00">
                  <c:v>4.6641E-3</c:v>
                </c:pt>
                <c:pt idx="15429" formatCode="0.00E+00">
                  <c:v>4.8449799999999996E-3</c:v>
                </c:pt>
                <c:pt idx="15430" formatCode="0.00E+00">
                  <c:v>5.0456099999999999E-3</c:v>
                </c:pt>
                <c:pt idx="15431" formatCode="0.00E+00">
                  <c:v>5.19353E-3</c:v>
                </c:pt>
                <c:pt idx="15432" formatCode="0.00E+00">
                  <c:v>5.4136999999999996E-3</c:v>
                </c:pt>
                <c:pt idx="15433" formatCode="0.00E+00">
                  <c:v>5.5639299999999999E-3</c:v>
                </c:pt>
                <c:pt idx="15434" formatCode="0.00E+00">
                  <c:v>5.7607099999999996E-3</c:v>
                </c:pt>
                <c:pt idx="15435" formatCode="0.00E+00">
                  <c:v>5.9496799999999997E-3</c:v>
                </c:pt>
                <c:pt idx="15436" formatCode="0.00E+00">
                  <c:v>6.1039099999999997E-3</c:v>
                </c:pt>
                <c:pt idx="15437" formatCode="0.00E+00">
                  <c:v>6.3261799999999998E-3</c:v>
                </c:pt>
                <c:pt idx="15438" formatCode="0.00E+00">
                  <c:v>6.4657600000000001E-3</c:v>
                </c:pt>
                <c:pt idx="15439" formatCode="0.00E+00">
                  <c:v>6.6776099999999996E-3</c:v>
                </c:pt>
                <c:pt idx="15440" formatCode="0.00E+00">
                  <c:v>6.8493900000000003E-3</c:v>
                </c:pt>
                <c:pt idx="15441" formatCode="0.00E+00">
                  <c:v>7.0175100000000002E-3</c:v>
                </c:pt>
                <c:pt idx="15442" formatCode="0.00E+00">
                  <c:v>7.2332799999999999E-3</c:v>
                </c:pt>
                <c:pt idx="15443" formatCode="0.00E+00">
                  <c:v>7.3723299999999999E-3</c:v>
                </c:pt>
                <c:pt idx="15444" formatCode="0.00E+00">
                  <c:v>7.5946499999999997E-3</c:v>
                </c:pt>
                <c:pt idx="15445" formatCode="0.00E+00">
                  <c:v>7.75276E-3</c:v>
                </c:pt>
                <c:pt idx="15446" formatCode="0.00E+00">
                  <c:v>7.9368300000000006E-3</c:v>
                </c:pt>
                <c:pt idx="15447" formatCode="0.00E+00">
                  <c:v>8.13995E-3</c:v>
                </c:pt>
                <c:pt idx="15448" formatCode="0.00E+00">
                  <c:v>8.2839999999999997E-3</c:v>
                </c:pt>
                <c:pt idx="15449" formatCode="0.00E+00">
                  <c:v>8.5071699999999997E-3</c:v>
                </c:pt>
                <c:pt idx="15450" formatCode="0.00E+00">
                  <c:v>8.6564399999999996E-3</c:v>
                </c:pt>
                <c:pt idx="15451" formatCode="0.00E+00">
                  <c:v>8.8523000000000004E-3</c:v>
                </c:pt>
                <c:pt idx="15452" formatCode="0.00E+00">
                  <c:v>9.0445100000000004E-3</c:v>
                </c:pt>
                <c:pt idx="15453" formatCode="0.00E+00">
                  <c:v>9.1975700000000004E-3</c:v>
                </c:pt>
                <c:pt idx="15454" formatCode="0.00E+00">
                  <c:v>9.4203599999999992E-3</c:v>
                </c:pt>
                <c:pt idx="15455" formatCode="0.00E+00">
                  <c:v>9.5661400000000008E-3</c:v>
                </c:pt>
                <c:pt idx="15456" formatCode="0.00E+00">
                  <c:v>9.7710499999999999E-3</c:v>
                </c:pt>
                <c:pt idx="15457" formatCode="0.00E+00">
                  <c:v>9.9524999999999995E-3</c:v>
                </c:pt>
                <c:pt idx="15458">
                  <c:v>1.0111800000000001E-2</c:v>
                </c:pt>
                <c:pt idx="15459">
                  <c:v>1.03309E-2</c:v>
                </c:pt>
                <c:pt idx="15460">
                  <c:v>1.04721E-2</c:v>
                </c:pt>
                <c:pt idx="15461">
                  <c:v>1.0685800000000001E-2</c:v>
                </c:pt>
                <c:pt idx="15462">
                  <c:v>1.08571E-2</c:v>
                </c:pt>
                <c:pt idx="15463">
                  <c:v>1.1028100000000001E-2</c:v>
                </c:pt>
                <c:pt idx="15464">
                  <c:v>1.1243400000000001E-2</c:v>
                </c:pt>
                <c:pt idx="15465">
                  <c:v>1.1384399999999999E-2</c:v>
                </c:pt>
                <c:pt idx="15466">
                  <c:v>1.1605600000000001E-2</c:v>
                </c:pt>
                <c:pt idx="15467">
                  <c:v>1.17634E-2</c:v>
                </c:pt>
                <c:pt idx="15468">
                  <c:v>1.19457E-2</c:v>
                </c:pt>
                <c:pt idx="15469">
                  <c:v>1.2149E-2</c:v>
                </c:pt>
                <c:pt idx="15470">
                  <c:v>1.22936E-2</c:v>
                </c:pt>
                <c:pt idx="15471">
                  <c:v>1.2517800000000001E-2</c:v>
                </c:pt>
                <c:pt idx="15472">
                  <c:v>1.2668199999999999E-2</c:v>
                </c:pt>
                <c:pt idx="15473">
                  <c:v>1.28655E-2</c:v>
                </c:pt>
                <c:pt idx="15474">
                  <c:v>1.3057600000000001E-2</c:v>
                </c:pt>
                <c:pt idx="15475">
                  <c:v>1.3212399999999999E-2</c:v>
                </c:pt>
                <c:pt idx="15476">
                  <c:v>1.3432599999999999E-2</c:v>
                </c:pt>
                <c:pt idx="15477">
                  <c:v>1.35779E-2</c:v>
                </c:pt>
                <c:pt idx="15478">
                  <c:v>1.3781699999999999E-2</c:v>
                </c:pt>
                <c:pt idx="15479">
                  <c:v>1.39604E-2</c:v>
                </c:pt>
                <c:pt idx="15480">
                  <c:v>1.41245E-2</c:v>
                </c:pt>
                <c:pt idx="15481">
                  <c:v>1.4338699999999999E-2</c:v>
                </c:pt>
                <c:pt idx="15482">
                  <c:v>1.4486799999999999E-2</c:v>
                </c:pt>
                <c:pt idx="15483">
                  <c:v>1.4697E-2</c:v>
                </c:pt>
                <c:pt idx="15484">
                  <c:v>1.48696E-2</c:v>
                </c:pt>
                <c:pt idx="15485">
                  <c:v>1.50431E-2</c:v>
                </c:pt>
                <c:pt idx="15486">
                  <c:v>1.5250100000000001E-2</c:v>
                </c:pt>
                <c:pt idx="15487">
                  <c:v>1.53983E-2</c:v>
                </c:pt>
                <c:pt idx="15488">
                  <c:v>1.5609E-2</c:v>
                </c:pt>
                <c:pt idx="15489">
                  <c:v>1.5772999999999999E-2</c:v>
                </c:pt>
                <c:pt idx="15490">
                  <c:v>1.59533E-2</c:v>
                </c:pt>
                <c:pt idx="15491">
                  <c:v>1.6154100000000001E-2</c:v>
                </c:pt>
                <c:pt idx="15492">
                  <c:v>1.6306399999999999E-2</c:v>
                </c:pt>
                <c:pt idx="15493">
                  <c:v>1.6520900000000002E-2</c:v>
                </c:pt>
                <c:pt idx="15494">
                  <c:v>1.6679599999999999E-2</c:v>
                </c:pt>
                <c:pt idx="15495">
                  <c:v>1.6869800000000001E-2</c:v>
                </c:pt>
                <c:pt idx="15496">
                  <c:v>1.7061E-2</c:v>
                </c:pt>
                <c:pt idx="15497">
                  <c:v>1.7217699999999999E-2</c:v>
                </c:pt>
                <c:pt idx="15498">
                  <c:v>1.74284E-2</c:v>
                </c:pt>
                <c:pt idx="15499">
                  <c:v>1.7580599999999998E-2</c:v>
                </c:pt>
                <c:pt idx="15500">
                  <c:v>1.77783E-2</c:v>
                </c:pt>
                <c:pt idx="15501">
                  <c:v>1.7958999999999999E-2</c:v>
                </c:pt>
                <c:pt idx="15502">
                  <c:v>1.8126E-2</c:v>
                </c:pt>
                <c:pt idx="15503">
                  <c:v>1.8331299999999998E-2</c:v>
                </c:pt>
                <c:pt idx="15504">
                  <c:v>1.8487199999999999E-2</c:v>
                </c:pt>
                <c:pt idx="15505">
                  <c:v>1.8691800000000001E-2</c:v>
                </c:pt>
                <c:pt idx="15506">
                  <c:v>1.8864300000000001E-2</c:v>
                </c:pt>
                <c:pt idx="15507">
                  <c:v>1.9030100000000001E-2</c:v>
                </c:pt>
                <c:pt idx="15508">
                  <c:v>1.92173E-2</c:v>
                </c:pt>
                <c:pt idx="15509">
                  <c:v>1.9393799999999999E-2</c:v>
                </c:pt>
                <c:pt idx="15510">
                  <c:v>1.9632699999999999E-2</c:v>
                </c:pt>
                <c:pt idx="15511">
                  <c:v>1.9784800000000002E-2</c:v>
                </c:pt>
                <c:pt idx="15512">
                  <c:v>1.9813999999999998E-2</c:v>
                </c:pt>
                <c:pt idx="15513">
                  <c:v>1.9816199999999999E-2</c:v>
                </c:pt>
                <c:pt idx="15514">
                  <c:v>1.9951799999999999E-2</c:v>
                </c:pt>
                <c:pt idx="15515">
                  <c:v>2.0308799999999998E-2</c:v>
                </c:pt>
                <c:pt idx="15516">
                  <c:v>2.0708000000000001E-2</c:v>
                </c:pt>
                <c:pt idx="15517">
                  <c:v>2.10703E-2</c:v>
                </c:pt>
                <c:pt idx="15518">
                  <c:v>2.1401799999999999E-2</c:v>
                </c:pt>
                <c:pt idx="15519">
                  <c:v>2.1729600000000002E-2</c:v>
                </c:pt>
                <c:pt idx="15520">
                  <c:v>2.2083100000000001E-2</c:v>
                </c:pt>
                <c:pt idx="15521">
                  <c:v>2.2428900000000002E-2</c:v>
                </c:pt>
                <c:pt idx="15522">
                  <c:v>2.2776999999999999E-2</c:v>
                </c:pt>
                <c:pt idx="15523">
                  <c:v>2.3124100000000002E-2</c:v>
                </c:pt>
                <c:pt idx="15524">
                  <c:v>2.34667E-2</c:v>
                </c:pt>
                <c:pt idx="15525">
                  <c:v>2.3817499999999998E-2</c:v>
                </c:pt>
                <c:pt idx="15526">
                  <c:v>2.41601E-2</c:v>
                </c:pt>
                <c:pt idx="15527">
                  <c:v>2.4503899999999999E-2</c:v>
                </c:pt>
                <c:pt idx="15528">
                  <c:v>2.48483E-2</c:v>
                </c:pt>
                <c:pt idx="15529">
                  <c:v>2.51883E-2</c:v>
                </c:pt>
                <c:pt idx="15530">
                  <c:v>2.5535200000000001E-2</c:v>
                </c:pt>
                <c:pt idx="15531">
                  <c:v>2.58771E-2</c:v>
                </c:pt>
                <c:pt idx="15532">
                  <c:v>2.62223E-2</c:v>
                </c:pt>
                <c:pt idx="15533">
                  <c:v>2.65682E-2</c:v>
                </c:pt>
                <c:pt idx="15534">
                  <c:v>2.6911299999999999E-2</c:v>
                </c:pt>
                <c:pt idx="15535">
                  <c:v>2.7257699999999999E-2</c:v>
                </c:pt>
                <c:pt idx="15536">
                  <c:v>2.7598999999999999E-2</c:v>
                </c:pt>
                <c:pt idx="15537">
                  <c:v>2.7940699999999999E-2</c:v>
                </c:pt>
                <c:pt idx="15538">
                  <c:v>2.82823E-2</c:v>
                </c:pt>
                <c:pt idx="15539">
                  <c:v>2.8622600000000002E-2</c:v>
                </c:pt>
                <c:pt idx="15540">
                  <c:v>2.89646E-2</c:v>
                </c:pt>
                <c:pt idx="15541">
                  <c:v>2.9307199999999999E-2</c:v>
                </c:pt>
                <c:pt idx="15542">
                  <c:v>2.9648399999999998E-2</c:v>
                </c:pt>
                <c:pt idx="15543">
                  <c:v>2.9992999999999999E-2</c:v>
                </c:pt>
                <c:pt idx="15544">
                  <c:v>3.0334699999999999E-2</c:v>
                </c:pt>
                <c:pt idx="15545">
                  <c:v>3.0675899999999999E-2</c:v>
                </c:pt>
                <c:pt idx="15546">
                  <c:v>3.1018400000000002E-2</c:v>
                </c:pt>
                <c:pt idx="15547">
                  <c:v>3.1353899999999997E-2</c:v>
                </c:pt>
                <c:pt idx="15548">
                  <c:v>3.1696799999999997E-2</c:v>
                </c:pt>
                <c:pt idx="15549">
                  <c:v>3.20323E-2</c:v>
                </c:pt>
                <c:pt idx="15550">
                  <c:v>3.23723E-2</c:v>
                </c:pt>
                <c:pt idx="15551">
                  <c:v>3.2713600000000002E-2</c:v>
                </c:pt>
                <c:pt idx="15552">
                  <c:v>3.3049099999999998E-2</c:v>
                </c:pt>
                <c:pt idx="15553">
                  <c:v>3.3395000000000001E-2</c:v>
                </c:pt>
                <c:pt idx="15554">
                  <c:v>3.3729200000000001E-2</c:v>
                </c:pt>
                <c:pt idx="15555">
                  <c:v>3.4071700000000003E-2</c:v>
                </c:pt>
                <c:pt idx="15556">
                  <c:v>3.4408800000000003E-2</c:v>
                </c:pt>
                <c:pt idx="15557">
                  <c:v>3.4742599999999998E-2</c:v>
                </c:pt>
                <c:pt idx="15558">
                  <c:v>3.5083200000000002E-2</c:v>
                </c:pt>
                <c:pt idx="15559">
                  <c:v>3.5412600000000002E-2</c:v>
                </c:pt>
                <c:pt idx="15560">
                  <c:v>3.5753399999999998E-2</c:v>
                </c:pt>
                <c:pt idx="15561">
                  <c:v>3.6087500000000002E-2</c:v>
                </c:pt>
                <c:pt idx="15562">
                  <c:v>3.6423400000000002E-2</c:v>
                </c:pt>
                <c:pt idx="15563">
                  <c:v>3.6763799999999999E-2</c:v>
                </c:pt>
                <c:pt idx="15564">
                  <c:v>3.7095299999999998E-2</c:v>
                </c:pt>
                <c:pt idx="15565">
                  <c:v>3.7435200000000002E-2</c:v>
                </c:pt>
                <c:pt idx="15566">
                  <c:v>3.7767299999999997E-2</c:v>
                </c:pt>
                <c:pt idx="15567">
                  <c:v>3.80997E-2</c:v>
                </c:pt>
                <c:pt idx="15568">
                  <c:v>3.8434999999999997E-2</c:v>
                </c:pt>
                <c:pt idx="15569">
                  <c:v>3.87623E-2</c:v>
                </c:pt>
                <c:pt idx="15570">
                  <c:v>3.9099299999999997E-2</c:v>
                </c:pt>
                <c:pt idx="15571">
                  <c:v>3.9429699999999998E-2</c:v>
                </c:pt>
                <c:pt idx="15572">
                  <c:v>3.9761900000000003E-2</c:v>
                </c:pt>
                <c:pt idx="15573">
                  <c:v>4.0098500000000002E-2</c:v>
                </c:pt>
                <c:pt idx="15574">
                  <c:v>4.0425599999999999E-2</c:v>
                </c:pt>
                <c:pt idx="15575">
                  <c:v>4.0763500000000001E-2</c:v>
                </c:pt>
                <c:pt idx="15576">
                  <c:v>4.1090700000000001E-2</c:v>
                </c:pt>
                <c:pt idx="15577">
                  <c:v>4.1419900000000003E-2</c:v>
                </c:pt>
                <c:pt idx="15578">
                  <c:v>4.1751099999999999E-2</c:v>
                </c:pt>
                <c:pt idx="15579">
                  <c:v>4.2072900000000003E-2</c:v>
                </c:pt>
                <c:pt idx="15580">
                  <c:v>4.2408599999999998E-2</c:v>
                </c:pt>
                <c:pt idx="15581">
                  <c:v>4.2731100000000001E-2</c:v>
                </c:pt>
                <c:pt idx="15582">
                  <c:v>4.3062799999999998E-2</c:v>
                </c:pt>
                <c:pt idx="15583">
                  <c:v>4.3392500000000001E-2</c:v>
                </c:pt>
                <c:pt idx="15584">
                  <c:v>4.37168E-2</c:v>
                </c:pt>
                <c:pt idx="15585">
                  <c:v>4.4052399999999999E-2</c:v>
                </c:pt>
                <c:pt idx="15586">
                  <c:v>4.4371300000000002E-2</c:v>
                </c:pt>
                <c:pt idx="15587">
                  <c:v>4.4700900000000002E-2</c:v>
                </c:pt>
                <c:pt idx="15588">
                  <c:v>4.5022199999999998E-2</c:v>
                </c:pt>
                <c:pt idx="15589">
                  <c:v>4.53444E-2</c:v>
                </c:pt>
                <c:pt idx="15590">
                  <c:v>4.5673699999999998E-2</c:v>
                </c:pt>
                <c:pt idx="15591">
                  <c:v>4.5991299999999999E-2</c:v>
                </c:pt>
                <c:pt idx="15592">
                  <c:v>4.6321099999999997E-2</c:v>
                </c:pt>
                <c:pt idx="15593">
                  <c:v>4.6641599999999998E-2</c:v>
                </c:pt>
                <c:pt idx="15594">
                  <c:v>4.6966500000000001E-2</c:v>
                </c:pt>
                <c:pt idx="15595">
                  <c:v>4.72927E-2</c:v>
                </c:pt>
                <c:pt idx="15596">
                  <c:v>4.7609600000000002E-2</c:v>
                </c:pt>
                <c:pt idx="15597">
                  <c:v>4.7933700000000003E-2</c:v>
                </c:pt>
                <c:pt idx="15598">
                  <c:v>4.8249399999999998E-2</c:v>
                </c:pt>
                <c:pt idx="15599">
                  <c:v>4.8569000000000001E-2</c:v>
                </c:pt>
                <c:pt idx="15600">
                  <c:v>4.8889599999999998E-2</c:v>
                </c:pt>
                <c:pt idx="15601">
                  <c:v>4.9204900000000003E-2</c:v>
                </c:pt>
                <c:pt idx="15602">
                  <c:v>4.9527500000000002E-2</c:v>
                </c:pt>
                <c:pt idx="15603">
                  <c:v>4.9843999999999999E-2</c:v>
                </c:pt>
                <c:pt idx="15604">
                  <c:v>5.0163800000000001E-2</c:v>
                </c:pt>
                <c:pt idx="15605">
                  <c:v>5.0483300000000002E-2</c:v>
                </c:pt>
                <c:pt idx="15606">
                  <c:v>5.0796000000000001E-2</c:v>
                </c:pt>
                <c:pt idx="15607">
                  <c:v>5.1114399999999997E-2</c:v>
                </c:pt>
                <c:pt idx="15608">
                  <c:v>5.1425499999999999E-2</c:v>
                </c:pt>
                <c:pt idx="15609">
                  <c:v>5.17402E-2</c:v>
                </c:pt>
                <c:pt idx="15610">
                  <c:v>5.2054200000000002E-2</c:v>
                </c:pt>
                <c:pt idx="15611">
                  <c:v>5.23642E-2</c:v>
                </c:pt>
                <c:pt idx="15612">
                  <c:v>5.2680600000000001E-2</c:v>
                </c:pt>
                <c:pt idx="15613">
                  <c:v>5.2990700000000002E-2</c:v>
                </c:pt>
                <c:pt idx="15614">
                  <c:v>5.33058E-2</c:v>
                </c:pt>
                <c:pt idx="15615">
                  <c:v>5.3617600000000001E-2</c:v>
                </c:pt>
                <c:pt idx="15616">
                  <c:v>5.3926599999999998E-2</c:v>
                </c:pt>
                <c:pt idx="15617">
                  <c:v>5.4238700000000001E-2</c:v>
                </c:pt>
                <c:pt idx="15618">
                  <c:v>5.4543800000000003E-2</c:v>
                </c:pt>
                <c:pt idx="15619">
                  <c:v>5.4853199999999998E-2</c:v>
                </c:pt>
                <c:pt idx="15620">
                  <c:v>5.5158899999999997E-2</c:v>
                </c:pt>
                <c:pt idx="15621">
                  <c:v>5.5464699999999999E-2</c:v>
                </c:pt>
                <c:pt idx="15622">
                  <c:v>5.5772799999999997E-2</c:v>
                </c:pt>
                <c:pt idx="15623">
                  <c:v>5.60779E-2</c:v>
                </c:pt>
                <c:pt idx="15624">
                  <c:v>5.6385900000000003E-2</c:v>
                </c:pt>
                <c:pt idx="15625">
                  <c:v>5.6690900000000002E-2</c:v>
                </c:pt>
                <c:pt idx="15626">
                  <c:v>5.6994999999999997E-2</c:v>
                </c:pt>
                <c:pt idx="15627">
                  <c:v>5.7298399999999999E-2</c:v>
                </c:pt>
                <c:pt idx="15628">
                  <c:v>5.7598299999999998E-2</c:v>
                </c:pt>
                <c:pt idx="15629">
                  <c:v>5.7898699999999997E-2</c:v>
                </c:pt>
                <c:pt idx="15630">
                  <c:v>5.8198800000000002E-2</c:v>
                </c:pt>
                <c:pt idx="15631">
                  <c:v>5.8497100000000003E-2</c:v>
                </c:pt>
                <c:pt idx="15632">
                  <c:v>5.8798099999999999E-2</c:v>
                </c:pt>
                <c:pt idx="15633">
                  <c:v>5.9096299999999997E-2</c:v>
                </c:pt>
                <c:pt idx="15634">
                  <c:v>5.9396200000000003E-2</c:v>
                </c:pt>
                <c:pt idx="15635">
                  <c:v>5.9696100000000002E-2</c:v>
                </c:pt>
                <c:pt idx="15636">
                  <c:v>5.9991799999999998E-2</c:v>
                </c:pt>
                <c:pt idx="15637">
                  <c:v>6.0288799999999997E-2</c:v>
                </c:pt>
                <c:pt idx="15638">
                  <c:v>6.0579800000000003E-2</c:v>
                </c:pt>
                <c:pt idx="15639">
                  <c:v>6.0873400000000001E-2</c:v>
                </c:pt>
                <c:pt idx="15640">
                  <c:v>6.1166199999999997E-2</c:v>
                </c:pt>
                <c:pt idx="15641">
                  <c:v>6.1456299999999998E-2</c:v>
                </c:pt>
                <c:pt idx="15642">
                  <c:v>6.17505E-2</c:v>
                </c:pt>
                <c:pt idx="15643">
                  <c:v>6.2039700000000003E-2</c:v>
                </c:pt>
                <c:pt idx="15644">
                  <c:v>6.2334199999999999E-2</c:v>
                </c:pt>
                <c:pt idx="15645">
                  <c:v>6.2626600000000004E-2</c:v>
                </c:pt>
                <c:pt idx="15646">
                  <c:v>6.2914499999999998E-2</c:v>
                </c:pt>
                <c:pt idx="15647">
                  <c:v>6.3203099999999998E-2</c:v>
                </c:pt>
                <c:pt idx="15648">
                  <c:v>6.3484600000000002E-2</c:v>
                </c:pt>
                <c:pt idx="15649">
                  <c:v>6.3771499999999995E-2</c:v>
                </c:pt>
                <c:pt idx="15650">
                  <c:v>6.4055399999999998E-2</c:v>
                </c:pt>
                <c:pt idx="15651">
                  <c:v>6.4338000000000006E-2</c:v>
                </c:pt>
                <c:pt idx="15652">
                  <c:v>6.4623799999999995E-2</c:v>
                </c:pt>
                <c:pt idx="15653">
                  <c:v>6.4904000000000003E-2</c:v>
                </c:pt>
                <c:pt idx="15654">
                  <c:v>6.5190999999999999E-2</c:v>
                </c:pt>
                <c:pt idx="15655">
                  <c:v>6.5472500000000003E-2</c:v>
                </c:pt>
                <c:pt idx="15656">
                  <c:v>6.57523E-2</c:v>
                </c:pt>
                <c:pt idx="15657">
                  <c:v>6.6032199999999999E-2</c:v>
                </c:pt>
                <c:pt idx="15658">
                  <c:v>6.6305699999999995E-2</c:v>
                </c:pt>
                <c:pt idx="15659">
                  <c:v>6.6585199999999997E-2</c:v>
                </c:pt>
                <c:pt idx="15660">
                  <c:v>6.6858200000000007E-2</c:v>
                </c:pt>
                <c:pt idx="15661">
                  <c:v>6.7133499999999999E-2</c:v>
                </c:pt>
                <c:pt idx="15662">
                  <c:v>6.7408800000000005E-2</c:v>
                </c:pt>
                <c:pt idx="15663">
                  <c:v>6.7680799999999999E-2</c:v>
                </c:pt>
                <c:pt idx="15664">
                  <c:v>6.7959099999999995E-2</c:v>
                </c:pt>
                <c:pt idx="15665">
                  <c:v>6.8228700000000003E-2</c:v>
                </c:pt>
                <c:pt idx="15666">
                  <c:v>6.8501699999999999E-2</c:v>
                </c:pt>
                <c:pt idx="15667">
                  <c:v>6.8769999999999998E-2</c:v>
                </c:pt>
                <c:pt idx="15668">
                  <c:v>6.9037000000000001E-2</c:v>
                </c:pt>
                <c:pt idx="15669">
                  <c:v>6.9306999999999994E-2</c:v>
                </c:pt>
                <c:pt idx="15670">
                  <c:v>6.9569400000000003E-2</c:v>
                </c:pt>
                <c:pt idx="15671">
                  <c:v>6.9836800000000004E-2</c:v>
                </c:pt>
                <c:pt idx="15672">
                  <c:v>7.0098900000000006E-2</c:v>
                </c:pt>
                <c:pt idx="15673">
                  <c:v>7.0364099999999999E-2</c:v>
                </c:pt>
                <c:pt idx="15674">
                  <c:v>7.0630100000000001E-2</c:v>
                </c:pt>
                <c:pt idx="15675">
                  <c:v>7.0890700000000001E-2</c:v>
                </c:pt>
                <c:pt idx="15676">
                  <c:v>7.1154800000000004E-2</c:v>
                </c:pt>
                <c:pt idx="15677">
                  <c:v>7.14119E-2</c:v>
                </c:pt>
                <c:pt idx="15678">
                  <c:v>7.1671100000000001E-2</c:v>
                </c:pt>
                <c:pt idx="15679">
                  <c:v>7.1927900000000003E-2</c:v>
                </c:pt>
                <c:pt idx="15680">
                  <c:v>7.2181400000000007E-2</c:v>
                </c:pt>
                <c:pt idx="15681">
                  <c:v>7.24379E-2</c:v>
                </c:pt>
                <c:pt idx="15682">
                  <c:v>7.2689799999999999E-2</c:v>
                </c:pt>
                <c:pt idx="15683">
                  <c:v>7.2945899999999994E-2</c:v>
                </c:pt>
                <c:pt idx="15684">
                  <c:v>7.3199299999999995E-2</c:v>
                </c:pt>
                <c:pt idx="15685">
                  <c:v>7.3451699999999995E-2</c:v>
                </c:pt>
                <c:pt idx="15686">
                  <c:v>7.3704599999999995E-2</c:v>
                </c:pt>
                <c:pt idx="15687">
                  <c:v>7.3951500000000003E-2</c:v>
                </c:pt>
                <c:pt idx="15688">
                  <c:v>7.4200100000000005E-2</c:v>
                </c:pt>
                <c:pt idx="15689">
                  <c:v>7.4443999999999996E-2</c:v>
                </c:pt>
                <c:pt idx="15690">
                  <c:v>7.4688599999999994E-2</c:v>
                </c:pt>
                <c:pt idx="15691">
                  <c:v>7.4932899999999997E-2</c:v>
                </c:pt>
                <c:pt idx="15692">
                  <c:v>7.5174599999999994E-2</c:v>
                </c:pt>
                <c:pt idx="15693">
                  <c:v>7.54195E-2</c:v>
                </c:pt>
                <c:pt idx="15694">
                  <c:v>7.56608E-2</c:v>
                </c:pt>
                <c:pt idx="15695">
                  <c:v>7.5904600000000003E-2</c:v>
                </c:pt>
                <c:pt idx="15696">
                  <c:v>7.6144699999999996E-2</c:v>
                </c:pt>
                <c:pt idx="15697">
                  <c:v>7.6381099999999993E-2</c:v>
                </c:pt>
                <c:pt idx="15698">
                  <c:v>7.6617099999999994E-2</c:v>
                </c:pt>
                <c:pt idx="15699">
                  <c:v>7.6848799999999995E-2</c:v>
                </c:pt>
                <c:pt idx="15700">
                  <c:v>7.7083700000000005E-2</c:v>
                </c:pt>
                <c:pt idx="15701">
                  <c:v>7.7313900000000005E-2</c:v>
                </c:pt>
                <c:pt idx="15702">
                  <c:v>7.7545699999999995E-2</c:v>
                </c:pt>
                <c:pt idx="15703">
                  <c:v>7.7776700000000004E-2</c:v>
                </c:pt>
                <c:pt idx="15704">
                  <c:v>7.8007999999999994E-2</c:v>
                </c:pt>
                <c:pt idx="15705">
                  <c:v>7.8241900000000003E-2</c:v>
                </c:pt>
                <c:pt idx="15706">
                  <c:v>7.8467800000000004E-2</c:v>
                </c:pt>
                <c:pt idx="15707">
                  <c:v>7.8694E-2</c:v>
                </c:pt>
                <c:pt idx="15708">
                  <c:v>7.8914300000000007E-2</c:v>
                </c:pt>
                <c:pt idx="15709">
                  <c:v>7.9136499999999999E-2</c:v>
                </c:pt>
                <c:pt idx="15710">
                  <c:v>7.9358399999999996E-2</c:v>
                </c:pt>
                <c:pt idx="15711">
                  <c:v>7.95762E-2</c:v>
                </c:pt>
                <c:pt idx="15712">
                  <c:v>7.9797199999999999E-2</c:v>
                </c:pt>
                <c:pt idx="15713">
                  <c:v>8.0013799999999996E-2</c:v>
                </c:pt>
                <c:pt idx="15714">
                  <c:v>8.0235500000000001E-2</c:v>
                </c:pt>
                <c:pt idx="15715">
                  <c:v>8.0453399999999994E-2</c:v>
                </c:pt>
                <c:pt idx="15716">
                  <c:v>8.0667500000000003E-2</c:v>
                </c:pt>
                <c:pt idx="15717">
                  <c:v>8.0880499999999994E-2</c:v>
                </c:pt>
                <c:pt idx="15718">
                  <c:v>8.1088499999999994E-2</c:v>
                </c:pt>
                <c:pt idx="15719">
                  <c:v>8.1300300000000006E-2</c:v>
                </c:pt>
                <c:pt idx="15720">
                  <c:v>8.1506700000000001E-2</c:v>
                </c:pt>
                <c:pt idx="15721">
                  <c:v>8.1713599999999997E-2</c:v>
                </c:pt>
                <c:pt idx="15722">
                  <c:v>8.1919099999999995E-2</c:v>
                </c:pt>
                <c:pt idx="15723">
                  <c:v>8.21239E-2</c:v>
                </c:pt>
                <c:pt idx="15724">
                  <c:v>8.2332100000000005E-2</c:v>
                </c:pt>
                <c:pt idx="15725">
                  <c:v>8.2534200000000002E-2</c:v>
                </c:pt>
                <c:pt idx="15726">
                  <c:v>8.2737199999999997E-2</c:v>
                </c:pt>
                <c:pt idx="15727">
                  <c:v>8.2935200000000001E-2</c:v>
                </c:pt>
                <c:pt idx="15728">
                  <c:v>8.3133200000000004E-2</c:v>
                </c:pt>
                <c:pt idx="15729">
                  <c:v>8.3331199999999994E-2</c:v>
                </c:pt>
                <c:pt idx="15730">
                  <c:v>8.3523299999999995E-2</c:v>
                </c:pt>
                <c:pt idx="15731">
                  <c:v>8.3717200000000005E-2</c:v>
                </c:pt>
                <c:pt idx="15732">
                  <c:v>8.3906800000000004E-2</c:v>
                </c:pt>
                <c:pt idx="15733">
                  <c:v>8.4099999999999994E-2</c:v>
                </c:pt>
                <c:pt idx="15734">
                  <c:v>8.4292800000000001E-2</c:v>
                </c:pt>
                <c:pt idx="15735">
                  <c:v>8.4481100000000003E-2</c:v>
                </c:pt>
                <c:pt idx="15736">
                  <c:v>8.4670999999999996E-2</c:v>
                </c:pt>
                <c:pt idx="15737">
                  <c:v>8.4854299999999994E-2</c:v>
                </c:pt>
                <c:pt idx="15738">
                  <c:v>8.5040000000000004E-2</c:v>
                </c:pt>
                <c:pt idx="15739">
                  <c:v>8.5221500000000006E-2</c:v>
                </c:pt>
                <c:pt idx="15740">
                  <c:v>8.5399799999999998E-2</c:v>
                </c:pt>
                <c:pt idx="15741">
                  <c:v>8.5579299999999997E-2</c:v>
                </c:pt>
                <c:pt idx="15742">
                  <c:v>8.5753899999999994E-2</c:v>
                </c:pt>
                <c:pt idx="15743">
                  <c:v>8.5933800000000005E-2</c:v>
                </c:pt>
                <c:pt idx="15744">
                  <c:v>8.6109000000000005E-2</c:v>
                </c:pt>
                <c:pt idx="15745">
                  <c:v>8.6285200000000006E-2</c:v>
                </c:pt>
                <c:pt idx="15746">
                  <c:v>8.6459999999999995E-2</c:v>
                </c:pt>
                <c:pt idx="15747">
                  <c:v>8.6629100000000001E-2</c:v>
                </c:pt>
                <c:pt idx="15748">
                  <c:v>8.6799899999999999E-2</c:v>
                </c:pt>
                <c:pt idx="15749">
                  <c:v>8.6963299999999993E-2</c:v>
                </c:pt>
                <c:pt idx="15750">
                  <c:v>8.7128899999999995E-2</c:v>
                </c:pt>
                <c:pt idx="15751">
                  <c:v>8.7290900000000005E-2</c:v>
                </c:pt>
                <c:pt idx="15752">
                  <c:v>8.7452100000000005E-2</c:v>
                </c:pt>
                <c:pt idx="15753">
                  <c:v>8.7615700000000005E-2</c:v>
                </c:pt>
                <c:pt idx="15754">
                  <c:v>8.77748E-2</c:v>
                </c:pt>
                <c:pt idx="15755">
                  <c:v>8.7938600000000006E-2</c:v>
                </c:pt>
                <c:pt idx="15756">
                  <c:v>8.8095499999999993E-2</c:v>
                </c:pt>
                <c:pt idx="15757">
                  <c:v>8.8250899999999993E-2</c:v>
                </c:pt>
                <c:pt idx="15758">
                  <c:v>8.8403200000000001E-2</c:v>
                </c:pt>
                <c:pt idx="15759">
                  <c:v>8.8551099999999994E-2</c:v>
                </c:pt>
                <c:pt idx="15760">
                  <c:v>8.8702100000000006E-2</c:v>
                </c:pt>
                <c:pt idx="15761">
                  <c:v>8.8846099999999997E-2</c:v>
                </c:pt>
                <c:pt idx="15762">
                  <c:v>8.89934E-2</c:v>
                </c:pt>
                <c:pt idx="15763">
                  <c:v>8.9137900000000006E-2</c:v>
                </c:pt>
                <c:pt idx="15764">
                  <c:v>8.9284000000000002E-2</c:v>
                </c:pt>
                <c:pt idx="15765">
                  <c:v>8.9432200000000003E-2</c:v>
                </c:pt>
                <c:pt idx="15766">
                  <c:v>8.9571300000000006E-2</c:v>
                </c:pt>
                <c:pt idx="15767">
                  <c:v>8.9710799999999993E-2</c:v>
                </c:pt>
                <c:pt idx="15768">
                  <c:v>8.9842900000000003E-2</c:v>
                </c:pt>
                <c:pt idx="15769">
                  <c:v>8.9977299999999996E-2</c:v>
                </c:pt>
                <c:pt idx="15770">
                  <c:v>9.0110499999999996E-2</c:v>
                </c:pt>
                <c:pt idx="15771">
                  <c:v>9.0237999999999999E-2</c:v>
                </c:pt>
                <c:pt idx="15772">
                  <c:v>9.0368599999999993E-2</c:v>
                </c:pt>
                <c:pt idx="15773">
                  <c:v>9.0494099999999994E-2</c:v>
                </c:pt>
                <c:pt idx="15774">
                  <c:v>9.0625499999999998E-2</c:v>
                </c:pt>
                <c:pt idx="15775">
                  <c:v>9.0753299999999995E-2</c:v>
                </c:pt>
                <c:pt idx="15776">
                  <c:v>9.0875800000000007E-2</c:v>
                </c:pt>
                <c:pt idx="15777">
                  <c:v>9.0997900000000007E-2</c:v>
                </c:pt>
                <c:pt idx="15778">
                  <c:v>9.1113399999999997E-2</c:v>
                </c:pt>
                <c:pt idx="15779">
                  <c:v>9.1232900000000006E-2</c:v>
                </c:pt>
                <c:pt idx="15780">
                  <c:v>9.13461E-2</c:v>
                </c:pt>
                <c:pt idx="15781">
                  <c:v>9.1457899999999995E-2</c:v>
                </c:pt>
                <c:pt idx="15782">
                  <c:v>9.1568700000000003E-2</c:v>
                </c:pt>
                <c:pt idx="15783">
                  <c:v>9.1677499999999995E-2</c:v>
                </c:pt>
                <c:pt idx="15784">
                  <c:v>9.17911E-2</c:v>
                </c:pt>
                <c:pt idx="15785">
                  <c:v>9.1897599999999996E-2</c:v>
                </c:pt>
                <c:pt idx="15786">
                  <c:v>9.20044E-2</c:v>
                </c:pt>
                <c:pt idx="15787">
                  <c:v>9.2106599999999997E-2</c:v>
                </c:pt>
                <c:pt idx="15788">
                  <c:v>9.2207700000000004E-2</c:v>
                </c:pt>
                <c:pt idx="15789">
                  <c:v>9.23094E-2</c:v>
                </c:pt>
                <c:pt idx="15790">
                  <c:v>9.2402899999999996E-2</c:v>
                </c:pt>
                <c:pt idx="15791">
                  <c:v>9.2497200000000002E-2</c:v>
                </c:pt>
                <c:pt idx="15792">
                  <c:v>9.2586500000000002E-2</c:v>
                </c:pt>
                <c:pt idx="15793">
                  <c:v>9.2679499999999998E-2</c:v>
                </c:pt>
                <c:pt idx="15794">
                  <c:v>9.2772800000000002E-2</c:v>
                </c:pt>
                <c:pt idx="15795">
                  <c:v>9.2861100000000002E-2</c:v>
                </c:pt>
                <c:pt idx="15796">
                  <c:v>9.2951000000000006E-2</c:v>
                </c:pt>
                <c:pt idx="15797">
                  <c:v>9.3033500000000005E-2</c:v>
                </c:pt>
                <c:pt idx="15798">
                  <c:v>9.3117599999999995E-2</c:v>
                </c:pt>
                <c:pt idx="15799">
                  <c:v>9.3196799999999996E-2</c:v>
                </c:pt>
                <c:pt idx="15800">
                  <c:v>9.3271599999999996E-2</c:v>
                </c:pt>
                <c:pt idx="15801">
                  <c:v>9.3346600000000002E-2</c:v>
                </c:pt>
                <c:pt idx="15802">
                  <c:v>9.3416899999999997E-2</c:v>
                </c:pt>
                <c:pt idx="15803">
                  <c:v>9.3491900000000003E-2</c:v>
                </c:pt>
                <c:pt idx="15804">
                  <c:v>9.3562999999999993E-2</c:v>
                </c:pt>
                <c:pt idx="15805">
                  <c:v>9.3634300000000004E-2</c:v>
                </c:pt>
                <c:pt idx="15806">
                  <c:v>9.3703900000000007E-2</c:v>
                </c:pt>
                <c:pt idx="15807">
                  <c:v>9.3767699999999995E-2</c:v>
                </c:pt>
                <c:pt idx="15808">
                  <c:v>9.3831800000000007E-2</c:v>
                </c:pt>
                <c:pt idx="15809">
                  <c:v>9.3889E-2</c:v>
                </c:pt>
                <c:pt idx="15810">
                  <c:v>9.3946399999999999E-2</c:v>
                </c:pt>
                <c:pt idx="15811">
                  <c:v>9.3999399999999997E-2</c:v>
                </c:pt>
                <c:pt idx="15812">
                  <c:v>9.4048900000000005E-2</c:v>
                </c:pt>
                <c:pt idx="15813">
                  <c:v>9.4101699999999996E-2</c:v>
                </c:pt>
                <c:pt idx="15814">
                  <c:v>9.4157500000000005E-2</c:v>
                </c:pt>
                <c:pt idx="15815">
                  <c:v>9.4218099999999999E-2</c:v>
                </c:pt>
                <c:pt idx="15816">
                  <c:v>9.4255000000000005E-2</c:v>
                </c:pt>
                <c:pt idx="15817">
                  <c:v>9.42051E-2</c:v>
                </c:pt>
                <c:pt idx="15818">
                  <c:v>9.4203400000000007E-2</c:v>
                </c:pt>
                <c:pt idx="15819">
                  <c:v>9.42413E-2</c:v>
                </c:pt>
                <c:pt idx="15820">
                  <c:v>9.4219499999999998E-2</c:v>
                </c:pt>
                <c:pt idx="15821">
                  <c:v>9.4251799999999997E-2</c:v>
                </c:pt>
                <c:pt idx="15822">
                  <c:v>9.42413E-2</c:v>
                </c:pt>
                <c:pt idx="15823">
                  <c:v>9.4247499999999998E-2</c:v>
                </c:pt>
                <c:pt idx="15824">
                  <c:v>9.4265100000000004E-2</c:v>
                </c:pt>
                <c:pt idx="15825">
                  <c:v>9.4253100000000006E-2</c:v>
                </c:pt>
                <c:pt idx="15826">
                  <c:v>9.4273800000000005E-2</c:v>
                </c:pt>
                <c:pt idx="15827">
                  <c:v>9.4252699999999995E-2</c:v>
                </c:pt>
                <c:pt idx="15828">
                  <c:v>9.4252000000000002E-2</c:v>
                </c:pt>
                <c:pt idx="15829">
                  <c:v>9.4241800000000001E-2</c:v>
                </c:pt>
                <c:pt idx="15830">
                  <c:v>9.4225000000000003E-2</c:v>
                </c:pt>
                <c:pt idx="15831">
                  <c:v>9.4217499999999996E-2</c:v>
                </c:pt>
                <c:pt idx="15832">
                  <c:v>9.41945E-2</c:v>
                </c:pt>
                <c:pt idx="15833">
                  <c:v>9.4180399999999997E-2</c:v>
                </c:pt>
                <c:pt idx="15834">
                  <c:v>9.4166600000000003E-2</c:v>
                </c:pt>
                <c:pt idx="15835">
                  <c:v>9.41467E-2</c:v>
                </c:pt>
                <c:pt idx="15836">
                  <c:v>9.4127100000000005E-2</c:v>
                </c:pt>
                <c:pt idx="15837">
                  <c:v>9.4100199999999995E-2</c:v>
                </c:pt>
                <c:pt idx="15838">
                  <c:v>9.4067600000000001E-2</c:v>
                </c:pt>
                <c:pt idx="15839">
                  <c:v>9.40444E-2</c:v>
                </c:pt>
                <c:pt idx="15840">
                  <c:v>9.4002799999999997E-2</c:v>
                </c:pt>
                <c:pt idx="15841">
                  <c:v>9.3971799999999994E-2</c:v>
                </c:pt>
                <c:pt idx="15842">
                  <c:v>9.3928700000000004E-2</c:v>
                </c:pt>
                <c:pt idx="15843">
                  <c:v>9.3889E-2</c:v>
                </c:pt>
                <c:pt idx="15844">
                  <c:v>9.3857800000000005E-2</c:v>
                </c:pt>
                <c:pt idx="15845">
                  <c:v>9.3808199999999994E-2</c:v>
                </c:pt>
                <c:pt idx="15846">
                  <c:v>9.3772499999999995E-2</c:v>
                </c:pt>
                <c:pt idx="15847">
                  <c:v>9.3716400000000005E-2</c:v>
                </c:pt>
                <c:pt idx="15848">
                  <c:v>9.3671900000000002E-2</c:v>
                </c:pt>
                <c:pt idx="15849">
                  <c:v>9.3620700000000001E-2</c:v>
                </c:pt>
                <c:pt idx="15850">
                  <c:v>9.3558799999999998E-2</c:v>
                </c:pt>
                <c:pt idx="15851">
                  <c:v>9.3500200000000006E-2</c:v>
                </c:pt>
                <c:pt idx="15852">
                  <c:v>9.3433799999999997E-2</c:v>
                </c:pt>
                <c:pt idx="15853">
                  <c:v>9.3385399999999993E-2</c:v>
                </c:pt>
                <c:pt idx="15854">
                  <c:v>9.3320899999999998E-2</c:v>
                </c:pt>
                <c:pt idx="15855">
                  <c:v>9.3166700000000005E-2</c:v>
                </c:pt>
                <c:pt idx="15856">
                  <c:v>9.3054999999999999E-2</c:v>
                </c:pt>
                <c:pt idx="15857">
                  <c:v>9.2988600000000005E-2</c:v>
                </c:pt>
                <c:pt idx="15858">
                  <c:v>9.2854400000000004E-2</c:v>
                </c:pt>
                <c:pt idx="15859">
                  <c:v>9.2782000000000003E-2</c:v>
                </c:pt>
                <c:pt idx="15860">
                  <c:v>9.2656299999999997E-2</c:v>
                </c:pt>
                <c:pt idx="15861">
                  <c:v>9.2547199999999996E-2</c:v>
                </c:pt>
                <c:pt idx="15862">
                  <c:v>9.2449400000000001E-2</c:v>
                </c:pt>
                <c:pt idx="15863">
                  <c:v>9.2313699999999999E-2</c:v>
                </c:pt>
                <c:pt idx="15864">
                  <c:v>9.2229599999999995E-2</c:v>
                </c:pt>
                <c:pt idx="15865">
                  <c:v>9.2092199999999999E-2</c:v>
                </c:pt>
                <c:pt idx="15866">
                  <c:v>9.19904E-2</c:v>
                </c:pt>
                <c:pt idx="15867">
                  <c:v>9.1867400000000002E-2</c:v>
                </c:pt>
                <c:pt idx="15868">
                  <c:v>9.1736799999999993E-2</c:v>
                </c:pt>
                <c:pt idx="15869">
                  <c:v>9.1621099999999997E-2</c:v>
                </c:pt>
                <c:pt idx="15870">
                  <c:v>9.1476299999999997E-2</c:v>
                </c:pt>
                <c:pt idx="15871">
                  <c:v>9.1352000000000003E-2</c:v>
                </c:pt>
                <c:pt idx="15872">
                  <c:v>9.1212199999999993E-2</c:v>
                </c:pt>
                <c:pt idx="15873">
                  <c:v>9.1076500000000005E-2</c:v>
                </c:pt>
                <c:pt idx="15874">
                  <c:v>9.0943499999999997E-2</c:v>
                </c:pt>
                <c:pt idx="15875">
                  <c:v>9.08051E-2</c:v>
                </c:pt>
                <c:pt idx="15876">
                  <c:v>9.0664700000000001E-2</c:v>
                </c:pt>
                <c:pt idx="15877">
                  <c:v>9.0523800000000001E-2</c:v>
                </c:pt>
                <c:pt idx="15878">
                  <c:v>9.0367699999999995E-2</c:v>
                </c:pt>
                <c:pt idx="15879">
                  <c:v>9.0221099999999999E-2</c:v>
                </c:pt>
                <c:pt idx="15880">
                  <c:v>9.0062000000000003E-2</c:v>
                </c:pt>
                <c:pt idx="15881">
                  <c:v>8.9902200000000002E-2</c:v>
                </c:pt>
                <c:pt idx="15882">
                  <c:v>8.9748700000000001E-2</c:v>
                </c:pt>
                <c:pt idx="15883">
                  <c:v>8.9577199999999996E-2</c:v>
                </c:pt>
                <c:pt idx="15884">
                  <c:v>8.9431099999999999E-2</c:v>
                </c:pt>
                <c:pt idx="15885">
                  <c:v>8.9260800000000001E-2</c:v>
                </c:pt>
                <c:pt idx="15886">
                  <c:v>8.9102200000000006E-2</c:v>
                </c:pt>
                <c:pt idx="15887">
                  <c:v>8.8929400000000006E-2</c:v>
                </c:pt>
                <c:pt idx="15888">
                  <c:v>8.8748400000000005E-2</c:v>
                </c:pt>
                <c:pt idx="15889">
                  <c:v>8.8579900000000003E-2</c:v>
                </c:pt>
                <c:pt idx="15890">
                  <c:v>8.8389700000000002E-2</c:v>
                </c:pt>
                <c:pt idx="15891">
                  <c:v>8.8216000000000003E-2</c:v>
                </c:pt>
                <c:pt idx="15892">
                  <c:v>8.8022900000000001E-2</c:v>
                </c:pt>
                <c:pt idx="15893">
                  <c:v>8.7841199999999994E-2</c:v>
                </c:pt>
                <c:pt idx="15894">
                  <c:v>8.7656800000000007E-2</c:v>
                </c:pt>
                <c:pt idx="15895">
                  <c:v>8.74693E-2</c:v>
                </c:pt>
                <c:pt idx="15896">
                  <c:v>8.7280200000000002E-2</c:v>
                </c:pt>
                <c:pt idx="15897">
                  <c:v>8.7080299999999999E-2</c:v>
                </c:pt>
                <c:pt idx="15898">
                  <c:v>8.68834E-2</c:v>
                </c:pt>
                <c:pt idx="15899">
                  <c:v>8.6678199999999997E-2</c:v>
                </c:pt>
                <c:pt idx="15900">
                  <c:v>8.6476600000000001E-2</c:v>
                </c:pt>
                <c:pt idx="15901">
                  <c:v>8.6261900000000002E-2</c:v>
                </c:pt>
                <c:pt idx="15902">
                  <c:v>8.6055099999999995E-2</c:v>
                </c:pt>
                <c:pt idx="15903">
                  <c:v>8.5839600000000002E-2</c:v>
                </c:pt>
                <c:pt idx="15904">
                  <c:v>8.5633200000000007E-2</c:v>
                </c:pt>
                <c:pt idx="15905">
                  <c:v>8.5419200000000001E-2</c:v>
                </c:pt>
                <c:pt idx="15906">
                  <c:v>8.51991E-2</c:v>
                </c:pt>
                <c:pt idx="15907">
                  <c:v>8.4983000000000003E-2</c:v>
                </c:pt>
                <c:pt idx="15908">
                  <c:v>8.4750500000000006E-2</c:v>
                </c:pt>
                <c:pt idx="15909">
                  <c:v>8.4532399999999994E-2</c:v>
                </c:pt>
                <c:pt idx="15910">
                  <c:v>8.42913E-2</c:v>
                </c:pt>
                <c:pt idx="15911">
                  <c:v>8.4059999999999996E-2</c:v>
                </c:pt>
                <c:pt idx="15912">
                  <c:v>8.3819699999999997E-2</c:v>
                </c:pt>
                <c:pt idx="15913">
                  <c:v>8.3580799999999997E-2</c:v>
                </c:pt>
                <c:pt idx="15914">
                  <c:v>8.3349599999999996E-2</c:v>
                </c:pt>
                <c:pt idx="15915">
                  <c:v>8.3102200000000001E-2</c:v>
                </c:pt>
                <c:pt idx="15916">
                  <c:v>8.2867300000000005E-2</c:v>
                </c:pt>
                <c:pt idx="15917">
                  <c:v>8.2612500000000005E-2</c:v>
                </c:pt>
                <c:pt idx="15918">
                  <c:v>8.2365499999999994E-2</c:v>
                </c:pt>
                <c:pt idx="15919">
                  <c:v>8.2107399999999997E-2</c:v>
                </c:pt>
                <c:pt idx="15920">
                  <c:v>8.18469E-2</c:v>
                </c:pt>
                <c:pt idx="15921">
                  <c:v>8.1586599999999995E-2</c:v>
                </c:pt>
                <c:pt idx="15922">
                  <c:v>8.1319699999999995E-2</c:v>
                </c:pt>
                <c:pt idx="15923">
                  <c:v>8.1059699999999998E-2</c:v>
                </c:pt>
                <c:pt idx="15924">
                  <c:v>8.0791799999999997E-2</c:v>
                </c:pt>
                <c:pt idx="15925">
                  <c:v>8.0529799999999999E-2</c:v>
                </c:pt>
                <c:pt idx="15926">
                  <c:v>8.0257700000000001E-2</c:v>
                </c:pt>
                <c:pt idx="15927">
                  <c:v>7.9985600000000004E-2</c:v>
                </c:pt>
                <c:pt idx="15928">
                  <c:v>7.9701900000000006E-2</c:v>
                </c:pt>
                <c:pt idx="15929">
                  <c:v>7.9419100000000006E-2</c:v>
                </c:pt>
                <c:pt idx="15930">
                  <c:v>7.9131400000000005E-2</c:v>
                </c:pt>
                <c:pt idx="15931">
                  <c:v>7.8841900000000006E-2</c:v>
                </c:pt>
                <c:pt idx="15932">
                  <c:v>7.8553999999999999E-2</c:v>
                </c:pt>
                <c:pt idx="15933">
                  <c:v>7.8258400000000006E-2</c:v>
                </c:pt>
                <c:pt idx="15934">
                  <c:v>7.7973100000000004E-2</c:v>
                </c:pt>
                <c:pt idx="15935">
                  <c:v>7.7676300000000004E-2</c:v>
                </c:pt>
                <c:pt idx="15936">
                  <c:v>7.7384599999999998E-2</c:v>
                </c:pt>
                <c:pt idx="15937">
                  <c:v>7.7076800000000001E-2</c:v>
                </c:pt>
                <c:pt idx="15938">
                  <c:v>7.6767100000000005E-2</c:v>
                </c:pt>
                <c:pt idx="15939">
                  <c:v>7.64566E-2</c:v>
                </c:pt>
                <c:pt idx="15940">
                  <c:v>7.6140100000000002E-2</c:v>
                </c:pt>
                <c:pt idx="15941">
                  <c:v>7.5829099999999997E-2</c:v>
                </c:pt>
                <c:pt idx="15942">
                  <c:v>7.5504699999999994E-2</c:v>
                </c:pt>
                <c:pt idx="15943">
                  <c:v>7.5190199999999999E-2</c:v>
                </c:pt>
                <c:pt idx="15944">
                  <c:v>7.4870000000000006E-2</c:v>
                </c:pt>
                <c:pt idx="15945">
                  <c:v>7.4554599999999999E-2</c:v>
                </c:pt>
                <c:pt idx="15946">
                  <c:v>7.4227699999999994E-2</c:v>
                </c:pt>
                <c:pt idx="15947">
                  <c:v>7.3891399999999996E-2</c:v>
                </c:pt>
                <c:pt idx="15948">
                  <c:v>7.3553499999999994E-2</c:v>
                </c:pt>
                <c:pt idx="15949">
                  <c:v>7.3212100000000002E-2</c:v>
                </c:pt>
                <c:pt idx="15950">
                  <c:v>7.2875800000000004E-2</c:v>
                </c:pt>
                <c:pt idx="15951">
                  <c:v>7.2527300000000003E-2</c:v>
                </c:pt>
                <c:pt idx="15952">
                  <c:v>7.2183800000000006E-2</c:v>
                </c:pt>
                <c:pt idx="15953">
                  <c:v>7.1833099999999997E-2</c:v>
                </c:pt>
                <c:pt idx="15954">
                  <c:v>7.1491899999999997E-2</c:v>
                </c:pt>
                <c:pt idx="15955">
                  <c:v>7.1141899999999994E-2</c:v>
                </c:pt>
                <c:pt idx="15956">
                  <c:v>7.0782899999999996E-2</c:v>
                </c:pt>
                <c:pt idx="15957">
                  <c:v>7.0419200000000001E-2</c:v>
                </c:pt>
                <c:pt idx="15958">
                  <c:v>7.0048799999999994E-2</c:v>
                </c:pt>
                <c:pt idx="15959">
                  <c:v>6.9689699999999993E-2</c:v>
                </c:pt>
                <c:pt idx="15960">
                  <c:v>6.9316299999999997E-2</c:v>
                </c:pt>
                <c:pt idx="15961">
                  <c:v>6.8947499999999995E-2</c:v>
                </c:pt>
                <c:pt idx="15962">
                  <c:v>6.8567299999999998E-2</c:v>
                </c:pt>
                <c:pt idx="15963">
                  <c:v>6.8195199999999997E-2</c:v>
                </c:pt>
                <c:pt idx="15964">
                  <c:v>6.7823300000000003E-2</c:v>
                </c:pt>
                <c:pt idx="15965">
                  <c:v>6.7439600000000002E-2</c:v>
                </c:pt>
                <c:pt idx="15966">
                  <c:v>6.7052899999999999E-2</c:v>
                </c:pt>
                <c:pt idx="15967">
                  <c:v>6.6652100000000006E-2</c:v>
                </c:pt>
                <c:pt idx="15968">
                  <c:v>6.6265199999999996E-2</c:v>
                </c:pt>
                <c:pt idx="15969">
                  <c:v>6.5870399999999996E-2</c:v>
                </c:pt>
                <c:pt idx="15970">
                  <c:v>6.5475000000000005E-2</c:v>
                </c:pt>
                <c:pt idx="15971">
                  <c:v>6.50699E-2</c:v>
                </c:pt>
                <c:pt idx="15972">
                  <c:v>6.4664100000000002E-2</c:v>
                </c:pt>
                <c:pt idx="15973">
                  <c:v>6.4265699999999995E-2</c:v>
                </c:pt>
                <c:pt idx="15974">
                  <c:v>6.38595E-2</c:v>
                </c:pt>
                <c:pt idx="15975">
                  <c:v>6.3444600000000004E-2</c:v>
                </c:pt>
                <c:pt idx="15976">
                  <c:v>6.3012700000000005E-2</c:v>
                </c:pt>
                <c:pt idx="15977">
                  <c:v>6.2584100000000004E-2</c:v>
                </c:pt>
                <c:pt idx="15978">
                  <c:v>6.2154800000000003E-2</c:v>
                </c:pt>
                <c:pt idx="15979">
                  <c:v>6.17295E-2</c:v>
                </c:pt>
                <c:pt idx="15980">
                  <c:v>6.1293E-2</c:v>
                </c:pt>
                <c:pt idx="15981">
                  <c:v>6.0855600000000003E-2</c:v>
                </c:pt>
                <c:pt idx="15982">
                  <c:v>6.0417699999999998E-2</c:v>
                </c:pt>
                <c:pt idx="15983">
                  <c:v>5.9979299999999999E-2</c:v>
                </c:pt>
                <c:pt idx="15984">
                  <c:v>5.9539700000000001E-2</c:v>
                </c:pt>
                <c:pt idx="15985">
                  <c:v>5.9081500000000002E-2</c:v>
                </c:pt>
                <c:pt idx="15986">
                  <c:v>5.8627499999999999E-2</c:v>
                </c:pt>
                <c:pt idx="15987">
                  <c:v>5.8165000000000001E-2</c:v>
                </c:pt>
                <c:pt idx="15988">
                  <c:v>5.7713300000000002E-2</c:v>
                </c:pt>
                <c:pt idx="15989">
                  <c:v>5.7253199999999997E-2</c:v>
                </c:pt>
                <c:pt idx="15990">
                  <c:v>5.6788499999999999E-2</c:v>
                </c:pt>
                <c:pt idx="15991">
                  <c:v>5.6325500000000001E-2</c:v>
                </c:pt>
                <c:pt idx="15992">
                  <c:v>5.5855299999999997E-2</c:v>
                </c:pt>
                <c:pt idx="15993">
                  <c:v>5.5393600000000001E-2</c:v>
                </c:pt>
                <c:pt idx="15994">
                  <c:v>5.4911700000000001E-2</c:v>
                </c:pt>
                <c:pt idx="15995">
                  <c:v>5.44305E-2</c:v>
                </c:pt>
                <c:pt idx="15996">
                  <c:v>5.3939899999999999E-2</c:v>
                </c:pt>
                <c:pt idx="15997">
                  <c:v>5.3454700000000001E-2</c:v>
                </c:pt>
                <c:pt idx="15998">
                  <c:v>5.2971900000000002E-2</c:v>
                </c:pt>
                <c:pt idx="15999">
                  <c:v>5.2480199999999998E-2</c:v>
                </c:pt>
                <c:pt idx="16000">
                  <c:v>5.1992900000000002E-2</c:v>
                </c:pt>
                <c:pt idx="16001">
                  <c:v>5.1495300000000001E-2</c:v>
                </c:pt>
                <c:pt idx="16002">
                  <c:v>5.1004599999999997E-2</c:v>
                </c:pt>
                <c:pt idx="16003">
                  <c:v>5.0502100000000001E-2</c:v>
                </c:pt>
                <c:pt idx="16004">
                  <c:v>4.9994200000000003E-2</c:v>
                </c:pt>
                <c:pt idx="16005">
                  <c:v>4.9478099999999997E-2</c:v>
                </c:pt>
                <c:pt idx="16006">
                  <c:v>4.8961400000000002E-2</c:v>
                </c:pt>
                <c:pt idx="16007">
                  <c:v>4.8448900000000003E-2</c:v>
                </c:pt>
                <c:pt idx="16008">
                  <c:v>4.7932799999999998E-2</c:v>
                </c:pt>
                <c:pt idx="16009">
                  <c:v>4.7418599999999998E-2</c:v>
                </c:pt>
                <c:pt idx="16010">
                  <c:v>4.6896800000000002E-2</c:v>
                </c:pt>
                <c:pt idx="16011">
                  <c:v>4.6378500000000003E-2</c:v>
                </c:pt>
                <c:pt idx="16012">
                  <c:v>4.5850599999999998E-2</c:v>
                </c:pt>
                <c:pt idx="16013">
                  <c:v>4.5320199999999998E-2</c:v>
                </c:pt>
                <c:pt idx="16014">
                  <c:v>4.4777299999999999E-2</c:v>
                </c:pt>
                <c:pt idx="16015">
                  <c:v>4.4232300000000002E-2</c:v>
                </c:pt>
                <c:pt idx="16016">
                  <c:v>4.3689400000000003E-2</c:v>
                </c:pt>
                <c:pt idx="16017">
                  <c:v>4.3144299999999997E-2</c:v>
                </c:pt>
                <c:pt idx="16018">
                  <c:v>4.2605499999999998E-2</c:v>
                </c:pt>
                <c:pt idx="16019">
                  <c:v>4.2057200000000003E-2</c:v>
                </c:pt>
                <c:pt idx="16020">
                  <c:v>4.1514599999999999E-2</c:v>
                </c:pt>
                <c:pt idx="16021">
                  <c:v>4.09606E-2</c:v>
                </c:pt>
                <c:pt idx="16022">
                  <c:v>4.0405099999999999E-2</c:v>
                </c:pt>
                <c:pt idx="16023">
                  <c:v>3.9839600000000003E-2</c:v>
                </c:pt>
                <c:pt idx="16024">
                  <c:v>3.92652E-2</c:v>
                </c:pt>
                <c:pt idx="16025">
                  <c:v>3.8694399999999997E-2</c:v>
                </c:pt>
                <c:pt idx="16026">
                  <c:v>3.8117699999999997E-2</c:v>
                </c:pt>
                <c:pt idx="16027">
                  <c:v>3.7550899999999998E-2</c:v>
                </c:pt>
                <c:pt idx="16028">
                  <c:v>3.6977299999999998E-2</c:v>
                </c:pt>
                <c:pt idx="16029">
                  <c:v>3.64084E-2</c:v>
                </c:pt>
                <c:pt idx="16030">
                  <c:v>3.5831700000000001E-2</c:v>
                </c:pt>
                <c:pt idx="16031">
                  <c:v>3.5249299999999997E-2</c:v>
                </c:pt>
                <c:pt idx="16032">
                  <c:v>3.4660900000000001E-2</c:v>
                </c:pt>
                <c:pt idx="16033">
                  <c:v>3.4060399999999998E-2</c:v>
                </c:pt>
                <c:pt idx="16034">
                  <c:v>3.3460700000000003E-2</c:v>
                </c:pt>
                <c:pt idx="16035">
                  <c:v>3.2855500000000003E-2</c:v>
                </c:pt>
                <c:pt idx="16036">
                  <c:v>3.22577E-2</c:v>
                </c:pt>
                <c:pt idx="16037">
                  <c:v>3.1655099999999999E-2</c:v>
                </c:pt>
                <c:pt idx="16038">
                  <c:v>3.1056E-2</c:v>
                </c:pt>
                <c:pt idx="16039">
                  <c:v>3.0454499999999999E-2</c:v>
                </c:pt>
                <c:pt idx="16040">
                  <c:v>2.98531E-2</c:v>
                </c:pt>
                <c:pt idx="16041">
                  <c:v>2.92439E-2</c:v>
                </c:pt>
                <c:pt idx="16042">
                  <c:v>2.8609599999999999E-2</c:v>
                </c:pt>
                <c:pt idx="16043">
                  <c:v>2.7957699999999999E-2</c:v>
                </c:pt>
                <c:pt idx="16044">
                  <c:v>2.7292E-2</c:v>
                </c:pt>
                <c:pt idx="16045">
                  <c:v>2.6637299999999999E-2</c:v>
                </c:pt>
                <c:pt idx="16046">
                  <c:v>2.5980799999999998E-2</c:v>
                </c:pt>
                <c:pt idx="16047">
                  <c:v>2.5328699999999999E-2</c:v>
                </c:pt>
                <c:pt idx="16048">
                  <c:v>2.4673299999999999E-2</c:v>
                </c:pt>
                <c:pt idx="16049">
                  <c:v>2.40152E-2</c:v>
                </c:pt>
                <c:pt idx="16050">
                  <c:v>2.3356999999999999E-2</c:v>
                </c:pt>
                <c:pt idx="16051">
                  <c:v>2.2686600000000001E-2</c:v>
                </c:pt>
                <c:pt idx="16052">
                  <c:v>2.2012500000000001E-2</c:v>
                </c:pt>
                <c:pt idx="16053">
                  <c:v>2.1324800000000001E-2</c:v>
                </c:pt>
                <c:pt idx="16054">
                  <c:v>2.0642299999999999E-2</c:v>
                </c:pt>
                <c:pt idx="16055">
                  <c:v>1.9958099999999999E-2</c:v>
                </c:pt>
                <c:pt idx="16056">
                  <c:v>1.9276600000000001E-2</c:v>
                </c:pt>
                <c:pt idx="16057">
                  <c:v>1.8595299999999999E-2</c:v>
                </c:pt>
                <c:pt idx="16058">
                  <c:v>1.7910599999999999E-2</c:v>
                </c:pt>
                <c:pt idx="16059">
                  <c:v>1.7229000000000001E-2</c:v>
                </c:pt>
                <c:pt idx="16060">
                  <c:v>1.65387E-2</c:v>
                </c:pt>
                <c:pt idx="16061">
                  <c:v>1.5845000000000001E-2</c:v>
                </c:pt>
                <c:pt idx="16062">
                  <c:v>1.51366E-2</c:v>
                </c:pt>
                <c:pt idx="16063">
                  <c:v>1.4427499999999999E-2</c:v>
                </c:pt>
                <c:pt idx="16064">
                  <c:v>1.3717399999999999E-2</c:v>
                </c:pt>
                <c:pt idx="16065">
                  <c:v>1.30102E-2</c:v>
                </c:pt>
                <c:pt idx="16066">
                  <c:v>1.23036E-2</c:v>
                </c:pt>
                <c:pt idx="16067">
                  <c:v>1.1594200000000001E-2</c:v>
                </c:pt>
                <c:pt idx="16068">
                  <c:v>1.08881E-2</c:v>
                </c:pt>
                <c:pt idx="16069">
                  <c:v>1.01773E-2</c:v>
                </c:pt>
                <c:pt idx="16070" formatCode="0.00E+00">
                  <c:v>9.4666699999999999E-3</c:v>
                </c:pt>
                <c:pt idx="16071" formatCode="0.00E+00">
                  <c:v>8.7409199999999992E-3</c:v>
                </c:pt>
                <c:pt idx="16072" formatCode="0.00E+00">
                  <c:v>8.01084E-3</c:v>
                </c:pt>
                <c:pt idx="16073" formatCode="0.00E+00">
                  <c:v>7.2760799999999999E-3</c:v>
                </c:pt>
                <c:pt idx="16074" formatCode="0.00E+00">
                  <c:v>6.5446799999999998E-3</c:v>
                </c:pt>
                <c:pt idx="16075" formatCode="0.00E+00">
                  <c:v>5.8156099999999997E-3</c:v>
                </c:pt>
                <c:pt idx="16076" formatCode="0.00E+00">
                  <c:v>5.0824199999999998E-3</c:v>
                </c:pt>
                <c:pt idx="16077" formatCode="0.00E+00">
                  <c:v>4.3540499999999999E-3</c:v>
                </c:pt>
                <c:pt idx="16078" formatCode="0.00E+00">
                  <c:v>3.6210999999999999E-3</c:v>
                </c:pt>
                <c:pt idx="16079" formatCode="0.00E+00">
                  <c:v>2.8934099999999999E-3</c:v>
                </c:pt>
                <c:pt idx="16080" formatCode="0.00E+00">
                  <c:v>2.15395E-3</c:v>
                </c:pt>
                <c:pt idx="16081" formatCode="0.00E+00">
                  <c:v>1.4061900000000001E-3</c:v>
                </c:pt>
                <c:pt idx="16082" formatCode="0.00E+00">
                  <c:v>6.5110400000000001E-4</c:v>
                </c:pt>
                <c:pt idx="16083" formatCode="0.00E+00">
                  <c:v>-1.04317E-4</c:v>
                </c:pt>
                <c:pt idx="16084" formatCode="0.00E+00">
                  <c:v>-8.5434900000000002E-4</c:v>
                </c:pt>
                <c:pt idx="16085" formatCode="0.00E+00">
                  <c:v>-1.6086900000000001E-3</c:v>
                </c:pt>
                <c:pt idx="16086" formatCode="0.00E+00">
                  <c:v>-2.3592800000000001E-3</c:v>
                </c:pt>
                <c:pt idx="16087" formatCode="0.00E+00">
                  <c:v>-3.1135999999999998E-3</c:v>
                </c:pt>
                <c:pt idx="16088" formatCode="0.00E+00">
                  <c:v>-3.86104E-3</c:v>
                </c:pt>
                <c:pt idx="16089" formatCode="0.00E+00">
                  <c:v>-4.6133299999999997E-3</c:v>
                </c:pt>
                <c:pt idx="16090" formatCode="0.00E+00">
                  <c:v>-5.3740000000000003E-3</c:v>
                </c:pt>
                <c:pt idx="16091" formatCode="0.00E+00">
                  <c:v>-6.1455600000000004E-3</c:v>
                </c:pt>
                <c:pt idx="16092" formatCode="0.00E+00">
                  <c:v>-6.9220899999999997E-3</c:v>
                </c:pt>
                <c:pt idx="16093" formatCode="0.00E+00">
                  <c:v>-7.6931100000000004E-3</c:v>
                </c:pt>
                <c:pt idx="16094" formatCode="0.00E+00">
                  <c:v>-8.4660599999999992E-3</c:v>
                </c:pt>
                <c:pt idx="16095" formatCode="0.00E+00">
                  <c:v>-9.2356999999999995E-3</c:v>
                </c:pt>
                <c:pt idx="16096">
                  <c:v>-1.00102E-2</c:v>
                </c:pt>
                <c:pt idx="16097">
                  <c:v>-1.0779E-2</c:v>
                </c:pt>
                <c:pt idx="16098">
                  <c:v>-1.1549E-2</c:v>
                </c:pt>
                <c:pt idx="16099">
                  <c:v>-1.2322100000000001E-2</c:v>
                </c:pt>
                <c:pt idx="16100">
                  <c:v>-1.3105800000000001E-2</c:v>
                </c:pt>
                <c:pt idx="16101">
                  <c:v>-1.38989E-2</c:v>
                </c:pt>
                <c:pt idx="16102">
                  <c:v>-1.46885E-2</c:v>
                </c:pt>
                <c:pt idx="16103">
                  <c:v>-1.5480000000000001E-2</c:v>
                </c:pt>
                <c:pt idx="16104">
                  <c:v>-1.6265399999999999E-2</c:v>
                </c:pt>
                <c:pt idx="16105">
                  <c:v>-1.7057300000000001E-2</c:v>
                </c:pt>
                <c:pt idx="16106">
                  <c:v>-1.7844700000000002E-2</c:v>
                </c:pt>
                <c:pt idx="16107">
                  <c:v>-1.8632099999999999E-2</c:v>
                </c:pt>
                <c:pt idx="16108">
                  <c:v>-1.9419599999999999E-2</c:v>
                </c:pt>
                <c:pt idx="16109">
                  <c:v>-2.0212399999999998E-2</c:v>
                </c:pt>
                <c:pt idx="16110">
                  <c:v>-2.1018599999999998E-2</c:v>
                </c:pt>
                <c:pt idx="16111">
                  <c:v>-2.1824199999999998E-2</c:v>
                </c:pt>
                <c:pt idx="16112">
                  <c:v>-2.2632699999999999E-2</c:v>
                </c:pt>
                <c:pt idx="16113">
                  <c:v>-2.3434E-2</c:v>
                </c:pt>
                <c:pt idx="16114">
                  <c:v>-2.42396E-2</c:v>
                </c:pt>
                <c:pt idx="16115">
                  <c:v>-2.5043699999999999E-2</c:v>
                </c:pt>
                <c:pt idx="16116">
                  <c:v>-2.58473E-2</c:v>
                </c:pt>
                <c:pt idx="16117">
                  <c:v>-2.6649900000000001E-2</c:v>
                </c:pt>
                <c:pt idx="16118">
                  <c:v>-2.74527E-2</c:v>
                </c:pt>
                <c:pt idx="16119">
                  <c:v>-2.8268000000000001E-2</c:v>
                </c:pt>
                <c:pt idx="16120">
                  <c:v>-2.9086399999999998E-2</c:v>
                </c:pt>
                <c:pt idx="16121">
                  <c:v>-2.9910099999999998E-2</c:v>
                </c:pt>
                <c:pt idx="16122">
                  <c:v>-3.07265E-2</c:v>
                </c:pt>
                <c:pt idx="16123">
                  <c:v>-3.1544599999999999E-2</c:v>
                </c:pt>
                <c:pt idx="16124">
                  <c:v>-3.2362099999999998E-2</c:v>
                </c:pt>
                <c:pt idx="16125">
                  <c:v>-3.3180000000000001E-2</c:v>
                </c:pt>
                <c:pt idx="16126">
                  <c:v>-3.3997399999999997E-2</c:v>
                </c:pt>
                <c:pt idx="16127">
                  <c:v>-3.48112E-2</c:v>
                </c:pt>
                <c:pt idx="16128">
                  <c:v>-3.5634199999999998E-2</c:v>
                </c:pt>
                <c:pt idx="16129">
                  <c:v>-3.6461399999999998E-2</c:v>
                </c:pt>
                <c:pt idx="16130">
                  <c:v>-3.7297900000000002E-2</c:v>
                </c:pt>
                <c:pt idx="16131">
                  <c:v>-3.8128200000000001E-2</c:v>
                </c:pt>
                <c:pt idx="16132">
                  <c:v>-3.8958300000000001E-2</c:v>
                </c:pt>
                <c:pt idx="16133">
                  <c:v>-3.9787000000000003E-2</c:v>
                </c:pt>
                <c:pt idx="16134">
                  <c:v>-4.0615900000000003E-2</c:v>
                </c:pt>
                <c:pt idx="16135">
                  <c:v>-4.1447299999999999E-2</c:v>
                </c:pt>
                <c:pt idx="16136">
                  <c:v>-4.2272400000000002E-2</c:v>
                </c:pt>
                <c:pt idx="16137">
                  <c:v>-4.3103900000000001E-2</c:v>
                </c:pt>
                <c:pt idx="16138">
                  <c:v>-4.39364E-2</c:v>
                </c:pt>
                <c:pt idx="16139">
                  <c:v>-4.4779800000000002E-2</c:v>
                </c:pt>
                <c:pt idx="16140">
                  <c:v>-4.5621799999999997E-2</c:v>
                </c:pt>
                <c:pt idx="16141">
                  <c:v>-4.64619E-2</c:v>
                </c:pt>
                <c:pt idx="16142">
                  <c:v>-4.7301000000000003E-2</c:v>
                </c:pt>
                <c:pt idx="16143">
                  <c:v>-4.8138E-2</c:v>
                </c:pt>
                <c:pt idx="16144">
                  <c:v>-4.8979000000000002E-2</c:v>
                </c:pt>
                <c:pt idx="16145">
                  <c:v>-4.9814400000000002E-2</c:v>
                </c:pt>
                <c:pt idx="16146">
                  <c:v>-5.06531E-2</c:v>
                </c:pt>
                <c:pt idx="16147">
                  <c:v>-5.1491099999999998E-2</c:v>
                </c:pt>
                <c:pt idx="16148">
                  <c:v>-5.2339299999999998E-2</c:v>
                </c:pt>
                <c:pt idx="16149">
                  <c:v>-5.31907E-2</c:v>
                </c:pt>
                <c:pt idx="16150">
                  <c:v>-5.40413E-2</c:v>
                </c:pt>
                <c:pt idx="16151">
                  <c:v>-5.48902E-2</c:v>
                </c:pt>
                <c:pt idx="16152">
                  <c:v>-5.5735300000000002E-2</c:v>
                </c:pt>
                <c:pt idx="16153">
                  <c:v>-5.6584599999999999E-2</c:v>
                </c:pt>
                <c:pt idx="16154">
                  <c:v>-5.7429099999999997E-2</c:v>
                </c:pt>
                <c:pt idx="16155">
                  <c:v>-5.8276099999999997E-2</c:v>
                </c:pt>
                <c:pt idx="16156">
                  <c:v>-5.91198E-2</c:v>
                </c:pt>
                <c:pt idx="16157">
                  <c:v>-5.9971299999999998E-2</c:v>
                </c:pt>
                <c:pt idx="16158">
                  <c:v>-6.0828699999999999E-2</c:v>
                </c:pt>
                <c:pt idx="16159">
                  <c:v>-6.1687800000000001E-2</c:v>
                </c:pt>
                <c:pt idx="16160">
                  <c:v>-6.2546299999999999E-2</c:v>
                </c:pt>
                <c:pt idx="16161">
                  <c:v>-6.3398399999999994E-2</c:v>
                </c:pt>
                <c:pt idx="16162">
                  <c:v>-6.4254199999999997E-2</c:v>
                </c:pt>
                <c:pt idx="16163">
                  <c:v>-6.5105700000000002E-2</c:v>
                </c:pt>
                <c:pt idx="16164">
                  <c:v>-6.5959900000000002E-2</c:v>
                </c:pt>
                <c:pt idx="16165">
                  <c:v>-6.6809800000000003E-2</c:v>
                </c:pt>
                <c:pt idx="16166">
                  <c:v>-6.7663299999999996E-2</c:v>
                </c:pt>
                <c:pt idx="16167">
                  <c:v>-6.8524199999999993E-2</c:v>
                </c:pt>
                <c:pt idx="16168">
                  <c:v>-6.93888E-2</c:v>
                </c:pt>
                <c:pt idx="16169">
                  <c:v>-7.0256100000000002E-2</c:v>
                </c:pt>
                <c:pt idx="16170">
                  <c:v>-7.1115700000000004E-2</c:v>
                </c:pt>
                <c:pt idx="16171">
                  <c:v>-7.1976799999999994E-2</c:v>
                </c:pt>
                <c:pt idx="16172">
                  <c:v>-7.2833999999999996E-2</c:v>
                </c:pt>
                <c:pt idx="16173">
                  <c:v>-7.3693099999999997E-2</c:v>
                </c:pt>
                <c:pt idx="16174">
                  <c:v>-7.4549000000000004E-2</c:v>
                </c:pt>
                <c:pt idx="16175">
                  <c:v>-7.5404700000000005E-2</c:v>
                </c:pt>
                <c:pt idx="16176">
                  <c:v>-7.6266299999999995E-2</c:v>
                </c:pt>
                <c:pt idx="16177">
                  <c:v>-7.7133900000000005E-2</c:v>
                </c:pt>
                <c:pt idx="16178">
                  <c:v>-7.8007900000000005E-2</c:v>
                </c:pt>
                <c:pt idx="16179">
                  <c:v>-7.8875000000000001E-2</c:v>
                </c:pt>
                <c:pt idx="16180">
                  <c:v>-7.9741500000000007E-2</c:v>
                </c:pt>
                <c:pt idx="16181">
                  <c:v>-8.0603400000000006E-2</c:v>
                </c:pt>
                <c:pt idx="16182">
                  <c:v>-8.1467700000000004E-2</c:v>
                </c:pt>
                <c:pt idx="16183">
                  <c:v>-8.2327499999999998E-2</c:v>
                </c:pt>
                <c:pt idx="16184">
                  <c:v>-8.3181699999999997E-2</c:v>
                </c:pt>
                <c:pt idx="16185">
                  <c:v>-8.4042000000000006E-2</c:v>
                </c:pt>
                <c:pt idx="16186">
                  <c:v>-8.4919800000000004E-2</c:v>
                </c:pt>
                <c:pt idx="16187">
                  <c:v>-8.5822800000000005E-2</c:v>
                </c:pt>
                <c:pt idx="16188">
                  <c:v>-8.6727299999999993E-2</c:v>
                </c:pt>
                <c:pt idx="16189">
                  <c:v>-8.7626399999999993E-2</c:v>
                </c:pt>
                <c:pt idx="16190">
                  <c:v>-8.8516200000000003E-2</c:v>
                </c:pt>
                <c:pt idx="16191">
                  <c:v>-8.9405799999999994E-2</c:v>
                </c:pt>
                <c:pt idx="16192">
                  <c:v>-9.0295100000000003E-2</c:v>
                </c:pt>
                <c:pt idx="16193">
                  <c:v>-9.1181200000000004E-2</c:v>
                </c:pt>
                <c:pt idx="16194">
                  <c:v>-9.2068300000000006E-2</c:v>
                </c:pt>
                <c:pt idx="16195">
                  <c:v>-9.29566E-2</c:v>
                </c:pt>
                <c:pt idx="16196">
                  <c:v>-9.3857499999999996E-2</c:v>
                </c:pt>
                <c:pt idx="16197">
                  <c:v>-9.4760399999999995E-2</c:v>
                </c:pt>
                <c:pt idx="16198">
                  <c:v>-9.5661099999999999E-2</c:v>
                </c:pt>
                <c:pt idx="16199">
                  <c:v>-9.6553200000000006E-2</c:v>
                </c:pt>
                <c:pt idx="16200">
                  <c:v>-9.7441700000000006E-2</c:v>
                </c:pt>
                <c:pt idx="16201">
                  <c:v>-9.8331000000000002E-2</c:v>
                </c:pt>
                <c:pt idx="16202">
                  <c:v>-9.9217799999999995E-2</c:v>
                </c:pt>
                <c:pt idx="16203">
                  <c:v>-0.100104</c:v>
                </c:pt>
                <c:pt idx="16204">
                  <c:v>-0.100989</c:v>
                </c:pt>
                <c:pt idx="16205">
                  <c:v>-0.101881</c:v>
                </c:pt>
                <c:pt idx="16206">
                  <c:v>-0.102779</c:v>
                </c:pt>
                <c:pt idx="16207">
                  <c:v>-0.10367999999999999</c:v>
                </c:pt>
                <c:pt idx="16208">
                  <c:v>-0.104573</c:v>
                </c:pt>
                <c:pt idx="16209">
                  <c:v>-0.105461</c:v>
                </c:pt>
                <c:pt idx="16210">
                  <c:v>-0.106347</c:v>
                </c:pt>
                <c:pt idx="16211">
                  <c:v>-0.10723100000000001</c:v>
                </c:pt>
                <c:pt idx="16212">
                  <c:v>-0.108114</c:v>
                </c:pt>
                <c:pt idx="16213">
                  <c:v>-0.10899300000000001</c:v>
                </c:pt>
                <c:pt idx="16214">
                  <c:v>-0.109877</c:v>
                </c:pt>
                <c:pt idx="16215">
                  <c:v>-0.110764</c:v>
                </c:pt>
                <c:pt idx="16216">
                  <c:v>-0.11165899999999999</c:v>
                </c:pt>
                <c:pt idx="16217">
                  <c:v>-0.11255</c:v>
                </c:pt>
                <c:pt idx="16218">
                  <c:v>-0.11343499999999999</c:v>
                </c:pt>
                <c:pt idx="16219">
                  <c:v>-0.114316</c:v>
                </c:pt>
                <c:pt idx="16220">
                  <c:v>-0.115194</c:v>
                </c:pt>
                <c:pt idx="16221">
                  <c:v>-0.11607199999999999</c:v>
                </c:pt>
                <c:pt idx="16222">
                  <c:v>-0.11694400000000001</c:v>
                </c:pt>
                <c:pt idx="16223">
                  <c:v>-0.11781700000000001</c:v>
                </c:pt>
                <c:pt idx="16224">
                  <c:v>-0.11869200000000001</c:v>
                </c:pt>
                <c:pt idx="16225">
                  <c:v>-0.119573</c:v>
                </c:pt>
                <c:pt idx="16226">
                  <c:v>-0.12045699999999999</c:v>
                </c:pt>
                <c:pt idx="16227">
                  <c:v>-0.121336</c:v>
                </c:pt>
                <c:pt idx="16228">
                  <c:v>-0.122213</c:v>
                </c:pt>
                <c:pt idx="16229">
                  <c:v>-0.123083</c:v>
                </c:pt>
                <c:pt idx="16230">
                  <c:v>-0.12395100000000001</c:v>
                </c:pt>
                <c:pt idx="16231">
                  <c:v>-0.12481399999999999</c:v>
                </c:pt>
                <c:pt idx="16232">
                  <c:v>-0.12567700000000001</c:v>
                </c:pt>
                <c:pt idx="16233">
                  <c:v>-0.12653800000000001</c:v>
                </c:pt>
                <c:pt idx="16234">
                  <c:v>-0.12740299999999999</c:v>
                </c:pt>
                <c:pt idx="16235">
                  <c:v>-0.128273</c:v>
                </c:pt>
                <c:pt idx="16236">
                  <c:v>-0.12914100000000001</c:v>
                </c:pt>
                <c:pt idx="16237">
                  <c:v>-0.13000900000000001</c:v>
                </c:pt>
                <c:pt idx="16238">
                  <c:v>-0.13087099999999999</c:v>
                </c:pt>
                <c:pt idx="16239">
                  <c:v>-0.13172900000000001</c:v>
                </c:pt>
                <c:pt idx="16240">
                  <c:v>-0.13258</c:v>
                </c:pt>
                <c:pt idx="16241">
                  <c:v>-0.13342999999999999</c:v>
                </c:pt>
                <c:pt idx="16242">
                  <c:v>-0.13427600000000001</c:v>
                </c:pt>
                <c:pt idx="16243">
                  <c:v>-0.13512399999999999</c:v>
                </c:pt>
                <c:pt idx="16244">
                  <c:v>-0.13597500000000001</c:v>
                </c:pt>
                <c:pt idx="16245">
                  <c:v>-0.13682800000000001</c:v>
                </c:pt>
                <c:pt idx="16246">
                  <c:v>-0.137682</c:v>
                </c:pt>
                <c:pt idx="16247">
                  <c:v>-0.13853299999999999</c:v>
                </c:pt>
                <c:pt idx="16248">
                  <c:v>-0.13938</c:v>
                </c:pt>
                <c:pt idx="16249">
                  <c:v>-0.14021900000000001</c:v>
                </c:pt>
                <c:pt idx="16250">
                  <c:v>-0.14105300000000001</c:v>
                </c:pt>
                <c:pt idx="16251">
                  <c:v>-0.14188300000000001</c:v>
                </c:pt>
                <c:pt idx="16252">
                  <c:v>-0.14271200000000001</c:v>
                </c:pt>
                <c:pt idx="16253">
                  <c:v>-0.143543</c:v>
                </c:pt>
                <c:pt idx="16254">
                  <c:v>-0.144374</c:v>
                </c:pt>
                <c:pt idx="16255">
                  <c:v>-0.145209</c:v>
                </c:pt>
                <c:pt idx="16256">
                  <c:v>-0.14604400000000001</c:v>
                </c:pt>
                <c:pt idx="16257">
                  <c:v>-0.14688000000000001</c:v>
                </c:pt>
                <c:pt idx="16258">
                  <c:v>-0.147704</c:v>
                </c:pt>
                <c:pt idx="16259">
                  <c:v>-0.14851800000000001</c:v>
                </c:pt>
                <c:pt idx="16260">
                  <c:v>-0.14932599999999999</c:v>
                </c:pt>
                <c:pt idx="16261">
                  <c:v>-0.15013399999999999</c:v>
                </c:pt>
                <c:pt idx="16262">
                  <c:v>-0.15094299999999999</c:v>
                </c:pt>
                <c:pt idx="16263">
                  <c:v>-0.15175</c:v>
                </c:pt>
                <c:pt idx="16264">
                  <c:v>-0.15256</c:v>
                </c:pt>
                <c:pt idx="16265">
                  <c:v>-0.153368</c:v>
                </c:pt>
                <c:pt idx="16266">
                  <c:v>-0.15418100000000001</c:v>
                </c:pt>
                <c:pt idx="16267">
                  <c:v>-0.15498700000000001</c:v>
                </c:pt>
                <c:pt idx="16268">
                  <c:v>-0.15578600000000001</c:v>
                </c:pt>
                <c:pt idx="16269">
                  <c:v>-0.15657799999999999</c:v>
                </c:pt>
                <c:pt idx="16270">
                  <c:v>-0.157364</c:v>
                </c:pt>
                <c:pt idx="16271">
                  <c:v>-0.15815199999999999</c:v>
                </c:pt>
                <c:pt idx="16272">
                  <c:v>-0.15893499999999999</c:v>
                </c:pt>
                <c:pt idx="16273">
                  <c:v>-0.159719</c:v>
                </c:pt>
                <c:pt idx="16274">
                  <c:v>-0.16050200000000001</c:v>
                </c:pt>
                <c:pt idx="16275">
                  <c:v>-0.16128700000000001</c:v>
                </c:pt>
                <c:pt idx="16276">
                  <c:v>-0.16207299999999999</c:v>
                </c:pt>
                <c:pt idx="16277">
                  <c:v>-0.162852</c:v>
                </c:pt>
                <c:pt idx="16278">
                  <c:v>-0.16362599999999999</c:v>
                </c:pt>
                <c:pt idx="16279">
                  <c:v>-0.16439200000000001</c:v>
                </c:pt>
                <c:pt idx="16280">
                  <c:v>-0.165156</c:v>
                </c:pt>
                <c:pt idx="16281">
                  <c:v>-0.16591500000000001</c:v>
                </c:pt>
                <c:pt idx="16282">
                  <c:v>-0.16667299999999999</c:v>
                </c:pt>
                <c:pt idx="16283">
                  <c:v>-0.16742699999999999</c:v>
                </c:pt>
                <c:pt idx="16284">
                  <c:v>-0.168182</c:v>
                </c:pt>
                <c:pt idx="16285">
                  <c:v>-0.168938</c:v>
                </c:pt>
                <c:pt idx="16286">
                  <c:v>-0.16969300000000001</c:v>
                </c:pt>
                <c:pt idx="16287">
                  <c:v>-0.17044400000000001</c:v>
                </c:pt>
                <c:pt idx="16288">
                  <c:v>-0.17118800000000001</c:v>
                </c:pt>
                <c:pt idx="16289">
                  <c:v>-0.171928</c:v>
                </c:pt>
                <c:pt idx="16290">
                  <c:v>-0.17266100000000001</c:v>
                </c:pt>
                <c:pt idx="16291">
                  <c:v>-0.17339099999999999</c:v>
                </c:pt>
                <c:pt idx="16292">
                  <c:v>-0.17411699999999999</c:v>
                </c:pt>
                <c:pt idx="16293">
                  <c:v>-0.174842</c:v>
                </c:pt>
                <c:pt idx="16294">
                  <c:v>-0.175566</c:v>
                </c:pt>
                <c:pt idx="16295">
                  <c:v>-0.176292</c:v>
                </c:pt>
                <c:pt idx="16296">
                  <c:v>-0.17701600000000001</c:v>
                </c:pt>
                <c:pt idx="16297">
                  <c:v>-0.17773700000000001</c:v>
                </c:pt>
                <c:pt idx="16298">
                  <c:v>-0.178454</c:v>
                </c:pt>
                <c:pt idx="16299">
                  <c:v>-0.17916099999999999</c:v>
                </c:pt>
                <c:pt idx="16300">
                  <c:v>-0.179864</c:v>
                </c:pt>
                <c:pt idx="16301">
                  <c:v>-0.18056</c:v>
                </c:pt>
                <c:pt idx="16302">
                  <c:v>-0.181255</c:v>
                </c:pt>
                <c:pt idx="16303">
                  <c:v>-0.181947</c:v>
                </c:pt>
                <c:pt idx="16304">
                  <c:v>-0.18263799999999999</c:v>
                </c:pt>
                <c:pt idx="16305">
                  <c:v>-0.18333099999999999</c:v>
                </c:pt>
                <c:pt idx="16306">
                  <c:v>-0.18402099999999999</c:v>
                </c:pt>
                <c:pt idx="16307">
                  <c:v>-0.18471299999999999</c:v>
                </c:pt>
                <c:pt idx="16308">
                  <c:v>-0.18539600000000001</c:v>
                </c:pt>
                <c:pt idx="16309">
                  <c:v>-0.18607099999999999</c:v>
                </c:pt>
                <c:pt idx="16310">
                  <c:v>-0.18673799999999999</c:v>
                </c:pt>
                <c:pt idx="16311">
                  <c:v>-0.18739900000000001</c:v>
                </c:pt>
                <c:pt idx="16312">
                  <c:v>-0.188059</c:v>
                </c:pt>
                <c:pt idx="16313">
                  <c:v>-0.18871399999999999</c:v>
                </c:pt>
                <c:pt idx="16314">
                  <c:v>-0.18937100000000001</c:v>
                </c:pt>
                <c:pt idx="16315">
                  <c:v>-0.190025</c:v>
                </c:pt>
                <c:pt idx="16316">
                  <c:v>-0.19068499999999999</c:v>
                </c:pt>
                <c:pt idx="16317">
                  <c:v>-0.19134300000000001</c:v>
                </c:pt>
                <c:pt idx="16318">
                  <c:v>-0.19198799999999999</c:v>
                </c:pt>
                <c:pt idx="16319">
                  <c:v>-0.19262299999999999</c:v>
                </c:pt>
                <c:pt idx="16320">
                  <c:v>-0.193249</c:v>
                </c:pt>
                <c:pt idx="16321">
                  <c:v>-0.19387599999999999</c:v>
                </c:pt>
                <c:pt idx="16322">
                  <c:v>-0.19449900000000001</c:v>
                </c:pt>
                <c:pt idx="16323">
                  <c:v>-0.19511999999999999</c:v>
                </c:pt>
                <c:pt idx="16324">
                  <c:v>-0.195738</c:v>
                </c:pt>
                <c:pt idx="16325">
                  <c:v>-0.196356</c:v>
                </c:pt>
                <c:pt idx="16326">
                  <c:v>-0.19697799999999999</c:v>
                </c:pt>
                <c:pt idx="16327">
                  <c:v>-0.19759499999999999</c:v>
                </c:pt>
                <c:pt idx="16328">
                  <c:v>-0.19820099999999999</c:v>
                </c:pt>
                <c:pt idx="16329">
                  <c:v>-0.198797</c:v>
                </c:pt>
                <c:pt idx="16330">
                  <c:v>-0.19938900000000001</c:v>
                </c:pt>
                <c:pt idx="16331">
                  <c:v>-0.19997999999999999</c:v>
                </c:pt>
                <c:pt idx="16332">
                  <c:v>-0.20056499999999999</c:v>
                </c:pt>
                <c:pt idx="16333">
                  <c:v>-0.20114499999999999</c:v>
                </c:pt>
                <c:pt idx="16334">
                  <c:v>-0.20172300000000001</c:v>
                </c:pt>
                <c:pt idx="16335">
                  <c:v>-0.20230200000000001</c:v>
                </c:pt>
                <c:pt idx="16336">
                  <c:v>-0.20288300000000001</c:v>
                </c:pt>
                <c:pt idx="16337">
                  <c:v>-0.203457</c:v>
                </c:pt>
                <c:pt idx="16338">
                  <c:v>-0.20402300000000001</c:v>
                </c:pt>
                <c:pt idx="16339">
                  <c:v>-0.20458100000000001</c:v>
                </c:pt>
                <c:pt idx="16340">
                  <c:v>-0.20513600000000001</c:v>
                </c:pt>
                <c:pt idx="16341">
                  <c:v>-0.20568800000000001</c:v>
                </c:pt>
                <c:pt idx="16342">
                  <c:v>-0.20623</c:v>
                </c:pt>
                <c:pt idx="16343">
                  <c:v>-0.20676800000000001</c:v>
                </c:pt>
                <c:pt idx="16344">
                  <c:v>-0.20730199999999999</c:v>
                </c:pt>
                <c:pt idx="16345">
                  <c:v>-0.207841</c:v>
                </c:pt>
                <c:pt idx="16346">
                  <c:v>-0.20837800000000001</c:v>
                </c:pt>
                <c:pt idx="16347">
                  <c:v>-0.20890900000000001</c:v>
                </c:pt>
                <c:pt idx="16348">
                  <c:v>-0.20943500000000001</c:v>
                </c:pt>
                <c:pt idx="16349">
                  <c:v>-0.209952</c:v>
                </c:pt>
                <c:pt idx="16350">
                  <c:v>-0.21046599999999999</c:v>
                </c:pt>
                <c:pt idx="16351">
                  <c:v>-0.21097099999999999</c:v>
                </c:pt>
                <c:pt idx="16352">
                  <c:v>-0.21146999999999999</c:v>
                </c:pt>
                <c:pt idx="16353">
                  <c:v>-0.21196499999999999</c:v>
                </c:pt>
                <c:pt idx="16354">
                  <c:v>-0.21245600000000001</c:v>
                </c:pt>
                <c:pt idx="16355">
                  <c:v>-0.212951</c:v>
                </c:pt>
                <c:pt idx="16356">
                  <c:v>-0.21344199999999999</c:v>
                </c:pt>
                <c:pt idx="16357">
                  <c:v>-0.21393200000000001</c:v>
                </c:pt>
                <c:pt idx="16358">
                  <c:v>-0.21441499999999999</c:v>
                </c:pt>
                <c:pt idx="16359">
                  <c:v>-0.214889</c:v>
                </c:pt>
                <c:pt idx="16360">
                  <c:v>-0.21535699999999999</c:v>
                </c:pt>
                <c:pt idx="16361">
                  <c:v>-0.21581500000000001</c:v>
                </c:pt>
                <c:pt idx="16362">
                  <c:v>-0.21626899999999999</c:v>
                </c:pt>
                <c:pt idx="16363">
                  <c:v>-0.21671799999999999</c:v>
                </c:pt>
                <c:pt idx="16364">
                  <c:v>-0.217166</c:v>
                </c:pt>
                <c:pt idx="16365">
                  <c:v>-0.217613</c:v>
                </c:pt>
                <c:pt idx="16366">
                  <c:v>-0.21806</c:v>
                </c:pt>
                <c:pt idx="16367">
                  <c:v>-0.21850600000000001</c:v>
                </c:pt>
                <c:pt idx="16368">
                  <c:v>-0.218944</c:v>
                </c:pt>
                <c:pt idx="16369">
                  <c:v>-0.21937100000000001</c:v>
                </c:pt>
                <c:pt idx="16370">
                  <c:v>-0.21978800000000001</c:v>
                </c:pt>
                <c:pt idx="16371">
                  <c:v>-0.22020000000000001</c:v>
                </c:pt>
                <c:pt idx="16372">
                  <c:v>-0.220608</c:v>
                </c:pt>
                <c:pt idx="16373">
                  <c:v>-0.22100900000000001</c:v>
                </c:pt>
                <c:pt idx="16374">
                  <c:v>-0.22140899999999999</c:v>
                </c:pt>
                <c:pt idx="16375">
                  <c:v>-0.22180800000000001</c:v>
                </c:pt>
                <c:pt idx="16376">
                  <c:v>-0.22221099999999999</c:v>
                </c:pt>
                <c:pt idx="16377">
                  <c:v>-0.22261300000000001</c:v>
                </c:pt>
                <c:pt idx="16378">
                  <c:v>-0.222999</c:v>
                </c:pt>
                <c:pt idx="16379">
                  <c:v>-0.22337199999999999</c:v>
                </c:pt>
                <c:pt idx="16380">
                  <c:v>-0.22373399999999999</c:v>
                </c:pt>
                <c:pt idx="16381">
                  <c:v>-0.22409699999999999</c:v>
                </c:pt>
                <c:pt idx="16382">
                  <c:v>-0.22445599999999999</c:v>
                </c:pt>
                <c:pt idx="16383">
                  <c:v>-0.22480600000000001</c:v>
                </c:pt>
                <c:pt idx="16384">
                  <c:v>-0.22515399999999999</c:v>
                </c:pt>
                <c:pt idx="16385">
                  <c:v>-0.22550000000000001</c:v>
                </c:pt>
                <c:pt idx="16386">
                  <c:v>-0.225852</c:v>
                </c:pt>
                <c:pt idx="16387">
                  <c:v>-0.22619800000000001</c:v>
                </c:pt>
                <c:pt idx="16388">
                  <c:v>-0.22653000000000001</c:v>
                </c:pt>
                <c:pt idx="16389">
                  <c:v>-0.226854</c:v>
                </c:pt>
                <c:pt idx="16390">
                  <c:v>-0.22717100000000001</c:v>
                </c:pt>
                <c:pt idx="16391">
                  <c:v>-0.227489</c:v>
                </c:pt>
                <c:pt idx="16392">
                  <c:v>-0.227796</c:v>
                </c:pt>
                <c:pt idx="16393">
                  <c:v>-0.22809599999999999</c:v>
                </c:pt>
                <c:pt idx="16394">
                  <c:v>-0.22839000000000001</c:v>
                </c:pt>
                <c:pt idx="16395">
                  <c:v>-0.228687</c:v>
                </c:pt>
                <c:pt idx="16396">
                  <c:v>-0.228987</c:v>
                </c:pt>
                <c:pt idx="16397">
                  <c:v>-0.22927800000000001</c:v>
                </c:pt>
                <c:pt idx="16398">
                  <c:v>-0.22955999999999999</c:v>
                </c:pt>
                <c:pt idx="16399">
                  <c:v>-0.22983400000000001</c:v>
                </c:pt>
                <c:pt idx="16400">
                  <c:v>-0.23010700000000001</c:v>
                </c:pt>
                <c:pt idx="16401">
                  <c:v>-0.230374</c:v>
                </c:pt>
                <c:pt idx="16402">
                  <c:v>-0.230628</c:v>
                </c:pt>
                <c:pt idx="16403">
                  <c:v>-0.23087199999999999</c:v>
                </c:pt>
                <c:pt idx="16404">
                  <c:v>-0.23111000000000001</c:v>
                </c:pt>
                <c:pt idx="16405">
                  <c:v>-0.231354</c:v>
                </c:pt>
                <c:pt idx="16406">
                  <c:v>-0.231597</c:v>
                </c:pt>
                <c:pt idx="16407">
                  <c:v>-0.23183400000000001</c:v>
                </c:pt>
                <c:pt idx="16408">
                  <c:v>-0.23206499999999999</c:v>
                </c:pt>
                <c:pt idx="16409">
                  <c:v>-0.23228699999999999</c:v>
                </c:pt>
                <c:pt idx="16410">
                  <c:v>-0.23250499999999999</c:v>
                </c:pt>
                <c:pt idx="16411">
                  <c:v>-0.232714</c:v>
                </c:pt>
                <c:pt idx="16412">
                  <c:v>-0.23291200000000001</c:v>
                </c:pt>
                <c:pt idx="16413">
                  <c:v>-0.23310400000000001</c:v>
                </c:pt>
                <c:pt idx="16414">
                  <c:v>-0.233293</c:v>
                </c:pt>
                <c:pt idx="16415">
                  <c:v>-0.233485</c:v>
                </c:pt>
                <c:pt idx="16416">
                  <c:v>-0.23367299999999999</c:v>
                </c:pt>
                <c:pt idx="16417">
                  <c:v>-0.23385800000000001</c:v>
                </c:pt>
                <c:pt idx="16418">
                  <c:v>-0.234038</c:v>
                </c:pt>
                <c:pt idx="16419">
                  <c:v>-0.234208</c:v>
                </c:pt>
                <c:pt idx="16420">
                  <c:v>-0.234373</c:v>
                </c:pt>
                <c:pt idx="16421">
                  <c:v>-0.23452400000000001</c:v>
                </c:pt>
                <c:pt idx="16422">
                  <c:v>-0.23466799999999999</c:v>
                </c:pt>
                <c:pt idx="16423">
                  <c:v>-0.23480799999999999</c:v>
                </c:pt>
                <c:pt idx="16424">
                  <c:v>-0.234954</c:v>
                </c:pt>
                <c:pt idx="16425">
                  <c:v>-0.23510300000000001</c:v>
                </c:pt>
                <c:pt idx="16426">
                  <c:v>-0.235239</c:v>
                </c:pt>
                <c:pt idx="16427">
                  <c:v>-0.23536499999999999</c:v>
                </c:pt>
                <c:pt idx="16428">
                  <c:v>-0.23547699999999999</c:v>
                </c:pt>
                <c:pt idx="16429">
                  <c:v>-0.23558200000000001</c:v>
                </c:pt>
                <c:pt idx="16430">
                  <c:v>-0.235679</c:v>
                </c:pt>
                <c:pt idx="16431">
                  <c:v>-0.235766</c:v>
                </c:pt>
                <c:pt idx="16432">
                  <c:v>-0.23585100000000001</c:v>
                </c:pt>
                <c:pt idx="16433">
                  <c:v>-0.23592399999999999</c:v>
                </c:pt>
                <c:pt idx="16434">
                  <c:v>-0.23599600000000001</c:v>
                </c:pt>
                <c:pt idx="16435">
                  <c:v>-0.236066</c:v>
                </c:pt>
                <c:pt idx="16436">
                  <c:v>-0.23613999999999999</c:v>
                </c:pt>
                <c:pt idx="16437">
                  <c:v>-0.23621400000000001</c:v>
                </c:pt>
                <c:pt idx="16438">
                  <c:v>-0.23627200000000001</c:v>
                </c:pt>
                <c:pt idx="16439">
                  <c:v>-0.23632</c:v>
                </c:pt>
                <c:pt idx="16440">
                  <c:v>-0.23635600000000001</c:v>
                </c:pt>
                <c:pt idx="16441">
                  <c:v>-0.23639299999999999</c:v>
                </c:pt>
                <c:pt idx="16442">
                  <c:v>-0.236424</c:v>
                </c:pt>
                <c:pt idx="16443">
                  <c:v>-0.23644399999999999</c:v>
                </c:pt>
                <c:pt idx="16444">
                  <c:v>-0.236461</c:v>
                </c:pt>
                <c:pt idx="16445">
                  <c:v>-0.23647399999999999</c:v>
                </c:pt>
                <c:pt idx="16446">
                  <c:v>-0.23649500000000001</c:v>
                </c:pt>
                <c:pt idx="16447">
                  <c:v>-0.23651</c:v>
                </c:pt>
                <c:pt idx="16448">
                  <c:v>-0.236511</c:v>
                </c:pt>
                <c:pt idx="16449">
                  <c:v>-0.23650499999999999</c:v>
                </c:pt>
                <c:pt idx="16450">
                  <c:v>-0.23649100000000001</c:v>
                </c:pt>
                <c:pt idx="16451">
                  <c:v>-0.23647799999999999</c:v>
                </c:pt>
                <c:pt idx="16452">
                  <c:v>-0.236454</c:v>
                </c:pt>
                <c:pt idx="16453">
                  <c:v>-0.23641799999999999</c:v>
                </c:pt>
                <c:pt idx="16454">
                  <c:v>-0.236377</c:v>
                </c:pt>
                <c:pt idx="16455">
                  <c:v>-0.23633699999999999</c:v>
                </c:pt>
                <c:pt idx="16456">
                  <c:v>-0.23630200000000001</c:v>
                </c:pt>
                <c:pt idx="16457">
                  <c:v>-0.23625699999999999</c:v>
                </c:pt>
                <c:pt idx="16458">
                  <c:v>-0.236205</c:v>
                </c:pt>
                <c:pt idx="16459">
                  <c:v>-0.23614399999999999</c:v>
                </c:pt>
                <c:pt idx="16460">
                  <c:v>-0.23608199999999999</c:v>
                </c:pt>
                <c:pt idx="16461">
                  <c:v>-0.236016</c:v>
                </c:pt>
                <c:pt idx="16462">
                  <c:v>-0.235934</c:v>
                </c:pt>
                <c:pt idx="16463">
                  <c:v>-0.235841</c:v>
                </c:pt>
                <c:pt idx="16464">
                  <c:v>-0.23574200000000001</c:v>
                </c:pt>
                <c:pt idx="16465">
                  <c:v>-0.235649</c:v>
                </c:pt>
                <c:pt idx="16466">
                  <c:v>-0.23555599999999999</c:v>
                </c:pt>
                <c:pt idx="16467">
                  <c:v>-0.235455</c:v>
                </c:pt>
                <c:pt idx="16468">
                  <c:v>-0.235351</c:v>
                </c:pt>
                <c:pt idx="16469">
                  <c:v>-0.235236</c:v>
                </c:pt>
                <c:pt idx="16470">
                  <c:v>-0.23511699999999999</c:v>
                </c:pt>
                <c:pt idx="16471">
                  <c:v>-0.23499200000000001</c:v>
                </c:pt>
                <c:pt idx="16472">
                  <c:v>-0.23486199999999999</c:v>
                </c:pt>
                <c:pt idx="16473">
                  <c:v>-0.23472699999999999</c:v>
                </c:pt>
                <c:pt idx="16474">
                  <c:v>-0.23457700000000001</c:v>
                </c:pt>
                <c:pt idx="16475">
                  <c:v>-0.23441999999999999</c:v>
                </c:pt>
                <c:pt idx="16476">
                  <c:v>-0.23425399999999999</c:v>
                </c:pt>
                <c:pt idx="16477">
                  <c:v>-0.23408899999999999</c:v>
                </c:pt>
                <c:pt idx="16478">
                  <c:v>-0.23392099999999999</c:v>
                </c:pt>
                <c:pt idx="16479">
                  <c:v>-0.23374200000000001</c:v>
                </c:pt>
                <c:pt idx="16480">
                  <c:v>-0.23355899999999999</c:v>
                </c:pt>
                <c:pt idx="16481">
                  <c:v>-0.23336100000000001</c:v>
                </c:pt>
                <c:pt idx="16482">
                  <c:v>-0.233158</c:v>
                </c:pt>
                <c:pt idx="16483">
                  <c:v>-0.23294699999999999</c:v>
                </c:pt>
                <c:pt idx="16484">
                  <c:v>-0.23273099999999999</c:v>
                </c:pt>
                <c:pt idx="16485">
                  <c:v>-0.232517</c:v>
                </c:pt>
                <c:pt idx="16486">
                  <c:v>-0.232298</c:v>
                </c:pt>
                <c:pt idx="16487">
                  <c:v>-0.23208300000000001</c:v>
                </c:pt>
                <c:pt idx="16488">
                  <c:v>-0.23185800000000001</c:v>
                </c:pt>
                <c:pt idx="16489">
                  <c:v>-0.231623</c:v>
                </c:pt>
                <c:pt idx="16490">
                  <c:v>-0.231379</c:v>
                </c:pt>
                <c:pt idx="16491">
                  <c:v>-0.231126</c:v>
                </c:pt>
                <c:pt idx="16492">
                  <c:v>-0.23087099999999999</c:v>
                </c:pt>
                <c:pt idx="16493">
                  <c:v>-0.230603</c:v>
                </c:pt>
                <c:pt idx="16494">
                  <c:v>-0.23033300000000001</c:v>
                </c:pt>
                <c:pt idx="16495">
                  <c:v>-0.23005999999999999</c:v>
                </c:pt>
                <c:pt idx="16496">
                  <c:v>-0.229791</c:v>
                </c:pt>
                <c:pt idx="16497">
                  <c:v>-0.229523</c:v>
                </c:pt>
                <c:pt idx="16498">
                  <c:v>-0.229239</c:v>
                </c:pt>
                <c:pt idx="16499">
                  <c:v>-0.22894300000000001</c:v>
                </c:pt>
                <c:pt idx="16500">
                  <c:v>-0.22863700000000001</c:v>
                </c:pt>
                <c:pt idx="16501">
                  <c:v>-0.22833000000000001</c:v>
                </c:pt>
                <c:pt idx="16502">
                  <c:v>-0.228019</c:v>
                </c:pt>
                <c:pt idx="16503">
                  <c:v>-0.22769400000000001</c:v>
                </c:pt>
                <c:pt idx="16504">
                  <c:v>-0.22736600000000001</c:v>
                </c:pt>
                <c:pt idx="16505">
                  <c:v>-0.22703300000000001</c:v>
                </c:pt>
                <c:pt idx="16506">
                  <c:v>-0.22670799999999999</c:v>
                </c:pt>
                <c:pt idx="16507">
                  <c:v>-0.22637699999999999</c:v>
                </c:pt>
                <c:pt idx="16508">
                  <c:v>-0.22603400000000001</c:v>
                </c:pt>
                <c:pt idx="16509">
                  <c:v>-0.225684</c:v>
                </c:pt>
                <c:pt idx="16510">
                  <c:v>-0.225328</c:v>
                </c:pt>
                <c:pt idx="16511">
                  <c:v>-0.22497200000000001</c:v>
                </c:pt>
                <c:pt idx="16512">
                  <c:v>-0.224604</c:v>
                </c:pt>
                <c:pt idx="16513">
                  <c:v>-0.22422400000000001</c:v>
                </c:pt>
                <c:pt idx="16514">
                  <c:v>-0.22383700000000001</c:v>
                </c:pt>
                <c:pt idx="16515">
                  <c:v>-0.22345100000000001</c:v>
                </c:pt>
                <c:pt idx="16516">
                  <c:v>-0.22307099999999999</c:v>
                </c:pt>
                <c:pt idx="16517">
                  <c:v>-0.22268099999999999</c:v>
                </c:pt>
                <c:pt idx="16518">
                  <c:v>-0.22228400000000001</c:v>
                </c:pt>
                <c:pt idx="16519">
                  <c:v>-0.22187999999999999</c:v>
                </c:pt>
                <c:pt idx="16520">
                  <c:v>-0.22147700000000001</c:v>
                </c:pt>
                <c:pt idx="16521">
                  <c:v>-0.22106999999999999</c:v>
                </c:pt>
                <c:pt idx="16522">
                  <c:v>-0.22064300000000001</c:v>
                </c:pt>
                <c:pt idx="16523">
                  <c:v>-0.22020400000000001</c:v>
                </c:pt>
                <c:pt idx="16524">
                  <c:v>-0.21975600000000001</c:v>
                </c:pt>
                <c:pt idx="16525">
                  <c:v>-0.21931600000000001</c:v>
                </c:pt>
                <c:pt idx="16526">
                  <c:v>-0.21887599999999999</c:v>
                </c:pt>
                <c:pt idx="16527">
                  <c:v>-0.21842900000000001</c:v>
                </c:pt>
                <c:pt idx="16528">
                  <c:v>-0.21797800000000001</c:v>
                </c:pt>
                <c:pt idx="16529">
                  <c:v>-0.21751999999999999</c:v>
                </c:pt>
                <c:pt idx="16530">
                  <c:v>-0.217061</c:v>
                </c:pt>
                <c:pt idx="16531">
                  <c:v>-0.21659200000000001</c:v>
                </c:pt>
                <c:pt idx="16532">
                  <c:v>-0.216109</c:v>
                </c:pt>
                <c:pt idx="16533">
                  <c:v>-0.215618</c:v>
                </c:pt>
                <c:pt idx="16534">
                  <c:v>-0.21512100000000001</c:v>
                </c:pt>
                <c:pt idx="16535">
                  <c:v>-0.21462899999999999</c:v>
                </c:pt>
                <c:pt idx="16536">
                  <c:v>-0.21413299999999999</c:v>
                </c:pt>
                <c:pt idx="16537">
                  <c:v>-0.21363399999999999</c:v>
                </c:pt>
                <c:pt idx="16538">
                  <c:v>-0.21313199999999999</c:v>
                </c:pt>
                <c:pt idx="16539">
                  <c:v>-0.21262200000000001</c:v>
                </c:pt>
                <c:pt idx="16540">
                  <c:v>-0.21210899999999999</c:v>
                </c:pt>
                <c:pt idx="16541">
                  <c:v>-0.21158299999999999</c:v>
                </c:pt>
                <c:pt idx="16542">
                  <c:v>-0.21104899999999999</c:v>
                </c:pt>
                <c:pt idx="16543">
                  <c:v>-0.210507</c:v>
                </c:pt>
                <c:pt idx="16544">
                  <c:v>-0.20996200000000001</c:v>
                </c:pt>
                <c:pt idx="16545">
                  <c:v>-0.20941599999999999</c:v>
                </c:pt>
                <c:pt idx="16546">
                  <c:v>-0.208867</c:v>
                </c:pt>
                <c:pt idx="16547">
                  <c:v>-0.20832000000000001</c:v>
                </c:pt>
                <c:pt idx="16548">
                  <c:v>-0.20776600000000001</c:v>
                </c:pt>
                <c:pt idx="16549">
                  <c:v>-0.207205</c:v>
                </c:pt>
                <c:pt idx="16550">
                  <c:v>-0.20663599999999999</c:v>
                </c:pt>
                <c:pt idx="16551">
                  <c:v>-0.20605799999999999</c:v>
                </c:pt>
                <c:pt idx="16552">
                  <c:v>-0.20547599999999999</c:v>
                </c:pt>
                <c:pt idx="16553">
                  <c:v>-0.20488400000000001</c:v>
                </c:pt>
                <c:pt idx="16554">
                  <c:v>-0.204287</c:v>
                </c:pt>
                <c:pt idx="16555">
                  <c:v>-0.20368800000000001</c:v>
                </c:pt>
                <c:pt idx="16556">
                  <c:v>-0.20309199999999999</c:v>
                </c:pt>
                <c:pt idx="16557">
                  <c:v>-0.20249700000000001</c:v>
                </c:pt>
                <c:pt idx="16558">
                  <c:v>-0.20188999999999999</c:v>
                </c:pt>
                <c:pt idx="16559">
                  <c:v>-0.20127600000000001</c:v>
                </c:pt>
                <c:pt idx="16560">
                  <c:v>-0.200652</c:v>
                </c:pt>
                <c:pt idx="16561">
                  <c:v>-0.20002800000000001</c:v>
                </c:pt>
                <c:pt idx="16562">
                  <c:v>-0.19939899999999999</c:v>
                </c:pt>
                <c:pt idx="16563">
                  <c:v>-0.19875699999999999</c:v>
                </c:pt>
                <c:pt idx="16564">
                  <c:v>-0.19811100000000001</c:v>
                </c:pt>
                <c:pt idx="16565">
                  <c:v>-0.197462</c:v>
                </c:pt>
                <c:pt idx="16566">
                  <c:v>-0.19681799999999999</c:v>
                </c:pt>
                <c:pt idx="16567">
                  <c:v>-0.19617100000000001</c:v>
                </c:pt>
                <c:pt idx="16568">
                  <c:v>-0.19551299999999999</c:v>
                </c:pt>
                <c:pt idx="16569">
                  <c:v>-0.19485</c:v>
                </c:pt>
                <c:pt idx="16570">
                  <c:v>-0.19418099999999999</c:v>
                </c:pt>
                <c:pt idx="16571">
                  <c:v>-0.19351399999999999</c:v>
                </c:pt>
                <c:pt idx="16572">
                  <c:v>-0.19283600000000001</c:v>
                </c:pt>
                <c:pt idx="16573">
                  <c:v>-0.19214500000000001</c:v>
                </c:pt>
                <c:pt idx="16574">
                  <c:v>-0.19144900000000001</c:v>
                </c:pt>
                <c:pt idx="16575">
                  <c:v>-0.19075300000000001</c:v>
                </c:pt>
                <c:pt idx="16576">
                  <c:v>-0.19006200000000001</c:v>
                </c:pt>
                <c:pt idx="16577">
                  <c:v>-0.189363</c:v>
                </c:pt>
                <c:pt idx="16578">
                  <c:v>-0.18865799999999999</c:v>
                </c:pt>
                <c:pt idx="16579">
                  <c:v>-0.187949</c:v>
                </c:pt>
                <c:pt idx="16580">
                  <c:v>-0.18723999999999999</c:v>
                </c:pt>
                <c:pt idx="16581">
                  <c:v>-0.186528</c:v>
                </c:pt>
                <c:pt idx="16582">
                  <c:v>-0.18580099999999999</c:v>
                </c:pt>
                <c:pt idx="16583">
                  <c:v>-0.185062</c:v>
                </c:pt>
                <c:pt idx="16584">
                  <c:v>-0.18431600000000001</c:v>
                </c:pt>
                <c:pt idx="16585">
                  <c:v>-0.18357699999999999</c:v>
                </c:pt>
                <c:pt idx="16586">
                  <c:v>-0.182838</c:v>
                </c:pt>
                <c:pt idx="16587">
                  <c:v>-0.182092</c:v>
                </c:pt>
                <c:pt idx="16588">
                  <c:v>-0.18134400000000001</c:v>
                </c:pt>
                <c:pt idx="16589">
                  <c:v>-0.180589</c:v>
                </c:pt>
                <c:pt idx="16590">
                  <c:v>-0.179836</c:v>
                </c:pt>
                <c:pt idx="16591">
                  <c:v>-0.17907400000000001</c:v>
                </c:pt>
                <c:pt idx="16592">
                  <c:v>-0.17829999999999999</c:v>
                </c:pt>
                <c:pt idx="16593">
                  <c:v>-0.17751900000000001</c:v>
                </c:pt>
                <c:pt idx="16594">
                  <c:v>-0.176732</c:v>
                </c:pt>
                <c:pt idx="16595">
                  <c:v>-0.17594899999999999</c:v>
                </c:pt>
                <c:pt idx="16596">
                  <c:v>-0.17516300000000001</c:v>
                </c:pt>
                <c:pt idx="16597">
                  <c:v>-0.174374</c:v>
                </c:pt>
                <c:pt idx="16598">
                  <c:v>-0.17358299999999999</c:v>
                </c:pt>
                <c:pt idx="16599">
                  <c:v>-0.172786</c:v>
                </c:pt>
                <c:pt idx="16600">
                  <c:v>-0.171987</c:v>
                </c:pt>
                <c:pt idx="16601">
                  <c:v>-0.171178</c:v>
                </c:pt>
                <c:pt idx="16602">
                  <c:v>-0.17036200000000001</c:v>
                </c:pt>
                <c:pt idx="16603">
                  <c:v>-0.16954</c:v>
                </c:pt>
                <c:pt idx="16604">
                  <c:v>-0.168713</c:v>
                </c:pt>
                <c:pt idx="16605">
                  <c:v>-0.16788600000000001</c:v>
                </c:pt>
                <c:pt idx="16606">
                  <c:v>-0.16705500000000001</c:v>
                </c:pt>
                <c:pt idx="16607">
                  <c:v>-0.16622700000000001</c:v>
                </c:pt>
                <c:pt idx="16608">
                  <c:v>-0.16539200000000001</c:v>
                </c:pt>
                <c:pt idx="16609">
                  <c:v>-0.164553</c:v>
                </c:pt>
                <c:pt idx="16610">
                  <c:v>-0.16370899999999999</c:v>
                </c:pt>
                <c:pt idx="16611">
                  <c:v>-0.162858</c:v>
                </c:pt>
                <c:pt idx="16612">
                  <c:v>-0.16200400000000001</c:v>
                </c:pt>
                <c:pt idx="16613">
                  <c:v>-0.16114100000000001</c:v>
                </c:pt>
                <c:pt idx="16614">
                  <c:v>-0.160273</c:v>
                </c:pt>
                <c:pt idx="16615">
                  <c:v>-0.15940299999999999</c:v>
                </c:pt>
                <c:pt idx="16616">
                  <c:v>-0.15853400000000001</c:v>
                </c:pt>
                <c:pt idx="16617">
                  <c:v>-0.157666</c:v>
                </c:pt>
                <c:pt idx="16618">
                  <c:v>-0.15678900000000001</c:v>
                </c:pt>
                <c:pt idx="16619">
                  <c:v>-0.15590799999999999</c:v>
                </c:pt>
                <c:pt idx="16620">
                  <c:v>-0.15501999999999999</c:v>
                </c:pt>
                <c:pt idx="16621">
                  <c:v>-0.15413199999999999</c:v>
                </c:pt>
                <c:pt idx="16622">
                  <c:v>-0.15323999999999999</c:v>
                </c:pt>
                <c:pt idx="16623">
                  <c:v>-0.152337</c:v>
                </c:pt>
                <c:pt idx="16624">
                  <c:v>-0.15142800000000001</c:v>
                </c:pt>
                <c:pt idx="16625">
                  <c:v>-0.15051500000000001</c:v>
                </c:pt>
                <c:pt idx="16626">
                  <c:v>-0.14960599999999999</c:v>
                </c:pt>
                <c:pt idx="16627">
                  <c:v>-0.14869499999999999</c:v>
                </c:pt>
                <c:pt idx="16628">
                  <c:v>-0.14777699999999999</c:v>
                </c:pt>
                <c:pt idx="16629">
                  <c:v>-0.14685599999999999</c:v>
                </c:pt>
                <c:pt idx="16630">
                  <c:v>-0.14593300000000001</c:v>
                </c:pt>
                <c:pt idx="16631">
                  <c:v>-0.145013</c:v>
                </c:pt>
                <c:pt idx="16632">
                  <c:v>-0.14408399999999999</c:v>
                </c:pt>
                <c:pt idx="16633">
                  <c:v>-0.14314199999999999</c:v>
                </c:pt>
                <c:pt idx="16634">
                  <c:v>-0.14219399999999999</c:v>
                </c:pt>
                <c:pt idx="16635">
                  <c:v>-0.14124500000000001</c:v>
                </c:pt>
                <c:pt idx="16636">
                  <c:v>-0.14029800000000001</c:v>
                </c:pt>
                <c:pt idx="16637">
                  <c:v>-0.139347</c:v>
                </c:pt>
                <c:pt idx="16638">
                  <c:v>-0.13839199999999999</c:v>
                </c:pt>
                <c:pt idx="16639">
                  <c:v>-0.137435</c:v>
                </c:pt>
                <c:pt idx="16640">
                  <c:v>-0.13647999999999999</c:v>
                </c:pt>
                <c:pt idx="16641">
                  <c:v>-0.13552600000000001</c:v>
                </c:pt>
                <c:pt idx="16642">
                  <c:v>-0.13456799999999999</c:v>
                </c:pt>
                <c:pt idx="16643">
                  <c:v>-0.1336</c:v>
                </c:pt>
                <c:pt idx="16644">
                  <c:v>-0.132601</c:v>
                </c:pt>
                <c:pt idx="16645">
                  <c:v>-0.131573</c:v>
                </c:pt>
                <c:pt idx="16646">
                  <c:v>-0.13059499999999999</c:v>
                </c:pt>
                <c:pt idx="16647">
                  <c:v>-0.13009100000000001</c:v>
                </c:pt>
                <c:pt idx="16648">
                  <c:v>-0.12934200000000001</c:v>
                </c:pt>
                <c:pt idx="16649">
                  <c:v>-0.128327</c:v>
                </c:pt>
                <c:pt idx="16650">
                  <c:v>-0.127667</c:v>
                </c:pt>
                <c:pt idx="16651">
                  <c:v>-0.126665</c:v>
                </c:pt>
                <c:pt idx="16652">
                  <c:v>-0.125884</c:v>
                </c:pt>
                <c:pt idx="16653">
                  <c:v>-0.12502199999999999</c:v>
                </c:pt>
                <c:pt idx="16654">
                  <c:v>-0.124066</c:v>
                </c:pt>
                <c:pt idx="16655">
                  <c:v>-0.12331300000000001</c:v>
                </c:pt>
                <c:pt idx="16656">
                  <c:v>-0.12231400000000001</c:v>
                </c:pt>
                <c:pt idx="16657">
                  <c:v>-0.121518</c:v>
                </c:pt>
                <c:pt idx="16658">
                  <c:v>-0.120612</c:v>
                </c:pt>
                <c:pt idx="16659">
                  <c:v>-0.11970600000000001</c:v>
                </c:pt>
                <c:pt idx="16660">
                  <c:v>-0.118891</c:v>
                </c:pt>
                <c:pt idx="16661">
                  <c:v>-0.117941</c:v>
                </c:pt>
                <c:pt idx="16662">
                  <c:v>-0.117093</c:v>
                </c:pt>
                <c:pt idx="16663">
                  <c:v>-0.11619400000000001</c:v>
                </c:pt>
                <c:pt idx="16664">
                  <c:v>-0.115249</c:v>
                </c:pt>
                <c:pt idx="16665">
                  <c:v>-0.11440699999999999</c:v>
                </c:pt>
                <c:pt idx="16666">
                  <c:v>-0.11343399999999999</c:v>
                </c:pt>
                <c:pt idx="16667">
                  <c:v>-0.11256099999999999</c:v>
                </c:pt>
                <c:pt idx="16668">
                  <c:v>-0.111664</c:v>
                </c:pt>
                <c:pt idx="16669">
                  <c:v>-0.110698</c:v>
                </c:pt>
                <c:pt idx="16670">
                  <c:v>-0.10988199999999999</c:v>
                </c:pt>
                <c:pt idx="16671">
                  <c:v>-0.10886999999999999</c:v>
                </c:pt>
                <c:pt idx="16672">
                  <c:v>-0.10803</c:v>
                </c:pt>
                <c:pt idx="16673">
                  <c:v>-0.107073</c:v>
                </c:pt>
                <c:pt idx="16674">
                  <c:v>-0.106115</c:v>
                </c:pt>
                <c:pt idx="16675">
                  <c:v>-0.105253</c:v>
                </c:pt>
                <c:pt idx="16676">
                  <c:v>-0.104212</c:v>
                </c:pt>
                <c:pt idx="16677">
                  <c:v>-0.103385</c:v>
                </c:pt>
                <c:pt idx="16678">
                  <c:v>-0.102367</c:v>
                </c:pt>
                <c:pt idx="16679">
                  <c:v>-0.10147200000000001</c:v>
                </c:pt>
                <c:pt idx="16680">
                  <c:v>-0.100547</c:v>
                </c:pt>
                <c:pt idx="16681">
                  <c:v>-9.9555900000000003E-2</c:v>
                </c:pt>
                <c:pt idx="16682">
                  <c:v>-9.8691299999999996E-2</c:v>
                </c:pt>
                <c:pt idx="16683">
                  <c:v>-9.7657099999999997E-2</c:v>
                </c:pt>
                <c:pt idx="16684">
                  <c:v>-9.6760799999999994E-2</c:v>
                </c:pt>
                <c:pt idx="16685">
                  <c:v>-9.5764000000000002E-2</c:v>
                </c:pt>
                <c:pt idx="16686">
                  <c:v>-9.4806399999999999E-2</c:v>
                </c:pt>
                <c:pt idx="16687">
                  <c:v>-9.3870300000000004E-2</c:v>
                </c:pt>
                <c:pt idx="16688">
                  <c:v>-9.2874700000000004E-2</c:v>
                </c:pt>
                <c:pt idx="16689">
                  <c:v>-9.1950900000000002E-2</c:v>
                </c:pt>
                <c:pt idx="16690">
                  <c:v>-9.0966000000000005E-2</c:v>
                </c:pt>
                <c:pt idx="16691">
                  <c:v>-9.0016700000000005E-2</c:v>
                </c:pt>
                <c:pt idx="16692">
                  <c:v>-8.9050099999999993E-2</c:v>
                </c:pt>
                <c:pt idx="16693">
                  <c:v>-8.8064699999999996E-2</c:v>
                </c:pt>
                <c:pt idx="16694">
                  <c:v>-8.7085099999999999E-2</c:v>
                </c:pt>
                <c:pt idx="16695">
                  <c:v>-8.6103799999999994E-2</c:v>
                </c:pt>
                <c:pt idx="16696">
                  <c:v>-8.5110500000000006E-2</c:v>
                </c:pt>
                <c:pt idx="16697">
                  <c:v>-8.4146799999999994E-2</c:v>
                </c:pt>
                <c:pt idx="16698">
                  <c:v>-8.3145700000000003E-2</c:v>
                </c:pt>
                <c:pt idx="16699">
                  <c:v>-8.2175399999999996E-2</c:v>
                </c:pt>
                <c:pt idx="16700">
                  <c:v>-8.1197400000000003E-2</c:v>
                </c:pt>
                <c:pt idx="16701">
                  <c:v>-8.0201599999999998E-2</c:v>
                </c:pt>
                <c:pt idx="16702">
                  <c:v>-7.9236899999999999E-2</c:v>
                </c:pt>
                <c:pt idx="16703">
                  <c:v>-7.8200500000000006E-2</c:v>
                </c:pt>
                <c:pt idx="16704">
                  <c:v>-7.7228500000000005E-2</c:v>
                </c:pt>
                <c:pt idx="16705">
                  <c:v>-7.62047E-2</c:v>
                </c:pt>
                <c:pt idx="16706">
                  <c:v>-7.5214799999999998E-2</c:v>
                </c:pt>
                <c:pt idx="16707">
                  <c:v>-7.4203199999999997E-2</c:v>
                </c:pt>
                <c:pt idx="16708">
                  <c:v>-7.3175000000000004E-2</c:v>
                </c:pt>
                <c:pt idx="16709">
                  <c:v>-7.2225700000000004E-2</c:v>
                </c:pt>
                <c:pt idx="16710">
                  <c:v>-7.1252899999999994E-2</c:v>
                </c:pt>
                <c:pt idx="16711">
                  <c:v>-7.0264400000000005E-2</c:v>
                </c:pt>
                <c:pt idx="16712">
                  <c:v>-6.9068299999999999E-2</c:v>
                </c:pt>
                <c:pt idx="16713">
                  <c:v>-6.8019899999999994E-2</c:v>
                </c:pt>
                <c:pt idx="16714">
                  <c:v>-6.8861199999999997E-2</c:v>
                </c:pt>
                <c:pt idx="16715">
                  <c:v>-6.8806000000000006E-2</c:v>
                </c:pt>
                <c:pt idx="16716">
                  <c:v>-6.7706699999999995E-2</c:v>
                </c:pt>
                <c:pt idx="16717">
                  <c:v>-6.7974300000000001E-2</c:v>
                </c:pt>
                <c:pt idx="16718">
                  <c:v>-6.6935300000000003E-2</c:v>
                </c:pt>
                <c:pt idx="16719">
                  <c:v>-6.6796400000000006E-2</c:v>
                </c:pt>
                <c:pt idx="16720">
                  <c:v>-6.6377800000000001E-2</c:v>
                </c:pt>
                <c:pt idx="16721">
                  <c:v>-6.5596199999999993E-2</c:v>
                </c:pt>
                <c:pt idx="16722">
                  <c:v>-6.5639100000000006E-2</c:v>
                </c:pt>
                <c:pt idx="16723">
                  <c:v>-6.4663600000000002E-2</c:v>
                </c:pt>
                <c:pt idx="16724">
                  <c:v>-6.4569699999999994E-2</c:v>
                </c:pt>
                <c:pt idx="16725">
                  <c:v>-6.3960600000000006E-2</c:v>
                </c:pt>
                <c:pt idx="16726">
                  <c:v>-6.3397800000000004E-2</c:v>
                </c:pt>
                <c:pt idx="16727">
                  <c:v>-6.3192999999999999E-2</c:v>
                </c:pt>
                <c:pt idx="16728">
                  <c:v>-6.2416300000000001E-2</c:v>
                </c:pt>
                <c:pt idx="16729">
                  <c:v>-6.2185499999999998E-2</c:v>
                </c:pt>
                <c:pt idx="16730">
                  <c:v>-6.1644699999999997E-2</c:v>
                </c:pt>
                <c:pt idx="16731">
                  <c:v>-6.1067999999999997E-2</c:v>
                </c:pt>
                <c:pt idx="16732">
                  <c:v>-6.0831900000000001E-2</c:v>
                </c:pt>
                <c:pt idx="16733">
                  <c:v>-6.0083499999999998E-2</c:v>
                </c:pt>
                <c:pt idx="16734">
                  <c:v>-5.9791200000000003E-2</c:v>
                </c:pt>
                <c:pt idx="16735">
                  <c:v>-5.9284499999999997E-2</c:v>
                </c:pt>
                <c:pt idx="16736">
                  <c:v>-5.8628800000000002E-2</c:v>
                </c:pt>
                <c:pt idx="16737">
                  <c:v>-5.8476199999999999E-2</c:v>
                </c:pt>
                <c:pt idx="16738">
                  <c:v>-5.7601699999999999E-2</c:v>
                </c:pt>
                <c:pt idx="16739">
                  <c:v>-5.7454100000000001E-2</c:v>
                </c:pt>
                <c:pt idx="16740">
                  <c:v>-5.6802499999999999E-2</c:v>
                </c:pt>
                <c:pt idx="16741">
                  <c:v>-5.62601E-2</c:v>
                </c:pt>
                <c:pt idx="16742">
                  <c:v>-5.6051200000000002E-2</c:v>
                </c:pt>
                <c:pt idx="16743">
                  <c:v>-5.51286E-2</c:v>
                </c:pt>
                <c:pt idx="16744">
                  <c:v>-5.5096399999999997E-2</c:v>
                </c:pt>
                <c:pt idx="16745">
                  <c:v>-5.4220699999999997E-2</c:v>
                </c:pt>
                <c:pt idx="16746">
                  <c:v>-5.3914900000000002E-2</c:v>
                </c:pt>
                <c:pt idx="16747">
                  <c:v>-5.3456299999999998E-2</c:v>
                </c:pt>
                <c:pt idx="16748">
                  <c:v>-5.2711899999999999E-2</c:v>
                </c:pt>
                <c:pt idx="16749">
                  <c:v>-5.2595900000000001E-2</c:v>
                </c:pt>
                <c:pt idx="16750">
                  <c:v>-5.1690600000000003E-2</c:v>
                </c:pt>
                <c:pt idx="16751">
                  <c:v>-5.1523899999999997E-2</c:v>
                </c:pt>
                <c:pt idx="16752">
                  <c:v>-5.0845000000000001E-2</c:v>
                </c:pt>
                <c:pt idx="16753">
                  <c:v>-5.0334700000000003E-2</c:v>
                </c:pt>
                <c:pt idx="16754">
                  <c:v>-4.9978799999999997E-2</c:v>
                </c:pt>
                <c:pt idx="16755">
                  <c:v>-4.92212E-2</c:v>
                </c:pt>
                <c:pt idx="16756">
                  <c:v>-4.8966599999999999E-2</c:v>
                </c:pt>
                <c:pt idx="16757">
                  <c:v>-4.8262399999999997E-2</c:v>
                </c:pt>
                <c:pt idx="16758">
                  <c:v>-4.7841500000000002E-2</c:v>
                </c:pt>
                <c:pt idx="16759">
                  <c:v>-4.7349000000000002E-2</c:v>
                </c:pt>
                <c:pt idx="16760">
                  <c:v>-4.6746000000000003E-2</c:v>
                </c:pt>
                <c:pt idx="16761">
                  <c:v>-4.63579E-2</c:v>
                </c:pt>
                <c:pt idx="16762">
                  <c:v>-4.5746500000000002E-2</c:v>
                </c:pt>
                <c:pt idx="16763">
                  <c:v>-4.5257800000000001E-2</c:v>
                </c:pt>
                <c:pt idx="16764">
                  <c:v>-4.4768099999999998E-2</c:v>
                </c:pt>
                <c:pt idx="16765">
                  <c:v>-4.4157099999999998E-2</c:v>
                </c:pt>
                <c:pt idx="16766">
                  <c:v>-4.3734700000000001E-2</c:v>
                </c:pt>
                <c:pt idx="16767">
                  <c:v>-4.3141199999999998E-2</c:v>
                </c:pt>
                <c:pt idx="16768">
                  <c:v>-4.2625799999999998E-2</c:v>
                </c:pt>
                <c:pt idx="16769">
                  <c:v>-4.2169199999999997E-2</c:v>
                </c:pt>
                <c:pt idx="16770">
                  <c:v>-4.1517900000000003E-2</c:v>
                </c:pt>
                <c:pt idx="16771">
                  <c:v>-4.1149199999999997E-2</c:v>
                </c:pt>
                <c:pt idx="16772">
                  <c:v>-4.0475700000000003E-2</c:v>
                </c:pt>
                <c:pt idx="16773">
                  <c:v>-4.0030799999999998E-2</c:v>
                </c:pt>
                <c:pt idx="16774">
                  <c:v>-3.9485399999999997E-2</c:v>
                </c:pt>
                <c:pt idx="16775">
                  <c:v>-3.88808E-2</c:v>
                </c:pt>
                <c:pt idx="16776">
                  <c:v>-3.8484299999999999E-2</c:v>
                </c:pt>
                <c:pt idx="16777">
                  <c:v>-3.7782900000000001E-2</c:v>
                </c:pt>
                <c:pt idx="16778">
                  <c:v>-3.7411800000000002E-2</c:v>
                </c:pt>
                <c:pt idx="16779">
                  <c:v>-3.67561E-2</c:v>
                </c:pt>
                <c:pt idx="16780">
                  <c:v>-3.628E-2</c:v>
                </c:pt>
                <c:pt idx="16781">
                  <c:v>-3.5751199999999997E-2</c:v>
                </c:pt>
                <c:pt idx="16782">
                  <c:v>-3.5140499999999998E-2</c:v>
                </c:pt>
                <c:pt idx="16783">
                  <c:v>-3.4706000000000001E-2</c:v>
                </c:pt>
                <c:pt idx="16784">
                  <c:v>-3.4040099999999997E-2</c:v>
                </c:pt>
                <c:pt idx="16785">
                  <c:v>-3.3612400000000001E-2</c:v>
                </c:pt>
                <c:pt idx="16786">
                  <c:v>-3.2983800000000001E-2</c:v>
                </c:pt>
                <c:pt idx="16787">
                  <c:v>-3.2492500000000001E-2</c:v>
                </c:pt>
                <c:pt idx="16788">
                  <c:v>-3.1938099999999997E-2</c:v>
                </c:pt>
                <c:pt idx="16789">
                  <c:v>-3.13721E-2</c:v>
                </c:pt>
                <c:pt idx="16790">
                  <c:v>-3.0871800000000001E-2</c:v>
                </c:pt>
                <c:pt idx="16791">
                  <c:v>-3.0264300000000001E-2</c:v>
                </c:pt>
                <c:pt idx="16792">
                  <c:v>-2.9775599999999999E-2</c:v>
                </c:pt>
                <c:pt idx="16793">
                  <c:v>-2.9171099999999998E-2</c:v>
                </c:pt>
                <c:pt idx="16794">
                  <c:v>-2.8662199999999999E-2</c:v>
                </c:pt>
                <c:pt idx="16795">
                  <c:v>-2.80878E-2</c:v>
                </c:pt>
                <c:pt idx="16796">
                  <c:v>-2.7549500000000001E-2</c:v>
                </c:pt>
                <c:pt idx="16797">
                  <c:v>-2.6999800000000001E-2</c:v>
                </c:pt>
                <c:pt idx="16798">
                  <c:v>-2.6444800000000001E-2</c:v>
                </c:pt>
                <c:pt idx="16799">
                  <c:v>-2.5893699999999999E-2</c:v>
                </c:pt>
                <c:pt idx="16800">
                  <c:v>-2.5340600000000001E-2</c:v>
                </c:pt>
                <c:pt idx="16801">
                  <c:v>-2.4779700000000002E-2</c:v>
                </c:pt>
                <c:pt idx="16802">
                  <c:v>-2.4225099999999999E-2</c:v>
                </c:pt>
                <c:pt idx="16803">
                  <c:v>-2.3679200000000001E-2</c:v>
                </c:pt>
                <c:pt idx="16804">
                  <c:v>-2.30917E-2</c:v>
                </c:pt>
                <c:pt idx="16805">
                  <c:v>-2.2593800000000001E-2</c:v>
                </c:pt>
                <c:pt idx="16806">
                  <c:v>-2.19583E-2</c:v>
                </c:pt>
                <c:pt idx="16807">
                  <c:v>-2.1492799999999999E-2</c:v>
                </c:pt>
                <c:pt idx="16808">
                  <c:v>-2.0853300000000002E-2</c:v>
                </c:pt>
                <c:pt idx="16809">
                  <c:v>-2.0338700000000001E-2</c:v>
                </c:pt>
                <c:pt idx="16810">
                  <c:v>-1.9786000000000002E-2</c:v>
                </c:pt>
                <c:pt idx="16811">
                  <c:v>-1.9150400000000001E-2</c:v>
                </c:pt>
                <c:pt idx="16812">
                  <c:v>-1.8723199999999999E-2</c:v>
                </c:pt>
                <c:pt idx="16813">
                  <c:v>-1.79904E-2</c:v>
                </c:pt>
                <c:pt idx="16814">
                  <c:v>-1.7602699999999999E-2</c:v>
                </c:pt>
                <c:pt idx="16815">
                  <c:v>-1.6908699999999999E-2</c:v>
                </c:pt>
                <c:pt idx="16816">
                  <c:v>-1.64073E-2</c:v>
                </c:pt>
                <c:pt idx="16817">
                  <c:v>-1.5880200000000001E-2</c:v>
                </c:pt>
                <c:pt idx="16818">
                  <c:v>-1.5188800000000001E-2</c:v>
                </c:pt>
                <c:pt idx="16819">
                  <c:v>-1.48145E-2</c:v>
                </c:pt>
                <c:pt idx="16820">
                  <c:v>-1.40348E-2</c:v>
                </c:pt>
                <c:pt idx="16821">
                  <c:v>-1.36559E-2</c:v>
                </c:pt>
                <c:pt idx="16822">
                  <c:v>-1.29747E-2</c:v>
                </c:pt>
                <c:pt idx="16823">
                  <c:v>-1.24315E-2</c:v>
                </c:pt>
                <c:pt idx="16824">
                  <c:v>-1.19395E-2</c:v>
                </c:pt>
                <c:pt idx="16825">
                  <c:v>-1.12327E-2</c:v>
                </c:pt>
                <c:pt idx="16826">
                  <c:v>-1.0839700000000001E-2</c:v>
                </c:pt>
                <c:pt idx="16827">
                  <c:v>-1.0116099999999999E-2</c:v>
                </c:pt>
                <c:pt idx="16828" formatCode="0.00E+00">
                  <c:v>-9.6529700000000003E-3</c:v>
                </c:pt>
                <c:pt idx="16829" formatCode="0.00E+00">
                  <c:v>-9.0470199999999994E-3</c:v>
                </c:pt>
                <c:pt idx="16830" formatCode="0.00E+00">
                  <c:v>-8.4518500000000003E-3</c:v>
                </c:pt>
                <c:pt idx="16831" formatCode="0.00E+00">
                  <c:v>-7.9509699999999999E-3</c:v>
                </c:pt>
                <c:pt idx="16832" formatCode="0.00E+00">
                  <c:v>-7.3095399999999998E-3</c:v>
                </c:pt>
                <c:pt idx="16833" formatCode="0.00E+00">
                  <c:v>-6.7944800000000003E-3</c:v>
                </c:pt>
                <c:pt idx="16834" formatCode="0.00E+00">
                  <c:v>-6.2123899999999999E-3</c:v>
                </c:pt>
                <c:pt idx="16835" formatCode="0.00E+00">
                  <c:v>-5.62102E-3</c:v>
                </c:pt>
                <c:pt idx="16836" formatCode="0.00E+00">
                  <c:v>-5.0925299999999996E-3</c:v>
                </c:pt>
                <c:pt idx="16837" formatCode="0.00E+00">
                  <c:v>-4.5073600000000002E-3</c:v>
                </c:pt>
                <c:pt idx="16838" formatCode="0.00E+00">
                  <c:v>-3.9282700000000002E-3</c:v>
                </c:pt>
                <c:pt idx="16839" formatCode="0.00E+00">
                  <c:v>-3.4289699999999999E-3</c:v>
                </c:pt>
                <c:pt idx="16840" formatCode="0.00E+00">
                  <c:v>-2.7334299999999998E-3</c:v>
                </c:pt>
                <c:pt idx="16841" formatCode="0.00E+00">
                  <c:v>-2.2883600000000001E-3</c:v>
                </c:pt>
                <c:pt idx="16842" formatCode="0.00E+00">
                  <c:v>-1.60165E-3</c:v>
                </c:pt>
                <c:pt idx="16843" formatCode="0.00E+00">
                  <c:v>-1.0689499999999999E-3</c:v>
                </c:pt>
                <c:pt idx="16844" formatCode="0.00E+00">
                  <c:v>-5.4452999999999999E-4</c:v>
                </c:pt>
                <c:pt idx="16845" formatCode="0.00E+00">
                  <c:v>1.8055100000000001E-4</c:v>
                </c:pt>
                <c:pt idx="16846" formatCode="0.00E+00">
                  <c:v>5.4054500000000002E-4</c:v>
                </c:pt>
                <c:pt idx="16847" formatCode="0.00E+00">
                  <c:v>1.3569400000000001E-3</c:v>
                </c:pt>
                <c:pt idx="16848" formatCode="0.00E+00">
                  <c:v>1.7369200000000001E-3</c:v>
                </c:pt>
                <c:pt idx="16849" formatCode="0.00E+00">
                  <c:v>2.41208E-3</c:v>
                </c:pt>
                <c:pt idx="16850" formatCode="0.00E+00">
                  <c:v>3.0147500000000001E-3</c:v>
                </c:pt>
                <c:pt idx="16851" formatCode="0.00E+00">
                  <c:v>3.4542000000000002E-3</c:v>
                </c:pt>
                <c:pt idx="16852" formatCode="0.00E+00">
                  <c:v>4.2807000000000001E-3</c:v>
                </c:pt>
                <c:pt idx="16853" formatCode="0.00E+00">
                  <c:v>4.5594800000000003E-3</c:v>
                </c:pt>
                <c:pt idx="16854" formatCode="0.00E+00">
                  <c:v>5.3147200000000002E-3</c:v>
                </c:pt>
                <c:pt idx="16855" formatCode="0.00E+00">
                  <c:v>5.7626099999999996E-3</c:v>
                </c:pt>
                <c:pt idx="16856" formatCode="0.00E+00">
                  <c:v>6.5189000000000002E-3</c:v>
                </c:pt>
                <c:pt idx="16857" formatCode="0.00E+00">
                  <c:v>7.2414699999999999E-3</c:v>
                </c:pt>
                <c:pt idx="16858" formatCode="0.00E+00">
                  <c:v>5.7602799999999996E-3</c:v>
                </c:pt>
                <c:pt idx="16859" formatCode="0.00E+00">
                  <c:v>5.5962800000000004E-3</c:v>
                </c:pt>
                <c:pt idx="16860" formatCode="0.00E+00">
                  <c:v>6.0612900000000004E-3</c:v>
                </c:pt>
                <c:pt idx="16861" formatCode="0.00E+00">
                  <c:v>5.4528199999999997E-3</c:v>
                </c:pt>
                <c:pt idx="16862" formatCode="0.00E+00">
                  <c:v>6.0548199999999998E-3</c:v>
                </c:pt>
                <c:pt idx="16863" formatCode="0.00E+00">
                  <c:v>5.6449200000000003E-3</c:v>
                </c:pt>
                <c:pt idx="16864" formatCode="0.00E+00">
                  <c:v>5.7791700000000001E-3</c:v>
                </c:pt>
                <c:pt idx="16865" formatCode="0.00E+00">
                  <c:v>5.9601300000000001E-3</c:v>
                </c:pt>
                <c:pt idx="16866" formatCode="0.00E+00">
                  <c:v>5.5552099999999997E-3</c:v>
                </c:pt>
                <c:pt idx="16867" formatCode="0.00E+00">
                  <c:v>6.0703800000000002E-3</c:v>
                </c:pt>
                <c:pt idx="16868" formatCode="0.00E+00">
                  <c:v>5.6219E-3</c:v>
                </c:pt>
                <c:pt idx="16869" formatCode="0.00E+00">
                  <c:v>5.8965600000000003E-3</c:v>
                </c:pt>
                <c:pt idx="16870" formatCode="0.00E+00">
                  <c:v>5.8807900000000003E-3</c:v>
                </c:pt>
                <c:pt idx="16871" formatCode="0.00E+00">
                  <c:v>5.6735900000000001E-3</c:v>
                </c:pt>
                <c:pt idx="16872" formatCode="0.00E+00">
                  <c:v>6.0327599999999999E-3</c:v>
                </c:pt>
                <c:pt idx="16873" formatCode="0.00E+00">
                  <c:v>5.6704700000000004E-3</c:v>
                </c:pt>
                <c:pt idx="16874" formatCode="0.00E+00">
                  <c:v>5.9300899999999998E-3</c:v>
                </c:pt>
                <c:pt idx="16875" formatCode="0.00E+00">
                  <c:v>5.8681799999999998E-3</c:v>
                </c:pt>
                <c:pt idx="16876" formatCode="0.00E+00">
                  <c:v>5.7131600000000001E-3</c:v>
                </c:pt>
                <c:pt idx="16877" formatCode="0.00E+00">
                  <c:v>6.0154600000000003E-3</c:v>
                </c:pt>
                <c:pt idx="16878" formatCode="0.00E+00">
                  <c:v>5.6811500000000003E-3</c:v>
                </c:pt>
                <c:pt idx="16879" formatCode="0.00E+00">
                  <c:v>5.9588899999999997E-3</c:v>
                </c:pt>
                <c:pt idx="16880" formatCode="0.00E+00">
                  <c:v>5.8877399999999998E-3</c:v>
                </c:pt>
                <c:pt idx="16881" formatCode="0.00E+00">
                  <c:v>5.7634599999999998E-3</c:v>
                </c:pt>
                <c:pt idx="16882" formatCode="0.00E+00">
                  <c:v>6.0951E-3</c:v>
                </c:pt>
                <c:pt idx="16883" formatCode="0.00E+00">
                  <c:v>5.6918899999999998E-3</c:v>
                </c:pt>
                <c:pt idx="16884" formatCode="0.00E+00">
                  <c:v>6.08094E-3</c:v>
                </c:pt>
                <c:pt idx="16885" formatCode="0.00E+00">
                  <c:v>5.8683199999999998E-3</c:v>
                </c:pt>
                <c:pt idx="16886" formatCode="0.00E+00">
                  <c:v>5.8704300000000003E-3</c:v>
                </c:pt>
                <c:pt idx="16887" formatCode="0.00E+00">
                  <c:v>6.1280600000000003E-3</c:v>
                </c:pt>
                <c:pt idx="16888" formatCode="0.00E+00">
                  <c:v>5.7160700000000002E-3</c:v>
                </c:pt>
                <c:pt idx="16889" formatCode="0.00E+00">
                  <c:v>6.2079400000000003E-3</c:v>
                </c:pt>
                <c:pt idx="16890" formatCode="0.00E+00">
                  <c:v>5.8115199999999997E-3</c:v>
                </c:pt>
                <c:pt idx="16891" formatCode="0.00E+00">
                  <c:v>6.0402800000000003E-3</c:v>
                </c:pt>
                <c:pt idx="16892" formatCode="0.00E+00">
                  <c:v>6.0768300000000001E-3</c:v>
                </c:pt>
                <c:pt idx="16893" formatCode="0.00E+00">
                  <c:v>5.8241999999999999E-3</c:v>
                </c:pt>
                <c:pt idx="16894" formatCode="0.00E+00">
                  <c:v>6.2527199999999998E-3</c:v>
                </c:pt>
                <c:pt idx="16895" formatCode="0.00E+00">
                  <c:v>5.8025500000000001E-3</c:v>
                </c:pt>
                <c:pt idx="16896" formatCode="0.00E+00">
                  <c:v>6.1860600000000002E-3</c:v>
                </c:pt>
                <c:pt idx="16897" formatCode="0.00E+00">
                  <c:v>6.0003399999999998E-3</c:v>
                </c:pt>
                <c:pt idx="16898" formatCode="0.00E+00">
                  <c:v>5.9844900000000003E-3</c:v>
                </c:pt>
                <c:pt idx="16899" formatCode="0.00E+00">
                  <c:v>6.2141799999999997E-3</c:v>
                </c:pt>
                <c:pt idx="16900" formatCode="0.00E+00">
                  <c:v>5.8830799999999997E-3</c:v>
                </c:pt>
                <c:pt idx="16901" formatCode="0.00E+00">
                  <c:v>6.2455899999999996E-3</c:v>
                </c:pt>
                <c:pt idx="16902" formatCode="0.00E+00">
                  <c:v>5.9853600000000003E-3</c:v>
                </c:pt>
                <c:pt idx="16903" formatCode="0.00E+00">
                  <c:v>6.1081599999999996E-3</c:v>
                </c:pt>
                <c:pt idx="16904" formatCode="0.00E+00">
                  <c:v>6.1698999999999999E-3</c:v>
                </c:pt>
                <c:pt idx="16905" formatCode="0.00E+00">
                  <c:v>5.9897700000000002E-3</c:v>
                </c:pt>
                <c:pt idx="16906" formatCode="0.00E+00">
                  <c:v>6.24538E-3</c:v>
                </c:pt>
                <c:pt idx="16907" formatCode="0.00E+00">
                  <c:v>6.0303900000000001E-3</c:v>
                </c:pt>
                <c:pt idx="16908" formatCode="0.00E+00">
                  <c:v>6.1638500000000002E-3</c:v>
                </c:pt>
                <c:pt idx="16909" formatCode="0.00E+00">
                  <c:v>6.1770699999999998E-3</c:v>
                </c:pt>
                <c:pt idx="16910" formatCode="0.00E+00">
                  <c:v>6.05684E-3</c:v>
                </c:pt>
                <c:pt idx="16911" formatCode="0.00E+00">
                  <c:v>6.2630799999999999E-3</c:v>
                </c:pt>
                <c:pt idx="16912" formatCode="0.00E+00">
                  <c:v>6.0703500000000004E-3</c:v>
                </c:pt>
                <c:pt idx="16913" formatCode="0.00E+00">
                  <c:v>6.20478E-3</c:v>
                </c:pt>
                <c:pt idx="16914" formatCode="0.00E+00">
                  <c:v>6.2006199999999996E-3</c:v>
                </c:pt>
                <c:pt idx="16915" formatCode="0.00E+00">
                  <c:v>6.0902500000000002E-3</c:v>
                </c:pt>
                <c:pt idx="16916" formatCode="0.00E+00">
                  <c:v>6.3075700000000002E-3</c:v>
                </c:pt>
                <c:pt idx="16917" formatCode="0.00E+00">
                  <c:v>6.06969E-3</c:v>
                </c:pt>
                <c:pt idx="16918" formatCode="0.00E+00">
                  <c:v>6.2788399999999999E-3</c:v>
                </c:pt>
                <c:pt idx="16919" formatCode="0.00E+00">
                  <c:v>6.18522E-3</c:v>
                </c:pt>
                <c:pt idx="16920" formatCode="0.00E+00">
                  <c:v>6.15381E-3</c:v>
                </c:pt>
                <c:pt idx="16921" formatCode="0.00E+00">
                  <c:v>6.3272299999999997E-3</c:v>
                </c:pt>
                <c:pt idx="16922" formatCode="0.00E+00">
                  <c:v>6.0758100000000001E-3</c:v>
                </c:pt>
                <c:pt idx="16923" formatCode="0.00E+00">
                  <c:v>6.3577299999999998E-3</c:v>
                </c:pt>
                <c:pt idx="16924" formatCode="0.00E+00">
                  <c:v>6.13701E-3</c:v>
                </c:pt>
                <c:pt idx="16925" formatCode="0.00E+00">
                  <c:v>6.2566899999999996E-3</c:v>
                </c:pt>
                <c:pt idx="16926" formatCode="0.00E+00">
                  <c:v>6.2838399999999997E-3</c:v>
                </c:pt>
                <c:pt idx="16927" formatCode="0.00E+00">
                  <c:v>6.1366700000000003E-3</c:v>
                </c:pt>
                <c:pt idx="16928" formatCode="0.00E+00">
                  <c:v>6.3796399999999998E-3</c:v>
                </c:pt>
                <c:pt idx="16929" formatCode="0.00E+00">
                  <c:v>6.1219200000000003E-3</c:v>
                </c:pt>
                <c:pt idx="16930" formatCode="0.00E+00">
                  <c:v>6.3460000000000001E-3</c:v>
                </c:pt>
                <c:pt idx="16931" formatCode="0.00E+00">
                  <c:v>6.2237300000000002E-3</c:v>
                </c:pt>
                <c:pt idx="16932" formatCode="0.00E+00">
                  <c:v>6.2346399999999996E-3</c:v>
                </c:pt>
                <c:pt idx="16933" formatCode="0.00E+00">
                  <c:v>6.3408300000000004E-3</c:v>
                </c:pt>
                <c:pt idx="16934" formatCode="0.00E+00">
                  <c:v>6.16565E-3</c:v>
                </c:pt>
                <c:pt idx="16935" formatCode="0.00E+00">
                  <c:v>6.3689300000000001E-3</c:v>
                </c:pt>
                <c:pt idx="16936" formatCode="0.00E+00">
                  <c:v>6.2031500000000002E-3</c:v>
                </c:pt>
                <c:pt idx="16937" formatCode="0.00E+00">
                  <c:v>6.3018800000000002E-3</c:v>
                </c:pt>
                <c:pt idx="16938" formatCode="0.00E+00">
                  <c:v>6.2992999999999999E-3</c:v>
                </c:pt>
                <c:pt idx="16939" formatCode="0.00E+00">
                  <c:v>6.2264099999999999E-3</c:v>
                </c:pt>
                <c:pt idx="16940" formatCode="0.00E+00">
                  <c:v>6.3542199999999998E-3</c:v>
                </c:pt>
                <c:pt idx="16941" formatCode="0.00E+00">
                  <c:v>6.22537E-3</c:v>
                </c:pt>
                <c:pt idx="16942" formatCode="0.00E+00">
                  <c:v>6.3215900000000002E-3</c:v>
                </c:pt>
                <c:pt idx="16943" formatCode="0.00E+00">
                  <c:v>6.2939199999999997E-3</c:v>
                </c:pt>
                <c:pt idx="16944" formatCode="0.00E+00">
                  <c:v>6.2517199999999997E-3</c:v>
                </c:pt>
                <c:pt idx="16945" formatCode="0.00E+00">
                  <c:v>6.3521699999999999E-3</c:v>
                </c:pt>
                <c:pt idx="16946" formatCode="0.00E+00">
                  <c:v>6.2329500000000001E-3</c:v>
                </c:pt>
                <c:pt idx="16947" formatCode="0.00E+00">
                  <c:v>6.3335700000000002E-3</c:v>
                </c:pt>
                <c:pt idx="16948" formatCode="0.00E+00">
                  <c:v>6.2935600000000001E-3</c:v>
                </c:pt>
                <c:pt idx="16949" formatCode="0.00E+00">
                  <c:v>6.2574900000000001E-3</c:v>
                </c:pt>
                <c:pt idx="16950" formatCode="0.00E+00">
                  <c:v>6.3706199999999996E-3</c:v>
                </c:pt>
                <c:pt idx="16951" formatCode="0.00E+00">
                  <c:v>6.2107500000000001E-3</c:v>
                </c:pt>
                <c:pt idx="16952" formatCode="0.00E+00">
                  <c:v>6.3756100000000003E-3</c:v>
                </c:pt>
                <c:pt idx="16953" formatCode="0.00E+00">
                  <c:v>6.2546700000000004E-3</c:v>
                </c:pt>
                <c:pt idx="16954" formatCode="0.00E+00">
                  <c:v>6.2912599999999999E-3</c:v>
                </c:pt>
                <c:pt idx="16955" formatCode="0.00E+00">
                  <c:v>6.3558499999999997E-3</c:v>
                </c:pt>
                <c:pt idx="16956" formatCode="0.00E+00">
                  <c:v>6.1971400000000003E-3</c:v>
                </c:pt>
                <c:pt idx="16957" formatCode="0.00E+00">
                  <c:v>6.4127400000000001E-3</c:v>
                </c:pt>
                <c:pt idx="16958" formatCode="0.00E+00">
                  <c:v>6.1914200000000004E-3</c:v>
                </c:pt>
                <c:pt idx="16959" formatCode="0.00E+00">
                  <c:v>6.3592600000000003E-3</c:v>
                </c:pt>
                <c:pt idx="16960" formatCode="0.00E+00">
                  <c:v>6.2878400000000003E-3</c:v>
                </c:pt>
                <c:pt idx="16961" formatCode="0.00E+00">
                  <c:v>6.23823E-3</c:v>
                </c:pt>
                <c:pt idx="16962" formatCode="0.00E+00">
                  <c:v>6.3942599999999997E-3</c:v>
                </c:pt>
                <c:pt idx="16963" formatCode="0.00E+00">
                  <c:v>6.1638099999999996E-3</c:v>
                </c:pt>
                <c:pt idx="16964" formatCode="0.00E+00">
                  <c:v>6.4034799999999996E-3</c:v>
                </c:pt>
                <c:pt idx="16965" formatCode="0.00E+00">
                  <c:v>6.2070299999999997E-3</c:v>
                </c:pt>
                <c:pt idx="16966" formatCode="0.00E+00">
                  <c:v>6.3036500000000001E-3</c:v>
                </c:pt>
                <c:pt idx="16967" formatCode="0.00E+00">
                  <c:v>6.3196800000000003E-3</c:v>
                </c:pt>
                <c:pt idx="16968" formatCode="0.00E+00">
                  <c:v>6.1919799999999997E-3</c:v>
                </c:pt>
                <c:pt idx="16969" formatCode="0.00E+00">
                  <c:v>6.3837099999999999E-3</c:v>
                </c:pt>
                <c:pt idx="16970" formatCode="0.00E+00">
                  <c:v>6.1740299999999996E-3</c:v>
                </c:pt>
                <c:pt idx="16971" formatCode="0.00E+00">
                  <c:v>6.3347500000000001E-3</c:v>
                </c:pt>
                <c:pt idx="16972" formatCode="0.00E+00">
                  <c:v>6.25211E-3</c:v>
                </c:pt>
                <c:pt idx="16973" formatCode="0.00E+00">
                  <c:v>6.2287899999999997E-3</c:v>
                </c:pt>
                <c:pt idx="16974" formatCode="0.00E+00">
                  <c:v>6.32732E-3</c:v>
                </c:pt>
                <c:pt idx="16975" formatCode="0.00E+00">
                  <c:v>6.1781199999999996E-3</c:v>
                </c:pt>
                <c:pt idx="16976" formatCode="0.00E+00">
                  <c:v>6.31067E-3</c:v>
                </c:pt>
                <c:pt idx="16977" formatCode="0.00E+00">
                  <c:v>6.22436E-3</c:v>
                </c:pt>
                <c:pt idx="16978" formatCode="0.00E+00">
                  <c:v>6.2225400000000004E-3</c:v>
                </c:pt>
                <c:pt idx="16979" formatCode="0.00E+00">
                  <c:v>6.29372E-3</c:v>
                </c:pt>
                <c:pt idx="16980" formatCode="0.00E+00">
                  <c:v>6.1666500000000001E-3</c:v>
                </c:pt>
                <c:pt idx="16981" formatCode="0.00E+00">
                  <c:v>6.2844900000000002E-3</c:v>
                </c:pt>
                <c:pt idx="16982" formatCode="0.00E+00">
                  <c:v>6.2059000000000003E-3</c:v>
                </c:pt>
                <c:pt idx="16983" formatCode="0.00E+00">
                  <c:v>6.19003E-3</c:v>
                </c:pt>
                <c:pt idx="16984" formatCode="0.00E+00">
                  <c:v>6.2851799999999996E-3</c:v>
                </c:pt>
                <c:pt idx="16985" formatCode="0.00E+00">
                  <c:v>6.1118199999999996E-3</c:v>
                </c:pt>
                <c:pt idx="16986" formatCode="0.00E+00">
                  <c:v>6.2907299999999996E-3</c:v>
                </c:pt>
                <c:pt idx="16987" formatCode="0.00E+00">
                  <c:v>6.14212E-3</c:v>
                </c:pt>
                <c:pt idx="16988" formatCode="0.00E+00">
                  <c:v>6.1856200000000002E-3</c:v>
                </c:pt>
                <c:pt idx="16989" formatCode="0.00E+00">
                  <c:v>6.2501600000000003E-3</c:v>
                </c:pt>
                <c:pt idx="16990" formatCode="0.00E+00">
                  <c:v>6.0625000000000002E-3</c:v>
                </c:pt>
                <c:pt idx="16991" formatCode="0.00E+00">
                  <c:v>6.3053199999999997E-3</c:v>
                </c:pt>
                <c:pt idx="16992" formatCode="0.00E+00">
                  <c:v>6.0464799999999999E-3</c:v>
                </c:pt>
                <c:pt idx="16993" formatCode="0.00E+00">
                  <c:v>6.2225199999999996E-3</c:v>
                </c:pt>
                <c:pt idx="16994" formatCode="0.00E+00">
                  <c:v>6.1535100000000001E-3</c:v>
                </c:pt>
                <c:pt idx="16995" formatCode="0.00E+00">
                  <c:v>6.0634900000000004E-3</c:v>
                </c:pt>
                <c:pt idx="16996" formatCode="0.00E+00">
                  <c:v>6.2630200000000002E-3</c:v>
                </c:pt>
                <c:pt idx="16997" formatCode="0.00E+00">
                  <c:v>5.9764299999999996E-3</c:v>
                </c:pt>
                <c:pt idx="16998" formatCode="0.00E+00">
                  <c:v>6.2452200000000001E-3</c:v>
                </c:pt>
                <c:pt idx="16999" formatCode="0.00E+00">
                  <c:v>6.0361399999999997E-3</c:v>
                </c:pt>
                <c:pt idx="17000" formatCode="0.00E+00">
                  <c:v>6.1027299999999998E-3</c:v>
                </c:pt>
                <c:pt idx="17001" formatCode="0.00E+00">
                  <c:v>6.1613700000000002E-3</c:v>
                </c:pt>
                <c:pt idx="17002" formatCode="0.00E+00">
                  <c:v>5.9679099999999999E-3</c:v>
                </c:pt>
                <c:pt idx="17003" formatCode="0.00E+00">
                  <c:v>6.2040699999999999E-3</c:v>
                </c:pt>
                <c:pt idx="17004" formatCode="0.00E+00">
                  <c:v>5.9581800000000004E-3</c:v>
                </c:pt>
                <c:pt idx="17005" formatCode="0.00E+00">
                  <c:v>6.1111999999999998E-3</c:v>
                </c:pt>
                <c:pt idx="17006" formatCode="0.00E+00">
                  <c:v>6.05099E-3</c:v>
                </c:pt>
                <c:pt idx="17007" formatCode="0.00E+00">
                  <c:v>5.9763000000000004E-3</c:v>
                </c:pt>
                <c:pt idx="17008" formatCode="0.00E+00">
                  <c:v>6.11569E-3</c:v>
                </c:pt>
                <c:pt idx="17009" formatCode="0.00E+00">
                  <c:v>5.9276299999999997E-3</c:v>
                </c:pt>
                <c:pt idx="17010" formatCode="0.00E+00">
                  <c:v>6.0650599999999997E-3</c:v>
                </c:pt>
                <c:pt idx="17011" formatCode="0.00E+00">
                  <c:v>5.9837600000000003E-3</c:v>
                </c:pt>
                <c:pt idx="17012" formatCode="0.00E+00">
                  <c:v>5.9493200000000001E-3</c:v>
                </c:pt>
                <c:pt idx="17013" formatCode="0.00E+00">
                  <c:v>6.0398500000000003E-3</c:v>
                </c:pt>
                <c:pt idx="17014" formatCode="0.00E+00">
                  <c:v>5.8897999999999997E-3</c:v>
                </c:pt>
                <c:pt idx="17015" formatCode="0.00E+00">
                  <c:v>5.9984299999999999E-3</c:v>
                </c:pt>
                <c:pt idx="17016" formatCode="0.00E+00">
                  <c:v>5.9327399999999997E-3</c:v>
                </c:pt>
                <c:pt idx="17017" formatCode="0.00E+00">
                  <c:v>5.8839199999999999E-3</c:v>
                </c:pt>
                <c:pt idx="17018" formatCode="0.00E+00">
                  <c:v>5.9940799999999997E-3</c:v>
                </c:pt>
                <c:pt idx="17019" formatCode="0.00E+00">
                  <c:v>5.8126499999999999E-3</c:v>
                </c:pt>
                <c:pt idx="17020" formatCode="0.00E+00">
                  <c:v>5.9627500000000002E-3</c:v>
                </c:pt>
                <c:pt idx="17021" formatCode="0.00E+00">
                  <c:v>5.8521700000000003E-3</c:v>
                </c:pt>
                <c:pt idx="17022" formatCode="0.00E+00">
                  <c:v>5.8340800000000002E-3</c:v>
                </c:pt>
                <c:pt idx="17023" formatCode="0.00E+00">
                  <c:v>5.9363100000000002E-3</c:v>
                </c:pt>
                <c:pt idx="17024" formatCode="0.00E+00">
                  <c:v>5.7222799999999997E-3</c:v>
                </c:pt>
                <c:pt idx="17025" formatCode="0.00E+00">
                  <c:v>5.9400299999999998E-3</c:v>
                </c:pt>
                <c:pt idx="17026" formatCode="0.00E+00">
                  <c:v>5.7298100000000001E-3</c:v>
                </c:pt>
                <c:pt idx="17027" formatCode="0.00E+00">
                  <c:v>5.8204700000000003E-3</c:v>
                </c:pt>
                <c:pt idx="17028" formatCode="0.00E+00">
                  <c:v>5.8270700000000002E-3</c:v>
                </c:pt>
                <c:pt idx="17029" formatCode="0.00E+00">
                  <c:v>5.6714299999999999E-3</c:v>
                </c:pt>
                <c:pt idx="17030" formatCode="0.00E+00">
                  <c:v>5.8836499999999998E-3</c:v>
                </c:pt>
                <c:pt idx="17031" formatCode="0.00E+00">
                  <c:v>5.61971E-3</c:v>
                </c:pt>
                <c:pt idx="17032" formatCode="0.00E+00">
                  <c:v>5.8094100000000001E-3</c:v>
                </c:pt>
                <c:pt idx="17033" formatCode="0.00E+00">
                  <c:v>5.6862500000000003E-3</c:v>
                </c:pt>
                <c:pt idx="17034" formatCode="0.00E+00">
                  <c:v>5.6557200000000004E-3</c:v>
                </c:pt>
                <c:pt idx="17035" formatCode="0.00E+00">
                  <c:v>5.7675599999999997E-3</c:v>
                </c:pt>
                <c:pt idx="17036" formatCode="0.00E+00">
                  <c:v>5.55297E-3</c:v>
                </c:pt>
                <c:pt idx="17037" formatCode="0.00E+00">
                  <c:v>5.7489500000000001E-3</c:v>
                </c:pt>
                <c:pt idx="17038" formatCode="0.00E+00">
                  <c:v>5.5675999999999998E-3</c:v>
                </c:pt>
                <c:pt idx="17039" formatCode="0.00E+00">
                  <c:v>5.6302100000000001E-3</c:v>
                </c:pt>
                <c:pt idx="17040" formatCode="0.00E+00">
                  <c:v>5.6366400000000001E-3</c:v>
                </c:pt>
                <c:pt idx="17041" formatCode="0.00E+00">
                  <c:v>5.5135499999999999E-3</c:v>
                </c:pt>
                <c:pt idx="17042" formatCode="0.00E+00">
                  <c:v>5.6444499999999996E-3</c:v>
                </c:pt>
                <c:pt idx="17043" formatCode="0.00E+00">
                  <c:v>5.4861800000000002E-3</c:v>
                </c:pt>
                <c:pt idx="17044" formatCode="0.00E+00">
                  <c:v>5.5574999999999999E-3</c:v>
                </c:pt>
                <c:pt idx="17045" formatCode="0.00E+00">
                  <c:v>5.5267399999999996E-3</c:v>
                </c:pt>
                <c:pt idx="17046" formatCode="0.00E+00">
                  <c:v>5.4488899999999996E-3</c:v>
                </c:pt>
                <c:pt idx="17047" formatCode="0.00E+00">
                  <c:v>5.5375600000000004E-3</c:v>
                </c:pt>
                <c:pt idx="17048" formatCode="0.00E+00">
                  <c:v>5.40866E-3</c:v>
                </c:pt>
                <c:pt idx="17049" formatCode="0.00E+00">
                  <c:v>5.4655700000000003E-3</c:v>
                </c:pt>
                <c:pt idx="17050" formatCode="0.00E+00">
                  <c:v>5.4378300000000003E-3</c:v>
                </c:pt>
                <c:pt idx="17051" formatCode="0.00E+00">
                  <c:v>5.3563700000000001E-3</c:v>
                </c:pt>
                <c:pt idx="17052" formatCode="0.00E+00">
                  <c:v>5.4513499999999998E-3</c:v>
                </c:pt>
                <c:pt idx="17053" formatCode="0.00E+00">
                  <c:v>5.3009099999999998E-3</c:v>
                </c:pt>
                <c:pt idx="17054" formatCode="0.00E+00">
                  <c:v>5.3850599999999997E-3</c:v>
                </c:pt>
                <c:pt idx="17055" formatCode="0.00E+00">
                  <c:v>5.3246200000000004E-3</c:v>
                </c:pt>
                <c:pt idx="17056" formatCode="0.00E+00">
                  <c:v>5.2652100000000002E-3</c:v>
                </c:pt>
                <c:pt idx="17057" formatCode="0.00E+00">
                  <c:v>5.35798E-3</c:v>
                </c:pt>
                <c:pt idx="17058" formatCode="0.00E+00">
                  <c:v>5.1823599999999996E-3</c:v>
                </c:pt>
                <c:pt idx="17059" formatCode="0.00E+00">
                  <c:v>5.3188999999999997E-3</c:v>
                </c:pt>
                <c:pt idx="17060" formatCode="0.00E+00">
                  <c:v>5.1847200000000003E-3</c:v>
                </c:pt>
                <c:pt idx="17061" formatCode="0.00E+00">
                  <c:v>5.2009100000000004E-3</c:v>
                </c:pt>
                <c:pt idx="17062" formatCode="0.00E+00">
                  <c:v>5.2268999999999996E-3</c:v>
                </c:pt>
                <c:pt idx="17063" formatCode="0.00E+00">
                  <c:v>5.0850399999999999E-3</c:v>
                </c:pt>
                <c:pt idx="17064" formatCode="0.00E+00">
                  <c:v>5.2231100000000004E-3</c:v>
                </c:pt>
                <c:pt idx="17065" formatCode="0.00E+00">
                  <c:v>5.0447699999999996E-3</c:v>
                </c:pt>
                <c:pt idx="17066" formatCode="0.00E+00">
                  <c:v>5.1355999999999997E-3</c:v>
                </c:pt>
                <c:pt idx="17067" formatCode="0.00E+00">
                  <c:v>5.0712300000000004E-3</c:v>
                </c:pt>
                <c:pt idx="17068" formatCode="0.00E+00">
                  <c:v>5.0156899999999997E-3</c:v>
                </c:pt>
                <c:pt idx="17069" formatCode="0.00E+00">
                  <c:v>5.0885599999999998E-3</c:v>
                </c:pt>
                <c:pt idx="17070" formatCode="0.00E+00">
                  <c:v>4.9384299999999997E-3</c:v>
                </c:pt>
                <c:pt idx="17071" formatCode="0.00E+00">
                  <c:v>5.0358599999999996E-3</c:v>
                </c:pt>
                <c:pt idx="17072" formatCode="0.00E+00">
                  <c:v>4.9274399999999999E-3</c:v>
                </c:pt>
                <c:pt idx="17073" formatCode="0.00E+00">
                  <c:v>4.9331100000000001E-3</c:v>
                </c:pt>
                <c:pt idx="17074" formatCode="0.00E+00">
                  <c:v>4.9358800000000001E-3</c:v>
                </c:pt>
                <c:pt idx="17075" formatCode="0.00E+00">
                  <c:v>4.8446599999999998E-3</c:v>
                </c:pt>
                <c:pt idx="17076" formatCode="0.00E+00">
                  <c:v>4.9023000000000001E-3</c:v>
                </c:pt>
                <c:pt idx="17077" formatCode="0.00E+00">
                  <c:v>4.8099800000000002E-3</c:v>
                </c:pt>
                <c:pt idx="17078" formatCode="0.00E+00">
                  <c:v>4.8202699999999998E-3</c:v>
                </c:pt>
                <c:pt idx="17079" formatCode="0.00E+00">
                  <c:v>4.8028899999999998E-3</c:v>
                </c:pt>
                <c:pt idx="17080" formatCode="0.00E+00">
                  <c:v>4.7334200000000003E-3</c:v>
                </c:pt>
                <c:pt idx="17081" formatCode="0.00E+00">
                  <c:v>4.7682899999999997E-3</c:v>
                </c:pt>
                <c:pt idx="17082" formatCode="0.00E+00">
                  <c:v>4.6874000000000004E-3</c:v>
                </c:pt>
                <c:pt idx="17083" formatCode="0.00E+00">
                  <c:v>4.6891199999999997E-3</c:v>
                </c:pt>
                <c:pt idx="17084" formatCode="0.00E+00">
                  <c:v>4.6750100000000003E-3</c:v>
                </c:pt>
                <c:pt idx="17085" formatCode="0.00E+00">
                  <c:v>4.5977199999999996E-3</c:v>
                </c:pt>
                <c:pt idx="17086" formatCode="0.00E+00">
                  <c:v>4.6482199999999998E-3</c:v>
                </c:pt>
                <c:pt idx="17087" formatCode="0.00E+00">
                  <c:v>4.5421300000000001E-3</c:v>
                </c:pt>
                <c:pt idx="17088" formatCode="0.00E+00">
                  <c:v>4.5745200000000003E-3</c:v>
                </c:pt>
                <c:pt idx="17089" formatCode="0.00E+00">
                  <c:v>4.5279700000000001E-3</c:v>
                </c:pt>
                <c:pt idx="17090" formatCode="0.00E+00">
                  <c:v>4.4693299999999997E-3</c:v>
                </c:pt>
                <c:pt idx="17091" formatCode="0.00E+00">
                  <c:v>4.5156399999999996E-3</c:v>
                </c:pt>
                <c:pt idx="17092" formatCode="0.00E+00">
                  <c:v>4.3856399999999997E-3</c:v>
                </c:pt>
                <c:pt idx="17093" formatCode="0.00E+00">
                  <c:v>4.4620099999999998E-3</c:v>
                </c:pt>
                <c:pt idx="17094" formatCode="0.00E+00">
                  <c:v>4.3523600000000004E-3</c:v>
                </c:pt>
                <c:pt idx="17095" formatCode="0.00E+00">
                  <c:v>4.3612800000000004E-3</c:v>
                </c:pt>
                <c:pt idx="17096" formatCode="0.00E+00">
                  <c:v>4.34936E-3</c:v>
                </c:pt>
                <c:pt idx="17097" formatCode="0.00E+00">
                  <c:v>4.2551200000000003E-3</c:v>
                </c:pt>
                <c:pt idx="17098" formatCode="0.00E+00">
                  <c:v>4.3248599999999998E-3</c:v>
                </c:pt>
                <c:pt idx="17099" formatCode="0.00E+00">
                  <c:v>4.1827699999999997E-3</c:v>
                </c:pt>
                <c:pt idx="17100" formatCode="0.00E+00">
                  <c:v>4.24509E-3</c:v>
                </c:pt>
                <c:pt idx="17101" formatCode="0.00E+00">
                  <c:v>4.15425E-3</c:v>
                </c:pt>
                <c:pt idx="17102" formatCode="0.00E+00">
                  <c:v>4.1334700000000002E-3</c:v>
                </c:pt>
                <c:pt idx="17103" formatCode="0.00E+00">
                  <c:v>4.1374200000000002E-3</c:v>
                </c:pt>
                <c:pt idx="17104" formatCode="0.00E+00">
                  <c:v>4.0337799999999998E-3</c:v>
                </c:pt>
                <c:pt idx="17105" formatCode="0.00E+00">
                  <c:v>4.0888699999999997E-3</c:v>
                </c:pt>
                <c:pt idx="17106" formatCode="0.00E+00">
                  <c:v>3.9750799999999998E-3</c:v>
                </c:pt>
                <c:pt idx="17107" formatCode="0.00E+00">
                  <c:v>3.9999199999999997E-3</c:v>
                </c:pt>
                <c:pt idx="17108" formatCode="0.00E+00">
                  <c:v>3.9432499999999997E-3</c:v>
                </c:pt>
                <c:pt idx="17109" formatCode="0.00E+00">
                  <c:v>3.8967400000000001E-3</c:v>
                </c:pt>
                <c:pt idx="17110" formatCode="0.00E+00">
                  <c:v>3.9006000000000002E-3</c:v>
                </c:pt>
                <c:pt idx="17111" formatCode="0.00E+00">
                  <c:v>3.8168400000000002E-3</c:v>
                </c:pt>
                <c:pt idx="17112" formatCode="0.00E+00">
                  <c:v>3.82716E-3</c:v>
                </c:pt>
                <c:pt idx="17113" formatCode="0.00E+00">
                  <c:v>3.7661399999999999E-3</c:v>
                </c:pt>
                <c:pt idx="17114" formatCode="0.00E+00">
                  <c:v>3.7350999999999999E-3</c:v>
                </c:pt>
                <c:pt idx="17115" formatCode="0.00E+00">
                  <c:v>3.7175699999999999E-3</c:v>
                </c:pt>
                <c:pt idx="17116" formatCode="0.00E+00">
                  <c:v>3.6562500000000002E-3</c:v>
                </c:pt>
                <c:pt idx="17117" formatCode="0.00E+00">
                  <c:v>3.64366E-3</c:v>
                </c:pt>
                <c:pt idx="17118" formatCode="0.00E+00">
                  <c:v>3.6014799999999998E-3</c:v>
                </c:pt>
                <c:pt idx="17119" formatCode="0.00E+00">
                  <c:v>3.5471700000000001E-3</c:v>
                </c:pt>
                <c:pt idx="17120" formatCode="0.00E+00">
                  <c:v>3.5504400000000002E-3</c:v>
                </c:pt>
                <c:pt idx="17121" formatCode="0.00E+00">
                  <c:v>3.4627E-3</c:v>
                </c:pt>
                <c:pt idx="17122" formatCode="0.00E+00">
                  <c:v>3.4731100000000002E-3</c:v>
                </c:pt>
                <c:pt idx="17123" formatCode="0.00E+00">
                  <c:v>3.4119799999999998E-3</c:v>
                </c:pt>
                <c:pt idx="17124" formatCode="0.00E+00">
                  <c:v>3.3649600000000002E-3</c:v>
                </c:pt>
                <c:pt idx="17125" formatCode="0.00E+00">
                  <c:v>3.3779499999999998E-3</c:v>
                </c:pt>
                <c:pt idx="17126" formatCode="0.00E+00">
                  <c:v>3.2600300000000001E-3</c:v>
                </c:pt>
                <c:pt idx="17127" formatCode="0.00E+00">
                  <c:v>3.31694E-3</c:v>
                </c:pt>
                <c:pt idx="17128" formatCode="0.00E+00">
                  <c:v>3.1938600000000002E-3</c:v>
                </c:pt>
                <c:pt idx="17129" formatCode="0.00E+00">
                  <c:v>3.2061500000000001E-3</c:v>
                </c:pt>
                <c:pt idx="17130" formatCode="0.00E+00">
                  <c:v>3.1666799999999998E-3</c:v>
                </c:pt>
                <c:pt idx="17131" formatCode="0.00E+00">
                  <c:v>3.07522E-3</c:v>
                </c:pt>
                <c:pt idx="17132" formatCode="0.00E+00">
                  <c:v>3.1339599999999999E-3</c:v>
                </c:pt>
                <c:pt idx="17133" formatCode="0.00E+00">
                  <c:v>2.9761800000000001E-3</c:v>
                </c:pt>
                <c:pt idx="17134" formatCode="0.00E+00">
                  <c:v>3.0502200000000002E-3</c:v>
                </c:pt>
                <c:pt idx="17135" formatCode="0.00E+00">
                  <c:v>2.93334E-3</c:v>
                </c:pt>
                <c:pt idx="17136" formatCode="0.00E+00">
                  <c:v>2.9186099999999999E-3</c:v>
                </c:pt>
                <c:pt idx="17137" formatCode="0.00E+00">
                  <c:v>2.91304E-3</c:v>
                </c:pt>
                <c:pt idx="17138" formatCode="0.00E+00">
                  <c:v>2.7884300000000002E-3</c:v>
                </c:pt>
                <c:pt idx="17139" formatCode="0.00E+00">
                  <c:v>2.8588200000000002E-3</c:v>
                </c:pt>
                <c:pt idx="17140" formatCode="0.00E+00">
                  <c:v>2.70901E-3</c:v>
                </c:pt>
                <c:pt idx="17141" formatCode="0.00E+00">
                  <c:v>2.7493700000000001E-3</c:v>
                </c:pt>
                <c:pt idx="17142" formatCode="0.00E+00">
                  <c:v>2.6745599999999999E-3</c:v>
                </c:pt>
                <c:pt idx="17143" formatCode="0.00E+00">
                  <c:v>2.6174200000000001E-3</c:v>
                </c:pt>
                <c:pt idx="17144" formatCode="0.00E+00">
                  <c:v>2.6348700000000001E-3</c:v>
                </c:pt>
                <c:pt idx="17145" formatCode="0.00E+00">
                  <c:v>2.51578E-3</c:v>
                </c:pt>
                <c:pt idx="17146" formatCode="0.00E+00">
                  <c:v>2.54792E-3</c:v>
                </c:pt>
                <c:pt idx="17147" formatCode="0.00E+00">
                  <c:v>2.4543299999999998E-3</c:v>
                </c:pt>
                <c:pt idx="17148" formatCode="0.00E+00">
                  <c:v>2.4233599999999998E-3</c:v>
                </c:pt>
                <c:pt idx="17149" formatCode="0.00E+00">
                  <c:v>2.4002199999999998E-3</c:v>
                </c:pt>
                <c:pt idx="17150" formatCode="0.00E+00">
                  <c:v>2.3136200000000002E-3</c:v>
                </c:pt>
                <c:pt idx="17151" formatCode="0.00E+00">
                  <c:v>2.3145100000000001E-3</c:v>
                </c:pt>
                <c:pt idx="17152" formatCode="0.00E+00">
                  <c:v>2.24288E-3</c:v>
                </c:pt>
                <c:pt idx="17153" formatCode="0.00E+00">
                  <c:v>2.19695E-3</c:v>
                </c:pt>
                <c:pt idx="17154" formatCode="0.00E+00">
                  <c:v>2.1850900000000002E-3</c:v>
                </c:pt>
                <c:pt idx="17155" formatCode="0.00E+00">
                  <c:v>2.08873E-3</c:v>
                </c:pt>
                <c:pt idx="17156" formatCode="0.00E+00">
                  <c:v>2.09523E-3</c:v>
                </c:pt>
                <c:pt idx="17157" formatCode="0.00E+00">
                  <c:v>2.0185099999999998E-3</c:v>
                </c:pt>
                <c:pt idx="17158" formatCode="0.00E+00">
                  <c:v>1.9663699999999998E-3</c:v>
                </c:pt>
                <c:pt idx="17159" formatCode="0.00E+00">
                  <c:v>1.9682900000000001E-3</c:v>
                </c:pt>
                <c:pt idx="17160" formatCode="0.00E+00">
                  <c:v>1.8423000000000001E-3</c:v>
                </c:pt>
                <c:pt idx="17161" formatCode="0.00E+00">
                  <c:v>1.88865E-3</c:v>
                </c:pt>
                <c:pt idx="17162" formatCode="0.00E+00">
                  <c:v>1.7653E-3</c:v>
                </c:pt>
                <c:pt idx="17163" formatCode="0.00E+00">
                  <c:v>1.7580600000000001E-3</c:v>
                </c:pt>
                <c:pt idx="17164" formatCode="0.00E+00">
                  <c:v>1.72707E-3</c:v>
                </c:pt>
                <c:pt idx="17165" formatCode="0.00E+00">
                  <c:v>1.6121200000000001E-3</c:v>
                </c:pt>
                <c:pt idx="17166" formatCode="0.00E+00">
                  <c:v>1.6711600000000001E-3</c:v>
                </c:pt>
                <c:pt idx="17167" formatCode="0.00E+00">
                  <c:v>1.5061600000000001E-3</c:v>
                </c:pt>
                <c:pt idx="17168" formatCode="0.00E+00">
                  <c:v>1.5563899999999999E-3</c:v>
                </c:pt>
                <c:pt idx="17169" formatCode="0.00E+00">
                  <c:v>1.45685E-3</c:v>
                </c:pt>
                <c:pt idx="17170" formatCode="0.00E+00">
                  <c:v>1.4026100000000001E-3</c:v>
                </c:pt>
                <c:pt idx="17171" formatCode="0.00E+00">
                  <c:v>1.4185199999999999E-3</c:v>
                </c:pt>
                <c:pt idx="17172" formatCode="0.00E+00">
                  <c:v>1.26929E-3</c:v>
                </c:pt>
                <c:pt idx="17173" formatCode="0.00E+00">
                  <c:v>1.33434E-3</c:v>
                </c:pt>
                <c:pt idx="17174" formatCode="0.00E+00">
                  <c:v>1.1935100000000001E-3</c:v>
                </c:pt>
                <c:pt idx="17175" formatCode="0.00E+00">
                  <c:v>1.19607E-3</c:v>
                </c:pt>
                <c:pt idx="17176" formatCode="0.00E+00">
                  <c:v>1.1487800000000001E-3</c:v>
                </c:pt>
                <c:pt idx="17177" formatCode="0.00E+00">
                  <c:v>1.0510000000000001E-3</c:v>
                </c:pt>
                <c:pt idx="17178" formatCode="0.00E+00">
                  <c:v>1.07993E-3</c:v>
                </c:pt>
                <c:pt idx="17179" formatCode="0.00E+00">
                  <c:v>9.4963100000000004E-4</c:v>
                </c:pt>
                <c:pt idx="17180" formatCode="0.00E+00">
                  <c:v>9.6201499999999998E-4</c:v>
                </c:pt>
                <c:pt idx="17181" formatCode="0.00E+00">
                  <c:v>8.88275E-4</c:v>
                </c:pt>
                <c:pt idx="17182" formatCode="0.00E+00">
                  <c:v>8.2500100000000001E-4</c:v>
                </c:pt>
                <c:pt idx="17183" formatCode="0.00E+00">
                  <c:v>8.2033200000000001E-4</c:v>
                </c:pt>
                <c:pt idx="17184" formatCode="0.00E+00">
                  <c:v>7.1622600000000004E-4</c:v>
                </c:pt>
                <c:pt idx="17185" formatCode="0.00E+00">
                  <c:v>7.1074899999999999E-4</c:v>
                </c:pt>
                <c:pt idx="17186" formatCode="0.00E+00">
                  <c:v>6.43598E-4</c:v>
                </c:pt>
                <c:pt idx="17187" formatCode="0.00E+00">
                  <c:v>5.7676099999999996E-4</c:v>
                </c:pt>
                <c:pt idx="17188" formatCode="0.00E+00">
                  <c:v>5.7142300000000005E-4</c:v>
                </c:pt>
                <c:pt idx="17189" formatCode="0.00E+00">
                  <c:v>4.6473800000000002E-4</c:v>
                </c:pt>
                <c:pt idx="17190" formatCode="0.00E+00">
                  <c:v>4.6250799999999998E-4</c:v>
                </c:pt>
                <c:pt idx="17191" formatCode="0.00E+00">
                  <c:v>3.92197E-4</c:v>
                </c:pt>
                <c:pt idx="17192" formatCode="0.00E+00">
                  <c:v>3.2462600000000001E-4</c:v>
                </c:pt>
                <c:pt idx="17193" formatCode="0.00E+00">
                  <c:v>3.2808300000000001E-4</c:v>
                </c:pt>
                <c:pt idx="17194" formatCode="0.00E+00">
                  <c:v>2.0165299999999999E-4</c:v>
                </c:pt>
                <c:pt idx="17195" formatCode="0.00E+00">
                  <c:v>2.2748399999999999E-4</c:v>
                </c:pt>
                <c:pt idx="17196" formatCode="0.00E+00">
                  <c:v>1.2179400000000001E-4</c:v>
                </c:pt>
                <c:pt idx="17197" formatCode="0.00E+00">
                  <c:v>8.6003300000000004E-5</c:v>
                </c:pt>
                <c:pt idx="17198" formatCode="0.00E+00">
                  <c:v>6.5277200000000006E-5</c:v>
                </c:pt>
                <c:pt idx="17199" formatCode="0.00E+00">
                  <c:v>-5.4818999999999998E-5</c:v>
                </c:pt>
                <c:pt idx="17200" formatCode="0.00E+00">
                  <c:v>-1.61085E-5</c:v>
                </c:pt>
                <c:pt idx="17201" formatCode="0.00E+00">
                  <c:v>-1.5375799999999999E-4</c:v>
                </c:pt>
                <c:pt idx="17202" formatCode="0.00E+00">
                  <c:v>-1.44198E-4</c:v>
                </c:pt>
                <c:pt idx="17203" formatCode="0.00E+00">
                  <c:v>-2.14582E-4</c:v>
                </c:pt>
                <c:pt idx="17204" formatCode="0.00E+00">
                  <c:v>-2.9185300000000001E-4</c:v>
                </c:pt>
                <c:pt idx="17205" formatCode="0.00E+00">
                  <c:v>-2.8194599999999999E-4</c:v>
                </c:pt>
                <c:pt idx="17206" formatCode="0.00E+00">
                  <c:v>-4.1335999999999999E-4</c:v>
                </c:pt>
                <c:pt idx="17207" formatCode="0.00E+00">
                  <c:v>-3.9023500000000001E-4</c:v>
                </c:pt>
                <c:pt idx="17208" formatCode="0.00E+00">
                  <c:v>-4.9344299999999998E-4</c:v>
                </c:pt>
                <c:pt idx="17209" formatCode="0.00E+00">
                  <c:v>-5.2926899999999996E-4</c:v>
                </c:pt>
                <c:pt idx="17210" formatCode="0.00E+00">
                  <c:v>-5.61862E-4</c:v>
                </c:pt>
                <c:pt idx="17211" formatCode="0.00E+00">
                  <c:v>-6.5878400000000004E-4</c:v>
                </c:pt>
                <c:pt idx="17212" formatCode="0.00E+00">
                  <c:v>-6.5637699999999998E-4</c:v>
                </c:pt>
                <c:pt idx="17213" formatCode="0.00E+00">
                  <c:v>-7.5446200000000001E-4</c:v>
                </c:pt>
                <c:pt idx="17214" formatCode="0.00E+00">
                  <c:v>-7.8242899999999996E-4</c:v>
                </c:pt>
                <c:pt idx="17215" formatCode="0.00E+00">
                  <c:v>-8.3282899999999999E-4</c:v>
                </c:pt>
                <c:pt idx="17216" formatCode="0.00E+00">
                  <c:v>-9.1016399999999998E-4</c:v>
                </c:pt>
                <c:pt idx="17217" formatCode="0.00E+00">
                  <c:v>-9.2715600000000005E-4</c:v>
                </c:pt>
                <c:pt idx="17218" formatCode="0.00E+00">
                  <c:v>-1.0118499999999999E-3</c:v>
                </c:pt>
                <c:pt idx="17219" formatCode="0.00E+00">
                  <c:v>-1.04908E-3</c:v>
                </c:pt>
                <c:pt idx="17220" formatCode="0.00E+00">
                  <c:v>-1.09387E-3</c:v>
                </c:pt>
                <c:pt idx="17221" formatCode="0.00E+00">
                  <c:v>-1.17625E-3</c:v>
                </c:pt>
                <c:pt idx="17222" formatCode="0.00E+00">
                  <c:v>-1.1865599999999999E-3</c:v>
                </c:pt>
                <c:pt idx="17223" formatCode="0.00E+00">
                  <c:v>-1.2803700000000001E-3</c:v>
                </c:pt>
                <c:pt idx="17224" formatCode="0.00E+00">
                  <c:v>-1.30806E-3</c:v>
                </c:pt>
                <c:pt idx="17225" formatCode="0.00E+00">
                  <c:v>-1.36078E-3</c:v>
                </c:pt>
                <c:pt idx="17226" formatCode="0.00E+00">
                  <c:v>-1.4426199999999999E-3</c:v>
                </c:pt>
                <c:pt idx="17227" formatCode="0.00E+00">
                  <c:v>-1.4450400000000001E-3</c:v>
                </c:pt>
                <c:pt idx="17228" formatCode="0.00E+00">
                  <c:v>-1.5586E-3</c:v>
                </c:pt>
                <c:pt idx="17229" formatCode="0.00E+00">
                  <c:v>-1.5580399999999999E-3</c:v>
                </c:pt>
                <c:pt idx="17230" formatCode="0.00E+00">
                  <c:v>-1.6439499999999999E-3</c:v>
                </c:pt>
                <c:pt idx="17231" formatCode="0.00E+00">
                  <c:v>-1.6947100000000001E-3</c:v>
                </c:pt>
                <c:pt idx="17232" formatCode="0.00E+00">
                  <c:v>-1.7191400000000001E-3</c:v>
                </c:pt>
                <c:pt idx="17233" formatCode="0.00E+00">
                  <c:v>-1.82547E-3</c:v>
                </c:pt>
                <c:pt idx="17234" formatCode="0.00E+00">
                  <c:v>-1.8148299999999999E-3</c:v>
                </c:pt>
                <c:pt idx="17235" formatCode="0.00E+00">
                  <c:v>-1.9277700000000001E-3</c:v>
                </c:pt>
                <c:pt idx="17236" formatCode="0.00E+00">
                  <c:v>-1.94052E-3</c:v>
                </c:pt>
                <c:pt idx="17237" formatCode="0.00E+00">
                  <c:v>-2.0081299999999999E-3</c:v>
                </c:pt>
                <c:pt idx="17238" formatCode="0.00E+00">
                  <c:v>-2.0761899999999999E-3</c:v>
                </c:pt>
                <c:pt idx="17239" formatCode="0.00E+00">
                  <c:v>-2.09283E-3</c:v>
                </c:pt>
                <c:pt idx="17240" formatCode="0.00E+00">
                  <c:v>-2.1953300000000001E-3</c:v>
                </c:pt>
                <c:pt idx="17241" formatCode="0.00E+00">
                  <c:v>-2.20083E-3</c:v>
                </c:pt>
                <c:pt idx="17242" formatCode="0.00E+00">
                  <c:v>-2.29101E-3</c:v>
                </c:pt>
                <c:pt idx="17243" formatCode="0.00E+00">
                  <c:v>-2.3262999999999999E-3</c:v>
                </c:pt>
                <c:pt idx="17244" formatCode="0.00E+00">
                  <c:v>-2.37901E-3</c:v>
                </c:pt>
                <c:pt idx="17245" formatCode="0.00E+00">
                  <c:v>-2.4488399999999999E-3</c:v>
                </c:pt>
                <c:pt idx="17246" formatCode="0.00E+00">
                  <c:v>-2.4787099999999999E-3</c:v>
                </c:pt>
                <c:pt idx="17247" formatCode="0.00E+00">
                  <c:v>-2.5560499999999998E-3</c:v>
                </c:pt>
                <c:pt idx="17248" formatCode="0.00E+00">
                  <c:v>-2.5932099999999999E-3</c:v>
                </c:pt>
                <c:pt idx="17249" formatCode="0.00E+00">
                  <c:v>-2.6539799999999998E-3</c:v>
                </c:pt>
                <c:pt idx="17250" formatCode="0.00E+00">
                  <c:v>-2.70967E-3</c:v>
                </c:pt>
                <c:pt idx="17251" formatCode="0.00E+00">
                  <c:v>-2.7570099999999998E-3</c:v>
                </c:pt>
                <c:pt idx="17252" formatCode="0.00E+00">
                  <c:v>-2.8163799999999998E-3</c:v>
                </c:pt>
                <c:pt idx="17253" formatCode="0.00E+00">
                  <c:v>-2.8705499999999999E-3</c:v>
                </c:pt>
                <c:pt idx="17254" formatCode="0.00E+00">
                  <c:v>-2.9157900000000001E-3</c:v>
                </c:pt>
                <c:pt idx="17255" formatCode="0.00E+00">
                  <c:v>-2.9852500000000001E-3</c:v>
                </c:pt>
                <c:pt idx="17256" formatCode="0.00E+00">
                  <c:v>-3.0204799999999999E-3</c:v>
                </c:pt>
                <c:pt idx="17257" formatCode="0.00E+00">
                  <c:v>-3.0894400000000002E-3</c:v>
                </c:pt>
                <c:pt idx="17258" formatCode="0.00E+00">
                  <c:v>-3.1381400000000002E-3</c:v>
                </c:pt>
                <c:pt idx="17259" formatCode="0.00E+00">
                  <c:v>-3.18315E-3</c:v>
                </c:pt>
                <c:pt idx="17260" formatCode="0.00E+00">
                  <c:v>-3.2609100000000001E-3</c:v>
                </c:pt>
                <c:pt idx="17261" formatCode="0.00E+00">
                  <c:v>-3.2795200000000002E-3</c:v>
                </c:pt>
                <c:pt idx="17262" formatCode="0.00E+00">
                  <c:v>-3.3729699999999999E-3</c:v>
                </c:pt>
                <c:pt idx="17263" formatCode="0.00E+00">
                  <c:v>-3.39194E-3</c:v>
                </c:pt>
                <c:pt idx="17264" formatCode="0.00E+00">
                  <c:v>-3.4668400000000001E-3</c:v>
                </c:pt>
                <c:pt idx="17265" formatCode="0.00E+00">
                  <c:v>-3.51929E-3</c:v>
                </c:pt>
                <c:pt idx="17266" formatCode="0.00E+00">
                  <c:v>-3.5525000000000001E-3</c:v>
                </c:pt>
                <c:pt idx="17267" formatCode="0.00E+00">
                  <c:v>-3.6454999999999999E-3</c:v>
                </c:pt>
                <c:pt idx="17268" formatCode="0.00E+00">
                  <c:v>-3.6493699999999999E-3</c:v>
                </c:pt>
                <c:pt idx="17269" formatCode="0.00E+00">
                  <c:v>-3.7535400000000001E-3</c:v>
                </c:pt>
                <c:pt idx="17270" formatCode="0.00E+00">
                  <c:v>-3.7678099999999999E-3</c:v>
                </c:pt>
                <c:pt idx="17271" formatCode="0.00E+00">
                  <c:v>-3.8417400000000002E-3</c:v>
                </c:pt>
                <c:pt idx="17272" formatCode="0.00E+00">
                  <c:v>-3.8990100000000001E-3</c:v>
                </c:pt>
                <c:pt idx="17273" formatCode="0.00E+00">
                  <c:v>-3.9262799999999999E-3</c:v>
                </c:pt>
                <c:pt idx="17274" formatCode="0.00E+00">
                  <c:v>-4.0226999999999997E-3</c:v>
                </c:pt>
                <c:pt idx="17275" formatCode="0.00E+00">
                  <c:v>-4.0266299999999998E-3</c:v>
                </c:pt>
                <c:pt idx="17276" formatCode="0.00E+00">
                  <c:v>-4.1256499999999998E-3</c:v>
                </c:pt>
                <c:pt idx="17277" formatCode="0.00E+00">
                  <c:v>-4.14753E-3</c:v>
                </c:pt>
                <c:pt idx="17278" formatCode="0.00E+00">
                  <c:v>-4.2134800000000004E-3</c:v>
                </c:pt>
                <c:pt idx="17279" formatCode="0.00E+00">
                  <c:v>-4.2750799999999997E-3</c:v>
                </c:pt>
                <c:pt idx="17280" formatCode="0.00E+00">
                  <c:v>-4.3044299999999997E-3</c:v>
                </c:pt>
                <c:pt idx="17281" formatCode="0.00E+00">
                  <c:v>-4.3910399999999997E-3</c:v>
                </c:pt>
                <c:pt idx="17282" formatCode="0.00E+00">
                  <c:v>-4.4113599999999996E-3</c:v>
                </c:pt>
                <c:pt idx="17283" formatCode="0.00E+00">
                  <c:v>-4.4902400000000004E-3</c:v>
                </c:pt>
                <c:pt idx="17284" formatCode="0.00E+00">
                  <c:v>-4.52989E-3</c:v>
                </c:pt>
                <c:pt idx="17285" formatCode="0.00E+00">
                  <c:v>-4.5840400000000002E-3</c:v>
                </c:pt>
                <c:pt idx="17286" formatCode="0.00E+00">
                  <c:v>-4.6456099999999997E-3</c:v>
                </c:pt>
                <c:pt idx="17287" formatCode="0.00E+00">
                  <c:v>-4.6867699999999998E-3</c:v>
                </c:pt>
                <c:pt idx="17288" formatCode="0.00E+00">
                  <c:v>-4.7500499999999996E-3</c:v>
                </c:pt>
                <c:pt idx="17289" formatCode="0.00E+00">
                  <c:v>-4.7992800000000004E-3</c:v>
                </c:pt>
                <c:pt idx="17290" formatCode="0.00E+00">
                  <c:v>-4.8496099999999999E-3</c:v>
                </c:pt>
                <c:pt idx="17291" formatCode="0.00E+00">
                  <c:v>-4.9101600000000002E-3</c:v>
                </c:pt>
                <c:pt idx="17292" formatCode="0.00E+00">
                  <c:v>-4.9565099999999999E-3</c:v>
                </c:pt>
                <c:pt idx="17293" formatCode="0.00E+00">
                  <c:v>-5.0098399999999998E-3</c:v>
                </c:pt>
                <c:pt idx="17294" formatCode="0.00E+00">
                  <c:v>-5.0719800000000002E-3</c:v>
                </c:pt>
                <c:pt idx="17295" formatCode="0.00E+00">
                  <c:v>-5.1044000000000003E-3</c:v>
                </c:pt>
                <c:pt idx="17296" formatCode="0.00E+00">
                  <c:v>-5.18463E-3</c:v>
                </c:pt>
                <c:pt idx="17297" formatCode="0.00E+00">
                  <c:v>-5.2094899999999998E-3</c:v>
                </c:pt>
                <c:pt idx="17298" formatCode="0.00E+00">
                  <c:v>-5.2819900000000003E-3</c:v>
                </c:pt>
                <c:pt idx="17299" formatCode="0.00E+00">
                  <c:v>-5.3304199999999998E-3</c:v>
                </c:pt>
                <c:pt idx="17300" formatCode="0.00E+00">
                  <c:v>-5.3680200000000003E-3</c:v>
                </c:pt>
                <c:pt idx="17301" formatCode="0.00E+00">
                  <c:v>-5.4543100000000004E-3</c:v>
                </c:pt>
                <c:pt idx="17302" formatCode="0.00E+00">
                  <c:v>-5.4614199999999998E-3</c:v>
                </c:pt>
                <c:pt idx="17303" formatCode="0.00E+00">
                  <c:v>-5.5605000000000003E-3</c:v>
                </c:pt>
                <c:pt idx="17304" formatCode="0.00E+00">
                  <c:v>-5.57574E-3</c:v>
                </c:pt>
                <c:pt idx="17305" formatCode="0.00E+00">
                  <c:v>-5.6445999999999996E-3</c:v>
                </c:pt>
                <c:pt idx="17306" formatCode="0.00E+00">
                  <c:v>-5.70442E-3</c:v>
                </c:pt>
                <c:pt idx="17307" formatCode="0.00E+00">
                  <c:v>-5.7251000000000003E-3</c:v>
                </c:pt>
                <c:pt idx="17308" formatCode="0.00E+00">
                  <c:v>-5.8246799999999996E-3</c:v>
                </c:pt>
                <c:pt idx="17309" formatCode="0.00E+00">
                  <c:v>-5.8246299999999999E-3</c:v>
                </c:pt>
                <c:pt idx="17310" formatCode="0.00E+00">
                  <c:v>-5.9203499999999996E-3</c:v>
                </c:pt>
                <c:pt idx="17311" formatCode="0.00E+00">
                  <c:v>-5.9469900000000001E-3</c:v>
                </c:pt>
                <c:pt idx="17312" formatCode="0.00E+00">
                  <c:v>-6.0016699999999997E-3</c:v>
                </c:pt>
                <c:pt idx="17313" formatCode="0.00E+00">
                  <c:v>-6.0743400000000001E-3</c:v>
                </c:pt>
                <c:pt idx="17314" formatCode="0.00E+00">
                  <c:v>-6.0870400000000002E-3</c:v>
                </c:pt>
                <c:pt idx="17315" formatCode="0.00E+00">
                  <c:v>-6.1755200000000003E-3</c:v>
                </c:pt>
                <c:pt idx="17316" formatCode="0.00E+00">
                  <c:v>-6.1954699999999998E-3</c:v>
                </c:pt>
                <c:pt idx="17317" formatCode="0.00E+00">
                  <c:v>-6.2828900000000002E-3</c:v>
                </c:pt>
                <c:pt idx="17318" formatCode="0.00E+00">
                  <c:v>-6.3478700000000002E-3</c:v>
                </c:pt>
                <c:pt idx="17319" formatCode="0.00E+00">
                  <c:v>-6.3843700000000003E-3</c:v>
                </c:pt>
                <c:pt idx="17320" formatCode="0.00E+00">
                  <c:v>-6.4401099999999998E-3</c:v>
                </c:pt>
                <c:pt idx="17321" formatCode="0.00E+00">
                  <c:v>-6.4481699999999996E-3</c:v>
                </c:pt>
                <c:pt idx="17322" formatCode="0.00E+00">
                  <c:v>-6.4965800000000001E-3</c:v>
                </c:pt>
                <c:pt idx="17323" formatCode="0.00E+00">
                  <c:v>-6.5318599999999996E-3</c:v>
                </c:pt>
                <c:pt idx="17324" formatCode="0.00E+00">
                  <c:v>-6.5565099999999998E-3</c:v>
                </c:pt>
                <c:pt idx="17325" formatCode="0.00E+00">
                  <c:v>-6.6079600000000004E-3</c:v>
                </c:pt>
                <c:pt idx="17326" formatCode="0.00E+00">
                  <c:v>-6.6259200000000004E-3</c:v>
                </c:pt>
                <c:pt idx="17327" formatCode="0.00E+00">
                  <c:v>-6.6675399999999996E-3</c:v>
                </c:pt>
                <c:pt idx="17328" formatCode="0.00E+00">
                  <c:v>-6.7090199999999996E-3</c:v>
                </c:pt>
                <c:pt idx="17329" formatCode="0.00E+00">
                  <c:v>-6.72296E-3</c:v>
                </c:pt>
                <c:pt idx="17330" formatCode="0.00E+00">
                  <c:v>-6.7870600000000001E-3</c:v>
                </c:pt>
                <c:pt idx="17331" formatCode="0.00E+00">
                  <c:v>-6.7915900000000001E-3</c:v>
                </c:pt>
                <c:pt idx="17332" formatCode="0.00E+00">
                  <c:v>-6.84608E-3</c:v>
                </c:pt>
                <c:pt idx="17333" formatCode="0.00E+00">
                  <c:v>-6.8766499999999998E-3</c:v>
                </c:pt>
                <c:pt idx="17334" formatCode="0.00E+00">
                  <c:v>-6.8934900000000004E-3</c:v>
                </c:pt>
                <c:pt idx="17335" formatCode="0.00E+00">
                  <c:v>-6.9608500000000002E-3</c:v>
                </c:pt>
                <c:pt idx="17336" formatCode="0.00E+00">
                  <c:v>-6.9512899999999997E-3</c:v>
                </c:pt>
                <c:pt idx="17337" formatCode="0.00E+00">
                  <c:v>-7.0258400000000002E-3</c:v>
                </c:pt>
                <c:pt idx="17338" formatCode="0.00E+00">
                  <c:v>-7.0312600000000001E-3</c:v>
                </c:pt>
                <c:pt idx="17339" formatCode="0.00E+00">
                  <c:v>-7.0723299999999999E-3</c:v>
                </c:pt>
                <c:pt idx="17340" formatCode="0.00E+00">
                  <c:v>-7.1208599999999997E-3</c:v>
                </c:pt>
                <c:pt idx="17341" formatCode="0.00E+00">
                  <c:v>-7.1206400000000001E-3</c:v>
                </c:pt>
                <c:pt idx="17342" formatCode="0.00E+00">
                  <c:v>-7.1969E-3</c:v>
                </c:pt>
                <c:pt idx="17343" formatCode="0.00E+00">
                  <c:v>-7.1883199999999998E-3</c:v>
                </c:pt>
                <c:pt idx="17344" formatCode="0.00E+00">
                  <c:v>-7.2498299999999996E-3</c:v>
                </c:pt>
                <c:pt idx="17345" formatCode="0.00E+00">
                  <c:v>-7.2717499999999996E-3</c:v>
                </c:pt>
                <c:pt idx="17346" formatCode="0.00E+00">
                  <c:v>-7.2946900000000004E-3</c:v>
                </c:pt>
                <c:pt idx="17347" formatCode="0.00E+00">
                  <c:v>-7.3517799999999996E-3</c:v>
                </c:pt>
                <c:pt idx="17348" formatCode="0.00E+00">
                  <c:v>-7.3524999999999997E-3</c:v>
                </c:pt>
                <c:pt idx="17349" formatCode="0.00E+00">
                  <c:v>-7.4138099999999998E-3</c:v>
                </c:pt>
                <c:pt idx="17350" formatCode="0.00E+00">
                  <c:v>-7.4277400000000004E-3</c:v>
                </c:pt>
                <c:pt idx="17351" formatCode="0.00E+00">
                  <c:v>-7.4642500000000004E-3</c:v>
                </c:pt>
                <c:pt idx="17352" formatCode="0.00E+00">
                  <c:v>-7.5053899999999998E-3</c:v>
                </c:pt>
                <c:pt idx="17353" formatCode="0.00E+00">
                  <c:v>-7.5196999999999998E-3</c:v>
                </c:pt>
                <c:pt idx="17354" formatCode="0.00E+00">
                  <c:v>-7.5684799999999998E-3</c:v>
                </c:pt>
                <c:pt idx="17355" formatCode="0.00E+00">
                  <c:v>-7.5884400000000001E-3</c:v>
                </c:pt>
                <c:pt idx="17356" formatCode="0.00E+00">
                  <c:v>-7.6198400000000001E-3</c:v>
                </c:pt>
                <c:pt idx="17357" formatCode="0.00E+00">
                  <c:v>-7.6616499999999999E-3</c:v>
                </c:pt>
                <c:pt idx="17358" formatCode="0.00E+00">
                  <c:v>-7.6750799999999999E-3</c:v>
                </c:pt>
                <c:pt idx="17359" formatCode="0.00E+00">
                  <c:v>-7.7239500000000003E-3</c:v>
                </c:pt>
                <c:pt idx="17360" formatCode="0.00E+00">
                  <c:v>-7.7447100000000001E-3</c:v>
                </c:pt>
                <c:pt idx="17361" formatCode="0.00E+00">
                  <c:v>-7.7741299999999998E-3</c:v>
                </c:pt>
                <c:pt idx="17362" formatCode="0.00E+00">
                  <c:v>-7.8203999999999999E-3</c:v>
                </c:pt>
                <c:pt idx="17363" formatCode="0.00E+00">
                  <c:v>-7.8242599999999995E-3</c:v>
                </c:pt>
                <c:pt idx="17364" formatCode="0.00E+00">
                  <c:v>-7.8838599999999995E-3</c:v>
                </c:pt>
                <c:pt idx="17365" formatCode="0.00E+00">
                  <c:v>-7.8882199999999996E-3</c:v>
                </c:pt>
                <c:pt idx="17366" formatCode="0.00E+00">
                  <c:v>-7.9305999999999995E-3</c:v>
                </c:pt>
                <c:pt idx="17367" formatCode="0.00E+00">
                  <c:v>-7.9642199999999993E-3</c:v>
                </c:pt>
                <c:pt idx="17368" formatCode="0.00E+00">
                  <c:v>-7.9731200000000002E-3</c:v>
                </c:pt>
                <c:pt idx="17369" formatCode="0.00E+00">
                  <c:v>-8.0356500000000001E-3</c:v>
                </c:pt>
                <c:pt idx="17370" formatCode="0.00E+00">
                  <c:v>-8.0287599999999994E-3</c:v>
                </c:pt>
                <c:pt idx="17371" formatCode="0.00E+00">
                  <c:v>-8.0899600000000002E-3</c:v>
                </c:pt>
                <c:pt idx="17372" formatCode="0.00E+00">
                  <c:v>-8.1005999999999995E-3</c:v>
                </c:pt>
                <c:pt idx="17373" formatCode="0.00E+00">
                  <c:v>-8.1311100000000004E-3</c:v>
                </c:pt>
                <c:pt idx="17374" formatCode="0.00E+00">
                  <c:v>-8.1746000000000006E-3</c:v>
                </c:pt>
                <c:pt idx="17375" formatCode="0.00E+00">
                  <c:v>-8.1755500000000002E-3</c:v>
                </c:pt>
                <c:pt idx="17376" formatCode="0.00E+00">
                  <c:v>-8.2353700000000005E-3</c:v>
                </c:pt>
                <c:pt idx="17377" formatCode="0.00E+00">
                  <c:v>-8.2345200000000004E-3</c:v>
                </c:pt>
                <c:pt idx="17378" formatCode="0.00E+00">
                  <c:v>-8.2820700000000008E-3</c:v>
                </c:pt>
                <c:pt idx="17379" formatCode="0.00E+00">
                  <c:v>-8.3048900000000005E-3</c:v>
                </c:pt>
                <c:pt idx="17380" formatCode="0.00E+00">
                  <c:v>-8.3281499999999994E-3</c:v>
                </c:pt>
                <c:pt idx="17381" formatCode="0.00E+00">
                  <c:v>-8.3691100000000008E-3</c:v>
                </c:pt>
                <c:pt idx="17382" formatCode="0.00E+00">
                  <c:v>-8.3753600000000001E-3</c:v>
                </c:pt>
                <c:pt idx="17383" formatCode="0.00E+00">
                  <c:v>-8.4201199999999997E-3</c:v>
                </c:pt>
                <c:pt idx="17384" formatCode="0.00E+00">
                  <c:v>-8.4512800000000003E-3</c:v>
                </c:pt>
                <c:pt idx="17385" formatCode="0.00E+00">
                  <c:v>-8.4986599999999999E-3</c:v>
                </c:pt>
                <c:pt idx="17386" formatCode="0.00E+00">
                  <c:v>-8.5304500000000002E-3</c:v>
                </c:pt>
                <c:pt idx="17387" formatCode="0.00E+00">
                  <c:v>-8.5376199999999992E-3</c:v>
                </c:pt>
                <c:pt idx="17388" formatCode="0.00E+00">
                  <c:v>-8.5462200000000002E-3</c:v>
                </c:pt>
                <c:pt idx="17389" formatCode="0.00E+00">
                  <c:v>-8.5568799999999993E-3</c:v>
                </c:pt>
                <c:pt idx="17390" formatCode="0.00E+00">
                  <c:v>-8.5645500000000006E-3</c:v>
                </c:pt>
                <c:pt idx="17391" formatCode="0.00E+00">
                  <c:v>-8.5844500000000004E-3</c:v>
                </c:pt>
                <c:pt idx="17392" formatCode="0.00E+00">
                  <c:v>-8.5873900000000003E-3</c:v>
                </c:pt>
                <c:pt idx="17393" formatCode="0.00E+00">
                  <c:v>-8.6008000000000005E-3</c:v>
                </c:pt>
                <c:pt idx="17394" formatCode="0.00E+00">
                  <c:v>-8.61373E-3</c:v>
                </c:pt>
                <c:pt idx="17395" formatCode="0.00E+00">
                  <c:v>-8.6124099999999992E-3</c:v>
                </c:pt>
                <c:pt idx="17396" formatCode="0.00E+00">
                  <c:v>-8.6396100000000007E-3</c:v>
                </c:pt>
                <c:pt idx="17397" formatCode="0.00E+00">
                  <c:v>-8.6288500000000004E-3</c:v>
                </c:pt>
                <c:pt idx="17398" formatCode="0.00E+00">
                  <c:v>-8.6571800000000004E-3</c:v>
                </c:pt>
                <c:pt idx="17399" formatCode="0.00E+00">
                  <c:v>-8.6551200000000005E-3</c:v>
                </c:pt>
                <c:pt idx="17400" formatCode="0.00E+00">
                  <c:v>-8.6663899999999995E-3</c:v>
                </c:pt>
                <c:pt idx="17401" formatCode="0.00E+00">
                  <c:v>-8.6859099999999998E-3</c:v>
                </c:pt>
                <c:pt idx="17402" formatCode="0.00E+00">
                  <c:v>-8.6752400000000007E-3</c:v>
                </c:pt>
                <c:pt idx="17403" formatCode="0.00E+00">
                  <c:v>-8.7097300000000006E-3</c:v>
                </c:pt>
                <c:pt idx="17404" formatCode="0.00E+00">
                  <c:v>-8.6915299999999994E-3</c:v>
                </c:pt>
                <c:pt idx="17405" formatCode="0.00E+00">
                  <c:v>-8.7207900000000008E-3</c:v>
                </c:pt>
                <c:pt idx="17406" formatCode="0.00E+00">
                  <c:v>-8.7172800000000009E-3</c:v>
                </c:pt>
                <c:pt idx="17407" formatCode="0.00E+00">
                  <c:v>-8.7252700000000002E-3</c:v>
                </c:pt>
                <c:pt idx="17408" formatCode="0.00E+00">
                  <c:v>-8.7451000000000004E-3</c:v>
                </c:pt>
                <c:pt idx="17409" formatCode="0.00E+00">
                  <c:v>-8.7330199999999993E-3</c:v>
                </c:pt>
                <c:pt idx="17410" formatCode="0.00E+00">
                  <c:v>-8.7656299999999999E-3</c:v>
                </c:pt>
                <c:pt idx="17411" formatCode="0.00E+00">
                  <c:v>-8.7504000000000002E-3</c:v>
                </c:pt>
                <c:pt idx="17412" formatCode="0.00E+00">
                  <c:v>-8.7760300000000006E-3</c:v>
                </c:pt>
                <c:pt idx="17413" formatCode="0.00E+00">
                  <c:v>-8.7733700000000008E-3</c:v>
                </c:pt>
                <c:pt idx="17414" formatCode="0.00E+00">
                  <c:v>-8.7801300000000006E-3</c:v>
                </c:pt>
                <c:pt idx="17415" formatCode="0.00E+00">
                  <c:v>-8.7944900000000003E-3</c:v>
                </c:pt>
                <c:pt idx="17416" formatCode="0.00E+00">
                  <c:v>-8.7876199999999995E-3</c:v>
                </c:pt>
                <c:pt idx="17417" formatCode="0.00E+00">
                  <c:v>-8.8099000000000007E-3</c:v>
                </c:pt>
                <c:pt idx="17418" formatCode="0.00E+00">
                  <c:v>-8.8017000000000008E-3</c:v>
                </c:pt>
                <c:pt idx="17419" formatCode="0.00E+00">
                  <c:v>-8.8196899999999998E-3</c:v>
                </c:pt>
                <c:pt idx="17420" formatCode="0.00E+00">
                  <c:v>-8.8196500000000001E-3</c:v>
                </c:pt>
                <c:pt idx="17421" formatCode="0.00E+00">
                  <c:v>-8.8287999999999995E-3</c:v>
                </c:pt>
                <c:pt idx="17422" formatCode="0.00E+00">
                  <c:v>-8.8357399999999999E-3</c:v>
                </c:pt>
                <c:pt idx="17423" formatCode="0.00E+00">
                  <c:v>-8.8380999999999998E-3</c:v>
                </c:pt>
                <c:pt idx="17424" formatCode="0.00E+00">
                  <c:v>-8.8464700000000004E-3</c:v>
                </c:pt>
                <c:pt idx="17425" formatCode="0.00E+00">
                  <c:v>-8.8479100000000005E-3</c:v>
                </c:pt>
                <c:pt idx="17426" formatCode="0.00E+00">
                  <c:v>-8.8561300000000003E-3</c:v>
                </c:pt>
                <c:pt idx="17427" formatCode="0.00E+00">
                  <c:v>-8.8572700000000004E-3</c:v>
                </c:pt>
                <c:pt idx="17428" formatCode="0.00E+00">
                  <c:v>-8.8672000000000004E-3</c:v>
                </c:pt>
                <c:pt idx="17429" formatCode="0.00E+00">
                  <c:v>-8.8655000000000001E-3</c:v>
                </c:pt>
                <c:pt idx="17430" formatCode="0.00E+00">
                  <c:v>-8.87895E-3</c:v>
                </c:pt>
                <c:pt idx="17431" formatCode="0.00E+00">
                  <c:v>-8.8749399999999996E-3</c:v>
                </c:pt>
                <c:pt idx="17432" formatCode="0.00E+00">
                  <c:v>-8.8870200000000007E-3</c:v>
                </c:pt>
                <c:pt idx="17433" formatCode="0.00E+00">
                  <c:v>-8.8865799999999998E-3</c:v>
                </c:pt>
                <c:pt idx="17434" formatCode="0.00E+00">
                  <c:v>-8.8889399999999997E-3</c:v>
                </c:pt>
                <c:pt idx="17435" formatCode="0.00E+00">
                  <c:v>-8.8993600000000003E-3</c:v>
                </c:pt>
                <c:pt idx="17436" formatCode="0.00E+00">
                  <c:v>-8.8889299999999997E-3</c:v>
                </c:pt>
                <c:pt idx="17437" formatCode="0.00E+00">
                  <c:v>-8.9094900000000008E-3</c:v>
                </c:pt>
                <c:pt idx="17438" formatCode="0.00E+00">
                  <c:v>-8.8942899999999991E-3</c:v>
                </c:pt>
                <c:pt idx="17439" formatCode="0.00E+00">
                  <c:v>-8.9130700000000004E-3</c:v>
                </c:pt>
                <c:pt idx="17440" formatCode="0.00E+00">
                  <c:v>-8.9073499999999996E-3</c:v>
                </c:pt>
                <c:pt idx="17441" formatCode="0.00E+00">
                  <c:v>-8.9102799999999996E-3</c:v>
                </c:pt>
                <c:pt idx="17442" formatCode="0.00E+00">
                  <c:v>-8.9221400000000003E-3</c:v>
                </c:pt>
                <c:pt idx="17443" formatCode="0.00E+00">
                  <c:v>-8.9068199999999993E-3</c:v>
                </c:pt>
                <c:pt idx="17444" formatCode="0.00E+00">
                  <c:v>-8.9303400000000002E-3</c:v>
                </c:pt>
                <c:pt idx="17445" formatCode="0.00E+00">
                  <c:v>-8.9102799999999996E-3</c:v>
                </c:pt>
                <c:pt idx="17446" formatCode="0.00E+00">
                  <c:v>-8.9286699999999997E-3</c:v>
                </c:pt>
                <c:pt idx="17447" formatCode="0.00E+00">
                  <c:v>-8.9215200000000005E-3</c:v>
                </c:pt>
                <c:pt idx="17448" formatCode="0.00E+00">
                  <c:v>-8.9218600000000002E-3</c:v>
                </c:pt>
                <c:pt idx="17449" formatCode="0.00E+00">
                  <c:v>-8.9337500000000007E-3</c:v>
                </c:pt>
                <c:pt idx="17450" formatCode="0.00E+00">
                  <c:v>-8.9186100000000004E-3</c:v>
                </c:pt>
                <c:pt idx="17451" formatCode="0.00E+00">
                  <c:v>-8.93854E-3</c:v>
                </c:pt>
                <c:pt idx="17452" formatCode="0.00E+00">
                  <c:v>-8.9225099999999998E-3</c:v>
                </c:pt>
                <c:pt idx="17453" formatCode="0.00E+00">
                  <c:v>-8.9341899999999998E-3</c:v>
                </c:pt>
                <c:pt idx="17454" formatCode="0.00E+00">
                  <c:v>-8.9304899999999993E-3</c:v>
                </c:pt>
                <c:pt idx="17455" formatCode="0.00E+00">
                  <c:v>-8.9276500000000005E-3</c:v>
                </c:pt>
                <c:pt idx="17456" formatCode="0.00E+00">
                  <c:v>-8.9354099999999995E-3</c:v>
                </c:pt>
                <c:pt idx="17457" formatCode="0.00E+00">
                  <c:v>-8.9254799999999995E-3</c:v>
                </c:pt>
                <c:pt idx="17458" formatCode="0.00E+00">
                  <c:v>-8.9339299999999996E-3</c:v>
                </c:pt>
                <c:pt idx="17459" formatCode="0.00E+00">
                  <c:v>-8.9284299999999994E-3</c:v>
                </c:pt>
                <c:pt idx="17460" formatCode="0.00E+00">
                  <c:v>-8.9297300000000003E-3</c:v>
                </c:pt>
                <c:pt idx="17461" formatCode="0.00E+00">
                  <c:v>-8.9305300000000008E-3</c:v>
                </c:pt>
                <c:pt idx="17462" formatCode="0.00E+00">
                  <c:v>-8.9274999999999997E-3</c:v>
                </c:pt>
                <c:pt idx="17463" formatCode="0.00E+00">
                  <c:v>-8.9274300000000001E-3</c:v>
                </c:pt>
                <c:pt idx="17464" formatCode="0.00E+00">
                  <c:v>-8.9282900000000002E-3</c:v>
                </c:pt>
                <c:pt idx="17465" formatCode="0.00E+00">
                  <c:v>-8.9215800000000001E-3</c:v>
                </c:pt>
                <c:pt idx="17466" formatCode="0.00E+00">
                  <c:v>-8.9269199999999996E-3</c:v>
                </c:pt>
                <c:pt idx="17467" formatCode="0.00E+00">
                  <c:v>-8.9183600000000002E-3</c:v>
                </c:pt>
                <c:pt idx="17468" formatCode="0.00E+00">
                  <c:v>-8.9197900000000004E-3</c:v>
                </c:pt>
                <c:pt idx="17469" formatCode="0.00E+00">
                  <c:v>-8.9203200000000007E-3</c:v>
                </c:pt>
                <c:pt idx="17470" formatCode="0.00E+00">
                  <c:v>-8.9097699999999991E-3</c:v>
                </c:pt>
                <c:pt idx="17471" formatCode="0.00E+00">
                  <c:v>-8.9215500000000003E-3</c:v>
                </c:pt>
                <c:pt idx="17472" formatCode="0.00E+00">
                  <c:v>-8.9031800000000001E-3</c:v>
                </c:pt>
                <c:pt idx="17473" formatCode="0.00E+00">
                  <c:v>-8.91517E-3</c:v>
                </c:pt>
                <c:pt idx="17474" formatCode="0.00E+00">
                  <c:v>-8.9036299999999992E-3</c:v>
                </c:pt>
                <c:pt idx="17475" formatCode="0.00E+00">
                  <c:v>-8.9009199999999997E-3</c:v>
                </c:pt>
                <c:pt idx="17476" formatCode="0.00E+00">
                  <c:v>-8.9059399999999993E-3</c:v>
                </c:pt>
                <c:pt idx="17477" formatCode="0.00E+00">
                  <c:v>-8.8865200000000002E-3</c:v>
                </c:pt>
                <c:pt idx="17478" formatCode="0.00E+00">
                  <c:v>-8.9024599999999992E-3</c:v>
                </c:pt>
                <c:pt idx="17479" formatCode="0.00E+00">
                  <c:v>-8.8806100000000006E-3</c:v>
                </c:pt>
                <c:pt idx="17480" formatCode="0.00E+00">
                  <c:v>-8.8901999999999991E-3</c:v>
                </c:pt>
                <c:pt idx="17481" formatCode="0.00E+00">
                  <c:v>-8.8820900000000005E-3</c:v>
                </c:pt>
                <c:pt idx="17482" formatCode="0.00E+00">
                  <c:v>-8.8740399999999997E-3</c:v>
                </c:pt>
                <c:pt idx="17483" formatCode="0.00E+00">
                  <c:v>-8.8818200000000003E-3</c:v>
                </c:pt>
                <c:pt idx="17484" formatCode="0.00E+00">
                  <c:v>-8.8616700000000003E-3</c:v>
                </c:pt>
                <c:pt idx="17485" formatCode="0.00E+00">
                  <c:v>-8.8718500000000006E-3</c:v>
                </c:pt>
                <c:pt idx="17486" formatCode="0.00E+00">
                  <c:v>-8.8552200000000005E-3</c:v>
                </c:pt>
                <c:pt idx="17487" formatCode="0.00E+00">
                  <c:v>-8.8546600000000003E-3</c:v>
                </c:pt>
                <c:pt idx="17488" formatCode="0.00E+00">
                  <c:v>-8.8511700000000002E-3</c:v>
                </c:pt>
                <c:pt idx="17489" formatCode="0.00E+00">
                  <c:v>-8.8393299999999994E-3</c:v>
                </c:pt>
                <c:pt idx="17490" formatCode="0.00E+00">
                  <c:v>-8.8424100000000002E-3</c:v>
                </c:pt>
                <c:pt idx="17491" formatCode="0.00E+00">
                  <c:v>-8.8300900000000005E-3</c:v>
                </c:pt>
                <c:pt idx="17492" formatCode="0.00E+00">
                  <c:v>-8.8286200000000006E-3</c:v>
                </c:pt>
                <c:pt idx="17493" formatCode="0.00E+00">
                  <c:v>-8.8244099999999995E-3</c:v>
                </c:pt>
                <c:pt idx="17494" formatCode="0.00E+00">
                  <c:v>-8.8142800000000007E-3</c:v>
                </c:pt>
                <c:pt idx="17495" formatCode="0.00E+00">
                  <c:v>-8.8124999999999992E-3</c:v>
                </c:pt>
                <c:pt idx="17496" formatCode="0.00E+00">
                  <c:v>-8.8020500000000005E-3</c:v>
                </c:pt>
                <c:pt idx="17497" formatCode="0.00E+00">
                  <c:v>-8.7943499999999994E-3</c:v>
                </c:pt>
                <c:pt idx="17498" formatCode="0.00E+00">
                  <c:v>-8.7932700000000006E-3</c:v>
                </c:pt>
                <c:pt idx="17499" formatCode="0.00E+00">
                  <c:v>-8.7769400000000004E-3</c:v>
                </c:pt>
                <c:pt idx="17500" formatCode="0.00E+00">
                  <c:v>-8.7807200000000005E-3</c:v>
                </c:pt>
                <c:pt idx="17501" formatCode="0.00E+00">
                  <c:v>-8.7656399999999999E-3</c:v>
                </c:pt>
                <c:pt idx="17502" formatCode="0.00E+00">
                  <c:v>-8.7626600000000002E-3</c:v>
                </c:pt>
                <c:pt idx="17503" formatCode="0.00E+00">
                  <c:v>-8.7599700000000006E-3</c:v>
                </c:pt>
                <c:pt idx="17504" formatCode="0.00E+00">
                  <c:v>-8.7415700000000006E-3</c:v>
                </c:pt>
                <c:pt idx="17505" formatCode="0.00E+00">
                  <c:v>-8.7486999999999999E-3</c:v>
                </c:pt>
                <c:pt idx="17506" formatCode="0.00E+00">
                  <c:v>-8.7237600000000005E-3</c:v>
                </c:pt>
                <c:pt idx="17507" formatCode="0.00E+00">
                  <c:v>-8.7289700000000008E-3</c:v>
                </c:pt>
                <c:pt idx="17508" formatCode="0.00E+00">
                  <c:v>-8.7138700000000003E-3</c:v>
                </c:pt>
                <c:pt idx="17509" formatCode="0.00E+00">
                  <c:v>-8.7035900000000006E-3</c:v>
                </c:pt>
                <c:pt idx="17510" formatCode="0.00E+00">
                  <c:v>-8.7049999999999992E-3</c:v>
                </c:pt>
                <c:pt idx="17511" formatCode="0.00E+00">
                  <c:v>-8.6826999999999998E-3</c:v>
                </c:pt>
                <c:pt idx="17512" formatCode="0.00E+00">
                  <c:v>-8.6935999999999992E-3</c:v>
                </c:pt>
                <c:pt idx="17513" formatCode="0.00E+00">
                  <c:v>-8.6721400000000001E-3</c:v>
                </c:pt>
                <c:pt idx="17514" formatCode="0.00E+00">
                  <c:v>-8.6734900000000007E-3</c:v>
                </c:pt>
                <c:pt idx="17515" formatCode="0.00E+00">
                  <c:v>-8.6628699999999996E-3</c:v>
                </c:pt>
                <c:pt idx="17516" formatCode="0.00E+00">
                  <c:v>-8.6495900000000004E-3</c:v>
                </c:pt>
                <c:pt idx="17517" formatCode="0.00E+00">
                  <c:v>-8.6507300000000006E-3</c:v>
                </c:pt>
                <c:pt idx="17518" formatCode="0.00E+00">
                  <c:v>-8.6307699999999994E-3</c:v>
                </c:pt>
                <c:pt idx="17519" formatCode="0.00E+00">
                  <c:v>-8.6322499999999993E-3</c:v>
                </c:pt>
                <c:pt idx="17520" formatCode="0.00E+00">
                  <c:v>-8.6173099999999996E-3</c:v>
                </c:pt>
                <c:pt idx="17521" formatCode="0.00E+00">
                  <c:v>-8.6122300000000002E-3</c:v>
                </c:pt>
                <c:pt idx="17522" formatCode="0.00E+00">
                  <c:v>-8.6058100000000002E-3</c:v>
                </c:pt>
                <c:pt idx="17523" formatCode="0.00E+00">
                  <c:v>-8.5942599999999994E-3</c:v>
                </c:pt>
                <c:pt idx="17524" formatCode="0.00E+00">
                  <c:v>-8.5878800000000009E-3</c:v>
                </c:pt>
                <c:pt idx="17525" formatCode="0.00E+00">
                  <c:v>-8.5766200000000001E-3</c:v>
                </c:pt>
                <c:pt idx="17526" formatCode="0.00E+00">
                  <c:v>-8.5661399999999999E-3</c:v>
                </c:pt>
                <c:pt idx="17527" formatCode="0.00E+00">
                  <c:v>-8.5584500000000004E-3</c:v>
                </c:pt>
                <c:pt idx="17528" formatCode="0.00E+00">
                  <c:v>-8.5460999999999992E-3</c:v>
                </c:pt>
                <c:pt idx="17529" formatCode="0.00E+00">
                  <c:v>-8.5366299999999999E-3</c:v>
                </c:pt>
                <c:pt idx="17530" formatCode="0.00E+00">
                  <c:v>-8.5300500000000008E-3</c:v>
                </c:pt>
                <c:pt idx="17531" formatCode="0.00E+00">
                  <c:v>-8.5151700000000007E-3</c:v>
                </c:pt>
                <c:pt idx="17532" formatCode="0.00E+00">
                  <c:v>-8.5150099999999999E-3</c:v>
                </c:pt>
                <c:pt idx="17533" formatCode="0.00E+00">
                  <c:v>-8.4954200000000001E-3</c:v>
                </c:pt>
                <c:pt idx="17534" formatCode="0.00E+00">
                  <c:v>-8.4920099999999995E-3</c:v>
                </c:pt>
                <c:pt idx="17535" formatCode="0.00E+00">
                  <c:v>-8.4777499999999992E-3</c:v>
                </c:pt>
                <c:pt idx="17536" formatCode="0.00E+00">
                  <c:v>-8.4637700000000007E-3</c:v>
                </c:pt>
                <c:pt idx="17537" formatCode="0.00E+00">
                  <c:v>-8.4609400000000001E-3</c:v>
                </c:pt>
                <c:pt idx="17538" formatCode="0.00E+00">
                  <c:v>-8.4364699999999997E-3</c:v>
                </c:pt>
                <c:pt idx="17539" formatCode="0.00E+00">
                  <c:v>-8.4398200000000007E-3</c:v>
                </c:pt>
                <c:pt idx="17540" formatCode="0.00E+00">
                  <c:v>-8.4167800000000004E-3</c:v>
                </c:pt>
                <c:pt idx="17541" formatCode="0.00E+00">
                  <c:v>-8.4150200000000005E-3</c:v>
                </c:pt>
                <c:pt idx="17542" formatCode="0.00E+00">
                  <c:v>-8.4027500000000005E-3</c:v>
                </c:pt>
                <c:pt idx="17543" formatCode="0.00E+00">
                  <c:v>-8.3859799999999995E-3</c:v>
                </c:pt>
                <c:pt idx="17544" formatCode="0.00E+00">
                  <c:v>-8.3843300000000006E-3</c:v>
                </c:pt>
                <c:pt idx="17545" formatCode="0.00E+00">
                  <c:v>-8.3580800000000004E-3</c:v>
                </c:pt>
                <c:pt idx="17546" formatCode="0.00E+00">
                  <c:v>-8.3589600000000003E-3</c:v>
                </c:pt>
                <c:pt idx="17547" formatCode="0.00E+00">
                  <c:v>-8.3349600000000006E-3</c:v>
                </c:pt>
                <c:pt idx="17548" formatCode="0.00E+00">
                  <c:v>-8.3281599999999994E-3</c:v>
                </c:pt>
                <c:pt idx="17549" formatCode="0.00E+00">
                  <c:v>-8.3156099999999993E-3</c:v>
                </c:pt>
                <c:pt idx="17550" formatCode="0.00E+00">
                  <c:v>-8.3009199999999998E-3</c:v>
                </c:pt>
                <c:pt idx="17551" formatCode="0.00E+00">
                  <c:v>-8.2983999999999992E-3</c:v>
                </c:pt>
                <c:pt idx="17552" formatCode="0.00E+00">
                  <c:v>-8.2787799999999995E-3</c:v>
                </c:pt>
                <c:pt idx="17553" formatCode="0.00E+00">
                  <c:v>-8.2755399999999996E-3</c:v>
                </c:pt>
                <c:pt idx="17554" formatCode="0.00E+00">
                  <c:v>-8.2566400000000009E-3</c:v>
                </c:pt>
                <c:pt idx="17555" formatCode="0.00E+00">
                  <c:v>-8.2474699999999998E-3</c:v>
                </c:pt>
                <c:pt idx="17556" formatCode="0.00E+00">
                  <c:v>-8.23254E-3</c:v>
                </c:pt>
                <c:pt idx="17557" formatCode="0.00E+00">
                  <c:v>-8.2190500000000003E-3</c:v>
                </c:pt>
                <c:pt idx="17558" formatCode="0.00E+00">
                  <c:v>-8.2073700000000003E-3</c:v>
                </c:pt>
                <c:pt idx="17559" formatCode="0.00E+00">
                  <c:v>-8.1934099999999999E-3</c:v>
                </c:pt>
                <c:pt idx="17560" formatCode="0.00E+00">
                  <c:v>-8.1832899999999993E-3</c:v>
                </c:pt>
                <c:pt idx="17561" formatCode="0.00E+00">
                  <c:v>-8.1691300000000001E-3</c:v>
                </c:pt>
                <c:pt idx="17562" formatCode="0.00E+00">
                  <c:v>-8.1592699999999997E-3</c:v>
                </c:pt>
                <c:pt idx="17563" formatCode="0.00E+00">
                  <c:v>-8.1423599999999995E-3</c:v>
                </c:pt>
                <c:pt idx="17564" formatCode="0.00E+00">
                  <c:v>-8.1329599999999998E-3</c:v>
                </c:pt>
                <c:pt idx="17565" formatCode="0.00E+00">
                  <c:v>-8.1133200000000003E-3</c:v>
                </c:pt>
                <c:pt idx="17566" formatCode="0.00E+00">
                  <c:v>-8.1034799999999997E-3</c:v>
                </c:pt>
                <c:pt idx="17567" formatCode="0.00E+00">
                  <c:v>-8.0855300000000005E-3</c:v>
                </c:pt>
                <c:pt idx="17568" formatCode="0.00E+00">
                  <c:v>-8.0723700000000006E-3</c:v>
                </c:pt>
                <c:pt idx="17569" formatCode="0.00E+00">
                  <c:v>-8.06079E-3</c:v>
                </c:pt>
                <c:pt idx="17570" formatCode="0.00E+00">
                  <c:v>-8.0420100000000005E-3</c:v>
                </c:pt>
                <c:pt idx="17571" formatCode="0.00E+00">
                  <c:v>-8.0361200000000008E-3</c:v>
                </c:pt>
                <c:pt idx="17572" formatCode="0.00E+00">
                  <c:v>-8.0128999999999999E-3</c:v>
                </c:pt>
                <c:pt idx="17573" formatCode="0.00E+00">
                  <c:v>-8.0066800000000004E-3</c:v>
                </c:pt>
                <c:pt idx="17574" formatCode="0.00E+00">
                  <c:v>-7.9847200000000007E-3</c:v>
                </c:pt>
                <c:pt idx="17575" formatCode="0.00E+00">
                  <c:v>-7.9717099999999999E-3</c:v>
                </c:pt>
                <c:pt idx="17576" formatCode="0.00E+00">
                  <c:v>-7.9569900000000006E-3</c:v>
                </c:pt>
                <c:pt idx="17577" formatCode="0.00E+00">
                  <c:v>-7.9358299999999996E-3</c:v>
                </c:pt>
                <c:pt idx="17578" formatCode="0.00E+00">
                  <c:v>-7.9286400000000007E-3</c:v>
                </c:pt>
                <c:pt idx="17579" formatCode="0.00E+00">
                  <c:v>-7.9035800000000003E-3</c:v>
                </c:pt>
                <c:pt idx="17580" formatCode="0.00E+00">
                  <c:v>-7.8978799999999995E-3</c:v>
                </c:pt>
                <c:pt idx="17581" formatCode="0.00E+00">
                  <c:v>-7.8752800000000001E-3</c:v>
                </c:pt>
                <c:pt idx="17582" formatCode="0.00E+00">
                  <c:v>-7.8634599999999992E-3</c:v>
                </c:pt>
                <c:pt idx="17583" formatCode="0.00E+00">
                  <c:v>-7.8470299999999996E-3</c:v>
                </c:pt>
                <c:pt idx="17584" formatCode="0.00E+00">
                  <c:v>-7.8261500000000005E-3</c:v>
                </c:pt>
                <c:pt idx="17585" formatCode="0.00E+00">
                  <c:v>-7.8152599999999992E-3</c:v>
                </c:pt>
                <c:pt idx="17586" formatCode="0.00E+00">
                  <c:v>-7.7899500000000003E-3</c:v>
                </c:pt>
                <c:pt idx="17587" formatCode="0.00E+00">
                  <c:v>-7.7804399999999996E-3</c:v>
                </c:pt>
                <c:pt idx="17588" formatCode="0.00E+00">
                  <c:v>-7.7571699999999999E-3</c:v>
                </c:pt>
                <c:pt idx="17589" formatCode="0.00E+00">
                  <c:v>-7.7441799999999998E-3</c:v>
                </c:pt>
                <c:pt idx="17590" formatCode="0.00E+00">
                  <c:v>-7.7263799999999997E-3</c:v>
                </c:pt>
                <c:pt idx="17591" formatCode="0.00E+00">
                  <c:v>-7.7080999999999998E-3</c:v>
                </c:pt>
                <c:pt idx="17592" formatCode="0.00E+00">
                  <c:v>-7.6939699999999996E-3</c:v>
                </c:pt>
                <c:pt idx="17593" formatCode="0.00E+00">
                  <c:v>-7.6716199999999997E-3</c:v>
                </c:pt>
                <c:pt idx="17594" formatCode="0.00E+00">
                  <c:v>-7.6570700000000002E-3</c:v>
                </c:pt>
                <c:pt idx="17595" formatCode="0.00E+00">
                  <c:v>-7.6346299999999999E-3</c:v>
                </c:pt>
                <c:pt idx="17596" formatCode="0.00E+00">
                  <c:v>-7.6183900000000001E-3</c:v>
                </c:pt>
                <c:pt idx="17597" formatCode="0.00E+00">
                  <c:v>-7.5979400000000001E-3</c:v>
                </c:pt>
                <c:pt idx="17598" formatCode="0.00E+00">
                  <c:v>-7.5803199999999998E-3</c:v>
                </c:pt>
                <c:pt idx="17599" formatCode="0.00E+00">
                  <c:v>-7.5612199999999996E-3</c:v>
                </c:pt>
                <c:pt idx="17600" formatCode="0.00E+00">
                  <c:v>-7.5434300000000003E-3</c:v>
                </c:pt>
                <c:pt idx="17601" formatCode="0.00E+00">
                  <c:v>-7.5246699999999998E-3</c:v>
                </c:pt>
                <c:pt idx="17602" formatCode="0.00E+00">
                  <c:v>-7.5054500000000003E-3</c:v>
                </c:pt>
                <c:pt idx="17603" formatCode="0.00E+00">
                  <c:v>-7.4864500000000004E-3</c:v>
                </c:pt>
                <c:pt idx="17604" formatCode="0.00E+00">
                  <c:v>-7.4639299999999997E-3</c:v>
                </c:pt>
                <c:pt idx="17605" formatCode="0.00E+00">
                  <c:v>-7.4466599999999999E-3</c:v>
                </c:pt>
                <c:pt idx="17606" formatCode="0.00E+00">
                  <c:v>-7.4215699999999997E-3</c:v>
                </c:pt>
                <c:pt idx="17607" formatCode="0.00E+00">
                  <c:v>-7.4058600000000002E-3</c:v>
                </c:pt>
                <c:pt idx="17608" formatCode="0.00E+00">
                  <c:v>-7.38121E-3</c:v>
                </c:pt>
                <c:pt idx="17609" formatCode="0.00E+00">
                  <c:v>-7.3636099999999996E-3</c:v>
                </c:pt>
                <c:pt idx="17610" formatCode="0.00E+00">
                  <c:v>-7.3430700000000002E-3</c:v>
                </c:pt>
                <c:pt idx="17611" formatCode="0.00E+00">
                  <c:v>-7.3199900000000002E-3</c:v>
                </c:pt>
                <c:pt idx="17612" formatCode="0.00E+00">
                  <c:v>-7.3043400000000003E-3</c:v>
                </c:pt>
                <c:pt idx="17613" formatCode="0.00E+00">
                  <c:v>-7.2761099999999997E-3</c:v>
                </c:pt>
                <c:pt idx="17614" formatCode="0.00E+00">
                  <c:v>-7.2614999999999997E-3</c:v>
                </c:pt>
                <c:pt idx="17615" formatCode="0.00E+00">
                  <c:v>-7.2331499999999998E-3</c:v>
                </c:pt>
                <c:pt idx="17616" formatCode="0.00E+00">
                  <c:v>-7.2143399999999996E-3</c:v>
                </c:pt>
                <c:pt idx="17617" formatCode="0.00E+00">
                  <c:v>-7.1919699999999998E-3</c:v>
                </c:pt>
                <c:pt idx="17618" formatCode="0.00E+00">
                  <c:v>-7.1669699999999999E-3</c:v>
                </c:pt>
                <c:pt idx="17619" formatCode="0.00E+00">
                  <c:v>-7.1506499999999997E-3</c:v>
                </c:pt>
                <c:pt idx="17620" formatCode="0.00E+00">
                  <c:v>-7.1218200000000001E-3</c:v>
                </c:pt>
                <c:pt idx="17621" formatCode="0.00E+00">
                  <c:v>-7.1061199999999996E-3</c:v>
                </c:pt>
                <c:pt idx="17622" formatCode="0.00E+00">
                  <c:v>-7.0788400000000003E-3</c:v>
                </c:pt>
                <c:pt idx="17623" formatCode="0.00E+00">
                  <c:v>-7.05816E-3</c:v>
                </c:pt>
                <c:pt idx="17624" formatCode="0.00E+00">
                  <c:v>-7.0351700000000003E-3</c:v>
                </c:pt>
                <c:pt idx="17625" formatCode="0.00E+00">
                  <c:v>-7.00878E-3</c:v>
                </c:pt>
                <c:pt idx="17626" formatCode="0.00E+00">
                  <c:v>-6.9887600000000001E-3</c:v>
                </c:pt>
                <c:pt idx="17627" formatCode="0.00E+00">
                  <c:v>-6.96146E-3</c:v>
                </c:pt>
                <c:pt idx="17628" formatCode="0.00E+00">
                  <c:v>-6.9406099999999998E-3</c:v>
                </c:pt>
                <c:pt idx="17629" formatCode="0.00E+00">
                  <c:v>-6.9157200000000002E-3</c:v>
                </c:pt>
                <c:pt idx="17630" formatCode="0.00E+00">
                  <c:v>-6.8919699999999999E-3</c:v>
                </c:pt>
                <c:pt idx="17631" formatCode="0.00E+00">
                  <c:v>-6.8688899999999999E-3</c:v>
                </c:pt>
                <c:pt idx="17632" formatCode="0.00E+00">
                  <c:v>-6.8442199999999998E-3</c:v>
                </c:pt>
                <c:pt idx="17633" formatCode="0.00E+00">
                  <c:v>-6.8194900000000001E-3</c:v>
                </c:pt>
                <c:pt idx="17634" formatCode="0.00E+00">
                  <c:v>-6.7958300000000001E-3</c:v>
                </c:pt>
                <c:pt idx="17635" formatCode="0.00E+00">
                  <c:v>-6.7683500000000002E-3</c:v>
                </c:pt>
                <c:pt idx="17636" formatCode="0.00E+00">
                  <c:v>-6.7455600000000003E-3</c:v>
                </c:pt>
                <c:pt idx="17637" formatCode="0.00E+00">
                  <c:v>-6.7189600000000004E-3</c:v>
                </c:pt>
                <c:pt idx="17638" formatCode="0.00E+00">
                  <c:v>-6.6934999999999998E-3</c:v>
                </c:pt>
                <c:pt idx="17639" formatCode="0.00E+00">
                  <c:v>-6.6707700000000003E-3</c:v>
                </c:pt>
                <c:pt idx="17640" formatCode="0.00E+00">
                  <c:v>-6.6407899999999997E-3</c:v>
                </c:pt>
                <c:pt idx="17641" formatCode="0.00E+00">
                  <c:v>-6.62131E-3</c:v>
                </c:pt>
                <c:pt idx="17642" formatCode="0.00E+00">
                  <c:v>-6.5899900000000004E-3</c:v>
                </c:pt>
                <c:pt idx="17643" formatCode="0.00E+00">
                  <c:v>-6.5679900000000001E-3</c:v>
                </c:pt>
                <c:pt idx="17644" formatCode="0.00E+00">
                  <c:v>-6.5402100000000003E-3</c:v>
                </c:pt>
                <c:pt idx="17645" formatCode="0.00E+00">
                  <c:v>-6.5114099999999996E-3</c:v>
                </c:pt>
                <c:pt idx="17646" formatCode="0.00E+00">
                  <c:v>-6.4899900000000002E-3</c:v>
                </c:pt>
                <c:pt idx="17647" formatCode="0.00E+00">
                  <c:v>-6.4561599999999999E-3</c:v>
                </c:pt>
                <c:pt idx="17648" formatCode="0.00E+00">
                  <c:v>-6.4368300000000002E-3</c:v>
                </c:pt>
                <c:pt idx="17649" formatCode="0.00E+00">
                  <c:v>-6.4038100000000002E-3</c:v>
                </c:pt>
                <c:pt idx="17650" formatCode="0.00E+00">
                  <c:v>-6.3803100000000001E-3</c:v>
                </c:pt>
                <c:pt idx="17651" formatCode="0.00E+00">
                  <c:v>-6.35346E-3</c:v>
                </c:pt>
                <c:pt idx="17652" formatCode="0.00E+00">
                  <c:v>-6.32308E-3</c:v>
                </c:pt>
                <c:pt idx="17653" formatCode="0.00E+00">
                  <c:v>-6.3006700000000004E-3</c:v>
                </c:pt>
                <c:pt idx="17654" formatCode="0.00E+00">
                  <c:v>-6.2664399999999999E-3</c:v>
                </c:pt>
                <c:pt idx="17655" formatCode="0.00E+00">
                  <c:v>-6.2438399999999996E-3</c:v>
                </c:pt>
                <c:pt idx="17656" formatCode="0.00E+00">
                  <c:v>-6.2122100000000001E-3</c:v>
                </c:pt>
                <c:pt idx="17657" formatCode="0.00E+00">
                  <c:v>-6.1854500000000003E-3</c:v>
                </c:pt>
                <c:pt idx="17658" formatCode="0.00E+00">
                  <c:v>-6.1577000000000003E-3</c:v>
                </c:pt>
                <c:pt idx="17659" formatCode="0.00E+00">
                  <c:v>-6.1272200000000001E-3</c:v>
                </c:pt>
                <c:pt idx="17660" formatCode="0.00E+00">
                  <c:v>-6.1012799999999997E-3</c:v>
                </c:pt>
                <c:pt idx="17661" formatCode="0.00E+00">
                  <c:v>-6.0709800000000001E-3</c:v>
                </c:pt>
                <c:pt idx="17662" formatCode="0.00E+00">
                  <c:v>-6.0432999999999997E-3</c:v>
                </c:pt>
                <c:pt idx="17663" formatCode="0.00E+00">
                  <c:v>-6.0138400000000003E-3</c:v>
                </c:pt>
                <c:pt idx="17664" formatCode="0.00E+00">
                  <c:v>-5.9843800000000001E-3</c:v>
                </c:pt>
                <c:pt idx="17665" formatCode="0.00E+00">
                  <c:v>-5.9546900000000003E-3</c:v>
                </c:pt>
                <c:pt idx="17666" formatCode="0.00E+00">
                  <c:v>-5.9264599999999997E-3</c:v>
                </c:pt>
                <c:pt idx="17667" formatCode="0.00E+00">
                  <c:v>-5.8943900000000002E-3</c:v>
                </c:pt>
                <c:pt idx="17668" formatCode="0.00E+00">
                  <c:v>-5.86756E-3</c:v>
                </c:pt>
                <c:pt idx="17669" formatCode="0.00E+00">
                  <c:v>-5.8345799999999998E-3</c:v>
                </c:pt>
                <c:pt idx="17670" formatCode="0.00E+00">
                  <c:v>-5.8067199999999996E-3</c:v>
                </c:pt>
                <c:pt idx="17671" formatCode="0.00E+00">
                  <c:v>-5.77686E-3</c:v>
                </c:pt>
                <c:pt idx="17672" formatCode="0.00E+00">
                  <c:v>-5.7441999999999997E-3</c:v>
                </c:pt>
                <c:pt idx="17673" formatCode="0.00E+00">
                  <c:v>-5.7186399999999997E-3</c:v>
                </c:pt>
                <c:pt idx="17674" formatCode="0.00E+00">
                  <c:v>-5.6816999999999996E-3</c:v>
                </c:pt>
                <c:pt idx="17675" formatCode="0.00E+00">
                  <c:v>-5.6572100000000002E-3</c:v>
                </c:pt>
                <c:pt idx="17676" formatCode="0.00E+00">
                  <c:v>-5.6212099999999997E-3</c:v>
                </c:pt>
                <c:pt idx="17677" formatCode="0.00E+00">
                  <c:v>-5.5922400000000001E-3</c:v>
                </c:pt>
                <c:pt idx="17678" formatCode="0.00E+00">
                  <c:v>-5.5620599999999997E-3</c:v>
                </c:pt>
                <c:pt idx="17679" formatCode="0.00E+00">
                  <c:v>-5.5264600000000004E-3</c:v>
                </c:pt>
                <c:pt idx="17680" formatCode="0.00E+00">
                  <c:v>-5.5017299999999998E-3</c:v>
                </c:pt>
                <c:pt idx="17681" formatCode="0.00E+00">
                  <c:v>-5.4628699999999999E-3</c:v>
                </c:pt>
                <c:pt idx="17682" formatCode="0.00E+00">
                  <c:v>-5.4378100000000004E-3</c:v>
                </c:pt>
                <c:pt idx="17683" formatCode="0.00E+00">
                  <c:v>-5.4015399999999998E-3</c:v>
                </c:pt>
                <c:pt idx="17684" formatCode="0.00E+00">
                  <c:v>-5.3708799999999998E-3</c:v>
                </c:pt>
                <c:pt idx="17685" formatCode="0.00E+00">
                  <c:v>-5.3402900000000001E-3</c:v>
                </c:pt>
                <c:pt idx="17686" formatCode="0.00E+00">
                  <c:v>-5.3039000000000003E-3</c:v>
                </c:pt>
                <c:pt idx="17687" formatCode="0.00E+00">
                  <c:v>-5.2768299999999997E-3</c:v>
                </c:pt>
                <c:pt idx="17688" formatCode="0.00E+00">
                  <c:v>-5.23896E-3</c:v>
                </c:pt>
                <c:pt idx="17689" formatCode="0.00E+00">
                  <c:v>-5.2107500000000001E-3</c:v>
                </c:pt>
                <c:pt idx="17690" formatCode="0.00E+00">
                  <c:v>-5.1754000000000001E-3</c:v>
                </c:pt>
                <c:pt idx="17691" formatCode="0.00E+00">
                  <c:v>-5.1434699999999998E-3</c:v>
                </c:pt>
                <c:pt idx="17692" formatCode="0.00E+00">
                  <c:v>-5.1110599999999997E-3</c:v>
                </c:pt>
                <c:pt idx="17693" formatCode="0.00E+00">
                  <c:v>-5.0764E-3</c:v>
                </c:pt>
                <c:pt idx="17694" formatCode="0.00E+00">
                  <c:v>-5.0447699999999996E-3</c:v>
                </c:pt>
                <c:pt idx="17695" formatCode="0.00E+00">
                  <c:v>-5.00966E-3</c:v>
                </c:pt>
                <c:pt idx="17696" formatCode="0.00E+00">
                  <c:v>-4.97753E-3</c:v>
                </c:pt>
                <c:pt idx="17697" formatCode="0.00E+00">
                  <c:v>-4.9427500000000001E-3</c:v>
                </c:pt>
                <c:pt idx="17698" formatCode="0.00E+00">
                  <c:v>-4.9104600000000002E-3</c:v>
                </c:pt>
                <c:pt idx="17699" formatCode="0.00E+00">
                  <c:v>-4.8748799999999998E-3</c:v>
                </c:pt>
                <c:pt idx="17700" formatCode="0.00E+00">
                  <c:v>-4.84301E-3</c:v>
                </c:pt>
                <c:pt idx="17701" formatCode="0.00E+00">
                  <c:v>-4.8066799999999998E-3</c:v>
                </c:pt>
                <c:pt idx="17702" formatCode="0.00E+00">
                  <c:v>-4.77422E-3</c:v>
                </c:pt>
                <c:pt idx="17703" formatCode="0.00E+00">
                  <c:v>-4.7389600000000004E-3</c:v>
                </c:pt>
                <c:pt idx="17704" formatCode="0.00E+00">
                  <c:v>-4.7036700000000001E-3</c:v>
                </c:pt>
                <c:pt idx="17705" formatCode="0.00E+00">
                  <c:v>-4.67155E-3</c:v>
                </c:pt>
                <c:pt idx="17706" formatCode="0.00E+00">
                  <c:v>-4.6330800000000004E-3</c:v>
                </c:pt>
                <c:pt idx="17707" formatCode="0.00E+00">
                  <c:v>-4.6032900000000003E-3</c:v>
                </c:pt>
                <c:pt idx="17708" formatCode="0.00E+00">
                  <c:v>-4.5636899999999996E-3</c:v>
                </c:pt>
                <c:pt idx="17709" formatCode="0.00E+00">
                  <c:v>-4.5322100000000001E-3</c:v>
                </c:pt>
                <c:pt idx="17710" formatCode="0.00E+00">
                  <c:v>-4.4953399999999996E-3</c:v>
                </c:pt>
                <c:pt idx="17711" formatCode="0.00E+00">
                  <c:v>-4.4593200000000001E-3</c:v>
                </c:pt>
                <c:pt idx="17712" formatCode="0.00E+00">
                  <c:v>-4.4268700000000003E-3</c:v>
                </c:pt>
                <c:pt idx="17713" formatCode="0.00E+00">
                  <c:v>-4.3864000000000004E-3</c:v>
                </c:pt>
                <c:pt idx="17714" formatCode="0.00E+00">
                  <c:v>-4.3561399999999997E-3</c:v>
                </c:pt>
                <c:pt idx="17715" formatCode="0.00E+00">
                  <c:v>-4.3155800000000003E-3</c:v>
                </c:pt>
                <c:pt idx="17716" formatCode="0.00E+00">
                  <c:v>-4.2840100000000004E-3</c:v>
                </c:pt>
                <c:pt idx="17717" formatCode="0.00E+00">
                  <c:v>-4.2467499999999997E-3</c:v>
                </c:pt>
                <c:pt idx="17718" formatCode="0.00E+00">
                  <c:v>-4.2102199999999998E-3</c:v>
                </c:pt>
                <c:pt idx="17719" formatCode="0.00E+00">
                  <c:v>-4.1763199999999999E-3</c:v>
                </c:pt>
                <c:pt idx="17720" formatCode="0.00E+00">
                  <c:v>-4.13628E-3</c:v>
                </c:pt>
                <c:pt idx="17721" formatCode="0.00E+00">
                  <c:v>-4.1039900000000001E-3</c:v>
                </c:pt>
                <c:pt idx="17722" formatCode="0.00E+00">
                  <c:v>-4.06355E-3</c:v>
                </c:pt>
                <c:pt idx="17723" formatCode="0.00E+00">
                  <c:v>-4.02966E-3</c:v>
                </c:pt>
                <c:pt idx="17724" formatCode="0.00E+00">
                  <c:v>-3.9914399999999997E-3</c:v>
                </c:pt>
                <c:pt idx="17725" formatCode="0.00E+00">
                  <c:v>-3.9555199999999997E-3</c:v>
                </c:pt>
                <c:pt idx="17726" formatCode="0.00E+00">
                  <c:v>-3.9199600000000001E-3</c:v>
                </c:pt>
                <c:pt idx="17727" formatCode="0.00E+00">
                  <c:v>-3.8817600000000002E-3</c:v>
                </c:pt>
                <c:pt idx="17728" formatCode="0.00E+00">
                  <c:v>-3.84622E-3</c:v>
                </c:pt>
                <c:pt idx="17729" formatCode="0.00E+00">
                  <c:v>-3.8067700000000001E-3</c:v>
                </c:pt>
                <c:pt idx="17730" formatCode="0.00E+00">
                  <c:v>-3.7708400000000001E-3</c:v>
                </c:pt>
                <c:pt idx="17731" formatCode="0.00E+00">
                  <c:v>-3.7315199999999999E-3</c:v>
                </c:pt>
                <c:pt idx="17732" formatCode="0.00E+00">
                  <c:v>-3.69513E-3</c:v>
                </c:pt>
                <c:pt idx="17733" formatCode="0.00E+00">
                  <c:v>-3.6562600000000002E-3</c:v>
                </c:pt>
                <c:pt idx="17734" formatCode="0.00E+00">
                  <c:v>-3.61978E-3</c:v>
                </c:pt>
                <c:pt idx="17735" formatCode="0.00E+00">
                  <c:v>-3.5821E-3</c:v>
                </c:pt>
                <c:pt idx="17736" formatCode="0.00E+00">
                  <c:v>-3.54478E-3</c:v>
                </c:pt>
                <c:pt idx="17737" formatCode="0.00E+00">
                  <c:v>-3.50768E-3</c:v>
                </c:pt>
                <c:pt idx="17738" formatCode="0.00E+00">
                  <c:v>-3.4680900000000001E-3</c:v>
                </c:pt>
                <c:pt idx="17739" formatCode="0.00E+00">
                  <c:v>-3.43166E-3</c:v>
                </c:pt>
                <c:pt idx="17740" formatCode="0.00E+00">
                  <c:v>-3.3906299999999999E-3</c:v>
                </c:pt>
                <c:pt idx="17741" formatCode="0.00E+00">
                  <c:v>-3.3544400000000002E-3</c:v>
                </c:pt>
                <c:pt idx="17742" formatCode="0.00E+00">
                  <c:v>-3.3137100000000001E-3</c:v>
                </c:pt>
                <c:pt idx="17743" formatCode="0.00E+00">
                  <c:v>-3.27663E-3</c:v>
                </c:pt>
                <c:pt idx="17744" formatCode="0.00E+00">
                  <c:v>-3.2382800000000001E-3</c:v>
                </c:pt>
                <c:pt idx="17745" formatCode="0.00E+00">
                  <c:v>-3.1994599999999999E-3</c:v>
                </c:pt>
                <c:pt idx="17746" formatCode="0.00E+00">
                  <c:v>-3.1632700000000001E-3</c:v>
                </c:pt>
                <c:pt idx="17747" formatCode="0.00E+00">
                  <c:v>-3.1220100000000001E-3</c:v>
                </c:pt>
                <c:pt idx="17748" formatCode="0.00E+00">
                  <c:v>-3.0861E-3</c:v>
                </c:pt>
                <c:pt idx="17749" formatCode="0.00E+00">
                  <c:v>-3.0440900000000002E-3</c:v>
                </c:pt>
                <c:pt idx="17750" formatCode="0.00E+00">
                  <c:v>-3.0067599999999998E-3</c:v>
                </c:pt>
                <c:pt idx="17751" formatCode="0.00E+00">
                  <c:v>-2.9663300000000001E-3</c:v>
                </c:pt>
                <c:pt idx="17752" formatCode="0.00E+00">
                  <c:v>-2.9268599999999999E-3</c:v>
                </c:pt>
                <c:pt idx="17753" formatCode="0.00E+00">
                  <c:v>-2.8892200000000001E-3</c:v>
                </c:pt>
                <c:pt idx="17754" formatCode="0.00E+00">
                  <c:v>-2.8484199999999999E-3</c:v>
                </c:pt>
                <c:pt idx="17755" formatCode="0.00E+00">
                  <c:v>-2.8125099999999998E-3</c:v>
                </c:pt>
                <c:pt idx="17756" formatCode="0.00E+00">
                  <c:v>-2.7711200000000002E-3</c:v>
                </c:pt>
                <c:pt idx="17757" formatCode="0.00E+00">
                  <c:v>-2.7340799999999998E-3</c:v>
                </c:pt>
                <c:pt idx="17758" formatCode="0.00E+00">
                  <c:v>-2.6931300000000002E-3</c:v>
                </c:pt>
                <c:pt idx="17759" formatCode="0.00E+00">
                  <c:v>-2.6535500000000002E-3</c:v>
                </c:pt>
                <c:pt idx="17760" formatCode="0.00E+00">
                  <c:v>-2.6140099999999999E-3</c:v>
                </c:pt>
                <c:pt idx="17761" formatCode="0.00E+00">
                  <c:v>-2.57304E-3</c:v>
                </c:pt>
                <c:pt idx="17762" formatCode="0.00E+00">
                  <c:v>-2.5347099999999999E-3</c:v>
                </c:pt>
                <c:pt idx="17763" formatCode="0.00E+00">
                  <c:v>-2.4929700000000002E-3</c:v>
                </c:pt>
                <c:pt idx="17764" formatCode="0.00E+00">
                  <c:v>-2.4547100000000001E-3</c:v>
                </c:pt>
                <c:pt idx="17765" formatCode="0.00E+00">
                  <c:v>-2.4162799999999998E-3</c:v>
                </c:pt>
                <c:pt idx="17766" formatCode="0.00E+00">
                  <c:v>-2.38113E-3</c:v>
                </c:pt>
                <c:pt idx="17767" formatCode="0.00E+00">
                  <c:v>-2.3401099999999998E-3</c:v>
                </c:pt>
                <c:pt idx="17768" formatCode="0.00E+00">
                  <c:v>-2.2900199999999998E-3</c:v>
                </c:pt>
                <c:pt idx="17769" formatCode="0.00E+00">
                  <c:v>-2.2464E-3</c:v>
                </c:pt>
                <c:pt idx="17770" formatCode="0.00E+00">
                  <c:v>-2.3227600000000001E-3</c:v>
                </c:pt>
                <c:pt idx="17771" formatCode="0.00E+00">
                  <c:v>-2.3421399999999999E-3</c:v>
                </c:pt>
                <c:pt idx="17772" formatCode="0.00E+00">
                  <c:v>-2.2965699999999999E-3</c:v>
                </c:pt>
                <c:pt idx="17773" formatCode="0.00E+00">
                  <c:v>-2.33862E-3</c:v>
                </c:pt>
                <c:pt idx="17774" formatCode="0.00E+00">
                  <c:v>-2.2946300000000002E-3</c:v>
                </c:pt>
                <c:pt idx="17775" formatCode="0.00E+00">
                  <c:v>-2.3146799999999999E-3</c:v>
                </c:pt>
                <c:pt idx="17776" formatCode="0.00E+00">
                  <c:v>-2.3076300000000002E-3</c:v>
                </c:pt>
                <c:pt idx="17777" formatCode="0.00E+00">
                  <c:v>-2.2870400000000002E-3</c:v>
                </c:pt>
                <c:pt idx="17778" formatCode="0.00E+00">
                  <c:v>-2.3109799999999998E-3</c:v>
                </c:pt>
                <c:pt idx="17779" formatCode="0.00E+00">
                  <c:v>-2.27282E-3</c:v>
                </c:pt>
                <c:pt idx="17780" formatCode="0.00E+00">
                  <c:v>-2.29408E-3</c:v>
                </c:pt>
                <c:pt idx="17781" formatCode="0.00E+00">
                  <c:v>-2.2741100000000002E-3</c:v>
                </c:pt>
                <c:pt idx="17782" formatCode="0.00E+00">
                  <c:v>-2.26955E-3</c:v>
                </c:pt>
                <c:pt idx="17783" formatCode="0.00E+00">
                  <c:v>-2.2759899999999999E-3</c:v>
                </c:pt>
                <c:pt idx="17784" formatCode="0.00E+00">
                  <c:v>-2.2555000000000001E-3</c:v>
                </c:pt>
                <c:pt idx="17785" formatCode="0.00E+00">
                  <c:v>-2.2659999999999998E-3</c:v>
                </c:pt>
                <c:pt idx="17786" formatCode="0.00E+00">
                  <c:v>-2.2547800000000001E-3</c:v>
                </c:pt>
                <c:pt idx="17787" formatCode="0.00E+00">
                  <c:v>-2.2470300000000001E-3</c:v>
                </c:pt>
                <c:pt idx="17788" formatCode="0.00E+00">
                  <c:v>-2.2521400000000001E-3</c:v>
                </c:pt>
                <c:pt idx="17789" formatCode="0.00E+00">
                  <c:v>-2.2323500000000001E-3</c:v>
                </c:pt>
                <c:pt idx="17790" formatCode="0.00E+00">
                  <c:v>-2.2370900000000002E-3</c:v>
                </c:pt>
                <c:pt idx="17791" formatCode="0.00E+00">
                  <c:v>-2.2298700000000001E-3</c:v>
                </c:pt>
                <c:pt idx="17792" formatCode="0.00E+00">
                  <c:v>-2.2149299999999999E-3</c:v>
                </c:pt>
                <c:pt idx="17793" formatCode="0.00E+00">
                  <c:v>-2.2298399999999999E-3</c:v>
                </c:pt>
                <c:pt idx="17794" formatCode="0.00E+00">
                  <c:v>-2.2005800000000002E-3</c:v>
                </c:pt>
                <c:pt idx="17795" formatCode="0.00E+00">
                  <c:v>-2.2187800000000001E-3</c:v>
                </c:pt>
                <c:pt idx="17796" formatCode="0.00E+00">
                  <c:v>-2.2009600000000001E-3</c:v>
                </c:pt>
                <c:pt idx="17797" formatCode="0.00E+00">
                  <c:v>-2.19448E-3</c:v>
                </c:pt>
                <c:pt idx="17798" formatCode="0.00E+00">
                  <c:v>-2.2047799999999999E-3</c:v>
                </c:pt>
                <c:pt idx="17799" formatCode="0.00E+00">
                  <c:v>-2.1708299999999999E-3</c:v>
                </c:pt>
                <c:pt idx="17800" formatCode="0.00E+00">
                  <c:v>-2.1978100000000001E-3</c:v>
                </c:pt>
                <c:pt idx="17801" formatCode="0.00E+00">
                  <c:v>-2.1625799999999999E-3</c:v>
                </c:pt>
                <c:pt idx="17802" formatCode="0.00E+00">
                  <c:v>-2.17585E-3</c:v>
                </c:pt>
                <c:pt idx="17803" formatCode="0.00E+00">
                  <c:v>-2.16745E-3</c:v>
                </c:pt>
                <c:pt idx="17804" formatCode="0.00E+00">
                  <c:v>-2.1502299999999999E-3</c:v>
                </c:pt>
                <c:pt idx="17805" formatCode="0.00E+00">
                  <c:v>-2.1702599999999998E-3</c:v>
                </c:pt>
                <c:pt idx="17806" formatCode="0.00E+00">
                  <c:v>-2.1348700000000001E-3</c:v>
                </c:pt>
                <c:pt idx="17807" formatCode="0.00E+00">
                  <c:v>-2.1574699999999999E-3</c:v>
                </c:pt>
                <c:pt idx="17808" formatCode="0.00E+00">
                  <c:v>-2.1318700000000001E-3</c:v>
                </c:pt>
                <c:pt idx="17809" formatCode="0.00E+00">
                  <c:v>-2.1333599999999999E-3</c:v>
                </c:pt>
                <c:pt idx="17810" formatCode="0.00E+00">
                  <c:v>-2.1324600000000001E-3</c:v>
                </c:pt>
                <c:pt idx="17811" formatCode="0.00E+00">
                  <c:v>-2.11094E-3</c:v>
                </c:pt>
                <c:pt idx="17812" formatCode="0.00E+00">
                  <c:v>-2.1239599999999998E-3</c:v>
                </c:pt>
                <c:pt idx="17813" formatCode="0.00E+00">
                  <c:v>-2.1021999999999998E-3</c:v>
                </c:pt>
                <c:pt idx="17814" formatCode="0.00E+00">
                  <c:v>-2.1136100000000001E-3</c:v>
                </c:pt>
                <c:pt idx="17815" formatCode="0.00E+00">
                  <c:v>-2.1027099999999998E-3</c:v>
                </c:pt>
                <c:pt idx="17816" formatCode="0.00E+00">
                  <c:v>-2.0855499999999998E-3</c:v>
                </c:pt>
                <c:pt idx="17817" formatCode="0.00E+00">
                  <c:v>-2.0834299999999998E-3</c:v>
                </c:pt>
                <c:pt idx="17818" formatCode="0.00E+00">
                  <c:v>-2.18702E-3</c:v>
                </c:pt>
                <c:pt idx="17819" formatCode="0.00E+00">
                  <c:v>-2.2458299999999999E-3</c:v>
                </c:pt>
                <c:pt idx="17820" formatCode="0.00E+00">
                  <c:v>-2.2336299999999999E-3</c:v>
                </c:pt>
                <c:pt idx="17821" formatCode="0.00E+00">
                  <c:v>-2.3057400000000001E-3</c:v>
                </c:pt>
                <c:pt idx="17822" formatCode="0.00E+00">
                  <c:v>-2.3022199999999998E-3</c:v>
                </c:pt>
                <c:pt idx="17823" formatCode="0.00E+00">
                  <c:v>-2.34987E-3</c:v>
                </c:pt>
                <c:pt idx="17824" formatCode="0.00E+00">
                  <c:v>-2.3808700000000002E-3</c:v>
                </c:pt>
                <c:pt idx="17825" formatCode="0.00E+00">
                  <c:v>-2.3969799999999999E-3</c:v>
                </c:pt>
                <c:pt idx="17826" formatCode="0.00E+00">
                  <c:v>-2.44903E-3</c:v>
                </c:pt>
                <c:pt idx="17827" formatCode="0.00E+00">
                  <c:v>-2.4580399999999999E-3</c:v>
                </c:pt>
                <c:pt idx="17828" formatCode="0.00E+00">
                  <c:v>-2.5010399999999999E-3</c:v>
                </c:pt>
                <c:pt idx="17829" formatCode="0.00E+00">
                  <c:v>-2.5271E-3</c:v>
                </c:pt>
                <c:pt idx="17830" formatCode="0.00E+00">
                  <c:v>-2.5502699999999999E-3</c:v>
                </c:pt>
                <c:pt idx="17831" formatCode="0.00E+00">
                  <c:v>-2.5899899999999999E-3</c:v>
                </c:pt>
                <c:pt idx="17832" formatCode="0.00E+00">
                  <c:v>-2.6112599999999998E-3</c:v>
                </c:pt>
                <c:pt idx="17833" formatCode="0.00E+00">
                  <c:v>-2.6421299999999999E-3</c:v>
                </c:pt>
                <c:pt idx="17834" formatCode="0.00E+00">
                  <c:v>-2.68214E-3</c:v>
                </c:pt>
                <c:pt idx="17835" formatCode="0.00E+00">
                  <c:v>-2.6940900000000001E-3</c:v>
                </c:pt>
                <c:pt idx="17836" formatCode="0.00E+00">
                  <c:v>-2.7470799999999998E-3</c:v>
                </c:pt>
                <c:pt idx="17837" formatCode="0.00E+00">
                  <c:v>-2.7580199999999999E-3</c:v>
                </c:pt>
                <c:pt idx="17838" formatCode="0.00E+00">
                  <c:v>-2.7955200000000001E-3</c:v>
                </c:pt>
                <c:pt idx="17839" formatCode="0.00E+00">
                  <c:v>-2.8317899999999998E-3</c:v>
                </c:pt>
                <c:pt idx="17840" formatCode="0.00E+00">
                  <c:v>-2.8373399999999998E-3</c:v>
                </c:pt>
                <c:pt idx="17841" formatCode="0.00E+00">
                  <c:v>-2.90136E-3</c:v>
                </c:pt>
                <c:pt idx="17842" formatCode="0.00E+00">
                  <c:v>-2.8925999999999999E-3</c:v>
                </c:pt>
                <c:pt idx="17843" formatCode="0.00E+00">
                  <c:v>-2.9545800000000001E-3</c:v>
                </c:pt>
                <c:pt idx="17844" formatCode="0.00E+00">
                  <c:v>-2.9682200000000001E-3</c:v>
                </c:pt>
                <c:pt idx="17845" formatCode="0.00E+00">
                  <c:v>-2.9957299999999998E-3</c:v>
                </c:pt>
                <c:pt idx="17846" formatCode="0.00E+00">
                  <c:v>-3.0491300000000002E-3</c:v>
                </c:pt>
                <c:pt idx="17847" formatCode="0.00E+00">
                  <c:v>-3.0413200000000001E-3</c:v>
                </c:pt>
                <c:pt idx="17848" formatCode="0.00E+00">
                  <c:v>-3.11269E-3</c:v>
                </c:pt>
                <c:pt idx="17849" formatCode="0.00E+00">
                  <c:v>-3.1038799999999998E-3</c:v>
                </c:pt>
                <c:pt idx="17850" formatCode="0.00E+00">
                  <c:v>-3.1558900000000002E-3</c:v>
                </c:pt>
                <c:pt idx="17851" formatCode="0.00E+00">
                  <c:v>-3.1805100000000001E-3</c:v>
                </c:pt>
                <c:pt idx="17852" formatCode="0.00E+00">
                  <c:v>-3.1955999999999998E-3</c:v>
                </c:pt>
                <c:pt idx="17853" formatCode="0.00E+00">
                  <c:v>-3.2533000000000002E-3</c:v>
                </c:pt>
                <c:pt idx="17854" formatCode="0.00E+00">
                  <c:v>-3.2502099999999999E-3</c:v>
                </c:pt>
                <c:pt idx="17855" formatCode="0.00E+00">
                  <c:v>-3.3101900000000002E-3</c:v>
                </c:pt>
                <c:pt idx="17856" formatCode="0.00E+00">
                  <c:v>-3.3211999999999998E-3</c:v>
                </c:pt>
                <c:pt idx="17857" formatCode="0.00E+00">
                  <c:v>-3.3553799999999998E-3</c:v>
                </c:pt>
                <c:pt idx="17858" formatCode="0.00E+00">
                  <c:v>-3.3921400000000001E-3</c:v>
                </c:pt>
                <c:pt idx="17859" formatCode="0.00E+00">
                  <c:v>-3.4044499999999998E-3</c:v>
                </c:pt>
                <c:pt idx="17860" formatCode="0.00E+00">
                  <c:v>-3.45086E-3</c:v>
                </c:pt>
                <c:pt idx="17861" formatCode="0.00E+00">
                  <c:v>-3.46679E-3</c:v>
                </c:pt>
                <c:pt idx="17862" formatCode="0.00E+00">
                  <c:v>-3.5001400000000001E-3</c:v>
                </c:pt>
                <c:pt idx="17863" formatCode="0.00E+00">
                  <c:v>-3.5349399999999999E-3</c:v>
                </c:pt>
                <c:pt idx="17864" formatCode="0.00E+00">
                  <c:v>-3.5536600000000002E-3</c:v>
                </c:pt>
                <c:pt idx="17865" formatCode="0.00E+00">
                  <c:v>-3.5958399999999999E-3</c:v>
                </c:pt>
                <c:pt idx="17866" formatCode="0.00E+00">
                  <c:v>-3.6186E-3</c:v>
                </c:pt>
                <c:pt idx="17867" formatCode="0.00E+00">
                  <c:v>-3.64533E-3</c:v>
                </c:pt>
                <c:pt idx="17868" formatCode="0.00E+00">
                  <c:v>-3.6867100000000002E-3</c:v>
                </c:pt>
                <c:pt idx="17869" formatCode="0.00E+00">
                  <c:v>-3.69491E-3</c:v>
                </c:pt>
                <c:pt idx="17870" formatCode="0.00E+00">
                  <c:v>-3.7457699999999998E-3</c:v>
                </c:pt>
                <c:pt idx="17871" formatCode="0.00E+00">
                  <c:v>-3.75706E-3</c:v>
                </c:pt>
                <c:pt idx="17872" formatCode="0.00E+00">
                  <c:v>-3.7925799999999998E-3</c:v>
                </c:pt>
                <c:pt idx="17873" formatCode="0.00E+00">
                  <c:v>-3.8299100000000002E-3</c:v>
                </c:pt>
                <c:pt idx="17874" formatCode="0.00E+00">
                  <c:v>-3.8384500000000002E-3</c:v>
                </c:pt>
                <c:pt idx="17875" formatCode="0.00E+00">
                  <c:v>-3.89887E-3</c:v>
                </c:pt>
                <c:pt idx="17876" formatCode="0.00E+00">
                  <c:v>-3.8961299999999998E-3</c:v>
                </c:pt>
                <c:pt idx="17877" formatCode="0.00E+00">
                  <c:v>-3.9510700000000001E-3</c:v>
                </c:pt>
                <c:pt idx="17878" formatCode="0.00E+00">
                  <c:v>-3.9666900000000001E-3</c:v>
                </c:pt>
                <c:pt idx="17879" formatCode="0.00E+00">
                  <c:v>-3.9919700000000001E-3</c:v>
                </c:pt>
                <c:pt idx="17880" formatCode="0.00E+00">
                  <c:v>-4.03887E-3</c:v>
                </c:pt>
                <c:pt idx="17881" formatCode="0.00E+00">
                  <c:v>-4.0382899999999999E-3</c:v>
                </c:pt>
                <c:pt idx="17882" formatCode="0.00E+00">
                  <c:v>-4.0997000000000004E-3</c:v>
                </c:pt>
                <c:pt idx="17883" formatCode="0.00E+00">
                  <c:v>-4.1010700000000001E-3</c:v>
                </c:pt>
                <c:pt idx="17884" formatCode="0.00E+00">
                  <c:v>-4.1485799999999998E-3</c:v>
                </c:pt>
                <c:pt idx="17885" formatCode="0.00E+00">
                  <c:v>-4.1744199999999999E-3</c:v>
                </c:pt>
                <c:pt idx="17886" formatCode="0.00E+00">
                  <c:v>-4.1946199999999996E-3</c:v>
                </c:pt>
                <c:pt idx="17887" formatCode="0.00E+00">
                  <c:v>-4.2417899999999996E-3</c:v>
                </c:pt>
                <c:pt idx="17888" formatCode="0.00E+00">
                  <c:v>-4.2483699999999996E-3</c:v>
                </c:pt>
                <c:pt idx="17889" formatCode="0.00E+00">
                  <c:v>-4.29605E-3</c:v>
                </c:pt>
                <c:pt idx="17890" formatCode="0.00E+00">
                  <c:v>-4.3113300000000004E-3</c:v>
                </c:pt>
                <c:pt idx="17891" formatCode="0.00E+00">
                  <c:v>-4.34411E-3</c:v>
                </c:pt>
                <c:pt idx="17892" formatCode="0.00E+00">
                  <c:v>-4.3756000000000003E-3</c:v>
                </c:pt>
                <c:pt idx="17893" formatCode="0.00E+00">
                  <c:v>-4.3978000000000003E-3</c:v>
                </c:pt>
                <c:pt idx="17894" formatCode="0.00E+00">
                  <c:v>-4.4344900000000001E-3</c:v>
                </c:pt>
                <c:pt idx="17895" formatCode="0.00E+00">
                  <c:v>-4.46022E-3</c:v>
                </c:pt>
                <c:pt idx="17896" formatCode="0.00E+00">
                  <c:v>-4.4889999999999999E-3</c:v>
                </c:pt>
                <c:pt idx="17897" formatCode="0.00E+00">
                  <c:v>-4.5227899999999996E-3</c:v>
                </c:pt>
                <c:pt idx="17898" formatCode="0.00E+00">
                  <c:v>-4.5450600000000001E-3</c:v>
                </c:pt>
                <c:pt idx="17899" formatCode="0.00E+00">
                  <c:v>-4.5767100000000003E-3</c:v>
                </c:pt>
                <c:pt idx="17900" formatCode="0.00E+00">
                  <c:v>-4.6065300000000002E-3</c:v>
                </c:pt>
                <c:pt idx="17901" formatCode="0.00E+00">
                  <c:v>-4.62554E-3</c:v>
                </c:pt>
                <c:pt idx="17902" formatCode="0.00E+00">
                  <c:v>-4.6697199999999996E-3</c:v>
                </c:pt>
                <c:pt idx="17903" formatCode="0.00E+00">
                  <c:v>-4.6802099999999998E-3</c:v>
                </c:pt>
                <c:pt idx="17904" formatCode="0.00E+00">
                  <c:v>-4.72705E-3</c:v>
                </c:pt>
                <c:pt idx="17905" formatCode="0.00E+00">
                  <c:v>-4.7466799999999996E-3</c:v>
                </c:pt>
                <c:pt idx="17906" formatCode="0.00E+00">
                  <c:v>-4.7762999999999998E-3</c:v>
                </c:pt>
                <c:pt idx="17907" formatCode="0.00E+00">
                  <c:v>-4.8172400000000004E-3</c:v>
                </c:pt>
                <c:pt idx="17908" formatCode="0.00E+00">
                  <c:v>-4.8229600000000003E-3</c:v>
                </c:pt>
                <c:pt idx="17909" formatCode="0.00E+00">
                  <c:v>-4.8788099999999999E-3</c:v>
                </c:pt>
                <c:pt idx="17910" formatCode="0.00E+00">
                  <c:v>-4.8790600000000002E-3</c:v>
                </c:pt>
                <c:pt idx="17911" formatCode="0.00E+00">
                  <c:v>-4.9282099999999997E-3</c:v>
                </c:pt>
                <c:pt idx="17912" formatCode="0.00E+00">
                  <c:v>-4.9475999999999999E-3</c:v>
                </c:pt>
                <c:pt idx="17913" formatCode="0.00E+00">
                  <c:v>-4.9720700000000003E-3</c:v>
                </c:pt>
                <c:pt idx="17914" formatCode="0.00E+00">
                  <c:v>-5.0193900000000003E-3</c:v>
                </c:pt>
                <c:pt idx="17915" formatCode="0.00E+00">
                  <c:v>-5.0231800000000004E-3</c:v>
                </c:pt>
                <c:pt idx="17916" formatCode="0.00E+00">
                  <c:v>-5.0822599999999999E-3</c:v>
                </c:pt>
                <c:pt idx="17917" formatCode="0.00E+00">
                  <c:v>-5.0850699999999997E-3</c:v>
                </c:pt>
                <c:pt idx="17918" formatCode="0.00E+00">
                  <c:v>-5.1303099999999999E-3</c:v>
                </c:pt>
                <c:pt idx="17919" formatCode="0.00E+00">
                  <c:v>-5.1525800000000004E-3</c:v>
                </c:pt>
                <c:pt idx="17920" formatCode="0.00E+00">
                  <c:v>-5.1745899999999997E-3</c:v>
                </c:pt>
                <c:pt idx="17921" formatCode="0.00E+00">
                  <c:v>-5.2180100000000004E-3</c:v>
                </c:pt>
                <c:pt idx="17922" formatCode="0.00E+00">
                  <c:v>-5.2265200000000001E-3</c:v>
                </c:pt>
                <c:pt idx="17923" formatCode="0.00E+00">
                  <c:v>-5.2757699999999999E-3</c:v>
                </c:pt>
                <c:pt idx="17924" formatCode="0.00E+00">
                  <c:v>-5.2898099999999998E-3</c:v>
                </c:pt>
                <c:pt idx="17925" formatCode="0.00E+00">
                  <c:v>-5.3298299999999998E-3</c:v>
                </c:pt>
                <c:pt idx="17926" formatCode="0.00E+00">
                  <c:v>-5.35667E-3</c:v>
                </c:pt>
                <c:pt idx="17927" formatCode="0.00E+00">
                  <c:v>-5.3826400000000002E-3</c:v>
                </c:pt>
                <c:pt idx="17928" formatCode="0.00E+00">
                  <c:v>-5.4163600000000003E-3</c:v>
                </c:pt>
                <c:pt idx="17929" formatCode="0.00E+00">
                  <c:v>-5.4383000000000001E-3</c:v>
                </c:pt>
                <c:pt idx="17930" formatCode="0.00E+00">
                  <c:v>-5.4712800000000002E-3</c:v>
                </c:pt>
                <c:pt idx="17931" formatCode="0.00E+00">
                  <c:v>-5.4963800000000004E-3</c:v>
                </c:pt>
                <c:pt idx="17932" formatCode="0.00E+00">
                  <c:v>-5.5269100000000003E-3</c:v>
                </c:pt>
                <c:pt idx="17933" formatCode="0.00E+00">
                  <c:v>-5.5539200000000004E-3</c:v>
                </c:pt>
                <c:pt idx="17934" formatCode="0.00E+00">
                  <c:v>-5.5889599999999996E-3</c:v>
                </c:pt>
                <c:pt idx="17935" formatCode="0.00E+00">
                  <c:v>-5.6121799999999996E-3</c:v>
                </c:pt>
                <c:pt idx="17936" formatCode="0.00E+00">
                  <c:v>-5.6514399999999998E-3</c:v>
                </c:pt>
                <c:pt idx="17937" formatCode="0.00E+00">
                  <c:v>-5.6697099999999997E-3</c:v>
                </c:pt>
                <c:pt idx="17938" formatCode="0.00E+00">
                  <c:v>-5.70603E-3</c:v>
                </c:pt>
                <c:pt idx="17939" formatCode="0.00E+00">
                  <c:v>-5.7313800000000003E-3</c:v>
                </c:pt>
                <c:pt idx="17940" formatCode="0.00E+00">
                  <c:v>-5.7549899999999998E-3</c:v>
                </c:pt>
                <c:pt idx="17941" formatCode="0.00E+00">
                  <c:v>-5.7954699999999996E-3</c:v>
                </c:pt>
                <c:pt idx="17942" formatCode="0.00E+00">
                  <c:v>-5.80533E-3</c:v>
                </c:pt>
                <c:pt idx="17943" formatCode="0.00E+00">
                  <c:v>-5.8572099999999998E-3</c:v>
                </c:pt>
                <c:pt idx="17944" formatCode="0.00E+00">
                  <c:v>-5.8680700000000004E-3</c:v>
                </c:pt>
                <c:pt idx="17945" formatCode="0.00E+00">
                  <c:v>-5.9125699999999998E-3</c:v>
                </c:pt>
                <c:pt idx="17946" formatCode="0.00E+00">
                  <c:v>-5.9380500000000003E-3</c:v>
                </c:pt>
                <c:pt idx="17947" formatCode="0.00E+00">
                  <c:v>-5.9593099999999998E-3</c:v>
                </c:pt>
                <c:pt idx="17948" formatCode="0.00E+00">
                  <c:v>-6.0053800000000003E-3</c:v>
                </c:pt>
                <c:pt idx="17949" formatCode="0.00E+00">
                  <c:v>-6.0093999999999998E-3</c:v>
                </c:pt>
                <c:pt idx="17950" formatCode="0.00E+00">
                  <c:v>-6.0632500000000001E-3</c:v>
                </c:pt>
                <c:pt idx="17951" formatCode="0.00E+00">
                  <c:v>-6.0695999999999996E-3</c:v>
                </c:pt>
                <c:pt idx="17952" formatCode="0.00E+00">
                  <c:v>-6.1118800000000001E-3</c:v>
                </c:pt>
                <c:pt idx="17953" formatCode="0.00E+00">
                  <c:v>-6.1403600000000001E-3</c:v>
                </c:pt>
                <c:pt idx="17954" formatCode="0.00E+00">
                  <c:v>-6.1627899999999996E-3</c:v>
                </c:pt>
                <c:pt idx="17955" formatCode="0.00E+00">
                  <c:v>-6.21062E-3</c:v>
                </c:pt>
                <c:pt idx="17956" formatCode="0.00E+00">
                  <c:v>-6.2190500000000003E-3</c:v>
                </c:pt>
                <c:pt idx="17957" formatCode="0.00E+00">
                  <c:v>-6.2685600000000003E-3</c:v>
                </c:pt>
                <c:pt idx="17958" formatCode="0.00E+00">
                  <c:v>-6.2818300000000004E-3</c:v>
                </c:pt>
                <c:pt idx="17959" formatCode="0.00E+00">
                  <c:v>-6.3179200000000003E-3</c:v>
                </c:pt>
                <c:pt idx="17960" formatCode="0.00E+00">
                  <c:v>-6.3461400000000001E-3</c:v>
                </c:pt>
                <c:pt idx="17961" formatCode="0.00E+00">
                  <c:v>-6.36777E-3</c:v>
                </c:pt>
                <c:pt idx="17962" formatCode="0.00E+00">
                  <c:v>-6.4077700000000001E-3</c:v>
                </c:pt>
                <c:pt idx="17963" formatCode="0.00E+00">
                  <c:v>-6.4283099999999996E-3</c:v>
                </c:pt>
                <c:pt idx="17964" formatCode="0.00E+00">
                  <c:v>-6.4680700000000002E-3</c:v>
                </c:pt>
                <c:pt idx="17965" formatCode="0.00E+00">
                  <c:v>-6.4942799999999998E-3</c:v>
                </c:pt>
                <c:pt idx="17966" formatCode="0.00E+00">
                  <c:v>-6.5256000000000003E-3</c:v>
                </c:pt>
                <c:pt idx="17967" formatCode="0.00E+00">
                  <c:v>-6.5555500000000003E-3</c:v>
                </c:pt>
                <c:pt idx="17968" formatCode="0.00E+00">
                  <c:v>-6.5836000000000002E-3</c:v>
                </c:pt>
                <c:pt idx="17969" formatCode="0.00E+00">
                  <c:v>-6.6105599999999997E-3</c:v>
                </c:pt>
                <c:pt idx="17970" formatCode="0.00E+00">
                  <c:v>-6.64235E-3</c:v>
                </c:pt>
                <c:pt idx="17971" formatCode="0.00E+00">
                  <c:v>-6.6658500000000001E-3</c:v>
                </c:pt>
                <c:pt idx="17972" formatCode="0.00E+00">
                  <c:v>-6.7016300000000001E-3</c:v>
                </c:pt>
                <c:pt idx="17973" formatCode="0.00E+00">
                  <c:v>-6.7304799999999996E-3</c:v>
                </c:pt>
                <c:pt idx="17974" formatCode="0.00E+00">
                  <c:v>-6.75992E-3</c:v>
                </c:pt>
                <c:pt idx="17975" formatCode="0.00E+00">
                  <c:v>-6.7986000000000001E-3</c:v>
                </c:pt>
                <c:pt idx="17976" formatCode="0.00E+00">
                  <c:v>-6.8158300000000002E-3</c:v>
                </c:pt>
                <c:pt idx="17977" formatCode="0.00E+00">
                  <c:v>-6.8609500000000002E-3</c:v>
                </c:pt>
                <c:pt idx="17978" formatCode="0.00E+00">
                  <c:v>-6.8750599999999997E-3</c:v>
                </c:pt>
                <c:pt idx="17979" formatCode="0.00E+00">
                  <c:v>-6.9136199999999997E-3</c:v>
                </c:pt>
                <c:pt idx="17980" formatCode="0.00E+00">
                  <c:v>-6.9398100000000002E-3</c:v>
                </c:pt>
                <c:pt idx="17981" formatCode="0.00E+00">
                  <c:v>-6.9630500000000001E-3</c:v>
                </c:pt>
                <c:pt idx="17982" formatCode="0.00E+00">
                  <c:v>-7.0089000000000002E-3</c:v>
                </c:pt>
                <c:pt idx="17983" formatCode="0.00E+00">
                  <c:v>-7.0214300000000004E-3</c:v>
                </c:pt>
                <c:pt idx="17984" formatCode="0.00E+00">
                  <c:v>-7.0732099999999999E-3</c:v>
                </c:pt>
                <c:pt idx="17985" formatCode="0.00E+00">
                  <c:v>-7.0882300000000001E-3</c:v>
                </c:pt>
                <c:pt idx="17986" formatCode="0.00E+00">
                  <c:v>-7.1272499999999999E-3</c:v>
                </c:pt>
                <c:pt idx="17987" formatCode="0.00E+00">
                  <c:v>-7.1579900000000004E-3</c:v>
                </c:pt>
                <c:pt idx="17988" formatCode="0.00E+00">
                  <c:v>-7.1775099999999998E-3</c:v>
                </c:pt>
                <c:pt idx="17989" formatCode="0.00E+00">
                  <c:v>-7.2215200000000004E-3</c:v>
                </c:pt>
                <c:pt idx="17990" formatCode="0.00E+00">
                  <c:v>-7.23327E-3</c:v>
                </c:pt>
                <c:pt idx="17991" formatCode="0.00E+00">
                  <c:v>-7.2807699999999998E-3</c:v>
                </c:pt>
                <c:pt idx="17992" formatCode="0.00E+00">
                  <c:v>-7.3055699999999999E-3</c:v>
                </c:pt>
                <c:pt idx="17993" formatCode="0.00E+00">
                  <c:v>-7.3436200000000004E-3</c:v>
                </c:pt>
                <c:pt idx="17994" formatCode="0.00E+00">
                  <c:v>-7.3819699999999999E-3</c:v>
                </c:pt>
                <c:pt idx="17995" formatCode="0.00E+00">
                  <c:v>-7.4075599999999997E-3</c:v>
                </c:pt>
                <c:pt idx="17996" formatCode="0.00E+00">
                  <c:v>-7.4503399999999997E-3</c:v>
                </c:pt>
                <c:pt idx="17997" formatCode="0.00E+00">
                  <c:v>-7.4750299999999997E-3</c:v>
                </c:pt>
                <c:pt idx="17998" formatCode="0.00E+00">
                  <c:v>-7.5113300000000001E-3</c:v>
                </c:pt>
                <c:pt idx="17999" formatCode="0.00E+00">
                  <c:v>-7.5429E-3</c:v>
                </c:pt>
                <c:pt idx="18000" formatCode="0.00E+00">
                  <c:v>-7.5727600000000004E-3</c:v>
                </c:pt>
                <c:pt idx="18001" formatCode="0.00E+00">
                  <c:v>-7.6104399999999996E-3</c:v>
                </c:pt>
                <c:pt idx="18002" formatCode="0.00E+00">
                  <c:v>-7.6435699999999997E-3</c:v>
                </c:pt>
                <c:pt idx="18003" formatCode="0.00E+00">
                  <c:v>-7.6774900000000004E-3</c:v>
                </c:pt>
                <c:pt idx="18004" formatCode="0.00E+00">
                  <c:v>-7.7172600000000001E-3</c:v>
                </c:pt>
                <c:pt idx="18005" formatCode="0.00E+00">
                  <c:v>-7.7440800000000004E-3</c:v>
                </c:pt>
                <c:pt idx="18006" formatCode="0.00E+00">
                  <c:v>-7.7850799999999998E-3</c:v>
                </c:pt>
                <c:pt idx="18007" formatCode="0.00E+00">
                  <c:v>-7.8130100000000004E-3</c:v>
                </c:pt>
                <c:pt idx="18008" formatCode="0.00E+00">
                  <c:v>-7.84492E-3</c:v>
                </c:pt>
                <c:pt idx="18009" formatCode="0.00E+00">
                  <c:v>-7.8835399999999996E-3</c:v>
                </c:pt>
                <c:pt idx="18010" formatCode="0.00E+00">
                  <c:v>-7.9052299999999992E-3</c:v>
                </c:pt>
                <c:pt idx="18011" formatCode="0.00E+00">
                  <c:v>-7.95476E-3</c:v>
                </c:pt>
                <c:pt idx="18012" formatCode="0.00E+00">
                  <c:v>-7.9758799999999994E-3</c:v>
                </c:pt>
                <c:pt idx="18013" formatCode="0.00E+00">
                  <c:v>-8.0210000000000004E-3</c:v>
                </c:pt>
                <c:pt idx="18014" formatCode="0.00E+00">
                  <c:v>-8.0527299999999993E-3</c:v>
                </c:pt>
                <c:pt idx="18015" formatCode="0.00E+00">
                  <c:v>-8.0820800000000002E-3</c:v>
                </c:pt>
                <c:pt idx="18016" formatCode="0.00E+00">
                  <c:v>-8.1281200000000008E-3</c:v>
                </c:pt>
                <c:pt idx="18017" formatCode="0.00E+00">
                  <c:v>-8.1446899999999996E-3</c:v>
                </c:pt>
                <c:pt idx="18018" formatCode="0.00E+00">
                  <c:v>-8.1942400000000002E-3</c:v>
                </c:pt>
                <c:pt idx="18019" formatCode="0.00E+00">
                  <c:v>-8.2133899999999992E-3</c:v>
                </c:pt>
                <c:pt idx="18020" formatCode="0.00E+00">
                  <c:v>-8.2550200000000001E-3</c:v>
                </c:pt>
                <c:pt idx="18021" formatCode="0.00E+00">
                  <c:v>-8.2905300000000008E-3</c:v>
                </c:pt>
                <c:pt idx="18022" formatCode="0.00E+00">
                  <c:v>-8.3187599999999997E-3</c:v>
                </c:pt>
                <c:pt idx="18023" formatCode="0.00E+00">
                  <c:v>-8.3656900000000003E-3</c:v>
                </c:pt>
                <c:pt idx="18024" formatCode="0.00E+00">
                  <c:v>-8.3872500000000006E-3</c:v>
                </c:pt>
                <c:pt idx="18025" formatCode="0.00E+00">
                  <c:v>-8.4335599999999997E-3</c:v>
                </c:pt>
                <c:pt idx="18026" formatCode="0.00E+00">
                  <c:v>-8.4602199999999992E-3</c:v>
                </c:pt>
                <c:pt idx="18027" formatCode="0.00E+00">
                  <c:v>-8.49601E-3</c:v>
                </c:pt>
                <c:pt idx="18028" formatCode="0.00E+00">
                  <c:v>-8.5305599999999995E-3</c:v>
                </c:pt>
                <c:pt idx="18029" formatCode="0.00E+00">
                  <c:v>-8.5595299999999992E-3</c:v>
                </c:pt>
                <c:pt idx="18030" formatCode="0.00E+00">
                  <c:v>-8.5995199999999994E-3</c:v>
                </c:pt>
                <c:pt idx="18031" formatCode="0.00E+00">
                  <c:v>-8.6312200000000002E-3</c:v>
                </c:pt>
                <c:pt idx="18032" formatCode="0.00E+00">
                  <c:v>-8.6682500000000006E-3</c:v>
                </c:pt>
                <c:pt idx="18033" formatCode="0.00E+00">
                  <c:v>-8.7036300000000004E-3</c:v>
                </c:pt>
                <c:pt idx="18034" formatCode="0.00E+00">
                  <c:v>-8.73758E-3</c:v>
                </c:pt>
                <c:pt idx="18035" formatCode="0.00E+00">
                  <c:v>-8.7726799999999997E-3</c:v>
                </c:pt>
                <c:pt idx="18036" formatCode="0.00E+00">
                  <c:v>-8.8089199999999996E-3</c:v>
                </c:pt>
                <c:pt idx="18037" formatCode="0.00E+00">
                  <c:v>-8.8373500000000008E-3</c:v>
                </c:pt>
                <c:pt idx="18038" formatCode="0.00E+00">
                  <c:v>-8.8776600000000008E-3</c:v>
                </c:pt>
                <c:pt idx="18039" formatCode="0.00E+00">
                  <c:v>-8.9043000000000004E-3</c:v>
                </c:pt>
                <c:pt idx="18040" formatCode="0.00E+00">
                  <c:v>-8.9455200000000002E-3</c:v>
                </c:pt>
                <c:pt idx="18041" formatCode="0.00E+00">
                  <c:v>-8.9791999999999997E-3</c:v>
                </c:pt>
                <c:pt idx="18042" formatCode="0.00E+00">
                  <c:v>-9.0109300000000003E-3</c:v>
                </c:pt>
                <c:pt idx="18043" formatCode="0.00E+00">
                  <c:v>-9.0551499999999997E-3</c:v>
                </c:pt>
                <c:pt idx="18044" formatCode="0.00E+00">
                  <c:v>-9.0772200000000004E-3</c:v>
                </c:pt>
                <c:pt idx="18045" formatCode="0.00E+00">
                  <c:v>-9.1267199999999996E-3</c:v>
                </c:pt>
                <c:pt idx="18046" formatCode="0.00E+00">
                  <c:v>-9.1482200000000003E-3</c:v>
                </c:pt>
                <c:pt idx="18047" formatCode="0.00E+00">
                  <c:v>-9.1893500000000006E-3</c:v>
                </c:pt>
                <c:pt idx="18048" formatCode="0.00E+00">
                  <c:v>-9.2224400000000002E-3</c:v>
                </c:pt>
                <c:pt idx="18049" formatCode="0.00E+00">
                  <c:v>-9.2506700000000008E-3</c:v>
                </c:pt>
                <c:pt idx="18050" formatCode="0.00E+00">
                  <c:v>-9.2989600000000002E-3</c:v>
                </c:pt>
                <c:pt idx="18051" formatCode="0.00E+00">
                  <c:v>-9.3183499999999996E-3</c:v>
                </c:pt>
                <c:pt idx="18052" formatCode="0.00E+00">
                  <c:v>-9.3694499999999997E-3</c:v>
                </c:pt>
                <c:pt idx="18053" formatCode="0.00E+00">
                  <c:v>-9.3924000000000004E-3</c:v>
                </c:pt>
                <c:pt idx="18054" formatCode="0.00E+00">
                  <c:v>-9.4343499999999993E-3</c:v>
                </c:pt>
                <c:pt idx="18055" formatCode="0.00E+00">
                  <c:v>-9.4696599999999995E-3</c:v>
                </c:pt>
                <c:pt idx="18056" formatCode="0.00E+00">
                  <c:v>-9.4966900000000003E-3</c:v>
                </c:pt>
                <c:pt idx="18057" formatCode="0.00E+00">
                  <c:v>-9.5412499999999994E-3</c:v>
                </c:pt>
                <c:pt idx="18058" formatCode="0.00E+00">
                  <c:v>-9.5640900000000008E-3</c:v>
                </c:pt>
                <c:pt idx="18059" formatCode="0.00E+00">
                  <c:v>-9.6132300000000004E-3</c:v>
                </c:pt>
                <c:pt idx="18060" formatCode="0.00E+00">
                  <c:v>-9.6432400000000008E-3</c:v>
                </c:pt>
                <c:pt idx="18061" formatCode="0.00E+00">
                  <c:v>-9.6853100000000008E-3</c:v>
                </c:pt>
                <c:pt idx="18062" formatCode="0.00E+00">
                  <c:v>-9.7226699999999992E-3</c:v>
                </c:pt>
                <c:pt idx="18063" formatCode="0.00E+00">
                  <c:v>-9.75759E-3</c:v>
                </c:pt>
                <c:pt idx="18064" formatCode="0.00E+00">
                  <c:v>-9.79994E-3</c:v>
                </c:pt>
                <c:pt idx="18065" formatCode="0.00E+00">
                  <c:v>-9.8325200000000008E-3</c:v>
                </c:pt>
                <c:pt idx="18066" formatCode="0.00E+00">
                  <c:v>-9.8731200000000009E-3</c:v>
                </c:pt>
                <c:pt idx="18067" formatCode="0.00E+00">
                  <c:v>-9.9063499999999995E-3</c:v>
                </c:pt>
                <c:pt idx="18068" formatCode="0.00E+00">
                  <c:v>-9.9461099999999993E-3</c:v>
                </c:pt>
                <c:pt idx="18069" formatCode="0.00E+00">
                  <c:v>-9.9810799999999998E-3</c:v>
                </c:pt>
                <c:pt idx="18070">
                  <c:v>-1.0022E-2</c:v>
                </c:pt>
                <c:pt idx="18071">
                  <c:v>-1.00556E-2</c:v>
                </c:pt>
                <c:pt idx="18072">
                  <c:v>-1.0097099999999999E-2</c:v>
                </c:pt>
                <c:pt idx="18073">
                  <c:v>-1.01317E-2</c:v>
                </c:pt>
                <c:pt idx="18074">
                  <c:v>-1.0170200000000001E-2</c:v>
                </c:pt>
                <c:pt idx="18075">
                  <c:v>-1.02094E-2</c:v>
                </c:pt>
                <c:pt idx="18076">
                  <c:v>-1.02401E-2</c:v>
                </c:pt>
                <c:pt idx="18077">
                  <c:v>-1.0285799999999999E-2</c:v>
                </c:pt>
                <c:pt idx="18078">
                  <c:v>-1.0312099999999999E-2</c:v>
                </c:pt>
                <c:pt idx="18079">
                  <c:v>-1.0359699999999999E-2</c:v>
                </c:pt>
                <c:pt idx="18080">
                  <c:v>-1.03891E-2</c:v>
                </c:pt>
                <c:pt idx="18081">
                  <c:v>-1.04294E-2</c:v>
                </c:pt>
                <c:pt idx="18082">
                  <c:v>-1.0468999999999999E-2</c:v>
                </c:pt>
                <c:pt idx="18083">
                  <c:v>-1.04983E-2</c:v>
                </c:pt>
                <c:pt idx="18084">
                  <c:v>-1.0547300000000001E-2</c:v>
                </c:pt>
                <c:pt idx="18085">
                  <c:v>-1.0570299999999999E-2</c:v>
                </c:pt>
                <c:pt idx="18086">
                  <c:v>-1.06195E-2</c:v>
                </c:pt>
                <c:pt idx="18087">
                  <c:v>-1.0646900000000001E-2</c:v>
                </c:pt>
                <c:pt idx="18088">
                  <c:v>-1.0686899999999999E-2</c:v>
                </c:pt>
                <c:pt idx="18089">
                  <c:v>-1.07256E-2</c:v>
                </c:pt>
                <c:pt idx="18090">
                  <c:v>-1.0754400000000001E-2</c:v>
                </c:pt>
                <c:pt idx="18091">
                  <c:v>-1.08018E-2</c:v>
                </c:pt>
                <c:pt idx="18092">
                  <c:v>-1.0826300000000001E-2</c:v>
                </c:pt>
                <c:pt idx="18093">
                  <c:v>-1.08732E-2</c:v>
                </c:pt>
                <c:pt idx="18094">
                  <c:v>-1.0902200000000001E-2</c:v>
                </c:pt>
                <c:pt idx="18095">
                  <c:v>-1.09412E-2</c:v>
                </c:pt>
                <c:pt idx="18096">
                  <c:v>-1.09782E-2</c:v>
                </c:pt>
                <c:pt idx="18097">
                  <c:v>-1.1009400000000001E-2</c:v>
                </c:pt>
                <c:pt idx="18098">
                  <c:v>-1.1051399999999999E-2</c:v>
                </c:pt>
                <c:pt idx="18099">
                  <c:v>-1.10805E-2</c:v>
                </c:pt>
                <c:pt idx="18100">
                  <c:v>-1.1121600000000001E-2</c:v>
                </c:pt>
                <c:pt idx="18101">
                  <c:v>-1.1153400000000001E-2</c:v>
                </c:pt>
                <c:pt idx="18102">
                  <c:v>-1.11912E-2</c:v>
                </c:pt>
                <c:pt idx="18103">
                  <c:v>-1.1226E-2</c:v>
                </c:pt>
                <c:pt idx="18104">
                  <c:v>-1.1261699999999999E-2</c:v>
                </c:pt>
                <c:pt idx="18105">
                  <c:v>-1.12967E-2</c:v>
                </c:pt>
                <c:pt idx="18106">
                  <c:v>-1.1332099999999999E-2</c:v>
                </c:pt>
                <c:pt idx="18107">
                  <c:v>-1.1366599999999999E-2</c:v>
                </c:pt>
                <c:pt idx="18108">
                  <c:v>-1.1401E-2</c:v>
                </c:pt>
                <c:pt idx="18109">
                  <c:v>-1.14374E-2</c:v>
                </c:pt>
                <c:pt idx="18110">
                  <c:v>-1.14685E-2</c:v>
                </c:pt>
                <c:pt idx="18111">
                  <c:v>-1.1508600000000001E-2</c:v>
                </c:pt>
                <c:pt idx="18112">
                  <c:v>-1.15368E-2</c:v>
                </c:pt>
                <c:pt idx="18113">
                  <c:v>-1.1577799999999999E-2</c:v>
                </c:pt>
                <c:pt idx="18114">
                  <c:v>-1.1607599999999999E-2</c:v>
                </c:pt>
                <c:pt idx="18115">
                  <c:v>-1.16436E-2</c:v>
                </c:pt>
                <c:pt idx="18116">
                  <c:v>-1.1679699999999999E-2</c:v>
                </c:pt>
                <c:pt idx="18117">
                  <c:v>-1.17076E-2</c:v>
                </c:pt>
                <c:pt idx="18118">
                  <c:v>-1.175E-2</c:v>
                </c:pt>
                <c:pt idx="18119">
                  <c:v>-1.17736E-2</c:v>
                </c:pt>
                <c:pt idx="18120">
                  <c:v>-1.1816200000000001E-2</c:v>
                </c:pt>
                <c:pt idx="18121">
                  <c:v>-1.18435E-2</c:v>
                </c:pt>
                <c:pt idx="18122">
                  <c:v>-1.18791E-2</c:v>
                </c:pt>
                <c:pt idx="18123">
                  <c:v>-1.19151E-2</c:v>
                </c:pt>
                <c:pt idx="18124">
                  <c:v>-1.1941999999999999E-2</c:v>
                </c:pt>
                <c:pt idx="18125">
                  <c:v>-1.1984099999999999E-2</c:v>
                </c:pt>
                <c:pt idx="18126">
                  <c:v>-1.2007500000000001E-2</c:v>
                </c:pt>
                <c:pt idx="18127">
                  <c:v>-1.20479E-2</c:v>
                </c:pt>
                <c:pt idx="18128">
                  <c:v>-1.20754E-2</c:v>
                </c:pt>
                <c:pt idx="18129">
                  <c:v>-1.21087E-2</c:v>
                </c:pt>
                <c:pt idx="18130">
                  <c:v>-1.21432E-2</c:v>
                </c:pt>
                <c:pt idx="18131">
                  <c:v>-1.21707E-2</c:v>
                </c:pt>
                <c:pt idx="18132">
                  <c:v>-1.2208500000000001E-2</c:v>
                </c:pt>
                <c:pt idx="18133">
                  <c:v>-1.22354E-2</c:v>
                </c:pt>
                <c:pt idx="18134">
                  <c:v>-1.22708E-2</c:v>
                </c:pt>
                <c:pt idx="18135">
                  <c:v>-1.2300999999999999E-2</c:v>
                </c:pt>
                <c:pt idx="18136">
                  <c:v>-1.23325E-2</c:v>
                </c:pt>
                <c:pt idx="18137">
                  <c:v>-1.23645E-2</c:v>
                </c:pt>
                <c:pt idx="18138">
                  <c:v>-1.2394499999999999E-2</c:v>
                </c:pt>
                <c:pt idx="18139">
                  <c:v>-1.2425200000000001E-2</c:v>
                </c:pt>
                <c:pt idx="18140">
                  <c:v>-1.2456999999999999E-2</c:v>
                </c:pt>
                <c:pt idx="18141">
                  <c:v>-1.24861E-2</c:v>
                </c:pt>
                <c:pt idx="18142">
                  <c:v>-1.25183E-2</c:v>
                </c:pt>
                <c:pt idx="18143">
                  <c:v>-1.2548399999999999E-2</c:v>
                </c:pt>
                <c:pt idx="18144">
                  <c:v>-1.2577100000000001E-2</c:v>
                </c:pt>
                <c:pt idx="18145">
                  <c:v>-1.2611300000000001E-2</c:v>
                </c:pt>
                <c:pt idx="18146">
                  <c:v>-1.26357E-2</c:v>
                </c:pt>
                <c:pt idx="18147">
                  <c:v>-1.26716E-2</c:v>
                </c:pt>
                <c:pt idx="18148">
                  <c:v>-1.26953E-2</c:v>
                </c:pt>
                <c:pt idx="18149">
                  <c:v>-1.27273E-2</c:v>
                </c:pt>
                <c:pt idx="18150">
                  <c:v>-1.2756999999999999E-2</c:v>
                </c:pt>
                <c:pt idx="18151">
                  <c:v>-1.2781900000000001E-2</c:v>
                </c:pt>
                <c:pt idx="18152">
                  <c:v>-1.2818100000000001E-2</c:v>
                </c:pt>
                <c:pt idx="18153">
                  <c:v>-1.2838199999999999E-2</c:v>
                </c:pt>
                <c:pt idx="18154">
                  <c:v>-1.28752E-2</c:v>
                </c:pt>
                <c:pt idx="18155">
                  <c:v>-1.28976E-2</c:v>
                </c:pt>
                <c:pt idx="18156">
                  <c:v>-1.29283E-2</c:v>
                </c:pt>
                <c:pt idx="18157">
                  <c:v>-1.29575E-2</c:v>
                </c:pt>
                <c:pt idx="18158">
                  <c:v>-1.29798E-2</c:v>
                </c:pt>
                <c:pt idx="18159">
                  <c:v>-1.3014400000000001E-2</c:v>
                </c:pt>
                <c:pt idx="18160">
                  <c:v>-1.3033899999999999E-2</c:v>
                </c:pt>
                <c:pt idx="18161">
                  <c:v>-1.30677E-2</c:v>
                </c:pt>
                <c:pt idx="18162">
                  <c:v>-1.30905E-2</c:v>
                </c:pt>
                <c:pt idx="18163">
                  <c:v>-1.31188E-2</c:v>
                </c:pt>
                <c:pt idx="18164">
                  <c:v>-1.3147000000000001E-2</c:v>
                </c:pt>
                <c:pt idx="18165">
                  <c:v>-1.31705E-2</c:v>
                </c:pt>
                <c:pt idx="18166">
                  <c:v>-1.32005E-2</c:v>
                </c:pt>
                <c:pt idx="18167">
                  <c:v>-1.3222899999999999E-2</c:v>
                </c:pt>
                <c:pt idx="18168">
                  <c:v>-1.3250899999999999E-2</c:v>
                </c:pt>
                <c:pt idx="18169">
                  <c:v>-1.32751E-2</c:v>
                </c:pt>
                <c:pt idx="18170">
                  <c:v>-1.3300899999999999E-2</c:v>
                </c:pt>
                <c:pt idx="18171">
                  <c:v>-1.33256E-2</c:v>
                </c:pt>
                <c:pt idx="18172">
                  <c:v>-1.33516E-2</c:v>
                </c:pt>
                <c:pt idx="18173">
                  <c:v>-1.3375E-2</c:v>
                </c:pt>
                <c:pt idx="18174">
                  <c:v>-1.3402300000000001E-2</c:v>
                </c:pt>
                <c:pt idx="18175">
                  <c:v>-1.3424699999999999E-2</c:v>
                </c:pt>
                <c:pt idx="18176">
                  <c:v>-1.34494E-2</c:v>
                </c:pt>
                <c:pt idx="18177">
                  <c:v>-1.34739E-2</c:v>
                </c:pt>
                <c:pt idx="18178">
                  <c:v>-1.34959E-2</c:v>
                </c:pt>
                <c:pt idx="18179">
                  <c:v>-1.3527000000000001E-2</c:v>
                </c:pt>
                <c:pt idx="18180">
                  <c:v>-1.35414E-2</c:v>
                </c:pt>
                <c:pt idx="18181">
                  <c:v>-1.3563199999999999E-2</c:v>
                </c:pt>
                <c:pt idx="18182">
                  <c:v>-1.35826E-2</c:v>
                </c:pt>
                <c:pt idx="18183">
                  <c:v>-1.36989E-2</c:v>
                </c:pt>
                <c:pt idx="18184">
                  <c:v>-1.3768000000000001E-2</c:v>
                </c:pt>
                <c:pt idx="18185">
                  <c:v>-1.37815E-2</c:v>
                </c:pt>
                <c:pt idx="18186">
                  <c:v>-1.3873E-2</c:v>
                </c:pt>
                <c:pt idx="18187">
                  <c:v>-1.38829E-2</c:v>
                </c:pt>
                <c:pt idx="18188">
                  <c:v>-1.39562E-2</c:v>
                </c:pt>
                <c:pt idx="18189">
                  <c:v>-1.3997000000000001E-2</c:v>
                </c:pt>
                <c:pt idx="18190">
                  <c:v>-1.4032899999999999E-2</c:v>
                </c:pt>
                <c:pt idx="18191">
                  <c:v>-1.4105599999999999E-2</c:v>
                </c:pt>
                <c:pt idx="18192">
                  <c:v>-1.41225E-2</c:v>
                </c:pt>
                <c:pt idx="18193">
                  <c:v>-1.4197400000000001E-2</c:v>
                </c:pt>
                <c:pt idx="18194">
                  <c:v>-1.4227E-2</c:v>
                </c:pt>
                <c:pt idx="18195">
                  <c:v>-1.4279099999999999E-2</c:v>
                </c:pt>
                <c:pt idx="18196">
                  <c:v>-1.43324E-2</c:v>
                </c:pt>
                <c:pt idx="18197">
                  <c:v>-1.4364999999999999E-2</c:v>
                </c:pt>
                <c:pt idx="18198">
                  <c:v>-1.44242E-2</c:v>
                </c:pt>
                <c:pt idx="18199">
                  <c:v>-1.4460300000000001E-2</c:v>
                </c:pt>
                <c:pt idx="18200">
                  <c:v>-1.4507000000000001E-2</c:v>
                </c:pt>
                <c:pt idx="18201">
                  <c:v>-1.45586E-2</c:v>
                </c:pt>
                <c:pt idx="18202">
                  <c:v>-1.4592600000000001E-2</c:v>
                </c:pt>
                <c:pt idx="18203">
                  <c:v>-1.46445E-2</c:v>
                </c:pt>
                <c:pt idx="18204">
                  <c:v>-1.4689199999999999E-2</c:v>
                </c:pt>
                <c:pt idx="18205">
                  <c:v>-1.4733599999999999E-2</c:v>
                </c:pt>
                <c:pt idx="18206">
                  <c:v>-1.47942E-2</c:v>
                </c:pt>
                <c:pt idx="18207">
                  <c:v>-1.4796E-2</c:v>
                </c:pt>
                <c:pt idx="18208">
                  <c:v>-1.4840000000000001E-2</c:v>
                </c:pt>
                <c:pt idx="18209">
                  <c:v>-1.49132E-2</c:v>
                </c:pt>
                <c:pt idx="18210">
                  <c:v>-1.50714E-2</c:v>
                </c:pt>
                <c:pt idx="18211">
                  <c:v>-1.5220600000000001E-2</c:v>
                </c:pt>
                <c:pt idx="18212">
                  <c:v>-1.52018E-2</c:v>
                </c:pt>
                <c:pt idx="18213">
                  <c:v>-1.5144599999999999E-2</c:v>
                </c:pt>
                <c:pt idx="18214">
                  <c:v>-1.5026299999999999E-2</c:v>
                </c:pt>
                <c:pt idx="18215">
                  <c:v>-1.4979299999999999E-2</c:v>
                </c:pt>
                <c:pt idx="18216">
                  <c:v>-1.4926999999999999E-2</c:v>
                </c:pt>
                <c:pt idx="18217">
                  <c:v>-1.4855699999999999E-2</c:v>
                </c:pt>
                <c:pt idx="18218">
                  <c:v>-1.4811899999999999E-2</c:v>
                </c:pt>
                <c:pt idx="18219">
                  <c:v>-1.47124E-2</c:v>
                </c:pt>
                <c:pt idx="18220">
                  <c:v>-1.4666999999999999E-2</c:v>
                </c:pt>
                <c:pt idx="18221">
                  <c:v>-1.4670799999999999E-2</c:v>
                </c:pt>
                <c:pt idx="18222">
                  <c:v>-1.4656199999999999E-2</c:v>
                </c:pt>
                <c:pt idx="18223">
                  <c:v>-1.4593500000000001E-2</c:v>
                </c:pt>
                <c:pt idx="18224">
                  <c:v>-1.4575899999999999E-2</c:v>
                </c:pt>
                <c:pt idx="18225">
                  <c:v>-1.45246E-2</c:v>
                </c:pt>
                <c:pt idx="18226">
                  <c:v>-1.44872E-2</c:v>
                </c:pt>
                <c:pt idx="18227">
                  <c:v>-1.4455900000000001E-2</c:v>
                </c:pt>
                <c:pt idx="18228">
                  <c:v>-1.4398599999999999E-2</c:v>
                </c:pt>
                <c:pt idx="18229">
                  <c:v>-1.4378500000000001E-2</c:v>
                </c:pt>
                <c:pt idx="18230">
                  <c:v>-1.4318000000000001E-2</c:v>
                </c:pt>
                <c:pt idx="18231">
                  <c:v>-1.42919E-2</c:v>
                </c:pt>
                <c:pt idx="18232">
                  <c:v>-1.4244100000000001E-2</c:v>
                </c:pt>
                <c:pt idx="18233">
                  <c:v>-1.42025E-2</c:v>
                </c:pt>
                <c:pt idx="18234">
                  <c:v>-1.4168E-2</c:v>
                </c:pt>
                <c:pt idx="18235">
                  <c:v>-1.41169E-2</c:v>
                </c:pt>
                <c:pt idx="18236">
                  <c:v>-1.4083699999999999E-2</c:v>
                </c:pt>
                <c:pt idx="18237">
                  <c:v>-1.40346E-2</c:v>
                </c:pt>
                <c:pt idx="18238">
                  <c:v>-1.3993800000000001E-2</c:v>
                </c:pt>
                <c:pt idx="18239">
                  <c:v>-1.3950199999999999E-2</c:v>
                </c:pt>
                <c:pt idx="18240">
                  <c:v>-1.3905499999999999E-2</c:v>
                </c:pt>
                <c:pt idx="18241">
                  <c:v>-1.38608E-2</c:v>
                </c:pt>
                <c:pt idx="18242">
                  <c:v>-1.38212E-2</c:v>
                </c:pt>
                <c:pt idx="18243">
                  <c:v>-1.37699E-2</c:v>
                </c:pt>
                <c:pt idx="18244">
                  <c:v>-1.37351E-2</c:v>
                </c:pt>
                <c:pt idx="18245">
                  <c:v>-1.36825E-2</c:v>
                </c:pt>
                <c:pt idx="18246">
                  <c:v>-1.36407E-2</c:v>
                </c:pt>
                <c:pt idx="18247">
                  <c:v>-1.35987E-2</c:v>
                </c:pt>
                <c:pt idx="18248">
                  <c:v>-1.3540399999999999E-2</c:v>
                </c:pt>
                <c:pt idx="18249">
                  <c:v>-1.3511499999999999E-2</c:v>
                </c:pt>
                <c:pt idx="18250">
                  <c:v>-1.3443699999999999E-2</c:v>
                </c:pt>
                <c:pt idx="18251">
                  <c:v>-1.34153E-2</c:v>
                </c:pt>
                <c:pt idx="18252">
                  <c:v>-1.33572E-2</c:v>
                </c:pt>
                <c:pt idx="18253">
                  <c:v>-1.33112E-2</c:v>
                </c:pt>
                <c:pt idx="18254">
                  <c:v>-1.32747E-2</c:v>
                </c:pt>
                <c:pt idx="18255">
                  <c:v>-1.3207399999999999E-2</c:v>
                </c:pt>
                <c:pt idx="18256">
                  <c:v>-1.31837E-2</c:v>
                </c:pt>
                <c:pt idx="18257">
                  <c:v>-1.3110999999999999E-2</c:v>
                </c:pt>
                <c:pt idx="18258">
                  <c:v>-1.30782E-2</c:v>
                </c:pt>
                <c:pt idx="18259">
                  <c:v>-1.3020800000000001E-2</c:v>
                </c:pt>
                <c:pt idx="18260">
                  <c:v>-1.2966500000000001E-2</c:v>
                </c:pt>
                <c:pt idx="18261">
                  <c:v>-1.2930000000000001E-2</c:v>
                </c:pt>
                <c:pt idx="18262">
                  <c:v>-1.28614E-2</c:v>
                </c:pt>
                <c:pt idx="18263">
                  <c:v>-1.28308E-2</c:v>
                </c:pt>
                <c:pt idx="18264">
                  <c:v>-1.2765800000000001E-2</c:v>
                </c:pt>
                <c:pt idx="18265">
                  <c:v>-1.2723099999999999E-2</c:v>
                </c:pt>
                <c:pt idx="18266">
                  <c:v>-1.26713E-2</c:v>
                </c:pt>
                <c:pt idx="18267">
                  <c:v>-1.26131E-2</c:v>
                </c:pt>
                <c:pt idx="18268">
                  <c:v>-1.2567999999999999E-2</c:v>
                </c:pt>
                <c:pt idx="18269">
                  <c:v>-1.2506400000000001E-2</c:v>
                </c:pt>
                <c:pt idx="18270">
                  <c:v>-1.2457599999999999E-2</c:v>
                </c:pt>
                <c:pt idx="18271">
                  <c:v>-1.24038E-2</c:v>
                </c:pt>
                <c:pt idx="18272">
                  <c:v>-1.2349499999999999E-2</c:v>
                </c:pt>
                <c:pt idx="18273">
                  <c:v>-1.22998E-2</c:v>
                </c:pt>
                <c:pt idx="18274">
                  <c:v>-1.22442E-2</c:v>
                </c:pt>
                <c:pt idx="18275">
                  <c:v>-1.2184499999999999E-2</c:v>
                </c:pt>
                <c:pt idx="18276">
                  <c:v>-1.2138899999999999E-2</c:v>
                </c:pt>
                <c:pt idx="18277">
                  <c:v>-1.20806E-2</c:v>
                </c:pt>
                <c:pt idx="18278">
                  <c:v>-1.2034599999999999E-2</c:v>
                </c:pt>
                <c:pt idx="18279">
                  <c:v>-1.19455E-2</c:v>
                </c:pt>
                <c:pt idx="18280">
                  <c:v>-1.1866E-2</c:v>
                </c:pt>
                <c:pt idx="18281">
                  <c:v>-1.1871899999999999E-2</c:v>
                </c:pt>
                <c:pt idx="18282">
                  <c:v>-1.1945600000000001E-2</c:v>
                </c:pt>
                <c:pt idx="18283">
                  <c:v>-1.2024399999999999E-2</c:v>
                </c:pt>
                <c:pt idx="18284">
                  <c:v>-1.19033E-2</c:v>
                </c:pt>
                <c:pt idx="18285">
                  <c:v>-1.1695799999999999E-2</c:v>
                </c:pt>
                <c:pt idx="18286">
                  <c:v>-1.14681E-2</c:v>
                </c:pt>
                <c:pt idx="18287">
                  <c:v>-1.12689E-2</c:v>
                </c:pt>
                <c:pt idx="18288">
                  <c:v>-1.11118E-2</c:v>
                </c:pt>
                <c:pt idx="18289">
                  <c:v>-1.0902500000000001E-2</c:v>
                </c:pt>
                <c:pt idx="18290">
                  <c:v>-1.07291E-2</c:v>
                </c:pt>
                <c:pt idx="18291">
                  <c:v>-1.05246E-2</c:v>
                </c:pt>
                <c:pt idx="18292">
                  <c:v>-1.03371E-2</c:v>
                </c:pt>
                <c:pt idx="18293">
                  <c:v>-1.01554E-2</c:v>
                </c:pt>
                <c:pt idx="18294" formatCode="0.00E+00">
                  <c:v>-9.9503400000000002E-3</c:v>
                </c:pt>
                <c:pt idx="18295" formatCode="0.00E+00">
                  <c:v>-9.7742899999999997E-3</c:v>
                </c:pt>
                <c:pt idx="18296" formatCode="0.00E+00">
                  <c:v>-9.5695099999999998E-3</c:v>
                </c:pt>
                <c:pt idx="18297" formatCode="0.00E+00">
                  <c:v>-9.38312E-3</c:v>
                </c:pt>
                <c:pt idx="18298" formatCode="0.00E+00">
                  <c:v>-9.1890099999999992E-3</c:v>
                </c:pt>
                <c:pt idx="18299" formatCode="0.00E+00">
                  <c:v>-8.9872500000000004E-3</c:v>
                </c:pt>
                <c:pt idx="18300" formatCode="0.00E+00">
                  <c:v>-8.80476E-3</c:v>
                </c:pt>
                <c:pt idx="18301" formatCode="0.00E+00">
                  <c:v>-8.6128899999999998E-3</c:v>
                </c:pt>
                <c:pt idx="18302" formatCode="0.00E+00">
                  <c:v>-8.4227899999999994E-3</c:v>
                </c:pt>
                <c:pt idx="18303" formatCode="0.00E+00">
                  <c:v>-8.2064800000000004E-3</c:v>
                </c:pt>
                <c:pt idx="18304" formatCode="0.00E+00">
                  <c:v>-7.9820199999999994E-3</c:v>
                </c:pt>
                <c:pt idx="18305" formatCode="0.00E+00">
                  <c:v>-7.8505499999999995E-3</c:v>
                </c:pt>
                <c:pt idx="18306" formatCode="0.00E+00">
                  <c:v>-7.7927099999999996E-3</c:v>
                </c:pt>
                <c:pt idx="18307" formatCode="0.00E+00">
                  <c:v>-7.71465E-3</c:v>
                </c:pt>
                <c:pt idx="18308" formatCode="0.00E+00">
                  <c:v>-7.4775900000000001E-3</c:v>
                </c:pt>
                <c:pt idx="18309" formatCode="0.00E+00">
                  <c:v>-7.10694E-3</c:v>
                </c:pt>
                <c:pt idx="18310" formatCode="0.00E+00">
                  <c:v>-6.7608499999999997E-3</c:v>
                </c:pt>
                <c:pt idx="18311" formatCode="0.00E+00">
                  <c:v>-6.4160399999999996E-3</c:v>
                </c:pt>
                <c:pt idx="18312" formatCode="0.00E+00">
                  <c:v>-6.1177100000000002E-3</c:v>
                </c:pt>
                <c:pt idx="18313" formatCode="0.00E+00">
                  <c:v>-5.7891599999999998E-3</c:v>
                </c:pt>
                <c:pt idx="18314" formatCode="0.00E+00">
                  <c:v>-5.4513499999999998E-3</c:v>
                </c:pt>
                <c:pt idx="18315" formatCode="0.00E+00">
                  <c:v>-5.1386599999999998E-3</c:v>
                </c:pt>
                <c:pt idx="18316" formatCode="0.00E+00">
                  <c:v>-4.7856499999999998E-3</c:v>
                </c:pt>
                <c:pt idx="18317" formatCode="0.00E+00">
                  <c:v>-4.48183E-3</c:v>
                </c:pt>
                <c:pt idx="18318" formatCode="0.00E+00">
                  <c:v>-4.1332299999999999E-3</c:v>
                </c:pt>
                <c:pt idx="18319" formatCode="0.00E+00">
                  <c:v>-3.81058E-3</c:v>
                </c:pt>
                <c:pt idx="18320" formatCode="0.00E+00">
                  <c:v>-3.4853900000000001E-3</c:v>
                </c:pt>
                <c:pt idx="18321" formatCode="0.00E+00">
                  <c:v>-3.13978E-3</c:v>
                </c:pt>
                <c:pt idx="18322" formatCode="0.00E+00">
                  <c:v>-2.8326599999999999E-3</c:v>
                </c:pt>
                <c:pt idx="18323" formatCode="0.00E+00">
                  <c:v>-2.4795799999999999E-3</c:v>
                </c:pt>
                <c:pt idx="18324" formatCode="0.00E+00">
                  <c:v>-2.1675100000000001E-3</c:v>
                </c:pt>
                <c:pt idx="18325" formatCode="0.00E+00">
                  <c:v>-1.82748E-3</c:v>
                </c:pt>
                <c:pt idx="18326" formatCode="0.00E+00">
                  <c:v>-1.4948699999999999E-3</c:v>
                </c:pt>
                <c:pt idx="18327" formatCode="0.00E+00">
                  <c:v>-1.1718500000000001E-3</c:v>
                </c:pt>
                <c:pt idx="18328" formatCode="0.00E+00">
                  <c:v>-8.2379399999999998E-4</c:v>
                </c:pt>
                <c:pt idx="18329" formatCode="0.00E+00">
                  <c:v>-5.05529E-4</c:v>
                </c:pt>
                <c:pt idx="18330" formatCode="0.00E+00">
                  <c:v>-1.61015E-4</c:v>
                </c:pt>
                <c:pt idx="18331" formatCode="0.00E+00">
                  <c:v>1.6567799999999999E-4</c:v>
                </c:pt>
                <c:pt idx="18332" formatCode="0.00E+00">
                  <c:v>4.9756300000000002E-4</c:v>
                </c:pt>
                <c:pt idx="18333" formatCode="0.00E+00">
                  <c:v>8.3474199999999997E-4</c:v>
                </c:pt>
                <c:pt idx="18334" formatCode="0.00E+00">
                  <c:v>1.1613800000000001E-3</c:v>
                </c:pt>
                <c:pt idx="18335" formatCode="0.00E+00">
                  <c:v>1.50048E-3</c:v>
                </c:pt>
                <c:pt idx="18336" formatCode="0.00E+00">
                  <c:v>1.8335300000000001E-3</c:v>
                </c:pt>
                <c:pt idx="18337" formatCode="0.00E+00">
                  <c:v>2.1672499999999999E-3</c:v>
                </c:pt>
                <c:pt idx="18338" formatCode="0.00E+00">
                  <c:v>2.5076999999999999E-3</c:v>
                </c:pt>
                <c:pt idx="18339" formatCode="0.00E+00">
                  <c:v>2.8382199999999998E-3</c:v>
                </c:pt>
                <c:pt idx="18340" formatCode="0.00E+00">
                  <c:v>3.1759599999999998E-3</c:v>
                </c:pt>
                <c:pt idx="18341" formatCode="0.00E+00">
                  <c:v>3.51184E-3</c:v>
                </c:pt>
                <c:pt idx="18342" formatCode="0.00E+00">
                  <c:v>3.84067E-3</c:v>
                </c:pt>
                <c:pt idx="18343" formatCode="0.00E+00">
                  <c:v>4.1850100000000003E-3</c:v>
                </c:pt>
                <c:pt idx="18344" formatCode="0.00E+00">
                  <c:v>4.5097000000000002E-3</c:v>
                </c:pt>
                <c:pt idx="18345" formatCode="0.00E+00">
                  <c:v>4.8549700000000001E-3</c:v>
                </c:pt>
                <c:pt idx="18346" formatCode="0.00E+00">
                  <c:v>5.1872799999999998E-3</c:v>
                </c:pt>
                <c:pt idx="18347" formatCode="0.00E+00">
                  <c:v>5.5237699999999999E-3</c:v>
                </c:pt>
                <c:pt idx="18348" formatCode="0.00E+00">
                  <c:v>5.8691000000000004E-3</c:v>
                </c:pt>
                <c:pt idx="18349" formatCode="0.00E+00">
                  <c:v>6.1941799999999997E-3</c:v>
                </c:pt>
                <c:pt idx="18350" formatCode="0.00E+00">
                  <c:v>6.5452399999999999E-3</c:v>
                </c:pt>
                <c:pt idx="18351" formatCode="0.00E+00">
                  <c:v>6.8687499999999999E-3</c:v>
                </c:pt>
                <c:pt idx="18352" formatCode="0.00E+00">
                  <c:v>7.2142300000000003E-3</c:v>
                </c:pt>
                <c:pt idx="18353" formatCode="0.00E+00">
                  <c:v>7.5481200000000002E-3</c:v>
                </c:pt>
                <c:pt idx="18354" formatCode="0.00E+00">
                  <c:v>7.8820100000000001E-3</c:v>
                </c:pt>
                <c:pt idx="18355" formatCode="0.00E+00">
                  <c:v>8.2292200000000006E-3</c:v>
                </c:pt>
                <c:pt idx="18356" formatCode="0.00E+00">
                  <c:v>8.5558700000000001E-3</c:v>
                </c:pt>
                <c:pt idx="18357" formatCode="0.00E+00">
                  <c:v>8.9084100000000003E-3</c:v>
                </c:pt>
                <c:pt idx="18358" formatCode="0.00E+00">
                  <c:v>9.2368699999999995E-3</c:v>
                </c:pt>
                <c:pt idx="18359" formatCode="0.00E+00">
                  <c:v>9.5828000000000007E-3</c:v>
                </c:pt>
                <c:pt idx="18360" formatCode="0.00E+00">
                  <c:v>9.9193800000000002E-3</c:v>
                </c:pt>
                <c:pt idx="18361">
                  <c:v>1.02547E-2</c:v>
                </c:pt>
                <c:pt idx="18362">
                  <c:v>1.05992E-2</c:v>
                </c:pt>
                <c:pt idx="18363">
                  <c:v>1.0929100000000001E-2</c:v>
                </c:pt>
                <c:pt idx="18364">
                  <c:v>1.1276599999999999E-2</c:v>
                </c:pt>
                <c:pt idx="18365">
                  <c:v>1.16095E-2</c:v>
                </c:pt>
                <c:pt idx="18366">
                  <c:v>1.19547E-2</c:v>
                </c:pt>
                <c:pt idx="18367">
                  <c:v>1.22942E-2</c:v>
                </c:pt>
                <c:pt idx="18368">
                  <c:v>1.2634100000000001E-2</c:v>
                </c:pt>
                <c:pt idx="18369">
                  <c:v>1.29768E-2</c:v>
                </c:pt>
                <c:pt idx="18370">
                  <c:v>1.33134E-2</c:v>
                </c:pt>
                <c:pt idx="18371">
                  <c:v>1.3655499999999999E-2</c:v>
                </c:pt>
                <c:pt idx="18372">
                  <c:v>1.39927E-2</c:v>
                </c:pt>
                <c:pt idx="18373">
                  <c:v>1.4333500000000001E-2</c:v>
                </c:pt>
                <c:pt idx="18374">
                  <c:v>1.4673E-2</c:v>
                </c:pt>
                <c:pt idx="18375">
                  <c:v>1.5014599999999999E-2</c:v>
                </c:pt>
                <c:pt idx="18376">
                  <c:v>1.5355000000000001E-2</c:v>
                </c:pt>
                <c:pt idx="18377">
                  <c:v>1.5699000000000001E-2</c:v>
                </c:pt>
                <c:pt idx="18378">
                  <c:v>1.60381E-2</c:v>
                </c:pt>
                <c:pt idx="18379">
                  <c:v>1.63827E-2</c:v>
                </c:pt>
                <c:pt idx="18380">
                  <c:v>1.6721099999999999E-2</c:v>
                </c:pt>
                <c:pt idx="18381">
                  <c:v>1.7061799999999998E-2</c:v>
                </c:pt>
                <c:pt idx="18382">
                  <c:v>1.7403700000000001E-2</c:v>
                </c:pt>
                <c:pt idx="18383">
                  <c:v>1.77398E-2</c:v>
                </c:pt>
                <c:pt idx="18384">
                  <c:v>1.80874E-2</c:v>
                </c:pt>
                <c:pt idx="18385">
                  <c:v>1.8421300000000002E-2</c:v>
                </c:pt>
                <c:pt idx="18386">
                  <c:v>1.8770599999999998E-2</c:v>
                </c:pt>
                <c:pt idx="18387">
                  <c:v>1.9108699999999999E-2</c:v>
                </c:pt>
                <c:pt idx="18388">
                  <c:v>1.9453000000000002E-2</c:v>
                </c:pt>
                <c:pt idx="18389">
                  <c:v>1.97985E-2</c:v>
                </c:pt>
                <c:pt idx="18390">
                  <c:v>2.0133000000000002E-2</c:v>
                </c:pt>
                <c:pt idx="18391">
                  <c:v>2.0482899999999998E-2</c:v>
                </c:pt>
                <c:pt idx="18392">
                  <c:v>2.0813499999999999E-2</c:v>
                </c:pt>
                <c:pt idx="18393">
                  <c:v>2.1162400000000001E-2</c:v>
                </c:pt>
                <c:pt idx="18394">
                  <c:v>2.14991E-2</c:v>
                </c:pt>
                <c:pt idx="18395">
                  <c:v>2.1841699999999999E-2</c:v>
                </c:pt>
                <c:pt idx="18396">
                  <c:v>2.2188800000000002E-2</c:v>
                </c:pt>
                <c:pt idx="18397">
                  <c:v>2.2525300000000002E-2</c:v>
                </c:pt>
                <c:pt idx="18398">
                  <c:v>2.2877399999999999E-2</c:v>
                </c:pt>
                <c:pt idx="18399">
                  <c:v>2.3212E-2</c:v>
                </c:pt>
                <c:pt idx="18400">
                  <c:v>2.3558900000000001E-2</c:v>
                </c:pt>
                <c:pt idx="18401">
                  <c:v>2.3897600000000001E-2</c:v>
                </c:pt>
                <c:pt idx="18402">
                  <c:v>2.4237600000000002E-2</c:v>
                </c:pt>
                <c:pt idx="18403">
                  <c:v>2.4582099999999999E-2</c:v>
                </c:pt>
                <c:pt idx="18404">
                  <c:v>2.4919299999999998E-2</c:v>
                </c:pt>
                <c:pt idx="18405">
                  <c:v>2.5265300000000001E-2</c:v>
                </c:pt>
                <c:pt idx="18406">
                  <c:v>2.56055E-2</c:v>
                </c:pt>
                <c:pt idx="18407">
                  <c:v>2.5949799999999999E-2</c:v>
                </c:pt>
                <c:pt idx="18408">
                  <c:v>2.6293500000000001E-2</c:v>
                </c:pt>
                <c:pt idx="18409">
                  <c:v>2.66349E-2</c:v>
                </c:pt>
                <c:pt idx="18410">
                  <c:v>2.6976799999999999E-2</c:v>
                </c:pt>
                <c:pt idx="18411">
                  <c:v>2.7318599999999998E-2</c:v>
                </c:pt>
                <c:pt idx="18412">
                  <c:v>2.76571E-2</c:v>
                </c:pt>
                <c:pt idx="18413">
                  <c:v>2.80007E-2</c:v>
                </c:pt>
                <c:pt idx="18414">
                  <c:v>2.8339099999999999E-2</c:v>
                </c:pt>
                <c:pt idx="18415">
                  <c:v>2.86819E-2</c:v>
                </c:pt>
                <c:pt idx="18416">
                  <c:v>2.9025499999999999E-2</c:v>
                </c:pt>
                <c:pt idx="18417">
                  <c:v>2.93648E-2</c:v>
                </c:pt>
                <c:pt idx="18418">
                  <c:v>2.9712499999999999E-2</c:v>
                </c:pt>
                <c:pt idx="18419">
                  <c:v>3.00477E-2</c:v>
                </c:pt>
                <c:pt idx="18420">
                  <c:v>3.03936E-2</c:v>
                </c:pt>
                <c:pt idx="18421">
                  <c:v>3.0730299999999999E-2</c:v>
                </c:pt>
                <c:pt idx="18422">
                  <c:v>3.10701E-2</c:v>
                </c:pt>
                <c:pt idx="18423">
                  <c:v>3.1412500000000003E-2</c:v>
                </c:pt>
                <c:pt idx="18424">
                  <c:v>3.17471E-2</c:v>
                </c:pt>
                <c:pt idx="18425">
                  <c:v>3.2094200000000003E-2</c:v>
                </c:pt>
                <c:pt idx="18426">
                  <c:v>3.2429800000000002E-2</c:v>
                </c:pt>
                <c:pt idx="18427">
                  <c:v>3.2776E-2</c:v>
                </c:pt>
                <c:pt idx="18428">
                  <c:v>3.3114999999999999E-2</c:v>
                </c:pt>
                <c:pt idx="18429">
                  <c:v>3.3454499999999998E-2</c:v>
                </c:pt>
                <c:pt idx="18430">
                  <c:v>3.3796300000000001E-2</c:v>
                </c:pt>
                <c:pt idx="18431">
                  <c:v>3.4131300000000003E-2</c:v>
                </c:pt>
                <c:pt idx="18432">
                  <c:v>3.4473299999999998E-2</c:v>
                </c:pt>
                <c:pt idx="18433">
                  <c:v>3.4808400000000003E-2</c:v>
                </c:pt>
                <c:pt idx="18434">
                  <c:v>3.5149E-2</c:v>
                </c:pt>
                <c:pt idx="18435">
                  <c:v>3.5486799999999999E-2</c:v>
                </c:pt>
                <c:pt idx="18436">
                  <c:v>3.5827199999999997E-2</c:v>
                </c:pt>
                <c:pt idx="18437">
                  <c:v>3.6166700000000003E-2</c:v>
                </c:pt>
                <c:pt idx="18438">
                  <c:v>3.6507100000000001E-2</c:v>
                </c:pt>
                <c:pt idx="18439">
                  <c:v>3.6845799999999998E-2</c:v>
                </c:pt>
                <c:pt idx="18440">
                  <c:v>3.7182899999999998E-2</c:v>
                </c:pt>
                <c:pt idx="18441">
                  <c:v>3.7519900000000002E-2</c:v>
                </c:pt>
                <c:pt idx="18442">
                  <c:v>3.7853699999999997E-2</c:v>
                </c:pt>
                <c:pt idx="18443">
                  <c:v>3.8192999999999998E-2</c:v>
                </c:pt>
                <c:pt idx="18444">
                  <c:v>3.8525700000000003E-2</c:v>
                </c:pt>
                <c:pt idx="18445">
                  <c:v>3.8865999999999998E-2</c:v>
                </c:pt>
                <c:pt idx="18446">
                  <c:v>3.9200499999999999E-2</c:v>
                </c:pt>
                <c:pt idx="18447">
                  <c:v>3.9539100000000001E-2</c:v>
                </c:pt>
                <c:pt idx="18448">
                  <c:v>3.9878299999999998E-2</c:v>
                </c:pt>
                <c:pt idx="18449">
                  <c:v>4.0211700000000003E-2</c:v>
                </c:pt>
                <c:pt idx="18450">
                  <c:v>4.0551200000000003E-2</c:v>
                </c:pt>
                <c:pt idx="18451">
                  <c:v>4.0880199999999998E-2</c:v>
                </c:pt>
                <c:pt idx="18452">
                  <c:v>4.1217900000000002E-2</c:v>
                </c:pt>
                <c:pt idx="18453">
                  <c:v>4.15494E-2</c:v>
                </c:pt>
                <c:pt idx="18454">
                  <c:v>4.18836E-2</c:v>
                </c:pt>
                <c:pt idx="18455">
                  <c:v>4.2219699999999999E-2</c:v>
                </c:pt>
                <c:pt idx="18456">
                  <c:v>4.2551400000000003E-2</c:v>
                </c:pt>
                <c:pt idx="18457">
                  <c:v>4.2889900000000002E-2</c:v>
                </c:pt>
                <c:pt idx="18458">
                  <c:v>4.3221799999999998E-2</c:v>
                </c:pt>
                <c:pt idx="18459">
                  <c:v>4.3556600000000001E-2</c:v>
                </c:pt>
                <c:pt idx="18460">
                  <c:v>4.3887799999999998E-2</c:v>
                </c:pt>
                <c:pt idx="18461">
                  <c:v>4.4218500000000001E-2</c:v>
                </c:pt>
                <c:pt idx="18462">
                  <c:v>4.4550399999999997E-2</c:v>
                </c:pt>
                <c:pt idx="18463">
                  <c:v>4.4880900000000001E-2</c:v>
                </c:pt>
                <c:pt idx="18464">
                  <c:v>4.5211300000000003E-2</c:v>
                </c:pt>
                <c:pt idx="18465">
                  <c:v>4.5542600000000003E-2</c:v>
                </c:pt>
                <c:pt idx="18466">
                  <c:v>4.5872799999999998E-2</c:v>
                </c:pt>
                <c:pt idx="18467">
                  <c:v>4.6205200000000002E-2</c:v>
                </c:pt>
                <c:pt idx="18468">
                  <c:v>4.6536500000000001E-2</c:v>
                </c:pt>
                <c:pt idx="18469">
                  <c:v>4.6864299999999998E-2</c:v>
                </c:pt>
                <c:pt idx="18470">
                  <c:v>4.7194899999999998E-2</c:v>
                </c:pt>
                <c:pt idx="18471">
                  <c:v>4.7518900000000003E-2</c:v>
                </c:pt>
                <c:pt idx="18472">
                  <c:v>4.7849299999999997E-2</c:v>
                </c:pt>
                <c:pt idx="18473">
                  <c:v>4.8173500000000001E-2</c:v>
                </c:pt>
                <c:pt idx="18474">
                  <c:v>4.8500599999999998E-2</c:v>
                </c:pt>
                <c:pt idx="18475">
                  <c:v>4.88286E-2</c:v>
                </c:pt>
                <c:pt idx="18476">
                  <c:v>4.9153099999999998E-2</c:v>
                </c:pt>
                <c:pt idx="18477">
                  <c:v>4.9485599999999998E-2</c:v>
                </c:pt>
                <c:pt idx="18478">
                  <c:v>4.9807299999999999E-2</c:v>
                </c:pt>
                <c:pt idx="18479">
                  <c:v>5.0136199999999999E-2</c:v>
                </c:pt>
                <c:pt idx="18480">
                  <c:v>5.0457299999999997E-2</c:v>
                </c:pt>
                <c:pt idx="18481">
                  <c:v>5.0780400000000003E-2</c:v>
                </c:pt>
                <c:pt idx="18482">
                  <c:v>5.1104900000000002E-2</c:v>
                </c:pt>
                <c:pt idx="18483">
                  <c:v>5.1422799999999998E-2</c:v>
                </c:pt>
                <c:pt idx="18484">
                  <c:v>5.1749499999999997E-2</c:v>
                </c:pt>
                <c:pt idx="18485">
                  <c:v>5.2067500000000003E-2</c:v>
                </c:pt>
                <c:pt idx="18486">
                  <c:v>5.2394299999999998E-2</c:v>
                </c:pt>
                <c:pt idx="18487">
                  <c:v>5.2715999999999999E-2</c:v>
                </c:pt>
                <c:pt idx="18488">
                  <c:v>5.3037000000000001E-2</c:v>
                </c:pt>
                <c:pt idx="18489">
                  <c:v>5.33591E-2</c:v>
                </c:pt>
                <c:pt idx="18490">
                  <c:v>5.36745E-2</c:v>
                </c:pt>
                <c:pt idx="18491">
                  <c:v>5.3995500000000002E-2</c:v>
                </c:pt>
                <c:pt idx="18492">
                  <c:v>5.4309799999999998E-2</c:v>
                </c:pt>
                <c:pt idx="18493">
                  <c:v>5.4628299999999998E-2</c:v>
                </c:pt>
                <c:pt idx="18494">
                  <c:v>5.4945000000000001E-2</c:v>
                </c:pt>
                <c:pt idx="18495">
                  <c:v>5.5261299999999999E-2</c:v>
                </c:pt>
                <c:pt idx="18496">
                  <c:v>5.5580400000000002E-2</c:v>
                </c:pt>
                <c:pt idx="18497">
                  <c:v>5.5895800000000002E-2</c:v>
                </c:pt>
                <c:pt idx="18498">
                  <c:v>5.6213600000000002E-2</c:v>
                </c:pt>
                <c:pt idx="18499">
                  <c:v>5.6528299999999997E-2</c:v>
                </c:pt>
                <c:pt idx="18500">
                  <c:v>5.6841000000000003E-2</c:v>
                </c:pt>
                <c:pt idx="18501">
                  <c:v>5.71534E-2</c:v>
                </c:pt>
                <c:pt idx="18502">
                  <c:v>5.7463399999999998E-2</c:v>
                </c:pt>
                <c:pt idx="18503">
                  <c:v>5.7775600000000003E-2</c:v>
                </c:pt>
                <c:pt idx="18504">
                  <c:v>5.8086699999999998E-2</c:v>
                </c:pt>
                <c:pt idx="18505">
                  <c:v>5.8397299999999999E-2</c:v>
                </c:pt>
                <c:pt idx="18506">
                  <c:v>5.8709999999999998E-2</c:v>
                </c:pt>
                <c:pt idx="18507">
                  <c:v>5.9019200000000001E-2</c:v>
                </c:pt>
                <c:pt idx="18508">
                  <c:v>5.9332099999999999E-2</c:v>
                </c:pt>
                <c:pt idx="18509">
                  <c:v>5.9639699999999997E-2</c:v>
                </c:pt>
                <c:pt idx="18510">
                  <c:v>5.9946699999999999E-2</c:v>
                </c:pt>
                <c:pt idx="18511">
                  <c:v>6.0252699999999999E-2</c:v>
                </c:pt>
                <c:pt idx="18512">
                  <c:v>6.0555400000000002E-2</c:v>
                </c:pt>
                <c:pt idx="18513">
                  <c:v>6.0863399999999998E-2</c:v>
                </c:pt>
                <c:pt idx="18514">
                  <c:v>6.1164700000000002E-2</c:v>
                </c:pt>
                <c:pt idx="18515">
                  <c:v>6.1472300000000001E-2</c:v>
                </c:pt>
                <c:pt idx="18516">
                  <c:v>6.1775499999999997E-2</c:v>
                </c:pt>
                <c:pt idx="18517">
                  <c:v>6.2080299999999998E-2</c:v>
                </c:pt>
                <c:pt idx="18518">
                  <c:v>6.2386400000000002E-2</c:v>
                </c:pt>
                <c:pt idx="18519">
                  <c:v>6.2684400000000001E-2</c:v>
                </c:pt>
                <c:pt idx="18520">
                  <c:v>6.2988199999999994E-2</c:v>
                </c:pt>
                <c:pt idx="18521">
                  <c:v>6.3283000000000006E-2</c:v>
                </c:pt>
                <c:pt idx="18522">
                  <c:v>6.3584500000000002E-2</c:v>
                </c:pt>
                <c:pt idx="18523">
                  <c:v>6.3882099999999997E-2</c:v>
                </c:pt>
                <c:pt idx="18524">
                  <c:v>6.4178200000000005E-2</c:v>
                </c:pt>
                <c:pt idx="18525">
                  <c:v>6.4477900000000005E-2</c:v>
                </c:pt>
                <c:pt idx="18526">
                  <c:v>6.4771599999999999E-2</c:v>
                </c:pt>
                <c:pt idx="18527">
                  <c:v>6.5073199999999998E-2</c:v>
                </c:pt>
                <c:pt idx="18528">
                  <c:v>6.5366800000000003E-2</c:v>
                </c:pt>
                <c:pt idx="18529">
                  <c:v>6.5661999999999998E-2</c:v>
                </c:pt>
                <c:pt idx="18530">
                  <c:v>6.5953899999999996E-2</c:v>
                </c:pt>
                <c:pt idx="18531">
                  <c:v>6.62436E-2</c:v>
                </c:pt>
                <c:pt idx="18532">
                  <c:v>6.6537299999999994E-2</c:v>
                </c:pt>
                <c:pt idx="18533">
                  <c:v>6.6824400000000006E-2</c:v>
                </c:pt>
                <c:pt idx="18534">
                  <c:v>6.7115999999999995E-2</c:v>
                </c:pt>
                <c:pt idx="18535">
                  <c:v>6.7403400000000002E-2</c:v>
                </c:pt>
                <c:pt idx="18536">
                  <c:v>6.7693299999999998E-2</c:v>
                </c:pt>
                <c:pt idx="18537">
                  <c:v>6.7984199999999995E-2</c:v>
                </c:pt>
                <c:pt idx="18538">
                  <c:v>6.82696E-2</c:v>
                </c:pt>
                <c:pt idx="18539">
                  <c:v>6.8557199999999999E-2</c:v>
                </c:pt>
                <c:pt idx="18540">
                  <c:v>6.88386E-2</c:v>
                </c:pt>
                <c:pt idx="18541">
                  <c:v>6.9122000000000003E-2</c:v>
                </c:pt>
                <c:pt idx="18542">
                  <c:v>6.9404300000000002E-2</c:v>
                </c:pt>
                <c:pt idx="18543">
                  <c:v>6.9683200000000001E-2</c:v>
                </c:pt>
                <c:pt idx="18544">
                  <c:v>6.9966200000000006E-2</c:v>
                </c:pt>
                <c:pt idx="18545">
                  <c:v>7.0244200000000007E-2</c:v>
                </c:pt>
                <c:pt idx="18546">
                  <c:v>7.0527400000000004E-2</c:v>
                </c:pt>
                <c:pt idx="18547">
                  <c:v>7.0807700000000001E-2</c:v>
                </c:pt>
                <c:pt idx="18548">
                  <c:v>7.1084400000000006E-2</c:v>
                </c:pt>
                <c:pt idx="18549">
                  <c:v>7.1363099999999999E-2</c:v>
                </c:pt>
                <c:pt idx="18550">
                  <c:v>7.1633699999999995E-2</c:v>
                </c:pt>
                <c:pt idx="18551">
                  <c:v>7.1909799999999996E-2</c:v>
                </c:pt>
                <c:pt idx="18552">
                  <c:v>7.2179300000000002E-2</c:v>
                </c:pt>
                <c:pt idx="18553">
                  <c:v>7.2451000000000002E-2</c:v>
                </c:pt>
                <c:pt idx="18554">
                  <c:v>7.2723599999999999E-2</c:v>
                </c:pt>
                <c:pt idx="18555">
                  <c:v>7.2991299999999995E-2</c:v>
                </c:pt>
                <c:pt idx="18556">
                  <c:v>7.3266399999999995E-2</c:v>
                </c:pt>
                <c:pt idx="18557">
                  <c:v>7.3532399999999998E-2</c:v>
                </c:pt>
                <c:pt idx="18558">
                  <c:v>7.38042E-2</c:v>
                </c:pt>
                <c:pt idx="18559">
                  <c:v>7.4069800000000005E-2</c:v>
                </c:pt>
                <c:pt idx="18560">
                  <c:v>7.4332400000000007E-2</c:v>
                </c:pt>
                <c:pt idx="18561">
                  <c:v>7.45971E-2</c:v>
                </c:pt>
                <c:pt idx="18562">
                  <c:v>7.4854000000000004E-2</c:v>
                </c:pt>
                <c:pt idx="18563">
                  <c:v>7.51198E-2</c:v>
                </c:pt>
                <c:pt idx="18564">
                  <c:v>7.5377E-2</c:v>
                </c:pt>
                <c:pt idx="18565">
                  <c:v>7.5638999999999998E-2</c:v>
                </c:pt>
                <c:pt idx="18566">
                  <c:v>7.5898800000000002E-2</c:v>
                </c:pt>
                <c:pt idx="18567">
                  <c:v>7.6155600000000004E-2</c:v>
                </c:pt>
                <c:pt idx="18568">
                  <c:v>7.6417499999999999E-2</c:v>
                </c:pt>
                <c:pt idx="18569">
                  <c:v>7.6668899999999998E-2</c:v>
                </c:pt>
                <c:pt idx="18570">
                  <c:v>7.6925099999999996E-2</c:v>
                </c:pt>
                <c:pt idx="18571">
                  <c:v>7.7173800000000001E-2</c:v>
                </c:pt>
                <c:pt idx="18572">
                  <c:v>7.7424400000000004E-2</c:v>
                </c:pt>
                <c:pt idx="18573">
                  <c:v>7.7676599999999998E-2</c:v>
                </c:pt>
                <c:pt idx="18574">
                  <c:v>7.7922599999999995E-2</c:v>
                </c:pt>
                <c:pt idx="18575">
                  <c:v>7.8174999999999994E-2</c:v>
                </c:pt>
                <c:pt idx="18576">
                  <c:v>7.8419900000000001E-2</c:v>
                </c:pt>
                <c:pt idx="18577">
                  <c:v>7.86694E-2</c:v>
                </c:pt>
                <c:pt idx="18578">
                  <c:v>7.8916E-2</c:v>
                </c:pt>
                <c:pt idx="18579">
                  <c:v>7.9156900000000002E-2</c:v>
                </c:pt>
                <c:pt idx="18580">
                  <c:v>7.9400399999999996E-2</c:v>
                </c:pt>
                <c:pt idx="18581">
                  <c:v>7.9636200000000004E-2</c:v>
                </c:pt>
                <c:pt idx="18582">
                  <c:v>7.9878099999999994E-2</c:v>
                </c:pt>
                <c:pt idx="18583">
                  <c:v>8.0115800000000001E-2</c:v>
                </c:pt>
                <c:pt idx="18584">
                  <c:v>8.0351300000000001E-2</c:v>
                </c:pt>
                <c:pt idx="18585">
                  <c:v>8.0589499999999994E-2</c:v>
                </c:pt>
                <c:pt idx="18586">
                  <c:v>8.0821699999999996E-2</c:v>
                </c:pt>
                <c:pt idx="18587">
                  <c:v>8.1060999999999994E-2</c:v>
                </c:pt>
                <c:pt idx="18588">
                  <c:v>8.1292600000000007E-2</c:v>
                </c:pt>
                <c:pt idx="18589">
                  <c:v>8.1523100000000001E-2</c:v>
                </c:pt>
                <c:pt idx="18590">
                  <c:v>8.1751900000000002E-2</c:v>
                </c:pt>
                <c:pt idx="18591">
                  <c:v>8.1975300000000001E-2</c:v>
                </c:pt>
                <c:pt idx="18592">
                  <c:v>8.2205200000000006E-2</c:v>
                </c:pt>
                <c:pt idx="18593">
                  <c:v>8.2426200000000005E-2</c:v>
                </c:pt>
                <c:pt idx="18594">
                  <c:v>8.2652400000000001E-2</c:v>
                </c:pt>
                <c:pt idx="18595">
                  <c:v>8.2874500000000004E-2</c:v>
                </c:pt>
                <c:pt idx="18596">
                  <c:v>8.3096699999999996E-2</c:v>
                </c:pt>
                <c:pt idx="18597">
                  <c:v>8.3322499999999994E-2</c:v>
                </c:pt>
                <c:pt idx="18598">
                  <c:v>8.3537899999999998E-2</c:v>
                </c:pt>
                <c:pt idx="18599">
                  <c:v>8.37585E-2</c:v>
                </c:pt>
                <c:pt idx="18600">
                  <c:v>8.3969100000000005E-2</c:v>
                </c:pt>
                <c:pt idx="18601">
                  <c:v>8.4183400000000005E-2</c:v>
                </c:pt>
                <c:pt idx="18602">
                  <c:v>8.4395800000000007E-2</c:v>
                </c:pt>
                <c:pt idx="18603">
                  <c:v>8.4603300000000006E-2</c:v>
                </c:pt>
                <c:pt idx="18604">
                  <c:v>8.4817100000000006E-2</c:v>
                </c:pt>
                <c:pt idx="18605">
                  <c:v>8.5022399999999998E-2</c:v>
                </c:pt>
                <c:pt idx="18606">
                  <c:v>8.5236099999999995E-2</c:v>
                </c:pt>
                <c:pt idx="18607">
                  <c:v>8.5442799999999999E-2</c:v>
                </c:pt>
                <c:pt idx="18608">
                  <c:v>8.5647299999999996E-2</c:v>
                </c:pt>
                <c:pt idx="18609">
                  <c:v>8.5851399999999994E-2</c:v>
                </c:pt>
                <c:pt idx="18610">
                  <c:v>8.6046700000000004E-2</c:v>
                </c:pt>
                <c:pt idx="18611">
                  <c:v>8.6248199999999997E-2</c:v>
                </c:pt>
                <c:pt idx="18612">
                  <c:v>8.6441400000000002E-2</c:v>
                </c:pt>
                <c:pt idx="18613">
                  <c:v>8.6638800000000002E-2</c:v>
                </c:pt>
                <c:pt idx="18614">
                  <c:v>8.6834599999999998E-2</c:v>
                </c:pt>
                <c:pt idx="18615">
                  <c:v>8.7027199999999999E-2</c:v>
                </c:pt>
                <c:pt idx="18616">
                  <c:v>8.7224800000000005E-2</c:v>
                </c:pt>
                <c:pt idx="18617">
                  <c:v>8.7413900000000003E-2</c:v>
                </c:pt>
                <c:pt idx="18618">
                  <c:v>8.7607400000000002E-2</c:v>
                </c:pt>
                <c:pt idx="18619">
                  <c:v>8.7793800000000005E-2</c:v>
                </c:pt>
                <c:pt idx="18620">
                  <c:v>8.7976899999999997E-2</c:v>
                </c:pt>
                <c:pt idx="18621">
                  <c:v>8.8160100000000005E-2</c:v>
                </c:pt>
                <c:pt idx="18622">
                  <c:v>8.8337700000000005E-2</c:v>
                </c:pt>
                <c:pt idx="18623">
                  <c:v>8.8522000000000003E-2</c:v>
                </c:pt>
                <c:pt idx="18624">
                  <c:v>8.8700000000000001E-2</c:v>
                </c:pt>
                <c:pt idx="18625">
                  <c:v>8.8879899999999998E-2</c:v>
                </c:pt>
                <c:pt idx="18626">
                  <c:v>8.9058100000000001E-2</c:v>
                </c:pt>
                <c:pt idx="18627">
                  <c:v>8.9232199999999998E-2</c:v>
                </c:pt>
                <c:pt idx="18628">
                  <c:v>8.9410100000000006E-2</c:v>
                </c:pt>
                <c:pt idx="18629">
                  <c:v>8.9577799999999999E-2</c:v>
                </c:pt>
                <c:pt idx="18630">
                  <c:v>8.9747800000000003E-2</c:v>
                </c:pt>
                <c:pt idx="18631">
                  <c:v>8.9911900000000003E-2</c:v>
                </c:pt>
                <c:pt idx="18632">
                  <c:v>9.0076500000000004E-2</c:v>
                </c:pt>
                <c:pt idx="18633">
                  <c:v>9.0244099999999994E-2</c:v>
                </c:pt>
                <c:pt idx="18634">
                  <c:v>9.0403700000000004E-2</c:v>
                </c:pt>
                <c:pt idx="18635">
                  <c:v>9.0569200000000002E-2</c:v>
                </c:pt>
                <c:pt idx="18636">
                  <c:v>9.0726299999999996E-2</c:v>
                </c:pt>
                <c:pt idx="18637">
                  <c:v>9.0887599999999999E-2</c:v>
                </c:pt>
                <c:pt idx="18638">
                  <c:v>9.1046000000000002E-2</c:v>
                </c:pt>
                <c:pt idx="18639">
                  <c:v>9.1196899999999997E-2</c:v>
                </c:pt>
                <c:pt idx="18640">
                  <c:v>9.1350799999999996E-2</c:v>
                </c:pt>
                <c:pt idx="18641">
                  <c:v>9.1495699999999999E-2</c:v>
                </c:pt>
                <c:pt idx="18642">
                  <c:v>9.16487E-2</c:v>
                </c:pt>
                <c:pt idx="18643">
                  <c:v>9.1795500000000002E-2</c:v>
                </c:pt>
                <c:pt idx="18644">
                  <c:v>9.19402E-2</c:v>
                </c:pt>
                <c:pt idx="18645">
                  <c:v>9.2085500000000001E-2</c:v>
                </c:pt>
                <c:pt idx="18646">
                  <c:v>9.2224399999999998E-2</c:v>
                </c:pt>
                <c:pt idx="18647">
                  <c:v>9.2370800000000003E-2</c:v>
                </c:pt>
                <c:pt idx="18648">
                  <c:v>9.2507400000000004E-2</c:v>
                </c:pt>
                <c:pt idx="18649">
                  <c:v>9.2644299999999999E-2</c:v>
                </c:pt>
                <c:pt idx="18650">
                  <c:v>9.2776899999999995E-2</c:v>
                </c:pt>
                <c:pt idx="18651">
                  <c:v>9.2906600000000006E-2</c:v>
                </c:pt>
                <c:pt idx="18652">
                  <c:v>9.3040800000000007E-2</c:v>
                </c:pt>
                <c:pt idx="18653">
                  <c:v>9.3166100000000002E-2</c:v>
                </c:pt>
                <c:pt idx="18654">
                  <c:v>9.3295100000000006E-2</c:v>
                </c:pt>
                <c:pt idx="18655">
                  <c:v>9.3418699999999993E-2</c:v>
                </c:pt>
                <c:pt idx="18656">
                  <c:v>9.3545100000000006E-2</c:v>
                </c:pt>
                <c:pt idx="18657">
                  <c:v>9.3671400000000002E-2</c:v>
                </c:pt>
                <c:pt idx="18658">
                  <c:v>9.3785300000000002E-2</c:v>
                </c:pt>
                <c:pt idx="18659">
                  <c:v>9.3900300000000006E-2</c:v>
                </c:pt>
                <c:pt idx="18660">
                  <c:v>9.4015100000000004E-2</c:v>
                </c:pt>
                <c:pt idx="18661">
                  <c:v>9.4145000000000006E-2</c:v>
                </c:pt>
                <c:pt idx="18662">
                  <c:v>9.4253600000000007E-2</c:v>
                </c:pt>
                <c:pt idx="18663">
                  <c:v>9.41776E-2</c:v>
                </c:pt>
                <c:pt idx="18664">
                  <c:v>9.4198900000000002E-2</c:v>
                </c:pt>
                <c:pt idx="18665">
                  <c:v>9.4309299999999999E-2</c:v>
                </c:pt>
                <c:pt idx="18666">
                  <c:v>9.4297000000000006E-2</c:v>
                </c:pt>
                <c:pt idx="18667">
                  <c:v>9.4404799999999997E-2</c:v>
                </c:pt>
                <c:pt idx="18668">
                  <c:v>9.4417699999999993E-2</c:v>
                </c:pt>
                <c:pt idx="18669">
                  <c:v>9.4465800000000003E-2</c:v>
                </c:pt>
                <c:pt idx="18670">
                  <c:v>9.4527200000000006E-2</c:v>
                </c:pt>
                <c:pt idx="18671">
                  <c:v>9.4527299999999995E-2</c:v>
                </c:pt>
                <c:pt idx="18672">
                  <c:v>9.4606800000000005E-2</c:v>
                </c:pt>
                <c:pt idx="18673">
                  <c:v>9.4606999999999997E-2</c:v>
                </c:pt>
                <c:pt idx="18674">
                  <c:v>9.4662499999999997E-2</c:v>
                </c:pt>
                <c:pt idx="18675">
                  <c:v>9.4690800000000006E-2</c:v>
                </c:pt>
                <c:pt idx="18676">
                  <c:v>9.4714999999999994E-2</c:v>
                </c:pt>
                <c:pt idx="18677">
                  <c:v>9.4758499999999996E-2</c:v>
                </c:pt>
                <c:pt idx="18678">
                  <c:v>9.4772499999999996E-2</c:v>
                </c:pt>
                <c:pt idx="18679">
                  <c:v>9.4805500000000001E-2</c:v>
                </c:pt>
                <c:pt idx="18680">
                  <c:v>9.4821199999999994E-2</c:v>
                </c:pt>
                <c:pt idx="18681">
                  <c:v>9.4838000000000006E-2</c:v>
                </c:pt>
                <c:pt idx="18682">
                  <c:v>9.4853599999999996E-2</c:v>
                </c:pt>
                <c:pt idx="18683">
                  <c:v>9.4871899999999995E-2</c:v>
                </c:pt>
                <c:pt idx="18684">
                  <c:v>9.4880300000000001E-2</c:v>
                </c:pt>
                <c:pt idx="18685">
                  <c:v>9.4899899999999995E-2</c:v>
                </c:pt>
                <c:pt idx="18686">
                  <c:v>9.4902200000000006E-2</c:v>
                </c:pt>
                <c:pt idx="18687">
                  <c:v>9.4914399999999996E-2</c:v>
                </c:pt>
                <c:pt idx="18688">
                  <c:v>9.49213E-2</c:v>
                </c:pt>
                <c:pt idx="18689">
                  <c:v>9.4918100000000005E-2</c:v>
                </c:pt>
                <c:pt idx="18690">
                  <c:v>9.4924400000000006E-2</c:v>
                </c:pt>
                <c:pt idx="18691">
                  <c:v>9.4911800000000004E-2</c:v>
                </c:pt>
                <c:pt idx="18692">
                  <c:v>9.4913499999999998E-2</c:v>
                </c:pt>
                <c:pt idx="18693">
                  <c:v>9.4905299999999998E-2</c:v>
                </c:pt>
                <c:pt idx="18694">
                  <c:v>9.4897599999999999E-2</c:v>
                </c:pt>
                <c:pt idx="18695">
                  <c:v>9.4886899999999996E-2</c:v>
                </c:pt>
                <c:pt idx="18696">
                  <c:v>9.4875299999999996E-2</c:v>
                </c:pt>
                <c:pt idx="18697">
                  <c:v>9.4858499999999998E-2</c:v>
                </c:pt>
                <c:pt idx="18698">
                  <c:v>9.4848299999999997E-2</c:v>
                </c:pt>
                <c:pt idx="18699">
                  <c:v>9.4822799999999999E-2</c:v>
                </c:pt>
                <c:pt idx="18700">
                  <c:v>9.4799999999999995E-2</c:v>
                </c:pt>
                <c:pt idx="18701">
                  <c:v>9.4779000000000002E-2</c:v>
                </c:pt>
                <c:pt idx="18702">
                  <c:v>9.4742499999999993E-2</c:v>
                </c:pt>
                <c:pt idx="18703">
                  <c:v>9.4732300000000005E-2</c:v>
                </c:pt>
                <c:pt idx="18704">
                  <c:v>9.4682299999999997E-2</c:v>
                </c:pt>
                <c:pt idx="18705">
                  <c:v>9.4662200000000002E-2</c:v>
                </c:pt>
                <c:pt idx="18706">
                  <c:v>9.4620300000000004E-2</c:v>
                </c:pt>
                <c:pt idx="18707">
                  <c:v>9.4580999999999998E-2</c:v>
                </c:pt>
                <c:pt idx="18708">
                  <c:v>9.4557299999999997E-2</c:v>
                </c:pt>
                <c:pt idx="18709">
                  <c:v>9.4492499999999993E-2</c:v>
                </c:pt>
                <c:pt idx="18710">
                  <c:v>9.4468700000000003E-2</c:v>
                </c:pt>
                <c:pt idx="18711">
                  <c:v>9.4401600000000002E-2</c:v>
                </c:pt>
                <c:pt idx="18712">
                  <c:v>9.4363199999999994E-2</c:v>
                </c:pt>
                <c:pt idx="18713">
                  <c:v>9.4311099999999995E-2</c:v>
                </c:pt>
                <c:pt idx="18714">
                  <c:v>9.4246499999999997E-2</c:v>
                </c:pt>
                <c:pt idx="18715">
                  <c:v>9.4204800000000005E-2</c:v>
                </c:pt>
                <c:pt idx="18716">
                  <c:v>9.4130699999999998E-2</c:v>
                </c:pt>
                <c:pt idx="18717">
                  <c:v>9.4086900000000001E-2</c:v>
                </c:pt>
                <c:pt idx="18718">
                  <c:v>9.4015500000000002E-2</c:v>
                </c:pt>
                <c:pt idx="18719">
                  <c:v>9.3951499999999993E-2</c:v>
                </c:pt>
                <c:pt idx="18720">
                  <c:v>9.38832E-2</c:v>
                </c:pt>
                <c:pt idx="18721">
                  <c:v>9.3806100000000003E-2</c:v>
                </c:pt>
                <c:pt idx="18722">
                  <c:v>9.3737399999999999E-2</c:v>
                </c:pt>
                <c:pt idx="18723">
                  <c:v>9.3657799999999999E-2</c:v>
                </c:pt>
                <c:pt idx="18724">
                  <c:v>9.3581800000000007E-2</c:v>
                </c:pt>
                <c:pt idx="18725">
                  <c:v>9.3498700000000004E-2</c:v>
                </c:pt>
                <c:pt idx="18726">
                  <c:v>9.3414700000000003E-2</c:v>
                </c:pt>
                <c:pt idx="18727">
                  <c:v>9.3331600000000001E-2</c:v>
                </c:pt>
                <c:pt idx="18728">
                  <c:v>9.3263799999999994E-2</c:v>
                </c:pt>
                <c:pt idx="18729">
                  <c:v>9.3171299999999999E-2</c:v>
                </c:pt>
                <c:pt idx="18730">
                  <c:v>9.2906799999999998E-2</c:v>
                </c:pt>
                <c:pt idx="18731">
                  <c:v>9.2715199999999998E-2</c:v>
                </c:pt>
                <c:pt idx="18732">
                  <c:v>9.2624899999999996E-2</c:v>
                </c:pt>
                <c:pt idx="18733">
                  <c:v>9.2404600000000003E-2</c:v>
                </c:pt>
                <c:pt idx="18734">
                  <c:v>9.2300699999999999E-2</c:v>
                </c:pt>
                <c:pt idx="18735">
                  <c:v>9.2118400000000003E-2</c:v>
                </c:pt>
                <c:pt idx="18736">
                  <c:v>9.1952300000000001E-2</c:v>
                </c:pt>
                <c:pt idx="18737">
                  <c:v>9.1824199999999995E-2</c:v>
                </c:pt>
                <c:pt idx="18738">
                  <c:v>9.1611999999999999E-2</c:v>
                </c:pt>
                <c:pt idx="18739">
                  <c:v>9.1492699999999996E-2</c:v>
                </c:pt>
                <c:pt idx="18740">
                  <c:v>9.1282699999999994E-2</c:v>
                </c:pt>
                <c:pt idx="18741">
                  <c:v>9.11222E-2</c:v>
                </c:pt>
                <c:pt idx="18742">
                  <c:v>9.0947100000000003E-2</c:v>
                </c:pt>
                <c:pt idx="18743">
                  <c:v>9.0749899999999994E-2</c:v>
                </c:pt>
                <c:pt idx="18744">
                  <c:v>9.0594800000000003E-2</c:v>
                </c:pt>
                <c:pt idx="18745">
                  <c:v>9.0388099999999999E-2</c:v>
                </c:pt>
                <c:pt idx="18746">
                  <c:v>9.0218199999999998E-2</c:v>
                </c:pt>
                <c:pt idx="18747">
                  <c:v>9.0024900000000005E-2</c:v>
                </c:pt>
                <c:pt idx="18748">
                  <c:v>8.9833800000000005E-2</c:v>
                </c:pt>
                <c:pt idx="18749">
                  <c:v>8.9645100000000005E-2</c:v>
                </c:pt>
                <c:pt idx="18750">
                  <c:v>8.9440800000000001E-2</c:v>
                </c:pt>
                <c:pt idx="18751">
                  <c:v>8.9240399999999998E-2</c:v>
                </c:pt>
                <c:pt idx="18752">
                  <c:v>8.9039800000000002E-2</c:v>
                </c:pt>
                <c:pt idx="18753">
                  <c:v>8.8833400000000007E-2</c:v>
                </c:pt>
                <c:pt idx="18754">
                  <c:v>8.8628899999999997E-2</c:v>
                </c:pt>
                <c:pt idx="18755">
                  <c:v>8.8419700000000004E-2</c:v>
                </c:pt>
                <c:pt idx="18756">
                  <c:v>8.8202299999999997E-2</c:v>
                </c:pt>
                <c:pt idx="18757">
                  <c:v>8.7998000000000007E-2</c:v>
                </c:pt>
                <c:pt idx="18758">
                  <c:v>8.7774099999999994E-2</c:v>
                </c:pt>
                <c:pt idx="18759">
                  <c:v>8.7559899999999996E-2</c:v>
                </c:pt>
                <c:pt idx="18760">
                  <c:v>8.7330900000000003E-2</c:v>
                </c:pt>
                <c:pt idx="18761">
                  <c:v>8.7102600000000002E-2</c:v>
                </c:pt>
                <c:pt idx="18762">
                  <c:v>8.6880299999999994E-2</c:v>
                </c:pt>
                <c:pt idx="18763">
                  <c:v>8.6646100000000004E-2</c:v>
                </c:pt>
                <c:pt idx="18764">
                  <c:v>8.6416300000000001E-2</c:v>
                </c:pt>
                <c:pt idx="18765">
                  <c:v>8.6175199999999993E-2</c:v>
                </c:pt>
                <c:pt idx="18766">
                  <c:v>8.5937899999999998E-2</c:v>
                </c:pt>
                <c:pt idx="18767">
                  <c:v>8.5698499999999997E-2</c:v>
                </c:pt>
                <c:pt idx="18768">
                  <c:v>8.5458900000000004E-2</c:v>
                </c:pt>
                <c:pt idx="18769">
                  <c:v>8.5206799999999999E-2</c:v>
                </c:pt>
                <c:pt idx="18770">
                  <c:v>8.4960999999999995E-2</c:v>
                </c:pt>
                <c:pt idx="18771">
                  <c:v>8.4701499999999999E-2</c:v>
                </c:pt>
                <c:pt idx="18772">
                  <c:v>8.4450899999999995E-2</c:v>
                </c:pt>
                <c:pt idx="18773">
                  <c:v>8.4194500000000005E-2</c:v>
                </c:pt>
                <c:pt idx="18774">
                  <c:v>8.3925399999999997E-2</c:v>
                </c:pt>
                <c:pt idx="18775">
                  <c:v>8.3674899999999997E-2</c:v>
                </c:pt>
                <c:pt idx="18776">
                  <c:v>8.3395200000000003E-2</c:v>
                </c:pt>
                <c:pt idx="18777">
                  <c:v>8.3144999999999997E-2</c:v>
                </c:pt>
                <c:pt idx="18778">
                  <c:v>8.2865800000000003E-2</c:v>
                </c:pt>
                <c:pt idx="18779">
                  <c:v>8.2591700000000004E-2</c:v>
                </c:pt>
                <c:pt idx="18780">
                  <c:v>8.2321800000000001E-2</c:v>
                </c:pt>
                <c:pt idx="18781">
                  <c:v>8.2025100000000004E-2</c:v>
                </c:pt>
                <c:pt idx="18782">
                  <c:v>8.1762299999999996E-2</c:v>
                </c:pt>
                <c:pt idx="18783">
                  <c:v>8.14579E-2</c:v>
                </c:pt>
                <c:pt idx="18784">
                  <c:v>8.1181199999999995E-2</c:v>
                </c:pt>
                <c:pt idx="18785">
                  <c:v>8.08889E-2</c:v>
                </c:pt>
                <c:pt idx="18786">
                  <c:v>8.0592300000000006E-2</c:v>
                </c:pt>
                <c:pt idx="18787">
                  <c:v>8.0313899999999994E-2</c:v>
                </c:pt>
                <c:pt idx="18788">
                  <c:v>7.9999399999999998E-2</c:v>
                </c:pt>
                <c:pt idx="18789">
                  <c:v>7.9712000000000005E-2</c:v>
                </c:pt>
                <c:pt idx="18790">
                  <c:v>7.9396300000000003E-2</c:v>
                </c:pt>
                <c:pt idx="18791">
                  <c:v>7.9088900000000004E-2</c:v>
                </c:pt>
                <c:pt idx="18792">
                  <c:v>7.8782699999999997E-2</c:v>
                </c:pt>
                <c:pt idx="18793">
                  <c:v>7.8459399999999999E-2</c:v>
                </c:pt>
                <c:pt idx="18794">
                  <c:v>7.8155100000000005E-2</c:v>
                </c:pt>
                <c:pt idx="18795">
                  <c:v>7.7830099999999999E-2</c:v>
                </c:pt>
                <c:pt idx="18796">
                  <c:v>7.7514399999999997E-2</c:v>
                </c:pt>
                <c:pt idx="18797">
                  <c:v>7.7194700000000005E-2</c:v>
                </c:pt>
                <c:pt idx="18798">
                  <c:v>7.6863399999999998E-2</c:v>
                </c:pt>
                <c:pt idx="18799">
                  <c:v>7.6540800000000006E-2</c:v>
                </c:pt>
                <c:pt idx="18800">
                  <c:v>7.6200400000000001E-2</c:v>
                </c:pt>
                <c:pt idx="18801">
                  <c:v>7.5863700000000006E-2</c:v>
                </c:pt>
                <c:pt idx="18802">
                  <c:v>7.5526499999999996E-2</c:v>
                </c:pt>
                <c:pt idx="18803">
                  <c:v>7.5180300000000005E-2</c:v>
                </c:pt>
                <c:pt idx="18804">
                  <c:v>7.4845900000000007E-2</c:v>
                </c:pt>
                <c:pt idx="18805">
                  <c:v>7.4494400000000002E-2</c:v>
                </c:pt>
                <c:pt idx="18806">
                  <c:v>7.4149499999999993E-2</c:v>
                </c:pt>
                <c:pt idx="18807">
                  <c:v>7.3798600000000006E-2</c:v>
                </c:pt>
                <c:pt idx="18808">
                  <c:v>7.3438699999999996E-2</c:v>
                </c:pt>
                <c:pt idx="18809">
                  <c:v>7.3086399999999996E-2</c:v>
                </c:pt>
                <c:pt idx="18810">
                  <c:v>7.2715500000000002E-2</c:v>
                </c:pt>
                <c:pt idx="18811">
                  <c:v>7.2355900000000001E-2</c:v>
                </c:pt>
                <c:pt idx="18812">
                  <c:v>7.1986700000000001E-2</c:v>
                </c:pt>
                <c:pt idx="18813">
                  <c:v>7.1619199999999994E-2</c:v>
                </c:pt>
                <c:pt idx="18814">
                  <c:v>7.1251400000000006E-2</c:v>
                </c:pt>
                <c:pt idx="18815">
                  <c:v>7.0872299999999999E-2</c:v>
                </c:pt>
                <c:pt idx="18816">
                  <c:v>7.0498199999999997E-2</c:v>
                </c:pt>
                <c:pt idx="18817">
                  <c:v>7.01127E-2</c:v>
                </c:pt>
                <c:pt idx="18818">
                  <c:v>6.97295E-2</c:v>
                </c:pt>
                <c:pt idx="18819">
                  <c:v>6.9339700000000004E-2</c:v>
                </c:pt>
                <c:pt idx="18820">
                  <c:v>6.8948499999999996E-2</c:v>
                </c:pt>
                <c:pt idx="18821">
                  <c:v>6.8555900000000003E-2</c:v>
                </c:pt>
                <c:pt idx="18822">
                  <c:v>6.8163199999999993E-2</c:v>
                </c:pt>
                <c:pt idx="18823">
                  <c:v>6.7766599999999996E-2</c:v>
                </c:pt>
                <c:pt idx="18824">
                  <c:v>6.7366899999999993E-2</c:v>
                </c:pt>
                <c:pt idx="18825">
                  <c:v>6.6961599999999996E-2</c:v>
                </c:pt>
                <c:pt idx="18826">
                  <c:v>6.6551200000000005E-2</c:v>
                </c:pt>
                <c:pt idx="18827">
                  <c:v>6.61413E-2</c:v>
                </c:pt>
                <c:pt idx="18828">
                  <c:v>6.57219E-2</c:v>
                </c:pt>
                <c:pt idx="18829">
                  <c:v>6.5309599999999995E-2</c:v>
                </c:pt>
                <c:pt idx="18830">
                  <c:v>6.4885899999999996E-2</c:v>
                </c:pt>
                <c:pt idx="18831">
                  <c:v>6.4467999999999998E-2</c:v>
                </c:pt>
                <c:pt idx="18832">
                  <c:v>6.4043600000000006E-2</c:v>
                </c:pt>
                <c:pt idx="18833">
                  <c:v>6.3615599999999994E-2</c:v>
                </c:pt>
                <c:pt idx="18834">
                  <c:v>6.3189999999999996E-2</c:v>
                </c:pt>
                <c:pt idx="18835">
                  <c:v>6.2749799999999994E-2</c:v>
                </c:pt>
                <c:pt idx="18836">
                  <c:v>6.2316400000000001E-2</c:v>
                </c:pt>
                <c:pt idx="18837">
                  <c:v>6.1867100000000001E-2</c:v>
                </c:pt>
                <c:pt idx="18838">
                  <c:v>6.1426500000000002E-2</c:v>
                </c:pt>
                <c:pt idx="18839">
                  <c:v>6.0979199999999997E-2</c:v>
                </c:pt>
                <c:pt idx="18840">
                  <c:v>6.05312E-2</c:v>
                </c:pt>
                <c:pt idx="18841">
                  <c:v>6.0082099999999999E-2</c:v>
                </c:pt>
                <c:pt idx="18842">
                  <c:v>5.9623700000000002E-2</c:v>
                </c:pt>
                <c:pt idx="18843">
                  <c:v>5.91724E-2</c:v>
                </c:pt>
                <c:pt idx="18844">
                  <c:v>5.8708099999999999E-2</c:v>
                </c:pt>
                <c:pt idx="18845">
                  <c:v>5.8248099999999997E-2</c:v>
                </c:pt>
                <c:pt idx="18846">
                  <c:v>5.7772299999999999E-2</c:v>
                </c:pt>
                <c:pt idx="18847">
                  <c:v>5.7301199999999997E-2</c:v>
                </c:pt>
                <c:pt idx="18848">
                  <c:v>5.68262E-2</c:v>
                </c:pt>
                <c:pt idx="18849">
                  <c:v>5.63525E-2</c:v>
                </c:pt>
                <c:pt idx="18850">
                  <c:v>5.5876799999999997E-2</c:v>
                </c:pt>
                <c:pt idx="18851">
                  <c:v>5.5389500000000001E-2</c:v>
                </c:pt>
                <c:pt idx="18852">
                  <c:v>5.4910399999999998E-2</c:v>
                </c:pt>
                <c:pt idx="18853">
                  <c:v>5.4417899999999998E-2</c:v>
                </c:pt>
                <c:pt idx="18854">
                  <c:v>5.3935999999999998E-2</c:v>
                </c:pt>
                <c:pt idx="18855">
                  <c:v>5.3432800000000003E-2</c:v>
                </c:pt>
                <c:pt idx="18856">
                  <c:v>5.2932600000000003E-2</c:v>
                </c:pt>
                <c:pt idx="18857">
                  <c:v>5.24284E-2</c:v>
                </c:pt>
                <c:pt idx="18858">
                  <c:v>5.1923799999999999E-2</c:v>
                </c:pt>
                <c:pt idx="18859">
                  <c:v>5.1427599999999997E-2</c:v>
                </c:pt>
                <c:pt idx="18860">
                  <c:v>5.0908500000000002E-2</c:v>
                </c:pt>
                <c:pt idx="18861">
                  <c:v>5.0403299999999998E-2</c:v>
                </c:pt>
                <c:pt idx="18862">
                  <c:v>4.9880099999999997E-2</c:v>
                </c:pt>
                <c:pt idx="18863">
                  <c:v>4.93713E-2</c:v>
                </c:pt>
                <c:pt idx="18864">
                  <c:v>4.8849099999999999E-2</c:v>
                </c:pt>
                <c:pt idx="18865">
                  <c:v>4.8316199999999997E-2</c:v>
                </c:pt>
                <c:pt idx="18866">
                  <c:v>4.77864E-2</c:v>
                </c:pt>
                <c:pt idx="18867">
                  <c:v>4.7244599999999998E-2</c:v>
                </c:pt>
                <c:pt idx="18868">
                  <c:v>4.6722E-2</c:v>
                </c:pt>
                <c:pt idx="18869">
                  <c:v>4.61774E-2</c:v>
                </c:pt>
                <c:pt idx="18870">
                  <c:v>4.5640600000000003E-2</c:v>
                </c:pt>
                <c:pt idx="18871">
                  <c:v>4.5091600000000003E-2</c:v>
                </c:pt>
                <c:pt idx="18872">
                  <c:v>4.4548900000000002E-2</c:v>
                </c:pt>
                <c:pt idx="18873">
                  <c:v>4.4007299999999999E-2</c:v>
                </c:pt>
                <c:pt idx="18874">
                  <c:v>4.3448300000000002E-2</c:v>
                </c:pt>
                <c:pt idx="18875">
                  <c:v>4.2890699999999997E-2</c:v>
                </c:pt>
                <c:pt idx="18876">
                  <c:v>4.2317300000000002E-2</c:v>
                </c:pt>
                <c:pt idx="18877">
                  <c:v>4.1761E-2</c:v>
                </c:pt>
                <c:pt idx="18878">
                  <c:v>4.1192600000000003E-2</c:v>
                </c:pt>
                <c:pt idx="18879">
                  <c:v>4.0625000000000001E-2</c:v>
                </c:pt>
                <c:pt idx="18880">
                  <c:v>4.00475E-2</c:v>
                </c:pt>
                <c:pt idx="18881">
                  <c:v>3.9473099999999997E-2</c:v>
                </c:pt>
                <c:pt idx="18882">
                  <c:v>3.89071E-2</c:v>
                </c:pt>
                <c:pt idx="18883">
                  <c:v>3.8325100000000001E-2</c:v>
                </c:pt>
                <c:pt idx="18884">
                  <c:v>3.7730899999999998E-2</c:v>
                </c:pt>
                <c:pt idx="18885">
                  <c:v>3.71096E-2</c:v>
                </c:pt>
                <c:pt idx="18886">
                  <c:v>3.6500900000000003E-2</c:v>
                </c:pt>
                <c:pt idx="18887">
                  <c:v>3.5886399999999999E-2</c:v>
                </c:pt>
                <c:pt idx="18888">
                  <c:v>3.5278200000000003E-2</c:v>
                </c:pt>
                <c:pt idx="18889">
                  <c:v>3.4657300000000002E-2</c:v>
                </c:pt>
                <c:pt idx="18890">
                  <c:v>3.4031899999999997E-2</c:v>
                </c:pt>
                <c:pt idx="18891">
                  <c:v>3.3416099999999997E-2</c:v>
                </c:pt>
                <c:pt idx="18892">
                  <c:v>3.279E-2</c:v>
                </c:pt>
                <c:pt idx="18893">
                  <c:v>3.2170499999999998E-2</c:v>
                </c:pt>
                <c:pt idx="18894">
                  <c:v>3.1523700000000002E-2</c:v>
                </c:pt>
                <c:pt idx="18895">
                  <c:v>3.0885800000000001E-2</c:v>
                </c:pt>
                <c:pt idx="18896">
                  <c:v>3.02422E-2</c:v>
                </c:pt>
                <c:pt idx="18897">
                  <c:v>2.96026E-2</c:v>
                </c:pt>
                <c:pt idx="18898">
                  <c:v>2.8960699999999999E-2</c:v>
                </c:pt>
                <c:pt idx="18899">
                  <c:v>2.8302600000000001E-2</c:v>
                </c:pt>
                <c:pt idx="18900">
                  <c:v>2.76572E-2</c:v>
                </c:pt>
                <c:pt idx="18901">
                  <c:v>2.7000699999999999E-2</c:v>
                </c:pt>
                <c:pt idx="18902">
                  <c:v>2.63556E-2</c:v>
                </c:pt>
                <c:pt idx="18903">
                  <c:v>2.5689699999999999E-2</c:v>
                </c:pt>
                <c:pt idx="18904">
                  <c:v>2.5020000000000001E-2</c:v>
                </c:pt>
                <c:pt idx="18905">
                  <c:v>2.4349800000000001E-2</c:v>
                </c:pt>
                <c:pt idx="18906">
                  <c:v>2.3677900000000002E-2</c:v>
                </c:pt>
                <c:pt idx="18907">
                  <c:v>2.3013200000000001E-2</c:v>
                </c:pt>
                <c:pt idx="18908">
                  <c:v>2.2329999999999999E-2</c:v>
                </c:pt>
                <c:pt idx="18909">
                  <c:v>2.1652999999999999E-2</c:v>
                </c:pt>
                <c:pt idx="18910">
                  <c:v>2.09687E-2</c:v>
                </c:pt>
                <c:pt idx="18911">
                  <c:v>2.0292899999999999E-2</c:v>
                </c:pt>
                <c:pt idx="18912">
                  <c:v>1.9608799999999999E-2</c:v>
                </c:pt>
                <c:pt idx="18913">
                  <c:v>1.8913200000000002E-2</c:v>
                </c:pt>
                <c:pt idx="18914">
                  <c:v>1.8215200000000001E-2</c:v>
                </c:pt>
                <c:pt idx="18915">
                  <c:v>1.7514499999999999E-2</c:v>
                </c:pt>
                <c:pt idx="18916">
                  <c:v>1.6821599999999999E-2</c:v>
                </c:pt>
                <c:pt idx="18917">
                  <c:v>1.6117800000000002E-2</c:v>
                </c:pt>
                <c:pt idx="18918">
                  <c:v>1.5412500000000001E-2</c:v>
                </c:pt>
                <c:pt idx="18919">
                  <c:v>1.4699800000000001E-2</c:v>
                </c:pt>
                <c:pt idx="18920">
                  <c:v>1.39945E-2</c:v>
                </c:pt>
                <c:pt idx="18921">
                  <c:v>1.3286299999999999E-2</c:v>
                </c:pt>
                <c:pt idx="18922">
                  <c:v>1.25705E-2</c:v>
                </c:pt>
                <c:pt idx="18923">
                  <c:v>1.1846799999999999E-2</c:v>
                </c:pt>
                <c:pt idx="18924">
                  <c:v>1.1117500000000001E-2</c:v>
                </c:pt>
                <c:pt idx="18925">
                  <c:v>1.0397E-2</c:v>
                </c:pt>
                <c:pt idx="18926" formatCode="0.00E+00">
                  <c:v>9.66938E-3</c:v>
                </c:pt>
                <c:pt idx="18927" formatCode="0.00E+00">
                  <c:v>8.9413099999999992E-3</c:v>
                </c:pt>
                <c:pt idx="18928" formatCode="0.00E+00">
                  <c:v>8.2018999999999998E-3</c:v>
                </c:pt>
                <c:pt idx="18929" formatCode="0.00E+00">
                  <c:v>7.4664600000000003E-3</c:v>
                </c:pt>
                <c:pt idx="18930" formatCode="0.00E+00">
                  <c:v>6.7329499999999997E-3</c:v>
                </c:pt>
                <c:pt idx="18931" formatCode="0.00E+00">
                  <c:v>5.9945399999999996E-3</c:v>
                </c:pt>
                <c:pt idx="18932" formatCode="0.00E+00">
                  <c:v>5.2503300000000001E-3</c:v>
                </c:pt>
                <c:pt idx="18933" formatCode="0.00E+00">
                  <c:v>4.4943700000000001E-3</c:v>
                </c:pt>
                <c:pt idx="18934" formatCode="0.00E+00">
                  <c:v>3.7453299999999998E-3</c:v>
                </c:pt>
                <c:pt idx="18935" formatCode="0.00E+00">
                  <c:v>2.9935700000000001E-3</c:v>
                </c:pt>
                <c:pt idx="18936" formatCode="0.00E+00">
                  <c:v>2.2421899999999998E-3</c:v>
                </c:pt>
                <c:pt idx="18937" formatCode="0.00E+00">
                  <c:v>1.4810400000000001E-3</c:v>
                </c:pt>
                <c:pt idx="18938" formatCode="0.00E+00">
                  <c:v>7.1614900000000002E-4</c:v>
                </c:pt>
                <c:pt idx="18939" formatCode="0.00E+00">
                  <c:v>-4.4441099999999997E-5</c:v>
                </c:pt>
                <c:pt idx="18940" formatCode="0.00E+00">
                  <c:v>-8.0679000000000005E-4</c:v>
                </c:pt>
                <c:pt idx="18941" formatCode="0.00E+00">
                  <c:v>-1.57204E-3</c:v>
                </c:pt>
                <c:pt idx="18942" formatCode="0.00E+00">
                  <c:v>-2.34906E-3</c:v>
                </c:pt>
                <c:pt idx="18943" formatCode="0.00E+00">
                  <c:v>-3.12737E-3</c:v>
                </c:pt>
                <c:pt idx="18944" formatCode="0.00E+00">
                  <c:v>-3.9037E-3</c:v>
                </c:pt>
                <c:pt idx="18945" formatCode="0.00E+00">
                  <c:v>-4.6793499999999997E-3</c:v>
                </c:pt>
                <c:pt idx="18946" formatCode="0.00E+00">
                  <c:v>-5.4612899999999997E-3</c:v>
                </c:pt>
                <c:pt idx="18947" formatCode="0.00E+00">
                  <c:v>-6.2499599999999997E-3</c:v>
                </c:pt>
                <c:pt idx="18948" formatCode="0.00E+00">
                  <c:v>-7.04033E-3</c:v>
                </c:pt>
                <c:pt idx="18949" formatCode="0.00E+00">
                  <c:v>-7.8262699999999998E-3</c:v>
                </c:pt>
                <c:pt idx="18950" formatCode="0.00E+00">
                  <c:v>-8.6150299999999992E-3</c:v>
                </c:pt>
                <c:pt idx="18951" formatCode="0.00E+00">
                  <c:v>-9.4117999999999997E-3</c:v>
                </c:pt>
                <c:pt idx="18952">
                  <c:v>-1.0215E-2</c:v>
                </c:pt>
                <c:pt idx="18953">
                  <c:v>-1.10175E-2</c:v>
                </c:pt>
                <c:pt idx="18954">
                  <c:v>-1.18128E-2</c:v>
                </c:pt>
                <c:pt idx="18955">
                  <c:v>-1.2619200000000001E-2</c:v>
                </c:pt>
                <c:pt idx="18956">
                  <c:v>-1.34413E-2</c:v>
                </c:pt>
                <c:pt idx="18957">
                  <c:v>-1.42804E-2</c:v>
                </c:pt>
                <c:pt idx="18958">
                  <c:v>-1.51165E-2</c:v>
                </c:pt>
                <c:pt idx="18959">
                  <c:v>-1.5948500000000001E-2</c:v>
                </c:pt>
                <c:pt idx="18960">
                  <c:v>-1.6784400000000001E-2</c:v>
                </c:pt>
                <c:pt idx="18961">
                  <c:v>-1.7626599999999999E-2</c:v>
                </c:pt>
                <c:pt idx="18962">
                  <c:v>-1.8477500000000001E-2</c:v>
                </c:pt>
                <c:pt idx="18963">
                  <c:v>-1.9321399999999999E-2</c:v>
                </c:pt>
                <c:pt idx="18964">
                  <c:v>-2.0168800000000001E-2</c:v>
                </c:pt>
                <c:pt idx="18965">
                  <c:v>-2.1016400000000001E-2</c:v>
                </c:pt>
                <c:pt idx="18966">
                  <c:v>-2.1873799999999999E-2</c:v>
                </c:pt>
                <c:pt idx="18967">
                  <c:v>-2.2732499999999999E-2</c:v>
                </c:pt>
                <c:pt idx="18968">
                  <c:v>-2.3587400000000001E-2</c:v>
                </c:pt>
                <c:pt idx="18969">
                  <c:v>-2.4445399999999999E-2</c:v>
                </c:pt>
                <c:pt idx="18970">
                  <c:v>-2.5305100000000001E-2</c:v>
                </c:pt>
                <c:pt idx="18971">
                  <c:v>-2.6176999999999999E-2</c:v>
                </c:pt>
                <c:pt idx="18972">
                  <c:v>-2.70449E-2</c:v>
                </c:pt>
                <c:pt idx="18973">
                  <c:v>-2.79148E-2</c:v>
                </c:pt>
                <c:pt idx="18974">
                  <c:v>-2.8781899999999999E-2</c:v>
                </c:pt>
                <c:pt idx="18975">
                  <c:v>-2.96575E-2</c:v>
                </c:pt>
                <c:pt idx="18976">
                  <c:v>-3.0537399999999999E-2</c:v>
                </c:pt>
                <c:pt idx="18977">
                  <c:v>-3.1413200000000002E-2</c:v>
                </c:pt>
                <c:pt idx="18978">
                  <c:v>-3.2288900000000002E-2</c:v>
                </c:pt>
                <c:pt idx="18979">
                  <c:v>-3.3166599999999997E-2</c:v>
                </c:pt>
                <c:pt idx="18980">
                  <c:v>-3.4069200000000001E-2</c:v>
                </c:pt>
                <c:pt idx="18981">
                  <c:v>-3.4978099999999998E-2</c:v>
                </c:pt>
                <c:pt idx="18982">
                  <c:v>-3.5892800000000002E-2</c:v>
                </c:pt>
                <c:pt idx="18983">
                  <c:v>-3.6799100000000001E-2</c:v>
                </c:pt>
                <c:pt idx="18984">
                  <c:v>-3.7707999999999998E-2</c:v>
                </c:pt>
                <c:pt idx="18985">
                  <c:v>-3.8624499999999999E-2</c:v>
                </c:pt>
                <c:pt idx="18986">
                  <c:v>-3.9539400000000002E-2</c:v>
                </c:pt>
                <c:pt idx="18987">
                  <c:v>-4.0459599999999998E-2</c:v>
                </c:pt>
                <c:pt idx="18988">
                  <c:v>-4.1370700000000003E-2</c:v>
                </c:pt>
                <c:pt idx="18989">
                  <c:v>-4.2293799999999999E-2</c:v>
                </c:pt>
                <c:pt idx="18990">
                  <c:v>-4.3215700000000003E-2</c:v>
                </c:pt>
                <c:pt idx="18991">
                  <c:v>-4.41444E-2</c:v>
                </c:pt>
                <c:pt idx="18992">
                  <c:v>-4.5069600000000001E-2</c:v>
                </c:pt>
                <c:pt idx="18993">
                  <c:v>-4.5992400000000003E-2</c:v>
                </c:pt>
                <c:pt idx="18994">
                  <c:v>-4.6923899999999998E-2</c:v>
                </c:pt>
                <c:pt idx="18995">
                  <c:v>-4.7851499999999998E-2</c:v>
                </c:pt>
                <c:pt idx="18996">
                  <c:v>-4.8788999999999999E-2</c:v>
                </c:pt>
                <c:pt idx="18997">
                  <c:v>-4.9715500000000003E-2</c:v>
                </c:pt>
                <c:pt idx="18998">
                  <c:v>-5.0650399999999998E-2</c:v>
                </c:pt>
                <c:pt idx="18999">
                  <c:v>-5.1585100000000002E-2</c:v>
                </c:pt>
                <c:pt idx="19000">
                  <c:v>-5.2524599999999998E-2</c:v>
                </c:pt>
                <c:pt idx="19001">
                  <c:v>-5.3466699999999999E-2</c:v>
                </c:pt>
                <c:pt idx="19002">
                  <c:v>-5.44006E-2</c:v>
                </c:pt>
                <c:pt idx="19003">
                  <c:v>-5.53436E-2</c:v>
                </c:pt>
                <c:pt idx="19004">
                  <c:v>-5.6280799999999999E-2</c:v>
                </c:pt>
                <c:pt idx="19005">
                  <c:v>-5.72294E-2</c:v>
                </c:pt>
                <c:pt idx="19006">
                  <c:v>-5.8170100000000002E-2</c:v>
                </c:pt>
                <c:pt idx="19007">
                  <c:v>-5.9114199999999999E-2</c:v>
                </c:pt>
                <c:pt idx="19008">
                  <c:v>-6.0059300000000003E-2</c:v>
                </c:pt>
                <c:pt idx="19009">
                  <c:v>-6.1005900000000002E-2</c:v>
                </c:pt>
                <c:pt idx="19010">
                  <c:v>-6.1959899999999998E-2</c:v>
                </c:pt>
                <c:pt idx="19011">
                  <c:v>-6.2904100000000004E-2</c:v>
                </c:pt>
                <c:pt idx="19012">
                  <c:v>-6.3855800000000004E-2</c:v>
                </c:pt>
                <c:pt idx="19013">
                  <c:v>-6.4800300000000005E-2</c:v>
                </c:pt>
                <c:pt idx="19014">
                  <c:v>-6.5754699999999999E-2</c:v>
                </c:pt>
                <c:pt idx="19015">
                  <c:v>-6.6705500000000001E-2</c:v>
                </c:pt>
                <c:pt idx="19016">
                  <c:v>-6.7656499999999994E-2</c:v>
                </c:pt>
                <c:pt idx="19017">
                  <c:v>-6.8609500000000004E-2</c:v>
                </c:pt>
                <c:pt idx="19018">
                  <c:v>-6.9560499999999997E-2</c:v>
                </c:pt>
                <c:pt idx="19019">
                  <c:v>-7.0521700000000007E-2</c:v>
                </c:pt>
                <c:pt idx="19020">
                  <c:v>-7.1474300000000004E-2</c:v>
                </c:pt>
                <c:pt idx="19021">
                  <c:v>-7.2432399999999994E-2</c:v>
                </c:pt>
                <c:pt idx="19022">
                  <c:v>-7.3382500000000003E-2</c:v>
                </c:pt>
                <c:pt idx="19023">
                  <c:v>-7.4339199999999994E-2</c:v>
                </c:pt>
                <c:pt idx="19024">
                  <c:v>-7.5295799999999996E-2</c:v>
                </c:pt>
                <c:pt idx="19025">
                  <c:v>-7.6250899999999996E-2</c:v>
                </c:pt>
                <c:pt idx="19026">
                  <c:v>-7.7209299999999995E-2</c:v>
                </c:pt>
                <c:pt idx="19027">
                  <c:v>-7.8162200000000001E-2</c:v>
                </c:pt>
                <c:pt idx="19028">
                  <c:v>-7.9126699999999994E-2</c:v>
                </c:pt>
                <c:pt idx="19029">
                  <c:v>-8.0084199999999994E-2</c:v>
                </c:pt>
                <c:pt idx="19030">
                  <c:v>-8.1046599999999996E-2</c:v>
                </c:pt>
                <c:pt idx="19031">
                  <c:v>-8.2000699999999996E-2</c:v>
                </c:pt>
                <c:pt idx="19032">
                  <c:v>-8.2956500000000002E-2</c:v>
                </c:pt>
                <c:pt idx="19033">
                  <c:v>-8.3915299999999998E-2</c:v>
                </c:pt>
                <c:pt idx="19034">
                  <c:v>-8.4870600000000004E-2</c:v>
                </c:pt>
                <c:pt idx="19035">
                  <c:v>-8.5831599999999994E-2</c:v>
                </c:pt>
                <c:pt idx="19036">
                  <c:v>-8.6784500000000001E-2</c:v>
                </c:pt>
                <c:pt idx="19037">
                  <c:v>-8.7747599999999995E-2</c:v>
                </c:pt>
                <c:pt idx="19038">
                  <c:v>-8.8707099999999997E-2</c:v>
                </c:pt>
                <c:pt idx="19039">
                  <c:v>-8.9670399999999997E-2</c:v>
                </c:pt>
                <c:pt idx="19040">
                  <c:v>-9.0628E-2</c:v>
                </c:pt>
                <c:pt idx="19041">
                  <c:v>-9.1580999999999996E-2</c:v>
                </c:pt>
                <c:pt idx="19042">
                  <c:v>-9.2538099999999998E-2</c:v>
                </c:pt>
                <c:pt idx="19043">
                  <c:v>-9.3490500000000004E-2</c:v>
                </c:pt>
                <c:pt idx="19044">
                  <c:v>-9.4449599999999995E-2</c:v>
                </c:pt>
                <c:pt idx="19045">
                  <c:v>-9.5401600000000003E-2</c:v>
                </c:pt>
                <c:pt idx="19046">
                  <c:v>-9.6359299999999995E-2</c:v>
                </c:pt>
                <c:pt idx="19047">
                  <c:v>-9.7316E-2</c:v>
                </c:pt>
                <c:pt idx="19048">
                  <c:v>-9.8275100000000004E-2</c:v>
                </c:pt>
                <c:pt idx="19049">
                  <c:v>-9.9233199999999994E-2</c:v>
                </c:pt>
                <c:pt idx="19050">
                  <c:v>-0.100185</c:v>
                </c:pt>
                <c:pt idx="19051">
                  <c:v>-0.10113800000000001</c:v>
                </c:pt>
                <c:pt idx="19052">
                  <c:v>-0.102085</c:v>
                </c:pt>
                <c:pt idx="19053">
                  <c:v>-0.103037</c:v>
                </c:pt>
                <c:pt idx="19054">
                  <c:v>-0.10398399999999999</c:v>
                </c:pt>
                <c:pt idx="19055">
                  <c:v>-0.104934</c:v>
                </c:pt>
                <c:pt idx="19056">
                  <c:v>-0.10588400000000001</c:v>
                </c:pt>
                <c:pt idx="19057">
                  <c:v>-0.106835</c:v>
                </c:pt>
                <c:pt idx="19058">
                  <c:v>-0.10778699999999999</c:v>
                </c:pt>
                <c:pt idx="19059">
                  <c:v>-0.108734</c:v>
                </c:pt>
                <c:pt idx="19060">
                  <c:v>-0.109682</c:v>
                </c:pt>
                <c:pt idx="19061">
                  <c:v>-0.110623</c:v>
                </c:pt>
                <c:pt idx="19062">
                  <c:v>-0.111566</c:v>
                </c:pt>
                <c:pt idx="19063">
                  <c:v>-0.11250499999999999</c:v>
                </c:pt>
                <c:pt idx="19064">
                  <c:v>-0.11344600000000001</c:v>
                </c:pt>
                <c:pt idx="19065">
                  <c:v>-0.114387</c:v>
                </c:pt>
                <c:pt idx="19066">
                  <c:v>-0.115327</c:v>
                </c:pt>
                <c:pt idx="19067">
                  <c:v>-0.11627</c:v>
                </c:pt>
                <c:pt idx="19068">
                  <c:v>-0.11720800000000001</c:v>
                </c:pt>
                <c:pt idx="19069">
                  <c:v>-0.118148</c:v>
                </c:pt>
                <c:pt idx="19070">
                  <c:v>-0.11908199999999999</c:v>
                </c:pt>
                <c:pt idx="19071">
                  <c:v>-0.120015</c:v>
                </c:pt>
                <c:pt idx="19072">
                  <c:v>-0.120945</c:v>
                </c:pt>
                <c:pt idx="19073">
                  <c:v>-0.121873</c:v>
                </c:pt>
                <c:pt idx="19074">
                  <c:v>-0.12280199999999999</c:v>
                </c:pt>
                <c:pt idx="19075">
                  <c:v>-0.12372900000000001</c:v>
                </c:pt>
                <c:pt idx="19076">
                  <c:v>-0.124658</c:v>
                </c:pt>
                <c:pt idx="19077">
                  <c:v>-0.125584</c:v>
                </c:pt>
                <c:pt idx="19078">
                  <c:v>-0.12651000000000001</c:v>
                </c:pt>
                <c:pt idx="19079">
                  <c:v>-0.12743499999999999</c:v>
                </c:pt>
                <c:pt idx="19080">
                  <c:v>-0.128356</c:v>
                </c:pt>
                <c:pt idx="19081">
                  <c:v>-0.129273</c:v>
                </c:pt>
                <c:pt idx="19082">
                  <c:v>-0.130187</c:v>
                </c:pt>
                <c:pt idx="19083">
                  <c:v>-0.13109899999999999</c:v>
                </c:pt>
                <c:pt idx="19084">
                  <c:v>-0.13201199999999999</c:v>
                </c:pt>
                <c:pt idx="19085">
                  <c:v>-0.13292300000000001</c:v>
                </c:pt>
                <c:pt idx="19086">
                  <c:v>-0.13383400000000001</c:v>
                </c:pt>
                <c:pt idx="19087">
                  <c:v>-0.134745</c:v>
                </c:pt>
                <c:pt idx="19088">
                  <c:v>-0.135655</c:v>
                </c:pt>
                <c:pt idx="19089">
                  <c:v>-0.13656499999999999</c:v>
                </c:pt>
                <c:pt idx="19090">
                  <c:v>-0.13746700000000001</c:v>
                </c:pt>
                <c:pt idx="19091">
                  <c:v>-0.13836699999999999</c:v>
                </c:pt>
                <c:pt idx="19092">
                  <c:v>-0.139261</c:v>
                </c:pt>
                <c:pt idx="19093">
                  <c:v>-0.140156</c:v>
                </c:pt>
                <c:pt idx="19094">
                  <c:v>-0.14105000000000001</c:v>
                </c:pt>
                <c:pt idx="19095">
                  <c:v>-0.14194200000000001</c:v>
                </c:pt>
                <c:pt idx="19096">
                  <c:v>-0.14283399999999999</c:v>
                </c:pt>
                <c:pt idx="19097">
                  <c:v>-0.14372399999999999</c:v>
                </c:pt>
                <c:pt idx="19098">
                  <c:v>-0.144619</c:v>
                </c:pt>
                <c:pt idx="19099">
                  <c:v>-0.145506</c:v>
                </c:pt>
                <c:pt idx="19100">
                  <c:v>-0.14638899999999999</c:v>
                </c:pt>
                <c:pt idx="19101">
                  <c:v>-0.14726400000000001</c:v>
                </c:pt>
                <c:pt idx="19102">
                  <c:v>-0.14813699999999999</c:v>
                </c:pt>
                <c:pt idx="19103">
                  <c:v>-0.149009</c:v>
                </c:pt>
                <c:pt idx="19104">
                  <c:v>-0.14987800000000001</c:v>
                </c:pt>
                <c:pt idx="19105">
                  <c:v>-0.15074899999999999</c:v>
                </c:pt>
                <c:pt idx="19106">
                  <c:v>-0.151616</c:v>
                </c:pt>
                <c:pt idx="19107">
                  <c:v>-0.15248500000000001</c:v>
                </c:pt>
                <c:pt idx="19108">
                  <c:v>-0.15335099999999999</c:v>
                </c:pt>
                <c:pt idx="19109">
                  <c:v>-0.15421599999999999</c:v>
                </c:pt>
                <c:pt idx="19110">
                  <c:v>-0.15507499999999999</c:v>
                </c:pt>
                <c:pt idx="19111">
                  <c:v>-0.15592800000000001</c:v>
                </c:pt>
                <c:pt idx="19112">
                  <c:v>-0.156778</c:v>
                </c:pt>
                <c:pt idx="19113">
                  <c:v>-0.15762300000000001</c:v>
                </c:pt>
                <c:pt idx="19114">
                  <c:v>-0.158469</c:v>
                </c:pt>
                <c:pt idx="19115">
                  <c:v>-0.15931200000000001</c:v>
                </c:pt>
                <c:pt idx="19116">
                  <c:v>-0.16015799999999999</c:v>
                </c:pt>
                <c:pt idx="19117">
                  <c:v>-0.160999</c:v>
                </c:pt>
                <c:pt idx="19118">
                  <c:v>-0.16184000000000001</c:v>
                </c:pt>
                <c:pt idx="19119">
                  <c:v>-0.16267699999999999</c:v>
                </c:pt>
                <c:pt idx="19120">
                  <c:v>-0.16350999999999999</c:v>
                </c:pt>
                <c:pt idx="19121">
                  <c:v>-0.16433800000000001</c:v>
                </c:pt>
                <c:pt idx="19122">
                  <c:v>-0.165159</c:v>
                </c:pt>
                <c:pt idx="19123">
                  <c:v>-0.16597899999999999</c:v>
                </c:pt>
                <c:pt idx="19124">
                  <c:v>-0.166796</c:v>
                </c:pt>
                <c:pt idx="19125">
                  <c:v>-0.16761699999999999</c:v>
                </c:pt>
                <c:pt idx="19126">
                  <c:v>-0.168431</c:v>
                </c:pt>
                <c:pt idx="19127">
                  <c:v>-0.16924500000000001</c:v>
                </c:pt>
                <c:pt idx="19128">
                  <c:v>-0.17005500000000001</c:v>
                </c:pt>
                <c:pt idx="19129">
                  <c:v>-0.17086200000000001</c:v>
                </c:pt>
                <c:pt idx="19130">
                  <c:v>-0.17166899999999999</c:v>
                </c:pt>
                <c:pt idx="19131">
                  <c:v>-0.17246600000000001</c:v>
                </c:pt>
                <c:pt idx="19132">
                  <c:v>-0.173263</c:v>
                </c:pt>
                <c:pt idx="19133">
                  <c:v>-0.17404500000000001</c:v>
                </c:pt>
                <c:pt idx="19134">
                  <c:v>-0.17482800000000001</c:v>
                </c:pt>
                <c:pt idx="19135">
                  <c:v>-0.17562</c:v>
                </c:pt>
                <c:pt idx="19136">
                  <c:v>-0.17644000000000001</c:v>
                </c:pt>
                <c:pt idx="19137">
                  <c:v>-0.17727000000000001</c:v>
                </c:pt>
                <c:pt idx="19138">
                  <c:v>-0.17805299999999999</c:v>
                </c:pt>
                <c:pt idx="19139">
                  <c:v>-0.17879500000000001</c:v>
                </c:pt>
                <c:pt idx="19140">
                  <c:v>-0.179508</c:v>
                </c:pt>
                <c:pt idx="19141">
                  <c:v>-0.18023</c:v>
                </c:pt>
                <c:pt idx="19142">
                  <c:v>-0.180952</c:v>
                </c:pt>
                <c:pt idx="19143">
                  <c:v>-0.181669</c:v>
                </c:pt>
                <c:pt idx="19144">
                  <c:v>-0.18238699999999999</c:v>
                </c:pt>
                <c:pt idx="19145">
                  <c:v>-0.18309300000000001</c:v>
                </c:pt>
                <c:pt idx="19146">
                  <c:v>-0.183804</c:v>
                </c:pt>
                <c:pt idx="19147">
                  <c:v>-0.18450800000000001</c:v>
                </c:pt>
                <c:pt idx="19148">
                  <c:v>-0.18521399999999999</c:v>
                </c:pt>
                <c:pt idx="19149">
                  <c:v>-0.185919</c:v>
                </c:pt>
                <c:pt idx="19150">
                  <c:v>-0.186613</c:v>
                </c:pt>
                <c:pt idx="19151">
                  <c:v>-0.187304</c:v>
                </c:pt>
                <c:pt idx="19152">
                  <c:v>-0.18798500000000001</c:v>
                </c:pt>
                <c:pt idx="19153">
                  <c:v>-0.188667</c:v>
                </c:pt>
                <c:pt idx="19154">
                  <c:v>-0.18934500000000001</c:v>
                </c:pt>
                <c:pt idx="19155">
                  <c:v>-0.19001899999999999</c:v>
                </c:pt>
                <c:pt idx="19156">
                  <c:v>-0.190691</c:v>
                </c:pt>
                <c:pt idx="19157">
                  <c:v>-0.191362</c:v>
                </c:pt>
                <c:pt idx="19158">
                  <c:v>-0.19203300000000001</c:v>
                </c:pt>
                <c:pt idx="19159">
                  <c:v>-0.19270100000000001</c:v>
                </c:pt>
                <c:pt idx="19160">
                  <c:v>-0.193359</c:v>
                </c:pt>
                <c:pt idx="19161">
                  <c:v>-0.19400999999999999</c:v>
                </c:pt>
                <c:pt idx="19162">
                  <c:v>-0.19465499999999999</c:v>
                </c:pt>
                <c:pt idx="19163">
                  <c:v>-0.195296</c:v>
                </c:pt>
                <c:pt idx="19164">
                  <c:v>-0.195936</c:v>
                </c:pt>
                <c:pt idx="19165">
                  <c:v>-0.196571</c:v>
                </c:pt>
                <c:pt idx="19166">
                  <c:v>-0.19720699999999999</c:v>
                </c:pt>
                <c:pt idx="19167">
                  <c:v>-0.19783899999999999</c:v>
                </c:pt>
                <c:pt idx="19168">
                  <c:v>-0.19846900000000001</c:v>
                </c:pt>
                <c:pt idx="19169">
                  <c:v>-0.199096</c:v>
                </c:pt>
                <c:pt idx="19170">
                  <c:v>-0.199716</c:v>
                </c:pt>
                <c:pt idx="19171">
                  <c:v>-0.20033100000000001</c:v>
                </c:pt>
                <c:pt idx="19172">
                  <c:v>-0.200933</c:v>
                </c:pt>
                <c:pt idx="19173">
                  <c:v>-0.20153199999999999</c:v>
                </c:pt>
                <c:pt idx="19174">
                  <c:v>-0.202126</c:v>
                </c:pt>
                <c:pt idx="19175">
                  <c:v>-0.20272299999999999</c:v>
                </c:pt>
                <c:pt idx="19176">
                  <c:v>-0.203316</c:v>
                </c:pt>
                <c:pt idx="19177">
                  <c:v>-0.203905</c:v>
                </c:pt>
                <c:pt idx="19178">
                  <c:v>-0.20449100000000001</c:v>
                </c:pt>
                <c:pt idx="19179">
                  <c:v>-0.205072</c:v>
                </c:pt>
                <c:pt idx="19180">
                  <c:v>-0.205651</c:v>
                </c:pt>
                <c:pt idx="19181">
                  <c:v>-0.20621800000000001</c:v>
                </c:pt>
                <c:pt idx="19182">
                  <c:v>-0.20678099999999999</c:v>
                </c:pt>
                <c:pt idx="19183">
                  <c:v>-0.20733499999999999</c:v>
                </c:pt>
                <c:pt idx="19184">
                  <c:v>-0.20789099999999999</c:v>
                </c:pt>
                <c:pt idx="19185">
                  <c:v>-0.20844699999999999</c:v>
                </c:pt>
                <c:pt idx="19186">
                  <c:v>-0.20899400000000001</c:v>
                </c:pt>
                <c:pt idx="19187">
                  <c:v>-0.20954</c:v>
                </c:pt>
                <c:pt idx="19188">
                  <c:v>-0.21007700000000001</c:v>
                </c:pt>
                <c:pt idx="19189">
                  <c:v>-0.210618</c:v>
                </c:pt>
                <c:pt idx="19190">
                  <c:v>-0.21115200000000001</c:v>
                </c:pt>
                <c:pt idx="19191">
                  <c:v>-0.211675</c:v>
                </c:pt>
                <c:pt idx="19192">
                  <c:v>-0.21219199999999999</c:v>
                </c:pt>
                <c:pt idx="19193">
                  <c:v>-0.212703</c:v>
                </c:pt>
                <c:pt idx="19194">
                  <c:v>-0.21321999999999999</c:v>
                </c:pt>
                <c:pt idx="19195">
                  <c:v>-0.213728</c:v>
                </c:pt>
                <c:pt idx="19196">
                  <c:v>-0.214226</c:v>
                </c:pt>
                <c:pt idx="19197">
                  <c:v>-0.21471899999999999</c:v>
                </c:pt>
                <c:pt idx="19198">
                  <c:v>-0.21521699999999999</c:v>
                </c:pt>
                <c:pt idx="19199">
                  <c:v>-0.215722</c:v>
                </c:pt>
                <c:pt idx="19200">
                  <c:v>-0.216195</c:v>
                </c:pt>
                <c:pt idx="19201">
                  <c:v>-0.21663199999999999</c:v>
                </c:pt>
                <c:pt idx="19202">
                  <c:v>-0.21709600000000001</c:v>
                </c:pt>
                <c:pt idx="19203">
                  <c:v>-0.21768799999999999</c:v>
                </c:pt>
                <c:pt idx="19204">
                  <c:v>-0.21834899999999999</c:v>
                </c:pt>
                <c:pt idx="19205">
                  <c:v>-0.21887999999999999</c:v>
                </c:pt>
                <c:pt idx="19206">
                  <c:v>-0.21920300000000001</c:v>
                </c:pt>
                <c:pt idx="19207">
                  <c:v>-0.219418</c:v>
                </c:pt>
                <c:pt idx="19208">
                  <c:v>-0.21967800000000001</c:v>
                </c:pt>
                <c:pt idx="19209">
                  <c:v>-0.21997</c:v>
                </c:pt>
                <c:pt idx="19210">
                  <c:v>-0.22025</c:v>
                </c:pt>
                <c:pt idx="19211">
                  <c:v>-0.22051899999999999</c:v>
                </c:pt>
                <c:pt idx="19212">
                  <c:v>-0.22075800000000001</c:v>
                </c:pt>
                <c:pt idx="19213">
                  <c:v>-0.22101599999999999</c:v>
                </c:pt>
                <c:pt idx="19214">
                  <c:v>-0.22126000000000001</c:v>
                </c:pt>
                <c:pt idx="19215">
                  <c:v>-0.221499</c:v>
                </c:pt>
                <c:pt idx="19216">
                  <c:v>-0.221743</c:v>
                </c:pt>
                <c:pt idx="19217">
                  <c:v>-0.221968</c:v>
                </c:pt>
                <c:pt idx="19218">
                  <c:v>-0.22221399999999999</c:v>
                </c:pt>
                <c:pt idx="19219">
                  <c:v>-0.222437</c:v>
                </c:pt>
                <c:pt idx="19220">
                  <c:v>-0.222659</c:v>
                </c:pt>
                <c:pt idx="19221">
                  <c:v>-0.22287100000000001</c:v>
                </c:pt>
                <c:pt idx="19222">
                  <c:v>-0.22306699999999999</c:v>
                </c:pt>
                <c:pt idx="19223">
                  <c:v>-0.223271</c:v>
                </c:pt>
                <c:pt idx="19224">
                  <c:v>-0.22345799999999999</c:v>
                </c:pt>
                <c:pt idx="19225">
                  <c:v>-0.22365199999999999</c:v>
                </c:pt>
                <c:pt idx="19226">
                  <c:v>-0.22383800000000001</c:v>
                </c:pt>
                <c:pt idx="19227">
                  <c:v>-0.224021</c:v>
                </c:pt>
                <c:pt idx="19228">
                  <c:v>-0.22420499999999999</c:v>
                </c:pt>
                <c:pt idx="19229">
                  <c:v>-0.22437799999999999</c:v>
                </c:pt>
                <c:pt idx="19230">
                  <c:v>-0.224551</c:v>
                </c:pt>
                <c:pt idx="19231">
                  <c:v>-0.224712</c:v>
                </c:pt>
                <c:pt idx="19232">
                  <c:v>-0.22486300000000001</c:v>
                </c:pt>
                <c:pt idx="19233">
                  <c:v>-0.22500600000000001</c:v>
                </c:pt>
                <c:pt idx="19234">
                  <c:v>-0.22514799999999999</c:v>
                </c:pt>
                <c:pt idx="19235">
                  <c:v>-0.22528799999999999</c:v>
                </c:pt>
                <c:pt idx="19236">
                  <c:v>-0.22542699999999999</c:v>
                </c:pt>
                <c:pt idx="19237">
                  <c:v>-0.22555800000000001</c:v>
                </c:pt>
                <c:pt idx="19238">
                  <c:v>-0.225685</c:v>
                </c:pt>
                <c:pt idx="19239">
                  <c:v>-0.22580900000000001</c:v>
                </c:pt>
                <c:pt idx="19240">
                  <c:v>-0.22592799999999999</c:v>
                </c:pt>
                <c:pt idx="19241">
                  <c:v>-0.22603799999999999</c:v>
                </c:pt>
                <c:pt idx="19242">
                  <c:v>-0.226135</c:v>
                </c:pt>
                <c:pt idx="19243">
                  <c:v>-0.22622900000000001</c:v>
                </c:pt>
                <c:pt idx="19244">
                  <c:v>-0.22632099999999999</c:v>
                </c:pt>
                <c:pt idx="19245">
                  <c:v>-0.226412</c:v>
                </c:pt>
                <c:pt idx="19246">
                  <c:v>-0.226497</c:v>
                </c:pt>
                <c:pt idx="19247">
                  <c:v>-0.226574</c:v>
                </c:pt>
                <c:pt idx="19248">
                  <c:v>-0.22664599999999999</c:v>
                </c:pt>
                <c:pt idx="19249">
                  <c:v>-0.22672</c:v>
                </c:pt>
                <c:pt idx="19250">
                  <c:v>-0.22678599999999999</c:v>
                </c:pt>
                <c:pt idx="19251">
                  <c:v>-0.22684099999999999</c:v>
                </c:pt>
                <c:pt idx="19252">
                  <c:v>-0.22688800000000001</c:v>
                </c:pt>
                <c:pt idx="19253">
                  <c:v>-0.22692699999999999</c:v>
                </c:pt>
                <c:pt idx="19254">
                  <c:v>-0.22697400000000001</c:v>
                </c:pt>
                <c:pt idx="19255">
                  <c:v>-0.22700999999999999</c:v>
                </c:pt>
                <c:pt idx="19256">
                  <c:v>-0.22703999999999999</c:v>
                </c:pt>
                <c:pt idx="19257">
                  <c:v>-0.22706100000000001</c:v>
                </c:pt>
                <c:pt idx="19258">
                  <c:v>-0.227079</c:v>
                </c:pt>
                <c:pt idx="19259">
                  <c:v>-0.227103</c:v>
                </c:pt>
                <c:pt idx="19260">
                  <c:v>-0.22711100000000001</c:v>
                </c:pt>
                <c:pt idx="19261">
                  <c:v>-0.22711700000000001</c:v>
                </c:pt>
                <c:pt idx="19262">
                  <c:v>-0.227106</c:v>
                </c:pt>
                <c:pt idx="19263">
                  <c:v>-0.22709799999999999</c:v>
                </c:pt>
                <c:pt idx="19264">
                  <c:v>-0.22708700000000001</c:v>
                </c:pt>
                <c:pt idx="19265">
                  <c:v>-0.22706499999999999</c:v>
                </c:pt>
                <c:pt idx="19266">
                  <c:v>-0.22704299999999999</c:v>
                </c:pt>
                <c:pt idx="19267">
                  <c:v>-0.22700799999999999</c:v>
                </c:pt>
                <c:pt idx="19268">
                  <c:v>-0.22697999999999999</c:v>
                </c:pt>
                <c:pt idx="19269">
                  <c:v>-0.22694600000000001</c:v>
                </c:pt>
                <c:pt idx="19270">
                  <c:v>-0.22690199999999999</c:v>
                </c:pt>
                <c:pt idx="19271">
                  <c:v>-0.226851</c:v>
                </c:pt>
                <c:pt idx="19272">
                  <c:v>-0.22678799999999999</c:v>
                </c:pt>
                <c:pt idx="19273">
                  <c:v>-0.22672600000000001</c:v>
                </c:pt>
                <c:pt idx="19274">
                  <c:v>-0.226657</c:v>
                </c:pt>
                <c:pt idx="19275">
                  <c:v>-0.226581</c:v>
                </c:pt>
                <c:pt idx="19276">
                  <c:v>-0.22650200000000001</c:v>
                </c:pt>
                <c:pt idx="19277">
                  <c:v>-0.22641800000000001</c:v>
                </c:pt>
                <c:pt idx="19278">
                  <c:v>-0.22633600000000001</c:v>
                </c:pt>
                <c:pt idx="19279">
                  <c:v>-0.226248</c:v>
                </c:pt>
                <c:pt idx="19280">
                  <c:v>-0.22614899999999999</c:v>
                </c:pt>
                <c:pt idx="19281">
                  <c:v>-0.22604299999999999</c:v>
                </c:pt>
                <c:pt idx="19282">
                  <c:v>-0.22592499999999999</c:v>
                </c:pt>
                <c:pt idx="19283">
                  <c:v>-0.22580500000000001</c:v>
                </c:pt>
                <c:pt idx="19284">
                  <c:v>-0.22567799999999999</c:v>
                </c:pt>
                <c:pt idx="19285">
                  <c:v>-0.225548</c:v>
                </c:pt>
                <c:pt idx="19286">
                  <c:v>-0.22541700000000001</c:v>
                </c:pt>
                <c:pt idx="19287">
                  <c:v>-0.22527700000000001</c:v>
                </c:pt>
                <c:pt idx="19288">
                  <c:v>-0.22513900000000001</c:v>
                </c:pt>
                <c:pt idx="19289">
                  <c:v>-0.22499</c:v>
                </c:pt>
                <c:pt idx="19290">
                  <c:v>-0.22484100000000001</c:v>
                </c:pt>
                <c:pt idx="19291">
                  <c:v>-0.22468099999999999</c:v>
                </c:pt>
                <c:pt idx="19292">
                  <c:v>-0.22450700000000001</c:v>
                </c:pt>
                <c:pt idx="19293">
                  <c:v>-0.224326</c:v>
                </c:pt>
                <c:pt idx="19294">
                  <c:v>-0.224139</c:v>
                </c:pt>
                <c:pt idx="19295">
                  <c:v>-0.22395699999999999</c:v>
                </c:pt>
                <c:pt idx="19296">
                  <c:v>-0.22376599999999999</c:v>
                </c:pt>
                <c:pt idx="19297">
                  <c:v>-0.22357099999999999</c:v>
                </c:pt>
                <c:pt idx="19298">
                  <c:v>-0.22336900000000001</c:v>
                </c:pt>
                <c:pt idx="19299">
                  <c:v>-0.223164</c:v>
                </c:pt>
                <c:pt idx="19300">
                  <c:v>-0.22295799999999999</c:v>
                </c:pt>
                <c:pt idx="19301">
                  <c:v>-0.22273499999999999</c:v>
                </c:pt>
                <c:pt idx="19302">
                  <c:v>-0.22250500000000001</c:v>
                </c:pt>
                <c:pt idx="19303">
                  <c:v>-0.22226699999999999</c:v>
                </c:pt>
                <c:pt idx="19304">
                  <c:v>-0.22204299999999999</c:v>
                </c:pt>
                <c:pt idx="19305">
                  <c:v>-0.22181000000000001</c:v>
                </c:pt>
                <c:pt idx="19306">
                  <c:v>-0.22153600000000001</c:v>
                </c:pt>
                <c:pt idx="19307">
                  <c:v>-0.221246</c:v>
                </c:pt>
                <c:pt idx="19308">
                  <c:v>-0.221025</c:v>
                </c:pt>
                <c:pt idx="19309">
                  <c:v>-0.220939</c:v>
                </c:pt>
                <c:pt idx="19310">
                  <c:v>-0.22084799999999999</c:v>
                </c:pt>
                <c:pt idx="19311">
                  <c:v>-0.220555</c:v>
                </c:pt>
                <c:pt idx="19312">
                  <c:v>-0.220083</c:v>
                </c:pt>
                <c:pt idx="19313">
                  <c:v>-0.21956999999999999</c:v>
                </c:pt>
                <c:pt idx="19314">
                  <c:v>-0.219107</c:v>
                </c:pt>
                <c:pt idx="19315">
                  <c:v>-0.218671</c:v>
                </c:pt>
                <c:pt idx="19316">
                  <c:v>-0.218198</c:v>
                </c:pt>
                <c:pt idx="19317">
                  <c:v>-0.21771699999999999</c:v>
                </c:pt>
                <c:pt idx="19318">
                  <c:v>-0.217227</c:v>
                </c:pt>
                <c:pt idx="19319">
                  <c:v>-0.21673999999999999</c:v>
                </c:pt>
                <c:pt idx="19320">
                  <c:v>-0.21625900000000001</c:v>
                </c:pt>
                <c:pt idx="19321">
                  <c:v>-0.215749</c:v>
                </c:pt>
                <c:pt idx="19322">
                  <c:v>-0.21524699999999999</c:v>
                </c:pt>
                <c:pt idx="19323">
                  <c:v>-0.21473100000000001</c:v>
                </c:pt>
                <c:pt idx="19324">
                  <c:v>-0.21421799999999999</c:v>
                </c:pt>
                <c:pt idx="19325">
                  <c:v>-0.213699</c:v>
                </c:pt>
                <c:pt idx="19326">
                  <c:v>-0.21316299999999999</c:v>
                </c:pt>
                <c:pt idx="19327">
                  <c:v>-0.21263299999999999</c:v>
                </c:pt>
                <c:pt idx="19328">
                  <c:v>-0.212093</c:v>
                </c:pt>
                <c:pt idx="19329">
                  <c:v>-0.211558</c:v>
                </c:pt>
                <c:pt idx="19330">
                  <c:v>-0.211009</c:v>
                </c:pt>
                <c:pt idx="19331">
                  <c:v>-0.210453</c:v>
                </c:pt>
                <c:pt idx="19332">
                  <c:v>-0.20988999999999999</c:v>
                </c:pt>
                <c:pt idx="19333">
                  <c:v>-0.20932300000000001</c:v>
                </c:pt>
                <c:pt idx="19334">
                  <c:v>-0.20875199999999999</c:v>
                </c:pt>
                <c:pt idx="19335">
                  <c:v>-0.208172</c:v>
                </c:pt>
                <c:pt idx="19336">
                  <c:v>-0.20759</c:v>
                </c:pt>
                <c:pt idx="19337">
                  <c:v>-0.20699899999999999</c:v>
                </c:pt>
                <c:pt idx="19338">
                  <c:v>-0.20641599999999999</c:v>
                </c:pt>
                <c:pt idx="19339">
                  <c:v>-0.205819</c:v>
                </c:pt>
                <c:pt idx="19340">
                  <c:v>-0.20521800000000001</c:v>
                </c:pt>
                <c:pt idx="19341">
                  <c:v>-0.20460700000000001</c:v>
                </c:pt>
                <c:pt idx="19342">
                  <c:v>-0.203984</c:v>
                </c:pt>
                <c:pt idx="19343">
                  <c:v>-0.20336499999999999</c:v>
                </c:pt>
                <c:pt idx="19344">
                  <c:v>-0.20272999999999999</c:v>
                </c:pt>
                <c:pt idx="19345">
                  <c:v>-0.202102</c:v>
                </c:pt>
                <c:pt idx="19346">
                  <c:v>-0.201463</c:v>
                </c:pt>
                <c:pt idx="19347">
                  <c:v>-0.20082</c:v>
                </c:pt>
                <c:pt idx="19348">
                  <c:v>-0.20017699999999999</c:v>
                </c:pt>
                <c:pt idx="19349">
                  <c:v>-0.199522</c:v>
                </c:pt>
                <c:pt idx="19350">
                  <c:v>-0.19887299999999999</c:v>
                </c:pt>
                <c:pt idx="19351">
                  <c:v>-0.198208</c:v>
                </c:pt>
                <c:pt idx="19352">
                  <c:v>-0.19753499999999999</c:v>
                </c:pt>
                <c:pt idx="19353">
                  <c:v>-0.196856</c:v>
                </c:pt>
                <c:pt idx="19354">
                  <c:v>-0.19617000000000001</c:v>
                </c:pt>
                <c:pt idx="19355">
                  <c:v>-0.19549</c:v>
                </c:pt>
                <c:pt idx="19356">
                  <c:v>-0.194801</c:v>
                </c:pt>
                <c:pt idx="19357">
                  <c:v>-0.194105</c:v>
                </c:pt>
                <c:pt idx="19358">
                  <c:v>-0.19340499999999999</c:v>
                </c:pt>
                <c:pt idx="19359">
                  <c:v>-0.19269800000000001</c:v>
                </c:pt>
                <c:pt idx="19360">
                  <c:v>-0.191995</c:v>
                </c:pt>
                <c:pt idx="19361">
                  <c:v>-0.191277</c:v>
                </c:pt>
                <c:pt idx="19362">
                  <c:v>-0.190552</c:v>
                </c:pt>
                <c:pt idx="19363">
                  <c:v>-0.18982299999999999</c:v>
                </c:pt>
                <c:pt idx="19364">
                  <c:v>-0.18909000000000001</c:v>
                </c:pt>
                <c:pt idx="19365">
                  <c:v>-0.188361</c:v>
                </c:pt>
                <c:pt idx="19366">
                  <c:v>-0.187616</c:v>
                </c:pt>
                <c:pt idx="19367">
                  <c:v>-0.18686800000000001</c:v>
                </c:pt>
                <c:pt idx="19368">
                  <c:v>-0.186113</c:v>
                </c:pt>
                <c:pt idx="19369">
                  <c:v>-0.18535799999999999</c:v>
                </c:pt>
                <c:pt idx="19370">
                  <c:v>-0.18460299999999999</c:v>
                </c:pt>
                <c:pt idx="19371">
                  <c:v>-0.183832</c:v>
                </c:pt>
                <c:pt idx="19372">
                  <c:v>-0.18306</c:v>
                </c:pt>
                <c:pt idx="19373">
                  <c:v>-0.182279</c:v>
                </c:pt>
                <c:pt idx="19374">
                  <c:v>-0.181504</c:v>
                </c:pt>
                <c:pt idx="19375">
                  <c:v>-0.18071999999999999</c:v>
                </c:pt>
                <c:pt idx="19376">
                  <c:v>-0.179925</c:v>
                </c:pt>
                <c:pt idx="19377">
                  <c:v>-0.179123</c:v>
                </c:pt>
                <c:pt idx="19378">
                  <c:v>-0.178317</c:v>
                </c:pt>
                <c:pt idx="19379">
                  <c:v>-0.17751700000000001</c:v>
                </c:pt>
                <c:pt idx="19380">
                  <c:v>-0.176707</c:v>
                </c:pt>
                <c:pt idx="19381">
                  <c:v>-0.17589099999999999</c:v>
                </c:pt>
                <c:pt idx="19382">
                  <c:v>-0.175066</c:v>
                </c:pt>
                <c:pt idx="19383">
                  <c:v>-0.17424000000000001</c:v>
                </c:pt>
                <c:pt idx="19384">
                  <c:v>-0.17341300000000001</c:v>
                </c:pt>
                <c:pt idx="19385">
                  <c:v>-0.17257600000000001</c:v>
                </c:pt>
                <c:pt idx="19386">
                  <c:v>-0.171733</c:v>
                </c:pt>
                <c:pt idx="19387">
                  <c:v>-0.17088200000000001</c:v>
                </c:pt>
                <c:pt idx="19388">
                  <c:v>-0.17003499999999999</c:v>
                </c:pt>
                <c:pt idx="19389">
                  <c:v>-0.169183</c:v>
                </c:pt>
                <c:pt idx="19390">
                  <c:v>-0.168326</c:v>
                </c:pt>
                <c:pt idx="19391">
                  <c:v>-0.167461</c:v>
                </c:pt>
                <c:pt idx="19392">
                  <c:v>-0.16658899999999999</c:v>
                </c:pt>
                <c:pt idx="19393">
                  <c:v>-0.165716</c:v>
                </c:pt>
                <c:pt idx="19394">
                  <c:v>-0.16483700000000001</c:v>
                </c:pt>
                <c:pt idx="19395">
                  <c:v>-0.16395199999999999</c:v>
                </c:pt>
                <c:pt idx="19396">
                  <c:v>-0.16306200000000001</c:v>
                </c:pt>
                <c:pt idx="19397">
                  <c:v>-0.16216700000000001</c:v>
                </c:pt>
                <c:pt idx="19398">
                  <c:v>-0.161274</c:v>
                </c:pt>
                <c:pt idx="19399">
                  <c:v>-0.16037599999999999</c:v>
                </c:pt>
                <c:pt idx="19400">
                  <c:v>-0.159471</c:v>
                </c:pt>
                <c:pt idx="19401">
                  <c:v>-0.15856200000000001</c:v>
                </c:pt>
                <c:pt idx="19402">
                  <c:v>-0.15764300000000001</c:v>
                </c:pt>
                <c:pt idx="19403">
                  <c:v>-0.156721</c:v>
                </c:pt>
                <c:pt idx="19404">
                  <c:v>-0.15579299999999999</c:v>
                </c:pt>
                <c:pt idx="19405">
                  <c:v>-0.154863</c:v>
                </c:pt>
                <c:pt idx="19406">
                  <c:v>-0.15393000000000001</c:v>
                </c:pt>
                <c:pt idx="19407">
                  <c:v>-0.15298999999999999</c:v>
                </c:pt>
                <c:pt idx="19408">
                  <c:v>-0.15205099999999999</c:v>
                </c:pt>
                <c:pt idx="19409">
                  <c:v>-0.15110399999999999</c:v>
                </c:pt>
                <c:pt idx="19410">
                  <c:v>-0.15015899999999999</c:v>
                </c:pt>
                <c:pt idx="19411">
                  <c:v>-0.149205</c:v>
                </c:pt>
                <c:pt idx="19412">
                  <c:v>-0.14824000000000001</c:v>
                </c:pt>
                <c:pt idx="19413">
                  <c:v>-0.14726900000000001</c:v>
                </c:pt>
                <c:pt idx="19414">
                  <c:v>-0.14629200000000001</c:v>
                </c:pt>
                <c:pt idx="19415">
                  <c:v>-0.14532100000000001</c:v>
                </c:pt>
                <c:pt idx="19416">
                  <c:v>-0.144341</c:v>
                </c:pt>
                <c:pt idx="19417">
                  <c:v>-0.14335700000000001</c:v>
                </c:pt>
                <c:pt idx="19418">
                  <c:v>-0.14236699999999999</c:v>
                </c:pt>
                <c:pt idx="19419">
                  <c:v>-0.141376</c:v>
                </c:pt>
                <c:pt idx="19420">
                  <c:v>-0.14038400000000001</c:v>
                </c:pt>
                <c:pt idx="19421">
                  <c:v>-0.13938200000000001</c:v>
                </c:pt>
                <c:pt idx="19422">
                  <c:v>-0.138376</c:v>
                </c:pt>
                <c:pt idx="19423">
                  <c:v>-0.13736200000000001</c:v>
                </c:pt>
                <c:pt idx="19424">
                  <c:v>-0.136351</c:v>
                </c:pt>
                <c:pt idx="19425">
                  <c:v>-0.13533600000000001</c:v>
                </c:pt>
                <c:pt idx="19426">
                  <c:v>-0.13431399999999999</c:v>
                </c:pt>
                <c:pt idx="19427">
                  <c:v>-0.13328599999999999</c:v>
                </c:pt>
                <c:pt idx="19428">
                  <c:v>-0.13225200000000001</c:v>
                </c:pt>
                <c:pt idx="19429">
                  <c:v>-0.13122200000000001</c:v>
                </c:pt>
                <c:pt idx="19430">
                  <c:v>-0.130186</c:v>
                </c:pt>
                <c:pt idx="19431">
                  <c:v>-0.12914400000000001</c:v>
                </c:pt>
                <c:pt idx="19432">
                  <c:v>-0.12809499999999999</c:v>
                </c:pt>
                <c:pt idx="19433">
                  <c:v>-0.12704499999999999</c:v>
                </c:pt>
                <c:pt idx="19434">
                  <c:v>-0.125997</c:v>
                </c:pt>
                <c:pt idx="19435">
                  <c:v>-0.124942</c:v>
                </c:pt>
                <c:pt idx="19436">
                  <c:v>-0.123877</c:v>
                </c:pt>
                <c:pt idx="19437">
                  <c:v>-0.122803</c:v>
                </c:pt>
                <c:pt idx="19438">
                  <c:v>-0.121729</c:v>
                </c:pt>
                <c:pt idx="19439">
                  <c:v>-0.120657</c:v>
                </c:pt>
                <c:pt idx="19440">
                  <c:v>-0.11958100000000001</c:v>
                </c:pt>
                <c:pt idx="19441">
                  <c:v>-0.11849800000000001</c:v>
                </c:pt>
                <c:pt idx="19442">
                  <c:v>-0.117411</c:v>
                </c:pt>
                <c:pt idx="19443">
                  <c:v>-0.11632199999999999</c:v>
                </c:pt>
                <c:pt idx="19444">
                  <c:v>-0.115232</c:v>
                </c:pt>
                <c:pt idx="19445">
                  <c:v>-0.114135</c:v>
                </c:pt>
                <c:pt idx="19446">
                  <c:v>-0.11303000000000001</c:v>
                </c:pt>
                <c:pt idx="19447">
                  <c:v>-0.11192199999999999</c:v>
                </c:pt>
                <c:pt idx="19448">
                  <c:v>-0.110814</c:v>
                </c:pt>
                <c:pt idx="19449">
                  <c:v>-0.109706</c:v>
                </c:pt>
                <c:pt idx="19450">
                  <c:v>-0.108593</c:v>
                </c:pt>
                <c:pt idx="19451">
                  <c:v>-0.107476</c:v>
                </c:pt>
                <c:pt idx="19452">
                  <c:v>-0.106352</c:v>
                </c:pt>
                <c:pt idx="19453">
                  <c:v>-0.105228</c:v>
                </c:pt>
                <c:pt idx="19454">
                  <c:v>-0.1041</c:v>
                </c:pt>
                <c:pt idx="19455">
                  <c:v>-0.102966</c:v>
                </c:pt>
                <c:pt idx="19456">
                  <c:v>-0.101828</c:v>
                </c:pt>
                <c:pt idx="19457">
                  <c:v>-0.100687</c:v>
                </c:pt>
                <c:pt idx="19458">
                  <c:v>-9.9547800000000006E-2</c:v>
                </c:pt>
                <c:pt idx="19459">
                  <c:v>-9.8404099999999994E-2</c:v>
                </c:pt>
                <c:pt idx="19460">
                  <c:v>-9.7257300000000005E-2</c:v>
                </c:pt>
                <c:pt idx="19461">
                  <c:v>-9.6105899999999994E-2</c:v>
                </c:pt>
                <c:pt idx="19462">
                  <c:v>-9.4949400000000003E-2</c:v>
                </c:pt>
                <c:pt idx="19463">
                  <c:v>-9.3790799999999994E-2</c:v>
                </c:pt>
                <c:pt idx="19464">
                  <c:v>-9.2627000000000001E-2</c:v>
                </c:pt>
                <c:pt idx="19465">
                  <c:v>-9.1462000000000002E-2</c:v>
                </c:pt>
                <c:pt idx="19466">
                  <c:v>-9.0292499999999998E-2</c:v>
                </c:pt>
                <c:pt idx="19467">
                  <c:v>-8.9120599999999994E-2</c:v>
                </c:pt>
                <c:pt idx="19468">
                  <c:v>-8.7945999999999996E-2</c:v>
                </c:pt>
                <c:pt idx="19469">
                  <c:v>-8.6769399999999997E-2</c:v>
                </c:pt>
                <c:pt idx="19470">
                  <c:v>-8.5592500000000002E-2</c:v>
                </c:pt>
                <c:pt idx="19471">
                  <c:v>-8.4410899999999997E-2</c:v>
                </c:pt>
                <c:pt idx="19472">
                  <c:v>-8.3224599999999996E-2</c:v>
                </c:pt>
                <c:pt idx="19473">
                  <c:v>-8.2033400000000006E-2</c:v>
                </c:pt>
                <c:pt idx="19474">
                  <c:v>-8.0841499999999997E-2</c:v>
                </c:pt>
                <c:pt idx="19475">
                  <c:v>-7.9649499999999998E-2</c:v>
                </c:pt>
                <c:pt idx="19476">
                  <c:v>-7.8453499999999995E-2</c:v>
                </c:pt>
                <c:pt idx="19477">
                  <c:v>-7.7252199999999993E-2</c:v>
                </c:pt>
                <c:pt idx="19478">
                  <c:v>-7.6046600000000006E-2</c:v>
                </c:pt>
                <c:pt idx="19479">
                  <c:v>-7.4840100000000007E-2</c:v>
                </c:pt>
                <c:pt idx="19480">
                  <c:v>-7.3632500000000004E-2</c:v>
                </c:pt>
                <c:pt idx="19481">
                  <c:v>-7.2422399999999998E-2</c:v>
                </c:pt>
                <c:pt idx="19482">
                  <c:v>-7.12092E-2</c:v>
                </c:pt>
                <c:pt idx="19483">
                  <c:v>-6.9994399999999998E-2</c:v>
                </c:pt>
                <c:pt idx="19484">
                  <c:v>-6.8779800000000002E-2</c:v>
                </c:pt>
                <c:pt idx="19485">
                  <c:v>-6.7562800000000006E-2</c:v>
                </c:pt>
                <c:pt idx="19486">
                  <c:v>-6.6339599999999999E-2</c:v>
                </c:pt>
                <c:pt idx="19487">
                  <c:v>-6.5109399999999998E-2</c:v>
                </c:pt>
                <c:pt idx="19488">
                  <c:v>-6.3876500000000003E-2</c:v>
                </c:pt>
                <c:pt idx="19489">
                  <c:v>-6.26448E-2</c:v>
                </c:pt>
                <c:pt idx="19490">
                  <c:v>-6.14122E-2</c:v>
                </c:pt>
                <c:pt idx="19491">
                  <c:v>-6.0177899999999999E-2</c:v>
                </c:pt>
                <c:pt idx="19492">
                  <c:v>-5.8940899999999997E-2</c:v>
                </c:pt>
                <c:pt idx="19493">
                  <c:v>-5.7704800000000001E-2</c:v>
                </c:pt>
                <c:pt idx="19494">
                  <c:v>-5.6469499999999999E-2</c:v>
                </c:pt>
                <c:pt idx="19495">
                  <c:v>-5.5229300000000002E-2</c:v>
                </c:pt>
                <c:pt idx="19496">
                  <c:v>-5.39807E-2</c:v>
                </c:pt>
                <c:pt idx="19497">
                  <c:v>-5.2724399999999998E-2</c:v>
                </c:pt>
                <c:pt idx="19498">
                  <c:v>-5.14692E-2</c:v>
                </c:pt>
                <c:pt idx="19499">
                  <c:v>-5.0215500000000003E-2</c:v>
                </c:pt>
                <c:pt idx="19500">
                  <c:v>-4.8962100000000001E-2</c:v>
                </c:pt>
                <c:pt idx="19501">
                  <c:v>-4.7707399999999997E-2</c:v>
                </c:pt>
                <c:pt idx="19502">
                  <c:v>-4.6450499999999999E-2</c:v>
                </c:pt>
                <c:pt idx="19503">
                  <c:v>-4.5195100000000002E-2</c:v>
                </c:pt>
                <c:pt idx="19504">
                  <c:v>-4.3936500000000003E-2</c:v>
                </c:pt>
                <c:pt idx="19505">
                  <c:v>-4.2673900000000001E-2</c:v>
                </c:pt>
                <c:pt idx="19506">
                  <c:v>-4.14034E-2</c:v>
                </c:pt>
                <c:pt idx="19507">
                  <c:v>-4.0129499999999999E-2</c:v>
                </c:pt>
                <c:pt idx="19508">
                  <c:v>-3.8857000000000003E-2</c:v>
                </c:pt>
                <c:pt idx="19509">
                  <c:v>-3.7583800000000001E-2</c:v>
                </c:pt>
                <c:pt idx="19510">
                  <c:v>-3.6312799999999999E-2</c:v>
                </c:pt>
                <c:pt idx="19511">
                  <c:v>-3.5039399999999998E-2</c:v>
                </c:pt>
                <c:pt idx="19512">
                  <c:v>-3.37668E-2</c:v>
                </c:pt>
                <c:pt idx="19513">
                  <c:v>-3.2492300000000002E-2</c:v>
                </c:pt>
                <c:pt idx="19514">
                  <c:v>-3.1214499999999999E-2</c:v>
                </c:pt>
                <c:pt idx="19515">
                  <c:v>-2.9932799999999999E-2</c:v>
                </c:pt>
                <c:pt idx="19516">
                  <c:v>-2.8644699999999999E-2</c:v>
                </c:pt>
                <c:pt idx="19517">
                  <c:v>-2.7357099999999999E-2</c:v>
                </c:pt>
                <c:pt idx="19518">
                  <c:v>-2.6068299999999999E-2</c:v>
                </c:pt>
                <c:pt idx="19519">
                  <c:v>-2.47811E-2</c:v>
                </c:pt>
                <c:pt idx="19520">
                  <c:v>-2.3494299999999999E-2</c:v>
                </c:pt>
                <c:pt idx="19521">
                  <c:v>-2.2206400000000001E-2</c:v>
                </c:pt>
                <c:pt idx="19522">
                  <c:v>-2.0918900000000001E-2</c:v>
                </c:pt>
                <c:pt idx="19523">
                  <c:v>-1.96274E-2</c:v>
                </c:pt>
                <c:pt idx="19524">
                  <c:v>-1.83346E-2</c:v>
                </c:pt>
                <c:pt idx="19525">
                  <c:v>-1.70376E-2</c:v>
                </c:pt>
                <c:pt idx="19526">
                  <c:v>-1.57377E-2</c:v>
                </c:pt>
                <c:pt idx="19527">
                  <c:v>-1.44379E-2</c:v>
                </c:pt>
                <c:pt idx="19528">
                  <c:v>-1.3136200000000001E-2</c:v>
                </c:pt>
                <c:pt idx="19529">
                  <c:v>-1.1837E-2</c:v>
                </c:pt>
                <c:pt idx="19530">
                  <c:v>-1.0537599999999999E-2</c:v>
                </c:pt>
                <c:pt idx="19531" formatCode="0.00E+00">
                  <c:v>-9.2376699999999999E-3</c:v>
                </c:pt>
                <c:pt idx="19532" formatCode="0.00E+00">
                  <c:v>-7.9362900000000004E-3</c:v>
                </c:pt>
                <c:pt idx="19533" formatCode="0.00E+00">
                  <c:v>-6.6310700000000002E-3</c:v>
                </c:pt>
                <c:pt idx="19534" formatCode="0.00E+00">
                  <c:v>-5.3263800000000004E-3</c:v>
                </c:pt>
                <c:pt idx="19535" formatCode="0.00E+00">
                  <c:v>-4.0191699999999999E-3</c:v>
                </c:pt>
                <c:pt idx="19536" formatCode="0.00E+00">
                  <c:v>-2.7110400000000001E-3</c:v>
                </c:pt>
                <c:pt idx="19537" formatCode="0.00E+00">
                  <c:v>-1.4010800000000001E-3</c:v>
                </c:pt>
                <c:pt idx="19538" formatCode="0.00E+00">
                  <c:v>-8.8710300000000003E-5</c:v>
                </c:pt>
                <c:pt idx="19539" formatCode="0.00E+00">
                  <c:v>1.22214E-3</c:v>
                </c:pt>
                <c:pt idx="19540" formatCode="0.00E+00">
                  <c:v>2.5350400000000001E-3</c:v>
                </c:pt>
                <c:pt idx="19541" formatCode="0.00E+00">
                  <c:v>3.8457999999999999E-3</c:v>
                </c:pt>
                <c:pt idx="19542" formatCode="0.00E+00">
                  <c:v>5.15775E-3</c:v>
                </c:pt>
                <c:pt idx="19543" formatCode="0.00E+00">
                  <c:v>6.46943E-3</c:v>
                </c:pt>
                <c:pt idx="19544" formatCode="0.00E+00">
                  <c:v>7.7803999999999998E-3</c:v>
                </c:pt>
                <c:pt idx="19545" formatCode="0.00E+00">
                  <c:v>9.0940099999999996E-3</c:v>
                </c:pt>
                <c:pt idx="19546">
                  <c:v>1.04051E-2</c:v>
                </c:pt>
                <c:pt idx="19547">
                  <c:v>1.1721799999999999E-2</c:v>
                </c:pt>
                <c:pt idx="19548">
                  <c:v>1.30423E-2</c:v>
                </c:pt>
                <c:pt idx="19549">
                  <c:v>1.43699E-2</c:v>
                </c:pt>
                <c:pt idx="19550">
                  <c:v>1.5689000000000002E-2</c:v>
                </c:pt>
                <c:pt idx="19551">
                  <c:v>1.6976399999999999E-2</c:v>
                </c:pt>
                <c:pt idx="19552">
                  <c:v>1.8269199999999999E-2</c:v>
                </c:pt>
                <c:pt idx="19553">
                  <c:v>1.9630100000000001E-2</c:v>
                </c:pt>
                <c:pt idx="19554">
                  <c:v>2.1045899999999999E-2</c:v>
                </c:pt>
                <c:pt idx="19555">
                  <c:v>2.2283899999999999E-2</c:v>
                </c:pt>
                <c:pt idx="19556">
                  <c:v>2.2353100000000001E-2</c:v>
                </c:pt>
                <c:pt idx="19557">
                  <c:v>2.3088299999999999E-2</c:v>
                </c:pt>
                <c:pt idx="19558">
                  <c:v>2.4451400000000002E-2</c:v>
                </c:pt>
                <c:pt idx="19559">
                  <c:v>2.49676E-2</c:v>
                </c:pt>
                <c:pt idx="19560">
                  <c:v>2.6312100000000001E-2</c:v>
                </c:pt>
                <c:pt idx="19561">
                  <c:v>2.7059300000000001E-2</c:v>
                </c:pt>
                <c:pt idx="19562">
                  <c:v>2.8038E-2</c:v>
                </c:pt>
                <c:pt idx="19563">
                  <c:v>2.9163100000000001E-2</c:v>
                </c:pt>
                <c:pt idx="19564">
                  <c:v>2.98497E-2</c:v>
                </c:pt>
                <c:pt idx="19565">
                  <c:v>3.1104799999999998E-2</c:v>
                </c:pt>
                <c:pt idx="19566">
                  <c:v>3.1836799999999998E-2</c:v>
                </c:pt>
                <c:pt idx="19567">
                  <c:v>3.2924799999999997E-2</c:v>
                </c:pt>
                <c:pt idx="19568">
                  <c:v>3.38836E-2</c:v>
                </c:pt>
                <c:pt idx="19569">
                  <c:v>3.4767600000000003E-2</c:v>
                </c:pt>
                <c:pt idx="19570">
                  <c:v>3.5848100000000001E-2</c:v>
                </c:pt>
                <c:pt idx="19571">
                  <c:v>3.6707799999999999E-2</c:v>
                </c:pt>
                <c:pt idx="19572">
                  <c:v>3.7726999999999997E-2</c:v>
                </c:pt>
                <c:pt idx="19573">
                  <c:v>3.8682399999999999E-2</c:v>
                </c:pt>
                <c:pt idx="19574">
                  <c:v>3.96081E-2</c:v>
                </c:pt>
                <c:pt idx="19575">
                  <c:v>4.0611099999999997E-2</c:v>
                </c:pt>
                <c:pt idx="19576">
                  <c:v>4.1551699999999997E-2</c:v>
                </c:pt>
                <c:pt idx="19577">
                  <c:v>4.2497899999999998E-2</c:v>
                </c:pt>
                <c:pt idx="19578">
                  <c:v>4.3514400000000002E-2</c:v>
                </c:pt>
                <c:pt idx="19579">
                  <c:v>4.4395499999999997E-2</c:v>
                </c:pt>
                <c:pt idx="19580">
                  <c:v>4.5435299999999998E-2</c:v>
                </c:pt>
                <c:pt idx="19581">
                  <c:v>4.63393E-2</c:v>
                </c:pt>
                <c:pt idx="19582">
                  <c:v>4.7311100000000002E-2</c:v>
                </c:pt>
                <c:pt idx="19583">
                  <c:v>4.8297399999999997E-2</c:v>
                </c:pt>
                <c:pt idx="19584">
                  <c:v>4.9183900000000003E-2</c:v>
                </c:pt>
                <c:pt idx="19585">
                  <c:v>5.0231999999999999E-2</c:v>
                </c:pt>
                <c:pt idx="19586">
                  <c:v>5.1096000000000003E-2</c:v>
                </c:pt>
                <c:pt idx="19587">
                  <c:v>5.21311E-2</c:v>
                </c:pt>
                <c:pt idx="19588">
                  <c:v>5.3032799999999998E-2</c:v>
                </c:pt>
                <c:pt idx="19589">
                  <c:v>5.4007699999999999E-2</c:v>
                </c:pt>
                <c:pt idx="19590">
                  <c:v>5.4972899999999998E-2</c:v>
                </c:pt>
                <c:pt idx="19591">
                  <c:v>5.58875E-2</c:v>
                </c:pt>
                <c:pt idx="19592">
                  <c:v>5.6897400000000001E-2</c:v>
                </c:pt>
                <c:pt idx="19593">
                  <c:v>5.77738E-2</c:v>
                </c:pt>
                <c:pt idx="19594">
                  <c:v>5.87991E-2</c:v>
                </c:pt>
                <c:pt idx="19595">
                  <c:v>5.9677099999999997E-2</c:v>
                </c:pt>
                <c:pt idx="19596">
                  <c:v>6.0681300000000001E-2</c:v>
                </c:pt>
                <c:pt idx="19597">
                  <c:v>6.1596400000000003E-2</c:v>
                </c:pt>
                <c:pt idx="19598">
                  <c:v>6.2543699999999994E-2</c:v>
                </c:pt>
                <c:pt idx="19599">
                  <c:v>6.3520400000000005E-2</c:v>
                </c:pt>
                <c:pt idx="19600">
                  <c:v>6.4408599999999996E-2</c:v>
                </c:pt>
                <c:pt idx="19601">
                  <c:v>6.5427299999999994E-2</c:v>
                </c:pt>
                <c:pt idx="19602">
                  <c:v>6.6287799999999994E-2</c:v>
                </c:pt>
                <c:pt idx="19603">
                  <c:v>6.7294599999999996E-2</c:v>
                </c:pt>
                <c:pt idx="19604">
                  <c:v>6.8187700000000004E-2</c:v>
                </c:pt>
                <c:pt idx="19605">
                  <c:v>6.9142099999999998E-2</c:v>
                </c:pt>
                <c:pt idx="19606">
                  <c:v>7.0093900000000001E-2</c:v>
                </c:pt>
                <c:pt idx="19607">
                  <c:v>7.0990300000000006E-2</c:v>
                </c:pt>
                <c:pt idx="19608">
                  <c:v>7.1976899999999996E-2</c:v>
                </c:pt>
                <c:pt idx="19609">
                  <c:v>7.2856699999999996E-2</c:v>
                </c:pt>
                <c:pt idx="19610">
                  <c:v>7.3834499999999997E-2</c:v>
                </c:pt>
                <c:pt idx="19611">
                  <c:v>7.4735099999999999E-2</c:v>
                </c:pt>
                <c:pt idx="19612">
                  <c:v>7.5676800000000002E-2</c:v>
                </c:pt>
                <c:pt idx="19613">
                  <c:v>7.6603199999999996E-2</c:v>
                </c:pt>
                <c:pt idx="19614">
                  <c:v>7.7521699999999999E-2</c:v>
                </c:pt>
                <c:pt idx="19615">
                  <c:v>7.8454999999999997E-2</c:v>
                </c:pt>
                <c:pt idx="19616">
                  <c:v>7.9372499999999999E-2</c:v>
                </c:pt>
                <c:pt idx="19617">
                  <c:v>8.0297800000000003E-2</c:v>
                </c:pt>
                <c:pt idx="19618">
                  <c:v>8.1212000000000006E-2</c:v>
                </c:pt>
                <c:pt idx="19619">
                  <c:v>8.2136299999999995E-2</c:v>
                </c:pt>
                <c:pt idx="19620">
                  <c:v>8.3039500000000002E-2</c:v>
                </c:pt>
                <c:pt idx="19621">
                  <c:v>8.3995E-2</c:v>
                </c:pt>
                <c:pt idx="19622">
                  <c:v>8.4871500000000002E-2</c:v>
                </c:pt>
                <c:pt idx="19623">
                  <c:v>8.5786500000000002E-2</c:v>
                </c:pt>
                <c:pt idx="19624">
                  <c:v>8.6629800000000007E-2</c:v>
                </c:pt>
                <c:pt idx="19625">
                  <c:v>8.7614600000000001E-2</c:v>
                </c:pt>
                <c:pt idx="19626">
                  <c:v>8.8653399999999993E-2</c:v>
                </c:pt>
                <c:pt idx="19627">
                  <c:v>8.9433399999999996E-2</c:v>
                </c:pt>
                <c:pt idx="19628">
                  <c:v>8.8825500000000002E-2</c:v>
                </c:pt>
                <c:pt idx="19629">
                  <c:v>8.8930800000000004E-2</c:v>
                </c:pt>
                <c:pt idx="19630">
                  <c:v>8.99427E-2</c:v>
                </c:pt>
                <c:pt idx="19631">
                  <c:v>8.9783000000000002E-2</c:v>
                </c:pt>
                <c:pt idx="19632">
                  <c:v>9.07414E-2</c:v>
                </c:pt>
                <c:pt idx="19633">
                  <c:v>9.0908199999999995E-2</c:v>
                </c:pt>
                <c:pt idx="19634">
                  <c:v>9.1355400000000003E-2</c:v>
                </c:pt>
                <c:pt idx="19635">
                  <c:v>9.2046100000000006E-2</c:v>
                </c:pt>
                <c:pt idx="19636">
                  <c:v>9.2086699999999994E-2</c:v>
                </c:pt>
                <c:pt idx="19637">
                  <c:v>9.2963000000000004E-2</c:v>
                </c:pt>
                <c:pt idx="19638">
                  <c:v>9.3044600000000005E-2</c:v>
                </c:pt>
                <c:pt idx="19639">
                  <c:v>9.3682299999999996E-2</c:v>
                </c:pt>
                <c:pt idx="19640">
                  <c:v>9.4087599999999993E-2</c:v>
                </c:pt>
                <c:pt idx="19641">
                  <c:v>9.4415799999999994E-2</c:v>
                </c:pt>
                <c:pt idx="19642">
                  <c:v>9.5022400000000007E-2</c:v>
                </c:pt>
                <c:pt idx="19643">
                  <c:v>9.5267000000000004E-2</c:v>
                </c:pt>
                <c:pt idx="19644">
                  <c:v>9.5822500000000005E-2</c:v>
                </c:pt>
                <c:pt idx="19645">
                  <c:v>9.6204999999999999E-2</c:v>
                </c:pt>
                <c:pt idx="19646">
                  <c:v>9.6620800000000007E-2</c:v>
                </c:pt>
                <c:pt idx="19647">
                  <c:v>9.7039500000000001E-2</c:v>
                </c:pt>
                <c:pt idx="19648">
                  <c:v>9.7396999999999997E-2</c:v>
                </c:pt>
                <c:pt idx="19649">
                  <c:v>9.7857200000000005E-2</c:v>
                </c:pt>
                <c:pt idx="19650">
                  <c:v>9.8461099999999996E-2</c:v>
                </c:pt>
                <c:pt idx="19651">
                  <c:v>9.8686499999999996E-2</c:v>
                </c:pt>
                <c:pt idx="19652">
                  <c:v>9.7628099999999995E-2</c:v>
                </c:pt>
                <c:pt idx="19653">
                  <c:v>9.7237599999999993E-2</c:v>
                </c:pt>
                <c:pt idx="19654">
                  <c:v>9.7692500000000002E-2</c:v>
                </c:pt>
                <c:pt idx="19655">
                  <c:v>9.7154799999999999E-2</c:v>
                </c:pt>
                <c:pt idx="19656">
                  <c:v>9.7462599999999996E-2</c:v>
                </c:pt>
                <c:pt idx="19657">
                  <c:v>9.7294800000000001E-2</c:v>
                </c:pt>
                <c:pt idx="19658">
                  <c:v>9.7110199999999994E-2</c:v>
                </c:pt>
                <c:pt idx="19659">
                  <c:v>9.7388199999999994E-2</c:v>
                </c:pt>
                <c:pt idx="19660">
                  <c:v>9.6923599999999999E-2</c:v>
                </c:pt>
                <c:pt idx="19661">
                  <c:v>9.7245700000000004E-2</c:v>
                </c:pt>
                <c:pt idx="19662">
                  <c:v>9.6946500000000005E-2</c:v>
                </c:pt>
                <c:pt idx="19663">
                  <c:v>9.6928399999999998E-2</c:v>
                </c:pt>
                <c:pt idx="19664">
                  <c:v>9.6999100000000005E-2</c:v>
                </c:pt>
                <c:pt idx="19665">
                  <c:v>9.66756E-2</c:v>
                </c:pt>
                <c:pt idx="19666">
                  <c:v>9.6901600000000004E-2</c:v>
                </c:pt>
                <c:pt idx="19667">
                  <c:v>9.6586400000000003E-2</c:v>
                </c:pt>
                <c:pt idx="19668">
                  <c:v>9.6645999999999996E-2</c:v>
                </c:pt>
                <c:pt idx="19669">
                  <c:v>9.6573300000000001E-2</c:v>
                </c:pt>
                <c:pt idx="19670">
                  <c:v>9.6385799999999994E-2</c:v>
                </c:pt>
                <c:pt idx="19671">
                  <c:v>9.6483899999999997E-2</c:v>
                </c:pt>
                <c:pt idx="19672">
                  <c:v>9.6216899999999994E-2</c:v>
                </c:pt>
                <c:pt idx="19673">
                  <c:v>9.6266400000000002E-2</c:v>
                </c:pt>
                <c:pt idx="19674">
                  <c:v>9.6121399999999996E-2</c:v>
                </c:pt>
                <c:pt idx="19675">
                  <c:v>9.6007200000000001E-2</c:v>
                </c:pt>
                <c:pt idx="19676">
                  <c:v>9.6005099999999996E-2</c:v>
                </c:pt>
                <c:pt idx="19677">
                  <c:v>9.5790700000000006E-2</c:v>
                </c:pt>
                <c:pt idx="19678">
                  <c:v>9.5809199999999997E-2</c:v>
                </c:pt>
                <c:pt idx="19679">
                  <c:v>9.5635600000000001E-2</c:v>
                </c:pt>
                <c:pt idx="19680">
                  <c:v>9.5559000000000005E-2</c:v>
                </c:pt>
                <c:pt idx="19681">
                  <c:v>9.5487299999999997E-2</c:v>
                </c:pt>
                <c:pt idx="19682">
                  <c:v>9.5305799999999996E-2</c:v>
                </c:pt>
                <c:pt idx="19683">
                  <c:v>9.5291799999999996E-2</c:v>
                </c:pt>
                <c:pt idx="19684">
                  <c:v>9.5089099999999996E-2</c:v>
                </c:pt>
                <c:pt idx="19685">
                  <c:v>9.5042399999999999E-2</c:v>
                </c:pt>
                <c:pt idx="19686">
                  <c:v>9.4901700000000005E-2</c:v>
                </c:pt>
                <c:pt idx="19687">
                  <c:v>9.4764699999999993E-2</c:v>
                </c:pt>
                <c:pt idx="19688">
                  <c:v>9.4705800000000007E-2</c:v>
                </c:pt>
                <c:pt idx="19689">
                  <c:v>9.4494999999999996E-2</c:v>
                </c:pt>
                <c:pt idx="19690">
                  <c:v>9.4466900000000006E-2</c:v>
                </c:pt>
                <c:pt idx="19691">
                  <c:v>9.4257099999999996E-2</c:v>
                </c:pt>
                <c:pt idx="19692">
                  <c:v>9.4176999999999997E-2</c:v>
                </c:pt>
                <c:pt idx="19693">
                  <c:v>9.4038499999999997E-2</c:v>
                </c:pt>
                <c:pt idx="19694">
                  <c:v>9.3859600000000001E-2</c:v>
                </c:pt>
                <c:pt idx="19695">
                  <c:v>9.3804600000000002E-2</c:v>
                </c:pt>
                <c:pt idx="19696">
                  <c:v>9.35637E-2</c:v>
                </c:pt>
                <c:pt idx="19697">
                  <c:v>9.3521999999999994E-2</c:v>
                </c:pt>
                <c:pt idx="19698">
                  <c:v>9.3303399999999995E-2</c:v>
                </c:pt>
                <c:pt idx="19699">
                  <c:v>9.3183299999999997E-2</c:v>
                </c:pt>
                <c:pt idx="19700">
                  <c:v>9.3058299999999997E-2</c:v>
                </c:pt>
                <c:pt idx="19701">
                  <c:v>9.2838799999999999E-2</c:v>
                </c:pt>
                <c:pt idx="19702">
                  <c:v>9.2780699999999994E-2</c:v>
                </c:pt>
                <c:pt idx="19703">
                  <c:v>9.2521900000000004E-2</c:v>
                </c:pt>
                <c:pt idx="19704">
                  <c:v>9.2437699999999998E-2</c:v>
                </c:pt>
                <c:pt idx="19705">
                  <c:v>9.2241799999999999E-2</c:v>
                </c:pt>
                <c:pt idx="19706">
                  <c:v>9.2066300000000004E-2</c:v>
                </c:pt>
                <c:pt idx="19707">
                  <c:v>9.1953599999999996E-2</c:v>
                </c:pt>
                <c:pt idx="19708">
                  <c:v>9.1701299999999999E-2</c:v>
                </c:pt>
                <c:pt idx="19709">
                  <c:v>9.1608099999999998E-2</c:v>
                </c:pt>
                <c:pt idx="19710">
                  <c:v>9.1377799999999995E-2</c:v>
                </c:pt>
                <c:pt idx="19711">
                  <c:v>9.1223600000000002E-2</c:v>
                </c:pt>
                <c:pt idx="19712">
                  <c:v>9.1062199999999996E-2</c:v>
                </c:pt>
                <c:pt idx="19713">
                  <c:v>9.0826000000000004E-2</c:v>
                </c:pt>
                <c:pt idx="19714">
                  <c:v>9.0702000000000005E-2</c:v>
                </c:pt>
                <c:pt idx="19715">
                  <c:v>9.0462600000000004E-2</c:v>
                </c:pt>
                <c:pt idx="19716">
                  <c:v>9.0298000000000003E-2</c:v>
                </c:pt>
                <c:pt idx="19717">
                  <c:v>9.0114E-2</c:v>
                </c:pt>
                <c:pt idx="19718">
                  <c:v>8.9873900000000007E-2</c:v>
                </c:pt>
                <c:pt idx="19719">
                  <c:v>8.9737200000000003E-2</c:v>
                </c:pt>
                <c:pt idx="19720">
                  <c:v>8.9485300000000004E-2</c:v>
                </c:pt>
                <c:pt idx="19721">
                  <c:v>8.9314699999999997E-2</c:v>
                </c:pt>
                <c:pt idx="19722">
                  <c:v>8.9111800000000005E-2</c:v>
                </c:pt>
                <c:pt idx="19723">
                  <c:v>8.8855299999999998E-2</c:v>
                </c:pt>
                <c:pt idx="19724">
                  <c:v>8.8712100000000002E-2</c:v>
                </c:pt>
                <c:pt idx="19725">
                  <c:v>8.8423500000000002E-2</c:v>
                </c:pt>
                <c:pt idx="19726">
                  <c:v>8.8263800000000003E-2</c:v>
                </c:pt>
                <c:pt idx="19727">
                  <c:v>8.8022400000000001E-2</c:v>
                </c:pt>
                <c:pt idx="19728">
                  <c:v>8.7776800000000002E-2</c:v>
                </c:pt>
                <c:pt idx="19729">
                  <c:v>8.7617500000000001E-2</c:v>
                </c:pt>
                <c:pt idx="19730">
                  <c:v>8.73086E-2</c:v>
                </c:pt>
                <c:pt idx="19731">
                  <c:v>8.71619E-2</c:v>
                </c:pt>
                <c:pt idx="19732">
                  <c:v>8.6869100000000005E-2</c:v>
                </c:pt>
                <c:pt idx="19733">
                  <c:v>8.66479E-2</c:v>
                </c:pt>
                <c:pt idx="19734">
                  <c:v>8.6436799999999994E-2</c:v>
                </c:pt>
                <c:pt idx="19735">
                  <c:v>8.6131200000000005E-2</c:v>
                </c:pt>
                <c:pt idx="19736">
                  <c:v>8.5968500000000003E-2</c:v>
                </c:pt>
                <c:pt idx="19737">
                  <c:v>8.5648000000000002E-2</c:v>
                </c:pt>
                <c:pt idx="19738">
                  <c:v>8.5447800000000004E-2</c:v>
                </c:pt>
                <c:pt idx="19739">
                  <c:v>8.5188600000000003E-2</c:v>
                </c:pt>
                <c:pt idx="19740">
                  <c:v>8.4906899999999993E-2</c:v>
                </c:pt>
                <c:pt idx="19741">
                  <c:v>8.4705000000000003E-2</c:v>
                </c:pt>
                <c:pt idx="19742">
                  <c:v>8.4381600000000001E-2</c:v>
                </c:pt>
                <c:pt idx="19743">
                  <c:v>8.4167400000000003E-2</c:v>
                </c:pt>
                <c:pt idx="19744">
                  <c:v>8.3875500000000006E-2</c:v>
                </c:pt>
                <c:pt idx="19745">
                  <c:v>8.3599199999999999E-2</c:v>
                </c:pt>
                <c:pt idx="19746">
                  <c:v>8.3362099999999995E-2</c:v>
                </c:pt>
                <c:pt idx="19747">
                  <c:v>8.3045499999999994E-2</c:v>
                </c:pt>
                <c:pt idx="19748">
                  <c:v>8.2809499999999994E-2</c:v>
                </c:pt>
                <c:pt idx="19749">
                  <c:v>8.2510600000000003E-2</c:v>
                </c:pt>
                <c:pt idx="19750">
                  <c:v>8.2223400000000002E-2</c:v>
                </c:pt>
                <c:pt idx="19751">
                  <c:v>8.1970100000000004E-2</c:v>
                </c:pt>
                <c:pt idx="19752">
                  <c:v>8.1639199999999995E-2</c:v>
                </c:pt>
                <c:pt idx="19753">
                  <c:v>8.1386100000000003E-2</c:v>
                </c:pt>
                <c:pt idx="19754">
                  <c:v>8.1067100000000003E-2</c:v>
                </c:pt>
                <c:pt idx="19755">
                  <c:v>8.0766900000000003E-2</c:v>
                </c:pt>
                <c:pt idx="19756">
                  <c:v>8.0502500000000005E-2</c:v>
                </c:pt>
                <c:pt idx="19757">
                  <c:v>8.0153199999999994E-2</c:v>
                </c:pt>
                <c:pt idx="19758">
                  <c:v>7.9901E-2</c:v>
                </c:pt>
                <c:pt idx="19759">
                  <c:v>7.9553499999999999E-2</c:v>
                </c:pt>
                <c:pt idx="19760">
                  <c:v>7.9259800000000005E-2</c:v>
                </c:pt>
                <c:pt idx="19761">
                  <c:v>7.8966400000000006E-2</c:v>
                </c:pt>
                <c:pt idx="19762">
                  <c:v>7.8607200000000002E-2</c:v>
                </c:pt>
                <c:pt idx="19763">
                  <c:v>7.8339199999999998E-2</c:v>
                </c:pt>
                <c:pt idx="19764">
                  <c:v>7.79614E-2</c:v>
                </c:pt>
                <c:pt idx="19765">
                  <c:v>7.7674499999999994E-2</c:v>
                </c:pt>
                <c:pt idx="19766">
                  <c:v>7.7344099999999999E-2</c:v>
                </c:pt>
                <c:pt idx="19767">
                  <c:v>7.6994599999999996E-2</c:v>
                </c:pt>
                <c:pt idx="19768">
                  <c:v>7.6699199999999995E-2</c:v>
                </c:pt>
                <c:pt idx="19769">
                  <c:v>7.6316200000000001E-2</c:v>
                </c:pt>
                <c:pt idx="19770">
                  <c:v>7.6021099999999994E-2</c:v>
                </c:pt>
                <c:pt idx="19771">
                  <c:v>7.5662300000000002E-2</c:v>
                </c:pt>
                <c:pt idx="19772">
                  <c:v>7.5312400000000002E-2</c:v>
                </c:pt>
                <c:pt idx="19773">
                  <c:v>7.4980500000000005E-2</c:v>
                </c:pt>
                <c:pt idx="19774">
                  <c:v>7.4595800000000004E-2</c:v>
                </c:pt>
                <c:pt idx="19775">
                  <c:v>7.4274999999999994E-2</c:v>
                </c:pt>
                <c:pt idx="19776">
                  <c:v>7.3904700000000004E-2</c:v>
                </c:pt>
                <c:pt idx="19777">
                  <c:v>7.3544100000000001E-2</c:v>
                </c:pt>
                <c:pt idx="19778">
                  <c:v>7.31985E-2</c:v>
                </c:pt>
                <c:pt idx="19779">
                  <c:v>7.2810799999999995E-2</c:v>
                </c:pt>
                <c:pt idx="19780">
                  <c:v>7.2474399999999994E-2</c:v>
                </c:pt>
                <c:pt idx="19781">
                  <c:v>7.2092000000000003E-2</c:v>
                </c:pt>
                <c:pt idx="19782">
                  <c:v>7.1708300000000003E-2</c:v>
                </c:pt>
                <c:pt idx="19783">
                  <c:v>7.1346300000000001E-2</c:v>
                </c:pt>
                <c:pt idx="19784">
                  <c:v>7.0932700000000001E-2</c:v>
                </c:pt>
                <c:pt idx="19785">
                  <c:v>7.0586399999999994E-2</c:v>
                </c:pt>
                <c:pt idx="19786">
                  <c:v>7.0179800000000001E-2</c:v>
                </c:pt>
                <c:pt idx="19787">
                  <c:v>6.9795300000000005E-2</c:v>
                </c:pt>
                <c:pt idx="19788">
                  <c:v>6.94216E-2</c:v>
                </c:pt>
                <c:pt idx="19789">
                  <c:v>6.8999099999999994E-2</c:v>
                </c:pt>
                <c:pt idx="19790">
                  <c:v>6.8646799999999994E-2</c:v>
                </c:pt>
                <c:pt idx="19791">
                  <c:v>6.8207799999999999E-2</c:v>
                </c:pt>
                <c:pt idx="19792">
                  <c:v>6.7818500000000004E-2</c:v>
                </c:pt>
                <c:pt idx="19793">
                  <c:v>6.7404800000000001E-2</c:v>
                </c:pt>
                <c:pt idx="19794">
                  <c:v>6.6977300000000003E-2</c:v>
                </c:pt>
                <c:pt idx="19795">
                  <c:v>6.6599500000000006E-2</c:v>
                </c:pt>
                <c:pt idx="19796">
                  <c:v>6.6150899999999999E-2</c:v>
                </c:pt>
                <c:pt idx="19797">
                  <c:v>6.5763100000000005E-2</c:v>
                </c:pt>
                <c:pt idx="19798">
                  <c:v>6.5330700000000005E-2</c:v>
                </c:pt>
                <c:pt idx="19799">
                  <c:v>6.4909900000000006E-2</c:v>
                </c:pt>
                <c:pt idx="19800">
                  <c:v>6.4498799999999995E-2</c:v>
                </c:pt>
                <c:pt idx="19801">
                  <c:v>6.4041299999999995E-2</c:v>
                </c:pt>
                <c:pt idx="19802">
                  <c:v>6.3619499999999995E-2</c:v>
                </c:pt>
                <c:pt idx="19803">
                  <c:v>6.3167699999999993E-2</c:v>
                </c:pt>
                <c:pt idx="19804">
                  <c:v>6.2728999999999993E-2</c:v>
                </c:pt>
                <c:pt idx="19805">
                  <c:v>6.2299E-2</c:v>
                </c:pt>
                <c:pt idx="19806">
                  <c:v>6.1842599999999998E-2</c:v>
                </c:pt>
                <c:pt idx="19807">
                  <c:v>6.1409400000000003E-2</c:v>
                </c:pt>
                <c:pt idx="19808">
                  <c:v>6.0961399999999999E-2</c:v>
                </c:pt>
                <c:pt idx="19809">
                  <c:v>6.0501800000000001E-2</c:v>
                </c:pt>
                <c:pt idx="19810">
                  <c:v>6.0056600000000002E-2</c:v>
                </c:pt>
                <c:pt idx="19811">
                  <c:v>5.9560200000000001E-2</c:v>
                </c:pt>
                <c:pt idx="19812">
                  <c:v>5.9097999999999998E-2</c:v>
                </c:pt>
                <c:pt idx="19813">
                  <c:v>5.8615399999999998E-2</c:v>
                </c:pt>
                <c:pt idx="19814">
                  <c:v>5.8132000000000003E-2</c:v>
                </c:pt>
                <c:pt idx="19815">
                  <c:v>5.76792E-2</c:v>
                </c:pt>
                <c:pt idx="19816">
                  <c:v>5.71715E-2</c:v>
                </c:pt>
                <c:pt idx="19817">
                  <c:v>5.6721899999999999E-2</c:v>
                </c:pt>
                <c:pt idx="19818">
                  <c:v>5.6216099999999998E-2</c:v>
                </c:pt>
                <c:pt idx="19819">
                  <c:v>5.5731000000000003E-2</c:v>
                </c:pt>
                <c:pt idx="19820">
                  <c:v>5.52413E-2</c:v>
                </c:pt>
                <c:pt idx="19821">
                  <c:v>5.4709300000000002E-2</c:v>
                </c:pt>
                <c:pt idx="19822">
                  <c:v>5.4233799999999999E-2</c:v>
                </c:pt>
                <c:pt idx="19823">
                  <c:v>5.3697399999999999E-2</c:v>
                </c:pt>
                <c:pt idx="19824">
                  <c:v>5.3214299999999999E-2</c:v>
                </c:pt>
                <c:pt idx="19825">
                  <c:v>5.27035E-2</c:v>
                </c:pt>
                <c:pt idx="19826">
                  <c:v>5.2190599999999997E-2</c:v>
                </c:pt>
                <c:pt idx="19827">
                  <c:v>5.16982E-2</c:v>
                </c:pt>
                <c:pt idx="19828">
                  <c:v>5.1159299999999998E-2</c:v>
                </c:pt>
                <c:pt idx="19829">
                  <c:v>5.0652999999999997E-2</c:v>
                </c:pt>
                <c:pt idx="19830">
                  <c:v>5.0108E-2</c:v>
                </c:pt>
                <c:pt idx="19831">
                  <c:v>4.9572699999999997E-2</c:v>
                </c:pt>
                <c:pt idx="19832">
                  <c:v>4.9041599999999998E-2</c:v>
                </c:pt>
                <c:pt idx="19833">
                  <c:v>4.8498300000000001E-2</c:v>
                </c:pt>
                <c:pt idx="19834">
                  <c:v>4.7971E-2</c:v>
                </c:pt>
                <c:pt idx="19835">
                  <c:v>4.7435699999999997E-2</c:v>
                </c:pt>
                <c:pt idx="19836">
                  <c:v>4.6894100000000001E-2</c:v>
                </c:pt>
                <c:pt idx="19837">
                  <c:v>4.6362899999999999E-2</c:v>
                </c:pt>
                <c:pt idx="19838">
                  <c:v>4.5805999999999999E-2</c:v>
                </c:pt>
                <c:pt idx="19839">
                  <c:v>4.5252300000000002E-2</c:v>
                </c:pt>
                <c:pt idx="19840">
                  <c:v>4.4691599999999998E-2</c:v>
                </c:pt>
                <c:pt idx="19841">
                  <c:v>4.4109799999999998E-2</c:v>
                </c:pt>
                <c:pt idx="19842">
                  <c:v>4.3565300000000001E-2</c:v>
                </c:pt>
                <c:pt idx="19843">
                  <c:v>4.2979400000000001E-2</c:v>
                </c:pt>
                <c:pt idx="19844">
                  <c:v>4.24316E-2</c:v>
                </c:pt>
                <c:pt idx="19845">
                  <c:v>4.1862000000000003E-2</c:v>
                </c:pt>
                <c:pt idx="19846">
                  <c:v>4.1286799999999999E-2</c:v>
                </c:pt>
                <c:pt idx="19847">
                  <c:v>4.0737599999999999E-2</c:v>
                </c:pt>
                <c:pt idx="19848">
                  <c:v>4.0130100000000002E-2</c:v>
                </c:pt>
                <c:pt idx="19849">
                  <c:v>3.9567600000000001E-2</c:v>
                </c:pt>
                <c:pt idx="19850">
                  <c:v>3.8949900000000003E-2</c:v>
                </c:pt>
                <c:pt idx="19851">
                  <c:v>3.8361199999999998E-2</c:v>
                </c:pt>
                <c:pt idx="19852">
                  <c:v>3.7773899999999999E-2</c:v>
                </c:pt>
                <c:pt idx="19853">
                  <c:v>3.7161800000000002E-2</c:v>
                </c:pt>
                <c:pt idx="19854">
                  <c:v>3.65925E-2</c:v>
                </c:pt>
                <c:pt idx="19855">
                  <c:v>3.5973699999999997E-2</c:v>
                </c:pt>
                <c:pt idx="19856">
                  <c:v>3.5395599999999999E-2</c:v>
                </c:pt>
                <c:pt idx="19857">
                  <c:v>3.4788300000000001E-2</c:v>
                </c:pt>
                <c:pt idx="19858">
                  <c:v>3.41727E-2</c:v>
                </c:pt>
                <c:pt idx="19859">
                  <c:v>3.3559899999999997E-2</c:v>
                </c:pt>
                <c:pt idx="19860">
                  <c:v>3.2918599999999999E-2</c:v>
                </c:pt>
                <c:pt idx="19861">
                  <c:v>3.2304800000000002E-2</c:v>
                </c:pt>
                <c:pt idx="19862">
                  <c:v>3.1676200000000002E-2</c:v>
                </c:pt>
                <c:pt idx="19863">
                  <c:v>3.1051599999999999E-2</c:v>
                </c:pt>
                <c:pt idx="19864">
                  <c:v>3.0432299999999999E-2</c:v>
                </c:pt>
                <c:pt idx="19865">
                  <c:v>2.9803099999999999E-2</c:v>
                </c:pt>
                <c:pt idx="19866">
                  <c:v>2.91813E-2</c:v>
                </c:pt>
                <c:pt idx="19867">
                  <c:v>2.85533E-2</c:v>
                </c:pt>
                <c:pt idx="19868">
                  <c:v>2.78973E-2</c:v>
                </c:pt>
                <c:pt idx="19869">
                  <c:v>2.7253300000000001E-2</c:v>
                </c:pt>
                <c:pt idx="19870">
                  <c:v>2.6585000000000001E-2</c:v>
                </c:pt>
                <c:pt idx="19871">
                  <c:v>2.59367E-2</c:v>
                </c:pt>
                <c:pt idx="19872">
                  <c:v>2.52871E-2</c:v>
                </c:pt>
                <c:pt idx="19873">
                  <c:v>2.46182E-2</c:v>
                </c:pt>
                <c:pt idx="19874">
                  <c:v>2.39843E-2</c:v>
                </c:pt>
                <c:pt idx="19875">
                  <c:v>2.3314700000000001E-2</c:v>
                </c:pt>
                <c:pt idx="19876">
                  <c:v>2.2681400000000001E-2</c:v>
                </c:pt>
                <c:pt idx="19877">
                  <c:v>2.20004E-2</c:v>
                </c:pt>
                <c:pt idx="19878">
                  <c:v>2.1292200000000001E-2</c:v>
                </c:pt>
                <c:pt idx="19879">
                  <c:v>2.0589099999999999E-2</c:v>
                </c:pt>
                <c:pt idx="19880">
                  <c:v>1.9853900000000001E-2</c:v>
                </c:pt>
                <c:pt idx="19881">
                  <c:v>1.91688E-2</c:v>
                </c:pt>
                <c:pt idx="19882">
                  <c:v>1.8443000000000001E-2</c:v>
                </c:pt>
                <c:pt idx="19883">
                  <c:v>1.77409E-2</c:v>
                </c:pt>
                <c:pt idx="19884">
                  <c:v>1.7034799999999999E-2</c:v>
                </c:pt>
                <c:pt idx="19885">
                  <c:v>1.6318599999999999E-2</c:v>
                </c:pt>
                <c:pt idx="19886">
                  <c:v>1.5625199999999999E-2</c:v>
                </c:pt>
                <c:pt idx="19887">
                  <c:v>1.48845E-2</c:v>
                </c:pt>
                <c:pt idx="19888">
                  <c:v>1.41564E-2</c:v>
                </c:pt>
                <c:pt idx="19889">
                  <c:v>1.3411299999999999E-2</c:v>
                </c:pt>
                <c:pt idx="19890">
                  <c:v>1.26701E-2</c:v>
                </c:pt>
                <c:pt idx="19891">
                  <c:v>1.19416E-2</c:v>
                </c:pt>
                <c:pt idx="19892">
                  <c:v>1.11959E-2</c:v>
                </c:pt>
                <c:pt idx="19893">
                  <c:v>1.04627E-2</c:v>
                </c:pt>
                <c:pt idx="19894" formatCode="0.00E+00">
                  <c:v>9.7287499999999996E-3</c:v>
                </c:pt>
                <c:pt idx="19895" formatCode="0.00E+00">
                  <c:v>8.98937E-3</c:v>
                </c:pt>
                <c:pt idx="19896" formatCode="0.00E+00">
                  <c:v>8.2555300000000005E-3</c:v>
                </c:pt>
                <c:pt idx="19897" formatCode="0.00E+00">
                  <c:v>7.4907899999999998E-3</c:v>
                </c:pt>
                <c:pt idx="19898" formatCode="0.00E+00">
                  <c:v>6.7268099999999997E-3</c:v>
                </c:pt>
                <c:pt idx="19899" formatCode="0.00E+00">
                  <c:v>5.9660800000000003E-3</c:v>
                </c:pt>
                <c:pt idx="19900" formatCode="0.00E+00">
                  <c:v>5.1928599999999997E-3</c:v>
                </c:pt>
                <c:pt idx="19901" formatCode="0.00E+00">
                  <c:v>4.4457899999999998E-3</c:v>
                </c:pt>
                <c:pt idx="19902" formatCode="0.00E+00">
                  <c:v>3.66783E-3</c:v>
                </c:pt>
                <c:pt idx="19903" formatCode="0.00E+00">
                  <c:v>2.9149699999999998E-3</c:v>
                </c:pt>
                <c:pt idx="19904" formatCode="0.00E+00">
                  <c:v>2.1546600000000001E-3</c:v>
                </c:pt>
                <c:pt idx="19905" formatCode="0.00E+00">
                  <c:v>1.38557E-3</c:v>
                </c:pt>
                <c:pt idx="19906" formatCode="0.00E+00">
                  <c:v>6.2789900000000001E-4</c:v>
                </c:pt>
                <c:pt idx="19907" formatCode="0.00E+00">
                  <c:v>-1.75658E-4</c:v>
                </c:pt>
                <c:pt idx="19908" formatCode="0.00E+00">
                  <c:v>-9.4886099999999995E-4</c:v>
                </c:pt>
                <c:pt idx="19909" formatCode="0.00E+00">
                  <c:v>-1.74585E-3</c:v>
                </c:pt>
                <c:pt idx="19910" formatCode="0.00E+00">
                  <c:v>-2.5289100000000001E-3</c:v>
                </c:pt>
                <c:pt idx="19911" formatCode="0.00E+00">
                  <c:v>-3.3081199999999999E-3</c:v>
                </c:pt>
                <c:pt idx="19912" formatCode="0.00E+00">
                  <c:v>-4.1069599999999998E-3</c:v>
                </c:pt>
                <c:pt idx="19913" formatCode="0.00E+00">
                  <c:v>-4.8769299999999998E-3</c:v>
                </c:pt>
                <c:pt idx="19914" formatCode="0.00E+00">
                  <c:v>-5.6709200000000003E-3</c:v>
                </c:pt>
                <c:pt idx="19915" formatCode="0.00E+00">
                  <c:v>-6.45233E-3</c:v>
                </c:pt>
                <c:pt idx="19916" formatCode="0.00E+00">
                  <c:v>-7.2528200000000001E-3</c:v>
                </c:pt>
                <c:pt idx="19917" formatCode="0.00E+00">
                  <c:v>-8.0675699999999996E-3</c:v>
                </c:pt>
                <c:pt idx="19918" formatCode="0.00E+00">
                  <c:v>-8.8701800000000001E-3</c:v>
                </c:pt>
                <c:pt idx="19919" formatCode="0.00E+00">
                  <c:v>-9.6836999999999999E-3</c:v>
                </c:pt>
                <c:pt idx="19920">
                  <c:v>-1.04872E-2</c:v>
                </c:pt>
                <c:pt idx="19921">
                  <c:v>-1.1293299999999999E-2</c:v>
                </c:pt>
                <c:pt idx="19922">
                  <c:v>-1.21057E-2</c:v>
                </c:pt>
                <c:pt idx="19923">
                  <c:v>-1.29041E-2</c:v>
                </c:pt>
                <c:pt idx="19924">
                  <c:v>-1.3712999999999999E-2</c:v>
                </c:pt>
                <c:pt idx="19925">
                  <c:v>-1.4527E-2</c:v>
                </c:pt>
                <c:pt idx="19926">
                  <c:v>-1.5346E-2</c:v>
                </c:pt>
                <c:pt idx="19927">
                  <c:v>-1.6186699999999998E-2</c:v>
                </c:pt>
                <c:pt idx="19928">
                  <c:v>-1.70032E-2</c:v>
                </c:pt>
                <c:pt idx="19929">
                  <c:v>-1.78385E-2</c:v>
                </c:pt>
                <c:pt idx="19930">
                  <c:v>-1.86611E-2</c:v>
                </c:pt>
                <c:pt idx="19931">
                  <c:v>-1.9484899999999999E-2</c:v>
                </c:pt>
                <c:pt idx="19932">
                  <c:v>-2.03214E-2</c:v>
                </c:pt>
                <c:pt idx="19933">
                  <c:v>-2.1129999999999999E-2</c:v>
                </c:pt>
                <c:pt idx="19934">
                  <c:v>-2.19723E-2</c:v>
                </c:pt>
                <c:pt idx="19935">
                  <c:v>-2.2797600000000001E-2</c:v>
                </c:pt>
                <c:pt idx="19936">
                  <c:v>-2.3649099999999999E-2</c:v>
                </c:pt>
                <c:pt idx="19937">
                  <c:v>-2.4499099999999999E-2</c:v>
                </c:pt>
                <c:pt idx="19938">
                  <c:v>-2.53349E-2</c:v>
                </c:pt>
                <c:pt idx="19939">
                  <c:v>-2.6190999999999999E-2</c:v>
                </c:pt>
                <c:pt idx="19940">
                  <c:v>-2.7022899999999999E-2</c:v>
                </c:pt>
                <c:pt idx="19941">
                  <c:v>-2.7877300000000001E-2</c:v>
                </c:pt>
                <c:pt idx="19942">
                  <c:v>-2.87152E-2</c:v>
                </c:pt>
                <c:pt idx="19943">
                  <c:v>-2.9556599999999999E-2</c:v>
                </c:pt>
                <c:pt idx="19944">
                  <c:v>-3.0408600000000001E-2</c:v>
                </c:pt>
                <c:pt idx="19945">
                  <c:v>-3.12611E-2</c:v>
                </c:pt>
                <c:pt idx="19946">
                  <c:v>-3.21298E-2</c:v>
                </c:pt>
                <c:pt idx="19947">
                  <c:v>-3.2989999999999998E-2</c:v>
                </c:pt>
                <c:pt idx="19948">
                  <c:v>-3.3849600000000001E-2</c:v>
                </c:pt>
                <c:pt idx="19949">
                  <c:v>-3.47108E-2</c:v>
                </c:pt>
                <c:pt idx="19950">
                  <c:v>-3.5570499999999998E-2</c:v>
                </c:pt>
                <c:pt idx="19951">
                  <c:v>-3.6429499999999997E-2</c:v>
                </c:pt>
                <c:pt idx="19952">
                  <c:v>-3.7291299999999999E-2</c:v>
                </c:pt>
                <c:pt idx="19953">
                  <c:v>-3.8143900000000001E-2</c:v>
                </c:pt>
                <c:pt idx="19954">
                  <c:v>-3.9018700000000003E-2</c:v>
                </c:pt>
                <c:pt idx="19955">
                  <c:v>-3.98892E-2</c:v>
                </c:pt>
                <c:pt idx="19956">
                  <c:v>-4.0769199999999998E-2</c:v>
                </c:pt>
                <c:pt idx="19957">
                  <c:v>-4.1648400000000002E-2</c:v>
                </c:pt>
                <c:pt idx="19958">
                  <c:v>-4.2512500000000002E-2</c:v>
                </c:pt>
                <c:pt idx="19959">
                  <c:v>-4.3399500000000001E-2</c:v>
                </c:pt>
                <c:pt idx="19960">
                  <c:v>-4.4261200000000001E-2</c:v>
                </c:pt>
                <c:pt idx="19961">
                  <c:v>-4.51446E-2</c:v>
                </c:pt>
                <c:pt idx="19962">
                  <c:v>-4.6011999999999997E-2</c:v>
                </c:pt>
                <c:pt idx="19963">
                  <c:v>-4.6885200000000002E-2</c:v>
                </c:pt>
                <c:pt idx="19964">
                  <c:v>-4.7779000000000002E-2</c:v>
                </c:pt>
                <c:pt idx="19965">
                  <c:v>-4.8657300000000001E-2</c:v>
                </c:pt>
                <c:pt idx="19966">
                  <c:v>-4.9560899999999998E-2</c:v>
                </c:pt>
                <c:pt idx="19967">
                  <c:v>-5.0436700000000001E-2</c:v>
                </c:pt>
                <c:pt idx="19968">
                  <c:v>-5.1328600000000002E-2</c:v>
                </c:pt>
                <c:pt idx="19969">
                  <c:v>-5.22151E-2</c:v>
                </c:pt>
                <c:pt idx="19970">
                  <c:v>-5.3097800000000001E-2</c:v>
                </c:pt>
                <c:pt idx="19971">
                  <c:v>-5.3989799999999998E-2</c:v>
                </c:pt>
                <c:pt idx="19972">
                  <c:v>-5.4867699999999998E-2</c:v>
                </c:pt>
                <c:pt idx="19973">
                  <c:v>-5.57647E-2</c:v>
                </c:pt>
                <c:pt idx="19974">
                  <c:v>-5.66597E-2</c:v>
                </c:pt>
                <c:pt idx="19975">
                  <c:v>-5.7562599999999998E-2</c:v>
                </c:pt>
                <c:pt idx="19976">
                  <c:v>-5.8460900000000003E-2</c:v>
                </c:pt>
                <c:pt idx="19977">
                  <c:v>-5.9357800000000002E-2</c:v>
                </c:pt>
                <c:pt idx="19978">
                  <c:v>-6.02537E-2</c:v>
                </c:pt>
                <c:pt idx="19979">
                  <c:v>-6.1154300000000002E-2</c:v>
                </c:pt>
                <c:pt idx="19980">
                  <c:v>-6.2046400000000002E-2</c:v>
                </c:pt>
                <c:pt idx="19981">
                  <c:v>-6.2937999999999994E-2</c:v>
                </c:pt>
                <c:pt idx="19982">
                  <c:v>-6.3836400000000001E-2</c:v>
                </c:pt>
                <c:pt idx="19983">
                  <c:v>-6.47504E-2</c:v>
                </c:pt>
                <c:pt idx="19984">
                  <c:v>-6.5695799999999999E-2</c:v>
                </c:pt>
                <c:pt idx="19985">
                  <c:v>-6.6626599999999994E-2</c:v>
                </c:pt>
                <c:pt idx="19986">
                  <c:v>-6.7569699999999996E-2</c:v>
                </c:pt>
                <c:pt idx="19987">
                  <c:v>-6.8493899999999996E-2</c:v>
                </c:pt>
                <c:pt idx="19988">
                  <c:v>-6.9426299999999996E-2</c:v>
                </c:pt>
                <c:pt idx="19989">
                  <c:v>-7.0362599999999997E-2</c:v>
                </c:pt>
                <c:pt idx="19990">
                  <c:v>-7.1283799999999994E-2</c:v>
                </c:pt>
                <c:pt idx="19991">
                  <c:v>-7.2225600000000001E-2</c:v>
                </c:pt>
                <c:pt idx="19992">
                  <c:v>-7.3147400000000001E-2</c:v>
                </c:pt>
                <c:pt idx="19993">
                  <c:v>-7.4096700000000001E-2</c:v>
                </c:pt>
                <c:pt idx="19994">
                  <c:v>-7.5036699999999998E-2</c:v>
                </c:pt>
                <c:pt idx="19995">
                  <c:v>-7.5976600000000005E-2</c:v>
                </c:pt>
                <c:pt idx="19996">
                  <c:v>-7.6921600000000007E-2</c:v>
                </c:pt>
                <c:pt idx="19997">
                  <c:v>-7.7850100000000005E-2</c:v>
                </c:pt>
                <c:pt idx="19998">
                  <c:v>-7.87968E-2</c:v>
                </c:pt>
                <c:pt idx="19999">
                  <c:v>-7.9726599999999995E-2</c:v>
                </c:pt>
                <c:pt idx="20000">
                  <c:v>-8.0666000000000002E-2</c:v>
                </c:pt>
                <c:pt idx="20001">
                  <c:v>-8.1602099999999997E-2</c:v>
                </c:pt>
                <c:pt idx="20002">
                  <c:v>-8.2541699999999996E-2</c:v>
                </c:pt>
                <c:pt idx="20003">
                  <c:v>-8.3490700000000001E-2</c:v>
                </c:pt>
                <c:pt idx="20004">
                  <c:v>-8.4435200000000002E-2</c:v>
                </c:pt>
                <c:pt idx="20005">
                  <c:v>-8.5379700000000003E-2</c:v>
                </c:pt>
                <c:pt idx="20006">
                  <c:v>-8.6320300000000003E-2</c:v>
                </c:pt>
                <c:pt idx="20007">
                  <c:v>-8.7260000000000004E-2</c:v>
                </c:pt>
                <c:pt idx="20008">
                  <c:v>-8.8198499999999999E-2</c:v>
                </c:pt>
                <c:pt idx="20009">
                  <c:v>-8.9139300000000005E-2</c:v>
                </c:pt>
                <c:pt idx="20010">
                  <c:v>-9.0072299999999994E-2</c:v>
                </c:pt>
                <c:pt idx="20011">
                  <c:v>-9.1018100000000005E-2</c:v>
                </c:pt>
                <c:pt idx="20012">
                  <c:v>-9.19576E-2</c:v>
                </c:pt>
                <c:pt idx="20013">
                  <c:v>-9.29088E-2</c:v>
                </c:pt>
                <c:pt idx="20014">
                  <c:v>-9.3854599999999996E-2</c:v>
                </c:pt>
                <c:pt idx="20015">
                  <c:v>-9.4792199999999993E-2</c:v>
                </c:pt>
                <c:pt idx="20016">
                  <c:v>-9.5739099999999994E-2</c:v>
                </c:pt>
                <c:pt idx="20017">
                  <c:v>-9.6667900000000001E-2</c:v>
                </c:pt>
                <c:pt idx="20018">
                  <c:v>-9.7614099999999995E-2</c:v>
                </c:pt>
                <c:pt idx="20019">
                  <c:v>-9.8544000000000007E-2</c:v>
                </c:pt>
                <c:pt idx="20020">
                  <c:v>-9.9482600000000004E-2</c:v>
                </c:pt>
                <c:pt idx="20021">
                  <c:v>-0.100426</c:v>
                </c:pt>
                <c:pt idx="20022">
                  <c:v>-0.101364</c:v>
                </c:pt>
                <c:pt idx="20023">
                  <c:v>-0.10231700000000001</c:v>
                </c:pt>
                <c:pt idx="20024">
                  <c:v>-0.10324999999999999</c:v>
                </c:pt>
                <c:pt idx="20025">
                  <c:v>-0.10419200000000001</c:v>
                </c:pt>
                <c:pt idx="20026">
                  <c:v>-0.10512299999999999</c:v>
                </c:pt>
                <c:pt idx="20027">
                  <c:v>-0.106055</c:v>
                </c:pt>
                <c:pt idx="20028">
                  <c:v>-0.10699</c:v>
                </c:pt>
                <c:pt idx="20029">
                  <c:v>-0.107916</c:v>
                </c:pt>
                <c:pt idx="20030">
                  <c:v>-0.108852</c:v>
                </c:pt>
                <c:pt idx="20031">
                  <c:v>-0.109787</c:v>
                </c:pt>
                <c:pt idx="20032">
                  <c:v>-0.11072700000000001</c:v>
                </c:pt>
                <c:pt idx="20033">
                  <c:v>-0.111665</c:v>
                </c:pt>
                <c:pt idx="20034">
                  <c:v>-0.112595</c:v>
                </c:pt>
                <c:pt idx="20035">
                  <c:v>-0.113521</c:v>
                </c:pt>
                <c:pt idx="20036">
                  <c:v>-0.11444699999999999</c:v>
                </c:pt>
                <c:pt idx="20037">
                  <c:v>-0.115369</c:v>
                </c:pt>
                <c:pt idx="20038">
                  <c:v>-0.116296</c:v>
                </c:pt>
                <c:pt idx="20039">
                  <c:v>-0.117216</c:v>
                </c:pt>
                <c:pt idx="20040">
                  <c:v>-0.118141</c:v>
                </c:pt>
                <c:pt idx="20041">
                  <c:v>-0.119073</c:v>
                </c:pt>
                <c:pt idx="20042">
                  <c:v>-0.11999799999999999</c:v>
                </c:pt>
                <c:pt idx="20043">
                  <c:v>-0.12092899999999999</c:v>
                </c:pt>
                <c:pt idx="20044">
                  <c:v>-0.121841</c:v>
                </c:pt>
                <c:pt idx="20045">
                  <c:v>-0.122762</c:v>
                </c:pt>
                <c:pt idx="20046">
                  <c:v>-0.12367499999999999</c:v>
                </c:pt>
                <c:pt idx="20047">
                  <c:v>-0.124586</c:v>
                </c:pt>
                <c:pt idx="20048">
                  <c:v>-0.125503</c:v>
                </c:pt>
                <c:pt idx="20049">
                  <c:v>-0.12640799999999999</c:v>
                </c:pt>
                <c:pt idx="20050">
                  <c:v>-0.127329</c:v>
                </c:pt>
                <c:pt idx="20051">
                  <c:v>-0.12824099999999999</c:v>
                </c:pt>
                <c:pt idx="20052">
                  <c:v>-0.129158</c:v>
                </c:pt>
                <c:pt idx="20053">
                  <c:v>-0.13006899999999999</c:v>
                </c:pt>
                <c:pt idx="20054">
                  <c:v>-0.130971</c:v>
                </c:pt>
                <c:pt idx="20055">
                  <c:v>-0.13187699999999999</c:v>
                </c:pt>
                <c:pt idx="20056">
                  <c:v>-0.132774</c:v>
                </c:pt>
                <c:pt idx="20057">
                  <c:v>-0.13367499999999999</c:v>
                </c:pt>
                <c:pt idx="20058">
                  <c:v>-0.134571</c:v>
                </c:pt>
                <c:pt idx="20059">
                  <c:v>-0.13546800000000001</c:v>
                </c:pt>
                <c:pt idx="20060">
                  <c:v>-0.13636799999999999</c:v>
                </c:pt>
                <c:pt idx="20061">
                  <c:v>-0.137268</c:v>
                </c:pt>
                <c:pt idx="20062">
                  <c:v>-0.13816400000000001</c:v>
                </c:pt>
                <c:pt idx="20063">
                  <c:v>-0.13905999999999999</c:v>
                </c:pt>
                <c:pt idx="20064">
                  <c:v>-0.13994699999999999</c:v>
                </c:pt>
                <c:pt idx="20065">
                  <c:v>-0.14083399999999999</c:v>
                </c:pt>
                <c:pt idx="20066">
                  <c:v>-0.14171500000000001</c:v>
                </c:pt>
                <c:pt idx="20067">
                  <c:v>-0.142594</c:v>
                </c:pt>
                <c:pt idx="20068">
                  <c:v>-0.14347699999999999</c:v>
                </c:pt>
                <c:pt idx="20069">
                  <c:v>-0.14435100000000001</c:v>
                </c:pt>
                <c:pt idx="20070">
                  <c:v>-0.145237</c:v>
                </c:pt>
                <c:pt idx="20071">
                  <c:v>-0.14611199999999999</c:v>
                </c:pt>
                <c:pt idx="20072">
                  <c:v>-0.14699200000000001</c:v>
                </c:pt>
                <c:pt idx="20073">
                  <c:v>-0.147867</c:v>
                </c:pt>
                <c:pt idx="20074">
                  <c:v>-0.148732</c:v>
                </c:pt>
                <c:pt idx="20075">
                  <c:v>-0.14960200000000001</c:v>
                </c:pt>
                <c:pt idx="20076">
                  <c:v>-0.15045600000000001</c:v>
                </c:pt>
                <c:pt idx="20077">
                  <c:v>-0.15132100000000001</c:v>
                </c:pt>
                <c:pt idx="20078">
                  <c:v>-0.15217600000000001</c:v>
                </c:pt>
                <c:pt idx="20079">
                  <c:v>-0.153033</c:v>
                </c:pt>
                <c:pt idx="20080">
                  <c:v>-0.153891</c:v>
                </c:pt>
                <c:pt idx="20081">
                  <c:v>-0.15474399999999999</c:v>
                </c:pt>
                <c:pt idx="20082">
                  <c:v>-0.15560299999999999</c:v>
                </c:pt>
                <c:pt idx="20083">
                  <c:v>-0.15645200000000001</c:v>
                </c:pt>
                <c:pt idx="20084">
                  <c:v>-0.15729799999999999</c:v>
                </c:pt>
                <c:pt idx="20085">
                  <c:v>-0.158135</c:v>
                </c:pt>
                <c:pt idx="20086">
                  <c:v>-0.158971</c:v>
                </c:pt>
                <c:pt idx="20087">
                  <c:v>-0.159805</c:v>
                </c:pt>
                <c:pt idx="20088">
                  <c:v>-0.160637</c:v>
                </c:pt>
                <c:pt idx="20089">
                  <c:v>-0.161467</c:v>
                </c:pt>
                <c:pt idx="20090">
                  <c:v>-0.162299</c:v>
                </c:pt>
                <c:pt idx="20091">
                  <c:v>-0.163131</c:v>
                </c:pt>
                <c:pt idx="20092">
                  <c:v>-0.163964</c:v>
                </c:pt>
                <c:pt idx="20093">
                  <c:v>-0.16478999999999999</c:v>
                </c:pt>
                <c:pt idx="20094">
                  <c:v>-0.165599</c:v>
                </c:pt>
                <c:pt idx="20095">
                  <c:v>-0.16641</c:v>
                </c:pt>
                <c:pt idx="20096">
                  <c:v>-0.167212</c:v>
                </c:pt>
                <c:pt idx="20097">
                  <c:v>-0.168021</c:v>
                </c:pt>
                <c:pt idx="20098">
                  <c:v>-0.168822</c:v>
                </c:pt>
                <c:pt idx="20099">
                  <c:v>-0.16962099999999999</c:v>
                </c:pt>
                <c:pt idx="20100">
                  <c:v>-0.170427</c:v>
                </c:pt>
                <c:pt idx="20101">
                  <c:v>-0.171232</c:v>
                </c:pt>
                <c:pt idx="20102">
                  <c:v>-0.172046</c:v>
                </c:pt>
                <c:pt idx="20103">
                  <c:v>-0.17283100000000001</c:v>
                </c:pt>
                <c:pt idx="20104">
                  <c:v>-0.17360999999999999</c:v>
                </c:pt>
                <c:pt idx="20105">
                  <c:v>-0.17437800000000001</c:v>
                </c:pt>
                <c:pt idx="20106">
                  <c:v>-0.175146</c:v>
                </c:pt>
                <c:pt idx="20107">
                  <c:v>-0.17591799999999999</c:v>
                </c:pt>
                <c:pt idx="20108">
                  <c:v>-0.176679</c:v>
                </c:pt>
                <c:pt idx="20109">
                  <c:v>-0.17744699999999999</c:v>
                </c:pt>
                <c:pt idx="20110">
                  <c:v>-0.178206</c:v>
                </c:pt>
                <c:pt idx="20111">
                  <c:v>-0.17896999999999999</c:v>
                </c:pt>
                <c:pt idx="20112">
                  <c:v>-0.179728</c:v>
                </c:pt>
                <c:pt idx="20113">
                  <c:v>-0.180479</c:v>
                </c:pt>
                <c:pt idx="20114">
                  <c:v>-0.181225</c:v>
                </c:pt>
                <c:pt idx="20115">
                  <c:v>-0.18196399999999999</c:v>
                </c:pt>
                <c:pt idx="20116">
                  <c:v>-0.18270400000000001</c:v>
                </c:pt>
                <c:pt idx="20117">
                  <c:v>-0.18343699999999999</c:v>
                </c:pt>
                <c:pt idx="20118">
                  <c:v>-0.184172</c:v>
                </c:pt>
                <c:pt idx="20119">
                  <c:v>-0.18490000000000001</c:v>
                </c:pt>
                <c:pt idx="20120">
                  <c:v>-0.18563199999999999</c:v>
                </c:pt>
                <c:pt idx="20121">
                  <c:v>-0.18635699999999999</c:v>
                </c:pt>
                <c:pt idx="20122">
                  <c:v>-0.187082</c:v>
                </c:pt>
                <c:pt idx="20123">
                  <c:v>-0.18779899999999999</c:v>
                </c:pt>
                <c:pt idx="20124">
                  <c:v>-0.18851100000000001</c:v>
                </c:pt>
                <c:pt idx="20125">
                  <c:v>-0.189219</c:v>
                </c:pt>
                <c:pt idx="20126">
                  <c:v>-0.189918</c:v>
                </c:pt>
                <c:pt idx="20127">
                  <c:v>-0.19062299999999999</c:v>
                </c:pt>
                <c:pt idx="20128">
                  <c:v>-0.19131799999999999</c:v>
                </c:pt>
                <c:pt idx="20129">
                  <c:v>-0.19201599999999999</c:v>
                </c:pt>
                <c:pt idx="20130">
                  <c:v>-0.19270699999999999</c:v>
                </c:pt>
                <c:pt idx="20131">
                  <c:v>-0.19339500000000001</c:v>
                </c:pt>
                <c:pt idx="20132">
                  <c:v>-0.19408500000000001</c:v>
                </c:pt>
                <c:pt idx="20133">
                  <c:v>-0.19476499999999999</c:v>
                </c:pt>
                <c:pt idx="20134">
                  <c:v>-0.19544500000000001</c:v>
                </c:pt>
                <c:pt idx="20135">
                  <c:v>-0.19611100000000001</c:v>
                </c:pt>
                <c:pt idx="20136">
                  <c:v>-0.19677700000000001</c:v>
                </c:pt>
                <c:pt idx="20137">
                  <c:v>-0.197439</c:v>
                </c:pt>
                <c:pt idx="20138">
                  <c:v>-0.1981</c:v>
                </c:pt>
                <c:pt idx="20139">
                  <c:v>-0.198763</c:v>
                </c:pt>
                <c:pt idx="20140">
                  <c:v>-0.19942199999999999</c:v>
                </c:pt>
                <c:pt idx="20141">
                  <c:v>-0.20007800000000001</c:v>
                </c:pt>
                <c:pt idx="20142">
                  <c:v>-0.20072100000000001</c:v>
                </c:pt>
                <c:pt idx="20143">
                  <c:v>-0.20135900000000001</c:v>
                </c:pt>
                <c:pt idx="20144">
                  <c:v>-0.201984</c:v>
                </c:pt>
                <c:pt idx="20145">
                  <c:v>-0.20260600000000001</c:v>
                </c:pt>
                <c:pt idx="20146">
                  <c:v>-0.20322200000000001</c:v>
                </c:pt>
                <c:pt idx="20147">
                  <c:v>-0.20383899999999999</c:v>
                </c:pt>
                <c:pt idx="20148">
                  <c:v>-0.20444999999999999</c:v>
                </c:pt>
                <c:pt idx="20149">
                  <c:v>-0.20505499999999999</c:v>
                </c:pt>
                <c:pt idx="20150">
                  <c:v>-0.20566000000000001</c:v>
                </c:pt>
                <c:pt idx="20151">
                  <c:v>-0.206263</c:v>
                </c:pt>
                <c:pt idx="20152">
                  <c:v>-0.206871</c:v>
                </c:pt>
                <c:pt idx="20153">
                  <c:v>-0.20746300000000001</c:v>
                </c:pt>
                <c:pt idx="20154">
                  <c:v>-0.20804800000000001</c:v>
                </c:pt>
                <c:pt idx="20155">
                  <c:v>-0.208621</c:v>
                </c:pt>
                <c:pt idx="20156">
                  <c:v>-0.20919599999999999</c:v>
                </c:pt>
                <c:pt idx="20157">
                  <c:v>-0.20977199999999999</c:v>
                </c:pt>
                <c:pt idx="20158">
                  <c:v>-0.210338</c:v>
                </c:pt>
                <c:pt idx="20159">
                  <c:v>-0.21090600000000001</c:v>
                </c:pt>
                <c:pt idx="20160">
                  <c:v>-0.21146400000000001</c:v>
                </c:pt>
                <c:pt idx="20161">
                  <c:v>-0.21203</c:v>
                </c:pt>
                <c:pt idx="20162">
                  <c:v>-0.212588</c:v>
                </c:pt>
                <c:pt idx="20163">
                  <c:v>-0.21313599999999999</c:v>
                </c:pt>
                <c:pt idx="20164">
                  <c:v>-0.21367700000000001</c:v>
                </c:pt>
                <c:pt idx="20165">
                  <c:v>-0.21420800000000001</c:v>
                </c:pt>
                <c:pt idx="20166">
                  <c:v>-0.21474299999999999</c:v>
                </c:pt>
                <c:pt idx="20167">
                  <c:v>-0.21527099999999999</c:v>
                </c:pt>
                <c:pt idx="20168">
                  <c:v>-0.21579599999999999</c:v>
                </c:pt>
                <c:pt idx="20169">
                  <c:v>-0.21631700000000001</c:v>
                </c:pt>
                <c:pt idx="20170">
                  <c:v>-0.216835</c:v>
                </c:pt>
                <c:pt idx="20171">
                  <c:v>-0.21735199999999999</c:v>
                </c:pt>
                <c:pt idx="20172">
                  <c:v>-0.217862</c:v>
                </c:pt>
                <c:pt idx="20173">
                  <c:v>-0.218364</c:v>
                </c:pt>
                <c:pt idx="20174">
                  <c:v>-0.218859</c:v>
                </c:pt>
                <c:pt idx="20175">
                  <c:v>-0.21934899999999999</c:v>
                </c:pt>
                <c:pt idx="20176">
                  <c:v>-0.219836</c:v>
                </c:pt>
                <c:pt idx="20177">
                  <c:v>-0.22031800000000001</c:v>
                </c:pt>
                <c:pt idx="20178">
                  <c:v>-0.22079699999999999</c:v>
                </c:pt>
                <c:pt idx="20179">
                  <c:v>-0.221274</c:v>
                </c:pt>
                <c:pt idx="20180">
                  <c:v>-0.221743</c:v>
                </c:pt>
                <c:pt idx="20181">
                  <c:v>-0.22221099999999999</c:v>
                </c:pt>
                <c:pt idx="20182">
                  <c:v>-0.22267200000000001</c:v>
                </c:pt>
                <c:pt idx="20183">
                  <c:v>-0.22312799999999999</c:v>
                </c:pt>
                <c:pt idx="20184">
                  <c:v>-0.223578</c:v>
                </c:pt>
                <c:pt idx="20185">
                  <c:v>-0.224019</c:v>
                </c:pt>
                <c:pt idx="20186">
                  <c:v>-0.22445899999999999</c:v>
                </c:pt>
                <c:pt idx="20187">
                  <c:v>-0.22489200000000001</c:v>
                </c:pt>
                <c:pt idx="20188">
                  <c:v>-0.225327</c:v>
                </c:pt>
                <c:pt idx="20189">
                  <c:v>-0.22575200000000001</c:v>
                </c:pt>
                <c:pt idx="20190">
                  <c:v>-0.22617200000000001</c:v>
                </c:pt>
                <c:pt idx="20191">
                  <c:v>-0.22658800000000001</c:v>
                </c:pt>
                <c:pt idx="20192">
                  <c:v>-0.22699900000000001</c:v>
                </c:pt>
                <c:pt idx="20193">
                  <c:v>-0.227411</c:v>
                </c:pt>
                <c:pt idx="20194">
                  <c:v>-0.22780900000000001</c:v>
                </c:pt>
                <c:pt idx="20195">
                  <c:v>-0.22820199999999999</c:v>
                </c:pt>
                <c:pt idx="20196">
                  <c:v>-0.22858800000000001</c:v>
                </c:pt>
                <c:pt idx="20197">
                  <c:v>-0.22897700000000001</c:v>
                </c:pt>
                <c:pt idx="20198">
                  <c:v>-0.22936200000000001</c:v>
                </c:pt>
                <c:pt idx="20199">
                  <c:v>-0.22973399999999999</c:v>
                </c:pt>
                <c:pt idx="20200">
                  <c:v>-0.230099</c:v>
                </c:pt>
                <c:pt idx="20201">
                  <c:v>-0.230459</c:v>
                </c:pt>
                <c:pt idx="20202">
                  <c:v>-0.230824</c:v>
                </c:pt>
                <c:pt idx="20203">
                  <c:v>-0.231182</c:v>
                </c:pt>
                <c:pt idx="20204">
                  <c:v>-0.23152700000000001</c:v>
                </c:pt>
                <c:pt idx="20205">
                  <c:v>-0.23186300000000001</c:v>
                </c:pt>
                <c:pt idx="20206">
                  <c:v>-0.23219600000000001</c:v>
                </c:pt>
                <c:pt idx="20207">
                  <c:v>-0.23252999999999999</c:v>
                </c:pt>
                <c:pt idx="20208">
                  <c:v>-0.23285800000000001</c:v>
                </c:pt>
                <c:pt idx="20209">
                  <c:v>-0.23317599999999999</c:v>
                </c:pt>
                <c:pt idx="20210">
                  <c:v>-0.233489</c:v>
                </c:pt>
                <c:pt idx="20211">
                  <c:v>-0.23380500000000001</c:v>
                </c:pt>
                <c:pt idx="20212">
                  <c:v>-0.23411999999999999</c:v>
                </c:pt>
                <c:pt idx="20213">
                  <c:v>-0.23442399999999999</c:v>
                </c:pt>
                <c:pt idx="20214">
                  <c:v>-0.234709</c:v>
                </c:pt>
                <c:pt idx="20215">
                  <c:v>-0.234987</c:v>
                </c:pt>
                <c:pt idx="20216">
                  <c:v>-0.235265</c:v>
                </c:pt>
                <c:pt idx="20217">
                  <c:v>-0.235544</c:v>
                </c:pt>
                <c:pt idx="20218">
                  <c:v>-0.235815</c:v>
                </c:pt>
                <c:pt idx="20219">
                  <c:v>-0.23607800000000001</c:v>
                </c:pt>
                <c:pt idx="20220">
                  <c:v>-0.23633699999999999</c:v>
                </c:pt>
                <c:pt idx="20221">
                  <c:v>-0.236597</c:v>
                </c:pt>
                <c:pt idx="20222">
                  <c:v>-0.23685400000000001</c:v>
                </c:pt>
                <c:pt idx="20223">
                  <c:v>-0.237096</c:v>
                </c:pt>
                <c:pt idx="20224">
                  <c:v>-0.23733000000000001</c:v>
                </c:pt>
                <c:pt idx="20225">
                  <c:v>-0.23755699999999999</c:v>
                </c:pt>
                <c:pt idx="20226">
                  <c:v>-0.237784</c:v>
                </c:pt>
                <c:pt idx="20227">
                  <c:v>-0.238007</c:v>
                </c:pt>
                <c:pt idx="20228">
                  <c:v>-0.23822199999999999</c:v>
                </c:pt>
                <c:pt idx="20229">
                  <c:v>-0.23843500000000001</c:v>
                </c:pt>
                <c:pt idx="20230">
                  <c:v>-0.23863899999999999</c:v>
                </c:pt>
                <c:pt idx="20231">
                  <c:v>-0.238845</c:v>
                </c:pt>
                <c:pt idx="20232">
                  <c:v>-0.239041</c:v>
                </c:pt>
                <c:pt idx="20233">
                  <c:v>-0.239229</c:v>
                </c:pt>
                <c:pt idx="20234">
                  <c:v>-0.23941100000000001</c:v>
                </c:pt>
                <c:pt idx="20235">
                  <c:v>-0.23958399999999999</c:v>
                </c:pt>
                <c:pt idx="20236">
                  <c:v>-0.239758</c:v>
                </c:pt>
                <c:pt idx="20237">
                  <c:v>-0.239923</c:v>
                </c:pt>
                <c:pt idx="20238">
                  <c:v>-0.240088</c:v>
                </c:pt>
                <c:pt idx="20239">
                  <c:v>-0.24024400000000001</c:v>
                </c:pt>
                <c:pt idx="20240">
                  <c:v>-0.240396</c:v>
                </c:pt>
                <c:pt idx="20241">
                  <c:v>-0.24054200000000001</c:v>
                </c:pt>
                <c:pt idx="20242">
                  <c:v>-0.24068000000000001</c:v>
                </c:pt>
                <c:pt idx="20243">
                  <c:v>-0.240817</c:v>
                </c:pt>
                <c:pt idx="20244">
                  <c:v>-0.24094199999999999</c:v>
                </c:pt>
                <c:pt idx="20245">
                  <c:v>-0.241063</c:v>
                </c:pt>
                <c:pt idx="20246">
                  <c:v>-0.241177</c:v>
                </c:pt>
                <c:pt idx="20247">
                  <c:v>-0.241289</c:v>
                </c:pt>
                <c:pt idx="20248">
                  <c:v>-0.241401</c:v>
                </c:pt>
                <c:pt idx="20249">
                  <c:v>-0.24150199999999999</c:v>
                </c:pt>
                <c:pt idx="20250">
                  <c:v>-0.241595</c:v>
                </c:pt>
                <c:pt idx="20251">
                  <c:v>-0.24168100000000001</c:v>
                </c:pt>
                <c:pt idx="20252">
                  <c:v>-0.24176600000000001</c:v>
                </c:pt>
                <c:pt idx="20253">
                  <c:v>-0.24184800000000001</c:v>
                </c:pt>
                <c:pt idx="20254">
                  <c:v>-0.241919</c:v>
                </c:pt>
                <c:pt idx="20255">
                  <c:v>-0.241981</c:v>
                </c:pt>
                <c:pt idx="20256">
                  <c:v>-0.242039</c:v>
                </c:pt>
                <c:pt idx="20257">
                  <c:v>-0.24210000000000001</c:v>
                </c:pt>
                <c:pt idx="20258">
                  <c:v>-0.24215700000000001</c:v>
                </c:pt>
                <c:pt idx="20259">
                  <c:v>-0.242199</c:v>
                </c:pt>
                <c:pt idx="20260">
                  <c:v>-0.242232</c:v>
                </c:pt>
                <c:pt idx="20261">
                  <c:v>-0.242261</c:v>
                </c:pt>
                <c:pt idx="20262">
                  <c:v>-0.24229300000000001</c:v>
                </c:pt>
                <c:pt idx="20263">
                  <c:v>-0.24232100000000001</c:v>
                </c:pt>
                <c:pt idx="20264">
                  <c:v>-0.24233199999999999</c:v>
                </c:pt>
                <c:pt idx="20265">
                  <c:v>-0.242338</c:v>
                </c:pt>
                <c:pt idx="20266">
                  <c:v>-0.242338</c:v>
                </c:pt>
                <c:pt idx="20267">
                  <c:v>-0.242342</c:v>
                </c:pt>
                <c:pt idx="20268">
                  <c:v>-0.242338</c:v>
                </c:pt>
                <c:pt idx="20269">
                  <c:v>-0.24232000000000001</c:v>
                </c:pt>
                <c:pt idx="20270">
                  <c:v>-0.24229800000000001</c:v>
                </c:pt>
                <c:pt idx="20271">
                  <c:v>-0.24227499999999999</c:v>
                </c:pt>
                <c:pt idx="20272">
                  <c:v>-0.242256</c:v>
                </c:pt>
                <c:pt idx="20273">
                  <c:v>-0.24222099999999999</c:v>
                </c:pt>
                <c:pt idx="20274">
                  <c:v>-0.242174</c:v>
                </c:pt>
                <c:pt idx="20275">
                  <c:v>-0.242118</c:v>
                </c:pt>
                <c:pt idx="20276">
                  <c:v>-0.242063</c:v>
                </c:pt>
                <c:pt idx="20277">
                  <c:v>-0.24201</c:v>
                </c:pt>
                <c:pt idx="20278">
                  <c:v>-0.24194399999999999</c:v>
                </c:pt>
                <c:pt idx="20279">
                  <c:v>-0.24187400000000001</c:v>
                </c:pt>
                <c:pt idx="20280">
                  <c:v>-0.24179400000000001</c:v>
                </c:pt>
                <c:pt idx="20281">
                  <c:v>-0.24171699999999999</c:v>
                </c:pt>
                <c:pt idx="20282">
                  <c:v>-0.24163599999999999</c:v>
                </c:pt>
                <c:pt idx="20283">
                  <c:v>-0.24154</c:v>
                </c:pt>
                <c:pt idx="20284">
                  <c:v>-0.24143800000000001</c:v>
                </c:pt>
                <c:pt idx="20285">
                  <c:v>-0.24132600000000001</c:v>
                </c:pt>
                <c:pt idx="20286">
                  <c:v>-0.24121799999999999</c:v>
                </c:pt>
                <c:pt idx="20287">
                  <c:v>-0.24110400000000001</c:v>
                </c:pt>
                <c:pt idx="20288">
                  <c:v>-0.240982</c:v>
                </c:pt>
                <c:pt idx="20289">
                  <c:v>-0.24085599999999999</c:v>
                </c:pt>
                <c:pt idx="20290">
                  <c:v>-0.24072099999999999</c:v>
                </c:pt>
                <c:pt idx="20291">
                  <c:v>-0.24058599999999999</c:v>
                </c:pt>
                <c:pt idx="20292">
                  <c:v>-0.24044099999999999</c:v>
                </c:pt>
                <c:pt idx="20293">
                  <c:v>-0.240289</c:v>
                </c:pt>
                <c:pt idx="20294">
                  <c:v>-0.24013000000000001</c:v>
                </c:pt>
                <c:pt idx="20295">
                  <c:v>-0.23996400000000001</c:v>
                </c:pt>
                <c:pt idx="20296">
                  <c:v>-0.23979700000000001</c:v>
                </c:pt>
                <c:pt idx="20297">
                  <c:v>-0.239624</c:v>
                </c:pt>
                <c:pt idx="20298">
                  <c:v>-0.23944799999999999</c:v>
                </c:pt>
                <c:pt idx="20299">
                  <c:v>-0.23926500000000001</c:v>
                </c:pt>
                <c:pt idx="20300">
                  <c:v>-0.23907400000000001</c:v>
                </c:pt>
                <c:pt idx="20301">
                  <c:v>-0.23887700000000001</c:v>
                </c:pt>
                <c:pt idx="20302">
                  <c:v>-0.238672</c:v>
                </c:pt>
                <c:pt idx="20303">
                  <c:v>-0.23846500000000001</c:v>
                </c:pt>
                <c:pt idx="20304">
                  <c:v>-0.23824999999999999</c:v>
                </c:pt>
                <c:pt idx="20305">
                  <c:v>-0.23802699999999999</c:v>
                </c:pt>
                <c:pt idx="20306">
                  <c:v>-0.23780100000000001</c:v>
                </c:pt>
                <c:pt idx="20307">
                  <c:v>-0.23757200000000001</c:v>
                </c:pt>
                <c:pt idx="20308">
                  <c:v>-0.237343</c:v>
                </c:pt>
                <c:pt idx="20309">
                  <c:v>-0.23710100000000001</c:v>
                </c:pt>
                <c:pt idx="20310">
                  <c:v>-0.236849</c:v>
                </c:pt>
                <c:pt idx="20311">
                  <c:v>-0.236591</c:v>
                </c:pt>
                <c:pt idx="20312">
                  <c:v>-0.23633000000000001</c:v>
                </c:pt>
                <c:pt idx="20313">
                  <c:v>-0.236069</c:v>
                </c:pt>
                <c:pt idx="20314">
                  <c:v>-0.235795</c:v>
                </c:pt>
                <c:pt idx="20315">
                  <c:v>-0.235514</c:v>
                </c:pt>
                <c:pt idx="20316">
                  <c:v>-0.23522899999999999</c:v>
                </c:pt>
                <c:pt idx="20317">
                  <c:v>-0.23494899999999999</c:v>
                </c:pt>
                <c:pt idx="20318">
                  <c:v>-0.23466400000000001</c:v>
                </c:pt>
                <c:pt idx="20319">
                  <c:v>-0.23436000000000001</c:v>
                </c:pt>
                <c:pt idx="20320">
                  <c:v>-0.234045</c:v>
                </c:pt>
                <c:pt idx="20321">
                  <c:v>-0.23372399999999999</c:v>
                </c:pt>
                <c:pt idx="20322">
                  <c:v>-0.23340900000000001</c:v>
                </c:pt>
                <c:pt idx="20323">
                  <c:v>-0.23308799999999999</c:v>
                </c:pt>
                <c:pt idx="20324">
                  <c:v>-0.23275299999999999</c:v>
                </c:pt>
                <c:pt idx="20325">
                  <c:v>-0.23241200000000001</c:v>
                </c:pt>
                <c:pt idx="20326">
                  <c:v>-0.232067</c:v>
                </c:pt>
                <c:pt idx="20327">
                  <c:v>-0.23172599999999999</c:v>
                </c:pt>
                <c:pt idx="20328">
                  <c:v>-0.231376</c:v>
                </c:pt>
                <c:pt idx="20329">
                  <c:v>-0.231012</c:v>
                </c:pt>
                <c:pt idx="20330">
                  <c:v>-0.23064200000000001</c:v>
                </c:pt>
                <c:pt idx="20331">
                  <c:v>-0.230272</c:v>
                </c:pt>
                <c:pt idx="20332">
                  <c:v>-0.229904</c:v>
                </c:pt>
                <c:pt idx="20333">
                  <c:v>-0.229523</c:v>
                </c:pt>
                <c:pt idx="20334">
                  <c:v>-0.229127</c:v>
                </c:pt>
                <c:pt idx="20335">
                  <c:v>-0.22872200000000001</c:v>
                </c:pt>
                <c:pt idx="20336">
                  <c:v>-0.22832</c:v>
                </c:pt>
                <c:pt idx="20337">
                  <c:v>-0.22792000000000001</c:v>
                </c:pt>
                <c:pt idx="20338">
                  <c:v>-0.22750699999999999</c:v>
                </c:pt>
                <c:pt idx="20339">
                  <c:v>-0.22708800000000001</c:v>
                </c:pt>
                <c:pt idx="20340">
                  <c:v>-0.226661</c:v>
                </c:pt>
                <c:pt idx="20341">
                  <c:v>-0.22623399999999999</c:v>
                </c:pt>
                <c:pt idx="20342">
                  <c:v>-0.225804</c:v>
                </c:pt>
                <c:pt idx="20343">
                  <c:v>-0.22536</c:v>
                </c:pt>
                <c:pt idx="20344">
                  <c:v>-0.22491</c:v>
                </c:pt>
                <c:pt idx="20345">
                  <c:v>-0.22445300000000001</c:v>
                </c:pt>
                <c:pt idx="20346">
                  <c:v>-0.223998</c:v>
                </c:pt>
                <c:pt idx="20347">
                  <c:v>-0.22353899999999999</c:v>
                </c:pt>
                <c:pt idx="20348">
                  <c:v>-0.22307099999999999</c:v>
                </c:pt>
                <c:pt idx="20349">
                  <c:v>-0.22259999999999999</c:v>
                </c:pt>
                <c:pt idx="20350">
                  <c:v>-0.22211800000000001</c:v>
                </c:pt>
                <c:pt idx="20351">
                  <c:v>-0.221636</c:v>
                </c:pt>
                <c:pt idx="20352">
                  <c:v>-0.22114500000000001</c:v>
                </c:pt>
                <c:pt idx="20353">
                  <c:v>-0.22064700000000001</c:v>
                </c:pt>
                <c:pt idx="20354">
                  <c:v>-0.22014400000000001</c:v>
                </c:pt>
                <c:pt idx="20355">
                  <c:v>-0.219634</c:v>
                </c:pt>
                <c:pt idx="20356">
                  <c:v>-0.21912499999999999</c:v>
                </c:pt>
                <c:pt idx="20357">
                  <c:v>-0.218609</c:v>
                </c:pt>
                <c:pt idx="20358">
                  <c:v>-0.21809100000000001</c:v>
                </c:pt>
                <c:pt idx="20359">
                  <c:v>-0.21756500000000001</c:v>
                </c:pt>
                <c:pt idx="20360">
                  <c:v>-0.21703</c:v>
                </c:pt>
                <c:pt idx="20361">
                  <c:v>-0.21648999999999999</c:v>
                </c:pt>
                <c:pt idx="20362">
                  <c:v>-0.215942</c:v>
                </c:pt>
                <c:pt idx="20363">
                  <c:v>-0.215395</c:v>
                </c:pt>
                <c:pt idx="20364">
                  <c:v>-0.214839</c:v>
                </c:pt>
                <c:pt idx="20365">
                  <c:v>-0.214277</c:v>
                </c:pt>
                <c:pt idx="20366">
                  <c:v>-0.21371200000000001</c:v>
                </c:pt>
                <c:pt idx="20367">
                  <c:v>-0.213145</c:v>
                </c:pt>
                <c:pt idx="20368">
                  <c:v>-0.21257799999999999</c:v>
                </c:pt>
                <c:pt idx="20369">
                  <c:v>-0.21199799999999999</c:v>
                </c:pt>
                <c:pt idx="20370">
                  <c:v>-0.21140900000000001</c:v>
                </c:pt>
                <c:pt idx="20371">
                  <c:v>-0.210812</c:v>
                </c:pt>
                <c:pt idx="20372">
                  <c:v>-0.21021400000000001</c:v>
                </c:pt>
                <c:pt idx="20373">
                  <c:v>-0.209616</c:v>
                </c:pt>
                <c:pt idx="20374">
                  <c:v>-0.209007</c:v>
                </c:pt>
                <c:pt idx="20375">
                  <c:v>-0.20839299999999999</c:v>
                </c:pt>
                <c:pt idx="20376">
                  <c:v>-0.20777599999999999</c:v>
                </c:pt>
                <c:pt idx="20377">
                  <c:v>-0.20716200000000001</c:v>
                </c:pt>
                <c:pt idx="20378">
                  <c:v>-0.20654500000000001</c:v>
                </c:pt>
                <c:pt idx="20379">
                  <c:v>-0.20591000000000001</c:v>
                </c:pt>
                <c:pt idx="20380">
                  <c:v>-0.205266</c:v>
                </c:pt>
                <c:pt idx="20381">
                  <c:v>-0.20461699999999999</c:v>
                </c:pt>
                <c:pt idx="20382">
                  <c:v>-0.20397199999999999</c:v>
                </c:pt>
                <c:pt idx="20383">
                  <c:v>-0.203324</c:v>
                </c:pt>
                <c:pt idx="20384">
                  <c:v>-0.20266200000000001</c:v>
                </c:pt>
                <c:pt idx="20385">
                  <c:v>-0.20199700000000001</c:v>
                </c:pt>
                <c:pt idx="20386">
                  <c:v>-0.20132900000000001</c:v>
                </c:pt>
                <c:pt idx="20387">
                  <c:v>-0.20066500000000001</c:v>
                </c:pt>
                <c:pt idx="20388">
                  <c:v>-0.199993</c:v>
                </c:pt>
                <c:pt idx="20389">
                  <c:v>-0.19930600000000001</c:v>
                </c:pt>
                <c:pt idx="20390">
                  <c:v>-0.19861400000000001</c:v>
                </c:pt>
                <c:pt idx="20391">
                  <c:v>-0.19792100000000001</c:v>
                </c:pt>
                <c:pt idx="20392">
                  <c:v>-0.19722999999999999</c:v>
                </c:pt>
                <c:pt idx="20393">
                  <c:v>-0.19652900000000001</c:v>
                </c:pt>
                <c:pt idx="20394">
                  <c:v>-0.19581699999999999</c:v>
                </c:pt>
                <c:pt idx="20395">
                  <c:v>-0.19509899999999999</c:v>
                </c:pt>
                <c:pt idx="20396">
                  <c:v>-0.194383</c:v>
                </c:pt>
                <c:pt idx="20397">
                  <c:v>-0.19367000000000001</c:v>
                </c:pt>
                <c:pt idx="20398">
                  <c:v>-0.19294500000000001</c:v>
                </c:pt>
                <c:pt idx="20399">
                  <c:v>-0.192214</c:v>
                </c:pt>
                <c:pt idx="20400">
                  <c:v>-0.19147500000000001</c:v>
                </c:pt>
                <c:pt idx="20401">
                  <c:v>-0.19073599999999999</c:v>
                </c:pt>
                <c:pt idx="20402">
                  <c:v>-0.189994</c:v>
                </c:pt>
                <c:pt idx="20403">
                  <c:v>-0.18924099999999999</c:v>
                </c:pt>
                <c:pt idx="20404">
                  <c:v>-0.18848300000000001</c:v>
                </c:pt>
                <c:pt idx="20405">
                  <c:v>-0.18772</c:v>
                </c:pt>
                <c:pt idx="20406">
                  <c:v>-0.18695899999999999</c:v>
                </c:pt>
                <c:pt idx="20407">
                  <c:v>-0.186195</c:v>
                </c:pt>
                <c:pt idx="20408">
                  <c:v>-0.18542400000000001</c:v>
                </c:pt>
                <c:pt idx="20409">
                  <c:v>-0.18464900000000001</c:v>
                </c:pt>
                <c:pt idx="20410">
                  <c:v>-0.183865</c:v>
                </c:pt>
                <c:pt idx="20411">
                  <c:v>-0.18307899999999999</c:v>
                </c:pt>
                <c:pt idx="20412">
                  <c:v>-0.182286</c:v>
                </c:pt>
                <c:pt idx="20413">
                  <c:v>-0.18148700000000001</c:v>
                </c:pt>
                <c:pt idx="20414">
                  <c:v>-0.18068500000000001</c:v>
                </c:pt>
                <c:pt idx="20415">
                  <c:v>-0.17987700000000001</c:v>
                </c:pt>
                <c:pt idx="20416">
                  <c:v>-0.17907000000000001</c:v>
                </c:pt>
                <c:pt idx="20417">
                  <c:v>-0.178259</c:v>
                </c:pt>
                <c:pt idx="20418">
                  <c:v>-0.17744599999999999</c:v>
                </c:pt>
                <c:pt idx="20419">
                  <c:v>-0.17662700000000001</c:v>
                </c:pt>
                <c:pt idx="20420">
                  <c:v>-0.17579800000000001</c:v>
                </c:pt>
                <c:pt idx="20421">
                  <c:v>-0.17496400000000001</c:v>
                </c:pt>
                <c:pt idx="20422">
                  <c:v>-0.174125</c:v>
                </c:pt>
                <c:pt idx="20423">
                  <c:v>-0.17328399999999999</c:v>
                </c:pt>
                <c:pt idx="20424">
                  <c:v>-0.17243800000000001</c:v>
                </c:pt>
                <c:pt idx="20425">
                  <c:v>-0.17158699999999999</c:v>
                </c:pt>
                <c:pt idx="20426">
                  <c:v>-0.170735</c:v>
                </c:pt>
                <c:pt idx="20427">
                  <c:v>-0.16988200000000001</c:v>
                </c:pt>
                <c:pt idx="20428">
                  <c:v>-0.16902900000000001</c:v>
                </c:pt>
                <c:pt idx="20429">
                  <c:v>-0.16816600000000001</c:v>
                </c:pt>
                <c:pt idx="20430">
                  <c:v>-0.167291</c:v>
                </c:pt>
                <c:pt idx="20431">
                  <c:v>-0.166412</c:v>
                </c:pt>
                <c:pt idx="20432">
                  <c:v>-0.16553000000000001</c:v>
                </c:pt>
                <c:pt idx="20433">
                  <c:v>-0.16464899999999999</c:v>
                </c:pt>
                <c:pt idx="20434">
                  <c:v>-0.16375899999999999</c:v>
                </c:pt>
                <c:pt idx="20435">
                  <c:v>-0.16286600000000001</c:v>
                </c:pt>
                <c:pt idx="20436">
                  <c:v>-0.161971</c:v>
                </c:pt>
                <c:pt idx="20437">
                  <c:v>-0.161081</c:v>
                </c:pt>
                <c:pt idx="20438">
                  <c:v>-0.16019</c:v>
                </c:pt>
                <c:pt idx="20439">
                  <c:v>-0.15928</c:v>
                </c:pt>
                <c:pt idx="20440">
                  <c:v>-0.15836</c:v>
                </c:pt>
                <c:pt idx="20441">
                  <c:v>-0.15743399999999999</c:v>
                </c:pt>
                <c:pt idx="20442">
                  <c:v>-0.15651300000000001</c:v>
                </c:pt>
                <c:pt idx="20443">
                  <c:v>-0.15558900000000001</c:v>
                </c:pt>
                <c:pt idx="20444">
                  <c:v>-0.15465499999999999</c:v>
                </c:pt>
                <c:pt idx="20445">
                  <c:v>-0.15372</c:v>
                </c:pt>
                <c:pt idx="20446">
                  <c:v>-0.152783</c:v>
                </c:pt>
                <c:pt idx="20447">
                  <c:v>-0.15185100000000001</c:v>
                </c:pt>
                <c:pt idx="20448">
                  <c:v>-0.15091299999999999</c:v>
                </c:pt>
                <c:pt idx="20449">
                  <c:v>-0.14996100000000001</c:v>
                </c:pt>
                <c:pt idx="20450">
                  <c:v>-0.149004</c:v>
                </c:pt>
                <c:pt idx="20451">
                  <c:v>-0.14804500000000001</c:v>
                </c:pt>
                <c:pt idx="20452">
                  <c:v>-0.147087</c:v>
                </c:pt>
                <c:pt idx="20453">
                  <c:v>-0.146123</c:v>
                </c:pt>
                <c:pt idx="20454">
                  <c:v>-0.14515</c:v>
                </c:pt>
                <c:pt idx="20455">
                  <c:v>-0.144175</c:v>
                </c:pt>
                <c:pt idx="20456">
                  <c:v>-0.14320099999999999</c:v>
                </c:pt>
                <c:pt idx="20457">
                  <c:v>-0.14223</c:v>
                </c:pt>
                <c:pt idx="20458">
                  <c:v>-0.14124999999999999</c:v>
                </c:pt>
                <c:pt idx="20459">
                  <c:v>-0.140263</c:v>
                </c:pt>
                <c:pt idx="20460">
                  <c:v>-0.13927100000000001</c:v>
                </c:pt>
                <c:pt idx="20461">
                  <c:v>-0.13827400000000001</c:v>
                </c:pt>
                <c:pt idx="20462">
                  <c:v>-0.13727600000000001</c:v>
                </c:pt>
                <c:pt idx="20463">
                  <c:v>-0.13627</c:v>
                </c:pt>
                <c:pt idx="20464">
                  <c:v>-0.13526199999999999</c:v>
                </c:pt>
                <c:pt idx="20465">
                  <c:v>-0.13425400000000001</c:v>
                </c:pt>
                <c:pt idx="20466">
                  <c:v>-0.133247</c:v>
                </c:pt>
                <c:pt idx="20467">
                  <c:v>-0.132239</c:v>
                </c:pt>
                <c:pt idx="20468">
                  <c:v>-0.13122500000000001</c:v>
                </c:pt>
                <c:pt idx="20469">
                  <c:v>-0.13020699999999999</c:v>
                </c:pt>
                <c:pt idx="20470">
                  <c:v>-0.12918099999999999</c:v>
                </c:pt>
                <c:pt idx="20471">
                  <c:v>-0.12814900000000001</c:v>
                </c:pt>
                <c:pt idx="20472">
                  <c:v>-0.127114</c:v>
                </c:pt>
                <c:pt idx="20473">
                  <c:v>-0.12607499999999999</c:v>
                </c:pt>
                <c:pt idx="20474">
                  <c:v>-0.12503600000000001</c:v>
                </c:pt>
                <c:pt idx="20475">
                  <c:v>-0.123992</c:v>
                </c:pt>
                <c:pt idx="20476">
                  <c:v>-0.12295200000000001</c:v>
                </c:pt>
                <c:pt idx="20477">
                  <c:v>-0.121918</c:v>
                </c:pt>
                <c:pt idx="20478">
                  <c:v>-0.120889</c:v>
                </c:pt>
                <c:pt idx="20479">
                  <c:v>-0.119837</c:v>
                </c:pt>
                <c:pt idx="20480">
                  <c:v>-0.118738</c:v>
                </c:pt>
                <c:pt idx="20481">
                  <c:v>-0.117662</c:v>
                </c:pt>
                <c:pt idx="20482">
                  <c:v>-0.11706</c:v>
                </c:pt>
                <c:pt idx="20483">
                  <c:v>-0.116234</c:v>
                </c:pt>
                <c:pt idx="20484">
                  <c:v>-0.11514199999999999</c:v>
                </c:pt>
                <c:pt idx="20485">
                  <c:v>-0.114398</c:v>
                </c:pt>
                <c:pt idx="20486">
                  <c:v>-0.11332200000000001</c:v>
                </c:pt>
                <c:pt idx="20487">
                  <c:v>-0.11247600000000001</c:v>
                </c:pt>
                <c:pt idx="20488">
                  <c:v>-0.111554</c:v>
                </c:pt>
                <c:pt idx="20489">
                  <c:v>-0.11054</c:v>
                </c:pt>
                <c:pt idx="20490">
                  <c:v>-0.109711</c:v>
                </c:pt>
                <c:pt idx="20491">
                  <c:v>-0.108636</c:v>
                </c:pt>
                <c:pt idx="20492">
                  <c:v>-0.10777</c:v>
                </c:pt>
                <c:pt idx="20493">
                  <c:v>-0.106783</c:v>
                </c:pt>
                <c:pt idx="20494">
                  <c:v>-0.105809</c:v>
                </c:pt>
                <c:pt idx="20495">
                  <c:v>-0.104911</c:v>
                </c:pt>
                <c:pt idx="20496">
                  <c:v>-0.103894</c:v>
                </c:pt>
                <c:pt idx="20497">
                  <c:v>-0.102991</c:v>
                </c:pt>
                <c:pt idx="20498">
                  <c:v>-0.10202799999999999</c:v>
                </c:pt>
                <c:pt idx="20499">
                  <c:v>-0.101033</c:v>
                </c:pt>
                <c:pt idx="20500">
                  <c:v>-0.10011</c:v>
                </c:pt>
                <c:pt idx="20501">
                  <c:v>-9.9071099999999995E-2</c:v>
                </c:pt>
                <c:pt idx="20502">
                  <c:v>-9.8128499999999994E-2</c:v>
                </c:pt>
                <c:pt idx="20503">
                  <c:v>-9.7154699999999997E-2</c:v>
                </c:pt>
                <c:pt idx="20504">
                  <c:v>-9.6128400000000003E-2</c:v>
                </c:pt>
                <c:pt idx="20505">
                  <c:v>-9.5231300000000005E-2</c:v>
                </c:pt>
                <c:pt idx="20506">
                  <c:v>-9.4162300000000004E-2</c:v>
                </c:pt>
                <c:pt idx="20507">
                  <c:v>-9.32645E-2</c:v>
                </c:pt>
                <c:pt idx="20508">
                  <c:v>-9.2244300000000001E-2</c:v>
                </c:pt>
                <c:pt idx="20509">
                  <c:v>-9.1238399999999997E-2</c:v>
                </c:pt>
                <c:pt idx="20510">
                  <c:v>-9.0301500000000007E-2</c:v>
                </c:pt>
                <c:pt idx="20511">
                  <c:v>-8.9201799999999998E-2</c:v>
                </c:pt>
                <c:pt idx="20512">
                  <c:v>-8.8309899999999997E-2</c:v>
                </c:pt>
                <c:pt idx="20513">
                  <c:v>-8.7217199999999995E-2</c:v>
                </c:pt>
                <c:pt idx="20514">
                  <c:v>-8.6269499999999999E-2</c:v>
                </c:pt>
                <c:pt idx="20515">
                  <c:v>-8.5265499999999994E-2</c:v>
                </c:pt>
                <c:pt idx="20516">
                  <c:v>-8.4222599999999995E-2</c:v>
                </c:pt>
                <c:pt idx="20517">
                  <c:v>-8.3300899999999997E-2</c:v>
                </c:pt>
                <c:pt idx="20518">
                  <c:v>-8.2202999999999998E-2</c:v>
                </c:pt>
                <c:pt idx="20519">
                  <c:v>-8.1270499999999996E-2</c:v>
                </c:pt>
                <c:pt idx="20520">
                  <c:v>-8.0196500000000004E-2</c:v>
                </c:pt>
                <c:pt idx="20521">
                  <c:v>-7.9195000000000002E-2</c:v>
                </c:pt>
                <c:pt idx="20522">
                  <c:v>-7.8189499999999995E-2</c:v>
                </c:pt>
                <c:pt idx="20523">
                  <c:v>-7.7127200000000007E-2</c:v>
                </c:pt>
                <c:pt idx="20524">
                  <c:v>-7.6157699999999995E-2</c:v>
                </c:pt>
                <c:pt idx="20525">
                  <c:v>-7.5089400000000001E-2</c:v>
                </c:pt>
                <c:pt idx="20526">
                  <c:v>-7.4102600000000005E-2</c:v>
                </c:pt>
                <c:pt idx="20527">
                  <c:v>-7.3066199999999998E-2</c:v>
                </c:pt>
                <c:pt idx="20528">
                  <c:v>-7.2036600000000006E-2</c:v>
                </c:pt>
                <c:pt idx="20529">
                  <c:v>-7.1018100000000001E-2</c:v>
                </c:pt>
                <c:pt idx="20530">
                  <c:v>-6.9967500000000002E-2</c:v>
                </c:pt>
                <c:pt idx="20531">
                  <c:v>-6.8937799999999994E-2</c:v>
                </c:pt>
                <c:pt idx="20532">
                  <c:v>-6.7898100000000003E-2</c:v>
                </c:pt>
                <c:pt idx="20533">
                  <c:v>-6.6849800000000001E-2</c:v>
                </c:pt>
                <c:pt idx="20534">
                  <c:v>-6.5823900000000005E-2</c:v>
                </c:pt>
                <c:pt idx="20535">
                  <c:v>-6.4775200000000005E-2</c:v>
                </c:pt>
                <c:pt idx="20536">
                  <c:v>-6.3737699999999994E-2</c:v>
                </c:pt>
                <c:pt idx="20537">
                  <c:v>-6.2707799999999994E-2</c:v>
                </c:pt>
                <c:pt idx="20538">
                  <c:v>-6.1640800000000003E-2</c:v>
                </c:pt>
                <c:pt idx="20539">
                  <c:v>-6.06265E-2</c:v>
                </c:pt>
                <c:pt idx="20540">
                  <c:v>-5.95452E-2</c:v>
                </c:pt>
                <c:pt idx="20541">
                  <c:v>-5.8517100000000002E-2</c:v>
                </c:pt>
                <c:pt idx="20542">
                  <c:v>-5.7438799999999998E-2</c:v>
                </c:pt>
                <c:pt idx="20543">
                  <c:v>-5.6366399999999997E-2</c:v>
                </c:pt>
                <c:pt idx="20544">
                  <c:v>-5.5351600000000001E-2</c:v>
                </c:pt>
                <c:pt idx="20545">
                  <c:v>-5.4316900000000001E-2</c:v>
                </c:pt>
                <c:pt idx="20546">
                  <c:v>-5.3315599999999998E-2</c:v>
                </c:pt>
                <c:pt idx="20547">
                  <c:v>-5.2080300000000003E-2</c:v>
                </c:pt>
                <c:pt idx="20548">
                  <c:v>-5.0954899999999997E-2</c:v>
                </c:pt>
                <c:pt idx="20549">
                  <c:v>-5.1651200000000001E-2</c:v>
                </c:pt>
                <c:pt idx="20550">
                  <c:v>-5.1546300000000003E-2</c:v>
                </c:pt>
                <c:pt idx="20551">
                  <c:v>-5.04217E-2</c:v>
                </c:pt>
                <c:pt idx="20552">
                  <c:v>-5.0604900000000001E-2</c:v>
                </c:pt>
                <c:pt idx="20553">
                  <c:v>-4.9552800000000001E-2</c:v>
                </c:pt>
                <c:pt idx="20554">
                  <c:v>-4.9342700000000003E-2</c:v>
                </c:pt>
                <c:pt idx="20555">
                  <c:v>-4.8877999999999998E-2</c:v>
                </c:pt>
                <c:pt idx="20556">
                  <c:v>-4.8065299999999998E-2</c:v>
                </c:pt>
                <c:pt idx="20557">
                  <c:v>-4.8049700000000001E-2</c:v>
                </c:pt>
                <c:pt idx="20558">
                  <c:v>-4.7061100000000002E-2</c:v>
                </c:pt>
                <c:pt idx="20559">
                  <c:v>-4.6916699999999999E-2</c:v>
                </c:pt>
                <c:pt idx="20560">
                  <c:v>-4.6261700000000003E-2</c:v>
                </c:pt>
                <c:pt idx="20561">
                  <c:v>-4.5665799999999999E-2</c:v>
                </c:pt>
                <c:pt idx="20562">
                  <c:v>-4.5401299999999999E-2</c:v>
                </c:pt>
                <c:pt idx="20563">
                  <c:v>-4.4592E-2</c:v>
                </c:pt>
                <c:pt idx="20564">
                  <c:v>-4.4316399999999999E-2</c:v>
                </c:pt>
                <c:pt idx="20565">
                  <c:v>-4.37192E-2</c:v>
                </c:pt>
                <c:pt idx="20566">
                  <c:v>-4.3122500000000001E-2</c:v>
                </c:pt>
                <c:pt idx="20567">
                  <c:v>-4.2829199999999998E-2</c:v>
                </c:pt>
                <c:pt idx="20568">
                  <c:v>-4.2057299999999999E-2</c:v>
                </c:pt>
                <c:pt idx="20569">
                  <c:v>-4.17299E-2</c:v>
                </c:pt>
                <c:pt idx="20570">
                  <c:v>-4.1168799999999998E-2</c:v>
                </c:pt>
                <c:pt idx="20571">
                  <c:v>-4.0499599999999997E-2</c:v>
                </c:pt>
                <c:pt idx="20572">
                  <c:v>-4.0284399999999998E-2</c:v>
                </c:pt>
                <c:pt idx="20573">
                  <c:v>-3.9386999999999998E-2</c:v>
                </c:pt>
                <c:pt idx="20574">
                  <c:v>-3.92015E-2</c:v>
                </c:pt>
                <c:pt idx="20575">
                  <c:v>-3.8496700000000002E-2</c:v>
                </c:pt>
                <c:pt idx="20576">
                  <c:v>-3.7941700000000002E-2</c:v>
                </c:pt>
                <c:pt idx="20577">
                  <c:v>-3.7673999999999999E-2</c:v>
                </c:pt>
                <c:pt idx="20578">
                  <c:v>-3.6731100000000003E-2</c:v>
                </c:pt>
                <c:pt idx="20579">
                  <c:v>-3.6671099999999998E-2</c:v>
                </c:pt>
                <c:pt idx="20580">
                  <c:v>-3.5743299999999999E-2</c:v>
                </c:pt>
                <c:pt idx="20581">
                  <c:v>-3.5434800000000002E-2</c:v>
                </c:pt>
                <c:pt idx="20582">
                  <c:v>-3.49164E-2</c:v>
                </c:pt>
                <c:pt idx="20583">
                  <c:v>-3.4154299999999999E-2</c:v>
                </c:pt>
                <c:pt idx="20584">
                  <c:v>-3.4013700000000001E-2</c:v>
                </c:pt>
                <c:pt idx="20585">
                  <c:v>-3.3046699999999998E-2</c:v>
                </c:pt>
                <c:pt idx="20586">
                  <c:v>-3.2887199999999998E-2</c:v>
                </c:pt>
                <c:pt idx="20587">
                  <c:v>-3.2133799999999997E-2</c:v>
                </c:pt>
                <c:pt idx="20588">
                  <c:v>-3.1623499999999999E-2</c:v>
                </c:pt>
                <c:pt idx="20589">
                  <c:v>-3.1239699999999999E-2</c:v>
                </c:pt>
                <c:pt idx="20590">
                  <c:v>-3.0431E-2</c:v>
                </c:pt>
                <c:pt idx="20591">
                  <c:v>-3.0197100000000001E-2</c:v>
                </c:pt>
                <c:pt idx="20592">
                  <c:v>-2.9411400000000001E-2</c:v>
                </c:pt>
                <c:pt idx="20593">
                  <c:v>-2.9012400000000001E-2</c:v>
                </c:pt>
                <c:pt idx="20594">
                  <c:v>-2.8469700000000001E-2</c:v>
                </c:pt>
                <c:pt idx="20595">
                  <c:v>-2.78289E-2</c:v>
                </c:pt>
                <c:pt idx="20596">
                  <c:v>-2.7446100000000001E-2</c:v>
                </c:pt>
                <c:pt idx="20597">
                  <c:v>-2.6752700000000001E-2</c:v>
                </c:pt>
                <c:pt idx="20598">
                  <c:v>-2.6297600000000001E-2</c:v>
                </c:pt>
                <c:pt idx="20599">
                  <c:v>-2.5751099999999999E-2</c:v>
                </c:pt>
                <c:pt idx="20600">
                  <c:v>-2.51398E-2</c:v>
                </c:pt>
                <c:pt idx="20601">
                  <c:v>-2.4724800000000002E-2</c:v>
                </c:pt>
                <c:pt idx="20602">
                  <c:v>-2.4071100000000002E-2</c:v>
                </c:pt>
                <c:pt idx="20603">
                  <c:v>-2.35806E-2</c:v>
                </c:pt>
                <c:pt idx="20604">
                  <c:v>-2.3049199999999999E-2</c:v>
                </c:pt>
                <c:pt idx="20605">
                  <c:v>-2.2387500000000001E-2</c:v>
                </c:pt>
                <c:pt idx="20606">
                  <c:v>-2.1996499999999999E-2</c:v>
                </c:pt>
                <c:pt idx="20607">
                  <c:v>-2.12649E-2</c:v>
                </c:pt>
                <c:pt idx="20608">
                  <c:v>-2.0844600000000001E-2</c:v>
                </c:pt>
                <c:pt idx="20609">
                  <c:v>-2.02331E-2</c:v>
                </c:pt>
                <c:pt idx="20610">
                  <c:v>-1.96321E-2</c:v>
                </c:pt>
                <c:pt idx="20611">
                  <c:v>-1.9214100000000001E-2</c:v>
                </c:pt>
                <c:pt idx="20612">
                  <c:v>-1.8461700000000001E-2</c:v>
                </c:pt>
                <c:pt idx="20613">
                  <c:v>-1.8116500000000001E-2</c:v>
                </c:pt>
                <c:pt idx="20614">
                  <c:v>-1.73857E-2</c:v>
                </c:pt>
                <c:pt idx="20615">
                  <c:v>-1.6923000000000001E-2</c:v>
                </c:pt>
                <c:pt idx="20616">
                  <c:v>-1.6359700000000001E-2</c:v>
                </c:pt>
                <c:pt idx="20617">
                  <c:v>-1.5711099999999999E-2</c:v>
                </c:pt>
                <c:pt idx="20618">
                  <c:v>-1.53048E-2</c:v>
                </c:pt>
                <c:pt idx="20619">
                  <c:v>-1.45638E-2</c:v>
                </c:pt>
                <c:pt idx="20620">
                  <c:v>-1.41721E-2</c:v>
                </c:pt>
                <c:pt idx="20621">
                  <c:v>-1.3492499999999999E-2</c:v>
                </c:pt>
                <c:pt idx="20622">
                  <c:v>-1.29871E-2</c:v>
                </c:pt>
                <c:pt idx="20623">
                  <c:v>-1.2442999999999999E-2</c:v>
                </c:pt>
                <c:pt idx="20624">
                  <c:v>-1.1809E-2</c:v>
                </c:pt>
                <c:pt idx="20625">
                  <c:v>-1.13495E-2</c:v>
                </c:pt>
                <c:pt idx="20626">
                  <c:v>-1.0677799999999999E-2</c:v>
                </c:pt>
                <c:pt idx="20627">
                  <c:v>-1.02025E-2</c:v>
                </c:pt>
                <c:pt idx="20628" formatCode="0.00E+00">
                  <c:v>-9.5884100000000003E-3</c:v>
                </c:pt>
                <c:pt idx="20629" formatCode="0.00E+00">
                  <c:v>-9.0380500000000006E-3</c:v>
                </c:pt>
                <c:pt idx="20630" formatCode="0.00E+00">
                  <c:v>-8.4968800000000001E-3</c:v>
                </c:pt>
                <c:pt idx="20631" formatCode="0.00E+00">
                  <c:v>-7.8970399999999993E-3</c:v>
                </c:pt>
                <c:pt idx="20632" formatCode="0.00E+00">
                  <c:v>-7.3710099999999999E-3</c:v>
                </c:pt>
                <c:pt idx="20633" formatCode="0.00E+00">
                  <c:v>-6.7892200000000003E-3</c:v>
                </c:pt>
                <c:pt idx="20634" formatCode="0.00E+00">
                  <c:v>-6.2187400000000004E-3</c:v>
                </c:pt>
                <c:pt idx="20635" formatCode="0.00E+00">
                  <c:v>-5.6846600000000002E-3</c:v>
                </c:pt>
                <c:pt idx="20636" formatCode="0.00E+00">
                  <c:v>-5.0755000000000002E-3</c:v>
                </c:pt>
                <c:pt idx="20637" formatCode="0.00E+00">
                  <c:v>-4.54711E-3</c:v>
                </c:pt>
                <c:pt idx="20638" formatCode="0.00E+00">
                  <c:v>-3.9777099999999998E-3</c:v>
                </c:pt>
                <c:pt idx="20639" formatCode="0.00E+00">
                  <c:v>-3.3925800000000001E-3</c:v>
                </c:pt>
                <c:pt idx="20640" formatCode="0.00E+00">
                  <c:v>-2.9107099999999999E-3</c:v>
                </c:pt>
                <c:pt idx="20641" formatCode="0.00E+00">
                  <c:v>-2.2318199999999998E-3</c:v>
                </c:pt>
                <c:pt idx="20642" formatCode="0.00E+00">
                  <c:v>-1.7813900000000001E-3</c:v>
                </c:pt>
                <c:pt idx="20643" formatCode="0.00E+00">
                  <c:v>-1.1021900000000001E-3</c:v>
                </c:pt>
                <c:pt idx="20644" formatCode="0.00E+00">
                  <c:v>-5.8344199999999999E-4</c:v>
                </c:pt>
                <c:pt idx="20645" formatCode="0.00E+00">
                  <c:v>-3.3834999999999997E-5</c:v>
                </c:pt>
                <c:pt idx="20646" formatCode="0.00E+00">
                  <c:v>6.3568200000000004E-4</c:v>
                </c:pt>
                <c:pt idx="20647" formatCode="0.00E+00">
                  <c:v>1.04144E-3</c:v>
                </c:pt>
                <c:pt idx="20648" formatCode="0.00E+00">
                  <c:v>1.83066E-3</c:v>
                </c:pt>
                <c:pt idx="20649" formatCode="0.00E+00">
                  <c:v>2.2140699999999998E-3</c:v>
                </c:pt>
                <c:pt idx="20650" formatCode="0.00E+00">
                  <c:v>2.8842099999999999E-3</c:v>
                </c:pt>
                <c:pt idx="20651" formatCode="0.00E+00">
                  <c:v>3.3608499999999999E-3</c:v>
                </c:pt>
                <c:pt idx="20652" formatCode="0.00E+00">
                  <c:v>3.9094799999999999E-3</c:v>
                </c:pt>
                <c:pt idx="20653" formatCode="0.00E+00">
                  <c:v>4.8122199999999999E-3</c:v>
                </c:pt>
                <c:pt idx="20654" formatCode="0.00E+00">
                  <c:v>5.1306099999999999E-3</c:v>
                </c:pt>
                <c:pt idx="20655" formatCode="0.00E+00">
                  <c:v>3.9873199999999999E-3</c:v>
                </c:pt>
                <c:pt idx="20656" formatCode="0.00E+00">
                  <c:v>3.42048E-3</c:v>
                </c:pt>
                <c:pt idx="20657" formatCode="0.00E+00">
                  <c:v>4.1686300000000004E-3</c:v>
                </c:pt>
                <c:pt idx="20658" formatCode="0.00E+00">
                  <c:v>3.4387599999999999E-3</c:v>
                </c:pt>
                <c:pt idx="20659" formatCode="0.00E+00">
                  <c:v>3.9656300000000004E-3</c:v>
                </c:pt>
                <c:pt idx="20660" formatCode="0.00E+00">
                  <c:v>3.7659799999999999E-3</c:v>
                </c:pt>
                <c:pt idx="20661" formatCode="0.00E+00">
                  <c:v>3.6096399999999999E-3</c:v>
                </c:pt>
                <c:pt idx="20662" formatCode="0.00E+00">
                  <c:v>4.0506600000000002E-3</c:v>
                </c:pt>
                <c:pt idx="20663" formatCode="0.00E+00">
                  <c:v>3.4673999999999998E-3</c:v>
                </c:pt>
                <c:pt idx="20664" formatCode="0.00E+00">
                  <c:v>4.0219100000000001E-3</c:v>
                </c:pt>
                <c:pt idx="20665" formatCode="0.00E+00">
                  <c:v>3.6400299999999998E-3</c:v>
                </c:pt>
                <c:pt idx="20666" formatCode="0.00E+00">
                  <c:v>3.7702E-3</c:v>
                </c:pt>
                <c:pt idx="20667" formatCode="0.00E+00">
                  <c:v>3.8845099999999999E-3</c:v>
                </c:pt>
                <c:pt idx="20668" formatCode="0.00E+00">
                  <c:v>3.60459E-3</c:v>
                </c:pt>
                <c:pt idx="20669" formatCode="0.00E+00">
                  <c:v>3.9238800000000002E-3</c:v>
                </c:pt>
                <c:pt idx="20670" formatCode="0.00E+00">
                  <c:v>3.68133E-3</c:v>
                </c:pt>
                <c:pt idx="20671" formatCode="0.00E+00">
                  <c:v>3.7639100000000001E-3</c:v>
                </c:pt>
                <c:pt idx="20672" formatCode="0.00E+00">
                  <c:v>3.84534E-3</c:v>
                </c:pt>
                <c:pt idx="20673" formatCode="0.00E+00">
                  <c:v>3.6503E-3</c:v>
                </c:pt>
                <c:pt idx="20674" formatCode="0.00E+00">
                  <c:v>3.8522700000000001E-3</c:v>
                </c:pt>
                <c:pt idx="20675" formatCode="0.00E+00">
                  <c:v>3.74304E-3</c:v>
                </c:pt>
                <c:pt idx="20676" formatCode="0.00E+00">
                  <c:v>3.6818799999999998E-3</c:v>
                </c:pt>
                <c:pt idx="20677" formatCode="0.00E+00">
                  <c:v>3.9163799999999997E-3</c:v>
                </c:pt>
                <c:pt idx="20678" formatCode="0.00E+00">
                  <c:v>3.56018E-3</c:v>
                </c:pt>
                <c:pt idx="20679" formatCode="0.00E+00">
                  <c:v>3.9202500000000001E-3</c:v>
                </c:pt>
                <c:pt idx="20680" formatCode="0.00E+00">
                  <c:v>3.6711500000000002E-3</c:v>
                </c:pt>
                <c:pt idx="20681" formatCode="0.00E+00">
                  <c:v>3.6993999999999998E-3</c:v>
                </c:pt>
                <c:pt idx="20682" formatCode="0.00E+00">
                  <c:v>3.91808E-3</c:v>
                </c:pt>
                <c:pt idx="20683" formatCode="0.00E+00">
                  <c:v>3.47884E-3</c:v>
                </c:pt>
                <c:pt idx="20684" formatCode="0.00E+00">
                  <c:v>4.0212399999999997E-3</c:v>
                </c:pt>
                <c:pt idx="20685" formatCode="0.00E+00">
                  <c:v>3.50775E-3</c:v>
                </c:pt>
                <c:pt idx="20686" formatCode="0.00E+00">
                  <c:v>3.8412799999999999E-3</c:v>
                </c:pt>
                <c:pt idx="20687" formatCode="0.00E+00">
                  <c:v>3.7697300000000002E-3</c:v>
                </c:pt>
                <c:pt idx="20688" formatCode="0.00E+00">
                  <c:v>3.54594E-3</c:v>
                </c:pt>
                <c:pt idx="20689" formatCode="0.00E+00">
                  <c:v>3.9929199999999996E-3</c:v>
                </c:pt>
                <c:pt idx="20690" formatCode="0.00E+00">
                  <c:v>3.4261999999999999E-3</c:v>
                </c:pt>
                <c:pt idx="20691" formatCode="0.00E+00">
                  <c:v>3.9498199999999997E-3</c:v>
                </c:pt>
                <c:pt idx="20692" formatCode="0.00E+00">
                  <c:v>3.5822100000000002E-3</c:v>
                </c:pt>
                <c:pt idx="20693" formatCode="0.00E+00">
                  <c:v>3.6974199999999999E-3</c:v>
                </c:pt>
                <c:pt idx="20694" formatCode="0.00E+00">
                  <c:v>3.82672E-3</c:v>
                </c:pt>
                <c:pt idx="20695" formatCode="0.00E+00">
                  <c:v>3.49468E-3</c:v>
                </c:pt>
                <c:pt idx="20696" formatCode="0.00E+00">
                  <c:v>3.9072300000000003E-3</c:v>
                </c:pt>
                <c:pt idx="20697" formatCode="0.00E+00">
                  <c:v>3.5147300000000002E-3</c:v>
                </c:pt>
                <c:pt idx="20698" formatCode="0.00E+00">
                  <c:v>3.7734700000000001E-3</c:v>
                </c:pt>
                <c:pt idx="20699" formatCode="0.00E+00">
                  <c:v>3.6765700000000001E-3</c:v>
                </c:pt>
                <c:pt idx="20700" formatCode="0.00E+00">
                  <c:v>3.5976099999999998E-3</c:v>
                </c:pt>
                <c:pt idx="20701" formatCode="0.00E+00">
                  <c:v>3.7741599999999999E-3</c:v>
                </c:pt>
                <c:pt idx="20702" formatCode="0.00E+00">
                  <c:v>3.5568499999999999E-3</c:v>
                </c:pt>
                <c:pt idx="20703" formatCode="0.00E+00">
                  <c:v>3.7164099999999999E-3</c:v>
                </c:pt>
                <c:pt idx="20704" formatCode="0.00E+00">
                  <c:v>3.6397399999999998E-3</c:v>
                </c:pt>
                <c:pt idx="20705" formatCode="0.00E+00">
                  <c:v>3.60407E-3</c:v>
                </c:pt>
                <c:pt idx="20706" formatCode="0.00E+00">
                  <c:v>3.6972699999999999E-3</c:v>
                </c:pt>
                <c:pt idx="20707" formatCode="0.00E+00">
                  <c:v>3.58056E-3</c:v>
                </c:pt>
                <c:pt idx="20708" formatCode="0.00E+00">
                  <c:v>3.6380499999999999E-3</c:v>
                </c:pt>
                <c:pt idx="20709" formatCode="0.00E+00">
                  <c:v>3.6525300000000002E-3</c:v>
                </c:pt>
                <c:pt idx="20710" formatCode="0.00E+00">
                  <c:v>3.5320899999999999E-3</c:v>
                </c:pt>
                <c:pt idx="20711" formatCode="0.00E+00">
                  <c:v>3.7001199999999999E-3</c:v>
                </c:pt>
                <c:pt idx="20712" formatCode="0.00E+00">
                  <c:v>3.51075E-3</c:v>
                </c:pt>
                <c:pt idx="20713" formatCode="0.00E+00">
                  <c:v>3.6318100000000001E-3</c:v>
                </c:pt>
                <c:pt idx="20714" formatCode="0.00E+00">
                  <c:v>3.59816E-3</c:v>
                </c:pt>
                <c:pt idx="20715" formatCode="0.00E+00">
                  <c:v>3.4979999999999998E-3</c:v>
                </c:pt>
                <c:pt idx="20716" formatCode="0.00E+00">
                  <c:v>3.6869300000000002E-3</c:v>
                </c:pt>
                <c:pt idx="20717" formatCode="0.00E+00">
                  <c:v>3.4283199999999999E-3</c:v>
                </c:pt>
                <c:pt idx="20718" formatCode="0.00E+00">
                  <c:v>3.6629700000000002E-3</c:v>
                </c:pt>
                <c:pt idx="20719" formatCode="0.00E+00">
                  <c:v>3.48E-3</c:v>
                </c:pt>
                <c:pt idx="20720" formatCode="0.00E+00">
                  <c:v>3.5357499999999998E-3</c:v>
                </c:pt>
                <c:pt idx="20721" formatCode="0.00E+00">
                  <c:v>3.5837999999999998E-3</c:v>
                </c:pt>
                <c:pt idx="20722" formatCode="0.00E+00">
                  <c:v>3.41786E-3</c:v>
                </c:pt>
                <c:pt idx="20723" formatCode="0.00E+00">
                  <c:v>3.6239499999999999E-3</c:v>
                </c:pt>
                <c:pt idx="20724" formatCode="0.00E+00">
                  <c:v>3.3969199999999999E-3</c:v>
                </c:pt>
                <c:pt idx="20725" formatCode="0.00E+00">
                  <c:v>3.5626500000000001E-3</c:v>
                </c:pt>
                <c:pt idx="20726" formatCode="0.00E+00">
                  <c:v>3.4559600000000001E-3</c:v>
                </c:pt>
                <c:pt idx="20727" formatCode="0.00E+00">
                  <c:v>3.4601200000000001E-3</c:v>
                </c:pt>
                <c:pt idx="20728" formatCode="0.00E+00">
                  <c:v>3.5086800000000001E-3</c:v>
                </c:pt>
                <c:pt idx="20729" formatCode="0.00E+00">
                  <c:v>3.3949000000000002E-3</c:v>
                </c:pt>
                <c:pt idx="20730" formatCode="0.00E+00">
                  <c:v>3.5018200000000001E-3</c:v>
                </c:pt>
                <c:pt idx="20731" formatCode="0.00E+00">
                  <c:v>3.38865E-3</c:v>
                </c:pt>
                <c:pt idx="20732" formatCode="0.00E+00">
                  <c:v>3.4516400000000002E-3</c:v>
                </c:pt>
                <c:pt idx="20733" formatCode="0.00E+00">
                  <c:v>3.40274E-3</c:v>
                </c:pt>
                <c:pt idx="20734" formatCode="0.00E+00">
                  <c:v>3.4037099999999999E-3</c:v>
                </c:pt>
                <c:pt idx="20735" formatCode="0.00E+00">
                  <c:v>3.3996600000000001E-3</c:v>
                </c:pt>
                <c:pt idx="20736" formatCode="0.00E+00">
                  <c:v>3.37864E-3</c:v>
                </c:pt>
                <c:pt idx="20737" formatCode="0.00E+00">
                  <c:v>3.3754200000000001E-3</c:v>
                </c:pt>
                <c:pt idx="20738" formatCode="0.00E+00">
                  <c:v>3.3611499999999998E-3</c:v>
                </c:pt>
                <c:pt idx="20739" formatCode="0.00E+00">
                  <c:v>3.34929E-3</c:v>
                </c:pt>
                <c:pt idx="20740" formatCode="0.00E+00">
                  <c:v>3.3357999999999999E-3</c:v>
                </c:pt>
                <c:pt idx="20741" formatCode="0.00E+00">
                  <c:v>3.3341500000000001E-3</c:v>
                </c:pt>
                <c:pt idx="20742" formatCode="0.00E+00">
                  <c:v>3.3008099999999999E-3</c:v>
                </c:pt>
                <c:pt idx="20743" formatCode="0.00E+00">
                  <c:v>3.3247799999999998E-3</c:v>
                </c:pt>
                <c:pt idx="20744" formatCode="0.00E+00">
                  <c:v>3.26531E-3</c:v>
                </c:pt>
                <c:pt idx="20745" formatCode="0.00E+00">
                  <c:v>3.3114199999999998E-3</c:v>
                </c:pt>
                <c:pt idx="20746" formatCode="0.00E+00">
                  <c:v>3.2382999999999999E-3</c:v>
                </c:pt>
                <c:pt idx="20747" formatCode="0.00E+00">
                  <c:v>3.2816500000000001E-3</c:v>
                </c:pt>
                <c:pt idx="20748" formatCode="0.00E+00">
                  <c:v>3.22756E-3</c:v>
                </c:pt>
                <c:pt idx="20749" formatCode="0.00E+00">
                  <c:v>3.2283899999999998E-3</c:v>
                </c:pt>
                <c:pt idx="20750" formatCode="0.00E+00">
                  <c:v>3.2392100000000002E-3</c:v>
                </c:pt>
                <c:pt idx="20751" formatCode="0.00E+00">
                  <c:v>3.15825E-3</c:v>
                </c:pt>
                <c:pt idx="20752" formatCode="0.00E+00">
                  <c:v>3.2556099999999999E-3</c:v>
                </c:pt>
                <c:pt idx="20753" formatCode="0.00E+00">
                  <c:v>3.1017800000000002E-3</c:v>
                </c:pt>
                <c:pt idx="20754" formatCode="0.00E+00">
                  <c:v>3.2375099999999999E-3</c:v>
                </c:pt>
                <c:pt idx="20755" formatCode="0.00E+00">
                  <c:v>3.0985800000000001E-3</c:v>
                </c:pt>
                <c:pt idx="20756" formatCode="0.00E+00">
                  <c:v>3.1560500000000001E-3</c:v>
                </c:pt>
                <c:pt idx="20757" formatCode="0.00E+00">
                  <c:v>3.1488100000000002E-3</c:v>
                </c:pt>
                <c:pt idx="20758" formatCode="0.00E+00">
                  <c:v>3.03872E-3</c:v>
                </c:pt>
                <c:pt idx="20759" formatCode="0.00E+00">
                  <c:v>3.1966899999999999E-3</c:v>
                </c:pt>
                <c:pt idx="20760" formatCode="0.00E+00">
                  <c:v>2.9634100000000001E-3</c:v>
                </c:pt>
                <c:pt idx="20761" formatCode="0.00E+00">
                  <c:v>3.16818E-3</c:v>
                </c:pt>
                <c:pt idx="20762" formatCode="0.00E+00">
                  <c:v>2.9825099999999998E-3</c:v>
                </c:pt>
                <c:pt idx="20763" formatCode="0.00E+00">
                  <c:v>3.0506299999999999E-3</c:v>
                </c:pt>
                <c:pt idx="20764" formatCode="0.00E+00">
                  <c:v>3.0622399999999999E-3</c:v>
                </c:pt>
                <c:pt idx="20765" formatCode="0.00E+00">
                  <c:v>2.9186699999999999E-3</c:v>
                </c:pt>
                <c:pt idx="20766" formatCode="0.00E+00">
                  <c:v>3.1025200000000001E-3</c:v>
                </c:pt>
                <c:pt idx="20767" formatCode="0.00E+00">
                  <c:v>2.86368E-3</c:v>
                </c:pt>
                <c:pt idx="20768" formatCode="0.00E+00">
                  <c:v>3.0408599999999998E-3</c:v>
                </c:pt>
                <c:pt idx="20769" formatCode="0.00E+00">
                  <c:v>2.9020199999999999E-3</c:v>
                </c:pt>
                <c:pt idx="20770" formatCode="0.00E+00">
                  <c:v>2.9176599999999999E-3</c:v>
                </c:pt>
                <c:pt idx="20771" formatCode="0.00E+00">
                  <c:v>2.9543199999999999E-3</c:v>
                </c:pt>
                <c:pt idx="20772" formatCode="0.00E+00">
                  <c:v>2.8286399999999999E-3</c:v>
                </c:pt>
                <c:pt idx="20773" formatCode="0.00E+00">
                  <c:v>2.9389400000000001E-3</c:v>
                </c:pt>
                <c:pt idx="20774" formatCode="0.00E+00">
                  <c:v>2.8184299999999998E-3</c:v>
                </c:pt>
                <c:pt idx="20775" formatCode="0.00E+00">
                  <c:v>2.8592000000000001E-3</c:v>
                </c:pt>
                <c:pt idx="20776" formatCode="0.00E+00">
                  <c:v>2.8301699999999999E-3</c:v>
                </c:pt>
                <c:pt idx="20777" formatCode="0.00E+00">
                  <c:v>2.7906200000000002E-3</c:v>
                </c:pt>
                <c:pt idx="20778" formatCode="0.00E+00">
                  <c:v>2.7917800000000002E-3</c:v>
                </c:pt>
                <c:pt idx="20779" formatCode="0.00E+00">
                  <c:v>2.7822599999999999E-3</c:v>
                </c:pt>
                <c:pt idx="20780" formatCode="0.00E+00">
                  <c:v>2.70828E-3</c:v>
                </c:pt>
                <c:pt idx="20781" formatCode="0.00E+00">
                  <c:v>2.7832899999999999E-3</c:v>
                </c:pt>
                <c:pt idx="20782" formatCode="0.00E+00">
                  <c:v>2.6596499999999999E-3</c:v>
                </c:pt>
                <c:pt idx="20783" formatCode="0.00E+00">
                  <c:v>2.7134099999999999E-3</c:v>
                </c:pt>
                <c:pt idx="20784" formatCode="0.00E+00">
                  <c:v>2.6954499999999998E-3</c:v>
                </c:pt>
                <c:pt idx="20785" formatCode="0.00E+00">
                  <c:v>2.5747700000000001E-3</c:v>
                </c:pt>
                <c:pt idx="20786" formatCode="0.00E+00">
                  <c:v>2.75034E-3</c:v>
                </c:pt>
                <c:pt idx="20787" formatCode="0.00E+00">
                  <c:v>2.4737399999999999E-3</c:v>
                </c:pt>
                <c:pt idx="20788" formatCode="0.00E+00">
                  <c:v>2.7080099999999998E-3</c:v>
                </c:pt>
                <c:pt idx="20789" formatCode="0.00E+00">
                  <c:v>2.50359E-3</c:v>
                </c:pt>
                <c:pt idx="20790" formatCode="0.00E+00">
                  <c:v>2.5373100000000001E-3</c:v>
                </c:pt>
                <c:pt idx="20791" formatCode="0.00E+00">
                  <c:v>2.6196100000000001E-3</c:v>
                </c:pt>
                <c:pt idx="20792" formatCode="0.00E+00">
                  <c:v>2.3516499999999998E-3</c:v>
                </c:pt>
                <c:pt idx="20793" formatCode="0.00E+00">
                  <c:v>2.6699100000000002E-3</c:v>
                </c:pt>
                <c:pt idx="20794" formatCode="0.00E+00">
                  <c:v>2.2986899999999999E-3</c:v>
                </c:pt>
                <c:pt idx="20795" formatCode="0.00E+00">
                  <c:v>2.55201E-3</c:v>
                </c:pt>
                <c:pt idx="20796" formatCode="0.00E+00">
                  <c:v>2.3974999999999999E-3</c:v>
                </c:pt>
                <c:pt idx="20797" formatCode="0.00E+00">
                  <c:v>2.3339300000000001E-3</c:v>
                </c:pt>
                <c:pt idx="20798" formatCode="0.00E+00">
                  <c:v>2.5125899999999999E-3</c:v>
                </c:pt>
                <c:pt idx="20799" formatCode="0.00E+00">
                  <c:v>2.1856699999999998E-3</c:v>
                </c:pt>
                <c:pt idx="20800" formatCode="0.00E+00">
                  <c:v>2.4920699999999999E-3</c:v>
                </c:pt>
                <c:pt idx="20801" formatCode="0.00E+00">
                  <c:v>2.1988699999999999E-3</c:v>
                </c:pt>
                <c:pt idx="20802" formatCode="0.00E+00">
                  <c:v>2.32972E-3</c:v>
                </c:pt>
                <c:pt idx="20803" formatCode="0.00E+00">
                  <c:v>2.2963800000000002E-3</c:v>
                </c:pt>
                <c:pt idx="20804" formatCode="0.00E+00">
                  <c:v>2.1594600000000002E-3</c:v>
                </c:pt>
                <c:pt idx="20805" formatCode="0.00E+00">
                  <c:v>2.32526E-3</c:v>
                </c:pt>
                <c:pt idx="20806" formatCode="0.00E+00">
                  <c:v>2.1011900000000002E-3</c:v>
                </c:pt>
                <c:pt idx="20807" formatCode="0.00E+00">
                  <c:v>2.2312500000000002E-3</c:v>
                </c:pt>
                <c:pt idx="20808" formatCode="0.00E+00">
                  <c:v>2.1351500000000002E-3</c:v>
                </c:pt>
                <c:pt idx="20809" formatCode="0.00E+00">
                  <c:v>2.1011599999999999E-3</c:v>
                </c:pt>
                <c:pt idx="20810" formatCode="0.00E+00">
                  <c:v>2.1420499999999999E-3</c:v>
                </c:pt>
                <c:pt idx="20811" formatCode="0.00E+00">
                  <c:v>2.04485E-3</c:v>
                </c:pt>
                <c:pt idx="20812" formatCode="0.00E+00">
                  <c:v>2.0598700000000001E-3</c:v>
                </c:pt>
                <c:pt idx="20813" formatCode="0.00E+00">
                  <c:v>2.0583300000000001E-3</c:v>
                </c:pt>
                <c:pt idx="20814" formatCode="0.00E+00">
                  <c:v>1.95039E-3</c:v>
                </c:pt>
                <c:pt idx="20815" formatCode="0.00E+00">
                  <c:v>2.0348699999999998E-3</c:v>
                </c:pt>
                <c:pt idx="20816" formatCode="0.00E+00">
                  <c:v>1.9169899999999999E-3</c:v>
                </c:pt>
                <c:pt idx="20817" formatCode="0.00E+00">
                  <c:v>1.91497E-3</c:v>
                </c:pt>
                <c:pt idx="20818" formatCode="0.00E+00">
                  <c:v>1.9624299999999998E-3</c:v>
                </c:pt>
                <c:pt idx="20819" formatCode="0.00E+00">
                  <c:v>1.76548E-3</c:v>
                </c:pt>
                <c:pt idx="20820" formatCode="0.00E+00">
                  <c:v>1.9716899999999999E-3</c:v>
                </c:pt>
                <c:pt idx="20821" formatCode="0.00E+00">
                  <c:v>1.7108799999999999E-3</c:v>
                </c:pt>
                <c:pt idx="20822" formatCode="0.00E+00">
                  <c:v>1.8528799999999999E-3</c:v>
                </c:pt>
                <c:pt idx="20823" formatCode="0.00E+00">
                  <c:v>1.7787499999999999E-3</c:v>
                </c:pt>
                <c:pt idx="20824" formatCode="0.00E+00">
                  <c:v>1.6533299999999999E-3</c:v>
                </c:pt>
                <c:pt idx="20825" formatCode="0.00E+00">
                  <c:v>1.85311E-3</c:v>
                </c:pt>
                <c:pt idx="20826" formatCode="0.00E+00">
                  <c:v>1.52213E-3</c:v>
                </c:pt>
                <c:pt idx="20827" formatCode="0.00E+00">
                  <c:v>1.79886E-3</c:v>
                </c:pt>
                <c:pt idx="20828" formatCode="0.00E+00">
                  <c:v>1.54378E-3</c:v>
                </c:pt>
                <c:pt idx="20829" formatCode="0.00E+00">
                  <c:v>1.60994E-3</c:v>
                </c:pt>
                <c:pt idx="20830" formatCode="0.00E+00">
                  <c:v>1.6424600000000001E-3</c:v>
                </c:pt>
                <c:pt idx="20831" formatCode="0.00E+00">
                  <c:v>1.4214E-3</c:v>
                </c:pt>
                <c:pt idx="20832" formatCode="0.00E+00">
                  <c:v>1.6648699999999999E-3</c:v>
                </c:pt>
                <c:pt idx="20833" formatCode="0.00E+00">
                  <c:v>1.36027E-3</c:v>
                </c:pt>
                <c:pt idx="20834" formatCode="0.00E+00">
                  <c:v>1.5433000000000001E-3</c:v>
                </c:pt>
                <c:pt idx="20835" formatCode="0.00E+00">
                  <c:v>1.4142200000000001E-3</c:v>
                </c:pt>
                <c:pt idx="20836" formatCode="0.00E+00">
                  <c:v>1.36282E-3</c:v>
                </c:pt>
                <c:pt idx="20837" formatCode="0.00E+00">
                  <c:v>1.4572999999999999E-3</c:v>
                </c:pt>
                <c:pt idx="20838" formatCode="0.00E+00">
                  <c:v>1.25359E-3</c:v>
                </c:pt>
                <c:pt idx="20839" formatCode="0.00E+00">
                  <c:v>1.39408E-3</c:v>
                </c:pt>
                <c:pt idx="20840" formatCode="0.00E+00">
                  <c:v>1.24912E-3</c:v>
                </c:pt>
                <c:pt idx="20841" formatCode="0.00E+00">
                  <c:v>1.25865E-3</c:v>
                </c:pt>
                <c:pt idx="20842" formatCode="0.00E+00">
                  <c:v>1.26443E-3</c:v>
                </c:pt>
                <c:pt idx="20843" formatCode="0.00E+00">
                  <c:v>1.1552800000000001E-3</c:v>
                </c:pt>
                <c:pt idx="20844" formatCode="0.00E+00">
                  <c:v>1.20849E-3</c:v>
                </c:pt>
                <c:pt idx="20845" formatCode="0.00E+00">
                  <c:v>1.1312399999999999E-3</c:v>
                </c:pt>
                <c:pt idx="20846" formatCode="0.00E+00">
                  <c:v>1.0922E-3</c:v>
                </c:pt>
                <c:pt idx="20847" formatCode="0.00E+00">
                  <c:v>1.12725E-3</c:v>
                </c:pt>
                <c:pt idx="20848" formatCode="0.00E+00">
                  <c:v>1.00175E-3</c:v>
                </c:pt>
                <c:pt idx="20849" formatCode="0.00E+00">
                  <c:v>1.0601300000000001E-3</c:v>
                </c:pt>
                <c:pt idx="20850" formatCode="0.00E+00">
                  <c:v>9.8742600000000002E-4</c:v>
                </c:pt>
                <c:pt idx="20851" formatCode="0.00E+00">
                  <c:v>9.30045E-4</c:v>
                </c:pt>
                <c:pt idx="20852" formatCode="0.00E+00">
                  <c:v>9.9915500000000005E-4</c:v>
                </c:pt>
                <c:pt idx="20853" formatCode="0.00E+00">
                  <c:v>8.1924299999999999E-4</c:v>
                </c:pt>
                <c:pt idx="20854" formatCode="0.00E+00">
                  <c:v>9.4815100000000005E-4</c:v>
                </c:pt>
                <c:pt idx="20855" formatCode="0.00E+00">
                  <c:v>7.9376499999999999E-4</c:v>
                </c:pt>
                <c:pt idx="20856" formatCode="0.00E+00">
                  <c:v>8.14802E-4</c:v>
                </c:pt>
                <c:pt idx="20857" formatCode="0.00E+00">
                  <c:v>8.2208300000000004E-4</c:v>
                </c:pt>
                <c:pt idx="20858" formatCode="0.00E+00">
                  <c:v>6.7192399999999996E-4</c:v>
                </c:pt>
                <c:pt idx="20859" formatCode="0.00E+00">
                  <c:v>8.1113500000000005E-4</c:v>
                </c:pt>
                <c:pt idx="20860" formatCode="0.00E+00">
                  <c:v>6.0367699999999995E-4</c:v>
                </c:pt>
                <c:pt idx="20861" formatCode="0.00E+00">
                  <c:v>7.1112499999999995E-4</c:v>
                </c:pt>
                <c:pt idx="20862" formatCode="0.00E+00">
                  <c:v>6.1187100000000005E-4</c:v>
                </c:pt>
                <c:pt idx="20863" formatCode="0.00E+00">
                  <c:v>5.66476E-4</c:v>
                </c:pt>
                <c:pt idx="20864" formatCode="0.00E+00">
                  <c:v>6.20413E-4</c:v>
                </c:pt>
                <c:pt idx="20865" formatCode="0.00E+00">
                  <c:v>4.6194399999999999E-4</c:v>
                </c:pt>
                <c:pt idx="20866" formatCode="0.00E+00">
                  <c:v>5.6269200000000005E-4</c:v>
                </c:pt>
                <c:pt idx="20867" formatCode="0.00E+00">
                  <c:v>4.2851800000000002E-4</c:v>
                </c:pt>
                <c:pt idx="20868" formatCode="0.00E+00">
                  <c:v>4.4892499999999998E-4</c:v>
                </c:pt>
                <c:pt idx="20869" formatCode="0.00E+00">
                  <c:v>4.1997200000000001E-4</c:v>
                </c:pt>
                <c:pt idx="20870" formatCode="0.00E+00">
                  <c:v>3.4352699999999999E-4</c:v>
                </c:pt>
                <c:pt idx="20871" formatCode="0.00E+00">
                  <c:v>3.7486799999999999E-4</c:v>
                </c:pt>
                <c:pt idx="20872" formatCode="0.00E+00">
                  <c:v>2.8674400000000002E-4</c:v>
                </c:pt>
                <c:pt idx="20873" formatCode="0.00E+00">
                  <c:v>2.8526300000000001E-4</c:v>
                </c:pt>
                <c:pt idx="20874" formatCode="0.00E+00">
                  <c:v>2.5560999999999997E-4</c:v>
                </c:pt>
                <c:pt idx="20875" formatCode="0.00E+00">
                  <c:v>1.9548699999999999E-4</c:v>
                </c:pt>
                <c:pt idx="20876" formatCode="0.00E+00">
                  <c:v>2.0137099999999999E-4</c:v>
                </c:pt>
                <c:pt idx="20877" formatCode="0.00E+00">
                  <c:v>1.41998E-4</c:v>
                </c:pt>
                <c:pt idx="20878" formatCode="0.00E+00">
                  <c:v>1.1054500000000001E-4</c:v>
                </c:pt>
                <c:pt idx="20879" formatCode="0.00E+00">
                  <c:v>1.1075500000000001E-4</c:v>
                </c:pt>
                <c:pt idx="20880" formatCode="0.00E+00">
                  <c:v>1.7495599999999999E-5</c:v>
                </c:pt>
                <c:pt idx="20881" formatCode="0.00E+00">
                  <c:v>5.87818E-5</c:v>
                </c:pt>
                <c:pt idx="20882" formatCode="0.00E+00">
                  <c:v>-3.9556299999999999E-5</c:v>
                </c:pt>
                <c:pt idx="20883" formatCode="0.00E+00">
                  <c:v>-3.3643899999999998E-5</c:v>
                </c:pt>
                <c:pt idx="20884" formatCode="0.00E+00">
                  <c:v>-6.3788599999999994E-5</c:v>
                </c:pt>
                <c:pt idx="20885" formatCode="0.00E+00">
                  <c:v>-1.4156999999999999E-4</c:v>
                </c:pt>
                <c:pt idx="20886" formatCode="0.00E+00">
                  <c:v>-9.4020100000000005E-5</c:v>
                </c:pt>
                <c:pt idx="20887" formatCode="0.00E+00">
                  <c:v>-2.2434399999999999E-4</c:v>
                </c:pt>
                <c:pt idx="20888" formatCode="0.00E+00">
                  <c:v>-1.62425E-4</c:v>
                </c:pt>
                <c:pt idx="20889" formatCode="0.00E+00">
                  <c:v>-2.6765900000000001E-4</c:v>
                </c:pt>
                <c:pt idx="20890" formatCode="0.00E+00">
                  <c:v>-2.6436899999999998E-4</c:v>
                </c:pt>
                <c:pt idx="20891" formatCode="0.00E+00">
                  <c:v>-2.9207400000000002E-4</c:v>
                </c:pt>
                <c:pt idx="20892" formatCode="0.00E+00">
                  <c:v>-3.6856500000000001E-4</c:v>
                </c:pt>
                <c:pt idx="20893" formatCode="0.00E+00">
                  <c:v>-3.2923000000000002E-4</c:v>
                </c:pt>
                <c:pt idx="20894" formatCode="0.00E+00">
                  <c:v>-4.4896600000000002E-4</c:v>
                </c:pt>
                <c:pt idx="20895" formatCode="0.00E+00">
                  <c:v>-3.9483299999999998E-4</c:v>
                </c:pt>
                <c:pt idx="20896" formatCode="0.00E+00">
                  <c:v>-5.0162500000000001E-4</c:v>
                </c:pt>
                <c:pt idx="20897" formatCode="0.00E+00">
                  <c:v>-4.8358899999999998E-4</c:v>
                </c:pt>
                <c:pt idx="20898" formatCode="0.00E+00">
                  <c:v>-5.3941299999999998E-4</c:v>
                </c:pt>
                <c:pt idx="20899" formatCode="0.00E+00">
                  <c:v>-5.80392E-4</c:v>
                </c:pt>
                <c:pt idx="20900" formatCode="0.00E+00">
                  <c:v>-5.7816300000000003E-4</c:v>
                </c:pt>
                <c:pt idx="20901" formatCode="0.00E+00">
                  <c:v>-6.6938900000000005E-4</c:v>
                </c:pt>
                <c:pt idx="20902" formatCode="0.00E+00">
                  <c:v>-6.3051399999999999E-4</c:v>
                </c:pt>
                <c:pt idx="20903" formatCode="0.00E+00">
                  <c:v>-7.3969900000000002E-4</c:v>
                </c:pt>
                <c:pt idx="20904" formatCode="0.00E+00">
                  <c:v>-7.03643E-4</c:v>
                </c:pt>
                <c:pt idx="20905" formatCode="0.00E+00">
                  <c:v>-7.8908699999999995E-4</c:v>
                </c:pt>
                <c:pt idx="20906" formatCode="0.00E+00">
                  <c:v>-7.9418499999999999E-4</c:v>
                </c:pt>
                <c:pt idx="20907" formatCode="0.00E+00">
                  <c:v>-8.27975E-4</c:v>
                </c:pt>
                <c:pt idx="20908" formatCode="0.00E+00">
                  <c:v>-8.8773900000000002E-4</c:v>
                </c:pt>
                <c:pt idx="20909" formatCode="0.00E+00">
                  <c:v>-8.7419099999999997E-4</c:v>
                </c:pt>
                <c:pt idx="20910" formatCode="0.00E+00">
                  <c:v>-9.6738599999999998E-4</c:v>
                </c:pt>
                <c:pt idx="20911" formatCode="0.00E+00">
                  <c:v>-9.3844200000000005E-4</c:v>
                </c:pt>
                <c:pt idx="20912" formatCode="0.00E+00">
                  <c:v>-1.02845E-3</c:v>
                </c:pt>
                <c:pt idx="20913" formatCode="0.00E+00">
                  <c:v>-1.0168099999999999E-3</c:v>
                </c:pt>
                <c:pt idx="20914" formatCode="0.00E+00">
                  <c:v>-1.0804499999999999E-3</c:v>
                </c:pt>
                <c:pt idx="20915" formatCode="0.00E+00">
                  <c:v>-1.0979099999999999E-3</c:v>
                </c:pt>
                <c:pt idx="20916" formatCode="0.00E+00">
                  <c:v>-1.13353E-3</c:v>
                </c:pt>
                <c:pt idx="20917" formatCode="0.00E+00">
                  <c:v>-1.1774800000000001E-3</c:v>
                </c:pt>
                <c:pt idx="20918" formatCode="0.00E+00">
                  <c:v>-1.18793E-3</c:v>
                </c:pt>
                <c:pt idx="20919" formatCode="0.00E+00">
                  <c:v>-1.2592700000000001E-3</c:v>
                </c:pt>
                <c:pt idx="20920" formatCode="0.00E+00">
                  <c:v>-1.2402800000000001E-3</c:v>
                </c:pt>
                <c:pt idx="20921" formatCode="0.00E+00">
                  <c:v>-1.3404999999999999E-3</c:v>
                </c:pt>
                <c:pt idx="20922" formatCode="0.00E+00">
                  <c:v>-1.29907E-3</c:v>
                </c:pt>
                <c:pt idx="20923" formatCode="0.00E+00">
                  <c:v>-1.40478E-3</c:v>
                </c:pt>
                <c:pt idx="20924" formatCode="0.00E+00">
                  <c:v>-1.3825899999999999E-3</c:v>
                </c:pt>
                <c:pt idx="20925" formatCode="0.00E+00">
                  <c:v>-1.4391499999999999E-3</c:v>
                </c:pt>
                <c:pt idx="20926" formatCode="0.00E+00">
                  <c:v>-1.4936299999999999E-3</c:v>
                </c:pt>
                <c:pt idx="20927" formatCode="0.00E+00">
                  <c:v>-1.45806E-3</c:v>
                </c:pt>
                <c:pt idx="20928" formatCode="0.00E+00">
                  <c:v>-1.6022899999999999E-3</c:v>
                </c:pt>
                <c:pt idx="20929" formatCode="0.00E+00">
                  <c:v>-1.5025800000000001E-3</c:v>
                </c:pt>
                <c:pt idx="20930" formatCode="0.00E+00">
                  <c:v>-1.6671100000000001E-3</c:v>
                </c:pt>
                <c:pt idx="20931" formatCode="0.00E+00">
                  <c:v>-1.6018E-3</c:v>
                </c:pt>
                <c:pt idx="20932" formatCode="0.00E+00">
                  <c:v>-1.6783200000000001E-3</c:v>
                </c:pt>
                <c:pt idx="20933" formatCode="0.00E+00">
                  <c:v>-1.73654E-3</c:v>
                </c:pt>
                <c:pt idx="20934" formatCode="0.00E+00">
                  <c:v>-1.67942E-3</c:v>
                </c:pt>
                <c:pt idx="20935" formatCode="0.00E+00">
                  <c:v>-1.8502799999999999E-3</c:v>
                </c:pt>
                <c:pt idx="20936" formatCode="0.00E+00">
                  <c:v>-1.7289E-3</c:v>
                </c:pt>
                <c:pt idx="20937" formatCode="0.00E+00">
                  <c:v>-1.90062E-3</c:v>
                </c:pt>
                <c:pt idx="20938" formatCode="0.00E+00">
                  <c:v>-1.8422200000000001E-3</c:v>
                </c:pt>
                <c:pt idx="20939" formatCode="0.00E+00">
                  <c:v>-1.90468E-3</c:v>
                </c:pt>
                <c:pt idx="20940" formatCode="0.00E+00">
                  <c:v>-1.97525E-3</c:v>
                </c:pt>
                <c:pt idx="20941" formatCode="0.00E+00">
                  <c:v>-1.92059E-3</c:v>
                </c:pt>
                <c:pt idx="20942" formatCode="0.00E+00">
                  <c:v>-2.0681300000000001E-3</c:v>
                </c:pt>
                <c:pt idx="20943" formatCode="0.00E+00">
                  <c:v>-1.9891499999999999E-3</c:v>
                </c:pt>
                <c:pt idx="20944" formatCode="0.00E+00">
                  <c:v>-2.1080399999999998E-3</c:v>
                </c:pt>
                <c:pt idx="20945" formatCode="0.00E+00">
                  <c:v>-2.0955000000000001E-3</c:v>
                </c:pt>
                <c:pt idx="20946" formatCode="0.00E+00">
                  <c:v>-2.1339499999999999E-3</c:v>
                </c:pt>
                <c:pt idx="20947" formatCode="0.00E+00">
                  <c:v>-2.19192E-3</c:v>
                </c:pt>
                <c:pt idx="20948" formatCode="0.00E+00">
                  <c:v>-2.1882E-3</c:v>
                </c:pt>
                <c:pt idx="20949" formatCode="0.00E+00">
                  <c:v>-2.2558399999999998E-3</c:v>
                </c:pt>
                <c:pt idx="20950" formatCode="0.00E+00">
                  <c:v>-2.2689699999999999E-3</c:v>
                </c:pt>
                <c:pt idx="20951" formatCode="0.00E+00">
                  <c:v>-2.3086399999999998E-3</c:v>
                </c:pt>
                <c:pt idx="20952" formatCode="0.00E+00">
                  <c:v>-2.3405499999999998E-3</c:v>
                </c:pt>
                <c:pt idx="20953" formatCode="0.00E+00">
                  <c:v>-2.38215E-3</c:v>
                </c:pt>
                <c:pt idx="20954" formatCode="0.00E+00">
                  <c:v>-2.3872699999999999E-3</c:v>
                </c:pt>
                <c:pt idx="20955" formatCode="0.00E+00">
                  <c:v>-2.4713199999999999E-3</c:v>
                </c:pt>
                <c:pt idx="20956" formatCode="0.00E+00">
                  <c:v>-2.4362300000000002E-3</c:v>
                </c:pt>
                <c:pt idx="20957" formatCode="0.00E+00">
                  <c:v>-2.5379999999999999E-3</c:v>
                </c:pt>
                <c:pt idx="20958" formatCode="0.00E+00">
                  <c:v>-2.5244299999999998E-3</c:v>
                </c:pt>
                <c:pt idx="20959" formatCode="0.00E+00">
                  <c:v>-2.56317E-3</c:v>
                </c:pt>
                <c:pt idx="20960" formatCode="0.00E+00">
                  <c:v>-2.64423E-3</c:v>
                </c:pt>
                <c:pt idx="20961" formatCode="0.00E+00">
                  <c:v>-2.5787700000000002E-3</c:v>
                </c:pt>
                <c:pt idx="20962" formatCode="0.00E+00">
                  <c:v>-2.7421199999999998E-3</c:v>
                </c:pt>
                <c:pt idx="20963" formatCode="0.00E+00">
                  <c:v>-2.6410399999999999E-3</c:v>
                </c:pt>
                <c:pt idx="20964" formatCode="0.00E+00">
                  <c:v>-2.7770300000000002E-3</c:v>
                </c:pt>
                <c:pt idx="20965" formatCode="0.00E+00">
                  <c:v>-2.7638900000000002E-3</c:v>
                </c:pt>
                <c:pt idx="20966" formatCode="0.00E+00">
                  <c:v>-2.7704100000000001E-3</c:v>
                </c:pt>
                <c:pt idx="20967" formatCode="0.00E+00">
                  <c:v>-2.8969E-3</c:v>
                </c:pt>
                <c:pt idx="20968" formatCode="0.00E+00">
                  <c:v>-2.7910700000000001E-3</c:v>
                </c:pt>
                <c:pt idx="20969" formatCode="0.00E+00">
                  <c:v>-2.9749899999999998E-3</c:v>
                </c:pt>
                <c:pt idx="20970" formatCode="0.00E+00">
                  <c:v>-2.8813900000000002E-3</c:v>
                </c:pt>
                <c:pt idx="20971" formatCode="0.00E+00">
                  <c:v>-2.9865899999999999E-3</c:v>
                </c:pt>
                <c:pt idx="20972" formatCode="0.00E+00">
                  <c:v>-3.0136500000000001E-3</c:v>
                </c:pt>
                <c:pt idx="20973" formatCode="0.00E+00">
                  <c:v>-2.9874799999999998E-3</c:v>
                </c:pt>
                <c:pt idx="20974" formatCode="0.00E+00">
                  <c:v>-3.12079E-3</c:v>
                </c:pt>
                <c:pt idx="20975" formatCode="0.00E+00">
                  <c:v>-3.0382899999999999E-3</c:v>
                </c:pt>
                <c:pt idx="20976" formatCode="0.00E+00">
                  <c:v>-3.1679E-3</c:v>
                </c:pt>
                <c:pt idx="20977" formatCode="0.00E+00">
                  <c:v>-3.1421700000000001E-3</c:v>
                </c:pt>
                <c:pt idx="20978" formatCode="0.00E+00">
                  <c:v>-3.1857500000000002E-3</c:v>
                </c:pt>
                <c:pt idx="20979" formatCode="0.00E+00">
                  <c:v>-3.2479900000000001E-3</c:v>
                </c:pt>
                <c:pt idx="20980" formatCode="0.00E+00">
                  <c:v>-3.22822E-3</c:v>
                </c:pt>
                <c:pt idx="20981" formatCode="0.00E+00">
                  <c:v>-3.3123599999999999E-3</c:v>
                </c:pt>
                <c:pt idx="20982" formatCode="0.00E+00">
                  <c:v>-3.31073E-3</c:v>
                </c:pt>
                <c:pt idx="20983" formatCode="0.00E+00">
                  <c:v>-3.3472100000000002E-3</c:v>
                </c:pt>
                <c:pt idx="20984" formatCode="0.00E+00">
                  <c:v>-3.3987700000000002E-3</c:v>
                </c:pt>
                <c:pt idx="20985" formatCode="0.00E+00">
                  <c:v>-3.3983899999999998E-3</c:v>
                </c:pt>
                <c:pt idx="20986" formatCode="0.00E+00">
                  <c:v>-3.4553700000000001E-3</c:v>
                </c:pt>
                <c:pt idx="20987" formatCode="0.00E+00">
                  <c:v>-3.4849E-3</c:v>
                </c:pt>
                <c:pt idx="20988" formatCode="0.00E+00">
                  <c:v>-3.48832E-3</c:v>
                </c:pt>
                <c:pt idx="20989" formatCode="0.00E+00">
                  <c:v>-3.57625E-3</c:v>
                </c:pt>
                <c:pt idx="20990" formatCode="0.00E+00">
                  <c:v>-3.5400399999999999E-3</c:v>
                </c:pt>
                <c:pt idx="20991" formatCode="0.00E+00">
                  <c:v>-3.6305199999999999E-3</c:v>
                </c:pt>
                <c:pt idx="20992" formatCode="0.00E+00">
                  <c:v>-3.6317900000000002E-3</c:v>
                </c:pt>
                <c:pt idx="20993" formatCode="0.00E+00">
                  <c:v>-3.6487500000000001E-3</c:v>
                </c:pt>
                <c:pt idx="20994" formatCode="0.00E+00">
                  <c:v>-3.7372500000000001E-3</c:v>
                </c:pt>
                <c:pt idx="20995" formatCode="0.00E+00">
                  <c:v>-3.6783599999999999E-3</c:v>
                </c:pt>
                <c:pt idx="20996" formatCode="0.00E+00">
                  <c:v>-3.8087500000000001E-3</c:v>
                </c:pt>
                <c:pt idx="20997" formatCode="0.00E+00">
                  <c:v>-3.7563599999999998E-3</c:v>
                </c:pt>
                <c:pt idx="20998" formatCode="0.00E+00">
                  <c:v>-3.8331200000000002E-3</c:v>
                </c:pt>
                <c:pt idx="20999" formatCode="0.00E+00">
                  <c:v>-3.8686599999999999E-3</c:v>
                </c:pt>
                <c:pt idx="21000" formatCode="0.00E+00">
                  <c:v>-3.84819E-3</c:v>
                </c:pt>
                <c:pt idx="21001" formatCode="0.00E+00">
                  <c:v>-3.9626499999999999E-3</c:v>
                </c:pt>
                <c:pt idx="21002" formatCode="0.00E+00">
                  <c:v>-3.8988999999999998E-3</c:v>
                </c:pt>
                <c:pt idx="21003" formatCode="0.00E+00">
                  <c:v>-4.0083799999999998E-3</c:v>
                </c:pt>
                <c:pt idx="21004" formatCode="0.00E+00">
                  <c:v>-3.9928999999999997E-3</c:v>
                </c:pt>
                <c:pt idx="21005" formatCode="0.00E+00">
                  <c:v>-4.0269199999999998E-3</c:v>
                </c:pt>
                <c:pt idx="21006" formatCode="0.00E+00">
                  <c:v>-4.0871099999999997E-3</c:v>
                </c:pt>
                <c:pt idx="21007" formatCode="0.00E+00">
                  <c:v>-4.0638599999999999E-3</c:v>
                </c:pt>
                <c:pt idx="21008" formatCode="0.00E+00">
                  <c:v>-4.15936E-3</c:v>
                </c:pt>
                <c:pt idx="21009" formatCode="0.00E+00">
                  <c:v>-4.1553199999999997E-3</c:v>
                </c:pt>
                <c:pt idx="21010" formatCode="0.00E+00">
                  <c:v>-4.2054800000000002E-3</c:v>
                </c:pt>
                <c:pt idx="21011" formatCode="0.00E+00">
                  <c:v>-4.2349600000000003E-3</c:v>
                </c:pt>
                <c:pt idx="21012" formatCode="0.00E+00">
                  <c:v>-4.2282800000000001E-3</c:v>
                </c:pt>
                <c:pt idx="21013" formatCode="0.00E+00">
                  <c:v>-4.2780200000000004E-3</c:v>
                </c:pt>
                <c:pt idx="21014" formatCode="0.00E+00">
                  <c:v>-4.2818600000000002E-3</c:v>
                </c:pt>
                <c:pt idx="21015" formatCode="0.00E+00">
                  <c:v>-4.3016199999999999E-3</c:v>
                </c:pt>
                <c:pt idx="21016" formatCode="0.00E+00">
                  <c:v>-4.34718E-3</c:v>
                </c:pt>
                <c:pt idx="21017" formatCode="0.00E+00">
                  <c:v>-4.3296699999999999E-3</c:v>
                </c:pt>
                <c:pt idx="21018" formatCode="0.00E+00">
                  <c:v>-4.3923699999999996E-3</c:v>
                </c:pt>
                <c:pt idx="21019" formatCode="0.00E+00">
                  <c:v>-4.3875099999999998E-3</c:v>
                </c:pt>
                <c:pt idx="21020" formatCode="0.00E+00">
                  <c:v>-4.4103399999999996E-3</c:v>
                </c:pt>
                <c:pt idx="21021" formatCode="0.00E+00">
                  <c:v>-4.45993E-3</c:v>
                </c:pt>
                <c:pt idx="21022" formatCode="0.00E+00">
                  <c:v>-4.4263200000000001E-3</c:v>
                </c:pt>
                <c:pt idx="21023" formatCode="0.00E+00">
                  <c:v>-4.5141699999999996E-3</c:v>
                </c:pt>
                <c:pt idx="21024" formatCode="0.00E+00">
                  <c:v>-4.4711300000000002E-3</c:v>
                </c:pt>
                <c:pt idx="21025" formatCode="0.00E+00">
                  <c:v>-4.53485E-3</c:v>
                </c:pt>
                <c:pt idx="21026" formatCode="0.00E+00">
                  <c:v>-4.5436699999999997E-3</c:v>
                </c:pt>
                <c:pt idx="21027" formatCode="0.00E+00">
                  <c:v>-4.54186E-3</c:v>
                </c:pt>
                <c:pt idx="21028" formatCode="0.00E+00">
                  <c:v>-4.6151400000000002E-3</c:v>
                </c:pt>
                <c:pt idx="21029" formatCode="0.00E+00">
                  <c:v>-4.5677000000000001E-3</c:v>
                </c:pt>
                <c:pt idx="21030" formatCode="0.00E+00">
                  <c:v>-4.6572499999999999E-3</c:v>
                </c:pt>
                <c:pt idx="21031" formatCode="0.00E+00">
                  <c:v>-4.62204E-3</c:v>
                </c:pt>
                <c:pt idx="21032" formatCode="0.00E+00">
                  <c:v>-4.6725200000000003E-3</c:v>
                </c:pt>
                <c:pt idx="21033" formatCode="0.00E+00">
                  <c:v>-4.6888700000000004E-3</c:v>
                </c:pt>
                <c:pt idx="21034" formatCode="0.00E+00">
                  <c:v>-4.68674E-3</c:v>
                </c:pt>
                <c:pt idx="21035" formatCode="0.00E+00">
                  <c:v>-4.7441799999999998E-3</c:v>
                </c:pt>
                <c:pt idx="21036" formatCode="0.00E+00">
                  <c:v>-4.71916E-3</c:v>
                </c:pt>
                <c:pt idx="21037" formatCode="0.00E+00">
                  <c:v>-4.7813700000000001E-3</c:v>
                </c:pt>
                <c:pt idx="21038" formatCode="0.00E+00">
                  <c:v>-4.76809E-3</c:v>
                </c:pt>
                <c:pt idx="21039" formatCode="0.00E+00">
                  <c:v>-4.8103800000000004E-3</c:v>
                </c:pt>
                <c:pt idx="21040" formatCode="0.00E+00">
                  <c:v>-4.8176699999999996E-3</c:v>
                </c:pt>
                <c:pt idx="21041" formatCode="0.00E+00">
                  <c:v>-4.8414E-3</c:v>
                </c:pt>
                <c:pt idx="21042" formatCode="0.00E+00">
                  <c:v>-4.8613500000000004E-3</c:v>
                </c:pt>
                <c:pt idx="21043" formatCode="0.00E+00">
                  <c:v>-4.8745899999999998E-3</c:v>
                </c:pt>
                <c:pt idx="21044" formatCode="0.00E+00">
                  <c:v>-4.9005400000000001E-3</c:v>
                </c:pt>
                <c:pt idx="21045" formatCode="0.00E+00">
                  <c:v>-4.9028199999999996E-3</c:v>
                </c:pt>
                <c:pt idx="21046" formatCode="0.00E+00">
                  <c:v>-4.9488600000000002E-3</c:v>
                </c:pt>
                <c:pt idx="21047" formatCode="0.00E+00">
                  <c:v>-4.9468300000000002E-3</c:v>
                </c:pt>
                <c:pt idx="21048" formatCode="0.00E+00">
                  <c:v>-5.0061999999999997E-3</c:v>
                </c:pt>
                <c:pt idx="21049" formatCode="0.00E+00">
                  <c:v>-4.9858599999999999E-3</c:v>
                </c:pt>
                <c:pt idx="21050" formatCode="0.00E+00">
                  <c:v>-5.0227199999999996E-3</c:v>
                </c:pt>
                <c:pt idx="21051" formatCode="0.00E+00">
                  <c:v>-5.0157300000000004E-3</c:v>
                </c:pt>
                <c:pt idx="21052" formatCode="0.00E+00">
                  <c:v>-5.0235000000000002E-3</c:v>
                </c:pt>
                <c:pt idx="21053" formatCode="0.00E+00">
                  <c:v>-5.0550500000000002E-3</c:v>
                </c:pt>
                <c:pt idx="21054" formatCode="0.00E+00">
                  <c:v>-5.0263E-3</c:v>
                </c:pt>
                <c:pt idx="21055" formatCode="0.00E+00">
                  <c:v>-5.0856499999999997E-3</c:v>
                </c:pt>
                <c:pt idx="21056" formatCode="0.00E+00">
                  <c:v>-5.0421600000000004E-3</c:v>
                </c:pt>
                <c:pt idx="21057" formatCode="0.00E+00">
                  <c:v>-5.0997500000000001E-3</c:v>
                </c:pt>
                <c:pt idx="21058" formatCode="0.00E+00">
                  <c:v>-5.0760400000000004E-3</c:v>
                </c:pt>
                <c:pt idx="21059" formatCode="0.00E+00">
                  <c:v>-5.1009699999999998E-3</c:v>
                </c:pt>
                <c:pt idx="21060" formatCode="0.00E+00">
                  <c:v>-5.1182299999999997E-3</c:v>
                </c:pt>
                <c:pt idx="21061" formatCode="0.00E+00">
                  <c:v>-5.0989499999999997E-3</c:v>
                </c:pt>
                <c:pt idx="21062" formatCode="0.00E+00">
                  <c:v>-5.1526799999999998E-3</c:v>
                </c:pt>
                <c:pt idx="21063" formatCode="0.00E+00">
                  <c:v>-5.1058099999999997E-3</c:v>
                </c:pt>
                <c:pt idx="21064" formatCode="0.00E+00">
                  <c:v>-5.1717300000000003E-3</c:v>
                </c:pt>
                <c:pt idx="21065" formatCode="0.00E+00">
                  <c:v>-5.12957E-3</c:v>
                </c:pt>
                <c:pt idx="21066" formatCode="0.00E+00">
                  <c:v>-5.1746300000000004E-3</c:v>
                </c:pt>
                <c:pt idx="21067" formatCode="0.00E+00">
                  <c:v>-5.1675699999999998E-3</c:v>
                </c:pt>
                <c:pt idx="21068" formatCode="0.00E+00">
                  <c:v>-5.1692800000000001E-3</c:v>
                </c:pt>
                <c:pt idx="21069" formatCode="0.00E+00">
                  <c:v>-5.2093199999999999E-3</c:v>
                </c:pt>
                <c:pt idx="21070" formatCode="0.00E+00">
                  <c:v>-5.1682400000000002E-3</c:v>
                </c:pt>
                <c:pt idx="21071" formatCode="0.00E+00">
                  <c:v>-5.2373699999999999E-3</c:v>
                </c:pt>
                <c:pt idx="21072" formatCode="0.00E+00">
                  <c:v>-5.1822500000000002E-3</c:v>
                </c:pt>
                <c:pt idx="21073" formatCode="0.00E+00">
                  <c:v>-5.2431600000000002E-3</c:v>
                </c:pt>
                <c:pt idx="21074" formatCode="0.00E+00">
                  <c:v>-5.2158400000000002E-3</c:v>
                </c:pt>
                <c:pt idx="21075" formatCode="0.00E+00">
                  <c:v>-5.2332100000000003E-3</c:v>
                </c:pt>
                <c:pt idx="21076" formatCode="0.00E+00">
                  <c:v>-5.2572900000000004E-3</c:v>
                </c:pt>
                <c:pt idx="21077" formatCode="0.00E+00">
                  <c:v>-5.22566E-3</c:v>
                </c:pt>
                <c:pt idx="21078" formatCode="0.00E+00">
                  <c:v>-5.2887699999999999E-3</c:v>
                </c:pt>
                <c:pt idx="21079" formatCode="0.00E+00">
                  <c:v>-5.2374400000000003E-3</c:v>
                </c:pt>
                <c:pt idx="21080" formatCode="0.00E+00">
                  <c:v>-5.2982799999999998E-3</c:v>
                </c:pt>
                <c:pt idx="21081" formatCode="0.00E+00">
                  <c:v>-5.26671E-3</c:v>
                </c:pt>
                <c:pt idx="21082" formatCode="0.00E+00">
                  <c:v>-5.2914499999999996E-3</c:v>
                </c:pt>
                <c:pt idx="21083" formatCode="0.00E+00">
                  <c:v>-5.3003700000000004E-3</c:v>
                </c:pt>
                <c:pt idx="21084" formatCode="0.00E+00">
                  <c:v>-5.28671E-3</c:v>
                </c:pt>
                <c:pt idx="21085" formatCode="0.00E+00">
                  <c:v>-5.3241499999999997E-3</c:v>
                </c:pt>
                <c:pt idx="21086" formatCode="0.00E+00">
                  <c:v>-5.2949099999999999E-3</c:v>
                </c:pt>
                <c:pt idx="21087" formatCode="0.00E+00">
                  <c:v>-5.3362399999999999E-3</c:v>
                </c:pt>
                <c:pt idx="21088" formatCode="0.00E+00">
                  <c:v>-5.3142199999999997E-3</c:v>
                </c:pt>
                <c:pt idx="21089" formatCode="0.00E+00">
                  <c:v>-5.34426E-3</c:v>
                </c:pt>
                <c:pt idx="21090" formatCode="0.00E+00">
                  <c:v>-5.3333900000000004E-3</c:v>
                </c:pt>
                <c:pt idx="21091" formatCode="0.00E+00">
                  <c:v>-5.3510600000000004E-3</c:v>
                </c:pt>
                <c:pt idx="21092" formatCode="0.00E+00">
                  <c:v>-5.3495900000000004E-3</c:v>
                </c:pt>
                <c:pt idx="21093" formatCode="0.00E+00">
                  <c:v>-5.3550799999999999E-3</c:v>
                </c:pt>
                <c:pt idx="21094" formatCode="0.00E+00">
                  <c:v>-5.3687199999999996E-3</c:v>
                </c:pt>
                <c:pt idx="21095" formatCode="0.00E+00">
                  <c:v>-5.3537000000000003E-3</c:v>
                </c:pt>
                <c:pt idx="21096" formatCode="0.00E+00">
                  <c:v>-5.3914499999999999E-3</c:v>
                </c:pt>
                <c:pt idx="21097" formatCode="0.00E+00">
                  <c:v>-5.3547300000000003E-3</c:v>
                </c:pt>
                <c:pt idx="21098" formatCode="0.00E+00">
                  <c:v>-5.4079999999999996E-3</c:v>
                </c:pt>
                <c:pt idx="21099" formatCode="0.00E+00">
                  <c:v>-5.3707199999999998E-3</c:v>
                </c:pt>
                <c:pt idx="21100" formatCode="0.00E+00">
                  <c:v>-5.4051999999999998E-3</c:v>
                </c:pt>
                <c:pt idx="21101" formatCode="0.00E+00">
                  <c:v>-5.40311E-3</c:v>
                </c:pt>
                <c:pt idx="21102" formatCode="0.00E+00">
                  <c:v>-5.3873200000000001E-3</c:v>
                </c:pt>
                <c:pt idx="21103" formatCode="0.00E+00">
                  <c:v>-5.4362600000000001E-3</c:v>
                </c:pt>
                <c:pt idx="21104" formatCode="0.00E+00">
                  <c:v>-5.3775699999999999E-3</c:v>
                </c:pt>
                <c:pt idx="21105" formatCode="0.00E+00">
                  <c:v>-5.44897E-3</c:v>
                </c:pt>
                <c:pt idx="21106" formatCode="0.00E+00">
                  <c:v>-5.3955000000000001E-3</c:v>
                </c:pt>
                <c:pt idx="21107" formatCode="0.00E+00">
                  <c:v>-5.4354399999999997E-3</c:v>
                </c:pt>
                <c:pt idx="21108" formatCode="0.00E+00">
                  <c:v>-5.4350099999999997E-3</c:v>
                </c:pt>
                <c:pt idx="21109" formatCode="0.00E+00">
                  <c:v>-5.4143500000000001E-3</c:v>
                </c:pt>
                <c:pt idx="21110" formatCode="0.00E+00">
                  <c:v>-5.4682899999999998E-3</c:v>
                </c:pt>
                <c:pt idx="21111" formatCode="0.00E+00">
                  <c:v>-5.4103800000000002E-3</c:v>
                </c:pt>
                <c:pt idx="21112" formatCode="0.00E+00">
                  <c:v>-5.4718199999999996E-3</c:v>
                </c:pt>
                <c:pt idx="21113" formatCode="0.00E+00">
                  <c:v>-5.4306900000000002E-3</c:v>
                </c:pt>
                <c:pt idx="21114" formatCode="0.00E+00">
                  <c:v>-5.4536400000000001E-3</c:v>
                </c:pt>
                <c:pt idx="21115" formatCode="0.00E+00">
                  <c:v>-5.4606000000000003E-3</c:v>
                </c:pt>
                <c:pt idx="21116" formatCode="0.00E+00">
                  <c:v>-5.43992E-3</c:v>
                </c:pt>
                <c:pt idx="21117" formatCode="0.00E+00">
                  <c:v>-5.4768899999999999E-3</c:v>
                </c:pt>
                <c:pt idx="21118" formatCode="0.00E+00">
                  <c:v>-5.4469100000000001E-3</c:v>
                </c:pt>
                <c:pt idx="21119" formatCode="0.00E+00">
                  <c:v>-5.4752999999999998E-3</c:v>
                </c:pt>
                <c:pt idx="21120" formatCode="0.00E+00">
                  <c:v>-5.4663100000000003E-3</c:v>
                </c:pt>
                <c:pt idx="21121" formatCode="0.00E+00">
                  <c:v>-5.4689500000000002E-3</c:v>
                </c:pt>
                <c:pt idx="21122" formatCode="0.00E+00">
                  <c:v>-5.4763199999999998E-3</c:v>
                </c:pt>
                <c:pt idx="21123" formatCode="0.00E+00">
                  <c:v>-5.4722199999999999E-3</c:v>
                </c:pt>
                <c:pt idx="21124" formatCode="0.00E+00">
                  <c:v>-5.4732000000000001E-3</c:v>
                </c:pt>
                <c:pt idx="21125" formatCode="0.00E+00">
                  <c:v>-5.4835099999999996E-3</c:v>
                </c:pt>
                <c:pt idx="21126" formatCode="0.00E+00">
                  <c:v>-5.4705800000000001E-3</c:v>
                </c:pt>
                <c:pt idx="21127" formatCode="0.00E+00">
                  <c:v>-5.4872699999999998E-3</c:v>
                </c:pt>
                <c:pt idx="21128" formatCode="0.00E+00">
                  <c:v>-5.48256E-3</c:v>
                </c:pt>
                <c:pt idx="21129" formatCode="0.00E+00">
                  <c:v>-5.4785299999999997E-3</c:v>
                </c:pt>
                <c:pt idx="21130" formatCode="0.00E+00">
                  <c:v>-5.5028200000000003E-3</c:v>
                </c:pt>
                <c:pt idx="21131" formatCode="0.00E+00">
                  <c:v>-5.4679400000000001E-3</c:v>
                </c:pt>
                <c:pt idx="21132" formatCode="0.00E+00">
                  <c:v>-5.50959E-3</c:v>
                </c:pt>
                <c:pt idx="21133" formatCode="0.00E+00">
                  <c:v>-5.47366E-3</c:v>
                </c:pt>
                <c:pt idx="21134" formatCode="0.00E+00">
                  <c:v>-5.4950499999999996E-3</c:v>
                </c:pt>
                <c:pt idx="21135" formatCode="0.00E+00">
                  <c:v>-5.4964300000000001E-3</c:v>
                </c:pt>
                <c:pt idx="21136" formatCode="0.00E+00">
                  <c:v>-5.4727700000000001E-3</c:v>
                </c:pt>
                <c:pt idx="21137" formatCode="0.00E+00">
                  <c:v>-5.5160399999999998E-3</c:v>
                </c:pt>
                <c:pt idx="21138" formatCode="0.00E+00">
                  <c:v>-5.4672599999999998E-3</c:v>
                </c:pt>
                <c:pt idx="21139" formatCode="0.00E+00">
                  <c:v>-5.5144399999999998E-3</c:v>
                </c:pt>
                <c:pt idx="21140" formatCode="0.00E+00">
                  <c:v>-5.4843000000000001E-3</c:v>
                </c:pt>
                <c:pt idx="21141" formatCode="0.00E+00">
                  <c:v>-5.4925699999999996E-3</c:v>
                </c:pt>
                <c:pt idx="21142" formatCode="0.00E+00">
                  <c:v>-5.5058299999999998E-3</c:v>
                </c:pt>
                <c:pt idx="21143" formatCode="0.00E+00">
                  <c:v>-5.4740199999999996E-3</c:v>
                </c:pt>
                <c:pt idx="21144" formatCode="0.00E+00">
                  <c:v>-5.5116200000000001E-3</c:v>
                </c:pt>
                <c:pt idx="21145" formatCode="0.00E+00">
                  <c:v>-5.4755300000000002E-3</c:v>
                </c:pt>
                <c:pt idx="21146" formatCode="0.00E+00">
                  <c:v>-5.4983000000000002E-3</c:v>
                </c:pt>
                <c:pt idx="21147" formatCode="0.00E+00">
                  <c:v>-5.4911099999999996E-3</c:v>
                </c:pt>
                <c:pt idx="21148" formatCode="0.00E+00">
                  <c:v>-5.4840699999999997E-3</c:v>
                </c:pt>
                <c:pt idx="21149" formatCode="0.00E+00">
                  <c:v>-5.50068E-3</c:v>
                </c:pt>
                <c:pt idx="21150" formatCode="0.00E+00">
                  <c:v>-5.4820299999999997E-3</c:v>
                </c:pt>
                <c:pt idx="21151" formatCode="0.00E+00">
                  <c:v>-5.4919599999999997E-3</c:v>
                </c:pt>
                <c:pt idx="21152" formatCode="0.00E+00">
                  <c:v>-5.4889200000000004E-3</c:v>
                </c:pt>
                <c:pt idx="21153" formatCode="0.00E+00">
                  <c:v>-5.4778500000000003E-3</c:v>
                </c:pt>
                <c:pt idx="21154" formatCode="0.00E+00">
                  <c:v>-5.4901200000000002E-3</c:v>
                </c:pt>
                <c:pt idx="21155" formatCode="0.00E+00">
                  <c:v>-5.4751499999999998E-3</c:v>
                </c:pt>
                <c:pt idx="21156" formatCode="0.00E+00">
                  <c:v>-5.4775800000000001E-3</c:v>
                </c:pt>
                <c:pt idx="21157" formatCode="0.00E+00">
                  <c:v>-5.4853899999999997E-3</c:v>
                </c:pt>
                <c:pt idx="21158" formatCode="0.00E+00">
                  <c:v>-5.4624199999999999E-3</c:v>
                </c:pt>
                <c:pt idx="21159" formatCode="0.00E+00">
                  <c:v>-5.4916499999999998E-3</c:v>
                </c:pt>
                <c:pt idx="21160" formatCode="0.00E+00">
                  <c:v>-5.45905E-3</c:v>
                </c:pt>
                <c:pt idx="21161" formatCode="0.00E+00">
                  <c:v>-5.4785600000000004E-3</c:v>
                </c:pt>
                <c:pt idx="21162" formatCode="0.00E+00">
                  <c:v>-5.4697399999999998E-3</c:v>
                </c:pt>
                <c:pt idx="21163" formatCode="0.00E+00">
                  <c:v>-5.4528099999999998E-3</c:v>
                </c:pt>
                <c:pt idx="21164" formatCode="0.00E+00">
                  <c:v>-5.4804700000000003E-3</c:v>
                </c:pt>
                <c:pt idx="21165" formatCode="0.00E+00">
                  <c:v>-5.43583E-3</c:v>
                </c:pt>
                <c:pt idx="21166" formatCode="0.00E+00">
                  <c:v>-5.4754799999999996E-3</c:v>
                </c:pt>
                <c:pt idx="21167" formatCode="0.00E+00">
                  <c:v>-5.4399000000000001E-3</c:v>
                </c:pt>
                <c:pt idx="21168" formatCode="0.00E+00">
                  <c:v>-5.4543400000000002E-3</c:v>
                </c:pt>
                <c:pt idx="21169" formatCode="0.00E+00">
                  <c:v>-5.4554299999999998E-3</c:v>
                </c:pt>
                <c:pt idx="21170" formatCode="0.00E+00">
                  <c:v>-5.4316199999999999E-3</c:v>
                </c:pt>
                <c:pt idx="21171" formatCode="0.00E+00">
                  <c:v>-5.4613099999999996E-3</c:v>
                </c:pt>
                <c:pt idx="21172" formatCode="0.00E+00">
                  <c:v>-5.4201600000000003E-3</c:v>
                </c:pt>
                <c:pt idx="21173" formatCode="0.00E+00">
                  <c:v>-5.4480700000000002E-3</c:v>
                </c:pt>
                <c:pt idx="21174" formatCode="0.00E+00">
                  <c:v>-5.4218799999999996E-3</c:v>
                </c:pt>
                <c:pt idx="21175" formatCode="0.00E+00">
                  <c:v>-5.4268299999999997E-3</c:v>
                </c:pt>
                <c:pt idx="21176" formatCode="0.00E+00">
                  <c:v>-5.4259E-3</c:v>
                </c:pt>
                <c:pt idx="21177" formatCode="0.00E+00">
                  <c:v>-5.4112800000000001E-3</c:v>
                </c:pt>
                <c:pt idx="21178" formatCode="0.00E+00">
                  <c:v>-5.4226999999999999E-3</c:v>
                </c:pt>
                <c:pt idx="21179" formatCode="0.00E+00">
                  <c:v>-5.4054300000000001E-3</c:v>
                </c:pt>
                <c:pt idx="21180" formatCode="0.00E+00">
                  <c:v>-5.4134099999999996E-3</c:v>
                </c:pt>
                <c:pt idx="21181" formatCode="0.00E+00">
                  <c:v>-5.3997899999999998E-3</c:v>
                </c:pt>
                <c:pt idx="21182" formatCode="0.00E+00">
                  <c:v>-5.4025000000000002E-3</c:v>
                </c:pt>
                <c:pt idx="21183" formatCode="0.00E+00">
                  <c:v>-5.3883100000000003E-3</c:v>
                </c:pt>
                <c:pt idx="21184" formatCode="0.00E+00">
                  <c:v>-5.3940999999999998E-3</c:v>
                </c:pt>
                <c:pt idx="21185" formatCode="0.00E+00">
                  <c:v>-5.3766400000000002E-3</c:v>
                </c:pt>
                <c:pt idx="21186" formatCode="0.00E+00">
                  <c:v>-5.3831499999999997E-3</c:v>
                </c:pt>
                <c:pt idx="21187" formatCode="0.00E+00">
                  <c:v>-5.3720800000000004E-3</c:v>
                </c:pt>
                <c:pt idx="21188" formatCode="0.00E+00">
                  <c:v>-5.3661100000000003E-3</c:v>
                </c:pt>
                <c:pt idx="21189" formatCode="0.00E+00">
                  <c:v>-5.3750600000000001E-3</c:v>
                </c:pt>
                <c:pt idx="21190" formatCode="0.00E+00">
                  <c:v>-5.3467799999999998E-3</c:v>
                </c:pt>
                <c:pt idx="21191" formatCode="0.00E+00">
                  <c:v>-5.3721799999999998E-3</c:v>
                </c:pt>
                <c:pt idx="21192" formatCode="0.00E+00">
                  <c:v>-5.3331000000000003E-3</c:v>
                </c:pt>
                <c:pt idx="21193" formatCode="0.00E+00">
                  <c:v>-5.3548800000000002E-3</c:v>
                </c:pt>
                <c:pt idx="21194" formatCode="0.00E+00">
                  <c:v>-5.3322100000000004E-3</c:v>
                </c:pt>
                <c:pt idx="21195" formatCode="0.00E+00">
                  <c:v>-5.3270100000000001E-3</c:v>
                </c:pt>
                <c:pt idx="21196" formatCode="0.00E+00">
                  <c:v>-5.3368499999999998E-3</c:v>
                </c:pt>
                <c:pt idx="21197" formatCode="0.00E+00">
                  <c:v>-5.3018500000000003E-3</c:v>
                </c:pt>
                <c:pt idx="21198" formatCode="0.00E+00">
                  <c:v>-5.3353799999999998E-3</c:v>
                </c:pt>
                <c:pt idx="21199" formatCode="0.00E+00">
                  <c:v>-5.2913200000000004E-3</c:v>
                </c:pt>
                <c:pt idx="21200" formatCode="0.00E+00">
                  <c:v>-5.3185899999999998E-3</c:v>
                </c:pt>
                <c:pt idx="21201" formatCode="0.00E+00">
                  <c:v>-5.2909599999999999E-3</c:v>
                </c:pt>
                <c:pt idx="21202" formatCode="0.00E+00">
                  <c:v>-5.2896899999999997E-3</c:v>
                </c:pt>
                <c:pt idx="21203" formatCode="0.00E+00">
                  <c:v>-5.2923500000000004E-3</c:v>
                </c:pt>
                <c:pt idx="21204" formatCode="0.00E+00">
                  <c:v>-5.2627000000000004E-3</c:v>
                </c:pt>
                <c:pt idx="21205" formatCode="0.00E+00">
                  <c:v>-5.2863399999999996E-3</c:v>
                </c:pt>
                <c:pt idx="21206" formatCode="0.00E+00">
                  <c:v>-5.24611E-3</c:v>
                </c:pt>
                <c:pt idx="21207" formatCode="0.00E+00">
                  <c:v>-5.2713400000000002E-3</c:v>
                </c:pt>
                <c:pt idx="21208" formatCode="0.00E+00">
                  <c:v>-5.2418600000000001E-3</c:v>
                </c:pt>
                <c:pt idx="21209" formatCode="0.00E+00">
                  <c:v>-5.25079E-3</c:v>
                </c:pt>
                <c:pt idx="21210" formatCode="0.00E+00">
                  <c:v>-5.24012E-3</c:v>
                </c:pt>
                <c:pt idx="21211" formatCode="0.00E+00">
                  <c:v>-5.2259000000000003E-3</c:v>
                </c:pt>
                <c:pt idx="21212" formatCode="0.00E+00">
                  <c:v>-5.2338799999999998E-3</c:v>
                </c:pt>
                <c:pt idx="21213" formatCode="0.00E+00">
                  <c:v>-5.2034400000000001E-3</c:v>
                </c:pt>
                <c:pt idx="21214" formatCode="0.00E+00">
                  <c:v>-5.2215600000000001E-3</c:v>
                </c:pt>
                <c:pt idx="21215" formatCode="0.00E+00">
                  <c:v>-5.1869300000000002E-3</c:v>
                </c:pt>
                <c:pt idx="21216" formatCode="0.00E+00">
                  <c:v>-5.2031200000000003E-3</c:v>
                </c:pt>
                <c:pt idx="21217" formatCode="0.00E+00">
                  <c:v>-5.1792100000000001E-3</c:v>
                </c:pt>
                <c:pt idx="21218" formatCode="0.00E+00">
                  <c:v>-5.1820900000000003E-3</c:v>
                </c:pt>
                <c:pt idx="21219" formatCode="0.00E+00">
                  <c:v>-5.1762700000000002E-3</c:v>
                </c:pt>
                <c:pt idx="21220" formatCode="0.00E+00">
                  <c:v>-5.1581300000000004E-3</c:v>
                </c:pt>
                <c:pt idx="21221" formatCode="0.00E+00">
                  <c:v>-5.1689600000000002E-3</c:v>
                </c:pt>
                <c:pt idx="21222" formatCode="0.00E+00">
                  <c:v>-5.1358300000000001E-3</c:v>
                </c:pt>
                <c:pt idx="21223" formatCode="0.00E+00">
                  <c:v>-5.1533999999999998E-3</c:v>
                </c:pt>
                <c:pt idx="21224" formatCode="0.00E+00">
                  <c:v>-5.1199000000000001E-3</c:v>
                </c:pt>
                <c:pt idx="21225" formatCode="0.00E+00">
                  <c:v>-5.1302600000000002E-3</c:v>
                </c:pt>
                <c:pt idx="21226" formatCode="0.00E+00">
                  <c:v>-5.1113799999999996E-3</c:v>
                </c:pt>
                <c:pt idx="21227" formatCode="0.00E+00">
                  <c:v>-5.1060200000000002E-3</c:v>
                </c:pt>
                <c:pt idx="21228" formatCode="0.00E+00">
                  <c:v>-5.10664E-3</c:v>
                </c:pt>
                <c:pt idx="21229" formatCode="0.00E+00">
                  <c:v>-5.0837900000000004E-3</c:v>
                </c:pt>
                <c:pt idx="21230" formatCode="0.00E+00">
                  <c:v>-5.0967699999999996E-3</c:v>
                </c:pt>
                <c:pt idx="21231" formatCode="0.00E+00">
                  <c:v>-5.0639200000000004E-3</c:v>
                </c:pt>
                <c:pt idx="21232" formatCode="0.00E+00">
                  <c:v>-5.07801E-3</c:v>
                </c:pt>
                <c:pt idx="21233" formatCode="0.00E+00">
                  <c:v>-5.04749E-3</c:v>
                </c:pt>
                <c:pt idx="21234" formatCode="0.00E+00">
                  <c:v>-5.0525099999999996E-3</c:v>
                </c:pt>
                <c:pt idx="21235" formatCode="0.00E+00">
                  <c:v>-5.0361199999999998E-3</c:v>
                </c:pt>
                <c:pt idx="21236" formatCode="0.00E+00">
                  <c:v>-5.0258000000000004E-3</c:v>
                </c:pt>
                <c:pt idx="21237" formatCode="0.00E+00">
                  <c:v>-5.0292699999999997E-3</c:v>
                </c:pt>
                <c:pt idx="21238" formatCode="0.00E+00">
                  <c:v>-5.0019499999999998E-3</c:v>
                </c:pt>
                <c:pt idx="21239" formatCode="0.00E+00">
                  <c:v>-5.0190499999999997E-3</c:v>
                </c:pt>
                <c:pt idx="21240" formatCode="0.00E+00">
                  <c:v>-4.9823599999999999E-3</c:v>
                </c:pt>
                <c:pt idx="21241" formatCode="0.00E+00">
                  <c:v>-4.9983199999999997E-3</c:v>
                </c:pt>
                <c:pt idx="21242" formatCode="0.00E+00">
                  <c:v>-4.9688299999999996E-3</c:v>
                </c:pt>
                <c:pt idx="21243" formatCode="0.00E+00">
                  <c:v>-4.9674000000000003E-3</c:v>
                </c:pt>
                <c:pt idx="21244" formatCode="0.00E+00">
                  <c:v>-4.9600699999999996E-3</c:v>
                </c:pt>
                <c:pt idx="21245" formatCode="0.00E+00">
                  <c:v>-4.9354300000000002E-3</c:v>
                </c:pt>
                <c:pt idx="21246" formatCode="0.00E+00">
                  <c:v>-4.9509799999999998E-3</c:v>
                </c:pt>
                <c:pt idx="21247" formatCode="0.00E+00">
                  <c:v>-4.9134599999999997E-3</c:v>
                </c:pt>
                <c:pt idx="21248" formatCode="0.00E+00">
                  <c:v>-4.9334499999999998E-3</c:v>
                </c:pt>
                <c:pt idx="21249" formatCode="0.00E+00">
                  <c:v>-4.9020499999999998E-3</c:v>
                </c:pt>
                <c:pt idx="21250" formatCode="0.00E+00">
                  <c:v>-4.9048299999999998E-3</c:v>
                </c:pt>
                <c:pt idx="21251" formatCode="0.00E+00">
                  <c:v>-4.8938200000000001E-3</c:v>
                </c:pt>
                <c:pt idx="21252" formatCode="0.00E+00">
                  <c:v>-4.87267E-3</c:v>
                </c:pt>
                <c:pt idx="21253" formatCode="0.00E+00">
                  <c:v>-4.8797500000000004E-3</c:v>
                </c:pt>
                <c:pt idx="21254" formatCode="0.00E+00">
                  <c:v>-4.8473600000000002E-3</c:v>
                </c:pt>
                <c:pt idx="21255" formatCode="0.00E+00">
                  <c:v>-4.8578600000000003E-3</c:v>
                </c:pt>
                <c:pt idx="21256" formatCode="0.00E+00">
                  <c:v>-4.83308E-3</c:v>
                </c:pt>
                <c:pt idx="21257" formatCode="0.00E+00">
                  <c:v>-4.8331700000000003E-3</c:v>
                </c:pt>
                <c:pt idx="21258" formatCode="0.00E+00">
                  <c:v>-4.8218599999999999E-3</c:v>
                </c:pt>
                <c:pt idx="21259" formatCode="0.00E+00">
                  <c:v>-4.8096500000000004E-3</c:v>
                </c:pt>
                <c:pt idx="21260" formatCode="0.00E+00">
                  <c:v>-4.8048300000000004E-3</c:v>
                </c:pt>
                <c:pt idx="21261" formatCode="0.00E+00">
                  <c:v>-4.7880700000000002E-3</c:v>
                </c:pt>
                <c:pt idx="21262" formatCode="0.00E+00">
                  <c:v>-4.7817399999999996E-3</c:v>
                </c:pt>
                <c:pt idx="21263" formatCode="0.00E+00">
                  <c:v>-4.7659800000000004E-3</c:v>
                </c:pt>
                <c:pt idx="21264" formatCode="0.00E+00">
                  <c:v>-4.7592900000000002E-3</c:v>
                </c:pt>
                <c:pt idx="21265" formatCode="0.00E+00">
                  <c:v>-4.7432999999999998E-3</c:v>
                </c:pt>
                <c:pt idx="21266" formatCode="0.00E+00">
                  <c:v>-4.7421800000000004E-3</c:v>
                </c:pt>
                <c:pt idx="21267" formatCode="0.00E+00">
                  <c:v>-4.7224199999999997E-3</c:v>
                </c:pt>
                <c:pt idx="21268" formatCode="0.00E+00">
                  <c:v>-4.7242200000000003E-3</c:v>
                </c:pt>
                <c:pt idx="21269" formatCode="0.00E+00">
                  <c:v>-4.7051799999999998E-3</c:v>
                </c:pt>
                <c:pt idx="21270" formatCode="0.00E+00">
                  <c:v>-4.6984399999999999E-3</c:v>
                </c:pt>
                <c:pt idx="21271" formatCode="0.00E+00">
                  <c:v>-4.6903600000000002E-3</c:v>
                </c:pt>
                <c:pt idx="21272" formatCode="0.00E+00">
                  <c:v>-4.6666199999999998E-3</c:v>
                </c:pt>
                <c:pt idx="21273" formatCode="0.00E+00">
                  <c:v>-4.6729500000000004E-3</c:v>
                </c:pt>
                <c:pt idx="21274" formatCode="0.00E+00">
                  <c:v>-4.6406599999999996E-3</c:v>
                </c:pt>
                <c:pt idx="21275" formatCode="0.00E+00">
                  <c:v>-4.6518200000000001E-3</c:v>
                </c:pt>
                <c:pt idx="21276" formatCode="0.00E+00">
                  <c:v>-4.62919E-3</c:v>
                </c:pt>
                <c:pt idx="21277" formatCode="0.00E+00">
                  <c:v>-4.6254499999999997E-3</c:v>
                </c:pt>
                <c:pt idx="21278" formatCode="0.00E+00">
                  <c:v>-4.62248E-3</c:v>
                </c:pt>
                <c:pt idx="21279" formatCode="0.00E+00">
                  <c:v>-4.5982999999999996E-3</c:v>
                </c:pt>
                <c:pt idx="21280" formatCode="0.00E+00">
                  <c:v>-4.6089299999999998E-3</c:v>
                </c:pt>
                <c:pt idx="21281" formatCode="0.00E+00">
                  <c:v>-4.57764E-3</c:v>
                </c:pt>
                <c:pt idx="21282" formatCode="0.00E+00">
                  <c:v>-4.5832599999999996E-3</c:v>
                </c:pt>
                <c:pt idx="21283" formatCode="0.00E+00">
                  <c:v>-4.5634200000000003E-3</c:v>
                </c:pt>
                <c:pt idx="21284" formatCode="0.00E+00">
                  <c:v>-4.55383E-3</c:v>
                </c:pt>
                <c:pt idx="21285" formatCode="0.00E+00">
                  <c:v>-4.5515199999999999E-3</c:v>
                </c:pt>
                <c:pt idx="21286" formatCode="0.00E+00">
                  <c:v>-4.5315499999999996E-3</c:v>
                </c:pt>
                <c:pt idx="21287" formatCode="0.00E+00">
                  <c:v>-4.5338799999999997E-3</c:v>
                </c:pt>
                <c:pt idx="21288" formatCode="0.00E+00">
                  <c:v>-4.5164999999999997E-3</c:v>
                </c:pt>
                <c:pt idx="21289" formatCode="0.00E+00">
                  <c:v>-4.5107899999999998E-3</c:v>
                </c:pt>
                <c:pt idx="21290" formatCode="0.00E+00">
                  <c:v>-4.5016700000000002E-3</c:v>
                </c:pt>
                <c:pt idx="21291" formatCode="0.00E+00">
                  <c:v>-4.4878399999999999E-3</c:v>
                </c:pt>
                <c:pt idx="21292" formatCode="0.00E+00">
                  <c:v>-4.4791700000000002E-3</c:v>
                </c:pt>
                <c:pt idx="21293" formatCode="0.00E+00">
                  <c:v>-4.4689200000000004E-3</c:v>
                </c:pt>
                <c:pt idx="21294" formatCode="0.00E+00">
                  <c:v>-4.4540999999999999E-3</c:v>
                </c:pt>
                <c:pt idx="21295" formatCode="0.00E+00">
                  <c:v>-4.45335E-3</c:v>
                </c:pt>
                <c:pt idx="21296" formatCode="0.00E+00">
                  <c:v>-4.4342799999999996E-3</c:v>
                </c:pt>
                <c:pt idx="21297" formatCode="0.00E+00">
                  <c:v>-4.43246E-3</c:v>
                </c:pt>
                <c:pt idx="21298" formatCode="0.00E+00">
                  <c:v>-4.42137E-3</c:v>
                </c:pt>
                <c:pt idx="21299" formatCode="0.00E+00">
                  <c:v>-4.4057599999999999E-3</c:v>
                </c:pt>
                <c:pt idx="21300" formatCode="0.00E+00">
                  <c:v>-4.40939E-3</c:v>
                </c:pt>
                <c:pt idx="21301" formatCode="0.00E+00">
                  <c:v>-4.3793499999999997E-3</c:v>
                </c:pt>
                <c:pt idx="21302" formatCode="0.00E+00">
                  <c:v>-4.38822E-3</c:v>
                </c:pt>
                <c:pt idx="21303" formatCode="0.00E+00">
                  <c:v>-4.3614999999999999E-3</c:v>
                </c:pt>
                <c:pt idx="21304" formatCode="0.00E+00">
                  <c:v>-4.35959E-3</c:v>
                </c:pt>
                <c:pt idx="21305" formatCode="0.00E+00">
                  <c:v>-4.3524999999999996E-3</c:v>
                </c:pt>
                <c:pt idx="21306" formatCode="0.00E+00">
                  <c:v>-4.3302499999999999E-3</c:v>
                </c:pt>
                <c:pt idx="21307" formatCode="0.00E+00">
                  <c:v>-4.3408400000000003E-3</c:v>
                </c:pt>
                <c:pt idx="21308" formatCode="0.00E+00">
                  <c:v>-4.3085199999999997E-3</c:v>
                </c:pt>
                <c:pt idx="21309" formatCode="0.00E+00">
                  <c:v>-4.31942E-3</c:v>
                </c:pt>
                <c:pt idx="21310" formatCode="0.00E+00">
                  <c:v>-4.2947899999999997E-3</c:v>
                </c:pt>
                <c:pt idx="21311" formatCode="0.00E+00">
                  <c:v>-4.2885900000000001E-3</c:v>
                </c:pt>
                <c:pt idx="21312" formatCode="0.00E+00">
                  <c:v>-4.2817999999999997E-3</c:v>
                </c:pt>
                <c:pt idx="21313" formatCode="0.00E+00">
                  <c:v>-4.2613E-3</c:v>
                </c:pt>
                <c:pt idx="21314" formatCode="0.00E+00">
                  <c:v>-4.2674699999999998E-3</c:v>
                </c:pt>
                <c:pt idx="21315" formatCode="0.00E+00">
                  <c:v>-4.2441400000000004E-3</c:v>
                </c:pt>
                <c:pt idx="21316" formatCode="0.00E+00">
                  <c:v>-4.2476800000000002E-3</c:v>
                </c:pt>
                <c:pt idx="21317" formatCode="0.00E+00">
                  <c:v>-4.2312900000000004E-3</c:v>
                </c:pt>
                <c:pt idx="21318" formatCode="0.00E+00">
                  <c:v>-4.2268100000000001E-3</c:v>
                </c:pt>
                <c:pt idx="21319" formatCode="0.00E+00">
                  <c:v>-4.2172499999999996E-3</c:v>
                </c:pt>
                <c:pt idx="21320" formatCode="0.00E+00">
                  <c:v>-4.2073800000000001E-3</c:v>
                </c:pt>
                <c:pt idx="21321" formatCode="0.00E+00">
                  <c:v>-4.1981199999999996E-3</c:v>
                </c:pt>
                <c:pt idx="21322" formatCode="0.00E+00">
                  <c:v>-4.1878799999999997E-3</c:v>
                </c:pt>
                <c:pt idx="21323" formatCode="0.00E+00">
                  <c:v>-4.1798900000000003E-3</c:v>
                </c:pt>
                <c:pt idx="21324" formatCode="0.00E+00">
                  <c:v>-4.1676700000000001E-3</c:v>
                </c:pt>
                <c:pt idx="21325" formatCode="0.00E+00">
                  <c:v>-4.1653699999999998E-3</c:v>
                </c:pt>
                <c:pt idx="21326" formatCode="0.00E+00">
                  <c:v>-4.14621E-3</c:v>
                </c:pt>
                <c:pt idx="21327" formatCode="0.00E+00">
                  <c:v>-4.1511999999999999E-3</c:v>
                </c:pt>
                <c:pt idx="21328" formatCode="0.00E+00">
                  <c:v>-4.1285799999999998E-3</c:v>
                </c:pt>
                <c:pt idx="21329" formatCode="0.00E+00">
                  <c:v>-4.1315400000000004E-3</c:v>
                </c:pt>
                <c:pt idx="21330" formatCode="0.00E+00">
                  <c:v>-4.1157499999999996E-3</c:v>
                </c:pt>
                <c:pt idx="21331" formatCode="0.00E+00">
                  <c:v>-4.1038699999999999E-3</c:v>
                </c:pt>
                <c:pt idx="21332" formatCode="0.00E+00">
                  <c:v>-4.1051799999999999E-3</c:v>
                </c:pt>
                <c:pt idx="21333" formatCode="0.00E+00">
                  <c:v>-4.0773500000000004E-3</c:v>
                </c:pt>
                <c:pt idx="21334" formatCode="0.00E+00">
                  <c:v>-4.0909199999999996E-3</c:v>
                </c:pt>
                <c:pt idx="21335" formatCode="0.00E+00">
                  <c:v>-4.0591999999999998E-3</c:v>
                </c:pt>
                <c:pt idx="21336" formatCode="0.00E+00">
                  <c:v>-4.0678700000000003E-3</c:v>
                </c:pt>
                <c:pt idx="21337" formatCode="0.00E+00">
                  <c:v>-4.0502899999999998E-3</c:v>
                </c:pt>
                <c:pt idx="21338" formatCode="0.00E+00">
                  <c:v>-4.0399399999999997E-3</c:v>
                </c:pt>
                <c:pt idx="21339" formatCode="0.00E+00">
                  <c:v>-4.0425799999999996E-3</c:v>
                </c:pt>
                <c:pt idx="21340" formatCode="0.00E+00">
                  <c:v>-4.0135400000000003E-3</c:v>
                </c:pt>
                <c:pt idx="21341" formatCode="0.00E+00">
                  <c:v>-4.0267999999999997E-3</c:v>
                </c:pt>
                <c:pt idx="21342" formatCode="0.00E+00">
                  <c:v>-3.9950000000000003E-3</c:v>
                </c:pt>
                <c:pt idx="21343" formatCode="0.00E+00">
                  <c:v>-4.00264E-3</c:v>
                </c:pt>
                <c:pt idx="21344" formatCode="0.00E+00">
                  <c:v>-3.9833100000000003E-3</c:v>
                </c:pt>
                <c:pt idx="21345" formatCode="0.00E+00">
                  <c:v>-3.97518E-3</c:v>
                </c:pt>
                <c:pt idx="21346" formatCode="0.00E+00">
                  <c:v>-3.9723800000000002E-3</c:v>
                </c:pt>
                <c:pt idx="21347" formatCode="0.00E+00">
                  <c:v>-3.9513899999999999E-3</c:v>
                </c:pt>
                <c:pt idx="21348" formatCode="0.00E+00">
                  <c:v>-3.9575699999999997E-3</c:v>
                </c:pt>
                <c:pt idx="21349" formatCode="0.00E+00">
                  <c:v>-3.9325300000000001E-3</c:v>
                </c:pt>
                <c:pt idx="21350" formatCode="0.00E+00">
                  <c:v>-3.9370400000000002E-3</c:v>
                </c:pt>
                <c:pt idx="21351" formatCode="0.00E+00">
                  <c:v>-3.9160100000000002E-3</c:v>
                </c:pt>
                <c:pt idx="21352" formatCode="0.00E+00">
                  <c:v>-3.9135000000000003E-3</c:v>
                </c:pt>
                <c:pt idx="21353" formatCode="0.00E+00">
                  <c:v>-3.8999999999999998E-3</c:v>
                </c:pt>
                <c:pt idx="21354" formatCode="0.00E+00">
                  <c:v>-3.8896400000000002E-3</c:v>
                </c:pt>
                <c:pt idx="21355" formatCode="0.00E+00">
                  <c:v>-3.88419E-3</c:v>
                </c:pt>
                <c:pt idx="21356" formatCode="0.00E+00">
                  <c:v>-3.8669799999999999E-3</c:v>
                </c:pt>
                <c:pt idx="21357" formatCode="0.00E+00">
                  <c:v>-3.86857E-3</c:v>
                </c:pt>
                <c:pt idx="21358" formatCode="0.00E+00">
                  <c:v>-3.8461799999999998E-3</c:v>
                </c:pt>
                <c:pt idx="21359" formatCode="0.00E+00">
                  <c:v>-3.85031E-3</c:v>
                </c:pt>
                <c:pt idx="21360" formatCode="0.00E+00">
                  <c:v>-3.8276500000000001E-3</c:v>
                </c:pt>
                <c:pt idx="21361" formatCode="0.00E+00">
                  <c:v>-3.82723E-3</c:v>
                </c:pt>
                <c:pt idx="21362" formatCode="0.00E+00">
                  <c:v>-3.8120900000000002E-3</c:v>
                </c:pt>
                <c:pt idx="21363" formatCode="0.00E+00">
                  <c:v>-3.8006300000000002E-3</c:v>
                </c:pt>
                <c:pt idx="21364" formatCode="0.00E+00">
                  <c:v>-3.7979899999999998E-3</c:v>
                </c:pt>
                <c:pt idx="21365" formatCode="0.00E+00">
                  <c:v>-3.7751400000000002E-3</c:v>
                </c:pt>
                <c:pt idx="21366" formatCode="0.00E+00">
                  <c:v>-3.7819199999999998E-3</c:v>
                </c:pt>
                <c:pt idx="21367" formatCode="0.00E+00">
                  <c:v>-3.7551500000000001E-3</c:v>
                </c:pt>
                <c:pt idx="21368" formatCode="0.00E+00">
                  <c:v>-3.7605999999999998E-3</c:v>
                </c:pt>
                <c:pt idx="21369" formatCode="0.00E+00">
                  <c:v>-3.7402999999999998E-3</c:v>
                </c:pt>
                <c:pt idx="21370" formatCode="0.00E+00">
                  <c:v>-3.73413E-3</c:v>
                </c:pt>
                <c:pt idx="21371" formatCode="0.00E+00">
                  <c:v>-3.7265599999999999E-3</c:v>
                </c:pt>
                <c:pt idx="21372" formatCode="0.00E+00">
                  <c:v>-3.7066600000000001E-3</c:v>
                </c:pt>
                <c:pt idx="21373" formatCode="0.00E+00">
                  <c:v>-3.7099799999999999E-3</c:v>
                </c:pt>
                <c:pt idx="21374" formatCode="0.00E+00">
                  <c:v>-3.68337E-3</c:v>
                </c:pt>
                <c:pt idx="21375" formatCode="0.00E+00">
                  <c:v>-3.6890400000000002E-3</c:v>
                </c:pt>
                <c:pt idx="21376" formatCode="0.00E+00">
                  <c:v>-3.6659700000000002E-3</c:v>
                </c:pt>
                <c:pt idx="21377" formatCode="0.00E+00">
                  <c:v>-3.6646700000000001E-3</c:v>
                </c:pt>
                <c:pt idx="21378" formatCode="0.00E+00">
                  <c:v>-3.65175E-3</c:v>
                </c:pt>
                <c:pt idx="21379" formatCode="0.00E+00">
                  <c:v>-3.6388200000000001E-3</c:v>
                </c:pt>
                <c:pt idx="21380" formatCode="0.00E+00">
                  <c:v>-3.6361499999999999E-3</c:v>
                </c:pt>
                <c:pt idx="21381" formatCode="0.00E+00">
                  <c:v>-3.61364E-3</c:v>
                </c:pt>
                <c:pt idx="21382" formatCode="0.00E+00">
                  <c:v>-3.6163699999999998E-3</c:v>
                </c:pt>
                <c:pt idx="21383" formatCode="0.00E+00">
                  <c:v>-3.5918199999999999E-3</c:v>
                </c:pt>
                <c:pt idx="21384" formatCode="0.00E+00">
                  <c:v>-3.5928399999999999E-3</c:v>
                </c:pt>
                <c:pt idx="21385" formatCode="0.00E+00">
                  <c:v>-3.5742399999999998E-3</c:v>
                </c:pt>
                <c:pt idx="21386" formatCode="0.00E+00">
                  <c:v>-3.56749E-3</c:v>
                </c:pt>
                <c:pt idx="21387" formatCode="0.00E+00">
                  <c:v>-3.55895E-3</c:v>
                </c:pt>
                <c:pt idx="21388" formatCode="0.00E+00">
                  <c:v>-3.5425700000000001E-3</c:v>
                </c:pt>
                <c:pt idx="21389" formatCode="0.00E+00">
                  <c:v>-3.5418699999999999E-3</c:v>
                </c:pt>
                <c:pt idx="21390" formatCode="0.00E+00">
                  <c:v>-3.5192299999999999E-3</c:v>
                </c:pt>
                <c:pt idx="21391" formatCode="0.00E+00">
                  <c:v>-3.51973E-3</c:v>
                </c:pt>
                <c:pt idx="21392" formatCode="0.00E+00">
                  <c:v>-3.4985799999999998E-3</c:v>
                </c:pt>
                <c:pt idx="21393" formatCode="0.00E+00">
                  <c:v>-3.4941899999999999E-3</c:v>
                </c:pt>
                <c:pt idx="21394" formatCode="0.00E+00">
                  <c:v>-3.4803899999999999E-3</c:v>
                </c:pt>
                <c:pt idx="21395" formatCode="0.00E+00">
                  <c:v>-3.4684799999999999E-3</c:v>
                </c:pt>
                <c:pt idx="21396" formatCode="0.00E+00">
                  <c:v>-3.4623200000000001E-3</c:v>
                </c:pt>
                <c:pt idx="21397" formatCode="0.00E+00">
                  <c:v>-3.4450800000000001E-3</c:v>
                </c:pt>
                <c:pt idx="21398" formatCode="0.00E+00">
                  <c:v>-3.4422599999999999E-3</c:v>
                </c:pt>
                <c:pt idx="21399" formatCode="0.00E+00">
                  <c:v>-3.42363E-3</c:v>
                </c:pt>
                <c:pt idx="21400" formatCode="0.00E+00">
                  <c:v>-3.4191400000000002E-3</c:v>
                </c:pt>
                <c:pt idx="21401" formatCode="0.00E+00">
                  <c:v>-3.4024300000000001E-3</c:v>
                </c:pt>
                <c:pt idx="21402" formatCode="0.00E+00">
                  <c:v>-3.3946699999999998E-3</c:v>
                </c:pt>
                <c:pt idx="21403" formatCode="0.00E+00">
                  <c:v>-3.3814000000000001E-3</c:v>
                </c:pt>
                <c:pt idx="21404" formatCode="0.00E+00">
                  <c:v>-3.37032E-3</c:v>
                </c:pt>
                <c:pt idx="21405" formatCode="0.00E+00">
                  <c:v>-3.3608499999999999E-3</c:v>
                </c:pt>
                <c:pt idx="21406" formatCode="0.00E+00">
                  <c:v>-3.3464200000000001E-3</c:v>
                </c:pt>
                <c:pt idx="21407" formatCode="0.00E+00">
                  <c:v>-3.3409500000000001E-3</c:v>
                </c:pt>
                <c:pt idx="21408" formatCode="0.00E+00">
                  <c:v>-3.3231200000000002E-3</c:v>
                </c:pt>
                <c:pt idx="21409" formatCode="0.00E+00">
                  <c:v>-3.3196499999999999E-3</c:v>
                </c:pt>
                <c:pt idx="21410" formatCode="0.00E+00">
                  <c:v>-3.3004699999999998E-3</c:v>
                </c:pt>
                <c:pt idx="21411" formatCode="0.00E+00">
                  <c:v>-3.2950800000000001E-3</c:v>
                </c:pt>
                <c:pt idx="21412" formatCode="0.00E+00">
                  <c:v>-3.27985E-3</c:v>
                </c:pt>
                <c:pt idx="21413" formatCode="0.00E+00">
                  <c:v>-3.26815E-3</c:v>
                </c:pt>
                <c:pt idx="21414" formatCode="0.00E+00">
                  <c:v>-3.26063E-3</c:v>
                </c:pt>
                <c:pt idx="21415" formatCode="0.00E+00">
                  <c:v>-3.2417800000000001E-3</c:v>
                </c:pt>
                <c:pt idx="21416" formatCode="0.00E+00">
                  <c:v>-3.2401299999999999E-3</c:v>
                </c:pt>
                <c:pt idx="21417" formatCode="0.00E+00">
                  <c:v>-3.2189900000000001E-3</c:v>
                </c:pt>
                <c:pt idx="21418" formatCode="0.00E+00">
                  <c:v>-3.2160700000000001E-3</c:v>
                </c:pt>
                <c:pt idx="21419" formatCode="0.00E+00">
                  <c:v>-3.1993999999999998E-3</c:v>
                </c:pt>
                <c:pt idx="21420" formatCode="0.00E+00">
                  <c:v>-3.18892E-3</c:v>
                </c:pt>
                <c:pt idx="21421" formatCode="0.00E+00">
                  <c:v>-3.1798E-3</c:v>
                </c:pt>
                <c:pt idx="21422" formatCode="0.00E+00">
                  <c:v>-3.1621100000000001E-3</c:v>
                </c:pt>
                <c:pt idx="21423" formatCode="0.00E+00">
                  <c:v>-3.15738E-3</c:v>
                </c:pt>
                <c:pt idx="21424" formatCode="0.00E+00">
                  <c:v>-3.1386000000000001E-3</c:v>
                </c:pt>
                <c:pt idx="21425" formatCode="0.00E+00">
                  <c:v>-3.1323700000000002E-3</c:v>
                </c:pt>
                <c:pt idx="21426" formatCode="0.00E+00">
                  <c:v>-3.11766E-3</c:v>
                </c:pt>
                <c:pt idx="21427" formatCode="0.00E+00">
                  <c:v>-3.1072399999999998E-3</c:v>
                </c:pt>
                <c:pt idx="21428" formatCode="0.00E+00">
                  <c:v>-3.0962799999999999E-3</c:v>
                </c:pt>
                <c:pt idx="21429" formatCode="0.00E+00">
                  <c:v>-3.0836599999999998E-3</c:v>
                </c:pt>
                <c:pt idx="21430" formatCode="0.00E+00">
                  <c:v>-3.07253E-3</c:v>
                </c:pt>
                <c:pt idx="21431" formatCode="0.00E+00">
                  <c:v>-3.0603200000000001E-3</c:v>
                </c:pt>
                <c:pt idx="21432" formatCode="0.00E+00">
                  <c:v>-3.0476800000000001E-3</c:v>
                </c:pt>
                <c:pt idx="21433" formatCode="0.00E+00">
                  <c:v>-3.0356099999999998E-3</c:v>
                </c:pt>
                <c:pt idx="21434" formatCode="0.00E+00">
                  <c:v>-3.0246700000000001E-3</c:v>
                </c:pt>
                <c:pt idx="21435" formatCode="0.00E+00">
                  <c:v>-3.0096099999999998E-3</c:v>
                </c:pt>
                <c:pt idx="21436" formatCode="0.00E+00">
                  <c:v>-3.0030999999999999E-3</c:v>
                </c:pt>
                <c:pt idx="21437" formatCode="0.00E+00">
                  <c:v>-2.98475E-3</c:v>
                </c:pt>
                <c:pt idx="21438" formatCode="0.00E+00">
                  <c:v>-2.9802800000000001E-3</c:v>
                </c:pt>
                <c:pt idx="21439" formatCode="0.00E+00">
                  <c:v>-2.9630300000000002E-3</c:v>
                </c:pt>
                <c:pt idx="21440" formatCode="0.00E+00">
                  <c:v>-2.9524099999999999E-3</c:v>
                </c:pt>
                <c:pt idx="21441" formatCode="0.00E+00">
                  <c:v>-2.9420100000000001E-3</c:v>
                </c:pt>
                <c:pt idx="21442" formatCode="0.00E+00">
                  <c:v>-2.9246799999999998E-3</c:v>
                </c:pt>
                <c:pt idx="21443" formatCode="0.00E+00">
                  <c:v>-2.9246300000000001E-3</c:v>
                </c:pt>
                <c:pt idx="21444" formatCode="0.00E+00">
                  <c:v>-2.8988899999999999E-3</c:v>
                </c:pt>
                <c:pt idx="21445" formatCode="0.00E+00">
                  <c:v>-2.8892700000000002E-3</c:v>
                </c:pt>
                <c:pt idx="21446" formatCode="0.00E+00">
                  <c:v>-2.8715099999999999E-3</c:v>
                </c:pt>
                <c:pt idx="21447" formatCode="0.00E+00">
                  <c:v>-2.9535099999999999E-3</c:v>
                </c:pt>
                <c:pt idx="21448" formatCode="0.00E+00">
                  <c:v>-2.9890400000000001E-3</c:v>
                </c:pt>
                <c:pt idx="21449" formatCode="0.00E+00">
                  <c:v>-2.96635E-3</c:v>
                </c:pt>
                <c:pt idx="21450" formatCode="0.00E+00">
                  <c:v>-3.0251700000000002E-3</c:v>
                </c:pt>
                <c:pt idx="21451" formatCode="0.00E+00">
                  <c:v>-2.9992500000000002E-3</c:v>
                </c:pt>
                <c:pt idx="21452" formatCode="0.00E+00">
                  <c:v>-3.03973E-3</c:v>
                </c:pt>
                <c:pt idx="21453" formatCode="0.00E+00">
                  <c:v>-3.04609E-3</c:v>
                </c:pt>
                <c:pt idx="21454" formatCode="0.00E+00">
                  <c:v>-3.04966E-3</c:v>
                </c:pt>
                <c:pt idx="21455" formatCode="0.00E+00">
                  <c:v>-3.0875E-3</c:v>
                </c:pt>
                <c:pt idx="21456" formatCode="0.00E+00">
                  <c:v>-3.0737400000000002E-3</c:v>
                </c:pt>
                <c:pt idx="21457" formatCode="0.00E+00">
                  <c:v>-3.1133300000000001E-3</c:v>
                </c:pt>
                <c:pt idx="21458" formatCode="0.00E+00">
                  <c:v>-3.1131599999999998E-3</c:v>
                </c:pt>
                <c:pt idx="21459" formatCode="0.00E+00">
                  <c:v>-3.13102E-3</c:v>
                </c:pt>
                <c:pt idx="21460" formatCode="0.00E+00">
                  <c:v>-3.1514199999999998E-3</c:v>
                </c:pt>
                <c:pt idx="21461" formatCode="0.00E+00">
                  <c:v>-3.1546600000000001E-3</c:v>
                </c:pt>
                <c:pt idx="21462" formatCode="0.00E+00">
                  <c:v>-3.1774199999999998E-3</c:v>
                </c:pt>
                <c:pt idx="21463" formatCode="0.00E+00">
                  <c:v>-3.1887600000000001E-3</c:v>
                </c:pt>
                <c:pt idx="21464" formatCode="0.00E+00">
                  <c:v>-3.1968299999999999E-3</c:v>
                </c:pt>
                <c:pt idx="21465" formatCode="0.00E+00">
                  <c:v>-3.22267E-3</c:v>
                </c:pt>
                <c:pt idx="21466" formatCode="0.00E+00">
                  <c:v>-3.2241100000000001E-3</c:v>
                </c:pt>
                <c:pt idx="21467" formatCode="0.00E+00">
                  <c:v>-3.2467899999999998E-3</c:v>
                </c:pt>
                <c:pt idx="21468" formatCode="0.00E+00">
                  <c:v>-3.2637899999999999E-3</c:v>
                </c:pt>
                <c:pt idx="21469" formatCode="0.00E+00">
                  <c:v>-3.2634700000000001E-3</c:v>
                </c:pt>
                <c:pt idx="21470" formatCode="0.00E+00">
                  <c:v>-3.30218E-3</c:v>
                </c:pt>
                <c:pt idx="21471" formatCode="0.00E+00">
                  <c:v>-3.2862799999999999E-3</c:v>
                </c:pt>
                <c:pt idx="21472" formatCode="0.00E+00">
                  <c:v>-3.326E-3</c:v>
                </c:pt>
                <c:pt idx="21473" formatCode="0.00E+00">
                  <c:v>-3.3241299999999998E-3</c:v>
                </c:pt>
                <c:pt idx="21474" formatCode="0.00E+00">
                  <c:v>-3.33659E-3</c:v>
                </c:pt>
                <c:pt idx="21475" formatCode="0.00E+00">
                  <c:v>-3.36878E-3</c:v>
                </c:pt>
                <c:pt idx="21476" formatCode="0.00E+00">
                  <c:v>-3.3509799999999999E-3</c:v>
                </c:pt>
                <c:pt idx="21477" formatCode="0.00E+00">
                  <c:v>-3.4041599999999998E-3</c:v>
                </c:pt>
                <c:pt idx="21478" formatCode="0.00E+00">
                  <c:v>-3.3820999999999999E-3</c:v>
                </c:pt>
                <c:pt idx="21479" formatCode="0.00E+00">
                  <c:v>-3.4201499999999998E-3</c:v>
                </c:pt>
                <c:pt idx="21480" formatCode="0.00E+00">
                  <c:v>-3.4268100000000002E-3</c:v>
                </c:pt>
                <c:pt idx="21481" formatCode="0.00E+00">
                  <c:v>-3.43224E-3</c:v>
                </c:pt>
                <c:pt idx="21482" formatCode="0.00E+00">
                  <c:v>-3.47117E-3</c:v>
                </c:pt>
                <c:pt idx="21483" formatCode="0.00E+00">
                  <c:v>-3.4439900000000001E-3</c:v>
                </c:pt>
                <c:pt idx="21484" formatCode="0.00E+00">
                  <c:v>-3.4862000000000001E-3</c:v>
                </c:pt>
                <c:pt idx="21485" formatCode="0.00E+00">
                  <c:v>-3.5566199999999999E-3</c:v>
                </c:pt>
                <c:pt idx="21486" formatCode="0.00E+00">
                  <c:v>-3.62942E-3</c:v>
                </c:pt>
                <c:pt idx="21487" formatCode="0.00E+00">
                  <c:v>-3.64008E-3</c:v>
                </c:pt>
                <c:pt idx="21488" formatCode="0.00E+00">
                  <c:v>-3.70295E-3</c:v>
                </c:pt>
                <c:pt idx="21489" formatCode="0.00E+00">
                  <c:v>-3.7335599999999999E-3</c:v>
                </c:pt>
                <c:pt idx="21490" formatCode="0.00E+00">
                  <c:v>-3.7698300000000001E-3</c:v>
                </c:pt>
                <c:pt idx="21491" formatCode="0.00E+00">
                  <c:v>-3.8248000000000002E-3</c:v>
                </c:pt>
                <c:pt idx="21492" formatCode="0.00E+00">
                  <c:v>-3.8404200000000002E-3</c:v>
                </c:pt>
                <c:pt idx="21493" formatCode="0.00E+00">
                  <c:v>-3.90567E-3</c:v>
                </c:pt>
                <c:pt idx="21494" formatCode="0.00E+00">
                  <c:v>-3.9219600000000004E-3</c:v>
                </c:pt>
                <c:pt idx="21495" formatCode="0.00E+00">
                  <c:v>-3.9780400000000004E-3</c:v>
                </c:pt>
                <c:pt idx="21496" formatCode="0.00E+00">
                  <c:v>-4.01083E-3</c:v>
                </c:pt>
                <c:pt idx="21497" formatCode="0.00E+00">
                  <c:v>-4.0498899999999996E-3</c:v>
                </c:pt>
                <c:pt idx="21498" formatCode="0.00E+00">
                  <c:v>-4.0977599999999998E-3</c:v>
                </c:pt>
                <c:pt idx="21499" formatCode="0.00E+00">
                  <c:v>-4.1268499999999996E-3</c:v>
                </c:pt>
                <c:pt idx="21500" formatCode="0.00E+00">
                  <c:v>-4.17717E-3</c:v>
                </c:pt>
                <c:pt idx="21501" formatCode="0.00E+00">
                  <c:v>-4.2070400000000004E-3</c:v>
                </c:pt>
                <c:pt idx="21502" formatCode="0.00E+00">
                  <c:v>-4.2521199999999999E-3</c:v>
                </c:pt>
                <c:pt idx="21503" formatCode="0.00E+00">
                  <c:v>-4.2864000000000001E-3</c:v>
                </c:pt>
                <c:pt idx="21504" formatCode="0.00E+00">
                  <c:v>-4.32935E-3</c:v>
                </c:pt>
                <c:pt idx="21505" formatCode="0.00E+00">
                  <c:v>-4.3637399999999996E-3</c:v>
                </c:pt>
                <c:pt idx="21506" formatCode="0.00E+00">
                  <c:v>-4.4098799999999997E-3</c:v>
                </c:pt>
                <c:pt idx="21507" formatCode="0.00E+00">
                  <c:v>-4.4424399999999998E-3</c:v>
                </c:pt>
                <c:pt idx="21508" formatCode="0.00E+00">
                  <c:v>-4.4883400000000004E-3</c:v>
                </c:pt>
                <c:pt idx="21509" formatCode="0.00E+00">
                  <c:v>-4.5254500000000003E-3</c:v>
                </c:pt>
                <c:pt idx="21510" formatCode="0.00E+00">
                  <c:v>-4.5601900000000004E-3</c:v>
                </c:pt>
                <c:pt idx="21511" formatCode="0.00E+00">
                  <c:v>-4.6099299999999999E-3</c:v>
                </c:pt>
                <c:pt idx="21512" formatCode="0.00E+00">
                  <c:v>-4.63007E-3</c:v>
                </c:pt>
                <c:pt idx="21513" formatCode="0.00E+00">
                  <c:v>-4.6901499999999997E-3</c:v>
                </c:pt>
                <c:pt idx="21514" formatCode="0.00E+00">
                  <c:v>-4.7073599999999998E-3</c:v>
                </c:pt>
                <c:pt idx="21515" formatCode="0.00E+00">
                  <c:v>-4.7615699999999997E-3</c:v>
                </c:pt>
                <c:pt idx="21516" formatCode="0.00E+00">
                  <c:v>-4.7949200000000003E-3</c:v>
                </c:pt>
                <c:pt idx="21517" formatCode="0.00E+00">
                  <c:v>-4.8279200000000003E-3</c:v>
                </c:pt>
                <c:pt idx="21518" formatCode="0.00E+00">
                  <c:v>-4.8850300000000003E-3</c:v>
                </c:pt>
                <c:pt idx="21519" formatCode="0.00E+00">
                  <c:v>-4.8978199999999998E-3</c:v>
                </c:pt>
                <c:pt idx="21520" formatCode="0.00E+00">
                  <c:v>-4.9644099999999998E-3</c:v>
                </c:pt>
                <c:pt idx="21521" formatCode="0.00E+00">
                  <c:v>-4.9771700000000004E-3</c:v>
                </c:pt>
                <c:pt idx="21522" formatCode="0.00E+00">
                  <c:v>-5.0307599999999996E-3</c:v>
                </c:pt>
                <c:pt idx="21523" formatCode="0.00E+00">
                  <c:v>-5.0645500000000001E-3</c:v>
                </c:pt>
                <c:pt idx="21524" formatCode="0.00E+00">
                  <c:v>-5.0934700000000001E-3</c:v>
                </c:pt>
                <c:pt idx="21525" formatCode="0.00E+00">
                  <c:v>-5.1500299999999999E-3</c:v>
                </c:pt>
                <c:pt idx="21526" formatCode="0.00E+00">
                  <c:v>-5.1647799999999999E-3</c:v>
                </c:pt>
                <c:pt idx="21527" formatCode="0.00E+00">
                  <c:v>-5.2269100000000004E-3</c:v>
                </c:pt>
                <c:pt idx="21528" formatCode="0.00E+00">
                  <c:v>-5.2477699999999997E-3</c:v>
                </c:pt>
                <c:pt idx="21529" formatCode="0.00E+00">
                  <c:v>-5.2948700000000001E-3</c:v>
                </c:pt>
                <c:pt idx="21530" formatCode="0.00E+00">
                  <c:v>-5.33199E-3</c:v>
                </c:pt>
                <c:pt idx="21531" formatCode="0.00E+00">
                  <c:v>-5.36164E-3</c:v>
                </c:pt>
                <c:pt idx="21532" formatCode="0.00E+00">
                  <c:v>-5.4096099999999996E-3</c:v>
                </c:pt>
                <c:pt idx="21533" formatCode="0.00E+00">
                  <c:v>-5.4349100000000003E-3</c:v>
                </c:pt>
                <c:pt idx="21534" formatCode="0.00E+00">
                  <c:v>-5.48038E-3</c:v>
                </c:pt>
                <c:pt idx="21535" formatCode="0.00E+00">
                  <c:v>-5.5131499999999996E-3</c:v>
                </c:pt>
                <c:pt idx="21536" formatCode="0.00E+00">
                  <c:v>-5.5515499999999997E-3</c:v>
                </c:pt>
                <c:pt idx="21537" formatCode="0.00E+00">
                  <c:v>-5.5906100000000002E-3</c:v>
                </c:pt>
                <c:pt idx="21538" formatCode="0.00E+00">
                  <c:v>-5.6278600000000002E-3</c:v>
                </c:pt>
                <c:pt idx="21539" formatCode="0.00E+00">
                  <c:v>-5.6628E-3</c:v>
                </c:pt>
                <c:pt idx="21540" formatCode="0.00E+00">
                  <c:v>-5.7049900000000001E-3</c:v>
                </c:pt>
                <c:pt idx="21541" formatCode="0.00E+00">
                  <c:v>-5.7332800000000003E-3</c:v>
                </c:pt>
                <c:pt idx="21542" formatCode="0.00E+00">
                  <c:v>-5.7767599999999997E-3</c:v>
                </c:pt>
                <c:pt idx="21543" formatCode="0.00E+00">
                  <c:v>-5.8083900000000001E-3</c:v>
                </c:pt>
                <c:pt idx="21544" formatCode="0.00E+00">
                  <c:v>-5.8426700000000003E-3</c:v>
                </c:pt>
                <c:pt idx="21545" formatCode="0.00E+00">
                  <c:v>-5.8882500000000003E-3</c:v>
                </c:pt>
                <c:pt idx="21546" formatCode="0.00E+00">
                  <c:v>-5.9096000000000001E-3</c:v>
                </c:pt>
                <c:pt idx="21547" formatCode="0.00E+00">
                  <c:v>-5.9657299999999998E-3</c:v>
                </c:pt>
                <c:pt idx="21548" formatCode="0.00E+00">
                  <c:v>-5.9844299999999998E-3</c:v>
                </c:pt>
                <c:pt idx="21549" formatCode="0.00E+00">
                  <c:v>-6.0338199999999996E-3</c:v>
                </c:pt>
                <c:pt idx="21550" formatCode="0.00E+00">
                  <c:v>-6.0657699999999998E-3</c:v>
                </c:pt>
                <c:pt idx="21551" formatCode="0.00E+00">
                  <c:v>-6.09437E-3</c:v>
                </c:pt>
                <c:pt idx="21552" formatCode="0.00E+00">
                  <c:v>-6.1451600000000002E-3</c:v>
                </c:pt>
                <c:pt idx="21553" formatCode="0.00E+00">
                  <c:v>-6.15834E-3</c:v>
                </c:pt>
                <c:pt idx="21554" formatCode="0.00E+00">
                  <c:v>-6.21646E-3</c:v>
                </c:pt>
                <c:pt idx="21555" formatCode="0.00E+00">
                  <c:v>-6.23341E-3</c:v>
                </c:pt>
                <c:pt idx="21556" formatCode="0.00E+00">
                  <c:v>-6.2801200000000001E-3</c:v>
                </c:pt>
                <c:pt idx="21557" formatCode="0.00E+00">
                  <c:v>-6.3155900000000003E-3</c:v>
                </c:pt>
                <c:pt idx="21558" formatCode="0.00E+00">
                  <c:v>-6.3430600000000002E-3</c:v>
                </c:pt>
                <c:pt idx="21559" formatCode="0.00E+00">
                  <c:v>-6.39391E-3</c:v>
                </c:pt>
                <c:pt idx="21560" formatCode="0.00E+00">
                  <c:v>-6.4111200000000002E-3</c:v>
                </c:pt>
                <c:pt idx="21561" formatCode="0.00E+00">
                  <c:v>-6.4613700000000001E-3</c:v>
                </c:pt>
                <c:pt idx="21562" formatCode="0.00E+00">
                  <c:v>-6.4843599999999998E-3</c:v>
                </c:pt>
                <c:pt idx="21563" formatCode="0.00E+00">
                  <c:v>-6.5231899999999999E-3</c:v>
                </c:pt>
                <c:pt idx="21564" formatCode="0.00E+00">
                  <c:v>-6.5587500000000003E-3</c:v>
                </c:pt>
                <c:pt idx="21565" formatCode="0.00E+00">
                  <c:v>-6.58845E-3</c:v>
                </c:pt>
                <c:pt idx="21566" formatCode="0.00E+00">
                  <c:v>-6.6300100000000004E-3</c:v>
                </c:pt>
                <c:pt idx="21567" formatCode="0.00E+00">
                  <c:v>-6.66002E-3</c:v>
                </c:pt>
                <c:pt idx="21568" formatCode="0.00E+00">
                  <c:v>-6.6982300000000003E-3</c:v>
                </c:pt>
                <c:pt idx="21569" formatCode="0.00E+00">
                  <c:v>-6.7322700000000003E-3</c:v>
                </c:pt>
                <c:pt idx="21570" formatCode="0.00E+00">
                  <c:v>-6.7657500000000001E-3</c:v>
                </c:pt>
                <c:pt idx="21571" formatCode="0.00E+00">
                  <c:v>-6.7986699999999997E-3</c:v>
                </c:pt>
                <c:pt idx="21572" formatCode="0.00E+00">
                  <c:v>-6.83484E-3</c:v>
                </c:pt>
                <c:pt idx="21573" formatCode="0.00E+00">
                  <c:v>-6.8618699999999999E-3</c:v>
                </c:pt>
                <c:pt idx="21574" formatCode="0.00E+00">
                  <c:v>-6.9040899999999999E-3</c:v>
                </c:pt>
                <c:pt idx="21575" formatCode="0.00E+00">
                  <c:v>-6.92846E-3</c:v>
                </c:pt>
                <c:pt idx="21576" formatCode="0.00E+00">
                  <c:v>-6.9698199999999998E-3</c:v>
                </c:pt>
                <c:pt idx="21577" formatCode="0.00E+00">
                  <c:v>-7.0020200000000003E-3</c:v>
                </c:pt>
                <c:pt idx="21578" formatCode="0.00E+00">
                  <c:v>-7.0320599999999997E-3</c:v>
                </c:pt>
                <c:pt idx="21579" formatCode="0.00E+00">
                  <c:v>-7.0768300000000001E-3</c:v>
                </c:pt>
                <c:pt idx="21580" formatCode="0.00E+00">
                  <c:v>-7.0934400000000003E-3</c:v>
                </c:pt>
                <c:pt idx="21581" formatCode="0.00E+00">
                  <c:v>-7.1439399999999997E-3</c:v>
                </c:pt>
                <c:pt idx="21582" formatCode="0.00E+00">
                  <c:v>-7.1602599999999999E-3</c:v>
                </c:pt>
                <c:pt idx="21583" formatCode="0.00E+00">
                  <c:v>-7.2026E-3</c:v>
                </c:pt>
                <c:pt idx="21584" formatCode="0.00E+00">
                  <c:v>-7.2331699999999997E-3</c:v>
                </c:pt>
                <c:pt idx="21585" formatCode="0.00E+00">
                  <c:v>-7.2586300000000003E-3</c:v>
                </c:pt>
                <c:pt idx="21586" formatCode="0.00E+00">
                  <c:v>-7.3065400000000003E-3</c:v>
                </c:pt>
                <c:pt idx="21587" formatCode="0.00E+00">
                  <c:v>-7.3212499999999996E-3</c:v>
                </c:pt>
                <c:pt idx="21588" formatCode="0.00E+00">
                  <c:v>-7.3739499999999998E-3</c:v>
                </c:pt>
                <c:pt idx="21589" formatCode="0.00E+00">
                  <c:v>-7.3908000000000003E-3</c:v>
                </c:pt>
                <c:pt idx="21590" formatCode="0.00E+00">
                  <c:v>-7.4316399999999998E-3</c:v>
                </c:pt>
                <c:pt idx="21591" formatCode="0.00E+00">
                  <c:v>-7.4617800000000003E-3</c:v>
                </c:pt>
                <c:pt idx="21592" formatCode="0.00E+00">
                  <c:v>-7.4868799999999996E-3</c:v>
                </c:pt>
                <c:pt idx="21593" formatCode="0.00E+00">
                  <c:v>-7.5294300000000002E-3</c:v>
                </c:pt>
                <c:pt idx="21594" formatCode="0.00E+00">
                  <c:v>-7.5468599999999999E-3</c:v>
                </c:pt>
                <c:pt idx="21595" formatCode="0.00E+00">
                  <c:v>-7.5919400000000001E-3</c:v>
                </c:pt>
                <c:pt idx="21596" formatCode="0.00E+00">
                  <c:v>-7.6136600000000004E-3</c:v>
                </c:pt>
                <c:pt idx="21597" formatCode="0.00E+00">
                  <c:v>-7.6529199999999997E-3</c:v>
                </c:pt>
                <c:pt idx="21598" formatCode="0.00E+00">
                  <c:v>-7.6825900000000004E-3</c:v>
                </c:pt>
                <c:pt idx="21599" formatCode="0.00E+00">
                  <c:v>-7.7133699999999998E-3</c:v>
                </c:pt>
                <c:pt idx="21600" formatCode="0.00E+00">
                  <c:v>-7.7469899999999996E-3</c:v>
                </c:pt>
                <c:pt idx="21601" formatCode="0.00E+00">
                  <c:v>-7.7735699999999996E-3</c:v>
                </c:pt>
                <c:pt idx="21602" formatCode="0.00E+00">
                  <c:v>-7.8074599999999996E-3</c:v>
                </c:pt>
                <c:pt idx="21603" formatCode="0.00E+00">
                  <c:v>-7.8333799999999992E-3</c:v>
                </c:pt>
                <c:pt idx="21604" formatCode="0.00E+00">
                  <c:v>-7.8680499999999997E-3</c:v>
                </c:pt>
                <c:pt idx="21605" formatCode="0.00E+00">
                  <c:v>-7.89342E-3</c:v>
                </c:pt>
                <c:pt idx="21606" formatCode="0.00E+00">
                  <c:v>-7.9312099999999993E-3</c:v>
                </c:pt>
                <c:pt idx="21607" formatCode="0.00E+00">
                  <c:v>-7.9555300000000006E-3</c:v>
                </c:pt>
                <c:pt idx="21608" formatCode="0.00E+00">
                  <c:v>-7.9936199999999999E-3</c:v>
                </c:pt>
                <c:pt idx="21609" formatCode="0.00E+00">
                  <c:v>-8.0190899999999996E-3</c:v>
                </c:pt>
                <c:pt idx="21610" formatCode="0.00E+00">
                  <c:v>-8.0505100000000003E-3</c:v>
                </c:pt>
                <c:pt idx="21611" formatCode="0.00E+00">
                  <c:v>-8.0822700000000008E-3</c:v>
                </c:pt>
                <c:pt idx="21612" formatCode="0.00E+00">
                  <c:v>-8.1029299999999995E-3</c:v>
                </c:pt>
                <c:pt idx="21613" formatCode="0.00E+00">
                  <c:v>-8.1436300000000007E-3</c:v>
                </c:pt>
                <c:pt idx="21614" formatCode="0.00E+00">
                  <c:v>-8.1581999999999991E-3</c:v>
                </c:pt>
                <c:pt idx="21615" formatCode="0.00E+00">
                  <c:v>-8.2020700000000005E-3</c:v>
                </c:pt>
                <c:pt idx="21616" formatCode="0.00E+00">
                  <c:v>-8.2211699999999999E-3</c:v>
                </c:pt>
                <c:pt idx="21617" formatCode="0.00E+00">
                  <c:v>-8.2569600000000007E-3</c:v>
                </c:pt>
                <c:pt idx="21618" formatCode="0.00E+00">
                  <c:v>-8.2881699999999992E-3</c:v>
                </c:pt>
                <c:pt idx="21619" formatCode="0.00E+00">
                  <c:v>-8.3090899999999999E-3</c:v>
                </c:pt>
                <c:pt idx="21620" formatCode="0.00E+00">
                  <c:v>-8.3513000000000007E-3</c:v>
                </c:pt>
                <c:pt idx="21621" formatCode="0.00E+00">
                  <c:v>-8.3622799999999997E-3</c:v>
                </c:pt>
                <c:pt idx="21622" formatCode="0.00E+00">
                  <c:v>-8.4061899999999991E-3</c:v>
                </c:pt>
                <c:pt idx="21623" formatCode="0.00E+00">
                  <c:v>-8.4204899999999992E-3</c:v>
                </c:pt>
                <c:pt idx="21624" formatCode="0.00E+00">
                  <c:v>-8.4558399999999992E-3</c:v>
                </c:pt>
                <c:pt idx="21625" formatCode="0.00E+00">
                  <c:v>-8.4839700000000004E-3</c:v>
                </c:pt>
                <c:pt idx="21626" formatCode="0.00E+00">
                  <c:v>-8.5070300000000005E-3</c:v>
                </c:pt>
                <c:pt idx="21627" formatCode="0.00E+00">
                  <c:v>-8.5472299999999994E-3</c:v>
                </c:pt>
                <c:pt idx="21628" formatCode="0.00E+00">
                  <c:v>-8.5620499999999999E-3</c:v>
                </c:pt>
                <c:pt idx="21629" formatCode="0.00E+00">
                  <c:v>-8.6038899999999995E-3</c:v>
                </c:pt>
                <c:pt idx="21630" formatCode="0.00E+00">
                  <c:v>-8.6195200000000003E-3</c:v>
                </c:pt>
                <c:pt idx="21631" formatCode="0.00E+00">
                  <c:v>-8.6535599999999994E-3</c:v>
                </c:pt>
                <c:pt idx="21632" formatCode="0.00E+00">
                  <c:v>-8.6770300000000005E-3</c:v>
                </c:pt>
                <c:pt idx="21633" formatCode="0.00E+00">
                  <c:v>-8.7017599999999994E-3</c:v>
                </c:pt>
                <c:pt idx="21634" formatCode="0.00E+00">
                  <c:v>-8.7337600000000001E-3</c:v>
                </c:pt>
                <c:pt idx="21635" formatCode="0.00E+00">
                  <c:v>-8.7544300000000005E-3</c:v>
                </c:pt>
                <c:pt idx="21636" formatCode="0.00E+00">
                  <c:v>-8.7900600000000006E-3</c:v>
                </c:pt>
                <c:pt idx="21637" formatCode="0.00E+00">
                  <c:v>-8.8107600000000008E-3</c:v>
                </c:pt>
                <c:pt idx="21638" formatCode="0.00E+00">
                  <c:v>-8.8443099999999993E-3</c:v>
                </c:pt>
                <c:pt idx="21639" formatCode="0.00E+00">
                  <c:v>-8.8660900000000001E-3</c:v>
                </c:pt>
                <c:pt idx="21640" formatCode="0.00E+00">
                  <c:v>-8.8956599999999997E-3</c:v>
                </c:pt>
                <c:pt idx="21641" formatCode="0.00E+00">
                  <c:v>-8.9183300000000004E-3</c:v>
                </c:pt>
                <c:pt idx="21642" formatCode="0.00E+00">
                  <c:v>-8.9448800000000005E-3</c:v>
                </c:pt>
                <c:pt idx="21643" formatCode="0.00E+00">
                  <c:v>-8.9700500000000002E-3</c:v>
                </c:pt>
                <c:pt idx="21644" formatCode="0.00E+00">
                  <c:v>-8.99433E-3</c:v>
                </c:pt>
                <c:pt idx="21645" formatCode="0.00E+00">
                  <c:v>-9.025E-3</c:v>
                </c:pt>
                <c:pt idx="21646" formatCode="0.00E+00">
                  <c:v>-9.0454400000000001E-3</c:v>
                </c:pt>
                <c:pt idx="21647" formatCode="0.00E+00">
                  <c:v>-9.0806800000000007E-3</c:v>
                </c:pt>
                <c:pt idx="21648" formatCode="0.00E+00">
                  <c:v>-9.0972899999999992E-3</c:v>
                </c:pt>
                <c:pt idx="21649" formatCode="0.00E+00">
                  <c:v>-9.1316000000000001E-3</c:v>
                </c:pt>
                <c:pt idx="21650" formatCode="0.00E+00">
                  <c:v>-9.1492599999999993E-3</c:v>
                </c:pt>
                <c:pt idx="21651" formatCode="0.00E+00">
                  <c:v>-9.1759800000000002E-3</c:v>
                </c:pt>
                <c:pt idx="21652" formatCode="0.00E+00">
                  <c:v>-9.2018099999999995E-3</c:v>
                </c:pt>
                <c:pt idx="21653" formatCode="0.00E+00">
                  <c:v>-9.2187899999999993E-3</c:v>
                </c:pt>
                <c:pt idx="21654" formatCode="0.00E+00">
                  <c:v>-9.2551100000000004E-3</c:v>
                </c:pt>
                <c:pt idx="21655" formatCode="0.00E+00">
                  <c:v>-9.2670900000000004E-3</c:v>
                </c:pt>
                <c:pt idx="21656" formatCode="0.00E+00">
                  <c:v>-9.3056000000000007E-3</c:v>
                </c:pt>
                <c:pt idx="21657" formatCode="0.00E+00">
                  <c:v>-9.3206999999999995E-3</c:v>
                </c:pt>
                <c:pt idx="21658" formatCode="0.00E+00">
                  <c:v>-9.3505299999999993E-3</c:v>
                </c:pt>
                <c:pt idx="21659" formatCode="0.00E+00">
                  <c:v>-9.3756299999999994E-3</c:v>
                </c:pt>
                <c:pt idx="21660" formatCode="0.00E+00">
                  <c:v>-9.3923199999999991E-3</c:v>
                </c:pt>
                <c:pt idx="21661" formatCode="0.00E+00">
                  <c:v>-9.4258899999999993E-3</c:v>
                </c:pt>
                <c:pt idx="21662" formatCode="0.00E+00">
                  <c:v>-9.4355199999999993E-3</c:v>
                </c:pt>
                <c:pt idx="21663" formatCode="0.00E+00">
                  <c:v>-9.4710100000000002E-3</c:v>
                </c:pt>
                <c:pt idx="21664" formatCode="0.00E+00">
                  <c:v>-9.4858500000000005E-3</c:v>
                </c:pt>
                <c:pt idx="21665" formatCode="0.00E+00">
                  <c:v>-9.51486E-3</c:v>
                </c:pt>
                <c:pt idx="21666" formatCode="0.00E+00">
                  <c:v>-9.5390500000000003E-3</c:v>
                </c:pt>
                <c:pt idx="21667" formatCode="0.00E+00">
                  <c:v>-9.5586899999999999E-3</c:v>
                </c:pt>
                <c:pt idx="21668" formatCode="0.00E+00">
                  <c:v>-9.5892700000000004E-3</c:v>
                </c:pt>
                <c:pt idx="21669" formatCode="0.00E+00">
                  <c:v>-9.6047200000000006E-3</c:v>
                </c:pt>
                <c:pt idx="21670" formatCode="0.00E+00">
                  <c:v>-9.6337799999999998E-3</c:v>
                </c:pt>
                <c:pt idx="21671" formatCode="0.00E+00">
                  <c:v>-9.6499800000000007E-3</c:v>
                </c:pt>
                <c:pt idx="21672" formatCode="0.00E+00">
                  <c:v>-9.6743799999999998E-3</c:v>
                </c:pt>
                <c:pt idx="21673" formatCode="0.00E+00">
                  <c:v>-9.69566E-3</c:v>
                </c:pt>
                <c:pt idx="21674" formatCode="0.00E+00">
                  <c:v>-9.7189300000000006E-3</c:v>
                </c:pt>
                <c:pt idx="21675" formatCode="0.00E+00">
                  <c:v>-9.7419299999999993E-3</c:v>
                </c:pt>
                <c:pt idx="21676" formatCode="0.00E+00">
                  <c:v>-9.7649599999999996E-3</c:v>
                </c:pt>
                <c:pt idx="21677" formatCode="0.00E+00">
                  <c:v>-9.7872900000000006E-3</c:v>
                </c:pt>
                <c:pt idx="21678" formatCode="0.00E+00">
                  <c:v>-9.80987E-3</c:v>
                </c:pt>
                <c:pt idx="21679" formatCode="0.00E+00">
                  <c:v>-9.8330299999999995E-3</c:v>
                </c:pt>
                <c:pt idx="21680" formatCode="0.00E+00">
                  <c:v>-9.8503700000000007E-3</c:v>
                </c:pt>
                <c:pt idx="21681" formatCode="0.00E+00">
                  <c:v>-9.8759899999999994E-3</c:v>
                </c:pt>
                <c:pt idx="21682" formatCode="0.00E+00">
                  <c:v>-9.89021E-3</c:v>
                </c:pt>
                <c:pt idx="21683" formatCode="0.00E+00">
                  <c:v>-9.92059E-3</c:v>
                </c:pt>
                <c:pt idx="21684" formatCode="0.00E+00">
                  <c:v>-9.9376199999999994E-3</c:v>
                </c:pt>
                <c:pt idx="21685" formatCode="0.00E+00">
                  <c:v>-9.9639800000000008E-3</c:v>
                </c:pt>
                <c:pt idx="21686" formatCode="0.00E+00">
                  <c:v>-9.9875599999999995E-3</c:v>
                </c:pt>
                <c:pt idx="21687">
                  <c:v>-1.0005E-2</c:v>
                </c:pt>
                <c:pt idx="21688">
                  <c:v>-1.00368E-2</c:v>
                </c:pt>
                <c:pt idx="21689">
                  <c:v>-1.00474E-2</c:v>
                </c:pt>
                <c:pt idx="21690">
                  <c:v>-1.00792E-2</c:v>
                </c:pt>
                <c:pt idx="21691">
                  <c:v>-1.0091299999999999E-2</c:v>
                </c:pt>
                <c:pt idx="21692">
                  <c:v>-1.0116699999999999E-2</c:v>
                </c:pt>
                <c:pt idx="21693">
                  <c:v>-1.01396E-2</c:v>
                </c:pt>
                <c:pt idx="21694">
                  <c:v>-1.01555E-2</c:v>
                </c:pt>
                <c:pt idx="21695">
                  <c:v>-1.0186499999999999E-2</c:v>
                </c:pt>
                <c:pt idx="21696">
                  <c:v>-1.0197599999999999E-2</c:v>
                </c:pt>
                <c:pt idx="21697">
                  <c:v>-1.0228900000000001E-2</c:v>
                </c:pt>
                <c:pt idx="21698">
                  <c:v>-1.02437E-2</c:v>
                </c:pt>
                <c:pt idx="21699">
                  <c:v>-1.0266900000000001E-2</c:v>
                </c:pt>
                <c:pt idx="21700">
                  <c:v>-1.02875E-2</c:v>
                </c:pt>
                <c:pt idx="21701">
                  <c:v>-1.03035E-2</c:v>
                </c:pt>
                <c:pt idx="21702">
                  <c:v>-1.0329E-2</c:v>
                </c:pt>
                <c:pt idx="21703">
                  <c:v>-1.03444E-2</c:v>
                </c:pt>
                <c:pt idx="21704">
                  <c:v>-1.03689E-2</c:v>
                </c:pt>
                <c:pt idx="21705">
                  <c:v>-1.03867E-2</c:v>
                </c:pt>
                <c:pt idx="21706">
                  <c:v>-1.04087E-2</c:v>
                </c:pt>
                <c:pt idx="21707">
                  <c:v>-1.04285E-2</c:v>
                </c:pt>
                <c:pt idx="21708">
                  <c:v>-1.0449699999999999E-2</c:v>
                </c:pt>
                <c:pt idx="21709">
                  <c:v>-1.0467000000000001E-2</c:v>
                </c:pt>
                <c:pt idx="21710">
                  <c:v>-1.04878E-2</c:v>
                </c:pt>
                <c:pt idx="21711">
                  <c:v>-1.0504400000000001E-2</c:v>
                </c:pt>
                <c:pt idx="21712">
                  <c:v>-1.05247E-2</c:v>
                </c:pt>
                <c:pt idx="21713">
                  <c:v>-1.0544899999999999E-2</c:v>
                </c:pt>
                <c:pt idx="21714">
                  <c:v>-1.05603E-2</c:v>
                </c:pt>
                <c:pt idx="21715">
                  <c:v>-1.05857E-2</c:v>
                </c:pt>
                <c:pt idx="21716">
                  <c:v>-1.0597000000000001E-2</c:v>
                </c:pt>
                <c:pt idx="21717">
                  <c:v>-1.06245E-2</c:v>
                </c:pt>
                <c:pt idx="21718">
                  <c:v>-1.0636400000000001E-2</c:v>
                </c:pt>
                <c:pt idx="21719">
                  <c:v>-1.06573E-2</c:v>
                </c:pt>
                <c:pt idx="21720">
                  <c:v>-1.06765E-2</c:v>
                </c:pt>
                <c:pt idx="21721">
                  <c:v>-1.06894E-2</c:v>
                </c:pt>
                <c:pt idx="21722">
                  <c:v>-1.0717900000000001E-2</c:v>
                </c:pt>
                <c:pt idx="21723">
                  <c:v>-1.0726100000000001E-2</c:v>
                </c:pt>
                <c:pt idx="21724">
                  <c:v>-1.07554E-2</c:v>
                </c:pt>
                <c:pt idx="21725">
                  <c:v>-1.07668E-2</c:v>
                </c:pt>
                <c:pt idx="21726">
                  <c:v>-1.0789200000000001E-2</c:v>
                </c:pt>
                <c:pt idx="21727">
                  <c:v>-1.08095E-2</c:v>
                </c:pt>
                <c:pt idx="21728">
                  <c:v>-1.0822500000000001E-2</c:v>
                </c:pt>
                <c:pt idx="21729">
                  <c:v>-1.0848999999999999E-2</c:v>
                </c:pt>
                <c:pt idx="21730">
                  <c:v>-1.0857500000000001E-2</c:v>
                </c:pt>
                <c:pt idx="21731">
                  <c:v>-1.0883200000000001E-2</c:v>
                </c:pt>
                <c:pt idx="21732">
                  <c:v>-1.0894600000000001E-2</c:v>
                </c:pt>
                <c:pt idx="21733">
                  <c:v>-1.0914999999999999E-2</c:v>
                </c:pt>
                <c:pt idx="21734">
                  <c:v>-1.09324E-2</c:v>
                </c:pt>
                <c:pt idx="21735">
                  <c:v>-1.0947500000000001E-2</c:v>
                </c:pt>
                <c:pt idx="21736">
                  <c:v>-1.09686E-2</c:v>
                </c:pt>
                <c:pt idx="21737">
                  <c:v>-1.0982E-2</c:v>
                </c:pt>
                <c:pt idx="21738">
                  <c:v>-1.10034E-2</c:v>
                </c:pt>
                <c:pt idx="21739">
                  <c:v>-1.1016400000000001E-2</c:v>
                </c:pt>
                <c:pt idx="21740">
                  <c:v>-1.1033899999999999E-2</c:v>
                </c:pt>
                <c:pt idx="21741">
                  <c:v>-1.10463E-2</c:v>
                </c:pt>
                <c:pt idx="21742">
                  <c:v>-1.1069499999999999E-2</c:v>
                </c:pt>
                <c:pt idx="21743">
                  <c:v>-1.10919E-2</c:v>
                </c:pt>
                <c:pt idx="21744">
                  <c:v>-1.1115099999999999E-2</c:v>
                </c:pt>
                <c:pt idx="21745">
                  <c:v>-1.11258E-2</c:v>
                </c:pt>
                <c:pt idx="21746">
                  <c:v>-1.11299E-2</c:v>
                </c:pt>
                <c:pt idx="21747">
                  <c:v>-1.1139899999999999E-2</c:v>
                </c:pt>
                <c:pt idx="21748">
                  <c:v>-1.1142000000000001E-2</c:v>
                </c:pt>
                <c:pt idx="21749">
                  <c:v>-1.1157500000000001E-2</c:v>
                </c:pt>
                <c:pt idx="21750">
                  <c:v>-1.1156900000000001E-2</c:v>
                </c:pt>
                <c:pt idx="21751">
                  <c:v>-1.1169500000000001E-2</c:v>
                </c:pt>
                <c:pt idx="21752">
                  <c:v>-1.1172400000000001E-2</c:v>
                </c:pt>
                <c:pt idx="21753">
                  <c:v>-1.11786E-2</c:v>
                </c:pt>
                <c:pt idx="21754">
                  <c:v>-1.1188999999999999E-2</c:v>
                </c:pt>
                <c:pt idx="21755">
                  <c:v>-1.1188200000000001E-2</c:v>
                </c:pt>
                <c:pt idx="21756">
                  <c:v>-1.1203599999999999E-2</c:v>
                </c:pt>
                <c:pt idx="21757">
                  <c:v>-1.1200699999999999E-2</c:v>
                </c:pt>
                <c:pt idx="21758">
                  <c:v>-1.12146E-2</c:v>
                </c:pt>
                <c:pt idx="21759">
                  <c:v>-1.12155E-2</c:v>
                </c:pt>
                <c:pt idx="21760">
                  <c:v>-1.1221699999999999E-2</c:v>
                </c:pt>
                <c:pt idx="21761">
                  <c:v>-1.12292E-2</c:v>
                </c:pt>
                <c:pt idx="21762">
                  <c:v>-1.12281E-2</c:v>
                </c:pt>
                <c:pt idx="21763">
                  <c:v>-1.12403E-2</c:v>
                </c:pt>
                <c:pt idx="21764">
                  <c:v>-1.12368E-2</c:v>
                </c:pt>
                <c:pt idx="21765">
                  <c:v>-1.12485E-2</c:v>
                </c:pt>
                <c:pt idx="21766">
                  <c:v>-1.12482E-2</c:v>
                </c:pt>
                <c:pt idx="21767">
                  <c:v>-1.12555E-2</c:v>
                </c:pt>
                <c:pt idx="21768">
                  <c:v>-1.1259999999999999E-2</c:v>
                </c:pt>
                <c:pt idx="21769">
                  <c:v>-1.12614E-2</c:v>
                </c:pt>
                <c:pt idx="21770">
                  <c:v>-1.12684E-2</c:v>
                </c:pt>
                <c:pt idx="21771">
                  <c:v>-1.1266699999999999E-2</c:v>
                </c:pt>
                <c:pt idx="21772">
                  <c:v>-1.12741E-2</c:v>
                </c:pt>
                <c:pt idx="21773">
                  <c:v>-1.1272300000000001E-2</c:v>
                </c:pt>
                <c:pt idx="21774">
                  <c:v>-1.12785E-2</c:v>
                </c:pt>
                <c:pt idx="21775">
                  <c:v>-1.12785E-2</c:v>
                </c:pt>
                <c:pt idx="21776">
                  <c:v>-1.12835E-2</c:v>
                </c:pt>
                <c:pt idx="21777">
                  <c:v>-1.12859E-2</c:v>
                </c:pt>
                <c:pt idx="21778">
                  <c:v>-1.12864E-2</c:v>
                </c:pt>
                <c:pt idx="21779">
                  <c:v>-1.12885E-2</c:v>
                </c:pt>
                <c:pt idx="21780">
                  <c:v>-1.12887E-2</c:v>
                </c:pt>
                <c:pt idx="21781">
                  <c:v>-1.13019E-2</c:v>
                </c:pt>
                <c:pt idx="21782">
                  <c:v>-1.1305600000000001E-2</c:v>
                </c:pt>
                <c:pt idx="21783">
                  <c:v>-1.13107E-2</c:v>
                </c:pt>
                <c:pt idx="21784">
                  <c:v>-1.12982E-2</c:v>
                </c:pt>
                <c:pt idx="21785">
                  <c:v>-1.1291600000000001E-2</c:v>
                </c:pt>
                <c:pt idx="21786">
                  <c:v>-1.12833E-2</c:v>
                </c:pt>
                <c:pt idx="21787">
                  <c:v>-1.1275800000000001E-2</c:v>
                </c:pt>
                <c:pt idx="21788">
                  <c:v>-1.12725E-2</c:v>
                </c:pt>
                <c:pt idx="21789">
                  <c:v>-1.1259E-2</c:v>
                </c:pt>
                <c:pt idx="21790">
                  <c:v>-1.12572E-2</c:v>
                </c:pt>
                <c:pt idx="21791">
                  <c:v>-1.12414E-2</c:v>
                </c:pt>
                <c:pt idx="21792">
                  <c:v>-1.12379E-2</c:v>
                </c:pt>
                <c:pt idx="21793">
                  <c:v>-1.12254E-2</c:v>
                </c:pt>
                <c:pt idx="21794">
                  <c:v>-1.1217E-2</c:v>
                </c:pt>
                <c:pt idx="21795">
                  <c:v>-1.12105E-2</c:v>
                </c:pt>
                <c:pt idx="21796">
                  <c:v>-1.1196599999999999E-2</c:v>
                </c:pt>
                <c:pt idx="21797">
                  <c:v>-1.11942E-2</c:v>
                </c:pt>
                <c:pt idx="21798">
                  <c:v>-1.11778E-2</c:v>
                </c:pt>
                <c:pt idx="21799">
                  <c:v>-1.11743E-2</c:v>
                </c:pt>
                <c:pt idx="21800">
                  <c:v>-1.1159499999999999E-2</c:v>
                </c:pt>
                <c:pt idx="21801">
                  <c:v>-1.11503E-2</c:v>
                </c:pt>
                <c:pt idx="21802">
                  <c:v>-1.1140000000000001E-2</c:v>
                </c:pt>
                <c:pt idx="21803">
                  <c:v>-1.1125899999999999E-2</c:v>
                </c:pt>
                <c:pt idx="21804">
                  <c:v>-1.11196E-2</c:v>
                </c:pt>
                <c:pt idx="21805">
                  <c:v>-1.1103500000000001E-2</c:v>
                </c:pt>
                <c:pt idx="21806">
                  <c:v>-1.1097299999999999E-2</c:v>
                </c:pt>
                <c:pt idx="21807">
                  <c:v>-1.10826E-2</c:v>
                </c:pt>
                <c:pt idx="21808">
                  <c:v>-1.1073599999999999E-2</c:v>
                </c:pt>
                <c:pt idx="21809">
                  <c:v>-1.10609E-2</c:v>
                </c:pt>
                <c:pt idx="21810">
                  <c:v>-1.1047899999999999E-2</c:v>
                </c:pt>
                <c:pt idx="21811">
                  <c:v>-1.10361E-2</c:v>
                </c:pt>
                <c:pt idx="21812">
                  <c:v>-1.1021400000000001E-2</c:v>
                </c:pt>
                <c:pt idx="21813">
                  <c:v>-1.1010300000000001E-2</c:v>
                </c:pt>
                <c:pt idx="21814">
                  <c:v>-1.09953E-2</c:v>
                </c:pt>
                <c:pt idx="21815">
                  <c:v>-1.0984600000000001E-2</c:v>
                </c:pt>
                <c:pt idx="21816">
                  <c:v>-1.0969100000000001E-2</c:v>
                </c:pt>
                <c:pt idx="21817">
                  <c:v>-1.0958799999999999E-2</c:v>
                </c:pt>
                <c:pt idx="21818">
                  <c:v>-1.09427E-2</c:v>
                </c:pt>
                <c:pt idx="21819">
                  <c:v>-1.0930799999999999E-2</c:v>
                </c:pt>
                <c:pt idx="21820">
                  <c:v>-1.0914800000000001E-2</c:v>
                </c:pt>
                <c:pt idx="21821">
                  <c:v>-1.08994E-2</c:v>
                </c:pt>
                <c:pt idx="21822">
                  <c:v>-1.08865E-2</c:v>
                </c:pt>
                <c:pt idx="21823">
                  <c:v>-1.08675E-2</c:v>
                </c:pt>
                <c:pt idx="21824">
                  <c:v>-1.0857500000000001E-2</c:v>
                </c:pt>
                <c:pt idx="21825">
                  <c:v>-1.0836999999999999E-2</c:v>
                </c:pt>
                <c:pt idx="21826">
                  <c:v>-1.0826799999999999E-2</c:v>
                </c:pt>
                <c:pt idx="21827">
                  <c:v>-1.0808699999999999E-2</c:v>
                </c:pt>
                <c:pt idx="21828">
                  <c:v>-1.07939E-2</c:v>
                </c:pt>
                <c:pt idx="21829">
                  <c:v>-1.07793E-2</c:v>
                </c:pt>
                <c:pt idx="21830">
                  <c:v>-1.07583E-2</c:v>
                </c:pt>
                <c:pt idx="21831">
                  <c:v>-1.07467E-2</c:v>
                </c:pt>
                <c:pt idx="21832">
                  <c:v>-1.07236E-2</c:v>
                </c:pt>
                <c:pt idx="21833">
                  <c:v>-1.0711500000000001E-2</c:v>
                </c:pt>
                <c:pt idx="21834">
                  <c:v>-1.0691000000000001E-2</c:v>
                </c:pt>
                <c:pt idx="21835">
                  <c:v>-1.06751E-2</c:v>
                </c:pt>
                <c:pt idx="21836">
                  <c:v>-1.0659099999999999E-2</c:v>
                </c:pt>
                <c:pt idx="21837">
                  <c:v>-1.06391E-2</c:v>
                </c:pt>
                <c:pt idx="21838">
                  <c:v>-1.06251E-2</c:v>
                </c:pt>
                <c:pt idx="21839">
                  <c:v>-1.06026E-2</c:v>
                </c:pt>
                <c:pt idx="21840">
                  <c:v>-1.0586999999999999E-2</c:v>
                </c:pt>
                <c:pt idx="21841">
                  <c:v>-1.0565400000000001E-2</c:v>
                </c:pt>
                <c:pt idx="21842">
                  <c:v>-1.05474E-2</c:v>
                </c:pt>
                <c:pt idx="21843">
                  <c:v>-1.0527699999999999E-2</c:v>
                </c:pt>
                <c:pt idx="21844">
                  <c:v>-1.0508399999999999E-2</c:v>
                </c:pt>
                <c:pt idx="21845">
                  <c:v>-1.0489500000000001E-2</c:v>
                </c:pt>
                <c:pt idx="21846">
                  <c:v>-1.0469900000000001E-2</c:v>
                </c:pt>
                <c:pt idx="21847">
                  <c:v>-1.0451E-2</c:v>
                </c:pt>
                <c:pt idx="21848">
                  <c:v>-1.043E-2</c:v>
                </c:pt>
                <c:pt idx="21849">
                  <c:v>-1.04111E-2</c:v>
                </c:pt>
                <c:pt idx="21850">
                  <c:v>-1.03876E-2</c:v>
                </c:pt>
                <c:pt idx="21851">
                  <c:v>-1.03693E-2</c:v>
                </c:pt>
                <c:pt idx="21852">
                  <c:v>-1.03444E-2</c:v>
                </c:pt>
                <c:pt idx="21853">
                  <c:v>-1.0325900000000001E-2</c:v>
                </c:pt>
                <c:pt idx="21854">
                  <c:v>-1.0302800000000001E-2</c:v>
                </c:pt>
                <c:pt idx="21855">
                  <c:v>-1.0281500000000001E-2</c:v>
                </c:pt>
                <c:pt idx="21856">
                  <c:v>-1.0262200000000001E-2</c:v>
                </c:pt>
                <c:pt idx="21857">
                  <c:v>-1.0236500000000001E-2</c:v>
                </c:pt>
                <c:pt idx="21858">
                  <c:v>-1.02194E-2</c:v>
                </c:pt>
                <c:pt idx="21859">
                  <c:v>-1.0191E-2</c:v>
                </c:pt>
                <c:pt idx="21860">
                  <c:v>-1.0172499999999999E-2</c:v>
                </c:pt>
                <c:pt idx="21861">
                  <c:v>-1.0145899999999999E-2</c:v>
                </c:pt>
                <c:pt idx="21862">
                  <c:v>-1.0122900000000001E-2</c:v>
                </c:pt>
                <c:pt idx="21863">
                  <c:v>-1.0101300000000001E-2</c:v>
                </c:pt>
                <c:pt idx="21864">
                  <c:v>-1.00739E-2</c:v>
                </c:pt>
                <c:pt idx="21865">
                  <c:v>-1.00559E-2</c:v>
                </c:pt>
                <c:pt idx="21866">
                  <c:v>-1.0026800000000001E-2</c:v>
                </c:pt>
                <c:pt idx="21867">
                  <c:v>-1.0007500000000001E-2</c:v>
                </c:pt>
                <c:pt idx="21868" formatCode="0.00E+00">
                  <c:v>-9.9799399999999996E-3</c:v>
                </c:pt>
                <c:pt idx="21869" formatCode="0.00E+00">
                  <c:v>-9.9559699999999998E-3</c:v>
                </c:pt>
                <c:pt idx="21870" formatCode="0.00E+00">
                  <c:v>-9.9312600000000008E-3</c:v>
                </c:pt>
                <c:pt idx="21871" formatCode="0.00E+00">
                  <c:v>-9.9031999999999992E-3</c:v>
                </c:pt>
                <c:pt idx="21872" formatCode="0.00E+00">
                  <c:v>-9.8807500000000006E-3</c:v>
                </c:pt>
                <c:pt idx="21873" formatCode="0.00E+00">
                  <c:v>-9.8518000000000008E-3</c:v>
                </c:pt>
                <c:pt idx="21874" formatCode="0.00E+00">
                  <c:v>-9.8295099999999996E-3</c:v>
                </c:pt>
                <c:pt idx="21875" formatCode="0.00E+00">
                  <c:v>-9.8015499999999992E-3</c:v>
                </c:pt>
                <c:pt idx="21876" formatCode="0.00E+00">
                  <c:v>-9.7776700000000005E-3</c:v>
                </c:pt>
                <c:pt idx="21877" formatCode="0.00E+00">
                  <c:v>-9.7503699999999995E-3</c:v>
                </c:pt>
                <c:pt idx="21878" formatCode="0.00E+00">
                  <c:v>-9.7242400000000003E-3</c:v>
                </c:pt>
                <c:pt idx="21879" formatCode="0.00E+00">
                  <c:v>-9.69683E-3</c:v>
                </c:pt>
                <c:pt idx="21880" formatCode="0.00E+00">
                  <c:v>-9.6685999999999994E-3</c:v>
                </c:pt>
                <c:pt idx="21881" formatCode="0.00E+00">
                  <c:v>-9.6418800000000002E-3</c:v>
                </c:pt>
                <c:pt idx="21882" formatCode="0.00E+00">
                  <c:v>-9.6123000000000007E-3</c:v>
                </c:pt>
                <c:pt idx="21883" formatCode="0.00E+00">
                  <c:v>-9.5874099999999993E-3</c:v>
                </c:pt>
                <c:pt idx="21884" formatCode="0.00E+00">
                  <c:v>-9.5565700000000003E-3</c:v>
                </c:pt>
                <c:pt idx="21885" formatCode="0.00E+00">
                  <c:v>-9.5324799999999994E-3</c:v>
                </c:pt>
                <c:pt idx="21886" formatCode="0.00E+00">
                  <c:v>-9.5014799999999996E-3</c:v>
                </c:pt>
                <c:pt idx="21887" formatCode="0.00E+00">
                  <c:v>-9.4754499999999998E-3</c:v>
                </c:pt>
                <c:pt idx="21888" formatCode="0.00E+00">
                  <c:v>-9.4459899999999996E-3</c:v>
                </c:pt>
                <c:pt idx="21889" formatCode="0.00E+00">
                  <c:v>-9.4150599999999994E-3</c:v>
                </c:pt>
                <c:pt idx="21890" formatCode="0.00E+00">
                  <c:v>-9.3881699999999995E-3</c:v>
                </c:pt>
                <c:pt idx="21891" formatCode="0.00E+00">
                  <c:v>-9.3536399999999999E-3</c:v>
                </c:pt>
                <c:pt idx="21892" formatCode="0.00E+00">
                  <c:v>-9.3291499999999996E-3</c:v>
                </c:pt>
                <c:pt idx="21893" formatCode="0.00E+00">
                  <c:v>-9.2945600000000003E-3</c:v>
                </c:pt>
                <c:pt idx="21894" formatCode="0.00E+00">
                  <c:v>-9.2685600000000003E-3</c:v>
                </c:pt>
                <c:pt idx="21895" formatCode="0.00E+00">
                  <c:v>-9.2370200000000003E-3</c:v>
                </c:pt>
                <c:pt idx="21896" formatCode="0.00E+00">
                  <c:v>-9.2065099999999993E-3</c:v>
                </c:pt>
                <c:pt idx="21897" formatCode="0.00E+00">
                  <c:v>-9.1787699999999993E-3</c:v>
                </c:pt>
                <c:pt idx="21898" formatCode="0.00E+00">
                  <c:v>-9.1432100000000006E-3</c:v>
                </c:pt>
                <c:pt idx="21899" formatCode="0.00E+00">
                  <c:v>-9.1162499999999994E-3</c:v>
                </c:pt>
                <c:pt idx="21900" formatCode="0.00E+00">
                  <c:v>-9.0790599999999999E-3</c:v>
                </c:pt>
                <c:pt idx="21901" formatCode="0.00E+00">
                  <c:v>-9.0509900000000001E-3</c:v>
                </c:pt>
                <c:pt idx="21902" formatCode="0.00E+00">
                  <c:v>-9.0168499999999999E-3</c:v>
                </c:pt>
                <c:pt idx="21903" formatCode="0.00E+00">
                  <c:v>-8.9856099999999998E-3</c:v>
                </c:pt>
                <c:pt idx="21904" formatCode="0.00E+00">
                  <c:v>-8.9549699999999996E-3</c:v>
                </c:pt>
                <c:pt idx="21905" formatCode="0.00E+00">
                  <c:v>-8.9204499999999999E-3</c:v>
                </c:pt>
                <c:pt idx="21906" formatCode="0.00E+00">
                  <c:v>-8.8915000000000001E-3</c:v>
                </c:pt>
                <c:pt idx="21907" formatCode="0.00E+00">
                  <c:v>-8.8551900000000006E-3</c:v>
                </c:pt>
                <c:pt idx="21908" formatCode="0.00E+00">
                  <c:v>-8.8248400000000005E-3</c:v>
                </c:pt>
                <c:pt idx="21909" formatCode="0.00E+00">
                  <c:v>-8.7881799999999996E-3</c:v>
                </c:pt>
                <c:pt idx="21910" formatCode="0.00E+00">
                  <c:v>-8.7558299999999992E-3</c:v>
                </c:pt>
                <c:pt idx="21911" formatCode="0.00E+00">
                  <c:v>-8.7210399999999993E-3</c:v>
                </c:pt>
                <c:pt idx="21912" formatCode="0.00E+00">
                  <c:v>-8.6872300000000006E-3</c:v>
                </c:pt>
                <c:pt idx="21913" formatCode="0.00E+00">
                  <c:v>-8.6541499999999993E-3</c:v>
                </c:pt>
                <c:pt idx="21914" formatCode="0.00E+00">
                  <c:v>-8.6187699999999996E-3</c:v>
                </c:pt>
                <c:pt idx="21915" formatCode="0.00E+00">
                  <c:v>-8.5867700000000005E-3</c:v>
                </c:pt>
                <c:pt idx="21916" formatCode="0.00E+00">
                  <c:v>-8.5498799999999993E-3</c:v>
                </c:pt>
                <c:pt idx="21917" formatCode="0.00E+00">
                  <c:v>-8.5176899999999996E-3</c:v>
                </c:pt>
                <c:pt idx="21918" formatCode="0.00E+00">
                  <c:v>-8.4792700000000006E-3</c:v>
                </c:pt>
                <c:pt idx="21919" formatCode="0.00E+00">
                  <c:v>-8.4456600000000007E-3</c:v>
                </c:pt>
                <c:pt idx="21920" formatCode="0.00E+00">
                  <c:v>-8.4080500000000002E-3</c:v>
                </c:pt>
                <c:pt idx="21921" formatCode="0.00E+00">
                  <c:v>-8.3726900000000003E-3</c:v>
                </c:pt>
                <c:pt idx="21922" formatCode="0.00E+00">
                  <c:v>-8.3375800000000007E-3</c:v>
                </c:pt>
                <c:pt idx="21923" formatCode="0.00E+00">
                  <c:v>-8.2996400000000005E-3</c:v>
                </c:pt>
                <c:pt idx="21924" formatCode="0.00E+00">
                  <c:v>-8.2668700000000008E-3</c:v>
                </c:pt>
                <c:pt idx="21925" formatCode="0.00E+00">
                  <c:v>-8.2270399999999997E-3</c:v>
                </c:pt>
                <c:pt idx="21926" formatCode="0.00E+00">
                  <c:v>-8.1944900000000005E-3</c:v>
                </c:pt>
                <c:pt idx="21927" formatCode="0.00E+00">
                  <c:v>-8.1542200000000002E-3</c:v>
                </c:pt>
                <c:pt idx="21928" formatCode="0.00E+00">
                  <c:v>-8.1186399999999999E-3</c:v>
                </c:pt>
                <c:pt idx="21929" formatCode="0.00E+00">
                  <c:v>-8.0802600000000006E-3</c:v>
                </c:pt>
                <c:pt idx="21930" formatCode="0.00E+00">
                  <c:v>-8.0411800000000002E-3</c:v>
                </c:pt>
                <c:pt idx="21931" formatCode="0.00E+00">
                  <c:v>-8.0059199999999997E-3</c:v>
                </c:pt>
                <c:pt idx="21932" formatCode="0.00E+00">
                  <c:v>-7.9644299999999998E-3</c:v>
                </c:pt>
                <c:pt idx="21933" formatCode="0.00E+00">
                  <c:v>-7.9306199999999993E-3</c:v>
                </c:pt>
                <c:pt idx="21934" formatCode="0.00E+00">
                  <c:v>-7.8890999999999996E-3</c:v>
                </c:pt>
                <c:pt idx="21935" formatCode="0.00E+00">
                  <c:v>-7.8539200000000003E-3</c:v>
                </c:pt>
                <c:pt idx="21936" formatCode="0.00E+00">
                  <c:v>-7.8141600000000005E-3</c:v>
                </c:pt>
                <c:pt idx="21937" formatCode="0.00E+00">
                  <c:v>-7.7751900000000004E-3</c:v>
                </c:pt>
                <c:pt idx="21938" formatCode="0.00E+00">
                  <c:v>-7.7369200000000004E-3</c:v>
                </c:pt>
                <c:pt idx="21939" formatCode="0.00E+00">
                  <c:v>-7.6940200000000002E-3</c:v>
                </c:pt>
                <c:pt idx="21940" formatCode="0.00E+00">
                  <c:v>-7.6566100000000003E-3</c:v>
                </c:pt>
                <c:pt idx="21941" formatCode="0.00E+00">
                  <c:v>-7.6149E-3</c:v>
                </c:pt>
                <c:pt idx="21942" formatCode="0.00E+00">
                  <c:v>-7.5803499999999996E-3</c:v>
                </c:pt>
                <c:pt idx="21943" formatCode="0.00E+00">
                  <c:v>-7.5379699999999997E-3</c:v>
                </c:pt>
                <c:pt idx="21944" formatCode="0.00E+00">
                  <c:v>-7.4916499999999999E-3</c:v>
                </c:pt>
                <c:pt idx="21945" formatCode="0.00E+00">
                  <c:v>-7.4493299999999997E-3</c:v>
                </c:pt>
                <c:pt idx="21946" formatCode="0.00E+00">
                  <c:v>-7.4960699999999996E-3</c:v>
                </c:pt>
                <c:pt idx="21947" formatCode="0.00E+00">
                  <c:v>-7.5013700000000003E-3</c:v>
                </c:pt>
                <c:pt idx="21948" formatCode="0.00E+00">
                  <c:v>-7.4547199999999997E-3</c:v>
                </c:pt>
                <c:pt idx="21949" formatCode="0.00E+00">
                  <c:v>-7.4758200000000002E-3</c:v>
                </c:pt>
                <c:pt idx="21950" formatCode="0.00E+00">
                  <c:v>-7.42956E-3</c:v>
                </c:pt>
                <c:pt idx="21951" formatCode="0.00E+00">
                  <c:v>-7.4330400000000001E-3</c:v>
                </c:pt>
                <c:pt idx="21952" formatCode="0.00E+00">
                  <c:v>-7.4154299999999998E-3</c:v>
                </c:pt>
                <c:pt idx="21953" formatCode="0.00E+00">
                  <c:v>-7.3882699999999997E-3</c:v>
                </c:pt>
                <c:pt idx="21954" formatCode="0.00E+00">
                  <c:v>-7.3953100000000004E-3</c:v>
                </c:pt>
                <c:pt idx="21955" formatCode="0.00E+00">
                  <c:v>-7.3552699999999997E-3</c:v>
                </c:pt>
                <c:pt idx="21956" formatCode="0.00E+00">
                  <c:v>-7.3603799999999997E-3</c:v>
                </c:pt>
                <c:pt idx="21957" formatCode="0.00E+00">
                  <c:v>-7.3334000000000003E-3</c:v>
                </c:pt>
                <c:pt idx="21958" formatCode="0.00E+00">
                  <c:v>-7.3174800000000003E-3</c:v>
                </c:pt>
                <c:pt idx="21959" formatCode="0.00E+00">
                  <c:v>-7.3084300000000003E-3</c:v>
                </c:pt>
                <c:pt idx="21960" formatCode="0.00E+00">
                  <c:v>-7.2792600000000001E-3</c:v>
                </c:pt>
                <c:pt idx="21961" formatCode="0.00E+00">
                  <c:v>-7.2727199999999999E-3</c:v>
                </c:pt>
                <c:pt idx="21962" formatCode="0.00E+00">
                  <c:v>-7.2513400000000002E-3</c:v>
                </c:pt>
                <c:pt idx="21963" formatCode="0.00E+00">
                  <c:v>-7.2316400000000001E-3</c:v>
                </c:pt>
                <c:pt idx="21964" formatCode="0.00E+00">
                  <c:v>-7.2235800000000003E-3</c:v>
                </c:pt>
                <c:pt idx="21965" formatCode="0.00E+00">
                  <c:v>-7.1955999999999999E-3</c:v>
                </c:pt>
                <c:pt idx="21966" formatCode="0.00E+00">
                  <c:v>-7.1864600000000004E-3</c:v>
                </c:pt>
                <c:pt idx="21967" formatCode="0.00E+00">
                  <c:v>-7.1680299999999997E-3</c:v>
                </c:pt>
                <c:pt idx="21968" formatCode="0.00E+00">
                  <c:v>-7.1412200000000002E-3</c:v>
                </c:pt>
                <c:pt idx="21969" formatCode="0.00E+00">
                  <c:v>-7.1387100000000004E-3</c:v>
                </c:pt>
                <c:pt idx="21970" formatCode="0.00E+00">
                  <c:v>-7.0993899999999997E-3</c:v>
                </c:pt>
                <c:pt idx="21971" formatCode="0.00E+00">
                  <c:v>-7.0992199999999998E-3</c:v>
                </c:pt>
                <c:pt idx="21972" formatCode="0.00E+00">
                  <c:v>-7.0695899999999997E-3</c:v>
                </c:pt>
                <c:pt idx="21973" formatCode="0.00E+00">
                  <c:v>-7.05027E-3</c:v>
                </c:pt>
                <c:pt idx="21974" formatCode="0.00E+00">
                  <c:v>-7.0444100000000001E-3</c:v>
                </c:pt>
                <c:pt idx="21975" formatCode="0.00E+00">
                  <c:v>-7.0032699999999998E-3</c:v>
                </c:pt>
                <c:pt idx="21976" formatCode="0.00E+00">
                  <c:v>-7.0112100000000004E-3</c:v>
                </c:pt>
                <c:pt idx="21977" formatCode="0.00E+00">
                  <c:v>-6.96701E-3</c:v>
                </c:pt>
                <c:pt idx="21978" formatCode="0.00E+00">
                  <c:v>-6.9617699999999999E-3</c:v>
                </c:pt>
                <c:pt idx="21979" formatCode="0.00E+00">
                  <c:v>-6.9379999999999997E-3</c:v>
                </c:pt>
                <c:pt idx="21980" formatCode="0.00E+00">
                  <c:v>-6.9103799999999998E-3</c:v>
                </c:pt>
                <c:pt idx="21981" formatCode="0.00E+00">
                  <c:v>-6.9106300000000001E-3</c:v>
                </c:pt>
                <c:pt idx="21982" formatCode="0.00E+00">
                  <c:v>-6.8606500000000003E-3</c:v>
                </c:pt>
                <c:pt idx="21983" formatCode="0.00E+00">
                  <c:v>-6.85645E-3</c:v>
                </c:pt>
                <c:pt idx="21984" formatCode="0.00E+00">
                  <c:v>-6.8307000000000003E-3</c:v>
                </c:pt>
                <c:pt idx="21985" formatCode="0.00E+00">
                  <c:v>-6.9114199999999997E-3</c:v>
                </c:pt>
                <c:pt idx="21986" formatCode="0.00E+00">
                  <c:v>-6.9373300000000002E-3</c:v>
                </c:pt>
                <c:pt idx="21987" formatCode="0.00E+00">
                  <c:v>-6.9026699999999996E-3</c:v>
                </c:pt>
                <c:pt idx="21988" formatCode="0.00E+00">
                  <c:v>-6.9551400000000003E-3</c:v>
                </c:pt>
                <c:pt idx="21989" formatCode="0.00E+00">
                  <c:v>-6.9165399999999997E-3</c:v>
                </c:pt>
                <c:pt idx="21990" formatCode="0.00E+00">
                  <c:v>-6.94789E-3</c:v>
                </c:pt>
                <c:pt idx="21991" formatCode="0.00E+00">
                  <c:v>-6.9460099999999999E-3</c:v>
                </c:pt>
                <c:pt idx="21992" formatCode="0.00E+00">
                  <c:v>-6.9366799999999998E-3</c:v>
                </c:pt>
                <c:pt idx="21993" formatCode="0.00E+00">
                  <c:v>-6.9676E-3</c:v>
                </c:pt>
                <c:pt idx="21994" formatCode="0.00E+00">
                  <c:v>-6.9424300000000003E-3</c:v>
                </c:pt>
                <c:pt idx="21995" formatCode="0.00E+00">
                  <c:v>-6.9702200000000001E-3</c:v>
                </c:pt>
                <c:pt idx="21996" formatCode="0.00E+00">
                  <c:v>-6.9640300000000004E-3</c:v>
                </c:pt>
                <c:pt idx="21997" formatCode="0.00E+00">
                  <c:v>-6.9631500000000004E-3</c:v>
                </c:pt>
                <c:pt idx="21998" formatCode="0.00E+00">
                  <c:v>-6.98074E-3</c:v>
                </c:pt>
                <c:pt idx="21999" formatCode="0.00E+00">
                  <c:v>-6.9644599999999996E-3</c:v>
                </c:pt>
                <c:pt idx="22000" formatCode="0.00E+00">
                  <c:v>-6.9810699999999998E-3</c:v>
                </c:pt>
                <c:pt idx="22001" formatCode="0.00E+00">
                  <c:v>-6.9797000000000001E-3</c:v>
                </c:pt>
                <c:pt idx="22002" formatCode="0.00E+00">
                  <c:v>-6.9729900000000001E-3</c:v>
                </c:pt>
                <c:pt idx="22003" formatCode="0.00E+00">
                  <c:v>-6.9951199999999996E-3</c:v>
                </c:pt>
                <c:pt idx="22004" formatCode="0.00E+00">
                  <c:v>-6.9740399999999999E-3</c:v>
                </c:pt>
                <c:pt idx="22005" formatCode="0.00E+00">
                  <c:v>-6.9963899999999999E-3</c:v>
                </c:pt>
                <c:pt idx="22006" formatCode="0.00E+00">
                  <c:v>-6.9899300000000001E-3</c:v>
                </c:pt>
                <c:pt idx="22007" formatCode="0.00E+00">
                  <c:v>-6.9847199999999998E-3</c:v>
                </c:pt>
                <c:pt idx="22008" formatCode="0.00E+00">
                  <c:v>-7.0071500000000002E-3</c:v>
                </c:pt>
                <c:pt idx="22009" formatCode="0.00E+00">
                  <c:v>-6.9763500000000001E-3</c:v>
                </c:pt>
                <c:pt idx="22010" formatCode="0.00E+00">
                  <c:v>-7.0094399999999996E-3</c:v>
                </c:pt>
                <c:pt idx="22011" formatCode="0.00E+00">
                  <c:v>-6.9842599999999999E-3</c:v>
                </c:pt>
                <c:pt idx="22012" formatCode="0.00E+00">
                  <c:v>-6.9961600000000004E-3</c:v>
                </c:pt>
                <c:pt idx="22013" formatCode="0.00E+00">
                  <c:v>-7.0031299999999998E-3</c:v>
                </c:pt>
                <c:pt idx="22014" formatCode="0.00E+00">
                  <c:v>-6.9815099999999998E-3</c:v>
                </c:pt>
                <c:pt idx="22015" formatCode="0.00E+00">
                  <c:v>-7.0146599999999998E-3</c:v>
                </c:pt>
                <c:pt idx="22016" formatCode="0.00E+00">
                  <c:v>-6.9803799999999996E-3</c:v>
                </c:pt>
                <c:pt idx="22017" formatCode="0.00E+00">
                  <c:v>-7.0083300000000001E-3</c:v>
                </c:pt>
                <c:pt idx="22018" formatCode="0.00E+00">
                  <c:v>-6.9921699999999998E-3</c:v>
                </c:pt>
                <c:pt idx="22019" formatCode="0.00E+00">
                  <c:v>-6.9896999999999997E-3</c:v>
                </c:pt>
                <c:pt idx="22020" formatCode="0.00E+00">
                  <c:v>-7.0027199999999996E-3</c:v>
                </c:pt>
                <c:pt idx="22021" formatCode="0.00E+00">
                  <c:v>-6.9767300000000004E-3</c:v>
                </c:pt>
                <c:pt idx="22022" formatCode="0.00E+00">
                  <c:v>-7.0023100000000003E-3</c:v>
                </c:pt>
                <c:pt idx="22023" formatCode="0.00E+00">
                  <c:v>-6.9784299999999999E-3</c:v>
                </c:pt>
                <c:pt idx="22024" formatCode="0.00E+00">
                  <c:v>-6.9902200000000001E-3</c:v>
                </c:pt>
                <c:pt idx="22025" formatCode="0.00E+00">
                  <c:v>-6.9866900000000003E-3</c:v>
                </c:pt>
                <c:pt idx="22026" formatCode="0.00E+00">
                  <c:v>-6.9771099999999999E-3</c:v>
                </c:pt>
                <c:pt idx="22027" formatCode="0.00E+00">
                  <c:v>-6.9886200000000001E-3</c:v>
                </c:pt>
                <c:pt idx="22028" formatCode="0.00E+00">
                  <c:v>-6.9707900000000001E-3</c:v>
                </c:pt>
                <c:pt idx="22029" formatCode="0.00E+00">
                  <c:v>-6.9779899999999999E-3</c:v>
                </c:pt>
                <c:pt idx="22030" formatCode="0.00E+00">
                  <c:v>-6.9699000000000002E-3</c:v>
                </c:pt>
                <c:pt idx="22031" formatCode="0.00E+00">
                  <c:v>-6.9639200000000002E-3</c:v>
                </c:pt>
                <c:pt idx="22032" formatCode="0.00E+00">
                  <c:v>-6.9680200000000001E-3</c:v>
                </c:pt>
                <c:pt idx="22033" formatCode="0.00E+00">
                  <c:v>-6.9559599999999997E-3</c:v>
                </c:pt>
                <c:pt idx="22034" formatCode="0.00E+00">
                  <c:v>-6.9586099999999996E-3</c:v>
                </c:pt>
                <c:pt idx="22035" formatCode="0.00E+00">
                  <c:v>-6.9547699999999999E-3</c:v>
                </c:pt>
                <c:pt idx="22036" formatCode="0.00E+00">
                  <c:v>-6.9449500000000001E-3</c:v>
                </c:pt>
                <c:pt idx="22037" formatCode="0.00E+00">
                  <c:v>-6.9522000000000004E-3</c:v>
                </c:pt>
                <c:pt idx="22038" formatCode="0.00E+00">
                  <c:v>-6.9332100000000004E-3</c:v>
                </c:pt>
                <c:pt idx="22039" formatCode="0.00E+00">
                  <c:v>-6.9394000000000001E-3</c:v>
                </c:pt>
                <c:pt idx="22040" formatCode="0.00E+00">
                  <c:v>-6.9280100000000001E-3</c:v>
                </c:pt>
                <c:pt idx="22041" formatCode="0.00E+00">
                  <c:v>-6.9200099999999999E-3</c:v>
                </c:pt>
                <c:pt idx="22042" formatCode="0.00E+00">
                  <c:v>-6.9261799999999997E-3</c:v>
                </c:pt>
                <c:pt idx="22043" formatCode="0.00E+00">
                  <c:v>-6.9024799999999999E-3</c:v>
                </c:pt>
                <c:pt idx="22044" formatCode="0.00E+00">
                  <c:v>-6.9184199999999998E-3</c:v>
                </c:pt>
                <c:pt idx="22045" formatCode="0.00E+00">
                  <c:v>-6.8941100000000002E-3</c:v>
                </c:pt>
                <c:pt idx="22046" formatCode="0.00E+00">
                  <c:v>-6.90085E-3</c:v>
                </c:pt>
                <c:pt idx="22047" formatCode="0.00E+00">
                  <c:v>-6.8921499999999997E-3</c:v>
                </c:pt>
                <c:pt idx="22048" formatCode="0.00E+00">
                  <c:v>-6.8762900000000002E-3</c:v>
                </c:pt>
                <c:pt idx="22049" formatCode="0.00E+00">
                  <c:v>-6.8866800000000001E-3</c:v>
                </c:pt>
                <c:pt idx="22050" formatCode="0.00E+00">
                  <c:v>-6.85602E-3</c:v>
                </c:pt>
                <c:pt idx="22051" formatCode="0.00E+00">
                  <c:v>-6.87209E-3</c:v>
                </c:pt>
                <c:pt idx="22052" formatCode="0.00E+00">
                  <c:v>-6.8462699999999998E-3</c:v>
                </c:pt>
                <c:pt idx="22053" formatCode="0.00E+00">
                  <c:v>-6.8485999999999998E-3</c:v>
                </c:pt>
                <c:pt idx="22054" formatCode="0.00E+00">
                  <c:v>-6.8426800000000003E-3</c:v>
                </c:pt>
                <c:pt idx="22055" formatCode="0.00E+00">
                  <c:v>-6.8246499999999998E-3</c:v>
                </c:pt>
                <c:pt idx="22056" formatCode="0.00E+00">
                  <c:v>-6.8349600000000002E-3</c:v>
                </c:pt>
                <c:pt idx="22057" formatCode="0.00E+00">
                  <c:v>-6.8060500000000001E-3</c:v>
                </c:pt>
                <c:pt idx="22058" formatCode="0.00E+00">
                  <c:v>-6.81468E-3</c:v>
                </c:pt>
                <c:pt idx="22059" formatCode="0.00E+00">
                  <c:v>-6.7933000000000004E-3</c:v>
                </c:pt>
                <c:pt idx="22060" formatCode="0.00E+00">
                  <c:v>-6.7876000000000004E-3</c:v>
                </c:pt>
                <c:pt idx="22061" formatCode="0.00E+00">
                  <c:v>-6.7820600000000003E-3</c:v>
                </c:pt>
                <c:pt idx="22062" formatCode="0.00E+00">
                  <c:v>-6.7633900000000002E-3</c:v>
                </c:pt>
                <c:pt idx="22063" formatCode="0.00E+00">
                  <c:v>-6.7654600000000001E-3</c:v>
                </c:pt>
                <c:pt idx="22064" formatCode="0.00E+00">
                  <c:v>-6.74663E-3</c:v>
                </c:pt>
                <c:pt idx="22065" formatCode="0.00E+00">
                  <c:v>-6.7430199999999997E-3</c:v>
                </c:pt>
                <c:pt idx="22066" formatCode="0.00E+00">
                  <c:v>-6.7325600000000003E-3</c:v>
                </c:pt>
                <c:pt idx="22067" formatCode="0.00E+00">
                  <c:v>-6.7190799999999997E-3</c:v>
                </c:pt>
                <c:pt idx="22068" formatCode="0.00E+00">
                  <c:v>-6.7125099999999997E-3</c:v>
                </c:pt>
                <c:pt idx="22069" formatCode="0.00E+00">
                  <c:v>-6.6983399999999997E-3</c:v>
                </c:pt>
                <c:pt idx="22070" formatCode="0.00E+00">
                  <c:v>-6.68543E-3</c:v>
                </c:pt>
                <c:pt idx="22071" formatCode="0.00E+00">
                  <c:v>-6.68017E-3</c:v>
                </c:pt>
                <c:pt idx="22072" formatCode="0.00E+00">
                  <c:v>-6.6592400000000003E-3</c:v>
                </c:pt>
                <c:pt idx="22073" formatCode="0.00E+00">
                  <c:v>-6.6586400000000004E-3</c:v>
                </c:pt>
                <c:pt idx="22074" formatCode="0.00E+00">
                  <c:v>-6.6402900000000001E-3</c:v>
                </c:pt>
                <c:pt idx="22075" formatCode="0.00E+00">
                  <c:v>-6.6295599999999996E-3</c:v>
                </c:pt>
                <c:pt idx="22076" formatCode="0.00E+00">
                  <c:v>-6.6262400000000003E-3</c:v>
                </c:pt>
                <c:pt idx="22077" formatCode="0.00E+00">
                  <c:v>-6.59781E-3</c:v>
                </c:pt>
                <c:pt idx="22078" formatCode="0.00E+00">
                  <c:v>-6.6064799999999996E-3</c:v>
                </c:pt>
                <c:pt idx="22079" formatCode="0.00E+00">
                  <c:v>-6.5713899999999999E-3</c:v>
                </c:pt>
                <c:pt idx="22080" formatCode="0.00E+00">
                  <c:v>-6.5735999999999998E-3</c:v>
                </c:pt>
                <c:pt idx="22081" formatCode="0.00E+00">
                  <c:v>-6.55501E-3</c:v>
                </c:pt>
                <c:pt idx="22082" formatCode="0.00E+00">
                  <c:v>-6.5346400000000004E-3</c:v>
                </c:pt>
                <c:pt idx="22083" formatCode="0.00E+00">
                  <c:v>-6.5411200000000001E-3</c:v>
                </c:pt>
                <c:pt idx="22084" formatCode="0.00E+00">
                  <c:v>-6.5007800000000003E-3</c:v>
                </c:pt>
                <c:pt idx="22085" formatCode="0.00E+00">
                  <c:v>-6.5164799999999998E-3</c:v>
                </c:pt>
                <c:pt idx="22086" formatCode="0.00E+00">
                  <c:v>-6.4796599999999999E-3</c:v>
                </c:pt>
                <c:pt idx="22087" formatCode="0.00E+00">
                  <c:v>-6.4781099999999996E-3</c:v>
                </c:pt>
                <c:pt idx="22088" formatCode="0.00E+00">
                  <c:v>-6.4649299999999998E-3</c:v>
                </c:pt>
                <c:pt idx="22089" formatCode="0.00E+00">
                  <c:v>-6.4346000000000004E-3</c:v>
                </c:pt>
                <c:pt idx="22090" formatCode="0.00E+00">
                  <c:v>-6.44358E-3</c:v>
                </c:pt>
                <c:pt idx="22091" formatCode="0.00E+00">
                  <c:v>-6.4013500000000001E-3</c:v>
                </c:pt>
                <c:pt idx="22092" formatCode="0.00E+00">
                  <c:v>-6.4101399999999999E-3</c:v>
                </c:pt>
                <c:pt idx="22093" formatCode="0.00E+00">
                  <c:v>-6.3807899999999999E-3</c:v>
                </c:pt>
                <c:pt idx="22094" formatCode="0.00E+00">
                  <c:v>-6.3686899999999998E-3</c:v>
                </c:pt>
                <c:pt idx="22095" formatCode="0.00E+00">
                  <c:v>-6.3619899999999997E-3</c:v>
                </c:pt>
                <c:pt idx="22096" formatCode="0.00E+00">
                  <c:v>-6.3312799999999999E-3</c:v>
                </c:pt>
                <c:pt idx="22097" formatCode="0.00E+00">
                  <c:v>-6.3331500000000001E-3</c:v>
                </c:pt>
                <c:pt idx="22098" formatCode="0.00E+00">
                  <c:v>-6.3017999999999998E-3</c:v>
                </c:pt>
                <c:pt idx="22099" formatCode="0.00E+00">
                  <c:v>-6.2926900000000001E-3</c:v>
                </c:pt>
                <c:pt idx="22100" formatCode="0.00E+00">
                  <c:v>-6.2754300000000002E-3</c:v>
                </c:pt>
                <c:pt idx="22101" formatCode="0.00E+00">
                  <c:v>-6.2531100000000001E-3</c:v>
                </c:pt>
                <c:pt idx="22102" formatCode="0.00E+00">
                  <c:v>-6.2443500000000001E-3</c:v>
                </c:pt>
                <c:pt idx="22103" formatCode="0.00E+00">
                  <c:v>-6.2216399999999996E-3</c:v>
                </c:pt>
                <c:pt idx="22104" formatCode="0.00E+00">
                  <c:v>-6.2060600000000002E-3</c:v>
                </c:pt>
                <c:pt idx="22105" formatCode="0.00E+00">
                  <c:v>-6.19427E-3</c:v>
                </c:pt>
                <c:pt idx="22106" formatCode="0.00E+00">
                  <c:v>-6.1680900000000002E-3</c:v>
                </c:pt>
                <c:pt idx="22107" formatCode="0.00E+00">
                  <c:v>-6.1607500000000004E-3</c:v>
                </c:pt>
                <c:pt idx="22108" formatCode="0.00E+00">
                  <c:v>-6.13628E-3</c:v>
                </c:pt>
                <c:pt idx="22109" formatCode="0.00E+00">
                  <c:v>-6.1155899999999997E-3</c:v>
                </c:pt>
                <c:pt idx="22110" formatCode="0.00E+00">
                  <c:v>-6.1050499999999999E-3</c:v>
                </c:pt>
                <c:pt idx="22111" formatCode="0.00E+00">
                  <c:v>-6.0699200000000003E-3</c:v>
                </c:pt>
                <c:pt idx="22112" formatCode="0.00E+00">
                  <c:v>-6.0793599999999998E-3</c:v>
                </c:pt>
                <c:pt idx="22113" formatCode="0.00E+00">
                  <c:v>-6.0512700000000001E-3</c:v>
                </c:pt>
                <c:pt idx="22114" formatCode="0.00E+00">
                  <c:v>-6.0450399999999998E-3</c:v>
                </c:pt>
                <c:pt idx="22115" formatCode="0.00E+00">
                  <c:v>-6.0205500000000004E-3</c:v>
                </c:pt>
                <c:pt idx="22116" formatCode="0.00E+00">
                  <c:v>-5.9774299999999997E-3</c:v>
                </c:pt>
                <c:pt idx="22117" formatCode="0.00E+00">
                  <c:v>-5.9726299999999996E-3</c:v>
                </c:pt>
                <c:pt idx="22118" formatCode="0.00E+00">
                  <c:v>-5.9178800000000004E-3</c:v>
                </c:pt>
                <c:pt idx="22119" formatCode="0.00E+00">
                  <c:v>-5.9146399999999997E-3</c:v>
                </c:pt>
                <c:pt idx="22120" formatCode="0.00E+00">
                  <c:v>-5.8709900000000004E-3</c:v>
                </c:pt>
                <c:pt idx="22121" formatCode="0.00E+00">
                  <c:v>-5.8451600000000003E-3</c:v>
                </c:pt>
                <c:pt idx="22122" formatCode="0.00E+00">
                  <c:v>-5.8280399999999996E-3</c:v>
                </c:pt>
                <c:pt idx="22123" formatCode="0.00E+00">
                  <c:v>-5.7792499999999997E-3</c:v>
                </c:pt>
                <c:pt idx="22124" formatCode="0.00E+00">
                  <c:v>-5.7771000000000003E-3</c:v>
                </c:pt>
                <c:pt idx="22125" formatCode="0.00E+00">
                  <c:v>-5.7258400000000003E-3</c:v>
                </c:pt>
                <c:pt idx="22126" formatCode="0.00E+00">
                  <c:v>-5.7131400000000002E-3</c:v>
                </c:pt>
                <c:pt idx="22127" formatCode="0.00E+00">
                  <c:v>-5.6795099999999996E-3</c:v>
                </c:pt>
                <c:pt idx="22128" formatCode="0.00E+00">
                  <c:v>-5.6437099999999997E-3</c:v>
                </c:pt>
                <c:pt idx="22129" formatCode="0.00E+00">
                  <c:v>-5.6280599999999998E-3</c:v>
                </c:pt>
                <c:pt idx="22130" formatCode="0.00E+00">
                  <c:v>-5.5807799999999996E-3</c:v>
                </c:pt>
                <c:pt idx="22131" formatCode="0.00E+00">
                  <c:v>-5.5661299999999999E-3</c:v>
                </c:pt>
                <c:pt idx="22132" formatCode="0.00E+00">
                  <c:v>-5.5276700000000002E-3</c:v>
                </c:pt>
                <c:pt idx="22133" formatCode="0.00E+00">
                  <c:v>-5.4995799999999996E-3</c:v>
                </c:pt>
                <c:pt idx="22134" formatCode="0.00E+00">
                  <c:v>-5.4754799999999996E-3</c:v>
                </c:pt>
                <c:pt idx="22135" formatCode="0.00E+00">
                  <c:v>-5.4371300000000001E-3</c:v>
                </c:pt>
                <c:pt idx="22136" formatCode="0.00E+00">
                  <c:v>-5.4155100000000001E-3</c:v>
                </c:pt>
                <c:pt idx="22137" formatCode="0.00E+00">
                  <c:v>-5.3810799999999999E-3</c:v>
                </c:pt>
                <c:pt idx="22138" formatCode="0.00E+00">
                  <c:v>-5.3482900000000003E-3</c:v>
                </c:pt>
                <c:pt idx="22139" formatCode="0.00E+00">
                  <c:v>-5.32338E-3</c:v>
                </c:pt>
                <c:pt idx="22140" formatCode="0.00E+00">
                  <c:v>-5.2820899999999997E-3</c:v>
                </c:pt>
                <c:pt idx="22141" formatCode="0.00E+00">
                  <c:v>-5.25897E-3</c:v>
                </c:pt>
                <c:pt idx="22142" formatCode="0.00E+00">
                  <c:v>-5.2246300000000001E-3</c:v>
                </c:pt>
                <c:pt idx="22143" formatCode="0.00E+00">
                  <c:v>-5.18973E-3</c:v>
                </c:pt>
                <c:pt idx="22144" formatCode="0.00E+00">
                  <c:v>-5.1692099999999996E-3</c:v>
                </c:pt>
                <c:pt idx="22145" formatCode="0.00E+00">
                  <c:v>-5.1229500000000002E-3</c:v>
                </c:pt>
                <c:pt idx="22146" formatCode="0.00E+00">
                  <c:v>-5.1076100000000003E-3</c:v>
                </c:pt>
                <c:pt idx="22147" formatCode="0.00E+00">
                  <c:v>-5.06398E-3</c:v>
                </c:pt>
                <c:pt idx="22148" formatCode="0.00E+00">
                  <c:v>-5.0330799999999997E-3</c:v>
                </c:pt>
                <c:pt idx="22149" formatCode="0.00E+00">
                  <c:v>-5.0046200000000004E-3</c:v>
                </c:pt>
                <c:pt idx="22150" formatCode="0.00E+00">
                  <c:v>-4.9622399999999997E-3</c:v>
                </c:pt>
                <c:pt idx="22151" formatCode="0.00E+00">
                  <c:v>-4.9573300000000002E-3</c:v>
                </c:pt>
                <c:pt idx="22152" formatCode="0.00E+00">
                  <c:v>-4.9112899999999996E-3</c:v>
                </c:pt>
                <c:pt idx="22153" formatCode="0.00E+00">
                  <c:v>-4.8883900000000003E-3</c:v>
                </c:pt>
                <c:pt idx="22154" formatCode="0.00E+00">
                  <c:v>-4.8391600000000003E-3</c:v>
                </c:pt>
                <c:pt idx="22155" formatCode="0.00E+00">
                  <c:v>-4.7939599999999999E-3</c:v>
                </c:pt>
                <c:pt idx="22156" formatCode="0.00E+00">
                  <c:v>-4.76473E-3</c:v>
                </c:pt>
                <c:pt idx="22157" formatCode="0.00E+00">
                  <c:v>-4.7082000000000001E-3</c:v>
                </c:pt>
                <c:pt idx="22158" formatCode="0.00E+00">
                  <c:v>-4.6827300000000004E-3</c:v>
                </c:pt>
                <c:pt idx="22159" formatCode="0.00E+00">
                  <c:v>-4.6270599999999997E-3</c:v>
                </c:pt>
                <c:pt idx="22160" formatCode="0.00E+00">
                  <c:v>-4.5914600000000003E-3</c:v>
                </c:pt>
                <c:pt idx="22161" formatCode="0.00E+00">
                  <c:v>-4.5501400000000003E-3</c:v>
                </c:pt>
                <c:pt idx="22162" formatCode="0.00E+00">
                  <c:v>-4.5017599999999996E-3</c:v>
                </c:pt>
                <c:pt idx="22163" formatCode="0.00E+00">
                  <c:v>-4.4698000000000003E-3</c:v>
                </c:pt>
                <c:pt idx="22164" formatCode="0.00E+00">
                  <c:v>-4.4181100000000003E-3</c:v>
                </c:pt>
                <c:pt idx="22165" formatCode="0.00E+00">
                  <c:v>-4.3834399999999997E-3</c:v>
                </c:pt>
                <c:pt idx="22166" formatCode="0.00E+00">
                  <c:v>-4.3388000000000003E-3</c:v>
                </c:pt>
                <c:pt idx="22167" formatCode="0.00E+00">
                  <c:v>-4.2942299999999996E-3</c:v>
                </c:pt>
                <c:pt idx="22168" formatCode="0.00E+00">
                  <c:v>-4.2552700000000002E-3</c:v>
                </c:pt>
                <c:pt idx="22169" formatCode="0.00E+00">
                  <c:v>-4.2066200000000003E-3</c:v>
                </c:pt>
                <c:pt idx="22170" formatCode="0.00E+00">
                  <c:v>-4.1662899999999996E-3</c:v>
                </c:pt>
                <c:pt idx="22171" formatCode="0.00E+00">
                  <c:v>-4.1233900000000002E-3</c:v>
                </c:pt>
                <c:pt idx="22172" formatCode="0.00E+00">
                  <c:v>-4.0762000000000003E-3</c:v>
                </c:pt>
                <c:pt idx="22173" formatCode="0.00E+00">
                  <c:v>-4.0394999999999997E-3</c:v>
                </c:pt>
                <c:pt idx="22174" formatCode="0.00E+00">
                  <c:v>-3.9900100000000004E-3</c:v>
                </c:pt>
                <c:pt idx="22175" formatCode="0.00E+00">
                  <c:v>-3.9515699999999997E-3</c:v>
                </c:pt>
                <c:pt idx="22176" formatCode="0.00E+00">
                  <c:v>-3.9080199999999999E-3</c:v>
                </c:pt>
                <c:pt idx="22177" formatCode="0.00E+00">
                  <c:v>-3.8589900000000001E-3</c:v>
                </c:pt>
                <c:pt idx="22178" formatCode="0.00E+00">
                  <c:v>-3.8230099999999999E-3</c:v>
                </c:pt>
                <c:pt idx="22179" formatCode="0.00E+00">
                  <c:v>-3.7669800000000001E-3</c:v>
                </c:pt>
                <c:pt idx="22180" formatCode="0.00E+00">
                  <c:v>-3.73281E-3</c:v>
                </c:pt>
                <c:pt idx="22181" formatCode="0.00E+00">
                  <c:v>-3.6810100000000002E-3</c:v>
                </c:pt>
                <c:pt idx="22182" formatCode="0.00E+00">
                  <c:v>-3.6385300000000001E-3</c:v>
                </c:pt>
                <c:pt idx="22183" formatCode="0.00E+00">
                  <c:v>-3.5982399999999999E-3</c:v>
                </c:pt>
                <c:pt idx="22184" formatCode="0.00E+00">
                  <c:v>-3.5449800000000001E-3</c:v>
                </c:pt>
                <c:pt idx="22185" formatCode="0.00E+00">
                  <c:v>-3.5128999999999998E-3</c:v>
                </c:pt>
                <c:pt idx="22186" formatCode="0.00E+00">
                  <c:v>-3.4557300000000002E-3</c:v>
                </c:pt>
                <c:pt idx="22187" formatCode="0.00E+00">
                  <c:v>-3.4203900000000001E-3</c:v>
                </c:pt>
                <c:pt idx="22188" formatCode="0.00E+00">
                  <c:v>-3.36922E-3</c:v>
                </c:pt>
                <c:pt idx="22189" formatCode="0.00E+00">
                  <c:v>-3.3232299999999999E-3</c:v>
                </c:pt>
                <c:pt idx="22190" formatCode="0.00E+00">
                  <c:v>-3.2823100000000001E-3</c:v>
                </c:pt>
                <c:pt idx="22191" formatCode="0.00E+00">
                  <c:v>-3.2280799999999999E-3</c:v>
                </c:pt>
                <c:pt idx="22192" formatCode="0.00E+00">
                  <c:v>-3.1926799999999998E-3</c:v>
                </c:pt>
                <c:pt idx="22193" formatCode="0.00E+00">
                  <c:v>-3.1383000000000001E-3</c:v>
                </c:pt>
                <c:pt idx="22194" formatCode="0.00E+00">
                  <c:v>-3.09962E-3</c:v>
                </c:pt>
                <c:pt idx="22195" formatCode="0.00E+00">
                  <c:v>-3.0510899999999998E-3</c:v>
                </c:pt>
                <c:pt idx="22196" formatCode="0.00E+00">
                  <c:v>-3.0051100000000001E-3</c:v>
                </c:pt>
                <c:pt idx="22197" formatCode="0.00E+00">
                  <c:v>-2.9619799999999999E-3</c:v>
                </c:pt>
                <c:pt idx="22198" formatCode="0.00E+00">
                  <c:v>-2.9110099999999999E-3</c:v>
                </c:pt>
                <c:pt idx="22199" formatCode="0.00E+00">
                  <c:v>-2.8682500000000001E-3</c:v>
                </c:pt>
                <c:pt idx="22200" formatCode="0.00E+00">
                  <c:v>-2.8177200000000001E-3</c:v>
                </c:pt>
                <c:pt idx="22201" formatCode="0.00E+00">
                  <c:v>-2.77342E-3</c:v>
                </c:pt>
                <c:pt idx="22202" formatCode="0.00E+00">
                  <c:v>-2.7262100000000002E-3</c:v>
                </c:pt>
                <c:pt idx="22203" formatCode="0.00E+00">
                  <c:v>-2.6806299999999998E-3</c:v>
                </c:pt>
                <c:pt idx="22204" formatCode="0.00E+00">
                  <c:v>-2.6336699999999998E-3</c:v>
                </c:pt>
                <c:pt idx="22205" formatCode="0.00E+00">
                  <c:v>-2.5887599999999998E-3</c:v>
                </c:pt>
                <c:pt idx="22206" formatCode="0.00E+00">
                  <c:v>-2.5399699999999999E-3</c:v>
                </c:pt>
                <c:pt idx="22207" formatCode="0.00E+00">
                  <c:v>-2.4956499999999999E-3</c:v>
                </c:pt>
                <c:pt idx="22208" formatCode="0.00E+00">
                  <c:v>-2.4458599999999998E-3</c:v>
                </c:pt>
                <c:pt idx="22209" formatCode="0.00E+00">
                  <c:v>-2.39865E-3</c:v>
                </c:pt>
                <c:pt idx="22210" formatCode="0.00E+00">
                  <c:v>-2.35264E-3</c:v>
                </c:pt>
                <c:pt idx="22211" formatCode="0.00E+00">
                  <c:v>-2.30109E-3</c:v>
                </c:pt>
                <c:pt idx="22212" formatCode="0.00E+00">
                  <c:v>-2.2609000000000001E-3</c:v>
                </c:pt>
                <c:pt idx="22213" formatCode="0.00E+00">
                  <c:v>-2.20579E-3</c:v>
                </c:pt>
                <c:pt idx="22214" formatCode="0.00E+00">
                  <c:v>-2.1666200000000002E-3</c:v>
                </c:pt>
                <c:pt idx="22215" formatCode="0.00E+00">
                  <c:v>-2.1138200000000002E-3</c:v>
                </c:pt>
                <c:pt idx="22216" formatCode="0.00E+00">
                  <c:v>-2.0686200000000002E-3</c:v>
                </c:pt>
                <c:pt idx="22217" formatCode="0.00E+00">
                  <c:v>-2.0233600000000001E-3</c:v>
                </c:pt>
                <c:pt idx="22218" formatCode="0.00E+00">
                  <c:v>-1.9679300000000001E-3</c:v>
                </c:pt>
                <c:pt idx="22219" formatCode="0.00E+00">
                  <c:v>-1.92979E-3</c:v>
                </c:pt>
                <c:pt idx="22220" formatCode="0.00E+00">
                  <c:v>-1.8698600000000001E-3</c:v>
                </c:pt>
                <c:pt idx="22221" formatCode="0.00E+00">
                  <c:v>-1.83278E-3</c:v>
                </c:pt>
                <c:pt idx="22222" formatCode="0.00E+00">
                  <c:v>-1.7777400000000001E-3</c:v>
                </c:pt>
                <c:pt idx="22223" formatCode="0.00E+00">
                  <c:v>-1.7324199999999999E-3</c:v>
                </c:pt>
                <c:pt idx="22224" formatCode="0.00E+00">
                  <c:v>-1.6879799999999999E-3</c:v>
                </c:pt>
                <c:pt idx="22225" formatCode="0.00E+00">
                  <c:v>-1.6323399999999999E-3</c:v>
                </c:pt>
                <c:pt idx="22226" formatCode="0.00E+00">
                  <c:v>-1.59566E-3</c:v>
                </c:pt>
                <c:pt idx="22227" formatCode="0.00E+00">
                  <c:v>-1.53528E-3</c:v>
                </c:pt>
                <c:pt idx="22228" formatCode="0.00E+00">
                  <c:v>-1.49631E-3</c:v>
                </c:pt>
                <c:pt idx="22229" formatCode="0.00E+00">
                  <c:v>-1.4410600000000001E-3</c:v>
                </c:pt>
                <c:pt idx="22230" formatCode="0.00E+00">
                  <c:v>-1.3939099999999999E-3</c:v>
                </c:pt>
                <c:pt idx="22231" formatCode="0.00E+00">
                  <c:v>-1.3487600000000001E-3</c:v>
                </c:pt>
                <c:pt idx="22232" formatCode="0.00E+00">
                  <c:v>-1.2938400000000001E-3</c:v>
                </c:pt>
                <c:pt idx="22233" formatCode="0.00E+00">
                  <c:v>-1.2539199999999999E-3</c:v>
                </c:pt>
                <c:pt idx="22234" formatCode="0.00E+00">
                  <c:v>-1.19808E-3</c:v>
                </c:pt>
                <c:pt idx="22235" formatCode="0.00E+00">
                  <c:v>-1.15594E-3</c:v>
                </c:pt>
                <c:pt idx="22236" formatCode="0.00E+00">
                  <c:v>-1.10451E-3</c:v>
                </c:pt>
                <c:pt idx="22237" formatCode="0.00E+00">
                  <c:v>-1.0557100000000001E-3</c:v>
                </c:pt>
                <c:pt idx="22238" formatCode="0.00E+00">
                  <c:v>-1.00775E-3</c:v>
                </c:pt>
                <c:pt idx="22239" formatCode="0.00E+00">
                  <c:v>-9.5623400000000003E-4</c:v>
                </c:pt>
                <c:pt idx="22240" formatCode="0.00E+00">
                  <c:v>-9.09043E-4</c:v>
                </c:pt>
                <c:pt idx="22241" formatCode="0.00E+00">
                  <c:v>-8.5951699999999996E-4</c:v>
                </c:pt>
                <c:pt idx="22242" formatCode="0.00E+00">
                  <c:v>-8.1084199999999999E-4</c:v>
                </c:pt>
                <c:pt idx="22243" formatCode="0.00E+00">
                  <c:v>-7.6268199999999999E-4</c:v>
                </c:pt>
                <c:pt idx="22244" formatCode="0.00E+00">
                  <c:v>-7.1488300000000003E-4</c:v>
                </c:pt>
                <c:pt idx="22245" formatCode="0.00E+00">
                  <c:v>-6.6408199999999998E-4</c:v>
                </c:pt>
                <c:pt idx="22246" formatCode="0.00E+00">
                  <c:v>-6.1958E-4</c:v>
                </c:pt>
                <c:pt idx="22247" formatCode="0.00E+00">
                  <c:v>-5.6433899999999996E-4</c:v>
                </c:pt>
                <c:pt idx="22248" formatCode="0.00E+00">
                  <c:v>-5.2100099999999999E-4</c:v>
                </c:pt>
                <c:pt idx="22249" formatCode="0.00E+00">
                  <c:v>-4.66747E-4</c:v>
                </c:pt>
                <c:pt idx="22250" formatCode="0.00E+00">
                  <c:v>-4.1886899999999999E-4</c:v>
                </c:pt>
                <c:pt idx="22251" formatCode="0.00E+00">
                  <c:v>-3.7266600000000001E-4</c:v>
                </c:pt>
                <c:pt idx="22252" formatCode="0.00E+00">
                  <c:v>-3.1680199999999998E-4</c:v>
                </c:pt>
                <c:pt idx="22253" formatCode="0.00E+00">
                  <c:v>-2.7856700000000002E-4</c:v>
                </c:pt>
                <c:pt idx="22254" formatCode="0.00E+00">
                  <c:v>-2.1853500000000001E-4</c:v>
                </c:pt>
                <c:pt idx="22255" formatCode="0.00E+00">
                  <c:v>-1.7946499999999999E-4</c:v>
                </c:pt>
                <c:pt idx="22256" formatCode="0.00E+00">
                  <c:v>-1.2478500000000001E-4</c:v>
                </c:pt>
                <c:pt idx="22257" formatCode="0.00E+00">
                  <c:v>-7.54881E-5</c:v>
                </c:pt>
                <c:pt idx="22258" formatCode="0.00E+00">
                  <c:v>-3.1639500000000001E-5</c:v>
                </c:pt>
                <c:pt idx="22259" formatCode="0.00E+00">
                  <c:v>2.8573099999999999E-5</c:v>
                </c:pt>
                <c:pt idx="22260" formatCode="0.00E+00">
                  <c:v>6.5669100000000005E-5</c:v>
                </c:pt>
                <c:pt idx="22261" formatCode="0.00E+00">
                  <c:v>1.26444E-4</c:v>
                </c:pt>
                <c:pt idx="22262" formatCode="0.00E+00">
                  <c:v>1.6687000000000001E-4</c:v>
                </c:pt>
                <c:pt idx="22263" formatCode="0.00E+00">
                  <c:v>2.1861800000000001E-4</c:v>
                </c:pt>
                <c:pt idx="22264" formatCode="0.00E+00">
                  <c:v>2.6989899999999999E-4</c:v>
                </c:pt>
                <c:pt idx="22265" formatCode="0.00E+00">
                  <c:v>3.1187400000000002E-4</c:v>
                </c:pt>
                <c:pt idx="22266" formatCode="0.00E+00">
                  <c:v>3.7038099999999998E-4</c:v>
                </c:pt>
                <c:pt idx="22267" formatCode="0.00E+00">
                  <c:v>4.1059000000000001E-4</c:v>
                </c:pt>
                <c:pt idx="22268" formatCode="0.00E+00">
                  <c:v>4.6728900000000002E-4</c:v>
                </c:pt>
                <c:pt idx="22269" formatCode="0.00E+00">
                  <c:v>5.1392099999999997E-4</c:v>
                </c:pt>
                <c:pt idx="22270" formatCode="0.00E+00">
                  <c:v>5.62799E-4</c:v>
                </c:pt>
                <c:pt idx="22271" formatCode="0.00E+00">
                  <c:v>6.1497500000000003E-4</c:v>
                </c:pt>
                <c:pt idx="22272" formatCode="0.00E+00">
                  <c:v>6.5910600000000001E-4</c:v>
                </c:pt>
                <c:pt idx="22273" formatCode="0.00E+00">
                  <c:v>7.1159100000000002E-4</c:v>
                </c:pt>
                <c:pt idx="22274" formatCode="0.00E+00">
                  <c:v>7.5836100000000004E-4</c:v>
                </c:pt>
                <c:pt idx="22275" formatCode="0.00E+00">
                  <c:v>8.0692100000000005E-4</c:v>
                </c:pt>
                <c:pt idx="22276" formatCode="0.00E+00">
                  <c:v>8.5781699999999998E-4</c:v>
                </c:pt>
                <c:pt idx="22277" formatCode="0.00E+00">
                  <c:v>9.0497699999999995E-4</c:v>
                </c:pt>
                <c:pt idx="22278" formatCode="0.00E+00">
                  <c:v>9.55805E-4</c:v>
                </c:pt>
                <c:pt idx="22279" formatCode="0.00E+00">
                  <c:v>1.0066000000000001E-3</c:v>
                </c:pt>
                <c:pt idx="22280" formatCode="0.00E+00">
                  <c:v>1.05199E-3</c:v>
                </c:pt>
                <c:pt idx="22281" formatCode="0.00E+00">
                  <c:v>1.10596E-3</c:v>
                </c:pt>
                <c:pt idx="22282" formatCode="0.00E+00">
                  <c:v>1.1486999999999999E-3</c:v>
                </c:pt>
                <c:pt idx="22283" formatCode="0.00E+00">
                  <c:v>1.20118E-3</c:v>
                </c:pt>
                <c:pt idx="22284" formatCode="0.00E+00">
                  <c:v>1.2488200000000001E-3</c:v>
                </c:pt>
                <c:pt idx="22285" formatCode="0.00E+00">
                  <c:v>1.2941599999999999E-3</c:v>
                </c:pt>
                <c:pt idx="22286" formatCode="0.00E+00">
                  <c:v>1.3497800000000001E-3</c:v>
                </c:pt>
                <c:pt idx="22287" formatCode="0.00E+00">
                  <c:v>1.38996E-3</c:v>
                </c:pt>
                <c:pt idx="22288" formatCode="0.00E+00">
                  <c:v>1.44852E-3</c:v>
                </c:pt>
                <c:pt idx="22289" formatCode="0.00E+00">
                  <c:v>1.49095E-3</c:v>
                </c:pt>
                <c:pt idx="22290" formatCode="0.00E+00">
                  <c:v>1.5421300000000001E-3</c:v>
                </c:pt>
                <c:pt idx="22291" formatCode="0.00E+00">
                  <c:v>1.5924800000000001E-3</c:v>
                </c:pt>
                <c:pt idx="22292" formatCode="0.00E+00">
                  <c:v>1.634E-3</c:v>
                </c:pt>
                <c:pt idx="22293" formatCode="0.00E+00">
                  <c:v>1.69119E-3</c:v>
                </c:pt>
                <c:pt idx="22294" formatCode="0.00E+00">
                  <c:v>1.72963E-3</c:v>
                </c:pt>
                <c:pt idx="22295" formatCode="0.00E+00">
                  <c:v>1.78528E-3</c:v>
                </c:pt>
                <c:pt idx="22296" formatCode="0.00E+00">
                  <c:v>1.82982E-3</c:v>
                </c:pt>
                <c:pt idx="22297" formatCode="0.00E+00">
                  <c:v>1.8783999999999999E-3</c:v>
                </c:pt>
                <c:pt idx="22298" formatCode="0.00E+00">
                  <c:v>1.93162E-3</c:v>
                </c:pt>
                <c:pt idx="22299" formatCode="0.00E+00">
                  <c:v>1.9737600000000002E-3</c:v>
                </c:pt>
                <c:pt idx="22300" formatCode="0.00E+00">
                  <c:v>2.02849E-3</c:v>
                </c:pt>
                <c:pt idx="22301" formatCode="0.00E+00">
                  <c:v>2.0708300000000001E-3</c:v>
                </c:pt>
                <c:pt idx="22302" formatCode="0.00E+00">
                  <c:v>2.1209200000000001E-3</c:v>
                </c:pt>
                <c:pt idx="22303" formatCode="0.00E+00">
                  <c:v>2.16855E-3</c:v>
                </c:pt>
                <c:pt idx="22304" formatCode="0.00E+00">
                  <c:v>2.2137200000000002E-3</c:v>
                </c:pt>
                <c:pt idx="22305" formatCode="0.00E+00">
                  <c:v>2.2647000000000001E-3</c:v>
                </c:pt>
                <c:pt idx="22306" formatCode="0.00E+00">
                  <c:v>2.31014E-3</c:v>
                </c:pt>
                <c:pt idx="22307" formatCode="0.00E+00">
                  <c:v>2.35951E-3</c:v>
                </c:pt>
                <c:pt idx="22308" formatCode="0.00E+00">
                  <c:v>2.4086799999999998E-3</c:v>
                </c:pt>
                <c:pt idx="22309" formatCode="0.00E+00">
                  <c:v>2.454E-3</c:v>
                </c:pt>
                <c:pt idx="22310" formatCode="0.00E+00">
                  <c:v>2.5041400000000002E-3</c:v>
                </c:pt>
                <c:pt idx="22311" formatCode="0.00E+00">
                  <c:v>2.5490999999999999E-3</c:v>
                </c:pt>
                <c:pt idx="22312" formatCode="0.00E+00">
                  <c:v>2.5956299999999998E-3</c:v>
                </c:pt>
                <c:pt idx="22313" formatCode="0.00E+00">
                  <c:v>2.64489E-3</c:v>
                </c:pt>
                <c:pt idx="22314" formatCode="0.00E+00">
                  <c:v>2.6871099999999999E-3</c:v>
                </c:pt>
                <c:pt idx="22315" formatCode="0.00E+00">
                  <c:v>2.7399400000000002E-3</c:v>
                </c:pt>
                <c:pt idx="22316" formatCode="0.00E+00">
                  <c:v>2.78218E-3</c:v>
                </c:pt>
                <c:pt idx="22317" formatCode="0.00E+00">
                  <c:v>2.8325899999999998E-3</c:v>
                </c:pt>
                <c:pt idx="22318" formatCode="0.00E+00">
                  <c:v>2.8800200000000001E-3</c:v>
                </c:pt>
                <c:pt idx="22319" formatCode="0.00E+00">
                  <c:v>2.92348E-3</c:v>
                </c:pt>
                <c:pt idx="22320" formatCode="0.00E+00">
                  <c:v>2.9761599999999998E-3</c:v>
                </c:pt>
                <c:pt idx="22321" formatCode="0.00E+00">
                  <c:v>3.0146000000000001E-3</c:v>
                </c:pt>
                <c:pt idx="22322" formatCode="0.00E+00">
                  <c:v>3.0672099999999999E-3</c:v>
                </c:pt>
                <c:pt idx="22323" formatCode="0.00E+00">
                  <c:v>3.10824E-3</c:v>
                </c:pt>
                <c:pt idx="22324" formatCode="0.00E+00">
                  <c:v>3.1559700000000001E-3</c:v>
                </c:pt>
                <c:pt idx="22325" formatCode="0.00E+00">
                  <c:v>3.2041399999999999E-3</c:v>
                </c:pt>
                <c:pt idx="22326" formatCode="0.00E+00">
                  <c:v>3.24574E-3</c:v>
                </c:pt>
                <c:pt idx="22327" formatCode="0.00E+00">
                  <c:v>3.2984400000000001E-3</c:v>
                </c:pt>
                <c:pt idx="22328" formatCode="0.00E+00">
                  <c:v>3.33827E-3</c:v>
                </c:pt>
                <c:pt idx="22329" formatCode="0.00E+00">
                  <c:v>3.3893199999999999E-3</c:v>
                </c:pt>
                <c:pt idx="22330" formatCode="0.00E+00">
                  <c:v>3.43181E-3</c:v>
                </c:pt>
                <c:pt idx="22331" formatCode="0.00E+00">
                  <c:v>3.47686E-3</c:v>
                </c:pt>
                <c:pt idx="22332" formatCode="0.00E+00">
                  <c:v>3.5232900000000001E-3</c:v>
                </c:pt>
                <c:pt idx="22333" formatCode="0.00E+00">
                  <c:v>3.5651200000000002E-3</c:v>
                </c:pt>
                <c:pt idx="22334" formatCode="0.00E+00">
                  <c:v>3.6136599999999999E-3</c:v>
                </c:pt>
                <c:pt idx="22335" formatCode="0.00E+00">
                  <c:v>3.6559800000000001E-3</c:v>
                </c:pt>
                <c:pt idx="22336" formatCode="0.00E+00">
                  <c:v>3.7030000000000001E-3</c:v>
                </c:pt>
                <c:pt idx="22337" formatCode="0.00E+00">
                  <c:v>3.7473699999999999E-3</c:v>
                </c:pt>
                <c:pt idx="22338" formatCode="0.00E+00">
                  <c:v>3.7927E-3</c:v>
                </c:pt>
                <c:pt idx="22339" formatCode="0.00E+00">
                  <c:v>3.8374099999999999E-3</c:v>
                </c:pt>
                <c:pt idx="22340" formatCode="0.00E+00">
                  <c:v>3.8816599999999999E-3</c:v>
                </c:pt>
                <c:pt idx="22341" formatCode="0.00E+00">
                  <c:v>3.92422E-3</c:v>
                </c:pt>
                <c:pt idx="22342" formatCode="0.00E+00">
                  <c:v>3.9689699999999996E-3</c:v>
                </c:pt>
                <c:pt idx="22343" formatCode="0.00E+00">
                  <c:v>4.0116800000000001E-3</c:v>
                </c:pt>
                <c:pt idx="22344" formatCode="0.00E+00">
                  <c:v>4.05595E-3</c:v>
                </c:pt>
                <c:pt idx="22345" formatCode="0.00E+00">
                  <c:v>4.1004400000000003E-3</c:v>
                </c:pt>
                <c:pt idx="22346" formatCode="0.00E+00">
                  <c:v>4.14198E-3</c:v>
                </c:pt>
                <c:pt idx="22347" formatCode="0.00E+00">
                  <c:v>4.1902199999999997E-3</c:v>
                </c:pt>
                <c:pt idx="22348" formatCode="0.00E+00">
                  <c:v>4.2301300000000003E-3</c:v>
                </c:pt>
                <c:pt idx="22349" formatCode="0.00E+00">
                  <c:v>4.2763200000000001E-3</c:v>
                </c:pt>
                <c:pt idx="22350" formatCode="0.00E+00">
                  <c:v>4.3130099999999999E-3</c:v>
                </c:pt>
                <c:pt idx="22351" formatCode="0.00E+00">
                  <c:v>4.3567099999999997E-3</c:v>
                </c:pt>
                <c:pt idx="22352" formatCode="0.00E+00">
                  <c:v>4.4078900000000002E-3</c:v>
                </c:pt>
                <c:pt idx="22353" formatCode="0.00E+00">
                  <c:v>4.4487099999999998E-3</c:v>
                </c:pt>
                <c:pt idx="22354" formatCode="0.00E+00">
                  <c:v>4.4088499999999997E-3</c:v>
                </c:pt>
                <c:pt idx="22355" formatCode="0.00E+00">
                  <c:v>4.4002199999999998E-3</c:v>
                </c:pt>
                <c:pt idx="22356" formatCode="0.00E+00">
                  <c:v>4.4519099999999999E-3</c:v>
                </c:pt>
                <c:pt idx="22357" formatCode="0.00E+00">
                  <c:v>4.4296400000000003E-3</c:v>
                </c:pt>
                <c:pt idx="22358" formatCode="0.00E+00">
                  <c:v>4.4759400000000003E-3</c:v>
                </c:pt>
                <c:pt idx="22359" formatCode="0.00E+00">
                  <c:v>4.4750700000000003E-3</c:v>
                </c:pt>
                <c:pt idx="22360" formatCode="0.00E+00">
                  <c:v>4.4865599999999997E-3</c:v>
                </c:pt>
                <c:pt idx="22361" formatCode="0.00E+00">
                  <c:v>4.5191500000000004E-3</c:v>
                </c:pt>
                <c:pt idx="22362" formatCode="0.00E+00">
                  <c:v>4.5044500000000001E-3</c:v>
                </c:pt>
                <c:pt idx="22363" formatCode="0.00E+00">
                  <c:v>4.5490699999999997E-3</c:v>
                </c:pt>
                <c:pt idx="22364" formatCode="0.00E+00">
                  <c:v>4.5392899999999996E-3</c:v>
                </c:pt>
                <c:pt idx="22365" formatCode="0.00E+00">
                  <c:v>4.5651700000000003E-3</c:v>
                </c:pt>
                <c:pt idx="22366" formatCode="0.00E+00">
                  <c:v>4.5813399999999997E-3</c:v>
                </c:pt>
                <c:pt idx="22367" formatCode="0.00E+00">
                  <c:v>4.5827899999999998E-3</c:v>
                </c:pt>
                <c:pt idx="22368" formatCode="0.00E+00">
                  <c:v>4.6149399999999997E-3</c:v>
                </c:pt>
                <c:pt idx="22369" formatCode="0.00E+00">
                  <c:v>4.6108E-3</c:v>
                </c:pt>
                <c:pt idx="22370" formatCode="0.00E+00">
                  <c:v>4.63343E-3</c:v>
                </c:pt>
                <c:pt idx="22371" formatCode="0.00E+00">
                  <c:v>4.6449400000000002E-3</c:v>
                </c:pt>
                <c:pt idx="22372" formatCode="0.00E+00">
                  <c:v>4.6498700000000004E-3</c:v>
                </c:pt>
                <c:pt idx="22373" formatCode="0.00E+00">
                  <c:v>4.6745199999999997E-3</c:v>
                </c:pt>
                <c:pt idx="22374" formatCode="0.00E+00">
                  <c:v>4.6758399999999997E-3</c:v>
                </c:pt>
                <c:pt idx="22375" formatCode="0.00E+00">
                  <c:v>4.6934000000000003E-3</c:v>
                </c:pt>
                <c:pt idx="22376" formatCode="0.00E+00">
                  <c:v>4.7100700000000002E-3</c:v>
                </c:pt>
                <c:pt idx="22377" formatCode="0.00E+00">
                  <c:v>4.7101699999999996E-3</c:v>
                </c:pt>
                <c:pt idx="22378" formatCode="0.00E+00">
                  <c:v>4.7395500000000004E-3</c:v>
                </c:pt>
                <c:pt idx="22379" formatCode="0.00E+00">
                  <c:v>4.7337300000000002E-3</c:v>
                </c:pt>
                <c:pt idx="22380" formatCode="0.00E+00">
                  <c:v>4.7547400000000004E-3</c:v>
                </c:pt>
                <c:pt idx="22381" formatCode="0.00E+00">
                  <c:v>4.7660599999999999E-3</c:v>
                </c:pt>
                <c:pt idx="22382" formatCode="0.00E+00">
                  <c:v>4.7644300000000001E-3</c:v>
                </c:pt>
                <c:pt idx="22383" formatCode="0.00E+00">
                  <c:v>4.7968999999999998E-3</c:v>
                </c:pt>
                <c:pt idx="22384" formatCode="0.00E+00">
                  <c:v>4.7816400000000002E-3</c:v>
                </c:pt>
                <c:pt idx="22385" formatCode="0.00E+00">
                  <c:v>4.8158200000000002E-3</c:v>
                </c:pt>
                <c:pt idx="22386" formatCode="0.00E+00">
                  <c:v>4.8138E-3</c:v>
                </c:pt>
                <c:pt idx="22387" formatCode="0.00E+00">
                  <c:v>4.8246000000000001E-3</c:v>
                </c:pt>
                <c:pt idx="22388" formatCode="0.00E+00">
                  <c:v>4.8450200000000002E-3</c:v>
                </c:pt>
                <c:pt idx="22389" formatCode="0.00E+00">
                  <c:v>4.8294699999999998E-3</c:v>
                </c:pt>
                <c:pt idx="22390" formatCode="0.00E+00">
                  <c:v>4.8712699999999996E-3</c:v>
                </c:pt>
                <c:pt idx="22391" formatCode="0.00E+00">
                  <c:v>4.86185E-3</c:v>
                </c:pt>
                <c:pt idx="22392" formatCode="0.00E+00">
                  <c:v>4.8759399999999996E-3</c:v>
                </c:pt>
                <c:pt idx="22393" formatCode="0.00E+00">
                  <c:v>4.7863699999999999E-3</c:v>
                </c:pt>
                <c:pt idx="22394" formatCode="0.00E+00">
                  <c:v>4.7436400000000004E-3</c:v>
                </c:pt>
                <c:pt idx="22395" formatCode="0.00E+00">
                  <c:v>4.7726499999999998E-3</c:v>
                </c:pt>
                <c:pt idx="22396" formatCode="0.00E+00">
                  <c:v>4.6999700000000004E-3</c:v>
                </c:pt>
                <c:pt idx="22397" formatCode="0.00E+00">
                  <c:v>4.7307099999999999E-3</c:v>
                </c:pt>
                <c:pt idx="22398" formatCode="0.00E+00">
                  <c:v>4.6809299999999998E-3</c:v>
                </c:pt>
                <c:pt idx="22399" formatCode="0.00E+00">
                  <c:v>4.6678500000000003E-3</c:v>
                </c:pt>
                <c:pt idx="22400" formatCode="0.00E+00">
                  <c:v>4.6652000000000004E-3</c:v>
                </c:pt>
                <c:pt idx="22401" formatCode="0.00E+00">
                  <c:v>4.6127700000000004E-3</c:v>
                </c:pt>
                <c:pt idx="22402" formatCode="0.00E+00">
                  <c:v>4.6307700000000002E-3</c:v>
                </c:pt>
                <c:pt idx="22403" formatCode="0.00E+00">
                  <c:v>4.57997E-3</c:v>
                </c:pt>
                <c:pt idx="22404" formatCode="0.00E+00">
                  <c:v>4.5768500000000004E-3</c:v>
                </c:pt>
                <c:pt idx="22405" formatCode="0.00E+00">
                  <c:v>4.5583500000000001E-3</c:v>
                </c:pt>
                <c:pt idx="22406" formatCode="0.00E+00">
                  <c:v>4.5235400000000004E-3</c:v>
                </c:pt>
                <c:pt idx="22407" formatCode="0.00E+00">
                  <c:v>4.5251199999999997E-3</c:v>
                </c:pt>
                <c:pt idx="22408" formatCode="0.00E+00">
                  <c:v>4.4843000000000001E-3</c:v>
                </c:pt>
                <c:pt idx="22409" formatCode="0.00E+00">
                  <c:v>4.4726899999999997E-3</c:v>
                </c:pt>
                <c:pt idx="22410" formatCode="0.00E+00">
                  <c:v>4.4550199999999996E-3</c:v>
                </c:pt>
                <c:pt idx="22411" formatCode="0.00E+00">
                  <c:v>4.4176299999999996E-3</c:v>
                </c:pt>
                <c:pt idx="22412" formatCode="0.00E+00">
                  <c:v>4.41816E-3</c:v>
                </c:pt>
                <c:pt idx="22413" formatCode="0.00E+00">
                  <c:v>4.3764399999999997E-3</c:v>
                </c:pt>
                <c:pt idx="22414" formatCode="0.00E+00">
                  <c:v>4.36528E-3</c:v>
                </c:pt>
                <c:pt idx="22415" formatCode="0.00E+00">
                  <c:v>4.3489000000000002E-3</c:v>
                </c:pt>
                <c:pt idx="22416" formatCode="0.00E+00">
                  <c:v>4.3068999999999998E-3</c:v>
                </c:pt>
                <c:pt idx="22417" formatCode="0.00E+00">
                  <c:v>4.3136600000000004E-3</c:v>
                </c:pt>
                <c:pt idx="22418" formatCode="0.00E+00">
                  <c:v>4.2566000000000001E-3</c:v>
                </c:pt>
                <c:pt idx="22419" formatCode="0.00E+00">
                  <c:v>4.2572199999999999E-3</c:v>
                </c:pt>
                <c:pt idx="22420" formatCode="0.00E+00">
                  <c:v>4.2222700000000002E-3</c:v>
                </c:pt>
                <c:pt idx="22421" formatCode="0.00E+00">
                  <c:v>4.1895700000000001E-3</c:v>
                </c:pt>
                <c:pt idx="22422" formatCode="0.00E+00">
                  <c:v>4.1900100000000001E-3</c:v>
                </c:pt>
                <c:pt idx="22423" formatCode="0.00E+00">
                  <c:v>4.1291899999999996E-3</c:v>
                </c:pt>
                <c:pt idx="22424" formatCode="0.00E+00">
                  <c:v>4.1423500000000004E-3</c:v>
                </c:pt>
                <c:pt idx="22425" formatCode="0.00E+00">
                  <c:v>4.0877700000000001E-3</c:v>
                </c:pt>
                <c:pt idx="22426" formatCode="0.00E+00">
                  <c:v>4.0774000000000001E-3</c:v>
                </c:pt>
                <c:pt idx="22427" formatCode="0.00E+00">
                  <c:v>4.05536E-3</c:v>
                </c:pt>
                <c:pt idx="22428" formatCode="0.00E+00">
                  <c:v>4.0084200000000004E-3</c:v>
                </c:pt>
                <c:pt idx="22429" formatCode="0.00E+00">
                  <c:v>4.0120900000000003E-3</c:v>
                </c:pt>
                <c:pt idx="22430" formatCode="0.00E+00">
                  <c:v>3.9521900000000004E-3</c:v>
                </c:pt>
                <c:pt idx="22431" formatCode="0.00E+00">
                  <c:v>3.9559799999999996E-3</c:v>
                </c:pt>
                <c:pt idx="22432" formatCode="0.00E+00">
                  <c:v>3.9169499999999998E-3</c:v>
                </c:pt>
                <c:pt idx="22433" formatCode="0.00E+00">
                  <c:v>3.8842E-3</c:v>
                </c:pt>
                <c:pt idx="22434" formatCode="0.00E+00">
                  <c:v>3.8530399999999999E-3</c:v>
                </c:pt>
                <c:pt idx="22435" formatCode="0.00E+00">
                  <c:v>3.7916500000000001E-3</c:v>
                </c:pt>
                <c:pt idx="22436" formatCode="0.00E+00">
                  <c:v>3.7917099999999998E-3</c:v>
                </c:pt>
                <c:pt idx="22437" formatCode="0.00E+00">
                  <c:v>3.7661000000000001E-3</c:v>
                </c:pt>
                <c:pt idx="22438" formatCode="0.00E+00">
                  <c:v>3.7656999999999999E-3</c:v>
                </c:pt>
                <c:pt idx="22439" formatCode="0.00E+00">
                  <c:v>3.7556899999999999E-3</c:v>
                </c:pt>
                <c:pt idx="22440" formatCode="0.00E+00">
                  <c:v>3.7308699999999998E-3</c:v>
                </c:pt>
                <c:pt idx="22441" formatCode="0.00E+00">
                  <c:v>3.7312000000000001E-3</c:v>
                </c:pt>
                <c:pt idx="22442" formatCode="0.00E+00">
                  <c:v>3.7072400000000001E-3</c:v>
                </c:pt>
                <c:pt idx="22443" formatCode="0.00E+00">
                  <c:v>3.6995000000000001E-3</c:v>
                </c:pt>
                <c:pt idx="22444" formatCode="0.00E+00">
                  <c:v>3.6904899999999998E-3</c:v>
                </c:pt>
                <c:pt idx="22445" formatCode="0.00E+00">
                  <c:v>3.6658200000000002E-3</c:v>
                </c:pt>
                <c:pt idx="22446" formatCode="0.00E+00">
                  <c:v>3.6670600000000002E-3</c:v>
                </c:pt>
                <c:pt idx="22447" formatCode="0.00E+00">
                  <c:v>3.6388700000000002E-3</c:v>
                </c:pt>
                <c:pt idx="22448" formatCode="0.00E+00">
                  <c:v>3.6323800000000002E-3</c:v>
                </c:pt>
                <c:pt idx="22449" formatCode="0.00E+00">
                  <c:v>3.62E-3</c:v>
                </c:pt>
                <c:pt idx="22450" formatCode="0.00E+00">
                  <c:v>3.5934000000000001E-3</c:v>
                </c:pt>
                <c:pt idx="22451" formatCode="0.00E+00">
                  <c:v>3.5984400000000001E-3</c:v>
                </c:pt>
                <c:pt idx="22452" formatCode="0.00E+00">
                  <c:v>3.5608200000000001E-3</c:v>
                </c:pt>
                <c:pt idx="22453" formatCode="0.00E+00">
                  <c:v>3.56646E-3</c:v>
                </c:pt>
                <c:pt idx="22454" formatCode="0.00E+00">
                  <c:v>3.5400100000000001E-3</c:v>
                </c:pt>
                <c:pt idx="22455" formatCode="0.00E+00">
                  <c:v>3.5238800000000001E-3</c:v>
                </c:pt>
                <c:pt idx="22456" formatCode="0.00E+00">
                  <c:v>3.5191699999999999E-3</c:v>
                </c:pt>
                <c:pt idx="22457" formatCode="0.00E+00">
                  <c:v>3.4795199999999998E-3</c:v>
                </c:pt>
                <c:pt idx="22458" formatCode="0.00E+00">
                  <c:v>3.4891700000000002E-3</c:v>
                </c:pt>
                <c:pt idx="22459" formatCode="0.00E+00">
                  <c:v>3.44677E-3</c:v>
                </c:pt>
                <c:pt idx="22460" formatCode="0.00E+00">
                  <c:v>3.4468699999999999E-3</c:v>
                </c:pt>
                <c:pt idx="22461" formatCode="0.00E+00">
                  <c:v>3.4229199999999999E-3</c:v>
                </c:pt>
                <c:pt idx="22462" formatCode="0.00E+00">
                  <c:v>3.39873E-3</c:v>
                </c:pt>
                <c:pt idx="22463" formatCode="0.00E+00">
                  <c:v>3.3981900000000002E-3</c:v>
                </c:pt>
                <c:pt idx="22464" formatCode="0.00E+00">
                  <c:v>3.3570000000000002E-3</c:v>
                </c:pt>
                <c:pt idx="22465" formatCode="0.00E+00">
                  <c:v>3.3621200000000001E-3</c:v>
                </c:pt>
                <c:pt idx="22466" formatCode="0.00E+00">
                  <c:v>3.3246999999999999E-3</c:v>
                </c:pt>
                <c:pt idx="22467" formatCode="0.00E+00">
                  <c:v>3.3154500000000002E-3</c:v>
                </c:pt>
                <c:pt idx="22468" formatCode="0.00E+00">
                  <c:v>3.2972600000000002E-3</c:v>
                </c:pt>
                <c:pt idx="22469" formatCode="0.00E+00">
                  <c:v>3.26882E-3</c:v>
                </c:pt>
                <c:pt idx="22470" formatCode="0.00E+00">
                  <c:v>3.2640500000000001E-3</c:v>
                </c:pt>
                <c:pt idx="22471" formatCode="0.00E+00">
                  <c:v>3.2294899999999998E-3</c:v>
                </c:pt>
                <c:pt idx="22472" formatCode="0.00E+00">
                  <c:v>3.22156E-3</c:v>
                </c:pt>
                <c:pt idx="22473" formatCode="0.00E+00">
                  <c:v>3.1969899999999998E-3</c:v>
                </c:pt>
                <c:pt idx="22474" formatCode="0.00E+00">
                  <c:v>3.17564E-3</c:v>
                </c:pt>
                <c:pt idx="22475" formatCode="0.00E+00">
                  <c:v>3.1615900000000001E-3</c:v>
                </c:pt>
                <c:pt idx="22476" formatCode="0.00E+00">
                  <c:v>3.13364E-3</c:v>
                </c:pt>
                <c:pt idx="22477" formatCode="0.00E+00">
                  <c:v>3.1183500000000002E-3</c:v>
                </c:pt>
                <c:pt idx="22478" formatCode="0.00E+00">
                  <c:v>3.0981099999999998E-3</c:v>
                </c:pt>
                <c:pt idx="22479" formatCode="0.00E+00">
                  <c:v>3.07135E-3</c:v>
                </c:pt>
                <c:pt idx="22480" formatCode="0.00E+00">
                  <c:v>3.0608300000000001E-3</c:v>
                </c:pt>
                <c:pt idx="22481" formatCode="0.00E+00">
                  <c:v>3.0286699999999998E-3</c:v>
                </c:pt>
                <c:pt idx="22482" formatCode="0.00E+00">
                  <c:v>3.0152199999999999E-3</c:v>
                </c:pt>
                <c:pt idx="22483" formatCode="0.00E+00">
                  <c:v>2.9939699999999999E-3</c:v>
                </c:pt>
                <c:pt idx="22484" formatCode="0.00E+00">
                  <c:v>2.9631700000000002E-3</c:v>
                </c:pt>
                <c:pt idx="22485" formatCode="0.00E+00">
                  <c:v>2.9589999999999998E-3</c:v>
                </c:pt>
                <c:pt idx="22486" formatCode="0.00E+00">
                  <c:v>2.9148300000000002E-3</c:v>
                </c:pt>
                <c:pt idx="22487" formatCode="0.00E+00">
                  <c:v>2.9145400000000002E-3</c:v>
                </c:pt>
                <c:pt idx="22488" formatCode="0.00E+00">
                  <c:v>2.8782199999999999E-3</c:v>
                </c:pt>
                <c:pt idx="22489" formatCode="0.00E+00">
                  <c:v>2.8588300000000001E-3</c:v>
                </c:pt>
                <c:pt idx="22490" formatCode="0.00E+00">
                  <c:v>2.8473399999999999E-3</c:v>
                </c:pt>
                <c:pt idx="22491" formatCode="0.00E+00">
                  <c:v>2.80196E-3</c:v>
                </c:pt>
                <c:pt idx="22492" formatCode="0.00E+00">
                  <c:v>2.8093100000000002E-3</c:v>
                </c:pt>
                <c:pt idx="22493" formatCode="0.00E+00">
                  <c:v>2.75676E-3</c:v>
                </c:pt>
                <c:pt idx="22494" formatCode="0.00E+00">
                  <c:v>2.7565200000000002E-3</c:v>
                </c:pt>
                <c:pt idx="22495" formatCode="0.00E+00">
                  <c:v>2.7237300000000002E-3</c:v>
                </c:pt>
                <c:pt idx="22496" formatCode="0.00E+00">
                  <c:v>2.6937599999999999E-3</c:v>
                </c:pt>
                <c:pt idx="22497" formatCode="0.00E+00">
                  <c:v>2.6899699999999999E-3</c:v>
                </c:pt>
                <c:pt idx="22498" formatCode="0.00E+00">
                  <c:v>2.6405700000000001E-3</c:v>
                </c:pt>
                <c:pt idx="22499" formatCode="0.00E+00">
                  <c:v>2.6507200000000001E-3</c:v>
                </c:pt>
                <c:pt idx="22500" formatCode="0.00E+00">
                  <c:v>2.5986400000000002E-3</c:v>
                </c:pt>
                <c:pt idx="22501" formatCode="0.00E+00">
                  <c:v>2.5720299999999999E-3</c:v>
                </c:pt>
                <c:pt idx="22502" formatCode="0.00E+00">
                  <c:v>2.532E-3</c:v>
                </c:pt>
                <c:pt idx="22503" formatCode="0.00E+00">
                  <c:v>2.4969599999999999E-3</c:v>
                </c:pt>
                <c:pt idx="22504" formatCode="0.00E+00">
                  <c:v>2.5100399999999998E-3</c:v>
                </c:pt>
                <c:pt idx="22505" formatCode="0.00E+00">
                  <c:v>2.4850499999999999E-3</c:v>
                </c:pt>
                <c:pt idx="22506" formatCode="0.00E+00">
                  <c:v>2.4943500000000002E-3</c:v>
                </c:pt>
                <c:pt idx="22507" formatCode="0.00E+00">
                  <c:v>2.4744699999999999E-3</c:v>
                </c:pt>
                <c:pt idx="22508" formatCode="0.00E+00">
                  <c:v>2.4652400000000001E-3</c:v>
                </c:pt>
                <c:pt idx="22509" formatCode="0.00E+00">
                  <c:v>2.46349E-3</c:v>
                </c:pt>
                <c:pt idx="22510" formatCode="0.00E+00">
                  <c:v>2.4442800000000001E-3</c:v>
                </c:pt>
                <c:pt idx="22511" formatCode="0.00E+00">
                  <c:v>2.4437199999999999E-3</c:v>
                </c:pt>
                <c:pt idx="22512" formatCode="0.00E+00">
                  <c:v>2.4298700000000002E-3</c:v>
                </c:pt>
                <c:pt idx="22513" formatCode="0.00E+00">
                  <c:v>2.4176599999999999E-3</c:v>
                </c:pt>
                <c:pt idx="22514" formatCode="0.00E+00">
                  <c:v>2.4153899999999999E-3</c:v>
                </c:pt>
                <c:pt idx="22515" formatCode="0.00E+00">
                  <c:v>2.3964500000000001E-3</c:v>
                </c:pt>
                <c:pt idx="22516" formatCode="0.00E+00">
                  <c:v>2.3928500000000002E-3</c:v>
                </c:pt>
                <c:pt idx="22517" formatCode="0.00E+00">
                  <c:v>2.3834400000000001E-3</c:v>
                </c:pt>
                <c:pt idx="22518" formatCode="0.00E+00">
                  <c:v>2.36455E-3</c:v>
                </c:pt>
                <c:pt idx="22519" formatCode="0.00E+00">
                  <c:v>2.3706000000000001E-3</c:v>
                </c:pt>
                <c:pt idx="22520" formatCode="0.00E+00">
                  <c:v>2.3406999999999998E-3</c:v>
                </c:pt>
                <c:pt idx="22521" formatCode="0.00E+00">
                  <c:v>2.3470800000000001E-3</c:v>
                </c:pt>
                <c:pt idx="22522" formatCode="0.00E+00">
                  <c:v>2.3272200000000001E-3</c:v>
                </c:pt>
                <c:pt idx="22523" formatCode="0.00E+00">
                  <c:v>2.3135299999999998E-3</c:v>
                </c:pt>
                <c:pt idx="22524" formatCode="0.00E+00">
                  <c:v>2.31788E-3</c:v>
                </c:pt>
                <c:pt idx="22525" formatCode="0.00E+00">
                  <c:v>2.2821899999999999E-3</c:v>
                </c:pt>
                <c:pt idx="22526" formatCode="0.00E+00">
                  <c:v>2.2997500000000001E-3</c:v>
                </c:pt>
                <c:pt idx="22527" formatCode="0.00E+00">
                  <c:v>2.2639399999999999E-3</c:v>
                </c:pt>
                <c:pt idx="22528" formatCode="0.00E+00">
                  <c:v>2.26772E-3</c:v>
                </c:pt>
                <c:pt idx="22529" formatCode="0.00E+00">
                  <c:v>2.2558299999999999E-3</c:v>
                </c:pt>
                <c:pt idx="22530" formatCode="0.00E+00">
                  <c:v>2.2304600000000001E-3</c:v>
                </c:pt>
                <c:pt idx="22531" formatCode="0.00E+00">
                  <c:v>2.2434400000000002E-3</c:v>
                </c:pt>
                <c:pt idx="22532" formatCode="0.00E+00">
                  <c:v>2.2022399999999998E-3</c:v>
                </c:pt>
                <c:pt idx="22533" formatCode="0.00E+00">
                  <c:v>2.2168299999999999E-3</c:v>
                </c:pt>
                <c:pt idx="22534" formatCode="0.00E+00">
                  <c:v>2.18768E-3</c:v>
                </c:pt>
                <c:pt idx="22535" formatCode="0.00E+00">
                  <c:v>2.1801099999999999E-3</c:v>
                </c:pt>
                <c:pt idx="22536" formatCode="0.00E+00">
                  <c:v>2.1769699999999999E-3</c:v>
                </c:pt>
                <c:pt idx="22537" formatCode="0.00E+00">
                  <c:v>2.1468300000000002E-3</c:v>
                </c:pt>
                <c:pt idx="22538" formatCode="0.00E+00">
                  <c:v>2.1570600000000001E-3</c:v>
                </c:pt>
                <c:pt idx="22539" formatCode="0.00E+00">
                  <c:v>2.1249699999999999E-3</c:v>
                </c:pt>
                <c:pt idx="22540" formatCode="0.00E+00">
                  <c:v>2.12495E-3</c:v>
                </c:pt>
                <c:pt idx="22541" formatCode="0.00E+00">
                  <c:v>2.1092900000000002E-3</c:v>
                </c:pt>
                <c:pt idx="22542" formatCode="0.00E+00">
                  <c:v>2.0905799999999999E-3</c:v>
                </c:pt>
                <c:pt idx="22543" formatCode="0.00E+00">
                  <c:v>2.0890399999999999E-3</c:v>
                </c:pt>
                <c:pt idx="22544" formatCode="0.00E+00">
                  <c:v>2.0642E-3</c:v>
                </c:pt>
                <c:pt idx="22545" formatCode="0.00E+00">
                  <c:v>2.0597699999999998E-3</c:v>
                </c:pt>
                <c:pt idx="22546" formatCode="0.00E+00">
                  <c:v>2.04507E-3</c:v>
                </c:pt>
                <c:pt idx="22547" formatCode="0.00E+00">
                  <c:v>2.0279400000000002E-3</c:v>
                </c:pt>
                <c:pt idx="22548" formatCode="0.00E+00">
                  <c:v>2.02359E-3</c:v>
                </c:pt>
                <c:pt idx="22549" formatCode="0.00E+00">
                  <c:v>2.0016700000000001E-3</c:v>
                </c:pt>
                <c:pt idx="22550" formatCode="0.00E+00">
                  <c:v>1.9930099999999999E-3</c:v>
                </c:pt>
                <c:pt idx="22551" formatCode="0.00E+00">
                  <c:v>1.9812100000000002E-3</c:v>
                </c:pt>
                <c:pt idx="22552" formatCode="0.00E+00">
                  <c:v>1.95861E-3</c:v>
                </c:pt>
                <c:pt idx="22553" formatCode="0.00E+00">
                  <c:v>1.95889E-3</c:v>
                </c:pt>
                <c:pt idx="22554" formatCode="0.00E+00">
                  <c:v>1.9304400000000001E-3</c:v>
                </c:pt>
                <c:pt idx="22555" formatCode="0.00E+00">
                  <c:v>1.92797E-3</c:v>
                </c:pt>
                <c:pt idx="22556" formatCode="0.00E+00">
                  <c:v>1.91118E-3</c:v>
                </c:pt>
                <c:pt idx="22557" formatCode="0.00E+00">
                  <c:v>1.89139E-3</c:v>
                </c:pt>
                <c:pt idx="22558" formatCode="0.00E+00">
                  <c:v>1.8925999999999999E-3</c:v>
                </c:pt>
                <c:pt idx="22559" formatCode="0.00E+00">
                  <c:v>1.8586500000000001E-3</c:v>
                </c:pt>
                <c:pt idx="22560" formatCode="0.00E+00">
                  <c:v>1.86444E-3</c:v>
                </c:pt>
                <c:pt idx="22561" formatCode="0.00E+00">
                  <c:v>1.8353099999999999E-3</c:v>
                </c:pt>
                <c:pt idx="22562" formatCode="0.00E+00">
                  <c:v>1.8262599999999999E-3</c:v>
                </c:pt>
                <c:pt idx="22563" formatCode="0.00E+00">
                  <c:v>1.8169900000000001E-3</c:v>
                </c:pt>
                <c:pt idx="22564" formatCode="0.00E+00">
                  <c:v>1.78842E-3</c:v>
                </c:pt>
                <c:pt idx="22565" formatCode="0.00E+00">
                  <c:v>1.7937999999999999E-3</c:v>
                </c:pt>
                <c:pt idx="22566" formatCode="0.00E+00">
                  <c:v>1.7597699999999999E-3</c:v>
                </c:pt>
                <c:pt idx="22567" formatCode="0.00E+00">
                  <c:v>1.7604599999999999E-3</c:v>
                </c:pt>
                <c:pt idx="22568" formatCode="0.00E+00">
                  <c:v>1.7392499999999999E-3</c:v>
                </c:pt>
                <c:pt idx="22569" formatCode="0.00E+00">
                  <c:v>1.7223200000000001E-3</c:v>
                </c:pt>
                <c:pt idx="22570" formatCode="0.00E+00">
                  <c:v>1.7173100000000001E-3</c:v>
                </c:pt>
                <c:pt idx="22571" formatCode="0.00E+00">
                  <c:v>1.68787E-3</c:v>
                </c:pt>
                <c:pt idx="22572" formatCode="0.00E+00">
                  <c:v>1.68654E-3</c:v>
                </c:pt>
                <c:pt idx="22573" formatCode="0.00E+00">
                  <c:v>1.6613800000000001E-3</c:v>
                </c:pt>
                <c:pt idx="22574" formatCode="0.00E+00">
                  <c:v>1.6505199999999999E-3</c:v>
                </c:pt>
                <c:pt idx="22575" formatCode="0.00E+00">
                  <c:v>1.6378600000000001E-3</c:v>
                </c:pt>
                <c:pt idx="22576" formatCode="0.00E+00">
                  <c:v>1.61626E-3</c:v>
                </c:pt>
                <c:pt idx="22577" formatCode="0.00E+00">
                  <c:v>1.6093699999999999E-3</c:v>
                </c:pt>
                <c:pt idx="22578" formatCode="0.00E+00">
                  <c:v>1.5879900000000001E-3</c:v>
                </c:pt>
                <c:pt idx="22579" formatCode="0.00E+00">
                  <c:v>1.57503E-3</c:v>
                </c:pt>
                <c:pt idx="22580" formatCode="0.00E+00">
                  <c:v>1.5617000000000001E-3</c:v>
                </c:pt>
                <c:pt idx="22581" formatCode="0.00E+00">
                  <c:v>1.5397200000000001E-3</c:v>
                </c:pt>
                <c:pt idx="22582" formatCode="0.00E+00">
                  <c:v>1.53112E-3</c:v>
                </c:pt>
                <c:pt idx="22583" formatCode="0.00E+00">
                  <c:v>1.5099E-3</c:v>
                </c:pt>
                <c:pt idx="22584" formatCode="0.00E+00">
                  <c:v>1.4958300000000001E-3</c:v>
                </c:pt>
                <c:pt idx="22585" formatCode="0.00E+00">
                  <c:v>1.48412E-3</c:v>
                </c:pt>
                <c:pt idx="22586" formatCode="0.00E+00">
                  <c:v>1.46002E-3</c:v>
                </c:pt>
                <c:pt idx="22587" formatCode="0.00E+00">
                  <c:v>1.4557000000000001E-3</c:v>
                </c:pt>
                <c:pt idx="22588" formatCode="0.00E+00">
                  <c:v>1.42932E-3</c:v>
                </c:pt>
                <c:pt idx="22589" formatCode="0.00E+00">
                  <c:v>1.4205800000000001E-3</c:v>
                </c:pt>
                <c:pt idx="22590" formatCode="0.00E+00">
                  <c:v>1.4028700000000001E-3</c:v>
                </c:pt>
                <c:pt idx="22591" formatCode="0.00E+00">
                  <c:v>1.3812E-3</c:v>
                </c:pt>
                <c:pt idx="22592" formatCode="0.00E+00">
                  <c:v>1.37554E-3</c:v>
                </c:pt>
                <c:pt idx="22593" formatCode="0.00E+00">
                  <c:v>1.3456E-3</c:v>
                </c:pt>
                <c:pt idx="22594" formatCode="0.00E+00">
                  <c:v>1.34293E-3</c:v>
                </c:pt>
                <c:pt idx="22595" formatCode="0.00E+00">
                  <c:v>1.31689E-3</c:v>
                </c:pt>
                <c:pt idx="22596" formatCode="0.00E+00">
                  <c:v>1.30514E-3</c:v>
                </c:pt>
                <c:pt idx="22597" formatCode="0.00E+00">
                  <c:v>1.2914700000000001E-3</c:v>
                </c:pt>
                <c:pt idx="22598" formatCode="0.00E+00">
                  <c:v>1.2673700000000001E-3</c:v>
                </c:pt>
                <c:pt idx="22599" formatCode="0.00E+00">
                  <c:v>1.2623000000000001E-3</c:v>
                </c:pt>
                <c:pt idx="22600" formatCode="0.00E+00">
                  <c:v>1.2331200000000001E-3</c:v>
                </c:pt>
                <c:pt idx="22601" formatCode="0.00E+00">
                  <c:v>1.22627E-3</c:v>
                </c:pt>
                <c:pt idx="22602" formatCode="0.00E+00">
                  <c:v>1.2033499999999999E-3</c:v>
                </c:pt>
                <c:pt idx="22603" formatCode="0.00E+00">
                  <c:v>1.18793E-3</c:v>
                </c:pt>
                <c:pt idx="22604" formatCode="0.00E+00">
                  <c:v>1.1745099999999999E-3</c:v>
                </c:pt>
                <c:pt idx="22605" formatCode="0.00E+00">
                  <c:v>1.1520199999999999E-3</c:v>
                </c:pt>
                <c:pt idx="22606" formatCode="0.00E+00">
                  <c:v>1.1427099999999999E-3</c:v>
                </c:pt>
                <c:pt idx="22607" formatCode="0.00E+00">
                  <c:v>1.1202499999999999E-3</c:v>
                </c:pt>
                <c:pt idx="22608" formatCode="0.00E+00">
                  <c:v>1.1076599999999999E-3</c:v>
                </c:pt>
                <c:pt idx="22609" formatCode="0.00E+00">
                  <c:v>1.0889199999999999E-3</c:v>
                </c:pt>
                <c:pt idx="22610" formatCode="0.00E+00">
                  <c:v>1.0710299999999999E-3</c:v>
                </c:pt>
                <c:pt idx="22611" formatCode="0.00E+00">
                  <c:v>1.0549800000000001E-3</c:v>
                </c:pt>
                <c:pt idx="22612" formatCode="0.00E+00">
                  <c:v>1.03662E-3</c:v>
                </c:pt>
                <c:pt idx="22613" formatCode="0.00E+00">
                  <c:v>1.01954E-3</c:v>
                </c:pt>
                <c:pt idx="22614" formatCode="0.00E+00">
                  <c:v>1.0040699999999999E-3</c:v>
                </c:pt>
                <c:pt idx="22615" formatCode="0.00E+00">
                  <c:v>9.8493800000000009E-4</c:v>
                </c:pt>
                <c:pt idx="22616" formatCode="0.00E+00">
                  <c:v>9.7047799999999999E-4</c:v>
                </c:pt>
                <c:pt idx="22617" formatCode="0.00E+00">
                  <c:v>9.52768E-4</c:v>
                </c:pt>
                <c:pt idx="22618" formatCode="0.00E+00">
                  <c:v>9.3413800000000005E-4</c:v>
                </c:pt>
                <c:pt idx="22619" formatCode="0.00E+00">
                  <c:v>9.2106700000000002E-4</c:v>
                </c:pt>
                <c:pt idx="22620" formatCode="0.00E+00">
                  <c:v>8.9651800000000001E-4</c:v>
                </c:pt>
                <c:pt idx="22621" formatCode="0.00E+00">
                  <c:v>8.8673500000000004E-4</c:v>
                </c:pt>
                <c:pt idx="22622" formatCode="0.00E+00">
                  <c:v>8.6156999999999998E-4</c:v>
                </c:pt>
                <c:pt idx="22623" formatCode="0.00E+00">
                  <c:v>8.4895499999999998E-4</c:v>
                </c:pt>
                <c:pt idx="22624" formatCode="0.00E+00">
                  <c:v>8.3114300000000001E-4</c:v>
                </c:pt>
                <c:pt idx="22625" formatCode="0.00E+00">
                  <c:v>8.0989600000000005E-4</c:v>
                </c:pt>
                <c:pt idx="22626" formatCode="0.00E+00">
                  <c:v>8.01409E-4</c:v>
                </c:pt>
                <c:pt idx="22627" formatCode="0.00E+00">
                  <c:v>7.7269800000000005E-4</c:v>
                </c:pt>
                <c:pt idx="22628" formatCode="0.00E+00">
                  <c:v>7.6740200000000004E-4</c:v>
                </c:pt>
                <c:pt idx="22629" formatCode="0.00E+00">
                  <c:v>7.3981399999999999E-4</c:v>
                </c:pt>
                <c:pt idx="22630" formatCode="0.00E+00">
                  <c:v>7.2739500000000004E-4</c:v>
                </c:pt>
                <c:pt idx="22631" formatCode="0.00E+00">
                  <c:v>7.0906699999999997E-4</c:v>
                </c:pt>
                <c:pt idx="22632" formatCode="0.00E+00">
                  <c:v>6.8508200000000005E-4</c:v>
                </c:pt>
                <c:pt idx="22633" formatCode="0.00E+00">
                  <c:v>6.7794100000000005E-4</c:v>
                </c:pt>
                <c:pt idx="22634" formatCode="0.00E+00">
                  <c:v>6.4808900000000002E-4</c:v>
                </c:pt>
                <c:pt idx="22635" formatCode="0.00E+00">
                  <c:v>6.43185E-4</c:v>
                </c:pt>
                <c:pt idx="22636" formatCode="0.00E+00">
                  <c:v>6.1658600000000002E-4</c:v>
                </c:pt>
                <c:pt idx="22637" formatCode="0.00E+00">
                  <c:v>6.0365400000000002E-4</c:v>
                </c:pt>
                <c:pt idx="22638" formatCode="0.00E+00">
                  <c:v>5.8707799999999999E-4</c:v>
                </c:pt>
                <c:pt idx="22639" formatCode="0.00E+00">
                  <c:v>5.6355399999999996E-4</c:v>
                </c:pt>
                <c:pt idx="22640" formatCode="0.00E+00">
                  <c:v>5.5409899999999995E-4</c:v>
                </c:pt>
                <c:pt idx="22641" formatCode="0.00E+00">
                  <c:v>5.2593599999999996E-4</c:v>
                </c:pt>
                <c:pt idx="22642" formatCode="0.00E+00">
                  <c:v>5.1618400000000004E-4</c:v>
                </c:pt>
                <c:pt idx="22643" formatCode="0.00E+00">
                  <c:v>4.9293600000000003E-4</c:v>
                </c:pt>
                <c:pt idx="22644" formatCode="0.00E+00">
                  <c:v>4.7747700000000002E-4</c:v>
                </c:pt>
                <c:pt idx="22645" formatCode="0.00E+00">
                  <c:v>4.6105400000000002E-4</c:v>
                </c:pt>
                <c:pt idx="22646" formatCode="0.00E+00">
                  <c:v>4.4040099999999999E-4</c:v>
                </c:pt>
                <c:pt idx="22647" formatCode="0.00E+00">
                  <c:v>4.2654299999999999E-4</c:v>
                </c:pt>
                <c:pt idx="22648" formatCode="0.00E+00">
                  <c:v>4.05845E-4</c:v>
                </c:pt>
                <c:pt idx="22649" formatCode="0.00E+00">
                  <c:v>3.8947199999999997E-4</c:v>
                </c:pt>
                <c:pt idx="22650" formatCode="0.00E+00">
                  <c:v>3.70479E-4</c:v>
                </c:pt>
                <c:pt idx="22651" formatCode="0.00E+00">
                  <c:v>3.5185899999999999E-4</c:v>
                </c:pt>
                <c:pt idx="22652" formatCode="0.00E+00">
                  <c:v>3.3305200000000002E-4</c:v>
                </c:pt>
                <c:pt idx="22653" formatCode="0.00E+00">
                  <c:v>3.1709700000000002E-4</c:v>
                </c:pt>
                <c:pt idx="22654" formatCode="0.00E+00">
                  <c:v>2.9559200000000001E-4</c:v>
                </c:pt>
                <c:pt idx="22655" formatCode="0.00E+00">
                  <c:v>2.8287800000000002E-4</c:v>
                </c:pt>
                <c:pt idx="22656" formatCode="0.00E+00">
                  <c:v>2.60318E-4</c:v>
                </c:pt>
                <c:pt idx="22657" formatCode="0.00E+00">
                  <c:v>2.4599700000000002E-4</c:v>
                </c:pt>
                <c:pt idx="22658" formatCode="0.00E+00">
                  <c:v>2.28178E-4</c:v>
                </c:pt>
                <c:pt idx="22659" formatCode="0.00E+00">
                  <c:v>2.0570199999999999E-4</c:v>
                </c:pt>
                <c:pt idx="22660" formatCode="0.00E+00">
                  <c:v>1.9488700000000001E-4</c:v>
                </c:pt>
                <c:pt idx="22661" formatCode="0.00E+00">
                  <c:v>1.65651E-4</c:v>
                </c:pt>
                <c:pt idx="22662" formatCode="0.00E+00">
                  <c:v>1.5800699999999999E-4</c:v>
                </c:pt>
                <c:pt idx="22663" formatCode="0.00E+00">
                  <c:v>1.31619E-4</c:v>
                </c:pt>
                <c:pt idx="22664" formatCode="0.00E+00">
                  <c:v>1.17312E-4</c:v>
                </c:pt>
                <c:pt idx="22665" formatCode="0.00E+00">
                  <c:v>1.01759E-4</c:v>
                </c:pt>
                <c:pt idx="22666" formatCode="0.00E+00">
                  <c:v>7.6173400000000005E-5</c:v>
                </c:pt>
                <c:pt idx="22667" formatCode="0.00E+00">
                  <c:v>7.0483199999999996E-5</c:v>
                </c:pt>
                <c:pt idx="22668" formatCode="0.00E+00">
                  <c:v>3.9205999999999997E-5</c:v>
                </c:pt>
                <c:pt idx="22669" formatCode="0.00E+00">
                  <c:v>3.19112E-5</c:v>
                </c:pt>
                <c:pt idx="22670" formatCode="0.00E+00">
                  <c:v>5.8884700000000001E-6</c:v>
                </c:pt>
                <c:pt idx="22671" formatCode="0.00E+00">
                  <c:v>-1.1791600000000001E-5</c:v>
                </c:pt>
                <c:pt idx="22672" formatCode="0.00E+00">
                  <c:v>-2.5307799999999998E-5</c:v>
                </c:pt>
                <c:pt idx="22673" formatCode="0.00E+00">
                  <c:v>-5.2637399999999999E-5</c:v>
                </c:pt>
                <c:pt idx="22674" formatCode="0.00E+00">
                  <c:v>-5.93627E-5</c:v>
                </c:pt>
                <c:pt idx="22675" formatCode="0.00E+00">
                  <c:v>-8.7397000000000004E-5</c:v>
                </c:pt>
                <c:pt idx="22676" formatCode="0.00E+00">
                  <c:v>-9.8041200000000006E-5</c:v>
                </c:pt>
                <c:pt idx="22677" formatCode="0.00E+00">
                  <c:v>-1.18347E-4</c:v>
                </c:pt>
                <c:pt idx="22678" formatCode="0.00E+00">
                  <c:v>-1.3841E-4</c:v>
                </c:pt>
                <c:pt idx="22679" formatCode="0.00E+00">
                  <c:v>-1.5194699999999999E-4</c:v>
                </c:pt>
                <c:pt idx="22680" formatCode="0.00E+00">
                  <c:v>-1.7700800000000001E-4</c:v>
                </c:pt>
                <c:pt idx="22681" formatCode="0.00E+00">
                  <c:v>-1.9048900000000001E-4</c:v>
                </c:pt>
                <c:pt idx="22682" formatCode="0.00E+00">
                  <c:v>-2.12232E-4</c:v>
                </c:pt>
                <c:pt idx="22683" formatCode="0.00E+00">
                  <c:v>-2.3013499999999999E-4</c:v>
                </c:pt>
                <c:pt idx="22684" formatCode="0.00E+00">
                  <c:v>-2.4625599999999998E-4</c:v>
                </c:pt>
                <c:pt idx="22685" formatCode="0.00E+00">
                  <c:v>-2.6655100000000002E-4</c:v>
                </c:pt>
                <c:pt idx="22686" formatCode="0.00E+00">
                  <c:v>-2.8269699999999999E-4</c:v>
                </c:pt>
                <c:pt idx="22687" formatCode="0.00E+00">
                  <c:v>-3.0034899999999999E-4</c:v>
                </c:pt>
                <c:pt idx="22688" formatCode="0.00E+00">
                  <c:v>-3.2119199999999998E-4</c:v>
                </c:pt>
                <c:pt idx="22689" formatCode="0.00E+00">
                  <c:v>-3.3529700000000003E-4</c:v>
                </c:pt>
                <c:pt idx="22690" formatCode="0.00E+00">
                  <c:v>-3.5879599999999998E-4</c:v>
                </c:pt>
                <c:pt idx="22691" formatCode="0.00E+00">
                  <c:v>-3.74996E-4</c:v>
                </c:pt>
                <c:pt idx="22692" formatCode="0.00E+00">
                  <c:v>-3.93867E-4</c:v>
                </c:pt>
                <c:pt idx="22693" formatCode="0.00E+00">
                  <c:v>-4.15888E-4</c:v>
                </c:pt>
                <c:pt idx="22694" formatCode="0.00E+00">
                  <c:v>-4.2669000000000002E-4</c:v>
                </c:pt>
                <c:pt idx="22695" formatCode="0.00E+00">
                  <c:v>-4.5318600000000001E-4</c:v>
                </c:pt>
                <c:pt idx="22696" formatCode="0.00E+00">
                  <c:v>-4.63039E-4</c:v>
                </c:pt>
                <c:pt idx="22697" formatCode="0.00E+00">
                  <c:v>-4.8640100000000002E-4</c:v>
                </c:pt>
                <c:pt idx="22698" formatCode="0.00E+00">
                  <c:v>-5.0374299999999996E-4</c:v>
                </c:pt>
                <c:pt idx="22699" formatCode="0.00E+00">
                  <c:v>-5.1831200000000005E-4</c:v>
                </c:pt>
                <c:pt idx="22700" formatCode="0.00E+00">
                  <c:v>-5.4545500000000003E-4</c:v>
                </c:pt>
                <c:pt idx="22701" formatCode="0.00E+00">
                  <c:v>-5.5472099999999999E-4</c:v>
                </c:pt>
                <c:pt idx="22702" formatCode="0.00E+00">
                  <c:v>-5.8317099999999995E-4</c:v>
                </c:pt>
                <c:pt idx="22703" formatCode="0.00E+00">
                  <c:v>-5.9468499999999996E-4</c:v>
                </c:pt>
                <c:pt idx="22704" formatCode="0.00E+00">
                  <c:v>-6.14994E-4</c:v>
                </c:pt>
                <c:pt idx="22705" formatCode="0.00E+00">
                  <c:v>-6.3541800000000001E-4</c:v>
                </c:pt>
                <c:pt idx="22706" formatCode="0.00E+00">
                  <c:v>-6.4724900000000002E-4</c:v>
                </c:pt>
                <c:pt idx="22707" formatCode="0.00E+00">
                  <c:v>-6.7341000000000005E-4</c:v>
                </c:pt>
                <c:pt idx="22708" formatCode="0.00E+00">
                  <c:v>-6.8376999999999999E-4</c:v>
                </c:pt>
                <c:pt idx="22709" formatCode="0.00E+00">
                  <c:v>-7.0799600000000002E-4</c:v>
                </c:pt>
                <c:pt idx="22710" formatCode="0.00E+00">
                  <c:v>-7.2530299999999995E-4</c:v>
                </c:pt>
                <c:pt idx="22711" formatCode="0.00E+00">
                  <c:v>-7.43313E-4</c:v>
                </c:pt>
                <c:pt idx="22712" formatCode="0.00E+00">
                  <c:v>-7.66064E-4</c:v>
                </c:pt>
                <c:pt idx="22713" formatCode="0.00E+00">
                  <c:v>-7.79643E-4</c:v>
                </c:pt>
                <c:pt idx="22714" formatCode="0.00E+00">
                  <c:v>-8.0170899999999995E-4</c:v>
                </c:pt>
                <c:pt idx="22715" formatCode="0.00E+00">
                  <c:v>-8.1793000000000002E-4</c:v>
                </c:pt>
                <c:pt idx="22716" formatCode="0.00E+00">
                  <c:v>-8.3530500000000005E-4</c:v>
                </c:pt>
                <c:pt idx="22717" formatCode="0.00E+00">
                  <c:v>-8.5564300000000001E-4</c:v>
                </c:pt>
                <c:pt idx="22718" formatCode="0.00E+00">
                  <c:v>-8.7065000000000005E-4</c:v>
                </c:pt>
                <c:pt idx="22719" formatCode="0.00E+00">
                  <c:v>-8.9212999999999998E-4</c:v>
                </c:pt>
                <c:pt idx="22720" formatCode="0.00E+00">
                  <c:v>-9.1147899999999998E-4</c:v>
                </c:pt>
                <c:pt idx="22721" formatCode="0.00E+00">
                  <c:v>-9.2887600000000003E-4</c:v>
                </c:pt>
                <c:pt idx="22722" formatCode="0.00E+00">
                  <c:v>-9.5180199999999996E-4</c:v>
                </c:pt>
                <c:pt idx="22723" formatCode="0.00E+00">
                  <c:v>-9.6497100000000001E-4</c:v>
                </c:pt>
                <c:pt idx="22724" formatCode="0.00E+00">
                  <c:v>-9.875979999999999E-4</c:v>
                </c:pt>
                <c:pt idx="22725" formatCode="0.00E+00">
                  <c:v>-1.0034600000000001E-3</c:v>
                </c:pt>
                <c:pt idx="22726" formatCode="0.00E+00">
                  <c:v>-1.02038E-3</c:v>
                </c:pt>
                <c:pt idx="22727" formatCode="0.00E+00">
                  <c:v>-1.0422400000000001E-3</c:v>
                </c:pt>
                <c:pt idx="22728" formatCode="0.00E+00">
                  <c:v>-1.05422E-3</c:v>
                </c:pt>
                <c:pt idx="22729" formatCode="0.00E+00">
                  <c:v>-1.08092E-3</c:v>
                </c:pt>
                <c:pt idx="22730" formatCode="0.00E+00">
                  <c:v>-1.09479E-3</c:v>
                </c:pt>
                <c:pt idx="22731" formatCode="0.00E+00">
                  <c:v>-1.11764E-3</c:v>
                </c:pt>
                <c:pt idx="22732" formatCode="0.00E+00">
                  <c:v>-1.13638E-3</c:v>
                </c:pt>
                <c:pt idx="22733" formatCode="0.00E+00">
                  <c:v>-1.15121E-3</c:v>
                </c:pt>
                <c:pt idx="22734" formatCode="0.00E+00">
                  <c:v>-1.1753600000000001E-3</c:v>
                </c:pt>
                <c:pt idx="22735" formatCode="0.00E+00">
                  <c:v>-1.18647E-3</c:v>
                </c:pt>
                <c:pt idx="22736" formatCode="0.00E+00">
                  <c:v>-1.2103999999999999E-3</c:v>
                </c:pt>
                <c:pt idx="22737" formatCode="0.00E+00">
                  <c:v>-1.22433E-3</c:v>
                </c:pt>
                <c:pt idx="22738" formatCode="0.00E+00">
                  <c:v>-1.2443899999999999E-3</c:v>
                </c:pt>
                <c:pt idx="22739" formatCode="0.00E+00">
                  <c:v>-1.26564E-3</c:v>
                </c:pt>
                <c:pt idx="22740" formatCode="0.00E+00">
                  <c:v>-1.28202E-3</c:v>
                </c:pt>
                <c:pt idx="22741" formatCode="0.00E+00">
                  <c:v>-1.3056700000000001E-3</c:v>
                </c:pt>
                <c:pt idx="22742" formatCode="0.00E+00">
                  <c:v>-1.32062E-3</c:v>
                </c:pt>
                <c:pt idx="22743" formatCode="0.00E+00">
                  <c:v>-1.34168E-3</c:v>
                </c:pt>
                <c:pt idx="22744" formatCode="0.00E+00">
                  <c:v>-1.3587600000000001E-3</c:v>
                </c:pt>
                <c:pt idx="22745" formatCode="0.00E+00">
                  <c:v>-1.3763E-3</c:v>
                </c:pt>
                <c:pt idx="22746" formatCode="0.00E+00">
                  <c:v>-1.3951600000000001E-3</c:v>
                </c:pt>
                <c:pt idx="22747" formatCode="0.00E+00">
                  <c:v>-1.41242E-3</c:v>
                </c:pt>
                <c:pt idx="22748" formatCode="0.00E+00">
                  <c:v>-1.4319300000000001E-3</c:v>
                </c:pt>
                <c:pt idx="22749" formatCode="0.00E+00">
                  <c:v>-1.4522700000000001E-3</c:v>
                </c:pt>
                <c:pt idx="22750" formatCode="0.00E+00">
                  <c:v>-1.4709499999999999E-3</c:v>
                </c:pt>
                <c:pt idx="22751" formatCode="0.00E+00">
                  <c:v>-1.4916899999999999E-3</c:v>
                </c:pt>
                <c:pt idx="22752" formatCode="0.00E+00">
                  <c:v>-1.5101400000000001E-3</c:v>
                </c:pt>
                <c:pt idx="22753" formatCode="0.00E+00">
                  <c:v>-1.5276700000000001E-3</c:v>
                </c:pt>
                <c:pt idx="22754" formatCode="0.00E+00">
                  <c:v>-1.54783E-3</c:v>
                </c:pt>
                <c:pt idx="22755" formatCode="0.00E+00">
                  <c:v>-1.5619099999999999E-3</c:v>
                </c:pt>
                <c:pt idx="22756" formatCode="0.00E+00">
                  <c:v>-1.5838499999999999E-3</c:v>
                </c:pt>
                <c:pt idx="22757" formatCode="0.00E+00">
                  <c:v>-1.5987099999999999E-3</c:v>
                </c:pt>
                <c:pt idx="22758" formatCode="0.00E+00">
                  <c:v>-1.6201799999999999E-3</c:v>
                </c:pt>
                <c:pt idx="22759" formatCode="0.00E+00">
                  <c:v>-1.6400099999999999E-3</c:v>
                </c:pt>
                <c:pt idx="22760" formatCode="0.00E+00">
                  <c:v>-1.6571699999999999E-3</c:v>
                </c:pt>
                <c:pt idx="22761" formatCode="0.00E+00">
                  <c:v>-1.68111E-3</c:v>
                </c:pt>
                <c:pt idx="22762" formatCode="0.00E+00">
                  <c:v>-1.69425E-3</c:v>
                </c:pt>
                <c:pt idx="22763" formatCode="0.00E+00">
                  <c:v>-1.71832E-3</c:v>
                </c:pt>
                <c:pt idx="22764" formatCode="0.00E+00">
                  <c:v>-1.73189E-3</c:v>
                </c:pt>
                <c:pt idx="22765" formatCode="0.00E+00">
                  <c:v>-1.7519E-3</c:v>
                </c:pt>
                <c:pt idx="22766" formatCode="0.00E+00">
                  <c:v>-1.7704299999999999E-3</c:v>
                </c:pt>
                <c:pt idx="22767" formatCode="0.00E+00">
                  <c:v>-1.78626E-3</c:v>
                </c:pt>
                <c:pt idx="22768" formatCode="0.00E+00">
                  <c:v>-1.8106299999999999E-3</c:v>
                </c:pt>
                <c:pt idx="22769" formatCode="0.00E+00">
                  <c:v>-1.8247599999999999E-3</c:v>
                </c:pt>
                <c:pt idx="22770" formatCode="0.00E+00">
                  <c:v>-1.8497699999999999E-3</c:v>
                </c:pt>
                <c:pt idx="22771" formatCode="0.00E+00">
                  <c:v>-1.8651500000000001E-3</c:v>
                </c:pt>
                <c:pt idx="22772" formatCode="0.00E+00">
                  <c:v>-1.8861800000000001E-3</c:v>
                </c:pt>
                <c:pt idx="22773" formatCode="0.00E+00">
                  <c:v>-1.9048299999999999E-3</c:v>
                </c:pt>
                <c:pt idx="22774" formatCode="0.00E+00">
                  <c:v>-1.9209400000000001E-3</c:v>
                </c:pt>
                <c:pt idx="22775" formatCode="0.00E+00">
                  <c:v>-1.94224E-3</c:v>
                </c:pt>
                <c:pt idx="22776" formatCode="0.00E+00">
                  <c:v>-1.9566900000000001E-3</c:v>
                </c:pt>
                <c:pt idx="22777" formatCode="0.00E+00">
                  <c:v>-1.9795099999999999E-3</c:v>
                </c:pt>
                <c:pt idx="22778" formatCode="0.00E+00">
                  <c:v>-1.9962700000000001E-3</c:v>
                </c:pt>
                <c:pt idx="22779" formatCode="0.00E+00">
                  <c:v>-2.01812E-3</c:v>
                </c:pt>
                <c:pt idx="22780" formatCode="0.00E+00">
                  <c:v>-2.0372900000000002E-3</c:v>
                </c:pt>
                <c:pt idx="22781" formatCode="0.00E+00">
                  <c:v>-2.0567300000000001E-3</c:v>
                </c:pt>
                <c:pt idx="22782" formatCode="0.00E+00">
                  <c:v>-2.07669E-3</c:v>
                </c:pt>
                <c:pt idx="22783" formatCode="0.00E+00">
                  <c:v>-2.0939499999999998E-3</c:v>
                </c:pt>
                <c:pt idx="22784" formatCode="0.00E+00">
                  <c:v>-2.1133900000000001E-3</c:v>
                </c:pt>
                <c:pt idx="22785" formatCode="0.00E+00">
                  <c:v>-2.1299600000000002E-3</c:v>
                </c:pt>
                <c:pt idx="22786" formatCode="0.00E+00">
                  <c:v>-2.1509200000000002E-3</c:v>
                </c:pt>
                <c:pt idx="22787" formatCode="0.00E+00">
                  <c:v>-2.1698899999999998E-3</c:v>
                </c:pt>
                <c:pt idx="22788" formatCode="0.00E+00">
                  <c:v>-2.1932200000000001E-3</c:v>
                </c:pt>
                <c:pt idx="22789" formatCode="0.00E+00">
                  <c:v>-2.2129900000000002E-3</c:v>
                </c:pt>
                <c:pt idx="22790" formatCode="0.00E+00">
                  <c:v>-2.2358199999999999E-3</c:v>
                </c:pt>
                <c:pt idx="22791" formatCode="0.00E+00">
                  <c:v>-2.25574E-3</c:v>
                </c:pt>
                <c:pt idx="22792" formatCode="0.00E+00">
                  <c:v>-2.2758700000000001E-3</c:v>
                </c:pt>
                <c:pt idx="22793" formatCode="0.00E+00">
                  <c:v>-2.2968799999999998E-3</c:v>
                </c:pt>
                <c:pt idx="22794" formatCode="0.00E+00">
                  <c:v>-2.3137499999999998E-3</c:v>
                </c:pt>
                <c:pt idx="22795" formatCode="0.00E+00">
                  <c:v>-2.33694E-3</c:v>
                </c:pt>
                <c:pt idx="22796" formatCode="0.00E+00">
                  <c:v>-2.3533199999999999E-3</c:v>
                </c:pt>
                <c:pt idx="22797" formatCode="0.00E+00">
                  <c:v>-2.3781000000000002E-3</c:v>
                </c:pt>
                <c:pt idx="22798" formatCode="0.00E+00">
                  <c:v>-2.3966999999999999E-3</c:v>
                </c:pt>
                <c:pt idx="22799" formatCode="0.00E+00">
                  <c:v>-2.4191099999999999E-3</c:v>
                </c:pt>
                <c:pt idx="22800" formatCode="0.00E+00">
                  <c:v>-2.4413799999999999E-3</c:v>
                </c:pt>
                <c:pt idx="22801" formatCode="0.00E+00">
                  <c:v>-2.4593699999999998E-3</c:v>
                </c:pt>
                <c:pt idx="22802" formatCode="0.00E+00">
                  <c:v>-2.4843899999999999E-3</c:v>
                </c:pt>
                <c:pt idx="22803" formatCode="0.00E+00">
                  <c:v>-2.4991900000000001E-3</c:v>
                </c:pt>
                <c:pt idx="22804" formatCode="0.00E+00">
                  <c:v>-2.5235800000000001E-3</c:v>
                </c:pt>
                <c:pt idx="22805" formatCode="0.00E+00">
                  <c:v>-2.5402100000000002E-3</c:v>
                </c:pt>
                <c:pt idx="22806" formatCode="0.00E+00">
                  <c:v>-2.5624200000000001E-3</c:v>
                </c:pt>
                <c:pt idx="22807" formatCode="0.00E+00">
                  <c:v>-2.58464E-3</c:v>
                </c:pt>
                <c:pt idx="22808" formatCode="0.00E+00">
                  <c:v>-2.6030300000000001E-3</c:v>
                </c:pt>
                <c:pt idx="22809" formatCode="0.00E+00">
                  <c:v>-2.6286999999999999E-3</c:v>
                </c:pt>
                <c:pt idx="22810" formatCode="0.00E+00">
                  <c:v>-2.6453800000000001E-3</c:v>
                </c:pt>
                <c:pt idx="22811" formatCode="0.00E+00">
                  <c:v>-2.6708000000000001E-3</c:v>
                </c:pt>
                <c:pt idx="22812" formatCode="0.00E+00">
                  <c:v>-2.6888400000000001E-3</c:v>
                </c:pt>
                <c:pt idx="22813" formatCode="0.00E+00">
                  <c:v>-2.7097800000000002E-3</c:v>
                </c:pt>
                <c:pt idx="22814" formatCode="0.00E+00">
                  <c:v>-2.7304199999999999E-3</c:v>
                </c:pt>
                <c:pt idx="22815" formatCode="0.00E+00">
                  <c:v>-2.74881E-3</c:v>
                </c:pt>
                <c:pt idx="22816" formatCode="0.00E+00">
                  <c:v>-2.7727799999999999E-3</c:v>
                </c:pt>
                <c:pt idx="22817" formatCode="0.00E+00">
                  <c:v>-2.79152E-3</c:v>
                </c:pt>
                <c:pt idx="22818" formatCode="0.00E+00">
                  <c:v>-2.8149E-3</c:v>
                </c:pt>
                <c:pt idx="22819" formatCode="0.00E+00">
                  <c:v>-2.8350900000000002E-3</c:v>
                </c:pt>
                <c:pt idx="22820" formatCode="0.00E+00">
                  <c:v>-2.8570100000000001E-3</c:v>
                </c:pt>
                <c:pt idx="22821" formatCode="0.00E+00">
                  <c:v>-2.8786100000000002E-3</c:v>
                </c:pt>
                <c:pt idx="22822" formatCode="0.00E+00">
                  <c:v>-2.8989699999999998E-3</c:v>
                </c:pt>
                <c:pt idx="22823" formatCode="0.00E+00">
                  <c:v>-2.9191400000000002E-3</c:v>
                </c:pt>
                <c:pt idx="22824" formatCode="0.00E+00">
                  <c:v>-2.93998E-3</c:v>
                </c:pt>
                <c:pt idx="22825" formatCode="0.00E+00">
                  <c:v>-2.9615399999999999E-3</c:v>
                </c:pt>
                <c:pt idx="22826" formatCode="0.00E+00">
                  <c:v>-2.9846400000000002E-3</c:v>
                </c:pt>
                <c:pt idx="22827" formatCode="0.00E+00">
                  <c:v>-3.0076500000000002E-3</c:v>
                </c:pt>
                <c:pt idx="22828" formatCode="0.00E+00">
                  <c:v>-3.0290500000000001E-3</c:v>
                </c:pt>
                <c:pt idx="22829" formatCode="0.00E+00">
                  <c:v>-3.05368E-3</c:v>
                </c:pt>
                <c:pt idx="22830" formatCode="0.00E+00">
                  <c:v>-3.07392E-3</c:v>
                </c:pt>
                <c:pt idx="22831" formatCode="0.00E+00">
                  <c:v>-3.0993100000000001E-3</c:v>
                </c:pt>
                <c:pt idx="22832" formatCode="0.00E+00">
                  <c:v>-3.1194E-3</c:v>
                </c:pt>
                <c:pt idx="22833" formatCode="0.00E+00">
                  <c:v>-3.1419999999999998E-3</c:v>
                </c:pt>
                <c:pt idx="22834" formatCode="0.00E+00">
                  <c:v>-3.1650300000000001E-3</c:v>
                </c:pt>
                <c:pt idx="22835" formatCode="0.00E+00">
                  <c:v>-3.18499E-3</c:v>
                </c:pt>
                <c:pt idx="22836" formatCode="0.00E+00">
                  <c:v>-3.2113300000000001E-3</c:v>
                </c:pt>
                <c:pt idx="22837" formatCode="0.00E+00">
                  <c:v>-3.2296400000000002E-3</c:v>
                </c:pt>
                <c:pt idx="22838" formatCode="0.00E+00">
                  <c:v>-3.2556E-3</c:v>
                </c:pt>
                <c:pt idx="22839" formatCode="0.00E+00">
                  <c:v>-3.2764500000000002E-3</c:v>
                </c:pt>
                <c:pt idx="22840" formatCode="0.00E+00">
                  <c:v>-3.2997299999999999E-3</c:v>
                </c:pt>
                <c:pt idx="22841" formatCode="0.00E+00">
                  <c:v>-3.32431E-3</c:v>
                </c:pt>
                <c:pt idx="22842" formatCode="0.00E+00">
                  <c:v>-3.3432100000000001E-3</c:v>
                </c:pt>
                <c:pt idx="22843" formatCode="0.00E+00">
                  <c:v>-3.3690299999999999E-3</c:v>
                </c:pt>
                <c:pt idx="22844" formatCode="0.00E+00">
                  <c:v>-3.3878300000000001E-3</c:v>
                </c:pt>
                <c:pt idx="22845" formatCode="0.00E+00">
                  <c:v>-3.4127200000000002E-3</c:v>
                </c:pt>
                <c:pt idx="22846" formatCode="0.00E+00">
                  <c:v>-3.4343899999999998E-3</c:v>
                </c:pt>
                <c:pt idx="22847" formatCode="0.00E+00">
                  <c:v>-3.4558800000000001E-3</c:v>
                </c:pt>
                <c:pt idx="22848" formatCode="0.00E+00">
                  <c:v>-3.4804100000000002E-3</c:v>
                </c:pt>
                <c:pt idx="22849" formatCode="0.00E+00">
                  <c:v>-3.5011199999999999E-3</c:v>
                </c:pt>
                <c:pt idx="22850" formatCode="0.00E+00">
                  <c:v>-3.5263899999999999E-3</c:v>
                </c:pt>
                <c:pt idx="22851" formatCode="0.00E+00">
                  <c:v>-3.54777E-3</c:v>
                </c:pt>
                <c:pt idx="22852" formatCode="0.00E+00">
                  <c:v>-3.5700800000000002E-3</c:v>
                </c:pt>
                <c:pt idx="22853" formatCode="0.00E+00">
                  <c:v>-3.59282E-3</c:v>
                </c:pt>
                <c:pt idx="22854" formatCode="0.00E+00">
                  <c:v>-3.6140199999999999E-3</c:v>
                </c:pt>
                <c:pt idx="22855" formatCode="0.00E+00">
                  <c:v>-3.6372800000000001E-3</c:v>
                </c:pt>
                <c:pt idx="22856" formatCode="0.00E+00">
                  <c:v>-3.65928E-3</c:v>
                </c:pt>
                <c:pt idx="22857" formatCode="0.00E+00">
                  <c:v>-3.6809099999999999E-3</c:v>
                </c:pt>
                <c:pt idx="22858" formatCode="0.00E+00">
                  <c:v>-3.70485E-3</c:v>
                </c:pt>
                <c:pt idx="22859" formatCode="0.00E+00">
                  <c:v>-3.7261E-3</c:v>
                </c:pt>
                <c:pt idx="22860" formatCode="0.00E+00">
                  <c:v>-3.7502199999999999E-3</c:v>
                </c:pt>
                <c:pt idx="22861" formatCode="0.00E+00">
                  <c:v>-3.7723700000000002E-3</c:v>
                </c:pt>
                <c:pt idx="22862" formatCode="0.00E+00">
                  <c:v>-3.79372E-3</c:v>
                </c:pt>
                <c:pt idx="22863" formatCode="0.00E+00">
                  <c:v>-3.81797E-3</c:v>
                </c:pt>
                <c:pt idx="22864" formatCode="0.00E+00">
                  <c:v>-3.8372499999999999E-3</c:v>
                </c:pt>
                <c:pt idx="22865" formatCode="0.00E+00">
                  <c:v>-3.8622299999999999E-3</c:v>
                </c:pt>
                <c:pt idx="22866" formatCode="0.00E+00">
                  <c:v>-3.8821300000000001E-3</c:v>
                </c:pt>
                <c:pt idx="22867" formatCode="0.00E+00">
                  <c:v>-3.90509E-3</c:v>
                </c:pt>
                <c:pt idx="22868" formatCode="0.00E+00">
                  <c:v>-3.92831E-3</c:v>
                </c:pt>
                <c:pt idx="22869" formatCode="0.00E+00">
                  <c:v>-3.9485600000000003E-3</c:v>
                </c:pt>
                <c:pt idx="22870" formatCode="0.00E+00">
                  <c:v>-3.9744200000000002E-3</c:v>
                </c:pt>
                <c:pt idx="22871" formatCode="0.00E+00">
                  <c:v>-3.9936099999999999E-3</c:v>
                </c:pt>
                <c:pt idx="22872" formatCode="0.00E+00">
                  <c:v>-4.0185799999999999E-3</c:v>
                </c:pt>
                <c:pt idx="22873" formatCode="0.00E+00">
                  <c:v>-4.0390699999999996E-3</c:v>
                </c:pt>
                <c:pt idx="22874" formatCode="0.00E+00">
                  <c:v>-4.0606100000000001E-3</c:v>
                </c:pt>
                <c:pt idx="22875" formatCode="0.00E+00">
                  <c:v>-4.0837399999999998E-3</c:v>
                </c:pt>
                <c:pt idx="22876" formatCode="0.00E+00">
                  <c:v>-4.1031399999999999E-3</c:v>
                </c:pt>
                <c:pt idx="22877" formatCode="0.00E+00">
                  <c:v>-4.1274900000000002E-3</c:v>
                </c:pt>
                <c:pt idx="22878" formatCode="0.00E+00">
                  <c:v>-4.14738E-3</c:v>
                </c:pt>
                <c:pt idx="22879" formatCode="0.00E+00">
                  <c:v>-4.1706599999999996E-3</c:v>
                </c:pt>
                <c:pt idx="22880" formatCode="0.00E+00">
                  <c:v>-4.1926699999999999E-3</c:v>
                </c:pt>
                <c:pt idx="22881" formatCode="0.00E+00">
                  <c:v>-4.2143099999999998E-3</c:v>
                </c:pt>
                <c:pt idx="22882" formatCode="0.00E+00">
                  <c:v>-4.2372099999999999E-3</c:v>
                </c:pt>
                <c:pt idx="22883" formatCode="0.00E+00">
                  <c:v>-4.2579699999999998E-3</c:v>
                </c:pt>
                <c:pt idx="22884" formatCode="0.00E+00">
                  <c:v>-4.2798599999999999E-3</c:v>
                </c:pt>
                <c:pt idx="22885" formatCode="0.00E+00">
                  <c:v>-4.3013299999999999E-3</c:v>
                </c:pt>
                <c:pt idx="22886" formatCode="0.00E+00">
                  <c:v>-4.3222699999999996E-3</c:v>
                </c:pt>
                <c:pt idx="22887" formatCode="0.00E+00">
                  <c:v>-4.3441900000000004E-3</c:v>
                </c:pt>
                <c:pt idx="22888" formatCode="0.00E+00">
                  <c:v>-4.3655999999999999E-3</c:v>
                </c:pt>
                <c:pt idx="22889" formatCode="0.00E+00">
                  <c:v>-4.3867799999999998E-3</c:v>
                </c:pt>
                <c:pt idx="22890" formatCode="0.00E+00">
                  <c:v>-4.4099400000000002E-3</c:v>
                </c:pt>
                <c:pt idx="22891" formatCode="0.00E+00">
                  <c:v>-4.4300299999999997E-3</c:v>
                </c:pt>
                <c:pt idx="22892" formatCode="0.00E+00">
                  <c:v>-4.4535199999999999E-3</c:v>
                </c:pt>
                <c:pt idx="22893" formatCode="0.00E+00">
                  <c:v>-4.4735499999999997E-3</c:v>
                </c:pt>
                <c:pt idx="22894" formatCode="0.00E+00">
                  <c:v>-4.4952100000000004E-3</c:v>
                </c:pt>
                <c:pt idx="22895" formatCode="0.00E+00">
                  <c:v>-4.5171500000000002E-3</c:v>
                </c:pt>
                <c:pt idx="22896" formatCode="0.00E+00">
                  <c:v>-4.5361100000000003E-3</c:v>
                </c:pt>
                <c:pt idx="22897" formatCode="0.00E+00">
                  <c:v>-4.5598499999999998E-3</c:v>
                </c:pt>
                <c:pt idx="22898" formatCode="0.00E+00">
                  <c:v>-4.5778700000000004E-3</c:v>
                </c:pt>
                <c:pt idx="22899" formatCode="0.00E+00">
                  <c:v>-4.6019600000000004E-3</c:v>
                </c:pt>
                <c:pt idx="22900" formatCode="0.00E+00">
                  <c:v>-4.6223899999999997E-3</c:v>
                </c:pt>
                <c:pt idx="22901" formatCode="0.00E+00">
                  <c:v>-4.64409E-3</c:v>
                </c:pt>
                <c:pt idx="22902" formatCode="0.00E+00">
                  <c:v>-4.6667699999999998E-3</c:v>
                </c:pt>
                <c:pt idx="22903" formatCode="0.00E+00">
                  <c:v>-4.6851100000000001E-3</c:v>
                </c:pt>
                <c:pt idx="22904" formatCode="0.00E+00">
                  <c:v>-4.7089999999999996E-3</c:v>
                </c:pt>
                <c:pt idx="22905" formatCode="0.00E+00">
                  <c:v>-4.7267300000000002E-3</c:v>
                </c:pt>
                <c:pt idx="22906" formatCode="0.00E+00">
                  <c:v>-4.7495000000000002E-3</c:v>
                </c:pt>
                <c:pt idx="22907" formatCode="0.00E+00">
                  <c:v>-4.76896E-3</c:v>
                </c:pt>
                <c:pt idx="22908" formatCode="0.00E+00">
                  <c:v>-4.7896900000000001E-3</c:v>
                </c:pt>
                <c:pt idx="22909" formatCode="0.00E+00">
                  <c:v>-4.8123100000000002E-3</c:v>
                </c:pt>
                <c:pt idx="22910" formatCode="0.00E+00">
                  <c:v>-4.8320100000000003E-3</c:v>
                </c:pt>
                <c:pt idx="22911" formatCode="0.00E+00">
                  <c:v>-4.8552200000000004E-3</c:v>
                </c:pt>
                <c:pt idx="22912" formatCode="0.00E+00">
                  <c:v>-4.87397E-3</c:v>
                </c:pt>
                <c:pt idx="22913" formatCode="0.00E+00">
                  <c:v>-4.8957000000000002E-3</c:v>
                </c:pt>
                <c:pt idx="22914" formatCode="0.00E+00">
                  <c:v>-4.9150799999999996E-3</c:v>
                </c:pt>
                <c:pt idx="22915" formatCode="0.00E+00">
                  <c:v>-4.9354799999999999E-3</c:v>
                </c:pt>
                <c:pt idx="22916" formatCode="0.00E+00">
                  <c:v>-4.9556299999999999E-3</c:v>
                </c:pt>
                <c:pt idx="22917" formatCode="0.00E+00">
                  <c:v>-4.9754600000000001E-3</c:v>
                </c:pt>
                <c:pt idx="22918" formatCode="0.00E+00">
                  <c:v>-4.9964199999999997E-3</c:v>
                </c:pt>
                <c:pt idx="22919" formatCode="0.00E+00">
                  <c:v>-5.0167199999999997E-3</c:v>
                </c:pt>
                <c:pt idx="22920" formatCode="0.00E+00">
                  <c:v>-5.0382400000000003E-3</c:v>
                </c:pt>
                <c:pt idx="22921" formatCode="0.00E+00">
                  <c:v>-5.0579800000000001E-3</c:v>
                </c:pt>
                <c:pt idx="22922" formatCode="0.00E+00">
                  <c:v>-5.0792900000000002E-3</c:v>
                </c:pt>
                <c:pt idx="22923" formatCode="0.00E+00">
                  <c:v>-5.0980399999999999E-3</c:v>
                </c:pt>
                <c:pt idx="22924" formatCode="0.00E+00">
                  <c:v>-5.1189599999999997E-3</c:v>
                </c:pt>
                <c:pt idx="22925" formatCode="0.00E+00">
                  <c:v>-5.1375700000000002E-3</c:v>
                </c:pt>
                <c:pt idx="22926" formatCode="0.00E+00">
                  <c:v>-5.1577100000000002E-3</c:v>
                </c:pt>
                <c:pt idx="22927" formatCode="0.00E+00">
                  <c:v>-5.1776399999999998E-3</c:v>
                </c:pt>
                <c:pt idx="22928" formatCode="0.00E+00">
                  <c:v>-5.1967200000000002E-3</c:v>
                </c:pt>
                <c:pt idx="22929" formatCode="0.00E+00">
                  <c:v>-5.2186300000000001E-3</c:v>
                </c:pt>
                <c:pt idx="22930" formatCode="0.00E+00">
                  <c:v>-5.2368600000000003E-3</c:v>
                </c:pt>
                <c:pt idx="22931" formatCode="0.00E+00">
                  <c:v>-5.2593900000000001E-3</c:v>
                </c:pt>
                <c:pt idx="22932" formatCode="0.00E+00">
                  <c:v>-5.2774800000000002E-3</c:v>
                </c:pt>
                <c:pt idx="22933" formatCode="0.00E+00">
                  <c:v>-5.2981199999999999E-3</c:v>
                </c:pt>
                <c:pt idx="22934" formatCode="0.00E+00">
                  <c:v>-5.31709E-3</c:v>
                </c:pt>
                <c:pt idx="22935" formatCode="0.00E+00">
                  <c:v>-5.3354199999999996E-3</c:v>
                </c:pt>
                <c:pt idx="22936" formatCode="0.00E+00">
                  <c:v>-5.3564499999999996E-3</c:v>
                </c:pt>
                <c:pt idx="22937" formatCode="0.00E+00">
                  <c:v>-5.3735399999999996E-3</c:v>
                </c:pt>
                <c:pt idx="22938" formatCode="0.00E+00">
                  <c:v>-5.3955499999999998E-3</c:v>
                </c:pt>
                <c:pt idx="22939" formatCode="0.00E+00">
                  <c:v>-5.4131200000000004E-3</c:v>
                </c:pt>
                <c:pt idx="22940" formatCode="0.00E+00">
                  <c:v>-5.4345000000000001E-3</c:v>
                </c:pt>
                <c:pt idx="22941" formatCode="0.00E+00">
                  <c:v>-5.4538700000000004E-3</c:v>
                </c:pt>
                <c:pt idx="22942" formatCode="0.00E+00">
                  <c:v>-5.47293E-3</c:v>
                </c:pt>
                <c:pt idx="22943" formatCode="0.00E+00">
                  <c:v>-5.4932899999999996E-3</c:v>
                </c:pt>
                <c:pt idx="22944" formatCode="0.00E+00">
                  <c:v>-5.5102700000000003E-3</c:v>
                </c:pt>
                <c:pt idx="22945" formatCode="0.00E+00">
                  <c:v>-5.5311700000000002E-3</c:v>
                </c:pt>
                <c:pt idx="22946" formatCode="0.00E+00">
                  <c:v>-5.5481599999999999E-3</c:v>
                </c:pt>
                <c:pt idx="22947" formatCode="0.00E+00">
                  <c:v>-5.5685099999999996E-3</c:v>
                </c:pt>
                <c:pt idx="22948" formatCode="0.00E+00">
                  <c:v>-5.5867599999999996E-3</c:v>
                </c:pt>
                <c:pt idx="22949" formatCode="0.00E+00">
                  <c:v>-5.6060900000000002E-3</c:v>
                </c:pt>
                <c:pt idx="22950" formatCode="0.00E+00">
                  <c:v>-5.62613E-3</c:v>
                </c:pt>
                <c:pt idx="22951" formatCode="0.00E+00">
                  <c:v>-5.6445599999999999E-3</c:v>
                </c:pt>
                <c:pt idx="22952" formatCode="0.00E+00">
                  <c:v>-5.6648699999999998E-3</c:v>
                </c:pt>
                <c:pt idx="22953" formatCode="0.00E+00">
                  <c:v>-5.6823799999999999E-3</c:v>
                </c:pt>
                <c:pt idx="22954" formatCode="0.00E+00">
                  <c:v>-5.7020700000000001E-3</c:v>
                </c:pt>
                <c:pt idx="22955" formatCode="0.00E+00">
                  <c:v>-5.7197400000000001E-3</c:v>
                </c:pt>
                <c:pt idx="22956" formatCode="0.00E+00">
                  <c:v>-5.7386800000000003E-3</c:v>
                </c:pt>
                <c:pt idx="22957" formatCode="0.00E+00">
                  <c:v>-5.7567E-3</c:v>
                </c:pt>
                <c:pt idx="22958" formatCode="0.00E+00">
                  <c:v>-5.7751800000000004E-3</c:v>
                </c:pt>
                <c:pt idx="22959" formatCode="0.00E+00">
                  <c:v>-5.79439E-3</c:v>
                </c:pt>
                <c:pt idx="22960" formatCode="0.00E+00">
                  <c:v>-5.81337E-3</c:v>
                </c:pt>
                <c:pt idx="22961" formatCode="0.00E+00">
                  <c:v>-5.83309E-3</c:v>
                </c:pt>
                <c:pt idx="22962" formatCode="0.00E+00">
                  <c:v>-5.8509499999999997E-3</c:v>
                </c:pt>
                <c:pt idx="22963" formatCode="0.00E+00">
                  <c:v>-5.8700799999999997E-3</c:v>
                </c:pt>
                <c:pt idx="22964" formatCode="0.00E+00">
                  <c:v>-5.8872500000000001E-3</c:v>
                </c:pt>
                <c:pt idx="22965" formatCode="0.00E+00">
                  <c:v>-5.90626E-3</c:v>
                </c:pt>
                <c:pt idx="22966" formatCode="0.00E+00">
                  <c:v>-5.9233899999999997E-3</c:v>
                </c:pt>
                <c:pt idx="22967" formatCode="0.00E+00">
                  <c:v>-5.94175E-3</c:v>
                </c:pt>
                <c:pt idx="22968" formatCode="0.00E+00">
                  <c:v>-5.9600399999999998E-3</c:v>
                </c:pt>
                <c:pt idx="22969" formatCode="0.00E+00">
                  <c:v>-5.9783199999999996E-3</c:v>
                </c:pt>
                <c:pt idx="22970" formatCode="0.00E+00">
                  <c:v>-5.99842E-3</c:v>
                </c:pt>
                <c:pt idx="22971" formatCode="0.00E+00">
                  <c:v>-6.01551E-3</c:v>
                </c:pt>
                <c:pt idx="22972" formatCode="0.00E+00">
                  <c:v>-6.0351500000000004E-3</c:v>
                </c:pt>
                <c:pt idx="22973" formatCode="0.00E+00">
                  <c:v>-6.0514999999999996E-3</c:v>
                </c:pt>
                <c:pt idx="22974" formatCode="0.00E+00">
                  <c:v>-6.0701699999999997E-3</c:v>
                </c:pt>
                <c:pt idx="22975" formatCode="0.00E+00">
                  <c:v>-6.08751E-3</c:v>
                </c:pt>
                <c:pt idx="22976" formatCode="0.00E+00">
                  <c:v>-6.1045200000000004E-3</c:v>
                </c:pt>
                <c:pt idx="22977" formatCode="0.00E+00">
                  <c:v>-6.1232400000000003E-3</c:v>
                </c:pt>
                <c:pt idx="22978" formatCode="0.00E+00">
                  <c:v>-6.1396999999999997E-3</c:v>
                </c:pt>
                <c:pt idx="22979" formatCode="0.00E+00">
                  <c:v>-6.1598299999999998E-3</c:v>
                </c:pt>
                <c:pt idx="22980" formatCode="0.00E+00">
                  <c:v>-6.1768600000000002E-3</c:v>
                </c:pt>
                <c:pt idx="22981" formatCode="0.00E+00">
                  <c:v>-6.1958200000000003E-3</c:v>
                </c:pt>
                <c:pt idx="22982" formatCode="0.00E+00">
                  <c:v>-6.2132699999999999E-3</c:v>
                </c:pt>
                <c:pt idx="22983" formatCode="0.00E+00">
                  <c:v>-6.2303100000000002E-3</c:v>
                </c:pt>
                <c:pt idx="22984" formatCode="0.00E+00">
                  <c:v>-6.2484799999999998E-3</c:v>
                </c:pt>
                <c:pt idx="22985" formatCode="0.00E+00">
                  <c:v>-6.2645299999999999E-3</c:v>
                </c:pt>
                <c:pt idx="22986" formatCode="0.00E+00">
                  <c:v>-6.2827400000000002E-3</c:v>
                </c:pt>
                <c:pt idx="22987" formatCode="0.00E+00">
                  <c:v>-6.29927E-3</c:v>
                </c:pt>
                <c:pt idx="22988" formatCode="0.00E+00">
                  <c:v>-6.3173099999999996E-3</c:v>
                </c:pt>
                <c:pt idx="22989" formatCode="0.00E+00">
                  <c:v>-6.3351800000000002E-3</c:v>
                </c:pt>
                <c:pt idx="22990" formatCode="0.00E+00">
                  <c:v>-6.3528899999999999E-3</c:v>
                </c:pt>
                <c:pt idx="22991" formatCode="0.00E+00">
                  <c:v>-6.37099E-3</c:v>
                </c:pt>
                <c:pt idx="22992" formatCode="0.00E+00">
                  <c:v>-6.3882599999999998E-3</c:v>
                </c:pt>
                <c:pt idx="22993" formatCode="0.00E+00">
                  <c:v>-6.4052900000000001E-3</c:v>
                </c:pt>
                <c:pt idx="22994" formatCode="0.00E+00">
                  <c:v>-6.4221900000000004E-3</c:v>
                </c:pt>
                <c:pt idx="22995" formatCode="0.00E+00">
                  <c:v>-6.4387300000000001E-3</c:v>
                </c:pt>
                <c:pt idx="22996" formatCode="0.00E+00">
                  <c:v>-6.4556800000000001E-3</c:v>
                </c:pt>
                <c:pt idx="22997" formatCode="0.00E+00">
                  <c:v>-6.4728499999999996E-3</c:v>
                </c:pt>
                <c:pt idx="22998" formatCode="0.00E+00">
                  <c:v>-6.4894799999999997E-3</c:v>
                </c:pt>
                <c:pt idx="22999" formatCode="0.00E+00">
                  <c:v>-6.5076300000000004E-3</c:v>
                </c:pt>
                <c:pt idx="23000" formatCode="0.00E+00">
                  <c:v>-6.5241400000000003E-3</c:v>
                </c:pt>
                <c:pt idx="23001" formatCode="0.00E+00">
                  <c:v>-6.54245E-3</c:v>
                </c:pt>
                <c:pt idx="23002" formatCode="0.00E+00">
                  <c:v>-6.5589000000000003E-3</c:v>
                </c:pt>
                <c:pt idx="23003" formatCode="0.00E+00">
                  <c:v>-6.5753499999999998E-3</c:v>
                </c:pt>
                <c:pt idx="23004" formatCode="0.00E+00">
                  <c:v>-6.5922999999999997E-3</c:v>
                </c:pt>
                <c:pt idx="23005" formatCode="0.00E+00">
                  <c:v>-6.6075200000000004E-3</c:v>
                </c:pt>
                <c:pt idx="23006" formatCode="0.00E+00">
                  <c:v>-6.6254900000000004E-3</c:v>
                </c:pt>
                <c:pt idx="23007" formatCode="0.00E+00">
                  <c:v>-6.64059E-3</c:v>
                </c:pt>
                <c:pt idx="23008" formatCode="0.00E+00">
                  <c:v>-6.6582899999999999E-3</c:v>
                </c:pt>
                <c:pt idx="23009" formatCode="0.00E+00">
                  <c:v>-6.6746399999999999E-3</c:v>
                </c:pt>
                <c:pt idx="23010" formatCode="0.00E+00">
                  <c:v>-6.6914000000000001E-3</c:v>
                </c:pt>
                <c:pt idx="23011" formatCode="0.00E+00">
                  <c:v>-6.7091700000000004E-3</c:v>
                </c:pt>
                <c:pt idx="23012" formatCode="0.00E+00">
                  <c:v>-6.7244599999999998E-3</c:v>
                </c:pt>
                <c:pt idx="23013" formatCode="0.00E+00">
                  <c:v>-6.7420600000000002E-3</c:v>
                </c:pt>
                <c:pt idx="23014" formatCode="0.00E+00">
                  <c:v>-6.7571300000000001E-3</c:v>
                </c:pt>
                <c:pt idx="23015" formatCode="0.00E+00">
                  <c:v>-6.7740300000000003E-3</c:v>
                </c:pt>
                <c:pt idx="23016" formatCode="0.00E+00">
                  <c:v>-6.79001E-3</c:v>
                </c:pt>
                <c:pt idx="23017" formatCode="0.00E+00">
                  <c:v>-6.80577E-3</c:v>
                </c:pt>
                <c:pt idx="23018" formatCode="0.00E+00">
                  <c:v>-6.8225100000000004E-3</c:v>
                </c:pt>
                <c:pt idx="23019" formatCode="0.00E+00">
                  <c:v>-6.8385099999999999E-3</c:v>
                </c:pt>
                <c:pt idx="23020" formatCode="0.00E+00">
                  <c:v>-6.8559600000000004E-3</c:v>
                </c:pt>
                <c:pt idx="23021" formatCode="0.00E+00">
                  <c:v>-6.8724399999999996E-3</c:v>
                </c:pt>
                <c:pt idx="23022" formatCode="0.00E+00">
                  <c:v>-6.8888500000000002E-3</c:v>
                </c:pt>
                <c:pt idx="23023" formatCode="0.00E+00">
                  <c:v>-6.9048900000000003E-3</c:v>
                </c:pt>
                <c:pt idx="23024" formatCode="0.00E+00">
                  <c:v>-6.9208999999999998E-3</c:v>
                </c:pt>
                <c:pt idx="23025" formatCode="0.00E+00">
                  <c:v>-6.9365700000000004E-3</c:v>
                </c:pt>
                <c:pt idx="23026" formatCode="0.00E+00">
                  <c:v>-6.9527900000000004E-3</c:v>
                </c:pt>
                <c:pt idx="23027" formatCode="0.00E+00">
                  <c:v>-6.9679900000000003E-3</c:v>
                </c:pt>
                <c:pt idx="23028" formatCode="0.00E+00">
                  <c:v>-6.9845899999999997E-3</c:v>
                </c:pt>
                <c:pt idx="23029" formatCode="0.00E+00">
                  <c:v>-7.00076E-3</c:v>
                </c:pt>
                <c:pt idx="23030" formatCode="0.00E+00">
                  <c:v>-7.0173199999999996E-3</c:v>
                </c:pt>
                <c:pt idx="23031" formatCode="0.00E+00">
                  <c:v>-7.0343799999999998E-3</c:v>
                </c:pt>
                <c:pt idx="23032" formatCode="0.00E+00">
                  <c:v>-7.0494199999999998E-3</c:v>
                </c:pt>
                <c:pt idx="23033" formatCode="0.00E+00">
                  <c:v>-7.0666499999999998E-3</c:v>
                </c:pt>
                <c:pt idx="23034" formatCode="0.00E+00">
                  <c:v>-7.0809799999999997E-3</c:v>
                </c:pt>
                <c:pt idx="23035" formatCode="0.00E+00">
                  <c:v>-7.0975500000000002E-3</c:v>
                </c:pt>
                <c:pt idx="23036" formatCode="0.00E+00">
                  <c:v>-7.1126599999999998E-3</c:v>
                </c:pt>
                <c:pt idx="23037" formatCode="0.00E+00">
                  <c:v>-7.1279100000000003E-3</c:v>
                </c:pt>
                <c:pt idx="23038" formatCode="0.00E+00">
                  <c:v>-7.1447999999999998E-3</c:v>
                </c:pt>
                <c:pt idx="23039" formatCode="0.00E+00">
                  <c:v>-7.1593899999999999E-3</c:v>
                </c:pt>
                <c:pt idx="23040" formatCode="0.00E+00">
                  <c:v>-7.1773599999999998E-3</c:v>
                </c:pt>
                <c:pt idx="23041" formatCode="0.00E+00">
                  <c:v>-7.1920700000000001E-3</c:v>
                </c:pt>
                <c:pt idx="23042" formatCode="0.00E+00">
                  <c:v>-7.2090799999999997E-3</c:v>
                </c:pt>
                <c:pt idx="23043" formatCode="0.00E+00">
                  <c:v>-7.2244299999999996E-3</c:v>
                </c:pt>
                <c:pt idx="23044" formatCode="0.00E+00">
                  <c:v>-7.2393400000000004E-3</c:v>
                </c:pt>
                <c:pt idx="23045" formatCode="0.00E+00">
                  <c:v>-7.2556000000000001E-3</c:v>
                </c:pt>
                <c:pt idx="23046" formatCode="0.00E+00">
                  <c:v>-7.26964E-3</c:v>
                </c:pt>
                <c:pt idx="23047" formatCode="0.00E+00">
                  <c:v>-7.2863900000000002E-3</c:v>
                </c:pt>
                <c:pt idx="23048" formatCode="0.00E+00">
                  <c:v>-7.3007000000000002E-3</c:v>
                </c:pt>
                <c:pt idx="23049" formatCode="0.00E+00">
                  <c:v>-7.3170400000000003E-3</c:v>
                </c:pt>
                <c:pt idx="23050" formatCode="0.00E+00">
                  <c:v>-7.3328600000000001E-3</c:v>
                </c:pt>
                <c:pt idx="23051" formatCode="0.00E+00">
                  <c:v>-7.3492100000000001E-3</c:v>
                </c:pt>
                <c:pt idx="23052" formatCode="0.00E+00">
                  <c:v>-7.3658100000000004E-3</c:v>
                </c:pt>
                <c:pt idx="23053" formatCode="0.00E+00">
                  <c:v>-7.3807999999999999E-3</c:v>
                </c:pt>
                <c:pt idx="23054" formatCode="0.00E+00">
                  <c:v>-7.3964199999999999E-3</c:v>
                </c:pt>
                <c:pt idx="23055" formatCode="0.00E+00">
                  <c:v>-7.4111200000000002E-3</c:v>
                </c:pt>
                <c:pt idx="23056" formatCode="0.00E+00">
                  <c:v>-7.4269000000000002E-3</c:v>
                </c:pt>
                <c:pt idx="23057" formatCode="0.00E+00">
                  <c:v>-7.4416600000000001E-3</c:v>
                </c:pt>
                <c:pt idx="23058" formatCode="0.00E+00">
                  <c:v>-7.4571999999999998E-3</c:v>
                </c:pt>
                <c:pt idx="23059" formatCode="0.00E+00">
                  <c:v>-7.4722E-3</c:v>
                </c:pt>
                <c:pt idx="23060" formatCode="0.00E+00">
                  <c:v>-7.48914E-3</c:v>
                </c:pt>
                <c:pt idx="23061" formatCode="0.00E+00">
                  <c:v>-7.5057300000000004E-3</c:v>
                </c:pt>
                <c:pt idx="23062" formatCode="0.00E+00">
                  <c:v>-7.5219800000000002E-3</c:v>
                </c:pt>
                <c:pt idx="23063" formatCode="0.00E+00">
                  <c:v>-7.5375900000000003E-3</c:v>
                </c:pt>
                <c:pt idx="23064" formatCode="0.00E+00">
                  <c:v>-7.5518199999999999E-3</c:v>
                </c:pt>
                <c:pt idx="23065" formatCode="0.00E+00">
                  <c:v>-7.5681500000000001E-3</c:v>
                </c:pt>
                <c:pt idx="23066" formatCode="0.00E+00">
                  <c:v>-7.5822099999999998E-3</c:v>
                </c:pt>
                <c:pt idx="23067" formatCode="0.00E+00">
                  <c:v>-7.5982799999999998E-3</c:v>
                </c:pt>
                <c:pt idx="23068" formatCode="0.00E+00">
                  <c:v>-7.6123700000000002E-3</c:v>
                </c:pt>
                <c:pt idx="23069" formatCode="0.00E+00">
                  <c:v>-7.6284500000000002E-3</c:v>
                </c:pt>
                <c:pt idx="23070" formatCode="0.00E+00">
                  <c:v>-7.6457499999999998E-3</c:v>
                </c:pt>
                <c:pt idx="23071" formatCode="0.00E+00">
                  <c:v>-7.6619399999999999E-3</c:v>
                </c:pt>
                <c:pt idx="23072" formatCode="0.00E+00">
                  <c:v>-7.6793399999999998E-3</c:v>
                </c:pt>
                <c:pt idx="23073" formatCode="0.00E+00">
                  <c:v>-7.6931400000000002E-3</c:v>
                </c:pt>
                <c:pt idx="23074" formatCode="0.00E+00">
                  <c:v>-7.7097399999999996E-3</c:v>
                </c:pt>
                <c:pt idx="23075" formatCode="0.00E+00">
                  <c:v>-7.7241899999999997E-3</c:v>
                </c:pt>
                <c:pt idx="23076" formatCode="0.00E+00">
                  <c:v>-7.7397500000000001E-3</c:v>
                </c:pt>
                <c:pt idx="23077" formatCode="0.00E+00">
                  <c:v>-7.7545299999999999E-3</c:v>
                </c:pt>
                <c:pt idx="23078" formatCode="0.00E+00">
                  <c:v>-7.7688100000000001E-3</c:v>
                </c:pt>
                <c:pt idx="23079" formatCode="0.00E+00">
                  <c:v>-7.78651E-3</c:v>
                </c:pt>
                <c:pt idx="23080" formatCode="0.00E+00">
                  <c:v>-7.8029199999999996E-3</c:v>
                </c:pt>
                <c:pt idx="23081" formatCode="0.00E+00">
                  <c:v>-7.8209100000000004E-3</c:v>
                </c:pt>
                <c:pt idx="23082" formatCode="0.00E+00">
                  <c:v>-7.8353799999999994E-3</c:v>
                </c:pt>
                <c:pt idx="23083" formatCode="0.00E+00">
                  <c:v>-7.8516599999999999E-3</c:v>
                </c:pt>
                <c:pt idx="23084" formatCode="0.00E+00">
                  <c:v>-7.8695899999999992E-3</c:v>
                </c:pt>
                <c:pt idx="23085" formatCode="0.00E+00">
                  <c:v>-7.8861199999999999E-3</c:v>
                </c:pt>
                <c:pt idx="23086" formatCode="0.00E+00">
                  <c:v>-7.8965300000000006E-3</c:v>
                </c:pt>
                <c:pt idx="23087" formatCode="0.00E+00">
                  <c:v>-7.9040499999999993E-3</c:v>
                </c:pt>
                <c:pt idx="23088" formatCode="0.00E+00">
                  <c:v>-7.9314499999999996E-3</c:v>
                </c:pt>
                <c:pt idx="23089" formatCode="0.00E+00">
                  <c:v>-8.0428900000000005E-3</c:v>
                </c:pt>
                <c:pt idx="23090" formatCode="0.00E+00">
                  <c:v>-8.1043699999999996E-3</c:v>
                </c:pt>
                <c:pt idx="23091" formatCode="0.00E+00">
                  <c:v>-8.1194100000000005E-3</c:v>
                </c:pt>
                <c:pt idx="23092" formatCode="0.00E+00">
                  <c:v>-8.1952299999999995E-3</c:v>
                </c:pt>
                <c:pt idx="23093" formatCode="0.00E+00">
                  <c:v>-8.2090700000000006E-3</c:v>
                </c:pt>
                <c:pt idx="23094" formatCode="0.00E+00">
                  <c:v>-8.2685499999999995E-3</c:v>
                </c:pt>
                <c:pt idx="23095" formatCode="0.00E+00">
                  <c:v>-8.3087300000000003E-3</c:v>
                </c:pt>
                <c:pt idx="23096" formatCode="0.00E+00">
                  <c:v>-8.3381199999999992E-3</c:v>
                </c:pt>
                <c:pt idx="23097" formatCode="0.00E+00">
                  <c:v>-8.4018600000000006E-3</c:v>
                </c:pt>
                <c:pt idx="23098" formatCode="0.00E+00">
                  <c:v>-8.4207599999999994E-3</c:v>
                </c:pt>
                <c:pt idx="23099" formatCode="0.00E+00">
                  <c:v>-8.4858499999999996E-3</c:v>
                </c:pt>
                <c:pt idx="23100" formatCode="0.00E+00">
                  <c:v>-8.5200299999999996E-3</c:v>
                </c:pt>
                <c:pt idx="23101" formatCode="0.00E+00">
                  <c:v>-8.5636099999999993E-3</c:v>
                </c:pt>
                <c:pt idx="23102" formatCode="0.00E+00">
                  <c:v>-8.6158699999999994E-3</c:v>
                </c:pt>
                <c:pt idx="23103" formatCode="0.00E+00">
                  <c:v>-8.6448099999999993E-3</c:v>
                </c:pt>
                <c:pt idx="23104" formatCode="0.00E+00">
                  <c:v>-8.7001800000000001E-3</c:v>
                </c:pt>
                <c:pt idx="23105" formatCode="0.00E+00">
                  <c:v>-8.7350299999999995E-3</c:v>
                </c:pt>
                <c:pt idx="23106" formatCode="0.00E+00">
                  <c:v>-8.7756599999999994E-3</c:v>
                </c:pt>
                <c:pt idx="23107" formatCode="0.00E+00">
                  <c:v>-8.82638E-3</c:v>
                </c:pt>
                <c:pt idx="23108" formatCode="0.00E+00">
                  <c:v>-8.8610200000000007E-3</c:v>
                </c:pt>
                <c:pt idx="23109" formatCode="0.00E+00">
                  <c:v>-8.9190699999999994E-3</c:v>
                </c:pt>
                <c:pt idx="23110" formatCode="0.00E+00">
                  <c:v>-8.9628099999999999E-3</c:v>
                </c:pt>
                <c:pt idx="23111" formatCode="0.00E+00">
                  <c:v>-9.0049299999999995E-3</c:v>
                </c:pt>
                <c:pt idx="23112" formatCode="0.00E+00">
                  <c:v>-9.0630899999999993E-3</c:v>
                </c:pt>
                <c:pt idx="23113" formatCode="0.00E+00">
                  <c:v>-9.0910799999999996E-3</c:v>
                </c:pt>
                <c:pt idx="23114" formatCode="0.00E+00">
                  <c:v>-9.1530799999999992E-3</c:v>
                </c:pt>
                <c:pt idx="23115" formatCode="0.00E+00">
                  <c:v>-9.1863699999999993E-3</c:v>
                </c:pt>
                <c:pt idx="23116" formatCode="0.00E+00">
                  <c:v>-9.2325800000000006E-3</c:v>
                </c:pt>
                <c:pt idx="23117" formatCode="0.00E+00">
                  <c:v>-9.2881200000000004E-3</c:v>
                </c:pt>
                <c:pt idx="23118" formatCode="0.00E+00">
                  <c:v>-9.3169800000000007E-3</c:v>
                </c:pt>
                <c:pt idx="23119" formatCode="0.00E+00">
                  <c:v>-9.3881099999999999E-3</c:v>
                </c:pt>
                <c:pt idx="23120" formatCode="0.00E+00">
                  <c:v>-9.4133299999999993E-3</c:v>
                </c:pt>
                <c:pt idx="23121" formatCode="0.00E+00">
                  <c:v>-9.4743199999999996E-3</c:v>
                </c:pt>
                <c:pt idx="23122" formatCode="0.00E+00">
                  <c:v>-9.5184099999999997E-3</c:v>
                </c:pt>
                <c:pt idx="23123" formatCode="0.00E+00">
                  <c:v>-9.5576099999999994E-3</c:v>
                </c:pt>
                <c:pt idx="23124" formatCode="0.00E+00">
                  <c:v>-9.6180499999999995E-3</c:v>
                </c:pt>
                <c:pt idx="23125" formatCode="0.00E+00">
                  <c:v>-9.6329499999999995E-3</c:v>
                </c:pt>
                <c:pt idx="23126" formatCode="0.00E+00">
                  <c:v>-9.7005600000000004E-3</c:v>
                </c:pt>
                <c:pt idx="23127" formatCode="0.00E+00">
                  <c:v>-9.8219899999999992E-3</c:v>
                </c:pt>
                <c:pt idx="23128" formatCode="0.00E+00">
                  <c:v>-9.9182000000000003E-3</c:v>
                </c:pt>
                <c:pt idx="23129" formatCode="0.00E+00">
                  <c:v>-9.9700299999999995E-3</c:v>
                </c:pt>
                <c:pt idx="23130">
                  <c:v>-1.0075199999999999E-2</c:v>
                </c:pt>
                <c:pt idx="23131">
                  <c:v>-1.0141499999999999E-2</c:v>
                </c:pt>
                <c:pt idx="23132">
                  <c:v>-1.02138E-2</c:v>
                </c:pt>
                <c:pt idx="23133">
                  <c:v>-1.0284400000000001E-2</c:v>
                </c:pt>
                <c:pt idx="23134">
                  <c:v>-1.03292E-2</c:v>
                </c:pt>
                <c:pt idx="23135">
                  <c:v>-1.04127E-2</c:v>
                </c:pt>
                <c:pt idx="23136">
                  <c:v>-1.0460000000000001E-2</c:v>
                </c:pt>
                <c:pt idx="23137">
                  <c:v>-1.05378E-2</c:v>
                </c:pt>
                <c:pt idx="23138">
                  <c:v>-1.0600200000000001E-2</c:v>
                </c:pt>
                <c:pt idx="23139">
                  <c:v>-1.0663000000000001E-2</c:v>
                </c:pt>
                <c:pt idx="23140">
                  <c:v>-1.0737E-2</c:v>
                </c:pt>
                <c:pt idx="23141">
                  <c:v>-1.07931E-2</c:v>
                </c:pt>
                <c:pt idx="23142">
                  <c:v>-1.0864199999999999E-2</c:v>
                </c:pt>
                <c:pt idx="23143">
                  <c:v>-1.0925799999999999E-2</c:v>
                </c:pt>
                <c:pt idx="23144">
                  <c:v>-1.09867E-2</c:v>
                </c:pt>
                <c:pt idx="23145">
                  <c:v>-1.1055300000000001E-2</c:v>
                </c:pt>
                <c:pt idx="23146">
                  <c:v>-1.1115399999999999E-2</c:v>
                </c:pt>
                <c:pt idx="23147">
                  <c:v>-1.11819E-2</c:v>
                </c:pt>
                <c:pt idx="23148">
                  <c:v>-1.1253000000000001E-2</c:v>
                </c:pt>
                <c:pt idx="23149">
                  <c:v>-1.13086E-2</c:v>
                </c:pt>
                <c:pt idx="23150">
                  <c:v>-1.1387700000000001E-2</c:v>
                </c:pt>
                <c:pt idx="23151">
                  <c:v>-1.14395E-2</c:v>
                </c:pt>
                <c:pt idx="23152">
                  <c:v>-1.15113E-2</c:v>
                </c:pt>
                <c:pt idx="23153">
                  <c:v>-1.1575200000000001E-2</c:v>
                </c:pt>
                <c:pt idx="23154">
                  <c:v>-1.1627999999999999E-2</c:v>
                </c:pt>
                <c:pt idx="23155">
                  <c:v>-1.1709799999999999E-2</c:v>
                </c:pt>
                <c:pt idx="23156">
                  <c:v>-1.17518E-2</c:v>
                </c:pt>
                <c:pt idx="23157">
                  <c:v>-1.1838599999999999E-2</c:v>
                </c:pt>
                <c:pt idx="23158">
                  <c:v>-1.1889800000000001E-2</c:v>
                </c:pt>
                <c:pt idx="23159">
                  <c:v>-1.19592E-2</c:v>
                </c:pt>
                <c:pt idx="23160">
                  <c:v>-1.20322E-2</c:v>
                </c:pt>
                <c:pt idx="23161">
                  <c:v>-1.20778E-2</c:v>
                </c:pt>
                <c:pt idx="23162">
                  <c:v>-1.21651E-2</c:v>
                </c:pt>
                <c:pt idx="23163">
                  <c:v>-1.2204100000000001E-2</c:v>
                </c:pt>
                <c:pt idx="23164">
                  <c:v>-1.22852E-2</c:v>
                </c:pt>
                <c:pt idx="23165">
                  <c:v>-1.2338999999999999E-2</c:v>
                </c:pt>
                <c:pt idx="23166">
                  <c:v>-1.23988E-2</c:v>
                </c:pt>
                <c:pt idx="23167">
                  <c:v>-1.2476599999999999E-2</c:v>
                </c:pt>
                <c:pt idx="23168">
                  <c:v>-1.25308E-2</c:v>
                </c:pt>
                <c:pt idx="23169">
                  <c:v>-1.26225E-2</c:v>
                </c:pt>
                <c:pt idx="23170">
                  <c:v>-1.26737E-2</c:v>
                </c:pt>
                <c:pt idx="23171">
                  <c:v>-1.27373E-2</c:v>
                </c:pt>
                <c:pt idx="23172">
                  <c:v>-1.2789099999999999E-2</c:v>
                </c:pt>
                <c:pt idx="23173">
                  <c:v>-1.28363E-2</c:v>
                </c:pt>
                <c:pt idx="23174">
                  <c:v>-1.2899900000000001E-2</c:v>
                </c:pt>
                <c:pt idx="23175">
                  <c:v>-1.29488E-2</c:v>
                </c:pt>
                <c:pt idx="23176">
                  <c:v>-1.3011999999999999E-2</c:v>
                </c:pt>
                <c:pt idx="23177">
                  <c:v>-1.3070699999999999E-2</c:v>
                </c:pt>
                <c:pt idx="23178">
                  <c:v>-1.3125700000000001E-2</c:v>
                </c:pt>
                <c:pt idx="23179">
                  <c:v>-1.3188699999999999E-2</c:v>
                </c:pt>
                <c:pt idx="23180">
                  <c:v>-1.3243599999999999E-2</c:v>
                </c:pt>
                <c:pt idx="23181">
                  <c:v>-1.3300299999999999E-2</c:v>
                </c:pt>
                <c:pt idx="23182">
                  <c:v>-1.3362799999999999E-2</c:v>
                </c:pt>
                <c:pt idx="23183">
                  <c:v>-1.3408399999999999E-2</c:v>
                </c:pt>
                <c:pt idx="23184">
                  <c:v>-1.3475900000000001E-2</c:v>
                </c:pt>
                <c:pt idx="23185">
                  <c:v>-1.35234E-2</c:v>
                </c:pt>
                <c:pt idx="23186">
                  <c:v>-1.35849E-2</c:v>
                </c:pt>
                <c:pt idx="23187">
                  <c:v>-1.36463E-2</c:v>
                </c:pt>
                <c:pt idx="23188">
                  <c:v>-1.36921E-2</c:v>
                </c:pt>
                <c:pt idx="23189">
                  <c:v>-1.3766199999999999E-2</c:v>
                </c:pt>
                <c:pt idx="23190">
                  <c:v>-1.38049E-2</c:v>
                </c:pt>
                <c:pt idx="23191">
                  <c:v>-1.38767E-2</c:v>
                </c:pt>
                <c:pt idx="23192">
                  <c:v>-1.39238E-2</c:v>
                </c:pt>
                <c:pt idx="23193">
                  <c:v>-1.3977699999999999E-2</c:v>
                </c:pt>
                <c:pt idx="23194">
                  <c:v>-1.4043099999999999E-2</c:v>
                </c:pt>
                <c:pt idx="23195">
                  <c:v>-1.4082300000000001E-2</c:v>
                </c:pt>
                <c:pt idx="23196">
                  <c:v>-1.4157899999999999E-2</c:v>
                </c:pt>
                <c:pt idx="23197">
                  <c:v>-1.41966E-2</c:v>
                </c:pt>
                <c:pt idx="23198">
                  <c:v>-1.4264000000000001E-2</c:v>
                </c:pt>
                <c:pt idx="23199">
                  <c:v>-1.4316600000000001E-2</c:v>
                </c:pt>
                <c:pt idx="23200">
                  <c:v>-1.4367599999999999E-2</c:v>
                </c:pt>
                <c:pt idx="23201">
                  <c:v>-1.44336E-2</c:v>
                </c:pt>
                <c:pt idx="23202">
                  <c:v>-1.44739E-2</c:v>
                </c:pt>
                <c:pt idx="23203">
                  <c:v>-1.4540600000000001E-2</c:v>
                </c:pt>
                <c:pt idx="23204">
                  <c:v>-1.45855E-2</c:v>
                </c:pt>
                <c:pt idx="23205">
                  <c:v>-1.46439E-2</c:v>
                </c:pt>
                <c:pt idx="23206">
                  <c:v>-1.46993E-2</c:v>
                </c:pt>
                <c:pt idx="23207">
                  <c:v>-1.4749200000000001E-2</c:v>
                </c:pt>
                <c:pt idx="23208">
                  <c:v>-1.4808999999999999E-2</c:v>
                </c:pt>
                <c:pt idx="23209">
                  <c:v>-1.48591E-2</c:v>
                </c:pt>
                <c:pt idx="23210">
                  <c:v>-1.4915100000000001E-2</c:v>
                </c:pt>
                <c:pt idx="23211">
                  <c:v>-1.4969E-2</c:v>
                </c:pt>
                <c:pt idx="23212">
                  <c:v>-1.5019100000000001E-2</c:v>
                </c:pt>
                <c:pt idx="23213">
                  <c:v>-1.50735E-2</c:v>
                </c:pt>
                <c:pt idx="23214">
                  <c:v>-1.5125899999999999E-2</c:v>
                </c:pt>
                <c:pt idx="23215">
                  <c:v>-1.51754E-2</c:v>
                </c:pt>
                <c:pt idx="23216">
                  <c:v>-1.52339E-2</c:v>
                </c:pt>
                <c:pt idx="23217">
                  <c:v>-1.52783E-2</c:v>
                </c:pt>
                <c:pt idx="23218">
                  <c:v>-1.5338600000000001E-2</c:v>
                </c:pt>
                <c:pt idx="23219">
                  <c:v>-1.53863E-2</c:v>
                </c:pt>
                <c:pt idx="23220">
                  <c:v>-1.54389E-2</c:v>
                </c:pt>
                <c:pt idx="23221">
                  <c:v>-1.5495200000000001E-2</c:v>
                </c:pt>
                <c:pt idx="23222">
                  <c:v>-1.55359E-2</c:v>
                </c:pt>
                <c:pt idx="23223">
                  <c:v>-1.5599200000000001E-2</c:v>
                </c:pt>
                <c:pt idx="23224">
                  <c:v>-1.5636799999999999E-2</c:v>
                </c:pt>
                <c:pt idx="23225">
                  <c:v>-1.5696999999999999E-2</c:v>
                </c:pt>
                <c:pt idx="23226">
                  <c:v>-1.5742699999999998E-2</c:v>
                </c:pt>
                <c:pt idx="23227">
                  <c:v>-1.5791099999999999E-2</c:v>
                </c:pt>
                <c:pt idx="23228">
                  <c:v>-1.5849499999999999E-2</c:v>
                </c:pt>
                <c:pt idx="23229">
                  <c:v>-1.58879E-2</c:v>
                </c:pt>
                <c:pt idx="23230">
                  <c:v>-1.5951400000000001E-2</c:v>
                </c:pt>
                <c:pt idx="23231">
                  <c:v>-1.5988599999999999E-2</c:v>
                </c:pt>
                <c:pt idx="23232">
                  <c:v>-1.60456E-2</c:v>
                </c:pt>
                <c:pt idx="23233">
                  <c:v>-1.6091000000000001E-2</c:v>
                </c:pt>
                <c:pt idx="23234">
                  <c:v>-1.6136600000000001E-2</c:v>
                </c:pt>
                <c:pt idx="23235">
                  <c:v>-1.6191299999999999E-2</c:v>
                </c:pt>
                <c:pt idx="23236">
                  <c:v>-1.6230000000000001E-2</c:v>
                </c:pt>
                <c:pt idx="23237">
                  <c:v>-1.6287200000000002E-2</c:v>
                </c:pt>
                <c:pt idx="23238">
                  <c:v>-1.63278E-2</c:v>
                </c:pt>
                <c:pt idx="23239">
                  <c:v>-1.63803E-2</c:v>
                </c:pt>
                <c:pt idx="23240">
                  <c:v>-1.64266E-2</c:v>
                </c:pt>
                <c:pt idx="23241">
                  <c:v>-1.64727E-2</c:v>
                </c:pt>
                <c:pt idx="23242">
                  <c:v>-1.65217E-2</c:v>
                </c:pt>
                <c:pt idx="23243">
                  <c:v>-1.6564599999999999E-2</c:v>
                </c:pt>
                <c:pt idx="23244">
                  <c:v>-1.6612100000000001E-2</c:v>
                </c:pt>
                <c:pt idx="23245">
                  <c:v>-1.6655900000000001E-2</c:v>
                </c:pt>
                <c:pt idx="23246">
                  <c:v>-1.67017E-2</c:v>
                </c:pt>
                <c:pt idx="23247">
                  <c:v>-1.6746299999999999E-2</c:v>
                </c:pt>
                <c:pt idx="23248">
                  <c:v>-1.6792999999999999E-2</c:v>
                </c:pt>
                <c:pt idx="23249">
                  <c:v>-1.6835599999999999E-2</c:v>
                </c:pt>
                <c:pt idx="23250">
                  <c:v>-1.68846E-2</c:v>
                </c:pt>
                <c:pt idx="23251">
                  <c:v>-1.69243E-2</c:v>
                </c:pt>
                <c:pt idx="23252">
                  <c:v>-1.6972399999999999E-2</c:v>
                </c:pt>
                <c:pt idx="23253">
                  <c:v>-1.7012900000000001E-2</c:v>
                </c:pt>
                <c:pt idx="23254">
                  <c:v>-1.70552E-2</c:v>
                </c:pt>
                <c:pt idx="23255">
                  <c:v>-1.71013E-2</c:v>
                </c:pt>
                <c:pt idx="23256">
                  <c:v>-1.7136499999999999E-2</c:v>
                </c:pt>
                <c:pt idx="23257">
                  <c:v>-1.7188200000000001E-2</c:v>
                </c:pt>
                <c:pt idx="23258">
                  <c:v>-1.7220900000000001E-2</c:v>
                </c:pt>
                <c:pt idx="23259">
                  <c:v>-1.7271399999999999E-2</c:v>
                </c:pt>
                <c:pt idx="23260">
                  <c:v>-1.7309100000000001E-2</c:v>
                </c:pt>
                <c:pt idx="23261">
                  <c:v>-1.7350399999999998E-2</c:v>
                </c:pt>
                <c:pt idx="23262">
                  <c:v>-1.7396700000000001E-2</c:v>
                </c:pt>
                <c:pt idx="23263">
                  <c:v>-1.7427600000000001E-2</c:v>
                </c:pt>
                <c:pt idx="23264">
                  <c:v>-1.74786E-2</c:v>
                </c:pt>
                <c:pt idx="23265">
                  <c:v>-1.7506600000000001E-2</c:v>
                </c:pt>
                <c:pt idx="23266">
                  <c:v>-1.7554400000000001E-2</c:v>
                </c:pt>
                <c:pt idx="23267">
                  <c:v>-1.7589299999999999E-2</c:v>
                </c:pt>
                <c:pt idx="23268">
                  <c:v>-1.76282E-2</c:v>
                </c:pt>
                <c:pt idx="23269">
                  <c:v>-1.7672899999999998E-2</c:v>
                </c:pt>
                <c:pt idx="23270">
                  <c:v>-1.7703699999999999E-2</c:v>
                </c:pt>
                <c:pt idx="23271">
                  <c:v>-1.7751800000000002E-2</c:v>
                </c:pt>
                <c:pt idx="23272">
                  <c:v>-1.7780600000000001E-2</c:v>
                </c:pt>
                <c:pt idx="23273">
                  <c:v>-1.7823700000000001E-2</c:v>
                </c:pt>
                <c:pt idx="23274">
                  <c:v>-1.7857100000000001E-2</c:v>
                </c:pt>
                <c:pt idx="23275">
                  <c:v>-1.7892499999999999E-2</c:v>
                </c:pt>
                <c:pt idx="23276">
                  <c:v>-1.79314E-2</c:v>
                </c:pt>
                <c:pt idx="23277">
                  <c:v>-1.7963099999999999E-2</c:v>
                </c:pt>
                <c:pt idx="23278">
                  <c:v>-1.8003600000000002E-2</c:v>
                </c:pt>
                <c:pt idx="23279">
                  <c:v>-1.8036799999999999E-2</c:v>
                </c:pt>
                <c:pt idx="23280">
                  <c:v>-1.80745E-2</c:v>
                </c:pt>
                <c:pt idx="23281">
                  <c:v>-1.8108599999999999E-2</c:v>
                </c:pt>
                <c:pt idx="23282">
                  <c:v>-1.8143099999999999E-2</c:v>
                </c:pt>
                <c:pt idx="23283">
                  <c:v>-1.8175400000000001E-2</c:v>
                </c:pt>
                <c:pt idx="23284">
                  <c:v>-1.8210199999999999E-2</c:v>
                </c:pt>
                <c:pt idx="23285">
                  <c:v>-1.8239700000000001E-2</c:v>
                </c:pt>
                <c:pt idx="23286">
                  <c:v>-1.8275300000000001E-2</c:v>
                </c:pt>
                <c:pt idx="23287">
                  <c:v>-1.8305399999999999E-2</c:v>
                </c:pt>
                <c:pt idx="23288">
                  <c:v>-1.8338299999999998E-2</c:v>
                </c:pt>
                <c:pt idx="23289">
                  <c:v>-1.8373799999999999E-2</c:v>
                </c:pt>
                <c:pt idx="23290">
                  <c:v>-1.8400099999999999E-2</c:v>
                </c:pt>
                <c:pt idx="23291">
                  <c:v>-1.8439799999999999E-2</c:v>
                </c:pt>
                <c:pt idx="23292">
                  <c:v>-1.8461600000000002E-2</c:v>
                </c:pt>
                <c:pt idx="23293">
                  <c:v>-1.8498899999999999E-2</c:v>
                </c:pt>
                <c:pt idx="23294">
                  <c:v>-1.8523999999999999E-2</c:v>
                </c:pt>
                <c:pt idx="23295">
                  <c:v>-1.8552300000000001E-2</c:v>
                </c:pt>
                <c:pt idx="23296">
                  <c:v>-1.8586499999999999E-2</c:v>
                </c:pt>
                <c:pt idx="23297">
                  <c:v>-1.8605900000000002E-2</c:v>
                </c:pt>
                <c:pt idx="23298">
                  <c:v>-1.86464E-2</c:v>
                </c:pt>
                <c:pt idx="23299">
                  <c:v>-1.8664500000000001E-2</c:v>
                </c:pt>
                <c:pt idx="23300">
                  <c:v>-1.8700999999999999E-2</c:v>
                </c:pt>
                <c:pt idx="23301">
                  <c:v>-1.8725800000000001E-2</c:v>
                </c:pt>
                <c:pt idx="23302">
                  <c:v>-1.8750800000000001E-2</c:v>
                </c:pt>
                <c:pt idx="23303">
                  <c:v>-1.8783600000000001E-2</c:v>
                </c:pt>
                <c:pt idx="23304">
                  <c:v>-1.87996E-2</c:v>
                </c:pt>
                <c:pt idx="23305">
                  <c:v>-1.88346E-2</c:v>
                </c:pt>
                <c:pt idx="23306">
                  <c:v>-1.8851300000000001E-2</c:v>
                </c:pt>
                <c:pt idx="23307">
                  <c:v>-1.8881200000000001E-2</c:v>
                </c:pt>
                <c:pt idx="23308">
                  <c:v>-1.8905600000000002E-2</c:v>
                </c:pt>
                <c:pt idx="23309">
                  <c:v>-1.8928199999999999E-2</c:v>
                </c:pt>
                <c:pt idx="23310">
                  <c:v>-1.8957700000000001E-2</c:v>
                </c:pt>
                <c:pt idx="23311">
                  <c:v>-1.8976799999999999E-2</c:v>
                </c:pt>
                <c:pt idx="23312">
                  <c:v>-1.9004299999999998E-2</c:v>
                </c:pt>
                <c:pt idx="23313">
                  <c:v>-1.9024300000000001E-2</c:v>
                </c:pt>
                <c:pt idx="23314">
                  <c:v>-1.9046500000000001E-2</c:v>
                </c:pt>
                <c:pt idx="23315">
                  <c:v>-1.9068100000000001E-2</c:v>
                </c:pt>
                <c:pt idx="23316">
                  <c:v>-1.9088399999999998E-2</c:v>
                </c:pt>
                <c:pt idx="23317">
                  <c:v>-1.9109299999999999E-2</c:v>
                </c:pt>
                <c:pt idx="23318">
                  <c:v>-1.9132400000000001E-2</c:v>
                </c:pt>
                <c:pt idx="23319">
                  <c:v>-1.91507E-2</c:v>
                </c:pt>
                <c:pt idx="23320">
                  <c:v>-1.9175000000000001E-2</c:v>
                </c:pt>
                <c:pt idx="23321">
                  <c:v>-1.9193100000000001E-2</c:v>
                </c:pt>
                <c:pt idx="23322">
                  <c:v>-1.92125E-2</c:v>
                </c:pt>
                <c:pt idx="23323">
                  <c:v>-1.9234100000000001E-2</c:v>
                </c:pt>
                <c:pt idx="23324">
                  <c:v>-1.9245399999999999E-2</c:v>
                </c:pt>
                <c:pt idx="23325">
                  <c:v>-1.92699E-2</c:v>
                </c:pt>
                <c:pt idx="23326">
                  <c:v>-1.92786E-2</c:v>
                </c:pt>
                <c:pt idx="23327">
                  <c:v>-1.93014E-2</c:v>
                </c:pt>
                <c:pt idx="23328">
                  <c:v>-1.9316400000000001E-2</c:v>
                </c:pt>
                <c:pt idx="23329">
                  <c:v>-1.9331399999999999E-2</c:v>
                </c:pt>
                <c:pt idx="23330">
                  <c:v>-1.9354799999999998E-2</c:v>
                </c:pt>
                <c:pt idx="23331">
                  <c:v>-1.93615E-2</c:v>
                </c:pt>
                <c:pt idx="23332">
                  <c:v>-1.9386400000000002E-2</c:v>
                </c:pt>
                <c:pt idx="23333">
                  <c:v>-1.9391800000000001E-2</c:v>
                </c:pt>
                <c:pt idx="23334">
                  <c:v>-1.9409900000000001E-2</c:v>
                </c:pt>
                <c:pt idx="23335">
                  <c:v>-1.9421999999999998E-2</c:v>
                </c:pt>
                <c:pt idx="23336">
                  <c:v>-1.9430800000000002E-2</c:v>
                </c:pt>
                <c:pt idx="23337">
                  <c:v>-1.9450599999999998E-2</c:v>
                </c:pt>
                <c:pt idx="23338">
                  <c:v>-1.9455400000000001E-2</c:v>
                </c:pt>
                <c:pt idx="23339">
                  <c:v>-1.94761E-2</c:v>
                </c:pt>
                <c:pt idx="23340">
                  <c:v>-1.9483500000000001E-2</c:v>
                </c:pt>
                <c:pt idx="23341">
                  <c:v>-1.9497299999999999E-2</c:v>
                </c:pt>
                <c:pt idx="23342">
                  <c:v>-1.95087E-2</c:v>
                </c:pt>
                <c:pt idx="23343">
                  <c:v>-1.9515399999999999E-2</c:v>
                </c:pt>
                <c:pt idx="23344">
                  <c:v>-1.9528199999999999E-2</c:v>
                </c:pt>
                <c:pt idx="23345">
                  <c:v>-1.95333E-2</c:v>
                </c:pt>
                <c:pt idx="23346">
                  <c:v>-1.95438E-2</c:v>
                </c:pt>
                <c:pt idx="23347">
                  <c:v>-1.9551599999999999E-2</c:v>
                </c:pt>
                <c:pt idx="23348">
                  <c:v>-1.95601E-2</c:v>
                </c:pt>
                <c:pt idx="23349">
                  <c:v>-1.9569400000000001E-2</c:v>
                </c:pt>
                <c:pt idx="23350">
                  <c:v>-1.95777E-2</c:v>
                </c:pt>
                <c:pt idx="23351">
                  <c:v>-1.9583699999999999E-2</c:v>
                </c:pt>
                <c:pt idx="23352">
                  <c:v>-1.9592600000000002E-2</c:v>
                </c:pt>
                <c:pt idx="23353">
                  <c:v>-1.9595000000000001E-2</c:v>
                </c:pt>
                <c:pt idx="23354">
                  <c:v>-1.96023E-2</c:v>
                </c:pt>
                <c:pt idx="23355">
                  <c:v>-1.9605399999999999E-2</c:v>
                </c:pt>
                <c:pt idx="23356">
                  <c:v>-1.96081E-2</c:v>
                </c:pt>
                <c:pt idx="23357">
                  <c:v>-1.9616100000000001E-2</c:v>
                </c:pt>
                <c:pt idx="23358">
                  <c:v>-1.9614599999999999E-2</c:v>
                </c:pt>
                <c:pt idx="23359">
                  <c:v>-1.96256E-2</c:v>
                </c:pt>
                <c:pt idx="23360">
                  <c:v>-1.9623600000000001E-2</c:v>
                </c:pt>
                <c:pt idx="23361">
                  <c:v>-1.96303E-2</c:v>
                </c:pt>
                <c:pt idx="23362">
                  <c:v>-1.9632E-2</c:v>
                </c:pt>
                <c:pt idx="23363">
                  <c:v>-1.9630000000000002E-2</c:v>
                </c:pt>
                <c:pt idx="23364">
                  <c:v>-1.9636199999999999E-2</c:v>
                </c:pt>
                <c:pt idx="23365">
                  <c:v>-1.9628300000000001E-2</c:v>
                </c:pt>
                <c:pt idx="23366">
                  <c:v>-1.9635099999999999E-2</c:v>
                </c:pt>
                <c:pt idx="23367">
                  <c:v>-1.9629199999999999E-2</c:v>
                </c:pt>
                <c:pt idx="23368">
                  <c:v>-1.9631800000000001E-2</c:v>
                </c:pt>
                <c:pt idx="23369">
                  <c:v>-1.9632E-2</c:v>
                </c:pt>
                <c:pt idx="23370">
                  <c:v>-1.9628E-2</c:v>
                </c:pt>
                <c:pt idx="23371">
                  <c:v>-1.9631800000000001E-2</c:v>
                </c:pt>
                <c:pt idx="23372">
                  <c:v>-1.96238E-2</c:v>
                </c:pt>
                <c:pt idx="23373">
                  <c:v>-1.9625400000000001E-2</c:v>
                </c:pt>
                <c:pt idx="23374">
                  <c:v>-1.9617800000000001E-2</c:v>
                </c:pt>
                <c:pt idx="23375">
                  <c:v>-1.9614199999999998E-2</c:v>
                </c:pt>
                <c:pt idx="23376">
                  <c:v>-1.9609399999999999E-2</c:v>
                </c:pt>
                <c:pt idx="23377">
                  <c:v>-1.9603099999999998E-2</c:v>
                </c:pt>
                <c:pt idx="23378">
                  <c:v>-1.96005E-2</c:v>
                </c:pt>
                <c:pt idx="23379">
                  <c:v>-1.9594E-2</c:v>
                </c:pt>
                <c:pt idx="23380">
                  <c:v>-1.9590199999999999E-2</c:v>
                </c:pt>
                <c:pt idx="23381">
                  <c:v>-1.95836E-2</c:v>
                </c:pt>
                <c:pt idx="23382">
                  <c:v>-1.9577500000000001E-2</c:v>
                </c:pt>
                <c:pt idx="23383">
                  <c:v>-1.9568700000000001E-2</c:v>
                </c:pt>
                <c:pt idx="23384">
                  <c:v>-1.9561200000000001E-2</c:v>
                </c:pt>
                <c:pt idx="23385">
                  <c:v>-1.9549400000000001E-2</c:v>
                </c:pt>
                <c:pt idx="23386">
                  <c:v>-1.9542E-2</c:v>
                </c:pt>
                <c:pt idx="23387">
                  <c:v>-1.9530599999999999E-2</c:v>
                </c:pt>
                <c:pt idx="23388">
                  <c:v>-1.95227E-2</c:v>
                </c:pt>
                <c:pt idx="23389">
                  <c:v>-1.9514199999999999E-2</c:v>
                </c:pt>
                <c:pt idx="23390">
                  <c:v>-1.9502499999999999E-2</c:v>
                </c:pt>
                <c:pt idx="23391">
                  <c:v>-1.9495700000000001E-2</c:v>
                </c:pt>
                <c:pt idx="23392">
                  <c:v>-1.94789E-2</c:v>
                </c:pt>
                <c:pt idx="23393">
                  <c:v>-1.9470700000000001E-2</c:v>
                </c:pt>
                <c:pt idx="23394">
                  <c:v>-1.9453100000000001E-2</c:v>
                </c:pt>
                <c:pt idx="23395">
                  <c:v>-1.9440900000000001E-2</c:v>
                </c:pt>
                <c:pt idx="23396">
                  <c:v>-1.9427099999999999E-2</c:v>
                </c:pt>
                <c:pt idx="23397">
                  <c:v>-1.9410199999999999E-2</c:v>
                </c:pt>
                <c:pt idx="23398">
                  <c:v>-1.9401000000000002E-2</c:v>
                </c:pt>
                <c:pt idx="23399">
                  <c:v>-1.9381700000000002E-2</c:v>
                </c:pt>
                <c:pt idx="23400">
                  <c:v>-1.93727E-2</c:v>
                </c:pt>
                <c:pt idx="23401">
                  <c:v>-1.9352899999999999E-2</c:v>
                </c:pt>
                <c:pt idx="23402">
                  <c:v>-1.9338500000000002E-2</c:v>
                </c:pt>
                <c:pt idx="23403">
                  <c:v>-1.9321000000000001E-2</c:v>
                </c:pt>
                <c:pt idx="23404">
                  <c:v>-1.93007E-2</c:v>
                </c:pt>
                <c:pt idx="23405">
                  <c:v>-1.9285799999999999E-2</c:v>
                </c:pt>
                <c:pt idx="23406">
                  <c:v>-1.9262499999999998E-2</c:v>
                </c:pt>
                <c:pt idx="23407">
                  <c:v>-1.9248000000000001E-2</c:v>
                </c:pt>
                <c:pt idx="23408">
                  <c:v>-1.9226099999999999E-2</c:v>
                </c:pt>
                <c:pt idx="23409">
                  <c:v>-1.9209500000000001E-2</c:v>
                </c:pt>
                <c:pt idx="23410">
                  <c:v>-1.9189500000000002E-2</c:v>
                </c:pt>
                <c:pt idx="23411">
                  <c:v>-1.91687E-2</c:v>
                </c:pt>
                <c:pt idx="23412">
                  <c:v>-1.9148999999999999E-2</c:v>
                </c:pt>
                <c:pt idx="23413">
                  <c:v>-1.9125199999999998E-2</c:v>
                </c:pt>
                <c:pt idx="23414">
                  <c:v>-1.9104800000000002E-2</c:v>
                </c:pt>
                <c:pt idx="23415">
                  <c:v>-1.9079700000000002E-2</c:v>
                </c:pt>
                <c:pt idx="23416">
                  <c:v>-1.9057899999999999E-2</c:v>
                </c:pt>
                <c:pt idx="23417">
                  <c:v>-1.9033000000000001E-2</c:v>
                </c:pt>
                <c:pt idx="23418">
                  <c:v>-1.90111E-2</c:v>
                </c:pt>
                <c:pt idx="23419">
                  <c:v>-1.89865E-2</c:v>
                </c:pt>
                <c:pt idx="23420">
                  <c:v>-1.8963399999999998E-2</c:v>
                </c:pt>
                <c:pt idx="23421">
                  <c:v>-1.8938099999999999E-2</c:v>
                </c:pt>
                <c:pt idx="23422">
                  <c:v>-1.8912499999999999E-2</c:v>
                </c:pt>
                <c:pt idx="23423">
                  <c:v>-1.8887399999999999E-2</c:v>
                </c:pt>
                <c:pt idx="23424">
                  <c:v>-1.8858300000000001E-2</c:v>
                </c:pt>
                <c:pt idx="23425">
                  <c:v>-1.88335E-2</c:v>
                </c:pt>
                <c:pt idx="23426">
                  <c:v>-1.88018E-2</c:v>
                </c:pt>
                <c:pt idx="23427">
                  <c:v>-1.8777200000000001E-2</c:v>
                </c:pt>
                <c:pt idx="23428">
                  <c:v>-1.8746599999999999E-2</c:v>
                </c:pt>
                <c:pt idx="23429">
                  <c:v>-1.8719900000000001E-2</c:v>
                </c:pt>
                <c:pt idx="23430">
                  <c:v>-1.8691800000000001E-2</c:v>
                </c:pt>
                <c:pt idx="23431">
                  <c:v>-1.86605E-2</c:v>
                </c:pt>
                <c:pt idx="23432">
                  <c:v>-1.8634499999999998E-2</c:v>
                </c:pt>
                <c:pt idx="23433">
                  <c:v>-1.85992E-2</c:v>
                </c:pt>
                <c:pt idx="23434">
                  <c:v>-1.8572200000000001E-2</c:v>
                </c:pt>
                <c:pt idx="23435">
                  <c:v>-1.8535800000000002E-2</c:v>
                </c:pt>
                <c:pt idx="23436">
                  <c:v>-1.8505000000000001E-2</c:v>
                </c:pt>
                <c:pt idx="23437">
                  <c:v>-1.84724E-2</c:v>
                </c:pt>
                <c:pt idx="23438">
                  <c:v>-1.84379E-2</c:v>
                </c:pt>
                <c:pt idx="23439">
                  <c:v>-1.8408999999999998E-2</c:v>
                </c:pt>
                <c:pt idx="23440">
                  <c:v>-1.8371800000000001E-2</c:v>
                </c:pt>
                <c:pt idx="23441">
                  <c:v>-1.8342899999999999E-2</c:v>
                </c:pt>
                <c:pt idx="23442">
                  <c:v>-1.8305499999999999E-2</c:v>
                </c:pt>
                <c:pt idx="23443">
                  <c:v>-1.8272199999999999E-2</c:v>
                </c:pt>
                <c:pt idx="23444">
                  <c:v>-1.8235299999999999E-2</c:v>
                </c:pt>
                <c:pt idx="23445">
                  <c:v>-1.8196299999999999E-2</c:v>
                </c:pt>
                <c:pt idx="23446">
                  <c:v>-1.8160800000000001E-2</c:v>
                </c:pt>
                <c:pt idx="23447">
                  <c:v>-1.81207E-2</c:v>
                </c:pt>
                <c:pt idx="23448">
                  <c:v>-1.80862E-2</c:v>
                </c:pt>
                <c:pt idx="23449">
                  <c:v>-1.80476E-2</c:v>
                </c:pt>
                <c:pt idx="23450">
                  <c:v>-1.8011699999999999E-2</c:v>
                </c:pt>
                <c:pt idx="23451">
                  <c:v>-1.79723E-2</c:v>
                </c:pt>
                <c:pt idx="23452">
                  <c:v>-1.7932900000000002E-2</c:v>
                </c:pt>
                <c:pt idx="23453">
                  <c:v>-1.7893699999999998E-2</c:v>
                </c:pt>
                <c:pt idx="23454">
                  <c:v>-1.7855300000000001E-2</c:v>
                </c:pt>
                <c:pt idx="23455">
                  <c:v>-1.7812700000000001E-2</c:v>
                </c:pt>
                <c:pt idx="23456">
                  <c:v>-1.77632E-2</c:v>
                </c:pt>
                <c:pt idx="23457">
                  <c:v>-1.7719800000000001E-2</c:v>
                </c:pt>
                <c:pt idx="23458">
                  <c:v>-1.7764700000000001E-2</c:v>
                </c:pt>
                <c:pt idx="23459">
                  <c:v>-1.7770600000000001E-2</c:v>
                </c:pt>
                <c:pt idx="23460">
                  <c:v>-1.77223E-2</c:v>
                </c:pt>
                <c:pt idx="23461">
                  <c:v>-1.7743600000000002E-2</c:v>
                </c:pt>
                <c:pt idx="23462">
                  <c:v>-1.7695300000000001E-2</c:v>
                </c:pt>
                <c:pt idx="23463">
                  <c:v>-1.7694999999999999E-2</c:v>
                </c:pt>
                <c:pt idx="23464">
                  <c:v>-1.76762E-2</c:v>
                </c:pt>
                <c:pt idx="23465">
                  <c:v>-1.7640800000000002E-2</c:v>
                </c:pt>
                <c:pt idx="23466">
                  <c:v>-1.7647900000000001E-2</c:v>
                </c:pt>
                <c:pt idx="23467">
                  <c:v>-1.7599199999999999E-2</c:v>
                </c:pt>
                <c:pt idx="23468">
                  <c:v>-1.76036E-2</c:v>
                </c:pt>
                <c:pt idx="23469">
                  <c:v>-1.7572600000000001E-2</c:v>
                </c:pt>
                <c:pt idx="23470">
                  <c:v>-1.7551899999999999E-2</c:v>
                </c:pt>
                <c:pt idx="23471">
                  <c:v>-1.75435E-2</c:v>
                </c:pt>
                <c:pt idx="23472">
                  <c:v>-1.75049E-2</c:v>
                </c:pt>
                <c:pt idx="23473">
                  <c:v>-1.7498900000000001E-2</c:v>
                </c:pt>
                <c:pt idx="23474">
                  <c:v>-1.7466499999999999E-2</c:v>
                </c:pt>
                <c:pt idx="23475">
                  <c:v>-1.74431E-2</c:v>
                </c:pt>
                <c:pt idx="23476">
                  <c:v>-1.7427100000000001E-2</c:v>
                </c:pt>
                <c:pt idx="23477">
                  <c:v>-1.7390800000000001E-2</c:v>
                </c:pt>
                <c:pt idx="23478">
                  <c:v>-1.73788E-2</c:v>
                </c:pt>
                <c:pt idx="23479">
                  <c:v>-1.7350299999999999E-2</c:v>
                </c:pt>
                <c:pt idx="23480">
                  <c:v>-1.7322400000000002E-2</c:v>
                </c:pt>
                <c:pt idx="23481">
                  <c:v>-1.7310499999999999E-2</c:v>
                </c:pt>
                <c:pt idx="23482">
                  <c:v>-1.7267100000000001E-2</c:v>
                </c:pt>
                <c:pt idx="23483">
                  <c:v>-1.7258300000000001E-2</c:v>
                </c:pt>
                <c:pt idx="23484">
                  <c:v>-1.72199E-2</c:v>
                </c:pt>
                <c:pt idx="23485">
                  <c:v>-1.7192200000000001E-2</c:v>
                </c:pt>
                <c:pt idx="23486">
                  <c:v>-1.7175099999999999E-2</c:v>
                </c:pt>
                <c:pt idx="23487">
                  <c:v>-1.71264E-2</c:v>
                </c:pt>
                <c:pt idx="23488">
                  <c:v>-1.7123800000000002E-2</c:v>
                </c:pt>
                <c:pt idx="23489">
                  <c:v>-1.70732E-2</c:v>
                </c:pt>
                <c:pt idx="23490">
                  <c:v>-1.7058299999999998E-2</c:v>
                </c:pt>
                <c:pt idx="23491">
                  <c:v>-1.7028499999999998E-2</c:v>
                </c:pt>
                <c:pt idx="23492">
                  <c:v>-1.6990100000000001E-2</c:v>
                </c:pt>
                <c:pt idx="23493">
                  <c:v>-1.6981900000000001E-2</c:v>
                </c:pt>
                <c:pt idx="23494">
                  <c:v>-1.6919799999999999E-2</c:v>
                </c:pt>
                <c:pt idx="23495">
                  <c:v>-1.6903499999999998E-2</c:v>
                </c:pt>
                <c:pt idx="23496">
                  <c:v>-1.6866800000000001E-2</c:v>
                </c:pt>
                <c:pt idx="23497">
                  <c:v>-1.69331E-2</c:v>
                </c:pt>
                <c:pt idx="23498">
                  <c:v>-1.6951500000000001E-2</c:v>
                </c:pt>
                <c:pt idx="23499">
                  <c:v>-1.6902400000000001E-2</c:v>
                </c:pt>
                <c:pt idx="23500">
                  <c:v>-1.6948600000000001E-2</c:v>
                </c:pt>
                <c:pt idx="23501">
                  <c:v>-1.6897100000000002E-2</c:v>
                </c:pt>
                <c:pt idx="23502">
                  <c:v>-1.6917999999999999E-2</c:v>
                </c:pt>
                <c:pt idx="23503">
                  <c:v>-1.69049E-2</c:v>
                </c:pt>
                <c:pt idx="23504">
                  <c:v>-1.6878799999999999E-2</c:v>
                </c:pt>
                <c:pt idx="23505">
                  <c:v>-1.6899000000000001E-2</c:v>
                </c:pt>
                <c:pt idx="23506">
                  <c:v>-1.68547E-2</c:v>
                </c:pt>
                <c:pt idx="23507">
                  <c:v>-1.6871799999999999E-2</c:v>
                </c:pt>
                <c:pt idx="23508">
                  <c:v>-1.6849800000000002E-2</c:v>
                </c:pt>
                <c:pt idx="23509">
                  <c:v>-1.6837600000000001E-2</c:v>
                </c:pt>
                <c:pt idx="23510">
                  <c:v>-1.68436E-2</c:v>
                </c:pt>
                <c:pt idx="23511">
                  <c:v>-1.6812799999999999E-2</c:v>
                </c:pt>
                <c:pt idx="23512">
                  <c:v>-1.6817200000000001E-2</c:v>
                </c:pt>
                <c:pt idx="23513">
                  <c:v>-1.6797800000000002E-2</c:v>
                </c:pt>
                <c:pt idx="23514">
                  <c:v>-1.6777E-2</c:v>
                </c:pt>
                <c:pt idx="23515">
                  <c:v>-1.678E-2</c:v>
                </c:pt>
                <c:pt idx="23516">
                  <c:v>-1.6743600000000001E-2</c:v>
                </c:pt>
                <c:pt idx="23517">
                  <c:v>-1.6747600000000001E-2</c:v>
                </c:pt>
                <c:pt idx="23518">
                  <c:v>-1.6726399999999999E-2</c:v>
                </c:pt>
                <c:pt idx="23519">
                  <c:v>-1.6705399999999999E-2</c:v>
                </c:pt>
                <c:pt idx="23520">
                  <c:v>-1.67127E-2</c:v>
                </c:pt>
                <c:pt idx="23521">
                  <c:v>-1.6667399999999999E-2</c:v>
                </c:pt>
                <c:pt idx="23522">
                  <c:v>-1.66818E-2</c:v>
                </c:pt>
                <c:pt idx="23523">
                  <c:v>-1.66421E-2</c:v>
                </c:pt>
                <c:pt idx="23524">
                  <c:v>-1.66316E-2</c:v>
                </c:pt>
                <c:pt idx="23525">
                  <c:v>-1.6622999999999999E-2</c:v>
                </c:pt>
                <c:pt idx="23526">
                  <c:v>-1.6579199999999999E-2</c:v>
                </c:pt>
                <c:pt idx="23527">
                  <c:v>-1.6594600000000001E-2</c:v>
                </c:pt>
                <c:pt idx="23528">
                  <c:v>-1.6542500000000002E-2</c:v>
                </c:pt>
                <c:pt idx="23529">
                  <c:v>-1.65504E-2</c:v>
                </c:pt>
                <c:pt idx="23530">
                  <c:v>-1.65206E-2</c:v>
                </c:pt>
                <c:pt idx="23531">
                  <c:v>-1.6496E-2</c:v>
                </c:pt>
                <c:pt idx="23532">
                  <c:v>-1.6494999999999999E-2</c:v>
                </c:pt>
                <c:pt idx="23533">
                  <c:v>-1.6445999999999999E-2</c:v>
                </c:pt>
                <c:pt idx="23534">
                  <c:v>-1.6452600000000001E-2</c:v>
                </c:pt>
                <c:pt idx="23535">
                  <c:v>-1.6407600000000001E-2</c:v>
                </c:pt>
                <c:pt idx="23536">
                  <c:v>-1.6396000000000001E-2</c:v>
                </c:pt>
                <c:pt idx="23537">
                  <c:v>-1.6374400000000001E-2</c:v>
                </c:pt>
                <c:pt idx="23538">
                  <c:v>-1.6340799999999999E-2</c:v>
                </c:pt>
                <c:pt idx="23539">
                  <c:v>-1.6335800000000001E-2</c:v>
                </c:pt>
                <c:pt idx="23540">
                  <c:v>-1.6295799999999999E-2</c:v>
                </c:pt>
                <c:pt idx="23541">
                  <c:v>-1.6284900000000001E-2</c:v>
                </c:pt>
                <c:pt idx="23542">
                  <c:v>-1.6255599999999999E-2</c:v>
                </c:pt>
                <c:pt idx="23543">
                  <c:v>-1.6227599999999998E-2</c:v>
                </c:pt>
                <c:pt idx="23544">
                  <c:v>-1.6209600000000001E-2</c:v>
                </c:pt>
                <c:pt idx="23545">
                  <c:v>-1.6173E-2</c:v>
                </c:pt>
                <c:pt idx="23546">
                  <c:v>-1.61531E-2</c:v>
                </c:pt>
                <c:pt idx="23547">
                  <c:v>-1.6124699999999999E-2</c:v>
                </c:pt>
                <c:pt idx="23548">
                  <c:v>-1.6093699999999999E-2</c:v>
                </c:pt>
                <c:pt idx="23549">
                  <c:v>-1.60772E-2</c:v>
                </c:pt>
                <c:pt idx="23550">
                  <c:v>-1.6038799999999999E-2</c:v>
                </c:pt>
                <c:pt idx="23551">
                  <c:v>-1.60211E-2</c:v>
                </c:pt>
                <c:pt idx="23552">
                  <c:v>-1.5988700000000002E-2</c:v>
                </c:pt>
                <c:pt idx="23553">
                  <c:v>-1.5955899999999999E-2</c:v>
                </c:pt>
                <c:pt idx="23554">
                  <c:v>-1.59369E-2</c:v>
                </c:pt>
                <c:pt idx="23555">
                  <c:v>-1.58891E-2</c:v>
                </c:pt>
                <c:pt idx="23556">
                  <c:v>-1.5876000000000001E-2</c:v>
                </c:pt>
                <c:pt idx="23557">
                  <c:v>-1.5830299999999999E-2</c:v>
                </c:pt>
                <c:pt idx="23558">
                  <c:v>-1.5808099999999999E-2</c:v>
                </c:pt>
                <c:pt idx="23559">
                  <c:v>-1.5779100000000001E-2</c:v>
                </c:pt>
                <c:pt idx="23560">
                  <c:v>-1.57378E-2</c:v>
                </c:pt>
                <c:pt idx="23561">
                  <c:v>-1.5724800000000001E-2</c:v>
                </c:pt>
                <c:pt idx="23562">
                  <c:v>-1.56712E-2</c:v>
                </c:pt>
                <c:pt idx="23563">
                  <c:v>-1.5657799999999999E-2</c:v>
                </c:pt>
                <c:pt idx="23564">
                  <c:v>-1.56093E-2</c:v>
                </c:pt>
                <c:pt idx="23565">
                  <c:v>-1.55786E-2</c:v>
                </c:pt>
                <c:pt idx="23566">
                  <c:v>-1.55482E-2</c:v>
                </c:pt>
                <c:pt idx="23567">
                  <c:v>-1.55E-2</c:v>
                </c:pt>
                <c:pt idx="23568">
                  <c:v>-1.5484100000000001E-2</c:v>
                </c:pt>
                <c:pt idx="23569">
                  <c:v>-1.5431200000000001E-2</c:v>
                </c:pt>
                <c:pt idx="23570">
                  <c:v>-1.5411899999999999E-2</c:v>
                </c:pt>
                <c:pt idx="23571">
                  <c:v>-1.53682E-2</c:v>
                </c:pt>
                <c:pt idx="23572">
                  <c:v>-1.5331600000000001E-2</c:v>
                </c:pt>
                <c:pt idx="23573">
                  <c:v>-1.53007E-2</c:v>
                </c:pt>
                <c:pt idx="23574">
                  <c:v>-1.52509E-2</c:v>
                </c:pt>
                <c:pt idx="23575">
                  <c:v>-1.52239E-2</c:v>
                </c:pt>
                <c:pt idx="23576">
                  <c:v>-1.5175599999999999E-2</c:v>
                </c:pt>
                <c:pt idx="23577">
                  <c:v>-1.51415E-2</c:v>
                </c:pt>
                <c:pt idx="23578">
                  <c:v>-1.5103999999999999E-2</c:v>
                </c:pt>
                <c:pt idx="23579">
                  <c:v>-1.50616E-2</c:v>
                </c:pt>
                <c:pt idx="23580">
                  <c:v>-1.50289E-2</c:v>
                </c:pt>
                <c:pt idx="23581">
                  <c:v>-1.49856E-2</c:v>
                </c:pt>
                <c:pt idx="23582">
                  <c:v>-1.4944799999999999E-2</c:v>
                </c:pt>
                <c:pt idx="23583">
                  <c:v>-1.4908299999999999E-2</c:v>
                </c:pt>
                <c:pt idx="23584">
                  <c:v>-1.4857800000000001E-2</c:v>
                </c:pt>
                <c:pt idx="23585">
                  <c:v>-1.48244E-2</c:v>
                </c:pt>
                <c:pt idx="23586">
                  <c:v>-1.47756E-2</c:v>
                </c:pt>
                <c:pt idx="23587">
                  <c:v>-1.4733100000000001E-2</c:v>
                </c:pt>
                <c:pt idx="23588">
                  <c:v>-1.4699200000000001E-2</c:v>
                </c:pt>
                <c:pt idx="23589">
                  <c:v>-1.46426E-2</c:v>
                </c:pt>
                <c:pt idx="23590">
                  <c:v>-1.4619200000000001E-2</c:v>
                </c:pt>
                <c:pt idx="23591">
                  <c:v>-1.45579E-2</c:v>
                </c:pt>
                <c:pt idx="23592">
                  <c:v>-1.4526000000000001E-2</c:v>
                </c:pt>
                <c:pt idx="23593">
                  <c:v>-1.4478899999999999E-2</c:v>
                </c:pt>
                <c:pt idx="23594">
                  <c:v>-1.44239E-2</c:v>
                </c:pt>
                <c:pt idx="23595">
                  <c:v>-1.4397500000000001E-2</c:v>
                </c:pt>
                <c:pt idx="23596">
                  <c:v>-1.43257E-2</c:v>
                </c:pt>
                <c:pt idx="23597">
                  <c:v>-1.4305099999999999E-2</c:v>
                </c:pt>
                <c:pt idx="23598">
                  <c:v>-1.42408E-2</c:v>
                </c:pt>
                <c:pt idx="23599">
                  <c:v>-1.42031E-2</c:v>
                </c:pt>
                <c:pt idx="23600">
                  <c:v>-1.41627E-2</c:v>
                </c:pt>
                <c:pt idx="23601">
                  <c:v>-1.40988E-2</c:v>
                </c:pt>
                <c:pt idx="23602">
                  <c:v>-1.4075900000000001E-2</c:v>
                </c:pt>
                <c:pt idx="23603">
                  <c:v>-1.40021E-2</c:v>
                </c:pt>
                <c:pt idx="23604">
                  <c:v>-1.3973299999999999E-2</c:v>
                </c:pt>
                <c:pt idx="23605">
                  <c:v>-1.39133E-2</c:v>
                </c:pt>
                <c:pt idx="23606">
                  <c:v>-1.38624E-2</c:v>
                </c:pt>
                <c:pt idx="23607">
                  <c:v>-1.3824299999999999E-2</c:v>
                </c:pt>
                <c:pt idx="23608">
                  <c:v>-1.3758299999999999E-2</c:v>
                </c:pt>
                <c:pt idx="23609">
                  <c:v>-1.37272E-2</c:v>
                </c:pt>
                <c:pt idx="23610">
                  <c:v>-1.36645E-2</c:v>
                </c:pt>
                <c:pt idx="23611">
                  <c:v>-1.3620699999999999E-2</c:v>
                </c:pt>
                <c:pt idx="23612">
                  <c:v>-1.3571700000000001E-2</c:v>
                </c:pt>
                <c:pt idx="23613">
                  <c:v>-1.35128E-2</c:v>
                </c:pt>
                <c:pt idx="23614">
                  <c:v>-1.34693E-2</c:v>
                </c:pt>
                <c:pt idx="23615">
                  <c:v>-1.34097E-2</c:v>
                </c:pt>
                <c:pt idx="23616">
                  <c:v>-1.3357900000000001E-2</c:v>
                </c:pt>
                <c:pt idx="23617">
                  <c:v>-1.3310000000000001E-2</c:v>
                </c:pt>
                <c:pt idx="23618">
                  <c:v>-1.32491E-2</c:v>
                </c:pt>
                <c:pt idx="23619">
                  <c:v>-1.32061E-2</c:v>
                </c:pt>
                <c:pt idx="23620">
                  <c:v>-1.31486E-2</c:v>
                </c:pt>
                <c:pt idx="23621">
                  <c:v>-1.30937E-2</c:v>
                </c:pt>
                <c:pt idx="23622">
                  <c:v>-1.3050000000000001E-2</c:v>
                </c:pt>
                <c:pt idx="23623">
                  <c:v>-1.29785E-2</c:v>
                </c:pt>
                <c:pt idx="23624">
                  <c:v>-1.2941299999999999E-2</c:v>
                </c:pt>
                <c:pt idx="23625">
                  <c:v>-1.2869500000000001E-2</c:v>
                </c:pt>
                <c:pt idx="23626">
                  <c:v>-1.28203E-2</c:v>
                </c:pt>
                <c:pt idx="23627">
                  <c:v>-1.2769000000000001E-2</c:v>
                </c:pt>
                <c:pt idx="23628">
                  <c:v>-1.26981E-2</c:v>
                </c:pt>
                <c:pt idx="23629">
                  <c:v>-1.2666999999999999E-2</c:v>
                </c:pt>
                <c:pt idx="23630">
                  <c:v>-1.2586200000000001E-2</c:v>
                </c:pt>
                <c:pt idx="23631">
                  <c:v>-1.2551E-2</c:v>
                </c:pt>
                <c:pt idx="23632">
                  <c:v>-1.24823E-2</c:v>
                </c:pt>
                <c:pt idx="23633">
                  <c:v>-1.2421700000000001E-2</c:v>
                </c:pt>
                <c:pt idx="23634">
                  <c:v>-1.23772E-2</c:v>
                </c:pt>
                <c:pt idx="23635">
                  <c:v>-1.22947E-2</c:v>
                </c:pt>
                <c:pt idx="23636">
                  <c:v>-1.22612E-2</c:v>
                </c:pt>
                <c:pt idx="23637">
                  <c:v>-1.2180699999999999E-2</c:v>
                </c:pt>
                <c:pt idx="23638">
                  <c:v>-1.21347E-2</c:v>
                </c:pt>
                <c:pt idx="23639">
                  <c:v>-1.2076E-2</c:v>
                </c:pt>
                <c:pt idx="23640">
                  <c:v>-1.20074E-2</c:v>
                </c:pt>
                <c:pt idx="23641">
                  <c:v>-1.1964900000000001E-2</c:v>
                </c:pt>
                <c:pt idx="23642">
                  <c:v>-1.1885700000000001E-2</c:v>
                </c:pt>
                <c:pt idx="23643">
                  <c:v>-1.18396E-2</c:v>
                </c:pt>
                <c:pt idx="23644">
                  <c:v>-1.17702E-2</c:v>
                </c:pt>
                <c:pt idx="23645">
                  <c:v>-1.17076E-2</c:v>
                </c:pt>
                <c:pt idx="23646">
                  <c:v>-1.1652900000000001E-2</c:v>
                </c:pt>
                <c:pt idx="23647">
                  <c:v>-1.15808E-2</c:v>
                </c:pt>
                <c:pt idx="23648">
                  <c:v>-1.15289E-2</c:v>
                </c:pt>
                <c:pt idx="23649">
                  <c:v>-1.14635E-2</c:v>
                </c:pt>
                <c:pt idx="23650">
                  <c:v>-1.1400499999999999E-2</c:v>
                </c:pt>
                <c:pt idx="23651">
                  <c:v>-1.13449E-2</c:v>
                </c:pt>
                <c:pt idx="23652">
                  <c:v>-1.1272900000000001E-2</c:v>
                </c:pt>
                <c:pt idx="23653">
                  <c:v>-1.12166E-2</c:v>
                </c:pt>
                <c:pt idx="23654">
                  <c:v>-1.11501E-2</c:v>
                </c:pt>
                <c:pt idx="23655">
                  <c:v>-1.1081000000000001E-2</c:v>
                </c:pt>
                <c:pt idx="23656">
                  <c:v>-1.1027199999999999E-2</c:v>
                </c:pt>
                <c:pt idx="23657">
                  <c:v>-1.09487E-2</c:v>
                </c:pt>
                <c:pt idx="23658">
                  <c:v>-1.08985E-2</c:v>
                </c:pt>
                <c:pt idx="23659">
                  <c:v>-1.0826499999999999E-2</c:v>
                </c:pt>
                <c:pt idx="23660">
                  <c:v>-1.07627E-2</c:v>
                </c:pt>
                <c:pt idx="23661">
                  <c:v>-1.07066E-2</c:v>
                </c:pt>
                <c:pt idx="23662">
                  <c:v>-1.06255E-2</c:v>
                </c:pt>
                <c:pt idx="23663">
                  <c:v>-1.0578300000000001E-2</c:v>
                </c:pt>
                <c:pt idx="23664">
                  <c:v>-1.0494699999999999E-2</c:v>
                </c:pt>
                <c:pt idx="23665">
                  <c:v>-1.04384E-2</c:v>
                </c:pt>
                <c:pt idx="23666">
                  <c:v>-1.03698E-2</c:v>
                </c:pt>
                <c:pt idx="23667">
                  <c:v>-1.0295500000000001E-2</c:v>
                </c:pt>
                <c:pt idx="23668">
                  <c:v>-1.02442E-2</c:v>
                </c:pt>
                <c:pt idx="23669">
                  <c:v>-1.01604E-2</c:v>
                </c:pt>
                <c:pt idx="23670">
                  <c:v>-1.01101E-2</c:v>
                </c:pt>
                <c:pt idx="23671">
                  <c:v>-1.00328E-2</c:v>
                </c:pt>
                <c:pt idx="23672" formatCode="0.00E+00">
                  <c:v>-9.9678900000000001E-3</c:v>
                </c:pt>
                <c:pt idx="23673" formatCode="0.00E+00">
                  <c:v>-9.9046499999999992E-3</c:v>
                </c:pt>
                <c:pt idx="23674" formatCode="0.00E+00">
                  <c:v>-9.8252600000000006E-3</c:v>
                </c:pt>
                <c:pt idx="23675" formatCode="0.00E+00">
                  <c:v>-9.7683500000000003E-3</c:v>
                </c:pt>
                <c:pt idx="23676" formatCode="0.00E+00">
                  <c:v>-9.6885600000000006E-3</c:v>
                </c:pt>
                <c:pt idx="23677" formatCode="0.00E+00">
                  <c:v>-9.6259999999999991E-3</c:v>
                </c:pt>
                <c:pt idx="23678" formatCode="0.00E+00">
                  <c:v>-9.5572799999999996E-3</c:v>
                </c:pt>
                <c:pt idx="23679" formatCode="0.00E+00">
                  <c:v>-9.4848099999999998E-3</c:v>
                </c:pt>
                <c:pt idx="23680" formatCode="0.00E+00">
                  <c:v>-9.4234200000000001E-3</c:v>
                </c:pt>
                <c:pt idx="23681" formatCode="0.00E+00">
                  <c:v>-9.3480100000000003E-3</c:v>
                </c:pt>
                <c:pt idx="23682" formatCode="0.00E+00">
                  <c:v>-9.2820999999999997E-3</c:v>
                </c:pt>
                <c:pt idx="23683" formatCode="0.00E+00">
                  <c:v>-9.2121800000000004E-3</c:v>
                </c:pt>
                <c:pt idx="23684" formatCode="0.00E+00">
                  <c:v>-9.1365999999999999E-3</c:v>
                </c:pt>
                <c:pt idx="23685" formatCode="0.00E+00">
                  <c:v>-9.0719300000000006E-3</c:v>
                </c:pt>
                <c:pt idx="23686" formatCode="0.00E+00">
                  <c:v>-8.9942500000000005E-3</c:v>
                </c:pt>
                <c:pt idx="23687" formatCode="0.00E+00">
                  <c:v>-8.9273400000000006E-3</c:v>
                </c:pt>
                <c:pt idx="23688" formatCode="0.00E+00">
                  <c:v>-8.8579799999999997E-3</c:v>
                </c:pt>
                <c:pt idx="23689" formatCode="0.00E+00">
                  <c:v>-8.7826199999999997E-3</c:v>
                </c:pt>
                <c:pt idx="23690" formatCode="0.00E+00">
                  <c:v>-8.7217200000000005E-3</c:v>
                </c:pt>
                <c:pt idx="23691" formatCode="0.00E+00">
                  <c:v>-8.6403699999999996E-3</c:v>
                </c:pt>
                <c:pt idx="23692" formatCode="0.00E+00">
                  <c:v>-8.5769599999999998E-3</c:v>
                </c:pt>
                <c:pt idx="23693" formatCode="0.00E+00">
                  <c:v>-8.4998199999999999E-3</c:v>
                </c:pt>
                <c:pt idx="23694" formatCode="0.00E+00">
                  <c:v>-8.4257599999999992E-3</c:v>
                </c:pt>
                <c:pt idx="23695" formatCode="0.00E+00">
                  <c:v>-8.3594099999999994E-3</c:v>
                </c:pt>
                <c:pt idx="23696" formatCode="0.00E+00">
                  <c:v>-8.2762300000000007E-3</c:v>
                </c:pt>
                <c:pt idx="23697" formatCode="0.00E+00">
                  <c:v>-8.2158200000000004E-3</c:v>
                </c:pt>
                <c:pt idx="23698" formatCode="0.00E+00">
                  <c:v>-8.1337300000000005E-3</c:v>
                </c:pt>
                <c:pt idx="23699" formatCode="0.00E+00">
                  <c:v>-8.0687199999999997E-3</c:v>
                </c:pt>
                <c:pt idx="23700" formatCode="0.00E+00">
                  <c:v>-7.9956300000000001E-3</c:v>
                </c:pt>
                <c:pt idx="23701" formatCode="0.00E+00">
                  <c:v>-7.9188100000000001E-3</c:v>
                </c:pt>
                <c:pt idx="23702" formatCode="0.00E+00">
                  <c:v>-7.8530100000000005E-3</c:v>
                </c:pt>
                <c:pt idx="23703" formatCode="0.00E+00">
                  <c:v>-7.7692500000000001E-3</c:v>
                </c:pt>
                <c:pt idx="23704" formatCode="0.00E+00">
                  <c:v>-7.7039600000000001E-3</c:v>
                </c:pt>
                <c:pt idx="23705" formatCode="0.00E+00">
                  <c:v>-7.6230600000000001E-3</c:v>
                </c:pt>
                <c:pt idx="23706" formatCode="0.00E+00">
                  <c:v>-7.5518900000000003E-3</c:v>
                </c:pt>
                <c:pt idx="23707" formatCode="0.00E+00">
                  <c:v>-7.4789000000000001E-3</c:v>
                </c:pt>
                <c:pt idx="23708" formatCode="0.00E+00">
                  <c:v>-7.4023500000000002E-3</c:v>
                </c:pt>
                <c:pt idx="23709" formatCode="0.00E+00">
                  <c:v>-7.3343200000000001E-3</c:v>
                </c:pt>
                <c:pt idx="23710" formatCode="0.00E+00">
                  <c:v>-7.2561099999999996E-3</c:v>
                </c:pt>
                <c:pt idx="23711" formatCode="0.00E+00">
                  <c:v>-7.1852299999999999E-3</c:v>
                </c:pt>
                <c:pt idx="23712" formatCode="0.00E+00">
                  <c:v>-7.1085899999999997E-3</c:v>
                </c:pt>
                <c:pt idx="23713" formatCode="0.00E+00">
                  <c:v>-7.0332499999999996E-3</c:v>
                </c:pt>
                <c:pt idx="23714" formatCode="0.00E+00">
                  <c:v>-6.9585799999999998E-3</c:v>
                </c:pt>
                <c:pt idx="23715" formatCode="0.00E+00">
                  <c:v>-6.8822299999999996E-3</c:v>
                </c:pt>
                <c:pt idx="23716" formatCode="0.00E+00">
                  <c:v>-6.8068900000000003E-3</c:v>
                </c:pt>
                <c:pt idx="23717" formatCode="0.00E+00">
                  <c:v>-6.7335299999999997E-3</c:v>
                </c:pt>
                <c:pt idx="23718" formatCode="0.00E+00">
                  <c:v>-6.6569300000000001E-3</c:v>
                </c:pt>
                <c:pt idx="23719" formatCode="0.00E+00">
                  <c:v>-6.5855899999999997E-3</c:v>
                </c:pt>
                <c:pt idx="23720" formatCode="0.00E+00">
                  <c:v>-6.5086800000000002E-3</c:v>
                </c:pt>
                <c:pt idx="23721" formatCode="0.00E+00">
                  <c:v>-6.4335099999999999E-3</c:v>
                </c:pt>
                <c:pt idx="23722" formatCode="0.00E+00">
                  <c:v>-6.3596E-3</c:v>
                </c:pt>
                <c:pt idx="23723" formatCode="0.00E+00">
                  <c:v>-6.2784900000000003E-3</c:v>
                </c:pt>
                <c:pt idx="23724" formatCode="0.00E+00">
                  <c:v>-6.2084899999999997E-3</c:v>
                </c:pt>
                <c:pt idx="23725" formatCode="0.00E+00">
                  <c:v>-6.1247699999999999E-3</c:v>
                </c:pt>
                <c:pt idx="23726" formatCode="0.00E+00">
                  <c:v>-6.0547600000000002E-3</c:v>
                </c:pt>
                <c:pt idx="23727" formatCode="0.00E+00">
                  <c:v>-5.9757200000000003E-3</c:v>
                </c:pt>
                <c:pt idx="23728" formatCode="0.00E+00">
                  <c:v>-5.9004699999999997E-3</c:v>
                </c:pt>
                <c:pt idx="23729" formatCode="0.00E+00">
                  <c:v>-5.8295700000000001E-3</c:v>
                </c:pt>
                <c:pt idx="23730" formatCode="0.00E+00">
                  <c:v>-5.7459900000000003E-3</c:v>
                </c:pt>
                <c:pt idx="23731" formatCode="0.00E+00">
                  <c:v>-5.6794599999999999E-3</c:v>
                </c:pt>
                <c:pt idx="23732" formatCode="0.00E+00">
                  <c:v>-5.59268E-3</c:v>
                </c:pt>
                <c:pt idx="23733" formatCode="0.00E+00">
                  <c:v>-5.5232299999999996E-3</c:v>
                </c:pt>
                <c:pt idx="23734" formatCode="0.00E+00">
                  <c:v>-5.4418499999999998E-3</c:v>
                </c:pt>
                <c:pt idx="23735" formatCode="0.00E+00">
                  <c:v>-5.36383E-3</c:v>
                </c:pt>
                <c:pt idx="23736" formatCode="0.00E+00">
                  <c:v>-5.2924399999999998E-3</c:v>
                </c:pt>
                <c:pt idx="23737" formatCode="0.00E+00">
                  <c:v>-5.2075400000000001E-3</c:v>
                </c:pt>
                <c:pt idx="23738" formatCode="0.00E+00">
                  <c:v>-5.1422200000000003E-3</c:v>
                </c:pt>
                <c:pt idx="23739" formatCode="0.00E+00">
                  <c:v>-5.0565100000000002E-3</c:v>
                </c:pt>
                <c:pt idx="23740" formatCode="0.00E+00">
                  <c:v>-4.9871100000000003E-3</c:v>
                </c:pt>
                <c:pt idx="23741" formatCode="0.00E+00">
                  <c:v>-4.9070399999999997E-3</c:v>
                </c:pt>
                <c:pt idx="23742" formatCode="0.00E+00">
                  <c:v>-4.8282300000000002E-3</c:v>
                </c:pt>
                <c:pt idx="23743" formatCode="0.00E+00">
                  <c:v>-4.7553200000000004E-3</c:v>
                </c:pt>
                <c:pt idx="23744" formatCode="0.00E+00">
                  <c:v>-4.6701700000000004E-3</c:v>
                </c:pt>
                <c:pt idx="23745" formatCode="0.00E+00">
                  <c:v>-4.6000199999999998E-3</c:v>
                </c:pt>
                <c:pt idx="23746" formatCode="0.00E+00">
                  <c:v>-4.5166399999999997E-3</c:v>
                </c:pt>
                <c:pt idx="23747" formatCode="0.00E+00">
                  <c:v>-4.4441000000000003E-3</c:v>
                </c:pt>
                <c:pt idx="23748" formatCode="0.00E+00">
                  <c:v>-4.3667899999999997E-3</c:v>
                </c:pt>
                <c:pt idx="23749" formatCode="0.00E+00">
                  <c:v>-4.2892399999999997E-3</c:v>
                </c:pt>
                <c:pt idx="23750" formatCode="0.00E+00">
                  <c:v>-4.2148200000000002E-3</c:v>
                </c:pt>
                <c:pt idx="23751" formatCode="0.00E+00">
                  <c:v>-4.1348299999999999E-3</c:v>
                </c:pt>
                <c:pt idx="23752" formatCode="0.00E+00">
                  <c:v>-4.0584799999999997E-3</c:v>
                </c:pt>
                <c:pt idx="23753" formatCode="0.00E+00">
                  <c:v>-3.9796700000000003E-3</c:v>
                </c:pt>
                <c:pt idx="23754" formatCode="0.00E+00">
                  <c:v>-3.9010799999999999E-3</c:v>
                </c:pt>
                <c:pt idx="23755" formatCode="0.00E+00">
                  <c:v>-3.8235999999999999E-3</c:v>
                </c:pt>
                <c:pt idx="23756" formatCode="0.00E+00">
                  <c:v>-3.7471000000000002E-3</c:v>
                </c:pt>
                <c:pt idx="23757" formatCode="0.00E+00">
                  <c:v>-3.6681700000000001E-3</c:v>
                </c:pt>
                <c:pt idx="23758" formatCode="0.00E+00">
                  <c:v>-3.5956199999999999E-3</c:v>
                </c:pt>
                <c:pt idx="23759" formatCode="0.00E+00">
                  <c:v>-3.5134099999999998E-3</c:v>
                </c:pt>
                <c:pt idx="23760" formatCode="0.00E+00">
                  <c:v>-3.4410600000000001E-3</c:v>
                </c:pt>
                <c:pt idx="23761" formatCode="0.00E+00">
                  <c:v>-3.3601400000000002E-3</c:v>
                </c:pt>
                <c:pt idx="23762" formatCode="0.00E+00">
                  <c:v>-3.2819300000000002E-3</c:v>
                </c:pt>
                <c:pt idx="23763" formatCode="0.00E+00">
                  <c:v>-3.2078300000000001E-3</c:v>
                </c:pt>
                <c:pt idx="23764" formatCode="0.00E+00">
                  <c:v>-3.1219500000000001E-3</c:v>
                </c:pt>
                <c:pt idx="23765" formatCode="0.00E+00">
                  <c:v>-3.0544000000000001E-3</c:v>
                </c:pt>
                <c:pt idx="23766" formatCode="0.00E+00">
                  <c:v>-2.9677100000000001E-3</c:v>
                </c:pt>
                <c:pt idx="23767" formatCode="0.00E+00">
                  <c:v>-2.8985899999999999E-3</c:v>
                </c:pt>
                <c:pt idx="23768" formatCode="0.00E+00">
                  <c:v>-2.81884E-3</c:v>
                </c:pt>
                <c:pt idx="23769" formatCode="0.00E+00">
                  <c:v>-2.73909E-3</c:v>
                </c:pt>
                <c:pt idx="23770" formatCode="0.00E+00">
                  <c:v>-2.6696699999999999E-3</c:v>
                </c:pt>
                <c:pt idx="23771" formatCode="0.00E+00">
                  <c:v>-2.58121E-3</c:v>
                </c:pt>
                <c:pt idx="23772" formatCode="0.00E+00">
                  <c:v>-2.5148900000000001E-3</c:v>
                </c:pt>
                <c:pt idx="23773" formatCode="0.00E+00">
                  <c:v>-2.4256E-3</c:v>
                </c:pt>
                <c:pt idx="23774" formatCode="0.00E+00">
                  <c:v>-2.3536199999999998E-3</c:v>
                </c:pt>
                <c:pt idx="23775" formatCode="0.00E+00">
                  <c:v>-2.2808799999999999E-3</c:v>
                </c:pt>
                <c:pt idx="23776" formatCode="0.00E+00">
                  <c:v>-2.20353E-3</c:v>
                </c:pt>
                <c:pt idx="23777" formatCode="0.00E+00">
                  <c:v>-2.12882E-3</c:v>
                </c:pt>
                <c:pt idx="23778" formatCode="0.00E+00">
                  <c:v>-2.0269900000000002E-3</c:v>
                </c:pt>
                <c:pt idx="23779" formatCode="0.00E+00">
                  <c:v>-1.9701900000000001E-3</c:v>
                </c:pt>
                <c:pt idx="23780" formatCode="0.00E+00">
                  <c:v>-2.07515E-3</c:v>
                </c:pt>
                <c:pt idx="23781" formatCode="0.00E+00">
                  <c:v>-2.0868800000000002E-3</c:v>
                </c:pt>
                <c:pt idx="23782" formatCode="0.00E+00">
                  <c:v>-2.0062299999999999E-3</c:v>
                </c:pt>
                <c:pt idx="23783" formatCode="0.00E+00">
                  <c:v>-2.0454000000000002E-3</c:v>
                </c:pt>
                <c:pt idx="23784" formatCode="0.00E+00">
                  <c:v>-1.9684500000000001E-3</c:v>
                </c:pt>
                <c:pt idx="23785" formatCode="0.00E+00">
                  <c:v>-1.9768699999999999E-3</c:v>
                </c:pt>
                <c:pt idx="23786" formatCode="0.00E+00">
                  <c:v>-1.9522599999999999E-3</c:v>
                </c:pt>
                <c:pt idx="23787" formatCode="0.00E+00">
                  <c:v>-1.9053900000000001E-3</c:v>
                </c:pt>
                <c:pt idx="23788" formatCode="0.00E+00">
                  <c:v>-1.92487E-3</c:v>
                </c:pt>
                <c:pt idx="23789" formatCode="0.00E+00">
                  <c:v>-1.8545499999999999E-3</c:v>
                </c:pt>
                <c:pt idx="23790" formatCode="0.00E+00">
                  <c:v>-1.8708799999999999E-3</c:v>
                </c:pt>
                <c:pt idx="23791" formatCode="0.00E+00">
                  <c:v>-1.82559E-3</c:v>
                </c:pt>
                <c:pt idx="23792" formatCode="0.00E+00">
                  <c:v>-1.8040199999999999E-3</c:v>
                </c:pt>
                <c:pt idx="23793" formatCode="0.00E+00">
                  <c:v>-1.7961400000000001E-3</c:v>
                </c:pt>
                <c:pt idx="23794" formatCode="0.00E+00">
                  <c:v>-1.7494699999999999E-3</c:v>
                </c:pt>
                <c:pt idx="23795" formatCode="0.00E+00">
                  <c:v>-1.7510200000000001E-3</c:v>
                </c:pt>
                <c:pt idx="23796" formatCode="0.00E+00">
                  <c:v>-1.7154200000000001E-3</c:v>
                </c:pt>
                <c:pt idx="23797" formatCode="0.00E+00">
                  <c:v>-1.6941899999999999E-3</c:v>
                </c:pt>
                <c:pt idx="23798" formatCode="0.00E+00">
                  <c:v>-1.68293E-3</c:v>
                </c:pt>
                <c:pt idx="23799" formatCode="0.00E+00">
                  <c:v>-1.64386E-3</c:v>
                </c:pt>
                <c:pt idx="23800" formatCode="0.00E+00">
                  <c:v>-1.63598E-3</c:v>
                </c:pt>
                <c:pt idx="23801" formatCode="0.00E+00">
                  <c:v>-1.6091199999999999E-3</c:v>
                </c:pt>
                <c:pt idx="23802" formatCode="0.00E+00">
                  <c:v>-1.5766599999999999E-3</c:v>
                </c:pt>
                <c:pt idx="23803" formatCode="0.00E+00">
                  <c:v>-1.57734E-3</c:v>
                </c:pt>
                <c:pt idx="23804" formatCode="0.00E+00">
                  <c:v>-1.5270500000000001E-3</c:v>
                </c:pt>
                <c:pt idx="23805" formatCode="0.00E+00">
                  <c:v>-1.5354399999999999E-3</c:v>
                </c:pt>
                <c:pt idx="23806" formatCode="0.00E+00">
                  <c:v>-1.49938E-3</c:v>
                </c:pt>
                <c:pt idx="23807" formatCode="0.00E+00">
                  <c:v>-1.4778599999999999E-3</c:v>
                </c:pt>
                <c:pt idx="23808" formatCode="0.00E+00">
                  <c:v>-1.47842E-3</c:v>
                </c:pt>
                <c:pt idx="23809" formatCode="0.00E+00">
                  <c:v>-1.42191E-3</c:v>
                </c:pt>
                <c:pt idx="23810" formatCode="0.00E+00">
                  <c:v>-1.44483E-3</c:v>
                </c:pt>
                <c:pt idx="23811" formatCode="0.00E+00">
                  <c:v>-1.3856000000000001E-3</c:v>
                </c:pt>
                <c:pt idx="23812" formatCode="0.00E+00">
                  <c:v>-1.3898199999999999E-3</c:v>
                </c:pt>
                <c:pt idx="23813" formatCode="0.00E+00">
                  <c:v>-1.3661700000000001E-3</c:v>
                </c:pt>
                <c:pt idx="23814" formatCode="0.00E+00">
                  <c:v>-1.32945E-3</c:v>
                </c:pt>
                <c:pt idx="23815" formatCode="0.00E+00">
                  <c:v>-1.34541E-3</c:v>
                </c:pt>
                <c:pt idx="23816" formatCode="0.00E+00">
                  <c:v>-1.2836799999999999E-3</c:v>
                </c:pt>
                <c:pt idx="23817" formatCode="0.00E+00">
                  <c:v>-1.3044899999999999E-3</c:v>
                </c:pt>
                <c:pt idx="23818" formatCode="0.00E+00">
                  <c:v>-1.25702E-3</c:v>
                </c:pt>
                <c:pt idx="23819" formatCode="0.00E+00">
                  <c:v>-1.24836E-3</c:v>
                </c:pt>
                <c:pt idx="23820" formatCode="0.00E+00">
                  <c:v>-1.23704E-3</c:v>
                </c:pt>
                <c:pt idx="23821" formatCode="0.00E+00">
                  <c:v>-1.1951399999999999E-3</c:v>
                </c:pt>
                <c:pt idx="23822" formatCode="0.00E+00">
                  <c:v>-1.2057000000000001E-3</c:v>
                </c:pt>
                <c:pt idx="23823" formatCode="0.00E+00">
                  <c:v>-1.15828E-3</c:v>
                </c:pt>
                <c:pt idx="23824" formatCode="0.00E+00">
                  <c:v>-1.16142E-3</c:v>
                </c:pt>
                <c:pt idx="23825" formatCode="0.00E+00">
                  <c:v>-1.1340199999999999E-3</c:v>
                </c:pt>
                <c:pt idx="23826" formatCode="0.00E+00">
                  <c:v>-1.1137E-3</c:v>
                </c:pt>
                <c:pt idx="23827" formatCode="0.00E+00">
                  <c:v>-1.1058999999999999E-3</c:v>
                </c:pt>
                <c:pt idx="23828" formatCode="0.00E+00">
                  <c:v>-1.0740000000000001E-3</c:v>
                </c:pt>
                <c:pt idx="23829" formatCode="0.00E+00">
                  <c:v>-1.0674599999999999E-3</c:v>
                </c:pt>
                <c:pt idx="23830" formatCode="0.00E+00">
                  <c:v>-1.04316E-3</c:v>
                </c:pt>
                <c:pt idx="23831" formatCode="0.00E+00">
                  <c:v>-1.0240200000000001E-3</c:v>
                </c:pt>
                <c:pt idx="23832" formatCode="0.00E+00">
                  <c:v>-1.01184E-3</c:v>
                </c:pt>
                <c:pt idx="23833" formatCode="0.00E+00">
                  <c:v>-9.8726400000000007E-4</c:v>
                </c:pt>
                <c:pt idx="23834" formatCode="0.00E+00">
                  <c:v>-9.74996E-4</c:v>
                </c:pt>
                <c:pt idx="23835" formatCode="0.00E+00">
                  <c:v>-9.5903099999999995E-4</c:v>
                </c:pt>
                <c:pt idx="23836" formatCode="0.00E+00">
                  <c:v>-9.33639E-4</c:v>
                </c:pt>
                <c:pt idx="23837" formatCode="0.00E+00">
                  <c:v>-9.3034200000000002E-4</c:v>
                </c:pt>
                <c:pt idx="23838" formatCode="0.00E+00">
                  <c:v>-8.9778700000000004E-4</c:v>
                </c:pt>
                <c:pt idx="23839" formatCode="0.00E+00">
                  <c:v>-8.9371700000000004E-4</c:v>
                </c:pt>
                <c:pt idx="23840" formatCode="0.00E+00">
                  <c:v>-8.6830999999999996E-4</c:v>
                </c:pt>
                <c:pt idx="23841" formatCode="0.00E+00">
                  <c:v>-8.4750899999999998E-4</c:v>
                </c:pt>
                <c:pt idx="23842" formatCode="0.00E+00">
                  <c:v>-8.4768500000000004E-4</c:v>
                </c:pt>
                <c:pt idx="23843" formatCode="0.00E+00">
                  <c:v>-8.1711399999999997E-4</c:v>
                </c:pt>
                <c:pt idx="23844" formatCode="0.00E+00">
                  <c:v>-8.2235700000000001E-4</c:v>
                </c:pt>
                <c:pt idx="23845" formatCode="0.00E+00">
                  <c:v>-7.7003599999999998E-4</c:v>
                </c:pt>
                <c:pt idx="23846" formatCode="0.00E+00">
                  <c:v>-7.7241099999999997E-4</c:v>
                </c:pt>
                <c:pt idx="23847" formatCode="0.00E+00">
                  <c:v>-9.3593500000000004E-4</c:v>
                </c:pt>
                <c:pt idx="23848" formatCode="0.00E+00">
                  <c:v>-1.00281E-3</c:v>
                </c:pt>
                <c:pt idx="23849" formatCode="0.00E+00">
                  <c:v>-9.9784299999999999E-4</c:v>
                </c:pt>
                <c:pt idx="23850" formatCode="0.00E+00">
                  <c:v>-1.0821699999999999E-3</c:v>
                </c:pt>
                <c:pt idx="23851" formatCode="0.00E+00">
                  <c:v>-1.08567E-3</c:v>
                </c:pt>
                <c:pt idx="23852" formatCode="0.00E+00">
                  <c:v>-1.1395999999999999E-3</c:v>
                </c:pt>
                <c:pt idx="23853" formatCode="0.00E+00">
                  <c:v>-1.1881699999999999E-3</c:v>
                </c:pt>
                <c:pt idx="23854" formatCode="0.00E+00">
                  <c:v>-1.19914E-3</c:v>
                </c:pt>
                <c:pt idx="23855" formatCode="0.00E+00">
                  <c:v>-1.2772599999999999E-3</c:v>
                </c:pt>
                <c:pt idx="23856" formatCode="0.00E+00">
                  <c:v>-1.2805E-3</c:v>
                </c:pt>
                <c:pt idx="23857" formatCode="0.00E+00">
                  <c:v>-1.34297E-3</c:v>
                </c:pt>
                <c:pt idx="23858" formatCode="0.00E+00">
                  <c:v>-1.379E-3</c:v>
                </c:pt>
                <c:pt idx="23859" formatCode="0.00E+00">
                  <c:v>-1.40284E-3</c:v>
                </c:pt>
                <c:pt idx="23860" formatCode="0.00E+00">
                  <c:v>-1.4702999999999999E-3</c:v>
                </c:pt>
                <c:pt idx="23861" formatCode="0.00E+00">
                  <c:v>-1.47992E-3</c:v>
                </c:pt>
                <c:pt idx="23862" formatCode="0.00E+00">
                  <c:v>-1.5418000000000001E-3</c:v>
                </c:pt>
                <c:pt idx="23863" formatCode="0.00E+00">
                  <c:v>-1.57631E-3</c:v>
                </c:pt>
                <c:pt idx="23864" formatCode="0.00E+00">
                  <c:v>-1.6052600000000001E-3</c:v>
                </c:pt>
                <c:pt idx="23865" formatCode="0.00E+00">
                  <c:v>-1.66975E-3</c:v>
                </c:pt>
                <c:pt idx="23866" formatCode="0.00E+00">
                  <c:v>-1.6820299999999999E-3</c:v>
                </c:pt>
                <c:pt idx="23867" formatCode="0.00E+00">
                  <c:v>-1.7437900000000001E-3</c:v>
                </c:pt>
                <c:pt idx="23868" formatCode="0.00E+00">
                  <c:v>-1.77736E-3</c:v>
                </c:pt>
                <c:pt idx="23869" formatCode="0.00E+00">
                  <c:v>-1.8064000000000001E-3</c:v>
                </c:pt>
                <c:pt idx="23870" formatCode="0.00E+00">
                  <c:v>-1.8727100000000001E-3</c:v>
                </c:pt>
                <c:pt idx="23871" formatCode="0.00E+00">
                  <c:v>-1.8807800000000001E-3</c:v>
                </c:pt>
                <c:pt idx="23872" formatCode="0.00E+00">
                  <c:v>-1.9501099999999999E-3</c:v>
                </c:pt>
                <c:pt idx="23873" formatCode="0.00E+00">
                  <c:v>-1.97678E-3</c:v>
                </c:pt>
                <c:pt idx="23874" formatCode="0.00E+00">
                  <c:v>-2.01256E-3</c:v>
                </c:pt>
                <c:pt idx="23875" formatCode="0.00E+00">
                  <c:v>-2.0774999999999999E-3</c:v>
                </c:pt>
                <c:pt idx="23876" formatCode="0.00E+00">
                  <c:v>-2.0822800000000002E-3</c:v>
                </c:pt>
                <c:pt idx="23877" formatCode="0.00E+00">
                  <c:v>-2.1607000000000002E-3</c:v>
                </c:pt>
                <c:pt idx="23878" formatCode="0.00E+00">
                  <c:v>-2.1742300000000001E-3</c:v>
                </c:pt>
                <c:pt idx="23879" formatCode="0.00E+00">
                  <c:v>-2.2239099999999999E-3</c:v>
                </c:pt>
                <c:pt idx="23880" formatCode="0.00E+00">
                  <c:v>-2.2776200000000002E-3</c:v>
                </c:pt>
                <c:pt idx="23881" formatCode="0.00E+00">
                  <c:v>-2.2881500000000001E-3</c:v>
                </c:pt>
                <c:pt idx="23882" formatCode="0.00E+00">
                  <c:v>-2.3690600000000001E-3</c:v>
                </c:pt>
                <c:pt idx="23883" formatCode="0.00E+00">
                  <c:v>-2.3744E-3</c:v>
                </c:pt>
                <c:pt idx="23884" formatCode="0.00E+00">
                  <c:v>-2.4395699999999998E-3</c:v>
                </c:pt>
                <c:pt idx="23885" formatCode="0.00E+00">
                  <c:v>-2.47635E-3</c:v>
                </c:pt>
                <c:pt idx="23886" formatCode="0.00E+00">
                  <c:v>-2.4985300000000001E-3</c:v>
                </c:pt>
                <c:pt idx="23887" formatCode="0.00E+00">
                  <c:v>-2.5723400000000002E-3</c:v>
                </c:pt>
                <c:pt idx="23888" formatCode="0.00E+00">
                  <c:v>-2.5870200000000002E-3</c:v>
                </c:pt>
                <c:pt idx="23889" formatCode="0.00E+00">
                  <c:v>-2.6703899999999999E-3</c:v>
                </c:pt>
                <c:pt idx="23890" formatCode="0.00E+00">
                  <c:v>-2.6979999999999999E-3</c:v>
                </c:pt>
                <c:pt idx="23891" formatCode="0.00E+00">
                  <c:v>-2.72733E-3</c:v>
                </c:pt>
                <c:pt idx="23892" formatCode="0.00E+00">
                  <c:v>-2.7733599999999999E-3</c:v>
                </c:pt>
                <c:pt idx="23893" formatCode="0.00E+00">
                  <c:v>-2.77561E-3</c:v>
                </c:pt>
                <c:pt idx="23894" formatCode="0.00E+00">
                  <c:v>-2.8366099999999998E-3</c:v>
                </c:pt>
                <c:pt idx="23895" formatCode="0.00E+00">
                  <c:v>-2.8480699999999999E-3</c:v>
                </c:pt>
                <c:pt idx="23896" formatCode="0.00E+00">
                  <c:v>-2.8860399999999999E-3</c:v>
                </c:pt>
                <c:pt idx="23897" formatCode="0.00E+00">
                  <c:v>-2.92508E-3</c:v>
                </c:pt>
                <c:pt idx="23898" formatCode="0.00E+00">
                  <c:v>-2.9373099999999998E-3</c:v>
                </c:pt>
                <c:pt idx="23899" formatCode="0.00E+00">
                  <c:v>-2.9918499999999999E-3</c:v>
                </c:pt>
                <c:pt idx="23900" formatCode="0.00E+00">
                  <c:v>-3.0038500000000002E-3</c:v>
                </c:pt>
                <c:pt idx="23901" formatCode="0.00E+00">
                  <c:v>-3.0450299999999998E-3</c:v>
                </c:pt>
                <c:pt idx="23902" formatCode="0.00E+00">
                  <c:v>-3.0789799999999998E-3</c:v>
                </c:pt>
                <c:pt idx="23903" formatCode="0.00E+00">
                  <c:v>-3.09743E-3</c:v>
                </c:pt>
                <c:pt idx="23904" formatCode="0.00E+00">
                  <c:v>-3.14738E-3</c:v>
                </c:pt>
                <c:pt idx="23905" formatCode="0.00E+00">
                  <c:v>-3.1615100000000002E-3</c:v>
                </c:pt>
                <c:pt idx="23906" formatCode="0.00E+00">
                  <c:v>-3.20331E-3</c:v>
                </c:pt>
                <c:pt idx="23907" formatCode="0.00E+00">
                  <c:v>-3.2347000000000001E-3</c:v>
                </c:pt>
                <c:pt idx="23908" formatCode="0.00E+00">
                  <c:v>-3.25633E-3</c:v>
                </c:pt>
                <c:pt idx="23909" formatCode="0.00E+00">
                  <c:v>-3.3038899999999999E-3</c:v>
                </c:pt>
                <c:pt idx="23910" formatCode="0.00E+00">
                  <c:v>-3.31877E-3</c:v>
                </c:pt>
                <c:pt idx="23911" formatCode="0.00E+00">
                  <c:v>-3.3618300000000001E-3</c:v>
                </c:pt>
                <c:pt idx="23912" formatCode="0.00E+00">
                  <c:v>-3.3907799999999999E-3</c:v>
                </c:pt>
                <c:pt idx="23913" formatCode="0.00E+00">
                  <c:v>-3.41516E-3</c:v>
                </c:pt>
                <c:pt idx="23914" formatCode="0.00E+00">
                  <c:v>-3.4610600000000002E-3</c:v>
                </c:pt>
                <c:pt idx="23915" formatCode="0.00E+00">
                  <c:v>-3.4757500000000001E-3</c:v>
                </c:pt>
                <c:pt idx="23916" formatCode="0.00E+00">
                  <c:v>-3.52105E-3</c:v>
                </c:pt>
                <c:pt idx="23917" formatCode="0.00E+00">
                  <c:v>-3.5462800000000002E-3</c:v>
                </c:pt>
                <c:pt idx="23918" formatCode="0.00E+00">
                  <c:v>-3.5746799999999998E-3</c:v>
                </c:pt>
                <c:pt idx="23919" formatCode="0.00E+00">
                  <c:v>-3.6176699999999999E-3</c:v>
                </c:pt>
                <c:pt idx="23920" formatCode="0.00E+00">
                  <c:v>-3.6329499999999998E-3</c:v>
                </c:pt>
                <c:pt idx="23921" formatCode="0.00E+00">
                  <c:v>-3.6802800000000002E-3</c:v>
                </c:pt>
                <c:pt idx="23922" formatCode="0.00E+00">
                  <c:v>-3.70097E-3</c:v>
                </c:pt>
                <c:pt idx="23923" formatCode="0.00E+00">
                  <c:v>-3.7349499999999999E-3</c:v>
                </c:pt>
                <c:pt idx="23924" formatCode="0.00E+00">
                  <c:v>-3.7725599999999999E-3</c:v>
                </c:pt>
                <c:pt idx="23925" formatCode="0.00E+00">
                  <c:v>-3.7911099999999999E-3</c:v>
                </c:pt>
                <c:pt idx="23926" formatCode="0.00E+00">
                  <c:v>-3.83827E-3</c:v>
                </c:pt>
                <c:pt idx="23927" formatCode="0.00E+00">
                  <c:v>-3.8558099999999999E-3</c:v>
                </c:pt>
                <c:pt idx="23928" formatCode="0.00E+00">
                  <c:v>-3.8956899999999998E-3</c:v>
                </c:pt>
                <c:pt idx="23929" formatCode="0.00E+00">
                  <c:v>-3.9257900000000002E-3</c:v>
                </c:pt>
                <c:pt idx="23930" formatCode="0.00E+00">
                  <c:v>-3.9509499999999999E-3</c:v>
                </c:pt>
                <c:pt idx="23931" formatCode="0.00E+00">
                  <c:v>-3.9939600000000004E-3</c:v>
                </c:pt>
                <c:pt idx="23932" formatCode="0.00E+00">
                  <c:v>-4.0126500000000004E-3</c:v>
                </c:pt>
                <c:pt idx="23933" formatCode="0.00E+00">
                  <c:v>-4.0540999999999997E-3</c:v>
                </c:pt>
                <c:pt idx="23934" formatCode="0.00E+00">
                  <c:v>-4.0756000000000004E-3</c:v>
                </c:pt>
                <c:pt idx="23935" formatCode="0.00E+00">
                  <c:v>-4.1097499999999997E-3</c:v>
                </c:pt>
                <c:pt idx="23936" formatCode="0.00E+00">
                  <c:v>-4.1536999999999998E-3</c:v>
                </c:pt>
                <c:pt idx="23937" formatCode="0.00E+00">
                  <c:v>-4.1898200000000003E-3</c:v>
                </c:pt>
                <c:pt idx="23938" formatCode="0.00E+00">
                  <c:v>-4.2312799999999996E-3</c:v>
                </c:pt>
                <c:pt idx="23939" formatCode="0.00E+00">
                  <c:v>-4.2441900000000001E-3</c:v>
                </c:pt>
                <c:pt idx="23940" formatCode="0.00E+00">
                  <c:v>-4.2670900000000003E-3</c:v>
                </c:pt>
                <c:pt idx="23941" formatCode="0.00E+00">
                  <c:v>-4.28277E-3</c:v>
                </c:pt>
                <c:pt idx="23942" formatCode="0.00E+00">
                  <c:v>-4.3055599999999999E-3</c:v>
                </c:pt>
                <c:pt idx="23943" formatCode="0.00E+00">
                  <c:v>-4.3273399999999998E-3</c:v>
                </c:pt>
                <c:pt idx="23944" formatCode="0.00E+00">
                  <c:v>-4.3451899999999996E-3</c:v>
                </c:pt>
                <c:pt idx="23945" formatCode="0.00E+00">
                  <c:v>-4.3691900000000002E-3</c:v>
                </c:pt>
                <c:pt idx="23946" formatCode="0.00E+00">
                  <c:v>-4.3846400000000004E-3</c:v>
                </c:pt>
                <c:pt idx="23947" formatCode="0.00E+00">
                  <c:v>-4.4106700000000002E-3</c:v>
                </c:pt>
                <c:pt idx="23948" formatCode="0.00E+00">
                  <c:v>-4.4255600000000003E-3</c:v>
                </c:pt>
                <c:pt idx="23949" formatCode="0.00E+00">
                  <c:v>-4.4503499999999996E-3</c:v>
                </c:pt>
                <c:pt idx="23950" formatCode="0.00E+00">
                  <c:v>-4.46781E-3</c:v>
                </c:pt>
                <c:pt idx="23951" formatCode="0.00E+00">
                  <c:v>-4.4876500000000001E-3</c:v>
                </c:pt>
                <c:pt idx="23952" formatCode="0.00E+00">
                  <c:v>-4.5105800000000001E-3</c:v>
                </c:pt>
                <c:pt idx="23953" formatCode="0.00E+00">
                  <c:v>-4.5249399999999999E-3</c:v>
                </c:pt>
                <c:pt idx="23954" formatCode="0.00E+00">
                  <c:v>-4.5518399999999997E-3</c:v>
                </c:pt>
                <c:pt idx="23955" formatCode="0.00E+00">
                  <c:v>-4.5650200000000004E-3</c:v>
                </c:pt>
                <c:pt idx="23956" formatCode="0.00E+00">
                  <c:v>-4.58991E-3</c:v>
                </c:pt>
                <c:pt idx="23957" formatCode="0.00E+00">
                  <c:v>-4.6077799999999997E-3</c:v>
                </c:pt>
                <c:pt idx="23958" formatCode="0.00E+00">
                  <c:v>-4.6265799999999999E-3</c:v>
                </c:pt>
                <c:pt idx="23959" formatCode="0.00E+00">
                  <c:v>-4.6500999999999999E-3</c:v>
                </c:pt>
                <c:pt idx="23960" formatCode="0.00E+00">
                  <c:v>-4.6645599999999999E-3</c:v>
                </c:pt>
                <c:pt idx="23961" formatCode="0.00E+00">
                  <c:v>-4.6885700000000004E-3</c:v>
                </c:pt>
                <c:pt idx="23962" formatCode="0.00E+00">
                  <c:v>-4.7046400000000004E-3</c:v>
                </c:pt>
                <c:pt idx="23963" formatCode="0.00E+00">
                  <c:v>-4.7251000000000003E-3</c:v>
                </c:pt>
                <c:pt idx="23964" formatCode="0.00E+00">
                  <c:v>-4.7450799999999996E-3</c:v>
                </c:pt>
                <c:pt idx="23965" formatCode="0.00E+00">
                  <c:v>-4.76312E-3</c:v>
                </c:pt>
                <c:pt idx="23966" formatCode="0.00E+00">
                  <c:v>-4.7831599999999998E-3</c:v>
                </c:pt>
                <c:pt idx="23967" formatCode="0.00E+00">
                  <c:v>-4.8033199999999998E-3</c:v>
                </c:pt>
                <c:pt idx="23968" formatCode="0.00E+00">
                  <c:v>-4.8202100000000001E-3</c:v>
                </c:pt>
                <c:pt idx="23969" formatCode="0.00E+00">
                  <c:v>-4.8424699999999998E-3</c:v>
                </c:pt>
                <c:pt idx="23970" formatCode="0.00E+00">
                  <c:v>-4.8589000000000002E-3</c:v>
                </c:pt>
                <c:pt idx="23971" formatCode="0.00E+00">
                  <c:v>-4.8773200000000001E-3</c:v>
                </c:pt>
                <c:pt idx="23972" formatCode="0.00E+00">
                  <c:v>-4.8998499999999999E-3</c:v>
                </c:pt>
                <c:pt idx="23973" formatCode="0.00E+00">
                  <c:v>-4.9108800000000003E-3</c:v>
                </c:pt>
                <c:pt idx="23974" formatCode="0.00E+00">
                  <c:v>-4.9393099999999997E-3</c:v>
                </c:pt>
                <c:pt idx="23975" formatCode="0.00E+00">
                  <c:v>-4.9485299999999996E-3</c:v>
                </c:pt>
                <c:pt idx="23976" formatCode="0.00E+00">
                  <c:v>-4.9730900000000003E-3</c:v>
                </c:pt>
                <c:pt idx="23977" formatCode="0.00E+00">
                  <c:v>-4.99184E-3</c:v>
                </c:pt>
                <c:pt idx="23978" formatCode="0.00E+00">
                  <c:v>-5.0033600000000001E-3</c:v>
                </c:pt>
                <c:pt idx="23979" formatCode="0.00E+00">
                  <c:v>-5.0346899999999997E-3</c:v>
                </c:pt>
                <c:pt idx="23980" formatCode="0.00E+00">
                  <c:v>-5.0366100000000004E-3</c:v>
                </c:pt>
                <c:pt idx="23981" formatCode="0.00E+00">
                  <c:v>-5.0693700000000001E-3</c:v>
                </c:pt>
                <c:pt idx="23982" formatCode="0.00E+00">
                  <c:v>-5.0776800000000002E-3</c:v>
                </c:pt>
                <c:pt idx="23983" formatCode="0.00E+00">
                  <c:v>-5.09656E-3</c:v>
                </c:pt>
                <c:pt idx="23984" formatCode="0.00E+00">
                  <c:v>-5.12241E-3</c:v>
                </c:pt>
                <c:pt idx="23985" formatCode="0.00E+00">
                  <c:v>-5.1247200000000001E-3</c:v>
                </c:pt>
                <c:pt idx="23986" formatCode="0.00E+00">
                  <c:v>-5.1614599999999997E-3</c:v>
                </c:pt>
                <c:pt idx="23987" formatCode="0.00E+00">
                  <c:v>-5.1621899999999997E-3</c:v>
                </c:pt>
                <c:pt idx="23988" formatCode="0.00E+00">
                  <c:v>-5.1907999999999998E-3</c:v>
                </c:pt>
                <c:pt idx="23989" formatCode="0.00E+00">
                  <c:v>-5.2065100000000001E-3</c:v>
                </c:pt>
                <c:pt idx="23990" formatCode="0.00E+00">
                  <c:v>-5.2157799999999997E-3</c:v>
                </c:pt>
                <c:pt idx="23991" formatCode="0.00E+00">
                  <c:v>-5.2475300000000002E-3</c:v>
                </c:pt>
                <c:pt idx="23992" formatCode="0.00E+00">
                  <c:v>-5.24699E-3</c:v>
                </c:pt>
                <c:pt idx="23993" formatCode="0.00E+00">
                  <c:v>-5.2787600000000004E-3</c:v>
                </c:pt>
                <c:pt idx="23994" formatCode="0.00E+00">
                  <c:v>-5.2871000000000003E-3</c:v>
                </c:pt>
                <c:pt idx="23995" formatCode="0.00E+00">
                  <c:v>-5.30395E-3</c:v>
                </c:pt>
                <c:pt idx="23996" formatCode="0.00E+00">
                  <c:v>-5.3287400000000002E-3</c:v>
                </c:pt>
                <c:pt idx="23997" formatCode="0.00E+00">
                  <c:v>-5.3333199999999999E-3</c:v>
                </c:pt>
                <c:pt idx="23998" formatCode="0.00E+00">
                  <c:v>-5.3628399999999998E-3</c:v>
                </c:pt>
                <c:pt idx="23999" formatCode="0.00E+00">
                  <c:v>-5.3702899999999998E-3</c:v>
                </c:pt>
                <c:pt idx="24000" formatCode="0.00E+00">
                  <c:v>-5.38881E-3</c:v>
                </c:pt>
                <c:pt idx="24001" formatCode="0.00E+00">
                  <c:v>-5.4090299999999996E-3</c:v>
                </c:pt>
                <c:pt idx="24002" formatCode="0.00E+00">
                  <c:v>-5.4157700000000003E-3</c:v>
                </c:pt>
                <c:pt idx="24003" formatCode="0.00E+00">
                  <c:v>-5.4415399999999999E-3</c:v>
                </c:pt>
                <c:pt idx="24004" formatCode="0.00E+00">
                  <c:v>-5.4502600000000002E-3</c:v>
                </c:pt>
                <c:pt idx="24005" formatCode="0.00E+00">
                  <c:v>-5.46738E-3</c:v>
                </c:pt>
                <c:pt idx="24006" formatCode="0.00E+00">
                  <c:v>-5.4886600000000002E-3</c:v>
                </c:pt>
                <c:pt idx="24007" formatCode="0.00E+00">
                  <c:v>-5.4944399999999997E-3</c:v>
                </c:pt>
                <c:pt idx="24008" formatCode="0.00E+00">
                  <c:v>-5.5215500000000001E-3</c:v>
                </c:pt>
                <c:pt idx="24009" formatCode="0.00E+00">
                  <c:v>-5.5285400000000002E-3</c:v>
                </c:pt>
                <c:pt idx="24010" formatCode="0.00E+00">
                  <c:v>-5.5455499999999998E-3</c:v>
                </c:pt>
                <c:pt idx="24011" formatCode="0.00E+00">
                  <c:v>-5.5660199999999996E-3</c:v>
                </c:pt>
                <c:pt idx="24012" formatCode="0.00E+00">
                  <c:v>-5.5681899999999998E-3</c:v>
                </c:pt>
                <c:pt idx="24013" formatCode="0.00E+00">
                  <c:v>-5.5982200000000001E-3</c:v>
                </c:pt>
                <c:pt idx="24014" formatCode="0.00E+00">
                  <c:v>-5.59926E-3</c:v>
                </c:pt>
                <c:pt idx="24015" formatCode="0.00E+00">
                  <c:v>-5.6213699999999997E-3</c:v>
                </c:pt>
                <c:pt idx="24016" formatCode="0.00E+00">
                  <c:v>-5.6377800000000002E-3</c:v>
                </c:pt>
                <c:pt idx="24017" formatCode="0.00E+00">
                  <c:v>-5.6419E-3</c:v>
                </c:pt>
                <c:pt idx="24018" formatCode="0.00E+00">
                  <c:v>-5.6734799999999998E-3</c:v>
                </c:pt>
                <c:pt idx="24019" formatCode="0.00E+00">
                  <c:v>-5.6695000000000001E-3</c:v>
                </c:pt>
                <c:pt idx="24020" formatCode="0.00E+00">
                  <c:v>-5.6974800000000004E-3</c:v>
                </c:pt>
                <c:pt idx="24021" formatCode="0.00E+00">
                  <c:v>-5.7046099999999997E-3</c:v>
                </c:pt>
                <c:pt idx="24022" formatCode="0.00E+00">
                  <c:v>-5.7137000000000004E-3</c:v>
                </c:pt>
                <c:pt idx="24023" formatCode="0.00E+00">
                  <c:v>-5.7400100000000003E-3</c:v>
                </c:pt>
                <c:pt idx="24024" formatCode="0.00E+00">
                  <c:v>-5.7352699999999998E-3</c:v>
                </c:pt>
                <c:pt idx="24025" formatCode="0.00E+00">
                  <c:v>-5.7666100000000001E-3</c:v>
                </c:pt>
                <c:pt idx="24026" formatCode="0.00E+00">
                  <c:v>-5.7675399999999998E-3</c:v>
                </c:pt>
                <c:pt idx="24027" formatCode="0.00E+00">
                  <c:v>-5.7846499999999997E-3</c:v>
                </c:pt>
                <c:pt idx="24028" formatCode="0.00E+00">
                  <c:v>-5.8039700000000003E-3</c:v>
                </c:pt>
                <c:pt idx="24029" formatCode="0.00E+00">
                  <c:v>-5.8033499999999997E-3</c:v>
                </c:pt>
                <c:pt idx="24030" formatCode="0.00E+00">
                  <c:v>-5.8322599999999997E-3</c:v>
                </c:pt>
                <c:pt idx="24031" formatCode="0.00E+00">
                  <c:v>-5.8294599999999999E-3</c:v>
                </c:pt>
                <c:pt idx="24032" formatCode="0.00E+00">
                  <c:v>-5.8498999999999999E-3</c:v>
                </c:pt>
                <c:pt idx="24033" formatCode="0.00E+00">
                  <c:v>-5.8617699999999997E-3</c:v>
                </c:pt>
                <c:pt idx="24034" formatCode="0.00E+00">
                  <c:v>-5.8659799999999998E-3</c:v>
                </c:pt>
                <c:pt idx="24035" formatCode="0.00E+00">
                  <c:v>-5.8908900000000002E-3</c:v>
                </c:pt>
                <c:pt idx="24036" formatCode="0.00E+00">
                  <c:v>-5.8895099999999997E-3</c:v>
                </c:pt>
                <c:pt idx="24037" formatCode="0.00E+00">
                  <c:v>-5.9116200000000002E-3</c:v>
                </c:pt>
                <c:pt idx="24038" formatCode="0.00E+00">
                  <c:v>-5.9201999999999996E-3</c:v>
                </c:pt>
                <c:pt idx="24039" formatCode="0.00E+00">
                  <c:v>-5.9277799999999997E-3</c:v>
                </c:pt>
                <c:pt idx="24040" formatCode="0.00E+00">
                  <c:v>-5.9479299999999997E-3</c:v>
                </c:pt>
                <c:pt idx="24041" formatCode="0.00E+00">
                  <c:v>-5.9471100000000002E-3</c:v>
                </c:pt>
                <c:pt idx="24042" formatCode="0.00E+00">
                  <c:v>-5.9672500000000003E-3</c:v>
                </c:pt>
                <c:pt idx="24043" formatCode="0.00E+00">
                  <c:v>-5.9731899999999997E-3</c:v>
                </c:pt>
                <c:pt idx="24044" formatCode="0.00E+00">
                  <c:v>-5.9820300000000002E-3</c:v>
                </c:pt>
                <c:pt idx="24045" formatCode="0.00E+00">
                  <c:v>-5.99988E-3</c:v>
                </c:pt>
                <c:pt idx="24046" formatCode="0.00E+00">
                  <c:v>-6.0006299999999999E-3</c:v>
                </c:pt>
                <c:pt idx="24047" formatCode="0.00E+00">
                  <c:v>-6.0208600000000003E-3</c:v>
                </c:pt>
                <c:pt idx="24048" formatCode="0.00E+00">
                  <c:v>-6.0259600000000003E-3</c:v>
                </c:pt>
                <c:pt idx="24049" formatCode="0.00E+00">
                  <c:v>-6.0354900000000001E-3</c:v>
                </c:pt>
                <c:pt idx="24050" formatCode="0.00E+00">
                  <c:v>-6.05084E-3</c:v>
                </c:pt>
                <c:pt idx="24051" formatCode="0.00E+00">
                  <c:v>-6.0504599999999997E-3</c:v>
                </c:pt>
                <c:pt idx="24052" formatCode="0.00E+00">
                  <c:v>-6.06939E-3</c:v>
                </c:pt>
                <c:pt idx="24053" formatCode="0.00E+00">
                  <c:v>-6.0715700000000001E-3</c:v>
                </c:pt>
                <c:pt idx="24054" formatCode="0.00E+00">
                  <c:v>-6.0821E-3</c:v>
                </c:pt>
                <c:pt idx="24055" formatCode="0.00E+00">
                  <c:v>-6.0957700000000004E-3</c:v>
                </c:pt>
                <c:pt idx="24056" formatCode="0.00E+00">
                  <c:v>-6.09627E-3</c:v>
                </c:pt>
                <c:pt idx="24057" formatCode="0.00E+00">
                  <c:v>-6.1163800000000003E-3</c:v>
                </c:pt>
                <c:pt idx="24058" formatCode="0.00E+00">
                  <c:v>-6.1164000000000001E-3</c:v>
                </c:pt>
                <c:pt idx="24059" formatCode="0.00E+00">
                  <c:v>-6.1288599999999999E-3</c:v>
                </c:pt>
                <c:pt idx="24060" formatCode="0.00E+00">
                  <c:v>-6.1383799999999997E-3</c:v>
                </c:pt>
                <c:pt idx="24061" formatCode="0.00E+00">
                  <c:v>-6.1385399999999996E-3</c:v>
                </c:pt>
                <c:pt idx="24062" formatCode="0.00E+00">
                  <c:v>-6.15658E-3</c:v>
                </c:pt>
                <c:pt idx="24063" formatCode="0.00E+00">
                  <c:v>-6.1532000000000002E-3</c:v>
                </c:pt>
                <c:pt idx="24064" formatCode="0.00E+00">
                  <c:v>-6.1682400000000002E-3</c:v>
                </c:pt>
                <c:pt idx="24065" formatCode="0.00E+00">
                  <c:v>-6.17367E-3</c:v>
                </c:pt>
                <c:pt idx="24066" formatCode="0.00E+00">
                  <c:v>-6.1776499999999998E-3</c:v>
                </c:pt>
                <c:pt idx="24067" formatCode="0.00E+00">
                  <c:v>-6.1939200000000003E-3</c:v>
                </c:pt>
                <c:pt idx="24068" formatCode="0.00E+00">
                  <c:v>-6.1903799999999997E-3</c:v>
                </c:pt>
                <c:pt idx="24069" formatCode="0.00E+00">
                  <c:v>-6.2070900000000002E-3</c:v>
                </c:pt>
                <c:pt idx="24070" formatCode="0.00E+00">
                  <c:v>-6.2070700000000003E-3</c:v>
                </c:pt>
                <c:pt idx="24071" formatCode="0.00E+00">
                  <c:v>-6.2139700000000001E-3</c:v>
                </c:pt>
                <c:pt idx="24072" formatCode="0.00E+00">
                  <c:v>-6.2237899999999999E-3</c:v>
                </c:pt>
                <c:pt idx="24073" formatCode="0.00E+00">
                  <c:v>-6.2216600000000004E-3</c:v>
                </c:pt>
                <c:pt idx="24074" formatCode="0.00E+00">
                  <c:v>-6.2367999999999998E-3</c:v>
                </c:pt>
                <c:pt idx="24075" formatCode="0.00E+00">
                  <c:v>-6.2347899999999996E-3</c:v>
                </c:pt>
                <c:pt idx="24076" formatCode="0.00E+00">
                  <c:v>-6.2457099999999998E-3</c:v>
                </c:pt>
                <c:pt idx="24077" formatCode="0.00E+00">
                  <c:v>-6.2510500000000002E-3</c:v>
                </c:pt>
                <c:pt idx="24078" formatCode="0.00E+00">
                  <c:v>-6.25385E-3</c:v>
                </c:pt>
                <c:pt idx="24079" formatCode="0.00E+00">
                  <c:v>-6.26467E-3</c:v>
                </c:pt>
                <c:pt idx="24080" formatCode="0.00E+00">
                  <c:v>-6.2631099999999997E-3</c:v>
                </c:pt>
                <c:pt idx="24081" formatCode="0.00E+00">
                  <c:v>-6.2721399999999998E-3</c:v>
                </c:pt>
                <c:pt idx="24082" formatCode="0.00E+00">
                  <c:v>-6.2732300000000003E-3</c:v>
                </c:pt>
                <c:pt idx="24083" formatCode="0.00E+00">
                  <c:v>-6.27781E-3</c:v>
                </c:pt>
                <c:pt idx="24084" formatCode="0.00E+00">
                  <c:v>-6.2835299999999998E-3</c:v>
                </c:pt>
                <c:pt idx="24085" formatCode="0.00E+00">
                  <c:v>-6.28555E-3</c:v>
                </c:pt>
                <c:pt idx="24086" formatCode="0.00E+00">
                  <c:v>-6.2921799999999996E-3</c:v>
                </c:pt>
                <c:pt idx="24087" formatCode="0.00E+00">
                  <c:v>-6.2952199999999998E-3</c:v>
                </c:pt>
                <c:pt idx="24088" formatCode="0.00E+00">
                  <c:v>-6.2997799999999996E-3</c:v>
                </c:pt>
                <c:pt idx="24089" formatCode="0.00E+00">
                  <c:v>-6.3036500000000001E-3</c:v>
                </c:pt>
                <c:pt idx="24090" formatCode="0.00E+00">
                  <c:v>-6.3061100000000002E-3</c:v>
                </c:pt>
                <c:pt idx="24091" formatCode="0.00E+00">
                  <c:v>-6.3082399999999997E-3</c:v>
                </c:pt>
                <c:pt idx="24092" formatCode="0.00E+00">
                  <c:v>-6.3117599999999996E-3</c:v>
                </c:pt>
                <c:pt idx="24093" formatCode="0.00E+00">
                  <c:v>-6.3122500000000002E-3</c:v>
                </c:pt>
                <c:pt idx="24094" formatCode="0.00E+00">
                  <c:v>-6.3169699999999999E-3</c:v>
                </c:pt>
                <c:pt idx="24095" formatCode="0.00E+00">
                  <c:v>-6.3179300000000002E-3</c:v>
                </c:pt>
                <c:pt idx="24096" formatCode="0.00E+00">
                  <c:v>-6.3211200000000004E-3</c:v>
                </c:pt>
                <c:pt idx="24097" formatCode="0.00E+00">
                  <c:v>-6.3251100000000001E-3</c:v>
                </c:pt>
                <c:pt idx="24098" formatCode="0.00E+00">
                  <c:v>-6.3248599999999999E-3</c:v>
                </c:pt>
                <c:pt idx="24099" formatCode="0.00E+00">
                  <c:v>-6.3303700000000001E-3</c:v>
                </c:pt>
                <c:pt idx="24100" formatCode="0.00E+00">
                  <c:v>-6.3274999999999998E-3</c:v>
                </c:pt>
                <c:pt idx="24101" formatCode="0.00E+00">
                  <c:v>-6.3313600000000003E-3</c:v>
                </c:pt>
                <c:pt idx="24102" formatCode="0.00E+00">
                  <c:v>-6.33039E-3</c:v>
                </c:pt>
                <c:pt idx="24103" formatCode="0.00E+00">
                  <c:v>-6.3308699999999997E-3</c:v>
                </c:pt>
                <c:pt idx="24104" formatCode="0.00E+00">
                  <c:v>-6.3335700000000002E-3</c:v>
                </c:pt>
                <c:pt idx="24105" formatCode="0.00E+00">
                  <c:v>-6.3311399999999999E-3</c:v>
                </c:pt>
                <c:pt idx="24106" formatCode="0.00E+00">
                  <c:v>-6.3360999999999999E-3</c:v>
                </c:pt>
                <c:pt idx="24107" formatCode="0.00E+00">
                  <c:v>-6.3334899999999998E-3</c:v>
                </c:pt>
                <c:pt idx="24108" formatCode="0.00E+00">
                  <c:v>-6.33725E-3</c:v>
                </c:pt>
                <c:pt idx="24109" formatCode="0.00E+00">
                  <c:v>-6.3351900000000001E-3</c:v>
                </c:pt>
                <c:pt idx="24110" formatCode="0.00E+00">
                  <c:v>-6.3350500000000001E-3</c:v>
                </c:pt>
                <c:pt idx="24111" formatCode="0.00E+00">
                  <c:v>-6.3347500000000001E-3</c:v>
                </c:pt>
                <c:pt idx="24112" formatCode="0.00E+00">
                  <c:v>-6.3317E-3</c:v>
                </c:pt>
                <c:pt idx="24113" formatCode="0.00E+00">
                  <c:v>-6.3334999999999997E-3</c:v>
                </c:pt>
                <c:pt idx="24114" formatCode="0.00E+00">
                  <c:v>-6.3287200000000004E-3</c:v>
                </c:pt>
                <c:pt idx="24115" formatCode="0.00E+00">
                  <c:v>-6.3317599999999996E-3</c:v>
                </c:pt>
                <c:pt idx="24116" formatCode="0.00E+00">
                  <c:v>-6.3275400000000004E-3</c:v>
                </c:pt>
                <c:pt idx="24117" formatCode="0.00E+00">
                  <c:v>-6.3296699999999999E-3</c:v>
                </c:pt>
                <c:pt idx="24118" formatCode="0.00E+00">
                  <c:v>-6.3273899999999996E-3</c:v>
                </c:pt>
                <c:pt idx="24119" formatCode="0.00E+00">
                  <c:v>-6.3244599999999996E-3</c:v>
                </c:pt>
                <c:pt idx="24120" formatCode="0.00E+00">
                  <c:v>-6.3250199999999998E-3</c:v>
                </c:pt>
                <c:pt idx="24121" formatCode="0.00E+00">
                  <c:v>-6.3173300000000003E-3</c:v>
                </c:pt>
                <c:pt idx="24122" formatCode="0.00E+00">
                  <c:v>-6.3200599999999997E-3</c:v>
                </c:pt>
                <c:pt idx="24123" formatCode="0.00E+00">
                  <c:v>-6.3116500000000002E-3</c:v>
                </c:pt>
                <c:pt idx="24124" formatCode="0.00E+00">
                  <c:v>-6.31257E-3</c:v>
                </c:pt>
                <c:pt idx="24125" formatCode="0.00E+00">
                  <c:v>-6.3086899999999996E-3</c:v>
                </c:pt>
                <c:pt idx="24126" formatCode="0.00E+00">
                  <c:v>-6.30454E-3</c:v>
                </c:pt>
                <c:pt idx="24127" formatCode="0.00E+00">
                  <c:v>-6.30643E-3</c:v>
                </c:pt>
                <c:pt idx="24128" formatCode="0.00E+00">
                  <c:v>-6.2973700000000001E-3</c:v>
                </c:pt>
                <c:pt idx="24129" formatCode="0.00E+00">
                  <c:v>-6.2999900000000001E-3</c:v>
                </c:pt>
                <c:pt idx="24130" formatCode="0.00E+00">
                  <c:v>-6.2908499999999997E-3</c:v>
                </c:pt>
                <c:pt idx="24131" formatCode="0.00E+00">
                  <c:v>-6.2884400000000002E-3</c:v>
                </c:pt>
                <c:pt idx="24132" formatCode="0.00E+00">
                  <c:v>-6.28408E-3</c:v>
                </c:pt>
                <c:pt idx="24133" formatCode="0.00E+00">
                  <c:v>-6.27605E-3</c:v>
                </c:pt>
                <c:pt idx="24134" formatCode="0.00E+00">
                  <c:v>-6.2761700000000002E-3</c:v>
                </c:pt>
                <c:pt idx="24135" formatCode="0.00E+00">
                  <c:v>-6.2667799999999996E-3</c:v>
                </c:pt>
                <c:pt idx="24136" formatCode="0.00E+00">
                  <c:v>-6.2661399999999999E-3</c:v>
                </c:pt>
                <c:pt idx="24137" formatCode="0.00E+00">
                  <c:v>-6.2600800000000003E-3</c:v>
                </c:pt>
                <c:pt idx="24138" formatCode="0.00E+00">
                  <c:v>-6.25488E-3</c:v>
                </c:pt>
                <c:pt idx="24139" formatCode="0.00E+00">
                  <c:v>-6.2517900000000001E-3</c:v>
                </c:pt>
                <c:pt idx="24140" formatCode="0.00E+00">
                  <c:v>-6.24275E-3</c:v>
                </c:pt>
                <c:pt idx="24141" formatCode="0.00E+00">
                  <c:v>-6.2380100000000004E-3</c:v>
                </c:pt>
                <c:pt idx="24142" formatCode="0.00E+00">
                  <c:v>-6.2301600000000002E-3</c:v>
                </c:pt>
                <c:pt idx="24143" formatCode="0.00E+00">
                  <c:v>-6.2226099999999999E-3</c:v>
                </c:pt>
                <c:pt idx="24144" formatCode="0.00E+00">
                  <c:v>-6.2178700000000003E-3</c:v>
                </c:pt>
                <c:pt idx="24145" formatCode="0.00E+00">
                  <c:v>-6.2094000000000003E-3</c:v>
                </c:pt>
                <c:pt idx="24146" formatCode="0.00E+00">
                  <c:v>-6.2040699999999999E-3</c:v>
                </c:pt>
                <c:pt idx="24147" formatCode="0.00E+00">
                  <c:v>-6.1983999999999997E-3</c:v>
                </c:pt>
                <c:pt idx="24148" formatCode="0.00E+00">
                  <c:v>-6.1892099999999997E-3</c:v>
                </c:pt>
                <c:pt idx="24149" formatCode="0.00E+00">
                  <c:v>-6.1857199999999996E-3</c:v>
                </c:pt>
                <c:pt idx="24150" formatCode="0.00E+00">
                  <c:v>-6.1735599999999998E-3</c:v>
                </c:pt>
                <c:pt idx="24151" formatCode="0.00E+00">
                  <c:v>-6.1673500000000003E-3</c:v>
                </c:pt>
                <c:pt idx="24152" formatCode="0.00E+00">
                  <c:v>-6.1585800000000003E-3</c:v>
                </c:pt>
                <c:pt idx="24153" formatCode="0.00E+00">
                  <c:v>-6.1469999999999997E-3</c:v>
                </c:pt>
                <c:pt idx="24154" formatCode="0.00E+00">
                  <c:v>-6.1438500000000002E-3</c:v>
                </c:pt>
                <c:pt idx="24155" formatCode="0.00E+00">
                  <c:v>-6.1289999999999999E-3</c:v>
                </c:pt>
                <c:pt idx="24156" formatCode="0.00E+00">
                  <c:v>-6.1264500000000003E-3</c:v>
                </c:pt>
                <c:pt idx="24157" formatCode="0.00E+00">
                  <c:v>-6.1151299999999999E-3</c:v>
                </c:pt>
                <c:pt idx="24158" formatCode="0.00E+00">
                  <c:v>-6.1061800000000001E-3</c:v>
                </c:pt>
                <c:pt idx="24159" formatCode="0.00E+00">
                  <c:v>-6.1010400000000003E-3</c:v>
                </c:pt>
                <c:pt idx="24160" formatCode="0.00E+00">
                  <c:v>-6.084E-3</c:v>
                </c:pt>
                <c:pt idx="24161" formatCode="0.00E+00">
                  <c:v>-6.0812399999999999E-3</c:v>
                </c:pt>
                <c:pt idx="24162" formatCode="0.00E+00">
                  <c:v>-6.0642700000000001E-3</c:v>
                </c:pt>
                <c:pt idx="24163" formatCode="0.00E+00">
                  <c:v>-6.0569600000000001E-3</c:v>
                </c:pt>
                <c:pt idx="24164" formatCode="0.00E+00">
                  <c:v>-6.04734E-3</c:v>
                </c:pt>
                <c:pt idx="24165" formatCode="0.00E+00">
                  <c:v>-6.0323399999999998E-3</c:v>
                </c:pt>
                <c:pt idx="24166" formatCode="0.00E+00">
                  <c:v>-6.0294700000000003E-3</c:v>
                </c:pt>
                <c:pt idx="24167" formatCode="0.00E+00">
                  <c:v>-6.0121200000000001E-3</c:v>
                </c:pt>
                <c:pt idx="24168" formatCode="0.00E+00">
                  <c:v>-6.0074600000000001E-3</c:v>
                </c:pt>
                <c:pt idx="24169" formatCode="0.00E+00">
                  <c:v>-5.9938300000000003E-3</c:v>
                </c:pt>
                <c:pt idx="24170" formatCode="0.00E+00">
                  <c:v>-5.9802199999999996E-3</c:v>
                </c:pt>
                <c:pt idx="24171" formatCode="0.00E+00">
                  <c:v>-5.9727199999999999E-3</c:v>
                </c:pt>
                <c:pt idx="24172" formatCode="0.00E+00">
                  <c:v>-5.9538200000000003E-3</c:v>
                </c:pt>
                <c:pt idx="24173" formatCode="0.00E+00">
                  <c:v>-5.94745E-3</c:v>
                </c:pt>
                <c:pt idx="24174" formatCode="0.00E+00">
                  <c:v>-5.9312399999999999E-3</c:v>
                </c:pt>
                <c:pt idx="24175" formatCode="0.00E+00">
                  <c:v>-5.9197700000000004E-3</c:v>
                </c:pt>
                <c:pt idx="24176" formatCode="0.00E+00">
                  <c:v>-5.9107700000000001E-3</c:v>
                </c:pt>
                <c:pt idx="24177" formatCode="0.00E+00">
                  <c:v>-5.8942999999999999E-3</c:v>
                </c:pt>
                <c:pt idx="24178" formatCode="0.00E+00">
                  <c:v>-5.8872300000000002E-3</c:v>
                </c:pt>
                <c:pt idx="24179" formatCode="0.00E+00">
                  <c:v>-5.8698200000000004E-3</c:v>
                </c:pt>
                <c:pt idx="24180" formatCode="0.00E+00">
                  <c:v>-5.8573200000000001E-3</c:v>
                </c:pt>
                <c:pt idx="24181" formatCode="0.00E+00">
                  <c:v>-5.8444400000000002E-3</c:v>
                </c:pt>
                <c:pt idx="24182" formatCode="0.00E+00">
                  <c:v>-5.8263400000000002E-3</c:v>
                </c:pt>
                <c:pt idx="24183" formatCode="0.00E+00">
                  <c:v>-5.8165400000000003E-3</c:v>
                </c:pt>
                <c:pt idx="24184" formatCode="0.00E+00">
                  <c:v>-5.7984100000000004E-3</c:v>
                </c:pt>
                <c:pt idx="24185" formatCode="0.00E+00">
                  <c:v>-5.7862399999999998E-3</c:v>
                </c:pt>
                <c:pt idx="24186" formatCode="0.00E+00">
                  <c:v>-5.7734800000000001E-3</c:v>
                </c:pt>
                <c:pt idx="24187" formatCode="0.00E+00">
                  <c:v>-5.7564599999999997E-3</c:v>
                </c:pt>
                <c:pt idx="24188" formatCode="0.00E+00">
                  <c:v>-5.7466000000000001E-3</c:v>
                </c:pt>
                <c:pt idx="24189" formatCode="0.00E+00">
                  <c:v>-5.7275700000000004E-3</c:v>
                </c:pt>
                <c:pt idx="24190" formatCode="0.00E+00">
                  <c:v>-5.7141700000000002E-3</c:v>
                </c:pt>
                <c:pt idx="24191" formatCode="0.00E+00">
                  <c:v>-5.6984499999999999E-3</c:v>
                </c:pt>
                <c:pt idx="24192" formatCode="0.00E+00">
                  <c:v>-5.6790800000000004E-3</c:v>
                </c:pt>
                <c:pt idx="24193" formatCode="0.00E+00">
                  <c:v>-5.6675400000000004E-3</c:v>
                </c:pt>
                <c:pt idx="24194" formatCode="0.00E+00">
                  <c:v>-5.6467699999999997E-3</c:v>
                </c:pt>
                <c:pt idx="24195" formatCode="0.00E+00">
                  <c:v>-5.6343000000000001E-3</c:v>
                </c:pt>
                <c:pt idx="24196" formatCode="0.00E+00">
                  <c:v>-5.6181800000000004E-3</c:v>
                </c:pt>
                <c:pt idx="24197" formatCode="0.00E+00">
                  <c:v>-5.6001799999999997E-3</c:v>
                </c:pt>
                <c:pt idx="24198" formatCode="0.00E+00">
                  <c:v>-5.5889900000000003E-3</c:v>
                </c:pt>
                <c:pt idx="24199" formatCode="0.00E+00">
                  <c:v>-5.5668499999999999E-3</c:v>
                </c:pt>
                <c:pt idx="24200" formatCode="0.00E+00">
                  <c:v>-5.55413E-3</c:v>
                </c:pt>
                <c:pt idx="24201" formatCode="0.00E+00">
                  <c:v>-5.5336700000000001E-3</c:v>
                </c:pt>
                <c:pt idx="24202" formatCode="0.00E+00">
                  <c:v>-5.51469E-3</c:v>
                </c:pt>
                <c:pt idx="24203" formatCode="0.00E+00">
                  <c:v>-5.5005799999999997E-3</c:v>
                </c:pt>
                <c:pt idx="24204" formatCode="0.00E+00">
                  <c:v>-5.4771400000000001E-3</c:v>
                </c:pt>
                <c:pt idx="24205" formatCode="0.00E+00">
                  <c:v>-5.4655900000000002E-3</c:v>
                </c:pt>
                <c:pt idx="24206" formatCode="0.00E+00">
                  <c:v>-5.4437899999999996E-3</c:v>
                </c:pt>
                <c:pt idx="24207" formatCode="0.00E+00">
                  <c:v>-5.4280500000000002E-3</c:v>
                </c:pt>
                <c:pt idx="24208" formatCode="0.00E+00">
                  <c:v>-5.4121100000000004E-3</c:v>
                </c:pt>
                <c:pt idx="24209" formatCode="0.00E+00">
                  <c:v>-5.38939E-3</c:v>
                </c:pt>
                <c:pt idx="24210" formatCode="0.00E+00">
                  <c:v>-5.3759899999999998E-3</c:v>
                </c:pt>
                <c:pt idx="24211" formatCode="0.00E+00">
                  <c:v>-5.3506300000000003E-3</c:v>
                </c:pt>
                <c:pt idx="24212" formatCode="0.00E+00">
                  <c:v>-5.3347000000000004E-3</c:v>
                </c:pt>
                <c:pt idx="24213" formatCode="0.00E+00">
                  <c:v>-5.3139600000000004E-3</c:v>
                </c:pt>
                <c:pt idx="24214" formatCode="0.00E+00">
                  <c:v>-5.2927299999999998E-3</c:v>
                </c:pt>
                <c:pt idx="24215" formatCode="0.00E+00">
                  <c:v>-5.2774299999999996E-3</c:v>
                </c:pt>
                <c:pt idx="24216" formatCode="0.00E+00">
                  <c:v>-5.2535000000000004E-3</c:v>
                </c:pt>
                <c:pt idx="24217" formatCode="0.00E+00">
                  <c:v>-5.23896E-3</c:v>
                </c:pt>
                <c:pt idx="24218" formatCode="0.00E+00">
                  <c:v>-5.2169399999999998E-3</c:v>
                </c:pt>
                <c:pt idx="24219" formatCode="0.00E+00">
                  <c:v>-5.1973799999999997E-3</c:v>
                </c:pt>
                <c:pt idx="24220" formatCode="0.00E+00">
                  <c:v>-5.1778900000000001E-3</c:v>
                </c:pt>
                <c:pt idx="24221" formatCode="0.00E+00">
                  <c:v>-5.15381E-3</c:v>
                </c:pt>
                <c:pt idx="24222" formatCode="0.00E+00">
                  <c:v>-5.1355300000000001E-3</c:v>
                </c:pt>
                <c:pt idx="24223" formatCode="0.00E+00">
                  <c:v>-5.11189E-3</c:v>
                </c:pt>
                <c:pt idx="24224" formatCode="0.00E+00">
                  <c:v>-5.0917699999999998E-3</c:v>
                </c:pt>
                <c:pt idx="24225" formatCode="0.00E+00">
                  <c:v>-5.0710199999999999E-3</c:v>
                </c:pt>
                <c:pt idx="24226" formatCode="0.00E+00">
                  <c:v>-5.0491900000000003E-3</c:v>
                </c:pt>
                <c:pt idx="24227" formatCode="0.00E+00">
                  <c:v>-5.0301800000000004E-3</c:v>
                </c:pt>
                <c:pt idx="24228" formatCode="0.00E+00">
                  <c:v>-5.0083300000000001E-3</c:v>
                </c:pt>
                <c:pt idx="24229" formatCode="0.00E+00">
                  <c:v>-4.9864899999999997E-3</c:v>
                </c:pt>
                <c:pt idx="24230" formatCode="0.00E+00">
                  <c:v>-4.9648100000000001E-3</c:v>
                </c:pt>
                <c:pt idx="24231" formatCode="0.00E+00">
                  <c:v>-4.9404999999999996E-3</c:v>
                </c:pt>
                <c:pt idx="24232" formatCode="0.00E+00">
                  <c:v>-4.9189000000000004E-3</c:v>
                </c:pt>
                <c:pt idx="24233" formatCode="0.00E+00">
                  <c:v>-4.8954100000000002E-3</c:v>
                </c:pt>
                <c:pt idx="24234" formatCode="0.00E+00">
                  <c:v>-4.8719100000000001E-3</c:v>
                </c:pt>
                <c:pt idx="24235" formatCode="0.00E+00">
                  <c:v>-4.8512800000000003E-3</c:v>
                </c:pt>
                <c:pt idx="24236" formatCode="0.00E+00">
                  <c:v>-4.8265599999999997E-3</c:v>
                </c:pt>
                <c:pt idx="24237" formatCode="0.00E+00">
                  <c:v>-4.8073300000000003E-3</c:v>
                </c:pt>
                <c:pt idx="24238" formatCode="0.00E+00">
                  <c:v>-4.7827599999999996E-3</c:v>
                </c:pt>
                <c:pt idx="24239" formatCode="0.00E+00">
                  <c:v>-4.7597200000000003E-3</c:v>
                </c:pt>
                <c:pt idx="24240" formatCode="0.00E+00">
                  <c:v>-4.7368200000000001E-3</c:v>
                </c:pt>
                <c:pt idx="24241" formatCode="0.00E+00">
                  <c:v>-4.70967E-3</c:v>
                </c:pt>
                <c:pt idx="24242" formatCode="0.00E+00">
                  <c:v>-4.6887300000000003E-3</c:v>
                </c:pt>
                <c:pt idx="24243" formatCode="0.00E+00">
                  <c:v>-4.6606599999999996E-3</c:v>
                </c:pt>
                <c:pt idx="24244" formatCode="0.00E+00">
                  <c:v>-4.63898E-3</c:v>
                </c:pt>
                <c:pt idx="24245" formatCode="0.00E+00">
                  <c:v>-4.6139199999999997E-3</c:v>
                </c:pt>
                <c:pt idx="24246" formatCode="0.00E+00">
                  <c:v>-4.5896000000000001E-3</c:v>
                </c:pt>
                <c:pt idx="24247" formatCode="0.00E+00">
                  <c:v>-4.5681699999999999E-3</c:v>
                </c:pt>
                <c:pt idx="24248" formatCode="0.00E+00">
                  <c:v>-4.5407099999999999E-3</c:v>
                </c:pt>
                <c:pt idx="24249" formatCode="0.00E+00">
                  <c:v>-4.5193000000000004E-3</c:v>
                </c:pt>
                <c:pt idx="24250" formatCode="0.00E+00">
                  <c:v>-4.4909700000000004E-3</c:v>
                </c:pt>
                <c:pt idx="24251" formatCode="0.00E+00">
                  <c:v>-4.4667600000000002E-3</c:v>
                </c:pt>
                <c:pt idx="24252" formatCode="0.00E+00">
                  <c:v>-4.4402399999999998E-3</c:v>
                </c:pt>
                <c:pt idx="24253" formatCode="0.00E+00">
                  <c:v>-4.4133899999999997E-3</c:v>
                </c:pt>
                <c:pt idx="24254" formatCode="0.00E+00">
                  <c:v>-4.3894099999999998E-3</c:v>
                </c:pt>
                <c:pt idx="24255" formatCode="0.00E+00">
                  <c:v>-4.3617300000000003E-3</c:v>
                </c:pt>
                <c:pt idx="24256" formatCode="0.00E+00">
                  <c:v>-4.3387800000000004E-3</c:v>
                </c:pt>
                <c:pt idx="24257" formatCode="0.00E+00">
                  <c:v>-4.3116600000000001E-3</c:v>
                </c:pt>
                <c:pt idx="24258" formatCode="0.00E+00">
                  <c:v>-4.2875400000000003E-3</c:v>
                </c:pt>
                <c:pt idx="24259" formatCode="0.00E+00">
                  <c:v>-4.2607399999999998E-3</c:v>
                </c:pt>
                <c:pt idx="24260" formatCode="0.00E+00">
                  <c:v>-4.2338200000000001E-3</c:v>
                </c:pt>
                <c:pt idx="24261" formatCode="0.00E+00">
                  <c:v>-4.2066600000000001E-3</c:v>
                </c:pt>
                <c:pt idx="24262" formatCode="0.00E+00">
                  <c:v>-4.1779599999999997E-3</c:v>
                </c:pt>
                <c:pt idx="24263" formatCode="0.00E+00">
                  <c:v>-4.1518099999999997E-3</c:v>
                </c:pt>
                <c:pt idx="24264" formatCode="0.00E+00">
                  <c:v>-4.1229600000000002E-3</c:v>
                </c:pt>
                <c:pt idx="24265" formatCode="0.00E+00">
                  <c:v>-4.0976700000000003E-3</c:v>
                </c:pt>
                <c:pt idx="24266" formatCode="0.00E+00">
                  <c:v>-4.0693999999999999E-3</c:v>
                </c:pt>
                <c:pt idx="24267" formatCode="0.00E+00">
                  <c:v>-4.0437800000000003E-3</c:v>
                </c:pt>
                <c:pt idx="24268" formatCode="0.00E+00">
                  <c:v>-4.0164600000000003E-3</c:v>
                </c:pt>
                <c:pt idx="24269" formatCode="0.00E+00">
                  <c:v>-3.9884200000000003E-3</c:v>
                </c:pt>
                <c:pt idx="24270" formatCode="0.00E+00">
                  <c:v>-3.9609800000000002E-3</c:v>
                </c:pt>
                <c:pt idx="24271" formatCode="0.00E+00">
                  <c:v>-3.9304300000000004E-3</c:v>
                </c:pt>
                <c:pt idx="24272" formatCode="0.00E+00">
                  <c:v>-3.9038599999999999E-3</c:v>
                </c:pt>
                <c:pt idx="24273" formatCode="0.00E+00">
                  <c:v>-3.8734799999999999E-3</c:v>
                </c:pt>
                <c:pt idx="24274" formatCode="0.00E+00">
                  <c:v>-3.8448900000000001E-3</c:v>
                </c:pt>
                <c:pt idx="24275" formatCode="0.00E+00">
                  <c:v>-3.8143700000000001E-3</c:v>
                </c:pt>
                <c:pt idx="24276" formatCode="0.00E+00">
                  <c:v>-3.7879799999999998E-3</c:v>
                </c:pt>
                <c:pt idx="24277" formatCode="0.00E+00">
                  <c:v>-3.7689899999999998E-3</c:v>
                </c:pt>
                <c:pt idx="24278" formatCode="0.00E+00">
                  <c:v>-3.74764E-3</c:v>
                </c:pt>
                <c:pt idx="24279" formatCode="0.00E+00">
                  <c:v>-3.7192100000000001E-3</c:v>
                </c:pt>
                <c:pt idx="24280" formatCode="0.00E+00">
                  <c:v>-3.6795899999999999E-3</c:v>
                </c:pt>
                <c:pt idx="24281" formatCode="0.00E+00">
                  <c:v>-3.63986E-3</c:v>
                </c:pt>
                <c:pt idx="24282" formatCode="0.00E+00">
                  <c:v>-3.6010199999999999E-3</c:v>
                </c:pt>
                <c:pt idx="24283" formatCode="0.00E+00">
                  <c:v>-3.5644800000000001E-3</c:v>
                </c:pt>
                <c:pt idx="24284" formatCode="0.00E+00">
                  <c:v>-3.5267100000000002E-3</c:v>
                </c:pt>
                <c:pt idx="24285" formatCode="0.00E+00">
                  <c:v>-3.4892999999999999E-3</c:v>
                </c:pt>
                <c:pt idx="24286" formatCode="0.00E+00">
                  <c:v>-3.4521299999999999E-3</c:v>
                </c:pt>
                <c:pt idx="24287" formatCode="0.00E+00">
                  <c:v>-3.41486E-3</c:v>
                </c:pt>
                <c:pt idx="24288" formatCode="0.00E+00">
                  <c:v>-3.37872E-3</c:v>
                </c:pt>
                <c:pt idx="24289" formatCode="0.00E+00">
                  <c:v>-3.3391699999999998E-3</c:v>
                </c:pt>
                <c:pt idx="24290" formatCode="0.00E+00">
                  <c:v>-3.3021299999999999E-3</c:v>
                </c:pt>
                <c:pt idx="24291" formatCode="0.00E+00">
                  <c:v>-3.2614499999999999E-3</c:v>
                </c:pt>
                <c:pt idx="24292" formatCode="0.00E+00">
                  <c:v>-3.2236000000000001E-3</c:v>
                </c:pt>
                <c:pt idx="24293" formatCode="0.00E+00">
                  <c:v>-3.18426E-3</c:v>
                </c:pt>
                <c:pt idx="24294" formatCode="0.00E+00">
                  <c:v>-3.1445900000000001E-3</c:v>
                </c:pt>
                <c:pt idx="24295" formatCode="0.00E+00">
                  <c:v>-3.1078999999999998E-3</c:v>
                </c:pt>
                <c:pt idx="24296" formatCode="0.00E+00">
                  <c:v>-3.0673599999999999E-3</c:v>
                </c:pt>
                <c:pt idx="24297" formatCode="0.00E+00">
                  <c:v>-3.0322399999999998E-3</c:v>
                </c:pt>
                <c:pt idx="24298" formatCode="0.00E+00">
                  <c:v>-2.9915300000000001E-3</c:v>
                </c:pt>
                <c:pt idx="24299" formatCode="0.00E+00">
                  <c:v>-2.95328E-3</c:v>
                </c:pt>
                <c:pt idx="24300" formatCode="0.00E+00">
                  <c:v>-2.9136800000000001E-3</c:v>
                </c:pt>
                <c:pt idx="24301" formatCode="0.00E+00">
                  <c:v>-2.8717999999999999E-3</c:v>
                </c:pt>
                <c:pt idx="24302" formatCode="0.00E+00">
                  <c:v>-2.8343499999999998E-3</c:v>
                </c:pt>
                <c:pt idx="24303" formatCode="0.00E+00">
                  <c:v>-2.7910999999999999E-3</c:v>
                </c:pt>
                <c:pt idx="24304" formatCode="0.00E+00">
                  <c:v>-2.7537400000000002E-3</c:v>
                </c:pt>
                <c:pt idx="24305" formatCode="0.00E+00">
                  <c:v>-2.7127399999999999E-3</c:v>
                </c:pt>
                <c:pt idx="24306" formatCode="0.00E+00">
                  <c:v>-2.6735800000000001E-3</c:v>
                </c:pt>
                <c:pt idx="24307" formatCode="0.00E+00">
                  <c:v>-2.6359E-3</c:v>
                </c:pt>
                <c:pt idx="24308" formatCode="0.00E+00">
                  <c:v>-2.5936800000000001E-3</c:v>
                </c:pt>
                <c:pt idx="24309" formatCode="0.00E+00">
                  <c:v>-2.5561899999999999E-3</c:v>
                </c:pt>
                <c:pt idx="24310" formatCode="0.00E+00">
                  <c:v>-2.5136199999999998E-3</c:v>
                </c:pt>
                <c:pt idx="24311" formatCode="0.00E+00">
                  <c:v>-2.4741400000000001E-3</c:v>
                </c:pt>
                <c:pt idx="24312" formatCode="0.00E+00">
                  <c:v>-2.4326500000000002E-3</c:v>
                </c:pt>
                <c:pt idx="24313" formatCode="0.00E+00">
                  <c:v>-2.3882999999999999E-3</c:v>
                </c:pt>
                <c:pt idx="24314" formatCode="0.00E+00">
                  <c:v>-2.3493699999999999E-3</c:v>
                </c:pt>
                <c:pt idx="24315" formatCode="0.00E+00">
                  <c:v>-2.3128900000000002E-3</c:v>
                </c:pt>
                <c:pt idx="24316" formatCode="0.00E+00">
                  <c:v>-2.2832199999999999E-3</c:v>
                </c:pt>
                <c:pt idx="24317" formatCode="0.00E+00">
                  <c:v>-2.2462900000000002E-3</c:v>
                </c:pt>
                <c:pt idx="24318" formatCode="0.00E+00">
                  <c:v>-2.19914E-3</c:v>
                </c:pt>
                <c:pt idx="24319" formatCode="0.00E+00">
                  <c:v>-2.1489299999999999E-3</c:v>
                </c:pt>
                <c:pt idx="24320" formatCode="0.00E+00">
                  <c:v>-2.0970300000000002E-3</c:v>
                </c:pt>
                <c:pt idx="24321" formatCode="0.00E+00">
                  <c:v>-2.04893E-3</c:v>
                </c:pt>
                <c:pt idx="24322" formatCode="0.00E+00">
                  <c:v>-1.9993300000000001E-3</c:v>
                </c:pt>
                <c:pt idx="24323" formatCode="0.00E+00">
                  <c:v>-1.94933E-3</c:v>
                </c:pt>
                <c:pt idx="24324" formatCode="0.00E+00">
                  <c:v>-1.90069E-3</c:v>
                </c:pt>
                <c:pt idx="24325" formatCode="0.00E+00">
                  <c:v>-1.8504699999999999E-3</c:v>
                </c:pt>
                <c:pt idx="24326" formatCode="0.00E+00">
                  <c:v>-1.8027E-3</c:v>
                </c:pt>
                <c:pt idx="24327" formatCode="0.00E+00">
                  <c:v>-1.75377E-3</c:v>
                </c:pt>
                <c:pt idx="24328" formatCode="0.00E+00">
                  <c:v>-1.70448E-3</c:v>
                </c:pt>
                <c:pt idx="24329" formatCode="0.00E+00">
                  <c:v>-1.6562599999999999E-3</c:v>
                </c:pt>
                <c:pt idx="24330" formatCode="0.00E+00">
                  <c:v>-1.6049199999999999E-3</c:v>
                </c:pt>
                <c:pt idx="24331" formatCode="0.00E+00">
                  <c:v>-1.55568E-3</c:v>
                </c:pt>
                <c:pt idx="24332" formatCode="0.00E+00">
                  <c:v>-1.50482E-3</c:v>
                </c:pt>
                <c:pt idx="24333" formatCode="0.00E+00">
                  <c:v>-1.454E-3</c:v>
                </c:pt>
                <c:pt idx="24334" formatCode="0.00E+00">
                  <c:v>-1.40536E-3</c:v>
                </c:pt>
                <c:pt idx="24335" formatCode="0.00E+00">
                  <c:v>-1.35389E-3</c:v>
                </c:pt>
                <c:pt idx="24336" formatCode="0.00E+00">
                  <c:v>-1.3063E-3</c:v>
                </c:pt>
                <c:pt idx="24337" formatCode="0.00E+00">
                  <c:v>-1.2561199999999999E-3</c:v>
                </c:pt>
                <c:pt idx="24338" formatCode="0.00E+00">
                  <c:v>-1.20673E-3</c:v>
                </c:pt>
                <c:pt idx="24339" formatCode="0.00E+00">
                  <c:v>-1.1580399999999999E-3</c:v>
                </c:pt>
                <c:pt idx="24340" formatCode="0.00E+00">
                  <c:v>-1.10538E-3</c:v>
                </c:pt>
                <c:pt idx="24341" formatCode="0.00E+00">
                  <c:v>-1.0570200000000001E-3</c:v>
                </c:pt>
                <c:pt idx="24342" formatCode="0.00E+00">
                  <c:v>-1.0041900000000001E-3</c:v>
                </c:pt>
                <c:pt idx="24343" formatCode="0.00E+00">
                  <c:v>-9.5445700000000003E-4</c:v>
                </c:pt>
                <c:pt idx="24344" formatCode="0.00E+00">
                  <c:v>-9.0428899999999996E-4</c:v>
                </c:pt>
                <c:pt idx="24345" formatCode="0.00E+00">
                  <c:v>-8.5231399999999996E-4</c:v>
                </c:pt>
                <c:pt idx="24346" formatCode="0.00E+00">
                  <c:v>-8.0513399999999999E-4</c:v>
                </c:pt>
                <c:pt idx="24347" formatCode="0.00E+00">
                  <c:v>-7.5295500000000003E-4</c:v>
                </c:pt>
                <c:pt idx="24348" formatCode="0.00E+00">
                  <c:v>-7.0543600000000004E-4</c:v>
                </c:pt>
                <c:pt idx="24349" formatCode="0.00E+00">
                  <c:v>-6.54085E-4</c:v>
                </c:pt>
                <c:pt idx="24350" formatCode="0.00E+00">
                  <c:v>-6.0267199999999995E-4</c:v>
                </c:pt>
                <c:pt idx="24351" formatCode="0.00E+00">
                  <c:v>-5.5336299999999997E-4</c:v>
                </c:pt>
                <c:pt idx="24352" formatCode="0.00E+00">
                  <c:v>-4.9966599999999996E-4</c:v>
                </c:pt>
                <c:pt idx="24353" formatCode="0.00E+00">
                  <c:v>-4.51244E-4</c:v>
                </c:pt>
                <c:pt idx="24354" formatCode="0.00E+00">
                  <c:v>-3.9834799999999997E-4</c:v>
                </c:pt>
                <c:pt idx="24355" formatCode="0.00E+00">
                  <c:v>-3.4871899999999999E-4</c:v>
                </c:pt>
                <c:pt idx="24356" formatCode="0.00E+00">
                  <c:v>-2.9918700000000002E-4</c:v>
                </c:pt>
                <c:pt idx="24357" formatCode="0.00E+00">
                  <c:v>-2.4804299999999998E-4</c:v>
                </c:pt>
                <c:pt idx="24358" formatCode="0.00E+00">
                  <c:v>-1.99927E-4</c:v>
                </c:pt>
                <c:pt idx="24359" formatCode="0.00E+00">
                  <c:v>-1.4725900000000001E-4</c:v>
                </c:pt>
                <c:pt idx="24360" formatCode="0.00E+00">
                  <c:v>-9.7512900000000006E-5</c:v>
                </c:pt>
                <c:pt idx="24361" formatCode="0.00E+00">
                  <c:v>-4.5714399999999997E-5</c:v>
                </c:pt>
                <c:pt idx="24362" formatCode="0.00E+00">
                  <c:v>5.93534E-6</c:v>
                </c:pt>
                <c:pt idx="24363" formatCode="0.00E+00">
                  <c:v>5.6320000000000003E-5</c:v>
                </c:pt>
                <c:pt idx="24364" formatCode="0.00E+00">
                  <c:v>1.08433E-4</c:v>
                </c:pt>
                <c:pt idx="24365" formatCode="0.00E+00">
                  <c:v>1.58238E-4</c:v>
                </c:pt>
                <c:pt idx="24366" formatCode="0.00E+00">
                  <c:v>2.08634E-4</c:v>
                </c:pt>
                <c:pt idx="24367" formatCode="0.00E+00">
                  <c:v>2.5882900000000003E-4</c:v>
                </c:pt>
                <c:pt idx="24368" formatCode="0.00E+00">
                  <c:v>3.0860000000000002E-4</c:v>
                </c:pt>
                <c:pt idx="24369" formatCode="0.00E+00">
                  <c:v>3.5980000000000002E-4</c:v>
                </c:pt>
                <c:pt idx="24370" formatCode="0.00E+00">
                  <c:v>4.1070599999999999E-4</c:v>
                </c:pt>
                <c:pt idx="24371" formatCode="0.00E+00">
                  <c:v>4.61638E-4</c:v>
                </c:pt>
                <c:pt idx="24372" formatCode="0.00E+00">
                  <c:v>5.1397300000000003E-4</c:v>
                </c:pt>
                <c:pt idx="24373" formatCode="0.00E+00">
                  <c:v>5.6412300000000003E-4</c:v>
                </c:pt>
                <c:pt idx="24374" formatCode="0.00E+00">
                  <c:v>6.1622800000000002E-4</c:v>
                </c:pt>
                <c:pt idx="24375" formatCode="0.00E+00">
                  <c:v>6.6631999999999998E-4</c:v>
                </c:pt>
                <c:pt idx="24376" formatCode="0.00E+00">
                  <c:v>7.1614699999999999E-4</c:v>
                </c:pt>
                <c:pt idx="24377" formatCode="0.00E+00">
                  <c:v>7.6743299999999998E-4</c:v>
                </c:pt>
                <c:pt idx="24378" formatCode="0.00E+00">
                  <c:v>8.1572399999999998E-4</c:v>
                </c:pt>
                <c:pt idx="24379" formatCode="0.00E+00">
                  <c:v>8.6828600000000001E-4</c:v>
                </c:pt>
                <c:pt idx="24380" formatCode="0.00E+00">
                  <c:v>9.1759999999999997E-4</c:v>
                </c:pt>
                <c:pt idx="24381" formatCode="0.00E+00">
                  <c:v>9.6978600000000004E-4</c:v>
                </c:pt>
                <c:pt idx="24382" formatCode="0.00E+00">
                  <c:v>1.02154E-3</c:v>
                </c:pt>
                <c:pt idx="24383" formatCode="0.00E+00">
                  <c:v>1.07139E-3</c:v>
                </c:pt>
                <c:pt idx="24384" formatCode="0.00E+00">
                  <c:v>1.1245300000000001E-3</c:v>
                </c:pt>
                <c:pt idx="24385" formatCode="0.00E+00">
                  <c:v>1.1725100000000001E-3</c:v>
                </c:pt>
                <c:pt idx="24386" formatCode="0.00E+00">
                  <c:v>1.2247E-3</c:v>
                </c:pt>
                <c:pt idx="24387" formatCode="0.00E+00">
                  <c:v>1.2734599999999999E-3</c:v>
                </c:pt>
                <c:pt idx="24388" formatCode="0.00E+00">
                  <c:v>1.32362E-3</c:v>
                </c:pt>
                <c:pt idx="24389" formatCode="0.00E+00">
                  <c:v>1.3750399999999999E-3</c:v>
                </c:pt>
                <c:pt idx="24390" formatCode="0.00E+00">
                  <c:v>1.4240500000000001E-3</c:v>
                </c:pt>
                <c:pt idx="24391" formatCode="0.00E+00">
                  <c:v>1.4773E-3</c:v>
                </c:pt>
                <c:pt idx="24392" formatCode="0.00E+00">
                  <c:v>1.5265000000000001E-3</c:v>
                </c:pt>
                <c:pt idx="24393" formatCode="0.00E+00">
                  <c:v>1.57884E-3</c:v>
                </c:pt>
                <c:pt idx="24394" formatCode="0.00E+00">
                  <c:v>1.62893E-3</c:v>
                </c:pt>
                <c:pt idx="24395" formatCode="0.00E+00">
                  <c:v>1.6787E-3</c:v>
                </c:pt>
                <c:pt idx="24396" formatCode="0.00E+00">
                  <c:v>1.72941E-3</c:v>
                </c:pt>
                <c:pt idx="24397" formatCode="0.00E+00">
                  <c:v>1.77772E-3</c:v>
                </c:pt>
                <c:pt idx="24398" formatCode="0.00E+00">
                  <c:v>1.8286299999999999E-3</c:v>
                </c:pt>
                <c:pt idx="24399" formatCode="0.00E+00">
                  <c:v>1.8777799999999999E-3</c:v>
                </c:pt>
                <c:pt idx="24400" formatCode="0.00E+00">
                  <c:v>1.9288700000000001E-3</c:v>
                </c:pt>
                <c:pt idx="24401" formatCode="0.00E+00">
                  <c:v>1.9793300000000001E-3</c:v>
                </c:pt>
                <c:pt idx="24402" formatCode="0.00E+00">
                  <c:v>2.0298600000000001E-3</c:v>
                </c:pt>
                <c:pt idx="24403" formatCode="0.00E+00">
                  <c:v>2.0804500000000002E-3</c:v>
                </c:pt>
                <c:pt idx="24404" formatCode="0.00E+00">
                  <c:v>2.1303799999999999E-3</c:v>
                </c:pt>
                <c:pt idx="24405" formatCode="0.00E+00">
                  <c:v>2.1803500000000002E-3</c:v>
                </c:pt>
                <c:pt idx="24406" formatCode="0.00E+00">
                  <c:v>2.2294400000000001E-3</c:v>
                </c:pt>
                <c:pt idx="24407" formatCode="0.00E+00">
                  <c:v>2.2787300000000001E-3</c:v>
                </c:pt>
                <c:pt idx="24408" formatCode="0.00E+00">
                  <c:v>2.3274099999999998E-3</c:v>
                </c:pt>
                <c:pt idx="24409" formatCode="0.00E+00">
                  <c:v>2.37769E-3</c:v>
                </c:pt>
                <c:pt idx="24410" formatCode="0.00E+00">
                  <c:v>2.4270099999999998E-3</c:v>
                </c:pt>
                <c:pt idx="24411" formatCode="0.00E+00">
                  <c:v>2.47766E-3</c:v>
                </c:pt>
                <c:pt idx="24412" formatCode="0.00E+00">
                  <c:v>2.52718E-3</c:v>
                </c:pt>
                <c:pt idx="24413" formatCode="0.00E+00">
                  <c:v>2.5768900000000001E-3</c:v>
                </c:pt>
                <c:pt idx="24414" formatCode="0.00E+00">
                  <c:v>2.6268300000000001E-3</c:v>
                </c:pt>
                <c:pt idx="24415" formatCode="0.00E+00">
                  <c:v>2.6750400000000001E-3</c:v>
                </c:pt>
                <c:pt idx="24416" formatCode="0.00E+00">
                  <c:v>2.7247399999999998E-3</c:v>
                </c:pt>
                <c:pt idx="24417" formatCode="0.00E+00">
                  <c:v>2.77196E-3</c:v>
                </c:pt>
                <c:pt idx="24418" formatCode="0.00E+00">
                  <c:v>2.8215200000000001E-3</c:v>
                </c:pt>
                <c:pt idx="24419" formatCode="0.00E+00">
                  <c:v>2.8701299999999998E-3</c:v>
                </c:pt>
                <c:pt idx="24420" formatCode="0.00E+00">
                  <c:v>2.9193299999999999E-3</c:v>
                </c:pt>
                <c:pt idx="24421" formatCode="0.00E+00">
                  <c:v>2.96912E-3</c:v>
                </c:pt>
                <c:pt idx="24422" formatCode="0.00E+00">
                  <c:v>3.0172300000000001E-3</c:v>
                </c:pt>
                <c:pt idx="24423" formatCode="0.00E+00">
                  <c:v>3.0673300000000001E-3</c:v>
                </c:pt>
                <c:pt idx="24424" formatCode="0.00E+00">
                  <c:v>3.11495E-3</c:v>
                </c:pt>
                <c:pt idx="24425" formatCode="0.00E+00">
                  <c:v>3.16409E-3</c:v>
                </c:pt>
                <c:pt idx="24426" formatCode="0.00E+00">
                  <c:v>3.2115999999999998E-3</c:v>
                </c:pt>
                <c:pt idx="24427" formatCode="0.00E+00">
                  <c:v>3.2593700000000001E-3</c:v>
                </c:pt>
                <c:pt idx="24428" formatCode="0.00E+00">
                  <c:v>3.3078000000000001E-3</c:v>
                </c:pt>
                <c:pt idx="24429" formatCode="0.00E+00">
                  <c:v>3.3552399999999998E-3</c:v>
                </c:pt>
                <c:pt idx="24430" formatCode="0.00E+00">
                  <c:v>3.4042899999999999E-3</c:v>
                </c:pt>
                <c:pt idx="24431" formatCode="0.00E+00">
                  <c:v>3.4516E-3</c:v>
                </c:pt>
                <c:pt idx="24432" formatCode="0.00E+00">
                  <c:v>3.50038E-3</c:v>
                </c:pt>
                <c:pt idx="24433" formatCode="0.00E+00">
                  <c:v>3.54792E-3</c:v>
                </c:pt>
                <c:pt idx="24434" formatCode="0.00E+00">
                  <c:v>3.5958399999999999E-3</c:v>
                </c:pt>
                <c:pt idx="24435" formatCode="0.00E+00">
                  <c:v>3.6433300000000002E-3</c:v>
                </c:pt>
                <c:pt idx="24436" formatCode="0.00E+00">
                  <c:v>3.6899400000000001E-3</c:v>
                </c:pt>
                <c:pt idx="24437" formatCode="0.00E+00">
                  <c:v>3.7374700000000001E-3</c:v>
                </c:pt>
                <c:pt idx="24438" formatCode="0.00E+00">
                  <c:v>3.7836900000000001E-3</c:v>
                </c:pt>
                <c:pt idx="24439" formatCode="0.00E+00">
                  <c:v>3.8314E-3</c:v>
                </c:pt>
                <c:pt idx="24440" formatCode="0.00E+00">
                  <c:v>3.8777899999999999E-3</c:v>
                </c:pt>
                <c:pt idx="24441" formatCode="0.00E+00">
                  <c:v>3.9251099999999999E-3</c:v>
                </c:pt>
                <c:pt idx="24442" formatCode="0.00E+00">
                  <c:v>3.9720700000000003E-3</c:v>
                </c:pt>
                <c:pt idx="24443" formatCode="0.00E+00">
                  <c:v>4.0186500000000003E-3</c:v>
                </c:pt>
                <c:pt idx="24444" formatCode="0.00E+00">
                  <c:v>4.06588E-3</c:v>
                </c:pt>
                <c:pt idx="24445" formatCode="0.00E+00">
                  <c:v>4.1113699999999996E-3</c:v>
                </c:pt>
                <c:pt idx="24446" formatCode="0.00E+00">
                  <c:v>4.1580100000000002E-3</c:v>
                </c:pt>
                <c:pt idx="24447" formatCode="0.00E+00">
                  <c:v>4.2031999999999998E-3</c:v>
                </c:pt>
                <c:pt idx="24448" formatCode="0.00E+00">
                  <c:v>4.2491100000000004E-3</c:v>
                </c:pt>
                <c:pt idx="24449" formatCode="0.00E+00">
                  <c:v>4.2948300000000003E-3</c:v>
                </c:pt>
                <c:pt idx="24450" formatCode="0.00E+00">
                  <c:v>4.3400399999999999E-3</c:v>
                </c:pt>
                <c:pt idx="24451" formatCode="0.00E+00">
                  <c:v>4.38631E-3</c:v>
                </c:pt>
                <c:pt idx="24452" formatCode="0.00E+00">
                  <c:v>4.4314300000000001E-3</c:v>
                </c:pt>
                <c:pt idx="24453" formatCode="0.00E+00">
                  <c:v>4.4776099999999999E-3</c:v>
                </c:pt>
                <c:pt idx="24454" formatCode="0.00E+00">
                  <c:v>4.5227000000000002E-3</c:v>
                </c:pt>
                <c:pt idx="24455" formatCode="0.00E+00">
                  <c:v>4.5675799999999999E-3</c:v>
                </c:pt>
                <c:pt idx="24456" formatCode="0.00E+00">
                  <c:v>4.6123900000000001E-3</c:v>
                </c:pt>
                <c:pt idx="24457" formatCode="0.00E+00">
                  <c:v>4.6562599999999997E-3</c:v>
                </c:pt>
                <c:pt idx="24458" formatCode="0.00E+00">
                  <c:v>4.7007699999999999E-3</c:v>
                </c:pt>
                <c:pt idx="24459" formatCode="0.00E+00">
                  <c:v>4.7446399999999996E-3</c:v>
                </c:pt>
                <c:pt idx="24460" formatCode="0.00E+00">
                  <c:v>4.7888999999999996E-3</c:v>
                </c:pt>
                <c:pt idx="24461" formatCode="0.00E+00">
                  <c:v>4.8332000000000002E-3</c:v>
                </c:pt>
                <c:pt idx="24462" formatCode="0.00E+00">
                  <c:v>4.8772399999999997E-3</c:v>
                </c:pt>
                <c:pt idx="24463" formatCode="0.00E+00">
                  <c:v>4.9215800000000001E-3</c:v>
                </c:pt>
                <c:pt idx="24464" formatCode="0.00E+00">
                  <c:v>4.9654599999999997E-3</c:v>
                </c:pt>
                <c:pt idx="24465" formatCode="0.00E+00">
                  <c:v>5.0090000000000004E-3</c:v>
                </c:pt>
                <c:pt idx="24466" formatCode="0.00E+00">
                  <c:v>5.0520699999999997E-3</c:v>
                </c:pt>
                <c:pt idx="24467" formatCode="0.00E+00">
                  <c:v>5.0943000000000004E-3</c:v>
                </c:pt>
                <c:pt idx="24468" formatCode="0.00E+00">
                  <c:v>5.1370000000000001E-3</c:v>
                </c:pt>
                <c:pt idx="24469" formatCode="0.00E+00">
                  <c:v>5.1802599999999999E-3</c:v>
                </c:pt>
                <c:pt idx="24470" formatCode="0.00E+00">
                  <c:v>5.2225700000000002E-3</c:v>
                </c:pt>
                <c:pt idx="24471" formatCode="0.00E+00">
                  <c:v>5.2634200000000004E-3</c:v>
                </c:pt>
                <c:pt idx="24472" formatCode="0.00E+00">
                  <c:v>5.3036100000000003E-3</c:v>
                </c:pt>
                <c:pt idx="24473" formatCode="0.00E+00">
                  <c:v>5.3499200000000002E-3</c:v>
                </c:pt>
                <c:pt idx="24474" formatCode="0.00E+00">
                  <c:v>5.3998400000000004E-3</c:v>
                </c:pt>
                <c:pt idx="24475" formatCode="0.00E+00">
                  <c:v>5.4355799999999998E-3</c:v>
                </c:pt>
                <c:pt idx="24476" formatCode="0.00E+00">
                  <c:v>5.3836500000000002E-3</c:v>
                </c:pt>
                <c:pt idx="24477" formatCode="0.00E+00">
                  <c:v>5.37974E-3</c:v>
                </c:pt>
                <c:pt idx="24478" formatCode="0.00E+00">
                  <c:v>5.4239500000000003E-3</c:v>
                </c:pt>
                <c:pt idx="24479" formatCode="0.00E+00">
                  <c:v>5.4036700000000002E-3</c:v>
                </c:pt>
                <c:pt idx="24480" formatCode="0.00E+00">
                  <c:v>5.4471500000000004E-3</c:v>
                </c:pt>
                <c:pt idx="24481" formatCode="0.00E+00">
                  <c:v>5.4442700000000002E-3</c:v>
                </c:pt>
                <c:pt idx="24482" formatCode="0.00E+00">
                  <c:v>5.4594700000000001E-3</c:v>
                </c:pt>
                <c:pt idx="24483" formatCode="0.00E+00">
                  <c:v>5.4871599999999996E-3</c:v>
                </c:pt>
                <c:pt idx="24484" formatCode="0.00E+00">
                  <c:v>5.47775E-3</c:v>
                </c:pt>
                <c:pt idx="24485" formatCode="0.00E+00">
                  <c:v>5.51631E-3</c:v>
                </c:pt>
                <c:pt idx="24486" formatCode="0.00E+00">
                  <c:v>5.5084899999999996E-3</c:v>
                </c:pt>
                <c:pt idx="24487" formatCode="0.00E+00">
                  <c:v>5.5303699999999997E-3</c:v>
                </c:pt>
                <c:pt idx="24488" formatCode="0.00E+00">
                  <c:v>5.5443799999999998E-3</c:v>
                </c:pt>
                <c:pt idx="24489" formatCode="0.00E+00">
                  <c:v>5.5453899999999999E-3</c:v>
                </c:pt>
                <c:pt idx="24490" formatCode="0.00E+00">
                  <c:v>5.5731299999999999E-3</c:v>
                </c:pt>
                <c:pt idx="24491" formatCode="0.00E+00">
                  <c:v>5.5717700000000002E-3</c:v>
                </c:pt>
                <c:pt idx="24492" formatCode="0.00E+00">
                  <c:v>5.5908199999999998E-3</c:v>
                </c:pt>
                <c:pt idx="24493" formatCode="0.00E+00">
                  <c:v>5.6053400000000003E-3</c:v>
                </c:pt>
                <c:pt idx="24494" formatCode="0.00E+00">
                  <c:v>5.6072400000000003E-3</c:v>
                </c:pt>
                <c:pt idx="24495" formatCode="0.00E+00">
                  <c:v>5.6319100000000004E-3</c:v>
                </c:pt>
                <c:pt idx="24496" formatCode="0.00E+00">
                  <c:v>5.63022E-3</c:v>
                </c:pt>
                <c:pt idx="24497" formatCode="0.00E+00">
                  <c:v>5.6452799999999999E-3</c:v>
                </c:pt>
                <c:pt idx="24498" formatCode="0.00E+00">
                  <c:v>5.6601300000000002E-3</c:v>
                </c:pt>
                <c:pt idx="24499" formatCode="0.00E+00">
                  <c:v>5.6566999999999997E-3</c:v>
                </c:pt>
                <c:pt idx="24500" formatCode="0.00E+00">
                  <c:v>5.6863E-3</c:v>
                </c:pt>
                <c:pt idx="24501" formatCode="0.00E+00">
                  <c:v>5.6773600000000002E-3</c:v>
                </c:pt>
                <c:pt idx="24502" formatCode="0.00E+00">
                  <c:v>5.7008600000000003E-3</c:v>
                </c:pt>
                <c:pt idx="24503" formatCode="0.00E+00">
                  <c:v>5.7088499999999997E-3</c:v>
                </c:pt>
                <c:pt idx="24504" formatCode="0.00E+00">
                  <c:v>5.70894E-3</c:v>
                </c:pt>
                <c:pt idx="24505" formatCode="0.00E+00">
                  <c:v>5.7369600000000001E-3</c:v>
                </c:pt>
                <c:pt idx="24506" formatCode="0.00E+00">
                  <c:v>5.7203599999999999E-3</c:v>
                </c:pt>
                <c:pt idx="24507" formatCode="0.00E+00">
                  <c:v>5.7520999999999996E-3</c:v>
                </c:pt>
                <c:pt idx="24508" formatCode="0.00E+00">
                  <c:v>5.7453000000000001E-3</c:v>
                </c:pt>
                <c:pt idx="24509" formatCode="0.00E+00">
                  <c:v>5.7562400000000001E-3</c:v>
                </c:pt>
                <c:pt idx="24510" formatCode="0.00E+00">
                  <c:v>5.7701999999999996E-3</c:v>
                </c:pt>
                <c:pt idx="24511" formatCode="0.00E+00">
                  <c:v>5.7608800000000003E-3</c:v>
                </c:pt>
                <c:pt idx="24512" formatCode="0.00E+00">
                  <c:v>5.7998299999999997E-3</c:v>
                </c:pt>
                <c:pt idx="24513" formatCode="0.00E+00">
                  <c:v>5.7886999999999999E-3</c:v>
                </c:pt>
                <c:pt idx="24514" formatCode="0.00E+00">
                  <c:v>5.7230700000000002E-3</c:v>
                </c:pt>
                <c:pt idx="24515" formatCode="0.00E+00">
                  <c:v>5.6794599999999999E-3</c:v>
                </c:pt>
                <c:pt idx="24516" formatCode="0.00E+00">
                  <c:v>5.6837499999999996E-3</c:v>
                </c:pt>
                <c:pt idx="24517" formatCode="0.00E+00">
                  <c:v>5.6414999999999998E-3</c:v>
                </c:pt>
                <c:pt idx="24518" formatCode="0.00E+00">
                  <c:v>5.6341100000000003E-3</c:v>
                </c:pt>
                <c:pt idx="24519" formatCode="0.00E+00">
                  <c:v>5.6110800000000001E-3</c:v>
                </c:pt>
                <c:pt idx="24520" formatCode="0.00E+00">
                  <c:v>5.58232E-3</c:v>
                </c:pt>
                <c:pt idx="24521" formatCode="0.00E+00">
                  <c:v>5.5774199999999996E-3</c:v>
                </c:pt>
                <c:pt idx="24522" formatCode="0.00E+00">
                  <c:v>5.5384700000000002E-3</c:v>
                </c:pt>
                <c:pt idx="24523" formatCode="0.00E+00">
                  <c:v>5.5344299999999999E-3</c:v>
                </c:pt>
                <c:pt idx="24524" formatCode="0.00E+00">
                  <c:v>5.50112E-3</c:v>
                </c:pt>
                <c:pt idx="24525" formatCode="0.00E+00">
                  <c:v>5.4822500000000001E-3</c:v>
                </c:pt>
                <c:pt idx="24526" formatCode="0.00E+00">
                  <c:v>5.4618699999999997E-3</c:v>
                </c:pt>
                <c:pt idx="24527" formatCode="0.00E+00">
                  <c:v>5.43232E-3</c:v>
                </c:pt>
                <c:pt idx="24528" formatCode="0.00E+00">
                  <c:v>5.4170700000000004E-3</c:v>
                </c:pt>
                <c:pt idx="24529" formatCode="0.00E+00">
                  <c:v>5.3890199999999996E-3</c:v>
                </c:pt>
                <c:pt idx="24530" formatCode="0.00E+00">
                  <c:v>5.3673499999999999E-3</c:v>
                </c:pt>
                <c:pt idx="24531" formatCode="0.00E+00">
                  <c:v>5.3474999999999998E-3</c:v>
                </c:pt>
                <c:pt idx="24532" formatCode="0.00E+00">
                  <c:v>5.3204300000000001E-3</c:v>
                </c:pt>
                <c:pt idx="24533" formatCode="0.00E+00">
                  <c:v>5.3003399999999997E-3</c:v>
                </c:pt>
                <c:pt idx="24534" formatCode="0.00E+00">
                  <c:v>5.2764600000000002E-3</c:v>
                </c:pt>
                <c:pt idx="24535" formatCode="0.00E+00">
                  <c:v>5.2449200000000001E-3</c:v>
                </c:pt>
                <c:pt idx="24536" formatCode="0.00E+00">
                  <c:v>5.2313999999999998E-3</c:v>
                </c:pt>
                <c:pt idx="24537" formatCode="0.00E+00">
                  <c:v>5.1922100000000001E-3</c:v>
                </c:pt>
                <c:pt idx="24538" formatCode="0.00E+00">
                  <c:v>5.1801099999999999E-3</c:v>
                </c:pt>
                <c:pt idx="24539" formatCode="0.00E+00">
                  <c:v>5.1477500000000004E-3</c:v>
                </c:pt>
                <c:pt idx="24540" formatCode="0.00E+00">
                  <c:v>5.1212999999999996E-3</c:v>
                </c:pt>
                <c:pt idx="24541" formatCode="0.00E+00">
                  <c:v>5.1079899999999998E-3</c:v>
                </c:pt>
                <c:pt idx="24542" formatCode="0.00E+00">
                  <c:v>5.0635300000000001E-3</c:v>
                </c:pt>
                <c:pt idx="24543" formatCode="0.00E+00">
                  <c:v>5.0608299999999997E-3</c:v>
                </c:pt>
                <c:pt idx="24544" formatCode="0.00E+00">
                  <c:v>5.012E-3</c:v>
                </c:pt>
                <c:pt idx="24545" formatCode="0.00E+00">
                  <c:v>4.9992400000000003E-3</c:v>
                </c:pt>
                <c:pt idx="24546" formatCode="0.00E+00">
                  <c:v>4.9683399999999999E-3</c:v>
                </c:pt>
                <c:pt idx="24547" formatCode="0.00E+00">
                  <c:v>4.9325899999999997E-3</c:v>
                </c:pt>
                <c:pt idx="24548" formatCode="0.00E+00">
                  <c:v>4.9240100000000004E-3</c:v>
                </c:pt>
                <c:pt idx="24549" formatCode="0.00E+00">
                  <c:v>4.8722599999999998E-3</c:v>
                </c:pt>
                <c:pt idx="24550" formatCode="0.00E+00">
                  <c:v>4.8694899999999998E-3</c:v>
                </c:pt>
                <c:pt idx="24551" formatCode="0.00E+00">
                  <c:v>4.8240699999999997E-3</c:v>
                </c:pt>
                <c:pt idx="24552" formatCode="0.00E+00">
                  <c:v>4.8050899999999997E-3</c:v>
                </c:pt>
                <c:pt idx="24553" formatCode="0.00E+00">
                  <c:v>4.7787400000000001E-3</c:v>
                </c:pt>
                <c:pt idx="24554" formatCode="0.00E+00">
                  <c:v>4.7373700000000003E-3</c:v>
                </c:pt>
                <c:pt idx="24555" formatCode="0.00E+00">
                  <c:v>4.7252300000000004E-3</c:v>
                </c:pt>
                <c:pt idx="24556" formatCode="0.00E+00">
                  <c:v>4.6775499999999999E-3</c:v>
                </c:pt>
                <c:pt idx="24557" formatCode="0.00E+00">
                  <c:v>4.6622499999999997E-3</c:v>
                </c:pt>
                <c:pt idx="24558" formatCode="0.00E+00">
                  <c:v>4.6249000000000004E-3</c:v>
                </c:pt>
                <c:pt idx="24559" formatCode="0.00E+00">
                  <c:v>4.5957999999999997E-3</c:v>
                </c:pt>
                <c:pt idx="24560" formatCode="0.00E+00">
                  <c:v>4.5720400000000003E-3</c:v>
                </c:pt>
                <c:pt idx="24561" formatCode="0.00E+00">
                  <c:v>4.5348699999999999E-3</c:v>
                </c:pt>
                <c:pt idx="24562" formatCode="0.00E+00">
                  <c:v>4.5107699999999999E-3</c:v>
                </c:pt>
                <c:pt idx="24563" formatCode="0.00E+00">
                  <c:v>4.4741E-3</c:v>
                </c:pt>
                <c:pt idx="24564" formatCode="0.00E+00">
                  <c:v>4.4398199999999997E-3</c:v>
                </c:pt>
                <c:pt idx="24565" formatCode="0.00E+00">
                  <c:v>4.4098499999999999E-3</c:v>
                </c:pt>
                <c:pt idx="24566" formatCode="0.00E+00">
                  <c:v>4.3721799999999998E-3</c:v>
                </c:pt>
                <c:pt idx="24567" formatCode="0.00E+00">
                  <c:v>4.3407000000000003E-3</c:v>
                </c:pt>
                <c:pt idx="24568" formatCode="0.00E+00">
                  <c:v>4.3095199999999998E-3</c:v>
                </c:pt>
                <c:pt idx="24569" formatCode="0.00E+00">
                  <c:v>4.2685800000000001E-3</c:v>
                </c:pt>
                <c:pt idx="24570" formatCode="0.00E+00">
                  <c:v>4.2466600000000002E-3</c:v>
                </c:pt>
                <c:pt idx="24571" formatCode="0.00E+00">
                  <c:v>4.2008000000000002E-3</c:v>
                </c:pt>
                <c:pt idx="24572" formatCode="0.00E+00">
                  <c:v>4.1753500000000004E-3</c:v>
                </c:pt>
                <c:pt idx="24573" formatCode="0.00E+00">
                  <c:v>4.1368500000000001E-3</c:v>
                </c:pt>
                <c:pt idx="24574" formatCode="0.00E+00">
                  <c:v>4.0958799999999997E-3</c:v>
                </c:pt>
                <c:pt idx="24575" formatCode="0.00E+00">
                  <c:v>4.0732299999999997E-3</c:v>
                </c:pt>
                <c:pt idx="24576" formatCode="0.00E+00">
                  <c:v>4.0191300000000001E-3</c:v>
                </c:pt>
                <c:pt idx="24577" formatCode="0.00E+00">
                  <c:v>4.00264E-3</c:v>
                </c:pt>
                <c:pt idx="24578" formatCode="0.00E+00">
                  <c:v>3.9511299999999997E-3</c:v>
                </c:pt>
                <c:pt idx="24579" formatCode="0.00E+00">
                  <c:v>3.92349E-3</c:v>
                </c:pt>
                <c:pt idx="24580" formatCode="0.00E+00">
                  <c:v>3.8896199999999999E-3</c:v>
                </c:pt>
                <c:pt idx="24581" formatCode="0.00E+00">
                  <c:v>3.8421100000000001E-3</c:v>
                </c:pt>
                <c:pt idx="24582" formatCode="0.00E+00">
                  <c:v>3.8226699999999998E-3</c:v>
                </c:pt>
                <c:pt idx="24583" formatCode="0.00E+00">
                  <c:v>3.7646899999999998E-3</c:v>
                </c:pt>
                <c:pt idx="24584" formatCode="0.00E+00">
                  <c:v>3.7445500000000001E-3</c:v>
                </c:pt>
                <c:pt idx="24585" formatCode="0.00E+00">
                  <c:v>3.69528E-3</c:v>
                </c:pt>
                <c:pt idx="24586" formatCode="0.00E+00">
                  <c:v>3.6602499999999999E-3</c:v>
                </c:pt>
                <c:pt idx="24587" formatCode="0.00E+00">
                  <c:v>3.6274200000000001E-3</c:v>
                </c:pt>
                <c:pt idx="24588" formatCode="0.00E+00">
                  <c:v>3.5780400000000002E-3</c:v>
                </c:pt>
                <c:pt idx="24589" formatCode="0.00E+00">
                  <c:v>3.5542099999999999E-3</c:v>
                </c:pt>
                <c:pt idx="24590" formatCode="0.00E+00">
                  <c:v>3.5032399999999999E-3</c:v>
                </c:pt>
                <c:pt idx="24591" formatCode="0.00E+00">
                  <c:v>3.47336E-3</c:v>
                </c:pt>
                <c:pt idx="24592" formatCode="0.00E+00">
                  <c:v>3.4300099999999998E-3</c:v>
                </c:pt>
                <c:pt idx="24593" formatCode="0.00E+00">
                  <c:v>3.3888799999999999E-3</c:v>
                </c:pt>
                <c:pt idx="24594" formatCode="0.00E+00">
                  <c:v>3.35331E-3</c:v>
                </c:pt>
                <c:pt idx="24595" formatCode="0.00E+00">
                  <c:v>3.3081299999999998E-3</c:v>
                </c:pt>
                <c:pt idx="24596" formatCode="0.00E+00">
                  <c:v>3.2717499999999999E-3</c:v>
                </c:pt>
                <c:pt idx="24597" formatCode="0.00E+00">
                  <c:v>3.23025E-3</c:v>
                </c:pt>
                <c:pt idx="24598" formatCode="0.00E+00">
                  <c:v>3.18892E-3</c:v>
                </c:pt>
                <c:pt idx="24599" formatCode="0.00E+00">
                  <c:v>3.1514500000000001E-3</c:v>
                </c:pt>
                <c:pt idx="24600" formatCode="0.00E+00">
                  <c:v>3.1090800000000002E-3</c:v>
                </c:pt>
                <c:pt idx="24601" formatCode="0.00E+00">
                  <c:v>3.0672300000000002E-3</c:v>
                </c:pt>
                <c:pt idx="24602" formatCode="0.00E+00">
                  <c:v>3.0292700000000001E-3</c:v>
                </c:pt>
                <c:pt idx="24603" formatCode="0.00E+00">
                  <c:v>2.9802299999999999E-3</c:v>
                </c:pt>
                <c:pt idx="24604" formatCode="0.00E+00">
                  <c:v>2.9471499999999999E-3</c:v>
                </c:pt>
                <c:pt idx="24605" formatCode="0.00E+00">
                  <c:v>2.8968700000000002E-3</c:v>
                </c:pt>
                <c:pt idx="24606" formatCode="0.00E+00">
                  <c:v>2.8594100000000002E-3</c:v>
                </c:pt>
                <c:pt idx="24607" formatCode="0.00E+00">
                  <c:v>2.81731E-3</c:v>
                </c:pt>
                <c:pt idx="24608" formatCode="0.00E+00">
                  <c:v>2.7694199999999999E-3</c:v>
                </c:pt>
                <c:pt idx="24609" formatCode="0.00E+00">
                  <c:v>2.7383099999999999E-3</c:v>
                </c:pt>
                <c:pt idx="24610" formatCode="0.00E+00">
                  <c:v>2.68096E-3</c:v>
                </c:pt>
                <c:pt idx="24611" formatCode="0.00E+00">
                  <c:v>2.6492E-3</c:v>
                </c:pt>
                <c:pt idx="24612" formatCode="0.00E+00">
                  <c:v>2.5933699999999998E-3</c:v>
                </c:pt>
                <c:pt idx="24613" formatCode="0.00E+00">
                  <c:v>2.5521099999999998E-3</c:v>
                </c:pt>
                <c:pt idx="24614" formatCode="0.00E+00">
                  <c:v>2.5092600000000001E-3</c:v>
                </c:pt>
                <c:pt idx="24615" formatCode="0.00E+00">
                  <c:v>2.4548399999999998E-3</c:v>
                </c:pt>
                <c:pt idx="24616" formatCode="0.00E+00">
                  <c:v>2.42166E-3</c:v>
                </c:pt>
                <c:pt idx="24617" formatCode="0.00E+00">
                  <c:v>2.3616700000000002E-3</c:v>
                </c:pt>
                <c:pt idx="24618" formatCode="0.00E+00">
                  <c:v>2.3281199999999999E-3</c:v>
                </c:pt>
                <c:pt idx="24619" formatCode="0.00E+00">
                  <c:v>2.2741300000000001E-3</c:v>
                </c:pt>
                <c:pt idx="24620" formatCode="0.00E+00">
                  <c:v>2.2298700000000001E-3</c:v>
                </c:pt>
                <c:pt idx="24621" formatCode="0.00E+00">
                  <c:v>2.1856000000000002E-3</c:v>
                </c:pt>
                <c:pt idx="24622" formatCode="0.00E+00">
                  <c:v>2.13123E-3</c:v>
                </c:pt>
                <c:pt idx="24623" formatCode="0.00E+00">
                  <c:v>2.09318E-3</c:v>
                </c:pt>
                <c:pt idx="24624" formatCode="0.00E+00">
                  <c:v>2.0368500000000002E-3</c:v>
                </c:pt>
                <c:pt idx="24625" formatCode="0.00E+00">
                  <c:v>1.99621E-3</c:v>
                </c:pt>
                <c:pt idx="24626" formatCode="0.00E+00">
                  <c:v>1.9442699999999999E-3</c:v>
                </c:pt>
                <c:pt idx="24627" formatCode="0.00E+00">
                  <c:v>1.8977099999999999E-3</c:v>
                </c:pt>
                <c:pt idx="24628" formatCode="0.00E+00">
                  <c:v>1.8511300000000001E-3</c:v>
                </c:pt>
                <c:pt idx="24629" formatCode="0.00E+00">
                  <c:v>1.8008200000000001E-3</c:v>
                </c:pt>
                <c:pt idx="24630" formatCode="0.00E+00">
                  <c:v>1.7543599999999999E-3</c:v>
                </c:pt>
                <c:pt idx="24631" formatCode="0.00E+00">
                  <c:v>1.7039799999999999E-3</c:v>
                </c:pt>
                <c:pt idx="24632" formatCode="0.00E+00">
                  <c:v>1.6557500000000001E-3</c:v>
                </c:pt>
                <c:pt idx="24633" formatCode="0.00E+00">
                  <c:v>1.6067099999999999E-3</c:v>
                </c:pt>
                <c:pt idx="24634" formatCode="0.00E+00">
                  <c:v>1.55828E-3</c:v>
                </c:pt>
                <c:pt idx="24635" formatCode="0.00E+00">
                  <c:v>1.5070299999999999E-3</c:v>
                </c:pt>
                <c:pt idx="24636" formatCode="0.00E+00">
                  <c:v>1.46116E-3</c:v>
                </c:pt>
                <c:pt idx="24637" formatCode="0.00E+00">
                  <c:v>1.40676E-3</c:v>
                </c:pt>
                <c:pt idx="24638" formatCode="0.00E+00">
                  <c:v>1.36297E-3</c:v>
                </c:pt>
                <c:pt idx="24639" formatCode="0.00E+00">
                  <c:v>1.3080800000000001E-3</c:v>
                </c:pt>
                <c:pt idx="24640" formatCode="0.00E+00">
                  <c:v>1.26059E-3</c:v>
                </c:pt>
                <c:pt idx="24641" formatCode="0.00E+00">
                  <c:v>1.2108799999999999E-3</c:v>
                </c:pt>
                <c:pt idx="24642" formatCode="0.00E+00">
                  <c:v>1.1561200000000001E-3</c:v>
                </c:pt>
                <c:pt idx="24643" formatCode="0.00E+00">
                  <c:v>1.11385E-3</c:v>
                </c:pt>
                <c:pt idx="24644" formatCode="0.00E+00">
                  <c:v>1.0530299999999999E-3</c:v>
                </c:pt>
                <c:pt idx="24645" formatCode="0.00E+00">
                  <c:v>1.01257E-3</c:v>
                </c:pt>
                <c:pt idx="24646" formatCode="0.00E+00">
                  <c:v>9.5336699999999999E-4</c:v>
                </c:pt>
                <c:pt idx="24647" formatCode="0.00E+00">
                  <c:v>9.0683599999999995E-4</c:v>
                </c:pt>
                <c:pt idx="24648" formatCode="0.00E+00">
                  <c:v>8.5645299999999997E-4</c:v>
                </c:pt>
                <c:pt idx="24649" formatCode="0.00E+00">
                  <c:v>7.99185E-4</c:v>
                </c:pt>
                <c:pt idx="24650" formatCode="0.00E+00">
                  <c:v>7.5742400000000003E-4</c:v>
                </c:pt>
                <c:pt idx="24651" formatCode="0.00E+00">
                  <c:v>6.9406299999999997E-4</c:v>
                </c:pt>
                <c:pt idx="24652" formatCode="0.00E+00">
                  <c:v>6.5401999999999995E-4</c:v>
                </c:pt>
                <c:pt idx="24653" formatCode="0.00E+00">
                  <c:v>5.9371200000000004E-4</c:v>
                </c:pt>
                <c:pt idx="24654" formatCode="0.00E+00">
                  <c:v>5.4608200000000003E-4</c:v>
                </c:pt>
                <c:pt idx="24655" formatCode="0.00E+00">
                  <c:v>4.9466500000000004E-4</c:v>
                </c:pt>
                <c:pt idx="24656" formatCode="0.00E+00">
                  <c:v>4.3723299999999998E-4</c:v>
                </c:pt>
                <c:pt idx="24657" formatCode="0.00E+00">
                  <c:v>3.9324E-4</c:v>
                </c:pt>
                <c:pt idx="24658" formatCode="0.00E+00">
                  <c:v>3.3136100000000001E-4</c:v>
                </c:pt>
                <c:pt idx="24659" formatCode="0.00E+00">
                  <c:v>2.8730999999999999E-4</c:v>
                </c:pt>
                <c:pt idx="24660" formatCode="0.00E+00">
                  <c:v>2.2860799999999999E-4</c:v>
                </c:pt>
                <c:pt idx="24661" formatCode="0.00E+00">
                  <c:v>1.7894300000000001E-4</c:v>
                </c:pt>
                <c:pt idx="24662" formatCode="0.00E+00">
                  <c:v>1.2660699999999999E-4</c:v>
                </c:pt>
                <c:pt idx="24663" formatCode="0.00E+00">
                  <c:v>7.1334799999999993E-5</c:v>
                </c:pt>
                <c:pt idx="24664" formatCode="0.00E+00">
                  <c:v>2.2019500000000002E-5</c:v>
                </c:pt>
                <c:pt idx="24665" formatCode="0.00E+00">
                  <c:v>-3.47108E-5</c:v>
                </c:pt>
                <c:pt idx="24666" formatCode="0.00E+00">
                  <c:v>-8.5299399999999999E-5</c:v>
                </c:pt>
                <c:pt idx="24667" formatCode="0.00E+00">
                  <c:v>-1.4051299999999999E-4</c:v>
                </c:pt>
                <c:pt idx="24668" formatCode="0.00E+00">
                  <c:v>-1.9295799999999999E-4</c:v>
                </c:pt>
                <c:pt idx="24669" formatCode="0.00E+00">
                  <c:v>-2.4768799999999998E-4</c:v>
                </c:pt>
                <c:pt idx="24670" formatCode="0.00E+00">
                  <c:v>-2.9934500000000001E-4</c:v>
                </c:pt>
                <c:pt idx="24671" formatCode="0.00E+00">
                  <c:v>-3.5581700000000003E-4</c:v>
                </c:pt>
                <c:pt idx="24672" formatCode="0.00E+00">
                  <c:v>-4.0563900000000001E-4</c:v>
                </c:pt>
                <c:pt idx="24673" formatCode="0.00E+00">
                  <c:v>-4.6293400000000002E-4</c:v>
                </c:pt>
                <c:pt idx="24674" formatCode="0.00E+00">
                  <c:v>-5.1444700000000002E-4</c:v>
                </c:pt>
                <c:pt idx="24675" formatCode="0.00E+00">
                  <c:v>-5.6836699999999996E-4</c:v>
                </c:pt>
                <c:pt idx="24676" formatCode="0.00E+00">
                  <c:v>-6.2630300000000004E-4</c:v>
                </c:pt>
                <c:pt idx="24677" formatCode="0.00E+00">
                  <c:v>-6.7397699999999997E-4</c:v>
                </c:pt>
                <c:pt idx="24678" formatCode="0.00E+00">
                  <c:v>-7.3751999999999997E-4</c:v>
                </c:pt>
                <c:pt idx="24679" formatCode="0.00E+00">
                  <c:v>-7.8231199999999996E-4</c:v>
                </c:pt>
                <c:pt idx="24680" formatCode="0.00E+00">
                  <c:v>-8.4456500000000003E-4</c:v>
                </c:pt>
                <c:pt idx="24681" formatCode="0.00E+00">
                  <c:v>-8.9466600000000002E-4</c:v>
                </c:pt>
                <c:pt idx="24682" formatCode="0.00E+00">
                  <c:v>-9.4820400000000002E-4</c:v>
                </c:pt>
                <c:pt idx="24683" formatCode="0.00E+00">
                  <c:v>-1.0086299999999999E-3</c:v>
                </c:pt>
                <c:pt idx="24684" formatCode="0.00E+00">
                  <c:v>-1.0532300000000001E-3</c:v>
                </c:pt>
                <c:pt idx="24685" formatCode="0.00E+00">
                  <c:v>-1.12031E-3</c:v>
                </c:pt>
                <c:pt idx="24686" formatCode="0.00E+00">
                  <c:v>-1.16406E-3</c:v>
                </c:pt>
                <c:pt idx="24687" formatCode="0.00E+00">
                  <c:v>-1.22759E-3</c:v>
                </c:pt>
                <c:pt idx="24688" formatCode="0.00E+00">
                  <c:v>-1.2793100000000001E-3</c:v>
                </c:pt>
                <c:pt idx="24689" formatCode="0.00E+00">
                  <c:v>-1.3323600000000001E-3</c:v>
                </c:pt>
                <c:pt idx="24690" formatCode="0.00E+00">
                  <c:v>-1.3940300000000001E-3</c:v>
                </c:pt>
                <c:pt idx="24691" formatCode="0.00E+00">
                  <c:v>-1.4393100000000001E-3</c:v>
                </c:pt>
                <c:pt idx="24692" formatCode="0.00E+00">
                  <c:v>-1.5044399999999999E-3</c:v>
                </c:pt>
                <c:pt idx="24693" formatCode="0.00E+00">
                  <c:v>-1.5510000000000001E-3</c:v>
                </c:pt>
                <c:pt idx="24694" formatCode="0.00E+00">
                  <c:v>-1.61158E-3</c:v>
                </c:pt>
                <c:pt idx="24695" formatCode="0.00E+00">
                  <c:v>-1.6659400000000001E-3</c:v>
                </c:pt>
                <c:pt idx="24696" formatCode="0.00E+00">
                  <c:v>-1.71962E-3</c:v>
                </c:pt>
                <c:pt idx="24697" formatCode="0.00E+00">
                  <c:v>-1.77972E-3</c:v>
                </c:pt>
                <c:pt idx="24698" formatCode="0.00E+00">
                  <c:v>-1.8305000000000001E-3</c:v>
                </c:pt>
                <c:pt idx="24699" formatCode="0.00E+00">
                  <c:v>-1.89014E-3</c:v>
                </c:pt>
                <c:pt idx="24700" formatCode="0.00E+00">
                  <c:v>-1.94304E-3</c:v>
                </c:pt>
                <c:pt idx="24701" formatCode="0.00E+00">
                  <c:v>-1.99927E-3</c:v>
                </c:pt>
                <c:pt idx="24702" formatCode="0.00E+00">
                  <c:v>-2.0547199999999999E-3</c:v>
                </c:pt>
                <c:pt idx="24703" formatCode="0.00E+00">
                  <c:v>-2.1102299999999998E-3</c:v>
                </c:pt>
                <c:pt idx="24704" formatCode="0.00E+00">
                  <c:v>-2.1652099999999999E-3</c:v>
                </c:pt>
                <c:pt idx="24705" formatCode="0.00E+00">
                  <c:v>-2.2236199999999999E-3</c:v>
                </c:pt>
                <c:pt idx="24706" formatCode="0.00E+00">
                  <c:v>-2.27655E-3</c:v>
                </c:pt>
                <c:pt idx="24707" formatCode="0.00E+00">
                  <c:v>-2.33607E-3</c:v>
                </c:pt>
                <c:pt idx="24708" formatCode="0.00E+00">
                  <c:v>-2.39003E-3</c:v>
                </c:pt>
                <c:pt idx="24709" formatCode="0.00E+00">
                  <c:v>-2.4453000000000001E-3</c:v>
                </c:pt>
                <c:pt idx="24710" formatCode="0.00E+00">
                  <c:v>-2.5045800000000002E-3</c:v>
                </c:pt>
                <c:pt idx="24711" formatCode="0.00E+00">
                  <c:v>-2.5534400000000001E-3</c:v>
                </c:pt>
                <c:pt idx="24712" formatCode="0.00E+00">
                  <c:v>-2.6175299999999999E-3</c:v>
                </c:pt>
                <c:pt idx="24713" formatCode="0.00E+00">
                  <c:v>-2.6649600000000001E-3</c:v>
                </c:pt>
                <c:pt idx="24714" formatCode="0.00E+00">
                  <c:v>-2.7273499999999999E-3</c:v>
                </c:pt>
                <c:pt idx="24715" formatCode="0.00E+00">
                  <c:v>-2.78144E-3</c:v>
                </c:pt>
                <c:pt idx="24716" formatCode="0.00E+00">
                  <c:v>-2.8355400000000001E-3</c:v>
                </c:pt>
                <c:pt idx="24717" formatCode="0.00E+00">
                  <c:v>-2.8989599999999999E-3</c:v>
                </c:pt>
                <c:pt idx="24718" formatCode="0.00E+00">
                  <c:v>-2.9452100000000002E-3</c:v>
                </c:pt>
                <c:pt idx="24719" formatCode="0.00E+00">
                  <c:v>-3.01177E-3</c:v>
                </c:pt>
                <c:pt idx="24720" formatCode="0.00E+00">
                  <c:v>-3.0583199999999998E-3</c:v>
                </c:pt>
                <c:pt idx="24721" formatCode="0.00E+00">
                  <c:v>-3.1194899999999999E-3</c:v>
                </c:pt>
                <c:pt idx="24722" formatCode="0.00E+00">
                  <c:v>-3.1745499999999999E-3</c:v>
                </c:pt>
                <c:pt idx="24723" formatCode="0.00E+00">
                  <c:v>-3.2266999999999999E-3</c:v>
                </c:pt>
                <c:pt idx="24724" formatCode="0.00E+00">
                  <c:v>-3.2902000000000001E-3</c:v>
                </c:pt>
                <c:pt idx="24725" formatCode="0.00E+00">
                  <c:v>-3.3379400000000002E-3</c:v>
                </c:pt>
                <c:pt idx="24726" formatCode="0.00E+00">
                  <c:v>-3.4027699999999998E-3</c:v>
                </c:pt>
                <c:pt idx="24727" formatCode="0.00E+00">
                  <c:v>-3.4535299999999998E-3</c:v>
                </c:pt>
                <c:pt idx="24728" formatCode="0.00E+00">
                  <c:v>-3.5122600000000001E-3</c:v>
                </c:pt>
                <c:pt idx="24729" formatCode="0.00E+00">
                  <c:v>-3.5687000000000002E-3</c:v>
                </c:pt>
                <c:pt idx="24730" formatCode="0.00E+00">
                  <c:v>-3.62145E-3</c:v>
                </c:pt>
                <c:pt idx="24731" formatCode="0.00E+00">
                  <c:v>-3.68119E-3</c:v>
                </c:pt>
                <c:pt idx="24732" formatCode="0.00E+00">
                  <c:v>-3.7333599999999998E-3</c:v>
                </c:pt>
                <c:pt idx="24733" formatCode="0.00E+00">
                  <c:v>-3.7917300000000001E-3</c:v>
                </c:pt>
                <c:pt idx="24734" formatCode="0.00E+00">
                  <c:v>-3.8469200000000002E-3</c:v>
                </c:pt>
                <c:pt idx="24735" formatCode="0.00E+00">
                  <c:v>-3.9033100000000001E-3</c:v>
                </c:pt>
                <c:pt idx="24736" formatCode="0.00E+00">
                  <c:v>-3.9603700000000004E-3</c:v>
                </c:pt>
                <c:pt idx="24737" formatCode="0.00E+00">
                  <c:v>-4.0171E-3</c:v>
                </c:pt>
                <c:pt idx="24738" formatCode="0.00E+00">
                  <c:v>-4.0716199999999998E-3</c:v>
                </c:pt>
                <c:pt idx="24739" formatCode="0.00E+00">
                  <c:v>-4.1300099999999999E-3</c:v>
                </c:pt>
                <c:pt idx="24740" formatCode="0.00E+00">
                  <c:v>-4.1823600000000004E-3</c:v>
                </c:pt>
                <c:pt idx="24741" formatCode="0.00E+00">
                  <c:v>-4.2407199999999999E-3</c:v>
                </c:pt>
                <c:pt idx="24742" formatCode="0.00E+00">
                  <c:v>-4.2952299999999997E-3</c:v>
                </c:pt>
                <c:pt idx="24743" formatCode="0.00E+00">
                  <c:v>-4.3495799999999996E-3</c:v>
                </c:pt>
                <c:pt idx="24744" formatCode="0.00E+00">
                  <c:v>-4.4097199999999998E-3</c:v>
                </c:pt>
                <c:pt idx="24745" formatCode="0.00E+00">
                  <c:v>-4.4598399999999996E-3</c:v>
                </c:pt>
                <c:pt idx="24746" formatCode="0.00E+00">
                  <c:v>-4.52346E-3</c:v>
                </c:pt>
                <c:pt idx="24747" formatCode="0.00E+00">
                  <c:v>-4.5732100000000003E-3</c:v>
                </c:pt>
                <c:pt idx="24748" formatCode="0.00E+00">
                  <c:v>-4.633E-3</c:v>
                </c:pt>
                <c:pt idx="24749" formatCode="0.00E+00">
                  <c:v>-4.6878900000000001E-3</c:v>
                </c:pt>
                <c:pt idx="24750" formatCode="0.00E+00">
                  <c:v>-4.7400300000000001E-3</c:v>
                </c:pt>
                <c:pt idx="24751" formatCode="0.00E+00">
                  <c:v>-4.8015599999999999E-3</c:v>
                </c:pt>
                <c:pt idx="24752" formatCode="0.00E+00">
                  <c:v>-4.8487599999999997E-3</c:v>
                </c:pt>
                <c:pt idx="24753" formatCode="0.00E+00">
                  <c:v>-4.9121900000000003E-3</c:v>
                </c:pt>
                <c:pt idx="24754" formatCode="0.00E+00">
                  <c:v>-4.9617400000000001E-3</c:v>
                </c:pt>
                <c:pt idx="24755" formatCode="0.00E+00">
                  <c:v>-5.0211199999999996E-3</c:v>
                </c:pt>
                <c:pt idx="24756" formatCode="0.00E+00">
                  <c:v>-5.0774399999999999E-3</c:v>
                </c:pt>
                <c:pt idx="24757" formatCode="0.00E+00">
                  <c:v>-5.1297699999999996E-3</c:v>
                </c:pt>
                <c:pt idx="24758" formatCode="0.00E+00">
                  <c:v>-5.1905800000000002E-3</c:v>
                </c:pt>
                <c:pt idx="24759" formatCode="0.00E+00">
                  <c:v>-5.2394299999999998E-3</c:v>
                </c:pt>
                <c:pt idx="24760" formatCode="0.00E+00">
                  <c:v>-5.2997599999999997E-3</c:v>
                </c:pt>
                <c:pt idx="24761" formatCode="0.00E+00">
                  <c:v>-5.3505899999999997E-3</c:v>
                </c:pt>
                <c:pt idx="24762" formatCode="0.00E+00">
                  <c:v>-5.4070899999999998E-3</c:v>
                </c:pt>
                <c:pt idx="24763" formatCode="0.00E+00">
                  <c:v>-5.4622500000000001E-3</c:v>
                </c:pt>
                <c:pt idx="24764" formatCode="0.00E+00">
                  <c:v>-5.5161899999999998E-3</c:v>
                </c:pt>
                <c:pt idx="24765" formatCode="0.00E+00">
                  <c:v>-5.5739700000000001E-3</c:v>
                </c:pt>
                <c:pt idx="24766" formatCode="0.00E+00">
                  <c:v>-5.6275800000000001E-3</c:v>
                </c:pt>
                <c:pt idx="24767" formatCode="0.00E+00">
                  <c:v>-5.6842200000000002E-3</c:v>
                </c:pt>
                <c:pt idx="24768" formatCode="0.00E+00">
                  <c:v>-5.7380799999999996E-3</c:v>
                </c:pt>
                <c:pt idx="24769" formatCode="0.00E+00">
                  <c:v>-5.7931399999999996E-3</c:v>
                </c:pt>
                <c:pt idx="24770" formatCode="0.00E+00">
                  <c:v>-5.8462899999999996E-3</c:v>
                </c:pt>
                <c:pt idx="24771" formatCode="0.00E+00">
                  <c:v>-5.9017999999999996E-3</c:v>
                </c:pt>
                <c:pt idx="24772" formatCode="0.00E+00">
                  <c:v>-5.9537599999999998E-3</c:v>
                </c:pt>
                <c:pt idx="24773" formatCode="0.00E+00">
                  <c:v>-6.0107099999999998E-3</c:v>
                </c:pt>
                <c:pt idx="24774" formatCode="0.00E+00">
                  <c:v>-6.0631900000000004E-3</c:v>
                </c:pt>
                <c:pt idx="24775" formatCode="0.00E+00">
                  <c:v>-6.1195900000000003E-3</c:v>
                </c:pt>
                <c:pt idx="24776" formatCode="0.00E+00">
                  <c:v>-6.1748699999999998E-3</c:v>
                </c:pt>
                <c:pt idx="24777" formatCode="0.00E+00">
                  <c:v>-6.2274000000000001E-3</c:v>
                </c:pt>
                <c:pt idx="24778" formatCode="0.00E+00">
                  <c:v>-6.2854900000000003E-3</c:v>
                </c:pt>
                <c:pt idx="24779" formatCode="0.00E+00">
                  <c:v>-6.3335400000000004E-3</c:v>
                </c:pt>
                <c:pt idx="24780" formatCode="0.00E+00">
                  <c:v>-6.3920899999999996E-3</c:v>
                </c:pt>
                <c:pt idx="24781" formatCode="0.00E+00">
                  <c:v>-6.4406799999999998E-3</c:v>
                </c:pt>
                <c:pt idx="24782" formatCode="0.00E+00">
                  <c:v>-6.4966399999999997E-3</c:v>
                </c:pt>
                <c:pt idx="24783" formatCode="0.00E+00">
                  <c:v>-6.5502599999999996E-3</c:v>
                </c:pt>
                <c:pt idx="24784" formatCode="0.00E+00">
                  <c:v>-6.6013399999999998E-3</c:v>
                </c:pt>
                <c:pt idx="24785" formatCode="0.00E+00">
                  <c:v>-6.6603299999999999E-3</c:v>
                </c:pt>
                <c:pt idx="24786" formatCode="0.00E+00">
                  <c:v>-6.7082000000000001E-3</c:v>
                </c:pt>
                <c:pt idx="24787" formatCode="0.00E+00">
                  <c:v>-6.7681900000000003E-3</c:v>
                </c:pt>
                <c:pt idx="24788" formatCode="0.00E+00">
                  <c:v>-6.8161899999999997E-3</c:v>
                </c:pt>
                <c:pt idx="24789" formatCode="0.00E+00">
                  <c:v>-6.8716000000000003E-3</c:v>
                </c:pt>
                <c:pt idx="24790" formatCode="0.00E+00">
                  <c:v>-6.9235399999999997E-3</c:v>
                </c:pt>
                <c:pt idx="24791" formatCode="0.00E+00">
                  <c:v>-6.9738400000000002E-3</c:v>
                </c:pt>
                <c:pt idx="24792" formatCode="0.00E+00">
                  <c:v>-7.03026E-3</c:v>
                </c:pt>
                <c:pt idx="24793" formatCode="0.00E+00">
                  <c:v>-7.0779299999999996E-3</c:v>
                </c:pt>
                <c:pt idx="24794" formatCode="0.00E+00">
                  <c:v>-7.1357E-3</c:v>
                </c:pt>
                <c:pt idx="24795" formatCode="0.00E+00">
                  <c:v>-7.1847899999999999E-3</c:v>
                </c:pt>
                <c:pt idx="24796" formatCode="0.00E+00">
                  <c:v>-7.2407000000000001E-3</c:v>
                </c:pt>
                <c:pt idx="24797" formatCode="0.00E+00">
                  <c:v>-7.2924299999999999E-3</c:v>
                </c:pt>
                <c:pt idx="24798" formatCode="0.00E+00">
                  <c:v>-7.3440199999999997E-3</c:v>
                </c:pt>
                <c:pt idx="24799" formatCode="0.00E+00">
                  <c:v>-7.3970599999999996E-3</c:v>
                </c:pt>
                <c:pt idx="24800" formatCode="0.00E+00">
                  <c:v>-7.4463400000000001E-3</c:v>
                </c:pt>
                <c:pt idx="24801" formatCode="0.00E+00">
                  <c:v>-7.5000199999999996E-3</c:v>
                </c:pt>
                <c:pt idx="24802" formatCode="0.00E+00">
                  <c:v>-7.5492500000000004E-3</c:v>
                </c:pt>
                <c:pt idx="24803" formatCode="0.00E+00">
                  <c:v>-7.60277E-3</c:v>
                </c:pt>
                <c:pt idx="24804" formatCode="0.00E+00">
                  <c:v>-7.6528999999999998E-3</c:v>
                </c:pt>
                <c:pt idx="24805" formatCode="0.00E+00">
                  <c:v>-7.7067300000000002E-3</c:v>
                </c:pt>
                <c:pt idx="24806" formatCode="0.00E+00">
                  <c:v>-7.7574599999999999E-3</c:v>
                </c:pt>
                <c:pt idx="24807" formatCode="0.00E+00">
                  <c:v>-7.8102700000000002E-3</c:v>
                </c:pt>
                <c:pt idx="24808" formatCode="0.00E+00">
                  <c:v>-7.8603900000000001E-3</c:v>
                </c:pt>
                <c:pt idx="24809" formatCode="0.00E+00">
                  <c:v>-7.91093E-3</c:v>
                </c:pt>
                <c:pt idx="24810" formatCode="0.00E+00">
                  <c:v>-7.9622400000000006E-3</c:v>
                </c:pt>
                <c:pt idx="24811" formatCode="0.00E+00">
                  <c:v>-8.0102599999999999E-3</c:v>
                </c:pt>
                <c:pt idx="24812" formatCode="0.00E+00">
                  <c:v>-8.0637999999999994E-3</c:v>
                </c:pt>
                <c:pt idx="24813" formatCode="0.00E+00">
                  <c:v>-8.1102099999999996E-3</c:v>
                </c:pt>
                <c:pt idx="24814" formatCode="0.00E+00">
                  <c:v>-8.1651799999999993E-3</c:v>
                </c:pt>
                <c:pt idx="24815" formatCode="0.00E+00">
                  <c:v>-8.2129999999999998E-3</c:v>
                </c:pt>
                <c:pt idx="24816" formatCode="0.00E+00">
                  <c:v>-8.2659099999999996E-3</c:v>
                </c:pt>
                <c:pt idx="24817" formatCode="0.00E+00">
                  <c:v>-8.3163600000000001E-3</c:v>
                </c:pt>
                <c:pt idx="24818" formatCode="0.00E+00">
                  <c:v>-8.3637799999999995E-3</c:v>
                </c:pt>
                <c:pt idx="24819" formatCode="0.00E+00">
                  <c:v>-8.4173200000000007E-3</c:v>
                </c:pt>
                <c:pt idx="24820" formatCode="0.00E+00">
                  <c:v>-8.4609000000000004E-3</c:v>
                </c:pt>
                <c:pt idx="24821" formatCode="0.00E+00">
                  <c:v>-8.5153999999999994E-3</c:v>
                </c:pt>
                <c:pt idx="24822" formatCode="0.00E+00">
                  <c:v>-8.5596000000000005E-3</c:v>
                </c:pt>
                <c:pt idx="24823" formatCode="0.00E+00">
                  <c:v>-8.6117099999999999E-3</c:v>
                </c:pt>
                <c:pt idx="24824" formatCode="0.00E+00">
                  <c:v>-8.6610899999999998E-3</c:v>
                </c:pt>
                <c:pt idx="24825" formatCode="0.00E+00">
                  <c:v>-8.7091600000000005E-3</c:v>
                </c:pt>
                <c:pt idx="24826" formatCode="0.00E+00">
                  <c:v>-8.7628099999999993E-3</c:v>
                </c:pt>
                <c:pt idx="24827" formatCode="0.00E+00">
                  <c:v>-8.8065999999999995E-3</c:v>
                </c:pt>
                <c:pt idx="24828" formatCode="0.00E+00">
                  <c:v>-8.8601099999999992E-3</c:v>
                </c:pt>
                <c:pt idx="24829" formatCode="0.00E+00">
                  <c:v>-8.9035499999999997E-3</c:v>
                </c:pt>
                <c:pt idx="24830" formatCode="0.00E+00">
                  <c:v>-8.9536600000000004E-3</c:v>
                </c:pt>
                <c:pt idx="24831" formatCode="0.00E+00">
                  <c:v>-9.0002799999999994E-3</c:v>
                </c:pt>
                <c:pt idx="24832" formatCode="0.00E+00">
                  <c:v>-9.0466699999999997E-3</c:v>
                </c:pt>
                <c:pt idx="24833" formatCode="0.00E+00">
                  <c:v>-9.0969499999999995E-3</c:v>
                </c:pt>
                <c:pt idx="24834" formatCode="0.00E+00">
                  <c:v>-9.1421899999999997E-3</c:v>
                </c:pt>
                <c:pt idx="24835" formatCode="0.00E+00">
                  <c:v>-9.1936899999999992E-3</c:v>
                </c:pt>
                <c:pt idx="24836" formatCode="0.00E+00">
                  <c:v>-9.2394699999999996E-3</c:v>
                </c:pt>
                <c:pt idx="24837" formatCode="0.00E+00">
                  <c:v>-9.2890100000000003E-3</c:v>
                </c:pt>
                <c:pt idx="24838" formatCode="0.00E+00">
                  <c:v>-9.3349799999999997E-3</c:v>
                </c:pt>
                <c:pt idx="24839" formatCode="0.00E+00">
                  <c:v>-9.3816500000000001E-3</c:v>
                </c:pt>
                <c:pt idx="24840" formatCode="0.00E+00">
                  <c:v>-9.4272399999999999E-3</c:v>
                </c:pt>
                <c:pt idx="24841" formatCode="0.00E+00">
                  <c:v>-9.4733600000000001E-3</c:v>
                </c:pt>
                <c:pt idx="24842" formatCode="0.00E+00">
                  <c:v>-9.5194600000000004E-3</c:v>
                </c:pt>
                <c:pt idx="24843" formatCode="0.00E+00">
                  <c:v>-9.5657499999999996E-3</c:v>
                </c:pt>
                <c:pt idx="24844" formatCode="0.00E+00">
                  <c:v>-9.6132500000000003E-3</c:v>
                </c:pt>
                <c:pt idx="24845" formatCode="0.00E+00">
                  <c:v>-9.65857E-3</c:v>
                </c:pt>
                <c:pt idx="24846" formatCode="0.00E+00">
                  <c:v>-9.7078500000000005E-3</c:v>
                </c:pt>
                <c:pt idx="24847" formatCode="0.00E+00">
                  <c:v>-9.7510500000000007E-3</c:v>
                </c:pt>
                <c:pt idx="24848" formatCode="0.00E+00">
                  <c:v>-9.7997699999999993E-3</c:v>
                </c:pt>
                <c:pt idx="24849" formatCode="0.00E+00">
                  <c:v>-9.8417000000000001E-3</c:v>
                </c:pt>
                <c:pt idx="24850" formatCode="0.00E+00">
                  <c:v>-9.8877400000000008E-3</c:v>
                </c:pt>
                <c:pt idx="24851" formatCode="0.00E+00">
                  <c:v>-9.9325799999999999E-3</c:v>
                </c:pt>
                <c:pt idx="24852" formatCode="0.00E+00">
                  <c:v>-9.9750099999999994E-3</c:v>
                </c:pt>
                <c:pt idx="24853">
                  <c:v>-1.0023799999999999E-2</c:v>
                </c:pt>
                <c:pt idx="24854">
                  <c:v>-1.0063900000000001E-2</c:v>
                </c:pt>
                <c:pt idx="24855">
                  <c:v>-1.01143E-2</c:v>
                </c:pt>
                <c:pt idx="24856">
                  <c:v>-1.01558E-2</c:v>
                </c:pt>
                <c:pt idx="24857">
                  <c:v>-1.02025E-2</c:v>
                </c:pt>
                <c:pt idx="24858">
                  <c:v>-1.02466E-2</c:v>
                </c:pt>
                <c:pt idx="24859">
                  <c:v>-1.0287299999999999E-2</c:v>
                </c:pt>
                <c:pt idx="24860">
                  <c:v>-1.03345E-2</c:v>
                </c:pt>
                <c:pt idx="24861">
                  <c:v>-1.0372599999999999E-2</c:v>
                </c:pt>
                <c:pt idx="24862">
                  <c:v>-1.0420199999999999E-2</c:v>
                </c:pt>
                <c:pt idx="24863">
                  <c:v>-1.04601E-2</c:v>
                </c:pt>
                <c:pt idx="24864">
                  <c:v>-1.05051E-2</c:v>
                </c:pt>
                <c:pt idx="24865">
                  <c:v>-1.05495E-2</c:v>
                </c:pt>
                <c:pt idx="24866">
                  <c:v>-1.05915E-2</c:v>
                </c:pt>
                <c:pt idx="24867">
                  <c:v>-1.0637199999999999E-2</c:v>
                </c:pt>
                <c:pt idx="24868">
                  <c:v>-1.06765E-2</c:v>
                </c:pt>
                <c:pt idx="24869">
                  <c:v>-1.07204E-2</c:v>
                </c:pt>
                <c:pt idx="24870">
                  <c:v>-1.0760199999999999E-2</c:v>
                </c:pt>
                <c:pt idx="24871">
                  <c:v>-1.08022E-2</c:v>
                </c:pt>
                <c:pt idx="24872">
                  <c:v>-1.0843200000000001E-2</c:v>
                </c:pt>
                <c:pt idx="24873">
                  <c:v>-1.0884700000000001E-2</c:v>
                </c:pt>
                <c:pt idx="24874">
                  <c:v>-1.09266E-2</c:v>
                </c:pt>
                <c:pt idx="24875">
                  <c:v>-1.09695E-2</c:v>
                </c:pt>
                <c:pt idx="24876">
                  <c:v>-1.10113E-2</c:v>
                </c:pt>
                <c:pt idx="24877">
                  <c:v>-1.10527E-2</c:v>
                </c:pt>
                <c:pt idx="24878">
                  <c:v>-1.10934E-2</c:v>
                </c:pt>
                <c:pt idx="24879">
                  <c:v>-1.1132E-2</c:v>
                </c:pt>
                <c:pt idx="24880">
                  <c:v>-1.1173799999999999E-2</c:v>
                </c:pt>
                <c:pt idx="24881">
                  <c:v>-1.12102E-2</c:v>
                </c:pt>
                <c:pt idx="24882">
                  <c:v>-1.12526E-2</c:v>
                </c:pt>
                <c:pt idx="24883">
                  <c:v>-1.129E-2</c:v>
                </c:pt>
                <c:pt idx="24884">
                  <c:v>-1.13318E-2</c:v>
                </c:pt>
                <c:pt idx="24885">
                  <c:v>-1.13735E-2</c:v>
                </c:pt>
                <c:pt idx="24886">
                  <c:v>-1.14115E-2</c:v>
                </c:pt>
                <c:pt idx="24887">
                  <c:v>-1.1454499999999999E-2</c:v>
                </c:pt>
                <c:pt idx="24888">
                  <c:v>-1.1488699999999999E-2</c:v>
                </c:pt>
                <c:pt idx="24889">
                  <c:v>-1.15307E-2</c:v>
                </c:pt>
                <c:pt idx="24890">
                  <c:v>-1.1565300000000001E-2</c:v>
                </c:pt>
                <c:pt idx="24891">
                  <c:v>-1.16039E-2</c:v>
                </c:pt>
                <c:pt idx="24892">
                  <c:v>-1.16423E-2</c:v>
                </c:pt>
                <c:pt idx="24893">
                  <c:v>-1.16779E-2</c:v>
                </c:pt>
                <c:pt idx="24894">
                  <c:v>-1.17205E-2</c:v>
                </c:pt>
                <c:pt idx="24895">
                  <c:v>-1.17558E-2</c:v>
                </c:pt>
                <c:pt idx="24896">
                  <c:v>-1.17977E-2</c:v>
                </c:pt>
                <c:pt idx="24897">
                  <c:v>-1.18332E-2</c:v>
                </c:pt>
                <c:pt idx="24898">
                  <c:v>-1.18707E-2</c:v>
                </c:pt>
                <c:pt idx="24899">
                  <c:v>-1.19069E-2</c:v>
                </c:pt>
                <c:pt idx="24900">
                  <c:v>-1.19408E-2</c:v>
                </c:pt>
                <c:pt idx="24901">
                  <c:v>-1.19779E-2</c:v>
                </c:pt>
                <c:pt idx="24902">
                  <c:v>-1.2011900000000001E-2</c:v>
                </c:pt>
                <c:pt idx="24903">
                  <c:v>-1.2049799999999999E-2</c:v>
                </c:pt>
                <c:pt idx="24904">
                  <c:v>-1.20859E-2</c:v>
                </c:pt>
                <c:pt idx="24905">
                  <c:v>-1.2123500000000001E-2</c:v>
                </c:pt>
                <c:pt idx="24906">
                  <c:v>-1.21593E-2</c:v>
                </c:pt>
                <c:pt idx="24907">
                  <c:v>-1.21954E-2</c:v>
                </c:pt>
                <c:pt idx="24908">
                  <c:v>-1.22293E-2</c:v>
                </c:pt>
                <c:pt idx="24909">
                  <c:v>-1.22638E-2</c:v>
                </c:pt>
                <c:pt idx="24910">
                  <c:v>-1.22968E-2</c:v>
                </c:pt>
                <c:pt idx="24911">
                  <c:v>-1.2330300000000001E-2</c:v>
                </c:pt>
                <c:pt idx="24912">
                  <c:v>-1.23651E-2</c:v>
                </c:pt>
                <c:pt idx="24913">
                  <c:v>-1.23982E-2</c:v>
                </c:pt>
                <c:pt idx="24914">
                  <c:v>-1.24358E-2</c:v>
                </c:pt>
                <c:pt idx="24915">
                  <c:v>-1.2467900000000001E-2</c:v>
                </c:pt>
                <c:pt idx="24916">
                  <c:v>-1.25048E-2</c:v>
                </c:pt>
                <c:pt idx="24917">
                  <c:v>-1.25366E-2</c:v>
                </c:pt>
                <c:pt idx="24918">
                  <c:v>-1.25696E-2</c:v>
                </c:pt>
                <c:pt idx="24919">
                  <c:v>-1.26026E-2</c:v>
                </c:pt>
                <c:pt idx="24920">
                  <c:v>-1.2631699999999999E-2</c:v>
                </c:pt>
                <c:pt idx="24921">
                  <c:v>-1.26666E-2</c:v>
                </c:pt>
                <c:pt idx="24922">
                  <c:v>-1.26953E-2</c:v>
                </c:pt>
                <c:pt idx="24923">
                  <c:v>-1.27315E-2</c:v>
                </c:pt>
                <c:pt idx="24924">
                  <c:v>-1.2762600000000001E-2</c:v>
                </c:pt>
                <c:pt idx="24925">
                  <c:v>-1.2796200000000001E-2</c:v>
                </c:pt>
                <c:pt idx="24926">
                  <c:v>-1.2829399999999999E-2</c:v>
                </c:pt>
                <c:pt idx="24927">
                  <c:v>-1.2858700000000001E-2</c:v>
                </c:pt>
                <c:pt idx="24928">
                  <c:v>-1.2892199999999999E-2</c:v>
                </c:pt>
                <c:pt idx="24929">
                  <c:v>-1.2919E-2</c:v>
                </c:pt>
                <c:pt idx="24930">
                  <c:v>-1.29512E-2</c:v>
                </c:pt>
                <c:pt idx="24931">
                  <c:v>-1.29791E-2</c:v>
                </c:pt>
                <c:pt idx="24932">
                  <c:v>-1.3010499999999999E-2</c:v>
                </c:pt>
                <c:pt idx="24933">
                  <c:v>-1.3041799999999999E-2</c:v>
                </c:pt>
                <c:pt idx="24934">
                  <c:v>-1.3072200000000001E-2</c:v>
                </c:pt>
                <c:pt idx="24935">
                  <c:v>-1.31045E-2</c:v>
                </c:pt>
                <c:pt idx="24936">
                  <c:v>-1.3133300000000001E-2</c:v>
                </c:pt>
                <c:pt idx="24937">
                  <c:v>-1.3164199999999999E-2</c:v>
                </c:pt>
                <c:pt idx="24938">
                  <c:v>-1.3191400000000001E-2</c:v>
                </c:pt>
                <c:pt idx="24939">
                  <c:v>-1.32204E-2</c:v>
                </c:pt>
                <c:pt idx="24940">
                  <c:v>-1.3246900000000001E-2</c:v>
                </c:pt>
                <c:pt idx="24941">
                  <c:v>-1.32756E-2</c:v>
                </c:pt>
                <c:pt idx="24942">
                  <c:v>-1.33039E-2</c:v>
                </c:pt>
                <c:pt idx="24943">
                  <c:v>-1.33335E-2</c:v>
                </c:pt>
                <c:pt idx="24944">
                  <c:v>-1.3363099999999999E-2</c:v>
                </c:pt>
                <c:pt idx="24945">
                  <c:v>-1.3391399999999999E-2</c:v>
                </c:pt>
                <c:pt idx="24946">
                  <c:v>-1.34211E-2</c:v>
                </c:pt>
                <c:pt idx="24947">
                  <c:v>-1.3446400000000001E-2</c:v>
                </c:pt>
                <c:pt idx="24948">
                  <c:v>-1.3474699999999999E-2</c:v>
                </c:pt>
                <c:pt idx="24949">
                  <c:v>-1.3497800000000001E-2</c:v>
                </c:pt>
                <c:pt idx="24950">
                  <c:v>-1.3524899999999999E-2</c:v>
                </c:pt>
                <c:pt idx="24951">
                  <c:v>-1.3550899999999999E-2</c:v>
                </c:pt>
                <c:pt idx="24952">
                  <c:v>-1.35789E-2</c:v>
                </c:pt>
                <c:pt idx="24953">
                  <c:v>-1.3608800000000001E-2</c:v>
                </c:pt>
                <c:pt idx="24954">
                  <c:v>-1.36349E-2</c:v>
                </c:pt>
                <c:pt idx="24955">
                  <c:v>-1.3665500000000001E-2</c:v>
                </c:pt>
                <c:pt idx="24956">
                  <c:v>-1.36901E-2</c:v>
                </c:pt>
                <c:pt idx="24957">
                  <c:v>-1.3719200000000001E-2</c:v>
                </c:pt>
                <c:pt idx="24958">
                  <c:v>-1.3743099999999999E-2</c:v>
                </c:pt>
                <c:pt idx="24959">
                  <c:v>-1.37681E-2</c:v>
                </c:pt>
                <c:pt idx="24960">
                  <c:v>-1.37935E-2</c:v>
                </c:pt>
                <c:pt idx="24961">
                  <c:v>-1.3817400000000001E-2</c:v>
                </c:pt>
                <c:pt idx="24962">
                  <c:v>-1.3846199999999999E-2</c:v>
                </c:pt>
                <c:pt idx="24963">
                  <c:v>-1.38697E-2</c:v>
                </c:pt>
                <c:pt idx="24964">
                  <c:v>-1.3898199999999999E-2</c:v>
                </c:pt>
                <c:pt idx="24965">
                  <c:v>-1.39221E-2</c:v>
                </c:pt>
                <c:pt idx="24966">
                  <c:v>-1.39484E-2</c:v>
                </c:pt>
                <c:pt idx="24967">
                  <c:v>-1.3972999999999999E-2</c:v>
                </c:pt>
                <c:pt idx="24968">
                  <c:v>-1.39954E-2</c:v>
                </c:pt>
                <c:pt idx="24969">
                  <c:v>-1.40196E-2</c:v>
                </c:pt>
                <c:pt idx="24970">
                  <c:v>-1.40409E-2</c:v>
                </c:pt>
                <c:pt idx="24971">
                  <c:v>-1.40666E-2</c:v>
                </c:pt>
                <c:pt idx="24972">
                  <c:v>-1.40891E-2</c:v>
                </c:pt>
                <c:pt idx="24973">
                  <c:v>-1.41143E-2</c:v>
                </c:pt>
                <c:pt idx="24974">
                  <c:v>-1.41374E-2</c:v>
                </c:pt>
                <c:pt idx="24975">
                  <c:v>-1.4161399999999999E-2</c:v>
                </c:pt>
                <c:pt idx="24976">
                  <c:v>-1.41847E-2</c:v>
                </c:pt>
                <c:pt idx="24977">
                  <c:v>-1.42065E-2</c:v>
                </c:pt>
                <c:pt idx="24978">
                  <c:v>-1.42284E-2</c:v>
                </c:pt>
                <c:pt idx="24979">
                  <c:v>-1.42483E-2</c:v>
                </c:pt>
                <c:pt idx="24980">
                  <c:v>-1.42709E-2</c:v>
                </c:pt>
                <c:pt idx="24981">
                  <c:v>-1.4291399999999999E-2</c:v>
                </c:pt>
                <c:pt idx="24982">
                  <c:v>-1.43146E-2</c:v>
                </c:pt>
                <c:pt idx="24983">
                  <c:v>-1.4335000000000001E-2</c:v>
                </c:pt>
                <c:pt idx="24984">
                  <c:v>-1.4357699999999999E-2</c:v>
                </c:pt>
                <c:pt idx="24985">
                  <c:v>-1.43789E-2</c:v>
                </c:pt>
                <c:pt idx="24986">
                  <c:v>-1.43997E-2</c:v>
                </c:pt>
                <c:pt idx="24987">
                  <c:v>-1.4420499999999999E-2</c:v>
                </c:pt>
                <c:pt idx="24988">
                  <c:v>-1.4437699999999999E-2</c:v>
                </c:pt>
                <c:pt idx="24989">
                  <c:v>-1.44593E-2</c:v>
                </c:pt>
                <c:pt idx="24990">
                  <c:v>-1.4477500000000001E-2</c:v>
                </c:pt>
                <c:pt idx="24991">
                  <c:v>-1.45005E-2</c:v>
                </c:pt>
                <c:pt idx="24992">
                  <c:v>-1.452E-2</c:v>
                </c:pt>
                <c:pt idx="24993">
                  <c:v>-1.4541E-2</c:v>
                </c:pt>
                <c:pt idx="24994">
                  <c:v>-1.45624E-2</c:v>
                </c:pt>
                <c:pt idx="24995">
                  <c:v>-1.45814E-2</c:v>
                </c:pt>
                <c:pt idx="24996">
                  <c:v>-1.46038E-2</c:v>
                </c:pt>
                <c:pt idx="24997">
                  <c:v>-1.46201E-2</c:v>
                </c:pt>
                <c:pt idx="24998">
                  <c:v>-1.4640500000000001E-2</c:v>
                </c:pt>
                <c:pt idx="24999">
                  <c:v>-1.46572E-2</c:v>
                </c:pt>
                <c:pt idx="25000">
                  <c:v>-1.46762E-2</c:v>
                </c:pt>
                <c:pt idx="25001">
                  <c:v>-1.46949E-2</c:v>
                </c:pt>
                <c:pt idx="25002">
                  <c:v>-1.4711999999999999E-2</c:v>
                </c:pt>
                <c:pt idx="25003">
                  <c:v>-1.47321E-2</c:v>
                </c:pt>
                <c:pt idx="25004">
                  <c:v>-1.4748900000000001E-2</c:v>
                </c:pt>
                <c:pt idx="25005">
                  <c:v>-1.4768999999999999E-2</c:v>
                </c:pt>
                <c:pt idx="25006">
                  <c:v>-1.4785400000000001E-2</c:v>
                </c:pt>
                <c:pt idx="25007">
                  <c:v>-1.48025E-2</c:v>
                </c:pt>
                <c:pt idx="25008">
                  <c:v>-1.48183E-2</c:v>
                </c:pt>
                <c:pt idx="25009">
                  <c:v>-1.4834E-2</c:v>
                </c:pt>
                <c:pt idx="25010">
                  <c:v>-1.48503E-2</c:v>
                </c:pt>
                <c:pt idx="25011">
                  <c:v>-1.48656E-2</c:v>
                </c:pt>
                <c:pt idx="25012">
                  <c:v>-1.4881999999999999E-2</c:v>
                </c:pt>
                <c:pt idx="25013">
                  <c:v>-1.48974E-2</c:v>
                </c:pt>
                <c:pt idx="25014">
                  <c:v>-1.49141E-2</c:v>
                </c:pt>
                <c:pt idx="25015">
                  <c:v>-1.4929E-2</c:v>
                </c:pt>
                <c:pt idx="25016">
                  <c:v>-1.49452E-2</c:v>
                </c:pt>
                <c:pt idx="25017">
                  <c:v>-1.4958600000000001E-2</c:v>
                </c:pt>
                <c:pt idx="25018">
                  <c:v>-1.4973200000000001E-2</c:v>
                </c:pt>
                <c:pt idx="25019">
                  <c:v>-1.4985800000000001E-2</c:v>
                </c:pt>
                <c:pt idx="25020">
                  <c:v>-1.49987E-2</c:v>
                </c:pt>
                <c:pt idx="25021">
                  <c:v>-1.5012599999999999E-2</c:v>
                </c:pt>
                <c:pt idx="25022">
                  <c:v>-1.5024300000000001E-2</c:v>
                </c:pt>
                <c:pt idx="25023">
                  <c:v>-1.5039500000000001E-2</c:v>
                </c:pt>
                <c:pt idx="25024">
                  <c:v>-1.50507E-2</c:v>
                </c:pt>
                <c:pt idx="25025">
                  <c:v>-1.50653E-2</c:v>
                </c:pt>
                <c:pt idx="25026">
                  <c:v>-1.5076600000000001E-2</c:v>
                </c:pt>
                <c:pt idx="25027">
                  <c:v>-1.5088499999999999E-2</c:v>
                </c:pt>
                <c:pt idx="25028">
                  <c:v>-1.51004E-2</c:v>
                </c:pt>
                <c:pt idx="25029">
                  <c:v>-1.51094E-2</c:v>
                </c:pt>
                <c:pt idx="25030">
                  <c:v>-1.5121900000000001E-2</c:v>
                </c:pt>
                <c:pt idx="25031">
                  <c:v>-1.51302E-2</c:v>
                </c:pt>
                <c:pt idx="25032">
                  <c:v>-1.51425E-2</c:v>
                </c:pt>
                <c:pt idx="25033">
                  <c:v>-1.5152000000000001E-2</c:v>
                </c:pt>
                <c:pt idx="25034">
                  <c:v>-1.5162699999999999E-2</c:v>
                </c:pt>
                <c:pt idx="25035">
                  <c:v>-1.51734E-2</c:v>
                </c:pt>
                <c:pt idx="25036">
                  <c:v>-1.5181999999999999E-2</c:v>
                </c:pt>
                <c:pt idx="25037">
                  <c:v>-1.5192600000000001E-2</c:v>
                </c:pt>
                <c:pt idx="25038">
                  <c:v>-1.5199600000000001E-2</c:v>
                </c:pt>
                <c:pt idx="25039">
                  <c:v>-1.5208599999999999E-2</c:v>
                </c:pt>
                <c:pt idx="25040">
                  <c:v>-1.5215599999999999E-2</c:v>
                </c:pt>
                <c:pt idx="25041">
                  <c:v>-1.52237E-2</c:v>
                </c:pt>
                <c:pt idx="25042">
                  <c:v>-1.52313E-2</c:v>
                </c:pt>
                <c:pt idx="25043">
                  <c:v>-1.52389E-2</c:v>
                </c:pt>
                <c:pt idx="25044">
                  <c:v>-1.52468E-2</c:v>
                </c:pt>
                <c:pt idx="25045">
                  <c:v>-1.52541E-2</c:v>
                </c:pt>
                <c:pt idx="25046">
                  <c:v>-1.52614E-2</c:v>
                </c:pt>
                <c:pt idx="25047">
                  <c:v>-1.5267299999999999E-2</c:v>
                </c:pt>
                <c:pt idx="25048">
                  <c:v>-1.5273500000000001E-2</c:v>
                </c:pt>
                <c:pt idx="25049">
                  <c:v>-1.5277600000000001E-2</c:v>
                </c:pt>
                <c:pt idx="25050">
                  <c:v>-1.52836E-2</c:v>
                </c:pt>
                <c:pt idx="25051">
                  <c:v>-1.5287200000000001E-2</c:v>
                </c:pt>
                <c:pt idx="25052">
                  <c:v>-1.52929E-2</c:v>
                </c:pt>
                <c:pt idx="25053">
                  <c:v>-1.52973E-2</c:v>
                </c:pt>
                <c:pt idx="25054">
                  <c:v>-1.5302E-2</c:v>
                </c:pt>
                <c:pt idx="25055">
                  <c:v>-1.53077E-2</c:v>
                </c:pt>
                <c:pt idx="25056">
                  <c:v>-1.53104E-2</c:v>
                </c:pt>
                <c:pt idx="25057">
                  <c:v>-1.53156E-2</c:v>
                </c:pt>
                <c:pt idx="25058">
                  <c:v>-1.53163E-2</c:v>
                </c:pt>
                <c:pt idx="25059">
                  <c:v>-1.5319899999999999E-2</c:v>
                </c:pt>
                <c:pt idx="25060">
                  <c:v>-1.5321100000000001E-2</c:v>
                </c:pt>
                <c:pt idx="25061">
                  <c:v>-1.5322799999999999E-2</c:v>
                </c:pt>
                <c:pt idx="25062">
                  <c:v>-1.53256E-2</c:v>
                </c:pt>
                <c:pt idx="25063">
                  <c:v>-1.5325999999999999E-2</c:v>
                </c:pt>
                <c:pt idx="25064">
                  <c:v>-1.5330099999999999E-2</c:v>
                </c:pt>
                <c:pt idx="25065">
                  <c:v>-1.53303E-2</c:v>
                </c:pt>
                <c:pt idx="25066">
                  <c:v>-1.5332999999999999E-2</c:v>
                </c:pt>
                <c:pt idx="25067">
                  <c:v>-1.53323E-2</c:v>
                </c:pt>
                <c:pt idx="25068">
                  <c:v>-1.5331900000000001E-2</c:v>
                </c:pt>
                <c:pt idx="25069">
                  <c:v>-1.5331300000000001E-2</c:v>
                </c:pt>
                <c:pt idx="25070">
                  <c:v>-1.53291E-2</c:v>
                </c:pt>
                <c:pt idx="25071">
                  <c:v>-1.5328899999999999E-2</c:v>
                </c:pt>
                <c:pt idx="25072">
                  <c:v>-1.5326599999999999E-2</c:v>
                </c:pt>
                <c:pt idx="25073">
                  <c:v>-1.5326599999999999E-2</c:v>
                </c:pt>
                <c:pt idx="25074">
                  <c:v>-1.53248E-2</c:v>
                </c:pt>
                <c:pt idx="25075">
                  <c:v>-1.5324000000000001E-2</c:v>
                </c:pt>
                <c:pt idx="25076">
                  <c:v>-1.5321899999999999E-2</c:v>
                </c:pt>
                <c:pt idx="25077">
                  <c:v>-1.53194E-2</c:v>
                </c:pt>
                <c:pt idx="25078">
                  <c:v>-1.5316E-2</c:v>
                </c:pt>
                <c:pt idx="25079">
                  <c:v>-1.53116E-2</c:v>
                </c:pt>
                <c:pt idx="25080">
                  <c:v>-1.53077E-2</c:v>
                </c:pt>
                <c:pt idx="25081">
                  <c:v>-1.53028E-2</c:v>
                </c:pt>
                <c:pt idx="25082">
                  <c:v>-1.52996E-2</c:v>
                </c:pt>
                <c:pt idx="25083">
                  <c:v>-1.5294500000000001E-2</c:v>
                </c:pt>
                <c:pt idx="25084">
                  <c:v>-1.52915E-2</c:v>
                </c:pt>
                <c:pt idx="25085">
                  <c:v>-1.52862E-2</c:v>
                </c:pt>
                <c:pt idx="25086">
                  <c:v>-1.52818E-2</c:v>
                </c:pt>
                <c:pt idx="25087">
                  <c:v>-1.5276100000000001E-2</c:v>
                </c:pt>
                <c:pt idx="25088">
                  <c:v>-1.52689E-2</c:v>
                </c:pt>
                <c:pt idx="25089">
                  <c:v>-1.5262899999999999E-2</c:v>
                </c:pt>
                <c:pt idx="25090">
                  <c:v>-1.52541E-2</c:v>
                </c:pt>
                <c:pt idx="25091">
                  <c:v>-1.52485E-2</c:v>
                </c:pt>
                <c:pt idx="25092">
                  <c:v>-1.52398E-2</c:v>
                </c:pt>
                <c:pt idx="25093">
                  <c:v>-1.5233699999999999E-2</c:v>
                </c:pt>
                <c:pt idx="25094">
                  <c:v>-1.5226099999999999E-2</c:v>
                </c:pt>
                <c:pt idx="25095">
                  <c:v>-1.5218300000000001E-2</c:v>
                </c:pt>
                <c:pt idx="25096">
                  <c:v>-1.5211300000000001E-2</c:v>
                </c:pt>
                <c:pt idx="25097">
                  <c:v>-1.52012E-2</c:v>
                </c:pt>
                <c:pt idx="25098">
                  <c:v>-1.5193099999999999E-2</c:v>
                </c:pt>
                <c:pt idx="25099">
                  <c:v>-1.5181399999999999E-2</c:v>
                </c:pt>
                <c:pt idx="25100">
                  <c:v>-1.51723E-2</c:v>
                </c:pt>
                <c:pt idx="25101">
                  <c:v>-1.51614E-2</c:v>
                </c:pt>
                <c:pt idx="25102">
                  <c:v>-1.5151299999999999E-2</c:v>
                </c:pt>
                <c:pt idx="25103">
                  <c:v>-1.51415E-2</c:v>
                </c:pt>
                <c:pt idx="25104">
                  <c:v>-1.51304E-2</c:v>
                </c:pt>
                <c:pt idx="25105">
                  <c:v>-1.5121000000000001E-2</c:v>
                </c:pt>
                <c:pt idx="25106">
                  <c:v>-1.5108999999999999E-2</c:v>
                </c:pt>
                <c:pt idx="25107">
                  <c:v>-1.50981E-2</c:v>
                </c:pt>
                <c:pt idx="25108">
                  <c:v>-1.50844E-2</c:v>
                </c:pt>
                <c:pt idx="25109">
                  <c:v>-1.50717E-2</c:v>
                </c:pt>
                <c:pt idx="25110">
                  <c:v>-1.5058200000000001E-2</c:v>
                </c:pt>
                <c:pt idx="25111">
                  <c:v>-1.5044800000000001E-2</c:v>
                </c:pt>
                <c:pt idx="25112">
                  <c:v>-1.50318E-2</c:v>
                </c:pt>
                <c:pt idx="25113">
                  <c:v>-1.5018E-2</c:v>
                </c:pt>
                <c:pt idx="25114">
                  <c:v>-1.50054E-2</c:v>
                </c:pt>
                <c:pt idx="25115">
                  <c:v>-1.49912E-2</c:v>
                </c:pt>
                <c:pt idx="25116">
                  <c:v>-1.4978E-2</c:v>
                </c:pt>
                <c:pt idx="25117">
                  <c:v>-1.4962100000000001E-2</c:v>
                </c:pt>
                <c:pt idx="25118">
                  <c:v>-1.4946900000000001E-2</c:v>
                </c:pt>
                <c:pt idx="25119">
                  <c:v>-1.4930199999999999E-2</c:v>
                </c:pt>
                <c:pt idx="25120">
                  <c:v>-1.4913900000000001E-2</c:v>
                </c:pt>
                <c:pt idx="25121">
                  <c:v>-1.48977E-2</c:v>
                </c:pt>
                <c:pt idx="25122">
                  <c:v>-1.48807E-2</c:v>
                </c:pt>
                <c:pt idx="25123">
                  <c:v>-1.48653E-2</c:v>
                </c:pt>
                <c:pt idx="25124">
                  <c:v>-1.4848E-2</c:v>
                </c:pt>
                <c:pt idx="25125">
                  <c:v>-1.48328E-2</c:v>
                </c:pt>
                <c:pt idx="25126">
                  <c:v>-1.48145E-2</c:v>
                </c:pt>
                <c:pt idx="25127">
                  <c:v>-1.47969E-2</c:v>
                </c:pt>
                <c:pt idx="25128">
                  <c:v>-1.47777E-2</c:v>
                </c:pt>
                <c:pt idx="25129">
                  <c:v>-1.4758E-2</c:v>
                </c:pt>
                <c:pt idx="25130">
                  <c:v>-1.47394E-2</c:v>
                </c:pt>
                <c:pt idx="25131">
                  <c:v>-1.4718699999999999E-2</c:v>
                </c:pt>
                <c:pt idx="25132">
                  <c:v>-1.4700599999999999E-2</c:v>
                </c:pt>
                <c:pt idx="25133">
                  <c:v>-1.468E-2</c:v>
                </c:pt>
                <c:pt idx="25134">
                  <c:v>-1.46617E-2</c:v>
                </c:pt>
                <c:pt idx="25135">
                  <c:v>-1.4641599999999999E-2</c:v>
                </c:pt>
                <c:pt idx="25136">
                  <c:v>-1.4621200000000001E-2</c:v>
                </c:pt>
                <c:pt idx="25137">
                  <c:v>-1.4600399999999999E-2</c:v>
                </c:pt>
                <c:pt idx="25138">
                  <c:v>-1.45776E-2</c:v>
                </c:pt>
                <c:pt idx="25139">
                  <c:v>-1.45562E-2</c:v>
                </c:pt>
                <c:pt idx="25140">
                  <c:v>-1.4532399999999999E-2</c:v>
                </c:pt>
                <c:pt idx="25141">
                  <c:v>-1.45107E-2</c:v>
                </c:pt>
                <c:pt idx="25142">
                  <c:v>-1.44876E-2</c:v>
                </c:pt>
                <c:pt idx="25143">
                  <c:v>-1.44656E-2</c:v>
                </c:pt>
                <c:pt idx="25144">
                  <c:v>-1.44432E-2</c:v>
                </c:pt>
                <c:pt idx="25145">
                  <c:v>-1.4420000000000001E-2</c:v>
                </c:pt>
                <c:pt idx="25146">
                  <c:v>-1.43968E-2</c:v>
                </c:pt>
                <c:pt idx="25147">
                  <c:v>-1.4371699999999999E-2</c:v>
                </c:pt>
                <c:pt idx="25148">
                  <c:v>-1.4347199999999999E-2</c:v>
                </c:pt>
                <c:pt idx="25149">
                  <c:v>-1.4321E-2</c:v>
                </c:pt>
                <c:pt idx="25150">
                  <c:v>-1.42959E-2</c:v>
                </c:pt>
                <c:pt idx="25151">
                  <c:v>-1.4269799999999999E-2</c:v>
                </c:pt>
                <c:pt idx="25152">
                  <c:v>-1.42448E-2</c:v>
                </c:pt>
                <c:pt idx="25153">
                  <c:v>-1.42192E-2</c:v>
                </c:pt>
                <c:pt idx="25154">
                  <c:v>-1.41937E-2</c:v>
                </c:pt>
                <c:pt idx="25155">
                  <c:v>-1.4167900000000001E-2</c:v>
                </c:pt>
                <c:pt idx="25156">
                  <c:v>-1.41408E-2</c:v>
                </c:pt>
                <c:pt idx="25157">
                  <c:v>-1.4114E-2</c:v>
                </c:pt>
                <c:pt idx="25158">
                  <c:v>-1.40847E-2</c:v>
                </c:pt>
                <c:pt idx="25159">
                  <c:v>-1.4057E-2</c:v>
                </c:pt>
                <c:pt idx="25160">
                  <c:v>-1.40275E-2</c:v>
                </c:pt>
                <c:pt idx="25161">
                  <c:v>-1.3999599999999999E-2</c:v>
                </c:pt>
                <c:pt idx="25162">
                  <c:v>-1.39711E-2</c:v>
                </c:pt>
                <c:pt idx="25163">
                  <c:v>-1.3942400000000001E-2</c:v>
                </c:pt>
                <c:pt idx="25164">
                  <c:v>-1.39145E-2</c:v>
                </c:pt>
                <c:pt idx="25165">
                  <c:v>-1.3884499999999999E-2</c:v>
                </c:pt>
                <c:pt idx="25166">
                  <c:v>-1.38561E-2</c:v>
                </c:pt>
                <c:pt idx="25167">
                  <c:v>-1.3824299999999999E-2</c:v>
                </c:pt>
                <c:pt idx="25168">
                  <c:v>-1.3793400000000001E-2</c:v>
                </c:pt>
                <c:pt idx="25169">
                  <c:v>-1.3761199999999999E-2</c:v>
                </c:pt>
                <c:pt idx="25170">
                  <c:v>-1.37296E-2</c:v>
                </c:pt>
                <c:pt idx="25171">
                  <c:v>-1.36986E-2</c:v>
                </c:pt>
                <c:pt idx="25172">
                  <c:v>-1.3666299999999999E-2</c:v>
                </c:pt>
                <c:pt idx="25173">
                  <c:v>-1.3635599999999999E-2</c:v>
                </c:pt>
                <c:pt idx="25174">
                  <c:v>-1.3603199999999999E-2</c:v>
                </c:pt>
                <c:pt idx="25175">
                  <c:v>-1.35722E-2</c:v>
                </c:pt>
                <c:pt idx="25176">
                  <c:v>-1.35386E-2</c:v>
                </c:pt>
                <c:pt idx="25177">
                  <c:v>-1.35038E-2</c:v>
                </c:pt>
                <c:pt idx="25178">
                  <c:v>-1.3469200000000001E-2</c:v>
                </c:pt>
                <c:pt idx="25179">
                  <c:v>-1.34377E-2</c:v>
                </c:pt>
                <c:pt idx="25180">
                  <c:v>-1.34065E-2</c:v>
                </c:pt>
                <c:pt idx="25181">
                  <c:v>-1.33647E-2</c:v>
                </c:pt>
                <c:pt idx="25182">
                  <c:v>-1.33157E-2</c:v>
                </c:pt>
                <c:pt idx="25183">
                  <c:v>-1.3287200000000001E-2</c:v>
                </c:pt>
                <c:pt idx="25184">
                  <c:v>-1.3310000000000001E-2</c:v>
                </c:pt>
                <c:pt idx="25185">
                  <c:v>-1.33452E-2</c:v>
                </c:pt>
                <c:pt idx="25186">
                  <c:v>-1.33206E-2</c:v>
                </c:pt>
                <c:pt idx="25187">
                  <c:v>-1.32234E-2</c:v>
                </c:pt>
                <c:pt idx="25188">
                  <c:v>-1.30995E-2</c:v>
                </c:pt>
                <c:pt idx="25189">
                  <c:v>-1.29941E-2</c:v>
                </c:pt>
                <c:pt idx="25190">
                  <c:v>-1.29012E-2</c:v>
                </c:pt>
                <c:pt idx="25191">
                  <c:v>-1.28033E-2</c:v>
                </c:pt>
                <c:pt idx="25192">
                  <c:v>-1.27052E-2</c:v>
                </c:pt>
                <c:pt idx="25193">
                  <c:v>-1.26017E-2</c:v>
                </c:pt>
                <c:pt idx="25194">
                  <c:v>-1.2501999999999999E-2</c:v>
                </c:pt>
                <c:pt idx="25195">
                  <c:v>-1.24029E-2</c:v>
                </c:pt>
                <c:pt idx="25196">
                  <c:v>-1.2298699999999999E-2</c:v>
                </c:pt>
                <c:pt idx="25197">
                  <c:v>-1.2200000000000001E-2</c:v>
                </c:pt>
                <c:pt idx="25198">
                  <c:v>-1.2093700000000001E-2</c:v>
                </c:pt>
                <c:pt idx="25199">
                  <c:v>-1.19934E-2</c:v>
                </c:pt>
                <c:pt idx="25200">
                  <c:v>-1.1890400000000001E-2</c:v>
                </c:pt>
                <c:pt idx="25201">
                  <c:v>-1.1786E-2</c:v>
                </c:pt>
                <c:pt idx="25202">
                  <c:v>-1.16869E-2</c:v>
                </c:pt>
                <c:pt idx="25203">
                  <c:v>-1.1579900000000001E-2</c:v>
                </c:pt>
                <c:pt idx="25204">
                  <c:v>-1.1481099999999999E-2</c:v>
                </c:pt>
                <c:pt idx="25205">
                  <c:v>-1.1374799999999999E-2</c:v>
                </c:pt>
                <c:pt idx="25206">
                  <c:v>-1.12709E-2</c:v>
                </c:pt>
                <c:pt idx="25207">
                  <c:v>-1.11673E-2</c:v>
                </c:pt>
                <c:pt idx="25208">
                  <c:v>-1.10589E-2</c:v>
                </c:pt>
                <c:pt idx="25209">
                  <c:v>-1.09575E-2</c:v>
                </c:pt>
                <c:pt idx="25210">
                  <c:v>-1.0848399999999999E-2</c:v>
                </c:pt>
                <c:pt idx="25211">
                  <c:v>-1.0745599999999999E-2</c:v>
                </c:pt>
                <c:pt idx="25212">
                  <c:v>-1.06394E-2</c:v>
                </c:pt>
                <c:pt idx="25213">
                  <c:v>-1.0533000000000001E-2</c:v>
                </c:pt>
                <c:pt idx="25214">
                  <c:v>-1.04294E-2</c:v>
                </c:pt>
                <c:pt idx="25215">
                  <c:v>-1.03204E-2</c:v>
                </c:pt>
                <c:pt idx="25216">
                  <c:v>-1.0215800000000001E-2</c:v>
                </c:pt>
                <c:pt idx="25217">
                  <c:v>-1.0107E-2</c:v>
                </c:pt>
                <c:pt idx="25218" formatCode="0.00E+00">
                  <c:v>-9.9994899999999998E-3</c:v>
                </c:pt>
                <c:pt idx="25219" formatCode="0.00E+00">
                  <c:v>-9.8923799999999992E-3</c:v>
                </c:pt>
                <c:pt idx="25220" formatCode="0.00E+00">
                  <c:v>-9.7832200000000005E-3</c:v>
                </c:pt>
                <c:pt idx="25221" formatCode="0.00E+00">
                  <c:v>-9.6766999999999999E-3</c:v>
                </c:pt>
                <c:pt idx="25222" formatCode="0.00E+00">
                  <c:v>-9.5680299999999999E-3</c:v>
                </c:pt>
                <c:pt idx="25223" formatCode="0.00E+00">
                  <c:v>-9.4597499999999994E-3</c:v>
                </c:pt>
                <c:pt idx="25224" formatCode="0.00E+00">
                  <c:v>-9.3524000000000003E-3</c:v>
                </c:pt>
                <c:pt idx="25225" formatCode="0.00E+00">
                  <c:v>-9.2427399999999993E-3</c:v>
                </c:pt>
                <c:pt idx="25226" formatCode="0.00E+00">
                  <c:v>-9.1348100000000002E-3</c:v>
                </c:pt>
                <c:pt idx="25227" formatCode="0.00E+00">
                  <c:v>-9.0238000000000002E-3</c:v>
                </c:pt>
                <c:pt idx="25228" formatCode="0.00E+00">
                  <c:v>-8.9125300000000001E-3</c:v>
                </c:pt>
                <c:pt idx="25229" formatCode="0.00E+00">
                  <c:v>-8.8053000000000003E-3</c:v>
                </c:pt>
                <c:pt idx="25230" formatCode="0.00E+00">
                  <c:v>-8.6966200000000004E-3</c:v>
                </c:pt>
                <c:pt idx="25231" formatCode="0.00E+00">
                  <c:v>-8.5877200000000001E-3</c:v>
                </c:pt>
                <c:pt idx="25232" formatCode="0.00E+00">
                  <c:v>-8.4658200000000006E-3</c:v>
                </c:pt>
                <c:pt idx="25233" formatCode="0.00E+00">
                  <c:v>-8.3530099999999993E-3</c:v>
                </c:pt>
                <c:pt idx="25234" formatCode="0.00E+00">
                  <c:v>-8.3601100000000005E-3</c:v>
                </c:pt>
                <c:pt idx="25235" formatCode="0.00E+00">
                  <c:v>-8.3073599999999997E-3</c:v>
                </c:pt>
                <c:pt idx="25236" formatCode="0.00E+00">
                  <c:v>-8.1936700000000001E-3</c:v>
                </c:pt>
                <c:pt idx="25237" formatCode="0.00E+00">
                  <c:v>-8.1604799999999995E-3</c:v>
                </c:pt>
                <c:pt idx="25238" formatCode="0.00E+00">
                  <c:v>-8.0469400000000007E-3</c:v>
                </c:pt>
                <c:pt idx="25239" formatCode="0.00E+00">
                  <c:v>-7.9915799999999999E-3</c:v>
                </c:pt>
                <c:pt idx="25240" formatCode="0.00E+00">
                  <c:v>-7.9131400000000008E-3</c:v>
                </c:pt>
                <c:pt idx="25241" formatCode="0.00E+00">
                  <c:v>-7.8198299999999998E-3</c:v>
                </c:pt>
                <c:pt idx="25242" formatCode="0.00E+00">
                  <c:v>-7.7710699999999997E-3</c:v>
                </c:pt>
                <c:pt idx="25243" formatCode="0.00E+00">
                  <c:v>-7.6631599999999996E-3</c:v>
                </c:pt>
                <c:pt idx="25244" formatCode="0.00E+00">
                  <c:v>-7.61052E-3</c:v>
                </c:pt>
                <c:pt idx="25245" formatCode="0.00E+00">
                  <c:v>-7.5214699999999997E-3</c:v>
                </c:pt>
                <c:pt idx="25246" formatCode="0.00E+00">
                  <c:v>-7.4413400000000003E-3</c:v>
                </c:pt>
                <c:pt idx="25247" formatCode="0.00E+00">
                  <c:v>-7.3763400000000003E-3</c:v>
                </c:pt>
                <c:pt idx="25248" formatCode="0.00E+00">
                  <c:v>-7.2794000000000001E-3</c:v>
                </c:pt>
                <c:pt idx="25249" formatCode="0.00E+00">
                  <c:v>-7.2157999999999996E-3</c:v>
                </c:pt>
                <c:pt idx="25250" formatCode="0.00E+00">
                  <c:v>-7.1300599999999997E-3</c:v>
                </c:pt>
                <c:pt idx="25251" formatCode="0.00E+00">
                  <c:v>-7.0471700000000002E-3</c:v>
                </c:pt>
                <c:pt idx="25252" formatCode="0.00E+00">
                  <c:v>-6.9814300000000003E-3</c:v>
                </c:pt>
                <c:pt idx="25253" formatCode="0.00E+00">
                  <c:v>-6.8847700000000001E-3</c:v>
                </c:pt>
                <c:pt idx="25254" formatCode="0.00E+00">
                  <c:v>-6.81805E-3</c:v>
                </c:pt>
                <c:pt idx="25255" formatCode="0.00E+00">
                  <c:v>-6.7350300000000004E-3</c:v>
                </c:pt>
                <c:pt idx="25256" formatCode="0.00E+00">
                  <c:v>-6.6526500000000004E-3</c:v>
                </c:pt>
                <c:pt idx="25257" formatCode="0.00E+00">
                  <c:v>-6.59386E-3</c:v>
                </c:pt>
                <c:pt idx="25258" formatCode="0.00E+00">
                  <c:v>-6.4736899999999998E-3</c:v>
                </c:pt>
                <c:pt idx="25259" formatCode="0.00E+00">
                  <c:v>-6.3977699999999997E-3</c:v>
                </c:pt>
                <c:pt idx="25260" formatCode="0.00E+00">
                  <c:v>-6.3231499999999996E-3</c:v>
                </c:pt>
                <c:pt idx="25261" formatCode="0.00E+00">
                  <c:v>-6.3344100000000004E-3</c:v>
                </c:pt>
                <c:pt idx="25262" formatCode="0.00E+00">
                  <c:v>-6.3594300000000001E-3</c:v>
                </c:pt>
                <c:pt idx="25263" formatCode="0.00E+00">
                  <c:v>-6.2434700000000001E-3</c:v>
                </c:pt>
                <c:pt idx="25264" formatCode="0.00E+00">
                  <c:v>-6.0961799999999997E-3</c:v>
                </c:pt>
                <c:pt idx="25265" formatCode="0.00E+00">
                  <c:v>-5.8672899999999998E-3</c:v>
                </c:pt>
                <c:pt idx="25266" formatCode="0.00E+00">
                  <c:v>-5.7104499999999997E-3</c:v>
                </c:pt>
                <c:pt idx="25267" formatCode="0.00E+00">
                  <c:v>-5.5487799999999997E-3</c:v>
                </c:pt>
                <c:pt idx="25268" formatCode="0.00E+00">
                  <c:v>-5.36499E-3</c:v>
                </c:pt>
                <c:pt idx="25269" formatCode="0.00E+00">
                  <c:v>-5.2194900000000002E-3</c:v>
                </c:pt>
                <c:pt idx="25270" formatCode="0.00E+00">
                  <c:v>-5.0145299999999997E-3</c:v>
                </c:pt>
                <c:pt idx="25271" formatCode="0.00E+00">
                  <c:v>-4.8685899999999999E-3</c:v>
                </c:pt>
                <c:pt idx="25272" formatCode="0.00E+00">
                  <c:v>-4.68353E-3</c:v>
                </c:pt>
                <c:pt idx="25273" formatCode="0.00E+00">
                  <c:v>-4.5125800000000004E-3</c:v>
                </c:pt>
                <c:pt idx="25274" formatCode="0.00E+00">
                  <c:v>-4.3542600000000004E-3</c:v>
                </c:pt>
                <c:pt idx="25275" formatCode="0.00E+00">
                  <c:v>-4.1609699999999999E-3</c:v>
                </c:pt>
                <c:pt idx="25276" formatCode="0.00E+00">
                  <c:v>-4.0099899999999997E-3</c:v>
                </c:pt>
                <c:pt idx="25277" formatCode="0.00E+00">
                  <c:v>-3.8225099999999999E-3</c:v>
                </c:pt>
                <c:pt idx="25278" formatCode="0.00E+00">
                  <c:v>-3.6593099999999998E-3</c:v>
                </c:pt>
                <c:pt idx="25279" formatCode="0.00E+00">
                  <c:v>-3.4885300000000001E-3</c:v>
                </c:pt>
                <c:pt idx="25280" formatCode="0.00E+00">
                  <c:v>-3.2937600000000002E-3</c:v>
                </c:pt>
                <c:pt idx="25281" formatCode="0.00E+00">
                  <c:v>-3.1320599999999999E-3</c:v>
                </c:pt>
                <c:pt idx="25282" formatCode="0.00E+00">
                  <c:v>-3.0628000000000001E-3</c:v>
                </c:pt>
                <c:pt idx="25283" formatCode="0.00E+00">
                  <c:v>-2.9538699999999999E-3</c:v>
                </c:pt>
                <c:pt idx="25284" formatCode="0.00E+00">
                  <c:v>-2.7805600000000001E-3</c:v>
                </c:pt>
                <c:pt idx="25285" formatCode="0.00E+00">
                  <c:v>-2.6844600000000001E-3</c:v>
                </c:pt>
                <c:pt idx="25286" formatCode="0.00E+00">
                  <c:v>-2.5215599999999999E-3</c:v>
                </c:pt>
                <c:pt idx="25287" formatCode="0.00E+00">
                  <c:v>-2.3752000000000001E-3</c:v>
                </c:pt>
                <c:pt idx="25288" formatCode="0.00E+00">
                  <c:v>-2.22515E-3</c:v>
                </c:pt>
                <c:pt idx="25289" formatCode="0.00E+00">
                  <c:v>-2.1059199999999998E-3</c:v>
                </c:pt>
                <c:pt idx="25290" formatCode="0.00E+00">
                  <c:v>-2.0850299999999999E-3</c:v>
                </c:pt>
                <c:pt idx="25291" formatCode="0.00E+00">
                  <c:v>-2.00701E-3</c:v>
                </c:pt>
                <c:pt idx="25292" formatCode="0.00E+00">
                  <c:v>-1.84615E-3</c:v>
                </c:pt>
                <c:pt idx="25293" formatCode="0.00E+00">
                  <c:v>-1.5967799999999999E-3</c:v>
                </c:pt>
                <c:pt idx="25294" formatCode="0.00E+00">
                  <c:v>-1.3378999999999999E-3</c:v>
                </c:pt>
                <c:pt idx="25295" formatCode="0.00E+00">
                  <c:v>-1.1186900000000001E-3</c:v>
                </c:pt>
                <c:pt idx="25296" formatCode="0.00E+00">
                  <c:v>-8.9534200000000003E-4</c:v>
                </c:pt>
                <c:pt idx="25297" formatCode="0.00E+00">
                  <c:v>-6.6662700000000004E-4</c:v>
                </c:pt>
                <c:pt idx="25298" formatCode="0.00E+00">
                  <c:v>-4.44127E-4</c:v>
                </c:pt>
                <c:pt idx="25299" formatCode="0.00E+00">
                  <c:v>-1.9772999999999999E-4</c:v>
                </c:pt>
                <c:pt idx="25300" formatCode="0.00E+00">
                  <c:v>1.60094E-5</c:v>
                </c:pt>
                <c:pt idx="25301" formatCode="0.00E+00">
                  <c:v>2.56338E-4</c:v>
                </c:pt>
                <c:pt idx="25302" formatCode="0.00E+00">
                  <c:v>4.8368100000000002E-4</c:v>
                </c:pt>
                <c:pt idx="25303" formatCode="0.00E+00">
                  <c:v>7.03161E-4</c:v>
                </c:pt>
                <c:pt idx="25304" formatCode="0.00E+00">
                  <c:v>9.5273199999999997E-4</c:v>
                </c:pt>
                <c:pt idx="25305" formatCode="0.00E+00">
                  <c:v>1.15434E-3</c:v>
                </c:pt>
                <c:pt idx="25306" formatCode="0.00E+00">
                  <c:v>1.41136E-3</c:v>
                </c:pt>
                <c:pt idx="25307" formatCode="0.00E+00">
                  <c:v>1.6216E-3</c:v>
                </c:pt>
                <c:pt idx="25308" formatCode="0.00E+00">
                  <c:v>1.86034E-3</c:v>
                </c:pt>
                <c:pt idx="25309" formatCode="0.00E+00">
                  <c:v>2.0989899999999998E-3</c:v>
                </c:pt>
                <c:pt idx="25310" formatCode="0.00E+00">
                  <c:v>2.3088100000000001E-3</c:v>
                </c:pt>
                <c:pt idx="25311" formatCode="0.00E+00">
                  <c:v>2.5698700000000001E-3</c:v>
                </c:pt>
                <c:pt idx="25312" formatCode="0.00E+00">
                  <c:v>2.7690499999999999E-3</c:v>
                </c:pt>
                <c:pt idx="25313" formatCode="0.00E+00">
                  <c:v>3.0246100000000001E-3</c:v>
                </c:pt>
                <c:pt idx="25314" formatCode="0.00E+00">
                  <c:v>3.2410400000000002E-3</c:v>
                </c:pt>
                <c:pt idx="25315" formatCode="0.00E+00">
                  <c:v>3.4695400000000001E-3</c:v>
                </c:pt>
                <c:pt idx="25316" formatCode="0.00E+00">
                  <c:v>3.7153500000000001E-3</c:v>
                </c:pt>
                <c:pt idx="25317" formatCode="0.00E+00">
                  <c:v>3.9235099999999998E-3</c:v>
                </c:pt>
                <c:pt idx="25318" formatCode="0.00E+00">
                  <c:v>4.1813299999999996E-3</c:v>
                </c:pt>
                <c:pt idx="25319" formatCode="0.00E+00">
                  <c:v>4.3924799999999998E-3</c:v>
                </c:pt>
                <c:pt idx="25320" formatCode="0.00E+00">
                  <c:v>4.6362399999999998E-3</c:v>
                </c:pt>
                <c:pt idx="25321" formatCode="0.00E+00">
                  <c:v>4.8680700000000004E-3</c:v>
                </c:pt>
                <c:pt idx="25322" formatCode="0.00E+00">
                  <c:v>5.0903299999999997E-3</c:v>
                </c:pt>
                <c:pt idx="25323" formatCode="0.00E+00">
                  <c:v>5.3358700000000004E-3</c:v>
                </c:pt>
                <c:pt idx="25324" formatCode="0.00E+00">
                  <c:v>5.5514300000000004E-3</c:v>
                </c:pt>
                <c:pt idx="25325" formatCode="0.00E+00">
                  <c:v>5.7919800000000004E-3</c:v>
                </c:pt>
                <c:pt idx="25326" formatCode="0.00E+00">
                  <c:v>6.0220600000000001E-3</c:v>
                </c:pt>
                <c:pt idx="25327" formatCode="0.00E+00">
                  <c:v>6.2491100000000004E-3</c:v>
                </c:pt>
                <c:pt idx="25328" formatCode="0.00E+00">
                  <c:v>6.4928399999999997E-3</c:v>
                </c:pt>
                <c:pt idx="25329" formatCode="0.00E+00">
                  <c:v>6.7152699999999997E-3</c:v>
                </c:pt>
                <c:pt idx="25330" formatCode="0.00E+00">
                  <c:v>6.9548199999999996E-3</c:v>
                </c:pt>
                <c:pt idx="25331" formatCode="0.00E+00">
                  <c:v>7.1891300000000002E-3</c:v>
                </c:pt>
                <c:pt idx="25332" formatCode="0.00E+00">
                  <c:v>7.4115600000000002E-3</c:v>
                </c:pt>
                <c:pt idx="25333" formatCode="0.00E+00">
                  <c:v>7.6589500000000003E-3</c:v>
                </c:pt>
                <c:pt idx="25334" formatCode="0.00E+00">
                  <c:v>7.8724299999999997E-3</c:v>
                </c:pt>
                <c:pt idx="25335" formatCode="0.00E+00">
                  <c:v>8.1179100000000008E-3</c:v>
                </c:pt>
                <c:pt idx="25336" formatCode="0.00E+00">
                  <c:v>8.3452200000000004E-3</c:v>
                </c:pt>
                <c:pt idx="25337" formatCode="0.00E+00">
                  <c:v>8.5725100000000002E-3</c:v>
                </c:pt>
                <c:pt idx="25338" formatCode="0.00E+00">
                  <c:v>8.8226899999999994E-3</c:v>
                </c:pt>
                <c:pt idx="25339" formatCode="0.00E+00">
                  <c:v>9.0334600000000001E-3</c:v>
                </c:pt>
                <c:pt idx="25340" formatCode="0.00E+00">
                  <c:v>9.2915800000000007E-3</c:v>
                </c:pt>
                <c:pt idx="25341" formatCode="0.00E+00">
                  <c:v>9.5057600000000003E-3</c:v>
                </c:pt>
                <c:pt idx="25342" formatCode="0.00E+00">
                  <c:v>9.7472800000000005E-3</c:v>
                </c:pt>
                <c:pt idx="25343" formatCode="0.00E+00">
                  <c:v>9.9822699999999997E-3</c:v>
                </c:pt>
                <c:pt idx="25344">
                  <c:v>1.0199E-2</c:v>
                </c:pt>
                <c:pt idx="25345">
                  <c:v>1.04533E-2</c:v>
                </c:pt>
                <c:pt idx="25346">
                  <c:v>1.0661800000000001E-2</c:v>
                </c:pt>
                <c:pt idx="25347">
                  <c:v>1.0915599999999999E-2</c:v>
                </c:pt>
                <c:pt idx="25348">
                  <c:v>1.1138500000000001E-2</c:v>
                </c:pt>
                <c:pt idx="25349">
                  <c:v>1.13738E-2</c:v>
                </c:pt>
                <c:pt idx="25350">
                  <c:v>1.1616100000000001E-2</c:v>
                </c:pt>
                <c:pt idx="25351">
                  <c:v>1.18344E-2</c:v>
                </c:pt>
                <c:pt idx="25352">
                  <c:v>1.2083E-2</c:v>
                </c:pt>
                <c:pt idx="25353">
                  <c:v>1.2301599999999999E-2</c:v>
                </c:pt>
                <c:pt idx="25354">
                  <c:v>1.25408E-2</c:v>
                </c:pt>
                <c:pt idx="25355">
                  <c:v>1.27724E-2</c:v>
                </c:pt>
                <c:pt idx="25356">
                  <c:v>1.3000899999999999E-2</c:v>
                </c:pt>
                <c:pt idx="25357">
                  <c:v>1.32414E-2</c:v>
                </c:pt>
                <c:pt idx="25358">
                  <c:v>1.3470599999999999E-2</c:v>
                </c:pt>
                <c:pt idx="25359">
                  <c:v>1.37059E-2</c:v>
                </c:pt>
                <c:pt idx="25360">
                  <c:v>1.3942400000000001E-2</c:v>
                </c:pt>
                <c:pt idx="25361">
                  <c:v>1.4168500000000001E-2</c:v>
                </c:pt>
                <c:pt idx="25362">
                  <c:v>1.44079E-2</c:v>
                </c:pt>
                <c:pt idx="25363">
                  <c:v>1.46359E-2</c:v>
                </c:pt>
                <c:pt idx="25364">
                  <c:v>1.4866000000000001E-2</c:v>
                </c:pt>
                <c:pt idx="25365">
                  <c:v>1.5106700000000001E-2</c:v>
                </c:pt>
                <c:pt idx="25366">
                  <c:v>1.5325399999999999E-2</c:v>
                </c:pt>
                <c:pt idx="25367">
                  <c:v>1.55762E-2</c:v>
                </c:pt>
                <c:pt idx="25368">
                  <c:v>1.5795300000000002E-2</c:v>
                </c:pt>
                <c:pt idx="25369">
                  <c:v>1.6037099999999999E-2</c:v>
                </c:pt>
                <c:pt idx="25370">
                  <c:v>1.6270900000000001E-2</c:v>
                </c:pt>
                <c:pt idx="25371">
                  <c:v>1.6492099999999999E-2</c:v>
                </c:pt>
                <c:pt idx="25372">
                  <c:v>1.6743600000000001E-2</c:v>
                </c:pt>
                <c:pt idx="25373">
                  <c:v>1.69518E-2</c:v>
                </c:pt>
                <c:pt idx="25374">
                  <c:v>1.72047E-2</c:v>
                </c:pt>
                <c:pt idx="25375">
                  <c:v>1.7421099999999998E-2</c:v>
                </c:pt>
                <c:pt idx="25376">
                  <c:v>1.76586E-2</c:v>
                </c:pt>
                <c:pt idx="25377">
                  <c:v>1.7898600000000001E-2</c:v>
                </c:pt>
                <c:pt idx="25378">
                  <c:v>1.8115599999999999E-2</c:v>
                </c:pt>
                <c:pt idx="25379">
                  <c:v>1.8369799999999999E-2</c:v>
                </c:pt>
                <c:pt idx="25380">
                  <c:v>1.8579700000000001E-2</c:v>
                </c:pt>
                <c:pt idx="25381">
                  <c:v>1.8829100000000001E-2</c:v>
                </c:pt>
                <c:pt idx="25382">
                  <c:v>1.9050899999999999E-2</c:v>
                </c:pt>
                <c:pt idx="25383">
                  <c:v>1.9281800000000002E-2</c:v>
                </c:pt>
                <c:pt idx="25384">
                  <c:v>1.95199E-2</c:v>
                </c:pt>
                <c:pt idx="25385">
                  <c:v>1.97377E-2</c:v>
                </c:pt>
                <c:pt idx="25386">
                  <c:v>1.99843E-2</c:v>
                </c:pt>
                <c:pt idx="25387">
                  <c:v>2.0204300000000001E-2</c:v>
                </c:pt>
                <c:pt idx="25388">
                  <c:v>2.0444500000000001E-2</c:v>
                </c:pt>
                <c:pt idx="25389">
                  <c:v>2.06731E-2</c:v>
                </c:pt>
                <c:pt idx="25390">
                  <c:v>2.0902899999999999E-2</c:v>
                </c:pt>
                <c:pt idx="25391">
                  <c:v>2.1137E-2</c:v>
                </c:pt>
                <c:pt idx="25392">
                  <c:v>2.1363900000000002E-2</c:v>
                </c:pt>
                <c:pt idx="25393">
                  <c:v>2.15973E-2</c:v>
                </c:pt>
                <c:pt idx="25394">
                  <c:v>2.1826399999999999E-2</c:v>
                </c:pt>
                <c:pt idx="25395">
                  <c:v>2.2050899999999998E-2</c:v>
                </c:pt>
                <c:pt idx="25396">
                  <c:v>2.2278099999999999E-2</c:v>
                </c:pt>
                <c:pt idx="25397">
                  <c:v>2.2520100000000001E-2</c:v>
                </c:pt>
                <c:pt idx="25398">
                  <c:v>2.2767900000000001E-2</c:v>
                </c:pt>
                <c:pt idx="25399">
                  <c:v>2.2996699999999998E-2</c:v>
                </c:pt>
                <c:pt idx="25400">
                  <c:v>2.31372E-2</c:v>
                </c:pt>
                <c:pt idx="25401">
                  <c:v>2.3275199999999999E-2</c:v>
                </c:pt>
                <c:pt idx="25402">
                  <c:v>2.3482699999999999E-2</c:v>
                </c:pt>
                <c:pt idx="25403">
                  <c:v>2.37962E-2</c:v>
                </c:pt>
                <c:pt idx="25404">
                  <c:v>2.4152300000000002E-2</c:v>
                </c:pt>
                <c:pt idx="25405">
                  <c:v>2.44662E-2</c:v>
                </c:pt>
                <c:pt idx="25406">
                  <c:v>2.4787900000000002E-2</c:v>
                </c:pt>
                <c:pt idx="25407">
                  <c:v>2.5089400000000001E-2</c:v>
                </c:pt>
                <c:pt idx="25408">
                  <c:v>2.5415199999999999E-2</c:v>
                </c:pt>
                <c:pt idx="25409">
                  <c:v>2.5734E-2</c:v>
                </c:pt>
                <c:pt idx="25410">
                  <c:v>2.6047399999999998E-2</c:v>
                </c:pt>
                <c:pt idx="25411">
                  <c:v>2.6370999999999999E-2</c:v>
                </c:pt>
                <c:pt idx="25412">
                  <c:v>2.6676200000000001E-2</c:v>
                </c:pt>
                <c:pt idx="25413">
                  <c:v>2.7000900000000001E-2</c:v>
                </c:pt>
                <c:pt idx="25414">
                  <c:v>2.7308599999999999E-2</c:v>
                </c:pt>
                <c:pt idx="25415">
                  <c:v>2.7627599999999999E-2</c:v>
                </c:pt>
                <c:pt idx="25416">
                  <c:v>2.7943300000000001E-2</c:v>
                </c:pt>
                <c:pt idx="25417">
                  <c:v>2.82571E-2</c:v>
                </c:pt>
                <c:pt idx="25418">
                  <c:v>2.8578300000000001E-2</c:v>
                </c:pt>
                <c:pt idx="25419">
                  <c:v>2.88886E-2</c:v>
                </c:pt>
                <c:pt idx="25420">
                  <c:v>2.92064E-2</c:v>
                </c:pt>
                <c:pt idx="25421">
                  <c:v>2.9518699999999998E-2</c:v>
                </c:pt>
                <c:pt idx="25422">
                  <c:v>2.9833999999999999E-2</c:v>
                </c:pt>
                <c:pt idx="25423">
                  <c:v>3.0147E-2</c:v>
                </c:pt>
                <c:pt idx="25424">
                  <c:v>3.0453399999999999E-2</c:v>
                </c:pt>
                <c:pt idx="25425">
                  <c:v>3.0763599999999999E-2</c:v>
                </c:pt>
                <c:pt idx="25426">
                  <c:v>3.1092000000000002E-2</c:v>
                </c:pt>
                <c:pt idx="25427">
                  <c:v>3.1423199999999998E-2</c:v>
                </c:pt>
                <c:pt idx="25428">
                  <c:v>3.1717700000000001E-2</c:v>
                </c:pt>
                <c:pt idx="25429">
                  <c:v>3.1936800000000001E-2</c:v>
                </c:pt>
                <c:pt idx="25430">
                  <c:v>3.21566E-2</c:v>
                </c:pt>
                <c:pt idx="25431">
                  <c:v>3.2477899999999997E-2</c:v>
                </c:pt>
                <c:pt idx="25432">
                  <c:v>3.2884200000000002E-2</c:v>
                </c:pt>
                <c:pt idx="25433">
                  <c:v>3.3318199999999999E-2</c:v>
                </c:pt>
                <c:pt idx="25434">
                  <c:v>3.37154E-2</c:v>
                </c:pt>
                <c:pt idx="25435">
                  <c:v>3.41061E-2</c:v>
                </c:pt>
                <c:pt idx="25436">
                  <c:v>3.4501799999999999E-2</c:v>
                </c:pt>
                <c:pt idx="25437">
                  <c:v>3.4900899999999999E-2</c:v>
                </c:pt>
                <c:pt idx="25438">
                  <c:v>3.5305400000000001E-2</c:v>
                </c:pt>
                <c:pt idx="25439">
                  <c:v>3.5699700000000001E-2</c:v>
                </c:pt>
                <c:pt idx="25440">
                  <c:v>3.6099199999999998E-2</c:v>
                </c:pt>
                <c:pt idx="25441">
                  <c:v>3.6493999999999999E-2</c:v>
                </c:pt>
                <c:pt idx="25442">
                  <c:v>3.6891399999999998E-2</c:v>
                </c:pt>
                <c:pt idx="25443">
                  <c:v>3.7286300000000001E-2</c:v>
                </c:pt>
                <c:pt idx="25444">
                  <c:v>3.76803E-2</c:v>
                </c:pt>
                <c:pt idx="25445">
                  <c:v>3.8075600000000001E-2</c:v>
                </c:pt>
                <c:pt idx="25446">
                  <c:v>3.8471699999999998E-2</c:v>
                </c:pt>
                <c:pt idx="25447">
                  <c:v>3.88685E-2</c:v>
                </c:pt>
                <c:pt idx="25448">
                  <c:v>3.9263399999999997E-2</c:v>
                </c:pt>
                <c:pt idx="25449">
                  <c:v>3.9658400000000003E-2</c:v>
                </c:pt>
                <c:pt idx="25450">
                  <c:v>4.00509E-2</c:v>
                </c:pt>
                <c:pt idx="25451">
                  <c:v>4.0445799999999997E-2</c:v>
                </c:pt>
                <c:pt idx="25452">
                  <c:v>4.08361E-2</c:v>
                </c:pt>
                <c:pt idx="25453">
                  <c:v>4.1229099999999998E-2</c:v>
                </c:pt>
                <c:pt idx="25454">
                  <c:v>4.1617800000000003E-2</c:v>
                </c:pt>
                <c:pt idx="25455">
                  <c:v>4.2010199999999998E-2</c:v>
                </c:pt>
                <c:pt idx="25456">
                  <c:v>4.2401899999999999E-2</c:v>
                </c:pt>
                <c:pt idx="25457">
                  <c:v>4.2792999999999998E-2</c:v>
                </c:pt>
                <c:pt idx="25458">
                  <c:v>4.3185599999999998E-2</c:v>
                </c:pt>
                <c:pt idx="25459">
                  <c:v>4.3573300000000002E-2</c:v>
                </c:pt>
                <c:pt idx="25460">
                  <c:v>4.3966600000000002E-2</c:v>
                </c:pt>
                <c:pt idx="25461">
                  <c:v>4.4352099999999998E-2</c:v>
                </c:pt>
                <c:pt idx="25462">
                  <c:v>4.4742999999999998E-2</c:v>
                </c:pt>
                <c:pt idx="25463">
                  <c:v>4.51265E-2</c:v>
                </c:pt>
                <c:pt idx="25464">
                  <c:v>4.5513499999999998E-2</c:v>
                </c:pt>
                <c:pt idx="25465">
                  <c:v>4.5900499999999997E-2</c:v>
                </c:pt>
                <c:pt idx="25466">
                  <c:v>4.6285300000000001E-2</c:v>
                </c:pt>
                <c:pt idx="25467">
                  <c:v>4.66764E-2</c:v>
                </c:pt>
                <c:pt idx="25468">
                  <c:v>4.7058299999999997E-2</c:v>
                </c:pt>
                <c:pt idx="25469">
                  <c:v>4.7449400000000003E-2</c:v>
                </c:pt>
                <c:pt idx="25470">
                  <c:v>4.7829499999999997E-2</c:v>
                </c:pt>
                <c:pt idx="25471">
                  <c:v>4.8215399999999999E-2</c:v>
                </c:pt>
                <c:pt idx="25472">
                  <c:v>4.8596899999999998E-2</c:v>
                </c:pt>
                <c:pt idx="25473">
                  <c:v>4.8976100000000002E-2</c:v>
                </c:pt>
                <c:pt idx="25474">
                  <c:v>4.9361000000000002E-2</c:v>
                </c:pt>
                <c:pt idx="25475">
                  <c:v>4.9737200000000002E-2</c:v>
                </c:pt>
                <c:pt idx="25476">
                  <c:v>5.0124299999999997E-2</c:v>
                </c:pt>
                <c:pt idx="25477">
                  <c:v>5.05023E-2</c:v>
                </c:pt>
                <c:pt idx="25478">
                  <c:v>5.0886899999999999E-2</c:v>
                </c:pt>
                <c:pt idx="25479">
                  <c:v>5.1266100000000002E-2</c:v>
                </c:pt>
                <c:pt idx="25480">
                  <c:v>5.1643300000000003E-2</c:v>
                </c:pt>
                <c:pt idx="25481">
                  <c:v>5.2022400000000003E-2</c:v>
                </c:pt>
                <c:pt idx="25482">
                  <c:v>5.2395999999999998E-2</c:v>
                </c:pt>
                <c:pt idx="25483">
                  <c:v>5.2774700000000001E-2</c:v>
                </c:pt>
                <c:pt idx="25484">
                  <c:v>5.3147600000000003E-2</c:v>
                </c:pt>
                <c:pt idx="25485">
                  <c:v>5.3525099999999999E-2</c:v>
                </c:pt>
                <c:pt idx="25486">
                  <c:v>5.3899500000000003E-2</c:v>
                </c:pt>
                <c:pt idx="25487">
                  <c:v>5.4277800000000001E-2</c:v>
                </c:pt>
                <c:pt idx="25488">
                  <c:v>5.4651900000000003E-2</c:v>
                </c:pt>
                <c:pt idx="25489">
                  <c:v>5.5026600000000002E-2</c:v>
                </c:pt>
                <c:pt idx="25490">
                  <c:v>5.5397399999999999E-2</c:v>
                </c:pt>
                <c:pt idx="25491">
                  <c:v>5.5767799999999999E-2</c:v>
                </c:pt>
                <c:pt idx="25492">
                  <c:v>5.6140000000000002E-2</c:v>
                </c:pt>
                <c:pt idx="25493">
                  <c:v>5.6505600000000003E-2</c:v>
                </c:pt>
                <c:pt idx="25494">
                  <c:v>5.68795E-2</c:v>
                </c:pt>
                <c:pt idx="25495">
                  <c:v>5.7242899999999999E-2</c:v>
                </c:pt>
                <c:pt idx="25496">
                  <c:v>5.76179E-2</c:v>
                </c:pt>
                <c:pt idx="25497">
                  <c:v>5.7985799999999997E-2</c:v>
                </c:pt>
                <c:pt idx="25498">
                  <c:v>5.8353500000000003E-2</c:v>
                </c:pt>
                <c:pt idx="25499">
                  <c:v>5.8723299999999999E-2</c:v>
                </c:pt>
                <c:pt idx="25500">
                  <c:v>5.9081099999999998E-2</c:v>
                </c:pt>
                <c:pt idx="25501">
                  <c:v>5.9453100000000002E-2</c:v>
                </c:pt>
                <c:pt idx="25502">
                  <c:v>5.9809399999999999E-2</c:v>
                </c:pt>
                <c:pt idx="25503">
                  <c:v>6.0176300000000002E-2</c:v>
                </c:pt>
                <c:pt idx="25504">
                  <c:v>6.0536800000000002E-2</c:v>
                </c:pt>
                <c:pt idx="25505">
                  <c:v>6.0896199999999998E-2</c:v>
                </c:pt>
                <c:pt idx="25506">
                  <c:v>6.1265699999999999E-2</c:v>
                </c:pt>
                <c:pt idx="25507">
                  <c:v>6.16214E-2</c:v>
                </c:pt>
                <c:pt idx="25508">
                  <c:v>6.1988500000000002E-2</c:v>
                </c:pt>
                <c:pt idx="25509">
                  <c:v>6.2342099999999998E-2</c:v>
                </c:pt>
                <c:pt idx="25510">
                  <c:v>6.2700800000000001E-2</c:v>
                </c:pt>
                <c:pt idx="25511">
                  <c:v>6.3059799999999999E-2</c:v>
                </c:pt>
                <c:pt idx="25512">
                  <c:v>6.3410999999999995E-2</c:v>
                </c:pt>
                <c:pt idx="25513">
                  <c:v>6.37707E-2</c:v>
                </c:pt>
                <c:pt idx="25514">
                  <c:v>6.4119499999999996E-2</c:v>
                </c:pt>
                <c:pt idx="25515">
                  <c:v>6.4477000000000007E-2</c:v>
                </c:pt>
                <c:pt idx="25516">
                  <c:v>6.4832799999999996E-2</c:v>
                </c:pt>
                <c:pt idx="25517">
                  <c:v>6.5184699999999998E-2</c:v>
                </c:pt>
                <c:pt idx="25518">
                  <c:v>6.5540699999999993E-2</c:v>
                </c:pt>
                <c:pt idx="25519">
                  <c:v>6.5887200000000007E-2</c:v>
                </c:pt>
                <c:pt idx="25520">
                  <c:v>6.6239099999999995E-2</c:v>
                </c:pt>
                <c:pt idx="25521">
                  <c:v>6.6587400000000005E-2</c:v>
                </c:pt>
                <c:pt idx="25522">
                  <c:v>6.6932099999999994E-2</c:v>
                </c:pt>
                <c:pt idx="25523">
                  <c:v>6.7281499999999994E-2</c:v>
                </c:pt>
                <c:pt idx="25524">
                  <c:v>6.76229E-2</c:v>
                </c:pt>
                <c:pt idx="25525">
                  <c:v>6.7972199999999997E-2</c:v>
                </c:pt>
                <c:pt idx="25526">
                  <c:v>6.8318100000000007E-2</c:v>
                </c:pt>
                <c:pt idx="25527">
                  <c:v>6.8661700000000006E-2</c:v>
                </c:pt>
                <c:pt idx="25528">
                  <c:v>6.9009200000000007E-2</c:v>
                </c:pt>
                <c:pt idx="25529">
                  <c:v>6.9346699999999997E-2</c:v>
                </c:pt>
                <c:pt idx="25530">
                  <c:v>6.9690799999999997E-2</c:v>
                </c:pt>
                <c:pt idx="25531">
                  <c:v>7.0027500000000006E-2</c:v>
                </c:pt>
                <c:pt idx="25532">
                  <c:v>7.0364700000000002E-2</c:v>
                </c:pt>
                <c:pt idx="25533">
                  <c:v>7.0704199999999995E-2</c:v>
                </c:pt>
                <c:pt idx="25534">
                  <c:v>7.10369E-2</c:v>
                </c:pt>
                <c:pt idx="25535">
                  <c:v>7.13781E-2</c:v>
                </c:pt>
                <c:pt idx="25536">
                  <c:v>7.1712200000000004E-2</c:v>
                </c:pt>
                <c:pt idx="25537">
                  <c:v>7.2049500000000002E-2</c:v>
                </c:pt>
                <c:pt idx="25538">
                  <c:v>7.2385900000000003E-2</c:v>
                </c:pt>
                <c:pt idx="25539">
                  <c:v>7.2715000000000002E-2</c:v>
                </c:pt>
                <c:pt idx="25540">
                  <c:v>7.3047899999999999E-2</c:v>
                </c:pt>
                <c:pt idx="25541">
                  <c:v>7.3373099999999997E-2</c:v>
                </c:pt>
                <c:pt idx="25542">
                  <c:v>7.3702100000000006E-2</c:v>
                </c:pt>
                <c:pt idx="25543">
                  <c:v>7.4029999999999999E-2</c:v>
                </c:pt>
                <c:pt idx="25544">
                  <c:v>7.4354799999999999E-2</c:v>
                </c:pt>
                <c:pt idx="25545">
                  <c:v>7.4685000000000001E-2</c:v>
                </c:pt>
                <c:pt idx="25546">
                  <c:v>7.5009000000000006E-2</c:v>
                </c:pt>
                <c:pt idx="25547">
                  <c:v>7.5337299999999996E-2</c:v>
                </c:pt>
                <c:pt idx="25548">
                  <c:v>7.5661599999999996E-2</c:v>
                </c:pt>
                <c:pt idx="25549">
                  <c:v>7.5980699999999998E-2</c:v>
                </c:pt>
                <c:pt idx="25550">
                  <c:v>7.6301999999999995E-2</c:v>
                </c:pt>
                <c:pt idx="25551">
                  <c:v>7.6616699999999996E-2</c:v>
                </c:pt>
                <c:pt idx="25552">
                  <c:v>7.6936500000000005E-2</c:v>
                </c:pt>
                <c:pt idx="25553">
                  <c:v>7.7251899999999998E-2</c:v>
                </c:pt>
                <c:pt idx="25554">
                  <c:v>7.7567399999999995E-2</c:v>
                </c:pt>
                <c:pt idx="25555">
                  <c:v>7.7884900000000007E-2</c:v>
                </c:pt>
                <c:pt idx="25556">
                  <c:v>7.8199299999999999E-2</c:v>
                </c:pt>
                <c:pt idx="25557">
                  <c:v>7.8517900000000002E-2</c:v>
                </c:pt>
                <c:pt idx="25558">
                  <c:v>7.8828700000000002E-2</c:v>
                </c:pt>
                <c:pt idx="25559">
                  <c:v>7.9138500000000001E-2</c:v>
                </c:pt>
                <c:pt idx="25560">
                  <c:v>7.9445199999999994E-2</c:v>
                </c:pt>
                <c:pt idx="25561">
                  <c:v>7.9751500000000003E-2</c:v>
                </c:pt>
                <c:pt idx="25562">
                  <c:v>8.0058799999999999E-2</c:v>
                </c:pt>
                <c:pt idx="25563">
                  <c:v>8.0362299999999998E-2</c:v>
                </c:pt>
                <c:pt idx="25564">
                  <c:v>8.0667299999999997E-2</c:v>
                </c:pt>
                <c:pt idx="25565">
                  <c:v>8.0970700000000007E-2</c:v>
                </c:pt>
                <c:pt idx="25566">
                  <c:v>8.12774E-2</c:v>
                </c:pt>
                <c:pt idx="25567">
                  <c:v>8.1580799999999995E-2</c:v>
                </c:pt>
                <c:pt idx="25568">
                  <c:v>8.1881300000000004E-2</c:v>
                </c:pt>
                <c:pt idx="25569">
                  <c:v>8.2177100000000003E-2</c:v>
                </c:pt>
                <c:pt idx="25570">
                  <c:v>8.2472699999999996E-2</c:v>
                </c:pt>
                <c:pt idx="25571">
                  <c:v>8.27682E-2</c:v>
                </c:pt>
                <c:pt idx="25572">
                  <c:v>8.3060999999999996E-2</c:v>
                </c:pt>
                <c:pt idx="25573">
                  <c:v>8.3355299999999993E-2</c:v>
                </c:pt>
                <c:pt idx="25574">
                  <c:v>8.3644800000000005E-2</c:v>
                </c:pt>
                <c:pt idx="25575">
                  <c:v>8.39395E-2</c:v>
                </c:pt>
                <c:pt idx="25576">
                  <c:v>8.4231200000000006E-2</c:v>
                </c:pt>
                <c:pt idx="25577">
                  <c:v>8.4521799999999994E-2</c:v>
                </c:pt>
                <c:pt idx="25578">
                  <c:v>8.4810099999999999E-2</c:v>
                </c:pt>
                <c:pt idx="25579">
                  <c:v>8.5092000000000001E-2</c:v>
                </c:pt>
                <c:pt idx="25580">
                  <c:v>8.5378499999999996E-2</c:v>
                </c:pt>
                <c:pt idx="25581">
                  <c:v>8.5657800000000006E-2</c:v>
                </c:pt>
                <c:pt idx="25582">
                  <c:v>8.5939699999999994E-2</c:v>
                </c:pt>
                <c:pt idx="25583">
                  <c:v>8.6218600000000006E-2</c:v>
                </c:pt>
                <c:pt idx="25584">
                  <c:v>8.6495600000000006E-2</c:v>
                </c:pt>
                <c:pt idx="25585">
                  <c:v>8.67782E-2</c:v>
                </c:pt>
                <c:pt idx="25586">
                  <c:v>8.7054599999999996E-2</c:v>
                </c:pt>
                <c:pt idx="25587">
                  <c:v>8.7333800000000003E-2</c:v>
                </c:pt>
                <c:pt idx="25588">
                  <c:v>8.7606799999999999E-2</c:v>
                </c:pt>
                <c:pt idx="25589">
                  <c:v>8.7877300000000005E-2</c:v>
                </c:pt>
                <c:pt idx="25590">
                  <c:v>8.8148500000000005E-2</c:v>
                </c:pt>
                <c:pt idx="25591">
                  <c:v>8.84128E-2</c:v>
                </c:pt>
                <c:pt idx="25592">
                  <c:v>8.8681599999999999E-2</c:v>
                </c:pt>
                <c:pt idx="25593">
                  <c:v>8.89456E-2</c:v>
                </c:pt>
                <c:pt idx="25594">
                  <c:v>8.9210899999999996E-2</c:v>
                </c:pt>
                <c:pt idx="25595">
                  <c:v>8.9478199999999994E-2</c:v>
                </c:pt>
                <c:pt idx="25596">
                  <c:v>8.974E-2</c:v>
                </c:pt>
                <c:pt idx="25597">
                  <c:v>9.0006299999999997E-2</c:v>
                </c:pt>
                <c:pt idx="25598">
                  <c:v>9.0264700000000003E-2</c:v>
                </c:pt>
                <c:pt idx="25599">
                  <c:v>9.0522400000000003E-2</c:v>
                </c:pt>
                <c:pt idx="25600">
                  <c:v>9.0777099999999999E-2</c:v>
                </c:pt>
                <c:pt idx="25601">
                  <c:v>9.1026700000000002E-2</c:v>
                </c:pt>
                <c:pt idx="25602">
                  <c:v>9.1282000000000002E-2</c:v>
                </c:pt>
                <c:pt idx="25603">
                  <c:v>9.1530299999999995E-2</c:v>
                </c:pt>
                <c:pt idx="25604">
                  <c:v>9.1783199999999995E-2</c:v>
                </c:pt>
                <c:pt idx="25605">
                  <c:v>9.2033400000000001E-2</c:v>
                </c:pt>
                <c:pt idx="25606">
                  <c:v>9.2281699999999994E-2</c:v>
                </c:pt>
                <c:pt idx="25607">
                  <c:v>9.2533599999999994E-2</c:v>
                </c:pt>
                <c:pt idx="25608">
                  <c:v>9.2775899999999994E-2</c:v>
                </c:pt>
                <c:pt idx="25609">
                  <c:v>9.3020099999999994E-2</c:v>
                </c:pt>
                <c:pt idx="25610">
                  <c:v>9.32563E-2</c:v>
                </c:pt>
                <c:pt idx="25611">
                  <c:v>9.3493199999999999E-2</c:v>
                </c:pt>
                <c:pt idx="25612">
                  <c:v>9.3731700000000001E-2</c:v>
                </c:pt>
                <c:pt idx="25613">
                  <c:v>9.3965400000000004E-2</c:v>
                </c:pt>
                <c:pt idx="25614">
                  <c:v>9.4205399999999995E-2</c:v>
                </c:pt>
                <c:pt idx="25615">
                  <c:v>9.4436500000000007E-2</c:v>
                </c:pt>
                <c:pt idx="25616">
                  <c:v>9.4667299999999996E-2</c:v>
                </c:pt>
                <c:pt idx="25617">
                  <c:v>9.48986E-2</c:v>
                </c:pt>
                <c:pt idx="25618">
                  <c:v>9.5140299999999997E-2</c:v>
                </c:pt>
                <c:pt idx="25619">
                  <c:v>9.5387899999999998E-2</c:v>
                </c:pt>
                <c:pt idx="25620">
                  <c:v>9.5582600000000004E-2</c:v>
                </c:pt>
                <c:pt idx="25621">
                  <c:v>9.5707700000000007E-2</c:v>
                </c:pt>
                <c:pt idx="25622">
                  <c:v>9.5817399999999997E-2</c:v>
                </c:pt>
                <c:pt idx="25623">
                  <c:v>9.5955200000000004E-2</c:v>
                </c:pt>
                <c:pt idx="25624">
                  <c:v>9.6248200000000006E-2</c:v>
                </c:pt>
                <c:pt idx="25625">
                  <c:v>9.6605999999999997E-2</c:v>
                </c:pt>
                <c:pt idx="25626">
                  <c:v>9.6878500000000006E-2</c:v>
                </c:pt>
                <c:pt idx="25627">
                  <c:v>9.7184300000000001E-2</c:v>
                </c:pt>
                <c:pt idx="25628">
                  <c:v>9.7457500000000002E-2</c:v>
                </c:pt>
                <c:pt idx="25629">
                  <c:v>9.7742899999999994E-2</c:v>
                </c:pt>
                <c:pt idx="25630">
                  <c:v>9.8039600000000005E-2</c:v>
                </c:pt>
                <c:pt idx="25631">
                  <c:v>9.8307099999999994E-2</c:v>
                </c:pt>
                <c:pt idx="25632">
                  <c:v>9.8602599999999999E-2</c:v>
                </c:pt>
                <c:pt idx="25633">
                  <c:v>9.8872199999999993E-2</c:v>
                </c:pt>
                <c:pt idx="25634">
                  <c:v>9.9154000000000006E-2</c:v>
                </c:pt>
                <c:pt idx="25635">
                  <c:v>9.9435700000000002E-2</c:v>
                </c:pt>
                <c:pt idx="25636">
                  <c:v>9.9711599999999997E-2</c:v>
                </c:pt>
                <c:pt idx="25637">
                  <c:v>9.9990200000000001E-2</c:v>
                </c:pt>
                <c:pt idx="25638">
                  <c:v>0.100263</c:v>
                </c:pt>
                <c:pt idx="25639">
                  <c:v>0.100526</c:v>
                </c:pt>
                <c:pt idx="25640">
                  <c:v>0.100799</c:v>
                </c:pt>
                <c:pt idx="25641">
                  <c:v>0.10106</c:v>
                </c:pt>
                <c:pt idx="25642">
                  <c:v>0.101322</c:v>
                </c:pt>
                <c:pt idx="25643">
                  <c:v>0.101591</c:v>
                </c:pt>
                <c:pt idx="25644">
                  <c:v>0.101837</c:v>
                </c:pt>
                <c:pt idx="25645">
                  <c:v>0.102116</c:v>
                </c:pt>
                <c:pt idx="25646">
                  <c:v>0.102363</c:v>
                </c:pt>
                <c:pt idx="25647">
                  <c:v>0.102627</c:v>
                </c:pt>
                <c:pt idx="25648">
                  <c:v>0.102885</c:v>
                </c:pt>
                <c:pt idx="25649">
                  <c:v>0.103121</c:v>
                </c:pt>
                <c:pt idx="25650">
                  <c:v>0.10339</c:v>
                </c:pt>
                <c:pt idx="25651">
                  <c:v>0.103614</c:v>
                </c:pt>
                <c:pt idx="25652">
                  <c:v>0.10387299999999999</c:v>
                </c:pt>
                <c:pt idx="25653">
                  <c:v>0.104111</c:v>
                </c:pt>
                <c:pt idx="25654">
                  <c:v>0.104347</c:v>
                </c:pt>
                <c:pt idx="25655">
                  <c:v>0.10460700000000001</c:v>
                </c:pt>
                <c:pt idx="25656">
                  <c:v>0.104827</c:v>
                </c:pt>
                <c:pt idx="25657">
                  <c:v>0.105083</c:v>
                </c:pt>
                <c:pt idx="25658">
                  <c:v>0.105306</c:v>
                </c:pt>
                <c:pt idx="25659">
                  <c:v>0.105545</c:v>
                </c:pt>
                <c:pt idx="25660">
                  <c:v>0.10578600000000001</c:v>
                </c:pt>
                <c:pt idx="25661">
                  <c:v>0.10591100000000001</c:v>
                </c:pt>
                <c:pt idx="25662">
                  <c:v>0.10610899999999999</c:v>
                </c:pt>
                <c:pt idx="25663">
                  <c:v>0.106321</c:v>
                </c:pt>
                <c:pt idx="25664">
                  <c:v>0.106491</c:v>
                </c:pt>
                <c:pt idx="25665">
                  <c:v>0.10671700000000001</c:v>
                </c:pt>
                <c:pt idx="25666">
                  <c:v>0.10688599999999999</c:v>
                </c:pt>
                <c:pt idx="25667">
                  <c:v>0.10709399999999999</c:v>
                </c:pt>
                <c:pt idx="25668">
                  <c:v>0.107282</c:v>
                </c:pt>
                <c:pt idx="25669">
                  <c:v>0.10745399999999999</c:v>
                </c:pt>
                <c:pt idx="25670">
                  <c:v>0.107653</c:v>
                </c:pt>
                <c:pt idx="25671">
                  <c:v>0.107809</c:v>
                </c:pt>
                <c:pt idx="25672">
                  <c:v>0.108005</c:v>
                </c:pt>
                <c:pt idx="25673">
                  <c:v>0.108171</c:v>
                </c:pt>
                <c:pt idx="25674">
                  <c:v>0.108348</c:v>
                </c:pt>
                <c:pt idx="25675">
                  <c:v>0.108527</c:v>
                </c:pt>
                <c:pt idx="25676">
                  <c:v>0.108696</c:v>
                </c:pt>
                <c:pt idx="25677">
                  <c:v>0.108875</c:v>
                </c:pt>
                <c:pt idx="25678">
                  <c:v>0.109039</c:v>
                </c:pt>
                <c:pt idx="25679">
                  <c:v>0.10920100000000001</c:v>
                </c:pt>
                <c:pt idx="25680">
                  <c:v>0.109359</c:v>
                </c:pt>
                <c:pt idx="25681">
                  <c:v>0.10951900000000001</c:v>
                </c:pt>
                <c:pt idx="25682">
                  <c:v>0.10967</c:v>
                </c:pt>
                <c:pt idx="25683">
                  <c:v>0.109833</c:v>
                </c:pt>
                <c:pt idx="25684">
                  <c:v>0.109976</c:v>
                </c:pt>
                <c:pt idx="25685">
                  <c:v>0.110139</c:v>
                </c:pt>
                <c:pt idx="25686">
                  <c:v>0.110293</c:v>
                </c:pt>
                <c:pt idx="25687">
                  <c:v>0.110439</c:v>
                </c:pt>
                <c:pt idx="25688">
                  <c:v>0.11058800000000001</c:v>
                </c:pt>
                <c:pt idx="25689">
                  <c:v>0.110706</c:v>
                </c:pt>
                <c:pt idx="25690">
                  <c:v>0.11088000000000001</c:v>
                </c:pt>
                <c:pt idx="25691">
                  <c:v>0.11103300000000001</c:v>
                </c:pt>
                <c:pt idx="25692">
                  <c:v>0.111139</c:v>
                </c:pt>
                <c:pt idx="25693">
                  <c:v>0.111142</c:v>
                </c:pt>
                <c:pt idx="25694">
                  <c:v>0.111123</c:v>
                </c:pt>
                <c:pt idx="25695">
                  <c:v>0.111285</c:v>
                </c:pt>
                <c:pt idx="25696">
                  <c:v>0.11154799999999999</c:v>
                </c:pt>
                <c:pt idx="25697">
                  <c:v>0.111859</c:v>
                </c:pt>
                <c:pt idx="25698">
                  <c:v>0.112118</c:v>
                </c:pt>
                <c:pt idx="25699">
                  <c:v>0.11233799999999999</c:v>
                </c:pt>
                <c:pt idx="25700">
                  <c:v>0.112597</c:v>
                </c:pt>
                <c:pt idx="25701">
                  <c:v>0.11282499999999999</c:v>
                </c:pt>
                <c:pt idx="25702">
                  <c:v>0.113079</c:v>
                </c:pt>
                <c:pt idx="25703">
                  <c:v>0.113318</c:v>
                </c:pt>
                <c:pt idx="25704">
                  <c:v>0.11354300000000001</c:v>
                </c:pt>
                <c:pt idx="25705">
                  <c:v>0.113802</c:v>
                </c:pt>
                <c:pt idx="25706">
                  <c:v>0.114022</c:v>
                </c:pt>
                <c:pt idx="25707">
                  <c:v>0.11426799999999999</c:v>
                </c:pt>
                <c:pt idx="25708">
                  <c:v>0.114496</c:v>
                </c:pt>
                <c:pt idx="25709">
                  <c:v>0.11471099999999999</c:v>
                </c:pt>
                <c:pt idx="25710">
                  <c:v>0.114953</c:v>
                </c:pt>
                <c:pt idx="25711">
                  <c:v>0.11515</c:v>
                </c:pt>
                <c:pt idx="25712">
                  <c:v>0.115374</c:v>
                </c:pt>
                <c:pt idx="25713">
                  <c:v>0.115581</c:v>
                </c:pt>
                <c:pt idx="25714">
                  <c:v>0.115809</c:v>
                </c:pt>
                <c:pt idx="25715">
                  <c:v>0.11606900000000001</c:v>
                </c:pt>
                <c:pt idx="25716">
                  <c:v>0.116231</c:v>
                </c:pt>
                <c:pt idx="25717">
                  <c:v>0.116325</c:v>
                </c:pt>
                <c:pt idx="25718">
                  <c:v>0.116387</c:v>
                </c:pt>
                <c:pt idx="25719">
                  <c:v>0.11659700000000001</c:v>
                </c:pt>
                <c:pt idx="25720">
                  <c:v>0.116951</c:v>
                </c:pt>
                <c:pt idx="25721">
                  <c:v>0.117298</c:v>
                </c:pt>
                <c:pt idx="25722">
                  <c:v>0.117645</c:v>
                </c:pt>
                <c:pt idx="25723">
                  <c:v>0.117938</c:v>
                </c:pt>
                <c:pt idx="25724">
                  <c:v>0.118257</c:v>
                </c:pt>
                <c:pt idx="25725">
                  <c:v>0.118588</c:v>
                </c:pt>
                <c:pt idx="25726">
                  <c:v>0.118892</c:v>
                </c:pt>
                <c:pt idx="25727">
                  <c:v>0.119231</c:v>
                </c:pt>
                <c:pt idx="25728">
                  <c:v>0.119523</c:v>
                </c:pt>
                <c:pt idx="25729">
                  <c:v>0.119836</c:v>
                </c:pt>
                <c:pt idx="25730">
                  <c:v>0.12013799999999999</c:v>
                </c:pt>
                <c:pt idx="25731">
                  <c:v>0.12042</c:v>
                </c:pt>
                <c:pt idx="25732">
                  <c:v>0.12074</c:v>
                </c:pt>
                <c:pt idx="25733">
                  <c:v>0.12101199999999999</c:v>
                </c:pt>
                <c:pt idx="25734">
                  <c:v>0.121323</c:v>
                </c:pt>
                <c:pt idx="25735">
                  <c:v>0.121612</c:v>
                </c:pt>
                <c:pt idx="25736">
                  <c:v>0.12189800000000001</c:v>
                </c:pt>
                <c:pt idx="25737">
                  <c:v>0.122209</c:v>
                </c:pt>
                <c:pt idx="25738">
                  <c:v>0.12247</c:v>
                </c:pt>
                <c:pt idx="25739">
                  <c:v>0.122766</c:v>
                </c:pt>
                <c:pt idx="25740">
                  <c:v>0.123026</c:v>
                </c:pt>
                <c:pt idx="25741">
                  <c:v>0.123298</c:v>
                </c:pt>
                <c:pt idx="25742">
                  <c:v>0.12358</c:v>
                </c:pt>
                <c:pt idx="25743">
                  <c:v>0.12383</c:v>
                </c:pt>
                <c:pt idx="25744">
                  <c:v>0.12411700000000001</c:v>
                </c:pt>
                <c:pt idx="25745">
                  <c:v>0.12436800000000001</c:v>
                </c:pt>
                <c:pt idx="25746">
                  <c:v>0.124643</c:v>
                </c:pt>
                <c:pt idx="25747">
                  <c:v>0.12490999999999999</c:v>
                </c:pt>
                <c:pt idx="25748">
                  <c:v>0.12515499999999999</c:v>
                </c:pt>
                <c:pt idx="25749">
                  <c:v>0.125418</c:v>
                </c:pt>
                <c:pt idx="25750">
                  <c:v>0.12564900000000001</c:v>
                </c:pt>
                <c:pt idx="25751">
                  <c:v>0.12590199999999999</c:v>
                </c:pt>
                <c:pt idx="25752">
                  <c:v>0.126142</c:v>
                </c:pt>
                <c:pt idx="25753">
                  <c:v>0.12637699999999999</c:v>
                </c:pt>
                <c:pt idx="25754">
                  <c:v>0.12662499999999999</c:v>
                </c:pt>
                <c:pt idx="25755">
                  <c:v>0.12685399999999999</c:v>
                </c:pt>
                <c:pt idx="25756">
                  <c:v>0.12710199999999999</c:v>
                </c:pt>
                <c:pt idx="25757">
                  <c:v>0.127333</c:v>
                </c:pt>
                <c:pt idx="25758">
                  <c:v>0.127557</c:v>
                </c:pt>
                <c:pt idx="25759">
                  <c:v>0.12778400000000001</c:v>
                </c:pt>
                <c:pt idx="25760">
                  <c:v>0.127995</c:v>
                </c:pt>
                <c:pt idx="25761">
                  <c:v>0.128217</c:v>
                </c:pt>
                <c:pt idx="25762">
                  <c:v>0.12842500000000001</c:v>
                </c:pt>
                <c:pt idx="25763">
                  <c:v>0.128635</c:v>
                </c:pt>
                <c:pt idx="25764">
                  <c:v>0.12884799999999999</c:v>
                </c:pt>
                <c:pt idx="25765">
                  <c:v>0.129053</c:v>
                </c:pt>
                <c:pt idx="25766">
                  <c:v>0.129269</c:v>
                </c:pt>
                <c:pt idx="25767">
                  <c:v>0.129469</c:v>
                </c:pt>
                <c:pt idx="25768">
                  <c:v>0.12966800000000001</c:v>
                </c:pt>
                <c:pt idx="25769">
                  <c:v>0.12986200000000001</c:v>
                </c:pt>
                <c:pt idx="25770">
                  <c:v>0.13004599999999999</c:v>
                </c:pt>
                <c:pt idx="25771">
                  <c:v>0.13023399999999999</c:v>
                </c:pt>
                <c:pt idx="25772">
                  <c:v>0.130412</c:v>
                </c:pt>
                <c:pt idx="25773">
                  <c:v>0.13059299999999999</c:v>
                </c:pt>
                <c:pt idx="25774">
                  <c:v>0.130773</c:v>
                </c:pt>
                <c:pt idx="25775">
                  <c:v>0.13095200000000001</c:v>
                </c:pt>
                <c:pt idx="25776">
                  <c:v>0.131133</c:v>
                </c:pt>
                <c:pt idx="25777">
                  <c:v>0.13130600000000001</c:v>
                </c:pt>
                <c:pt idx="25778">
                  <c:v>0.13147800000000001</c:v>
                </c:pt>
                <c:pt idx="25779">
                  <c:v>0.13163900000000001</c:v>
                </c:pt>
                <c:pt idx="25780">
                  <c:v>0.13179299999999999</c:v>
                </c:pt>
                <c:pt idx="25781">
                  <c:v>0.13194400000000001</c:v>
                </c:pt>
                <c:pt idx="25782">
                  <c:v>0.13209299999999999</c:v>
                </c:pt>
                <c:pt idx="25783">
                  <c:v>0.132242</c:v>
                </c:pt>
                <c:pt idx="25784">
                  <c:v>0.13239000000000001</c:v>
                </c:pt>
                <c:pt idx="25785">
                  <c:v>0.13253999999999999</c:v>
                </c:pt>
                <c:pt idx="25786">
                  <c:v>0.132687</c:v>
                </c:pt>
                <c:pt idx="25787">
                  <c:v>0.13283300000000001</c:v>
                </c:pt>
                <c:pt idx="25788">
                  <c:v>0.13297100000000001</c:v>
                </c:pt>
                <c:pt idx="25789">
                  <c:v>0.1331</c:v>
                </c:pt>
                <c:pt idx="25790">
                  <c:v>0.13322300000000001</c:v>
                </c:pt>
                <c:pt idx="25791">
                  <c:v>0.13333999999999999</c:v>
                </c:pt>
                <c:pt idx="25792">
                  <c:v>0.13345899999999999</c:v>
                </c:pt>
                <c:pt idx="25793">
                  <c:v>0.133573</c:v>
                </c:pt>
                <c:pt idx="25794">
                  <c:v>0.133691</c:v>
                </c:pt>
                <c:pt idx="25795">
                  <c:v>0.13380900000000001</c:v>
                </c:pt>
                <c:pt idx="25796">
                  <c:v>0.13392299999999999</c:v>
                </c:pt>
                <c:pt idx="25797">
                  <c:v>0.13403999999999999</c:v>
                </c:pt>
                <c:pt idx="25798">
                  <c:v>0.13414100000000001</c:v>
                </c:pt>
                <c:pt idx="25799">
                  <c:v>0.134239</c:v>
                </c:pt>
                <c:pt idx="25800">
                  <c:v>0.134327</c:v>
                </c:pt>
                <c:pt idx="25801">
                  <c:v>0.134411</c:v>
                </c:pt>
                <c:pt idx="25802">
                  <c:v>0.13449700000000001</c:v>
                </c:pt>
                <c:pt idx="25803">
                  <c:v>0.134576</c:v>
                </c:pt>
                <c:pt idx="25804">
                  <c:v>0.13466400000000001</c:v>
                </c:pt>
                <c:pt idx="25805">
                  <c:v>0.134746</c:v>
                </c:pt>
                <c:pt idx="25806">
                  <c:v>0.13483100000000001</c:v>
                </c:pt>
                <c:pt idx="25807">
                  <c:v>0.134912</c:v>
                </c:pt>
                <c:pt idx="25808">
                  <c:v>0.13497799999999999</c:v>
                </c:pt>
                <c:pt idx="25809">
                  <c:v>0.135044</c:v>
                </c:pt>
                <c:pt idx="25810">
                  <c:v>0.13509399999999999</c:v>
                </c:pt>
                <c:pt idx="25811">
                  <c:v>0.13514699999999999</c:v>
                </c:pt>
                <c:pt idx="25812">
                  <c:v>0.13519600000000001</c:v>
                </c:pt>
                <c:pt idx="25813">
                  <c:v>0.135243</c:v>
                </c:pt>
                <c:pt idx="25814">
                  <c:v>0.135296</c:v>
                </c:pt>
                <c:pt idx="25815">
                  <c:v>0.13534399999999999</c:v>
                </c:pt>
                <c:pt idx="25816">
                  <c:v>0.13539499999999999</c:v>
                </c:pt>
                <c:pt idx="25817">
                  <c:v>0.135438</c:v>
                </c:pt>
                <c:pt idx="25818">
                  <c:v>0.13547200000000001</c:v>
                </c:pt>
                <c:pt idx="25819">
                  <c:v>0.13550100000000001</c:v>
                </c:pt>
                <c:pt idx="25820">
                  <c:v>0.135519</c:v>
                </c:pt>
                <c:pt idx="25821">
                  <c:v>0.13553399999999999</c:v>
                </c:pt>
                <c:pt idx="25822">
                  <c:v>0.135548</c:v>
                </c:pt>
                <c:pt idx="25823">
                  <c:v>0.13556099999999999</c:v>
                </c:pt>
                <c:pt idx="25824">
                  <c:v>0.135578</c:v>
                </c:pt>
                <c:pt idx="25825">
                  <c:v>0.13559299999999999</c:v>
                </c:pt>
                <c:pt idx="25826">
                  <c:v>0.135606</c:v>
                </c:pt>
                <c:pt idx="25827">
                  <c:v>0.13561500000000001</c:v>
                </c:pt>
                <c:pt idx="25828">
                  <c:v>0.13561400000000001</c:v>
                </c:pt>
                <c:pt idx="25829">
                  <c:v>0.13560700000000001</c:v>
                </c:pt>
                <c:pt idx="25830">
                  <c:v>0.13558600000000001</c:v>
                </c:pt>
                <c:pt idx="25831">
                  <c:v>0.13556399999999999</c:v>
                </c:pt>
                <c:pt idx="25832">
                  <c:v>0.135542</c:v>
                </c:pt>
                <c:pt idx="25833">
                  <c:v>0.135519</c:v>
                </c:pt>
                <c:pt idx="25834">
                  <c:v>0.13550000000000001</c:v>
                </c:pt>
                <c:pt idx="25835">
                  <c:v>0.13547600000000001</c:v>
                </c:pt>
                <c:pt idx="25836">
                  <c:v>0.13545299999999999</c:v>
                </c:pt>
                <c:pt idx="25837">
                  <c:v>0.13542699999999999</c:v>
                </c:pt>
                <c:pt idx="25838">
                  <c:v>0.13539000000000001</c:v>
                </c:pt>
                <c:pt idx="25839">
                  <c:v>0.13534599999999999</c:v>
                </c:pt>
                <c:pt idx="25840">
                  <c:v>0.13528499999999999</c:v>
                </c:pt>
                <c:pt idx="25841">
                  <c:v>0.13522600000000001</c:v>
                </c:pt>
                <c:pt idx="25842">
                  <c:v>0.13516700000000001</c:v>
                </c:pt>
                <c:pt idx="25843">
                  <c:v>0.135107</c:v>
                </c:pt>
                <c:pt idx="25844">
                  <c:v>0.135051</c:v>
                </c:pt>
                <c:pt idx="25845">
                  <c:v>0.134989</c:v>
                </c:pt>
                <c:pt idx="25846">
                  <c:v>0.13492999999999999</c:v>
                </c:pt>
                <c:pt idx="25847">
                  <c:v>0.13486600000000001</c:v>
                </c:pt>
                <c:pt idx="25848">
                  <c:v>0.13479099999999999</c:v>
                </c:pt>
                <c:pt idx="25849">
                  <c:v>0.13470499999999999</c:v>
                </c:pt>
                <c:pt idx="25850">
                  <c:v>0.134604</c:v>
                </c:pt>
                <c:pt idx="25851">
                  <c:v>0.13450799999999999</c:v>
                </c:pt>
                <c:pt idx="25852">
                  <c:v>0.134412</c:v>
                </c:pt>
                <c:pt idx="25853">
                  <c:v>0.13431299999999999</c:v>
                </c:pt>
                <c:pt idx="25854">
                  <c:v>0.134218</c:v>
                </c:pt>
                <c:pt idx="25855">
                  <c:v>0.13411699999999999</c:v>
                </c:pt>
                <c:pt idx="25856">
                  <c:v>0.134024</c:v>
                </c:pt>
                <c:pt idx="25857">
                  <c:v>0.13392200000000001</c:v>
                </c:pt>
                <c:pt idx="25858">
                  <c:v>0.1338</c:v>
                </c:pt>
                <c:pt idx="25859">
                  <c:v>0.133662</c:v>
                </c:pt>
                <c:pt idx="25860">
                  <c:v>0.13350899999999999</c:v>
                </c:pt>
                <c:pt idx="25861">
                  <c:v>0.13336600000000001</c:v>
                </c:pt>
                <c:pt idx="25862">
                  <c:v>0.133219</c:v>
                </c:pt>
                <c:pt idx="25863">
                  <c:v>0.133073</c:v>
                </c:pt>
                <c:pt idx="25864">
                  <c:v>0.13292999999999999</c:v>
                </c:pt>
                <c:pt idx="25865">
                  <c:v>0.13278000000000001</c:v>
                </c:pt>
                <c:pt idx="25866">
                  <c:v>0.13264000000000001</c:v>
                </c:pt>
                <c:pt idx="25867">
                  <c:v>0.13248299999999999</c:v>
                </c:pt>
                <c:pt idx="25868">
                  <c:v>0.13231399999999999</c:v>
                </c:pt>
                <c:pt idx="25869">
                  <c:v>0.132132</c:v>
                </c:pt>
                <c:pt idx="25870">
                  <c:v>0.131943</c:v>
                </c:pt>
                <c:pt idx="25871">
                  <c:v>0.13176299999999999</c:v>
                </c:pt>
                <c:pt idx="25872">
                  <c:v>0.131574</c:v>
                </c:pt>
                <c:pt idx="25873">
                  <c:v>0.13139200000000001</c:v>
                </c:pt>
                <c:pt idx="25874">
                  <c:v>0.13120599999999999</c:v>
                </c:pt>
                <c:pt idx="25875">
                  <c:v>0.13102</c:v>
                </c:pt>
                <c:pt idx="25876">
                  <c:v>0.13083900000000001</c:v>
                </c:pt>
                <c:pt idx="25877">
                  <c:v>0.130636</c:v>
                </c:pt>
                <c:pt idx="25878">
                  <c:v>0.13042599999999999</c:v>
                </c:pt>
                <c:pt idx="25879">
                  <c:v>0.13020100000000001</c:v>
                </c:pt>
                <c:pt idx="25880">
                  <c:v>0.12997700000000001</c:v>
                </c:pt>
                <c:pt idx="25881">
                  <c:v>0.12975600000000001</c:v>
                </c:pt>
                <c:pt idx="25882">
                  <c:v>0.129528</c:v>
                </c:pt>
                <c:pt idx="25883">
                  <c:v>0.129306</c:v>
                </c:pt>
                <c:pt idx="25884">
                  <c:v>0.129078</c:v>
                </c:pt>
                <c:pt idx="25885">
                  <c:v>0.128858</c:v>
                </c:pt>
                <c:pt idx="25886">
                  <c:v>0.128631</c:v>
                </c:pt>
                <c:pt idx="25887">
                  <c:v>0.128386</c:v>
                </c:pt>
                <c:pt idx="25888">
                  <c:v>0.128133</c:v>
                </c:pt>
                <c:pt idx="25889">
                  <c:v>0.12786700000000001</c:v>
                </c:pt>
                <c:pt idx="25890">
                  <c:v>0.127607</c:v>
                </c:pt>
                <c:pt idx="25891">
                  <c:v>0.12734300000000001</c:v>
                </c:pt>
                <c:pt idx="25892">
                  <c:v>0.127077</c:v>
                </c:pt>
                <c:pt idx="25893">
                  <c:v>0.12681400000000001</c:v>
                </c:pt>
                <c:pt idx="25894">
                  <c:v>0.12654699999999999</c:v>
                </c:pt>
                <c:pt idx="25895">
                  <c:v>0.12628800000000001</c:v>
                </c:pt>
                <c:pt idx="25896">
                  <c:v>0.12601299999999999</c:v>
                </c:pt>
                <c:pt idx="25897">
                  <c:v>0.12572900000000001</c:v>
                </c:pt>
                <c:pt idx="25898">
                  <c:v>0.12543299999999999</c:v>
                </c:pt>
                <c:pt idx="25899">
                  <c:v>0.12512999999999999</c:v>
                </c:pt>
                <c:pt idx="25900">
                  <c:v>0.124831</c:v>
                </c:pt>
                <c:pt idx="25901">
                  <c:v>0.12452299999999999</c:v>
                </c:pt>
                <c:pt idx="25902">
                  <c:v>0.12422</c:v>
                </c:pt>
                <c:pt idx="25903">
                  <c:v>0.123915</c:v>
                </c:pt>
                <c:pt idx="25904">
                  <c:v>0.123611</c:v>
                </c:pt>
                <c:pt idx="25905">
                  <c:v>0.123309</c:v>
                </c:pt>
                <c:pt idx="25906">
                  <c:v>0.122989</c:v>
                </c:pt>
                <c:pt idx="25907">
                  <c:v>0.12266299999999999</c:v>
                </c:pt>
                <c:pt idx="25908">
                  <c:v>0.122324</c:v>
                </c:pt>
                <c:pt idx="25909">
                  <c:v>0.121984</c:v>
                </c:pt>
                <c:pt idx="25910">
                  <c:v>0.121644</c:v>
                </c:pt>
                <c:pt idx="25911">
                  <c:v>0.121296</c:v>
                </c:pt>
                <c:pt idx="25912">
                  <c:v>0.120953</c:v>
                </c:pt>
                <c:pt idx="25913">
                  <c:v>0.120605</c:v>
                </c:pt>
                <c:pt idx="25914">
                  <c:v>0.120264</c:v>
                </c:pt>
                <c:pt idx="25915">
                  <c:v>0.11991599999999999</c:v>
                </c:pt>
                <c:pt idx="25916">
                  <c:v>0.11955399999999999</c:v>
                </c:pt>
                <c:pt idx="25917">
                  <c:v>0.119186</c:v>
                </c:pt>
                <c:pt idx="25918">
                  <c:v>0.11880499999999999</c:v>
                </c:pt>
                <c:pt idx="25919">
                  <c:v>0.11842800000000001</c:v>
                </c:pt>
                <c:pt idx="25920">
                  <c:v>0.11804199999999999</c:v>
                </c:pt>
                <c:pt idx="25921">
                  <c:v>0.117657</c:v>
                </c:pt>
                <c:pt idx="25922">
                  <c:v>0.117272</c:v>
                </c:pt>
                <c:pt idx="25923">
                  <c:v>0.116885</c:v>
                </c:pt>
                <c:pt idx="25924">
                  <c:v>0.116504</c:v>
                </c:pt>
                <c:pt idx="25925">
                  <c:v>0.116107</c:v>
                </c:pt>
                <c:pt idx="25926">
                  <c:v>0.115705</c:v>
                </c:pt>
                <c:pt idx="25927">
                  <c:v>0.115291</c:v>
                </c:pt>
                <c:pt idx="25928">
                  <c:v>0.114872</c:v>
                </c:pt>
                <c:pt idx="25929">
                  <c:v>0.114454</c:v>
                </c:pt>
                <c:pt idx="25930">
                  <c:v>0.114025</c:v>
                </c:pt>
                <c:pt idx="25931">
                  <c:v>0.11360099999999999</c:v>
                </c:pt>
                <c:pt idx="25932">
                  <c:v>0.11317199999999999</c:v>
                </c:pt>
                <c:pt idx="25933">
                  <c:v>0.11275</c:v>
                </c:pt>
                <c:pt idx="25934">
                  <c:v>0.11232300000000001</c:v>
                </c:pt>
                <c:pt idx="25935">
                  <c:v>0.111874</c:v>
                </c:pt>
                <c:pt idx="25936">
                  <c:v>0.111415</c:v>
                </c:pt>
                <c:pt idx="25937">
                  <c:v>0.110941</c:v>
                </c:pt>
                <c:pt idx="25938">
                  <c:v>0.110471</c:v>
                </c:pt>
                <c:pt idx="25939">
                  <c:v>0.109995</c:v>
                </c:pt>
                <c:pt idx="25940">
                  <c:v>0.109514</c:v>
                </c:pt>
                <c:pt idx="25941">
                  <c:v>0.10903400000000001</c:v>
                </c:pt>
                <c:pt idx="25942">
                  <c:v>0.10854900000000001</c:v>
                </c:pt>
                <c:pt idx="25943">
                  <c:v>0.108072</c:v>
                </c:pt>
                <c:pt idx="25944">
                  <c:v>0.107583</c:v>
                </c:pt>
                <c:pt idx="25945">
                  <c:v>0.107088</c:v>
                </c:pt>
                <c:pt idx="25946">
                  <c:v>0.106585</c:v>
                </c:pt>
                <c:pt idx="25947">
                  <c:v>0.106073</c:v>
                </c:pt>
                <c:pt idx="25948">
                  <c:v>0.10556400000000001</c:v>
                </c:pt>
                <c:pt idx="25949">
                  <c:v>0.105044</c:v>
                </c:pt>
                <c:pt idx="25950">
                  <c:v>0.10452400000000001</c:v>
                </c:pt>
                <c:pt idx="25951">
                  <c:v>0.104</c:v>
                </c:pt>
                <c:pt idx="25952">
                  <c:v>0.103477</c:v>
                </c:pt>
                <c:pt idx="25953">
                  <c:v>0.10295600000000001</c:v>
                </c:pt>
                <c:pt idx="25954">
                  <c:v>0.102421</c:v>
                </c:pt>
                <c:pt idx="25955">
                  <c:v>0.101885</c:v>
                </c:pt>
                <c:pt idx="25956">
                  <c:v>0.101338</c:v>
                </c:pt>
                <c:pt idx="25957">
                  <c:v>0.10079200000000001</c:v>
                </c:pt>
                <c:pt idx="25958">
                  <c:v>0.100242</c:v>
                </c:pt>
                <c:pt idx="25959">
                  <c:v>9.9681900000000004E-2</c:v>
                </c:pt>
                <c:pt idx="25960">
                  <c:v>9.9122699999999994E-2</c:v>
                </c:pt>
                <c:pt idx="25961">
                  <c:v>9.8556900000000003E-2</c:v>
                </c:pt>
                <c:pt idx="25962">
                  <c:v>9.7998799999999997E-2</c:v>
                </c:pt>
                <c:pt idx="25963">
                  <c:v>9.7429500000000002E-2</c:v>
                </c:pt>
                <c:pt idx="25964">
                  <c:v>9.6844600000000003E-2</c:v>
                </c:pt>
                <c:pt idx="25965">
                  <c:v>9.6251100000000006E-2</c:v>
                </c:pt>
                <c:pt idx="25966">
                  <c:v>9.5647999999999997E-2</c:v>
                </c:pt>
                <c:pt idx="25967">
                  <c:v>9.5052300000000006E-2</c:v>
                </c:pt>
                <c:pt idx="25968">
                  <c:v>9.4445899999999999E-2</c:v>
                </c:pt>
                <c:pt idx="25969">
                  <c:v>9.3836100000000006E-2</c:v>
                </c:pt>
                <c:pt idx="25970">
                  <c:v>9.3221600000000002E-2</c:v>
                </c:pt>
                <c:pt idx="25971">
                  <c:v>9.2602000000000004E-2</c:v>
                </c:pt>
                <c:pt idx="25972">
                  <c:v>9.1987799999999995E-2</c:v>
                </c:pt>
                <c:pt idx="25973">
                  <c:v>9.13606E-2</c:v>
                </c:pt>
                <c:pt idx="25974">
                  <c:v>9.0733900000000006E-2</c:v>
                </c:pt>
                <c:pt idx="25975">
                  <c:v>9.0099499999999999E-2</c:v>
                </c:pt>
                <c:pt idx="25976">
                  <c:v>8.9464299999999997E-2</c:v>
                </c:pt>
                <c:pt idx="25977">
                  <c:v>8.8830599999999996E-2</c:v>
                </c:pt>
                <c:pt idx="25978">
                  <c:v>8.8182999999999997E-2</c:v>
                </c:pt>
                <c:pt idx="25979">
                  <c:v>8.7536299999999997E-2</c:v>
                </c:pt>
                <c:pt idx="25980">
                  <c:v>8.6878800000000006E-2</c:v>
                </c:pt>
                <c:pt idx="25981">
                  <c:v>8.6224999999999996E-2</c:v>
                </c:pt>
                <c:pt idx="25982">
                  <c:v>8.5568099999999994E-2</c:v>
                </c:pt>
                <c:pt idx="25983">
                  <c:v>8.4902199999999997E-2</c:v>
                </c:pt>
                <c:pt idx="25984">
                  <c:v>8.4238199999999999E-2</c:v>
                </c:pt>
                <c:pt idx="25985">
                  <c:v>8.3564299999999994E-2</c:v>
                </c:pt>
                <c:pt idx="25986">
                  <c:v>8.2897600000000002E-2</c:v>
                </c:pt>
                <c:pt idx="25987">
                  <c:v>8.2221699999999995E-2</c:v>
                </c:pt>
                <c:pt idx="25988">
                  <c:v>8.1538600000000003E-2</c:v>
                </c:pt>
                <c:pt idx="25989">
                  <c:v>8.08527E-2</c:v>
                </c:pt>
                <c:pt idx="25990">
                  <c:v>8.0157300000000001E-2</c:v>
                </c:pt>
                <c:pt idx="25991">
                  <c:v>7.9469399999999996E-2</c:v>
                </c:pt>
                <c:pt idx="25992">
                  <c:v>7.8770300000000001E-2</c:v>
                </c:pt>
                <c:pt idx="25993">
                  <c:v>7.8071299999999996E-2</c:v>
                </c:pt>
                <c:pt idx="25994">
                  <c:v>7.7368800000000001E-2</c:v>
                </c:pt>
                <c:pt idx="25995">
                  <c:v>7.66622E-2</c:v>
                </c:pt>
                <c:pt idx="25996">
                  <c:v>7.5961500000000001E-2</c:v>
                </c:pt>
                <c:pt idx="25997">
                  <c:v>7.5245999999999993E-2</c:v>
                </c:pt>
                <c:pt idx="25998">
                  <c:v>7.4529999999999999E-2</c:v>
                </c:pt>
                <c:pt idx="25999">
                  <c:v>7.3804499999999995E-2</c:v>
                </c:pt>
                <c:pt idx="26000">
                  <c:v>7.3077699999999995E-2</c:v>
                </c:pt>
                <c:pt idx="26001">
                  <c:v>7.2352899999999998E-2</c:v>
                </c:pt>
                <c:pt idx="26002">
                  <c:v>7.1616200000000005E-2</c:v>
                </c:pt>
                <c:pt idx="26003">
                  <c:v>7.0883500000000002E-2</c:v>
                </c:pt>
                <c:pt idx="26004">
                  <c:v>7.0143300000000006E-2</c:v>
                </c:pt>
                <c:pt idx="26005">
                  <c:v>6.9409299999999993E-2</c:v>
                </c:pt>
                <c:pt idx="26006">
                  <c:v>6.8672700000000003E-2</c:v>
                </c:pt>
                <c:pt idx="26007">
                  <c:v>6.7923499999999998E-2</c:v>
                </c:pt>
                <c:pt idx="26008">
                  <c:v>6.7172800000000005E-2</c:v>
                </c:pt>
                <c:pt idx="26009">
                  <c:v>6.6410499999999997E-2</c:v>
                </c:pt>
                <c:pt idx="26010">
                  <c:v>6.5654199999999996E-2</c:v>
                </c:pt>
                <c:pt idx="26011">
                  <c:v>6.4891099999999993E-2</c:v>
                </c:pt>
                <c:pt idx="26012">
                  <c:v>6.4122499999999999E-2</c:v>
                </c:pt>
                <c:pt idx="26013">
                  <c:v>6.3354999999999995E-2</c:v>
                </c:pt>
                <c:pt idx="26014">
                  <c:v>6.2582700000000005E-2</c:v>
                </c:pt>
                <c:pt idx="26015">
                  <c:v>6.182E-2</c:v>
                </c:pt>
                <c:pt idx="26016">
                  <c:v>6.1046000000000003E-2</c:v>
                </c:pt>
                <c:pt idx="26017">
                  <c:v>6.0266100000000003E-2</c:v>
                </c:pt>
                <c:pt idx="26018">
                  <c:v>5.9479600000000001E-2</c:v>
                </c:pt>
                <c:pt idx="26019">
                  <c:v>5.8687099999999999E-2</c:v>
                </c:pt>
                <c:pt idx="26020">
                  <c:v>5.7899600000000002E-2</c:v>
                </c:pt>
                <c:pt idx="26021">
                  <c:v>5.7100600000000001E-2</c:v>
                </c:pt>
                <c:pt idx="26022">
                  <c:v>5.6303199999999998E-2</c:v>
                </c:pt>
                <c:pt idx="26023">
                  <c:v>5.5501799999999997E-2</c:v>
                </c:pt>
                <c:pt idx="26024">
                  <c:v>5.4703599999999998E-2</c:v>
                </c:pt>
                <c:pt idx="26025">
                  <c:v>5.3908699999999997E-2</c:v>
                </c:pt>
                <c:pt idx="26026">
                  <c:v>5.3099599999999997E-2</c:v>
                </c:pt>
                <c:pt idx="26027">
                  <c:v>5.2288300000000003E-2</c:v>
                </c:pt>
                <c:pt idx="26028">
                  <c:v>5.14668E-2</c:v>
                </c:pt>
                <c:pt idx="26029">
                  <c:v>5.0648800000000001E-2</c:v>
                </c:pt>
                <c:pt idx="26030">
                  <c:v>4.9829499999999999E-2</c:v>
                </c:pt>
                <c:pt idx="26031">
                  <c:v>4.90009E-2</c:v>
                </c:pt>
                <c:pt idx="26032">
                  <c:v>4.8175000000000003E-2</c:v>
                </c:pt>
                <c:pt idx="26033">
                  <c:v>4.7343799999999998E-2</c:v>
                </c:pt>
                <c:pt idx="26034">
                  <c:v>4.6521800000000002E-2</c:v>
                </c:pt>
                <c:pt idx="26035">
                  <c:v>4.5693400000000002E-2</c:v>
                </c:pt>
                <c:pt idx="26036">
                  <c:v>4.48543E-2</c:v>
                </c:pt>
                <c:pt idx="26037">
                  <c:v>4.4011000000000002E-2</c:v>
                </c:pt>
                <c:pt idx="26038">
                  <c:v>4.3160400000000002E-2</c:v>
                </c:pt>
                <c:pt idx="26039">
                  <c:v>4.2316800000000002E-2</c:v>
                </c:pt>
                <c:pt idx="26040">
                  <c:v>4.1465099999999998E-2</c:v>
                </c:pt>
                <c:pt idx="26041">
                  <c:v>4.0611099999999997E-2</c:v>
                </c:pt>
                <c:pt idx="26042">
                  <c:v>3.9755699999999998E-2</c:v>
                </c:pt>
                <c:pt idx="26043">
                  <c:v>3.8900400000000002E-2</c:v>
                </c:pt>
                <c:pt idx="26044">
                  <c:v>3.8051099999999997E-2</c:v>
                </c:pt>
                <c:pt idx="26045">
                  <c:v>3.7188899999999997E-2</c:v>
                </c:pt>
                <c:pt idx="26046">
                  <c:v>3.6321899999999997E-2</c:v>
                </c:pt>
                <c:pt idx="26047">
                  <c:v>3.5446199999999997E-2</c:v>
                </c:pt>
                <c:pt idx="26048">
                  <c:v>3.4571900000000003E-2</c:v>
                </c:pt>
                <c:pt idx="26049">
                  <c:v>3.3700000000000001E-2</c:v>
                </c:pt>
                <c:pt idx="26050">
                  <c:v>3.28192E-2</c:v>
                </c:pt>
                <c:pt idx="26051">
                  <c:v>3.1940700000000002E-2</c:v>
                </c:pt>
                <c:pt idx="26052">
                  <c:v>3.1056899999999998E-2</c:v>
                </c:pt>
                <c:pt idx="26053">
                  <c:v>3.0180499999999999E-2</c:v>
                </c:pt>
                <c:pt idx="26054">
                  <c:v>2.9301000000000001E-2</c:v>
                </c:pt>
                <c:pt idx="26055">
                  <c:v>2.8409299999999998E-2</c:v>
                </c:pt>
                <c:pt idx="26056">
                  <c:v>2.7513699999999999E-2</c:v>
                </c:pt>
                <c:pt idx="26057">
                  <c:v>2.6609600000000001E-2</c:v>
                </c:pt>
                <c:pt idx="26058">
                  <c:v>2.5713099999999999E-2</c:v>
                </c:pt>
                <c:pt idx="26059">
                  <c:v>2.4812000000000001E-2</c:v>
                </c:pt>
                <c:pt idx="26060">
                  <c:v>2.39077E-2</c:v>
                </c:pt>
                <c:pt idx="26061">
                  <c:v>2.3003900000000001E-2</c:v>
                </c:pt>
                <c:pt idx="26062">
                  <c:v>2.2096600000000001E-2</c:v>
                </c:pt>
                <c:pt idx="26063">
                  <c:v>2.1196E-2</c:v>
                </c:pt>
                <c:pt idx="26064">
                  <c:v>2.02851E-2</c:v>
                </c:pt>
                <c:pt idx="26065">
                  <c:v>1.9368199999999999E-2</c:v>
                </c:pt>
                <c:pt idx="26066">
                  <c:v>1.8445199999999998E-2</c:v>
                </c:pt>
                <c:pt idx="26067">
                  <c:v>1.75202E-2</c:v>
                </c:pt>
                <c:pt idx="26068">
                  <c:v>1.6600199999999999E-2</c:v>
                </c:pt>
                <c:pt idx="26069">
                  <c:v>1.56723E-2</c:v>
                </c:pt>
                <c:pt idx="26070">
                  <c:v>1.4745400000000001E-2</c:v>
                </c:pt>
                <c:pt idx="26071">
                  <c:v>1.38152E-2</c:v>
                </c:pt>
                <c:pt idx="26072">
                  <c:v>1.2888200000000001E-2</c:v>
                </c:pt>
                <c:pt idx="26073">
                  <c:v>1.19604E-2</c:v>
                </c:pt>
                <c:pt idx="26074">
                  <c:v>1.10156E-2</c:v>
                </c:pt>
                <c:pt idx="26075">
                  <c:v>1.00619E-2</c:v>
                </c:pt>
                <c:pt idx="26076" formatCode="0.00E+00">
                  <c:v>9.0984800000000008E-3</c:v>
                </c:pt>
                <c:pt idx="26077" formatCode="0.00E+00">
                  <c:v>8.1408699999999997E-3</c:v>
                </c:pt>
                <c:pt idx="26078" formatCode="0.00E+00">
                  <c:v>7.1832500000000004E-3</c:v>
                </c:pt>
                <c:pt idx="26079" formatCode="0.00E+00">
                  <c:v>6.2193999999999999E-3</c:v>
                </c:pt>
                <c:pt idx="26080" formatCode="0.00E+00">
                  <c:v>5.25634E-3</c:v>
                </c:pt>
                <c:pt idx="26081" formatCode="0.00E+00">
                  <c:v>4.2879499999999996E-3</c:v>
                </c:pt>
                <c:pt idx="26082" formatCode="0.00E+00">
                  <c:v>3.32577E-3</c:v>
                </c:pt>
                <c:pt idx="26083" formatCode="0.00E+00">
                  <c:v>2.3575699999999998E-3</c:v>
                </c:pt>
                <c:pt idx="26084" formatCode="0.00E+00">
                  <c:v>1.3824499999999999E-3</c:v>
                </c:pt>
                <c:pt idx="26085" formatCode="0.00E+00">
                  <c:v>4.0432700000000001E-4</c:v>
                </c:pt>
                <c:pt idx="26086" formatCode="0.00E+00">
                  <c:v>-5.7922900000000001E-4</c:v>
                </c:pt>
                <c:pt idx="26087" formatCode="0.00E+00">
                  <c:v>-1.5566899999999999E-3</c:v>
                </c:pt>
                <c:pt idx="26088" formatCode="0.00E+00">
                  <c:v>-2.5402599999999999E-3</c:v>
                </c:pt>
                <c:pt idx="26089" formatCode="0.00E+00">
                  <c:v>-3.5240499999999999E-3</c:v>
                </c:pt>
                <c:pt idx="26090" formatCode="0.00E+00">
                  <c:v>-4.5092400000000003E-3</c:v>
                </c:pt>
                <c:pt idx="26091" formatCode="0.00E+00">
                  <c:v>-5.4964300000000001E-3</c:v>
                </c:pt>
                <c:pt idx="26092" formatCode="0.00E+00">
                  <c:v>-6.4797199999999996E-3</c:v>
                </c:pt>
                <c:pt idx="26093" formatCode="0.00E+00">
                  <c:v>-7.4728700000000004E-3</c:v>
                </c:pt>
                <c:pt idx="26094" formatCode="0.00E+00">
                  <c:v>-8.4680899999999993E-3</c:v>
                </c:pt>
                <c:pt idx="26095" formatCode="0.00E+00">
                  <c:v>-9.4689600000000002E-3</c:v>
                </c:pt>
                <c:pt idx="26096">
                  <c:v>-1.04698E-2</c:v>
                </c:pt>
                <c:pt idx="26097">
                  <c:v>-1.1468300000000001E-2</c:v>
                </c:pt>
                <c:pt idx="26098">
                  <c:v>-1.24735E-2</c:v>
                </c:pt>
                <c:pt idx="26099">
                  <c:v>-1.34763E-2</c:v>
                </c:pt>
                <c:pt idx="26100">
                  <c:v>-1.44817E-2</c:v>
                </c:pt>
                <c:pt idx="26101">
                  <c:v>-1.54825E-2</c:v>
                </c:pt>
                <c:pt idx="26102">
                  <c:v>-1.6487600000000002E-2</c:v>
                </c:pt>
                <c:pt idx="26103">
                  <c:v>-1.7508300000000001E-2</c:v>
                </c:pt>
                <c:pt idx="26104">
                  <c:v>-1.85372E-2</c:v>
                </c:pt>
                <c:pt idx="26105">
                  <c:v>-1.95736E-2</c:v>
                </c:pt>
                <c:pt idx="26106">
                  <c:v>-2.0603900000000001E-2</c:v>
                </c:pt>
                <c:pt idx="26107">
                  <c:v>-2.16359E-2</c:v>
                </c:pt>
                <c:pt idx="26108">
                  <c:v>-2.26705E-2</c:v>
                </c:pt>
                <c:pt idx="26109">
                  <c:v>-2.37044E-2</c:v>
                </c:pt>
                <c:pt idx="26110">
                  <c:v>-2.47414E-2</c:v>
                </c:pt>
                <c:pt idx="26111">
                  <c:v>-2.57737E-2</c:v>
                </c:pt>
                <c:pt idx="26112">
                  <c:v>-2.68124E-2</c:v>
                </c:pt>
                <c:pt idx="26113">
                  <c:v>-2.7854400000000001E-2</c:v>
                </c:pt>
                <c:pt idx="26114">
                  <c:v>-2.88997E-2</c:v>
                </c:pt>
                <c:pt idx="26115">
                  <c:v>-2.9947600000000001E-2</c:v>
                </c:pt>
                <c:pt idx="26116">
                  <c:v>-3.0992100000000002E-2</c:v>
                </c:pt>
                <c:pt idx="26117">
                  <c:v>-3.2041699999999999E-2</c:v>
                </c:pt>
                <c:pt idx="26118">
                  <c:v>-3.3089800000000003E-2</c:v>
                </c:pt>
                <c:pt idx="26119">
                  <c:v>-3.4139599999999999E-2</c:v>
                </c:pt>
                <c:pt idx="26120">
                  <c:v>-3.5188400000000002E-2</c:v>
                </c:pt>
                <c:pt idx="26121">
                  <c:v>-3.6235700000000003E-2</c:v>
                </c:pt>
                <c:pt idx="26122">
                  <c:v>-3.7290499999999997E-2</c:v>
                </c:pt>
                <c:pt idx="26123">
                  <c:v>-3.8346999999999999E-2</c:v>
                </c:pt>
                <c:pt idx="26124">
                  <c:v>-3.9406999999999998E-2</c:v>
                </c:pt>
                <c:pt idx="26125">
                  <c:v>-4.0464199999999999E-2</c:v>
                </c:pt>
                <c:pt idx="26126">
                  <c:v>-4.1520300000000003E-2</c:v>
                </c:pt>
                <c:pt idx="26127">
                  <c:v>-4.258E-2</c:v>
                </c:pt>
                <c:pt idx="26128">
                  <c:v>-4.3638700000000002E-2</c:v>
                </c:pt>
                <c:pt idx="26129">
                  <c:v>-4.4700200000000002E-2</c:v>
                </c:pt>
                <c:pt idx="26130">
                  <c:v>-4.5759500000000002E-2</c:v>
                </c:pt>
                <c:pt idx="26131">
                  <c:v>-4.6821599999999998E-2</c:v>
                </c:pt>
                <c:pt idx="26132">
                  <c:v>-4.7888899999999998E-2</c:v>
                </c:pt>
                <c:pt idx="26133">
                  <c:v>-4.8956899999999998E-2</c:v>
                </c:pt>
                <c:pt idx="26134">
                  <c:v>-5.0025699999999999E-2</c:v>
                </c:pt>
                <c:pt idx="26135">
                  <c:v>-5.1089299999999997E-2</c:v>
                </c:pt>
                <c:pt idx="26136">
                  <c:v>-5.2154199999999998E-2</c:v>
                </c:pt>
                <c:pt idx="26137">
                  <c:v>-5.3220299999999998E-2</c:v>
                </c:pt>
                <c:pt idx="26138">
                  <c:v>-5.42874E-2</c:v>
                </c:pt>
                <c:pt idx="26139">
                  <c:v>-5.5357400000000001E-2</c:v>
                </c:pt>
                <c:pt idx="26140">
                  <c:v>-5.6426499999999997E-2</c:v>
                </c:pt>
                <c:pt idx="26141">
                  <c:v>-5.74999E-2</c:v>
                </c:pt>
                <c:pt idx="26142">
                  <c:v>-5.8574000000000001E-2</c:v>
                </c:pt>
                <c:pt idx="26143">
                  <c:v>-5.9648100000000003E-2</c:v>
                </c:pt>
                <c:pt idx="26144">
                  <c:v>-6.0720499999999997E-2</c:v>
                </c:pt>
                <c:pt idx="26145">
                  <c:v>-6.1789499999999997E-2</c:v>
                </c:pt>
                <c:pt idx="26146">
                  <c:v>-6.2861600000000004E-2</c:v>
                </c:pt>
                <c:pt idx="26147">
                  <c:v>-6.3933699999999996E-2</c:v>
                </c:pt>
                <c:pt idx="26148">
                  <c:v>-6.5008700000000003E-2</c:v>
                </c:pt>
                <c:pt idx="26149">
                  <c:v>-6.6084599999999993E-2</c:v>
                </c:pt>
                <c:pt idx="26150">
                  <c:v>-6.7160600000000001E-2</c:v>
                </c:pt>
                <c:pt idx="26151">
                  <c:v>-6.8238599999999996E-2</c:v>
                </c:pt>
                <c:pt idx="26152">
                  <c:v>-6.9314399999999998E-2</c:v>
                </c:pt>
                <c:pt idx="26153">
                  <c:v>-7.0390499999999995E-2</c:v>
                </c:pt>
                <c:pt idx="26154">
                  <c:v>-7.1463200000000004E-2</c:v>
                </c:pt>
                <c:pt idx="26155">
                  <c:v>-7.2535799999999998E-2</c:v>
                </c:pt>
                <c:pt idx="26156">
                  <c:v>-7.3610400000000006E-2</c:v>
                </c:pt>
                <c:pt idx="26157">
                  <c:v>-7.4685399999999999E-2</c:v>
                </c:pt>
                <c:pt idx="26158">
                  <c:v>-7.5763399999999995E-2</c:v>
                </c:pt>
                <c:pt idx="26159">
                  <c:v>-7.6840900000000004E-2</c:v>
                </c:pt>
                <c:pt idx="26160">
                  <c:v>-7.7919799999999997E-2</c:v>
                </c:pt>
                <c:pt idx="26161">
                  <c:v>-7.8997899999999996E-2</c:v>
                </c:pt>
                <c:pt idx="26162">
                  <c:v>-8.0074300000000001E-2</c:v>
                </c:pt>
                <c:pt idx="26163">
                  <c:v>-8.1149799999999994E-2</c:v>
                </c:pt>
                <c:pt idx="26164">
                  <c:v>-8.2222500000000004E-2</c:v>
                </c:pt>
                <c:pt idx="26165">
                  <c:v>-8.3296800000000004E-2</c:v>
                </c:pt>
                <c:pt idx="26166">
                  <c:v>-8.4371799999999997E-2</c:v>
                </c:pt>
                <c:pt idx="26167">
                  <c:v>-8.5448700000000002E-2</c:v>
                </c:pt>
                <c:pt idx="26168">
                  <c:v>-8.6527499999999993E-2</c:v>
                </c:pt>
                <c:pt idx="26169">
                  <c:v>-8.76059E-2</c:v>
                </c:pt>
                <c:pt idx="26170">
                  <c:v>-8.8684299999999994E-2</c:v>
                </c:pt>
                <c:pt idx="26171">
                  <c:v>-8.9759800000000001E-2</c:v>
                </c:pt>
                <c:pt idx="26172">
                  <c:v>-9.08336E-2</c:v>
                </c:pt>
                <c:pt idx="26173">
                  <c:v>-9.1905399999999998E-2</c:v>
                </c:pt>
                <c:pt idx="26174">
                  <c:v>-9.2975699999999994E-2</c:v>
                </c:pt>
                <c:pt idx="26175">
                  <c:v>-9.4048000000000007E-2</c:v>
                </c:pt>
                <c:pt idx="26176">
                  <c:v>-9.5120999999999997E-2</c:v>
                </c:pt>
                <c:pt idx="26177">
                  <c:v>-9.6196900000000002E-2</c:v>
                </c:pt>
                <c:pt idx="26178">
                  <c:v>-9.7273999999999999E-2</c:v>
                </c:pt>
                <c:pt idx="26179">
                  <c:v>-9.8350000000000007E-2</c:v>
                </c:pt>
                <c:pt idx="26180">
                  <c:v>-9.9423200000000003E-2</c:v>
                </c:pt>
                <c:pt idx="26181">
                  <c:v>-0.100492</c:v>
                </c:pt>
                <c:pt idx="26182">
                  <c:v>-0.101561</c:v>
                </c:pt>
                <c:pt idx="26183">
                  <c:v>-0.102629</c:v>
                </c:pt>
                <c:pt idx="26184">
                  <c:v>-0.103696</c:v>
                </c:pt>
                <c:pt idx="26185">
                  <c:v>-0.10476199999999999</c:v>
                </c:pt>
                <c:pt idx="26186">
                  <c:v>-0.10582800000000001</c:v>
                </c:pt>
                <c:pt idx="26187">
                  <c:v>-0.10689700000000001</c:v>
                </c:pt>
                <c:pt idx="26188">
                  <c:v>-0.10796699999999999</c:v>
                </c:pt>
                <c:pt idx="26189">
                  <c:v>-0.109037</c:v>
                </c:pt>
                <c:pt idx="26190">
                  <c:v>-0.11010399999999999</c:v>
                </c:pt>
                <c:pt idx="26191">
                  <c:v>-0.111169</c:v>
                </c:pt>
                <c:pt idx="26192">
                  <c:v>-0.112233</c:v>
                </c:pt>
                <c:pt idx="26193">
                  <c:v>-0.11329500000000001</c:v>
                </c:pt>
                <c:pt idx="26194">
                  <c:v>-0.114355</c:v>
                </c:pt>
                <c:pt idx="26195">
                  <c:v>-0.115412</c:v>
                </c:pt>
                <c:pt idx="26196">
                  <c:v>-0.116469</c:v>
                </c:pt>
                <c:pt idx="26197">
                  <c:v>-0.11752899999999999</c:v>
                </c:pt>
                <c:pt idx="26198">
                  <c:v>-0.11859</c:v>
                </c:pt>
                <c:pt idx="26199">
                  <c:v>-0.11965099999999999</c:v>
                </c:pt>
                <c:pt idx="26200">
                  <c:v>-0.120711</c:v>
                </c:pt>
                <c:pt idx="26201">
                  <c:v>-0.121767</c:v>
                </c:pt>
                <c:pt idx="26202">
                  <c:v>-0.122821</c:v>
                </c:pt>
                <c:pt idx="26203">
                  <c:v>-0.123871</c:v>
                </c:pt>
                <c:pt idx="26204">
                  <c:v>-0.12492</c:v>
                </c:pt>
                <c:pt idx="26205">
                  <c:v>-0.125968</c:v>
                </c:pt>
                <c:pt idx="26206">
                  <c:v>-0.12701699999999999</c:v>
                </c:pt>
                <c:pt idx="26207">
                  <c:v>-0.12806799999999999</c:v>
                </c:pt>
                <c:pt idx="26208">
                  <c:v>-0.12911900000000001</c:v>
                </c:pt>
                <c:pt idx="26209">
                  <c:v>-0.13017300000000001</c:v>
                </c:pt>
                <c:pt idx="26210">
                  <c:v>-0.13122400000000001</c:v>
                </c:pt>
                <c:pt idx="26211">
                  <c:v>-0.13227</c:v>
                </c:pt>
                <c:pt idx="26212">
                  <c:v>-0.13331100000000001</c:v>
                </c:pt>
                <c:pt idx="26213">
                  <c:v>-0.134348</c:v>
                </c:pt>
                <c:pt idx="26214">
                  <c:v>-0.13538600000000001</c:v>
                </c:pt>
                <c:pt idx="26215">
                  <c:v>-0.13642199999999999</c:v>
                </c:pt>
                <c:pt idx="26216">
                  <c:v>-0.13746</c:v>
                </c:pt>
                <c:pt idx="26217">
                  <c:v>-0.13850000000000001</c:v>
                </c:pt>
                <c:pt idx="26218">
                  <c:v>-0.139543</c:v>
                </c:pt>
                <c:pt idx="26219">
                  <c:v>-0.14058799999999999</c:v>
                </c:pt>
                <c:pt idx="26220">
                  <c:v>-0.141627</c:v>
                </c:pt>
                <c:pt idx="26221">
                  <c:v>-0.14266000000000001</c:v>
                </c:pt>
                <c:pt idx="26222">
                  <c:v>-0.14368400000000001</c:v>
                </c:pt>
                <c:pt idx="26223">
                  <c:v>-0.144709</c:v>
                </c:pt>
                <c:pt idx="26224">
                  <c:v>-0.145733</c:v>
                </c:pt>
                <c:pt idx="26225">
                  <c:v>-0.146756</c:v>
                </c:pt>
                <c:pt idx="26226">
                  <c:v>-0.147782</c:v>
                </c:pt>
                <c:pt idx="26227">
                  <c:v>-0.14881</c:v>
                </c:pt>
                <c:pt idx="26228">
                  <c:v>-0.149844</c:v>
                </c:pt>
                <c:pt idx="26229">
                  <c:v>-0.15087800000000001</c:v>
                </c:pt>
                <c:pt idx="26230">
                  <c:v>-0.15190200000000001</c:v>
                </c:pt>
                <c:pt idx="26231">
                  <c:v>-0.152917</c:v>
                </c:pt>
                <c:pt idx="26232">
                  <c:v>-0.15392400000000001</c:v>
                </c:pt>
                <c:pt idx="26233">
                  <c:v>-0.15493399999999999</c:v>
                </c:pt>
                <c:pt idx="26234">
                  <c:v>-0.155942</c:v>
                </c:pt>
                <c:pt idx="26235">
                  <c:v>-0.15695100000000001</c:v>
                </c:pt>
                <c:pt idx="26236">
                  <c:v>-0.15796199999999999</c:v>
                </c:pt>
                <c:pt idx="26237">
                  <c:v>-0.15897800000000001</c:v>
                </c:pt>
                <c:pt idx="26238">
                  <c:v>-0.160001</c:v>
                </c:pt>
                <c:pt idx="26239">
                  <c:v>-0.161019</c:v>
                </c:pt>
                <c:pt idx="26240">
                  <c:v>-0.162025</c:v>
                </c:pt>
                <c:pt idx="26241">
                  <c:v>-0.16302</c:v>
                </c:pt>
                <c:pt idx="26242">
                  <c:v>-0.16401299999999999</c:v>
                </c:pt>
                <c:pt idx="26243">
                  <c:v>-0.16500699999999999</c:v>
                </c:pt>
                <c:pt idx="26244">
                  <c:v>-0.16599900000000001</c:v>
                </c:pt>
                <c:pt idx="26245">
                  <c:v>-0.166991</c:v>
                </c:pt>
                <c:pt idx="26246">
                  <c:v>-0.16798399999999999</c:v>
                </c:pt>
                <c:pt idx="26247">
                  <c:v>-0.168985</c:v>
                </c:pt>
                <c:pt idx="26248">
                  <c:v>-0.169992</c:v>
                </c:pt>
                <c:pt idx="26249">
                  <c:v>-0.17099</c:v>
                </c:pt>
                <c:pt idx="26250">
                  <c:v>-0.17197699999999999</c:v>
                </c:pt>
                <c:pt idx="26251">
                  <c:v>-0.172954</c:v>
                </c:pt>
                <c:pt idx="26252">
                  <c:v>-0.173933</c:v>
                </c:pt>
                <c:pt idx="26253">
                  <c:v>-0.17491000000000001</c:v>
                </c:pt>
                <c:pt idx="26254">
                  <c:v>-0.17588200000000001</c:v>
                </c:pt>
                <c:pt idx="26255">
                  <c:v>-0.17685400000000001</c:v>
                </c:pt>
                <c:pt idx="26256">
                  <c:v>-0.17782800000000001</c:v>
                </c:pt>
                <c:pt idx="26257">
                  <c:v>-0.178815</c:v>
                </c:pt>
                <c:pt idx="26258">
                  <c:v>-0.17980199999999999</c:v>
                </c:pt>
                <c:pt idx="26259">
                  <c:v>-0.18078</c:v>
                </c:pt>
                <c:pt idx="26260">
                  <c:v>-0.18174699999999999</c:v>
                </c:pt>
                <c:pt idx="26261">
                  <c:v>-0.18270600000000001</c:v>
                </c:pt>
                <c:pt idx="26262">
                  <c:v>-0.18366399999999999</c:v>
                </c:pt>
                <c:pt idx="26263">
                  <c:v>-0.184618</c:v>
                </c:pt>
                <c:pt idx="26264">
                  <c:v>-0.18556900000000001</c:v>
                </c:pt>
                <c:pt idx="26265">
                  <c:v>-0.18652099999999999</c:v>
                </c:pt>
                <c:pt idx="26266">
                  <c:v>-0.18747900000000001</c:v>
                </c:pt>
                <c:pt idx="26267">
                  <c:v>-0.188447</c:v>
                </c:pt>
                <c:pt idx="26268">
                  <c:v>-0.189411</c:v>
                </c:pt>
                <c:pt idx="26269">
                  <c:v>-0.19036900000000001</c:v>
                </c:pt>
                <c:pt idx="26270">
                  <c:v>-0.19131600000000001</c:v>
                </c:pt>
                <c:pt idx="26271">
                  <c:v>-0.19225500000000001</c:v>
                </c:pt>
                <c:pt idx="26272">
                  <c:v>-0.193188</c:v>
                </c:pt>
                <c:pt idx="26273">
                  <c:v>-0.19411500000000001</c:v>
                </c:pt>
                <c:pt idx="26274">
                  <c:v>-0.19504299999999999</c:v>
                </c:pt>
                <c:pt idx="26275">
                  <c:v>-0.19597300000000001</c:v>
                </c:pt>
                <c:pt idx="26276">
                  <c:v>-0.196912</c:v>
                </c:pt>
                <c:pt idx="26277">
                  <c:v>-0.197856</c:v>
                </c:pt>
                <c:pt idx="26278">
                  <c:v>-0.198797</c:v>
                </c:pt>
                <c:pt idx="26279">
                  <c:v>-0.19973199999999999</c:v>
                </c:pt>
                <c:pt idx="26280">
                  <c:v>-0.200657</c:v>
                </c:pt>
                <c:pt idx="26281">
                  <c:v>-0.201573</c:v>
                </c:pt>
                <c:pt idx="26282">
                  <c:v>-0.20248099999999999</c:v>
                </c:pt>
                <c:pt idx="26283">
                  <c:v>-0.20338500000000001</c:v>
                </c:pt>
                <c:pt idx="26284">
                  <c:v>-0.204289</c:v>
                </c:pt>
                <c:pt idx="26285">
                  <c:v>-0.20519799999999999</c:v>
                </c:pt>
                <c:pt idx="26286">
                  <c:v>-0.20611599999999999</c:v>
                </c:pt>
                <c:pt idx="26287">
                  <c:v>-0.207036</c:v>
                </c:pt>
                <c:pt idx="26288">
                  <c:v>-0.207956</c:v>
                </c:pt>
                <c:pt idx="26289">
                  <c:v>-0.208869</c:v>
                </c:pt>
                <c:pt idx="26290">
                  <c:v>-0.20977000000000001</c:v>
                </c:pt>
                <c:pt idx="26291">
                  <c:v>-0.21066099999999999</c:v>
                </c:pt>
                <c:pt idx="26292">
                  <c:v>-0.21154000000000001</c:v>
                </c:pt>
                <c:pt idx="26293">
                  <c:v>-0.21241499999999999</c:v>
                </c:pt>
                <c:pt idx="26294">
                  <c:v>-0.21329400000000001</c:v>
                </c:pt>
                <c:pt idx="26295">
                  <c:v>-0.21418899999999999</c:v>
                </c:pt>
                <c:pt idx="26296">
                  <c:v>-0.21510000000000001</c:v>
                </c:pt>
                <c:pt idx="26297">
                  <c:v>-0.21601400000000001</c:v>
                </c:pt>
                <c:pt idx="26298">
                  <c:v>-0.21692600000000001</c:v>
                </c:pt>
                <c:pt idx="26299">
                  <c:v>-0.21782799999999999</c:v>
                </c:pt>
                <c:pt idx="26300">
                  <c:v>-0.218718</c:v>
                </c:pt>
                <c:pt idx="26301">
                  <c:v>-0.21959600000000001</c:v>
                </c:pt>
                <c:pt idx="26302">
                  <c:v>-0.220466</c:v>
                </c:pt>
                <c:pt idx="26303">
                  <c:v>-0.221335</c:v>
                </c:pt>
                <c:pt idx="26304">
                  <c:v>-0.22220400000000001</c:v>
                </c:pt>
                <c:pt idx="26305">
                  <c:v>-0.223083</c:v>
                </c:pt>
                <c:pt idx="26306">
                  <c:v>-0.223965</c:v>
                </c:pt>
                <c:pt idx="26307">
                  <c:v>-0.22484799999999999</c:v>
                </c:pt>
                <c:pt idx="26308">
                  <c:v>-0.22572900000000001</c:v>
                </c:pt>
                <c:pt idx="26309">
                  <c:v>-0.226601</c:v>
                </c:pt>
                <c:pt idx="26310">
                  <c:v>-0.227466</c:v>
                </c:pt>
                <c:pt idx="26311">
                  <c:v>-0.22831799999999999</c:v>
                </c:pt>
                <c:pt idx="26312">
                  <c:v>-0.22916400000000001</c:v>
                </c:pt>
                <c:pt idx="26313">
                  <c:v>-0.23000499999999999</c:v>
                </c:pt>
                <c:pt idx="26314">
                  <c:v>-0.230849</c:v>
                </c:pt>
                <c:pt idx="26315">
                  <c:v>-0.23169999999999999</c:v>
                </c:pt>
                <c:pt idx="26316">
                  <c:v>-0.23255100000000001</c:v>
                </c:pt>
                <c:pt idx="26317">
                  <c:v>-0.233406</c:v>
                </c:pt>
                <c:pt idx="26318">
                  <c:v>-0.23425499999999999</c:v>
                </c:pt>
                <c:pt idx="26319">
                  <c:v>-0.235099</c:v>
                </c:pt>
                <c:pt idx="26320">
                  <c:v>-0.23593500000000001</c:v>
                </c:pt>
                <c:pt idx="26321">
                  <c:v>-0.23675599999999999</c:v>
                </c:pt>
                <c:pt idx="26322">
                  <c:v>-0.237569</c:v>
                </c:pt>
                <c:pt idx="26323">
                  <c:v>-0.238376</c:v>
                </c:pt>
                <c:pt idx="26324">
                  <c:v>-0.23919299999999999</c:v>
                </c:pt>
                <c:pt idx="26325">
                  <c:v>-0.24001500000000001</c:v>
                </c:pt>
                <c:pt idx="26326">
                  <c:v>-0.24083599999999999</c:v>
                </c:pt>
                <c:pt idx="26327">
                  <c:v>-0.24165600000000001</c:v>
                </c:pt>
                <c:pt idx="26328">
                  <c:v>-0.24247199999999999</c:v>
                </c:pt>
                <c:pt idx="26329">
                  <c:v>-0.24329100000000001</c:v>
                </c:pt>
                <c:pt idx="26330">
                  <c:v>-0.24409900000000001</c:v>
                </c:pt>
                <c:pt idx="26331">
                  <c:v>-0.24489</c:v>
                </c:pt>
                <c:pt idx="26332">
                  <c:v>-0.245667</c:v>
                </c:pt>
                <c:pt idx="26333">
                  <c:v>-0.246444</c:v>
                </c:pt>
                <c:pt idx="26334">
                  <c:v>-0.24723400000000001</c:v>
                </c:pt>
                <c:pt idx="26335">
                  <c:v>-0.248025</c:v>
                </c:pt>
                <c:pt idx="26336">
                  <c:v>-0.24881300000000001</c:v>
                </c:pt>
                <c:pt idx="26337">
                  <c:v>-0.24959899999999999</c:v>
                </c:pt>
                <c:pt idx="26338">
                  <c:v>-0.250386</c:v>
                </c:pt>
                <c:pt idx="26339">
                  <c:v>-0.25117699999999998</c:v>
                </c:pt>
                <c:pt idx="26340">
                  <c:v>-0.25195200000000001</c:v>
                </c:pt>
                <c:pt idx="26341">
                  <c:v>-0.25270700000000001</c:v>
                </c:pt>
                <c:pt idx="26342">
                  <c:v>-0.25345000000000001</c:v>
                </c:pt>
                <c:pt idx="26343">
                  <c:v>-0.25420199999999998</c:v>
                </c:pt>
                <c:pt idx="26344">
                  <c:v>-0.25496099999999999</c:v>
                </c:pt>
                <c:pt idx="26345">
                  <c:v>-0.255718</c:v>
                </c:pt>
                <c:pt idx="26346">
                  <c:v>-0.25647199999999998</c:v>
                </c:pt>
                <c:pt idx="26347">
                  <c:v>-0.25722299999999998</c:v>
                </c:pt>
                <c:pt idx="26348">
                  <c:v>-0.25798599999999999</c:v>
                </c:pt>
                <c:pt idx="26349">
                  <c:v>-0.258745</c:v>
                </c:pt>
                <c:pt idx="26350">
                  <c:v>-0.25948399999999999</c:v>
                </c:pt>
                <c:pt idx="26351">
                  <c:v>-0.26020199999999999</c:v>
                </c:pt>
                <c:pt idx="26352">
                  <c:v>-0.26091300000000001</c:v>
                </c:pt>
                <c:pt idx="26353">
                  <c:v>-0.26163700000000001</c:v>
                </c:pt>
                <c:pt idx="26354">
                  <c:v>-0.26236300000000001</c:v>
                </c:pt>
                <c:pt idx="26355">
                  <c:v>-0.26308399999999998</c:v>
                </c:pt>
                <c:pt idx="26356">
                  <c:v>-0.26380100000000001</c:v>
                </c:pt>
                <c:pt idx="26357">
                  <c:v>-0.26452300000000001</c:v>
                </c:pt>
                <c:pt idx="26358">
                  <c:v>-0.26525700000000002</c:v>
                </c:pt>
                <c:pt idx="26359">
                  <c:v>-0.26598100000000002</c:v>
                </c:pt>
                <c:pt idx="26360">
                  <c:v>-0.266681</c:v>
                </c:pt>
                <c:pt idx="26361">
                  <c:v>-0.26736300000000002</c:v>
                </c:pt>
                <c:pt idx="26362">
                  <c:v>-0.26804699999999998</c:v>
                </c:pt>
                <c:pt idx="26363">
                  <c:v>-0.26874100000000001</c:v>
                </c:pt>
                <c:pt idx="26364">
                  <c:v>-0.269428</c:v>
                </c:pt>
                <c:pt idx="26365">
                  <c:v>-0.27010899999999999</c:v>
                </c:pt>
                <c:pt idx="26366">
                  <c:v>-0.270791</c:v>
                </c:pt>
                <c:pt idx="26367">
                  <c:v>-0.27149499999999999</c:v>
                </c:pt>
                <c:pt idx="26368">
                  <c:v>-0.27221600000000001</c:v>
                </c:pt>
                <c:pt idx="26369">
                  <c:v>-0.27292300000000003</c:v>
                </c:pt>
                <c:pt idx="26370">
                  <c:v>-0.27360699999999999</c:v>
                </c:pt>
                <c:pt idx="26371">
                  <c:v>-0.27427699999999999</c:v>
                </c:pt>
                <c:pt idx="26372">
                  <c:v>-0.274953</c:v>
                </c:pt>
                <c:pt idx="26373">
                  <c:v>-0.27562900000000001</c:v>
                </c:pt>
                <c:pt idx="26374">
                  <c:v>-0.27629999999999999</c:v>
                </c:pt>
                <c:pt idx="26375">
                  <c:v>-0.27696700000000002</c:v>
                </c:pt>
                <c:pt idx="26376">
                  <c:v>-0.27763500000000002</c:v>
                </c:pt>
                <c:pt idx="26377">
                  <c:v>-0.27831800000000001</c:v>
                </c:pt>
                <c:pt idx="26378">
                  <c:v>-0.278997</c:v>
                </c:pt>
                <c:pt idx="26379">
                  <c:v>-0.27966099999999999</c:v>
                </c:pt>
                <c:pt idx="26380">
                  <c:v>-0.28030899999999997</c:v>
                </c:pt>
                <c:pt idx="26381">
                  <c:v>-0.280947</c:v>
                </c:pt>
                <c:pt idx="26382">
                  <c:v>-0.28158699999999998</c:v>
                </c:pt>
                <c:pt idx="26383">
                  <c:v>-0.28222199999999997</c:v>
                </c:pt>
                <c:pt idx="26384">
                  <c:v>-0.28285300000000002</c:v>
                </c:pt>
                <c:pt idx="26385">
                  <c:v>-0.28348299999999998</c:v>
                </c:pt>
                <c:pt idx="26386">
                  <c:v>-0.28411900000000001</c:v>
                </c:pt>
                <c:pt idx="26387">
                  <c:v>-0.28476200000000002</c:v>
                </c:pt>
                <c:pt idx="26388">
                  <c:v>-0.28539700000000001</c:v>
                </c:pt>
                <c:pt idx="26389">
                  <c:v>-0.28602100000000003</c:v>
                </c:pt>
                <c:pt idx="26390">
                  <c:v>-0.286634</c:v>
                </c:pt>
                <c:pt idx="26391">
                  <c:v>-0.287248</c:v>
                </c:pt>
                <c:pt idx="26392">
                  <c:v>-0.28786400000000001</c:v>
                </c:pt>
                <c:pt idx="26393">
                  <c:v>-0.28847699999999998</c:v>
                </c:pt>
                <c:pt idx="26394">
                  <c:v>-0.28908800000000001</c:v>
                </c:pt>
                <c:pt idx="26395">
                  <c:v>-0.28969699999999998</c:v>
                </c:pt>
                <c:pt idx="26396">
                  <c:v>-0.29031299999999999</c:v>
                </c:pt>
                <c:pt idx="26397">
                  <c:v>-0.29093000000000002</c:v>
                </c:pt>
                <c:pt idx="26398">
                  <c:v>-0.291543</c:v>
                </c:pt>
                <c:pt idx="26399">
                  <c:v>-0.29214800000000002</c:v>
                </c:pt>
                <c:pt idx="26400">
                  <c:v>-0.29273900000000003</c:v>
                </c:pt>
                <c:pt idx="26401">
                  <c:v>-0.29332000000000003</c:v>
                </c:pt>
                <c:pt idx="26402">
                  <c:v>-0.29388799999999998</c:v>
                </c:pt>
                <c:pt idx="26403">
                  <c:v>-0.29445700000000002</c:v>
                </c:pt>
                <c:pt idx="26404">
                  <c:v>-0.29502499999999998</c:v>
                </c:pt>
                <c:pt idx="26405">
                  <c:v>-0.29559299999999999</c:v>
                </c:pt>
                <c:pt idx="26406">
                  <c:v>-0.29616599999999998</c:v>
                </c:pt>
                <c:pt idx="26407">
                  <c:v>-0.296736</c:v>
                </c:pt>
                <c:pt idx="26408">
                  <c:v>-0.29730899999999999</c:v>
                </c:pt>
                <c:pt idx="26409">
                  <c:v>-0.297871</c:v>
                </c:pt>
                <c:pt idx="26410">
                  <c:v>-0.29841699999999999</c:v>
                </c:pt>
                <c:pt idx="26411">
                  <c:v>-0.29894799999999999</c:v>
                </c:pt>
                <c:pt idx="26412">
                  <c:v>-0.29946600000000001</c:v>
                </c:pt>
                <c:pt idx="26413">
                  <c:v>-0.29998999999999998</c:v>
                </c:pt>
                <c:pt idx="26414">
                  <c:v>-0.30050900000000003</c:v>
                </c:pt>
                <c:pt idx="26415">
                  <c:v>-0.30103000000000002</c:v>
                </c:pt>
                <c:pt idx="26416">
                  <c:v>-0.30155300000000002</c:v>
                </c:pt>
                <c:pt idx="26417">
                  <c:v>-0.30207499999999998</c:v>
                </c:pt>
                <c:pt idx="26418">
                  <c:v>-0.30260100000000001</c:v>
                </c:pt>
                <c:pt idx="26419">
                  <c:v>-0.30311300000000002</c:v>
                </c:pt>
                <c:pt idx="26420">
                  <c:v>-0.30360900000000002</c:v>
                </c:pt>
                <c:pt idx="26421">
                  <c:v>-0.304087</c:v>
                </c:pt>
                <c:pt idx="26422">
                  <c:v>-0.304558</c:v>
                </c:pt>
                <c:pt idx="26423">
                  <c:v>-0.305031</c:v>
                </c:pt>
                <c:pt idx="26424">
                  <c:v>-0.30549900000000002</c:v>
                </c:pt>
                <c:pt idx="26425">
                  <c:v>-0.30597099999999999</c:v>
                </c:pt>
                <c:pt idx="26426">
                  <c:v>-0.30643999999999999</c:v>
                </c:pt>
                <c:pt idx="26427">
                  <c:v>-0.30691299999999999</c:v>
                </c:pt>
                <c:pt idx="26428">
                  <c:v>-0.30738399999999999</c:v>
                </c:pt>
                <c:pt idx="26429">
                  <c:v>-0.307842</c:v>
                </c:pt>
                <c:pt idx="26430">
                  <c:v>-0.30828699999999998</c:v>
                </c:pt>
                <c:pt idx="26431">
                  <c:v>-0.30871500000000002</c:v>
                </c:pt>
                <c:pt idx="26432">
                  <c:v>-0.30914000000000003</c:v>
                </c:pt>
                <c:pt idx="26433">
                  <c:v>-0.309558</c:v>
                </c:pt>
                <c:pt idx="26434">
                  <c:v>-0.30997400000000003</c:v>
                </c:pt>
                <c:pt idx="26435">
                  <c:v>-0.310392</c:v>
                </c:pt>
                <c:pt idx="26436">
                  <c:v>-0.31080799999999997</c:v>
                </c:pt>
                <c:pt idx="26437">
                  <c:v>-0.31123099999999998</c:v>
                </c:pt>
                <c:pt idx="26438">
                  <c:v>-0.31164700000000001</c:v>
                </c:pt>
                <c:pt idx="26439">
                  <c:v>-0.31205100000000002</c:v>
                </c:pt>
                <c:pt idx="26440">
                  <c:v>-0.312442</c:v>
                </c:pt>
                <c:pt idx="26441">
                  <c:v>-0.31281599999999998</c:v>
                </c:pt>
                <c:pt idx="26442">
                  <c:v>-0.31318299999999999</c:v>
                </c:pt>
                <c:pt idx="26443">
                  <c:v>-0.31353999999999999</c:v>
                </c:pt>
                <c:pt idx="26444">
                  <c:v>-0.31390099999999999</c:v>
                </c:pt>
                <c:pt idx="26445">
                  <c:v>-0.31426199999999999</c:v>
                </c:pt>
                <c:pt idx="26446">
                  <c:v>-0.31462299999999999</c:v>
                </c:pt>
                <c:pt idx="26447">
                  <c:v>-0.31498700000000002</c:v>
                </c:pt>
                <c:pt idx="26448">
                  <c:v>-0.31534299999999998</c:v>
                </c:pt>
                <c:pt idx="26449">
                  <c:v>-0.31569700000000001</c:v>
                </c:pt>
                <c:pt idx="26450">
                  <c:v>-0.31603500000000001</c:v>
                </c:pt>
                <c:pt idx="26451">
                  <c:v>-0.316355</c:v>
                </c:pt>
                <c:pt idx="26452">
                  <c:v>-0.31666</c:v>
                </c:pt>
                <c:pt idx="26453">
                  <c:v>-0.31695899999999999</c:v>
                </c:pt>
                <c:pt idx="26454">
                  <c:v>-0.31726399999999999</c:v>
                </c:pt>
                <c:pt idx="26455">
                  <c:v>-0.31756699999999999</c:v>
                </c:pt>
                <c:pt idx="26456">
                  <c:v>-0.31787399999999999</c:v>
                </c:pt>
                <c:pt idx="26457">
                  <c:v>-0.31817699999999999</c:v>
                </c:pt>
                <c:pt idx="26458">
                  <c:v>-0.31847900000000001</c:v>
                </c:pt>
                <c:pt idx="26459">
                  <c:v>-0.31877699999999998</c:v>
                </c:pt>
                <c:pt idx="26460">
                  <c:v>-0.31905600000000001</c:v>
                </c:pt>
                <c:pt idx="26461">
                  <c:v>-0.31931700000000002</c:v>
                </c:pt>
                <c:pt idx="26462">
                  <c:v>-0.31956099999999998</c:v>
                </c:pt>
                <c:pt idx="26463">
                  <c:v>-0.31980500000000001</c:v>
                </c:pt>
                <c:pt idx="26464">
                  <c:v>-0.32005</c:v>
                </c:pt>
                <c:pt idx="26465">
                  <c:v>-0.32029299999999999</c:v>
                </c:pt>
                <c:pt idx="26466">
                  <c:v>-0.32053999999999999</c:v>
                </c:pt>
                <c:pt idx="26467">
                  <c:v>-0.32078200000000001</c:v>
                </c:pt>
                <c:pt idx="26468">
                  <c:v>-0.32102999999999998</c:v>
                </c:pt>
                <c:pt idx="26469">
                  <c:v>-0.32126700000000002</c:v>
                </c:pt>
                <c:pt idx="26470">
                  <c:v>-0.32148500000000002</c:v>
                </c:pt>
                <c:pt idx="26471">
                  <c:v>-0.32168099999999999</c:v>
                </c:pt>
                <c:pt idx="26472">
                  <c:v>-0.32186300000000001</c:v>
                </c:pt>
                <c:pt idx="26473">
                  <c:v>-0.32205</c:v>
                </c:pt>
                <c:pt idx="26474">
                  <c:v>-0.32223200000000002</c:v>
                </c:pt>
                <c:pt idx="26475">
                  <c:v>-0.32241700000000001</c:v>
                </c:pt>
                <c:pt idx="26476">
                  <c:v>-0.32260100000000003</c:v>
                </c:pt>
                <c:pt idx="26477">
                  <c:v>-0.32278400000000002</c:v>
                </c:pt>
                <c:pt idx="26478">
                  <c:v>-0.32297300000000001</c:v>
                </c:pt>
                <c:pt idx="26479">
                  <c:v>-0.32314599999999999</c:v>
                </c:pt>
                <c:pt idx="26480">
                  <c:v>-0.32329999999999998</c:v>
                </c:pt>
                <c:pt idx="26481">
                  <c:v>-0.32343300000000003</c:v>
                </c:pt>
                <c:pt idx="26482">
                  <c:v>-0.32355800000000001</c:v>
                </c:pt>
                <c:pt idx="26483">
                  <c:v>-0.323683</c:v>
                </c:pt>
                <c:pt idx="26484">
                  <c:v>-0.32380300000000001</c:v>
                </c:pt>
                <c:pt idx="26485">
                  <c:v>-0.32392599999999999</c:v>
                </c:pt>
                <c:pt idx="26486">
                  <c:v>-0.32404699999999997</c:v>
                </c:pt>
                <c:pt idx="26487">
                  <c:v>-0.32417099999999999</c:v>
                </c:pt>
                <c:pt idx="26488">
                  <c:v>-0.32429400000000003</c:v>
                </c:pt>
                <c:pt idx="26489">
                  <c:v>-0.32439899999999999</c:v>
                </c:pt>
                <c:pt idx="26490">
                  <c:v>-0.32448900000000003</c:v>
                </c:pt>
                <c:pt idx="26491">
                  <c:v>-0.32456000000000002</c:v>
                </c:pt>
                <c:pt idx="26492">
                  <c:v>-0.324625</c:v>
                </c:pt>
                <c:pt idx="26493">
                  <c:v>-0.32468399999999997</c:v>
                </c:pt>
                <c:pt idx="26494">
                  <c:v>-0.32473999999999997</c:v>
                </c:pt>
                <c:pt idx="26495">
                  <c:v>-0.324799</c:v>
                </c:pt>
                <c:pt idx="26496">
                  <c:v>-0.32485599999999998</c:v>
                </c:pt>
                <c:pt idx="26497">
                  <c:v>-0.32491799999999998</c:v>
                </c:pt>
                <c:pt idx="26498">
                  <c:v>-0.32497300000000001</c:v>
                </c:pt>
                <c:pt idx="26499">
                  <c:v>-0.32501400000000003</c:v>
                </c:pt>
                <c:pt idx="26500">
                  <c:v>-0.32504</c:v>
                </c:pt>
                <c:pt idx="26501">
                  <c:v>-0.32504899999999998</c:v>
                </c:pt>
                <c:pt idx="26502">
                  <c:v>-0.32505000000000001</c:v>
                </c:pt>
                <c:pt idx="26503">
                  <c:v>-0.325042</c:v>
                </c:pt>
                <c:pt idx="26504">
                  <c:v>-0.32503500000000002</c:v>
                </c:pt>
                <c:pt idx="26505">
                  <c:v>-0.32502799999999998</c:v>
                </c:pt>
                <c:pt idx="26506">
                  <c:v>-0.32501999999999998</c:v>
                </c:pt>
                <c:pt idx="26507">
                  <c:v>-0.325015</c:v>
                </c:pt>
                <c:pt idx="26508">
                  <c:v>-0.32500000000000001</c:v>
                </c:pt>
                <c:pt idx="26509">
                  <c:v>-0.32497999999999999</c:v>
                </c:pt>
                <c:pt idx="26510">
                  <c:v>-0.32494400000000001</c:v>
                </c:pt>
                <c:pt idx="26511">
                  <c:v>-0.32488899999999998</c:v>
                </c:pt>
                <c:pt idx="26512">
                  <c:v>-0.32482</c:v>
                </c:pt>
                <c:pt idx="26513">
                  <c:v>-0.324743</c:v>
                </c:pt>
                <c:pt idx="26514">
                  <c:v>-0.32467000000000001</c:v>
                </c:pt>
                <c:pt idx="26515">
                  <c:v>-0.32459399999999999</c:v>
                </c:pt>
                <c:pt idx="26516">
                  <c:v>-0.324521</c:v>
                </c:pt>
                <c:pt idx="26517">
                  <c:v>-0.32444400000000001</c:v>
                </c:pt>
                <c:pt idx="26518">
                  <c:v>-0.32436100000000001</c:v>
                </c:pt>
                <c:pt idx="26519">
                  <c:v>-0.32427299999999998</c:v>
                </c:pt>
                <c:pt idx="26520">
                  <c:v>-0.32416699999999998</c:v>
                </c:pt>
                <c:pt idx="26521">
                  <c:v>-0.32404699999999997</c:v>
                </c:pt>
                <c:pt idx="26522">
                  <c:v>-0.323909</c:v>
                </c:pt>
                <c:pt idx="26523">
                  <c:v>-0.32376500000000002</c:v>
                </c:pt>
                <c:pt idx="26524">
                  <c:v>-0.32362099999999999</c:v>
                </c:pt>
                <c:pt idx="26525">
                  <c:v>-0.32348700000000002</c:v>
                </c:pt>
                <c:pt idx="26526">
                  <c:v>-0.32336900000000002</c:v>
                </c:pt>
                <c:pt idx="26527">
                  <c:v>-0.32321699999999998</c:v>
                </c:pt>
                <c:pt idx="26528">
                  <c:v>-0.32301299999999999</c:v>
                </c:pt>
                <c:pt idx="26529">
                  <c:v>-0.32283800000000001</c:v>
                </c:pt>
                <c:pt idx="26530">
                  <c:v>-0.32336100000000001</c:v>
                </c:pt>
                <c:pt idx="26531">
                  <c:v>-0.32354300000000003</c:v>
                </c:pt>
                <c:pt idx="26532">
                  <c:v>-0.32328800000000002</c:v>
                </c:pt>
                <c:pt idx="26533">
                  <c:v>-0.32357599999999997</c:v>
                </c:pt>
                <c:pt idx="26534">
                  <c:v>-0.32336799999999999</c:v>
                </c:pt>
                <c:pt idx="26535">
                  <c:v>-0.323459</c:v>
                </c:pt>
                <c:pt idx="26536">
                  <c:v>-0.32351400000000002</c:v>
                </c:pt>
                <c:pt idx="26537">
                  <c:v>-0.32336199999999998</c:v>
                </c:pt>
                <c:pt idx="26538">
                  <c:v>-0.323548</c:v>
                </c:pt>
                <c:pt idx="26539">
                  <c:v>-0.32338</c:v>
                </c:pt>
                <c:pt idx="26540">
                  <c:v>-0.32341700000000001</c:v>
                </c:pt>
                <c:pt idx="26541">
                  <c:v>-0.32339600000000002</c:v>
                </c:pt>
                <c:pt idx="26542">
                  <c:v>-0.32324199999999997</c:v>
                </c:pt>
                <c:pt idx="26543">
                  <c:v>-0.32329599999999997</c:v>
                </c:pt>
                <c:pt idx="26544">
                  <c:v>-0.32315700000000003</c:v>
                </c:pt>
                <c:pt idx="26545">
                  <c:v>-0.32309500000000002</c:v>
                </c:pt>
                <c:pt idx="26546">
                  <c:v>-0.32311099999999998</c:v>
                </c:pt>
                <c:pt idx="26547">
                  <c:v>-0.322911</c:v>
                </c:pt>
                <c:pt idx="26548">
                  <c:v>-0.32296799999999998</c:v>
                </c:pt>
                <c:pt idx="26549">
                  <c:v>-0.322799</c:v>
                </c:pt>
                <c:pt idx="26550">
                  <c:v>-0.32269199999999998</c:v>
                </c:pt>
                <c:pt idx="26551">
                  <c:v>-0.32266899999999998</c:v>
                </c:pt>
                <c:pt idx="26552">
                  <c:v>-0.32239400000000001</c:v>
                </c:pt>
                <c:pt idx="26553">
                  <c:v>-0.32242999999999999</c:v>
                </c:pt>
                <c:pt idx="26554">
                  <c:v>-0.32217499999999999</c:v>
                </c:pt>
                <c:pt idx="26555">
                  <c:v>-0.32209300000000002</c:v>
                </c:pt>
                <c:pt idx="26556">
                  <c:v>-0.321992</c:v>
                </c:pt>
                <c:pt idx="26557">
                  <c:v>-0.32175500000000001</c:v>
                </c:pt>
                <c:pt idx="26558">
                  <c:v>-0.32173400000000002</c:v>
                </c:pt>
                <c:pt idx="26559">
                  <c:v>-0.321465</c:v>
                </c:pt>
                <c:pt idx="26560">
                  <c:v>-0.32135799999999998</c:v>
                </c:pt>
                <c:pt idx="26561">
                  <c:v>-0.32116400000000001</c:v>
                </c:pt>
                <c:pt idx="26562">
                  <c:v>-0.32093899999999997</c:v>
                </c:pt>
                <c:pt idx="26563">
                  <c:v>-0.32079200000000002</c:v>
                </c:pt>
                <c:pt idx="26564">
                  <c:v>-0.32055</c:v>
                </c:pt>
                <c:pt idx="26565">
                  <c:v>-0.32035999999999998</c:v>
                </c:pt>
                <c:pt idx="26566">
                  <c:v>-0.32016899999999998</c:v>
                </c:pt>
                <c:pt idx="26567">
                  <c:v>-0.31992399999999999</c:v>
                </c:pt>
                <c:pt idx="26568">
                  <c:v>-0.31973200000000002</c:v>
                </c:pt>
                <c:pt idx="26569">
                  <c:v>-0.31950400000000001</c:v>
                </c:pt>
                <c:pt idx="26570">
                  <c:v>-0.31923200000000002</c:v>
                </c:pt>
                <c:pt idx="26571">
                  <c:v>-0.31904500000000002</c:v>
                </c:pt>
                <c:pt idx="26572">
                  <c:v>-0.31871100000000002</c:v>
                </c:pt>
                <c:pt idx="26573">
                  <c:v>-0.318498</c:v>
                </c:pt>
                <c:pt idx="26574">
                  <c:v>-0.31820900000000002</c:v>
                </c:pt>
                <c:pt idx="26575">
                  <c:v>-0.31790800000000002</c:v>
                </c:pt>
                <c:pt idx="26576">
                  <c:v>-0.317693</c:v>
                </c:pt>
                <c:pt idx="26577">
                  <c:v>-0.317332</c:v>
                </c:pt>
                <c:pt idx="26578">
                  <c:v>-0.31711099999999998</c:v>
                </c:pt>
                <c:pt idx="26579">
                  <c:v>-0.31677699999999998</c:v>
                </c:pt>
                <c:pt idx="26580">
                  <c:v>-0.31646800000000003</c:v>
                </c:pt>
                <c:pt idx="26581">
                  <c:v>-0.31618400000000002</c:v>
                </c:pt>
                <c:pt idx="26582">
                  <c:v>-0.31580599999999998</c:v>
                </c:pt>
                <c:pt idx="26583">
                  <c:v>-0.31551000000000001</c:v>
                </c:pt>
                <c:pt idx="26584">
                  <c:v>-0.31514799999999998</c:v>
                </c:pt>
                <c:pt idx="26585">
                  <c:v>-0.31478800000000001</c:v>
                </c:pt>
                <c:pt idx="26586">
                  <c:v>-0.314471</c:v>
                </c:pt>
                <c:pt idx="26587">
                  <c:v>-0.314081</c:v>
                </c:pt>
                <c:pt idx="26588">
                  <c:v>-0.31374299999999999</c:v>
                </c:pt>
                <c:pt idx="26589">
                  <c:v>-0.31338500000000002</c:v>
                </c:pt>
                <c:pt idx="26590">
                  <c:v>-0.31296600000000002</c:v>
                </c:pt>
                <c:pt idx="26591">
                  <c:v>-0.312635</c:v>
                </c:pt>
                <c:pt idx="26592">
                  <c:v>-0.31217400000000001</c:v>
                </c:pt>
                <c:pt idx="26593">
                  <c:v>-0.31180400000000003</c:v>
                </c:pt>
                <c:pt idx="26594">
                  <c:v>-0.31139</c:v>
                </c:pt>
                <c:pt idx="26595">
                  <c:v>-0.31093500000000002</c:v>
                </c:pt>
                <c:pt idx="26596">
                  <c:v>-0.31058400000000003</c:v>
                </c:pt>
                <c:pt idx="26597">
                  <c:v>-0.31008599999999997</c:v>
                </c:pt>
                <c:pt idx="26598">
                  <c:v>-0.30972100000000002</c:v>
                </c:pt>
                <c:pt idx="26599">
                  <c:v>-0.30925000000000002</c:v>
                </c:pt>
                <c:pt idx="26600">
                  <c:v>-0.30878899999999998</c:v>
                </c:pt>
                <c:pt idx="26601">
                  <c:v>-0.308363</c:v>
                </c:pt>
                <c:pt idx="26602">
                  <c:v>-0.307861</c:v>
                </c:pt>
                <c:pt idx="26603">
                  <c:v>-0.30746099999999998</c:v>
                </c:pt>
                <c:pt idx="26604">
                  <c:v>-0.30692199999999997</c:v>
                </c:pt>
                <c:pt idx="26605">
                  <c:v>-0.30636200000000002</c:v>
                </c:pt>
                <c:pt idx="26606">
                  <c:v>-0.305898</c:v>
                </c:pt>
                <c:pt idx="26607">
                  <c:v>-0.30641600000000002</c:v>
                </c:pt>
                <c:pt idx="26608">
                  <c:v>-0.30645499999999998</c:v>
                </c:pt>
                <c:pt idx="26609">
                  <c:v>-0.30587399999999998</c:v>
                </c:pt>
                <c:pt idx="26610">
                  <c:v>-0.30604399999999998</c:v>
                </c:pt>
                <c:pt idx="26611">
                  <c:v>-0.30553599999999997</c:v>
                </c:pt>
                <c:pt idx="26612">
                  <c:v>-0.30540699999999998</c:v>
                </c:pt>
                <c:pt idx="26613">
                  <c:v>-0.305232</c:v>
                </c:pt>
                <c:pt idx="26614">
                  <c:v>-0.30479400000000001</c:v>
                </c:pt>
                <c:pt idx="26615">
                  <c:v>-0.30475999999999998</c:v>
                </c:pt>
                <c:pt idx="26616">
                  <c:v>-0.30434699999999998</c:v>
                </c:pt>
                <c:pt idx="26617">
                  <c:v>-0.30413299999999999</c:v>
                </c:pt>
                <c:pt idx="26618">
                  <c:v>-0.30392799999999998</c:v>
                </c:pt>
                <c:pt idx="26619">
                  <c:v>-0.30353200000000002</c:v>
                </c:pt>
                <c:pt idx="26620">
                  <c:v>-0.30335600000000001</c:v>
                </c:pt>
                <c:pt idx="26621">
                  <c:v>-0.30303200000000002</c:v>
                </c:pt>
                <c:pt idx="26622">
                  <c:v>-0.302649</c:v>
                </c:pt>
                <c:pt idx="26623">
                  <c:v>-0.30249999999999999</c:v>
                </c:pt>
                <c:pt idx="26624">
                  <c:v>-0.30198599999999998</c:v>
                </c:pt>
                <c:pt idx="26625">
                  <c:v>-0.30181799999999998</c:v>
                </c:pt>
                <c:pt idx="26626">
                  <c:v>-0.30144199999999999</c:v>
                </c:pt>
                <c:pt idx="26627">
                  <c:v>-0.301039</c:v>
                </c:pt>
                <c:pt idx="26628">
                  <c:v>-0.30088100000000001</c:v>
                </c:pt>
                <c:pt idx="26629">
                  <c:v>-0.30030299999999999</c:v>
                </c:pt>
                <c:pt idx="26630">
                  <c:v>-0.30016300000000001</c:v>
                </c:pt>
                <c:pt idx="26631">
                  <c:v>-0.29969200000000001</c:v>
                </c:pt>
                <c:pt idx="26632">
                  <c:v>-0.29936299999999999</c:v>
                </c:pt>
                <c:pt idx="26633">
                  <c:v>-0.29901100000000003</c:v>
                </c:pt>
                <c:pt idx="26634">
                  <c:v>-0.29840299999999997</c:v>
                </c:pt>
                <c:pt idx="26635">
                  <c:v>-0.29821300000000001</c:v>
                </c:pt>
                <c:pt idx="26636">
                  <c:v>-0.29876999999999998</c:v>
                </c:pt>
                <c:pt idx="26637">
                  <c:v>-0.29893900000000001</c:v>
                </c:pt>
                <c:pt idx="26638">
                  <c:v>-0.29847200000000002</c:v>
                </c:pt>
                <c:pt idx="26639">
                  <c:v>-0.298732</c:v>
                </c:pt>
                <c:pt idx="26640">
                  <c:v>-0.29832799999999998</c:v>
                </c:pt>
                <c:pt idx="26641">
                  <c:v>-0.298342</c:v>
                </c:pt>
                <c:pt idx="26642">
                  <c:v>-0.29821999999999999</c:v>
                </c:pt>
                <c:pt idx="26643">
                  <c:v>-0.29792400000000002</c:v>
                </c:pt>
                <c:pt idx="26644">
                  <c:v>-0.29798200000000002</c:v>
                </c:pt>
                <c:pt idx="26645">
                  <c:v>-0.29760500000000001</c:v>
                </c:pt>
                <c:pt idx="26646">
                  <c:v>-0.29760900000000001</c:v>
                </c:pt>
                <c:pt idx="26647">
                  <c:v>-0.29735499999999998</c:v>
                </c:pt>
                <c:pt idx="26648">
                  <c:v>-0.29720800000000003</c:v>
                </c:pt>
                <c:pt idx="26649">
                  <c:v>-0.297043</c:v>
                </c:pt>
                <c:pt idx="26650">
                  <c:v>-0.29683700000000002</c:v>
                </c:pt>
                <c:pt idx="26651">
                  <c:v>-0.29663699999999998</c:v>
                </c:pt>
                <c:pt idx="26652">
                  <c:v>-0.29645199999999999</c:v>
                </c:pt>
                <c:pt idx="26653">
                  <c:v>-0.29620200000000002</c:v>
                </c:pt>
                <c:pt idx="26654">
                  <c:v>-0.29598799999999997</c:v>
                </c:pt>
                <c:pt idx="26655">
                  <c:v>-0.295794</c:v>
                </c:pt>
                <c:pt idx="26656">
                  <c:v>-0.295483</c:v>
                </c:pt>
                <c:pt idx="26657">
                  <c:v>-0.295375</c:v>
                </c:pt>
                <c:pt idx="26658">
                  <c:v>-0.294991</c:v>
                </c:pt>
                <c:pt idx="26659">
                  <c:v>-0.29486099999999998</c:v>
                </c:pt>
                <c:pt idx="26660">
                  <c:v>-0.29453000000000001</c:v>
                </c:pt>
                <c:pt idx="26661">
                  <c:v>-0.29427300000000001</c:v>
                </c:pt>
                <c:pt idx="26662">
                  <c:v>-0.29404799999999998</c:v>
                </c:pt>
                <c:pt idx="26663">
                  <c:v>-0.29366500000000001</c:v>
                </c:pt>
                <c:pt idx="26664">
                  <c:v>-0.293487</c:v>
                </c:pt>
                <c:pt idx="26665">
                  <c:v>-0.29308899999999999</c:v>
                </c:pt>
                <c:pt idx="26666">
                  <c:v>-0.292883</c:v>
                </c:pt>
                <c:pt idx="26667">
                  <c:v>-0.29251500000000002</c:v>
                </c:pt>
                <c:pt idx="26668">
                  <c:v>-0.29224099999999997</c:v>
                </c:pt>
                <c:pt idx="26669">
                  <c:v>-0.29189399999999999</c:v>
                </c:pt>
                <c:pt idx="26670">
                  <c:v>-0.29158000000000001</c:v>
                </c:pt>
                <c:pt idx="26671">
                  <c:v>-0.29125099999999998</c:v>
                </c:pt>
                <c:pt idx="26672">
                  <c:v>-0.29087400000000002</c:v>
                </c:pt>
                <c:pt idx="26673">
                  <c:v>-0.29058600000000001</c:v>
                </c:pt>
                <c:pt idx="26674">
                  <c:v>-0.29012900000000003</c:v>
                </c:pt>
                <c:pt idx="26675">
                  <c:v>-0.28989399999999999</c:v>
                </c:pt>
                <c:pt idx="26676">
                  <c:v>-0.28940199999999999</c:v>
                </c:pt>
                <c:pt idx="26677">
                  <c:v>-0.28912900000000002</c:v>
                </c:pt>
                <c:pt idx="26678">
                  <c:v>-0.28869600000000001</c:v>
                </c:pt>
                <c:pt idx="26679">
                  <c:v>-0.28829199999999999</c:v>
                </c:pt>
                <c:pt idx="26680">
                  <c:v>-0.28798000000000001</c:v>
                </c:pt>
                <c:pt idx="26681">
                  <c:v>-0.28744900000000001</c:v>
                </c:pt>
                <c:pt idx="26682">
                  <c:v>-0.28718100000000002</c:v>
                </c:pt>
                <c:pt idx="26683">
                  <c:v>-0.286632</c:v>
                </c:pt>
                <c:pt idx="26684">
                  <c:v>-0.28629500000000002</c:v>
                </c:pt>
                <c:pt idx="26685">
                  <c:v>-0.28583399999999998</c:v>
                </c:pt>
                <c:pt idx="26686">
                  <c:v>-0.28537600000000002</c:v>
                </c:pt>
                <c:pt idx="26687">
                  <c:v>-0.28498800000000002</c:v>
                </c:pt>
                <c:pt idx="26688">
                  <c:v>-0.28446700000000003</c:v>
                </c:pt>
                <c:pt idx="26689">
                  <c:v>-0.284078</c:v>
                </c:pt>
                <c:pt idx="26690">
                  <c:v>-0.28357100000000002</c:v>
                </c:pt>
                <c:pt idx="26691">
                  <c:v>-0.28313100000000002</c:v>
                </c:pt>
                <c:pt idx="26692">
                  <c:v>-0.282634</c:v>
                </c:pt>
                <c:pt idx="26693">
                  <c:v>-0.28216599999999997</c:v>
                </c:pt>
                <c:pt idx="26694">
                  <c:v>-0.28164699999999998</c:v>
                </c:pt>
                <c:pt idx="26695">
                  <c:v>-0.28118100000000001</c:v>
                </c:pt>
                <c:pt idx="26696">
                  <c:v>-0.28064299999999998</c:v>
                </c:pt>
                <c:pt idx="26697">
                  <c:v>-0.28015200000000001</c:v>
                </c:pt>
                <c:pt idx="26698">
                  <c:v>-0.27964099999999997</c:v>
                </c:pt>
                <c:pt idx="26699">
                  <c:v>-0.27907799999999999</c:v>
                </c:pt>
                <c:pt idx="26700">
                  <c:v>-0.27862100000000001</c:v>
                </c:pt>
                <c:pt idx="26701">
                  <c:v>-0.277999</c:v>
                </c:pt>
                <c:pt idx="26702">
                  <c:v>-0.27754899999999999</c:v>
                </c:pt>
                <c:pt idx="26703">
                  <c:v>-0.27692499999999998</c:v>
                </c:pt>
                <c:pt idx="26704">
                  <c:v>-0.27639599999999998</c:v>
                </c:pt>
                <c:pt idx="26705">
                  <c:v>-0.27583099999999999</c:v>
                </c:pt>
                <c:pt idx="26706">
                  <c:v>-0.27521499999999999</c:v>
                </c:pt>
                <c:pt idx="26707">
                  <c:v>-0.27470699999999998</c:v>
                </c:pt>
                <c:pt idx="26708">
                  <c:v>-0.27404099999999998</c:v>
                </c:pt>
                <c:pt idx="26709">
                  <c:v>-0.27352300000000002</c:v>
                </c:pt>
                <c:pt idx="26710">
                  <c:v>-0.27286700000000003</c:v>
                </c:pt>
                <c:pt idx="26711">
                  <c:v>-0.27230700000000002</c:v>
                </c:pt>
                <c:pt idx="26712">
                  <c:v>-0.271679</c:v>
                </c:pt>
                <c:pt idx="26713">
                  <c:v>-0.27106000000000002</c:v>
                </c:pt>
                <c:pt idx="26714">
                  <c:v>-0.27044299999999999</c:v>
                </c:pt>
                <c:pt idx="26715">
                  <c:v>-0.26978600000000003</c:v>
                </c:pt>
                <c:pt idx="26716">
                  <c:v>-0.26918799999999998</c:v>
                </c:pt>
                <c:pt idx="26717">
                  <c:v>-0.26849499999999998</c:v>
                </c:pt>
                <c:pt idx="26718">
                  <c:v>-0.26789800000000003</c:v>
                </c:pt>
                <c:pt idx="26719">
                  <c:v>-0.26717800000000003</c:v>
                </c:pt>
                <c:pt idx="26720">
                  <c:v>-0.26657399999999998</c:v>
                </c:pt>
                <c:pt idx="26721">
                  <c:v>-0.26587100000000002</c:v>
                </c:pt>
                <c:pt idx="26722">
                  <c:v>-0.265212</c:v>
                </c:pt>
                <c:pt idx="26723">
                  <c:v>-0.26454100000000003</c:v>
                </c:pt>
                <c:pt idx="26724">
                  <c:v>-0.26380399999999998</c:v>
                </c:pt>
                <c:pt idx="26725">
                  <c:v>-0.26317800000000002</c:v>
                </c:pt>
                <c:pt idx="26726">
                  <c:v>-0.26240400000000003</c:v>
                </c:pt>
                <c:pt idx="26727">
                  <c:v>-0.261764</c:v>
                </c:pt>
                <c:pt idx="26728">
                  <c:v>-0.26098700000000002</c:v>
                </c:pt>
                <c:pt idx="26729">
                  <c:v>-0.26029099999999999</c:v>
                </c:pt>
                <c:pt idx="26730">
                  <c:v>-0.25956499999999999</c:v>
                </c:pt>
                <c:pt idx="26731">
                  <c:v>-0.25881399999999999</c:v>
                </c:pt>
                <c:pt idx="26732">
                  <c:v>-0.25811499999999998</c:v>
                </c:pt>
                <c:pt idx="26733">
                  <c:v>-0.25731500000000002</c:v>
                </c:pt>
                <c:pt idx="26734">
                  <c:v>-0.25661</c:v>
                </c:pt>
                <c:pt idx="26735">
                  <c:v>-0.25580399999999998</c:v>
                </c:pt>
                <c:pt idx="26736">
                  <c:v>-0.25507600000000002</c:v>
                </c:pt>
                <c:pt idx="26737">
                  <c:v>-0.254274</c:v>
                </c:pt>
                <c:pt idx="26738">
                  <c:v>-0.25350800000000001</c:v>
                </c:pt>
                <c:pt idx="26739">
                  <c:v>-0.25271500000000002</c:v>
                </c:pt>
                <c:pt idx="26740">
                  <c:v>-0.25191599999999997</c:v>
                </c:pt>
                <c:pt idx="26741">
                  <c:v>-0.25116100000000002</c:v>
                </c:pt>
                <c:pt idx="26742">
                  <c:v>-0.25035400000000002</c:v>
                </c:pt>
                <c:pt idx="26743">
                  <c:v>-0.24958</c:v>
                </c:pt>
                <c:pt idx="26744">
                  <c:v>-0.24862999999999999</c:v>
                </c:pt>
                <c:pt idx="26745">
                  <c:v>-0.24782699999999999</c:v>
                </c:pt>
                <c:pt idx="26746">
                  <c:v>-0.24795</c:v>
                </c:pt>
                <c:pt idx="26747">
                  <c:v>-0.247665</c:v>
                </c:pt>
                <c:pt idx="26748">
                  <c:v>-0.24675800000000001</c:v>
                </c:pt>
                <c:pt idx="26749">
                  <c:v>-0.24659300000000001</c:v>
                </c:pt>
                <c:pt idx="26750">
                  <c:v>-0.24579400000000001</c:v>
                </c:pt>
                <c:pt idx="26751">
                  <c:v>-0.24531500000000001</c:v>
                </c:pt>
                <c:pt idx="26752">
                  <c:v>-0.24487200000000001</c:v>
                </c:pt>
                <c:pt idx="26753">
                  <c:v>-0.24405399999999999</c:v>
                </c:pt>
                <c:pt idx="26754">
                  <c:v>-0.243757</c:v>
                </c:pt>
                <c:pt idx="26755">
                  <c:v>-0.24295900000000001</c:v>
                </c:pt>
                <c:pt idx="26756">
                  <c:v>-0.24245900000000001</c:v>
                </c:pt>
                <c:pt idx="26757">
                  <c:v>-0.24191599999999999</c:v>
                </c:pt>
                <c:pt idx="26758">
                  <c:v>-0.24118200000000001</c:v>
                </c:pt>
                <c:pt idx="26759">
                  <c:v>-0.24073700000000001</c:v>
                </c:pt>
                <c:pt idx="26760">
                  <c:v>-0.24002999999999999</c:v>
                </c:pt>
                <c:pt idx="26761">
                  <c:v>-0.23943</c:v>
                </c:pt>
                <c:pt idx="26762">
                  <c:v>-0.238899</c:v>
                </c:pt>
                <c:pt idx="26763">
                  <c:v>-0.23813400000000001</c:v>
                </c:pt>
                <c:pt idx="26764">
                  <c:v>-0.237619</c:v>
                </c:pt>
                <c:pt idx="26765">
                  <c:v>-0.23692099999999999</c:v>
                </c:pt>
                <c:pt idx="26766">
                  <c:v>-0.23624000000000001</c:v>
                </c:pt>
                <c:pt idx="26767">
                  <c:v>-0.23571900000000001</c:v>
                </c:pt>
                <c:pt idx="26768">
                  <c:v>-0.23488800000000001</c:v>
                </c:pt>
                <c:pt idx="26769">
                  <c:v>-0.234378</c:v>
                </c:pt>
                <c:pt idx="26770">
                  <c:v>-0.23364599999999999</c:v>
                </c:pt>
                <c:pt idx="26771">
                  <c:v>-0.23300599999999999</c:v>
                </c:pt>
                <c:pt idx="26772">
                  <c:v>-0.23239399999999999</c:v>
                </c:pt>
                <c:pt idx="26773">
                  <c:v>-0.231484</c:v>
                </c:pt>
                <c:pt idx="26774">
                  <c:v>-0.230938</c:v>
                </c:pt>
                <c:pt idx="26775">
                  <c:v>-0.23117799999999999</c:v>
                </c:pt>
                <c:pt idx="26776">
                  <c:v>-0.231042</c:v>
                </c:pt>
                <c:pt idx="26777">
                  <c:v>-0.230292</c:v>
                </c:pt>
                <c:pt idx="26778">
                  <c:v>-0.23022699999999999</c:v>
                </c:pt>
                <c:pt idx="26779">
                  <c:v>-0.22955700000000001</c:v>
                </c:pt>
                <c:pt idx="26780">
                  <c:v>-0.22924700000000001</c:v>
                </c:pt>
                <c:pt idx="26781">
                  <c:v>-0.22888</c:v>
                </c:pt>
                <c:pt idx="26782">
                  <c:v>-0.22827700000000001</c:v>
                </c:pt>
                <c:pt idx="26783">
                  <c:v>-0.22806699999999999</c:v>
                </c:pt>
                <c:pt idx="26784">
                  <c:v>-0.227406</c:v>
                </c:pt>
                <c:pt idx="26785">
                  <c:v>-0.22711200000000001</c:v>
                </c:pt>
                <c:pt idx="26786">
                  <c:v>-0.226603</c:v>
                </c:pt>
                <c:pt idx="26787">
                  <c:v>-0.22612699999999999</c:v>
                </c:pt>
                <c:pt idx="26788">
                  <c:v>-0.225716</c:v>
                </c:pt>
                <c:pt idx="26789">
                  <c:v>-0.225185</c:v>
                </c:pt>
                <c:pt idx="26790">
                  <c:v>-0.224745</c:v>
                </c:pt>
                <c:pt idx="26791">
                  <c:v>-0.22427900000000001</c:v>
                </c:pt>
                <c:pt idx="26792">
                  <c:v>-0.22375999999999999</c:v>
                </c:pt>
                <c:pt idx="26793">
                  <c:v>-0.223297</c:v>
                </c:pt>
                <c:pt idx="26794">
                  <c:v>-0.222799</c:v>
                </c:pt>
                <c:pt idx="26795">
                  <c:v>-0.22225300000000001</c:v>
                </c:pt>
                <c:pt idx="26796">
                  <c:v>-0.22183700000000001</c:v>
                </c:pt>
                <c:pt idx="26797">
                  <c:v>-0.22120600000000001</c:v>
                </c:pt>
                <c:pt idx="26798">
                  <c:v>-0.22079299999999999</c:v>
                </c:pt>
                <c:pt idx="26799">
                  <c:v>-0.220198</c:v>
                </c:pt>
                <c:pt idx="26800">
                  <c:v>-0.219691</c:v>
                </c:pt>
                <c:pt idx="26801">
                  <c:v>-0.21920300000000001</c:v>
                </c:pt>
                <c:pt idx="26802">
                  <c:v>-0.21857599999999999</c:v>
                </c:pt>
                <c:pt idx="26803">
                  <c:v>-0.218139</c:v>
                </c:pt>
                <c:pt idx="26804">
                  <c:v>-0.21748000000000001</c:v>
                </c:pt>
                <c:pt idx="26805">
                  <c:v>-0.21701200000000001</c:v>
                </c:pt>
                <c:pt idx="26806">
                  <c:v>-0.21639</c:v>
                </c:pt>
                <c:pt idx="26807">
                  <c:v>-0.21584999999999999</c:v>
                </c:pt>
                <c:pt idx="26808">
                  <c:v>-0.21527299999999999</c:v>
                </c:pt>
                <c:pt idx="26809">
                  <c:v>-0.21468499999999999</c:v>
                </c:pt>
                <c:pt idx="26810">
                  <c:v>-0.214138</c:v>
                </c:pt>
                <c:pt idx="26811">
                  <c:v>-0.213506</c:v>
                </c:pt>
                <c:pt idx="26812">
                  <c:v>-0.21298300000000001</c:v>
                </c:pt>
                <c:pt idx="26813">
                  <c:v>-0.21229600000000001</c:v>
                </c:pt>
                <c:pt idx="26814">
                  <c:v>-0.21178900000000001</c:v>
                </c:pt>
                <c:pt idx="26815">
                  <c:v>-0.21108299999999999</c:v>
                </c:pt>
                <c:pt idx="26816">
                  <c:v>-0.210536</c:v>
                </c:pt>
                <c:pt idx="26817">
                  <c:v>-0.209894</c:v>
                </c:pt>
                <c:pt idx="26818">
                  <c:v>-0.20923800000000001</c:v>
                </c:pt>
                <c:pt idx="26819">
                  <c:v>-0.20869499999999999</c:v>
                </c:pt>
                <c:pt idx="26820">
                  <c:v>-0.20793900000000001</c:v>
                </c:pt>
                <c:pt idx="26821">
                  <c:v>-0.20744199999999999</c:v>
                </c:pt>
                <c:pt idx="26822">
                  <c:v>-0.20668400000000001</c:v>
                </c:pt>
                <c:pt idx="26823">
                  <c:v>-0.20610600000000001</c:v>
                </c:pt>
                <c:pt idx="26824">
                  <c:v>-0.205426</c:v>
                </c:pt>
                <c:pt idx="26825">
                  <c:v>-0.20472099999999999</c:v>
                </c:pt>
                <c:pt idx="26826">
                  <c:v>-0.20413300000000001</c:v>
                </c:pt>
                <c:pt idx="26827">
                  <c:v>-0.20336799999999999</c:v>
                </c:pt>
                <c:pt idx="26828">
                  <c:v>-0.20277800000000001</c:v>
                </c:pt>
                <c:pt idx="26829">
                  <c:v>-0.20203199999999999</c:v>
                </c:pt>
                <c:pt idx="26830">
                  <c:v>-0.201378</c:v>
                </c:pt>
                <c:pt idx="26831">
                  <c:v>-0.200687</c:v>
                </c:pt>
                <c:pt idx="26832">
                  <c:v>-0.19998299999999999</c:v>
                </c:pt>
                <c:pt idx="26833">
                  <c:v>-0.199291</c:v>
                </c:pt>
                <c:pt idx="26834">
                  <c:v>-0.198573</c:v>
                </c:pt>
                <c:pt idx="26835">
                  <c:v>-0.19785900000000001</c:v>
                </c:pt>
                <c:pt idx="26836">
                  <c:v>-0.19714899999999999</c:v>
                </c:pt>
                <c:pt idx="26837">
                  <c:v>-0.196433</c:v>
                </c:pt>
                <c:pt idx="26838">
                  <c:v>-0.19568099999999999</c:v>
                </c:pt>
                <c:pt idx="26839">
                  <c:v>-0.194991</c:v>
                </c:pt>
                <c:pt idx="26840">
                  <c:v>-0.19419400000000001</c:v>
                </c:pt>
                <c:pt idx="26841">
                  <c:v>-0.19352800000000001</c:v>
                </c:pt>
                <c:pt idx="26842">
                  <c:v>-0.19272400000000001</c:v>
                </c:pt>
                <c:pt idx="26843">
                  <c:v>-0.19200300000000001</c:v>
                </c:pt>
                <c:pt idx="26844">
                  <c:v>-0.191249</c:v>
                </c:pt>
                <c:pt idx="26845">
                  <c:v>-0.19045000000000001</c:v>
                </c:pt>
                <c:pt idx="26846">
                  <c:v>-0.18976399999999999</c:v>
                </c:pt>
                <c:pt idx="26847">
                  <c:v>-0.18890100000000001</c:v>
                </c:pt>
                <c:pt idx="26848">
                  <c:v>-0.18820600000000001</c:v>
                </c:pt>
                <c:pt idx="26849">
                  <c:v>-0.18735299999999999</c:v>
                </c:pt>
                <c:pt idx="26850">
                  <c:v>-0.18660599999999999</c:v>
                </c:pt>
                <c:pt idx="26851">
                  <c:v>-0.18582000000000001</c:v>
                </c:pt>
                <c:pt idx="26852">
                  <c:v>-0.18499499999999999</c:v>
                </c:pt>
                <c:pt idx="26853">
                  <c:v>-0.18424599999999999</c:v>
                </c:pt>
                <c:pt idx="26854">
                  <c:v>-0.18337899999999999</c:v>
                </c:pt>
                <c:pt idx="26855">
                  <c:v>-0.18263499999999999</c:v>
                </c:pt>
                <c:pt idx="26856">
                  <c:v>-0.18176899999999999</c:v>
                </c:pt>
                <c:pt idx="26857">
                  <c:v>-0.18098800000000001</c:v>
                </c:pt>
                <c:pt idx="26858">
                  <c:v>-0.18013499999999999</c:v>
                </c:pt>
                <c:pt idx="26859">
                  <c:v>-0.17932000000000001</c:v>
                </c:pt>
                <c:pt idx="26860">
                  <c:v>-0.17849400000000001</c:v>
                </c:pt>
                <c:pt idx="26861">
                  <c:v>-0.177646</c:v>
                </c:pt>
                <c:pt idx="26862">
                  <c:v>-0.17683599999999999</c:v>
                </c:pt>
                <c:pt idx="26863">
                  <c:v>-0.17594899999999999</c:v>
                </c:pt>
                <c:pt idx="26864">
                  <c:v>-0.175152</c:v>
                </c:pt>
                <c:pt idx="26865">
                  <c:v>-0.17424200000000001</c:v>
                </c:pt>
                <c:pt idx="26866">
                  <c:v>-0.17343500000000001</c:v>
                </c:pt>
                <c:pt idx="26867">
                  <c:v>-0.17253199999999999</c:v>
                </c:pt>
                <c:pt idx="26868">
                  <c:v>-0.171681</c:v>
                </c:pt>
                <c:pt idx="26869">
                  <c:v>-0.170819</c:v>
                </c:pt>
                <c:pt idx="26870">
                  <c:v>-0.16991500000000001</c:v>
                </c:pt>
                <c:pt idx="26871">
                  <c:v>-0.16908899999999999</c:v>
                </c:pt>
                <c:pt idx="26872">
                  <c:v>-0.16814699999999999</c:v>
                </c:pt>
                <c:pt idx="26873">
                  <c:v>-0.167319</c:v>
                </c:pt>
                <c:pt idx="26874">
                  <c:v>-0.166375</c:v>
                </c:pt>
                <c:pt idx="26875">
                  <c:v>-0.16550899999999999</c:v>
                </c:pt>
                <c:pt idx="26876">
                  <c:v>-0.16459499999999999</c:v>
                </c:pt>
                <c:pt idx="26877">
                  <c:v>-0.163683</c:v>
                </c:pt>
                <c:pt idx="26878">
                  <c:v>-0.162797</c:v>
                </c:pt>
                <c:pt idx="26879">
                  <c:v>-0.16184699999999999</c:v>
                </c:pt>
                <c:pt idx="26880">
                  <c:v>-0.160972</c:v>
                </c:pt>
                <c:pt idx="26881">
                  <c:v>-0.16001199999999999</c:v>
                </c:pt>
                <c:pt idx="26882">
                  <c:v>-0.15913099999999999</c:v>
                </c:pt>
                <c:pt idx="26883">
                  <c:v>-0.158167</c:v>
                </c:pt>
                <c:pt idx="26884">
                  <c:v>-0.15725800000000001</c:v>
                </c:pt>
                <c:pt idx="26885">
                  <c:v>-0.156303</c:v>
                </c:pt>
                <c:pt idx="26886">
                  <c:v>-0.15536700000000001</c:v>
                </c:pt>
                <c:pt idx="26887">
                  <c:v>-0.15443699999999999</c:v>
                </c:pt>
                <c:pt idx="26888">
                  <c:v>-0.15345700000000001</c:v>
                </c:pt>
                <c:pt idx="26889">
                  <c:v>-0.15254599999999999</c:v>
                </c:pt>
                <c:pt idx="26890">
                  <c:v>-0.151535</c:v>
                </c:pt>
                <c:pt idx="26891">
                  <c:v>-0.15063399999999999</c:v>
                </c:pt>
                <c:pt idx="26892">
                  <c:v>-0.14962400000000001</c:v>
                </c:pt>
                <c:pt idx="26893">
                  <c:v>-0.14868899999999999</c:v>
                </c:pt>
                <c:pt idx="26894">
                  <c:v>-0.147707</c:v>
                </c:pt>
                <c:pt idx="26895">
                  <c:v>-0.14671799999999999</c:v>
                </c:pt>
                <c:pt idx="26896">
                  <c:v>-0.145783</c:v>
                </c:pt>
                <c:pt idx="26897">
                  <c:v>-0.14474600000000001</c:v>
                </c:pt>
                <c:pt idx="26898">
                  <c:v>-0.143819</c:v>
                </c:pt>
                <c:pt idx="26899">
                  <c:v>-0.142766</c:v>
                </c:pt>
                <c:pt idx="26900">
                  <c:v>-0.141818</c:v>
                </c:pt>
                <c:pt idx="26901">
                  <c:v>-0.14080000000000001</c:v>
                </c:pt>
                <c:pt idx="26902">
                  <c:v>-0.13980200000000001</c:v>
                </c:pt>
                <c:pt idx="26903">
                  <c:v>-0.13882</c:v>
                </c:pt>
                <c:pt idx="26904">
                  <c:v>-0.13777700000000001</c:v>
                </c:pt>
                <c:pt idx="26905">
                  <c:v>-0.136819</c:v>
                </c:pt>
                <c:pt idx="26906">
                  <c:v>-0.13576299999999999</c:v>
                </c:pt>
                <c:pt idx="26907">
                  <c:v>-0.13478599999999999</c:v>
                </c:pt>
                <c:pt idx="26908">
                  <c:v>-0.13372800000000001</c:v>
                </c:pt>
                <c:pt idx="26909">
                  <c:v>-0.132717</c:v>
                </c:pt>
                <c:pt idx="26910">
                  <c:v>-0.131685</c:v>
                </c:pt>
                <c:pt idx="26911">
                  <c:v>-0.13064999999999999</c:v>
                </c:pt>
                <c:pt idx="26912">
                  <c:v>-0.129635</c:v>
                </c:pt>
                <c:pt idx="26913">
                  <c:v>-0.128576</c:v>
                </c:pt>
                <c:pt idx="26914">
                  <c:v>-0.12756899999999999</c:v>
                </c:pt>
                <c:pt idx="26915">
                  <c:v>-0.126498</c:v>
                </c:pt>
                <c:pt idx="26916">
                  <c:v>-0.12548599999999999</c:v>
                </c:pt>
                <c:pt idx="26917">
                  <c:v>-0.124404</c:v>
                </c:pt>
                <c:pt idx="26918">
                  <c:v>-0.12336900000000001</c:v>
                </c:pt>
                <c:pt idx="26919">
                  <c:v>-0.122297</c:v>
                </c:pt>
                <c:pt idx="26920">
                  <c:v>-0.121238</c:v>
                </c:pt>
                <c:pt idx="26921">
                  <c:v>-0.12019299999999999</c:v>
                </c:pt>
                <c:pt idx="26922">
                  <c:v>-0.119103</c:v>
                </c:pt>
                <c:pt idx="26923">
                  <c:v>-0.118078</c:v>
                </c:pt>
                <c:pt idx="26924">
                  <c:v>-0.116967</c:v>
                </c:pt>
                <c:pt idx="26925">
                  <c:v>-0.115937</c:v>
                </c:pt>
                <c:pt idx="26926">
                  <c:v>-0.114828</c:v>
                </c:pt>
                <c:pt idx="26927">
                  <c:v>-0.113763</c:v>
                </c:pt>
                <c:pt idx="26928">
                  <c:v>-0.112678</c:v>
                </c:pt>
                <c:pt idx="26929">
                  <c:v>-0.111572</c:v>
                </c:pt>
                <c:pt idx="26930">
                  <c:v>-0.11051800000000001</c:v>
                </c:pt>
                <c:pt idx="26931">
                  <c:v>-0.109387</c:v>
                </c:pt>
                <c:pt idx="26932">
                  <c:v>-0.10834299999999999</c:v>
                </c:pt>
                <c:pt idx="26933">
                  <c:v>-0.107211</c:v>
                </c:pt>
                <c:pt idx="26934">
                  <c:v>-0.106142</c:v>
                </c:pt>
                <c:pt idx="26935">
                  <c:v>-0.105028</c:v>
                </c:pt>
                <c:pt idx="26936">
                  <c:v>-0.103921</c:v>
                </c:pt>
                <c:pt idx="26937">
                  <c:v>-0.10283</c:v>
                </c:pt>
                <c:pt idx="26938">
                  <c:v>-0.101691</c:v>
                </c:pt>
                <c:pt idx="26939">
                  <c:v>-0.100609</c:v>
                </c:pt>
                <c:pt idx="26940">
                  <c:v>-9.94617E-2</c:v>
                </c:pt>
                <c:pt idx="26941">
                  <c:v>-9.8378199999999999E-2</c:v>
                </c:pt>
                <c:pt idx="26942">
                  <c:v>-9.7242400000000007E-2</c:v>
                </c:pt>
                <c:pt idx="26943">
                  <c:v>-9.6135600000000002E-2</c:v>
                </c:pt>
                <c:pt idx="26944">
                  <c:v>-9.5006699999999999E-2</c:v>
                </c:pt>
                <c:pt idx="26945">
                  <c:v>-9.3873799999999993E-2</c:v>
                </c:pt>
                <c:pt idx="26946">
                  <c:v>-9.2757699999999998E-2</c:v>
                </c:pt>
                <c:pt idx="26947">
                  <c:v>-9.1607800000000003E-2</c:v>
                </c:pt>
                <c:pt idx="26948">
                  <c:v>-9.0494699999999997E-2</c:v>
                </c:pt>
                <c:pt idx="26949">
                  <c:v>-8.9330400000000004E-2</c:v>
                </c:pt>
                <c:pt idx="26950">
                  <c:v>-8.8216500000000003E-2</c:v>
                </c:pt>
                <c:pt idx="26951">
                  <c:v>-8.70557E-2</c:v>
                </c:pt>
                <c:pt idx="26952">
                  <c:v>-8.5931599999999997E-2</c:v>
                </c:pt>
                <c:pt idx="26953">
                  <c:v>-8.47778E-2</c:v>
                </c:pt>
                <c:pt idx="26954">
                  <c:v>-8.3627900000000005E-2</c:v>
                </c:pt>
                <c:pt idx="26955">
                  <c:v>-8.2491900000000007E-2</c:v>
                </c:pt>
                <c:pt idx="26956">
                  <c:v>-8.1320699999999996E-2</c:v>
                </c:pt>
                <c:pt idx="26957">
                  <c:v>-8.0198900000000004E-2</c:v>
                </c:pt>
                <c:pt idx="26958">
                  <c:v>-7.9011499999999998E-2</c:v>
                </c:pt>
                <c:pt idx="26959">
                  <c:v>-7.7879900000000002E-2</c:v>
                </c:pt>
                <c:pt idx="26960">
                  <c:v>-7.6688000000000006E-2</c:v>
                </c:pt>
                <c:pt idx="26961">
                  <c:v>-7.5536500000000006E-2</c:v>
                </c:pt>
                <c:pt idx="26962">
                  <c:v>-7.4396299999999999E-2</c:v>
                </c:pt>
                <c:pt idx="26963">
                  <c:v>-7.3248999999999995E-2</c:v>
                </c:pt>
                <c:pt idx="26964">
                  <c:v>-7.2078799999999998E-2</c:v>
                </c:pt>
                <c:pt idx="26965">
                  <c:v>-7.0778400000000005E-2</c:v>
                </c:pt>
                <c:pt idx="26966">
                  <c:v>-6.9661299999999995E-2</c:v>
                </c:pt>
                <c:pt idx="26967">
                  <c:v>-6.9678199999999996E-2</c:v>
                </c:pt>
                <c:pt idx="26968">
                  <c:v>-6.9117700000000004E-2</c:v>
                </c:pt>
                <c:pt idx="26969">
                  <c:v>-6.7876199999999998E-2</c:v>
                </c:pt>
                <c:pt idx="26970">
                  <c:v>-6.7514500000000005E-2</c:v>
                </c:pt>
                <c:pt idx="26971">
                  <c:v>-6.6309000000000007E-2</c:v>
                </c:pt>
                <c:pt idx="26972">
                  <c:v>-6.56886E-2</c:v>
                </c:pt>
                <c:pt idx="26973">
                  <c:v>-6.4871700000000004E-2</c:v>
                </c:pt>
                <c:pt idx="26974">
                  <c:v>-6.3837699999999997E-2</c:v>
                </c:pt>
                <c:pt idx="26975">
                  <c:v>-6.3337000000000004E-2</c:v>
                </c:pt>
                <c:pt idx="26976">
                  <c:v>-6.21612E-2</c:v>
                </c:pt>
                <c:pt idx="26977">
                  <c:v>-6.1594599999999999E-2</c:v>
                </c:pt>
                <c:pt idx="26978">
                  <c:v>-6.0632100000000001E-2</c:v>
                </c:pt>
                <c:pt idx="26979">
                  <c:v>-5.9763799999999999E-2</c:v>
                </c:pt>
                <c:pt idx="26980">
                  <c:v>-5.9073800000000003E-2</c:v>
                </c:pt>
                <c:pt idx="26981">
                  <c:v>-5.8034700000000002E-2</c:v>
                </c:pt>
                <c:pt idx="26982">
                  <c:v>-5.7364199999999997E-2</c:v>
                </c:pt>
                <c:pt idx="26983">
                  <c:v>-5.6438599999999998E-2</c:v>
                </c:pt>
                <c:pt idx="26984">
                  <c:v>-5.55702E-2</c:v>
                </c:pt>
                <c:pt idx="26985">
                  <c:v>-5.4840699999999999E-2</c:v>
                </c:pt>
                <c:pt idx="26986">
                  <c:v>-5.38456E-2</c:v>
                </c:pt>
                <c:pt idx="26987">
                  <c:v>-5.3113500000000001E-2</c:v>
                </c:pt>
                <c:pt idx="26988">
                  <c:v>-5.2234299999999997E-2</c:v>
                </c:pt>
                <c:pt idx="26989">
                  <c:v>-5.12974E-2</c:v>
                </c:pt>
                <c:pt idx="26990">
                  <c:v>-5.0626499999999998E-2</c:v>
                </c:pt>
                <c:pt idx="26991">
                  <c:v>-4.9544400000000002E-2</c:v>
                </c:pt>
                <c:pt idx="26992">
                  <c:v>-4.8894399999999998E-2</c:v>
                </c:pt>
                <c:pt idx="26993">
                  <c:v>-4.7928800000000001E-2</c:v>
                </c:pt>
                <c:pt idx="26994">
                  <c:v>-4.7046900000000003E-2</c:v>
                </c:pt>
                <c:pt idx="26995">
                  <c:v>-4.6355199999999999E-2</c:v>
                </c:pt>
                <c:pt idx="26996">
                  <c:v>-4.5226500000000003E-2</c:v>
                </c:pt>
                <c:pt idx="26997">
                  <c:v>-4.4670399999999999E-2</c:v>
                </c:pt>
                <c:pt idx="26998">
                  <c:v>-4.35474E-2</c:v>
                </c:pt>
                <c:pt idx="26999">
                  <c:v>-4.28312E-2</c:v>
                </c:pt>
                <c:pt idx="27000">
                  <c:v>-4.1968499999999999E-2</c:v>
                </c:pt>
                <c:pt idx="27001">
                  <c:v>-4.0955600000000002E-2</c:v>
                </c:pt>
                <c:pt idx="27002">
                  <c:v>-4.0345800000000001E-2</c:v>
                </c:pt>
                <c:pt idx="27003">
                  <c:v>-3.91858E-2</c:v>
                </c:pt>
                <c:pt idx="27004">
                  <c:v>-3.8577300000000002E-2</c:v>
                </c:pt>
                <c:pt idx="27005">
                  <c:v>-3.7542699999999998E-2</c:v>
                </c:pt>
                <c:pt idx="27006">
                  <c:v>-3.67134E-2</c:v>
                </c:pt>
                <c:pt idx="27007">
                  <c:v>-3.59236E-2</c:v>
                </c:pt>
                <c:pt idx="27008">
                  <c:v>-3.4882400000000001E-2</c:v>
                </c:pt>
                <c:pt idx="27009">
                  <c:v>-3.4212600000000003E-2</c:v>
                </c:pt>
                <c:pt idx="27010">
                  <c:v>-3.3155499999999997E-2</c:v>
                </c:pt>
                <c:pt idx="27011">
                  <c:v>-3.2405299999999998E-2</c:v>
                </c:pt>
                <c:pt idx="27012">
                  <c:v>-3.1489499999999997E-2</c:v>
                </c:pt>
                <c:pt idx="27013">
                  <c:v>-3.05817E-2</c:v>
                </c:pt>
                <c:pt idx="27014">
                  <c:v>-2.97842E-2</c:v>
                </c:pt>
                <c:pt idx="27015">
                  <c:v>-2.8814200000000002E-2</c:v>
                </c:pt>
                <c:pt idx="27016">
                  <c:v>-2.8007799999999999E-2</c:v>
                </c:pt>
                <c:pt idx="27017">
                  <c:v>-2.70975E-2</c:v>
                </c:pt>
                <c:pt idx="27018">
                  <c:v>-2.6206199999999999E-2</c:v>
                </c:pt>
                <c:pt idx="27019">
                  <c:v>-2.5366300000000001E-2</c:v>
                </c:pt>
                <c:pt idx="27020">
                  <c:v>-2.44424E-2</c:v>
                </c:pt>
                <c:pt idx="27021">
                  <c:v>-2.3586599999999999E-2</c:v>
                </c:pt>
                <c:pt idx="27022">
                  <c:v>-2.27195E-2</c:v>
                </c:pt>
                <c:pt idx="27023">
                  <c:v>-2.1780899999999999E-2</c:v>
                </c:pt>
                <c:pt idx="27024">
                  <c:v>-2.0981699999999999E-2</c:v>
                </c:pt>
                <c:pt idx="27025">
                  <c:v>-2.00071E-2</c:v>
                </c:pt>
                <c:pt idx="27026">
                  <c:v>-1.91927E-2</c:v>
                </c:pt>
                <c:pt idx="27027">
                  <c:v>-1.8282799999999998E-2</c:v>
                </c:pt>
                <c:pt idx="27028">
                  <c:v>-1.73647E-2</c:v>
                </c:pt>
                <c:pt idx="27029">
                  <c:v>-1.6569299999999999E-2</c:v>
                </c:pt>
                <c:pt idx="27030">
                  <c:v>-1.5562100000000001E-2</c:v>
                </c:pt>
                <c:pt idx="27031">
                  <c:v>-1.4811700000000001E-2</c:v>
                </c:pt>
                <c:pt idx="27032">
                  <c:v>-1.3797800000000001E-2</c:v>
                </c:pt>
                <c:pt idx="27033">
                  <c:v>-1.29753E-2</c:v>
                </c:pt>
                <c:pt idx="27034">
                  <c:v>-1.2109099999999999E-2</c:v>
                </c:pt>
                <c:pt idx="27035">
                  <c:v>-1.1204799999999999E-2</c:v>
                </c:pt>
                <c:pt idx="27036">
                  <c:v>-1.0392E-2</c:v>
                </c:pt>
                <c:pt idx="27037" formatCode="0.00E+00">
                  <c:v>-9.2362899999999994E-3</c:v>
                </c:pt>
                <c:pt idx="27038" formatCode="0.00E+00">
                  <c:v>-8.5055800000000004E-3</c:v>
                </c:pt>
                <c:pt idx="27039" formatCode="0.00E+00">
                  <c:v>-9.0342500000000006E-3</c:v>
                </c:pt>
                <c:pt idx="27040" formatCode="0.00E+00">
                  <c:v>-8.9446000000000005E-3</c:v>
                </c:pt>
                <c:pt idx="27041" formatCode="0.00E+00">
                  <c:v>-7.9970100000000006E-3</c:v>
                </c:pt>
                <c:pt idx="27042" formatCode="0.00E+00">
                  <c:v>-8.0753700000000001E-3</c:v>
                </c:pt>
                <c:pt idx="27043" formatCode="0.00E+00">
                  <c:v>-7.2267E-3</c:v>
                </c:pt>
                <c:pt idx="27044" formatCode="0.00E+00">
                  <c:v>-6.9681200000000004E-3</c:v>
                </c:pt>
                <c:pt idx="27045" formatCode="0.00E+00">
                  <c:v>-6.5928200000000001E-3</c:v>
                </c:pt>
                <c:pt idx="27046" formatCode="0.00E+00">
                  <c:v>-5.8611499999999999E-3</c:v>
                </c:pt>
                <c:pt idx="27047" formatCode="0.00E+00">
                  <c:v>-5.8283900000000001E-3</c:v>
                </c:pt>
                <c:pt idx="27048" formatCode="0.00E+00">
                  <c:v>-4.9711399999999998E-3</c:v>
                </c:pt>
                <c:pt idx="27049" formatCode="0.00E+00">
                  <c:v>-4.829E-3</c:v>
                </c:pt>
                <c:pt idx="27050" formatCode="0.00E+00">
                  <c:v>-4.2627100000000003E-3</c:v>
                </c:pt>
                <c:pt idx="27051" formatCode="0.00E+00">
                  <c:v>-3.74997E-3</c:v>
                </c:pt>
                <c:pt idx="27052" formatCode="0.00E+00">
                  <c:v>-3.5087600000000001E-3</c:v>
                </c:pt>
                <c:pt idx="27053" formatCode="0.00E+00">
                  <c:v>-2.8122099999999999E-3</c:v>
                </c:pt>
                <c:pt idx="27054" formatCode="0.00E+00">
                  <c:v>-2.5745799999999999E-3</c:v>
                </c:pt>
                <c:pt idx="27055" formatCode="0.00E+00">
                  <c:v>-2.04061E-3</c:v>
                </c:pt>
                <c:pt idx="27056" formatCode="0.00E+00">
                  <c:v>-1.5332E-3</c:v>
                </c:pt>
                <c:pt idx="27057" formatCode="0.00E+00">
                  <c:v>-1.2396799999999999E-3</c:v>
                </c:pt>
                <c:pt idx="27058" formatCode="0.00E+00">
                  <c:v>-6.3698699999999999E-4</c:v>
                </c:pt>
                <c:pt idx="27059" formatCode="0.00E+00">
                  <c:v>-3.6112999999999998E-4</c:v>
                </c:pt>
                <c:pt idx="27060" formatCode="0.00E+00">
                  <c:v>1.2091699999999999E-4</c:v>
                </c:pt>
                <c:pt idx="27061" formatCode="0.00E+00">
                  <c:v>8.45548E-4</c:v>
                </c:pt>
                <c:pt idx="27062" formatCode="0.00E+00">
                  <c:v>1.00186E-3</c:v>
                </c:pt>
              </c:numCache>
            </c:numRef>
          </c:yVal>
          <c:smooth val="1"/>
          <c:extLst>
            <c:ext xmlns:c16="http://schemas.microsoft.com/office/drawing/2014/chart" uri="{C3380CC4-5D6E-409C-BE32-E72D297353CC}">
              <c16:uniqueId val="{00000001-44D1-4C3B-8FAF-9CBF02041A23}"/>
            </c:ext>
          </c:extLst>
        </c:ser>
        <c:dLbls>
          <c:showLegendKey val="0"/>
          <c:showVal val="0"/>
          <c:showCatName val="0"/>
          <c:showSerName val="0"/>
          <c:showPercent val="0"/>
          <c:showBubbleSize val="0"/>
        </c:dLbls>
        <c:axId val="854635247"/>
        <c:axId val="854643151"/>
      </c:scatterChart>
      <c:valAx>
        <c:axId val="497034368"/>
        <c:scaling>
          <c:orientation val="minMax"/>
          <c:max val="70.5"/>
          <c:min val="65"/>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5904"/>
        <c:crossesAt val="-0.60000000000000009"/>
        <c:crossBetween val="midCat"/>
      </c:valAx>
      <c:valAx>
        <c:axId val="497035904"/>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4368"/>
        <c:crosses val="autoZero"/>
        <c:crossBetween val="midCat"/>
      </c:valAx>
      <c:valAx>
        <c:axId val="854643151"/>
        <c:scaling>
          <c:orientation val="minMax"/>
        </c:scaling>
        <c:delete val="1"/>
        <c:axPos val="r"/>
        <c:numFmt formatCode="General" sourceLinked="1"/>
        <c:majorTickMark val="out"/>
        <c:minorTickMark val="none"/>
        <c:tickLblPos val="nextTo"/>
        <c:crossAx val="854635247"/>
        <c:crosses val="max"/>
        <c:crossBetween val="midCat"/>
      </c:valAx>
      <c:valAx>
        <c:axId val="854635247"/>
        <c:scaling>
          <c:orientation val="minMax"/>
          <c:max val="13536"/>
          <c:min val="12480"/>
        </c:scaling>
        <c:delete val="0"/>
        <c:axPos val="t"/>
        <c:numFmt formatCode="General" sourceLinked="1"/>
        <c:majorTickMark val="out"/>
        <c:minorTickMark val="none"/>
        <c:tickLblPos val="nextTo"/>
        <c:crossAx val="854643151"/>
        <c:crosses val="max"/>
        <c:crossBetween val="midCat"/>
        <c:majorUnit val="192"/>
      </c:valAx>
      <c:spPr>
        <a:noFill/>
        <a:ln>
          <a:solidFill>
            <a:sysClr val="windowText" lastClr="000000"/>
          </a:solidFill>
        </a:ln>
        <a:effectLst/>
      </c:spPr>
    </c:plotArea>
    <c:legend>
      <c:legendPos val="b"/>
      <c:layout>
        <c:manualLayout>
          <c:xMode val="edge"/>
          <c:yMode val="edge"/>
          <c:x val="0.14856342957130358"/>
          <c:y val="0.72183836395450562"/>
          <c:w val="0.3167620297462817"/>
          <c:h val="0.10223571011956839"/>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0940602533378975E-2"/>
          <c:y val="5.0925925925925923E-2"/>
          <c:w val="0.88500142645212831"/>
          <c:h val="0.79442913385826774"/>
        </c:manualLayout>
      </c:layout>
      <c:scatterChart>
        <c:scatterStyle val="smoothMarker"/>
        <c:varyColors val="0"/>
        <c:ser>
          <c:idx val="6"/>
          <c:order val="0"/>
          <c:tx>
            <c:v>Dump Static</c:v>
          </c:tx>
          <c:spPr>
            <a:ln w="19050" cap="rnd">
              <a:solidFill>
                <a:schemeClr val="tx1"/>
              </a:solidFill>
              <a:prstDash val="dash"/>
              <a:round/>
            </a:ln>
            <a:effectLst/>
          </c:spPr>
          <c:marker>
            <c:symbol val="none"/>
          </c:marker>
          <c:xVal>
            <c:numRef>
              <c:f>plot_traffic!$K$5:$K$144087</c:f>
              <c:numCache>
                <c:formatCode>General</c:formatCode>
                <c:ptCount val="144083"/>
                <c:pt idx="0">
                  <c:v>-3</c:v>
                </c:pt>
                <c:pt idx="1">
                  <c:v>-2.9973958333333335</c:v>
                </c:pt>
                <c:pt idx="2">
                  <c:v>-2.9947916666666665</c:v>
                </c:pt>
                <c:pt idx="3">
                  <c:v>-2.9921875</c:v>
                </c:pt>
                <c:pt idx="4">
                  <c:v>-2.9895833333333335</c:v>
                </c:pt>
                <c:pt idx="5">
                  <c:v>-2.9869791666666665</c:v>
                </c:pt>
                <c:pt idx="6">
                  <c:v>-2.984375</c:v>
                </c:pt>
                <c:pt idx="7">
                  <c:v>-2.9817708333333335</c:v>
                </c:pt>
                <c:pt idx="8">
                  <c:v>-2.9791666666666665</c:v>
                </c:pt>
                <c:pt idx="9">
                  <c:v>-2.9765625</c:v>
                </c:pt>
                <c:pt idx="10">
                  <c:v>-2.9739583333333335</c:v>
                </c:pt>
                <c:pt idx="11">
                  <c:v>-2.9713541666666665</c:v>
                </c:pt>
                <c:pt idx="12">
                  <c:v>-2.96875</c:v>
                </c:pt>
                <c:pt idx="13">
                  <c:v>-2.9661458333333335</c:v>
                </c:pt>
                <c:pt idx="14">
                  <c:v>-2.9635416666666665</c:v>
                </c:pt>
                <c:pt idx="15">
                  <c:v>-2.9609375</c:v>
                </c:pt>
                <c:pt idx="16">
                  <c:v>-2.9583333333333335</c:v>
                </c:pt>
                <c:pt idx="17">
                  <c:v>-2.9557291666666665</c:v>
                </c:pt>
                <c:pt idx="18">
                  <c:v>-2.953125</c:v>
                </c:pt>
                <c:pt idx="19">
                  <c:v>-2.9505208333333335</c:v>
                </c:pt>
                <c:pt idx="20">
                  <c:v>-2.9479166666666665</c:v>
                </c:pt>
                <c:pt idx="21">
                  <c:v>-2.9453125</c:v>
                </c:pt>
                <c:pt idx="22">
                  <c:v>-2.9427083333333335</c:v>
                </c:pt>
                <c:pt idx="23">
                  <c:v>-2.9401041666666665</c:v>
                </c:pt>
                <c:pt idx="24">
                  <c:v>-2.9375</c:v>
                </c:pt>
                <c:pt idx="25">
                  <c:v>-2.9348958333333335</c:v>
                </c:pt>
                <c:pt idx="26">
                  <c:v>-2.9322916666666665</c:v>
                </c:pt>
                <c:pt idx="27">
                  <c:v>-2.9296875</c:v>
                </c:pt>
                <c:pt idx="28">
                  <c:v>-2.9270833333333335</c:v>
                </c:pt>
                <c:pt idx="29">
                  <c:v>-2.9244791666666665</c:v>
                </c:pt>
                <c:pt idx="30">
                  <c:v>-2.921875</c:v>
                </c:pt>
                <c:pt idx="31">
                  <c:v>-2.9192708333333335</c:v>
                </c:pt>
                <c:pt idx="32">
                  <c:v>-2.9166666666666665</c:v>
                </c:pt>
                <c:pt idx="33">
                  <c:v>-2.9140625</c:v>
                </c:pt>
                <c:pt idx="34">
                  <c:v>-2.9114583333333335</c:v>
                </c:pt>
                <c:pt idx="35">
                  <c:v>-2.9088541666666665</c:v>
                </c:pt>
                <c:pt idx="36">
                  <c:v>-2.90625</c:v>
                </c:pt>
                <c:pt idx="37">
                  <c:v>-2.9036458333333335</c:v>
                </c:pt>
                <c:pt idx="38">
                  <c:v>-2.9010416666666665</c:v>
                </c:pt>
                <c:pt idx="39">
                  <c:v>-2.8984375</c:v>
                </c:pt>
                <c:pt idx="40">
                  <c:v>-2.8958333333333335</c:v>
                </c:pt>
                <c:pt idx="41">
                  <c:v>-2.8932291666666665</c:v>
                </c:pt>
                <c:pt idx="42">
                  <c:v>-2.890625</c:v>
                </c:pt>
                <c:pt idx="43">
                  <c:v>-2.8880208333333335</c:v>
                </c:pt>
                <c:pt idx="44">
                  <c:v>-2.8854166666666665</c:v>
                </c:pt>
                <c:pt idx="45">
                  <c:v>-2.8828125</c:v>
                </c:pt>
                <c:pt idx="46">
                  <c:v>-2.8802083333333335</c:v>
                </c:pt>
                <c:pt idx="47">
                  <c:v>-2.8776041666666665</c:v>
                </c:pt>
                <c:pt idx="48">
                  <c:v>-2.875</c:v>
                </c:pt>
                <c:pt idx="49">
                  <c:v>-2.8723958333333335</c:v>
                </c:pt>
                <c:pt idx="50">
                  <c:v>-2.8697916666666665</c:v>
                </c:pt>
                <c:pt idx="51">
                  <c:v>-2.8671875</c:v>
                </c:pt>
                <c:pt idx="52">
                  <c:v>-2.8645833333333335</c:v>
                </c:pt>
                <c:pt idx="53">
                  <c:v>-2.8619791666666665</c:v>
                </c:pt>
                <c:pt idx="54">
                  <c:v>-2.859375</c:v>
                </c:pt>
                <c:pt idx="55">
                  <c:v>-2.8567708333333335</c:v>
                </c:pt>
                <c:pt idx="56">
                  <c:v>-2.8541666666666665</c:v>
                </c:pt>
                <c:pt idx="57">
                  <c:v>-2.8515625</c:v>
                </c:pt>
                <c:pt idx="58">
                  <c:v>-2.8489583333333335</c:v>
                </c:pt>
                <c:pt idx="59">
                  <c:v>-2.8463541666666665</c:v>
                </c:pt>
                <c:pt idx="60">
                  <c:v>-2.84375</c:v>
                </c:pt>
                <c:pt idx="61">
                  <c:v>-2.8411458333333335</c:v>
                </c:pt>
                <c:pt idx="62">
                  <c:v>-2.8385416666666665</c:v>
                </c:pt>
                <c:pt idx="63">
                  <c:v>-2.8359375</c:v>
                </c:pt>
                <c:pt idx="64">
                  <c:v>-2.8333333333333335</c:v>
                </c:pt>
                <c:pt idx="65">
                  <c:v>-2.8307291666666665</c:v>
                </c:pt>
                <c:pt idx="66">
                  <c:v>-2.828125</c:v>
                </c:pt>
                <c:pt idx="67">
                  <c:v>-2.8255208333333335</c:v>
                </c:pt>
                <c:pt idx="68">
                  <c:v>-2.8229166666666665</c:v>
                </c:pt>
                <c:pt idx="69">
                  <c:v>-2.8203125</c:v>
                </c:pt>
                <c:pt idx="70">
                  <c:v>-2.8177083333333335</c:v>
                </c:pt>
                <c:pt idx="71">
                  <c:v>-2.8151041666666665</c:v>
                </c:pt>
                <c:pt idx="72">
                  <c:v>-2.8125</c:v>
                </c:pt>
                <c:pt idx="73">
                  <c:v>-2.8098958333333335</c:v>
                </c:pt>
                <c:pt idx="74">
                  <c:v>-2.8072916666666665</c:v>
                </c:pt>
                <c:pt idx="75">
                  <c:v>-2.8046875</c:v>
                </c:pt>
                <c:pt idx="76">
                  <c:v>-2.8020833333333335</c:v>
                </c:pt>
                <c:pt idx="77">
                  <c:v>-2.7994791666666665</c:v>
                </c:pt>
                <c:pt idx="78">
                  <c:v>-2.796875</c:v>
                </c:pt>
                <c:pt idx="79">
                  <c:v>-2.7942708333333335</c:v>
                </c:pt>
                <c:pt idx="80">
                  <c:v>-2.7916666666666665</c:v>
                </c:pt>
                <c:pt idx="81">
                  <c:v>-2.7890625</c:v>
                </c:pt>
                <c:pt idx="82">
                  <c:v>-2.7864583333333335</c:v>
                </c:pt>
                <c:pt idx="83">
                  <c:v>-2.7838541666666665</c:v>
                </c:pt>
                <c:pt idx="84">
                  <c:v>-2.78125</c:v>
                </c:pt>
                <c:pt idx="85">
                  <c:v>-2.7786458333333335</c:v>
                </c:pt>
                <c:pt idx="86">
                  <c:v>-2.7760416666666665</c:v>
                </c:pt>
                <c:pt idx="87">
                  <c:v>-2.7734375</c:v>
                </c:pt>
                <c:pt idx="88">
                  <c:v>-2.7708333333333335</c:v>
                </c:pt>
                <c:pt idx="89">
                  <c:v>-2.7682291666666665</c:v>
                </c:pt>
                <c:pt idx="90">
                  <c:v>-2.765625</c:v>
                </c:pt>
                <c:pt idx="91">
                  <c:v>-2.7630208333333335</c:v>
                </c:pt>
                <c:pt idx="92">
                  <c:v>-2.7604166666666665</c:v>
                </c:pt>
                <c:pt idx="93">
                  <c:v>-2.7578125</c:v>
                </c:pt>
                <c:pt idx="94">
                  <c:v>-2.7552083333333335</c:v>
                </c:pt>
                <c:pt idx="95">
                  <c:v>-2.7526041666666665</c:v>
                </c:pt>
                <c:pt idx="96">
                  <c:v>-2.75</c:v>
                </c:pt>
                <c:pt idx="97">
                  <c:v>-2.7473958333333335</c:v>
                </c:pt>
                <c:pt idx="98">
                  <c:v>-2.7447916666666665</c:v>
                </c:pt>
                <c:pt idx="99">
                  <c:v>-2.7421875</c:v>
                </c:pt>
                <c:pt idx="100">
                  <c:v>-2.7395833333333335</c:v>
                </c:pt>
                <c:pt idx="101">
                  <c:v>-2.7369791666666665</c:v>
                </c:pt>
                <c:pt idx="102">
                  <c:v>-2.734375</c:v>
                </c:pt>
                <c:pt idx="103">
                  <c:v>-2.7317708333333335</c:v>
                </c:pt>
                <c:pt idx="104">
                  <c:v>-2.7291666666666665</c:v>
                </c:pt>
                <c:pt idx="105">
                  <c:v>-2.7265625</c:v>
                </c:pt>
                <c:pt idx="106">
                  <c:v>-2.7239583333333335</c:v>
                </c:pt>
                <c:pt idx="107">
                  <c:v>-2.7213541666666665</c:v>
                </c:pt>
                <c:pt idx="108">
                  <c:v>-2.71875</c:v>
                </c:pt>
                <c:pt idx="109">
                  <c:v>-2.7161458333333335</c:v>
                </c:pt>
                <c:pt idx="110">
                  <c:v>-2.7135416666666665</c:v>
                </c:pt>
                <c:pt idx="111">
                  <c:v>-2.7109375</c:v>
                </c:pt>
                <c:pt idx="112">
                  <c:v>-2.7083333333333335</c:v>
                </c:pt>
                <c:pt idx="113">
                  <c:v>-2.7057291666666665</c:v>
                </c:pt>
                <c:pt idx="114">
                  <c:v>-2.703125</c:v>
                </c:pt>
                <c:pt idx="115">
                  <c:v>-2.7005208333333335</c:v>
                </c:pt>
                <c:pt idx="116">
                  <c:v>-2.6979166666666665</c:v>
                </c:pt>
                <c:pt idx="117">
                  <c:v>-2.6953125</c:v>
                </c:pt>
                <c:pt idx="118">
                  <c:v>-2.6927083333333335</c:v>
                </c:pt>
                <c:pt idx="119">
                  <c:v>-2.6901041666666665</c:v>
                </c:pt>
                <c:pt idx="120">
                  <c:v>-2.6875</c:v>
                </c:pt>
                <c:pt idx="121">
                  <c:v>-2.6848958333333335</c:v>
                </c:pt>
                <c:pt idx="122">
                  <c:v>-2.6822916666666665</c:v>
                </c:pt>
                <c:pt idx="123">
                  <c:v>-2.6796875</c:v>
                </c:pt>
                <c:pt idx="124">
                  <c:v>-2.6770833333333335</c:v>
                </c:pt>
                <c:pt idx="125">
                  <c:v>-2.6744791666666665</c:v>
                </c:pt>
                <c:pt idx="126">
                  <c:v>-2.671875</c:v>
                </c:pt>
                <c:pt idx="127">
                  <c:v>-2.6692708333333335</c:v>
                </c:pt>
                <c:pt idx="128">
                  <c:v>-2.6666666666666665</c:v>
                </c:pt>
                <c:pt idx="129">
                  <c:v>-2.6640625</c:v>
                </c:pt>
                <c:pt idx="130">
                  <c:v>-2.6614583333333335</c:v>
                </c:pt>
                <c:pt idx="131">
                  <c:v>-2.6588541666666665</c:v>
                </c:pt>
                <c:pt idx="132">
                  <c:v>-2.65625</c:v>
                </c:pt>
                <c:pt idx="133">
                  <c:v>-2.6536458333333335</c:v>
                </c:pt>
                <c:pt idx="134">
                  <c:v>-2.6510416666666665</c:v>
                </c:pt>
                <c:pt idx="135">
                  <c:v>-2.6484375</c:v>
                </c:pt>
                <c:pt idx="136">
                  <c:v>-2.6458333333333335</c:v>
                </c:pt>
                <c:pt idx="137">
                  <c:v>-2.6432291666666665</c:v>
                </c:pt>
                <c:pt idx="138">
                  <c:v>-2.640625</c:v>
                </c:pt>
                <c:pt idx="139">
                  <c:v>-2.6380208333333335</c:v>
                </c:pt>
                <c:pt idx="140">
                  <c:v>-2.6354166666666665</c:v>
                </c:pt>
                <c:pt idx="141">
                  <c:v>-2.6328125</c:v>
                </c:pt>
                <c:pt idx="142">
                  <c:v>-2.6302083333333335</c:v>
                </c:pt>
                <c:pt idx="143">
                  <c:v>-2.6276041666666665</c:v>
                </c:pt>
                <c:pt idx="144">
                  <c:v>-2.625</c:v>
                </c:pt>
                <c:pt idx="145">
                  <c:v>-2.6223958333333335</c:v>
                </c:pt>
                <c:pt idx="146">
                  <c:v>-2.6197916666666665</c:v>
                </c:pt>
                <c:pt idx="147">
                  <c:v>-2.6171875</c:v>
                </c:pt>
                <c:pt idx="148">
                  <c:v>-2.6145833333333335</c:v>
                </c:pt>
                <c:pt idx="149">
                  <c:v>-2.6119791666666665</c:v>
                </c:pt>
                <c:pt idx="150">
                  <c:v>-2.609375</c:v>
                </c:pt>
                <c:pt idx="151">
                  <c:v>-2.6067708333333335</c:v>
                </c:pt>
                <c:pt idx="152">
                  <c:v>-2.6041666666666665</c:v>
                </c:pt>
                <c:pt idx="153">
                  <c:v>-2.6015625</c:v>
                </c:pt>
                <c:pt idx="154">
                  <c:v>-2.5989583333333335</c:v>
                </c:pt>
                <c:pt idx="155">
                  <c:v>-2.5963541666666665</c:v>
                </c:pt>
                <c:pt idx="156">
                  <c:v>-2.59375</c:v>
                </c:pt>
                <c:pt idx="157">
                  <c:v>-2.5911458333333335</c:v>
                </c:pt>
                <c:pt idx="158">
                  <c:v>-2.5885416666666665</c:v>
                </c:pt>
                <c:pt idx="159">
                  <c:v>-2.5859375</c:v>
                </c:pt>
                <c:pt idx="160">
                  <c:v>-2.5833333333333335</c:v>
                </c:pt>
                <c:pt idx="161">
                  <c:v>-2.5807291666666665</c:v>
                </c:pt>
                <c:pt idx="162">
                  <c:v>-2.578125</c:v>
                </c:pt>
                <c:pt idx="163">
                  <c:v>-2.5755208333333335</c:v>
                </c:pt>
                <c:pt idx="164">
                  <c:v>-2.5729166666666665</c:v>
                </c:pt>
                <c:pt idx="165">
                  <c:v>-2.5703125</c:v>
                </c:pt>
                <c:pt idx="166">
                  <c:v>-2.5677083333333335</c:v>
                </c:pt>
                <c:pt idx="167">
                  <c:v>-2.5651041666666665</c:v>
                </c:pt>
                <c:pt idx="168">
                  <c:v>-2.5625</c:v>
                </c:pt>
                <c:pt idx="169">
                  <c:v>-2.5598958333333335</c:v>
                </c:pt>
                <c:pt idx="170">
                  <c:v>-2.5572916666666665</c:v>
                </c:pt>
                <c:pt idx="171">
                  <c:v>-2.5546875</c:v>
                </c:pt>
                <c:pt idx="172">
                  <c:v>-2.5520833333333335</c:v>
                </c:pt>
                <c:pt idx="173">
                  <c:v>-2.5494791666666665</c:v>
                </c:pt>
                <c:pt idx="174">
                  <c:v>-2.546875</c:v>
                </c:pt>
                <c:pt idx="175">
                  <c:v>-2.5442708333333335</c:v>
                </c:pt>
                <c:pt idx="176">
                  <c:v>-2.5416666666666665</c:v>
                </c:pt>
                <c:pt idx="177">
                  <c:v>-2.5390625</c:v>
                </c:pt>
                <c:pt idx="178">
                  <c:v>-2.5364583333333335</c:v>
                </c:pt>
                <c:pt idx="179">
                  <c:v>-2.5338541666666665</c:v>
                </c:pt>
                <c:pt idx="180">
                  <c:v>-2.53125</c:v>
                </c:pt>
                <c:pt idx="181">
                  <c:v>-2.5286458333333335</c:v>
                </c:pt>
                <c:pt idx="182">
                  <c:v>-2.5260416666666665</c:v>
                </c:pt>
                <c:pt idx="183">
                  <c:v>-2.5234375</c:v>
                </c:pt>
                <c:pt idx="184">
                  <c:v>-2.5208333333333335</c:v>
                </c:pt>
                <c:pt idx="185">
                  <c:v>-2.5182291666666665</c:v>
                </c:pt>
                <c:pt idx="186">
                  <c:v>-2.515625</c:v>
                </c:pt>
                <c:pt idx="187">
                  <c:v>-2.5130208333333335</c:v>
                </c:pt>
                <c:pt idx="188">
                  <c:v>-2.5104166666666665</c:v>
                </c:pt>
                <c:pt idx="189">
                  <c:v>-2.5078125</c:v>
                </c:pt>
                <c:pt idx="190">
                  <c:v>-2.5052083333333335</c:v>
                </c:pt>
                <c:pt idx="191">
                  <c:v>-2.5026041666666665</c:v>
                </c:pt>
                <c:pt idx="192">
                  <c:v>-2.5</c:v>
                </c:pt>
                <c:pt idx="193">
                  <c:v>-2.4973958333333335</c:v>
                </c:pt>
                <c:pt idx="194">
                  <c:v>-2.4947916666666665</c:v>
                </c:pt>
                <c:pt idx="195">
                  <c:v>-2.4921875</c:v>
                </c:pt>
                <c:pt idx="196">
                  <c:v>-2.4895833333333335</c:v>
                </c:pt>
                <c:pt idx="197">
                  <c:v>-2.4869791666666665</c:v>
                </c:pt>
                <c:pt idx="198">
                  <c:v>-2.484375</c:v>
                </c:pt>
                <c:pt idx="199">
                  <c:v>-2.4817708333333335</c:v>
                </c:pt>
                <c:pt idx="200">
                  <c:v>-2.4791666666666665</c:v>
                </c:pt>
                <c:pt idx="201">
                  <c:v>-2.4765625</c:v>
                </c:pt>
                <c:pt idx="202">
                  <c:v>-2.4739583333333335</c:v>
                </c:pt>
                <c:pt idx="203">
                  <c:v>-2.4713541666666665</c:v>
                </c:pt>
                <c:pt idx="204">
                  <c:v>-2.46875</c:v>
                </c:pt>
                <c:pt idx="205">
                  <c:v>-2.4661458333333335</c:v>
                </c:pt>
                <c:pt idx="206">
                  <c:v>-2.4635416666666665</c:v>
                </c:pt>
                <c:pt idx="207">
                  <c:v>-2.4609375</c:v>
                </c:pt>
                <c:pt idx="208">
                  <c:v>-2.4583333333333335</c:v>
                </c:pt>
                <c:pt idx="209">
                  <c:v>-2.4557291666666665</c:v>
                </c:pt>
                <c:pt idx="210">
                  <c:v>-2.453125</c:v>
                </c:pt>
                <c:pt idx="211">
                  <c:v>-2.4505208333333335</c:v>
                </c:pt>
                <c:pt idx="212">
                  <c:v>-2.4479166666666665</c:v>
                </c:pt>
                <c:pt idx="213">
                  <c:v>-2.4453125</c:v>
                </c:pt>
                <c:pt idx="214">
                  <c:v>-2.4427083333333335</c:v>
                </c:pt>
                <c:pt idx="215">
                  <c:v>-2.4401041666666665</c:v>
                </c:pt>
                <c:pt idx="216">
                  <c:v>-2.4375</c:v>
                </c:pt>
                <c:pt idx="217">
                  <c:v>-2.4348958333333335</c:v>
                </c:pt>
                <c:pt idx="218">
                  <c:v>-2.4322916666666665</c:v>
                </c:pt>
                <c:pt idx="219">
                  <c:v>-2.4296875</c:v>
                </c:pt>
                <c:pt idx="220">
                  <c:v>-2.4270833333333335</c:v>
                </c:pt>
                <c:pt idx="221">
                  <c:v>-2.4244791666666665</c:v>
                </c:pt>
                <c:pt idx="222">
                  <c:v>-2.421875</c:v>
                </c:pt>
                <c:pt idx="223">
                  <c:v>-2.4192708333333335</c:v>
                </c:pt>
                <c:pt idx="224">
                  <c:v>-2.4166666666666665</c:v>
                </c:pt>
                <c:pt idx="225">
                  <c:v>-2.4140625</c:v>
                </c:pt>
                <c:pt idx="226">
                  <c:v>-2.4114583333333335</c:v>
                </c:pt>
                <c:pt idx="227">
                  <c:v>-2.4088541666666665</c:v>
                </c:pt>
                <c:pt idx="228">
                  <c:v>-2.40625</c:v>
                </c:pt>
                <c:pt idx="229">
                  <c:v>-2.4036458333333335</c:v>
                </c:pt>
                <c:pt idx="230">
                  <c:v>-2.4010416666666665</c:v>
                </c:pt>
                <c:pt idx="231">
                  <c:v>-2.3984375</c:v>
                </c:pt>
                <c:pt idx="232">
                  <c:v>-2.3958333333333335</c:v>
                </c:pt>
                <c:pt idx="233">
                  <c:v>-2.3932291666666665</c:v>
                </c:pt>
                <c:pt idx="234">
                  <c:v>-2.390625</c:v>
                </c:pt>
                <c:pt idx="235">
                  <c:v>-2.3880208333333335</c:v>
                </c:pt>
                <c:pt idx="236">
                  <c:v>-2.3854166666666665</c:v>
                </c:pt>
                <c:pt idx="237">
                  <c:v>-2.3828125</c:v>
                </c:pt>
                <c:pt idx="238">
                  <c:v>-2.3802083333333335</c:v>
                </c:pt>
                <c:pt idx="239">
                  <c:v>-2.3776041666666665</c:v>
                </c:pt>
                <c:pt idx="240">
                  <c:v>-2.375</c:v>
                </c:pt>
                <c:pt idx="241">
                  <c:v>-2.3723958333333335</c:v>
                </c:pt>
                <c:pt idx="242">
                  <c:v>-2.3697916666666665</c:v>
                </c:pt>
                <c:pt idx="243">
                  <c:v>-2.3671875</c:v>
                </c:pt>
                <c:pt idx="244">
                  <c:v>-2.3645833333333335</c:v>
                </c:pt>
                <c:pt idx="245">
                  <c:v>-2.3619791666666665</c:v>
                </c:pt>
                <c:pt idx="246">
                  <c:v>-2.359375</c:v>
                </c:pt>
                <c:pt idx="247">
                  <c:v>-2.3567708333333335</c:v>
                </c:pt>
                <c:pt idx="248">
                  <c:v>-2.3541666666666665</c:v>
                </c:pt>
                <c:pt idx="249">
                  <c:v>-2.3515625</c:v>
                </c:pt>
                <c:pt idx="250">
                  <c:v>-2.3489583333333335</c:v>
                </c:pt>
                <c:pt idx="251">
                  <c:v>-2.3463541666666665</c:v>
                </c:pt>
                <c:pt idx="252">
                  <c:v>-2.34375</c:v>
                </c:pt>
                <c:pt idx="253">
                  <c:v>-2.3411458333333335</c:v>
                </c:pt>
                <c:pt idx="254">
                  <c:v>-2.3385416666666665</c:v>
                </c:pt>
                <c:pt idx="255">
                  <c:v>-2.3359375</c:v>
                </c:pt>
                <c:pt idx="256">
                  <c:v>-2.3333333333333335</c:v>
                </c:pt>
                <c:pt idx="257">
                  <c:v>-2.3307291666666665</c:v>
                </c:pt>
                <c:pt idx="258">
                  <c:v>-2.328125</c:v>
                </c:pt>
                <c:pt idx="259">
                  <c:v>-2.3255208333333335</c:v>
                </c:pt>
                <c:pt idx="260">
                  <c:v>-2.3229166666666665</c:v>
                </c:pt>
                <c:pt idx="261">
                  <c:v>-2.3203125</c:v>
                </c:pt>
                <c:pt idx="262">
                  <c:v>-2.3177083333333335</c:v>
                </c:pt>
                <c:pt idx="263">
                  <c:v>-2.3151041666666665</c:v>
                </c:pt>
                <c:pt idx="264">
                  <c:v>-2.3125</c:v>
                </c:pt>
                <c:pt idx="265">
                  <c:v>-2.3098958333333335</c:v>
                </c:pt>
                <c:pt idx="266">
                  <c:v>-2.3072916666666665</c:v>
                </c:pt>
                <c:pt idx="267">
                  <c:v>-2.3046875</c:v>
                </c:pt>
                <c:pt idx="268">
                  <c:v>-2.3020833333333335</c:v>
                </c:pt>
                <c:pt idx="269">
                  <c:v>-2.2994791666666665</c:v>
                </c:pt>
                <c:pt idx="270">
                  <c:v>-2.296875</c:v>
                </c:pt>
                <c:pt idx="271">
                  <c:v>-2.2942708333333335</c:v>
                </c:pt>
                <c:pt idx="272">
                  <c:v>-2.2916666666666665</c:v>
                </c:pt>
                <c:pt idx="273">
                  <c:v>-2.2890625</c:v>
                </c:pt>
                <c:pt idx="274">
                  <c:v>-2.2864583333333335</c:v>
                </c:pt>
                <c:pt idx="275">
                  <c:v>-2.2838541666666665</c:v>
                </c:pt>
                <c:pt idx="276">
                  <c:v>-2.28125</c:v>
                </c:pt>
                <c:pt idx="277">
                  <c:v>-2.2786458333333335</c:v>
                </c:pt>
                <c:pt idx="278">
                  <c:v>-2.2760416666666665</c:v>
                </c:pt>
                <c:pt idx="279">
                  <c:v>-2.2734375</c:v>
                </c:pt>
                <c:pt idx="280">
                  <c:v>-2.2708333333333335</c:v>
                </c:pt>
                <c:pt idx="281">
                  <c:v>-2.2682291666666665</c:v>
                </c:pt>
                <c:pt idx="282">
                  <c:v>-2.265625</c:v>
                </c:pt>
                <c:pt idx="283">
                  <c:v>-2.2630208333333335</c:v>
                </c:pt>
                <c:pt idx="284">
                  <c:v>-2.2604166666666665</c:v>
                </c:pt>
                <c:pt idx="285">
                  <c:v>-2.2578125</c:v>
                </c:pt>
                <c:pt idx="286">
                  <c:v>-2.2552083333333335</c:v>
                </c:pt>
                <c:pt idx="287">
                  <c:v>-2.2526041666666665</c:v>
                </c:pt>
                <c:pt idx="288">
                  <c:v>-2.25</c:v>
                </c:pt>
                <c:pt idx="289">
                  <c:v>-2.2473958333333335</c:v>
                </c:pt>
                <c:pt idx="290">
                  <c:v>-2.2447916666666665</c:v>
                </c:pt>
                <c:pt idx="291">
                  <c:v>-2.2421875</c:v>
                </c:pt>
                <c:pt idx="292">
                  <c:v>-2.2395833333333335</c:v>
                </c:pt>
                <c:pt idx="293">
                  <c:v>-2.2369791666666665</c:v>
                </c:pt>
                <c:pt idx="294">
                  <c:v>-2.234375</c:v>
                </c:pt>
                <c:pt idx="295">
                  <c:v>-2.2317708333333335</c:v>
                </c:pt>
                <c:pt idx="296">
                  <c:v>-2.2291666666666665</c:v>
                </c:pt>
                <c:pt idx="297">
                  <c:v>-2.2265625</c:v>
                </c:pt>
                <c:pt idx="298">
                  <c:v>-2.2239583333333335</c:v>
                </c:pt>
                <c:pt idx="299">
                  <c:v>-2.2213541666666665</c:v>
                </c:pt>
                <c:pt idx="300">
                  <c:v>-2.21875</c:v>
                </c:pt>
                <c:pt idx="301">
                  <c:v>-2.2161458333333335</c:v>
                </c:pt>
                <c:pt idx="302">
                  <c:v>-2.2135416666666665</c:v>
                </c:pt>
                <c:pt idx="303">
                  <c:v>-2.2109375</c:v>
                </c:pt>
                <c:pt idx="304">
                  <c:v>-2.2083333333333335</c:v>
                </c:pt>
                <c:pt idx="305">
                  <c:v>-2.2057291666666665</c:v>
                </c:pt>
                <c:pt idx="306">
                  <c:v>-2.203125</c:v>
                </c:pt>
                <c:pt idx="307">
                  <c:v>-2.2005208333333335</c:v>
                </c:pt>
                <c:pt idx="308">
                  <c:v>-2.1979166666666665</c:v>
                </c:pt>
                <c:pt idx="309">
                  <c:v>-2.1953125</c:v>
                </c:pt>
                <c:pt idx="310">
                  <c:v>-2.1927083333333335</c:v>
                </c:pt>
                <c:pt idx="311">
                  <c:v>-2.1901041666666665</c:v>
                </c:pt>
                <c:pt idx="312">
                  <c:v>-2.1875</c:v>
                </c:pt>
                <c:pt idx="313">
                  <c:v>-2.1848958333333335</c:v>
                </c:pt>
                <c:pt idx="314">
                  <c:v>-2.1822916666666665</c:v>
                </c:pt>
                <c:pt idx="315">
                  <c:v>-2.1796875</c:v>
                </c:pt>
                <c:pt idx="316">
                  <c:v>-2.1770833333333335</c:v>
                </c:pt>
                <c:pt idx="317">
                  <c:v>-2.1744791666666665</c:v>
                </c:pt>
                <c:pt idx="318">
                  <c:v>-2.171875</c:v>
                </c:pt>
                <c:pt idx="319">
                  <c:v>-2.1692708333333335</c:v>
                </c:pt>
                <c:pt idx="320">
                  <c:v>-2.1666666666666665</c:v>
                </c:pt>
                <c:pt idx="321">
                  <c:v>-2.1640625</c:v>
                </c:pt>
                <c:pt idx="322">
                  <c:v>-2.1614583333333335</c:v>
                </c:pt>
                <c:pt idx="323">
                  <c:v>-2.1588541666666665</c:v>
                </c:pt>
                <c:pt idx="324">
                  <c:v>-2.15625</c:v>
                </c:pt>
                <c:pt idx="325">
                  <c:v>-2.1536458333333335</c:v>
                </c:pt>
                <c:pt idx="326">
                  <c:v>-2.1510416666666665</c:v>
                </c:pt>
                <c:pt idx="327">
                  <c:v>-2.1484375</c:v>
                </c:pt>
                <c:pt idx="328">
                  <c:v>-2.1458333333333335</c:v>
                </c:pt>
                <c:pt idx="329">
                  <c:v>-2.1432291666666665</c:v>
                </c:pt>
                <c:pt idx="330">
                  <c:v>-2.140625</c:v>
                </c:pt>
                <c:pt idx="331">
                  <c:v>-2.1380208333333335</c:v>
                </c:pt>
                <c:pt idx="332">
                  <c:v>-2.1354166666666665</c:v>
                </c:pt>
                <c:pt idx="333">
                  <c:v>-2.1328125</c:v>
                </c:pt>
                <c:pt idx="334">
                  <c:v>-2.1302083333333335</c:v>
                </c:pt>
                <c:pt idx="335">
                  <c:v>-2.1276041666666665</c:v>
                </c:pt>
                <c:pt idx="336">
                  <c:v>-2.125</c:v>
                </c:pt>
                <c:pt idx="337">
                  <c:v>-2.1223958333333335</c:v>
                </c:pt>
                <c:pt idx="338">
                  <c:v>-2.1197916666666665</c:v>
                </c:pt>
                <c:pt idx="339">
                  <c:v>-2.1171875</c:v>
                </c:pt>
                <c:pt idx="340">
                  <c:v>-2.1145833333333335</c:v>
                </c:pt>
                <c:pt idx="341">
                  <c:v>-2.1119791666666665</c:v>
                </c:pt>
                <c:pt idx="342">
                  <c:v>-2.109375</c:v>
                </c:pt>
                <c:pt idx="343">
                  <c:v>-2.1067708333333335</c:v>
                </c:pt>
                <c:pt idx="344">
                  <c:v>-2.1041666666666665</c:v>
                </c:pt>
                <c:pt idx="345">
                  <c:v>-2.1015625</c:v>
                </c:pt>
                <c:pt idx="346">
                  <c:v>-2.0989583333333335</c:v>
                </c:pt>
                <c:pt idx="347">
                  <c:v>-2.0963541666666665</c:v>
                </c:pt>
                <c:pt idx="348">
                  <c:v>-2.09375</c:v>
                </c:pt>
                <c:pt idx="349">
                  <c:v>-2.0911458333333335</c:v>
                </c:pt>
                <c:pt idx="350">
                  <c:v>-2.0885416666666665</c:v>
                </c:pt>
                <c:pt idx="351">
                  <c:v>-2.0859375</c:v>
                </c:pt>
                <c:pt idx="352">
                  <c:v>-2.0833333333333335</c:v>
                </c:pt>
                <c:pt idx="353">
                  <c:v>-2.0807291666666665</c:v>
                </c:pt>
                <c:pt idx="354">
                  <c:v>-2.078125</c:v>
                </c:pt>
                <c:pt idx="355">
                  <c:v>-2.0755208333333335</c:v>
                </c:pt>
                <c:pt idx="356">
                  <c:v>-2.0729166666666665</c:v>
                </c:pt>
                <c:pt idx="357">
                  <c:v>-2.0703125</c:v>
                </c:pt>
                <c:pt idx="358">
                  <c:v>-2.0677083333333335</c:v>
                </c:pt>
                <c:pt idx="359">
                  <c:v>-2.0651041666666665</c:v>
                </c:pt>
                <c:pt idx="360">
                  <c:v>-2.0625</c:v>
                </c:pt>
                <c:pt idx="361">
                  <c:v>-2.0598958333333335</c:v>
                </c:pt>
                <c:pt idx="362">
                  <c:v>-2.0572916666666665</c:v>
                </c:pt>
                <c:pt idx="363">
                  <c:v>-2.0546875</c:v>
                </c:pt>
                <c:pt idx="364">
                  <c:v>-2.0520833333333335</c:v>
                </c:pt>
                <c:pt idx="365">
                  <c:v>-2.0494791666666665</c:v>
                </c:pt>
                <c:pt idx="366">
                  <c:v>-2.046875</c:v>
                </c:pt>
                <c:pt idx="367">
                  <c:v>-2.0442708333333335</c:v>
                </c:pt>
                <c:pt idx="368">
                  <c:v>-2.0416666666666665</c:v>
                </c:pt>
                <c:pt idx="369">
                  <c:v>-2.0390625</c:v>
                </c:pt>
                <c:pt idx="370">
                  <c:v>-2.0364583333333335</c:v>
                </c:pt>
                <c:pt idx="371">
                  <c:v>-2.0338541666666665</c:v>
                </c:pt>
                <c:pt idx="372">
                  <c:v>-2.03125</c:v>
                </c:pt>
                <c:pt idx="373">
                  <c:v>-2.0286458333333335</c:v>
                </c:pt>
                <c:pt idx="374">
                  <c:v>-2.0260416666666665</c:v>
                </c:pt>
                <c:pt idx="375">
                  <c:v>-2.0234375</c:v>
                </c:pt>
                <c:pt idx="376">
                  <c:v>-2.0208333333333335</c:v>
                </c:pt>
                <c:pt idx="377">
                  <c:v>-2.0182291666666665</c:v>
                </c:pt>
                <c:pt idx="378">
                  <c:v>-2.015625</c:v>
                </c:pt>
                <c:pt idx="379">
                  <c:v>-2.0130208333333335</c:v>
                </c:pt>
                <c:pt idx="380">
                  <c:v>-2.0104166666666665</c:v>
                </c:pt>
                <c:pt idx="381">
                  <c:v>-2.0078125</c:v>
                </c:pt>
                <c:pt idx="382">
                  <c:v>-2.0052083333333335</c:v>
                </c:pt>
                <c:pt idx="383">
                  <c:v>-2.0026041666666665</c:v>
                </c:pt>
                <c:pt idx="384">
                  <c:v>-2</c:v>
                </c:pt>
                <c:pt idx="385">
                  <c:v>-1.997395833333333</c:v>
                </c:pt>
                <c:pt idx="386">
                  <c:v>-1.994791666666667</c:v>
                </c:pt>
                <c:pt idx="387">
                  <c:v>-1.9921875</c:v>
                </c:pt>
                <c:pt idx="388">
                  <c:v>-1.989583333333333</c:v>
                </c:pt>
                <c:pt idx="389">
                  <c:v>-1.986979166666667</c:v>
                </c:pt>
                <c:pt idx="390">
                  <c:v>-1.984375</c:v>
                </c:pt>
                <c:pt idx="391">
                  <c:v>-1.981770833333333</c:v>
                </c:pt>
                <c:pt idx="392">
                  <c:v>-1.979166666666667</c:v>
                </c:pt>
                <c:pt idx="393">
                  <c:v>-1.9765625</c:v>
                </c:pt>
                <c:pt idx="394">
                  <c:v>-1.973958333333333</c:v>
                </c:pt>
                <c:pt idx="395">
                  <c:v>-1.971354166666667</c:v>
                </c:pt>
                <c:pt idx="396">
                  <c:v>-1.96875</c:v>
                </c:pt>
                <c:pt idx="397">
                  <c:v>-1.966145833333333</c:v>
                </c:pt>
                <c:pt idx="398">
                  <c:v>-1.963541666666667</c:v>
                </c:pt>
                <c:pt idx="399">
                  <c:v>-1.9609375</c:v>
                </c:pt>
                <c:pt idx="400">
                  <c:v>-1.958333333333333</c:v>
                </c:pt>
                <c:pt idx="401">
                  <c:v>-1.955729166666667</c:v>
                </c:pt>
                <c:pt idx="402">
                  <c:v>-1.953125</c:v>
                </c:pt>
                <c:pt idx="403">
                  <c:v>-1.950520833333333</c:v>
                </c:pt>
                <c:pt idx="404">
                  <c:v>-1.947916666666667</c:v>
                </c:pt>
                <c:pt idx="405">
                  <c:v>-1.9453125</c:v>
                </c:pt>
                <c:pt idx="406">
                  <c:v>-1.942708333333333</c:v>
                </c:pt>
                <c:pt idx="407">
                  <c:v>-1.940104166666667</c:v>
                </c:pt>
                <c:pt idx="408">
                  <c:v>-1.9375</c:v>
                </c:pt>
                <c:pt idx="409">
                  <c:v>-1.934895833333333</c:v>
                </c:pt>
                <c:pt idx="410">
                  <c:v>-1.932291666666667</c:v>
                </c:pt>
                <c:pt idx="411">
                  <c:v>-1.9296875</c:v>
                </c:pt>
                <c:pt idx="412">
                  <c:v>-1.927083333333333</c:v>
                </c:pt>
                <c:pt idx="413">
                  <c:v>-1.924479166666667</c:v>
                </c:pt>
                <c:pt idx="414">
                  <c:v>-1.921875</c:v>
                </c:pt>
                <c:pt idx="415">
                  <c:v>-1.919270833333333</c:v>
                </c:pt>
                <c:pt idx="416">
                  <c:v>-1.916666666666667</c:v>
                </c:pt>
                <c:pt idx="417">
                  <c:v>-1.9140625</c:v>
                </c:pt>
                <c:pt idx="418">
                  <c:v>-1.911458333333333</c:v>
                </c:pt>
                <c:pt idx="419">
                  <c:v>-1.908854166666667</c:v>
                </c:pt>
                <c:pt idx="420">
                  <c:v>-1.90625</c:v>
                </c:pt>
                <c:pt idx="421">
                  <c:v>-1.903645833333333</c:v>
                </c:pt>
                <c:pt idx="422">
                  <c:v>-1.901041666666667</c:v>
                </c:pt>
                <c:pt idx="423">
                  <c:v>-1.8984375</c:v>
                </c:pt>
                <c:pt idx="424">
                  <c:v>-1.895833333333333</c:v>
                </c:pt>
                <c:pt idx="425">
                  <c:v>-1.893229166666667</c:v>
                </c:pt>
                <c:pt idx="426">
                  <c:v>-1.890625</c:v>
                </c:pt>
                <c:pt idx="427">
                  <c:v>-1.888020833333333</c:v>
                </c:pt>
                <c:pt idx="428">
                  <c:v>-1.885416666666667</c:v>
                </c:pt>
                <c:pt idx="429">
                  <c:v>-1.8828125</c:v>
                </c:pt>
                <c:pt idx="430">
                  <c:v>-1.880208333333333</c:v>
                </c:pt>
                <c:pt idx="431">
                  <c:v>-1.877604166666667</c:v>
                </c:pt>
                <c:pt idx="432">
                  <c:v>-1.875</c:v>
                </c:pt>
                <c:pt idx="433">
                  <c:v>-1.872395833333333</c:v>
                </c:pt>
                <c:pt idx="434">
                  <c:v>-1.869791666666667</c:v>
                </c:pt>
                <c:pt idx="435">
                  <c:v>-1.8671875</c:v>
                </c:pt>
                <c:pt idx="436">
                  <c:v>-1.864583333333333</c:v>
                </c:pt>
                <c:pt idx="437">
                  <c:v>-1.861979166666667</c:v>
                </c:pt>
                <c:pt idx="438">
                  <c:v>-1.859375</c:v>
                </c:pt>
                <c:pt idx="439">
                  <c:v>-1.856770833333333</c:v>
                </c:pt>
                <c:pt idx="440">
                  <c:v>-1.854166666666667</c:v>
                </c:pt>
                <c:pt idx="441">
                  <c:v>-1.8515625</c:v>
                </c:pt>
                <c:pt idx="442">
                  <c:v>-1.848958333333333</c:v>
                </c:pt>
                <c:pt idx="443">
                  <c:v>-1.846354166666667</c:v>
                </c:pt>
                <c:pt idx="444">
                  <c:v>-1.84375</c:v>
                </c:pt>
                <c:pt idx="445">
                  <c:v>-1.841145833333333</c:v>
                </c:pt>
                <c:pt idx="446">
                  <c:v>-1.838541666666667</c:v>
                </c:pt>
                <c:pt idx="447">
                  <c:v>-1.8359375</c:v>
                </c:pt>
                <c:pt idx="448">
                  <c:v>-1.833333333333333</c:v>
                </c:pt>
                <c:pt idx="449">
                  <c:v>-1.830729166666667</c:v>
                </c:pt>
                <c:pt idx="450">
                  <c:v>-1.828125</c:v>
                </c:pt>
                <c:pt idx="451">
                  <c:v>-1.825520833333333</c:v>
                </c:pt>
                <c:pt idx="452">
                  <c:v>-1.822916666666667</c:v>
                </c:pt>
                <c:pt idx="453">
                  <c:v>-1.8203125</c:v>
                </c:pt>
                <c:pt idx="454">
                  <c:v>-1.817708333333333</c:v>
                </c:pt>
                <c:pt idx="455">
                  <c:v>-1.815104166666667</c:v>
                </c:pt>
                <c:pt idx="456">
                  <c:v>-1.8125</c:v>
                </c:pt>
                <c:pt idx="457">
                  <c:v>-1.809895833333333</c:v>
                </c:pt>
                <c:pt idx="458">
                  <c:v>-1.807291666666667</c:v>
                </c:pt>
                <c:pt idx="459">
                  <c:v>-1.8046875</c:v>
                </c:pt>
                <c:pt idx="460">
                  <c:v>-1.802083333333333</c:v>
                </c:pt>
                <c:pt idx="461">
                  <c:v>-1.799479166666667</c:v>
                </c:pt>
                <c:pt idx="462">
                  <c:v>-1.796875</c:v>
                </c:pt>
                <c:pt idx="463">
                  <c:v>-1.794270833333333</c:v>
                </c:pt>
                <c:pt idx="464">
                  <c:v>-1.791666666666667</c:v>
                </c:pt>
                <c:pt idx="465">
                  <c:v>-1.7890625</c:v>
                </c:pt>
                <c:pt idx="466">
                  <c:v>-1.786458333333333</c:v>
                </c:pt>
                <c:pt idx="467">
                  <c:v>-1.783854166666667</c:v>
                </c:pt>
                <c:pt idx="468">
                  <c:v>-1.78125</c:v>
                </c:pt>
                <c:pt idx="469">
                  <c:v>-1.778645833333333</c:v>
                </c:pt>
                <c:pt idx="470">
                  <c:v>-1.776041666666667</c:v>
                </c:pt>
                <c:pt idx="471">
                  <c:v>-1.7734375</c:v>
                </c:pt>
                <c:pt idx="472">
                  <c:v>-1.770833333333333</c:v>
                </c:pt>
                <c:pt idx="473">
                  <c:v>-1.768229166666667</c:v>
                </c:pt>
                <c:pt idx="474">
                  <c:v>-1.765625</c:v>
                </c:pt>
                <c:pt idx="475">
                  <c:v>-1.763020833333333</c:v>
                </c:pt>
                <c:pt idx="476">
                  <c:v>-1.760416666666667</c:v>
                </c:pt>
                <c:pt idx="477">
                  <c:v>-1.7578125</c:v>
                </c:pt>
                <c:pt idx="478">
                  <c:v>-1.755208333333333</c:v>
                </c:pt>
                <c:pt idx="479">
                  <c:v>-1.752604166666667</c:v>
                </c:pt>
                <c:pt idx="480">
                  <c:v>-1.75</c:v>
                </c:pt>
                <c:pt idx="481">
                  <c:v>-1.747395833333333</c:v>
                </c:pt>
                <c:pt idx="482">
                  <c:v>-1.744791666666667</c:v>
                </c:pt>
                <c:pt idx="483">
                  <c:v>-1.7421875</c:v>
                </c:pt>
                <c:pt idx="484">
                  <c:v>-1.739583333333333</c:v>
                </c:pt>
                <c:pt idx="485">
                  <c:v>-1.736979166666667</c:v>
                </c:pt>
                <c:pt idx="486">
                  <c:v>-1.734375</c:v>
                </c:pt>
                <c:pt idx="487">
                  <c:v>-1.731770833333333</c:v>
                </c:pt>
                <c:pt idx="488">
                  <c:v>-1.729166666666667</c:v>
                </c:pt>
                <c:pt idx="489">
                  <c:v>-1.7265625</c:v>
                </c:pt>
                <c:pt idx="490">
                  <c:v>-1.723958333333333</c:v>
                </c:pt>
                <c:pt idx="491">
                  <c:v>-1.721354166666667</c:v>
                </c:pt>
                <c:pt idx="492">
                  <c:v>-1.71875</c:v>
                </c:pt>
                <c:pt idx="493">
                  <c:v>-1.716145833333333</c:v>
                </c:pt>
                <c:pt idx="494">
                  <c:v>-1.713541666666667</c:v>
                </c:pt>
                <c:pt idx="495">
                  <c:v>-1.7109375</c:v>
                </c:pt>
                <c:pt idx="496">
                  <c:v>-1.708333333333333</c:v>
                </c:pt>
                <c:pt idx="497">
                  <c:v>-1.705729166666667</c:v>
                </c:pt>
                <c:pt idx="498">
                  <c:v>-1.703125</c:v>
                </c:pt>
                <c:pt idx="499">
                  <c:v>-1.700520833333333</c:v>
                </c:pt>
                <c:pt idx="500">
                  <c:v>-1.697916666666667</c:v>
                </c:pt>
                <c:pt idx="501">
                  <c:v>-1.6953125</c:v>
                </c:pt>
                <c:pt idx="502">
                  <c:v>-1.692708333333333</c:v>
                </c:pt>
                <c:pt idx="503">
                  <c:v>-1.690104166666667</c:v>
                </c:pt>
                <c:pt idx="504">
                  <c:v>-1.6875</c:v>
                </c:pt>
                <c:pt idx="505">
                  <c:v>-1.684895833333333</c:v>
                </c:pt>
                <c:pt idx="506">
                  <c:v>-1.682291666666667</c:v>
                </c:pt>
                <c:pt idx="507">
                  <c:v>-1.6796875</c:v>
                </c:pt>
                <c:pt idx="508">
                  <c:v>-1.677083333333333</c:v>
                </c:pt>
                <c:pt idx="509">
                  <c:v>-1.674479166666667</c:v>
                </c:pt>
                <c:pt idx="510">
                  <c:v>-1.671875</c:v>
                </c:pt>
                <c:pt idx="511">
                  <c:v>-1.669270833333333</c:v>
                </c:pt>
                <c:pt idx="512">
                  <c:v>-1.666666666666667</c:v>
                </c:pt>
                <c:pt idx="513">
                  <c:v>-1.6640625</c:v>
                </c:pt>
                <c:pt idx="514">
                  <c:v>-1.661458333333333</c:v>
                </c:pt>
                <c:pt idx="515">
                  <c:v>-1.658854166666667</c:v>
                </c:pt>
                <c:pt idx="516">
                  <c:v>-1.65625</c:v>
                </c:pt>
                <c:pt idx="517">
                  <c:v>-1.653645833333333</c:v>
                </c:pt>
                <c:pt idx="518">
                  <c:v>-1.651041666666667</c:v>
                </c:pt>
                <c:pt idx="519">
                  <c:v>-1.6484375</c:v>
                </c:pt>
                <c:pt idx="520">
                  <c:v>-1.645833333333333</c:v>
                </c:pt>
                <c:pt idx="521">
                  <c:v>-1.643229166666667</c:v>
                </c:pt>
                <c:pt idx="522">
                  <c:v>-1.640625</c:v>
                </c:pt>
                <c:pt idx="523">
                  <c:v>-1.638020833333333</c:v>
                </c:pt>
                <c:pt idx="524">
                  <c:v>-1.635416666666667</c:v>
                </c:pt>
                <c:pt idx="525">
                  <c:v>-1.6328125</c:v>
                </c:pt>
                <c:pt idx="526">
                  <c:v>-1.630208333333333</c:v>
                </c:pt>
                <c:pt idx="527">
                  <c:v>-1.627604166666667</c:v>
                </c:pt>
                <c:pt idx="528">
                  <c:v>-1.625</c:v>
                </c:pt>
                <c:pt idx="529">
                  <c:v>-1.622395833333333</c:v>
                </c:pt>
                <c:pt idx="530">
                  <c:v>-1.619791666666667</c:v>
                </c:pt>
                <c:pt idx="531">
                  <c:v>-1.6171875</c:v>
                </c:pt>
                <c:pt idx="532">
                  <c:v>-1.614583333333333</c:v>
                </c:pt>
                <c:pt idx="533">
                  <c:v>-1.611979166666667</c:v>
                </c:pt>
                <c:pt idx="534">
                  <c:v>-1.609375</c:v>
                </c:pt>
                <c:pt idx="535">
                  <c:v>-1.606770833333333</c:v>
                </c:pt>
                <c:pt idx="536">
                  <c:v>-1.604166666666667</c:v>
                </c:pt>
                <c:pt idx="537">
                  <c:v>-1.6015625</c:v>
                </c:pt>
                <c:pt idx="538">
                  <c:v>-1.598958333333333</c:v>
                </c:pt>
                <c:pt idx="539">
                  <c:v>-1.596354166666667</c:v>
                </c:pt>
                <c:pt idx="540">
                  <c:v>-1.59375</c:v>
                </c:pt>
                <c:pt idx="541">
                  <c:v>-1.591145833333333</c:v>
                </c:pt>
                <c:pt idx="542">
                  <c:v>-1.588541666666667</c:v>
                </c:pt>
                <c:pt idx="543">
                  <c:v>-1.5859375</c:v>
                </c:pt>
                <c:pt idx="544">
                  <c:v>-1.583333333333333</c:v>
                </c:pt>
                <c:pt idx="545">
                  <c:v>-1.580729166666667</c:v>
                </c:pt>
                <c:pt idx="546">
                  <c:v>-1.578125</c:v>
                </c:pt>
                <c:pt idx="547">
                  <c:v>-1.575520833333333</c:v>
                </c:pt>
                <c:pt idx="548">
                  <c:v>-1.572916666666667</c:v>
                </c:pt>
                <c:pt idx="549">
                  <c:v>-1.5703125</c:v>
                </c:pt>
                <c:pt idx="550">
                  <c:v>-1.567708333333333</c:v>
                </c:pt>
                <c:pt idx="551">
                  <c:v>-1.565104166666667</c:v>
                </c:pt>
                <c:pt idx="552">
                  <c:v>-1.5625</c:v>
                </c:pt>
                <c:pt idx="553">
                  <c:v>-1.559895833333333</c:v>
                </c:pt>
                <c:pt idx="554">
                  <c:v>-1.557291666666667</c:v>
                </c:pt>
                <c:pt idx="555">
                  <c:v>-1.5546875</c:v>
                </c:pt>
                <c:pt idx="556">
                  <c:v>-1.552083333333333</c:v>
                </c:pt>
                <c:pt idx="557">
                  <c:v>-1.549479166666667</c:v>
                </c:pt>
                <c:pt idx="558">
                  <c:v>-1.546875</c:v>
                </c:pt>
                <c:pt idx="559">
                  <c:v>-1.544270833333333</c:v>
                </c:pt>
                <c:pt idx="560">
                  <c:v>-1.541666666666667</c:v>
                </c:pt>
                <c:pt idx="561">
                  <c:v>-1.5390625</c:v>
                </c:pt>
                <c:pt idx="562">
                  <c:v>-1.536458333333333</c:v>
                </c:pt>
                <c:pt idx="563">
                  <c:v>-1.533854166666667</c:v>
                </c:pt>
                <c:pt idx="564">
                  <c:v>-1.53125</c:v>
                </c:pt>
                <c:pt idx="565">
                  <c:v>-1.528645833333333</c:v>
                </c:pt>
                <c:pt idx="566">
                  <c:v>-1.526041666666667</c:v>
                </c:pt>
                <c:pt idx="567">
                  <c:v>-1.5234375</c:v>
                </c:pt>
                <c:pt idx="568">
                  <c:v>-1.520833333333333</c:v>
                </c:pt>
                <c:pt idx="569">
                  <c:v>-1.518229166666667</c:v>
                </c:pt>
                <c:pt idx="570">
                  <c:v>-1.515625</c:v>
                </c:pt>
                <c:pt idx="571">
                  <c:v>-1.513020833333333</c:v>
                </c:pt>
                <c:pt idx="572">
                  <c:v>-1.510416666666667</c:v>
                </c:pt>
                <c:pt idx="573">
                  <c:v>-1.5078125</c:v>
                </c:pt>
                <c:pt idx="574">
                  <c:v>-1.505208333333333</c:v>
                </c:pt>
                <c:pt idx="575">
                  <c:v>-1.502604166666667</c:v>
                </c:pt>
                <c:pt idx="576">
                  <c:v>-1.5</c:v>
                </c:pt>
                <c:pt idx="577">
                  <c:v>-1.497395833333333</c:v>
                </c:pt>
                <c:pt idx="578">
                  <c:v>-1.494791666666667</c:v>
                </c:pt>
                <c:pt idx="579">
                  <c:v>-1.4921875</c:v>
                </c:pt>
                <c:pt idx="580">
                  <c:v>-1.489583333333333</c:v>
                </c:pt>
                <c:pt idx="581">
                  <c:v>-1.486979166666667</c:v>
                </c:pt>
                <c:pt idx="582">
                  <c:v>-1.484375</c:v>
                </c:pt>
                <c:pt idx="583">
                  <c:v>-1.481770833333333</c:v>
                </c:pt>
                <c:pt idx="584">
                  <c:v>-1.479166666666667</c:v>
                </c:pt>
                <c:pt idx="585">
                  <c:v>-1.4765625</c:v>
                </c:pt>
                <c:pt idx="586">
                  <c:v>-1.473958333333333</c:v>
                </c:pt>
                <c:pt idx="587">
                  <c:v>-1.471354166666667</c:v>
                </c:pt>
                <c:pt idx="588">
                  <c:v>-1.46875</c:v>
                </c:pt>
                <c:pt idx="589">
                  <c:v>-1.466145833333333</c:v>
                </c:pt>
                <c:pt idx="590">
                  <c:v>-1.463541666666667</c:v>
                </c:pt>
                <c:pt idx="591">
                  <c:v>-1.4609375</c:v>
                </c:pt>
                <c:pt idx="592">
                  <c:v>-1.458333333333333</c:v>
                </c:pt>
                <c:pt idx="593">
                  <c:v>-1.455729166666667</c:v>
                </c:pt>
                <c:pt idx="594">
                  <c:v>-1.453125</c:v>
                </c:pt>
                <c:pt idx="595">
                  <c:v>-1.450520833333333</c:v>
                </c:pt>
                <c:pt idx="596">
                  <c:v>-1.447916666666667</c:v>
                </c:pt>
                <c:pt idx="597">
                  <c:v>-1.4453125</c:v>
                </c:pt>
                <c:pt idx="598">
                  <c:v>-1.442708333333333</c:v>
                </c:pt>
                <c:pt idx="599">
                  <c:v>-1.440104166666667</c:v>
                </c:pt>
                <c:pt idx="600">
                  <c:v>-1.4375</c:v>
                </c:pt>
                <c:pt idx="601">
                  <c:v>-1.434895833333333</c:v>
                </c:pt>
                <c:pt idx="602">
                  <c:v>-1.432291666666667</c:v>
                </c:pt>
                <c:pt idx="603">
                  <c:v>-1.4296875</c:v>
                </c:pt>
                <c:pt idx="604">
                  <c:v>-1.427083333333333</c:v>
                </c:pt>
                <c:pt idx="605">
                  <c:v>-1.424479166666667</c:v>
                </c:pt>
                <c:pt idx="606">
                  <c:v>-1.421875</c:v>
                </c:pt>
                <c:pt idx="607">
                  <c:v>-1.419270833333333</c:v>
                </c:pt>
                <c:pt idx="608">
                  <c:v>-1.416666666666667</c:v>
                </c:pt>
                <c:pt idx="609">
                  <c:v>-1.4140625</c:v>
                </c:pt>
                <c:pt idx="610">
                  <c:v>-1.411458333333333</c:v>
                </c:pt>
                <c:pt idx="611">
                  <c:v>-1.408854166666667</c:v>
                </c:pt>
                <c:pt idx="612">
                  <c:v>-1.40625</c:v>
                </c:pt>
                <c:pt idx="613">
                  <c:v>-1.403645833333333</c:v>
                </c:pt>
                <c:pt idx="614">
                  <c:v>-1.401041666666667</c:v>
                </c:pt>
                <c:pt idx="615">
                  <c:v>-1.3984375</c:v>
                </c:pt>
                <c:pt idx="616">
                  <c:v>-1.395833333333333</c:v>
                </c:pt>
                <c:pt idx="617">
                  <c:v>-1.393229166666667</c:v>
                </c:pt>
                <c:pt idx="618">
                  <c:v>-1.390625</c:v>
                </c:pt>
                <c:pt idx="619">
                  <c:v>-1.388020833333333</c:v>
                </c:pt>
                <c:pt idx="620">
                  <c:v>-1.385416666666667</c:v>
                </c:pt>
                <c:pt idx="621">
                  <c:v>-1.3828125</c:v>
                </c:pt>
                <c:pt idx="622">
                  <c:v>-1.380208333333333</c:v>
                </c:pt>
                <c:pt idx="623">
                  <c:v>-1.377604166666667</c:v>
                </c:pt>
                <c:pt idx="624">
                  <c:v>-1.375</c:v>
                </c:pt>
                <c:pt idx="625">
                  <c:v>-1.372395833333333</c:v>
                </c:pt>
                <c:pt idx="626">
                  <c:v>-1.369791666666667</c:v>
                </c:pt>
                <c:pt idx="627">
                  <c:v>-1.3671875</c:v>
                </c:pt>
                <c:pt idx="628">
                  <c:v>-1.364583333333333</c:v>
                </c:pt>
                <c:pt idx="629">
                  <c:v>-1.361979166666667</c:v>
                </c:pt>
                <c:pt idx="630">
                  <c:v>-1.359375</c:v>
                </c:pt>
                <c:pt idx="631">
                  <c:v>-1.356770833333333</c:v>
                </c:pt>
                <c:pt idx="632">
                  <c:v>-1.354166666666667</c:v>
                </c:pt>
                <c:pt idx="633">
                  <c:v>-1.3515625</c:v>
                </c:pt>
                <c:pt idx="634">
                  <c:v>-1.348958333333333</c:v>
                </c:pt>
                <c:pt idx="635">
                  <c:v>-1.346354166666667</c:v>
                </c:pt>
                <c:pt idx="636">
                  <c:v>-1.34375</c:v>
                </c:pt>
                <c:pt idx="637">
                  <c:v>-1.341145833333333</c:v>
                </c:pt>
                <c:pt idx="638">
                  <c:v>-1.338541666666667</c:v>
                </c:pt>
                <c:pt idx="639">
                  <c:v>-1.3359375</c:v>
                </c:pt>
                <c:pt idx="640">
                  <c:v>-1.333333333333333</c:v>
                </c:pt>
                <c:pt idx="641">
                  <c:v>-1.330729166666667</c:v>
                </c:pt>
                <c:pt idx="642">
                  <c:v>-1.328125</c:v>
                </c:pt>
                <c:pt idx="643">
                  <c:v>-1.325520833333333</c:v>
                </c:pt>
                <c:pt idx="644">
                  <c:v>-1.322916666666667</c:v>
                </c:pt>
                <c:pt idx="645">
                  <c:v>-1.3203125</c:v>
                </c:pt>
                <c:pt idx="646">
                  <c:v>-1.317708333333333</c:v>
                </c:pt>
                <c:pt idx="647">
                  <c:v>-1.315104166666667</c:v>
                </c:pt>
                <c:pt idx="648">
                  <c:v>-1.3125</c:v>
                </c:pt>
                <c:pt idx="649">
                  <c:v>-1.309895833333333</c:v>
                </c:pt>
                <c:pt idx="650">
                  <c:v>-1.307291666666667</c:v>
                </c:pt>
                <c:pt idx="651">
                  <c:v>-1.3046875</c:v>
                </c:pt>
                <c:pt idx="652">
                  <c:v>-1.302083333333333</c:v>
                </c:pt>
                <c:pt idx="653">
                  <c:v>-1.299479166666667</c:v>
                </c:pt>
                <c:pt idx="654">
                  <c:v>-1.296875</c:v>
                </c:pt>
                <c:pt idx="655">
                  <c:v>-1.294270833333333</c:v>
                </c:pt>
                <c:pt idx="656">
                  <c:v>-1.291666666666667</c:v>
                </c:pt>
                <c:pt idx="657">
                  <c:v>-1.2890625</c:v>
                </c:pt>
                <c:pt idx="658">
                  <c:v>-1.286458333333333</c:v>
                </c:pt>
                <c:pt idx="659">
                  <c:v>-1.283854166666667</c:v>
                </c:pt>
                <c:pt idx="660">
                  <c:v>-1.28125</c:v>
                </c:pt>
                <c:pt idx="661">
                  <c:v>-1.278645833333333</c:v>
                </c:pt>
                <c:pt idx="662">
                  <c:v>-1.276041666666667</c:v>
                </c:pt>
                <c:pt idx="663">
                  <c:v>-1.2734375</c:v>
                </c:pt>
                <c:pt idx="664">
                  <c:v>-1.270833333333333</c:v>
                </c:pt>
                <c:pt idx="665">
                  <c:v>-1.268229166666667</c:v>
                </c:pt>
                <c:pt idx="666">
                  <c:v>-1.265625</c:v>
                </c:pt>
                <c:pt idx="667">
                  <c:v>-1.263020833333333</c:v>
                </c:pt>
                <c:pt idx="668">
                  <c:v>-1.260416666666667</c:v>
                </c:pt>
                <c:pt idx="669">
                  <c:v>-1.2578125</c:v>
                </c:pt>
                <c:pt idx="670">
                  <c:v>-1.255208333333333</c:v>
                </c:pt>
                <c:pt idx="671">
                  <c:v>-1.252604166666667</c:v>
                </c:pt>
                <c:pt idx="672">
                  <c:v>-1.25</c:v>
                </c:pt>
                <c:pt idx="673">
                  <c:v>-1.247395833333333</c:v>
                </c:pt>
                <c:pt idx="674">
                  <c:v>-1.244791666666667</c:v>
                </c:pt>
                <c:pt idx="675">
                  <c:v>-1.2421875</c:v>
                </c:pt>
                <c:pt idx="676">
                  <c:v>-1.239583333333333</c:v>
                </c:pt>
                <c:pt idx="677">
                  <c:v>-1.236979166666667</c:v>
                </c:pt>
                <c:pt idx="678">
                  <c:v>-1.234375</c:v>
                </c:pt>
                <c:pt idx="679">
                  <c:v>-1.231770833333333</c:v>
                </c:pt>
                <c:pt idx="680">
                  <c:v>-1.229166666666667</c:v>
                </c:pt>
                <c:pt idx="681">
                  <c:v>-1.2265625</c:v>
                </c:pt>
                <c:pt idx="682">
                  <c:v>-1.223958333333333</c:v>
                </c:pt>
                <c:pt idx="683">
                  <c:v>-1.221354166666667</c:v>
                </c:pt>
                <c:pt idx="684">
                  <c:v>-1.21875</c:v>
                </c:pt>
                <c:pt idx="685">
                  <c:v>-1.216145833333333</c:v>
                </c:pt>
                <c:pt idx="686">
                  <c:v>-1.213541666666667</c:v>
                </c:pt>
                <c:pt idx="687">
                  <c:v>-1.2109375</c:v>
                </c:pt>
                <c:pt idx="688">
                  <c:v>-1.208333333333333</c:v>
                </c:pt>
                <c:pt idx="689">
                  <c:v>-1.205729166666667</c:v>
                </c:pt>
                <c:pt idx="690">
                  <c:v>-1.203125</c:v>
                </c:pt>
                <c:pt idx="691">
                  <c:v>-1.200520833333333</c:v>
                </c:pt>
                <c:pt idx="692">
                  <c:v>-1.197916666666667</c:v>
                </c:pt>
                <c:pt idx="693">
                  <c:v>-1.1953125</c:v>
                </c:pt>
                <c:pt idx="694">
                  <c:v>-1.192708333333333</c:v>
                </c:pt>
                <c:pt idx="695">
                  <c:v>-1.190104166666667</c:v>
                </c:pt>
                <c:pt idx="696">
                  <c:v>-1.1875</c:v>
                </c:pt>
                <c:pt idx="697">
                  <c:v>-1.184895833333333</c:v>
                </c:pt>
                <c:pt idx="698">
                  <c:v>-1.182291666666667</c:v>
                </c:pt>
                <c:pt idx="699">
                  <c:v>-1.1796875</c:v>
                </c:pt>
                <c:pt idx="700">
                  <c:v>-1.177083333333333</c:v>
                </c:pt>
                <c:pt idx="701">
                  <c:v>-1.174479166666667</c:v>
                </c:pt>
                <c:pt idx="702">
                  <c:v>-1.171875</c:v>
                </c:pt>
                <c:pt idx="703">
                  <c:v>-1.169270833333333</c:v>
                </c:pt>
                <c:pt idx="704">
                  <c:v>-1.166666666666667</c:v>
                </c:pt>
                <c:pt idx="705">
                  <c:v>-1.1640625</c:v>
                </c:pt>
                <c:pt idx="706">
                  <c:v>-1.161458333333333</c:v>
                </c:pt>
                <c:pt idx="707">
                  <c:v>-1.158854166666667</c:v>
                </c:pt>
                <c:pt idx="708">
                  <c:v>-1.15625</c:v>
                </c:pt>
                <c:pt idx="709">
                  <c:v>-1.153645833333333</c:v>
                </c:pt>
                <c:pt idx="710">
                  <c:v>-1.151041666666667</c:v>
                </c:pt>
                <c:pt idx="711">
                  <c:v>-1.1484375</c:v>
                </c:pt>
                <c:pt idx="712">
                  <c:v>-1.145833333333333</c:v>
                </c:pt>
                <c:pt idx="713">
                  <c:v>-1.143229166666667</c:v>
                </c:pt>
                <c:pt idx="714">
                  <c:v>-1.140625</c:v>
                </c:pt>
                <c:pt idx="715">
                  <c:v>-1.138020833333333</c:v>
                </c:pt>
                <c:pt idx="716">
                  <c:v>-1.135416666666667</c:v>
                </c:pt>
                <c:pt idx="717">
                  <c:v>-1.1328125</c:v>
                </c:pt>
                <c:pt idx="718">
                  <c:v>-1.130208333333333</c:v>
                </c:pt>
                <c:pt idx="719">
                  <c:v>-1.127604166666667</c:v>
                </c:pt>
                <c:pt idx="720">
                  <c:v>-1.125</c:v>
                </c:pt>
                <c:pt idx="721">
                  <c:v>-1.122395833333333</c:v>
                </c:pt>
                <c:pt idx="722">
                  <c:v>-1.119791666666667</c:v>
                </c:pt>
                <c:pt idx="723">
                  <c:v>-1.1171875</c:v>
                </c:pt>
                <c:pt idx="724">
                  <c:v>-1.114583333333333</c:v>
                </c:pt>
                <c:pt idx="725">
                  <c:v>-1.111979166666667</c:v>
                </c:pt>
                <c:pt idx="726">
                  <c:v>-1.109375</c:v>
                </c:pt>
                <c:pt idx="727">
                  <c:v>-1.106770833333333</c:v>
                </c:pt>
                <c:pt idx="728">
                  <c:v>-1.104166666666667</c:v>
                </c:pt>
                <c:pt idx="729">
                  <c:v>-1.1015625</c:v>
                </c:pt>
                <c:pt idx="730">
                  <c:v>-1.098958333333333</c:v>
                </c:pt>
                <c:pt idx="731">
                  <c:v>-1.096354166666667</c:v>
                </c:pt>
                <c:pt idx="732">
                  <c:v>-1.09375</c:v>
                </c:pt>
                <c:pt idx="733">
                  <c:v>-1.091145833333333</c:v>
                </c:pt>
                <c:pt idx="734">
                  <c:v>-1.088541666666667</c:v>
                </c:pt>
                <c:pt idx="735">
                  <c:v>-1.0859375</c:v>
                </c:pt>
                <c:pt idx="736">
                  <c:v>-1.083333333333333</c:v>
                </c:pt>
                <c:pt idx="737">
                  <c:v>-1.080729166666667</c:v>
                </c:pt>
                <c:pt idx="738">
                  <c:v>-1.078125</c:v>
                </c:pt>
                <c:pt idx="739">
                  <c:v>-1.075520833333333</c:v>
                </c:pt>
                <c:pt idx="740">
                  <c:v>-1.072916666666667</c:v>
                </c:pt>
                <c:pt idx="741">
                  <c:v>-1.0703125</c:v>
                </c:pt>
                <c:pt idx="742">
                  <c:v>-1.067708333333333</c:v>
                </c:pt>
                <c:pt idx="743">
                  <c:v>-1.065104166666667</c:v>
                </c:pt>
                <c:pt idx="744">
                  <c:v>-1.0625</c:v>
                </c:pt>
                <c:pt idx="745">
                  <c:v>-1.059895833333333</c:v>
                </c:pt>
                <c:pt idx="746">
                  <c:v>-1.057291666666667</c:v>
                </c:pt>
                <c:pt idx="747">
                  <c:v>-1.0546875</c:v>
                </c:pt>
                <c:pt idx="748">
                  <c:v>-1.052083333333333</c:v>
                </c:pt>
                <c:pt idx="749">
                  <c:v>-1.049479166666667</c:v>
                </c:pt>
                <c:pt idx="750">
                  <c:v>-1.046875</c:v>
                </c:pt>
                <c:pt idx="751">
                  <c:v>-1.044270833333333</c:v>
                </c:pt>
                <c:pt idx="752">
                  <c:v>-1.041666666666667</c:v>
                </c:pt>
                <c:pt idx="753">
                  <c:v>-1.0390625</c:v>
                </c:pt>
                <c:pt idx="754">
                  <c:v>-1.036458333333333</c:v>
                </c:pt>
                <c:pt idx="755">
                  <c:v>-1.033854166666667</c:v>
                </c:pt>
                <c:pt idx="756">
                  <c:v>-1.03125</c:v>
                </c:pt>
                <c:pt idx="757">
                  <c:v>-1.028645833333333</c:v>
                </c:pt>
                <c:pt idx="758">
                  <c:v>-1.026041666666667</c:v>
                </c:pt>
                <c:pt idx="759">
                  <c:v>-1.0234375</c:v>
                </c:pt>
                <c:pt idx="760">
                  <c:v>-1.020833333333333</c:v>
                </c:pt>
                <c:pt idx="761">
                  <c:v>-1.018229166666667</c:v>
                </c:pt>
                <c:pt idx="762">
                  <c:v>-1.015625</c:v>
                </c:pt>
                <c:pt idx="763">
                  <c:v>-1.013020833333333</c:v>
                </c:pt>
                <c:pt idx="764">
                  <c:v>-1.010416666666667</c:v>
                </c:pt>
                <c:pt idx="765">
                  <c:v>-1.0078125</c:v>
                </c:pt>
                <c:pt idx="766">
                  <c:v>-1.005208333333333</c:v>
                </c:pt>
                <c:pt idx="767">
                  <c:v>-1.002604166666667</c:v>
                </c:pt>
                <c:pt idx="768">
                  <c:v>-1</c:v>
                </c:pt>
                <c:pt idx="769">
                  <c:v>-0.99739583333333348</c:v>
                </c:pt>
                <c:pt idx="770">
                  <c:v>-0.99479166666666652</c:v>
                </c:pt>
                <c:pt idx="771">
                  <c:v>-0.9921875</c:v>
                </c:pt>
                <c:pt idx="772">
                  <c:v>-0.98958333333333348</c:v>
                </c:pt>
                <c:pt idx="773">
                  <c:v>-0.98697916666666652</c:v>
                </c:pt>
                <c:pt idx="774">
                  <c:v>-0.984375</c:v>
                </c:pt>
                <c:pt idx="775">
                  <c:v>-0.98177083333333348</c:v>
                </c:pt>
                <c:pt idx="776">
                  <c:v>-0.97916666666666652</c:v>
                </c:pt>
                <c:pt idx="777">
                  <c:v>-0.9765625</c:v>
                </c:pt>
                <c:pt idx="778">
                  <c:v>-0.97395833333333348</c:v>
                </c:pt>
                <c:pt idx="779">
                  <c:v>-0.97135416666666652</c:v>
                </c:pt>
                <c:pt idx="780">
                  <c:v>-0.96875</c:v>
                </c:pt>
                <c:pt idx="781">
                  <c:v>-0.96614583333333348</c:v>
                </c:pt>
                <c:pt idx="782">
                  <c:v>-0.96354166666666652</c:v>
                </c:pt>
                <c:pt idx="783">
                  <c:v>-0.9609375</c:v>
                </c:pt>
                <c:pt idx="784">
                  <c:v>-0.95833333333333348</c:v>
                </c:pt>
                <c:pt idx="785">
                  <c:v>-0.95572916666666652</c:v>
                </c:pt>
                <c:pt idx="786">
                  <c:v>-0.953125</c:v>
                </c:pt>
                <c:pt idx="787">
                  <c:v>-0.95052083333333348</c:v>
                </c:pt>
                <c:pt idx="788">
                  <c:v>-0.94791666666666652</c:v>
                </c:pt>
                <c:pt idx="789">
                  <c:v>-0.9453125</c:v>
                </c:pt>
                <c:pt idx="790">
                  <c:v>-0.94270833333333348</c:v>
                </c:pt>
                <c:pt idx="791">
                  <c:v>-0.94010416666666652</c:v>
                </c:pt>
                <c:pt idx="792">
                  <c:v>-0.9375</c:v>
                </c:pt>
                <c:pt idx="793">
                  <c:v>-0.93489583333333348</c:v>
                </c:pt>
                <c:pt idx="794">
                  <c:v>-0.93229166666666652</c:v>
                </c:pt>
                <c:pt idx="795">
                  <c:v>-0.9296875</c:v>
                </c:pt>
                <c:pt idx="796">
                  <c:v>-0.92708333333333348</c:v>
                </c:pt>
                <c:pt idx="797">
                  <c:v>-0.92447916666666652</c:v>
                </c:pt>
                <c:pt idx="798">
                  <c:v>-0.921875</c:v>
                </c:pt>
                <c:pt idx="799">
                  <c:v>-0.91927083333333348</c:v>
                </c:pt>
                <c:pt idx="800">
                  <c:v>-0.91666666666666652</c:v>
                </c:pt>
                <c:pt idx="801">
                  <c:v>-0.9140625</c:v>
                </c:pt>
                <c:pt idx="802">
                  <c:v>-0.91145833333333348</c:v>
                </c:pt>
                <c:pt idx="803">
                  <c:v>-0.90885416666666652</c:v>
                </c:pt>
                <c:pt idx="804">
                  <c:v>-0.90625</c:v>
                </c:pt>
                <c:pt idx="805">
                  <c:v>-0.90364583333333348</c:v>
                </c:pt>
                <c:pt idx="806">
                  <c:v>-0.90104166666666652</c:v>
                </c:pt>
                <c:pt idx="807">
                  <c:v>-0.8984375</c:v>
                </c:pt>
                <c:pt idx="808">
                  <c:v>-0.89583333333333348</c:v>
                </c:pt>
                <c:pt idx="809">
                  <c:v>-0.89322916666666652</c:v>
                </c:pt>
                <c:pt idx="810">
                  <c:v>-0.890625</c:v>
                </c:pt>
                <c:pt idx="811">
                  <c:v>-0.88802083333333348</c:v>
                </c:pt>
                <c:pt idx="812">
                  <c:v>-0.88541666666666652</c:v>
                </c:pt>
                <c:pt idx="813">
                  <c:v>-0.8828125</c:v>
                </c:pt>
                <c:pt idx="814">
                  <c:v>-0.88020833333333348</c:v>
                </c:pt>
                <c:pt idx="815">
                  <c:v>-0.87760416666666652</c:v>
                </c:pt>
                <c:pt idx="816">
                  <c:v>-0.875</c:v>
                </c:pt>
                <c:pt idx="817">
                  <c:v>-0.87239583333333348</c:v>
                </c:pt>
                <c:pt idx="818">
                  <c:v>-0.86979166666666652</c:v>
                </c:pt>
                <c:pt idx="819">
                  <c:v>-0.8671875</c:v>
                </c:pt>
                <c:pt idx="820">
                  <c:v>-0.86458333333333348</c:v>
                </c:pt>
                <c:pt idx="821">
                  <c:v>-0.86197916666666652</c:v>
                </c:pt>
                <c:pt idx="822">
                  <c:v>-0.859375</c:v>
                </c:pt>
                <c:pt idx="823">
                  <c:v>-0.85677083333333348</c:v>
                </c:pt>
                <c:pt idx="824">
                  <c:v>-0.85416666666666652</c:v>
                </c:pt>
                <c:pt idx="825">
                  <c:v>-0.8515625</c:v>
                </c:pt>
                <c:pt idx="826">
                  <c:v>-0.84895833333333348</c:v>
                </c:pt>
                <c:pt idx="827">
                  <c:v>-0.84635416666666652</c:v>
                </c:pt>
                <c:pt idx="828">
                  <c:v>-0.84375</c:v>
                </c:pt>
                <c:pt idx="829">
                  <c:v>-0.84114583333333348</c:v>
                </c:pt>
                <c:pt idx="830">
                  <c:v>-0.83854166666666652</c:v>
                </c:pt>
                <c:pt idx="831">
                  <c:v>-0.8359375</c:v>
                </c:pt>
                <c:pt idx="832">
                  <c:v>-0.83333333333333348</c:v>
                </c:pt>
                <c:pt idx="833">
                  <c:v>-0.83072916666666652</c:v>
                </c:pt>
                <c:pt idx="834">
                  <c:v>-0.828125</c:v>
                </c:pt>
                <c:pt idx="835">
                  <c:v>-0.82552083333333348</c:v>
                </c:pt>
                <c:pt idx="836">
                  <c:v>-0.82291666666666652</c:v>
                </c:pt>
                <c:pt idx="837">
                  <c:v>-0.8203125</c:v>
                </c:pt>
                <c:pt idx="838">
                  <c:v>-0.81770833333333348</c:v>
                </c:pt>
                <c:pt idx="839">
                  <c:v>-0.81510416666666652</c:v>
                </c:pt>
                <c:pt idx="840">
                  <c:v>-0.8125</c:v>
                </c:pt>
                <c:pt idx="841">
                  <c:v>-0.80989583333333348</c:v>
                </c:pt>
                <c:pt idx="842">
                  <c:v>-0.80729166666666652</c:v>
                </c:pt>
                <c:pt idx="843">
                  <c:v>-0.8046875</c:v>
                </c:pt>
                <c:pt idx="844">
                  <c:v>-0.80208333333333348</c:v>
                </c:pt>
                <c:pt idx="845">
                  <c:v>-0.79947916666666652</c:v>
                </c:pt>
                <c:pt idx="846">
                  <c:v>-0.796875</c:v>
                </c:pt>
                <c:pt idx="847">
                  <c:v>-0.79427083333333348</c:v>
                </c:pt>
                <c:pt idx="848">
                  <c:v>-0.79166666666666652</c:v>
                </c:pt>
                <c:pt idx="849">
                  <c:v>-0.7890625</c:v>
                </c:pt>
                <c:pt idx="850">
                  <c:v>-0.78645833333333348</c:v>
                </c:pt>
                <c:pt idx="851">
                  <c:v>-0.78385416666666652</c:v>
                </c:pt>
                <c:pt idx="852">
                  <c:v>-0.78125</c:v>
                </c:pt>
                <c:pt idx="853">
                  <c:v>-0.77864583333333348</c:v>
                </c:pt>
                <c:pt idx="854">
                  <c:v>-0.77604166666666652</c:v>
                </c:pt>
                <c:pt idx="855">
                  <c:v>-0.7734375</c:v>
                </c:pt>
                <c:pt idx="856">
                  <c:v>-0.77083333333333348</c:v>
                </c:pt>
                <c:pt idx="857">
                  <c:v>-0.76822916666666652</c:v>
                </c:pt>
                <c:pt idx="858">
                  <c:v>-0.765625</c:v>
                </c:pt>
                <c:pt idx="859">
                  <c:v>-0.76302083333333348</c:v>
                </c:pt>
                <c:pt idx="860">
                  <c:v>-0.76041666666666652</c:v>
                </c:pt>
                <c:pt idx="861">
                  <c:v>-0.7578125</c:v>
                </c:pt>
                <c:pt idx="862">
                  <c:v>-0.75520833333333348</c:v>
                </c:pt>
                <c:pt idx="863">
                  <c:v>-0.75260416666666652</c:v>
                </c:pt>
                <c:pt idx="864">
                  <c:v>-0.75</c:v>
                </c:pt>
                <c:pt idx="865">
                  <c:v>-0.74739583333333348</c:v>
                </c:pt>
                <c:pt idx="866">
                  <c:v>-0.74479166666666652</c:v>
                </c:pt>
                <c:pt idx="867">
                  <c:v>-0.7421875</c:v>
                </c:pt>
                <c:pt idx="868">
                  <c:v>-0.73958333333333348</c:v>
                </c:pt>
                <c:pt idx="869">
                  <c:v>-0.73697916666666652</c:v>
                </c:pt>
                <c:pt idx="870">
                  <c:v>-0.734375</c:v>
                </c:pt>
                <c:pt idx="871">
                  <c:v>-0.73177083333333348</c:v>
                </c:pt>
                <c:pt idx="872">
                  <c:v>-0.72916666666666652</c:v>
                </c:pt>
                <c:pt idx="873">
                  <c:v>-0.7265625</c:v>
                </c:pt>
                <c:pt idx="874">
                  <c:v>-0.72395833333333348</c:v>
                </c:pt>
                <c:pt idx="875">
                  <c:v>-0.72135416666666652</c:v>
                </c:pt>
                <c:pt idx="876">
                  <c:v>-0.71875</c:v>
                </c:pt>
                <c:pt idx="877">
                  <c:v>-0.71614583333333348</c:v>
                </c:pt>
                <c:pt idx="878">
                  <c:v>-0.71354166666666652</c:v>
                </c:pt>
                <c:pt idx="879">
                  <c:v>-0.7109375</c:v>
                </c:pt>
                <c:pt idx="880">
                  <c:v>-0.70833333333333348</c:v>
                </c:pt>
                <c:pt idx="881">
                  <c:v>-0.70572916666666652</c:v>
                </c:pt>
                <c:pt idx="882">
                  <c:v>-0.703125</c:v>
                </c:pt>
                <c:pt idx="883">
                  <c:v>-0.70052083333333348</c:v>
                </c:pt>
                <c:pt idx="884">
                  <c:v>-0.69791666666666652</c:v>
                </c:pt>
                <c:pt idx="885">
                  <c:v>-0.6953125</c:v>
                </c:pt>
                <c:pt idx="886">
                  <c:v>-0.69270833333333348</c:v>
                </c:pt>
                <c:pt idx="887">
                  <c:v>-0.69010416666666652</c:v>
                </c:pt>
                <c:pt idx="888">
                  <c:v>-0.6875</c:v>
                </c:pt>
                <c:pt idx="889">
                  <c:v>-0.68489583333333348</c:v>
                </c:pt>
                <c:pt idx="890">
                  <c:v>-0.68229166666666652</c:v>
                </c:pt>
                <c:pt idx="891">
                  <c:v>-0.6796875</c:v>
                </c:pt>
                <c:pt idx="892">
                  <c:v>-0.67708333333333348</c:v>
                </c:pt>
                <c:pt idx="893">
                  <c:v>-0.67447916666666652</c:v>
                </c:pt>
                <c:pt idx="894">
                  <c:v>-0.671875</c:v>
                </c:pt>
                <c:pt idx="895">
                  <c:v>-0.66927083333333348</c:v>
                </c:pt>
                <c:pt idx="896">
                  <c:v>-0.66666666666666652</c:v>
                </c:pt>
                <c:pt idx="897">
                  <c:v>-0.6640625</c:v>
                </c:pt>
                <c:pt idx="898">
                  <c:v>-0.66145833333333348</c:v>
                </c:pt>
                <c:pt idx="899">
                  <c:v>-0.65885416666666652</c:v>
                </c:pt>
                <c:pt idx="900">
                  <c:v>-0.65625</c:v>
                </c:pt>
                <c:pt idx="901">
                  <c:v>-0.65364583333333348</c:v>
                </c:pt>
                <c:pt idx="902">
                  <c:v>-0.65104166666666652</c:v>
                </c:pt>
                <c:pt idx="903">
                  <c:v>-0.6484375</c:v>
                </c:pt>
                <c:pt idx="904">
                  <c:v>-0.64583333333333348</c:v>
                </c:pt>
                <c:pt idx="905">
                  <c:v>-0.64322916666666652</c:v>
                </c:pt>
                <c:pt idx="906">
                  <c:v>-0.640625</c:v>
                </c:pt>
                <c:pt idx="907">
                  <c:v>-0.63802083333333348</c:v>
                </c:pt>
                <c:pt idx="908">
                  <c:v>-0.63541666666666652</c:v>
                </c:pt>
                <c:pt idx="909">
                  <c:v>-0.6328125</c:v>
                </c:pt>
                <c:pt idx="910">
                  <c:v>-0.63020833333333348</c:v>
                </c:pt>
                <c:pt idx="911">
                  <c:v>-0.62760416666666652</c:v>
                </c:pt>
                <c:pt idx="912">
                  <c:v>-0.625</c:v>
                </c:pt>
                <c:pt idx="913">
                  <c:v>-0.62239583333333348</c:v>
                </c:pt>
                <c:pt idx="914">
                  <c:v>-0.61979166666666652</c:v>
                </c:pt>
                <c:pt idx="915">
                  <c:v>-0.6171875</c:v>
                </c:pt>
                <c:pt idx="916">
                  <c:v>-0.61458333333333348</c:v>
                </c:pt>
                <c:pt idx="917">
                  <c:v>-0.61197916666666652</c:v>
                </c:pt>
                <c:pt idx="918">
                  <c:v>-0.609375</c:v>
                </c:pt>
                <c:pt idx="919">
                  <c:v>-0.60677083333333348</c:v>
                </c:pt>
                <c:pt idx="920">
                  <c:v>-0.60416666666666652</c:v>
                </c:pt>
                <c:pt idx="921">
                  <c:v>-0.6015625</c:v>
                </c:pt>
                <c:pt idx="922">
                  <c:v>-0.59895833333333348</c:v>
                </c:pt>
                <c:pt idx="923">
                  <c:v>-0.59635416666666652</c:v>
                </c:pt>
                <c:pt idx="924">
                  <c:v>-0.59375</c:v>
                </c:pt>
                <c:pt idx="925">
                  <c:v>-0.59114583333333348</c:v>
                </c:pt>
                <c:pt idx="926">
                  <c:v>-0.58854166666666652</c:v>
                </c:pt>
                <c:pt idx="927">
                  <c:v>-0.5859375</c:v>
                </c:pt>
                <c:pt idx="928">
                  <c:v>-0.58333333333333348</c:v>
                </c:pt>
                <c:pt idx="929">
                  <c:v>-0.58072916666666652</c:v>
                </c:pt>
                <c:pt idx="930">
                  <c:v>-0.578125</c:v>
                </c:pt>
                <c:pt idx="931">
                  <c:v>-0.57552083333333348</c:v>
                </c:pt>
                <c:pt idx="932">
                  <c:v>-0.57291666666666652</c:v>
                </c:pt>
                <c:pt idx="933">
                  <c:v>-0.5703125</c:v>
                </c:pt>
                <c:pt idx="934">
                  <c:v>-0.56770833333333348</c:v>
                </c:pt>
                <c:pt idx="935">
                  <c:v>-0.56510416666666652</c:v>
                </c:pt>
                <c:pt idx="936">
                  <c:v>-0.5625</c:v>
                </c:pt>
                <c:pt idx="937">
                  <c:v>-0.55989583333333348</c:v>
                </c:pt>
                <c:pt idx="938">
                  <c:v>-0.55729166666666652</c:v>
                </c:pt>
                <c:pt idx="939">
                  <c:v>-0.5546875</c:v>
                </c:pt>
                <c:pt idx="940">
                  <c:v>-0.55208333333333348</c:v>
                </c:pt>
                <c:pt idx="941">
                  <c:v>-0.54947916666666652</c:v>
                </c:pt>
                <c:pt idx="942">
                  <c:v>-0.546875</c:v>
                </c:pt>
                <c:pt idx="943">
                  <c:v>-0.54427083333333348</c:v>
                </c:pt>
                <c:pt idx="944">
                  <c:v>-0.54166666666666652</c:v>
                </c:pt>
                <c:pt idx="945">
                  <c:v>-0.5390625</c:v>
                </c:pt>
                <c:pt idx="946">
                  <c:v>-0.53645833333333348</c:v>
                </c:pt>
                <c:pt idx="947">
                  <c:v>-0.53385416666666652</c:v>
                </c:pt>
                <c:pt idx="948">
                  <c:v>-0.53125</c:v>
                </c:pt>
                <c:pt idx="949">
                  <c:v>-0.52864583333333348</c:v>
                </c:pt>
                <c:pt idx="950">
                  <c:v>-0.52604166666666652</c:v>
                </c:pt>
                <c:pt idx="951">
                  <c:v>-0.5234375</c:v>
                </c:pt>
                <c:pt idx="952">
                  <c:v>-0.52083333333333348</c:v>
                </c:pt>
                <c:pt idx="953">
                  <c:v>-0.51822916666666652</c:v>
                </c:pt>
                <c:pt idx="954">
                  <c:v>-0.515625</c:v>
                </c:pt>
                <c:pt idx="955">
                  <c:v>-0.51302083333333348</c:v>
                </c:pt>
                <c:pt idx="956">
                  <c:v>-0.51041666666666652</c:v>
                </c:pt>
                <c:pt idx="957">
                  <c:v>-0.5078125</c:v>
                </c:pt>
                <c:pt idx="958">
                  <c:v>-0.50520833333333348</c:v>
                </c:pt>
                <c:pt idx="959">
                  <c:v>-0.50260416666666652</c:v>
                </c:pt>
                <c:pt idx="960">
                  <c:v>-0.5</c:v>
                </c:pt>
                <c:pt idx="961">
                  <c:v>-0.49739583333333348</c:v>
                </c:pt>
                <c:pt idx="962">
                  <c:v>-0.49479166666666652</c:v>
                </c:pt>
                <c:pt idx="963">
                  <c:v>-0.4921875</c:v>
                </c:pt>
                <c:pt idx="964">
                  <c:v>-0.48958333333333348</c:v>
                </c:pt>
                <c:pt idx="965">
                  <c:v>-0.48697916666666652</c:v>
                </c:pt>
                <c:pt idx="966">
                  <c:v>-0.484375</c:v>
                </c:pt>
                <c:pt idx="967">
                  <c:v>-0.48177083333333348</c:v>
                </c:pt>
                <c:pt idx="968">
                  <c:v>-0.47916666666666652</c:v>
                </c:pt>
                <c:pt idx="969">
                  <c:v>-0.4765625</c:v>
                </c:pt>
                <c:pt idx="970">
                  <c:v>-0.47395833333333348</c:v>
                </c:pt>
                <c:pt idx="971">
                  <c:v>-0.47135416666666652</c:v>
                </c:pt>
                <c:pt idx="972">
                  <c:v>-0.46875</c:v>
                </c:pt>
                <c:pt idx="973">
                  <c:v>-0.46614583333333348</c:v>
                </c:pt>
                <c:pt idx="974">
                  <c:v>-0.46354166666666652</c:v>
                </c:pt>
                <c:pt idx="975">
                  <c:v>-0.4609375</c:v>
                </c:pt>
                <c:pt idx="976">
                  <c:v>-0.45833333333333348</c:v>
                </c:pt>
                <c:pt idx="977">
                  <c:v>-0.45572916666666652</c:v>
                </c:pt>
                <c:pt idx="978">
                  <c:v>-0.453125</c:v>
                </c:pt>
                <c:pt idx="979">
                  <c:v>-0.45052083333333348</c:v>
                </c:pt>
                <c:pt idx="980">
                  <c:v>-0.44791666666666652</c:v>
                </c:pt>
                <c:pt idx="981">
                  <c:v>-0.4453125</c:v>
                </c:pt>
                <c:pt idx="982">
                  <c:v>-0.44270833333333348</c:v>
                </c:pt>
                <c:pt idx="983">
                  <c:v>-0.44010416666666652</c:v>
                </c:pt>
                <c:pt idx="984">
                  <c:v>-0.4375</c:v>
                </c:pt>
                <c:pt idx="985">
                  <c:v>-0.43489583333333348</c:v>
                </c:pt>
                <c:pt idx="986">
                  <c:v>-0.43229166666666652</c:v>
                </c:pt>
                <c:pt idx="987">
                  <c:v>-0.4296875</c:v>
                </c:pt>
                <c:pt idx="988">
                  <c:v>-0.42708333333333348</c:v>
                </c:pt>
                <c:pt idx="989">
                  <c:v>-0.42447916666666652</c:v>
                </c:pt>
                <c:pt idx="990">
                  <c:v>-0.421875</c:v>
                </c:pt>
                <c:pt idx="991">
                  <c:v>-0.41927083333333348</c:v>
                </c:pt>
                <c:pt idx="992">
                  <c:v>-0.41666666666666652</c:v>
                </c:pt>
                <c:pt idx="993">
                  <c:v>-0.4140625</c:v>
                </c:pt>
                <c:pt idx="994">
                  <c:v>-0.41145833333333348</c:v>
                </c:pt>
                <c:pt idx="995">
                  <c:v>-0.40885416666666652</c:v>
                </c:pt>
                <c:pt idx="996">
                  <c:v>-0.40625</c:v>
                </c:pt>
                <c:pt idx="997">
                  <c:v>-0.40364583333333348</c:v>
                </c:pt>
                <c:pt idx="998">
                  <c:v>-0.40104166666666652</c:v>
                </c:pt>
                <c:pt idx="999">
                  <c:v>-0.3984375</c:v>
                </c:pt>
                <c:pt idx="1000">
                  <c:v>-0.39583333333333348</c:v>
                </c:pt>
                <c:pt idx="1001">
                  <c:v>-0.39322916666666652</c:v>
                </c:pt>
                <c:pt idx="1002">
                  <c:v>-0.390625</c:v>
                </c:pt>
                <c:pt idx="1003">
                  <c:v>-0.38802083333333348</c:v>
                </c:pt>
                <c:pt idx="1004">
                  <c:v>-0.38541666666666652</c:v>
                </c:pt>
                <c:pt idx="1005">
                  <c:v>-0.3828125</c:v>
                </c:pt>
                <c:pt idx="1006">
                  <c:v>-0.38020833333333348</c:v>
                </c:pt>
                <c:pt idx="1007">
                  <c:v>-0.37760416666666652</c:v>
                </c:pt>
                <c:pt idx="1008">
                  <c:v>-0.375</c:v>
                </c:pt>
                <c:pt idx="1009">
                  <c:v>-0.37239583333333348</c:v>
                </c:pt>
                <c:pt idx="1010">
                  <c:v>-0.36979166666666652</c:v>
                </c:pt>
                <c:pt idx="1011">
                  <c:v>-0.3671875</c:v>
                </c:pt>
                <c:pt idx="1012">
                  <c:v>-0.36458333333333348</c:v>
                </c:pt>
                <c:pt idx="1013">
                  <c:v>-0.36197916666666652</c:v>
                </c:pt>
                <c:pt idx="1014">
                  <c:v>-0.359375</c:v>
                </c:pt>
                <c:pt idx="1015">
                  <c:v>-0.35677083333333348</c:v>
                </c:pt>
                <c:pt idx="1016">
                  <c:v>-0.35416666666666652</c:v>
                </c:pt>
                <c:pt idx="1017">
                  <c:v>-0.3515625</c:v>
                </c:pt>
                <c:pt idx="1018">
                  <c:v>-0.34895833333333348</c:v>
                </c:pt>
                <c:pt idx="1019">
                  <c:v>-0.34635416666666652</c:v>
                </c:pt>
                <c:pt idx="1020">
                  <c:v>-0.34375</c:v>
                </c:pt>
                <c:pt idx="1021">
                  <c:v>-0.34114583333333348</c:v>
                </c:pt>
                <c:pt idx="1022">
                  <c:v>-0.33854166666666652</c:v>
                </c:pt>
                <c:pt idx="1023">
                  <c:v>-0.3359375</c:v>
                </c:pt>
                <c:pt idx="1024">
                  <c:v>-0.33333333333333348</c:v>
                </c:pt>
                <c:pt idx="1025">
                  <c:v>-0.33072916666666652</c:v>
                </c:pt>
                <c:pt idx="1026">
                  <c:v>-0.328125</c:v>
                </c:pt>
                <c:pt idx="1027">
                  <c:v>-0.32552083333333348</c:v>
                </c:pt>
                <c:pt idx="1028">
                  <c:v>-0.32291666666666652</c:v>
                </c:pt>
                <c:pt idx="1029">
                  <c:v>-0.3203125</c:v>
                </c:pt>
                <c:pt idx="1030">
                  <c:v>-0.31770833333333348</c:v>
                </c:pt>
                <c:pt idx="1031">
                  <c:v>-0.31510416666666652</c:v>
                </c:pt>
                <c:pt idx="1032">
                  <c:v>-0.3125</c:v>
                </c:pt>
                <c:pt idx="1033">
                  <c:v>-0.30989583333333348</c:v>
                </c:pt>
                <c:pt idx="1034">
                  <c:v>-0.30729166666666652</c:v>
                </c:pt>
                <c:pt idx="1035">
                  <c:v>-0.3046875</c:v>
                </c:pt>
                <c:pt idx="1036">
                  <c:v>-0.30208333333333348</c:v>
                </c:pt>
                <c:pt idx="1037">
                  <c:v>-0.29947916666666652</c:v>
                </c:pt>
                <c:pt idx="1038">
                  <c:v>-0.296875</c:v>
                </c:pt>
                <c:pt idx="1039">
                  <c:v>-0.29427083333333348</c:v>
                </c:pt>
                <c:pt idx="1040">
                  <c:v>-0.29166666666666652</c:v>
                </c:pt>
                <c:pt idx="1041">
                  <c:v>-0.2890625</c:v>
                </c:pt>
                <c:pt idx="1042">
                  <c:v>-0.28645833333333348</c:v>
                </c:pt>
                <c:pt idx="1043">
                  <c:v>-0.28385416666666652</c:v>
                </c:pt>
                <c:pt idx="1044">
                  <c:v>-0.28125</c:v>
                </c:pt>
                <c:pt idx="1045">
                  <c:v>-0.27864583333333348</c:v>
                </c:pt>
                <c:pt idx="1046">
                  <c:v>-0.27604166666666652</c:v>
                </c:pt>
                <c:pt idx="1047">
                  <c:v>-0.2734375</c:v>
                </c:pt>
                <c:pt idx="1048">
                  <c:v>-0.27083333333333348</c:v>
                </c:pt>
                <c:pt idx="1049">
                  <c:v>-0.26822916666666652</c:v>
                </c:pt>
                <c:pt idx="1050">
                  <c:v>-0.265625</c:v>
                </c:pt>
                <c:pt idx="1051">
                  <c:v>-0.26302083333333348</c:v>
                </c:pt>
                <c:pt idx="1052">
                  <c:v>-0.26041666666666652</c:v>
                </c:pt>
                <c:pt idx="1053">
                  <c:v>-0.2578125</c:v>
                </c:pt>
                <c:pt idx="1054">
                  <c:v>-0.25520833333333348</c:v>
                </c:pt>
                <c:pt idx="1055">
                  <c:v>-0.25260416666666652</c:v>
                </c:pt>
                <c:pt idx="1056">
                  <c:v>-0.25</c:v>
                </c:pt>
                <c:pt idx="1057">
                  <c:v>-0.24739583333333348</c:v>
                </c:pt>
                <c:pt idx="1058">
                  <c:v>-0.24479166666666652</c:v>
                </c:pt>
                <c:pt idx="1059">
                  <c:v>-0.2421875</c:v>
                </c:pt>
                <c:pt idx="1060">
                  <c:v>-0.23958333333333348</c:v>
                </c:pt>
                <c:pt idx="1061">
                  <c:v>-0.23697916666666652</c:v>
                </c:pt>
                <c:pt idx="1062">
                  <c:v>-0.234375</c:v>
                </c:pt>
                <c:pt idx="1063">
                  <c:v>-0.23177083333333348</c:v>
                </c:pt>
                <c:pt idx="1064">
                  <c:v>-0.22916666666666652</c:v>
                </c:pt>
                <c:pt idx="1065">
                  <c:v>-0.2265625</c:v>
                </c:pt>
                <c:pt idx="1066">
                  <c:v>-0.22395833333333348</c:v>
                </c:pt>
                <c:pt idx="1067">
                  <c:v>-0.22135416666666652</c:v>
                </c:pt>
                <c:pt idx="1068">
                  <c:v>-0.21875</c:v>
                </c:pt>
                <c:pt idx="1069">
                  <c:v>-0.21614583333333348</c:v>
                </c:pt>
                <c:pt idx="1070">
                  <c:v>-0.21354166666666652</c:v>
                </c:pt>
                <c:pt idx="1071">
                  <c:v>-0.2109375</c:v>
                </c:pt>
                <c:pt idx="1072">
                  <c:v>-0.20833333333333348</c:v>
                </c:pt>
                <c:pt idx="1073">
                  <c:v>-0.20572916666666652</c:v>
                </c:pt>
                <c:pt idx="1074">
                  <c:v>-0.203125</c:v>
                </c:pt>
                <c:pt idx="1075">
                  <c:v>-0.20052083333333348</c:v>
                </c:pt>
                <c:pt idx="1076">
                  <c:v>-0.19791666666666652</c:v>
                </c:pt>
                <c:pt idx="1077">
                  <c:v>-0.1953125</c:v>
                </c:pt>
                <c:pt idx="1078">
                  <c:v>-0.19270833333333348</c:v>
                </c:pt>
                <c:pt idx="1079">
                  <c:v>-0.19010416666666652</c:v>
                </c:pt>
                <c:pt idx="1080">
                  <c:v>-0.1875</c:v>
                </c:pt>
                <c:pt idx="1081">
                  <c:v>-0.18489583333333348</c:v>
                </c:pt>
                <c:pt idx="1082">
                  <c:v>-0.18229166666666652</c:v>
                </c:pt>
                <c:pt idx="1083">
                  <c:v>-0.1796875</c:v>
                </c:pt>
                <c:pt idx="1084">
                  <c:v>-0.17708333333333348</c:v>
                </c:pt>
                <c:pt idx="1085">
                  <c:v>-0.17447916666666652</c:v>
                </c:pt>
                <c:pt idx="1086">
                  <c:v>-0.171875</c:v>
                </c:pt>
                <c:pt idx="1087">
                  <c:v>-0.16927083333333348</c:v>
                </c:pt>
                <c:pt idx="1088">
                  <c:v>-0.16666666666666652</c:v>
                </c:pt>
                <c:pt idx="1089">
                  <c:v>-0.1640625</c:v>
                </c:pt>
                <c:pt idx="1090">
                  <c:v>-0.16145833333333348</c:v>
                </c:pt>
                <c:pt idx="1091">
                  <c:v>-0.15885416666666652</c:v>
                </c:pt>
                <c:pt idx="1092">
                  <c:v>-0.15625</c:v>
                </c:pt>
                <c:pt idx="1093">
                  <c:v>-0.15364583333333348</c:v>
                </c:pt>
                <c:pt idx="1094">
                  <c:v>-0.15104166666666652</c:v>
                </c:pt>
                <c:pt idx="1095">
                  <c:v>-0.1484375</c:v>
                </c:pt>
                <c:pt idx="1096">
                  <c:v>-0.14583333333333348</c:v>
                </c:pt>
                <c:pt idx="1097">
                  <c:v>-0.14322916666666652</c:v>
                </c:pt>
                <c:pt idx="1098">
                  <c:v>-0.140625</c:v>
                </c:pt>
                <c:pt idx="1099">
                  <c:v>-0.13802083333333348</c:v>
                </c:pt>
                <c:pt idx="1100">
                  <c:v>-0.13541666666666652</c:v>
                </c:pt>
                <c:pt idx="1101">
                  <c:v>-0.1328125</c:v>
                </c:pt>
                <c:pt idx="1102">
                  <c:v>-0.13020833333333348</c:v>
                </c:pt>
                <c:pt idx="1103">
                  <c:v>-0.12760416666666652</c:v>
                </c:pt>
                <c:pt idx="1104">
                  <c:v>-0.125</c:v>
                </c:pt>
                <c:pt idx="1105">
                  <c:v>-0.12239583333333348</c:v>
                </c:pt>
                <c:pt idx="1106">
                  <c:v>-0.11979166666666652</c:v>
                </c:pt>
                <c:pt idx="1107">
                  <c:v>-0.1171875</c:v>
                </c:pt>
                <c:pt idx="1108">
                  <c:v>-0.11458333333333348</c:v>
                </c:pt>
                <c:pt idx="1109">
                  <c:v>-0.11197916666666652</c:v>
                </c:pt>
                <c:pt idx="1110">
                  <c:v>-0.109375</c:v>
                </c:pt>
                <c:pt idx="1111">
                  <c:v>-0.10677083333333348</c:v>
                </c:pt>
                <c:pt idx="1112">
                  <c:v>-0.10416666666666652</c:v>
                </c:pt>
                <c:pt idx="1113">
                  <c:v>-0.1015625</c:v>
                </c:pt>
                <c:pt idx="1114">
                  <c:v>-9.8958333333333481E-2</c:v>
                </c:pt>
                <c:pt idx="1115">
                  <c:v>-9.6354166666666519E-2</c:v>
                </c:pt>
                <c:pt idx="1116">
                  <c:v>-9.375E-2</c:v>
                </c:pt>
                <c:pt idx="1117">
                  <c:v>-9.1145833333333481E-2</c:v>
                </c:pt>
                <c:pt idx="1118">
                  <c:v>-8.8541666666666519E-2</c:v>
                </c:pt>
                <c:pt idx="1119">
                  <c:v>-8.59375E-2</c:v>
                </c:pt>
                <c:pt idx="1120">
                  <c:v>-8.3333333333333481E-2</c:v>
                </c:pt>
                <c:pt idx="1121">
                  <c:v>-8.0729166666666519E-2</c:v>
                </c:pt>
                <c:pt idx="1122">
                  <c:v>-7.8125E-2</c:v>
                </c:pt>
                <c:pt idx="1123">
                  <c:v>-7.5520833333333481E-2</c:v>
                </c:pt>
                <c:pt idx="1124">
                  <c:v>-7.2916666666666519E-2</c:v>
                </c:pt>
                <c:pt idx="1125">
                  <c:v>-7.03125E-2</c:v>
                </c:pt>
                <c:pt idx="1126">
                  <c:v>-6.7708333333333481E-2</c:v>
                </c:pt>
                <c:pt idx="1127">
                  <c:v>-6.5104166666666519E-2</c:v>
                </c:pt>
                <c:pt idx="1128">
                  <c:v>-6.25E-2</c:v>
                </c:pt>
                <c:pt idx="1129">
                  <c:v>-5.9895833333333481E-2</c:v>
                </c:pt>
                <c:pt idx="1130">
                  <c:v>-5.7291666666666519E-2</c:v>
                </c:pt>
                <c:pt idx="1131">
                  <c:v>-5.46875E-2</c:v>
                </c:pt>
                <c:pt idx="1132">
                  <c:v>-5.2083333333333481E-2</c:v>
                </c:pt>
                <c:pt idx="1133">
                  <c:v>-4.9479166666666519E-2</c:v>
                </c:pt>
                <c:pt idx="1134">
                  <c:v>-4.6875E-2</c:v>
                </c:pt>
                <c:pt idx="1135">
                  <c:v>-4.4270833333333481E-2</c:v>
                </c:pt>
                <c:pt idx="1136">
                  <c:v>-4.1666666666666519E-2</c:v>
                </c:pt>
                <c:pt idx="1137">
                  <c:v>-3.90625E-2</c:v>
                </c:pt>
                <c:pt idx="1138">
                  <c:v>-3.6458333333333481E-2</c:v>
                </c:pt>
                <c:pt idx="1139">
                  <c:v>-3.3854166666666519E-2</c:v>
                </c:pt>
                <c:pt idx="1140">
                  <c:v>-3.125E-2</c:v>
                </c:pt>
                <c:pt idx="1141">
                  <c:v>-2.8645833333333481E-2</c:v>
                </c:pt>
                <c:pt idx="1142">
                  <c:v>-2.6041666666666519E-2</c:v>
                </c:pt>
                <c:pt idx="1143">
                  <c:v>-2.34375E-2</c:v>
                </c:pt>
                <c:pt idx="1144">
                  <c:v>-2.0833333333333481E-2</c:v>
                </c:pt>
                <c:pt idx="1145">
                  <c:v>-1.8229166666666519E-2</c:v>
                </c:pt>
                <c:pt idx="1146">
                  <c:v>-1.5625E-2</c:v>
                </c:pt>
                <c:pt idx="1147">
                  <c:v>-1.3020833333333481E-2</c:v>
                </c:pt>
                <c:pt idx="1148">
                  <c:v>-1.0416666666666519E-2</c:v>
                </c:pt>
                <c:pt idx="1149">
                  <c:v>-7.8125E-3</c:v>
                </c:pt>
                <c:pt idx="1150">
                  <c:v>-5.2083333333334814E-3</c:v>
                </c:pt>
                <c:pt idx="1151">
                  <c:v>-2.6041666666665186E-3</c:v>
                </c:pt>
                <c:pt idx="1152">
                  <c:v>0</c:v>
                </c:pt>
                <c:pt idx="1153">
                  <c:v>2.6041666666665186E-3</c:v>
                </c:pt>
                <c:pt idx="1154">
                  <c:v>5.2083333333334814E-3</c:v>
                </c:pt>
                <c:pt idx="1155">
                  <c:v>7.8125E-3</c:v>
                </c:pt>
                <c:pt idx="1156">
                  <c:v>1.0416666666666519E-2</c:v>
                </c:pt>
                <c:pt idx="1157">
                  <c:v>1.3020833333333481E-2</c:v>
                </c:pt>
                <c:pt idx="1158">
                  <c:v>1.5625E-2</c:v>
                </c:pt>
                <c:pt idx="1159">
                  <c:v>1.8229166666666519E-2</c:v>
                </c:pt>
                <c:pt idx="1160">
                  <c:v>2.0833333333333481E-2</c:v>
                </c:pt>
                <c:pt idx="1161">
                  <c:v>2.34375E-2</c:v>
                </c:pt>
                <c:pt idx="1162">
                  <c:v>2.6041666666666519E-2</c:v>
                </c:pt>
                <c:pt idx="1163">
                  <c:v>2.8645833333333481E-2</c:v>
                </c:pt>
                <c:pt idx="1164">
                  <c:v>3.125E-2</c:v>
                </c:pt>
                <c:pt idx="1165">
                  <c:v>3.3854166666666519E-2</c:v>
                </c:pt>
                <c:pt idx="1166">
                  <c:v>3.6458333333333481E-2</c:v>
                </c:pt>
                <c:pt idx="1167">
                  <c:v>3.90625E-2</c:v>
                </c:pt>
                <c:pt idx="1168">
                  <c:v>4.1666666666666519E-2</c:v>
                </c:pt>
                <c:pt idx="1169">
                  <c:v>4.4270833333333481E-2</c:v>
                </c:pt>
                <c:pt idx="1170">
                  <c:v>4.6875E-2</c:v>
                </c:pt>
                <c:pt idx="1171">
                  <c:v>4.9479166666666519E-2</c:v>
                </c:pt>
                <c:pt idx="1172">
                  <c:v>5.2083333333333481E-2</c:v>
                </c:pt>
                <c:pt idx="1173">
                  <c:v>5.46875E-2</c:v>
                </c:pt>
                <c:pt idx="1174">
                  <c:v>5.7291666666666519E-2</c:v>
                </c:pt>
                <c:pt idx="1175">
                  <c:v>5.9895833333333481E-2</c:v>
                </c:pt>
                <c:pt idx="1176">
                  <c:v>6.25E-2</c:v>
                </c:pt>
                <c:pt idx="1177">
                  <c:v>6.5104166666666519E-2</c:v>
                </c:pt>
                <c:pt idx="1178">
                  <c:v>6.7708333333333481E-2</c:v>
                </c:pt>
                <c:pt idx="1179">
                  <c:v>7.03125E-2</c:v>
                </c:pt>
                <c:pt idx="1180">
                  <c:v>7.2916666666666519E-2</c:v>
                </c:pt>
                <c:pt idx="1181">
                  <c:v>7.5520833333333481E-2</c:v>
                </c:pt>
                <c:pt idx="1182">
                  <c:v>7.8125E-2</c:v>
                </c:pt>
                <c:pt idx="1183">
                  <c:v>8.0729166666666519E-2</c:v>
                </c:pt>
                <c:pt idx="1184">
                  <c:v>8.3333333333333481E-2</c:v>
                </c:pt>
                <c:pt idx="1185">
                  <c:v>8.59375E-2</c:v>
                </c:pt>
                <c:pt idx="1186">
                  <c:v>8.8541666666666519E-2</c:v>
                </c:pt>
                <c:pt idx="1187">
                  <c:v>9.1145833333333481E-2</c:v>
                </c:pt>
                <c:pt idx="1188">
                  <c:v>9.375E-2</c:v>
                </c:pt>
                <c:pt idx="1189">
                  <c:v>9.6354166666666519E-2</c:v>
                </c:pt>
                <c:pt idx="1190">
                  <c:v>9.8958333333333481E-2</c:v>
                </c:pt>
                <c:pt idx="1191">
                  <c:v>0.1015625</c:v>
                </c:pt>
                <c:pt idx="1192">
                  <c:v>0.10416666666666652</c:v>
                </c:pt>
                <c:pt idx="1193">
                  <c:v>0.10677083333333348</c:v>
                </c:pt>
                <c:pt idx="1194">
                  <c:v>0.109375</c:v>
                </c:pt>
                <c:pt idx="1195">
                  <c:v>0.11197916666666652</c:v>
                </c:pt>
                <c:pt idx="1196">
                  <c:v>0.11458333333333348</c:v>
                </c:pt>
                <c:pt idx="1197">
                  <c:v>0.1171875</c:v>
                </c:pt>
                <c:pt idx="1198">
                  <c:v>0.11979166666666652</c:v>
                </c:pt>
                <c:pt idx="1199">
                  <c:v>0.12239583333333348</c:v>
                </c:pt>
                <c:pt idx="1200">
                  <c:v>0.125</c:v>
                </c:pt>
                <c:pt idx="1201">
                  <c:v>0.12760416666666652</c:v>
                </c:pt>
                <c:pt idx="1202">
                  <c:v>0.13020833333333348</c:v>
                </c:pt>
                <c:pt idx="1203">
                  <c:v>0.1328125</c:v>
                </c:pt>
                <c:pt idx="1204">
                  <c:v>0.13541666666666652</c:v>
                </c:pt>
                <c:pt idx="1205">
                  <c:v>0.13802083333333348</c:v>
                </c:pt>
                <c:pt idx="1206">
                  <c:v>0.140625</c:v>
                </c:pt>
                <c:pt idx="1207">
                  <c:v>0.14322916666666652</c:v>
                </c:pt>
                <c:pt idx="1208">
                  <c:v>0.14583333333333348</c:v>
                </c:pt>
                <c:pt idx="1209">
                  <c:v>0.1484375</c:v>
                </c:pt>
                <c:pt idx="1210">
                  <c:v>0.15104166666666652</c:v>
                </c:pt>
                <c:pt idx="1211">
                  <c:v>0.15364583333333348</c:v>
                </c:pt>
                <c:pt idx="1212">
                  <c:v>0.15625</c:v>
                </c:pt>
                <c:pt idx="1213">
                  <c:v>0.15885416666666652</c:v>
                </c:pt>
                <c:pt idx="1214">
                  <c:v>0.16145833333333348</c:v>
                </c:pt>
                <c:pt idx="1215">
                  <c:v>0.1640625</c:v>
                </c:pt>
                <c:pt idx="1216">
                  <c:v>0.16666666666666652</c:v>
                </c:pt>
                <c:pt idx="1217">
                  <c:v>0.16927083333333348</c:v>
                </c:pt>
                <c:pt idx="1218">
                  <c:v>0.171875</c:v>
                </c:pt>
                <c:pt idx="1219">
                  <c:v>0.17447916666666652</c:v>
                </c:pt>
                <c:pt idx="1220">
                  <c:v>0.17708333333333348</c:v>
                </c:pt>
                <c:pt idx="1221">
                  <c:v>0.1796875</c:v>
                </c:pt>
                <c:pt idx="1222">
                  <c:v>0.18229166666666652</c:v>
                </c:pt>
                <c:pt idx="1223">
                  <c:v>0.18489583333333348</c:v>
                </c:pt>
                <c:pt idx="1224">
                  <c:v>0.1875</c:v>
                </c:pt>
                <c:pt idx="1225">
                  <c:v>0.19010416666666652</c:v>
                </c:pt>
                <c:pt idx="1226">
                  <c:v>0.19270833333333348</c:v>
                </c:pt>
                <c:pt idx="1227">
                  <c:v>0.1953125</c:v>
                </c:pt>
                <c:pt idx="1228">
                  <c:v>0.19791666666666652</c:v>
                </c:pt>
                <c:pt idx="1229">
                  <c:v>0.20052083333333348</c:v>
                </c:pt>
                <c:pt idx="1230">
                  <c:v>0.203125</c:v>
                </c:pt>
                <c:pt idx="1231">
                  <c:v>0.20572916666666652</c:v>
                </c:pt>
                <c:pt idx="1232">
                  <c:v>0.20833333333333348</c:v>
                </c:pt>
                <c:pt idx="1233">
                  <c:v>0.2109375</c:v>
                </c:pt>
                <c:pt idx="1234">
                  <c:v>0.21354166666666652</c:v>
                </c:pt>
                <c:pt idx="1235">
                  <c:v>0.21614583333333348</c:v>
                </c:pt>
                <c:pt idx="1236">
                  <c:v>0.21875</c:v>
                </c:pt>
                <c:pt idx="1237">
                  <c:v>0.22135416666666652</c:v>
                </c:pt>
                <c:pt idx="1238">
                  <c:v>0.22395833333333348</c:v>
                </c:pt>
                <c:pt idx="1239">
                  <c:v>0.2265625</c:v>
                </c:pt>
                <c:pt idx="1240">
                  <c:v>0.22916666666666652</c:v>
                </c:pt>
                <c:pt idx="1241">
                  <c:v>0.23177083333333348</c:v>
                </c:pt>
                <c:pt idx="1242">
                  <c:v>0.234375</c:v>
                </c:pt>
                <c:pt idx="1243">
                  <c:v>0.23697916666666652</c:v>
                </c:pt>
                <c:pt idx="1244">
                  <c:v>0.23958333333333348</c:v>
                </c:pt>
                <c:pt idx="1245">
                  <c:v>0.2421875</c:v>
                </c:pt>
                <c:pt idx="1246">
                  <c:v>0.24479166666666652</c:v>
                </c:pt>
                <c:pt idx="1247">
                  <c:v>0.24739583333333348</c:v>
                </c:pt>
                <c:pt idx="1248">
                  <c:v>0.25</c:v>
                </c:pt>
                <c:pt idx="1249">
                  <c:v>0.25260416666666652</c:v>
                </c:pt>
                <c:pt idx="1250">
                  <c:v>0.25520833333333348</c:v>
                </c:pt>
                <c:pt idx="1251">
                  <c:v>0.2578125</c:v>
                </c:pt>
                <c:pt idx="1252">
                  <c:v>0.26041666666666652</c:v>
                </c:pt>
                <c:pt idx="1253">
                  <c:v>0.26302083333333348</c:v>
                </c:pt>
                <c:pt idx="1254">
                  <c:v>0.265625</c:v>
                </c:pt>
                <c:pt idx="1255">
                  <c:v>0.26822916666666652</c:v>
                </c:pt>
                <c:pt idx="1256">
                  <c:v>0.27083333333333348</c:v>
                </c:pt>
                <c:pt idx="1257">
                  <c:v>0.2734375</c:v>
                </c:pt>
                <c:pt idx="1258">
                  <c:v>0.27604166666666652</c:v>
                </c:pt>
                <c:pt idx="1259">
                  <c:v>0.27864583333333348</c:v>
                </c:pt>
                <c:pt idx="1260">
                  <c:v>0.28125</c:v>
                </c:pt>
                <c:pt idx="1261">
                  <c:v>0.28385416666666652</c:v>
                </c:pt>
                <c:pt idx="1262">
                  <c:v>0.28645833333333348</c:v>
                </c:pt>
                <c:pt idx="1263">
                  <c:v>0.2890625</c:v>
                </c:pt>
                <c:pt idx="1264">
                  <c:v>0.29166666666666652</c:v>
                </c:pt>
                <c:pt idx="1265">
                  <c:v>0.29427083333333348</c:v>
                </c:pt>
                <c:pt idx="1266">
                  <c:v>0.296875</c:v>
                </c:pt>
                <c:pt idx="1267">
                  <c:v>0.29947916666666652</c:v>
                </c:pt>
                <c:pt idx="1268">
                  <c:v>0.30208333333333348</c:v>
                </c:pt>
                <c:pt idx="1269">
                  <c:v>0.3046875</c:v>
                </c:pt>
                <c:pt idx="1270">
                  <c:v>0.30729166666666652</c:v>
                </c:pt>
                <c:pt idx="1271">
                  <c:v>0.30989583333333348</c:v>
                </c:pt>
                <c:pt idx="1272">
                  <c:v>0.3125</c:v>
                </c:pt>
                <c:pt idx="1273">
                  <c:v>0.31510416666666652</c:v>
                </c:pt>
                <c:pt idx="1274">
                  <c:v>0.31770833333333348</c:v>
                </c:pt>
                <c:pt idx="1275">
                  <c:v>0.3203125</c:v>
                </c:pt>
                <c:pt idx="1276">
                  <c:v>0.32291666666666652</c:v>
                </c:pt>
                <c:pt idx="1277">
                  <c:v>0.32552083333333348</c:v>
                </c:pt>
                <c:pt idx="1278">
                  <c:v>0.328125</c:v>
                </c:pt>
                <c:pt idx="1279">
                  <c:v>0.33072916666666652</c:v>
                </c:pt>
                <c:pt idx="1280">
                  <c:v>0.33333333333333348</c:v>
                </c:pt>
                <c:pt idx="1281">
                  <c:v>0.3359375</c:v>
                </c:pt>
                <c:pt idx="1282">
                  <c:v>0.33854166666666652</c:v>
                </c:pt>
                <c:pt idx="1283">
                  <c:v>0.34114583333333348</c:v>
                </c:pt>
                <c:pt idx="1284">
                  <c:v>0.34375</c:v>
                </c:pt>
                <c:pt idx="1285">
                  <c:v>0.34635416666666652</c:v>
                </c:pt>
                <c:pt idx="1286">
                  <c:v>0.34895833333333348</c:v>
                </c:pt>
                <c:pt idx="1287">
                  <c:v>0.3515625</c:v>
                </c:pt>
                <c:pt idx="1288">
                  <c:v>0.35416666666666652</c:v>
                </c:pt>
                <c:pt idx="1289">
                  <c:v>0.35677083333333348</c:v>
                </c:pt>
                <c:pt idx="1290">
                  <c:v>0.359375</c:v>
                </c:pt>
                <c:pt idx="1291">
                  <c:v>0.36197916666666652</c:v>
                </c:pt>
                <c:pt idx="1292">
                  <c:v>0.36458333333333348</c:v>
                </c:pt>
                <c:pt idx="1293">
                  <c:v>0.3671875</c:v>
                </c:pt>
                <c:pt idx="1294">
                  <c:v>0.36979166666666652</c:v>
                </c:pt>
                <c:pt idx="1295">
                  <c:v>0.37239583333333348</c:v>
                </c:pt>
                <c:pt idx="1296">
                  <c:v>0.375</c:v>
                </c:pt>
                <c:pt idx="1297">
                  <c:v>0.37760416666666652</c:v>
                </c:pt>
                <c:pt idx="1298">
                  <c:v>0.38020833333333348</c:v>
                </c:pt>
                <c:pt idx="1299">
                  <c:v>0.3828125</c:v>
                </c:pt>
                <c:pt idx="1300">
                  <c:v>0.38541666666666652</c:v>
                </c:pt>
                <c:pt idx="1301">
                  <c:v>0.38802083333333348</c:v>
                </c:pt>
                <c:pt idx="1302">
                  <c:v>0.390625</c:v>
                </c:pt>
                <c:pt idx="1303">
                  <c:v>0.39322916666666652</c:v>
                </c:pt>
                <c:pt idx="1304">
                  <c:v>0.39583333333333348</c:v>
                </c:pt>
                <c:pt idx="1305">
                  <c:v>0.3984375</c:v>
                </c:pt>
                <c:pt idx="1306">
                  <c:v>0.40104166666666652</c:v>
                </c:pt>
                <c:pt idx="1307">
                  <c:v>0.40364583333333348</c:v>
                </c:pt>
                <c:pt idx="1308">
                  <c:v>0.40625</c:v>
                </c:pt>
                <c:pt idx="1309">
                  <c:v>0.40885416666666652</c:v>
                </c:pt>
                <c:pt idx="1310">
                  <c:v>0.41145833333333348</c:v>
                </c:pt>
                <c:pt idx="1311">
                  <c:v>0.4140625</c:v>
                </c:pt>
                <c:pt idx="1312">
                  <c:v>0.41666666666666652</c:v>
                </c:pt>
                <c:pt idx="1313">
                  <c:v>0.41927083333333348</c:v>
                </c:pt>
                <c:pt idx="1314">
                  <c:v>0.421875</c:v>
                </c:pt>
                <c:pt idx="1315">
                  <c:v>0.42447916666666652</c:v>
                </c:pt>
                <c:pt idx="1316">
                  <c:v>0.42708333333333348</c:v>
                </c:pt>
                <c:pt idx="1317">
                  <c:v>0.4296875</c:v>
                </c:pt>
                <c:pt idx="1318">
                  <c:v>0.43229166666666652</c:v>
                </c:pt>
                <c:pt idx="1319">
                  <c:v>0.43489583333333348</c:v>
                </c:pt>
                <c:pt idx="1320">
                  <c:v>0.4375</c:v>
                </c:pt>
                <c:pt idx="1321">
                  <c:v>0.44010416666666652</c:v>
                </c:pt>
                <c:pt idx="1322">
                  <c:v>0.44270833333333348</c:v>
                </c:pt>
                <c:pt idx="1323">
                  <c:v>0.4453125</c:v>
                </c:pt>
                <c:pt idx="1324">
                  <c:v>0.44791666666666652</c:v>
                </c:pt>
                <c:pt idx="1325">
                  <c:v>0.45052083333333348</c:v>
                </c:pt>
                <c:pt idx="1326">
                  <c:v>0.453125</c:v>
                </c:pt>
                <c:pt idx="1327">
                  <c:v>0.45572916666666652</c:v>
                </c:pt>
                <c:pt idx="1328">
                  <c:v>0.45833333333333348</c:v>
                </c:pt>
                <c:pt idx="1329">
                  <c:v>0.4609375</c:v>
                </c:pt>
                <c:pt idx="1330">
                  <c:v>0.46354166666666652</c:v>
                </c:pt>
                <c:pt idx="1331">
                  <c:v>0.46614583333333348</c:v>
                </c:pt>
                <c:pt idx="1332">
                  <c:v>0.46875</c:v>
                </c:pt>
                <c:pt idx="1333">
                  <c:v>0.47135416666666652</c:v>
                </c:pt>
                <c:pt idx="1334">
                  <c:v>0.47395833333333348</c:v>
                </c:pt>
                <c:pt idx="1335">
                  <c:v>0.4765625</c:v>
                </c:pt>
                <c:pt idx="1336">
                  <c:v>0.47916666666666652</c:v>
                </c:pt>
                <c:pt idx="1337">
                  <c:v>0.48177083333333348</c:v>
                </c:pt>
                <c:pt idx="1338">
                  <c:v>0.484375</c:v>
                </c:pt>
                <c:pt idx="1339">
                  <c:v>0.48697916666666652</c:v>
                </c:pt>
                <c:pt idx="1340">
                  <c:v>0.48958333333333348</c:v>
                </c:pt>
                <c:pt idx="1341">
                  <c:v>0.4921875</c:v>
                </c:pt>
                <c:pt idx="1342">
                  <c:v>0.49479166666666652</c:v>
                </c:pt>
                <c:pt idx="1343">
                  <c:v>0.49739583333333348</c:v>
                </c:pt>
                <c:pt idx="1344">
                  <c:v>0.5</c:v>
                </c:pt>
                <c:pt idx="1345">
                  <c:v>0.50260416666666652</c:v>
                </c:pt>
                <c:pt idx="1346">
                  <c:v>0.50520833333333348</c:v>
                </c:pt>
                <c:pt idx="1347">
                  <c:v>0.5078125</c:v>
                </c:pt>
                <c:pt idx="1348">
                  <c:v>0.51041666666666652</c:v>
                </c:pt>
                <c:pt idx="1349">
                  <c:v>0.51302083333333348</c:v>
                </c:pt>
                <c:pt idx="1350">
                  <c:v>0.515625</c:v>
                </c:pt>
                <c:pt idx="1351">
                  <c:v>0.51822916666666652</c:v>
                </c:pt>
                <c:pt idx="1352">
                  <c:v>0.52083333333333348</c:v>
                </c:pt>
                <c:pt idx="1353">
                  <c:v>0.5234375</c:v>
                </c:pt>
                <c:pt idx="1354">
                  <c:v>0.52604166666666652</c:v>
                </c:pt>
                <c:pt idx="1355">
                  <c:v>0.52864583333333348</c:v>
                </c:pt>
                <c:pt idx="1356">
                  <c:v>0.53125</c:v>
                </c:pt>
                <c:pt idx="1357">
                  <c:v>0.53385416666666652</c:v>
                </c:pt>
                <c:pt idx="1358">
                  <c:v>0.53645833333333348</c:v>
                </c:pt>
                <c:pt idx="1359">
                  <c:v>0.5390625</c:v>
                </c:pt>
                <c:pt idx="1360">
                  <c:v>0.54166666666666652</c:v>
                </c:pt>
                <c:pt idx="1361">
                  <c:v>0.54427083333333348</c:v>
                </c:pt>
                <c:pt idx="1362">
                  <c:v>0.546875</c:v>
                </c:pt>
                <c:pt idx="1363">
                  <c:v>0.54947916666666652</c:v>
                </c:pt>
                <c:pt idx="1364">
                  <c:v>0.55208333333333348</c:v>
                </c:pt>
                <c:pt idx="1365">
                  <c:v>0.5546875</c:v>
                </c:pt>
                <c:pt idx="1366">
                  <c:v>0.55729166666666652</c:v>
                </c:pt>
                <c:pt idx="1367">
                  <c:v>0.55989583333333348</c:v>
                </c:pt>
                <c:pt idx="1368">
                  <c:v>0.5625</c:v>
                </c:pt>
                <c:pt idx="1369">
                  <c:v>0.56510416666666652</c:v>
                </c:pt>
                <c:pt idx="1370">
                  <c:v>0.56770833333333348</c:v>
                </c:pt>
                <c:pt idx="1371">
                  <c:v>0.5703125</c:v>
                </c:pt>
                <c:pt idx="1372">
                  <c:v>0.57291666666666652</c:v>
                </c:pt>
                <c:pt idx="1373">
                  <c:v>0.57552083333333348</c:v>
                </c:pt>
                <c:pt idx="1374">
                  <c:v>0.578125</c:v>
                </c:pt>
                <c:pt idx="1375">
                  <c:v>0.58072916666666652</c:v>
                </c:pt>
                <c:pt idx="1376">
                  <c:v>0.58333333333333348</c:v>
                </c:pt>
                <c:pt idx="1377">
                  <c:v>0.5859375</c:v>
                </c:pt>
                <c:pt idx="1378">
                  <c:v>0.58854166666666652</c:v>
                </c:pt>
                <c:pt idx="1379">
                  <c:v>0.59114583333333348</c:v>
                </c:pt>
                <c:pt idx="1380">
                  <c:v>0.59375</c:v>
                </c:pt>
                <c:pt idx="1381">
                  <c:v>0.59635416666666652</c:v>
                </c:pt>
                <c:pt idx="1382">
                  <c:v>0.59895833333333348</c:v>
                </c:pt>
                <c:pt idx="1383">
                  <c:v>0.6015625</c:v>
                </c:pt>
                <c:pt idx="1384">
                  <c:v>0.60416666666666652</c:v>
                </c:pt>
                <c:pt idx="1385">
                  <c:v>0.60677083333333348</c:v>
                </c:pt>
                <c:pt idx="1386">
                  <c:v>0.609375</c:v>
                </c:pt>
                <c:pt idx="1387">
                  <c:v>0.61197916666666652</c:v>
                </c:pt>
                <c:pt idx="1388">
                  <c:v>0.61458333333333348</c:v>
                </c:pt>
                <c:pt idx="1389">
                  <c:v>0.6171875</c:v>
                </c:pt>
                <c:pt idx="1390">
                  <c:v>0.61979166666666652</c:v>
                </c:pt>
                <c:pt idx="1391">
                  <c:v>0.62239583333333348</c:v>
                </c:pt>
                <c:pt idx="1392">
                  <c:v>0.625</c:v>
                </c:pt>
                <c:pt idx="1393">
                  <c:v>0.62760416666666652</c:v>
                </c:pt>
                <c:pt idx="1394">
                  <c:v>0.63020833333333348</c:v>
                </c:pt>
                <c:pt idx="1395">
                  <c:v>0.6328125</c:v>
                </c:pt>
                <c:pt idx="1396">
                  <c:v>0.63541666666666652</c:v>
                </c:pt>
                <c:pt idx="1397">
                  <c:v>0.63802083333333348</c:v>
                </c:pt>
                <c:pt idx="1398">
                  <c:v>0.640625</c:v>
                </c:pt>
                <c:pt idx="1399">
                  <c:v>0.64322916666666652</c:v>
                </c:pt>
                <c:pt idx="1400">
                  <c:v>0.64583333333333348</c:v>
                </c:pt>
                <c:pt idx="1401">
                  <c:v>0.6484375</c:v>
                </c:pt>
                <c:pt idx="1402">
                  <c:v>0.65104166666666652</c:v>
                </c:pt>
                <c:pt idx="1403">
                  <c:v>0.65364583333333348</c:v>
                </c:pt>
                <c:pt idx="1404">
                  <c:v>0.65625</c:v>
                </c:pt>
                <c:pt idx="1405">
                  <c:v>0.65885416666666652</c:v>
                </c:pt>
                <c:pt idx="1406">
                  <c:v>0.66145833333333348</c:v>
                </c:pt>
                <c:pt idx="1407">
                  <c:v>0.6640625</c:v>
                </c:pt>
                <c:pt idx="1408">
                  <c:v>0.66666666666666652</c:v>
                </c:pt>
                <c:pt idx="1409">
                  <c:v>0.66927083333333348</c:v>
                </c:pt>
                <c:pt idx="1410">
                  <c:v>0.671875</c:v>
                </c:pt>
                <c:pt idx="1411">
                  <c:v>0.67447916666666652</c:v>
                </c:pt>
                <c:pt idx="1412">
                  <c:v>0.67708333333333348</c:v>
                </c:pt>
                <c:pt idx="1413">
                  <c:v>0.6796875</c:v>
                </c:pt>
                <c:pt idx="1414">
                  <c:v>0.68229166666666652</c:v>
                </c:pt>
                <c:pt idx="1415">
                  <c:v>0.68489583333333348</c:v>
                </c:pt>
                <c:pt idx="1416">
                  <c:v>0.6875</c:v>
                </c:pt>
                <c:pt idx="1417">
                  <c:v>0.69010416666666652</c:v>
                </c:pt>
                <c:pt idx="1418">
                  <c:v>0.69270833333333348</c:v>
                </c:pt>
                <c:pt idx="1419">
                  <c:v>0.6953125</c:v>
                </c:pt>
                <c:pt idx="1420">
                  <c:v>0.69791666666666652</c:v>
                </c:pt>
                <c:pt idx="1421">
                  <c:v>0.70052083333333348</c:v>
                </c:pt>
                <c:pt idx="1422">
                  <c:v>0.703125</c:v>
                </c:pt>
                <c:pt idx="1423">
                  <c:v>0.70572916666666652</c:v>
                </c:pt>
                <c:pt idx="1424">
                  <c:v>0.70833333333333348</c:v>
                </c:pt>
                <c:pt idx="1425">
                  <c:v>0.7109375</c:v>
                </c:pt>
                <c:pt idx="1426">
                  <c:v>0.71354166666666652</c:v>
                </c:pt>
                <c:pt idx="1427">
                  <c:v>0.71614583333333348</c:v>
                </c:pt>
                <c:pt idx="1428">
                  <c:v>0.71875</c:v>
                </c:pt>
                <c:pt idx="1429">
                  <c:v>0.72135416666666652</c:v>
                </c:pt>
                <c:pt idx="1430">
                  <c:v>0.72395833333333348</c:v>
                </c:pt>
                <c:pt idx="1431">
                  <c:v>0.7265625</c:v>
                </c:pt>
                <c:pt idx="1432">
                  <c:v>0.72916666666666652</c:v>
                </c:pt>
                <c:pt idx="1433">
                  <c:v>0.73177083333333348</c:v>
                </c:pt>
                <c:pt idx="1434">
                  <c:v>0.734375</c:v>
                </c:pt>
                <c:pt idx="1435">
                  <c:v>0.73697916666666652</c:v>
                </c:pt>
                <c:pt idx="1436">
                  <c:v>0.73958333333333348</c:v>
                </c:pt>
                <c:pt idx="1437">
                  <c:v>0.7421875</c:v>
                </c:pt>
                <c:pt idx="1438">
                  <c:v>0.74479166666666652</c:v>
                </c:pt>
                <c:pt idx="1439">
                  <c:v>0.74739583333333348</c:v>
                </c:pt>
                <c:pt idx="1440">
                  <c:v>0.75</c:v>
                </c:pt>
                <c:pt idx="1441">
                  <c:v>0.75260416666666652</c:v>
                </c:pt>
                <c:pt idx="1442">
                  <c:v>0.75520833333333348</c:v>
                </c:pt>
                <c:pt idx="1443">
                  <c:v>0.7578125</c:v>
                </c:pt>
                <c:pt idx="1444">
                  <c:v>0.76041666666666652</c:v>
                </c:pt>
                <c:pt idx="1445">
                  <c:v>0.76302083333333348</c:v>
                </c:pt>
                <c:pt idx="1446">
                  <c:v>0.765625</c:v>
                </c:pt>
                <c:pt idx="1447">
                  <c:v>0.76822916666666652</c:v>
                </c:pt>
                <c:pt idx="1448">
                  <c:v>0.77083333333333348</c:v>
                </c:pt>
                <c:pt idx="1449">
                  <c:v>0.7734375</c:v>
                </c:pt>
                <c:pt idx="1450">
                  <c:v>0.77604166666666652</c:v>
                </c:pt>
                <c:pt idx="1451">
                  <c:v>0.77864583333333348</c:v>
                </c:pt>
                <c:pt idx="1452">
                  <c:v>0.78125</c:v>
                </c:pt>
                <c:pt idx="1453">
                  <c:v>0.78385416666666652</c:v>
                </c:pt>
                <c:pt idx="1454">
                  <c:v>0.78645833333333348</c:v>
                </c:pt>
                <c:pt idx="1455">
                  <c:v>0.7890625</c:v>
                </c:pt>
                <c:pt idx="1456">
                  <c:v>0.79166666666666652</c:v>
                </c:pt>
                <c:pt idx="1457">
                  <c:v>0.79427083333333348</c:v>
                </c:pt>
                <c:pt idx="1458">
                  <c:v>0.796875</c:v>
                </c:pt>
                <c:pt idx="1459">
                  <c:v>0.79947916666666652</c:v>
                </c:pt>
                <c:pt idx="1460">
                  <c:v>0.80208333333333348</c:v>
                </c:pt>
                <c:pt idx="1461">
                  <c:v>0.8046875</c:v>
                </c:pt>
                <c:pt idx="1462">
                  <c:v>0.80729166666666652</c:v>
                </c:pt>
                <c:pt idx="1463">
                  <c:v>0.80989583333333348</c:v>
                </c:pt>
                <c:pt idx="1464">
                  <c:v>0.8125</c:v>
                </c:pt>
                <c:pt idx="1465">
                  <c:v>0.81510416666666652</c:v>
                </c:pt>
                <c:pt idx="1466">
                  <c:v>0.81770833333333348</c:v>
                </c:pt>
                <c:pt idx="1467">
                  <c:v>0.8203125</c:v>
                </c:pt>
                <c:pt idx="1468">
                  <c:v>0.82291666666666652</c:v>
                </c:pt>
                <c:pt idx="1469">
                  <c:v>0.82552083333333348</c:v>
                </c:pt>
                <c:pt idx="1470">
                  <c:v>0.828125</c:v>
                </c:pt>
                <c:pt idx="1471">
                  <c:v>0.83072916666666652</c:v>
                </c:pt>
                <c:pt idx="1472">
                  <c:v>0.83333333333333348</c:v>
                </c:pt>
                <c:pt idx="1473">
                  <c:v>0.8359375</c:v>
                </c:pt>
                <c:pt idx="1474">
                  <c:v>0.83854166666666652</c:v>
                </c:pt>
                <c:pt idx="1475">
                  <c:v>0.84114583333333348</c:v>
                </c:pt>
                <c:pt idx="1476">
                  <c:v>0.84375</c:v>
                </c:pt>
                <c:pt idx="1477">
                  <c:v>0.84635416666666652</c:v>
                </c:pt>
                <c:pt idx="1478">
                  <c:v>0.84895833333333348</c:v>
                </c:pt>
                <c:pt idx="1479">
                  <c:v>0.8515625</c:v>
                </c:pt>
                <c:pt idx="1480">
                  <c:v>0.85416666666666652</c:v>
                </c:pt>
                <c:pt idx="1481">
                  <c:v>0.85677083333333348</c:v>
                </c:pt>
                <c:pt idx="1482">
                  <c:v>0.859375</c:v>
                </c:pt>
                <c:pt idx="1483">
                  <c:v>0.86197916666666652</c:v>
                </c:pt>
                <c:pt idx="1484">
                  <c:v>0.86458333333333348</c:v>
                </c:pt>
                <c:pt idx="1485">
                  <c:v>0.8671875</c:v>
                </c:pt>
                <c:pt idx="1486">
                  <c:v>0.86979166666666652</c:v>
                </c:pt>
                <c:pt idx="1487">
                  <c:v>0.87239583333333348</c:v>
                </c:pt>
                <c:pt idx="1488">
                  <c:v>0.875</c:v>
                </c:pt>
                <c:pt idx="1489">
                  <c:v>0.87760416666666652</c:v>
                </c:pt>
                <c:pt idx="1490">
                  <c:v>0.88020833333333348</c:v>
                </c:pt>
                <c:pt idx="1491">
                  <c:v>0.8828125</c:v>
                </c:pt>
                <c:pt idx="1492">
                  <c:v>0.88541666666666652</c:v>
                </c:pt>
                <c:pt idx="1493">
                  <c:v>0.88802083333333348</c:v>
                </c:pt>
                <c:pt idx="1494">
                  <c:v>0.890625</c:v>
                </c:pt>
                <c:pt idx="1495">
                  <c:v>0.89322916666666652</c:v>
                </c:pt>
                <c:pt idx="1496">
                  <c:v>0.89583333333333348</c:v>
                </c:pt>
                <c:pt idx="1497">
                  <c:v>0.8984375</c:v>
                </c:pt>
                <c:pt idx="1498">
                  <c:v>0.90104166666666652</c:v>
                </c:pt>
                <c:pt idx="1499">
                  <c:v>0.90364583333333348</c:v>
                </c:pt>
                <c:pt idx="1500">
                  <c:v>0.90625</c:v>
                </c:pt>
                <c:pt idx="1501">
                  <c:v>0.90885416666666652</c:v>
                </c:pt>
                <c:pt idx="1502">
                  <c:v>0.91145833333333348</c:v>
                </c:pt>
                <c:pt idx="1503">
                  <c:v>0.9140625</c:v>
                </c:pt>
                <c:pt idx="1504">
                  <c:v>0.91666666666666652</c:v>
                </c:pt>
                <c:pt idx="1505">
                  <c:v>0.91927083333333348</c:v>
                </c:pt>
                <c:pt idx="1506">
                  <c:v>0.921875</c:v>
                </c:pt>
                <c:pt idx="1507">
                  <c:v>0.92447916666666652</c:v>
                </c:pt>
                <c:pt idx="1508">
                  <c:v>0.92708333333333348</c:v>
                </c:pt>
                <c:pt idx="1509">
                  <c:v>0.9296875</c:v>
                </c:pt>
                <c:pt idx="1510">
                  <c:v>0.93229166666666652</c:v>
                </c:pt>
                <c:pt idx="1511">
                  <c:v>0.93489583333333348</c:v>
                </c:pt>
                <c:pt idx="1512">
                  <c:v>0.9375</c:v>
                </c:pt>
                <c:pt idx="1513">
                  <c:v>0.94010416666666652</c:v>
                </c:pt>
                <c:pt idx="1514">
                  <c:v>0.94270833333333348</c:v>
                </c:pt>
                <c:pt idx="1515">
                  <c:v>0.9453125</c:v>
                </c:pt>
                <c:pt idx="1516">
                  <c:v>0.94791666666666652</c:v>
                </c:pt>
                <c:pt idx="1517">
                  <c:v>0.95052083333333348</c:v>
                </c:pt>
                <c:pt idx="1518">
                  <c:v>0.953125</c:v>
                </c:pt>
                <c:pt idx="1519">
                  <c:v>0.95572916666666652</c:v>
                </c:pt>
                <c:pt idx="1520">
                  <c:v>0.95833333333333348</c:v>
                </c:pt>
                <c:pt idx="1521">
                  <c:v>0.9609375</c:v>
                </c:pt>
                <c:pt idx="1522">
                  <c:v>0.96354166666666652</c:v>
                </c:pt>
                <c:pt idx="1523">
                  <c:v>0.96614583333333348</c:v>
                </c:pt>
                <c:pt idx="1524">
                  <c:v>0.96875</c:v>
                </c:pt>
                <c:pt idx="1525">
                  <c:v>0.97135416666666652</c:v>
                </c:pt>
                <c:pt idx="1526">
                  <c:v>0.97395833333333348</c:v>
                </c:pt>
                <c:pt idx="1527">
                  <c:v>0.9765625</c:v>
                </c:pt>
                <c:pt idx="1528">
                  <c:v>0.97916666666666652</c:v>
                </c:pt>
                <c:pt idx="1529">
                  <c:v>0.98177083333333348</c:v>
                </c:pt>
                <c:pt idx="1530">
                  <c:v>0.984375</c:v>
                </c:pt>
                <c:pt idx="1531">
                  <c:v>0.98697916666666652</c:v>
                </c:pt>
                <c:pt idx="1532">
                  <c:v>0.98958333333333348</c:v>
                </c:pt>
                <c:pt idx="1533">
                  <c:v>0.9921875</c:v>
                </c:pt>
                <c:pt idx="1534">
                  <c:v>0.99479166666666652</c:v>
                </c:pt>
                <c:pt idx="1535">
                  <c:v>0.99739583333333348</c:v>
                </c:pt>
                <c:pt idx="1536">
                  <c:v>1</c:v>
                </c:pt>
                <c:pt idx="1537">
                  <c:v>1.002604166666667</c:v>
                </c:pt>
                <c:pt idx="1538">
                  <c:v>1.005208333333333</c:v>
                </c:pt>
                <c:pt idx="1539">
                  <c:v>1.0078125</c:v>
                </c:pt>
                <c:pt idx="1540">
                  <c:v>1.010416666666667</c:v>
                </c:pt>
                <c:pt idx="1541">
                  <c:v>1.013020833333333</c:v>
                </c:pt>
                <c:pt idx="1542">
                  <c:v>1.015625</c:v>
                </c:pt>
                <c:pt idx="1543">
                  <c:v>1.018229166666667</c:v>
                </c:pt>
                <c:pt idx="1544">
                  <c:v>1.020833333333333</c:v>
                </c:pt>
                <c:pt idx="1545">
                  <c:v>1.0234375</c:v>
                </c:pt>
                <c:pt idx="1546">
                  <c:v>1.026041666666667</c:v>
                </c:pt>
                <c:pt idx="1547">
                  <c:v>1.028645833333333</c:v>
                </c:pt>
                <c:pt idx="1548">
                  <c:v>1.03125</c:v>
                </c:pt>
                <c:pt idx="1549">
                  <c:v>1.033854166666667</c:v>
                </c:pt>
                <c:pt idx="1550">
                  <c:v>1.036458333333333</c:v>
                </c:pt>
                <c:pt idx="1551">
                  <c:v>1.0390625</c:v>
                </c:pt>
                <c:pt idx="1552">
                  <c:v>1.041666666666667</c:v>
                </c:pt>
                <c:pt idx="1553">
                  <c:v>1.044270833333333</c:v>
                </c:pt>
                <c:pt idx="1554">
                  <c:v>1.046875</c:v>
                </c:pt>
                <c:pt idx="1555">
                  <c:v>1.049479166666667</c:v>
                </c:pt>
                <c:pt idx="1556">
                  <c:v>1.052083333333333</c:v>
                </c:pt>
                <c:pt idx="1557">
                  <c:v>1.0546875</c:v>
                </c:pt>
                <c:pt idx="1558">
                  <c:v>1.057291666666667</c:v>
                </c:pt>
                <c:pt idx="1559">
                  <c:v>1.059895833333333</c:v>
                </c:pt>
                <c:pt idx="1560">
                  <c:v>1.0625</c:v>
                </c:pt>
                <c:pt idx="1561">
                  <c:v>1.065104166666667</c:v>
                </c:pt>
                <c:pt idx="1562">
                  <c:v>1.067708333333333</c:v>
                </c:pt>
                <c:pt idx="1563">
                  <c:v>1.0703125</c:v>
                </c:pt>
                <c:pt idx="1564">
                  <c:v>1.072916666666667</c:v>
                </c:pt>
                <c:pt idx="1565">
                  <c:v>1.075520833333333</c:v>
                </c:pt>
                <c:pt idx="1566">
                  <c:v>1.078125</c:v>
                </c:pt>
                <c:pt idx="1567">
                  <c:v>1.080729166666667</c:v>
                </c:pt>
                <c:pt idx="1568">
                  <c:v>1.083333333333333</c:v>
                </c:pt>
                <c:pt idx="1569">
                  <c:v>1.0859375</c:v>
                </c:pt>
                <c:pt idx="1570">
                  <c:v>1.088541666666667</c:v>
                </c:pt>
                <c:pt idx="1571">
                  <c:v>1.091145833333333</c:v>
                </c:pt>
                <c:pt idx="1572">
                  <c:v>1.09375</c:v>
                </c:pt>
                <c:pt idx="1573">
                  <c:v>1.096354166666667</c:v>
                </c:pt>
                <c:pt idx="1574">
                  <c:v>1.098958333333333</c:v>
                </c:pt>
                <c:pt idx="1575">
                  <c:v>1.1015625</c:v>
                </c:pt>
                <c:pt idx="1576">
                  <c:v>1.104166666666667</c:v>
                </c:pt>
                <c:pt idx="1577">
                  <c:v>1.106770833333333</c:v>
                </c:pt>
                <c:pt idx="1578">
                  <c:v>1.109375</c:v>
                </c:pt>
                <c:pt idx="1579">
                  <c:v>1.111979166666667</c:v>
                </c:pt>
                <c:pt idx="1580">
                  <c:v>1.114583333333333</c:v>
                </c:pt>
                <c:pt idx="1581">
                  <c:v>1.1171875</c:v>
                </c:pt>
                <c:pt idx="1582">
                  <c:v>1.119791666666667</c:v>
                </c:pt>
                <c:pt idx="1583">
                  <c:v>1.122395833333333</c:v>
                </c:pt>
                <c:pt idx="1584">
                  <c:v>1.125</c:v>
                </c:pt>
                <c:pt idx="1585">
                  <c:v>1.127604166666667</c:v>
                </c:pt>
                <c:pt idx="1586">
                  <c:v>1.130208333333333</c:v>
                </c:pt>
                <c:pt idx="1587">
                  <c:v>1.1328125</c:v>
                </c:pt>
                <c:pt idx="1588">
                  <c:v>1.135416666666667</c:v>
                </c:pt>
                <c:pt idx="1589">
                  <c:v>1.138020833333333</c:v>
                </c:pt>
                <c:pt idx="1590">
                  <c:v>1.140625</c:v>
                </c:pt>
                <c:pt idx="1591">
                  <c:v>1.143229166666667</c:v>
                </c:pt>
                <c:pt idx="1592">
                  <c:v>1.145833333333333</c:v>
                </c:pt>
                <c:pt idx="1593">
                  <c:v>1.1484375</c:v>
                </c:pt>
                <c:pt idx="1594">
                  <c:v>1.151041666666667</c:v>
                </c:pt>
                <c:pt idx="1595">
                  <c:v>1.153645833333333</c:v>
                </c:pt>
                <c:pt idx="1596">
                  <c:v>1.15625</c:v>
                </c:pt>
                <c:pt idx="1597">
                  <c:v>1.158854166666667</c:v>
                </c:pt>
                <c:pt idx="1598">
                  <c:v>1.161458333333333</c:v>
                </c:pt>
                <c:pt idx="1599">
                  <c:v>1.1640625</c:v>
                </c:pt>
                <c:pt idx="1600">
                  <c:v>1.166666666666667</c:v>
                </c:pt>
                <c:pt idx="1601">
                  <c:v>1.169270833333333</c:v>
                </c:pt>
                <c:pt idx="1602">
                  <c:v>1.171875</c:v>
                </c:pt>
                <c:pt idx="1603">
                  <c:v>1.174479166666667</c:v>
                </c:pt>
                <c:pt idx="1604">
                  <c:v>1.177083333333333</c:v>
                </c:pt>
                <c:pt idx="1605">
                  <c:v>1.1796875</c:v>
                </c:pt>
                <c:pt idx="1606">
                  <c:v>1.182291666666667</c:v>
                </c:pt>
                <c:pt idx="1607">
                  <c:v>1.184895833333333</c:v>
                </c:pt>
                <c:pt idx="1608">
                  <c:v>1.1875</c:v>
                </c:pt>
                <c:pt idx="1609">
                  <c:v>1.190104166666667</c:v>
                </c:pt>
                <c:pt idx="1610">
                  <c:v>1.192708333333333</c:v>
                </c:pt>
                <c:pt idx="1611">
                  <c:v>1.1953125</c:v>
                </c:pt>
                <c:pt idx="1612">
                  <c:v>1.197916666666667</c:v>
                </c:pt>
                <c:pt idx="1613">
                  <c:v>1.200520833333333</c:v>
                </c:pt>
                <c:pt idx="1614">
                  <c:v>1.203125</c:v>
                </c:pt>
                <c:pt idx="1615">
                  <c:v>1.205729166666667</c:v>
                </c:pt>
                <c:pt idx="1616">
                  <c:v>1.208333333333333</c:v>
                </c:pt>
                <c:pt idx="1617">
                  <c:v>1.2109375</c:v>
                </c:pt>
                <c:pt idx="1618">
                  <c:v>1.213541666666667</c:v>
                </c:pt>
                <c:pt idx="1619">
                  <c:v>1.216145833333333</c:v>
                </c:pt>
                <c:pt idx="1620">
                  <c:v>1.21875</c:v>
                </c:pt>
                <c:pt idx="1621">
                  <c:v>1.221354166666667</c:v>
                </c:pt>
                <c:pt idx="1622">
                  <c:v>1.223958333333333</c:v>
                </c:pt>
                <c:pt idx="1623">
                  <c:v>1.2265625</c:v>
                </c:pt>
                <c:pt idx="1624">
                  <c:v>1.229166666666667</c:v>
                </c:pt>
                <c:pt idx="1625">
                  <c:v>1.231770833333333</c:v>
                </c:pt>
                <c:pt idx="1626">
                  <c:v>1.234375</c:v>
                </c:pt>
                <c:pt idx="1627">
                  <c:v>1.236979166666667</c:v>
                </c:pt>
                <c:pt idx="1628">
                  <c:v>1.239583333333333</c:v>
                </c:pt>
                <c:pt idx="1629">
                  <c:v>1.2421875</c:v>
                </c:pt>
                <c:pt idx="1630">
                  <c:v>1.244791666666667</c:v>
                </c:pt>
                <c:pt idx="1631">
                  <c:v>1.247395833333333</c:v>
                </c:pt>
                <c:pt idx="1632">
                  <c:v>1.25</c:v>
                </c:pt>
                <c:pt idx="1633">
                  <c:v>1.252604166666667</c:v>
                </c:pt>
                <c:pt idx="1634">
                  <c:v>1.255208333333333</c:v>
                </c:pt>
                <c:pt idx="1635">
                  <c:v>1.2578125</c:v>
                </c:pt>
                <c:pt idx="1636">
                  <c:v>1.260416666666667</c:v>
                </c:pt>
                <c:pt idx="1637">
                  <c:v>1.263020833333333</c:v>
                </c:pt>
                <c:pt idx="1638">
                  <c:v>1.265625</c:v>
                </c:pt>
                <c:pt idx="1639">
                  <c:v>1.268229166666667</c:v>
                </c:pt>
                <c:pt idx="1640">
                  <c:v>1.270833333333333</c:v>
                </c:pt>
                <c:pt idx="1641">
                  <c:v>1.2734375</c:v>
                </c:pt>
                <c:pt idx="1642">
                  <c:v>1.276041666666667</c:v>
                </c:pt>
                <c:pt idx="1643">
                  <c:v>1.278645833333333</c:v>
                </c:pt>
                <c:pt idx="1644">
                  <c:v>1.28125</c:v>
                </c:pt>
                <c:pt idx="1645">
                  <c:v>1.283854166666667</c:v>
                </c:pt>
                <c:pt idx="1646">
                  <c:v>1.286458333333333</c:v>
                </c:pt>
                <c:pt idx="1647">
                  <c:v>1.2890625</c:v>
                </c:pt>
                <c:pt idx="1648">
                  <c:v>1.291666666666667</c:v>
                </c:pt>
                <c:pt idx="1649">
                  <c:v>1.294270833333333</c:v>
                </c:pt>
                <c:pt idx="1650">
                  <c:v>1.296875</c:v>
                </c:pt>
                <c:pt idx="1651">
                  <c:v>1.299479166666667</c:v>
                </c:pt>
                <c:pt idx="1652">
                  <c:v>1.302083333333333</c:v>
                </c:pt>
                <c:pt idx="1653">
                  <c:v>1.3046875</c:v>
                </c:pt>
                <c:pt idx="1654">
                  <c:v>1.307291666666667</c:v>
                </c:pt>
                <c:pt idx="1655">
                  <c:v>1.309895833333333</c:v>
                </c:pt>
                <c:pt idx="1656">
                  <c:v>1.3125</c:v>
                </c:pt>
                <c:pt idx="1657">
                  <c:v>1.315104166666667</c:v>
                </c:pt>
                <c:pt idx="1658">
                  <c:v>1.317708333333333</c:v>
                </c:pt>
                <c:pt idx="1659">
                  <c:v>1.3203125</c:v>
                </c:pt>
                <c:pt idx="1660">
                  <c:v>1.322916666666667</c:v>
                </c:pt>
                <c:pt idx="1661">
                  <c:v>1.325520833333333</c:v>
                </c:pt>
                <c:pt idx="1662">
                  <c:v>1.328125</c:v>
                </c:pt>
                <c:pt idx="1663">
                  <c:v>1.330729166666667</c:v>
                </c:pt>
                <c:pt idx="1664">
                  <c:v>1.333333333333333</c:v>
                </c:pt>
                <c:pt idx="1665">
                  <c:v>1.3359375</c:v>
                </c:pt>
                <c:pt idx="1666">
                  <c:v>1.338541666666667</c:v>
                </c:pt>
                <c:pt idx="1667">
                  <c:v>1.341145833333333</c:v>
                </c:pt>
                <c:pt idx="1668">
                  <c:v>1.34375</c:v>
                </c:pt>
                <c:pt idx="1669">
                  <c:v>1.346354166666667</c:v>
                </c:pt>
                <c:pt idx="1670">
                  <c:v>1.348958333333333</c:v>
                </c:pt>
                <c:pt idx="1671">
                  <c:v>1.3515625</c:v>
                </c:pt>
                <c:pt idx="1672">
                  <c:v>1.354166666666667</c:v>
                </c:pt>
                <c:pt idx="1673">
                  <c:v>1.356770833333333</c:v>
                </c:pt>
                <c:pt idx="1674">
                  <c:v>1.359375</c:v>
                </c:pt>
                <c:pt idx="1675">
                  <c:v>1.361979166666667</c:v>
                </c:pt>
                <c:pt idx="1676">
                  <c:v>1.364583333333333</c:v>
                </c:pt>
                <c:pt idx="1677">
                  <c:v>1.3671875</c:v>
                </c:pt>
                <c:pt idx="1678">
                  <c:v>1.369791666666667</c:v>
                </c:pt>
                <c:pt idx="1679">
                  <c:v>1.372395833333333</c:v>
                </c:pt>
                <c:pt idx="1680">
                  <c:v>1.375</c:v>
                </c:pt>
                <c:pt idx="1681">
                  <c:v>1.377604166666667</c:v>
                </c:pt>
                <c:pt idx="1682">
                  <c:v>1.380208333333333</c:v>
                </c:pt>
                <c:pt idx="1683">
                  <c:v>1.3828125</c:v>
                </c:pt>
                <c:pt idx="1684">
                  <c:v>1.385416666666667</c:v>
                </c:pt>
                <c:pt idx="1685">
                  <c:v>1.388020833333333</c:v>
                </c:pt>
                <c:pt idx="1686">
                  <c:v>1.390625</c:v>
                </c:pt>
                <c:pt idx="1687">
                  <c:v>1.393229166666667</c:v>
                </c:pt>
                <c:pt idx="1688">
                  <c:v>1.395833333333333</c:v>
                </c:pt>
                <c:pt idx="1689">
                  <c:v>1.3984375</c:v>
                </c:pt>
                <c:pt idx="1690">
                  <c:v>1.401041666666667</c:v>
                </c:pt>
                <c:pt idx="1691">
                  <c:v>1.403645833333333</c:v>
                </c:pt>
                <c:pt idx="1692">
                  <c:v>1.40625</c:v>
                </c:pt>
                <c:pt idx="1693">
                  <c:v>1.408854166666667</c:v>
                </c:pt>
                <c:pt idx="1694">
                  <c:v>1.411458333333333</c:v>
                </c:pt>
                <c:pt idx="1695">
                  <c:v>1.4140625</c:v>
                </c:pt>
                <c:pt idx="1696">
                  <c:v>1.416666666666667</c:v>
                </c:pt>
                <c:pt idx="1697">
                  <c:v>1.419270833333333</c:v>
                </c:pt>
                <c:pt idx="1698">
                  <c:v>1.421875</c:v>
                </c:pt>
                <c:pt idx="1699">
                  <c:v>1.424479166666667</c:v>
                </c:pt>
                <c:pt idx="1700">
                  <c:v>1.427083333333333</c:v>
                </c:pt>
                <c:pt idx="1701">
                  <c:v>1.4296875</c:v>
                </c:pt>
                <c:pt idx="1702">
                  <c:v>1.432291666666667</c:v>
                </c:pt>
                <c:pt idx="1703">
                  <c:v>1.434895833333333</c:v>
                </c:pt>
                <c:pt idx="1704">
                  <c:v>1.4375</c:v>
                </c:pt>
                <c:pt idx="1705">
                  <c:v>1.440104166666667</c:v>
                </c:pt>
                <c:pt idx="1706">
                  <c:v>1.442708333333333</c:v>
                </c:pt>
                <c:pt idx="1707">
                  <c:v>1.4453125</c:v>
                </c:pt>
                <c:pt idx="1708">
                  <c:v>1.447916666666667</c:v>
                </c:pt>
                <c:pt idx="1709">
                  <c:v>1.450520833333333</c:v>
                </c:pt>
                <c:pt idx="1710">
                  <c:v>1.453125</c:v>
                </c:pt>
                <c:pt idx="1711">
                  <c:v>1.455729166666667</c:v>
                </c:pt>
                <c:pt idx="1712">
                  <c:v>1.458333333333333</c:v>
                </c:pt>
                <c:pt idx="1713">
                  <c:v>1.4609375</c:v>
                </c:pt>
                <c:pt idx="1714">
                  <c:v>1.463541666666667</c:v>
                </c:pt>
                <c:pt idx="1715">
                  <c:v>1.466145833333333</c:v>
                </c:pt>
                <c:pt idx="1716">
                  <c:v>1.46875</c:v>
                </c:pt>
                <c:pt idx="1717">
                  <c:v>1.471354166666667</c:v>
                </c:pt>
                <c:pt idx="1718">
                  <c:v>1.473958333333333</c:v>
                </c:pt>
                <c:pt idx="1719">
                  <c:v>1.4765625</c:v>
                </c:pt>
                <c:pt idx="1720">
                  <c:v>1.479166666666667</c:v>
                </c:pt>
                <c:pt idx="1721">
                  <c:v>1.481770833333333</c:v>
                </c:pt>
                <c:pt idx="1722">
                  <c:v>1.484375</c:v>
                </c:pt>
                <c:pt idx="1723">
                  <c:v>1.486979166666667</c:v>
                </c:pt>
                <c:pt idx="1724">
                  <c:v>1.489583333333333</c:v>
                </c:pt>
                <c:pt idx="1725">
                  <c:v>1.4921875</c:v>
                </c:pt>
                <c:pt idx="1726">
                  <c:v>1.494791666666667</c:v>
                </c:pt>
                <c:pt idx="1727">
                  <c:v>1.497395833333333</c:v>
                </c:pt>
                <c:pt idx="1728">
                  <c:v>1.5</c:v>
                </c:pt>
                <c:pt idx="1729">
                  <c:v>1.502604166666667</c:v>
                </c:pt>
                <c:pt idx="1730">
                  <c:v>1.505208333333333</c:v>
                </c:pt>
                <c:pt idx="1731">
                  <c:v>1.5078125</c:v>
                </c:pt>
                <c:pt idx="1732">
                  <c:v>1.510416666666667</c:v>
                </c:pt>
                <c:pt idx="1733">
                  <c:v>1.513020833333333</c:v>
                </c:pt>
                <c:pt idx="1734">
                  <c:v>1.515625</c:v>
                </c:pt>
                <c:pt idx="1735">
                  <c:v>1.518229166666667</c:v>
                </c:pt>
                <c:pt idx="1736">
                  <c:v>1.520833333333333</c:v>
                </c:pt>
                <c:pt idx="1737">
                  <c:v>1.5234375</c:v>
                </c:pt>
                <c:pt idx="1738">
                  <c:v>1.526041666666667</c:v>
                </c:pt>
                <c:pt idx="1739">
                  <c:v>1.528645833333333</c:v>
                </c:pt>
                <c:pt idx="1740">
                  <c:v>1.53125</c:v>
                </c:pt>
                <c:pt idx="1741">
                  <c:v>1.533854166666667</c:v>
                </c:pt>
                <c:pt idx="1742">
                  <c:v>1.536458333333333</c:v>
                </c:pt>
                <c:pt idx="1743">
                  <c:v>1.5390625</c:v>
                </c:pt>
                <c:pt idx="1744">
                  <c:v>1.541666666666667</c:v>
                </c:pt>
                <c:pt idx="1745">
                  <c:v>1.544270833333333</c:v>
                </c:pt>
                <c:pt idx="1746">
                  <c:v>1.546875</c:v>
                </c:pt>
                <c:pt idx="1747">
                  <c:v>1.549479166666667</c:v>
                </c:pt>
                <c:pt idx="1748">
                  <c:v>1.552083333333333</c:v>
                </c:pt>
                <c:pt idx="1749">
                  <c:v>1.5546875</c:v>
                </c:pt>
                <c:pt idx="1750">
                  <c:v>1.557291666666667</c:v>
                </c:pt>
                <c:pt idx="1751">
                  <c:v>1.559895833333333</c:v>
                </c:pt>
                <c:pt idx="1752">
                  <c:v>1.5625</c:v>
                </c:pt>
                <c:pt idx="1753">
                  <c:v>1.565104166666667</c:v>
                </c:pt>
                <c:pt idx="1754">
                  <c:v>1.567708333333333</c:v>
                </c:pt>
                <c:pt idx="1755">
                  <c:v>1.5703125</c:v>
                </c:pt>
                <c:pt idx="1756">
                  <c:v>1.572916666666667</c:v>
                </c:pt>
                <c:pt idx="1757">
                  <c:v>1.575520833333333</c:v>
                </c:pt>
                <c:pt idx="1758">
                  <c:v>1.578125</c:v>
                </c:pt>
                <c:pt idx="1759">
                  <c:v>1.580729166666667</c:v>
                </c:pt>
                <c:pt idx="1760">
                  <c:v>1.583333333333333</c:v>
                </c:pt>
                <c:pt idx="1761">
                  <c:v>1.5859375</c:v>
                </c:pt>
                <c:pt idx="1762">
                  <c:v>1.588541666666667</c:v>
                </c:pt>
                <c:pt idx="1763">
                  <c:v>1.591145833333333</c:v>
                </c:pt>
                <c:pt idx="1764">
                  <c:v>1.59375</c:v>
                </c:pt>
                <c:pt idx="1765">
                  <c:v>1.596354166666667</c:v>
                </c:pt>
                <c:pt idx="1766">
                  <c:v>1.598958333333333</c:v>
                </c:pt>
                <c:pt idx="1767">
                  <c:v>1.6015625</c:v>
                </c:pt>
                <c:pt idx="1768">
                  <c:v>1.604166666666667</c:v>
                </c:pt>
                <c:pt idx="1769">
                  <c:v>1.606770833333333</c:v>
                </c:pt>
                <c:pt idx="1770">
                  <c:v>1.609375</c:v>
                </c:pt>
                <c:pt idx="1771">
                  <c:v>1.611979166666667</c:v>
                </c:pt>
                <c:pt idx="1772">
                  <c:v>1.614583333333333</c:v>
                </c:pt>
                <c:pt idx="1773">
                  <c:v>1.6171875</c:v>
                </c:pt>
                <c:pt idx="1774">
                  <c:v>1.619791666666667</c:v>
                </c:pt>
                <c:pt idx="1775">
                  <c:v>1.622395833333333</c:v>
                </c:pt>
                <c:pt idx="1776">
                  <c:v>1.625</c:v>
                </c:pt>
                <c:pt idx="1777">
                  <c:v>1.627604166666667</c:v>
                </c:pt>
                <c:pt idx="1778">
                  <c:v>1.630208333333333</c:v>
                </c:pt>
                <c:pt idx="1779">
                  <c:v>1.6328125</c:v>
                </c:pt>
                <c:pt idx="1780">
                  <c:v>1.635416666666667</c:v>
                </c:pt>
                <c:pt idx="1781">
                  <c:v>1.638020833333333</c:v>
                </c:pt>
                <c:pt idx="1782">
                  <c:v>1.640625</c:v>
                </c:pt>
                <c:pt idx="1783">
                  <c:v>1.643229166666667</c:v>
                </c:pt>
                <c:pt idx="1784">
                  <c:v>1.645833333333333</c:v>
                </c:pt>
                <c:pt idx="1785">
                  <c:v>1.6484375</c:v>
                </c:pt>
                <c:pt idx="1786">
                  <c:v>1.651041666666667</c:v>
                </c:pt>
                <c:pt idx="1787">
                  <c:v>1.653645833333333</c:v>
                </c:pt>
                <c:pt idx="1788">
                  <c:v>1.65625</c:v>
                </c:pt>
                <c:pt idx="1789">
                  <c:v>1.658854166666667</c:v>
                </c:pt>
                <c:pt idx="1790">
                  <c:v>1.661458333333333</c:v>
                </c:pt>
                <c:pt idx="1791">
                  <c:v>1.6640625</c:v>
                </c:pt>
                <c:pt idx="1792">
                  <c:v>1.666666666666667</c:v>
                </c:pt>
                <c:pt idx="1793">
                  <c:v>1.669270833333333</c:v>
                </c:pt>
                <c:pt idx="1794">
                  <c:v>1.671875</c:v>
                </c:pt>
                <c:pt idx="1795">
                  <c:v>1.674479166666667</c:v>
                </c:pt>
                <c:pt idx="1796">
                  <c:v>1.677083333333333</c:v>
                </c:pt>
                <c:pt idx="1797">
                  <c:v>1.6796875</c:v>
                </c:pt>
                <c:pt idx="1798">
                  <c:v>1.682291666666667</c:v>
                </c:pt>
                <c:pt idx="1799">
                  <c:v>1.684895833333333</c:v>
                </c:pt>
                <c:pt idx="1800">
                  <c:v>1.6875</c:v>
                </c:pt>
                <c:pt idx="1801">
                  <c:v>1.690104166666667</c:v>
                </c:pt>
                <c:pt idx="1802">
                  <c:v>1.692708333333333</c:v>
                </c:pt>
                <c:pt idx="1803">
                  <c:v>1.6953125</c:v>
                </c:pt>
                <c:pt idx="1804">
                  <c:v>1.697916666666667</c:v>
                </c:pt>
                <c:pt idx="1805">
                  <c:v>1.700520833333333</c:v>
                </c:pt>
                <c:pt idx="1806">
                  <c:v>1.703125</c:v>
                </c:pt>
                <c:pt idx="1807">
                  <c:v>1.705729166666667</c:v>
                </c:pt>
                <c:pt idx="1808">
                  <c:v>1.708333333333333</c:v>
                </c:pt>
                <c:pt idx="1809">
                  <c:v>1.7109375</c:v>
                </c:pt>
                <c:pt idx="1810">
                  <c:v>1.713541666666667</c:v>
                </c:pt>
                <c:pt idx="1811">
                  <c:v>1.716145833333333</c:v>
                </c:pt>
                <c:pt idx="1812">
                  <c:v>1.71875</c:v>
                </c:pt>
                <c:pt idx="1813">
                  <c:v>1.721354166666667</c:v>
                </c:pt>
                <c:pt idx="1814">
                  <c:v>1.723958333333333</c:v>
                </c:pt>
                <c:pt idx="1815">
                  <c:v>1.7265625</c:v>
                </c:pt>
                <c:pt idx="1816">
                  <c:v>1.729166666666667</c:v>
                </c:pt>
                <c:pt idx="1817">
                  <c:v>1.731770833333333</c:v>
                </c:pt>
                <c:pt idx="1818">
                  <c:v>1.734375</c:v>
                </c:pt>
                <c:pt idx="1819">
                  <c:v>1.736979166666667</c:v>
                </c:pt>
                <c:pt idx="1820">
                  <c:v>1.739583333333333</c:v>
                </c:pt>
                <c:pt idx="1821">
                  <c:v>1.7421875</c:v>
                </c:pt>
                <c:pt idx="1822">
                  <c:v>1.744791666666667</c:v>
                </c:pt>
                <c:pt idx="1823">
                  <c:v>1.747395833333333</c:v>
                </c:pt>
                <c:pt idx="1824">
                  <c:v>1.75</c:v>
                </c:pt>
                <c:pt idx="1825">
                  <c:v>1.752604166666667</c:v>
                </c:pt>
                <c:pt idx="1826">
                  <c:v>1.755208333333333</c:v>
                </c:pt>
                <c:pt idx="1827">
                  <c:v>1.7578125</c:v>
                </c:pt>
                <c:pt idx="1828">
                  <c:v>1.760416666666667</c:v>
                </c:pt>
                <c:pt idx="1829">
                  <c:v>1.763020833333333</c:v>
                </c:pt>
                <c:pt idx="1830">
                  <c:v>1.765625</c:v>
                </c:pt>
                <c:pt idx="1831">
                  <c:v>1.768229166666667</c:v>
                </c:pt>
                <c:pt idx="1832">
                  <c:v>1.770833333333333</c:v>
                </c:pt>
                <c:pt idx="1833">
                  <c:v>1.7734375</c:v>
                </c:pt>
                <c:pt idx="1834">
                  <c:v>1.776041666666667</c:v>
                </c:pt>
                <c:pt idx="1835">
                  <c:v>1.778645833333333</c:v>
                </c:pt>
                <c:pt idx="1836">
                  <c:v>1.78125</c:v>
                </c:pt>
                <c:pt idx="1837">
                  <c:v>1.783854166666667</c:v>
                </c:pt>
                <c:pt idx="1838">
                  <c:v>1.786458333333333</c:v>
                </c:pt>
                <c:pt idx="1839">
                  <c:v>1.7890625</c:v>
                </c:pt>
                <c:pt idx="1840">
                  <c:v>1.791666666666667</c:v>
                </c:pt>
                <c:pt idx="1841">
                  <c:v>1.794270833333333</c:v>
                </c:pt>
                <c:pt idx="1842">
                  <c:v>1.796875</c:v>
                </c:pt>
                <c:pt idx="1843">
                  <c:v>1.799479166666667</c:v>
                </c:pt>
                <c:pt idx="1844">
                  <c:v>1.802083333333333</c:v>
                </c:pt>
                <c:pt idx="1845">
                  <c:v>1.8046875</c:v>
                </c:pt>
                <c:pt idx="1846">
                  <c:v>1.807291666666667</c:v>
                </c:pt>
                <c:pt idx="1847">
                  <c:v>1.809895833333333</c:v>
                </c:pt>
                <c:pt idx="1848">
                  <c:v>1.8125</c:v>
                </c:pt>
                <c:pt idx="1849">
                  <c:v>1.815104166666667</c:v>
                </c:pt>
                <c:pt idx="1850">
                  <c:v>1.817708333333333</c:v>
                </c:pt>
                <c:pt idx="1851">
                  <c:v>1.8203125</c:v>
                </c:pt>
                <c:pt idx="1852">
                  <c:v>1.822916666666667</c:v>
                </c:pt>
                <c:pt idx="1853">
                  <c:v>1.825520833333333</c:v>
                </c:pt>
                <c:pt idx="1854">
                  <c:v>1.828125</c:v>
                </c:pt>
                <c:pt idx="1855">
                  <c:v>1.830729166666667</c:v>
                </c:pt>
                <c:pt idx="1856">
                  <c:v>1.833333333333333</c:v>
                </c:pt>
                <c:pt idx="1857">
                  <c:v>1.8359375</c:v>
                </c:pt>
                <c:pt idx="1858">
                  <c:v>1.838541666666667</c:v>
                </c:pt>
                <c:pt idx="1859">
                  <c:v>1.841145833333333</c:v>
                </c:pt>
                <c:pt idx="1860">
                  <c:v>1.84375</c:v>
                </c:pt>
                <c:pt idx="1861">
                  <c:v>1.846354166666667</c:v>
                </c:pt>
                <c:pt idx="1862">
                  <c:v>1.848958333333333</c:v>
                </c:pt>
                <c:pt idx="1863">
                  <c:v>1.8515625</c:v>
                </c:pt>
                <c:pt idx="1864">
                  <c:v>1.854166666666667</c:v>
                </c:pt>
                <c:pt idx="1865">
                  <c:v>1.856770833333333</c:v>
                </c:pt>
                <c:pt idx="1866">
                  <c:v>1.859375</c:v>
                </c:pt>
                <c:pt idx="1867">
                  <c:v>1.861979166666667</c:v>
                </c:pt>
                <c:pt idx="1868">
                  <c:v>1.864583333333333</c:v>
                </c:pt>
                <c:pt idx="1869">
                  <c:v>1.8671875</c:v>
                </c:pt>
                <c:pt idx="1870">
                  <c:v>1.869791666666667</c:v>
                </c:pt>
                <c:pt idx="1871">
                  <c:v>1.872395833333333</c:v>
                </c:pt>
                <c:pt idx="1872">
                  <c:v>1.875</c:v>
                </c:pt>
                <c:pt idx="1873">
                  <c:v>1.877604166666667</c:v>
                </c:pt>
                <c:pt idx="1874">
                  <c:v>1.880208333333333</c:v>
                </c:pt>
                <c:pt idx="1875">
                  <c:v>1.8828125</c:v>
                </c:pt>
                <c:pt idx="1876">
                  <c:v>1.885416666666667</c:v>
                </c:pt>
                <c:pt idx="1877">
                  <c:v>1.888020833333333</c:v>
                </c:pt>
                <c:pt idx="1878">
                  <c:v>1.890625</c:v>
                </c:pt>
                <c:pt idx="1879">
                  <c:v>1.893229166666667</c:v>
                </c:pt>
                <c:pt idx="1880">
                  <c:v>1.895833333333333</c:v>
                </c:pt>
                <c:pt idx="1881">
                  <c:v>1.8984375</c:v>
                </c:pt>
                <c:pt idx="1882">
                  <c:v>1.901041666666667</c:v>
                </c:pt>
                <c:pt idx="1883">
                  <c:v>1.903645833333333</c:v>
                </c:pt>
                <c:pt idx="1884">
                  <c:v>1.90625</c:v>
                </c:pt>
                <c:pt idx="1885">
                  <c:v>1.908854166666667</c:v>
                </c:pt>
                <c:pt idx="1886">
                  <c:v>1.911458333333333</c:v>
                </c:pt>
                <c:pt idx="1887">
                  <c:v>1.9140625</c:v>
                </c:pt>
                <c:pt idx="1888">
                  <c:v>1.916666666666667</c:v>
                </c:pt>
                <c:pt idx="1889">
                  <c:v>1.919270833333333</c:v>
                </c:pt>
                <c:pt idx="1890">
                  <c:v>1.921875</c:v>
                </c:pt>
                <c:pt idx="1891">
                  <c:v>1.924479166666667</c:v>
                </c:pt>
                <c:pt idx="1892">
                  <c:v>1.927083333333333</c:v>
                </c:pt>
                <c:pt idx="1893">
                  <c:v>1.9296875</c:v>
                </c:pt>
                <c:pt idx="1894">
                  <c:v>1.932291666666667</c:v>
                </c:pt>
                <c:pt idx="1895">
                  <c:v>1.934895833333333</c:v>
                </c:pt>
                <c:pt idx="1896">
                  <c:v>1.9375</c:v>
                </c:pt>
                <c:pt idx="1897">
                  <c:v>1.940104166666667</c:v>
                </c:pt>
                <c:pt idx="1898">
                  <c:v>1.942708333333333</c:v>
                </c:pt>
                <c:pt idx="1899">
                  <c:v>1.9453125</c:v>
                </c:pt>
                <c:pt idx="1900">
                  <c:v>1.947916666666667</c:v>
                </c:pt>
                <c:pt idx="1901">
                  <c:v>1.950520833333333</c:v>
                </c:pt>
                <c:pt idx="1902">
                  <c:v>1.953125</c:v>
                </c:pt>
                <c:pt idx="1903">
                  <c:v>1.955729166666667</c:v>
                </c:pt>
                <c:pt idx="1904">
                  <c:v>1.958333333333333</c:v>
                </c:pt>
                <c:pt idx="1905">
                  <c:v>1.9609375</c:v>
                </c:pt>
                <c:pt idx="1906">
                  <c:v>1.963541666666667</c:v>
                </c:pt>
                <c:pt idx="1907">
                  <c:v>1.966145833333333</c:v>
                </c:pt>
                <c:pt idx="1908">
                  <c:v>1.96875</c:v>
                </c:pt>
                <c:pt idx="1909">
                  <c:v>1.971354166666667</c:v>
                </c:pt>
                <c:pt idx="1910">
                  <c:v>1.973958333333333</c:v>
                </c:pt>
                <c:pt idx="1911">
                  <c:v>1.9765625</c:v>
                </c:pt>
                <c:pt idx="1912">
                  <c:v>1.979166666666667</c:v>
                </c:pt>
                <c:pt idx="1913">
                  <c:v>1.981770833333333</c:v>
                </c:pt>
                <c:pt idx="1914">
                  <c:v>1.984375</c:v>
                </c:pt>
                <c:pt idx="1915">
                  <c:v>1.986979166666667</c:v>
                </c:pt>
                <c:pt idx="1916">
                  <c:v>1.989583333333333</c:v>
                </c:pt>
                <c:pt idx="1917">
                  <c:v>1.9921875</c:v>
                </c:pt>
                <c:pt idx="1918">
                  <c:v>1.994791666666667</c:v>
                </c:pt>
                <c:pt idx="1919">
                  <c:v>1.997395833333333</c:v>
                </c:pt>
                <c:pt idx="1920">
                  <c:v>2</c:v>
                </c:pt>
                <c:pt idx="1921">
                  <c:v>2.002604166666667</c:v>
                </c:pt>
                <c:pt idx="1922">
                  <c:v>2.005208333333333</c:v>
                </c:pt>
                <c:pt idx="1923">
                  <c:v>2.0078125</c:v>
                </c:pt>
                <c:pt idx="1924">
                  <c:v>2.010416666666667</c:v>
                </c:pt>
                <c:pt idx="1925">
                  <c:v>2.013020833333333</c:v>
                </c:pt>
                <c:pt idx="1926">
                  <c:v>2.015625</c:v>
                </c:pt>
                <c:pt idx="1927">
                  <c:v>2.018229166666667</c:v>
                </c:pt>
                <c:pt idx="1928">
                  <c:v>2.020833333333333</c:v>
                </c:pt>
                <c:pt idx="1929">
                  <c:v>2.0234375</c:v>
                </c:pt>
                <c:pt idx="1930">
                  <c:v>2.026041666666667</c:v>
                </c:pt>
                <c:pt idx="1931">
                  <c:v>2.028645833333333</c:v>
                </c:pt>
                <c:pt idx="1932">
                  <c:v>2.03125</c:v>
                </c:pt>
                <c:pt idx="1933">
                  <c:v>2.033854166666667</c:v>
                </c:pt>
                <c:pt idx="1934">
                  <c:v>2.036458333333333</c:v>
                </c:pt>
                <c:pt idx="1935">
                  <c:v>2.0390625</c:v>
                </c:pt>
                <c:pt idx="1936">
                  <c:v>2.041666666666667</c:v>
                </c:pt>
                <c:pt idx="1937">
                  <c:v>2.044270833333333</c:v>
                </c:pt>
                <c:pt idx="1938">
                  <c:v>2.046875</c:v>
                </c:pt>
                <c:pt idx="1939">
                  <c:v>2.049479166666667</c:v>
                </c:pt>
                <c:pt idx="1940">
                  <c:v>2.052083333333333</c:v>
                </c:pt>
                <c:pt idx="1941">
                  <c:v>2.0546875</c:v>
                </c:pt>
                <c:pt idx="1942">
                  <c:v>2.057291666666667</c:v>
                </c:pt>
                <c:pt idx="1943">
                  <c:v>2.059895833333333</c:v>
                </c:pt>
                <c:pt idx="1944">
                  <c:v>2.0625</c:v>
                </c:pt>
                <c:pt idx="1945">
                  <c:v>2.065104166666667</c:v>
                </c:pt>
                <c:pt idx="1946">
                  <c:v>2.067708333333333</c:v>
                </c:pt>
                <c:pt idx="1947">
                  <c:v>2.0703125</c:v>
                </c:pt>
                <c:pt idx="1948">
                  <c:v>2.072916666666667</c:v>
                </c:pt>
                <c:pt idx="1949">
                  <c:v>2.075520833333333</c:v>
                </c:pt>
                <c:pt idx="1950">
                  <c:v>2.078125</c:v>
                </c:pt>
                <c:pt idx="1951">
                  <c:v>2.080729166666667</c:v>
                </c:pt>
                <c:pt idx="1952">
                  <c:v>2.083333333333333</c:v>
                </c:pt>
                <c:pt idx="1953">
                  <c:v>2.0859375</c:v>
                </c:pt>
                <c:pt idx="1954">
                  <c:v>2.088541666666667</c:v>
                </c:pt>
                <c:pt idx="1955">
                  <c:v>2.091145833333333</c:v>
                </c:pt>
                <c:pt idx="1956">
                  <c:v>2.09375</c:v>
                </c:pt>
                <c:pt idx="1957">
                  <c:v>2.096354166666667</c:v>
                </c:pt>
                <c:pt idx="1958">
                  <c:v>2.098958333333333</c:v>
                </c:pt>
                <c:pt idx="1959">
                  <c:v>2.1015625</c:v>
                </c:pt>
                <c:pt idx="1960">
                  <c:v>2.104166666666667</c:v>
                </c:pt>
                <c:pt idx="1961">
                  <c:v>2.106770833333333</c:v>
                </c:pt>
                <c:pt idx="1962">
                  <c:v>2.109375</c:v>
                </c:pt>
                <c:pt idx="1963">
                  <c:v>2.111979166666667</c:v>
                </c:pt>
                <c:pt idx="1964">
                  <c:v>2.114583333333333</c:v>
                </c:pt>
                <c:pt idx="1965">
                  <c:v>2.1171875</c:v>
                </c:pt>
                <c:pt idx="1966">
                  <c:v>2.119791666666667</c:v>
                </c:pt>
                <c:pt idx="1967">
                  <c:v>2.122395833333333</c:v>
                </c:pt>
                <c:pt idx="1968">
                  <c:v>2.125</c:v>
                </c:pt>
                <c:pt idx="1969">
                  <c:v>2.127604166666667</c:v>
                </c:pt>
                <c:pt idx="1970">
                  <c:v>2.130208333333333</c:v>
                </c:pt>
                <c:pt idx="1971">
                  <c:v>2.1328125</c:v>
                </c:pt>
                <c:pt idx="1972">
                  <c:v>2.135416666666667</c:v>
                </c:pt>
                <c:pt idx="1973">
                  <c:v>2.138020833333333</c:v>
                </c:pt>
                <c:pt idx="1974">
                  <c:v>2.140625</c:v>
                </c:pt>
                <c:pt idx="1975">
                  <c:v>2.143229166666667</c:v>
                </c:pt>
                <c:pt idx="1976">
                  <c:v>2.145833333333333</c:v>
                </c:pt>
                <c:pt idx="1977">
                  <c:v>2.1484375</c:v>
                </c:pt>
                <c:pt idx="1978">
                  <c:v>2.151041666666667</c:v>
                </c:pt>
                <c:pt idx="1979">
                  <c:v>2.153645833333333</c:v>
                </c:pt>
                <c:pt idx="1980">
                  <c:v>2.15625</c:v>
                </c:pt>
                <c:pt idx="1981">
                  <c:v>2.158854166666667</c:v>
                </c:pt>
                <c:pt idx="1982">
                  <c:v>2.161458333333333</c:v>
                </c:pt>
                <c:pt idx="1983">
                  <c:v>2.1640625</c:v>
                </c:pt>
                <c:pt idx="1984">
                  <c:v>2.166666666666667</c:v>
                </c:pt>
                <c:pt idx="1985">
                  <c:v>2.169270833333333</c:v>
                </c:pt>
                <c:pt idx="1986">
                  <c:v>2.171875</c:v>
                </c:pt>
                <c:pt idx="1987">
                  <c:v>2.174479166666667</c:v>
                </c:pt>
                <c:pt idx="1988">
                  <c:v>2.177083333333333</c:v>
                </c:pt>
                <c:pt idx="1989">
                  <c:v>2.1796875</c:v>
                </c:pt>
                <c:pt idx="1990">
                  <c:v>2.182291666666667</c:v>
                </c:pt>
                <c:pt idx="1991">
                  <c:v>2.184895833333333</c:v>
                </c:pt>
                <c:pt idx="1992">
                  <c:v>2.1875</c:v>
                </c:pt>
                <c:pt idx="1993">
                  <c:v>2.190104166666667</c:v>
                </c:pt>
                <c:pt idx="1994">
                  <c:v>2.192708333333333</c:v>
                </c:pt>
                <c:pt idx="1995">
                  <c:v>2.1953125</c:v>
                </c:pt>
                <c:pt idx="1996">
                  <c:v>2.197916666666667</c:v>
                </c:pt>
                <c:pt idx="1997">
                  <c:v>2.200520833333333</c:v>
                </c:pt>
                <c:pt idx="1998">
                  <c:v>2.203125</c:v>
                </c:pt>
                <c:pt idx="1999">
                  <c:v>2.205729166666667</c:v>
                </c:pt>
                <c:pt idx="2000">
                  <c:v>2.208333333333333</c:v>
                </c:pt>
                <c:pt idx="2001">
                  <c:v>2.2109375</c:v>
                </c:pt>
                <c:pt idx="2002">
                  <c:v>2.213541666666667</c:v>
                </c:pt>
                <c:pt idx="2003">
                  <c:v>2.216145833333333</c:v>
                </c:pt>
                <c:pt idx="2004">
                  <c:v>2.21875</c:v>
                </c:pt>
                <c:pt idx="2005">
                  <c:v>2.221354166666667</c:v>
                </c:pt>
                <c:pt idx="2006">
                  <c:v>2.223958333333333</c:v>
                </c:pt>
                <c:pt idx="2007">
                  <c:v>2.2265625</c:v>
                </c:pt>
                <c:pt idx="2008">
                  <c:v>2.229166666666667</c:v>
                </c:pt>
                <c:pt idx="2009">
                  <c:v>2.231770833333333</c:v>
                </c:pt>
                <c:pt idx="2010">
                  <c:v>2.234375</c:v>
                </c:pt>
                <c:pt idx="2011">
                  <c:v>2.236979166666667</c:v>
                </c:pt>
                <c:pt idx="2012">
                  <c:v>2.239583333333333</c:v>
                </c:pt>
                <c:pt idx="2013">
                  <c:v>2.2421875</c:v>
                </c:pt>
                <c:pt idx="2014">
                  <c:v>2.244791666666667</c:v>
                </c:pt>
                <c:pt idx="2015">
                  <c:v>2.247395833333333</c:v>
                </c:pt>
                <c:pt idx="2016">
                  <c:v>2.25</c:v>
                </c:pt>
                <c:pt idx="2017">
                  <c:v>2.252604166666667</c:v>
                </c:pt>
                <c:pt idx="2018">
                  <c:v>2.255208333333333</c:v>
                </c:pt>
                <c:pt idx="2019">
                  <c:v>2.2578125</c:v>
                </c:pt>
                <c:pt idx="2020">
                  <c:v>2.260416666666667</c:v>
                </c:pt>
                <c:pt idx="2021">
                  <c:v>2.263020833333333</c:v>
                </c:pt>
                <c:pt idx="2022">
                  <c:v>2.265625</c:v>
                </c:pt>
                <c:pt idx="2023">
                  <c:v>2.268229166666667</c:v>
                </c:pt>
                <c:pt idx="2024">
                  <c:v>2.270833333333333</c:v>
                </c:pt>
                <c:pt idx="2025">
                  <c:v>2.2734375</c:v>
                </c:pt>
                <c:pt idx="2026">
                  <c:v>2.276041666666667</c:v>
                </c:pt>
                <c:pt idx="2027">
                  <c:v>2.278645833333333</c:v>
                </c:pt>
                <c:pt idx="2028">
                  <c:v>2.28125</c:v>
                </c:pt>
                <c:pt idx="2029">
                  <c:v>2.283854166666667</c:v>
                </c:pt>
                <c:pt idx="2030">
                  <c:v>2.286458333333333</c:v>
                </c:pt>
                <c:pt idx="2031">
                  <c:v>2.2890625</c:v>
                </c:pt>
                <c:pt idx="2032">
                  <c:v>2.291666666666667</c:v>
                </c:pt>
                <c:pt idx="2033">
                  <c:v>2.294270833333333</c:v>
                </c:pt>
                <c:pt idx="2034">
                  <c:v>2.296875</c:v>
                </c:pt>
                <c:pt idx="2035">
                  <c:v>2.299479166666667</c:v>
                </c:pt>
                <c:pt idx="2036">
                  <c:v>2.302083333333333</c:v>
                </c:pt>
                <c:pt idx="2037">
                  <c:v>2.3046875</c:v>
                </c:pt>
                <c:pt idx="2038">
                  <c:v>2.307291666666667</c:v>
                </c:pt>
                <c:pt idx="2039">
                  <c:v>2.309895833333333</c:v>
                </c:pt>
                <c:pt idx="2040">
                  <c:v>2.3125</c:v>
                </c:pt>
                <c:pt idx="2041">
                  <c:v>2.315104166666667</c:v>
                </c:pt>
                <c:pt idx="2042">
                  <c:v>2.317708333333333</c:v>
                </c:pt>
                <c:pt idx="2043">
                  <c:v>2.3203125</c:v>
                </c:pt>
                <c:pt idx="2044">
                  <c:v>2.322916666666667</c:v>
                </c:pt>
                <c:pt idx="2045">
                  <c:v>2.325520833333333</c:v>
                </c:pt>
                <c:pt idx="2046">
                  <c:v>2.328125</c:v>
                </c:pt>
                <c:pt idx="2047">
                  <c:v>2.330729166666667</c:v>
                </c:pt>
                <c:pt idx="2048">
                  <c:v>2.333333333333333</c:v>
                </c:pt>
                <c:pt idx="2049">
                  <c:v>2.3359375</c:v>
                </c:pt>
                <c:pt idx="2050">
                  <c:v>2.338541666666667</c:v>
                </c:pt>
                <c:pt idx="2051">
                  <c:v>2.341145833333333</c:v>
                </c:pt>
                <c:pt idx="2052">
                  <c:v>2.34375</c:v>
                </c:pt>
                <c:pt idx="2053">
                  <c:v>2.346354166666667</c:v>
                </c:pt>
                <c:pt idx="2054">
                  <c:v>2.348958333333333</c:v>
                </c:pt>
                <c:pt idx="2055">
                  <c:v>2.3515625</c:v>
                </c:pt>
                <c:pt idx="2056">
                  <c:v>2.354166666666667</c:v>
                </c:pt>
                <c:pt idx="2057">
                  <c:v>2.356770833333333</c:v>
                </c:pt>
                <c:pt idx="2058">
                  <c:v>2.359375</c:v>
                </c:pt>
                <c:pt idx="2059">
                  <c:v>2.361979166666667</c:v>
                </c:pt>
                <c:pt idx="2060">
                  <c:v>2.364583333333333</c:v>
                </c:pt>
                <c:pt idx="2061">
                  <c:v>2.3671875</c:v>
                </c:pt>
                <c:pt idx="2062">
                  <c:v>2.369791666666667</c:v>
                </c:pt>
                <c:pt idx="2063">
                  <c:v>2.372395833333333</c:v>
                </c:pt>
                <c:pt idx="2064">
                  <c:v>2.375</c:v>
                </c:pt>
                <c:pt idx="2065">
                  <c:v>2.377604166666667</c:v>
                </c:pt>
                <c:pt idx="2066">
                  <c:v>2.380208333333333</c:v>
                </c:pt>
                <c:pt idx="2067">
                  <c:v>2.3828125</c:v>
                </c:pt>
                <c:pt idx="2068">
                  <c:v>2.385416666666667</c:v>
                </c:pt>
                <c:pt idx="2069">
                  <c:v>2.388020833333333</c:v>
                </c:pt>
                <c:pt idx="2070">
                  <c:v>2.390625</c:v>
                </c:pt>
                <c:pt idx="2071">
                  <c:v>2.393229166666667</c:v>
                </c:pt>
                <c:pt idx="2072">
                  <c:v>2.395833333333333</c:v>
                </c:pt>
                <c:pt idx="2073">
                  <c:v>2.3984375</c:v>
                </c:pt>
                <c:pt idx="2074">
                  <c:v>2.401041666666667</c:v>
                </c:pt>
                <c:pt idx="2075">
                  <c:v>2.403645833333333</c:v>
                </c:pt>
                <c:pt idx="2076">
                  <c:v>2.40625</c:v>
                </c:pt>
                <c:pt idx="2077">
                  <c:v>2.408854166666667</c:v>
                </c:pt>
                <c:pt idx="2078">
                  <c:v>2.411458333333333</c:v>
                </c:pt>
                <c:pt idx="2079">
                  <c:v>2.4140625</c:v>
                </c:pt>
                <c:pt idx="2080">
                  <c:v>2.416666666666667</c:v>
                </c:pt>
                <c:pt idx="2081">
                  <c:v>2.419270833333333</c:v>
                </c:pt>
                <c:pt idx="2082">
                  <c:v>2.421875</c:v>
                </c:pt>
                <c:pt idx="2083">
                  <c:v>2.424479166666667</c:v>
                </c:pt>
                <c:pt idx="2084">
                  <c:v>2.427083333333333</c:v>
                </c:pt>
                <c:pt idx="2085">
                  <c:v>2.4296875</c:v>
                </c:pt>
                <c:pt idx="2086">
                  <c:v>2.432291666666667</c:v>
                </c:pt>
                <c:pt idx="2087">
                  <c:v>2.434895833333333</c:v>
                </c:pt>
                <c:pt idx="2088">
                  <c:v>2.4375</c:v>
                </c:pt>
                <c:pt idx="2089">
                  <c:v>2.440104166666667</c:v>
                </c:pt>
                <c:pt idx="2090">
                  <c:v>2.442708333333333</c:v>
                </c:pt>
                <c:pt idx="2091">
                  <c:v>2.4453125</c:v>
                </c:pt>
                <c:pt idx="2092">
                  <c:v>2.447916666666667</c:v>
                </c:pt>
                <c:pt idx="2093">
                  <c:v>2.450520833333333</c:v>
                </c:pt>
                <c:pt idx="2094">
                  <c:v>2.453125</c:v>
                </c:pt>
                <c:pt idx="2095">
                  <c:v>2.455729166666667</c:v>
                </c:pt>
                <c:pt idx="2096">
                  <c:v>2.458333333333333</c:v>
                </c:pt>
                <c:pt idx="2097">
                  <c:v>2.4609375</c:v>
                </c:pt>
                <c:pt idx="2098">
                  <c:v>2.463541666666667</c:v>
                </c:pt>
                <c:pt idx="2099">
                  <c:v>2.466145833333333</c:v>
                </c:pt>
                <c:pt idx="2100">
                  <c:v>2.46875</c:v>
                </c:pt>
                <c:pt idx="2101">
                  <c:v>2.471354166666667</c:v>
                </c:pt>
                <c:pt idx="2102">
                  <c:v>2.473958333333333</c:v>
                </c:pt>
                <c:pt idx="2103">
                  <c:v>2.4765625</c:v>
                </c:pt>
                <c:pt idx="2104">
                  <c:v>2.479166666666667</c:v>
                </c:pt>
                <c:pt idx="2105">
                  <c:v>2.481770833333333</c:v>
                </c:pt>
                <c:pt idx="2106">
                  <c:v>2.484375</c:v>
                </c:pt>
                <c:pt idx="2107">
                  <c:v>2.486979166666667</c:v>
                </c:pt>
                <c:pt idx="2108">
                  <c:v>2.489583333333333</c:v>
                </c:pt>
                <c:pt idx="2109">
                  <c:v>2.4921875</c:v>
                </c:pt>
                <c:pt idx="2110">
                  <c:v>2.494791666666667</c:v>
                </c:pt>
                <c:pt idx="2111">
                  <c:v>2.497395833333333</c:v>
                </c:pt>
                <c:pt idx="2112">
                  <c:v>2.5</c:v>
                </c:pt>
                <c:pt idx="2113">
                  <c:v>2.502604166666667</c:v>
                </c:pt>
                <c:pt idx="2114">
                  <c:v>2.505208333333333</c:v>
                </c:pt>
                <c:pt idx="2115">
                  <c:v>2.5078125</c:v>
                </c:pt>
                <c:pt idx="2116">
                  <c:v>2.510416666666667</c:v>
                </c:pt>
                <c:pt idx="2117">
                  <c:v>2.513020833333333</c:v>
                </c:pt>
                <c:pt idx="2118">
                  <c:v>2.515625</c:v>
                </c:pt>
                <c:pt idx="2119">
                  <c:v>2.518229166666667</c:v>
                </c:pt>
                <c:pt idx="2120">
                  <c:v>2.520833333333333</c:v>
                </c:pt>
                <c:pt idx="2121">
                  <c:v>2.5234375</c:v>
                </c:pt>
                <c:pt idx="2122">
                  <c:v>2.526041666666667</c:v>
                </c:pt>
                <c:pt idx="2123">
                  <c:v>2.528645833333333</c:v>
                </c:pt>
                <c:pt idx="2124">
                  <c:v>2.53125</c:v>
                </c:pt>
                <c:pt idx="2125">
                  <c:v>2.533854166666667</c:v>
                </c:pt>
                <c:pt idx="2126">
                  <c:v>2.536458333333333</c:v>
                </c:pt>
                <c:pt idx="2127">
                  <c:v>2.5390625</c:v>
                </c:pt>
                <c:pt idx="2128">
                  <c:v>2.541666666666667</c:v>
                </c:pt>
                <c:pt idx="2129">
                  <c:v>2.544270833333333</c:v>
                </c:pt>
                <c:pt idx="2130">
                  <c:v>2.546875</c:v>
                </c:pt>
                <c:pt idx="2131">
                  <c:v>2.549479166666667</c:v>
                </c:pt>
                <c:pt idx="2132">
                  <c:v>2.552083333333333</c:v>
                </c:pt>
                <c:pt idx="2133">
                  <c:v>2.5546875</c:v>
                </c:pt>
                <c:pt idx="2134">
                  <c:v>2.557291666666667</c:v>
                </c:pt>
                <c:pt idx="2135">
                  <c:v>2.559895833333333</c:v>
                </c:pt>
                <c:pt idx="2136">
                  <c:v>2.5625</c:v>
                </c:pt>
                <c:pt idx="2137">
                  <c:v>2.565104166666667</c:v>
                </c:pt>
                <c:pt idx="2138">
                  <c:v>2.567708333333333</c:v>
                </c:pt>
                <c:pt idx="2139">
                  <c:v>2.5703125</c:v>
                </c:pt>
                <c:pt idx="2140">
                  <c:v>2.572916666666667</c:v>
                </c:pt>
                <c:pt idx="2141">
                  <c:v>2.575520833333333</c:v>
                </c:pt>
                <c:pt idx="2142">
                  <c:v>2.578125</c:v>
                </c:pt>
                <c:pt idx="2143">
                  <c:v>2.580729166666667</c:v>
                </c:pt>
                <c:pt idx="2144">
                  <c:v>2.583333333333333</c:v>
                </c:pt>
                <c:pt idx="2145">
                  <c:v>2.5859375</c:v>
                </c:pt>
                <c:pt idx="2146">
                  <c:v>2.588541666666667</c:v>
                </c:pt>
                <c:pt idx="2147">
                  <c:v>2.591145833333333</c:v>
                </c:pt>
                <c:pt idx="2148">
                  <c:v>2.59375</c:v>
                </c:pt>
                <c:pt idx="2149">
                  <c:v>2.596354166666667</c:v>
                </c:pt>
                <c:pt idx="2150">
                  <c:v>2.598958333333333</c:v>
                </c:pt>
                <c:pt idx="2151">
                  <c:v>2.6015625</c:v>
                </c:pt>
                <c:pt idx="2152">
                  <c:v>2.604166666666667</c:v>
                </c:pt>
                <c:pt idx="2153">
                  <c:v>2.606770833333333</c:v>
                </c:pt>
                <c:pt idx="2154">
                  <c:v>2.609375</c:v>
                </c:pt>
                <c:pt idx="2155">
                  <c:v>2.611979166666667</c:v>
                </c:pt>
                <c:pt idx="2156">
                  <c:v>2.614583333333333</c:v>
                </c:pt>
                <c:pt idx="2157">
                  <c:v>2.6171875</c:v>
                </c:pt>
                <c:pt idx="2158">
                  <c:v>2.619791666666667</c:v>
                </c:pt>
                <c:pt idx="2159">
                  <c:v>2.622395833333333</c:v>
                </c:pt>
                <c:pt idx="2160">
                  <c:v>2.625</c:v>
                </c:pt>
                <c:pt idx="2161">
                  <c:v>2.627604166666667</c:v>
                </c:pt>
                <c:pt idx="2162">
                  <c:v>2.630208333333333</c:v>
                </c:pt>
                <c:pt idx="2163">
                  <c:v>2.6328125</c:v>
                </c:pt>
                <c:pt idx="2164">
                  <c:v>2.635416666666667</c:v>
                </c:pt>
                <c:pt idx="2165">
                  <c:v>2.638020833333333</c:v>
                </c:pt>
                <c:pt idx="2166">
                  <c:v>2.640625</c:v>
                </c:pt>
                <c:pt idx="2167">
                  <c:v>2.643229166666667</c:v>
                </c:pt>
                <c:pt idx="2168">
                  <c:v>2.645833333333333</c:v>
                </c:pt>
                <c:pt idx="2169">
                  <c:v>2.6484375</c:v>
                </c:pt>
                <c:pt idx="2170">
                  <c:v>2.651041666666667</c:v>
                </c:pt>
                <c:pt idx="2171">
                  <c:v>2.653645833333333</c:v>
                </c:pt>
                <c:pt idx="2172">
                  <c:v>2.65625</c:v>
                </c:pt>
                <c:pt idx="2173">
                  <c:v>2.658854166666667</c:v>
                </c:pt>
                <c:pt idx="2174">
                  <c:v>2.661458333333333</c:v>
                </c:pt>
                <c:pt idx="2175">
                  <c:v>2.6640625</c:v>
                </c:pt>
                <c:pt idx="2176">
                  <c:v>2.666666666666667</c:v>
                </c:pt>
                <c:pt idx="2177">
                  <c:v>2.669270833333333</c:v>
                </c:pt>
                <c:pt idx="2178">
                  <c:v>2.671875</c:v>
                </c:pt>
                <c:pt idx="2179">
                  <c:v>2.674479166666667</c:v>
                </c:pt>
                <c:pt idx="2180">
                  <c:v>2.677083333333333</c:v>
                </c:pt>
                <c:pt idx="2181">
                  <c:v>2.6796875</c:v>
                </c:pt>
                <c:pt idx="2182">
                  <c:v>2.682291666666667</c:v>
                </c:pt>
                <c:pt idx="2183">
                  <c:v>2.684895833333333</c:v>
                </c:pt>
                <c:pt idx="2184">
                  <c:v>2.6875</c:v>
                </c:pt>
                <c:pt idx="2185">
                  <c:v>2.690104166666667</c:v>
                </c:pt>
                <c:pt idx="2186">
                  <c:v>2.692708333333333</c:v>
                </c:pt>
                <c:pt idx="2187">
                  <c:v>2.6953125</c:v>
                </c:pt>
                <c:pt idx="2188">
                  <c:v>2.697916666666667</c:v>
                </c:pt>
                <c:pt idx="2189">
                  <c:v>2.700520833333333</c:v>
                </c:pt>
                <c:pt idx="2190">
                  <c:v>2.703125</c:v>
                </c:pt>
                <c:pt idx="2191">
                  <c:v>2.705729166666667</c:v>
                </c:pt>
                <c:pt idx="2192">
                  <c:v>2.708333333333333</c:v>
                </c:pt>
                <c:pt idx="2193">
                  <c:v>2.7109375</c:v>
                </c:pt>
                <c:pt idx="2194">
                  <c:v>2.713541666666667</c:v>
                </c:pt>
                <c:pt idx="2195">
                  <c:v>2.716145833333333</c:v>
                </c:pt>
                <c:pt idx="2196">
                  <c:v>2.71875</c:v>
                </c:pt>
                <c:pt idx="2197">
                  <c:v>2.721354166666667</c:v>
                </c:pt>
                <c:pt idx="2198">
                  <c:v>2.723958333333333</c:v>
                </c:pt>
                <c:pt idx="2199">
                  <c:v>2.7265625</c:v>
                </c:pt>
                <c:pt idx="2200">
                  <c:v>2.729166666666667</c:v>
                </c:pt>
                <c:pt idx="2201">
                  <c:v>2.731770833333333</c:v>
                </c:pt>
                <c:pt idx="2202">
                  <c:v>2.734375</c:v>
                </c:pt>
                <c:pt idx="2203">
                  <c:v>2.736979166666667</c:v>
                </c:pt>
                <c:pt idx="2204">
                  <c:v>2.739583333333333</c:v>
                </c:pt>
                <c:pt idx="2205">
                  <c:v>2.7421875</c:v>
                </c:pt>
                <c:pt idx="2206">
                  <c:v>2.744791666666667</c:v>
                </c:pt>
                <c:pt idx="2207">
                  <c:v>2.747395833333333</c:v>
                </c:pt>
                <c:pt idx="2208">
                  <c:v>2.75</c:v>
                </c:pt>
                <c:pt idx="2209">
                  <c:v>2.752604166666667</c:v>
                </c:pt>
                <c:pt idx="2210">
                  <c:v>2.755208333333333</c:v>
                </c:pt>
                <c:pt idx="2211">
                  <c:v>2.7578125</c:v>
                </c:pt>
                <c:pt idx="2212">
                  <c:v>2.760416666666667</c:v>
                </c:pt>
                <c:pt idx="2213">
                  <c:v>2.763020833333333</c:v>
                </c:pt>
                <c:pt idx="2214">
                  <c:v>2.765625</c:v>
                </c:pt>
                <c:pt idx="2215">
                  <c:v>2.768229166666667</c:v>
                </c:pt>
                <c:pt idx="2216">
                  <c:v>2.770833333333333</c:v>
                </c:pt>
                <c:pt idx="2217">
                  <c:v>2.7734375</c:v>
                </c:pt>
                <c:pt idx="2218">
                  <c:v>2.776041666666667</c:v>
                </c:pt>
                <c:pt idx="2219">
                  <c:v>2.778645833333333</c:v>
                </c:pt>
                <c:pt idx="2220">
                  <c:v>2.78125</c:v>
                </c:pt>
                <c:pt idx="2221">
                  <c:v>2.783854166666667</c:v>
                </c:pt>
                <c:pt idx="2222">
                  <c:v>2.786458333333333</c:v>
                </c:pt>
                <c:pt idx="2223">
                  <c:v>2.7890625</c:v>
                </c:pt>
                <c:pt idx="2224">
                  <c:v>2.791666666666667</c:v>
                </c:pt>
                <c:pt idx="2225">
                  <c:v>2.794270833333333</c:v>
                </c:pt>
                <c:pt idx="2226">
                  <c:v>2.796875</c:v>
                </c:pt>
                <c:pt idx="2227">
                  <c:v>2.799479166666667</c:v>
                </c:pt>
                <c:pt idx="2228">
                  <c:v>2.802083333333333</c:v>
                </c:pt>
                <c:pt idx="2229">
                  <c:v>2.8046875</c:v>
                </c:pt>
                <c:pt idx="2230">
                  <c:v>2.807291666666667</c:v>
                </c:pt>
                <c:pt idx="2231">
                  <c:v>2.809895833333333</c:v>
                </c:pt>
                <c:pt idx="2232">
                  <c:v>2.8125</c:v>
                </c:pt>
                <c:pt idx="2233">
                  <c:v>2.815104166666667</c:v>
                </c:pt>
                <c:pt idx="2234">
                  <c:v>2.817708333333333</c:v>
                </c:pt>
                <c:pt idx="2235">
                  <c:v>2.8203125</c:v>
                </c:pt>
                <c:pt idx="2236">
                  <c:v>2.822916666666667</c:v>
                </c:pt>
                <c:pt idx="2237">
                  <c:v>2.825520833333333</c:v>
                </c:pt>
                <c:pt idx="2238">
                  <c:v>2.828125</c:v>
                </c:pt>
                <c:pt idx="2239">
                  <c:v>2.830729166666667</c:v>
                </c:pt>
                <c:pt idx="2240">
                  <c:v>2.833333333333333</c:v>
                </c:pt>
                <c:pt idx="2241">
                  <c:v>2.8359375</c:v>
                </c:pt>
                <c:pt idx="2242">
                  <c:v>2.838541666666667</c:v>
                </c:pt>
                <c:pt idx="2243">
                  <c:v>2.841145833333333</c:v>
                </c:pt>
                <c:pt idx="2244">
                  <c:v>2.84375</c:v>
                </c:pt>
                <c:pt idx="2245">
                  <c:v>2.846354166666667</c:v>
                </c:pt>
                <c:pt idx="2246">
                  <c:v>2.848958333333333</c:v>
                </c:pt>
                <c:pt idx="2247">
                  <c:v>2.8515625</c:v>
                </c:pt>
                <c:pt idx="2248">
                  <c:v>2.854166666666667</c:v>
                </c:pt>
                <c:pt idx="2249">
                  <c:v>2.856770833333333</c:v>
                </c:pt>
                <c:pt idx="2250">
                  <c:v>2.859375</c:v>
                </c:pt>
                <c:pt idx="2251">
                  <c:v>2.861979166666667</c:v>
                </c:pt>
                <c:pt idx="2252">
                  <c:v>2.864583333333333</c:v>
                </c:pt>
                <c:pt idx="2253">
                  <c:v>2.8671875</c:v>
                </c:pt>
                <c:pt idx="2254">
                  <c:v>2.869791666666667</c:v>
                </c:pt>
                <c:pt idx="2255">
                  <c:v>2.872395833333333</c:v>
                </c:pt>
                <c:pt idx="2256">
                  <c:v>2.875</c:v>
                </c:pt>
                <c:pt idx="2257">
                  <c:v>2.877604166666667</c:v>
                </c:pt>
                <c:pt idx="2258">
                  <c:v>2.880208333333333</c:v>
                </c:pt>
                <c:pt idx="2259">
                  <c:v>2.8828125</c:v>
                </c:pt>
                <c:pt idx="2260">
                  <c:v>2.885416666666667</c:v>
                </c:pt>
                <c:pt idx="2261">
                  <c:v>2.888020833333333</c:v>
                </c:pt>
                <c:pt idx="2262">
                  <c:v>2.890625</c:v>
                </c:pt>
                <c:pt idx="2263">
                  <c:v>2.893229166666667</c:v>
                </c:pt>
                <c:pt idx="2264">
                  <c:v>2.895833333333333</c:v>
                </c:pt>
                <c:pt idx="2265">
                  <c:v>2.8984375</c:v>
                </c:pt>
                <c:pt idx="2266">
                  <c:v>2.901041666666667</c:v>
                </c:pt>
                <c:pt idx="2267">
                  <c:v>2.903645833333333</c:v>
                </c:pt>
                <c:pt idx="2268">
                  <c:v>2.90625</c:v>
                </c:pt>
                <c:pt idx="2269">
                  <c:v>2.908854166666667</c:v>
                </c:pt>
                <c:pt idx="2270">
                  <c:v>2.911458333333333</c:v>
                </c:pt>
                <c:pt idx="2271">
                  <c:v>2.9140625</c:v>
                </c:pt>
                <c:pt idx="2272">
                  <c:v>2.916666666666667</c:v>
                </c:pt>
                <c:pt idx="2273">
                  <c:v>2.919270833333333</c:v>
                </c:pt>
                <c:pt idx="2274">
                  <c:v>2.921875</c:v>
                </c:pt>
                <c:pt idx="2275">
                  <c:v>2.924479166666667</c:v>
                </c:pt>
                <c:pt idx="2276">
                  <c:v>2.927083333333333</c:v>
                </c:pt>
                <c:pt idx="2277">
                  <c:v>2.9296875</c:v>
                </c:pt>
                <c:pt idx="2278">
                  <c:v>2.932291666666667</c:v>
                </c:pt>
                <c:pt idx="2279">
                  <c:v>2.934895833333333</c:v>
                </c:pt>
                <c:pt idx="2280">
                  <c:v>2.9375</c:v>
                </c:pt>
                <c:pt idx="2281">
                  <c:v>2.940104166666667</c:v>
                </c:pt>
                <c:pt idx="2282">
                  <c:v>2.942708333333333</c:v>
                </c:pt>
                <c:pt idx="2283">
                  <c:v>2.9453125</c:v>
                </c:pt>
                <c:pt idx="2284">
                  <c:v>2.947916666666667</c:v>
                </c:pt>
                <c:pt idx="2285">
                  <c:v>2.950520833333333</c:v>
                </c:pt>
                <c:pt idx="2286">
                  <c:v>2.953125</c:v>
                </c:pt>
                <c:pt idx="2287">
                  <c:v>2.955729166666667</c:v>
                </c:pt>
                <c:pt idx="2288">
                  <c:v>2.958333333333333</c:v>
                </c:pt>
                <c:pt idx="2289">
                  <c:v>2.9609375</c:v>
                </c:pt>
                <c:pt idx="2290">
                  <c:v>2.963541666666667</c:v>
                </c:pt>
                <c:pt idx="2291">
                  <c:v>2.966145833333333</c:v>
                </c:pt>
                <c:pt idx="2292">
                  <c:v>2.96875</c:v>
                </c:pt>
                <c:pt idx="2293">
                  <c:v>2.971354166666667</c:v>
                </c:pt>
                <c:pt idx="2294">
                  <c:v>2.973958333333333</c:v>
                </c:pt>
                <c:pt idx="2295">
                  <c:v>2.9765625</c:v>
                </c:pt>
                <c:pt idx="2296">
                  <c:v>2.979166666666667</c:v>
                </c:pt>
                <c:pt idx="2297">
                  <c:v>2.981770833333333</c:v>
                </c:pt>
                <c:pt idx="2298">
                  <c:v>2.984375</c:v>
                </c:pt>
                <c:pt idx="2299">
                  <c:v>2.986979166666667</c:v>
                </c:pt>
                <c:pt idx="2300">
                  <c:v>2.989583333333333</c:v>
                </c:pt>
                <c:pt idx="2301">
                  <c:v>2.9921875</c:v>
                </c:pt>
                <c:pt idx="2302">
                  <c:v>2.994791666666667</c:v>
                </c:pt>
                <c:pt idx="2303">
                  <c:v>2.997395833333333</c:v>
                </c:pt>
                <c:pt idx="2304">
                  <c:v>3</c:v>
                </c:pt>
                <c:pt idx="2305">
                  <c:v>3.002604166666667</c:v>
                </c:pt>
                <c:pt idx="2306">
                  <c:v>3.005208333333333</c:v>
                </c:pt>
                <c:pt idx="2307">
                  <c:v>3.0078125</c:v>
                </c:pt>
                <c:pt idx="2308">
                  <c:v>3.010416666666667</c:v>
                </c:pt>
                <c:pt idx="2309">
                  <c:v>3.013020833333333</c:v>
                </c:pt>
                <c:pt idx="2310">
                  <c:v>3.015625</c:v>
                </c:pt>
                <c:pt idx="2311">
                  <c:v>3.018229166666667</c:v>
                </c:pt>
                <c:pt idx="2312">
                  <c:v>3.020833333333333</c:v>
                </c:pt>
                <c:pt idx="2313">
                  <c:v>3.0234375</c:v>
                </c:pt>
                <c:pt idx="2314">
                  <c:v>3.026041666666667</c:v>
                </c:pt>
                <c:pt idx="2315">
                  <c:v>3.028645833333333</c:v>
                </c:pt>
                <c:pt idx="2316">
                  <c:v>3.03125</c:v>
                </c:pt>
                <c:pt idx="2317">
                  <c:v>3.033854166666667</c:v>
                </c:pt>
                <c:pt idx="2318">
                  <c:v>3.036458333333333</c:v>
                </c:pt>
                <c:pt idx="2319">
                  <c:v>3.0390625</c:v>
                </c:pt>
                <c:pt idx="2320">
                  <c:v>3.041666666666667</c:v>
                </c:pt>
                <c:pt idx="2321">
                  <c:v>3.044270833333333</c:v>
                </c:pt>
                <c:pt idx="2322">
                  <c:v>3.046875</c:v>
                </c:pt>
                <c:pt idx="2323">
                  <c:v>3.049479166666667</c:v>
                </c:pt>
                <c:pt idx="2324">
                  <c:v>3.052083333333333</c:v>
                </c:pt>
                <c:pt idx="2325">
                  <c:v>3.0546875</c:v>
                </c:pt>
                <c:pt idx="2326">
                  <c:v>3.057291666666667</c:v>
                </c:pt>
                <c:pt idx="2327">
                  <c:v>3.059895833333333</c:v>
                </c:pt>
                <c:pt idx="2328">
                  <c:v>3.0625</c:v>
                </c:pt>
                <c:pt idx="2329">
                  <c:v>3.065104166666667</c:v>
                </c:pt>
                <c:pt idx="2330">
                  <c:v>3.067708333333333</c:v>
                </c:pt>
                <c:pt idx="2331">
                  <c:v>3.0703125</c:v>
                </c:pt>
                <c:pt idx="2332">
                  <c:v>3.072916666666667</c:v>
                </c:pt>
                <c:pt idx="2333">
                  <c:v>3.075520833333333</c:v>
                </c:pt>
                <c:pt idx="2334">
                  <c:v>3.078125</c:v>
                </c:pt>
                <c:pt idx="2335">
                  <c:v>3.080729166666667</c:v>
                </c:pt>
                <c:pt idx="2336">
                  <c:v>3.083333333333333</c:v>
                </c:pt>
                <c:pt idx="2337">
                  <c:v>3.0859375</c:v>
                </c:pt>
                <c:pt idx="2338">
                  <c:v>3.088541666666667</c:v>
                </c:pt>
                <c:pt idx="2339">
                  <c:v>3.091145833333333</c:v>
                </c:pt>
                <c:pt idx="2340">
                  <c:v>3.09375</c:v>
                </c:pt>
                <c:pt idx="2341">
                  <c:v>3.096354166666667</c:v>
                </c:pt>
                <c:pt idx="2342">
                  <c:v>3.098958333333333</c:v>
                </c:pt>
                <c:pt idx="2343">
                  <c:v>3.1015625</c:v>
                </c:pt>
                <c:pt idx="2344">
                  <c:v>3.104166666666667</c:v>
                </c:pt>
                <c:pt idx="2345">
                  <c:v>3.106770833333333</c:v>
                </c:pt>
                <c:pt idx="2346">
                  <c:v>3.109375</c:v>
                </c:pt>
                <c:pt idx="2347">
                  <c:v>3.111979166666667</c:v>
                </c:pt>
                <c:pt idx="2348">
                  <c:v>3.114583333333333</c:v>
                </c:pt>
                <c:pt idx="2349">
                  <c:v>3.1171875</c:v>
                </c:pt>
                <c:pt idx="2350">
                  <c:v>3.119791666666667</c:v>
                </c:pt>
                <c:pt idx="2351">
                  <c:v>3.122395833333333</c:v>
                </c:pt>
                <c:pt idx="2352">
                  <c:v>3.125</c:v>
                </c:pt>
                <c:pt idx="2353">
                  <c:v>3.127604166666667</c:v>
                </c:pt>
                <c:pt idx="2354">
                  <c:v>3.130208333333333</c:v>
                </c:pt>
                <c:pt idx="2355">
                  <c:v>3.1328125</c:v>
                </c:pt>
                <c:pt idx="2356">
                  <c:v>3.135416666666667</c:v>
                </c:pt>
                <c:pt idx="2357">
                  <c:v>3.138020833333333</c:v>
                </c:pt>
                <c:pt idx="2358">
                  <c:v>3.140625</c:v>
                </c:pt>
                <c:pt idx="2359">
                  <c:v>3.143229166666667</c:v>
                </c:pt>
                <c:pt idx="2360">
                  <c:v>3.145833333333333</c:v>
                </c:pt>
                <c:pt idx="2361">
                  <c:v>3.1484375</c:v>
                </c:pt>
                <c:pt idx="2362">
                  <c:v>3.151041666666667</c:v>
                </c:pt>
                <c:pt idx="2363">
                  <c:v>3.153645833333333</c:v>
                </c:pt>
                <c:pt idx="2364">
                  <c:v>3.15625</c:v>
                </c:pt>
                <c:pt idx="2365">
                  <c:v>3.158854166666667</c:v>
                </c:pt>
                <c:pt idx="2366">
                  <c:v>3.161458333333333</c:v>
                </c:pt>
                <c:pt idx="2367">
                  <c:v>3.1640625</c:v>
                </c:pt>
                <c:pt idx="2368">
                  <c:v>3.166666666666667</c:v>
                </c:pt>
                <c:pt idx="2369">
                  <c:v>3.169270833333333</c:v>
                </c:pt>
                <c:pt idx="2370">
                  <c:v>3.171875</c:v>
                </c:pt>
                <c:pt idx="2371">
                  <c:v>3.174479166666667</c:v>
                </c:pt>
                <c:pt idx="2372">
                  <c:v>3.177083333333333</c:v>
                </c:pt>
                <c:pt idx="2373">
                  <c:v>3.1796875</c:v>
                </c:pt>
                <c:pt idx="2374">
                  <c:v>3.182291666666667</c:v>
                </c:pt>
                <c:pt idx="2375">
                  <c:v>3.184895833333333</c:v>
                </c:pt>
                <c:pt idx="2376">
                  <c:v>3.1875</c:v>
                </c:pt>
                <c:pt idx="2377">
                  <c:v>3.190104166666667</c:v>
                </c:pt>
                <c:pt idx="2378">
                  <c:v>3.192708333333333</c:v>
                </c:pt>
                <c:pt idx="2379">
                  <c:v>3.1953125</c:v>
                </c:pt>
                <c:pt idx="2380">
                  <c:v>3.197916666666667</c:v>
                </c:pt>
                <c:pt idx="2381">
                  <c:v>3.200520833333333</c:v>
                </c:pt>
                <c:pt idx="2382">
                  <c:v>3.203125</c:v>
                </c:pt>
                <c:pt idx="2383">
                  <c:v>3.205729166666667</c:v>
                </c:pt>
                <c:pt idx="2384">
                  <c:v>3.208333333333333</c:v>
                </c:pt>
                <c:pt idx="2385">
                  <c:v>3.2109375</c:v>
                </c:pt>
                <c:pt idx="2386">
                  <c:v>3.213541666666667</c:v>
                </c:pt>
                <c:pt idx="2387">
                  <c:v>3.216145833333333</c:v>
                </c:pt>
                <c:pt idx="2388">
                  <c:v>3.21875</c:v>
                </c:pt>
                <c:pt idx="2389">
                  <c:v>3.221354166666667</c:v>
                </c:pt>
                <c:pt idx="2390">
                  <c:v>3.223958333333333</c:v>
                </c:pt>
                <c:pt idx="2391">
                  <c:v>3.2265625</c:v>
                </c:pt>
                <c:pt idx="2392">
                  <c:v>3.229166666666667</c:v>
                </c:pt>
                <c:pt idx="2393">
                  <c:v>3.231770833333333</c:v>
                </c:pt>
                <c:pt idx="2394">
                  <c:v>3.234375</c:v>
                </c:pt>
                <c:pt idx="2395">
                  <c:v>3.236979166666667</c:v>
                </c:pt>
                <c:pt idx="2396">
                  <c:v>3.239583333333333</c:v>
                </c:pt>
                <c:pt idx="2397">
                  <c:v>3.2421875</c:v>
                </c:pt>
                <c:pt idx="2398">
                  <c:v>3.244791666666667</c:v>
                </c:pt>
                <c:pt idx="2399">
                  <c:v>3.247395833333333</c:v>
                </c:pt>
                <c:pt idx="2400">
                  <c:v>3.25</c:v>
                </c:pt>
                <c:pt idx="2401">
                  <c:v>3.252604166666667</c:v>
                </c:pt>
                <c:pt idx="2402">
                  <c:v>3.255208333333333</c:v>
                </c:pt>
                <c:pt idx="2403">
                  <c:v>3.2578125</c:v>
                </c:pt>
                <c:pt idx="2404">
                  <c:v>3.260416666666667</c:v>
                </c:pt>
                <c:pt idx="2405">
                  <c:v>3.263020833333333</c:v>
                </c:pt>
                <c:pt idx="2406">
                  <c:v>3.265625</c:v>
                </c:pt>
                <c:pt idx="2407">
                  <c:v>3.268229166666667</c:v>
                </c:pt>
                <c:pt idx="2408">
                  <c:v>3.270833333333333</c:v>
                </c:pt>
                <c:pt idx="2409">
                  <c:v>3.2734375</c:v>
                </c:pt>
                <c:pt idx="2410">
                  <c:v>3.276041666666667</c:v>
                </c:pt>
                <c:pt idx="2411">
                  <c:v>3.278645833333333</c:v>
                </c:pt>
                <c:pt idx="2412">
                  <c:v>3.28125</c:v>
                </c:pt>
                <c:pt idx="2413">
                  <c:v>3.283854166666667</c:v>
                </c:pt>
                <c:pt idx="2414">
                  <c:v>3.286458333333333</c:v>
                </c:pt>
                <c:pt idx="2415">
                  <c:v>3.2890625</c:v>
                </c:pt>
                <c:pt idx="2416">
                  <c:v>3.291666666666667</c:v>
                </c:pt>
                <c:pt idx="2417">
                  <c:v>3.294270833333333</c:v>
                </c:pt>
                <c:pt idx="2418">
                  <c:v>3.296875</c:v>
                </c:pt>
                <c:pt idx="2419">
                  <c:v>3.299479166666667</c:v>
                </c:pt>
                <c:pt idx="2420">
                  <c:v>3.302083333333333</c:v>
                </c:pt>
                <c:pt idx="2421">
                  <c:v>3.3046875</c:v>
                </c:pt>
                <c:pt idx="2422">
                  <c:v>3.307291666666667</c:v>
                </c:pt>
                <c:pt idx="2423">
                  <c:v>3.309895833333333</c:v>
                </c:pt>
                <c:pt idx="2424">
                  <c:v>3.3125</c:v>
                </c:pt>
                <c:pt idx="2425">
                  <c:v>3.315104166666667</c:v>
                </c:pt>
                <c:pt idx="2426">
                  <c:v>3.317708333333333</c:v>
                </c:pt>
                <c:pt idx="2427">
                  <c:v>3.3203125</c:v>
                </c:pt>
                <c:pt idx="2428">
                  <c:v>3.322916666666667</c:v>
                </c:pt>
                <c:pt idx="2429">
                  <c:v>3.325520833333333</c:v>
                </c:pt>
                <c:pt idx="2430">
                  <c:v>3.328125</c:v>
                </c:pt>
                <c:pt idx="2431">
                  <c:v>3.330729166666667</c:v>
                </c:pt>
                <c:pt idx="2432">
                  <c:v>3.333333333333333</c:v>
                </c:pt>
                <c:pt idx="2433">
                  <c:v>3.3359375</c:v>
                </c:pt>
                <c:pt idx="2434">
                  <c:v>3.338541666666667</c:v>
                </c:pt>
                <c:pt idx="2435">
                  <c:v>3.341145833333333</c:v>
                </c:pt>
                <c:pt idx="2436">
                  <c:v>3.34375</c:v>
                </c:pt>
                <c:pt idx="2437">
                  <c:v>3.346354166666667</c:v>
                </c:pt>
                <c:pt idx="2438">
                  <c:v>3.348958333333333</c:v>
                </c:pt>
                <c:pt idx="2439">
                  <c:v>3.3515625</c:v>
                </c:pt>
                <c:pt idx="2440">
                  <c:v>3.354166666666667</c:v>
                </c:pt>
                <c:pt idx="2441">
                  <c:v>3.356770833333333</c:v>
                </c:pt>
                <c:pt idx="2442">
                  <c:v>3.359375</c:v>
                </c:pt>
                <c:pt idx="2443">
                  <c:v>3.361979166666667</c:v>
                </c:pt>
                <c:pt idx="2444">
                  <c:v>3.364583333333333</c:v>
                </c:pt>
                <c:pt idx="2445">
                  <c:v>3.3671875</c:v>
                </c:pt>
                <c:pt idx="2446">
                  <c:v>3.369791666666667</c:v>
                </c:pt>
                <c:pt idx="2447">
                  <c:v>3.372395833333333</c:v>
                </c:pt>
                <c:pt idx="2448">
                  <c:v>3.375</c:v>
                </c:pt>
                <c:pt idx="2449">
                  <c:v>3.377604166666667</c:v>
                </c:pt>
                <c:pt idx="2450">
                  <c:v>3.380208333333333</c:v>
                </c:pt>
                <c:pt idx="2451">
                  <c:v>3.3828125</c:v>
                </c:pt>
                <c:pt idx="2452">
                  <c:v>3.385416666666667</c:v>
                </c:pt>
                <c:pt idx="2453">
                  <c:v>3.388020833333333</c:v>
                </c:pt>
                <c:pt idx="2454">
                  <c:v>3.390625</c:v>
                </c:pt>
                <c:pt idx="2455">
                  <c:v>3.393229166666667</c:v>
                </c:pt>
                <c:pt idx="2456">
                  <c:v>3.395833333333333</c:v>
                </c:pt>
                <c:pt idx="2457">
                  <c:v>3.3984375</c:v>
                </c:pt>
                <c:pt idx="2458">
                  <c:v>3.401041666666667</c:v>
                </c:pt>
                <c:pt idx="2459">
                  <c:v>3.403645833333333</c:v>
                </c:pt>
                <c:pt idx="2460">
                  <c:v>3.40625</c:v>
                </c:pt>
                <c:pt idx="2461">
                  <c:v>3.408854166666667</c:v>
                </c:pt>
                <c:pt idx="2462">
                  <c:v>3.411458333333333</c:v>
                </c:pt>
                <c:pt idx="2463">
                  <c:v>3.4140625</c:v>
                </c:pt>
                <c:pt idx="2464">
                  <c:v>3.416666666666667</c:v>
                </c:pt>
                <c:pt idx="2465">
                  <c:v>3.419270833333333</c:v>
                </c:pt>
                <c:pt idx="2466">
                  <c:v>3.421875</c:v>
                </c:pt>
                <c:pt idx="2467">
                  <c:v>3.424479166666667</c:v>
                </c:pt>
                <c:pt idx="2468">
                  <c:v>3.427083333333333</c:v>
                </c:pt>
                <c:pt idx="2469">
                  <c:v>3.4296875</c:v>
                </c:pt>
                <c:pt idx="2470">
                  <c:v>3.432291666666667</c:v>
                </c:pt>
                <c:pt idx="2471">
                  <c:v>3.434895833333333</c:v>
                </c:pt>
                <c:pt idx="2472">
                  <c:v>3.4375</c:v>
                </c:pt>
                <c:pt idx="2473">
                  <c:v>3.440104166666667</c:v>
                </c:pt>
                <c:pt idx="2474">
                  <c:v>3.442708333333333</c:v>
                </c:pt>
                <c:pt idx="2475">
                  <c:v>3.4453125</c:v>
                </c:pt>
                <c:pt idx="2476">
                  <c:v>3.447916666666667</c:v>
                </c:pt>
                <c:pt idx="2477">
                  <c:v>3.450520833333333</c:v>
                </c:pt>
                <c:pt idx="2478">
                  <c:v>3.453125</c:v>
                </c:pt>
                <c:pt idx="2479">
                  <c:v>3.455729166666667</c:v>
                </c:pt>
                <c:pt idx="2480">
                  <c:v>3.458333333333333</c:v>
                </c:pt>
                <c:pt idx="2481">
                  <c:v>3.4609375</c:v>
                </c:pt>
                <c:pt idx="2482">
                  <c:v>3.463541666666667</c:v>
                </c:pt>
                <c:pt idx="2483">
                  <c:v>3.466145833333333</c:v>
                </c:pt>
                <c:pt idx="2484">
                  <c:v>3.46875</c:v>
                </c:pt>
                <c:pt idx="2485">
                  <c:v>3.471354166666667</c:v>
                </c:pt>
                <c:pt idx="2486">
                  <c:v>3.473958333333333</c:v>
                </c:pt>
                <c:pt idx="2487">
                  <c:v>3.4765625</c:v>
                </c:pt>
                <c:pt idx="2488">
                  <c:v>3.479166666666667</c:v>
                </c:pt>
                <c:pt idx="2489">
                  <c:v>3.481770833333333</c:v>
                </c:pt>
                <c:pt idx="2490">
                  <c:v>3.484375</c:v>
                </c:pt>
                <c:pt idx="2491">
                  <c:v>3.486979166666667</c:v>
                </c:pt>
                <c:pt idx="2492">
                  <c:v>3.489583333333333</c:v>
                </c:pt>
                <c:pt idx="2493">
                  <c:v>3.4921875</c:v>
                </c:pt>
                <c:pt idx="2494">
                  <c:v>3.494791666666667</c:v>
                </c:pt>
                <c:pt idx="2495">
                  <c:v>3.497395833333333</c:v>
                </c:pt>
                <c:pt idx="2496">
                  <c:v>3.5</c:v>
                </c:pt>
                <c:pt idx="2497">
                  <c:v>3.502604166666667</c:v>
                </c:pt>
                <c:pt idx="2498">
                  <c:v>3.505208333333333</c:v>
                </c:pt>
                <c:pt idx="2499">
                  <c:v>3.5078125</c:v>
                </c:pt>
                <c:pt idx="2500">
                  <c:v>3.510416666666667</c:v>
                </c:pt>
                <c:pt idx="2501">
                  <c:v>3.513020833333333</c:v>
                </c:pt>
                <c:pt idx="2502">
                  <c:v>3.515625</c:v>
                </c:pt>
                <c:pt idx="2503">
                  <c:v>3.518229166666667</c:v>
                </c:pt>
                <c:pt idx="2504">
                  <c:v>3.520833333333333</c:v>
                </c:pt>
                <c:pt idx="2505">
                  <c:v>3.5234375</c:v>
                </c:pt>
                <c:pt idx="2506">
                  <c:v>3.526041666666667</c:v>
                </c:pt>
                <c:pt idx="2507">
                  <c:v>3.528645833333333</c:v>
                </c:pt>
                <c:pt idx="2508">
                  <c:v>3.53125</c:v>
                </c:pt>
                <c:pt idx="2509">
                  <c:v>3.533854166666667</c:v>
                </c:pt>
                <c:pt idx="2510">
                  <c:v>3.536458333333333</c:v>
                </c:pt>
                <c:pt idx="2511">
                  <c:v>3.5390625</c:v>
                </c:pt>
                <c:pt idx="2512">
                  <c:v>3.541666666666667</c:v>
                </c:pt>
                <c:pt idx="2513">
                  <c:v>3.544270833333333</c:v>
                </c:pt>
                <c:pt idx="2514">
                  <c:v>3.546875</c:v>
                </c:pt>
                <c:pt idx="2515">
                  <c:v>3.549479166666667</c:v>
                </c:pt>
                <c:pt idx="2516">
                  <c:v>3.552083333333333</c:v>
                </c:pt>
                <c:pt idx="2517">
                  <c:v>3.5546875</c:v>
                </c:pt>
                <c:pt idx="2518">
                  <c:v>3.557291666666667</c:v>
                </c:pt>
                <c:pt idx="2519">
                  <c:v>3.559895833333333</c:v>
                </c:pt>
                <c:pt idx="2520">
                  <c:v>3.5625</c:v>
                </c:pt>
                <c:pt idx="2521">
                  <c:v>3.565104166666667</c:v>
                </c:pt>
                <c:pt idx="2522">
                  <c:v>3.567708333333333</c:v>
                </c:pt>
                <c:pt idx="2523">
                  <c:v>3.5703125</c:v>
                </c:pt>
                <c:pt idx="2524">
                  <c:v>3.572916666666667</c:v>
                </c:pt>
                <c:pt idx="2525">
                  <c:v>3.575520833333333</c:v>
                </c:pt>
                <c:pt idx="2526">
                  <c:v>3.578125</c:v>
                </c:pt>
                <c:pt idx="2527">
                  <c:v>3.580729166666667</c:v>
                </c:pt>
                <c:pt idx="2528">
                  <c:v>3.583333333333333</c:v>
                </c:pt>
                <c:pt idx="2529">
                  <c:v>3.5859375</c:v>
                </c:pt>
                <c:pt idx="2530">
                  <c:v>3.588541666666667</c:v>
                </c:pt>
                <c:pt idx="2531">
                  <c:v>3.591145833333333</c:v>
                </c:pt>
                <c:pt idx="2532">
                  <c:v>3.59375</c:v>
                </c:pt>
                <c:pt idx="2533">
                  <c:v>3.596354166666667</c:v>
                </c:pt>
                <c:pt idx="2534">
                  <c:v>3.598958333333333</c:v>
                </c:pt>
                <c:pt idx="2535">
                  <c:v>3.6015625</c:v>
                </c:pt>
                <c:pt idx="2536">
                  <c:v>3.604166666666667</c:v>
                </c:pt>
                <c:pt idx="2537">
                  <c:v>3.606770833333333</c:v>
                </c:pt>
                <c:pt idx="2538">
                  <c:v>3.609375</c:v>
                </c:pt>
                <c:pt idx="2539">
                  <c:v>3.611979166666667</c:v>
                </c:pt>
                <c:pt idx="2540">
                  <c:v>3.614583333333333</c:v>
                </c:pt>
                <c:pt idx="2541">
                  <c:v>3.6171875</c:v>
                </c:pt>
                <c:pt idx="2542">
                  <c:v>3.619791666666667</c:v>
                </c:pt>
                <c:pt idx="2543">
                  <c:v>3.622395833333333</c:v>
                </c:pt>
                <c:pt idx="2544">
                  <c:v>3.625</c:v>
                </c:pt>
                <c:pt idx="2545">
                  <c:v>3.627604166666667</c:v>
                </c:pt>
                <c:pt idx="2546">
                  <c:v>3.630208333333333</c:v>
                </c:pt>
                <c:pt idx="2547">
                  <c:v>3.6328125</c:v>
                </c:pt>
                <c:pt idx="2548">
                  <c:v>3.635416666666667</c:v>
                </c:pt>
                <c:pt idx="2549">
                  <c:v>3.638020833333333</c:v>
                </c:pt>
                <c:pt idx="2550">
                  <c:v>3.640625</c:v>
                </c:pt>
                <c:pt idx="2551">
                  <c:v>3.643229166666667</c:v>
                </c:pt>
                <c:pt idx="2552">
                  <c:v>3.645833333333333</c:v>
                </c:pt>
                <c:pt idx="2553">
                  <c:v>3.6484375</c:v>
                </c:pt>
                <c:pt idx="2554">
                  <c:v>3.651041666666667</c:v>
                </c:pt>
                <c:pt idx="2555">
                  <c:v>3.653645833333333</c:v>
                </c:pt>
                <c:pt idx="2556">
                  <c:v>3.65625</c:v>
                </c:pt>
                <c:pt idx="2557">
                  <c:v>3.658854166666667</c:v>
                </c:pt>
                <c:pt idx="2558">
                  <c:v>3.661458333333333</c:v>
                </c:pt>
                <c:pt idx="2559">
                  <c:v>3.6640625</c:v>
                </c:pt>
                <c:pt idx="2560">
                  <c:v>3.666666666666667</c:v>
                </c:pt>
                <c:pt idx="2561">
                  <c:v>3.669270833333333</c:v>
                </c:pt>
                <c:pt idx="2562">
                  <c:v>3.671875</c:v>
                </c:pt>
                <c:pt idx="2563">
                  <c:v>3.674479166666667</c:v>
                </c:pt>
                <c:pt idx="2564">
                  <c:v>3.677083333333333</c:v>
                </c:pt>
                <c:pt idx="2565">
                  <c:v>3.6796875</c:v>
                </c:pt>
                <c:pt idx="2566">
                  <c:v>3.682291666666667</c:v>
                </c:pt>
                <c:pt idx="2567">
                  <c:v>3.684895833333333</c:v>
                </c:pt>
                <c:pt idx="2568">
                  <c:v>3.6875</c:v>
                </c:pt>
                <c:pt idx="2569">
                  <c:v>3.690104166666667</c:v>
                </c:pt>
                <c:pt idx="2570">
                  <c:v>3.692708333333333</c:v>
                </c:pt>
                <c:pt idx="2571">
                  <c:v>3.6953125</c:v>
                </c:pt>
                <c:pt idx="2572">
                  <c:v>3.697916666666667</c:v>
                </c:pt>
                <c:pt idx="2573">
                  <c:v>3.700520833333333</c:v>
                </c:pt>
                <c:pt idx="2574">
                  <c:v>3.703125</c:v>
                </c:pt>
                <c:pt idx="2575">
                  <c:v>3.705729166666667</c:v>
                </c:pt>
                <c:pt idx="2576">
                  <c:v>3.708333333333333</c:v>
                </c:pt>
                <c:pt idx="2577">
                  <c:v>3.7109375</c:v>
                </c:pt>
                <c:pt idx="2578">
                  <c:v>3.713541666666667</c:v>
                </c:pt>
                <c:pt idx="2579">
                  <c:v>3.716145833333333</c:v>
                </c:pt>
                <c:pt idx="2580">
                  <c:v>3.71875</c:v>
                </c:pt>
                <c:pt idx="2581">
                  <c:v>3.721354166666667</c:v>
                </c:pt>
                <c:pt idx="2582">
                  <c:v>3.723958333333333</c:v>
                </c:pt>
                <c:pt idx="2583">
                  <c:v>3.7265625</c:v>
                </c:pt>
                <c:pt idx="2584">
                  <c:v>3.729166666666667</c:v>
                </c:pt>
                <c:pt idx="2585">
                  <c:v>3.731770833333333</c:v>
                </c:pt>
                <c:pt idx="2586">
                  <c:v>3.734375</c:v>
                </c:pt>
                <c:pt idx="2587">
                  <c:v>3.736979166666667</c:v>
                </c:pt>
                <c:pt idx="2588">
                  <c:v>3.739583333333333</c:v>
                </c:pt>
                <c:pt idx="2589">
                  <c:v>3.7421875</c:v>
                </c:pt>
                <c:pt idx="2590">
                  <c:v>3.744791666666667</c:v>
                </c:pt>
                <c:pt idx="2591">
                  <c:v>3.747395833333333</c:v>
                </c:pt>
                <c:pt idx="2592">
                  <c:v>3.75</c:v>
                </c:pt>
                <c:pt idx="2593">
                  <c:v>3.752604166666667</c:v>
                </c:pt>
                <c:pt idx="2594">
                  <c:v>3.755208333333333</c:v>
                </c:pt>
                <c:pt idx="2595">
                  <c:v>3.7578125</c:v>
                </c:pt>
                <c:pt idx="2596">
                  <c:v>3.760416666666667</c:v>
                </c:pt>
                <c:pt idx="2597">
                  <c:v>3.763020833333333</c:v>
                </c:pt>
                <c:pt idx="2598">
                  <c:v>3.765625</c:v>
                </c:pt>
                <c:pt idx="2599">
                  <c:v>3.768229166666667</c:v>
                </c:pt>
                <c:pt idx="2600">
                  <c:v>3.770833333333333</c:v>
                </c:pt>
                <c:pt idx="2601">
                  <c:v>3.7734375</c:v>
                </c:pt>
                <c:pt idx="2602">
                  <c:v>3.776041666666667</c:v>
                </c:pt>
                <c:pt idx="2603">
                  <c:v>3.778645833333333</c:v>
                </c:pt>
                <c:pt idx="2604">
                  <c:v>3.78125</c:v>
                </c:pt>
                <c:pt idx="2605">
                  <c:v>3.783854166666667</c:v>
                </c:pt>
                <c:pt idx="2606">
                  <c:v>3.786458333333333</c:v>
                </c:pt>
                <c:pt idx="2607">
                  <c:v>3.7890625</c:v>
                </c:pt>
                <c:pt idx="2608">
                  <c:v>3.791666666666667</c:v>
                </c:pt>
                <c:pt idx="2609">
                  <c:v>3.794270833333333</c:v>
                </c:pt>
                <c:pt idx="2610">
                  <c:v>3.796875</c:v>
                </c:pt>
                <c:pt idx="2611">
                  <c:v>3.799479166666667</c:v>
                </c:pt>
                <c:pt idx="2612">
                  <c:v>3.802083333333333</c:v>
                </c:pt>
                <c:pt idx="2613">
                  <c:v>3.8046875</c:v>
                </c:pt>
                <c:pt idx="2614">
                  <c:v>3.807291666666667</c:v>
                </c:pt>
                <c:pt idx="2615">
                  <c:v>3.809895833333333</c:v>
                </c:pt>
                <c:pt idx="2616">
                  <c:v>3.8125</c:v>
                </c:pt>
                <c:pt idx="2617">
                  <c:v>3.815104166666667</c:v>
                </c:pt>
                <c:pt idx="2618">
                  <c:v>3.817708333333333</c:v>
                </c:pt>
                <c:pt idx="2619">
                  <c:v>3.8203125</c:v>
                </c:pt>
                <c:pt idx="2620">
                  <c:v>3.822916666666667</c:v>
                </c:pt>
                <c:pt idx="2621">
                  <c:v>3.825520833333333</c:v>
                </c:pt>
                <c:pt idx="2622">
                  <c:v>3.828125</c:v>
                </c:pt>
                <c:pt idx="2623">
                  <c:v>3.830729166666667</c:v>
                </c:pt>
                <c:pt idx="2624">
                  <c:v>3.833333333333333</c:v>
                </c:pt>
                <c:pt idx="2625">
                  <c:v>3.8359375</c:v>
                </c:pt>
                <c:pt idx="2626">
                  <c:v>3.838541666666667</c:v>
                </c:pt>
                <c:pt idx="2627">
                  <c:v>3.841145833333333</c:v>
                </c:pt>
                <c:pt idx="2628">
                  <c:v>3.84375</c:v>
                </c:pt>
                <c:pt idx="2629">
                  <c:v>3.846354166666667</c:v>
                </c:pt>
                <c:pt idx="2630">
                  <c:v>3.848958333333333</c:v>
                </c:pt>
                <c:pt idx="2631">
                  <c:v>3.8515625</c:v>
                </c:pt>
                <c:pt idx="2632">
                  <c:v>3.854166666666667</c:v>
                </c:pt>
                <c:pt idx="2633">
                  <c:v>3.856770833333333</c:v>
                </c:pt>
                <c:pt idx="2634">
                  <c:v>3.859375</c:v>
                </c:pt>
                <c:pt idx="2635">
                  <c:v>3.861979166666667</c:v>
                </c:pt>
                <c:pt idx="2636">
                  <c:v>3.864583333333333</c:v>
                </c:pt>
                <c:pt idx="2637">
                  <c:v>3.8671875</c:v>
                </c:pt>
                <c:pt idx="2638">
                  <c:v>3.869791666666667</c:v>
                </c:pt>
                <c:pt idx="2639">
                  <c:v>3.872395833333333</c:v>
                </c:pt>
                <c:pt idx="2640">
                  <c:v>3.875</c:v>
                </c:pt>
                <c:pt idx="2641">
                  <c:v>3.877604166666667</c:v>
                </c:pt>
                <c:pt idx="2642">
                  <c:v>3.880208333333333</c:v>
                </c:pt>
                <c:pt idx="2643">
                  <c:v>3.8828125</c:v>
                </c:pt>
                <c:pt idx="2644">
                  <c:v>3.885416666666667</c:v>
                </c:pt>
                <c:pt idx="2645">
                  <c:v>3.888020833333333</c:v>
                </c:pt>
                <c:pt idx="2646">
                  <c:v>3.890625</c:v>
                </c:pt>
                <c:pt idx="2647">
                  <c:v>3.893229166666667</c:v>
                </c:pt>
                <c:pt idx="2648">
                  <c:v>3.895833333333333</c:v>
                </c:pt>
                <c:pt idx="2649">
                  <c:v>3.8984375</c:v>
                </c:pt>
                <c:pt idx="2650">
                  <c:v>3.901041666666667</c:v>
                </c:pt>
                <c:pt idx="2651">
                  <c:v>3.903645833333333</c:v>
                </c:pt>
                <c:pt idx="2652">
                  <c:v>3.90625</c:v>
                </c:pt>
                <c:pt idx="2653">
                  <c:v>3.908854166666667</c:v>
                </c:pt>
                <c:pt idx="2654">
                  <c:v>3.911458333333333</c:v>
                </c:pt>
                <c:pt idx="2655">
                  <c:v>3.9140625</c:v>
                </c:pt>
                <c:pt idx="2656">
                  <c:v>3.916666666666667</c:v>
                </c:pt>
                <c:pt idx="2657">
                  <c:v>3.919270833333333</c:v>
                </c:pt>
                <c:pt idx="2658">
                  <c:v>3.921875</c:v>
                </c:pt>
                <c:pt idx="2659">
                  <c:v>3.924479166666667</c:v>
                </c:pt>
                <c:pt idx="2660">
                  <c:v>3.927083333333333</c:v>
                </c:pt>
                <c:pt idx="2661">
                  <c:v>3.9296875</c:v>
                </c:pt>
                <c:pt idx="2662">
                  <c:v>3.932291666666667</c:v>
                </c:pt>
                <c:pt idx="2663">
                  <c:v>3.934895833333333</c:v>
                </c:pt>
                <c:pt idx="2664">
                  <c:v>3.9375</c:v>
                </c:pt>
                <c:pt idx="2665">
                  <c:v>3.940104166666667</c:v>
                </c:pt>
                <c:pt idx="2666">
                  <c:v>3.942708333333333</c:v>
                </c:pt>
                <c:pt idx="2667">
                  <c:v>3.9453125</c:v>
                </c:pt>
                <c:pt idx="2668">
                  <c:v>3.947916666666667</c:v>
                </c:pt>
                <c:pt idx="2669">
                  <c:v>3.950520833333333</c:v>
                </c:pt>
                <c:pt idx="2670">
                  <c:v>3.953125</c:v>
                </c:pt>
                <c:pt idx="2671">
                  <c:v>3.955729166666667</c:v>
                </c:pt>
                <c:pt idx="2672">
                  <c:v>3.958333333333333</c:v>
                </c:pt>
                <c:pt idx="2673">
                  <c:v>3.9609375</c:v>
                </c:pt>
                <c:pt idx="2674">
                  <c:v>3.963541666666667</c:v>
                </c:pt>
                <c:pt idx="2675">
                  <c:v>3.966145833333333</c:v>
                </c:pt>
                <c:pt idx="2676">
                  <c:v>3.96875</c:v>
                </c:pt>
                <c:pt idx="2677">
                  <c:v>3.971354166666667</c:v>
                </c:pt>
                <c:pt idx="2678">
                  <c:v>3.973958333333333</c:v>
                </c:pt>
                <c:pt idx="2679">
                  <c:v>3.9765625</c:v>
                </c:pt>
                <c:pt idx="2680">
                  <c:v>3.979166666666667</c:v>
                </c:pt>
                <c:pt idx="2681">
                  <c:v>3.981770833333333</c:v>
                </c:pt>
                <c:pt idx="2682">
                  <c:v>3.984375</c:v>
                </c:pt>
                <c:pt idx="2683">
                  <c:v>3.986979166666667</c:v>
                </c:pt>
                <c:pt idx="2684">
                  <c:v>3.989583333333333</c:v>
                </c:pt>
                <c:pt idx="2685">
                  <c:v>3.9921875</c:v>
                </c:pt>
                <c:pt idx="2686">
                  <c:v>3.994791666666667</c:v>
                </c:pt>
                <c:pt idx="2687">
                  <c:v>3.997395833333333</c:v>
                </c:pt>
                <c:pt idx="2688">
                  <c:v>4</c:v>
                </c:pt>
                <c:pt idx="2689">
                  <c:v>4.002604166666667</c:v>
                </c:pt>
                <c:pt idx="2690">
                  <c:v>4.005208333333333</c:v>
                </c:pt>
                <c:pt idx="2691">
                  <c:v>4.0078125</c:v>
                </c:pt>
                <c:pt idx="2692">
                  <c:v>4.010416666666667</c:v>
                </c:pt>
                <c:pt idx="2693">
                  <c:v>4.013020833333333</c:v>
                </c:pt>
                <c:pt idx="2694">
                  <c:v>4.015625</c:v>
                </c:pt>
                <c:pt idx="2695">
                  <c:v>4.018229166666667</c:v>
                </c:pt>
                <c:pt idx="2696">
                  <c:v>4.020833333333333</c:v>
                </c:pt>
                <c:pt idx="2697">
                  <c:v>4.0234375</c:v>
                </c:pt>
                <c:pt idx="2698">
                  <c:v>4.026041666666667</c:v>
                </c:pt>
                <c:pt idx="2699">
                  <c:v>4.028645833333333</c:v>
                </c:pt>
                <c:pt idx="2700">
                  <c:v>4.03125</c:v>
                </c:pt>
                <c:pt idx="2701">
                  <c:v>4.033854166666667</c:v>
                </c:pt>
                <c:pt idx="2702">
                  <c:v>4.036458333333333</c:v>
                </c:pt>
                <c:pt idx="2703">
                  <c:v>4.0390625</c:v>
                </c:pt>
                <c:pt idx="2704">
                  <c:v>4.041666666666667</c:v>
                </c:pt>
                <c:pt idx="2705">
                  <c:v>4.044270833333333</c:v>
                </c:pt>
                <c:pt idx="2706">
                  <c:v>4.046875</c:v>
                </c:pt>
                <c:pt idx="2707">
                  <c:v>4.049479166666667</c:v>
                </c:pt>
                <c:pt idx="2708">
                  <c:v>4.052083333333333</c:v>
                </c:pt>
                <c:pt idx="2709">
                  <c:v>4.0546875</c:v>
                </c:pt>
                <c:pt idx="2710">
                  <c:v>4.057291666666667</c:v>
                </c:pt>
                <c:pt idx="2711">
                  <c:v>4.059895833333333</c:v>
                </c:pt>
                <c:pt idx="2712">
                  <c:v>4.0625</c:v>
                </c:pt>
                <c:pt idx="2713">
                  <c:v>4.065104166666667</c:v>
                </c:pt>
                <c:pt idx="2714">
                  <c:v>4.067708333333333</c:v>
                </c:pt>
                <c:pt idx="2715">
                  <c:v>4.0703125</c:v>
                </c:pt>
                <c:pt idx="2716">
                  <c:v>4.072916666666667</c:v>
                </c:pt>
                <c:pt idx="2717">
                  <c:v>4.075520833333333</c:v>
                </c:pt>
                <c:pt idx="2718">
                  <c:v>4.078125</c:v>
                </c:pt>
                <c:pt idx="2719">
                  <c:v>4.080729166666667</c:v>
                </c:pt>
                <c:pt idx="2720">
                  <c:v>4.083333333333333</c:v>
                </c:pt>
                <c:pt idx="2721">
                  <c:v>4.0859375</c:v>
                </c:pt>
                <c:pt idx="2722">
                  <c:v>4.088541666666667</c:v>
                </c:pt>
                <c:pt idx="2723">
                  <c:v>4.091145833333333</c:v>
                </c:pt>
                <c:pt idx="2724">
                  <c:v>4.09375</c:v>
                </c:pt>
                <c:pt idx="2725">
                  <c:v>4.096354166666667</c:v>
                </c:pt>
                <c:pt idx="2726">
                  <c:v>4.098958333333333</c:v>
                </c:pt>
                <c:pt idx="2727">
                  <c:v>4.1015625</c:v>
                </c:pt>
                <c:pt idx="2728">
                  <c:v>4.104166666666667</c:v>
                </c:pt>
                <c:pt idx="2729">
                  <c:v>4.106770833333333</c:v>
                </c:pt>
                <c:pt idx="2730">
                  <c:v>4.109375</c:v>
                </c:pt>
                <c:pt idx="2731">
                  <c:v>4.111979166666667</c:v>
                </c:pt>
                <c:pt idx="2732">
                  <c:v>4.114583333333333</c:v>
                </c:pt>
                <c:pt idx="2733">
                  <c:v>4.1171875</c:v>
                </c:pt>
                <c:pt idx="2734">
                  <c:v>4.119791666666667</c:v>
                </c:pt>
                <c:pt idx="2735">
                  <c:v>4.122395833333333</c:v>
                </c:pt>
                <c:pt idx="2736">
                  <c:v>4.125</c:v>
                </c:pt>
                <c:pt idx="2737">
                  <c:v>4.127604166666667</c:v>
                </c:pt>
                <c:pt idx="2738">
                  <c:v>4.130208333333333</c:v>
                </c:pt>
                <c:pt idx="2739">
                  <c:v>4.1328125</c:v>
                </c:pt>
                <c:pt idx="2740">
                  <c:v>4.135416666666667</c:v>
                </c:pt>
                <c:pt idx="2741">
                  <c:v>4.138020833333333</c:v>
                </c:pt>
                <c:pt idx="2742">
                  <c:v>4.140625</c:v>
                </c:pt>
                <c:pt idx="2743">
                  <c:v>4.143229166666667</c:v>
                </c:pt>
                <c:pt idx="2744">
                  <c:v>4.145833333333333</c:v>
                </c:pt>
                <c:pt idx="2745">
                  <c:v>4.1484375</c:v>
                </c:pt>
                <c:pt idx="2746">
                  <c:v>4.151041666666667</c:v>
                </c:pt>
                <c:pt idx="2747">
                  <c:v>4.153645833333333</c:v>
                </c:pt>
                <c:pt idx="2748">
                  <c:v>4.15625</c:v>
                </c:pt>
                <c:pt idx="2749">
                  <c:v>4.158854166666667</c:v>
                </c:pt>
                <c:pt idx="2750">
                  <c:v>4.161458333333333</c:v>
                </c:pt>
                <c:pt idx="2751">
                  <c:v>4.1640625</c:v>
                </c:pt>
                <c:pt idx="2752">
                  <c:v>4.166666666666667</c:v>
                </c:pt>
                <c:pt idx="2753">
                  <c:v>4.169270833333333</c:v>
                </c:pt>
                <c:pt idx="2754">
                  <c:v>4.171875</c:v>
                </c:pt>
                <c:pt idx="2755">
                  <c:v>4.174479166666667</c:v>
                </c:pt>
                <c:pt idx="2756">
                  <c:v>4.177083333333333</c:v>
                </c:pt>
                <c:pt idx="2757">
                  <c:v>4.1796875</c:v>
                </c:pt>
                <c:pt idx="2758">
                  <c:v>4.182291666666667</c:v>
                </c:pt>
                <c:pt idx="2759">
                  <c:v>4.184895833333333</c:v>
                </c:pt>
                <c:pt idx="2760">
                  <c:v>4.1875</c:v>
                </c:pt>
                <c:pt idx="2761">
                  <c:v>4.190104166666667</c:v>
                </c:pt>
                <c:pt idx="2762">
                  <c:v>4.192708333333333</c:v>
                </c:pt>
                <c:pt idx="2763">
                  <c:v>4.1953125</c:v>
                </c:pt>
                <c:pt idx="2764">
                  <c:v>4.197916666666667</c:v>
                </c:pt>
                <c:pt idx="2765">
                  <c:v>4.200520833333333</c:v>
                </c:pt>
                <c:pt idx="2766">
                  <c:v>4.203125</c:v>
                </c:pt>
                <c:pt idx="2767">
                  <c:v>4.205729166666667</c:v>
                </c:pt>
                <c:pt idx="2768">
                  <c:v>4.208333333333333</c:v>
                </c:pt>
                <c:pt idx="2769">
                  <c:v>4.2109375</c:v>
                </c:pt>
                <c:pt idx="2770">
                  <c:v>4.213541666666667</c:v>
                </c:pt>
                <c:pt idx="2771">
                  <c:v>4.216145833333333</c:v>
                </c:pt>
                <c:pt idx="2772">
                  <c:v>4.21875</c:v>
                </c:pt>
                <c:pt idx="2773">
                  <c:v>4.221354166666667</c:v>
                </c:pt>
                <c:pt idx="2774">
                  <c:v>4.223958333333333</c:v>
                </c:pt>
                <c:pt idx="2775">
                  <c:v>4.2265625</c:v>
                </c:pt>
                <c:pt idx="2776">
                  <c:v>4.229166666666667</c:v>
                </c:pt>
                <c:pt idx="2777">
                  <c:v>4.231770833333333</c:v>
                </c:pt>
                <c:pt idx="2778">
                  <c:v>4.234375</c:v>
                </c:pt>
                <c:pt idx="2779">
                  <c:v>4.236979166666667</c:v>
                </c:pt>
                <c:pt idx="2780">
                  <c:v>4.239583333333333</c:v>
                </c:pt>
                <c:pt idx="2781">
                  <c:v>4.2421875</c:v>
                </c:pt>
                <c:pt idx="2782">
                  <c:v>4.244791666666667</c:v>
                </c:pt>
                <c:pt idx="2783">
                  <c:v>4.247395833333333</c:v>
                </c:pt>
                <c:pt idx="2784">
                  <c:v>4.25</c:v>
                </c:pt>
                <c:pt idx="2785">
                  <c:v>4.252604166666667</c:v>
                </c:pt>
                <c:pt idx="2786">
                  <c:v>4.255208333333333</c:v>
                </c:pt>
                <c:pt idx="2787">
                  <c:v>4.2578125</c:v>
                </c:pt>
                <c:pt idx="2788">
                  <c:v>4.260416666666667</c:v>
                </c:pt>
                <c:pt idx="2789">
                  <c:v>4.263020833333333</c:v>
                </c:pt>
                <c:pt idx="2790">
                  <c:v>4.265625</c:v>
                </c:pt>
                <c:pt idx="2791">
                  <c:v>4.268229166666667</c:v>
                </c:pt>
                <c:pt idx="2792">
                  <c:v>4.270833333333333</c:v>
                </c:pt>
                <c:pt idx="2793">
                  <c:v>4.2734375</c:v>
                </c:pt>
                <c:pt idx="2794">
                  <c:v>4.276041666666667</c:v>
                </c:pt>
                <c:pt idx="2795">
                  <c:v>4.278645833333333</c:v>
                </c:pt>
                <c:pt idx="2796">
                  <c:v>4.28125</c:v>
                </c:pt>
                <c:pt idx="2797">
                  <c:v>4.283854166666667</c:v>
                </c:pt>
                <c:pt idx="2798">
                  <c:v>4.286458333333333</c:v>
                </c:pt>
                <c:pt idx="2799">
                  <c:v>4.2890625</c:v>
                </c:pt>
                <c:pt idx="2800">
                  <c:v>4.291666666666667</c:v>
                </c:pt>
                <c:pt idx="2801">
                  <c:v>4.294270833333333</c:v>
                </c:pt>
                <c:pt idx="2802">
                  <c:v>4.296875</c:v>
                </c:pt>
                <c:pt idx="2803">
                  <c:v>4.299479166666667</c:v>
                </c:pt>
                <c:pt idx="2804">
                  <c:v>4.302083333333333</c:v>
                </c:pt>
                <c:pt idx="2805">
                  <c:v>4.3046875</c:v>
                </c:pt>
                <c:pt idx="2806">
                  <c:v>4.307291666666667</c:v>
                </c:pt>
                <c:pt idx="2807">
                  <c:v>4.309895833333333</c:v>
                </c:pt>
                <c:pt idx="2808">
                  <c:v>4.3125</c:v>
                </c:pt>
                <c:pt idx="2809">
                  <c:v>4.315104166666667</c:v>
                </c:pt>
                <c:pt idx="2810">
                  <c:v>4.317708333333333</c:v>
                </c:pt>
                <c:pt idx="2811">
                  <c:v>4.3203125</c:v>
                </c:pt>
                <c:pt idx="2812">
                  <c:v>4.322916666666667</c:v>
                </c:pt>
                <c:pt idx="2813">
                  <c:v>4.325520833333333</c:v>
                </c:pt>
                <c:pt idx="2814">
                  <c:v>4.328125</c:v>
                </c:pt>
                <c:pt idx="2815">
                  <c:v>4.330729166666667</c:v>
                </c:pt>
                <c:pt idx="2816">
                  <c:v>4.333333333333333</c:v>
                </c:pt>
                <c:pt idx="2817">
                  <c:v>4.3359375</c:v>
                </c:pt>
                <c:pt idx="2818">
                  <c:v>4.338541666666667</c:v>
                </c:pt>
                <c:pt idx="2819">
                  <c:v>4.341145833333333</c:v>
                </c:pt>
                <c:pt idx="2820">
                  <c:v>4.34375</c:v>
                </c:pt>
                <c:pt idx="2821">
                  <c:v>4.346354166666667</c:v>
                </c:pt>
                <c:pt idx="2822">
                  <c:v>4.348958333333333</c:v>
                </c:pt>
                <c:pt idx="2823">
                  <c:v>4.3515625</c:v>
                </c:pt>
                <c:pt idx="2824">
                  <c:v>4.354166666666667</c:v>
                </c:pt>
                <c:pt idx="2825">
                  <c:v>4.356770833333333</c:v>
                </c:pt>
                <c:pt idx="2826">
                  <c:v>4.359375</c:v>
                </c:pt>
                <c:pt idx="2827">
                  <c:v>4.361979166666667</c:v>
                </c:pt>
                <c:pt idx="2828">
                  <c:v>4.364583333333333</c:v>
                </c:pt>
                <c:pt idx="2829">
                  <c:v>4.3671875</c:v>
                </c:pt>
                <c:pt idx="2830">
                  <c:v>4.369791666666667</c:v>
                </c:pt>
                <c:pt idx="2831">
                  <c:v>4.372395833333333</c:v>
                </c:pt>
                <c:pt idx="2832">
                  <c:v>4.375</c:v>
                </c:pt>
                <c:pt idx="2833">
                  <c:v>4.377604166666667</c:v>
                </c:pt>
                <c:pt idx="2834">
                  <c:v>4.380208333333333</c:v>
                </c:pt>
                <c:pt idx="2835">
                  <c:v>4.3828125</c:v>
                </c:pt>
                <c:pt idx="2836">
                  <c:v>4.385416666666667</c:v>
                </c:pt>
                <c:pt idx="2837">
                  <c:v>4.388020833333333</c:v>
                </c:pt>
                <c:pt idx="2838">
                  <c:v>4.390625</c:v>
                </c:pt>
                <c:pt idx="2839">
                  <c:v>4.393229166666667</c:v>
                </c:pt>
                <c:pt idx="2840">
                  <c:v>4.395833333333333</c:v>
                </c:pt>
                <c:pt idx="2841">
                  <c:v>4.3984375</c:v>
                </c:pt>
                <c:pt idx="2842">
                  <c:v>4.401041666666667</c:v>
                </c:pt>
                <c:pt idx="2843">
                  <c:v>4.403645833333333</c:v>
                </c:pt>
                <c:pt idx="2844">
                  <c:v>4.40625</c:v>
                </c:pt>
                <c:pt idx="2845">
                  <c:v>4.408854166666667</c:v>
                </c:pt>
                <c:pt idx="2846">
                  <c:v>4.411458333333333</c:v>
                </c:pt>
                <c:pt idx="2847">
                  <c:v>4.4140625</c:v>
                </c:pt>
                <c:pt idx="2848">
                  <c:v>4.416666666666667</c:v>
                </c:pt>
                <c:pt idx="2849">
                  <c:v>4.419270833333333</c:v>
                </c:pt>
                <c:pt idx="2850">
                  <c:v>4.421875</c:v>
                </c:pt>
                <c:pt idx="2851">
                  <c:v>4.424479166666667</c:v>
                </c:pt>
                <c:pt idx="2852">
                  <c:v>4.427083333333333</c:v>
                </c:pt>
                <c:pt idx="2853">
                  <c:v>4.4296875</c:v>
                </c:pt>
                <c:pt idx="2854">
                  <c:v>4.432291666666667</c:v>
                </c:pt>
                <c:pt idx="2855">
                  <c:v>4.434895833333333</c:v>
                </c:pt>
                <c:pt idx="2856">
                  <c:v>4.4375</c:v>
                </c:pt>
                <c:pt idx="2857">
                  <c:v>4.440104166666667</c:v>
                </c:pt>
                <c:pt idx="2858">
                  <c:v>4.442708333333333</c:v>
                </c:pt>
                <c:pt idx="2859">
                  <c:v>4.4453125</c:v>
                </c:pt>
                <c:pt idx="2860">
                  <c:v>4.447916666666667</c:v>
                </c:pt>
                <c:pt idx="2861">
                  <c:v>4.450520833333333</c:v>
                </c:pt>
                <c:pt idx="2862">
                  <c:v>4.453125</c:v>
                </c:pt>
                <c:pt idx="2863">
                  <c:v>4.455729166666667</c:v>
                </c:pt>
                <c:pt idx="2864">
                  <c:v>4.458333333333333</c:v>
                </c:pt>
                <c:pt idx="2865">
                  <c:v>4.4609375</c:v>
                </c:pt>
                <c:pt idx="2866">
                  <c:v>4.463541666666667</c:v>
                </c:pt>
                <c:pt idx="2867">
                  <c:v>4.466145833333333</c:v>
                </c:pt>
                <c:pt idx="2868">
                  <c:v>4.46875</c:v>
                </c:pt>
                <c:pt idx="2869">
                  <c:v>4.471354166666667</c:v>
                </c:pt>
                <c:pt idx="2870">
                  <c:v>4.473958333333333</c:v>
                </c:pt>
                <c:pt idx="2871">
                  <c:v>4.4765625</c:v>
                </c:pt>
                <c:pt idx="2872">
                  <c:v>4.479166666666667</c:v>
                </c:pt>
                <c:pt idx="2873">
                  <c:v>4.481770833333333</c:v>
                </c:pt>
                <c:pt idx="2874">
                  <c:v>4.484375</c:v>
                </c:pt>
                <c:pt idx="2875">
                  <c:v>4.486979166666667</c:v>
                </c:pt>
                <c:pt idx="2876">
                  <c:v>4.489583333333333</c:v>
                </c:pt>
                <c:pt idx="2877">
                  <c:v>4.4921875</c:v>
                </c:pt>
                <c:pt idx="2878">
                  <c:v>4.494791666666667</c:v>
                </c:pt>
                <c:pt idx="2879">
                  <c:v>4.497395833333333</c:v>
                </c:pt>
                <c:pt idx="2880">
                  <c:v>4.5</c:v>
                </c:pt>
                <c:pt idx="2881">
                  <c:v>4.502604166666667</c:v>
                </c:pt>
                <c:pt idx="2882">
                  <c:v>4.505208333333333</c:v>
                </c:pt>
                <c:pt idx="2883">
                  <c:v>4.5078125</c:v>
                </c:pt>
                <c:pt idx="2884">
                  <c:v>4.510416666666667</c:v>
                </c:pt>
                <c:pt idx="2885">
                  <c:v>4.513020833333333</c:v>
                </c:pt>
                <c:pt idx="2886">
                  <c:v>4.515625</c:v>
                </c:pt>
                <c:pt idx="2887">
                  <c:v>4.518229166666667</c:v>
                </c:pt>
                <c:pt idx="2888">
                  <c:v>4.520833333333333</c:v>
                </c:pt>
                <c:pt idx="2889">
                  <c:v>4.5234375</c:v>
                </c:pt>
                <c:pt idx="2890">
                  <c:v>4.526041666666667</c:v>
                </c:pt>
                <c:pt idx="2891">
                  <c:v>4.528645833333333</c:v>
                </c:pt>
                <c:pt idx="2892">
                  <c:v>4.53125</c:v>
                </c:pt>
                <c:pt idx="2893">
                  <c:v>4.533854166666667</c:v>
                </c:pt>
                <c:pt idx="2894">
                  <c:v>4.536458333333333</c:v>
                </c:pt>
                <c:pt idx="2895">
                  <c:v>4.5390625</c:v>
                </c:pt>
                <c:pt idx="2896">
                  <c:v>4.541666666666667</c:v>
                </c:pt>
                <c:pt idx="2897">
                  <c:v>4.544270833333333</c:v>
                </c:pt>
                <c:pt idx="2898">
                  <c:v>4.546875</c:v>
                </c:pt>
                <c:pt idx="2899">
                  <c:v>4.549479166666667</c:v>
                </c:pt>
                <c:pt idx="2900">
                  <c:v>4.552083333333333</c:v>
                </c:pt>
                <c:pt idx="2901">
                  <c:v>4.5546875</c:v>
                </c:pt>
                <c:pt idx="2902">
                  <c:v>4.557291666666667</c:v>
                </c:pt>
                <c:pt idx="2903">
                  <c:v>4.559895833333333</c:v>
                </c:pt>
                <c:pt idx="2904">
                  <c:v>4.5625</c:v>
                </c:pt>
                <c:pt idx="2905">
                  <c:v>4.565104166666667</c:v>
                </c:pt>
                <c:pt idx="2906">
                  <c:v>4.567708333333333</c:v>
                </c:pt>
                <c:pt idx="2907">
                  <c:v>4.5703125</c:v>
                </c:pt>
                <c:pt idx="2908">
                  <c:v>4.572916666666667</c:v>
                </c:pt>
                <c:pt idx="2909">
                  <c:v>4.575520833333333</c:v>
                </c:pt>
                <c:pt idx="2910">
                  <c:v>4.578125</c:v>
                </c:pt>
                <c:pt idx="2911">
                  <c:v>4.580729166666667</c:v>
                </c:pt>
                <c:pt idx="2912">
                  <c:v>4.583333333333333</c:v>
                </c:pt>
                <c:pt idx="2913">
                  <c:v>4.5859375</c:v>
                </c:pt>
                <c:pt idx="2914">
                  <c:v>4.588541666666667</c:v>
                </c:pt>
                <c:pt idx="2915">
                  <c:v>4.591145833333333</c:v>
                </c:pt>
                <c:pt idx="2916">
                  <c:v>4.59375</c:v>
                </c:pt>
                <c:pt idx="2917">
                  <c:v>4.596354166666667</c:v>
                </c:pt>
                <c:pt idx="2918">
                  <c:v>4.598958333333333</c:v>
                </c:pt>
                <c:pt idx="2919">
                  <c:v>4.6015625</c:v>
                </c:pt>
                <c:pt idx="2920">
                  <c:v>4.604166666666667</c:v>
                </c:pt>
                <c:pt idx="2921">
                  <c:v>4.606770833333333</c:v>
                </c:pt>
                <c:pt idx="2922">
                  <c:v>4.609375</c:v>
                </c:pt>
                <c:pt idx="2923">
                  <c:v>4.611979166666667</c:v>
                </c:pt>
                <c:pt idx="2924">
                  <c:v>4.614583333333333</c:v>
                </c:pt>
                <c:pt idx="2925">
                  <c:v>4.6171875</c:v>
                </c:pt>
                <c:pt idx="2926">
                  <c:v>4.619791666666667</c:v>
                </c:pt>
                <c:pt idx="2927">
                  <c:v>4.622395833333333</c:v>
                </c:pt>
                <c:pt idx="2928">
                  <c:v>4.625</c:v>
                </c:pt>
                <c:pt idx="2929">
                  <c:v>4.627604166666667</c:v>
                </c:pt>
                <c:pt idx="2930">
                  <c:v>4.630208333333333</c:v>
                </c:pt>
                <c:pt idx="2931">
                  <c:v>4.6328125</c:v>
                </c:pt>
                <c:pt idx="2932">
                  <c:v>4.635416666666667</c:v>
                </c:pt>
                <c:pt idx="2933">
                  <c:v>4.638020833333333</c:v>
                </c:pt>
                <c:pt idx="2934">
                  <c:v>4.640625</c:v>
                </c:pt>
                <c:pt idx="2935">
                  <c:v>4.643229166666667</c:v>
                </c:pt>
                <c:pt idx="2936">
                  <c:v>4.645833333333333</c:v>
                </c:pt>
                <c:pt idx="2937">
                  <c:v>4.6484375</c:v>
                </c:pt>
                <c:pt idx="2938">
                  <c:v>4.651041666666667</c:v>
                </c:pt>
                <c:pt idx="2939">
                  <c:v>4.653645833333333</c:v>
                </c:pt>
                <c:pt idx="2940">
                  <c:v>4.65625</c:v>
                </c:pt>
                <c:pt idx="2941">
                  <c:v>4.658854166666667</c:v>
                </c:pt>
                <c:pt idx="2942">
                  <c:v>4.661458333333333</c:v>
                </c:pt>
                <c:pt idx="2943">
                  <c:v>4.6640625</c:v>
                </c:pt>
                <c:pt idx="2944">
                  <c:v>4.666666666666667</c:v>
                </c:pt>
                <c:pt idx="2945">
                  <c:v>4.669270833333333</c:v>
                </c:pt>
                <c:pt idx="2946">
                  <c:v>4.671875</c:v>
                </c:pt>
                <c:pt idx="2947">
                  <c:v>4.674479166666667</c:v>
                </c:pt>
                <c:pt idx="2948">
                  <c:v>4.677083333333333</c:v>
                </c:pt>
                <c:pt idx="2949">
                  <c:v>4.6796875</c:v>
                </c:pt>
                <c:pt idx="2950">
                  <c:v>4.682291666666667</c:v>
                </c:pt>
                <c:pt idx="2951">
                  <c:v>4.684895833333333</c:v>
                </c:pt>
                <c:pt idx="2952">
                  <c:v>4.6875</c:v>
                </c:pt>
                <c:pt idx="2953">
                  <c:v>4.690104166666667</c:v>
                </c:pt>
                <c:pt idx="2954">
                  <c:v>4.692708333333333</c:v>
                </c:pt>
                <c:pt idx="2955">
                  <c:v>4.6953125</c:v>
                </c:pt>
                <c:pt idx="2956">
                  <c:v>4.697916666666667</c:v>
                </c:pt>
                <c:pt idx="2957">
                  <c:v>4.700520833333333</c:v>
                </c:pt>
                <c:pt idx="2958">
                  <c:v>4.703125</c:v>
                </c:pt>
                <c:pt idx="2959">
                  <c:v>4.705729166666667</c:v>
                </c:pt>
                <c:pt idx="2960">
                  <c:v>4.708333333333333</c:v>
                </c:pt>
                <c:pt idx="2961">
                  <c:v>4.7109375</c:v>
                </c:pt>
                <c:pt idx="2962">
                  <c:v>4.713541666666667</c:v>
                </c:pt>
                <c:pt idx="2963">
                  <c:v>4.716145833333333</c:v>
                </c:pt>
                <c:pt idx="2964">
                  <c:v>4.71875</c:v>
                </c:pt>
                <c:pt idx="2965">
                  <c:v>4.721354166666667</c:v>
                </c:pt>
                <c:pt idx="2966">
                  <c:v>4.723958333333333</c:v>
                </c:pt>
                <c:pt idx="2967">
                  <c:v>4.7265625</c:v>
                </c:pt>
                <c:pt idx="2968">
                  <c:v>4.729166666666667</c:v>
                </c:pt>
                <c:pt idx="2969">
                  <c:v>4.731770833333333</c:v>
                </c:pt>
                <c:pt idx="2970">
                  <c:v>4.734375</c:v>
                </c:pt>
                <c:pt idx="2971">
                  <c:v>4.736979166666667</c:v>
                </c:pt>
                <c:pt idx="2972">
                  <c:v>4.739583333333333</c:v>
                </c:pt>
                <c:pt idx="2973">
                  <c:v>4.7421875</c:v>
                </c:pt>
                <c:pt idx="2974">
                  <c:v>4.744791666666667</c:v>
                </c:pt>
                <c:pt idx="2975">
                  <c:v>4.747395833333333</c:v>
                </c:pt>
                <c:pt idx="2976">
                  <c:v>4.75</c:v>
                </c:pt>
                <c:pt idx="2977">
                  <c:v>4.752604166666667</c:v>
                </c:pt>
                <c:pt idx="2978">
                  <c:v>4.755208333333333</c:v>
                </c:pt>
                <c:pt idx="2979">
                  <c:v>4.7578125</c:v>
                </c:pt>
                <c:pt idx="2980">
                  <c:v>4.760416666666667</c:v>
                </c:pt>
                <c:pt idx="2981">
                  <c:v>4.763020833333333</c:v>
                </c:pt>
                <c:pt idx="2982">
                  <c:v>4.765625</c:v>
                </c:pt>
                <c:pt idx="2983">
                  <c:v>4.768229166666667</c:v>
                </c:pt>
                <c:pt idx="2984">
                  <c:v>4.770833333333333</c:v>
                </c:pt>
                <c:pt idx="2985">
                  <c:v>4.7734375</c:v>
                </c:pt>
                <c:pt idx="2986">
                  <c:v>4.776041666666667</c:v>
                </c:pt>
                <c:pt idx="2987">
                  <c:v>4.778645833333333</c:v>
                </c:pt>
                <c:pt idx="2988">
                  <c:v>4.78125</c:v>
                </c:pt>
                <c:pt idx="2989">
                  <c:v>4.783854166666667</c:v>
                </c:pt>
                <c:pt idx="2990">
                  <c:v>4.786458333333333</c:v>
                </c:pt>
                <c:pt idx="2991">
                  <c:v>4.7890625</c:v>
                </c:pt>
                <c:pt idx="2992">
                  <c:v>4.791666666666667</c:v>
                </c:pt>
                <c:pt idx="2993">
                  <c:v>4.794270833333333</c:v>
                </c:pt>
                <c:pt idx="2994">
                  <c:v>4.796875</c:v>
                </c:pt>
                <c:pt idx="2995">
                  <c:v>4.799479166666667</c:v>
                </c:pt>
                <c:pt idx="2996">
                  <c:v>4.802083333333333</c:v>
                </c:pt>
                <c:pt idx="2997">
                  <c:v>4.8046875</c:v>
                </c:pt>
                <c:pt idx="2998">
                  <c:v>4.807291666666667</c:v>
                </c:pt>
                <c:pt idx="2999">
                  <c:v>4.809895833333333</c:v>
                </c:pt>
                <c:pt idx="3000">
                  <c:v>4.8125</c:v>
                </c:pt>
                <c:pt idx="3001">
                  <c:v>4.815104166666667</c:v>
                </c:pt>
                <c:pt idx="3002">
                  <c:v>4.817708333333333</c:v>
                </c:pt>
                <c:pt idx="3003">
                  <c:v>4.8203125</c:v>
                </c:pt>
                <c:pt idx="3004">
                  <c:v>4.822916666666667</c:v>
                </c:pt>
                <c:pt idx="3005">
                  <c:v>4.825520833333333</c:v>
                </c:pt>
                <c:pt idx="3006">
                  <c:v>4.828125</c:v>
                </c:pt>
                <c:pt idx="3007">
                  <c:v>4.830729166666667</c:v>
                </c:pt>
                <c:pt idx="3008">
                  <c:v>4.833333333333333</c:v>
                </c:pt>
                <c:pt idx="3009">
                  <c:v>4.8359375</c:v>
                </c:pt>
                <c:pt idx="3010">
                  <c:v>4.838541666666667</c:v>
                </c:pt>
                <c:pt idx="3011">
                  <c:v>4.841145833333333</c:v>
                </c:pt>
                <c:pt idx="3012">
                  <c:v>4.84375</c:v>
                </c:pt>
                <c:pt idx="3013">
                  <c:v>4.846354166666667</c:v>
                </c:pt>
                <c:pt idx="3014">
                  <c:v>4.848958333333333</c:v>
                </c:pt>
                <c:pt idx="3015">
                  <c:v>4.8515625</c:v>
                </c:pt>
                <c:pt idx="3016">
                  <c:v>4.854166666666667</c:v>
                </c:pt>
                <c:pt idx="3017">
                  <c:v>4.856770833333333</c:v>
                </c:pt>
                <c:pt idx="3018">
                  <c:v>4.859375</c:v>
                </c:pt>
                <c:pt idx="3019">
                  <c:v>4.861979166666667</c:v>
                </c:pt>
                <c:pt idx="3020">
                  <c:v>4.864583333333333</c:v>
                </c:pt>
                <c:pt idx="3021">
                  <c:v>4.8671875</c:v>
                </c:pt>
                <c:pt idx="3022">
                  <c:v>4.869791666666667</c:v>
                </c:pt>
                <c:pt idx="3023">
                  <c:v>4.872395833333333</c:v>
                </c:pt>
                <c:pt idx="3024">
                  <c:v>4.875</c:v>
                </c:pt>
                <c:pt idx="3025">
                  <c:v>4.877604166666667</c:v>
                </c:pt>
                <c:pt idx="3026">
                  <c:v>4.880208333333333</c:v>
                </c:pt>
                <c:pt idx="3027">
                  <c:v>4.8828125</c:v>
                </c:pt>
                <c:pt idx="3028">
                  <c:v>4.885416666666667</c:v>
                </c:pt>
                <c:pt idx="3029">
                  <c:v>4.888020833333333</c:v>
                </c:pt>
                <c:pt idx="3030">
                  <c:v>4.890625</c:v>
                </c:pt>
                <c:pt idx="3031">
                  <c:v>4.893229166666667</c:v>
                </c:pt>
                <c:pt idx="3032">
                  <c:v>4.895833333333333</c:v>
                </c:pt>
                <c:pt idx="3033">
                  <c:v>4.8984375</c:v>
                </c:pt>
                <c:pt idx="3034">
                  <c:v>4.901041666666667</c:v>
                </c:pt>
                <c:pt idx="3035">
                  <c:v>4.903645833333333</c:v>
                </c:pt>
                <c:pt idx="3036">
                  <c:v>4.90625</c:v>
                </c:pt>
                <c:pt idx="3037">
                  <c:v>4.908854166666667</c:v>
                </c:pt>
                <c:pt idx="3038">
                  <c:v>4.911458333333333</c:v>
                </c:pt>
                <c:pt idx="3039">
                  <c:v>4.9140625</c:v>
                </c:pt>
                <c:pt idx="3040">
                  <c:v>4.916666666666667</c:v>
                </c:pt>
                <c:pt idx="3041">
                  <c:v>4.919270833333333</c:v>
                </c:pt>
                <c:pt idx="3042">
                  <c:v>4.921875</c:v>
                </c:pt>
                <c:pt idx="3043">
                  <c:v>4.924479166666667</c:v>
                </c:pt>
                <c:pt idx="3044">
                  <c:v>4.927083333333333</c:v>
                </c:pt>
                <c:pt idx="3045">
                  <c:v>4.9296875</c:v>
                </c:pt>
                <c:pt idx="3046">
                  <c:v>4.932291666666667</c:v>
                </c:pt>
                <c:pt idx="3047">
                  <c:v>4.934895833333333</c:v>
                </c:pt>
                <c:pt idx="3048">
                  <c:v>4.9375</c:v>
                </c:pt>
                <c:pt idx="3049">
                  <c:v>4.940104166666667</c:v>
                </c:pt>
                <c:pt idx="3050">
                  <c:v>4.942708333333333</c:v>
                </c:pt>
                <c:pt idx="3051">
                  <c:v>4.9453125</c:v>
                </c:pt>
                <c:pt idx="3052">
                  <c:v>4.947916666666667</c:v>
                </c:pt>
                <c:pt idx="3053">
                  <c:v>4.950520833333333</c:v>
                </c:pt>
                <c:pt idx="3054">
                  <c:v>4.953125</c:v>
                </c:pt>
                <c:pt idx="3055">
                  <c:v>4.955729166666667</c:v>
                </c:pt>
                <c:pt idx="3056">
                  <c:v>4.958333333333333</c:v>
                </c:pt>
                <c:pt idx="3057">
                  <c:v>4.9609375</c:v>
                </c:pt>
                <c:pt idx="3058">
                  <c:v>4.963541666666667</c:v>
                </c:pt>
                <c:pt idx="3059">
                  <c:v>4.966145833333333</c:v>
                </c:pt>
                <c:pt idx="3060">
                  <c:v>4.96875</c:v>
                </c:pt>
                <c:pt idx="3061">
                  <c:v>4.971354166666667</c:v>
                </c:pt>
                <c:pt idx="3062">
                  <c:v>4.973958333333333</c:v>
                </c:pt>
                <c:pt idx="3063">
                  <c:v>4.9765625</c:v>
                </c:pt>
                <c:pt idx="3064">
                  <c:v>4.979166666666667</c:v>
                </c:pt>
                <c:pt idx="3065">
                  <c:v>4.981770833333333</c:v>
                </c:pt>
                <c:pt idx="3066">
                  <c:v>4.984375</c:v>
                </c:pt>
                <c:pt idx="3067">
                  <c:v>4.986979166666667</c:v>
                </c:pt>
                <c:pt idx="3068">
                  <c:v>4.989583333333333</c:v>
                </c:pt>
                <c:pt idx="3069">
                  <c:v>4.9921875</c:v>
                </c:pt>
                <c:pt idx="3070">
                  <c:v>4.994791666666667</c:v>
                </c:pt>
                <c:pt idx="3071">
                  <c:v>4.997395833333333</c:v>
                </c:pt>
                <c:pt idx="3072">
                  <c:v>5</c:v>
                </c:pt>
                <c:pt idx="3073">
                  <c:v>5.0026041666666661</c:v>
                </c:pt>
                <c:pt idx="3074">
                  <c:v>5.0052083333333339</c:v>
                </c:pt>
                <c:pt idx="3075">
                  <c:v>5.0078125</c:v>
                </c:pt>
                <c:pt idx="3076">
                  <c:v>5.0104166666666661</c:v>
                </c:pt>
                <c:pt idx="3077">
                  <c:v>5.0130208333333339</c:v>
                </c:pt>
                <c:pt idx="3078">
                  <c:v>5.015625</c:v>
                </c:pt>
                <c:pt idx="3079">
                  <c:v>5.0182291666666661</c:v>
                </c:pt>
                <c:pt idx="3080">
                  <c:v>5.0208333333333339</c:v>
                </c:pt>
                <c:pt idx="3081">
                  <c:v>5.0234375</c:v>
                </c:pt>
                <c:pt idx="3082">
                  <c:v>5.0260416666666661</c:v>
                </c:pt>
                <c:pt idx="3083">
                  <c:v>5.0286458333333339</c:v>
                </c:pt>
                <c:pt idx="3084">
                  <c:v>5.03125</c:v>
                </c:pt>
                <c:pt idx="3085">
                  <c:v>5.0338541666666661</c:v>
                </c:pt>
                <c:pt idx="3086">
                  <c:v>5.0364583333333339</c:v>
                </c:pt>
                <c:pt idx="3087">
                  <c:v>5.0390625</c:v>
                </c:pt>
                <c:pt idx="3088">
                  <c:v>5.0416666666666661</c:v>
                </c:pt>
                <c:pt idx="3089">
                  <c:v>5.0442708333333339</c:v>
                </c:pt>
                <c:pt idx="3090">
                  <c:v>5.046875</c:v>
                </c:pt>
                <c:pt idx="3091">
                  <c:v>5.0494791666666661</c:v>
                </c:pt>
                <c:pt idx="3092">
                  <c:v>5.0520833333333339</c:v>
                </c:pt>
                <c:pt idx="3093">
                  <c:v>5.0546875</c:v>
                </c:pt>
                <c:pt idx="3094">
                  <c:v>5.0572916666666661</c:v>
                </c:pt>
                <c:pt idx="3095">
                  <c:v>5.0598958333333339</c:v>
                </c:pt>
                <c:pt idx="3096">
                  <c:v>5.0625</c:v>
                </c:pt>
                <c:pt idx="3097">
                  <c:v>5.0651041666666661</c:v>
                </c:pt>
                <c:pt idx="3098">
                  <c:v>5.0677083333333339</c:v>
                </c:pt>
                <c:pt idx="3099">
                  <c:v>5.0703125</c:v>
                </c:pt>
                <c:pt idx="3100">
                  <c:v>5.0729166666666661</c:v>
                </c:pt>
                <c:pt idx="3101">
                  <c:v>5.0755208333333339</c:v>
                </c:pt>
                <c:pt idx="3102">
                  <c:v>5.078125</c:v>
                </c:pt>
                <c:pt idx="3103">
                  <c:v>5.0807291666666661</c:v>
                </c:pt>
                <c:pt idx="3104">
                  <c:v>5.0833333333333339</c:v>
                </c:pt>
                <c:pt idx="3105">
                  <c:v>5.0859375</c:v>
                </c:pt>
                <c:pt idx="3106">
                  <c:v>5.0885416666666661</c:v>
                </c:pt>
                <c:pt idx="3107">
                  <c:v>5.0911458333333339</c:v>
                </c:pt>
                <c:pt idx="3108">
                  <c:v>5.09375</c:v>
                </c:pt>
                <c:pt idx="3109">
                  <c:v>5.0963541666666661</c:v>
                </c:pt>
                <c:pt idx="3110">
                  <c:v>5.0989583333333339</c:v>
                </c:pt>
                <c:pt idx="3111">
                  <c:v>5.1015625</c:v>
                </c:pt>
                <c:pt idx="3112">
                  <c:v>5.1041666666666661</c:v>
                </c:pt>
                <c:pt idx="3113">
                  <c:v>5.1067708333333339</c:v>
                </c:pt>
                <c:pt idx="3114">
                  <c:v>5.109375</c:v>
                </c:pt>
                <c:pt idx="3115">
                  <c:v>5.1119791666666661</c:v>
                </c:pt>
                <c:pt idx="3116">
                  <c:v>5.1145833333333339</c:v>
                </c:pt>
                <c:pt idx="3117">
                  <c:v>5.1171875</c:v>
                </c:pt>
                <c:pt idx="3118">
                  <c:v>5.1197916666666661</c:v>
                </c:pt>
                <c:pt idx="3119">
                  <c:v>5.1223958333333339</c:v>
                </c:pt>
                <c:pt idx="3120">
                  <c:v>5.125</c:v>
                </c:pt>
                <c:pt idx="3121">
                  <c:v>5.1276041666666661</c:v>
                </c:pt>
                <c:pt idx="3122">
                  <c:v>5.1302083333333339</c:v>
                </c:pt>
                <c:pt idx="3123">
                  <c:v>5.1328125</c:v>
                </c:pt>
                <c:pt idx="3124">
                  <c:v>5.1354166666666661</c:v>
                </c:pt>
                <c:pt idx="3125">
                  <c:v>5.1380208333333339</c:v>
                </c:pt>
                <c:pt idx="3126">
                  <c:v>5.140625</c:v>
                </c:pt>
                <c:pt idx="3127">
                  <c:v>5.1432291666666661</c:v>
                </c:pt>
                <c:pt idx="3128">
                  <c:v>5.1458333333333339</c:v>
                </c:pt>
                <c:pt idx="3129">
                  <c:v>5.1484375</c:v>
                </c:pt>
                <c:pt idx="3130">
                  <c:v>5.1510416666666661</c:v>
                </c:pt>
                <c:pt idx="3131">
                  <c:v>5.1536458333333339</c:v>
                </c:pt>
                <c:pt idx="3132">
                  <c:v>5.15625</c:v>
                </c:pt>
                <c:pt idx="3133">
                  <c:v>5.1588541666666661</c:v>
                </c:pt>
                <c:pt idx="3134">
                  <c:v>5.1614583333333339</c:v>
                </c:pt>
                <c:pt idx="3135">
                  <c:v>5.1640625</c:v>
                </c:pt>
                <c:pt idx="3136">
                  <c:v>5.1666666666666661</c:v>
                </c:pt>
                <c:pt idx="3137">
                  <c:v>5.1692708333333339</c:v>
                </c:pt>
                <c:pt idx="3138">
                  <c:v>5.171875</c:v>
                </c:pt>
                <c:pt idx="3139">
                  <c:v>5.1744791666666661</c:v>
                </c:pt>
                <c:pt idx="3140">
                  <c:v>5.1770833333333339</c:v>
                </c:pt>
                <c:pt idx="3141">
                  <c:v>5.1796875</c:v>
                </c:pt>
                <c:pt idx="3142">
                  <c:v>5.1822916666666661</c:v>
                </c:pt>
                <c:pt idx="3143">
                  <c:v>5.1848958333333339</c:v>
                </c:pt>
                <c:pt idx="3144">
                  <c:v>5.1875</c:v>
                </c:pt>
                <c:pt idx="3145">
                  <c:v>5.1901041666666661</c:v>
                </c:pt>
                <c:pt idx="3146">
                  <c:v>5.1927083333333339</c:v>
                </c:pt>
                <c:pt idx="3147">
                  <c:v>5.1953125</c:v>
                </c:pt>
                <c:pt idx="3148">
                  <c:v>5.1979166666666661</c:v>
                </c:pt>
                <c:pt idx="3149">
                  <c:v>5.2005208333333339</c:v>
                </c:pt>
                <c:pt idx="3150">
                  <c:v>5.203125</c:v>
                </c:pt>
                <c:pt idx="3151">
                  <c:v>5.2057291666666661</c:v>
                </c:pt>
                <c:pt idx="3152">
                  <c:v>5.2083333333333339</c:v>
                </c:pt>
                <c:pt idx="3153">
                  <c:v>5.2109375</c:v>
                </c:pt>
                <c:pt idx="3154">
                  <c:v>5.2135416666666661</c:v>
                </c:pt>
                <c:pt idx="3155">
                  <c:v>5.2161458333333339</c:v>
                </c:pt>
                <c:pt idx="3156">
                  <c:v>5.21875</c:v>
                </c:pt>
                <c:pt idx="3157">
                  <c:v>5.2213541666666661</c:v>
                </c:pt>
                <c:pt idx="3158">
                  <c:v>5.2239583333333339</c:v>
                </c:pt>
                <c:pt idx="3159">
                  <c:v>5.2265625</c:v>
                </c:pt>
                <c:pt idx="3160">
                  <c:v>5.2291666666666661</c:v>
                </c:pt>
                <c:pt idx="3161">
                  <c:v>5.2317708333333339</c:v>
                </c:pt>
                <c:pt idx="3162">
                  <c:v>5.234375</c:v>
                </c:pt>
                <c:pt idx="3163">
                  <c:v>5.2369791666666661</c:v>
                </c:pt>
                <c:pt idx="3164">
                  <c:v>5.2395833333333339</c:v>
                </c:pt>
                <c:pt idx="3165">
                  <c:v>5.2421875</c:v>
                </c:pt>
                <c:pt idx="3166">
                  <c:v>5.2447916666666661</c:v>
                </c:pt>
                <c:pt idx="3167">
                  <c:v>5.2473958333333339</c:v>
                </c:pt>
                <c:pt idx="3168">
                  <c:v>5.25</c:v>
                </c:pt>
                <c:pt idx="3169">
                  <c:v>5.2526041666666661</c:v>
                </c:pt>
                <c:pt idx="3170">
                  <c:v>5.2552083333333339</c:v>
                </c:pt>
                <c:pt idx="3171">
                  <c:v>5.2578125</c:v>
                </c:pt>
                <c:pt idx="3172">
                  <c:v>5.2604166666666661</c:v>
                </c:pt>
                <c:pt idx="3173">
                  <c:v>5.2630208333333339</c:v>
                </c:pt>
                <c:pt idx="3174">
                  <c:v>5.265625</c:v>
                </c:pt>
                <c:pt idx="3175">
                  <c:v>5.2682291666666661</c:v>
                </c:pt>
                <c:pt idx="3176">
                  <c:v>5.2708333333333339</c:v>
                </c:pt>
                <c:pt idx="3177">
                  <c:v>5.2734375</c:v>
                </c:pt>
                <c:pt idx="3178">
                  <c:v>5.2760416666666661</c:v>
                </c:pt>
                <c:pt idx="3179">
                  <c:v>5.2786458333333339</c:v>
                </c:pt>
                <c:pt idx="3180">
                  <c:v>5.28125</c:v>
                </c:pt>
                <c:pt idx="3181">
                  <c:v>5.2838541666666661</c:v>
                </c:pt>
                <c:pt idx="3182">
                  <c:v>5.2864583333333339</c:v>
                </c:pt>
                <c:pt idx="3183">
                  <c:v>5.2890625</c:v>
                </c:pt>
                <c:pt idx="3184">
                  <c:v>5.2916666666666661</c:v>
                </c:pt>
                <c:pt idx="3185">
                  <c:v>5.2942708333333339</c:v>
                </c:pt>
                <c:pt idx="3186">
                  <c:v>5.296875</c:v>
                </c:pt>
                <c:pt idx="3187">
                  <c:v>5.2994791666666661</c:v>
                </c:pt>
                <c:pt idx="3188">
                  <c:v>5.3020833333333339</c:v>
                </c:pt>
                <c:pt idx="3189">
                  <c:v>5.3046875</c:v>
                </c:pt>
                <c:pt idx="3190">
                  <c:v>5.3072916666666661</c:v>
                </c:pt>
                <c:pt idx="3191">
                  <c:v>5.3098958333333339</c:v>
                </c:pt>
                <c:pt idx="3192">
                  <c:v>5.3125</c:v>
                </c:pt>
                <c:pt idx="3193">
                  <c:v>5.3151041666666661</c:v>
                </c:pt>
                <c:pt idx="3194">
                  <c:v>5.3177083333333339</c:v>
                </c:pt>
                <c:pt idx="3195">
                  <c:v>5.3203125</c:v>
                </c:pt>
                <c:pt idx="3196">
                  <c:v>5.3229166666666661</c:v>
                </c:pt>
                <c:pt idx="3197">
                  <c:v>5.3255208333333339</c:v>
                </c:pt>
                <c:pt idx="3198">
                  <c:v>5.328125</c:v>
                </c:pt>
                <c:pt idx="3199">
                  <c:v>5.3307291666666661</c:v>
                </c:pt>
                <c:pt idx="3200">
                  <c:v>5.3333333333333339</c:v>
                </c:pt>
                <c:pt idx="3201">
                  <c:v>5.3359375</c:v>
                </c:pt>
                <c:pt idx="3202">
                  <c:v>5.3385416666666661</c:v>
                </c:pt>
                <c:pt idx="3203">
                  <c:v>5.3411458333333339</c:v>
                </c:pt>
                <c:pt idx="3204">
                  <c:v>5.34375</c:v>
                </c:pt>
                <c:pt idx="3205">
                  <c:v>5.3463541666666661</c:v>
                </c:pt>
                <c:pt idx="3206">
                  <c:v>5.3489583333333339</c:v>
                </c:pt>
                <c:pt idx="3207">
                  <c:v>5.3515625</c:v>
                </c:pt>
                <c:pt idx="3208">
                  <c:v>5.3541666666666661</c:v>
                </c:pt>
                <c:pt idx="3209">
                  <c:v>5.3567708333333339</c:v>
                </c:pt>
                <c:pt idx="3210">
                  <c:v>5.359375</c:v>
                </c:pt>
                <c:pt idx="3211">
                  <c:v>5.3619791666666661</c:v>
                </c:pt>
                <c:pt idx="3212">
                  <c:v>5.3645833333333339</c:v>
                </c:pt>
                <c:pt idx="3213">
                  <c:v>5.3671875</c:v>
                </c:pt>
                <c:pt idx="3214">
                  <c:v>5.3697916666666661</c:v>
                </c:pt>
                <c:pt idx="3215">
                  <c:v>5.3723958333333339</c:v>
                </c:pt>
                <c:pt idx="3216">
                  <c:v>5.375</c:v>
                </c:pt>
                <c:pt idx="3217">
                  <c:v>5.3776041666666661</c:v>
                </c:pt>
                <c:pt idx="3218">
                  <c:v>5.3802083333333339</c:v>
                </c:pt>
                <c:pt idx="3219">
                  <c:v>5.3828125</c:v>
                </c:pt>
                <c:pt idx="3220">
                  <c:v>5.3854166666666661</c:v>
                </c:pt>
                <c:pt idx="3221">
                  <c:v>5.3880208333333339</c:v>
                </c:pt>
                <c:pt idx="3222">
                  <c:v>5.390625</c:v>
                </c:pt>
                <c:pt idx="3223">
                  <c:v>5.3932291666666661</c:v>
                </c:pt>
                <c:pt idx="3224">
                  <c:v>5.3958333333333339</c:v>
                </c:pt>
                <c:pt idx="3225">
                  <c:v>5.3984375</c:v>
                </c:pt>
                <c:pt idx="3226">
                  <c:v>5.4010416666666661</c:v>
                </c:pt>
                <c:pt idx="3227">
                  <c:v>5.4036458333333339</c:v>
                </c:pt>
                <c:pt idx="3228">
                  <c:v>5.40625</c:v>
                </c:pt>
                <c:pt idx="3229">
                  <c:v>5.4088541666666661</c:v>
                </c:pt>
                <c:pt idx="3230">
                  <c:v>5.4114583333333339</c:v>
                </c:pt>
                <c:pt idx="3231">
                  <c:v>5.4140625</c:v>
                </c:pt>
                <c:pt idx="3232">
                  <c:v>5.4166666666666661</c:v>
                </c:pt>
                <c:pt idx="3233">
                  <c:v>5.4192708333333339</c:v>
                </c:pt>
                <c:pt idx="3234">
                  <c:v>5.421875</c:v>
                </c:pt>
                <c:pt idx="3235">
                  <c:v>5.4244791666666661</c:v>
                </c:pt>
                <c:pt idx="3236">
                  <c:v>5.4270833333333339</c:v>
                </c:pt>
                <c:pt idx="3237">
                  <c:v>5.4296875</c:v>
                </c:pt>
                <c:pt idx="3238">
                  <c:v>5.4322916666666661</c:v>
                </c:pt>
                <c:pt idx="3239">
                  <c:v>5.4348958333333339</c:v>
                </c:pt>
                <c:pt idx="3240">
                  <c:v>5.4375</c:v>
                </c:pt>
                <c:pt idx="3241">
                  <c:v>5.4401041666666661</c:v>
                </c:pt>
                <c:pt idx="3242">
                  <c:v>5.4427083333333339</c:v>
                </c:pt>
                <c:pt idx="3243">
                  <c:v>5.4453125</c:v>
                </c:pt>
                <c:pt idx="3244">
                  <c:v>5.4479166666666661</c:v>
                </c:pt>
                <c:pt idx="3245">
                  <c:v>5.4505208333333339</c:v>
                </c:pt>
                <c:pt idx="3246">
                  <c:v>5.453125</c:v>
                </c:pt>
                <c:pt idx="3247">
                  <c:v>5.4557291666666661</c:v>
                </c:pt>
                <c:pt idx="3248">
                  <c:v>5.4583333333333339</c:v>
                </c:pt>
                <c:pt idx="3249">
                  <c:v>5.4609375</c:v>
                </c:pt>
                <c:pt idx="3250">
                  <c:v>5.4635416666666661</c:v>
                </c:pt>
                <c:pt idx="3251">
                  <c:v>5.4661458333333339</c:v>
                </c:pt>
                <c:pt idx="3252">
                  <c:v>5.46875</c:v>
                </c:pt>
                <c:pt idx="3253">
                  <c:v>5.4713541666666661</c:v>
                </c:pt>
                <c:pt idx="3254">
                  <c:v>5.4739583333333339</c:v>
                </c:pt>
                <c:pt idx="3255">
                  <c:v>5.4765625</c:v>
                </c:pt>
                <c:pt idx="3256">
                  <c:v>5.4791666666666661</c:v>
                </c:pt>
                <c:pt idx="3257">
                  <c:v>5.4817708333333339</c:v>
                </c:pt>
                <c:pt idx="3258">
                  <c:v>5.484375</c:v>
                </c:pt>
                <c:pt idx="3259">
                  <c:v>5.4869791666666661</c:v>
                </c:pt>
                <c:pt idx="3260">
                  <c:v>5.4895833333333339</c:v>
                </c:pt>
                <c:pt idx="3261">
                  <c:v>5.4921875</c:v>
                </c:pt>
                <c:pt idx="3262">
                  <c:v>5.4947916666666661</c:v>
                </c:pt>
                <c:pt idx="3263">
                  <c:v>5.4973958333333339</c:v>
                </c:pt>
                <c:pt idx="3264">
                  <c:v>5.5</c:v>
                </c:pt>
                <c:pt idx="3265">
                  <c:v>5.5026041666666661</c:v>
                </c:pt>
                <c:pt idx="3266">
                  <c:v>5.5052083333333339</c:v>
                </c:pt>
                <c:pt idx="3267">
                  <c:v>5.5078125</c:v>
                </c:pt>
                <c:pt idx="3268">
                  <c:v>5.5104166666666661</c:v>
                </c:pt>
                <c:pt idx="3269">
                  <c:v>5.5130208333333339</c:v>
                </c:pt>
                <c:pt idx="3270">
                  <c:v>5.515625</c:v>
                </c:pt>
                <c:pt idx="3271">
                  <c:v>5.5182291666666661</c:v>
                </c:pt>
                <c:pt idx="3272">
                  <c:v>5.5208333333333339</c:v>
                </c:pt>
                <c:pt idx="3273">
                  <c:v>5.5234375</c:v>
                </c:pt>
                <c:pt idx="3274">
                  <c:v>5.5260416666666661</c:v>
                </c:pt>
                <c:pt idx="3275">
                  <c:v>5.5286458333333339</c:v>
                </c:pt>
                <c:pt idx="3276">
                  <c:v>5.53125</c:v>
                </c:pt>
                <c:pt idx="3277">
                  <c:v>5.5338541666666661</c:v>
                </c:pt>
                <c:pt idx="3278">
                  <c:v>5.5364583333333339</c:v>
                </c:pt>
                <c:pt idx="3279">
                  <c:v>5.5390625</c:v>
                </c:pt>
                <c:pt idx="3280">
                  <c:v>5.5416666666666661</c:v>
                </c:pt>
                <c:pt idx="3281">
                  <c:v>5.5442708333333339</c:v>
                </c:pt>
                <c:pt idx="3282">
                  <c:v>5.546875</c:v>
                </c:pt>
                <c:pt idx="3283">
                  <c:v>5.5494791666666661</c:v>
                </c:pt>
                <c:pt idx="3284">
                  <c:v>5.5520833333333339</c:v>
                </c:pt>
                <c:pt idx="3285">
                  <c:v>5.5546875</c:v>
                </c:pt>
                <c:pt idx="3286">
                  <c:v>5.5572916666666661</c:v>
                </c:pt>
                <c:pt idx="3287">
                  <c:v>5.5598958333333339</c:v>
                </c:pt>
                <c:pt idx="3288">
                  <c:v>5.5625</c:v>
                </c:pt>
                <c:pt idx="3289">
                  <c:v>5.5651041666666661</c:v>
                </c:pt>
                <c:pt idx="3290">
                  <c:v>5.5677083333333339</c:v>
                </c:pt>
                <c:pt idx="3291">
                  <c:v>5.5703125</c:v>
                </c:pt>
                <c:pt idx="3292">
                  <c:v>5.5729166666666661</c:v>
                </c:pt>
                <c:pt idx="3293">
                  <c:v>5.5755208333333339</c:v>
                </c:pt>
                <c:pt idx="3294">
                  <c:v>5.578125</c:v>
                </c:pt>
                <c:pt idx="3295">
                  <c:v>5.5807291666666661</c:v>
                </c:pt>
                <c:pt idx="3296">
                  <c:v>5.5833333333333339</c:v>
                </c:pt>
                <c:pt idx="3297">
                  <c:v>5.5859375</c:v>
                </c:pt>
                <c:pt idx="3298">
                  <c:v>5.5885416666666661</c:v>
                </c:pt>
                <c:pt idx="3299">
                  <c:v>5.5911458333333339</c:v>
                </c:pt>
                <c:pt idx="3300">
                  <c:v>5.59375</c:v>
                </c:pt>
                <c:pt idx="3301">
                  <c:v>5.5963541666666661</c:v>
                </c:pt>
                <c:pt idx="3302">
                  <c:v>5.5989583333333339</c:v>
                </c:pt>
                <c:pt idx="3303">
                  <c:v>5.6015625</c:v>
                </c:pt>
                <c:pt idx="3304">
                  <c:v>5.6041666666666661</c:v>
                </c:pt>
                <c:pt idx="3305">
                  <c:v>5.6067708333333339</c:v>
                </c:pt>
                <c:pt idx="3306">
                  <c:v>5.609375</c:v>
                </c:pt>
                <c:pt idx="3307">
                  <c:v>5.6119791666666661</c:v>
                </c:pt>
                <c:pt idx="3308">
                  <c:v>5.6145833333333339</c:v>
                </c:pt>
                <c:pt idx="3309">
                  <c:v>5.6171875</c:v>
                </c:pt>
                <c:pt idx="3310">
                  <c:v>5.6197916666666661</c:v>
                </c:pt>
                <c:pt idx="3311">
                  <c:v>5.6223958333333339</c:v>
                </c:pt>
                <c:pt idx="3312">
                  <c:v>5.625</c:v>
                </c:pt>
                <c:pt idx="3313">
                  <c:v>5.6276041666666661</c:v>
                </c:pt>
                <c:pt idx="3314">
                  <c:v>5.6302083333333339</c:v>
                </c:pt>
                <c:pt idx="3315">
                  <c:v>5.6328125</c:v>
                </c:pt>
                <c:pt idx="3316">
                  <c:v>5.6354166666666661</c:v>
                </c:pt>
                <c:pt idx="3317">
                  <c:v>5.6380208333333339</c:v>
                </c:pt>
                <c:pt idx="3318">
                  <c:v>5.640625</c:v>
                </c:pt>
                <c:pt idx="3319">
                  <c:v>5.6432291666666661</c:v>
                </c:pt>
                <c:pt idx="3320">
                  <c:v>5.6458333333333339</c:v>
                </c:pt>
                <c:pt idx="3321">
                  <c:v>5.6484375</c:v>
                </c:pt>
                <c:pt idx="3322">
                  <c:v>5.6510416666666661</c:v>
                </c:pt>
                <c:pt idx="3323">
                  <c:v>5.6536458333333339</c:v>
                </c:pt>
                <c:pt idx="3324">
                  <c:v>5.65625</c:v>
                </c:pt>
                <c:pt idx="3325">
                  <c:v>5.6588541666666661</c:v>
                </c:pt>
                <c:pt idx="3326">
                  <c:v>5.6614583333333339</c:v>
                </c:pt>
                <c:pt idx="3327">
                  <c:v>5.6640625</c:v>
                </c:pt>
                <c:pt idx="3328">
                  <c:v>5.6666666666666661</c:v>
                </c:pt>
                <c:pt idx="3329">
                  <c:v>5.6692708333333339</c:v>
                </c:pt>
                <c:pt idx="3330">
                  <c:v>5.671875</c:v>
                </c:pt>
                <c:pt idx="3331">
                  <c:v>5.6744791666666661</c:v>
                </c:pt>
                <c:pt idx="3332">
                  <c:v>5.6770833333333339</c:v>
                </c:pt>
                <c:pt idx="3333">
                  <c:v>5.6796875</c:v>
                </c:pt>
                <c:pt idx="3334">
                  <c:v>5.6822916666666661</c:v>
                </c:pt>
                <c:pt idx="3335">
                  <c:v>5.6848958333333339</c:v>
                </c:pt>
                <c:pt idx="3336">
                  <c:v>5.6875</c:v>
                </c:pt>
                <c:pt idx="3337">
                  <c:v>5.6901041666666661</c:v>
                </c:pt>
                <c:pt idx="3338">
                  <c:v>5.6927083333333339</c:v>
                </c:pt>
                <c:pt idx="3339">
                  <c:v>5.6953125</c:v>
                </c:pt>
                <c:pt idx="3340">
                  <c:v>5.6979166666666661</c:v>
                </c:pt>
                <c:pt idx="3341">
                  <c:v>5.7005208333333339</c:v>
                </c:pt>
                <c:pt idx="3342">
                  <c:v>5.703125</c:v>
                </c:pt>
                <c:pt idx="3343">
                  <c:v>5.7057291666666661</c:v>
                </c:pt>
                <c:pt idx="3344">
                  <c:v>5.7083333333333339</c:v>
                </c:pt>
                <c:pt idx="3345">
                  <c:v>5.7109375</c:v>
                </c:pt>
                <c:pt idx="3346">
                  <c:v>5.7135416666666661</c:v>
                </c:pt>
                <c:pt idx="3347">
                  <c:v>5.7161458333333339</c:v>
                </c:pt>
                <c:pt idx="3348">
                  <c:v>5.71875</c:v>
                </c:pt>
                <c:pt idx="3349">
                  <c:v>5.7213541666666661</c:v>
                </c:pt>
                <c:pt idx="3350">
                  <c:v>5.7239583333333339</c:v>
                </c:pt>
                <c:pt idx="3351">
                  <c:v>5.7265625</c:v>
                </c:pt>
                <c:pt idx="3352">
                  <c:v>5.7291666666666661</c:v>
                </c:pt>
                <c:pt idx="3353">
                  <c:v>5.7317708333333339</c:v>
                </c:pt>
                <c:pt idx="3354">
                  <c:v>5.734375</c:v>
                </c:pt>
                <c:pt idx="3355">
                  <c:v>5.7369791666666661</c:v>
                </c:pt>
                <c:pt idx="3356">
                  <c:v>5.7395833333333339</c:v>
                </c:pt>
                <c:pt idx="3357">
                  <c:v>5.7421875</c:v>
                </c:pt>
                <c:pt idx="3358">
                  <c:v>5.7447916666666661</c:v>
                </c:pt>
                <c:pt idx="3359">
                  <c:v>5.7473958333333339</c:v>
                </c:pt>
                <c:pt idx="3360">
                  <c:v>5.75</c:v>
                </c:pt>
                <c:pt idx="3361">
                  <c:v>5.7526041666666661</c:v>
                </c:pt>
                <c:pt idx="3362">
                  <c:v>5.7552083333333339</c:v>
                </c:pt>
                <c:pt idx="3363">
                  <c:v>5.7578125</c:v>
                </c:pt>
                <c:pt idx="3364">
                  <c:v>5.7604166666666661</c:v>
                </c:pt>
                <c:pt idx="3365">
                  <c:v>5.7630208333333339</c:v>
                </c:pt>
                <c:pt idx="3366">
                  <c:v>5.765625</c:v>
                </c:pt>
                <c:pt idx="3367">
                  <c:v>5.7682291666666661</c:v>
                </c:pt>
                <c:pt idx="3368">
                  <c:v>5.7708333333333339</c:v>
                </c:pt>
                <c:pt idx="3369">
                  <c:v>5.7734375</c:v>
                </c:pt>
                <c:pt idx="3370">
                  <c:v>5.7760416666666661</c:v>
                </c:pt>
                <c:pt idx="3371">
                  <c:v>5.7786458333333339</c:v>
                </c:pt>
                <c:pt idx="3372">
                  <c:v>5.78125</c:v>
                </c:pt>
                <c:pt idx="3373">
                  <c:v>5.7838541666666661</c:v>
                </c:pt>
                <c:pt idx="3374">
                  <c:v>5.7864583333333339</c:v>
                </c:pt>
                <c:pt idx="3375">
                  <c:v>5.7890625</c:v>
                </c:pt>
                <c:pt idx="3376">
                  <c:v>5.7916666666666661</c:v>
                </c:pt>
                <c:pt idx="3377">
                  <c:v>5.7942708333333339</c:v>
                </c:pt>
                <c:pt idx="3378">
                  <c:v>5.796875</c:v>
                </c:pt>
                <c:pt idx="3379">
                  <c:v>5.7994791666666661</c:v>
                </c:pt>
                <c:pt idx="3380">
                  <c:v>5.8020833333333339</c:v>
                </c:pt>
                <c:pt idx="3381">
                  <c:v>5.8046875</c:v>
                </c:pt>
                <c:pt idx="3382">
                  <c:v>5.8072916666666661</c:v>
                </c:pt>
                <c:pt idx="3383">
                  <c:v>5.8098958333333339</c:v>
                </c:pt>
                <c:pt idx="3384">
                  <c:v>5.8125</c:v>
                </c:pt>
                <c:pt idx="3385">
                  <c:v>5.8151041666666661</c:v>
                </c:pt>
                <c:pt idx="3386">
                  <c:v>5.8177083333333339</c:v>
                </c:pt>
                <c:pt idx="3387">
                  <c:v>5.8203125</c:v>
                </c:pt>
                <c:pt idx="3388">
                  <c:v>5.8229166666666661</c:v>
                </c:pt>
                <c:pt idx="3389">
                  <c:v>5.8255208333333339</c:v>
                </c:pt>
                <c:pt idx="3390">
                  <c:v>5.828125</c:v>
                </c:pt>
                <c:pt idx="3391">
                  <c:v>5.8307291666666661</c:v>
                </c:pt>
                <c:pt idx="3392">
                  <c:v>5.8333333333333339</c:v>
                </c:pt>
                <c:pt idx="3393">
                  <c:v>5.8359375</c:v>
                </c:pt>
                <c:pt idx="3394">
                  <c:v>5.8385416666666661</c:v>
                </c:pt>
                <c:pt idx="3395">
                  <c:v>5.8411458333333339</c:v>
                </c:pt>
                <c:pt idx="3396">
                  <c:v>5.84375</c:v>
                </c:pt>
                <c:pt idx="3397">
                  <c:v>5.8463541666666661</c:v>
                </c:pt>
                <c:pt idx="3398">
                  <c:v>5.8489583333333339</c:v>
                </c:pt>
                <c:pt idx="3399">
                  <c:v>5.8515625</c:v>
                </c:pt>
                <c:pt idx="3400">
                  <c:v>5.8541666666666661</c:v>
                </c:pt>
                <c:pt idx="3401">
                  <c:v>5.8567708333333339</c:v>
                </c:pt>
                <c:pt idx="3402">
                  <c:v>5.859375</c:v>
                </c:pt>
                <c:pt idx="3403">
                  <c:v>5.8619791666666661</c:v>
                </c:pt>
                <c:pt idx="3404">
                  <c:v>5.8645833333333339</c:v>
                </c:pt>
                <c:pt idx="3405">
                  <c:v>5.8671875</c:v>
                </c:pt>
                <c:pt idx="3406">
                  <c:v>5.8697916666666661</c:v>
                </c:pt>
                <c:pt idx="3407">
                  <c:v>5.8723958333333339</c:v>
                </c:pt>
                <c:pt idx="3408">
                  <c:v>5.875</c:v>
                </c:pt>
                <c:pt idx="3409">
                  <c:v>5.8776041666666661</c:v>
                </c:pt>
                <c:pt idx="3410">
                  <c:v>5.8802083333333339</c:v>
                </c:pt>
                <c:pt idx="3411">
                  <c:v>5.8828125</c:v>
                </c:pt>
                <c:pt idx="3412">
                  <c:v>5.8854166666666661</c:v>
                </c:pt>
                <c:pt idx="3413">
                  <c:v>5.8880208333333339</c:v>
                </c:pt>
                <c:pt idx="3414">
                  <c:v>5.890625</c:v>
                </c:pt>
                <c:pt idx="3415">
                  <c:v>5.8932291666666661</c:v>
                </c:pt>
                <c:pt idx="3416">
                  <c:v>5.8958333333333339</c:v>
                </c:pt>
                <c:pt idx="3417">
                  <c:v>5.8984375</c:v>
                </c:pt>
                <c:pt idx="3418">
                  <c:v>5.9010416666666661</c:v>
                </c:pt>
                <c:pt idx="3419">
                  <c:v>5.9036458333333339</c:v>
                </c:pt>
                <c:pt idx="3420">
                  <c:v>5.90625</c:v>
                </c:pt>
                <c:pt idx="3421">
                  <c:v>5.9088541666666661</c:v>
                </c:pt>
                <c:pt idx="3422">
                  <c:v>5.9114583333333339</c:v>
                </c:pt>
                <c:pt idx="3423">
                  <c:v>5.9140625</c:v>
                </c:pt>
                <c:pt idx="3424">
                  <c:v>5.9166666666666661</c:v>
                </c:pt>
                <c:pt idx="3425">
                  <c:v>5.9192708333333339</c:v>
                </c:pt>
                <c:pt idx="3426">
                  <c:v>5.921875</c:v>
                </c:pt>
                <c:pt idx="3427">
                  <c:v>5.9244791666666661</c:v>
                </c:pt>
                <c:pt idx="3428">
                  <c:v>5.9270833333333339</c:v>
                </c:pt>
                <c:pt idx="3429">
                  <c:v>5.9296875</c:v>
                </c:pt>
                <c:pt idx="3430">
                  <c:v>5.9322916666666661</c:v>
                </c:pt>
                <c:pt idx="3431">
                  <c:v>5.9348958333333339</c:v>
                </c:pt>
                <c:pt idx="3432">
                  <c:v>5.9375</c:v>
                </c:pt>
                <c:pt idx="3433">
                  <c:v>5.9401041666666661</c:v>
                </c:pt>
                <c:pt idx="3434">
                  <c:v>5.9427083333333339</c:v>
                </c:pt>
                <c:pt idx="3435">
                  <c:v>5.9453125</c:v>
                </c:pt>
                <c:pt idx="3436">
                  <c:v>5.9479166666666661</c:v>
                </c:pt>
                <c:pt idx="3437">
                  <c:v>5.9505208333333339</c:v>
                </c:pt>
                <c:pt idx="3438">
                  <c:v>5.953125</c:v>
                </c:pt>
                <c:pt idx="3439">
                  <c:v>5.9557291666666661</c:v>
                </c:pt>
                <c:pt idx="3440">
                  <c:v>5.9583333333333339</c:v>
                </c:pt>
                <c:pt idx="3441">
                  <c:v>5.9609375</c:v>
                </c:pt>
                <c:pt idx="3442">
                  <c:v>5.9635416666666661</c:v>
                </c:pt>
                <c:pt idx="3443">
                  <c:v>5.9661458333333339</c:v>
                </c:pt>
                <c:pt idx="3444">
                  <c:v>5.96875</c:v>
                </c:pt>
                <c:pt idx="3445">
                  <c:v>5.9713541666666661</c:v>
                </c:pt>
                <c:pt idx="3446">
                  <c:v>5.9739583333333339</c:v>
                </c:pt>
                <c:pt idx="3447">
                  <c:v>5.9765625</c:v>
                </c:pt>
                <c:pt idx="3448">
                  <c:v>5.9791666666666661</c:v>
                </c:pt>
                <c:pt idx="3449">
                  <c:v>5.9817708333333339</c:v>
                </c:pt>
                <c:pt idx="3450">
                  <c:v>5.984375</c:v>
                </c:pt>
                <c:pt idx="3451">
                  <c:v>5.9869791666666661</c:v>
                </c:pt>
                <c:pt idx="3452">
                  <c:v>5.9895833333333339</c:v>
                </c:pt>
                <c:pt idx="3453">
                  <c:v>5.9921875</c:v>
                </c:pt>
                <c:pt idx="3454">
                  <c:v>5.9947916666666661</c:v>
                </c:pt>
                <c:pt idx="3455">
                  <c:v>5.9973958333333339</c:v>
                </c:pt>
                <c:pt idx="3456">
                  <c:v>6</c:v>
                </c:pt>
                <c:pt idx="3457">
                  <c:v>6.0026041666666661</c:v>
                </c:pt>
                <c:pt idx="3458">
                  <c:v>6.0052083333333339</c:v>
                </c:pt>
                <c:pt idx="3459">
                  <c:v>6.0078125</c:v>
                </c:pt>
                <c:pt idx="3460">
                  <c:v>6.0104166666666661</c:v>
                </c:pt>
                <c:pt idx="3461">
                  <c:v>6.0130208333333339</c:v>
                </c:pt>
                <c:pt idx="3462">
                  <c:v>6.015625</c:v>
                </c:pt>
                <c:pt idx="3463">
                  <c:v>6.0182291666666661</c:v>
                </c:pt>
                <c:pt idx="3464">
                  <c:v>6.0208333333333339</c:v>
                </c:pt>
                <c:pt idx="3465">
                  <c:v>6.0234375</c:v>
                </c:pt>
                <c:pt idx="3466">
                  <c:v>6.0260416666666661</c:v>
                </c:pt>
                <c:pt idx="3467">
                  <c:v>6.0286458333333339</c:v>
                </c:pt>
                <c:pt idx="3468">
                  <c:v>6.03125</c:v>
                </c:pt>
                <c:pt idx="3469">
                  <c:v>6.0338541666666661</c:v>
                </c:pt>
                <c:pt idx="3470">
                  <c:v>6.0364583333333339</c:v>
                </c:pt>
                <c:pt idx="3471">
                  <c:v>6.0390625</c:v>
                </c:pt>
                <c:pt idx="3472">
                  <c:v>6.0416666666666661</c:v>
                </c:pt>
                <c:pt idx="3473">
                  <c:v>6.0442708333333339</c:v>
                </c:pt>
                <c:pt idx="3474">
                  <c:v>6.046875</c:v>
                </c:pt>
                <c:pt idx="3475">
                  <c:v>6.0494791666666661</c:v>
                </c:pt>
                <c:pt idx="3476">
                  <c:v>6.0520833333333339</c:v>
                </c:pt>
                <c:pt idx="3477">
                  <c:v>6.0546875</c:v>
                </c:pt>
                <c:pt idx="3478">
                  <c:v>6.0572916666666661</c:v>
                </c:pt>
                <c:pt idx="3479">
                  <c:v>6.0598958333333339</c:v>
                </c:pt>
                <c:pt idx="3480">
                  <c:v>6.0625</c:v>
                </c:pt>
                <c:pt idx="3481">
                  <c:v>6.0651041666666661</c:v>
                </c:pt>
                <c:pt idx="3482">
                  <c:v>6.0677083333333339</c:v>
                </c:pt>
                <c:pt idx="3483">
                  <c:v>6.0703125</c:v>
                </c:pt>
                <c:pt idx="3484">
                  <c:v>6.0729166666666661</c:v>
                </c:pt>
                <c:pt idx="3485">
                  <c:v>6.0755208333333339</c:v>
                </c:pt>
                <c:pt idx="3486">
                  <c:v>6.078125</c:v>
                </c:pt>
                <c:pt idx="3487">
                  <c:v>6.0807291666666661</c:v>
                </c:pt>
                <c:pt idx="3488">
                  <c:v>6.0833333333333339</c:v>
                </c:pt>
                <c:pt idx="3489">
                  <c:v>6.0859375</c:v>
                </c:pt>
                <c:pt idx="3490">
                  <c:v>6.0885416666666661</c:v>
                </c:pt>
                <c:pt idx="3491">
                  <c:v>6.0911458333333339</c:v>
                </c:pt>
                <c:pt idx="3492">
                  <c:v>6.09375</c:v>
                </c:pt>
                <c:pt idx="3493">
                  <c:v>6.0963541666666661</c:v>
                </c:pt>
                <c:pt idx="3494">
                  <c:v>6.0989583333333339</c:v>
                </c:pt>
                <c:pt idx="3495">
                  <c:v>6.1015625</c:v>
                </c:pt>
                <c:pt idx="3496">
                  <c:v>6.1041666666666661</c:v>
                </c:pt>
                <c:pt idx="3497">
                  <c:v>6.1067708333333339</c:v>
                </c:pt>
                <c:pt idx="3498">
                  <c:v>6.109375</c:v>
                </c:pt>
                <c:pt idx="3499">
                  <c:v>6.1119791666666661</c:v>
                </c:pt>
                <c:pt idx="3500">
                  <c:v>6.1145833333333339</c:v>
                </c:pt>
                <c:pt idx="3501">
                  <c:v>6.1171875</c:v>
                </c:pt>
                <c:pt idx="3502">
                  <c:v>6.1197916666666661</c:v>
                </c:pt>
                <c:pt idx="3503">
                  <c:v>6.1223958333333339</c:v>
                </c:pt>
                <c:pt idx="3504">
                  <c:v>6.125</c:v>
                </c:pt>
                <c:pt idx="3505">
                  <c:v>6.1276041666666661</c:v>
                </c:pt>
                <c:pt idx="3506">
                  <c:v>6.1302083333333339</c:v>
                </c:pt>
                <c:pt idx="3507">
                  <c:v>6.1328125</c:v>
                </c:pt>
                <c:pt idx="3508">
                  <c:v>6.1354166666666661</c:v>
                </c:pt>
                <c:pt idx="3509">
                  <c:v>6.1380208333333339</c:v>
                </c:pt>
                <c:pt idx="3510">
                  <c:v>6.140625</c:v>
                </c:pt>
                <c:pt idx="3511">
                  <c:v>6.1432291666666661</c:v>
                </c:pt>
                <c:pt idx="3512">
                  <c:v>6.1458333333333339</c:v>
                </c:pt>
                <c:pt idx="3513">
                  <c:v>6.1484375</c:v>
                </c:pt>
                <c:pt idx="3514">
                  <c:v>6.1510416666666661</c:v>
                </c:pt>
                <c:pt idx="3515">
                  <c:v>6.1536458333333339</c:v>
                </c:pt>
                <c:pt idx="3516">
                  <c:v>6.15625</c:v>
                </c:pt>
                <c:pt idx="3517">
                  <c:v>6.1588541666666661</c:v>
                </c:pt>
                <c:pt idx="3518">
                  <c:v>6.1614583333333339</c:v>
                </c:pt>
                <c:pt idx="3519">
                  <c:v>6.1640625</c:v>
                </c:pt>
                <c:pt idx="3520">
                  <c:v>6.1666666666666661</c:v>
                </c:pt>
                <c:pt idx="3521">
                  <c:v>6.1692708333333339</c:v>
                </c:pt>
                <c:pt idx="3522">
                  <c:v>6.171875</c:v>
                </c:pt>
                <c:pt idx="3523">
                  <c:v>6.1744791666666661</c:v>
                </c:pt>
                <c:pt idx="3524">
                  <c:v>6.1770833333333339</c:v>
                </c:pt>
                <c:pt idx="3525">
                  <c:v>6.1796875</c:v>
                </c:pt>
                <c:pt idx="3526">
                  <c:v>6.1822916666666661</c:v>
                </c:pt>
                <c:pt idx="3527">
                  <c:v>6.1848958333333339</c:v>
                </c:pt>
                <c:pt idx="3528">
                  <c:v>6.1875</c:v>
                </c:pt>
                <c:pt idx="3529">
                  <c:v>6.1901041666666661</c:v>
                </c:pt>
                <c:pt idx="3530">
                  <c:v>6.1927083333333339</c:v>
                </c:pt>
                <c:pt idx="3531">
                  <c:v>6.1953125</c:v>
                </c:pt>
                <c:pt idx="3532">
                  <c:v>6.1979166666666661</c:v>
                </c:pt>
                <c:pt idx="3533">
                  <c:v>6.2005208333333339</c:v>
                </c:pt>
                <c:pt idx="3534">
                  <c:v>6.203125</c:v>
                </c:pt>
                <c:pt idx="3535">
                  <c:v>6.2057291666666661</c:v>
                </c:pt>
                <c:pt idx="3536">
                  <c:v>6.2083333333333339</c:v>
                </c:pt>
                <c:pt idx="3537">
                  <c:v>6.2109375</c:v>
                </c:pt>
                <c:pt idx="3538">
                  <c:v>6.2135416666666661</c:v>
                </c:pt>
                <c:pt idx="3539">
                  <c:v>6.2161458333333339</c:v>
                </c:pt>
                <c:pt idx="3540">
                  <c:v>6.21875</c:v>
                </c:pt>
                <c:pt idx="3541">
                  <c:v>6.2213541666666661</c:v>
                </c:pt>
                <c:pt idx="3542">
                  <c:v>6.2239583333333339</c:v>
                </c:pt>
                <c:pt idx="3543">
                  <c:v>6.2265625</c:v>
                </c:pt>
                <c:pt idx="3544">
                  <c:v>6.2291666666666661</c:v>
                </c:pt>
                <c:pt idx="3545">
                  <c:v>6.2317708333333339</c:v>
                </c:pt>
                <c:pt idx="3546">
                  <c:v>6.234375</c:v>
                </c:pt>
                <c:pt idx="3547">
                  <c:v>6.2369791666666661</c:v>
                </c:pt>
                <c:pt idx="3548">
                  <c:v>6.2395833333333339</c:v>
                </c:pt>
                <c:pt idx="3549">
                  <c:v>6.2421875</c:v>
                </c:pt>
                <c:pt idx="3550">
                  <c:v>6.2447916666666661</c:v>
                </c:pt>
                <c:pt idx="3551">
                  <c:v>6.2473958333333339</c:v>
                </c:pt>
                <c:pt idx="3552">
                  <c:v>6.25</c:v>
                </c:pt>
                <c:pt idx="3553">
                  <c:v>6.2526041666666661</c:v>
                </c:pt>
                <c:pt idx="3554">
                  <c:v>6.2552083333333339</c:v>
                </c:pt>
                <c:pt idx="3555">
                  <c:v>6.2578125</c:v>
                </c:pt>
                <c:pt idx="3556">
                  <c:v>6.2604166666666661</c:v>
                </c:pt>
                <c:pt idx="3557">
                  <c:v>6.2630208333333339</c:v>
                </c:pt>
                <c:pt idx="3558">
                  <c:v>6.265625</c:v>
                </c:pt>
                <c:pt idx="3559">
                  <c:v>6.2682291666666661</c:v>
                </c:pt>
                <c:pt idx="3560">
                  <c:v>6.2708333333333339</c:v>
                </c:pt>
                <c:pt idx="3561">
                  <c:v>6.2734375</c:v>
                </c:pt>
                <c:pt idx="3562">
                  <c:v>6.2760416666666661</c:v>
                </c:pt>
                <c:pt idx="3563">
                  <c:v>6.2786458333333339</c:v>
                </c:pt>
                <c:pt idx="3564">
                  <c:v>6.28125</c:v>
                </c:pt>
                <c:pt idx="3565">
                  <c:v>6.2838541666666661</c:v>
                </c:pt>
                <c:pt idx="3566">
                  <c:v>6.2864583333333339</c:v>
                </c:pt>
                <c:pt idx="3567">
                  <c:v>6.2890625</c:v>
                </c:pt>
                <c:pt idx="3568">
                  <c:v>6.2916666666666661</c:v>
                </c:pt>
                <c:pt idx="3569">
                  <c:v>6.2942708333333339</c:v>
                </c:pt>
                <c:pt idx="3570">
                  <c:v>6.296875</c:v>
                </c:pt>
                <c:pt idx="3571">
                  <c:v>6.2994791666666661</c:v>
                </c:pt>
                <c:pt idx="3572">
                  <c:v>6.3020833333333339</c:v>
                </c:pt>
                <c:pt idx="3573">
                  <c:v>6.3046875</c:v>
                </c:pt>
                <c:pt idx="3574">
                  <c:v>6.3072916666666661</c:v>
                </c:pt>
                <c:pt idx="3575">
                  <c:v>6.3098958333333339</c:v>
                </c:pt>
                <c:pt idx="3576">
                  <c:v>6.3125</c:v>
                </c:pt>
                <c:pt idx="3577">
                  <c:v>6.3151041666666661</c:v>
                </c:pt>
                <c:pt idx="3578">
                  <c:v>6.3177083333333339</c:v>
                </c:pt>
                <c:pt idx="3579">
                  <c:v>6.3203125</c:v>
                </c:pt>
                <c:pt idx="3580">
                  <c:v>6.3229166666666661</c:v>
                </c:pt>
                <c:pt idx="3581">
                  <c:v>6.3255208333333339</c:v>
                </c:pt>
                <c:pt idx="3582">
                  <c:v>6.328125</c:v>
                </c:pt>
                <c:pt idx="3583">
                  <c:v>6.3307291666666661</c:v>
                </c:pt>
                <c:pt idx="3584">
                  <c:v>6.3333333333333339</c:v>
                </c:pt>
                <c:pt idx="3585">
                  <c:v>6.3359375</c:v>
                </c:pt>
                <c:pt idx="3586">
                  <c:v>6.3385416666666661</c:v>
                </c:pt>
                <c:pt idx="3587">
                  <c:v>6.3411458333333339</c:v>
                </c:pt>
                <c:pt idx="3588">
                  <c:v>6.34375</c:v>
                </c:pt>
                <c:pt idx="3589">
                  <c:v>6.3463541666666661</c:v>
                </c:pt>
                <c:pt idx="3590">
                  <c:v>6.3489583333333339</c:v>
                </c:pt>
                <c:pt idx="3591">
                  <c:v>6.3515625</c:v>
                </c:pt>
                <c:pt idx="3592">
                  <c:v>6.3541666666666661</c:v>
                </c:pt>
                <c:pt idx="3593">
                  <c:v>6.3567708333333339</c:v>
                </c:pt>
                <c:pt idx="3594">
                  <c:v>6.359375</c:v>
                </c:pt>
                <c:pt idx="3595">
                  <c:v>6.3619791666666661</c:v>
                </c:pt>
                <c:pt idx="3596">
                  <c:v>6.3645833333333339</c:v>
                </c:pt>
                <c:pt idx="3597">
                  <c:v>6.3671875</c:v>
                </c:pt>
                <c:pt idx="3598">
                  <c:v>6.3697916666666661</c:v>
                </c:pt>
                <c:pt idx="3599">
                  <c:v>6.3723958333333339</c:v>
                </c:pt>
                <c:pt idx="3600">
                  <c:v>6.375</c:v>
                </c:pt>
                <c:pt idx="3601">
                  <c:v>6.3776041666666661</c:v>
                </c:pt>
                <c:pt idx="3602">
                  <c:v>6.3802083333333339</c:v>
                </c:pt>
                <c:pt idx="3603">
                  <c:v>6.3828125</c:v>
                </c:pt>
                <c:pt idx="3604">
                  <c:v>6.3854166666666661</c:v>
                </c:pt>
                <c:pt idx="3605">
                  <c:v>6.3880208333333339</c:v>
                </c:pt>
                <c:pt idx="3606">
                  <c:v>6.390625</c:v>
                </c:pt>
                <c:pt idx="3607">
                  <c:v>6.3932291666666661</c:v>
                </c:pt>
                <c:pt idx="3608">
                  <c:v>6.3958333333333339</c:v>
                </c:pt>
                <c:pt idx="3609">
                  <c:v>6.3984375</c:v>
                </c:pt>
                <c:pt idx="3610">
                  <c:v>6.4010416666666661</c:v>
                </c:pt>
                <c:pt idx="3611">
                  <c:v>6.4036458333333339</c:v>
                </c:pt>
                <c:pt idx="3612">
                  <c:v>6.40625</c:v>
                </c:pt>
                <c:pt idx="3613">
                  <c:v>6.4088541666666661</c:v>
                </c:pt>
                <c:pt idx="3614">
                  <c:v>6.4114583333333339</c:v>
                </c:pt>
                <c:pt idx="3615">
                  <c:v>6.4140625</c:v>
                </c:pt>
                <c:pt idx="3616">
                  <c:v>6.4166666666666661</c:v>
                </c:pt>
                <c:pt idx="3617">
                  <c:v>6.4192708333333339</c:v>
                </c:pt>
                <c:pt idx="3618">
                  <c:v>6.421875</c:v>
                </c:pt>
                <c:pt idx="3619">
                  <c:v>6.4244791666666661</c:v>
                </c:pt>
                <c:pt idx="3620">
                  <c:v>6.4270833333333339</c:v>
                </c:pt>
                <c:pt idx="3621">
                  <c:v>6.4296875</c:v>
                </c:pt>
                <c:pt idx="3622">
                  <c:v>6.4322916666666661</c:v>
                </c:pt>
                <c:pt idx="3623">
                  <c:v>6.4348958333333339</c:v>
                </c:pt>
                <c:pt idx="3624">
                  <c:v>6.4375</c:v>
                </c:pt>
                <c:pt idx="3625">
                  <c:v>6.4401041666666661</c:v>
                </c:pt>
                <c:pt idx="3626">
                  <c:v>6.4427083333333339</c:v>
                </c:pt>
                <c:pt idx="3627">
                  <c:v>6.4453125</c:v>
                </c:pt>
                <c:pt idx="3628">
                  <c:v>6.4479166666666661</c:v>
                </c:pt>
                <c:pt idx="3629">
                  <c:v>6.4505208333333339</c:v>
                </c:pt>
                <c:pt idx="3630">
                  <c:v>6.453125</c:v>
                </c:pt>
                <c:pt idx="3631">
                  <c:v>6.4557291666666661</c:v>
                </c:pt>
                <c:pt idx="3632">
                  <c:v>6.4583333333333339</c:v>
                </c:pt>
                <c:pt idx="3633">
                  <c:v>6.4609375</c:v>
                </c:pt>
                <c:pt idx="3634">
                  <c:v>6.4635416666666661</c:v>
                </c:pt>
                <c:pt idx="3635">
                  <c:v>6.4661458333333339</c:v>
                </c:pt>
                <c:pt idx="3636">
                  <c:v>6.46875</c:v>
                </c:pt>
                <c:pt idx="3637">
                  <c:v>6.4713541666666661</c:v>
                </c:pt>
                <c:pt idx="3638">
                  <c:v>6.4739583333333339</c:v>
                </c:pt>
                <c:pt idx="3639">
                  <c:v>6.4765625</c:v>
                </c:pt>
                <c:pt idx="3640">
                  <c:v>6.4791666666666661</c:v>
                </c:pt>
                <c:pt idx="3641">
                  <c:v>6.4817708333333339</c:v>
                </c:pt>
                <c:pt idx="3642">
                  <c:v>6.484375</c:v>
                </c:pt>
                <c:pt idx="3643">
                  <c:v>6.4869791666666661</c:v>
                </c:pt>
                <c:pt idx="3644">
                  <c:v>6.4895833333333339</c:v>
                </c:pt>
                <c:pt idx="3645">
                  <c:v>6.4921875</c:v>
                </c:pt>
                <c:pt idx="3646">
                  <c:v>6.4947916666666661</c:v>
                </c:pt>
                <c:pt idx="3647">
                  <c:v>6.4973958333333339</c:v>
                </c:pt>
                <c:pt idx="3648">
                  <c:v>6.5</c:v>
                </c:pt>
                <c:pt idx="3649">
                  <c:v>6.5026041666666661</c:v>
                </c:pt>
                <c:pt idx="3650">
                  <c:v>6.5052083333333339</c:v>
                </c:pt>
                <c:pt idx="3651">
                  <c:v>6.5078125</c:v>
                </c:pt>
                <c:pt idx="3652">
                  <c:v>6.5104166666666661</c:v>
                </c:pt>
                <c:pt idx="3653">
                  <c:v>6.5130208333333339</c:v>
                </c:pt>
                <c:pt idx="3654">
                  <c:v>6.515625</c:v>
                </c:pt>
                <c:pt idx="3655">
                  <c:v>6.5182291666666661</c:v>
                </c:pt>
                <c:pt idx="3656">
                  <c:v>6.5208333333333339</c:v>
                </c:pt>
                <c:pt idx="3657">
                  <c:v>6.5234375</c:v>
                </c:pt>
                <c:pt idx="3658">
                  <c:v>6.5260416666666661</c:v>
                </c:pt>
                <c:pt idx="3659">
                  <c:v>6.5286458333333339</c:v>
                </c:pt>
                <c:pt idx="3660">
                  <c:v>6.53125</c:v>
                </c:pt>
                <c:pt idx="3661">
                  <c:v>6.5338541666666661</c:v>
                </c:pt>
                <c:pt idx="3662">
                  <c:v>6.5364583333333339</c:v>
                </c:pt>
                <c:pt idx="3663">
                  <c:v>6.5390625</c:v>
                </c:pt>
                <c:pt idx="3664">
                  <c:v>6.5416666666666661</c:v>
                </c:pt>
                <c:pt idx="3665">
                  <c:v>6.5442708333333339</c:v>
                </c:pt>
                <c:pt idx="3666">
                  <c:v>6.546875</c:v>
                </c:pt>
                <c:pt idx="3667">
                  <c:v>6.5494791666666661</c:v>
                </c:pt>
                <c:pt idx="3668">
                  <c:v>6.5520833333333339</c:v>
                </c:pt>
                <c:pt idx="3669">
                  <c:v>6.5546875</c:v>
                </c:pt>
                <c:pt idx="3670">
                  <c:v>6.5572916666666661</c:v>
                </c:pt>
                <c:pt idx="3671">
                  <c:v>6.5598958333333339</c:v>
                </c:pt>
                <c:pt idx="3672">
                  <c:v>6.5625</c:v>
                </c:pt>
                <c:pt idx="3673">
                  <c:v>6.5651041666666661</c:v>
                </c:pt>
                <c:pt idx="3674">
                  <c:v>6.5677083333333339</c:v>
                </c:pt>
                <c:pt idx="3675">
                  <c:v>6.5703125</c:v>
                </c:pt>
                <c:pt idx="3676">
                  <c:v>6.5729166666666661</c:v>
                </c:pt>
                <c:pt idx="3677">
                  <c:v>6.5755208333333339</c:v>
                </c:pt>
                <c:pt idx="3678">
                  <c:v>6.578125</c:v>
                </c:pt>
                <c:pt idx="3679">
                  <c:v>6.5807291666666661</c:v>
                </c:pt>
                <c:pt idx="3680">
                  <c:v>6.5833333333333339</c:v>
                </c:pt>
                <c:pt idx="3681">
                  <c:v>6.5859375</c:v>
                </c:pt>
                <c:pt idx="3682">
                  <c:v>6.5885416666666661</c:v>
                </c:pt>
                <c:pt idx="3683">
                  <c:v>6.5911458333333339</c:v>
                </c:pt>
                <c:pt idx="3684">
                  <c:v>6.59375</c:v>
                </c:pt>
                <c:pt idx="3685">
                  <c:v>6.5963541666666661</c:v>
                </c:pt>
                <c:pt idx="3686">
                  <c:v>6.5989583333333339</c:v>
                </c:pt>
                <c:pt idx="3687">
                  <c:v>6.6015625</c:v>
                </c:pt>
                <c:pt idx="3688">
                  <c:v>6.6041666666666661</c:v>
                </c:pt>
                <c:pt idx="3689">
                  <c:v>6.6067708333333339</c:v>
                </c:pt>
                <c:pt idx="3690">
                  <c:v>6.609375</c:v>
                </c:pt>
                <c:pt idx="3691">
                  <c:v>6.6119791666666661</c:v>
                </c:pt>
                <c:pt idx="3692">
                  <c:v>6.6145833333333339</c:v>
                </c:pt>
                <c:pt idx="3693">
                  <c:v>6.6171875</c:v>
                </c:pt>
                <c:pt idx="3694">
                  <c:v>6.6197916666666661</c:v>
                </c:pt>
                <c:pt idx="3695">
                  <c:v>6.6223958333333339</c:v>
                </c:pt>
                <c:pt idx="3696">
                  <c:v>6.625</c:v>
                </c:pt>
                <c:pt idx="3697">
                  <c:v>6.6276041666666661</c:v>
                </c:pt>
                <c:pt idx="3698">
                  <c:v>6.6302083333333339</c:v>
                </c:pt>
                <c:pt idx="3699">
                  <c:v>6.6328125</c:v>
                </c:pt>
                <c:pt idx="3700">
                  <c:v>6.6354166666666661</c:v>
                </c:pt>
                <c:pt idx="3701">
                  <c:v>6.6380208333333339</c:v>
                </c:pt>
                <c:pt idx="3702">
                  <c:v>6.640625</c:v>
                </c:pt>
                <c:pt idx="3703">
                  <c:v>6.6432291666666661</c:v>
                </c:pt>
                <c:pt idx="3704">
                  <c:v>6.6458333333333339</c:v>
                </c:pt>
                <c:pt idx="3705">
                  <c:v>6.6484375</c:v>
                </c:pt>
                <c:pt idx="3706">
                  <c:v>6.6510416666666661</c:v>
                </c:pt>
                <c:pt idx="3707">
                  <c:v>6.6536458333333339</c:v>
                </c:pt>
                <c:pt idx="3708">
                  <c:v>6.65625</c:v>
                </c:pt>
                <c:pt idx="3709">
                  <c:v>6.6588541666666661</c:v>
                </c:pt>
                <c:pt idx="3710">
                  <c:v>6.6614583333333339</c:v>
                </c:pt>
                <c:pt idx="3711">
                  <c:v>6.6640625</c:v>
                </c:pt>
                <c:pt idx="3712">
                  <c:v>6.6666666666666661</c:v>
                </c:pt>
                <c:pt idx="3713">
                  <c:v>6.6692708333333339</c:v>
                </c:pt>
                <c:pt idx="3714">
                  <c:v>6.671875</c:v>
                </c:pt>
                <c:pt idx="3715">
                  <c:v>6.6744791666666661</c:v>
                </c:pt>
                <c:pt idx="3716">
                  <c:v>6.6770833333333339</c:v>
                </c:pt>
                <c:pt idx="3717">
                  <c:v>6.6796875</c:v>
                </c:pt>
                <c:pt idx="3718">
                  <c:v>6.6822916666666661</c:v>
                </c:pt>
                <c:pt idx="3719">
                  <c:v>6.6848958333333339</c:v>
                </c:pt>
                <c:pt idx="3720">
                  <c:v>6.6875</c:v>
                </c:pt>
                <c:pt idx="3721">
                  <c:v>6.6901041666666661</c:v>
                </c:pt>
                <c:pt idx="3722">
                  <c:v>6.6927083333333339</c:v>
                </c:pt>
                <c:pt idx="3723">
                  <c:v>6.6953125</c:v>
                </c:pt>
                <c:pt idx="3724">
                  <c:v>6.6979166666666661</c:v>
                </c:pt>
                <c:pt idx="3725">
                  <c:v>6.7005208333333339</c:v>
                </c:pt>
                <c:pt idx="3726">
                  <c:v>6.703125</c:v>
                </c:pt>
                <c:pt idx="3727">
                  <c:v>6.7057291666666661</c:v>
                </c:pt>
                <c:pt idx="3728">
                  <c:v>6.7083333333333339</c:v>
                </c:pt>
                <c:pt idx="3729">
                  <c:v>6.7109375</c:v>
                </c:pt>
                <c:pt idx="3730">
                  <c:v>6.7135416666666661</c:v>
                </c:pt>
                <c:pt idx="3731">
                  <c:v>6.7161458333333339</c:v>
                </c:pt>
                <c:pt idx="3732">
                  <c:v>6.71875</c:v>
                </c:pt>
                <c:pt idx="3733">
                  <c:v>6.7213541666666661</c:v>
                </c:pt>
                <c:pt idx="3734">
                  <c:v>6.7239583333333339</c:v>
                </c:pt>
                <c:pt idx="3735">
                  <c:v>6.7265625</c:v>
                </c:pt>
                <c:pt idx="3736">
                  <c:v>6.7291666666666661</c:v>
                </c:pt>
                <c:pt idx="3737">
                  <c:v>6.7317708333333339</c:v>
                </c:pt>
                <c:pt idx="3738">
                  <c:v>6.734375</c:v>
                </c:pt>
                <c:pt idx="3739">
                  <c:v>6.7369791666666661</c:v>
                </c:pt>
                <c:pt idx="3740">
                  <c:v>6.7395833333333339</c:v>
                </c:pt>
                <c:pt idx="3741">
                  <c:v>6.7421875</c:v>
                </c:pt>
                <c:pt idx="3742">
                  <c:v>6.7447916666666661</c:v>
                </c:pt>
                <c:pt idx="3743">
                  <c:v>6.7473958333333339</c:v>
                </c:pt>
                <c:pt idx="3744">
                  <c:v>6.75</c:v>
                </c:pt>
                <c:pt idx="3745">
                  <c:v>6.7526041666666661</c:v>
                </c:pt>
                <c:pt idx="3746">
                  <c:v>6.7552083333333339</c:v>
                </c:pt>
                <c:pt idx="3747">
                  <c:v>6.7578125</c:v>
                </c:pt>
                <c:pt idx="3748">
                  <c:v>6.7604166666666661</c:v>
                </c:pt>
                <c:pt idx="3749">
                  <c:v>6.7630208333333339</c:v>
                </c:pt>
                <c:pt idx="3750">
                  <c:v>6.765625</c:v>
                </c:pt>
                <c:pt idx="3751">
                  <c:v>6.7682291666666661</c:v>
                </c:pt>
                <c:pt idx="3752">
                  <c:v>6.7708333333333339</c:v>
                </c:pt>
                <c:pt idx="3753">
                  <c:v>6.7734375</c:v>
                </c:pt>
                <c:pt idx="3754">
                  <c:v>6.7760416666666661</c:v>
                </c:pt>
                <c:pt idx="3755">
                  <c:v>6.7786458333333339</c:v>
                </c:pt>
                <c:pt idx="3756">
                  <c:v>6.78125</c:v>
                </c:pt>
                <c:pt idx="3757">
                  <c:v>6.7838541666666661</c:v>
                </c:pt>
                <c:pt idx="3758">
                  <c:v>6.7864583333333339</c:v>
                </c:pt>
                <c:pt idx="3759">
                  <c:v>6.7890625</c:v>
                </c:pt>
                <c:pt idx="3760">
                  <c:v>6.7916666666666661</c:v>
                </c:pt>
                <c:pt idx="3761">
                  <c:v>6.7942708333333339</c:v>
                </c:pt>
                <c:pt idx="3762">
                  <c:v>6.796875</c:v>
                </c:pt>
                <c:pt idx="3763">
                  <c:v>6.7994791666666661</c:v>
                </c:pt>
                <c:pt idx="3764">
                  <c:v>6.8020833333333339</c:v>
                </c:pt>
                <c:pt idx="3765">
                  <c:v>6.8046875</c:v>
                </c:pt>
                <c:pt idx="3766">
                  <c:v>6.8072916666666661</c:v>
                </c:pt>
                <c:pt idx="3767">
                  <c:v>6.8098958333333339</c:v>
                </c:pt>
                <c:pt idx="3768">
                  <c:v>6.8125</c:v>
                </c:pt>
                <c:pt idx="3769">
                  <c:v>6.8151041666666661</c:v>
                </c:pt>
                <c:pt idx="3770">
                  <c:v>6.8177083333333339</c:v>
                </c:pt>
                <c:pt idx="3771">
                  <c:v>6.8203125</c:v>
                </c:pt>
                <c:pt idx="3772">
                  <c:v>6.8229166666666661</c:v>
                </c:pt>
                <c:pt idx="3773">
                  <c:v>6.8255208333333339</c:v>
                </c:pt>
                <c:pt idx="3774">
                  <c:v>6.828125</c:v>
                </c:pt>
                <c:pt idx="3775">
                  <c:v>6.8307291666666661</c:v>
                </c:pt>
                <c:pt idx="3776">
                  <c:v>6.8333333333333339</c:v>
                </c:pt>
                <c:pt idx="3777">
                  <c:v>6.8359375</c:v>
                </c:pt>
                <c:pt idx="3778">
                  <c:v>6.8385416666666661</c:v>
                </c:pt>
                <c:pt idx="3779">
                  <c:v>6.8411458333333339</c:v>
                </c:pt>
                <c:pt idx="3780">
                  <c:v>6.84375</c:v>
                </c:pt>
                <c:pt idx="3781">
                  <c:v>6.8463541666666661</c:v>
                </c:pt>
                <c:pt idx="3782">
                  <c:v>6.8489583333333339</c:v>
                </c:pt>
                <c:pt idx="3783">
                  <c:v>6.8515625</c:v>
                </c:pt>
                <c:pt idx="3784">
                  <c:v>6.8541666666666661</c:v>
                </c:pt>
                <c:pt idx="3785">
                  <c:v>6.8567708333333339</c:v>
                </c:pt>
                <c:pt idx="3786">
                  <c:v>6.859375</c:v>
                </c:pt>
                <c:pt idx="3787">
                  <c:v>6.8619791666666661</c:v>
                </c:pt>
                <c:pt idx="3788">
                  <c:v>6.8645833333333339</c:v>
                </c:pt>
                <c:pt idx="3789">
                  <c:v>6.8671875</c:v>
                </c:pt>
                <c:pt idx="3790">
                  <c:v>6.8697916666666661</c:v>
                </c:pt>
                <c:pt idx="3791">
                  <c:v>6.8723958333333339</c:v>
                </c:pt>
                <c:pt idx="3792">
                  <c:v>6.875</c:v>
                </c:pt>
                <c:pt idx="3793">
                  <c:v>6.8776041666666661</c:v>
                </c:pt>
                <c:pt idx="3794">
                  <c:v>6.8802083333333339</c:v>
                </c:pt>
                <c:pt idx="3795">
                  <c:v>6.8828125</c:v>
                </c:pt>
                <c:pt idx="3796">
                  <c:v>6.8854166666666661</c:v>
                </c:pt>
                <c:pt idx="3797">
                  <c:v>6.8880208333333339</c:v>
                </c:pt>
                <c:pt idx="3798">
                  <c:v>6.890625</c:v>
                </c:pt>
                <c:pt idx="3799">
                  <c:v>6.8932291666666661</c:v>
                </c:pt>
                <c:pt idx="3800">
                  <c:v>6.8958333333333339</c:v>
                </c:pt>
                <c:pt idx="3801">
                  <c:v>6.8984375</c:v>
                </c:pt>
                <c:pt idx="3802">
                  <c:v>6.9010416666666661</c:v>
                </c:pt>
                <c:pt idx="3803">
                  <c:v>6.9036458333333339</c:v>
                </c:pt>
                <c:pt idx="3804">
                  <c:v>6.90625</c:v>
                </c:pt>
                <c:pt idx="3805">
                  <c:v>6.9088541666666661</c:v>
                </c:pt>
                <c:pt idx="3806">
                  <c:v>6.9114583333333339</c:v>
                </c:pt>
                <c:pt idx="3807">
                  <c:v>6.9140625</c:v>
                </c:pt>
                <c:pt idx="3808">
                  <c:v>6.9166666666666661</c:v>
                </c:pt>
                <c:pt idx="3809">
                  <c:v>6.9192708333333339</c:v>
                </c:pt>
                <c:pt idx="3810">
                  <c:v>6.921875</c:v>
                </c:pt>
                <c:pt idx="3811">
                  <c:v>6.9244791666666661</c:v>
                </c:pt>
                <c:pt idx="3812">
                  <c:v>6.9270833333333339</c:v>
                </c:pt>
                <c:pt idx="3813">
                  <c:v>6.9296875</c:v>
                </c:pt>
                <c:pt idx="3814">
                  <c:v>6.9322916666666661</c:v>
                </c:pt>
                <c:pt idx="3815">
                  <c:v>6.9348958333333339</c:v>
                </c:pt>
                <c:pt idx="3816">
                  <c:v>6.9375</c:v>
                </c:pt>
                <c:pt idx="3817">
                  <c:v>6.9401041666666661</c:v>
                </c:pt>
                <c:pt idx="3818">
                  <c:v>6.9427083333333339</c:v>
                </c:pt>
                <c:pt idx="3819">
                  <c:v>6.9453125</c:v>
                </c:pt>
                <c:pt idx="3820">
                  <c:v>6.9479166666666661</c:v>
                </c:pt>
                <c:pt idx="3821">
                  <c:v>6.9505208333333339</c:v>
                </c:pt>
                <c:pt idx="3822">
                  <c:v>6.953125</c:v>
                </c:pt>
                <c:pt idx="3823">
                  <c:v>6.9557291666666661</c:v>
                </c:pt>
                <c:pt idx="3824">
                  <c:v>6.9583333333333339</c:v>
                </c:pt>
                <c:pt idx="3825">
                  <c:v>6.9609375</c:v>
                </c:pt>
                <c:pt idx="3826">
                  <c:v>6.9635416666666661</c:v>
                </c:pt>
                <c:pt idx="3827">
                  <c:v>6.9661458333333339</c:v>
                </c:pt>
                <c:pt idx="3828">
                  <c:v>6.96875</c:v>
                </c:pt>
                <c:pt idx="3829">
                  <c:v>6.9713541666666661</c:v>
                </c:pt>
                <c:pt idx="3830">
                  <c:v>6.9739583333333339</c:v>
                </c:pt>
                <c:pt idx="3831">
                  <c:v>6.9765625</c:v>
                </c:pt>
                <c:pt idx="3832">
                  <c:v>6.9791666666666661</c:v>
                </c:pt>
                <c:pt idx="3833">
                  <c:v>6.9817708333333339</c:v>
                </c:pt>
                <c:pt idx="3834">
                  <c:v>6.984375</c:v>
                </c:pt>
                <c:pt idx="3835">
                  <c:v>6.9869791666666661</c:v>
                </c:pt>
                <c:pt idx="3836">
                  <c:v>6.9895833333333339</c:v>
                </c:pt>
                <c:pt idx="3837">
                  <c:v>6.9921875</c:v>
                </c:pt>
                <c:pt idx="3838">
                  <c:v>6.9947916666666661</c:v>
                </c:pt>
                <c:pt idx="3839">
                  <c:v>6.9973958333333339</c:v>
                </c:pt>
                <c:pt idx="3840">
                  <c:v>7</c:v>
                </c:pt>
                <c:pt idx="3841">
                  <c:v>7.0026041666666661</c:v>
                </c:pt>
                <c:pt idx="3842">
                  <c:v>7.0052083333333339</c:v>
                </c:pt>
                <c:pt idx="3843">
                  <c:v>7.0078125</c:v>
                </c:pt>
                <c:pt idx="3844">
                  <c:v>7.0104166666666661</c:v>
                </c:pt>
                <c:pt idx="3845">
                  <c:v>7.0130208333333339</c:v>
                </c:pt>
                <c:pt idx="3846">
                  <c:v>7.015625</c:v>
                </c:pt>
                <c:pt idx="3847">
                  <c:v>7.0182291666666661</c:v>
                </c:pt>
                <c:pt idx="3848">
                  <c:v>7.0208333333333339</c:v>
                </c:pt>
                <c:pt idx="3849">
                  <c:v>7.0234375</c:v>
                </c:pt>
                <c:pt idx="3850">
                  <c:v>7.0260416666666661</c:v>
                </c:pt>
                <c:pt idx="3851">
                  <c:v>7.0286458333333339</c:v>
                </c:pt>
                <c:pt idx="3852">
                  <c:v>7.03125</c:v>
                </c:pt>
                <c:pt idx="3853">
                  <c:v>7.0338541666666661</c:v>
                </c:pt>
                <c:pt idx="3854">
                  <c:v>7.0364583333333339</c:v>
                </c:pt>
                <c:pt idx="3855">
                  <c:v>7.0390625</c:v>
                </c:pt>
                <c:pt idx="3856">
                  <c:v>7.0416666666666661</c:v>
                </c:pt>
                <c:pt idx="3857">
                  <c:v>7.0442708333333339</c:v>
                </c:pt>
                <c:pt idx="3858">
                  <c:v>7.046875</c:v>
                </c:pt>
                <c:pt idx="3859">
                  <c:v>7.0494791666666661</c:v>
                </c:pt>
                <c:pt idx="3860">
                  <c:v>7.0520833333333339</c:v>
                </c:pt>
                <c:pt idx="3861">
                  <c:v>7.0546875</c:v>
                </c:pt>
                <c:pt idx="3862">
                  <c:v>7.0572916666666661</c:v>
                </c:pt>
                <c:pt idx="3863">
                  <c:v>7.0598958333333339</c:v>
                </c:pt>
                <c:pt idx="3864">
                  <c:v>7.0625</c:v>
                </c:pt>
                <c:pt idx="3865">
                  <c:v>7.0651041666666661</c:v>
                </c:pt>
                <c:pt idx="3866">
                  <c:v>7.0677083333333339</c:v>
                </c:pt>
                <c:pt idx="3867">
                  <c:v>7.0703125</c:v>
                </c:pt>
                <c:pt idx="3868">
                  <c:v>7.0729166666666661</c:v>
                </c:pt>
                <c:pt idx="3869">
                  <c:v>7.0755208333333339</c:v>
                </c:pt>
                <c:pt idx="3870">
                  <c:v>7.078125</c:v>
                </c:pt>
                <c:pt idx="3871">
                  <c:v>7.0807291666666661</c:v>
                </c:pt>
                <c:pt idx="3872">
                  <c:v>7.0833333333333339</c:v>
                </c:pt>
                <c:pt idx="3873">
                  <c:v>7.0859375</c:v>
                </c:pt>
                <c:pt idx="3874">
                  <c:v>7.0885416666666661</c:v>
                </c:pt>
                <c:pt idx="3875">
                  <c:v>7.0911458333333339</c:v>
                </c:pt>
                <c:pt idx="3876">
                  <c:v>7.09375</c:v>
                </c:pt>
                <c:pt idx="3877">
                  <c:v>7.0963541666666661</c:v>
                </c:pt>
                <c:pt idx="3878">
                  <c:v>7.0989583333333339</c:v>
                </c:pt>
                <c:pt idx="3879">
                  <c:v>7.1015625</c:v>
                </c:pt>
                <c:pt idx="3880">
                  <c:v>7.1041666666666661</c:v>
                </c:pt>
                <c:pt idx="3881">
                  <c:v>7.1067708333333339</c:v>
                </c:pt>
                <c:pt idx="3882">
                  <c:v>7.109375</c:v>
                </c:pt>
                <c:pt idx="3883">
                  <c:v>7.1119791666666661</c:v>
                </c:pt>
                <c:pt idx="3884">
                  <c:v>7.1145833333333339</c:v>
                </c:pt>
                <c:pt idx="3885">
                  <c:v>7.1171875</c:v>
                </c:pt>
                <c:pt idx="3886">
                  <c:v>7.1197916666666661</c:v>
                </c:pt>
                <c:pt idx="3887">
                  <c:v>7.1223958333333339</c:v>
                </c:pt>
                <c:pt idx="3888">
                  <c:v>7.125</c:v>
                </c:pt>
                <c:pt idx="3889">
                  <c:v>7.1276041666666661</c:v>
                </c:pt>
                <c:pt idx="3890">
                  <c:v>7.1302083333333339</c:v>
                </c:pt>
                <c:pt idx="3891">
                  <c:v>7.1328125</c:v>
                </c:pt>
                <c:pt idx="3892">
                  <c:v>7.1354166666666661</c:v>
                </c:pt>
                <c:pt idx="3893">
                  <c:v>7.1380208333333339</c:v>
                </c:pt>
                <c:pt idx="3894">
                  <c:v>7.140625</c:v>
                </c:pt>
                <c:pt idx="3895">
                  <c:v>7.1432291666666661</c:v>
                </c:pt>
                <c:pt idx="3896">
                  <c:v>7.1458333333333339</c:v>
                </c:pt>
                <c:pt idx="3897">
                  <c:v>7.1484375</c:v>
                </c:pt>
                <c:pt idx="3898">
                  <c:v>7.1510416666666661</c:v>
                </c:pt>
                <c:pt idx="3899">
                  <c:v>7.1536458333333339</c:v>
                </c:pt>
                <c:pt idx="3900">
                  <c:v>7.15625</c:v>
                </c:pt>
                <c:pt idx="3901">
                  <c:v>7.1588541666666661</c:v>
                </c:pt>
                <c:pt idx="3902">
                  <c:v>7.1614583333333339</c:v>
                </c:pt>
                <c:pt idx="3903">
                  <c:v>7.1640625</c:v>
                </c:pt>
                <c:pt idx="3904">
                  <c:v>7.1666666666666661</c:v>
                </c:pt>
                <c:pt idx="3905">
                  <c:v>7.1692708333333339</c:v>
                </c:pt>
                <c:pt idx="3906">
                  <c:v>7.171875</c:v>
                </c:pt>
                <c:pt idx="3907">
                  <c:v>7.1744791666666661</c:v>
                </c:pt>
                <c:pt idx="3908">
                  <c:v>7.1770833333333339</c:v>
                </c:pt>
                <c:pt idx="3909">
                  <c:v>7.1796875</c:v>
                </c:pt>
                <c:pt idx="3910">
                  <c:v>7.1822916666666661</c:v>
                </c:pt>
                <c:pt idx="3911">
                  <c:v>7.1848958333333339</c:v>
                </c:pt>
                <c:pt idx="3912">
                  <c:v>7.1875</c:v>
                </c:pt>
                <c:pt idx="3913">
                  <c:v>7.1901041666666661</c:v>
                </c:pt>
                <c:pt idx="3914">
                  <c:v>7.1927083333333339</c:v>
                </c:pt>
                <c:pt idx="3915">
                  <c:v>7.1953125</c:v>
                </c:pt>
                <c:pt idx="3916">
                  <c:v>7.1979166666666661</c:v>
                </c:pt>
                <c:pt idx="3917">
                  <c:v>7.2005208333333339</c:v>
                </c:pt>
                <c:pt idx="3918">
                  <c:v>7.203125</c:v>
                </c:pt>
                <c:pt idx="3919">
                  <c:v>7.2057291666666661</c:v>
                </c:pt>
                <c:pt idx="3920">
                  <c:v>7.2083333333333339</c:v>
                </c:pt>
                <c:pt idx="3921">
                  <c:v>7.2109375</c:v>
                </c:pt>
                <c:pt idx="3922">
                  <c:v>7.2135416666666661</c:v>
                </c:pt>
                <c:pt idx="3923">
                  <c:v>7.2161458333333339</c:v>
                </c:pt>
                <c:pt idx="3924">
                  <c:v>7.21875</c:v>
                </c:pt>
                <c:pt idx="3925">
                  <c:v>7.2213541666666661</c:v>
                </c:pt>
                <c:pt idx="3926">
                  <c:v>7.2239583333333339</c:v>
                </c:pt>
                <c:pt idx="3927">
                  <c:v>7.2265625</c:v>
                </c:pt>
                <c:pt idx="3928">
                  <c:v>7.2291666666666661</c:v>
                </c:pt>
                <c:pt idx="3929">
                  <c:v>7.2317708333333339</c:v>
                </c:pt>
                <c:pt idx="3930">
                  <c:v>7.234375</c:v>
                </c:pt>
                <c:pt idx="3931">
                  <c:v>7.2369791666666661</c:v>
                </c:pt>
                <c:pt idx="3932">
                  <c:v>7.2395833333333339</c:v>
                </c:pt>
                <c:pt idx="3933">
                  <c:v>7.2421875</c:v>
                </c:pt>
                <c:pt idx="3934">
                  <c:v>7.2447916666666661</c:v>
                </c:pt>
                <c:pt idx="3935">
                  <c:v>7.2473958333333339</c:v>
                </c:pt>
                <c:pt idx="3936">
                  <c:v>7.25</c:v>
                </c:pt>
                <c:pt idx="3937">
                  <c:v>7.2526041666666661</c:v>
                </c:pt>
                <c:pt idx="3938">
                  <c:v>7.2552083333333339</c:v>
                </c:pt>
                <c:pt idx="3939">
                  <c:v>7.2578125</c:v>
                </c:pt>
                <c:pt idx="3940">
                  <c:v>7.2604166666666661</c:v>
                </c:pt>
                <c:pt idx="3941">
                  <c:v>7.2630208333333339</c:v>
                </c:pt>
                <c:pt idx="3942">
                  <c:v>7.265625</c:v>
                </c:pt>
                <c:pt idx="3943">
                  <c:v>7.2682291666666661</c:v>
                </c:pt>
                <c:pt idx="3944">
                  <c:v>7.2708333333333339</c:v>
                </c:pt>
                <c:pt idx="3945">
                  <c:v>7.2734375</c:v>
                </c:pt>
                <c:pt idx="3946">
                  <c:v>7.2760416666666661</c:v>
                </c:pt>
                <c:pt idx="3947">
                  <c:v>7.2786458333333339</c:v>
                </c:pt>
                <c:pt idx="3948">
                  <c:v>7.28125</c:v>
                </c:pt>
                <c:pt idx="3949">
                  <c:v>7.2838541666666661</c:v>
                </c:pt>
                <c:pt idx="3950">
                  <c:v>7.2864583333333339</c:v>
                </c:pt>
                <c:pt idx="3951">
                  <c:v>7.2890625</c:v>
                </c:pt>
                <c:pt idx="3952">
                  <c:v>7.2916666666666661</c:v>
                </c:pt>
                <c:pt idx="3953">
                  <c:v>7.2942708333333339</c:v>
                </c:pt>
                <c:pt idx="3954">
                  <c:v>7.296875</c:v>
                </c:pt>
                <c:pt idx="3955">
                  <c:v>7.2994791666666661</c:v>
                </c:pt>
                <c:pt idx="3956">
                  <c:v>7.3020833333333339</c:v>
                </c:pt>
                <c:pt idx="3957">
                  <c:v>7.3046875</c:v>
                </c:pt>
                <c:pt idx="3958">
                  <c:v>7.3072916666666661</c:v>
                </c:pt>
                <c:pt idx="3959">
                  <c:v>7.3098958333333339</c:v>
                </c:pt>
                <c:pt idx="3960">
                  <c:v>7.3125</c:v>
                </c:pt>
                <c:pt idx="3961">
                  <c:v>7.3151041666666661</c:v>
                </c:pt>
                <c:pt idx="3962">
                  <c:v>7.3177083333333339</c:v>
                </c:pt>
                <c:pt idx="3963">
                  <c:v>7.3203125</c:v>
                </c:pt>
                <c:pt idx="3964">
                  <c:v>7.3229166666666661</c:v>
                </c:pt>
                <c:pt idx="3965">
                  <c:v>7.3255208333333339</c:v>
                </c:pt>
                <c:pt idx="3966">
                  <c:v>7.328125</c:v>
                </c:pt>
                <c:pt idx="3967">
                  <c:v>7.3307291666666661</c:v>
                </c:pt>
                <c:pt idx="3968">
                  <c:v>7.3333333333333339</c:v>
                </c:pt>
                <c:pt idx="3969">
                  <c:v>7.3359375</c:v>
                </c:pt>
                <c:pt idx="3970">
                  <c:v>7.3385416666666661</c:v>
                </c:pt>
                <c:pt idx="3971">
                  <c:v>7.3411458333333339</c:v>
                </c:pt>
                <c:pt idx="3972">
                  <c:v>7.34375</c:v>
                </c:pt>
                <c:pt idx="3973">
                  <c:v>7.3463541666666661</c:v>
                </c:pt>
                <c:pt idx="3974">
                  <c:v>7.3489583333333339</c:v>
                </c:pt>
                <c:pt idx="3975">
                  <c:v>7.3515625</c:v>
                </c:pt>
                <c:pt idx="3976">
                  <c:v>7.3541666666666661</c:v>
                </c:pt>
                <c:pt idx="3977">
                  <c:v>7.3567708333333339</c:v>
                </c:pt>
                <c:pt idx="3978">
                  <c:v>7.359375</c:v>
                </c:pt>
                <c:pt idx="3979">
                  <c:v>7.3619791666666661</c:v>
                </c:pt>
                <c:pt idx="3980">
                  <c:v>7.3645833333333339</c:v>
                </c:pt>
                <c:pt idx="3981">
                  <c:v>7.3671875</c:v>
                </c:pt>
                <c:pt idx="3982">
                  <c:v>7.3697916666666661</c:v>
                </c:pt>
                <c:pt idx="3983">
                  <c:v>7.3723958333333339</c:v>
                </c:pt>
                <c:pt idx="3984">
                  <c:v>7.375</c:v>
                </c:pt>
                <c:pt idx="3985">
                  <c:v>7.3776041666666661</c:v>
                </c:pt>
                <c:pt idx="3986">
                  <c:v>7.3802083333333339</c:v>
                </c:pt>
                <c:pt idx="3987">
                  <c:v>7.3828125</c:v>
                </c:pt>
                <c:pt idx="3988">
                  <c:v>7.3854166666666661</c:v>
                </c:pt>
                <c:pt idx="3989">
                  <c:v>7.3880208333333339</c:v>
                </c:pt>
                <c:pt idx="3990">
                  <c:v>7.390625</c:v>
                </c:pt>
                <c:pt idx="3991">
                  <c:v>7.3932291666666661</c:v>
                </c:pt>
                <c:pt idx="3992">
                  <c:v>7.3958333333333339</c:v>
                </c:pt>
                <c:pt idx="3993">
                  <c:v>7.3984375</c:v>
                </c:pt>
                <c:pt idx="3994">
                  <c:v>7.4010416666666661</c:v>
                </c:pt>
                <c:pt idx="3995">
                  <c:v>7.4036458333333339</c:v>
                </c:pt>
                <c:pt idx="3996">
                  <c:v>7.40625</c:v>
                </c:pt>
                <c:pt idx="3997">
                  <c:v>7.4088541666666661</c:v>
                </c:pt>
                <c:pt idx="3998">
                  <c:v>7.4114583333333339</c:v>
                </c:pt>
                <c:pt idx="3999">
                  <c:v>7.4140625</c:v>
                </c:pt>
                <c:pt idx="4000">
                  <c:v>7.4166666666666661</c:v>
                </c:pt>
                <c:pt idx="4001">
                  <c:v>7.4192708333333339</c:v>
                </c:pt>
                <c:pt idx="4002">
                  <c:v>7.421875</c:v>
                </c:pt>
                <c:pt idx="4003">
                  <c:v>7.4244791666666661</c:v>
                </c:pt>
                <c:pt idx="4004">
                  <c:v>7.4270833333333339</c:v>
                </c:pt>
                <c:pt idx="4005">
                  <c:v>7.4296875</c:v>
                </c:pt>
                <c:pt idx="4006">
                  <c:v>7.4322916666666661</c:v>
                </c:pt>
                <c:pt idx="4007">
                  <c:v>7.4348958333333339</c:v>
                </c:pt>
                <c:pt idx="4008">
                  <c:v>7.4375</c:v>
                </c:pt>
                <c:pt idx="4009">
                  <c:v>7.4401041666666661</c:v>
                </c:pt>
                <c:pt idx="4010">
                  <c:v>7.4427083333333339</c:v>
                </c:pt>
                <c:pt idx="4011">
                  <c:v>7.4453125</c:v>
                </c:pt>
                <c:pt idx="4012">
                  <c:v>7.4479166666666661</c:v>
                </c:pt>
                <c:pt idx="4013">
                  <c:v>7.4505208333333339</c:v>
                </c:pt>
                <c:pt idx="4014">
                  <c:v>7.453125</c:v>
                </c:pt>
                <c:pt idx="4015">
                  <c:v>7.4557291666666661</c:v>
                </c:pt>
                <c:pt idx="4016">
                  <c:v>7.4583333333333339</c:v>
                </c:pt>
                <c:pt idx="4017">
                  <c:v>7.4609375</c:v>
                </c:pt>
                <c:pt idx="4018">
                  <c:v>7.4635416666666661</c:v>
                </c:pt>
                <c:pt idx="4019">
                  <c:v>7.4661458333333339</c:v>
                </c:pt>
                <c:pt idx="4020">
                  <c:v>7.46875</c:v>
                </c:pt>
                <c:pt idx="4021">
                  <c:v>7.4713541666666661</c:v>
                </c:pt>
                <c:pt idx="4022">
                  <c:v>7.4739583333333339</c:v>
                </c:pt>
                <c:pt idx="4023">
                  <c:v>7.4765625</c:v>
                </c:pt>
                <c:pt idx="4024">
                  <c:v>7.4791666666666661</c:v>
                </c:pt>
                <c:pt idx="4025">
                  <c:v>7.4817708333333339</c:v>
                </c:pt>
                <c:pt idx="4026">
                  <c:v>7.484375</c:v>
                </c:pt>
                <c:pt idx="4027">
                  <c:v>7.4869791666666661</c:v>
                </c:pt>
                <c:pt idx="4028">
                  <c:v>7.4895833333333339</c:v>
                </c:pt>
                <c:pt idx="4029">
                  <c:v>7.4921875</c:v>
                </c:pt>
                <c:pt idx="4030">
                  <c:v>7.4947916666666661</c:v>
                </c:pt>
                <c:pt idx="4031">
                  <c:v>7.4973958333333339</c:v>
                </c:pt>
                <c:pt idx="4032">
                  <c:v>7.5</c:v>
                </c:pt>
                <c:pt idx="4033">
                  <c:v>7.5026041666666661</c:v>
                </c:pt>
                <c:pt idx="4034">
                  <c:v>7.5052083333333339</c:v>
                </c:pt>
                <c:pt idx="4035">
                  <c:v>7.5078125</c:v>
                </c:pt>
                <c:pt idx="4036">
                  <c:v>7.5104166666666661</c:v>
                </c:pt>
                <c:pt idx="4037">
                  <c:v>7.5130208333333339</c:v>
                </c:pt>
                <c:pt idx="4038">
                  <c:v>7.515625</c:v>
                </c:pt>
                <c:pt idx="4039">
                  <c:v>7.5182291666666661</c:v>
                </c:pt>
                <c:pt idx="4040">
                  <c:v>7.5208333333333339</c:v>
                </c:pt>
                <c:pt idx="4041">
                  <c:v>7.5234375</c:v>
                </c:pt>
                <c:pt idx="4042">
                  <c:v>7.5260416666666661</c:v>
                </c:pt>
                <c:pt idx="4043">
                  <c:v>7.5286458333333339</c:v>
                </c:pt>
                <c:pt idx="4044">
                  <c:v>7.53125</c:v>
                </c:pt>
                <c:pt idx="4045">
                  <c:v>7.5338541666666661</c:v>
                </c:pt>
                <c:pt idx="4046">
                  <c:v>7.5364583333333339</c:v>
                </c:pt>
                <c:pt idx="4047">
                  <c:v>7.5390625</c:v>
                </c:pt>
                <c:pt idx="4048">
                  <c:v>7.5416666666666661</c:v>
                </c:pt>
                <c:pt idx="4049">
                  <c:v>7.5442708333333339</c:v>
                </c:pt>
                <c:pt idx="4050">
                  <c:v>7.546875</c:v>
                </c:pt>
                <c:pt idx="4051">
                  <c:v>7.5494791666666661</c:v>
                </c:pt>
                <c:pt idx="4052">
                  <c:v>7.5520833333333339</c:v>
                </c:pt>
                <c:pt idx="4053">
                  <c:v>7.5546875</c:v>
                </c:pt>
                <c:pt idx="4054">
                  <c:v>7.5572916666666661</c:v>
                </c:pt>
                <c:pt idx="4055">
                  <c:v>7.5598958333333339</c:v>
                </c:pt>
                <c:pt idx="4056">
                  <c:v>7.5625</c:v>
                </c:pt>
                <c:pt idx="4057">
                  <c:v>7.5651041666666661</c:v>
                </c:pt>
                <c:pt idx="4058">
                  <c:v>7.5677083333333339</c:v>
                </c:pt>
                <c:pt idx="4059">
                  <c:v>7.5703125</c:v>
                </c:pt>
                <c:pt idx="4060">
                  <c:v>7.5729166666666661</c:v>
                </c:pt>
                <c:pt idx="4061">
                  <c:v>7.5755208333333339</c:v>
                </c:pt>
                <c:pt idx="4062">
                  <c:v>7.578125</c:v>
                </c:pt>
                <c:pt idx="4063">
                  <c:v>7.5807291666666661</c:v>
                </c:pt>
                <c:pt idx="4064">
                  <c:v>7.5833333333333339</c:v>
                </c:pt>
                <c:pt idx="4065">
                  <c:v>7.5859375</c:v>
                </c:pt>
                <c:pt idx="4066">
                  <c:v>7.5885416666666661</c:v>
                </c:pt>
                <c:pt idx="4067">
                  <c:v>7.5911458333333339</c:v>
                </c:pt>
                <c:pt idx="4068">
                  <c:v>7.59375</c:v>
                </c:pt>
                <c:pt idx="4069">
                  <c:v>7.5963541666666661</c:v>
                </c:pt>
                <c:pt idx="4070">
                  <c:v>7.5989583333333339</c:v>
                </c:pt>
                <c:pt idx="4071">
                  <c:v>7.6015625</c:v>
                </c:pt>
                <c:pt idx="4072">
                  <c:v>7.6041666666666661</c:v>
                </c:pt>
                <c:pt idx="4073">
                  <c:v>7.6067708333333339</c:v>
                </c:pt>
                <c:pt idx="4074">
                  <c:v>7.609375</c:v>
                </c:pt>
                <c:pt idx="4075">
                  <c:v>7.6119791666666661</c:v>
                </c:pt>
                <c:pt idx="4076">
                  <c:v>7.6145833333333339</c:v>
                </c:pt>
                <c:pt idx="4077">
                  <c:v>7.6171875</c:v>
                </c:pt>
                <c:pt idx="4078">
                  <c:v>7.6197916666666661</c:v>
                </c:pt>
                <c:pt idx="4079">
                  <c:v>7.6223958333333339</c:v>
                </c:pt>
                <c:pt idx="4080">
                  <c:v>7.625</c:v>
                </c:pt>
                <c:pt idx="4081">
                  <c:v>7.6276041666666661</c:v>
                </c:pt>
                <c:pt idx="4082">
                  <c:v>7.6302083333333339</c:v>
                </c:pt>
                <c:pt idx="4083">
                  <c:v>7.6328125</c:v>
                </c:pt>
                <c:pt idx="4084">
                  <c:v>7.6354166666666661</c:v>
                </c:pt>
                <c:pt idx="4085">
                  <c:v>7.6380208333333339</c:v>
                </c:pt>
                <c:pt idx="4086">
                  <c:v>7.640625</c:v>
                </c:pt>
                <c:pt idx="4087">
                  <c:v>7.6432291666666661</c:v>
                </c:pt>
                <c:pt idx="4088">
                  <c:v>7.6458333333333339</c:v>
                </c:pt>
                <c:pt idx="4089">
                  <c:v>7.6484375</c:v>
                </c:pt>
                <c:pt idx="4090">
                  <c:v>7.6510416666666661</c:v>
                </c:pt>
                <c:pt idx="4091">
                  <c:v>7.6536458333333339</c:v>
                </c:pt>
                <c:pt idx="4092">
                  <c:v>7.65625</c:v>
                </c:pt>
                <c:pt idx="4093">
                  <c:v>7.6588541666666661</c:v>
                </c:pt>
                <c:pt idx="4094">
                  <c:v>7.6614583333333339</c:v>
                </c:pt>
                <c:pt idx="4095">
                  <c:v>7.6640625</c:v>
                </c:pt>
                <c:pt idx="4096">
                  <c:v>7.6666666666666661</c:v>
                </c:pt>
                <c:pt idx="4097">
                  <c:v>7.6692708333333339</c:v>
                </c:pt>
                <c:pt idx="4098">
                  <c:v>7.671875</c:v>
                </c:pt>
                <c:pt idx="4099">
                  <c:v>7.6744791666666661</c:v>
                </c:pt>
                <c:pt idx="4100">
                  <c:v>7.6770833333333339</c:v>
                </c:pt>
                <c:pt idx="4101">
                  <c:v>7.6796875</c:v>
                </c:pt>
                <c:pt idx="4102">
                  <c:v>7.6822916666666661</c:v>
                </c:pt>
                <c:pt idx="4103">
                  <c:v>7.6848958333333339</c:v>
                </c:pt>
                <c:pt idx="4104">
                  <c:v>7.6875</c:v>
                </c:pt>
                <c:pt idx="4105">
                  <c:v>7.6901041666666661</c:v>
                </c:pt>
                <c:pt idx="4106">
                  <c:v>7.6927083333333339</c:v>
                </c:pt>
                <c:pt idx="4107">
                  <c:v>7.6953125</c:v>
                </c:pt>
                <c:pt idx="4108">
                  <c:v>7.6979166666666661</c:v>
                </c:pt>
                <c:pt idx="4109">
                  <c:v>7.7005208333333339</c:v>
                </c:pt>
                <c:pt idx="4110">
                  <c:v>7.703125</c:v>
                </c:pt>
                <c:pt idx="4111">
                  <c:v>7.7057291666666661</c:v>
                </c:pt>
                <c:pt idx="4112">
                  <c:v>7.7083333333333339</c:v>
                </c:pt>
                <c:pt idx="4113">
                  <c:v>7.7109375</c:v>
                </c:pt>
                <c:pt idx="4114">
                  <c:v>7.7135416666666661</c:v>
                </c:pt>
                <c:pt idx="4115">
                  <c:v>7.7161458333333339</c:v>
                </c:pt>
                <c:pt idx="4116">
                  <c:v>7.71875</c:v>
                </c:pt>
                <c:pt idx="4117">
                  <c:v>7.7213541666666661</c:v>
                </c:pt>
                <c:pt idx="4118">
                  <c:v>7.7239583333333339</c:v>
                </c:pt>
                <c:pt idx="4119">
                  <c:v>7.7265625</c:v>
                </c:pt>
                <c:pt idx="4120">
                  <c:v>7.7291666666666661</c:v>
                </c:pt>
                <c:pt idx="4121">
                  <c:v>7.7317708333333339</c:v>
                </c:pt>
                <c:pt idx="4122">
                  <c:v>7.734375</c:v>
                </c:pt>
                <c:pt idx="4123">
                  <c:v>7.7369791666666661</c:v>
                </c:pt>
                <c:pt idx="4124">
                  <c:v>7.7395833333333339</c:v>
                </c:pt>
                <c:pt idx="4125">
                  <c:v>7.7421875</c:v>
                </c:pt>
                <c:pt idx="4126">
                  <c:v>7.7447916666666661</c:v>
                </c:pt>
                <c:pt idx="4127">
                  <c:v>7.7473958333333339</c:v>
                </c:pt>
                <c:pt idx="4128">
                  <c:v>7.75</c:v>
                </c:pt>
                <c:pt idx="4129">
                  <c:v>7.7526041666666661</c:v>
                </c:pt>
                <c:pt idx="4130">
                  <c:v>7.7552083333333339</c:v>
                </c:pt>
                <c:pt idx="4131">
                  <c:v>7.7578125</c:v>
                </c:pt>
                <c:pt idx="4132">
                  <c:v>7.7604166666666661</c:v>
                </c:pt>
                <c:pt idx="4133">
                  <c:v>7.7630208333333339</c:v>
                </c:pt>
                <c:pt idx="4134">
                  <c:v>7.765625</c:v>
                </c:pt>
                <c:pt idx="4135">
                  <c:v>7.7682291666666661</c:v>
                </c:pt>
                <c:pt idx="4136">
                  <c:v>7.7708333333333339</c:v>
                </c:pt>
                <c:pt idx="4137">
                  <c:v>7.7734375</c:v>
                </c:pt>
                <c:pt idx="4138">
                  <c:v>7.7760416666666661</c:v>
                </c:pt>
                <c:pt idx="4139">
                  <c:v>7.7786458333333339</c:v>
                </c:pt>
                <c:pt idx="4140">
                  <c:v>7.78125</c:v>
                </c:pt>
                <c:pt idx="4141">
                  <c:v>7.7838541666666661</c:v>
                </c:pt>
                <c:pt idx="4142">
                  <c:v>7.7864583333333339</c:v>
                </c:pt>
                <c:pt idx="4143">
                  <c:v>7.7890625</c:v>
                </c:pt>
                <c:pt idx="4144">
                  <c:v>7.7916666666666661</c:v>
                </c:pt>
                <c:pt idx="4145">
                  <c:v>7.7942708333333339</c:v>
                </c:pt>
                <c:pt idx="4146">
                  <c:v>7.796875</c:v>
                </c:pt>
                <c:pt idx="4147">
                  <c:v>7.7994791666666661</c:v>
                </c:pt>
                <c:pt idx="4148">
                  <c:v>7.8020833333333339</c:v>
                </c:pt>
                <c:pt idx="4149">
                  <c:v>7.8046875</c:v>
                </c:pt>
                <c:pt idx="4150">
                  <c:v>7.8072916666666661</c:v>
                </c:pt>
                <c:pt idx="4151">
                  <c:v>7.8098958333333339</c:v>
                </c:pt>
                <c:pt idx="4152">
                  <c:v>7.8125</c:v>
                </c:pt>
                <c:pt idx="4153">
                  <c:v>7.8151041666666661</c:v>
                </c:pt>
                <c:pt idx="4154">
                  <c:v>7.8177083333333339</c:v>
                </c:pt>
                <c:pt idx="4155">
                  <c:v>7.8203125</c:v>
                </c:pt>
                <c:pt idx="4156">
                  <c:v>7.8229166666666661</c:v>
                </c:pt>
                <c:pt idx="4157">
                  <c:v>7.8255208333333339</c:v>
                </c:pt>
                <c:pt idx="4158">
                  <c:v>7.828125</c:v>
                </c:pt>
                <c:pt idx="4159">
                  <c:v>7.8307291666666661</c:v>
                </c:pt>
                <c:pt idx="4160">
                  <c:v>7.8333333333333339</c:v>
                </c:pt>
                <c:pt idx="4161">
                  <c:v>7.8359375</c:v>
                </c:pt>
                <c:pt idx="4162">
                  <c:v>7.8385416666666661</c:v>
                </c:pt>
                <c:pt idx="4163">
                  <c:v>7.8411458333333339</c:v>
                </c:pt>
                <c:pt idx="4164">
                  <c:v>7.84375</c:v>
                </c:pt>
                <c:pt idx="4165">
                  <c:v>7.8463541666666661</c:v>
                </c:pt>
                <c:pt idx="4166">
                  <c:v>7.8489583333333339</c:v>
                </c:pt>
                <c:pt idx="4167">
                  <c:v>7.8515625</c:v>
                </c:pt>
                <c:pt idx="4168">
                  <c:v>7.8541666666666661</c:v>
                </c:pt>
                <c:pt idx="4169">
                  <c:v>7.8567708333333339</c:v>
                </c:pt>
                <c:pt idx="4170">
                  <c:v>7.859375</c:v>
                </c:pt>
                <c:pt idx="4171">
                  <c:v>7.8619791666666661</c:v>
                </c:pt>
                <c:pt idx="4172">
                  <c:v>7.8645833333333339</c:v>
                </c:pt>
                <c:pt idx="4173">
                  <c:v>7.8671875</c:v>
                </c:pt>
                <c:pt idx="4174">
                  <c:v>7.8697916666666661</c:v>
                </c:pt>
                <c:pt idx="4175">
                  <c:v>7.8723958333333339</c:v>
                </c:pt>
                <c:pt idx="4176">
                  <c:v>7.875</c:v>
                </c:pt>
                <c:pt idx="4177">
                  <c:v>7.8776041666666661</c:v>
                </c:pt>
                <c:pt idx="4178">
                  <c:v>7.8802083333333339</c:v>
                </c:pt>
                <c:pt idx="4179">
                  <c:v>7.8828125</c:v>
                </c:pt>
                <c:pt idx="4180">
                  <c:v>7.8854166666666661</c:v>
                </c:pt>
                <c:pt idx="4181">
                  <c:v>7.8880208333333339</c:v>
                </c:pt>
                <c:pt idx="4182">
                  <c:v>7.890625</c:v>
                </c:pt>
                <c:pt idx="4183">
                  <c:v>7.8932291666666661</c:v>
                </c:pt>
                <c:pt idx="4184">
                  <c:v>7.8958333333333339</c:v>
                </c:pt>
                <c:pt idx="4185">
                  <c:v>7.8984375</c:v>
                </c:pt>
                <c:pt idx="4186">
                  <c:v>7.9010416666666661</c:v>
                </c:pt>
                <c:pt idx="4187">
                  <c:v>7.9036458333333339</c:v>
                </c:pt>
                <c:pt idx="4188">
                  <c:v>7.90625</c:v>
                </c:pt>
                <c:pt idx="4189">
                  <c:v>7.9088541666666661</c:v>
                </c:pt>
                <c:pt idx="4190">
                  <c:v>7.9114583333333339</c:v>
                </c:pt>
                <c:pt idx="4191">
                  <c:v>7.9140625</c:v>
                </c:pt>
                <c:pt idx="4192">
                  <c:v>7.9166666666666661</c:v>
                </c:pt>
                <c:pt idx="4193">
                  <c:v>7.9192708333333339</c:v>
                </c:pt>
                <c:pt idx="4194">
                  <c:v>7.921875</c:v>
                </c:pt>
                <c:pt idx="4195">
                  <c:v>7.9244791666666661</c:v>
                </c:pt>
                <c:pt idx="4196">
                  <c:v>7.9270833333333339</c:v>
                </c:pt>
                <c:pt idx="4197">
                  <c:v>7.9296875</c:v>
                </c:pt>
                <c:pt idx="4198">
                  <c:v>7.9322916666666661</c:v>
                </c:pt>
                <c:pt idx="4199">
                  <c:v>7.9348958333333339</c:v>
                </c:pt>
                <c:pt idx="4200">
                  <c:v>7.9375</c:v>
                </c:pt>
                <c:pt idx="4201">
                  <c:v>7.9401041666666661</c:v>
                </c:pt>
                <c:pt idx="4202">
                  <c:v>7.9427083333333339</c:v>
                </c:pt>
                <c:pt idx="4203">
                  <c:v>7.9453125</c:v>
                </c:pt>
                <c:pt idx="4204">
                  <c:v>7.9479166666666661</c:v>
                </c:pt>
                <c:pt idx="4205">
                  <c:v>7.9505208333333339</c:v>
                </c:pt>
                <c:pt idx="4206">
                  <c:v>7.953125</c:v>
                </c:pt>
                <c:pt idx="4207">
                  <c:v>7.9557291666666661</c:v>
                </c:pt>
                <c:pt idx="4208">
                  <c:v>7.9583333333333339</c:v>
                </c:pt>
                <c:pt idx="4209">
                  <c:v>7.9609375</c:v>
                </c:pt>
                <c:pt idx="4210">
                  <c:v>7.9635416666666661</c:v>
                </c:pt>
                <c:pt idx="4211">
                  <c:v>7.9661458333333339</c:v>
                </c:pt>
                <c:pt idx="4212">
                  <c:v>7.96875</c:v>
                </c:pt>
                <c:pt idx="4213">
                  <c:v>7.9713541666666661</c:v>
                </c:pt>
                <c:pt idx="4214">
                  <c:v>7.9739583333333339</c:v>
                </c:pt>
                <c:pt idx="4215">
                  <c:v>7.9765625</c:v>
                </c:pt>
                <c:pt idx="4216">
                  <c:v>7.9791666666666661</c:v>
                </c:pt>
                <c:pt idx="4217">
                  <c:v>7.9817708333333339</c:v>
                </c:pt>
                <c:pt idx="4218">
                  <c:v>7.984375</c:v>
                </c:pt>
                <c:pt idx="4219">
                  <c:v>7.9869791666666661</c:v>
                </c:pt>
                <c:pt idx="4220">
                  <c:v>7.9895833333333339</c:v>
                </c:pt>
                <c:pt idx="4221">
                  <c:v>7.9921875</c:v>
                </c:pt>
                <c:pt idx="4222">
                  <c:v>7.9947916666666661</c:v>
                </c:pt>
                <c:pt idx="4223">
                  <c:v>7.9973958333333339</c:v>
                </c:pt>
                <c:pt idx="4224">
                  <c:v>8</c:v>
                </c:pt>
                <c:pt idx="4225">
                  <c:v>8.0026041666666661</c:v>
                </c:pt>
                <c:pt idx="4226">
                  <c:v>8.0052083333333339</c:v>
                </c:pt>
                <c:pt idx="4227">
                  <c:v>8.0078125</c:v>
                </c:pt>
                <c:pt idx="4228">
                  <c:v>8.0104166666666661</c:v>
                </c:pt>
                <c:pt idx="4229">
                  <c:v>8.0130208333333339</c:v>
                </c:pt>
                <c:pt idx="4230">
                  <c:v>8.015625</c:v>
                </c:pt>
                <c:pt idx="4231">
                  <c:v>8.0182291666666661</c:v>
                </c:pt>
                <c:pt idx="4232">
                  <c:v>8.0208333333333339</c:v>
                </c:pt>
                <c:pt idx="4233">
                  <c:v>8.0234375</c:v>
                </c:pt>
                <c:pt idx="4234">
                  <c:v>8.0260416666666661</c:v>
                </c:pt>
                <c:pt idx="4235">
                  <c:v>8.0286458333333339</c:v>
                </c:pt>
                <c:pt idx="4236">
                  <c:v>8.03125</c:v>
                </c:pt>
                <c:pt idx="4237">
                  <c:v>8.0338541666666661</c:v>
                </c:pt>
                <c:pt idx="4238">
                  <c:v>8.0364583333333339</c:v>
                </c:pt>
                <c:pt idx="4239">
                  <c:v>8.0390625</c:v>
                </c:pt>
                <c:pt idx="4240">
                  <c:v>8.0416666666666661</c:v>
                </c:pt>
                <c:pt idx="4241">
                  <c:v>8.0442708333333339</c:v>
                </c:pt>
                <c:pt idx="4242">
                  <c:v>8.046875</c:v>
                </c:pt>
                <c:pt idx="4243">
                  <c:v>8.0494791666666661</c:v>
                </c:pt>
                <c:pt idx="4244">
                  <c:v>8.0520833333333339</c:v>
                </c:pt>
                <c:pt idx="4245">
                  <c:v>8.0546875</c:v>
                </c:pt>
                <c:pt idx="4246">
                  <c:v>8.0572916666666661</c:v>
                </c:pt>
                <c:pt idx="4247">
                  <c:v>8.0598958333333339</c:v>
                </c:pt>
                <c:pt idx="4248">
                  <c:v>8.0625</c:v>
                </c:pt>
                <c:pt idx="4249">
                  <c:v>8.0651041666666661</c:v>
                </c:pt>
                <c:pt idx="4250">
                  <c:v>8.0677083333333339</c:v>
                </c:pt>
                <c:pt idx="4251">
                  <c:v>8.0703125</c:v>
                </c:pt>
                <c:pt idx="4252">
                  <c:v>8.0729166666666661</c:v>
                </c:pt>
                <c:pt idx="4253">
                  <c:v>8.0755208333333339</c:v>
                </c:pt>
                <c:pt idx="4254">
                  <c:v>8.078125</c:v>
                </c:pt>
                <c:pt idx="4255">
                  <c:v>8.0807291666666661</c:v>
                </c:pt>
                <c:pt idx="4256">
                  <c:v>8.0833333333333339</c:v>
                </c:pt>
                <c:pt idx="4257">
                  <c:v>8.0859375</c:v>
                </c:pt>
                <c:pt idx="4258">
                  <c:v>8.0885416666666661</c:v>
                </c:pt>
                <c:pt idx="4259">
                  <c:v>8.0911458333333339</c:v>
                </c:pt>
                <c:pt idx="4260">
                  <c:v>8.09375</c:v>
                </c:pt>
                <c:pt idx="4261">
                  <c:v>8.0963541666666661</c:v>
                </c:pt>
                <c:pt idx="4262">
                  <c:v>8.0989583333333339</c:v>
                </c:pt>
                <c:pt idx="4263">
                  <c:v>8.1015625</c:v>
                </c:pt>
                <c:pt idx="4264">
                  <c:v>8.1041666666666661</c:v>
                </c:pt>
                <c:pt idx="4265">
                  <c:v>8.1067708333333339</c:v>
                </c:pt>
                <c:pt idx="4266">
                  <c:v>8.109375</c:v>
                </c:pt>
                <c:pt idx="4267">
                  <c:v>8.1119791666666661</c:v>
                </c:pt>
                <c:pt idx="4268">
                  <c:v>8.1145833333333339</c:v>
                </c:pt>
                <c:pt idx="4269">
                  <c:v>8.1171875</c:v>
                </c:pt>
                <c:pt idx="4270">
                  <c:v>8.1197916666666661</c:v>
                </c:pt>
                <c:pt idx="4271">
                  <c:v>8.1223958333333339</c:v>
                </c:pt>
                <c:pt idx="4272">
                  <c:v>8.125</c:v>
                </c:pt>
                <c:pt idx="4273">
                  <c:v>8.1276041666666661</c:v>
                </c:pt>
                <c:pt idx="4274">
                  <c:v>8.1302083333333339</c:v>
                </c:pt>
                <c:pt idx="4275">
                  <c:v>8.1328125</c:v>
                </c:pt>
                <c:pt idx="4276">
                  <c:v>8.1354166666666661</c:v>
                </c:pt>
                <c:pt idx="4277">
                  <c:v>8.1380208333333339</c:v>
                </c:pt>
                <c:pt idx="4278">
                  <c:v>8.140625</c:v>
                </c:pt>
                <c:pt idx="4279">
                  <c:v>8.1432291666666661</c:v>
                </c:pt>
                <c:pt idx="4280">
                  <c:v>8.1458333333333339</c:v>
                </c:pt>
                <c:pt idx="4281">
                  <c:v>8.1484375</c:v>
                </c:pt>
                <c:pt idx="4282">
                  <c:v>8.1510416666666661</c:v>
                </c:pt>
                <c:pt idx="4283">
                  <c:v>8.1536458333333339</c:v>
                </c:pt>
                <c:pt idx="4284">
                  <c:v>8.15625</c:v>
                </c:pt>
                <c:pt idx="4285">
                  <c:v>8.1588541666666661</c:v>
                </c:pt>
                <c:pt idx="4286">
                  <c:v>8.1614583333333339</c:v>
                </c:pt>
                <c:pt idx="4287">
                  <c:v>8.1640625</c:v>
                </c:pt>
                <c:pt idx="4288">
                  <c:v>8.1666666666666661</c:v>
                </c:pt>
                <c:pt idx="4289">
                  <c:v>8.1692708333333339</c:v>
                </c:pt>
                <c:pt idx="4290">
                  <c:v>8.171875</c:v>
                </c:pt>
                <c:pt idx="4291">
                  <c:v>8.1744791666666661</c:v>
                </c:pt>
                <c:pt idx="4292">
                  <c:v>8.1770833333333339</c:v>
                </c:pt>
                <c:pt idx="4293">
                  <c:v>8.1796875</c:v>
                </c:pt>
                <c:pt idx="4294">
                  <c:v>8.1822916666666661</c:v>
                </c:pt>
                <c:pt idx="4295">
                  <c:v>8.1848958333333339</c:v>
                </c:pt>
                <c:pt idx="4296">
                  <c:v>8.1875</c:v>
                </c:pt>
                <c:pt idx="4297">
                  <c:v>8.1901041666666661</c:v>
                </c:pt>
                <c:pt idx="4298">
                  <c:v>8.1927083333333339</c:v>
                </c:pt>
                <c:pt idx="4299">
                  <c:v>8.1953125</c:v>
                </c:pt>
                <c:pt idx="4300">
                  <c:v>8.1979166666666661</c:v>
                </c:pt>
                <c:pt idx="4301">
                  <c:v>8.2005208333333339</c:v>
                </c:pt>
                <c:pt idx="4302">
                  <c:v>8.203125</c:v>
                </c:pt>
                <c:pt idx="4303">
                  <c:v>8.2057291666666661</c:v>
                </c:pt>
                <c:pt idx="4304">
                  <c:v>8.2083333333333339</c:v>
                </c:pt>
                <c:pt idx="4305">
                  <c:v>8.2109375</c:v>
                </c:pt>
                <c:pt idx="4306">
                  <c:v>8.2135416666666661</c:v>
                </c:pt>
                <c:pt idx="4307">
                  <c:v>8.2161458333333339</c:v>
                </c:pt>
                <c:pt idx="4308">
                  <c:v>8.21875</c:v>
                </c:pt>
                <c:pt idx="4309">
                  <c:v>8.2213541666666661</c:v>
                </c:pt>
                <c:pt idx="4310">
                  <c:v>8.2239583333333339</c:v>
                </c:pt>
                <c:pt idx="4311">
                  <c:v>8.2265625</c:v>
                </c:pt>
                <c:pt idx="4312">
                  <c:v>8.2291666666666661</c:v>
                </c:pt>
                <c:pt idx="4313">
                  <c:v>8.2317708333333339</c:v>
                </c:pt>
                <c:pt idx="4314">
                  <c:v>8.234375</c:v>
                </c:pt>
                <c:pt idx="4315">
                  <c:v>8.2369791666666661</c:v>
                </c:pt>
                <c:pt idx="4316">
                  <c:v>8.2395833333333339</c:v>
                </c:pt>
                <c:pt idx="4317">
                  <c:v>8.2421875</c:v>
                </c:pt>
                <c:pt idx="4318">
                  <c:v>8.2447916666666661</c:v>
                </c:pt>
                <c:pt idx="4319">
                  <c:v>8.2473958333333339</c:v>
                </c:pt>
                <c:pt idx="4320">
                  <c:v>8.25</c:v>
                </c:pt>
                <c:pt idx="4321">
                  <c:v>8.2526041666666661</c:v>
                </c:pt>
                <c:pt idx="4322">
                  <c:v>8.2552083333333339</c:v>
                </c:pt>
                <c:pt idx="4323">
                  <c:v>8.2578125</c:v>
                </c:pt>
                <c:pt idx="4324">
                  <c:v>8.2604166666666661</c:v>
                </c:pt>
                <c:pt idx="4325">
                  <c:v>8.2630208333333339</c:v>
                </c:pt>
                <c:pt idx="4326">
                  <c:v>8.265625</c:v>
                </c:pt>
                <c:pt idx="4327">
                  <c:v>8.2682291666666661</c:v>
                </c:pt>
                <c:pt idx="4328">
                  <c:v>8.2708333333333339</c:v>
                </c:pt>
                <c:pt idx="4329">
                  <c:v>8.2734375</c:v>
                </c:pt>
                <c:pt idx="4330">
                  <c:v>8.2760416666666661</c:v>
                </c:pt>
                <c:pt idx="4331">
                  <c:v>8.2786458333333339</c:v>
                </c:pt>
                <c:pt idx="4332">
                  <c:v>8.28125</c:v>
                </c:pt>
                <c:pt idx="4333">
                  <c:v>8.2838541666666661</c:v>
                </c:pt>
                <c:pt idx="4334">
                  <c:v>8.2864583333333339</c:v>
                </c:pt>
                <c:pt idx="4335">
                  <c:v>8.2890625</c:v>
                </c:pt>
                <c:pt idx="4336">
                  <c:v>8.2916666666666661</c:v>
                </c:pt>
                <c:pt idx="4337">
                  <c:v>8.2942708333333339</c:v>
                </c:pt>
                <c:pt idx="4338">
                  <c:v>8.296875</c:v>
                </c:pt>
                <c:pt idx="4339">
                  <c:v>8.2994791666666661</c:v>
                </c:pt>
                <c:pt idx="4340">
                  <c:v>8.3020833333333339</c:v>
                </c:pt>
                <c:pt idx="4341">
                  <c:v>8.3046875</c:v>
                </c:pt>
                <c:pt idx="4342">
                  <c:v>8.3072916666666661</c:v>
                </c:pt>
                <c:pt idx="4343">
                  <c:v>8.3098958333333339</c:v>
                </c:pt>
                <c:pt idx="4344">
                  <c:v>8.3125</c:v>
                </c:pt>
                <c:pt idx="4345">
                  <c:v>8.3151041666666661</c:v>
                </c:pt>
                <c:pt idx="4346">
                  <c:v>8.3177083333333339</c:v>
                </c:pt>
                <c:pt idx="4347">
                  <c:v>8.3203125</c:v>
                </c:pt>
                <c:pt idx="4348">
                  <c:v>8.3229166666666661</c:v>
                </c:pt>
                <c:pt idx="4349">
                  <c:v>8.3255208333333339</c:v>
                </c:pt>
                <c:pt idx="4350">
                  <c:v>8.328125</c:v>
                </c:pt>
                <c:pt idx="4351">
                  <c:v>8.3307291666666661</c:v>
                </c:pt>
                <c:pt idx="4352">
                  <c:v>8.3333333333333339</c:v>
                </c:pt>
                <c:pt idx="4353">
                  <c:v>8.3359375</c:v>
                </c:pt>
                <c:pt idx="4354">
                  <c:v>8.3385416666666661</c:v>
                </c:pt>
                <c:pt idx="4355">
                  <c:v>8.3411458333333339</c:v>
                </c:pt>
                <c:pt idx="4356">
                  <c:v>8.34375</c:v>
                </c:pt>
                <c:pt idx="4357">
                  <c:v>8.3463541666666661</c:v>
                </c:pt>
                <c:pt idx="4358">
                  <c:v>8.3489583333333339</c:v>
                </c:pt>
                <c:pt idx="4359">
                  <c:v>8.3515625</c:v>
                </c:pt>
                <c:pt idx="4360">
                  <c:v>8.3541666666666661</c:v>
                </c:pt>
                <c:pt idx="4361">
                  <c:v>8.3567708333333339</c:v>
                </c:pt>
                <c:pt idx="4362">
                  <c:v>8.359375</c:v>
                </c:pt>
                <c:pt idx="4363">
                  <c:v>8.3619791666666661</c:v>
                </c:pt>
                <c:pt idx="4364">
                  <c:v>8.3645833333333339</c:v>
                </c:pt>
                <c:pt idx="4365">
                  <c:v>8.3671875</c:v>
                </c:pt>
                <c:pt idx="4366">
                  <c:v>8.3697916666666661</c:v>
                </c:pt>
                <c:pt idx="4367">
                  <c:v>8.3723958333333339</c:v>
                </c:pt>
                <c:pt idx="4368">
                  <c:v>8.375</c:v>
                </c:pt>
                <c:pt idx="4369">
                  <c:v>8.3776041666666661</c:v>
                </c:pt>
                <c:pt idx="4370">
                  <c:v>8.3802083333333339</c:v>
                </c:pt>
                <c:pt idx="4371">
                  <c:v>8.3828125</c:v>
                </c:pt>
                <c:pt idx="4372">
                  <c:v>8.3854166666666661</c:v>
                </c:pt>
                <c:pt idx="4373">
                  <c:v>8.3880208333333339</c:v>
                </c:pt>
                <c:pt idx="4374">
                  <c:v>8.390625</c:v>
                </c:pt>
                <c:pt idx="4375">
                  <c:v>8.3932291666666661</c:v>
                </c:pt>
                <c:pt idx="4376">
                  <c:v>8.3958333333333339</c:v>
                </c:pt>
                <c:pt idx="4377">
                  <c:v>8.3984375</c:v>
                </c:pt>
                <c:pt idx="4378">
                  <c:v>8.4010416666666661</c:v>
                </c:pt>
                <c:pt idx="4379">
                  <c:v>8.4036458333333339</c:v>
                </c:pt>
                <c:pt idx="4380">
                  <c:v>8.40625</c:v>
                </c:pt>
                <c:pt idx="4381">
                  <c:v>8.4088541666666661</c:v>
                </c:pt>
                <c:pt idx="4382">
                  <c:v>8.4114583333333339</c:v>
                </c:pt>
                <c:pt idx="4383">
                  <c:v>8.4140625</c:v>
                </c:pt>
                <c:pt idx="4384">
                  <c:v>8.4166666666666661</c:v>
                </c:pt>
                <c:pt idx="4385">
                  <c:v>8.4192708333333339</c:v>
                </c:pt>
                <c:pt idx="4386">
                  <c:v>8.421875</c:v>
                </c:pt>
                <c:pt idx="4387">
                  <c:v>8.4244791666666661</c:v>
                </c:pt>
                <c:pt idx="4388">
                  <c:v>8.4270833333333339</c:v>
                </c:pt>
                <c:pt idx="4389">
                  <c:v>8.4296875</c:v>
                </c:pt>
                <c:pt idx="4390">
                  <c:v>8.4322916666666661</c:v>
                </c:pt>
                <c:pt idx="4391">
                  <c:v>8.4348958333333339</c:v>
                </c:pt>
                <c:pt idx="4392">
                  <c:v>8.4375</c:v>
                </c:pt>
                <c:pt idx="4393">
                  <c:v>8.4401041666666661</c:v>
                </c:pt>
                <c:pt idx="4394">
                  <c:v>8.4427083333333339</c:v>
                </c:pt>
                <c:pt idx="4395">
                  <c:v>8.4453125</c:v>
                </c:pt>
                <c:pt idx="4396">
                  <c:v>8.4479166666666661</c:v>
                </c:pt>
                <c:pt idx="4397">
                  <c:v>8.4505208333333339</c:v>
                </c:pt>
                <c:pt idx="4398">
                  <c:v>8.453125</c:v>
                </c:pt>
                <c:pt idx="4399">
                  <c:v>8.4557291666666661</c:v>
                </c:pt>
                <c:pt idx="4400">
                  <c:v>8.4583333333333339</c:v>
                </c:pt>
                <c:pt idx="4401">
                  <c:v>8.4609375</c:v>
                </c:pt>
                <c:pt idx="4402">
                  <c:v>8.4635416666666661</c:v>
                </c:pt>
                <c:pt idx="4403">
                  <c:v>8.4661458333333339</c:v>
                </c:pt>
                <c:pt idx="4404">
                  <c:v>8.46875</c:v>
                </c:pt>
                <c:pt idx="4405">
                  <c:v>8.4713541666666661</c:v>
                </c:pt>
                <c:pt idx="4406">
                  <c:v>8.4739583333333339</c:v>
                </c:pt>
                <c:pt idx="4407">
                  <c:v>8.4765625</c:v>
                </c:pt>
                <c:pt idx="4408">
                  <c:v>8.4791666666666661</c:v>
                </c:pt>
                <c:pt idx="4409">
                  <c:v>8.4817708333333339</c:v>
                </c:pt>
                <c:pt idx="4410">
                  <c:v>8.484375</c:v>
                </c:pt>
                <c:pt idx="4411">
                  <c:v>8.4869791666666661</c:v>
                </c:pt>
                <c:pt idx="4412">
                  <c:v>8.4895833333333339</c:v>
                </c:pt>
                <c:pt idx="4413">
                  <c:v>8.4921875</c:v>
                </c:pt>
                <c:pt idx="4414">
                  <c:v>8.4947916666666661</c:v>
                </c:pt>
                <c:pt idx="4415">
                  <c:v>8.4973958333333339</c:v>
                </c:pt>
                <c:pt idx="4416">
                  <c:v>8.5</c:v>
                </c:pt>
                <c:pt idx="4417">
                  <c:v>8.5026041666666661</c:v>
                </c:pt>
                <c:pt idx="4418">
                  <c:v>8.5052083333333339</c:v>
                </c:pt>
                <c:pt idx="4419">
                  <c:v>8.5078125</c:v>
                </c:pt>
                <c:pt idx="4420">
                  <c:v>8.5104166666666661</c:v>
                </c:pt>
                <c:pt idx="4421">
                  <c:v>8.5130208333333339</c:v>
                </c:pt>
                <c:pt idx="4422">
                  <c:v>8.515625</c:v>
                </c:pt>
                <c:pt idx="4423">
                  <c:v>8.5182291666666661</c:v>
                </c:pt>
                <c:pt idx="4424">
                  <c:v>8.5208333333333339</c:v>
                </c:pt>
                <c:pt idx="4425">
                  <c:v>8.5234375</c:v>
                </c:pt>
                <c:pt idx="4426">
                  <c:v>8.5260416666666661</c:v>
                </c:pt>
                <c:pt idx="4427">
                  <c:v>8.5286458333333339</c:v>
                </c:pt>
                <c:pt idx="4428">
                  <c:v>8.53125</c:v>
                </c:pt>
                <c:pt idx="4429">
                  <c:v>8.5338541666666661</c:v>
                </c:pt>
                <c:pt idx="4430">
                  <c:v>8.5364583333333339</c:v>
                </c:pt>
                <c:pt idx="4431">
                  <c:v>8.5390625</c:v>
                </c:pt>
                <c:pt idx="4432">
                  <c:v>8.5416666666666661</c:v>
                </c:pt>
                <c:pt idx="4433">
                  <c:v>8.5442708333333339</c:v>
                </c:pt>
                <c:pt idx="4434">
                  <c:v>8.546875</c:v>
                </c:pt>
                <c:pt idx="4435">
                  <c:v>8.5494791666666661</c:v>
                </c:pt>
                <c:pt idx="4436">
                  <c:v>8.5520833333333339</c:v>
                </c:pt>
                <c:pt idx="4437">
                  <c:v>8.5546875</c:v>
                </c:pt>
                <c:pt idx="4438">
                  <c:v>8.5572916666666661</c:v>
                </c:pt>
                <c:pt idx="4439">
                  <c:v>8.5598958333333339</c:v>
                </c:pt>
                <c:pt idx="4440">
                  <c:v>8.5625</c:v>
                </c:pt>
                <c:pt idx="4441">
                  <c:v>8.5651041666666661</c:v>
                </c:pt>
                <c:pt idx="4442">
                  <c:v>8.5677083333333339</c:v>
                </c:pt>
                <c:pt idx="4443">
                  <c:v>8.5703125</c:v>
                </c:pt>
                <c:pt idx="4444">
                  <c:v>8.5729166666666661</c:v>
                </c:pt>
                <c:pt idx="4445">
                  <c:v>8.5755208333333339</c:v>
                </c:pt>
                <c:pt idx="4446">
                  <c:v>8.578125</c:v>
                </c:pt>
                <c:pt idx="4447">
                  <c:v>8.5807291666666661</c:v>
                </c:pt>
                <c:pt idx="4448">
                  <c:v>8.5833333333333339</c:v>
                </c:pt>
                <c:pt idx="4449">
                  <c:v>8.5859375</c:v>
                </c:pt>
                <c:pt idx="4450">
                  <c:v>8.5885416666666661</c:v>
                </c:pt>
                <c:pt idx="4451">
                  <c:v>8.5911458333333339</c:v>
                </c:pt>
                <c:pt idx="4452">
                  <c:v>8.59375</c:v>
                </c:pt>
                <c:pt idx="4453">
                  <c:v>8.5963541666666661</c:v>
                </c:pt>
                <c:pt idx="4454">
                  <c:v>8.5989583333333339</c:v>
                </c:pt>
                <c:pt idx="4455">
                  <c:v>8.6015625</c:v>
                </c:pt>
                <c:pt idx="4456">
                  <c:v>8.6041666666666661</c:v>
                </c:pt>
                <c:pt idx="4457">
                  <c:v>8.6067708333333339</c:v>
                </c:pt>
                <c:pt idx="4458">
                  <c:v>8.609375</c:v>
                </c:pt>
                <c:pt idx="4459">
                  <c:v>8.6119791666666661</c:v>
                </c:pt>
                <c:pt idx="4460">
                  <c:v>8.6145833333333339</c:v>
                </c:pt>
                <c:pt idx="4461">
                  <c:v>8.6171875</c:v>
                </c:pt>
                <c:pt idx="4462">
                  <c:v>8.6197916666666661</c:v>
                </c:pt>
                <c:pt idx="4463">
                  <c:v>8.6223958333333339</c:v>
                </c:pt>
                <c:pt idx="4464">
                  <c:v>8.625</c:v>
                </c:pt>
                <c:pt idx="4465">
                  <c:v>8.6276041666666661</c:v>
                </c:pt>
                <c:pt idx="4466">
                  <c:v>8.6302083333333339</c:v>
                </c:pt>
                <c:pt idx="4467">
                  <c:v>8.6328125</c:v>
                </c:pt>
                <c:pt idx="4468">
                  <c:v>8.6354166666666661</c:v>
                </c:pt>
                <c:pt idx="4469">
                  <c:v>8.6380208333333339</c:v>
                </c:pt>
                <c:pt idx="4470">
                  <c:v>8.640625</c:v>
                </c:pt>
                <c:pt idx="4471">
                  <c:v>8.6432291666666661</c:v>
                </c:pt>
                <c:pt idx="4472">
                  <c:v>8.6458333333333339</c:v>
                </c:pt>
                <c:pt idx="4473">
                  <c:v>8.6484375</c:v>
                </c:pt>
                <c:pt idx="4474">
                  <c:v>8.6510416666666661</c:v>
                </c:pt>
                <c:pt idx="4475">
                  <c:v>8.6536458333333339</c:v>
                </c:pt>
                <c:pt idx="4476">
                  <c:v>8.65625</c:v>
                </c:pt>
                <c:pt idx="4477">
                  <c:v>8.6588541666666661</c:v>
                </c:pt>
                <c:pt idx="4478">
                  <c:v>8.6614583333333339</c:v>
                </c:pt>
                <c:pt idx="4479">
                  <c:v>8.6640625</c:v>
                </c:pt>
                <c:pt idx="4480">
                  <c:v>8.6666666666666661</c:v>
                </c:pt>
                <c:pt idx="4481">
                  <c:v>8.6692708333333339</c:v>
                </c:pt>
                <c:pt idx="4482">
                  <c:v>8.671875</c:v>
                </c:pt>
                <c:pt idx="4483">
                  <c:v>8.6744791666666661</c:v>
                </c:pt>
                <c:pt idx="4484">
                  <c:v>8.6770833333333339</c:v>
                </c:pt>
                <c:pt idx="4485">
                  <c:v>8.6796875</c:v>
                </c:pt>
                <c:pt idx="4486">
                  <c:v>8.6822916666666661</c:v>
                </c:pt>
                <c:pt idx="4487">
                  <c:v>8.6848958333333339</c:v>
                </c:pt>
                <c:pt idx="4488">
                  <c:v>8.6875</c:v>
                </c:pt>
                <c:pt idx="4489">
                  <c:v>8.6901041666666661</c:v>
                </c:pt>
                <c:pt idx="4490">
                  <c:v>8.6927083333333339</c:v>
                </c:pt>
                <c:pt idx="4491">
                  <c:v>8.6953125</c:v>
                </c:pt>
                <c:pt idx="4492">
                  <c:v>8.6979166666666661</c:v>
                </c:pt>
                <c:pt idx="4493">
                  <c:v>8.7005208333333339</c:v>
                </c:pt>
                <c:pt idx="4494">
                  <c:v>8.703125</c:v>
                </c:pt>
                <c:pt idx="4495">
                  <c:v>8.7057291666666661</c:v>
                </c:pt>
                <c:pt idx="4496">
                  <c:v>8.7083333333333339</c:v>
                </c:pt>
                <c:pt idx="4497">
                  <c:v>8.7109375</c:v>
                </c:pt>
                <c:pt idx="4498">
                  <c:v>8.7135416666666661</c:v>
                </c:pt>
                <c:pt idx="4499">
                  <c:v>8.7161458333333339</c:v>
                </c:pt>
                <c:pt idx="4500">
                  <c:v>8.71875</c:v>
                </c:pt>
                <c:pt idx="4501">
                  <c:v>8.7213541666666661</c:v>
                </c:pt>
                <c:pt idx="4502">
                  <c:v>8.7239583333333339</c:v>
                </c:pt>
                <c:pt idx="4503">
                  <c:v>8.7265625</c:v>
                </c:pt>
                <c:pt idx="4504">
                  <c:v>8.7291666666666661</c:v>
                </c:pt>
                <c:pt idx="4505">
                  <c:v>8.7317708333333339</c:v>
                </c:pt>
                <c:pt idx="4506">
                  <c:v>8.734375</c:v>
                </c:pt>
                <c:pt idx="4507">
                  <c:v>8.7369791666666661</c:v>
                </c:pt>
                <c:pt idx="4508">
                  <c:v>8.7395833333333339</c:v>
                </c:pt>
                <c:pt idx="4509">
                  <c:v>8.7421875</c:v>
                </c:pt>
                <c:pt idx="4510">
                  <c:v>8.7447916666666661</c:v>
                </c:pt>
                <c:pt idx="4511">
                  <c:v>8.7473958333333339</c:v>
                </c:pt>
                <c:pt idx="4512">
                  <c:v>8.75</c:v>
                </c:pt>
                <c:pt idx="4513">
                  <c:v>8.7526041666666661</c:v>
                </c:pt>
                <c:pt idx="4514">
                  <c:v>8.7552083333333339</c:v>
                </c:pt>
                <c:pt idx="4515">
                  <c:v>8.7578125</c:v>
                </c:pt>
                <c:pt idx="4516">
                  <c:v>8.7604166666666661</c:v>
                </c:pt>
                <c:pt idx="4517">
                  <c:v>8.7630208333333339</c:v>
                </c:pt>
                <c:pt idx="4518">
                  <c:v>8.765625</c:v>
                </c:pt>
                <c:pt idx="4519">
                  <c:v>8.7682291666666661</c:v>
                </c:pt>
                <c:pt idx="4520">
                  <c:v>8.7708333333333339</c:v>
                </c:pt>
                <c:pt idx="4521">
                  <c:v>8.7734375</c:v>
                </c:pt>
                <c:pt idx="4522">
                  <c:v>8.7760416666666661</c:v>
                </c:pt>
                <c:pt idx="4523">
                  <c:v>8.7786458333333339</c:v>
                </c:pt>
                <c:pt idx="4524">
                  <c:v>8.78125</c:v>
                </c:pt>
                <c:pt idx="4525">
                  <c:v>8.7838541666666661</c:v>
                </c:pt>
                <c:pt idx="4526">
                  <c:v>8.7864583333333339</c:v>
                </c:pt>
                <c:pt idx="4527">
                  <c:v>8.7890625</c:v>
                </c:pt>
                <c:pt idx="4528">
                  <c:v>8.7916666666666661</c:v>
                </c:pt>
                <c:pt idx="4529">
                  <c:v>8.7942708333333339</c:v>
                </c:pt>
                <c:pt idx="4530">
                  <c:v>8.796875</c:v>
                </c:pt>
                <c:pt idx="4531">
                  <c:v>8.7994791666666661</c:v>
                </c:pt>
                <c:pt idx="4532">
                  <c:v>8.8020833333333339</c:v>
                </c:pt>
                <c:pt idx="4533">
                  <c:v>8.8046875</c:v>
                </c:pt>
                <c:pt idx="4534">
                  <c:v>8.8072916666666661</c:v>
                </c:pt>
                <c:pt idx="4535">
                  <c:v>8.8098958333333339</c:v>
                </c:pt>
                <c:pt idx="4536">
                  <c:v>8.8125</c:v>
                </c:pt>
                <c:pt idx="4537">
                  <c:v>8.8151041666666661</c:v>
                </c:pt>
                <c:pt idx="4538">
                  <c:v>8.8177083333333339</c:v>
                </c:pt>
                <c:pt idx="4539">
                  <c:v>8.8203125</c:v>
                </c:pt>
                <c:pt idx="4540">
                  <c:v>8.8229166666666661</c:v>
                </c:pt>
                <c:pt idx="4541">
                  <c:v>8.8255208333333339</c:v>
                </c:pt>
                <c:pt idx="4542">
                  <c:v>8.828125</c:v>
                </c:pt>
                <c:pt idx="4543">
                  <c:v>8.8307291666666661</c:v>
                </c:pt>
                <c:pt idx="4544">
                  <c:v>8.8333333333333339</c:v>
                </c:pt>
                <c:pt idx="4545">
                  <c:v>8.8359375</c:v>
                </c:pt>
                <c:pt idx="4546">
                  <c:v>8.8385416666666661</c:v>
                </c:pt>
                <c:pt idx="4547">
                  <c:v>8.8411458333333339</c:v>
                </c:pt>
                <c:pt idx="4548">
                  <c:v>8.84375</c:v>
                </c:pt>
                <c:pt idx="4549">
                  <c:v>8.8463541666666661</c:v>
                </c:pt>
                <c:pt idx="4550">
                  <c:v>8.8489583333333339</c:v>
                </c:pt>
                <c:pt idx="4551">
                  <c:v>8.8515625</c:v>
                </c:pt>
                <c:pt idx="4552">
                  <c:v>8.8541666666666661</c:v>
                </c:pt>
                <c:pt idx="4553">
                  <c:v>8.8567708333333339</c:v>
                </c:pt>
                <c:pt idx="4554">
                  <c:v>8.859375</c:v>
                </c:pt>
                <c:pt idx="4555">
                  <c:v>8.8619791666666661</c:v>
                </c:pt>
                <c:pt idx="4556">
                  <c:v>8.8645833333333339</c:v>
                </c:pt>
                <c:pt idx="4557">
                  <c:v>8.8671875</c:v>
                </c:pt>
                <c:pt idx="4558">
                  <c:v>8.8697916666666661</c:v>
                </c:pt>
                <c:pt idx="4559">
                  <c:v>8.8723958333333339</c:v>
                </c:pt>
                <c:pt idx="4560">
                  <c:v>8.875</c:v>
                </c:pt>
                <c:pt idx="4561">
                  <c:v>8.8776041666666661</c:v>
                </c:pt>
                <c:pt idx="4562">
                  <c:v>8.8802083333333339</c:v>
                </c:pt>
                <c:pt idx="4563">
                  <c:v>8.8828125</c:v>
                </c:pt>
                <c:pt idx="4564">
                  <c:v>8.8854166666666661</c:v>
                </c:pt>
                <c:pt idx="4565">
                  <c:v>8.8880208333333339</c:v>
                </c:pt>
                <c:pt idx="4566">
                  <c:v>8.890625</c:v>
                </c:pt>
                <c:pt idx="4567">
                  <c:v>8.8932291666666661</c:v>
                </c:pt>
                <c:pt idx="4568">
                  <c:v>8.8958333333333339</c:v>
                </c:pt>
                <c:pt idx="4569">
                  <c:v>8.8984375</c:v>
                </c:pt>
                <c:pt idx="4570">
                  <c:v>8.9010416666666661</c:v>
                </c:pt>
                <c:pt idx="4571">
                  <c:v>8.9036458333333339</c:v>
                </c:pt>
                <c:pt idx="4572">
                  <c:v>8.90625</c:v>
                </c:pt>
                <c:pt idx="4573">
                  <c:v>8.9088541666666661</c:v>
                </c:pt>
                <c:pt idx="4574">
                  <c:v>8.9114583333333339</c:v>
                </c:pt>
                <c:pt idx="4575">
                  <c:v>8.9140625</c:v>
                </c:pt>
                <c:pt idx="4576">
                  <c:v>8.9166666666666661</c:v>
                </c:pt>
                <c:pt idx="4577">
                  <c:v>8.9192708333333339</c:v>
                </c:pt>
                <c:pt idx="4578">
                  <c:v>8.921875</c:v>
                </c:pt>
                <c:pt idx="4579">
                  <c:v>8.9244791666666661</c:v>
                </c:pt>
                <c:pt idx="4580">
                  <c:v>8.9270833333333339</c:v>
                </c:pt>
                <c:pt idx="4581">
                  <c:v>8.9296875</c:v>
                </c:pt>
                <c:pt idx="4582">
                  <c:v>8.9322916666666661</c:v>
                </c:pt>
                <c:pt idx="4583">
                  <c:v>8.9348958333333339</c:v>
                </c:pt>
                <c:pt idx="4584">
                  <c:v>8.9375</c:v>
                </c:pt>
                <c:pt idx="4585">
                  <c:v>8.9401041666666661</c:v>
                </c:pt>
                <c:pt idx="4586">
                  <c:v>8.9427083333333339</c:v>
                </c:pt>
                <c:pt idx="4587">
                  <c:v>8.9453125</c:v>
                </c:pt>
                <c:pt idx="4588">
                  <c:v>8.9479166666666661</c:v>
                </c:pt>
                <c:pt idx="4589">
                  <c:v>8.9505208333333339</c:v>
                </c:pt>
                <c:pt idx="4590">
                  <c:v>8.953125</c:v>
                </c:pt>
                <c:pt idx="4591">
                  <c:v>8.9557291666666661</c:v>
                </c:pt>
                <c:pt idx="4592">
                  <c:v>8.9583333333333339</c:v>
                </c:pt>
                <c:pt idx="4593">
                  <c:v>8.9609375</c:v>
                </c:pt>
                <c:pt idx="4594">
                  <c:v>8.9635416666666661</c:v>
                </c:pt>
                <c:pt idx="4595">
                  <c:v>8.9661458333333339</c:v>
                </c:pt>
                <c:pt idx="4596">
                  <c:v>8.96875</c:v>
                </c:pt>
                <c:pt idx="4597">
                  <c:v>8.9713541666666661</c:v>
                </c:pt>
                <c:pt idx="4598">
                  <c:v>8.9739583333333339</c:v>
                </c:pt>
                <c:pt idx="4599">
                  <c:v>8.9765625</c:v>
                </c:pt>
                <c:pt idx="4600">
                  <c:v>8.9791666666666661</c:v>
                </c:pt>
                <c:pt idx="4601">
                  <c:v>8.9817708333333339</c:v>
                </c:pt>
                <c:pt idx="4602">
                  <c:v>8.984375</c:v>
                </c:pt>
                <c:pt idx="4603">
                  <c:v>8.9869791666666661</c:v>
                </c:pt>
                <c:pt idx="4604">
                  <c:v>8.9895833333333339</c:v>
                </c:pt>
                <c:pt idx="4605">
                  <c:v>8.9921875</c:v>
                </c:pt>
                <c:pt idx="4606">
                  <c:v>8.9947916666666661</c:v>
                </c:pt>
                <c:pt idx="4607">
                  <c:v>8.9973958333333339</c:v>
                </c:pt>
                <c:pt idx="4608">
                  <c:v>9</c:v>
                </c:pt>
                <c:pt idx="4609">
                  <c:v>9.0026041666666661</c:v>
                </c:pt>
                <c:pt idx="4610">
                  <c:v>9.0052083333333339</c:v>
                </c:pt>
                <c:pt idx="4611">
                  <c:v>9.0078125</c:v>
                </c:pt>
                <c:pt idx="4612">
                  <c:v>9.0104166666666661</c:v>
                </c:pt>
                <c:pt idx="4613">
                  <c:v>9.0130208333333339</c:v>
                </c:pt>
                <c:pt idx="4614">
                  <c:v>9.015625</c:v>
                </c:pt>
                <c:pt idx="4615">
                  <c:v>9.0182291666666661</c:v>
                </c:pt>
                <c:pt idx="4616">
                  <c:v>9.0208333333333339</c:v>
                </c:pt>
                <c:pt idx="4617">
                  <c:v>9.0234375</c:v>
                </c:pt>
                <c:pt idx="4618">
                  <c:v>9.0260416666666661</c:v>
                </c:pt>
                <c:pt idx="4619">
                  <c:v>9.0286458333333339</c:v>
                </c:pt>
                <c:pt idx="4620">
                  <c:v>9.03125</c:v>
                </c:pt>
                <c:pt idx="4621">
                  <c:v>9.0338541666666661</c:v>
                </c:pt>
                <c:pt idx="4622">
                  <c:v>9.0364583333333339</c:v>
                </c:pt>
                <c:pt idx="4623">
                  <c:v>9.0390625</c:v>
                </c:pt>
                <c:pt idx="4624">
                  <c:v>9.0416666666666661</c:v>
                </c:pt>
                <c:pt idx="4625">
                  <c:v>9.0442708333333339</c:v>
                </c:pt>
                <c:pt idx="4626">
                  <c:v>9.046875</c:v>
                </c:pt>
                <c:pt idx="4627">
                  <c:v>9.0494791666666661</c:v>
                </c:pt>
                <c:pt idx="4628">
                  <c:v>9.0520833333333339</c:v>
                </c:pt>
                <c:pt idx="4629">
                  <c:v>9.0546875</c:v>
                </c:pt>
                <c:pt idx="4630">
                  <c:v>9.0572916666666661</c:v>
                </c:pt>
                <c:pt idx="4631">
                  <c:v>9.0598958333333339</c:v>
                </c:pt>
                <c:pt idx="4632">
                  <c:v>9.0625</c:v>
                </c:pt>
                <c:pt idx="4633">
                  <c:v>9.0651041666666661</c:v>
                </c:pt>
                <c:pt idx="4634">
                  <c:v>9.0677083333333339</c:v>
                </c:pt>
                <c:pt idx="4635">
                  <c:v>9.0703125</c:v>
                </c:pt>
                <c:pt idx="4636">
                  <c:v>9.0729166666666661</c:v>
                </c:pt>
                <c:pt idx="4637">
                  <c:v>9.0755208333333339</c:v>
                </c:pt>
                <c:pt idx="4638">
                  <c:v>9.078125</c:v>
                </c:pt>
                <c:pt idx="4639">
                  <c:v>9.0807291666666661</c:v>
                </c:pt>
                <c:pt idx="4640">
                  <c:v>9.0833333333333339</c:v>
                </c:pt>
                <c:pt idx="4641">
                  <c:v>9.0859375</c:v>
                </c:pt>
                <c:pt idx="4642">
                  <c:v>9.0885416666666661</c:v>
                </c:pt>
                <c:pt idx="4643">
                  <c:v>9.0911458333333339</c:v>
                </c:pt>
                <c:pt idx="4644">
                  <c:v>9.09375</c:v>
                </c:pt>
                <c:pt idx="4645">
                  <c:v>9.0963541666666661</c:v>
                </c:pt>
                <c:pt idx="4646">
                  <c:v>9.0989583333333339</c:v>
                </c:pt>
                <c:pt idx="4647">
                  <c:v>9.1015625</c:v>
                </c:pt>
                <c:pt idx="4648">
                  <c:v>9.1041666666666661</c:v>
                </c:pt>
                <c:pt idx="4649">
                  <c:v>9.1067708333333339</c:v>
                </c:pt>
                <c:pt idx="4650">
                  <c:v>9.109375</c:v>
                </c:pt>
                <c:pt idx="4651">
                  <c:v>9.1119791666666661</c:v>
                </c:pt>
                <c:pt idx="4652">
                  <c:v>9.1145833333333339</c:v>
                </c:pt>
                <c:pt idx="4653">
                  <c:v>9.1171875</c:v>
                </c:pt>
                <c:pt idx="4654">
                  <c:v>9.1197916666666661</c:v>
                </c:pt>
                <c:pt idx="4655">
                  <c:v>9.1223958333333339</c:v>
                </c:pt>
                <c:pt idx="4656">
                  <c:v>9.125</c:v>
                </c:pt>
                <c:pt idx="4657">
                  <c:v>9.1276041666666661</c:v>
                </c:pt>
                <c:pt idx="4658">
                  <c:v>9.1302083333333339</c:v>
                </c:pt>
                <c:pt idx="4659">
                  <c:v>9.1328125</c:v>
                </c:pt>
                <c:pt idx="4660">
                  <c:v>9.1354166666666661</c:v>
                </c:pt>
                <c:pt idx="4661">
                  <c:v>9.1380208333333339</c:v>
                </c:pt>
                <c:pt idx="4662">
                  <c:v>9.140625</c:v>
                </c:pt>
                <c:pt idx="4663">
                  <c:v>9.1432291666666661</c:v>
                </c:pt>
                <c:pt idx="4664">
                  <c:v>9.1458333333333339</c:v>
                </c:pt>
                <c:pt idx="4665">
                  <c:v>9.1484375</c:v>
                </c:pt>
                <c:pt idx="4666">
                  <c:v>9.1510416666666661</c:v>
                </c:pt>
                <c:pt idx="4667">
                  <c:v>9.1536458333333339</c:v>
                </c:pt>
                <c:pt idx="4668">
                  <c:v>9.15625</c:v>
                </c:pt>
                <c:pt idx="4669">
                  <c:v>9.1588541666666661</c:v>
                </c:pt>
                <c:pt idx="4670">
                  <c:v>9.1614583333333339</c:v>
                </c:pt>
                <c:pt idx="4671">
                  <c:v>9.1640625</c:v>
                </c:pt>
                <c:pt idx="4672">
                  <c:v>9.1666666666666661</c:v>
                </c:pt>
                <c:pt idx="4673">
                  <c:v>9.1692708333333339</c:v>
                </c:pt>
                <c:pt idx="4674">
                  <c:v>9.171875</c:v>
                </c:pt>
                <c:pt idx="4675">
                  <c:v>9.1744791666666661</c:v>
                </c:pt>
                <c:pt idx="4676">
                  <c:v>9.1770833333333339</c:v>
                </c:pt>
                <c:pt idx="4677">
                  <c:v>9.1796875</c:v>
                </c:pt>
                <c:pt idx="4678">
                  <c:v>9.1822916666666661</c:v>
                </c:pt>
                <c:pt idx="4679">
                  <c:v>9.1848958333333339</c:v>
                </c:pt>
                <c:pt idx="4680">
                  <c:v>9.1875</c:v>
                </c:pt>
                <c:pt idx="4681">
                  <c:v>9.1901041666666661</c:v>
                </c:pt>
                <c:pt idx="4682">
                  <c:v>9.1927083333333339</c:v>
                </c:pt>
                <c:pt idx="4683">
                  <c:v>9.1953125</c:v>
                </c:pt>
                <c:pt idx="4684">
                  <c:v>9.1979166666666661</c:v>
                </c:pt>
                <c:pt idx="4685">
                  <c:v>9.2005208333333339</c:v>
                </c:pt>
                <c:pt idx="4686">
                  <c:v>9.203125</c:v>
                </c:pt>
                <c:pt idx="4687">
                  <c:v>9.2057291666666661</c:v>
                </c:pt>
                <c:pt idx="4688">
                  <c:v>9.2083333333333339</c:v>
                </c:pt>
                <c:pt idx="4689">
                  <c:v>9.2109375</c:v>
                </c:pt>
                <c:pt idx="4690">
                  <c:v>9.2135416666666661</c:v>
                </c:pt>
                <c:pt idx="4691">
                  <c:v>9.2161458333333339</c:v>
                </c:pt>
                <c:pt idx="4692">
                  <c:v>9.21875</c:v>
                </c:pt>
                <c:pt idx="4693">
                  <c:v>9.2213541666666661</c:v>
                </c:pt>
                <c:pt idx="4694">
                  <c:v>9.2239583333333339</c:v>
                </c:pt>
                <c:pt idx="4695">
                  <c:v>9.2265625</c:v>
                </c:pt>
                <c:pt idx="4696">
                  <c:v>9.2291666666666661</c:v>
                </c:pt>
                <c:pt idx="4697">
                  <c:v>9.2317708333333339</c:v>
                </c:pt>
                <c:pt idx="4698">
                  <c:v>9.234375</c:v>
                </c:pt>
                <c:pt idx="4699">
                  <c:v>9.2369791666666661</c:v>
                </c:pt>
                <c:pt idx="4700">
                  <c:v>9.2395833333333339</c:v>
                </c:pt>
                <c:pt idx="4701">
                  <c:v>9.2421875</c:v>
                </c:pt>
                <c:pt idx="4702">
                  <c:v>9.2447916666666661</c:v>
                </c:pt>
                <c:pt idx="4703">
                  <c:v>9.2473958333333339</c:v>
                </c:pt>
                <c:pt idx="4704">
                  <c:v>9.25</c:v>
                </c:pt>
                <c:pt idx="4705">
                  <c:v>9.2526041666666661</c:v>
                </c:pt>
                <c:pt idx="4706">
                  <c:v>9.2552083333333339</c:v>
                </c:pt>
                <c:pt idx="4707">
                  <c:v>9.2578125</c:v>
                </c:pt>
                <c:pt idx="4708">
                  <c:v>9.2604166666666661</c:v>
                </c:pt>
                <c:pt idx="4709">
                  <c:v>9.2630208333333339</c:v>
                </c:pt>
                <c:pt idx="4710">
                  <c:v>9.265625</c:v>
                </c:pt>
                <c:pt idx="4711">
                  <c:v>9.2682291666666661</c:v>
                </c:pt>
                <c:pt idx="4712">
                  <c:v>9.2708333333333339</c:v>
                </c:pt>
                <c:pt idx="4713">
                  <c:v>9.2734375</c:v>
                </c:pt>
                <c:pt idx="4714">
                  <c:v>9.2760416666666661</c:v>
                </c:pt>
                <c:pt idx="4715">
                  <c:v>9.2786458333333339</c:v>
                </c:pt>
                <c:pt idx="4716">
                  <c:v>9.28125</c:v>
                </c:pt>
                <c:pt idx="4717">
                  <c:v>9.2838541666666661</c:v>
                </c:pt>
                <c:pt idx="4718">
                  <c:v>9.2864583333333339</c:v>
                </c:pt>
                <c:pt idx="4719">
                  <c:v>9.2890625</c:v>
                </c:pt>
                <c:pt idx="4720">
                  <c:v>9.2916666666666661</c:v>
                </c:pt>
                <c:pt idx="4721">
                  <c:v>9.2942708333333339</c:v>
                </c:pt>
                <c:pt idx="4722">
                  <c:v>9.296875</c:v>
                </c:pt>
                <c:pt idx="4723">
                  <c:v>9.2994791666666661</c:v>
                </c:pt>
                <c:pt idx="4724">
                  <c:v>9.3020833333333339</c:v>
                </c:pt>
                <c:pt idx="4725">
                  <c:v>9.3046875</c:v>
                </c:pt>
                <c:pt idx="4726">
                  <c:v>9.3072916666666661</c:v>
                </c:pt>
                <c:pt idx="4727">
                  <c:v>9.3098958333333339</c:v>
                </c:pt>
                <c:pt idx="4728">
                  <c:v>9.3125</c:v>
                </c:pt>
                <c:pt idx="4729">
                  <c:v>9.3151041666666661</c:v>
                </c:pt>
                <c:pt idx="4730">
                  <c:v>9.3177083333333339</c:v>
                </c:pt>
                <c:pt idx="4731">
                  <c:v>9.3203125</c:v>
                </c:pt>
                <c:pt idx="4732">
                  <c:v>9.3229166666666661</c:v>
                </c:pt>
                <c:pt idx="4733">
                  <c:v>9.3255208333333339</c:v>
                </c:pt>
                <c:pt idx="4734">
                  <c:v>9.328125</c:v>
                </c:pt>
                <c:pt idx="4735">
                  <c:v>9.3307291666666661</c:v>
                </c:pt>
                <c:pt idx="4736">
                  <c:v>9.3333333333333339</c:v>
                </c:pt>
                <c:pt idx="4737">
                  <c:v>9.3359375</c:v>
                </c:pt>
                <c:pt idx="4738">
                  <c:v>9.3385416666666661</c:v>
                </c:pt>
                <c:pt idx="4739">
                  <c:v>9.3411458333333339</c:v>
                </c:pt>
                <c:pt idx="4740">
                  <c:v>9.34375</c:v>
                </c:pt>
                <c:pt idx="4741">
                  <c:v>9.3463541666666661</c:v>
                </c:pt>
                <c:pt idx="4742">
                  <c:v>9.3489583333333339</c:v>
                </c:pt>
                <c:pt idx="4743">
                  <c:v>9.3515625</c:v>
                </c:pt>
                <c:pt idx="4744">
                  <c:v>9.3541666666666661</c:v>
                </c:pt>
                <c:pt idx="4745">
                  <c:v>9.3567708333333339</c:v>
                </c:pt>
                <c:pt idx="4746">
                  <c:v>9.359375</c:v>
                </c:pt>
                <c:pt idx="4747">
                  <c:v>9.3619791666666661</c:v>
                </c:pt>
                <c:pt idx="4748">
                  <c:v>9.3645833333333339</c:v>
                </c:pt>
                <c:pt idx="4749">
                  <c:v>9.3671875</c:v>
                </c:pt>
                <c:pt idx="4750">
                  <c:v>9.3697916666666661</c:v>
                </c:pt>
                <c:pt idx="4751">
                  <c:v>9.3723958333333339</c:v>
                </c:pt>
                <c:pt idx="4752">
                  <c:v>9.375</c:v>
                </c:pt>
                <c:pt idx="4753">
                  <c:v>9.3776041666666661</c:v>
                </c:pt>
                <c:pt idx="4754">
                  <c:v>9.3802083333333339</c:v>
                </c:pt>
                <c:pt idx="4755">
                  <c:v>9.3828125</c:v>
                </c:pt>
                <c:pt idx="4756">
                  <c:v>9.3854166666666661</c:v>
                </c:pt>
                <c:pt idx="4757">
                  <c:v>9.3880208333333339</c:v>
                </c:pt>
                <c:pt idx="4758">
                  <c:v>9.390625</c:v>
                </c:pt>
                <c:pt idx="4759">
                  <c:v>9.3932291666666661</c:v>
                </c:pt>
                <c:pt idx="4760">
                  <c:v>9.3958333333333339</c:v>
                </c:pt>
                <c:pt idx="4761">
                  <c:v>9.3984375</c:v>
                </c:pt>
                <c:pt idx="4762">
                  <c:v>9.4010416666666661</c:v>
                </c:pt>
                <c:pt idx="4763">
                  <c:v>9.4036458333333339</c:v>
                </c:pt>
                <c:pt idx="4764">
                  <c:v>9.40625</c:v>
                </c:pt>
                <c:pt idx="4765">
                  <c:v>9.4088541666666661</c:v>
                </c:pt>
                <c:pt idx="4766">
                  <c:v>9.4114583333333339</c:v>
                </c:pt>
                <c:pt idx="4767">
                  <c:v>9.4140625</c:v>
                </c:pt>
                <c:pt idx="4768">
                  <c:v>9.4166666666666661</c:v>
                </c:pt>
                <c:pt idx="4769">
                  <c:v>9.4192708333333339</c:v>
                </c:pt>
                <c:pt idx="4770">
                  <c:v>9.421875</c:v>
                </c:pt>
                <c:pt idx="4771">
                  <c:v>9.4244791666666661</c:v>
                </c:pt>
                <c:pt idx="4772">
                  <c:v>9.4270833333333339</c:v>
                </c:pt>
                <c:pt idx="4773">
                  <c:v>9.4296875</c:v>
                </c:pt>
                <c:pt idx="4774">
                  <c:v>9.4322916666666661</c:v>
                </c:pt>
                <c:pt idx="4775">
                  <c:v>9.4348958333333339</c:v>
                </c:pt>
                <c:pt idx="4776">
                  <c:v>9.4375</c:v>
                </c:pt>
                <c:pt idx="4777">
                  <c:v>9.4401041666666661</c:v>
                </c:pt>
                <c:pt idx="4778">
                  <c:v>9.4427083333333339</c:v>
                </c:pt>
                <c:pt idx="4779">
                  <c:v>9.4453125</c:v>
                </c:pt>
                <c:pt idx="4780">
                  <c:v>9.4479166666666661</c:v>
                </c:pt>
                <c:pt idx="4781">
                  <c:v>9.4505208333333339</c:v>
                </c:pt>
                <c:pt idx="4782">
                  <c:v>9.453125</c:v>
                </c:pt>
                <c:pt idx="4783">
                  <c:v>9.4557291666666661</c:v>
                </c:pt>
                <c:pt idx="4784">
                  <c:v>9.4583333333333339</c:v>
                </c:pt>
                <c:pt idx="4785">
                  <c:v>9.4609375</c:v>
                </c:pt>
                <c:pt idx="4786">
                  <c:v>9.4635416666666661</c:v>
                </c:pt>
                <c:pt idx="4787">
                  <c:v>9.4661458333333339</c:v>
                </c:pt>
                <c:pt idx="4788">
                  <c:v>9.46875</c:v>
                </c:pt>
                <c:pt idx="4789">
                  <c:v>9.4713541666666661</c:v>
                </c:pt>
                <c:pt idx="4790">
                  <c:v>9.4739583333333339</c:v>
                </c:pt>
                <c:pt idx="4791">
                  <c:v>9.4765625</c:v>
                </c:pt>
                <c:pt idx="4792">
                  <c:v>9.4791666666666661</c:v>
                </c:pt>
                <c:pt idx="4793">
                  <c:v>9.4817708333333339</c:v>
                </c:pt>
                <c:pt idx="4794">
                  <c:v>9.484375</c:v>
                </c:pt>
                <c:pt idx="4795">
                  <c:v>9.4869791666666661</c:v>
                </c:pt>
                <c:pt idx="4796">
                  <c:v>9.4895833333333339</c:v>
                </c:pt>
                <c:pt idx="4797">
                  <c:v>9.4921875</c:v>
                </c:pt>
                <c:pt idx="4798">
                  <c:v>9.4947916666666661</c:v>
                </c:pt>
                <c:pt idx="4799">
                  <c:v>9.4973958333333339</c:v>
                </c:pt>
                <c:pt idx="4800">
                  <c:v>9.5</c:v>
                </c:pt>
                <c:pt idx="4801">
                  <c:v>9.5026041666666661</c:v>
                </c:pt>
                <c:pt idx="4802">
                  <c:v>9.5052083333333339</c:v>
                </c:pt>
                <c:pt idx="4803">
                  <c:v>9.5078125</c:v>
                </c:pt>
                <c:pt idx="4804">
                  <c:v>9.5104166666666661</c:v>
                </c:pt>
                <c:pt idx="4805">
                  <c:v>9.5130208333333339</c:v>
                </c:pt>
                <c:pt idx="4806">
                  <c:v>9.515625</c:v>
                </c:pt>
                <c:pt idx="4807">
                  <c:v>9.5182291666666661</c:v>
                </c:pt>
                <c:pt idx="4808">
                  <c:v>9.5208333333333339</c:v>
                </c:pt>
                <c:pt idx="4809">
                  <c:v>9.5234375</c:v>
                </c:pt>
                <c:pt idx="4810">
                  <c:v>9.5260416666666661</c:v>
                </c:pt>
                <c:pt idx="4811">
                  <c:v>9.5286458333333339</c:v>
                </c:pt>
                <c:pt idx="4812">
                  <c:v>9.53125</c:v>
                </c:pt>
                <c:pt idx="4813">
                  <c:v>9.5338541666666661</c:v>
                </c:pt>
                <c:pt idx="4814">
                  <c:v>9.5364583333333339</c:v>
                </c:pt>
                <c:pt idx="4815">
                  <c:v>9.5390625</c:v>
                </c:pt>
                <c:pt idx="4816">
                  <c:v>9.5416666666666661</c:v>
                </c:pt>
                <c:pt idx="4817">
                  <c:v>9.5442708333333339</c:v>
                </c:pt>
                <c:pt idx="4818">
                  <c:v>9.546875</c:v>
                </c:pt>
                <c:pt idx="4819">
                  <c:v>9.5494791666666661</c:v>
                </c:pt>
                <c:pt idx="4820">
                  <c:v>9.5520833333333339</c:v>
                </c:pt>
                <c:pt idx="4821">
                  <c:v>9.5546875</c:v>
                </c:pt>
                <c:pt idx="4822">
                  <c:v>9.5572916666666661</c:v>
                </c:pt>
                <c:pt idx="4823">
                  <c:v>9.5598958333333339</c:v>
                </c:pt>
                <c:pt idx="4824">
                  <c:v>9.5625</c:v>
                </c:pt>
                <c:pt idx="4825">
                  <c:v>9.5651041666666661</c:v>
                </c:pt>
                <c:pt idx="4826">
                  <c:v>9.5677083333333339</c:v>
                </c:pt>
                <c:pt idx="4827">
                  <c:v>9.5703125</c:v>
                </c:pt>
                <c:pt idx="4828">
                  <c:v>9.5729166666666661</c:v>
                </c:pt>
                <c:pt idx="4829">
                  <c:v>9.5755208333333339</c:v>
                </c:pt>
                <c:pt idx="4830">
                  <c:v>9.578125</c:v>
                </c:pt>
                <c:pt idx="4831">
                  <c:v>9.5807291666666661</c:v>
                </c:pt>
                <c:pt idx="4832">
                  <c:v>9.5833333333333339</c:v>
                </c:pt>
                <c:pt idx="4833">
                  <c:v>9.5859375</c:v>
                </c:pt>
                <c:pt idx="4834">
                  <c:v>9.5885416666666661</c:v>
                </c:pt>
                <c:pt idx="4835">
                  <c:v>9.5911458333333339</c:v>
                </c:pt>
                <c:pt idx="4836">
                  <c:v>9.59375</c:v>
                </c:pt>
                <c:pt idx="4837">
                  <c:v>9.5963541666666661</c:v>
                </c:pt>
                <c:pt idx="4838">
                  <c:v>9.5989583333333339</c:v>
                </c:pt>
                <c:pt idx="4839">
                  <c:v>9.6015625</c:v>
                </c:pt>
                <c:pt idx="4840">
                  <c:v>9.6041666666666661</c:v>
                </c:pt>
                <c:pt idx="4841">
                  <c:v>9.6067708333333339</c:v>
                </c:pt>
                <c:pt idx="4842">
                  <c:v>9.609375</c:v>
                </c:pt>
                <c:pt idx="4843">
                  <c:v>9.6119791666666661</c:v>
                </c:pt>
                <c:pt idx="4844">
                  <c:v>9.6145833333333339</c:v>
                </c:pt>
                <c:pt idx="4845">
                  <c:v>9.6171875</c:v>
                </c:pt>
                <c:pt idx="4846">
                  <c:v>9.6197916666666661</c:v>
                </c:pt>
                <c:pt idx="4847">
                  <c:v>9.6223958333333339</c:v>
                </c:pt>
                <c:pt idx="4848">
                  <c:v>9.625</c:v>
                </c:pt>
                <c:pt idx="4849">
                  <c:v>9.6276041666666661</c:v>
                </c:pt>
                <c:pt idx="4850">
                  <c:v>9.6302083333333339</c:v>
                </c:pt>
                <c:pt idx="4851">
                  <c:v>9.6328125</c:v>
                </c:pt>
                <c:pt idx="4852">
                  <c:v>9.6354166666666661</c:v>
                </c:pt>
                <c:pt idx="4853">
                  <c:v>9.6380208333333339</c:v>
                </c:pt>
                <c:pt idx="4854">
                  <c:v>9.640625</c:v>
                </c:pt>
                <c:pt idx="4855">
                  <c:v>9.6432291666666661</c:v>
                </c:pt>
                <c:pt idx="4856">
                  <c:v>9.6458333333333339</c:v>
                </c:pt>
                <c:pt idx="4857">
                  <c:v>9.6484375</c:v>
                </c:pt>
                <c:pt idx="4858">
                  <c:v>9.6510416666666661</c:v>
                </c:pt>
                <c:pt idx="4859">
                  <c:v>9.6536458333333339</c:v>
                </c:pt>
                <c:pt idx="4860">
                  <c:v>9.65625</c:v>
                </c:pt>
                <c:pt idx="4861">
                  <c:v>9.6588541666666661</c:v>
                </c:pt>
                <c:pt idx="4862">
                  <c:v>9.6614583333333339</c:v>
                </c:pt>
                <c:pt idx="4863">
                  <c:v>9.6640625</c:v>
                </c:pt>
                <c:pt idx="4864">
                  <c:v>9.6666666666666661</c:v>
                </c:pt>
                <c:pt idx="4865">
                  <c:v>9.6692708333333339</c:v>
                </c:pt>
                <c:pt idx="4866">
                  <c:v>9.671875</c:v>
                </c:pt>
                <c:pt idx="4867">
                  <c:v>9.6744791666666661</c:v>
                </c:pt>
                <c:pt idx="4868">
                  <c:v>9.6770833333333339</c:v>
                </c:pt>
                <c:pt idx="4869">
                  <c:v>9.6796875</c:v>
                </c:pt>
                <c:pt idx="4870">
                  <c:v>9.6822916666666661</c:v>
                </c:pt>
                <c:pt idx="4871">
                  <c:v>9.6848958333333339</c:v>
                </c:pt>
                <c:pt idx="4872">
                  <c:v>9.6875</c:v>
                </c:pt>
                <c:pt idx="4873">
                  <c:v>9.6901041666666661</c:v>
                </c:pt>
                <c:pt idx="4874">
                  <c:v>9.6927083333333339</c:v>
                </c:pt>
                <c:pt idx="4875">
                  <c:v>9.6953125</c:v>
                </c:pt>
                <c:pt idx="4876">
                  <c:v>9.6979166666666661</c:v>
                </c:pt>
                <c:pt idx="4877">
                  <c:v>9.7005208333333339</c:v>
                </c:pt>
                <c:pt idx="4878">
                  <c:v>9.703125</c:v>
                </c:pt>
                <c:pt idx="4879">
                  <c:v>9.7057291666666661</c:v>
                </c:pt>
                <c:pt idx="4880">
                  <c:v>9.7083333333333339</c:v>
                </c:pt>
                <c:pt idx="4881">
                  <c:v>9.7109375</c:v>
                </c:pt>
                <c:pt idx="4882">
                  <c:v>9.7135416666666661</c:v>
                </c:pt>
                <c:pt idx="4883">
                  <c:v>9.7161458333333339</c:v>
                </c:pt>
                <c:pt idx="4884">
                  <c:v>9.71875</c:v>
                </c:pt>
                <c:pt idx="4885">
                  <c:v>9.7213541666666661</c:v>
                </c:pt>
                <c:pt idx="4886">
                  <c:v>9.7239583333333339</c:v>
                </c:pt>
                <c:pt idx="4887">
                  <c:v>9.7265625</c:v>
                </c:pt>
                <c:pt idx="4888">
                  <c:v>9.7291666666666661</c:v>
                </c:pt>
                <c:pt idx="4889">
                  <c:v>9.7317708333333339</c:v>
                </c:pt>
                <c:pt idx="4890">
                  <c:v>9.734375</c:v>
                </c:pt>
                <c:pt idx="4891">
                  <c:v>9.7369791666666661</c:v>
                </c:pt>
                <c:pt idx="4892">
                  <c:v>9.7395833333333339</c:v>
                </c:pt>
                <c:pt idx="4893">
                  <c:v>9.7421875</c:v>
                </c:pt>
                <c:pt idx="4894">
                  <c:v>9.7447916666666661</c:v>
                </c:pt>
                <c:pt idx="4895">
                  <c:v>9.7473958333333339</c:v>
                </c:pt>
                <c:pt idx="4896">
                  <c:v>9.75</c:v>
                </c:pt>
                <c:pt idx="4897">
                  <c:v>9.7526041666666661</c:v>
                </c:pt>
                <c:pt idx="4898">
                  <c:v>9.7552083333333339</c:v>
                </c:pt>
                <c:pt idx="4899">
                  <c:v>9.7578125</c:v>
                </c:pt>
                <c:pt idx="4900">
                  <c:v>9.7604166666666661</c:v>
                </c:pt>
                <c:pt idx="4901">
                  <c:v>9.7630208333333339</c:v>
                </c:pt>
                <c:pt idx="4902">
                  <c:v>9.765625</c:v>
                </c:pt>
                <c:pt idx="4903">
                  <c:v>9.7682291666666661</c:v>
                </c:pt>
                <c:pt idx="4904">
                  <c:v>9.7708333333333339</c:v>
                </c:pt>
                <c:pt idx="4905">
                  <c:v>9.7734375</c:v>
                </c:pt>
                <c:pt idx="4906">
                  <c:v>9.7760416666666661</c:v>
                </c:pt>
                <c:pt idx="4907">
                  <c:v>9.7786458333333339</c:v>
                </c:pt>
                <c:pt idx="4908">
                  <c:v>9.78125</c:v>
                </c:pt>
                <c:pt idx="4909">
                  <c:v>9.7838541666666661</c:v>
                </c:pt>
                <c:pt idx="4910">
                  <c:v>9.7864583333333339</c:v>
                </c:pt>
                <c:pt idx="4911">
                  <c:v>9.7890625</c:v>
                </c:pt>
                <c:pt idx="4912">
                  <c:v>9.7916666666666661</c:v>
                </c:pt>
                <c:pt idx="4913">
                  <c:v>9.7942708333333339</c:v>
                </c:pt>
                <c:pt idx="4914">
                  <c:v>9.796875</c:v>
                </c:pt>
                <c:pt idx="4915">
                  <c:v>9.7994791666666661</c:v>
                </c:pt>
                <c:pt idx="4916">
                  <c:v>9.8020833333333339</c:v>
                </c:pt>
                <c:pt idx="4917">
                  <c:v>9.8046875</c:v>
                </c:pt>
                <c:pt idx="4918">
                  <c:v>9.8072916666666661</c:v>
                </c:pt>
                <c:pt idx="4919">
                  <c:v>9.8098958333333339</c:v>
                </c:pt>
                <c:pt idx="4920">
                  <c:v>9.8125</c:v>
                </c:pt>
                <c:pt idx="4921">
                  <c:v>9.8151041666666661</c:v>
                </c:pt>
                <c:pt idx="4922">
                  <c:v>9.8177083333333339</c:v>
                </c:pt>
                <c:pt idx="4923">
                  <c:v>9.8203125</c:v>
                </c:pt>
                <c:pt idx="4924">
                  <c:v>9.8229166666666661</c:v>
                </c:pt>
                <c:pt idx="4925">
                  <c:v>9.8255208333333339</c:v>
                </c:pt>
                <c:pt idx="4926">
                  <c:v>9.828125</c:v>
                </c:pt>
                <c:pt idx="4927">
                  <c:v>9.8307291666666661</c:v>
                </c:pt>
                <c:pt idx="4928">
                  <c:v>9.8333333333333339</c:v>
                </c:pt>
                <c:pt idx="4929">
                  <c:v>9.8359375</c:v>
                </c:pt>
                <c:pt idx="4930">
                  <c:v>9.8385416666666661</c:v>
                </c:pt>
                <c:pt idx="4931">
                  <c:v>9.8411458333333339</c:v>
                </c:pt>
                <c:pt idx="4932">
                  <c:v>9.84375</c:v>
                </c:pt>
                <c:pt idx="4933">
                  <c:v>9.8463541666666661</c:v>
                </c:pt>
                <c:pt idx="4934">
                  <c:v>9.8489583333333339</c:v>
                </c:pt>
                <c:pt idx="4935">
                  <c:v>9.8515625</c:v>
                </c:pt>
                <c:pt idx="4936">
                  <c:v>9.8541666666666661</c:v>
                </c:pt>
                <c:pt idx="4937">
                  <c:v>9.8567708333333339</c:v>
                </c:pt>
                <c:pt idx="4938">
                  <c:v>9.859375</c:v>
                </c:pt>
                <c:pt idx="4939">
                  <c:v>9.8619791666666661</c:v>
                </c:pt>
                <c:pt idx="4940">
                  <c:v>9.8645833333333339</c:v>
                </c:pt>
                <c:pt idx="4941">
                  <c:v>9.8671875</c:v>
                </c:pt>
                <c:pt idx="4942">
                  <c:v>9.8697916666666661</c:v>
                </c:pt>
                <c:pt idx="4943">
                  <c:v>9.8723958333333339</c:v>
                </c:pt>
                <c:pt idx="4944">
                  <c:v>9.875</c:v>
                </c:pt>
                <c:pt idx="4945">
                  <c:v>9.8776041666666661</c:v>
                </c:pt>
                <c:pt idx="4946">
                  <c:v>9.8802083333333339</c:v>
                </c:pt>
                <c:pt idx="4947">
                  <c:v>9.8828125</c:v>
                </c:pt>
                <c:pt idx="4948">
                  <c:v>9.8854166666666661</c:v>
                </c:pt>
                <c:pt idx="4949">
                  <c:v>9.8880208333333339</c:v>
                </c:pt>
                <c:pt idx="4950">
                  <c:v>9.890625</c:v>
                </c:pt>
                <c:pt idx="4951">
                  <c:v>9.8932291666666661</c:v>
                </c:pt>
                <c:pt idx="4952">
                  <c:v>9.8958333333333339</c:v>
                </c:pt>
                <c:pt idx="4953">
                  <c:v>9.8984375</c:v>
                </c:pt>
                <c:pt idx="4954">
                  <c:v>9.9010416666666661</c:v>
                </c:pt>
                <c:pt idx="4955">
                  <c:v>9.9036458333333339</c:v>
                </c:pt>
                <c:pt idx="4956">
                  <c:v>9.90625</c:v>
                </c:pt>
                <c:pt idx="4957">
                  <c:v>9.9088541666666661</c:v>
                </c:pt>
                <c:pt idx="4958">
                  <c:v>9.9114583333333339</c:v>
                </c:pt>
                <c:pt idx="4959">
                  <c:v>9.9140625</c:v>
                </c:pt>
                <c:pt idx="4960">
                  <c:v>9.9166666666666661</c:v>
                </c:pt>
                <c:pt idx="4961">
                  <c:v>9.9192708333333339</c:v>
                </c:pt>
                <c:pt idx="4962">
                  <c:v>9.921875</c:v>
                </c:pt>
                <c:pt idx="4963">
                  <c:v>9.9244791666666661</c:v>
                </c:pt>
                <c:pt idx="4964">
                  <c:v>9.9270833333333339</c:v>
                </c:pt>
                <c:pt idx="4965">
                  <c:v>9.9296875</c:v>
                </c:pt>
                <c:pt idx="4966">
                  <c:v>9.9322916666666661</c:v>
                </c:pt>
                <c:pt idx="4967">
                  <c:v>9.9348958333333339</c:v>
                </c:pt>
                <c:pt idx="4968">
                  <c:v>9.9375</c:v>
                </c:pt>
                <c:pt idx="4969">
                  <c:v>9.9401041666666661</c:v>
                </c:pt>
                <c:pt idx="4970">
                  <c:v>9.9427083333333339</c:v>
                </c:pt>
                <c:pt idx="4971">
                  <c:v>9.9453125</c:v>
                </c:pt>
                <c:pt idx="4972">
                  <c:v>9.9479166666666661</c:v>
                </c:pt>
                <c:pt idx="4973">
                  <c:v>9.9505208333333339</c:v>
                </c:pt>
                <c:pt idx="4974">
                  <c:v>9.953125</c:v>
                </c:pt>
                <c:pt idx="4975">
                  <c:v>9.9557291666666661</c:v>
                </c:pt>
                <c:pt idx="4976">
                  <c:v>9.9583333333333339</c:v>
                </c:pt>
                <c:pt idx="4977">
                  <c:v>9.9609375</c:v>
                </c:pt>
                <c:pt idx="4978">
                  <c:v>9.9635416666666661</c:v>
                </c:pt>
                <c:pt idx="4979">
                  <c:v>9.9661458333333339</c:v>
                </c:pt>
                <c:pt idx="4980">
                  <c:v>9.96875</c:v>
                </c:pt>
                <c:pt idx="4981">
                  <c:v>9.9713541666666661</c:v>
                </c:pt>
                <c:pt idx="4982">
                  <c:v>9.9739583333333339</c:v>
                </c:pt>
                <c:pt idx="4983">
                  <c:v>9.9765625</c:v>
                </c:pt>
                <c:pt idx="4984">
                  <c:v>9.9791666666666661</c:v>
                </c:pt>
                <c:pt idx="4985">
                  <c:v>9.9817708333333339</c:v>
                </c:pt>
                <c:pt idx="4986">
                  <c:v>9.984375</c:v>
                </c:pt>
                <c:pt idx="4987">
                  <c:v>9.9869791666666661</c:v>
                </c:pt>
                <c:pt idx="4988">
                  <c:v>9.9895833333333339</c:v>
                </c:pt>
                <c:pt idx="4989">
                  <c:v>9.9921875</c:v>
                </c:pt>
                <c:pt idx="4990">
                  <c:v>9.9947916666666661</c:v>
                </c:pt>
                <c:pt idx="4991">
                  <c:v>9.9973958333333339</c:v>
                </c:pt>
                <c:pt idx="4992">
                  <c:v>10</c:v>
                </c:pt>
                <c:pt idx="4993">
                  <c:v>10.002604166666666</c:v>
                </c:pt>
                <c:pt idx="4994">
                  <c:v>10.005208333333334</c:v>
                </c:pt>
                <c:pt idx="4995">
                  <c:v>10.0078125</c:v>
                </c:pt>
                <c:pt idx="4996">
                  <c:v>10.010416666666666</c:v>
                </c:pt>
                <c:pt idx="4997">
                  <c:v>10.013020833333334</c:v>
                </c:pt>
                <c:pt idx="4998">
                  <c:v>10.015625</c:v>
                </c:pt>
                <c:pt idx="4999">
                  <c:v>10.018229166666666</c:v>
                </c:pt>
                <c:pt idx="5000">
                  <c:v>10.020833333333334</c:v>
                </c:pt>
                <c:pt idx="5001">
                  <c:v>10.0234375</c:v>
                </c:pt>
                <c:pt idx="5002">
                  <c:v>10.026041666666666</c:v>
                </c:pt>
                <c:pt idx="5003">
                  <c:v>10.028645833333334</c:v>
                </c:pt>
                <c:pt idx="5004">
                  <c:v>10.03125</c:v>
                </c:pt>
                <c:pt idx="5005">
                  <c:v>10.033854166666666</c:v>
                </c:pt>
                <c:pt idx="5006">
                  <c:v>10.036458333333334</c:v>
                </c:pt>
                <c:pt idx="5007">
                  <c:v>10.0390625</c:v>
                </c:pt>
                <c:pt idx="5008">
                  <c:v>10.041666666666666</c:v>
                </c:pt>
                <c:pt idx="5009">
                  <c:v>10.044270833333334</c:v>
                </c:pt>
                <c:pt idx="5010">
                  <c:v>10.046875</c:v>
                </c:pt>
                <c:pt idx="5011">
                  <c:v>10.049479166666666</c:v>
                </c:pt>
                <c:pt idx="5012">
                  <c:v>10.052083333333334</c:v>
                </c:pt>
                <c:pt idx="5013">
                  <c:v>10.0546875</c:v>
                </c:pt>
                <c:pt idx="5014">
                  <c:v>10.057291666666666</c:v>
                </c:pt>
                <c:pt idx="5015">
                  <c:v>10.059895833333334</c:v>
                </c:pt>
                <c:pt idx="5016">
                  <c:v>10.0625</c:v>
                </c:pt>
                <c:pt idx="5017">
                  <c:v>10.065104166666666</c:v>
                </c:pt>
                <c:pt idx="5018">
                  <c:v>10.067708333333334</c:v>
                </c:pt>
                <c:pt idx="5019">
                  <c:v>10.0703125</c:v>
                </c:pt>
                <c:pt idx="5020">
                  <c:v>10.072916666666666</c:v>
                </c:pt>
                <c:pt idx="5021">
                  <c:v>10.075520833333334</c:v>
                </c:pt>
                <c:pt idx="5022">
                  <c:v>10.078125</c:v>
                </c:pt>
                <c:pt idx="5023">
                  <c:v>10.080729166666666</c:v>
                </c:pt>
                <c:pt idx="5024">
                  <c:v>10.083333333333334</c:v>
                </c:pt>
                <c:pt idx="5025">
                  <c:v>10.0859375</c:v>
                </c:pt>
                <c:pt idx="5026">
                  <c:v>10.088541666666666</c:v>
                </c:pt>
                <c:pt idx="5027">
                  <c:v>10.091145833333334</c:v>
                </c:pt>
                <c:pt idx="5028">
                  <c:v>10.09375</c:v>
                </c:pt>
                <c:pt idx="5029">
                  <c:v>10.096354166666666</c:v>
                </c:pt>
                <c:pt idx="5030">
                  <c:v>10.098958333333334</c:v>
                </c:pt>
                <c:pt idx="5031">
                  <c:v>10.1015625</c:v>
                </c:pt>
                <c:pt idx="5032">
                  <c:v>10.104166666666666</c:v>
                </c:pt>
                <c:pt idx="5033">
                  <c:v>10.106770833333334</c:v>
                </c:pt>
                <c:pt idx="5034">
                  <c:v>10.109375</c:v>
                </c:pt>
                <c:pt idx="5035">
                  <c:v>10.111979166666666</c:v>
                </c:pt>
                <c:pt idx="5036">
                  <c:v>10.114583333333334</c:v>
                </c:pt>
                <c:pt idx="5037">
                  <c:v>10.1171875</c:v>
                </c:pt>
                <c:pt idx="5038">
                  <c:v>10.119791666666666</c:v>
                </c:pt>
                <c:pt idx="5039">
                  <c:v>10.122395833333334</c:v>
                </c:pt>
                <c:pt idx="5040">
                  <c:v>10.125</c:v>
                </c:pt>
                <c:pt idx="5041">
                  <c:v>10.127604166666666</c:v>
                </c:pt>
                <c:pt idx="5042">
                  <c:v>10.130208333333334</c:v>
                </c:pt>
                <c:pt idx="5043">
                  <c:v>10.1328125</c:v>
                </c:pt>
                <c:pt idx="5044">
                  <c:v>10.135416666666666</c:v>
                </c:pt>
                <c:pt idx="5045">
                  <c:v>10.138020833333334</c:v>
                </c:pt>
                <c:pt idx="5046">
                  <c:v>10.140625</c:v>
                </c:pt>
                <c:pt idx="5047">
                  <c:v>10.143229166666666</c:v>
                </c:pt>
                <c:pt idx="5048">
                  <c:v>10.145833333333334</c:v>
                </c:pt>
                <c:pt idx="5049">
                  <c:v>10.1484375</c:v>
                </c:pt>
                <c:pt idx="5050">
                  <c:v>10.151041666666666</c:v>
                </c:pt>
                <c:pt idx="5051">
                  <c:v>10.153645833333334</c:v>
                </c:pt>
                <c:pt idx="5052">
                  <c:v>10.15625</c:v>
                </c:pt>
                <c:pt idx="5053">
                  <c:v>10.158854166666666</c:v>
                </c:pt>
                <c:pt idx="5054">
                  <c:v>10.161458333333334</c:v>
                </c:pt>
                <c:pt idx="5055">
                  <c:v>10.1640625</c:v>
                </c:pt>
                <c:pt idx="5056">
                  <c:v>10.166666666666666</c:v>
                </c:pt>
                <c:pt idx="5057">
                  <c:v>10.169270833333334</c:v>
                </c:pt>
                <c:pt idx="5058">
                  <c:v>10.171875</c:v>
                </c:pt>
                <c:pt idx="5059">
                  <c:v>10.174479166666666</c:v>
                </c:pt>
                <c:pt idx="5060">
                  <c:v>10.177083333333334</c:v>
                </c:pt>
                <c:pt idx="5061">
                  <c:v>10.1796875</c:v>
                </c:pt>
                <c:pt idx="5062">
                  <c:v>10.182291666666666</c:v>
                </c:pt>
                <c:pt idx="5063">
                  <c:v>10.184895833333334</c:v>
                </c:pt>
                <c:pt idx="5064">
                  <c:v>10.1875</c:v>
                </c:pt>
                <c:pt idx="5065">
                  <c:v>10.190104166666666</c:v>
                </c:pt>
                <c:pt idx="5066">
                  <c:v>10.192708333333334</c:v>
                </c:pt>
                <c:pt idx="5067">
                  <c:v>10.1953125</c:v>
                </c:pt>
                <c:pt idx="5068">
                  <c:v>10.197916666666666</c:v>
                </c:pt>
                <c:pt idx="5069">
                  <c:v>10.200520833333334</c:v>
                </c:pt>
                <c:pt idx="5070">
                  <c:v>10.203125</c:v>
                </c:pt>
                <c:pt idx="5071">
                  <c:v>10.205729166666666</c:v>
                </c:pt>
                <c:pt idx="5072">
                  <c:v>10.208333333333334</c:v>
                </c:pt>
                <c:pt idx="5073">
                  <c:v>10.2109375</c:v>
                </c:pt>
                <c:pt idx="5074">
                  <c:v>10.213541666666666</c:v>
                </c:pt>
                <c:pt idx="5075">
                  <c:v>10.216145833333334</c:v>
                </c:pt>
                <c:pt idx="5076">
                  <c:v>10.21875</c:v>
                </c:pt>
                <c:pt idx="5077">
                  <c:v>10.221354166666666</c:v>
                </c:pt>
                <c:pt idx="5078">
                  <c:v>10.223958333333334</c:v>
                </c:pt>
                <c:pt idx="5079">
                  <c:v>10.2265625</c:v>
                </c:pt>
                <c:pt idx="5080">
                  <c:v>10.229166666666666</c:v>
                </c:pt>
                <c:pt idx="5081">
                  <c:v>10.231770833333334</c:v>
                </c:pt>
                <c:pt idx="5082">
                  <c:v>10.234375</c:v>
                </c:pt>
                <c:pt idx="5083">
                  <c:v>10.236979166666666</c:v>
                </c:pt>
                <c:pt idx="5084">
                  <c:v>10.239583333333334</c:v>
                </c:pt>
                <c:pt idx="5085">
                  <c:v>10.2421875</c:v>
                </c:pt>
                <c:pt idx="5086">
                  <c:v>10.244791666666666</c:v>
                </c:pt>
                <c:pt idx="5087">
                  <c:v>10.247395833333334</c:v>
                </c:pt>
                <c:pt idx="5088">
                  <c:v>10.25</c:v>
                </c:pt>
                <c:pt idx="5089">
                  <c:v>10.252604166666666</c:v>
                </c:pt>
                <c:pt idx="5090">
                  <c:v>10.255208333333334</c:v>
                </c:pt>
                <c:pt idx="5091">
                  <c:v>10.2578125</c:v>
                </c:pt>
                <c:pt idx="5092">
                  <c:v>10.260416666666666</c:v>
                </c:pt>
                <c:pt idx="5093">
                  <c:v>10.263020833333334</c:v>
                </c:pt>
                <c:pt idx="5094">
                  <c:v>10.265625</c:v>
                </c:pt>
                <c:pt idx="5095">
                  <c:v>10.268229166666666</c:v>
                </c:pt>
                <c:pt idx="5096">
                  <c:v>10.270833333333334</c:v>
                </c:pt>
                <c:pt idx="5097">
                  <c:v>10.2734375</c:v>
                </c:pt>
                <c:pt idx="5098">
                  <c:v>10.276041666666666</c:v>
                </c:pt>
                <c:pt idx="5099">
                  <c:v>10.278645833333334</c:v>
                </c:pt>
                <c:pt idx="5100">
                  <c:v>10.28125</c:v>
                </c:pt>
                <c:pt idx="5101">
                  <c:v>10.283854166666666</c:v>
                </c:pt>
                <c:pt idx="5102">
                  <c:v>10.286458333333334</c:v>
                </c:pt>
                <c:pt idx="5103">
                  <c:v>10.2890625</c:v>
                </c:pt>
                <c:pt idx="5104">
                  <c:v>10.291666666666666</c:v>
                </c:pt>
                <c:pt idx="5105">
                  <c:v>10.294270833333334</c:v>
                </c:pt>
                <c:pt idx="5106">
                  <c:v>10.296875</c:v>
                </c:pt>
                <c:pt idx="5107">
                  <c:v>10.299479166666666</c:v>
                </c:pt>
                <c:pt idx="5108">
                  <c:v>10.302083333333334</c:v>
                </c:pt>
                <c:pt idx="5109">
                  <c:v>10.3046875</c:v>
                </c:pt>
                <c:pt idx="5110">
                  <c:v>10.307291666666666</c:v>
                </c:pt>
                <c:pt idx="5111">
                  <c:v>10.309895833333334</c:v>
                </c:pt>
                <c:pt idx="5112">
                  <c:v>10.3125</c:v>
                </c:pt>
                <c:pt idx="5113">
                  <c:v>10.315104166666666</c:v>
                </c:pt>
                <c:pt idx="5114">
                  <c:v>10.317708333333334</c:v>
                </c:pt>
                <c:pt idx="5115">
                  <c:v>10.3203125</c:v>
                </c:pt>
                <c:pt idx="5116">
                  <c:v>10.322916666666666</c:v>
                </c:pt>
                <c:pt idx="5117">
                  <c:v>10.325520833333334</c:v>
                </c:pt>
                <c:pt idx="5118">
                  <c:v>10.328125</c:v>
                </c:pt>
                <c:pt idx="5119">
                  <c:v>10.330729166666666</c:v>
                </c:pt>
                <c:pt idx="5120">
                  <c:v>10.333333333333334</c:v>
                </c:pt>
                <c:pt idx="5121">
                  <c:v>10.3359375</c:v>
                </c:pt>
                <c:pt idx="5122">
                  <c:v>10.338541666666666</c:v>
                </c:pt>
                <c:pt idx="5123">
                  <c:v>10.341145833333334</c:v>
                </c:pt>
                <c:pt idx="5124">
                  <c:v>10.34375</c:v>
                </c:pt>
                <c:pt idx="5125">
                  <c:v>10.346354166666666</c:v>
                </c:pt>
                <c:pt idx="5126">
                  <c:v>10.348958333333334</c:v>
                </c:pt>
                <c:pt idx="5127">
                  <c:v>10.3515625</c:v>
                </c:pt>
                <c:pt idx="5128">
                  <c:v>10.354166666666666</c:v>
                </c:pt>
                <c:pt idx="5129">
                  <c:v>10.356770833333334</c:v>
                </c:pt>
                <c:pt idx="5130">
                  <c:v>10.359375</c:v>
                </c:pt>
                <c:pt idx="5131">
                  <c:v>10.361979166666666</c:v>
                </c:pt>
                <c:pt idx="5132">
                  <c:v>10.364583333333334</c:v>
                </c:pt>
                <c:pt idx="5133">
                  <c:v>10.3671875</c:v>
                </c:pt>
                <c:pt idx="5134">
                  <c:v>10.369791666666666</c:v>
                </c:pt>
                <c:pt idx="5135">
                  <c:v>10.372395833333334</c:v>
                </c:pt>
                <c:pt idx="5136">
                  <c:v>10.375</c:v>
                </c:pt>
                <c:pt idx="5137">
                  <c:v>10.377604166666666</c:v>
                </c:pt>
                <c:pt idx="5138">
                  <c:v>10.380208333333334</c:v>
                </c:pt>
                <c:pt idx="5139">
                  <c:v>10.3828125</c:v>
                </c:pt>
                <c:pt idx="5140">
                  <c:v>10.385416666666666</c:v>
                </c:pt>
                <c:pt idx="5141">
                  <c:v>10.388020833333334</c:v>
                </c:pt>
                <c:pt idx="5142">
                  <c:v>10.390625</c:v>
                </c:pt>
                <c:pt idx="5143">
                  <c:v>10.393229166666666</c:v>
                </c:pt>
                <c:pt idx="5144">
                  <c:v>10.395833333333334</c:v>
                </c:pt>
                <c:pt idx="5145">
                  <c:v>10.3984375</c:v>
                </c:pt>
                <c:pt idx="5146">
                  <c:v>10.401041666666666</c:v>
                </c:pt>
                <c:pt idx="5147">
                  <c:v>10.403645833333334</c:v>
                </c:pt>
                <c:pt idx="5148">
                  <c:v>10.40625</c:v>
                </c:pt>
                <c:pt idx="5149">
                  <c:v>10.408854166666666</c:v>
                </c:pt>
                <c:pt idx="5150">
                  <c:v>10.411458333333334</c:v>
                </c:pt>
                <c:pt idx="5151">
                  <c:v>10.4140625</c:v>
                </c:pt>
                <c:pt idx="5152">
                  <c:v>10.416666666666666</c:v>
                </c:pt>
                <c:pt idx="5153">
                  <c:v>10.419270833333334</c:v>
                </c:pt>
                <c:pt idx="5154">
                  <c:v>10.421875</c:v>
                </c:pt>
                <c:pt idx="5155">
                  <c:v>10.424479166666666</c:v>
                </c:pt>
                <c:pt idx="5156">
                  <c:v>10.427083333333334</c:v>
                </c:pt>
                <c:pt idx="5157">
                  <c:v>10.4296875</c:v>
                </c:pt>
                <c:pt idx="5158">
                  <c:v>10.432291666666666</c:v>
                </c:pt>
                <c:pt idx="5159">
                  <c:v>10.434895833333334</c:v>
                </c:pt>
                <c:pt idx="5160">
                  <c:v>10.4375</c:v>
                </c:pt>
                <c:pt idx="5161">
                  <c:v>10.440104166666666</c:v>
                </c:pt>
                <c:pt idx="5162">
                  <c:v>10.442708333333334</c:v>
                </c:pt>
                <c:pt idx="5163">
                  <c:v>10.4453125</c:v>
                </c:pt>
                <c:pt idx="5164">
                  <c:v>10.447916666666666</c:v>
                </c:pt>
                <c:pt idx="5165">
                  <c:v>10.450520833333334</c:v>
                </c:pt>
                <c:pt idx="5166">
                  <c:v>10.453125</c:v>
                </c:pt>
                <c:pt idx="5167">
                  <c:v>10.455729166666666</c:v>
                </c:pt>
                <c:pt idx="5168">
                  <c:v>10.458333333333334</c:v>
                </c:pt>
                <c:pt idx="5169">
                  <c:v>10.4609375</c:v>
                </c:pt>
                <c:pt idx="5170">
                  <c:v>10.463541666666666</c:v>
                </c:pt>
                <c:pt idx="5171">
                  <c:v>10.466145833333334</c:v>
                </c:pt>
                <c:pt idx="5172">
                  <c:v>10.46875</c:v>
                </c:pt>
                <c:pt idx="5173">
                  <c:v>10.471354166666666</c:v>
                </c:pt>
                <c:pt idx="5174">
                  <c:v>10.473958333333334</c:v>
                </c:pt>
                <c:pt idx="5175">
                  <c:v>10.4765625</c:v>
                </c:pt>
                <c:pt idx="5176">
                  <c:v>10.479166666666666</c:v>
                </c:pt>
                <c:pt idx="5177">
                  <c:v>10.481770833333334</c:v>
                </c:pt>
                <c:pt idx="5178">
                  <c:v>10.484375</c:v>
                </c:pt>
                <c:pt idx="5179">
                  <c:v>10.486979166666666</c:v>
                </c:pt>
                <c:pt idx="5180">
                  <c:v>10.489583333333334</c:v>
                </c:pt>
                <c:pt idx="5181">
                  <c:v>10.4921875</c:v>
                </c:pt>
                <c:pt idx="5182">
                  <c:v>10.494791666666666</c:v>
                </c:pt>
                <c:pt idx="5183">
                  <c:v>10.497395833333334</c:v>
                </c:pt>
                <c:pt idx="5184">
                  <c:v>10.5</c:v>
                </c:pt>
                <c:pt idx="5185">
                  <c:v>10.502604166666666</c:v>
                </c:pt>
                <c:pt idx="5186">
                  <c:v>10.505208333333334</c:v>
                </c:pt>
                <c:pt idx="5187">
                  <c:v>10.5078125</c:v>
                </c:pt>
                <c:pt idx="5188">
                  <c:v>10.510416666666666</c:v>
                </c:pt>
                <c:pt idx="5189">
                  <c:v>10.513020833333334</c:v>
                </c:pt>
                <c:pt idx="5190">
                  <c:v>10.515625</c:v>
                </c:pt>
                <c:pt idx="5191">
                  <c:v>10.518229166666666</c:v>
                </c:pt>
                <c:pt idx="5192">
                  <c:v>10.520833333333334</c:v>
                </c:pt>
                <c:pt idx="5193">
                  <c:v>10.5234375</c:v>
                </c:pt>
                <c:pt idx="5194">
                  <c:v>10.526041666666666</c:v>
                </c:pt>
                <c:pt idx="5195">
                  <c:v>10.528645833333334</c:v>
                </c:pt>
                <c:pt idx="5196">
                  <c:v>10.53125</c:v>
                </c:pt>
                <c:pt idx="5197">
                  <c:v>10.533854166666666</c:v>
                </c:pt>
                <c:pt idx="5198">
                  <c:v>10.536458333333334</c:v>
                </c:pt>
                <c:pt idx="5199">
                  <c:v>10.5390625</c:v>
                </c:pt>
                <c:pt idx="5200">
                  <c:v>10.541666666666666</c:v>
                </c:pt>
                <c:pt idx="5201">
                  <c:v>10.544270833333334</c:v>
                </c:pt>
                <c:pt idx="5202">
                  <c:v>10.546875</c:v>
                </c:pt>
                <c:pt idx="5203">
                  <c:v>10.549479166666666</c:v>
                </c:pt>
                <c:pt idx="5204">
                  <c:v>10.552083333333334</c:v>
                </c:pt>
                <c:pt idx="5205">
                  <c:v>10.5546875</c:v>
                </c:pt>
                <c:pt idx="5206">
                  <c:v>10.557291666666666</c:v>
                </c:pt>
                <c:pt idx="5207">
                  <c:v>10.559895833333334</c:v>
                </c:pt>
                <c:pt idx="5208">
                  <c:v>10.5625</c:v>
                </c:pt>
                <c:pt idx="5209">
                  <c:v>10.565104166666666</c:v>
                </c:pt>
                <c:pt idx="5210">
                  <c:v>10.567708333333334</c:v>
                </c:pt>
                <c:pt idx="5211">
                  <c:v>10.5703125</c:v>
                </c:pt>
                <c:pt idx="5212">
                  <c:v>10.572916666666666</c:v>
                </c:pt>
                <c:pt idx="5213">
                  <c:v>10.575520833333334</c:v>
                </c:pt>
                <c:pt idx="5214">
                  <c:v>10.578125</c:v>
                </c:pt>
                <c:pt idx="5215">
                  <c:v>10.580729166666666</c:v>
                </c:pt>
                <c:pt idx="5216">
                  <c:v>10.583333333333334</c:v>
                </c:pt>
                <c:pt idx="5217">
                  <c:v>10.5859375</c:v>
                </c:pt>
                <c:pt idx="5218">
                  <c:v>10.588541666666666</c:v>
                </c:pt>
                <c:pt idx="5219">
                  <c:v>10.591145833333334</c:v>
                </c:pt>
                <c:pt idx="5220">
                  <c:v>10.59375</c:v>
                </c:pt>
                <c:pt idx="5221">
                  <c:v>10.596354166666666</c:v>
                </c:pt>
                <c:pt idx="5222">
                  <c:v>10.598958333333334</c:v>
                </c:pt>
                <c:pt idx="5223">
                  <c:v>10.6015625</c:v>
                </c:pt>
                <c:pt idx="5224">
                  <c:v>10.604166666666666</c:v>
                </c:pt>
                <c:pt idx="5225">
                  <c:v>10.606770833333334</c:v>
                </c:pt>
                <c:pt idx="5226">
                  <c:v>10.609375</c:v>
                </c:pt>
                <c:pt idx="5227">
                  <c:v>10.611979166666666</c:v>
                </c:pt>
                <c:pt idx="5228">
                  <c:v>10.614583333333334</c:v>
                </c:pt>
                <c:pt idx="5229">
                  <c:v>10.6171875</c:v>
                </c:pt>
                <c:pt idx="5230">
                  <c:v>10.619791666666666</c:v>
                </c:pt>
                <c:pt idx="5231">
                  <c:v>10.622395833333334</c:v>
                </c:pt>
                <c:pt idx="5232">
                  <c:v>10.625</c:v>
                </c:pt>
                <c:pt idx="5233">
                  <c:v>10.627604166666666</c:v>
                </c:pt>
                <c:pt idx="5234">
                  <c:v>10.630208333333334</c:v>
                </c:pt>
                <c:pt idx="5235">
                  <c:v>10.6328125</c:v>
                </c:pt>
                <c:pt idx="5236">
                  <c:v>10.635416666666666</c:v>
                </c:pt>
                <c:pt idx="5237">
                  <c:v>10.638020833333334</c:v>
                </c:pt>
                <c:pt idx="5238">
                  <c:v>10.640625</c:v>
                </c:pt>
                <c:pt idx="5239">
                  <c:v>10.643229166666666</c:v>
                </c:pt>
                <c:pt idx="5240">
                  <c:v>10.645833333333334</c:v>
                </c:pt>
                <c:pt idx="5241">
                  <c:v>10.6484375</c:v>
                </c:pt>
                <c:pt idx="5242">
                  <c:v>10.651041666666666</c:v>
                </c:pt>
                <c:pt idx="5243">
                  <c:v>10.653645833333334</c:v>
                </c:pt>
                <c:pt idx="5244">
                  <c:v>10.65625</c:v>
                </c:pt>
                <c:pt idx="5245">
                  <c:v>10.658854166666666</c:v>
                </c:pt>
                <c:pt idx="5246">
                  <c:v>10.661458333333334</c:v>
                </c:pt>
                <c:pt idx="5247">
                  <c:v>10.6640625</c:v>
                </c:pt>
                <c:pt idx="5248">
                  <c:v>10.666666666666666</c:v>
                </c:pt>
                <c:pt idx="5249">
                  <c:v>10.669270833333334</c:v>
                </c:pt>
                <c:pt idx="5250">
                  <c:v>10.671875</c:v>
                </c:pt>
                <c:pt idx="5251">
                  <c:v>10.674479166666666</c:v>
                </c:pt>
                <c:pt idx="5252">
                  <c:v>10.677083333333334</c:v>
                </c:pt>
                <c:pt idx="5253">
                  <c:v>10.6796875</c:v>
                </c:pt>
                <c:pt idx="5254">
                  <c:v>10.682291666666666</c:v>
                </c:pt>
                <c:pt idx="5255">
                  <c:v>10.684895833333334</c:v>
                </c:pt>
                <c:pt idx="5256">
                  <c:v>10.6875</c:v>
                </c:pt>
                <c:pt idx="5257">
                  <c:v>10.690104166666666</c:v>
                </c:pt>
                <c:pt idx="5258">
                  <c:v>10.692708333333334</c:v>
                </c:pt>
                <c:pt idx="5259">
                  <c:v>10.6953125</c:v>
                </c:pt>
                <c:pt idx="5260">
                  <c:v>10.697916666666666</c:v>
                </c:pt>
                <c:pt idx="5261">
                  <c:v>10.700520833333334</c:v>
                </c:pt>
                <c:pt idx="5262">
                  <c:v>10.703125</c:v>
                </c:pt>
                <c:pt idx="5263">
                  <c:v>10.705729166666666</c:v>
                </c:pt>
                <c:pt idx="5264">
                  <c:v>10.708333333333334</c:v>
                </c:pt>
                <c:pt idx="5265">
                  <c:v>10.7109375</c:v>
                </c:pt>
                <c:pt idx="5266">
                  <c:v>10.713541666666666</c:v>
                </c:pt>
                <c:pt idx="5267">
                  <c:v>10.716145833333334</c:v>
                </c:pt>
                <c:pt idx="5268">
                  <c:v>10.71875</c:v>
                </c:pt>
                <c:pt idx="5269">
                  <c:v>10.721354166666666</c:v>
                </c:pt>
                <c:pt idx="5270">
                  <c:v>10.723958333333334</c:v>
                </c:pt>
                <c:pt idx="5271">
                  <c:v>10.7265625</c:v>
                </c:pt>
                <c:pt idx="5272">
                  <c:v>10.729166666666666</c:v>
                </c:pt>
                <c:pt idx="5273">
                  <c:v>10.731770833333334</c:v>
                </c:pt>
                <c:pt idx="5274">
                  <c:v>10.734375</c:v>
                </c:pt>
                <c:pt idx="5275">
                  <c:v>10.736979166666666</c:v>
                </c:pt>
                <c:pt idx="5276">
                  <c:v>10.739583333333334</c:v>
                </c:pt>
                <c:pt idx="5277">
                  <c:v>10.7421875</c:v>
                </c:pt>
                <c:pt idx="5278">
                  <c:v>10.744791666666666</c:v>
                </c:pt>
                <c:pt idx="5279">
                  <c:v>10.747395833333334</c:v>
                </c:pt>
                <c:pt idx="5280">
                  <c:v>10.75</c:v>
                </c:pt>
                <c:pt idx="5281">
                  <c:v>10.752604166666666</c:v>
                </c:pt>
                <c:pt idx="5282">
                  <c:v>10.755208333333334</c:v>
                </c:pt>
                <c:pt idx="5283">
                  <c:v>10.7578125</c:v>
                </c:pt>
                <c:pt idx="5284">
                  <c:v>10.760416666666666</c:v>
                </c:pt>
                <c:pt idx="5285">
                  <c:v>10.763020833333334</c:v>
                </c:pt>
                <c:pt idx="5286">
                  <c:v>10.765625</c:v>
                </c:pt>
                <c:pt idx="5287">
                  <c:v>10.768229166666666</c:v>
                </c:pt>
                <c:pt idx="5288">
                  <c:v>10.770833333333334</c:v>
                </c:pt>
                <c:pt idx="5289">
                  <c:v>10.7734375</c:v>
                </c:pt>
                <c:pt idx="5290">
                  <c:v>10.776041666666666</c:v>
                </c:pt>
                <c:pt idx="5291">
                  <c:v>10.778645833333334</c:v>
                </c:pt>
                <c:pt idx="5292">
                  <c:v>10.78125</c:v>
                </c:pt>
                <c:pt idx="5293">
                  <c:v>10.783854166666666</c:v>
                </c:pt>
                <c:pt idx="5294">
                  <c:v>10.786458333333334</c:v>
                </c:pt>
                <c:pt idx="5295">
                  <c:v>10.7890625</c:v>
                </c:pt>
                <c:pt idx="5296">
                  <c:v>10.791666666666666</c:v>
                </c:pt>
                <c:pt idx="5297">
                  <c:v>10.794270833333334</c:v>
                </c:pt>
                <c:pt idx="5298">
                  <c:v>10.796875</c:v>
                </c:pt>
                <c:pt idx="5299">
                  <c:v>10.799479166666666</c:v>
                </c:pt>
                <c:pt idx="5300">
                  <c:v>10.802083333333334</c:v>
                </c:pt>
                <c:pt idx="5301">
                  <c:v>10.8046875</c:v>
                </c:pt>
                <c:pt idx="5302">
                  <c:v>10.807291666666666</c:v>
                </c:pt>
                <c:pt idx="5303">
                  <c:v>10.809895833333334</c:v>
                </c:pt>
                <c:pt idx="5304">
                  <c:v>10.8125</c:v>
                </c:pt>
                <c:pt idx="5305">
                  <c:v>10.815104166666666</c:v>
                </c:pt>
                <c:pt idx="5306">
                  <c:v>10.817708333333334</c:v>
                </c:pt>
                <c:pt idx="5307">
                  <c:v>10.8203125</c:v>
                </c:pt>
                <c:pt idx="5308">
                  <c:v>10.822916666666666</c:v>
                </c:pt>
                <c:pt idx="5309">
                  <c:v>10.825520833333334</c:v>
                </c:pt>
                <c:pt idx="5310">
                  <c:v>10.828125</c:v>
                </c:pt>
                <c:pt idx="5311">
                  <c:v>10.830729166666666</c:v>
                </c:pt>
                <c:pt idx="5312">
                  <c:v>10.833333333333334</c:v>
                </c:pt>
                <c:pt idx="5313">
                  <c:v>10.8359375</c:v>
                </c:pt>
                <c:pt idx="5314">
                  <c:v>10.838541666666666</c:v>
                </c:pt>
                <c:pt idx="5315">
                  <c:v>10.841145833333334</c:v>
                </c:pt>
                <c:pt idx="5316">
                  <c:v>10.84375</c:v>
                </c:pt>
                <c:pt idx="5317">
                  <c:v>10.846354166666666</c:v>
                </c:pt>
                <c:pt idx="5318">
                  <c:v>10.848958333333334</c:v>
                </c:pt>
                <c:pt idx="5319">
                  <c:v>10.8515625</c:v>
                </c:pt>
                <c:pt idx="5320">
                  <c:v>10.854166666666666</c:v>
                </c:pt>
                <c:pt idx="5321">
                  <c:v>10.856770833333334</c:v>
                </c:pt>
                <c:pt idx="5322">
                  <c:v>10.859375</c:v>
                </c:pt>
                <c:pt idx="5323">
                  <c:v>10.861979166666666</c:v>
                </c:pt>
                <c:pt idx="5324">
                  <c:v>10.864583333333334</c:v>
                </c:pt>
                <c:pt idx="5325">
                  <c:v>10.8671875</c:v>
                </c:pt>
                <c:pt idx="5326">
                  <c:v>10.869791666666666</c:v>
                </c:pt>
                <c:pt idx="5327">
                  <c:v>10.872395833333334</c:v>
                </c:pt>
                <c:pt idx="5328">
                  <c:v>10.875</c:v>
                </c:pt>
                <c:pt idx="5329">
                  <c:v>10.877604166666666</c:v>
                </c:pt>
                <c:pt idx="5330">
                  <c:v>10.880208333333334</c:v>
                </c:pt>
                <c:pt idx="5331">
                  <c:v>10.8828125</c:v>
                </c:pt>
                <c:pt idx="5332">
                  <c:v>10.885416666666666</c:v>
                </c:pt>
                <c:pt idx="5333">
                  <c:v>10.888020833333334</c:v>
                </c:pt>
                <c:pt idx="5334">
                  <c:v>10.890625</c:v>
                </c:pt>
                <c:pt idx="5335">
                  <c:v>10.893229166666666</c:v>
                </c:pt>
                <c:pt idx="5336">
                  <c:v>10.895833333333334</c:v>
                </c:pt>
                <c:pt idx="5337">
                  <c:v>10.8984375</c:v>
                </c:pt>
                <c:pt idx="5338">
                  <c:v>10.901041666666666</c:v>
                </c:pt>
                <c:pt idx="5339">
                  <c:v>10.903645833333334</c:v>
                </c:pt>
                <c:pt idx="5340">
                  <c:v>10.90625</c:v>
                </c:pt>
                <c:pt idx="5341">
                  <c:v>10.908854166666666</c:v>
                </c:pt>
                <c:pt idx="5342">
                  <c:v>10.911458333333334</c:v>
                </c:pt>
                <c:pt idx="5343">
                  <c:v>10.9140625</c:v>
                </c:pt>
                <c:pt idx="5344">
                  <c:v>10.916666666666666</c:v>
                </c:pt>
                <c:pt idx="5345">
                  <c:v>10.919270833333334</c:v>
                </c:pt>
                <c:pt idx="5346">
                  <c:v>10.921875</c:v>
                </c:pt>
                <c:pt idx="5347">
                  <c:v>10.924479166666666</c:v>
                </c:pt>
                <c:pt idx="5348">
                  <c:v>10.927083333333334</c:v>
                </c:pt>
                <c:pt idx="5349">
                  <c:v>10.9296875</c:v>
                </c:pt>
                <c:pt idx="5350">
                  <c:v>10.932291666666666</c:v>
                </c:pt>
                <c:pt idx="5351">
                  <c:v>10.934895833333334</c:v>
                </c:pt>
                <c:pt idx="5352">
                  <c:v>10.9375</c:v>
                </c:pt>
                <c:pt idx="5353">
                  <c:v>10.940104166666666</c:v>
                </c:pt>
                <c:pt idx="5354">
                  <c:v>10.942708333333334</c:v>
                </c:pt>
                <c:pt idx="5355">
                  <c:v>10.9453125</c:v>
                </c:pt>
                <c:pt idx="5356">
                  <c:v>10.947916666666666</c:v>
                </c:pt>
                <c:pt idx="5357">
                  <c:v>10.950520833333334</c:v>
                </c:pt>
                <c:pt idx="5358">
                  <c:v>10.953125</c:v>
                </c:pt>
                <c:pt idx="5359">
                  <c:v>10.955729166666666</c:v>
                </c:pt>
                <c:pt idx="5360">
                  <c:v>10.958333333333334</c:v>
                </c:pt>
                <c:pt idx="5361">
                  <c:v>10.9609375</c:v>
                </c:pt>
                <c:pt idx="5362">
                  <c:v>10.963541666666666</c:v>
                </c:pt>
                <c:pt idx="5363">
                  <c:v>10.966145833333334</c:v>
                </c:pt>
                <c:pt idx="5364">
                  <c:v>10.96875</c:v>
                </c:pt>
                <c:pt idx="5365">
                  <c:v>10.971354166666666</c:v>
                </c:pt>
                <c:pt idx="5366">
                  <c:v>10.973958333333334</c:v>
                </c:pt>
                <c:pt idx="5367">
                  <c:v>10.9765625</c:v>
                </c:pt>
                <c:pt idx="5368">
                  <c:v>10.979166666666666</c:v>
                </c:pt>
                <c:pt idx="5369">
                  <c:v>10.981770833333334</c:v>
                </c:pt>
                <c:pt idx="5370">
                  <c:v>10.984375</c:v>
                </c:pt>
                <c:pt idx="5371">
                  <c:v>10.986979166666666</c:v>
                </c:pt>
                <c:pt idx="5372">
                  <c:v>10.989583333333334</c:v>
                </c:pt>
                <c:pt idx="5373">
                  <c:v>10.9921875</c:v>
                </c:pt>
                <c:pt idx="5374">
                  <c:v>10.994791666666666</c:v>
                </c:pt>
                <c:pt idx="5375">
                  <c:v>10.997395833333334</c:v>
                </c:pt>
                <c:pt idx="5376">
                  <c:v>11</c:v>
                </c:pt>
                <c:pt idx="5377">
                  <c:v>11.002604166666666</c:v>
                </c:pt>
                <c:pt idx="5378">
                  <c:v>11.005208333333334</c:v>
                </c:pt>
                <c:pt idx="5379">
                  <c:v>11.0078125</c:v>
                </c:pt>
                <c:pt idx="5380">
                  <c:v>11.010416666666666</c:v>
                </c:pt>
                <c:pt idx="5381">
                  <c:v>11.013020833333334</c:v>
                </c:pt>
                <c:pt idx="5382">
                  <c:v>11.015625</c:v>
                </c:pt>
                <c:pt idx="5383">
                  <c:v>11.018229166666666</c:v>
                </c:pt>
                <c:pt idx="5384">
                  <c:v>11.020833333333334</c:v>
                </c:pt>
                <c:pt idx="5385">
                  <c:v>11.0234375</c:v>
                </c:pt>
                <c:pt idx="5386">
                  <c:v>11.026041666666666</c:v>
                </c:pt>
                <c:pt idx="5387">
                  <c:v>11.028645833333334</c:v>
                </c:pt>
                <c:pt idx="5388">
                  <c:v>11.03125</c:v>
                </c:pt>
                <c:pt idx="5389">
                  <c:v>11.033854166666666</c:v>
                </c:pt>
                <c:pt idx="5390">
                  <c:v>11.036458333333334</c:v>
                </c:pt>
                <c:pt idx="5391">
                  <c:v>11.0390625</c:v>
                </c:pt>
                <c:pt idx="5392">
                  <c:v>11.041666666666666</c:v>
                </c:pt>
                <c:pt idx="5393">
                  <c:v>11.044270833333334</c:v>
                </c:pt>
                <c:pt idx="5394">
                  <c:v>11.046875</c:v>
                </c:pt>
                <c:pt idx="5395">
                  <c:v>11.049479166666666</c:v>
                </c:pt>
                <c:pt idx="5396">
                  <c:v>11.052083333333334</c:v>
                </c:pt>
                <c:pt idx="5397">
                  <c:v>11.0546875</c:v>
                </c:pt>
                <c:pt idx="5398">
                  <c:v>11.057291666666666</c:v>
                </c:pt>
                <c:pt idx="5399">
                  <c:v>11.059895833333334</c:v>
                </c:pt>
                <c:pt idx="5400">
                  <c:v>11.0625</c:v>
                </c:pt>
                <c:pt idx="5401">
                  <c:v>11.065104166666666</c:v>
                </c:pt>
                <c:pt idx="5402">
                  <c:v>11.067708333333334</c:v>
                </c:pt>
                <c:pt idx="5403">
                  <c:v>11.0703125</c:v>
                </c:pt>
                <c:pt idx="5404">
                  <c:v>11.072916666666666</c:v>
                </c:pt>
                <c:pt idx="5405">
                  <c:v>11.075520833333334</c:v>
                </c:pt>
                <c:pt idx="5406">
                  <c:v>11.078125</c:v>
                </c:pt>
                <c:pt idx="5407">
                  <c:v>11.080729166666666</c:v>
                </c:pt>
                <c:pt idx="5408">
                  <c:v>11.083333333333334</c:v>
                </c:pt>
                <c:pt idx="5409">
                  <c:v>11.0859375</c:v>
                </c:pt>
                <c:pt idx="5410">
                  <c:v>11.088541666666666</c:v>
                </c:pt>
                <c:pt idx="5411">
                  <c:v>11.091145833333334</c:v>
                </c:pt>
                <c:pt idx="5412">
                  <c:v>11.09375</c:v>
                </c:pt>
                <c:pt idx="5413">
                  <c:v>11.096354166666666</c:v>
                </c:pt>
                <c:pt idx="5414">
                  <c:v>11.098958333333334</c:v>
                </c:pt>
                <c:pt idx="5415">
                  <c:v>11.1015625</c:v>
                </c:pt>
                <c:pt idx="5416">
                  <c:v>11.104166666666666</c:v>
                </c:pt>
                <c:pt idx="5417">
                  <c:v>11.106770833333334</c:v>
                </c:pt>
                <c:pt idx="5418">
                  <c:v>11.109375</c:v>
                </c:pt>
                <c:pt idx="5419">
                  <c:v>11.111979166666666</c:v>
                </c:pt>
                <c:pt idx="5420">
                  <c:v>11.114583333333334</c:v>
                </c:pt>
                <c:pt idx="5421">
                  <c:v>11.1171875</c:v>
                </c:pt>
                <c:pt idx="5422">
                  <c:v>11.119791666666666</c:v>
                </c:pt>
                <c:pt idx="5423">
                  <c:v>11.122395833333334</c:v>
                </c:pt>
                <c:pt idx="5424">
                  <c:v>11.125</c:v>
                </c:pt>
                <c:pt idx="5425">
                  <c:v>11.127604166666666</c:v>
                </c:pt>
                <c:pt idx="5426">
                  <c:v>11.130208333333334</c:v>
                </c:pt>
                <c:pt idx="5427">
                  <c:v>11.1328125</c:v>
                </c:pt>
                <c:pt idx="5428">
                  <c:v>11.135416666666666</c:v>
                </c:pt>
                <c:pt idx="5429">
                  <c:v>11.138020833333334</c:v>
                </c:pt>
                <c:pt idx="5430">
                  <c:v>11.140625</c:v>
                </c:pt>
                <c:pt idx="5431">
                  <c:v>11.143229166666666</c:v>
                </c:pt>
                <c:pt idx="5432">
                  <c:v>11.145833333333334</c:v>
                </c:pt>
                <c:pt idx="5433">
                  <c:v>11.1484375</c:v>
                </c:pt>
                <c:pt idx="5434">
                  <c:v>11.151041666666666</c:v>
                </c:pt>
                <c:pt idx="5435">
                  <c:v>11.153645833333334</c:v>
                </c:pt>
                <c:pt idx="5436">
                  <c:v>11.15625</c:v>
                </c:pt>
                <c:pt idx="5437">
                  <c:v>11.158854166666666</c:v>
                </c:pt>
                <c:pt idx="5438">
                  <c:v>11.161458333333334</c:v>
                </c:pt>
                <c:pt idx="5439">
                  <c:v>11.1640625</c:v>
                </c:pt>
                <c:pt idx="5440">
                  <c:v>11.166666666666666</c:v>
                </c:pt>
                <c:pt idx="5441">
                  <c:v>11.169270833333334</c:v>
                </c:pt>
                <c:pt idx="5442">
                  <c:v>11.171875</c:v>
                </c:pt>
                <c:pt idx="5443">
                  <c:v>11.174479166666666</c:v>
                </c:pt>
                <c:pt idx="5444">
                  <c:v>11.177083333333334</c:v>
                </c:pt>
                <c:pt idx="5445">
                  <c:v>11.1796875</c:v>
                </c:pt>
                <c:pt idx="5446">
                  <c:v>11.182291666666666</c:v>
                </c:pt>
                <c:pt idx="5447">
                  <c:v>11.184895833333334</c:v>
                </c:pt>
                <c:pt idx="5448">
                  <c:v>11.1875</c:v>
                </c:pt>
                <c:pt idx="5449">
                  <c:v>11.190104166666666</c:v>
                </c:pt>
                <c:pt idx="5450">
                  <c:v>11.192708333333334</c:v>
                </c:pt>
                <c:pt idx="5451">
                  <c:v>11.1953125</c:v>
                </c:pt>
                <c:pt idx="5452">
                  <c:v>11.197916666666666</c:v>
                </c:pt>
                <c:pt idx="5453">
                  <c:v>11.200520833333334</c:v>
                </c:pt>
                <c:pt idx="5454">
                  <c:v>11.203125</c:v>
                </c:pt>
                <c:pt idx="5455">
                  <c:v>11.205729166666666</c:v>
                </c:pt>
                <c:pt idx="5456">
                  <c:v>11.208333333333334</c:v>
                </c:pt>
                <c:pt idx="5457">
                  <c:v>11.2109375</c:v>
                </c:pt>
                <c:pt idx="5458">
                  <c:v>11.213541666666666</c:v>
                </c:pt>
                <c:pt idx="5459">
                  <c:v>11.216145833333334</c:v>
                </c:pt>
                <c:pt idx="5460">
                  <c:v>11.21875</c:v>
                </c:pt>
                <c:pt idx="5461">
                  <c:v>11.221354166666666</c:v>
                </c:pt>
                <c:pt idx="5462">
                  <c:v>11.223958333333334</c:v>
                </c:pt>
                <c:pt idx="5463">
                  <c:v>11.2265625</c:v>
                </c:pt>
                <c:pt idx="5464">
                  <c:v>11.229166666666666</c:v>
                </c:pt>
                <c:pt idx="5465">
                  <c:v>11.231770833333334</c:v>
                </c:pt>
                <c:pt idx="5466">
                  <c:v>11.234375</c:v>
                </c:pt>
                <c:pt idx="5467">
                  <c:v>11.236979166666666</c:v>
                </c:pt>
                <c:pt idx="5468">
                  <c:v>11.239583333333334</c:v>
                </c:pt>
                <c:pt idx="5469">
                  <c:v>11.2421875</c:v>
                </c:pt>
                <c:pt idx="5470">
                  <c:v>11.244791666666666</c:v>
                </c:pt>
                <c:pt idx="5471">
                  <c:v>11.247395833333334</c:v>
                </c:pt>
                <c:pt idx="5472">
                  <c:v>11.25</c:v>
                </c:pt>
                <c:pt idx="5473">
                  <c:v>11.252604166666666</c:v>
                </c:pt>
                <c:pt idx="5474">
                  <c:v>11.255208333333334</c:v>
                </c:pt>
                <c:pt idx="5475">
                  <c:v>11.2578125</c:v>
                </c:pt>
                <c:pt idx="5476">
                  <c:v>11.260416666666666</c:v>
                </c:pt>
                <c:pt idx="5477">
                  <c:v>11.263020833333334</c:v>
                </c:pt>
                <c:pt idx="5478">
                  <c:v>11.265625</c:v>
                </c:pt>
                <c:pt idx="5479">
                  <c:v>11.268229166666666</c:v>
                </c:pt>
                <c:pt idx="5480">
                  <c:v>11.270833333333334</c:v>
                </c:pt>
                <c:pt idx="5481">
                  <c:v>11.2734375</c:v>
                </c:pt>
                <c:pt idx="5482">
                  <c:v>11.276041666666666</c:v>
                </c:pt>
                <c:pt idx="5483">
                  <c:v>11.278645833333334</c:v>
                </c:pt>
                <c:pt idx="5484">
                  <c:v>11.28125</c:v>
                </c:pt>
                <c:pt idx="5485">
                  <c:v>11.283854166666666</c:v>
                </c:pt>
                <c:pt idx="5486">
                  <c:v>11.286458333333334</c:v>
                </c:pt>
                <c:pt idx="5487">
                  <c:v>11.2890625</c:v>
                </c:pt>
                <c:pt idx="5488">
                  <c:v>11.291666666666666</c:v>
                </c:pt>
                <c:pt idx="5489">
                  <c:v>11.294270833333334</c:v>
                </c:pt>
                <c:pt idx="5490">
                  <c:v>11.296875</c:v>
                </c:pt>
                <c:pt idx="5491">
                  <c:v>11.299479166666666</c:v>
                </c:pt>
                <c:pt idx="5492">
                  <c:v>11.302083333333334</c:v>
                </c:pt>
                <c:pt idx="5493">
                  <c:v>11.3046875</c:v>
                </c:pt>
                <c:pt idx="5494">
                  <c:v>11.307291666666666</c:v>
                </c:pt>
                <c:pt idx="5495">
                  <c:v>11.309895833333334</c:v>
                </c:pt>
                <c:pt idx="5496">
                  <c:v>11.3125</c:v>
                </c:pt>
                <c:pt idx="5497">
                  <c:v>11.315104166666666</c:v>
                </c:pt>
                <c:pt idx="5498">
                  <c:v>11.317708333333334</c:v>
                </c:pt>
                <c:pt idx="5499">
                  <c:v>11.3203125</c:v>
                </c:pt>
                <c:pt idx="5500">
                  <c:v>11.322916666666666</c:v>
                </c:pt>
                <c:pt idx="5501">
                  <c:v>11.325520833333334</c:v>
                </c:pt>
                <c:pt idx="5502">
                  <c:v>11.328125</c:v>
                </c:pt>
                <c:pt idx="5503">
                  <c:v>11.330729166666666</c:v>
                </c:pt>
                <c:pt idx="5504">
                  <c:v>11.333333333333334</c:v>
                </c:pt>
                <c:pt idx="5505">
                  <c:v>11.3359375</c:v>
                </c:pt>
                <c:pt idx="5506">
                  <c:v>11.338541666666666</c:v>
                </c:pt>
                <c:pt idx="5507">
                  <c:v>11.341145833333334</c:v>
                </c:pt>
                <c:pt idx="5508">
                  <c:v>11.34375</c:v>
                </c:pt>
                <c:pt idx="5509">
                  <c:v>11.346354166666666</c:v>
                </c:pt>
                <c:pt idx="5510">
                  <c:v>11.348958333333334</c:v>
                </c:pt>
                <c:pt idx="5511">
                  <c:v>11.3515625</c:v>
                </c:pt>
                <c:pt idx="5512">
                  <c:v>11.354166666666666</c:v>
                </c:pt>
                <c:pt idx="5513">
                  <c:v>11.356770833333334</c:v>
                </c:pt>
                <c:pt idx="5514">
                  <c:v>11.359375</c:v>
                </c:pt>
                <c:pt idx="5515">
                  <c:v>11.361979166666666</c:v>
                </c:pt>
                <c:pt idx="5516">
                  <c:v>11.364583333333334</c:v>
                </c:pt>
                <c:pt idx="5517">
                  <c:v>11.3671875</c:v>
                </c:pt>
                <c:pt idx="5518">
                  <c:v>11.369791666666666</c:v>
                </c:pt>
                <c:pt idx="5519">
                  <c:v>11.372395833333334</c:v>
                </c:pt>
                <c:pt idx="5520">
                  <c:v>11.375</c:v>
                </c:pt>
                <c:pt idx="5521">
                  <c:v>11.377604166666666</c:v>
                </c:pt>
                <c:pt idx="5522">
                  <c:v>11.380208333333334</c:v>
                </c:pt>
                <c:pt idx="5523">
                  <c:v>11.3828125</c:v>
                </c:pt>
                <c:pt idx="5524">
                  <c:v>11.385416666666666</c:v>
                </c:pt>
                <c:pt idx="5525">
                  <c:v>11.388020833333334</c:v>
                </c:pt>
                <c:pt idx="5526">
                  <c:v>11.390625</c:v>
                </c:pt>
                <c:pt idx="5527">
                  <c:v>11.393229166666666</c:v>
                </c:pt>
                <c:pt idx="5528">
                  <c:v>11.395833333333334</c:v>
                </c:pt>
                <c:pt idx="5529">
                  <c:v>11.3984375</c:v>
                </c:pt>
                <c:pt idx="5530">
                  <c:v>11.401041666666666</c:v>
                </c:pt>
                <c:pt idx="5531">
                  <c:v>11.403645833333334</c:v>
                </c:pt>
                <c:pt idx="5532">
                  <c:v>11.40625</c:v>
                </c:pt>
                <c:pt idx="5533">
                  <c:v>11.408854166666666</c:v>
                </c:pt>
                <c:pt idx="5534">
                  <c:v>11.411458333333334</c:v>
                </c:pt>
                <c:pt idx="5535">
                  <c:v>11.4140625</c:v>
                </c:pt>
                <c:pt idx="5536">
                  <c:v>11.416666666666666</c:v>
                </c:pt>
                <c:pt idx="5537">
                  <c:v>11.419270833333334</c:v>
                </c:pt>
                <c:pt idx="5538">
                  <c:v>11.421875</c:v>
                </c:pt>
                <c:pt idx="5539">
                  <c:v>11.424479166666666</c:v>
                </c:pt>
                <c:pt idx="5540">
                  <c:v>11.427083333333334</c:v>
                </c:pt>
                <c:pt idx="5541">
                  <c:v>11.4296875</c:v>
                </c:pt>
                <c:pt idx="5542">
                  <c:v>11.432291666666666</c:v>
                </c:pt>
                <c:pt idx="5543">
                  <c:v>11.434895833333334</c:v>
                </c:pt>
                <c:pt idx="5544">
                  <c:v>11.4375</c:v>
                </c:pt>
                <c:pt idx="5545">
                  <c:v>11.440104166666666</c:v>
                </c:pt>
                <c:pt idx="5546">
                  <c:v>11.442708333333334</c:v>
                </c:pt>
                <c:pt idx="5547">
                  <c:v>11.4453125</c:v>
                </c:pt>
                <c:pt idx="5548">
                  <c:v>11.447916666666666</c:v>
                </c:pt>
                <c:pt idx="5549">
                  <c:v>11.450520833333334</c:v>
                </c:pt>
                <c:pt idx="5550">
                  <c:v>11.453125</c:v>
                </c:pt>
                <c:pt idx="5551">
                  <c:v>11.455729166666666</c:v>
                </c:pt>
                <c:pt idx="5552">
                  <c:v>11.458333333333334</c:v>
                </c:pt>
                <c:pt idx="5553">
                  <c:v>11.4609375</c:v>
                </c:pt>
                <c:pt idx="5554">
                  <c:v>11.463541666666666</c:v>
                </c:pt>
                <c:pt idx="5555">
                  <c:v>11.466145833333334</c:v>
                </c:pt>
                <c:pt idx="5556">
                  <c:v>11.46875</c:v>
                </c:pt>
                <c:pt idx="5557">
                  <c:v>11.471354166666666</c:v>
                </c:pt>
                <c:pt idx="5558">
                  <c:v>11.473958333333334</c:v>
                </c:pt>
                <c:pt idx="5559">
                  <c:v>11.4765625</c:v>
                </c:pt>
                <c:pt idx="5560">
                  <c:v>11.479166666666666</c:v>
                </c:pt>
                <c:pt idx="5561">
                  <c:v>11.481770833333334</c:v>
                </c:pt>
                <c:pt idx="5562">
                  <c:v>11.484375</c:v>
                </c:pt>
                <c:pt idx="5563">
                  <c:v>11.486979166666666</c:v>
                </c:pt>
                <c:pt idx="5564">
                  <c:v>11.489583333333334</c:v>
                </c:pt>
                <c:pt idx="5565">
                  <c:v>11.4921875</c:v>
                </c:pt>
                <c:pt idx="5566">
                  <c:v>11.494791666666666</c:v>
                </c:pt>
                <c:pt idx="5567">
                  <c:v>11.497395833333334</c:v>
                </c:pt>
                <c:pt idx="5568">
                  <c:v>11.5</c:v>
                </c:pt>
                <c:pt idx="5569">
                  <c:v>11.502604166666666</c:v>
                </c:pt>
                <c:pt idx="5570">
                  <c:v>11.505208333333334</c:v>
                </c:pt>
                <c:pt idx="5571">
                  <c:v>11.5078125</c:v>
                </c:pt>
                <c:pt idx="5572">
                  <c:v>11.510416666666666</c:v>
                </c:pt>
                <c:pt idx="5573">
                  <c:v>11.513020833333334</c:v>
                </c:pt>
                <c:pt idx="5574">
                  <c:v>11.515625</c:v>
                </c:pt>
                <c:pt idx="5575">
                  <c:v>11.518229166666666</c:v>
                </c:pt>
                <c:pt idx="5576">
                  <c:v>11.520833333333334</c:v>
                </c:pt>
                <c:pt idx="5577">
                  <c:v>11.5234375</c:v>
                </c:pt>
                <c:pt idx="5578">
                  <c:v>11.526041666666666</c:v>
                </c:pt>
                <c:pt idx="5579">
                  <c:v>11.528645833333334</c:v>
                </c:pt>
                <c:pt idx="5580">
                  <c:v>11.53125</c:v>
                </c:pt>
                <c:pt idx="5581">
                  <c:v>11.533854166666666</c:v>
                </c:pt>
                <c:pt idx="5582">
                  <c:v>11.536458333333334</c:v>
                </c:pt>
                <c:pt idx="5583">
                  <c:v>11.5390625</c:v>
                </c:pt>
                <c:pt idx="5584">
                  <c:v>11.541666666666666</c:v>
                </c:pt>
                <c:pt idx="5585">
                  <c:v>11.544270833333334</c:v>
                </c:pt>
                <c:pt idx="5586">
                  <c:v>11.546875</c:v>
                </c:pt>
                <c:pt idx="5587">
                  <c:v>11.549479166666666</c:v>
                </c:pt>
                <c:pt idx="5588">
                  <c:v>11.552083333333334</c:v>
                </c:pt>
                <c:pt idx="5589">
                  <c:v>11.5546875</c:v>
                </c:pt>
                <c:pt idx="5590">
                  <c:v>11.557291666666666</c:v>
                </c:pt>
                <c:pt idx="5591">
                  <c:v>11.559895833333334</c:v>
                </c:pt>
                <c:pt idx="5592">
                  <c:v>11.5625</c:v>
                </c:pt>
                <c:pt idx="5593">
                  <c:v>11.565104166666666</c:v>
                </c:pt>
                <c:pt idx="5594">
                  <c:v>11.567708333333334</c:v>
                </c:pt>
                <c:pt idx="5595">
                  <c:v>11.5703125</c:v>
                </c:pt>
                <c:pt idx="5596">
                  <c:v>11.572916666666666</c:v>
                </c:pt>
                <c:pt idx="5597">
                  <c:v>11.575520833333334</c:v>
                </c:pt>
                <c:pt idx="5598">
                  <c:v>11.578125</c:v>
                </c:pt>
                <c:pt idx="5599">
                  <c:v>11.580729166666666</c:v>
                </c:pt>
                <c:pt idx="5600">
                  <c:v>11.583333333333334</c:v>
                </c:pt>
                <c:pt idx="5601">
                  <c:v>11.5859375</c:v>
                </c:pt>
                <c:pt idx="5602">
                  <c:v>11.588541666666666</c:v>
                </c:pt>
                <c:pt idx="5603">
                  <c:v>11.591145833333334</c:v>
                </c:pt>
                <c:pt idx="5604">
                  <c:v>11.59375</c:v>
                </c:pt>
                <c:pt idx="5605">
                  <c:v>11.596354166666666</c:v>
                </c:pt>
                <c:pt idx="5606">
                  <c:v>11.598958333333334</c:v>
                </c:pt>
                <c:pt idx="5607">
                  <c:v>11.6015625</c:v>
                </c:pt>
                <c:pt idx="5608">
                  <c:v>11.604166666666666</c:v>
                </c:pt>
                <c:pt idx="5609">
                  <c:v>11.606770833333334</c:v>
                </c:pt>
                <c:pt idx="5610">
                  <c:v>11.609375</c:v>
                </c:pt>
                <c:pt idx="5611">
                  <c:v>11.611979166666666</c:v>
                </c:pt>
                <c:pt idx="5612">
                  <c:v>11.614583333333334</c:v>
                </c:pt>
                <c:pt idx="5613">
                  <c:v>11.6171875</c:v>
                </c:pt>
                <c:pt idx="5614">
                  <c:v>11.619791666666666</c:v>
                </c:pt>
                <c:pt idx="5615">
                  <c:v>11.622395833333334</c:v>
                </c:pt>
                <c:pt idx="5616">
                  <c:v>11.625</c:v>
                </c:pt>
                <c:pt idx="5617">
                  <c:v>11.627604166666666</c:v>
                </c:pt>
                <c:pt idx="5618">
                  <c:v>11.630208333333334</c:v>
                </c:pt>
                <c:pt idx="5619">
                  <c:v>11.6328125</c:v>
                </c:pt>
                <c:pt idx="5620">
                  <c:v>11.635416666666666</c:v>
                </c:pt>
                <c:pt idx="5621">
                  <c:v>11.638020833333334</c:v>
                </c:pt>
                <c:pt idx="5622">
                  <c:v>11.640625</c:v>
                </c:pt>
                <c:pt idx="5623">
                  <c:v>11.643229166666666</c:v>
                </c:pt>
                <c:pt idx="5624">
                  <c:v>11.645833333333334</c:v>
                </c:pt>
                <c:pt idx="5625">
                  <c:v>11.6484375</c:v>
                </c:pt>
                <c:pt idx="5626">
                  <c:v>11.651041666666666</c:v>
                </c:pt>
                <c:pt idx="5627">
                  <c:v>11.653645833333334</c:v>
                </c:pt>
                <c:pt idx="5628">
                  <c:v>11.65625</c:v>
                </c:pt>
                <c:pt idx="5629">
                  <c:v>11.658854166666666</c:v>
                </c:pt>
                <c:pt idx="5630">
                  <c:v>11.661458333333334</c:v>
                </c:pt>
                <c:pt idx="5631">
                  <c:v>11.6640625</c:v>
                </c:pt>
                <c:pt idx="5632">
                  <c:v>11.666666666666666</c:v>
                </c:pt>
                <c:pt idx="5633">
                  <c:v>11.669270833333334</c:v>
                </c:pt>
                <c:pt idx="5634">
                  <c:v>11.671875</c:v>
                </c:pt>
                <c:pt idx="5635">
                  <c:v>11.674479166666666</c:v>
                </c:pt>
                <c:pt idx="5636">
                  <c:v>11.677083333333334</c:v>
                </c:pt>
                <c:pt idx="5637">
                  <c:v>11.6796875</c:v>
                </c:pt>
                <c:pt idx="5638">
                  <c:v>11.682291666666666</c:v>
                </c:pt>
                <c:pt idx="5639">
                  <c:v>11.684895833333334</c:v>
                </c:pt>
                <c:pt idx="5640">
                  <c:v>11.6875</c:v>
                </c:pt>
                <c:pt idx="5641">
                  <c:v>11.690104166666666</c:v>
                </c:pt>
                <c:pt idx="5642">
                  <c:v>11.692708333333334</c:v>
                </c:pt>
                <c:pt idx="5643">
                  <c:v>11.6953125</c:v>
                </c:pt>
                <c:pt idx="5644">
                  <c:v>11.697916666666666</c:v>
                </c:pt>
                <c:pt idx="5645">
                  <c:v>11.700520833333334</c:v>
                </c:pt>
                <c:pt idx="5646">
                  <c:v>11.703125</c:v>
                </c:pt>
                <c:pt idx="5647">
                  <c:v>11.705729166666666</c:v>
                </c:pt>
                <c:pt idx="5648">
                  <c:v>11.708333333333334</c:v>
                </c:pt>
                <c:pt idx="5649">
                  <c:v>11.7109375</c:v>
                </c:pt>
                <c:pt idx="5650">
                  <c:v>11.713541666666666</c:v>
                </c:pt>
                <c:pt idx="5651">
                  <c:v>11.716145833333334</c:v>
                </c:pt>
                <c:pt idx="5652">
                  <c:v>11.71875</c:v>
                </c:pt>
                <c:pt idx="5653">
                  <c:v>11.721354166666666</c:v>
                </c:pt>
                <c:pt idx="5654">
                  <c:v>11.723958333333334</c:v>
                </c:pt>
                <c:pt idx="5655">
                  <c:v>11.7265625</c:v>
                </c:pt>
                <c:pt idx="5656">
                  <c:v>11.729166666666666</c:v>
                </c:pt>
                <c:pt idx="5657">
                  <c:v>11.731770833333334</c:v>
                </c:pt>
                <c:pt idx="5658">
                  <c:v>11.734375</c:v>
                </c:pt>
                <c:pt idx="5659">
                  <c:v>11.736979166666666</c:v>
                </c:pt>
                <c:pt idx="5660">
                  <c:v>11.739583333333334</c:v>
                </c:pt>
                <c:pt idx="5661">
                  <c:v>11.7421875</c:v>
                </c:pt>
                <c:pt idx="5662">
                  <c:v>11.744791666666666</c:v>
                </c:pt>
                <c:pt idx="5663">
                  <c:v>11.747395833333334</c:v>
                </c:pt>
                <c:pt idx="5664">
                  <c:v>11.75</c:v>
                </c:pt>
                <c:pt idx="5665">
                  <c:v>11.752604166666666</c:v>
                </c:pt>
                <c:pt idx="5666">
                  <c:v>11.755208333333334</c:v>
                </c:pt>
                <c:pt idx="5667">
                  <c:v>11.7578125</c:v>
                </c:pt>
                <c:pt idx="5668">
                  <c:v>11.760416666666666</c:v>
                </c:pt>
                <c:pt idx="5669">
                  <c:v>11.763020833333334</c:v>
                </c:pt>
                <c:pt idx="5670">
                  <c:v>11.765625</c:v>
                </c:pt>
                <c:pt idx="5671">
                  <c:v>11.768229166666666</c:v>
                </c:pt>
                <c:pt idx="5672">
                  <c:v>11.770833333333334</c:v>
                </c:pt>
                <c:pt idx="5673">
                  <c:v>11.7734375</c:v>
                </c:pt>
                <c:pt idx="5674">
                  <c:v>11.776041666666666</c:v>
                </c:pt>
                <c:pt idx="5675">
                  <c:v>11.778645833333334</c:v>
                </c:pt>
                <c:pt idx="5676">
                  <c:v>11.78125</c:v>
                </c:pt>
                <c:pt idx="5677">
                  <c:v>11.783854166666666</c:v>
                </c:pt>
                <c:pt idx="5678">
                  <c:v>11.786458333333334</c:v>
                </c:pt>
                <c:pt idx="5679">
                  <c:v>11.7890625</c:v>
                </c:pt>
                <c:pt idx="5680">
                  <c:v>11.791666666666666</c:v>
                </c:pt>
                <c:pt idx="5681">
                  <c:v>11.794270833333334</c:v>
                </c:pt>
                <c:pt idx="5682">
                  <c:v>11.796875</c:v>
                </c:pt>
                <c:pt idx="5683">
                  <c:v>11.799479166666666</c:v>
                </c:pt>
                <c:pt idx="5684">
                  <c:v>11.802083333333334</c:v>
                </c:pt>
                <c:pt idx="5685">
                  <c:v>11.8046875</c:v>
                </c:pt>
                <c:pt idx="5686">
                  <c:v>11.807291666666666</c:v>
                </c:pt>
                <c:pt idx="5687">
                  <c:v>11.809895833333334</c:v>
                </c:pt>
                <c:pt idx="5688">
                  <c:v>11.8125</c:v>
                </c:pt>
                <c:pt idx="5689">
                  <c:v>11.815104166666666</c:v>
                </c:pt>
                <c:pt idx="5690">
                  <c:v>11.817708333333334</c:v>
                </c:pt>
                <c:pt idx="5691">
                  <c:v>11.8203125</c:v>
                </c:pt>
                <c:pt idx="5692">
                  <c:v>11.822916666666666</c:v>
                </c:pt>
                <c:pt idx="5693">
                  <c:v>11.825520833333334</c:v>
                </c:pt>
                <c:pt idx="5694">
                  <c:v>11.828125</c:v>
                </c:pt>
                <c:pt idx="5695">
                  <c:v>11.830729166666666</c:v>
                </c:pt>
                <c:pt idx="5696">
                  <c:v>11.833333333333334</c:v>
                </c:pt>
                <c:pt idx="5697">
                  <c:v>11.8359375</c:v>
                </c:pt>
                <c:pt idx="5698">
                  <c:v>11.838541666666666</c:v>
                </c:pt>
                <c:pt idx="5699">
                  <c:v>11.841145833333334</c:v>
                </c:pt>
                <c:pt idx="5700">
                  <c:v>11.84375</c:v>
                </c:pt>
                <c:pt idx="5701">
                  <c:v>11.846354166666666</c:v>
                </c:pt>
                <c:pt idx="5702">
                  <c:v>11.848958333333334</c:v>
                </c:pt>
                <c:pt idx="5703">
                  <c:v>11.8515625</c:v>
                </c:pt>
                <c:pt idx="5704">
                  <c:v>11.854166666666666</c:v>
                </c:pt>
                <c:pt idx="5705">
                  <c:v>11.856770833333334</c:v>
                </c:pt>
                <c:pt idx="5706">
                  <c:v>11.859375</c:v>
                </c:pt>
                <c:pt idx="5707">
                  <c:v>11.861979166666666</c:v>
                </c:pt>
                <c:pt idx="5708">
                  <c:v>11.864583333333334</c:v>
                </c:pt>
                <c:pt idx="5709">
                  <c:v>11.8671875</c:v>
                </c:pt>
                <c:pt idx="5710">
                  <c:v>11.869791666666666</c:v>
                </c:pt>
                <c:pt idx="5711">
                  <c:v>11.872395833333334</c:v>
                </c:pt>
                <c:pt idx="5712">
                  <c:v>11.875</c:v>
                </c:pt>
                <c:pt idx="5713">
                  <c:v>11.877604166666666</c:v>
                </c:pt>
                <c:pt idx="5714">
                  <c:v>11.880208333333334</c:v>
                </c:pt>
                <c:pt idx="5715">
                  <c:v>11.8828125</c:v>
                </c:pt>
                <c:pt idx="5716">
                  <c:v>11.885416666666666</c:v>
                </c:pt>
                <c:pt idx="5717">
                  <c:v>11.888020833333334</c:v>
                </c:pt>
                <c:pt idx="5718">
                  <c:v>11.890625</c:v>
                </c:pt>
                <c:pt idx="5719">
                  <c:v>11.893229166666666</c:v>
                </c:pt>
                <c:pt idx="5720">
                  <c:v>11.895833333333334</c:v>
                </c:pt>
                <c:pt idx="5721">
                  <c:v>11.8984375</c:v>
                </c:pt>
                <c:pt idx="5722">
                  <c:v>11.901041666666666</c:v>
                </c:pt>
                <c:pt idx="5723">
                  <c:v>11.903645833333334</c:v>
                </c:pt>
                <c:pt idx="5724">
                  <c:v>11.90625</c:v>
                </c:pt>
                <c:pt idx="5725">
                  <c:v>11.908854166666666</c:v>
                </c:pt>
                <c:pt idx="5726">
                  <c:v>11.911458333333334</c:v>
                </c:pt>
                <c:pt idx="5727">
                  <c:v>11.9140625</c:v>
                </c:pt>
                <c:pt idx="5728">
                  <c:v>11.916666666666666</c:v>
                </c:pt>
                <c:pt idx="5729">
                  <c:v>11.919270833333334</c:v>
                </c:pt>
                <c:pt idx="5730">
                  <c:v>11.921875</c:v>
                </c:pt>
                <c:pt idx="5731">
                  <c:v>11.924479166666666</c:v>
                </c:pt>
                <c:pt idx="5732">
                  <c:v>11.927083333333334</c:v>
                </c:pt>
                <c:pt idx="5733">
                  <c:v>11.9296875</c:v>
                </c:pt>
                <c:pt idx="5734">
                  <c:v>11.932291666666666</c:v>
                </c:pt>
                <c:pt idx="5735">
                  <c:v>11.934895833333334</c:v>
                </c:pt>
                <c:pt idx="5736">
                  <c:v>11.9375</c:v>
                </c:pt>
                <c:pt idx="5737">
                  <c:v>11.940104166666666</c:v>
                </c:pt>
                <c:pt idx="5738">
                  <c:v>11.942708333333334</c:v>
                </c:pt>
                <c:pt idx="5739">
                  <c:v>11.9453125</c:v>
                </c:pt>
                <c:pt idx="5740">
                  <c:v>11.947916666666666</c:v>
                </c:pt>
                <c:pt idx="5741">
                  <c:v>11.950520833333334</c:v>
                </c:pt>
                <c:pt idx="5742">
                  <c:v>11.953125</c:v>
                </c:pt>
                <c:pt idx="5743">
                  <c:v>11.955729166666666</c:v>
                </c:pt>
                <c:pt idx="5744">
                  <c:v>11.958333333333334</c:v>
                </c:pt>
                <c:pt idx="5745">
                  <c:v>11.9609375</c:v>
                </c:pt>
                <c:pt idx="5746">
                  <c:v>11.963541666666666</c:v>
                </c:pt>
                <c:pt idx="5747">
                  <c:v>11.966145833333334</c:v>
                </c:pt>
                <c:pt idx="5748">
                  <c:v>11.96875</c:v>
                </c:pt>
                <c:pt idx="5749">
                  <c:v>11.971354166666666</c:v>
                </c:pt>
                <c:pt idx="5750">
                  <c:v>11.973958333333334</c:v>
                </c:pt>
                <c:pt idx="5751">
                  <c:v>11.9765625</c:v>
                </c:pt>
                <c:pt idx="5752">
                  <c:v>11.979166666666666</c:v>
                </c:pt>
                <c:pt idx="5753">
                  <c:v>11.981770833333334</c:v>
                </c:pt>
                <c:pt idx="5754">
                  <c:v>11.984375</c:v>
                </c:pt>
                <c:pt idx="5755">
                  <c:v>11.986979166666666</c:v>
                </c:pt>
                <c:pt idx="5756">
                  <c:v>11.989583333333334</c:v>
                </c:pt>
                <c:pt idx="5757">
                  <c:v>11.9921875</c:v>
                </c:pt>
                <c:pt idx="5758">
                  <c:v>11.994791666666666</c:v>
                </c:pt>
                <c:pt idx="5759">
                  <c:v>11.997395833333334</c:v>
                </c:pt>
                <c:pt idx="5760">
                  <c:v>12</c:v>
                </c:pt>
                <c:pt idx="5761">
                  <c:v>12.002604166666666</c:v>
                </c:pt>
                <c:pt idx="5762">
                  <c:v>12.005208333333334</c:v>
                </c:pt>
                <c:pt idx="5763">
                  <c:v>12.0078125</c:v>
                </c:pt>
                <c:pt idx="5764">
                  <c:v>12.010416666666666</c:v>
                </c:pt>
                <c:pt idx="5765">
                  <c:v>12.013020833333334</c:v>
                </c:pt>
                <c:pt idx="5766">
                  <c:v>12.015625</c:v>
                </c:pt>
                <c:pt idx="5767">
                  <c:v>12.018229166666666</c:v>
                </c:pt>
                <c:pt idx="5768">
                  <c:v>12.020833333333334</c:v>
                </c:pt>
                <c:pt idx="5769">
                  <c:v>12.0234375</c:v>
                </c:pt>
                <c:pt idx="5770">
                  <c:v>12.026041666666666</c:v>
                </c:pt>
                <c:pt idx="5771">
                  <c:v>12.028645833333334</c:v>
                </c:pt>
                <c:pt idx="5772">
                  <c:v>12.03125</c:v>
                </c:pt>
                <c:pt idx="5773">
                  <c:v>12.033854166666666</c:v>
                </c:pt>
                <c:pt idx="5774">
                  <c:v>12.036458333333334</c:v>
                </c:pt>
                <c:pt idx="5775">
                  <c:v>12.0390625</c:v>
                </c:pt>
                <c:pt idx="5776">
                  <c:v>12.041666666666666</c:v>
                </c:pt>
                <c:pt idx="5777">
                  <c:v>12.044270833333334</c:v>
                </c:pt>
                <c:pt idx="5778">
                  <c:v>12.046875</c:v>
                </c:pt>
                <c:pt idx="5779">
                  <c:v>12.049479166666666</c:v>
                </c:pt>
                <c:pt idx="5780">
                  <c:v>12.052083333333334</c:v>
                </c:pt>
                <c:pt idx="5781">
                  <c:v>12.0546875</c:v>
                </c:pt>
                <c:pt idx="5782">
                  <c:v>12.057291666666666</c:v>
                </c:pt>
                <c:pt idx="5783">
                  <c:v>12.059895833333334</c:v>
                </c:pt>
                <c:pt idx="5784">
                  <c:v>12.0625</c:v>
                </c:pt>
                <c:pt idx="5785">
                  <c:v>12.065104166666666</c:v>
                </c:pt>
                <c:pt idx="5786">
                  <c:v>12.067708333333334</c:v>
                </c:pt>
                <c:pt idx="5787">
                  <c:v>12.0703125</c:v>
                </c:pt>
                <c:pt idx="5788">
                  <c:v>12.072916666666666</c:v>
                </c:pt>
                <c:pt idx="5789">
                  <c:v>12.075520833333334</c:v>
                </c:pt>
                <c:pt idx="5790">
                  <c:v>12.078125</c:v>
                </c:pt>
                <c:pt idx="5791">
                  <c:v>12.080729166666666</c:v>
                </c:pt>
                <c:pt idx="5792">
                  <c:v>12.083333333333334</c:v>
                </c:pt>
                <c:pt idx="5793">
                  <c:v>12.0859375</c:v>
                </c:pt>
                <c:pt idx="5794">
                  <c:v>12.088541666666666</c:v>
                </c:pt>
                <c:pt idx="5795">
                  <c:v>12.091145833333334</c:v>
                </c:pt>
                <c:pt idx="5796">
                  <c:v>12.09375</c:v>
                </c:pt>
                <c:pt idx="5797">
                  <c:v>12.096354166666666</c:v>
                </c:pt>
                <c:pt idx="5798">
                  <c:v>12.098958333333334</c:v>
                </c:pt>
                <c:pt idx="5799">
                  <c:v>12.1015625</c:v>
                </c:pt>
                <c:pt idx="5800">
                  <c:v>12.104166666666666</c:v>
                </c:pt>
                <c:pt idx="5801">
                  <c:v>12.106770833333334</c:v>
                </c:pt>
                <c:pt idx="5802">
                  <c:v>12.109375</c:v>
                </c:pt>
                <c:pt idx="5803">
                  <c:v>12.111979166666666</c:v>
                </c:pt>
                <c:pt idx="5804">
                  <c:v>12.114583333333334</c:v>
                </c:pt>
                <c:pt idx="5805">
                  <c:v>12.1171875</c:v>
                </c:pt>
                <c:pt idx="5806">
                  <c:v>12.119791666666666</c:v>
                </c:pt>
                <c:pt idx="5807">
                  <c:v>12.122395833333334</c:v>
                </c:pt>
                <c:pt idx="5808">
                  <c:v>12.125</c:v>
                </c:pt>
                <c:pt idx="5809">
                  <c:v>12.127604166666666</c:v>
                </c:pt>
                <c:pt idx="5810">
                  <c:v>12.130208333333334</c:v>
                </c:pt>
                <c:pt idx="5811">
                  <c:v>12.1328125</c:v>
                </c:pt>
                <c:pt idx="5812">
                  <c:v>12.135416666666666</c:v>
                </c:pt>
                <c:pt idx="5813">
                  <c:v>12.138020833333334</c:v>
                </c:pt>
                <c:pt idx="5814">
                  <c:v>12.140625</c:v>
                </c:pt>
                <c:pt idx="5815">
                  <c:v>12.143229166666666</c:v>
                </c:pt>
                <c:pt idx="5816">
                  <c:v>12.145833333333334</c:v>
                </c:pt>
                <c:pt idx="5817">
                  <c:v>12.1484375</c:v>
                </c:pt>
                <c:pt idx="5818">
                  <c:v>12.151041666666666</c:v>
                </c:pt>
                <c:pt idx="5819">
                  <c:v>12.153645833333334</c:v>
                </c:pt>
                <c:pt idx="5820">
                  <c:v>12.15625</c:v>
                </c:pt>
                <c:pt idx="5821">
                  <c:v>12.158854166666666</c:v>
                </c:pt>
                <c:pt idx="5822">
                  <c:v>12.161458333333334</c:v>
                </c:pt>
                <c:pt idx="5823">
                  <c:v>12.1640625</c:v>
                </c:pt>
                <c:pt idx="5824">
                  <c:v>12.166666666666666</c:v>
                </c:pt>
                <c:pt idx="5825">
                  <c:v>12.169270833333334</c:v>
                </c:pt>
                <c:pt idx="5826">
                  <c:v>12.171875</c:v>
                </c:pt>
                <c:pt idx="5827">
                  <c:v>12.174479166666666</c:v>
                </c:pt>
                <c:pt idx="5828">
                  <c:v>12.177083333333334</c:v>
                </c:pt>
                <c:pt idx="5829">
                  <c:v>12.1796875</c:v>
                </c:pt>
                <c:pt idx="5830">
                  <c:v>12.182291666666666</c:v>
                </c:pt>
                <c:pt idx="5831">
                  <c:v>12.184895833333334</c:v>
                </c:pt>
                <c:pt idx="5832">
                  <c:v>12.1875</c:v>
                </c:pt>
                <c:pt idx="5833">
                  <c:v>12.190104166666666</c:v>
                </c:pt>
                <c:pt idx="5834">
                  <c:v>12.192708333333334</c:v>
                </c:pt>
                <c:pt idx="5835">
                  <c:v>12.1953125</c:v>
                </c:pt>
                <c:pt idx="5836">
                  <c:v>12.197916666666666</c:v>
                </c:pt>
                <c:pt idx="5837">
                  <c:v>12.200520833333334</c:v>
                </c:pt>
                <c:pt idx="5838">
                  <c:v>12.203125</c:v>
                </c:pt>
                <c:pt idx="5839">
                  <c:v>12.205729166666666</c:v>
                </c:pt>
                <c:pt idx="5840">
                  <c:v>12.208333333333334</c:v>
                </c:pt>
                <c:pt idx="5841">
                  <c:v>12.2109375</c:v>
                </c:pt>
                <c:pt idx="5842">
                  <c:v>12.213541666666666</c:v>
                </c:pt>
                <c:pt idx="5843">
                  <c:v>12.216145833333334</c:v>
                </c:pt>
                <c:pt idx="5844">
                  <c:v>12.21875</c:v>
                </c:pt>
                <c:pt idx="5845">
                  <c:v>12.221354166666666</c:v>
                </c:pt>
                <c:pt idx="5846">
                  <c:v>12.223958333333334</c:v>
                </c:pt>
                <c:pt idx="5847">
                  <c:v>12.2265625</c:v>
                </c:pt>
                <c:pt idx="5848">
                  <c:v>12.229166666666666</c:v>
                </c:pt>
                <c:pt idx="5849">
                  <c:v>12.231770833333334</c:v>
                </c:pt>
                <c:pt idx="5850">
                  <c:v>12.234375</c:v>
                </c:pt>
                <c:pt idx="5851">
                  <c:v>12.236979166666666</c:v>
                </c:pt>
                <c:pt idx="5852">
                  <c:v>12.239583333333334</c:v>
                </c:pt>
                <c:pt idx="5853">
                  <c:v>12.2421875</c:v>
                </c:pt>
                <c:pt idx="5854">
                  <c:v>12.244791666666666</c:v>
                </c:pt>
                <c:pt idx="5855">
                  <c:v>12.247395833333334</c:v>
                </c:pt>
                <c:pt idx="5856">
                  <c:v>12.25</c:v>
                </c:pt>
                <c:pt idx="5857">
                  <c:v>12.252604166666666</c:v>
                </c:pt>
                <c:pt idx="5858">
                  <c:v>12.255208333333334</c:v>
                </c:pt>
                <c:pt idx="5859">
                  <c:v>12.2578125</c:v>
                </c:pt>
                <c:pt idx="5860">
                  <c:v>12.260416666666666</c:v>
                </c:pt>
                <c:pt idx="5861">
                  <c:v>12.263020833333334</c:v>
                </c:pt>
                <c:pt idx="5862">
                  <c:v>12.265625</c:v>
                </c:pt>
                <c:pt idx="5863">
                  <c:v>12.268229166666666</c:v>
                </c:pt>
                <c:pt idx="5864">
                  <c:v>12.270833333333334</c:v>
                </c:pt>
                <c:pt idx="5865">
                  <c:v>12.2734375</c:v>
                </c:pt>
                <c:pt idx="5866">
                  <c:v>12.276041666666666</c:v>
                </c:pt>
                <c:pt idx="5867">
                  <c:v>12.278645833333334</c:v>
                </c:pt>
                <c:pt idx="5868">
                  <c:v>12.28125</c:v>
                </c:pt>
                <c:pt idx="5869">
                  <c:v>12.283854166666666</c:v>
                </c:pt>
                <c:pt idx="5870">
                  <c:v>12.286458333333334</c:v>
                </c:pt>
                <c:pt idx="5871">
                  <c:v>12.2890625</c:v>
                </c:pt>
                <c:pt idx="5872">
                  <c:v>12.291666666666666</c:v>
                </c:pt>
                <c:pt idx="5873">
                  <c:v>12.294270833333334</c:v>
                </c:pt>
                <c:pt idx="5874">
                  <c:v>12.296875</c:v>
                </c:pt>
                <c:pt idx="5875">
                  <c:v>12.299479166666666</c:v>
                </c:pt>
                <c:pt idx="5876">
                  <c:v>12.302083333333334</c:v>
                </c:pt>
                <c:pt idx="5877">
                  <c:v>12.3046875</c:v>
                </c:pt>
                <c:pt idx="5878">
                  <c:v>12.307291666666666</c:v>
                </c:pt>
                <c:pt idx="5879">
                  <c:v>12.309895833333334</c:v>
                </c:pt>
                <c:pt idx="5880">
                  <c:v>12.3125</c:v>
                </c:pt>
                <c:pt idx="5881">
                  <c:v>12.315104166666666</c:v>
                </c:pt>
                <c:pt idx="5882">
                  <c:v>12.317708333333334</c:v>
                </c:pt>
                <c:pt idx="5883">
                  <c:v>12.3203125</c:v>
                </c:pt>
                <c:pt idx="5884">
                  <c:v>12.322916666666666</c:v>
                </c:pt>
                <c:pt idx="5885">
                  <c:v>12.325520833333334</c:v>
                </c:pt>
                <c:pt idx="5886">
                  <c:v>12.328125</c:v>
                </c:pt>
                <c:pt idx="5887">
                  <c:v>12.330729166666666</c:v>
                </c:pt>
                <c:pt idx="5888">
                  <c:v>12.333333333333334</c:v>
                </c:pt>
                <c:pt idx="5889">
                  <c:v>12.3359375</c:v>
                </c:pt>
                <c:pt idx="5890">
                  <c:v>12.338541666666666</c:v>
                </c:pt>
                <c:pt idx="5891">
                  <c:v>12.341145833333334</c:v>
                </c:pt>
                <c:pt idx="5892">
                  <c:v>12.34375</c:v>
                </c:pt>
                <c:pt idx="5893">
                  <c:v>12.346354166666666</c:v>
                </c:pt>
                <c:pt idx="5894">
                  <c:v>12.348958333333334</c:v>
                </c:pt>
                <c:pt idx="5895">
                  <c:v>12.3515625</c:v>
                </c:pt>
                <c:pt idx="5896">
                  <c:v>12.354166666666666</c:v>
                </c:pt>
                <c:pt idx="5897">
                  <c:v>12.356770833333334</c:v>
                </c:pt>
                <c:pt idx="5898">
                  <c:v>12.359375</c:v>
                </c:pt>
                <c:pt idx="5899">
                  <c:v>12.361979166666666</c:v>
                </c:pt>
                <c:pt idx="5900">
                  <c:v>12.364583333333334</c:v>
                </c:pt>
                <c:pt idx="5901">
                  <c:v>12.3671875</c:v>
                </c:pt>
                <c:pt idx="5902">
                  <c:v>12.369791666666666</c:v>
                </c:pt>
                <c:pt idx="5903">
                  <c:v>12.372395833333334</c:v>
                </c:pt>
                <c:pt idx="5904">
                  <c:v>12.375</c:v>
                </c:pt>
                <c:pt idx="5905">
                  <c:v>12.377604166666666</c:v>
                </c:pt>
                <c:pt idx="5906">
                  <c:v>12.380208333333334</c:v>
                </c:pt>
                <c:pt idx="5907">
                  <c:v>12.3828125</c:v>
                </c:pt>
                <c:pt idx="5908">
                  <c:v>12.385416666666666</c:v>
                </c:pt>
                <c:pt idx="5909">
                  <c:v>12.388020833333334</c:v>
                </c:pt>
                <c:pt idx="5910">
                  <c:v>12.390625</c:v>
                </c:pt>
                <c:pt idx="5911">
                  <c:v>12.393229166666666</c:v>
                </c:pt>
                <c:pt idx="5912">
                  <c:v>12.395833333333334</c:v>
                </c:pt>
                <c:pt idx="5913">
                  <c:v>12.3984375</c:v>
                </c:pt>
                <c:pt idx="5914">
                  <c:v>12.401041666666666</c:v>
                </c:pt>
                <c:pt idx="5915">
                  <c:v>12.403645833333334</c:v>
                </c:pt>
                <c:pt idx="5916">
                  <c:v>12.40625</c:v>
                </c:pt>
                <c:pt idx="5917">
                  <c:v>12.408854166666666</c:v>
                </c:pt>
                <c:pt idx="5918">
                  <c:v>12.411458333333334</c:v>
                </c:pt>
                <c:pt idx="5919">
                  <c:v>12.4140625</c:v>
                </c:pt>
                <c:pt idx="5920">
                  <c:v>12.416666666666666</c:v>
                </c:pt>
                <c:pt idx="5921">
                  <c:v>12.419270833333334</c:v>
                </c:pt>
                <c:pt idx="5922">
                  <c:v>12.421875</c:v>
                </c:pt>
                <c:pt idx="5923">
                  <c:v>12.424479166666666</c:v>
                </c:pt>
                <c:pt idx="5924">
                  <c:v>12.427083333333334</c:v>
                </c:pt>
                <c:pt idx="5925">
                  <c:v>12.4296875</c:v>
                </c:pt>
                <c:pt idx="5926">
                  <c:v>12.432291666666666</c:v>
                </c:pt>
                <c:pt idx="5927">
                  <c:v>12.434895833333334</c:v>
                </c:pt>
                <c:pt idx="5928">
                  <c:v>12.4375</c:v>
                </c:pt>
                <c:pt idx="5929">
                  <c:v>12.440104166666666</c:v>
                </c:pt>
                <c:pt idx="5930">
                  <c:v>12.442708333333334</c:v>
                </c:pt>
                <c:pt idx="5931">
                  <c:v>12.4453125</c:v>
                </c:pt>
                <c:pt idx="5932">
                  <c:v>12.447916666666666</c:v>
                </c:pt>
                <c:pt idx="5933">
                  <c:v>12.450520833333334</c:v>
                </c:pt>
                <c:pt idx="5934">
                  <c:v>12.453125</c:v>
                </c:pt>
                <c:pt idx="5935">
                  <c:v>12.455729166666666</c:v>
                </c:pt>
                <c:pt idx="5936">
                  <c:v>12.458333333333334</c:v>
                </c:pt>
                <c:pt idx="5937">
                  <c:v>12.4609375</c:v>
                </c:pt>
                <c:pt idx="5938">
                  <c:v>12.463541666666666</c:v>
                </c:pt>
                <c:pt idx="5939">
                  <c:v>12.466145833333334</c:v>
                </c:pt>
                <c:pt idx="5940">
                  <c:v>12.46875</c:v>
                </c:pt>
                <c:pt idx="5941">
                  <c:v>12.471354166666666</c:v>
                </c:pt>
                <c:pt idx="5942">
                  <c:v>12.473958333333334</c:v>
                </c:pt>
                <c:pt idx="5943">
                  <c:v>12.4765625</c:v>
                </c:pt>
                <c:pt idx="5944">
                  <c:v>12.479166666666666</c:v>
                </c:pt>
                <c:pt idx="5945">
                  <c:v>12.481770833333334</c:v>
                </c:pt>
                <c:pt idx="5946">
                  <c:v>12.484375</c:v>
                </c:pt>
                <c:pt idx="5947">
                  <c:v>12.486979166666666</c:v>
                </c:pt>
                <c:pt idx="5948">
                  <c:v>12.489583333333334</c:v>
                </c:pt>
                <c:pt idx="5949">
                  <c:v>12.4921875</c:v>
                </c:pt>
                <c:pt idx="5950">
                  <c:v>12.494791666666666</c:v>
                </c:pt>
                <c:pt idx="5951">
                  <c:v>12.497395833333334</c:v>
                </c:pt>
                <c:pt idx="5952">
                  <c:v>12.5</c:v>
                </c:pt>
                <c:pt idx="5953">
                  <c:v>12.502604166666666</c:v>
                </c:pt>
                <c:pt idx="5954">
                  <c:v>12.505208333333334</c:v>
                </c:pt>
                <c:pt idx="5955">
                  <c:v>12.5078125</c:v>
                </c:pt>
                <c:pt idx="5956">
                  <c:v>12.510416666666666</c:v>
                </c:pt>
                <c:pt idx="5957">
                  <c:v>12.513020833333334</c:v>
                </c:pt>
                <c:pt idx="5958">
                  <c:v>12.515625</c:v>
                </c:pt>
                <c:pt idx="5959">
                  <c:v>12.518229166666666</c:v>
                </c:pt>
                <c:pt idx="5960">
                  <c:v>12.520833333333334</c:v>
                </c:pt>
                <c:pt idx="5961">
                  <c:v>12.5234375</c:v>
                </c:pt>
                <c:pt idx="5962">
                  <c:v>12.526041666666666</c:v>
                </c:pt>
                <c:pt idx="5963">
                  <c:v>12.528645833333334</c:v>
                </c:pt>
                <c:pt idx="5964">
                  <c:v>12.53125</c:v>
                </c:pt>
                <c:pt idx="5965">
                  <c:v>12.533854166666666</c:v>
                </c:pt>
                <c:pt idx="5966">
                  <c:v>12.536458333333334</c:v>
                </c:pt>
                <c:pt idx="5967">
                  <c:v>12.5390625</c:v>
                </c:pt>
                <c:pt idx="5968">
                  <c:v>12.541666666666666</c:v>
                </c:pt>
                <c:pt idx="5969">
                  <c:v>12.544270833333334</c:v>
                </c:pt>
                <c:pt idx="5970">
                  <c:v>12.546875</c:v>
                </c:pt>
                <c:pt idx="5971">
                  <c:v>12.549479166666666</c:v>
                </c:pt>
                <c:pt idx="5972">
                  <c:v>12.552083333333334</c:v>
                </c:pt>
                <c:pt idx="5973">
                  <c:v>12.5546875</c:v>
                </c:pt>
                <c:pt idx="5974">
                  <c:v>12.557291666666666</c:v>
                </c:pt>
                <c:pt idx="5975">
                  <c:v>12.559895833333334</c:v>
                </c:pt>
                <c:pt idx="5976">
                  <c:v>12.5625</c:v>
                </c:pt>
                <c:pt idx="5977">
                  <c:v>12.565104166666666</c:v>
                </c:pt>
                <c:pt idx="5978">
                  <c:v>12.567708333333334</c:v>
                </c:pt>
                <c:pt idx="5979">
                  <c:v>12.5703125</c:v>
                </c:pt>
                <c:pt idx="5980">
                  <c:v>12.572916666666666</c:v>
                </c:pt>
                <c:pt idx="5981">
                  <c:v>12.575520833333334</c:v>
                </c:pt>
                <c:pt idx="5982">
                  <c:v>12.578125</c:v>
                </c:pt>
                <c:pt idx="5983">
                  <c:v>12.580729166666666</c:v>
                </c:pt>
                <c:pt idx="5984">
                  <c:v>12.583333333333334</c:v>
                </c:pt>
                <c:pt idx="5985">
                  <c:v>12.5859375</c:v>
                </c:pt>
                <c:pt idx="5986">
                  <c:v>12.588541666666666</c:v>
                </c:pt>
                <c:pt idx="5987">
                  <c:v>12.591145833333334</c:v>
                </c:pt>
                <c:pt idx="5988">
                  <c:v>12.59375</c:v>
                </c:pt>
                <c:pt idx="5989">
                  <c:v>12.596354166666666</c:v>
                </c:pt>
                <c:pt idx="5990">
                  <c:v>12.598958333333334</c:v>
                </c:pt>
                <c:pt idx="5991">
                  <c:v>12.6015625</c:v>
                </c:pt>
                <c:pt idx="5992">
                  <c:v>12.604166666666666</c:v>
                </c:pt>
                <c:pt idx="5993">
                  <c:v>12.606770833333334</c:v>
                </c:pt>
                <c:pt idx="5994">
                  <c:v>12.609375</c:v>
                </c:pt>
                <c:pt idx="5995">
                  <c:v>12.611979166666666</c:v>
                </c:pt>
                <c:pt idx="5996">
                  <c:v>12.614583333333334</c:v>
                </c:pt>
                <c:pt idx="5997">
                  <c:v>12.6171875</c:v>
                </c:pt>
                <c:pt idx="5998">
                  <c:v>12.619791666666666</c:v>
                </c:pt>
                <c:pt idx="5999">
                  <c:v>12.622395833333334</c:v>
                </c:pt>
                <c:pt idx="6000">
                  <c:v>12.625</c:v>
                </c:pt>
                <c:pt idx="6001">
                  <c:v>12.627604166666666</c:v>
                </c:pt>
                <c:pt idx="6002">
                  <c:v>12.630208333333334</c:v>
                </c:pt>
                <c:pt idx="6003">
                  <c:v>12.6328125</c:v>
                </c:pt>
                <c:pt idx="6004">
                  <c:v>12.635416666666666</c:v>
                </c:pt>
                <c:pt idx="6005">
                  <c:v>12.638020833333334</c:v>
                </c:pt>
                <c:pt idx="6006">
                  <c:v>12.640625</c:v>
                </c:pt>
                <c:pt idx="6007">
                  <c:v>12.643229166666666</c:v>
                </c:pt>
                <c:pt idx="6008">
                  <c:v>12.645833333333334</c:v>
                </c:pt>
                <c:pt idx="6009">
                  <c:v>12.6484375</c:v>
                </c:pt>
                <c:pt idx="6010">
                  <c:v>12.651041666666666</c:v>
                </c:pt>
                <c:pt idx="6011">
                  <c:v>12.653645833333334</c:v>
                </c:pt>
                <c:pt idx="6012">
                  <c:v>12.65625</c:v>
                </c:pt>
                <c:pt idx="6013">
                  <c:v>12.658854166666666</c:v>
                </c:pt>
                <c:pt idx="6014">
                  <c:v>12.661458333333334</c:v>
                </c:pt>
                <c:pt idx="6015">
                  <c:v>12.6640625</c:v>
                </c:pt>
                <c:pt idx="6016">
                  <c:v>12.666666666666666</c:v>
                </c:pt>
                <c:pt idx="6017">
                  <c:v>12.669270833333334</c:v>
                </c:pt>
                <c:pt idx="6018">
                  <c:v>12.671875</c:v>
                </c:pt>
                <c:pt idx="6019">
                  <c:v>12.674479166666666</c:v>
                </c:pt>
                <c:pt idx="6020">
                  <c:v>12.677083333333334</c:v>
                </c:pt>
                <c:pt idx="6021">
                  <c:v>12.6796875</c:v>
                </c:pt>
                <c:pt idx="6022">
                  <c:v>12.682291666666666</c:v>
                </c:pt>
                <c:pt idx="6023">
                  <c:v>12.684895833333334</c:v>
                </c:pt>
                <c:pt idx="6024">
                  <c:v>12.6875</c:v>
                </c:pt>
                <c:pt idx="6025">
                  <c:v>12.690104166666666</c:v>
                </c:pt>
                <c:pt idx="6026">
                  <c:v>12.692708333333334</c:v>
                </c:pt>
                <c:pt idx="6027">
                  <c:v>12.6953125</c:v>
                </c:pt>
                <c:pt idx="6028">
                  <c:v>12.697916666666666</c:v>
                </c:pt>
                <c:pt idx="6029">
                  <c:v>12.700520833333334</c:v>
                </c:pt>
                <c:pt idx="6030">
                  <c:v>12.703125</c:v>
                </c:pt>
                <c:pt idx="6031">
                  <c:v>12.705729166666666</c:v>
                </c:pt>
                <c:pt idx="6032">
                  <c:v>12.708333333333334</c:v>
                </c:pt>
                <c:pt idx="6033">
                  <c:v>12.7109375</c:v>
                </c:pt>
                <c:pt idx="6034">
                  <c:v>12.713541666666666</c:v>
                </c:pt>
                <c:pt idx="6035">
                  <c:v>12.716145833333334</c:v>
                </c:pt>
                <c:pt idx="6036">
                  <c:v>12.71875</c:v>
                </c:pt>
                <c:pt idx="6037">
                  <c:v>12.721354166666666</c:v>
                </c:pt>
                <c:pt idx="6038">
                  <c:v>12.723958333333334</c:v>
                </c:pt>
                <c:pt idx="6039">
                  <c:v>12.7265625</c:v>
                </c:pt>
                <c:pt idx="6040">
                  <c:v>12.729166666666666</c:v>
                </c:pt>
                <c:pt idx="6041">
                  <c:v>12.731770833333334</c:v>
                </c:pt>
                <c:pt idx="6042">
                  <c:v>12.734375</c:v>
                </c:pt>
                <c:pt idx="6043">
                  <c:v>12.736979166666666</c:v>
                </c:pt>
                <c:pt idx="6044">
                  <c:v>12.739583333333334</c:v>
                </c:pt>
                <c:pt idx="6045">
                  <c:v>12.7421875</c:v>
                </c:pt>
                <c:pt idx="6046">
                  <c:v>12.744791666666666</c:v>
                </c:pt>
                <c:pt idx="6047">
                  <c:v>12.747395833333334</c:v>
                </c:pt>
                <c:pt idx="6048">
                  <c:v>12.75</c:v>
                </c:pt>
                <c:pt idx="6049">
                  <c:v>12.752604166666666</c:v>
                </c:pt>
                <c:pt idx="6050">
                  <c:v>12.755208333333334</c:v>
                </c:pt>
                <c:pt idx="6051">
                  <c:v>12.7578125</c:v>
                </c:pt>
                <c:pt idx="6052">
                  <c:v>12.760416666666666</c:v>
                </c:pt>
                <c:pt idx="6053">
                  <c:v>12.763020833333334</c:v>
                </c:pt>
                <c:pt idx="6054">
                  <c:v>12.765625</c:v>
                </c:pt>
                <c:pt idx="6055">
                  <c:v>12.768229166666666</c:v>
                </c:pt>
                <c:pt idx="6056">
                  <c:v>12.770833333333334</c:v>
                </c:pt>
                <c:pt idx="6057">
                  <c:v>12.7734375</c:v>
                </c:pt>
                <c:pt idx="6058">
                  <c:v>12.776041666666666</c:v>
                </c:pt>
                <c:pt idx="6059">
                  <c:v>12.778645833333334</c:v>
                </c:pt>
                <c:pt idx="6060">
                  <c:v>12.78125</c:v>
                </c:pt>
                <c:pt idx="6061">
                  <c:v>12.783854166666666</c:v>
                </c:pt>
                <c:pt idx="6062">
                  <c:v>12.786458333333334</c:v>
                </c:pt>
                <c:pt idx="6063">
                  <c:v>12.7890625</c:v>
                </c:pt>
                <c:pt idx="6064">
                  <c:v>12.791666666666666</c:v>
                </c:pt>
                <c:pt idx="6065">
                  <c:v>12.794270833333334</c:v>
                </c:pt>
                <c:pt idx="6066">
                  <c:v>12.796875</c:v>
                </c:pt>
                <c:pt idx="6067">
                  <c:v>12.799479166666666</c:v>
                </c:pt>
                <c:pt idx="6068">
                  <c:v>12.802083333333334</c:v>
                </c:pt>
                <c:pt idx="6069">
                  <c:v>12.8046875</c:v>
                </c:pt>
                <c:pt idx="6070">
                  <c:v>12.807291666666666</c:v>
                </c:pt>
                <c:pt idx="6071">
                  <c:v>12.809895833333334</c:v>
                </c:pt>
                <c:pt idx="6072">
                  <c:v>12.8125</c:v>
                </c:pt>
                <c:pt idx="6073">
                  <c:v>12.815104166666666</c:v>
                </c:pt>
                <c:pt idx="6074">
                  <c:v>12.817708333333334</c:v>
                </c:pt>
                <c:pt idx="6075">
                  <c:v>12.8203125</c:v>
                </c:pt>
                <c:pt idx="6076">
                  <c:v>12.822916666666666</c:v>
                </c:pt>
                <c:pt idx="6077">
                  <c:v>12.825520833333334</c:v>
                </c:pt>
                <c:pt idx="6078">
                  <c:v>12.828125</c:v>
                </c:pt>
                <c:pt idx="6079">
                  <c:v>12.830729166666666</c:v>
                </c:pt>
                <c:pt idx="6080">
                  <c:v>12.833333333333334</c:v>
                </c:pt>
                <c:pt idx="6081">
                  <c:v>12.8359375</c:v>
                </c:pt>
                <c:pt idx="6082">
                  <c:v>12.838541666666666</c:v>
                </c:pt>
                <c:pt idx="6083">
                  <c:v>12.841145833333334</c:v>
                </c:pt>
                <c:pt idx="6084">
                  <c:v>12.84375</c:v>
                </c:pt>
                <c:pt idx="6085">
                  <c:v>12.846354166666666</c:v>
                </c:pt>
                <c:pt idx="6086">
                  <c:v>12.848958333333334</c:v>
                </c:pt>
                <c:pt idx="6087">
                  <c:v>12.8515625</c:v>
                </c:pt>
                <c:pt idx="6088">
                  <c:v>12.854166666666666</c:v>
                </c:pt>
                <c:pt idx="6089">
                  <c:v>12.856770833333334</c:v>
                </c:pt>
                <c:pt idx="6090">
                  <c:v>12.859375</c:v>
                </c:pt>
                <c:pt idx="6091">
                  <c:v>12.861979166666666</c:v>
                </c:pt>
                <c:pt idx="6092">
                  <c:v>12.864583333333334</c:v>
                </c:pt>
                <c:pt idx="6093">
                  <c:v>12.8671875</c:v>
                </c:pt>
                <c:pt idx="6094">
                  <c:v>12.869791666666666</c:v>
                </c:pt>
                <c:pt idx="6095">
                  <c:v>12.872395833333334</c:v>
                </c:pt>
                <c:pt idx="6096">
                  <c:v>12.875</c:v>
                </c:pt>
                <c:pt idx="6097">
                  <c:v>12.877604166666666</c:v>
                </c:pt>
                <c:pt idx="6098">
                  <c:v>12.880208333333334</c:v>
                </c:pt>
                <c:pt idx="6099">
                  <c:v>12.8828125</c:v>
                </c:pt>
                <c:pt idx="6100">
                  <c:v>12.885416666666666</c:v>
                </c:pt>
                <c:pt idx="6101">
                  <c:v>12.888020833333334</c:v>
                </c:pt>
                <c:pt idx="6102">
                  <c:v>12.890625</c:v>
                </c:pt>
                <c:pt idx="6103">
                  <c:v>12.893229166666666</c:v>
                </c:pt>
                <c:pt idx="6104">
                  <c:v>12.895833333333334</c:v>
                </c:pt>
                <c:pt idx="6105">
                  <c:v>12.8984375</c:v>
                </c:pt>
                <c:pt idx="6106">
                  <c:v>12.901041666666666</c:v>
                </c:pt>
                <c:pt idx="6107">
                  <c:v>12.903645833333334</c:v>
                </c:pt>
                <c:pt idx="6108">
                  <c:v>12.90625</c:v>
                </c:pt>
                <c:pt idx="6109">
                  <c:v>12.908854166666666</c:v>
                </c:pt>
                <c:pt idx="6110">
                  <c:v>12.911458333333334</c:v>
                </c:pt>
                <c:pt idx="6111">
                  <c:v>12.9140625</c:v>
                </c:pt>
                <c:pt idx="6112">
                  <c:v>12.916666666666666</c:v>
                </c:pt>
                <c:pt idx="6113">
                  <c:v>12.919270833333334</c:v>
                </c:pt>
                <c:pt idx="6114">
                  <c:v>12.921875</c:v>
                </c:pt>
                <c:pt idx="6115">
                  <c:v>12.924479166666666</c:v>
                </c:pt>
                <c:pt idx="6116">
                  <c:v>12.927083333333334</c:v>
                </c:pt>
                <c:pt idx="6117">
                  <c:v>12.9296875</c:v>
                </c:pt>
                <c:pt idx="6118">
                  <c:v>12.932291666666666</c:v>
                </c:pt>
                <c:pt idx="6119">
                  <c:v>12.934895833333334</c:v>
                </c:pt>
                <c:pt idx="6120">
                  <c:v>12.9375</c:v>
                </c:pt>
                <c:pt idx="6121">
                  <c:v>12.940104166666666</c:v>
                </c:pt>
                <c:pt idx="6122">
                  <c:v>12.942708333333334</c:v>
                </c:pt>
                <c:pt idx="6123">
                  <c:v>12.9453125</c:v>
                </c:pt>
                <c:pt idx="6124">
                  <c:v>12.947916666666666</c:v>
                </c:pt>
                <c:pt idx="6125">
                  <c:v>12.950520833333334</c:v>
                </c:pt>
                <c:pt idx="6126">
                  <c:v>12.953125</c:v>
                </c:pt>
                <c:pt idx="6127">
                  <c:v>12.955729166666666</c:v>
                </c:pt>
                <c:pt idx="6128">
                  <c:v>12.958333333333334</c:v>
                </c:pt>
                <c:pt idx="6129">
                  <c:v>12.9609375</c:v>
                </c:pt>
                <c:pt idx="6130">
                  <c:v>12.963541666666666</c:v>
                </c:pt>
                <c:pt idx="6131">
                  <c:v>12.966145833333334</c:v>
                </c:pt>
                <c:pt idx="6132">
                  <c:v>12.96875</c:v>
                </c:pt>
                <c:pt idx="6133">
                  <c:v>12.971354166666666</c:v>
                </c:pt>
                <c:pt idx="6134">
                  <c:v>12.973958333333334</c:v>
                </c:pt>
                <c:pt idx="6135">
                  <c:v>12.9765625</c:v>
                </c:pt>
                <c:pt idx="6136">
                  <c:v>12.979166666666666</c:v>
                </c:pt>
                <c:pt idx="6137">
                  <c:v>12.981770833333334</c:v>
                </c:pt>
                <c:pt idx="6138">
                  <c:v>12.984375</c:v>
                </c:pt>
                <c:pt idx="6139">
                  <c:v>12.986979166666666</c:v>
                </c:pt>
                <c:pt idx="6140">
                  <c:v>12.989583333333334</c:v>
                </c:pt>
                <c:pt idx="6141">
                  <c:v>12.9921875</c:v>
                </c:pt>
                <c:pt idx="6142">
                  <c:v>12.994791666666666</c:v>
                </c:pt>
                <c:pt idx="6143">
                  <c:v>12.997395833333334</c:v>
                </c:pt>
                <c:pt idx="6144">
                  <c:v>13</c:v>
                </c:pt>
                <c:pt idx="6145">
                  <c:v>13.002604166666668</c:v>
                </c:pt>
                <c:pt idx="6146">
                  <c:v>13.005208333333332</c:v>
                </c:pt>
                <c:pt idx="6147">
                  <c:v>13.0078125</c:v>
                </c:pt>
                <c:pt idx="6148">
                  <c:v>13.010416666666668</c:v>
                </c:pt>
                <c:pt idx="6149">
                  <c:v>13.013020833333332</c:v>
                </c:pt>
                <c:pt idx="6150">
                  <c:v>13.015625</c:v>
                </c:pt>
                <c:pt idx="6151">
                  <c:v>13.018229166666668</c:v>
                </c:pt>
                <c:pt idx="6152">
                  <c:v>13.020833333333332</c:v>
                </c:pt>
                <c:pt idx="6153">
                  <c:v>13.0234375</c:v>
                </c:pt>
                <c:pt idx="6154">
                  <c:v>13.026041666666668</c:v>
                </c:pt>
                <c:pt idx="6155">
                  <c:v>13.028645833333332</c:v>
                </c:pt>
                <c:pt idx="6156">
                  <c:v>13.03125</c:v>
                </c:pt>
                <c:pt idx="6157">
                  <c:v>13.033854166666668</c:v>
                </c:pt>
                <c:pt idx="6158">
                  <c:v>13.036458333333332</c:v>
                </c:pt>
                <c:pt idx="6159">
                  <c:v>13.0390625</c:v>
                </c:pt>
                <c:pt idx="6160">
                  <c:v>13.041666666666668</c:v>
                </c:pt>
                <c:pt idx="6161">
                  <c:v>13.044270833333332</c:v>
                </c:pt>
                <c:pt idx="6162">
                  <c:v>13.046875</c:v>
                </c:pt>
                <c:pt idx="6163">
                  <c:v>13.049479166666668</c:v>
                </c:pt>
                <c:pt idx="6164">
                  <c:v>13.052083333333332</c:v>
                </c:pt>
                <c:pt idx="6165">
                  <c:v>13.0546875</c:v>
                </c:pt>
                <c:pt idx="6166">
                  <c:v>13.057291666666668</c:v>
                </c:pt>
                <c:pt idx="6167">
                  <c:v>13.059895833333332</c:v>
                </c:pt>
                <c:pt idx="6168">
                  <c:v>13.0625</c:v>
                </c:pt>
                <c:pt idx="6169">
                  <c:v>13.065104166666668</c:v>
                </c:pt>
                <c:pt idx="6170">
                  <c:v>13.067708333333332</c:v>
                </c:pt>
                <c:pt idx="6171">
                  <c:v>13.0703125</c:v>
                </c:pt>
                <c:pt idx="6172">
                  <c:v>13.072916666666668</c:v>
                </c:pt>
                <c:pt idx="6173">
                  <c:v>13.075520833333332</c:v>
                </c:pt>
                <c:pt idx="6174">
                  <c:v>13.078125</c:v>
                </c:pt>
                <c:pt idx="6175">
                  <c:v>13.080729166666668</c:v>
                </c:pt>
                <c:pt idx="6176">
                  <c:v>13.083333333333332</c:v>
                </c:pt>
                <c:pt idx="6177">
                  <c:v>13.0859375</c:v>
                </c:pt>
                <c:pt idx="6178">
                  <c:v>13.088541666666668</c:v>
                </c:pt>
                <c:pt idx="6179">
                  <c:v>13.091145833333332</c:v>
                </c:pt>
                <c:pt idx="6180">
                  <c:v>13.09375</c:v>
                </c:pt>
                <c:pt idx="6181">
                  <c:v>13.096354166666668</c:v>
                </c:pt>
                <c:pt idx="6182">
                  <c:v>13.098958333333332</c:v>
                </c:pt>
                <c:pt idx="6183">
                  <c:v>13.1015625</c:v>
                </c:pt>
                <c:pt idx="6184">
                  <c:v>13.104166666666668</c:v>
                </c:pt>
                <c:pt idx="6185">
                  <c:v>13.106770833333332</c:v>
                </c:pt>
                <c:pt idx="6186">
                  <c:v>13.109375</c:v>
                </c:pt>
                <c:pt idx="6187">
                  <c:v>13.111979166666668</c:v>
                </c:pt>
                <c:pt idx="6188">
                  <c:v>13.114583333333332</c:v>
                </c:pt>
                <c:pt idx="6189">
                  <c:v>13.1171875</c:v>
                </c:pt>
                <c:pt idx="6190">
                  <c:v>13.119791666666668</c:v>
                </c:pt>
                <c:pt idx="6191">
                  <c:v>13.122395833333332</c:v>
                </c:pt>
                <c:pt idx="6192">
                  <c:v>13.125</c:v>
                </c:pt>
                <c:pt idx="6193">
                  <c:v>13.127604166666668</c:v>
                </c:pt>
                <c:pt idx="6194">
                  <c:v>13.130208333333332</c:v>
                </c:pt>
                <c:pt idx="6195">
                  <c:v>13.1328125</c:v>
                </c:pt>
                <c:pt idx="6196">
                  <c:v>13.135416666666668</c:v>
                </c:pt>
                <c:pt idx="6197">
                  <c:v>13.138020833333332</c:v>
                </c:pt>
                <c:pt idx="6198">
                  <c:v>13.140625</c:v>
                </c:pt>
                <c:pt idx="6199">
                  <c:v>13.143229166666668</c:v>
                </c:pt>
                <c:pt idx="6200">
                  <c:v>13.145833333333332</c:v>
                </c:pt>
                <c:pt idx="6201">
                  <c:v>13.1484375</c:v>
                </c:pt>
                <c:pt idx="6202">
                  <c:v>13.151041666666668</c:v>
                </c:pt>
                <c:pt idx="6203">
                  <c:v>13.153645833333332</c:v>
                </c:pt>
                <c:pt idx="6204">
                  <c:v>13.15625</c:v>
                </c:pt>
                <c:pt idx="6205">
                  <c:v>13.158854166666668</c:v>
                </c:pt>
                <c:pt idx="6206">
                  <c:v>13.161458333333332</c:v>
                </c:pt>
                <c:pt idx="6207">
                  <c:v>13.1640625</c:v>
                </c:pt>
                <c:pt idx="6208">
                  <c:v>13.166666666666668</c:v>
                </c:pt>
                <c:pt idx="6209">
                  <c:v>13.169270833333332</c:v>
                </c:pt>
                <c:pt idx="6210">
                  <c:v>13.171875</c:v>
                </c:pt>
                <c:pt idx="6211">
                  <c:v>13.174479166666668</c:v>
                </c:pt>
                <c:pt idx="6212">
                  <c:v>13.177083333333332</c:v>
                </c:pt>
                <c:pt idx="6213">
                  <c:v>13.1796875</c:v>
                </c:pt>
                <c:pt idx="6214">
                  <c:v>13.182291666666668</c:v>
                </c:pt>
                <c:pt idx="6215">
                  <c:v>13.184895833333332</c:v>
                </c:pt>
                <c:pt idx="6216">
                  <c:v>13.1875</c:v>
                </c:pt>
                <c:pt idx="6217">
                  <c:v>13.190104166666668</c:v>
                </c:pt>
                <c:pt idx="6218">
                  <c:v>13.192708333333332</c:v>
                </c:pt>
                <c:pt idx="6219">
                  <c:v>13.1953125</c:v>
                </c:pt>
                <c:pt idx="6220">
                  <c:v>13.197916666666668</c:v>
                </c:pt>
                <c:pt idx="6221">
                  <c:v>13.200520833333332</c:v>
                </c:pt>
                <c:pt idx="6222">
                  <c:v>13.203125</c:v>
                </c:pt>
                <c:pt idx="6223">
                  <c:v>13.205729166666668</c:v>
                </c:pt>
                <c:pt idx="6224">
                  <c:v>13.208333333333332</c:v>
                </c:pt>
                <c:pt idx="6225">
                  <c:v>13.2109375</c:v>
                </c:pt>
                <c:pt idx="6226">
                  <c:v>13.213541666666668</c:v>
                </c:pt>
                <c:pt idx="6227">
                  <c:v>13.216145833333332</c:v>
                </c:pt>
                <c:pt idx="6228">
                  <c:v>13.21875</c:v>
                </c:pt>
                <c:pt idx="6229">
                  <c:v>13.221354166666668</c:v>
                </c:pt>
                <c:pt idx="6230">
                  <c:v>13.223958333333332</c:v>
                </c:pt>
                <c:pt idx="6231">
                  <c:v>13.2265625</c:v>
                </c:pt>
                <c:pt idx="6232">
                  <c:v>13.229166666666668</c:v>
                </c:pt>
                <c:pt idx="6233">
                  <c:v>13.231770833333332</c:v>
                </c:pt>
                <c:pt idx="6234">
                  <c:v>13.234375</c:v>
                </c:pt>
                <c:pt idx="6235">
                  <c:v>13.236979166666668</c:v>
                </c:pt>
                <c:pt idx="6236">
                  <c:v>13.239583333333332</c:v>
                </c:pt>
                <c:pt idx="6237">
                  <c:v>13.2421875</c:v>
                </c:pt>
                <c:pt idx="6238">
                  <c:v>13.244791666666668</c:v>
                </c:pt>
                <c:pt idx="6239">
                  <c:v>13.247395833333332</c:v>
                </c:pt>
                <c:pt idx="6240">
                  <c:v>13.25</c:v>
                </c:pt>
                <c:pt idx="6241">
                  <c:v>13.252604166666668</c:v>
                </c:pt>
                <c:pt idx="6242">
                  <c:v>13.255208333333332</c:v>
                </c:pt>
                <c:pt idx="6243">
                  <c:v>13.2578125</c:v>
                </c:pt>
                <c:pt idx="6244">
                  <c:v>13.260416666666668</c:v>
                </c:pt>
                <c:pt idx="6245">
                  <c:v>13.263020833333332</c:v>
                </c:pt>
                <c:pt idx="6246">
                  <c:v>13.265625</c:v>
                </c:pt>
                <c:pt idx="6247">
                  <c:v>13.268229166666668</c:v>
                </c:pt>
                <c:pt idx="6248">
                  <c:v>13.270833333333332</c:v>
                </c:pt>
                <c:pt idx="6249">
                  <c:v>13.2734375</c:v>
                </c:pt>
                <c:pt idx="6250">
                  <c:v>13.276041666666668</c:v>
                </c:pt>
                <c:pt idx="6251">
                  <c:v>13.278645833333332</c:v>
                </c:pt>
                <c:pt idx="6252">
                  <c:v>13.28125</c:v>
                </c:pt>
                <c:pt idx="6253">
                  <c:v>13.283854166666668</c:v>
                </c:pt>
                <c:pt idx="6254">
                  <c:v>13.286458333333332</c:v>
                </c:pt>
                <c:pt idx="6255">
                  <c:v>13.2890625</c:v>
                </c:pt>
                <c:pt idx="6256">
                  <c:v>13.291666666666668</c:v>
                </c:pt>
                <c:pt idx="6257">
                  <c:v>13.294270833333332</c:v>
                </c:pt>
                <c:pt idx="6258">
                  <c:v>13.296875</c:v>
                </c:pt>
                <c:pt idx="6259">
                  <c:v>13.299479166666668</c:v>
                </c:pt>
                <c:pt idx="6260">
                  <c:v>13.302083333333332</c:v>
                </c:pt>
                <c:pt idx="6261">
                  <c:v>13.3046875</c:v>
                </c:pt>
                <c:pt idx="6262">
                  <c:v>13.307291666666668</c:v>
                </c:pt>
                <c:pt idx="6263">
                  <c:v>13.309895833333332</c:v>
                </c:pt>
                <c:pt idx="6264">
                  <c:v>13.3125</c:v>
                </c:pt>
                <c:pt idx="6265">
                  <c:v>13.315104166666668</c:v>
                </c:pt>
                <c:pt idx="6266">
                  <c:v>13.317708333333332</c:v>
                </c:pt>
                <c:pt idx="6267">
                  <c:v>13.3203125</c:v>
                </c:pt>
                <c:pt idx="6268">
                  <c:v>13.322916666666668</c:v>
                </c:pt>
                <c:pt idx="6269">
                  <c:v>13.325520833333332</c:v>
                </c:pt>
                <c:pt idx="6270">
                  <c:v>13.328125</c:v>
                </c:pt>
                <c:pt idx="6271">
                  <c:v>13.330729166666668</c:v>
                </c:pt>
                <c:pt idx="6272">
                  <c:v>13.333333333333332</c:v>
                </c:pt>
                <c:pt idx="6273">
                  <c:v>13.3359375</c:v>
                </c:pt>
                <c:pt idx="6274">
                  <c:v>13.338541666666668</c:v>
                </c:pt>
                <c:pt idx="6275">
                  <c:v>13.341145833333332</c:v>
                </c:pt>
                <c:pt idx="6276">
                  <c:v>13.34375</c:v>
                </c:pt>
                <c:pt idx="6277">
                  <c:v>13.346354166666668</c:v>
                </c:pt>
                <c:pt idx="6278">
                  <c:v>13.348958333333332</c:v>
                </c:pt>
                <c:pt idx="6279">
                  <c:v>13.3515625</c:v>
                </c:pt>
                <c:pt idx="6280">
                  <c:v>13.354166666666668</c:v>
                </c:pt>
                <c:pt idx="6281">
                  <c:v>13.356770833333332</c:v>
                </c:pt>
                <c:pt idx="6282">
                  <c:v>13.359375</c:v>
                </c:pt>
                <c:pt idx="6283">
                  <c:v>13.361979166666668</c:v>
                </c:pt>
                <c:pt idx="6284">
                  <c:v>13.364583333333332</c:v>
                </c:pt>
                <c:pt idx="6285">
                  <c:v>13.3671875</c:v>
                </c:pt>
                <c:pt idx="6286">
                  <c:v>13.369791666666668</c:v>
                </c:pt>
                <c:pt idx="6287">
                  <c:v>13.372395833333332</c:v>
                </c:pt>
                <c:pt idx="6288">
                  <c:v>13.375</c:v>
                </c:pt>
                <c:pt idx="6289">
                  <c:v>13.377604166666668</c:v>
                </c:pt>
                <c:pt idx="6290">
                  <c:v>13.380208333333332</c:v>
                </c:pt>
                <c:pt idx="6291">
                  <c:v>13.3828125</c:v>
                </c:pt>
                <c:pt idx="6292">
                  <c:v>13.385416666666668</c:v>
                </c:pt>
                <c:pt idx="6293">
                  <c:v>13.388020833333332</c:v>
                </c:pt>
                <c:pt idx="6294">
                  <c:v>13.390625</c:v>
                </c:pt>
                <c:pt idx="6295">
                  <c:v>13.393229166666668</c:v>
                </c:pt>
                <c:pt idx="6296">
                  <c:v>13.395833333333332</c:v>
                </c:pt>
                <c:pt idx="6297">
                  <c:v>13.3984375</c:v>
                </c:pt>
                <c:pt idx="6298">
                  <c:v>13.401041666666668</c:v>
                </c:pt>
                <c:pt idx="6299">
                  <c:v>13.403645833333332</c:v>
                </c:pt>
                <c:pt idx="6300">
                  <c:v>13.40625</c:v>
                </c:pt>
                <c:pt idx="6301">
                  <c:v>13.408854166666668</c:v>
                </c:pt>
                <c:pt idx="6302">
                  <c:v>13.411458333333332</c:v>
                </c:pt>
                <c:pt idx="6303">
                  <c:v>13.4140625</c:v>
                </c:pt>
                <c:pt idx="6304">
                  <c:v>13.416666666666668</c:v>
                </c:pt>
                <c:pt idx="6305">
                  <c:v>13.419270833333332</c:v>
                </c:pt>
                <c:pt idx="6306">
                  <c:v>13.421875</c:v>
                </c:pt>
                <c:pt idx="6307">
                  <c:v>13.424479166666668</c:v>
                </c:pt>
                <c:pt idx="6308">
                  <c:v>13.427083333333332</c:v>
                </c:pt>
                <c:pt idx="6309">
                  <c:v>13.4296875</c:v>
                </c:pt>
                <c:pt idx="6310">
                  <c:v>13.432291666666668</c:v>
                </c:pt>
                <c:pt idx="6311">
                  <c:v>13.434895833333332</c:v>
                </c:pt>
                <c:pt idx="6312">
                  <c:v>13.4375</c:v>
                </c:pt>
                <c:pt idx="6313">
                  <c:v>13.440104166666668</c:v>
                </c:pt>
                <c:pt idx="6314">
                  <c:v>13.442708333333332</c:v>
                </c:pt>
                <c:pt idx="6315">
                  <c:v>13.4453125</c:v>
                </c:pt>
                <c:pt idx="6316">
                  <c:v>13.447916666666668</c:v>
                </c:pt>
                <c:pt idx="6317">
                  <c:v>13.450520833333332</c:v>
                </c:pt>
                <c:pt idx="6318">
                  <c:v>13.453125</c:v>
                </c:pt>
                <c:pt idx="6319">
                  <c:v>13.455729166666668</c:v>
                </c:pt>
                <c:pt idx="6320">
                  <c:v>13.458333333333332</c:v>
                </c:pt>
                <c:pt idx="6321">
                  <c:v>13.4609375</c:v>
                </c:pt>
                <c:pt idx="6322">
                  <c:v>13.463541666666668</c:v>
                </c:pt>
                <c:pt idx="6323">
                  <c:v>13.466145833333332</c:v>
                </c:pt>
                <c:pt idx="6324">
                  <c:v>13.46875</c:v>
                </c:pt>
                <c:pt idx="6325">
                  <c:v>13.471354166666668</c:v>
                </c:pt>
                <c:pt idx="6326">
                  <c:v>13.473958333333332</c:v>
                </c:pt>
                <c:pt idx="6327">
                  <c:v>13.4765625</c:v>
                </c:pt>
                <c:pt idx="6328">
                  <c:v>13.479166666666668</c:v>
                </c:pt>
                <c:pt idx="6329">
                  <c:v>13.481770833333332</c:v>
                </c:pt>
                <c:pt idx="6330">
                  <c:v>13.484375</c:v>
                </c:pt>
                <c:pt idx="6331">
                  <c:v>13.486979166666668</c:v>
                </c:pt>
                <c:pt idx="6332">
                  <c:v>13.489583333333332</c:v>
                </c:pt>
                <c:pt idx="6333">
                  <c:v>13.4921875</c:v>
                </c:pt>
                <c:pt idx="6334">
                  <c:v>13.494791666666668</c:v>
                </c:pt>
                <c:pt idx="6335">
                  <c:v>13.497395833333332</c:v>
                </c:pt>
                <c:pt idx="6336">
                  <c:v>13.5</c:v>
                </c:pt>
                <c:pt idx="6337">
                  <c:v>13.502604166666668</c:v>
                </c:pt>
                <c:pt idx="6338">
                  <c:v>13.505208333333332</c:v>
                </c:pt>
                <c:pt idx="6339">
                  <c:v>13.5078125</c:v>
                </c:pt>
                <c:pt idx="6340">
                  <c:v>13.510416666666668</c:v>
                </c:pt>
                <c:pt idx="6341">
                  <c:v>13.513020833333332</c:v>
                </c:pt>
                <c:pt idx="6342">
                  <c:v>13.515625</c:v>
                </c:pt>
                <c:pt idx="6343">
                  <c:v>13.518229166666668</c:v>
                </c:pt>
                <c:pt idx="6344">
                  <c:v>13.520833333333332</c:v>
                </c:pt>
                <c:pt idx="6345">
                  <c:v>13.5234375</c:v>
                </c:pt>
                <c:pt idx="6346">
                  <c:v>13.526041666666668</c:v>
                </c:pt>
                <c:pt idx="6347">
                  <c:v>13.528645833333332</c:v>
                </c:pt>
                <c:pt idx="6348">
                  <c:v>13.53125</c:v>
                </c:pt>
                <c:pt idx="6349">
                  <c:v>13.533854166666668</c:v>
                </c:pt>
                <c:pt idx="6350">
                  <c:v>13.536458333333332</c:v>
                </c:pt>
                <c:pt idx="6351">
                  <c:v>13.5390625</c:v>
                </c:pt>
                <c:pt idx="6352">
                  <c:v>13.541666666666668</c:v>
                </c:pt>
                <c:pt idx="6353">
                  <c:v>13.544270833333332</c:v>
                </c:pt>
                <c:pt idx="6354">
                  <c:v>13.546875</c:v>
                </c:pt>
                <c:pt idx="6355">
                  <c:v>13.549479166666668</c:v>
                </c:pt>
                <c:pt idx="6356">
                  <c:v>13.552083333333332</c:v>
                </c:pt>
                <c:pt idx="6357">
                  <c:v>13.5546875</c:v>
                </c:pt>
                <c:pt idx="6358">
                  <c:v>13.557291666666668</c:v>
                </c:pt>
                <c:pt idx="6359">
                  <c:v>13.559895833333332</c:v>
                </c:pt>
                <c:pt idx="6360">
                  <c:v>13.5625</c:v>
                </c:pt>
                <c:pt idx="6361">
                  <c:v>13.565104166666668</c:v>
                </c:pt>
                <c:pt idx="6362">
                  <c:v>13.567708333333332</c:v>
                </c:pt>
                <c:pt idx="6363">
                  <c:v>13.5703125</c:v>
                </c:pt>
                <c:pt idx="6364">
                  <c:v>13.572916666666668</c:v>
                </c:pt>
                <c:pt idx="6365">
                  <c:v>13.575520833333332</c:v>
                </c:pt>
                <c:pt idx="6366">
                  <c:v>13.578125</c:v>
                </c:pt>
                <c:pt idx="6367">
                  <c:v>13.580729166666668</c:v>
                </c:pt>
                <c:pt idx="6368">
                  <c:v>13.583333333333332</c:v>
                </c:pt>
                <c:pt idx="6369">
                  <c:v>13.5859375</c:v>
                </c:pt>
                <c:pt idx="6370">
                  <c:v>13.588541666666668</c:v>
                </c:pt>
                <c:pt idx="6371">
                  <c:v>13.591145833333332</c:v>
                </c:pt>
                <c:pt idx="6372">
                  <c:v>13.59375</c:v>
                </c:pt>
                <c:pt idx="6373">
                  <c:v>13.596354166666668</c:v>
                </c:pt>
                <c:pt idx="6374">
                  <c:v>13.598958333333332</c:v>
                </c:pt>
                <c:pt idx="6375">
                  <c:v>13.6015625</c:v>
                </c:pt>
                <c:pt idx="6376">
                  <c:v>13.604166666666668</c:v>
                </c:pt>
                <c:pt idx="6377">
                  <c:v>13.606770833333332</c:v>
                </c:pt>
                <c:pt idx="6378">
                  <c:v>13.609375</c:v>
                </c:pt>
                <c:pt idx="6379">
                  <c:v>13.611979166666668</c:v>
                </c:pt>
                <c:pt idx="6380">
                  <c:v>13.614583333333332</c:v>
                </c:pt>
                <c:pt idx="6381">
                  <c:v>13.6171875</c:v>
                </c:pt>
                <c:pt idx="6382">
                  <c:v>13.619791666666668</c:v>
                </c:pt>
                <c:pt idx="6383">
                  <c:v>13.622395833333332</c:v>
                </c:pt>
                <c:pt idx="6384">
                  <c:v>13.625</c:v>
                </c:pt>
                <c:pt idx="6385">
                  <c:v>13.627604166666668</c:v>
                </c:pt>
                <c:pt idx="6386">
                  <c:v>13.630208333333332</c:v>
                </c:pt>
                <c:pt idx="6387">
                  <c:v>13.6328125</c:v>
                </c:pt>
                <c:pt idx="6388">
                  <c:v>13.635416666666668</c:v>
                </c:pt>
                <c:pt idx="6389">
                  <c:v>13.638020833333332</c:v>
                </c:pt>
                <c:pt idx="6390">
                  <c:v>13.640625</c:v>
                </c:pt>
                <c:pt idx="6391">
                  <c:v>13.643229166666668</c:v>
                </c:pt>
                <c:pt idx="6392">
                  <c:v>13.645833333333332</c:v>
                </c:pt>
                <c:pt idx="6393">
                  <c:v>13.6484375</c:v>
                </c:pt>
                <c:pt idx="6394">
                  <c:v>13.651041666666668</c:v>
                </c:pt>
                <c:pt idx="6395">
                  <c:v>13.653645833333332</c:v>
                </c:pt>
                <c:pt idx="6396">
                  <c:v>13.65625</c:v>
                </c:pt>
                <c:pt idx="6397">
                  <c:v>13.658854166666668</c:v>
                </c:pt>
                <c:pt idx="6398">
                  <c:v>13.661458333333332</c:v>
                </c:pt>
                <c:pt idx="6399">
                  <c:v>13.6640625</c:v>
                </c:pt>
                <c:pt idx="6400">
                  <c:v>13.666666666666668</c:v>
                </c:pt>
                <c:pt idx="6401">
                  <c:v>13.669270833333332</c:v>
                </c:pt>
                <c:pt idx="6402">
                  <c:v>13.671875</c:v>
                </c:pt>
                <c:pt idx="6403">
                  <c:v>13.674479166666668</c:v>
                </c:pt>
                <c:pt idx="6404">
                  <c:v>13.677083333333332</c:v>
                </c:pt>
                <c:pt idx="6405">
                  <c:v>13.6796875</c:v>
                </c:pt>
                <c:pt idx="6406">
                  <c:v>13.682291666666668</c:v>
                </c:pt>
                <c:pt idx="6407">
                  <c:v>13.684895833333332</c:v>
                </c:pt>
                <c:pt idx="6408">
                  <c:v>13.6875</c:v>
                </c:pt>
                <c:pt idx="6409">
                  <c:v>13.690104166666668</c:v>
                </c:pt>
                <c:pt idx="6410">
                  <c:v>13.692708333333332</c:v>
                </c:pt>
                <c:pt idx="6411">
                  <c:v>13.6953125</c:v>
                </c:pt>
                <c:pt idx="6412">
                  <c:v>13.697916666666668</c:v>
                </c:pt>
                <c:pt idx="6413">
                  <c:v>13.700520833333332</c:v>
                </c:pt>
                <c:pt idx="6414">
                  <c:v>13.703125</c:v>
                </c:pt>
                <c:pt idx="6415">
                  <c:v>13.705729166666668</c:v>
                </c:pt>
                <c:pt idx="6416">
                  <c:v>13.708333333333332</c:v>
                </c:pt>
                <c:pt idx="6417">
                  <c:v>13.7109375</c:v>
                </c:pt>
                <c:pt idx="6418">
                  <c:v>13.713541666666668</c:v>
                </c:pt>
                <c:pt idx="6419">
                  <c:v>13.716145833333332</c:v>
                </c:pt>
                <c:pt idx="6420">
                  <c:v>13.71875</c:v>
                </c:pt>
                <c:pt idx="6421">
                  <c:v>13.721354166666668</c:v>
                </c:pt>
                <c:pt idx="6422">
                  <c:v>13.723958333333332</c:v>
                </c:pt>
                <c:pt idx="6423">
                  <c:v>13.7265625</c:v>
                </c:pt>
                <c:pt idx="6424">
                  <c:v>13.729166666666668</c:v>
                </c:pt>
                <c:pt idx="6425">
                  <c:v>13.731770833333332</c:v>
                </c:pt>
                <c:pt idx="6426">
                  <c:v>13.734375</c:v>
                </c:pt>
                <c:pt idx="6427">
                  <c:v>13.736979166666668</c:v>
                </c:pt>
                <c:pt idx="6428">
                  <c:v>13.739583333333332</c:v>
                </c:pt>
                <c:pt idx="6429">
                  <c:v>13.7421875</c:v>
                </c:pt>
                <c:pt idx="6430">
                  <c:v>13.744791666666668</c:v>
                </c:pt>
                <c:pt idx="6431">
                  <c:v>13.747395833333332</c:v>
                </c:pt>
                <c:pt idx="6432">
                  <c:v>13.75</c:v>
                </c:pt>
                <c:pt idx="6433">
                  <c:v>13.752604166666668</c:v>
                </c:pt>
                <c:pt idx="6434">
                  <c:v>13.755208333333332</c:v>
                </c:pt>
                <c:pt idx="6435">
                  <c:v>13.7578125</c:v>
                </c:pt>
                <c:pt idx="6436">
                  <c:v>13.760416666666668</c:v>
                </c:pt>
                <c:pt idx="6437">
                  <c:v>13.763020833333332</c:v>
                </c:pt>
                <c:pt idx="6438">
                  <c:v>13.765625</c:v>
                </c:pt>
                <c:pt idx="6439">
                  <c:v>13.768229166666668</c:v>
                </c:pt>
                <c:pt idx="6440">
                  <c:v>13.770833333333332</c:v>
                </c:pt>
                <c:pt idx="6441">
                  <c:v>13.7734375</c:v>
                </c:pt>
                <c:pt idx="6442">
                  <c:v>13.776041666666668</c:v>
                </c:pt>
                <c:pt idx="6443">
                  <c:v>13.778645833333332</c:v>
                </c:pt>
                <c:pt idx="6444">
                  <c:v>13.78125</c:v>
                </c:pt>
                <c:pt idx="6445">
                  <c:v>13.783854166666668</c:v>
                </c:pt>
                <c:pt idx="6446">
                  <c:v>13.786458333333332</c:v>
                </c:pt>
                <c:pt idx="6447">
                  <c:v>13.7890625</c:v>
                </c:pt>
                <c:pt idx="6448">
                  <c:v>13.791666666666668</c:v>
                </c:pt>
                <c:pt idx="6449">
                  <c:v>13.794270833333332</c:v>
                </c:pt>
                <c:pt idx="6450">
                  <c:v>13.796875</c:v>
                </c:pt>
                <c:pt idx="6451">
                  <c:v>13.799479166666668</c:v>
                </c:pt>
                <c:pt idx="6452">
                  <c:v>13.802083333333332</c:v>
                </c:pt>
                <c:pt idx="6453">
                  <c:v>13.8046875</c:v>
                </c:pt>
                <c:pt idx="6454">
                  <c:v>13.807291666666668</c:v>
                </c:pt>
                <c:pt idx="6455">
                  <c:v>13.809895833333332</c:v>
                </c:pt>
                <c:pt idx="6456">
                  <c:v>13.8125</c:v>
                </c:pt>
                <c:pt idx="6457">
                  <c:v>13.815104166666668</c:v>
                </c:pt>
                <c:pt idx="6458">
                  <c:v>13.817708333333332</c:v>
                </c:pt>
                <c:pt idx="6459">
                  <c:v>13.8203125</c:v>
                </c:pt>
                <c:pt idx="6460">
                  <c:v>13.822916666666668</c:v>
                </c:pt>
                <c:pt idx="6461">
                  <c:v>13.825520833333332</c:v>
                </c:pt>
                <c:pt idx="6462">
                  <c:v>13.828125</c:v>
                </c:pt>
                <c:pt idx="6463">
                  <c:v>13.830729166666668</c:v>
                </c:pt>
                <c:pt idx="6464">
                  <c:v>13.833333333333332</c:v>
                </c:pt>
                <c:pt idx="6465">
                  <c:v>13.8359375</c:v>
                </c:pt>
                <c:pt idx="6466">
                  <c:v>13.838541666666668</c:v>
                </c:pt>
                <c:pt idx="6467">
                  <c:v>13.841145833333332</c:v>
                </c:pt>
                <c:pt idx="6468">
                  <c:v>13.84375</c:v>
                </c:pt>
                <c:pt idx="6469">
                  <c:v>13.846354166666668</c:v>
                </c:pt>
                <c:pt idx="6470">
                  <c:v>13.848958333333332</c:v>
                </c:pt>
                <c:pt idx="6471">
                  <c:v>13.8515625</c:v>
                </c:pt>
                <c:pt idx="6472">
                  <c:v>13.854166666666668</c:v>
                </c:pt>
                <c:pt idx="6473">
                  <c:v>13.856770833333332</c:v>
                </c:pt>
                <c:pt idx="6474">
                  <c:v>13.859375</c:v>
                </c:pt>
                <c:pt idx="6475">
                  <c:v>13.861979166666668</c:v>
                </c:pt>
                <c:pt idx="6476">
                  <c:v>13.864583333333332</c:v>
                </c:pt>
                <c:pt idx="6477">
                  <c:v>13.8671875</c:v>
                </c:pt>
                <c:pt idx="6478">
                  <c:v>13.869791666666668</c:v>
                </c:pt>
                <c:pt idx="6479">
                  <c:v>13.872395833333332</c:v>
                </c:pt>
                <c:pt idx="6480">
                  <c:v>13.875</c:v>
                </c:pt>
                <c:pt idx="6481">
                  <c:v>13.877604166666668</c:v>
                </c:pt>
                <c:pt idx="6482">
                  <c:v>13.880208333333332</c:v>
                </c:pt>
                <c:pt idx="6483">
                  <c:v>13.8828125</c:v>
                </c:pt>
                <c:pt idx="6484">
                  <c:v>13.885416666666668</c:v>
                </c:pt>
                <c:pt idx="6485">
                  <c:v>13.888020833333332</c:v>
                </c:pt>
                <c:pt idx="6486">
                  <c:v>13.890625</c:v>
                </c:pt>
                <c:pt idx="6487">
                  <c:v>13.893229166666668</c:v>
                </c:pt>
                <c:pt idx="6488">
                  <c:v>13.895833333333332</c:v>
                </c:pt>
                <c:pt idx="6489">
                  <c:v>13.8984375</c:v>
                </c:pt>
                <c:pt idx="6490">
                  <c:v>13.901041666666668</c:v>
                </c:pt>
                <c:pt idx="6491">
                  <c:v>13.903645833333332</c:v>
                </c:pt>
                <c:pt idx="6492">
                  <c:v>13.90625</c:v>
                </c:pt>
                <c:pt idx="6493">
                  <c:v>13.908854166666668</c:v>
                </c:pt>
                <c:pt idx="6494">
                  <c:v>13.911458333333332</c:v>
                </c:pt>
                <c:pt idx="6495">
                  <c:v>13.9140625</c:v>
                </c:pt>
                <c:pt idx="6496">
                  <c:v>13.916666666666668</c:v>
                </c:pt>
                <c:pt idx="6497">
                  <c:v>13.919270833333332</c:v>
                </c:pt>
                <c:pt idx="6498">
                  <c:v>13.921875</c:v>
                </c:pt>
                <c:pt idx="6499">
                  <c:v>13.924479166666668</c:v>
                </c:pt>
                <c:pt idx="6500">
                  <c:v>13.927083333333332</c:v>
                </c:pt>
                <c:pt idx="6501">
                  <c:v>13.9296875</c:v>
                </c:pt>
                <c:pt idx="6502">
                  <c:v>13.932291666666668</c:v>
                </c:pt>
                <c:pt idx="6503">
                  <c:v>13.934895833333332</c:v>
                </c:pt>
                <c:pt idx="6504">
                  <c:v>13.9375</c:v>
                </c:pt>
                <c:pt idx="6505">
                  <c:v>13.940104166666668</c:v>
                </c:pt>
                <c:pt idx="6506">
                  <c:v>13.942708333333332</c:v>
                </c:pt>
                <c:pt idx="6507">
                  <c:v>13.9453125</c:v>
                </c:pt>
                <c:pt idx="6508">
                  <c:v>13.947916666666668</c:v>
                </c:pt>
                <c:pt idx="6509">
                  <c:v>13.950520833333332</c:v>
                </c:pt>
                <c:pt idx="6510">
                  <c:v>13.953125</c:v>
                </c:pt>
                <c:pt idx="6511">
                  <c:v>13.955729166666668</c:v>
                </c:pt>
                <c:pt idx="6512">
                  <c:v>13.958333333333332</c:v>
                </c:pt>
                <c:pt idx="6513">
                  <c:v>13.9609375</c:v>
                </c:pt>
                <c:pt idx="6514">
                  <c:v>13.963541666666668</c:v>
                </c:pt>
                <c:pt idx="6515">
                  <c:v>13.966145833333332</c:v>
                </c:pt>
                <c:pt idx="6516">
                  <c:v>13.96875</c:v>
                </c:pt>
                <c:pt idx="6517">
                  <c:v>13.971354166666668</c:v>
                </c:pt>
                <c:pt idx="6518">
                  <c:v>13.973958333333332</c:v>
                </c:pt>
                <c:pt idx="6519">
                  <c:v>13.9765625</c:v>
                </c:pt>
                <c:pt idx="6520">
                  <c:v>13.979166666666668</c:v>
                </c:pt>
                <c:pt idx="6521">
                  <c:v>13.981770833333332</c:v>
                </c:pt>
                <c:pt idx="6522">
                  <c:v>13.984375</c:v>
                </c:pt>
                <c:pt idx="6523">
                  <c:v>13.986979166666668</c:v>
                </c:pt>
                <c:pt idx="6524">
                  <c:v>13.989583333333332</c:v>
                </c:pt>
                <c:pt idx="6525">
                  <c:v>13.9921875</c:v>
                </c:pt>
                <c:pt idx="6526">
                  <c:v>13.994791666666668</c:v>
                </c:pt>
                <c:pt idx="6527">
                  <c:v>13.997395833333332</c:v>
                </c:pt>
                <c:pt idx="6528">
                  <c:v>14</c:v>
                </c:pt>
                <c:pt idx="6529">
                  <c:v>14.002604166666668</c:v>
                </c:pt>
                <c:pt idx="6530">
                  <c:v>14.005208333333332</c:v>
                </c:pt>
                <c:pt idx="6531">
                  <c:v>14.0078125</c:v>
                </c:pt>
                <c:pt idx="6532">
                  <c:v>14.010416666666668</c:v>
                </c:pt>
                <c:pt idx="6533">
                  <c:v>14.013020833333332</c:v>
                </c:pt>
                <c:pt idx="6534">
                  <c:v>14.015625</c:v>
                </c:pt>
                <c:pt idx="6535">
                  <c:v>14.018229166666668</c:v>
                </c:pt>
                <c:pt idx="6536">
                  <c:v>14.020833333333332</c:v>
                </c:pt>
                <c:pt idx="6537">
                  <c:v>14.0234375</c:v>
                </c:pt>
                <c:pt idx="6538">
                  <c:v>14.026041666666668</c:v>
                </c:pt>
                <c:pt idx="6539">
                  <c:v>14.028645833333332</c:v>
                </c:pt>
                <c:pt idx="6540">
                  <c:v>14.03125</c:v>
                </c:pt>
                <c:pt idx="6541">
                  <c:v>14.033854166666668</c:v>
                </c:pt>
                <c:pt idx="6542">
                  <c:v>14.036458333333332</c:v>
                </c:pt>
                <c:pt idx="6543">
                  <c:v>14.0390625</c:v>
                </c:pt>
                <c:pt idx="6544">
                  <c:v>14.041666666666668</c:v>
                </c:pt>
                <c:pt idx="6545">
                  <c:v>14.044270833333332</c:v>
                </c:pt>
                <c:pt idx="6546">
                  <c:v>14.046875</c:v>
                </c:pt>
                <c:pt idx="6547">
                  <c:v>14.049479166666668</c:v>
                </c:pt>
                <c:pt idx="6548">
                  <c:v>14.052083333333332</c:v>
                </c:pt>
                <c:pt idx="6549">
                  <c:v>14.0546875</c:v>
                </c:pt>
                <c:pt idx="6550">
                  <c:v>14.057291666666668</c:v>
                </c:pt>
                <c:pt idx="6551">
                  <c:v>14.059895833333332</c:v>
                </c:pt>
                <c:pt idx="6552">
                  <c:v>14.0625</c:v>
                </c:pt>
                <c:pt idx="6553">
                  <c:v>14.065104166666668</c:v>
                </c:pt>
                <c:pt idx="6554">
                  <c:v>14.067708333333332</c:v>
                </c:pt>
                <c:pt idx="6555">
                  <c:v>14.0703125</c:v>
                </c:pt>
                <c:pt idx="6556">
                  <c:v>14.072916666666668</c:v>
                </c:pt>
                <c:pt idx="6557">
                  <c:v>14.075520833333332</c:v>
                </c:pt>
                <c:pt idx="6558">
                  <c:v>14.078125</c:v>
                </c:pt>
                <c:pt idx="6559">
                  <c:v>14.080729166666668</c:v>
                </c:pt>
                <c:pt idx="6560">
                  <c:v>14.083333333333332</c:v>
                </c:pt>
                <c:pt idx="6561">
                  <c:v>14.0859375</c:v>
                </c:pt>
                <c:pt idx="6562">
                  <c:v>14.088541666666668</c:v>
                </c:pt>
                <c:pt idx="6563">
                  <c:v>14.091145833333332</c:v>
                </c:pt>
                <c:pt idx="6564">
                  <c:v>14.09375</c:v>
                </c:pt>
                <c:pt idx="6565">
                  <c:v>14.096354166666668</c:v>
                </c:pt>
                <c:pt idx="6566">
                  <c:v>14.098958333333332</c:v>
                </c:pt>
                <c:pt idx="6567">
                  <c:v>14.1015625</c:v>
                </c:pt>
                <c:pt idx="6568">
                  <c:v>14.104166666666668</c:v>
                </c:pt>
                <c:pt idx="6569">
                  <c:v>14.106770833333332</c:v>
                </c:pt>
                <c:pt idx="6570">
                  <c:v>14.109375</c:v>
                </c:pt>
                <c:pt idx="6571">
                  <c:v>14.111979166666668</c:v>
                </c:pt>
                <c:pt idx="6572">
                  <c:v>14.114583333333332</c:v>
                </c:pt>
                <c:pt idx="6573">
                  <c:v>14.1171875</c:v>
                </c:pt>
                <c:pt idx="6574">
                  <c:v>14.119791666666668</c:v>
                </c:pt>
                <c:pt idx="6575">
                  <c:v>14.122395833333332</c:v>
                </c:pt>
                <c:pt idx="6576">
                  <c:v>14.125</c:v>
                </c:pt>
                <c:pt idx="6577">
                  <c:v>14.127604166666668</c:v>
                </c:pt>
                <c:pt idx="6578">
                  <c:v>14.130208333333332</c:v>
                </c:pt>
                <c:pt idx="6579">
                  <c:v>14.1328125</c:v>
                </c:pt>
                <c:pt idx="6580">
                  <c:v>14.135416666666668</c:v>
                </c:pt>
                <c:pt idx="6581">
                  <c:v>14.138020833333332</c:v>
                </c:pt>
                <c:pt idx="6582">
                  <c:v>14.140625</c:v>
                </c:pt>
                <c:pt idx="6583">
                  <c:v>14.143229166666668</c:v>
                </c:pt>
                <c:pt idx="6584">
                  <c:v>14.145833333333332</c:v>
                </c:pt>
                <c:pt idx="6585">
                  <c:v>14.1484375</c:v>
                </c:pt>
                <c:pt idx="6586">
                  <c:v>14.151041666666668</c:v>
                </c:pt>
                <c:pt idx="6587">
                  <c:v>14.153645833333332</c:v>
                </c:pt>
                <c:pt idx="6588">
                  <c:v>14.15625</c:v>
                </c:pt>
                <c:pt idx="6589">
                  <c:v>14.158854166666668</c:v>
                </c:pt>
                <c:pt idx="6590">
                  <c:v>14.161458333333332</c:v>
                </c:pt>
                <c:pt idx="6591">
                  <c:v>14.1640625</c:v>
                </c:pt>
                <c:pt idx="6592">
                  <c:v>14.166666666666668</c:v>
                </c:pt>
                <c:pt idx="6593">
                  <c:v>14.169270833333332</c:v>
                </c:pt>
                <c:pt idx="6594">
                  <c:v>14.171875</c:v>
                </c:pt>
                <c:pt idx="6595">
                  <c:v>14.174479166666668</c:v>
                </c:pt>
                <c:pt idx="6596">
                  <c:v>14.177083333333332</c:v>
                </c:pt>
                <c:pt idx="6597">
                  <c:v>14.1796875</c:v>
                </c:pt>
                <c:pt idx="6598">
                  <c:v>14.182291666666668</c:v>
                </c:pt>
                <c:pt idx="6599">
                  <c:v>14.184895833333332</c:v>
                </c:pt>
                <c:pt idx="6600">
                  <c:v>14.1875</c:v>
                </c:pt>
                <c:pt idx="6601">
                  <c:v>14.190104166666668</c:v>
                </c:pt>
                <c:pt idx="6602">
                  <c:v>14.192708333333332</c:v>
                </c:pt>
                <c:pt idx="6603">
                  <c:v>14.1953125</c:v>
                </c:pt>
                <c:pt idx="6604">
                  <c:v>14.197916666666668</c:v>
                </c:pt>
                <c:pt idx="6605">
                  <c:v>14.200520833333332</c:v>
                </c:pt>
                <c:pt idx="6606">
                  <c:v>14.203125</c:v>
                </c:pt>
                <c:pt idx="6607">
                  <c:v>14.205729166666668</c:v>
                </c:pt>
                <c:pt idx="6608">
                  <c:v>14.208333333333332</c:v>
                </c:pt>
                <c:pt idx="6609">
                  <c:v>14.2109375</c:v>
                </c:pt>
                <c:pt idx="6610">
                  <c:v>14.213541666666668</c:v>
                </c:pt>
                <c:pt idx="6611">
                  <c:v>14.216145833333332</c:v>
                </c:pt>
                <c:pt idx="6612">
                  <c:v>14.21875</c:v>
                </c:pt>
                <c:pt idx="6613">
                  <c:v>14.221354166666668</c:v>
                </c:pt>
                <c:pt idx="6614">
                  <c:v>14.223958333333332</c:v>
                </c:pt>
                <c:pt idx="6615">
                  <c:v>14.2265625</c:v>
                </c:pt>
                <c:pt idx="6616">
                  <c:v>14.229166666666668</c:v>
                </c:pt>
                <c:pt idx="6617">
                  <c:v>14.231770833333332</c:v>
                </c:pt>
                <c:pt idx="6618">
                  <c:v>14.234375</c:v>
                </c:pt>
                <c:pt idx="6619">
                  <c:v>14.236979166666668</c:v>
                </c:pt>
                <c:pt idx="6620">
                  <c:v>14.239583333333332</c:v>
                </c:pt>
                <c:pt idx="6621">
                  <c:v>14.2421875</c:v>
                </c:pt>
                <c:pt idx="6622">
                  <c:v>14.244791666666668</c:v>
                </c:pt>
                <c:pt idx="6623">
                  <c:v>14.247395833333332</c:v>
                </c:pt>
                <c:pt idx="6624">
                  <c:v>14.25</c:v>
                </c:pt>
                <c:pt idx="6625">
                  <c:v>14.252604166666668</c:v>
                </c:pt>
                <c:pt idx="6626">
                  <c:v>14.255208333333332</c:v>
                </c:pt>
                <c:pt idx="6627">
                  <c:v>14.2578125</c:v>
                </c:pt>
                <c:pt idx="6628">
                  <c:v>14.260416666666668</c:v>
                </c:pt>
                <c:pt idx="6629">
                  <c:v>14.263020833333332</c:v>
                </c:pt>
                <c:pt idx="6630">
                  <c:v>14.265625</c:v>
                </c:pt>
                <c:pt idx="6631">
                  <c:v>14.268229166666668</c:v>
                </c:pt>
                <c:pt idx="6632">
                  <c:v>14.270833333333332</c:v>
                </c:pt>
                <c:pt idx="6633">
                  <c:v>14.2734375</c:v>
                </c:pt>
                <c:pt idx="6634">
                  <c:v>14.276041666666668</c:v>
                </c:pt>
                <c:pt idx="6635">
                  <c:v>14.278645833333332</c:v>
                </c:pt>
                <c:pt idx="6636">
                  <c:v>14.28125</c:v>
                </c:pt>
                <c:pt idx="6637">
                  <c:v>14.283854166666668</c:v>
                </c:pt>
                <c:pt idx="6638">
                  <c:v>14.286458333333332</c:v>
                </c:pt>
                <c:pt idx="6639">
                  <c:v>14.2890625</c:v>
                </c:pt>
                <c:pt idx="6640">
                  <c:v>14.291666666666668</c:v>
                </c:pt>
                <c:pt idx="6641">
                  <c:v>14.294270833333332</c:v>
                </c:pt>
                <c:pt idx="6642">
                  <c:v>14.296875</c:v>
                </c:pt>
                <c:pt idx="6643">
                  <c:v>14.299479166666668</c:v>
                </c:pt>
                <c:pt idx="6644">
                  <c:v>14.302083333333332</c:v>
                </c:pt>
                <c:pt idx="6645">
                  <c:v>14.3046875</c:v>
                </c:pt>
                <c:pt idx="6646">
                  <c:v>14.307291666666668</c:v>
                </c:pt>
                <c:pt idx="6647">
                  <c:v>14.309895833333332</c:v>
                </c:pt>
                <c:pt idx="6648">
                  <c:v>14.3125</c:v>
                </c:pt>
                <c:pt idx="6649">
                  <c:v>14.315104166666668</c:v>
                </c:pt>
                <c:pt idx="6650">
                  <c:v>14.317708333333332</c:v>
                </c:pt>
                <c:pt idx="6651">
                  <c:v>14.3203125</c:v>
                </c:pt>
                <c:pt idx="6652">
                  <c:v>14.322916666666668</c:v>
                </c:pt>
                <c:pt idx="6653">
                  <c:v>14.325520833333332</c:v>
                </c:pt>
                <c:pt idx="6654">
                  <c:v>14.328125</c:v>
                </c:pt>
                <c:pt idx="6655">
                  <c:v>14.330729166666668</c:v>
                </c:pt>
                <c:pt idx="6656">
                  <c:v>14.333333333333332</c:v>
                </c:pt>
                <c:pt idx="6657">
                  <c:v>14.3359375</c:v>
                </c:pt>
                <c:pt idx="6658">
                  <c:v>14.338541666666668</c:v>
                </c:pt>
                <c:pt idx="6659">
                  <c:v>14.341145833333332</c:v>
                </c:pt>
                <c:pt idx="6660">
                  <c:v>14.34375</c:v>
                </c:pt>
                <c:pt idx="6661">
                  <c:v>14.346354166666668</c:v>
                </c:pt>
                <c:pt idx="6662">
                  <c:v>14.348958333333332</c:v>
                </c:pt>
                <c:pt idx="6663">
                  <c:v>14.3515625</c:v>
                </c:pt>
                <c:pt idx="6664">
                  <c:v>14.354166666666668</c:v>
                </c:pt>
                <c:pt idx="6665">
                  <c:v>14.356770833333332</c:v>
                </c:pt>
                <c:pt idx="6666">
                  <c:v>14.359375</c:v>
                </c:pt>
                <c:pt idx="6667">
                  <c:v>14.361979166666668</c:v>
                </c:pt>
                <c:pt idx="6668">
                  <c:v>14.364583333333332</c:v>
                </c:pt>
                <c:pt idx="6669">
                  <c:v>14.3671875</c:v>
                </c:pt>
                <c:pt idx="6670">
                  <c:v>14.369791666666668</c:v>
                </c:pt>
                <c:pt idx="6671">
                  <c:v>14.372395833333332</c:v>
                </c:pt>
                <c:pt idx="6672">
                  <c:v>14.375</c:v>
                </c:pt>
                <c:pt idx="6673">
                  <c:v>14.377604166666668</c:v>
                </c:pt>
                <c:pt idx="6674">
                  <c:v>14.380208333333332</c:v>
                </c:pt>
                <c:pt idx="6675">
                  <c:v>14.3828125</c:v>
                </c:pt>
                <c:pt idx="6676">
                  <c:v>14.385416666666668</c:v>
                </c:pt>
                <c:pt idx="6677">
                  <c:v>14.388020833333332</c:v>
                </c:pt>
                <c:pt idx="6678">
                  <c:v>14.390625</c:v>
                </c:pt>
                <c:pt idx="6679">
                  <c:v>14.393229166666668</c:v>
                </c:pt>
                <c:pt idx="6680">
                  <c:v>14.395833333333332</c:v>
                </c:pt>
                <c:pt idx="6681">
                  <c:v>14.3984375</c:v>
                </c:pt>
                <c:pt idx="6682">
                  <c:v>14.401041666666668</c:v>
                </c:pt>
                <c:pt idx="6683">
                  <c:v>14.403645833333332</c:v>
                </c:pt>
                <c:pt idx="6684">
                  <c:v>14.40625</c:v>
                </c:pt>
                <c:pt idx="6685">
                  <c:v>14.408854166666668</c:v>
                </c:pt>
                <c:pt idx="6686">
                  <c:v>14.411458333333332</c:v>
                </c:pt>
                <c:pt idx="6687">
                  <c:v>14.4140625</c:v>
                </c:pt>
                <c:pt idx="6688">
                  <c:v>14.416666666666668</c:v>
                </c:pt>
                <c:pt idx="6689">
                  <c:v>14.419270833333332</c:v>
                </c:pt>
                <c:pt idx="6690">
                  <c:v>14.421875</c:v>
                </c:pt>
                <c:pt idx="6691">
                  <c:v>14.424479166666668</c:v>
                </c:pt>
                <c:pt idx="6692">
                  <c:v>14.427083333333332</c:v>
                </c:pt>
                <c:pt idx="6693">
                  <c:v>14.4296875</c:v>
                </c:pt>
                <c:pt idx="6694">
                  <c:v>14.432291666666668</c:v>
                </c:pt>
                <c:pt idx="6695">
                  <c:v>14.434895833333332</c:v>
                </c:pt>
                <c:pt idx="6696">
                  <c:v>14.4375</c:v>
                </c:pt>
                <c:pt idx="6697">
                  <c:v>14.440104166666668</c:v>
                </c:pt>
                <c:pt idx="6698">
                  <c:v>14.442708333333332</c:v>
                </c:pt>
                <c:pt idx="6699">
                  <c:v>14.4453125</c:v>
                </c:pt>
                <c:pt idx="6700">
                  <c:v>14.447916666666668</c:v>
                </c:pt>
                <c:pt idx="6701">
                  <c:v>14.450520833333332</c:v>
                </c:pt>
                <c:pt idx="6702">
                  <c:v>14.453125</c:v>
                </c:pt>
                <c:pt idx="6703">
                  <c:v>14.455729166666668</c:v>
                </c:pt>
                <c:pt idx="6704">
                  <c:v>14.458333333333332</c:v>
                </c:pt>
                <c:pt idx="6705">
                  <c:v>14.4609375</c:v>
                </c:pt>
                <c:pt idx="6706">
                  <c:v>14.463541666666668</c:v>
                </c:pt>
                <c:pt idx="6707">
                  <c:v>14.466145833333332</c:v>
                </c:pt>
                <c:pt idx="6708">
                  <c:v>14.46875</c:v>
                </c:pt>
                <c:pt idx="6709">
                  <c:v>14.471354166666668</c:v>
                </c:pt>
                <c:pt idx="6710">
                  <c:v>14.473958333333332</c:v>
                </c:pt>
                <c:pt idx="6711">
                  <c:v>14.4765625</c:v>
                </c:pt>
                <c:pt idx="6712">
                  <c:v>14.479166666666668</c:v>
                </c:pt>
                <c:pt idx="6713">
                  <c:v>14.481770833333332</c:v>
                </c:pt>
                <c:pt idx="6714">
                  <c:v>14.484375</c:v>
                </c:pt>
                <c:pt idx="6715">
                  <c:v>14.486979166666668</c:v>
                </c:pt>
                <c:pt idx="6716">
                  <c:v>14.489583333333332</c:v>
                </c:pt>
                <c:pt idx="6717">
                  <c:v>14.4921875</c:v>
                </c:pt>
                <c:pt idx="6718">
                  <c:v>14.494791666666668</c:v>
                </c:pt>
                <c:pt idx="6719">
                  <c:v>14.497395833333332</c:v>
                </c:pt>
                <c:pt idx="6720">
                  <c:v>14.5</c:v>
                </c:pt>
                <c:pt idx="6721">
                  <c:v>14.502604166666668</c:v>
                </c:pt>
                <c:pt idx="6722">
                  <c:v>14.505208333333332</c:v>
                </c:pt>
                <c:pt idx="6723">
                  <c:v>14.5078125</c:v>
                </c:pt>
                <c:pt idx="6724">
                  <c:v>14.510416666666668</c:v>
                </c:pt>
                <c:pt idx="6725">
                  <c:v>14.513020833333332</c:v>
                </c:pt>
                <c:pt idx="6726">
                  <c:v>14.515625</c:v>
                </c:pt>
                <c:pt idx="6727">
                  <c:v>14.518229166666668</c:v>
                </c:pt>
                <c:pt idx="6728">
                  <c:v>14.520833333333332</c:v>
                </c:pt>
                <c:pt idx="6729">
                  <c:v>14.5234375</c:v>
                </c:pt>
                <c:pt idx="6730">
                  <c:v>14.526041666666668</c:v>
                </c:pt>
                <c:pt idx="6731">
                  <c:v>14.528645833333332</c:v>
                </c:pt>
                <c:pt idx="6732">
                  <c:v>14.53125</c:v>
                </c:pt>
                <c:pt idx="6733">
                  <c:v>14.533854166666668</c:v>
                </c:pt>
                <c:pt idx="6734">
                  <c:v>14.536458333333332</c:v>
                </c:pt>
                <c:pt idx="6735">
                  <c:v>14.5390625</c:v>
                </c:pt>
                <c:pt idx="6736">
                  <c:v>14.541666666666668</c:v>
                </c:pt>
                <c:pt idx="6737">
                  <c:v>14.544270833333332</c:v>
                </c:pt>
                <c:pt idx="6738">
                  <c:v>14.546875</c:v>
                </c:pt>
                <c:pt idx="6739">
                  <c:v>14.549479166666668</c:v>
                </c:pt>
                <c:pt idx="6740">
                  <c:v>14.552083333333332</c:v>
                </c:pt>
                <c:pt idx="6741">
                  <c:v>14.5546875</c:v>
                </c:pt>
                <c:pt idx="6742">
                  <c:v>14.557291666666668</c:v>
                </c:pt>
                <c:pt idx="6743">
                  <c:v>14.559895833333332</c:v>
                </c:pt>
                <c:pt idx="6744">
                  <c:v>14.5625</c:v>
                </c:pt>
                <c:pt idx="6745">
                  <c:v>14.565104166666668</c:v>
                </c:pt>
                <c:pt idx="6746">
                  <c:v>14.567708333333332</c:v>
                </c:pt>
                <c:pt idx="6747">
                  <c:v>14.5703125</c:v>
                </c:pt>
                <c:pt idx="6748">
                  <c:v>14.572916666666668</c:v>
                </c:pt>
                <c:pt idx="6749">
                  <c:v>14.575520833333332</c:v>
                </c:pt>
                <c:pt idx="6750">
                  <c:v>14.578125</c:v>
                </c:pt>
                <c:pt idx="6751">
                  <c:v>14.580729166666668</c:v>
                </c:pt>
                <c:pt idx="6752">
                  <c:v>14.583333333333332</c:v>
                </c:pt>
                <c:pt idx="6753">
                  <c:v>14.5859375</c:v>
                </c:pt>
                <c:pt idx="6754">
                  <c:v>14.588541666666668</c:v>
                </c:pt>
                <c:pt idx="6755">
                  <c:v>14.591145833333332</c:v>
                </c:pt>
                <c:pt idx="6756">
                  <c:v>14.59375</c:v>
                </c:pt>
                <c:pt idx="6757">
                  <c:v>14.596354166666668</c:v>
                </c:pt>
                <c:pt idx="6758">
                  <c:v>14.598958333333332</c:v>
                </c:pt>
                <c:pt idx="6759">
                  <c:v>14.6015625</c:v>
                </c:pt>
                <c:pt idx="6760">
                  <c:v>14.604166666666668</c:v>
                </c:pt>
                <c:pt idx="6761">
                  <c:v>14.606770833333332</c:v>
                </c:pt>
                <c:pt idx="6762">
                  <c:v>14.609375</c:v>
                </c:pt>
                <c:pt idx="6763">
                  <c:v>14.611979166666668</c:v>
                </c:pt>
                <c:pt idx="6764">
                  <c:v>14.614583333333332</c:v>
                </c:pt>
                <c:pt idx="6765">
                  <c:v>14.6171875</c:v>
                </c:pt>
                <c:pt idx="6766">
                  <c:v>14.619791666666668</c:v>
                </c:pt>
                <c:pt idx="6767">
                  <c:v>14.622395833333332</c:v>
                </c:pt>
                <c:pt idx="6768">
                  <c:v>14.625</c:v>
                </c:pt>
                <c:pt idx="6769">
                  <c:v>14.627604166666668</c:v>
                </c:pt>
                <c:pt idx="6770">
                  <c:v>14.630208333333332</c:v>
                </c:pt>
                <c:pt idx="6771">
                  <c:v>14.6328125</c:v>
                </c:pt>
                <c:pt idx="6772">
                  <c:v>14.635416666666668</c:v>
                </c:pt>
                <c:pt idx="6773">
                  <c:v>14.638020833333332</c:v>
                </c:pt>
                <c:pt idx="6774">
                  <c:v>14.640625</c:v>
                </c:pt>
                <c:pt idx="6775">
                  <c:v>14.643229166666668</c:v>
                </c:pt>
                <c:pt idx="6776">
                  <c:v>14.645833333333332</c:v>
                </c:pt>
                <c:pt idx="6777">
                  <c:v>14.6484375</c:v>
                </c:pt>
                <c:pt idx="6778">
                  <c:v>14.651041666666668</c:v>
                </c:pt>
                <c:pt idx="6779">
                  <c:v>14.653645833333332</c:v>
                </c:pt>
                <c:pt idx="6780">
                  <c:v>14.65625</c:v>
                </c:pt>
                <c:pt idx="6781">
                  <c:v>14.658854166666668</c:v>
                </c:pt>
                <c:pt idx="6782">
                  <c:v>14.661458333333332</c:v>
                </c:pt>
                <c:pt idx="6783">
                  <c:v>14.6640625</c:v>
                </c:pt>
                <c:pt idx="6784">
                  <c:v>14.666666666666668</c:v>
                </c:pt>
                <c:pt idx="6785">
                  <c:v>14.669270833333332</c:v>
                </c:pt>
                <c:pt idx="6786">
                  <c:v>14.671875</c:v>
                </c:pt>
                <c:pt idx="6787">
                  <c:v>14.674479166666668</c:v>
                </c:pt>
                <c:pt idx="6788">
                  <c:v>14.677083333333332</c:v>
                </c:pt>
                <c:pt idx="6789">
                  <c:v>14.6796875</c:v>
                </c:pt>
                <c:pt idx="6790">
                  <c:v>14.682291666666668</c:v>
                </c:pt>
                <c:pt idx="6791">
                  <c:v>14.684895833333332</c:v>
                </c:pt>
                <c:pt idx="6792">
                  <c:v>14.6875</c:v>
                </c:pt>
                <c:pt idx="6793">
                  <c:v>14.690104166666668</c:v>
                </c:pt>
                <c:pt idx="6794">
                  <c:v>14.692708333333332</c:v>
                </c:pt>
                <c:pt idx="6795">
                  <c:v>14.6953125</c:v>
                </c:pt>
                <c:pt idx="6796">
                  <c:v>14.697916666666668</c:v>
                </c:pt>
                <c:pt idx="6797">
                  <c:v>14.700520833333332</c:v>
                </c:pt>
                <c:pt idx="6798">
                  <c:v>14.703125</c:v>
                </c:pt>
                <c:pt idx="6799">
                  <c:v>14.705729166666668</c:v>
                </c:pt>
                <c:pt idx="6800">
                  <c:v>14.708333333333332</c:v>
                </c:pt>
                <c:pt idx="6801">
                  <c:v>14.7109375</c:v>
                </c:pt>
                <c:pt idx="6802">
                  <c:v>14.713541666666668</c:v>
                </c:pt>
                <c:pt idx="6803">
                  <c:v>14.716145833333332</c:v>
                </c:pt>
                <c:pt idx="6804">
                  <c:v>14.71875</c:v>
                </c:pt>
                <c:pt idx="6805">
                  <c:v>14.721354166666668</c:v>
                </c:pt>
                <c:pt idx="6806">
                  <c:v>14.723958333333332</c:v>
                </c:pt>
                <c:pt idx="6807">
                  <c:v>14.7265625</c:v>
                </c:pt>
                <c:pt idx="6808">
                  <c:v>14.729166666666668</c:v>
                </c:pt>
                <c:pt idx="6809">
                  <c:v>14.731770833333332</c:v>
                </c:pt>
                <c:pt idx="6810">
                  <c:v>14.734375</c:v>
                </c:pt>
                <c:pt idx="6811">
                  <c:v>14.736979166666668</c:v>
                </c:pt>
                <c:pt idx="6812">
                  <c:v>14.739583333333332</c:v>
                </c:pt>
                <c:pt idx="6813">
                  <c:v>14.7421875</c:v>
                </c:pt>
                <c:pt idx="6814">
                  <c:v>14.744791666666668</c:v>
                </c:pt>
                <c:pt idx="6815">
                  <c:v>14.747395833333332</c:v>
                </c:pt>
                <c:pt idx="6816">
                  <c:v>14.75</c:v>
                </c:pt>
                <c:pt idx="6817">
                  <c:v>14.752604166666668</c:v>
                </c:pt>
                <c:pt idx="6818">
                  <c:v>14.755208333333332</c:v>
                </c:pt>
                <c:pt idx="6819">
                  <c:v>14.7578125</c:v>
                </c:pt>
                <c:pt idx="6820">
                  <c:v>14.760416666666668</c:v>
                </c:pt>
                <c:pt idx="6821">
                  <c:v>14.763020833333332</c:v>
                </c:pt>
                <c:pt idx="6822">
                  <c:v>14.765625</c:v>
                </c:pt>
                <c:pt idx="6823">
                  <c:v>14.768229166666668</c:v>
                </c:pt>
                <c:pt idx="6824">
                  <c:v>14.770833333333332</c:v>
                </c:pt>
                <c:pt idx="6825">
                  <c:v>14.7734375</c:v>
                </c:pt>
                <c:pt idx="6826">
                  <c:v>14.776041666666668</c:v>
                </c:pt>
                <c:pt idx="6827">
                  <c:v>14.778645833333332</c:v>
                </c:pt>
                <c:pt idx="6828">
                  <c:v>14.78125</c:v>
                </c:pt>
                <c:pt idx="6829">
                  <c:v>14.783854166666668</c:v>
                </c:pt>
                <c:pt idx="6830">
                  <c:v>14.786458333333332</c:v>
                </c:pt>
                <c:pt idx="6831">
                  <c:v>14.7890625</c:v>
                </c:pt>
                <c:pt idx="6832">
                  <c:v>14.791666666666668</c:v>
                </c:pt>
                <c:pt idx="6833">
                  <c:v>14.794270833333332</c:v>
                </c:pt>
                <c:pt idx="6834">
                  <c:v>14.796875</c:v>
                </c:pt>
                <c:pt idx="6835">
                  <c:v>14.799479166666668</c:v>
                </c:pt>
                <c:pt idx="6836">
                  <c:v>14.802083333333332</c:v>
                </c:pt>
                <c:pt idx="6837">
                  <c:v>14.8046875</c:v>
                </c:pt>
                <c:pt idx="6838">
                  <c:v>14.807291666666668</c:v>
                </c:pt>
                <c:pt idx="6839">
                  <c:v>14.809895833333332</c:v>
                </c:pt>
                <c:pt idx="6840">
                  <c:v>14.8125</c:v>
                </c:pt>
                <c:pt idx="6841">
                  <c:v>14.815104166666668</c:v>
                </c:pt>
                <c:pt idx="6842">
                  <c:v>14.817708333333332</c:v>
                </c:pt>
                <c:pt idx="6843">
                  <c:v>14.8203125</c:v>
                </c:pt>
                <c:pt idx="6844">
                  <c:v>14.822916666666668</c:v>
                </c:pt>
                <c:pt idx="6845">
                  <c:v>14.825520833333332</c:v>
                </c:pt>
                <c:pt idx="6846">
                  <c:v>14.828125</c:v>
                </c:pt>
                <c:pt idx="6847">
                  <c:v>14.830729166666668</c:v>
                </c:pt>
                <c:pt idx="6848">
                  <c:v>14.833333333333332</c:v>
                </c:pt>
                <c:pt idx="6849">
                  <c:v>14.8359375</c:v>
                </c:pt>
                <c:pt idx="6850">
                  <c:v>14.838541666666668</c:v>
                </c:pt>
                <c:pt idx="6851">
                  <c:v>14.841145833333332</c:v>
                </c:pt>
                <c:pt idx="6852">
                  <c:v>14.84375</c:v>
                </c:pt>
                <c:pt idx="6853">
                  <c:v>14.846354166666668</c:v>
                </c:pt>
                <c:pt idx="6854">
                  <c:v>14.848958333333332</c:v>
                </c:pt>
                <c:pt idx="6855">
                  <c:v>14.8515625</c:v>
                </c:pt>
                <c:pt idx="6856">
                  <c:v>14.854166666666668</c:v>
                </c:pt>
                <c:pt idx="6857">
                  <c:v>14.856770833333332</c:v>
                </c:pt>
                <c:pt idx="6858">
                  <c:v>14.859375</c:v>
                </c:pt>
                <c:pt idx="6859">
                  <c:v>14.861979166666668</c:v>
                </c:pt>
                <c:pt idx="6860">
                  <c:v>14.864583333333332</c:v>
                </c:pt>
                <c:pt idx="6861">
                  <c:v>14.8671875</c:v>
                </c:pt>
                <c:pt idx="6862">
                  <c:v>14.869791666666668</c:v>
                </c:pt>
                <c:pt idx="6863">
                  <c:v>14.872395833333332</c:v>
                </c:pt>
                <c:pt idx="6864">
                  <c:v>14.875</c:v>
                </c:pt>
                <c:pt idx="6865">
                  <c:v>14.877604166666668</c:v>
                </c:pt>
                <c:pt idx="6866">
                  <c:v>14.880208333333332</c:v>
                </c:pt>
                <c:pt idx="6867">
                  <c:v>14.8828125</c:v>
                </c:pt>
                <c:pt idx="6868">
                  <c:v>14.885416666666668</c:v>
                </c:pt>
                <c:pt idx="6869">
                  <c:v>14.888020833333332</c:v>
                </c:pt>
                <c:pt idx="6870">
                  <c:v>14.890625</c:v>
                </c:pt>
                <c:pt idx="6871">
                  <c:v>14.893229166666668</c:v>
                </c:pt>
                <c:pt idx="6872">
                  <c:v>14.895833333333332</c:v>
                </c:pt>
                <c:pt idx="6873">
                  <c:v>14.8984375</c:v>
                </c:pt>
                <c:pt idx="6874">
                  <c:v>14.901041666666668</c:v>
                </c:pt>
                <c:pt idx="6875">
                  <c:v>14.903645833333332</c:v>
                </c:pt>
                <c:pt idx="6876">
                  <c:v>14.90625</c:v>
                </c:pt>
                <c:pt idx="6877">
                  <c:v>14.908854166666668</c:v>
                </c:pt>
                <c:pt idx="6878">
                  <c:v>14.911458333333332</c:v>
                </c:pt>
                <c:pt idx="6879">
                  <c:v>14.9140625</c:v>
                </c:pt>
                <c:pt idx="6880">
                  <c:v>14.916666666666668</c:v>
                </c:pt>
                <c:pt idx="6881">
                  <c:v>14.919270833333332</c:v>
                </c:pt>
                <c:pt idx="6882">
                  <c:v>14.921875</c:v>
                </c:pt>
                <c:pt idx="6883">
                  <c:v>14.924479166666668</c:v>
                </c:pt>
                <c:pt idx="6884">
                  <c:v>14.927083333333332</c:v>
                </c:pt>
                <c:pt idx="6885">
                  <c:v>14.9296875</c:v>
                </c:pt>
                <c:pt idx="6886">
                  <c:v>14.932291666666668</c:v>
                </c:pt>
                <c:pt idx="6887">
                  <c:v>14.934895833333332</c:v>
                </c:pt>
                <c:pt idx="6888">
                  <c:v>14.9375</c:v>
                </c:pt>
                <c:pt idx="6889">
                  <c:v>14.940104166666668</c:v>
                </c:pt>
                <c:pt idx="6890">
                  <c:v>14.942708333333332</c:v>
                </c:pt>
                <c:pt idx="6891">
                  <c:v>14.9453125</c:v>
                </c:pt>
                <c:pt idx="6892">
                  <c:v>14.947916666666668</c:v>
                </c:pt>
                <c:pt idx="6893">
                  <c:v>14.950520833333332</c:v>
                </c:pt>
                <c:pt idx="6894">
                  <c:v>14.953125</c:v>
                </c:pt>
                <c:pt idx="6895">
                  <c:v>14.955729166666668</c:v>
                </c:pt>
                <c:pt idx="6896">
                  <c:v>14.958333333333332</c:v>
                </c:pt>
                <c:pt idx="6897">
                  <c:v>14.9609375</c:v>
                </c:pt>
                <c:pt idx="6898">
                  <c:v>14.963541666666668</c:v>
                </c:pt>
                <c:pt idx="6899">
                  <c:v>14.966145833333332</c:v>
                </c:pt>
                <c:pt idx="6900">
                  <c:v>14.96875</c:v>
                </c:pt>
                <c:pt idx="6901">
                  <c:v>14.971354166666668</c:v>
                </c:pt>
                <c:pt idx="6902">
                  <c:v>14.973958333333332</c:v>
                </c:pt>
                <c:pt idx="6903">
                  <c:v>14.9765625</c:v>
                </c:pt>
                <c:pt idx="6904">
                  <c:v>14.979166666666668</c:v>
                </c:pt>
                <c:pt idx="6905">
                  <c:v>14.981770833333332</c:v>
                </c:pt>
                <c:pt idx="6906">
                  <c:v>14.984375</c:v>
                </c:pt>
                <c:pt idx="6907">
                  <c:v>14.986979166666668</c:v>
                </c:pt>
                <c:pt idx="6908">
                  <c:v>14.989583333333332</c:v>
                </c:pt>
                <c:pt idx="6909">
                  <c:v>14.9921875</c:v>
                </c:pt>
                <c:pt idx="6910">
                  <c:v>14.994791666666668</c:v>
                </c:pt>
                <c:pt idx="6911">
                  <c:v>14.997395833333332</c:v>
                </c:pt>
                <c:pt idx="6912">
                  <c:v>15</c:v>
                </c:pt>
                <c:pt idx="6913">
                  <c:v>15.002604166666668</c:v>
                </c:pt>
                <c:pt idx="6914">
                  <c:v>15.005208333333332</c:v>
                </c:pt>
                <c:pt idx="6915">
                  <c:v>15.0078125</c:v>
                </c:pt>
                <c:pt idx="6916">
                  <c:v>15.010416666666668</c:v>
                </c:pt>
                <c:pt idx="6917">
                  <c:v>15.013020833333332</c:v>
                </c:pt>
                <c:pt idx="6918">
                  <c:v>15.015625</c:v>
                </c:pt>
                <c:pt idx="6919">
                  <c:v>15.018229166666668</c:v>
                </c:pt>
                <c:pt idx="6920">
                  <c:v>15.020833333333332</c:v>
                </c:pt>
                <c:pt idx="6921">
                  <c:v>15.0234375</c:v>
                </c:pt>
                <c:pt idx="6922">
                  <c:v>15.026041666666668</c:v>
                </c:pt>
                <c:pt idx="6923">
                  <c:v>15.028645833333332</c:v>
                </c:pt>
                <c:pt idx="6924">
                  <c:v>15.03125</c:v>
                </c:pt>
                <c:pt idx="6925">
                  <c:v>15.033854166666668</c:v>
                </c:pt>
                <c:pt idx="6926">
                  <c:v>15.036458333333332</c:v>
                </c:pt>
                <c:pt idx="6927">
                  <c:v>15.0390625</c:v>
                </c:pt>
                <c:pt idx="6928">
                  <c:v>15.041666666666668</c:v>
                </c:pt>
                <c:pt idx="6929">
                  <c:v>15.044270833333332</c:v>
                </c:pt>
                <c:pt idx="6930">
                  <c:v>15.046875</c:v>
                </c:pt>
                <c:pt idx="6931">
                  <c:v>15.049479166666668</c:v>
                </c:pt>
                <c:pt idx="6932">
                  <c:v>15.052083333333332</c:v>
                </c:pt>
                <c:pt idx="6933">
                  <c:v>15.0546875</c:v>
                </c:pt>
                <c:pt idx="6934">
                  <c:v>15.057291666666668</c:v>
                </c:pt>
                <c:pt idx="6935">
                  <c:v>15.059895833333332</c:v>
                </c:pt>
                <c:pt idx="6936">
                  <c:v>15.0625</c:v>
                </c:pt>
                <c:pt idx="6937">
                  <c:v>15.065104166666668</c:v>
                </c:pt>
                <c:pt idx="6938">
                  <c:v>15.067708333333332</c:v>
                </c:pt>
                <c:pt idx="6939">
                  <c:v>15.0703125</c:v>
                </c:pt>
                <c:pt idx="6940">
                  <c:v>15.072916666666668</c:v>
                </c:pt>
                <c:pt idx="6941">
                  <c:v>15.075520833333332</c:v>
                </c:pt>
                <c:pt idx="6942">
                  <c:v>15.078125</c:v>
                </c:pt>
                <c:pt idx="6943">
                  <c:v>15.080729166666668</c:v>
                </c:pt>
                <c:pt idx="6944">
                  <c:v>15.083333333333332</c:v>
                </c:pt>
                <c:pt idx="6945">
                  <c:v>15.0859375</c:v>
                </c:pt>
                <c:pt idx="6946">
                  <c:v>15.088541666666668</c:v>
                </c:pt>
                <c:pt idx="6947">
                  <c:v>15.091145833333332</c:v>
                </c:pt>
                <c:pt idx="6948">
                  <c:v>15.09375</c:v>
                </c:pt>
                <c:pt idx="6949">
                  <c:v>15.096354166666668</c:v>
                </c:pt>
                <c:pt idx="6950">
                  <c:v>15.098958333333332</c:v>
                </c:pt>
                <c:pt idx="6951">
                  <c:v>15.1015625</c:v>
                </c:pt>
                <c:pt idx="6952">
                  <c:v>15.104166666666668</c:v>
                </c:pt>
                <c:pt idx="6953">
                  <c:v>15.106770833333332</c:v>
                </c:pt>
                <c:pt idx="6954">
                  <c:v>15.109375</c:v>
                </c:pt>
                <c:pt idx="6955">
                  <c:v>15.111979166666668</c:v>
                </c:pt>
                <c:pt idx="6956">
                  <c:v>15.114583333333332</c:v>
                </c:pt>
                <c:pt idx="6957">
                  <c:v>15.1171875</c:v>
                </c:pt>
                <c:pt idx="6958">
                  <c:v>15.119791666666668</c:v>
                </c:pt>
                <c:pt idx="6959">
                  <c:v>15.122395833333332</c:v>
                </c:pt>
                <c:pt idx="6960">
                  <c:v>15.125</c:v>
                </c:pt>
                <c:pt idx="6961">
                  <c:v>15.127604166666668</c:v>
                </c:pt>
                <c:pt idx="6962">
                  <c:v>15.130208333333332</c:v>
                </c:pt>
                <c:pt idx="6963">
                  <c:v>15.1328125</c:v>
                </c:pt>
                <c:pt idx="6964">
                  <c:v>15.135416666666668</c:v>
                </c:pt>
                <c:pt idx="6965">
                  <c:v>15.138020833333332</c:v>
                </c:pt>
                <c:pt idx="6966">
                  <c:v>15.140625</c:v>
                </c:pt>
                <c:pt idx="6967">
                  <c:v>15.143229166666668</c:v>
                </c:pt>
                <c:pt idx="6968">
                  <c:v>15.145833333333332</c:v>
                </c:pt>
                <c:pt idx="6969">
                  <c:v>15.1484375</c:v>
                </c:pt>
                <c:pt idx="6970">
                  <c:v>15.151041666666668</c:v>
                </c:pt>
                <c:pt idx="6971">
                  <c:v>15.153645833333332</c:v>
                </c:pt>
                <c:pt idx="6972">
                  <c:v>15.15625</c:v>
                </c:pt>
                <c:pt idx="6973">
                  <c:v>15.158854166666668</c:v>
                </c:pt>
                <c:pt idx="6974">
                  <c:v>15.161458333333332</c:v>
                </c:pt>
                <c:pt idx="6975">
                  <c:v>15.1640625</c:v>
                </c:pt>
                <c:pt idx="6976">
                  <c:v>15.166666666666668</c:v>
                </c:pt>
                <c:pt idx="6977">
                  <c:v>15.169270833333332</c:v>
                </c:pt>
                <c:pt idx="6978">
                  <c:v>15.171875</c:v>
                </c:pt>
                <c:pt idx="6979">
                  <c:v>15.174479166666668</c:v>
                </c:pt>
                <c:pt idx="6980">
                  <c:v>15.177083333333332</c:v>
                </c:pt>
                <c:pt idx="6981">
                  <c:v>15.1796875</c:v>
                </c:pt>
                <c:pt idx="6982">
                  <c:v>15.182291666666668</c:v>
                </c:pt>
                <c:pt idx="6983">
                  <c:v>15.184895833333332</c:v>
                </c:pt>
                <c:pt idx="6984">
                  <c:v>15.1875</c:v>
                </c:pt>
                <c:pt idx="6985">
                  <c:v>15.190104166666668</c:v>
                </c:pt>
                <c:pt idx="6986">
                  <c:v>15.192708333333332</c:v>
                </c:pt>
                <c:pt idx="6987">
                  <c:v>15.1953125</c:v>
                </c:pt>
                <c:pt idx="6988">
                  <c:v>15.197916666666668</c:v>
                </c:pt>
                <c:pt idx="6989">
                  <c:v>15.200520833333332</c:v>
                </c:pt>
                <c:pt idx="6990">
                  <c:v>15.203125</c:v>
                </c:pt>
                <c:pt idx="6991">
                  <c:v>15.205729166666668</c:v>
                </c:pt>
                <c:pt idx="6992">
                  <c:v>15.208333333333332</c:v>
                </c:pt>
                <c:pt idx="6993">
                  <c:v>15.2109375</c:v>
                </c:pt>
                <c:pt idx="6994">
                  <c:v>15.213541666666668</c:v>
                </c:pt>
                <c:pt idx="6995">
                  <c:v>15.216145833333332</c:v>
                </c:pt>
                <c:pt idx="6996">
                  <c:v>15.21875</c:v>
                </c:pt>
                <c:pt idx="6997">
                  <c:v>15.221354166666668</c:v>
                </c:pt>
                <c:pt idx="6998">
                  <c:v>15.223958333333332</c:v>
                </c:pt>
                <c:pt idx="6999">
                  <c:v>15.2265625</c:v>
                </c:pt>
                <c:pt idx="7000">
                  <c:v>15.229166666666668</c:v>
                </c:pt>
                <c:pt idx="7001">
                  <c:v>15.231770833333332</c:v>
                </c:pt>
                <c:pt idx="7002">
                  <c:v>15.234375</c:v>
                </c:pt>
                <c:pt idx="7003">
                  <c:v>15.236979166666668</c:v>
                </c:pt>
                <c:pt idx="7004">
                  <c:v>15.239583333333332</c:v>
                </c:pt>
                <c:pt idx="7005">
                  <c:v>15.2421875</c:v>
                </c:pt>
                <c:pt idx="7006">
                  <c:v>15.244791666666668</c:v>
                </c:pt>
                <c:pt idx="7007">
                  <c:v>15.247395833333332</c:v>
                </c:pt>
                <c:pt idx="7008">
                  <c:v>15.25</c:v>
                </c:pt>
                <c:pt idx="7009">
                  <c:v>15.252604166666668</c:v>
                </c:pt>
                <c:pt idx="7010">
                  <c:v>15.255208333333332</c:v>
                </c:pt>
                <c:pt idx="7011">
                  <c:v>15.2578125</c:v>
                </c:pt>
                <c:pt idx="7012">
                  <c:v>15.260416666666668</c:v>
                </c:pt>
                <c:pt idx="7013">
                  <c:v>15.263020833333332</c:v>
                </c:pt>
                <c:pt idx="7014">
                  <c:v>15.265625</c:v>
                </c:pt>
                <c:pt idx="7015">
                  <c:v>15.268229166666668</c:v>
                </c:pt>
                <c:pt idx="7016">
                  <c:v>15.270833333333332</c:v>
                </c:pt>
                <c:pt idx="7017">
                  <c:v>15.2734375</c:v>
                </c:pt>
                <c:pt idx="7018">
                  <c:v>15.276041666666668</c:v>
                </c:pt>
                <c:pt idx="7019">
                  <c:v>15.278645833333332</c:v>
                </c:pt>
                <c:pt idx="7020">
                  <c:v>15.28125</c:v>
                </c:pt>
                <c:pt idx="7021">
                  <c:v>15.283854166666668</c:v>
                </c:pt>
                <c:pt idx="7022">
                  <c:v>15.286458333333332</c:v>
                </c:pt>
                <c:pt idx="7023">
                  <c:v>15.2890625</c:v>
                </c:pt>
                <c:pt idx="7024">
                  <c:v>15.291666666666668</c:v>
                </c:pt>
                <c:pt idx="7025">
                  <c:v>15.294270833333332</c:v>
                </c:pt>
                <c:pt idx="7026">
                  <c:v>15.296875</c:v>
                </c:pt>
                <c:pt idx="7027">
                  <c:v>15.299479166666668</c:v>
                </c:pt>
                <c:pt idx="7028">
                  <c:v>15.302083333333332</c:v>
                </c:pt>
                <c:pt idx="7029">
                  <c:v>15.3046875</c:v>
                </c:pt>
                <c:pt idx="7030">
                  <c:v>15.307291666666668</c:v>
                </c:pt>
                <c:pt idx="7031">
                  <c:v>15.309895833333332</c:v>
                </c:pt>
                <c:pt idx="7032">
                  <c:v>15.3125</c:v>
                </c:pt>
                <c:pt idx="7033">
                  <c:v>15.315104166666668</c:v>
                </c:pt>
                <c:pt idx="7034">
                  <c:v>15.317708333333332</c:v>
                </c:pt>
                <c:pt idx="7035">
                  <c:v>15.3203125</c:v>
                </c:pt>
                <c:pt idx="7036">
                  <c:v>15.322916666666668</c:v>
                </c:pt>
                <c:pt idx="7037">
                  <c:v>15.325520833333332</c:v>
                </c:pt>
                <c:pt idx="7038">
                  <c:v>15.328125</c:v>
                </c:pt>
                <c:pt idx="7039">
                  <c:v>15.330729166666668</c:v>
                </c:pt>
                <c:pt idx="7040">
                  <c:v>15.333333333333332</c:v>
                </c:pt>
                <c:pt idx="7041">
                  <c:v>15.3359375</c:v>
                </c:pt>
                <c:pt idx="7042">
                  <c:v>15.338541666666668</c:v>
                </c:pt>
                <c:pt idx="7043">
                  <c:v>15.341145833333332</c:v>
                </c:pt>
                <c:pt idx="7044">
                  <c:v>15.34375</c:v>
                </c:pt>
                <c:pt idx="7045">
                  <c:v>15.346354166666668</c:v>
                </c:pt>
                <c:pt idx="7046">
                  <c:v>15.348958333333332</c:v>
                </c:pt>
                <c:pt idx="7047">
                  <c:v>15.3515625</c:v>
                </c:pt>
                <c:pt idx="7048">
                  <c:v>15.354166666666668</c:v>
                </c:pt>
                <c:pt idx="7049">
                  <c:v>15.356770833333332</c:v>
                </c:pt>
                <c:pt idx="7050">
                  <c:v>15.359375</c:v>
                </c:pt>
                <c:pt idx="7051">
                  <c:v>15.361979166666668</c:v>
                </c:pt>
                <c:pt idx="7052">
                  <c:v>15.364583333333332</c:v>
                </c:pt>
                <c:pt idx="7053">
                  <c:v>15.3671875</c:v>
                </c:pt>
                <c:pt idx="7054">
                  <c:v>15.369791666666668</c:v>
                </c:pt>
                <c:pt idx="7055">
                  <c:v>15.372395833333332</c:v>
                </c:pt>
                <c:pt idx="7056">
                  <c:v>15.375</c:v>
                </c:pt>
                <c:pt idx="7057">
                  <c:v>15.377604166666668</c:v>
                </c:pt>
                <c:pt idx="7058">
                  <c:v>15.380208333333332</c:v>
                </c:pt>
                <c:pt idx="7059">
                  <c:v>15.3828125</c:v>
                </c:pt>
                <c:pt idx="7060">
                  <c:v>15.385416666666668</c:v>
                </c:pt>
                <c:pt idx="7061">
                  <c:v>15.388020833333332</c:v>
                </c:pt>
                <c:pt idx="7062">
                  <c:v>15.390625</c:v>
                </c:pt>
                <c:pt idx="7063">
                  <c:v>15.393229166666668</c:v>
                </c:pt>
                <c:pt idx="7064">
                  <c:v>15.395833333333332</c:v>
                </c:pt>
                <c:pt idx="7065">
                  <c:v>15.3984375</c:v>
                </c:pt>
                <c:pt idx="7066">
                  <c:v>15.401041666666668</c:v>
                </c:pt>
                <c:pt idx="7067">
                  <c:v>15.403645833333332</c:v>
                </c:pt>
                <c:pt idx="7068">
                  <c:v>15.40625</c:v>
                </c:pt>
                <c:pt idx="7069">
                  <c:v>15.408854166666668</c:v>
                </c:pt>
                <c:pt idx="7070">
                  <c:v>15.411458333333332</c:v>
                </c:pt>
                <c:pt idx="7071">
                  <c:v>15.4140625</c:v>
                </c:pt>
                <c:pt idx="7072">
                  <c:v>15.416666666666668</c:v>
                </c:pt>
                <c:pt idx="7073">
                  <c:v>15.419270833333332</c:v>
                </c:pt>
                <c:pt idx="7074">
                  <c:v>15.421875</c:v>
                </c:pt>
                <c:pt idx="7075">
                  <c:v>15.424479166666668</c:v>
                </c:pt>
                <c:pt idx="7076">
                  <c:v>15.427083333333332</c:v>
                </c:pt>
                <c:pt idx="7077">
                  <c:v>15.4296875</c:v>
                </c:pt>
                <c:pt idx="7078">
                  <c:v>15.432291666666668</c:v>
                </c:pt>
                <c:pt idx="7079">
                  <c:v>15.434895833333332</c:v>
                </c:pt>
                <c:pt idx="7080">
                  <c:v>15.4375</c:v>
                </c:pt>
                <c:pt idx="7081">
                  <c:v>15.440104166666668</c:v>
                </c:pt>
                <c:pt idx="7082">
                  <c:v>15.442708333333332</c:v>
                </c:pt>
                <c:pt idx="7083">
                  <c:v>15.4453125</c:v>
                </c:pt>
                <c:pt idx="7084">
                  <c:v>15.447916666666668</c:v>
                </c:pt>
                <c:pt idx="7085">
                  <c:v>15.450520833333332</c:v>
                </c:pt>
                <c:pt idx="7086">
                  <c:v>15.453125</c:v>
                </c:pt>
                <c:pt idx="7087">
                  <c:v>15.455729166666668</c:v>
                </c:pt>
                <c:pt idx="7088">
                  <c:v>15.458333333333332</c:v>
                </c:pt>
                <c:pt idx="7089">
                  <c:v>15.4609375</c:v>
                </c:pt>
                <c:pt idx="7090">
                  <c:v>15.463541666666668</c:v>
                </c:pt>
                <c:pt idx="7091">
                  <c:v>15.466145833333332</c:v>
                </c:pt>
                <c:pt idx="7092">
                  <c:v>15.46875</c:v>
                </c:pt>
                <c:pt idx="7093">
                  <c:v>15.471354166666668</c:v>
                </c:pt>
                <c:pt idx="7094">
                  <c:v>15.473958333333332</c:v>
                </c:pt>
                <c:pt idx="7095">
                  <c:v>15.4765625</c:v>
                </c:pt>
                <c:pt idx="7096">
                  <c:v>15.479166666666668</c:v>
                </c:pt>
                <c:pt idx="7097">
                  <c:v>15.481770833333332</c:v>
                </c:pt>
                <c:pt idx="7098">
                  <c:v>15.484375</c:v>
                </c:pt>
                <c:pt idx="7099">
                  <c:v>15.486979166666668</c:v>
                </c:pt>
                <c:pt idx="7100">
                  <c:v>15.489583333333332</c:v>
                </c:pt>
                <c:pt idx="7101">
                  <c:v>15.4921875</c:v>
                </c:pt>
                <c:pt idx="7102">
                  <c:v>15.494791666666668</c:v>
                </c:pt>
                <c:pt idx="7103">
                  <c:v>15.497395833333332</c:v>
                </c:pt>
                <c:pt idx="7104">
                  <c:v>15.5</c:v>
                </c:pt>
                <c:pt idx="7105">
                  <c:v>15.502604166666668</c:v>
                </c:pt>
                <c:pt idx="7106">
                  <c:v>15.505208333333332</c:v>
                </c:pt>
                <c:pt idx="7107">
                  <c:v>15.5078125</c:v>
                </c:pt>
                <c:pt idx="7108">
                  <c:v>15.510416666666668</c:v>
                </c:pt>
                <c:pt idx="7109">
                  <c:v>15.513020833333332</c:v>
                </c:pt>
                <c:pt idx="7110">
                  <c:v>15.515625</c:v>
                </c:pt>
                <c:pt idx="7111">
                  <c:v>15.518229166666668</c:v>
                </c:pt>
                <c:pt idx="7112">
                  <c:v>15.520833333333332</c:v>
                </c:pt>
                <c:pt idx="7113">
                  <c:v>15.5234375</c:v>
                </c:pt>
                <c:pt idx="7114">
                  <c:v>15.526041666666668</c:v>
                </c:pt>
                <c:pt idx="7115">
                  <c:v>15.528645833333332</c:v>
                </c:pt>
                <c:pt idx="7116">
                  <c:v>15.53125</c:v>
                </c:pt>
                <c:pt idx="7117">
                  <c:v>15.533854166666668</c:v>
                </c:pt>
                <c:pt idx="7118">
                  <c:v>15.536458333333332</c:v>
                </c:pt>
                <c:pt idx="7119">
                  <c:v>15.5390625</c:v>
                </c:pt>
                <c:pt idx="7120">
                  <c:v>15.541666666666668</c:v>
                </c:pt>
                <c:pt idx="7121">
                  <c:v>15.544270833333332</c:v>
                </c:pt>
                <c:pt idx="7122">
                  <c:v>15.546875</c:v>
                </c:pt>
                <c:pt idx="7123">
                  <c:v>15.549479166666668</c:v>
                </c:pt>
                <c:pt idx="7124">
                  <c:v>15.552083333333332</c:v>
                </c:pt>
                <c:pt idx="7125">
                  <c:v>15.5546875</c:v>
                </c:pt>
                <c:pt idx="7126">
                  <c:v>15.557291666666668</c:v>
                </c:pt>
                <c:pt idx="7127">
                  <c:v>15.559895833333332</c:v>
                </c:pt>
                <c:pt idx="7128">
                  <c:v>15.5625</c:v>
                </c:pt>
                <c:pt idx="7129">
                  <c:v>15.565104166666668</c:v>
                </c:pt>
                <c:pt idx="7130">
                  <c:v>15.567708333333332</c:v>
                </c:pt>
                <c:pt idx="7131">
                  <c:v>15.5703125</c:v>
                </c:pt>
                <c:pt idx="7132">
                  <c:v>15.572916666666668</c:v>
                </c:pt>
                <c:pt idx="7133">
                  <c:v>15.575520833333332</c:v>
                </c:pt>
                <c:pt idx="7134">
                  <c:v>15.578125</c:v>
                </c:pt>
                <c:pt idx="7135">
                  <c:v>15.580729166666668</c:v>
                </c:pt>
                <c:pt idx="7136">
                  <c:v>15.583333333333332</c:v>
                </c:pt>
                <c:pt idx="7137">
                  <c:v>15.5859375</c:v>
                </c:pt>
                <c:pt idx="7138">
                  <c:v>15.588541666666668</c:v>
                </c:pt>
                <c:pt idx="7139">
                  <c:v>15.591145833333332</c:v>
                </c:pt>
                <c:pt idx="7140">
                  <c:v>15.59375</c:v>
                </c:pt>
                <c:pt idx="7141">
                  <c:v>15.596354166666668</c:v>
                </c:pt>
                <c:pt idx="7142">
                  <c:v>15.598958333333332</c:v>
                </c:pt>
                <c:pt idx="7143">
                  <c:v>15.6015625</c:v>
                </c:pt>
                <c:pt idx="7144">
                  <c:v>15.604166666666668</c:v>
                </c:pt>
                <c:pt idx="7145">
                  <c:v>15.606770833333332</c:v>
                </c:pt>
                <c:pt idx="7146">
                  <c:v>15.609375</c:v>
                </c:pt>
                <c:pt idx="7147">
                  <c:v>15.611979166666668</c:v>
                </c:pt>
                <c:pt idx="7148">
                  <c:v>15.614583333333332</c:v>
                </c:pt>
                <c:pt idx="7149">
                  <c:v>15.6171875</c:v>
                </c:pt>
                <c:pt idx="7150">
                  <c:v>15.619791666666668</c:v>
                </c:pt>
                <c:pt idx="7151">
                  <c:v>15.622395833333332</c:v>
                </c:pt>
                <c:pt idx="7152">
                  <c:v>15.625</c:v>
                </c:pt>
                <c:pt idx="7153">
                  <c:v>15.627604166666668</c:v>
                </c:pt>
                <c:pt idx="7154">
                  <c:v>15.630208333333332</c:v>
                </c:pt>
                <c:pt idx="7155">
                  <c:v>15.6328125</c:v>
                </c:pt>
                <c:pt idx="7156">
                  <c:v>15.635416666666668</c:v>
                </c:pt>
                <c:pt idx="7157">
                  <c:v>15.638020833333332</c:v>
                </c:pt>
                <c:pt idx="7158">
                  <c:v>15.640625</c:v>
                </c:pt>
                <c:pt idx="7159">
                  <c:v>15.643229166666668</c:v>
                </c:pt>
                <c:pt idx="7160">
                  <c:v>15.645833333333332</c:v>
                </c:pt>
                <c:pt idx="7161">
                  <c:v>15.6484375</c:v>
                </c:pt>
                <c:pt idx="7162">
                  <c:v>15.651041666666668</c:v>
                </c:pt>
                <c:pt idx="7163">
                  <c:v>15.653645833333332</c:v>
                </c:pt>
                <c:pt idx="7164">
                  <c:v>15.65625</c:v>
                </c:pt>
                <c:pt idx="7165">
                  <c:v>15.658854166666668</c:v>
                </c:pt>
                <c:pt idx="7166">
                  <c:v>15.661458333333332</c:v>
                </c:pt>
                <c:pt idx="7167">
                  <c:v>15.6640625</c:v>
                </c:pt>
                <c:pt idx="7168">
                  <c:v>15.666666666666668</c:v>
                </c:pt>
                <c:pt idx="7169">
                  <c:v>15.669270833333332</c:v>
                </c:pt>
                <c:pt idx="7170">
                  <c:v>15.671875</c:v>
                </c:pt>
                <c:pt idx="7171">
                  <c:v>15.674479166666668</c:v>
                </c:pt>
                <c:pt idx="7172">
                  <c:v>15.677083333333332</c:v>
                </c:pt>
                <c:pt idx="7173">
                  <c:v>15.6796875</c:v>
                </c:pt>
                <c:pt idx="7174">
                  <c:v>15.682291666666668</c:v>
                </c:pt>
                <c:pt idx="7175">
                  <c:v>15.684895833333332</c:v>
                </c:pt>
                <c:pt idx="7176">
                  <c:v>15.6875</c:v>
                </c:pt>
                <c:pt idx="7177">
                  <c:v>15.690104166666668</c:v>
                </c:pt>
                <c:pt idx="7178">
                  <c:v>15.692708333333332</c:v>
                </c:pt>
                <c:pt idx="7179">
                  <c:v>15.6953125</c:v>
                </c:pt>
                <c:pt idx="7180">
                  <c:v>15.697916666666668</c:v>
                </c:pt>
                <c:pt idx="7181">
                  <c:v>15.700520833333332</c:v>
                </c:pt>
                <c:pt idx="7182">
                  <c:v>15.703125</c:v>
                </c:pt>
                <c:pt idx="7183">
                  <c:v>15.705729166666668</c:v>
                </c:pt>
                <c:pt idx="7184">
                  <c:v>15.708333333333332</c:v>
                </c:pt>
                <c:pt idx="7185">
                  <c:v>15.7109375</c:v>
                </c:pt>
                <c:pt idx="7186">
                  <c:v>15.713541666666668</c:v>
                </c:pt>
                <c:pt idx="7187">
                  <c:v>15.716145833333332</c:v>
                </c:pt>
                <c:pt idx="7188">
                  <c:v>15.71875</c:v>
                </c:pt>
                <c:pt idx="7189">
                  <c:v>15.721354166666668</c:v>
                </c:pt>
                <c:pt idx="7190">
                  <c:v>15.723958333333332</c:v>
                </c:pt>
                <c:pt idx="7191">
                  <c:v>15.7265625</c:v>
                </c:pt>
                <c:pt idx="7192">
                  <c:v>15.729166666666668</c:v>
                </c:pt>
                <c:pt idx="7193">
                  <c:v>15.731770833333332</c:v>
                </c:pt>
                <c:pt idx="7194">
                  <c:v>15.734375</c:v>
                </c:pt>
                <c:pt idx="7195">
                  <c:v>15.736979166666668</c:v>
                </c:pt>
                <c:pt idx="7196">
                  <c:v>15.739583333333332</c:v>
                </c:pt>
                <c:pt idx="7197">
                  <c:v>15.7421875</c:v>
                </c:pt>
                <c:pt idx="7198">
                  <c:v>15.744791666666668</c:v>
                </c:pt>
                <c:pt idx="7199">
                  <c:v>15.747395833333332</c:v>
                </c:pt>
                <c:pt idx="7200">
                  <c:v>15.75</c:v>
                </c:pt>
                <c:pt idx="7201">
                  <c:v>15.752604166666668</c:v>
                </c:pt>
                <c:pt idx="7202">
                  <c:v>15.755208333333332</c:v>
                </c:pt>
                <c:pt idx="7203">
                  <c:v>15.7578125</c:v>
                </c:pt>
                <c:pt idx="7204">
                  <c:v>15.760416666666668</c:v>
                </c:pt>
                <c:pt idx="7205">
                  <c:v>15.763020833333332</c:v>
                </c:pt>
                <c:pt idx="7206">
                  <c:v>15.765625</c:v>
                </c:pt>
                <c:pt idx="7207">
                  <c:v>15.768229166666668</c:v>
                </c:pt>
                <c:pt idx="7208">
                  <c:v>15.770833333333332</c:v>
                </c:pt>
                <c:pt idx="7209">
                  <c:v>15.7734375</c:v>
                </c:pt>
                <c:pt idx="7210">
                  <c:v>15.776041666666668</c:v>
                </c:pt>
                <c:pt idx="7211">
                  <c:v>15.778645833333332</c:v>
                </c:pt>
                <c:pt idx="7212">
                  <c:v>15.78125</c:v>
                </c:pt>
                <c:pt idx="7213">
                  <c:v>15.783854166666668</c:v>
                </c:pt>
                <c:pt idx="7214">
                  <c:v>15.786458333333332</c:v>
                </c:pt>
                <c:pt idx="7215">
                  <c:v>15.7890625</c:v>
                </c:pt>
                <c:pt idx="7216">
                  <c:v>15.791666666666668</c:v>
                </c:pt>
                <c:pt idx="7217">
                  <c:v>15.794270833333332</c:v>
                </c:pt>
                <c:pt idx="7218">
                  <c:v>15.796875</c:v>
                </c:pt>
                <c:pt idx="7219">
                  <c:v>15.799479166666668</c:v>
                </c:pt>
                <c:pt idx="7220">
                  <c:v>15.802083333333332</c:v>
                </c:pt>
                <c:pt idx="7221">
                  <c:v>15.8046875</c:v>
                </c:pt>
                <c:pt idx="7222">
                  <c:v>15.807291666666668</c:v>
                </c:pt>
                <c:pt idx="7223">
                  <c:v>15.809895833333332</c:v>
                </c:pt>
                <c:pt idx="7224">
                  <c:v>15.8125</c:v>
                </c:pt>
                <c:pt idx="7225">
                  <c:v>15.815104166666668</c:v>
                </c:pt>
                <c:pt idx="7226">
                  <c:v>15.817708333333332</c:v>
                </c:pt>
                <c:pt idx="7227">
                  <c:v>15.8203125</c:v>
                </c:pt>
                <c:pt idx="7228">
                  <c:v>15.822916666666668</c:v>
                </c:pt>
                <c:pt idx="7229">
                  <c:v>15.825520833333332</c:v>
                </c:pt>
                <c:pt idx="7230">
                  <c:v>15.828125</c:v>
                </c:pt>
                <c:pt idx="7231">
                  <c:v>15.830729166666668</c:v>
                </c:pt>
                <c:pt idx="7232">
                  <c:v>15.833333333333332</c:v>
                </c:pt>
                <c:pt idx="7233">
                  <c:v>15.8359375</c:v>
                </c:pt>
                <c:pt idx="7234">
                  <c:v>15.838541666666668</c:v>
                </c:pt>
                <c:pt idx="7235">
                  <c:v>15.841145833333332</c:v>
                </c:pt>
                <c:pt idx="7236">
                  <c:v>15.84375</c:v>
                </c:pt>
                <c:pt idx="7237">
                  <c:v>15.846354166666668</c:v>
                </c:pt>
                <c:pt idx="7238">
                  <c:v>15.848958333333332</c:v>
                </c:pt>
                <c:pt idx="7239">
                  <c:v>15.8515625</c:v>
                </c:pt>
                <c:pt idx="7240">
                  <c:v>15.854166666666668</c:v>
                </c:pt>
                <c:pt idx="7241">
                  <c:v>15.856770833333332</c:v>
                </c:pt>
                <c:pt idx="7242">
                  <c:v>15.859375</c:v>
                </c:pt>
                <c:pt idx="7243">
                  <c:v>15.861979166666668</c:v>
                </c:pt>
                <c:pt idx="7244">
                  <c:v>15.864583333333332</c:v>
                </c:pt>
                <c:pt idx="7245">
                  <c:v>15.8671875</c:v>
                </c:pt>
                <c:pt idx="7246">
                  <c:v>15.869791666666668</c:v>
                </c:pt>
                <c:pt idx="7247">
                  <c:v>15.872395833333332</c:v>
                </c:pt>
                <c:pt idx="7248">
                  <c:v>15.875</c:v>
                </c:pt>
                <c:pt idx="7249">
                  <c:v>15.877604166666668</c:v>
                </c:pt>
                <c:pt idx="7250">
                  <c:v>15.880208333333332</c:v>
                </c:pt>
                <c:pt idx="7251">
                  <c:v>15.8828125</c:v>
                </c:pt>
                <c:pt idx="7252">
                  <c:v>15.885416666666668</c:v>
                </c:pt>
                <c:pt idx="7253">
                  <c:v>15.888020833333332</c:v>
                </c:pt>
                <c:pt idx="7254">
                  <c:v>15.890625</c:v>
                </c:pt>
                <c:pt idx="7255">
                  <c:v>15.893229166666668</c:v>
                </c:pt>
                <c:pt idx="7256">
                  <c:v>15.895833333333332</c:v>
                </c:pt>
                <c:pt idx="7257">
                  <c:v>15.8984375</c:v>
                </c:pt>
                <c:pt idx="7258">
                  <c:v>15.901041666666668</c:v>
                </c:pt>
                <c:pt idx="7259">
                  <c:v>15.903645833333332</c:v>
                </c:pt>
                <c:pt idx="7260">
                  <c:v>15.90625</c:v>
                </c:pt>
                <c:pt idx="7261">
                  <c:v>15.908854166666668</c:v>
                </c:pt>
                <c:pt idx="7262">
                  <c:v>15.911458333333332</c:v>
                </c:pt>
                <c:pt idx="7263">
                  <c:v>15.9140625</c:v>
                </c:pt>
                <c:pt idx="7264">
                  <c:v>15.916666666666668</c:v>
                </c:pt>
                <c:pt idx="7265">
                  <c:v>15.919270833333332</c:v>
                </c:pt>
                <c:pt idx="7266">
                  <c:v>15.921875</c:v>
                </c:pt>
                <c:pt idx="7267">
                  <c:v>15.924479166666668</c:v>
                </c:pt>
                <c:pt idx="7268">
                  <c:v>15.927083333333332</c:v>
                </c:pt>
                <c:pt idx="7269">
                  <c:v>15.9296875</c:v>
                </c:pt>
                <c:pt idx="7270">
                  <c:v>15.932291666666668</c:v>
                </c:pt>
                <c:pt idx="7271">
                  <c:v>15.934895833333332</c:v>
                </c:pt>
                <c:pt idx="7272">
                  <c:v>15.9375</c:v>
                </c:pt>
                <c:pt idx="7273">
                  <c:v>15.940104166666668</c:v>
                </c:pt>
                <c:pt idx="7274">
                  <c:v>15.942708333333332</c:v>
                </c:pt>
                <c:pt idx="7275">
                  <c:v>15.9453125</c:v>
                </c:pt>
                <c:pt idx="7276">
                  <c:v>15.947916666666668</c:v>
                </c:pt>
                <c:pt idx="7277">
                  <c:v>15.950520833333332</c:v>
                </c:pt>
                <c:pt idx="7278">
                  <c:v>15.953125</c:v>
                </c:pt>
                <c:pt idx="7279">
                  <c:v>15.955729166666668</c:v>
                </c:pt>
                <c:pt idx="7280">
                  <c:v>15.958333333333332</c:v>
                </c:pt>
                <c:pt idx="7281">
                  <c:v>15.9609375</c:v>
                </c:pt>
                <c:pt idx="7282">
                  <c:v>15.963541666666668</c:v>
                </c:pt>
                <c:pt idx="7283">
                  <c:v>15.966145833333332</c:v>
                </c:pt>
                <c:pt idx="7284">
                  <c:v>15.96875</c:v>
                </c:pt>
                <c:pt idx="7285">
                  <c:v>15.971354166666668</c:v>
                </c:pt>
                <c:pt idx="7286">
                  <c:v>15.973958333333332</c:v>
                </c:pt>
                <c:pt idx="7287">
                  <c:v>15.9765625</c:v>
                </c:pt>
                <c:pt idx="7288">
                  <c:v>15.979166666666668</c:v>
                </c:pt>
                <c:pt idx="7289">
                  <c:v>15.981770833333332</c:v>
                </c:pt>
                <c:pt idx="7290">
                  <c:v>15.984375</c:v>
                </c:pt>
                <c:pt idx="7291">
                  <c:v>15.986979166666668</c:v>
                </c:pt>
                <c:pt idx="7292">
                  <c:v>15.989583333333332</c:v>
                </c:pt>
                <c:pt idx="7293">
                  <c:v>15.9921875</c:v>
                </c:pt>
                <c:pt idx="7294">
                  <c:v>15.994791666666668</c:v>
                </c:pt>
                <c:pt idx="7295">
                  <c:v>15.997395833333332</c:v>
                </c:pt>
                <c:pt idx="7296">
                  <c:v>16</c:v>
                </c:pt>
                <c:pt idx="7297">
                  <c:v>16.002604166666668</c:v>
                </c:pt>
                <c:pt idx="7298">
                  <c:v>16.005208333333332</c:v>
                </c:pt>
                <c:pt idx="7299">
                  <c:v>16.0078125</c:v>
                </c:pt>
                <c:pt idx="7300">
                  <c:v>16.010416666666668</c:v>
                </c:pt>
                <c:pt idx="7301">
                  <c:v>16.013020833333332</c:v>
                </c:pt>
                <c:pt idx="7302">
                  <c:v>16.015625</c:v>
                </c:pt>
                <c:pt idx="7303">
                  <c:v>16.018229166666668</c:v>
                </c:pt>
                <c:pt idx="7304">
                  <c:v>16.020833333333332</c:v>
                </c:pt>
                <c:pt idx="7305">
                  <c:v>16.0234375</c:v>
                </c:pt>
                <c:pt idx="7306">
                  <c:v>16.026041666666668</c:v>
                </c:pt>
                <c:pt idx="7307">
                  <c:v>16.028645833333332</c:v>
                </c:pt>
                <c:pt idx="7308">
                  <c:v>16.03125</c:v>
                </c:pt>
                <c:pt idx="7309">
                  <c:v>16.033854166666668</c:v>
                </c:pt>
                <c:pt idx="7310">
                  <c:v>16.036458333333332</c:v>
                </c:pt>
                <c:pt idx="7311">
                  <c:v>16.0390625</c:v>
                </c:pt>
                <c:pt idx="7312">
                  <c:v>16.041666666666668</c:v>
                </c:pt>
                <c:pt idx="7313">
                  <c:v>16.044270833333332</c:v>
                </c:pt>
                <c:pt idx="7314">
                  <c:v>16.046875</c:v>
                </c:pt>
                <c:pt idx="7315">
                  <c:v>16.049479166666668</c:v>
                </c:pt>
                <c:pt idx="7316">
                  <c:v>16.052083333333332</c:v>
                </c:pt>
                <c:pt idx="7317">
                  <c:v>16.0546875</c:v>
                </c:pt>
                <c:pt idx="7318">
                  <c:v>16.057291666666668</c:v>
                </c:pt>
                <c:pt idx="7319">
                  <c:v>16.059895833333332</c:v>
                </c:pt>
                <c:pt idx="7320">
                  <c:v>16.0625</c:v>
                </c:pt>
                <c:pt idx="7321">
                  <c:v>16.065104166666668</c:v>
                </c:pt>
                <c:pt idx="7322">
                  <c:v>16.067708333333332</c:v>
                </c:pt>
                <c:pt idx="7323">
                  <c:v>16.0703125</c:v>
                </c:pt>
                <c:pt idx="7324">
                  <c:v>16.072916666666668</c:v>
                </c:pt>
                <c:pt idx="7325">
                  <c:v>16.075520833333332</c:v>
                </c:pt>
                <c:pt idx="7326">
                  <c:v>16.078125</c:v>
                </c:pt>
                <c:pt idx="7327">
                  <c:v>16.080729166666668</c:v>
                </c:pt>
                <c:pt idx="7328">
                  <c:v>16.083333333333332</c:v>
                </c:pt>
                <c:pt idx="7329">
                  <c:v>16.0859375</c:v>
                </c:pt>
                <c:pt idx="7330">
                  <c:v>16.088541666666668</c:v>
                </c:pt>
                <c:pt idx="7331">
                  <c:v>16.091145833333332</c:v>
                </c:pt>
                <c:pt idx="7332">
                  <c:v>16.09375</c:v>
                </c:pt>
                <c:pt idx="7333">
                  <c:v>16.096354166666668</c:v>
                </c:pt>
                <c:pt idx="7334">
                  <c:v>16.098958333333332</c:v>
                </c:pt>
                <c:pt idx="7335">
                  <c:v>16.1015625</c:v>
                </c:pt>
                <c:pt idx="7336">
                  <c:v>16.104166666666668</c:v>
                </c:pt>
                <c:pt idx="7337">
                  <c:v>16.106770833333332</c:v>
                </c:pt>
                <c:pt idx="7338">
                  <c:v>16.109375</c:v>
                </c:pt>
                <c:pt idx="7339">
                  <c:v>16.111979166666668</c:v>
                </c:pt>
                <c:pt idx="7340">
                  <c:v>16.114583333333332</c:v>
                </c:pt>
                <c:pt idx="7341">
                  <c:v>16.1171875</c:v>
                </c:pt>
                <c:pt idx="7342">
                  <c:v>16.119791666666668</c:v>
                </c:pt>
                <c:pt idx="7343">
                  <c:v>16.122395833333332</c:v>
                </c:pt>
                <c:pt idx="7344">
                  <c:v>16.125</c:v>
                </c:pt>
                <c:pt idx="7345">
                  <c:v>16.127604166666668</c:v>
                </c:pt>
                <c:pt idx="7346">
                  <c:v>16.130208333333332</c:v>
                </c:pt>
                <c:pt idx="7347">
                  <c:v>16.1328125</c:v>
                </c:pt>
                <c:pt idx="7348">
                  <c:v>16.135416666666668</c:v>
                </c:pt>
                <c:pt idx="7349">
                  <c:v>16.138020833333332</c:v>
                </c:pt>
                <c:pt idx="7350">
                  <c:v>16.140625</c:v>
                </c:pt>
                <c:pt idx="7351">
                  <c:v>16.143229166666668</c:v>
                </c:pt>
                <c:pt idx="7352">
                  <c:v>16.145833333333332</c:v>
                </c:pt>
                <c:pt idx="7353">
                  <c:v>16.1484375</c:v>
                </c:pt>
                <c:pt idx="7354">
                  <c:v>16.151041666666668</c:v>
                </c:pt>
                <c:pt idx="7355">
                  <c:v>16.153645833333332</c:v>
                </c:pt>
                <c:pt idx="7356">
                  <c:v>16.15625</c:v>
                </c:pt>
                <c:pt idx="7357">
                  <c:v>16.158854166666668</c:v>
                </c:pt>
                <c:pt idx="7358">
                  <c:v>16.161458333333332</c:v>
                </c:pt>
                <c:pt idx="7359">
                  <c:v>16.1640625</c:v>
                </c:pt>
                <c:pt idx="7360">
                  <c:v>16.166666666666668</c:v>
                </c:pt>
                <c:pt idx="7361">
                  <c:v>16.169270833333332</c:v>
                </c:pt>
                <c:pt idx="7362">
                  <c:v>16.171875</c:v>
                </c:pt>
                <c:pt idx="7363">
                  <c:v>16.174479166666668</c:v>
                </c:pt>
                <c:pt idx="7364">
                  <c:v>16.177083333333332</c:v>
                </c:pt>
                <c:pt idx="7365">
                  <c:v>16.1796875</c:v>
                </c:pt>
                <c:pt idx="7366">
                  <c:v>16.182291666666668</c:v>
                </c:pt>
                <c:pt idx="7367">
                  <c:v>16.184895833333332</c:v>
                </c:pt>
                <c:pt idx="7368">
                  <c:v>16.1875</c:v>
                </c:pt>
                <c:pt idx="7369">
                  <c:v>16.190104166666668</c:v>
                </c:pt>
                <c:pt idx="7370">
                  <c:v>16.192708333333332</c:v>
                </c:pt>
                <c:pt idx="7371">
                  <c:v>16.1953125</c:v>
                </c:pt>
                <c:pt idx="7372">
                  <c:v>16.197916666666668</c:v>
                </c:pt>
                <c:pt idx="7373">
                  <c:v>16.200520833333332</c:v>
                </c:pt>
                <c:pt idx="7374">
                  <c:v>16.203125</c:v>
                </c:pt>
                <c:pt idx="7375">
                  <c:v>16.205729166666668</c:v>
                </c:pt>
                <c:pt idx="7376">
                  <c:v>16.208333333333332</c:v>
                </c:pt>
                <c:pt idx="7377">
                  <c:v>16.2109375</c:v>
                </c:pt>
                <c:pt idx="7378">
                  <c:v>16.213541666666668</c:v>
                </c:pt>
                <c:pt idx="7379">
                  <c:v>16.216145833333332</c:v>
                </c:pt>
                <c:pt idx="7380">
                  <c:v>16.21875</c:v>
                </c:pt>
                <c:pt idx="7381">
                  <c:v>16.221354166666668</c:v>
                </c:pt>
                <c:pt idx="7382">
                  <c:v>16.223958333333332</c:v>
                </c:pt>
                <c:pt idx="7383">
                  <c:v>16.2265625</c:v>
                </c:pt>
                <c:pt idx="7384">
                  <c:v>16.229166666666668</c:v>
                </c:pt>
                <c:pt idx="7385">
                  <c:v>16.231770833333332</c:v>
                </c:pt>
                <c:pt idx="7386">
                  <c:v>16.234375</c:v>
                </c:pt>
                <c:pt idx="7387">
                  <c:v>16.236979166666668</c:v>
                </c:pt>
                <c:pt idx="7388">
                  <c:v>16.239583333333332</c:v>
                </c:pt>
                <c:pt idx="7389">
                  <c:v>16.2421875</c:v>
                </c:pt>
                <c:pt idx="7390">
                  <c:v>16.244791666666668</c:v>
                </c:pt>
                <c:pt idx="7391">
                  <c:v>16.247395833333332</c:v>
                </c:pt>
                <c:pt idx="7392">
                  <c:v>16.25</c:v>
                </c:pt>
                <c:pt idx="7393">
                  <c:v>16.252604166666668</c:v>
                </c:pt>
                <c:pt idx="7394">
                  <c:v>16.255208333333332</c:v>
                </c:pt>
                <c:pt idx="7395">
                  <c:v>16.2578125</c:v>
                </c:pt>
                <c:pt idx="7396">
                  <c:v>16.260416666666668</c:v>
                </c:pt>
                <c:pt idx="7397">
                  <c:v>16.263020833333332</c:v>
                </c:pt>
                <c:pt idx="7398">
                  <c:v>16.265625</c:v>
                </c:pt>
                <c:pt idx="7399">
                  <c:v>16.268229166666668</c:v>
                </c:pt>
                <c:pt idx="7400">
                  <c:v>16.270833333333332</c:v>
                </c:pt>
                <c:pt idx="7401">
                  <c:v>16.2734375</c:v>
                </c:pt>
                <c:pt idx="7402">
                  <c:v>16.276041666666668</c:v>
                </c:pt>
                <c:pt idx="7403">
                  <c:v>16.278645833333332</c:v>
                </c:pt>
                <c:pt idx="7404">
                  <c:v>16.28125</c:v>
                </c:pt>
                <c:pt idx="7405">
                  <c:v>16.283854166666668</c:v>
                </c:pt>
                <c:pt idx="7406">
                  <c:v>16.286458333333332</c:v>
                </c:pt>
                <c:pt idx="7407">
                  <c:v>16.2890625</c:v>
                </c:pt>
                <c:pt idx="7408">
                  <c:v>16.291666666666668</c:v>
                </c:pt>
                <c:pt idx="7409">
                  <c:v>16.294270833333332</c:v>
                </c:pt>
                <c:pt idx="7410">
                  <c:v>16.296875</c:v>
                </c:pt>
                <c:pt idx="7411">
                  <c:v>16.299479166666668</c:v>
                </c:pt>
                <c:pt idx="7412">
                  <c:v>16.302083333333332</c:v>
                </c:pt>
                <c:pt idx="7413">
                  <c:v>16.3046875</c:v>
                </c:pt>
                <c:pt idx="7414">
                  <c:v>16.307291666666668</c:v>
                </c:pt>
                <c:pt idx="7415">
                  <c:v>16.309895833333332</c:v>
                </c:pt>
                <c:pt idx="7416">
                  <c:v>16.3125</c:v>
                </c:pt>
                <c:pt idx="7417">
                  <c:v>16.315104166666668</c:v>
                </c:pt>
                <c:pt idx="7418">
                  <c:v>16.317708333333332</c:v>
                </c:pt>
                <c:pt idx="7419">
                  <c:v>16.3203125</c:v>
                </c:pt>
                <c:pt idx="7420">
                  <c:v>16.322916666666668</c:v>
                </c:pt>
                <c:pt idx="7421">
                  <c:v>16.325520833333332</c:v>
                </c:pt>
                <c:pt idx="7422">
                  <c:v>16.328125</c:v>
                </c:pt>
                <c:pt idx="7423">
                  <c:v>16.330729166666668</c:v>
                </c:pt>
                <c:pt idx="7424">
                  <c:v>16.333333333333332</c:v>
                </c:pt>
                <c:pt idx="7425">
                  <c:v>16.3359375</c:v>
                </c:pt>
                <c:pt idx="7426">
                  <c:v>16.338541666666668</c:v>
                </c:pt>
                <c:pt idx="7427">
                  <c:v>16.341145833333332</c:v>
                </c:pt>
                <c:pt idx="7428">
                  <c:v>16.34375</c:v>
                </c:pt>
                <c:pt idx="7429">
                  <c:v>16.346354166666668</c:v>
                </c:pt>
                <c:pt idx="7430">
                  <c:v>16.348958333333332</c:v>
                </c:pt>
                <c:pt idx="7431">
                  <c:v>16.3515625</c:v>
                </c:pt>
                <c:pt idx="7432">
                  <c:v>16.354166666666668</c:v>
                </c:pt>
                <c:pt idx="7433">
                  <c:v>16.356770833333332</c:v>
                </c:pt>
                <c:pt idx="7434">
                  <c:v>16.359375</c:v>
                </c:pt>
                <c:pt idx="7435">
                  <c:v>16.361979166666668</c:v>
                </c:pt>
                <c:pt idx="7436">
                  <c:v>16.364583333333332</c:v>
                </c:pt>
                <c:pt idx="7437">
                  <c:v>16.3671875</c:v>
                </c:pt>
                <c:pt idx="7438">
                  <c:v>16.369791666666668</c:v>
                </c:pt>
                <c:pt idx="7439">
                  <c:v>16.372395833333332</c:v>
                </c:pt>
                <c:pt idx="7440">
                  <c:v>16.375</c:v>
                </c:pt>
                <c:pt idx="7441">
                  <c:v>16.377604166666668</c:v>
                </c:pt>
                <c:pt idx="7442">
                  <c:v>16.380208333333332</c:v>
                </c:pt>
                <c:pt idx="7443">
                  <c:v>16.3828125</c:v>
                </c:pt>
                <c:pt idx="7444">
                  <c:v>16.385416666666668</c:v>
                </c:pt>
                <c:pt idx="7445">
                  <c:v>16.388020833333332</c:v>
                </c:pt>
                <c:pt idx="7446">
                  <c:v>16.390625</c:v>
                </c:pt>
                <c:pt idx="7447">
                  <c:v>16.393229166666668</c:v>
                </c:pt>
                <c:pt idx="7448">
                  <c:v>16.395833333333332</c:v>
                </c:pt>
                <c:pt idx="7449">
                  <c:v>16.3984375</c:v>
                </c:pt>
                <c:pt idx="7450">
                  <c:v>16.401041666666668</c:v>
                </c:pt>
                <c:pt idx="7451">
                  <c:v>16.403645833333332</c:v>
                </c:pt>
                <c:pt idx="7452">
                  <c:v>16.40625</c:v>
                </c:pt>
                <c:pt idx="7453">
                  <c:v>16.408854166666668</c:v>
                </c:pt>
                <c:pt idx="7454">
                  <c:v>16.411458333333332</c:v>
                </c:pt>
                <c:pt idx="7455">
                  <c:v>16.4140625</c:v>
                </c:pt>
                <c:pt idx="7456">
                  <c:v>16.416666666666668</c:v>
                </c:pt>
                <c:pt idx="7457">
                  <c:v>16.419270833333332</c:v>
                </c:pt>
                <c:pt idx="7458">
                  <c:v>16.421875</c:v>
                </c:pt>
                <c:pt idx="7459">
                  <c:v>16.424479166666668</c:v>
                </c:pt>
                <c:pt idx="7460">
                  <c:v>16.427083333333332</c:v>
                </c:pt>
                <c:pt idx="7461">
                  <c:v>16.4296875</c:v>
                </c:pt>
                <c:pt idx="7462">
                  <c:v>16.432291666666668</c:v>
                </c:pt>
                <c:pt idx="7463">
                  <c:v>16.434895833333332</c:v>
                </c:pt>
                <c:pt idx="7464">
                  <c:v>16.4375</c:v>
                </c:pt>
                <c:pt idx="7465">
                  <c:v>16.440104166666668</c:v>
                </c:pt>
                <c:pt idx="7466">
                  <c:v>16.442708333333332</c:v>
                </c:pt>
                <c:pt idx="7467">
                  <c:v>16.4453125</c:v>
                </c:pt>
                <c:pt idx="7468">
                  <c:v>16.447916666666668</c:v>
                </c:pt>
                <c:pt idx="7469">
                  <c:v>16.450520833333332</c:v>
                </c:pt>
                <c:pt idx="7470">
                  <c:v>16.453125</c:v>
                </c:pt>
                <c:pt idx="7471">
                  <c:v>16.455729166666668</c:v>
                </c:pt>
                <c:pt idx="7472">
                  <c:v>16.458333333333332</c:v>
                </c:pt>
                <c:pt idx="7473">
                  <c:v>16.4609375</c:v>
                </c:pt>
                <c:pt idx="7474">
                  <c:v>16.463541666666668</c:v>
                </c:pt>
                <c:pt idx="7475">
                  <c:v>16.466145833333332</c:v>
                </c:pt>
                <c:pt idx="7476">
                  <c:v>16.46875</c:v>
                </c:pt>
                <c:pt idx="7477">
                  <c:v>16.471354166666668</c:v>
                </c:pt>
                <c:pt idx="7478">
                  <c:v>16.473958333333332</c:v>
                </c:pt>
                <c:pt idx="7479">
                  <c:v>16.4765625</c:v>
                </c:pt>
                <c:pt idx="7480">
                  <c:v>16.479166666666668</c:v>
                </c:pt>
                <c:pt idx="7481">
                  <c:v>16.481770833333332</c:v>
                </c:pt>
                <c:pt idx="7482">
                  <c:v>16.484375</c:v>
                </c:pt>
                <c:pt idx="7483">
                  <c:v>16.486979166666668</c:v>
                </c:pt>
                <c:pt idx="7484">
                  <c:v>16.489583333333332</c:v>
                </c:pt>
                <c:pt idx="7485">
                  <c:v>16.4921875</c:v>
                </c:pt>
                <c:pt idx="7486">
                  <c:v>16.494791666666668</c:v>
                </c:pt>
                <c:pt idx="7487">
                  <c:v>16.497395833333332</c:v>
                </c:pt>
                <c:pt idx="7488">
                  <c:v>16.5</c:v>
                </c:pt>
                <c:pt idx="7489">
                  <c:v>16.502604166666668</c:v>
                </c:pt>
                <c:pt idx="7490">
                  <c:v>16.505208333333332</c:v>
                </c:pt>
                <c:pt idx="7491">
                  <c:v>16.5078125</c:v>
                </c:pt>
                <c:pt idx="7492">
                  <c:v>16.510416666666668</c:v>
                </c:pt>
                <c:pt idx="7493">
                  <c:v>16.513020833333332</c:v>
                </c:pt>
                <c:pt idx="7494">
                  <c:v>16.515625</c:v>
                </c:pt>
                <c:pt idx="7495">
                  <c:v>16.518229166666668</c:v>
                </c:pt>
                <c:pt idx="7496">
                  <c:v>16.520833333333332</c:v>
                </c:pt>
                <c:pt idx="7497">
                  <c:v>16.5234375</c:v>
                </c:pt>
                <c:pt idx="7498">
                  <c:v>16.526041666666668</c:v>
                </c:pt>
                <c:pt idx="7499">
                  <c:v>16.528645833333332</c:v>
                </c:pt>
                <c:pt idx="7500">
                  <c:v>16.53125</c:v>
                </c:pt>
                <c:pt idx="7501">
                  <c:v>16.533854166666668</c:v>
                </c:pt>
                <c:pt idx="7502">
                  <c:v>16.536458333333332</c:v>
                </c:pt>
                <c:pt idx="7503">
                  <c:v>16.5390625</c:v>
                </c:pt>
                <c:pt idx="7504">
                  <c:v>16.541666666666668</c:v>
                </c:pt>
                <c:pt idx="7505">
                  <c:v>16.544270833333332</c:v>
                </c:pt>
                <c:pt idx="7506">
                  <c:v>16.546875</c:v>
                </c:pt>
                <c:pt idx="7507">
                  <c:v>16.549479166666668</c:v>
                </c:pt>
                <c:pt idx="7508">
                  <c:v>16.552083333333332</c:v>
                </c:pt>
                <c:pt idx="7509">
                  <c:v>16.5546875</c:v>
                </c:pt>
                <c:pt idx="7510">
                  <c:v>16.557291666666668</c:v>
                </c:pt>
                <c:pt idx="7511">
                  <c:v>16.559895833333332</c:v>
                </c:pt>
                <c:pt idx="7512">
                  <c:v>16.5625</c:v>
                </c:pt>
                <c:pt idx="7513">
                  <c:v>16.565104166666668</c:v>
                </c:pt>
                <c:pt idx="7514">
                  <c:v>16.567708333333332</c:v>
                </c:pt>
                <c:pt idx="7515">
                  <c:v>16.5703125</c:v>
                </c:pt>
                <c:pt idx="7516">
                  <c:v>16.572916666666668</c:v>
                </c:pt>
                <c:pt idx="7517">
                  <c:v>16.575520833333332</c:v>
                </c:pt>
                <c:pt idx="7518">
                  <c:v>16.578125</c:v>
                </c:pt>
                <c:pt idx="7519">
                  <c:v>16.580729166666668</c:v>
                </c:pt>
                <c:pt idx="7520">
                  <c:v>16.583333333333332</c:v>
                </c:pt>
                <c:pt idx="7521">
                  <c:v>16.5859375</c:v>
                </c:pt>
                <c:pt idx="7522">
                  <c:v>16.588541666666668</c:v>
                </c:pt>
                <c:pt idx="7523">
                  <c:v>16.591145833333332</c:v>
                </c:pt>
                <c:pt idx="7524">
                  <c:v>16.59375</c:v>
                </c:pt>
                <c:pt idx="7525">
                  <c:v>16.596354166666668</c:v>
                </c:pt>
                <c:pt idx="7526">
                  <c:v>16.598958333333332</c:v>
                </c:pt>
                <c:pt idx="7527">
                  <c:v>16.6015625</c:v>
                </c:pt>
                <c:pt idx="7528">
                  <c:v>16.604166666666668</c:v>
                </c:pt>
                <c:pt idx="7529">
                  <c:v>16.606770833333332</c:v>
                </c:pt>
                <c:pt idx="7530">
                  <c:v>16.609375</c:v>
                </c:pt>
                <c:pt idx="7531">
                  <c:v>16.611979166666668</c:v>
                </c:pt>
                <c:pt idx="7532">
                  <c:v>16.614583333333332</c:v>
                </c:pt>
                <c:pt idx="7533">
                  <c:v>16.6171875</c:v>
                </c:pt>
                <c:pt idx="7534">
                  <c:v>16.619791666666668</c:v>
                </c:pt>
                <c:pt idx="7535">
                  <c:v>16.622395833333332</c:v>
                </c:pt>
                <c:pt idx="7536">
                  <c:v>16.625</c:v>
                </c:pt>
                <c:pt idx="7537">
                  <c:v>16.627604166666668</c:v>
                </c:pt>
                <c:pt idx="7538">
                  <c:v>16.630208333333332</c:v>
                </c:pt>
                <c:pt idx="7539">
                  <c:v>16.6328125</c:v>
                </c:pt>
                <c:pt idx="7540">
                  <c:v>16.635416666666668</c:v>
                </c:pt>
                <c:pt idx="7541">
                  <c:v>16.638020833333332</c:v>
                </c:pt>
                <c:pt idx="7542">
                  <c:v>16.640625</c:v>
                </c:pt>
                <c:pt idx="7543">
                  <c:v>16.643229166666668</c:v>
                </c:pt>
                <c:pt idx="7544">
                  <c:v>16.645833333333332</c:v>
                </c:pt>
                <c:pt idx="7545">
                  <c:v>16.6484375</c:v>
                </c:pt>
                <c:pt idx="7546">
                  <c:v>16.651041666666668</c:v>
                </c:pt>
                <c:pt idx="7547">
                  <c:v>16.653645833333332</c:v>
                </c:pt>
                <c:pt idx="7548">
                  <c:v>16.65625</c:v>
                </c:pt>
                <c:pt idx="7549">
                  <c:v>16.658854166666668</c:v>
                </c:pt>
                <c:pt idx="7550">
                  <c:v>16.661458333333332</c:v>
                </c:pt>
                <c:pt idx="7551">
                  <c:v>16.6640625</c:v>
                </c:pt>
                <c:pt idx="7552">
                  <c:v>16.666666666666668</c:v>
                </c:pt>
                <c:pt idx="7553">
                  <c:v>16.669270833333332</c:v>
                </c:pt>
                <c:pt idx="7554">
                  <c:v>16.671875</c:v>
                </c:pt>
                <c:pt idx="7555">
                  <c:v>16.674479166666668</c:v>
                </c:pt>
                <c:pt idx="7556">
                  <c:v>16.677083333333332</c:v>
                </c:pt>
                <c:pt idx="7557">
                  <c:v>16.6796875</c:v>
                </c:pt>
                <c:pt idx="7558">
                  <c:v>16.682291666666668</c:v>
                </c:pt>
                <c:pt idx="7559">
                  <c:v>16.684895833333332</c:v>
                </c:pt>
                <c:pt idx="7560">
                  <c:v>16.6875</c:v>
                </c:pt>
                <c:pt idx="7561">
                  <c:v>16.690104166666668</c:v>
                </c:pt>
                <c:pt idx="7562">
                  <c:v>16.692708333333332</c:v>
                </c:pt>
                <c:pt idx="7563">
                  <c:v>16.6953125</c:v>
                </c:pt>
                <c:pt idx="7564">
                  <c:v>16.697916666666668</c:v>
                </c:pt>
                <c:pt idx="7565">
                  <c:v>16.700520833333332</c:v>
                </c:pt>
                <c:pt idx="7566">
                  <c:v>16.703125</c:v>
                </c:pt>
                <c:pt idx="7567">
                  <c:v>16.705729166666668</c:v>
                </c:pt>
                <c:pt idx="7568">
                  <c:v>16.708333333333332</c:v>
                </c:pt>
                <c:pt idx="7569">
                  <c:v>16.7109375</c:v>
                </c:pt>
                <c:pt idx="7570">
                  <c:v>16.713541666666668</c:v>
                </c:pt>
                <c:pt idx="7571">
                  <c:v>16.716145833333332</c:v>
                </c:pt>
                <c:pt idx="7572">
                  <c:v>16.71875</c:v>
                </c:pt>
                <c:pt idx="7573">
                  <c:v>16.721354166666668</c:v>
                </c:pt>
                <c:pt idx="7574">
                  <c:v>16.723958333333332</c:v>
                </c:pt>
                <c:pt idx="7575">
                  <c:v>16.7265625</c:v>
                </c:pt>
                <c:pt idx="7576">
                  <c:v>16.729166666666668</c:v>
                </c:pt>
                <c:pt idx="7577">
                  <c:v>16.731770833333332</c:v>
                </c:pt>
                <c:pt idx="7578">
                  <c:v>16.734375</c:v>
                </c:pt>
                <c:pt idx="7579">
                  <c:v>16.736979166666668</c:v>
                </c:pt>
                <c:pt idx="7580">
                  <c:v>16.739583333333332</c:v>
                </c:pt>
                <c:pt idx="7581">
                  <c:v>16.7421875</c:v>
                </c:pt>
                <c:pt idx="7582">
                  <c:v>16.744791666666668</c:v>
                </c:pt>
                <c:pt idx="7583">
                  <c:v>16.747395833333332</c:v>
                </c:pt>
                <c:pt idx="7584">
                  <c:v>16.75</c:v>
                </c:pt>
                <c:pt idx="7585">
                  <c:v>16.752604166666668</c:v>
                </c:pt>
                <c:pt idx="7586">
                  <c:v>16.755208333333332</c:v>
                </c:pt>
                <c:pt idx="7587">
                  <c:v>16.7578125</c:v>
                </c:pt>
                <c:pt idx="7588">
                  <c:v>16.760416666666668</c:v>
                </c:pt>
                <c:pt idx="7589">
                  <c:v>16.763020833333332</c:v>
                </c:pt>
                <c:pt idx="7590">
                  <c:v>16.765625</c:v>
                </c:pt>
                <c:pt idx="7591">
                  <c:v>16.768229166666668</c:v>
                </c:pt>
                <c:pt idx="7592">
                  <c:v>16.770833333333332</c:v>
                </c:pt>
                <c:pt idx="7593">
                  <c:v>16.7734375</c:v>
                </c:pt>
                <c:pt idx="7594">
                  <c:v>16.776041666666668</c:v>
                </c:pt>
                <c:pt idx="7595">
                  <c:v>16.778645833333332</c:v>
                </c:pt>
                <c:pt idx="7596">
                  <c:v>16.78125</c:v>
                </c:pt>
                <c:pt idx="7597">
                  <c:v>16.783854166666668</c:v>
                </c:pt>
                <c:pt idx="7598">
                  <c:v>16.786458333333332</c:v>
                </c:pt>
                <c:pt idx="7599">
                  <c:v>16.7890625</c:v>
                </c:pt>
                <c:pt idx="7600">
                  <c:v>16.791666666666668</c:v>
                </c:pt>
                <c:pt idx="7601">
                  <c:v>16.794270833333332</c:v>
                </c:pt>
                <c:pt idx="7602">
                  <c:v>16.796875</c:v>
                </c:pt>
                <c:pt idx="7603">
                  <c:v>16.799479166666668</c:v>
                </c:pt>
                <c:pt idx="7604">
                  <c:v>16.802083333333332</c:v>
                </c:pt>
                <c:pt idx="7605">
                  <c:v>16.8046875</c:v>
                </c:pt>
                <c:pt idx="7606">
                  <c:v>16.807291666666668</c:v>
                </c:pt>
                <c:pt idx="7607">
                  <c:v>16.809895833333332</c:v>
                </c:pt>
                <c:pt idx="7608">
                  <c:v>16.8125</c:v>
                </c:pt>
                <c:pt idx="7609">
                  <c:v>16.815104166666668</c:v>
                </c:pt>
                <c:pt idx="7610">
                  <c:v>16.817708333333332</c:v>
                </c:pt>
                <c:pt idx="7611">
                  <c:v>16.8203125</c:v>
                </c:pt>
                <c:pt idx="7612">
                  <c:v>16.822916666666668</c:v>
                </c:pt>
                <c:pt idx="7613">
                  <c:v>16.825520833333332</c:v>
                </c:pt>
                <c:pt idx="7614">
                  <c:v>16.828125</c:v>
                </c:pt>
                <c:pt idx="7615">
                  <c:v>16.830729166666668</c:v>
                </c:pt>
                <c:pt idx="7616">
                  <c:v>16.833333333333332</c:v>
                </c:pt>
                <c:pt idx="7617">
                  <c:v>16.8359375</c:v>
                </c:pt>
                <c:pt idx="7618">
                  <c:v>16.838541666666668</c:v>
                </c:pt>
                <c:pt idx="7619">
                  <c:v>16.841145833333332</c:v>
                </c:pt>
                <c:pt idx="7620">
                  <c:v>16.84375</c:v>
                </c:pt>
                <c:pt idx="7621">
                  <c:v>16.846354166666668</c:v>
                </c:pt>
                <c:pt idx="7622">
                  <c:v>16.848958333333332</c:v>
                </c:pt>
                <c:pt idx="7623">
                  <c:v>16.8515625</c:v>
                </c:pt>
                <c:pt idx="7624">
                  <c:v>16.854166666666668</c:v>
                </c:pt>
                <c:pt idx="7625">
                  <c:v>16.856770833333332</c:v>
                </c:pt>
                <c:pt idx="7626">
                  <c:v>16.859375</c:v>
                </c:pt>
                <c:pt idx="7627">
                  <c:v>16.861979166666668</c:v>
                </c:pt>
                <c:pt idx="7628">
                  <c:v>16.864583333333332</c:v>
                </c:pt>
                <c:pt idx="7629">
                  <c:v>16.8671875</c:v>
                </c:pt>
                <c:pt idx="7630">
                  <c:v>16.869791666666668</c:v>
                </c:pt>
                <c:pt idx="7631">
                  <c:v>16.872395833333332</c:v>
                </c:pt>
                <c:pt idx="7632">
                  <c:v>16.875</c:v>
                </c:pt>
                <c:pt idx="7633">
                  <c:v>16.877604166666668</c:v>
                </c:pt>
                <c:pt idx="7634">
                  <c:v>16.880208333333332</c:v>
                </c:pt>
                <c:pt idx="7635">
                  <c:v>16.8828125</c:v>
                </c:pt>
                <c:pt idx="7636">
                  <c:v>16.885416666666668</c:v>
                </c:pt>
                <c:pt idx="7637">
                  <c:v>16.888020833333332</c:v>
                </c:pt>
                <c:pt idx="7638">
                  <c:v>16.890625</c:v>
                </c:pt>
                <c:pt idx="7639">
                  <c:v>16.893229166666668</c:v>
                </c:pt>
                <c:pt idx="7640">
                  <c:v>16.895833333333332</c:v>
                </c:pt>
                <c:pt idx="7641">
                  <c:v>16.8984375</c:v>
                </c:pt>
                <c:pt idx="7642">
                  <c:v>16.901041666666668</c:v>
                </c:pt>
                <c:pt idx="7643">
                  <c:v>16.903645833333332</c:v>
                </c:pt>
                <c:pt idx="7644">
                  <c:v>16.90625</c:v>
                </c:pt>
                <c:pt idx="7645">
                  <c:v>16.908854166666668</c:v>
                </c:pt>
                <c:pt idx="7646">
                  <c:v>16.911458333333332</c:v>
                </c:pt>
                <c:pt idx="7647">
                  <c:v>16.9140625</c:v>
                </c:pt>
                <c:pt idx="7648">
                  <c:v>16.916666666666668</c:v>
                </c:pt>
                <c:pt idx="7649">
                  <c:v>16.919270833333332</c:v>
                </c:pt>
                <c:pt idx="7650">
                  <c:v>16.921875</c:v>
                </c:pt>
                <c:pt idx="7651">
                  <c:v>16.924479166666668</c:v>
                </c:pt>
                <c:pt idx="7652">
                  <c:v>16.927083333333332</c:v>
                </c:pt>
                <c:pt idx="7653">
                  <c:v>16.9296875</c:v>
                </c:pt>
                <c:pt idx="7654">
                  <c:v>16.932291666666668</c:v>
                </c:pt>
                <c:pt idx="7655">
                  <c:v>16.934895833333332</c:v>
                </c:pt>
                <c:pt idx="7656">
                  <c:v>16.9375</c:v>
                </c:pt>
                <c:pt idx="7657">
                  <c:v>16.940104166666668</c:v>
                </c:pt>
                <c:pt idx="7658">
                  <c:v>16.942708333333332</c:v>
                </c:pt>
                <c:pt idx="7659">
                  <c:v>16.9453125</c:v>
                </c:pt>
                <c:pt idx="7660">
                  <c:v>16.947916666666668</c:v>
                </c:pt>
                <c:pt idx="7661">
                  <c:v>16.950520833333332</c:v>
                </c:pt>
                <c:pt idx="7662">
                  <c:v>16.953125</c:v>
                </c:pt>
                <c:pt idx="7663">
                  <c:v>16.955729166666668</c:v>
                </c:pt>
                <c:pt idx="7664">
                  <c:v>16.958333333333332</c:v>
                </c:pt>
                <c:pt idx="7665">
                  <c:v>16.9609375</c:v>
                </c:pt>
                <c:pt idx="7666">
                  <c:v>16.963541666666668</c:v>
                </c:pt>
                <c:pt idx="7667">
                  <c:v>16.966145833333332</c:v>
                </c:pt>
                <c:pt idx="7668">
                  <c:v>16.96875</c:v>
                </c:pt>
                <c:pt idx="7669">
                  <c:v>16.971354166666668</c:v>
                </c:pt>
                <c:pt idx="7670">
                  <c:v>16.973958333333332</c:v>
                </c:pt>
                <c:pt idx="7671">
                  <c:v>16.9765625</c:v>
                </c:pt>
                <c:pt idx="7672">
                  <c:v>16.979166666666668</c:v>
                </c:pt>
                <c:pt idx="7673">
                  <c:v>16.981770833333332</c:v>
                </c:pt>
                <c:pt idx="7674">
                  <c:v>16.984375</c:v>
                </c:pt>
                <c:pt idx="7675">
                  <c:v>16.986979166666668</c:v>
                </c:pt>
                <c:pt idx="7676">
                  <c:v>16.989583333333332</c:v>
                </c:pt>
                <c:pt idx="7677">
                  <c:v>16.9921875</c:v>
                </c:pt>
                <c:pt idx="7678">
                  <c:v>16.994791666666668</c:v>
                </c:pt>
                <c:pt idx="7679">
                  <c:v>16.997395833333332</c:v>
                </c:pt>
                <c:pt idx="7680">
                  <c:v>17</c:v>
                </c:pt>
                <c:pt idx="7681">
                  <c:v>17.002604166666668</c:v>
                </c:pt>
                <c:pt idx="7682">
                  <c:v>17.005208333333332</c:v>
                </c:pt>
                <c:pt idx="7683">
                  <c:v>17.0078125</c:v>
                </c:pt>
                <c:pt idx="7684">
                  <c:v>17.010416666666668</c:v>
                </c:pt>
                <c:pt idx="7685">
                  <c:v>17.013020833333332</c:v>
                </c:pt>
                <c:pt idx="7686">
                  <c:v>17.015625</c:v>
                </c:pt>
                <c:pt idx="7687">
                  <c:v>17.018229166666668</c:v>
                </c:pt>
                <c:pt idx="7688">
                  <c:v>17.020833333333332</c:v>
                </c:pt>
                <c:pt idx="7689">
                  <c:v>17.0234375</c:v>
                </c:pt>
                <c:pt idx="7690">
                  <c:v>17.026041666666668</c:v>
                </c:pt>
                <c:pt idx="7691">
                  <c:v>17.028645833333332</c:v>
                </c:pt>
                <c:pt idx="7692">
                  <c:v>17.03125</c:v>
                </c:pt>
                <c:pt idx="7693">
                  <c:v>17.033854166666668</c:v>
                </c:pt>
                <c:pt idx="7694">
                  <c:v>17.036458333333332</c:v>
                </c:pt>
                <c:pt idx="7695">
                  <c:v>17.0390625</c:v>
                </c:pt>
                <c:pt idx="7696">
                  <c:v>17.041666666666668</c:v>
                </c:pt>
                <c:pt idx="7697">
                  <c:v>17.044270833333332</c:v>
                </c:pt>
                <c:pt idx="7698">
                  <c:v>17.046875</c:v>
                </c:pt>
                <c:pt idx="7699">
                  <c:v>17.049479166666668</c:v>
                </c:pt>
                <c:pt idx="7700">
                  <c:v>17.052083333333332</c:v>
                </c:pt>
                <c:pt idx="7701">
                  <c:v>17.0546875</c:v>
                </c:pt>
                <c:pt idx="7702">
                  <c:v>17.057291666666668</c:v>
                </c:pt>
                <c:pt idx="7703">
                  <c:v>17.059895833333332</c:v>
                </c:pt>
                <c:pt idx="7704">
                  <c:v>17.0625</c:v>
                </c:pt>
                <c:pt idx="7705">
                  <c:v>17.065104166666668</c:v>
                </c:pt>
                <c:pt idx="7706">
                  <c:v>17.067708333333332</c:v>
                </c:pt>
                <c:pt idx="7707">
                  <c:v>17.0703125</c:v>
                </c:pt>
                <c:pt idx="7708">
                  <c:v>17.072916666666668</c:v>
                </c:pt>
                <c:pt idx="7709">
                  <c:v>17.075520833333332</c:v>
                </c:pt>
                <c:pt idx="7710">
                  <c:v>17.078125</c:v>
                </c:pt>
                <c:pt idx="7711">
                  <c:v>17.080729166666668</c:v>
                </c:pt>
                <c:pt idx="7712">
                  <c:v>17.083333333333332</c:v>
                </c:pt>
                <c:pt idx="7713">
                  <c:v>17.0859375</c:v>
                </c:pt>
                <c:pt idx="7714">
                  <c:v>17.088541666666668</c:v>
                </c:pt>
                <c:pt idx="7715">
                  <c:v>17.091145833333332</c:v>
                </c:pt>
                <c:pt idx="7716">
                  <c:v>17.09375</c:v>
                </c:pt>
                <c:pt idx="7717">
                  <c:v>17.096354166666668</c:v>
                </c:pt>
                <c:pt idx="7718">
                  <c:v>17.098958333333332</c:v>
                </c:pt>
                <c:pt idx="7719">
                  <c:v>17.1015625</c:v>
                </c:pt>
                <c:pt idx="7720">
                  <c:v>17.104166666666668</c:v>
                </c:pt>
                <c:pt idx="7721">
                  <c:v>17.106770833333332</c:v>
                </c:pt>
                <c:pt idx="7722">
                  <c:v>17.109375</c:v>
                </c:pt>
                <c:pt idx="7723">
                  <c:v>17.111979166666668</c:v>
                </c:pt>
                <c:pt idx="7724">
                  <c:v>17.114583333333332</c:v>
                </c:pt>
                <c:pt idx="7725">
                  <c:v>17.1171875</c:v>
                </c:pt>
                <c:pt idx="7726">
                  <c:v>17.119791666666668</c:v>
                </c:pt>
                <c:pt idx="7727">
                  <c:v>17.122395833333332</c:v>
                </c:pt>
                <c:pt idx="7728">
                  <c:v>17.125</c:v>
                </c:pt>
                <c:pt idx="7729">
                  <c:v>17.127604166666668</c:v>
                </c:pt>
                <c:pt idx="7730">
                  <c:v>17.130208333333332</c:v>
                </c:pt>
                <c:pt idx="7731">
                  <c:v>17.1328125</c:v>
                </c:pt>
                <c:pt idx="7732">
                  <c:v>17.135416666666668</c:v>
                </c:pt>
                <c:pt idx="7733">
                  <c:v>17.138020833333332</c:v>
                </c:pt>
                <c:pt idx="7734">
                  <c:v>17.140625</c:v>
                </c:pt>
                <c:pt idx="7735">
                  <c:v>17.143229166666668</c:v>
                </c:pt>
                <c:pt idx="7736">
                  <c:v>17.145833333333332</c:v>
                </c:pt>
                <c:pt idx="7737">
                  <c:v>17.1484375</c:v>
                </c:pt>
                <c:pt idx="7738">
                  <c:v>17.151041666666668</c:v>
                </c:pt>
                <c:pt idx="7739">
                  <c:v>17.153645833333332</c:v>
                </c:pt>
                <c:pt idx="7740">
                  <c:v>17.15625</c:v>
                </c:pt>
                <c:pt idx="7741">
                  <c:v>17.158854166666668</c:v>
                </c:pt>
                <c:pt idx="7742">
                  <c:v>17.161458333333332</c:v>
                </c:pt>
                <c:pt idx="7743">
                  <c:v>17.1640625</c:v>
                </c:pt>
                <c:pt idx="7744">
                  <c:v>17.166666666666668</c:v>
                </c:pt>
                <c:pt idx="7745">
                  <c:v>17.169270833333332</c:v>
                </c:pt>
                <c:pt idx="7746">
                  <c:v>17.171875</c:v>
                </c:pt>
                <c:pt idx="7747">
                  <c:v>17.174479166666668</c:v>
                </c:pt>
                <c:pt idx="7748">
                  <c:v>17.177083333333332</c:v>
                </c:pt>
                <c:pt idx="7749">
                  <c:v>17.1796875</c:v>
                </c:pt>
                <c:pt idx="7750">
                  <c:v>17.182291666666668</c:v>
                </c:pt>
                <c:pt idx="7751">
                  <c:v>17.184895833333332</c:v>
                </c:pt>
                <c:pt idx="7752">
                  <c:v>17.1875</c:v>
                </c:pt>
                <c:pt idx="7753">
                  <c:v>17.190104166666668</c:v>
                </c:pt>
                <c:pt idx="7754">
                  <c:v>17.192708333333332</c:v>
                </c:pt>
                <c:pt idx="7755">
                  <c:v>17.1953125</c:v>
                </c:pt>
                <c:pt idx="7756">
                  <c:v>17.197916666666668</c:v>
                </c:pt>
                <c:pt idx="7757">
                  <c:v>17.200520833333332</c:v>
                </c:pt>
                <c:pt idx="7758">
                  <c:v>17.203125</c:v>
                </c:pt>
                <c:pt idx="7759">
                  <c:v>17.205729166666668</c:v>
                </c:pt>
                <c:pt idx="7760">
                  <c:v>17.208333333333332</c:v>
                </c:pt>
                <c:pt idx="7761">
                  <c:v>17.2109375</c:v>
                </c:pt>
                <c:pt idx="7762">
                  <c:v>17.213541666666668</c:v>
                </c:pt>
                <c:pt idx="7763">
                  <c:v>17.216145833333332</c:v>
                </c:pt>
                <c:pt idx="7764">
                  <c:v>17.21875</c:v>
                </c:pt>
                <c:pt idx="7765">
                  <c:v>17.221354166666668</c:v>
                </c:pt>
                <c:pt idx="7766">
                  <c:v>17.223958333333332</c:v>
                </c:pt>
                <c:pt idx="7767">
                  <c:v>17.2265625</c:v>
                </c:pt>
                <c:pt idx="7768">
                  <c:v>17.229166666666668</c:v>
                </c:pt>
                <c:pt idx="7769">
                  <c:v>17.231770833333332</c:v>
                </c:pt>
                <c:pt idx="7770">
                  <c:v>17.234375</c:v>
                </c:pt>
                <c:pt idx="7771">
                  <c:v>17.236979166666668</c:v>
                </c:pt>
                <c:pt idx="7772">
                  <c:v>17.239583333333332</c:v>
                </c:pt>
                <c:pt idx="7773">
                  <c:v>17.2421875</c:v>
                </c:pt>
                <c:pt idx="7774">
                  <c:v>17.244791666666668</c:v>
                </c:pt>
                <c:pt idx="7775">
                  <c:v>17.247395833333332</c:v>
                </c:pt>
                <c:pt idx="7776">
                  <c:v>17.25</c:v>
                </c:pt>
                <c:pt idx="7777">
                  <c:v>17.252604166666668</c:v>
                </c:pt>
                <c:pt idx="7778">
                  <c:v>17.255208333333332</c:v>
                </c:pt>
                <c:pt idx="7779">
                  <c:v>17.2578125</c:v>
                </c:pt>
                <c:pt idx="7780">
                  <c:v>17.260416666666668</c:v>
                </c:pt>
                <c:pt idx="7781">
                  <c:v>17.263020833333332</c:v>
                </c:pt>
                <c:pt idx="7782">
                  <c:v>17.265625</c:v>
                </c:pt>
                <c:pt idx="7783">
                  <c:v>17.268229166666668</c:v>
                </c:pt>
                <c:pt idx="7784">
                  <c:v>17.270833333333332</c:v>
                </c:pt>
                <c:pt idx="7785">
                  <c:v>17.2734375</c:v>
                </c:pt>
                <c:pt idx="7786">
                  <c:v>17.276041666666668</c:v>
                </c:pt>
                <c:pt idx="7787">
                  <c:v>17.278645833333332</c:v>
                </c:pt>
                <c:pt idx="7788">
                  <c:v>17.28125</c:v>
                </c:pt>
                <c:pt idx="7789">
                  <c:v>17.283854166666668</c:v>
                </c:pt>
                <c:pt idx="7790">
                  <c:v>17.286458333333332</c:v>
                </c:pt>
                <c:pt idx="7791">
                  <c:v>17.2890625</c:v>
                </c:pt>
                <c:pt idx="7792">
                  <c:v>17.291666666666668</c:v>
                </c:pt>
                <c:pt idx="7793">
                  <c:v>17.294270833333332</c:v>
                </c:pt>
                <c:pt idx="7794">
                  <c:v>17.296875</c:v>
                </c:pt>
                <c:pt idx="7795">
                  <c:v>17.299479166666668</c:v>
                </c:pt>
                <c:pt idx="7796">
                  <c:v>17.302083333333332</c:v>
                </c:pt>
                <c:pt idx="7797">
                  <c:v>17.3046875</c:v>
                </c:pt>
                <c:pt idx="7798">
                  <c:v>17.307291666666668</c:v>
                </c:pt>
                <c:pt idx="7799">
                  <c:v>17.309895833333332</c:v>
                </c:pt>
                <c:pt idx="7800">
                  <c:v>17.3125</c:v>
                </c:pt>
                <c:pt idx="7801">
                  <c:v>17.315104166666668</c:v>
                </c:pt>
                <c:pt idx="7802">
                  <c:v>17.317708333333332</c:v>
                </c:pt>
                <c:pt idx="7803">
                  <c:v>17.3203125</c:v>
                </c:pt>
                <c:pt idx="7804">
                  <c:v>17.322916666666668</c:v>
                </c:pt>
                <c:pt idx="7805">
                  <c:v>17.325520833333332</c:v>
                </c:pt>
                <c:pt idx="7806">
                  <c:v>17.328125</c:v>
                </c:pt>
                <c:pt idx="7807">
                  <c:v>17.330729166666668</c:v>
                </c:pt>
                <c:pt idx="7808">
                  <c:v>17.333333333333332</c:v>
                </c:pt>
                <c:pt idx="7809">
                  <c:v>17.3359375</c:v>
                </c:pt>
                <c:pt idx="7810">
                  <c:v>17.338541666666668</c:v>
                </c:pt>
                <c:pt idx="7811">
                  <c:v>17.341145833333332</c:v>
                </c:pt>
                <c:pt idx="7812">
                  <c:v>17.34375</c:v>
                </c:pt>
                <c:pt idx="7813">
                  <c:v>17.346354166666668</c:v>
                </c:pt>
                <c:pt idx="7814">
                  <c:v>17.348958333333332</c:v>
                </c:pt>
                <c:pt idx="7815">
                  <c:v>17.3515625</c:v>
                </c:pt>
                <c:pt idx="7816">
                  <c:v>17.354166666666668</c:v>
                </c:pt>
                <c:pt idx="7817">
                  <c:v>17.356770833333332</c:v>
                </c:pt>
                <c:pt idx="7818">
                  <c:v>17.359375</c:v>
                </c:pt>
                <c:pt idx="7819">
                  <c:v>17.361979166666668</c:v>
                </c:pt>
                <c:pt idx="7820">
                  <c:v>17.364583333333332</c:v>
                </c:pt>
                <c:pt idx="7821">
                  <c:v>17.3671875</c:v>
                </c:pt>
                <c:pt idx="7822">
                  <c:v>17.369791666666668</c:v>
                </c:pt>
                <c:pt idx="7823">
                  <c:v>17.372395833333332</c:v>
                </c:pt>
                <c:pt idx="7824">
                  <c:v>17.375</c:v>
                </c:pt>
                <c:pt idx="7825">
                  <c:v>17.377604166666668</c:v>
                </c:pt>
                <c:pt idx="7826">
                  <c:v>17.380208333333332</c:v>
                </c:pt>
                <c:pt idx="7827">
                  <c:v>17.3828125</c:v>
                </c:pt>
                <c:pt idx="7828">
                  <c:v>17.385416666666668</c:v>
                </c:pt>
                <c:pt idx="7829">
                  <c:v>17.388020833333332</c:v>
                </c:pt>
                <c:pt idx="7830">
                  <c:v>17.390625</c:v>
                </c:pt>
                <c:pt idx="7831">
                  <c:v>17.393229166666668</c:v>
                </c:pt>
                <c:pt idx="7832">
                  <c:v>17.395833333333332</c:v>
                </c:pt>
                <c:pt idx="7833">
                  <c:v>17.3984375</c:v>
                </c:pt>
                <c:pt idx="7834">
                  <c:v>17.401041666666668</c:v>
                </c:pt>
                <c:pt idx="7835">
                  <c:v>17.403645833333332</c:v>
                </c:pt>
                <c:pt idx="7836">
                  <c:v>17.40625</c:v>
                </c:pt>
                <c:pt idx="7837">
                  <c:v>17.408854166666668</c:v>
                </c:pt>
                <c:pt idx="7838">
                  <c:v>17.411458333333332</c:v>
                </c:pt>
                <c:pt idx="7839">
                  <c:v>17.4140625</c:v>
                </c:pt>
                <c:pt idx="7840">
                  <c:v>17.416666666666668</c:v>
                </c:pt>
                <c:pt idx="7841">
                  <c:v>17.419270833333332</c:v>
                </c:pt>
                <c:pt idx="7842">
                  <c:v>17.421875</c:v>
                </c:pt>
                <c:pt idx="7843">
                  <c:v>17.424479166666668</c:v>
                </c:pt>
                <c:pt idx="7844">
                  <c:v>17.427083333333332</c:v>
                </c:pt>
                <c:pt idx="7845">
                  <c:v>17.4296875</c:v>
                </c:pt>
                <c:pt idx="7846">
                  <c:v>17.432291666666668</c:v>
                </c:pt>
                <c:pt idx="7847">
                  <c:v>17.434895833333332</c:v>
                </c:pt>
                <c:pt idx="7848">
                  <c:v>17.4375</c:v>
                </c:pt>
                <c:pt idx="7849">
                  <c:v>17.440104166666668</c:v>
                </c:pt>
                <c:pt idx="7850">
                  <c:v>17.442708333333332</c:v>
                </c:pt>
                <c:pt idx="7851">
                  <c:v>17.4453125</c:v>
                </c:pt>
                <c:pt idx="7852">
                  <c:v>17.447916666666668</c:v>
                </c:pt>
                <c:pt idx="7853">
                  <c:v>17.450520833333332</c:v>
                </c:pt>
                <c:pt idx="7854">
                  <c:v>17.453125</c:v>
                </c:pt>
                <c:pt idx="7855">
                  <c:v>17.455729166666668</c:v>
                </c:pt>
                <c:pt idx="7856">
                  <c:v>17.458333333333332</c:v>
                </c:pt>
                <c:pt idx="7857">
                  <c:v>17.4609375</c:v>
                </c:pt>
                <c:pt idx="7858">
                  <c:v>17.463541666666668</c:v>
                </c:pt>
                <c:pt idx="7859">
                  <c:v>17.466145833333332</c:v>
                </c:pt>
                <c:pt idx="7860">
                  <c:v>17.46875</c:v>
                </c:pt>
                <c:pt idx="7861">
                  <c:v>17.471354166666668</c:v>
                </c:pt>
                <c:pt idx="7862">
                  <c:v>17.473958333333332</c:v>
                </c:pt>
                <c:pt idx="7863">
                  <c:v>17.4765625</c:v>
                </c:pt>
                <c:pt idx="7864">
                  <c:v>17.479166666666668</c:v>
                </c:pt>
                <c:pt idx="7865">
                  <c:v>17.481770833333332</c:v>
                </c:pt>
                <c:pt idx="7866">
                  <c:v>17.484375</c:v>
                </c:pt>
                <c:pt idx="7867">
                  <c:v>17.486979166666668</c:v>
                </c:pt>
                <c:pt idx="7868">
                  <c:v>17.489583333333332</c:v>
                </c:pt>
                <c:pt idx="7869">
                  <c:v>17.4921875</c:v>
                </c:pt>
                <c:pt idx="7870">
                  <c:v>17.494791666666668</c:v>
                </c:pt>
                <c:pt idx="7871">
                  <c:v>17.497395833333332</c:v>
                </c:pt>
                <c:pt idx="7872">
                  <c:v>17.5</c:v>
                </c:pt>
                <c:pt idx="7873">
                  <c:v>17.502604166666668</c:v>
                </c:pt>
                <c:pt idx="7874">
                  <c:v>17.505208333333332</c:v>
                </c:pt>
                <c:pt idx="7875">
                  <c:v>17.5078125</c:v>
                </c:pt>
                <c:pt idx="7876">
                  <c:v>17.510416666666668</c:v>
                </c:pt>
                <c:pt idx="7877">
                  <c:v>17.513020833333332</c:v>
                </c:pt>
                <c:pt idx="7878">
                  <c:v>17.515625</c:v>
                </c:pt>
                <c:pt idx="7879">
                  <c:v>17.518229166666668</c:v>
                </c:pt>
                <c:pt idx="7880">
                  <c:v>17.520833333333332</c:v>
                </c:pt>
                <c:pt idx="7881">
                  <c:v>17.5234375</c:v>
                </c:pt>
                <c:pt idx="7882">
                  <c:v>17.526041666666668</c:v>
                </c:pt>
                <c:pt idx="7883">
                  <c:v>17.528645833333332</c:v>
                </c:pt>
                <c:pt idx="7884">
                  <c:v>17.53125</c:v>
                </c:pt>
                <c:pt idx="7885">
                  <c:v>17.533854166666668</c:v>
                </c:pt>
                <c:pt idx="7886">
                  <c:v>17.536458333333332</c:v>
                </c:pt>
                <c:pt idx="7887">
                  <c:v>17.5390625</c:v>
                </c:pt>
                <c:pt idx="7888">
                  <c:v>17.541666666666668</c:v>
                </c:pt>
                <c:pt idx="7889">
                  <c:v>17.544270833333332</c:v>
                </c:pt>
                <c:pt idx="7890">
                  <c:v>17.546875</c:v>
                </c:pt>
                <c:pt idx="7891">
                  <c:v>17.549479166666668</c:v>
                </c:pt>
                <c:pt idx="7892">
                  <c:v>17.552083333333332</c:v>
                </c:pt>
                <c:pt idx="7893">
                  <c:v>17.5546875</c:v>
                </c:pt>
                <c:pt idx="7894">
                  <c:v>17.557291666666668</c:v>
                </c:pt>
                <c:pt idx="7895">
                  <c:v>17.559895833333332</c:v>
                </c:pt>
                <c:pt idx="7896">
                  <c:v>17.5625</c:v>
                </c:pt>
                <c:pt idx="7897">
                  <c:v>17.565104166666668</c:v>
                </c:pt>
                <c:pt idx="7898">
                  <c:v>17.567708333333332</c:v>
                </c:pt>
                <c:pt idx="7899">
                  <c:v>17.5703125</c:v>
                </c:pt>
                <c:pt idx="7900">
                  <c:v>17.572916666666668</c:v>
                </c:pt>
                <c:pt idx="7901">
                  <c:v>17.575520833333332</c:v>
                </c:pt>
                <c:pt idx="7902">
                  <c:v>17.578125</c:v>
                </c:pt>
                <c:pt idx="7903">
                  <c:v>17.580729166666668</c:v>
                </c:pt>
                <c:pt idx="7904">
                  <c:v>17.583333333333332</c:v>
                </c:pt>
                <c:pt idx="7905">
                  <c:v>17.5859375</c:v>
                </c:pt>
                <c:pt idx="7906">
                  <c:v>17.588541666666668</c:v>
                </c:pt>
                <c:pt idx="7907">
                  <c:v>17.591145833333332</c:v>
                </c:pt>
                <c:pt idx="7908">
                  <c:v>17.59375</c:v>
                </c:pt>
                <c:pt idx="7909">
                  <c:v>17.596354166666668</c:v>
                </c:pt>
                <c:pt idx="7910">
                  <c:v>17.598958333333332</c:v>
                </c:pt>
                <c:pt idx="7911">
                  <c:v>17.6015625</c:v>
                </c:pt>
                <c:pt idx="7912">
                  <c:v>17.604166666666668</c:v>
                </c:pt>
                <c:pt idx="7913">
                  <c:v>17.606770833333332</c:v>
                </c:pt>
                <c:pt idx="7914">
                  <c:v>17.609375</c:v>
                </c:pt>
                <c:pt idx="7915">
                  <c:v>17.611979166666668</c:v>
                </c:pt>
                <c:pt idx="7916">
                  <c:v>17.614583333333332</c:v>
                </c:pt>
                <c:pt idx="7917">
                  <c:v>17.6171875</c:v>
                </c:pt>
                <c:pt idx="7918">
                  <c:v>17.619791666666668</c:v>
                </c:pt>
                <c:pt idx="7919">
                  <c:v>17.622395833333332</c:v>
                </c:pt>
                <c:pt idx="7920">
                  <c:v>17.625</c:v>
                </c:pt>
                <c:pt idx="7921">
                  <c:v>17.627604166666668</c:v>
                </c:pt>
                <c:pt idx="7922">
                  <c:v>17.630208333333332</c:v>
                </c:pt>
                <c:pt idx="7923">
                  <c:v>17.6328125</c:v>
                </c:pt>
                <c:pt idx="7924">
                  <c:v>17.635416666666668</c:v>
                </c:pt>
                <c:pt idx="7925">
                  <c:v>17.638020833333332</c:v>
                </c:pt>
                <c:pt idx="7926">
                  <c:v>17.640625</c:v>
                </c:pt>
                <c:pt idx="7927">
                  <c:v>17.643229166666668</c:v>
                </c:pt>
                <c:pt idx="7928">
                  <c:v>17.645833333333332</c:v>
                </c:pt>
                <c:pt idx="7929">
                  <c:v>17.6484375</c:v>
                </c:pt>
                <c:pt idx="7930">
                  <c:v>17.651041666666668</c:v>
                </c:pt>
                <c:pt idx="7931">
                  <c:v>17.653645833333332</c:v>
                </c:pt>
                <c:pt idx="7932">
                  <c:v>17.65625</c:v>
                </c:pt>
                <c:pt idx="7933">
                  <c:v>17.658854166666668</c:v>
                </c:pt>
                <c:pt idx="7934">
                  <c:v>17.661458333333332</c:v>
                </c:pt>
                <c:pt idx="7935">
                  <c:v>17.6640625</c:v>
                </c:pt>
                <c:pt idx="7936">
                  <c:v>17.666666666666668</c:v>
                </c:pt>
                <c:pt idx="7937">
                  <c:v>17.669270833333332</c:v>
                </c:pt>
                <c:pt idx="7938">
                  <c:v>17.671875</c:v>
                </c:pt>
                <c:pt idx="7939">
                  <c:v>17.674479166666668</c:v>
                </c:pt>
                <c:pt idx="7940">
                  <c:v>17.677083333333332</c:v>
                </c:pt>
                <c:pt idx="7941">
                  <c:v>17.6796875</c:v>
                </c:pt>
                <c:pt idx="7942">
                  <c:v>17.682291666666668</c:v>
                </c:pt>
                <c:pt idx="7943">
                  <c:v>17.684895833333332</c:v>
                </c:pt>
                <c:pt idx="7944">
                  <c:v>17.6875</c:v>
                </c:pt>
                <c:pt idx="7945">
                  <c:v>17.690104166666668</c:v>
                </c:pt>
                <c:pt idx="7946">
                  <c:v>17.692708333333332</c:v>
                </c:pt>
                <c:pt idx="7947">
                  <c:v>17.6953125</c:v>
                </c:pt>
                <c:pt idx="7948">
                  <c:v>17.697916666666668</c:v>
                </c:pt>
                <c:pt idx="7949">
                  <c:v>17.700520833333332</c:v>
                </c:pt>
                <c:pt idx="7950">
                  <c:v>17.703125</c:v>
                </c:pt>
                <c:pt idx="7951">
                  <c:v>17.705729166666668</c:v>
                </c:pt>
                <c:pt idx="7952">
                  <c:v>17.708333333333332</c:v>
                </c:pt>
                <c:pt idx="7953">
                  <c:v>17.7109375</c:v>
                </c:pt>
                <c:pt idx="7954">
                  <c:v>17.713541666666668</c:v>
                </c:pt>
                <c:pt idx="7955">
                  <c:v>17.716145833333332</c:v>
                </c:pt>
                <c:pt idx="7956">
                  <c:v>17.71875</c:v>
                </c:pt>
                <c:pt idx="7957">
                  <c:v>17.721354166666668</c:v>
                </c:pt>
                <c:pt idx="7958">
                  <c:v>17.723958333333332</c:v>
                </c:pt>
                <c:pt idx="7959">
                  <c:v>17.7265625</c:v>
                </c:pt>
                <c:pt idx="7960">
                  <c:v>17.729166666666668</c:v>
                </c:pt>
                <c:pt idx="7961">
                  <c:v>17.731770833333332</c:v>
                </c:pt>
                <c:pt idx="7962">
                  <c:v>17.734375</c:v>
                </c:pt>
                <c:pt idx="7963">
                  <c:v>17.736979166666668</c:v>
                </c:pt>
                <c:pt idx="7964">
                  <c:v>17.739583333333332</c:v>
                </c:pt>
                <c:pt idx="7965">
                  <c:v>17.7421875</c:v>
                </c:pt>
                <c:pt idx="7966">
                  <c:v>17.744791666666668</c:v>
                </c:pt>
                <c:pt idx="7967">
                  <c:v>17.747395833333332</c:v>
                </c:pt>
                <c:pt idx="7968">
                  <c:v>17.75</c:v>
                </c:pt>
                <c:pt idx="7969">
                  <c:v>17.752604166666668</c:v>
                </c:pt>
                <c:pt idx="7970">
                  <c:v>17.755208333333332</c:v>
                </c:pt>
                <c:pt idx="7971">
                  <c:v>17.7578125</c:v>
                </c:pt>
                <c:pt idx="7972">
                  <c:v>17.760416666666668</c:v>
                </c:pt>
                <c:pt idx="7973">
                  <c:v>17.763020833333332</c:v>
                </c:pt>
                <c:pt idx="7974">
                  <c:v>17.765625</c:v>
                </c:pt>
                <c:pt idx="7975">
                  <c:v>17.768229166666668</c:v>
                </c:pt>
                <c:pt idx="7976">
                  <c:v>17.770833333333332</c:v>
                </c:pt>
                <c:pt idx="7977">
                  <c:v>17.7734375</c:v>
                </c:pt>
                <c:pt idx="7978">
                  <c:v>17.776041666666668</c:v>
                </c:pt>
                <c:pt idx="7979">
                  <c:v>17.778645833333332</c:v>
                </c:pt>
                <c:pt idx="7980">
                  <c:v>17.78125</c:v>
                </c:pt>
                <c:pt idx="7981">
                  <c:v>17.783854166666668</c:v>
                </c:pt>
                <c:pt idx="7982">
                  <c:v>17.786458333333332</c:v>
                </c:pt>
                <c:pt idx="7983">
                  <c:v>17.7890625</c:v>
                </c:pt>
                <c:pt idx="7984">
                  <c:v>17.791666666666668</c:v>
                </c:pt>
                <c:pt idx="7985">
                  <c:v>17.794270833333332</c:v>
                </c:pt>
                <c:pt idx="7986">
                  <c:v>17.796875</c:v>
                </c:pt>
                <c:pt idx="7987">
                  <c:v>17.799479166666668</c:v>
                </c:pt>
                <c:pt idx="7988">
                  <c:v>17.802083333333332</c:v>
                </c:pt>
                <c:pt idx="7989">
                  <c:v>17.8046875</c:v>
                </c:pt>
                <c:pt idx="7990">
                  <c:v>17.807291666666668</c:v>
                </c:pt>
                <c:pt idx="7991">
                  <c:v>17.809895833333332</c:v>
                </c:pt>
                <c:pt idx="7992">
                  <c:v>17.8125</c:v>
                </c:pt>
                <c:pt idx="7993">
                  <c:v>17.815104166666668</c:v>
                </c:pt>
                <c:pt idx="7994">
                  <c:v>17.817708333333332</c:v>
                </c:pt>
                <c:pt idx="7995">
                  <c:v>17.8203125</c:v>
                </c:pt>
                <c:pt idx="7996">
                  <c:v>17.822916666666668</c:v>
                </c:pt>
                <c:pt idx="7997">
                  <c:v>17.825520833333332</c:v>
                </c:pt>
                <c:pt idx="7998">
                  <c:v>17.828125</c:v>
                </c:pt>
                <c:pt idx="7999">
                  <c:v>17.830729166666668</c:v>
                </c:pt>
                <c:pt idx="8000">
                  <c:v>17.833333333333332</c:v>
                </c:pt>
                <c:pt idx="8001">
                  <c:v>17.8359375</c:v>
                </c:pt>
                <c:pt idx="8002">
                  <c:v>17.838541666666668</c:v>
                </c:pt>
                <c:pt idx="8003">
                  <c:v>17.841145833333332</c:v>
                </c:pt>
                <c:pt idx="8004">
                  <c:v>17.84375</c:v>
                </c:pt>
                <c:pt idx="8005">
                  <c:v>17.846354166666668</c:v>
                </c:pt>
                <c:pt idx="8006">
                  <c:v>17.848958333333332</c:v>
                </c:pt>
                <c:pt idx="8007">
                  <c:v>17.8515625</c:v>
                </c:pt>
                <c:pt idx="8008">
                  <c:v>17.854166666666668</c:v>
                </c:pt>
                <c:pt idx="8009">
                  <c:v>17.856770833333332</c:v>
                </c:pt>
                <c:pt idx="8010">
                  <c:v>17.859375</c:v>
                </c:pt>
                <c:pt idx="8011">
                  <c:v>17.861979166666668</c:v>
                </c:pt>
                <c:pt idx="8012">
                  <c:v>17.864583333333332</c:v>
                </c:pt>
                <c:pt idx="8013">
                  <c:v>17.8671875</c:v>
                </c:pt>
                <c:pt idx="8014">
                  <c:v>17.869791666666668</c:v>
                </c:pt>
                <c:pt idx="8015">
                  <c:v>17.872395833333332</c:v>
                </c:pt>
                <c:pt idx="8016">
                  <c:v>17.875</c:v>
                </c:pt>
                <c:pt idx="8017">
                  <c:v>17.877604166666668</c:v>
                </c:pt>
                <c:pt idx="8018">
                  <c:v>17.880208333333332</c:v>
                </c:pt>
                <c:pt idx="8019">
                  <c:v>17.8828125</c:v>
                </c:pt>
                <c:pt idx="8020">
                  <c:v>17.885416666666668</c:v>
                </c:pt>
                <c:pt idx="8021">
                  <c:v>17.888020833333332</c:v>
                </c:pt>
                <c:pt idx="8022">
                  <c:v>17.890625</c:v>
                </c:pt>
                <c:pt idx="8023">
                  <c:v>17.893229166666668</c:v>
                </c:pt>
                <c:pt idx="8024">
                  <c:v>17.895833333333332</c:v>
                </c:pt>
                <c:pt idx="8025">
                  <c:v>17.8984375</c:v>
                </c:pt>
                <c:pt idx="8026">
                  <c:v>17.901041666666668</c:v>
                </c:pt>
                <c:pt idx="8027">
                  <c:v>17.903645833333332</c:v>
                </c:pt>
                <c:pt idx="8028">
                  <c:v>17.90625</c:v>
                </c:pt>
                <c:pt idx="8029">
                  <c:v>17.908854166666668</c:v>
                </c:pt>
                <c:pt idx="8030">
                  <c:v>17.911458333333332</c:v>
                </c:pt>
                <c:pt idx="8031">
                  <c:v>17.9140625</c:v>
                </c:pt>
                <c:pt idx="8032">
                  <c:v>17.916666666666668</c:v>
                </c:pt>
                <c:pt idx="8033">
                  <c:v>17.919270833333332</c:v>
                </c:pt>
                <c:pt idx="8034">
                  <c:v>17.921875</c:v>
                </c:pt>
                <c:pt idx="8035">
                  <c:v>17.924479166666668</c:v>
                </c:pt>
                <c:pt idx="8036">
                  <c:v>17.927083333333332</c:v>
                </c:pt>
                <c:pt idx="8037">
                  <c:v>17.9296875</c:v>
                </c:pt>
                <c:pt idx="8038">
                  <c:v>17.932291666666668</c:v>
                </c:pt>
                <c:pt idx="8039">
                  <c:v>17.934895833333332</c:v>
                </c:pt>
                <c:pt idx="8040">
                  <c:v>17.9375</c:v>
                </c:pt>
                <c:pt idx="8041">
                  <c:v>17.940104166666668</c:v>
                </c:pt>
                <c:pt idx="8042">
                  <c:v>17.942708333333332</c:v>
                </c:pt>
                <c:pt idx="8043">
                  <c:v>17.9453125</c:v>
                </c:pt>
                <c:pt idx="8044">
                  <c:v>17.947916666666668</c:v>
                </c:pt>
                <c:pt idx="8045">
                  <c:v>17.950520833333332</c:v>
                </c:pt>
                <c:pt idx="8046">
                  <c:v>17.953125</c:v>
                </c:pt>
                <c:pt idx="8047">
                  <c:v>17.955729166666668</c:v>
                </c:pt>
                <c:pt idx="8048">
                  <c:v>17.958333333333332</c:v>
                </c:pt>
                <c:pt idx="8049">
                  <c:v>17.9609375</c:v>
                </c:pt>
                <c:pt idx="8050">
                  <c:v>17.963541666666668</c:v>
                </c:pt>
                <c:pt idx="8051">
                  <c:v>17.966145833333332</c:v>
                </c:pt>
                <c:pt idx="8052">
                  <c:v>17.96875</c:v>
                </c:pt>
                <c:pt idx="8053">
                  <c:v>17.971354166666668</c:v>
                </c:pt>
                <c:pt idx="8054">
                  <c:v>17.973958333333332</c:v>
                </c:pt>
                <c:pt idx="8055">
                  <c:v>17.9765625</c:v>
                </c:pt>
                <c:pt idx="8056">
                  <c:v>17.979166666666668</c:v>
                </c:pt>
                <c:pt idx="8057">
                  <c:v>17.981770833333332</c:v>
                </c:pt>
                <c:pt idx="8058">
                  <c:v>17.984375</c:v>
                </c:pt>
                <c:pt idx="8059">
                  <c:v>17.986979166666668</c:v>
                </c:pt>
                <c:pt idx="8060">
                  <c:v>17.989583333333332</c:v>
                </c:pt>
                <c:pt idx="8061">
                  <c:v>17.9921875</c:v>
                </c:pt>
                <c:pt idx="8062">
                  <c:v>17.994791666666668</c:v>
                </c:pt>
                <c:pt idx="8063">
                  <c:v>17.997395833333332</c:v>
                </c:pt>
                <c:pt idx="8064">
                  <c:v>18</c:v>
                </c:pt>
                <c:pt idx="8065">
                  <c:v>18.002604166666668</c:v>
                </c:pt>
                <c:pt idx="8066">
                  <c:v>18.005208333333332</c:v>
                </c:pt>
                <c:pt idx="8067">
                  <c:v>18.0078125</c:v>
                </c:pt>
                <c:pt idx="8068">
                  <c:v>18.010416666666668</c:v>
                </c:pt>
                <c:pt idx="8069">
                  <c:v>18.013020833333332</c:v>
                </c:pt>
                <c:pt idx="8070">
                  <c:v>18.015625</c:v>
                </c:pt>
                <c:pt idx="8071">
                  <c:v>18.018229166666668</c:v>
                </c:pt>
                <c:pt idx="8072">
                  <c:v>18.020833333333332</c:v>
                </c:pt>
                <c:pt idx="8073">
                  <c:v>18.0234375</c:v>
                </c:pt>
                <c:pt idx="8074">
                  <c:v>18.026041666666668</c:v>
                </c:pt>
                <c:pt idx="8075">
                  <c:v>18.028645833333332</c:v>
                </c:pt>
                <c:pt idx="8076">
                  <c:v>18.03125</c:v>
                </c:pt>
                <c:pt idx="8077">
                  <c:v>18.033854166666668</c:v>
                </c:pt>
                <c:pt idx="8078">
                  <c:v>18.036458333333332</c:v>
                </c:pt>
                <c:pt idx="8079">
                  <c:v>18.0390625</c:v>
                </c:pt>
                <c:pt idx="8080">
                  <c:v>18.041666666666668</c:v>
                </c:pt>
                <c:pt idx="8081">
                  <c:v>18.044270833333332</c:v>
                </c:pt>
                <c:pt idx="8082">
                  <c:v>18.046875</c:v>
                </c:pt>
                <c:pt idx="8083">
                  <c:v>18.049479166666668</c:v>
                </c:pt>
                <c:pt idx="8084">
                  <c:v>18.052083333333332</c:v>
                </c:pt>
                <c:pt idx="8085">
                  <c:v>18.0546875</c:v>
                </c:pt>
                <c:pt idx="8086">
                  <c:v>18.057291666666668</c:v>
                </c:pt>
                <c:pt idx="8087">
                  <c:v>18.059895833333332</c:v>
                </c:pt>
                <c:pt idx="8088">
                  <c:v>18.0625</c:v>
                </c:pt>
                <c:pt idx="8089">
                  <c:v>18.065104166666668</c:v>
                </c:pt>
                <c:pt idx="8090">
                  <c:v>18.067708333333332</c:v>
                </c:pt>
                <c:pt idx="8091">
                  <c:v>18.0703125</c:v>
                </c:pt>
                <c:pt idx="8092">
                  <c:v>18.072916666666668</c:v>
                </c:pt>
                <c:pt idx="8093">
                  <c:v>18.075520833333332</c:v>
                </c:pt>
                <c:pt idx="8094">
                  <c:v>18.078125</c:v>
                </c:pt>
                <c:pt idx="8095">
                  <c:v>18.080729166666668</c:v>
                </c:pt>
                <c:pt idx="8096">
                  <c:v>18.083333333333332</c:v>
                </c:pt>
                <c:pt idx="8097">
                  <c:v>18.0859375</c:v>
                </c:pt>
                <c:pt idx="8098">
                  <c:v>18.088541666666668</c:v>
                </c:pt>
                <c:pt idx="8099">
                  <c:v>18.091145833333332</c:v>
                </c:pt>
                <c:pt idx="8100">
                  <c:v>18.09375</c:v>
                </c:pt>
                <c:pt idx="8101">
                  <c:v>18.096354166666668</c:v>
                </c:pt>
                <c:pt idx="8102">
                  <c:v>18.098958333333332</c:v>
                </c:pt>
                <c:pt idx="8103">
                  <c:v>18.1015625</c:v>
                </c:pt>
                <c:pt idx="8104">
                  <c:v>18.104166666666668</c:v>
                </c:pt>
                <c:pt idx="8105">
                  <c:v>18.106770833333332</c:v>
                </c:pt>
                <c:pt idx="8106">
                  <c:v>18.109375</c:v>
                </c:pt>
                <c:pt idx="8107">
                  <c:v>18.111979166666668</c:v>
                </c:pt>
                <c:pt idx="8108">
                  <c:v>18.114583333333332</c:v>
                </c:pt>
                <c:pt idx="8109">
                  <c:v>18.1171875</c:v>
                </c:pt>
                <c:pt idx="8110">
                  <c:v>18.119791666666668</c:v>
                </c:pt>
                <c:pt idx="8111">
                  <c:v>18.122395833333332</c:v>
                </c:pt>
                <c:pt idx="8112">
                  <c:v>18.125</c:v>
                </c:pt>
                <c:pt idx="8113">
                  <c:v>18.127604166666668</c:v>
                </c:pt>
                <c:pt idx="8114">
                  <c:v>18.130208333333332</c:v>
                </c:pt>
                <c:pt idx="8115">
                  <c:v>18.1328125</c:v>
                </c:pt>
                <c:pt idx="8116">
                  <c:v>18.135416666666668</c:v>
                </c:pt>
                <c:pt idx="8117">
                  <c:v>18.138020833333332</c:v>
                </c:pt>
                <c:pt idx="8118">
                  <c:v>18.140625</c:v>
                </c:pt>
                <c:pt idx="8119">
                  <c:v>18.143229166666668</c:v>
                </c:pt>
                <c:pt idx="8120">
                  <c:v>18.145833333333332</c:v>
                </c:pt>
                <c:pt idx="8121">
                  <c:v>18.1484375</c:v>
                </c:pt>
                <c:pt idx="8122">
                  <c:v>18.151041666666668</c:v>
                </c:pt>
                <c:pt idx="8123">
                  <c:v>18.153645833333332</c:v>
                </c:pt>
                <c:pt idx="8124">
                  <c:v>18.15625</c:v>
                </c:pt>
                <c:pt idx="8125">
                  <c:v>18.158854166666668</c:v>
                </c:pt>
                <c:pt idx="8126">
                  <c:v>18.161458333333332</c:v>
                </c:pt>
                <c:pt idx="8127">
                  <c:v>18.1640625</c:v>
                </c:pt>
                <c:pt idx="8128">
                  <c:v>18.166666666666668</c:v>
                </c:pt>
                <c:pt idx="8129">
                  <c:v>18.169270833333332</c:v>
                </c:pt>
                <c:pt idx="8130">
                  <c:v>18.171875</c:v>
                </c:pt>
                <c:pt idx="8131">
                  <c:v>18.174479166666668</c:v>
                </c:pt>
                <c:pt idx="8132">
                  <c:v>18.177083333333332</c:v>
                </c:pt>
                <c:pt idx="8133">
                  <c:v>18.1796875</c:v>
                </c:pt>
                <c:pt idx="8134">
                  <c:v>18.182291666666668</c:v>
                </c:pt>
                <c:pt idx="8135">
                  <c:v>18.184895833333332</c:v>
                </c:pt>
                <c:pt idx="8136">
                  <c:v>18.1875</c:v>
                </c:pt>
                <c:pt idx="8137">
                  <c:v>18.190104166666668</c:v>
                </c:pt>
                <c:pt idx="8138">
                  <c:v>18.192708333333332</c:v>
                </c:pt>
                <c:pt idx="8139">
                  <c:v>18.1953125</c:v>
                </c:pt>
                <c:pt idx="8140">
                  <c:v>18.197916666666668</c:v>
                </c:pt>
                <c:pt idx="8141">
                  <c:v>18.200520833333332</c:v>
                </c:pt>
                <c:pt idx="8142">
                  <c:v>18.203125</c:v>
                </c:pt>
                <c:pt idx="8143">
                  <c:v>18.205729166666668</c:v>
                </c:pt>
                <c:pt idx="8144">
                  <c:v>18.208333333333332</c:v>
                </c:pt>
                <c:pt idx="8145">
                  <c:v>18.2109375</c:v>
                </c:pt>
                <c:pt idx="8146">
                  <c:v>18.213541666666668</c:v>
                </c:pt>
                <c:pt idx="8147">
                  <c:v>18.216145833333332</c:v>
                </c:pt>
                <c:pt idx="8148">
                  <c:v>18.21875</c:v>
                </c:pt>
                <c:pt idx="8149">
                  <c:v>18.221354166666668</c:v>
                </c:pt>
                <c:pt idx="8150">
                  <c:v>18.223958333333332</c:v>
                </c:pt>
                <c:pt idx="8151">
                  <c:v>18.2265625</c:v>
                </c:pt>
                <c:pt idx="8152">
                  <c:v>18.229166666666668</c:v>
                </c:pt>
                <c:pt idx="8153">
                  <c:v>18.231770833333332</c:v>
                </c:pt>
                <c:pt idx="8154">
                  <c:v>18.234375</c:v>
                </c:pt>
                <c:pt idx="8155">
                  <c:v>18.236979166666668</c:v>
                </c:pt>
                <c:pt idx="8156">
                  <c:v>18.239583333333332</c:v>
                </c:pt>
                <c:pt idx="8157">
                  <c:v>18.2421875</c:v>
                </c:pt>
                <c:pt idx="8158">
                  <c:v>18.244791666666668</c:v>
                </c:pt>
                <c:pt idx="8159">
                  <c:v>18.247395833333332</c:v>
                </c:pt>
                <c:pt idx="8160">
                  <c:v>18.25</c:v>
                </c:pt>
                <c:pt idx="8161">
                  <c:v>18.252604166666668</c:v>
                </c:pt>
                <c:pt idx="8162">
                  <c:v>18.255208333333332</c:v>
                </c:pt>
                <c:pt idx="8163">
                  <c:v>18.2578125</c:v>
                </c:pt>
                <c:pt idx="8164">
                  <c:v>18.260416666666668</c:v>
                </c:pt>
                <c:pt idx="8165">
                  <c:v>18.263020833333332</c:v>
                </c:pt>
                <c:pt idx="8166">
                  <c:v>18.265625</c:v>
                </c:pt>
                <c:pt idx="8167">
                  <c:v>18.268229166666668</c:v>
                </c:pt>
                <c:pt idx="8168">
                  <c:v>18.270833333333332</c:v>
                </c:pt>
                <c:pt idx="8169">
                  <c:v>18.2734375</c:v>
                </c:pt>
                <c:pt idx="8170">
                  <c:v>18.276041666666668</c:v>
                </c:pt>
                <c:pt idx="8171">
                  <c:v>18.278645833333332</c:v>
                </c:pt>
                <c:pt idx="8172">
                  <c:v>18.28125</c:v>
                </c:pt>
                <c:pt idx="8173">
                  <c:v>18.283854166666668</c:v>
                </c:pt>
                <c:pt idx="8174">
                  <c:v>18.286458333333332</c:v>
                </c:pt>
                <c:pt idx="8175">
                  <c:v>18.2890625</c:v>
                </c:pt>
                <c:pt idx="8176">
                  <c:v>18.291666666666668</c:v>
                </c:pt>
                <c:pt idx="8177">
                  <c:v>18.294270833333332</c:v>
                </c:pt>
                <c:pt idx="8178">
                  <c:v>18.296875</c:v>
                </c:pt>
                <c:pt idx="8179">
                  <c:v>18.299479166666668</c:v>
                </c:pt>
                <c:pt idx="8180">
                  <c:v>18.302083333333332</c:v>
                </c:pt>
                <c:pt idx="8181">
                  <c:v>18.3046875</c:v>
                </c:pt>
                <c:pt idx="8182">
                  <c:v>18.307291666666668</c:v>
                </c:pt>
                <c:pt idx="8183">
                  <c:v>18.309895833333332</c:v>
                </c:pt>
                <c:pt idx="8184">
                  <c:v>18.3125</c:v>
                </c:pt>
                <c:pt idx="8185">
                  <c:v>18.315104166666668</c:v>
                </c:pt>
                <c:pt idx="8186">
                  <c:v>18.317708333333332</c:v>
                </c:pt>
                <c:pt idx="8187">
                  <c:v>18.3203125</c:v>
                </c:pt>
                <c:pt idx="8188">
                  <c:v>18.322916666666668</c:v>
                </c:pt>
                <c:pt idx="8189">
                  <c:v>18.325520833333332</c:v>
                </c:pt>
                <c:pt idx="8190">
                  <c:v>18.328125</c:v>
                </c:pt>
                <c:pt idx="8191">
                  <c:v>18.330729166666668</c:v>
                </c:pt>
                <c:pt idx="8192">
                  <c:v>18.333333333333332</c:v>
                </c:pt>
                <c:pt idx="8193">
                  <c:v>18.3359375</c:v>
                </c:pt>
                <c:pt idx="8194">
                  <c:v>18.338541666666668</c:v>
                </c:pt>
                <c:pt idx="8195">
                  <c:v>18.341145833333332</c:v>
                </c:pt>
                <c:pt idx="8196">
                  <c:v>18.34375</c:v>
                </c:pt>
                <c:pt idx="8197">
                  <c:v>18.346354166666668</c:v>
                </c:pt>
                <c:pt idx="8198">
                  <c:v>18.348958333333332</c:v>
                </c:pt>
                <c:pt idx="8199">
                  <c:v>18.3515625</c:v>
                </c:pt>
                <c:pt idx="8200">
                  <c:v>18.354166666666668</c:v>
                </c:pt>
                <c:pt idx="8201">
                  <c:v>18.356770833333332</c:v>
                </c:pt>
                <c:pt idx="8202">
                  <c:v>18.359375</c:v>
                </c:pt>
                <c:pt idx="8203">
                  <c:v>18.361979166666668</c:v>
                </c:pt>
                <c:pt idx="8204">
                  <c:v>18.364583333333332</c:v>
                </c:pt>
                <c:pt idx="8205">
                  <c:v>18.3671875</c:v>
                </c:pt>
                <c:pt idx="8206">
                  <c:v>18.369791666666668</c:v>
                </c:pt>
                <c:pt idx="8207">
                  <c:v>18.372395833333332</c:v>
                </c:pt>
                <c:pt idx="8208">
                  <c:v>18.375</c:v>
                </c:pt>
                <c:pt idx="8209">
                  <c:v>18.377604166666668</c:v>
                </c:pt>
                <c:pt idx="8210">
                  <c:v>18.380208333333332</c:v>
                </c:pt>
                <c:pt idx="8211">
                  <c:v>18.3828125</c:v>
                </c:pt>
                <c:pt idx="8212">
                  <c:v>18.385416666666668</c:v>
                </c:pt>
                <c:pt idx="8213">
                  <c:v>18.388020833333332</c:v>
                </c:pt>
                <c:pt idx="8214">
                  <c:v>18.390625</c:v>
                </c:pt>
                <c:pt idx="8215">
                  <c:v>18.393229166666668</c:v>
                </c:pt>
                <c:pt idx="8216">
                  <c:v>18.395833333333332</c:v>
                </c:pt>
                <c:pt idx="8217">
                  <c:v>18.3984375</c:v>
                </c:pt>
                <c:pt idx="8218">
                  <c:v>18.401041666666668</c:v>
                </c:pt>
                <c:pt idx="8219">
                  <c:v>18.403645833333332</c:v>
                </c:pt>
                <c:pt idx="8220">
                  <c:v>18.40625</c:v>
                </c:pt>
                <c:pt idx="8221">
                  <c:v>18.408854166666668</c:v>
                </c:pt>
                <c:pt idx="8222">
                  <c:v>18.411458333333332</c:v>
                </c:pt>
                <c:pt idx="8223">
                  <c:v>18.4140625</c:v>
                </c:pt>
                <c:pt idx="8224">
                  <c:v>18.416666666666668</c:v>
                </c:pt>
                <c:pt idx="8225">
                  <c:v>18.419270833333332</c:v>
                </c:pt>
                <c:pt idx="8226">
                  <c:v>18.421875</c:v>
                </c:pt>
                <c:pt idx="8227">
                  <c:v>18.424479166666668</c:v>
                </c:pt>
                <c:pt idx="8228">
                  <c:v>18.427083333333332</c:v>
                </c:pt>
                <c:pt idx="8229">
                  <c:v>18.4296875</c:v>
                </c:pt>
                <c:pt idx="8230">
                  <c:v>18.432291666666668</c:v>
                </c:pt>
                <c:pt idx="8231">
                  <c:v>18.434895833333332</c:v>
                </c:pt>
                <c:pt idx="8232">
                  <c:v>18.4375</c:v>
                </c:pt>
                <c:pt idx="8233">
                  <c:v>18.440104166666668</c:v>
                </c:pt>
                <c:pt idx="8234">
                  <c:v>18.442708333333332</c:v>
                </c:pt>
                <c:pt idx="8235">
                  <c:v>18.4453125</c:v>
                </c:pt>
                <c:pt idx="8236">
                  <c:v>18.447916666666668</c:v>
                </c:pt>
                <c:pt idx="8237">
                  <c:v>18.450520833333332</c:v>
                </c:pt>
                <c:pt idx="8238">
                  <c:v>18.453125</c:v>
                </c:pt>
                <c:pt idx="8239">
                  <c:v>18.455729166666668</c:v>
                </c:pt>
                <c:pt idx="8240">
                  <c:v>18.458333333333332</c:v>
                </c:pt>
                <c:pt idx="8241">
                  <c:v>18.4609375</c:v>
                </c:pt>
                <c:pt idx="8242">
                  <c:v>18.463541666666668</c:v>
                </c:pt>
                <c:pt idx="8243">
                  <c:v>18.466145833333332</c:v>
                </c:pt>
                <c:pt idx="8244">
                  <c:v>18.46875</c:v>
                </c:pt>
                <c:pt idx="8245">
                  <c:v>18.471354166666668</c:v>
                </c:pt>
                <c:pt idx="8246">
                  <c:v>18.473958333333332</c:v>
                </c:pt>
                <c:pt idx="8247">
                  <c:v>18.4765625</c:v>
                </c:pt>
                <c:pt idx="8248">
                  <c:v>18.479166666666668</c:v>
                </c:pt>
                <c:pt idx="8249">
                  <c:v>18.481770833333332</c:v>
                </c:pt>
                <c:pt idx="8250">
                  <c:v>18.484375</c:v>
                </c:pt>
                <c:pt idx="8251">
                  <c:v>18.486979166666668</c:v>
                </c:pt>
                <c:pt idx="8252">
                  <c:v>18.489583333333332</c:v>
                </c:pt>
                <c:pt idx="8253">
                  <c:v>18.4921875</c:v>
                </c:pt>
                <c:pt idx="8254">
                  <c:v>18.494791666666668</c:v>
                </c:pt>
                <c:pt idx="8255">
                  <c:v>18.497395833333332</c:v>
                </c:pt>
                <c:pt idx="8256">
                  <c:v>18.5</c:v>
                </c:pt>
                <c:pt idx="8257">
                  <c:v>18.502604166666668</c:v>
                </c:pt>
                <c:pt idx="8258">
                  <c:v>18.505208333333332</c:v>
                </c:pt>
                <c:pt idx="8259">
                  <c:v>18.5078125</c:v>
                </c:pt>
                <c:pt idx="8260">
                  <c:v>18.510416666666668</c:v>
                </c:pt>
                <c:pt idx="8261">
                  <c:v>18.513020833333332</c:v>
                </c:pt>
                <c:pt idx="8262">
                  <c:v>18.515625</c:v>
                </c:pt>
                <c:pt idx="8263">
                  <c:v>18.518229166666668</c:v>
                </c:pt>
                <c:pt idx="8264">
                  <c:v>18.520833333333332</c:v>
                </c:pt>
                <c:pt idx="8265">
                  <c:v>18.5234375</c:v>
                </c:pt>
                <c:pt idx="8266">
                  <c:v>18.526041666666668</c:v>
                </c:pt>
                <c:pt idx="8267">
                  <c:v>18.528645833333332</c:v>
                </c:pt>
                <c:pt idx="8268">
                  <c:v>18.53125</c:v>
                </c:pt>
                <c:pt idx="8269">
                  <c:v>18.533854166666668</c:v>
                </c:pt>
                <c:pt idx="8270">
                  <c:v>18.536458333333332</c:v>
                </c:pt>
                <c:pt idx="8271">
                  <c:v>18.5390625</c:v>
                </c:pt>
                <c:pt idx="8272">
                  <c:v>18.541666666666668</c:v>
                </c:pt>
                <c:pt idx="8273">
                  <c:v>18.544270833333332</c:v>
                </c:pt>
                <c:pt idx="8274">
                  <c:v>18.546875</c:v>
                </c:pt>
                <c:pt idx="8275">
                  <c:v>18.549479166666668</c:v>
                </c:pt>
                <c:pt idx="8276">
                  <c:v>18.552083333333332</c:v>
                </c:pt>
                <c:pt idx="8277">
                  <c:v>18.5546875</c:v>
                </c:pt>
                <c:pt idx="8278">
                  <c:v>18.557291666666668</c:v>
                </c:pt>
                <c:pt idx="8279">
                  <c:v>18.559895833333332</c:v>
                </c:pt>
                <c:pt idx="8280">
                  <c:v>18.5625</c:v>
                </c:pt>
                <c:pt idx="8281">
                  <c:v>18.565104166666668</c:v>
                </c:pt>
                <c:pt idx="8282">
                  <c:v>18.567708333333332</c:v>
                </c:pt>
                <c:pt idx="8283">
                  <c:v>18.5703125</c:v>
                </c:pt>
                <c:pt idx="8284">
                  <c:v>18.572916666666668</c:v>
                </c:pt>
                <c:pt idx="8285">
                  <c:v>18.575520833333332</c:v>
                </c:pt>
                <c:pt idx="8286">
                  <c:v>18.578125</c:v>
                </c:pt>
                <c:pt idx="8287">
                  <c:v>18.580729166666668</c:v>
                </c:pt>
                <c:pt idx="8288">
                  <c:v>18.583333333333332</c:v>
                </c:pt>
                <c:pt idx="8289">
                  <c:v>18.5859375</c:v>
                </c:pt>
                <c:pt idx="8290">
                  <c:v>18.588541666666668</c:v>
                </c:pt>
                <c:pt idx="8291">
                  <c:v>18.591145833333332</c:v>
                </c:pt>
                <c:pt idx="8292">
                  <c:v>18.59375</c:v>
                </c:pt>
                <c:pt idx="8293">
                  <c:v>18.596354166666668</c:v>
                </c:pt>
                <c:pt idx="8294">
                  <c:v>18.598958333333332</c:v>
                </c:pt>
                <c:pt idx="8295">
                  <c:v>18.6015625</c:v>
                </c:pt>
                <c:pt idx="8296">
                  <c:v>18.604166666666668</c:v>
                </c:pt>
                <c:pt idx="8297">
                  <c:v>18.606770833333332</c:v>
                </c:pt>
                <c:pt idx="8298">
                  <c:v>18.609375</c:v>
                </c:pt>
                <c:pt idx="8299">
                  <c:v>18.611979166666668</c:v>
                </c:pt>
                <c:pt idx="8300">
                  <c:v>18.614583333333332</c:v>
                </c:pt>
                <c:pt idx="8301">
                  <c:v>18.6171875</c:v>
                </c:pt>
                <c:pt idx="8302">
                  <c:v>18.619791666666668</c:v>
                </c:pt>
                <c:pt idx="8303">
                  <c:v>18.622395833333332</c:v>
                </c:pt>
                <c:pt idx="8304">
                  <c:v>18.625</c:v>
                </c:pt>
                <c:pt idx="8305">
                  <c:v>18.627604166666668</c:v>
                </c:pt>
                <c:pt idx="8306">
                  <c:v>18.630208333333332</c:v>
                </c:pt>
                <c:pt idx="8307">
                  <c:v>18.6328125</c:v>
                </c:pt>
                <c:pt idx="8308">
                  <c:v>18.635416666666668</c:v>
                </c:pt>
                <c:pt idx="8309">
                  <c:v>18.638020833333332</c:v>
                </c:pt>
                <c:pt idx="8310">
                  <c:v>18.640625</c:v>
                </c:pt>
                <c:pt idx="8311">
                  <c:v>18.643229166666668</c:v>
                </c:pt>
                <c:pt idx="8312">
                  <c:v>18.645833333333332</c:v>
                </c:pt>
                <c:pt idx="8313">
                  <c:v>18.6484375</c:v>
                </c:pt>
                <c:pt idx="8314">
                  <c:v>18.651041666666668</c:v>
                </c:pt>
                <c:pt idx="8315">
                  <c:v>18.653645833333332</c:v>
                </c:pt>
                <c:pt idx="8316">
                  <c:v>18.65625</c:v>
                </c:pt>
                <c:pt idx="8317">
                  <c:v>18.658854166666668</c:v>
                </c:pt>
                <c:pt idx="8318">
                  <c:v>18.661458333333332</c:v>
                </c:pt>
                <c:pt idx="8319">
                  <c:v>18.6640625</c:v>
                </c:pt>
                <c:pt idx="8320">
                  <c:v>18.666666666666668</c:v>
                </c:pt>
                <c:pt idx="8321">
                  <c:v>18.669270833333332</c:v>
                </c:pt>
                <c:pt idx="8322">
                  <c:v>18.671875</c:v>
                </c:pt>
                <c:pt idx="8323">
                  <c:v>18.674479166666668</c:v>
                </c:pt>
                <c:pt idx="8324">
                  <c:v>18.677083333333332</c:v>
                </c:pt>
                <c:pt idx="8325">
                  <c:v>18.6796875</c:v>
                </c:pt>
                <c:pt idx="8326">
                  <c:v>18.682291666666668</c:v>
                </c:pt>
                <c:pt idx="8327">
                  <c:v>18.684895833333332</c:v>
                </c:pt>
                <c:pt idx="8328">
                  <c:v>18.6875</c:v>
                </c:pt>
                <c:pt idx="8329">
                  <c:v>18.690104166666668</c:v>
                </c:pt>
                <c:pt idx="8330">
                  <c:v>18.692708333333332</c:v>
                </c:pt>
                <c:pt idx="8331">
                  <c:v>18.6953125</c:v>
                </c:pt>
                <c:pt idx="8332">
                  <c:v>18.697916666666668</c:v>
                </c:pt>
                <c:pt idx="8333">
                  <c:v>18.700520833333332</c:v>
                </c:pt>
                <c:pt idx="8334">
                  <c:v>18.703125</c:v>
                </c:pt>
                <c:pt idx="8335">
                  <c:v>18.705729166666668</c:v>
                </c:pt>
                <c:pt idx="8336">
                  <c:v>18.708333333333332</c:v>
                </c:pt>
                <c:pt idx="8337">
                  <c:v>18.7109375</c:v>
                </c:pt>
                <c:pt idx="8338">
                  <c:v>18.713541666666668</c:v>
                </c:pt>
                <c:pt idx="8339">
                  <c:v>18.716145833333332</c:v>
                </c:pt>
                <c:pt idx="8340">
                  <c:v>18.71875</c:v>
                </c:pt>
                <c:pt idx="8341">
                  <c:v>18.721354166666668</c:v>
                </c:pt>
                <c:pt idx="8342">
                  <c:v>18.723958333333332</c:v>
                </c:pt>
                <c:pt idx="8343">
                  <c:v>18.7265625</c:v>
                </c:pt>
                <c:pt idx="8344">
                  <c:v>18.729166666666668</c:v>
                </c:pt>
                <c:pt idx="8345">
                  <c:v>18.731770833333332</c:v>
                </c:pt>
                <c:pt idx="8346">
                  <c:v>18.734375</c:v>
                </c:pt>
                <c:pt idx="8347">
                  <c:v>18.736979166666668</c:v>
                </c:pt>
                <c:pt idx="8348">
                  <c:v>18.739583333333332</c:v>
                </c:pt>
                <c:pt idx="8349">
                  <c:v>18.7421875</c:v>
                </c:pt>
                <c:pt idx="8350">
                  <c:v>18.744791666666668</c:v>
                </c:pt>
                <c:pt idx="8351">
                  <c:v>18.747395833333332</c:v>
                </c:pt>
                <c:pt idx="8352">
                  <c:v>18.75</c:v>
                </c:pt>
                <c:pt idx="8353">
                  <c:v>18.752604166666668</c:v>
                </c:pt>
                <c:pt idx="8354">
                  <c:v>18.755208333333332</c:v>
                </c:pt>
                <c:pt idx="8355">
                  <c:v>18.7578125</c:v>
                </c:pt>
                <c:pt idx="8356">
                  <c:v>18.760416666666668</c:v>
                </c:pt>
                <c:pt idx="8357">
                  <c:v>18.763020833333332</c:v>
                </c:pt>
                <c:pt idx="8358">
                  <c:v>18.765625</c:v>
                </c:pt>
                <c:pt idx="8359">
                  <c:v>18.768229166666668</c:v>
                </c:pt>
                <c:pt idx="8360">
                  <c:v>18.770833333333332</c:v>
                </c:pt>
                <c:pt idx="8361">
                  <c:v>18.7734375</c:v>
                </c:pt>
                <c:pt idx="8362">
                  <c:v>18.776041666666668</c:v>
                </c:pt>
                <c:pt idx="8363">
                  <c:v>18.778645833333332</c:v>
                </c:pt>
                <c:pt idx="8364">
                  <c:v>18.78125</c:v>
                </c:pt>
                <c:pt idx="8365">
                  <c:v>18.783854166666668</c:v>
                </c:pt>
                <c:pt idx="8366">
                  <c:v>18.786458333333332</c:v>
                </c:pt>
                <c:pt idx="8367">
                  <c:v>18.7890625</c:v>
                </c:pt>
                <c:pt idx="8368">
                  <c:v>18.791666666666668</c:v>
                </c:pt>
                <c:pt idx="8369">
                  <c:v>18.794270833333332</c:v>
                </c:pt>
                <c:pt idx="8370">
                  <c:v>18.796875</c:v>
                </c:pt>
                <c:pt idx="8371">
                  <c:v>18.799479166666668</c:v>
                </c:pt>
                <c:pt idx="8372">
                  <c:v>18.802083333333332</c:v>
                </c:pt>
                <c:pt idx="8373">
                  <c:v>18.8046875</c:v>
                </c:pt>
                <c:pt idx="8374">
                  <c:v>18.807291666666668</c:v>
                </c:pt>
                <c:pt idx="8375">
                  <c:v>18.809895833333332</c:v>
                </c:pt>
                <c:pt idx="8376">
                  <c:v>18.8125</c:v>
                </c:pt>
                <c:pt idx="8377">
                  <c:v>18.815104166666668</c:v>
                </c:pt>
                <c:pt idx="8378">
                  <c:v>18.817708333333332</c:v>
                </c:pt>
                <c:pt idx="8379">
                  <c:v>18.8203125</c:v>
                </c:pt>
                <c:pt idx="8380">
                  <c:v>18.822916666666668</c:v>
                </c:pt>
                <c:pt idx="8381">
                  <c:v>18.825520833333332</c:v>
                </c:pt>
                <c:pt idx="8382">
                  <c:v>18.828125</c:v>
                </c:pt>
                <c:pt idx="8383">
                  <c:v>18.830729166666668</c:v>
                </c:pt>
                <c:pt idx="8384">
                  <c:v>18.833333333333332</c:v>
                </c:pt>
                <c:pt idx="8385">
                  <c:v>18.8359375</c:v>
                </c:pt>
                <c:pt idx="8386">
                  <c:v>18.838541666666668</c:v>
                </c:pt>
                <c:pt idx="8387">
                  <c:v>18.841145833333332</c:v>
                </c:pt>
                <c:pt idx="8388">
                  <c:v>18.84375</c:v>
                </c:pt>
                <c:pt idx="8389">
                  <c:v>18.846354166666668</c:v>
                </c:pt>
                <c:pt idx="8390">
                  <c:v>18.848958333333332</c:v>
                </c:pt>
                <c:pt idx="8391">
                  <c:v>18.8515625</c:v>
                </c:pt>
                <c:pt idx="8392">
                  <c:v>18.854166666666668</c:v>
                </c:pt>
                <c:pt idx="8393">
                  <c:v>18.856770833333332</c:v>
                </c:pt>
                <c:pt idx="8394">
                  <c:v>18.859375</c:v>
                </c:pt>
                <c:pt idx="8395">
                  <c:v>18.861979166666668</c:v>
                </c:pt>
                <c:pt idx="8396">
                  <c:v>18.864583333333332</c:v>
                </c:pt>
                <c:pt idx="8397">
                  <c:v>18.8671875</c:v>
                </c:pt>
                <c:pt idx="8398">
                  <c:v>18.869791666666668</c:v>
                </c:pt>
                <c:pt idx="8399">
                  <c:v>18.872395833333332</c:v>
                </c:pt>
                <c:pt idx="8400">
                  <c:v>18.875</c:v>
                </c:pt>
                <c:pt idx="8401">
                  <c:v>18.877604166666668</c:v>
                </c:pt>
                <c:pt idx="8402">
                  <c:v>18.880208333333332</c:v>
                </c:pt>
                <c:pt idx="8403">
                  <c:v>18.8828125</c:v>
                </c:pt>
                <c:pt idx="8404">
                  <c:v>18.885416666666668</c:v>
                </c:pt>
                <c:pt idx="8405">
                  <c:v>18.888020833333332</c:v>
                </c:pt>
                <c:pt idx="8406">
                  <c:v>18.890625</c:v>
                </c:pt>
                <c:pt idx="8407">
                  <c:v>18.893229166666668</c:v>
                </c:pt>
                <c:pt idx="8408">
                  <c:v>18.895833333333332</c:v>
                </c:pt>
                <c:pt idx="8409">
                  <c:v>18.8984375</c:v>
                </c:pt>
                <c:pt idx="8410">
                  <c:v>18.901041666666668</c:v>
                </c:pt>
                <c:pt idx="8411">
                  <c:v>18.903645833333332</c:v>
                </c:pt>
                <c:pt idx="8412">
                  <c:v>18.90625</c:v>
                </c:pt>
                <c:pt idx="8413">
                  <c:v>18.908854166666668</c:v>
                </c:pt>
                <c:pt idx="8414">
                  <c:v>18.911458333333332</c:v>
                </c:pt>
                <c:pt idx="8415">
                  <c:v>18.9140625</c:v>
                </c:pt>
                <c:pt idx="8416">
                  <c:v>18.916666666666668</c:v>
                </c:pt>
                <c:pt idx="8417">
                  <c:v>18.919270833333332</c:v>
                </c:pt>
                <c:pt idx="8418">
                  <c:v>18.921875</c:v>
                </c:pt>
                <c:pt idx="8419">
                  <c:v>18.924479166666668</c:v>
                </c:pt>
                <c:pt idx="8420">
                  <c:v>18.927083333333332</c:v>
                </c:pt>
                <c:pt idx="8421">
                  <c:v>18.9296875</c:v>
                </c:pt>
                <c:pt idx="8422">
                  <c:v>18.932291666666668</c:v>
                </c:pt>
                <c:pt idx="8423">
                  <c:v>18.934895833333332</c:v>
                </c:pt>
                <c:pt idx="8424">
                  <c:v>18.9375</c:v>
                </c:pt>
                <c:pt idx="8425">
                  <c:v>18.940104166666668</c:v>
                </c:pt>
                <c:pt idx="8426">
                  <c:v>18.942708333333332</c:v>
                </c:pt>
                <c:pt idx="8427">
                  <c:v>18.9453125</c:v>
                </c:pt>
                <c:pt idx="8428">
                  <c:v>18.947916666666668</c:v>
                </c:pt>
                <c:pt idx="8429">
                  <c:v>18.950520833333332</c:v>
                </c:pt>
                <c:pt idx="8430">
                  <c:v>18.953125</c:v>
                </c:pt>
                <c:pt idx="8431">
                  <c:v>18.955729166666668</c:v>
                </c:pt>
                <c:pt idx="8432">
                  <c:v>18.958333333333332</c:v>
                </c:pt>
                <c:pt idx="8433">
                  <c:v>18.9609375</c:v>
                </c:pt>
                <c:pt idx="8434">
                  <c:v>18.963541666666668</c:v>
                </c:pt>
                <c:pt idx="8435">
                  <c:v>18.966145833333332</c:v>
                </c:pt>
                <c:pt idx="8436">
                  <c:v>18.96875</c:v>
                </c:pt>
                <c:pt idx="8437">
                  <c:v>18.971354166666668</c:v>
                </c:pt>
                <c:pt idx="8438">
                  <c:v>18.973958333333332</c:v>
                </c:pt>
                <c:pt idx="8439">
                  <c:v>18.9765625</c:v>
                </c:pt>
                <c:pt idx="8440">
                  <c:v>18.979166666666668</c:v>
                </c:pt>
                <c:pt idx="8441">
                  <c:v>18.981770833333332</c:v>
                </c:pt>
                <c:pt idx="8442">
                  <c:v>18.984375</c:v>
                </c:pt>
                <c:pt idx="8443">
                  <c:v>18.986979166666668</c:v>
                </c:pt>
                <c:pt idx="8444">
                  <c:v>18.989583333333332</c:v>
                </c:pt>
                <c:pt idx="8445">
                  <c:v>18.9921875</c:v>
                </c:pt>
                <c:pt idx="8446">
                  <c:v>18.994791666666668</c:v>
                </c:pt>
                <c:pt idx="8447">
                  <c:v>18.997395833333332</c:v>
                </c:pt>
                <c:pt idx="8448">
                  <c:v>19</c:v>
                </c:pt>
                <c:pt idx="8449">
                  <c:v>19.002604166666668</c:v>
                </c:pt>
                <c:pt idx="8450">
                  <c:v>19.005208333333332</c:v>
                </c:pt>
                <c:pt idx="8451">
                  <c:v>19.0078125</c:v>
                </c:pt>
                <c:pt idx="8452">
                  <c:v>19.010416666666668</c:v>
                </c:pt>
                <c:pt idx="8453">
                  <c:v>19.013020833333332</c:v>
                </c:pt>
                <c:pt idx="8454">
                  <c:v>19.015625</c:v>
                </c:pt>
                <c:pt idx="8455">
                  <c:v>19.018229166666668</c:v>
                </c:pt>
                <c:pt idx="8456">
                  <c:v>19.020833333333332</c:v>
                </c:pt>
                <c:pt idx="8457">
                  <c:v>19.0234375</c:v>
                </c:pt>
                <c:pt idx="8458">
                  <c:v>19.026041666666668</c:v>
                </c:pt>
                <c:pt idx="8459">
                  <c:v>19.028645833333332</c:v>
                </c:pt>
                <c:pt idx="8460">
                  <c:v>19.03125</c:v>
                </c:pt>
                <c:pt idx="8461">
                  <c:v>19.033854166666668</c:v>
                </c:pt>
                <c:pt idx="8462">
                  <c:v>19.036458333333332</c:v>
                </c:pt>
                <c:pt idx="8463">
                  <c:v>19.0390625</c:v>
                </c:pt>
                <c:pt idx="8464">
                  <c:v>19.041666666666668</c:v>
                </c:pt>
                <c:pt idx="8465">
                  <c:v>19.044270833333332</c:v>
                </c:pt>
                <c:pt idx="8466">
                  <c:v>19.046875</c:v>
                </c:pt>
                <c:pt idx="8467">
                  <c:v>19.049479166666668</c:v>
                </c:pt>
                <c:pt idx="8468">
                  <c:v>19.052083333333332</c:v>
                </c:pt>
                <c:pt idx="8469">
                  <c:v>19.0546875</c:v>
                </c:pt>
                <c:pt idx="8470">
                  <c:v>19.057291666666668</c:v>
                </c:pt>
                <c:pt idx="8471">
                  <c:v>19.059895833333332</c:v>
                </c:pt>
                <c:pt idx="8472">
                  <c:v>19.0625</c:v>
                </c:pt>
                <c:pt idx="8473">
                  <c:v>19.065104166666668</c:v>
                </c:pt>
                <c:pt idx="8474">
                  <c:v>19.067708333333332</c:v>
                </c:pt>
                <c:pt idx="8475">
                  <c:v>19.0703125</c:v>
                </c:pt>
                <c:pt idx="8476">
                  <c:v>19.072916666666668</c:v>
                </c:pt>
                <c:pt idx="8477">
                  <c:v>19.075520833333332</c:v>
                </c:pt>
                <c:pt idx="8478">
                  <c:v>19.078125</c:v>
                </c:pt>
                <c:pt idx="8479">
                  <c:v>19.080729166666668</c:v>
                </c:pt>
                <c:pt idx="8480">
                  <c:v>19.083333333333332</c:v>
                </c:pt>
                <c:pt idx="8481">
                  <c:v>19.0859375</c:v>
                </c:pt>
                <c:pt idx="8482">
                  <c:v>19.088541666666668</c:v>
                </c:pt>
                <c:pt idx="8483">
                  <c:v>19.091145833333332</c:v>
                </c:pt>
                <c:pt idx="8484">
                  <c:v>19.09375</c:v>
                </c:pt>
                <c:pt idx="8485">
                  <c:v>19.096354166666668</c:v>
                </c:pt>
                <c:pt idx="8486">
                  <c:v>19.098958333333332</c:v>
                </c:pt>
                <c:pt idx="8487">
                  <c:v>19.1015625</c:v>
                </c:pt>
                <c:pt idx="8488">
                  <c:v>19.104166666666668</c:v>
                </c:pt>
                <c:pt idx="8489">
                  <c:v>19.106770833333332</c:v>
                </c:pt>
                <c:pt idx="8490">
                  <c:v>19.109375</c:v>
                </c:pt>
                <c:pt idx="8491">
                  <c:v>19.111979166666668</c:v>
                </c:pt>
                <c:pt idx="8492">
                  <c:v>19.114583333333332</c:v>
                </c:pt>
                <c:pt idx="8493">
                  <c:v>19.1171875</c:v>
                </c:pt>
                <c:pt idx="8494">
                  <c:v>19.119791666666668</c:v>
                </c:pt>
                <c:pt idx="8495">
                  <c:v>19.122395833333332</c:v>
                </c:pt>
                <c:pt idx="8496">
                  <c:v>19.125</c:v>
                </c:pt>
                <c:pt idx="8497">
                  <c:v>19.127604166666668</c:v>
                </c:pt>
                <c:pt idx="8498">
                  <c:v>19.130208333333332</c:v>
                </c:pt>
                <c:pt idx="8499">
                  <c:v>19.1328125</c:v>
                </c:pt>
                <c:pt idx="8500">
                  <c:v>19.135416666666668</c:v>
                </c:pt>
                <c:pt idx="8501">
                  <c:v>19.138020833333332</c:v>
                </c:pt>
                <c:pt idx="8502">
                  <c:v>19.140625</c:v>
                </c:pt>
                <c:pt idx="8503">
                  <c:v>19.143229166666668</c:v>
                </c:pt>
                <c:pt idx="8504">
                  <c:v>19.145833333333332</c:v>
                </c:pt>
                <c:pt idx="8505">
                  <c:v>19.1484375</c:v>
                </c:pt>
                <c:pt idx="8506">
                  <c:v>19.151041666666668</c:v>
                </c:pt>
                <c:pt idx="8507">
                  <c:v>19.153645833333332</c:v>
                </c:pt>
                <c:pt idx="8508">
                  <c:v>19.15625</c:v>
                </c:pt>
                <c:pt idx="8509">
                  <c:v>19.158854166666668</c:v>
                </c:pt>
                <c:pt idx="8510">
                  <c:v>19.161458333333332</c:v>
                </c:pt>
                <c:pt idx="8511">
                  <c:v>19.1640625</c:v>
                </c:pt>
                <c:pt idx="8512">
                  <c:v>19.166666666666668</c:v>
                </c:pt>
                <c:pt idx="8513">
                  <c:v>19.169270833333332</c:v>
                </c:pt>
                <c:pt idx="8514">
                  <c:v>19.171875</c:v>
                </c:pt>
                <c:pt idx="8515">
                  <c:v>19.174479166666668</c:v>
                </c:pt>
                <c:pt idx="8516">
                  <c:v>19.177083333333332</c:v>
                </c:pt>
                <c:pt idx="8517">
                  <c:v>19.1796875</c:v>
                </c:pt>
                <c:pt idx="8518">
                  <c:v>19.182291666666668</c:v>
                </c:pt>
                <c:pt idx="8519">
                  <c:v>19.184895833333332</c:v>
                </c:pt>
                <c:pt idx="8520">
                  <c:v>19.1875</c:v>
                </c:pt>
                <c:pt idx="8521">
                  <c:v>19.190104166666668</c:v>
                </c:pt>
                <c:pt idx="8522">
                  <c:v>19.192708333333332</c:v>
                </c:pt>
                <c:pt idx="8523">
                  <c:v>19.1953125</c:v>
                </c:pt>
                <c:pt idx="8524">
                  <c:v>19.197916666666668</c:v>
                </c:pt>
                <c:pt idx="8525">
                  <c:v>19.200520833333332</c:v>
                </c:pt>
                <c:pt idx="8526">
                  <c:v>19.203125</c:v>
                </c:pt>
                <c:pt idx="8527">
                  <c:v>19.205729166666668</c:v>
                </c:pt>
                <c:pt idx="8528">
                  <c:v>19.208333333333332</c:v>
                </c:pt>
                <c:pt idx="8529">
                  <c:v>19.2109375</c:v>
                </c:pt>
                <c:pt idx="8530">
                  <c:v>19.213541666666668</c:v>
                </c:pt>
                <c:pt idx="8531">
                  <c:v>19.216145833333332</c:v>
                </c:pt>
                <c:pt idx="8532">
                  <c:v>19.21875</c:v>
                </c:pt>
                <c:pt idx="8533">
                  <c:v>19.221354166666668</c:v>
                </c:pt>
                <c:pt idx="8534">
                  <c:v>19.223958333333332</c:v>
                </c:pt>
                <c:pt idx="8535">
                  <c:v>19.2265625</c:v>
                </c:pt>
                <c:pt idx="8536">
                  <c:v>19.229166666666668</c:v>
                </c:pt>
                <c:pt idx="8537">
                  <c:v>19.231770833333332</c:v>
                </c:pt>
                <c:pt idx="8538">
                  <c:v>19.234375</c:v>
                </c:pt>
                <c:pt idx="8539">
                  <c:v>19.236979166666668</c:v>
                </c:pt>
                <c:pt idx="8540">
                  <c:v>19.239583333333332</c:v>
                </c:pt>
                <c:pt idx="8541">
                  <c:v>19.2421875</c:v>
                </c:pt>
                <c:pt idx="8542">
                  <c:v>19.244791666666668</c:v>
                </c:pt>
                <c:pt idx="8543">
                  <c:v>19.247395833333332</c:v>
                </c:pt>
                <c:pt idx="8544">
                  <c:v>19.25</c:v>
                </c:pt>
                <c:pt idx="8545">
                  <c:v>19.252604166666668</c:v>
                </c:pt>
                <c:pt idx="8546">
                  <c:v>19.255208333333332</c:v>
                </c:pt>
                <c:pt idx="8547">
                  <c:v>19.2578125</c:v>
                </c:pt>
                <c:pt idx="8548">
                  <c:v>19.260416666666668</c:v>
                </c:pt>
                <c:pt idx="8549">
                  <c:v>19.263020833333332</c:v>
                </c:pt>
                <c:pt idx="8550">
                  <c:v>19.265625</c:v>
                </c:pt>
                <c:pt idx="8551">
                  <c:v>19.268229166666668</c:v>
                </c:pt>
                <c:pt idx="8552">
                  <c:v>19.270833333333332</c:v>
                </c:pt>
                <c:pt idx="8553">
                  <c:v>19.2734375</c:v>
                </c:pt>
                <c:pt idx="8554">
                  <c:v>19.276041666666668</c:v>
                </c:pt>
                <c:pt idx="8555">
                  <c:v>19.278645833333332</c:v>
                </c:pt>
                <c:pt idx="8556">
                  <c:v>19.28125</c:v>
                </c:pt>
                <c:pt idx="8557">
                  <c:v>19.283854166666668</c:v>
                </c:pt>
                <c:pt idx="8558">
                  <c:v>19.286458333333332</c:v>
                </c:pt>
                <c:pt idx="8559">
                  <c:v>19.2890625</c:v>
                </c:pt>
                <c:pt idx="8560">
                  <c:v>19.291666666666668</c:v>
                </c:pt>
                <c:pt idx="8561">
                  <c:v>19.294270833333332</c:v>
                </c:pt>
                <c:pt idx="8562">
                  <c:v>19.296875</c:v>
                </c:pt>
                <c:pt idx="8563">
                  <c:v>19.299479166666668</c:v>
                </c:pt>
                <c:pt idx="8564">
                  <c:v>19.302083333333332</c:v>
                </c:pt>
                <c:pt idx="8565">
                  <c:v>19.3046875</c:v>
                </c:pt>
                <c:pt idx="8566">
                  <c:v>19.307291666666668</c:v>
                </c:pt>
                <c:pt idx="8567">
                  <c:v>19.309895833333332</c:v>
                </c:pt>
                <c:pt idx="8568">
                  <c:v>19.3125</c:v>
                </c:pt>
                <c:pt idx="8569">
                  <c:v>19.315104166666668</c:v>
                </c:pt>
                <c:pt idx="8570">
                  <c:v>19.317708333333332</c:v>
                </c:pt>
                <c:pt idx="8571">
                  <c:v>19.3203125</c:v>
                </c:pt>
                <c:pt idx="8572">
                  <c:v>19.322916666666668</c:v>
                </c:pt>
                <c:pt idx="8573">
                  <c:v>19.325520833333332</c:v>
                </c:pt>
                <c:pt idx="8574">
                  <c:v>19.328125</c:v>
                </c:pt>
                <c:pt idx="8575">
                  <c:v>19.330729166666668</c:v>
                </c:pt>
                <c:pt idx="8576">
                  <c:v>19.333333333333332</c:v>
                </c:pt>
                <c:pt idx="8577">
                  <c:v>19.3359375</c:v>
                </c:pt>
                <c:pt idx="8578">
                  <c:v>19.338541666666668</c:v>
                </c:pt>
                <c:pt idx="8579">
                  <c:v>19.341145833333332</c:v>
                </c:pt>
                <c:pt idx="8580">
                  <c:v>19.34375</c:v>
                </c:pt>
                <c:pt idx="8581">
                  <c:v>19.346354166666668</c:v>
                </c:pt>
                <c:pt idx="8582">
                  <c:v>19.348958333333332</c:v>
                </c:pt>
                <c:pt idx="8583">
                  <c:v>19.3515625</c:v>
                </c:pt>
                <c:pt idx="8584">
                  <c:v>19.354166666666668</c:v>
                </c:pt>
                <c:pt idx="8585">
                  <c:v>19.356770833333332</c:v>
                </c:pt>
                <c:pt idx="8586">
                  <c:v>19.359375</c:v>
                </c:pt>
                <c:pt idx="8587">
                  <c:v>19.361979166666668</c:v>
                </c:pt>
                <c:pt idx="8588">
                  <c:v>19.364583333333332</c:v>
                </c:pt>
                <c:pt idx="8589">
                  <c:v>19.3671875</c:v>
                </c:pt>
                <c:pt idx="8590">
                  <c:v>19.369791666666668</c:v>
                </c:pt>
                <c:pt idx="8591">
                  <c:v>19.372395833333332</c:v>
                </c:pt>
                <c:pt idx="8592">
                  <c:v>19.375</c:v>
                </c:pt>
                <c:pt idx="8593">
                  <c:v>19.377604166666668</c:v>
                </c:pt>
                <c:pt idx="8594">
                  <c:v>19.380208333333332</c:v>
                </c:pt>
                <c:pt idx="8595">
                  <c:v>19.3828125</c:v>
                </c:pt>
                <c:pt idx="8596">
                  <c:v>19.385416666666668</c:v>
                </c:pt>
                <c:pt idx="8597">
                  <c:v>19.388020833333332</c:v>
                </c:pt>
                <c:pt idx="8598">
                  <c:v>19.390625</c:v>
                </c:pt>
                <c:pt idx="8599">
                  <c:v>19.393229166666668</c:v>
                </c:pt>
                <c:pt idx="8600">
                  <c:v>19.395833333333332</c:v>
                </c:pt>
                <c:pt idx="8601">
                  <c:v>19.3984375</c:v>
                </c:pt>
                <c:pt idx="8602">
                  <c:v>19.401041666666668</c:v>
                </c:pt>
                <c:pt idx="8603">
                  <c:v>19.403645833333332</c:v>
                </c:pt>
                <c:pt idx="8604">
                  <c:v>19.40625</c:v>
                </c:pt>
                <c:pt idx="8605">
                  <c:v>19.408854166666668</c:v>
                </c:pt>
                <c:pt idx="8606">
                  <c:v>19.411458333333332</c:v>
                </c:pt>
                <c:pt idx="8607">
                  <c:v>19.4140625</c:v>
                </c:pt>
                <c:pt idx="8608">
                  <c:v>19.416666666666668</c:v>
                </c:pt>
                <c:pt idx="8609">
                  <c:v>19.419270833333332</c:v>
                </c:pt>
                <c:pt idx="8610">
                  <c:v>19.421875</c:v>
                </c:pt>
                <c:pt idx="8611">
                  <c:v>19.424479166666668</c:v>
                </c:pt>
                <c:pt idx="8612">
                  <c:v>19.427083333333332</c:v>
                </c:pt>
                <c:pt idx="8613">
                  <c:v>19.4296875</c:v>
                </c:pt>
                <c:pt idx="8614">
                  <c:v>19.432291666666668</c:v>
                </c:pt>
                <c:pt idx="8615">
                  <c:v>19.434895833333332</c:v>
                </c:pt>
                <c:pt idx="8616">
                  <c:v>19.4375</c:v>
                </c:pt>
                <c:pt idx="8617">
                  <c:v>19.440104166666668</c:v>
                </c:pt>
                <c:pt idx="8618">
                  <c:v>19.442708333333332</c:v>
                </c:pt>
                <c:pt idx="8619">
                  <c:v>19.4453125</c:v>
                </c:pt>
                <c:pt idx="8620">
                  <c:v>19.447916666666668</c:v>
                </c:pt>
                <c:pt idx="8621">
                  <c:v>19.450520833333332</c:v>
                </c:pt>
                <c:pt idx="8622">
                  <c:v>19.453125</c:v>
                </c:pt>
                <c:pt idx="8623">
                  <c:v>19.455729166666668</c:v>
                </c:pt>
                <c:pt idx="8624">
                  <c:v>19.458333333333332</c:v>
                </c:pt>
                <c:pt idx="8625">
                  <c:v>19.4609375</c:v>
                </c:pt>
                <c:pt idx="8626">
                  <c:v>19.463541666666668</c:v>
                </c:pt>
                <c:pt idx="8627">
                  <c:v>19.466145833333332</c:v>
                </c:pt>
                <c:pt idx="8628">
                  <c:v>19.46875</c:v>
                </c:pt>
                <c:pt idx="8629">
                  <c:v>19.471354166666668</c:v>
                </c:pt>
                <c:pt idx="8630">
                  <c:v>19.473958333333332</c:v>
                </c:pt>
                <c:pt idx="8631">
                  <c:v>19.4765625</c:v>
                </c:pt>
                <c:pt idx="8632">
                  <c:v>19.479166666666668</c:v>
                </c:pt>
                <c:pt idx="8633">
                  <c:v>19.481770833333332</c:v>
                </c:pt>
                <c:pt idx="8634">
                  <c:v>19.484375</c:v>
                </c:pt>
                <c:pt idx="8635">
                  <c:v>19.486979166666668</c:v>
                </c:pt>
                <c:pt idx="8636">
                  <c:v>19.489583333333332</c:v>
                </c:pt>
                <c:pt idx="8637">
                  <c:v>19.4921875</c:v>
                </c:pt>
                <c:pt idx="8638">
                  <c:v>19.494791666666668</c:v>
                </c:pt>
                <c:pt idx="8639">
                  <c:v>19.497395833333332</c:v>
                </c:pt>
                <c:pt idx="8640">
                  <c:v>19.5</c:v>
                </c:pt>
                <c:pt idx="8641">
                  <c:v>19.502604166666668</c:v>
                </c:pt>
                <c:pt idx="8642">
                  <c:v>19.505208333333332</c:v>
                </c:pt>
                <c:pt idx="8643">
                  <c:v>19.5078125</c:v>
                </c:pt>
                <c:pt idx="8644">
                  <c:v>19.510416666666668</c:v>
                </c:pt>
                <c:pt idx="8645">
                  <c:v>19.513020833333332</c:v>
                </c:pt>
                <c:pt idx="8646">
                  <c:v>19.515625</c:v>
                </c:pt>
                <c:pt idx="8647">
                  <c:v>19.518229166666668</c:v>
                </c:pt>
                <c:pt idx="8648">
                  <c:v>19.520833333333332</c:v>
                </c:pt>
                <c:pt idx="8649">
                  <c:v>19.5234375</c:v>
                </c:pt>
                <c:pt idx="8650">
                  <c:v>19.526041666666668</c:v>
                </c:pt>
                <c:pt idx="8651">
                  <c:v>19.528645833333332</c:v>
                </c:pt>
                <c:pt idx="8652">
                  <c:v>19.53125</c:v>
                </c:pt>
                <c:pt idx="8653">
                  <c:v>19.533854166666668</c:v>
                </c:pt>
                <c:pt idx="8654">
                  <c:v>19.536458333333332</c:v>
                </c:pt>
                <c:pt idx="8655">
                  <c:v>19.5390625</c:v>
                </c:pt>
                <c:pt idx="8656">
                  <c:v>19.541666666666668</c:v>
                </c:pt>
                <c:pt idx="8657">
                  <c:v>19.544270833333332</c:v>
                </c:pt>
                <c:pt idx="8658">
                  <c:v>19.546875</c:v>
                </c:pt>
                <c:pt idx="8659">
                  <c:v>19.549479166666668</c:v>
                </c:pt>
                <c:pt idx="8660">
                  <c:v>19.552083333333332</c:v>
                </c:pt>
                <c:pt idx="8661">
                  <c:v>19.5546875</c:v>
                </c:pt>
                <c:pt idx="8662">
                  <c:v>19.557291666666668</c:v>
                </c:pt>
                <c:pt idx="8663">
                  <c:v>19.559895833333332</c:v>
                </c:pt>
                <c:pt idx="8664">
                  <c:v>19.5625</c:v>
                </c:pt>
                <c:pt idx="8665">
                  <c:v>19.565104166666668</c:v>
                </c:pt>
                <c:pt idx="8666">
                  <c:v>19.567708333333332</c:v>
                </c:pt>
                <c:pt idx="8667">
                  <c:v>19.5703125</c:v>
                </c:pt>
                <c:pt idx="8668">
                  <c:v>19.572916666666668</c:v>
                </c:pt>
                <c:pt idx="8669">
                  <c:v>19.575520833333332</c:v>
                </c:pt>
                <c:pt idx="8670">
                  <c:v>19.578125</c:v>
                </c:pt>
                <c:pt idx="8671">
                  <c:v>19.580729166666668</c:v>
                </c:pt>
                <c:pt idx="8672">
                  <c:v>19.583333333333332</c:v>
                </c:pt>
                <c:pt idx="8673">
                  <c:v>19.5859375</c:v>
                </c:pt>
                <c:pt idx="8674">
                  <c:v>19.588541666666668</c:v>
                </c:pt>
                <c:pt idx="8675">
                  <c:v>19.591145833333332</c:v>
                </c:pt>
                <c:pt idx="8676">
                  <c:v>19.59375</c:v>
                </c:pt>
                <c:pt idx="8677">
                  <c:v>19.596354166666668</c:v>
                </c:pt>
                <c:pt idx="8678">
                  <c:v>19.598958333333332</c:v>
                </c:pt>
                <c:pt idx="8679">
                  <c:v>19.6015625</c:v>
                </c:pt>
                <c:pt idx="8680">
                  <c:v>19.604166666666668</c:v>
                </c:pt>
                <c:pt idx="8681">
                  <c:v>19.606770833333332</c:v>
                </c:pt>
                <c:pt idx="8682">
                  <c:v>19.609375</c:v>
                </c:pt>
                <c:pt idx="8683">
                  <c:v>19.611979166666668</c:v>
                </c:pt>
                <c:pt idx="8684">
                  <c:v>19.614583333333332</c:v>
                </c:pt>
                <c:pt idx="8685">
                  <c:v>19.6171875</c:v>
                </c:pt>
                <c:pt idx="8686">
                  <c:v>19.619791666666668</c:v>
                </c:pt>
                <c:pt idx="8687">
                  <c:v>19.622395833333332</c:v>
                </c:pt>
                <c:pt idx="8688">
                  <c:v>19.625</c:v>
                </c:pt>
                <c:pt idx="8689">
                  <c:v>19.627604166666668</c:v>
                </c:pt>
                <c:pt idx="8690">
                  <c:v>19.630208333333332</c:v>
                </c:pt>
                <c:pt idx="8691">
                  <c:v>19.6328125</c:v>
                </c:pt>
                <c:pt idx="8692">
                  <c:v>19.635416666666668</c:v>
                </c:pt>
                <c:pt idx="8693">
                  <c:v>19.638020833333332</c:v>
                </c:pt>
                <c:pt idx="8694">
                  <c:v>19.640625</c:v>
                </c:pt>
                <c:pt idx="8695">
                  <c:v>19.643229166666668</c:v>
                </c:pt>
                <c:pt idx="8696">
                  <c:v>19.645833333333332</c:v>
                </c:pt>
                <c:pt idx="8697">
                  <c:v>19.6484375</c:v>
                </c:pt>
                <c:pt idx="8698">
                  <c:v>19.651041666666668</c:v>
                </c:pt>
                <c:pt idx="8699">
                  <c:v>19.653645833333332</c:v>
                </c:pt>
                <c:pt idx="8700">
                  <c:v>19.65625</c:v>
                </c:pt>
                <c:pt idx="8701">
                  <c:v>19.658854166666668</c:v>
                </c:pt>
                <c:pt idx="8702">
                  <c:v>19.661458333333332</c:v>
                </c:pt>
                <c:pt idx="8703">
                  <c:v>19.6640625</c:v>
                </c:pt>
                <c:pt idx="8704">
                  <c:v>19.666666666666668</c:v>
                </c:pt>
                <c:pt idx="8705">
                  <c:v>19.669270833333332</c:v>
                </c:pt>
                <c:pt idx="8706">
                  <c:v>19.671875</c:v>
                </c:pt>
                <c:pt idx="8707">
                  <c:v>19.674479166666668</c:v>
                </c:pt>
                <c:pt idx="8708">
                  <c:v>19.677083333333332</c:v>
                </c:pt>
                <c:pt idx="8709">
                  <c:v>19.6796875</c:v>
                </c:pt>
                <c:pt idx="8710">
                  <c:v>19.682291666666668</c:v>
                </c:pt>
                <c:pt idx="8711">
                  <c:v>19.684895833333332</c:v>
                </c:pt>
                <c:pt idx="8712">
                  <c:v>19.6875</c:v>
                </c:pt>
                <c:pt idx="8713">
                  <c:v>19.690104166666668</c:v>
                </c:pt>
                <c:pt idx="8714">
                  <c:v>19.692708333333332</c:v>
                </c:pt>
                <c:pt idx="8715">
                  <c:v>19.6953125</c:v>
                </c:pt>
                <c:pt idx="8716">
                  <c:v>19.697916666666668</c:v>
                </c:pt>
                <c:pt idx="8717">
                  <c:v>19.700520833333332</c:v>
                </c:pt>
                <c:pt idx="8718">
                  <c:v>19.703125</c:v>
                </c:pt>
                <c:pt idx="8719">
                  <c:v>19.705729166666668</c:v>
                </c:pt>
                <c:pt idx="8720">
                  <c:v>19.708333333333332</c:v>
                </c:pt>
                <c:pt idx="8721">
                  <c:v>19.7109375</c:v>
                </c:pt>
                <c:pt idx="8722">
                  <c:v>19.713541666666668</c:v>
                </c:pt>
                <c:pt idx="8723">
                  <c:v>19.716145833333332</c:v>
                </c:pt>
                <c:pt idx="8724">
                  <c:v>19.71875</c:v>
                </c:pt>
                <c:pt idx="8725">
                  <c:v>19.721354166666668</c:v>
                </c:pt>
                <c:pt idx="8726">
                  <c:v>19.723958333333332</c:v>
                </c:pt>
                <c:pt idx="8727">
                  <c:v>19.7265625</c:v>
                </c:pt>
                <c:pt idx="8728">
                  <c:v>19.729166666666668</c:v>
                </c:pt>
                <c:pt idx="8729">
                  <c:v>19.731770833333332</c:v>
                </c:pt>
                <c:pt idx="8730">
                  <c:v>19.734375</c:v>
                </c:pt>
                <c:pt idx="8731">
                  <c:v>19.736979166666668</c:v>
                </c:pt>
                <c:pt idx="8732">
                  <c:v>19.739583333333332</c:v>
                </c:pt>
                <c:pt idx="8733">
                  <c:v>19.7421875</c:v>
                </c:pt>
                <c:pt idx="8734">
                  <c:v>19.744791666666668</c:v>
                </c:pt>
                <c:pt idx="8735">
                  <c:v>19.747395833333332</c:v>
                </c:pt>
                <c:pt idx="8736">
                  <c:v>19.75</c:v>
                </c:pt>
                <c:pt idx="8737">
                  <c:v>19.752604166666668</c:v>
                </c:pt>
                <c:pt idx="8738">
                  <c:v>19.755208333333332</c:v>
                </c:pt>
                <c:pt idx="8739">
                  <c:v>19.7578125</c:v>
                </c:pt>
                <c:pt idx="8740">
                  <c:v>19.760416666666668</c:v>
                </c:pt>
                <c:pt idx="8741">
                  <c:v>19.763020833333332</c:v>
                </c:pt>
                <c:pt idx="8742">
                  <c:v>19.765625</c:v>
                </c:pt>
                <c:pt idx="8743">
                  <c:v>19.768229166666668</c:v>
                </c:pt>
                <c:pt idx="8744">
                  <c:v>19.770833333333332</c:v>
                </c:pt>
                <c:pt idx="8745">
                  <c:v>19.7734375</c:v>
                </c:pt>
                <c:pt idx="8746">
                  <c:v>19.776041666666668</c:v>
                </c:pt>
                <c:pt idx="8747">
                  <c:v>19.778645833333332</c:v>
                </c:pt>
                <c:pt idx="8748">
                  <c:v>19.78125</c:v>
                </c:pt>
                <c:pt idx="8749">
                  <c:v>19.783854166666668</c:v>
                </c:pt>
                <c:pt idx="8750">
                  <c:v>19.786458333333332</c:v>
                </c:pt>
                <c:pt idx="8751">
                  <c:v>19.7890625</c:v>
                </c:pt>
                <c:pt idx="8752">
                  <c:v>19.791666666666668</c:v>
                </c:pt>
                <c:pt idx="8753">
                  <c:v>19.794270833333332</c:v>
                </c:pt>
                <c:pt idx="8754">
                  <c:v>19.796875</c:v>
                </c:pt>
                <c:pt idx="8755">
                  <c:v>19.799479166666668</c:v>
                </c:pt>
                <c:pt idx="8756">
                  <c:v>19.802083333333332</c:v>
                </c:pt>
                <c:pt idx="8757">
                  <c:v>19.8046875</c:v>
                </c:pt>
                <c:pt idx="8758">
                  <c:v>19.807291666666668</c:v>
                </c:pt>
                <c:pt idx="8759">
                  <c:v>19.809895833333332</c:v>
                </c:pt>
                <c:pt idx="8760">
                  <c:v>19.8125</c:v>
                </c:pt>
                <c:pt idx="8761">
                  <c:v>19.815104166666668</c:v>
                </c:pt>
                <c:pt idx="8762">
                  <c:v>19.817708333333332</c:v>
                </c:pt>
                <c:pt idx="8763">
                  <c:v>19.8203125</c:v>
                </c:pt>
                <c:pt idx="8764">
                  <c:v>19.822916666666668</c:v>
                </c:pt>
                <c:pt idx="8765">
                  <c:v>19.825520833333332</c:v>
                </c:pt>
                <c:pt idx="8766">
                  <c:v>19.828125</c:v>
                </c:pt>
                <c:pt idx="8767">
                  <c:v>19.830729166666668</c:v>
                </c:pt>
                <c:pt idx="8768">
                  <c:v>19.833333333333332</c:v>
                </c:pt>
                <c:pt idx="8769">
                  <c:v>19.8359375</c:v>
                </c:pt>
                <c:pt idx="8770">
                  <c:v>19.838541666666668</c:v>
                </c:pt>
                <c:pt idx="8771">
                  <c:v>19.841145833333332</c:v>
                </c:pt>
                <c:pt idx="8772">
                  <c:v>19.84375</c:v>
                </c:pt>
                <c:pt idx="8773">
                  <c:v>19.846354166666668</c:v>
                </c:pt>
                <c:pt idx="8774">
                  <c:v>19.848958333333332</c:v>
                </c:pt>
                <c:pt idx="8775">
                  <c:v>19.8515625</c:v>
                </c:pt>
                <c:pt idx="8776">
                  <c:v>19.854166666666668</c:v>
                </c:pt>
                <c:pt idx="8777">
                  <c:v>19.856770833333332</c:v>
                </c:pt>
                <c:pt idx="8778">
                  <c:v>19.859375</c:v>
                </c:pt>
                <c:pt idx="8779">
                  <c:v>19.861979166666668</c:v>
                </c:pt>
                <c:pt idx="8780">
                  <c:v>19.864583333333332</c:v>
                </c:pt>
                <c:pt idx="8781">
                  <c:v>19.8671875</c:v>
                </c:pt>
                <c:pt idx="8782">
                  <c:v>19.869791666666668</c:v>
                </c:pt>
                <c:pt idx="8783">
                  <c:v>19.872395833333332</c:v>
                </c:pt>
                <c:pt idx="8784">
                  <c:v>19.875</c:v>
                </c:pt>
                <c:pt idx="8785">
                  <c:v>19.877604166666668</c:v>
                </c:pt>
                <c:pt idx="8786">
                  <c:v>19.880208333333332</c:v>
                </c:pt>
                <c:pt idx="8787">
                  <c:v>19.8828125</c:v>
                </c:pt>
                <c:pt idx="8788">
                  <c:v>19.885416666666668</c:v>
                </c:pt>
                <c:pt idx="8789">
                  <c:v>19.888020833333332</c:v>
                </c:pt>
                <c:pt idx="8790">
                  <c:v>19.890625</c:v>
                </c:pt>
                <c:pt idx="8791">
                  <c:v>19.893229166666668</c:v>
                </c:pt>
                <c:pt idx="8792">
                  <c:v>19.895833333333332</c:v>
                </c:pt>
                <c:pt idx="8793">
                  <c:v>19.8984375</c:v>
                </c:pt>
                <c:pt idx="8794">
                  <c:v>19.901041666666668</c:v>
                </c:pt>
                <c:pt idx="8795">
                  <c:v>19.903645833333332</c:v>
                </c:pt>
                <c:pt idx="8796">
                  <c:v>19.90625</c:v>
                </c:pt>
                <c:pt idx="8797">
                  <c:v>19.908854166666668</c:v>
                </c:pt>
                <c:pt idx="8798">
                  <c:v>19.911458333333332</c:v>
                </c:pt>
                <c:pt idx="8799">
                  <c:v>19.9140625</c:v>
                </c:pt>
                <c:pt idx="8800">
                  <c:v>19.916666666666668</c:v>
                </c:pt>
                <c:pt idx="8801">
                  <c:v>19.919270833333332</c:v>
                </c:pt>
                <c:pt idx="8802">
                  <c:v>19.921875</c:v>
                </c:pt>
                <c:pt idx="8803">
                  <c:v>19.924479166666668</c:v>
                </c:pt>
                <c:pt idx="8804">
                  <c:v>19.927083333333332</c:v>
                </c:pt>
                <c:pt idx="8805">
                  <c:v>19.9296875</c:v>
                </c:pt>
                <c:pt idx="8806">
                  <c:v>19.932291666666668</c:v>
                </c:pt>
                <c:pt idx="8807">
                  <c:v>19.934895833333332</c:v>
                </c:pt>
                <c:pt idx="8808">
                  <c:v>19.9375</c:v>
                </c:pt>
                <c:pt idx="8809">
                  <c:v>19.940104166666668</c:v>
                </c:pt>
                <c:pt idx="8810">
                  <c:v>19.942708333333332</c:v>
                </c:pt>
                <c:pt idx="8811">
                  <c:v>19.9453125</c:v>
                </c:pt>
                <c:pt idx="8812">
                  <c:v>19.947916666666668</c:v>
                </c:pt>
                <c:pt idx="8813">
                  <c:v>19.950520833333332</c:v>
                </c:pt>
                <c:pt idx="8814">
                  <c:v>19.953125</c:v>
                </c:pt>
                <c:pt idx="8815">
                  <c:v>19.955729166666668</c:v>
                </c:pt>
                <c:pt idx="8816">
                  <c:v>19.958333333333332</c:v>
                </c:pt>
                <c:pt idx="8817">
                  <c:v>19.9609375</c:v>
                </c:pt>
                <c:pt idx="8818">
                  <c:v>19.963541666666668</c:v>
                </c:pt>
                <c:pt idx="8819">
                  <c:v>19.966145833333332</c:v>
                </c:pt>
                <c:pt idx="8820">
                  <c:v>19.96875</c:v>
                </c:pt>
                <c:pt idx="8821">
                  <c:v>19.971354166666668</c:v>
                </c:pt>
                <c:pt idx="8822">
                  <c:v>19.973958333333332</c:v>
                </c:pt>
                <c:pt idx="8823">
                  <c:v>19.9765625</c:v>
                </c:pt>
                <c:pt idx="8824">
                  <c:v>19.979166666666668</c:v>
                </c:pt>
                <c:pt idx="8825">
                  <c:v>19.981770833333332</c:v>
                </c:pt>
                <c:pt idx="8826">
                  <c:v>19.984375</c:v>
                </c:pt>
                <c:pt idx="8827">
                  <c:v>19.986979166666668</c:v>
                </c:pt>
                <c:pt idx="8828">
                  <c:v>19.989583333333332</c:v>
                </c:pt>
                <c:pt idx="8829">
                  <c:v>19.9921875</c:v>
                </c:pt>
                <c:pt idx="8830">
                  <c:v>19.994791666666668</c:v>
                </c:pt>
                <c:pt idx="8831">
                  <c:v>19.997395833333332</c:v>
                </c:pt>
                <c:pt idx="8832">
                  <c:v>20</c:v>
                </c:pt>
                <c:pt idx="8833">
                  <c:v>20.002604166666668</c:v>
                </c:pt>
                <c:pt idx="8834">
                  <c:v>20.005208333333332</c:v>
                </c:pt>
                <c:pt idx="8835">
                  <c:v>20.0078125</c:v>
                </c:pt>
                <c:pt idx="8836">
                  <c:v>20.010416666666668</c:v>
                </c:pt>
                <c:pt idx="8837">
                  <c:v>20.013020833333332</c:v>
                </c:pt>
                <c:pt idx="8838">
                  <c:v>20.015625</c:v>
                </c:pt>
                <c:pt idx="8839">
                  <c:v>20.018229166666668</c:v>
                </c:pt>
                <c:pt idx="8840">
                  <c:v>20.020833333333332</c:v>
                </c:pt>
                <c:pt idx="8841">
                  <c:v>20.0234375</c:v>
                </c:pt>
                <c:pt idx="8842">
                  <c:v>20.026041666666668</c:v>
                </c:pt>
                <c:pt idx="8843">
                  <c:v>20.028645833333332</c:v>
                </c:pt>
                <c:pt idx="8844">
                  <c:v>20.03125</c:v>
                </c:pt>
                <c:pt idx="8845">
                  <c:v>20.033854166666668</c:v>
                </c:pt>
                <c:pt idx="8846">
                  <c:v>20.036458333333332</c:v>
                </c:pt>
                <c:pt idx="8847">
                  <c:v>20.0390625</c:v>
                </c:pt>
                <c:pt idx="8848">
                  <c:v>20.041666666666668</c:v>
                </c:pt>
                <c:pt idx="8849">
                  <c:v>20.044270833333332</c:v>
                </c:pt>
                <c:pt idx="8850">
                  <c:v>20.046875</c:v>
                </c:pt>
                <c:pt idx="8851">
                  <c:v>20.049479166666668</c:v>
                </c:pt>
                <c:pt idx="8852">
                  <c:v>20.052083333333332</c:v>
                </c:pt>
                <c:pt idx="8853">
                  <c:v>20.0546875</c:v>
                </c:pt>
                <c:pt idx="8854">
                  <c:v>20.057291666666668</c:v>
                </c:pt>
                <c:pt idx="8855">
                  <c:v>20.059895833333332</c:v>
                </c:pt>
                <c:pt idx="8856">
                  <c:v>20.0625</c:v>
                </c:pt>
                <c:pt idx="8857">
                  <c:v>20.065104166666668</c:v>
                </c:pt>
                <c:pt idx="8858">
                  <c:v>20.067708333333332</c:v>
                </c:pt>
                <c:pt idx="8859">
                  <c:v>20.0703125</c:v>
                </c:pt>
                <c:pt idx="8860">
                  <c:v>20.072916666666668</c:v>
                </c:pt>
                <c:pt idx="8861">
                  <c:v>20.075520833333332</c:v>
                </c:pt>
                <c:pt idx="8862">
                  <c:v>20.078125</c:v>
                </c:pt>
                <c:pt idx="8863">
                  <c:v>20.080729166666668</c:v>
                </c:pt>
                <c:pt idx="8864">
                  <c:v>20.083333333333332</c:v>
                </c:pt>
                <c:pt idx="8865">
                  <c:v>20.0859375</c:v>
                </c:pt>
                <c:pt idx="8866">
                  <c:v>20.088541666666668</c:v>
                </c:pt>
                <c:pt idx="8867">
                  <c:v>20.091145833333332</c:v>
                </c:pt>
                <c:pt idx="8868">
                  <c:v>20.09375</c:v>
                </c:pt>
                <c:pt idx="8869">
                  <c:v>20.096354166666668</c:v>
                </c:pt>
                <c:pt idx="8870">
                  <c:v>20.098958333333332</c:v>
                </c:pt>
                <c:pt idx="8871">
                  <c:v>20.1015625</c:v>
                </c:pt>
                <c:pt idx="8872">
                  <c:v>20.104166666666668</c:v>
                </c:pt>
                <c:pt idx="8873">
                  <c:v>20.106770833333332</c:v>
                </c:pt>
                <c:pt idx="8874">
                  <c:v>20.109375</c:v>
                </c:pt>
                <c:pt idx="8875">
                  <c:v>20.111979166666668</c:v>
                </c:pt>
                <c:pt idx="8876">
                  <c:v>20.114583333333332</c:v>
                </c:pt>
                <c:pt idx="8877">
                  <c:v>20.1171875</c:v>
                </c:pt>
                <c:pt idx="8878">
                  <c:v>20.119791666666668</c:v>
                </c:pt>
                <c:pt idx="8879">
                  <c:v>20.122395833333332</c:v>
                </c:pt>
                <c:pt idx="8880">
                  <c:v>20.125</c:v>
                </c:pt>
                <c:pt idx="8881">
                  <c:v>20.127604166666668</c:v>
                </c:pt>
                <c:pt idx="8882">
                  <c:v>20.130208333333332</c:v>
                </c:pt>
                <c:pt idx="8883">
                  <c:v>20.1328125</c:v>
                </c:pt>
                <c:pt idx="8884">
                  <c:v>20.135416666666668</c:v>
                </c:pt>
                <c:pt idx="8885">
                  <c:v>20.138020833333332</c:v>
                </c:pt>
                <c:pt idx="8886">
                  <c:v>20.140625</c:v>
                </c:pt>
                <c:pt idx="8887">
                  <c:v>20.143229166666668</c:v>
                </c:pt>
                <c:pt idx="8888">
                  <c:v>20.145833333333332</c:v>
                </c:pt>
                <c:pt idx="8889">
                  <c:v>20.1484375</c:v>
                </c:pt>
                <c:pt idx="8890">
                  <c:v>20.151041666666668</c:v>
                </c:pt>
                <c:pt idx="8891">
                  <c:v>20.153645833333332</c:v>
                </c:pt>
                <c:pt idx="8892">
                  <c:v>20.15625</c:v>
                </c:pt>
                <c:pt idx="8893">
                  <c:v>20.158854166666668</c:v>
                </c:pt>
                <c:pt idx="8894">
                  <c:v>20.161458333333332</c:v>
                </c:pt>
                <c:pt idx="8895">
                  <c:v>20.1640625</c:v>
                </c:pt>
                <c:pt idx="8896">
                  <c:v>20.166666666666668</c:v>
                </c:pt>
                <c:pt idx="8897">
                  <c:v>20.169270833333332</c:v>
                </c:pt>
                <c:pt idx="8898">
                  <c:v>20.171875</c:v>
                </c:pt>
                <c:pt idx="8899">
                  <c:v>20.174479166666668</c:v>
                </c:pt>
                <c:pt idx="8900">
                  <c:v>20.177083333333332</c:v>
                </c:pt>
                <c:pt idx="8901">
                  <c:v>20.1796875</c:v>
                </c:pt>
                <c:pt idx="8902">
                  <c:v>20.182291666666668</c:v>
                </c:pt>
                <c:pt idx="8903">
                  <c:v>20.184895833333332</c:v>
                </c:pt>
                <c:pt idx="8904">
                  <c:v>20.1875</c:v>
                </c:pt>
                <c:pt idx="8905">
                  <c:v>20.190104166666668</c:v>
                </c:pt>
                <c:pt idx="8906">
                  <c:v>20.192708333333332</c:v>
                </c:pt>
                <c:pt idx="8907">
                  <c:v>20.1953125</c:v>
                </c:pt>
                <c:pt idx="8908">
                  <c:v>20.197916666666668</c:v>
                </c:pt>
                <c:pt idx="8909">
                  <c:v>20.200520833333332</c:v>
                </c:pt>
                <c:pt idx="8910">
                  <c:v>20.203125</c:v>
                </c:pt>
                <c:pt idx="8911">
                  <c:v>20.205729166666668</c:v>
                </c:pt>
                <c:pt idx="8912">
                  <c:v>20.208333333333332</c:v>
                </c:pt>
                <c:pt idx="8913">
                  <c:v>20.2109375</c:v>
                </c:pt>
                <c:pt idx="8914">
                  <c:v>20.213541666666668</c:v>
                </c:pt>
                <c:pt idx="8915">
                  <c:v>20.216145833333332</c:v>
                </c:pt>
                <c:pt idx="8916">
                  <c:v>20.21875</c:v>
                </c:pt>
                <c:pt idx="8917">
                  <c:v>20.221354166666668</c:v>
                </c:pt>
                <c:pt idx="8918">
                  <c:v>20.223958333333332</c:v>
                </c:pt>
                <c:pt idx="8919">
                  <c:v>20.2265625</c:v>
                </c:pt>
                <c:pt idx="8920">
                  <c:v>20.229166666666668</c:v>
                </c:pt>
                <c:pt idx="8921">
                  <c:v>20.231770833333332</c:v>
                </c:pt>
                <c:pt idx="8922">
                  <c:v>20.234375</c:v>
                </c:pt>
                <c:pt idx="8923">
                  <c:v>20.236979166666668</c:v>
                </c:pt>
                <c:pt idx="8924">
                  <c:v>20.239583333333332</c:v>
                </c:pt>
                <c:pt idx="8925">
                  <c:v>20.2421875</c:v>
                </c:pt>
                <c:pt idx="8926">
                  <c:v>20.244791666666668</c:v>
                </c:pt>
                <c:pt idx="8927">
                  <c:v>20.247395833333332</c:v>
                </c:pt>
                <c:pt idx="8928">
                  <c:v>20.25</c:v>
                </c:pt>
                <c:pt idx="8929">
                  <c:v>20.252604166666668</c:v>
                </c:pt>
                <c:pt idx="8930">
                  <c:v>20.255208333333332</c:v>
                </c:pt>
                <c:pt idx="8931">
                  <c:v>20.2578125</c:v>
                </c:pt>
                <c:pt idx="8932">
                  <c:v>20.260416666666668</c:v>
                </c:pt>
                <c:pt idx="8933">
                  <c:v>20.263020833333332</c:v>
                </c:pt>
                <c:pt idx="8934">
                  <c:v>20.265625</c:v>
                </c:pt>
                <c:pt idx="8935">
                  <c:v>20.268229166666668</c:v>
                </c:pt>
                <c:pt idx="8936">
                  <c:v>20.270833333333332</c:v>
                </c:pt>
                <c:pt idx="8937">
                  <c:v>20.2734375</c:v>
                </c:pt>
                <c:pt idx="8938">
                  <c:v>20.276041666666668</c:v>
                </c:pt>
                <c:pt idx="8939">
                  <c:v>20.278645833333332</c:v>
                </c:pt>
                <c:pt idx="8940">
                  <c:v>20.28125</c:v>
                </c:pt>
                <c:pt idx="8941">
                  <c:v>20.283854166666668</c:v>
                </c:pt>
                <c:pt idx="8942">
                  <c:v>20.286458333333332</c:v>
                </c:pt>
                <c:pt idx="8943">
                  <c:v>20.2890625</c:v>
                </c:pt>
                <c:pt idx="8944">
                  <c:v>20.291666666666668</c:v>
                </c:pt>
                <c:pt idx="8945">
                  <c:v>20.294270833333332</c:v>
                </c:pt>
                <c:pt idx="8946">
                  <c:v>20.296875</c:v>
                </c:pt>
                <c:pt idx="8947">
                  <c:v>20.299479166666668</c:v>
                </c:pt>
                <c:pt idx="8948">
                  <c:v>20.302083333333332</c:v>
                </c:pt>
                <c:pt idx="8949">
                  <c:v>20.3046875</c:v>
                </c:pt>
                <c:pt idx="8950">
                  <c:v>20.307291666666668</c:v>
                </c:pt>
                <c:pt idx="8951">
                  <c:v>20.309895833333332</c:v>
                </c:pt>
                <c:pt idx="8952">
                  <c:v>20.3125</c:v>
                </c:pt>
                <c:pt idx="8953">
                  <c:v>20.315104166666668</c:v>
                </c:pt>
                <c:pt idx="8954">
                  <c:v>20.317708333333332</c:v>
                </c:pt>
                <c:pt idx="8955">
                  <c:v>20.3203125</c:v>
                </c:pt>
                <c:pt idx="8956">
                  <c:v>20.322916666666668</c:v>
                </c:pt>
                <c:pt idx="8957">
                  <c:v>20.325520833333332</c:v>
                </c:pt>
                <c:pt idx="8958">
                  <c:v>20.328125</c:v>
                </c:pt>
                <c:pt idx="8959">
                  <c:v>20.330729166666668</c:v>
                </c:pt>
                <c:pt idx="8960">
                  <c:v>20.333333333333332</c:v>
                </c:pt>
                <c:pt idx="8961">
                  <c:v>20.3359375</c:v>
                </c:pt>
                <c:pt idx="8962">
                  <c:v>20.338541666666668</c:v>
                </c:pt>
                <c:pt idx="8963">
                  <c:v>20.341145833333332</c:v>
                </c:pt>
                <c:pt idx="8964">
                  <c:v>20.34375</c:v>
                </c:pt>
                <c:pt idx="8965">
                  <c:v>20.346354166666668</c:v>
                </c:pt>
                <c:pt idx="8966">
                  <c:v>20.348958333333332</c:v>
                </c:pt>
                <c:pt idx="8967">
                  <c:v>20.3515625</c:v>
                </c:pt>
                <c:pt idx="8968">
                  <c:v>20.354166666666668</c:v>
                </c:pt>
                <c:pt idx="8969">
                  <c:v>20.356770833333332</c:v>
                </c:pt>
                <c:pt idx="8970">
                  <c:v>20.359375</c:v>
                </c:pt>
                <c:pt idx="8971">
                  <c:v>20.361979166666668</c:v>
                </c:pt>
                <c:pt idx="8972">
                  <c:v>20.364583333333332</c:v>
                </c:pt>
                <c:pt idx="8973">
                  <c:v>20.3671875</c:v>
                </c:pt>
                <c:pt idx="8974">
                  <c:v>20.369791666666668</c:v>
                </c:pt>
                <c:pt idx="8975">
                  <c:v>20.372395833333332</c:v>
                </c:pt>
                <c:pt idx="8976">
                  <c:v>20.375</c:v>
                </c:pt>
                <c:pt idx="8977">
                  <c:v>20.377604166666668</c:v>
                </c:pt>
                <c:pt idx="8978">
                  <c:v>20.380208333333332</c:v>
                </c:pt>
                <c:pt idx="8979">
                  <c:v>20.3828125</c:v>
                </c:pt>
                <c:pt idx="8980">
                  <c:v>20.385416666666668</c:v>
                </c:pt>
                <c:pt idx="8981">
                  <c:v>20.388020833333332</c:v>
                </c:pt>
                <c:pt idx="8982">
                  <c:v>20.390625</c:v>
                </c:pt>
                <c:pt idx="8983">
                  <c:v>20.393229166666668</c:v>
                </c:pt>
                <c:pt idx="8984">
                  <c:v>20.395833333333332</c:v>
                </c:pt>
                <c:pt idx="8985">
                  <c:v>20.3984375</c:v>
                </c:pt>
                <c:pt idx="8986">
                  <c:v>20.401041666666668</c:v>
                </c:pt>
                <c:pt idx="8987">
                  <c:v>20.403645833333332</c:v>
                </c:pt>
                <c:pt idx="8988">
                  <c:v>20.40625</c:v>
                </c:pt>
                <c:pt idx="8989">
                  <c:v>20.408854166666668</c:v>
                </c:pt>
                <c:pt idx="8990">
                  <c:v>20.411458333333332</c:v>
                </c:pt>
                <c:pt idx="8991">
                  <c:v>20.4140625</c:v>
                </c:pt>
                <c:pt idx="8992">
                  <c:v>20.416666666666668</c:v>
                </c:pt>
                <c:pt idx="8993">
                  <c:v>20.419270833333332</c:v>
                </c:pt>
                <c:pt idx="8994">
                  <c:v>20.421875</c:v>
                </c:pt>
                <c:pt idx="8995">
                  <c:v>20.424479166666668</c:v>
                </c:pt>
                <c:pt idx="8996">
                  <c:v>20.427083333333332</c:v>
                </c:pt>
                <c:pt idx="8997">
                  <c:v>20.4296875</c:v>
                </c:pt>
                <c:pt idx="8998">
                  <c:v>20.432291666666668</c:v>
                </c:pt>
                <c:pt idx="8999">
                  <c:v>20.434895833333332</c:v>
                </c:pt>
                <c:pt idx="9000">
                  <c:v>20.4375</c:v>
                </c:pt>
                <c:pt idx="9001">
                  <c:v>20.440104166666668</c:v>
                </c:pt>
                <c:pt idx="9002">
                  <c:v>20.442708333333332</c:v>
                </c:pt>
                <c:pt idx="9003">
                  <c:v>20.4453125</c:v>
                </c:pt>
                <c:pt idx="9004">
                  <c:v>20.447916666666668</c:v>
                </c:pt>
                <c:pt idx="9005">
                  <c:v>20.450520833333332</c:v>
                </c:pt>
                <c:pt idx="9006">
                  <c:v>20.453125</c:v>
                </c:pt>
                <c:pt idx="9007">
                  <c:v>20.455729166666668</c:v>
                </c:pt>
                <c:pt idx="9008">
                  <c:v>20.458333333333332</c:v>
                </c:pt>
                <c:pt idx="9009">
                  <c:v>20.4609375</c:v>
                </c:pt>
                <c:pt idx="9010">
                  <c:v>20.463541666666668</c:v>
                </c:pt>
                <c:pt idx="9011">
                  <c:v>20.466145833333332</c:v>
                </c:pt>
                <c:pt idx="9012">
                  <c:v>20.46875</c:v>
                </c:pt>
                <c:pt idx="9013">
                  <c:v>20.471354166666668</c:v>
                </c:pt>
                <c:pt idx="9014">
                  <c:v>20.473958333333332</c:v>
                </c:pt>
                <c:pt idx="9015">
                  <c:v>20.4765625</c:v>
                </c:pt>
                <c:pt idx="9016">
                  <c:v>20.479166666666668</c:v>
                </c:pt>
                <c:pt idx="9017">
                  <c:v>20.481770833333332</c:v>
                </c:pt>
                <c:pt idx="9018">
                  <c:v>20.484375</c:v>
                </c:pt>
                <c:pt idx="9019">
                  <c:v>20.486979166666668</c:v>
                </c:pt>
                <c:pt idx="9020">
                  <c:v>20.489583333333332</c:v>
                </c:pt>
                <c:pt idx="9021">
                  <c:v>20.4921875</c:v>
                </c:pt>
                <c:pt idx="9022">
                  <c:v>20.494791666666668</c:v>
                </c:pt>
                <c:pt idx="9023">
                  <c:v>20.497395833333332</c:v>
                </c:pt>
                <c:pt idx="9024">
                  <c:v>20.5</c:v>
                </c:pt>
                <c:pt idx="9025">
                  <c:v>20.502604166666668</c:v>
                </c:pt>
                <c:pt idx="9026">
                  <c:v>20.505208333333332</c:v>
                </c:pt>
                <c:pt idx="9027">
                  <c:v>20.5078125</c:v>
                </c:pt>
                <c:pt idx="9028">
                  <c:v>20.510416666666668</c:v>
                </c:pt>
                <c:pt idx="9029">
                  <c:v>20.513020833333332</c:v>
                </c:pt>
                <c:pt idx="9030">
                  <c:v>20.515625</c:v>
                </c:pt>
                <c:pt idx="9031">
                  <c:v>20.518229166666668</c:v>
                </c:pt>
                <c:pt idx="9032">
                  <c:v>20.520833333333332</c:v>
                </c:pt>
                <c:pt idx="9033">
                  <c:v>20.5234375</c:v>
                </c:pt>
                <c:pt idx="9034">
                  <c:v>20.526041666666668</c:v>
                </c:pt>
                <c:pt idx="9035">
                  <c:v>20.528645833333332</c:v>
                </c:pt>
                <c:pt idx="9036">
                  <c:v>20.53125</c:v>
                </c:pt>
                <c:pt idx="9037">
                  <c:v>20.533854166666668</c:v>
                </c:pt>
                <c:pt idx="9038">
                  <c:v>20.536458333333332</c:v>
                </c:pt>
                <c:pt idx="9039">
                  <c:v>20.5390625</c:v>
                </c:pt>
                <c:pt idx="9040">
                  <c:v>20.541666666666668</c:v>
                </c:pt>
                <c:pt idx="9041">
                  <c:v>20.544270833333332</c:v>
                </c:pt>
                <c:pt idx="9042">
                  <c:v>20.546875</c:v>
                </c:pt>
                <c:pt idx="9043">
                  <c:v>20.549479166666668</c:v>
                </c:pt>
                <c:pt idx="9044">
                  <c:v>20.552083333333332</c:v>
                </c:pt>
                <c:pt idx="9045">
                  <c:v>20.5546875</c:v>
                </c:pt>
                <c:pt idx="9046">
                  <c:v>20.557291666666668</c:v>
                </c:pt>
                <c:pt idx="9047">
                  <c:v>20.559895833333332</c:v>
                </c:pt>
                <c:pt idx="9048">
                  <c:v>20.5625</c:v>
                </c:pt>
                <c:pt idx="9049">
                  <c:v>20.565104166666668</c:v>
                </c:pt>
                <c:pt idx="9050">
                  <c:v>20.567708333333332</c:v>
                </c:pt>
                <c:pt idx="9051">
                  <c:v>20.5703125</c:v>
                </c:pt>
                <c:pt idx="9052">
                  <c:v>20.572916666666668</c:v>
                </c:pt>
                <c:pt idx="9053">
                  <c:v>20.575520833333332</c:v>
                </c:pt>
                <c:pt idx="9054">
                  <c:v>20.578125</c:v>
                </c:pt>
                <c:pt idx="9055">
                  <c:v>20.580729166666668</c:v>
                </c:pt>
                <c:pt idx="9056">
                  <c:v>20.583333333333332</c:v>
                </c:pt>
                <c:pt idx="9057">
                  <c:v>20.5859375</c:v>
                </c:pt>
                <c:pt idx="9058">
                  <c:v>20.588541666666668</c:v>
                </c:pt>
                <c:pt idx="9059">
                  <c:v>20.591145833333332</c:v>
                </c:pt>
                <c:pt idx="9060">
                  <c:v>20.59375</c:v>
                </c:pt>
                <c:pt idx="9061">
                  <c:v>20.596354166666668</c:v>
                </c:pt>
                <c:pt idx="9062">
                  <c:v>20.598958333333332</c:v>
                </c:pt>
                <c:pt idx="9063">
                  <c:v>20.6015625</c:v>
                </c:pt>
                <c:pt idx="9064">
                  <c:v>20.604166666666668</c:v>
                </c:pt>
                <c:pt idx="9065">
                  <c:v>20.606770833333332</c:v>
                </c:pt>
                <c:pt idx="9066">
                  <c:v>20.609375</c:v>
                </c:pt>
                <c:pt idx="9067">
                  <c:v>20.611979166666668</c:v>
                </c:pt>
                <c:pt idx="9068">
                  <c:v>20.614583333333332</c:v>
                </c:pt>
                <c:pt idx="9069">
                  <c:v>20.6171875</c:v>
                </c:pt>
                <c:pt idx="9070">
                  <c:v>20.619791666666668</c:v>
                </c:pt>
                <c:pt idx="9071">
                  <c:v>20.622395833333332</c:v>
                </c:pt>
                <c:pt idx="9072">
                  <c:v>20.625</c:v>
                </c:pt>
                <c:pt idx="9073">
                  <c:v>20.627604166666668</c:v>
                </c:pt>
                <c:pt idx="9074">
                  <c:v>20.630208333333332</c:v>
                </c:pt>
                <c:pt idx="9075">
                  <c:v>20.6328125</c:v>
                </c:pt>
                <c:pt idx="9076">
                  <c:v>20.635416666666668</c:v>
                </c:pt>
                <c:pt idx="9077">
                  <c:v>20.638020833333332</c:v>
                </c:pt>
                <c:pt idx="9078">
                  <c:v>20.640625</c:v>
                </c:pt>
                <c:pt idx="9079">
                  <c:v>20.643229166666668</c:v>
                </c:pt>
                <c:pt idx="9080">
                  <c:v>20.645833333333332</c:v>
                </c:pt>
                <c:pt idx="9081">
                  <c:v>20.6484375</c:v>
                </c:pt>
                <c:pt idx="9082">
                  <c:v>20.651041666666668</c:v>
                </c:pt>
                <c:pt idx="9083">
                  <c:v>20.653645833333332</c:v>
                </c:pt>
                <c:pt idx="9084">
                  <c:v>20.65625</c:v>
                </c:pt>
                <c:pt idx="9085">
                  <c:v>20.658854166666668</c:v>
                </c:pt>
                <c:pt idx="9086">
                  <c:v>20.661458333333332</c:v>
                </c:pt>
                <c:pt idx="9087">
                  <c:v>20.6640625</c:v>
                </c:pt>
                <c:pt idx="9088">
                  <c:v>20.666666666666668</c:v>
                </c:pt>
                <c:pt idx="9089">
                  <c:v>20.669270833333332</c:v>
                </c:pt>
                <c:pt idx="9090">
                  <c:v>20.671875</c:v>
                </c:pt>
                <c:pt idx="9091">
                  <c:v>20.674479166666668</c:v>
                </c:pt>
                <c:pt idx="9092">
                  <c:v>20.677083333333332</c:v>
                </c:pt>
                <c:pt idx="9093">
                  <c:v>20.6796875</c:v>
                </c:pt>
                <c:pt idx="9094">
                  <c:v>20.682291666666668</c:v>
                </c:pt>
                <c:pt idx="9095">
                  <c:v>20.684895833333332</c:v>
                </c:pt>
                <c:pt idx="9096">
                  <c:v>20.6875</c:v>
                </c:pt>
                <c:pt idx="9097">
                  <c:v>20.690104166666668</c:v>
                </c:pt>
                <c:pt idx="9098">
                  <c:v>20.692708333333332</c:v>
                </c:pt>
                <c:pt idx="9099">
                  <c:v>20.6953125</c:v>
                </c:pt>
                <c:pt idx="9100">
                  <c:v>20.697916666666668</c:v>
                </c:pt>
                <c:pt idx="9101">
                  <c:v>20.700520833333332</c:v>
                </c:pt>
                <c:pt idx="9102">
                  <c:v>20.703125</c:v>
                </c:pt>
                <c:pt idx="9103">
                  <c:v>20.705729166666668</c:v>
                </c:pt>
                <c:pt idx="9104">
                  <c:v>20.708333333333332</c:v>
                </c:pt>
                <c:pt idx="9105">
                  <c:v>20.7109375</c:v>
                </c:pt>
                <c:pt idx="9106">
                  <c:v>20.713541666666668</c:v>
                </c:pt>
                <c:pt idx="9107">
                  <c:v>20.716145833333332</c:v>
                </c:pt>
                <c:pt idx="9108">
                  <c:v>20.71875</c:v>
                </c:pt>
                <c:pt idx="9109">
                  <c:v>20.721354166666668</c:v>
                </c:pt>
                <c:pt idx="9110">
                  <c:v>20.723958333333332</c:v>
                </c:pt>
                <c:pt idx="9111">
                  <c:v>20.7265625</c:v>
                </c:pt>
                <c:pt idx="9112">
                  <c:v>20.729166666666668</c:v>
                </c:pt>
                <c:pt idx="9113">
                  <c:v>20.731770833333332</c:v>
                </c:pt>
                <c:pt idx="9114">
                  <c:v>20.734375</c:v>
                </c:pt>
                <c:pt idx="9115">
                  <c:v>20.736979166666668</c:v>
                </c:pt>
                <c:pt idx="9116">
                  <c:v>20.739583333333332</c:v>
                </c:pt>
                <c:pt idx="9117">
                  <c:v>20.7421875</c:v>
                </c:pt>
                <c:pt idx="9118">
                  <c:v>20.744791666666668</c:v>
                </c:pt>
                <c:pt idx="9119">
                  <c:v>20.747395833333332</c:v>
                </c:pt>
                <c:pt idx="9120">
                  <c:v>20.75</c:v>
                </c:pt>
                <c:pt idx="9121">
                  <c:v>20.752604166666668</c:v>
                </c:pt>
                <c:pt idx="9122">
                  <c:v>20.755208333333332</c:v>
                </c:pt>
                <c:pt idx="9123">
                  <c:v>20.7578125</c:v>
                </c:pt>
                <c:pt idx="9124">
                  <c:v>20.760416666666668</c:v>
                </c:pt>
                <c:pt idx="9125">
                  <c:v>20.763020833333332</c:v>
                </c:pt>
                <c:pt idx="9126">
                  <c:v>20.765625</c:v>
                </c:pt>
                <c:pt idx="9127">
                  <c:v>20.768229166666668</c:v>
                </c:pt>
                <c:pt idx="9128">
                  <c:v>20.770833333333332</c:v>
                </c:pt>
                <c:pt idx="9129">
                  <c:v>20.7734375</c:v>
                </c:pt>
                <c:pt idx="9130">
                  <c:v>20.776041666666668</c:v>
                </c:pt>
                <c:pt idx="9131">
                  <c:v>20.778645833333332</c:v>
                </c:pt>
                <c:pt idx="9132">
                  <c:v>20.78125</c:v>
                </c:pt>
                <c:pt idx="9133">
                  <c:v>20.783854166666668</c:v>
                </c:pt>
                <c:pt idx="9134">
                  <c:v>20.786458333333332</c:v>
                </c:pt>
                <c:pt idx="9135">
                  <c:v>20.7890625</c:v>
                </c:pt>
                <c:pt idx="9136">
                  <c:v>20.791666666666668</c:v>
                </c:pt>
                <c:pt idx="9137">
                  <c:v>20.794270833333332</c:v>
                </c:pt>
                <c:pt idx="9138">
                  <c:v>20.796875</c:v>
                </c:pt>
                <c:pt idx="9139">
                  <c:v>20.799479166666668</c:v>
                </c:pt>
                <c:pt idx="9140">
                  <c:v>20.802083333333332</c:v>
                </c:pt>
                <c:pt idx="9141">
                  <c:v>20.8046875</c:v>
                </c:pt>
                <c:pt idx="9142">
                  <c:v>20.807291666666668</c:v>
                </c:pt>
                <c:pt idx="9143">
                  <c:v>20.809895833333332</c:v>
                </c:pt>
                <c:pt idx="9144">
                  <c:v>20.8125</c:v>
                </c:pt>
                <c:pt idx="9145">
                  <c:v>20.815104166666668</c:v>
                </c:pt>
                <c:pt idx="9146">
                  <c:v>20.817708333333332</c:v>
                </c:pt>
                <c:pt idx="9147">
                  <c:v>20.8203125</c:v>
                </c:pt>
                <c:pt idx="9148">
                  <c:v>20.822916666666668</c:v>
                </c:pt>
                <c:pt idx="9149">
                  <c:v>20.825520833333332</c:v>
                </c:pt>
                <c:pt idx="9150">
                  <c:v>20.828125</c:v>
                </c:pt>
                <c:pt idx="9151">
                  <c:v>20.830729166666668</c:v>
                </c:pt>
                <c:pt idx="9152">
                  <c:v>20.833333333333332</c:v>
                </c:pt>
                <c:pt idx="9153">
                  <c:v>20.8359375</c:v>
                </c:pt>
                <c:pt idx="9154">
                  <c:v>20.838541666666668</c:v>
                </c:pt>
                <c:pt idx="9155">
                  <c:v>20.841145833333332</c:v>
                </c:pt>
                <c:pt idx="9156">
                  <c:v>20.84375</c:v>
                </c:pt>
                <c:pt idx="9157">
                  <c:v>20.846354166666668</c:v>
                </c:pt>
                <c:pt idx="9158">
                  <c:v>20.848958333333332</c:v>
                </c:pt>
                <c:pt idx="9159">
                  <c:v>20.8515625</c:v>
                </c:pt>
                <c:pt idx="9160">
                  <c:v>20.854166666666668</c:v>
                </c:pt>
                <c:pt idx="9161">
                  <c:v>20.856770833333332</c:v>
                </c:pt>
                <c:pt idx="9162">
                  <c:v>20.859375</c:v>
                </c:pt>
                <c:pt idx="9163">
                  <c:v>20.861979166666668</c:v>
                </c:pt>
                <c:pt idx="9164">
                  <c:v>20.864583333333332</c:v>
                </c:pt>
                <c:pt idx="9165">
                  <c:v>20.8671875</c:v>
                </c:pt>
                <c:pt idx="9166">
                  <c:v>20.869791666666668</c:v>
                </c:pt>
                <c:pt idx="9167">
                  <c:v>20.872395833333332</c:v>
                </c:pt>
                <c:pt idx="9168">
                  <c:v>20.875</c:v>
                </c:pt>
                <c:pt idx="9169">
                  <c:v>20.877604166666668</c:v>
                </c:pt>
                <c:pt idx="9170">
                  <c:v>20.880208333333332</c:v>
                </c:pt>
                <c:pt idx="9171">
                  <c:v>20.8828125</c:v>
                </c:pt>
                <c:pt idx="9172">
                  <c:v>20.885416666666668</c:v>
                </c:pt>
                <c:pt idx="9173">
                  <c:v>20.888020833333332</c:v>
                </c:pt>
                <c:pt idx="9174">
                  <c:v>20.890625</c:v>
                </c:pt>
                <c:pt idx="9175">
                  <c:v>20.893229166666668</c:v>
                </c:pt>
                <c:pt idx="9176">
                  <c:v>20.895833333333332</c:v>
                </c:pt>
                <c:pt idx="9177">
                  <c:v>20.8984375</c:v>
                </c:pt>
                <c:pt idx="9178">
                  <c:v>20.901041666666668</c:v>
                </c:pt>
                <c:pt idx="9179">
                  <c:v>20.903645833333332</c:v>
                </c:pt>
                <c:pt idx="9180">
                  <c:v>20.90625</c:v>
                </c:pt>
                <c:pt idx="9181">
                  <c:v>20.908854166666668</c:v>
                </c:pt>
                <c:pt idx="9182">
                  <c:v>20.911458333333332</c:v>
                </c:pt>
                <c:pt idx="9183">
                  <c:v>20.9140625</c:v>
                </c:pt>
                <c:pt idx="9184">
                  <c:v>20.916666666666668</c:v>
                </c:pt>
                <c:pt idx="9185">
                  <c:v>20.919270833333332</c:v>
                </c:pt>
                <c:pt idx="9186">
                  <c:v>20.921875</c:v>
                </c:pt>
                <c:pt idx="9187">
                  <c:v>20.924479166666668</c:v>
                </c:pt>
                <c:pt idx="9188">
                  <c:v>20.927083333333332</c:v>
                </c:pt>
                <c:pt idx="9189">
                  <c:v>20.9296875</c:v>
                </c:pt>
                <c:pt idx="9190">
                  <c:v>20.932291666666668</c:v>
                </c:pt>
                <c:pt idx="9191">
                  <c:v>20.934895833333332</c:v>
                </c:pt>
                <c:pt idx="9192">
                  <c:v>20.9375</c:v>
                </c:pt>
                <c:pt idx="9193">
                  <c:v>20.940104166666668</c:v>
                </c:pt>
                <c:pt idx="9194">
                  <c:v>20.942708333333332</c:v>
                </c:pt>
                <c:pt idx="9195">
                  <c:v>20.9453125</c:v>
                </c:pt>
                <c:pt idx="9196">
                  <c:v>20.947916666666668</c:v>
                </c:pt>
                <c:pt idx="9197">
                  <c:v>20.950520833333332</c:v>
                </c:pt>
                <c:pt idx="9198">
                  <c:v>20.953125</c:v>
                </c:pt>
                <c:pt idx="9199">
                  <c:v>20.955729166666668</c:v>
                </c:pt>
                <c:pt idx="9200">
                  <c:v>20.958333333333332</c:v>
                </c:pt>
                <c:pt idx="9201">
                  <c:v>20.9609375</c:v>
                </c:pt>
                <c:pt idx="9202">
                  <c:v>20.963541666666668</c:v>
                </c:pt>
                <c:pt idx="9203">
                  <c:v>20.966145833333332</c:v>
                </c:pt>
                <c:pt idx="9204">
                  <c:v>20.96875</c:v>
                </c:pt>
                <c:pt idx="9205">
                  <c:v>20.971354166666668</c:v>
                </c:pt>
                <c:pt idx="9206">
                  <c:v>20.973958333333332</c:v>
                </c:pt>
                <c:pt idx="9207">
                  <c:v>20.9765625</c:v>
                </c:pt>
                <c:pt idx="9208">
                  <c:v>20.979166666666668</c:v>
                </c:pt>
                <c:pt idx="9209">
                  <c:v>20.981770833333332</c:v>
                </c:pt>
                <c:pt idx="9210">
                  <c:v>20.984375</c:v>
                </c:pt>
                <c:pt idx="9211">
                  <c:v>20.986979166666668</c:v>
                </c:pt>
                <c:pt idx="9212">
                  <c:v>20.989583333333332</c:v>
                </c:pt>
                <c:pt idx="9213">
                  <c:v>20.9921875</c:v>
                </c:pt>
                <c:pt idx="9214">
                  <c:v>20.994791666666668</c:v>
                </c:pt>
                <c:pt idx="9215">
                  <c:v>20.997395833333332</c:v>
                </c:pt>
                <c:pt idx="9216">
                  <c:v>21</c:v>
                </c:pt>
                <c:pt idx="9217">
                  <c:v>21.002604166666668</c:v>
                </c:pt>
                <c:pt idx="9218">
                  <c:v>21.005208333333332</c:v>
                </c:pt>
                <c:pt idx="9219">
                  <c:v>21.0078125</c:v>
                </c:pt>
                <c:pt idx="9220">
                  <c:v>21.010416666666668</c:v>
                </c:pt>
                <c:pt idx="9221">
                  <c:v>21.013020833333332</c:v>
                </c:pt>
                <c:pt idx="9222">
                  <c:v>21.015625</c:v>
                </c:pt>
                <c:pt idx="9223">
                  <c:v>21.018229166666668</c:v>
                </c:pt>
                <c:pt idx="9224">
                  <c:v>21.020833333333332</c:v>
                </c:pt>
                <c:pt idx="9225">
                  <c:v>21.0234375</c:v>
                </c:pt>
                <c:pt idx="9226">
                  <c:v>21.026041666666668</c:v>
                </c:pt>
                <c:pt idx="9227">
                  <c:v>21.028645833333332</c:v>
                </c:pt>
                <c:pt idx="9228">
                  <c:v>21.03125</c:v>
                </c:pt>
                <c:pt idx="9229">
                  <c:v>21.033854166666668</c:v>
                </c:pt>
                <c:pt idx="9230">
                  <c:v>21.036458333333332</c:v>
                </c:pt>
                <c:pt idx="9231">
                  <c:v>21.0390625</c:v>
                </c:pt>
                <c:pt idx="9232">
                  <c:v>21.041666666666668</c:v>
                </c:pt>
                <c:pt idx="9233">
                  <c:v>21.044270833333332</c:v>
                </c:pt>
                <c:pt idx="9234">
                  <c:v>21.046875</c:v>
                </c:pt>
                <c:pt idx="9235">
                  <c:v>21.049479166666668</c:v>
                </c:pt>
                <c:pt idx="9236">
                  <c:v>21.052083333333332</c:v>
                </c:pt>
                <c:pt idx="9237">
                  <c:v>21.0546875</c:v>
                </c:pt>
                <c:pt idx="9238">
                  <c:v>21.057291666666668</c:v>
                </c:pt>
                <c:pt idx="9239">
                  <c:v>21.059895833333332</c:v>
                </c:pt>
                <c:pt idx="9240">
                  <c:v>21.0625</c:v>
                </c:pt>
                <c:pt idx="9241">
                  <c:v>21.065104166666668</c:v>
                </c:pt>
                <c:pt idx="9242">
                  <c:v>21.067708333333332</c:v>
                </c:pt>
                <c:pt idx="9243">
                  <c:v>21.0703125</c:v>
                </c:pt>
                <c:pt idx="9244">
                  <c:v>21.072916666666668</c:v>
                </c:pt>
                <c:pt idx="9245">
                  <c:v>21.075520833333332</c:v>
                </c:pt>
                <c:pt idx="9246">
                  <c:v>21.078125</c:v>
                </c:pt>
                <c:pt idx="9247">
                  <c:v>21.080729166666668</c:v>
                </c:pt>
                <c:pt idx="9248">
                  <c:v>21.083333333333332</c:v>
                </c:pt>
                <c:pt idx="9249">
                  <c:v>21.0859375</c:v>
                </c:pt>
                <c:pt idx="9250">
                  <c:v>21.088541666666668</c:v>
                </c:pt>
                <c:pt idx="9251">
                  <c:v>21.091145833333332</c:v>
                </c:pt>
                <c:pt idx="9252">
                  <c:v>21.09375</c:v>
                </c:pt>
                <c:pt idx="9253">
                  <c:v>21.096354166666668</c:v>
                </c:pt>
                <c:pt idx="9254">
                  <c:v>21.098958333333332</c:v>
                </c:pt>
                <c:pt idx="9255">
                  <c:v>21.1015625</c:v>
                </c:pt>
                <c:pt idx="9256">
                  <c:v>21.104166666666668</c:v>
                </c:pt>
                <c:pt idx="9257">
                  <c:v>21.106770833333332</c:v>
                </c:pt>
                <c:pt idx="9258">
                  <c:v>21.109375</c:v>
                </c:pt>
                <c:pt idx="9259">
                  <c:v>21.111979166666668</c:v>
                </c:pt>
                <c:pt idx="9260">
                  <c:v>21.114583333333332</c:v>
                </c:pt>
                <c:pt idx="9261">
                  <c:v>21.1171875</c:v>
                </c:pt>
                <c:pt idx="9262">
                  <c:v>21.119791666666668</c:v>
                </c:pt>
                <c:pt idx="9263">
                  <c:v>21.122395833333332</c:v>
                </c:pt>
                <c:pt idx="9264">
                  <c:v>21.125</c:v>
                </c:pt>
                <c:pt idx="9265">
                  <c:v>21.127604166666668</c:v>
                </c:pt>
                <c:pt idx="9266">
                  <c:v>21.130208333333332</c:v>
                </c:pt>
                <c:pt idx="9267">
                  <c:v>21.1328125</c:v>
                </c:pt>
                <c:pt idx="9268">
                  <c:v>21.135416666666668</c:v>
                </c:pt>
                <c:pt idx="9269">
                  <c:v>21.138020833333332</c:v>
                </c:pt>
                <c:pt idx="9270">
                  <c:v>21.140625</c:v>
                </c:pt>
                <c:pt idx="9271">
                  <c:v>21.143229166666668</c:v>
                </c:pt>
                <c:pt idx="9272">
                  <c:v>21.145833333333332</c:v>
                </c:pt>
                <c:pt idx="9273">
                  <c:v>21.1484375</c:v>
                </c:pt>
                <c:pt idx="9274">
                  <c:v>21.151041666666668</c:v>
                </c:pt>
                <c:pt idx="9275">
                  <c:v>21.153645833333332</c:v>
                </c:pt>
                <c:pt idx="9276">
                  <c:v>21.15625</c:v>
                </c:pt>
                <c:pt idx="9277">
                  <c:v>21.158854166666668</c:v>
                </c:pt>
                <c:pt idx="9278">
                  <c:v>21.161458333333332</c:v>
                </c:pt>
                <c:pt idx="9279">
                  <c:v>21.1640625</c:v>
                </c:pt>
                <c:pt idx="9280">
                  <c:v>21.166666666666668</c:v>
                </c:pt>
                <c:pt idx="9281">
                  <c:v>21.169270833333332</c:v>
                </c:pt>
                <c:pt idx="9282">
                  <c:v>21.171875</c:v>
                </c:pt>
                <c:pt idx="9283">
                  <c:v>21.174479166666668</c:v>
                </c:pt>
                <c:pt idx="9284">
                  <c:v>21.177083333333332</c:v>
                </c:pt>
                <c:pt idx="9285">
                  <c:v>21.1796875</c:v>
                </c:pt>
                <c:pt idx="9286">
                  <c:v>21.182291666666668</c:v>
                </c:pt>
                <c:pt idx="9287">
                  <c:v>21.184895833333332</c:v>
                </c:pt>
                <c:pt idx="9288">
                  <c:v>21.1875</c:v>
                </c:pt>
                <c:pt idx="9289">
                  <c:v>21.190104166666668</c:v>
                </c:pt>
                <c:pt idx="9290">
                  <c:v>21.192708333333332</c:v>
                </c:pt>
                <c:pt idx="9291">
                  <c:v>21.1953125</c:v>
                </c:pt>
                <c:pt idx="9292">
                  <c:v>21.197916666666668</c:v>
                </c:pt>
                <c:pt idx="9293">
                  <c:v>21.200520833333332</c:v>
                </c:pt>
                <c:pt idx="9294">
                  <c:v>21.203125</c:v>
                </c:pt>
                <c:pt idx="9295">
                  <c:v>21.205729166666668</c:v>
                </c:pt>
                <c:pt idx="9296">
                  <c:v>21.208333333333332</c:v>
                </c:pt>
                <c:pt idx="9297">
                  <c:v>21.2109375</c:v>
                </c:pt>
                <c:pt idx="9298">
                  <c:v>21.213541666666668</c:v>
                </c:pt>
                <c:pt idx="9299">
                  <c:v>21.216145833333332</c:v>
                </c:pt>
                <c:pt idx="9300">
                  <c:v>21.21875</c:v>
                </c:pt>
                <c:pt idx="9301">
                  <c:v>21.221354166666668</c:v>
                </c:pt>
                <c:pt idx="9302">
                  <c:v>21.223958333333332</c:v>
                </c:pt>
                <c:pt idx="9303">
                  <c:v>21.2265625</c:v>
                </c:pt>
                <c:pt idx="9304">
                  <c:v>21.229166666666668</c:v>
                </c:pt>
                <c:pt idx="9305">
                  <c:v>21.231770833333332</c:v>
                </c:pt>
                <c:pt idx="9306">
                  <c:v>21.234375</c:v>
                </c:pt>
                <c:pt idx="9307">
                  <c:v>21.236979166666668</c:v>
                </c:pt>
                <c:pt idx="9308">
                  <c:v>21.239583333333332</c:v>
                </c:pt>
                <c:pt idx="9309">
                  <c:v>21.2421875</c:v>
                </c:pt>
                <c:pt idx="9310">
                  <c:v>21.244791666666668</c:v>
                </c:pt>
                <c:pt idx="9311">
                  <c:v>21.247395833333332</c:v>
                </c:pt>
                <c:pt idx="9312">
                  <c:v>21.25</c:v>
                </c:pt>
                <c:pt idx="9313">
                  <c:v>21.252604166666668</c:v>
                </c:pt>
                <c:pt idx="9314">
                  <c:v>21.255208333333332</c:v>
                </c:pt>
                <c:pt idx="9315">
                  <c:v>21.2578125</c:v>
                </c:pt>
                <c:pt idx="9316">
                  <c:v>21.260416666666668</c:v>
                </c:pt>
                <c:pt idx="9317">
                  <c:v>21.263020833333332</c:v>
                </c:pt>
                <c:pt idx="9318">
                  <c:v>21.265625</c:v>
                </c:pt>
                <c:pt idx="9319">
                  <c:v>21.268229166666668</c:v>
                </c:pt>
                <c:pt idx="9320">
                  <c:v>21.270833333333332</c:v>
                </c:pt>
                <c:pt idx="9321">
                  <c:v>21.2734375</c:v>
                </c:pt>
                <c:pt idx="9322">
                  <c:v>21.276041666666668</c:v>
                </c:pt>
                <c:pt idx="9323">
                  <c:v>21.278645833333332</c:v>
                </c:pt>
                <c:pt idx="9324">
                  <c:v>21.28125</c:v>
                </c:pt>
                <c:pt idx="9325">
                  <c:v>21.283854166666668</c:v>
                </c:pt>
                <c:pt idx="9326">
                  <c:v>21.286458333333332</c:v>
                </c:pt>
                <c:pt idx="9327">
                  <c:v>21.2890625</c:v>
                </c:pt>
                <c:pt idx="9328">
                  <c:v>21.291666666666668</c:v>
                </c:pt>
                <c:pt idx="9329">
                  <c:v>21.294270833333332</c:v>
                </c:pt>
                <c:pt idx="9330">
                  <c:v>21.296875</c:v>
                </c:pt>
                <c:pt idx="9331">
                  <c:v>21.299479166666668</c:v>
                </c:pt>
                <c:pt idx="9332">
                  <c:v>21.302083333333332</c:v>
                </c:pt>
                <c:pt idx="9333">
                  <c:v>21.3046875</c:v>
                </c:pt>
                <c:pt idx="9334">
                  <c:v>21.307291666666668</c:v>
                </c:pt>
                <c:pt idx="9335">
                  <c:v>21.309895833333332</c:v>
                </c:pt>
                <c:pt idx="9336">
                  <c:v>21.3125</c:v>
                </c:pt>
                <c:pt idx="9337">
                  <c:v>21.315104166666668</c:v>
                </c:pt>
                <c:pt idx="9338">
                  <c:v>21.317708333333332</c:v>
                </c:pt>
                <c:pt idx="9339">
                  <c:v>21.3203125</c:v>
                </c:pt>
                <c:pt idx="9340">
                  <c:v>21.322916666666668</c:v>
                </c:pt>
                <c:pt idx="9341">
                  <c:v>21.325520833333332</c:v>
                </c:pt>
                <c:pt idx="9342">
                  <c:v>21.328125</c:v>
                </c:pt>
                <c:pt idx="9343">
                  <c:v>21.330729166666668</c:v>
                </c:pt>
                <c:pt idx="9344">
                  <c:v>21.333333333333332</c:v>
                </c:pt>
                <c:pt idx="9345">
                  <c:v>21.3359375</c:v>
                </c:pt>
                <c:pt idx="9346">
                  <c:v>21.338541666666668</c:v>
                </c:pt>
                <c:pt idx="9347">
                  <c:v>21.341145833333332</c:v>
                </c:pt>
                <c:pt idx="9348">
                  <c:v>21.34375</c:v>
                </c:pt>
                <c:pt idx="9349">
                  <c:v>21.346354166666668</c:v>
                </c:pt>
                <c:pt idx="9350">
                  <c:v>21.348958333333332</c:v>
                </c:pt>
                <c:pt idx="9351">
                  <c:v>21.3515625</c:v>
                </c:pt>
                <c:pt idx="9352">
                  <c:v>21.354166666666668</c:v>
                </c:pt>
                <c:pt idx="9353">
                  <c:v>21.356770833333332</c:v>
                </c:pt>
                <c:pt idx="9354">
                  <c:v>21.359375</c:v>
                </c:pt>
                <c:pt idx="9355">
                  <c:v>21.361979166666668</c:v>
                </c:pt>
                <c:pt idx="9356">
                  <c:v>21.364583333333332</c:v>
                </c:pt>
                <c:pt idx="9357">
                  <c:v>21.3671875</c:v>
                </c:pt>
                <c:pt idx="9358">
                  <c:v>21.369791666666668</c:v>
                </c:pt>
                <c:pt idx="9359">
                  <c:v>21.372395833333332</c:v>
                </c:pt>
                <c:pt idx="9360">
                  <c:v>21.375</c:v>
                </c:pt>
                <c:pt idx="9361">
                  <c:v>21.377604166666668</c:v>
                </c:pt>
                <c:pt idx="9362">
                  <c:v>21.380208333333332</c:v>
                </c:pt>
                <c:pt idx="9363">
                  <c:v>21.3828125</c:v>
                </c:pt>
                <c:pt idx="9364">
                  <c:v>21.385416666666668</c:v>
                </c:pt>
                <c:pt idx="9365">
                  <c:v>21.388020833333332</c:v>
                </c:pt>
                <c:pt idx="9366">
                  <c:v>21.390625</c:v>
                </c:pt>
                <c:pt idx="9367">
                  <c:v>21.393229166666668</c:v>
                </c:pt>
                <c:pt idx="9368">
                  <c:v>21.395833333333332</c:v>
                </c:pt>
                <c:pt idx="9369">
                  <c:v>21.3984375</c:v>
                </c:pt>
                <c:pt idx="9370">
                  <c:v>21.401041666666668</c:v>
                </c:pt>
                <c:pt idx="9371">
                  <c:v>21.403645833333332</c:v>
                </c:pt>
                <c:pt idx="9372">
                  <c:v>21.40625</c:v>
                </c:pt>
                <c:pt idx="9373">
                  <c:v>21.408854166666668</c:v>
                </c:pt>
                <c:pt idx="9374">
                  <c:v>21.411458333333332</c:v>
                </c:pt>
                <c:pt idx="9375">
                  <c:v>21.4140625</c:v>
                </c:pt>
                <c:pt idx="9376">
                  <c:v>21.416666666666668</c:v>
                </c:pt>
                <c:pt idx="9377">
                  <c:v>21.419270833333332</c:v>
                </c:pt>
                <c:pt idx="9378">
                  <c:v>21.421875</c:v>
                </c:pt>
                <c:pt idx="9379">
                  <c:v>21.424479166666668</c:v>
                </c:pt>
                <c:pt idx="9380">
                  <c:v>21.427083333333332</c:v>
                </c:pt>
                <c:pt idx="9381">
                  <c:v>21.4296875</c:v>
                </c:pt>
                <c:pt idx="9382">
                  <c:v>21.432291666666668</c:v>
                </c:pt>
                <c:pt idx="9383">
                  <c:v>21.434895833333332</c:v>
                </c:pt>
                <c:pt idx="9384">
                  <c:v>21.4375</c:v>
                </c:pt>
                <c:pt idx="9385">
                  <c:v>21.440104166666668</c:v>
                </c:pt>
                <c:pt idx="9386">
                  <c:v>21.442708333333332</c:v>
                </c:pt>
                <c:pt idx="9387">
                  <c:v>21.4453125</c:v>
                </c:pt>
                <c:pt idx="9388">
                  <c:v>21.447916666666668</c:v>
                </c:pt>
                <c:pt idx="9389">
                  <c:v>21.450520833333332</c:v>
                </c:pt>
                <c:pt idx="9390">
                  <c:v>21.453125</c:v>
                </c:pt>
                <c:pt idx="9391">
                  <c:v>21.455729166666668</c:v>
                </c:pt>
                <c:pt idx="9392">
                  <c:v>21.458333333333332</c:v>
                </c:pt>
                <c:pt idx="9393">
                  <c:v>21.4609375</c:v>
                </c:pt>
                <c:pt idx="9394">
                  <c:v>21.463541666666668</c:v>
                </c:pt>
                <c:pt idx="9395">
                  <c:v>21.466145833333332</c:v>
                </c:pt>
                <c:pt idx="9396">
                  <c:v>21.46875</c:v>
                </c:pt>
                <c:pt idx="9397">
                  <c:v>21.471354166666668</c:v>
                </c:pt>
                <c:pt idx="9398">
                  <c:v>21.473958333333332</c:v>
                </c:pt>
                <c:pt idx="9399">
                  <c:v>21.4765625</c:v>
                </c:pt>
                <c:pt idx="9400">
                  <c:v>21.479166666666668</c:v>
                </c:pt>
                <c:pt idx="9401">
                  <c:v>21.481770833333332</c:v>
                </c:pt>
                <c:pt idx="9402">
                  <c:v>21.484375</c:v>
                </c:pt>
                <c:pt idx="9403">
                  <c:v>21.486979166666668</c:v>
                </c:pt>
                <c:pt idx="9404">
                  <c:v>21.489583333333332</c:v>
                </c:pt>
                <c:pt idx="9405">
                  <c:v>21.4921875</c:v>
                </c:pt>
                <c:pt idx="9406">
                  <c:v>21.494791666666668</c:v>
                </c:pt>
                <c:pt idx="9407">
                  <c:v>21.497395833333332</c:v>
                </c:pt>
                <c:pt idx="9408">
                  <c:v>21.5</c:v>
                </c:pt>
                <c:pt idx="9409">
                  <c:v>21.502604166666668</c:v>
                </c:pt>
                <c:pt idx="9410">
                  <c:v>21.505208333333332</c:v>
                </c:pt>
                <c:pt idx="9411">
                  <c:v>21.5078125</c:v>
                </c:pt>
                <c:pt idx="9412">
                  <c:v>21.510416666666668</c:v>
                </c:pt>
                <c:pt idx="9413">
                  <c:v>21.513020833333332</c:v>
                </c:pt>
                <c:pt idx="9414">
                  <c:v>21.515625</c:v>
                </c:pt>
                <c:pt idx="9415">
                  <c:v>21.518229166666668</c:v>
                </c:pt>
                <c:pt idx="9416">
                  <c:v>21.520833333333332</c:v>
                </c:pt>
                <c:pt idx="9417">
                  <c:v>21.5234375</c:v>
                </c:pt>
                <c:pt idx="9418">
                  <c:v>21.526041666666668</c:v>
                </c:pt>
                <c:pt idx="9419">
                  <c:v>21.528645833333332</c:v>
                </c:pt>
                <c:pt idx="9420">
                  <c:v>21.53125</c:v>
                </c:pt>
                <c:pt idx="9421">
                  <c:v>21.533854166666668</c:v>
                </c:pt>
                <c:pt idx="9422">
                  <c:v>21.536458333333332</c:v>
                </c:pt>
                <c:pt idx="9423">
                  <c:v>21.5390625</c:v>
                </c:pt>
                <c:pt idx="9424">
                  <c:v>21.541666666666668</c:v>
                </c:pt>
                <c:pt idx="9425">
                  <c:v>21.544270833333332</c:v>
                </c:pt>
                <c:pt idx="9426">
                  <c:v>21.546875</c:v>
                </c:pt>
                <c:pt idx="9427">
                  <c:v>21.549479166666668</c:v>
                </c:pt>
                <c:pt idx="9428">
                  <c:v>21.552083333333332</c:v>
                </c:pt>
                <c:pt idx="9429">
                  <c:v>21.5546875</c:v>
                </c:pt>
                <c:pt idx="9430">
                  <c:v>21.557291666666668</c:v>
                </c:pt>
                <c:pt idx="9431">
                  <c:v>21.559895833333332</c:v>
                </c:pt>
                <c:pt idx="9432">
                  <c:v>21.5625</c:v>
                </c:pt>
                <c:pt idx="9433">
                  <c:v>21.565104166666668</c:v>
                </c:pt>
                <c:pt idx="9434">
                  <c:v>21.567708333333332</c:v>
                </c:pt>
                <c:pt idx="9435">
                  <c:v>21.5703125</c:v>
                </c:pt>
                <c:pt idx="9436">
                  <c:v>21.572916666666668</c:v>
                </c:pt>
                <c:pt idx="9437">
                  <c:v>21.575520833333332</c:v>
                </c:pt>
                <c:pt idx="9438">
                  <c:v>21.578125</c:v>
                </c:pt>
                <c:pt idx="9439">
                  <c:v>21.580729166666668</c:v>
                </c:pt>
                <c:pt idx="9440">
                  <c:v>21.583333333333332</c:v>
                </c:pt>
                <c:pt idx="9441">
                  <c:v>21.5859375</c:v>
                </c:pt>
                <c:pt idx="9442">
                  <c:v>21.588541666666668</c:v>
                </c:pt>
                <c:pt idx="9443">
                  <c:v>21.591145833333332</c:v>
                </c:pt>
                <c:pt idx="9444">
                  <c:v>21.59375</c:v>
                </c:pt>
                <c:pt idx="9445">
                  <c:v>21.596354166666668</c:v>
                </c:pt>
                <c:pt idx="9446">
                  <c:v>21.598958333333332</c:v>
                </c:pt>
                <c:pt idx="9447">
                  <c:v>21.6015625</c:v>
                </c:pt>
                <c:pt idx="9448">
                  <c:v>21.604166666666668</c:v>
                </c:pt>
                <c:pt idx="9449">
                  <c:v>21.606770833333332</c:v>
                </c:pt>
                <c:pt idx="9450">
                  <c:v>21.609375</c:v>
                </c:pt>
                <c:pt idx="9451">
                  <c:v>21.611979166666668</c:v>
                </c:pt>
                <c:pt idx="9452">
                  <c:v>21.614583333333332</c:v>
                </c:pt>
                <c:pt idx="9453">
                  <c:v>21.6171875</c:v>
                </c:pt>
                <c:pt idx="9454">
                  <c:v>21.619791666666668</c:v>
                </c:pt>
                <c:pt idx="9455">
                  <c:v>21.622395833333332</c:v>
                </c:pt>
                <c:pt idx="9456">
                  <c:v>21.625</c:v>
                </c:pt>
                <c:pt idx="9457">
                  <c:v>21.627604166666668</c:v>
                </c:pt>
                <c:pt idx="9458">
                  <c:v>21.630208333333332</c:v>
                </c:pt>
                <c:pt idx="9459">
                  <c:v>21.6328125</c:v>
                </c:pt>
                <c:pt idx="9460">
                  <c:v>21.635416666666668</c:v>
                </c:pt>
                <c:pt idx="9461">
                  <c:v>21.638020833333332</c:v>
                </c:pt>
                <c:pt idx="9462">
                  <c:v>21.640625</c:v>
                </c:pt>
                <c:pt idx="9463">
                  <c:v>21.643229166666668</c:v>
                </c:pt>
                <c:pt idx="9464">
                  <c:v>21.645833333333332</c:v>
                </c:pt>
                <c:pt idx="9465">
                  <c:v>21.6484375</c:v>
                </c:pt>
                <c:pt idx="9466">
                  <c:v>21.651041666666668</c:v>
                </c:pt>
                <c:pt idx="9467">
                  <c:v>21.653645833333332</c:v>
                </c:pt>
                <c:pt idx="9468">
                  <c:v>21.65625</c:v>
                </c:pt>
                <c:pt idx="9469">
                  <c:v>21.658854166666668</c:v>
                </c:pt>
                <c:pt idx="9470">
                  <c:v>21.661458333333332</c:v>
                </c:pt>
                <c:pt idx="9471">
                  <c:v>21.6640625</c:v>
                </c:pt>
                <c:pt idx="9472">
                  <c:v>21.666666666666668</c:v>
                </c:pt>
                <c:pt idx="9473">
                  <c:v>21.669270833333332</c:v>
                </c:pt>
                <c:pt idx="9474">
                  <c:v>21.671875</c:v>
                </c:pt>
                <c:pt idx="9475">
                  <c:v>21.674479166666668</c:v>
                </c:pt>
                <c:pt idx="9476">
                  <c:v>21.677083333333332</c:v>
                </c:pt>
                <c:pt idx="9477">
                  <c:v>21.6796875</c:v>
                </c:pt>
                <c:pt idx="9478">
                  <c:v>21.682291666666668</c:v>
                </c:pt>
                <c:pt idx="9479">
                  <c:v>21.684895833333332</c:v>
                </c:pt>
                <c:pt idx="9480">
                  <c:v>21.6875</c:v>
                </c:pt>
                <c:pt idx="9481">
                  <c:v>21.690104166666668</c:v>
                </c:pt>
                <c:pt idx="9482">
                  <c:v>21.692708333333332</c:v>
                </c:pt>
                <c:pt idx="9483">
                  <c:v>21.6953125</c:v>
                </c:pt>
                <c:pt idx="9484">
                  <c:v>21.697916666666668</c:v>
                </c:pt>
                <c:pt idx="9485">
                  <c:v>21.700520833333332</c:v>
                </c:pt>
                <c:pt idx="9486">
                  <c:v>21.703125</c:v>
                </c:pt>
                <c:pt idx="9487">
                  <c:v>21.705729166666668</c:v>
                </c:pt>
                <c:pt idx="9488">
                  <c:v>21.708333333333332</c:v>
                </c:pt>
                <c:pt idx="9489">
                  <c:v>21.7109375</c:v>
                </c:pt>
                <c:pt idx="9490">
                  <c:v>21.713541666666668</c:v>
                </c:pt>
                <c:pt idx="9491">
                  <c:v>21.716145833333332</c:v>
                </c:pt>
                <c:pt idx="9492">
                  <c:v>21.71875</c:v>
                </c:pt>
                <c:pt idx="9493">
                  <c:v>21.721354166666668</c:v>
                </c:pt>
                <c:pt idx="9494">
                  <c:v>21.723958333333332</c:v>
                </c:pt>
                <c:pt idx="9495">
                  <c:v>21.7265625</c:v>
                </c:pt>
                <c:pt idx="9496">
                  <c:v>21.729166666666668</c:v>
                </c:pt>
                <c:pt idx="9497">
                  <c:v>21.731770833333332</c:v>
                </c:pt>
                <c:pt idx="9498">
                  <c:v>21.734375</c:v>
                </c:pt>
                <c:pt idx="9499">
                  <c:v>21.736979166666668</c:v>
                </c:pt>
                <c:pt idx="9500">
                  <c:v>21.739583333333332</c:v>
                </c:pt>
                <c:pt idx="9501">
                  <c:v>21.7421875</c:v>
                </c:pt>
                <c:pt idx="9502">
                  <c:v>21.744791666666668</c:v>
                </c:pt>
                <c:pt idx="9503">
                  <c:v>21.747395833333332</c:v>
                </c:pt>
                <c:pt idx="9504">
                  <c:v>21.75</c:v>
                </c:pt>
                <c:pt idx="9505">
                  <c:v>21.752604166666668</c:v>
                </c:pt>
                <c:pt idx="9506">
                  <c:v>21.755208333333332</c:v>
                </c:pt>
                <c:pt idx="9507">
                  <c:v>21.7578125</c:v>
                </c:pt>
                <c:pt idx="9508">
                  <c:v>21.760416666666668</c:v>
                </c:pt>
                <c:pt idx="9509">
                  <c:v>21.763020833333332</c:v>
                </c:pt>
                <c:pt idx="9510">
                  <c:v>21.765625</c:v>
                </c:pt>
                <c:pt idx="9511">
                  <c:v>21.768229166666668</c:v>
                </c:pt>
                <c:pt idx="9512">
                  <c:v>21.770833333333332</c:v>
                </c:pt>
                <c:pt idx="9513">
                  <c:v>21.7734375</c:v>
                </c:pt>
                <c:pt idx="9514">
                  <c:v>21.776041666666668</c:v>
                </c:pt>
                <c:pt idx="9515">
                  <c:v>21.778645833333332</c:v>
                </c:pt>
                <c:pt idx="9516">
                  <c:v>21.78125</c:v>
                </c:pt>
                <c:pt idx="9517">
                  <c:v>21.783854166666668</c:v>
                </c:pt>
                <c:pt idx="9518">
                  <c:v>21.786458333333332</c:v>
                </c:pt>
                <c:pt idx="9519">
                  <c:v>21.7890625</c:v>
                </c:pt>
                <c:pt idx="9520">
                  <c:v>21.791666666666668</c:v>
                </c:pt>
                <c:pt idx="9521">
                  <c:v>21.794270833333332</c:v>
                </c:pt>
                <c:pt idx="9522">
                  <c:v>21.796875</c:v>
                </c:pt>
                <c:pt idx="9523">
                  <c:v>21.799479166666668</c:v>
                </c:pt>
                <c:pt idx="9524">
                  <c:v>21.802083333333332</c:v>
                </c:pt>
                <c:pt idx="9525">
                  <c:v>21.8046875</c:v>
                </c:pt>
                <c:pt idx="9526">
                  <c:v>21.807291666666668</c:v>
                </c:pt>
                <c:pt idx="9527">
                  <c:v>21.809895833333332</c:v>
                </c:pt>
                <c:pt idx="9528">
                  <c:v>21.8125</c:v>
                </c:pt>
                <c:pt idx="9529">
                  <c:v>21.815104166666668</c:v>
                </c:pt>
                <c:pt idx="9530">
                  <c:v>21.817708333333332</c:v>
                </c:pt>
                <c:pt idx="9531">
                  <c:v>21.8203125</c:v>
                </c:pt>
                <c:pt idx="9532">
                  <c:v>21.822916666666668</c:v>
                </c:pt>
                <c:pt idx="9533">
                  <c:v>21.825520833333332</c:v>
                </c:pt>
                <c:pt idx="9534">
                  <c:v>21.828125</c:v>
                </c:pt>
                <c:pt idx="9535">
                  <c:v>21.830729166666668</c:v>
                </c:pt>
                <c:pt idx="9536">
                  <c:v>21.833333333333332</c:v>
                </c:pt>
                <c:pt idx="9537">
                  <c:v>21.8359375</c:v>
                </c:pt>
                <c:pt idx="9538">
                  <c:v>21.838541666666668</c:v>
                </c:pt>
                <c:pt idx="9539">
                  <c:v>21.841145833333332</c:v>
                </c:pt>
                <c:pt idx="9540">
                  <c:v>21.84375</c:v>
                </c:pt>
                <c:pt idx="9541">
                  <c:v>21.846354166666668</c:v>
                </c:pt>
                <c:pt idx="9542">
                  <c:v>21.848958333333332</c:v>
                </c:pt>
                <c:pt idx="9543">
                  <c:v>21.8515625</c:v>
                </c:pt>
                <c:pt idx="9544">
                  <c:v>21.854166666666668</c:v>
                </c:pt>
                <c:pt idx="9545">
                  <c:v>21.856770833333332</c:v>
                </c:pt>
                <c:pt idx="9546">
                  <c:v>21.859375</c:v>
                </c:pt>
                <c:pt idx="9547">
                  <c:v>21.861979166666668</c:v>
                </c:pt>
                <c:pt idx="9548">
                  <c:v>21.864583333333332</c:v>
                </c:pt>
                <c:pt idx="9549">
                  <c:v>21.8671875</c:v>
                </c:pt>
                <c:pt idx="9550">
                  <c:v>21.869791666666668</c:v>
                </c:pt>
                <c:pt idx="9551">
                  <c:v>21.872395833333332</c:v>
                </c:pt>
                <c:pt idx="9552">
                  <c:v>21.875</c:v>
                </c:pt>
                <c:pt idx="9553">
                  <c:v>21.877604166666668</c:v>
                </c:pt>
                <c:pt idx="9554">
                  <c:v>21.880208333333332</c:v>
                </c:pt>
                <c:pt idx="9555">
                  <c:v>21.8828125</c:v>
                </c:pt>
                <c:pt idx="9556">
                  <c:v>21.885416666666668</c:v>
                </c:pt>
                <c:pt idx="9557">
                  <c:v>21.888020833333332</c:v>
                </c:pt>
                <c:pt idx="9558">
                  <c:v>21.890625</c:v>
                </c:pt>
                <c:pt idx="9559">
                  <c:v>21.893229166666668</c:v>
                </c:pt>
                <c:pt idx="9560">
                  <c:v>21.895833333333332</c:v>
                </c:pt>
                <c:pt idx="9561">
                  <c:v>21.8984375</c:v>
                </c:pt>
                <c:pt idx="9562">
                  <c:v>21.901041666666668</c:v>
                </c:pt>
                <c:pt idx="9563">
                  <c:v>21.903645833333332</c:v>
                </c:pt>
                <c:pt idx="9564">
                  <c:v>21.90625</c:v>
                </c:pt>
                <c:pt idx="9565">
                  <c:v>21.908854166666668</c:v>
                </c:pt>
                <c:pt idx="9566">
                  <c:v>21.911458333333332</c:v>
                </c:pt>
                <c:pt idx="9567">
                  <c:v>21.9140625</c:v>
                </c:pt>
                <c:pt idx="9568">
                  <c:v>21.916666666666668</c:v>
                </c:pt>
                <c:pt idx="9569">
                  <c:v>21.919270833333332</c:v>
                </c:pt>
                <c:pt idx="9570">
                  <c:v>21.921875</c:v>
                </c:pt>
                <c:pt idx="9571">
                  <c:v>21.924479166666668</c:v>
                </c:pt>
                <c:pt idx="9572">
                  <c:v>21.927083333333332</c:v>
                </c:pt>
                <c:pt idx="9573">
                  <c:v>21.9296875</c:v>
                </c:pt>
                <c:pt idx="9574">
                  <c:v>21.932291666666668</c:v>
                </c:pt>
                <c:pt idx="9575">
                  <c:v>21.934895833333332</c:v>
                </c:pt>
                <c:pt idx="9576">
                  <c:v>21.9375</c:v>
                </c:pt>
                <c:pt idx="9577">
                  <c:v>21.940104166666668</c:v>
                </c:pt>
                <c:pt idx="9578">
                  <c:v>21.942708333333332</c:v>
                </c:pt>
                <c:pt idx="9579">
                  <c:v>21.9453125</c:v>
                </c:pt>
                <c:pt idx="9580">
                  <c:v>21.947916666666668</c:v>
                </c:pt>
                <c:pt idx="9581">
                  <c:v>21.950520833333332</c:v>
                </c:pt>
                <c:pt idx="9582">
                  <c:v>21.953125</c:v>
                </c:pt>
                <c:pt idx="9583">
                  <c:v>21.955729166666668</c:v>
                </c:pt>
                <c:pt idx="9584">
                  <c:v>21.958333333333332</c:v>
                </c:pt>
                <c:pt idx="9585">
                  <c:v>21.9609375</c:v>
                </c:pt>
                <c:pt idx="9586">
                  <c:v>21.963541666666668</c:v>
                </c:pt>
                <c:pt idx="9587">
                  <c:v>21.966145833333332</c:v>
                </c:pt>
                <c:pt idx="9588">
                  <c:v>21.96875</c:v>
                </c:pt>
                <c:pt idx="9589">
                  <c:v>21.971354166666668</c:v>
                </c:pt>
                <c:pt idx="9590">
                  <c:v>21.973958333333332</c:v>
                </c:pt>
                <c:pt idx="9591">
                  <c:v>21.9765625</c:v>
                </c:pt>
                <c:pt idx="9592">
                  <c:v>21.979166666666668</c:v>
                </c:pt>
                <c:pt idx="9593">
                  <c:v>21.981770833333332</c:v>
                </c:pt>
                <c:pt idx="9594">
                  <c:v>21.984375</c:v>
                </c:pt>
                <c:pt idx="9595">
                  <c:v>21.986979166666668</c:v>
                </c:pt>
                <c:pt idx="9596">
                  <c:v>21.989583333333332</c:v>
                </c:pt>
                <c:pt idx="9597">
                  <c:v>21.9921875</c:v>
                </c:pt>
                <c:pt idx="9598">
                  <c:v>21.994791666666668</c:v>
                </c:pt>
                <c:pt idx="9599">
                  <c:v>21.997395833333332</c:v>
                </c:pt>
                <c:pt idx="9600">
                  <c:v>22</c:v>
                </c:pt>
                <c:pt idx="9601">
                  <c:v>22.002604166666668</c:v>
                </c:pt>
                <c:pt idx="9602">
                  <c:v>22.005208333333332</c:v>
                </c:pt>
                <c:pt idx="9603">
                  <c:v>22.0078125</c:v>
                </c:pt>
                <c:pt idx="9604">
                  <c:v>22.010416666666668</c:v>
                </c:pt>
                <c:pt idx="9605">
                  <c:v>22.013020833333332</c:v>
                </c:pt>
                <c:pt idx="9606">
                  <c:v>22.015625</c:v>
                </c:pt>
                <c:pt idx="9607">
                  <c:v>22.018229166666668</c:v>
                </c:pt>
                <c:pt idx="9608">
                  <c:v>22.020833333333332</c:v>
                </c:pt>
                <c:pt idx="9609">
                  <c:v>22.0234375</c:v>
                </c:pt>
                <c:pt idx="9610">
                  <c:v>22.026041666666668</c:v>
                </c:pt>
                <c:pt idx="9611">
                  <c:v>22.028645833333332</c:v>
                </c:pt>
                <c:pt idx="9612">
                  <c:v>22.03125</c:v>
                </c:pt>
                <c:pt idx="9613">
                  <c:v>22.033854166666668</c:v>
                </c:pt>
                <c:pt idx="9614">
                  <c:v>22.036458333333332</c:v>
                </c:pt>
                <c:pt idx="9615">
                  <c:v>22.0390625</c:v>
                </c:pt>
                <c:pt idx="9616">
                  <c:v>22.041666666666668</c:v>
                </c:pt>
                <c:pt idx="9617">
                  <c:v>22.044270833333332</c:v>
                </c:pt>
                <c:pt idx="9618">
                  <c:v>22.046875</c:v>
                </c:pt>
                <c:pt idx="9619">
                  <c:v>22.049479166666668</c:v>
                </c:pt>
                <c:pt idx="9620">
                  <c:v>22.052083333333332</c:v>
                </c:pt>
                <c:pt idx="9621">
                  <c:v>22.0546875</c:v>
                </c:pt>
                <c:pt idx="9622">
                  <c:v>22.057291666666668</c:v>
                </c:pt>
                <c:pt idx="9623">
                  <c:v>22.059895833333332</c:v>
                </c:pt>
                <c:pt idx="9624">
                  <c:v>22.0625</c:v>
                </c:pt>
                <c:pt idx="9625">
                  <c:v>22.065104166666668</c:v>
                </c:pt>
                <c:pt idx="9626">
                  <c:v>22.067708333333332</c:v>
                </c:pt>
                <c:pt idx="9627">
                  <c:v>22.0703125</c:v>
                </c:pt>
                <c:pt idx="9628">
                  <c:v>22.072916666666668</c:v>
                </c:pt>
                <c:pt idx="9629">
                  <c:v>22.075520833333332</c:v>
                </c:pt>
                <c:pt idx="9630">
                  <c:v>22.078125</c:v>
                </c:pt>
                <c:pt idx="9631">
                  <c:v>22.080729166666668</c:v>
                </c:pt>
                <c:pt idx="9632">
                  <c:v>22.083333333333332</c:v>
                </c:pt>
                <c:pt idx="9633">
                  <c:v>22.0859375</c:v>
                </c:pt>
                <c:pt idx="9634">
                  <c:v>22.088541666666668</c:v>
                </c:pt>
                <c:pt idx="9635">
                  <c:v>22.091145833333332</c:v>
                </c:pt>
                <c:pt idx="9636">
                  <c:v>22.09375</c:v>
                </c:pt>
                <c:pt idx="9637">
                  <c:v>22.096354166666668</c:v>
                </c:pt>
                <c:pt idx="9638">
                  <c:v>22.098958333333332</c:v>
                </c:pt>
                <c:pt idx="9639">
                  <c:v>22.1015625</c:v>
                </c:pt>
                <c:pt idx="9640">
                  <c:v>22.104166666666668</c:v>
                </c:pt>
                <c:pt idx="9641">
                  <c:v>22.106770833333332</c:v>
                </c:pt>
                <c:pt idx="9642">
                  <c:v>22.109375</c:v>
                </c:pt>
                <c:pt idx="9643">
                  <c:v>22.111979166666668</c:v>
                </c:pt>
                <c:pt idx="9644">
                  <c:v>22.114583333333332</c:v>
                </c:pt>
                <c:pt idx="9645">
                  <c:v>22.1171875</c:v>
                </c:pt>
                <c:pt idx="9646">
                  <c:v>22.119791666666668</c:v>
                </c:pt>
                <c:pt idx="9647">
                  <c:v>22.122395833333332</c:v>
                </c:pt>
                <c:pt idx="9648">
                  <c:v>22.125</c:v>
                </c:pt>
                <c:pt idx="9649">
                  <c:v>22.127604166666668</c:v>
                </c:pt>
                <c:pt idx="9650">
                  <c:v>22.130208333333332</c:v>
                </c:pt>
                <c:pt idx="9651">
                  <c:v>22.1328125</c:v>
                </c:pt>
                <c:pt idx="9652">
                  <c:v>22.135416666666668</c:v>
                </c:pt>
                <c:pt idx="9653">
                  <c:v>22.138020833333332</c:v>
                </c:pt>
                <c:pt idx="9654">
                  <c:v>22.140625</c:v>
                </c:pt>
                <c:pt idx="9655">
                  <c:v>22.143229166666668</c:v>
                </c:pt>
                <c:pt idx="9656">
                  <c:v>22.145833333333332</c:v>
                </c:pt>
                <c:pt idx="9657">
                  <c:v>22.1484375</c:v>
                </c:pt>
                <c:pt idx="9658">
                  <c:v>22.151041666666668</c:v>
                </c:pt>
                <c:pt idx="9659">
                  <c:v>22.153645833333332</c:v>
                </c:pt>
                <c:pt idx="9660">
                  <c:v>22.15625</c:v>
                </c:pt>
                <c:pt idx="9661">
                  <c:v>22.158854166666668</c:v>
                </c:pt>
                <c:pt idx="9662">
                  <c:v>22.161458333333332</c:v>
                </c:pt>
                <c:pt idx="9663">
                  <c:v>22.1640625</c:v>
                </c:pt>
                <c:pt idx="9664">
                  <c:v>22.166666666666668</c:v>
                </c:pt>
                <c:pt idx="9665">
                  <c:v>22.169270833333332</c:v>
                </c:pt>
                <c:pt idx="9666">
                  <c:v>22.171875</c:v>
                </c:pt>
                <c:pt idx="9667">
                  <c:v>22.174479166666668</c:v>
                </c:pt>
                <c:pt idx="9668">
                  <c:v>22.177083333333332</c:v>
                </c:pt>
                <c:pt idx="9669">
                  <c:v>22.1796875</c:v>
                </c:pt>
                <c:pt idx="9670">
                  <c:v>22.182291666666668</c:v>
                </c:pt>
                <c:pt idx="9671">
                  <c:v>22.184895833333332</c:v>
                </c:pt>
                <c:pt idx="9672">
                  <c:v>22.1875</c:v>
                </c:pt>
                <c:pt idx="9673">
                  <c:v>22.190104166666668</c:v>
                </c:pt>
                <c:pt idx="9674">
                  <c:v>22.192708333333332</c:v>
                </c:pt>
                <c:pt idx="9675">
                  <c:v>22.1953125</c:v>
                </c:pt>
                <c:pt idx="9676">
                  <c:v>22.197916666666668</c:v>
                </c:pt>
                <c:pt idx="9677">
                  <c:v>22.200520833333332</c:v>
                </c:pt>
                <c:pt idx="9678">
                  <c:v>22.203125</c:v>
                </c:pt>
                <c:pt idx="9679">
                  <c:v>22.205729166666668</c:v>
                </c:pt>
                <c:pt idx="9680">
                  <c:v>22.208333333333332</c:v>
                </c:pt>
                <c:pt idx="9681">
                  <c:v>22.2109375</c:v>
                </c:pt>
                <c:pt idx="9682">
                  <c:v>22.213541666666668</c:v>
                </c:pt>
                <c:pt idx="9683">
                  <c:v>22.216145833333332</c:v>
                </c:pt>
                <c:pt idx="9684">
                  <c:v>22.21875</c:v>
                </c:pt>
                <c:pt idx="9685">
                  <c:v>22.221354166666668</c:v>
                </c:pt>
                <c:pt idx="9686">
                  <c:v>22.223958333333332</c:v>
                </c:pt>
                <c:pt idx="9687">
                  <c:v>22.2265625</c:v>
                </c:pt>
                <c:pt idx="9688">
                  <c:v>22.229166666666668</c:v>
                </c:pt>
                <c:pt idx="9689">
                  <c:v>22.231770833333332</c:v>
                </c:pt>
                <c:pt idx="9690">
                  <c:v>22.234375</c:v>
                </c:pt>
                <c:pt idx="9691">
                  <c:v>22.236979166666668</c:v>
                </c:pt>
                <c:pt idx="9692">
                  <c:v>22.239583333333332</c:v>
                </c:pt>
                <c:pt idx="9693">
                  <c:v>22.2421875</c:v>
                </c:pt>
                <c:pt idx="9694">
                  <c:v>22.244791666666668</c:v>
                </c:pt>
                <c:pt idx="9695">
                  <c:v>22.247395833333332</c:v>
                </c:pt>
                <c:pt idx="9696">
                  <c:v>22.25</c:v>
                </c:pt>
                <c:pt idx="9697">
                  <c:v>22.252604166666668</c:v>
                </c:pt>
                <c:pt idx="9698">
                  <c:v>22.255208333333332</c:v>
                </c:pt>
                <c:pt idx="9699">
                  <c:v>22.2578125</c:v>
                </c:pt>
                <c:pt idx="9700">
                  <c:v>22.260416666666668</c:v>
                </c:pt>
                <c:pt idx="9701">
                  <c:v>22.263020833333332</c:v>
                </c:pt>
                <c:pt idx="9702">
                  <c:v>22.265625</c:v>
                </c:pt>
                <c:pt idx="9703">
                  <c:v>22.268229166666668</c:v>
                </c:pt>
                <c:pt idx="9704">
                  <c:v>22.270833333333332</c:v>
                </c:pt>
                <c:pt idx="9705">
                  <c:v>22.2734375</c:v>
                </c:pt>
                <c:pt idx="9706">
                  <c:v>22.276041666666668</c:v>
                </c:pt>
                <c:pt idx="9707">
                  <c:v>22.278645833333332</c:v>
                </c:pt>
                <c:pt idx="9708">
                  <c:v>22.28125</c:v>
                </c:pt>
                <c:pt idx="9709">
                  <c:v>22.283854166666668</c:v>
                </c:pt>
                <c:pt idx="9710">
                  <c:v>22.286458333333332</c:v>
                </c:pt>
                <c:pt idx="9711">
                  <c:v>22.2890625</c:v>
                </c:pt>
                <c:pt idx="9712">
                  <c:v>22.291666666666668</c:v>
                </c:pt>
                <c:pt idx="9713">
                  <c:v>22.294270833333332</c:v>
                </c:pt>
                <c:pt idx="9714">
                  <c:v>22.296875</c:v>
                </c:pt>
                <c:pt idx="9715">
                  <c:v>22.299479166666668</c:v>
                </c:pt>
                <c:pt idx="9716">
                  <c:v>22.302083333333332</c:v>
                </c:pt>
                <c:pt idx="9717">
                  <c:v>22.3046875</c:v>
                </c:pt>
                <c:pt idx="9718">
                  <c:v>22.307291666666668</c:v>
                </c:pt>
                <c:pt idx="9719">
                  <c:v>22.309895833333332</c:v>
                </c:pt>
                <c:pt idx="9720">
                  <c:v>22.3125</c:v>
                </c:pt>
                <c:pt idx="9721">
                  <c:v>22.315104166666668</c:v>
                </c:pt>
                <c:pt idx="9722">
                  <c:v>22.317708333333332</c:v>
                </c:pt>
                <c:pt idx="9723">
                  <c:v>22.3203125</c:v>
                </c:pt>
                <c:pt idx="9724">
                  <c:v>22.322916666666668</c:v>
                </c:pt>
                <c:pt idx="9725">
                  <c:v>22.325520833333332</c:v>
                </c:pt>
                <c:pt idx="9726">
                  <c:v>22.328125</c:v>
                </c:pt>
                <c:pt idx="9727">
                  <c:v>22.330729166666668</c:v>
                </c:pt>
                <c:pt idx="9728">
                  <c:v>22.333333333333332</c:v>
                </c:pt>
                <c:pt idx="9729">
                  <c:v>22.3359375</c:v>
                </c:pt>
                <c:pt idx="9730">
                  <c:v>22.338541666666668</c:v>
                </c:pt>
                <c:pt idx="9731">
                  <c:v>22.341145833333332</c:v>
                </c:pt>
                <c:pt idx="9732">
                  <c:v>22.34375</c:v>
                </c:pt>
                <c:pt idx="9733">
                  <c:v>22.346354166666668</c:v>
                </c:pt>
                <c:pt idx="9734">
                  <c:v>22.348958333333332</c:v>
                </c:pt>
                <c:pt idx="9735">
                  <c:v>22.3515625</c:v>
                </c:pt>
                <c:pt idx="9736">
                  <c:v>22.354166666666668</c:v>
                </c:pt>
                <c:pt idx="9737">
                  <c:v>22.356770833333332</c:v>
                </c:pt>
                <c:pt idx="9738">
                  <c:v>22.359375</c:v>
                </c:pt>
                <c:pt idx="9739">
                  <c:v>22.361979166666668</c:v>
                </c:pt>
                <c:pt idx="9740">
                  <c:v>22.364583333333332</c:v>
                </c:pt>
                <c:pt idx="9741">
                  <c:v>22.3671875</c:v>
                </c:pt>
                <c:pt idx="9742">
                  <c:v>22.369791666666668</c:v>
                </c:pt>
                <c:pt idx="9743">
                  <c:v>22.372395833333332</c:v>
                </c:pt>
                <c:pt idx="9744">
                  <c:v>22.375</c:v>
                </c:pt>
                <c:pt idx="9745">
                  <c:v>22.377604166666668</c:v>
                </c:pt>
                <c:pt idx="9746">
                  <c:v>22.380208333333332</c:v>
                </c:pt>
                <c:pt idx="9747">
                  <c:v>22.3828125</c:v>
                </c:pt>
                <c:pt idx="9748">
                  <c:v>22.385416666666668</c:v>
                </c:pt>
                <c:pt idx="9749">
                  <c:v>22.388020833333332</c:v>
                </c:pt>
                <c:pt idx="9750">
                  <c:v>22.390625</c:v>
                </c:pt>
                <c:pt idx="9751">
                  <c:v>22.393229166666668</c:v>
                </c:pt>
                <c:pt idx="9752">
                  <c:v>22.395833333333332</c:v>
                </c:pt>
                <c:pt idx="9753">
                  <c:v>22.3984375</c:v>
                </c:pt>
                <c:pt idx="9754">
                  <c:v>22.401041666666668</c:v>
                </c:pt>
                <c:pt idx="9755">
                  <c:v>22.403645833333332</c:v>
                </c:pt>
                <c:pt idx="9756">
                  <c:v>22.40625</c:v>
                </c:pt>
                <c:pt idx="9757">
                  <c:v>22.408854166666668</c:v>
                </c:pt>
                <c:pt idx="9758">
                  <c:v>22.411458333333332</c:v>
                </c:pt>
                <c:pt idx="9759">
                  <c:v>22.4140625</c:v>
                </c:pt>
                <c:pt idx="9760">
                  <c:v>22.416666666666668</c:v>
                </c:pt>
                <c:pt idx="9761">
                  <c:v>22.419270833333332</c:v>
                </c:pt>
                <c:pt idx="9762">
                  <c:v>22.421875</c:v>
                </c:pt>
                <c:pt idx="9763">
                  <c:v>22.424479166666668</c:v>
                </c:pt>
                <c:pt idx="9764">
                  <c:v>22.427083333333332</c:v>
                </c:pt>
                <c:pt idx="9765">
                  <c:v>22.4296875</c:v>
                </c:pt>
                <c:pt idx="9766">
                  <c:v>22.432291666666668</c:v>
                </c:pt>
                <c:pt idx="9767">
                  <c:v>22.434895833333332</c:v>
                </c:pt>
                <c:pt idx="9768">
                  <c:v>22.4375</c:v>
                </c:pt>
                <c:pt idx="9769">
                  <c:v>22.440104166666668</c:v>
                </c:pt>
                <c:pt idx="9770">
                  <c:v>22.442708333333332</c:v>
                </c:pt>
                <c:pt idx="9771">
                  <c:v>22.4453125</c:v>
                </c:pt>
                <c:pt idx="9772">
                  <c:v>22.447916666666668</c:v>
                </c:pt>
                <c:pt idx="9773">
                  <c:v>22.450520833333332</c:v>
                </c:pt>
                <c:pt idx="9774">
                  <c:v>22.453125</c:v>
                </c:pt>
                <c:pt idx="9775">
                  <c:v>22.455729166666668</c:v>
                </c:pt>
                <c:pt idx="9776">
                  <c:v>22.458333333333332</c:v>
                </c:pt>
                <c:pt idx="9777">
                  <c:v>22.4609375</c:v>
                </c:pt>
                <c:pt idx="9778">
                  <c:v>22.463541666666668</c:v>
                </c:pt>
                <c:pt idx="9779">
                  <c:v>22.466145833333332</c:v>
                </c:pt>
                <c:pt idx="9780">
                  <c:v>22.46875</c:v>
                </c:pt>
                <c:pt idx="9781">
                  <c:v>22.471354166666668</c:v>
                </c:pt>
                <c:pt idx="9782">
                  <c:v>22.473958333333332</c:v>
                </c:pt>
                <c:pt idx="9783">
                  <c:v>22.4765625</c:v>
                </c:pt>
                <c:pt idx="9784">
                  <c:v>22.479166666666668</c:v>
                </c:pt>
                <c:pt idx="9785">
                  <c:v>22.481770833333332</c:v>
                </c:pt>
                <c:pt idx="9786">
                  <c:v>22.484375</c:v>
                </c:pt>
                <c:pt idx="9787">
                  <c:v>22.486979166666668</c:v>
                </c:pt>
                <c:pt idx="9788">
                  <c:v>22.489583333333332</c:v>
                </c:pt>
                <c:pt idx="9789">
                  <c:v>22.4921875</c:v>
                </c:pt>
                <c:pt idx="9790">
                  <c:v>22.494791666666668</c:v>
                </c:pt>
                <c:pt idx="9791">
                  <c:v>22.497395833333332</c:v>
                </c:pt>
                <c:pt idx="9792">
                  <c:v>22.5</c:v>
                </c:pt>
                <c:pt idx="9793">
                  <c:v>22.502604166666668</c:v>
                </c:pt>
                <c:pt idx="9794">
                  <c:v>22.505208333333332</c:v>
                </c:pt>
                <c:pt idx="9795">
                  <c:v>22.5078125</c:v>
                </c:pt>
                <c:pt idx="9796">
                  <c:v>22.510416666666668</c:v>
                </c:pt>
                <c:pt idx="9797">
                  <c:v>22.513020833333332</c:v>
                </c:pt>
                <c:pt idx="9798">
                  <c:v>22.515625</c:v>
                </c:pt>
                <c:pt idx="9799">
                  <c:v>22.518229166666668</c:v>
                </c:pt>
                <c:pt idx="9800">
                  <c:v>22.520833333333332</c:v>
                </c:pt>
                <c:pt idx="9801">
                  <c:v>22.5234375</c:v>
                </c:pt>
                <c:pt idx="9802">
                  <c:v>22.526041666666668</c:v>
                </c:pt>
                <c:pt idx="9803">
                  <c:v>22.528645833333332</c:v>
                </c:pt>
                <c:pt idx="9804">
                  <c:v>22.53125</c:v>
                </c:pt>
                <c:pt idx="9805">
                  <c:v>22.533854166666668</c:v>
                </c:pt>
                <c:pt idx="9806">
                  <c:v>22.536458333333332</c:v>
                </c:pt>
                <c:pt idx="9807">
                  <c:v>22.5390625</c:v>
                </c:pt>
                <c:pt idx="9808">
                  <c:v>22.541666666666668</c:v>
                </c:pt>
                <c:pt idx="9809">
                  <c:v>22.544270833333332</c:v>
                </c:pt>
                <c:pt idx="9810">
                  <c:v>22.546875</c:v>
                </c:pt>
                <c:pt idx="9811">
                  <c:v>22.549479166666668</c:v>
                </c:pt>
                <c:pt idx="9812">
                  <c:v>22.552083333333332</c:v>
                </c:pt>
                <c:pt idx="9813">
                  <c:v>22.5546875</c:v>
                </c:pt>
                <c:pt idx="9814">
                  <c:v>22.557291666666668</c:v>
                </c:pt>
                <c:pt idx="9815">
                  <c:v>22.559895833333332</c:v>
                </c:pt>
                <c:pt idx="9816">
                  <c:v>22.5625</c:v>
                </c:pt>
                <c:pt idx="9817">
                  <c:v>22.565104166666668</c:v>
                </c:pt>
                <c:pt idx="9818">
                  <c:v>22.567708333333332</c:v>
                </c:pt>
                <c:pt idx="9819">
                  <c:v>22.5703125</c:v>
                </c:pt>
                <c:pt idx="9820">
                  <c:v>22.572916666666668</c:v>
                </c:pt>
                <c:pt idx="9821">
                  <c:v>22.575520833333332</c:v>
                </c:pt>
                <c:pt idx="9822">
                  <c:v>22.578125</c:v>
                </c:pt>
                <c:pt idx="9823">
                  <c:v>22.580729166666668</c:v>
                </c:pt>
                <c:pt idx="9824">
                  <c:v>22.583333333333332</c:v>
                </c:pt>
                <c:pt idx="9825">
                  <c:v>22.5859375</c:v>
                </c:pt>
                <c:pt idx="9826">
                  <c:v>22.588541666666668</c:v>
                </c:pt>
                <c:pt idx="9827">
                  <c:v>22.591145833333332</c:v>
                </c:pt>
                <c:pt idx="9828">
                  <c:v>22.59375</c:v>
                </c:pt>
                <c:pt idx="9829">
                  <c:v>22.596354166666668</c:v>
                </c:pt>
                <c:pt idx="9830">
                  <c:v>22.598958333333332</c:v>
                </c:pt>
                <c:pt idx="9831">
                  <c:v>22.6015625</c:v>
                </c:pt>
                <c:pt idx="9832">
                  <c:v>22.604166666666668</c:v>
                </c:pt>
                <c:pt idx="9833">
                  <c:v>22.606770833333332</c:v>
                </c:pt>
                <c:pt idx="9834">
                  <c:v>22.609375</c:v>
                </c:pt>
                <c:pt idx="9835">
                  <c:v>22.611979166666668</c:v>
                </c:pt>
                <c:pt idx="9836">
                  <c:v>22.614583333333332</c:v>
                </c:pt>
                <c:pt idx="9837">
                  <c:v>22.6171875</c:v>
                </c:pt>
                <c:pt idx="9838">
                  <c:v>22.619791666666668</c:v>
                </c:pt>
                <c:pt idx="9839">
                  <c:v>22.622395833333332</c:v>
                </c:pt>
                <c:pt idx="9840">
                  <c:v>22.625</c:v>
                </c:pt>
                <c:pt idx="9841">
                  <c:v>22.627604166666668</c:v>
                </c:pt>
                <c:pt idx="9842">
                  <c:v>22.630208333333332</c:v>
                </c:pt>
                <c:pt idx="9843">
                  <c:v>22.6328125</c:v>
                </c:pt>
                <c:pt idx="9844">
                  <c:v>22.635416666666668</c:v>
                </c:pt>
                <c:pt idx="9845">
                  <c:v>22.638020833333332</c:v>
                </c:pt>
                <c:pt idx="9846">
                  <c:v>22.640625</c:v>
                </c:pt>
                <c:pt idx="9847">
                  <c:v>22.643229166666668</c:v>
                </c:pt>
                <c:pt idx="9848">
                  <c:v>22.645833333333332</c:v>
                </c:pt>
                <c:pt idx="9849">
                  <c:v>22.6484375</c:v>
                </c:pt>
                <c:pt idx="9850">
                  <c:v>22.651041666666668</c:v>
                </c:pt>
                <c:pt idx="9851">
                  <c:v>22.653645833333332</c:v>
                </c:pt>
                <c:pt idx="9852">
                  <c:v>22.65625</c:v>
                </c:pt>
                <c:pt idx="9853">
                  <c:v>22.658854166666668</c:v>
                </c:pt>
                <c:pt idx="9854">
                  <c:v>22.661458333333332</c:v>
                </c:pt>
                <c:pt idx="9855">
                  <c:v>22.6640625</c:v>
                </c:pt>
                <c:pt idx="9856">
                  <c:v>22.666666666666668</c:v>
                </c:pt>
                <c:pt idx="9857">
                  <c:v>22.669270833333332</c:v>
                </c:pt>
                <c:pt idx="9858">
                  <c:v>22.671875</c:v>
                </c:pt>
                <c:pt idx="9859">
                  <c:v>22.674479166666668</c:v>
                </c:pt>
                <c:pt idx="9860">
                  <c:v>22.677083333333332</c:v>
                </c:pt>
                <c:pt idx="9861">
                  <c:v>22.6796875</c:v>
                </c:pt>
                <c:pt idx="9862">
                  <c:v>22.682291666666668</c:v>
                </c:pt>
                <c:pt idx="9863">
                  <c:v>22.684895833333332</c:v>
                </c:pt>
                <c:pt idx="9864">
                  <c:v>22.6875</c:v>
                </c:pt>
                <c:pt idx="9865">
                  <c:v>22.690104166666668</c:v>
                </c:pt>
                <c:pt idx="9866">
                  <c:v>22.692708333333332</c:v>
                </c:pt>
                <c:pt idx="9867">
                  <c:v>22.6953125</c:v>
                </c:pt>
                <c:pt idx="9868">
                  <c:v>22.697916666666668</c:v>
                </c:pt>
                <c:pt idx="9869">
                  <c:v>22.700520833333332</c:v>
                </c:pt>
                <c:pt idx="9870">
                  <c:v>22.703125</c:v>
                </c:pt>
                <c:pt idx="9871">
                  <c:v>22.705729166666668</c:v>
                </c:pt>
                <c:pt idx="9872">
                  <c:v>22.708333333333332</c:v>
                </c:pt>
                <c:pt idx="9873">
                  <c:v>22.7109375</c:v>
                </c:pt>
                <c:pt idx="9874">
                  <c:v>22.713541666666668</c:v>
                </c:pt>
                <c:pt idx="9875">
                  <c:v>22.716145833333332</c:v>
                </c:pt>
                <c:pt idx="9876">
                  <c:v>22.71875</c:v>
                </c:pt>
                <c:pt idx="9877">
                  <c:v>22.721354166666668</c:v>
                </c:pt>
                <c:pt idx="9878">
                  <c:v>22.723958333333332</c:v>
                </c:pt>
                <c:pt idx="9879">
                  <c:v>22.7265625</c:v>
                </c:pt>
                <c:pt idx="9880">
                  <c:v>22.729166666666668</c:v>
                </c:pt>
                <c:pt idx="9881">
                  <c:v>22.731770833333332</c:v>
                </c:pt>
                <c:pt idx="9882">
                  <c:v>22.734375</c:v>
                </c:pt>
                <c:pt idx="9883">
                  <c:v>22.736979166666668</c:v>
                </c:pt>
                <c:pt idx="9884">
                  <c:v>22.739583333333332</c:v>
                </c:pt>
                <c:pt idx="9885">
                  <c:v>22.7421875</c:v>
                </c:pt>
                <c:pt idx="9886">
                  <c:v>22.744791666666668</c:v>
                </c:pt>
                <c:pt idx="9887">
                  <c:v>22.747395833333332</c:v>
                </c:pt>
                <c:pt idx="9888">
                  <c:v>22.75</c:v>
                </c:pt>
                <c:pt idx="9889">
                  <c:v>22.752604166666668</c:v>
                </c:pt>
                <c:pt idx="9890">
                  <c:v>22.755208333333332</c:v>
                </c:pt>
                <c:pt idx="9891">
                  <c:v>22.7578125</c:v>
                </c:pt>
                <c:pt idx="9892">
                  <c:v>22.760416666666668</c:v>
                </c:pt>
                <c:pt idx="9893">
                  <c:v>22.763020833333332</c:v>
                </c:pt>
                <c:pt idx="9894">
                  <c:v>22.765625</c:v>
                </c:pt>
                <c:pt idx="9895">
                  <c:v>22.768229166666668</c:v>
                </c:pt>
                <c:pt idx="9896">
                  <c:v>22.770833333333332</c:v>
                </c:pt>
                <c:pt idx="9897">
                  <c:v>22.7734375</c:v>
                </c:pt>
                <c:pt idx="9898">
                  <c:v>22.776041666666668</c:v>
                </c:pt>
                <c:pt idx="9899">
                  <c:v>22.778645833333332</c:v>
                </c:pt>
                <c:pt idx="9900">
                  <c:v>22.78125</c:v>
                </c:pt>
                <c:pt idx="9901">
                  <c:v>22.783854166666668</c:v>
                </c:pt>
                <c:pt idx="9902">
                  <c:v>22.786458333333332</c:v>
                </c:pt>
                <c:pt idx="9903">
                  <c:v>22.7890625</c:v>
                </c:pt>
                <c:pt idx="9904">
                  <c:v>22.791666666666668</c:v>
                </c:pt>
                <c:pt idx="9905">
                  <c:v>22.794270833333332</c:v>
                </c:pt>
                <c:pt idx="9906">
                  <c:v>22.796875</c:v>
                </c:pt>
                <c:pt idx="9907">
                  <c:v>22.799479166666668</c:v>
                </c:pt>
                <c:pt idx="9908">
                  <c:v>22.802083333333332</c:v>
                </c:pt>
                <c:pt idx="9909">
                  <c:v>22.8046875</c:v>
                </c:pt>
                <c:pt idx="9910">
                  <c:v>22.807291666666668</c:v>
                </c:pt>
                <c:pt idx="9911">
                  <c:v>22.809895833333332</c:v>
                </c:pt>
                <c:pt idx="9912">
                  <c:v>22.8125</c:v>
                </c:pt>
                <c:pt idx="9913">
                  <c:v>22.815104166666668</c:v>
                </c:pt>
                <c:pt idx="9914">
                  <c:v>22.817708333333332</c:v>
                </c:pt>
                <c:pt idx="9915">
                  <c:v>22.8203125</c:v>
                </c:pt>
                <c:pt idx="9916">
                  <c:v>22.822916666666668</c:v>
                </c:pt>
                <c:pt idx="9917">
                  <c:v>22.825520833333332</c:v>
                </c:pt>
                <c:pt idx="9918">
                  <c:v>22.828125</c:v>
                </c:pt>
                <c:pt idx="9919">
                  <c:v>22.830729166666668</c:v>
                </c:pt>
                <c:pt idx="9920">
                  <c:v>22.833333333333332</c:v>
                </c:pt>
                <c:pt idx="9921">
                  <c:v>22.8359375</c:v>
                </c:pt>
                <c:pt idx="9922">
                  <c:v>22.838541666666668</c:v>
                </c:pt>
                <c:pt idx="9923">
                  <c:v>22.841145833333332</c:v>
                </c:pt>
                <c:pt idx="9924">
                  <c:v>22.84375</c:v>
                </c:pt>
                <c:pt idx="9925">
                  <c:v>22.846354166666668</c:v>
                </c:pt>
                <c:pt idx="9926">
                  <c:v>22.848958333333332</c:v>
                </c:pt>
                <c:pt idx="9927">
                  <c:v>22.8515625</c:v>
                </c:pt>
                <c:pt idx="9928">
                  <c:v>22.854166666666668</c:v>
                </c:pt>
                <c:pt idx="9929">
                  <c:v>22.856770833333332</c:v>
                </c:pt>
                <c:pt idx="9930">
                  <c:v>22.859375</c:v>
                </c:pt>
                <c:pt idx="9931">
                  <c:v>22.861979166666668</c:v>
                </c:pt>
                <c:pt idx="9932">
                  <c:v>22.864583333333332</c:v>
                </c:pt>
                <c:pt idx="9933">
                  <c:v>22.8671875</c:v>
                </c:pt>
                <c:pt idx="9934">
                  <c:v>22.869791666666668</c:v>
                </c:pt>
                <c:pt idx="9935">
                  <c:v>22.872395833333332</c:v>
                </c:pt>
                <c:pt idx="9936">
                  <c:v>22.875</c:v>
                </c:pt>
                <c:pt idx="9937">
                  <c:v>22.877604166666668</c:v>
                </c:pt>
                <c:pt idx="9938">
                  <c:v>22.880208333333332</c:v>
                </c:pt>
                <c:pt idx="9939">
                  <c:v>22.8828125</c:v>
                </c:pt>
                <c:pt idx="9940">
                  <c:v>22.885416666666668</c:v>
                </c:pt>
                <c:pt idx="9941">
                  <c:v>22.888020833333332</c:v>
                </c:pt>
                <c:pt idx="9942">
                  <c:v>22.890625</c:v>
                </c:pt>
                <c:pt idx="9943">
                  <c:v>22.893229166666668</c:v>
                </c:pt>
                <c:pt idx="9944">
                  <c:v>22.895833333333332</c:v>
                </c:pt>
                <c:pt idx="9945">
                  <c:v>22.8984375</c:v>
                </c:pt>
                <c:pt idx="9946">
                  <c:v>22.901041666666668</c:v>
                </c:pt>
                <c:pt idx="9947">
                  <c:v>22.903645833333332</c:v>
                </c:pt>
                <c:pt idx="9948">
                  <c:v>22.90625</c:v>
                </c:pt>
                <c:pt idx="9949">
                  <c:v>22.908854166666668</c:v>
                </c:pt>
                <c:pt idx="9950">
                  <c:v>22.911458333333332</c:v>
                </c:pt>
                <c:pt idx="9951">
                  <c:v>22.9140625</c:v>
                </c:pt>
                <c:pt idx="9952">
                  <c:v>22.916666666666668</c:v>
                </c:pt>
                <c:pt idx="9953">
                  <c:v>22.919270833333332</c:v>
                </c:pt>
                <c:pt idx="9954">
                  <c:v>22.921875</c:v>
                </c:pt>
                <c:pt idx="9955">
                  <c:v>22.924479166666668</c:v>
                </c:pt>
                <c:pt idx="9956">
                  <c:v>22.927083333333332</c:v>
                </c:pt>
                <c:pt idx="9957">
                  <c:v>22.9296875</c:v>
                </c:pt>
                <c:pt idx="9958">
                  <c:v>22.932291666666668</c:v>
                </c:pt>
                <c:pt idx="9959">
                  <c:v>22.934895833333332</c:v>
                </c:pt>
                <c:pt idx="9960">
                  <c:v>22.9375</c:v>
                </c:pt>
                <c:pt idx="9961">
                  <c:v>22.940104166666668</c:v>
                </c:pt>
                <c:pt idx="9962">
                  <c:v>22.942708333333332</c:v>
                </c:pt>
                <c:pt idx="9963">
                  <c:v>22.9453125</c:v>
                </c:pt>
                <c:pt idx="9964">
                  <c:v>22.947916666666668</c:v>
                </c:pt>
                <c:pt idx="9965">
                  <c:v>22.950520833333332</c:v>
                </c:pt>
                <c:pt idx="9966">
                  <c:v>22.953125</c:v>
                </c:pt>
                <c:pt idx="9967">
                  <c:v>22.955729166666668</c:v>
                </c:pt>
                <c:pt idx="9968">
                  <c:v>22.958333333333332</c:v>
                </c:pt>
                <c:pt idx="9969">
                  <c:v>22.9609375</c:v>
                </c:pt>
                <c:pt idx="9970">
                  <c:v>22.963541666666668</c:v>
                </c:pt>
                <c:pt idx="9971">
                  <c:v>22.966145833333332</c:v>
                </c:pt>
                <c:pt idx="9972">
                  <c:v>22.96875</c:v>
                </c:pt>
                <c:pt idx="9973">
                  <c:v>22.971354166666668</c:v>
                </c:pt>
                <c:pt idx="9974">
                  <c:v>22.973958333333332</c:v>
                </c:pt>
                <c:pt idx="9975">
                  <c:v>22.9765625</c:v>
                </c:pt>
                <c:pt idx="9976">
                  <c:v>22.979166666666668</c:v>
                </c:pt>
                <c:pt idx="9977">
                  <c:v>22.981770833333332</c:v>
                </c:pt>
                <c:pt idx="9978">
                  <c:v>22.984375</c:v>
                </c:pt>
                <c:pt idx="9979">
                  <c:v>22.986979166666668</c:v>
                </c:pt>
                <c:pt idx="9980">
                  <c:v>22.989583333333332</c:v>
                </c:pt>
                <c:pt idx="9981">
                  <c:v>22.9921875</c:v>
                </c:pt>
                <c:pt idx="9982">
                  <c:v>22.994791666666668</c:v>
                </c:pt>
                <c:pt idx="9983">
                  <c:v>22.997395833333332</c:v>
                </c:pt>
                <c:pt idx="9984">
                  <c:v>23</c:v>
                </c:pt>
                <c:pt idx="9985">
                  <c:v>23.002604166666668</c:v>
                </c:pt>
                <c:pt idx="9986">
                  <c:v>23.005208333333332</c:v>
                </c:pt>
                <c:pt idx="9987">
                  <c:v>23.0078125</c:v>
                </c:pt>
                <c:pt idx="9988">
                  <c:v>23.010416666666668</c:v>
                </c:pt>
                <c:pt idx="9989">
                  <c:v>23.013020833333332</c:v>
                </c:pt>
                <c:pt idx="9990">
                  <c:v>23.015625</c:v>
                </c:pt>
                <c:pt idx="9991">
                  <c:v>23.018229166666668</c:v>
                </c:pt>
                <c:pt idx="9992">
                  <c:v>23.020833333333332</c:v>
                </c:pt>
                <c:pt idx="9993">
                  <c:v>23.0234375</c:v>
                </c:pt>
                <c:pt idx="9994">
                  <c:v>23.026041666666668</c:v>
                </c:pt>
                <c:pt idx="9995">
                  <c:v>23.028645833333332</c:v>
                </c:pt>
                <c:pt idx="9996">
                  <c:v>23.03125</c:v>
                </c:pt>
                <c:pt idx="9997">
                  <c:v>23.033854166666668</c:v>
                </c:pt>
                <c:pt idx="9998">
                  <c:v>23.036458333333332</c:v>
                </c:pt>
                <c:pt idx="9999">
                  <c:v>23.0390625</c:v>
                </c:pt>
                <c:pt idx="10000">
                  <c:v>23.041666666666668</c:v>
                </c:pt>
                <c:pt idx="10001">
                  <c:v>23.044270833333332</c:v>
                </c:pt>
                <c:pt idx="10002">
                  <c:v>23.046875</c:v>
                </c:pt>
                <c:pt idx="10003">
                  <c:v>23.049479166666668</c:v>
                </c:pt>
                <c:pt idx="10004">
                  <c:v>23.052083333333332</c:v>
                </c:pt>
                <c:pt idx="10005">
                  <c:v>23.0546875</c:v>
                </c:pt>
                <c:pt idx="10006">
                  <c:v>23.057291666666668</c:v>
                </c:pt>
                <c:pt idx="10007">
                  <c:v>23.059895833333332</c:v>
                </c:pt>
                <c:pt idx="10008">
                  <c:v>23.0625</c:v>
                </c:pt>
                <c:pt idx="10009">
                  <c:v>23.065104166666668</c:v>
                </c:pt>
                <c:pt idx="10010">
                  <c:v>23.067708333333332</c:v>
                </c:pt>
                <c:pt idx="10011">
                  <c:v>23.0703125</c:v>
                </c:pt>
                <c:pt idx="10012">
                  <c:v>23.072916666666668</c:v>
                </c:pt>
                <c:pt idx="10013">
                  <c:v>23.075520833333332</c:v>
                </c:pt>
                <c:pt idx="10014">
                  <c:v>23.078125</c:v>
                </c:pt>
                <c:pt idx="10015">
                  <c:v>23.080729166666668</c:v>
                </c:pt>
                <c:pt idx="10016">
                  <c:v>23.083333333333332</c:v>
                </c:pt>
                <c:pt idx="10017">
                  <c:v>23.0859375</c:v>
                </c:pt>
                <c:pt idx="10018">
                  <c:v>23.088541666666668</c:v>
                </c:pt>
                <c:pt idx="10019">
                  <c:v>23.091145833333332</c:v>
                </c:pt>
                <c:pt idx="10020">
                  <c:v>23.09375</c:v>
                </c:pt>
                <c:pt idx="10021">
                  <c:v>23.096354166666668</c:v>
                </c:pt>
                <c:pt idx="10022">
                  <c:v>23.098958333333332</c:v>
                </c:pt>
                <c:pt idx="10023">
                  <c:v>23.1015625</c:v>
                </c:pt>
                <c:pt idx="10024">
                  <c:v>23.104166666666668</c:v>
                </c:pt>
                <c:pt idx="10025">
                  <c:v>23.106770833333332</c:v>
                </c:pt>
                <c:pt idx="10026">
                  <c:v>23.109375</c:v>
                </c:pt>
                <c:pt idx="10027">
                  <c:v>23.111979166666668</c:v>
                </c:pt>
                <c:pt idx="10028">
                  <c:v>23.114583333333332</c:v>
                </c:pt>
                <c:pt idx="10029">
                  <c:v>23.1171875</c:v>
                </c:pt>
                <c:pt idx="10030">
                  <c:v>23.119791666666668</c:v>
                </c:pt>
                <c:pt idx="10031">
                  <c:v>23.122395833333332</c:v>
                </c:pt>
                <c:pt idx="10032">
                  <c:v>23.125</c:v>
                </c:pt>
                <c:pt idx="10033">
                  <c:v>23.127604166666668</c:v>
                </c:pt>
                <c:pt idx="10034">
                  <c:v>23.130208333333332</c:v>
                </c:pt>
                <c:pt idx="10035">
                  <c:v>23.1328125</c:v>
                </c:pt>
                <c:pt idx="10036">
                  <c:v>23.135416666666668</c:v>
                </c:pt>
                <c:pt idx="10037">
                  <c:v>23.138020833333332</c:v>
                </c:pt>
                <c:pt idx="10038">
                  <c:v>23.140625</c:v>
                </c:pt>
                <c:pt idx="10039">
                  <c:v>23.143229166666668</c:v>
                </c:pt>
                <c:pt idx="10040">
                  <c:v>23.145833333333332</c:v>
                </c:pt>
                <c:pt idx="10041">
                  <c:v>23.1484375</c:v>
                </c:pt>
                <c:pt idx="10042">
                  <c:v>23.151041666666668</c:v>
                </c:pt>
                <c:pt idx="10043">
                  <c:v>23.153645833333332</c:v>
                </c:pt>
                <c:pt idx="10044">
                  <c:v>23.15625</c:v>
                </c:pt>
                <c:pt idx="10045">
                  <c:v>23.158854166666668</c:v>
                </c:pt>
                <c:pt idx="10046">
                  <c:v>23.161458333333332</c:v>
                </c:pt>
                <c:pt idx="10047">
                  <c:v>23.1640625</c:v>
                </c:pt>
                <c:pt idx="10048">
                  <c:v>23.166666666666668</c:v>
                </c:pt>
                <c:pt idx="10049">
                  <c:v>23.169270833333332</c:v>
                </c:pt>
                <c:pt idx="10050">
                  <c:v>23.171875</c:v>
                </c:pt>
                <c:pt idx="10051">
                  <c:v>23.174479166666668</c:v>
                </c:pt>
                <c:pt idx="10052">
                  <c:v>23.177083333333332</c:v>
                </c:pt>
                <c:pt idx="10053">
                  <c:v>23.1796875</c:v>
                </c:pt>
                <c:pt idx="10054">
                  <c:v>23.182291666666668</c:v>
                </c:pt>
                <c:pt idx="10055">
                  <c:v>23.184895833333332</c:v>
                </c:pt>
                <c:pt idx="10056">
                  <c:v>23.1875</c:v>
                </c:pt>
                <c:pt idx="10057">
                  <c:v>23.190104166666668</c:v>
                </c:pt>
                <c:pt idx="10058">
                  <c:v>23.192708333333332</c:v>
                </c:pt>
                <c:pt idx="10059">
                  <c:v>23.1953125</c:v>
                </c:pt>
                <c:pt idx="10060">
                  <c:v>23.197916666666668</c:v>
                </c:pt>
                <c:pt idx="10061">
                  <c:v>23.200520833333332</c:v>
                </c:pt>
                <c:pt idx="10062">
                  <c:v>23.203125</c:v>
                </c:pt>
                <c:pt idx="10063">
                  <c:v>23.205729166666668</c:v>
                </c:pt>
                <c:pt idx="10064">
                  <c:v>23.208333333333332</c:v>
                </c:pt>
                <c:pt idx="10065">
                  <c:v>23.2109375</c:v>
                </c:pt>
                <c:pt idx="10066">
                  <c:v>23.213541666666668</c:v>
                </c:pt>
                <c:pt idx="10067">
                  <c:v>23.216145833333332</c:v>
                </c:pt>
                <c:pt idx="10068">
                  <c:v>23.21875</c:v>
                </c:pt>
                <c:pt idx="10069">
                  <c:v>23.221354166666668</c:v>
                </c:pt>
                <c:pt idx="10070">
                  <c:v>23.223958333333332</c:v>
                </c:pt>
                <c:pt idx="10071">
                  <c:v>23.2265625</c:v>
                </c:pt>
                <c:pt idx="10072">
                  <c:v>23.229166666666668</c:v>
                </c:pt>
                <c:pt idx="10073">
                  <c:v>23.231770833333332</c:v>
                </c:pt>
                <c:pt idx="10074">
                  <c:v>23.234375</c:v>
                </c:pt>
                <c:pt idx="10075">
                  <c:v>23.236979166666668</c:v>
                </c:pt>
                <c:pt idx="10076">
                  <c:v>23.239583333333332</c:v>
                </c:pt>
                <c:pt idx="10077">
                  <c:v>23.2421875</c:v>
                </c:pt>
                <c:pt idx="10078">
                  <c:v>23.244791666666668</c:v>
                </c:pt>
                <c:pt idx="10079">
                  <c:v>23.247395833333332</c:v>
                </c:pt>
                <c:pt idx="10080">
                  <c:v>23.25</c:v>
                </c:pt>
                <c:pt idx="10081">
                  <c:v>23.252604166666668</c:v>
                </c:pt>
                <c:pt idx="10082">
                  <c:v>23.255208333333332</c:v>
                </c:pt>
                <c:pt idx="10083">
                  <c:v>23.2578125</c:v>
                </c:pt>
                <c:pt idx="10084">
                  <c:v>23.260416666666668</c:v>
                </c:pt>
                <c:pt idx="10085">
                  <c:v>23.263020833333332</c:v>
                </c:pt>
                <c:pt idx="10086">
                  <c:v>23.265625</c:v>
                </c:pt>
                <c:pt idx="10087">
                  <c:v>23.268229166666668</c:v>
                </c:pt>
                <c:pt idx="10088">
                  <c:v>23.270833333333332</c:v>
                </c:pt>
                <c:pt idx="10089">
                  <c:v>23.2734375</c:v>
                </c:pt>
                <c:pt idx="10090">
                  <c:v>23.276041666666668</c:v>
                </c:pt>
                <c:pt idx="10091">
                  <c:v>23.278645833333332</c:v>
                </c:pt>
                <c:pt idx="10092">
                  <c:v>23.28125</c:v>
                </c:pt>
                <c:pt idx="10093">
                  <c:v>23.283854166666668</c:v>
                </c:pt>
                <c:pt idx="10094">
                  <c:v>23.286458333333332</c:v>
                </c:pt>
                <c:pt idx="10095">
                  <c:v>23.2890625</c:v>
                </c:pt>
                <c:pt idx="10096">
                  <c:v>23.291666666666668</c:v>
                </c:pt>
                <c:pt idx="10097">
                  <c:v>23.294270833333332</c:v>
                </c:pt>
                <c:pt idx="10098">
                  <c:v>23.296875</c:v>
                </c:pt>
                <c:pt idx="10099">
                  <c:v>23.299479166666668</c:v>
                </c:pt>
                <c:pt idx="10100">
                  <c:v>23.302083333333332</c:v>
                </c:pt>
                <c:pt idx="10101">
                  <c:v>23.3046875</c:v>
                </c:pt>
                <c:pt idx="10102">
                  <c:v>23.307291666666668</c:v>
                </c:pt>
                <c:pt idx="10103">
                  <c:v>23.309895833333332</c:v>
                </c:pt>
                <c:pt idx="10104">
                  <c:v>23.3125</c:v>
                </c:pt>
                <c:pt idx="10105">
                  <c:v>23.315104166666668</c:v>
                </c:pt>
                <c:pt idx="10106">
                  <c:v>23.317708333333332</c:v>
                </c:pt>
                <c:pt idx="10107">
                  <c:v>23.3203125</c:v>
                </c:pt>
                <c:pt idx="10108">
                  <c:v>23.322916666666668</c:v>
                </c:pt>
                <c:pt idx="10109">
                  <c:v>23.325520833333332</c:v>
                </c:pt>
                <c:pt idx="10110">
                  <c:v>23.328125</c:v>
                </c:pt>
                <c:pt idx="10111">
                  <c:v>23.330729166666668</c:v>
                </c:pt>
                <c:pt idx="10112">
                  <c:v>23.333333333333332</c:v>
                </c:pt>
                <c:pt idx="10113">
                  <c:v>23.3359375</c:v>
                </c:pt>
                <c:pt idx="10114">
                  <c:v>23.338541666666668</c:v>
                </c:pt>
                <c:pt idx="10115">
                  <c:v>23.341145833333332</c:v>
                </c:pt>
                <c:pt idx="10116">
                  <c:v>23.34375</c:v>
                </c:pt>
                <c:pt idx="10117">
                  <c:v>23.346354166666668</c:v>
                </c:pt>
                <c:pt idx="10118">
                  <c:v>23.348958333333332</c:v>
                </c:pt>
                <c:pt idx="10119">
                  <c:v>23.3515625</c:v>
                </c:pt>
                <c:pt idx="10120">
                  <c:v>23.354166666666668</c:v>
                </c:pt>
                <c:pt idx="10121">
                  <c:v>23.356770833333332</c:v>
                </c:pt>
                <c:pt idx="10122">
                  <c:v>23.359375</c:v>
                </c:pt>
                <c:pt idx="10123">
                  <c:v>23.361979166666668</c:v>
                </c:pt>
                <c:pt idx="10124">
                  <c:v>23.364583333333332</c:v>
                </c:pt>
                <c:pt idx="10125">
                  <c:v>23.3671875</c:v>
                </c:pt>
                <c:pt idx="10126">
                  <c:v>23.369791666666668</c:v>
                </c:pt>
                <c:pt idx="10127">
                  <c:v>23.372395833333332</c:v>
                </c:pt>
                <c:pt idx="10128">
                  <c:v>23.375</c:v>
                </c:pt>
                <c:pt idx="10129">
                  <c:v>23.377604166666668</c:v>
                </c:pt>
                <c:pt idx="10130">
                  <c:v>23.380208333333332</c:v>
                </c:pt>
                <c:pt idx="10131">
                  <c:v>23.3828125</c:v>
                </c:pt>
                <c:pt idx="10132">
                  <c:v>23.385416666666668</c:v>
                </c:pt>
                <c:pt idx="10133">
                  <c:v>23.388020833333332</c:v>
                </c:pt>
                <c:pt idx="10134">
                  <c:v>23.390625</c:v>
                </c:pt>
                <c:pt idx="10135">
                  <c:v>23.393229166666668</c:v>
                </c:pt>
                <c:pt idx="10136">
                  <c:v>23.395833333333332</c:v>
                </c:pt>
                <c:pt idx="10137">
                  <c:v>23.3984375</c:v>
                </c:pt>
                <c:pt idx="10138">
                  <c:v>23.401041666666668</c:v>
                </c:pt>
                <c:pt idx="10139">
                  <c:v>23.403645833333332</c:v>
                </c:pt>
                <c:pt idx="10140">
                  <c:v>23.40625</c:v>
                </c:pt>
                <c:pt idx="10141">
                  <c:v>23.408854166666668</c:v>
                </c:pt>
                <c:pt idx="10142">
                  <c:v>23.411458333333332</c:v>
                </c:pt>
                <c:pt idx="10143">
                  <c:v>23.4140625</c:v>
                </c:pt>
                <c:pt idx="10144">
                  <c:v>23.416666666666668</c:v>
                </c:pt>
                <c:pt idx="10145">
                  <c:v>23.419270833333332</c:v>
                </c:pt>
                <c:pt idx="10146">
                  <c:v>23.421875</c:v>
                </c:pt>
                <c:pt idx="10147">
                  <c:v>23.424479166666668</c:v>
                </c:pt>
                <c:pt idx="10148">
                  <c:v>23.427083333333332</c:v>
                </c:pt>
                <c:pt idx="10149">
                  <c:v>23.4296875</c:v>
                </c:pt>
                <c:pt idx="10150">
                  <c:v>23.432291666666668</c:v>
                </c:pt>
                <c:pt idx="10151">
                  <c:v>23.434895833333332</c:v>
                </c:pt>
                <c:pt idx="10152">
                  <c:v>23.4375</c:v>
                </c:pt>
                <c:pt idx="10153">
                  <c:v>23.440104166666668</c:v>
                </c:pt>
                <c:pt idx="10154">
                  <c:v>23.442708333333332</c:v>
                </c:pt>
                <c:pt idx="10155">
                  <c:v>23.4453125</c:v>
                </c:pt>
                <c:pt idx="10156">
                  <c:v>23.447916666666668</c:v>
                </c:pt>
                <c:pt idx="10157">
                  <c:v>23.450520833333332</c:v>
                </c:pt>
                <c:pt idx="10158">
                  <c:v>23.453125</c:v>
                </c:pt>
                <c:pt idx="10159">
                  <c:v>23.455729166666668</c:v>
                </c:pt>
                <c:pt idx="10160">
                  <c:v>23.458333333333332</c:v>
                </c:pt>
                <c:pt idx="10161">
                  <c:v>23.4609375</c:v>
                </c:pt>
                <c:pt idx="10162">
                  <c:v>23.463541666666668</c:v>
                </c:pt>
                <c:pt idx="10163">
                  <c:v>23.466145833333332</c:v>
                </c:pt>
                <c:pt idx="10164">
                  <c:v>23.46875</c:v>
                </c:pt>
                <c:pt idx="10165">
                  <c:v>23.471354166666668</c:v>
                </c:pt>
                <c:pt idx="10166">
                  <c:v>23.473958333333332</c:v>
                </c:pt>
                <c:pt idx="10167">
                  <c:v>23.4765625</c:v>
                </c:pt>
                <c:pt idx="10168">
                  <c:v>23.479166666666668</c:v>
                </c:pt>
                <c:pt idx="10169">
                  <c:v>23.481770833333332</c:v>
                </c:pt>
                <c:pt idx="10170">
                  <c:v>23.484375</c:v>
                </c:pt>
                <c:pt idx="10171">
                  <c:v>23.486979166666668</c:v>
                </c:pt>
                <c:pt idx="10172">
                  <c:v>23.489583333333332</c:v>
                </c:pt>
                <c:pt idx="10173">
                  <c:v>23.4921875</c:v>
                </c:pt>
                <c:pt idx="10174">
                  <c:v>23.494791666666668</c:v>
                </c:pt>
                <c:pt idx="10175">
                  <c:v>23.497395833333332</c:v>
                </c:pt>
                <c:pt idx="10176">
                  <c:v>23.5</c:v>
                </c:pt>
                <c:pt idx="10177">
                  <c:v>23.502604166666668</c:v>
                </c:pt>
                <c:pt idx="10178">
                  <c:v>23.505208333333332</c:v>
                </c:pt>
                <c:pt idx="10179">
                  <c:v>23.5078125</c:v>
                </c:pt>
                <c:pt idx="10180">
                  <c:v>23.510416666666668</c:v>
                </c:pt>
                <c:pt idx="10181">
                  <c:v>23.513020833333332</c:v>
                </c:pt>
                <c:pt idx="10182">
                  <c:v>23.515625</c:v>
                </c:pt>
                <c:pt idx="10183">
                  <c:v>23.518229166666668</c:v>
                </c:pt>
                <c:pt idx="10184">
                  <c:v>23.520833333333332</c:v>
                </c:pt>
                <c:pt idx="10185">
                  <c:v>23.5234375</c:v>
                </c:pt>
                <c:pt idx="10186">
                  <c:v>23.526041666666668</c:v>
                </c:pt>
                <c:pt idx="10187">
                  <c:v>23.528645833333332</c:v>
                </c:pt>
                <c:pt idx="10188">
                  <c:v>23.53125</c:v>
                </c:pt>
                <c:pt idx="10189">
                  <c:v>23.533854166666668</c:v>
                </c:pt>
                <c:pt idx="10190">
                  <c:v>23.536458333333332</c:v>
                </c:pt>
                <c:pt idx="10191">
                  <c:v>23.5390625</c:v>
                </c:pt>
                <c:pt idx="10192">
                  <c:v>23.541666666666668</c:v>
                </c:pt>
                <c:pt idx="10193">
                  <c:v>23.544270833333332</c:v>
                </c:pt>
                <c:pt idx="10194">
                  <c:v>23.546875</c:v>
                </c:pt>
                <c:pt idx="10195">
                  <c:v>23.549479166666668</c:v>
                </c:pt>
                <c:pt idx="10196">
                  <c:v>23.552083333333332</c:v>
                </c:pt>
                <c:pt idx="10197">
                  <c:v>23.5546875</c:v>
                </c:pt>
                <c:pt idx="10198">
                  <c:v>23.557291666666668</c:v>
                </c:pt>
                <c:pt idx="10199">
                  <c:v>23.559895833333332</c:v>
                </c:pt>
                <c:pt idx="10200">
                  <c:v>23.5625</c:v>
                </c:pt>
                <c:pt idx="10201">
                  <c:v>23.565104166666668</c:v>
                </c:pt>
                <c:pt idx="10202">
                  <c:v>23.567708333333332</c:v>
                </c:pt>
                <c:pt idx="10203">
                  <c:v>23.5703125</c:v>
                </c:pt>
                <c:pt idx="10204">
                  <c:v>23.572916666666668</c:v>
                </c:pt>
                <c:pt idx="10205">
                  <c:v>23.575520833333332</c:v>
                </c:pt>
                <c:pt idx="10206">
                  <c:v>23.578125</c:v>
                </c:pt>
                <c:pt idx="10207">
                  <c:v>23.580729166666668</c:v>
                </c:pt>
                <c:pt idx="10208">
                  <c:v>23.583333333333332</c:v>
                </c:pt>
                <c:pt idx="10209">
                  <c:v>23.5859375</c:v>
                </c:pt>
                <c:pt idx="10210">
                  <c:v>23.588541666666668</c:v>
                </c:pt>
                <c:pt idx="10211">
                  <c:v>23.591145833333332</c:v>
                </c:pt>
                <c:pt idx="10212">
                  <c:v>23.59375</c:v>
                </c:pt>
                <c:pt idx="10213">
                  <c:v>23.596354166666668</c:v>
                </c:pt>
                <c:pt idx="10214">
                  <c:v>23.598958333333332</c:v>
                </c:pt>
                <c:pt idx="10215">
                  <c:v>23.6015625</c:v>
                </c:pt>
                <c:pt idx="10216">
                  <c:v>23.604166666666668</c:v>
                </c:pt>
                <c:pt idx="10217">
                  <c:v>23.606770833333332</c:v>
                </c:pt>
                <c:pt idx="10218">
                  <c:v>23.609375</c:v>
                </c:pt>
                <c:pt idx="10219">
                  <c:v>23.611979166666668</c:v>
                </c:pt>
                <c:pt idx="10220">
                  <c:v>23.614583333333332</c:v>
                </c:pt>
                <c:pt idx="10221">
                  <c:v>23.6171875</c:v>
                </c:pt>
                <c:pt idx="10222">
                  <c:v>23.619791666666668</c:v>
                </c:pt>
                <c:pt idx="10223">
                  <c:v>23.622395833333332</c:v>
                </c:pt>
                <c:pt idx="10224">
                  <c:v>23.625</c:v>
                </c:pt>
                <c:pt idx="10225">
                  <c:v>23.627604166666668</c:v>
                </c:pt>
                <c:pt idx="10226">
                  <c:v>23.630208333333332</c:v>
                </c:pt>
                <c:pt idx="10227">
                  <c:v>23.6328125</c:v>
                </c:pt>
                <c:pt idx="10228">
                  <c:v>23.635416666666668</c:v>
                </c:pt>
                <c:pt idx="10229">
                  <c:v>23.638020833333332</c:v>
                </c:pt>
                <c:pt idx="10230">
                  <c:v>23.640625</c:v>
                </c:pt>
                <c:pt idx="10231">
                  <c:v>23.643229166666668</c:v>
                </c:pt>
                <c:pt idx="10232">
                  <c:v>23.645833333333332</c:v>
                </c:pt>
                <c:pt idx="10233">
                  <c:v>23.6484375</c:v>
                </c:pt>
                <c:pt idx="10234">
                  <c:v>23.651041666666668</c:v>
                </c:pt>
                <c:pt idx="10235">
                  <c:v>23.653645833333332</c:v>
                </c:pt>
                <c:pt idx="10236">
                  <c:v>23.65625</c:v>
                </c:pt>
                <c:pt idx="10237">
                  <c:v>23.658854166666668</c:v>
                </c:pt>
                <c:pt idx="10238">
                  <c:v>23.661458333333332</c:v>
                </c:pt>
                <c:pt idx="10239">
                  <c:v>23.6640625</c:v>
                </c:pt>
                <c:pt idx="10240">
                  <c:v>23.666666666666668</c:v>
                </c:pt>
                <c:pt idx="10241">
                  <c:v>23.669270833333332</c:v>
                </c:pt>
                <c:pt idx="10242">
                  <c:v>23.671875</c:v>
                </c:pt>
                <c:pt idx="10243">
                  <c:v>23.674479166666668</c:v>
                </c:pt>
                <c:pt idx="10244">
                  <c:v>23.677083333333332</c:v>
                </c:pt>
                <c:pt idx="10245">
                  <c:v>23.6796875</c:v>
                </c:pt>
                <c:pt idx="10246">
                  <c:v>23.682291666666668</c:v>
                </c:pt>
                <c:pt idx="10247">
                  <c:v>23.684895833333332</c:v>
                </c:pt>
                <c:pt idx="10248">
                  <c:v>23.6875</c:v>
                </c:pt>
                <c:pt idx="10249">
                  <c:v>23.690104166666668</c:v>
                </c:pt>
                <c:pt idx="10250">
                  <c:v>23.692708333333332</c:v>
                </c:pt>
                <c:pt idx="10251">
                  <c:v>23.6953125</c:v>
                </c:pt>
                <c:pt idx="10252">
                  <c:v>23.697916666666668</c:v>
                </c:pt>
                <c:pt idx="10253">
                  <c:v>23.700520833333332</c:v>
                </c:pt>
                <c:pt idx="10254">
                  <c:v>23.703125</c:v>
                </c:pt>
                <c:pt idx="10255">
                  <c:v>23.705729166666668</c:v>
                </c:pt>
                <c:pt idx="10256">
                  <c:v>23.708333333333332</c:v>
                </c:pt>
                <c:pt idx="10257">
                  <c:v>23.7109375</c:v>
                </c:pt>
                <c:pt idx="10258">
                  <c:v>23.713541666666668</c:v>
                </c:pt>
                <c:pt idx="10259">
                  <c:v>23.716145833333332</c:v>
                </c:pt>
                <c:pt idx="10260">
                  <c:v>23.71875</c:v>
                </c:pt>
                <c:pt idx="10261">
                  <c:v>23.721354166666668</c:v>
                </c:pt>
                <c:pt idx="10262">
                  <c:v>23.723958333333332</c:v>
                </c:pt>
                <c:pt idx="10263">
                  <c:v>23.7265625</c:v>
                </c:pt>
                <c:pt idx="10264">
                  <c:v>23.729166666666668</c:v>
                </c:pt>
                <c:pt idx="10265">
                  <c:v>23.731770833333332</c:v>
                </c:pt>
                <c:pt idx="10266">
                  <c:v>23.734375</c:v>
                </c:pt>
                <c:pt idx="10267">
                  <c:v>23.736979166666668</c:v>
                </c:pt>
                <c:pt idx="10268">
                  <c:v>23.739583333333332</c:v>
                </c:pt>
                <c:pt idx="10269">
                  <c:v>23.7421875</c:v>
                </c:pt>
                <c:pt idx="10270">
                  <c:v>23.744791666666668</c:v>
                </c:pt>
                <c:pt idx="10271">
                  <c:v>23.747395833333332</c:v>
                </c:pt>
                <c:pt idx="10272">
                  <c:v>23.75</c:v>
                </c:pt>
                <c:pt idx="10273">
                  <c:v>23.752604166666668</c:v>
                </c:pt>
                <c:pt idx="10274">
                  <c:v>23.755208333333332</c:v>
                </c:pt>
                <c:pt idx="10275">
                  <c:v>23.7578125</c:v>
                </c:pt>
                <c:pt idx="10276">
                  <c:v>23.760416666666668</c:v>
                </c:pt>
                <c:pt idx="10277">
                  <c:v>23.763020833333332</c:v>
                </c:pt>
                <c:pt idx="10278">
                  <c:v>23.765625</c:v>
                </c:pt>
                <c:pt idx="10279">
                  <c:v>23.768229166666668</c:v>
                </c:pt>
                <c:pt idx="10280">
                  <c:v>23.770833333333332</c:v>
                </c:pt>
                <c:pt idx="10281">
                  <c:v>23.7734375</c:v>
                </c:pt>
                <c:pt idx="10282">
                  <c:v>23.776041666666668</c:v>
                </c:pt>
                <c:pt idx="10283">
                  <c:v>23.778645833333332</c:v>
                </c:pt>
                <c:pt idx="10284">
                  <c:v>23.78125</c:v>
                </c:pt>
                <c:pt idx="10285">
                  <c:v>23.783854166666668</c:v>
                </c:pt>
                <c:pt idx="10286">
                  <c:v>23.786458333333332</c:v>
                </c:pt>
                <c:pt idx="10287">
                  <c:v>23.7890625</c:v>
                </c:pt>
                <c:pt idx="10288">
                  <c:v>23.791666666666668</c:v>
                </c:pt>
                <c:pt idx="10289">
                  <c:v>23.794270833333332</c:v>
                </c:pt>
                <c:pt idx="10290">
                  <c:v>23.796875</c:v>
                </c:pt>
                <c:pt idx="10291">
                  <c:v>23.799479166666668</c:v>
                </c:pt>
                <c:pt idx="10292">
                  <c:v>23.802083333333332</c:v>
                </c:pt>
                <c:pt idx="10293">
                  <c:v>23.8046875</c:v>
                </c:pt>
                <c:pt idx="10294">
                  <c:v>23.807291666666668</c:v>
                </c:pt>
                <c:pt idx="10295">
                  <c:v>23.809895833333332</c:v>
                </c:pt>
                <c:pt idx="10296">
                  <c:v>23.8125</c:v>
                </c:pt>
                <c:pt idx="10297">
                  <c:v>23.815104166666668</c:v>
                </c:pt>
                <c:pt idx="10298">
                  <c:v>23.817708333333332</c:v>
                </c:pt>
                <c:pt idx="10299">
                  <c:v>23.8203125</c:v>
                </c:pt>
                <c:pt idx="10300">
                  <c:v>23.822916666666668</c:v>
                </c:pt>
                <c:pt idx="10301">
                  <c:v>23.825520833333332</c:v>
                </c:pt>
                <c:pt idx="10302">
                  <c:v>23.828125</c:v>
                </c:pt>
                <c:pt idx="10303">
                  <c:v>23.830729166666668</c:v>
                </c:pt>
                <c:pt idx="10304">
                  <c:v>23.833333333333332</c:v>
                </c:pt>
                <c:pt idx="10305">
                  <c:v>23.8359375</c:v>
                </c:pt>
                <c:pt idx="10306">
                  <c:v>23.838541666666668</c:v>
                </c:pt>
                <c:pt idx="10307">
                  <c:v>23.841145833333332</c:v>
                </c:pt>
                <c:pt idx="10308">
                  <c:v>23.84375</c:v>
                </c:pt>
                <c:pt idx="10309">
                  <c:v>23.846354166666668</c:v>
                </c:pt>
                <c:pt idx="10310">
                  <c:v>23.848958333333332</c:v>
                </c:pt>
                <c:pt idx="10311">
                  <c:v>23.8515625</c:v>
                </c:pt>
                <c:pt idx="10312">
                  <c:v>23.854166666666668</c:v>
                </c:pt>
                <c:pt idx="10313">
                  <c:v>23.856770833333332</c:v>
                </c:pt>
                <c:pt idx="10314">
                  <c:v>23.859375</c:v>
                </c:pt>
                <c:pt idx="10315">
                  <c:v>23.861979166666668</c:v>
                </c:pt>
                <c:pt idx="10316">
                  <c:v>23.864583333333332</c:v>
                </c:pt>
                <c:pt idx="10317">
                  <c:v>23.8671875</c:v>
                </c:pt>
                <c:pt idx="10318">
                  <c:v>23.869791666666668</c:v>
                </c:pt>
                <c:pt idx="10319">
                  <c:v>23.872395833333332</c:v>
                </c:pt>
                <c:pt idx="10320">
                  <c:v>23.875</c:v>
                </c:pt>
                <c:pt idx="10321">
                  <c:v>23.877604166666668</c:v>
                </c:pt>
                <c:pt idx="10322">
                  <c:v>23.880208333333332</c:v>
                </c:pt>
                <c:pt idx="10323">
                  <c:v>23.8828125</c:v>
                </c:pt>
                <c:pt idx="10324">
                  <c:v>23.885416666666668</c:v>
                </c:pt>
                <c:pt idx="10325">
                  <c:v>23.888020833333332</c:v>
                </c:pt>
                <c:pt idx="10326">
                  <c:v>23.890625</c:v>
                </c:pt>
                <c:pt idx="10327">
                  <c:v>23.893229166666668</c:v>
                </c:pt>
                <c:pt idx="10328">
                  <c:v>23.895833333333332</c:v>
                </c:pt>
                <c:pt idx="10329">
                  <c:v>23.8984375</c:v>
                </c:pt>
                <c:pt idx="10330">
                  <c:v>23.901041666666668</c:v>
                </c:pt>
                <c:pt idx="10331">
                  <c:v>23.903645833333332</c:v>
                </c:pt>
                <c:pt idx="10332">
                  <c:v>23.90625</c:v>
                </c:pt>
                <c:pt idx="10333">
                  <c:v>23.908854166666668</c:v>
                </c:pt>
                <c:pt idx="10334">
                  <c:v>23.911458333333332</c:v>
                </c:pt>
                <c:pt idx="10335">
                  <c:v>23.9140625</c:v>
                </c:pt>
                <c:pt idx="10336">
                  <c:v>23.916666666666668</c:v>
                </c:pt>
                <c:pt idx="10337">
                  <c:v>23.919270833333332</c:v>
                </c:pt>
                <c:pt idx="10338">
                  <c:v>23.921875</c:v>
                </c:pt>
                <c:pt idx="10339">
                  <c:v>23.924479166666668</c:v>
                </c:pt>
                <c:pt idx="10340">
                  <c:v>23.927083333333332</c:v>
                </c:pt>
                <c:pt idx="10341">
                  <c:v>23.9296875</c:v>
                </c:pt>
                <c:pt idx="10342">
                  <c:v>23.932291666666668</c:v>
                </c:pt>
                <c:pt idx="10343">
                  <c:v>23.934895833333332</c:v>
                </c:pt>
                <c:pt idx="10344">
                  <c:v>23.9375</c:v>
                </c:pt>
                <c:pt idx="10345">
                  <c:v>23.940104166666668</c:v>
                </c:pt>
                <c:pt idx="10346">
                  <c:v>23.942708333333332</c:v>
                </c:pt>
                <c:pt idx="10347">
                  <c:v>23.9453125</c:v>
                </c:pt>
                <c:pt idx="10348">
                  <c:v>23.947916666666668</c:v>
                </c:pt>
                <c:pt idx="10349">
                  <c:v>23.950520833333332</c:v>
                </c:pt>
                <c:pt idx="10350">
                  <c:v>23.953125</c:v>
                </c:pt>
                <c:pt idx="10351">
                  <c:v>23.955729166666668</c:v>
                </c:pt>
                <c:pt idx="10352">
                  <c:v>23.958333333333332</c:v>
                </c:pt>
                <c:pt idx="10353">
                  <c:v>23.9609375</c:v>
                </c:pt>
                <c:pt idx="10354">
                  <c:v>23.963541666666668</c:v>
                </c:pt>
                <c:pt idx="10355">
                  <c:v>23.966145833333332</c:v>
                </c:pt>
                <c:pt idx="10356">
                  <c:v>23.96875</c:v>
                </c:pt>
                <c:pt idx="10357">
                  <c:v>23.971354166666668</c:v>
                </c:pt>
                <c:pt idx="10358">
                  <c:v>23.973958333333332</c:v>
                </c:pt>
                <c:pt idx="10359">
                  <c:v>23.9765625</c:v>
                </c:pt>
                <c:pt idx="10360">
                  <c:v>23.979166666666668</c:v>
                </c:pt>
                <c:pt idx="10361">
                  <c:v>23.981770833333332</c:v>
                </c:pt>
                <c:pt idx="10362">
                  <c:v>23.984375</c:v>
                </c:pt>
                <c:pt idx="10363">
                  <c:v>23.986979166666668</c:v>
                </c:pt>
                <c:pt idx="10364">
                  <c:v>23.989583333333332</c:v>
                </c:pt>
                <c:pt idx="10365">
                  <c:v>23.9921875</c:v>
                </c:pt>
                <c:pt idx="10366">
                  <c:v>23.994791666666668</c:v>
                </c:pt>
                <c:pt idx="10367">
                  <c:v>23.997395833333332</c:v>
                </c:pt>
                <c:pt idx="10368">
                  <c:v>24</c:v>
                </c:pt>
                <c:pt idx="10369">
                  <c:v>24.002604166666668</c:v>
                </c:pt>
                <c:pt idx="10370">
                  <c:v>24.005208333333332</c:v>
                </c:pt>
                <c:pt idx="10371">
                  <c:v>24.0078125</c:v>
                </c:pt>
                <c:pt idx="10372">
                  <c:v>24.010416666666668</c:v>
                </c:pt>
                <c:pt idx="10373">
                  <c:v>24.013020833333332</c:v>
                </c:pt>
                <c:pt idx="10374">
                  <c:v>24.015625</c:v>
                </c:pt>
                <c:pt idx="10375">
                  <c:v>24.018229166666668</c:v>
                </c:pt>
                <c:pt idx="10376">
                  <c:v>24.020833333333332</c:v>
                </c:pt>
                <c:pt idx="10377">
                  <c:v>24.0234375</c:v>
                </c:pt>
                <c:pt idx="10378">
                  <c:v>24.026041666666668</c:v>
                </c:pt>
                <c:pt idx="10379">
                  <c:v>24.028645833333332</c:v>
                </c:pt>
                <c:pt idx="10380">
                  <c:v>24.03125</c:v>
                </c:pt>
                <c:pt idx="10381">
                  <c:v>24.033854166666668</c:v>
                </c:pt>
                <c:pt idx="10382">
                  <c:v>24.036458333333332</c:v>
                </c:pt>
                <c:pt idx="10383">
                  <c:v>24.0390625</c:v>
                </c:pt>
                <c:pt idx="10384">
                  <c:v>24.041666666666668</c:v>
                </c:pt>
                <c:pt idx="10385">
                  <c:v>24.044270833333332</c:v>
                </c:pt>
                <c:pt idx="10386">
                  <c:v>24.046875</c:v>
                </c:pt>
                <c:pt idx="10387">
                  <c:v>24.049479166666668</c:v>
                </c:pt>
                <c:pt idx="10388">
                  <c:v>24.052083333333332</c:v>
                </c:pt>
                <c:pt idx="10389">
                  <c:v>24.0546875</c:v>
                </c:pt>
                <c:pt idx="10390">
                  <c:v>24.057291666666668</c:v>
                </c:pt>
                <c:pt idx="10391">
                  <c:v>24.059895833333332</c:v>
                </c:pt>
                <c:pt idx="10392">
                  <c:v>24.0625</c:v>
                </c:pt>
                <c:pt idx="10393">
                  <c:v>24.065104166666668</c:v>
                </c:pt>
                <c:pt idx="10394">
                  <c:v>24.067708333333332</c:v>
                </c:pt>
                <c:pt idx="10395">
                  <c:v>24.0703125</c:v>
                </c:pt>
                <c:pt idx="10396">
                  <c:v>24.072916666666668</c:v>
                </c:pt>
                <c:pt idx="10397">
                  <c:v>24.075520833333332</c:v>
                </c:pt>
                <c:pt idx="10398">
                  <c:v>24.078125</c:v>
                </c:pt>
                <c:pt idx="10399">
                  <c:v>24.080729166666668</c:v>
                </c:pt>
                <c:pt idx="10400">
                  <c:v>24.083333333333332</c:v>
                </c:pt>
                <c:pt idx="10401">
                  <c:v>24.0859375</c:v>
                </c:pt>
                <c:pt idx="10402">
                  <c:v>24.088541666666668</c:v>
                </c:pt>
                <c:pt idx="10403">
                  <c:v>24.091145833333332</c:v>
                </c:pt>
                <c:pt idx="10404">
                  <c:v>24.09375</c:v>
                </c:pt>
                <c:pt idx="10405">
                  <c:v>24.096354166666668</c:v>
                </c:pt>
                <c:pt idx="10406">
                  <c:v>24.098958333333332</c:v>
                </c:pt>
                <c:pt idx="10407">
                  <c:v>24.1015625</c:v>
                </c:pt>
                <c:pt idx="10408">
                  <c:v>24.104166666666668</c:v>
                </c:pt>
                <c:pt idx="10409">
                  <c:v>24.106770833333332</c:v>
                </c:pt>
                <c:pt idx="10410">
                  <c:v>24.109375</c:v>
                </c:pt>
                <c:pt idx="10411">
                  <c:v>24.111979166666668</c:v>
                </c:pt>
                <c:pt idx="10412">
                  <c:v>24.114583333333332</c:v>
                </c:pt>
                <c:pt idx="10413">
                  <c:v>24.1171875</c:v>
                </c:pt>
                <c:pt idx="10414">
                  <c:v>24.119791666666668</c:v>
                </c:pt>
                <c:pt idx="10415">
                  <c:v>24.122395833333332</c:v>
                </c:pt>
                <c:pt idx="10416">
                  <c:v>24.125</c:v>
                </c:pt>
                <c:pt idx="10417">
                  <c:v>24.127604166666668</c:v>
                </c:pt>
                <c:pt idx="10418">
                  <c:v>24.130208333333332</c:v>
                </c:pt>
                <c:pt idx="10419">
                  <c:v>24.1328125</c:v>
                </c:pt>
                <c:pt idx="10420">
                  <c:v>24.135416666666668</c:v>
                </c:pt>
                <c:pt idx="10421">
                  <c:v>24.138020833333332</c:v>
                </c:pt>
                <c:pt idx="10422">
                  <c:v>24.140625</c:v>
                </c:pt>
                <c:pt idx="10423">
                  <c:v>24.143229166666668</c:v>
                </c:pt>
                <c:pt idx="10424">
                  <c:v>24.145833333333332</c:v>
                </c:pt>
                <c:pt idx="10425">
                  <c:v>24.1484375</c:v>
                </c:pt>
                <c:pt idx="10426">
                  <c:v>24.151041666666668</c:v>
                </c:pt>
                <c:pt idx="10427">
                  <c:v>24.153645833333332</c:v>
                </c:pt>
                <c:pt idx="10428">
                  <c:v>24.15625</c:v>
                </c:pt>
                <c:pt idx="10429">
                  <c:v>24.158854166666668</c:v>
                </c:pt>
                <c:pt idx="10430">
                  <c:v>24.161458333333332</c:v>
                </c:pt>
                <c:pt idx="10431">
                  <c:v>24.1640625</c:v>
                </c:pt>
                <c:pt idx="10432">
                  <c:v>24.166666666666668</c:v>
                </c:pt>
                <c:pt idx="10433">
                  <c:v>24.169270833333332</c:v>
                </c:pt>
                <c:pt idx="10434">
                  <c:v>24.171875</c:v>
                </c:pt>
                <c:pt idx="10435">
                  <c:v>24.174479166666668</c:v>
                </c:pt>
                <c:pt idx="10436">
                  <c:v>24.177083333333332</c:v>
                </c:pt>
                <c:pt idx="10437">
                  <c:v>24.1796875</c:v>
                </c:pt>
                <c:pt idx="10438">
                  <c:v>24.182291666666668</c:v>
                </c:pt>
                <c:pt idx="10439">
                  <c:v>24.184895833333332</c:v>
                </c:pt>
                <c:pt idx="10440">
                  <c:v>24.1875</c:v>
                </c:pt>
                <c:pt idx="10441">
                  <c:v>24.190104166666668</c:v>
                </c:pt>
                <c:pt idx="10442">
                  <c:v>24.192708333333332</c:v>
                </c:pt>
                <c:pt idx="10443">
                  <c:v>24.1953125</c:v>
                </c:pt>
                <c:pt idx="10444">
                  <c:v>24.197916666666668</c:v>
                </c:pt>
                <c:pt idx="10445">
                  <c:v>24.200520833333332</c:v>
                </c:pt>
                <c:pt idx="10446">
                  <c:v>24.203125</c:v>
                </c:pt>
                <c:pt idx="10447">
                  <c:v>24.205729166666668</c:v>
                </c:pt>
                <c:pt idx="10448">
                  <c:v>24.208333333333332</c:v>
                </c:pt>
                <c:pt idx="10449">
                  <c:v>24.2109375</c:v>
                </c:pt>
                <c:pt idx="10450">
                  <c:v>24.213541666666668</c:v>
                </c:pt>
                <c:pt idx="10451">
                  <c:v>24.216145833333332</c:v>
                </c:pt>
                <c:pt idx="10452">
                  <c:v>24.21875</c:v>
                </c:pt>
                <c:pt idx="10453">
                  <c:v>24.221354166666668</c:v>
                </c:pt>
                <c:pt idx="10454">
                  <c:v>24.223958333333332</c:v>
                </c:pt>
                <c:pt idx="10455">
                  <c:v>24.2265625</c:v>
                </c:pt>
                <c:pt idx="10456">
                  <c:v>24.229166666666668</c:v>
                </c:pt>
                <c:pt idx="10457">
                  <c:v>24.231770833333332</c:v>
                </c:pt>
                <c:pt idx="10458">
                  <c:v>24.234375</c:v>
                </c:pt>
                <c:pt idx="10459">
                  <c:v>24.236979166666668</c:v>
                </c:pt>
                <c:pt idx="10460">
                  <c:v>24.239583333333332</c:v>
                </c:pt>
                <c:pt idx="10461">
                  <c:v>24.2421875</c:v>
                </c:pt>
                <c:pt idx="10462">
                  <c:v>24.244791666666668</c:v>
                </c:pt>
                <c:pt idx="10463">
                  <c:v>24.247395833333332</c:v>
                </c:pt>
                <c:pt idx="10464">
                  <c:v>24.25</c:v>
                </c:pt>
                <c:pt idx="10465">
                  <c:v>24.252604166666668</c:v>
                </c:pt>
                <c:pt idx="10466">
                  <c:v>24.255208333333332</c:v>
                </c:pt>
                <c:pt idx="10467">
                  <c:v>24.2578125</c:v>
                </c:pt>
                <c:pt idx="10468">
                  <c:v>24.260416666666668</c:v>
                </c:pt>
                <c:pt idx="10469">
                  <c:v>24.263020833333332</c:v>
                </c:pt>
                <c:pt idx="10470">
                  <c:v>24.265625</c:v>
                </c:pt>
                <c:pt idx="10471">
                  <c:v>24.268229166666668</c:v>
                </c:pt>
                <c:pt idx="10472">
                  <c:v>24.270833333333332</c:v>
                </c:pt>
                <c:pt idx="10473">
                  <c:v>24.2734375</c:v>
                </c:pt>
                <c:pt idx="10474">
                  <c:v>24.276041666666668</c:v>
                </c:pt>
                <c:pt idx="10475">
                  <c:v>24.278645833333332</c:v>
                </c:pt>
                <c:pt idx="10476">
                  <c:v>24.28125</c:v>
                </c:pt>
                <c:pt idx="10477">
                  <c:v>24.283854166666668</c:v>
                </c:pt>
                <c:pt idx="10478">
                  <c:v>24.286458333333332</c:v>
                </c:pt>
                <c:pt idx="10479">
                  <c:v>24.2890625</c:v>
                </c:pt>
                <c:pt idx="10480">
                  <c:v>24.291666666666668</c:v>
                </c:pt>
                <c:pt idx="10481">
                  <c:v>24.294270833333332</c:v>
                </c:pt>
                <c:pt idx="10482">
                  <c:v>24.296875</c:v>
                </c:pt>
                <c:pt idx="10483">
                  <c:v>24.299479166666668</c:v>
                </c:pt>
                <c:pt idx="10484">
                  <c:v>24.302083333333332</c:v>
                </c:pt>
                <c:pt idx="10485">
                  <c:v>24.3046875</c:v>
                </c:pt>
                <c:pt idx="10486">
                  <c:v>24.307291666666668</c:v>
                </c:pt>
                <c:pt idx="10487">
                  <c:v>24.309895833333332</c:v>
                </c:pt>
                <c:pt idx="10488">
                  <c:v>24.3125</c:v>
                </c:pt>
                <c:pt idx="10489">
                  <c:v>24.315104166666668</c:v>
                </c:pt>
                <c:pt idx="10490">
                  <c:v>24.317708333333332</c:v>
                </c:pt>
                <c:pt idx="10491">
                  <c:v>24.3203125</c:v>
                </c:pt>
                <c:pt idx="10492">
                  <c:v>24.322916666666668</c:v>
                </c:pt>
                <c:pt idx="10493">
                  <c:v>24.325520833333332</c:v>
                </c:pt>
                <c:pt idx="10494">
                  <c:v>24.328125</c:v>
                </c:pt>
                <c:pt idx="10495">
                  <c:v>24.330729166666668</c:v>
                </c:pt>
                <c:pt idx="10496">
                  <c:v>24.333333333333332</c:v>
                </c:pt>
                <c:pt idx="10497">
                  <c:v>24.3359375</c:v>
                </c:pt>
                <c:pt idx="10498">
                  <c:v>24.338541666666668</c:v>
                </c:pt>
                <c:pt idx="10499">
                  <c:v>24.341145833333332</c:v>
                </c:pt>
                <c:pt idx="10500">
                  <c:v>24.34375</c:v>
                </c:pt>
                <c:pt idx="10501">
                  <c:v>24.346354166666668</c:v>
                </c:pt>
                <c:pt idx="10502">
                  <c:v>24.348958333333332</c:v>
                </c:pt>
                <c:pt idx="10503">
                  <c:v>24.3515625</c:v>
                </c:pt>
                <c:pt idx="10504">
                  <c:v>24.354166666666668</c:v>
                </c:pt>
                <c:pt idx="10505">
                  <c:v>24.356770833333332</c:v>
                </c:pt>
                <c:pt idx="10506">
                  <c:v>24.359375</c:v>
                </c:pt>
                <c:pt idx="10507">
                  <c:v>24.361979166666668</c:v>
                </c:pt>
                <c:pt idx="10508">
                  <c:v>24.364583333333332</c:v>
                </c:pt>
                <c:pt idx="10509">
                  <c:v>24.3671875</c:v>
                </c:pt>
                <c:pt idx="10510">
                  <c:v>24.369791666666668</c:v>
                </c:pt>
                <c:pt idx="10511">
                  <c:v>24.372395833333332</c:v>
                </c:pt>
                <c:pt idx="10512">
                  <c:v>24.375</c:v>
                </c:pt>
                <c:pt idx="10513">
                  <c:v>24.377604166666668</c:v>
                </c:pt>
                <c:pt idx="10514">
                  <c:v>24.380208333333332</c:v>
                </c:pt>
                <c:pt idx="10515">
                  <c:v>24.3828125</c:v>
                </c:pt>
                <c:pt idx="10516">
                  <c:v>24.385416666666668</c:v>
                </c:pt>
                <c:pt idx="10517">
                  <c:v>24.388020833333332</c:v>
                </c:pt>
                <c:pt idx="10518">
                  <c:v>24.390625</c:v>
                </c:pt>
                <c:pt idx="10519">
                  <c:v>24.393229166666668</c:v>
                </c:pt>
                <c:pt idx="10520">
                  <c:v>24.395833333333332</c:v>
                </c:pt>
                <c:pt idx="10521">
                  <c:v>24.3984375</c:v>
                </c:pt>
                <c:pt idx="10522">
                  <c:v>24.401041666666668</c:v>
                </c:pt>
                <c:pt idx="10523">
                  <c:v>24.403645833333332</c:v>
                </c:pt>
                <c:pt idx="10524">
                  <c:v>24.40625</c:v>
                </c:pt>
                <c:pt idx="10525">
                  <c:v>24.408854166666668</c:v>
                </c:pt>
                <c:pt idx="10526">
                  <c:v>24.411458333333332</c:v>
                </c:pt>
                <c:pt idx="10527">
                  <c:v>24.4140625</c:v>
                </c:pt>
                <c:pt idx="10528">
                  <c:v>24.416666666666668</c:v>
                </c:pt>
                <c:pt idx="10529">
                  <c:v>24.419270833333332</c:v>
                </c:pt>
                <c:pt idx="10530">
                  <c:v>24.421875</c:v>
                </c:pt>
                <c:pt idx="10531">
                  <c:v>24.424479166666668</c:v>
                </c:pt>
                <c:pt idx="10532">
                  <c:v>24.427083333333332</c:v>
                </c:pt>
                <c:pt idx="10533">
                  <c:v>24.4296875</c:v>
                </c:pt>
                <c:pt idx="10534">
                  <c:v>24.432291666666668</c:v>
                </c:pt>
                <c:pt idx="10535">
                  <c:v>24.434895833333332</c:v>
                </c:pt>
                <c:pt idx="10536">
                  <c:v>24.4375</c:v>
                </c:pt>
                <c:pt idx="10537">
                  <c:v>24.440104166666668</c:v>
                </c:pt>
                <c:pt idx="10538">
                  <c:v>24.442708333333332</c:v>
                </c:pt>
                <c:pt idx="10539">
                  <c:v>24.4453125</c:v>
                </c:pt>
                <c:pt idx="10540">
                  <c:v>24.447916666666668</c:v>
                </c:pt>
                <c:pt idx="10541">
                  <c:v>24.450520833333332</c:v>
                </c:pt>
                <c:pt idx="10542">
                  <c:v>24.453125</c:v>
                </c:pt>
                <c:pt idx="10543">
                  <c:v>24.455729166666668</c:v>
                </c:pt>
                <c:pt idx="10544">
                  <c:v>24.458333333333332</c:v>
                </c:pt>
                <c:pt idx="10545">
                  <c:v>24.4609375</c:v>
                </c:pt>
                <c:pt idx="10546">
                  <c:v>24.463541666666668</c:v>
                </c:pt>
                <c:pt idx="10547">
                  <c:v>24.466145833333332</c:v>
                </c:pt>
                <c:pt idx="10548">
                  <c:v>24.46875</c:v>
                </c:pt>
                <c:pt idx="10549">
                  <c:v>24.471354166666668</c:v>
                </c:pt>
                <c:pt idx="10550">
                  <c:v>24.473958333333332</c:v>
                </c:pt>
                <c:pt idx="10551">
                  <c:v>24.4765625</c:v>
                </c:pt>
                <c:pt idx="10552">
                  <c:v>24.479166666666668</c:v>
                </c:pt>
                <c:pt idx="10553">
                  <c:v>24.481770833333332</c:v>
                </c:pt>
                <c:pt idx="10554">
                  <c:v>24.484375</c:v>
                </c:pt>
                <c:pt idx="10555">
                  <c:v>24.486979166666668</c:v>
                </c:pt>
                <c:pt idx="10556">
                  <c:v>24.489583333333332</c:v>
                </c:pt>
                <c:pt idx="10557">
                  <c:v>24.4921875</c:v>
                </c:pt>
                <c:pt idx="10558">
                  <c:v>24.494791666666668</c:v>
                </c:pt>
                <c:pt idx="10559">
                  <c:v>24.497395833333332</c:v>
                </c:pt>
                <c:pt idx="10560">
                  <c:v>24.5</c:v>
                </c:pt>
                <c:pt idx="10561">
                  <c:v>24.502604166666668</c:v>
                </c:pt>
                <c:pt idx="10562">
                  <c:v>24.505208333333332</c:v>
                </c:pt>
                <c:pt idx="10563">
                  <c:v>24.5078125</c:v>
                </c:pt>
                <c:pt idx="10564">
                  <c:v>24.510416666666668</c:v>
                </c:pt>
                <c:pt idx="10565">
                  <c:v>24.513020833333332</c:v>
                </c:pt>
                <c:pt idx="10566">
                  <c:v>24.515625</c:v>
                </c:pt>
                <c:pt idx="10567">
                  <c:v>24.518229166666668</c:v>
                </c:pt>
                <c:pt idx="10568">
                  <c:v>24.520833333333332</c:v>
                </c:pt>
                <c:pt idx="10569">
                  <c:v>24.5234375</c:v>
                </c:pt>
                <c:pt idx="10570">
                  <c:v>24.526041666666668</c:v>
                </c:pt>
                <c:pt idx="10571">
                  <c:v>24.528645833333332</c:v>
                </c:pt>
                <c:pt idx="10572">
                  <c:v>24.53125</c:v>
                </c:pt>
                <c:pt idx="10573">
                  <c:v>24.533854166666668</c:v>
                </c:pt>
                <c:pt idx="10574">
                  <c:v>24.536458333333332</c:v>
                </c:pt>
                <c:pt idx="10575">
                  <c:v>24.5390625</c:v>
                </c:pt>
                <c:pt idx="10576">
                  <c:v>24.541666666666668</c:v>
                </c:pt>
                <c:pt idx="10577">
                  <c:v>24.544270833333332</c:v>
                </c:pt>
                <c:pt idx="10578">
                  <c:v>24.546875</c:v>
                </c:pt>
                <c:pt idx="10579">
                  <c:v>24.549479166666668</c:v>
                </c:pt>
                <c:pt idx="10580">
                  <c:v>24.552083333333332</c:v>
                </c:pt>
                <c:pt idx="10581">
                  <c:v>24.5546875</c:v>
                </c:pt>
                <c:pt idx="10582">
                  <c:v>24.557291666666668</c:v>
                </c:pt>
                <c:pt idx="10583">
                  <c:v>24.559895833333332</c:v>
                </c:pt>
                <c:pt idx="10584">
                  <c:v>24.5625</c:v>
                </c:pt>
                <c:pt idx="10585">
                  <c:v>24.565104166666668</c:v>
                </c:pt>
                <c:pt idx="10586">
                  <c:v>24.567708333333332</c:v>
                </c:pt>
                <c:pt idx="10587">
                  <c:v>24.5703125</c:v>
                </c:pt>
                <c:pt idx="10588">
                  <c:v>24.572916666666668</c:v>
                </c:pt>
                <c:pt idx="10589">
                  <c:v>24.575520833333332</c:v>
                </c:pt>
                <c:pt idx="10590">
                  <c:v>24.578125</c:v>
                </c:pt>
                <c:pt idx="10591">
                  <c:v>24.580729166666668</c:v>
                </c:pt>
                <c:pt idx="10592">
                  <c:v>24.583333333333332</c:v>
                </c:pt>
                <c:pt idx="10593">
                  <c:v>24.5859375</c:v>
                </c:pt>
                <c:pt idx="10594">
                  <c:v>24.588541666666668</c:v>
                </c:pt>
                <c:pt idx="10595">
                  <c:v>24.591145833333332</c:v>
                </c:pt>
                <c:pt idx="10596">
                  <c:v>24.59375</c:v>
                </c:pt>
                <c:pt idx="10597">
                  <c:v>24.596354166666668</c:v>
                </c:pt>
                <c:pt idx="10598">
                  <c:v>24.598958333333332</c:v>
                </c:pt>
                <c:pt idx="10599">
                  <c:v>24.6015625</c:v>
                </c:pt>
                <c:pt idx="10600">
                  <c:v>24.604166666666668</c:v>
                </c:pt>
                <c:pt idx="10601">
                  <c:v>24.606770833333332</c:v>
                </c:pt>
                <c:pt idx="10602">
                  <c:v>24.609375</c:v>
                </c:pt>
                <c:pt idx="10603">
                  <c:v>24.611979166666668</c:v>
                </c:pt>
                <c:pt idx="10604">
                  <c:v>24.614583333333332</c:v>
                </c:pt>
                <c:pt idx="10605">
                  <c:v>24.6171875</c:v>
                </c:pt>
                <c:pt idx="10606">
                  <c:v>24.619791666666668</c:v>
                </c:pt>
                <c:pt idx="10607">
                  <c:v>24.622395833333332</c:v>
                </c:pt>
                <c:pt idx="10608">
                  <c:v>24.625</c:v>
                </c:pt>
                <c:pt idx="10609">
                  <c:v>24.627604166666668</c:v>
                </c:pt>
                <c:pt idx="10610">
                  <c:v>24.630208333333332</c:v>
                </c:pt>
                <c:pt idx="10611">
                  <c:v>24.6328125</c:v>
                </c:pt>
                <c:pt idx="10612">
                  <c:v>24.635416666666668</c:v>
                </c:pt>
                <c:pt idx="10613">
                  <c:v>24.638020833333332</c:v>
                </c:pt>
                <c:pt idx="10614">
                  <c:v>24.640625</c:v>
                </c:pt>
                <c:pt idx="10615">
                  <c:v>24.643229166666668</c:v>
                </c:pt>
                <c:pt idx="10616">
                  <c:v>24.645833333333332</c:v>
                </c:pt>
                <c:pt idx="10617">
                  <c:v>24.6484375</c:v>
                </c:pt>
                <c:pt idx="10618">
                  <c:v>24.651041666666668</c:v>
                </c:pt>
                <c:pt idx="10619">
                  <c:v>24.653645833333332</c:v>
                </c:pt>
                <c:pt idx="10620">
                  <c:v>24.65625</c:v>
                </c:pt>
                <c:pt idx="10621">
                  <c:v>24.658854166666668</c:v>
                </c:pt>
                <c:pt idx="10622">
                  <c:v>24.661458333333332</c:v>
                </c:pt>
                <c:pt idx="10623">
                  <c:v>24.6640625</c:v>
                </c:pt>
                <c:pt idx="10624">
                  <c:v>24.666666666666668</c:v>
                </c:pt>
                <c:pt idx="10625">
                  <c:v>24.669270833333332</c:v>
                </c:pt>
                <c:pt idx="10626">
                  <c:v>24.671875</c:v>
                </c:pt>
                <c:pt idx="10627">
                  <c:v>24.674479166666668</c:v>
                </c:pt>
                <c:pt idx="10628">
                  <c:v>24.677083333333332</c:v>
                </c:pt>
                <c:pt idx="10629">
                  <c:v>24.6796875</c:v>
                </c:pt>
                <c:pt idx="10630">
                  <c:v>24.682291666666668</c:v>
                </c:pt>
                <c:pt idx="10631">
                  <c:v>24.684895833333332</c:v>
                </c:pt>
                <c:pt idx="10632">
                  <c:v>24.6875</c:v>
                </c:pt>
                <c:pt idx="10633">
                  <c:v>24.690104166666668</c:v>
                </c:pt>
                <c:pt idx="10634">
                  <c:v>24.692708333333332</c:v>
                </c:pt>
                <c:pt idx="10635">
                  <c:v>24.6953125</c:v>
                </c:pt>
                <c:pt idx="10636">
                  <c:v>24.697916666666668</c:v>
                </c:pt>
                <c:pt idx="10637">
                  <c:v>24.700520833333332</c:v>
                </c:pt>
                <c:pt idx="10638">
                  <c:v>24.703125</c:v>
                </c:pt>
                <c:pt idx="10639">
                  <c:v>24.705729166666668</c:v>
                </c:pt>
                <c:pt idx="10640">
                  <c:v>24.708333333333332</c:v>
                </c:pt>
                <c:pt idx="10641">
                  <c:v>24.7109375</c:v>
                </c:pt>
                <c:pt idx="10642">
                  <c:v>24.713541666666668</c:v>
                </c:pt>
                <c:pt idx="10643">
                  <c:v>24.716145833333332</c:v>
                </c:pt>
                <c:pt idx="10644">
                  <c:v>24.71875</c:v>
                </c:pt>
                <c:pt idx="10645">
                  <c:v>24.721354166666668</c:v>
                </c:pt>
                <c:pt idx="10646">
                  <c:v>24.723958333333332</c:v>
                </c:pt>
                <c:pt idx="10647">
                  <c:v>24.7265625</c:v>
                </c:pt>
                <c:pt idx="10648">
                  <c:v>24.729166666666668</c:v>
                </c:pt>
                <c:pt idx="10649">
                  <c:v>24.731770833333332</c:v>
                </c:pt>
                <c:pt idx="10650">
                  <c:v>24.734375</c:v>
                </c:pt>
                <c:pt idx="10651">
                  <c:v>24.736979166666668</c:v>
                </c:pt>
                <c:pt idx="10652">
                  <c:v>24.739583333333332</c:v>
                </c:pt>
                <c:pt idx="10653">
                  <c:v>24.7421875</c:v>
                </c:pt>
                <c:pt idx="10654">
                  <c:v>24.744791666666668</c:v>
                </c:pt>
                <c:pt idx="10655">
                  <c:v>24.747395833333332</c:v>
                </c:pt>
                <c:pt idx="10656">
                  <c:v>24.75</c:v>
                </c:pt>
                <c:pt idx="10657">
                  <c:v>24.752604166666668</c:v>
                </c:pt>
                <c:pt idx="10658">
                  <c:v>24.755208333333332</c:v>
                </c:pt>
                <c:pt idx="10659">
                  <c:v>24.7578125</c:v>
                </c:pt>
                <c:pt idx="10660">
                  <c:v>24.760416666666668</c:v>
                </c:pt>
                <c:pt idx="10661">
                  <c:v>24.763020833333332</c:v>
                </c:pt>
                <c:pt idx="10662">
                  <c:v>24.765625</c:v>
                </c:pt>
                <c:pt idx="10663">
                  <c:v>24.768229166666668</c:v>
                </c:pt>
                <c:pt idx="10664">
                  <c:v>24.770833333333332</c:v>
                </c:pt>
                <c:pt idx="10665">
                  <c:v>24.7734375</c:v>
                </c:pt>
                <c:pt idx="10666">
                  <c:v>24.776041666666668</c:v>
                </c:pt>
                <c:pt idx="10667">
                  <c:v>24.778645833333332</c:v>
                </c:pt>
                <c:pt idx="10668">
                  <c:v>24.78125</c:v>
                </c:pt>
                <c:pt idx="10669">
                  <c:v>24.783854166666668</c:v>
                </c:pt>
                <c:pt idx="10670">
                  <c:v>24.786458333333332</c:v>
                </c:pt>
                <c:pt idx="10671">
                  <c:v>24.7890625</c:v>
                </c:pt>
                <c:pt idx="10672">
                  <c:v>24.791666666666668</c:v>
                </c:pt>
                <c:pt idx="10673">
                  <c:v>24.794270833333332</c:v>
                </c:pt>
                <c:pt idx="10674">
                  <c:v>24.796875</c:v>
                </c:pt>
                <c:pt idx="10675">
                  <c:v>24.799479166666668</c:v>
                </c:pt>
                <c:pt idx="10676">
                  <c:v>24.802083333333332</c:v>
                </c:pt>
                <c:pt idx="10677">
                  <c:v>24.8046875</c:v>
                </c:pt>
                <c:pt idx="10678">
                  <c:v>24.807291666666668</c:v>
                </c:pt>
                <c:pt idx="10679">
                  <c:v>24.809895833333332</c:v>
                </c:pt>
                <c:pt idx="10680">
                  <c:v>24.8125</c:v>
                </c:pt>
                <c:pt idx="10681">
                  <c:v>24.815104166666668</c:v>
                </c:pt>
                <c:pt idx="10682">
                  <c:v>24.817708333333332</c:v>
                </c:pt>
                <c:pt idx="10683">
                  <c:v>24.8203125</c:v>
                </c:pt>
                <c:pt idx="10684">
                  <c:v>24.822916666666668</c:v>
                </c:pt>
                <c:pt idx="10685">
                  <c:v>24.825520833333332</c:v>
                </c:pt>
                <c:pt idx="10686">
                  <c:v>24.828125</c:v>
                </c:pt>
                <c:pt idx="10687">
                  <c:v>24.830729166666668</c:v>
                </c:pt>
                <c:pt idx="10688">
                  <c:v>24.833333333333332</c:v>
                </c:pt>
                <c:pt idx="10689">
                  <c:v>24.8359375</c:v>
                </c:pt>
                <c:pt idx="10690">
                  <c:v>24.838541666666668</c:v>
                </c:pt>
                <c:pt idx="10691">
                  <c:v>24.841145833333332</c:v>
                </c:pt>
                <c:pt idx="10692">
                  <c:v>24.84375</c:v>
                </c:pt>
                <c:pt idx="10693">
                  <c:v>24.846354166666668</c:v>
                </c:pt>
                <c:pt idx="10694">
                  <c:v>24.848958333333332</c:v>
                </c:pt>
                <c:pt idx="10695">
                  <c:v>24.8515625</c:v>
                </c:pt>
                <c:pt idx="10696">
                  <c:v>24.854166666666668</c:v>
                </c:pt>
                <c:pt idx="10697">
                  <c:v>24.856770833333332</c:v>
                </c:pt>
                <c:pt idx="10698">
                  <c:v>24.859375</c:v>
                </c:pt>
                <c:pt idx="10699">
                  <c:v>24.861979166666668</c:v>
                </c:pt>
                <c:pt idx="10700">
                  <c:v>24.864583333333332</c:v>
                </c:pt>
                <c:pt idx="10701">
                  <c:v>24.8671875</c:v>
                </c:pt>
                <c:pt idx="10702">
                  <c:v>24.869791666666668</c:v>
                </c:pt>
                <c:pt idx="10703">
                  <c:v>24.872395833333332</c:v>
                </c:pt>
                <c:pt idx="10704">
                  <c:v>24.875</c:v>
                </c:pt>
                <c:pt idx="10705">
                  <c:v>24.877604166666668</c:v>
                </c:pt>
                <c:pt idx="10706">
                  <c:v>24.880208333333332</c:v>
                </c:pt>
                <c:pt idx="10707">
                  <c:v>24.8828125</c:v>
                </c:pt>
                <c:pt idx="10708">
                  <c:v>24.885416666666668</c:v>
                </c:pt>
                <c:pt idx="10709">
                  <c:v>24.888020833333332</c:v>
                </c:pt>
                <c:pt idx="10710">
                  <c:v>24.890625</c:v>
                </c:pt>
                <c:pt idx="10711">
                  <c:v>24.893229166666668</c:v>
                </c:pt>
                <c:pt idx="10712">
                  <c:v>24.895833333333332</c:v>
                </c:pt>
                <c:pt idx="10713">
                  <c:v>24.8984375</c:v>
                </c:pt>
                <c:pt idx="10714">
                  <c:v>24.901041666666668</c:v>
                </c:pt>
                <c:pt idx="10715">
                  <c:v>24.903645833333332</c:v>
                </c:pt>
                <c:pt idx="10716">
                  <c:v>24.90625</c:v>
                </c:pt>
                <c:pt idx="10717">
                  <c:v>24.908854166666668</c:v>
                </c:pt>
                <c:pt idx="10718">
                  <c:v>24.911458333333332</c:v>
                </c:pt>
                <c:pt idx="10719">
                  <c:v>24.9140625</c:v>
                </c:pt>
                <c:pt idx="10720">
                  <c:v>24.916666666666668</c:v>
                </c:pt>
                <c:pt idx="10721">
                  <c:v>24.919270833333332</c:v>
                </c:pt>
                <c:pt idx="10722">
                  <c:v>24.921875</c:v>
                </c:pt>
                <c:pt idx="10723">
                  <c:v>24.924479166666668</c:v>
                </c:pt>
                <c:pt idx="10724">
                  <c:v>24.927083333333332</c:v>
                </c:pt>
                <c:pt idx="10725">
                  <c:v>24.9296875</c:v>
                </c:pt>
                <c:pt idx="10726">
                  <c:v>24.932291666666668</c:v>
                </c:pt>
                <c:pt idx="10727">
                  <c:v>24.934895833333332</c:v>
                </c:pt>
                <c:pt idx="10728">
                  <c:v>24.9375</c:v>
                </c:pt>
                <c:pt idx="10729">
                  <c:v>24.940104166666668</c:v>
                </c:pt>
                <c:pt idx="10730">
                  <c:v>24.942708333333332</c:v>
                </c:pt>
                <c:pt idx="10731">
                  <c:v>24.9453125</c:v>
                </c:pt>
                <c:pt idx="10732">
                  <c:v>24.947916666666668</c:v>
                </c:pt>
                <c:pt idx="10733">
                  <c:v>24.950520833333332</c:v>
                </c:pt>
                <c:pt idx="10734">
                  <c:v>24.953125</c:v>
                </c:pt>
                <c:pt idx="10735">
                  <c:v>24.955729166666668</c:v>
                </c:pt>
                <c:pt idx="10736">
                  <c:v>24.958333333333332</c:v>
                </c:pt>
                <c:pt idx="10737">
                  <c:v>24.9609375</c:v>
                </c:pt>
                <c:pt idx="10738">
                  <c:v>24.963541666666668</c:v>
                </c:pt>
                <c:pt idx="10739">
                  <c:v>24.966145833333332</c:v>
                </c:pt>
                <c:pt idx="10740">
                  <c:v>24.96875</c:v>
                </c:pt>
                <c:pt idx="10741">
                  <c:v>24.971354166666668</c:v>
                </c:pt>
                <c:pt idx="10742">
                  <c:v>24.973958333333332</c:v>
                </c:pt>
                <c:pt idx="10743">
                  <c:v>24.9765625</c:v>
                </c:pt>
                <c:pt idx="10744">
                  <c:v>24.979166666666668</c:v>
                </c:pt>
                <c:pt idx="10745">
                  <c:v>24.981770833333332</c:v>
                </c:pt>
                <c:pt idx="10746">
                  <c:v>24.984375</c:v>
                </c:pt>
                <c:pt idx="10747">
                  <c:v>24.986979166666668</c:v>
                </c:pt>
                <c:pt idx="10748">
                  <c:v>24.989583333333332</c:v>
                </c:pt>
                <c:pt idx="10749">
                  <c:v>24.9921875</c:v>
                </c:pt>
                <c:pt idx="10750">
                  <c:v>24.994791666666668</c:v>
                </c:pt>
                <c:pt idx="10751">
                  <c:v>24.997395833333332</c:v>
                </c:pt>
                <c:pt idx="10752">
                  <c:v>25</c:v>
                </c:pt>
                <c:pt idx="10753">
                  <c:v>25.002604166666668</c:v>
                </c:pt>
                <c:pt idx="10754">
                  <c:v>25.005208333333332</c:v>
                </c:pt>
                <c:pt idx="10755">
                  <c:v>25.0078125</c:v>
                </c:pt>
                <c:pt idx="10756">
                  <c:v>25.010416666666668</c:v>
                </c:pt>
                <c:pt idx="10757">
                  <c:v>25.013020833333332</c:v>
                </c:pt>
                <c:pt idx="10758">
                  <c:v>25.015625</c:v>
                </c:pt>
                <c:pt idx="10759">
                  <c:v>25.018229166666668</c:v>
                </c:pt>
                <c:pt idx="10760">
                  <c:v>25.020833333333332</c:v>
                </c:pt>
                <c:pt idx="10761">
                  <c:v>25.0234375</c:v>
                </c:pt>
                <c:pt idx="10762">
                  <c:v>25.026041666666668</c:v>
                </c:pt>
                <c:pt idx="10763">
                  <c:v>25.028645833333332</c:v>
                </c:pt>
                <c:pt idx="10764">
                  <c:v>25.03125</c:v>
                </c:pt>
                <c:pt idx="10765">
                  <c:v>25.033854166666668</c:v>
                </c:pt>
                <c:pt idx="10766">
                  <c:v>25.036458333333332</c:v>
                </c:pt>
                <c:pt idx="10767">
                  <c:v>25.0390625</c:v>
                </c:pt>
                <c:pt idx="10768">
                  <c:v>25.041666666666668</c:v>
                </c:pt>
                <c:pt idx="10769">
                  <c:v>25.044270833333332</c:v>
                </c:pt>
                <c:pt idx="10770">
                  <c:v>25.046875</c:v>
                </c:pt>
                <c:pt idx="10771">
                  <c:v>25.049479166666668</c:v>
                </c:pt>
                <c:pt idx="10772">
                  <c:v>25.052083333333332</c:v>
                </c:pt>
                <c:pt idx="10773">
                  <c:v>25.0546875</c:v>
                </c:pt>
                <c:pt idx="10774">
                  <c:v>25.057291666666668</c:v>
                </c:pt>
                <c:pt idx="10775">
                  <c:v>25.059895833333332</c:v>
                </c:pt>
                <c:pt idx="10776">
                  <c:v>25.0625</c:v>
                </c:pt>
                <c:pt idx="10777">
                  <c:v>25.065104166666668</c:v>
                </c:pt>
                <c:pt idx="10778">
                  <c:v>25.067708333333332</c:v>
                </c:pt>
                <c:pt idx="10779">
                  <c:v>25.0703125</c:v>
                </c:pt>
                <c:pt idx="10780">
                  <c:v>25.072916666666668</c:v>
                </c:pt>
                <c:pt idx="10781">
                  <c:v>25.075520833333332</c:v>
                </c:pt>
                <c:pt idx="10782">
                  <c:v>25.078125</c:v>
                </c:pt>
                <c:pt idx="10783">
                  <c:v>25.080729166666668</c:v>
                </c:pt>
                <c:pt idx="10784">
                  <c:v>25.083333333333332</c:v>
                </c:pt>
                <c:pt idx="10785">
                  <c:v>25.0859375</c:v>
                </c:pt>
                <c:pt idx="10786">
                  <c:v>25.088541666666668</c:v>
                </c:pt>
                <c:pt idx="10787">
                  <c:v>25.091145833333332</c:v>
                </c:pt>
                <c:pt idx="10788">
                  <c:v>25.09375</c:v>
                </c:pt>
                <c:pt idx="10789">
                  <c:v>25.096354166666668</c:v>
                </c:pt>
                <c:pt idx="10790">
                  <c:v>25.098958333333332</c:v>
                </c:pt>
                <c:pt idx="10791">
                  <c:v>25.1015625</c:v>
                </c:pt>
                <c:pt idx="10792">
                  <c:v>25.104166666666668</c:v>
                </c:pt>
                <c:pt idx="10793">
                  <c:v>25.106770833333332</c:v>
                </c:pt>
                <c:pt idx="10794">
                  <c:v>25.109375</c:v>
                </c:pt>
                <c:pt idx="10795">
                  <c:v>25.111979166666668</c:v>
                </c:pt>
                <c:pt idx="10796">
                  <c:v>25.114583333333332</c:v>
                </c:pt>
                <c:pt idx="10797">
                  <c:v>25.1171875</c:v>
                </c:pt>
                <c:pt idx="10798">
                  <c:v>25.119791666666668</c:v>
                </c:pt>
                <c:pt idx="10799">
                  <c:v>25.122395833333332</c:v>
                </c:pt>
                <c:pt idx="10800">
                  <c:v>25.125</c:v>
                </c:pt>
                <c:pt idx="10801">
                  <c:v>25.127604166666668</c:v>
                </c:pt>
                <c:pt idx="10802">
                  <c:v>25.130208333333332</c:v>
                </c:pt>
                <c:pt idx="10803">
                  <c:v>25.1328125</c:v>
                </c:pt>
                <c:pt idx="10804">
                  <c:v>25.135416666666668</c:v>
                </c:pt>
                <c:pt idx="10805">
                  <c:v>25.138020833333332</c:v>
                </c:pt>
                <c:pt idx="10806">
                  <c:v>25.140625</c:v>
                </c:pt>
                <c:pt idx="10807">
                  <c:v>25.143229166666668</c:v>
                </c:pt>
                <c:pt idx="10808">
                  <c:v>25.145833333333332</c:v>
                </c:pt>
                <c:pt idx="10809">
                  <c:v>25.1484375</c:v>
                </c:pt>
                <c:pt idx="10810">
                  <c:v>25.151041666666668</c:v>
                </c:pt>
                <c:pt idx="10811">
                  <c:v>25.153645833333332</c:v>
                </c:pt>
                <c:pt idx="10812">
                  <c:v>25.15625</c:v>
                </c:pt>
                <c:pt idx="10813">
                  <c:v>25.158854166666668</c:v>
                </c:pt>
                <c:pt idx="10814">
                  <c:v>25.161458333333332</c:v>
                </c:pt>
                <c:pt idx="10815">
                  <c:v>25.1640625</c:v>
                </c:pt>
                <c:pt idx="10816">
                  <c:v>25.166666666666668</c:v>
                </c:pt>
                <c:pt idx="10817">
                  <c:v>25.169270833333332</c:v>
                </c:pt>
                <c:pt idx="10818">
                  <c:v>25.171875</c:v>
                </c:pt>
                <c:pt idx="10819">
                  <c:v>25.174479166666668</c:v>
                </c:pt>
                <c:pt idx="10820">
                  <c:v>25.177083333333332</c:v>
                </c:pt>
                <c:pt idx="10821">
                  <c:v>25.1796875</c:v>
                </c:pt>
                <c:pt idx="10822">
                  <c:v>25.182291666666668</c:v>
                </c:pt>
                <c:pt idx="10823">
                  <c:v>25.184895833333332</c:v>
                </c:pt>
                <c:pt idx="10824">
                  <c:v>25.1875</c:v>
                </c:pt>
                <c:pt idx="10825">
                  <c:v>25.190104166666668</c:v>
                </c:pt>
                <c:pt idx="10826">
                  <c:v>25.192708333333332</c:v>
                </c:pt>
                <c:pt idx="10827">
                  <c:v>25.1953125</c:v>
                </c:pt>
                <c:pt idx="10828">
                  <c:v>25.197916666666668</c:v>
                </c:pt>
                <c:pt idx="10829">
                  <c:v>25.200520833333332</c:v>
                </c:pt>
                <c:pt idx="10830">
                  <c:v>25.203125</c:v>
                </c:pt>
                <c:pt idx="10831">
                  <c:v>25.205729166666668</c:v>
                </c:pt>
                <c:pt idx="10832">
                  <c:v>25.208333333333332</c:v>
                </c:pt>
                <c:pt idx="10833">
                  <c:v>25.2109375</c:v>
                </c:pt>
                <c:pt idx="10834">
                  <c:v>25.213541666666668</c:v>
                </c:pt>
                <c:pt idx="10835">
                  <c:v>25.216145833333332</c:v>
                </c:pt>
                <c:pt idx="10836">
                  <c:v>25.21875</c:v>
                </c:pt>
                <c:pt idx="10837">
                  <c:v>25.221354166666668</c:v>
                </c:pt>
                <c:pt idx="10838">
                  <c:v>25.223958333333332</c:v>
                </c:pt>
                <c:pt idx="10839">
                  <c:v>25.2265625</c:v>
                </c:pt>
                <c:pt idx="10840">
                  <c:v>25.229166666666668</c:v>
                </c:pt>
                <c:pt idx="10841">
                  <c:v>25.231770833333332</c:v>
                </c:pt>
                <c:pt idx="10842">
                  <c:v>25.234375</c:v>
                </c:pt>
                <c:pt idx="10843">
                  <c:v>25.236979166666668</c:v>
                </c:pt>
                <c:pt idx="10844">
                  <c:v>25.239583333333332</c:v>
                </c:pt>
                <c:pt idx="10845">
                  <c:v>25.2421875</c:v>
                </c:pt>
                <c:pt idx="10846">
                  <c:v>25.244791666666668</c:v>
                </c:pt>
                <c:pt idx="10847">
                  <c:v>25.247395833333332</c:v>
                </c:pt>
                <c:pt idx="10848">
                  <c:v>25.25</c:v>
                </c:pt>
                <c:pt idx="10849">
                  <c:v>25.252604166666668</c:v>
                </c:pt>
                <c:pt idx="10850">
                  <c:v>25.255208333333332</c:v>
                </c:pt>
                <c:pt idx="10851">
                  <c:v>25.2578125</c:v>
                </c:pt>
                <c:pt idx="10852">
                  <c:v>25.260416666666668</c:v>
                </c:pt>
                <c:pt idx="10853">
                  <c:v>25.263020833333332</c:v>
                </c:pt>
                <c:pt idx="10854">
                  <c:v>25.265625</c:v>
                </c:pt>
                <c:pt idx="10855">
                  <c:v>25.268229166666668</c:v>
                </c:pt>
                <c:pt idx="10856">
                  <c:v>25.270833333333332</c:v>
                </c:pt>
                <c:pt idx="10857">
                  <c:v>25.2734375</c:v>
                </c:pt>
                <c:pt idx="10858">
                  <c:v>25.276041666666668</c:v>
                </c:pt>
                <c:pt idx="10859">
                  <c:v>25.278645833333332</c:v>
                </c:pt>
                <c:pt idx="10860">
                  <c:v>25.28125</c:v>
                </c:pt>
                <c:pt idx="10861">
                  <c:v>25.283854166666668</c:v>
                </c:pt>
                <c:pt idx="10862">
                  <c:v>25.286458333333332</c:v>
                </c:pt>
                <c:pt idx="10863">
                  <c:v>25.2890625</c:v>
                </c:pt>
                <c:pt idx="10864">
                  <c:v>25.291666666666668</c:v>
                </c:pt>
                <c:pt idx="10865">
                  <c:v>25.294270833333332</c:v>
                </c:pt>
                <c:pt idx="10866">
                  <c:v>25.296875</c:v>
                </c:pt>
                <c:pt idx="10867">
                  <c:v>25.299479166666668</c:v>
                </c:pt>
                <c:pt idx="10868">
                  <c:v>25.302083333333332</c:v>
                </c:pt>
                <c:pt idx="10869">
                  <c:v>25.3046875</c:v>
                </c:pt>
                <c:pt idx="10870">
                  <c:v>25.307291666666668</c:v>
                </c:pt>
                <c:pt idx="10871">
                  <c:v>25.309895833333332</c:v>
                </c:pt>
                <c:pt idx="10872">
                  <c:v>25.3125</c:v>
                </c:pt>
                <c:pt idx="10873">
                  <c:v>25.315104166666668</c:v>
                </c:pt>
                <c:pt idx="10874">
                  <c:v>25.317708333333332</c:v>
                </c:pt>
                <c:pt idx="10875">
                  <c:v>25.3203125</c:v>
                </c:pt>
                <c:pt idx="10876">
                  <c:v>25.322916666666668</c:v>
                </c:pt>
                <c:pt idx="10877">
                  <c:v>25.325520833333332</c:v>
                </c:pt>
                <c:pt idx="10878">
                  <c:v>25.328125</c:v>
                </c:pt>
                <c:pt idx="10879">
                  <c:v>25.330729166666668</c:v>
                </c:pt>
                <c:pt idx="10880">
                  <c:v>25.333333333333332</c:v>
                </c:pt>
                <c:pt idx="10881">
                  <c:v>25.3359375</c:v>
                </c:pt>
                <c:pt idx="10882">
                  <c:v>25.338541666666668</c:v>
                </c:pt>
                <c:pt idx="10883">
                  <c:v>25.341145833333332</c:v>
                </c:pt>
                <c:pt idx="10884">
                  <c:v>25.34375</c:v>
                </c:pt>
                <c:pt idx="10885">
                  <c:v>25.346354166666668</c:v>
                </c:pt>
                <c:pt idx="10886">
                  <c:v>25.348958333333332</c:v>
                </c:pt>
                <c:pt idx="10887">
                  <c:v>25.3515625</c:v>
                </c:pt>
                <c:pt idx="10888">
                  <c:v>25.354166666666668</c:v>
                </c:pt>
                <c:pt idx="10889">
                  <c:v>25.356770833333332</c:v>
                </c:pt>
                <c:pt idx="10890">
                  <c:v>25.359375</c:v>
                </c:pt>
                <c:pt idx="10891">
                  <c:v>25.361979166666668</c:v>
                </c:pt>
                <c:pt idx="10892">
                  <c:v>25.364583333333332</c:v>
                </c:pt>
                <c:pt idx="10893">
                  <c:v>25.3671875</c:v>
                </c:pt>
                <c:pt idx="10894">
                  <c:v>25.369791666666668</c:v>
                </c:pt>
                <c:pt idx="10895">
                  <c:v>25.372395833333332</c:v>
                </c:pt>
                <c:pt idx="10896">
                  <c:v>25.375</c:v>
                </c:pt>
                <c:pt idx="10897">
                  <c:v>25.377604166666668</c:v>
                </c:pt>
                <c:pt idx="10898">
                  <c:v>25.380208333333332</c:v>
                </c:pt>
                <c:pt idx="10899">
                  <c:v>25.3828125</c:v>
                </c:pt>
                <c:pt idx="10900">
                  <c:v>25.385416666666668</c:v>
                </c:pt>
                <c:pt idx="10901">
                  <c:v>25.388020833333332</c:v>
                </c:pt>
                <c:pt idx="10902">
                  <c:v>25.390625</c:v>
                </c:pt>
                <c:pt idx="10903">
                  <c:v>25.393229166666668</c:v>
                </c:pt>
                <c:pt idx="10904">
                  <c:v>25.395833333333332</c:v>
                </c:pt>
                <c:pt idx="10905">
                  <c:v>25.3984375</c:v>
                </c:pt>
                <c:pt idx="10906">
                  <c:v>25.401041666666668</c:v>
                </c:pt>
                <c:pt idx="10907">
                  <c:v>25.403645833333332</c:v>
                </c:pt>
                <c:pt idx="10908">
                  <c:v>25.40625</c:v>
                </c:pt>
                <c:pt idx="10909">
                  <c:v>25.408854166666668</c:v>
                </c:pt>
                <c:pt idx="10910">
                  <c:v>25.411458333333332</c:v>
                </c:pt>
                <c:pt idx="10911">
                  <c:v>25.4140625</c:v>
                </c:pt>
                <c:pt idx="10912">
                  <c:v>25.416666666666668</c:v>
                </c:pt>
                <c:pt idx="10913">
                  <c:v>25.419270833333332</c:v>
                </c:pt>
                <c:pt idx="10914">
                  <c:v>25.421875</c:v>
                </c:pt>
                <c:pt idx="10915">
                  <c:v>25.424479166666668</c:v>
                </c:pt>
                <c:pt idx="10916">
                  <c:v>25.427083333333332</c:v>
                </c:pt>
                <c:pt idx="10917">
                  <c:v>25.4296875</c:v>
                </c:pt>
                <c:pt idx="10918">
                  <c:v>25.432291666666668</c:v>
                </c:pt>
                <c:pt idx="10919">
                  <c:v>25.434895833333332</c:v>
                </c:pt>
                <c:pt idx="10920">
                  <c:v>25.4375</c:v>
                </c:pt>
                <c:pt idx="10921">
                  <c:v>25.440104166666668</c:v>
                </c:pt>
                <c:pt idx="10922">
                  <c:v>25.442708333333332</c:v>
                </c:pt>
                <c:pt idx="10923">
                  <c:v>25.4453125</c:v>
                </c:pt>
                <c:pt idx="10924">
                  <c:v>25.447916666666668</c:v>
                </c:pt>
                <c:pt idx="10925">
                  <c:v>25.450520833333332</c:v>
                </c:pt>
                <c:pt idx="10926">
                  <c:v>25.453125</c:v>
                </c:pt>
                <c:pt idx="10927">
                  <c:v>25.455729166666668</c:v>
                </c:pt>
                <c:pt idx="10928">
                  <c:v>25.458333333333332</c:v>
                </c:pt>
                <c:pt idx="10929">
                  <c:v>25.4609375</c:v>
                </c:pt>
                <c:pt idx="10930">
                  <c:v>25.463541666666668</c:v>
                </c:pt>
                <c:pt idx="10931">
                  <c:v>25.466145833333332</c:v>
                </c:pt>
                <c:pt idx="10932">
                  <c:v>25.46875</c:v>
                </c:pt>
                <c:pt idx="10933">
                  <c:v>25.471354166666668</c:v>
                </c:pt>
                <c:pt idx="10934">
                  <c:v>25.473958333333332</c:v>
                </c:pt>
                <c:pt idx="10935">
                  <c:v>25.4765625</c:v>
                </c:pt>
                <c:pt idx="10936">
                  <c:v>25.479166666666668</c:v>
                </c:pt>
                <c:pt idx="10937">
                  <c:v>25.481770833333332</c:v>
                </c:pt>
                <c:pt idx="10938">
                  <c:v>25.484375</c:v>
                </c:pt>
                <c:pt idx="10939">
                  <c:v>25.486979166666668</c:v>
                </c:pt>
                <c:pt idx="10940">
                  <c:v>25.489583333333332</c:v>
                </c:pt>
                <c:pt idx="10941">
                  <c:v>25.4921875</c:v>
                </c:pt>
                <c:pt idx="10942">
                  <c:v>25.494791666666668</c:v>
                </c:pt>
                <c:pt idx="10943">
                  <c:v>25.497395833333332</c:v>
                </c:pt>
                <c:pt idx="10944">
                  <c:v>25.5</c:v>
                </c:pt>
                <c:pt idx="10945">
                  <c:v>25.502604166666668</c:v>
                </c:pt>
                <c:pt idx="10946">
                  <c:v>25.505208333333332</c:v>
                </c:pt>
                <c:pt idx="10947">
                  <c:v>25.5078125</c:v>
                </c:pt>
                <c:pt idx="10948">
                  <c:v>25.510416666666668</c:v>
                </c:pt>
                <c:pt idx="10949">
                  <c:v>25.513020833333332</c:v>
                </c:pt>
                <c:pt idx="10950">
                  <c:v>25.515625</c:v>
                </c:pt>
                <c:pt idx="10951">
                  <c:v>25.518229166666668</c:v>
                </c:pt>
                <c:pt idx="10952">
                  <c:v>25.520833333333332</c:v>
                </c:pt>
                <c:pt idx="10953">
                  <c:v>25.5234375</c:v>
                </c:pt>
                <c:pt idx="10954">
                  <c:v>25.526041666666668</c:v>
                </c:pt>
                <c:pt idx="10955">
                  <c:v>25.528645833333332</c:v>
                </c:pt>
                <c:pt idx="10956">
                  <c:v>25.53125</c:v>
                </c:pt>
                <c:pt idx="10957">
                  <c:v>25.533854166666668</c:v>
                </c:pt>
                <c:pt idx="10958">
                  <c:v>25.536458333333332</c:v>
                </c:pt>
                <c:pt idx="10959">
                  <c:v>25.5390625</c:v>
                </c:pt>
                <c:pt idx="10960">
                  <c:v>25.541666666666668</c:v>
                </c:pt>
                <c:pt idx="10961">
                  <c:v>25.544270833333332</c:v>
                </c:pt>
                <c:pt idx="10962">
                  <c:v>25.546875</c:v>
                </c:pt>
                <c:pt idx="10963">
                  <c:v>25.549479166666668</c:v>
                </c:pt>
                <c:pt idx="10964">
                  <c:v>25.552083333333332</c:v>
                </c:pt>
                <c:pt idx="10965">
                  <c:v>25.5546875</c:v>
                </c:pt>
                <c:pt idx="10966">
                  <c:v>25.557291666666668</c:v>
                </c:pt>
                <c:pt idx="10967">
                  <c:v>25.559895833333332</c:v>
                </c:pt>
                <c:pt idx="10968">
                  <c:v>25.5625</c:v>
                </c:pt>
                <c:pt idx="10969">
                  <c:v>25.565104166666668</c:v>
                </c:pt>
                <c:pt idx="10970">
                  <c:v>25.567708333333332</c:v>
                </c:pt>
                <c:pt idx="10971">
                  <c:v>25.5703125</c:v>
                </c:pt>
                <c:pt idx="10972">
                  <c:v>25.572916666666668</c:v>
                </c:pt>
                <c:pt idx="10973">
                  <c:v>25.575520833333332</c:v>
                </c:pt>
                <c:pt idx="10974">
                  <c:v>25.578125</c:v>
                </c:pt>
                <c:pt idx="10975">
                  <c:v>25.580729166666668</c:v>
                </c:pt>
                <c:pt idx="10976">
                  <c:v>25.583333333333332</c:v>
                </c:pt>
                <c:pt idx="10977">
                  <c:v>25.5859375</c:v>
                </c:pt>
                <c:pt idx="10978">
                  <c:v>25.588541666666668</c:v>
                </c:pt>
                <c:pt idx="10979">
                  <c:v>25.591145833333332</c:v>
                </c:pt>
                <c:pt idx="10980">
                  <c:v>25.59375</c:v>
                </c:pt>
                <c:pt idx="10981">
                  <c:v>25.596354166666668</c:v>
                </c:pt>
                <c:pt idx="10982">
                  <c:v>25.598958333333332</c:v>
                </c:pt>
                <c:pt idx="10983">
                  <c:v>25.6015625</c:v>
                </c:pt>
                <c:pt idx="10984">
                  <c:v>25.604166666666668</c:v>
                </c:pt>
                <c:pt idx="10985">
                  <c:v>25.606770833333332</c:v>
                </c:pt>
                <c:pt idx="10986">
                  <c:v>25.609375</c:v>
                </c:pt>
                <c:pt idx="10987">
                  <c:v>25.611979166666668</c:v>
                </c:pt>
                <c:pt idx="10988">
                  <c:v>25.614583333333332</c:v>
                </c:pt>
                <c:pt idx="10989">
                  <c:v>25.6171875</c:v>
                </c:pt>
                <c:pt idx="10990">
                  <c:v>25.619791666666668</c:v>
                </c:pt>
                <c:pt idx="10991">
                  <c:v>25.622395833333332</c:v>
                </c:pt>
                <c:pt idx="10992">
                  <c:v>25.625</c:v>
                </c:pt>
                <c:pt idx="10993">
                  <c:v>25.627604166666668</c:v>
                </c:pt>
                <c:pt idx="10994">
                  <c:v>25.630208333333332</c:v>
                </c:pt>
                <c:pt idx="10995">
                  <c:v>25.6328125</c:v>
                </c:pt>
                <c:pt idx="10996">
                  <c:v>25.635416666666668</c:v>
                </c:pt>
                <c:pt idx="10997">
                  <c:v>25.638020833333332</c:v>
                </c:pt>
                <c:pt idx="10998">
                  <c:v>25.640625</c:v>
                </c:pt>
                <c:pt idx="10999">
                  <c:v>25.643229166666668</c:v>
                </c:pt>
                <c:pt idx="11000">
                  <c:v>25.645833333333332</c:v>
                </c:pt>
                <c:pt idx="11001">
                  <c:v>25.6484375</c:v>
                </c:pt>
                <c:pt idx="11002">
                  <c:v>25.651041666666668</c:v>
                </c:pt>
                <c:pt idx="11003">
                  <c:v>25.653645833333332</c:v>
                </c:pt>
                <c:pt idx="11004">
                  <c:v>25.65625</c:v>
                </c:pt>
                <c:pt idx="11005">
                  <c:v>25.658854166666668</c:v>
                </c:pt>
                <c:pt idx="11006">
                  <c:v>25.661458333333332</c:v>
                </c:pt>
                <c:pt idx="11007">
                  <c:v>25.6640625</c:v>
                </c:pt>
                <c:pt idx="11008">
                  <c:v>25.666666666666668</c:v>
                </c:pt>
                <c:pt idx="11009">
                  <c:v>25.669270833333332</c:v>
                </c:pt>
                <c:pt idx="11010">
                  <c:v>25.671875</c:v>
                </c:pt>
                <c:pt idx="11011">
                  <c:v>25.674479166666668</c:v>
                </c:pt>
                <c:pt idx="11012">
                  <c:v>25.677083333333332</c:v>
                </c:pt>
                <c:pt idx="11013">
                  <c:v>25.6796875</c:v>
                </c:pt>
                <c:pt idx="11014">
                  <c:v>25.682291666666668</c:v>
                </c:pt>
                <c:pt idx="11015">
                  <c:v>25.684895833333332</c:v>
                </c:pt>
                <c:pt idx="11016">
                  <c:v>25.6875</c:v>
                </c:pt>
                <c:pt idx="11017">
                  <c:v>25.690104166666668</c:v>
                </c:pt>
                <c:pt idx="11018">
                  <c:v>25.692708333333332</c:v>
                </c:pt>
                <c:pt idx="11019">
                  <c:v>25.6953125</c:v>
                </c:pt>
                <c:pt idx="11020">
                  <c:v>25.697916666666668</c:v>
                </c:pt>
                <c:pt idx="11021">
                  <c:v>25.700520833333332</c:v>
                </c:pt>
                <c:pt idx="11022">
                  <c:v>25.703125</c:v>
                </c:pt>
                <c:pt idx="11023">
                  <c:v>25.705729166666668</c:v>
                </c:pt>
                <c:pt idx="11024">
                  <c:v>25.708333333333332</c:v>
                </c:pt>
                <c:pt idx="11025">
                  <c:v>25.7109375</c:v>
                </c:pt>
                <c:pt idx="11026">
                  <c:v>25.713541666666668</c:v>
                </c:pt>
                <c:pt idx="11027">
                  <c:v>25.716145833333332</c:v>
                </c:pt>
                <c:pt idx="11028">
                  <c:v>25.71875</c:v>
                </c:pt>
                <c:pt idx="11029">
                  <c:v>25.721354166666668</c:v>
                </c:pt>
                <c:pt idx="11030">
                  <c:v>25.723958333333332</c:v>
                </c:pt>
                <c:pt idx="11031">
                  <c:v>25.7265625</c:v>
                </c:pt>
                <c:pt idx="11032">
                  <c:v>25.729166666666668</c:v>
                </c:pt>
                <c:pt idx="11033">
                  <c:v>25.731770833333332</c:v>
                </c:pt>
                <c:pt idx="11034">
                  <c:v>25.734375</c:v>
                </c:pt>
                <c:pt idx="11035">
                  <c:v>25.736979166666668</c:v>
                </c:pt>
                <c:pt idx="11036">
                  <c:v>25.739583333333332</c:v>
                </c:pt>
                <c:pt idx="11037">
                  <c:v>25.7421875</c:v>
                </c:pt>
                <c:pt idx="11038">
                  <c:v>25.744791666666668</c:v>
                </c:pt>
                <c:pt idx="11039">
                  <c:v>25.747395833333332</c:v>
                </c:pt>
                <c:pt idx="11040">
                  <c:v>25.75</c:v>
                </c:pt>
                <c:pt idx="11041">
                  <c:v>25.752604166666668</c:v>
                </c:pt>
                <c:pt idx="11042">
                  <c:v>25.755208333333332</c:v>
                </c:pt>
                <c:pt idx="11043">
                  <c:v>25.7578125</c:v>
                </c:pt>
                <c:pt idx="11044">
                  <c:v>25.760416666666668</c:v>
                </c:pt>
                <c:pt idx="11045">
                  <c:v>25.763020833333332</c:v>
                </c:pt>
                <c:pt idx="11046">
                  <c:v>25.765625</c:v>
                </c:pt>
                <c:pt idx="11047">
                  <c:v>25.768229166666668</c:v>
                </c:pt>
                <c:pt idx="11048">
                  <c:v>25.770833333333332</c:v>
                </c:pt>
                <c:pt idx="11049">
                  <c:v>25.7734375</c:v>
                </c:pt>
                <c:pt idx="11050">
                  <c:v>25.776041666666668</c:v>
                </c:pt>
                <c:pt idx="11051">
                  <c:v>25.778645833333332</c:v>
                </c:pt>
                <c:pt idx="11052">
                  <c:v>25.78125</c:v>
                </c:pt>
                <c:pt idx="11053">
                  <c:v>25.783854166666668</c:v>
                </c:pt>
                <c:pt idx="11054">
                  <c:v>25.786458333333332</c:v>
                </c:pt>
                <c:pt idx="11055">
                  <c:v>25.7890625</c:v>
                </c:pt>
                <c:pt idx="11056">
                  <c:v>25.791666666666668</c:v>
                </c:pt>
                <c:pt idx="11057">
                  <c:v>25.794270833333332</c:v>
                </c:pt>
                <c:pt idx="11058">
                  <c:v>25.796875</c:v>
                </c:pt>
                <c:pt idx="11059">
                  <c:v>25.799479166666668</c:v>
                </c:pt>
                <c:pt idx="11060">
                  <c:v>25.802083333333332</c:v>
                </c:pt>
                <c:pt idx="11061">
                  <c:v>25.8046875</c:v>
                </c:pt>
                <c:pt idx="11062">
                  <c:v>25.807291666666668</c:v>
                </c:pt>
                <c:pt idx="11063">
                  <c:v>25.809895833333332</c:v>
                </c:pt>
                <c:pt idx="11064">
                  <c:v>25.8125</c:v>
                </c:pt>
                <c:pt idx="11065">
                  <c:v>25.815104166666668</c:v>
                </c:pt>
                <c:pt idx="11066">
                  <c:v>25.817708333333332</c:v>
                </c:pt>
                <c:pt idx="11067">
                  <c:v>25.8203125</c:v>
                </c:pt>
                <c:pt idx="11068">
                  <c:v>25.822916666666668</c:v>
                </c:pt>
                <c:pt idx="11069">
                  <c:v>25.825520833333332</c:v>
                </c:pt>
                <c:pt idx="11070">
                  <c:v>25.828125</c:v>
                </c:pt>
                <c:pt idx="11071">
                  <c:v>25.830729166666668</c:v>
                </c:pt>
                <c:pt idx="11072">
                  <c:v>25.833333333333332</c:v>
                </c:pt>
                <c:pt idx="11073">
                  <c:v>25.8359375</c:v>
                </c:pt>
                <c:pt idx="11074">
                  <c:v>25.838541666666668</c:v>
                </c:pt>
                <c:pt idx="11075">
                  <c:v>25.841145833333332</c:v>
                </c:pt>
                <c:pt idx="11076">
                  <c:v>25.84375</c:v>
                </c:pt>
                <c:pt idx="11077">
                  <c:v>25.846354166666668</c:v>
                </c:pt>
                <c:pt idx="11078">
                  <c:v>25.848958333333332</c:v>
                </c:pt>
                <c:pt idx="11079">
                  <c:v>25.8515625</c:v>
                </c:pt>
                <c:pt idx="11080">
                  <c:v>25.854166666666668</c:v>
                </c:pt>
                <c:pt idx="11081">
                  <c:v>25.856770833333332</c:v>
                </c:pt>
                <c:pt idx="11082">
                  <c:v>25.859375</c:v>
                </c:pt>
                <c:pt idx="11083">
                  <c:v>25.861979166666668</c:v>
                </c:pt>
                <c:pt idx="11084">
                  <c:v>25.864583333333332</c:v>
                </c:pt>
                <c:pt idx="11085">
                  <c:v>25.8671875</c:v>
                </c:pt>
                <c:pt idx="11086">
                  <c:v>25.869791666666668</c:v>
                </c:pt>
                <c:pt idx="11087">
                  <c:v>25.872395833333332</c:v>
                </c:pt>
                <c:pt idx="11088">
                  <c:v>25.875</c:v>
                </c:pt>
                <c:pt idx="11089">
                  <c:v>25.877604166666668</c:v>
                </c:pt>
                <c:pt idx="11090">
                  <c:v>25.880208333333332</c:v>
                </c:pt>
                <c:pt idx="11091">
                  <c:v>25.8828125</c:v>
                </c:pt>
                <c:pt idx="11092">
                  <c:v>25.885416666666668</c:v>
                </c:pt>
                <c:pt idx="11093">
                  <c:v>25.888020833333332</c:v>
                </c:pt>
                <c:pt idx="11094">
                  <c:v>25.890625</c:v>
                </c:pt>
                <c:pt idx="11095">
                  <c:v>25.893229166666668</c:v>
                </c:pt>
                <c:pt idx="11096">
                  <c:v>25.895833333333332</c:v>
                </c:pt>
                <c:pt idx="11097">
                  <c:v>25.8984375</c:v>
                </c:pt>
                <c:pt idx="11098">
                  <c:v>25.901041666666668</c:v>
                </c:pt>
                <c:pt idx="11099">
                  <c:v>25.903645833333332</c:v>
                </c:pt>
                <c:pt idx="11100">
                  <c:v>25.90625</c:v>
                </c:pt>
                <c:pt idx="11101">
                  <c:v>25.908854166666668</c:v>
                </c:pt>
                <c:pt idx="11102">
                  <c:v>25.911458333333332</c:v>
                </c:pt>
                <c:pt idx="11103">
                  <c:v>25.9140625</c:v>
                </c:pt>
                <c:pt idx="11104">
                  <c:v>25.916666666666668</c:v>
                </c:pt>
                <c:pt idx="11105">
                  <c:v>25.919270833333332</c:v>
                </c:pt>
                <c:pt idx="11106">
                  <c:v>25.921875</c:v>
                </c:pt>
                <c:pt idx="11107">
                  <c:v>25.924479166666668</c:v>
                </c:pt>
                <c:pt idx="11108">
                  <c:v>25.927083333333332</c:v>
                </c:pt>
                <c:pt idx="11109">
                  <c:v>25.9296875</c:v>
                </c:pt>
                <c:pt idx="11110">
                  <c:v>25.932291666666668</c:v>
                </c:pt>
                <c:pt idx="11111">
                  <c:v>25.934895833333332</c:v>
                </c:pt>
                <c:pt idx="11112">
                  <c:v>25.9375</c:v>
                </c:pt>
                <c:pt idx="11113">
                  <c:v>25.940104166666668</c:v>
                </c:pt>
                <c:pt idx="11114">
                  <c:v>25.942708333333332</c:v>
                </c:pt>
                <c:pt idx="11115">
                  <c:v>25.9453125</c:v>
                </c:pt>
                <c:pt idx="11116">
                  <c:v>25.947916666666668</c:v>
                </c:pt>
                <c:pt idx="11117">
                  <c:v>25.950520833333332</c:v>
                </c:pt>
                <c:pt idx="11118">
                  <c:v>25.953125</c:v>
                </c:pt>
                <c:pt idx="11119">
                  <c:v>25.955729166666668</c:v>
                </c:pt>
                <c:pt idx="11120">
                  <c:v>25.958333333333332</c:v>
                </c:pt>
                <c:pt idx="11121">
                  <c:v>25.9609375</c:v>
                </c:pt>
                <c:pt idx="11122">
                  <c:v>25.963541666666668</c:v>
                </c:pt>
                <c:pt idx="11123">
                  <c:v>25.966145833333332</c:v>
                </c:pt>
                <c:pt idx="11124">
                  <c:v>25.96875</c:v>
                </c:pt>
                <c:pt idx="11125">
                  <c:v>25.971354166666668</c:v>
                </c:pt>
                <c:pt idx="11126">
                  <c:v>25.973958333333332</c:v>
                </c:pt>
                <c:pt idx="11127">
                  <c:v>25.9765625</c:v>
                </c:pt>
                <c:pt idx="11128">
                  <c:v>25.979166666666668</c:v>
                </c:pt>
                <c:pt idx="11129">
                  <c:v>25.981770833333332</c:v>
                </c:pt>
                <c:pt idx="11130">
                  <c:v>25.984375</c:v>
                </c:pt>
                <c:pt idx="11131">
                  <c:v>25.986979166666668</c:v>
                </c:pt>
                <c:pt idx="11132">
                  <c:v>25.989583333333332</c:v>
                </c:pt>
                <c:pt idx="11133">
                  <c:v>25.9921875</c:v>
                </c:pt>
                <c:pt idx="11134">
                  <c:v>25.994791666666668</c:v>
                </c:pt>
                <c:pt idx="11135">
                  <c:v>25.997395833333332</c:v>
                </c:pt>
                <c:pt idx="11136">
                  <c:v>26</c:v>
                </c:pt>
                <c:pt idx="11137">
                  <c:v>26.002604166666668</c:v>
                </c:pt>
                <c:pt idx="11138">
                  <c:v>26.005208333333332</c:v>
                </c:pt>
                <c:pt idx="11139">
                  <c:v>26.0078125</c:v>
                </c:pt>
                <c:pt idx="11140">
                  <c:v>26.010416666666668</c:v>
                </c:pt>
                <c:pt idx="11141">
                  <c:v>26.013020833333332</c:v>
                </c:pt>
                <c:pt idx="11142">
                  <c:v>26.015625</c:v>
                </c:pt>
                <c:pt idx="11143">
                  <c:v>26.018229166666668</c:v>
                </c:pt>
                <c:pt idx="11144">
                  <c:v>26.020833333333332</c:v>
                </c:pt>
                <c:pt idx="11145">
                  <c:v>26.0234375</c:v>
                </c:pt>
                <c:pt idx="11146">
                  <c:v>26.026041666666668</c:v>
                </c:pt>
                <c:pt idx="11147">
                  <c:v>26.028645833333332</c:v>
                </c:pt>
                <c:pt idx="11148">
                  <c:v>26.03125</c:v>
                </c:pt>
                <c:pt idx="11149">
                  <c:v>26.033854166666668</c:v>
                </c:pt>
                <c:pt idx="11150">
                  <c:v>26.036458333333332</c:v>
                </c:pt>
                <c:pt idx="11151">
                  <c:v>26.0390625</c:v>
                </c:pt>
                <c:pt idx="11152">
                  <c:v>26.041666666666668</c:v>
                </c:pt>
                <c:pt idx="11153">
                  <c:v>26.044270833333332</c:v>
                </c:pt>
                <c:pt idx="11154">
                  <c:v>26.046875</c:v>
                </c:pt>
                <c:pt idx="11155">
                  <c:v>26.049479166666668</c:v>
                </c:pt>
                <c:pt idx="11156">
                  <c:v>26.052083333333332</c:v>
                </c:pt>
                <c:pt idx="11157">
                  <c:v>26.0546875</c:v>
                </c:pt>
                <c:pt idx="11158">
                  <c:v>26.057291666666668</c:v>
                </c:pt>
                <c:pt idx="11159">
                  <c:v>26.059895833333332</c:v>
                </c:pt>
                <c:pt idx="11160">
                  <c:v>26.0625</c:v>
                </c:pt>
                <c:pt idx="11161">
                  <c:v>26.065104166666668</c:v>
                </c:pt>
                <c:pt idx="11162">
                  <c:v>26.067708333333332</c:v>
                </c:pt>
                <c:pt idx="11163">
                  <c:v>26.0703125</c:v>
                </c:pt>
                <c:pt idx="11164">
                  <c:v>26.072916666666668</c:v>
                </c:pt>
                <c:pt idx="11165">
                  <c:v>26.075520833333332</c:v>
                </c:pt>
                <c:pt idx="11166">
                  <c:v>26.078125</c:v>
                </c:pt>
                <c:pt idx="11167">
                  <c:v>26.080729166666668</c:v>
                </c:pt>
                <c:pt idx="11168">
                  <c:v>26.083333333333332</c:v>
                </c:pt>
                <c:pt idx="11169">
                  <c:v>26.0859375</c:v>
                </c:pt>
                <c:pt idx="11170">
                  <c:v>26.088541666666668</c:v>
                </c:pt>
                <c:pt idx="11171">
                  <c:v>26.091145833333332</c:v>
                </c:pt>
                <c:pt idx="11172">
                  <c:v>26.09375</c:v>
                </c:pt>
                <c:pt idx="11173">
                  <c:v>26.096354166666668</c:v>
                </c:pt>
                <c:pt idx="11174">
                  <c:v>26.098958333333332</c:v>
                </c:pt>
                <c:pt idx="11175">
                  <c:v>26.1015625</c:v>
                </c:pt>
                <c:pt idx="11176">
                  <c:v>26.104166666666668</c:v>
                </c:pt>
                <c:pt idx="11177">
                  <c:v>26.106770833333332</c:v>
                </c:pt>
                <c:pt idx="11178">
                  <c:v>26.109375</c:v>
                </c:pt>
                <c:pt idx="11179">
                  <c:v>26.111979166666668</c:v>
                </c:pt>
                <c:pt idx="11180">
                  <c:v>26.114583333333332</c:v>
                </c:pt>
                <c:pt idx="11181">
                  <c:v>26.1171875</c:v>
                </c:pt>
                <c:pt idx="11182">
                  <c:v>26.119791666666668</c:v>
                </c:pt>
                <c:pt idx="11183">
                  <c:v>26.122395833333332</c:v>
                </c:pt>
                <c:pt idx="11184">
                  <c:v>26.125</c:v>
                </c:pt>
                <c:pt idx="11185">
                  <c:v>26.127604166666668</c:v>
                </c:pt>
                <c:pt idx="11186">
                  <c:v>26.130208333333332</c:v>
                </c:pt>
                <c:pt idx="11187">
                  <c:v>26.1328125</c:v>
                </c:pt>
                <c:pt idx="11188">
                  <c:v>26.135416666666668</c:v>
                </c:pt>
                <c:pt idx="11189">
                  <c:v>26.138020833333332</c:v>
                </c:pt>
                <c:pt idx="11190">
                  <c:v>26.140625</c:v>
                </c:pt>
                <c:pt idx="11191">
                  <c:v>26.143229166666668</c:v>
                </c:pt>
                <c:pt idx="11192">
                  <c:v>26.145833333333332</c:v>
                </c:pt>
                <c:pt idx="11193">
                  <c:v>26.1484375</c:v>
                </c:pt>
                <c:pt idx="11194">
                  <c:v>26.151041666666668</c:v>
                </c:pt>
                <c:pt idx="11195">
                  <c:v>26.153645833333332</c:v>
                </c:pt>
                <c:pt idx="11196">
                  <c:v>26.15625</c:v>
                </c:pt>
                <c:pt idx="11197">
                  <c:v>26.158854166666668</c:v>
                </c:pt>
                <c:pt idx="11198">
                  <c:v>26.161458333333332</c:v>
                </c:pt>
                <c:pt idx="11199">
                  <c:v>26.1640625</c:v>
                </c:pt>
                <c:pt idx="11200">
                  <c:v>26.166666666666668</c:v>
                </c:pt>
                <c:pt idx="11201">
                  <c:v>26.169270833333332</c:v>
                </c:pt>
                <c:pt idx="11202">
                  <c:v>26.171875</c:v>
                </c:pt>
                <c:pt idx="11203">
                  <c:v>26.174479166666668</c:v>
                </c:pt>
                <c:pt idx="11204">
                  <c:v>26.177083333333332</c:v>
                </c:pt>
                <c:pt idx="11205">
                  <c:v>26.1796875</c:v>
                </c:pt>
                <c:pt idx="11206">
                  <c:v>26.182291666666668</c:v>
                </c:pt>
                <c:pt idx="11207">
                  <c:v>26.184895833333332</c:v>
                </c:pt>
                <c:pt idx="11208">
                  <c:v>26.1875</c:v>
                </c:pt>
                <c:pt idx="11209">
                  <c:v>26.190104166666668</c:v>
                </c:pt>
                <c:pt idx="11210">
                  <c:v>26.192708333333332</c:v>
                </c:pt>
                <c:pt idx="11211">
                  <c:v>26.1953125</c:v>
                </c:pt>
                <c:pt idx="11212">
                  <c:v>26.197916666666668</c:v>
                </c:pt>
                <c:pt idx="11213">
                  <c:v>26.200520833333332</c:v>
                </c:pt>
                <c:pt idx="11214">
                  <c:v>26.203125</c:v>
                </c:pt>
                <c:pt idx="11215">
                  <c:v>26.205729166666668</c:v>
                </c:pt>
                <c:pt idx="11216">
                  <c:v>26.208333333333332</c:v>
                </c:pt>
                <c:pt idx="11217">
                  <c:v>26.2109375</c:v>
                </c:pt>
                <c:pt idx="11218">
                  <c:v>26.213541666666668</c:v>
                </c:pt>
                <c:pt idx="11219">
                  <c:v>26.216145833333332</c:v>
                </c:pt>
                <c:pt idx="11220">
                  <c:v>26.21875</c:v>
                </c:pt>
                <c:pt idx="11221">
                  <c:v>26.221354166666668</c:v>
                </c:pt>
                <c:pt idx="11222">
                  <c:v>26.223958333333332</c:v>
                </c:pt>
                <c:pt idx="11223">
                  <c:v>26.2265625</c:v>
                </c:pt>
                <c:pt idx="11224">
                  <c:v>26.229166666666668</c:v>
                </c:pt>
                <c:pt idx="11225">
                  <c:v>26.231770833333332</c:v>
                </c:pt>
                <c:pt idx="11226">
                  <c:v>26.234375</c:v>
                </c:pt>
                <c:pt idx="11227">
                  <c:v>26.236979166666668</c:v>
                </c:pt>
                <c:pt idx="11228">
                  <c:v>26.239583333333332</c:v>
                </c:pt>
                <c:pt idx="11229">
                  <c:v>26.2421875</c:v>
                </c:pt>
                <c:pt idx="11230">
                  <c:v>26.244791666666668</c:v>
                </c:pt>
                <c:pt idx="11231">
                  <c:v>26.247395833333332</c:v>
                </c:pt>
                <c:pt idx="11232">
                  <c:v>26.25</c:v>
                </c:pt>
                <c:pt idx="11233">
                  <c:v>26.252604166666668</c:v>
                </c:pt>
                <c:pt idx="11234">
                  <c:v>26.255208333333332</c:v>
                </c:pt>
                <c:pt idx="11235">
                  <c:v>26.2578125</c:v>
                </c:pt>
                <c:pt idx="11236">
                  <c:v>26.260416666666668</c:v>
                </c:pt>
                <c:pt idx="11237">
                  <c:v>26.263020833333332</c:v>
                </c:pt>
                <c:pt idx="11238">
                  <c:v>26.265625</c:v>
                </c:pt>
                <c:pt idx="11239">
                  <c:v>26.268229166666668</c:v>
                </c:pt>
                <c:pt idx="11240">
                  <c:v>26.270833333333332</c:v>
                </c:pt>
                <c:pt idx="11241">
                  <c:v>26.2734375</c:v>
                </c:pt>
                <c:pt idx="11242">
                  <c:v>26.276041666666668</c:v>
                </c:pt>
                <c:pt idx="11243">
                  <c:v>26.278645833333332</c:v>
                </c:pt>
                <c:pt idx="11244">
                  <c:v>26.28125</c:v>
                </c:pt>
                <c:pt idx="11245">
                  <c:v>26.283854166666668</c:v>
                </c:pt>
                <c:pt idx="11246">
                  <c:v>26.286458333333332</c:v>
                </c:pt>
                <c:pt idx="11247">
                  <c:v>26.2890625</c:v>
                </c:pt>
                <c:pt idx="11248">
                  <c:v>26.291666666666668</c:v>
                </c:pt>
                <c:pt idx="11249">
                  <c:v>26.294270833333332</c:v>
                </c:pt>
                <c:pt idx="11250">
                  <c:v>26.296875</c:v>
                </c:pt>
                <c:pt idx="11251">
                  <c:v>26.299479166666668</c:v>
                </c:pt>
                <c:pt idx="11252">
                  <c:v>26.302083333333332</c:v>
                </c:pt>
                <c:pt idx="11253">
                  <c:v>26.3046875</c:v>
                </c:pt>
                <c:pt idx="11254">
                  <c:v>26.307291666666668</c:v>
                </c:pt>
                <c:pt idx="11255">
                  <c:v>26.309895833333332</c:v>
                </c:pt>
                <c:pt idx="11256">
                  <c:v>26.3125</c:v>
                </c:pt>
                <c:pt idx="11257">
                  <c:v>26.315104166666668</c:v>
                </c:pt>
                <c:pt idx="11258">
                  <c:v>26.317708333333332</c:v>
                </c:pt>
                <c:pt idx="11259">
                  <c:v>26.3203125</c:v>
                </c:pt>
                <c:pt idx="11260">
                  <c:v>26.322916666666668</c:v>
                </c:pt>
                <c:pt idx="11261">
                  <c:v>26.325520833333332</c:v>
                </c:pt>
                <c:pt idx="11262">
                  <c:v>26.328125</c:v>
                </c:pt>
                <c:pt idx="11263">
                  <c:v>26.330729166666668</c:v>
                </c:pt>
                <c:pt idx="11264">
                  <c:v>26.333333333333332</c:v>
                </c:pt>
                <c:pt idx="11265">
                  <c:v>26.3359375</c:v>
                </c:pt>
                <c:pt idx="11266">
                  <c:v>26.338541666666668</c:v>
                </c:pt>
                <c:pt idx="11267">
                  <c:v>26.341145833333332</c:v>
                </c:pt>
                <c:pt idx="11268">
                  <c:v>26.34375</c:v>
                </c:pt>
                <c:pt idx="11269">
                  <c:v>26.346354166666668</c:v>
                </c:pt>
                <c:pt idx="11270">
                  <c:v>26.348958333333332</c:v>
                </c:pt>
                <c:pt idx="11271">
                  <c:v>26.3515625</c:v>
                </c:pt>
                <c:pt idx="11272">
                  <c:v>26.354166666666668</c:v>
                </c:pt>
                <c:pt idx="11273">
                  <c:v>26.356770833333332</c:v>
                </c:pt>
                <c:pt idx="11274">
                  <c:v>26.359375</c:v>
                </c:pt>
                <c:pt idx="11275">
                  <c:v>26.361979166666668</c:v>
                </c:pt>
                <c:pt idx="11276">
                  <c:v>26.364583333333332</c:v>
                </c:pt>
                <c:pt idx="11277">
                  <c:v>26.3671875</c:v>
                </c:pt>
                <c:pt idx="11278">
                  <c:v>26.369791666666668</c:v>
                </c:pt>
                <c:pt idx="11279">
                  <c:v>26.372395833333332</c:v>
                </c:pt>
                <c:pt idx="11280">
                  <c:v>26.375</c:v>
                </c:pt>
                <c:pt idx="11281">
                  <c:v>26.377604166666668</c:v>
                </c:pt>
                <c:pt idx="11282">
                  <c:v>26.380208333333332</c:v>
                </c:pt>
                <c:pt idx="11283">
                  <c:v>26.3828125</c:v>
                </c:pt>
                <c:pt idx="11284">
                  <c:v>26.385416666666668</c:v>
                </c:pt>
                <c:pt idx="11285">
                  <c:v>26.388020833333332</c:v>
                </c:pt>
                <c:pt idx="11286">
                  <c:v>26.390625</c:v>
                </c:pt>
                <c:pt idx="11287">
                  <c:v>26.393229166666668</c:v>
                </c:pt>
                <c:pt idx="11288">
                  <c:v>26.395833333333332</c:v>
                </c:pt>
                <c:pt idx="11289">
                  <c:v>26.3984375</c:v>
                </c:pt>
                <c:pt idx="11290">
                  <c:v>26.401041666666668</c:v>
                </c:pt>
                <c:pt idx="11291">
                  <c:v>26.403645833333332</c:v>
                </c:pt>
                <c:pt idx="11292">
                  <c:v>26.40625</c:v>
                </c:pt>
                <c:pt idx="11293">
                  <c:v>26.408854166666668</c:v>
                </c:pt>
                <c:pt idx="11294">
                  <c:v>26.411458333333332</c:v>
                </c:pt>
                <c:pt idx="11295">
                  <c:v>26.4140625</c:v>
                </c:pt>
                <c:pt idx="11296">
                  <c:v>26.416666666666668</c:v>
                </c:pt>
                <c:pt idx="11297">
                  <c:v>26.419270833333332</c:v>
                </c:pt>
                <c:pt idx="11298">
                  <c:v>26.421875</c:v>
                </c:pt>
                <c:pt idx="11299">
                  <c:v>26.424479166666668</c:v>
                </c:pt>
                <c:pt idx="11300">
                  <c:v>26.427083333333332</c:v>
                </c:pt>
                <c:pt idx="11301">
                  <c:v>26.4296875</c:v>
                </c:pt>
                <c:pt idx="11302">
                  <c:v>26.432291666666668</c:v>
                </c:pt>
                <c:pt idx="11303">
                  <c:v>26.434895833333332</c:v>
                </c:pt>
                <c:pt idx="11304">
                  <c:v>26.4375</c:v>
                </c:pt>
                <c:pt idx="11305">
                  <c:v>26.440104166666668</c:v>
                </c:pt>
                <c:pt idx="11306">
                  <c:v>26.442708333333332</c:v>
                </c:pt>
                <c:pt idx="11307">
                  <c:v>26.4453125</c:v>
                </c:pt>
                <c:pt idx="11308">
                  <c:v>26.447916666666668</c:v>
                </c:pt>
                <c:pt idx="11309">
                  <c:v>26.450520833333332</c:v>
                </c:pt>
                <c:pt idx="11310">
                  <c:v>26.453125</c:v>
                </c:pt>
                <c:pt idx="11311">
                  <c:v>26.455729166666668</c:v>
                </c:pt>
                <c:pt idx="11312">
                  <c:v>26.458333333333332</c:v>
                </c:pt>
                <c:pt idx="11313">
                  <c:v>26.4609375</c:v>
                </c:pt>
                <c:pt idx="11314">
                  <c:v>26.463541666666668</c:v>
                </c:pt>
                <c:pt idx="11315">
                  <c:v>26.466145833333332</c:v>
                </c:pt>
                <c:pt idx="11316">
                  <c:v>26.46875</c:v>
                </c:pt>
                <c:pt idx="11317">
                  <c:v>26.471354166666668</c:v>
                </c:pt>
                <c:pt idx="11318">
                  <c:v>26.473958333333332</c:v>
                </c:pt>
                <c:pt idx="11319">
                  <c:v>26.4765625</c:v>
                </c:pt>
                <c:pt idx="11320">
                  <c:v>26.479166666666668</c:v>
                </c:pt>
                <c:pt idx="11321">
                  <c:v>26.481770833333332</c:v>
                </c:pt>
                <c:pt idx="11322">
                  <c:v>26.484375</c:v>
                </c:pt>
                <c:pt idx="11323">
                  <c:v>26.486979166666668</c:v>
                </c:pt>
                <c:pt idx="11324">
                  <c:v>26.489583333333332</c:v>
                </c:pt>
                <c:pt idx="11325">
                  <c:v>26.4921875</c:v>
                </c:pt>
                <c:pt idx="11326">
                  <c:v>26.494791666666668</c:v>
                </c:pt>
                <c:pt idx="11327">
                  <c:v>26.497395833333332</c:v>
                </c:pt>
                <c:pt idx="11328">
                  <c:v>26.5</c:v>
                </c:pt>
                <c:pt idx="11329">
                  <c:v>26.502604166666668</c:v>
                </c:pt>
                <c:pt idx="11330">
                  <c:v>26.505208333333332</c:v>
                </c:pt>
                <c:pt idx="11331">
                  <c:v>26.5078125</c:v>
                </c:pt>
                <c:pt idx="11332">
                  <c:v>26.510416666666668</c:v>
                </c:pt>
                <c:pt idx="11333">
                  <c:v>26.513020833333332</c:v>
                </c:pt>
                <c:pt idx="11334">
                  <c:v>26.515625</c:v>
                </c:pt>
                <c:pt idx="11335">
                  <c:v>26.518229166666668</c:v>
                </c:pt>
                <c:pt idx="11336">
                  <c:v>26.520833333333332</c:v>
                </c:pt>
                <c:pt idx="11337">
                  <c:v>26.5234375</c:v>
                </c:pt>
                <c:pt idx="11338">
                  <c:v>26.526041666666668</c:v>
                </c:pt>
                <c:pt idx="11339">
                  <c:v>26.528645833333332</c:v>
                </c:pt>
                <c:pt idx="11340">
                  <c:v>26.53125</c:v>
                </c:pt>
                <c:pt idx="11341">
                  <c:v>26.533854166666668</c:v>
                </c:pt>
                <c:pt idx="11342">
                  <c:v>26.536458333333332</c:v>
                </c:pt>
                <c:pt idx="11343">
                  <c:v>26.5390625</c:v>
                </c:pt>
                <c:pt idx="11344">
                  <c:v>26.541666666666668</c:v>
                </c:pt>
                <c:pt idx="11345">
                  <c:v>26.544270833333332</c:v>
                </c:pt>
                <c:pt idx="11346">
                  <c:v>26.546875</c:v>
                </c:pt>
                <c:pt idx="11347">
                  <c:v>26.549479166666668</c:v>
                </c:pt>
                <c:pt idx="11348">
                  <c:v>26.552083333333332</c:v>
                </c:pt>
                <c:pt idx="11349">
                  <c:v>26.5546875</c:v>
                </c:pt>
                <c:pt idx="11350">
                  <c:v>26.557291666666668</c:v>
                </c:pt>
                <c:pt idx="11351">
                  <c:v>26.559895833333332</c:v>
                </c:pt>
                <c:pt idx="11352">
                  <c:v>26.5625</c:v>
                </c:pt>
                <c:pt idx="11353">
                  <c:v>26.565104166666668</c:v>
                </c:pt>
                <c:pt idx="11354">
                  <c:v>26.567708333333332</c:v>
                </c:pt>
                <c:pt idx="11355">
                  <c:v>26.5703125</c:v>
                </c:pt>
                <c:pt idx="11356">
                  <c:v>26.572916666666668</c:v>
                </c:pt>
                <c:pt idx="11357">
                  <c:v>26.575520833333332</c:v>
                </c:pt>
                <c:pt idx="11358">
                  <c:v>26.578125</c:v>
                </c:pt>
                <c:pt idx="11359">
                  <c:v>26.580729166666668</c:v>
                </c:pt>
                <c:pt idx="11360">
                  <c:v>26.583333333333332</c:v>
                </c:pt>
                <c:pt idx="11361">
                  <c:v>26.5859375</c:v>
                </c:pt>
                <c:pt idx="11362">
                  <c:v>26.588541666666668</c:v>
                </c:pt>
                <c:pt idx="11363">
                  <c:v>26.591145833333332</c:v>
                </c:pt>
                <c:pt idx="11364">
                  <c:v>26.59375</c:v>
                </c:pt>
                <c:pt idx="11365">
                  <c:v>26.596354166666668</c:v>
                </c:pt>
                <c:pt idx="11366">
                  <c:v>26.598958333333332</c:v>
                </c:pt>
                <c:pt idx="11367">
                  <c:v>26.6015625</c:v>
                </c:pt>
                <c:pt idx="11368">
                  <c:v>26.604166666666668</c:v>
                </c:pt>
                <c:pt idx="11369">
                  <c:v>26.606770833333332</c:v>
                </c:pt>
                <c:pt idx="11370">
                  <c:v>26.609375</c:v>
                </c:pt>
                <c:pt idx="11371">
                  <c:v>26.611979166666668</c:v>
                </c:pt>
                <c:pt idx="11372">
                  <c:v>26.614583333333332</c:v>
                </c:pt>
                <c:pt idx="11373">
                  <c:v>26.6171875</c:v>
                </c:pt>
                <c:pt idx="11374">
                  <c:v>26.619791666666668</c:v>
                </c:pt>
                <c:pt idx="11375">
                  <c:v>26.622395833333332</c:v>
                </c:pt>
                <c:pt idx="11376">
                  <c:v>26.625</c:v>
                </c:pt>
                <c:pt idx="11377">
                  <c:v>26.627604166666668</c:v>
                </c:pt>
                <c:pt idx="11378">
                  <c:v>26.630208333333332</c:v>
                </c:pt>
                <c:pt idx="11379">
                  <c:v>26.6328125</c:v>
                </c:pt>
                <c:pt idx="11380">
                  <c:v>26.635416666666668</c:v>
                </c:pt>
                <c:pt idx="11381">
                  <c:v>26.638020833333332</c:v>
                </c:pt>
                <c:pt idx="11382">
                  <c:v>26.640625</c:v>
                </c:pt>
                <c:pt idx="11383">
                  <c:v>26.643229166666668</c:v>
                </c:pt>
                <c:pt idx="11384">
                  <c:v>26.645833333333332</c:v>
                </c:pt>
                <c:pt idx="11385">
                  <c:v>26.6484375</c:v>
                </c:pt>
                <c:pt idx="11386">
                  <c:v>26.651041666666668</c:v>
                </c:pt>
                <c:pt idx="11387">
                  <c:v>26.653645833333332</c:v>
                </c:pt>
                <c:pt idx="11388">
                  <c:v>26.65625</c:v>
                </c:pt>
                <c:pt idx="11389">
                  <c:v>26.658854166666668</c:v>
                </c:pt>
                <c:pt idx="11390">
                  <c:v>26.661458333333332</c:v>
                </c:pt>
                <c:pt idx="11391">
                  <c:v>26.6640625</c:v>
                </c:pt>
                <c:pt idx="11392">
                  <c:v>26.666666666666668</c:v>
                </c:pt>
                <c:pt idx="11393">
                  <c:v>26.669270833333332</c:v>
                </c:pt>
                <c:pt idx="11394">
                  <c:v>26.671875</c:v>
                </c:pt>
                <c:pt idx="11395">
                  <c:v>26.674479166666668</c:v>
                </c:pt>
                <c:pt idx="11396">
                  <c:v>26.677083333333332</c:v>
                </c:pt>
                <c:pt idx="11397">
                  <c:v>26.6796875</c:v>
                </c:pt>
                <c:pt idx="11398">
                  <c:v>26.682291666666668</c:v>
                </c:pt>
                <c:pt idx="11399">
                  <c:v>26.684895833333332</c:v>
                </c:pt>
                <c:pt idx="11400">
                  <c:v>26.6875</c:v>
                </c:pt>
                <c:pt idx="11401">
                  <c:v>26.690104166666668</c:v>
                </c:pt>
                <c:pt idx="11402">
                  <c:v>26.692708333333332</c:v>
                </c:pt>
                <c:pt idx="11403">
                  <c:v>26.6953125</c:v>
                </c:pt>
                <c:pt idx="11404">
                  <c:v>26.697916666666668</c:v>
                </c:pt>
                <c:pt idx="11405">
                  <c:v>26.700520833333332</c:v>
                </c:pt>
                <c:pt idx="11406">
                  <c:v>26.703125</c:v>
                </c:pt>
                <c:pt idx="11407">
                  <c:v>26.705729166666668</c:v>
                </c:pt>
                <c:pt idx="11408">
                  <c:v>26.708333333333332</c:v>
                </c:pt>
                <c:pt idx="11409">
                  <c:v>26.7109375</c:v>
                </c:pt>
                <c:pt idx="11410">
                  <c:v>26.713541666666668</c:v>
                </c:pt>
                <c:pt idx="11411">
                  <c:v>26.716145833333332</c:v>
                </c:pt>
                <c:pt idx="11412">
                  <c:v>26.71875</c:v>
                </c:pt>
                <c:pt idx="11413">
                  <c:v>26.721354166666668</c:v>
                </c:pt>
                <c:pt idx="11414">
                  <c:v>26.723958333333332</c:v>
                </c:pt>
                <c:pt idx="11415">
                  <c:v>26.7265625</c:v>
                </c:pt>
                <c:pt idx="11416">
                  <c:v>26.729166666666668</c:v>
                </c:pt>
                <c:pt idx="11417">
                  <c:v>26.731770833333332</c:v>
                </c:pt>
                <c:pt idx="11418">
                  <c:v>26.734375</c:v>
                </c:pt>
                <c:pt idx="11419">
                  <c:v>26.736979166666668</c:v>
                </c:pt>
                <c:pt idx="11420">
                  <c:v>26.739583333333332</c:v>
                </c:pt>
                <c:pt idx="11421">
                  <c:v>26.7421875</c:v>
                </c:pt>
                <c:pt idx="11422">
                  <c:v>26.744791666666668</c:v>
                </c:pt>
                <c:pt idx="11423">
                  <c:v>26.747395833333332</c:v>
                </c:pt>
                <c:pt idx="11424">
                  <c:v>26.75</c:v>
                </c:pt>
                <c:pt idx="11425">
                  <c:v>26.752604166666668</c:v>
                </c:pt>
                <c:pt idx="11426">
                  <c:v>26.755208333333332</c:v>
                </c:pt>
                <c:pt idx="11427">
                  <c:v>26.7578125</c:v>
                </c:pt>
                <c:pt idx="11428">
                  <c:v>26.760416666666668</c:v>
                </c:pt>
                <c:pt idx="11429">
                  <c:v>26.763020833333332</c:v>
                </c:pt>
                <c:pt idx="11430">
                  <c:v>26.765625</c:v>
                </c:pt>
                <c:pt idx="11431">
                  <c:v>26.768229166666668</c:v>
                </c:pt>
                <c:pt idx="11432">
                  <c:v>26.770833333333332</c:v>
                </c:pt>
                <c:pt idx="11433">
                  <c:v>26.7734375</c:v>
                </c:pt>
                <c:pt idx="11434">
                  <c:v>26.776041666666668</c:v>
                </c:pt>
                <c:pt idx="11435">
                  <c:v>26.778645833333332</c:v>
                </c:pt>
                <c:pt idx="11436">
                  <c:v>26.78125</c:v>
                </c:pt>
                <c:pt idx="11437">
                  <c:v>26.783854166666668</c:v>
                </c:pt>
                <c:pt idx="11438">
                  <c:v>26.786458333333332</c:v>
                </c:pt>
                <c:pt idx="11439">
                  <c:v>26.7890625</c:v>
                </c:pt>
                <c:pt idx="11440">
                  <c:v>26.791666666666668</c:v>
                </c:pt>
                <c:pt idx="11441">
                  <c:v>26.794270833333332</c:v>
                </c:pt>
                <c:pt idx="11442">
                  <c:v>26.796875</c:v>
                </c:pt>
                <c:pt idx="11443">
                  <c:v>26.799479166666668</c:v>
                </c:pt>
                <c:pt idx="11444">
                  <c:v>26.802083333333332</c:v>
                </c:pt>
                <c:pt idx="11445">
                  <c:v>26.8046875</c:v>
                </c:pt>
                <c:pt idx="11446">
                  <c:v>26.807291666666668</c:v>
                </c:pt>
                <c:pt idx="11447">
                  <c:v>26.809895833333332</c:v>
                </c:pt>
                <c:pt idx="11448">
                  <c:v>26.8125</c:v>
                </c:pt>
                <c:pt idx="11449">
                  <c:v>26.815104166666668</c:v>
                </c:pt>
                <c:pt idx="11450">
                  <c:v>26.817708333333332</c:v>
                </c:pt>
                <c:pt idx="11451">
                  <c:v>26.8203125</c:v>
                </c:pt>
                <c:pt idx="11452">
                  <c:v>26.822916666666668</c:v>
                </c:pt>
                <c:pt idx="11453">
                  <c:v>26.825520833333332</c:v>
                </c:pt>
                <c:pt idx="11454">
                  <c:v>26.828125</c:v>
                </c:pt>
                <c:pt idx="11455">
                  <c:v>26.830729166666668</c:v>
                </c:pt>
                <c:pt idx="11456">
                  <c:v>26.833333333333332</c:v>
                </c:pt>
                <c:pt idx="11457">
                  <c:v>26.8359375</c:v>
                </c:pt>
                <c:pt idx="11458">
                  <c:v>26.838541666666668</c:v>
                </c:pt>
                <c:pt idx="11459">
                  <c:v>26.841145833333332</c:v>
                </c:pt>
                <c:pt idx="11460">
                  <c:v>26.84375</c:v>
                </c:pt>
                <c:pt idx="11461">
                  <c:v>26.846354166666668</c:v>
                </c:pt>
                <c:pt idx="11462">
                  <c:v>26.848958333333332</c:v>
                </c:pt>
                <c:pt idx="11463">
                  <c:v>26.8515625</c:v>
                </c:pt>
                <c:pt idx="11464">
                  <c:v>26.854166666666668</c:v>
                </c:pt>
                <c:pt idx="11465">
                  <c:v>26.856770833333332</c:v>
                </c:pt>
                <c:pt idx="11466">
                  <c:v>26.859375</c:v>
                </c:pt>
                <c:pt idx="11467">
                  <c:v>26.861979166666668</c:v>
                </c:pt>
                <c:pt idx="11468">
                  <c:v>26.864583333333332</c:v>
                </c:pt>
                <c:pt idx="11469">
                  <c:v>26.8671875</c:v>
                </c:pt>
                <c:pt idx="11470">
                  <c:v>26.869791666666668</c:v>
                </c:pt>
                <c:pt idx="11471">
                  <c:v>26.872395833333332</c:v>
                </c:pt>
                <c:pt idx="11472">
                  <c:v>26.875</c:v>
                </c:pt>
                <c:pt idx="11473">
                  <c:v>26.877604166666668</c:v>
                </c:pt>
                <c:pt idx="11474">
                  <c:v>26.880208333333332</c:v>
                </c:pt>
                <c:pt idx="11475">
                  <c:v>26.8828125</c:v>
                </c:pt>
                <c:pt idx="11476">
                  <c:v>26.885416666666668</c:v>
                </c:pt>
                <c:pt idx="11477">
                  <c:v>26.888020833333332</c:v>
                </c:pt>
                <c:pt idx="11478">
                  <c:v>26.890625</c:v>
                </c:pt>
                <c:pt idx="11479">
                  <c:v>26.893229166666668</c:v>
                </c:pt>
                <c:pt idx="11480">
                  <c:v>26.895833333333332</c:v>
                </c:pt>
                <c:pt idx="11481">
                  <c:v>26.8984375</c:v>
                </c:pt>
                <c:pt idx="11482">
                  <c:v>26.901041666666668</c:v>
                </c:pt>
                <c:pt idx="11483">
                  <c:v>26.903645833333332</c:v>
                </c:pt>
                <c:pt idx="11484">
                  <c:v>26.90625</c:v>
                </c:pt>
                <c:pt idx="11485">
                  <c:v>26.908854166666668</c:v>
                </c:pt>
                <c:pt idx="11486">
                  <c:v>26.911458333333332</c:v>
                </c:pt>
                <c:pt idx="11487">
                  <c:v>26.9140625</c:v>
                </c:pt>
                <c:pt idx="11488">
                  <c:v>26.916666666666668</c:v>
                </c:pt>
                <c:pt idx="11489">
                  <c:v>26.919270833333332</c:v>
                </c:pt>
                <c:pt idx="11490">
                  <c:v>26.921875</c:v>
                </c:pt>
                <c:pt idx="11491">
                  <c:v>26.924479166666668</c:v>
                </c:pt>
                <c:pt idx="11492">
                  <c:v>26.927083333333332</c:v>
                </c:pt>
                <c:pt idx="11493">
                  <c:v>26.9296875</c:v>
                </c:pt>
                <c:pt idx="11494">
                  <c:v>26.932291666666668</c:v>
                </c:pt>
                <c:pt idx="11495">
                  <c:v>26.934895833333332</c:v>
                </c:pt>
                <c:pt idx="11496">
                  <c:v>26.9375</c:v>
                </c:pt>
                <c:pt idx="11497">
                  <c:v>26.940104166666668</c:v>
                </c:pt>
                <c:pt idx="11498">
                  <c:v>26.942708333333332</c:v>
                </c:pt>
                <c:pt idx="11499">
                  <c:v>26.9453125</c:v>
                </c:pt>
                <c:pt idx="11500">
                  <c:v>26.947916666666668</c:v>
                </c:pt>
                <c:pt idx="11501">
                  <c:v>26.950520833333332</c:v>
                </c:pt>
                <c:pt idx="11502">
                  <c:v>26.953125</c:v>
                </c:pt>
                <c:pt idx="11503">
                  <c:v>26.955729166666668</c:v>
                </c:pt>
                <c:pt idx="11504">
                  <c:v>26.958333333333332</c:v>
                </c:pt>
                <c:pt idx="11505">
                  <c:v>26.9609375</c:v>
                </c:pt>
                <c:pt idx="11506">
                  <c:v>26.963541666666668</c:v>
                </c:pt>
                <c:pt idx="11507">
                  <c:v>26.966145833333332</c:v>
                </c:pt>
                <c:pt idx="11508">
                  <c:v>26.96875</c:v>
                </c:pt>
                <c:pt idx="11509">
                  <c:v>26.971354166666668</c:v>
                </c:pt>
                <c:pt idx="11510">
                  <c:v>26.973958333333332</c:v>
                </c:pt>
                <c:pt idx="11511">
                  <c:v>26.9765625</c:v>
                </c:pt>
                <c:pt idx="11512">
                  <c:v>26.979166666666668</c:v>
                </c:pt>
                <c:pt idx="11513">
                  <c:v>26.981770833333332</c:v>
                </c:pt>
                <c:pt idx="11514">
                  <c:v>26.984375</c:v>
                </c:pt>
                <c:pt idx="11515">
                  <c:v>26.986979166666668</c:v>
                </c:pt>
                <c:pt idx="11516">
                  <c:v>26.989583333333332</c:v>
                </c:pt>
                <c:pt idx="11517">
                  <c:v>26.9921875</c:v>
                </c:pt>
                <c:pt idx="11518">
                  <c:v>26.994791666666668</c:v>
                </c:pt>
                <c:pt idx="11519">
                  <c:v>26.997395833333332</c:v>
                </c:pt>
                <c:pt idx="11520">
                  <c:v>27</c:v>
                </c:pt>
                <c:pt idx="11521">
                  <c:v>27.002604166666668</c:v>
                </c:pt>
                <c:pt idx="11522">
                  <c:v>27.005208333333332</c:v>
                </c:pt>
                <c:pt idx="11523">
                  <c:v>27.0078125</c:v>
                </c:pt>
                <c:pt idx="11524">
                  <c:v>27.010416666666668</c:v>
                </c:pt>
                <c:pt idx="11525">
                  <c:v>27.013020833333332</c:v>
                </c:pt>
                <c:pt idx="11526">
                  <c:v>27.015625</c:v>
                </c:pt>
                <c:pt idx="11527">
                  <c:v>27.018229166666668</c:v>
                </c:pt>
                <c:pt idx="11528">
                  <c:v>27.020833333333332</c:v>
                </c:pt>
                <c:pt idx="11529">
                  <c:v>27.0234375</c:v>
                </c:pt>
                <c:pt idx="11530">
                  <c:v>27.026041666666668</c:v>
                </c:pt>
                <c:pt idx="11531">
                  <c:v>27.028645833333332</c:v>
                </c:pt>
                <c:pt idx="11532">
                  <c:v>27.03125</c:v>
                </c:pt>
                <c:pt idx="11533">
                  <c:v>27.033854166666668</c:v>
                </c:pt>
                <c:pt idx="11534">
                  <c:v>27.036458333333332</c:v>
                </c:pt>
                <c:pt idx="11535">
                  <c:v>27.0390625</c:v>
                </c:pt>
                <c:pt idx="11536">
                  <c:v>27.041666666666668</c:v>
                </c:pt>
                <c:pt idx="11537">
                  <c:v>27.044270833333332</c:v>
                </c:pt>
                <c:pt idx="11538">
                  <c:v>27.046875</c:v>
                </c:pt>
                <c:pt idx="11539">
                  <c:v>27.049479166666668</c:v>
                </c:pt>
                <c:pt idx="11540">
                  <c:v>27.052083333333332</c:v>
                </c:pt>
                <c:pt idx="11541">
                  <c:v>27.0546875</c:v>
                </c:pt>
                <c:pt idx="11542">
                  <c:v>27.057291666666668</c:v>
                </c:pt>
                <c:pt idx="11543">
                  <c:v>27.059895833333332</c:v>
                </c:pt>
                <c:pt idx="11544">
                  <c:v>27.0625</c:v>
                </c:pt>
                <c:pt idx="11545">
                  <c:v>27.065104166666668</c:v>
                </c:pt>
                <c:pt idx="11546">
                  <c:v>27.067708333333332</c:v>
                </c:pt>
                <c:pt idx="11547">
                  <c:v>27.0703125</c:v>
                </c:pt>
                <c:pt idx="11548">
                  <c:v>27.072916666666668</c:v>
                </c:pt>
                <c:pt idx="11549">
                  <c:v>27.075520833333332</c:v>
                </c:pt>
                <c:pt idx="11550">
                  <c:v>27.078125</c:v>
                </c:pt>
                <c:pt idx="11551">
                  <c:v>27.080729166666668</c:v>
                </c:pt>
                <c:pt idx="11552">
                  <c:v>27.083333333333332</c:v>
                </c:pt>
                <c:pt idx="11553">
                  <c:v>27.0859375</c:v>
                </c:pt>
                <c:pt idx="11554">
                  <c:v>27.088541666666668</c:v>
                </c:pt>
                <c:pt idx="11555">
                  <c:v>27.091145833333332</c:v>
                </c:pt>
                <c:pt idx="11556">
                  <c:v>27.09375</c:v>
                </c:pt>
                <c:pt idx="11557">
                  <c:v>27.096354166666668</c:v>
                </c:pt>
                <c:pt idx="11558">
                  <c:v>27.098958333333332</c:v>
                </c:pt>
                <c:pt idx="11559">
                  <c:v>27.1015625</c:v>
                </c:pt>
                <c:pt idx="11560">
                  <c:v>27.104166666666668</c:v>
                </c:pt>
                <c:pt idx="11561">
                  <c:v>27.106770833333332</c:v>
                </c:pt>
                <c:pt idx="11562">
                  <c:v>27.109375</c:v>
                </c:pt>
                <c:pt idx="11563">
                  <c:v>27.111979166666668</c:v>
                </c:pt>
                <c:pt idx="11564">
                  <c:v>27.114583333333332</c:v>
                </c:pt>
                <c:pt idx="11565">
                  <c:v>27.1171875</c:v>
                </c:pt>
                <c:pt idx="11566">
                  <c:v>27.119791666666668</c:v>
                </c:pt>
                <c:pt idx="11567">
                  <c:v>27.122395833333332</c:v>
                </c:pt>
                <c:pt idx="11568">
                  <c:v>27.125</c:v>
                </c:pt>
                <c:pt idx="11569">
                  <c:v>27.127604166666668</c:v>
                </c:pt>
                <c:pt idx="11570">
                  <c:v>27.130208333333332</c:v>
                </c:pt>
                <c:pt idx="11571">
                  <c:v>27.1328125</c:v>
                </c:pt>
                <c:pt idx="11572">
                  <c:v>27.135416666666668</c:v>
                </c:pt>
                <c:pt idx="11573">
                  <c:v>27.138020833333332</c:v>
                </c:pt>
                <c:pt idx="11574">
                  <c:v>27.140625</c:v>
                </c:pt>
                <c:pt idx="11575">
                  <c:v>27.143229166666668</c:v>
                </c:pt>
                <c:pt idx="11576">
                  <c:v>27.145833333333332</c:v>
                </c:pt>
                <c:pt idx="11577">
                  <c:v>27.1484375</c:v>
                </c:pt>
                <c:pt idx="11578">
                  <c:v>27.151041666666668</c:v>
                </c:pt>
                <c:pt idx="11579">
                  <c:v>27.153645833333332</c:v>
                </c:pt>
                <c:pt idx="11580">
                  <c:v>27.15625</c:v>
                </c:pt>
                <c:pt idx="11581">
                  <c:v>27.158854166666668</c:v>
                </c:pt>
                <c:pt idx="11582">
                  <c:v>27.161458333333332</c:v>
                </c:pt>
                <c:pt idx="11583">
                  <c:v>27.1640625</c:v>
                </c:pt>
                <c:pt idx="11584">
                  <c:v>27.166666666666668</c:v>
                </c:pt>
                <c:pt idx="11585">
                  <c:v>27.169270833333332</c:v>
                </c:pt>
                <c:pt idx="11586">
                  <c:v>27.171875</c:v>
                </c:pt>
                <c:pt idx="11587">
                  <c:v>27.174479166666668</c:v>
                </c:pt>
                <c:pt idx="11588">
                  <c:v>27.177083333333332</c:v>
                </c:pt>
                <c:pt idx="11589">
                  <c:v>27.1796875</c:v>
                </c:pt>
                <c:pt idx="11590">
                  <c:v>27.182291666666668</c:v>
                </c:pt>
                <c:pt idx="11591">
                  <c:v>27.184895833333332</c:v>
                </c:pt>
                <c:pt idx="11592">
                  <c:v>27.1875</c:v>
                </c:pt>
                <c:pt idx="11593">
                  <c:v>27.190104166666668</c:v>
                </c:pt>
                <c:pt idx="11594">
                  <c:v>27.192708333333332</c:v>
                </c:pt>
                <c:pt idx="11595">
                  <c:v>27.1953125</c:v>
                </c:pt>
                <c:pt idx="11596">
                  <c:v>27.197916666666668</c:v>
                </c:pt>
                <c:pt idx="11597">
                  <c:v>27.200520833333332</c:v>
                </c:pt>
                <c:pt idx="11598">
                  <c:v>27.203125</c:v>
                </c:pt>
                <c:pt idx="11599">
                  <c:v>27.205729166666668</c:v>
                </c:pt>
                <c:pt idx="11600">
                  <c:v>27.208333333333332</c:v>
                </c:pt>
                <c:pt idx="11601">
                  <c:v>27.2109375</c:v>
                </c:pt>
                <c:pt idx="11602">
                  <c:v>27.213541666666668</c:v>
                </c:pt>
                <c:pt idx="11603">
                  <c:v>27.216145833333332</c:v>
                </c:pt>
                <c:pt idx="11604">
                  <c:v>27.21875</c:v>
                </c:pt>
                <c:pt idx="11605">
                  <c:v>27.221354166666668</c:v>
                </c:pt>
                <c:pt idx="11606">
                  <c:v>27.223958333333332</c:v>
                </c:pt>
                <c:pt idx="11607">
                  <c:v>27.2265625</c:v>
                </c:pt>
                <c:pt idx="11608">
                  <c:v>27.229166666666668</c:v>
                </c:pt>
                <c:pt idx="11609">
                  <c:v>27.231770833333332</c:v>
                </c:pt>
                <c:pt idx="11610">
                  <c:v>27.234375</c:v>
                </c:pt>
                <c:pt idx="11611">
                  <c:v>27.236979166666668</c:v>
                </c:pt>
                <c:pt idx="11612">
                  <c:v>27.239583333333332</c:v>
                </c:pt>
                <c:pt idx="11613">
                  <c:v>27.2421875</c:v>
                </c:pt>
                <c:pt idx="11614">
                  <c:v>27.244791666666668</c:v>
                </c:pt>
                <c:pt idx="11615">
                  <c:v>27.247395833333332</c:v>
                </c:pt>
                <c:pt idx="11616">
                  <c:v>27.25</c:v>
                </c:pt>
                <c:pt idx="11617">
                  <c:v>27.252604166666668</c:v>
                </c:pt>
                <c:pt idx="11618">
                  <c:v>27.255208333333332</c:v>
                </c:pt>
                <c:pt idx="11619">
                  <c:v>27.2578125</c:v>
                </c:pt>
                <c:pt idx="11620">
                  <c:v>27.260416666666668</c:v>
                </c:pt>
                <c:pt idx="11621">
                  <c:v>27.263020833333332</c:v>
                </c:pt>
                <c:pt idx="11622">
                  <c:v>27.265625</c:v>
                </c:pt>
                <c:pt idx="11623">
                  <c:v>27.268229166666668</c:v>
                </c:pt>
                <c:pt idx="11624">
                  <c:v>27.270833333333332</c:v>
                </c:pt>
                <c:pt idx="11625">
                  <c:v>27.2734375</c:v>
                </c:pt>
                <c:pt idx="11626">
                  <c:v>27.276041666666668</c:v>
                </c:pt>
                <c:pt idx="11627">
                  <c:v>27.278645833333332</c:v>
                </c:pt>
                <c:pt idx="11628">
                  <c:v>27.28125</c:v>
                </c:pt>
                <c:pt idx="11629">
                  <c:v>27.283854166666668</c:v>
                </c:pt>
                <c:pt idx="11630">
                  <c:v>27.286458333333332</c:v>
                </c:pt>
                <c:pt idx="11631">
                  <c:v>27.2890625</c:v>
                </c:pt>
                <c:pt idx="11632">
                  <c:v>27.291666666666668</c:v>
                </c:pt>
                <c:pt idx="11633">
                  <c:v>27.294270833333332</c:v>
                </c:pt>
                <c:pt idx="11634">
                  <c:v>27.296875</c:v>
                </c:pt>
                <c:pt idx="11635">
                  <c:v>27.299479166666668</c:v>
                </c:pt>
                <c:pt idx="11636">
                  <c:v>27.302083333333332</c:v>
                </c:pt>
                <c:pt idx="11637">
                  <c:v>27.3046875</c:v>
                </c:pt>
                <c:pt idx="11638">
                  <c:v>27.307291666666668</c:v>
                </c:pt>
                <c:pt idx="11639">
                  <c:v>27.309895833333332</c:v>
                </c:pt>
                <c:pt idx="11640">
                  <c:v>27.3125</c:v>
                </c:pt>
                <c:pt idx="11641">
                  <c:v>27.315104166666668</c:v>
                </c:pt>
                <c:pt idx="11642">
                  <c:v>27.317708333333332</c:v>
                </c:pt>
                <c:pt idx="11643">
                  <c:v>27.3203125</c:v>
                </c:pt>
                <c:pt idx="11644">
                  <c:v>27.322916666666668</c:v>
                </c:pt>
                <c:pt idx="11645">
                  <c:v>27.325520833333332</c:v>
                </c:pt>
                <c:pt idx="11646">
                  <c:v>27.328125</c:v>
                </c:pt>
                <c:pt idx="11647">
                  <c:v>27.330729166666668</c:v>
                </c:pt>
                <c:pt idx="11648">
                  <c:v>27.333333333333332</c:v>
                </c:pt>
                <c:pt idx="11649">
                  <c:v>27.3359375</c:v>
                </c:pt>
                <c:pt idx="11650">
                  <c:v>27.338541666666668</c:v>
                </c:pt>
                <c:pt idx="11651">
                  <c:v>27.341145833333332</c:v>
                </c:pt>
                <c:pt idx="11652">
                  <c:v>27.34375</c:v>
                </c:pt>
                <c:pt idx="11653">
                  <c:v>27.346354166666668</c:v>
                </c:pt>
                <c:pt idx="11654">
                  <c:v>27.348958333333332</c:v>
                </c:pt>
                <c:pt idx="11655">
                  <c:v>27.3515625</c:v>
                </c:pt>
                <c:pt idx="11656">
                  <c:v>27.354166666666668</c:v>
                </c:pt>
                <c:pt idx="11657">
                  <c:v>27.356770833333332</c:v>
                </c:pt>
                <c:pt idx="11658">
                  <c:v>27.359375</c:v>
                </c:pt>
                <c:pt idx="11659">
                  <c:v>27.361979166666668</c:v>
                </c:pt>
                <c:pt idx="11660">
                  <c:v>27.364583333333332</c:v>
                </c:pt>
                <c:pt idx="11661">
                  <c:v>27.3671875</c:v>
                </c:pt>
                <c:pt idx="11662">
                  <c:v>27.369791666666668</c:v>
                </c:pt>
                <c:pt idx="11663">
                  <c:v>27.372395833333332</c:v>
                </c:pt>
                <c:pt idx="11664">
                  <c:v>27.375</c:v>
                </c:pt>
                <c:pt idx="11665">
                  <c:v>27.377604166666668</c:v>
                </c:pt>
                <c:pt idx="11666">
                  <c:v>27.380208333333332</c:v>
                </c:pt>
                <c:pt idx="11667">
                  <c:v>27.3828125</c:v>
                </c:pt>
                <c:pt idx="11668">
                  <c:v>27.385416666666668</c:v>
                </c:pt>
                <c:pt idx="11669">
                  <c:v>27.388020833333332</c:v>
                </c:pt>
                <c:pt idx="11670">
                  <c:v>27.390625</c:v>
                </c:pt>
                <c:pt idx="11671">
                  <c:v>27.393229166666668</c:v>
                </c:pt>
                <c:pt idx="11672">
                  <c:v>27.395833333333332</c:v>
                </c:pt>
                <c:pt idx="11673">
                  <c:v>27.3984375</c:v>
                </c:pt>
                <c:pt idx="11674">
                  <c:v>27.401041666666668</c:v>
                </c:pt>
                <c:pt idx="11675">
                  <c:v>27.403645833333332</c:v>
                </c:pt>
                <c:pt idx="11676">
                  <c:v>27.40625</c:v>
                </c:pt>
                <c:pt idx="11677">
                  <c:v>27.408854166666668</c:v>
                </c:pt>
                <c:pt idx="11678">
                  <c:v>27.411458333333332</c:v>
                </c:pt>
                <c:pt idx="11679">
                  <c:v>27.4140625</c:v>
                </c:pt>
                <c:pt idx="11680">
                  <c:v>27.416666666666668</c:v>
                </c:pt>
                <c:pt idx="11681">
                  <c:v>27.419270833333332</c:v>
                </c:pt>
                <c:pt idx="11682">
                  <c:v>27.421875</c:v>
                </c:pt>
                <c:pt idx="11683">
                  <c:v>27.424479166666668</c:v>
                </c:pt>
                <c:pt idx="11684">
                  <c:v>27.427083333333332</c:v>
                </c:pt>
                <c:pt idx="11685">
                  <c:v>27.4296875</c:v>
                </c:pt>
                <c:pt idx="11686">
                  <c:v>27.432291666666668</c:v>
                </c:pt>
                <c:pt idx="11687">
                  <c:v>27.434895833333332</c:v>
                </c:pt>
                <c:pt idx="11688">
                  <c:v>27.4375</c:v>
                </c:pt>
                <c:pt idx="11689">
                  <c:v>27.440104166666668</c:v>
                </c:pt>
                <c:pt idx="11690">
                  <c:v>27.442708333333332</c:v>
                </c:pt>
                <c:pt idx="11691">
                  <c:v>27.4453125</c:v>
                </c:pt>
                <c:pt idx="11692">
                  <c:v>27.447916666666668</c:v>
                </c:pt>
                <c:pt idx="11693">
                  <c:v>27.450520833333332</c:v>
                </c:pt>
                <c:pt idx="11694">
                  <c:v>27.453125</c:v>
                </c:pt>
                <c:pt idx="11695">
                  <c:v>27.455729166666668</c:v>
                </c:pt>
                <c:pt idx="11696">
                  <c:v>27.458333333333332</c:v>
                </c:pt>
                <c:pt idx="11697">
                  <c:v>27.4609375</c:v>
                </c:pt>
                <c:pt idx="11698">
                  <c:v>27.463541666666668</c:v>
                </c:pt>
                <c:pt idx="11699">
                  <c:v>27.466145833333332</c:v>
                </c:pt>
                <c:pt idx="11700">
                  <c:v>27.46875</c:v>
                </c:pt>
                <c:pt idx="11701">
                  <c:v>27.471354166666668</c:v>
                </c:pt>
                <c:pt idx="11702">
                  <c:v>27.473958333333332</c:v>
                </c:pt>
                <c:pt idx="11703">
                  <c:v>27.4765625</c:v>
                </c:pt>
                <c:pt idx="11704">
                  <c:v>27.479166666666668</c:v>
                </c:pt>
                <c:pt idx="11705">
                  <c:v>27.481770833333332</c:v>
                </c:pt>
                <c:pt idx="11706">
                  <c:v>27.484375</c:v>
                </c:pt>
                <c:pt idx="11707">
                  <c:v>27.486979166666668</c:v>
                </c:pt>
                <c:pt idx="11708">
                  <c:v>27.489583333333332</c:v>
                </c:pt>
                <c:pt idx="11709">
                  <c:v>27.4921875</c:v>
                </c:pt>
                <c:pt idx="11710">
                  <c:v>27.494791666666668</c:v>
                </c:pt>
                <c:pt idx="11711">
                  <c:v>27.497395833333332</c:v>
                </c:pt>
                <c:pt idx="11712">
                  <c:v>27.5</c:v>
                </c:pt>
                <c:pt idx="11713">
                  <c:v>27.502604166666668</c:v>
                </c:pt>
                <c:pt idx="11714">
                  <c:v>27.505208333333332</c:v>
                </c:pt>
                <c:pt idx="11715">
                  <c:v>27.5078125</c:v>
                </c:pt>
                <c:pt idx="11716">
                  <c:v>27.510416666666668</c:v>
                </c:pt>
                <c:pt idx="11717">
                  <c:v>27.513020833333332</c:v>
                </c:pt>
                <c:pt idx="11718">
                  <c:v>27.515625</c:v>
                </c:pt>
                <c:pt idx="11719">
                  <c:v>27.518229166666668</c:v>
                </c:pt>
                <c:pt idx="11720">
                  <c:v>27.520833333333332</c:v>
                </c:pt>
                <c:pt idx="11721">
                  <c:v>27.5234375</c:v>
                </c:pt>
                <c:pt idx="11722">
                  <c:v>27.526041666666668</c:v>
                </c:pt>
                <c:pt idx="11723">
                  <c:v>27.528645833333332</c:v>
                </c:pt>
                <c:pt idx="11724">
                  <c:v>27.53125</c:v>
                </c:pt>
                <c:pt idx="11725">
                  <c:v>27.533854166666668</c:v>
                </c:pt>
                <c:pt idx="11726">
                  <c:v>27.536458333333332</c:v>
                </c:pt>
                <c:pt idx="11727">
                  <c:v>27.5390625</c:v>
                </c:pt>
                <c:pt idx="11728">
                  <c:v>27.541666666666668</c:v>
                </c:pt>
                <c:pt idx="11729">
                  <c:v>27.544270833333332</c:v>
                </c:pt>
                <c:pt idx="11730">
                  <c:v>27.546875</c:v>
                </c:pt>
                <c:pt idx="11731">
                  <c:v>27.549479166666668</c:v>
                </c:pt>
                <c:pt idx="11732">
                  <c:v>27.552083333333332</c:v>
                </c:pt>
                <c:pt idx="11733">
                  <c:v>27.5546875</c:v>
                </c:pt>
                <c:pt idx="11734">
                  <c:v>27.557291666666668</c:v>
                </c:pt>
                <c:pt idx="11735">
                  <c:v>27.559895833333332</c:v>
                </c:pt>
                <c:pt idx="11736">
                  <c:v>27.5625</c:v>
                </c:pt>
                <c:pt idx="11737">
                  <c:v>27.565104166666668</c:v>
                </c:pt>
                <c:pt idx="11738">
                  <c:v>27.567708333333332</c:v>
                </c:pt>
                <c:pt idx="11739">
                  <c:v>27.5703125</c:v>
                </c:pt>
                <c:pt idx="11740">
                  <c:v>27.572916666666668</c:v>
                </c:pt>
                <c:pt idx="11741">
                  <c:v>27.575520833333332</c:v>
                </c:pt>
                <c:pt idx="11742">
                  <c:v>27.578125</c:v>
                </c:pt>
                <c:pt idx="11743">
                  <c:v>27.580729166666668</c:v>
                </c:pt>
                <c:pt idx="11744">
                  <c:v>27.583333333333332</c:v>
                </c:pt>
                <c:pt idx="11745">
                  <c:v>27.5859375</c:v>
                </c:pt>
                <c:pt idx="11746">
                  <c:v>27.588541666666668</c:v>
                </c:pt>
                <c:pt idx="11747">
                  <c:v>27.591145833333332</c:v>
                </c:pt>
                <c:pt idx="11748">
                  <c:v>27.59375</c:v>
                </c:pt>
                <c:pt idx="11749">
                  <c:v>27.596354166666668</c:v>
                </c:pt>
                <c:pt idx="11750">
                  <c:v>27.598958333333332</c:v>
                </c:pt>
                <c:pt idx="11751">
                  <c:v>27.6015625</c:v>
                </c:pt>
                <c:pt idx="11752">
                  <c:v>27.604166666666668</c:v>
                </c:pt>
                <c:pt idx="11753">
                  <c:v>27.606770833333332</c:v>
                </c:pt>
                <c:pt idx="11754">
                  <c:v>27.609375</c:v>
                </c:pt>
                <c:pt idx="11755">
                  <c:v>27.611979166666668</c:v>
                </c:pt>
                <c:pt idx="11756">
                  <c:v>27.614583333333332</c:v>
                </c:pt>
                <c:pt idx="11757">
                  <c:v>27.6171875</c:v>
                </c:pt>
                <c:pt idx="11758">
                  <c:v>27.619791666666668</c:v>
                </c:pt>
                <c:pt idx="11759">
                  <c:v>27.622395833333332</c:v>
                </c:pt>
                <c:pt idx="11760">
                  <c:v>27.625</c:v>
                </c:pt>
                <c:pt idx="11761">
                  <c:v>27.627604166666668</c:v>
                </c:pt>
                <c:pt idx="11762">
                  <c:v>27.630208333333332</c:v>
                </c:pt>
                <c:pt idx="11763">
                  <c:v>27.6328125</c:v>
                </c:pt>
                <c:pt idx="11764">
                  <c:v>27.635416666666668</c:v>
                </c:pt>
                <c:pt idx="11765">
                  <c:v>27.638020833333332</c:v>
                </c:pt>
                <c:pt idx="11766">
                  <c:v>27.640625</c:v>
                </c:pt>
                <c:pt idx="11767">
                  <c:v>27.643229166666668</c:v>
                </c:pt>
                <c:pt idx="11768">
                  <c:v>27.645833333333332</c:v>
                </c:pt>
                <c:pt idx="11769">
                  <c:v>27.6484375</c:v>
                </c:pt>
                <c:pt idx="11770">
                  <c:v>27.651041666666668</c:v>
                </c:pt>
                <c:pt idx="11771">
                  <c:v>27.653645833333332</c:v>
                </c:pt>
                <c:pt idx="11772">
                  <c:v>27.65625</c:v>
                </c:pt>
                <c:pt idx="11773">
                  <c:v>27.658854166666668</c:v>
                </c:pt>
                <c:pt idx="11774">
                  <c:v>27.661458333333332</c:v>
                </c:pt>
                <c:pt idx="11775">
                  <c:v>27.6640625</c:v>
                </c:pt>
                <c:pt idx="11776">
                  <c:v>27.666666666666668</c:v>
                </c:pt>
                <c:pt idx="11777">
                  <c:v>27.669270833333332</c:v>
                </c:pt>
                <c:pt idx="11778">
                  <c:v>27.671875</c:v>
                </c:pt>
                <c:pt idx="11779">
                  <c:v>27.674479166666668</c:v>
                </c:pt>
                <c:pt idx="11780">
                  <c:v>27.677083333333332</c:v>
                </c:pt>
                <c:pt idx="11781">
                  <c:v>27.6796875</c:v>
                </c:pt>
                <c:pt idx="11782">
                  <c:v>27.682291666666668</c:v>
                </c:pt>
                <c:pt idx="11783">
                  <c:v>27.684895833333332</c:v>
                </c:pt>
                <c:pt idx="11784">
                  <c:v>27.6875</c:v>
                </c:pt>
                <c:pt idx="11785">
                  <c:v>27.690104166666668</c:v>
                </c:pt>
                <c:pt idx="11786">
                  <c:v>27.692708333333332</c:v>
                </c:pt>
                <c:pt idx="11787">
                  <c:v>27.6953125</c:v>
                </c:pt>
                <c:pt idx="11788">
                  <c:v>27.697916666666668</c:v>
                </c:pt>
                <c:pt idx="11789">
                  <c:v>27.700520833333332</c:v>
                </c:pt>
                <c:pt idx="11790">
                  <c:v>27.703125</c:v>
                </c:pt>
                <c:pt idx="11791">
                  <c:v>27.705729166666668</c:v>
                </c:pt>
                <c:pt idx="11792">
                  <c:v>27.708333333333332</c:v>
                </c:pt>
                <c:pt idx="11793">
                  <c:v>27.7109375</c:v>
                </c:pt>
                <c:pt idx="11794">
                  <c:v>27.713541666666668</c:v>
                </c:pt>
                <c:pt idx="11795">
                  <c:v>27.716145833333332</c:v>
                </c:pt>
                <c:pt idx="11796">
                  <c:v>27.71875</c:v>
                </c:pt>
                <c:pt idx="11797">
                  <c:v>27.721354166666668</c:v>
                </c:pt>
                <c:pt idx="11798">
                  <c:v>27.723958333333332</c:v>
                </c:pt>
                <c:pt idx="11799">
                  <c:v>27.7265625</c:v>
                </c:pt>
                <c:pt idx="11800">
                  <c:v>27.729166666666668</c:v>
                </c:pt>
                <c:pt idx="11801">
                  <c:v>27.731770833333332</c:v>
                </c:pt>
                <c:pt idx="11802">
                  <c:v>27.734375</c:v>
                </c:pt>
                <c:pt idx="11803">
                  <c:v>27.736979166666668</c:v>
                </c:pt>
                <c:pt idx="11804">
                  <c:v>27.739583333333332</c:v>
                </c:pt>
                <c:pt idx="11805">
                  <c:v>27.7421875</c:v>
                </c:pt>
                <c:pt idx="11806">
                  <c:v>27.744791666666668</c:v>
                </c:pt>
                <c:pt idx="11807">
                  <c:v>27.747395833333332</c:v>
                </c:pt>
                <c:pt idx="11808">
                  <c:v>27.75</c:v>
                </c:pt>
                <c:pt idx="11809">
                  <c:v>27.752604166666668</c:v>
                </c:pt>
                <c:pt idx="11810">
                  <c:v>27.755208333333332</c:v>
                </c:pt>
                <c:pt idx="11811">
                  <c:v>27.7578125</c:v>
                </c:pt>
                <c:pt idx="11812">
                  <c:v>27.760416666666668</c:v>
                </c:pt>
                <c:pt idx="11813">
                  <c:v>27.763020833333332</c:v>
                </c:pt>
                <c:pt idx="11814">
                  <c:v>27.765625</c:v>
                </c:pt>
                <c:pt idx="11815">
                  <c:v>27.768229166666668</c:v>
                </c:pt>
                <c:pt idx="11816">
                  <c:v>27.770833333333332</c:v>
                </c:pt>
                <c:pt idx="11817">
                  <c:v>27.7734375</c:v>
                </c:pt>
                <c:pt idx="11818">
                  <c:v>27.776041666666668</c:v>
                </c:pt>
                <c:pt idx="11819">
                  <c:v>27.778645833333332</c:v>
                </c:pt>
                <c:pt idx="11820">
                  <c:v>27.78125</c:v>
                </c:pt>
                <c:pt idx="11821">
                  <c:v>27.783854166666668</c:v>
                </c:pt>
                <c:pt idx="11822">
                  <c:v>27.786458333333332</c:v>
                </c:pt>
                <c:pt idx="11823">
                  <c:v>27.7890625</c:v>
                </c:pt>
                <c:pt idx="11824">
                  <c:v>27.791666666666668</c:v>
                </c:pt>
                <c:pt idx="11825">
                  <c:v>27.794270833333332</c:v>
                </c:pt>
                <c:pt idx="11826">
                  <c:v>27.796875</c:v>
                </c:pt>
                <c:pt idx="11827">
                  <c:v>27.799479166666668</c:v>
                </c:pt>
                <c:pt idx="11828">
                  <c:v>27.802083333333332</c:v>
                </c:pt>
                <c:pt idx="11829">
                  <c:v>27.8046875</c:v>
                </c:pt>
                <c:pt idx="11830">
                  <c:v>27.807291666666668</c:v>
                </c:pt>
                <c:pt idx="11831">
                  <c:v>27.809895833333332</c:v>
                </c:pt>
                <c:pt idx="11832">
                  <c:v>27.8125</c:v>
                </c:pt>
                <c:pt idx="11833">
                  <c:v>27.815104166666668</c:v>
                </c:pt>
                <c:pt idx="11834">
                  <c:v>27.817708333333332</c:v>
                </c:pt>
                <c:pt idx="11835">
                  <c:v>27.8203125</c:v>
                </c:pt>
                <c:pt idx="11836">
                  <c:v>27.822916666666668</c:v>
                </c:pt>
                <c:pt idx="11837">
                  <c:v>27.825520833333332</c:v>
                </c:pt>
                <c:pt idx="11838">
                  <c:v>27.828125</c:v>
                </c:pt>
                <c:pt idx="11839">
                  <c:v>27.830729166666668</c:v>
                </c:pt>
                <c:pt idx="11840">
                  <c:v>27.833333333333332</c:v>
                </c:pt>
                <c:pt idx="11841">
                  <c:v>27.8359375</c:v>
                </c:pt>
                <c:pt idx="11842">
                  <c:v>27.838541666666668</c:v>
                </c:pt>
                <c:pt idx="11843">
                  <c:v>27.841145833333332</c:v>
                </c:pt>
                <c:pt idx="11844">
                  <c:v>27.84375</c:v>
                </c:pt>
                <c:pt idx="11845">
                  <c:v>27.846354166666668</c:v>
                </c:pt>
                <c:pt idx="11846">
                  <c:v>27.848958333333332</c:v>
                </c:pt>
                <c:pt idx="11847">
                  <c:v>27.8515625</c:v>
                </c:pt>
                <c:pt idx="11848">
                  <c:v>27.854166666666668</c:v>
                </c:pt>
                <c:pt idx="11849">
                  <c:v>27.856770833333332</c:v>
                </c:pt>
                <c:pt idx="11850">
                  <c:v>27.859375</c:v>
                </c:pt>
                <c:pt idx="11851">
                  <c:v>27.861979166666668</c:v>
                </c:pt>
                <c:pt idx="11852">
                  <c:v>27.864583333333332</c:v>
                </c:pt>
                <c:pt idx="11853">
                  <c:v>27.8671875</c:v>
                </c:pt>
                <c:pt idx="11854">
                  <c:v>27.869791666666668</c:v>
                </c:pt>
                <c:pt idx="11855">
                  <c:v>27.872395833333332</c:v>
                </c:pt>
                <c:pt idx="11856">
                  <c:v>27.875</c:v>
                </c:pt>
                <c:pt idx="11857">
                  <c:v>27.877604166666668</c:v>
                </c:pt>
                <c:pt idx="11858">
                  <c:v>27.880208333333332</c:v>
                </c:pt>
                <c:pt idx="11859">
                  <c:v>27.8828125</c:v>
                </c:pt>
                <c:pt idx="11860">
                  <c:v>27.885416666666668</c:v>
                </c:pt>
                <c:pt idx="11861">
                  <c:v>27.888020833333332</c:v>
                </c:pt>
                <c:pt idx="11862">
                  <c:v>27.890625</c:v>
                </c:pt>
                <c:pt idx="11863">
                  <c:v>27.893229166666668</c:v>
                </c:pt>
                <c:pt idx="11864">
                  <c:v>27.895833333333332</c:v>
                </c:pt>
                <c:pt idx="11865">
                  <c:v>27.8984375</c:v>
                </c:pt>
                <c:pt idx="11866">
                  <c:v>27.901041666666668</c:v>
                </c:pt>
                <c:pt idx="11867">
                  <c:v>27.903645833333332</c:v>
                </c:pt>
                <c:pt idx="11868">
                  <c:v>27.90625</c:v>
                </c:pt>
                <c:pt idx="11869">
                  <c:v>27.908854166666668</c:v>
                </c:pt>
                <c:pt idx="11870">
                  <c:v>27.911458333333332</c:v>
                </c:pt>
                <c:pt idx="11871">
                  <c:v>27.9140625</c:v>
                </c:pt>
                <c:pt idx="11872">
                  <c:v>27.916666666666668</c:v>
                </c:pt>
                <c:pt idx="11873">
                  <c:v>27.919270833333332</c:v>
                </c:pt>
                <c:pt idx="11874">
                  <c:v>27.921875</c:v>
                </c:pt>
                <c:pt idx="11875">
                  <c:v>27.924479166666668</c:v>
                </c:pt>
                <c:pt idx="11876">
                  <c:v>27.927083333333332</c:v>
                </c:pt>
                <c:pt idx="11877">
                  <c:v>27.9296875</c:v>
                </c:pt>
                <c:pt idx="11878">
                  <c:v>27.932291666666668</c:v>
                </c:pt>
                <c:pt idx="11879">
                  <c:v>27.934895833333332</c:v>
                </c:pt>
                <c:pt idx="11880">
                  <c:v>27.9375</c:v>
                </c:pt>
                <c:pt idx="11881">
                  <c:v>27.940104166666668</c:v>
                </c:pt>
                <c:pt idx="11882">
                  <c:v>27.942708333333332</c:v>
                </c:pt>
                <c:pt idx="11883">
                  <c:v>27.9453125</c:v>
                </c:pt>
                <c:pt idx="11884">
                  <c:v>27.947916666666668</c:v>
                </c:pt>
                <c:pt idx="11885">
                  <c:v>27.950520833333332</c:v>
                </c:pt>
                <c:pt idx="11886">
                  <c:v>27.953125</c:v>
                </c:pt>
                <c:pt idx="11887">
                  <c:v>27.955729166666668</c:v>
                </c:pt>
                <c:pt idx="11888">
                  <c:v>27.958333333333332</c:v>
                </c:pt>
                <c:pt idx="11889">
                  <c:v>27.9609375</c:v>
                </c:pt>
                <c:pt idx="11890">
                  <c:v>27.963541666666668</c:v>
                </c:pt>
                <c:pt idx="11891">
                  <c:v>27.966145833333332</c:v>
                </c:pt>
                <c:pt idx="11892">
                  <c:v>27.96875</c:v>
                </c:pt>
                <c:pt idx="11893">
                  <c:v>27.971354166666668</c:v>
                </c:pt>
                <c:pt idx="11894">
                  <c:v>27.973958333333332</c:v>
                </c:pt>
                <c:pt idx="11895">
                  <c:v>27.9765625</c:v>
                </c:pt>
                <c:pt idx="11896">
                  <c:v>27.979166666666668</c:v>
                </c:pt>
                <c:pt idx="11897">
                  <c:v>27.981770833333332</c:v>
                </c:pt>
                <c:pt idx="11898">
                  <c:v>27.984375</c:v>
                </c:pt>
                <c:pt idx="11899">
                  <c:v>27.986979166666668</c:v>
                </c:pt>
                <c:pt idx="11900">
                  <c:v>27.989583333333332</c:v>
                </c:pt>
                <c:pt idx="11901">
                  <c:v>27.9921875</c:v>
                </c:pt>
                <c:pt idx="11902">
                  <c:v>27.994791666666668</c:v>
                </c:pt>
                <c:pt idx="11903">
                  <c:v>27.997395833333332</c:v>
                </c:pt>
                <c:pt idx="11904">
                  <c:v>28</c:v>
                </c:pt>
                <c:pt idx="11905">
                  <c:v>28.002604166666668</c:v>
                </c:pt>
                <c:pt idx="11906">
                  <c:v>28.005208333333332</c:v>
                </c:pt>
                <c:pt idx="11907">
                  <c:v>28.0078125</c:v>
                </c:pt>
                <c:pt idx="11908">
                  <c:v>28.010416666666668</c:v>
                </c:pt>
                <c:pt idx="11909">
                  <c:v>28.013020833333332</c:v>
                </c:pt>
                <c:pt idx="11910">
                  <c:v>28.015625</c:v>
                </c:pt>
                <c:pt idx="11911">
                  <c:v>28.018229166666668</c:v>
                </c:pt>
                <c:pt idx="11912">
                  <c:v>28.020833333333332</c:v>
                </c:pt>
                <c:pt idx="11913">
                  <c:v>28.0234375</c:v>
                </c:pt>
                <c:pt idx="11914">
                  <c:v>28.026041666666668</c:v>
                </c:pt>
                <c:pt idx="11915">
                  <c:v>28.028645833333332</c:v>
                </c:pt>
                <c:pt idx="11916">
                  <c:v>28.03125</c:v>
                </c:pt>
                <c:pt idx="11917">
                  <c:v>28.033854166666668</c:v>
                </c:pt>
                <c:pt idx="11918">
                  <c:v>28.036458333333332</c:v>
                </c:pt>
                <c:pt idx="11919">
                  <c:v>28.0390625</c:v>
                </c:pt>
                <c:pt idx="11920">
                  <c:v>28.041666666666668</c:v>
                </c:pt>
                <c:pt idx="11921">
                  <c:v>28.044270833333332</c:v>
                </c:pt>
                <c:pt idx="11922">
                  <c:v>28.046875</c:v>
                </c:pt>
                <c:pt idx="11923">
                  <c:v>28.049479166666668</c:v>
                </c:pt>
                <c:pt idx="11924">
                  <c:v>28.052083333333332</c:v>
                </c:pt>
                <c:pt idx="11925">
                  <c:v>28.0546875</c:v>
                </c:pt>
                <c:pt idx="11926">
                  <c:v>28.057291666666668</c:v>
                </c:pt>
                <c:pt idx="11927">
                  <c:v>28.059895833333332</c:v>
                </c:pt>
                <c:pt idx="11928">
                  <c:v>28.0625</c:v>
                </c:pt>
                <c:pt idx="11929">
                  <c:v>28.065104166666668</c:v>
                </c:pt>
                <c:pt idx="11930">
                  <c:v>28.067708333333332</c:v>
                </c:pt>
                <c:pt idx="11931">
                  <c:v>28.0703125</c:v>
                </c:pt>
                <c:pt idx="11932">
                  <c:v>28.072916666666668</c:v>
                </c:pt>
                <c:pt idx="11933">
                  <c:v>28.075520833333332</c:v>
                </c:pt>
                <c:pt idx="11934">
                  <c:v>28.078125</c:v>
                </c:pt>
                <c:pt idx="11935">
                  <c:v>28.080729166666668</c:v>
                </c:pt>
                <c:pt idx="11936">
                  <c:v>28.083333333333332</c:v>
                </c:pt>
                <c:pt idx="11937">
                  <c:v>28.0859375</c:v>
                </c:pt>
                <c:pt idx="11938">
                  <c:v>28.088541666666668</c:v>
                </c:pt>
                <c:pt idx="11939">
                  <c:v>28.091145833333332</c:v>
                </c:pt>
                <c:pt idx="11940">
                  <c:v>28.09375</c:v>
                </c:pt>
                <c:pt idx="11941">
                  <c:v>28.096354166666668</c:v>
                </c:pt>
                <c:pt idx="11942">
                  <c:v>28.098958333333332</c:v>
                </c:pt>
                <c:pt idx="11943">
                  <c:v>28.1015625</c:v>
                </c:pt>
                <c:pt idx="11944">
                  <c:v>28.104166666666668</c:v>
                </c:pt>
                <c:pt idx="11945">
                  <c:v>28.106770833333332</c:v>
                </c:pt>
                <c:pt idx="11946">
                  <c:v>28.109375</c:v>
                </c:pt>
                <c:pt idx="11947">
                  <c:v>28.111979166666668</c:v>
                </c:pt>
                <c:pt idx="11948">
                  <c:v>28.114583333333332</c:v>
                </c:pt>
                <c:pt idx="11949">
                  <c:v>28.1171875</c:v>
                </c:pt>
                <c:pt idx="11950">
                  <c:v>28.119791666666668</c:v>
                </c:pt>
                <c:pt idx="11951">
                  <c:v>28.122395833333332</c:v>
                </c:pt>
                <c:pt idx="11952">
                  <c:v>28.125</c:v>
                </c:pt>
                <c:pt idx="11953">
                  <c:v>28.127604166666668</c:v>
                </c:pt>
                <c:pt idx="11954">
                  <c:v>28.130208333333332</c:v>
                </c:pt>
                <c:pt idx="11955">
                  <c:v>28.1328125</c:v>
                </c:pt>
                <c:pt idx="11956">
                  <c:v>28.135416666666668</c:v>
                </c:pt>
                <c:pt idx="11957">
                  <c:v>28.138020833333332</c:v>
                </c:pt>
                <c:pt idx="11958">
                  <c:v>28.140625</c:v>
                </c:pt>
                <c:pt idx="11959">
                  <c:v>28.143229166666668</c:v>
                </c:pt>
                <c:pt idx="11960">
                  <c:v>28.145833333333332</c:v>
                </c:pt>
                <c:pt idx="11961">
                  <c:v>28.1484375</c:v>
                </c:pt>
                <c:pt idx="11962">
                  <c:v>28.151041666666668</c:v>
                </c:pt>
                <c:pt idx="11963">
                  <c:v>28.153645833333332</c:v>
                </c:pt>
                <c:pt idx="11964">
                  <c:v>28.15625</c:v>
                </c:pt>
                <c:pt idx="11965">
                  <c:v>28.158854166666668</c:v>
                </c:pt>
                <c:pt idx="11966">
                  <c:v>28.161458333333332</c:v>
                </c:pt>
                <c:pt idx="11967">
                  <c:v>28.1640625</c:v>
                </c:pt>
                <c:pt idx="11968">
                  <c:v>28.166666666666668</c:v>
                </c:pt>
                <c:pt idx="11969">
                  <c:v>28.169270833333332</c:v>
                </c:pt>
                <c:pt idx="11970">
                  <c:v>28.171875</c:v>
                </c:pt>
                <c:pt idx="11971">
                  <c:v>28.174479166666668</c:v>
                </c:pt>
                <c:pt idx="11972">
                  <c:v>28.177083333333332</c:v>
                </c:pt>
                <c:pt idx="11973">
                  <c:v>28.1796875</c:v>
                </c:pt>
                <c:pt idx="11974">
                  <c:v>28.182291666666668</c:v>
                </c:pt>
                <c:pt idx="11975">
                  <c:v>28.184895833333332</c:v>
                </c:pt>
                <c:pt idx="11976">
                  <c:v>28.1875</c:v>
                </c:pt>
                <c:pt idx="11977">
                  <c:v>28.190104166666668</c:v>
                </c:pt>
                <c:pt idx="11978">
                  <c:v>28.192708333333332</c:v>
                </c:pt>
                <c:pt idx="11979">
                  <c:v>28.1953125</c:v>
                </c:pt>
                <c:pt idx="11980">
                  <c:v>28.197916666666668</c:v>
                </c:pt>
                <c:pt idx="11981">
                  <c:v>28.200520833333332</c:v>
                </c:pt>
                <c:pt idx="11982">
                  <c:v>28.203125</c:v>
                </c:pt>
                <c:pt idx="11983">
                  <c:v>28.205729166666668</c:v>
                </c:pt>
                <c:pt idx="11984">
                  <c:v>28.208333333333332</c:v>
                </c:pt>
                <c:pt idx="11985">
                  <c:v>28.2109375</c:v>
                </c:pt>
                <c:pt idx="11986">
                  <c:v>28.213541666666668</c:v>
                </c:pt>
                <c:pt idx="11987">
                  <c:v>28.216145833333332</c:v>
                </c:pt>
                <c:pt idx="11988">
                  <c:v>28.21875</c:v>
                </c:pt>
                <c:pt idx="11989">
                  <c:v>28.221354166666668</c:v>
                </c:pt>
                <c:pt idx="11990">
                  <c:v>28.223958333333332</c:v>
                </c:pt>
                <c:pt idx="11991">
                  <c:v>28.2265625</c:v>
                </c:pt>
                <c:pt idx="11992">
                  <c:v>28.229166666666668</c:v>
                </c:pt>
                <c:pt idx="11993">
                  <c:v>28.231770833333332</c:v>
                </c:pt>
                <c:pt idx="11994">
                  <c:v>28.234375</c:v>
                </c:pt>
                <c:pt idx="11995">
                  <c:v>28.236979166666668</c:v>
                </c:pt>
                <c:pt idx="11996">
                  <c:v>28.239583333333332</c:v>
                </c:pt>
                <c:pt idx="11997">
                  <c:v>28.2421875</c:v>
                </c:pt>
                <c:pt idx="11998">
                  <c:v>28.244791666666668</c:v>
                </c:pt>
                <c:pt idx="11999">
                  <c:v>28.247395833333332</c:v>
                </c:pt>
                <c:pt idx="12000">
                  <c:v>28.25</c:v>
                </c:pt>
                <c:pt idx="12001">
                  <c:v>28.252604166666668</c:v>
                </c:pt>
                <c:pt idx="12002">
                  <c:v>28.255208333333332</c:v>
                </c:pt>
                <c:pt idx="12003">
                  <c:v>28.2578125</c:v>
                </c:pt>
                <c:pt idx="12004">
                  <c:v>28.260416666666668</c:v>
                </c:pt>
                <c:pt idx="12005">
                  <c:v>28.263020833333332</c:v>
                </c:pt>
                <c:pt idx="12006">
                  <c:v>28.265625</c:v>
                </c:pt>
                <c:pt idx="12007">
                  <c:v>28.268229166666668</c:v>
                </c:pt>
                <c:pt idx="12008">
                  <c:v>28.270833333333332</c:v>
                </c:pt>
                <c:pt idx="12009">
                  <c:v>28.2734375</c:v>
                </c:pt>
                <c:pt idx="12010">
                  <c:v>28.276041666666668</c:v>
                </c:pt>
                <c:pt idx="12011">
                  <c:v>28.278645833333332</c:v>
                </c:pt>
                <c:pt idx="12012">
                  <c:v>28.28125</c:v>
                </c:pt>
                <c:pt idx="12013">
                  <c:v>28.283854166666668</c:v>
                </c:pt>
                <c:pt idx="12014">
                  <c:v>28.286458333333332</c:v>
                </c:pt>
                <c:pt idx="12015">
                  <c:v>28.2890625</c:v>
                </c:pt>
                <c:pt idx="12016">
                  <c:v>28.291666666666668</c:v>
                </c:pt>
                <c:pt idx="12017">
                  <c:v>28.294270833333332</c:v>
                </c:pt>
                <c:pt idx="12018">
                  <c:v>28.296875</c:v>
                </c:pt>
                <c:pt idx="12019">
                  <c:v>28.299479166666668</c:v>
                </c:pt>
                <c:pt idx="12020">
                  <c:v>28.302083333333332</c:v>
                </c:pt>
                <c:pt idx="12021">
                  <c:v>28.3046875</c:v>
                </c:pt>
                <c:pt idx="12022">
                  <c:v>28.307291666666668</c:v>
                </c:pt>
                <c:pt idx="12023">
                  <c:v>28.309895833333332</c:v>
                </c:pt>
                <c:pt idx="12024">
                  <c:v>28.3125</c:v>
                </c:pt>
                <c:pt idx="12025">
                  <c:v>28.315104166666668</c:v>
                </c:pt>
                <c:pt idx="12026">
                  <c:v>28.317708333333332</c:v>
                </c:pt>
                <c:pt idx="12027">
                  <c:v>28.3203125</c:v>
                </c:pt>
                <c:pt idx="12028">
                  <c:v>28.322916666666668</c:v>
                </c:pt>
                <c:pt idx="12029">
                  <c:v>28.325520833333332</c:v>
                </c:pt>
                <c:pt idx="12030">
                  <c:v>28.328125</c:v>
                </c:pt>
                <c:pt idx="12031">
                  <c:v>28.330729166666668</c:v>
                </c:pt>
                <c:pt idx="12032">
                  <c:v>28.333333333333332</c:v>
                </c:pt>
                <c:pt idx="12033">
                  <c:v>28.3359375</c:v>
                </c:pt>
                <c:pt idx="12034">
                  <c:v>28.338541666666668</c:v>
                </c:pt>
                <c:pt idx="12035">
                  <c:v>28.341145833333332</c:v>
                </c:pt>
                <c:pt idx="12036">
                  <c:v>28.34375</c:v>
                </c:pt>
                <c:pt idx="12037">
                  <c:v>28.346354166666668</c:v>
                </c:pt>
                <c:pt idx="12038">
                  <c:v>28.348958333333332</c:v>
                </c:pt>
                <c:pt idx="12039">
                  <c:v>28.3515625</c:v>
                </c:pt>
                <c:pt idx="12040">
                  <c:v>28.354166666666668</c:v>
                </c:pt>
                <c:pt idx="12041">
                  <c:v>28.356770833333332</c:v>
                </c:pt>
                <c:pt idx="12042">
                  <c:v>28.359375</c:v>
                </c:pt>
                <c:pt idx="12043">
                  <c:v>28.361979166666668</c:v>
                </c:pt>
                <c:pt idx="12044">
                  <c:v>28.364583333333332</c:v>
                </c:pt>
                <c:pt idx="12045">
                  <c:v>28.3671875</c:v>
                </c:pt>
                <c:pt idx="12046">
                  <c:v>28.369791666666668</c:v>
                </c:pt>
                <c:pt idx="12047">
                  <c:v>28.372395833333332</c:v>
                </c:pt>
                <c:pt idx="12048">
                  <c:v>28.375</c:v>
                </c:pt>
                <c:pt idx="12049">
                  <c:v>28.377604166666668</c:v>
                </c:pt>
                <c:pt idx="12050">
                  <c:v>28.380208333333332</c:v>
                </c:pt>
                <c:pt idx="12051">
                  <c:v>28.3828125</c:v>
                </c:pt>
                <c:pt idx="12052">
                  <c:v>28.385416666666668</c:v>
                </c:pt>
                <c:pt idx="12053">
                  <c:v>28.388020833333332</c:v>
                </c:pt>
                <c:pt idx="12054">
                  <c:v>28.390625</c:v>
                </c:pt>
                <c:pt idx="12055">
                  <c:v>28.393229166666668</c:v>
                </c:pt>
                <c:pt idx="12056">
                  <c:v>28.395833333333332</c:v>
                </c:pt>
                <c:pt idx="12057">
                  <c:v>28.3984375</c:v>
                </c:pt>
                <c:pt idx="12058">
                  <c:v>28.401041666666668</c:v>
                </c:pt>
                <c:pt idx="12059">
                  <c:v>28.403645833333332</c:v>
                </c:pt>
                <c:pt idx="12060">
                  <c:v>28.40625</c:v>
                </c:pt>
                <c:pt idx="12061">
                  <c:v>28.408854166666668</c:v>
                </c:pt>
                <c:pt idx="12062">
                  <c:v>28.411458333333332</c:v>
                </c:pt>
                <c:pt idx="12063">
                  <c:v>28.4140625</c:v>
                </c:pt>
                <c:pt idx="12064">
                  <c:v>28.416666666666668</c:v>
                </c:pt>
                <c:pt idx="12065">
                  <c:v>28.419270833333332</c:v>
                </c:pt>
                <c:pt idx="12066">
                  <c:v>28.421875</c:v>
                </c:pt>
                <c:pt idx="12067">
                  <c:v>28.424479166666668</c:v>
                </c:pt>
                <c:pt idx="12068">
                  <c:v>28.427083333333332</c:v>
                </c:pt>
                <c:pt idx="12069">
                  <c:v>28.4296875</c:v>
                </c:pt>
                <c:pt idx="12070">
                  <c:v>28.432291666666668</c:v>
                </c:pt>
                <c:pt idx="12071">
                  <c:v>28.434895833333332</c:v>
                </c:pt>
                <c:pt idx="12072">
                  <c:v>28.4375</c:v>
                </c:pt>
                <c:pt idx="12073">
                  <c:v>28.440104166666668</c:v>
                </c:pt>
                <c:pt idx="12074">
                  <c:v>28.442708333333332</c:v>
                </c:pt>
                <c:pt idx="12075">
                  <c:v>28.4453125</c:v>
                </c:pt>
                <c:pt idx="12076">
                  <c:v>28.447916666666668</c:v>
                </c:pt>
                <c:pt idx="12077">
                  <c:v>28.450520833333332</c:v>
                </c:pt>
                <c:pt idx="12078">
                  <c:v>28.453125</c:v>
                </c:pt>
                <c:pt idx="12079">
                  <c:v>28.455729166666668</c:v>
                </c:pt>
                <c:pt idx="12080">
                  <c:v>28.458333333333332</c:v>
                </c:pt>
                <c:pt idx="12081">
                  <c:v>28.4609375</c:v>
                </c:pt>
                <c:pt idx="12082">
                  <c:v>28.463541666666668</c:v>
                </c:pt>
                <c:pt idx="12083">
                  <c:v>28.466145833333332</c:v>
                </c:pt>
                <c:pt idx="12084">
                  <c:v>28.46875</c:v>
                </c:pt>
                <c:pt idx="12085">
                  <c:v>28.471354166666668</c:v>
                </c:pt>
                <c:pt idx="12086">
                  <c:v>28.473958333333332</c:v>
                </c:pt>
                <c:pt idx="12087">
                  <c:v>28.4765625</c:v>
                </c:pt>
                <c:pt idx="12088">
                  <c:v>28.479166666666668</c:v>
                </c:pt>
                <c:pt idx="12089">
                  <c:v>28.481770833333332</c:v>
                </c:pt>
                <c:pt idx="12090">
                  <c:v>28.484375</c:v>
                </c:pt>
                <c:pt idx="12091">
                  <c:v>28.486979166666668</c:v>
                </c:pt>
                <c:pt idx="12092">
                  <c:v>28.489583333333332</c:v>
                </c:pt>
                <c:pt idx="12093">
                  <c:v>28.4921875</c:v>
                </c:pt>
                <c:pt idx="12094">
                  <c:v>28.494791666666668</c:v>
                </c:pt>
                <c:pt idx="12095">
                  <c:v>28.497395833333332</c:v>
                </c:pt>
                <c:pt idx="12096">
                  <c:v>28.5</c:v>
                </c:pt>
                <c:pt idx="12097">
                  <c:v>28.502604166666668</c:v>
                </c:pt>
                <c:pt idx="12098">
                  <c:v>28.505208333333332</c:v>
                </c:pt>
                <c:pt idx="12099">
                  <c:v>28.5078125</c:v>
                </c:pt>
                <c:pt idx="12100">
                  <c:v>28.510416666666668</c:v>
                </c:pt>
                <c:pt idx="12101">
                  <c:v>28.513020833333332</c:v>
                </c:pt>
                <c:pt idx="12102">
                  <c:v>28.515625</c:v>
                </c:pt>
                <c:pt idx="12103">
                  <c:v>28.518229166666668</c:v>
                </c:pt>
                <c:pt idx="12104">
                  <c:v>28.520833333333332</c:v>
                </c:pt>
                <c:pt idx="12105">
                  <c:v>28.5234375</c:v>
                </c:pt>
                <c:pt idx="12106">
                  <c:v>28.526041666666668</c:v>
                </c:pt>
                <c:pt idx="12107">
                  <c:v>28.528645833333332</c:v>
                </c:pt>
                <c:pt idx="12108">
                  <c:v>28.53125</c:v>
                </c:pt>
                <c:pt idx="12109">
                  <c:v>28.533854166666668</c:v>
                </c:pt>
                <c:pt idx="12110">
                  <c:v>28.536458333333332</c:v>
                </c:pt>
                <c:pt idx="12111">
                  <c:v>28.5390625</c:v>
                </c:pt>
                <c:pt idx="12112">
                  <c:v>28.541666666666668</c:v>
                </c:pt>
                <c:pt idx="12113">
                  <c:v>28.544270833333332</c:v>
                </c:pt>
                <c:pt idx="12114">
                  <c:v>28.546875</c:v>
                </c:pt>
                <c:pt idx="12115">
                  <c:v>28.549479166666668</c:v>
                </c:pt>
                <c:pt idx="12116">
                  <c:v>28.552083333333332</c:v>
                </c:pt>
                <c:pt idx="12117">
                  <c:v>28.5546875</c:v>
                </c:pt>
                <c:pt idx="12118">
                  <c:v>28.557291666666668</c:v>
                </c:pt>
                <c:pt idx="12119">
                  <c:v>28.559895833333332</c:v>
                </c:pt>
                <c:pt idx="12120">
                  <c:v>28.5625</c:v>
                </c:pt>
                <c:pt idx="12121">
                  <c:v>28.565104166666668</c:v>
                </c:pt>
                <c:pt idx="12122">
                  <c:v>28.567708333333332</c:v>
                </c:pt>
                <c:pt idx="12123">
                  <c:v>28.5703125</c:v>
                </c:pt>
                <c:pt idx="12124">
                  <c:v>28.572916666666668</c:v>
                </c:pt>
                <c:pt idx="12125">
                  <c:v>28.575520833333332</c:v>
                </c:pt>
                <c:pt idx="12126">
                  <c:v>28.578125</c:v>
                </c:pt>
                <c:pt idx="12127">
                  <c:v>28.580729166666668</c:v>
                </c:pt>
                <c:pt idx="12128">
                  <c:v>28.583333333333332</c:v>
                </c:pt>
                <c:pt idx="12129">
                  <c:v>28.5859375</c:v>
                </c:pt>
                <c:pt idx="12130">
                  <c:v>28.588541666666668</c:v>
                </c:pt>
                <c:pt idx="12131">
                  <c:v>28.591145833333332</c:v>
                </c:pt>
                <c:pt idx="12132">
                  <c:v>28.59375</c:v>
                </c:pt>
                <c:pt idx="12133">
                  <c:v>28.596354166666668</c:v>
                </c:pt>
                <c:pt idx="12134">
                  <c:v>28.598958333333332</c:v>
                </c:pt>
                <c:pt idx="12135">
                  <c:v>28.6015625</c:v>
                </c:pt>
                <c:pt idx="12136">
                  <c:v>28.604166666666668</c:v>
                </c:pt>
                <c:pt idx="12137">
                  <c:v>28.606770833333332</c:v>
                </c:pt>
                <c:pt idx="12138">
                  <c:v>28.609375</c:v>
                </c:pt>
                <c:pt idx="12139">
                  <c:v>28.611979166666668</c:v>
                </c:pt>
                <c:pt idx="12140">
                  <c:v>28.614583333333332</c:v>
                </c:pt>
                <c:pt idx="12141">
                  <c:v>28.6171875</c:v>
                </c:pt>
                <c:pt idx="12142">
                  <c:v>28.619791666666668</c:v>
                </c:pt>
                <c:pt idx="12143">
                  <c:v>28.622395833333332</c:v>
                </c:pt>
                <c:pt idx="12144">
                  <c:v>28.625</c:v>
                </c:pt>
                <c:pt idx="12145">
                  <c:v>28.627604166666668</c:v>
                </c:pt>
                <c:pt idx="12146">
                  <c:v>28.630208333333332</c:v>
                </c:pt>
                <c:pt idx="12147">
                  <c:v>28.6328125</c:v>
                </c:pt>
                <c:pt idx="12148">
                  <c:v>28.635416666666668</c:v>
                </c:pt>
                <c:pt idx="12149">
                  <c:v>28.638020833333332</c:v>
                </c:pt>
                <c:pt idx="12150">
                  <c:v>28.640625</c:v>
                </c:pt>
                <c:pt idx="12151">
                  <c:v>28.643229166666668</c:v>
                </c:pt>
                <c:pt idx="12152">
                  <c:v>28.645833333333332</c:v>
                </c:pt>
                <c:pt idx="12153">
                  <c:v>28.6484375</c:v>
                </c:pt>
                <c:pt idx="12154">
                  <c:v>28.651041666666668</c:v>
                </c:pt>
                <c:pt idx="12155">
                  <c:v>28.653645833333332</c:v>
                </c:pt>
                <c:pt idx="12156">
                  <c:v>28.65625</c:v>
                </c:pt>
                <c:pt idx="12157">
                  <c:v>28.658854166666668</c:v>
                </c:pt>
                <c:pt idx="12158">
                  <c:v>28.661458333333332</c:v>
                </c:pt>
                <c:pt idx="12159">
                  <c:v>28.6640625</c:v>
                </c:pt>
                <c:pt idx="12160">
                  <c:v>28.666666666666668</c:v>
                </c:pt>
                <c:pt idx="12161">
                  <c:v>28.669270833333332</c:v>
                </c:pt>
                <c:pt idx="12162">
                  <c:v>28.671875</c:v>
                </c:pt>
                <c:pt idx="12163">
                  <c:v>28.674479166666668</c:v>
                </c:pt>
                <c:pt idx="12164">
                  <c:v>28.677083333333332</c:v>
                </c:pt>
                <c:pt idx="12165">
                  <c:v>28.6796875</c:v>
                </c:pt>
                <c:pt idx="12166">
                  <c:v>28.682291666666668</c:v>
                </c:pt>
                <c:pt idx="12167">
                  <c:v>28.684895833333332</c:v>
                </c:pt>
                <c:pt idx="12168">
                  <c:v>28.6875</c:v>
                </c:pt>
                <c:pt idx="12169">
                  <c:v>28.690104166666668</c:v>
                </c:pt>
                <c:pt idx="12170">
                  <c:v>28.692708333333332</c:v>
                </c:pt>
                <c:pt idx="12171">
                  <c:v>28.6953125</c:v>
                </c:pt>
                <c:pt idx="12172">
                  <c:v>28.697916666666668</c:v>
                </c:pt>
                <c:pt idx="12173">
                  <c:v>28.700520833333332</c:v>
                </c:pt>
                <c:pt idx="12174">
                  <c:v>28.703125</c:v>
                </c:pt>
                <c:pt idx="12175">
                  <c:v>28.705729166666668</c:v>
                </c:pt>
                <c:pt idx="12176">
                  <c:v>28.708333333333332</c:v>
                </c:pt>
                <c:pt idx="12177">
                  <c:v>28.7109375</c:v>
                </c:pt>
                <c:pt idx="12178">
                  <c:v>28.713541666666668</c:v>
                </c:pt>
                <c:pt idx="12179">
                  <c:v>28.716145833333332</c:v>
                </c:pt>
                <c:pt idx="12180">
                  <c:v>28.71875</c:v>
                </c:pt>
                <c:pt idx="12181">
                  <c:v>28.721354166666668</c:v>
                </c:pt>
                <c:pt idx="12182">
                  <c:v>28.723958333333332</c:v>
                </c:pt>
                <c:pt idx="12183">
                  <c:v>28.7265625</c:v>
                </c:pt>
                <c:pt idx="12184">
                  <c:v>28.729166666666668</c:v>
                </c:pt>
                <c:pt idx="12185">
                  <c:v>28.731770833333332</c:v>
                </c:pt>
                <c:pt idx="12186">
                  <c:v>28.734375</c:v>
                </c:pt>
                <c:pt idx="12187">
                  <c:v>28.736979166666668</c:v>
                </c:pt>
                <c:pt idx="12188">
                  <c:v>28.739583333333332</c:v>
                </c:pt>
                <c:pt idx="12189">
                  <c:v>28.7421875</c:v>
                </c:pt>
                <c:pt idx="12190">
                  <c:v>28.744791666666668</c:v>
                </c:pt>
                <c:pt idx="12191">
                  <c:v>28.747395833333332</c:v>
                </c:pt>
                <c:pt idx="12192">
                  <c:v>28.75</c:v>
                </c:pt>
                <c:pt idx="12193">
                  <c:v>28.752604166666668</c:v>
                </c:pt>
                <c:pt idx="12194">
                  <c:v>28.755208333333332</c:v>
                </c:pt>
                <c:pt idx="12195">
                  <c:v>28.7578125</c:v>
                </c:pt>
                <c:pt idx="12196">
                  <c:v>28.760416666666668</c:v>
                </c:pt>
                <c:pt idx="12197">
                  <c:v>28.763020833333332</c:v>
                </c:pt>
                <c:pt idx="12198">
                  <c:v>28.765625</c:v>
                </c:pt>
                <c:pt idx="12199">
                  <c:v>28.768229166666668</c:v>
                </c:pt>
                <c:pt idx="12200">
                  <c:v>28.770833333333332</c:v>
                </c:pt>
                <c:pt idx="12201">
                  <c:v>28.7734375</c:v>
                </c:pt>
                <c:pt idx="12202">
                  <c:v>28.776041666666668</c:v>
                </c:pt>
                <c:pt idx="12203">
                  <c:v>28.778645833333332</c:v>
                </c:pt>
                <c:pt idx="12204">
                  <c:v>28.78125</c:v>
                </c:pt>
                <c:pt idx="12205">
                  <c:v>28.783854166666668</c:v>
                </c:pt>
                <c:pt idx="12206">
                  <c:v>28.786458333333332</c:v>
                </c:pt>
                <c:pt idx="12207">
                  <c:v>28.7890625</c:v>
                </c:pt>
                <c:pt idx="12208">
                  <c:v>28.791666666666668</c:v>
                </c:pt>
                <c:pt idx="12209">
                  <c:v>28.794270833333332</c:v>
                </c:pt>
                <c:pt idx="12210">
                  <c:v>28.796875</c:v>
                </c:pt>
                <c:pt idx="12211">
                  <c:v>28.799479166666668</c:v>
                </c:pt>
                <c:pt idx="12212">
                  <c:v>28.802083333333332</c:v>
                </c:pt>
                <c:pt idx="12213">
                  <c:v>28.8046875</c:v>
                </c:pt>
                <c:pt idx="12214">
                  <c:v>28.807291666666668</c:v>
                </c:pt>
                <c:pt idx="12215">
                  <c:v>28.809895833333332</c:v>
                </c:pt>
                <c:pt idx="12216">
                  <c:v>28.8125</c:v>
                </c:pt>
                <c:pt idx="12217">
                  <c:v>28.815104166666668</c:v>
                </c:pt>
                <c:pt idx="12218">
                  <c:v>28.817708333333332</c:v>
                </c:pt>
                <c:pt idx="12219">
                  <c:v>28.8203125</c:v>
                </c:pt>
                <c:pt idx="12220">
                  <c:v>28.822916666666668</c:v>
                </c:pt>
                <c:pt idx="12221">
                  <c:v>28.825520833333332</c:v>
                </c:pt>
                <c:pt idx="12222">
                  <c:v>28.828125</c:v>
                </c:pt>
                <c:pt idx="12223">
                  <c:v>28.830729166666668</c:v>
                </c:pt>
                <c:pt idx="12224">
                  <c:v>28.833333333333332</c:v>
                </c:pt>
                <c:pt idx="12225">
                  <c:v>28.8359375</c:v>
                </c:pt>
                <c:pt idx="12226">
                  <c:v>28.838541666666668</c:v>
                </c:pt>
                <c:pt idx="12227">
                  <c:v>28.841145833333332</c:v>
                </c:pt>
                <c:pt idx="12228">
                  <c:v>28.84375</c:v>
                </c:pt>
                <c:pt idx="12229">
                  <c:v>28.846354166666668</c:v>
                </c:pt>
                <c:pt idx="12230">
                  <c:v>28.848958333333332</c:v>
                </c:pt>
                <c:pt idx="12231">
                  <c:v>28.8515625</c:v>
                </c:pt>
                <c:pt idx="12232">
                  <c:v>28.854166666666668</c:v>
                </c:pt>
                <c:pt idx="12233">
                  <c:v>28.856770833333332</c:v>
                </c:pt>
                <c:pt idx="12234">
                  <c:v>28.859375</c:v>
                </c:pt>
                <c:pt idx="12235">
                  <c:v>28.861979166666668</c:v>
                </c:pt>
                <c:pt idx="12236">
                  <c:v>28.864583333333332</c:v>
                </c:pt>
                <c:pt idx="12237">
                  <c:v>28.8671875</c:v>
                </c:pt>
                <c:pt idx="12238">
                  <c:v>28.869791666666668</c:v>
                </c:pt>
                <c:pt idx="12239">
                  <c:v>28.872395833333332</c:v>
                </c:pt>
                <c:pt idx="12240">
                  <c:v>28.875</c:v>
                </c:pt>
                <c:pt idx="12241">
                  <c:v>28.877604166666668</c:v>
                </c:pt>
                <c:pt idx="12242">
                  <c:v>28.880208333333332</c:v>
                </c:pt>
                <c:pt idx="12243">
                  <c:v>28.8828125</c:v>
                </c:pt>
                <c:pt idx="12244">
                  <c:v>28.885416666666668</c:v>
                </c:pt>
                <c:pt idx="12245">
                  <c:v>28.888020833333332</c:v>
                </c:pt>
                <c:pt idx="12246">
                  <c:v>28.890625</c:v>
                </c:pt>
                <c:pt idx="12247">
                  <c:v>28.893229166666668</c:v>
                </c:pt>
                <c:pt idx="12248">
                  <c:v>28.895833333333332</c:v>
                </c:pt>
                <c:pt idx="12249">
                  <c:v>28.8984375</c:v>
                </c:pt>
                <c:pt idx="12250">
                  <c:v>28.901041666666668</c:v>
                </c:pt>
                <c:pt idx="12251">
                  <c:v>28.903645833333332</c:v>
                </c:pt>
                <c:pt idx="12252">
                  <c:v>28.90625</c:v>
                </c:pt>
                <c:pt idx="12253">
                  <c:v>28.908854166666668</c:v>
                </c:pt>
                <c:pt idx="12254">
                  <c:v>28.911458333333332</c:v>
                </c:pt>
                <c:pt idx="12255">
                  <c:v>28.9140625</c:v>
                </c:pt>
                <c:pt idx="12256">
                  <c:v>28.916666666666668</c:v>
                </c:pt>
                <c:pt idx="12257">
                  <c:v>28.919270833333332</c:v>
                </c:pt>
                <c:pt idx="12258">
                  <c:v>28.921875</c:v>
                </c:pt>
                <c:pt idx="12259">
                  <c:v>28.924479166666668</c:v>
                </c:pt>
                <c:pt idx="12260">
                  <c:v>28.927083333333332</c:v>
                </c:pt>
                <c:pt idx="12261">
                  <c:v>28.9296875</c:v>
                </c:pt>
                <c:pt idx="12262">
                  <c:v>28.932291666666668</c:v>
                </c:pt>
                <c:pt idx="12263">
                  <c:v>28.934895833333332</c:v>
                </c:pt>
                <c:pt idx="12264">
                  <c:v>28.9375</c:v>
                </c:pt>
                <c:pt idx="12265">
                  <c:v>28.940104166666668</c:v>
                </c:pt>
                <c:pt idx="12266">
                  <c:v>28.942708333333332</c:v>
                </c:pt>
                <c:pt idx="12267">
                  <c:v>28.9453125</c:v>
                </c:pt>
                <c:pt idx="12268">
                  <c:v>28.947916666666668</c:v>
                </c:pt>
                <c:pt idx="12269">
                  <c:v>28.950520833333332</c:v>
                </c:pt>
                <c:pt idx="12270">
                  <c:v>28.953125</c:v>
                </c:pt>
                <c:pt idx="12271">
                  <c:v>28.955729166666668</c:v>
                </c:pt>
                <c:pt idx="12272">
                  <c:v>28.958333333333332</c:v>
                </c:pt>
                <c:pt idx="12273">
                  <c:v>28.9609375</c:v>
                </c:pt>
                <c:pt idx="12274">
                  <c:v>28.963541666666668</c:v>
                </c:pt>
                <c:pt idx="12275">
                  <c:v>28.966145833333332</c:v>
                </c:pt>
                <c:pt idx="12276">
                  <c:v>28.96875</c:v>
                </c:pt>
                <c:pt idx="12277">
                  <c:v>28.971354166666668</c:v>
                </c:pt>
                <c:pt idx="12278">
                  <c:v>28.973958333333332</c:v>
                </c:pt>
                <c:pt idx="12279">
                  <c:v>28.9765625</c:v>
                </c:pt>
                <c:pt idx="12280">
                  <c:v>28.979166666666668</c:v>
                </c:pt>
                <c:pt idx="12281">
                  <c:v>28.981770833333332</c:v>
                </c:pt>
                <c:pt idx="12282">
                  <c:v>28.984375</c:v>
                </c:pt>
                <c:pt idx="12283">
                  <c:v>28.986979166666668</c:v>
                </c:pt>
                <c:pt idx="12284">
                  <c:v>28.989583333333332</c:v>
                </c:pt>
                <c:pt idx="12285">
                  <c:v>28.9921875</c:v>
                </c:pt>
                <c:pt idx="12286">
                  <c:v>28.994791666666668</c:v>
                </c:pt>
                <c:pt idx="12287">
                  <c:v>28.997395833333332</c:v>
                </c:pt>
                <c:pt idx="12288">
                  <c:v>29</c:v>
                </c:pt>
                <c:pt idx="12289">
                  <c:v>29.002604166666664</c:v>
                </c:pt>
                <c:pt idx="12290">
                  <c:v>29.005208333333336</c:v>
                </c:pt>
                <c:pt idx="12291">
                  <c:v>29.0078125</c:v>
                </c:pt>
                <c:pt idx="12292">
                  <c:v>29.010416666666664</c:v>
                </c:pt>
                <c:pt idx="12293">
                  <c:v>29.013020833333336</c:v>
                </c:pt>
                <c:pt idx="12294">
                  <c:v>29.015625</c:v>
                </c:pt>
                <c:pt idx="12295">
                  <c:v>29.018229166666664</c:v>
                </c:pt>
                <c:pt idx="12296">
                  <c:v>29.020833333333336</c:v>
                </c:pt>
                <c:pt idx="12297">
                  <c:v>29.0234375</c:v>
                </c:pt>
                <c:pt idx="12298">
                  <c:v>29.026041666666664</c:v>
                </c:pt>
                <c:pt idx="12299">
                  <c:v>29.028645833333336</c:v>
                </c:pt>
                <c:pt idx="12300">
                  <c:v>29.03125</c:v>
                </c:pt>
                <c:pt idx="12301">
                  <c:v>29.033854166666664</c:v>
                </c:pt>
                <c:pt idx="12302">
                  <c:v>29.036458333333336</c:v>
                </c:pt>
                <c:pt idx="12303">
                  <c:v>29.0390625</c:v>
                </c:pt>
                <c:pt idx="12304">
                  <c:v>29.041666666666664</c:v>
                </c:pt>
                <c:pt idx="12305">
                  <c:v>29.044270833333336</c:v>
                </c:pt>
                <c:pt idx="12306">
                  <c:v>29.046875</c:v>
                </c:pt>
                <c:pt idx="12307">
                  <c:v>29.049479166666664</c:v>
                </c:pt>
                <c:pt idx="12308">
                  <c:v>29.052083333333336</c:v>
                </c:pt>
                <c:pt idx="12309">
                  <c:v>29.0546875</c:v>
                </c:pt>
                <c:pt idx="12310">
                  <c:v>29.057291666666664</c:v>
                </c:pt>
                <c:pt idx="12311">
                  <c:v>29.059895833333336</c:v>
                </c:pt>
                <c:pt idx="12312">
                  <c:v>29.0625</c:v>
                </c:pt>
                <c:pt idx="12313">
                  <c:v>29.065104166666664</c:v>
                </c:pt>
                <c:pt idx="12314">
                  <c:v>29.067708333333336</c:v>
                </c:pt>
                <c:pt idx="12315">
                  <c:v>29.0703125</c:v>
                </c:pt>
                <c:pt idx="12316">
                  <c:v>29.072916666666664</c:v>
                </c:pt>
                <c:pt idx="12317">
                  <c:v>29.075520833333336</c:v>
                </c:pt>
                <c:pt idx="12318">
                  <c:v>29.078125</c:v>
                </c:pt>
                <c:pt idx="12319">
                  <c:v>29.080729166666664</c:v>
                </c:pt>
                <c:pt idx="12320">
                  <c:v>29.083333333333336</c:v>
                </c:pt>
                <c:pt idx="12321">
                  <c:v>29.0859375</c:v>
                </c:pt>
                <c:pt idx="12322">
                  <c:v>29.088541666666664</c:v>
                </c:pt>
                <c:pt idx="12323">
                  <c:v>29.091145833333336</c:v>
                </c:pt>
                <c:pt idx="12324">
                  <c:v>29.09375</c:v>
                </c:pt>
                <c:pt idx="12325">
                  <c:v>29.096354166666664</c:v>
                </c:pt>
                <c:pt idx="12326">
                  <c:v>29.098958333333336</c:v>
                </c:pt>
                <c:pt idx="12327">
                  <c:v>29.1015625</c:v>
                </c:pt>
                <c:pt idx="12328">
                  <c:v>29.104166666666664</c:v>
                </c:pt>
                <c:pt idx="12329">
                  <c:v>29.106770833333336</c:v>
                </c:pt>
                <c:pt idx="12330">
                  <c:v>29.109375</c:v>
                </c:pt>
                <c:pt idx="12331">
                  <c:v>29.111979166666664</c:v>
                </c:pt>
                <c:pt idx="12332">
                  <c:v>29.114583333333336</c:v>
                </c:pt>
                <c:pt idx="12333">
                  <c:v>29.1171875</c:v>
                </c:pt>
                <c:pt idx="12334">
                  <c:v>29.119791666666664</c:v>
                </c:pt>
                <c:pt idx="12335">
                  <c:v>29.122395833333336</c:v>
                </c:pt>
                <c:pt idx="12336">
                  <c:v>29.125</c:v>
                </c:pt>
                <c:pt idx="12337">
                  <c:v>29.127604166666664</c:v>
                </c:pt>
                <c:pt idx="12338">
                  <c:v>29.130208333333336</c:v>
                </c:pt>
                <c:pt idx="12339">
                  <c:v>29.1328125</c:v>
                </c:pt>
                <c:pt idx="12340">
                  <c:v>29.135416666666664</c:v>
                </c:pt>
                <c:pt idx="12341">
                  <c:v>29.138020833333336</c:v>
                </c:pt>
                <c:pt idx="12342">
                  <c:v>29.140625</c:v>
                </c:pt>
                <c:pt idx="12343">
                  <c:v>29.143229166666664</c:v>
                </c:pt>
                <c:pt idx="12344">
                  <c:v>29.145833333333336</c:v>
                </c:pt>
                <c:pt idx="12345">
                  <c:v>29.1484375</c:v>
                </c:pt>
                <c:pt idx="12346">
                  <c:v>29.151041666666664</c:v>
                </c:pt>
                <c:pt idx="12347">
                  <c:v>29.153645833333336</c:v>
                </c:pt>
                <c:pt idx="12348">
                  <c:v>29.15625</c:v>
                </c:pt>
                <c:pt idx="12349">
                  <c:v>29.158854166666664</c:v>
                </c:pt>
                <c:pt idx="12350">
                  <c:v>29.161458333333336</c:v>
                </c:pt>
                <c:pt idx="12351">
                  <c:v>29.1640625</c:v>
                </c:pt>
                <c:pt idx="12352">
                  <c:v>29.166666666666664</c:v>
                </c:pt>
                <c:pt idx="12353">
                  <c:v>29.169270833333336</c:v>
                </c:pt>
                <c:pt idx="12354">
                  <c:v>29.171875</c:v>
                </c:pt>
                <c:pt idx="12355">
                  <c:v>29.174479166666664</c:v>
                </c:pt>
                <c:pt idx="12356">
                  <c:v>29.177083333333336</c:v>
                </c:pt>
                <c:pt idx="12357">
                  <c:v>29.1796875</c:v>
                </c:pt>
                <c:pt idx="12358">
                  <c:v>29.182291666666664</c:v>
                </c:pt>
                <c:pt idx="12359">
                  <c:v>29.184895833333336</c:v>
                </c:pt>
                <c:pt idx="12360">
                  <c:v>29.1875</c:v>
                </c:pt>
                <c:pt idx="12361">
                  <c:v>29.190104166666664</c:v>
                </c:pt>
                <c:pt idx="12362">
                  <c:v>29.192708333333336</c:v>
                </c:pt>
                <c:pt idx="12363">
                  <c:v>29.1953125</c:v>
                </c:pt>
                <c:pt idx="12364">
                  <c:v>29.197916666666664</c:v>
                </c:pt>
                <c:pt idx="12365">
                  <c:v>29.200520833333336</c:v>
                </c:pt>
                <c:pt idx="12366">
                  <c:v>29.203125</c:v>
                </c:pt>
                <c:pt idx="12367">
                  <c:v>29.205729166666664</c:v>
                </c:pt>
                <c:pt idx="12368">
                  <c:v>29.208333333333336</c:v>
                </c:pt>
                <c:pt idx="12369">
                  <c:v>29.2109375</c:v>
                </c:pt>
                <c:pt idx="12370">
                  <c:v>29.213541666666664</c:v>
                </c:pt>
                <c:pt idx="12371">
                  <c:v>29.216145833333336</c:v>
                </c:pt>
                <c:pt idx="12372">
                  <c:v>29.21875</c:v>
                </c:pt>
                <c:pt idx="12373">
                  <c:v>29.221354166666664</c:v>
                </c:pt>
                <c:pt idx="12374">
                  <c:v>29.223958333333336</c:v>
                </c:pt>
                <c:pt idx="12375">
                  <c:v>29.2265625</c:v>
                </c:pt>
                <c:pt idx="12376">
                  <c:v>29.229166666666664</c:v>
                </c:pt>
                <c:pt idx="12377">
                  <c:v>29.231770833333336</c:v>
                </c:pt>
                <c:pt idx="12378">
                  <c:v>29.234375</c:v>
                </c:pt>
                <c:pt idx="12379">
                  <c:v>29.236979166666664</c:v>
                </c:pt>
                <c:pt idx="12380">
                  <c:v>29.239583333333336</c:v>
                </c:pt>
                <c:pt idx="12381">
                  <c:v>29.2421875</c:v>
                </c:pt>
                <c:pt idx="12382">
                  <c:v>29.244791666666664</c:v>
                </c:pt>
                <c:pt idx="12383">
                  <c:v>29.247395833333336</c:v>
                </c:pt>
                <c:pt idx="12384">
                  <c:v>29.25</c:v>
                </c:pt>
                <c:pt idx="12385">
                  <c:v>29.252604166666664</c:v>
                </c:pt>
                <c:pt idx="12386">
                  <c:v>29.255208333333336</c:v>
                </c:pt>
                <c:pt idx="12387">
                  <c:v>29.2578125</c:v>
                </c:pt>
                <c:pt idx="12388">
                  <c:v>29.260416666666664</c:v>
                </c:pt>
                <c:pt idx="12389">
                  <c:v>29.263020833333336</c:v>
                </c:pt>
                <c:pt idx="12390">
                  <c:v>29.265625</c:v>
                </c:pt>
                <c:pt idx="12391">
                  <c:v>29.268229166666664</c:v>
                </c:pt>
                <c:pt idx="12392">
                  <c:v>29.270833333333336</c:v>
                </c:pt>
                <c:pt idx="12393">
                  <c:v>29.2734375</c:v>
                </c:pt>
                <c:pt idx="12394">
                  <c:v>29.276041666666664</c:v>
                </c:pt>
                <c:pt idx="12395">
                  <c:v>29.278645833333336</c:v>
                </c:pt>
                <c:pt idx="12396">
                  <c:v>29.28125</c:v>
                </c:pt>
                <c:pt idx="12397">
                  <c:v>29.283854166666664</c:v>
                </c:pt>
                <c:pt idx="12398">
                  <c:v>29.286458333333336</c:v>
                </c:pt>
                <c:pt idx="12399">
                  <c:v>29.2890625</c:v>
                </c:pt>
                <c:pt idx="12400">
                  <c:v>29.291666666666664</c:v>
                </c:pt>
                <c:pt idx="12401">
                  <c:v>29.294270833333336</c:v>
                </c:pt>
                <c:pt idx="12402">
                  <c:v>29.296875</c:v>
                </c:pt>
                <c:pt idx="12403">
                  <c:v>29.299479166666664</c:v>
                </c:pt>
                <c:pt idx="12404">
                  <c:v>29.302083333333336</c:v>
                </c:pt>
                <c:pt idx="12405">
                  <c:v>29.3046875</c:v>
                </c:pt>
                <c:pt idx="12406">
                  <c:v>29.307291666666664</c:v>
                </c:pt>
                <c:pt idx="12407">
                  <c:v>29.309895833333336</c:v>
                </c:pt>
                <c:pt idx="12408">
                  <c:v>29.3125</c:v>
                </c:pt>
                <c:pt idx="12409">
                  <c:v>29.315104166666664</c:v>
                </c:pt>
                <c:pt idx="12410">
                  <c:v>29.317708333333336</c:v>
                </c:pt>
                <c:pt idx="12411">
                  <c:v>29.3203125</c:v>
                </c:pt>
                <c:pt idx="12412">
                  <c:v>29.322916666666664</c:v>
                </c:pt>
                <c:pt idx="12413">
                  <c:v>29.325520833333336</c:v>
                </c:pt>
                <c:pt idx="12414">
                  <c:v>29.328125</c:v>
                </c:pt>
                <c:pt idx="12415">
                  <c:v>29.330729166666664</c:v>
                </c:pt>
                <c:pt idx="12416">
                  <c:v>29.333333333333336</c:v>
                </c:pt>
                <c:pt idx="12417">
                  <c:v>29.3359375</c:v>
                </c:pt>
                <c:pt idx="12418">
                  <c:v>29.338541666666664</c:v>
                </c:pt>
                <c:pt idx="12419">
                  <c:v>29.341145833333336</c:v>
                </c:pt>
                <c:pt idx="12420">
                  <c:v>29.34375</c:v>
                </c:pt>
                <c:pt idx="12421">
                  <c:v>29.346354166666664</c:v>
                </c:pt>
                <c:pt idx="12422">
                  <c:v>29.348958333333336</c:v>
                </c:pt>
                <c:pt idx="12423">
                  <c:v>29.3515625</c:v>
                </c:pt>
                <c:pt idx="12424">
                  <c:v>29.354166666666664</c:v>
                </c:pt>
                <c:pt idx="12425">
                  <c:v>29.356770833333336</c:v>
                </c:pt>
                <c:pt idx="12426">
                  <c:v>29.359375</c:v>
                </c:pt>
                <c:pt idx="12427">
                  <c:v>29.361979166666664</c:v>
                </c:pt>
                <c:pt idx="12428">
                  <c:v>29.364583333333336</c:v>
                </c:pt>
                <c:pt idx="12429">
                  <c:v>29.3671875</c:v>
                </c:pt>
                <c:pt idx="12430">
                  <c:v>29.369791666666664</c:v>
                </c:pt>
                <c:pt idx="12431">
                  <c:v>29.372395833333336</c:v>
                </c:pt>
                <c:pt idx="12432">
                  <c:v>29.375</c:v>
                </c:pt>
                <c:pt idx="12433">
                  <c:v>29.377604166666664</c:v>
                </c:pt>
                <c:pt idx="12434">
                  <c:v>29.380208333333336</c:v>
                </c:pt>
                <c:pt idx="12435">
                  <c:v>29.3828125</c:v>
                </c:pt>
                <c:pt idx="12436">
                  <c:v>29.385416666666664</c:v>
                </c:pt>
                <c:pt idx="12437">
                  <c:v>29.388020833333336</c:v>
                </c:pt>
                <c:pt idx="12438">
                  <c:v>29.390625</c:v>
                </c:pt>
                <c:pt idx="12439">
                  <c:v>29.393229166666664</c:v>
                </c:pt>
                <c:pt idx="12440">
                  <c:v>29.395833333333336</c:v>
                </c:pt>
                <c:pt idx="12441">
                  <c:v>29.3984375</c:v>
                </c:pt>
                <c:pt idx="12442">
                  <c:v>29.401041666666664</c:v>
                </c:pt>
                <c:pt idx="12443">
                  <c:v>29.403645833333336</c:v>
                </c:pt>
                <c:pt idx="12444">
                  <c:v>29.40625</c:v>
                </c:pt>
                <c:pt idx="12445">
                  <c:v>29.408854166666664</c:v>
                </c:pt>
                <c:pt idx="12446">
                  <c:v>29.411458333333336</c:v>
                </c:pt>
                <c:pt idx="12447">
                  <c:v>29.4140625</c:v>
                </c:pt>
                <c:pt idx="12448">
                  <c:v>29.416666666666664</c:v>
                </c:pt>
                <c:pt idx="12449">
                  <c:v>29.419270833333336</c:v>
                </c:pt>
                <c:pt idx="12450">
                  <c:v>29.421875</c:v>
                </c:pt>
                <c:pt idx="12451">
                  <c:v>29.424479166666664</c:v>
                </c:pt>
                <c:pt idx="12452">
                  <c:v>29.427083333333336</c:v>
                </c:pt>
                <c:pt idx="12453">
                  <c:v>29.4296875</c:v>
                </c:pt>
                <c:pt idx="12454">
                  <c:v>29.432291666666664</c:v>
                </c:pt>
                <c:pt idx="12455">
                  <c:v>29.434895833333336</c:v>
                </c:pt>
                <c:pt idx="12456">
                  <c:v>29.4375</c:v>
                </c:pt>
                <c:pt idx="12457">
                  <c:v>29.440104166666664</c:v>
                </c:pt>
                <c:pt idx="12458">
                  <c:v>29.442708333333336</c:v>
                </c:pt>
                <c:pt idx="12459">
                  <c:v>29.4453125</c:v>
                </c:pt>
                <c:pt idx="12460">
                  <c:v>29.447916666666664</c:v>
                </c:pt>
                <c:pt idx="12461">
                  <c:v>29.450520833333336</c:v>
                </c:pt>
                <c:pt idx="12462">
                  <c:v>29.453125</c:v>
                </c:pt>
                <c:pt idx="12463">
                  <c:v>29.455729166666664</c:v>
                </c:pt>
                <c:pt idx="12464">
                  <c:v>29.458333333333336</c:v>
                </c:pt>
                <c:pt idx="12465">
                  <c:v>29.4609375</c:v>
                </c:pt>
                <c:pt idx="12466">
                  <c:v>29.463541666666664</c:v>
                </c:pt>
                <c:pt idx="12467">
                  <c:v>29.466145833333336</c:v>
                </c:pt>
                <c:pt idx="12468">
                  <c:v>29.46875</c:v>
                </c:pt>
                <c:pt idx="12469">
                  <c:v>29.471354166666664</c:v>
                </c:pt>
                <c:pt idx="12470">
                  <c:v>29.473958333333336</c:v>
                </c:pt>
                <c:pt idx="12471">
                  <c:v>29.4765625</c:v>
                </c:pt>
                <c:pt idx="12472">
                  <c:v>29.479166666666664</c:v>
                </c:pt>
                <c:pt idx="12473">
                  <c:v>29.481770833333336</c:v>
                </c:pt>
                <c:pt idx="12474">
                  <c:v>29.484375</c:v>
                </c:pt>
                <c:pt idx="12475">
                  <c:v>29.486979166666664</c:v>
                </c:pt>
                <c:pt idx="12476">
                  <c:v>29.489583333333336</c:v>
                </c:pt>
                <c:pt idx="12477">
                  <c:v>29.4921875</c:v>
                </c:pt>
                <c:pt idx="12478">
                  <c:v>29.494791666666664</c:v>
                </c:pt>
                <c:pt idx="12479">
                  <c:v>29.497395833333336</c:v>
                </c:pt>
                <c:pt idx="12480">
                  <c:v>29.5</c:v>
                </c:pt>
                <c:pt idx="12481">
                  <c:v>29.502604166666664</c:v>
                </c:pt>
                <c:pt idx="12482">
                  <c:v>29.505208333333336</c:v>
                </c:pt>
                <c:pt idx="12483">
                  <c:v>29.5078125</c:v>
                </c:pt>
                <c:pt idx="12484">
                  <c:v>29.510416666666664</c:v>
                </c:pt>
                <c:pt idx="12485">
                  <c:v>29.513020833333336</c:v>
                </c:pt>
                <c:pt idx="12486">
                  <c:v>29.515625</c:v>
                </c:pt>
                <c:pt idx="12487">
                  <c:v>29.518229166666664</c:v>
                </c:pt>
                <c:pt idx="12488">
                  <c:v>29.520833333333336</c:v>
                </c:pt>
                <c:pt idx="12489">
                  <c:v>29.5234375</c:v>
                </c:pt>
                <c:pt idx="12490">
                  <c:v>29.526041666666664</c:v>
                </c:pt>
                <c:pt idx="12491">
                  <c:v>29.528645833333336</c:v>
                </c:pt>
                <c:pt idx="12492">
                  <c:v>29.53125</c:v>
                </c:pt>
                <c:pt idx="12493">
                  <c:v>29.533854166666664</c:v>
                </c:pt>
                <c:pt idx="12494">
                  <c:v>29.536458333333336</c:v>
                </c:pt>
                <c:pt idx="12495">
                  <c:v>29.5390625</c:v>
                </c:pt>
                <c:pt idx="12496">
                  <c:v>29.541666666666664</c:v>
                </c:pt>
                <c:pt idx="12497">
                  <c:v>29.544270833333336</c:v>
                </c:pt>
                <c:pt idx="12498">
                  <c:v>29.546875</c:v>
                </c:pt>
                <c:pt idx="12499">
                  <c:v>29.549479166666664</c:v>
                </c:pt>
                <c:pt idx="12500">
                  <c:v>29.552083333333336</c:v>
                </c:pt>
                <c:pt idx="12501">
                  <c:v>29.5546875</c:v>
                </c:pt>
                <c:pt idx="12502">
                  <c:v>29.557291666666664</c:v>
                </c:pt>
                <c:pt idx="12503">
                  <c:v>29.559895833333336</c:v>
                </c:pt>
                <c:pt idx="12504">
                  <c:v>29.5625</c:v>
                </c:pt>
                <c:pt idx="12505">
                  <c:v>29.565104166666664</c:v>
                </c:pt>
                <c:pt idx="12506">
                  <c:v>29.567708333333336</c:v>
                </c:pt>
                <c:pt idx="12507">
                  <c:v>29.5703125</c:v>
                </c:pt>
                <c:pt idx="12508">
                  <c:v>29.572916666666664</c:v>
                </c:pt>
                <c:pt idx="12509">
                  <c:v>29.575520833333336</c:v>
                </c:pt>
                <c:pt idx="12510">
                  <c:v>29.578125</c:v>
                </c:pt>
                <c:pt idx="12511">
                  <c:v>29.580729166666664</c:v>
                </c:pt>
                <c:pt idx="12512">
                  <c:v>29.583333333333336</c:v>
                </c:pt>
                <c:pt idx="12513">
                  <c:v>29.5859375</c:v>
                </c:pt>
                <c:pt idx="12514">
                  <c:v>29.588541666666664</c:v>
                </c:pt>
                <c:pt idx="12515">
                  <c:v>29.591145833333336</c:v>
                </c:pt>
                <c:pt idx="12516">
                  <c:v>29.59375</c:v>
                </c:pt>
                <c:pt idx="12517">
                  <c:v>29.596354166666664</c:v>
                </c:pt>
                <c:pt idx="12518">
                  <c:v>29.598958333333336</c:v>
                </c:pt>
                <c:pt idx="12519">
                  <c:v>29.6015625</c:v>
                </c:pt>
                <c:pt idx="12520">
                  <c:v>29.604166666666664</c:v>
                </c:pt>
                <c:pt idx="12521">
                  <c:v>29.606770833333336</c:v>
                </c:pt>
                <c:pt idx="12522">
                  <c:v>29.609375</c:v>
                </c:pt>
                <c:pt idx="12523">
                  <c:v>29.611979166666664</c:v>
                </c:pt>
                <c:pt idx="12524">
                  <c:v>29.614583333333336</c:v>
                </c:pt>
                <c:pt idx="12525">
                  <c:v>29.6171875</c:v>
                </c:pt>
                <c:pt idx="12526">
                  <c:v>29.619791666666664</c:v>
                </c:pt>
                <c:pt idx="12527">
                  <c:v>29.622395833333336</c:v>
                </c:pt>
                <c:pt idx="12528">
                  <c:v>29.625</c:v>
                </c:pt>
                <c:pt idx="12529">
                  <c:v>29.627604166666664</c:v>
                </c:pt>
                <c:pt idx="12530">
                  <c:v>29.630208333333336</c:v>
                </c:pt>
                <c:pt idx="12531">
                  <c:v>29.6328125</c:v>
                </c:pt>
                <c:pt idx="12532">
                  <c:v>29.635416666666664</c:v>
                </c:pt>
                <c:pt idx="12533">
                  <c:v>29.638020833333336</c:v>
                </c:pt>
                <c:pt idx="12534">
                  <c:v>29.640625</c:v>
                </c:pt>
                <c:pt idx="12535">
                  <c:v>29.643229166666664</c:v>
                </c:pt>
                <c:pt idx="12536">
                  <c:v>29.645833333333336</c:v>
                </c:pt>
                <c:pt idx="12537">
                  <c:v>29.6484375</c:v>
                </c:pt>
                <c:pt idx="12538">
                  <c:v>29.651041666666664</c:v>
                </c:pt>
                <c:pt idx="12539">
                  <c:v>29.653645833333336</c:v>
                </c:pt>
                <c:pt idx="12540">
                  <c:v>29.65625</c:v>
                </c:pt>
                <c:pt idx="12541">
                  <c:v>29.658854166666664</c:v>
                </c:pt>
                <c:pt idx="12542">
                  <c:v>29.661458333333336</c:v>
                </c:pt>
                <c:pt idx="12543">
                  <c:v>29.6640625</c:v>
                </c:pt>
                <c:pt idx="12544">
                  <c:v>29.666666666666664</c:v>
                </c:pt>
                <c:pt idx="12545">
                  <c:v>29.669270833333336</c:v>
                </c:pt>
                <c:pt idx="12546">
                  <c:v>29.671875</c:v>
                </c:pt>
                <c:pt idx="12547">
                  <c:v>29.674479166666664</c:v>
                </c:pt>
                <c:pt idx="12548">
                  <c:v>29.677083333333336</c:v>
                </c:pt>
                <c:pt idx="12549">
                  <c:v>29.6796875</c:v>
                </c:pt>
                <c:pt idx="12550">
                  <c:v>29.682291666666664</c:v>
                </c:pt>
                <c:pt idx="12551">
                  <c:v>29.684895833333336</c:v>
                </c:pt>
                <c:pt idx="12552">
                  <c:v>29.6875</c:v>
                </c:pt>
                <c:pt idx="12553">
                  <c:v>29.690104166666664</c:v>
                </c:pt>
                <c:pt idx="12554">
                  <c:v>29.692708333333336</c:v>
                </c:pt>
                <c:pt idx="12555">
                  <c:v>29.6953125</c:v>
                </c:pt>
                <c:pt idx="12556">
                  <c:v>29.697916666666664</c:v>
                </c:pt>
                <c:pt idx="12557">
                  <c:v>29.700520833333336</c:v>
                </c:pt>
                <c:pt idx="12558">
                  <c:v>29.703125</c:v>
                </c:pt>
                <c:pt idx="12559">
                  <c:v>29.705729166666664</c:v>
                </c:pt>
                <c:pt idx="12560">
                  <c:v>29.708333333333336</c:v>
                </c:pt>
                <c:pt idx="12561">
                  <c:v>29.7109375</c:v>
                </c:pt>
                <c:pt idx="12562">
                  <c:v>29.713541666666664</c:v>
                </c:pt>
                <c:pt idx="12563">
                  <c:v>29.716145833333336</c:v>
                </c:pt>
                <c:pt idx="12564">
                  <c:v>29.71875</c:v>
                </c:pt>
                <c:pt idx="12565">
                  <c:v>29.721354166666664</c:v>
                </c:pt>
                <c:pt idx="12566">
                  <c:v>29.723958333333336</c:v>
                </c:pt>
                <c:pt idx="12567">
                  <c:v>29.7265625</c:v>
                </c:pt>
                <c:pt idx="12568">
                  <c:v>29.729166666666664</c:v>
                </c:pt>
                <c:pt idx="12569">
                  <c:v>29.731770833333336</c:v>
                </c:pt>
                <c:pt idx="12570">
                  <c:v>29.734375</c:v>
                </c:pt>
                <c:pt idx="12571">
                  <c:v>29.736979166666664</c:v>
                </c:pt>
                <c:pt idx="12572">
                  <c:v>29.739583333333336</c:v>
                </c:pt>
                <c:pt idx="12573">
                  <c:v>29.7421875</c:v>
                </c:pt>
                <c:pt idx="12574">
                  <c:v>29.744791666666664</c:v>
                </c:pt>
                <c:pt idx="12575">
                  <c:v>29.747395833333336</c:v>
                </c:pt>
                <c:pt idx="12576">
                  <c:v>29.75</c:v>
                </c:pt>
                <c:pt idx="12577">
                  <c:v>29.752604166666664</c:v>
                </c:pt>
                <c:pt idx="12578">
                  <c:v>29.755208333333336</c:v>
                </c:pt>
                <c:pt idx="12579">
                  <c:v>29.7578125</c:v>
                </c:pt>
                <c:pt idx="12580">
                  <c:v>29.760416666666664</c:v>
                </c:pt>
                <c:pt idx="12581">
                  <c:v>29.763020833333336</c:v>
                </c:pt>
                <c:pt idx="12582">
                  <c:v>29.765625</c:v>
                </c:pt>
                <c:pt idx="12583">
                  <c:v>29.768229166666664</c:v>
                </c:pt>
                <c:pt idx="12584">
                  <c:v>29.770833333333336</c:v>
                </c:pt>
                <c:pt idx="12585">
                  <c:v>29.7734375</c:v>
                </c:pt>
                <c:pt idx="12586">
                  <c:v>29.776041666666664</c:v>
                </c:pt>
                <c:pt idx="12587">
                  <c:v>29.778645833333336</c:v>
                </c:pt>
                <c:pt idx="12588">
                  <c:v>29.78125</c:v>
                </c:pt>
                <c:pt idx="12589">
                  <c:v>29.783854166666664</c:v>
                </c:pt>
                <c:pt idx="12590">
                  <c:v>29.786458333333336</c:v>
                </c:pt>
                <c:pt idx="12591">
                  <c:v>29.7890625</c:v>
                </c:pt>
                <c:pt idx="12592">
                  <c:v>29.791666666666664</c:v>
                </c:pt>
                <c:pt idx="12593">
                  <c:v>29.794270833333336</c:v>
                </c:pt>
                <c:pt idx="12594">
                  <c:v>29.796875</c:v>
                </c:pt>
                <c:pt idx="12595">
                  <c:v>29.799479166666664</c:v>
                </c:pt>
                <c:pt idx="12596">
                  <c:v>29.802083333333336</c:v>
                </c:pt>
                <c:pt idx="12597">
                  <c:v>29.8046875</c:v>
                </c:pt>
                <c:pt idx="12598">
                  <c:v>29.807291666666664</c:v>
                </c:pt>
                <c:pt idx="12599">
                  <c:v>29.809895833333336</c:v>
                </c:pt>
                <c:pt idx="12600">
                  <c:v>29.8125</c:v>
                </c:pt>
                <c:pt idx="12601">
                  <c:v>29.815104166666664</c:v>
                </c:pt>
                <c:pt idx="12602">
                  <c:v>29.817708333333336</c:v>
                </c:pt>
                <c:pt idx="12603">
                  <c:v>29.8203125</c:v>
                </c:pt>
                <c:pt idx="12604">
                  <c:v>29.822916666666664</c:v>
                </c:pt>
                <c:pt idx="12605">
                  <c:v>29.825520833333336</c:v>
                </c:pt>
                <c:pt idx="12606">
                  <c:v>29.828125</c:v>
                </c:pt>
                <c:pt idx="12607">
                  <c:v>29.830729166666664</c:v>
                </c:pt>
                <c:pt idx="12608">
                  <c:v>29.833333333333336</c:v>
                </c:pt>
                <c:pt idx="12609">
                  <c:v>29.8359375</c:v>
                </c:pt>
                <c:pt idx="12610">
                  <c:v>29.838541666666664</c:v>
                </c:pt>
                <c:pt idx="12611">
                  <c:v>29.841145833333336</c:v>
                </c:pt>
                <c:pt idx="12612">
                  <c:v>29.84375</c:v>
                </c:pt>
                <c:pt idx="12613">
                  <c:v>29.846354166666664</c:v>
                </c:pt>
                <c:pt idx="12614">
                  <c:v>29.848958333333336</c:v>
                </c:pt>
                <c:pt idx="12615">
                  <c:v>29.8515625</c:v>
                </c:pt>
                <c:pt idx="12616">
                  <c:v>29.854166666666664</c:v>
                </c:pt>
                <c:pt idx="12617">
                  <c:v>29.856770833333336</c:v>
                </c:pt>
                <c:pt idx="12618">
                  <c:v>29.859375</c:v>
                </c:pt>
                <c:pt idx="12619">
                  <c:v>29.861979166666664</c:v>
                </c:pt>
                <c:pt idx="12620">
                  <c:v>29.864583333333336</c:v>
                </c:pt>
                <c:pt idx="12621">
                  <c:v>29.8671875</c:v>
                </c:pt>
                <c:pt idx="12622">
                  <c:v>29.869791666666664</c:v>
                </c:pt>
                <c:pt idx="12623">
                  <c:v>29.872395833333336</c:v>
                </c:pt>
                <c:pt idx="12624">
                  <c:v>29.875</c:v>
                </c:pt>
                <c:pt idx="12625">
                  <c:v>29.877604166666664</c:v>
                </c:pt>
                <c:pt idx="12626">
                  <c:v>29.880208333333336</c:v>
                </c:pt>
                <c:pt idx="12627">
                  <c:v>29.8828125</c:v>
                </c:pt>
                <c:pt idx="12628">
                  <c:v>29.885416666666664</c:v>
                </c:pt>
                <c:pt idx="12629">
                  <c:v>29.888020833333336</c:v>
                </c:pt>
                <c:pt idx="12630">
                  <c:v>29.890625</c:v>
                </c:pt>
                <c:pt idx="12631">
                  <c:v>29.893229166666664</c:v>
                </c:pt>
                <c:pt idx="12632">
                  <c:v>29.895833333333336</c:v>
                </c:pt>
                <c:pt idx="12633">
                  <c:v>29.8984375</c:v>
                </c:pt>
                <c:pt idx="12634">
                  <c:v>29.901041666666664</c:v>
                </c:pt>
                <c:pt idx="12635">
                  <c:v>29.903645833333336</c:v>
                </c:pt>
                <c:pt idx="12636">
                  <c:v>29.90625</c:v>
                </c:pt>
                <c:pt idx="12637">
                  <c:v>29.908854166666664</c:v>
                </c:pt>
                <c:pt idx="12638">
                  <c:v>29.911458333333336</c:v>
                </c:pt>
                <c:pt idx="12639">
                  <c:v>29.9140625</c:v>
                </c:pt>
                <c:pt idx="12640">
                  <c:v>29.916666666666664</c:v>
                </c:pt>
                <c:pt idx="12641">
                  <c:v>29.919270833333336</c:v>
                </c:pt>
                <c:pt idx="12642">
                  <c:v>29.921875</c:v>
                </c:pt>
                <c:pt idx="12643">
                  <c:v>29.924479166666664</c:v>
                </c:pt>
                <c:pt idx="12644">
                  <c:v>29.927083333333336</c:v>
                </c:pt>
                <c:pt idx="12645">
                  <c:v>29.9296875</c:v>
                </c:pt>
                <c:pt idx="12646">
                  <c:v>29.932291666666664</c:v>
                </c:pt>
                <c:pt idx="12647">
                  <c:v>29.934895833333336</c:v>
                </c:pt>
                <c:pt idx="12648">
                  <c:v>29.9375</c:v>
                </c:pt>
                <c:pt idx="12649">
                  <c:v>29.940104166666664</c:v>
                </c:pt>
                <c:pt idx="12650">
                  <c:v>29.942708333333336</c:v>
                </c:pt>
                <c:pt idx="12651">
                  <c:v>29.9453125</c:v>
                </c:pt>
                <c:pt idx="12652">
                  <c:v>29.947916666666664</c:v>
                </c:pt>
                <c:pt idx="12653">
                  <c:v>29.950520833333336</c:v>
                </c:pt>
                <c:pt idx="12654">
                  <c:v>29.953125</c:v>
                </c:pt>
                <c:pt idx="12655">
                  <c:v>29.955729166666664</c:v>
                </c:pt>
                <c:pt idx="12656">
                  <c:v>29.958333333333336</c:v>
                </c:pt>
                <c:pt idx="12657">
                  <c:v>29.9609375</c:v>
                </c:pt>
                <c:pt idx="12658">
                  <c:v>29.963541666666664</c:v>
                </c:pt>
                <c:pt idx="12659">
                  <c:v>29.966145833333336</c:v>
                </c:pt>
                <c:pt idx="12660">
                  <c:v>29.96875</c:v>
                </c:pt>
                <c:pt idx="12661">
                  <c:v>29.971354166666664</c:v>
                </c:pt>
                <c:pt idx="12662">
                  <c:v>29.973958333333336</c:v>
                </c:pt>
                <c:pt idx="12663">
                  <c:v>29.9765625</c:v>
                </c:pt>
                <c:pt idx="12664">
                  <c:v>29.979166666666664</c:v>
                </c:pt>
                <c:pt idx="12665">
                  <c:v>29.981770833333336</c:v>
                </c:pt>
                <c:pt idx="12666">
                  <c:v>29.984375</c:v>
                </c:pt>
                <c:pt idx="12667">
                  <c:v>29.986979166666664</c:v>
                </c:pt>
                <c:pt idx="12668">
                  <c:v>29.989583333333336</c:v>
                </c:pt>
                <c:pt idx="12669">
                  <c:v>29.9921875</c:v>
                </c:pt>
                <c:pt idx="12670">
                  <c:v>29.994791666666664</c:v>
                </c:pt>
                <c:pt idx="12671">
                  <c:v>29.997395833333336</c:v>
                </c:pt>
                <c:pt idx="12672">
                  <c:v>30</c:v>
                </c:pt>
                <c:pt idx="12673">
                  <c:v>30.002604166666664</c:v>
                </c:pt>
                <c:pt idx="12674">
                  <c:v>30.005208333333336</c:v>
                </c:pt>
                <c:pt idx="12675">
                  <c:v>30.0078125</c:v>
                </c:pt>
                <c:pt idx="12676">
                  <c:v>30.010416666666664</c:v>
                </c:pt>
                <c:pt idx="12677">
                  <c:v>30.013020833333336</c:v>
                </c:pt>
                <c:pt idx="12678">
                  <c:v>30.015625</c:v>
                </c:pt>
                <c:pt idx="12679">
                  <c:v>30.018229166666664</c:v>
                </c:pt>
                <c:pt idx="12680">
                  <c:v>30.020833333333336</c:v>
                </c:pt>
                <c:pt idx="12681">
                  <c:v>30.0234375</c:v>
                </c:pt>
                <c:pt idx="12682">
                  <c:v>30.026041666666664</c:v>
                </c:pt>
                <c:pt idx="12683">
                  <c:v>30.028645833333336</c:v>
                </c:pt>
                <c:pt idx="12684">
                  <c:v>30.03125</c:v>
                </c:pt>
                <c:pt idx="12685">
                  <c:v>30.033854166666664</c:v>
                </c:pt>
                <c:pt idx="12686">
                  <c:v>30.036458333333336</c:v>
                </c:pt>
                <c:pt idx="12687">
                  <c:v>30.0390625</c:v>
                </c:pt>
                <c:pt idx="12688">
                  <c:v>30.041666666666664</c:v>
                </c:pt>
                <c:pt idx="12689">
                  <c:v>30.044270833333336</c:v>
                </c:pt>
                <c:pt idx="12690">
                  <c:v>30.046875</c:v>
                </c:pt>
                <c:pt idx="12691">
                  <c:v>30.049479166666664</c:v>
                </c:pt>
                <c:pt idx="12692">
                  <c:v>30.052083333333336</c:v>
                </c:pt>
                <c:pt idx="12693">
                  <c:v>30.0546875</c:v>
                </c:pt>
                <c:pt idx="12694">
                  <c:v>30.057291666666664</c:v>
                </c:pt>
                <c:pt idx="12695">
                  <c:v>30.059895833333336</c:v>
                </c:pt>
                <c:pt idx="12696">
                  <c:v>30.0625</c:v>
                </c:pt>
                <c:pt idx="12697">
                  <c:v>30.065104166666664</c:v>
                </c:pt>
                <c:pt idx="12698">
                  <c:v>30.067708333333336</c:v>
                </c:pt>
                <c:pt idx="12699">
                  <c:v>30.0703125</c:v>
                </c:pt>
                <c:pt idx="12700">
                  <c:v>30.072916666666664</c:v>
                </c:pt>
                <c:pt idx="12701">
                  <c:v>30.075520833333336</c:v>
                </c:pt>
                <c:pt idx="12702">
                  <c:v>30.078125</c:v>
                </c:pt>
                <c:pt idx="12703">
                  <c:v>30.080729166666664</c:v>
                </c:pt>
                <c:pt idx="12704">
                  <c:v>30.083333333333336</c:v>
                </c:pt>
                <c:pt idx="12705">
                  <c:v>30.0859375</c:v>
                </c:pt>
                <c:pt idx="12706">
                  <c:v>30.088541666666664</c:v>
                </c:pt>
                <c:pt idx="12707">
                  <c:v>30.091145833333336</c:v>
                </c:pt>
                <c:pt idx="12708">
                  <c:v>30.09375</c:v>
                </c:pt>
                <c:pt idx="12709">
                  <c:v>30.096354166666664</c:v>
                </c:pt>
                <c:pt idx="12710">
                  <c:v>30.098958333333336</c:v>
                </c:pt>
                <c:pt idx="12711">
                  <c:v>30.1015625</c:v>
                </c:pt>
                <c:pt idx="12712">
                  <c:v>30.104166666666664</c:v>
                </c:pt>
                <c:pt idx="12713">
                  <c:v>30.106770833333336</c:v>
                </c:pt>
                <c:pt idx="12714">
                  <c:v>30.109375</c:v>
                </c:pt>
                <c:pt idx="12715">
                  <c:v>30.111979166666664</c:v>
                </c:pt>
                <c:pt idx="12716">
                  <c:v>30.114583333333336</c:v>
                </c:pt>
                <c:pt idx="12717">
                  <c:v>30.1171875</c:v>
                </c:pt>
                <c:pt idx="12718">
                  <c:v>30.119791666666664</c:v>
                </c:pt>
                <c:pt idx="12719">
                  <c:v>30.122395833333336</c:v>
                </c:pt>
                <c:pt idx="12720">
                  <c:v>30.125</c:v>
                </c:pt>
                <c:pt idx="12721">
                  <c:v>30.127604166666664</c:v>
                </c:pt>
                <c:pt idx="12722">
                  <c:v>30.130208333333336</c:v>
                </c:pt>
                <c:pt idx="12723">
                  <c:v>30.1328125</c:v>
                </c:pt>
                <c:pt idx="12724">
                  <c:v>30.135416666666664</c:v>
                </c:pt>
                <c:pt idx="12725">
                  <c:v>30.138020833333336</c:v>
                </c:pt>
                <c:pt idx="12726">
                  <c:v>30.140625</c:v>
                </c:pt>
                <c:pt idx="12727">
                  <c:v>30.143229166666664</c:v>
                </c:pt>
                <c:pt idx="12728">
                  <c:v>30.145833333333336</c:v>
                </c:pt>
                <c:pt idx="12729">
                  <c:v>30.1484375</c:v>
                </c:pt>
                <c:pt idx="12730">
                  <c:v>30.151041666666664</c:v>
                </c:pt>
                <c:pt idx="12731">
                  <c:v>30.153645833333336</c:v>
                </c:pt>
                <c:pt idx="12732">
                  <c:v>30.15625</c:v>
                </c:pt>
                <c:pt idx="12733">
                  <c:v>30.158854166666664</c:v>
                </c:pt>
                <c:pt idx="12734">
                  <c:v>30.161458333333336</c:v>
                </c:pt>
                <c:pt idx="12735">
                  <c:v>30.1640625</c:v>
                </c:pt>
                <c:pt idx="12736">
                  <c:v>30.166666666666664</c:v>
                </c:pt>
                <c:pt idx="12737">
                  <c:v>30.169270833333336</c:v>
                </c:pt>
                <c:pt idx="12738">
                  <c:v>30.171875</c:v>
                </c:pt>
                <c:pt idx="12739">
                  <c:v>30.174479166666664</c:v>
                </c:pt>
                <c:pt idx="12740">
                  <c:v>30.177083333333336</c:v>
                </c:pt>
                <c:pt idx="12741">
                  <c:v>30.1796875</c:v>
                </c:pt>
                <c:pt idx="12742">
                  <c:v>30.182291666666664</c:v>
                </c:pt>
                <c:pt idx="12743">
                  <c:v>30.184895833333336</c:v>
                </c:pt>
                <c:pt idx="12744">
                  <c:v>30.1875</c:v>
                </c:pt>
                <c:pt idx="12745">
                  <c:v>30.190104166666664</c:v>
                </c:pt>
                <c:pt idx="12746">
                  <c:v>30.192708333333336</c:v>
                </c:pt>
                <c:pt idx="12747">
                  <c:v>30.1953125</c:v>
                </c:pt>
                <c:pt idx="12748">
                  <c:v>30.197916666666664</c:v>
                </c:pt>
                <c:pt idx="12749">
                  <c:v>30.200520833333336</c:v>
                </c:pt>
                <c:pt idx="12750">
                  <c:v>30.203125</c:v>
                </c:pt>
                <c:pt idx="12751">
                  <c:v>30.205729166666664</c:v>
                </c:pt>
                <c:pt idx="12752">
                  <c:v>30.208333333333336</c:v>
                </c:pt>
                <c:pt idx="12753">
                  <c:v>30.2109375</c:v>
                </c:pt>
                <c:pt idx="12754">
                  <c:v>30.213541666666664</c:v>
                </c:pt>
                <c:pt idx="12755">
                  <c:v>30.216145833333336</c:v>
                </c:pt>
                <c:pt idx="12756">
                  <c:v>30.21875</c:v>
                </c:pt>
                <c:pt idx="12757">
                  <c:v>30.221354166666664</c:v>
                </c:pt>
                <c:pt idx="12758">
                  <c:v>30.223958333333336</c:v>
                </c:pt>
                <c:pt idx="12759">
                  <c:v>30.2265625</c:v>
                </c:pt>
                <c:pt idx="12760">
                  <c:v>30.229166666666664</c:v>
                </c:pt>
                <c:pt idx="12761">
                  <c:v>30.231770833333336</c:v>
                </c:pt>
                <c:pt idx="12762">
                  <c:v>30.234375</c:v>
                </c:pt>
                <c:pt idx="12763">
                  <c:v>30.236979166666664</c:v>
                </c:pt>
                <c:pt idx="12764">
                  <c:v>30.239583333333336</c:v>
                </c:pt>
                <c:pt idx="12765">
                  <c:v>30.2421875</c:v>
                </c:pt>
                <c:pt idx="12766">
                  <c:v>30.244791666666664</c:v>
                </c:pt>
                <c:pt idx="12767">
                  <c:v>30.247395833333336</c:v>
                </c:pt>
                <c:pt idx="12768">
                  <c:v>30.25</c:v>
                </c:pt>
                <c:pt idx="12769">
                  <c:v>30.252604166666664</c:v>
                </c:pt>
                <c:pt idx="12770">
                  <c:v>30.255208333333336</c:v>
                </c:pt>
                <c:pt idx="12771">
                  <c:v>30.2578125</c:v>
                </c:pt>
                <c:pt idx="12772">
                  <c:v>30.260416666666664</c:v>
                </c:pt>
                <c:pt idx="12773">
                  <c:v>30.263020833333336</c:v>
                </c:pt>
                <c:pt idx="12774">
                  <c:v>30.265625</c:v>
                </c:pt>
                <c:pt idx="12775">
                  <c:v>30.268229166666664</c:v>
                </c:pt>
                <c:pt idx="12776">
                  <c:v>30.270833333333336</c:v>
                </c:pt>
                <c:pt idx="12777">
                  <c:v>30.2734375</c:v>
                </c:pt>
                <c:pt idx="12778">
                  <c:v>30.276041666666664</c:v>
                </c:pt>
                <c:pt idx="12779">
                  <c:v>30.278645833333336</c:v>
                </c:pt>
                <c:pt idx="12780">
                  <c:v>30.28125</c:v>
                </c:pt>
                <c:pt idx="12781">
                  <c:v>30.283854166666664</c:v>
                </c:pt>
                <c:pt idx="12782">
                  <c:v>30.286458333333336</c:v>
                </c:pt>
                <c:pt idx="12783">
                  <c:v>30.2890625</c:v>
                </c:pt>
                <c:pt idx="12784">
                  <c:v>30.291666666666664</c:v>
                </c:pt>
                <c:pt idx="12785">
                  <c:v>30.294270833333336</c:v>
                </c:pt>
                <c:pt idx="12786">
                  <c:v>30.296875</c:v>
                </c:pt>
                <c:pt idx="12787">
                  <c:v>30.299479166666664</c:v>
                </c:pt>
                <c:pt idx="12788">
                  <c:v>30.302083333333336</c:v>
                </c:pt>
                <c:pt idx="12789">
                  <c:v>30.3046875</c:v>
                </c:pt>
                <c:pt idx="12790">
                  <c:v>30.307291666666664</c:v>
                </c:pt>
                <c:pt idx="12791">
                  <c:v>30.309895833333336</c:v>
                </c:pt>
                <c:pt idx="12792">
                  <c:v>30.3125</c:v>
                </c:pt>
                <c:pt idx="12793">
                  <c:v>30.315104166666664</c:v>
                </c:pt>
                <c:pt idx="12794">
                  <c:v>30.317708333333336</c:v>
                </c:pt>
                <c:pt idx="12795">
                  <c:v>30.3203125</c:v>
                </c:pt>
                <c:pt idx="12796">
                  <c:v>30.322916666666664</c:v>
                </c:pt>
                <c:pt idx="12797">
                  <c:v>30.325520833333336</c:v>
                </c:pt>
                <c:pt idx="12798">
                  <c:v>30.328125</c:v>
                </c:pt>
                <c:pt idx="12799">
                  <c:v>30.330729166666664</c:v>
                </c:pt>
                <c:pt idx="12800">
                  <c:v>30.333333333333336</c:v>
                </c:pt>
                <c:pt idx="12801">
                  <c:v>30.3359375</c:v>
                </c:pt>
                <c:pt idx="12802">
                  <c:v>30.338541666666664</c:v>
                </c:pt>
                <c:pt idx="12803">
                  <c:v>30.341145833333336</c:v>
                </c:pt>
                <c:pt idx="12804">
                  <c:v>30.34375</c:v>
                </c:pt>
                <c:pt idx="12805">
                  <c:v>30.346354166666664</c:v>
                </c:pt>
                <c:pt idx="12806">
                  <c:v>30.348958333333336</c:v>
                </c:pt>
                <c:pt idx="12807">
                  <c:v>30.3515625</c:v>
                </c:pt>
                <c:pt idx="12808">
                  <c:v>30.354166666666664</c:v>
                </c:pt>
                <c:pt idx="12809">
                  <c:v>30.356770833333336</c:v>
                </c:pt>
                <c:pt idx="12810">
                  <c:v>30.359375</c:v>
                </c:pt>
                <c:pt idx="12811">
                  <c:v>30.361979166666664</c:v>
                </c:pt>
                <c:pt idx="12812">
                  <c:v>30.364583333333336</c:v>
                </c:pt>
                <c:pt idx="12813">
                  <c:v>30.3671875</c:v>
                </c:pt>
                <c:pt idx="12814">
                  <c:v>30.369791666666664</c:v>
                </c:pt>
                <c:pt idx="12815">
                  <c:v>30.372395833333336</c:v>
                </c:pt>
                <c:pt idx="12816">
                  <c:v>30.375</c:v>
                </c:pt>
                <c:pt idx="12817">
                  <c:v>30.377604166666664</c:v>
                </c:pt>
                <c:pt idx="12818">
                  <c:v>30.380208333333336</c:v>
                </c:pt>
                <c:pt idx="12819">
                  <c:v>30.3828125</c:v>
                </c:pt>
                <c:pt idx="12820">
                  <c:v>30.385416666666664</c:v>
                </c:pt>
                <c:pt idx="12821">
                  <c:v>30.388020833333336</c:v>
                </c:pt>
                <c:pt idx="12822">
                  <c:v>30.390625</c:v>
                </c:pt>
                <c:pt idx="12823">
                  <c:v>30.393229166666664</c:v>
                </c:pt>
                <c:pt idx="12824">
                  <c:v>30.395833333333336</c:v>
                </c:pt>
                <c:pt idx="12825">
                  <c:v>30.3984375</c:v>
                </c:pt>
                <c:pt idx="12826">
                  <c:v>30.401041666666664</c:v>
                </c:pt>
                <c:pt idx="12827">
                  <c:v>30.403645833333336</c:v>
                </c:pt>
                <c:pt idx="12828">
                  <c:v>30.40625</c:v>
                </c:pt>
                <c:pt idx="12829">
                  <c:v>30.408854166666664</c:v>
                </c:pt>
                <c:pt idx="12830">
                  <c:v>30.411458333333336</c:v>
                </c:pt>
                <c:pt idx="12831">
                  <c:v>30.4140625</c:v>
                </c:pt>
                <c:pt idx="12832">
                  <c:v>30.416666666666664</c:v>
                </c:pt>
                <c:pt idx="12833">
                  <c:v>30.419270833333336</c:v>
                </c:pt>
                <c:pt idx="12834">
                  <c:v>30.421875</c:v>
                </c:pt>
                <c:pt idx="12835">
                  <c:v>30.424479166666664</c:v>
                </c:pt>
                <c:pt idx="12836">
                  <c:v>30.427083333333336</c:v>
                </c:pt>
                <c:pt idx="12837">
                  <c:v>30.4296875</c:v>
                </c:pt>
                <c:pt idx="12838">
                  <c:v>30.432291666666664</c:v>
                </c:pt>
                <c:pt idx="12839">
                  <c:v>30.434895833333336</c:v>
                </c:pt>
                <c:pt idx="12840">
                  <c:v>30.4375</c:v>
                </c:pt>
                <c:pt idx="12841">
                  <c:v>30.440104166666664</c:v>
                </c:pt>
                <c:pt idx="12842">
                  <c:v>30.442708333333336</c:v>
                </c:pt>
                <c:pt idx="12843">
                  <c:v>30.4453125</c:v>
                </c:pt>
                <c:pt idx="12844">
                  <c:v>30.447916666666664</c:v>
                </c:pt>
                <c:pt idx="12845">
                  <c:v>30.450520833333336</c:v>
                </c:pt>
                <c:pt idx="12846">
                  <c:v>30.453125</c:v>
                </c:pt>
                <c:pt idx="12847">
                  <c:v>30.455729166666664</c:v>
                </c:pt>
                <c:pt idx="12848">
                  <c:v>30.458333333333336</c:v>
                </c:pt>
                <c:pt idx="12849">
                  <c:v>30.4609375</c:v>
                </c:pt>
                <c:pt idx="12850">
                  <c:v>30.463541666666664</c:v>
                </c:pt>
                <c:pt idx="12851">
                  <c:v>30.466145833333336</c:v>
                </c:pt>
                <c:pt idx="12852">
                  <c:v>30.46875</c:v>
                </c:pt>
                <c:pt idx="12853">
                  <c:v>30.471354166666664</c:v>
                </c:pt>
                <c:pt idx="12854">
                  <c:v>30.473958333333336</c:v>
                </c:pt>
                <c:pt idx="12855">
                  <c:v>30.4765625</c:v>
                </c:pt>
                <c:pt idx="12856">
                  <c:v>30.479166666666664</c:v>
                </c:pt>
                <c:pt idx="12857">
                  <c:v>30.481770833333336</c:v>
                </c:pt>
                <c:pt idx="12858">
                  <c:v>30.484375</c:v>
                </c:pt>
                <c:pt idx="12859">
                  <c:v>30.486979166666664</c:v>
                </c:pt>
                <c:pt idx="12860">
                  <c:v>30.489583333333336</c:v>
                </c:pt>
                <c:pt idx="12861">
                  <c:v>30.4921875</c:v>
                </c:pt>
                <c:pt idx="12862">
                  <c:v>30.494791666666664</c:v>
                </c:pt>
                <c:pt idx="12863">
                  <c:v>30.497395833333336</c:v>
                </c:pt>
                <c:pt idx="12864">
                  <c:v>30.5</c:v>
                </c:pt>
                <c:pt idx="12865">
                  <c:v>30.502604166666664</c:v>
                </c:pt>
                <c:pt idx="12866">
                  <c:v>30.505208333333336</c:v>
                </c:pt>
                <c:pt idx="12867">
                  <c:v>30.5078125</c:v>
                </c:pt>
                <c:pt idx="12868">
                  <c:v>30.510416666666664</c:v>
                </c:pt>
                <c:pt idx="12869">
                  <c:v>30.513020833333336</c:v>
                </c:pt>
                <c:pt idx="12870">
                  <c:v>30.515625</c:v>
                </c:pt>
                <c:pt idx="12871">
                  <c:v>30.518229166666664</c:v>
                </c:pt>
                <c:pt idx="12872">
                  <c:v>30.520833333333336</c:v>
                </c:pt>
                <c:pt idx="12873">
                  <c:v>30.5234375</c:v>
                </c:pt>
                <c:pt idx="12874">
                  <c:v>30.526041666666664</c:v>
                </c:pt>
                <c:pt idx="12875">
                  <c:v>30.528645833333336</c:v>
                </c:pt>
                <c:pt idx="12876">
                  <c:v>30.53125</c:v>
                </c:pt>
                <c:pt idx="12877">
                  <c:v>30.533854166666664</c:v>
                </c:pt>
                <c:pt idx="12878">
                  <c:v>30.536458333333336</c:v>
                </c:pt>
                <c:pt idx="12879">
                  <c:v>30.5390625</c:v>
                </c:pt>
                <c:pt idx="12880">
                  <c:v>30.541666666666664</c:v>
                </c:pt>
                <c:pt idx="12881">
                  <c:v>30.544270833333336</c:v>
                </c:pt>
                <c:pt idx="12882">
                  <c:v>30.546875</c:v>
                </c:pt>
                <c:pt idx="12883">
                  <c:v>30.549479166666664</c:v>
                </c:pt>
                <c:pt idx="12884">
                  <c:v>30.552083333333336</c:v>
                </c:pt>
                <c:pt idx="12885">
                  <c:v>30.5546875</c:v>
                </c:pt>
                <c:pt idx="12886">
                  <c:v>30.557291666666664</c:v>
                </c:pt>
                <c:pt idx="12887">
                  <c:v>30.559895833333336</c:v>
                </c:pt>
                <c:pt idx="12888">
                  <c:v>30.5625</c:v>
                </c:pt>
                <c:pt idx="12889">
                  <c:v>30.565104166666664</c:v>
                </c:pt>
                <c:pt idx="12890">
                  <c:v>30.567708333333336</c:v>
                </c:pt>
                <c:pt idx="12891">
                  <c:v>30.5703125</c:v>
                </c:pt>
                <c:pt idx="12892">
                  <c:v>30.572916666666664</c:v>
                </c:pt>
                <c:pt idx="12893">
                  <c:v>30.575520833333336</c:v>
                </c:pt>
                <c:pt idx="12894">
                  <c:v>30.578125</c:v>
                </c:pt>
                <c:pt idx="12895">
                  <c:v>30.580729166666664</c:v>
                </c:pt>
                <c:pt idx="12896">
                  <c:v>30.583333333333336</c:v>
                </c:pt>
                <c:pt idx="12897">
                  <c:v>30.5859375</c:v>
                </c:pt>
                <c:pt idx="12898">
                  <c:v>30.588541666666664</c:v>
                </c:pt>
                <c:pt idx="12899">
                  <c:v>30.591145833333336</c:v>
                </c:pt>
                <c:pt idx="12900">
                  <c:v>30.59375</c:v>
                </c:pt>
                <c:pt idx="12901">
                  <c:v>30.596354166666664</c:v>
                </c:pt>
                <c:pt idx="12902">
                  <c:v>30.598958333333336</c:v>
                </c:pt>
                <c:pt idx="12903">
                  <c:v>30.6015625</c:v>
                </c:pt>
                <c:pt idx="12904">
                  <c:v>30.604166666666664</c:v>
                </c:pt>
                <c:pt idx="12905">
                  <c:v>30.606770833333336</c:v>
                </c:pt>
                <c:pt idx="12906">
                  <c:v>30.609375</c:v>
                </c:pt>
                <c:pt idx="12907">
                  <c:v>30.611979166666664</c:v>
                </c:pt>
                <c:pt idx="12908">
                  <c:v>30.614583333333336</c:v>
                </c:pt>
                <c:pt idx="12909">
                  <c:v>30.6171875</c:v>
                </c:pt>
                <c:pt idx="12910">
                  <c:v>30.619791666666664</c:v>
                </c:pt>
                <c:pt idx="12911">
                  <c:v>30.622395833333336</c:v>
                </c:pt>
                <c:pt idx="12912">
                  <c:v>30.625</c:v>
                </c:pt>
                <c:pt idx="12913">
                  <c:v>30.627604166666664</c:v>
                </c:pt>
                <c:pt idx="12914">
                  <c:v>30.630208333333336</c:v>
                </c:pt>
                <c:pt idx="12915">
                  <c:v>30.6328125</c:v>
                </c:pt>
                <c:pt idx="12916">
                  <c:v>30.635416666666664</c:v>
                </c:pt>
                <c:pt idx="12917">
                  <c:v>30.638020833333336</c:v>
                </c:pt>
                <c:pt idx="12918">
                  <c:v>30.640625</c:v>
                </c:pt>
                <c:pt idx="12919">
                  <c:v>30.643229166666664</c:v>
                </c:pt>
                <c:pt idx="12920">
                  <c:v>30.645833333333336</c:v>
                </c:pt>
                <c:pt idx="12921">
                  <c:v>30.6484375</c:v>
                </c:pt>
                <c:pt idx="12922">
                  <c:v>30.651041666666664</c:v>
                </c:pt>
                <c:pt idx="12923">
                  <c:v>30.653645833333336</c:v>
                </c:pt>
                <c:pt idx="12924">
                  <c:v>30.65625</c:v>
                </c:pt>
                <c:pt idx="12925">
                  <c:v>30.658854166666664</c:v>
                </c:pt>
                <c:pt idx="12926">
                  <c:v>30.661458333333336</c:v>
                </c:pt>
                <c:pt idx="12927">
                  <c:v>30.6640625</c:v>
                </c:pt>
                <c:pt idx="12928">
                  <c:v>30.666666666666664</c:v>
                </c:pt>
                <c:pt idx="12929">
                  <c:v>30.669270833333336</c:v>
                </c:pt>
                <c:pt idx="12930">
                  <c:v>30.671875</c:v>
                </c:pt>
                <c:pt idx="12931">
                  <c:v>30.674479166666664</c:v>
                </c:pt>
                <c:pt idx="12932">
                  <c:v>30.677083333333336</c:v>
                </c:pt>
                <c:pt idx="12933">
                  <c:v>30.6796875</c:v>
                </c:pt>
                <c:pt idx="12934">
                  <c:v>30.682291666666664</c:v>
                </c:pt>
                <c:pt idx="12935">
                  <c:v>30.684895833333336</c:v>
                </c:pt>
                <c:pt idx="12936">
                  <c:v>30.6875</c:v>
                </c:pt>
                <c:pt idx="12937">
                  <c:v>30.690104166666664</c:v>
                </c:pt>
                <c:pt idx="12938">
                  <c:v>30.692708333333336</c:v>
                </c:pt>
                <c:pt idx="12939">
                  <c:v>30.6953125</c:v>
                </c:pt>
                <c:pt idx="12940">
                  <c:v>30.697916666666664</c:v>
                </c:pt>
                <c:pt idx="12941">
                  <c:v>30.700520833333336</c:v>
                </c:pt>
                <c:pt idx="12942">
                  <c:v>30.703125</c:v>
                </c:pt>
                <c:pt idx="12943">
                  <c:v>30.705729166666664</c:v>
                </c:pt>
                <c:pt idx="12944">
                  <c:v>30.708333333333336</c:v>
                </c:pt>
                <c:pt idx="12945">
                  <c:v>30.7109375</c:v>
                </c:pt>
                <c:pt idx="12946">
                  <c:v>30.713541666666664</c:v>
                </c:pt>
                <c:pt idx="12947">
                  <c:v>30.716145833333336</c:v>
                </c:pt>
                <c:pt idx="12948">
                  <c:v>30.71875</c:v>
                </c:pt>
                <c:pt idx="12949">
                  <c:v>30.721354166666664</c:v>
                </c:pt>
                <c:pt idx="12950">
                  <c:v>30.723958333333336</c:v>
                </c:pt>
                <c:pt idx="12951">
                  <c:v>30.7265625</c:v>
                </c:pt>
                <c:pt idx="12952">
                  <c:v>30.729166666666664</c:v>
                </c:pt>
                <c:pt idx="12953">
                  <c:v>30.731770833333336</c:v>
                </c:pt>
                <c:pt idx="12954">
                  <c:v>30.734375</c:v>
                </c:pt>
                <c:pt idx="12955">
                  <c:v>30.736979166666664</c:v>
                </c:pt>
                <c:pt idx="12956">
                  <c:v>30.739583333333336</c:v>
                </c:pt>
                <c:pt idx="12957">
                  <c:v>30.7421875</c:v>
                </c:pt>
                <c:pt idx="12958">
                  <c:v>30.744791666666664</c:v>
                </c:pt>
                <c:pt idx="12959">
                  <c:v>30.747395833333336</c:v>
                </c:pt>
                <c:pt idx="12960">
                  <c:v>30.75</c:v>
                </c:pt>
                <c:pt idx="12961">
                  <c:v>30.752604166666664</c:v>
                </c:pt>
                <c:pt idx="12962">
                  <c:v>30.755208333333336</c:v>
                </c:pt>
                <c:pt idx="12963">
                  <c:v>30.7578125</c:v>
                </c:pt>
                <c:pt idx="12964">
                  <c:v>30.760416666666664</c:v>
                </c:pt>
                <c:pt idx="12965">
                  <c:v>30.763020833333336</c:v>
                </c:pt>
                <c:pt idx="12966">
                  <c:v>30.765625</c:v>
                </c:pt>
                <c:pt idx="12967">
                  <c:v>30.768229166666664</c:v>
                </c:pt>
                <c:pt idx="12968">
                  <c:v>30.770833333333336</c:v>
                </c:pt>
                <c:pt idx="12969">
                  <c:v>30.7734375</c:v>
                </c:pt>
                <c:pt idx="12970">
                  <c:v>30.776041666666664</c:v>
                </c:pt>
                <c:pt idx="12971">
                  <c:v>30.778645833333336</c:v>
                </c:pt>
                <c:pt idx="12972">
                  <c:v>30.78125</c:v>
                </c:pt>
                <c:pt idx="12973">
                  <c:v>30.783854166666664</c:v>
                </c:pt>
                <c:pt idx="12974">
                  <c:v>30.786458333333336</c:v>
                </c:pt>
                <c:pt idx="12975">
                  <c:v>30.7890625</c:v>
                </c:pt>
                <c:pt idx="12976">
                  <c:v>30.791666666666664</c:v>
                </c:pt>
                <c:pt idx="12977">
                  <c:v>30.794270833333336</c:v>
                </c:pt>
                <c:pt idx="12978">
                  <c:v>30.796875</c:v>
                </c:pt>
                <c:pt idx="12979">
                  <c:v>30.799479166666664</c:v>
                </c:pt>
                <c:pt idx="12980">
                  <c:v>30.802083333333336</c:v>
                </c:pt>
                <c:pt idx="12981">
                  <c:v>30.8046875</c:v>
                </c:pt>
                <c:pt idx="12982">
                  <c:v>30.807291666666664</c:v>
                </c:pt>
                <c:pt idx="12983">
                  <c:v>30.809895833333336</c:v>
                </c:pt>
                <c:pt idx="12984">
                  <c:v>30.8125</c:v>
                </c:pt>
                <c:pt idx="12985">
                  <c:v>30.815104166666664</c:v>
                </c:pt>
                <c:pt idx="12986">
                  <c:v>30.817708333333336</c:v>
                </c:pt>
                <c:pt idx="12987">
                  <c:v>30.8203125</c:v>
                </c:pt>
                <c:pt idx="12988">
                  <c:v>30.822916666666664</c:v>
                </c:pt>
                <c:pt idx="12989">
                  <c:v>30.825520833333336</c:v>
                </c:pt>
                <c:pt idx="12990">
                  <c:v>30.828125</c:v>
                </c:pt>
                <c:pt idx="12991">
                  <c:v>30.830729166666664</c:v>
                </c:pt>
                <c:pt idx="12992">
                  <c:v>30.833333333333336</c:v>
                </c:pt>
                <c:pt idx="12993">
                  <c:v>30.8359375</c:v>
                </c:pt>
                <c:pt idx="12994">
                  <c:v>30.838541666666664</c:v>
                </c:pt>
                <c:pt idx="12995">
                  <c:v>30.841145833333336</c:v>
                </c:pt>
                <c:pt idx="12996">
                  <c:v>30.84375</c:v>
                </c:pt>
                <c:pt idx="12997">
                  <c:v>30.846354166666664</c:v>
                </c:pt>
                <c:pt idx="12998">
                  <c:v>30.848958333333336</c:v>
                </c:pt>
                <c:pt idx="12999">
                  <c:v>30.8515625</c:v>
                </c:pt>
                <c:pt idx="13000">
                  <c:v>30.854166666666664</c:v>
                </c:pt>
                <c:pt idx="13001">
                  <c:v>30.856770833333336</c:v>
                </c:pt>
                <c:pt idx="13002">
                  <c:v>30.859375</c:v>
                </c:pt>
                <c:pt idx="13003">
                  <c:v>30.861979166666664</c:v>
                </c:pt>
                <c:pt idx="13004">
                  <c:v>30.864583333333336</c:v>
                </c:pt>
                <c:pt idx="13005">
                  <c:v>30.8671875</c:v>
                </c:pt>
                <c:pt idx="13006">
                  <c:v>30.869791666666664</c:v>
                </c:pt>
                <c:pt idx="13007">
                  <c:v>30.872395833333336</c:v>
                </c:pt>
                <c:pt idx="13008">
                  <c:v>30.875</c:v>
                </c:pt>
                <c:pt idx="13009">
                  <c:v>30.877604166666664</c:v>
                </c:pt>
                <c:pt idx="13010">
                  <c:v>30.880208333333336</c:v>
                </c:pt>
                <c:pt idx="13011">
                  <c:v>30.8828125</c:v>
                </c:pt>
                <c:pt idx="13012">
                  <c:v>30.885416666666664</c:v>
                </c:pt>
                <c:pt idx="13013">
                  <c:v>30.888020833333336</c:v>
                </c:pt>
                <c:pt idx="13014">
                  <c:v>30.890625</c:v>
                </c:pt>
                <c:pt idx="13015">
                  <c:v>30.893229166666664</c:v>
                </c:pt>
                <c:pt idx="13016">
                  <c:v>30.895833333333336</c:v>
                </c:pt>
                <c:pt idx="13017">
                  <c:v>30.8984375</c:v>
                </c:pt>
                <c:pt idx="13018">
                  <c:v>30.901041666666664</c:v>
                </c:pt>
                <c:pt idx="13019">
                  <c:v>30.903645833333336</c:v>
                </c:pt>
                <c:pt idx="13020">
                  <c:v>30.90625</c:v>
                </c:pt>
                <c:pt idx="13021">
                  <c:v>30.908854166666664</c:v>
                </c:pt>
                <c:pt idx="13022">
                  <c:v>30.911458333333336</c:v>
                </c:pt>
                <c:pt idx="13023">
                  <c:v>30.9140625</c:v>
                </c:pt>
                <c:pt idx="13024">
                  <c:v>30.916666666666664</c:v>
                </c:pt>
                <c:pt idx="13025">
                  <c:v>30.919270833333336</c:v>
                </c:pt>
                <c:pt idx="13026">
                  <c:v>30.921875</c:v>
                </c:pt>
                <c:pt idx="13027">
                  <c:v>30.924479166666664</c:v>
                </c:pt>
                <c:pt idx="13028">
                  <c:v>30.927083333333336</c:v>
                </c:pt>
                <c:pt idx="13029">
                  <c:v>30.9296875</c:v>
                </c:pt>
                <c:pt idx="13030">
                  <c:v>30.932291666666664</c:v>
                </c:pt>
                <c:pt idx="13031">
                  <c:v>30.934895833333336</c:v>
                </c:pt>
                <c:pt idx="13032">
                  <c:v>30.9375</c:v>
                </c:pt>
                <c:pt idx="13033">
                  <c:v>30.940104166666664</c:v>
                </c:pt>
                <c:pt idx="13034">
                  <c:v>30.942708333333336</c:v>
                </c:pt>
                <c:pt idx="13035">
                  <c:v>30.9453125</c:v>
                </c:pt>
                <c:pt idx="13036">
                  <c:v>30.947916666666664</c:v>
                </c:pt>
                <c:pt idx="13037">
                  <c:v>30.950520833333336</c:v>
                </c:pt>
                <c:pt idx="13038">
                  <c:v>30.953125</c:v>
                </c:pt>
                <c:pt idx="13039">
                  <c:v>30.955729166666664</c:v>
                </c:pt>
                <c:pt idx="13040">
                  <c:v>30.958333333333336</c:v>
                </c:pt>
                <c:pt idx="13041">
                  <c:v>30.9609375</c:v>
                </c:pt>
                <c:pt idx="13042">
                  <c:v>30.963541666666664</c:v>
                </c:pt>
                <c:pt idx="13043">
                  <c:v>30.966145833333336</c:v>
                </c:pt>
                <c:pt idx="13044">
                  <c:v>30.96875</c:v>
                </c:pt>
                <c:pt idx="13045">
                  <c:v>30.971354166666664</c:v>
                </c:pt>
                <c:pt idx="13046">
                  <c:v>30.973958333333336</c:v>
                </c:pt>
                <c:pt idx="13047">
                  <c:v>30.9765625</c:v>
                </c:pt>
                <c:pt idx="13048">
                  <c:v>30.979166666666664</c:v>
                </c:pt>
                <c:pt idx="13049">
                  <c:v>30.981770833333336</c:v>
                </c:pt>
                <c:pt idx="13050">
                  <c:v>30.984375</c:v>
                </c:pt>
                <c:pt idx="13051">
                  <c:v>30.986979166666664</c:v>
                </c:pt>
                <c:pt idx="13052">
                  <c:v>30.989583333333336</c:v>
                </c:pt>
                <c:pt idx="13053">
                  <c:v>30.9921875</c:v>
                </c:pt>
                <c:pt idx="13054">
                  <c:v>30.994791666666664</c:v>
                </c:pt>
                <c:pt idx="13055">
                  <c:v>30.997395833333336</c:v>
                </c:pt>
                <c:pt idx="13056">
                  <c:v>31</c:v>
                </c:pt>
                <c:pt idx="13057">
                  <c:v>31.002604166666664</c:v>
                </c:pt>
                <c:pt idx="13058">
                  <c:v>31.005208333333336</c:v>
                </c:pt>
                <c:pt idx="13059">
                  <c:v>31.0078125</c:v>
                </c:pt>
                <c:pt idx="13060">
                  <c:v>31.010416666666664</c:v>
                </c:pt>
                <c:pt idx="13061">
                  <c:v>31.013020833333336</c:v>
                </c:pt>
                <c:pt idx="13062">
                  <c:v>31.015625</c:v>
                </c:pt>
                <c:pt idx="13063">
                  <c:v>31.018229166666664</c:v>
                </c:pt>
                <c:pt idx="13064">
                  <c:v>31.020833333333336</c:v>
                </c:pt>
                <c:pt idx="13065">
                  <c:v>31.0234375</c:v>
                </c:pt>
                <c:pt idx="13066">
                  <c:v>31.026041666666664</c:v>
                </c:pt>
                <c:pt idx="13067">
                  <c:v>31.028645833333336</c:v>
                </c:pt>
                <c:pt idx="13068">
                  <c:v>31.03125</c:v>
                </c:pt>
                <c:pt idx="13069">
                  <c:v>31.033854166666664</c:v>
                </c:pt>
                <c:pt idx="13070">
                  <c:v>31.036458333333336</c:v>
                </c:pt>
                <c:pt idx="13071">
                  <c:v>31.0390625</c:v>
                </c:pt>
                <c:pt idx="13072">
                  <c:v>31.041666666666664</c:v>
                </c:pt>
                <c:pt idx="13073">
                  <c:v>31.044270833333336</c:v>
                </c:pt>
                <c:pt idx="13074">
                  <c:v>31.046875</c:v>
                </c:pt>
                <c:pt idx="13075">
                  <c:v>31.049479166666664</c:v>
                </c:pt>
                <c:pt idx="13076">
                  <c:v>31.052083333333336</c:v>
                </c:pt>
                <c:pt idx="13077">
                  <c:v>31.0546875</c:v>
                </c:pt>
                <c:pt idx="13078">
                  <c:v>31.057291666666664</c:v>
                </c:pt>
                <c:pt idx="13079">
                  <c:v>31.059895833333336</c:v>
                </c:pt>
                <c:pt idx="13080">
                  <c:v>31.0625</c:v>
                </c:pt>
                <c:pt idx="13081">
                  <c:v>31.065104166666664</c:v>
                </c:pt>
                <c:pt idx="13082">
                  <c:v>31.067708333333336</c:v>
                </c:pt>
                <c:pt idx="13083">
                  <c:v>31.0703125</c:v>
                </c:pt>
                <c:pt idx="13084">
                  <c:v>31.072916666666664</c:v>
                </c:pt>
                <c:pt idx="13085">
                  <c:v>31.075520833333336</c:v>
                </c:pt>
                <c:pt idx="13086">
                  <c:v>31.078125</c:v>
                </c:pt>
                <c:pt idx="13087">
                  <c:v>31.080729166666664</c:v>
                </c:pt>
                <c:pt idx="13088">
                  <c:v>31.083333333333336</c:v>
                </c:pt>
                <c:pt idx="13089">
                  <c:v>31.0859375</c:v>
                </c:pt>
                <c:pt idx="13090">
                  <c:v>31.088541666666664</c:v>
                </c:pt>
                <c:pt idx="13091">
                  <c:v>31.091145833333336</c:v>
                </c:pt>
                <c:pt idx="13092">
                  <c:v>31.09375</c:v>
                </c:pt>
                <c:pt idx="13093">
                  <c:v>31.096354166666664</c:v>
                </c:pt>
                <c:pt idx="13094">
                  <c:v>31.098958333333336</c:v>
                </c:pt>
                <c:pt idx="13095">
                  <c:v>31.1015625</c:v>
                </c:pt>
                <c:pt idx="13096">
                  <c:v>31.104166666666664</c:v>
                </c:pt>
                <c:pt idx="13097">
                  <c:v>31.106770833333336</c:v>
                </c:pt>
                <c:pt idx="13098">
                  <c:v>31.109375</c:v>
                </c:pt>
                <c:pt idx="13099">
                  <c:v>31.111979166666664</c:v>
                </c:pt>
                <c:pt idx="13100">
                  <c:v>31.114583333333336</c:v>
                </c:pt>
                <c:pt idx="13101">
                  <c:v>31.1171875</c:v>
                </c:pt>
                <c:pt idx="13102">
                  <c:v>31.119791666666664</c:v>
                </c:pt>
                <c:pt idx="13103">
                  <c:v>31.122395833333336</c:v>
                </c:pt>
                <c:pt idx="13104">
                  <c:v>31.125</c:v>
                </c:pt>
                <c:pt idx="13105">
                  <c:v>31.127604166666664</c:v>
                </c:pt>
                <c:pt idx="13106">
                  <c:v>31.130208333333336</c:v>
                </c:pt>
                <c:pt idx="13107">
                  <c:v>31.1328125</c:v>
                </c:pt>
                <c:pt idx="13108">
                  <c:v>31.135416666666664</c:v>
                </c:pt>
                <c:pt idx="13109">
                  <c:v>31.138020833333336</c:v>
                </c:pt>
                <c:pt idx="13110">
                  <c:v>31.140625</c:v>
                </c:pt>
                <c:pt idx="13111">
                  <c:v>31.143229166666664</c:v>
                </c:pt>
                <c:pt idx="13112">
                  <c:v>31.145833333333336</c:v>
                </c:pt>
                <c:pt idx="13113">
                  <c:v>31.1484375</c:v>
                </c:pt>
                <c:pt idx="13114">
                  <c:v>31.151041666666664</c:v>
                </c:pt>
                <c:pt idx="13115">
                  <c:v>31.153645833333336</c:v>
                </c:pt>
                <c:pt idx="13116">
                  <c:v>31.15625</c:v>
                </c:pt>
                <c:pt idx="13117">
                  <c:v>31.158854166666664</c:v>
                </c:pt>
                <c:pt idx="13118">
                  <c:v>31.161458333333336</c:v>
                </c:pt>
                <c:pt idx="13119">
                  <c:v>31.1640625</c:v>
                </c:pt>
                <c:pt idx="13120">
                  <c:v>31.166666666666664</c:v>
                </c:pt>
                <c:pt idx="13121">
                  <c:v>31.169270833333336</c:v>
                </c:pt>
                <c:pt idx="13122">
                  <c:v>31.171875</c:v>
                </c:pt>
                <c:pt idx="13123">
                  <c:v>31.174479166666664</c:v>
                </c:pt>
                <c:pt idx="13124">
                  <c:v>31.177083333333336</c:v>
                </c:pt>
                <c:pt idx="13125">
                  <c:v>31.1796875</c:v>
                </c:pt>
                <c:pt idx="13126">
                  <c:v>31.182291666666664</c:v>
                </c:pt>
                <c:pt idx="13127">
                  <c:v>31.184895833333336</c:v>
                </c:pt>
                <c:pt idx="13128">
                  <c:v>31.1875</c:v>
                </c:pt>
                <c:pt idx="13129">
                  <c:v>31.190104166666664</c:v>
                </c:pt>
                <c:pt idx="13130">
                  <c:v>31.192708333333336</c:v>
                </c:pt>
                <c:pt idx="13131">
                  <c:v>31.1953125</c:v>
                </c:pt>
                <c:pt idx="13132">
                  <c:v>31.197916666666664</c:v>
                </c:pt>
                <c:pt idx="13133">
                  <c:v>31.200520833333336</c:v>
                </c:pt>
                <c:pt idx="13134">
                  <c:v>31.203125</c:v>
                </c:pt>
                <c:pt idx="13135">
                  <c:v>31.205729166666664</c:v>
                </c:pt>
                <c:pt idx="13136">
                  <c:v>31.208333333333336</c:v>
                </c:pt>
                <c:pt idx="13137">
                  <c:v>31.2109375</c:v>
                </c:pt>
                <c:pt idx="13138">
                  <c:v>31.213541666666664</c:v>
                </c:pt>
                <c:pt idx="13139">
                  <c:v>31.216145833333336</c:v>
                </c:pt>
                <c:pt idx="13140">
                  <c:v>31.21875</c:v>
                </c:pt>
                <c:pt idx="13141">
                  <c:v>31.221354166666664</c:v>
                </c:pt>
                <c:pt idx="13142">
                  <c:v>31.223958333333336</c:v>
                </c:pt>
                <c:pt idx="13143">
                  <c:v>31.2265625</c:v>
                </c:pt>
                <c:pt idx="13144">
                  <c:v>31.229166666666664</c:v>
                </c:pt>
                <c:pt idx="13145">
                  <c:v>31.231770833333336</c:v>
                </c:pt>
                <c:pt idx="13146">
                  <c:v>31.234375</c:v>
                </c:pt>
                <c:pt idx="13147">
                  <c:v>31.236979166666664</c:v>
                </c:pt>
                <c:pt idx="13148">
                  <c:v>31.239583333333336</c:v>
                </c:pt>
                <c:pt idx="13149">
                  <c:v>31.2421875</c:v>
                </c:pt>
                <c:pt idx="13150">
                  <c:v>31.244791666666664</c:v>
                </c:pt>
                <c:pt idx="13151">
                  <c:v>31.247395833333336</c:v>
                </c:pt>
                <c:pt idx="13152">
                  <c:v>31.25</c:v>
                </c:pt>
                <c:pt idx="13153">
                  <c:v>31.252604166666664</c:v>
                </c:pt>
                <c:pt idx="13154">
                  <c:v>31.255208333333336</c:v>
                </c:pt>
                <c:pt idx="13155">
                  <c:v>31.2578125</c:v>
                </c:pt>
                <c:pt idx="13156">
                  <c:v>31.260416666666664</c:v>
                </c:pt>
                <c:pt idx="13157">
                  <c:v>31.263020833333336</c:v>
                </c:pt>
                <c:pt idx="13158">
                  <c:v>31.265625</c:v>
                </c:pt>
                <c:pt idx="13159">
                  <c:v>31.268229166666664</c:v>
                </c:pt>
                <c:pt idx="13160">
                  <c:v>31.270833333333336</c:v>
                </c:pt>
                <c:pt idx="13161">
                  <c:v>31.2734375</c:v>
                </c:pt>
                <c:pt idx="13162">
                  <c:v>31.276041666666664</c:v>
                </c:pt>
                <c:pt idx="13163">
                  <c:v>31.278645833333336</c:v>
                </c:pt>
                <c:pt idx="13164">
                  <c:v>31.28125</c:v>
                </c:pt>
                <c:pt idx="13165">
                  <c:v>31.283854166666664</c:v>
                </c:pt>
                <c:pt idx="13166">
                  <c:v>31.286458333333336</c:v>
                </c:pt>
                <c:pt idx="13167">
                  <c:v>31.2890625</c:v>
                </c:pt>
                <c:pt idx="13168">
                  <c:v>31.291666666666664</c:v>
                </c:pt>
                <c:pt idx="13169">
                  <c:v>31.294270833333336</c:v>
                </c:pt>
                <c:pt idx="13170">
                  <c:v>31.296875</c:v>
                </c:pt>
                <c:pt idx="13171">
                  <c:v>31.299479166666664</c:v>
                </c:pt>
                <c:pt idx="13172">
                  <c:v>31.302083333333336</c:v>
                </c:pt>
                <c:pt idx="13173">
                  <c:v>31.3046875</c:v>
                </c:pt>
                <c:pt idx="13174">
                  <c:v>31.307291666666664</c:v>
                </c:pt>
                <c:pt idx="13175">
                  <c:v>31.309895833333336</c:v>
                </c:pt>
                <c:pt idx="13176">
                  <c:v>31.3125</c:v>
                </c:pt>
                <c:pt idx="13177">
                  <c:v>31.315104166666664</c:v>
                </c:pt>
                <c:pt idx="13178">
                  <c:v>31.317708333333336</c:v>
                </c:pt>
                <c:pt idx="13179">
                  <c:v>31.3203125</c:v>
                </c:pt>
                <c:pt idx="13180">
                  <c:v>31.322916666666664</c:v>
                </c:pt>
                <c:pt idx="13181">
                  <c:v>31.325520833333336</c:v>
                </c:pt>
                <c:pt idx="13182">
                  <c:v>31.328125</c:v>
                </c:pt>
                <c:pt idx="13183">
                  <c:v>31.330729166666664</c:v>
                </c:pt>
                <c:pt idx="13184">
                  <c:v>31.333333333333336</c:v>
                </c:pt>
                <c:pt idx="13185">
                  <c:v>31.3359375</c:v>
                </c:pt>
                <c:pt idx="13186">
                  <c:v>31.338541666666664</c:v>
                </c:pt>
                <c:pt idx="13187">
                  <c:v>31.341145833333336</c:v>
                </c:pt>
                <c:pt idx="13188">
                  <c:v>31.34375</c:v>
                </c:pt>
                <c:pt idx="13189">
                  <c:v>31.346354166666664</c:v>
                </c:pt>
                <c:pt idx="13190">
                  <c:v>31.348958333333336</c:v>
                </c:pt>
                <c:pt idx="13191">
                  <c:v>31.3515625</c:v>
                </c:pt>
                <c:pt idx="13192">
                  <c:v>31.354166666666664</c:v>
                </c:pt>
                <c:pt idx="13193">
                  <c:v>31.356770833333336</c:v>
                </c:pt>
                <c:pt idx="13194">
                  <c:v>31.359375</c:v>
                </c:pt>
                <c:pt idx="13195">
                  <c:v>31.361979166666664</c:v>
                </c:pt>
                <c:pt idx="13196">
                  <c:v>31.364583333333336</c:v>
                </c:pt>
                <c:pt idx="13197">
                  <c:v>31.3671875</c:v>
                </c:pt>
                <c:pt idx="13198">
                  <c:v>31.369791666666664</c:v>
                </c:pt>
                <c:pt idx="13199">
                  <c:v>31.372395833333336</c:v>
                </c:pt>
                <c:pt idx="13200">
                  <c:v>31.375</c:v>
                </c:pt>
                <c:pt idx="13201">
                  <c:v>31.377604166666664</c:v>
                </c:pt>
                <c:pt idx="13202">
                  <c:v>31.380208333333336</c:v>
                </c:pt>
                <c:pt idx="13203">
                  <c:v>31.3828125</c:v>
                </c:pt>
                <c:pt idx="13204">
                  <c:v>31.385416666666664</c:v>
                </c:pt>
                <c:pt idx="13205">
                  <c:v>31.388020833333336</c:v>
                </c:pt>
                <c:pt idx="13206">
                  <c:v>31.390625</c:v>
                </c:pt>
                <c:pt idx="13207">
                  <c:v>31.393229166666664</c:v>
                </c:pt>
                <c:pt idx="13208">
                  <c:v>31.395833333333336</c:v>
                </c:pt>
                <c:pt idx="13209">
                  <c:v>31.3984375</c:v>
                </c:pt>
                <c:pt idx="13210">
                  <c:v>31.401041666666664</c:v>
                </c:pt>
                <c:pt idx="13211">
                  <c:v>31.403645833333336</c:v>
                </c:pt>
                <c:pt idx="13212">
                  <c:v>31.40625</c:v>
                </c:pt>
                <c:pt idx="13213">
                  <c:v>31.408854166666664</c:v>
                </c:pt>
                <c:pt idx="13214">
                  <c:v>31.411458333333336</c:v>
                </c:pt>
                <c:pt idx="13215">
                  <c:v>31.4140625</c:v>
                </c:pt>
                <c:pt idx="13216">
                  <c:v>31.416666666666664</c:v>
                </c:pt>
                <c:pt idx="13217">
                  <c:v>31.419270833333336</c:v>
                </c:pt>
                <c:pt idx="13218">
                  <c:v>31.421875</c:v>
                </c:pt>
                <c:pt idx="13219">
                  <c:v>31.424479166666664</c:v>
                </c:pt>
                <c:pt idx="13220">
                  <c:v>31.427083333333336</c:v>
                </c:pt>
                <c:pt idx="13221">
                  <c:v>31.4296875</c:v>
                </c:pt>
                <c:pt idx="13222">
                  <c:v>31.432291666666664</c:v>
                </c:pt>
                <c:pt idx="13223">
                  <c:v>31.434895833333336</c:v>
                </c:pt>
                <c:pt idx="13224">
                  <c:v>31.4375</c:v>
                </c:pt>
                <c:pt idx="13225">
                  <c:v>31.440104166666664</c:v>
                </c:pt>
                <c:pt idx="13226">
                  <c:v>31.442708333333336</c:v>
                </c:pt>
                <c:pt idx="13227">
                  <c:v>31.4453125</c:v>
                </c:pt>
                <c:pt idx="13228">
                  <c:v>31.447916666666664</c:v>
                </c:pt>
                <c:pt idx="13229">
                  <c:v>31.450520833333336</c:v>
                </c:pt>
                <c:pt idx="13230">
                  <c:v>31.453125</c:v>
                </c:pt>
                <c:pt idx="13231">
                  <c:v>31.455729166666664</c:v>
                </c:pt>
                <c:pt idx="13232">
                  <c:v>31.458333333333336</c:v>
                </c:pt>
                <c:pt idx="13233">
                  <c:v>31.4609375</c:v>
                </c:pt>
                <c:pt idx="13234">
                  <c:v>31.463541666666664</c:v>
                </c:pt>
                <c:pt idx="13235">
                  <c:v>31.466145833333336</c:v>
                </c:pt>
                <c:pt idx="13236">
                  <c:v>31.46875</c:v>
                </c:pt>
                <c:pt idx="13237">
                  <c:v>31.471354166666664</c:v>
                </c:pt>
                <c:pt idx="13238">
                  <c:v>31.473958333333336</c:v>
                </c:pt>
                <c:pt idx="13239">
                  <c:v>31.4765625</c:v>
                </c:pt>
                <c:pt idx="13240">
                  <c:v>31.479166666666664</c:v>
                </c:pt>
                <c:pt idx="13241">
                  <c:v>31.481770833333336</c:v>
                </c:pt>
                <c:pt idx="13242">
                  <c:v>31.484375</c:v>
                </c:pt>
                <c:pt idx="13243">
                  <c:v>31.486979166666664</c:v>
                </c:pt>
                <c:pt idx="13244">
                  <c:v>31.489583333333336</c:v>
                </c:pt>
                <c:pt idx="13245">
                  <c:v>31.4921875</c:v>
                </c:pt>
                <c:pt idx="13246">
                  <c:v>31.494791666666664</c:v>
                </c:pt>
                <c:pt idx="13247">
                  <c:v>31.497395833333336</c:v>
                </c:pt>
                <c:pt idx="13248">
                  <c:v>31.5</c:v>
                </c:pt>
                <c:pt idx="13249">
                  <c:v>31.502604166666664</c:v>
                </c:pt>
                <c:pt idx="13250">
                  <c:v>31.505208333333336</c:v>
                </c:pt>
                <c:pt idx="13251">
                  <c:v>31.5078125</c:v>
                </c:pt>
                <c:pt idx="13252">
                  <c:v>31.510416666666664</c:v>
                </c:pt>
                <c:pt idx="13253">
                  <c:v>31.513020833333336</c:v>
                </c:pt>
                <c:pt idx="13254">
                  <c:v>31.515625</c:v>
                </c:pt>
                <c:pt idx="13255">
                  <c:v>31.518229166666664</c:v>
                </c:pt>
                <c:pt idx="13256">
                  <c:v>31.520833333333336</c:v>
                </c:pt>
                <c:pt idx="13257">
                  <c:v>31.5234375</c:v>
                </c:pt>
                <c:pt idx="13258">
                  <c:v>31.526041666666664</c:v>
                </c:pt>
                <c:pt idx="13259">
                  <c:v>31.528645833333336</c:v>
                </c:pt>
                <c:pt idx="13260">
                  <c:v>31.53125</c:v>
                </c:pt>
                <c:pt idx="13261">
                  <c:v>31.533854166666664</c:v>
                </c:pt>
                <c:pt idx="13262">
                  <c:v>31.536458333333336</c:v>
                </c:pt>
                <c:pt idx="13263">
                  <c:v>31.5390625</c:v>
                </c:pt>
                <c:pt idx="13264">
                  <c:v>31.541666666666664</c:v>
                </c:pt>
                <c:pt idx="13265">
                  <c:v>31.544270833333336</c:v>
                </c:pt>
                <c:pt idx="13266">
                  <c:v>31.546875</c:v>
                </c:pt>
                <c:pt idx="13267">
                  <c:v>31.549479166666664</c:v>
                </c:pt>
                <c:pt idx="13268">
                  <c:v>31.552083333333336</c:v>
                </c:pt>
                <c:pt idx="13269">
                  <c:v>31.5546875</c:v>
                </c:pt>
                <c:pt idx="13270">
                  <c:v>31.557291666666664</c:v>
                </c:pt>
                <c:pt idx="13271">
                  <c:v>31.559895833333336</c:v>
                </c:pt>
                <c:pt idx="13272">
                  <c:v>31.5625</c:v>
                </c:pt>
                <c:pt idx="13273">
                  <c:v>31.565104166666664</c:v>
                </c:pt>
                <c:pt idx="13274">
                  <c:v>31.567708333333336</c:v>
                </c:pt>
                <c:pt idx="13275">
                  <c:v>31.5703125</c:v>
                </c:pt>
                <c:pt idx="13276">
                  <c:v>31.572916666666664</c:v>
                </c:pt>
                <c:pt idx="13277">
                  <c:v>31.575520833333336</c:v>
                </c:pt>
                <c:pt idx="13278">
                  <c:v>31.578125</c:v>
                </c:pt>
                <c:pt idx="13279">
                  <c:v>31.580729166666664</c:v>
                </c:pt>
                <c:pt idx="13280">
                  <c:v>31.583333333333336</c:v>
                </c:pt>
                <c:pt idx="13281">
                  <c:v>31.5859375</c:v>
                </c:pt>
                <c:pt idx="13282">
                  <c:v>31.588541666666664</c:v>
                </c:pt>
                <c:pt idx="13283">
                  <c:v>31.591145833333336</c:v>
                </c:pt>
                <c:pt idx="13284">
                  <c:v>31.59375</c:v>
                </c:pt>
                <c:pt idx="13285">
                  <c:v>31.596354166666664</c:v>
                </c:pt>
                <c:pt idx="13286">
                  <c:v>31.598958333333336</c:v>
                </c:pt>
                <c:pt idx="13287">
                  <c:v>31.6015625</c:v>
                </c:pt>
                <c:pt idx="13288">
                  <c:v>31.604166666666664</c:v>
                </c:pt>
                <c:pt idx="13289">
                  <c:v>31.606770833333336</c:v>
                </c:pt>
                <c:pt idx="13290">
                  <c:v>31.609375</c:v>
                </c:pt>
                <c:pt idx="13291">
                  <c:v>31.611979166666664</c:v>
                </c:pt>
                <c:pt idx="13292">
                  <c:v>31.614583333333336</c:v>
                </c:pt>
                <c:pt idx="13293">
                  <c:v>31.6171875</c:v>
                </c:pt>
                <c:pt idx="13294">
                  <c:v>31.619791666666664</c:v>
                </c:pt>
                <c:pt idx="13295">
                  <c:v>31.622395833333336</c:v>
                </c:pt>
                <c:pt idx="13296">
                  <c:v>31.625</c:v>
                </c:pt>
                <c:pt idx="13297">
                  <c:v>31.627604166666664</c:v>
                </c:pt>
                <c:pt idx="13298">
                  <c:v>31.630208333333336</c:v>
                </c:pt>
                <c:pt idx="13299">
                  <c:v>31.6328125</c:v>
                </c:pt>
                <c:pt idx="13300">
                  <c:v>31.635416666666664</c:v>
                </c:pt>
                <c:pt idx="13301">
                  <c:v>31.638020833333336</c:v>
                </c:pt>
                <c:pt idx="13302">
                  <c:v>31.640625</c:v>
                </c:pt>
                <c:pt idx="13303">
                  <c:v>31.643229166666664</c:v>
                </c:pt>
                <c:pt idx="13304">
                  <c:v>31.645833333333336</c:v>
                </c:pt>
                <c:pt idx="13305">
                  <c:v>31.6484375</c:v>
                </c:pt>
                <c:pt idx="13306">
                  <c:v>31.651041666666664</c:v>
                </c:pt>
                <c:pt idx="13307">
                  <c:v>31.653645833333336</c:v>
                </c:pt>
                <c:pt idx="13308">
                  <c:v>31.65625</c:v>
                </c:pt>
                <c:pt idx="13309">
                  <c:v>31.658854166666664</c:v>
                </c:pt>
                <c:pt idx="13310">
                  <c:v>31.661458333333336</c:v>
                </c:pt>
                <c:pt idx="13311">
                  <c:v>31.6640625</c:v>
                </c:pt>
                <c:pt idx="13312">
                  <c:v>31.666666666666664</c:v>
                </c:pt>
                <c:pt idx="13313">
                  <c:v>31.669270833333336</c:v>
                </c:pt>
                <c:pt idx="13314">
                  <c:v>31.671875</c:v>
                </c:pt>
                <c:pt idx="13315">
                  <c:v>31.674479166666664</c:v>
                </c:pt>
                <c:pt idx="13316">
                  <c:v>31.677083333333336</c:v>
                </c:pt>
                <c:pt idx="13317">
                  <c:v>31.6796875</c:v>
                </c:pt>
                <c:pt idx="13318">
                  <c:v>31.682291666666664</c:v>
                </c:pt>
                <c:pt idx="13319">
                  <c:v>31.684895833333336</c:v>
                </c:pt>
                <c:pt idx="13320">
                  <c:v>31.6875</c:v>
                </c:pt>
                <c:pt idx="13321">
                  <c:v>31.690104166666664</c:v>
                </c:pt>
                <c:pt idx="13322">
                  <c:v>31.692708333333336</c:v>
                </c:pt>
                <c:pt idx="13323">
                  <c:v>31.6953125</c:v>
                </c:pt>
                <c:pt idx="13324">
                  <c:v>31.697916666666664</c:v>
                </c:pt>
                <c:pt idx="13325">
                  <c:v>31.700520833333336</c:v>
                </c:pt>
                <c:pt idx="13326">
                  <c:v>31.703125</c:v>
                </c:pt>
                <c:pt idx="13327">
                  <c:v>31.705729166666664</c:v>
                </c:pt>
                <c:pt idx="13328">
                  <c:v>31.708333333333336</c:v>
                </c:pt>
                <c:pt idx="13329">
                  <c:v>31.7109375</c:v>
                </c:pt>
                <c:pt idx="13330">
                  <c:v>31.713541666666664</c:v>
                </c:pt>
                <c:pt idx="13331">
                  <c:v>31.716145833333336</c:v>
                </c:pt>
                <c:pt idx="13332">
                  <c:v>31.71875</c:v>
                </c:pt>
                <c:pt idx="13333">
                  <c:v>31.721354166666664</c:v>
                </c:pt>
                <c:pt idx="13334">
                  <c:v>31.723958333333336</c:v>
                </c:pt>
                <c:pt idx="13335">
                  <c:v>31.7265625</c:v>
                </c:pt>
                <c:pt idx="13336">
                  <c:v>31.729166666666664</c:v>
                </c:pt>
                <c:pt idx="13337">
                  <c:v>31.731770833333336</c:v>
                </c:pt>
                <c:pt idx="13338">
                  <c:v>31.734375</c:v>
                </c:pt>
                <c:pt idx="13339">
                  <c:v>31.736979166666664</c:v>
                </c:pt>
                <c:pt idx="13340">
                  <c:v>31.739583333333336</c:v>
                </c:pt>
                <c:pt idx="13341">
                  <c:v>31.7421875</c:v>
                </c:pt>
                <c:pt idx="13342">
                  <c:v>31.744791666666664</c:v>
                </c:pt>
                <c:pt idx="13343">
                  <c:v>31.747395833333336</c:v>
                </c:pt>
                <c:pt idx="13344">
                  <c:v>31.75</c:v>
                </c:pt>
                <c:pt idx="13345">
                  <c:v>31.752604166666664</c:v>
                </c:pt>
                <c:pt idx="13346">
                  <c:v>31.755208333333336</c:v>
                </c:pt>
                <c:pt idx="13347">
                  <c:v>31.7578125</c:v>
                </c:pt>
                <c:pt idx="13348">
                  <c:v>31.760416666666664</c:v>
                </c:pt>
                <c:pt idx="13349">
                  <c:v>31.763020833333336</c:v>
                </c:pt>
                <c:pt idx="13350">
                  <c:v>31.765625</c:v>
                </c:pt>
                <c:pt idx="13351">
                  <c:v>31.768229166666664</c:v>
                </c:pt>
                <c:pt idx="13352">
                  <c:v>31.770833333333336</c:v>
                </c:pt>
                <c:pt idx="13353">
                  <c:v>31.7734375</c:v>
                </c:pt>
                <c:pt idx="13354">
                  <c:v>31.776041666666664</c:v>
                </c:pt>
                <c:pt idx="13355">
                  <c:v>31.778645833333336</c:v>
                </c:pt>
                <c:pt idx="13356">
                  <c:v>31.78125</c:v>
                </c:pt>
                <c:pt idx="13357">
                  <c:v>31.783854166666664</c:v>
                </c:pt>
                <c:pt idx="13358">
                  <c:v>31.786458333333336</c:v>
                </c:pt>
                <c:pt idx="13359">
                  <c:v>31.7890625</c:v>
                </c:pt>
                <c:pt idx="13360">
                  <c:v>31.791666666666664</c:v>
                </c:pt>
                <c:pt idx="13361">
                  <c:v>31.794270833333336</c:v>
                </c:pt>
                <c:pt idx="13362">
                  <c:v>31.796875</c:v>
                </c:pt>
                <c:pt idx="13363">
                  <c:v>31.799479166666664</c:v>
                </c:pt>
                <c:pt idx="13364">
                  <c:v>31.802083333333336</c:v>
                </c:pt>
                <c:pt idx="13365">
                  <c:v>31.8046875</c:v>
                </c:pt>
                <c:pt idx="13366">
                  <c:v>31.807291666666664</c:v>
                </c:pt>
                <c:pt idx="13367">
                  <c:v>31.809895833333336</c:v>
                </c:pt>
                <c:pt idx="13368">
                  <c:v>31.8125</c:v>
                </c:pt>
                <c:pt idx="13369">
                  <c:v>31.815104166666664</c:v>
                </c:pt>
                <c:pt idx="13370">
                  <c:v>31.817708333333336</c:v>
                </c:pt>
                <c:pt idx="13371">
                  <c:v>31.8203125</c:v>
                </c:pt>
                <c:pt idx="13372">
                  <c:v>31.822916666666664</c:v>
                </c:pt>
                <c:pt idx="13373">
                  <c:v>31.825520833333336</c:v>
                </c:pt>
                <c:pt idx="13374">
                  <c:v>31.828125</c:v>
                </c:pt>
                <c:pt idx="13375">
                  <c:v>31.830729166666664</c:v>
                </c:pt>
                <c:pt idx="13376">
                  <c:v>31.833333333333336</c:v>
                </c:pt>
                <c:pt idx="13377">
                  <c:v>31.8359375</c:v>
                </c:pt>
                <c:pt idx="13378">
                  <c:v>31.838541666666664</c:v>
                </c:pt>
                <c:pt idx="13379">
                  <c:v>31.841145833333336</c:v>
                </c:pt>
                <c:pt idx="13380">
                  <c:v>31.84375</c:v>
                </c:pt>
                <c:pt idx="13381">
                  <c:v>31.846354166666664</c:v>
                </c:pt>
                <c:pt idx="13382">
                  <c:v>31.848958333333336</c:v>
                </c:pt>
                <c:pt idx="13383">
                  <c:v>31.8515625</c:v>
                </c:pt>
                <c:pt idx="13384">
                  <c:v>31.854166666666664</c:v>
                </c:pt>
                <c:pt idx="13385">
                  <c:v>31.856770833333336</c:v>
                </c:pt>
                <c:pt idx="13386">
                  <c:v>31.859375</c:v>
                </c:pt>
                <c:pt idx="13387">
                  <c:v>31.861979166666664</c:v>
                </c:pt>
                <c:pt idx="13388">
                  <c:v>31.864583333333336</c:v>
                </c:pt>
                <c:pt idx="13389">
                  <c:v>31.8671875</c:v>
                </c:pt>
                <c:pt idx="13390">
                  <c:v>31.869791666666664</c:v>
                </c:pt>
                <c:pt idx="13391">
                  <c:v>31.872395833333336</c:v>
                </c:pt>
                <c:pt idx="13392">
                  <c:v>31.875</c:v>
                </c:pt>
                <c:pt idx="13393">
                  <c:v>31.877604166666664</c:v>
                </c:pt>
                <c:pt idx="13394">
                  <c:v>31.880208333333336</c:v>
                </c:pt>
                <c:pt idx="13395">
                  <c:v>31.8828125</c:v>
                </c:pt>
                <c:pt idx="13396">
                  <c:v>31.885416666666664</c:v>
                </c:pt>
                <c:pt idx="13397">
                  <c:v>31.888020833333336</c:v>
                </c:pt>
                <c:pt idx="13398">
                  <c:v>31.890625</c:v>
                </c:pt>
                <c:pt idx="13399">
                  <c:v>31.893229166666664</c:v>
                </c:pt>
                <c:pt idx="13400">
                  <c:v>31.895833333333336</c:v>
                </c:pt>
                <c:pt idx="13401">
                  <c:v>31.8984375</c:v>
                </c:pt>
                <c:pt idx="13402">
                  <c:v>31.901041666666664</c:v>
                </c:pt>
                <c:pt idx="13403">
                  <c:v>31.903645833333336</c:v>
                </c:pt>
                <c:pt idx="13404">
                  <c:v>31.90625</c:v>
                </c:pt>
                <c:pt idx="13405">
                  <c:v>31.908854166666664</c:v>
                </c:pt>
                <c:pt idx="13406">
                  <c:v>31.911458333333336</c:v>
                </c:pt>
                <c:pt idx="13407">
                  <c:v>31.9140625</c:v>
                </c:pt>
                <c:pt idx="13408">
                  <c:v>31.916666666666664</c:v>
                </c:pt>
                <c:pt idx="13409">
                  <c:v>31.919270833333336</c:v>
                </c:pt>
                <c:pt idx="13410">
                  <c:v>31.921875</c:v>
                </c:pt>
                <c:pt idx="13411">
                  <c:v>31.924479166666664</c:v>
                </c:pt>
                <c:pt idx="13412">
                  <c:v>31.927083333333336</c:v>
                </c:pt>
                <c:pt idx="13413">
                  <c:v>31.9296875</c:v>
                </c:pt>
                <c:pt idx="13414">
                  <c:v>31.932291666666664</c:v>
                </c:pt>
                <c:pt idx="13415">
                  <c:v>31.934895833333336</c:v>
                </c:pt>
                <c:pt idx="13416">
                  <c:v>31.9375</c:v>
                </c:pt>
                <c:pt idx="13417">
                  <c:v>31.940104166666664</c:v>
                </c:pt>
                <c:pt idx="13418">
                  <c:v>31.942708333333336</c:v>
                </c:pt>
                <c:pt idx="13419">
                  <c:v>31.9453125</c:v>
                </c:pt>
                <c:pt idx="13420">
                  <c:v>31.947916666666664</c:v>
                </c:pt>
                <c:pt idx="13421">
                  <c:v>31.950520833333336</c:v>
                </c:pt>
                <c:pt idx="13422">
                  <c:v>31.953125</c:v>
                </c:pt>
                <c:pt idx="13423">
                  <c:v>31.955729166666664</c:v>
                </c:pt>
                <c:pt idx="13424">
                  <c:v>31.958333333333336</c:v>
                </c:pt>
                <c:pt idx="13425">
                  <c:v>31.9609375</c:v>
                </c:pt>
                <c:pt idx="13426">
                  <c:v>31.963541666666664</c:v>
                </c:pt>
                <c:pt idx="13427">
                  <c:v>31.966145833333336</c:v>
                </c:pt>
                <c:pt idx="13428">
                  <c:v>31.96875</c:v>
                </c:pt>
                <c:pt idx="13429">
                  <c:v>31.971354166666664</c:v>
                </c:pt>
                <c:pt idx="13430">
                  <c:v>31.973958333333336</c:v>
                </c:pt>
                <c:pt idx="13431">
                  <c:v>31.9765625</c:v>
                </c:pt>
                <c:pt idx="13432">
                  <c:v>31.979166666666664</c:v>
                </c:pt>
                <c:pt idx="13433">
                  <c:v>31.981770833333336</c:v>
                </c:pt>
                <c:pt idx="13434">
                  <c:v>31.984375</c:v>
                </c:pt>
                <c:pt idx="13435">
                  <c:v>31.986979166666664</c:v>
                </c:pt>
                <c:pt idx="13436">
                  <c:v>31.989583333333336</c:v>
                </c:pt>
                <c:pt idx="13437">
                  <c:v>31.9921875</c:v>
                </c:pt>
                <c:pt idx="13438">
                  <c:v>31.994791666666664</c:v>
                </c:pt>
                <c:pt idx="13439">
                  <c:v>31.997395833333336</c:v>
                </c:pt>
                <c:pt idx="13440">
                  <c:v>32</c:v>
                </c:pt>
                <c:pt idx="13441">
                  <c:v>32.002604166666664</c:v>
                </c:pt>
                <c:pt idx="13442">
                  <c:v>32.005208333333336</c:v>
                </c:pt>
                <c:pt idx="13443">
                  <c:v>32.0078125</c:v>
                </c:pt>
                <c:pt idx="13444">
                  <c:v>32.010416666666664</c:v>
                </c:pt>
                <c:pt idx="13445">
                  <c:v>32.013020833333336</c:v>
                </c:pt>
                <c:pt idx="13446">
                  <c:v>32.015625</c:v>
                </c:pt>
                <c:pt idx="13447">
                  <c:v>32.018229166666664</c:v>
                </c:pt>
                <c:pt idx="13448">
                  <c:v>32.020833333333336</c:v>
                </c:pt>
                <c:pt idx="13449">
                  <c:v>32.0234375</c:v>
                </c:pt>
                <c:pt idx="13450">
                  <c:v>32.026041666666664</c:v>
                </c:pt>
                <c:pt idx="13451">
                  <c:v>32.028645833333336</c:v>
                </c:pt>
                <c:pt idx="13452">
                  <c:v>32.03125</c:v>
                </c:pt>
                <c:pt idx="13453">
                  <c:v>32.033854166666664</c:v>
                </c:pt>
                <c:pt idx="13454">
                  <c:v>32.036458333333336</c:v>
                </c:pt>
                <c:pt idx="13455">
                  <c:v>32.0390625</c:v>
                </c:pt>
                <c:pt idx="13456">
                  <c:v>32.041666666666664</c:v>
                </c:pt>
                <c:pt idx="13457">
                  <c:v>32.044270833333336</c:v>
                </c:pt>
                <c:pt idx="13458">
                  <c:v>32.046875</c:v>
                </c:pt>
                <c:pt idx="13459">
                  <c:v>32.049479166666664</c:v>
                </c:pt>
                <c:pt idx="13460">
                  <c:v>32.052083333333336</c:v>
                </c:pt>
                <c:pt idx="13461">
                  <c:v>32.0546875</c:v>
                </c:pt>
                <c:pt idx="13462">
                  <c:v>32.057291666666664</c:v>
                </c:pt>
                <c:pt idx="13463">
                  <c:v>32.059895833333336</c:v>
                </c:pt>
                <c:pt idx="13464">
                  <c:v>32.0625</c:v>
                </c:pt>
                <c:pt idx="13465">
                  <c:v>32.065104166666664</c:v>
                </c:pt>
                <c:pt idx="13466">
                  <c:v>32.067708333333336</c:v>
                </c:pt>
                <c:pt idx="13467">
                  <c:v>32.0703125</c:v>
                </c:pt>
                <c:pt idx="13468">
                  <c:v>32.072916666666664</c:v>
                </c:pt>
                <c:pt idx="13469">
                  <c:v>32.075520833333336</c:v>
                </c:pt>
                <c:pt idx="13470">
                  <c:v>32.078125</c:v>
                </c:pt>
                <c:pt idx="13471">
                  <c:v>32.080729166666664</c:v>
                </c:pt>
                <c:pt idx="13472">
                  <c:v>32.083333333333336</c:v>
                </c:pt>
                <c:pt idx="13473">
                  <c:v>32.0859375</c:v>
                </c:pt>
                <c:pt idx="13474">
                  <c:v>32.088541666666664</c:v>
                </c:pt>
                <c:pt idx="13475">
                  <c:v>32.091145833333336</c:v>
                </c:pt>
                <c:pt idx="13476">
                  <c:v>32.09375</c:v>
                </c:pt>
                <c:pt idx="13477">
                  <c:v>32.096354166666664</c:v>
                </c:pt>
                <c:pt idx="13478">
                  <c:v>32.098958333333336</c:v>
                </c:pt>
                <c:pt idx="13479">
                  <c:v>32.1015625</c:v>
                </c:pt>
                <c:pt idx="13480">
                  <c:v>32.104166666666664</c:v>
                </c:pt>
                <c:pt idx="13481">
                  <c:v>32.106770833333336</c:v>
                </c:pt>
                <c:pt idx="13482">
                  <c:v>32.109375</c:v>
                </c:pt>
                <c:pt idx="13483">
                  <c:v>32.111979166666664</c:v>
                </c:pt>
                <c:pt idx="13484">
                  <c:v>32.114583333333336</c:v>
                </c:pt>
                <c:pt idx="13485">
                  <c:v>32.1171875</c:v>
                </c:pt>
                <c:pt idx="13486">
                  <c:v>32.119791666666664</c:v>
                </c:pt>
                <c:pt idx="13487">
                  <c:v>32.122395833333336</c:v>
                </c:pt>
                <c:pt idx="13488">
                  <c:v>32.125</c:v>
                </c:pt>
                <c:pt idx="13489">
                  <c:v>32.127604166666664</c:v>
                </c:pt>
                <c:pt idx="13490">
                  <c:v>32.130208333333336</c:v>
                </c:pt>
                <c:pt idx="13491">
                  <c:v>32.1328125</c:v>
                </c:pt>
                <c:pt idx="13492">
                  <c:v>32.135416666666664</c:v>
                </c:pt>
                <c:pt idx="13493">
                  <c:v>32.138020833333336</c:v>
                </c:pt>
                <c:pt idx="13494">
                  <c:v>32.140625</c:v>
                </c:pt>
                <c:pt idx="13495">
                  <c:v>32.143229166666664</c:v>
                </c:pt>
                <c:pt idx="13496">
                  <c:v>32.145833333333336</c:v>
                </c:pt>
                <c:pt idx="13497">
                  <c:v>32.1484375</c:v>
                </c:pt>
                <c:pt idx="13498">
                  <c:v>32.151041666666664</c:v>
                </c:pt>
                <c:pt idx="13499">
                  <c:v>32.153645833333336</c:v>
                </c:pt>
                <c:pt idx="13500">
                  <c:v>32.15625</c:v>
                </c:pt>
                <c:pt idx="13501">
                  <c:v>32.158854166666664</c:v>
                </c:pt>
                <c:pt idx="13502">
                  <c:v>32.161458333333336</c:v>
                </c:pt>
                <c:pt idx="13503">
                  <c:v>32.1640625</c:v>
                </c:pt>
                <c:pt idx="13504">
                  <c:v>32.166666666666664</c:v>
                </c:pt>
                <c:pt idx="13505">
                  <c:v>32.169270833333336</c:v>
                </c:pt>
                <c:pt idx="13506">
                  <c:v>32.171875</c:v>
                </c:pt>
                <c:pt idx="13507">
                  <c:v>32.174479166666664</c:v>
                </c:pt>
                <c:pt idx="13508">
                  <c:v>32.177083333333336</c:v>
                </c:pt>
                <c:pt idx="13509">
                  <c:v>32.1796875</c:v>
                </c:pt>
                <c:pt idx="13510">
                  <c:v>32.182291666666664</c:v>
                </c:pt>
                <c:pt idx="13511">
                  <c:v>32.184895833333336</c:v>
                </c:pt>
                <c:pt idx="13512">
                  <c:v>32.1875</c:v>
                </c:pt>
                <c:pt idx="13513">
                  <c:v>32.190104166666664</c:v>
                </c:pt>
                <c:pt idx="13514">
                  <c:v>32.192708333333336</c:v>
                </c:pt>
                <c:pt idx="13515">
                  <c:v>32.1953125</c:v>
                </c:pt>
                <c:pt idx="13516">
                  <c:v>32.197916666666664</c:v>
                </c:pt>
                <c:pt idx="13517">
                  <c:v>32.200520833333336</c:v>
                </c:pt>
                <c:pt idx="13518">
                  <c:v>32.203125</c:v>
                </c:pt>
                <c:pt idx="13519">
                  <c:v>32.205729166666664</c:v>
                </c:pt>
                <c:pt idx="13520">
                  <c:v>32.208333333333336</c:v>
                </c:pt>
                <c:pt idx="13521">
                  <c:v>32.2109375</c:v>
                </c:pt>
                <c:pt idx="13522">
                  <c:v>32.213541666666664</c:v>
                </c:pt>
                <c:pt idx="13523">
                  <c:v>32.216145833333336</c:v>
                </c:pt>
                <c:pt idx="13524">
                  <c:v>32.21875</c:v>
                </c:pt>
                <c:pt idx="13525">
                  <c:v>32.221354166666664</c:v>
                </c:pt>
                <c:pt idx="13526">
                  <c:v>32.223958333333336</c:v>
                </c:pt>
                <c:pt idx="13527">
                  <c:v>32.2265625</c:v>
                </c:pt>
                <c:pt idx="13528">
                  <c:v>32.229166666666664</c:v>
                </c:pt>
                <c:pt idx="13529">
                  <c:v>32.231770833333336</c:v>
                </c:pt>
                <c:pt idx="13530">
                  <c:v>32.234375</c:v>
                </c:pt>
                <c:pt idx="13531">
                  <c:v>32.236979166666664</c:v>
                </c:pt>
                <c:pt idx="13532">
                  <c:v>32.239583333333336</c:v>
                </c:pt>
                <c:pt idx="13533">
                  <c:v>32.2421875</c:v>
                </c:pt>
                <c:pt idx="13534">
                  <c:v>32.244791666666664</c:v>
                </c:pt>
                <c:pt idx="13535">
                  <c:v>32.247395833333336</c:v>
                </c:pt>
                <c:pt idx="13536">
                  <c:v>32.25</c:v>
                </c:pt>
                <c:pt idx="13537">
                  <c:v>32.252604166666664</c:v>
                </c:pt>
                <c:pt idx="13538">
                  <c:v>32.255208333333336</c:v>
                </c:pt>
                <c:pt idx="13539">
                  <c:v>32.2578125</c:v>
                </c:pt>
                <c:pt idx="13540">
                  <c:v>32.260416666666664</c:v>
                </c:pt>
                <c:pt idx="13541">
                  <c:v>32.263020833333336</c:v>
                </c:pt>
                <c:pt idx="13542">
                  <c:v>32.265625</c:v>
                </c:pt>
                <c:pt idx="13543">
                  <c:v>32.268229166666664</c:v>
                </c:pt>
                <c:pt idx="13544">
                  <c:v>32.270833333333336</c:v>
                </c:pt>
                <c:pt idx="13545">
                  <c:v>32.2734375</c:v>
                </c:pt>
                <c:pt idx="13546">
                  <c:v>32.276041666666664</c:v>
                </c:pt>
                <c:pt idx="13547">
                  <c:v>32.278645833333336</c:v>
                </c:pt>
                <c:pt idx="13548">
                  <c:v>32.28125</c:v>
                </c:pt>
                <c:pt idx="13549">
                  <c:v>32.283854166666664</c:v>
                </c:pt>
                <c:pt idx="13550">
                  <c:v>32.286458333333336</c:v>
                </c:pt>
                <c:pt idx="13551">
                  <c:v>32.2890625</c:v>
                </c:pt>
                <c:pt idx="13552">
                  <c:v>32.291666666666664</c:v>
                </c:pt>
                <c:pt idx="13553">
                  <c:v>32.294270833333336</c:v>
                </c:pt>
                <c:pt idx="13554">
                  <c:v>32.296875</c:v>
                </c:pt>
                <c:pt idx="13555">
                  <c:v>32.299479166666664</c:v>
                </c:pt>
                <c:pt idx="13556">
                  <c:v>32.302083333333336</c:v>
                </c:pt>
                <c:pt idx="13557">
                  <c:v>32.3046875</c:v>
                </c:pt>
                <c:pt idx="13558">
                  <c:v>32.307291666666664</c:v>
                </c:pt>
                <c:pt idx="13559">
                  <c:v>32.309895833333336</c:v>
                </c:pt>
                <c:pt idx="13560">
                  <c:v>32.3125</c:v>
                </c:pt>
                <c:pt idx="13561">
                  <c:v>32.315104166666664</c:v>
                </c:pt>
                <c:pt idx="13562">
                  <c:v>32.317708333333336</c:v>
                </c:pt>
                <c:pt idx="13563">
                  <c:v>32.3203125</c:v>
                </c:pt>
                <c:pt idx="13564">
                  <c:v>32.322916666666664</c:v>
                </c:pt>
                <c:pt idx="13565">
                  <c:v>32.325520833333336</c:v>
                </c:pt>
                <c:pt idx="13566">
                  <c:v>32.328125</c:v>
                </c:pt>
                <c:pt idx="13567">
                  <c:v>32.330729166666664</c:v>
                </c:pt>
                <c:pt idx="13568">
                  <c:v>32.333333333333336</c:v>
                </c:pt>
                <c:pt idx="13569">
                  <c:v>32.3359375</c:v>
                </c:pt>
                <c:pt idx="13570">
                  <c:v>32.338541666666664</c:v>
                </c:pt>
                <c:pt idx="13571">
                  <c:v>32.341145833333336</c:v>
                </c:pt>
                <c:pt idx="13572">
                  <c:v>32.34375</c:v>
                </c:pt>
                <c:pt idx="13573">
                  <c:v>32.346354166666664</c:v>
                </c:pt>
                <c:pt idx="13574">
                  <c:v>32.348958333333336</c:v>
                </c:pt>
                <c:pt idx="13575">
                  <c:v>32.3515625</c:v>
                </c:pt>
                <c:pt idx="13576">
                  <c:v>32.354166666666664</c:v>
                </c:pt>
                <c:pt idx="13577">
                  <c:v>32.356770833333336</c:v>
                </c:pt>
                <c:pt idx="13578">
                  <c:v>32.359375</c:v>
                </c:pt>
                <c:pt idx="13579">
                  <c:v>32.361979166666664</c:v>
                </c:pt>
                <c:pt idx="13580">
                  <c:v>32.364583333333336</c:v>
                </c:pt>
                <c:pt idx="13581">
                  <c:v>32.3671875</c:v>
                </c:pt>
                <c:pt idx="13582">
                  <c:v>32.369791666666664</c:v>
                </c:pt>
                <c:pt idx="13583">
                  <c:v>32.372395833333336</c:v>
                </c:pt>
                <c:pt idx="13584">
                  <c:v>32.375</c:v>
                </c:pt>
                <c:pt idx="13585">
                  <c:v>32.377604166666664</c:v>
                </c:pt>
                <c:pt idx="13586">
                  <c:v>32.380208333333336</c:v>
                </c:pt>
                <c:pt idx="13587">
                  <c:v>32.3828125</c:v>
                </c:pt>
                <c:pt idx="13588">
                  <c:v>32.385416666666664</c:v>
                </c:pt>
                <c:pt idx="13589">
                  <c:v>32.388020833333336</c:v>
                </c:pt>
                <c:pt idx="13590">
                  <c:v>32.390625</c:v>
                </c:pt>
                <c:pt idx="13591">
                  <c:v>32.393229166666664</c:v>
                </c:pt>
                <c:pt idx="13592">
                  <c:v>32.395833333333336</c:v>
                </c:pt>
                <c:pt idx="13593">
                  <c:v>32.3984375</c:v>
                </c:pt>
                <c:pt idx="13594">
                  <c:v>32.401041666666664</c:v>
                </c:pt>
                <c:pt idx="13595">
                  <c:v>32.403645833333336</c:v>
                </c:pt>
                <c:pt idx="13596">
                  <c:v>32.40625</c:v>
                </c:pt>
                <c:pt idx="13597">
                  <c:v>32.408854166666664</c:v>
                </c:pt>
                <c:pt idx="13598">
                  <c:v>32.411458333333336</c:v>
                </c:pt>
                <c:pt idx="13599">
                  <c:v>32.4140625</c:v>
                </c:pt>
                <c:pt idx="13600">
                  <c:v>32.416666666666664</c:v>
                </c:pt>
                <c:pt idx="13601">
                  <c:v>32.419270833333336</c:v>
                </c:pt>
                <c:pt idx="13602">
                  <c:v>32.421875</c:v>
                </c:pt>
                <c:pt idx="13603">
                  <c:v>32.424479166666664</c:v>
                </c:pt>
                <c:pt idx="13604">
                  <c:v>32.427083333333336</c:v>
                </c:pt>
                <c:pt idx="13605">
                  <c:v>32.4296875</c:v>
                </c:pt>
                <c:pt idx="13606">
                  <c:v>32.432291666666664</c:v>
                </c:pt>
                <c:pt idx="13607">
                  <c:v>32.434895833333336</c:v>
                </c:pt>
                <c:pt idx="13608">
                  <c:v>32.4375</c:v>
                </c:pt>
                <c:pt idx="13609">
                  <c:v>32.440104166666664</c:v>
                </c:pt>
                <c:pt idx="13610">
                  <c:v>32.442708333333336</c:v>
                </c:pt>
                <c:pt idx="13611">
                  <c:v>32.4453125</c:v>
                </c:pt>
                <c:pt idx="13612">
                  <c:v>32.447916666666664</c:v>
                </c:pt>
                <c:pt idx="13613">
                  <c:v>32.450520833333336</c:v>
                </c:pt>
                <c:pt idx="13614">
                  <c:v>32.453125</c:v>
                </c:pt>
                <c:pt idx="13615">
                  <c:v>32.455729166666664</c:v>
                </c:pt>
                <c:pt idx="13616">
                  <c:v>32.458333333333336</c:v>
                </c:pt>
                <c:pt idx="13617">
                  <c:v>32.4609375</c:v>
                </c:pt>
                <c:pt idx="13618">
                  <c:v>32.463541666666664</c:v>
                </c:pt>
                <c:pt idx="13619">
                  <c:v>32.466145833333336</c:v>
                </c:pt>
                <c:pt idx="13620">
                  <c:v>32.46875</c:v>
                </c:pt>
                <c:pt idx="13621">
                  <c:v>32.471354166666664</c:v>
                </c:pt>
                <c:pt idx="13622">
                  <c:v>32.473958333333336</c:v>
                </c:pt>
                <c:pt idx="13623">
                  <c:v>32.4765625</c:v>
                </c:pt>
                <c:pt idx="13624">
                  <c:v>32.479166666666664</c:v>
                </c:pt>
                <c:pt idx="13625">
                  <c:v>32.481770833333336</c:v>
                </c:pt>
                <c:pt idx="13626">
                  <c:v>32.484375</c:v>
                </c:pt>
                <c:pt idx="13627">
                  <c:v>32.486979166666664</c:v>
                </c:pt>
                <c:pt idx="13628">
                  <c:v>32.489583333333336</c:v>
                </c:pt>
                <c:pt idx="13629">
                  <c:v>32.4921875</c:v>
                </c:pt>
                <c:pt idx="13630">
                  <c:v>32.494791666666664</c:v>
                </c:pt>
                <c:pt idx="13631">
                  <c:v>32.497395833333336</c:v>
                </c:pt>
                <c:pt idx="13632">
                  <c:v>32.5</c:v>
                </c:pt>
                <c:pt idx="13633">
                  <c:v>32.502604166666664</c:v>
                </c:pt>
                <c:pt idx="13634">
                  <c:v>32.505208333333336</c:v>
                </c:pt>
                <c:pt idx="13635">
                  <c:v>32.5078125</c:v>
                </c:pt>
                <c:pt idx="13636">
                  <c:v>32.510416666666664</c:v>
                </c:pt>
                <c:pt idx="13637">
                  <c:v>32.513020833333336</c:v>
                </c:pt>
                <c:pt idx="13638">
                  <c:v>32.515625</c:v>
                </c:pt>
                <c:pt idx="13639">
                  <c:v>32.518229166666664</c:v>
                </c:pt>
                <c:pt idx="13640">
                  <c:v>32.520833333333336</c:v>
                </c:pt>
                <c:pt idx="13641">
                  <c:v>32.5234375</c:v>
                </c:pt>
                <c:pt idx="13642">
                  <c:v>32.526041666666664</c:v>
                </c:pt>
                <c:pt idx="13643">
                  <c:v>32.528645833333336</c:v>
                </c:pt>
                <c:pt idx="13644">
                  <c:v>32.53125</c:v>
                </c:pt>
                <c:pt idx="13645">
                  <c:v>32.533854166666664</c:v>
                </c:pt>
                <c:pt idx="13646">
                  <c:v>32.536458333333336</c:v>
                </c:pt>
                <c:pt idx="13647">
                  <c:v>32.5390625</c:v>
                </c:pt>
                <c:pt idx="13648">
                  <c:v>32.541666666666664</c:v>
                </c:pt>
                <c:pt idx="13649">
                  <c:v>32.544270833333336</c:v>
                </c:pt>
                <c:pt idx="13650">
                  <c:v>32.546875</c:v>
                </c:pt>
                <c:pt idx="13651">
                  <c:v>32.549479166666664</c:v>
                </c:pt>
                <c:pt idx="13652">
                  <c:v>32.552083333333336</c:v>
                </c:pt>
                <c:pt idx="13653">
                  <c:v>32.5546875</c:v>
                </c:pt>
                <c:pt idx="13654">
                  <c:v>32.557291666666664</c:v>
                </c:pt>
                <c:pt idx="13655">
                  <c:v>32.559895833333336</c:v>
                </c:pt>
                <c:pt idx="13656">
                  <c:v>32.5625</c:v>
                </c:pt>
                <c:pt idx="13657">
                  <c:v>32.565104166666664</c:v>
                </c:pt>
                <c:pt idx="13658">
                  <c:v>32.567708333333336</c:v>
                </c:pt>
                <c:pt idx="13659">
                  <c:v>32.5703125</c:v>
                </c:pt>
                <c:pt idx="13660">
                  <c:v>32.572916666666664</c:v>
                </c:pt>
                <c:pt idx="13661">
                  <c:v>32.575520833333336</c:v>
                </c:pt>
                <c:pt idx="13662">
                  <c:v>32.578125</c:v>
                </c:pt>
                <c:pt idx="13663">
                  <c:v>32.580729166666664</c:v>
                </c:pt>
                <c:pt idx="13664">
                  <c:v>32.583333333333336</c:v>
                </c:pt>
                <c:pt idx="13665">
                  <c:v>32.5859375</c:v>
                </c:pt>
                <c:pt idx="13666">
                  <c:v>32.588541666666664</c:v>
                </c:pt>
                <c:pt idx="13667">
                  <c:v>32.591145833333336</c:v>
                </c:pt>
                <c:pt idx="13668">
                  <c:v>32.59375</c:v>
                </c:pt>
                <c:pt idx="13669">
                  <c:v>32.596354166666664</c:v>
                </c:pt>
                <c:pt idx="13670">
                  <c:v>32.598958333333336</c:v>
                </c:pt>
                <c:pt idx="13671">
                  <c:v>32.6015625</c:v>
                </c:pt>
                <c:pt idx="13672">
                  <c:v>32.604166666666664</c:v>
                </c:pt>
                <c:pt idx="13673">
                  <c:v>32.606770833333336</c:v>
                </c:pt>
                <c:pt idx="13674">
                  <c:v>32.609375</c:v>
                </c:pt>
                <c:pt idx="13675">
                  <c:v>32.611979166666664</c:v>
                </c:pt>
                <c:pt idx="13676">
                  <c:v>32.614583333333336</c:v>
                </c:pt>
                <c:pt idx="13677">
                  <c:v>32.6171875</c:v>
                </c:pt>
                <c:pt idx="13678">
                  <c:v>32.619791666666664</c:v>
                </c:pt>
                <c:pt idx="13679">
                  <c:v>32.622395833333336</c:v>
                </c:pt>
                <c:pt idx="13680">
                  <c:v>32.625</c:v>
                </c:pt>
                <c:pt idx="13681">
                  <c:v>32.627604166666664</c:v>
                </c:pt>
                <c:pt idx="13682">
                  <c:v>32.630208333333336</c:v>
                </c:pt>
                <c:pt idx="13683">
                  <c:v>32.6328125</c:v>
                </c:pt>
                <c:pt idx="13684">
                  <c:v>32.635416666666664</c:v>
                </c:pt>
                <c:pt idx="13685">
                  <c:v>32.638020833333336</c:v>
                </c:pt>
                <c:pt idx="13686">
                  <c:v>32.640625</c:v>
                </c:pt>
                <c:pt idx="13687">
                  <c:v>32.643229166666664</c:v>
                </c:pt>
                <c:pt idx="13688">
                  <c:v>32.645833333333336</c:v>
                </c:pt>
                <c:pt idx="13689">
                  <c:v>32.6484375</c:v>
                </c:pt>
                <c:pt idx="13690">
                  <c:v>32.651041666666664</c:v>
                </c:pt>
                <c:pt idx="13691">
                  <c:v>32.653645833333336</c:v>
                </c:pt>
                <c:pt idx="13692">
                  <c:v>32.65625</c:v>
                </c:pt>
                <c:pt idx="13693">
                  <c:v>32.658854166666664</c:v>
                </c:pt>
                <c:pt idx="13694">
                  <c:v>32.661458333333336</c:v>
                </c:pt>
                <c:pt idx="13695">
                  <c:v>32.6640625</c:v>
                </c:pt>
                <c:pt idx="13696">
                  <c:v>32.666666666666664</c:v>
                </c:pt>
                <c:pt idx="13697">
                  <c:v>32.669270833333336</c:v>
                </c:pt>
                <c:pt idx="13698">
                  <c:v>32.671875</c:v>
                </c:pt>
                <c:pt idx="13699">
                  <c:v>32.674479166666664</c:v>
                </c:pt>
                <c:pt idx="13700">
                  <c:v>32.677083333333336</c:v>
                </c:pt>
                <c:pt idx="13701">
                  <c:v>32.6796875</c:v>
                </c:pt>
                <c:pt idx="13702">
                  <c:v>32.682291666666664</c:v>
                </c:pt>
                <c:pt idx="13703">
                  <c:v>32.684895833333336</c:v>
                </c:pt>
                <c:pt idx="13704">
                  <c:v>32.6875</c:v>
                </c:pt>
                <c:pt idx="13705">
                  <c:v>32.690104166666664</c:v>
                </c:pt>
                <c:pt idx="13706">
                  <c:v>32.692708333333336</c:v>
                </c:pt>
                <c:pt idx="13707">
                  <c:v>32.6953125</c:v>
                </c:pt>
                <c:pt idx="13708">
                  <c:v>32.697916666666664</c:v>
                </c:pt>
                <c:pt idx="13709">
                  <c:v>32.700520833333336</c:v>
                </c:pt>
                <c:pt idx="13710">
                  <c:v>32.703125</c:v>
                </c:pt>
                <c:pt idx="13711">
                  <c:v>32.705729166666664</c:v>
                </c:pt>
                <c:pt idx="13712">
                  <c:v>32.708333333333336</c:v>
                </c:pt>
                <c:pt idx="13713">
                  <c:v>32.7109375</c:v>
                </c:pt>
                <c:pt idx="13714">
                  <c:v>32.713541666666664</c:v>
                </c:pt>
                <c:pt idx="13715">
                  <c:v>32.716145833333336</c:v>
                </c:pt>
                <c:pt idx="13716">
                  <c:v>32.71875</c:v>
                </c:pt>
                <c:pt idx="13717">
                  <c:v>32.721354166666664</c:v>
                </c:pt>
                <c:pt idx="13718">
                  <c:v>32.723958333333336</c:v>
                </c:pt>
                <c:pt idx="13719">
                  <c:v>32.7265625</c:v>
                </c:pt>
                <c:pt idx="13720">
                  <c:v>32.729166666666664</c:v>
                </c:pt>
                <c:pt idx="13721">
                  <c:v>32.731770833333336</c:v>
                </c:pt>
                <c:pt idx="13722">
                  <c:v>32.734375</c:v>
                </c:pt>
                <c:pt idx="13723">
                  <c:v>32.736979166666664</c:v>
                </c:pt>
                <c:pt idx="13724">
                  <c:v>32.739583333333336</c:v>
                </c:pt>
                <c:pt idx="13725">
                  <c:v>32.7421875</c:v>
                </c:pt>
                <c:pt idx="13726">
                  <c:v>32.744791666666664</c:v>
                </c:pt>
                <c:pt idx="13727">
                  <c:v>32.747395833333336</c:v>
                </c:pt>
                <c:pt idx="13728">
                  <c:v>32.75</c:v>
                </c:pt>
                <c:pt idx="13729">
                  <c:v>32.752604166666664</c:v>
                </c:pt>
                <c:pt idx="13730">
                  <c:v>32.755208333333336</c:v>
                </c:pt>
                <c:pt idx="13731">
                  <c:v>32.7578125</c:v>
                </c:pt>
                <c:pt idx="13732">
                  <c:v>32.760416666666664</c:v>
                </c:pt>
                <c:pt idx="13733">
                  <c:v>32.763020833333336</c:v>
                </c:pt>
                <c:pt idx="13734">
                  <c:v>32.765625</c:v>
                </c:pt>
                <c:pt idx="13735">
                  <c:v>32.768229166666664</c:v>
                </c:pt>
                <c:pt idx="13736">
                  <c:v>32.770833333333336</c:v>
                </c:pt>
                <c:pt idx="13737">
                  <c:v>32.7734375</c:v>
                </c:pt>
                <c:pt idx="13738">
                  <c:v>32.776041666666664</c:v>
                </c:pt>
                <c:pt idx="13739">
                  <c:v>32.778645833333336</c:v>
                </c:pt>
                <c:pt idx="13740">
                  <c:v>32.78125</c:v>
                </c:pt>
                <c:pt idx="13741">
                  <c:v>32.783854166666664</c:v>
                </c:pt>
                <c:pt idx="13742">
                  <c:v>32.786458333333336</c:v>
                </c:pt>
                <c:pt idx="13743">
                  <c:v>32.7890625</c:v>
                </c:pt>
                <c:pt idx="13744">
                  <c:v>32.791666666666664</c:v>
                </c:pt>
                <c:pt idx="13745">
                  <c:v>32.794270833333336</c:v>
                </c:pt>
                <c:pt idx="13746">
                  <c:v>32.796875</c:v>
                </c:pt>
                <c:pt idx="13747">
                  <c:v>32.799479166666664</c:v>
                </c:pt>
                <c:pt idx="13748">
                  <c:v>32.802083333333336</c:v>
                </c:pt>
                <c:pt idx="13749">
                  <c:v>32.8046875</c:v>
                </c:pt>
                <c:pt idx="13750">
                  <c:v>32.807291666666664</c:v>
                </c:pt>
                <c:pt idx="13751">
                  <c:v>32.809895833333336</c:v>
                </c:pt>
                <c:pt idx="13752">
                  <c:v>32.8125</c:v>
                </c:pt>
                <c:pt idx="13753">
                  <c:v>32.815104166666664</c:v>
                </c:pt>
                <c:pt idx="13754">
                  <c:v>32.817708333333336</c:v>
                </c:pt>
                <c:pt idx="13755">
                  <c:v>32.8203125</c:v>
                </c:pt>
                <c:pt idx="13756">
                  <c:v>32.822916666666664</c:v>
                </c:pt>
                <c:pt idx="13757">
                  <c:v>32.825520833333336</c:v>
                </c:pt>
                <c:pt idx="13758">
                  <c:v>32.828125</c:v>
                </c:pt>
                <c:pt idx="13759">
                  <c:v>32.830729166666664</c:v>
                </c:pt>
                <c:pt idx="13760">
                  <c:v>32.833333333333336</c:v>
                </c:pt>
                <c:pt idx="13761">
                  <c:v>32.8359375</c:v>
                </c:pt>
                <c:pt idx="13762">
                  <c:v>32.838541666666664</c:v>
                </c:pt>
                <c:pt idx="13763">
                  <c:v>32.841145833333336</c:v>
                </c:pt>
                <c:pt idx="13764">
                  <c:v>32.84375</c:v>
                </c:pt>
                <c:pt idx="13765">
                  <c:v>32.846354166666664</c:v>
                </c:pt>
                <c:pt idx="13766">
                  <c:v>32.848958333333336</c:v>
                </c:pt>
                <c:pt idx="13767">
                  <c:v>32.8515625</c:v>
                </c:pt>
                <c:pt idx="13768">
                  <c:v>32.854166666666664</c:v>
                </c:pt>
                <c:pt idx="13769">
                  <c:v>32.856770833333336</c:v>
                </c:pt>
                <c:pt idx="13770">
                  <c:v>32.859375</c:v>
                </c:pt>
                <c:pt idx="13771">
                  <c:v>32.861979166666664</c:v>
                </c:pt>
                <c:pt idx="13772">
                  <c:v>32.864583333333336</c:v>
                </c:pt>
                <c:pt idx="13773">
                  <c:v>32.8671875</c:v>
                </c:pt>
                <c:pt idx="13774">
                  <c:v>32.869791666666664</c:v>
                </c:pt>
                <c:pt idx="13775">
                  <c:v>32.872395833333336</c:v>
                </c:pt>
                <c:pt idx="13776">
                  <c:v>32.875</c:v>
                </c:pt>
                <c:pt idx="13777">
                  <c:v>32.877604166666664</c:v>
                </c:pt>
                <c:pt idx="13778">
                  <c:v>32.880208333333336</c:v>
                </c:pt>
                <c:pt idx="13779">
                  <c:v>32.8828125</c:v>
                </c:pt>
                <c:pt idx="13780">
                  <c:v>32.885416666666664</c:v>
                </c:pt>
                <c:pt idx="13781">
                  <c:v>32.888020833333336</c:v>
                </c:pt>
                <c:pt idx="13782">
                  <c:v>32.890625</c:v>
                </c:pt>
                <c:pt idx="13783">
                  <c:v>32.893229166666664</c:v>
                </c:pt>
                <c:pt idx="13784">
                  <c:v>32.895833333333336</c:v>
                </c:pt>
                <c:pt idx="13785">
                  <c:v>32.8984375</c:v>
                </c:pt>
                <c:pt idx="13786">
                  <c:v>32.901041666666664</c:v>
                </c:pt>
                <c:pt idx="13787">
                  <c:v>32.903645833333336</c:v>
                </c:pt>
                <c:pt idx="13788">
                  <c:v>32.90625</c:v>
                </c:pt>
                <c:pt idx="13789">
                  <c:v>32.908854166666664</c:v>
                </c:pt>
                <c:pt idx="13790">
                  <c:v>32.911458333333336</c:v>
                </c:pt>
                <c:pt idx="13791">
                  <c:v>32.9140625</c:v>
                </c:pt>
                <c:pt idx="13792">
                  <c:v>32.916666666666664</c:v>
                </c:pt>
                <c:pt idx="13793">
                  <c:v>32.919270833333336</c:v>
                </c:pt>
                <c:pt idx="13794">
                  <c:v>32.921875</c:v>
                </c:pt>
                <c:pt idx="13795">
                  <c:v>32.924479166666664</c:v>
                </c:pt>
                <c:pt idx="13796">
                  <c:v>32.927083333333336</c:v>
                </c:pt>
                <c:pt idx="13797">
                  <c:v>32.9296875</c:v>
                </c:pt>
                <c:pt idx="13798">
                  <c:v>32.932291666666664</c:v>
                </c:pt>
                <c:pt idx="13799">
                  <c:v>32.934895833333336</c:v>
                </c:pt>
                <c:pt idx="13800">
                  <c:v>32.9375</c:v>
                </c:pt>
                <c:pt idx="13801">
                  <c:v>32.940104166666664</c:v>
                </c:pt>
                <c:pt idx="13802">
                  <c:v>32.942708333333336</c:v>
                </c:pt>
                <c:pt idx="13803">
                  <c:v>32.9453125</c:v>
                </c:pt>
                <c:pt idx="13804">
                  <c:v>32.947916666666664</c:v>
                </c:pt>
                <c:pt idx="13805">
                  <c:v>32.950520833333336</c:v>
                </c:pt>
                <c:pt idx="13806">
                  <c:v>32.953125</c:v>
                </c:pt>
                <c:pt idx="13807">
                  <c:v>32.955729166666664</c:v>
                </c:pt>
                <c:pt idx="13808">
                  <c:v>32.958333333333336</c:v>
                </c:pt>
                <c:pt idx="13809">
                  <c:v>32.9609375</c:v>
                </c:pt>
                <c:pt idx="13810">
                  <c:v>32.963541666666664</c:v>
                </c:pt>
                <c:pt idx="13811">
                  <c:v>32.966145833333336</c:v>
                </c:pt>
                <c:pt idx="13812">
                  <c:v>32.96875</c:v>
                </c:pt>
                <c:pt idx="13813">
                  <c:v>32.971354166666664</c:v>
                </c:pt>
                <c:pt idx="13814">
                  <c:v>32.973958333333336</c:v>
                </c:pt>
                <c:pt idx="13815">
                  <c:v>32.9765625</c:v>
                </c:pt>
                <c:pt idx="13816">
                  <c:v>32.979166666666664</c:v>
                </c:pt>
                <c:pt idx="13817">
                  <c:v>32.981770833333336</c:v>
                </c:pt>
                <c:pt idx="13818">
                  <c:v>32.984375</c:v>
                </c:pt>
                <c:pt idx="13819">
                  <c:v>32.986979166666664</c:v>
                </c:pt>
                <c:pt idx="13820">
                  <c:v>32.989583333333336</c:v>
                </c:pt>
                <c:pt idx="13821">
                  <c:v>32.9921875</c:v>
                </c:pt>
                <c:pt idx="13822">
                  <c:v>32.994791666666664</c:v>
                </c:pt>
                <c:pt idx="13823">
                  <c:v>32.997395833333336</c:v>
                </c:pt>
                <c:pt idx="13824">
                  <c:v>33</c:v>
                </c:pt>
                <c:pt idx="13825">
                  <c:v>33.002604166666664</c:v>
                </c:pt>
                <c:pt idx="13826">
                  <c:v>33.005208333333336</c:v>
                </c:pt>
                <c:pt idx="13827">
                  <c:v>33.0078125</c:v>
                </c:pt>
                <c:pt idx="13828">
                  <c:v>33.010416666666664</c:v>
                </c:pt>
                <c:pt idx="13829">
                  <c:v>33.013020833333336</c:v>
                </c:pt>
                <c:pt idx="13830">
                  <c:v>33.015625</c:v>
                </c:pt>
                <c:pt idx="13831">
                  <c:v>33.018229166666664</c:v>
                </c:pt>
                <c:pt idx="13832">
                  <c:v>33.020833333333336</c:v>
                </c:pt>
                <c:pt idx="13833">
                  <c:v>33.0234375</c:v>
                </c:pt>
                <c:pt idx="13834">
                  <c:v>33.026041666666664</c:v>
                </c:pt>
                <c:pt idx="13835">
                  <c:v>33.028645833333336</c:v>
                </c:pt>
                <c:pt idx="13836">
                  <c:v>33.03125</c:v>
                </c:pt>
                <c:pt idx="13837">
                  <c:v>33.033854166666664</c:v>
                </c:pt>
                <c:pt idx="13838">
                  <c:v>33.036458333333336</c:v>
                </c:pt>
                <c:pt idx="13839">
                  <c:v>33.0390625</c:v>
                </c:pt>
                <c:pt idx="13840">
                  <c:v>33.041666666666664</c:v>
                </c:pt>
                <c:pt idx="13841">
                  <c:v>33.044270833333336</c:v>
                </c:pt>
                <c:pt idx="13842">
                  <c:v>33.046875</c:v>
                </c:pt>
                <c:pt idx="13843">
                  <c:v>33.049479166666664</c:v>
                </c:pt>
                <c:pt idx="13844">
                  <c:v>33.052083333333336</c:v>
                </c:pt>
                <c:pt idx="13845">
                  <c:v>33.0546875</c:v>
                </c:pt>
                <c:pt idx="13846">
                  <c:v>33.057291666666664</c:v>
                </c:pt>
                <c:pt idx="13847">
                  <c:v>33.059895833333336</c:v>
                </c:pt>
                <c:pt idx="13848">
                  <c:v>33.0625</c:v>
                </c:pt>
                <c:pt idx="13849">
                  <c:v>33.065104166666664</c:v>
                </c:pt>
                <c:pt idx="13850">
                  <c:v>33.067708333333336</c:v>
                </c:pt>
                <c:pt idx="13851">
                  <c:v>33.0703125</c:v>
                </c:pt>
                <c:pt idx="13852">
                  <c:v>33.072916666666664</c:v>
                </c:pt>
                <c:pt idx="13853">
                  <c:v>33.075520833333336</c:v>
                </c:pt>
                <c:pt idx="13854">
                  <c:v>33.078125</c:v>
                </c:pt>
                <c:pt idx="13855">
                  <c:v>33.080729166666664</c:v>
                </c:pt>
                <c:pt idx="13856">
                  <c:v>33.083333333333336</c:v>
                </c:pt>
                <c:pt idx="13857">
                  <c:v>33.0859375</c:v>
                </c:pt>
                <c:pt idx="13858">
                  <c:v>33.088541666666664</c:v>
                </c:pt>
                <c:pt idx="13859">
                  <c:v>33.091145833333336</c:v>
                </c:pt>
                <c:pt idx="13860">
                  <c:v>33.09375</c:v>
                </c:pt>
                <c:pt idx="13861">
                  <c:v>33.096354166666664</c:v>
                </c:pt>
                <c:pt idx="13862">
                  <c:v>33.098958333333336</c:v>
                </c:pt>
                <c:pt idx="13863">
                  <c:v>33.1015625</c:v>
                </c:pt>
                <c:pt idx="13864">
                  <c:v>33.104166666666664</c:v>
                </c:pt>
                <c:pt idx="13865">
                  <c:v>33.106770833333336</c:v>
                </c:pt>
                <c:pt idx="13866">
                  <c:v>33.109375</c:v>
                </c:pt>
                <c:pt idx="13867">
                  <c:v>33.111979166666664</c:v>
                </c:pt>
                <c:pt idx="13868">
                  <c:v>33.114583333333336</c:v>
                </c:pt>
                <c:pt idx="13869">
                  <c:v>33.1171875</c:v>
                </c:pt>
                <c:pt idx="13870">
                  <c:v>33.119791666666664</c:v>
                </c:pt>
                <c:pt idx="13871">
                  <c:v>33.122395833333336</c:v>
                </c:pt>
                <c:pt idx="13872">
                  <c:v>33.125</c:v>
                </c:pt>
                <c:pt idx="13873">
                  <c:v>33.127604166666664</c:v>
                </c:pt>
                <c:pt idx="13874">
                  <c:v>33.130208333333336</c:v>
                </c:pt>
                <c:pt idx="13875">
                  <c:v>33.1328125</c:v>
                </c:pt>
                <c:pt idx="13876">
                  <c:v>33.135416666666664</c:v>
                </c:pt>
                <c:pt idx="13877">
                  <c:v>33.138020833333336</c:v>
                </c:pt>
                <c:pt idx="13878">
                  <c:v>33.140625</c:v>
                </c:pt>
                <c:pt idx="13879">
                  <c:v>33.143229166666664</c:v>
                </c:pt>
                <c:pt idx="13880">
                  <c:v>33.145833333333336</c:v>
                </c:pt>
                <c:pt idx="13881">
                  <c:v>33.1484375</c:v>
                </c:pt>
                <c:pt idx="13882">
                  <c:v>33.151041666666664</c:v>
                </c:pt>
                <c:pt idx="13883">
                  <c:v>33.153645833333336</c:v>
                </c:pt>
                <c:pt idx="13884">
                  <c:v>33.15625</c:v>
                </c:pt>
                <c:pt idx="13885">
                  <c:v>33.158854166666664</c:v>
                </c:pt>
                <c:pt idx="13886">
                  <c:v>33.161458333333336</c:v>
                </c:pt>
                <c:pt idx="13887">
                  <c:v>33.1640625</c:v>
                </c:pt>
                <c:pt idx="13888">
                  <c:v>33.166666666666664</c:v>
                </c:pt>
                <c:pt idx="13889">
                  <c:v>33.169270833333336</c:v>
                </c:pt>
                <c:pt idx="13890">
                  <c:v>33.171875</c:v>
                </c:pt>
                <c:pt idx="13891">
                  <c:v>33.174479166666664</c:v>
                </c:pt>
                <c:pt idx="13892">
                  <c:v>33.177083333333336</c:v>
                </c:pt>
                <c:pt idx="13893">
                  <c:v>33.1796875</c:v>
                </c:pt>
                <c:pt idx="13894">
                  <c:v>33.182291666666664</c:v>
                </c:pt>
                <c:pt idx="13895">
                  <c:v>33.184895833333336</c:v>
                </c:pt>
                <c:pt idx="13896">
                  <c:v>33.1875</c:v>
                </c:pt>
                <c:pt idx="13897">
                  <c:v>33.190104166666664</c:v>
                </c:pt>
                <c:pt idx="13898">
                  <c:v>33.192708333333336</c:v>
                </c:pt>
                <c:pt idx="13899">
                  <c:v>33.1953125</c:v>
                </c:pt>
                <c:pt idx="13900">
                  <c:v>33.197916666666664</c:v>
                </c:pt>
                <c:pt idx="13901">
                  <c:v>33.200520833333336</c:v>
                </c:pt>
                <c:pt idx="13902">
                  <c:v>33.203125</c:v>
                </c:pt>
                <c:pt idx="13903">
                  <c:v>33.205729166666664</c:v>
                </c:pt>
                <c:pt idx="13904">
                  <c:v>33.208333333333336</c:v>
                </c:pt>
                <c:pt idx="13905">
                  <c:v>33.2109375</c:v>
                </c:pt>
                <c:pt idx="13906">
                  <c:v>33.213541666666664</c:v>
                </c:pt>
                <c:pt idx="13907">
                  <c:v>33.216145833333336</c:v>
                </c:pt>
                <c:pt idx="13908">
                  <c:v>33.21875</c:v>
                </c:pt>
                <c:pt idx="13909">
                  <c:v>33.221354166666664</c:v>
                </c:pt>
                <c:pt idx="13910">
                  <c:v>33.223958333333336</c:v>
                </c:pt>
                <c:pt idx="13911">
                  <c:v>33.2265625</c:v>
                </c:pt>
                <c:pt idx="13912">
                  <c:v>33.229166666666664</c:v>
                </c:pt>
                <c:pt idx="13913">
                  <c:v>33.231770833333336</c:v>
                </c:pt>
                <c:pt idx="13914">
                  <c:v>33.234375</c:v>
                </c:pt>
                <c:pt idx="13915">
                  <c:v>33.236979166666664</c:v>
                </c:pt>
                <c:pt idx="13916">
                  <c:v>33.239583333333336</c:v>
                </c:pt>
                <c:pt idx="13917">
                  <c:v>33.2421875</c:v>
                </c:pt>
                <c:pt idx="13918">
                  <c:v>33.244791666666664</c:v>
                </c:pt>
                <c:pt idx="13919">
                  <c:v>33.247395833333336</c:v>
                </c:pt>
                <c:pt idx="13920">
                  <c:v>33.25</c:v>
                </c:pt>
                <c:pt idx="13921">
                  <c:v>33.252604166666664</c:v>
                </c:pt>
                <c:pt idx="13922">
                  <c:v>33.255208333333336</c:v>
                </c:pt>
                <c:pt idx="13923">
                  <c:v>33.2578125</c:v>
                </c:pt>
                <c:pt idx="13924">
                  <c:v>33.260416666666664</c:v>
                </c:pt>
                <c:pt idx="13925">
                  <c:v>33.263020833333336</c:v>
                </c:pt>
                <c:pt idx="13926">
                  <c:v>33.265625</c:v>
                </c:pt>
                <c:pt idx="13927">
                  <c:v>33.268229166666664</c:v>
                </c:pt>
                <c:pt idx="13928">
                  <c:v>33.270833333333336</c:v>
                </c:pt>
                <c:pt idx="13929">
                  <c:v>33.2734375</c:v>
                </c:pt>
                <c:pt idx="13930">
                  <c:v>33.276041666666664</c:v>
                </c:pt>
                <c:pt idx="13931">
                  <c:v>33.278645833333336</c:v>
                </c:pt>
                <c:pt idx="13932">
                  <c:v>33.28125</c:v>
                </c:pt>
                <c:pt idx="13933">
                  <c:v>33.283854166666664</c:v>
                </c:pt>
                <c:pt idx="13934">
                  <c:v>33.286458333333336</c:v>
                </c:pt>
                <c:pt idx="13935">
                  <c:v>33.2890625</c:v>
                </c:pt>
                <c:pt idx="13936">
                  <c:v>33.291666666666664</c:v>
                </c:pt>
                <c:pt idx="13937">
                  <c:v>33.294270833333336</c:v>
                </c:pt>
                <c:pt idx="13938">
                  <c:v>33.296875</c:v>
                </c:pt>
                <c:pt idx="13939">
                  <c:v>33.299479166666664</c:v>
                </c:pt>
                <c:pt idx="13940">
                  <c:v>33.302083333333336</c:v>
                </c:pt>
                <c:pt idx="13941">
                  <c:v>33.3046875</c:v>
                </c:pt>
                <c:pt idx="13942">
                  <c:v>33.307291666666664</c:v>
                </c:pt>
                <c:pt idx="13943">
                  <c:v>33.309895833333336</c:v>
                </c:pt>
                <c:pt idx="13944">
                  <c:v>33.3125</c:v>
                </c:pt>
                <c:pt idx="13945">
                  <c:v>33.315104166666664</c:v>
                </c:pt>
                <c:pt idx="13946">
                  <c:v>33.317708333333336</c:v>
                </c:pt>
                <c:pt idx="13947">
                  <c:v>33.3203125</c:v>
                </c:pt>
                <c:pt idx="13948">
                  <c:v>33.322916666666664</c:v>
                </c:pt>
                <c:pt idx="13949">
                  <c:v>33.325520833333336</c:v>
                </c:pt>
                <c:pt idx="13950">
                  <c:v>33.328125</c:v>
                </c:pt>
                <c:pt idx="13951">
                  <c:v>33.330729166666664</c:v>
                </c:pt>
                <c:pt idx="13952">
                  <c:v>33.333333333333336</c:v>
                </c:pt>
                <c:pt idx="13953">
                  <c:v>33.3359375</c:v>
                </c:pt>
                <c:pt idx="13954">
                  <c:v>33.338541666666664</c:v>
                </c:pt>
                <c:pt idx="13955">
                  <c:v>33.341145833333336</c:v>
                </c:pt>
                <c:pt idx="13956">
                  <c:v>33.34375</c:v>
                </c:pt>
                <c:pt idx="13957">
                  <c:v>33.346354166666664</c:v>
                </c:pt>
                <c:pt idx="13958">
                  <c:v>33.348958333333336</c:v>
                </c:pt>
                <c:pt idx="13959">
                  <c:v>33.3515625</c:v>
                </c:pt>
                <c:pt idx="13960">
                  <c:v>33.354166666666664</c:v>
                </c:pt>
                <c:pt idx="13961">
                  <c:v>33.356770833333336</c:v>
                </c:pt>
                <c:pt idx="13962">
                  <c:v>33.359375</c:v>
                </c:pt>
                <c:pt idx="13963">
                  <c:v>33.361979166666664</c:v>
                </c:pt>
                <c:pt idx="13964">
                  <c:v>33.364583333333336</c:v>
                </c:pt>
                <c:pt idx="13965">
                  <c:v>33.3671875</c:v>
                </c:pt>
                <c:pt idx="13966">
                  <c:v>33.369791666666664</c:v>
                </c:pt>
                <c:pt idx="13967">
                  <c:v>33.372395833333336</c:v>
                </c:pt>
                <c:pt idx="13968">
                  <c:v>33.375</c:v>
                </c:pt>
                <c:pt idx="13969">
                  <c:v>33.377604166666664</c:v>
                </c:pt>
                <c:pt idx="13970">
                  <c:v>33.380208333333336</c:v>
                </c:pt>
                <c:pt idx="13971">
                  <c:v>33.3828125</c:v>
                </c:pt>
                <c:pt idx="13972">
                  <c:v>33.385416666666664</c:v>
                </c:pt>
                <c:pt idx="13973">
                  <c:v>33.388020833333336</c:v>
                </c:pt>
                <c:pt idx="13974">
                  <c:v>33.390625</c:v>
                </c:pt>
                <c:pt idx="13975">
                  <c:v>33.393229166666664</c:v>
                </c:pt>
                <c:pt idx="13976">
                  <c:v>33.395833333333336</c:v>
                </c:pt>
                <c:pt idx="13977">
                  <c:v>33.3984375</c:v>
                </c:pt>
                <c:pt idx="13978">
                  <c:v>33.401041666666664</c:v>
                </c:pt>
                <c:pt idx="13979">
                  <c:v>33.403645833333336</c:v>
                </c:pt>
                <c:pt idx="13980">
                  <c:v>33.40625</c:v>
                </c:pt>
                <c:pt idx="13981">
                  <c:v>33.408854166666664</c:v>
                </c:pt>
                <c:pt idx="13982">
                  <c:v>33.411458333333336</c:v>
                </c:pt>
                <c:pt idx="13983">
                  <c:v>33.4140625</c:v>
                </c:pt>
                <c:pt idx="13984">
                  <c:v>33.416666666666664</c:v>
                </c:pt>
                <c:pt idx="13985">
                  <c:v>33.419270833333336</c:v>
                </c:pt>
                <c:pt idx="13986">
                  <c:v>33.421875</c:v>
                </c:pt>
                <c:pt idx="13987">
                  <c:v>33.424479166666664</c:v>
                </c:pt>
                <c:pt idx="13988">
                  <c:v>33.427083333333336</c:v>
                </c:pt>
                <c:pt idx="13989">
                  <c:v>33.4296875</c:v>
                </c:pt>
                <c:pt idx="13990">
                  <c:v>33.432291666666664</c:v>
                </c:pt>
                <c:pt idx="13991">
                  <c:v>33.434895833333336</c:v>
                </c:pt>
                <c:pt idx="13992">
                  <c:v>33.4375</c:v>
                </c:pt>
                <c:pt idx="13993">
                  <c:v>33.440104166666664</c:v>
                </c:pt>
                <c:pt idx="13994">
                  <c:v>33.442708333333336</c:v>
                </c:pt>
                <c:pt idx="13995">
                  <c:v>33.4453125</c:v>
                </c:pt>
                <c:pt idx="13996">
                  <c:v>33.447916666666664</c:v>
                </c:pt>
                <c:pt idx="13997">
                  <c:v>33.450520833333336</c:v>
                </c:pt>
                <c:pt idx="13998">
                  <c:v>33.453125</c:v>
                </c:pt>
                <c:pt idx="13999">
                  <c:v>33.455729166666664</c:v>
                </c:pt>
                <c:pt idx="14000">
                  <c:v>33.458333333333336</c:v>
                </c:pt>
                <c:pt idx="14001">
                  <c:v>33.4609375</c:v>
                </c:pt>
                <c:pt idx="14002">
                  <c:v>33.463541666666664</c:v>
                </c:pt>
                <c:pt idx="14003">
                  <c:v>33.466145833333336</c:v>
                </c:pt>
                <c:pt idx="14004">
                  <c:v>33.46875</c:v>
                </c:pt>
                <c:pt idx="14005">
                  <c:v>33.471354166666664</c:v>
                </c:pt>
                <c:pt idx="14006">
                  <c:v>33.473958333333336</c:v>
                </c:pt>
                <c:pt idx="14007">
                  <c:v>33.4765625</c:v>
                </c:pt>
                <c:pt idx="14008">
                  <c:v>33.479166666666664</c:v>
                </c:pt>
                <c:pt idx="14009">
                  <c:v>33.481770833333336</c:v>
                </c:pt>
                <c:pt idx="14010">
                  <c:v>33.484375</c:v>
                </c:pt>
                <c:pt idx="14011">
                  <c:v>33.486979166666664</c:v>
                </c:pt>
                <c:pt idx="14012">
                  <c:v>33.489583333333336</c:v>
                </c:pt>
                <c:pt idx="14013">
                  <c:v>33.4921875</c:v>
                </c:pt>
                <c:pt idx="14014">
                  <c:v>33.494791666666664</c:v>
                </c:pt>
                <c:pt idx="14015">
                  <c:v>33.497395833333336</c:v>
                </c:pt>
                <c:pt idx="14016">
                  <c:v>33.5</c:v>
                </c:pt>
                <c:pt idx="14017">
                  <c:v>33.502604166666664</c:v>
                </c:pt>
                <c:pt idx="14018">
                  <c:v>33.505208333333336</c:v>
                </c:pt>
                <c:pt idx="14019">
                  <c:v>33.5078125</c:v>
                </c:pt>
                <c:pt idx="14020">
                  <c:v>33.510416666666664</c:v>
                </c:pt>
                <c:pt idx="14021">
                  <c:v>33.513020833333336</c:v>
                </c:pt>
                <c:pt idx="14022">
                  <c:v>33.515625</c:v>
                </c:pt>
                <c:pt idx="14023">
                  <c:v>33.518229166666664</c:v>
                </c:pt>
                <c:pt idx="14024">
                  <c:v>33.520833333333336</c:v>
                </c:pt>
                <c:pt idx="14025">
                  <c:v>33.5234375</c:v>
                </c:pt>
                <c:pt idx="14026">
                  <c:v>33.526041666666664</c:v>
                </c:pt>
                <c:pt idx="14027">
                  <c:v>33.528645833333336</c:v>
                </c:pt>
                <c:pt idx="14028">
                  <c:v>33.53125</c:v>
                </c:pt>
                <c:pt idx="14029">
                  <c:v>33.533854166666664</c:v>
                </c:pt>
                <c:pt idx="14030">
                  <c:v>33.536458333333336</c:v>
                </c:pt>
                <c:pt idx="14031">
                  <c:v>33.5390625</c:v>
                </c:pt>
                <c:pt idx="14032">
                  <c:v>33.541666666666664</c:v>
                </c:pt>
                <c:pt idx="14033">
                  <c:v>33.544270833333336</c:v>
                </c:pt>
                <c:pt idx="14034">
                  <c:v>33.546875</c:v>
                </c:pt>
                <c:pt idx="14035">
                  <c:v>33.549479166666664</c:v>
                </c:pt>
                <c:pt idx="14036">
                  <c:v>33.552083333333336</c:v>
                </c:pt>
                <c:pt idx="14037">
                  <c:v>33.5546875</c:v>
                </c:pt>
                <c:pt idx="14038">
                  <c:v>33.557291666666664</c:v>
                </c:pt>
                <c:pt idx="14039">
                  <c:v>33.559895833333336</c:v>
                </c:pt>
                <c:pt idx="14040">
                  <c:v>33.5625</c:v>
                </c:pt>
                <c:pt idx="14041">
                  <c:v>33.565104166666664</c:v>
                </c:pt>
                <c:pt idx="14042">
                  <c:v>33.567708333333336</c:v>
                </c:pt>
                <c:pt idx="14043">
                  <c:v>33.5703125</c:v>
                </c:pt>
                <c:pt idx="14044">
                  <c:v>33.572916666666664</c:v>
                </c:pt>
                <c:pt idx="14045">
                  <c:v>33.575520833333336</c:v>
                </c:pt>
                <c:pt idx="14046">
                  <c:v>33.578125</c:v>
                </c:pt>
                <c:pt idx="14047">
                  <c:v>33.580729166666664</c:v>
                </c:pt>
                <c:pt idx="14048">
                  <c:v>33.583333333333336</c:v>
                </c:pt>
                <c:pt idx="14049">
                  <c:v>33.5859375</c:v>
                </c:pt>
                <c:pt idx="14050">
                  <c:v>33.588541666666664</c:v>
                </c:pt>
                <c:pt idx="14051">
                  <c:v>33.591145833333336</c:v>
                </c:pt>
                <c:pt idx="14052">
                  <c:v>33.59375</c:v>
                </c:pt>
                <c:pt idx="14053">
                  <c:v>33.596354166666664</c:v>
                </c:pt>
                <c:pt idx="14054">
                  <c:v>33.598958333333336</c:v>
                </c:pt>
                <c:pt idx="14055">
                  <c:v>33.6015625</c:v>
                </c:pt>
                <c:pt idx="14056">
                  <c:v>33.604166666666664</c:v>
                </c:pt>
                <c:pt idx="14057">
                  <c:v>33.606770833333336</c:v>
                </c:pt>
                <c:pt idx="14058">
                  <c:v>33.609375</c:v>
                </c:pt>
                <c:pt idx="14059">
                  <c:v>33.611979166666664</c:v>
                </c:pt>
                <c:pt idx="14060">
                  <c:v>33.614583333333336</c:v>
                </c:pt>
                <c:pt idx="14061">
                  <c:v>33.6171875</c:v>
                </c:pt>
                <c:pt idx="14062">
                  <c:v>33.619791666666664</c:v>
                </c:pt>
                <c:pt idx="14063">
                  <c:v>33.622395833333336</c:v>
                </c:pt>
                <c:pt idx="14064">
                  <c:v>33.625</c:v>
                </c:pt>
                <c:pt idx="14065">
                  <c:v>33.627604166666664</c:v>
                </c:pt>
                <c:pt idx="14066">
                  <c:v>33.630208333333336</c:v>
                </c:pt>
                <c:pt idx="14067">
                  <c:v>33.6328125</c:v>
                </c:pt>
                <c:pt idx="14068">
                  <c:v>33.635416666666664</c:v>
                </c:pt>
                <c:pt idx="14069">
                  <c:v>33.638020833333336</c:v>
                </c:pt>
                <c:pt idx="14070">
                  <c:v>33.640625</c:v>
                </c:pt>
                <c:pt idx="14071">
                  <c:v>33.643229166666664</c:v>
                </c:pt>
                <c:pt idx="14072">
                  <c:v>33.645833333333336</c:v>
                </c:pt>
                <c:pt idx="14073">
                  <c:v>33.6484375</c:v>
                </c:pt>
                <c:pt idx="14074">
                  <c:v>33.651041666666664</c:v>
                </c:pt>
                <c:pt idx="14075">
                  <c:v>33.653645833333336</c:v>
                </c:pt>
                <c:pt idx="14076">
                  <c:v>33.65625</c:v>
                </c:pt>
                <c:pt idx="14077">
                  <c:v>33.658854166666664</c:v>
                </c:pt>
                <c:pt idx="14078">
                  <c:v>33.661458333333336</c:v>
                </c:pt>
                <c:pt idx="14079">
                  <c:v>33.6640625</c:v>
                </c:pt>
                <c:pt idx="14080">
                  <c:v>33.666666666666664</c:v>
                </c:pt>
                <c:pt idx="14081">
                  <c:v>33.669270833333336</c:v>
                </c:pt>
                <c:pt idx="14082">
                  <c:v>33.671875</c:v>
                </c:pt>
                <c:pt idx="14083">
                  <c:v>33.674479166666664</c:v>
                </c:pt>
                <c:pt idx="14084">
                  <c:v>33.677083333333336</c:v>
                </c:pt>
                <c:pt idx="14085">
                  <c:v>33.6796875</c:v>
                </c:pt>
                <c:pt idx="14086">
                  <c:v>33.682291666666664</c:v>
                </c:pt>
                <c:pt idx="14087">
                  <c:v>33.684895833333336</c:v>
                </c:pt>
                <c:pt idx="14088">
                  <c:v>33.6875</c:v>
                </c:pt>
                <c:pt idx="14089">
                  <c:v>33.690104166666664</c:v>
                </c:pt>
                <c:pt idx="14090">
                  <c:v>33.692708333333336</c:v>
                </c:pt>
                <c:pt idx="14091">
                  <c:v>33.6953125</c:v>
                </c:pt>
                <c:pt idx="14092">
                  <c:v>33.697916666666664</c:v>
                </c:pt>
                <c:pt idx="14093">
                  <c:v>33.700520833333336</c:v>
                </c:pt>
                <c:pt idx="14094">
                  <c:v>33.703125</c:v>
                </c:pt>
                <c:pt idx="14095">
                  <c:v>33.705729166666664</c:v>
                </c:pt>
                <c:pt idx="14096">
                  <c:v>33.708333333333336</c:v>
                </c:pt>
                <c:pt idx="14097">
                  <c:v>33.7109375</c:v>
                </c:pt>
                <c:pt idx="14098">
                  <c:v>33.713541666666664</c:v>
                </c:pt>
                <c:pt idx="14099">
                  <c:v>33.716145833333336</c:v>
                </c:pt>
                <c:pt idx="14100">
                  <c:v>33.71875</c:v>
                </c:pt>
                <c:pt idx="14101">
                  <c:v>33.721354166666664</c:v>
                </c:pt>
                <c:pt idx="14102">
                  <c:v>33.723958333333336</c:v>
                </c:pt>
                <c:pt idx="14103">
                  <c:v>33.7265625</c:v>
                </c:pt>
                <c:pt idx="14104">
                  <c:v>33.729166666666664</c:v>
                </c:pt>
                <c:pt idx="14105">
                  <c:v>33.731770833333336</c:v>
                </c:pt>
                <c:pt idx="14106">
                  <c:v>33.734375</c:v>
                </c:pt>
                <c:pt idx="14107">
                  <c:v>33.736979166666664</c:v>
                </c:pt>
                <c:pt idx="14108">
                  <c:v>33.739583333333336</c:v>
                </c:pt>
                <c:pt idx="14109">
                  <c:v>33.7421875</c:v>
                </c:pt>
                <c:pt idx="14110">
                  <c:v>33.744791666666664</c:v>
                </c:pt>
                <c:pt idx="14111">
                  <c:v>33.747395833333336</c:v>
                </c:pt>
                <c:pt idx="14112">
                  <c:v>33.75</c:v>
                </c:pt>
                <c:pt idx="14113">
                  <c:v>33.752604166666664</c:v>
                </c:pt>
                <c:pt idx="14114">
                  <c:v>33.755208333333336</c:v>
                </c:pt>
                <c:pt idx="14115">
                  <c:v>33.7578125</c:v>
                </c:pt>
                <c:pt idx="14116">
                  <c:v>33.760416666666664</c:v>
                </c:pt>
                <c:pt idx="14117">
                  <c:v>33.763020833333336</c:v>
                </c:pt>
                <c:pt idx="14118">
                  <c:v>33.765625</c:v>
                </c:pt>
                <c:pt idx="14119">
                  <c:v>33.768229166666664</c:v>
                </c:pt>
                <c:pt idx="14120">
                  <c:v>33.770833333333336</c:v>
                </c:pt>
                <c:pt idx="14121">
                  <c:v>33.7734375</c:v>
                </c:pt>
                <c:pt idx="14122">
                  <c:v>33.776041666666664</c:v>
                </c:pt>
                <c:pt idx="14123">
                  <c:v>33.778645833333336</c:v>
                </c:pt>
                <c:pt idx="14124">
                  <c:v>33.78125</c:v>
                </c:pt>
                <c:pt idx="14125">
                  <c:v>33.783854166666664</c:v>
                </c:pt>
                <c:pt idx="14126">
                  <c:v>33.786458333333336</c:v>
                </c:pt>
                <c:pt idx="14127">
                  <c:v>33.7890625</c:v>
                </c:pt>
                <c:pt idx="14128">
                  <c:v>33.791666666666664</c:v>
                </c:pt>
                <c:pt idx="14129">
                  <c:v>33.794270833333336</c:v>
                </c:pt>
                <c:pt idx="14130">
                  <c:v>33.796875</c:v>
                </c:pt>
                <c:pt idx="14131">
                  <c:v>33.799479166666664</c:v>
                </c:pt>
                <c:pt idx="14132">
                  <c:v>33.802083333333336</c:v>
                </c:pt>
                <c:pt idx="14133">
                  <c:v>33.8046875</c:v>
                </c:pt>
                <c:pt idx="14134">
                  <c:v>33.807291666666664</c:v>
                </c:pt>
                <c:pt idx="14135">
                  <c:v>33.809895833333336</c:v>
                </c:pt>
                <c:pt idx="14136">
                  <c:v>33.8125</c:v>
                </c:pt>
                <c:pt idx="14137">
                  <c:v>33.815104166666664</c:v>
                </c:pt>
                <c:pt idx="14138">
                  <c:v>33.817708333333336</c:v>
                </c:pt>
                <c:pt idx="14139">
                  <c:v>33.8203125</c:v>
                </c:pt>
                <c:pt idx="14140">
                  <c:v>33.822916666666664</c:v>
                </c:pt>
                <c:pt idx="14141">
                  <c:v>33.825520833333336</c:v>
                </c:pt>
                <c:pt idx="14142">
                  <c:v>33.828125</c:v>
                </c:pt>
                <c:pt idx="14143">
                  <c:v>33.830729166666664</c:v>
                </c:pt>
                <c:pt idx="14144">
                  <c:v>33.833333333333336</c:v>
                </c:pt>
                <c:pt idx="14145">
                  <c:v>33.8359375</c:v>
                </c:pt>
                <c:pt idx="14146">
                  <c:v>33.838541666666664</c:v>
                </c:pt>
                <c:pt idx="14147">
                  <c:v>33.841145833333336</c:v>
                </c:pt>
                <c:pt idx="14148">
                  <c:v>33.84375</c:v>
                </c:pt>
                <c:pt idx="14149">
                  <c:v>33.846354166666664</c:v>
                </c:pt>
                <c:pt idx="14150">
                  <c:v>33.848958333333336</c:v>
                </c:pt>
                <c:pt idx="14151">
                  <c:v>33.8515625</c:v>
                </c:pt>
                <c:pt idx="14152">
                  <c:v>33.854166666666664</c:v>
                </c:pt>
                <c:pt idx="14153">
                  <c:v>33.856770833333336</c:v>
                </c:pt>
                <c:pt idx="14154">
                  <c:v>33.859375</c:v>
                </c:pt>
                <c:pt idx="14155">
                  <c:v>33.861979166666664</c:v>
                </c:pt>
                <c:pt idx="14156">
                  <c:v>33.864583333333336</c:v>
                </c:pt>
                <c:pt idx="14157">
                  <c:v>33.8671875</c:v>
                </c:pt>
                <c:pt idx="14158">
                  <c:v>33.869791666666664</c:v>
                </c:pt>
                <c:pt idx="14159">
                  <c:v>33.872395833333336</c:v>
                </c:pt>
                <c:pt idx="14160">
                  <c:v>33.875</c:v>
                </c:pt>
                <c:pt idx="14161">
                  <c:v>33.877604166666664</c:v>
                </c:pt>
                <c:pt idx="14162">
                  <c:v>33.880208333333336</c:v>
                </c:pt>
                <c:pt idx="14163">
                  <c:v>33.8828125</c:v>
                </c:pt>
                <c:pt idx="14164">
                  <c:v>33.885416666666664</c:v>
                </c:pt>
                <c:pt idx="14165">
                  <c:v>33.888020833333336</c:v>
                </c:pt>
                <c:pt idx="14166">
                  <c:v>33.890625</c:v>
                </c:pt>
                <c:pt idx="14167">
                  <c:v>33.893229166666664</c:v>
                </c:pt>
                <c:pt idx="14168">
                  <c:v>33.895833333333336</c:v>
                </c:pt>
                <c:pt idx="14169">
                  <c:v>33.8984375</c:v>
                </c:pt>
                <c:pt idx="14170">
                  <c:v>33.901041666666664</c:v>
                </c:pt>
                <c:pt idx="14171">
                  <c:v>33.903645833333336</c:v>
                </c:pt>
                <c:pt idx="14172">
                  <c:v>33.90625</c:v>
                </c:pt>
                <c:pt idx="14173">
                  <c:v>33.908854166666664</c:v>
                </c:pt>
                <c:pt idx="14174">
                  <c:v>33.911458333333336</c:v>
                </c:pt>
                <c:pt idx="14175">
                  <c:v>33.9140625</c:v>
                </c:pt>
                <c:pt idx="14176">
                  <c:v>33.916666666666664</c:v>
                </c:pt>
                <c:pt idx="14177">
                  <c:v>33.919270833333336</c:v>
                </c:pt>
                <c:pt idx="14178">
                  <c:v>33.921875</c:v>
                </c:pt>
                <c:pt idx="14179">
                  <c:v>33.924479166666664</c:v>
                </c:pt>
                <c:pt idx="14180">
                  <c:v>33.927083333333336</c:v>
                </c:pt>
                <c:pt idx="14181">
                  <c:v>33.9296875</c:v>
                </c:pt>
                <c:pt idx="14182">
                  <c:v>33.932291666666664</c:v>
                </c:pt>
                <c:pt idx="14183">
                  <c:v>33.934895833333336</c:v>
                </c:pt>
                <c:pt idx="14184">
                  <c:v>33.9375</c:v>
                </c:pt>
                <c:pt idx="14185">
                  <c:v>33.940104166666664</c:v>
                </c:pt>
                <c:pt idx="14186">
                  <c:v>33.942708333333336</c:v>
                </c:pt>
                <c:pt idx="14187">
                  <c:v>33.9453125</c:v>
                </c:pt>
                <c:pt idx="14188">
                  <c:v>33.947916666666664</c:v>
                </c:pt>
                <c:pt idx="14189">
                  <c:v>33.950520833333336</c:v>
                </c:pt>
                <c:pt idx="14190">
                  <c:v>33.953125</c:v>
                </c:pt>
                <c:pt idx="14191">
                  <c:v>33.955729166666664</c:v>
                </c:pt>
                <c:pt idx="14192">
                  <c:v>33.958333333333336</c:v>
                </c:pt>
                <c:pt idx="14193">
                  <c:v>33.9609375</c:v>
                </c:pt>
                <c:pt idx="14194">
                  <c:v>33.963541666666664</c:v>
                </c:pt>
                <c:pt idx="14195">
                  <c:v>33.966145833333336</c:v>
                </c:pt>
                <c:pt idx="14196">
                  <c:v>33.96875</c:v>
                </c:pt>
                <c:pt idx="14197">
                  <c:v>33.971354166666664</c:v>
                </c:pt>
                <c:pt idx="14198">
                  <c:v>33.973958333333336</c:v>
                </c:pt>
                <c:pt idx="14199">
                  <c:v>33.9765625</c:v>
                </c:pt>
                <c:pt idx="14200">
                  <c:v>33.979166666666664</c:v>
                </c:pt>
                <c:pt idx="14201">
                  <c:v>33.981770833333336</c:v>
                </c:pt>
                <c:pt idx="14202">
                  <c:v>33.984375</c:v>
                </c:pt>
                <c:pt idx="14203">
                  <c:v>33.986979166666664</c:v>
                </c:pt>
                <c:pt idx="14204">
                  <c:v>33.989583333333336</c:v>
                </c:pt>
                <c:pt idx="14205">
                  <c:v>33.9921875</c:v>
                </c:pt>
                <c:pt idx="14206">
                  <c:v>33.994791666666664</c:v>
                </c:pt>
                <c:pt idx="14207">
                  <c:v>33.997395833333336</c:v>
                </c:pt>
                <c:pt idx="14208">
                  <c:v>34</c:v>
                </c:pt>
                <c:pt idx="14209">
                  <c:v>34.002604166666664</c:v>
                </c:pt>
                <c:pt idx="14210">
                  <c:v>34.005208333333336</c:v>
                </c:pt>
                <c:pt idx="14211">
                  <c:v>34.0078125</c:v>
                </c:pt>
                <c:pt idx="14212">
                  <c:v>34.010416666666664</c:v>
                </c:pt>
                <c:pt idx="14213">
                  <c:v>34.013020833333336</c:v>
                </c:pt>
                <c:pt idx="14214">
                  <c:v>34.015625</c:v>
                </c:pt>
                <c:pt idx="14215">
                  <c:v>34.018229166666664</c:v>
                </c:pt>
                <c:pt idx="14216">
                  <c:v>34.020833333333336</c:v>
                </c:pt>
                <c:pt idx="14217">
                  <c:v>34.0234375</c:v>
                </c:pt>
                <c:pt idx="14218">
                  <c:v>34.026041666666664</c:v>
                </c:pt>
                <c:pt idx="14219">
                  <c:v>34.028645833333336</c:v>
                </c:pt>
                <c:pt idx="14220">
                  <c:v>34.03125</c:v>
                </c:pt>
                <c:pt idx="14221">
                  <c:v>34.033854166666664</c:v>
                </c:pt>
                <c:pt idx="14222">
                  <c:v>34.036458333333336</c:v>
                </c:pt>
                <c:pt idx="14223">
                  <c:v>34.0390625</c:v>
                </c:pt>
                <c:pt idx="14224">
                  <c:v>34.041666666666664</c:v>
                </c:pt>
                <c:pt idx="14225">
                  <c:v>34.044270833333336</c:v>
                </c:pt>
                <c:pt idx="14226">
                  <c:v>34.046875</c:v>
                </c:pt>
                <c:pt idx="14227">
                  <c:v>34.049479166666664</c:v>
                </c:pt>
                <c:pt idx="14228">
                  <c:v>34.052083333333336</c:v>
                </c:pt>
                <c:pt idx="14229">
                  <c:v>34.0546875</c:v>
                </c:pt>
                <c:pt idx="14230">
                  <c:v>34.057291666666664</c:v>
                </c:pt>
                <c:pt idx="14231">
                  <c:v>34.059895833333336</c:v>
                </c:pt>
                <c:pt idx="14232">
                  <c:v>34.0625</c:v>
                </c:pt>
                <c:pt idx="14233">
                  <c:v>34.065104166666664</c:v>
                </c:pt>
                <c:pt idx="14234">
                  <c:v>34.067708333333336</c:v>
                </c:pt>
                <c:pt idx="14235">
                  <c:v>34.0703125</c:v>
                </c:pt>
                <c:pt idx="14236">
                  <c:v>34.072916666666664</c:v>
                </c:pt>
                <c:pt idx="14237">
                  <c:v>34.075520833333336</c:v>
                </c:pt>
                <c:pt idx="14238">
                  <c:v>34.078125</c:v>
                </c:pt>
                <c:pt idx="14239">
                  <c:v>34.080729166666664</c:v>
                </c:pt>
                <c:pt idx="14240">
                  <c:v>34.083333333333336</c:v>
                </c:pt>
                <c:pt idx="14241">
                  <c:v>34.0859375</c:v>
                </c:pt>
                <c:pt idx="14242">
                  <c:v>34.088541666666664</c:v>
                </c:pt>
                <c:pt idx="14243">
                  <c:v>34.091145833333336</c:v>
                </c:pt>
                <c:pt idx="14244">
                  <c:v>34.09375</c:v>
                </c:pt>
                <c:pt idx="14245">
                  <c:v>34.096354166666664</c:v>
                </c:pt>
                <c:pt idx="14246">
                  <c:v>34.098958333333336</c:v>
                </c:pt>
                <c:pt idx="14247">
                  <c:v>34.1015625</c:v>
                </c:pt>
                <c:pt idx="14248">
                  <c:v>34.104166666666664</c:v>
                </c:pt>
                <c:pt idx="14249">
                  <c:v>34.106770833333336</c:v>
                </c:pt>
                <c:pt idx="14250">
                  <c:v>34.109375</c:v>
                </c:pt>
                <c:pt idx="14251">
                  <c:v>34.111979166666664</c:v>
                </c:pt>
                <c:pt idx="14252">
                  <c:v>34.114583333333336</c:v>
                </c:pt>
                <c:pt idx="14253">
                  <c:v>34.1171875</c:v>
                </c:pt>
                <c:pt idx="14254">
                  <c:v>34.119791666666664</c:v>
                </c:pt>
                <c:pt idx="14255">
                  <c:v>34.122395833333336</c:v>
                </c:pt>
                <c:pt idx="14256">
                  <c:v>34.125</c:v>
                </c:pt>
                <c:pt idx="14257">
                  <c:v>34.127604166666664</c:v>
                </c:pt>
                <c:pt idx="14258">
                  <c:v>34.130208333333336</c:v>
                </c:pt>
                <c:pt idx="14259">
                  <c:v>34.1328125</c:v>
                </c:pt>
                <c:pt idx="14260">
                  <c:v>34.135416666666664</c:v>
                </c:pt>
                <c:pt idx="14261">
                  <c:v>34.138020833333336</c:v>
                </c:pt>
                <c:pt idx="14262">
                  <c:v>34.140625</c:v>
                </c:pt>
                <c:pt idx="14263">
                  <c:v>34.143229166666664</c:v>
                </c:pt>
                <c:pt idx="14264">
                  <c:v>34.145833333333336</c:v>
                </c:pt>
                <c:pt idx="14265">
                  <c:v>34.1484375</c:v>
                </c:pt>
                <c:pt idx="14266">
                  <c:v>34.151041666666664</c:v>
                </c:pt>
                <c:pt idx="14267">
                  <c:v>34.153645833333336</c:v>
                </c:pt>
                <c:pt idx="14268">
                  <c:v>34.15625</c:v>
                </c:pt>
                <c:pt idx="14269">
                  <c:v>34.158854166666664</c:v>
                </c:pt>
                <c:pt idx="14270">
                  <c:v>34.161458333333336</c:v>
                </c:pt>
                <c:pt idx="14271">
                  <c:v>34.1640625</c:v>
                </c:pt>
                <c:pt idx="14272">
                  <c:v>34.166666666666664</c:v>
                </c:pt>
                <c:pt idx="14273">
                  <c:v>34.169270833333336</c:v>
                </c:pt>
                <c:pt idx="14274">
                  <c:v>34.171875</c:v>
                </c:pt>
                <c:pt idx="14275">
                  <c:v>34.174479166666664</c:v>
                </c:pt>
                <c:pt idx="14276">
                  <c:v>34.177083333333336</c:v>
                </c:pt>
                <c:pt idx="14277">
                  <c:v>34.1796875</c:v>
                </c:pt>
                <c:pt idx="14278">
                  <c:v>34.182291666666664</c:v>
                </c:pt>
                <c:pt idx="14279">
                  <c:v>34.184895833333336</c:v>
                </c:pt>
                <c:pt idx="14280">
                  <c:v>34.1875</c:v>
                </c:pt>
                <c:pt idx="14281">
                  <c:v>34.190104166666664</c:v>
                </c:pt>
                <c:pt idx="14282">
                  <c:v>34.192708333333336</c:v>
                </c:pt>
                <c:pt idx="14283">
                  <c:v>34.1953125</c:v>
                </c:pt>
                <c:pt idx="14284">
                  <c:v>34.197916666666664</c:v>
                </c:pt>
                <c:pt idx="14285">
                  <c:v>34.200520833333336</c:v>
                </c:pt>
                <c:pt idx="14286">
                  <c:v>34.203125</c:v>
                </c:pt>
                <c:pt idx="14287">
                  <c:v>34.205729166666664</c:v>
                </c:pt>
                <c:pt idx="14288">
                  <c:v>34.208333333333336</c:v>
                </c:pt>
                <c:pt idx="14289">
                  <c:v>34.2109375</c:v>
                </c:pt>
                <c:pt idx="14290">
                  <c:v>34.213541666666664</c:v>
                </c:pt>
                <c:pt idx="14291">
                  <c:v>34.216145833333336</c:v>
                </c:pt>
                <c:pt idx="14292">
                  <c:v>34.21875</c:v>
                </c:pt>
                <c:pt idx="14293">
                  <c:v>34.221354166666664</c:v>
                </c:pt>
                <c:pt idx="14294">
                  <c:v>34.223958333333336</c:v>
                </c:pt>
                <c:pt idx="14295">
                  <c:v>34.2265625</c:v>
                </c:pt>
                <c:pt idx="14296">
                  <c:v>34.229166666666664</c:v>
                </c:pt>
                <c:pt idx="14297">
                  <c:v>34.231770833333336</c:v>
                </c:pt>
                <c:pt idx="14298">
                  <c:v>34.234375</c:v>
                </c:pt>
                <c:pt idx="14299">
                  <c:v>34.236979166666664</c:v>
                </c:pt>
                <c:pt idx="14300">
                  <c:v>34.239583333333336</c:v>
                </c:pt>
                <c:pt idx="14301">
                  <c:v>34.2421875</c:v>
                </c:pt>
                <c:pt idx="14302">
                  <c:v>34.244791666666664</c:v>
                </c:pt>
                <c:pt idx="14303">
                  <c:v>34.247395833333336</c:v>
                </c:pt>
                <c:pt idx="14304">
                  <c:v>34.25</c:v>
                </c:pt>
                <c:pt idx="14305">
                  <c:v>34.252604166666664</c:v>
                </c:pt>
                <c:pt idx="14306">
                  <c:v>34.255208333333336</c:v>
                </c:pt>
                <c:pt idx="14307">
                  <c:v>34.2578125</c:v>
                </c:pt>
                <c:pt idx="14308">
                  <c:v>34.260416666666664</c:v>
                </c:pt>
                <c:pt idx="14309">
                  <c:v>34.263020833333336</c:v>
                </c:pt>
                <c:pt idx="14310">
                  <c:v>34.265625</c:v>
                </c:pt>
                <c:pt idx="14311">
                  <c:v>34.268229166666664</c:v>
                </c:pt>
                <c:pt idx="14312">
                  <c:v>34.270833333333336</c:v>
                </c:pt>
                <c:pt idx="14313">
                  <c:v>34.2734375</c:v>
                </c:pt>
                <c:pt idx="14314">
                  <c:v>34.276041666666664</c:v>
                </c:pt>
                <c:pt idx="14315">
                  <c:v>34.278645833333336</c:v>
                </c:pt>
                <c:pt idx="14316">
                  <c:v>34.28125</c:v>
                </c:pt>
                <c:pt idx="14317">
                  <c:v>34.283854166666664</c:v>
                </c:pt>
                <c:pt idx="14318">
                  <c:v>34.286458333333336</c:v>
                </c:pt>
                <c:pt idx="14319">
                  <c:v>34.2890625</c:v>
                </c:pt>
                <c:pt idx="14320">
                  <c:v>34.291666666666664</c:v>
                </c:pt>
                <c:pt idx="14321">
                  <c:v>34.294270833333336</c:v>
                </c:pt>
                <c:pt idx="14322">
                  <c:v>34.296875</c:v>
                </c:pt>
                <c:pt idx="14323">
                  <c:v>34.299479166666664</c:v>
                </c:pt>
                <c:pt idx="14324">
                  <c:v>34.302083333333336</c:v>
                </c:pt>
                <c:pt idx="14325">
                  <c:v>34.3046875</c:v>
                </c:pt>
                <c:pt idx="14326">
                  <c:v>34.307291666666664</c:v>
                </c:pt>
                <c:pt idx="14327">
                  <c:v>34.309895833333336</c:v>
                </c:pt>
                <c:pt idx="14328">
                  <c:v>34.3125</c:v>
                </c:pt>
                <c:pt idx="14329">
                  <c:v>34.315104166666664</c:v>
                </c:pt>
                <c:pt idx="14330">
                  <c:v>34.317708333333336</c:v>
                </c:pt>
                <c:pt idx="14331">
                  <c:v>34.3203125</c:v>
                </c:pt>
                <c:pt idx="14332">
                  <c:v>34.322916666666664</c:v>
                </c:pt>
                <c:pt idx="14333">
                  <c:v>34.325520833333336</c:v>
                </c:pt>
                <c:pt idx="14334">
                  <c:v>34.328125</c:v>
                </c:pt>
                <c:pt idx="14335">
                  <c:v>34.330729166666664</c:v>
                </c:pt>
                <c:pt idx="14336">
                  <c:v>34.333333333333336</c:v>
                </c:pt>
                <c:pt idx="14337">
                  <c:v>34.3359375</c:v>
                </c:pt>
                <c:pt idx="14338">
                  <c:v>34.338541666666664</c:v>
                </c:pt>
                <c:pt idx="14339">
                  <c:v>34.341145833333336</c:v>
                </c:pt>
                <c:pt idx="14340">
                  <c:v>34.34375</c:v>
                </c:pt>
                <c:pt idx="14341">
                  <c:v>34.346354166666664</c:v>
                </c:pt>
                <c:pt idx="14342">
                  <c:v>34.348958333333336</c:v>
                </c:pt>
                <c:pt idx="14343">
                  <c:v>34.3515625</c:v>
                </c:pt>
                <c:pt idx="14344">
                  <c:v>34.354166666666664</c:v>
                </c:pt>
                <c:pt idx="14345">
                  <c:v>34.356770833333336</c:v>
                </c:pt>
                <c:pt idx="14346">
                  <c:v>34.359375</c:v>
                </c:pt>
                <c:pt idx="14347">
                  <c:v>34.361979166666664</c:v>
                </c:pt>
                <c:pt idx="14348">
                  <c:v>34.364583333333336</c:v>
                </c:pt>
                <c:pt idx="14349">
                  <c:v>34.3671875</c:v>
                </c:pt>
                <c:pt idx="14350">
                  <c:v>34.369791666666664</c:v>
                </c:pt>
                <c:pt idx="14351">
                  <c:v>34.372395833333336</c:v>
                </c:pt>
                <c:pt idx="14352">
                  <c:v>34.375</c:v>
                </c:pt>
                <c:pt idx="14353">
                  <c:v>34.377604166666664</c:v>
                </c:pt>
                <c:pt idx="14354">
                  <c:v>34.380208333333336</c:v>
                </c:pt>
                <c:pt idx="14355">
                  <c:v>34.3828125</c:v>
                </c:pt>
                <c:pt idx="14356">
                  <c:v>34.385416666666664</c:v>
                </c:pt>
                <c:pt idx="14357">
                  <c:v>34.388020833333336</c:v>
                </c:pt>
                <c:pt idx="14358">
                  <c:v>34.390625</c:v>
                </c:pt>
                <c:pt idx="14359">
                  <c:v>34.393229166666664</c:v>
                </c:pt>
                <c:pt idx="14360">
                  <c:v>34.395833333333336</c:v>
                </c:pt>
                <c:pt idx="14361">
                  <c:v>34.3984375</c:v>
                </c:pt>
                <c:pt idx="14362">
                  <c:v>34.401041666666664</c:v>
                </c:pt>
                <c:pt idx="14363">
                  <c:v>34.403645833333336</c:v>
                </c:pt>
                <c:pt idx="14364">
                  <c:v>34.40625</c:v>
                </c:pt>
                <c:pt idx="14365">
                  <c:v>34.408854166666664</c:v>
                </c:pt>
                <c:pt idx="14366">
                  <c:v>34.411458333333336</c:v>
                </c:pt>
                <c:pt idx="14367">
                  <c:v>34.4140625</c:v>
                </c:pt>
                <c:pt idx="14368">
                  <c:v>34.416666666666664</c:v>
                </c:pt>
                <c:pt idx="14369">
                  <c:v>34.419270833333336</c:v>
                </c:pt>
                <c:pt idx="14370">
                  <c:v>34.421875</c:v>
                </c:pt>
                <c:pt idx="14371">
                  <c:v>34.424479166666664</c:v>
                </c:pt>
                <c:pt idx="14372">
                  <c:v>34.427083333333336</c:v>
                </c:pt>
                <c:pt idx="14373">
                  <c:v>34.4296875</c:v>
                </c:pt>
                <c:pt idx="14374">
                  <c:v>34.432291666666664</c:v>
                </c:pt>
                <c:pt idx="14375">
                  <c:v>34.434895833333336</c:v>
                </c:pt>
                <c:pt idx="14376">
                  <c:v>34.4375</c:v>
                </c:pt>
                <c:pt idx="14377">
                  <c:v>34.440104166666664</c:v>
                </c:pt>
                <c:pt idx="14378">
                  <c:v>34.442708333333336</c:v>
                </c:pt>
                <c:pt idx="14379">
                  <c:v>34.4453125</c:v>
                </c:pt>
                <c:pt idx="14380">
                  <c:v>34.447916666666664</c:v>
                </c:pt>
                <c:pt idx="14381">
                  <c:v>34.450520833333336</c:v>
                </c:pt>
                <c:pt idx="14382">
                  <c:v>34.453125</c:v>
                </c:pt>
                <c:pt idx="14383">
                  <c:v>34.455729166666664</c:v>
                </c:pt>
                <c:pt idx="14384">
                  <c:v>34.458333333333336</c:v>
                </c:pt>
                <c:pt idx="14385">
                  <c:v>34.4609375</c:v>
                </c:pt>
                <c:pt idx="14386">
                  <c:v>34.463541666666664</c:v>
                </c:pt>
                <c:pt idx="14387">
                  <c:v>34.466145833333336</c:v>
                </c:pt>
                <c:pt idx="14388">
                  <c:v>34.46875</c:v>
                </c:pt>
                <c:pt idx="14389">
                  <c:v>34.471354166666664</c:v>
                </c:pt>
                <c:pt idx="14390">
                  <c:v>34.473958333333336</c:v>
                </c:pt>
                <c:pt idx="14391">
                  <c:v>34.4765625</c:v>
                </c:pt>
                <c:pt idx="14392">
                  <c:v>34.479166666666664</c:v>
                </c:pt>
                <c:pt idx="14393">
                  <c:v>34.481770833333336</c:v>
                </c:pt>
                <c:pt idx="14394">
                  <c:v>34.484375</c:v>
                </c:pt>
                <c:pt idx="14395">
                  <c:v>34.486979166666664</c:v>
                </c:pt>
                <c:pt idx="14396">
                  <c:v>34.489583333333336</c:v>
                </c:pt>
                <c:pt idx="14397">
                  <c:v>34.4921875</c:v>
                </c:pt>
                <c:pt idx="14398">
                  <c:v>34.494791666666664</c:v>
                </c:pt>
                <c:pt idx="14399">
                  <c:v>34.497395833333336</c:v>
                </c:pt>
                <c:pt idx="14400">
                  <c:v>34.5</c:v>
                </c:pt>
                <c:pt idx="14401">
                  <c:v>34.502604166666664</c:v>
                </c:pt>
                <c:pt idx="14402">
                  <c:v>34.505208333333336</c:v>
                </c:pt>
                <c:pt idx="14403">
                  <c:v>34.5078125</c:v>
                </c:pt>
                <c:pt idx="14404">
                  <c:v>34.510416666666664</c:v>
                </c:pt>
                <c:pt idx="14405">
                  <c:v>34.513020833333336</c:v>
                </c:pt>
                <c:pt idx="14406">
                  <c:v>34.515625</c:v>
                </c:pt>
                <c:pt idx="14407">
                  <c:v>34.518229166666664</c:v>
                </c:pt>
                <c:pt idx="14408">
                  <c:v>34.520833333333336</c:v>
                </c:pt>
                <c:pt idx="14409">
                  <c:v>34.5234375</c:v>
                </c:pt>
                <c:pt idx="14410">
                  <c:v>34.526041666666664</c:v>
                </c:pt>
                <c:pt idx="14411">
                  <c:v>34.528645833333336</c:v>
                </c:pt>
                <c:pt idx="14412">
                  <c:v>34.53125</c:v>
                </c:pt>
                <c:pt idx="14413">
                  <c:v>34.533854166666664</c:v>
                </c:pt>
                <c:pt idx="14414">
                  <c:v>34.536458333333336</c:v>
                </c:pt>
                <c:pt idx="14415">
                  <c:v>34.5390625</c:v>
                </c:pt>
                <c:pt idx="14416">
                  <c:v>34.541666666666664</c:v>
                </c:pt>
                <c:pt idx="14417">
                  <c:v>34.544270833333336</c:v>
                </c:pt>
                <c:pt idx="14418">
                  <c:v>34.546875</c:v>
                </c:pt>
                <c:pt idx="14419">
                  <c:v>34.549479166666664</c:v>
                </c:pt>
                <c:pt idx="14420">
                  <c:v>34.552083333333336</c:v>
                </c:pt>
                <c:pt idx="14421">
                  <c:v>34.5546875</c:v>
                </c:pt>
                <c:pt idx="14422">
                  <c:v>34.557291666666664</c:v>
                </c:pt>
                <c:pt idx="14423">
                  <c:v>34.559895833333336</c:v>
                </c:pt>
                <c:pt idx="14424">
                  <c:v>34.5625</c:v>
                </c:pt>
                <c:pt idx="14425">
                  <c:v>34.565104166666664</c:v>
                </c:pt>
                <c:pt idx="14426">
                  <c:v>34.567708333333336</c:v>
                </c:pt>
                <c:pt idx="14427">
                  <c:v>34.5703125</c:v>
                </c:pt>
                <c:pt idx="14428">
                  <c:v>34.572916666666664</c:v>
                </c:pt>
                <c:pt idx="14429">
                  <c:v>34.575520833333336</c:v>
                </c:pt>
                <c:pt idx="14430">
                  <c:v>34.578125</c:v>
                </c:pt>
                <c:pt idx="14431">
                  <c:v>34.580729166666664</c:v>
                </c:pt>
                <c:pt idx="14432">
                  <c:v>34.583333333333336</c:v>
                </c:pt>
                <c:pt idx="14433">
                  <c:v>34.5859375</c:v>
                </c:pt>
                <c:pt idx="14434">
                  <c:v>34.588541666666664</c:v>
                </c:pt>
                <c:pt idx="14435">
                  <c:v>34.591145833333336</c:v>
                </c:pt>
                <c:pt idx="14436">
                  <c:v>34.59375</c:v>
                </c:pt>
                <c:pt idx="14437">
                  <c:v>34.596354166666664</c:v>
                </c:pt>
                <c:pt idx="14438">
                  <c:v>34.598958333333336</c:v>
                </c:pt>
                <c:pt idx="14439">
                  <c:v>34.6015625</c:v>
                </c:pt>
                <c:pt idx="14440">
                  <c:v>34.604166666666664</c:v>
                </c:pt>
                <c:pt idx="14441">
                  <c:v>34.606770833333336</c:v>
                </c:pt>
                <c:pt idx="14442">
                  <c:v>34.609375</c:v>
                </c:pt>
                <c:pt idx="14443">
                  <c:v>34.611979166666664</c:v>
                </c:pt>
                <c:pt idx="14444">
                  <c:v>34.614583333333336</c:v>
                </c:pt>
                <c:pt idx="14445">
                  <c:v>34.6171875</c:v>
                </c:pt>
                <c:pt idx="14446">
                  <c:v>34.619791666666664</c:v>
                </c:pt>
                <c:pt idx="14447">
                  <c:v>34.622395833333336</c:v>
                </c:pt>
                <c:pt idx="14448">
                  <c:v>34.625</c:v>
                </c:pt>
                <c:pt idx="14449">
                  <c:v>34.627604166666664</c:v>
                </c:pt>
                <c:pt idx="14450">
                  <c:v>34.630208333333336</c:v>
                </c:pt>
                <c:pt idx="14451">
                  <c:v>34.6328125</c:v>
                </c:pt>
                <c:pt idx="14452">
                  <c:v>34.635416666666664</c:v>
                </c:pt>
                <c:pt idx="14453">
                  <c:v>34.638020833333336</c:v>
                </c:pt>
                <c:pt idx="14454">
                  <c:v>34.640625</c:v>
                </c:pt>
                <c:pt idx="14455">
                  <c:v>34.643229166666664</c:v>
                </c:pt>
                <c:pt idx="14456">
                  <c:v>34.645833333333336</c:v>
                </c:pt>
                <c:pt idx="14457">
                  <c:v>34.6484375</c:v>
                </c:pt>
                <c:pt idx="14458">
                  <c:v>34.651041666666664</c:v>
                </c:pt>
                <c:pt idx="14459">
                  <c:v>34.653645833333336</c:v>
                </c:pt>
                <c:pt idx="14460">
                  <c:v>34.65625</c:v>
                </c:pt>
                <c:pt idx="14461">
                  <c:v>34.658854166666664</c:v>
                </c:pt>
                <c:pt idx="14462">
                  <c:v>34.661458333333336</c:v>
                </c:pt>
                <c:pt idx="14463">
                  <c:v>34.6640625</c:v>
                </c:pt>
                <c:pt idx="14464">
                  <c:v>34.666666666666664</c:v>
                </c:pt>
                <c:pt idx="14465">
                  <c:v>34.669270833333336</c:v>
                </c:pt>
                <c:pt idx="14466">
                  <c:v>34.671875</c:v>
                </c:pt>
                <c:pt idx="14467">
                  <c:v>34.674479166666664</c:v>
                </c:pt>
                <c:pt idx="14468">
                  <c:v>34.677083333333336</c:v>
                </c:pt>
                <c:pt idx="14469">
                  <c:v>34.6796875</c:v>
                </c:pt>
                <c:pt idx="14470">
                  <c:v>34.682291666666664</c:v>
                </c:pt>
                <c:pt idx="14471">
                  <c:v>34.684895833333336</c:v>
                </c:pt>
                <c:pt idx="14472">
                  <c:v>34.6875</c:v>
                </c:pt>
                <c:pt idx="14473">
                  <c:v>34.690104166666664</c:v>
                </c:pt>
                <c:pt idx="14474">
                  <c:v>34.692708333333336</c:v>
                </c:pt>
                <c:pt idx="14475">
                  <c:v>34.6953125</c:v>
                </c:pt>
                <c:pt idx="14476">
                  <c:v>34.697916666666664</c:v>
                </c:pt>
                <c:pt idx="14477">
                  <c:v>34.700520833333336</c:v>
                </c:pt>
                <c:pt idx="14478">
                  <c:v>34.703125</c:v>
                </c:pt>
                <c:pt idx="14479">
                  <c:v>34.705729166666664</c:v>
                </c:pt>
                <c:pt idx="14480">
                  <c:v>34.708333333333336</c:v>
                </c:pt>
                <c:pt idx="14481">
                  <c:v>34.7109375</c:v>
                </c:pt>
                <c:pt idx="14482">
                  <c:v>34.713541666666664</c:v>
                </c:pt>
                <c:pt idx="14483">
                  <c:v>34.716145833333336</c:v>
                </c:pt>
                <c:pt idx="14484">
                  <c:v>34.71875</c:v>
                </c:pt>
                <c:pt idx="14485">
                  <c:v>34.721354166666664</c:v>
                </c:pt>
                <c:pt idx="14486">
                  <c:v>34.723958333333336</c:v>
                </c:pt>
                <c:pt idx="14487">
                  <c:v>34.7265625</c:v>
                </c:pt>
                <c:pt idx="14488">
                  <c:v>34.729166666666664</c:v>
                </c:pt>
                <c:pt idx="14489">
                  <c:v>34.731770833333336</c:v>
                </c:pt>
                <c:pt idx="14490">
                  <c:v>34.734375</c:v>
                </c:pt>
                <c:pt idx="14491">
                  <c:v>34.736979166666664</c:v>
                </c:pt>
                <c:pt idx="14492">
                  <c:v>34.739583333333336</c:v>
                </c:pt>
                <c:pt idx="14493">
                  <c:v>34.7421875</c:v>
                </c:pt>
                <c:pt idx="14494">
                  <c:v>34.744791666666664</c:v>
                </c:pt>
                <c:pt idx="14495">
                  <c:v>34.747395833333336</c:v>
                </c:pt>
                <c:pt idx="14496">
                  <c:v>34.75</c:v>
                </c:pt>
                <c:pt idx="14497">
                  <c:v>34.752604166666664</c:v>
                </c:pt>
                <c:pt idx="14498">
                  <c:v>34.755208333333336</c:v>
                </c:pt>
                <c:pt idx="14499">
                  <c:v>34.7578125</c:v>
                </c:pt>
                <c:pt idx="14500">
                  <c:v>34.760416666666664</c:v>
                </c:pt>
                <c:pt idx="14501">
                  <c:v>34.763020833333336</c:v>
                </c:pt>
                <c:pt idx="14502">
                  <c:v>34.765625</c:v>
                </c:pt>
                <c:pt idx="14503">
                  <c:v>34.768229166666664</c:v>
                </c:pt>
                <c:pt idx="14504">
                  <c:v>34.770833333333336</c:v>
                </c:pt>
                <c:pt idx="14505">
                  <c:v>34.7734375</c:v>
                </c:pt>
                <c:pt idx="14506">
                  <c:v>34.776041666666664</c:v>
                </c:pt>
                <c:pt idx="14507">
                  <c:v>34.778645833333336</c:v>
                </c:pt>
                <c:pt idx="14508">
                  <c:v>34.78125</c:v>
                </c:pt>
                <c:pt idx="14509">
                  <c:v>34.783854166666664</c:v>
                </c:pt>
                <c:pt idx="14510">
                  <c:v>34.786458333333336</c:v>
                </c:pt>
                <c:pt idx="14511">
                  <c:v>34.7890625</c:v>
                </c:pt>
                <c:pt idx="14512">
                  <c:v>34.791666666666664</c:v>
                </c:pt>
                <c:pt idx="14513">
                  <c:v>34.794270833333336</c:v>
                </c:pt>
                <c:pt idx="14514">
                  <c:v>34.796875</c:v>
                </c:pt>
                <c:pt idx="14515">
                  <c:v>34.799479166666664</c:v>
                </c:pt>
                <c:pt idx="14516">
                  <c:v>34.802083333333336</c:v>
                </c:pt>
                <c:pt idx="14517">
                  <c:v>34.8046875</c:v>
                </c:pt>
                <c:pt idx="14518">
                  <c:v>34.807291666666664</c:v>
                </c:pt>
                <c:pt idx="14519">
                  <c:v>34.809895833333336</c:v>
                </c:pt>
                <c:pt idx="14520">
                  <c:v>34.8125</c:v>
                </c:pt>
                <c:pt idx="14521">
                  <c:v>34.815104166666664</c:v>
                </c:pt>
                <c:pt idx="14522">
                  <c:v>34.817708333333336</c:v>
                </c:pt>
                <c:pt idx="14523">
                  <c:v>34.8203125</c:v>
                </c:pt>
                <c:pt idx="14524">
                  <c:v>34.822916666666664</c:v>
                </c:pt>
                <c:pt idx="14525">
                  <c:v>34.825520833333336</c:v>
                </c:pt>
                <c:pt idx="14526">
                  <c:v>34.828125</c:v>
                </c:pt>
                <c:pt idx="14527">
                  <c:v>34.830729166666664</c:v>
                </c:pt>
                <c:pt idx="14528">
                  <c:v>34.833333333333336</c:v>
                </c:pt>
                <c:pt idx="14529">
                  <c:v>34.8359375</c:v>
                </c:pt>
                <c:pt idx="14530">
                  <c:v>34.838541666666664</c:v>
                </c:pt>
                <c:pt idx="14531">
                  <c:v>34.841145833333336</c:v>
                </c:pt>
                <c:pt idx="14532">
                  <c:v>34.84375</c:v>
                </c:pt>
                <c:pt idx="14533">
                  <c:v>34.846354166666664</c:v>
                </c:pt>
                <c:pt idx="14534">
                  <c:v>34.848958333333336</c:v>
                </c:pt>
                <c:pt idx="14535">
                  <c:v>34.8515625</c:v>
                </c:pt>
                <c:pt idx="14536">
                  <c:v>34.854166666666664</c:v>
                </c:pt>
                <c:pt idx="14537">
                  <c:v>34.856770833333336</c:v>
                </c:pt>
                <c:pt idx="14538">
                  <c:v>34.859375</c:v>
                </c:pt>
                <c:pt idx="14539">
                  <c:v>34.861979166666664</c:v>
                </c:pt>
                <c:pt idx="14540">
                  <c:v>34.864583333333336</c:v>
                </c:pt>
                <c:pt idx="14541">
                  <c:v>34.8671875</c:v>
                </c:pt>
                <c:pt idx="14542">
                  <c:v>34.869791666666664</c:v>
                </c:pt>
                <c:pt idx="14543">
                  <c:v>34.872395833333336</c:v>
                </c:pt>
                <c:pt idx="14544">
                  <c:v>34.875</c:v>
                </c:pt>
                <c:pt idx="14545">
                  <c:v>34.877604166666664</c:v>
                </c:pt>
                <c:pt idx="14546">
                  <c:v>34.880208333333336</c:v>
                </c:pt>
                <c:pt idx="14547">
                  <c:v>34.8828125</c:v>
                </c:pt>
                <c:pt idx="14548">
                  <c:v>34.885416666666664</c:v>
                </c:pt>
                <c:pt idx="14549">
                  <c:v>34.888020833333336</c:v>
                </c:pt>
                <c:pt idx="14550">
                  <c:v>34.890625</c:v>
                </c:pt>
                <c:pt idx="14551">
                  <c:v>34.893229166666664</c:v>
                </c:pt>
                <c:pt idx="14552">
                  <c:v>34.895833333333336</c:v>
                </c:pt>
                <c:pt idx="14553">
                  <c:v>34.8984375</c:v>
                </c:pt>
                <c:pt idx="14554">
                  <c:v>34.901041666666664</c:v>
                </c:pt>
                <c:pt idx="14555">
                  <c:v>34.903645833333336</c:v>
                </c:pt>
                <c:pt idx="14556">
                  <c:v>34.90625</c:v>
                </c:pt>
                <c:pt idx="14557">
                  <c:v>34.908854166666664</c:v>
                </c:pt>
                <c:pt idx="14558">
                  <c:v>34.911458333333336</c:v>
                </c:pt>
                <c:pt idx="14559">
                  <c:v>34.9140625</c:v>
                </c:pt>
                <c:pt idx="14560">
                  <c:v>34.916666666666664</c:v>
                </c:pt>
                <c:pt idx="14561">
                  <c:v>34.919270833333336</c:v>
                </c:pt>
                <c:pt idx="14562">
                  <c:v>34.921875</c:v>
                </c:pt>
                <c:pt idx="14563">
                  <c:v>34.924479166666664</c:v>
                </c:pt>
                <c:pt idx="14564">
                  <c:v>34.927083333333336</c:v>
                </c:pt>
                <c:pt idx="14565">
                  <c:v>34.9296875</c:v>
                </c:pt>
                <c:pt idx="14566">
                  <c:v>34.932291666666664</c:v>
                </c:pt>
                <c:pt idx="14567">
                  <c:v>34.934895833333336</c:v>
                </c:pt>
                <c:pt idx="14568">
                  <c:v>34.9375</c:v>
                </c:pt>
                <c:pt idx="14569">
                  <c:v>34.940104166666664</c:v>
                </c:pt>
                <c:pt idx="14570">
                  <c:v>34.942708333333336</c:v>
                </c:pt>
                <c:pt idx="14571">
                  <c:v>34.9453125</c:v>
                </c:pt>
                <c:pt idx="14572">
                  <c:v>34.947916666666664</c:v>
                </c:pt>
                <c:pt idx="14573">
                  <c:v>34.950520833333336</c:v>
                </c:pt>
                <c:pt idx="14574">
                  <c:v>34.953125</c:v>
                </c:pt>
                <c:pt idx="14575">
                  <c:v>34.955729166666664</c:v>
                </c:pt>
                <c:pt idx="14576">
                  <c:v>34.958333333333336</c:v>
                </c:pt>
                <c:pt idx="14577">
                  <c:v>34.9609375</c:v>
                </c:pt>
                <c:pt idx="14578">
                  <c:v>34.963541666666664</c:v>
                </c:pt>
                <c:pt idx="14579">
                  <c:v>34.966145833333336</c:v>
                </c:pt>
                <c:pt idx="14580">
                  <c:v>34.96875</c:v>
                </c:pt>
                <c:pt idx="14581">
                  <c:v>34.971354166666664</c:v>
                </c:pt>
                <c:pt idx="14582">
                  <c:v>34.973958333333336</c:v>
                </c:pt>
                <c:pt idx="14583">
                  <c:v>34.9765625</c:v>
                </c:pt>
                <c:pt idx="14584">
                  <c:v>34.979166666666664</c:v>
                </c:pt>
                <c:pt idx="14585">
                  <c:v>34.981770833333336</c:v>
                </c:pt>
                <c:pt idx="14586">
                  <c:v>34.984375</c:v>
                </c:pt>
                <c:pt idx="14587">
                  <c:v>34.986979166666664</c:v>
                </c:pt>
                <c:pt idx="14588">
                  <c:v>34.989583333333336</c:v>
                </c:pt>
                <c:pt idx="14589">
                  <c:v>34.9921875</c:v>
                </c:pt>
                <c:pt idx="14590">
                  <c:v>34.994791666666664</c:v>
                </c:pt>
                <c:pt idx="14591">
                  <c:v>34.997395833333336</c:v>
                </c:pt>
                <c:pt idx="14592">
                  <c:v>35</c:v>
                </c:pt>
                <c:pt idx="14593">
                  <c:v>35.002604166666664</c:v>
                </c:pt>
                <c:pt idx="14594">
                  <c:v>35.005208333333336</c:v>
                </c:pt>
                <c:pt idx="14595">
                  <c:v>35.0078125</c:v>
                </c:pt>
                <c:pt idx="14596">
                  <c:v>35.010416666666664</c:v>
                </c:pt>
                <c:pt idx="14597">
                  <c:v>35.013020833333336</c:v>
                </c:pt>
                <c:pt idx="14598">
                  <c:v>35.015625</c:v>
                </c:pt>
                <c:pt idx="14599">
                  <c:v>35.018229166666664</c:v>
                </c:pt>
                <c:pt idx="14600">
                  <c:v>35.020833333333336</c:v>
                </c:pt>
                <c:pt idx="14601">
                  <c:v>35.0234375</c:v>
                </c:pt>
                <c:pt idx="14602">
                  <c:v>35.026041666666664</c:v>
                </c:pt>
                <c:pt idx="14603">
                  <c:v>35.028645833333336</c:v>
                </c:pt>
                <c:pt idx="14604">
                  <c:v>35.03125</c:v>
                </c:pt>
                <c:pt idx="14605">
                  <c:v>35.033854166666664</c:v>
                </c:pt>
                <c:pt idx="14606">
                  <c:v>35.036458333333336</c:v>
                </c:pt>
                <c:pt idx="14607">
                  <c:v>35.0390625</c:v>
                </c:pt>
                <c:pt idx="14608">
                  <c:v>35.041666666666664</c:v>
                </c:pt>
                <c:pt idx="14609">
                  <c:v>35.044270833333336</c:v>
                </c:pt>
                <c:pt idx="14610">
                  <c:v>35.046875</c:v>
                </c:pt>
                <c:pt idx="14611">
                  <c:v>35.049479166666664</c:v>
                </c:pt>
                <c:pt idx="14612">
                  <c:v>35.052083333333336</c:v>
                </c:pt>
                <c:pt idx="14613">
                  <c:v>35.0546875</c:v>
                </c:pt>
                <c:pt idx="14614">
                  <c:v>35.057291666666664</c:v>
                </c:pt>
                <c:pt idx="14615">
                  <c:v>35.059895833333336</c:v>
                </c:pt>
                <c:pt idx="14616">
                  <c:v>35.0625</c:v>
                </c:pt>
                <c:pt idx="14617">
                  <c:v>35.065104166666664</c:v>
                </c:pt>
                <c:pt idx="14618">
                  <c:v>35.067708333333336</c:v>
                </c:pt>
                <c:pt idx="14619">
                  <c:v>35.0703125</c:v>
                </c:pt>
                <c:pt idx="14620">
                  <c:v>35.072916666666664</c:v>
                </c:pt>
                <c:pt idx="14621">
                  <c:v>35.075520833333336</c:v>
                </c:pt>
                <c:pt idx="14622">
                  <c:v>35.078125</c:v>
                </c:pt>
                <c:pt idx="14623">
                  <c:v>35.080729166666664</c:v>
                </c:pt>
                <c:pt idx="14624">
                  <c:v>35.083333333333336</c:v>
                </c:pt>
                <c:pt idx="14625">
                  <c:v>35.0859375</c:v>
                </c:pt>
                <c:pt idx="14626">
                  <c:v>35.088541666666664</c:v>
                </c:pt>
                <c:pt idx="14627">
                  <c:v>35.091145833333336</c:v>
                </c:pt>
                <c:pt idx="14628">
                  <c:v>35.09375</c:v>
                </c:pt>
                <c:pt idx="14629">
                  <c:v>35.096354166666664</c:v>
                </c:pt>
                <c:pt idx="14630">
                  <c:v>35.098958333333336</c:v>
                </c:pt>
                <c:pt idx="14631">
                  <c:v>35.1015625</c:v>
                </c:pt>
                <c:pt idx="14632">
                  <c:v>35.104166666666664</c:v>
                </c:pt>
                <c:pt idx="14633">
                  <c:v>35.106770833333336</c:v>
                </c:pt>
                <c:pt idx="14634">
                  <c:v>35.109375</c:v>
                </c:pt>
                <c:pt idx="14635">
                  <c:v>35.111979166666664</c:v>
                </c:pt>
                <c:pt idx="14636">
                  <c:v>35.114583333333336</c:v>
                </c:pt>
                <c:pt idx="14637">
                  <c:v>35.1171875</c:v>
                </c:pt>
                <c:pt idx="14638">
                  <c:v>35.119791666666664</c:v>
                </c:pt>
                <c:pt idx="14639">
                  <c:v>35.122395833333336</c:v>
                </c:pt>
                <c:pt idx="14640">
                  <c:v>35.125</c:v>
                </c:pt>
                <c:pt idx="14641">
                  <c:v>35.127604166666664</c:v>
                </c:pt>
                <c:pt idx="14642">
                  <c:v>35.130208333333336</c:v>
                </c:pt>
                <c:pt idx="14643">
                  <c:v>35.1328125</c:v>
                </c:pt>
                <c:pt idx="14644">
                  <c:v>35.135416666666664</c:v>
                </c:pt>
                <c:pt idx="14645">
                  <c:v>35.138020833333336</c:v>
                </c:pt>
                <c:pt idx="14646">
                  <c:v>35.140625</c:v>
                </c:pt>
                <c:pt idx="14647">
                  <c:v>35.143229166666664</c:v>
                </c:pt>
                <c:pt idx="14648">
                  <c:v>35.145833333333336</c:v>
                </c:pt>
                <c:pt idx="14649">
                  <c:v>35.1484375</c:v>
                </c:pt>
                <c:pt idx="14650">
                  <c:v>35.151041666666664</c:v>
                </c:pt>
                <c:pt idx="14651">
                  <c:v>35.153645833333336</c:v>
                </c:pt>
                <c:pt idx="14652">
                  <c:v>35.15625</c:v>
                </c:pt>
                <c:pt idx="14653">
                  <c:v>35.158854166666664</c:v>
                </c:pt>
                <c:pt idx="14654">
                  <c:v>35.161458333333336</c:v>
                </c:pt>
                <c:pt idx="14655">
                  <c:v>35.1640625</c:v>
                </c:pt>
                <c:pt idx="14656">
                  <c:v>35.166666666666664</c:v>
                </c:pt>
                <c:pt idx="14657">
                  <c:v>35.169270833333336</c:v>
                </c:pt>
                <c:pt idx="14658">
                  <c:v>35.171875</c:v>
                </c:pt>
                <c:pt idx="14659">
                  <c:v>35.174479166666664</c:v>
                </c:pt>
                <c:pt idx="14660">
                  <c:v>35.177083333333336</c:v>
                </c:pt>
                <c:pt idx="14661">
                  <c:v>35.1796875</c:v>
                </c:pt>
                <c:pt idx="14662">
                  <c:v>35.182291666666664</c:v>
                </c:pt>
                <c:pt idx="14663">
                  <c:v>35.184895833333336</c:v>
                </c:pt>
                <c:pt idx="14664">
                  <c:v>35.1875</c:v>
                </c:pt>
                <c:pt idx="14665">
                  <c:v>35.190104166666664</c:v>
                </c:pt>
                <c:pt idx="14666">
                  <c:v>35.192708333333336</c:v>
                </c:pt>
                <c:pt idx="14667">
                  <c:v>35.1953125</c:v>
                </c:pt>
                <c:pt idx="14668">
                  <c:v>35.197916666666664</c:v>
                </c:pt>
                <c:pt idx="14669">
                  <c:v>35.200520833333336</c:v>
                </c:pt>
                <c:pt idx="14670">
                  <c:v>35.203125</c:v>
                </c:pt>
                <c:pt idx="14671">
                  <c:v>35.205729166666664</c:v>
                </c:pt>
                <c:pt idx="14672">
                  <c:v>35.208333333333336</c:v>
                </c:pt>
                <c:pt idx="14673">
                  <c:v>35.2109375</c:v>
                </c:pt>
                <c:pt idx="14674">
                  <c:v>35.213541666666664</c:v>
                </c:pt>
                <c:pt idx="14675">
                  <c:v>35.216145833333336</c:v>
                </c:pt>
                <c:pt idx="14676">
                  <c:v>35.21875</c:v>
                </c:pt>
                <c:pt idx="14677">
                  <c:v>35.221354166666664</c:v>
                </c:pt>
                <c:pt idx="14678">
                  <c:v>35.223958333333336</c:v>
                </c:pt>
                <c:pt idx="14679">
                  <c:v>35.2265625</c:v>
                </c:pt>
                <c:pt idx="14680">
                  <c:v>35.229166666666664</c:v>
                </c:pt>
                <c:pt idx="14681">
                  <c:v>35.231770833333336</c:v>
                </c:pt>
                <c:pt idx="14682">
                  <c:v>35.234375</c:v>
                </c:pt>
                <c:pt idx="14683">
                  <c:v>35.236979166666664</c:v>
                </c:pt>
                <c:pt idx="14684">
                  <c:v>35.239583333333336</c:v>
                </c:pt>
                <c:pt idx="14685">
                  <c:v>35.2421875</c:v>
                </c:pt>
                <c:pt idx="14686">
                  <c:v>35.244791666666664</c:v>
                </c:pt>
                <c:pt idx="14687">
                  <c:v>35.247395833333336</c:v>
                </c:pt>
                <c:pt idx="14688">
                  <c:v>35.25</c:v>
                </c:pt>
                <c:pt idx="14689">
                  <c:v>35.252604166666664</c:v>
                </c:pt>
                <c:pt idx="14690">
                  <c:v>35.255208333333336</c:v>
                </c:pt>
                <c:pt idx="14691">
                  <c:v>35.2578125</c:v>
                </c:pt>
                <c:pt idx="14692">
                  <c:v>35.260416666666664</c:v>
                </c:pt>
                <c:pt idx="14693">
                  <c:v>35.263020833333336</c:v>
                </c:pt>
                <c:pt idx="14694">
                  <c:v>35.265625</c:v>
                </c:pt>
                <c:pt idx="14695">
                  <c:v>35.268229166666664</c:v>
                </c:pt>
                <c:pt idx="14696">
                  <c:v>35.270833333333336</c:v>
                </c:pt>
                <c:pt idx="14697">
                  <c:v>35.2734375</c:v>
                </c:pt>
                <c:pt idx="14698">
                  <c:v>35.276041666666664</c:v>
                </c:pt>
                <c:pt idx="14699">
                  <c:v>35.278645833333336</c:v>
                </c:pt>
                <c:pt idx="14700">
                  <c:v>35.28125</c:v>
                </c:pt>
                <c:pt idx="14701">
                  <c:v>35.283854166666664</c:v>
                </c:pt>
                <c:pt idx="14702">
                  <c:v>35.286458333333336</c:v>
                </c:pt>
                <c:pt idx="14703">
                  <c:v>35.2890625</c:v>
                </c:pt>
                <c:pt idx="14704">
                  <c:v>35.291666666666664</c:v>
                </c:pt>
                <c:pt idx="14705">
                  <c:v>35.294270833333336</c:v>
                </c:pt>
                <c:pt idx="14706">
                  <c:v>35.296875</c:v>
                </c:pt>
                <c:pt idx="14707">
                  <c:v>35.299479166666664</c:v>
                </c:pt>
                <c:pt idx="14708">
                  <c:v>35.302083333333336</c:v>
                </c:pt>
                <c:pt idx="14709">
                  <c:v>35.3046875</c:v>
                </c:pt>
                <c:pt idx="14710">
                  <c:v>35.307291666666664</c:v>
                </c:pt>
                <c:pt idx="14711">
                  <c:v>35.309895833333336</c:v>
                </c:pt>
                <c:pt idx="14712">
                  <c:v>35.3125</c:v>
                </c:pt>
                <c:pt idx="14713">
                  <c:v>35.315104166666664</c:v>
                </c:pt>
                <c:pt idx="14714">
                  <c:v>35.317708333333336</c:v>
                </c:pt>
                <c:pt idx="14715">
                  <c:v>35.3203125</c:v>
                </c:pt>
                <c:pt idx="14716">
                  <c:v>35.322916666666664</c:v>
                </c:pt>
                <c:pt idx="14717">
                  <c:v>35.325520833333336</c:v>
                </c:pt>
                <c:pt idx="14718">
                  <c:v>35.328125</c:v>
                </c:pt>
                <c:pt idx="14719">
                  <c:v>35.330729166666664</c:v>
                </c:pt>
                <c:pt idx="14720">
                  <c:v>35.333333333333336</c:v>
                </c:pt>
                <c:pt idx="14721">
                  <c:v>35.3359375</c:v>
                </c:pt>
                <c:pt idx="14722">
                  <c:v>35.338541666666664</c:v>
                </c:pt>
                <c:pt idx="14723">
                  <c:v>35.341145833333336</c:v>
                </c:pt>
                <c:pt idx="14724">
                  <c:v>35.34375</c:v>
                </c:pt>
                <c:pt idx="14725">
                  <c:v>35.346354166666664</c:v>
                </c:pt>
                <c:pt idx="14726">
                  <c:v>35.348958333333336</c:v>
                </c:pt>
                <c:pt idx="14727">
                  <c:v>35.3515625</c:v>
                </c:pt>
                <c:pt idx="14728">
                  <c:v>35.354166666666664</c:v>
                </c:pt>
                <c:pt idx="14729">
                  <c:v>35.356770833333336</c:v>
                </c:pt>
                <c:pt idx="14730">
                  <c:v>35.359375</c:v>
                </c:pt>
                <c:pt idx="14731">
                  <c:v>35.361979166666664</c:v>
                </c:pt>
                <c:pt idx="14732">
                  <c:v>35.364583333333336</c:v>
                </c:pt>
                <c:pt idx="14733">
                  <c:v>35.3671875</c:v>
                </c:pt>
                <c:pt idx="14734">
                  <c:v>35.369791666666664</c:v>
                </c:pt>
                <c:pt idx="14735">
                  <c:v>35.372395833333336</c:v>
                </c:pt>
                <c:pt idx="14736">
                  <c:v>35.375</c:v>
                </c:pt>
                <c:pt idx="14737">
                  <c:v>35.377604166666664</c:v>
                </c:pt>
                <c:pt idx="14738">
                  <c:v>35.380208333333336</c:v>
                </c:pt>
                <c:pt idx="14739">
                  <c:v>35.3828125</c:v>
                </c:pt>
                <c:pt idx="14740">
                  <c:v>35.385416666666664</c:v>
                </c:pt>
                <c:pt idx="14741">
                  <c:v>35.388020833333336</c:v>
                </c:pt>
                <c:pt idx="14742">
                  <c:v>35.390625</c:v>
                </c:pt>
                <c:pt idx="14743">
                  <c:v>35.393229166666664</c:v>
                </c:pt>
                <c:pt idx="14744">
                  <c:v>35.395833333333336</c:v>
                </c:pt>
                <c:pt idx="14745">
                  <c:v>35.3984375</c:v>
                </c:pt>
                <c:pt idx="14746">
                  <c:v>35.401041666666664</c:v>
                </c:pt>
                <c:pt idx="14747">
                  <c:v>35.403645833333336</c:v>
                </c:pt>
                <c:pt idx="14748">
                  <c:v>35.40625</c:v>
                </c:pt>
                <c:pt idx="14749">
                  <c:v>35.408854166666664</c:v>
                </c:pt>
                <c:pt idx="14750">
                  <c:v>35.411458333333336</c:v>
                </c:pt>
                <c:pt idx="14751">
                  <c:v>35.4140625</c:v>
                </c:pt>
                <c:pt idx="14752">
                  <c:v>35.416666666666664</c:v>
                </c:pt>
                <c:pt idx="14753">
                  <c:v>35.419270833333336</c:v>
                </c:pt>
                <c:pt idx="14754">
                  <c:v>35.421875</c:v>
                </c:pt>
                <c:pt idx="14755">
                  <c:v>35.424479166666664</c:v>
                </c:pt>
                <c:pt idx="14756">
                  <c:v>35.427083333333336</c:v>
                </c:pt>
                <c:pt idx="14757">
                  <c:v>35.4296875</c:v>
                </c:pt>
                <c:pt idx="14758">
                  <c:v>35.432291666666664</c:v>
                </c:pt>
                <c:pt idx="14759">
                  <c:v>35.434895833333336</c:v>
                </c:pt>
                <c:pt idx="14760">
                  <c:v>35.4375</c:v>
                </c:pt>
                <c:pt idx="14761">
                  <c:v>35.440104166666664</c:v>
                </c:pt>
                <c:pt idx="14762">
                  <c:v>35.442708333333336</c:v>
                </c:pt>
                <c:pt idx="14763">
                  <c:v>35.4453125</c:v>
                </c:pt>
                <c:pt idx="14764">
                  <c:v>35.447916666666664</c:v>
                </c:pt>
                <c:pt idx="14765">
                  <c:v>35.450520833333336</c:v>
                </c:pt>
                <c:pt idx="14766">
                  <c:v>35.453125</c:v>
                </c:pt>
                <c:pt idx="14767">
                  <c:v>35.455729166666664</c:v>
                </c:pt>
                <c:pt idx="14768">
                  <c:v>35.458333333333336</c:v>
                </c:pt>
                <c:pt idx="14769">
                  <c:v>35.4609375</c:v>
                </c:pt>
                <c:pt idx="14770">
                  <c:v>35.463541666666664</c:v>
                </c:pt>
                <c:pt idx="14771">
                  <c:v>35.466145833333336</c:v>
                </c:pt>
                <c:pt idx="14772">
                  <c:v>35.46875</c:v>
                </c:pt>
                <c:pt idx="14773">
                  <c:v>35.471354166666664</c:v>
                </c:pt>
                <c:pt idx="14774">
                  <c:v>35.473958333333336</c:v>
                </c:pt>
                <c:pt idx="14775">
                  <c:v>35.4765625</c:v>
                </c:pt>
                <c:pt idx="14776">
                  <c:v>35.479166666666664</c:v>
                </c:pt>
                <c:pt idx="14777">
                  <c:v>35.481770833333336</c:v>
                </c:pt>
                <c:pt idx="14778">
                  <c:v>35.484375</c:v>
                </c:pt>
                <c:pt idx="14779">
                  <c:v>35.486979166666664</c:v>
                </c:pt>
                <c:pt idx="14780">
                  <c:v>35.489583333333336</c:v>
                </c:pt>
                <c:pt idx="14781">
                  <c:v>35.4921875</c:v>
                </c:pt>
                <c:pt idx="14782">
                  <c:v>35.494791666666664</c:v>
                </c:pt>
                <c:pt idx="14783">
                  <c:v>35.497395833333336</c:v>
                </c:pt>
                <c:pt idx="14784">
                  <c:v>35.5</c:v>
                </c:pt>
                <c:pt idx="14785">
                  <c:v>35.502604166666664</c:v>
                </c:pt>
                <c:pt idx="14786">
                  <c:v>35.505208333333336</c:v>
                </c:pt>
                <c:pt idx="14787">
                  <c:v>35.5078125</c:v>
                </c:pt>
                <c:pt idx="14788">
                  <c:v>35.510416666666664</c:v>
                </c:pt>
                <c:pt idx="14789">
                  <c:v>35.513020833333336</c:v>
                </c:pt>
                <c:pt idx="14790">
                  <c:v>35.515625</c:v>
                </c:pt>
                <c:pt idx="14791">
                  <c:v>35.518229166666664</c:v>
                </c:pt>
                <c:pt idx="14792">
                  <c:v>35.520833333333336</c:v>
                </c:pt>
                <c:pt idx="14793">
                  <c:v>35.5234375</c:v>
                </c:pt>
                <c:pt idx="14794">
                  <c:v>35.526041666666664</c:v>
                </c:pt>
                <c:pt idx="14795">
                  <c:v>35.528645833333336</c:v>
                </c:pt>
                <c:pt idx="14796">
                  <c:v>35.53125</c:v>
                </c:pt>
                <c:pt idx="14797">
                  <c:v>35.533854166666664</c:v>
                </c:pt>
                <c:pt idx="14798">
                  <c:v>35.536458333333336</c:v>
                </c:pt>
                <c:pt idx="14799">
                  <c:v>35.5390625</c:v>
                </c:pt>
                <c:pt idx="14800">
                  <c:v>35.541666666666664</c:v>
                </c:pt>
                <c:pt idx="14801">
                  <c:v>35.544270833333336</c:v>
                </c:pt>
                <c:pt idx="14802">
                  <c:v>35.546875</c:v>
                </c:pt>
                <c:pt idx="14803">
                  <c:v>35.549479166666664</c:v>
                </c:pt>
                <c:pt idx="14804">
                  <c:v>35.552083333333336</c:v>
                </c:pt>
                <c:pt idx="14805">
                  <c:v>35.5546875</c:v>
                </c:pt>
                <c:pt idx="14806">
                  <c:v>35.557291666666664</c:v>
                </c:pt>
                <c:pt idx="14807">
                  <c:v>35.559895833333336</c:v>
                </c:pt>
                <c:pt idx="14808">
                  <c:v>35.5625</c:v>
                </c:pt>
                <c:pt idx="14809">
                  <c:v>35.565104166666664</c:v>
                </c:pt>
                <c:pt idx="14810">
                  <c:v>35.567708333333336</c:v>
                </c:pt>
                <c:pt idx="14811">
                  <c:v>35.5703125</c:v>
                </c:pt>
                <c:pt idx="14812">
                  <c:v>35.572916666666664</c:v>
                </c:pt>
                <c:pt idx="14813">
                  <c:v>35.575520833333336</c:v>
                </c:pt>
                <c:pt idx="14814">
                  <c:v>35.578125</c:v>
                </c:pt>
                <c:pt idx="14815">
                  <c:v>35.580729166666664</c:v>
                </c:pt>
                <c:pt idx="14816">
                  <c:v>35.583333333333336</c:v>
                </c:pt>
                <c:pt idx="14817">
                  <c:v>35.5859375</c:v>
                </c:pt>
                <c:pt idx="14818">
                  <c:v>35.588541666666664</c:v>
                </c:pt>
                <c:pt idx="14819">
                  <c:v>35.591145833333336</c:v>
                </c:pt>
                <c:pt idx="14820">
                  <c:v>35.59375</c:v>
                </c:pt>
                <c:pt idx="14821">
                  <c:v>35.596354166666664</c:v>
                </c:pt>
                <c:pt idx="14822">
                  <c:v>35.598958333333336</c:v>
                </c:pt>
                <c:pt idx="14823">
                  <c:v>35.6015625</c:v>
                </c:pt>
                <c:pt idx="14824">
                  <c:v>35.604166666666664</c:v>
                </c:pt>
                <c:pt idx="14825">
                  <c:v>35.606770833333336</c:v>
                </c:pt>
                <c:pt idx="14826">
                  <c:v>35.609375</c:v>
                </c:pt>
                <c:pt idx="14827">
                  <c:v>35.611979166666664</c:v>
                </c:pt>
                <c:pt idx="14828">
                  <c:v>35.614583333333336</c:v>
                </c:pt>
                <c:pt idx="14829">
                  <c:v>35.6171875</c:v>
                </c:pt>
                <c:pt idx="14830">
                  <c:v>35.619791666666664</c:v>
                </c:pt>
                <c:pt idx="14831">
                  <c:v>35.622395833333336</c:v>
                </c:pt>
                <c:pt idx="14832">
                  <c:v>35.625</c:v>
                </c:pt>
                <c:pt idx="14833">
                  <c:v>35.627604166666664</c:v>
                </c:pt>
                <c:pt idx="14834">
                  <c:v>35.630208333333336</c:v>
                </c:pt>
                <c:pt idx="14835">
                  <c:v>35.6328125</c:v>
                </c:pt>
                <c:pt idx="14836">
                  <c:v>35.635416666666664</c:v>
                </c:pt>
                <c:pt idx="14837">
                  <c:v>35.638020833333336</c:v>
                </c:pt>
                <c:pt idx="14838">
                  <c:v>35.640625</c:v>
                </c:pt>
                <c:pt idx="14839">
                  <c:v>35.643229166666664</c:v>
                </c:pt>
                <c:pt idx="14840">
                  <c:v>35.645833333333336</c:v>
                </c:pt>
                <c:pt idx="14841">
                  <c:v>35.6484375</c:v>
                </c:pt>
                <c:pt idx="14842">
                  <c:v>35.651041666666664</c:v>
                </c:pt>
                <c:pt idx="14843">
                  <c:v>35.653645833333336</c:v>
                </c:pt>
                <c:pt idx="14844">
                  <c:v>35.65625</c:v>
                </c:pt>
                <c:pt idx="14845">
                  <c:v>35.658854166666664</c:v>
                </c:pt>
                <c:pt idx="14846">
                  <c:v>35.661458333333336</c:v>
                </c:pt>
                <c:pt idx="14847">
                  <c:v>35.6640625</c:v>
                </c:pt>
                <c:pt idx="14848">
                  <c:v>35.666666666666664</c:v>
                </c:pt>
                <c:pt idx="14849">
                  <c:v>35.669270833333336</c:v>
                </c:pt>
                <c:pt idx="14850">
                  <c:v>35.671875</c:v>
                </c:pt>
                <c:pt idx="14851">
                  <c:v>35.674479166666664</c:v>
                </c:pt>
                <c:pt idx="14852">
                  <c:v>35.677083333333336</c:v>
                </c:pt>
                <c:pt idx="14853">
                  <c:v>35.6796875</c:v>
                </c:pt>
                <c:pt idx="14854">
                  <c:v>35.682291666666664</c:v>
                </c:pt>
                <c:pt idx="14855">
                  <c:v>35.684895833333336</c:v>
                </c:pt>
                <c:pt idx="14856">
                  <c:v>35.6875</c:v>
                </c:pt>
                <c:pt idx="14857">
                  <c:v>35.690104166666664</c:v>
                </c:pt>
                <c:pt idx="14858">
                  <c:v>35.692708333333336</c:v>
                </c:pt>
                <c:pt idx="14859">
                  <c:v>35.6953125</c:v>
                </c:pt>
                <c:pt idx="14860">
                  <c:v>35.697916666666664</c:v>
                </c:pt>
                <c:pt idx="14861">
                  <c:v>35.700520833333336</c:v>
                </c:pt>
                <c:pt idx="14862">
                  <c:v>35.703125</c:v>
                </c:pt>
                <c:pt idx="14863">
                  <c:v>35.705729166666664</c:v>
                </c:pt>
                <c:pt idx="14864">
                  <c:v>35.708333333333336</c:v>
                </c:pt>
                <c:pt idx="14865">
                  <c:v>35.7109375</c:v>
                </c:pt>
                <c:pt idx="14866">
                  <c:v>35.713541666666664</c:v>
                </c:pt>
                <c:pt idx="14867">
                  <c:v>35.716145833333336</c:v>
                </c:pt>
                <c:pt idx="14868">
                  <c:v>35.71875</c:v>
                </c:pt>
                <c:pt idx="14869">
                  <c:v>35.721354166666664</c:v>
                </c:pt>
                <c:pt idx="14870">
                  <c:v>35.723958333333336</c:v>
                </c:pt>
                <c:pt idx="14871">
                  <c:v>35.7265625</c:v>
                </c:pt>
                <c:pt idx="14872">
                  <c:v>35.729166666666664</c:v>
                </c:pt>
                <c:pt idx="14873">
                  <c:v>35.731770833333336</c:v>
                </c:pt>
                <c:pt idx="14874">
                  <c:v>35.734375</c:v>
                </c:pt>
                <c:pt idx="14875">
                  <c:v>35.736979166666664</c:v>
                </c:pt>
                <c:pt idx="14876">
                  <c:v>35.739583333333336</c:v>
                </c:pt>
                <c:pt idx="14877">
                  <c:v>35.7421875</c:v>
                </c:pt>
                <c:pt idx="14878">
                  <c:v>35.744791666666664</c:v>
                </c:pt>
                <c:pt idx="14879">
                  <c:v>35.747395833333336</c:v>
                </c:pt>
                <c:pt idx="14880">
                  <c:v>35.75</c:v>
                </c:pt>
                <c:pt idx="14881">
                  <c:v>35.752604166666664</c:v>
                </c:pt>
                <c:pt idx="14882">
                  <c:v>35.755208333333336</c:v>
                </c:pt>
                <c:pt idx="14883">
                  <c:v>35.7578125</c:v>
                </c:pt>
                <c:pt idx="14884">
                  <c:v>35.760416666666664</c:v>
                </c:pt>
                <c:pt idx="14885">
                  <c:v>35.763020833333336</c:v>
                </c:pt>
                <c:pt idx="14886">
                  <c:v>35.765625</c:v>
                </c:pt>
                <c:pt idx="14887">
                  <c:v>35.768229166666664</c:v>
                </c:pt>
                <c:pt idx="14888">
                  <c:v>35.770833333333336</c:v>
                </c:pt>
                <c:pt idx="14889">
                  <c:v>35.7734375</c:v>
                </c:pt>
                <c:pt idx="14890">
                  <c:v>35.776041666666664</c:v>
                </c:pt>
                <c:pt idx="14891">
                  <c:v>35.778645833333336</c:v>
                </c:pt>
                <c:pt idx="14892">
                  <c:v>35.78125</c:v>
                </c:pt>
                <c:pt idx="14893">
                  <c:v>35.783854166666664</c:v>
                </c:pt>
                <c:pt idx="14894">
                  <c:v>35.786458333333336</c:v>
                </c:pt>
                <c:pt idx="14895">
                  <c:v>35.7890625</c:v>
                </c:pt>
                <c:pt idx="14896">
                  <c:v>35.791666666666664</c:v>
                </c:pt>
                <c:pt idx="14897">
                  <c:v>35.794270833333336</c:v>
                </c:pt>
                <c:pt idx="14898">
                  <c:v>35.796875</c:v>
                </c:pt>
                <c:pt idx="14899">
                  <c:v>35.799479166666664</c:v>
                </c:pt>
                <c:pt idx="14900">
                  <c:v>35.802083333333336</c:v>
                </c:pt>
                <c:pt idx="14901">
                  <c:v>35.8046875</c:v>
                </c:pt>
                <c:pt idx="14902">
                  <c:v>35.807291666666664</c:v>
                </c:pt>
                <c:pt idx="14903">
                  <c:v>35.809895833333336</c:v>
                </c:pt>
                <c:pt idx="14904">
                  <c:v>35.8125</c:v>
                </c:pt>
                <c:pt idx="14905">
                  <c:v>35.815104166666664</c:v>
                </c:pt>
                <c:pt idx="14906">
                  <c:v>35.817708333333336</c:v>
                </c:pt>
                <c:pt idx="14907">
                  <c:v>35.8203125</c:v>
                </c:pt>
                <c:pt idx="14908">
                  <c:v>35.822916666666664</c:v>
                </c:pt>
                <c:pt idx="14909">
                  <c:v>35.825520833333336</c:v>
                </c:pt>
                <c:pt idx="14910">
                  <c:v>35.828125</c:v>
                </c:pt>
                <c:pt idx="14911">
                  <c:v>35.830729166666664</c:v>
                </c:pt>
                <c:pt idx="14912">
                  <c:v>35.833333333333336</c:v>
                </c:pt>
                <c:pt idx="14913">
                  <c:v>35.8359375</c:v>
                </c:pt>
                <c:pt idx="14914">
                  <c:v>35.838541666666664</c:v>
                </c:pt>
                <c:pt idx="14915">
                  <c:v>35.841145833333336</c:v>
                </c:pt>
                <c:pt idx="14916">
                  <c:v>35.84375</c:v>
                </c:pt>
                <c:pt idx="14917">
                  <c:v>35.846354166666664</c:v>
                </c:pt>
                <c:pt idx="14918">
                  <c:v>35.848958333333336</c:v>
                </c:pt>
                <c:pt idx="14919">
                  <c:v>35.8515625</c:v>
                </c:pt>
                <c:pt idx="14920">
                  <c:v>35.854166666666664</c:v>
                </c:pt>
                <c:pt idx="14921">
                  <c:v>35.856770833333336</c:v>
                </c:pt>
                <c:pt idx="14922">
                  <c:v>35.859375</c:v>
                </c:pt>
                <c:pt idx="14923">
                  <c:v>35.861979166666664</c:v>
                </c:pt>
                <c:pt idx="14924">
                  <c:v>35.864583333333336</c:v>
                </c:pt>
                <c:pt idx="14925">
                  <c:v>35.8671875</c:v>
                </c:pt>
                <c:pt idx="14926">
                  <c:v>35.869791666666664</c:v>
                </c:pt>
                <c:pt idx="14927">
                  <c:v>35.872395833333336</c:v>
                </c:pt>
                <c:pt idx="14928">
                  <c:v>35.875</c:v>
                </c:pt>
                <c:pt idx="14929">
                  <c:v>35.877604166666664</c:v>
                </c:pt>
                <c:pt idx="14930">
                  <c:v>35.880208333333336</c:v>
                </c:pt>
                <c:pt idx="14931">
                  <c:v>35.8828125</c:v>
                </c:pt>
                <c:pt idx="14932">
                  <c:v>35.885416666666664</c:v>
                </c:pt>
                <c:pt idx="14933">
                  <c:v>35.888020833333336</c:v>
                </c:pt>
                <c:pt idx="14934">
                  <c:v>35.890625</c:v>
                </c:pt>
                <c:pt idx="14935">
                  <c:v>35.893229166666664</c:v>
                </c:pt>
                <c:pt idx="14936">
                  <c:v>35.895833333333336</c:v>
                </c:pt>
                <c:pt idx="14937">
                  <c:v>35.8984375</c:v>
                </c:pt>
                <c:pt idx="14938">
                  <c:v>35.901041666666664</c:v>
                </c:pt>
                <c:pt idx="14939">
                  <c:v>35.903645833333336</c:v>
                </c:pt>
                <c:pt idx="14940">
                  <c:v>35.90625</c:v>
                </c:pt>
                <c:pt idx="14941">
                  <c:v>35.908854166666664</c:v>
                </c:pt>
                <c:pt idx="14942">
                  <c:v>35.911458333333336</c:v>
                </c:pt>
                <c:pt idx="14943">
                  <c:v>35.9140625</c:v>
                </c:pt>
                <c:pt idx="14944">
                  <c:v>35.916666666666664</c:v>
                </c:pt>
                <c:pt idx="14945">
                  <c:v>35.919270833333336</c:v>
                </c:pt>
                <c:pt idx="14946">
                  <c:v>35.921875</c:v>
                </c:pt>
                <c:pt idx="14947">
                  <c:v>35.924479166666664</c:v>
                </c:pt>
                <c:pt idx="14948">
                  <c:v>35.927083333333336</c:v>
                </c:pt>
                <c:pt idx="14949">
                  <c:v>35.9296875</c:v>
                </c:pt>
                <c:pt idx="14950">
                  <c:v>35.932291666666664</c:v>
                </c:pt>
                <c:pt idx="14951">
                  <c:v>35.934895833333336</c:v>
                </c:pt>
                <c:pt idx="14952">
                  <c:v>35.9375</c:v>
                </c:pt>
                <c:pt idx="14953">
                  <c:v>35.940104166666664</c:v>
                </c:pt>
                <c:pt idx="14954">
                  <c:v>35.942708333333336</c:v>
                </c:pt>
                <c:pt idx="14955">
                  <c:v>35.9453125</c:v>
                </c:pt>
                <c:pt idx="14956">
                  <c:v>35.947916666666664</c:v>
                </c:pt>
                <c:pt idx="14957">
                  <c:v>35.950520833333336</c:v>
                </c:pt>
                <c:pt idx="14958">
                  <c:v>35.953125</c:v>
                </c:pt>
                <c:pt idx="14959">
                  <c:v>35.955729166666664</c:v>
                </c:pt>
                <c:pt idx="14960">
                  <c:v>35.958333333333336</c:v>
                </c:pt>
                <c:pt idx="14961">
                  <c:v>35.9609375</c:v>
                </c:pt>
                <c:pt idx="14962">
                  <c:v>35.963541666666664</c:v>
                </c:pt>
                <c:pt idx="14963">
                  <c:v>35.966145833333336</c:v>
                </c:pt>
                <c:pt idx="14964">
                  <c:v>35.96875</c:v>
                </c:pt>
                <c:pt idx="14965">
                  <c:v>35.971354166666664</c:v>
                </c:pt>
                <c:pt idx="14966">
                  <c:v>35.973958333333336</c:v>
                </c:pt>
                <c:pt idx="14967">
                  <c:v>35.9765625</c:v>
                </c:pt>
                <c:pt idx="14968">
                  <c:v>35.979166666666664</c:v>
                </c:pt>
                <c:pt idx="14969">
                  <c:v>35.981770833333336</c:v>
                </c:pt>
                <c:pt idx="14970">
                  <c:v>35.984375</c:v>
                </c:pt>
                <c:pt idx="14971">
                  <c:v>35.986979166666664</c:v>
                </c:pt>
                <c:pt idx="14972">
                  <c:v>35.989583333333336</c:v>
                </c:pt>
                <c:pt idx="14973">
                  <c:v>35.9921875</c:v>
                </c:pt>
                <c:pt idx="14974">
                  <c:v>35.994791666666664</c:v>
                </c:pt>
                <c:pt idx="14975">
                  <c:v>35.997395833333336</c:v>
                </c:pt>
                <c:pt idx="14976">
                  <c:v>36</c:v>
                </c:pt>
                <c:pt idx="14977">
                  <c:v>36.002604166666664</c:v>
                </c:pt>
                <c:pt idx="14978">
                  <c:v>36.005208333333336</c:v>
                </c:pt>
                <c:pt idx="14979">
                  <c:v>36.0078125</c:v>
                </c:pt>
                <c:pt idx="14980">
                  <c:v>36.010416666666664</c:v>
                </c:pt>
                <c:pt idx="14981">
                  <c:v>36.013020833333336</c:v>
                </c:pt>
                <c:pt idx="14982">
                  <c:v>36.015625</c:v>
                </c:pt>
                <c:pt idx="14983">
                  <c:v>36.018229166666664</c:v>
                </c:pt>
                <c:pt idx="14984">
                  <c:v>36.020833333333336</c:v>
                </c:pt>
                <c:pt idx="14985">
                  <c:v>36.0234375</c:v>
                </c:pt>
                <c:pt idx="14986">
                  <c:v>36.026041666666664</c:v>
                </c:pt>
                <c:pt idx="14987">
                  <c:v>36.028645833333336</c:v>
                </c:pt>
                <c:pt idx="14988">
                  <c:v>36.03125</c:v>
                </c:pt>
                <c:pt idx="14989">
                  <c:v>36.033854166666664</c:v>
                </c:pt>
                <c:pt idx="14990">
                  <c:v>36.036458333333336</c:v>
                </c:pt>
                <c:pt idx="14991">
                  <c:v>36.0390625</c:v>
                </c:pt>
                <c:pt idx="14992">
                  <c:v>36.041666666666664</c:v>
                </c:pt>
                <c:pt idx="14993">
                  <c:v>36.044270833333336</c:v>
                </c:pt>
                <c:pt idx="14994">
                  <c:v>36.046875</c:v>
                </c:pt>
                <c:pt idx="14995">
                  <c:v>36.049479166666664</c:v>
                </c:pt>
                <c:pt idx="14996">
                  <c:v>36.052083333333336</c:v>
                </c:pt>
                <c:pt idx="14997">
                  <c:v>36.0546875</c:v>
                </c:pt>
                <c:pt idx="14998">
                  <c:v>36.057291666666664</c:v>
                </c:pt>
                <c:pt idx="14999">
                  <c:v>36.059895833333336</c:v>
                </c:pt>
                <c:pt idx="15000">
                  <c:v>36.0625</c:v>
                </c:pt>
                <c:pt idx="15001">
                  <c:v>36.065104166666664</c:v>
                </c:pt>
                <c:pt idx="15002">
                  <c:v>36.067708333333336</c:v>
                </c:pt>
                <c:pt idx="15003">
                  <c:v>36.0703125</c:v>
                </c:pt>
                <c:pt idx="15004">
                  <c:v>36.072916666666664</c:v>
                </c:pt>
                <c:pt idx="15005">
                  <c:v>36.075520833333336</c:v>
                </c:pt>
                <c:pt idx="15006">
                  <c:v>36.078125</c:v>
                </c:pt>
                <c:pt idx="15007">
                  <c:v>36.080729166666664</c:v>
                </c:pt>
                <c:pt idx="15008">
                  <c:v>36.083333333333336</c:v>
                </c:pt>
                <c:pt idx="15009">
                  <c:v>36.0859375</c:v>
                </c:pt>
                <c:pt idx="15010">
                  <c:v>36.088541666666664</c:v>
                </c:pt>
                <c:pt idx="15011">
                  <c:v>36.091145833333336</c:v>
                </c:pt>
                <c:pt idx="15012">
                  <c:v>36.09375</c:v>
                </c:pt>
                <c:pt idx="15013">
                  <c:v>36.096354166666664</c:v>
                </c:pt>
                <c:pt idx="15014">
                  <c:v>36.098958333333336</c:v>
                </c:pt>
                <c:pt idx="15015">
                  <c:v>36.1015625</c:v>
                </c:pt>
                <c:pt idx="15016">
                  <c:v>36.104166666666664</c:v>
                </c:pt>
                <c:pt idx="15017">
                  <c:v>36.106770833333336</c:v>
                </c:pt>
                <c:pt idx="15018">
                  <c:v>36.109375</c:v>
                </c:pt>
                <c:pt idx="15019">
                  <c:v>36.111979166666664</c:v>
                </c:pt>
                <c:pt idx="15020">
                  <c:v>36.114583333333336</c:v>
                </c:pt>
                <c:pt idx="15021">
                  <c:v>36.1171875</c:v>
                </c:pt>
                <c:pt idx="15022">
                  <c:v>36.119791666666664</c:v>
                </c:pt>
                <c:pt idx="15023">
                  <c:v>36.122395833333336</c:v>
                </c:pt>
                <c:pt idx="15024">
                  <c:v>36.125</c:v>
                </c:pt>
                <c:pt idx="15025">
                  <c:v>36.127604166666664</c:v>
                </c:pt>
                <c:pt idx="15026">
                  <c:v>36.130208333333336</c:v>
                </c:pt>
                <c:pt idx="15027">
                  <c:v>36.1328125</c:v>
                </c:pt>
                <c:pt idx="15028">
                  <c:v>36.135416666666664</c:v>
                </c:pt>
                <c:pt idx="15029">
                  <c:v>36.138020833333336</c:v>
                </c:pt>
                <c:pt idx="15030">
                  <c:v>36.140625</c:v>
                </c:pt>
                <c:pt idx="15031">
                  <c:v>36.143229166666664</c:v>
                </c:pt>
                <c:pt idx="15032">
                  <c:v>36.145833333333336</c:v>
                </c:pt>
                <c:pt idx="15033">
                  <c:v>36.1484375</c:v>
                </c:pt>
                <c:pt idx="15034">
                  <c:v>36.151041666666664</c:v>
                </c:pt>
                <c:pt idx="15035">
                  <c:v>36.153645833333336</c:v>
                </c:pt>
                <c:pt idx="15036">
                  <c:v>36.15625</c:v>
                </c:pt>
                <c:pt idx="15037">
                  <c:v>36.158854166666664</c:v>
                </c:pt>
                <c:pt idx="15038">
                  <c:v>36.161458333333336</c:v>
                </c:pt>
                <c:pt idx="15039">
                  <c:v>36.1640625</c:v>
                </c:pt>
                <c:pt idx="15040">
                  <c:v>36.166666666666664</c:v>
                </c:pt>
                <c:pt idx="15041">
                  <c:v>36.169270833333336</c:v>
                </c:pt>
                <c:pt idx="15042">
                  <c:v>36.171875</c:v>
                </c:pt>
                <c:pt idx="15043">
                  <c:v>36.174479166666664</c:v>
                </c:pt>
                <c:pt idx="15044">
                  <c:v>36.177083333333336</c:v>
                </c:pt>
                <c:pt idx="15045">
                  <c:v>36.1796875</c:v>
                </c:pt>
                <c:pt idx="15046">
                  <c:v>36.182291666666664</c:v>
                </c:pt>
                <c:pt idx="15047">
                  <c:v>36.184895833333336</c:v>
                </c:pt>
                <c:pt idx="15048">
                  <c:v>36.1875</c:v>
                </c:pt>
                <c:pt idx="15049">
                  <c:v>36.190104166666664</c:v>
                </c:pt>
                <c:pt idx="15050">
                  <c:v>36.192708333333336</c:v>
                </c:pt>
                <c:pt idx="15051">
                  <c:v>36.1953125</c:v>
                </c:pt>
                <c:pt idx="15052">
                  <c:v>36.197916666666664</c:v>
                </c:pt>
                <c:pt idx="15053">
                  <c:v>36.200520833333336</c:v>
                </c:pt>
                <c:pt idx="15054">
                  <c:v>36.203125</c:v>
                </c:pt>
                <c:pt idx="15055">
                  <c:v>36.205729166666664</c:v>
                </c:pt>
                <c:pt idx="15056">
                  <c:v>36.208333333333336</c:v>
                </c:pt>
                <c:pt idx="15057">
                  <c:v>36.2109375</c:v>
                </c:pt>
                <c:pt idx="15058">
                  <c:v>36.213541666666664</c:v>
                </c:pt>
                <c:pt idx="15059">
                  <c:v>36.216145833333336</c:v>
                </c:pt>
                <c:pt idx="15060">
                  <c:v>36.21875</c:v>
                </c:pt>
                <c:pt idx="15061">
                  <c:v>36.221354166666664</c:v>
                </c:pt>
                <c:pt idx="15062">
                  <c:v>36.223958333333336</c:v>
                </c:pt>
                <c:pt idx="15063">
                  <c:v>36.2265625</c:v>
                </c:pt>
                <c:pt idx="15064">
                  <c:v>36.229166666666664</c:v>
                </c:pt>
                <c:pt idx="15065">
                  <c:v>36.231770833333336</c:v>
                </c:pt>
                <c:pt idx="15066">
                  <c:v>36.234375</c:v>
                </c:pt>
                <c:pt idx="15067">
                  <c:v>36.236979166666664</c:v>
                </c:pt>
                <c:pt idx="15068">
                  <c:v>36.239583333333336</c:v>
                </c:pt>
                <c:pt idx="15069">
                  <c:v>36.2421875</c:v>
                </c:pt>
                <c:pt idx="15070">
                  <c:v>36.244791666666664</c:v>
                </c:pt>
                <c:pt idx="15071">
                  <c:v>36.247395833333336</c:v>
                </c:pt>
                <c:pt idx="15072">
                  <c:v>36.25</c:v>
                </c:pt>
                <c:pt idx="15073">
                  <c:v>36.252604166666664</c:v>
                </c:pt>
                <c:pt idx="15074">
                  <c:v>36.255208333333336</c:v>
                </c:pt>
                <c:pt idx="15075">
                  <c:v>36.2578125</c:v>
                </c:pt>
                <c:pt idx="15076">
                  <c:v>36.260416666666664</c:v>
                </c:pt>
                <c:pt idx="15077">
                  <c:v>36.263020833333336</c:v>
                </c:pt>
                <c:pt idx="15078">
                  <c:v>36.265625</c:v>
                </c:pt>
                <c:pt idx="15079">
                  <c:v>36.268229166666664</c:v>
                </c:pt>
                <c:pt idx="15080">
                  <c:v>36.270833333333336</c:v>
                </c:pt>
                <c:pt idx="15081">
                  <c:v>36.2734375</c:v>
                </c:pt>
                <c:pt idx="15082">
                  <c:v>36.276041666666664</c:v>
                </c:pt>
                <c:pt idx="15083">
                  <c:v>36.278645833333336</c:v>
                </c:pt>
                <c:pt idx="15084">
                  <c:v>36.28125</c:v>
                </c:pt>
                <c:pt idx="15085">
                  <c:v>36.283854166666664</c:v>
                </c:pt>
                <c:pt idx="15086">
                  <c:v>36.286458333333336</c:v>
                </c:pt>
                <c:pt idx="15087">
                  <c:v>36.2890625</c:v>
                </c:pt>
                <c:pt idx="15088">
                  <c:v>36.291666666666664</c:v>
                </c:pt>
                <c:pt idx="15089">
                  <c:v>36.294270833333336</c:v>
                </c:pt>
                <c:pt idx="15090">
                  <c:v>36.296875</c:v>
                </c:pt>
                <c:pt idx="15091">
                  <c:v>36.299479166666664</c:v>
                </c:pt>
                <c:pt idx="15092">
                  <c:v>36.302083333333336</c:v>
                </c:pt>
                <c:pt idx="15093">
                  <c:v>36.3046875</c:v>
                </c:pt>
                <c:pt idx="15094">
                  <c:v>36.307291666666664</c:v>
                </c:pt>
                <c:pt idx="15095">
                  <c:v>36.309895833333336</c:v>
                </c:pt>
                <c:pt idx="15096">
                  <c:v>36.3125</c:v>
                </c:pt>
                <c:pt idx="15097">
                  <c:v>36.315104166666664</c:v>
                </c:pt>
                <c:pt idx="15098">
                  <c:v>36.317708333333336</c:v>
                </c:pt>
                <c:pt idx="15099">
                  <c:v>36.3203125</c:v>
                </c:pt>
                <c:pt idx="15100">
                  <c:v>36.322916666666664</c:v>
                </c:pt>
                <c:pt idx="15101">
                  <c:v>36.325520833333336</c:v>
                </c:pt>
                <c:pt idx="15102">
                  <c:v>36.328125</c:v>
                </c:pt>
                <c:pt idx="15103">
                  <c:v>36.330729166666664</c:v>
                </c:pt>
                <c:pt idx="15104">
                  <c:v>36.333333333333336</c:v>
                </c:pt>
                <c:pt idx="15105">
                  <c:v>36.3359375</c:v>
                </c:pt>
                <c:pt idx="15106">
                  <c:v>36.338541666666664</c:v>
                </c:pt>
                <c:pt idx="15107">
                  <c:v>36.341145833333336</c:v>
                </c:pt>
                <c:pt idx="15108">
                  <c:v>36.34375</c:v>
                </c:pt>
                <c:pt idx="15109">
                  <c:v>36.346354166666664</c:v>
                </c:pt>
                <c:pt idx="15110">
                  <c:v>36.348958333333336</c:v>
                </c:pt>
                <c:pt idx="15111">
                  <c:v>36.3515625</c:v>
                </c:pt>
                <c:pt idx="15112">
                  <c:v>36.354166666666664</c:v>
                </c:pt>
                <c:pt idx="15113">
                  <c:v>36.356770833333336</c:v>
                </c:pt>
                <c:pt idx="15114">
                  <c:v>36.359375</c:v>
                </c:pt>
                <c:pt idx="15115">
                  <c:v>36.361979166666664</c:v>
                </c:pt>
                <c:pt idx="15116">
                  <c:v>36.364583333333336</c:v>
                </c:pt>
                <c:pt idx="15117">
                  <c:v>36.3671875</c:v>
                </c:pt>
                <c:pt idx="15118">
                  <c:v>36.369791666666664</c:v>
                </c:pt>
                <c:pt idx="15119">
                  <c:v>36.372395833333336</c:v>
                </c:pt>
                <c:pt idx="15120">
                  <c:v>36.375</c:v>
                </c:pt>
                <c:pt idx="15121">
                  <c:v>36.377604166666664</c:v>
                </c:pt>
                <c:pt idx="15122">
                  <c:v>36.380208333333336</c:v>
                </c:pt>
                <c:pt idx="15123">
                  <c:v>36.3828125</c:v>
                </c:pt>
                <c:pt idx="15124">
                  <c:v>36.385416666666664</c:v>
                </c:pt>
                <c:pt idx="15125">
                  <c:v>36.388020833333336</c:v>
                </c:pt>
                <c:pt idx="15126">
                  <c:v>36.390625</c:v>
                </c:pt>
                <c:pt idx="15127">
                  <c:v>36.393229166666664</c:v>
                </c:pt>
                <c:pt idx="15128">
                  <c:v>36.395833333333336</c:v>
                </c:pt>
                <c:pt idx="15129">
                  <c:v>36.3984375</c:v>
                </c:pt>
                <c:pt idx="15130">
                  <c:v>36.401041666666664</c:v>
                </c:pt>
                <c:pt idx="15131">
                  <c:v>36.403645833333336</c:v>
                </c:pt>
                <c:pt idx="15132">
                  <c:v>36.40625</c:v>
                </c:pt>
                <c:pt idx="15133">
                  <c:v>36.408854166666664</c:v>
                </c:pt>
                <c:pt idx="15134">
                  <c:v>36.411458333333336</c:v>
                </c:pt>
                <c:pt idx="15135">
                  <c:v>36.4140625</c:v>
                </c:pt>
                <c:pt idx="15136">
                  <c:v>36.416666666666664</c:v>
                </c:pt>
                <c:pt idx="15137">
                  <c:v>36.419270833333336</c:v>
                </c:pt>
                <c:pt idx="15138">
                  <c:v>36.421875</c:v>
                </c:pt>
                <c:pt idx="15139">
                  <c:v>36.424479166666664</c:v>
                </c:pt>
                <c:pt idx="15140">
                  <c:v>36.427083333333336</c:v>
                </c:pt>
                <c:pt idx="15141">
                  <c:v>36.4296875</c:v>
                </c:pt>
                <c:pt idx="15142">
                  <c:v>36.432291666666664</c:v>
                </c:pt>
                <c:pt idx="15143">
                  <c:v>36.434895833333336</c:v>
                </c:pt>
                <c:pt idx="15144">
                  <c:v>36.4375</c:v>
                </c:pt>
                <c:pt idx="15145">
                  <c:v>36.440104166666664</c:v>
                </c:pt>
                <c:pt idx="15146">
                  <c:v>36.442708333333336</c:v>
                </c:pt>
                <c:pt idx="15147">
                  <c:v>36.4453125</c:v>
                </c:pt>
                <c:pt idx="15148">
                  <c:v>36.447916666666664</c:v>
                </c:pt>
                <c:pt idx="15149">
                  <c:v>36.450520833333336</c:v>
                </c:pt>
                <c:pt idx="15150">
                  <c:v>36.453125</c:v>
                </c:pt>
                <c:pt idx="15151">
                  <c:v>36.455729166666664</c:v>
                </c:pt>
                <c:pt idx="15152">
                  <c:v>36.458333333333336</c:v>
                </c:pt>
                <c:pt idx="15153">
                  <c:v>36.4609375</c:v>
                </c:pt>
                <c:pt idx="15154">
                  <c:v>36.463541666666664</c:v>
                </c:pt>
                <c:pt idx="15155">
                  <c:v>36.466145833333336</c:v>
                </c:pt>
                <c:pt idx="15156">
                  <c:v>36.46875</c:v>
                </c:pt>
                <c:pt idx="15157">
                  <c:v>36.471354166666664</c:v>
                </c:pt>
                <c:pt idx="15158">
                  <c:v>36.473958333333336</c:v>
                </c:pt>
                <c:pt idx="15159">
                  <c:v>36.4765625</c:v>
                </c:pt>
                <c:pt idx="15160">
                  <c:v>36.479166666666664</c:v>
                </c:pt>
                <c:pt idx="15161">
                  <c:v>36.481770833333336</c:v>
                </c:pt>
                <c:pt idx="15162">
                  <c:v>36.484375</c:v>
                </c:pt>
                <c:pt idx="15163">
                  <c:v>36.486979166666664</c:v>
                </c:pt>
                <c:pt idx="15164">
                  <c:v>36.489583333333336</c:v>
                </c:pt>
                <c:pt idx="15165">
                  <c:v>36.4921875</c:v>
                </c:pt>
                <c:pt idx="15166">
                  <c:v>36.494791666666664</c:v>
                </c:pt>
                <c:pt idx="15167">
                  <c:v>36.497395833333336</c:v>
                </c:pt>
                <c:pt idx="15168">
                  <c:v>36.5</c:v>
                </c:pt>
                <c:pt idx="15169">
                  <c:v>36.502604166666664</c:v>
                </c:pt>
                <c:pt idx="15170">
                  <c:v>36.505208333333336</c:v>
                </c:pt>
                <c:pt idx="15171">
                  <c:v>36.5078125</c:v>
                </c:pt>
                <c:pt idx="15172">
                  <c:v>36.510416666666664</c:v>
                </c:pt>
                <c:pt idx="15173">
                  <c:v>36.513020833333336</c:v>
                </c:pt>
                <c:pt idx="15174">
                  <c:v>36.515625</c:v>
                </c:pt>
                <c:pt idx="15175">
                  <c:v>36.518229166666664</c:v>
                </c:pt>
                <c:pt idx="15176">
                  <c:v>36.520833333333336</c:v>
                </c:pt>
                <c:pt idx="15177">
                  <c:v>36.5234375</c:v>
                </c:pt>
                <c:pt idx="15178">
                  <c:v>36.526041666666664</c:v>
                </c:pt>
                <c:pt idx="15179">
                  <c:v>36.528645833333336</c:v>
                </c:pt>
                <c:pt idx="15180">
                  <c:v>36.53125</c:v>
                </c:pt>
                <c:pt idx="15181">
                  <c:v>36.533854166666664</c:v>
                </c:pt>
                <c:pt idx="15182">
                  <c:v>36.536458333333336</c:v>
                </c:pt>
                <c:pt idx="15183">
                  <c:v>36.5390625</c:v>
                </c:pt>
                <c:pt idx="15184">
                  <c:v>36.541666666666664</c:v>
                </c:pt>
                <c:pt idx="15185">
                  <c:v>36.544270833333336</c:v>
                </c:pt>
                <c:pt idx="15186">
                  <c:v>36.546875</c:v>
                </c:pt>
                <c:pt idx="15187">
                  <c:v>36.549479166666664</c:v>
                </c:pt>
                <c:pt idx="15188">
                  <c:v>36.552083333333336</c:v>
                </c:pt>
                <c:pt idx="15189">
                  <c:v>36.5546875</c:v>
                </c:pt>
                <c:pt idx="15190">
                  <c:v>36.557291666666664</c:v>
                </c:pt>
                <c:pt idx="15191">
                  <c:v>36.559895833333336</c:v>
                </c:pt>
                <c:pt idx="15192">
                  <c:v>36.5625</c:v>
                </c:pt>
                <c:pt idx="15193">
                  <c:v>36.565104166666664</c:v>
                </c:pt>
                <c:pt idx="15194">
                  <c:v>36.567708333333336</c:v>
                </c:pt>
                <c:pt idx="15195">
                  <c:v>36.5703125</c:v>
                </c:pt>
                <c:pt idx="15196">
                  <c:v>36.572916666666664</c:v>
                </c:pt>
                <c:pt idx="15197">
                  <c:v>36.575520833333336</c:v>
                </c:pt>
                <c:pt idx="15198">
                  <c:v>36.578125</c:v>
                </c:pt>
                <c:pt idx="15199">
                  <c:v>36.580729166666664</c:v>
                </c:pt>
                <c:pt idx="15200">
                  <c:v>36.583333333333336</c:v>
                </c:pt>
                <c:pt idx="15201">
                  <c:v>36.5859375</c:v>
                </c:pt>
                <c:pt idx="15202">
                  <c:v>36.588541666666664</c:v>
                </c:pt>
                <c:pt idx="15203">
                  <c:v>36.591145833333336</c:v>
                </c:pt>
                <c:pt idx="15204">
                  <c:v>36.59375</c:v>
                </c:pt>
                <c:pt idx="15205">
                  <c:v>36.596354166666664</c:v>
                </c:pt>
                <c:pt idx="15206">
                  <c:v>36.598958333333336</c:v>
                </c:pt>
                <c:pt idx="15207">
                  <c:v>36.6015625</c:v>
                </c:pt>
                <c:pt idx="15208">
                  <c:v>36.604166666666664</c:v>
                </c:pt>
                <c:pt idx="15209">
                  <c:v>36.606770833333336</c:v>
                </c:pt>
                <c:pt idx="15210">
                  <c:v>36.609375</c:v>
                </c:pt>
                <c:pt idx="15211">
                  <c:v>36.611979166666664</c:v>
                </c:pt>
                <c:pt idx="15212">
                  <c:v>36.614583333333336</c:v>
                </c:pt>
                <c:pt idx="15213">
                  <c:v>36.6171875</c:v>
                </c:pt>
                <c:pt idx="15214">
                  <c:v>36.619791666666664</c:v>
                </c:pt>
                <c:pt idx="15215">
                  <c:v>36.622395833333336</c:v>
                </c:pt>
                <c:pt idx="15216">
                  <c:v>36.625</c:v>
                </c:pt>
                <c:pt idx="15217">
                  <c:v>36.627604166666664</c:v>
                </c:pt>
                <c:pt idx="15218">
                  <c:v>36.630208333333336</c:v>
                </c:pt>
                <c:pt idx="15219">
                  <c:v>36.6328125</c:v>
                </c:pt>
                <c:pt idx="15220">
                  <c:v>36.635416666666664</c:v>
                </c:pt>
                <c:pt idx="15221">
                  <c:v>36.638020833333336</c:v>
                </c:pt>
                <c:pt idx="15222">
                  <c:v>36.640625</c:v>
                </c:pt>
                <c:pt idx="15223">
                  <c:v>36.643229166666664</c:v>
                </c:pt>
                <c:pt idx="15224">
                  <c:v>36.645833333333336</c:v>
                </c:pt>
                <c:pt idx="15225">
                  <c:v>36.6484375</c:v>
                </c:pt>
                <c:pt idx="15226">
                  <c:v>36.651041666666664</c:v>
                </c:pt>
                <c:pt idx="15227">
                  <c:v>36.653645833333336</c:v>
                </c:pt>
                <c:pt idx="15228">
                  <c:v>36.65625</c:v>
                </c:pt>
                <c:pt idx="15229">
                  <c:v>36.658854166666664</c:v>
                </c:pt>
                <c:pt idx="15230">
                  <c:v>36.661458333333336</c:v>
                </c:pt>
                <c:pt idx="15231">
                  <c:v>36.6640625</c:v>
                </c:pt>
                <c:pt idx="15232">
                  <c:v>36.666666666666664</c:v>
                </c:pt>
                <c:pt idx="15233">
                  <c:v>36.669270833333336</c:v>
                </c:pt>
                <c:pt idx="15234">
                  <c:v>36.671875</c:v>
                </c:pt>
                <c:pt idx="15235">
                  <c:v>36.674479166666664</c:v>
                </c:pt>
                <c:pt idx="15236">
                  <c:v>36.677083333333336</c:v>
                </c:pt>
                <c:pt idx="15237">
                  <c:v>36.6796875</c:v>
                </c:pt>
                <c:pt idx="15238">
                  <c:v>36.682291666666664</c:v>
                </c:pt>
                <c:pt idx="15239">
                  <c:v>36.684895833333336</c:v>
                </c:pt>
                <c:pt idx="15240">
                  <c:v>36.6875</c:v>
                </c:pt>
                <c:pt idx="15241">
                  <c:v>36.690104166666664</c:v>
                </c:pt>
                <c:pt idx="15242">
                  <c:v>36.692708333333336</c:v>
                </c:pt>
                <c:pt idx="15243">
                  <c:v>36.6953125</c:v>
                </c:pt>
                <c:pt idx="15244">
                  <c:v>36.697916666666664</c:v>
                </c:pt>
                <c:pt idx="15245">
                  <c:v>36.700520833333336</c:v>
                </c:pt>
                <c:pt idx="15246">
                  <c:v>36.703125</c:v>
                </c:pt>
                <c:pt idx="15247">
                  <c:v>36.705729166666664</c:v>
                </c:pt>
                <c:pt idx="15248">
                  <c:v>36.708333333333336</c:v>
                </c:pt>
                <c:pt idx="15249">
                  <c:v>36.7109375</c:v>
                </c:pt>
                <c:pt idx="15250">
                  <c:v>36.713541666666664</c:v>
                </c:pt>
                <c:pt idx="15251">
                  <c:v>36.716145833333336</c:v>
                </c:pt>
                <c:pt idx="15252">
                  <c:v>36.71875</c:v>
                </c:pt>
                <c:pt idx="15253">
                  <c:v>36.721354166666664</c:v>
                </c:pt>
                <c:pt idx="15254">
                  <c:v>36.723958333333336</c:v>
                </c:pt>
                <c:pt idx="15255">
                  <c:v>36.7265625</c:v>
                </c:pt>
                <c:pt idx="15256">
                  <c:v>36.729166666666664</c:v>
                </c:pt>
                <c:pt idx="15257">
                  <c:v>36.731770833333336</c:v>
                </c:pt>
                <c:pt idx="15258">
                  <c:v>36.734375</c:v>
                </c:pt>
                <c:pt idx="15259">
                  <c:v>36.736979166666664</c:v>
                </c:pt>
                <c:pt idx="15260">
                  <c:v>36.739583333333336</c:v>
                </c:pt>
                <c:pt idx="15261">
                  <c:v>36.7421875</c:v>
                </c:pt>
                <c:pt idx="15262">
                  <c:v>36.744791666666664</c:v>
                </c:pt>
                <c:pt idx="15263">
                  <c:v>36.747395833333336</c:v>
                </c:pt>
                <c:pt idx="15264">
                  <c:v>36.75</c:v>
                </c:pt>
                <c:pt idx="15265">
                  <c:v>36.752604166666664</c:v>
                </c:pt>
                <c:pt idx="15266">
                  <c:v>36.755208333333336</c:v>
                </c:pt>
                <c:pt idx="15267">
                  <c:v>36.7578125</c:v>
                </c:pt>
                <c:pt idx="15268">
                  <c:v>36.760416666666664</c:v>
                </c:pt>
                <c:pt idx="15269">
                  <c:v>36.763020833333336</c:v>
                </c:pt>
                <c:pt idx="15270">
                  <c:v>36.765625</c:v>
                </c:pt>
                <c:pt idx="15271">
                  <c:v>36.768229166666664</c:v>
                </c:pt>
                <c:pt idx="15272">
                  <c:v>36.770833333333336</c:v>
                </c:pt>
                <c:pt idx="15273">
                  <c:v>36.7734375</c:v>
                </c:pt>
                <c:pt idx="15274">
                  <c:v>36.776041666666664</c:v>
                </c:pt>
                <c:pt idx="15275">
                  <c:v>36.778645833333336</c:v>
                </c:pt>
                <c:pt idx="15276">
                  <c:v>36.78125</c:v>
                </c:pt>
                <c:pt idx="15277">
                  <c:v>36.783854166666664</c:v>
                </c:pt>
                <c:pt idx="15278">
                  <c:v>36.786458333333336</c:v>
                </c:pt>
                <c:pt idx="15279">
                  <c:v>36.7890625</c:v>
                </c:pt>
                <c:pt idx="15280">
                  <c:v>36.791666666666664</c:v>
                </c:pt>
                <c:pt idx="15281">
                  <c:v>36.794270833333336</c:v>
                </c:pt>
                <c:pt idx="15282">
                  <c:v>36.796875</c:v>
                </c:pt>
                <c:pt idx="15283">
                  <c:v>36.799479166666664</c:v>
                </c:pt>
                <c:pt idx="15284">
                  <c:v>36.802083333333336</c:v>
                </c:pt>
                <c:pt idx="15285">
                  <c:v>36.8046875</c:v>
                </c:pt>
                <c:pt idx="15286">
                  <c:v>36.807291666666664</c:v>
                </c:pt>
                <c:pt idx="15287">
                  <c:v>36.809895833333336</c:v>
                </c:pt>
                <c:pt idx="15288">
                  <c:v>36.8125</c:v>
                </c:pt>
                <c:pt idx="15289">
                  <c:v>36.815104166666664</c:v>
                </c:pt>
                <c:pt idx="15290">
                  <c:v>36.817708333333336</c:v>
                </c:pt>
                <c:pt idx="15291">
                  <c:v>36.8203125</c:v>
                </c:pt>
                <c:pt idx="15292">
                  <c:v>36.822916666666664</c:v>
                </c:pt>
                <c:pt idx="15293">
                  <c:v>36.825520833333336</c:v>
                </c:pt>
                <c:pt idx="15294">
                  <c:v>36.828125</c:v>
                </c:pt>
                <c:pt idx="15295">
                  <c:v>36.830729166666664</c:v>
                </c:pt>
                <c:pt idx="15296">
                  <c:v>36.833333333333336</c:v>
                </c:pt>
                <c:pt idx="15297">
                  <c:v>36.8359375</c:v>
                </c:pt>
                <c:pt idx="15298">
                  <c:v>36.838541666666664</c:v>
                </c:pt>
                <c:pt idx="15299">
                  <c:v>36.841145833333336</c:v>
                </c:pt>
                <c:pt idx="15300">
                  <c:v>36.84375</c:v>
                </c:pt>
                <c:pt idx="15301">
                  <c:v>36.846354166666664</c:v>
                </c:pt>
                <c:pt idx="15302">
                  <c:v>36.848958333333336</c:v>
                </c:pt>
                <c:pt idx="15303">
                  <c:v>36.8515625</c:v>
                </c:pt>
                <c:pt idx="15304">
                  <c:v>36.854166666666664</c:v>
                </c:pt>
                <c:pt idx="15305">
                  <c:v>36.856770833333336</c:v>
                </c:pt>
                <c:pt idx="15306">
                  <c:v>36.859375</c:v>
                </c:pt>
                <c:pt idx="15307">
                  <c:v>36.861979166666664</c:v>
                </c:pt>
                <c:pt idx="15308">
                  <c:v>36.864583333333336</c:v>
                </c:pt>
                <c:pt idx="15309">
                  <c:v>36.8671875</c:v>
                </c:pt>
                <c:pt idx="15310">
                  <c:v>36.869791666666664</c:v>
                </c:pt>
                <c:pt idx="15311">
                  <c:v>36.872395833333336</c:v>
                </c:pt>
                <c:pt idx="15312">
                  <c:v>36.875</c:v>
                </c:pt>
                <c:pt idx="15313">
                  <c:v>36.877604166666664</c:v>
                </c:pt>
                <c:pt idx="15314">
                  <c:v>36.880208333333336</c:v>
                </c:pt>
                <c:pt idx="15315">
                  <c:v>36.8828125</c:v>
                </c:pt>
                <c:pt idx="15316">
                  <c:v>36.885416666666664</c:v>
                </c:pt>
                <c:pt idx="15317">
                  <c:v>36.888020833333336</c:v>
                </c:pt>
                <c:pt idx="15318">
                  <c:v>36.890625</c:v>
                </c:pt>
                <c:pt idx="15319">
                  <c:v>36.893229166666664</c:v>
                </c:pt>
                <c:pt idx="15320">
                  <c:v>36.895833333333336</c:v>
                </c:pt>
                <c:pt idx="15321">
                  <c:v>36.8984375</c:v>
                </c:pt>
                <c:pt idx="15322">
                  <c:v>36.901041666666664</c:v>
                </c:pt>
                <c:pt idx="15323">
                  <c:v>36.903645833333336</c:v>
                </c:pt>
                <c:pt idx="15324">
                  <c:v>36.90625</c:v>
                </c:pt>
                <c:pt idx="15325">
                  <c:v>36.908854166666664</c:v>
                </c:pt>
                <c:pt idx="15326">
                  <c:v>36.911458333333336</c:v>
                </c:pt>
                <c:pt idx="15327">
                  <c:v>36.9140625</c:v>
                </c:pt>
                <c:pt idx="15328">
                  <c:v>36.916666666666664</c:v>
                </c:pt>
                <c:pt idx="15329">
                  <c:v>36.919270833333336</c:v>
                </c:pt>
                <c:pt idx="15330">
                  <c:v>36.921875</c:v>
                </c:pt>
                <c:pt idx="15331">
                  <c:v>36.924479166666664</c:v>
                </c:pt>
                <c:pt idx="15332">
                  <c:v>36.927083333333336</c:v>
                </c:pt>
                <c:pt idx="15333">
                  <c:v>36.9296875</c:v>
                </c:pt>
                <c:pt idx="15334">
                  <c:v>36.932291666666664</c:v>
                </c:pt>
                <c:pt idx="15335">
                  <c:v>36.934895833333336</c:v>
                </c:pt>
                <c:pt idx="15336">
                  <c:v>36.9375</c:v>
                </c:pt>
                <c:pt idx="15337">
                  <c:v>36.940104166666664</c:v>
                </c:pt>
                <c:pt idx="15338">
                  <c:v>36.942708333333336</c:v>
                </c:pt>
                <c:pt idx="15339">
                  <c:v>36.9453125</c:v>
                </c:pt>
                <c:pt idx="15340">
                  <c:v>36.947916666666664</c:v>
                </c:pt>
                <c:pt idx="15341">
                  <c:v>36.950520833333336</c:v>
                </c:pt>
                <c:pt idx="15342">
                  <c:v>36.953125</c:v>
                </c:pt>
                <c:pt idx="15343">
                  <c:v>36.955729166666664</c:v>
                </c:pt>
                <c:pt idx="15344">
                  <c:v>36.958333333333336</c:v>
                </c:pt>
                <c:pt idx="15345">
                  <c:v>36.9609375</c:v>
                </c:pt>
                <c:pt idx="15346">
                  <c:v>36.963541666666664</c:v>
                </c:pt>
                <c:pt idx="15347">
                  <c:v>36.966145833333336</c:v>
                </c:pt>
                <c:pt idx="15348">
                  <c:v>36.96875</c:v>
                </c:pt>
                <c:pt idx="15349">
                  <c:v>36.971354166666664</c:v>
                </c:pt>
                <c:pt idx="15350">
                  <c:v>36.973958333333336</c:v>
                </c:pt>
                <c:pt idx="15351">
                  <c:v>36.9765625</c:v>
                </c:pt>
                <c:pt idx="15352">
                  <c:v>36.979166666666664</c:v>
                </c:pt>
                <c:pt idx="15353">
                  <c:v>36.981770833333336</c:v>
                </c:pt>
                <c:pt idx="15354">
                  <c:v>36.984375</c:v>
                </c:pt>
                <c:pt idx="15355">
                  <c:v>36.986979166666664</c:v>
                </c:pt>
                <c:pt idx="15356">
                  <c:v>36.989583333333336</c:v>
                </c:pt>
                <c:pt idx="15357">
                  <c:v>36.9921875</c:v>
                </c:pt>
                <c:pt idx="15358">
                  <c:v>36.994791666666664</c:v>
                </c:pt>
                <c:pt idx="15359">
                  <c:v>36.997395833333336</c:v>
                </c:pt>
                <c:pt idx="15360">
                  <c:v>37</c:v>
                </c:pt>
                <c:pt idx="15361">
                  <c:v>37.002604166666664</c:v>
                </c:pt>
                <c:pt idx="15362">
                  <c:v>37.005208333333336</c:v>
                </c:pt>
                <c:pt idx="15363">
                  <c:v>37.0078125</c:v>
                </c:pt>
                <c:pt idx="15364">
                  <c:v>37.010416666666664</c:v>
                </c:pt>
                <c:pt idx="15365">
                  <c:v>37.013020833333336</c:v>
                </c:pt>
                <c:pt idx="15366">
                  <c:v>37.015625</c:v>
                </c:pt>
                <c:pt idx="15367">
                  <c:v>37.018229166666664</c:v>
                </c:pt>
                <c:pt idx="15368">
                  <c:v>37.020833333333336</c:v>
                </c:pt>
                <c:pt idx="15369">
                  <c:v>37.0234375</c:v>
                </c:pt>
                <c:pt idx="15370">
                  <c:v>37.026041666666664</c:v>
                </c:pt>
                <c:pt idx="15371">
                  <c:v>37.028645833333336</c:v>
                </c:pt>
                <c:pt idx="15372">
                  <c:v>37.03125</c:v>
                </c:pt>
                <c:pt idx="15373">
                  <c:v>37.033854166666664</c:v>
                </c:pt>
                <c:pt idx="15374">
                  <c:v>37.036458333333336</c:v>
                </c:pt>
                <c:pt idx="15375">
                  <c:v>37.0390625</c:v>
                </c:pt>
                <c:pt idx="15376">
                  <c:v>37.041666666666664</c:v>
                </c:pt>
                <c:pt idx="15377">
                  <c:v>37.044270833333336</c:v>
                </c:pt>
                <c:pt idx="15378">
                  <c:v>37.046875</c:v>
                </c:pt>
                <c:pt idx="15379">
                  <c:v>37.049479166666664</c:v>
                </c:pt>
                <c:pt idx="15380">
                  <c:v>37.052083333333336</c:v>
                </c:pt>
                <c:pt idx="15381">
                  <c:v>37.0546875</c:v>
                </c:pt>
                <c:pt idx="15382">
                  <c:v>37.057291666666664</c:v>
                </c:pt>
                <c:pt idx="15383">
                  <c:v>37.059895833333336</c:v>
                </c:pt>
                <c:pt idx="15384">
                  <c:v>37.0625</c:v>
                </c:pt>
                <c:pt idx="15385">
                  <c:v>37.065104166666664</c:v>
                </c:pt>
                <c:pt idx="15386">
                  <c:v>37.067708333333336</c:v>
                </c:pt>
                <c:pt idx="15387">
                  <c:v>37.0703125</c:v>
                </c:pt>
                <c:pt idx="15388">
                  <c:v>37.072916666666664</c:v>
                </c:pt>
                <c:pt idx="15389">
                  <c:v>37.075520833333336</c:v>
                </c:pt>
                <c:pt idx="15390">
                  <c:v>37.078125</c:v>
                </c:pt>
                <c:pt idx="15391">
                  <c:v>37.080729166666664</c:v>
                </c:pt>
                <c:pt idx="15392">
                  <c:v>37.083333333333336</c:v>
                </c:pt>
                <c:pt idx="15393">
                  <c:v>37.0859375</c:v>
                </c:pt>
                <c:pt idx="15394">
                  <c:v>37.088541666666664</c:v>
                </c:pt>
                <c:pt idx="15395">
                  <c:v>37.091145833333336</c:v>
                </c:pt>
                <c:pt idx="15396">
                  <c:v>37.09375</c:v>
                </c:pt>
                <c:pt idx="15397">
                  <c:v>37.096354166666664</c:v>
                </c:pt>
                <c:pt idx="15398">
                  <c:v>37.098958333333336</c:v>
                </c:pt>
                <c:pt idx="15399">
                  <c:v>37.1015625</c:v>
                </c:pt>
                <c:pt idx="15400">
                  <c:v>37.104166666666664</c:v>
                </c:pt>
                <c:pt idx="15401">
                  <c:v>37.106770833333336</c:v>
                </c:pt>
                <c:pt idx="15402">
                  <c:v>37.109375</c:v>
                </c:pt>
                <c:pt idx="15403">
                  <c:v>37.111979166666664</c:v>
                </c:pt>
                <c:pt idx="15404">
                  <c:v>37.114583333333336</c:v>
                </c:pt>
                <c:pt idx="15405">
                  <c:v>37.1171875</c:v>
                </c:pt>
                <c:pt idx="15406">
                  <c:v>37.119791666666664</c:v>
                </c:pt>
                <c:pt idx="15407">
                  <c:v>37.122395833333336</c:v>
                </c:pt>
                <c:pt idx="15408">
                  <c:v>37.125</c:v>
                </c:pt>
                <c:pt idx="15409">
                  <c:v>37.127604166666664</c:v>
                </c:pt>
                <c:pt idx="15410">
                  <c:v>37.130208333333336</c:v>
                </c:pt>
                <c:pt idx="15411">
                  <c:v>37.1328125</c:v>
                </c:pt>
                <c:pt idx="15412">
                  <c:v>37.135416666666664</c:v>
                </c:pt>
                <c:pt idx="15413">
                  <c:v>37.138020833333336</c:v>
                </c:pt>
                <c:pt idx="15414">
                  <c:v>37.140625</c:v>
                </c:pt>
                <c:pt idx="15415">
                  <c:v>37.143229166666664</c:v>
                </c:pt>
                <c:pt idx="15416">
                  <c:v>37.145833333333336</c:v>
                </c:pt>
                <c:pt idx="15417">
                  <c:v>37.1484375</c:v>
                </c:pt>
                <c:pt idx="15418">
                  <c:v>37.151041666666664</c:v>
                </c:pt>
                <c:pt idx="15419">
                  <c:v>37.153645833333336</c:v>
                </c:pt>
                <c:pt idx="15420">
                  <c:v>37.15625</c:v>
                </c:pt>
                <c:pt idx="15421">
                  <c:v>37.158854166666664</c:v>
                </c:pt>
                <c:pt idx="15422">
                  <c:v>37.161458333333336</c:v>
                </c:pt>
                <c:pt idx="15423">
                  <c:v>37.1640625</c:v>
                </c:pt>
                <c:pt idx="15424">
                  <c:v>37.166666666666664</c:v>
                </c:pt>
                <c:pt idx="15425">
                  <c:v>37.169270833333336</c:v>
                </c:pt>
                <c:pt idx="15426">
                  <c:v>37.171875</c:v>
                </c:pt>
                <c:pt idx="15427">
                  <c:v>37.174479166666664</c:v>
                </c:pt>
                <c:pt idx="15428">
                  <c:v>37.177083333333336</c:v>
                </c:pt>
                <c:pt idx="15429">
                  <c:v>37.1796875</c:v>
                </c:pt>
                <c:pt idx="15430">
                  <c:v>37.182291666666664</c:v>
                </c:pt>
                <c:pt idx="15431">
                  <c:v>37.184895833333336</c:v>
                </c:pt>
                <c:pt idx="15432">
                  <c:v>37.1875</c:v>
                </c:pt>
                <c:pt idx="15433">
                  <c:v>37.190104166666664</c:v>
                </c:pt>
                <c:pt idx="15434">
                  <c:v>37.192708333333336</c:v>
                </c:pt>
                <c:pt idx="15435">
                  <c:v>37.1953125</c:v>
                </c:pt>
                <c:pt idx="15436">
                  <c:v>37.197916666666664</c:v>
                </c:pt>
                <c:pt idx="15437">
                  <c:v>37.200520833333336</c:v>
                </c:pt>
                <c:pt idx="15438">
                  <c:v>37.203125</c:v>
                </c:pt>
                <c:pt idx="15439">
                  <c:v>37.205729166666664</c:v>
                </c:pt>
                <c:pt idx="15440">
                  <c:v>37.208333333333336</c:v>
                </c:pt>
                <c:pt idx="15441">
                  <c:v>37.2109375</c:v>
                </c:pt>
                <c:pt idx="15442">
                  <c:v>37.213541666666664</c:v>
                </c:pt>
                <c:pt idx="15443">
                  <c:v>37.216145833333336</c:v>
                </c:pt>
                <c:pt idx="15444">
                  <c:v>37.21875</c:v>
                </c:pt>
                <c:pt idx="15445">
                  <c:v>37.221354166666664</c:v>
                </c:pt>
                <c:pt idx="15446">
                  <c:v>37.223958333333336</c:v>
                </c:pt>
                <c:pt idx="15447">
                  <c:v>37.2265625</c:v>
                </c:pt>
                <c:pt idx="15448">
                  <c:v>37.229166666666664</c:v>
                </c:pt>
                <c:pt idx="15449">
                  <c:v>37.231770833333336</c:v>
                </c:pt>
                <c:pt idx="15450">
                  <c:v>37.234375</c:v>
                </c:pt>
                <c:pt idx="15451">
                  <c:v>37.236979166666664</c:v>
                </c:pt>
                <c:pt idx="15452">
                  <c:v>37.239583333333336</c:v>
                </c:pt>
                <c:pt idx="15453">
                  <c:v>37.2421875</c:v>
                </c:pt>
                <c:pt idx="15454">
                  <c:v>37.244791666666664</c:v>
                </c:pt>
                <c:pt idx="15455">
                  <c:v>37.247395833333336</c:v>
                </c:pt>
                <c:pt idx="15456">
                  <c:v>37.25</c:v>
                </c:pt>
                <c:pt idx="15457">
                  <c:v>37.252604166666664</c:v>
                </c:pt>
                <c:pt idx="15458">
                  <c:v>37.255208333333336</c:v>
                </c:pt>
                <c:pt idx="15459">
                  <c:v>37.2578125</c:v>
                </c:pt>
                <c:pt idx="15460">
                  <c:v>37.260416666666664</c:v>
                </c:pt>
                <c:pt idx="15461">
                  <c:v>37.263020833333336</c:v>
                </c:pt>
                <c:pt idx="15462">
                  <c:v>37.265625</c:v>
                </c:pt>
                <c:pt idx="15463">
                  <c:v>37.268229166666664</c:v>
                </c:pt>
                <c:pt idx="15464">
                  <c:v>37.270833333333336</c:v>
                </c:pt>
                <c:pt idx="15465">
                  <c:v>37.2734375</c:v>
                </c:pt>
                <c:pt idx="15466">
                  <c:v>37.276041666666664</c:v>
                </c:pt>
                <c:pt idx="15467">
                  <c:v>37.278645833333336</c:v>
                </c:pt>
                <c:pt idx="15468">
                  <c:v>37.28125</c:v>
                </c:pt>
                <c:pt idx="15469">
                  <c:v>37.283854166666664</c:v>
                </c:pt>
                <c:pt idx="15470">
                  <c:v>37.286458333333336</c:v>
                </c:pt>
                <c:pt idx="15471">
                  <c:v>37.2890625</c:v>
                </c:pt>
                <c:pt idx="15472">
                  <c:v>37.291666666666664</c:v>
                </c:pt>
                <c:pt idx="15473">
                  <c:v>37.294270833333336</c:v>
                </c:pt>
                <c:pt idx="15474">
                  <c:v>37.296875</c:v>
                </c:pt>
                <c:pt idx="15475">
                  <c:v>37.299479166666664</c:v>
                </c:pt>
                <c:pt idx="15476">
                  <c:v>37.302083333333336</c:v>
                </c:pt>
                <c:pt idx="15477">
                  <c:v>37.3046875</c:v>
                </c:pt>
                <c:pt idx="15478">
                  <c:v>37.307291666666664</c:v>
                </c:pt>
                <c:pt idx="15479">
                  <c:v>37.309895833333336</c:v>
                </c:pt>
                <c:pt idx="15480">
                  <c:v>37.3125</c:v>
                </c:pt>
                <c:pt idx="15481">
                  <c:v>37.315104166666664</c:v>
                </c:pt>
                <c:pt idx="15482">
                  <c:v>37.317708333333336</c:v>
                </c:pt>
                <c:pt idx="15483">
                  <c:v>37.3203125</c:v>
                </c:pt>
                <c:pt idx="15484">
                  <c:v>37.322916666666664</c:v>
                </c:pt>
                <c:pt idx="15485">
                  <c:v>37.325520833333336</c:v>
                </c:pt>
                <c:pt idx="15486">
                  <c:v>37.328125</c:v>
                </c:pt>
                <c:pt idx="15487">
                  <c:v>37.330729166666664</c:v>
                </c:pt>
                <c:pt idx="15488">
                  <c:v>37.333333333333336</c:v>
                </c:pt>
                <c:pt idx="15489">
                  <c:v>37.3359375</c:v>
                </c:pt>
                <c:pt idx="15490">
                  <c:v>37.338541666666664</c:v>
                </c:pt>
                <c:pt idx="15491">
                  <c:v>37.341145833333336</c:v>
                </c:pt>
                <c:pt idx="15492">
                  <c:v>37.34375</c:v>
                </c:pt>
                <c:pt idx="15493">
                  <c:v>37.346354166666664</c:v>
                </c:pt>
                <c:pt idx="15494">
                  <c:v>37.348958333333336</c:v>
                </c:pt>
                <c:pt idx="15495">
                  <c:v>37.3515625</c:v>
                </c:pt>
                <c:pt idx="15496">
                  <c:v>37.354166666666664</c:v>
                </c:pt>
                <c:pt idx="15497">
                  <c:v>37.356770833333336</c:v>
                </c:pt>
                <c:pt idx="15498">
                  <c:v>37.359375</c:v>
                </c:pt>
                <c:pt idx="15499">
                  <c:v>37.361979166666664</c:v>
                </c:pt>
                <c:pt idx="15500">
                  <c:v>37.364583333333336</c:v>
                </c:pt>
                <c:pt idx="15501">
                  <c:v>37.3671875</c:v>
                </c:pt>
                <c:pt idx="15502">
                  <c:v>37.369791666666664</c:v>
                </c:pt>
                <c:pt idx="15503">
                  <c:v>37.372395833333336</c:v>
                </c:pt>
                <c:pt idx="15504">
                  <c:v>37.375</c:v>
                </c:pt>
                <c:pt idx="15505">
                  <c:v>37.377604166666664</c:v>
                </c:pt>
                <c:pt idx="15506">
                  <c:v>37.380208333333336</c:v>
                </c:pt>
                <c:pt idx="15507">
                  <c:v>37.3828125</c:v>
                </c:pt>
                <c:pt idx="15508">
                  <c:v>37.385416666666664</c:v>
                </c:pt>
                <c:pt idx="15509">
                  <c:v>37.388020833333336</c:v>
                </c:pt>
                <c:pt idx="15510">
                  <c:v>37.390625</c:v>
                </c:pt>
                <c:pt idx="15511">
                  <c:v>37.393229166666664</c:v>
                </c:pt>
                <c:pt idx="15512">
                  <c:v>37.395833333333336</c:v>
                </c:pt>
                <c:pt idx="15513">
                  <c:v>37.3984375</c:v>
                </c:pt>
                <c:pt idx="15514">
                  <c:v>37.401041666666664</c:v>
                </c:pt>
                <c:pt idx="15515">
                  <c:v>37.403645833333336</c:v>
                </c:pt>
                <c:pt idx="15516">
                  <c:v>37.40625</c:v>
                </c:pt>
                <c:pt idx="15517">
                  <c:v>37.408854166666664</c:v>
                </c:pt>
                <c:pt idx="15518">
                  <c:v>37.411458333333336</c:v>
                </c:pt>
                <c:pt idx="15519">
                  <c:v>37.4140625</c:v>
                </c:pt>
                <c:pt idx="15520">
                  <c:v>37.416666666666664</c:v>
                </c:pt>
                <c:pt idx="15521">
                  <c:v>37.419270833333336</c:v>
                </c:pt>
                <c:pt idx="15522">
                  <c:v>37.421875</c:v>
                </c:pt>
                <c:pt idx="15523">
                  <c:v>37.424479166666664</c:v>
                </c:pt>
                <c:pt idx="15524">
                  <c:v>37.427083333333336</c:v>
                </c:pt>
                <c:pt idx="15525">
                  <c:v>37.4296875</c:v>
                </c:pt>
                <c:pt idx="15526">
                  <c:v>37.432291666666664</c:v>
                </c:pt>
                <c:pt idx="15527">
                  <c:v>37.434895833333336</c:v>
                </c:pt>
                <c:pt idx="15528">
                  <c:v>37.4375</c:v>
                </c:pt>
                <c:pt idx="15529">
                  <c:v>37.440104166666664</c:v>
                </c:pt>
                <c:pt idx="15530">
                  <c:v>37.442708333333336</c:v>
                </c:pt>
                <c:pt idx="15531">
                  <c:v>37.4453125</c:v>
                </c:pt>
                <c:pt idx="15532">
                  <c:v>37.447916666666664</c:v>
                </c:pt>
                <c:pt idx="15533">
                  <c:v>37.450520833333336</c:v>
                </c:pt>
                <c:pt idx="15534">
                  <c:v>37.453125</c:v>
                </c:pt>
                <c:pt idx="15535">
                  <c:v>37.455729166666664</c:v>
                </c:pt>
                <c:pt idx="15536">
                  <c:v>37.458333333333336</c:v>
                </c:pt>
                <c:pt idx="15537">
                  <c:v>37.4609375</c:v>
                </c:pt>
                <c:pt idx="15538">
                  <c:v>37.463541666666664</c:v>
                </c:pt>
                <c:pt idx="15539">
                  <c:v>37.466145833333336</c:v>
                </c:pt>
                <c:pt idx="15540">
                  <c:v>37.46875</c:v>
                </c:pt>
                <c:pt idx="15541">
                  <c:v>37.471354166666664</c:v>
                </c:pt>
                <c:pt idx="15542">
                  <c:v>37.473958333333336</c:v>
                </c:pt>
                <c:pt idx="15543">
                  <c:v>37.4765625</c:v>
                </c:pt>
                <c:pt idx="15544">
                  <c:v>37.479166666666664</c:v>
                </c:pt>
                <c:pt idx="15545">
                  <c:v>37.481770833333336</c:v>
                </c:pt>
                <c:pt idx="15546">
                  <c:v>37.484375</c:v>
                </c:pt>
                <c:pt idx="15547">
                  <c:v>37.486979166666664</c:v>
                </c:pt>
                <c:pt idx="15548">
                  <c:v>37.489583333333336</c:v>
                </c:pt>
                <c:pt idx="15549">
                  <c:v>37.4921875</c:v>
                </c:pt>
                <c:pt idx="15550">
                  <c:v>37.494791666666664</c:v>
                </c:pt>
                <c:pt idx="15551">
                  <c:v>37.497395833333336</c:v>
                </c:pt>
                <c:pt idx="15552">
                  <c:v>37.5</c:v>
                </c:pt>
                <c:pt idx="15553">
                  <c:v>37.502604166666664</c:v>
                </c:pt>
                <c:pt idx="15554">
                  <c:v>37.505208333333336</c:v>
                </c:pt>
                <c:pt idx="15555">
                  <c:v>37.5078125</c:v>
                </c:pt>
                <c:pt idx="15556">
                  <c:v>37.510416666666664</c:v>
                </c:pt>
                <c:pt idx="15557">
                  <c:v>37.513020833333336</c:v>
                </c:pt>
                <c:pt idx="15558">
                  <c:v>37.515625</c:v>
                </c:pt>
                <c:pt idx="15559">
                  <c:v>37.518229166666664</c:v>
                </c:pt>
                <c:pt idx="15560">
                  <c:v>37.520833333333336</c:v>
                </c:pt>
                <c:pt idx="15561">
                  <c:v>37.5234375</c:v>
                </c:pt>
                <c:pt idx="15562">
                  <c:v>37.526041666666664</c:v>
                </c:pt>
                <c:pt idx="15563">
                  <c:v>37.528645833333336</c:v>
                </c:pt>
                <c:pt idx="15564">
                  <c:v>37.53125</c:v>
                </c:pt>
                <c:pt idx="15565">
                  <c:v>37.533854166666664</c:v>
                </c:pt>
                <c:pt idx="15566">
                  <c:v>37.536458333333336</c:v>
                </c:pt>
                <c:pt idx="15567">
                  <c:v>37.5390625</c:v>
                </c:pt>
                <c:pt idx="15568">
                  <c:v>37.541666666666664</c:v>
                </c:pt>
                <c:pt idx="15569">
                  <c:v>37.544270833333336</c:v>
                </c:pt>
                <c:pt idx="15570">
                  <c:v>37.546875</c:v>
                </c:pt>
                <c:pt idx="15571">
                  <c:v>37.549479166666664</c:v>
                </c:pt>
                <c:pt idx="15572">
                  <c:v>37.552083333333336</c:v>
                </c:pt>
                <c:pt idx="15573">
                  <c:v>37.5546875</c:v>
                </c:pt>
                <c:pt idx="15574">
                  <c:v>37.557291666666664</c:v>
                </c:pt>
                <c:pt idx="15575">
                  <c:v>37.559895833333336</c:v>
                </c:pt>
                <c:pt idx="15576">
                  <c:v>37.5625</c:v>
                </c:pt>
                <c:pt idx="15577">
                  <c:v>37.565104166666664</c:v>
                </c:pt>
                <c:pt idx="15578">
                  <c:v>37.567708333333336</c:v>
                </c:pt>
                <c:pt idx="15579">
                  <c:v>37.5703125</c:v>
                </c:pt>
                <c:pt idx="15580">
                  <c:v>37.572916666666664</c:v>
                </c:pt>
                <c:pt idx="15581">
                  <c:v>37.575520833333336</c:v>
                </c:pt>
                <c:pt idx="15582">
                  <c:v>37.578125</c:v>
                </c:pt>
                <c:pt idx="15583">
                  <c:v>37.580729166666664</c:v>
                </c:pt>
                <c:pt idx="15584">
                  <c:v>37.583333333333336</c:v>
                </c:pt>
                <c:pt idx="15585">
                  <c:v>37.5859375</c:v>
                </c:pt>
                <c:pt idx="15586">
                  <c:v>37.588541666666664</c:v>
                </c:pt>
                <c:pt idx="15587">
                  <c:v>37.591145833333336</c:v>
                </c:pt>
                <c:pt idx="15588">
                  <c:v>37.59375</c:v>
                </c:pt>
                <c:pt idx="15589">
                  <c:v>37.596354166666664</c:v>
                </c:pt>
                <c:pt idx="15590">
                  <c:v>37.598958333333336</c:v>
                </c:pt>
                <c:pt idx="15591">
                  <c:v>37.6015625</c:v>
                </c:pt>
                <c:pt idx="15592">
                  <c:v>37.604166666666664</c:v>
                </c:pt>
                <c:pt idx="15593">
                  <c:v>37.606770833333336</c:v>
                </c:pt>
                <c:pt idx="15594">
                  <c:v>37.609375</c:v>
                </c:pt>
                <c:pt idx="15595">
                  <c:v>37.611979166666664</c:v>
                </c:pt>
                <c:pt idx="15596">
                  <c:v>37.614583333333336</c:v>
                </c:pt>
                <c:pt idx="15597">
                  <c:v>37.6171875</c:v>
                </c:pt>
                <c:pt idx="15598">
                  <c:v>37.619791666666664</c:v>
                </c:pt>
                <c:pt idx="15599">
                  <c:v>37.622395833333336</c:v>
                </c:pt>
                <c:pt idx="15600">
                  <c:v>37.625</c:v>
                </c:pt>
                <c:pt idx="15601">
                  <c:v>37.627604166666664</c:v>
                </c:pt>
                <c:pt idx="15602">
                  <c:v>37.630208333333336</c:v>
                </c:pt>
                <c:pt idx="15603">
                  <c:v>37.6328125</c:v>
                </c:pt>
                <c:pt idx="15604">
                  <c:v>37.635416666666664</c:v>
                </c:pt>
                <c:pt idx="15605">
                  <c:v>37.638020833333336</c:v>
                </c:pt>
                <c:pt idx="15606">
                  <c:v>37.640625</c:v>
                </c:pt>
                <c:pt idx="15607">
                  <c:v>37.643229166666664</c:v>
                </c:pt>
                <c:pt idx="15608">
                  <c:v>37.645833333333336</c:v>
                </c:pt>
                <c:pt idx="15609">
                  <c:v>37.6484375</c:v>
                </c:pt>
                <c:pt idx="15610">
                  <c:v>37.651041666666664</c:v>
                </c:pt>
                <c:pt idx="15611">
                  <c:v>37.653645833333336</c:v>
                </c:pt>
                <c:pt idx="15612">
                  <c:v>37.65625</c:v>
                </c:pt>
                <c:pt idx="15613">
                  <c:v>37.658854166666664</c:v>
                </c:pt>
                <c:pt idx="15614">
                  <c:v>37.661458333333336</c:v>
                </c:pt>
                <c:pt idx="15615">
                  <c:v>37.6640625</c:v>
                </c:pt>
                <c:pt idx="15616">
                  <c:v>37.666666666666664</c:v>
                </c:pt>
                <c:pt idx="15617">
                  <c:v>37.669270833333336</c:v>
                </c:pt>
                <c:pt idx="15618">
                  <c:v>37.671875</c:v>
                </c:pt>
                <c:pt idx="15619">
                  <c:v>37.674479166666664</c:v>
                </c:pt>
                <c:pt idx="15620">
                  <c:v>37.677083333333336</c:v>
                </c:pt>
                <c:pt idx="15621">
                  <c:v>37.6796875</c:v>
                </c:pt>
                <c:pt idx="15622">
                  <c:v>37.682291666666664</c:v>
                </c:pt>
                <c:pt idx="15623">
                  <c:v>37.684895833333336</c:v>
                </c:pt>
                <c:pt idx="15624">
                  <c:v>37.6875</c:v>
                </c:pt>
                <c:pt idx="15625">
                  <c:v>37.690104166666664</c:v>
                </c:pt>
                <c:pt idx="15626">
                  <c:v>37.692708333333336</c:v>
                </c:pt>
                <c:pt idx="15627">
                  <c:v>37.6953125</c:v>
                </c:pt>
                <c:pt idx="15628">
                  <c:v>37.697916666666664</c:v>
                </c:pt>
                <c:pt idx="15629">
                  <c:v>37.700520833333336</c:v>
                </c:pt>
                <c:pt idx="15630">
                  <c:v>37.703125</c:v>
                </c:pt>
                <c:pt idx="15631">
                  <c:v>37.705729166666664</c:v>
                </c:pt>
                <c:pt idx="15632">
                  <c:v>37.708333333333336</c:v>
                </c:pt>
                <c:pt idx="15633">
                  <c:v>37.7109375</c:v>
                </c:pt>
                <c:pt idx="15634">
                  <c:v>37.713541666666664</c:v>
                </c:pt>
                <c:pt idx="15635">
                  <c:v>37.716145833333336</c:v>
                </c:pt>
                <c:pt idx="15636">
                  <c:v>37.71875</c:v>
                </c:pt>
                <c:pt idx="15637">
                  <c:v>37.721354166666664</c:v>
                </c:pt>
                <c:pt idx="15638">
                  <c:v>37.723958333333336</c:v>
                </c:pt>
                <c:pt idx="15639">
                  <c:v>37.7265625</c:v>
                </c:pt>
                <c:pt idx="15640">
                  <c:v>37.729166666666664</c:v>
                </c:pt>
                <c:pt idx="15641">
                  <c:v>37.731770833333336</c:v>
                </c:pt>
                <c:pt idx="15642">
                  <c:v>37.734375</c:v>
                </c:pt>
                <c:pt idx="15643">
                  <c:v>37.736979166666664</c:v>
                </c:pt>
                <c:pt idx="15644">
                  <c:v>37.739583333333336</c:v>
                </c:pt>
                <c:pt idx="15645">
                  <c:v>37.7421875</c:v>
                </c:pt>
                <c:pt idx="15646">
                  <c:v>37.744791666666664</c:v>
                </c:pt>
                <c:pt idx="15647">
                  <c:v>37.747395833333336</c:v>
                </c:pt>
                <c:pt idx="15648">
                  <c:v>37.75</c:v>
                </c:pt>
                <c:pt idx="15649">
                  <c:v>37.752604166666664</c:v>
                </c:pt>
                <c:pt idx="15650">
                  <c:v>37.755208333333336</c:v>
                </c:pt>
                <c:pt idx="15651">
                  <c:v>37.7578125</c:v>
                </c:pt>
                <c:pt idx="15652">
                  <c:v>37.760416666666664</c:v>
                </c:pt>
                <c:pt idx="15653">
                  <c:v>37.763020833333336</c:v>
                </c:pt>
                <c:pt idx="15654">
                  <c:v>37.765625</c:v>
                </c:pt>
                <c:pt idx="15655">
                  <c:v>37.768229166666664</c:v>
                </c:pt>
                <c:pt idx="15656">
                  <c:v>37.770833333333336</c:v>
                </c:pt>
                <c:pt idx="15657">
                  <c:v>37.7734375</c:v>
                </c:pt>
                <c:pt idx="15658">
                  <c:v>37.776041666666664</c:v>
                </c:pt>
                <c:pt idx="15659">
                  <c:v>37.778645833333336</c:v>
                </c:pt>
                <c:pt idx="15660">
                  <c:v>37.78125</c:v>
                </c:pt>
                <c:pt idx="15661">
                  <c:v>37.783854166666664</c:v>
                </c:pt>
                <c:pt idx="15662">
                  <c:v>37.786458333333336</c:v>
                </c:pt>
                <c:pt idx="15663">
                  <c:v>37.7890625</c:v>
                </c:pt>
                <c:pt idx="15664">
                  <c:v>37.791666666666664</c:v>
                </c:pt>
                <c:pt idx="15665">
                  <c:v>37.794270833333336</c:v>
                </c:pt>
                <c:pt idx="15666">
                  <c:v>37.796875</c:v>
                </c:pt>
                <c:pt idx="15667">
                  <c:v>37.799479166666664</c:v>
                </c:pt>
                <c:pt idx="15668">
                  <c:v>37.802083333333336</c:v>
                </c:pt>
                <c:pt idx="15669">
                  <c:v>37.8046875</c:v>
                </c:pt>
                <c:pt idx="15670">
                  <c:v>37.807291666666664</c:v>
                </c:pt>
                <c:pt idx="15671">
                  <c:v>37.809895833333336</c:v>
                </c:pt>
                <c:pt idx="15672">
                  <c:v>37.8125</c:v>
                </c:pt>
                <c:pt idx="15673">
                  <c:v>37.815104166666664</c:v>
                </c:pt>
                <c:pt idx="15674">
                  <c:v>37.817708333333336</c:v>
                </c:pt>
                <c:pt idx="15675">
                  <c:v>37.8203125</c:v>
                </c:pt>
                <c:pt idx="15676">
                  <c:v>37.822916666666664</c:v>
                </c:pt>
                <c:pt idx="15677">
                  <c:v>37.825520833333336</c:v>
                </c:pt>
                <c:pt idx="15678">
                  <c:v>37.828125</c:v>
                </c:pt>
                <c:pt idx="15679">
                  <c:v>37.830729166666664</c:v>
                </c:pt>
                <c:pt idx="15680">
                  <c:v>37.833333333333336</c:v>
                </c:pt>
                <c:pt idx="15681">
                  <c:v>37.8359375</c:v>
                </c:pt>
                <c:pt idx="15682">
                  <c:v>37.838541666666664</c:v>
                </c:pt>
                <c:pt idx="15683">
                  <c:v>37.841145833333336</c:v>
                </c:pt>
                <c:pt idx="15684">
                  <c:v>37.84375</c:v>
                </c:pt>
                <c:pt idx="15685">
                  <c:v>37.846354166666664</c:v>
                </c:pt>
                <c:pt idx="15686">
                  <c:v>37.848958333333336</c:v>
                </c:pt>
                <c:pt idx="15687">
                  <c:v>37.8515625</c:v>
                </c:pt>
                <c:pt idx="15688">
                  <c:v>37.854166666666664</c:v>
                </c:pt>
                <c:pt idx="15689">
                  <c:v>37.856770833333336</c:v>
                </c:pt>
                <c:pt idx="15690">
                  <c:v>37.859375</c:v>
                </c:pt>
                <c:pt idx="15691">
                  <c:v>37.861979166666664</c:v>
                </c:pt>
                <c:pt idx="15692">
                  <c:v>37.864583333333336</c:v>
                </c:pt>
                <c:pt idx="15693">
                  <c:v>37.8671875</c:v>
                </c:pt>
                <c:pt idx="15694">
                  <c:v>37.869791666666664</c:v>
                </c:pt>
                <c:pt idx="15695">
                  <c:v>37.872395833333336</c:v>
                </c:pt>
                <c:pt idx="15696">
                  <c:v>37.875</c:v>
                </c:pt>
                <c:pt idx="15697">
                  <c:v>37.877604166666664</c:v>
                </c:pt>
                <c:pt idx="15698">
                  <c:v>37.880208333333336</c:v>
                </c:pt>
                <c:pt idx="15699">
                  <c:v>37.8828125</c:v>
                </c:pt>
                <c:pt idx="15700">
                  <c:v>37.885416666666664</c:v>
                </c:pt>
                <c:pt idx="15701">
                  <c:v>37.888020833333336</c:v>
                </c:pt>
                <c:pt idx="15702">
                  <c:v>37.890625</c:v>
                </c:pt>
                <c:pt idx="15703">
                  <c:v>37.893229166666664</c:v>
                </c:pt>
                <c:pt idx="15704">
                  <c:v>37.895833333333336</c:v>
                </c:pt>
                <c:pt idx="15705">
                  <c:v>37.8984375</c:v>
                </c:pt>
                <c:pt idx="15706">
                  <c:v>37.901041666666664</c:v>
                </c:pt>
                <c:pt idx="15707">
                  <c:v>37.903645833333336</c:v>
                </c:pt>
                <c:pt idx="15708">
                  <c:v>37.90625</c:v>
                </c:pt>
                <c:pt idx="15709">
                  <c:v>37.908854166666664</c:v>
                </c:pt>
                <c:pt idx="15710">
                  <c:v>37.911458333333336</c:v>
                </c:pt>
                <c:pt idx="15711">
                  <c:v>37.9140625</c:v>
                </c:pt>
                <c:pt idx="15712">
                  <c:v>37.916666666666664</c:v>
                </c:pt>
                <c:pt idx="15713">
                  <c:v>37.919270833333336</c:v>
                </c:pt>
                <c:pt idx="15714">
                  <c:v>37.921875</c:v>
                </c:pt>
                <c:pt idx="15715">
                  <c:v>37.924479166666664</c:v>
                </c:pt>
                <c:pt idx="15716">
                  <c:v>37.927083333333336</c:v>
                </c:pt>
                <c:pt idx="15717">
                  <c:v>37.9296875</c:v>
                </c:pt>
                <c:pt idx="15718">
                  <c:v>37.932291666666664</c:v>
                </c:pt>
                <c:pt idx="15719">
                  <c:v>37.934895833333336</c:v>
                </c:pt>
                <c:pt idx="15720">
                  <c:v>37.9375</c:v>
                </c:pt>
                <c:pt idx="15721">
                  <c:v>37.940104166666664</c:v>
                </c:pt>
                <c:pt idx="15722">
                  <c:v>37.942708333333336</c:v>
                </c:pt>
                <c:pt idx="15723">
                  <c:v>37.9453125</c:v>
                </c:pt>
                <c:pt idx="15724">
                  <c:v>37.947916666666664</c:v>
                </c:pt>
                <c:pt idx="15725">
                  <c:v>37.950520833333336</c:v>
                </c:pt>
                <c:pt idx="15726">
                  <c:v>37.953125</c:v>
                </c:pt>
                <c:pt idx="15727">
                  <c:v>37.955729166666664</c:v>
                </c:pt>
                <c:pt idx="15728">
                  <c:v>37.958333333333336</c:v>
                </c:pt>
                <c:pt idx="15729">
                  <c:v>37.9609375</c:v>
                </c:pt>
                <c:pt idx="15730">
                  <c:v>37.963541666666664</c:v>
                </c:pt>
                <c:pt idx="15731">
                  <c:v>37.966145833333336</c:v>
                </c:pt>
                <c:pt idx="15732">
                  <c:v>37.96875</c:v>
                </c:pt>
                <c:pt idx="15733">
                  <c:v>37.971354166666664</c:v>
                </c:pt>
                <c:pt idx="15734">
                  <c:v>37.973958333333336</c:v>
                </c:pt>
                <c:pt idx="15735">
                  <c:v>37.9765625</c:v>
                </c:pt>
                <c:pt idx="15736">
                  <c:v>37.979166666666664</c:v>
                </c:pt>
                <c:pt idx="15737">
                  <c:v>37.981770833333336</c:v>
                </c:pt>
                <c:pt idx="15738">
                  <c:v>37.984375</c:v>
                </c:pt>
                <c:pt idx="15739">
                  <c:v>37.986979166666664</c:v>
                </c:pt>
                <c:pt idx="15740">
                  <c:v>37.989583333333336</c:v>
                </c:pt>
                <c:pt idx="15741">
                  <c:v>37.9921875</c:v>
                </c:pt>
                <c:pt idx="15742">
                  <c:v>37.994791666666664</c:v>
                </c:pt>
                <c:pt idx="15743">
                  <c:v>37.997395833333336</c:v>
                </c:pt>
                <c:pt idx="15744">
                  <c:v>38</c:v>
                </c:pt>
                <c:pt idx="15745">
                  <c:v>38.002604166666664</c:v>
                </c:pt>
                <c:pt idx="15746">
                  <c:v>38.005208333333336</c:v>
                </c:pt>
                <c:pt idx="15747">
                  <c:v>38.0078125</c:v>
                </c:pt>
                <c:pt idx="15748">
                  <c:v>38.010416666666664</c:v>
                </c:pt>
                <c:pt idx="15749">
                  <c:v>38.013020833333336</c:v>
                </c:pt>
                <c:pt idx="15750">
                  <c:v>38.015625</c:v>
                </c:pt>
                <c:pt idx="15751">
                  <c:v>38.018229166666664</c:v>
                </c:pt>
                <c:pt idx="15752">
                  <c:v>38.020833333333336</c:v>
                </c:pt>
                <c:pt idx="15753">
                  <c:v>38.0234375</c:v>
                </c:pt>
                <c:pt idx="15754">
                  <c:v>38.026041666666664</c:v>
                </c:pt>
                <c:pt idx="15755">
                  <c:v>38.028645833333336</c:v>
                </c:pt>
                <c:pt idx="15756">
                  <c:v>38.03125</c:v>
                </c:pt>
                <c:pt idx="15757">
                  <c:v>38.033854166666664</c:v>
                </c:pt>
                <c:pt idx="15758">
                  <c:v>38.036458333333336</c:v>
                </c:pt>
                <c:pt idx="15759">
                  <c:v>38.0390625</c:v>
                </c:pt>
                <c:pt idx="15760">
                  <c:v>38.041666666666664</c:v>
                </c:pt>
                <c:pt idx="15761">
                  <c:v>38.044270833333336</c:v>
                </c:pt>
                <c:pt idx="15762">
                  <c:v>38.046875</c:v>
                </c:pt>
                <c:pt idx="15763">
                  <c:v>38.049479166666664</c:v>
                </c:pt>
                <c:pt idx="15764">
                  <c:v>38.052083333333336</c:v>
                </c:pt>
                <c:pt idx="15765">
                  <c:v>38.0546875</c:v>
                </c:pt>
                <c:pt idx="15766">
                  <c:v>38.057291666666664</c:v>
                </c:pt>
                <c:pt idx="15767">
                  <c:v>38.059895833333336</c:v>
                </c:pt>
                <c:pt idx="15768">
                  <c:v>38.0625</c:v>
                </c:pt>
                <c:pt idx="15769">
                  <c:v>38.065104166666664</c:v>
                </c:pt>
                <c:pt idx="15770">
                  <c:v>38.067708333333336</c:v>
                </c:pt>
                <c:pt idx="15771">
                  <c:v>38.0703125</c:v>
                </c:pt>
                <c:pt idx="15772">
                  <c:v>38.072916666666664</c:v>
                </c:pt>
                <c:pt idx="15773">
                  <c:v>38.075520833333336</c:v>
                </c:pt>
                <c:pt idx="15774">
                  <c:v>38.078125</c:v>
                </c:pt>
                <c:pt idx="15775">
                  <c:v>38.080729166666664</c:v>
                </c:pt>
                <c:pt idx="15776">
                  <c:v>38.083333333333336</c:v>
                </c:pt>
                <c:pt idx="15777">
                  <c:v>38.0859375</c:v>
                </c:pt>
                <c:pt idx="15778">
                  <c:v>38.088541666666664</c:v>
                </c:pt>
                <c:pt idx="15779">
                  <c:v>38.091145833333336</c:v>
                </c:pt>
                <c:pt idx="15780">
                  <c:v>38.09375</c:v>
                </c:pt>
                <c:pt idx="15781">
                  <c:v>38.096354166666664</c:v>
                </c:pt>
                <c:pt idx="15782">
                  <c:v>38.098958333333336</c:v>
                </c:pt>
                <c:pt idx="15783">
                  <c:v>38.1015625</c:v>
                </c:pt>
                <c:pt idx="15784">
                  <c:v>38.104166666666664</c:v>
                </c:pt>
                <c:pt idx="15785">
                  <c:v>38.106770833333336</c:v>
                </c:pt>
                <c:pt idx="15786">
                  <c:v>38.109375</c:v>
                </c:pt>
                <c:pt idx="15787">
                  <c:v>38.111979166666664</c:v>
                </c:pt>
                <c:pt idx="15788">
                  <c:v>38.114583333333336</c:v>
                </c:pt>
                <c:pt idx="15789">
                  <c:v>38.1171875</c:v>
                </c:pt>
                <c:pt idx="15790">
                  <c:v>38.119791666666664</c:v>
                </c:pt>
                <c:pt idx="15791">
                  <c:v>38.122395833333336</c:v>
                </c:pt>
                <c:pt idx="15792">
                  <c:v>38.125</c:v>
                </c:pt>
                <c:pt idx="15793">
                  <c:v>38.127604166666664</c:v>
                </c:pt>
                <c:pt idx="15794">
                  <c:v>38.130208333333336</c:v>
                </c:pt>
                <c:pt idx="15795">
                  <c:v>38.1328125</c:v>
                </c:pt>
                <c:pt idx="15796">
                  <c:v>38.135416666666664</c:v>
                </c:pt>
                <c:pt idx="15797">
                  <c:v>38.138020833333336</c:v>
                </c:pt>
                <c:pt idx="15798">
                  <c:v>38.140625</c:v>
                </c:pt>
                <c:pt idx="15799">
                  <c:v>38.143229166666664</c:v>
                </c:pt>
                <c:pt idx="15800">
                  <c:v>38.145833333333336</c:v>
                </c:pt>
                <c:pt idx="15801">
                  <c:v>38.1484375</c:v>
                </c:pt>
                <c:pt idx="15802">
                  <c:v>38.151041666666664</c:v>
                </c:pt>
                <c:pt idx="15803">
                  <c:v>38.153645833333336</c:v>
                </c:pt>
                <c:pt idx="15804">
                  <c:v>38.15625</c:v>
                </c:pt>
                <c:pt idx="15805">
                  <c:v>38.158854166666664</c:v>
                </c:pt>
                <c:pt idx="15806">
                  <c:v>38.161458333333336</c:v>
                </c:pt>
                <c:pt idx="15807">
                  <c:v>38.1640625</c:v>
                </c:pt>
                <c:pt idx="15808">
                  <c:v>38.166666666666664</c:v>
                </c:pt>
                <c:pt idx="15809">
                  <c:v>38.169270833333336</c:v>
                </c:pt>
                <c:pt idx="15810">
                  <c:v>38.171875</c:v>
                </c:pt>
                <c:pt idx="15811">
                  <c:v>38.174479166666664</c:v>
                </c:pt>
                <c:pt idx="15812">
                  <c:v>38.177083333333336</c:v>
                </c:pt>
                <c:pt idx="15813">
                  <c:v>38.1796875</c:v>
                </c:pt>
                <c:pt idx="15814">
                  <c:v>38.182291666666664</c:v>
                </c:pt>
                <c:pt idx="15815">
                  <c:v>38.184895833333336</c:v>
                </c:pt>
                <c:pt idx="15816">
                  <c:v>38.1875</c:v>
                </c:pt>
                <c:pt idx="15817">
                  <c:v>38.190104166666664</c:v>
                </c:pt>
                <c:pt idx="15818">
                  <c:v>38.192708333333336</c:v>
                </c:pt>
                <c:pt idx="15819">
                  <c:v>38.1953125</c:v>
                </c:pt>
                <c:pt idx="15820">
                  <c:v>38.197916666666664</c:v>
                </c:pt>
                <c:pt idx="15821">
                  <c:v>38.200520833333336</c:v>
                </c:pt>
                <c:pt idx="15822">
                  <c:v>38.203125</c:v>
                </c:pt>
                <c:pt idx="15823">
                  <c:v>38.205729166666664</c:v>
                </c:pt>
                <c:pt idx="15824">
                  <c:v>38.208333333333336</c:v>
                </c:pt>
                <c:pt idx="15825">
                  <c:v>38.2109375</c:v>
                </c:pt>
                <c:pt idx="15826">
                  <c:v>38.213541666666664</c:v>
                </c:pt>
                <c:pt idx="15827">
                  <c:v>38.216145833333336</c:v>
                </c:pt>
                <c:pt idx="15828">
                  <c:v>38.21875</c:v>
                </c:pt>
                <c:pt idx="15829">
                  <c:v>38.221354166666664</c:v>
                </c:pt>
                <c:pt idx="15830">
                  <c:v>38.223958333333336</c:v>
                </c:pt>
                <c:pt idx="15831">
                  <c:v>38.2265625</c:v>
                </c:pt>
                <c:pt idx="15832">
                  <c:v>38.229166666666664</c:v>
                </c:pt>
                <c:pt idx="15833">
                  <c:v>38.231770833333336</c:v>
                </c:pt>
                <c:pt idx="15834">
                  <c:v>38.234375</c:v>
                </c:pt>
                <c:pt idx="15835">
                  <c:v>38.236979166666664</c:v>
                </c:pt>
                <c:pt idx="15836">
                  <c:v>38.239583333333336</c:v>
                </c:pt>
                <c:pt idx="15837">
                  <c:v>38.2421875</c:v>
                </c:pt>
                <c:pt idx="15838">
                  <c:v>38.244791666666664</c:v>
                </c:pt>
                <c:pt idx="15839">
                  <c:v>38.247395833333336</c:v>
                </c:pt>
                <c:pt idx="15840">
                  <c:v>38.25</c:v>
                </c:pt>
                <c:pt idx="15841">
                  <c:v>38.252604166666664</c:v>
                </c:pt>
                <c:pt idx="15842">
                  <c:v>38.255208333333336</c:v>
                </c:pt>
                <c:pt idx="15843">
                  <c:v>38.2578125</c:v>
                </c:pt>
                <c:pt idx="15844">
                  <c:v>38.260416666666664</c:v>
                </c:pt>
                <c:pt idx="15845">
                  <c:v>38.263020833333336</c:v>
                </c:pt>
                <c:pt idx="15846">
                  <c:v>38.265625</c:v>
                </c:pt>
                <c:pt idx="15847">
                  <c:v>38.268229166666664</c:v>
                </c:pt>
                <c:pt idx="15848">
                  <c:v>38.270833333333336</c:v>
                </c:pt>
                <c:pt idx="15849">
                  <c:v>38.2734375</c:v>
                </c:pt>
                <c:pt idx="15850">
                  <c:v>38.276041666666664</c:v>
                </c:pt>
                <c:pt idx="15851">
                  <c:v>38.278645833333336</c:v>
                </c:pt>
                <c:pt idx="15852">
                  <c:v>38.28125</c:v>
                </c:pt>
                <c:pt idx="15853">
                  <c:v>38.283854166666664</c:v>
                </c:pt>
                <c:pt idx="15854">
                  <c:v>38.286458333333336</c:v>
                </c:pt>
                <c:pt idx="15855">
                  <c:v>38.2890625</c:v>
                </c:pt>
                <c:pt idx="15856">
                  <c:v>38.291666666666664</c:v>
                </c:pt>
                <c:pt idx="15857">
                  <c:v>38.294270833333336</c:v>
                </c:pt>
                <c:pt idx="15858">
                  <c:v>38.296875</c:v>
                </c:pt>
                <c:pt idx="15859">
                  <c:v>38.299479166666664</c:v>
                </c:pt>
                <c:pt idx="15860">
                  <c:v>38.302083333333336</c:v>
                </c:pt>
                <c:pt idx="15861">
                  <c:v>38.3046875</c:v>
                </c:pt>
                <c:pt idx="15862">
                  <c:v>38.307291666666664</c:v>
                </c:pt>
                <c:pt idx="15863">
                  <c:v>38.309895833333336</c:v>
                </c:pt>
                <c:pt idx="15864">
                  <c:v>38.3125</c:v>
                </c:pt>
                <c:pt idx="15865">
                  <c:v>38.315104166666664</c:v>
                </c:pt>
                <c:pt idx="15866">
                  <c:v>38.317708333333336</c:v>
                </c:pt>
                <c:pt idx="15867">
                  <c:v>38.3203125</c:v>
                </c:pt>
                <c:pt idx="15868">
                  <c:v>38.322916666666664</c:v>
                </c:pt>
                <c:pt idx="15869">
                  <c:v>38.325520833333336</c:v>
                </c:pt>
                <c:pt idx="15870">
                  <c:v>38.328125</c:v>
                </c:pt>
                <c:pt idx="15871">
                  <c:v>38.330729166666664</c:v>
                </c:pt>
                <c:pt idx="15872">
                  <c:v>38.333333333333336</c:v>
                </c:pt>
                <c:pt idx="15873">
                  <c:v>38.3359375</c:v>
                </c:pt>
                <c:pt idx="15874">
                  <c:v>38.338541666666664</c:v>
                </c:pt>
                <c:pt idx="15875">
                  <c:v>38.341145833333336</c:v>
                </c:pt>
                <c:pt idx="15876">
                  <c:v>38.34375</c:v>
                </c:pt>
                <c:pt idx="15877">
                  <c:v>38.346354166666664</c:v>
                </c:pt>
                <c:pt idx="15878">
                  <c:v>38.348958333333336</c:v>
                </c:pt>
                <c:pt idx="15879">
                  <c:v>38.3515625</c:v>
                </c:pt>
                <c:pt idx="15880">
                  <c:v>38.354166666666664</c:v>
                </c:pt>
                <c:pt idx="15881">
                  <c:v>38.356770833333336</c:v>
                </c:pt>
                <c:pt idx="15882">
                  <c:v>38.359375</c:v>
                </c:pt>
                <c:pt idx="15883">
                  <c:v>38.361979166666664</c:v>
                </c:pt>
                <c:pt idx="15884">
                  <c:v>38.364583333333336</c:v>
                </c:pt>
                <c:pt idx="15885">
                  <c:v>38.3671875</c:v>
                </c:pt>
                <c:pt idx="15886">
                  <c:v>38.369791666666664</c:v>
                </c:pt>
                <c:pt idx="15887">
                  <c:v>38.372395833333336</c:v>
                </c:pt>
                <c:pt idx="15888">
                  <c:v>38.375</c:v>
                </c:pt>
                <c:pt idx="15889">
                  <c:v>38.377604166666664</c:v>
                </c:pt>
                <c:pt idx="15890">
                  <c:v>38.380208333333336</c:v>
                </c:pt>
                <c:pt idx="15891">
                  <c:v>38.3828125</c:v>
                </c:pt>
                <c:pt idx="15892">
                  <c:v>38.385416666666664</c:v>
                </c:pt>
                <c:pt idx="15893">
                  <c:v>38.388020833333336</c:v>
                </c:pt>
                <c:pt idx="15894">
                  <c:v>38.390625</c:v>
                </c:pt>
                <c:pt idx="15895">
                  <c:v>38.393229166666664</c:v>
                </c:pt>
                <c:pt idx="15896">
                  <c:v>38.395833333333336</c:v>
                </c:pt>
                <c:pt idx="15897">
                  <c:v>38.3984375</c:v>
                </c:pt>
                <c:pt idx="15898">
                  <c:v>38.401041666666664</c:v>
                </c:pt>
                <c:pt idx="15899">
                  <c:v>38.403645833333336</c:v>
                </c:pt>
                <c:pt idx="15900">
                  <c:v>38.40625</c:v>
                </c:pt>
                <c:pt idx="15901">
                  <c:v>38.408854166666664</c:v>
                </c:pt>
                <c:pt idx="15902">
                  <c:v>38.411458333333336</c:v>
                </c:pt>
                <c:pt idx="15903">
                  <c:v>38.4140625</c:v>
                </c:pt>
                <c:pt idx="15904">
                  <c:v>38.416666666666664</c:v>
                </c:pt>
                <c:pt idx="15905">
                  <c:v>38.419270833333336</c:v>
                </c:pt>
                <c:pt idx="15906">
                  <c:v>38.421875</c:v>
                </c:pt>
                <c:pt idx="15907">
                  <c:v>38.424479166666664</c:v>
                </c:pt>
                <c:pt idx="15908">
                  <c:v>38.427083333333336</c:v>
                </c:pt>
                <c:pt idx="15909">
                  <c:v>38.4296875</c:v>
                </c:pt>
                <c:pt idx="15910">
                  <c:v>38.432291666666664</c:v>
                </c:pt>
                <c:pt idx="15911">
                  <c:v>38.434895833333336</c:v>
                </c:pt>
                <c:pt idx="15912">
                  <c:v>38.4375</c:v>
                </c:pt>
                <c:pt idx="15913">
                  <c:v>38.440104166666664</c:v>
                </c:pt>
                <c:pt idx="15914">
                  <c:v>38.442708333333336</c:v>
                </c:pt>
                <c:pt idx="15915">
                  <c:v>38.4453125</c:v>
                </c:pt>
                <c:pt idx="15916">
                  <c:v>38.447916666666664</c:v>
                </c:pt>
                <c:pt idx="15917">
                  <c:v>38.450520833333336</c:v>
                </c:pt>
                <c:pt idx="15918">
                  <c:v>38.453125</c:v>
                </c:pt>
                <c:pt idx="15919">
                  <c:v>38.455729166666664</c:v>
                </c:pt>
                <c:pt idx="15920">
                  <c:v>38.458333333333336</c:v>
                </c:pt>
                <c:pt idx="15921">
                  <c:v>38.4609375</c:v>
                </c:pt>
                <c:pt idx="15922">
                  <c:v>38.463541666666664</c:v>
                </c:pt>
                <c:pt idx="15923">
                  <c:v>38.466145833333336</c:v>
                </c:pt>
                <c:pt idx="15924">
                  <c:v>38.46875</c:v>
                </c:pt>
                <c:pt idx="15925">
                  <c:v>38.471354166666664</c:v>
                </c:pt>
                <c:pt idx="15926">
                  <c:v>38.473958333333336</c:v>
                </c:pt>
                <c:pt idx="15927">
                  <c:v>38.4765625</c:v>
                </c:pt>
                <c:pt idx="15928">
                  <c:v>38.479166666666664</c:v>
                </c:pt>
                <c:pt idx="15929">
                  <c:v>38.481770833333336</c:v>
                </c:pt>
                <c:pt idx="15930">
                  <c:v>38.484375</c:v>
                </c:pt>
                <c:pt idx="15931">
                  <c:v>38.486979166666664</c:v>
                </c:pt>
                <c:pt idx="15932">
                  <c:v>38.489583333333336</c:v>
                </c:pt>
                <c:pt idx="15933">
                  <c:v>38.4921875</c:v>
                </c:pt>
                <c:pt idx="15934">
                  <c:v>38.494791666666664</c:v>
                </c:pt>
                <c:pt idx="15935">
                  <c:v>38.497395833333336</c:v>
                </c:pt>
                <c:pt idx="15936">
                  <c:v>38.5</c:v>
                </c:pt>
                <c:pt idx="15937">
                  <c:v>38.502604166666664</c:v>
                </c:pt>
                <c:pt idx="15938">
                  <c:v>38.505208333333336</c:v>
                </c:pt>
                <c:pt idx="15939">
                  <c:v>38.5078125</c:v>
                </c:pt>
                <c:pt idx="15940">
                  <c:v>38.510416666666664</c:v>
                </c:pt>
                <c:pt idx="15941">
                  <c:v>38.513020833333336</c:v>
                </c:pt>
                <c:pt idx="15942">
                  <c:v>38.515625</c:v>
                </c:pt>
                <c:pt idx="15943">
                  <c:v>38.518229166666664</c:v>
                </c:pt>
                <c:pt idx="15944">
                  <c:v>38.520833333333336</c:v>
                </c:pt>
                <c:pt idx="15945">
                  <c:v>38.5234375</c:v>
                </c:pt>
                <c:pt idx="15946">
                  <c:v>38.526041666666664</c:v>
                </c:pt>
                <c:pt idx="15947">
                  <c:v>38.528645833333336</c:v>
                </c:pt>
                <c:pt idx="15948">
                  <c:v>38.53125</c:v>
                </c:pt>
                <c:pt idx="15949">
                  <c:v>38.533854166666664</c:v>
                </c:pt>
                <c:pt idx="15950">
                  <c:v>38.536458333333336</c:v>
                </c:pt>
                <c:pt idx="15951">
                  <c:v>38.5390625</c:v>
                </c:pt>
                <c:pt idx="15952">
                  <c:v>38.541666666666664</c:v>
                </c:pt>
                <c:pt idx="15953">
                  <c:v>38.544270833333336</c:v>
                </c:pt>
                <c:pt idx="15954">
                  <c:v>38.546875</c:v>
                </c:pt>
                <c:pt idx="15955">
                  <c:v>38.549479166666664</c:v>
                </c:pt>
                <c:pt idx="15956">
                  <c:v>38.552083333333336</c:v>
                </c:pt>
                <c:pt idx="15957">
                  <c:v>38.5546875</c:v>
                </c:pt>
                <c:pt idx="15958">
                  <c:v>38.557291666666664</c:v>
                </c:pt>
                <c:pt idx="15959">
                  <c:v>38.559895833333336</c:v>
                </c:pt>
                <c:pt idx="15960">
                  <c:v>38.5625</c:v>
                </c:pt>
                <c:pt idx="15961">
                  <c:v>38.565104166666664</c:v>
                </c:pt>
                <c:pt idx="15962">
                  <c:v>38.567708333333336</c:v>
                </c:pt>
                <c:pt idx="15963">
                  <c:v>38.5703125</c:v>
                </c:pt>
                <c:pt idx="15964">
                  <c:v>38.572916666666664</c:v>
                </c:pt>
                <c:pt idx="15965">
                  <c:v>38.575520833333336</c:v>
                </c:pt>
                <c:pt idx="15966">
                  <c:v>38.578125</c:v>
                </c:pt>
                <c:pt idx="15967">
                  <c:v>38.580729166666664</c:v>
                </c:pt>
                <c:pt idx="15968">
                  <c:v>38.583333333333336</c:v>
                </c:pt>
                <c:pt idx="15969">
                  <c:v>38.5859375</c:v>
                </c:pt>
                <c:pt idx="15970">
                  <c:v>38.588541666666664</c:v>
                </c:pt>
                <c:pt idx="15971">
                  <c:v>38.591145833333336</c:v>
                </c:pt>
                <c:pt idx="15972">
                  <c:v>38.59375</c:v>
                </c:pt>
                <c:pt idx="15973">
                  <c:v>38.596354166666664</c:v>
                </c:pt>
                <c:pt idx="15974">
                  <c:v>38.598958333333336</c:v>
                </c:pt>
                <c:pt idx="15975">
                  <c:v>38.6015625</c:v>
                </c:pt>
                <c:pt idx="15976">
                  <c:v>38.604166666666664</c:v>
                </c:pt>
                <c:pt idx="15977">
                  <c:v>38.606770833333336</c:v>
                </c:pt>
                <c:pt idx="15978">
                  <c:v>38.609375</c:v>
                </c:pt>
                <c:pt idx="15979">
                  <c:v>38.611979166666664</c:v>
                </c:pt>
                <c:pt idx="15980">
                  <c:v>38.614583333333336</c:v>
                </c:pt>
                <c:pt idx="15981">
                  <c:v>38.6171875</c:v>
                </c:pt>
                <c:pt idx="15982">
                  <c:v>38.619791666666664</c:v>
                </c:pt>
                <c:pt idx="15983">
                  <c:v>38.622395833333336</c:v>
                </c:pt>
                <c:pt idx="15984">
                  <c:v>38.625</c:v>
                </c:pt>
                <c:pt idx="15985">
                  <c:v>38.627604166666664</c:v>
                </c:pt>
                <c:pt idx="15986">
                  <c:v>38.630208333333336</c:v>
                </c:pt>
                <c:pt idx="15987">
                  <c:v>38.6328125</c:v>
                </c:pt>
                <c:pt idx="15988">
                  <c:v>38.635416666666664</c:v>
                </c:pt>
                <c:pt idx="15989">
                  <c:v>38.638020833333336</c:v>
                </c:pt>
                <c:pt idx="15990">
                  <c:v>38.640625</c:v>
                </c:pt>
                <c:pt idx="15991">
                  <c:v>38.643229166666664</c:v>
                </c:pt>
                <c:pt idx="15992">
                  <c:v>38.645833333333336</c:v>
                </c:pt>
                <c:pt idx="15993">
                  <c:v>38.6484375</c:v>
                </c:pt>
                <c:pt idx="15994">
                  <c:v>38.651041666666664</c:v>
                </c:pt>
                <c:pt idx="15995">
                  <c:v>38.653645833333336</c:v>
                </c:pt>
                <c:pt idx="15996">
                  <c:v>38.65625</c:v>
                </c:pt>
                <c:pt idx="15997">
                  <c:v>38.658854166666664</c:v>
                </c:pt>
                <c:pt idx="15998">
                  <c:v>38.661458333333336</c:v>
                </c:pt>
                <c:pt idx="15999">
                  <c:v>38.6640625</c:v>
                </c:pt>
                <c:pt idx="16000">
                  <c:v>38.666666666666664</c:v>
                </c:pt>
                <c:pt idx="16001">
                  <c:v>38.669270833333336</c:v>
                </c:pt>
                <c:pt idx="16002">
                  <c:v>38.671875</c:v>
                </c:pt>
                <c:pt idx="16003">
                  <c:v>38.674479166666664</c:v>
                </c:pt>
                <c:pt idx="16004">
                  <c:v>38.677083333333336</c:v>
                </c:pt>
                <c:pt idx="16005">
                  <c:v>38.6796875</c:v>
                </c:pt>
                <c:pt idx="16006">
                  <c:v>38.682291666666664</c:v>
                </c:pt>
                <c:pt idx="16007">
                  <c:v>38.684895833333336</c:v>
                </c:pt>
                <c:pt idx="16008">
                  <c:v>38.6875</c:v>
                </c:pt>
                <c:pt idx="16009">
                  <c:v>38.690104166666664</c:v>
                </c:pt>
                <c:pt idx="16010">
                  <c:v>38.692708333333336</c:v>
                </c:pt>
                <c:pt idx="16011">
                  <c:v>38.6953125</c:v>
                </c:pt>
                <c:pt idx="16012">
                  <c:v>38.697916666666664</c:v>
                </c:pt>
                <c:pt idx="16013">
                  <c:v>38.700520833333336</c:v>
                </c:pt>
                <c:pt idx="16014">
                  <c:v>38.703125</c:v>
                </c:pt>
                <c:pt idx="16015">
                  <c:v>38.705729166666664</c:v>
                </c:pt>
                <c:pt idx="16016">
                  <c:v>38.708333333333336</c:v>
                </c:pt>
                <c:pt idx="16017">
                  <c:v>38.7109375</c:v>
                </c:pt>
                <c:pt idx="16018">
                  <c:v>38.713541666666664</c:v>
                </c:pt>
                <c:pt idx="16019">
                  <c:v>38.716145833333336</c:v>
                </c:pt>
                <c:pt idx="16020">
                  <c:v>38.71875</c:v>
                </c:pt>
                <c:pt idx="16021">
                  <c:v>38.721354166666664</c:v>
                </c:pt>
                <c:pt idx="16022">
                  <c:v>38.723958333333336</c:v>
                </c:pt>
                <c:pt idx="16023">
                  <c:v>38.7265625</c:v>
                </c:pt>
                <c:pt idx="16024">
                  <c:v>38.729166666666664</c:v>
                </c:pt>
                <c:pt idx="16025">
                  <c:v>38.731770833333336</c:v>
                </c:pt>
                <c:pt idx="16026">
                  <c:v>38.734375</c:v>
                </c:pt>
                <c:pt idx="16027">
                  <c:v>38.736979166666664</c:v>
                </c:pt>
                <c:pt idx="16028">
                  <c:v>38.739583333333336</c:v>
                </c:pt>
                <c:pt idx="16029">
                  <c:v>38.7421875</c:v>
                </c:pt>
                <c:pt idx="16030">
                  <c:v>38.744791666666664</c:v>
                </c:pt>
                <c:pt idx="16031">
                  <c:v>38.747395833333336</c:v>
                </c:pt>
                <c:pt idx="16032">
                  <c:v>38.75</c:v>
                </c:pt>
                <c:pt idx="16033">
                  <c:v>38.752604166666664</c:v>
                </c:pt>
                <c:pt idx="16034">
                  <c:v>38.755208333333336</c:v>
                </c:pt>
                <c:pt idx="16035">
                  <c:v>38.7578125</c:v>
                </c:pt>
                <c:pt idx="16036">
                  <c:v>38.760416666666664</c:v>
                </c:pt>
                <c:pt idx="16037">
                  <c:v>38.763020833333336</c:v>
                </c:pt>
                <c:pt idx="16038">
                  <c:v>38.765625</c:v>
                </c:pt>
                <c:pt idx="16039">
                  <c:v>38.768229166666664</c:v>
                </c:pt>
                <c:pt idx="16040">
                  <c:v>38.770833333333336</c:v>
                </c:pt>
                <c:pt idx="16041">
                  <c:v>38.7734375</c:v>
                </c:pt>
                <c:pt idx="16042">
                  <c:v>38.776041666666664</c:v>
                </c:pt>
                <c:pt idx="16043">
                  <c:v>38.778645833333336</c:v>
                </c:pt>
                <c:pt idx="16044">
                  <c:v>38.78125</c:v>
                </c:pt>
                <c:pt idx="16045">
                  <c:v>38.783854166666664</c:v>
                </c:pt>
                <c:pt idx="16046">
                  <c:v>38.786458333333336</c:v>
                </c:pt>
                <c:pt idx="16047">
                  <c:v>38.7890625</c:v>
                </c:pt>
                <c:pt idx="16048">
                  <c:v>38.791666666666664</c:v>
                </c:pt>
                <c:pt idx="16049">
                  <c:v>38.794270833333336</c:v>
                </c:pt>
                <c:pt idx="16050">
                  <c:v>38.796875</c:v>
                </c:pt>
                <c:pt idx="16051">
                  <c:v>38.799479166666664</c:v>
                </c:pt>
                <c:pt idx="16052">
                  <c:v>38.802083333333336</c:v>
                </c:pt>
                <c:pt idx="16053">
                  <c:v>38.8046875</c:v>
                </c:pt>
                <c:pt idx="16054">
                  <c:v>38.807291666666664</c:v>
                </c:pt>
                <c:pt idx="16055">
                  <c:v>38.809895833333336</c:v>
                </c:pt>
                <c:pt idx="16056">
                  <c:v>38.8125</c:v>
                </c:pt>
                <c:pt idx="16057">
                  <c:v>38.815104166666664</c:v>
                </c:pt>
                <c:pt idx="16058">
                  <c:v>38.817708333333336</c:v>
                </c:pt>
                <c:pt idx="16059">
                  <c:v>38.8203125</c:v>
                </c:pt>
                <c:pt idx="16060">
                  <c:v>38.822916666666664</c:v>
                </c:pt>
                <c:pt idx="16061">
                  <c:v>38.825520833333336</c:v>
                </c:pt>
                <c:pt idx="16062">
                  <c:v>38.828125</c:v>
                </c:pt>
                <c:pt idx="16063">
                  <c:v>38.830729166666664</c:v>
                </c:pt>
                <c:pt idx="16064">
                  <c:v>38.833333333333336</c:v>
                </c:pt>
                <c:pt idx="16065">
                  <c:v>38.8359375</c:v>
                </c:pt>
                <c:pt idx="16066">
                  <c:v>38.838541666666664</c:v>
                </c:pt>
                <c:pt idx="16067">
                  <c:v>38.841145833333336</c:v>
                </c:pt>
                <c:pt idx="16068">
                  <c:v>38.84375</c:v>
                </c:pt>
                <c:pt idx="16069">
                  <c:v>38.846354166666664</c:v>
                </c:pt>
                <c:pt idx="16070">
                  <c:v>38.848958333333336</c:v>
                </c:pt>
                <c:pt idx="16071">
                  <c:v>38.8515625</c:v>
                </c:pt>
                <c:pt idx="16072">
                  <c:v>38.854166666666664</c:v>
                </c:pt>
                <c:pt idx="16073">
                  <c:v>38.856770833333336</c:v>
                </c:pt>
                <c:pt idx="16074">
                  <c:v>38.859375</c:v>
                </c:pt>
                <c:pt idx="16075">
                  <c:v>38.861979166666664</c:v>
                </c:pt>
                <c:pt idx="16076">
                  <c:v>38.864583333333336</c:v>
                </c:pt>
                <c:pt idx="16077">
                  <c:v>38.8671875</c:v>
                </c:pt>
                <c:pt idx="16078">
                  <c:v>38.869791666666664</c:v>
                </c:pt>
                <c:pt idx="16079">
                  <c:v>38.872395833333336</c:v>
                </c:pt>
                <c:pt idx="16080">
                  <c:v>38.875</c:v>
                </c:pt>
                <c:pt idx="16081">
                  <c:v>38.877604166666664</c:v>
                </c:pt>
                <c:pt idx="16082">
                  <c:v>38.880208333333336</c:v>
                </c:pt>
                <c:pt idx="16083">
                  <c:v>38.8828125</c:v>
                </c:pt>
                <c:pt idx="16084">
                  <c:v>38.885416666666664</c:v>
                </c:pt>
                <c:pt idx="16085">
                  <c:v>38.888020833333336</c:v>
                </c:pt>
                <c:pt idx="16086">
                  <c:v>38.890625</c:v>
                </c:pt>
                <c:pt idx="16087">
                  <c:v>38.893229166666664</c:v>
                </c:pt>
                <c:pt idx="16088">
                  <c:v>38.895833333333336</c:v>
                </c:pt>
                <c:pt idx="16089">
                  <c:v>38.8984375</c:v>
                </c:pt>
                <c:pt idx="16090">
                  <c:v>38.901041666666664</c:v>
                </c:pt>
                <c:pt idx="16091">
                  <c:v>38.903645833333336</c:v>
                </c:pt>
                <c:pt idx="16092">
                  <c:v>38.90625</c:v>
                </c:pt>
                <c:pt idx="16093">
                  <c:v>38.908854166666664</c:v>
                </c:pt>
                <c:pt idx="16094">
                  <c:v>38.911458333333336</c:v>
                </c:pt>
                <c:pt idx="16095">
                  <c:v>38.9140625</c:v>
                </c:pt>
                <c:pt idx="16096">
                  <c:v>38.916666666666664</c:v>
                </c:pt>
                <c:pt idx="16097">
                  <c:v>38.919270833333336</c:v>
                </c:pt>
                <c:pt idx="16098">
                  <c:v>38.921875</c:v>
                </c:pt>
                <c:pt idx="16099">
                  <c:v>38.924479166666664</c:v>
                </c:pt>
                <c:pt idx="16100">
                  <c:v>38.927083333333336</c:v>
                </c:pt>
                <c:pt idx="16101">
                  <c:v>38.9296875</c:v>
                </c:pt>
                <c:pt idx="16102">
                  <c:v>38.932291666666664</c:v>
                </c:pt>
                <c:pt idx="16103">
                  <c:v>38.934895833333336</c:v>
                </c:pt>
                <c:pt idx="16104">
                  <c:v>38.9375</c:v>
                </c:pt>
                <c:pt idx="16105">
                  <c:v>38.940104166666664</c:v>
                </c:pt>
                <c:pt idx="16106">
                  <c:v>38.942708333333336</c:v>
                </c:pt>
                <c:pt idx="16107">
                  <c:v>38.9453125</c:v>
                </c:pt>
                <c:pt idx="16108">
                  <c:v>38.947916666666664</c:v>
                </c:pt>
                <c:pt idx="16109">
                  <c:v>38.950520833333336</c:v>
                </c:pt>
                <c:pt idx="16110">
                  <c:v>38.953125</c:v>
                </c:pt>
                <c:pt idx="16111">
                  <c:v>38.955729166666664</c:v>
                </c:pt>
                <c:pt idx="16112">
                  <c:v>38.958333333333336</c:v>
                </c:pt>
                <c:pt idx="16113">
                  <c:v>38.9609375</c:v>
                </c:pt>
                <c:pt idx="16114">
                  <c:v>38.963541666666664</c:v>
                </c:pt>
                <c:pt idx="16115">
                  <c:v>38.966145833333336</c:v>
                </c:pt>
                <c:pt idx="16116">
                  <c:v>38.96875</c:v>
                </c:pt>
                <c:pt idx="16117">
                  <c:v>38.971354166666664</c:v>
                </c:pt>
                <c:pt idx="16118">
                  <c:v>38.973958333333336</c:v>
                </c:pt>
                <c:pt idx="16119">
                  <c:v>38.9765625</c:v>
                </c:pt>
                <c:pt idx="16120">
                  <c:v>38.979166666666664</c:v>
                </c:pt>
                <c:pt idx="16121">
                  <c:v>38.981770833333336</c:v>
                </c:pt>
                <c:pt idx="16122">
                  <c:v>38.984375</c:v>
                </c:pt>
                <c:pt idx="16123">
                  <c:v>38.986979166666664</c:v>
                </c:pt>
                <c:pt idx="16124">
                  <c:v>38.989583333333336</c:v>
                </c:pt>
                <c:pt idx="16125">
                  <c:v>38.9921875</c:v>
                </c:pt>
                <c:pt idx="16126">
                  <c:v>38.994791666666664</c:v>
                </c:pt>
                <c:pt idx="16127">
                  <c:v>38.997395833333336</c:v>
                </c:pt>
                <c:pt idx="16128">
                  <c:v>39</c:v>
                </c:pt>
                <c:pt idx="16129">
                  <c:v>39.002604166666664</c:v>
                </c:pt>
                <c:pt idx="16130">
                  <c:v>39.005208333333336</c:v>
                </c:pt>
                <c:pt idx="16131">
                  <c:v>39.0078125</c:v>
                </c:pt>
                <c:pt idx="16132">
                  <c:v>39.010416666666664</c:v>
                </c:pt>
                <c:pt idx="16133">
                  <c:v>39.013020833333336</c:v>
                </c:pt>
                <c:pt idx="16134">
                  <c:v>39.015625</c:v>
                </c:pt>
                <c:pt idx="16135">
                  <c:v>39.018229166666664</c:v>
                </c:pt>
                <c:pt idx="16136">
                  <c:v>39.020833333333336</c:v>
                </c:pt>
                <c:pt idx="16137">
                  <c:v>39.0234375</c:v>
                </c:pt>
                <c:pt idx="16138">
                  <c:v>39.026041666666664</c:v>
                </c:pt>
                <c:pt idx="16139">
                  <c:v>39.028645833333336</c:v>
                </c:pt>
                <c:pt idx="16140">
                  <c:v>39.03125</c:v>
                </c:pt>
                <c:pt idx="16141">
                  <c:v>39.033854166666664</c:v>
                </c:pt>
                <c:pt idx="16142">
                  <c:v>39.036458333333336</c:v>
                </c:pt>
                <c:pt idx="16143">
                  <c:v>39.0390625</c:v>
                </c:pt>
                <c:pt idx="16144">
                  <c:v>39.041666666666664</c:v>
                </c:pt>
                <c:pt idx="16145">
                  <c:v>39.044270833333336</c:v>
                </c:pt>
                <c:pt idx="16146">
                  <c:v>39.046875</c:v>
                </c:pt>
                <c:pt idx="16147">
                  <c:v>39.049479166666664</c:v>
                </c:pt>
                <c:pt idx="16148">
                  <c:v>39.052083333333336</c:v>
                </c:pt>
                <c:pt idx="16149">
                  <c:v>39.0546875</c:v>
                </c:pt>
                <c:pt idx="16150">
                  <c:v>39.057291666666664</c:v>
                </c:pt>
                <c:pt idx="16151">
                  <c:v>39.059895833333336</c:v>
                </c:pt>
                <c:pt idx="16152">
                  <c:v>39.0625</c:v>
                </c:pt>
                <c:pt idx="16153">
                  <c:v>39.065104166666664</c:v>
                </c:pt>
                <c:pt idx="16154">
                  <c:v>39.067708333333336</c:v>
                </c:pt>
                <c:pt idx="16155">
                  <c:v>39.0703125</c:v>
                </c:pt>
                <c:pt idx="16156">
                  <c:v>39.072916666666664</c:v>
                </c:pt>
                <c:pt idx="16157">
                  <c:v>39.075520833333336</c:v>
                </c:pt>
                <c:pt idx="16158">
                  <c:v>39.078125</c:v>
                </c:pt>
                <c:pt idx="16159">
                  <c:v>39.080729166666664</c:v>
                </c:pt>
                <c:pt idx="16160">
                  <c:v>39.083333333333336</c:v>
                </c:pt>
                <c:pt idx="16161">
                  <c:v>39.0859375</c:v>
                </c:pt>
                <c:pt idx="16162">
                  <c:v>39.088541666666664</c:v>
                </c:pt>
                <c:pt idx="16163">
                  <c:v>39.091145833333336</c:v>
                </c:pt>
                <c:pt idx="16164">
                  <c:v>39.09375</c:v>
                </c:pt>
                <c:pt idx="16165">
                  <c:v>39.096354166666664</c:v>
                </c:pt>
                <c:pt idx="16166">
                  <c:v>39.098958333333336</c:v>
                </c:pt>
                <c:pt idx="16167">
                  <c:v>39.1015625</c:v>
                </c:pt>
                <c:pt idx="16168">
                  <c:v>39.104166666666664</c:v>
                </c:pt>
                <c:pt idx="16169">
                  <c:v>39.106770833333336</c:v>
                </c:pt>
                <c:pt idx="16170">
                  <c:v>39.109375</c:v>
                </c:pt>
                <c:pt idx="16171">
                  <c:v>39.111979166666664</c:v>
                </c:pt>
                <c:pt idx="16172">
                  <c:v>39.114583333333336</c:v>
                </c:pt>
                <c:pt idx="16173">
                  <c:v>39.1171875</c:v>
                </c:pt>
                <c:pt idx="16174">
                  <c:v>39.119791666666664</c:v>
                </c:pt>
                <c:pt idx="16175">
                  <c:v>39.122395833333336</c:v>
                </c:pt>
                <c:pt idx="16176">
                  <c:v>39.125</c:v>
                </c:pt>
                <c:pt idx="16177">
                  <c:v>39.127604166666664</c:v>
                </c:pt>
                <c:pt idx="16178">
                  <c:v>39.130208333333336</c:v>
                </c:pt>
                <c:pt idx="16179">
                  <c:v>39.1328125</c:v>
                </c:pt>
                <c:pt idx="16180">
                  <c:v>39.135416666666664</c:v>
                </c:pt>
                <c:pt idx="16181">
                  <c:v>39.138020833333336</c:v>
                </c:pt>
                <c:pt idx="16182">
                  <c:v>39.140625</c:v>
                </c:pt>
                <c:pt idx="16183">
                  <c:v>39.143229166666664</c:v>
                </c:pt>
                <c:pt idx="16184">
                  <c:v>39.145833333333336</c:v>
                </c:pt>
                <c:pt idx="16185">
                  <c:v>39.1484375</c:v>
                </c:pt>
                <c:pt idx="16186">
                  <c:v>39.151041666666664</c:v>
                </c:pt>
                <c:pt idx="16187">
                  <c:v>39.153645833333336</c:v>
                </c:pt>
                <c:pt idx="16188">
                  <c:v>39.15625</c:v>
                </c:pt>
                <c:pt idx="16189">
                  <c:v>39.158854166666664</c:v>
                </c:pt>
                <c:pt idx="16190">
                  <c:v>39.161458333333336</c:v>
                </c:pt>
                <c:pt idx="16191">
                  <c:v>39.1640625</c:v>
                </c:pt>
                <c:pt idx="16192">
                  <c:v>39.166666666666664</c:v>
                </c:pt>
                <c:pt idx="16193">
                  <c:v>39.169270833333336</c:v>
                </c:pt>
                <c:pt idx="16194">
                  <c:v>39.171875</c:v>
                </c:pt>
                <c:pt idx="16195">
                  <c:v>39.174479166666664</c:v>
                </c:pt>
                <c:pt idx="16196">
                  <c:v>39.177083333333336</c:v>
                </c:pt>
                <c:pt idx="16197">
                  <c:v>39.1796875</c:v>
                </c:pt>
                <c:pt idx="16198">
                  <c:v>39.182291666666664</c:v>
                </c:pt>
                <c:pt idx="16199">
                  <c:v>39.184895833333336</c:v>
                </c:pt>
                <c:pt idx="16200">
                  <c:v>39.1875</c:v>
                </c:pt>
                <c:pt idx="16201">
                  <c:v>39.190104166666664</c:v>
                </c:pt>
                <c:pt idx="16202">
                  <c:v>39.192708333333336</c:v>
                </c:pt>
                <c:pt idx="16203">
                  <c:v>39.1953125</c:v>
                </c:pt>
                <c:pt idx="16204">
                  <c:v>39.197916666666664</c:v>
                </c:pt>
                <c:pt idx="16205">
                  <c:v>39.200520833333336</c:v>
                </c:pt>
                <c:pt idx="16206">
                  <c:v>39.203125</c:v>
                </c:pt>
                <c:pt idx="16207">
                  <c:v>39.205729166666664</c:v>
                </c:pt>
                <c:pt idx="16208">
                  <c:v>39.208333333333336</c:v>
                </c:pt>
                <c:pt idx="16209">
                  <c:v>39.2109375</c:v>
                </c:pt>
                <c:pt idx="16210">
                  <c:v>39.213541666666664</c:v>
                </c:pt>
                <c:pt idx="16211">
                  <c:v>39.216145833333336</c:v>
                </c:pt>
                <c:pt idx="16212">
                  <c:v>39.21875</c:v>
                </c:pt>
                <c:pt idx="16213">
                  <c:v>39.221354166666664</c:v>
                </c:pt>
                <c:pt idx="16214">
                  <c:v>39.223958333333336</c:v>
                </c:pt>
                <c:pt idx="16215">
                  <c:v>39.2265625</c:v>
                </c:pt>
                <c:pt idx="16216">
                  <c:v>39.229166666666664</c:v>
                </c:pt>
                <c:pt idx="16217">
                  <c:v>39.231770833333336</c:v>
                </c:pt>
                <c:pt idx="16218">
                  <c:v>39.234375</c:v>
                </c:pt>
                <c:pt idx="16219">
                  <c:v>39.236979166666664</c:v>
                </c:pt>
                <c:pt idx="16220">
                  <c:v>39.239583333333336</c:v>
                </c:pt>
                <c:pt idx="16221">
                  <c:v>39.2421875</c:v>
                </c:pt>
                <c:pt idx="16222">
                  <c:v>39.244791666666664</c:v>
                </c:pt>
                <c:pt idx="16223">
                  <c:v>39.247395833333336</c:v>
                </c:pt>
                <c:pt idx="16224">
                  <c:v>39.25</c:v>
                </c:pt>
                <c:pt idx="16225">
                  <c:v>39.252604166666664</c:v>
                </c:pt>
                <c:pt idx="16226">
                  <c:v>39.255208333333336</c:v>
                </c:pt>
                <c:pt idx="16227">
                  <c:v>39.2578125</c:v>
                </c:pt>
                <c:pt idx="16228">
                  <c:v>39.260416666666664</c:v>
                </c:pt>
                <c:pt idx="16229">
                  <c:v>39.263020833333336</c:v>
                </c:pt>
                <c:pt idx="16230">
                  <c:v>39.265625</c:v>
                </c:pt>
                <c:pt idx="16231">
                  <c:v>39.268229166666664</c:v>
                </c:pt>
                <c:pt idx="16232">
                  <c:v>39.270833333333336</c:v>
                </c:pt>
                <c:pt idx="16233">
                  <c:v>39.2734375</c:v>
                </c:pt>
                <c:pt idx="16234">
                  <c:v>39.276041666666664</c:v>
                </c:pt>
                <c:pt idx="16235">
                  <c:v>39.278645833333336</c:v>
                </c:pt>
                <c:pt idx="16236">
                  <c:v>39.28125</c:v>
                </c:pt>
                <c:pt idx="16237">
                  <c:v>39.283854166666664</c:v>
                </c:pt>
                <c:pt idx="16238">
                  <c:v>39.286458333333336</c:v>
                </c:pt>
                <c:pt idx="16239">
                  <c:v>39.2890625</c:v>
                </c:pt>
                <c:pt idx="16240">
                  <c:v>39.291666666666664</c:v>
                </c:pt>
                <c:pt idx="16241">
                  <c:v>39.294270833333336</c:v>
                </c:pt>
                <c:pt idx="16242">
                  <c:v>39.296875</c:v>
                </c:pt>
                <c:pt idx="16243">
                  <c:v>39.299479166666664</c:v>
                </c:pt>
                <c:pt idx="16244">
                  <c:v>39.302083333333336</c:v>
                </c:pt>
                <c:pt idx="16245">
                  <c:v>39.3046875</c:v>
                </c:pt>
                <c:pt idx="16246">
                  <c:v>39.307291666666664</c:v>
                </c:pt>
                <c:pt idx="16247">
                  <c:v>39.309895833333336</c:v>
                </c:pt>
                <c:pt idx="16248">
                  <c:v>39.3125</c:v>
                </c:pt>
                <c:pt idx="16249">
                  <c:v>39.315104166666664</c:v>
                </c:pt>
                <c:pt idx="16250">
                  <c:v>39.317708333333336</c:v>
                </c:pt>
                <c:pt idx="16251">
                  <c:v>39.3203125</c:v>
                </c:pt>
                <c:pt idx="16252">
                  <c:v>39.322916666666664</c:v>
                </c:pt>
                <c:pt idx="16253">
                  <c:v>39.325520833333336</c:v>
                </c:pt>
                <c:pt idx="16254">
                  <c:v>39.328125</c:v>
                </c:pt>
                <c:pt idx="16255">
                  <c:v>39.330729166666664</c:v>
                </c:pt>
                <c:pt idx="16256">
                  <c:v>39.333333333333336</c:v>
                </c:pt>
                <c:pt idx="16257">
                  <c:v>39.3359375</c:v>
                </c:pt>
                <c:pt idx="16258">
                  <c:v>39.338541666666664</c:v>
                </c:pt>
                <c:pt idx="16259">
                  <c:v>39.341145833333336</c:v>
                </c:pt>
                <c:pt idx="16260">
                  <c:v>39.34375</c:v>
                </c:pt>
                <c:pt idx="16261">
                  <c:v>39.346354166666664</c:v>
                </c:pt>
                <c:pt idx="16262">
                  <c:v>39.348958333333336</c:v>
                </c:pt>
                <c:pt idx="16263">
                  <c:v>39.3515625</c:v>
                </c:pt>
                <c:pt idx="16264">
                  <c:v>39.354166666666664</c:v>
                </c:pt>
                <c:pt idx="16265">
                  <c:v>39.356770833333336</c:v>
                </c:pt>
                <c:pt idx="16266">
                  <c:v>39.359375</c:v>
                </c:pt>
                <c:pt idx="16267">
                  <c:v>39.361979166666664</c:v>
                </c:pt>
                <c:pt idx="16268">
                  <c:v>39.364583333333336</c:v>
                </c:pt>
                <c:pt idx="16269">
                  <c:v>39.3671875</c:v>
                </c:pt>
                <c:pt idx="16270">
                  <c:v>39.369791666666664</c:v>
                </c:pt>
                <c:pt idx="16271">
                  <c:v>39.372395833333336</c:v>
                </c:pt>
                <c:pt idx="16272">
                  <c:v>39.375</c:v>
                </c:pt>
                <c:pt idx="16273">
                  <c:v>39.377604166666664</c:v>
                </c:pt>
                <c:pt idx="16274">
                  <c:v>39.380208333333336</c:v>
                </c:pt>
                <c:pt idx="16275">
                  <c:v>39.3828125</c:v>
                </c:pt>
                <c:pt idx="16276">
                  <c:v>39.385416666666664</c:v>
                </c:pt>
                <c:pt idx="16277">
                  <c:v>39.388020833333336</c:v>
                </c:pt>
                <c:pt idx="16278">
                  <c:v>39.390625</c:v>
                </c:pt>
                <c:pt idx="16279">
                  <c:v>39.393229166666664</c:v>
                </c:pt>
                <c:pt idx="16280">
                  <c:v>39.395833333333336</c:v>
                </c:pt>
                <c:pt idx="16281">
                  <c:v>39.3984375</c:v>
                </c:pt>
                <c:pt idx="16282">
                  <c:v>39.401041666666664</c:v>
                </c:pt>
                <c:pt idx="16283">
                  <c:v>39.403645833333336</c:v>
                </c:pt>
                <c:pt idx="16284">
                  <c:v>39.40625</c:v>
                </c:pt>
                <c:pt idx="16285">
                  <c:v>39.408854166666664</c:v>
                </c:pt>
                <c:pt idx="16286">
                  <c:v>39.411458333333336</c:v>
                </c:pt>
                <c:pt idx="16287">
                  <c:v>39.4140625</c:v>
                </c:pt>
                <c:pt idx="16288">
                  <c:v>39.416666666666664</c:v>
                </c:pt>
                <c:pt idx="16289">
                  <c:v>39.419270833333336</c:v>
                </c:pt>
                <c:pt idx="16290">
                  <c:v>39.421875</c:v>
                </c:pt>
                <c:pt idx="16291">
                  <c:v>39.424479166666664</c:v>
                </c:pt>
                <c:pt idx="16292">
                  <c:v>39.427083333333336</c:v>
                </c:pt>
                <c:pt idx="16293">
                  <c:v>39.4296875</c:v>
                </c:pt>
                <c:pt idx="16294">
                  <c:v>39.432291666666664</c:v>
                </c:pt>
                <c:pt idx="16295">
                  <c:v>39.434895833333336</c:v>
                </c:pt>
                <c:pt idx="16296">
                  <c:v>39.4375</c:v>
                </c:pt>
                <c:pt idx="16297">
                  <c:v>39.440104166666664</c:v>
                </c:pt>
                <c:pt idx="16298">
                  <c:v>39.442708333333336</c:v>
                </c:pt>
                <c:pt idx="16299">
                  <c:v>39.4453125</c:v>
                </c:pt>
                <c:pt idx="16300">
                  <c:v>39.447916666666664</c:v>
                </c:pt>
                <c:pt idx="16301">
                  <c:v>39.450520833333336</c:v>
                </c:pt>
                <c:pt idx="16302">
                  <c:v>39.453125</c:v>
                </c:pt>
                <c:pt idx="16303">
                  <c:v>39.455729166666664</c:v>
                </c:pt>
                <c:pt idx="16304">
                  <c:v>39.458333333333336</c:v>
                </c:pt>
                <c:pt idx="16305">
                  <c:v>39.4609375</c:v>
                </c:pt>
                <c:pt idx="16306">
                  <c:v>39.463541666666664</c:v>
                </c:pt>
                <c:pt idx="16307">
                  <c:v>39.466145833333336</c:v>
                </c:pt>
                <c:pt idx="16308">
                  <c:v>39.46875</c:v>
                </c:pt>
                <c:pt idx="16309">
                  <c:v>39.471354166666664</c:v>
                </c:pt>
                <c:pt idx="16310">
                  <c:v>39.473958333333336</c:v>
                </c:pt>
                <c:pt idx="16311">
                  <c:v>39.4765625</c:v>
                </c:pt>
                <c:pt idx="16312">
                  <c:v>39.479166666666664</c:v>
                </c:pt>
                <c:pt idx="16313">
                  <c:v>39.481770833333336</c:v>
                </c:pt>
                <c:pt idx="16314">
                  <c:v>39.484375</c:v>
                </c:pt>
                <c:pt idx="16315">
                  <c:v>39.486979166666664</c:v>
                </c:pt>
                <c:pt idx="16316">
                  <c:v>39.489583333333336</c:v>
                </c:pt>
                <c:pt idx="16317">
                  <c:v>39.4921875</c:v>
                </c:pt>
                <c:pt idx="16318">
                  <c:v>39.494791666666664</c:v>
                </c:pt>
                <c:pt idx="16319">
                  <c:v>39.497395833333336</c:v>
                </c:pt>
                <c:pt idx="16320">
                  <c:v>39.5</c:v>
                </c:pt>
                <c:pt idx="16321">
                  <c:v>39.502604166666664</c:v>
                </c:pt>
                <c:pt idx="16322">
                  <c:v>39.505208333333336</c:v>
                </c:pt>
                <c:pt idx="16323">
                  <c:v>39.5078125</c:v>
                </c:pt>
                <c:pt idx="16324">
                  <c:v>39.510416666666664</c:v>
                </c:pt>
                <c:pt idx="16325">
                  <c:v>39.513020833333336</c:v>
                </c:pt>
                <c:pt idx="16326">
                  <c:v>39.515625</c:v>
                </c:pt>
                <c:pt idx="16327">
                  <c:v>39.518229166666664</c:v>
                </c:pt>
                <c:pt idx="16328">
                  <c:v>39.520833333333336</c:v>
                </c:pt>
                <c:pt idx="16329">
                  <c:v>39.5234375</c:v>
                </c:pt>
                <c:pt idx="16330">
                  <c:v>39.526041666666664</c:v>
                </c:pt>
                <c:pt idx="16331">
                  <c:v>39.528645833333336</c:v>
                </c:pt>
                <c:pt idx="16332">
                  <c:v>39.53125</c:v>
                </c:pt>
                <c:pt idx="16333">
                  <c:v>39.533854166666664</c:v>
                </c:pt>
                <c:pt idx="16334">
                  <c:v>39.536458333333336</c:v>
                </c:pt>
                <c:pt idx="16335">
                  <c:v>39.5390625</c:v>
                </c:pt>
                <c:pt idx="16336">
                  <c:v>39.541666666666664</c:v>
                </c:pt>
                <c:pt idx="16337">
                  <c:v>39.544270833333336</c:v>
                </c:pt>
                <c:pt idx="16338">
                  <c:v>39.546875</c:v>
                </c:pt>
                <c:pt idx="16339">
                  <c:v>39.549479166666664</c:v>
                </c:pt>
                <c:pt idx="16340">
                  <c:v>39.552083333333336</c:v>
                </c:pt>
                <c:pt idx="16341">
                  <c:v>39.5546875</c:v>
                </c:pt>
                <c:pt idx="16342">
                  <c:v>39.557291666666664</c:v>
                </c:pt>
                <c:pt idx="16343">
                  <c:v>39.559895833333336</c:v>
                </c:pt>
                <c:pt idx="16344">
                  <c:v>39.5625</c:v>
                </c:pt>
                <c:pt idx="16345">
                  <c:v>39.565104166666664</c:v>
                </c:pt>
                <c:pt idx="16346">
                  <c:v>39.567708333333336</c:v>
                </c:pt>
                <c:pt idx="16347">
                  <c:v>39.5703125</c:v>
                </c:pt>
                <c:pt idx="16348">
                  <c:v>39.572916666666664</c:v>
                </c:pt>
                <c:pt idx="16349">
                  <c:v>39.575520833333336</c:v>
                </c:pt>
                <c:pt idx="16350">
                  <c:v>39.578125</c:v>
                </c:pt>
                <c:pt idx="16351">
                  <c:v>39.580729166666664</c:v>
                </c:pt>
                <c:pt idx="16352">
                  <c:v>39.583333333333336</c:v>
                </c:pt>
                <c:pt idx="16353">
                  <c:v>39.5859375</c:v>
                </c:pt>
                <c:pt idx="16354">
                  <c:v>39.588541666666664</c:v>
                </c:pt>
                <c:pt idx="16355">
                  <c:v>39.591145833333336</c:v>
                </c:pt>
                <c:pt idx="16356">
                  <c:v>39.59375</c:v>
                </c:pt>
                <c:pt idx="16357">
                  <c:v>39.596354166666664</c:v>
                </c:pt>
                <c:pt idx="16358">
                  <c:v>39.598958333333336</c:v>
                </c:pt>
                <c:pt idx="16359">
                  <c:v>39.6015625</c:v>
                </c:pt>
                <c:pt idx="16360">
                  <c:v>39.604166666666664</c:v>
                </c:pt>
                <c:pt idx="16361">
                  <c:v>39.606770833333336</c:v>
                </c:pt>
                <c:pt idx="16362">
                  <c:v>39.609375</c:v>
                </c:pt>
                <c:pt idx="16363">
                  <c:v>39.611979166666664</c:v>
                </c:pt>
                <c:pt idx="16364">
                  <c:v>39.614583333333336</c:v>
                </c:pt>
                <c:pt idx="16365">
                  <c:v>39.6171875</c:v>
                </c:pt>
                <c:pt idx="16366">
                  <c:v>39.619791666666664</c:v>
                </c:pt>
                <c:pt idx="16367">
                  <c:v>39.622395833333336</c:v>
                </c:pt>
                <c:pt idx="16368">
                  <c:v>39.625</c:v>
                </c:pt>
                <c:pt idx="16369">
                  <c:v>39.627604166666664</c:v>
                </c:pt>
                <c:pt idx="16370">
                  <c:v>39.630208333333336</c:v>
                </c:pt>
                <c:pt idx="16371">
                  <c:v>39.6328125</c:v>
                </c:pt>
                <c:pt idx="16372">
                  <c:v>39.635416666666664</c:v>
                </c:pt>
                <c:pt idx="16373">
                  <c:v>39.638020833333336</c:v>
                </c:pt>
                <c:pt idx="16374">
                  <c:v>39.640625</c:v>
                </c:pt>
                <c:pt idx="16375">
                  <c:v>39.643229166666664</c:v>
                </c:pt>
                <c:pt idx="16376">
                  <c:v>39.645833333333336</c:v>
                </c:pt>
                <c:pt idx="16377">
                  <c:v>39.6484375</c:v>
                </c:pt>
                <c:pt idx="16378">
                  <c:v>39.651041666666664</c:v>
                </c:pt>
                <c:pt idx="16379">
                  <c:v>39.653645833333336</c:v>
                </c:pt>
                <c:pt idx="16380">
                  <c:v>39.65625</c:v>
                </c:pt>
                <c:pt idx="16381">
                  <c:v>39.658854166666664</c:v>
                </c:pt>
                <c:pt idx="16382">
                  <c:v>39.661458333333336</c:v>
                </c:pt>
                <c:pt idx="16383">
                  <c:v>39.6640625</c:v>
                </c:pt>
                <c:pt idx="16384">
                  <c:v>39.666666666666664</c:v>
                </c:pt>
                <c:pt idx="16385">
                  <c:v>39.669270833333336</c:v>
                </c:pt>
                <c:pt idx="16386">
                  <c:v>39.671875</c:v>
                </c:pt>
                <c:pt idx="16387">
                  <c:v>39.674479166666664</c:v>
                </c:pt>
                <c:pt idx="16388">
                  <c:v>39.677083333333336</c:v>
                </c:pt>
                <c:pt idx="16389">
                  <c:v>39.6796875</c:v>
                </c:pt>
                <c:pt idx="16390">
                  <c:v>39.682291666666664</c:v>
                </c:pt>
                <c:pt idx="16391">
                  <c:v>39.684895833333336</c:v>
                </c:pt>
                <c:pt idx="16392">
                  <c:v>39.6875</c:v>
                </c:pt>
                <c:pt idx="16393">
                  <c:v>39.690104166666664</c:v>
                </c:pt>
                <c:pt idx="16394">
                  <c:v>39.692708333333336</c:v>
                </c:pt>
                <c:pt idx="16395">
                  <c:v>39.6953125</c:v>
                </c:pt>
                <c:pt idx="16396">
                  <c:v>39.697916666666664</c:v>
                </c:pt>
                <c:pt idx="16397">
                  <c:v>39.700520833333336</c:v>
                </c:pt>
                <c:pt idx="16398">
                  <c:v>39.703125</c:v>
                </c:pt>
                <c:pt idx="16399">
                  <c:v>39.705729166666664</c:v>
                </c:pt>
                <c:pt idx="16400">
                  <c:v>39.708333333333336</c:v>
                </c:pt>
                <c:pt idx="16401">
                  <c:v>39.7109375</c:v>
                </c:pt>
                <c:pt idx="16402">
                  <c:v>39.713541666666664</c:v>
                </c:pt>
                <c:pt idx="16403">
                  <c:v>39.716145833333336</c:v>
                </c:pt>
                <c:pt idx="16404">
                  <c:v>39.71875</c:v>
                </c:pt>
                <c:pt idx="16405">
                  <c:v>39.721354166666664</c:v>
                </c:pt>
                <c:pt idx="16406">
                  <c:v>39.723958333333336</c:v>
                </c:pt>
                <c:pt idx="16407">
                  <c:v>39.7265625</c:v>
                </c:pt>
                <c:pt idx="16408">
                  <c:v>39.729166666666664</c:v>
                </c:pt>
                <c:pt idx="16409">
                  <c:v>39.731770833333336</c:v>
                </c:pt>
                <c:pt idx="16410">
                  <c:v>39.734375</c:v>
                </c:pt>
                <c:pt idx="16411">
                  <c:v>39.736979166666664</c:v>
                </c:pt>
                <c:pt idx="16412">
                  <c:v>39.739583333333336</c:v>
                </c:pt>
                <c:pt idx="16413">
                  <c:v>39.7421875</c:v>
                </c:pt>
                <c:pt idx="16414">
                  <c:v>39.744791666666664</c:v>
                </c:pt>
                <c:pt idx="16415">
                  <c:v>39.747395833333336</c:v>
                </c:pt>
                <c:pt idx="16416">
                  <c:v>39.75</c:v>
                </c:pt>
                <c:pt idx="16417">
                  <c:v>39.752604166666664</c:v>
                </c:pt>
                <c:pt idx="16418">
                  <c:v>39.755208333333336</c:v>
                </c:pt>
                <c:pt idx="16419">
                  <c:v>39.7578125</c:v>
                </c:pt>
                <c:pt idx="16420">
                  <c:v>39.760416666666664</c:v>
                </c:pt>
                <c:pt idx="16421">
                  <c:v>39.763020833333336</c:v>
                </c:pt>
                <c:pt idx="16422">
                  <c:v>39.765625</c:v>
                </c:pt>
                <c:pt idx="16423">
                  <c:v>39.768229166666664</c:v>
                </c:pt>
                <c:pt idx="16424">
                  <c:v>39.770833333333336</c:v>
                </c:pt>
                <c:pt idx="16425">
                  <c:v>39.7734375</c:v>
                </c:pt>
                <c:pt idx="16426">
                  <c:v>39.776041666666664</c:v>
                </c:pt>
                <c:pt idx="16427">
                  <c:v>39.778645833333336</c:v>
                </c:pt>
                <c:pt idx="16428">
                  <c:v>39.78125</c:v>
                </c:pt>
                <c:pt idx="16429">
                  <c:v>39.783854166666664</c:v>
                </c:pt>
                <c:pt idx="16430">
                  <c:v>39.786458333333336</c:v>
                </c:pt>
                <c:pt idx="16431">
                  <c:v>39.7890625</c:v>
                </c:pt>
                <c:pt idx="16432">
                  <c:v>39.791666666666664</c:v>
                </c:pt>
                <c:pt idx="16433">
                  <c:v>39.794270833333336</c:v>
                </c:pt>
                <c:pt idx="16434">
                  <c:v>39.796875</c:v>
                </c:pt>
                <c:pt idx="16435">
                  <c:v>39.799479166666664</c:v>
                </c:pt>
                <c:pt idx="16436">
                  <c:v>39.802083333333336</c:v>
                </c:pt>
                <c:pt idx="16437">
                  <c:v>39.8046875</c:v>
                </c:pt>
                <c:pt idx="16438">
                  <c:v>39.807291666666664</c:v>
                </c:pt>
                <c:pt idx="16439">
                  <c:v>39.809895833333336</c:v>
                </c:pt>
                <c:pt idx="16440">
                  <c:v>39.8125</c:v>
                </c:pt>
                <c:pt idx="16441">
                  <c:v>39.815104166666664</c:v>
                </c:pt>
                <c:pt idx="16442">
                  <c:v>39.817708333333336</c:v>
                </c:pt>
                <c:pt idx="16443">
                  <c:v>39.8203125</c:v>
                </c:pt>
                <c:pt idx="16444">
                  <c:v>39.822916666666664</c:v>
                </c:pt>
                <c:pt idx="16445">
                  <c:v>39.825520833333336</c:v>
                </c:pt>
                <c:pt idx="16446">
                  <c:v>39.828125</c:v>
                </c:pt>
                <c:pt idx="16447">
                  <c:v>39.830729166666664</c:v>
                </c:pt>
                <c:pt idx="16448">
                  <c:v>39.833333333333336</c:v>
                </c:pt>
                <c:pt idx="16449">
                  <c:v>39.8359375</c:v>
                </c:pt>
                <c:pt idx="16450">
                  <c:v>39.838541666666664</c:v>
                </c:pt>
                <c:pt idx="16451">
                  <c:v>39.841145833333336</c:v>
                </c:pt>
                <c:pt idx="16452">
                  <c:v>39.84375</c:v>
                </c:pt>
                <c:pt idx="16453">
                  <c:v>39.846354166666664</c:v>
                </c:pt>
                <c:pt idx="16454">
                  <c:v>39.848958333333336</c:v>
                </c:pt>
                <c:pt idx="16455">
                  <c:v>39.8515625</c:v>
                </c:pt>
                <c:pt idx="16456">
                  <c:v>39.854166666666664</c:v>
                </c:pt>
                <c:pt idx="16457">
                  <c:v>39.856770833333336</c:v>
                </c:pt>
                <c:pt idx="16458">
                  <c:v>39.859375</c:v>
                </c:pt>
                <c:pt idx="16459">
                  <c:v>39.861979166666664</c:v>
                </c:pt>
                <c:pt idx="16460">
                  <c:v>39.864583333333336</c:v>
                </c:pt>
                <c:pt idx="16461">
                  <c:v>39.8671875</c:v>
                </c:pt>
                <c:pt idx="16462">
                  <c:v>39.869791666666664</c:v>
                </c:pt>
                <c:pt idx="16463">
                  <c:v>39.872395833333336</c:v>
                </c:pt>
                <c:pt idx="16464">
                  <c:v>39.875</c:v>
                </c:pt>
                <c:pt idx="16465">
                  <c:v>39.877604166666664</c:v>
                </c:pt>
                <c:pt idx="16466">
                  <c:v>39.880208333333336</c:v>
                </c:pt>
                <c:pt idx="16467">
                  <c:v>39.8828125</c:v>
                </c:pt>
                <c:pt idx="16468">
                  <c:v>39.885416666666664</c:v>
                </c:pt>
                <c:pt idx="16469">
                  <c:v>39.888020833333336</c:v>
                </c:pt>
                <c:pt idx="16470">
                  <c:v>39.890625</c:v>
                </c:pt>
                <c:pt idx="16471">
                  <c:v>39.893229166666664</c:v>
                </c:pt>
                <c:pt idx="16472">
                  <c:v>39.895833333333336</c:v>
                </c:pt>
                <c:pt idx="16473">
                  <c:v>39.8984375</c:v>
                </c:pt>
                <c:pt idx="16474">
                  <c:v>39.901041666666664</c:v>
                </c:pt>
                <c:pt idx="16475">
                  <c:v>39.903645833333336</c:v>
                </c:pt>
                <c:pt idx="16476">
                  <c:v>39.90625</c:v>
                </c:pt>
                <c:pt idx="16477">
                  <c:v>39.908854166666664</c:v>
                </c:pt>
                <c:pt idx="16478">
                  <c:v>39.911458333333336</c:v>
                </c:pt>
                <c:pt idx="16479">
                  <c:v>39.9140625</c:v>
                </c:pt>
                <c:pt idx="16480">
                  <c:v>39.916666666666664</c:v>
                </c:pt>
                <c:pt idx="16481">
                  <c:v>39.919270833333336</c:v>
                </c:pt>
                <c:pt idx="16482">
                  <c:v>39.921875</c:v>
                </c:pt>
                <c:pt idx="16483">
                  <c:v>39.924479166666664</c:v>
                </c:pt>
                <c:pt idx="16484">
                  <c:v>39.927083333333336</c:v>
                </c:pt>
                <c:pt idx="16485">
                  <c:v>39.9296875</c:v>
                </c:pt>
                <c:pt idx="16486">
                  <c:v>39.932291666666664</c:v>
                </c:pt>
                <c:pt idx="16487">
                  <c:v>39.934895833333336</c:v>
                </c:pt>
                <c:pt idx="16488">
                  <c:v>39.9375</c:v>
                </c:pt>
                <c:pt idx="16489">
                  <c:v>39.940104166666664</c:v>
                </c:pt>
                <c:pt idx="16490">
                  <c:v>39.942708333333336</c:v>
                </c:pt>
                <c:pt idx="16491">
                  <c:v>39.9453125</c:v>
                </c:pt>
                <c:pt idx="16492">
                  <c:v>39.947916666666664</c:v>
                </c:pt>
                <c:pt idx="16493">
                  <c:v>39.950520833333336</c:v>
                </c:pt>
                <c:pt idx="16494">
                  <c:v>39.953125</c:v>
                </c:pt>
                <c:pt idx="16495">
                  <c:v>39.955729166666664</c:v>
                </c:pt>
                <c:pt idx="16496">
                  <c:v>39.958333333333336</c:v>
                </c:pt>
                <c:pt idx="16497">
                  <c:v>39.9609375</c:v>
                </c:pt>
                <c:pt idx="16498">
                  <c:v>39.963541666666664</c:v>
                </c:pt>
                <c:pt idx="16499">
                  <c:v>39.966145833333336</c:v>
                </c:pt>
                <c:pt idx="16500">
                  <c:v>39.96875</c:v>
                </c:pt>
                <c:pt idx="16501">
                  <c:v>39.971354166666664</c:v>
                </c:pt>
                <c:pt idx="16502">
                  <c:v>39.973958333333336</c:v>
                </c:pt>
                <c:pt idx="16503">
                  <c:v>39.9765625</c:v>
                </c:pt>
                <c:pt idx="16504">
                  <c:v>39.979166666666664</c:v>
                </c:pt>
                <c:pt idx="16505">
                  <c:v>39.981770833333336</c:v>
                </c:pt>
                <c:pt idx="16506">
                  <c:v>39.984375</c:v>
                </c:pt>
                <c:pt idx="16507">
                  <c:v>39.986979166666664</c:v>
                </c:pt>
                <c:pt idx="16508">
                  <c:v>39.989583333333336</c:v>
                </c:pt>
                <c:pt idx="16509">
                  <c:v>39.9921875</c:v>
                </c:pt>
                <c:pt idx="16510">
                  <c:v>39.994791666666664</c:v>
                </c:pt>
                <c:pt idx="16511">
                  <c:v>39.997395833333336</c:v>
                </c:pt>
                <c:pt idx="16512">
                  <c:v>40</c:v>
                </c:pt>
                <c:pt idx="16513">
                  <c:v>40.002604166666664</c:v>
                </c:pt>
                <c:pt idx="16514">
                  <c:v>40.005208333333336</c:v>
                </c:pt>
                <c:pt idx="16515">
                  <c:v>40.0078125</c:v>
                </c:pt>
                <c:pt idx="16516">
                  <c:v>40.010416666666664</c:v>
                </c:pt>
                <c:pt idx="16517">
                  <c:v>40.013020833333336</c:v>
                </c:pt>
                <c:pt idx="16518">
                  <c:v>40.015625</c:v>
                </c:pt>
                <c:pt idx="16519">
                  <c:v>40.018229166666664</c:v>
                </c:pt>
                <c:pt idx="16520">
                  <c:v>40.020833333333336</c:v>
                </c:pt>
                <c:pt idx="16521">
                  <c:v>40.0234375</c:v>
                </c:pt>
                <c:pt idx="16522">
                  <c:v>40.026041666666664</c:v>
                </c:pt>
                <c:pt idx="16523">
                  <c:v>40.028645833333336</c:v>
                </c:pt>
                <c:pt idx="16524">
                  <c:v>40.03125</c:v>
                </c:pt>
                <c:pt idx="16525">
                  <c:v>40.033854166666664</c:v>
                </c:pt>
                <c:pt idx="16526">
                  <c:v>40.036458333333336</c:v>
                </c:pt>
                <c:pt idx="16527">
                  <c:v>40.0390625</c:v>
                </c:pt>
                <c:pt idx="16528">
                  <c:v>40.041666666666664</c:v>
                </c:pt>
                <c:pt idx="16529">
                  <c:v>40.044270833333336</c:v>
                </c:pt>
                <c:pt idx="16530">
                  <c:v>40.046875</c:v>
                </c:pt>
                <c:pt idx="16531">
                  <c:v>40.049479166666664</c:v>
                </c:pt>
                <c:pt idx="16532">
                  <c:v>40.052083333333336</c:v>
                </c:pt>
                <c:pt idx="16533">
                  <c:v>40.0546875</c:v>
                </c:pt>
                <c:pt idx="16534">
                  <c:v>40.057291666666664</c:v>
                </c:pt>
                <c:pt idx="16535">
                  <c:v>40.059895833333336</c:v>
                </c:pt>
                <c:pt idx="16536">
                  <c:v>40.0625</c:v>
                </c:pt>
                <c:pt idx="16537">
                  <c:v>40.065104166666664</c:v>
                </c:pt>
                <c:pt idx="16538">
                  <c:v>40.067708333333336</c:v>
                </c:pt>
                <c:pt idx="16539">
                  <c:v>40.0703125</c:v>
                </c:pt>
                <c:pt idx="16540">
                  <c:v>40.072916666666664</c:v>
                </c:pt>
                <c:pt idx="16541">
                  <c:v>40.075520833333336</c:v>
                </c:pt>
                <c:pt idx="16542">
                  <c:v>40.078125</c:v>
                </c:pt>
                <c:pt idx="16543">
                  <c:v>40.080729166666664</c:v>
                </c:pt>
                <c:pt idx="16544">
                  <c:v>40.083333333333336</c:v>
                </c:pt>
                <c:pt idx="16545">
                  <c:v>40.0859375</c:v>
                </c:pt>
                <c:pt idx="16546">
                  <c:v>40.088541666666664</c:v>
                </c:pt>
                <c:pt idx="16547">
                  <c:v>40.091145833333336</c:v>
                </c:pt>
                <c:pt idx="16548">
                  <c:v>40.09375</c:v>
                </c:pt>
                <c:pt idx="16549">
                  <c:v>40.096354166666664</c:v>
                </c:pt>
                <c:pt idx="16550">
                  <c:v>40.098958333333336</c:v>
                </c:pt>
                <c:pt idx="16551">
                  <c:v>40.1015625</c:v>
                </c:pt>
                <c:pt idx="16552">
                  <c:v>40.104166666666664</c:v>
                </c:pt>
                <c:pt idx="16553">
                  <c:v>40.106770833333336</c:v>
                </c:pt>
                <c:pt idx="16554">
                  <c:v>40.109375</c:v>
                </c:pt>
                <c:pt idx="16555">
                  <c:v>40.111979166666664</c:v>
                </c:pt>
                <c:pt idx="16556">
                  <c:v>40.114583333333336</c:v>
                </c:pt>
                <c:pt idx="16557">
                  <c:v>40.1171875</c:v>
                </c:pt>
                <c:pt idx="16558">
                  <c:v>40.119791666666664</c:v>
                </c:pt>
                <c:pt idx="16559">
                  <c:v>40.122395833333336</c:v>
                </c:pt>
                <c:pt idx="16560">
                  <c:v>40.125</c:v>
                </c:pt>
                <c:pt idx="16561">
                  <c:v>40.127604166666664</c:v>
                </c:pt>
                <c:pt idx="16562">
                  <c:v>40.130208333333336</c:v>
                </c:pt>
                <c:pt idx="16563">
                  <c:v>40.1328125</c:v>
                </c:pt>
                <c:pt idx="16564">
                  <c:v>40.135416666666664</c:v>
                </c:pt>
                <c:pt idx="16565">
                  <c:v>40.138020833333336</c:v>
                </c:pt>
                <c:pt idx="16566">
                  <c:v>40.140625</c:v>
                </c:pt>
                <c:pt idx="16567">
                  <c:v>40.143229166666664</c:v>
                </c:pt>
                <c:pt idx="16568">
                  <c:v>40.145833333333336</c:v>
                </c:pt>
                <c:pt idx="16569">
                  <c:v>40.1484375</c:v>
                </c:pt>
                <c:pt idx="16570">
                  <c:v>40.151041666666664</c:v>
                </c:pt>
                <c:pt idx="16571">
                  <c:v>40.153645833333336</c:v>
                </c:pt>
                <c:pt idx="16572">
                  <c:v>40.15625</c:v>
                </c:pt>
                <c:pt idx="16573">
                  <c:v>40.158854166666664</c:v>
                </c:pt>
                <c:pt idx="16574">
                  <c:v>40.161458333333336</c:v>
                </c:pt>
                <c:pt idx="16575">
                  <c:v>40.1640625</c:v>
                </c:pt>
                <c:pt idx="16576">
                  <c:v>40.166666666666664</c:v>
                </c:pt>
                <c:pt idx="16577">
                  <c:v>40.169270833333336</c:v>
                </c:pt>
                <c:pt idx="16578">
                  <c:v>40.171875</c:v>
                </c:pt>
                <c:pt idx="16579">
                  <c:v>40.174479166666664</c:v>
                </c:pt>
                <c:pt idx="16580">
                  <c:v>40.177083333333336</c:v>
                </c:pt>
                <c:pt idx="16581">
                  <c:v>40.1796875</c:v>
                </c:pt>
                <c:pt idx="16582">
                  <c:v>40.182291666666664</c:v>
                </c:pt>
                <c:pt idx="16583">
                  <c:v>40.184895833333336</c:v>
                </c:pt>
                <c:pt idx="16584">
                  <c:v>40.1875</c:v>
                </c:pt>
                <c:pt idx="16585">
                  <c:v>40.190104166666664</c:v>
                </c:pt>
                <c:pt idx="16586">
                  <c:v>40.192708333333336</c:v>
                </c:pt>
                <c:pt idx="16587">
                  <c:v>40.1953125</c:v>
                </c:pt>
                <c:pt idx="16588">
                  <c:v>40.197916666666664</c:v>
                </c:pt>
                <c:pt idx="16589">
                  <c:v>40.200520833333336</c:v>
                </c:pt>
                <c:pt idx="16590">
                  <c:v>40.203125</c:v>
                </c:pt>
                <c:pt idx="16591">
                  <c:v>40.205729166666664</c:v>
                </c:pt>
                <c:pt idx="16592">
                  <c:v>40.208333333333336</c:v>
                </c:pt>
                <c:pt idx="16593">
                  <c:v>40.2109375</c:v>
                </c:pt>
                <c:pt idx="16594">
                  <c:v>40.213541666666664</c:v>
                </c:pt>
                <c:pt idx="16595">
                  <c:v>40.216145833333336</c:v>
                </c:pt>
                <c:pt idx="16596">
                  <c:v>40.21875</c:v>
                </c:pt>
                <c:pt idx="16597">
                  <c:v>40.221354166666664</c:v>
                </c:pt>
                <c:pt idx="16598">
                  <c:v>40.223958333333336</c:v>
                </c:pt>
                <c:pt idx="16599">
                  <c:v>40.2265625</c:v>
                </c:pt>
                <c:pt idx="16600">
                  <c:v>40.229166666666664</c:v>
                </c:pt>
                <c:pt idx="16601">
                  <c:v>40.231770833333336</c:v>
                </c:pt>
                <c:pt idx="16602">
                  <c:v>40.234375</c:v>
                </c:pt>
                <c:pt idx="16603">
                  <c:v>40.236979166666664</c:v>
                </c:pt>
                <c:pt idx="16604">
                  <c:v>40.239583333333336</c:v>
                </c:pt>
                <c:pt idx="16605">
                  <c:v>40.2421875</c:v>
                </c:pt>
                <c:pt idx="16606">
                  <c:v>40.244791666666664</c:v>
                </c:pt>
                <c:pt idx="16607">
                  <c:v>40.247395833333336</c:v>
                </c:pt>
                <c:pt idx="16608">
                  <c:v>40.25</c:v>
                </c:pt>
                <c:pt idx="16609">
                  <c:v>40.252604166666664</c:v>
                </c:pt>
                <c:pt idx="16610">
                  <c:v>40.255208333333336</c:v>
                </c:pt>
                <c:pt idx="16611">
                  <c:v>40.2578125</c:v>
                </c:pt>
                <c:pt idx="16612">
                  <c:v>40.260416666666664</c:v>
                </c:pt>
                <c:pt idx="16613">
                  <c:v>40.263020833333336</c:v>
                </c:pt>
                <c:pt idx="16614">
                  <c:v>40.265625</c:v>
                </c:pt>
                <c:pt idx="16615">
                  <c:v>40.268229166666664</c:v>
                </c:pt>
                <c:pt idx="16616">
                  <c:v>40.270833333333336</c:v>
                </c:pt>
                <c:pt idx="16617">
                  <c:v>40.2734375</c:v>
                </c:pt>
                <c:pt idx="16618">
                  <c:v>40.276041666666664</c:v>
                </c:pt>
                <c:pt idx="16619">
                  <c:v>40.278645833333336</c:v>
                </c:pt>
                <c:pt idx="16620">
                  <c:v>40.28125</c:v>
                </c:pt>
                <c:pt idx="16621">
                  <c:v>40.283854166666664</c:v>
                </c:pt>
                <c:pt idx="16622">
                  <c:v>40.286458333333336</c:v>
                </c:pt>
                <c:pt idx="16623">
                  <c:v>40.2890625</c:v>
                </c:pt>
                <c:pt idx="16624">
                  <c:v>40.291666666666664</c:v>
                </c:pt>
                <c:pt idx="16625">
                  <c:v>40.294270833333336</c:v>
                </c:pt>
                <c:pt idx="16626">
                  <c:v>40.296875</c:v>
                </c:pt>
                <c:pt idx="16627">
                  <c:v>40.299479166666664</c:v>
                </c:pt>
                <c:pt idx="16628">
                  <c:v>40.302083333333336</c:v>
                </c:pt>
                <c:pt idx="16629">
                  <c:v>40.3046875</c:v>
                </c:pt>
                <c:pt idx="16630">
                  <c:v>40.307291666666664</c:v>
                </c:pt>
                <c:pt idx="16631">
                  <c:v>40.309895833333336</c:v>
                </c:pt>
                <c:pt idx="16632">
                  <c:v>40.3125</c:v>
                </c:pt>
                <c:pt idx="16633">
                  <c:v>40.315104166666664</c:v>
                </c:pt>
                <c:pt idx="16634">
                  <c:v>40.317708333333336</c:v>
                </c:pt>
                <c:pt idx="16635">
                  <c:v>40.3203125</c:v>
                </c:pt>
                <c:pt idx="16636">
                  <c:v>40.322916666666664</c:v>
                </c:pt>
                <c:pt idx="16637">
                  <c:v>40.325520833333336</c:v>
                </c:pt>
                <c:pt idx="16638">
                  <c:v>40.328125</c:v>
                </c:pt>
                <c:pt idx="16639">
                  <c:v>40.330729166666664</c:v>
                </c:pt>
                <c:pt idx="16640">
                  <c:v>40.333333333333336</c:v>
                </c:pt>
                <c:pt idx="16641">
                  <c:v>40.3359375</c:v>
                </c:pt>
                <c:pt idx="16642">
                  <c:v>40.338541666666664</c:v>
                </c:pt>
                <c:pt idx="16643">
                  <c:v>40.341145833333336</c:v>
                </c:pt>
                <c:pt idx="16644">
                  <c:v>40.34375</c:v>
                </c:pt>
                <c:pt idx="16645">
                  <c:v>40.346354166666664</c:v>
                </c:pt>
                <c:pt idx="16646">
                  <c:v>40.348958333333336</c:v>
                </c:pt>
                <c:pt idx="16647">
                  <c:v>40.3515625</c:v>
                </c:pt>
                <c:pt idx="16648">
                  <c:v>40.354166666666664</c:v>
                </c:pt>
                <c:pt idx="16649">
                  <c:v>40.356770833333336</c:v>
                </c:pt>
                <c:pt idx="16650">
                  <c:v>40.359375</c:v>
                </c:pt>
                <c:pt idx="16651">
                  <c:v>40.361979166666664</c:v>
                </c:pt>
                <c:pt idx="16652">
                  <c:v>40.364583333333336</c:v>
                </c:pt>
                <c:pt idx="16653">
                  <c:v>40.3671875</c:v>
                </c:pt>
                <c:pt idx="16654">
                  <c:v>40.369791666666664</c:v>
                </c:pt>
                <c:pt idx="16655">
                  <c:v>40.372395833333336</c:v>
                </c:pt>
                <c:pt idx="16656">
                  <c:v>40.375</c:v>
                </c:pt>
                <c:pt idx="16657">
                  <c:v>40.377604166666664</c:v>
                </c:pt>
                <c:pt idx="16658">
                  <c:v>40.380208333333336</c:v>
                </c:pt>
                <c:pt idx="16659">
                  <c:v>40.3828125</c:v>
                </c:pt>
                <c:pt idx="16660">
                  <c:v>40.385416666666664</c:v>
                </c:pt>
                <c:pt idx="16661">
                  <c:v>40.388020833333336</c:v>
                </c:pt>
                <c:pt idx="16662">
                  <c:v>40.390625</c:v>
                </c:pt>
                <c:pt idx="16663">
                  <c:v>40.393229166666664</c:v>
                </c:pt>
                <c:pt idx="16664">
                  <c:v>40.395833333333336</c:v>
                </c:pt>
                <c:pt idx="16665">
                  <c:v>40.3984375</c:v>
                </c:pt>
                <c:pt idx="16666">
                  <c:v>40.401041666666664</c:v>
                </c:pt>
                <c:pt idx="16667">
                  <c:v>40.403645833333336</c:v>
                </c:pt>
                <c:pt idx="16668">
                  <c:v>40.40625</c:v>
                </c:pt>
                <c:pt idx="16669">
                  <c:v>40.408854166666664</c:v>
                </c:pt>
                <c:pt idx="16670">
                  <c:v>40.411458333333336</c:v>
                </c:pt>
                <c:pt idx="16671">
                  <c:v>40.4140625</c:v>
                </c:pt>
                <c:pt idx="16672">
                  <c:v>40.416666666666664</c:v>
                </c:pt>
                <c:pt idx="16673">
                  <c:v>40.419270833333336</c:v>
                </c:pt>
                <c:pt idx="16674">
                  <c:v>40.421875</c:v>
                </c:pt>
                <c:pt idx="16675">
                  <c:v>40.424479166666664</c:v>
                </c:pt>
                <c:pt idx="16676">
                  <c:v>40.427083333333336</c:v>
                </c:pt>
                <c:pt idx="16677">
                  <c:v>40.4296875</c:v>
                </c:pt>
                <c:pt idx="16678">
                  <c:v>40.432291666666664</c:v>
                </c:pt>
                <c:pt idx="16679">
                  <c:v>40.434895833333336</c:v>
                </c:pt>
                <c:pt idx="16680">
                  <c:v>40.4375</c:v>
                </c:pt>
                <c:pt idx="16681">
                  <c:v>40.440104166666664</c:v>
                </c:pt>
                <c:pt idx="16682">
                  <c:v>40.442708333333336</c:v>
                </c:pt>
                <c:pt idx="16683">
                  <c:v>40.4453125</c:v>
                </c:pt>
                <c:pt idx="16684">
                  <c:v>40.447916666666664</c:v>
                </c:pt>
                <c:pt idx="16685">
                  <c:v>40.450520833333336</c:v>
                </c:pt>
                <c:pt idx="16686">
                  <c:v>40.453125</c:v>
                </c:pt>
                <c:pt idx="16687">
                  <c:v>40.455729166666664</c:v>
                </c:pt>
                <c:pt idx="16688">
                  <c:v>40.458333333333336</c:v>
                </c:pt>
                <c:pt idx="16689">
                  <c:v>40.4609375</c:v>
                </c:pt>
                <c:pt idx="16690">
                  <c:v>40.463541666666664</c:v>
                </c:pt>
                <c:pt idx="16691">
                  <c:v>40.466145833333336</c:v>
                </c:pt>
                <c:pt idx="16692">
                  <c:v>40.46875</c:v>
                </c:pt>
                <c:pt idx="16693">
                  <c:v>40.471354166666664</c:v>
                </c:pt>
                <c:pt idx="16694">
                  <c:v>40.473958333333336</c:v>
                </c:pt>
                <c:pt idx="16695">
                  <c:v>40.4765625</c:v>
                </c:pt>
                <c:pt idx="16696">
                  <c:v>40.479166666666664</c:v>
                </c:pt>
                <c:pt idx="16697">
                  <c:v>40.481770833333336</c:v>
                </c:pt>
                <c:pt idx="16698">
                  <c:v>40.484375</c:v>
                </c:pt>
                <c:pt idx="16699">
                  <c:v>40.486979166666664</c:v>
                </c:pt>
                <c:pt idx="16700">
                  <c:v>40.489583333333336</c:v>
                </c:pt>
                <c:pt idx="16701">
                  <c:v>40.4921875</c:v>
                </c:pt>
                <c:pt idx="16702">
                  <c:v>40.494791666666664</c:v>
                </c:pt>
                <c:pt idx="16703">
                  <c:v>40.497395833333336</c:v>
                </c:pt>
                <c:pt idx="16704">
                  <c:v>40.5</c:v>
                </c:pt>
                <c:pt idx="16705">
                  <c:v>40.502604166666664</c:v>
                </c:pt>
                <c:pt idx="16706">
                  <c:v>40.505208333333336</c:v>
                </c:pt>
                <c:pt idx="16707">
                  <c:v>40.5078125</c:v>
                </c:pt>
                <c:pt idx="16708">
                  <c:v>40.510416666666664</c:v>
                </c:pt>
                <c:pt idx="16709">
                  <c:v>40.513020833333336</c:v>
                </c:pt>
                <c:pt idx="16710">
                  <c:v>40.515625</c:v>
                </c:pt>
                <c:pt idx="16711">
                  <c:v>40.518229166666664</c:v>
                </c:pt>
                <c:pt idx="16712">
                  <c:v>40.520833333333336</c:v>
                </c:pt>
                <c:pt idx="16713">
                  <c:v>40.5234375</c:v>
                </c:pt>
                <c:pt idx="16714">
                  <c:v>40.526041666666664</c:v>
                </c:pt>
                <c:pt idx="16715">
                  <c:v>40.528645833333336</c:v>
                </c:pt>
                <c:pt idx="16716">
                  <c:v>40.53125</c:v>
                </c:pt>
                <c:pt idx="16717">
                  <c:v>40.533854166666664</c:v>
                </c:pt>
                <c:pt idx="16718">
                  <c:v>40.536458333333336</c:v>
                </c:pt>
                <c:pt idx="16719">
                  <c:v>40.5390625</c:v>
                </c:pt>
                <c:pt idx="16720">
                  <c:v>40.541666666666664</c:v>
                </c:pt>
                <c:pt idx="16721">
                  <c:v>40.544270833333336</c:v>
                </c:pt>
                <c:pt idx="16722">
                  <c:v>40.546875</c:v>
                </c:pt>
                <c:pt idx="16723">
                  <c:v>40.549479166666664</c:v>
                </c:pt>
                <c:pt idx="16724">
                  <c:v>40.552083333333336</c:v>
                </c:pt>
                <c:pt idx="16725">
                  <c:v>40.5546875</c:v>
                </c:pt>
                <c:pt idx="16726">
                  <c:v>40.557291666666664</c:v>
                </c:pt>
                <c:pt idx="16727">
                  <c:v>40.559895833333336</c:v>
                </c:pt>
                <c:pt idx="16728">
                  <c:v>40.5625</c:v>
                </c:pt>
                <c:pt idx="16729">
                  <c:v>40.565104166666664</c:v>
                </c:pt>
                <c:pt idx="16730">
                  <c:v>40.567708333333336</c:v>
                </c:pt>
                <c:pt idx="16731">
                  <c:v>40.5703125</c:v>
                </c:pt>
                <c:pt idx="16732">
                  <c:v>40.572916666666664</c:v>
                </c:pt>
                <c:pt idx="16733">
                  <c:v>40.575520833333336</c:v>
                </c:pt>
                <c:pt idx="16734">
                  <c:v>40.578125</c:v>
                </c:pt>
                <c:pt idx="16735">
                  <c:v>40.580729166666664</c:v>
                </c:pt>
                <c:pt idx="16736">
                  <c:v>40.583333333333336</c:v>
                </c:pt>
                <c:pt idx="16737">
                  <c:v>40.5859375</c:v>
                </c:pt>
                <c:pt idx="16738">
                  <c:v>40.588541666666664</c:v>
                </c:pt>
                <c:pt idx="16739">
                  <c:v>40.591145833333336</c:v>
                </c:pt>
                <c:pt idx="16740">
                  <c:v>40.59375</c:v>
                </c:pt>
                <c:pt idx="16741">
                  <c:v>40.596354166666664</c:v>
                </c:pt>
                <c:pt idx="16742">
                  <c:v>40.598958333333336</c:v>
                </c:pt>
                <c:pt idx="16743">
                  <c:v>40.6015625</c:v>
                </c:pt>
                <c:pt idx="16744">
                  <c:v>40.604166666666664</c:v>
                </c:pt>
                <c:pt idx="16745">
                  <c:v>40.606770833333336</c:v>
                </c:pt>
                <c:pt idx="16746">
                  <c:v>40.609375</c:v>
                </c:pt>
                <c:pt idx="16747">
                  <c:v>40.611979166666664</c:v>
                </c:pt>
                <c:pt idx="16748">
                  <c:v>40.614583333333336</c:v>
                </c:pt>
                <c:pt idx="16749">
                  <c:v>40.6171875</c:v>
                </c:pt>
                <c:pt idx="16750">
                  <c:v>40.619791666666664</c:v>
                </c:pt>
                <c:pt idx="16751">
                  <c:v>40.622395833333336</c:v>
                </c:pt>
                <c:pt idx="16752">
                  <c:v>40.625</c:v>
                </c:pt>
                <c:pt idx="16753">
                  <c:v>40.627604166666664</c:v>
                </c:pt>
                <c:pt idx="16754">
                  <c:v>40.630208333333336</c:v>
                </c:pt>
                <c:pt idx="16755">
                  <c:v>40.6328125</c:v>
                </c:pt>
                <c:pt idx="16756">
                  <c:v>40.635416666666664</c:v>
                </c:pt>
                <c:pt idx="16757">
                  <c:v>40.638020833333336</c:v>
                </c:pt>
                <c:pt idx="16758">
                  <c:v>40.640625</c:v>
                </c:pt>
                <c:pt idx="16759">
                  <c:v>40.643229166666664</c:v>
                </c:pt>
                <c:pt idx="16760">
                  <c:v>40.645833333333336</c:v>
                </c:pt>
                <c:pt idx="16761">
                  <c:v>40.6484375</c:v>
                </c:pt>
                <c:pt idx="16762">
                  <c:v>40.651041666666664</c:v>
                </c:pt>
                <c:pt idx="16763">
                  <c:v>40.653645833333336</c:v>
                </c:pt>
                <c:pt idx="16764">
                  <c:v>40.65625</c:v>
                </c:pt>
                <c:pt idx="16765">
                  <c:v>40.658854166666664</c:v>
                </c:pt>
                <c:pt idx="16766">
                  <c:v>40.661458333333336</c:v>
                </c:pt>
                <c:pt idx="16767">
                  <c:v>40.6640625</c:v>
                </c:pt>
                <c:pt idx="16768">
                  <c:v>40.666666666666664</c:v>
                </c:pt>
                <c:pt idx="16769">
                  <c:v>40.669270833333336</c:v>
                </c:pt>
                <c:pt idx="16770">
                  <c:v>40.671875</c:v>
                </c:pt>
                <c:pt idx="16771">
                  <c:v>40.674479166666664</c:v>
                </c:pt>
                <c:pt idx="16772">
                  <c:v>40.677083333333336</c:v>
                </c:pt>
                <c:pt idx="16773">
                  <c:v>40.6796875</c:v>
                </c:pt>
                <c:pt idx="16774">
                  <c:v>40.682291666666664</c:v>
                </c:pt>
                <c:pt idx="16775">
                  <c:v>40.684895833333336</c:v>
                </c:pt>
                <c:pt idx="16776">
                  <c:v>40.6875</c:v>
                </c:pt>
                <c:pt idx="16777">
                  <c:v>40.690104166666664</c:v>
                </c:pt>
                <c:pt idx="16778">
                  <c:v>40.692708333333336</c:v>
                </c:pt>
                <c:pt idx="16779">
                  <c:v>40.6953125</c:v>
                </c:pt>
                <c:pt idx="16780">
                  <c:v>40.697916666666664</c:v>
                </c:pt>
                <c:pt idx="16781">
                  <c:v>40.700520833333336</c:v>
                </c:pt>
                <c:pt idx="16782">
                  <c:v>40.703125</c:v>
                </c:pt>
                <c:pt idx="16783">
                  <c:v>40.705729166666664</c:v>
                </c:pt>
                <c:pt idx="16784">
                  <c:v>40.708333333333336</c:v>
                </c:pt>
                <c:pt idx="16785">
                  <c:v>40.7109375</c:v>
                </c:pt>
                <c:pt idx="16786">
                  <c:v>40.713541666666664</c:v>
                </c:pt>
                <c:pt idx="16787">
                  <c:v>40.716145833333336</c:v>
                </c:pt>
                <c:pt idx="16788">
                  <c:v>40.71875</c:v>
                </c:pt>
                <c:pt idx="16789">
                  <c:v>40.721354166666664</c:v>
                </c:pt>
                <c:pt idx="16790">
                  <c:v>40.723958333333336</c:v>
                </c:pt>
                <c:pt idx="16791">
                  <c:v>40.7265625</c:v>
                </c:pt>
                <c:pt idx="16792">
                  <c:v>40.729166666666664</c:v>
                </c:pt>
                <c:pt idx="16793">
                  <c:v>40.731770833333336</c:v>
                </c:pt>
                <c:pt idx="16794">
                  <c:v>40.734375</c:v>
                </c:pt>
                <c:pt idx="16795">
                  <c:v>40.736979166666664</c:v>
                </c:pt>
                <c:pt idx="16796">
                  <c:v>40.739583333333336</c:v>
                </c:pt>
                <c:pt idx="16797">
                  <c:v>40.7421875</c:v>
                </c:pt>
                <c:pt idx="16798">
                  <c:v>40.744791666666664</c:v>
                </c:pt>
                <c:pt idx="16799">
                  <c:v>40.747395833333336</c:v>
                </c:pt>
                <c:pt idx="16800">
                  <c:v>40.75</c:v>
                </c:pt>
                <c:pt idx="16801">
                  <c:v>40.752604166666664</c:v>
                </c:pt>
                <c:pt idx="16802">
                  <c:v>40.755208333333336</c:v>
                </c:pt>
                <c:pt idx="16803">
                  <c:v>40.7578125</c:v>
                </c:pt>
                <c:pt idx="16804">
                  <c:v>40.760416666666664</c:v>
                </c:pt>
                <c:pt idx="16805">
                  <c:v>40.763020833333336</c:v>
                </c:pt>
                <c:pt idx="16806">
                  <c:v>40.765625</c:v>
                </c:pt>
                <c:pt idx="16807">
                  <c:v>40.768229166666664</c:v>
                </c:pt>
                <c:pt idx="16808">
                  <c:v>40.770833333333336</c:v>
                </c:pt>
                <c:pt idx="16809">
                  <c:v>40.7734375</c:v>
                </c:pt>
                <c:pt idx="16810">
                  <c:v>40.776041666666664</c:v>
                </c:pt>
                <c:pt idx="16811">
                  <c:v>40.778645833333336</c:v>
                </c:pt>
                <c:pt idx="16812">
                  <c:v>40.78125</c:v>
                </c:pt>
                <c:pt idx="16813">
                  <c:v>40.783854166666664</c:v>
                </c:pt>
                <c:pt idx="16814">
                  <c:v>40.786458333333336</c:v>
                </c:pt>
                <c:pt idx="16815">
                  <c:v>40.7890625</c:v>
                </c:pt>
                <c:pt idx="16816">
                  <c:v>40.791666666666664</c:v>
                </c:pt>
                <c:pt idx="16817">
                  <c:v>40.794270833333336</c:v>
                </c:pt>
                <c:pt idx="16818">
                  <c:v>40.796875</c:v>
                </c:pt>
                <c:pt idx="16819">
                  <c:v>40.799479166666664</c:v>
                </c:pt>
                <c:pt idx="16820">
                  <c:v>40.802083333333336</c:v>
                </c:pt>
                <c:pt idx="16821">
                  <c:v>40.8046875</c:v>
                </c:pt>
                <c:pt idx="16822">
                  <c:v>40.807291666666664</c:v>
                </c:pt>
                <c:pt idx="16823">
                  <c:v>40.809895833333336</c:v>
                </c:pt>
                <c:pt idx="16824">
                  <c:v>40.8125</c:v>
                </c:pt>
                <c:pt idx="16825">
                  <c:v>40.815104166666664</c:v>
                </c:pt>
                <c:pt idx="16826">
                  <c:v>40.817708333333336</c:v>
                </c:pt>
                <c:pt idx="16827">
                  <c:v>40.8203125</c:v>
                </c:pt>
                <c:pt idx="16828">
                  <c:v>40.822916666666664</c:v>
                </c:pt>
                <c:pt idx="16829">
                  <c:v>40.825520833333336</c:v>
                </c:pt>
                <c:pt idx="16830">
                  <c:v>40.828125</c:v>
                </c:pt>
                <c:pt idx="16831">
                  <c:v>40.830729166666664</c:v>
                </c:pt>
                <c:pt idx="16832">
                  <c:v>40.833333333333336</c:v>
                </c:pt>
                <c:pt idx="16833">
                  <c:v>40.8359375</c:v>
                </c:pt>
                <c:pt idx="16834">
                  <c:v>40.838541666666664</c:v>
                </c:pt>
                <c:pt idx="16835">
                  <c:v>40.841145833333336</c:v>
                </c:pt>
                <c:pt idx="16836">
                  <c:v>40.84375</c:v>
                </c:pt>
                <c:pt idx="16837">
                  <c:v>40.846354166666664</c:v>
                </c:pt>
                <c:pt idx="16838">
                  <c:v>40.848958333333336</c:v>
                </c:pt>
                <c:pt idx="16839">
                  <c:v>40.8515625</c:v>
                </c:pt>
                <c:pt idx="16840">
                  <c:v>40.854166666666664</c:v>
                </c:pt>
                <c:pt idx="16841">
                  <c:v>40.856770833333336</c:v>
                </c:pt>
                <c:pt idx="16842">
                  <c:v>40.859375</c:v>
                </c:pt>
                <c:pt idx="16843">
                  <c:v>40.861979166666664</c:v>
                </c:pt>
                <c:pt idx="16844">
                  <c:v>40.864583333333336</c:v>
                </c:pt>
                <c:pt idx="16845">
                  <c:v>40.8671875</c:v>
                </c:pt>
                <c:pt idx="16846">
                  <c:v>40.869791666666664</c:v>
                </c:pt>
                <c:pt idx="16847">
                  <c:v>40.872395833333336</c:v>
                </c:pt>
                <c:pt idx="16848">
                  <c:v>40.875</c:v>
                </c:pt>
                <c:pt idx="16849">
                  <c:v>40.877604166666664</c:v>
                </c:pt>
                <c:pt idx="16850">
                  <c:v>40.880208333333336</c:v>
                </c:pt>
                <c:pt idx="16851">
                  <c:v>40.8828125</c:v>
                </c:pt>
                <c:pt idx="16852">
                  <c:v>40.885416666666664</c:v>
                </c:pt>
                <c:pt idx="16853">
                  <c:v>40.888020833333336</c:v>
                </c:pt>
                <c:pt idx="16854">
                  <c:v>40.890625</c:v>
                </c:pt>
                <c:pt idx="16855">
                  <c:v>40.893229166666664</c:v>
                </c:pt>
                <c:pt idx="16856">
                  <c:v>40.895833333333336</c:v>
                </c:pt>
                <c:pt idx="16857">
                  <c:v>40.8984375</c:v>
                </c:pt>
                <c:pt idx="16858">
                  <c:v>40.901041666666664</c:v>
                </c:pt>
                <c:pt idx="16859">
                  <c:v>40.903645833333336</c:v>
                </c:pt>
                <c:pt idx="16860">
                  <c:v>40.90625</c:v>
                </c:pt>
                <c:pt idx="16861">
                  <c:v>40.908854166666664</c:v>
                </c:pt>
                <c:pt idx="16862">
                  <c:v>40.911458333333336</c:v>
                </c:pt>
                <c:pt idx="16863">
                  <c:v>40.9140625</c:v>
                </c:pt>
                <c:pt idx="16864">
                  <c:v>40.916666666666664</c:v>
                </c:pt>
                <c:pt idx="16865">
                  <c:v>40.919270833333336</c:v>
                </c:pt>
                <c:pt idx="16866">
                  <c:v>40.921875</c:v>
                </c:pt>
                <c:pt idx="16867">
                  <c:v>40.924479166666664</c:v>
                </c:pt>
                <c:pt idx="16868">
                  <c:v>40.927083333333336</c:v>
                </c:pt>
                <c:pt idx="16869">
                  <c:v>40.9296875</c:v>
                </c:pt>
                <c:pt idx="16870">
                  <c:v>40.932291666666664</c:v>
                </c:pt>
                <c:pt idx="16871">
                  <c:v>40.934895833333336</c:v>
                </c:pt>
                <c:pt idx="16872">
                  <c:v>40.9375</c:v>
                </c:pt>
                <c:pt idx="16873">
                  <c:v>40.940104166666664</c:v>
                </c:pt>
                <c:pt idx="16874">
                  <c:v>40.942708333333336</c:v>
                </c:pt>
                <c:pt idx="16875">
                  <c:v>40.9453125</c:v>
                </c:pt>
                <c:pt idx="16876">
                  <c:v>40.947916666666664</c:v>
                </c:pt>
                <c:pt idx="16877">
                  <c:v>40.950520833333336</c:v>
                </c:pt>
                <c:pt idx="16878">
                  <c:v>40.953125</c:v>
                </c:pt>
                <c:pt idx="16879">
                  <c:v>40.955729166666664</c:v>
                </c:pt>
                <c:pt idx="16880">
                  <c:v>40.958333333333336</c:v>
                </c:pt>
                <c:pt idx="16881">
                  <c:v>40.9609375</c:v>
                </c:pt>
                <c:pt idx="16882">
                  <c:v>40.963541666666664</c:v>
                </c:pt>
                <c:pt idx="16883">
                  <c:v>40.966145833333336</c:v>
                </c:pt>
                <c:pt idx="16884">
                  <c:v>40.96875</c:v>
                </c:pt>
                <c:pt idx="16885">
                  <c:v>40.971354166666664</c:v>
                </c:pt>
                <c:pt idx="16886">
                  <c:v>40.973958333333336</c:v>
                </c:pt>
                <c:pt idx="16887">
                  <c:v>40.9765625</c:v>
                </c:pt>
                <c:pt idx="16888">
                  <c:v>40.979166666666664</c:v>
                </c:pt>
                <c:pt idx="16889">
                  <c:v>40.981770833333336</c:v>
                </c:pt>
                <c:pt idx="16890">
                  <c:v>40.984375</c:v>
                </c:pt>
                <c:pt idx="16891">
                  <c:v>40.986979166666664</c:v>
                </c:pt>
                <c:pt idx="16892">
                  <c:v>40.989583333333336</c:v>
                </c:pt>
                <c:pt idx="16893">
                  <c:v>40.9921875</c:v>
                </c:pt>
                <c:pt idx="16894">
                  <c:v>40.994791666666664</c:v>
                </c:pt>
                <c:pt idx="16895">
                  <c:v>40.997395833333336</c:v>
                </c:pt>
                <c:pt idx="16896">
                  <c:v>41</c:v>
                </c:pt>
                <c:pt idx="16897">
                  <c:v>41.002604166666664</c:v>
                </c:pt>
                <c:pt idx="16898">
                  <c:v>41.005208333333336</c:v>
                </c:pt>
                <c:pt idx="16899">
                  <c:v>41.0078125</c:v>
                </c:pt>
                <c:pt idx="16900">
                  <c:v>41.010416666666664</c:v>
                </c:pt>
                <c:pt idx="16901">
                  <c:v>41.013020833333336</c:v>
                </c:pt>
                <c:pt idx="16902">
                  <c:v>41.015625</c:v>
                </c:pt>
                <c:pt idx="16903">
                  <c:v>41.018229166666664</c:v>
                </c:pt>
                <c:pt idx="16904">
                  <c:v>41.020833333333336</c:v>
                </c:pt>
                <c:pt idx="16905">
                  <c:v>41.0234375</c:v>
                </c:pt>
                <c:pt idx="16906">
                  <c:v>41.026041666666664</c:v>
                </c:pt>
                <c:pt idx="16907">
                  <c:v>41.028645833333336</c:v>
                </c:pt>
                <c:pt idx="16908">
                  <c:v>41.03125</c:v>
                </c:pt>
                <c:pt idx="16909">
                  <c:v>41.033854166666664</c:v>
                </c:pt>
                <c:pt idx="16910">
                  <c:v>41.036458333333336</c:v>
                </c:pt>
                <c:pt idx="16911">
                  <c:v>41.0390625</c:v>
                </c:pt>
                <c:pt idx="16912">
                  <c:v>41.041666666666664</c:v>
                </c:pt>
                <c:pt idx="16913">
                  <c:v>41.044270833333336</c:v>
                </c:pt>
                <c:pt idx="16914">
                  <c:v>41.046875</c:v>
                </c:pt>
                <c:pt idx="16915">
                  <c:v>41.049479166666664</c:v>
                </c:pt>
                <c:pt idx="16916">
                  <c:v>41.052083333333336</c:v>
                </c:pt>
                <c:pt idx="16917">
                  <c:v>41.0546875</c:v>
                </c:pt>
                <c:pt idx="16918">
                  <c:v>41.057291666666664</c:v>
                </c:pt>
                <c:pt idx="16919">
                  <c:v>41.059895833333336</c:v>
                </c:pt>
                <c:pt idx="16920">
                  <c:v>41.0625</c:v>
                </c:pt>
                <c:pt idx="16921">
                  <c:v>41.065104166666664</c:v>
                </c:pt>
                <c:pt idx="16922">
                  <c:v>41.067708333333336</c:v>
                </c:pt>
                <c:pt idx="16923">
                  <c:v>41.0703125</c:v>
                </c:pt>
                <c:pt idx="16924">
                  <c:v>41.072916666666664</c:v>
                </c:pt>
                <c:pt idx="16925">
                  <c:v>41.075520833333336</c:v>
                </c:pt>
                <c:pt idx="16926">
                  <c:v>41.078125</c:v>
                </c:pt>
                <c:pt idx="16927">
                  <c:v>41.080729166666664</c:v>
                </c:pt>
                <c:pt idx="16928">
                  <c:v>41.083333333333336</c:v>
                </c:pt>
                <c:pt idx="16929">
                  <c:v>41.0859375</c:v>
                </c:pt>
                <c:pt idx="16930">
                  <c:v>41.088541666666664</c:v>
                </c:pt>
                <c:pt idx="16931">
                  <c:v>41.091145833333336</c:v>
                </c:pt>
                <c:pt idx="16932">
                  <c:v>41.09375</c:v>
                </c:pt>
                <c:pt idx="16933">
                  <c:v>41.096354166666664</c:v>
                </c:pt>
                <c:pt idx="16934">
                  <c:v>41.098958333333336</c:v>
                </c:pt>
                <c:pt idx="16935">
                  <c:v>41.1015625</c:v>
                </c:pt>
                <c:pt idx="16936">
                  <c:v>41.104166666666664</c:v>
                </c:pt>
                <c:pt idx="16937">
                  <c:v>41.106770833333336</c:v>
                </c:pt>
                <c:pt idx="16938">
                  <c:v>41.109375</c:v>
                </c:pt>
                <c:pt idx="16939">
                  <c:v>41.111979166666664</c:v>
                </c:pt>
                <c:pt idx="16940">
                  <c:v>41.114583333333336</c:v>
                </c:pt>
                <c:pt idx="16941">
                  <c:v>41.1171875</c:v>
                </c:pt>
                <c:pt idx="16942">
                  <c:v>41.119791666666664</c:v>
                </c:pt>
                <c:pt idx="16943">
                  <c:v>41.122395833333336</c:v>
                </c:pt>
                <c:pt idx="16944">
                  <c:v>41.125</c:v>
                </c:pt>
                <c:pt idx="16945">
                  <c:v>41.127604166666664</c:v>
                </c:pt>
                <c:pt idx="16946">
                  <c:v>41.130208333333336</c:v>
                </c:pt>
                <c:pt idx="16947">
                  <c:v>41.1328125</c:v>
                </c:pt>
                <c:pt idx="16948">
                  <c:v>41.135416666666664</c:v>
                </c:pt>
                <c:pt idx="16949">
                  <c:v>41.138020833333336</c:v>
                </c:pt>
                <c:pt idx="16950">
                  <c:v>41.140625</c:v>
                </c:pt>
                <c:pt idx="16951">
                  <c:v>41.143229166666664</c:v>
                </c:pt>
                <c:pt idx="16952">
                  <c:v>41.145833333333336</c:v>
                </c:pt>
                <c:pt idx="16953">
                  <c:v>41.1484375</c:v>
                </c:pt>
                <c:pt idx="16954">
                  <c:v>41.151041666666664</c:v>
                </c:pt>
                <c:pt idx="16955">
                  <c:v>41.153645833333336</c:v>
                </c:pt>
                <c:pt idx="16956">
                  <c:v>41.15625</c:v>
                </c:pt>
                <c:pt idx="16957">
                  <c:v>41.158854166666664</c:v>
                </c:pt>
                <c:pt idx="16958">
                  <c:v>41.161458333333336</c:v>
                </c:pt>
                <c:pt idx="16959">
                  <c:v>41.1640625</c:v>
                </c:pt>
                <c:pt idx="16960">
                  <c:v>41.166666666666664</c:v>
                </c:pt>
                <c:pt idx="16961">
                  <c:v>41.169270833333336</c:v>
                </c:pt>
                <c:pt idx="16962">
                  <c:v>41.171875</c:v>
                </c:pt>
                <c:pt idx="16963">
                  <c:v>41.174479166666664</c:v>
                </c:pt>
                <c:pt idx="16964">
                  <c:v>41.177083333333336</c:v>
                </c:pt>
                <c:pt idx="16965">
                  <c:v>41.1796875</c:v>
                </c:pt>
                <c:pt idx="16966">
                  <c:v>41.182291666666664</c:v>
                </c:pt>
                <c:pt idx="16967">
                  <c:v>41.184895833333336</c:v>
                </c:pt>
                <c:pt idx="16968">
                  <c:v>41.1875</c:v>
                </c:pt>
                <c:pt idx="16969">
                  <c:v>41.190104166666664</c:v>
                </c:pt>
                <c:pt idx="16970">
                  <c:v>41.192708333333336</c:v>
                </c:pt>
                <c:pt idx="16971">
                  <c:v>41.1953125</c:v>
                </c:pt>
                <c:pt idx="16972">
                  <c:v>41.197916666666664</c:v>
                </c:pt>
                <c:pt idx="16973">
                  <c:v>41.200520833333336</c:v>
                </c:pt>
                <c:pt idx="16974">
                  <c:v>41.203125</c:v>
                </c:pt>
                <c:pt idx="16975">
                  <c:v>41.205729166666664</c:v>
                </c:pt>
                <c:pt idx="16976">
                  <c:v>41.208333333333336</c:v>
                </c:pt>
                <c:pt idx="16977">
                  <c:v>41.2109375</c:v>
                </c:pt>
                <c:pt idx="16978">
                  <c:v>41.213541666666664</c:v>
                </c:pt>
                <c:pt idx="16979">
                  <c:v>41.216145833333336</c:v>
                </c:pt>
                <c:pt idx="16980">
                  <c:v>41.21875</c:v>
                </c:pt>
                <c:pt idx="16981">
                  <c:v>41.221354166666664</c:v>
                </c:pt>
                <c:pt idx="16982">
                  <c:v>41.223958333333336</c:v>
                </c:pt>
                <c:pt idx="16983">
                  <c:v>41.2265625</c:v>
                </c:pt>
                <c:pt idx="16984">
                  <c:v>41.229166666666664</c:v>
                </c:pt>
                <c:pt idx="16985">
                  <c:v>41.231770833333336</c:v>
                </c:pt>
                <c:pt idx="16986">
                  <c:v>41.234375</c:v>
                </c:pt>
                <c:pt idx="16987">
                  <c:v>41.236979166666664</c:v>
                </c:pt>
                <c:pt idx="16988">
                  <c:v>41.239583333333336</c:v>
                </c:pt>
                <c:pt idx="16989">
                  <c:v>41.2421875</c:v>
                </c:pt>
                <c:pt idx="16990">
                  <c:v>41.244791666666664</c:v>
                </c:pt>
                <c:pt idx="16991">
                  <c:v>41.247395833333336</c:v>
                </c:pt>
                <c:pt idx="16992">
                  <c:v>41.25</c:v>
                </c:pt>
                <c:pt idx="16993">
                  <c:v>41.252604166666664</c:v>
                </c:pt>
                <c:pt idx="16994">
                  <c:v>41.255208333333336</c:v>
                </c:pt>
                <c:pt idx="16995">
                  <c:v>41.2578125</c:v>
                </c:pt>
                <c:pt idx="16996">
                  <c:v>41.260416666666664</c:v>
                </c:pt>
                <c:pt idx="16997">
                  <c:v>41.263020833333336</c:v>
                </c:pt>
                <c:pt idx="16998">
                  <c:v>41.265625</c:v>
                </c:pt>
                <c:pt idx="16999">
                  <c:v>41.268229166666664</c:v>
                </c:pt>
                <c:pt idx="17000">
                  <c:v>41.270833333333336</c:v>
                </c:pt>
                <c:pt idx="17001">
                  <c:v>41.2734375</c:v>
                </c:pt>
                <c:pt idx="17002">
                  <c:v>41.276041666666664</c:v>
                </c:pt>
                <c:pt idx="17003">
                  <c:v>41.278645833333336</c:v>
                </c:pt>
                <c:pt idx="17004">
                  <c:v>41.28125</c:v>
                </c:pt>
                <c:pt idx="17005">
                  <c:v>41.283854166666664</c:v>
                </c:pt>
                <c:pt idx="17006">
                  <c:v>41.286458333333336</c:v>
                </c:pt>
                <c:pt idx="17007">
                  <c:v>41.2890625</c:v>
                </c:pt>
                <c:pt idx="17008">
                  <c:v>41.291666666666664</c:v>
                </c:pt>
                <c:pt idx="17009">
                  <c:v>41.294270833333336</c:v>
                </c:pt>
                <c:pt idx="17010">
                  <c:v>41.296875</c:v>
                </c:pt>
                <c:pt idx="17011">
                  <c:v>41.299479166666664</c:v>
                </c:pt>
                <c:pt idx="17012">
                  <c:v>41.302083333333336</c:v>
                </c:pt>
                <c:pt idx="17013">
                  <c:v>41.3046875</c:v>
                </c:pt>
                <c:pt idx="17014">
                  <c:v>41.307291666666664</c:v>
                </c:pt>
                <c:pt idx="17015">
                  <c:v>41.309895833333336</c:v>
                </c:pt>
                <c:pt idx="17016">
                  <c:v>41.3125</c:v>
                </c:pt>
                <c:pt idx="17017">
                  <c:v>41.315104166666664</c:v>
                </c:pt>
                <c:pt idx="17018">
                  <c:v>41.317708333333336</c:v>
                </c:pt>
                <c:pt idx="17019">
                  <c:v>41.3203125</c:v>
                </c:pt>
                <c:pt idx="17020">
                  <c:v>41.322916666666664</c:v>
                </c:pt>
                <c:pt idx="17021">
                  <c:v>41.325520833333336</c:v>
                </c:pt>
                <c:pt idx="17022">
                  <c:v>41.328125</c:v>
                </c:pt>
                <c:pt idx="17023">
                  <c:v>41.330729166666664</c:v>
                </c:pt>
                <c:pt idx="17024">
                  <c:v>41.333333333333336</c:v>
                </c:pt>
                <c:pt idx="17025">
                  <c:v>41.3359375</c:v>
                </c:pt>
                <c:pt idx="17026">
                  <c:v>41.338541666666664</c:v>
                </c:pt>
                <c:pt idx="17027">
                  <c:v>41.341145833333336</c:v>
                </c:pt>
                <c:pt idx="17028">
                  <c:v>41.34375</c:v>
                </c:pt>
                <c:pt idx="17029">
                  <c:v>41.346354166666664</c:v>
                </c:pt>
                <c:pt idx="17030">
                  <c:v>41.348958333333336</c:v>
                </c:pt>
                <c:pt idx="17031">
                  <c:v>41.3515625</c:v>
                </c:pt>
                <c:pt idx="17032">
                  <c:v>41.354166666666664</c:v>
                </c:pt>
                <c:pt idx="17033">
                  <c:v>41.356770833333336</c:v>
                </c:pt>
                <c:pt idx="17034">
                  <c:v>41.359375</c:v>
                </c:pt>
                <c:pt idx="17035">
                  <c:v>41.361979166666664</c:v>
                </c:pt>
                <c:pt idx="17036">
                  <c:v>41.364583333333336</c:v>
                </c:pt>
                <c:pt idx="17037">
                  <c:v>41.3671875</c:v>
                </c:pt>
                <c:pt idx="17038">
                  <c:v>41.369791666666664</c:v>
                </c:pt>
                <c:pt idx="17039">
                  <c:v>41.372395833333336</c:v>
                </c:pt>
                <c:pt idx="17040">
                  <c:v>41.375</c:v>
                </c:pt>
                <c:pt idx="17041">
                  <c:v>41.377604166666664</c:v>
                </c:pt>
                <c:pt idx="17042">
                  <c:v>41.380208333333336</c:v>
                </c:pt>
                <c:pt idx="17043">
                  <c:v>41.3828125</c:v>
                </c:pt>
                <c:pt idx="17044">
                  <c:v>41.385416666666664</c:v>
                </c:pt>
                <c:pt idx="17045">
                  <c:v>41.388020833333336</c:v>
                </c:pt>
                <c:pt idx="17046">
                  <c:v>41.390625</c:v>
                </c:pt>
                <c:pt idx="17047">
                  <c:v>41.393229166666664</c:v>
                </c:pt>
                <c:pt idx="17048">
                  <c:v>41.395833333333336</c:v>
                </c:pt>
                <c:pt idx="17049">
                  <c:v>41.3984375</c:v>
                </c:pt>
                <c:pt idx="17050">
                  <c:v>41.401041666666664</c:v>
                </c:pt>
                <c:pt idx="17051">
                  <c:v>41.403645833333336</c:v>
                </c:pt>
                <c:pt idx="17052">
                  <c:v>41.40625</c:v>
                </c:pt>
                <c:pt idx="17053">
                  <c:v>41.408854166666664</c:v>
                </c:pt>
                <c:pt idx="17054">
                  <c:v>41.411458333333336</c:v>
                </c:pt>
                <c:pt idx="17055">
                  <c:v>41.4140625</c:v>
                </c:pt>
                <c:pt idx="17056">
                  <c:v>41.416666666666664</c:v>
                </c:pt>
                <c:pt idx="17057">
                  <c:v>41.419270833333336</c:v>
                </c:pt>
                <c:pt idx="17058">
                  <c:v>41.421875</c:v>
                </c:pt>
                <c:pt idx="17059">
                  <c:v>41.424479166666664</c:v>
                </c:pt>
                <c:pt idx="17060">
                  <c:v>41.427083333333336</c:v>
                </c:pt>
                <c:pt idx="17061">
                  <c:v>41.4296875</c:v>
                </c:pt>
                <c:pt idx="17062">
                  <c:v>41.432291666666664</c:v>
                </c:pt>
                <c:pt idx="17063">
                  <c:v>41.434895833333336</c:v>
                </c:pt>
                <c:pt idx="17064">
                  <c:v>41.4375</c:v>
                </c:pt>
                <c:pt idx="17065">
                  <c:v>41.440104166666664</c:v>
                </c:pt>
                <c:pt idx="17066">
                  <c:v>41.442708333333336</c:v>
                </c:pt>
                <c:pt idx="17067">
                  <c:v>41.4453125</c:v>
                </c:pt>
                <c:pt idx="17068">
                  <c:v>41.447916666666664</c:v>
                </c:pt>
                <c:pt idx="17069">
                  <c:v>41.450520833333336</c:v>
                </c:pt>
                <c:pt idx="17070">
                  <c:v>41.453125</c:v>
                </c:pt>
                <c:pt idx="17071">
                  <c:v>41.455729166666664</c:v>
                </c:pt>
                <c:pt idx="17072">
                  <c:v>41.458333333333336</c:v>
                </c:pt>
                <c:pt idx="17073">
                  <c:v>41.4609375</c:v>
                </c:pt>
                <c:pt idx="17074">
                  <c:v>41.463541666666664</c:v>
                </c:pt>
                <c:pt idx="17075">
                  <c:v>41.466145833333336</c:v>
                </c:pt>
                <c:pt idx="17076">
                  <c:v>41.46875</c:v>
                </c:pt>
                <c:pt idx="17077">
                  <c:v>41.471354166666664</c:v>
                </c:pt>
                <c:pt idx="17078">
                  <c:v>41.473958333333336</c:v>
                </c:pt>
                <c:pt idx="17079">
                  <c:v>41.4765625</c:v>
                </c:pt>
                <c:pt idx="17080">
                  <c:v>41.479166666666664</c:v>
                </c:pt>
                <c:pt idx="17081">
                  <c:v>41.481770833333336</c:v>
                </c:pt>
                <c:pt idx="17082">
                  <c:v>41.484375</c:v>
                </c:pt>
                <c:pt idx="17083">
                  <c:v>41.486979166666664</c:v>
                </c:pt>
                <c:pt idx="17084">
                  <c:v>41.489583333333336</c:v>
                </c:pt>
                <c:pt idx="17085">
                  <c:v>41.4921875</c:v>
                </c:pt>
                <c:pt idx="17086">
                  <c:v>41.494791666666664</c:v>
                </c:pt>
                <c:pt idx="17087">
                  <c:v>41.497395833333336</c:v>
                </c:pt>
                <c:pt idx="17088">
                  <c:v>41.5</c:v>
                </c:pt>
                <c:pt idx="17089">
                  <c:v>41.502604166666664</c:v>
                </c:pt>
                <c:pt idx="17090">
                  <c:v>41.505208333333336</c:v>
                </c:pt>
                <c:pt idx="17091">
                  <c:v>41.5078125</c:v>
                </c:pt>
                <c:pt idx="17092">
                  <c:v>41.510416666666664</c:v>
                </c:pt>
                <c:pt idx="17093">
                  <c:v>41.513020833333336</c:v>
                </c:pt>
                <c:pt idx="17094">
                  <c:v>41.515625</c:v>
                </c:pt>
                <c:pt idx="17095">
                  <c:v>41.518229166666664</c:v>
                </c:pt>
                <c:pt idx="17096">
                  <c:v>41.520833333333336</c:v>
                </c:pt>
                <c:pt idx="17097">
                  <c:v>41.5234375</c:v>
                </c:pt>
                <c:pt idx="17098">
                  <c:v>41.526041666666664</c:v>
                </c:pt>
                <c:pt idx="17099">
                  <c:v>41.528645833333336</c:v>
                </c:pt>
                <c:pt idx="17100">
                  <c:v>41.53125</c:v>
                </c:pt>
                <c:pt idx="17101">
                  <c:v>41.533854166666664</c:v>
                </c:pt>
                <c:pt idx="17102">
                  <c:v>41.536458333333336</c:v>
                </c:pt>
                <c:pt idx="17103">
                  <c:v>41.5390625</c:v>
                </c:pt>
                <c:pt idx="17104">
                  <c:v>41.541666666666664</c:v>
                </c:pt>
                <c:pt idx="17105">
                  <c:v>41.544270833333336</c:v>
                </c:pt>
                <c:pt idx="17106">
                  <c:v>41.546875</c:v>
                </c:pt>
                <c:pt idx="17107">
                  <c:v>41.549479166666664</c:v>
                </c:pt>
                <c:pt idx="17108">
                  <c:v>41.552083333333336</c:v>
                </c:pt>
                <c:pt idx="17109">
                  <c:v>41.5546875</c:v>
                </c:pt>
                <c:pt idx="17110">
                  <c:v>41.557291666666664</c:v>
                </c:pt>
                <c:pt idx="17111">
                  <c:v>41.559895833333336</c:v>
                </c:pt>
                <c:pt idx="17112">
                  <c:v>41.5625</c:v>
                </c:pt>
                <c:pt idx="17113">
                  <c:v>41.565104166666664</c:v>
                </c:pt>
                <c:pt idx="17114">
                  <c:v>41.567708333333336</c:v>
                </c:pt>
                <c:pt idx="17115">
                  <c:v>41.5703125</c:v>
                </c:pt>
                <c:pt idx="17116">
                  <c:v>41.572916666666664</c:v>
                </c:pt>
                <c:pt idx="17117">
                  <c:v>41.575520833333336</c:v>
                </c:pt>
                <c:pt idx="17118">
                  <c:v>41.578125</c:v>
                </c:pt>
                <c:pt idx="17119">
                  <c:v>41.580729166666664</c:v>
                </c:pt>
                <c:pt idx="17120">
                  <c:v>41.583333333333336</c:v>
                </c:pt>
                <c:pt idx="17121">
                  <c:v>41.5859375</c:v>
                </c:pt>
                <c:pt idx="17122">
                  <c:v>41.588541666666664</c:v>
                </c:pt>
                <c:pt idx="17123">
                  <c:v>41.591145833333336</c:v>
                </c:pt>
                <c:pt idx="17124">
                  <c:v>41.59375</c:v>
                </c:pt>
                <c:pt idx="17125">
                  <c:v>41.596354166666664</c:v>
                </c:pt>
                <c:pt idx="17126">
                  <c:v>41.598958333333336</c:v>
                </c:pt>
                <c:pt idx="17127">
                  <c:v>41.6015625</c:v>
                </c:pt>
                <c:pt idx="17128">
                  <c:v>41.604166666666664</c:v>
                </c:pt>
                <c:pt idx="17129">
                  <c:v>41.606770833333336</c:v>
                </c:pt>
                <c:pt idx="17130">
                  <c:v>41.609375</c:v>
                </c:pt>
                <c:pt idx="17131">
                  <c:v>41.611979166666664</c:v>
                </c:pt>
                <c:pt idx="17132">
                  <c:v>41.614583333333336</c:v>
                </c:pt>
                <c:pt idx="17133">
                  <c:v>41.6171875</c:v>
                </c:pt>
                <c:pt idx="17134">
                  <c:v>41.619791666666664</c:v>
                </c:pt>
                <c:pt idx="17135">
                  <c:v>41.622395833333336</c:v>
                </c:pt>
                <c:pt idx="17136">
                  <c:v>41.625</c:v>
                </c:pt>
                <c:pt idx="17137">
                  <c:v>41.627604166666664</c:v>
                </c:pt>
                <c:pt idx="17138">
                  <c:v>41.630208333333336</c:v>
                </c:pt>
                <c:pt idx="17139">
                  <c:v>41.6328125</c:v>
                </c:pt>
                <c:pt idx="17140">
                  <c:v>41.635416666666664</c:v>
                </c:pt>
                <c:pt idx="17141">
                  <c:v>41.638020833333336</c:v>
                </c:pt>
                <c:pt idx="17142">
                  <c:v>41.640625</c:v>
                </c:pt>
                <c:pt idx="17143">
                  <c:v>41.643229166666664</c:v>
                </c:pt>
                <c:pt idx="17144">
                  <c:v>41.645833333333336</c:v>
                </c:pt>
                <c:pt idx="17145">
                  <c:v>41.6484375</c:v>
                </c:pt>
                <c:pt idx="17146">
                  <c:v>41.651041666666664</c:v>
                </c:pt>
                <c:pt idx="17147">
                  <c:v>41.653645833333336</c:v>
                </c:pt>
                <c:pt idx="17148">
                  <c:v>41.65625</c:v>
                </c:pt>
                <c:pt idx="17149">
                  <c:v>41.658854166666664</c:v>
                </c:pt>
                <c:pt idx="17150">
                  <c:v>41.661458333333336</c:v>
                </c:pt>
                <c:pt idx="17151">
                  <c:v>41.6640625</c:v>
                </c:pt>
                <c:pt idx="17152">
                  <c:v>41.666666666666664</c:v>
                </c:pt>
                <c:pt idx="17153">
                  <c:v>41.669270833333336</c:v>
                </c:pt>
                <c:pt idx="17154">
                  <c:v>41.671875</c:v>
                </c:pt>
                <c:pt idx="17155">
                  <c:v>41.674479166666664</c:v>
                </c:pt>
                <c:pt idx="17156">
                  <c:v>41.677083333333336</c:v>
                </c:pt>
                <c:pt idx="17157">
                  <c:v>41.6796875</c:v>
                </c:pt>
                <c:pt idx="17158">
                  <c:v>41.682291666666664</c:v>
                </c:pt>
                <c:pt idx="17159">
                  <c:v>41.684895833333336</c:v>
                </c:pt>
                <c:pt idx="17160">
                  <c:v>41.6875</c:v>
                </c:pt>
                <c:pt idx="17161">
                  <c:v>41.690104166666664</c:v>
                </c:pt>
                <c:pt idx="17162">
                  <c:v>41.692708333333336</c:v>
                </c:pt>
                <c:pt idx="17163">
                  <c:v>41.6953125</c:v>
                </c:pt>
                <c:pt idx="17164">
                  <c:v>41.697916666666664</c:v>
                </c:pt>
                <c:pt idx="17165">
                  <c:v>41.700520833333336</c:v>
                </c:pt>
                <c:pt idx="17166">
                  <c:v>41.703125</c:v>
                </c:pt>
                <c:pt idx="17167">
                  <c:v>41.705729166666664</c:v>
                </c:pt>
                <c:pt idx="17168">
                  <c:v>41.708333333333336</c:v>
                </c:pt>
                <c:pt idx="17169">
                  <c:v>41.7109375</c:v>
                </c:pt>
                <c:pt idx="17170">
                  <c:v>41.713541666666664</c:v>
                </c:pt>
                <c:pt idx="17171">
                  <c:v>41.716145833333336</c:v>
                </c:pt>
                <c:pt idx="17172">
                  <c:v>41.71875</c:v>
                </c:pt>
                <c:pt idx="17173">
                  <c:v>41.721354166666664</c:v>
                </c:pt>
                <c:pt idx="17174">
                  <c:v>41.723958333333336</c:v>
                </c:pt>
                <c:pt idx="17175">
                  <c:v>41.7265625</c:v>
                </c:pt>
                <c:pt idx="17176">
                  <c:v>41.729166666666664</c:v>
                </c:pt>
                <c:pt idx="17177">
                  <c:v>41.731770833333336</c:v>
                </c:pt>
                <c:pt idx="17178">
                  <c:v>41.734375</c:v>
                </c:pt>
                <c:pt idx="17179">
                  <c:v>41.736979166666664</c:v>
                </c:pt>
                <c:pt idx="17180">
                  <c:v>41.739583333333336</c:v>
                </c:pt>
                <c:pt idx="17181">
                  <c:v>41.7421875</c:v>
                </c:pt>
                <c:pt idx="17182">
                  <c:v>41.744791666666664</c:v>
                </c:pt>
                <c:pt idx="17183">
                  <c:v>41.747395833333336</c:v>
                </c:pt>
                <c:pt idx="17184">
                  <c:v>41.75</c:v>
                </c:pt>
                <c:pt idx="17185">
                  <c:v>41.752604166666664</c:v>
                </c:pt>
                <c:pt idx="17186">
                  <c:v>41.755208333333336</c:v>
                </c:pt>
                <c:pt idx="17187">
                  <c:v>41.7578125</c:v>
                </c:pt>
                <c:pt idx="17188">
                  <c:v>41.760416666666664</c:v>
                </c:pt>
                <c:pt idx="17189">
                  <c:v>41.763020833333336</c:v>
                </c:pt>
                <c:pt idx="17190">
                  <c:v>41.765625</c:v>
                </c:pt>
                <c:pt idx="17191">
                  <c:v>41.768229166666664</c:v>
                </c:pt>
                <c:pt idx="17192">
                  <c:v>41.770833333333336</c:v>
                </c:pt>
                <c:pt idx="17193">
                  <c:v>41.7734375</c:v>
                </c:pt>
                <c:pt idx="17194">
                  <c:v>41.776041666666664</c:v>
                </c:pt>
                <c:pt idx="17195">
                  <c:v>41.778645833333336</c:v>
                </c:pt>
                <c:pt idx="17196">
                  <c:v>41.78125</c:v>
                </c:pt>
                <c:pt idx="17197">
                  <c:v>41.783854166666664</c:v>
                </c:pt>
                <c:pt idx="17198">
                  <c:v>41.786458333333336</c:v>
                </c:pt>
                <c:pt idx="17199">
                  <c:v>41.7890625</c:v>
                </c:pt>
                <c:pt idx="17200">
                  <c:v>41.791666666666664</c:v>
                </c:pt>
                <c:pt idx="17201">
                  <c:v>41.794270833333336</c:v>
                </c:pt>
                <c:pt idx="17202">
                  <c:v>41.796875</c:v>
                </c:pt>
                <c:pt idx="17203">
                  <c:v>41.799479166666664</c:v>
                </c:pt>
                <c:pt idx="17204">
                  <c:v>41.802083333333336</c:v>
                </c:pt>
                <c:pt idx="17205">
                  <c:v>41.8046875</c:v>
                </c:pt>
                <c:pt idx="17206">
                  <c:v>41.807291666666664</c:v>
                </c:pt>
                <c:pt idx="17207">
                  <c:v>41.809895833333336</c:v>
                </c:pt>
                <c:pt idx="17208">
                  <c:v>41.8125</c:v>
                </c:pt>
                <c:pt idx="17209">
                  <c:v>41.815104166666664</c:v>
                </c:pt>
                <c:pt idx="17210">
                  <c:v>41.817708333333336</c:v>
                </c:pt>
                <c:pt idx="17211">
                  <c:v>41.8203125</c:v>
                </c:pt>
                <c:pt idx="17212">
                  <c:v>41.822916666666664</c:v>
                </c:pt>
                <c:pt idx="17213">
                  <c:v>41.825520833333336</c:v>
                </c:pt>
                <c:pt idx="17214">
                  <c:v>41.828125</c:v>
                </c:pt>
                <c:pt idx="17215">
                  <c:v>41.830729166666664</c:v>
                </c:pt>
                <c:pt idx="17216">
                  <c:v>41.833333333333336</c:v>
                </c:pt>
                <c:pt idx="17217">
                  <c:v>41.8359375</c:v>
                </c:pt>
                <c:pt idx="17218">
                  <c:v>41.838541666666664</c:v>
                </c:pt>
                <c:pt idx="17219">
                  <c:v>41.841145833333336</c:v>
                </c:pt>
                <c:pt idx="17220">
                  <c:v>41.84375</c:v>
                </c:pt>
                <c:pt idx="17221">
                  <c:v>41.846354166666664</c:v>
                </c:pt>
                <c:pt idx="17222">
                  <c:v>41.848958333333336</c:v>
                </c:pt>
                <c:pt idx="17223">
                  <c:v>41.8515625</c:v>
                </c:pt>
                <c:pt idx="17224">
                  <c:v>41.854166666666664</c:v>
                </c:pt>
                <c:pt idx="17225">
                  <c:v>41.856770833333336</c:v>
                </c:pt>
                <c:pt idx="17226">
                  <c:v>41.859375</c:v>
                </c:pt>
                <c:pt idx="17227">
                  <c:v>41.861979166666664</c:v>
                </c:pt>
                <c:pt idx="17228">
                  <c:v>41.864583333333336</c:v>
                </c:pt>
                <c:pt idx="17229">
                  <c:v>41.8671875</c:v>
                </c:pt>
                <c:pt idx="17230">
                  <c:v>41.869791666666664</c:v>
                </c:pt>
                <c:pt idx="17231">
                  <c:v>41.872395833333336</c:v>
                </c:pt>
                <c:pt idx="17232">
                  <c:v>41.875</c:v>
                </c:pt>
                <c:pt idx="17233">
                  <c:v>41.877604166666664</c:v>
                </c:pt>
                <c:pt idx="17234">
                  <c:v>41.880208333333336</c:v>
                </c:pt>
                <c:pt idx="17235">
                  <c:v>41.8828125</c:v>
                </c:pt>
                <c:pt idx="17236">
                  <c:v>41.885416666666664</c:v>
                </c:pt>
                <c:pt idx="17237">
                  <c:v>41.888020833333336</c:v>
                </c:pt>
                <c:pt idx="17238">
                  <c:v>41.890625</c:v>
                </c:pt>
                <c:pt idx="17239">
                  <c:v>41.893229166666664</c:v>
                </c:pt>
                <c:pt idx="17240">
                  <c:v>41.895833333333336</c:v>
                </c:pt>
                <c:pt idx="17241">
                  <c:v>41.8984375</c:v>
                </c:pt>
                <c:pt idx="17242">
                  <c:v>41.901041666666664</c:v>
                </c:pt>
                <c:pt idx="17243">
                  <c:v>41.903645833333336</c:v>
                </c:pt>
                <c:pt idx="17244">
                  <c:v>41.90625</c:v>
                </c:pt>
                <c:pt idx="17245">
                  <c:v>41.908854166666664</c:v>
                </c:pt>
                <c:pt idx="17246">
                  <c:v>41.911458333333336</c:v>
                </c:pt>
                <c:pt idx="17247">
                  <c:v>41.9140625</c:v>
                </c:pt>
                <c:pt idx="17248">
                  <c:v>41.916666666666664</c:v>
                </c:pt>
                <c:pt idx="17249">
                  <c:v>41.919270833333336</c:v>
                </c:pt>
                <c:pt idx="17250">
                  <c:v>41.921875</c:v>
                </c:pt>
                <c:pt idx="17251">
                  <c:v>41.924479166666664</c:v>
                </c:pt>
                <c:pt idx="17252">
                  <c:v>41.927083333333336</c:v>
                </c:pt>
                <c:pt idx="17253">
                  <c:v>41.9296875</c:v>
                </c:pt>
                <c:pt idx="17254">
                  <c:v>41.932291666666664</c:v>
                </c:pt>
                <c:pt idx="17255">
                  <c:v>41.934895833333336</c:v>
                </c:pt>
                <c:pt idx="17256">
                  <c:v>41.9375</c:v>
                </c:pt>
                <c:pt idx="17257">
                  <c:v>41.940104166666664</c:v>
                </c:pt>
                <c:pt idx="17258">
                  <c:v>41.942708333333336</c:v>
                </c:pt>
                <c:pt idx="17259">
                  <c:v>41.9453125</c:v>
                </c:pt>
                <c:pt idx="17260">
                  <c:v>41.947916666666664</c:v>
                </c:pt>
                <c:pt idx="17261">
                  <c:v>41.950520833333336</c:v>
                </c:pt>
                <c:pt idx="17262">
                  <c:v>41.953125</c:v>
                </c:pt>
                <c:pt idx="17263">
                  <c:v>41.955729166666664</c:v>
                </c:pt>
                <c:pt idx="17264">
                  <c:v>41.958333333333336</c:v>
                </c:pt>
                <c:pt idx="17265">
                  <c:v>41.9609375</c:v>
                </c:pt>
                <c:pt idx="17266">
                  <c:v>41.963541666666664</c:v>
                </c:pt>
                <c:pt idx="17267">
                  <c:v>41.966145833333336</c:v>
                </c:pt>
                <c:pt idx="17268">
                  <c:v>41.96875</c:v>
                </c:pt>
                <c:pt idx="17269">
                  <c:v>41.971354166666664</c:v>
                </c:pt>
                <c:pt idx="17270">
                  <c:v>41.973958333333336</c:v>
                </c:pt>
                <c:pt idx="17271">
                  <c:v>41.9765625</c:v>
                </c:pt>
                <c:pt idx="17272">
                  <c:v>41.979166666666664</c:v>
                </c:pt>
                <c:pt idx="17273">
                  <c:v>41.981770833333336</c:v>
                </c:pt>
                <c:pt idx="17274">
                  <c:v>41.984375</c:v>
                </c:pt>
                <c:pt idx="17275">
                  <c:v>41.986979166666664</c:v>
                </c:pt>
                <c:pt idx="17276">
                  <c:v>41.989583333333336</c:v>
                </c:pt>
                <c:pt idx="17277">
                  <c:v>41.9921875</c:v>
                </c:pt>
                <c:pt idx="17278">
                  <c:v>41.994791666666664</c:v>
                </c:pt>
                <c:pt idx="17279">
                  <c:v>41.997395833333336</c:v>
                </c:pt>
                <c:pt idx="17280">
                  <c:v>42</c:v>
                </c:pt>
                <c:pt idx="17281">
                  <c:v>42.002604166666664</c:v>
                </c:pt>
                <c:pt idx="17282">
                  <c:v>42.005208333333336</c:v>
                </c:pt>
                <c:pt idx="17283">
                  <c:v>42.0078125</c:v>
                </c:pt>
                <c:pt idx="17284">
                  <c:v>42.010416666666664</c:v>
                </c:pt>
                <c:pt idx="17285">
                  <c:v>42.013020833333336</c:v>
                </c:pt>
                <c:pt idx="17286">
                  <c:v>42.015625</c:v>
                </c:pt>
                <c:pt idx="17287">
                  <c:v>42.018229166666664</c:v>
                </c:pt>
                <c:pt idx="17288">
                  <c:v>42.020833333333336</c:v>
                </c:pt>
                <c:pt idx="17289">
                  <c:v>42.0234375</c:v>
                </c:pt>
                <c:pt idx="17290">
                  <c:v>42.026041666666664</c:v>
                </c:pt>
                <c:pt idx="17291">
                  <c:v>42.028645833333336</c:v>
                </c:pt>
                <c:pt idx="17292">
                  <c:v>42.03125</c:v>
                </c:pt>
                <c:pt idx="17293">
                  <c:v>42.033854166666664</c:v>
                </c:pt>
                <c:pt idx="17294">
                  <c:v>42.036458333333336</c:v>
                </c:pt>
                <c:pt idx="17295">
                  <c:v>42.0390625</c:v>
                </c:pt>
                <c:pt idx="17296">
                  <c:v>42.041666666666664</c:v>
                </c:pt>
                <c:pt idx="17297">
                  <c:v>42.044270833333336</c:v>
                </c:pt>
                <c:pt idx="17298">
                  <c:v>42.046875</c:v>
                </c:pt>
                <c:pt idx="17299">
                  <c:v>42.049479166666664</c:v>
                </c:pt>
                <c:pt idx="17300">
                  <c:v>42.052083333333336</c:v>
                </c:pt>
                <c:pt idx="17301">
                  <c:v>42.0546875</c:v>
                </c:pt>
                <c:pt idx="17302">
                  <c:v>42.057291666666664</c:v>
                </c:pt>
                <c:pt idx="17303">
                  <c:v>42.059895833333336</c:v>
                </c:pt>
                <c:pt idx="17304">
                  <c:v>42.0625</c:v>
                </c:pt>
                <c:pt idx="17305">
                  <c:v>42.065104166666664</c:v>
                </c:pt>
                <c:pt idx="17306">
                  <c:v>42.067708333333336</c:v>
                </c:pt>
                <c:pt idx="17307">
                  <c:v>42.0703125</c:v>
                </c:pt>
                <c:pt idx="17308">
                  <c:v>42.072916666666664</c:v>
                </c:pt>
                <c:pt idx="17309">
                  <c:v>42.075520833333336</c:v>
                </c:pt>
                <c:pt idx="17310">
                  <c:v>42.078125</c:v>
                </c:pt>
                <c:pt idx="17311">
                  <c:v>42.080729166666664</c:v>
                </c:pt>
                <c:pt idx="17312">
                  <c:v>42.083333333333336</c:v>
                </c:pt>
                <c:pt idx="17313">
                  <c:v>42.0859375</c:v>
                </c:pt>
                <c:pt idx="17314">
                  <c:v>42.088541666666664</c:v>
                </c:pt>
                <c:pt idx="17315">
                  <c:v>42.091145833333336</c:v>
                </c:pt>
                <c:pt idx="17316">
                  <c:v>42.09375</c:v>
                </c:pt>
                <c:pt idx="17317">
                  <c:v>42.096354166666664</c:v>
                </c:pt>
                <c:pt idx="17318">
                  <c:v>42.098958333333336</c:v>
                </c:pt>
                <c:pt idx="17319">
                  <c:v>42.1015625</c:v>
                </c:pt>
                <c:pt idx="17320">
                  <c:v>42.104166666666664</c:v>
                </c:pt>
                <c:pt idx="17321">
                  <c:v>42.106770833333336</c:v>
                </c:pt>
                <c:pt idx="17322">
                  <c:v>42.109375</c:v>
                </c:pt>
                <c:pt idx="17323">
                  <c:v>42.111979166666664</c:v>
                </c:pt>
                <c:pt idx="17324">
                  <c:v>42.114583333333336</c:v>
                </c:pt>
                <c:pt idx="17325">
                  <c:v>42.1171875</c:v>
                </c:pt>
                <c:pt idx="17326">
                  <c:v>42.119791666666664</c:v>
                </c:pt>
                <c:pt idx="17327">
                  <c:v>42.122395833333336</c:v>
                </c:pt>
                <c:pt idx="17328">
                  <c:v>42.125</c:v>
                </c:pt>
                <c:pt idx="17329">
                  <c:v>42.127604166666664</c:v>
                </c:pt>
                <c:pt idx="17330">
                  <c:v>42.130208333333336</c:v>
                </c:pt>
                <c:pt idx="17331">
                  <c:v>42.1328125</c:v>
                </c:pt>
                <c:pt idx="17332">
                  <c:v>42.135416666666664</c:v>
                </c:pt>
                <c:pt idx="17333">
                  <c:v>42.138020833333336</c:v>
                </c:pt>
                <c:pt idx="17334">
                  <c:v>42.140625</c:v>
                </c:pt>
                <c:pt idx="17335">
                  <c:v>42.143229166666664</c:v>
                </c:pt>
                <c:pt idx="17336">
                  <c:v>42.145833333333336</c:v>
                </c:pt>
                <c:pt idx="17337">
                  <c:v>42.1484375</c:v>
                </c:pt>
                <c:pt idx="17338">
                  <c:v>42.151041666666664</c:v>
                </c:pt>
                <c:pt idx="17339">
                  <c:v>42.153645833333336</c:v>
                </c:pt>
                <c:pt idx="17340">
                  <c:v>42.15625</c:v>
                </c:pt>
                <c:pt idx="17341">
                  <c:v>42.158854166666664</c:v>
                </c:pt>
                <c:pt idx="17342">
                  <c:v>42.161458333333336</c:v>
                </c:pt>
                <c:pt idx="17343">
                  <c:v>42.1640625</c:v>
                </c:pt>
                <c:pt idx="17344">
                  <c:v>42.166666666666664</c:v>
                </c:pt>
                <c:pt idx="17345">
                  <c:v>42.169270833333336</c:v>
                </c:pt>
                <c:pt idx="17346">
                  <c:v>42.171875</c:v>
                </c:pt>
                <c:pt idx="17347">
                  <c:v>42.174479166666664</c:v>
                </c:pt>
                <c:pt idx="17348">
                  <c:v>42.177083333333336</c:v>
                </c:pt>
                <c:pt idx="17349">
                  <c:v>42.1796875</c:v>
                </c:pt>
                <c:pt idx="17350">
                  <c:v>42.182291666666664</c:v>
                </c:pt>
                <c:pt idx="17351">
                  <c:v>42.184895833333336</c:v>
                </c:pt>
                <c:pt idx="17352">
                  <c:v>42.1875</c:v>
                </c:pt>
                <c:pt idx="17353">
                  <c:v>42.190104166666664</c:v>
                </c:pt>
                <c:pt idx="17354">
                  <c:v>42.192708333333336</c:v>
                </c:pt>
                <c:pt idx="17355">
                  <c:v>42.1953125</c:v>
                </c:pt>
                <c:pt idx="17356">
                  <c:v>42.197916666666664</c:v>
                </c:pt>
                <c:pt idx="17357">
                  <c:v>42.200520833333336</c:v>
                </c:pt>
                <c:pt idx="17358">
                  <c:v>42.203125</c:v>
                </c:pt>
                <c:pt idx="17359">
                  <c:v>42.205729166666664</c:v>
                </c:pt>
                <c:pt idx="17360">
                  <c:v>42.208333333333336</c:v>
                </c:pt>
                <c:pt idx="17361">
                  <c:v>42.2109375</c:v>
                </c:pt>
                <c:pt idx="17362">
                  <c:v>42.213541666666664</c:v>
                </c:pt>
                <c:pt idx="17363">
                  <c:v>42.216145833333336</c:v>
                </c:pt>
                <c:pt idx="17364">
                  <c:v>42.21875</c:v>
                </c:pt>
                <c:pt idx="17365">
                  <c:v>42.221354166666664</c:v>
                </c:pt>
                <c:pt idx="17366">
                  <c:v>42.223958333333336</c:v>
                </c:pt>
                <c:pt idx="17367">
                  <c:v>42.2265625</c:v>
                </c:pt>
                <c:pt idx="17368">
                  <c:v>42.229166666666664</c:v>
                </c:pt>
                <c:pt idx="17369">
                  <c:v>42.231770833333336</c:v>
                </c:pt>
                <c:pt idx="17370">
                  <c:v>42.234375</c:v>
                </c:pt>
                <c:pt idx="17371">
                  <c:v>42.236979166666664</c:v>
                </c:pt>
                <c:pt idx="17372">
                  <c:v>42.239583333333336</c:v>
                </c:pt>
                <c:pt idx="17373">
                  <c:v>42.2421875</c:v>
                </c:pt>
                <c:pt idx="17374">
                  <c:v>42.244791666666664</c:v>
                </c:pt>
                <c:pt idx="17375">
                  <c:v>42.247395833333336</c:v>
                </c:pt>
                <c:pt idx="17376">
                  <c:v>42.25</c:v>
                </c:pt>
                <c:pt idx="17377">
                  <c:v>42.252604166666664</c:v>
                </c:pt>
                <c:pt idx="17378">
                  <c:v>42.255208333333336</c:v>
                </c:pt>
                <c:pt idx="17379">
                  <c:v>42.2578125</c:v>
                </c:pt>
                <c:pt idx="17380">
                  <c:v>42.260416666666664</c:v>
                </c:pt>
                <c:pt idx="17381">
                  <c:v>42.263020833333336</c:v>
                </c:pt>
                <c:pt idx="17382">
                  <c:v>42.265625</c:v>
                </c:pt>
                <c:pt idx="17383">
                  <c:v>42.268229166666664</c:v>
                </c:pt>
                <c:pt idx="17384">
                  <c:v>42.270833333333336</c:v>
                </c:pt>
                <c:pt idx="17385">
                  <c:v>42.2734375</c:v>
                </c:pt>
                <c:pt idx="17386">
                  <c:v>42.276041666666664</c:v>
                </c:pt>
                <c:pt idx="17387">
                  <c:v>42.278645833333336</c:v>
                </c:pt>
                <c:pt idx="17388">
                  <c:v>42.28125</c:v>
                </c:pt>
                <c:pt idx="17389">
                  <c:v>42.283854166666664</c:v>
                </c:pt>
                <c:pt idx="17390">
                  <c:v>42.286458333333336</c:v>
                </c:pt>
                <c:pt idx="17391">
                  <c:v>42.2890625</c:v>
                </c:pt>
                <c:pt idx="17392">
                  <c:v>42.291666666666664</c:v>
                </c:pt>
                <c:pt idx="17393">
                  <c:v>42.294270833333336</c:v>
                </c:pt>
                <c:pt idx="17394">
                  <c:v>42.296875</c:v>
                </c:pt>
                <c:pt idx="17395">
                  <c:v>42.299479166666664</c:v>
                </c:pt>
                <c:pt idx="17396">
                  <c:v>42.302083333333336</c:v>
                </c:pt>
                <c:pt idx="17397">
                  <c:v>42.3046875</c:v>
                </c:pt>
                <c:pt idx="17398">
                  <c:v>42.307291666666664</c:v>
                </c:pt>
                <c:pt idx="17399">
                  <c:v>42.309895833333336</c:v>
                </c:pt>
                <c:pt idx="17400">
                  <c:v>42.3125</c:v>
                </c:pt>
                <c:pt idx="17401">
                  <c:v>42.315104166666664</c:v>
                </c:pt>
                <c:pt idx="17402">
                  <c:v>42.317708333333336</c:v>
                </c:pt>
                <c:pt idx="17403">
                  <c:v>42.3203125</c:v>
                </c:pt>
                <c:pt idx="17404">
                  <c:v>42.322916666666664</c:v>
                </c:pt>
                <c:pt idx="17405">
                  <c:v>42.325520833333336</c:v>
                </c:pt>
                <c:pt idx="17406">
                  <c:v>42.328125</c:v>
                </c:pt>
                <c:pt idx="17407">
                  <c:v>42.330729166666664</c:v>
                </c:pt>
                <c:pt idx="17408">
                  <c:v>42.333333333333336</c:v>
                </c:pt>
                <c:pt idx="17409">
                  <c:v>42.3359375</c:v>
                </c:pt>
                <c:pt idx="17410">
                  <c:v>42.338541666666664</c:v>
                </c:pt>
                <c:pt idx="17411">
                  <c:v>42.341145833333336</c:v>
                </c:pt>
                <c:pt idx="17412">
                  <c:v>42.34375</c:v>
                </c:pt>
                <c:pt idx="17413">
                  <c:v>42.346354166666664</c:v>
                </c:pt>
                <c:pt idx="17414">
                  <c:v>42.348958333333336</c:v>
                </c:pt>
                <c:pt idx="17415">
                  <c:v>42.3515625</c:v>
                </c:pt>
                <c:pt idx="17416">
                  <c:v>42.354166666666664</c:v>
                </c:pt>
                <c:pt idx="17417">
                  <c:v>42.356770833333336</c:v>
                </c:pt>
                <c:pt idx="17418">
                  <c:v>42.359375</c:v>
                </c:pt>
                <c:pt idx="17419">
                  <c:v>42.361979166666664</c:v>
                </c:pt>
                <c:pt idx="17420">
                  <c:v>42.364583333333336</c:v>
                </c:pt>
                <c:pt idx="17421">
                  <c:v>42.3671875</c:v>
                </c:pt>
                <c:pt idx="17422">
                  <c:v>42.369791666666664</c:v>
                </c:pt>
                <c:pt idx="17423">
                  <c:v>42.372395833333336</c:v>
                </c:pt>
                <c:pt idx="17424">
                  <c:v>42.375</c:v>
                </c:pt>
                <c:pt idx="17425">
                  <c:v>42.377604166666664</c:v>
                </c:pt>
                <c:pt idx="17426">
                  <c:v>42.380208333333336</c:v>
                </c:pt>
                <c:pt idx="17427">
                  <c:v>42.3828125</c:v>
                </c:pt>
                <c:pt idx="17428">
                  <c:v>42.385416666666664</c:v>
                </c:pt>
                <c:pt idx="17429">
                  <c:v>42.388020833333336</c:v>
                </c:pt>
                <c:pt idx="17430">
                  <c:v>42.390625</c:v>
                </c:pt>
                <c:pt idx="17431">
                  <c:v>42.393229166666664</c:v>
                </c:pt>
                <c:pt idx="17432">
                  <c:v>42.395833333333336</c:v>
                </c:pt>
                <c:pt idx="17433">
                  <c:v>42.3984375</c:v>
                </c:pt>
                <c:pt idx="17434">
                  <c:v>42.401041666666664</c:v>
                </c:pt>
                <c:pt idx="17435">
                  <c:v>42.403645833333336</c:v>
                </c:pt>
                <c:pt idx="17436">
                  <c:v>42.40625</c:v>
                </c:pt>
                <c:pt idx="17437">
                  <c:v>42.408854166666664</c:v>
                </c:pt>
                <c:pt idx="17438">
                  <c:v>42.411458333333336</c:v>
                </c:pt>
                <c:pt idx="17439">
                  <c:v>42.4140625</c:v>
                </c:pt>
                <c:pt idx="17440">
                  <c:v>42.416666666666664</c:v>
                </c:pt>
                <c:pt idx="17441">
                  <c:v>42.419270833333336</c:v>
                </c:pt>
                <c:pt idx="17442">
                  <c:v>42.421875</c:v>
                </c:pt>
                <c:pt idx="17443">
                  <c:v>42.424479166666664</c:v>
                </c:pt>
                <c:pt idx="17444">
                  <c:v>42.427083333333336</c:v>
                </c:pt>
                <c:pt idx="17445">
                  <c:v>42.4296875</c:v>
                </c:pt>
                <c:pt idx="17446">
                  <c:v>42.432291666666664</c:v>
                </c:pt>
                <c:pt idx="17447">
                  <c:v>42.434895833333336</c:v>
                </c:pt>
                <c:pt idx="17448">
                  <c:v>42.4375</c:v>
                </c:pt>
                <c:pt idx="17449">
                  <c:v>42.440104166666664</c:v>
                </c:pt>
                <c:pt idx="17450">
                  <c:v>42.442708333333336</c:v>
                </c:pt>
                <c:pt idx="17451">
                  <c:v>42.4453125</c:v>
                </c:pt>
                <c:pt idx="17452">
                  <c:v>42.447916666666664</c:v>
                </c:pt>
                <c:pt idx="17453">
                  <c:v>42.450520833333336</c:v>
                </c:pt>
                <c:pt idx="17454">
                  <c:v>42.453125</c:v>
                </c:pt>
                <c:pt idx="17455">
                  <c:v>42.455729166666664</c:v>
                </c:pt>
                <c:pt idx="17456">
                  <c:v>42.458333333333336</c:v>
                </c:pt>
                <c:pt idx="17457">
                  <c:v>42.4609375</c:v>
                </c:pt>
                <c:pt idx="17458">
                  <c:v>42.463541666666664</c:v>
                </c:pt>
                <c:pt idx="17459">
                  <c:v>42.466145833333336</c:v>
                </c:pt>
                <c:pt idx="17460">
                  <c:v>42.46875</c:v>
                </c:pt>
                <c:pt idx="17461">
                  <c:v>42.471354166666664</c:v>
                </c:pt>
                <c:pt idx="17462">
                  <c:v>42.473958333333336</c:v>
                </c:pt>
                <c:pt idx="17463">
                  <c:v>42.4765625</c:v>
                </c:pt>
                <c:pt idx="17464">
                  <c:v>42.479166666666664</c:v>
                </c:pt>
                <c:pt idx="17465">
                  <c:v>42.481770833333336</c:v>
                </c:pt>
                <c:pt idx="17466">
                  <c:v>42.484375</c:v>
                </c:pt>
                <c:pt idx="17467">
                  <c:v>42.486979166666664</c:v>
                </c:pt>
                <c:pt idx="17468">
                  <c:v>42.489583333333336</c:v>
                </c:pt>
                <c:pt idx="17469">
                  <c:v>42.4921875</c:v>
                </c:pt>
                <c:pt idx="17470">
                  <c:v>42.494791666666664</c:v>
                </c:pt>
                <c:pt idx="17471">
                  <c:v>42.497395833333336</c:v>
                </c:pt>
                <c:pt idx="17472">
                  <c:v>42.5</c:v>
                </c:pt>
                <c:pt idx="17473">
                  <c:v>42.502604166666664</c:v>
                </c:pt>
                <c:pt idx="17474">
                  <c:v>42.505208333333336</c:v>
                </c:pt>
                <c:pt idx="17475">
                  <c:v>42.5078125</c:v>
                </c:pt>
                <c:pt idx="17476">
                  <c:v>42.510416666666664</c:v>
                </c:pt>
                <c:pt idx="17477">
                  <c:v>42.513020833333336</c:v>
                </c:pt>
                <c:pt idx="17478">
                  <c:v>42.515625</c:v>
                </c:pt>
                <c:pt idx="17479">
                  <c:v>42.518229166666664</c:v>
                </c:pt>
                <c:pt idx="17480">
                  <c:v>42.520833333333336</c:v>
                </c:pt>
                <c:pt idx="17481">
                  <c:v>42.5234375</c:v>
                </c:pt>
                <c:pt idx="17482">
                  <c:v>42.526041666666664</c:v>
                </c:pt>
                <c:pt idx="17483">
                  <c:v>42.528645833333336</c:v>
                </c:pt>
                <c:pt idx="17484">
                  <c:v>42.53125</c:v>
                </c:pt>
                <c:pt idx="17485">
                  <c:v>42.533854166666664</c:v>
                </c:pt>
                <c:pt idx="17486">
                  <c:v>42.536458333333336</c:v>
                </c:pt>
                <c:pt idx="17487">
                  <c:v>42.5390625</c:v>
                </c:pt>
                <c:pt idx="17488">
                  <c:v>42.541666666666664</c:v>
                </c:pt>
                <c:pt idx="17489">
                  <c:v>42.544270833333336</c:v>
                </c:pt>
                <c:pt idx="17490">
                  <c:v>42.546875</c:v>
                </c:pt>
                <c:pt idx="17491">
                  <c:v>42.549479166666664</c:v>
                </c:pt>
                <c:pt idx="17492">
                  <c:v>42.552083333333336</c:v>
                </c:pt>
                <c:pt idx="17493">
                  <c:v>42.5546875</c:v>
                </c:pt>
                <c:pt idx="17494">
                  <c:v>42.557291666666664</c:v>
                </c:pt>
                <c:pt idx="17495">
                  <c:v>42.559895833333336</c:v>
                </c:pt>
                <c:pt idx="17496">
                  <c:v>42.5625</c:v>
                </c:pt>
                <c:pt idx="17497">
                  <c:v>42.565104166666664</c:v>
                </c:pt>
                <c:pt idx="17498">
                  <c:v>42.567708333333336</c:v>
                </c:pt>
                <c:pt idx="17499">
                  <c:v>42.5703125</c:v>
                </c:pt>
                <c:pt idx="17500">
                  <c:v>42.572916666666664</c:v>
                </c:pt>
                <c:pt idx="17501">
                  <c:v>42.575520833333336</c:v>
                </c:pt>
                <c:pt idx="17502">
                  <c:v>42.578125</c:v>
                </c:pt>
                <c:pt idx="17503">
                  <c:v>42.580729166666664</c:v>
                </c:pt>
                <c:pt idx="17504">
                  <c:v>42.583333333333336</c:v>
                </c:pt>
                <c:pt idx="17505">
                  <c:v>42.5859375</c:v>
                </c:pt>
                <c:pt idx="17506">
                  <c:v>42.588541666666664</c:v>
                </c:pt>
                <c:pt idx="17507">
                  <c:v>42.591145833333336</c:v>
                </c:pt>
                <c:pt idx="17508">
                  <c:v>42.59375</c:v>
                </c:pt>
                <c:pt idx="17509">
                  <c:v>42.596354166666664</c:v>
                </c:pt>
                <c:pt idx="17510">
                  <c:v>42.598958333333336</c:v>
                </c:pt>
                <c:pt idx="17511">
                  <c:v>42.6015625</c:v>
                </c:pt>
                <c:pt idx="17512">
                  <c:v>42.604166666666664</c:v>
                </c:pt>
                <c:pt idx="17513">
                  <c:v>42.606770833333336</c:v>
                </c:pt>
                <c:pt idx="17514">
                  <c:v>42.609375</c:v>
                </c:pt>
                <c:pt idx="17515">
                  <c:v>42.611979166666664</c:v>
                </c:pt>
                <c:pt idx="17516">
                  <c:v>42.614583333333336</c:v>
                </c:pt>
                <c:pt idx="17517">
                  <c:v>42.6171875</c:v>
                </c:pt>
                <c:pt idx="17518">
                  <c:v>42.619791666666664</c:v>
                </c:pt>
                <c:pt idx="17519">
                  <c:v>42.622395833333336</c:v>
                </c:pt>
                <c:pt idx="17520">
                  <c:v>42.625</c:v>
                </c:pt>
                <c:pt idx="17521">
                  <c:v>42.627604166666664</c:v>
                </c:pt>
                <c:pt idx="17522">
                  <c:v>42.630208333333336</c:v>
                </c:pt>
                <c:pt idx="17523">
                  <c:v>42.6328125</c:v>
                </c:pt>
                <c:pt idx="17524">
                  <c:v>42.635416666666664</c:v>
                </c:pt>
                <c:pt idx="17525">
                  <c:v>42.638020833333336</c:v>
                </c:pt>
                <c:pt idx="17526">
                  <c:v>42.640625</c:v>
                </c:pt>
                <c:pt idx="17527">
                  <c:v>42.643229166666664</c:v>
                </c:pt>
                <c:pt idx="17528">
                  <c:v>42.645833333333336</c:v>
                </c:pt>
                <c:pt idx="17529">
                  <c:v>42.6484375</c:v>
                </c:pt>
                <c:pt idx="17530">
                  <c:v>42.651041666666664</c:v>
                </c:pt>
                <c:pt idx="17531">
                  <c:v>42.653645833333336</c:v>
                </c:pt>
                <c:pt idx="17532">
                  <c:v>42.65625</c:v>
                </c:pt>
                <c:pt idx="17533">
                  <c:v>42.658854166666664</c:v>
                </c:pt>
                <c:pt idx="17534">
                  <c:v>42.661458333333336</c:v>
                </c:pt>
                <c:pt idx="17535">
                  <c:v>42.6640625</c:v>
                </c:pt>
                <c:pt idx="17536">
                  <c:v>42.666666666666664</c:v>
                </c:pt>
                <c:pt idx="17537">
                  <c:v>42.669270833333336</c:v>
                </c:pt>
                <c:pt idx="17538">
                  <c:v>42.671875</c:v>
                </c:pt>
                <c:pt idx="17539">
                  <c:v>42.674479166666664</c:v>
                </c:pt>
                <c:pt idx="17540">
                  <c:v>42.677083333333336</c:v>
                </c:pt>
                <c:pt idx="17541">
                  <c:v>42.6796875</c:v>
                </c:pt>
                <c:pt idx="17542">
                  <c:v>42.682291666666664</c:v>
                </c:pt>
                <c:pt idx="17543">
                  <c:v>42.684895833333336</c:v>
                </c:pt>
                <c:pt idx="17544">
                  <c:v>42.6875</c:v>
                </c:pt>
                <c:pt idx="17545">
                  <c:v>42.690104166666664</c:v>
                </c:pt>
                <c:pt idx="17546">
                  <c:v>42.692708333333336</c:v>
                </c:pt>
                <c:pt idx="17547">
                  <c:v>42.6953125</c:v>
                </c:pt>
                <c:pt idx="17548">
                  <c:v>42.697916666666664</c:v>
                </c:pt>
                <c:pt idx="17549">
                  <c:v>42.700520833333336</c:v>
                </c:pt>
                <c:pt idx="17550">
                  <c:v>42.703125</c:v>
                </c:pt>
                <c:pt idx="17551">
                  <c:v>42.705729166666664</c:v>
                </c:pt>
                <c:pt idx="17552">
                  <c:v>42.708333333333336</c:v>
                </c:pt>
                <c:pt idx="17553">
                  <c:v>42.7109375</c:v>
                </c:pt>
                <c:pt idx="17554">
                  <c:v>42.713541666666664</c:v>
                </c:pt>
                <c:pt idx="17555">
                  <c:v>42.716145833333336</c:v>
                </c:pt>
                <c:pt idx="17556">
                  <c:v>42.71875</c:v>
                </c:pt>
                <c:pt idx="17557">
                  <c:v>42.721354166666664</c:v>
                </c:pt>
                <c:pt idx="17558">
                  <c:v>42.723958333333336</c:v>
                </c:pt>
                <c:pt idx="17559">
                  <c:v>42.7265625</c:v>
                </c:pt>
                <c:pt idx="17560">
                  <c:v>42.729166666666664</c:v>
                </c:pt>
                <c:pt idx="17561">
                  <c:v>42.731770833333336</c:v>
                </c:pt>
                <c:pt idx="17562">
                  <c:v>42.734375</c:v>
                </c:pt>
                <c:pt idx="17563">
                  <c:v>42.736979166666664</c:v>
                </c:pt>
                <c:pt idx="17564">
                  <c:v>42.739583333333336</c:v>
                </c:pt>
                <c:pt idx="17565">
                  <c:v>42.7421875</c:v>
                </c:pt>
                <c:pt idx="17566">
                  <c:v>42.744791666666664</c:v>
                </c:pt>
                <c:pt idx="17567">
                  <c:v>42.747395833333336</c:v>
                </c:pt>
                <c:pt idx="17568">
                  <c:v>42.75</c:v>
                </c:pt>
                <c:pt idx="17569">
                  <c:v>42.752604166666664</c:v>
                </c:pt>
                <c:pt idx="17570">
                  <c:v>42.755208333333336</c:v>
                </c:pt>
                <c:pt idx="17571">
                  <c:v>42.7578125</c:v>
                </c:pt>
                <c:pt idx="17572">
                  <c:v>42.760416666666664</c:v>
                </c:pt>
                <c:pt idx="17573">
                  <c:v>42.763020833333336</c:v>
                </c:pt>
                <c:pt idx="17574">
                  <c:v>42.765625</c:v>
                </c:pt>
                <c:pt idx="17575">
                  <c:v>42.768229166666664</c:v>
                </c:pt>
                <c:pt idx="17576">
                  <c:v>42.770833333333336</c:v>
                </c:pt>
                <c:pt idx="17577">
                  <c:v>42.7734375</c:v>
                </c:pt>
                <c:pt idx="17578">
                  <c:v>42.776041666666664</c:v>
                </c:pt>
                <c:pt idx="17579">
                  <c:v>42.778645833333336</c:v>
                </c:pt>
                <c:pt idx="17580">
                  <c:v>42.78125</c:v>
                </c:pt>
                <c:pt idx="17581">
                  <c:v>42.783854166666664</c:v>
                </c:pt>
                <c:pt idx="17582">
                  <c:v>42.786458333333336</c:v>
                </c:pt>
                <c:pt idx="17583">
                  <c:v>42.7890625</c:v>
                </c:pt>
                <c:pt idx="17584">
                  <c:v>42.791666666666664</c:v>
                </c:pt>
                <c:pt idx="17585">
                  <c:v>42.794270833333336</c:v>
                </c:pt>
                <c:pt idx="17586">
                  <c:v>42.796875</c:v>
                </c:pt>
                <c:pt idx="17587">
                  <c:v>42.799479166666664</c:v>
                </c:pt>
                <c:pt idx="17588">
                  <c:v>42.802083333333336</c:v>
                </c:pt>
                <c:pt idx="17589">
                  <c:v>42.8046875</c:v>
                </c:pt>
                <c:pt idx="17590">
                  <c:v>42.807291666666664</c:v>
                </c:pt>
                <c:pt idx="17591">
                  <c:v>42.809895833333336</c:v>
                </c:pt>
                <c:pt idx="17592">
                  <c:v>42.8125</c:v>
                </c:pt>
                <c:pt idx="17593">
                  <c:v>42.815104166666664</c:v>
                </c:pt>
                <c:pt idx="17594">
                  <c:v>42.817708333333336</c:v>
                </c:pt>
                <c:pt idx="17595">
                  <c:v>42.8203125</c:v>
                </c:pt>
                <c:pt idx="17596">
                  <c:v>42.822916666666664</c:v>
                </c:pt>
                <c:pt idx="17597">
                  <c:v>42.825520833333336</c:v>
                </c:pt>
                <c:pt idx="17598">
                  <c:v>42.828125</c:v>
                </c:pt>
                <c:pt idx="17599">
                  <c:v>42.830729166666664</c:v>
                </c:pt>
                <c:pt idx="17600">
                  <c:v>42.833333333333336</c:v>
                </c:pt>
                <c:pt idx="17601">
                  <c:v>42.8359375</c:v>
                </c:pt>
                <c:pt idx="17602">
                  <c:v>42.838541666666664</c:v>
                </c:pt>
                <c:pt idx="17603">
                  <c:v>42.841145833333336</c:v>
                </c:pt>
                <c:pt idx="17604">
                  <c:v>42.84375</c:v>
                </c:pt>
                <c:pt idx="17605">
                  <c:v>42.846354166666664</c:v>
                </c:pt>
                <c:pt idx="17606">
                  <c:v>42.848958333333336</c:v>
                </c:pt>
                <c:pt idx="17607">
                  <c:v>42.8515625</c:v>
                </c:pt>
                <c:pt idx="17608">
                  <c:v>42.854166666666664</c:v>
                </c:pt>
                <c:pt idx="17609">
                  <c:v>42.856770833333336</c:v>
                </c:pt>
                <c:pt idx="17610">
                  <c:v>42.859375</c:v>
                </c:pt>
                <c:pt idx="17611">
                  <c:v>42.861979166666664</c:v>
                </c:pt>
                <c:pt idx="17612">
                  <c:v>42.864583333333336</c:v>
                </c:pt>
                <c:pt idx="17613">
                  <c:v>42.8671875</c:v>
                </c:pt>
                <c:pt idx="17614">
                  <c:v>42.869791666666664</c:v>
                </c:pt>
                <c:pt idx="17615">
                  <c:v>42.872395833333336</c:v>
                </c:pt>
                <c:pt idx="17616">
                  <c:v>42.875</c:v>
                </c:pt>
                <c:pt idx="17617">
                  <c:v>42.877604166666664</c:v>
                </c:pt>
                <c:pt idx="17618">
                  <c:v>42.880208333333336</c:v>
                </c:pt>
                <c:pt idx="17619">
                  <c:v>42.8828125</c:v>
                </c:pt>
                <c:pt idx="17620">
                  <c:v>42.885416666666664</c:v>
                </c:pt>
                <c:pt idx="17621">
                  <c:v>42.888020833333336</c:v>
                </c:pt>
                <c:pt idx="17622">
                  <c:v>42.890625</c:v>
                </c:pt>
                <c:pt idx="17623">
                  <c:v>42.893229166666664</c:v>
                </c:pt>
                <c:pt idx="17624">
                  <c:v>42.895833333333336</c:v>
                </c:pt>
                <c:pt idx="17625">
                  <c:v>42.8984375</c:v>
                </c:pt>
                <c:pt idx="17626">
                  <c:v>42.901041666666664</c:v>
                </c:pt>
                <c:pt idx="17627">
                  <c:v>42.903645833333336</c:v>
                </c:pt>
                <c:pt idx="17628">
                  <c:v>42.90625</c:v>
                </c:pt>
                <c:pt idx="17629">
                  <c:v>42.908854166666664</c:v>
                </c:pt>
                <c:pt idx="17630">
                  <c:v>42.911458333333336</c:v>
                </c:pt>
                <c:pt idx="17631">
                  <c:v>42.9140625</c:v>
                </c:pt>
                <c:pt idx="17632">
                  <c:v>42.916666666666664</c:v>
                </c:pt>
                <c:pt idx="17633">
                  <c:v>42.919270833333336</c:v>
                </c:pt>
                <c:pt idx="17634">
                  <c:v>42.921875</c:v>
                </c:pt>
                <c:pt idx="17635">
                  <c:v>42.924479166666664</c:v>
                </c:pt>
                <c:pt idx="17636">
                  <c:v>42.927083333333336</c:v>
                </c:pt>
                <c:pt idx="17637">
                  <c:v>42.9296875</c:v>
                </c:pt>
                <c:pt idx="17638">
                  <c:v>42.932291666666664</c:v>
                </c:pt>
                <c:pt idx="17639">
                  <c:v>42.934895833333336</c:v>
                </c:pt>
                <c:pt idx="17640">
                  <c:v>42.9375</c:v>
                </c:pt>
                <c:pt idx="17641">
                  <c:v>42.940104166666664</c:v>
                </c:pt>
                <c:pt idx="17642">
                  <c:v>42.942708333333336</c:v>
                </c:pt>
                <c:pt idx="17643">
                  <c:v>42.9453125</c:v>
                </c:pt>
                <c:pt idx="17644">
                  <c:v>42.947916666666664</c:v>
                </c:pt>
                <c:pt idx="17645">
                  <c:v>42.950520833333336</c:v>
                </c:pt>
                <c:pt idx="17646">
                  <c:v>42.953125</c:v>
                </c:pt>
                <c:pt idx="17647">
                  <c:v>42.955729166666664</c:v>
                </c:pt>
                <c:pt idx="17648">
                  <c:v>42.958333333333336</c:v>
                </c:pt>
                <c:pt idx="17649">
                  <c:v>42.9609375</c:v>
                </c:pt>
                <c:pt idx="17650">
                  <c:v>42.963541666666664</c:v>
                </c:pt>
                <c:pt idx="17651">
                  <c:v>42.966145833333336</c:v>
                </c:pt>
                <c:pt idx="17652">
                  <c:v>42.96875</c:v>
                </c:pt>
                <c:pt idx="17653">
                  <c:v>42.971354166666664</c:v>
                </c:pt>
                <c:pt idx="17654">
                  <c:v>42.973958333333336</c:v>
                </c:pt>
                <c:pt idx="17655">
                  <c:v>42.9765625</c:v>
                </c:pt>
                <c:pt idx="17656">
                  <c:v>42.979166666666664</c:v>
                </c:pt>
                <c:pt idx="17657">
                  <c:v>42.981770833333336</c:v>
                </c:pt>
                <c:pt idx="17658">
                  <c:v>42.984375</c:v>
                </c:pt>
                <c:pt idx="17659">
                  <c:v>42.986979166666664</c:v>
                </c:pt>
                <c:pt idx="17660">
                  <c:v>42.989583333333336</c:v>
                </c:pt>
                <c:pt idx="17661">
                  <c:v>42.9921875</c:v>
                </c:pt>
                <c:pt idx="17662">
                  <c:v>42.994791666666664</c:v>
                </c:pt>
                <c:pt idx="17663">
                  <c:v>42.997395833333336</c:v>
                </c:pt>
                <c:pt idx="17664">
                  <c:v>43</c:v>
                </c:pt>
                <c:pt idx="17665">
                  <c:v>43.002604166666664</c:v>
                </c:pt>
                <c:pt idx="17666">
                  <c:v>43.005208333333336</c:v>
                </c:pt>
                <c:pt idx="17667">
                  <c:v>43.0078125</c:v>
                </c:pt>
                <c:pt idx="17668">
                  <c:v>43.010416666666664</c:v>
                </c:pt>
                <c:pt idx="17669">
                  <c:v>43.013020833333336</c:v>
                </c:pt>
                <c:pt idx="17670">
                  <c:v>43.015625</c:v>
                </c:pt>
                <c:pt idx="17671">
                  <c:v>43.018229166666664</c:v>
                </c:pt>
                <c:pt idx="17672">
                  <c:v>43.020833333333336</c:v>
                </c:pt>
                <c:pt idx="17673">
                  <c:v>43.0234375</c:v>
                </c:pt>
                <c:pt idx="17674">
                  <c:v>43.026041666666664</c:v>
                </c:pt>
                <c:pt idx="17675">
                  <c:v>43.028645833333336</c:v>
                </c:pt>
                <c:pt idx="17676">
                  <c:v>43.03125</c:v>
                </c:pt>
                <c:pt idx="17677">
                  <c:v>43.033854166666664</c:v>
                </c:pt>
                <c:pt idx="17678">
                  <c:v>43.036458333333336</c:v>
                </c:pt>
                <c:pt idx="17679">
                  <c:v>43.0390625</c:v>
                </c:pt>
                <c:pt idx="17680">
                  <c:v>43.041666666666664</c:v>
                </c:pt>
                <c:pt idx="17681">
                  <c:v>43.044270833333336</c:v>
                </c:pt>
                <c:pt idx="17682">
                  <c:v>43.046875</c:v>
                </c:pt>
                <c:pt idx="17683">
                  <c:v>43.049479166666664</c:v>
                </c:pt>
                <c:pt idx="17684">
                  <c:v>43.052083333333336</c:v>
                </c:pt>
                <c:pt idx="17685">
                  <c:v>43.0546875</c:v>
                </c:pt>
                <c:pt idx="17686">
                  <c:v>43.057291666666664</c:v>
                </c:pt>
                <c:pt idx="17687">
                  <c:v>43.059895833333336</c:v>
                </c:pt>
                <c:pt idx="17688">
                  <c:v>43.0625</c:v>
                </c:pt>
                <c:pt idx="17689">
                  <c:v>43.065104166666664</c:v>
                </c:pt>
                <c:pt idx="17690">
                  <c:v>43.067708333333336</c:v>
                </c:pt>
                <c:pt idx="17691">
                  <c:v>43.0703125</c:v>
                </c:pt>
                <c:pt idx="17692">
                  <c:v>43.072916666666664</c:v>
                </c:pt>
                <c:pt idx="17693">
                  <c:v>43.075520833333336</c:v>
                </c:pt>
                <c:pt idx="17694">
                  <c:v>43.078125</c:v>
                </c:pt>
                <c:pt idx="17695">
                  <c:v>43.080729166666664</c:v>
                </c:pt>
                <c:pt idx="17696">
                  <c:v>43.083333333333336</c:v>
                </c:pt>
                <c:pt idx="17697">
                  <c:v>43.0859375</c:v>
                </c:pt>
                <c:pt idx="17698">
                  <c:v>43.088541666666664</c:v>
                </c:pt>
                <c:pt idx="17699">
                  <c:v>43.091145833333336</c:v>
                </c:pt>
                <c:pt idx="17700">
                  <c:v>43.09375</c:v>
                </c:pt>
                <c:pt idx="17701">
                  <c:v>43.096354166666664</c:v>
                </c:pt>
                <c:pt idx="17702">
                  <c:v>43.098958333333336</c:v>
                </c:pt>
                <c:pt idx="17703">
                  <c:v>43.1015625</c:v>
                </c:pt>
                <c:pt idx="17704">
                  <c:v>43.104166666666664</c:v>
                </c:pt>
                <c:pt idx="17705">
                  <c:v>43.106770833333336</c:v>
                </c:pt>
                <c:pt idx="17706">
                  <c:v>43.109375</c:v>
                </c:pt>
                <c:pt idx="17707">
                  <c:v>43.111979166666664</c:v>
                </c:pt>
                <c:pt idx="17708">
                  <c:v>43.114583333333336</c:v>
                </c:pt>
                <c:pt idx="17709">
                  <c:v>43.1171875</c:v>
                </c:pt>
                <c:pt idx="17710">
                  <c:v>43.119791666666664</c:v>
                </c:pt>
                <c:pt idx="17711">
                  <c:v>43.122395833333336</c:v>
                </c:pt>
                <c:pt idx="17712">
                  <c:v>43.125</c:v>
                </c:pt>
                <c:pt idx="17713">
                  <c:v>43.127604166666664</c:v>
                </c:pt>
                <c:pt idx="17714">
                  <c:v>43.130208333333336</c:v>
                </c:pt>
                <c:pt idx="17715">
                  <c:v>43.1328125</c:v>
                </c:pt>
                <c:pt idx="17716">
                  <c:v>43.135416666666664</c:v>
                </c:pt>
                <c:pt idx="17717">
                  <c:v>43.138020833333336</c:v>
                </c:pt>
                <c:pt idx="17718">
                  <c:v>43.140625</c:v>
                </c:pt>
                <c:pt idx="17719">
                  <c:v>43.143229166666664</c:v>
                </c:pt>
                <c:pt idx="17720">
                  <c:v>43.145833333333336</c:v>
                </c:pt>
                <c:pt idx="17721">
                  <c:v>43.1484375</c:v>
                </c:pt>
                <c:pt idx="17722">
                  <c:v>43.151041666666664</c:v>
                </c:pt>
                <c:pt idx="17723">
                  <c:v>43.153645833333336</c:v>
                </c:pt>
                <c:pt idx="17724">
                  <c:v>43.15625</c:v>
                </c:pt>
                <c:pt idx="17725">
                  <c:v>43.158854166666664</c:v>
                </c:pt>
                <c:pt idx="17726">
                  <c:v>43.161458333333336</c:v>
                </c:pt>
                <c:pt idx="17727">
                  <c:v>43.1640625</c:v>
                </c:pt>
                <c:pt idx="17728">
                  <c:v>43.166666666666664</c:v>
                </c:pt>
                <c:pt idx="17729">
                  <c:v>43.169270833333336</c:v>
                </c:pt>
                <c:pt idx="17730">
                  <c:v>43.171875</c:v>
                </c:pt>
                <c:pt idx="17731">
                  <c:v>43.174479166666664</c:v>
                </c:pt>
                <c:pt idx="17732">
                  <c:v>43.177083333333336</c:v>
                </c:pt>
                <c:pt idx="17733">
                  <c:v>43.1796875</c:v>
                </c:pt>
                <c:pt idx="17734">
                  <c:v>43.182291666666664</c:v>
                </c:pt>
                <c:pt idx="17735">
                  <c:v>43.184895833333336</c:v>
                </c:pt>
                <c:pt idx="17736">
                  <c:v>43.1875</c:v>
                </c:pt>
                <c:pt idx="17737">
                  <c:v>43.190104166666664</c:v>
                </c:pt>
                <c:pt idx="17738">
                  <c:v>43.192708333333336</c:v>
                </c:pt>
                <c:pt idx="17739">
                  <c:v>43.1953125</c:v>
                </c:pt>
                <c:pt idx="17740">
                  <c:v>43.197916666666664</c:v>
                </c:pt>
                <c:pt idx="17741">
                  <c:v>43.200520833333336</c:v>
                </c:pt>
                <c:pt idx="17742">
                  <c:v>43.203125</c:v>
                </c:pt>
                <c:pt idx="17743">
                  <c:v>43.205729166666664</c:v>
                </c:pt>
                <c:pt idx="17744">
                  <c:v>43.208333333333336</c:v>
                </c:pt>
                <c:pt idx="17745">
                  <c:v>43.2109375</c:v>
                </c:pt>
                <c:pt idx="17746">
                  <c:v>43.213541666666664</c:v>
                </c:pt>
                <c:pt idx="17747">
                  <c:v>43.216145833333336</c:v>
                </c:pt>
                <c:pt idx="17748">
                  <c:v>43.21875</c:v>
                </c:pt>
                <c:pt idx="17749">
                  <c:v>43.221354166666664</c:v>
                </c:pt>
                <c:pt idx="17750">
                  <c:v>43.223958333333336</c:v>
                </c:pt>
                <c:pt idx="17751">
                  <c:v>43.2265625</c:v>
                </c:pt>
                <c:pt idx="17752">
                  <c:v>43.229166666666664</c:v>
                </c:pt>
                <c:pt idx="17753">
                  <c:v>43.231770833333336</c:v>
                </c:pt>
                <c:pt idx="17754">
                  <c:v>43.234375</c:v>
                </c:pt>
                <c:pt idx="17755">
                  <c:v>43.236979166666664</c:v>
                </c:pt>
                <c:pt idx="17756">
                  <c:v>43.239583333333336</c:v>
                </c:pt>
                <c:pt idx="17757">
                  <c:v>43.2421875</c:v>
                </c:pt>
                <c:pt idx="17758">
                  <c:v>43.244791666666664</c:v>
                </c:pt>
                <c:pt idx="17759">
                  <c:v>43.247395833333336</c:v>
                </c:pt>
                <c:pt idx="17760">
                  <c:v>43.25</c:v>
                </c:pt>
                <c:pt idx="17761">
                  <c:v>43.252604166666664</c:v>
                </c:pt>
                <c:pt idx="17762">
                  <c:v>43.255208333333336</c:v>
                </c:pt>
                <c:pt idx="17763">
                  <c:v>43.2578125</c:v>
                </c:pt>
                <c:pt idx="17764">
                  <c:v>43.260416666666664</c:v>
                </c:pt>
                <c:pt idx="17765">
                  <c:v>43.263020833333336</c:v>
                </c:pt>
                <c:pt idx="17766">
                  <c:v>43.265625</c:v>
                </c:pt>
                <c:pt idx="17767">
                  <c:v>43.268229166666664</c:v>
                </c:pt>
                <c:pt idx="17768">
                  <c:v>43.270833333333336</c:v>
                </c:pt>
                <c:pt idx="17769">
                  <c:v>43.2734375</c:v>
                </c:pt>
                <c:pt idx="17770">
                  <c:v>43.276041666666664</c:v>
                </c:pt>
                <c:pt idx="17771">
                  <c:v>43.278645833333336</c:v>
                </c:pt>
                <c:pt idx="17772">
                  <c:v>43.28125</c:v>
                </c:pt>
                <c:pt idx="17773">
                  <c:v>43.283854166666664</c:v>
                </c:pt>
                <c:pt idx="17774">
                  <c:v>43.286458333333336</c:v>
                </c:pt>
                <c:pt idx="17775">
                  <c:v>43.2890625</c:v>
                </c:pt>
                <c:pt idx="17776">
                  <c:v>43.291666666666664</c:v>
                </c:pt>
                <c:pt idx="17777">
                  <c:v>43.294270833333336</c:v>
                </c:pt>
                <c:pt idx="17778">
                  <c:v>43.296875</c:v>
                </c:pt>
                <c:pt idx="17779">
                  <c:v>43.299479166666664</c:v>
                </c:pt>
                <c:pt idx="17780">
                  <c:v>43.302083333333336</c:v>
                </c:pt>
                <c:pt idx="17781">
                  <c:v>43.3046875</c:v>
                </c:pt>
                <c:pt idx="17782">
                  <c:v>43.307291666666664</c:v>
                </c:pt>
                <c:pt idx="17783">
                  <c:v>43.309895833333336</c:v>
                </c:pt>
                <c:pt idx="17784">
                  <c:v>43.3125</c:v>
                </c:pt>
                <c:pt idx="17785">
                  <c:v>43.315104166666664</c:v>
                </c:pt>
                <c:pt idx="17786">
                  <c:v>43.317708333333336</c:v>
                </c:pt>
                <c:pt idx="17787">
                  <c:v>43.3203125</c:v>
                </c:pt>
                <c:pt idx="17788">
                  <c:v>43.322916666666664</c:v>
                </c:pt>
                <c:pt idx="17789">
                  <c:v>43.325520833333336</c:v>
                </c:pt>
                <c:pt idx="17790">
                  <c:v>43.328125</c:v>
                </c:pt>
                <c:pt idx="17791">
                  <c:v>43.330729166666664</c:v>
                </c:pt>
                <c:pt idx="17792">
                  <c:v>43.333333333333336</c:v>
                </c:pt>
                <c:pt idx="17793">
                  <c:v>43.3359375</c:v>
                </c:pt>
                <c:pt idx="17794">
                  <c:v>43.338541666666664</c:v>
                </c:pt>
                <c:pt idx="17795">
                  <c:v>43.341145833333336</c:v>
                </c:pt>
                <c:pt idx="17796">
                  <c:v>43.34375</c:v>
                </c:pt>
                <c:pt idx="17797">
                  <c:v>43.346354166666664</c:v>
                </c:pt>
                <c:pt idx="17798">
                  <c:v>43.348958333333336</c:v>
                </c:pt>
                <c:pt idx="17799">
                  <c:v>43.3515625</c:v>
                </c:pt>
                <c:pt idx="17800">
                  <c:v>43.354166666666664</c:v>
                </c:pt>
                <c:pt idx="17801">
                  <c:v>43.356770833333336</c:v>
                </c:pt>
                <c:pt idx="17802">
                  <c:v>43.359375</c:v>
                </c:pt>
                <c:pt idx="17803">
                  <c:v>43.361979166666664</c:v>
                </c:pt>
                <c:pt idx="17804">
                  <c:v>43.364583333333336</c:v>
                </c:pt>
                <c:pt idx="17805">
                  <c:v>43.3671875</c:v>
                </c:pt>
                <c:pt idx="17806">
                  <c:v>43.369791666666664</c:v>
                </c:pt>
                <c:pt idx="17807">
                  <c:v>43.372395833333336</c:v>
                </c:pt>
                <c:pt idx="17808">
                  <c:v>43.375</c:v>
                </c:pt>
                <c:pt idx="17809">
                  <c:v>43.377604166666664</c:v>
                </c:pt>
                <c:pt idx="17810">
                  <c:v>43.380208333333336</c:v>
                </c:pt>
                <c:pt idx="17811">
                  <c:v>43.3828125</c:v>
                </c:pt>
                <c:pt idx="17812">
                  <c:v>43.385416666666664</c:v>
                </c:pt>
                <c:pt idx="17813">
                  <c:v>43.388020833333336</c:v>
                </c:pt>
                <c:pt idx="17814">
                  <c:v>43.390625</c:v>
                </c:pt>
                <c:pt idx="17815">
                  <c:v>43.393229166666664</c:v>
                </c:pt>
                <c:pt idx="17816">
                  <c:v>43.395833333333336</c:v>
                </c:pt>
                <c:pt idx="17817">
                  <c:v>43.3984375</c:v>
                </c:pt>
                <c:pt idx="17818">
                  <c:v>43.401041666666664</c:v>
                </c:pt>
                <c:pt idx="17819">
                  <c:v>43.403645833333336</c:v>
                </c:pt>
                <c:pt idx="17820">
                  <c:v>43.40625</c:v>
                </c:pt>
                <c:pt idx="17821">
                  <c:v>43.408854166666664</c:v>
                </c:pt>
                <c:pt idx="17822">
                  <c:v>43.411458333333336</c:v>
                </c:pt>
                <c:pt idx="17823">
                  <c:v>43.4140625</c:v>
                </c:pt>
                <c:pt idx="17824">
                  <c:v>43.416666666666664</c:v>
                </c:pt>
                <c:pt idx="17825">
                  <c:v>43.419270833333336</c:v>
                </c:pt>
                <c:pt idx="17826">
                  <c:v>43.421875</c:v>
                </c:pt>
                <c:pt idx="17827">
                  <c:v>43.424479166666664</c:v>
                </c:pt>
                <c:pt idx="17828">
                  <c:v>43.427083333333336</c:v>
                </c:pt>
                <c:pt idx="17829">
                  <c:v>43.4296875</c:v>
                </c:pt>
                <c:pt idx="17830">
                  <c:v>43.432291666666664</c:v>
                </c:pt>
                <c:pt idx="17831">
                  <c:v>43.434895833333336</c:v>
                </c:pt>
                <c:pt idx="17832">
                  <c:v>43.4375</c:v>
                </c:pt>
                <c:pt idx="17833">
                  <c:v>43.440104166666664</c:v>
                </c:pt>
                <c:pt idx="17834">
                  <c:v>43.442708333333336</c:v>
                </c:pt>
                <c:pt idx="17835">
                  <c:v>43.4453125</c:v>
                </c:pt>
                <c:pt idx="17836">
                  <c:v>43.447916666666664</c:v>
                </c:pt>
                <c:pt idx="17837">
                  <c:v>43.450520833333336</c:v>
                </c:pt>
                <c:pt idx="17838">
                  <c:v>43.453125</c:v>
                </c:pt>
                <c:pt idx="17839">
                  <c:v>43.455729166666664</c:v>
                </c:pt>
                <c:pt idx="17840">
                  <c:v>43.458333333333336</c:v>
                </c:pt>
                <c:pt idx="17841">
                  <c:v>43.4609375</c:v>
                </c:pt>
                <c:pt idx="17842">
                  <c:v>43.463541666666664</c:v>
                </c:pt>
                <c:pt idx="17843">
                  <c:v>43.466145833333336</c:v>
                </c:pt>
                <c:pt idx="17844">
                  <c:v>43.46875</c:v>
                </c:pt>
                <c:pt idx="17845">
                  <c:v>43.471354166666664</c:v>
                </c:pt>
                <c:pt idx="17846">
                  <c:v>43.473958333333336</c:v>
                </c:pt>
                <c:pt idx="17847">
                  <c:v>43.4765625</c:v>
                </c:pt>
                <c:pt idx="17848">
                  <c:v>43.479166666666664</c:v>
                </c:pt>
                <c:pt idx="17849">
                  <c:v>43.481770833333336</c:v>
                </c:pt>
                <c:pt idx="17850">
                  <c:v>43.484375</c:v>
                </c:pt>
                <c:pt idx="17851">
                  <c:v>43.486979166666664</c:v>
                </c:pt>
                <c:pt idx="17852">
                  <c:v>43.489583333333336</c:v>
                </c:pt>
                <c:pt idx="17853">
                  <c:v>43.4921875</c:v>
                </c:pt>
                <c:pt idx="17854">
                  <c:v>43.494791666666664</c:v>
                </c:pt>
                <c:pt idx="17855">
                  <c:v>43.497395833333336</c:v>
                </c:pt>
                <c:pt idx="17856">
                  <c:v>43.5</c:v>
                </c:pt>
                <c:pt idx="17857">
                  <c:v>43.502604166666664</c:v>
                </c:pt>
                <c:pt idx="17858">
                  <c:v>43.505208333333336</c:v>
                </c:pt>
                <c:pt idx="17859">
                  <c:v>43.5078125</c:v>
                </c:pt>
                <c:pt idx="17860">
                  <c:v>43.510416666666664</c:v>
                </c:pt>
                <c:pt idx="17861">
                  <c:v>43.513020833333336</c:v>
                </c:pt>
                <c:pt idx="17862">
                  <c:v>43.515625</c:v>
                </c:pt>
                <c:pt idx="17863">
                  <c:v>43.518229166666664</c:v>
                </c:pt>
                <c:pt idx="17864">
                  <c:v>43.520833333333336</c:v>
                </c:pt>
                <c:pt idx="17865">
                  <c:v>43.5234375</c:v>
                </c:pt>
                <c:pt idx="17866">
                  <c:v>43.526041666666664</c:v>
                </c:pt>
                <c:pt idx="17867">
                  <c:v>43.528645833333336</c:v>
                </c:pt>
                <c:pt idx="17868">
                  <c:v>43.53125</c:v>
                </c:pt>
                <c:pt idx="17869">
                  <c:v>43.533854166666664</c:v>
                </c:pt>
                <c:pt idx="17870">
                  <c:v>43.536458333333336</c:v>
                </c:pt>
                <c:pt idx="17871">
                  <c:v>43.5390625</c:v>
                </c:pt>
                <c:pt idx="17872">
                  <c:v>43.541666666666664</c:v>
                </c:pt>
                <c:pt idx="17873">
                  <c:v>43.544270833333336</c:v>
                </c:pt>
                <c:pt idx="17874">
                  <c:v>43.546875</c:v>
                </c:pt>
                <c:pt idx="17875">
                  <c:v>43.549479166666664</c:v>
                </c:pt>
                <c:pt idx="17876">
                  <c:v>43.552083333333336</c:v>
                </c:pt>
                <c:pt idx="17877">
                  <c:v>43.5546875</c:v>
                </c:pt>
                <c:pt idx="17878">
                  <c:v>43.557291666666664</c:v>
                </c:pt>
                <c:pt idx="17879">
                  <c:v>43.559895833333336</c:v>
                </c:pt>
                <c:pt idx="17880">
                  <c:v>43.5625</c:v>
                </c:pt>
                <c:pt idx="17881">
                  <c:v>43.565104166666664</c:v>
                </c:pt>
                <c:pt idx="17882">
                  <c:v>43.567708333333336</c:v>
                </c:pt>
                <c:pt idx="17883">
                  <c:v>43.5703125</c:v>
                </c:pt>
                <c:pt idx="17884">
                  <c:v>43.572916666666664</c:v>
                </c:pt>
                <c:pt idx="17885">
                  <c:v>43.575520833333336</c:v>
                </c:pt>
                <c:pt idx="17886">
                  <c:v>43.578125</c:v>
                </c:pt>
                <c:pt idx="17887">
                  <c:v>43.580729166666664</c:v>
                </c:pt>
                <c:pt idx="17888">
                  <c:v>43.583333333333336</c:v>
                </c:pt>
                <c:pt idx="17889">
                  <c:v>43.5859375</c:v>
                </c:pt>
                <c:pt idx="17890">
                  <c:v>43.588541666666664</c:v>
                </c:pt>
                <c:pt idx="17891">
                  <c:v>43.591145833333336</c:v>
                </c:pt>
                <c:pt idx="17892">
                  <c:v>43.59375</c:v>
                </c:pt>
                <c:pt idx="17893">
                  <c:v>43.596354166666664</c:v>
                </c:pt>
                <c:pt idx="17894">
                  <c:v>43.598958333333336</c:v>
                </c:pt>
                <c:pt idx="17895">
                  <c:v>43.6015625</c:v>
                </c:pt>
                <c:pt idx="17896">
                  <c:v>43.604166666666664</c:v>
                </c:pt>
                <c:pt idx="17897">
                  <c:v>43.606770833333336</c:v>
                </c:pt>
                <c:pt idx="17898">
                  <c:v>43.609375</c:v>
                </c:pt>
                <c:pt idx="17899">
                  <c:v>43.611979166666664</c:v>
                </c:pt>
                <c:pt idx="17900">
                  <c:v>43.614583333333336</c:v>
                </c:pt>
                <c:pt idx="17901">
                  <c:v>43.6171875</c:v>
                </c:pt>
                <c:pt idx="17902">
                  <c:v>43.619791666666664</c:v>
                </c:pt>
                <c:pt idx="17903">
                  <c:v>43.622395833333336</c:v>
                </c:pt>
                <c:pt idx="17904">
                  <c:v>43.625</c:v>
                </c:pt>
                <c:pt idx="17905">
                  <c:v>43.627604166666664</c:v>
                </c:pt>
                <c:pt idx="17906">
                  <c:v>43.630208333333336</c:v>
                </c:pt>
                <c:pt idx="17907">
                  <c:v>43.6328125</c:v>
                </c:pt>
                <c:pt idx="17908">
                  <c:v>43.635416666666664</c:v>
                </c:pt>
                <c:pt idx="17909">
                  <c:v>43.638020833333336</c:v>
                </c:pt>
                <c:pt idx="17910">
                  <c:v>43.640625</c:v>
                </c:pt>
                <c:pt idx="17911">
                  <c:v>43.643229166666664</c:v>
                </c:pt>
                <c:pt idx="17912">
                  <c:v>43.645833333333336</c:v>
                </c:pt>
                <c:pt idx="17913">
                  <c:v>43.6484375</c:v>
                </c:pt>
                <c:pt idx="17914">
                  <c:v>43.651041666666664</c:v>
                </c:pt>
                <c:pt idx="17915">
                  <c:v>43.653645833333336</c:v>
                </c:pt>
                <c:pt idx="17916">
                  <c:v>43.65625</c:v>
                </c:pt>
                <c:pt idx="17917">
                  <c:v>43.658854166666664</c:v>
                </c:pt>
                <c:pt idx="17918">
                  <c:v>43.661458333333336</c:v>
                </c:pt>
                <c:pt idx="17919">
                  <c:v>43.6640625</c:v>
                </c:pt>
                <c:pt idx="17920">
                  <c:v>43.666666666666664</c:v>
                </c:pt>
                <c:pt idx="17921">
                  <c:v>43.669270833333336</c:v>
                </c:pt>
                <c:pt idx="17922">
                  <c:v>43.671875</c:v>
                </c:pt>
                <c:pt idx="17923">
                  <c:v>43.674479166666664</c:v>
                </c:pt>
                <c:pt idx="17924">
                  <c:v>43.677083333333336</c:v>
                </c:pt>
                <c:pt idx="17925">
                  <c:v>43.6796875</c:v>
                </c:pt>
                <c:pt idx="17926">
                  <c:v>43.682291666666664</c:v>
                </c:pt>
                <c:pt idx="17927">
                  <c:v>43.684895833333336</c:v>
                </c:pt>
                <c:pt idx="17928">
                  <c:v>43.6875</c:v>
                </c:pt>
                <c:pt idx="17929">
                  <c:v>43.690104166666664</c:v>
                </c:pt>
                <c:pt idx="17930">
                  <c:v>43.692708333333336</c:v>
                </c:pt>
                <c:pt idx="17931">
                  <c:v>43.6953125</c:v>
                </c:pt>
                <c:pt idx="17932">
                  <c:v>43.697916666666664</c:v>
                </c:pt>
                <c:pt idx="17933">
                  <c:v>43.700520833333336</c:v>
                </c:pt>
                <c:pt idx="17934">
                  <c:v>43.703125</c:v>
                </c:pt>
                <c:pt idx="17935">
                  <c:v>43.705729166666664</c:v>
                </c:pt>
                <c:pt idx="17936">
                  <c:v>43.708333333333336</c:v>
                </c:pt>
                <c:pt idx="17937">
                  <c:v>43.7109375</c:v>
                </c:pt>
                <c:pt idx="17938">
                  <c:v>43.713541666666664</c:v>
                </c:pt>
                <c:pt idx="17939">
                  <c:v>43.716145833333336</c:v>
                </c:pt>
                <c:pt idx="17940">
                  <c:v>43.71875</c:v>
                </c:pt>
                <c:pt idx="17941">
                  <c:v>43.721354166666664</c:v>
                </c:pt>
                <c:pt idx="17942">
                  <c:v>43.723958333333336</c:v>
                </c:pt>
                <c:pt idx="17943">
                  <c:v>43.7265625</c:v>
                </c:pt>
                <c:pt idx="17944">
                  <c:v>43.729166666666664</c:v>
                </c:pt>
                <c:pt idx="17945">
                  <c:v>43.731770833333336</c:v>
                </c:pt>
                <c:pt idx="17946">
                  <c:v>43.734375</c:v>
                </c:pt>
                <c:pt idx="17947">
                  <c:v>43.736979166666664</c:v>
                </c:pt>
                <c:pt idx="17948">
                  <c:v>43.739583333333336</c:v>
                </c:pt>
                <c:pt idx="17949">
                  <c:v>43.7421875</c:v>
                </c:pt>
                <c:pt idx="17950">
                  <c:v>43.744791666666664</c:v>
                </c:pt>
                <c:pt idx="17951">
                  <c:v>43.747395833333336</c:v>
                </c:pt>
                <c:pt idx="17952">
                  <c:v>43.75</c:v>
                </c:pt>
                <c:pt idx="17953">
                  <c:v>43.752604166666664</c:v>
                </c:pt>
                <c:pt idx="17954">
                  <c:v>43.755208333333336</c:v>
                </c:pt>
                <c:pt idx="17955">
                  <c:v>43.7578125</c:v>
                </c:pt>
                <c:pt idx="17956">
                  <c:v>43.760416666666664</c:v>
                </c:pt>
                <c:pt idx="17957">
                  <c:v>43.763020833333336</c:v>
                </c:pt>
                <c:pt idx="17958">
                  <c:v>43.765625</c:v>
                </c:pt>
                <c:pt idx="17959">
                  <c:v>43.768229166666664</c:v>
                </c:pt>
                <c:pt idx="17960">
                  <c:v>43.770833333333336</c:v>
                </c:pt>
                <c:pt idx="17961">
                  <c:v>43.7734375</c:v>
                </c:pt>
                <c:pt idx="17962">
                  <c:v>43.776041666666664</c:v>
                </c:pt>
                <c:pt idx="17963">
                  <c:v>43.778645833333336</c:v>
                </c:pt>
                <c:pt idx="17964">
                  <c:v>43.78125</c:v>
                </c:pt>
                <c:pt idx="17965">
                  <c:v>43.783854166666664</c:v>
                </c:pt>
                <c:pt idx="17966">
                  <c:v>43.786458333333336</c:v>
                </c:pt>
                <c:pt idx="17967">
                  <c:v>43.7890625</c:v>
                </c:pt>
                <c:pt idx="17968">
                  <c:v>43.791666666666664</c:v>
                </c:pt>
                <c:pt idx="17969">
                  <c:v>43.794270833333336</c:v>
                </c:pt>
                <c:pt idx="17970">
                  <c:v>43.796875</c:v>
                </c:pt>
                <c:pt idx="17971">
                  <c:v>43.799479166666664</c:v>
                </c:pt>
                <c:pt idx="17972">
                  <c:v>43.802083333333336</c:v>
                </c:pt>
                <c:pt idx="17973">
                  <c:v>43.8046875</c:v>
                </c:pt>
                <c:pt idx="17974">
                  <c:v>43.807291666666664</c:v>
                </c:pt>
                <c:pt idx="17975">
                  <c:v>43.809895833333336</c:v>
                </c:pt>
                <c:pt idx="17976">
                  <c:v>43.8125</c:v>
                </c:pt>
                <c:pt idx="17977">
                  <c:v>43.815104166666664</c:v>
                </c:pt>
                <c:pt idx="17978">
                  <c:v>43.817708333333336</c:v>
                </c:pt>
                <c:pt idx="17979">
                  <c:v>43.8203125</c:v>
                </c:pt>
                <c:pt idx="17980">
                  <c:v>43.822916666666664</c:v>
                </c:pt>
                <c:pt idx="17981">
                  <c:v>43.825520833333336</c:v>
                </c:pt>
                <c:pt idx="17982">
                  <c:v>43.828125</c:v>
                </c:pt>
                <c:pt idx="17983">
                  <c:v>43.830729166666664</c:v>
                </c:pt>
                <c:pt idx="17984">
                  <c:v>43.833333333333336</c:v>
                </c:pt>
                <c:pt idx="17985">
                  <c:v>43.8359375</c:v>
                </c:pt>
                <c:pt idx="17986">
                  <c:v>43.838541666666664</c:v>
                </c:pt>
                <c:pt idx="17987">
                  <c:v>43.841145833333336</c:v>
                </c:pt>
                <c:pt idx="17988">
                  <c:v>43.84375</c:v>
                </c:pt>
                <c:pt idx="17989">
                  <c:v>43.846354166666664</c:v>
                </c:pt>
                <c:pt idx="17990">
                  <c:v>43.848958333333336</c:v>
                </c:pt>
                <c:pt idx="17991">
                  <c:v>43.8515625</c:v>
                </c:pt>
                <c:pt idx="17992">
                  <c:v>43.854166666666664</c:v>
                </c:pt>
                <c:pt idx="17993">
                  <c:v>43.856770833333336</c:v>
                </c:pt>
                <c:pt idx="17994">
                  <c:v>43.859375</c:v>
                </c:pt>
                <c:pt idx="17995">
                  <c:v>43.861979166666664</c:v>
                </c:pt>
                <c:pt idx="17996">
                  <c:v>43.864583333333336</c:v>
                </c:pt>
                <c:pt idx="17997">
                  <c:v>43.8671875</c:v>
                </c:pt>
                <c:pt idx="17998">
                  <c:v>43.869791666666664</c:v>
                </c:pt>
                <c:pt idx="17999">
                  <c:v>43.872395833333336</c:v>
                </c:pt>
                <c:pt idx="18000">
                  <c:v>43.875</c:v>
                </c:pt>
                <c:pt idx="18001">
                  <c:v>43.877604166666664</c:v>
                </c:pt>
                <c:pt idx="18002">
                  <c:v>43.880208333333336</c:v>
                </c:pt>
                <c:pt idx="18003">
                  <c:v>43.8828125</c:v>
                </c:pt>
                <c:pt idx="18004">
                  <c:v>43.885416666666664</c:v>
                </c:pt>
                <c:pt idx="18005">
                  <c:v>43.888020833333336</c:v>
                </c:pt>
                <c:pt idx="18006">
                  <c:v>43.890625</c:v>
                </c:pt>
                <c:pt idx="18007">
                  <c:v>43.893229166666664</c:v>
                </c:pt>
                <c:pt idx="18008">
                  <c:v>43.895833333333336</c:v>
                </c:pt>
                <c:pt idx="18009">
                  <c:v>43.8984375</c:v>
                </c:pt>
                <c:pt idx="18010">
                  <c:v>43.901041666666664</c:v>
                </c:pt>
                <c:pt idx="18011">
                  <c:v>43.903645833333336</c:v>
                </c:pt>
                <c:pt idx="18012">
                  <c:v>43.90625</c:v>
                </c:pt>
                <c:pt idx="18013">
                  <c:v>43.908854166666664</c:v>
                </c:pt>
                <c:pt idx="18014">
                  <c:v>43.911458333333336</c:v>
                </c:pt>
                <c:pt idx="18015">
                  <c:v>43.9140625</c:v>
                </c:pt>
                <c:pt idx="18016">
                  <c:v>43.916666666666664</c:v>
                </c:pt>
                <c:pt idx="18017">
                  <c:v>43.919270833333336</c:v>
                </c:pt>
                <c:pt idx="18018">
                  <c:v>43.921875</c:v>
                </c:pt>
                <c:pt idx="18019">
                  <c:v>43.924479166666664</c:v>
                </c:pt>
                <c:pt idx="18020">
                  <c:v>43.927083333333336</c:v>
                </c:pt>
                <c:pt idx="18021">
                  <c:v>43.9296875</c:v>
                </c:pt>
                <c:pt idx="18022">
                  <c:v>43.932291666666664</c:v>
                </c:pt>
                <c:pt idx="18023">
                  <c:v>43.934895833333336</c:v>
                </c:pt>
                <c:pt idx="18024">
                  <c:v>43.9375</c:v>
                </c:pt>
                <c:pt idx="18025">
                  <c:v>43.940104166666664</c:v>
                </c:pt>
                <c:pt idx="18026">
                  <c:v>43.942708333333336</c:v>
                </c:pt>
                <c:pt idx="18027">
                  <c:v>43.9453125</c:v>
                </c:pt>
                <c:pt idx="18028">
                  <c:v>43.947916666666664</c:v>
                </c:pt>
                <c:pt idx="18029">
                  <c:v>43.950520833333336</c:v>
                </c:pt>
                <c:pt idx="18030">
                  <c:v>43.953125</c:v>
                </c:pt>
                <c:pt idx="18031">
                  <c:v>43.955729166666664</c:v>
                </c:pt>
                <c:pt idx="18032">
                  <c:v>43.958333333333336</c:v>
                </c:pt>
                <c:pt idx="18033">
                  <c:v>43.9609375</c:v>
                </c:pt>
                <c:pt idx="18034">
                  <c:v>43.963541666666664</c:v>
                </c:pt>
                <c:pt idx="18035">
                  <c:v>43.966145833333336</c:v>
                </c:pt>
                <c:pt idx="18036">
                  <c:v>43.96875</c:v>
                </c:pt>
                <c:pt idx="18037">
                  <c:v>43.971354166666664</c:v>
                </c:pt>
                <c:pt idx="18038">
                  <c:v>43.973958333333336</c:v>
                </c:pt>
                <c:pt idx="18039">
                  <c:v>43.9765625</c:v>
                </c:pt>
                <c:pt idx="18040">
                  <c:v>43.979166666666664</c:v>
                </c:pt>
                <c:pt idx="18041">
                  <c:v>43.981770833333336</c:v>
                </c:pt>
                <c:pt idx="18042">
                  <c:v>43.984375</c:v>
                </c:pt>
                <c:pt idx="18043">
                  <c:v>43.986979166666664</c:v>
                </c:pt>
                <c:pt idx="18044">
                  <c:v>43.989583333333336</c:v>
                </c:pt>
                <c:pt idx="18045">
                  <c:v>43.9921875</c:v>
                </c:pt>
                <c:pt idx="18046">
                  <c:v>43.994791666666664</c:v>
                </c:pt>
                <c:pt idx="18047">
                  <c:v>43.997395833333336</c:v>
                </c:pt>
                <c:pt idx="18048">
                  <c:v>44</c:v>
                </c:pt>
                <c:pt idx="18049">
                  <c:v>44.002604166666664</c:v>
                </c:pt>
                <c:pt idx="18050">
                  <c:v>44.005208333333336</c:v>
                </c:pt>
                <c:pt idx="18051">
                  <c:v>44.0078125</c:v>
                </c:pt>
                <c:pt idx="18052">
                  <c:v>44.010416666666664</c:v>
                </c:pt>
                <c:pt idx="18053">
                  <c:v>44.013020833333336</c:v>
                </c:pt>
                <c:pt idx="18054">
                  <c:v>44.015625</c:v>
                </c:pt>
                <c:pt idx="18055">
                  <c:v>44.018229166666664</c:v>
                </c:pt>
                <c:pt idx="18056">
                  <c:v>44.020833333333336</c:v>
                </c:pt>
                <c:pt idx="18057">
                  <c:v>44.0234375</c:v>
                </c:pt>
                <c:pt idx="18058">
                  <c:v>44.026041666666664</c:v>
                </c:pt>
                <c:pt idx="18059">
                  <c:v>44.028645833333336</c:v>
                </c:pt>
                <c:pt idx="18060">
                  <c:v>44.03125</c:v>
                </c:pt>
                <c:pt idx="18061">
                  <c:v>44.033854166666664</c:v>
                </c:pt>
                <c:pt idx="18062">
                  <c:v>44.036458333333336</c:v>
                </c:pt>
                <c:pt idx="18063">
                  <c:v>44.0390625</c:v>
                </c:pt>
                <c:pt idx="18064">
                  <c:v>44.041666666666664</c:v>
                </c:pt>
                <c:pt idx="18065">
                  <c:v>44.044270833333336</c:v>
                </c:pt>
                <c:pt idx="18066">
                  <c:v>44.046875</c:v>
                </c:pt>
                <c:pt idx="18067">
                  <c:v>44.049479166666664</c:v>
                </c:pt>
                <c:pt idx="18068">
                  <c:v>44.052083333333336</c:v>
                </c:pt>
                <c:pt idx="18069">
                  <c:v>44.0546875</c:v>
                </c:pt>
                <c:pt idx="18070">
                  <c:v>44.057291666666664</c:v>
                </c:pt>
                <c:pt idx="18071">
                  <c:v>44.059895833333336</c:v>
                </c:pt>
                <c:pt idx="18072">
                  <c:v>44.0625</c:v>
                </c:pt>
                <c:pt idx="18073">
                  <c:v>44.065104166666664</c:v>
                </c:pt>
                <c:pt idx="18074">
                  <c:v>44.067708333333336</c:v>
                </c:pt>
                <c:pt idx="18075">
                  <c:v>44.0703125</c:v>
                </c:pt>
                <c:pt idx="18076">
                  <c:v>44.072916666666664</c:v>
                </c:pt>
                <c:pt idx="18077">
                  <c:v>44.075520833333336</c:v>
                </c:pt>
                <c:pt idx="18078">
                  <c:v>44.078125</c:v>
                </c:pt>
                <c:pt idx="18079">
                  <c:v>44.080729166666664</c:v>
                </c:pt>
                <c:pt idx="18080">
                  <c:v>44.083333333333336</c:v>
                </c:pt>
                <c:pt idx="18081">
                  <c:v>44.0859375</c:v>
                </c:pt>
                <c:pt idx="18082">
                  <c:v>44.088541666666664</c:v>
                </c:pt>
                <c:pt idx="18083">
                  <c:v>44.091145833333336</c:v>
                </c:pt>
                <c:pt idx="18084">
                  <c:v>44.09375</c:v>
                </c:pt>
                <c:pt idx="18085">
                  <c:v>44.096354166666664</c:v>
                </c:pt>
                <c:pt idx="18086">
                  <c:v>44.098958333333336</c:v>
                </c:pt>
                <c:pt idx="18087">
                  <c:v>44.1015625</c:v>
                </c:pt>
                <c:pt idx="18088">
                  <c:v>44.104166666666664</c:v>
                </c:pt>
                <c:pt idx="18089">
                  <c:v>44.106770833333336</c:v>
                </c:pt>
                <c:pt idx="18090">
                  <c:v>44.109375</c:v>
                </c:pt>
                <c:pt idx="18091">
                  <c:v>44.111979166666664</c:v>
                </c:pt>
                <c:pt idx="18092">
                  <c:v>44.114583333333336</c:v>
                </c:pt>
                <c:pt idx="18093">
                  <c:v>44.1171875</c:v>
                </c:pt>
                <c:pt idx="18094">
                  <c:v>44.119791666666664</c:v>
                </c:pt>
                <c:pt idx="18095">
                  <c:v>44.122395833333336</c:v>
                </c:pt>
                <c:pt idx="18096">
                  <c:v>44.125</c:v>
                </c:pt>
                <c:pt idx="18097">
                  <c:v>44.127604166666664</c:v>
                </c:pt>
                <c:pt idx="18098">
                  <c:v>44.130208333333336</c:v>
                </c:pt>
                <c:pt idx="18099">
                  <c:v>44.1328125</c:v>
                </c:pt>
                <c:pt idx="18100">
                  <c:v>44.135416666666664</c:v>
                </c:pt>
                <c:pt idx="18101">
                  <c:v>44.138020833333336</c:v>
                </c:pt>
                <c:pt idx="18102">
                  <c:v>44.140625</c:v>
                </c:pt>
                <c:pt idx="18103">
                  <c:v>44.143229166666664</c:v>
                </c:pt>
                <c:pt idx="18104">
                  <c:v>44.145833333333336</c:v>
                </c:pt>
                <c:pt idx="18105">
                  <c:v>44.1484375</c:v>
                </c:pt>
                <c:pt idx="18106">
                  <c:v>44.151041666666664</c:v>
                </c:pt>
                <c:pt idx="18107">
                  <c:v>44.153645833333336</c:v>
                </c:pt>
                <c:pt idx="18108">
                  <c:v>44.15625</c:v>
                </c:pt>
                <c:pt idx="18109">
                  <c:v>44.158854166666664</c:v>
                </c:pt>
                <c:pt idx="18110">
                  <c:v>44.161458333333336</c:v>
                </c:pt>
                <c:pt idx="18111">
                  <c:v>44.1640625</c:v>
                </c:pt>
                <c:pt idx="18112">
                  <c:v>44.166666666666664</c:v>
                </c:pt>
                <c:pt idx="18113">
                  <c:v>44.169270833333336</c:v>
                </c:pt>
                <c:pt idx="18114">
                  <c:v>44.171875</c:v>
                </c:pt>
                <c:pt idx="18115">
                  <c:v>44.174479166666664</c:v>
                </c:pt>
                <c:pt idx="18116">
                  <c:v>44.177083333333336</c:v>
                </c:pt>
                <c:pt idx="18117">
                  <c:v>44.1796875</c:v>
                </c:pt>
                <c:pt idx="18118">
                  <c:v>44.182291666666664</c:v>
                </c:pt>
                <c:pt idx="18119">
                  <c:v>44.184895833333336</c:v>
                </c:pt>
                <c:pt idx="18120">
                  <c:v>44.1875</c:v>
                </c:pt>
                <c:pt idx="18121">
                  <c:v>44.190104166666664</c:v>
                </c:pt>
                <c:pt idx="18122">
                  <c:v>44.192708333333336</c:v>
                </c:pt>
                <c:pt idx="18123">
                  <c:v>44.1953125</c:v>
                </c:pt>
                <c:pt idx="18124">
                  <c:v>44.197916666666664</c:v>
                </c:pt>
                <c:pt idx="18125">
                  <c:v>44.200520833333336</c:v>
                </c:pt>
                <c:pt idx="18126">
                  <c:v>44.203125</c:v>
                </c:pt>
                <c:pt idx="18127">
                  <c:v>44.205729166666664</c:v>
                </c:pt>
                <c:pt idx="18128">
                  <c:v>44.208333333333336</c:v>
                </c:pt>
                <c:pt idx="18129">
                  <c:v>44.2109375</c:v>
                </c:pt>
                <c:pt idx="18130">
                  <c:v>44.213541666666664</c:v>
                </c:pt>
                <c:pt idx="18131">
                  <c:v>44.216145833333336</c:v>
                </c:pt>
                <c:pt idx="18132">
                  <c:v>44.21875</c:v>
                </c:pt>
                <c:pt idx="18133">
                  <c:v>44.221354166666664</c:v>
                </c:pt>
                <c:pt idx="18134">
                  <c:v>44.223958333333336</c:v>
                </c:pt>
                <c:pt idx="18135">
                  <c:v>44.2265625</c:v>
                </c:pt>
                <c:pt idx="18136">
                  <c:v>44.229166666666664</c:v>
                </c:pt>
                <c:pt idx="18137">
                  <c:v>44.231770833333336</c:v>
                </c:pt>
                <c:pt idx="18138">
                  <c:v>44.234375</c:v>
                </c:pt>
                <c:pt idx="18139">
                  <c:v>44.236979166666664</c:v>
                </c:pt>
                <c:pt idx="18140">
                  <c:v>44.239583333333336</c:v>
                </c:pt>
                <c:pt idx="18141">
                  <c:v>44.2421875</c:v>
                </c:pt>
                <c:pt idx="18142">
                  <c:v>44.244791666666664</c:v>
                </c:pt>
                <c:pt idx="18143">
                  <c:v>44.247395833333336</c:v>
                </c:pt>
                <c:pt idx="18144">
                  <c:v>44.25</c:v>
                </c:pt>
                <c:pt idx="18145">
                  <c:v>44.252604166666664</c:v>
                </c:pt>
                <c:pt idx="18146">
                  <c:v>44.255208333333336</c:v>
                </c:pt>
                <c:pt idx="18147">
                  <c:v>44.2578125</c:v>
                </c:pt>
                <c:pt idx="18148">
                  <c:v>44.260416666666664</c:v>
                </c:pt>
                <c:pt idx="18149">
                  <c:v>44.263020833333336</c:v>
                </c:pt>
                <c:pt idx="18150">
                  <c:v>44.265625</c:v>
                </c:pt>
                <c:pt idx="18151">
                  <c:v>44.268229166666664</c:v>
                </c:pt>
                <c:pt idx="18152">
                  <c:v>44.270833333333336</c:v>
                </c:pt>
                <c:pt idx="18153">
                  <c:v>44.2734375</c:v>
                </c:pt>
                <c:pt idx="18154">
                  <c:v>44.276041666666664</c:v>
                </c:pt>
                <c:pt idx="18155">
                  <c:v>44.278645833333336</c:v>
                </c:pt>
                <c:pt idx="18156">
                  <c:v>44.28125</c:v>
                </c:pt>
                <c:pt idx="18157">
                  <c:v>44.283854166666664</c:v>
                </c:pt>
                <c:pt idx="18158">
                  <c:v>44.286458333333336</c:v>
                </c:pt>
                <c:pt idx="18159">
                  <c:v>44.2890625</c:v>
                </c:pt>
                <c:pt idx="18160">
                  <c:v>44.291666666666664</c:v>
                </c:pt>
                <c:pt idx="18161">
                  <c:v>44.294270833333336</c:v>
                </c:pt>
                <c:pt idx="18162">
                  <c:v>44.296875</c:v>
                </c:pt>
                <c:pt idx="18163">
                  <c:v>44.299479166666664</c:v>
                </c:pt>
                <c:pt idx="18164">
                  <c:v>44.302083333333336</c:v>
                </c:pt>
                <c:pt idx="18165">
                  <c:v>44.3046875</c:v>
                </c:pt>
                <c:pt idx="18166">
                  <c:v>44.307291666666664</c:v>
                </c:pt>
                <c:pt idx="18167">
                  <c:v>44.309895833333336</c:v>
                </c:pt>
                <c:pt idx="18168">
                  <c:v>44.3125</c:v>
                </c:pt>
                <c:pt idx="18169">
                  <c:v>44.315104166666664</c:v>
                </c:pt>
                <c:pt idx="18170">
                  <c:v>44.317708333333336</c:v>
                </c:pt>
                <c:pt idx="18171">
                  <c:v>44.3203125</c:v>
                </c:pt>
                <c:pt idx="18172">
                  <c:v>44.322916666666664</c:v>
                </c:pt>
                <c:pt idx="18173">
                  <c:v>44.325520833333336</c:v>
                </c:pt>
                <c:pt idx="18174">
                  <c:v>44.328125</c:v>
                </c:pt>
                <c:pt idx="18175">
                  <c:v>44.330729166666664</c:v>
                </c:pt>
                <c:pt idx="18176">
                  <c:v>44.333333333333336</c:v>
                </c:pt>
                <c:pt idx="18177">
                  <c:v>44.3359375</c:v>
                </c:pt>
                <c:pt idx="18178">
                  <c:v>44.338541666666664</c:v>
                </c:pt>
                <c:pt idx="18179">
                  <c:v>44.341145833333336</c:v>
                </c:pt>
                <c:pt idx="18180">
                  <c:v>44.34375</c:v>
                </c:pt>
                <c:pt idx="18181">
                  <c:v>44.346354166666664</c:v>
                </c:pt>
                <c:pt idx="18182">
                  <c:v>44.348958333333336</c:v>
                </c:pt>
                <c:pt idx="18183">
                  <c:v>44.3515625</c:v>
                </c:pt>
                <c:pt idx="18184">
                  <c:v>44.354166666666664</c:v>
                </c:pt>
                <c:pt idx="18185">
                  <c:v>44.356770833333336</c:v>
                </c:pt>
                <c:pt idx="18186">
                  <c:v>44.359375</c:v>
                </c:pt>
                <c:pt idx="18187">
                  <c:v>44.361979166666664</c:v>
                </c:pt>
                <c:pt idx="18188">
                  <c:v>44.364583333333336</c:v>
                </c:pt>
                <c:pt idx="18189">
                  <c:v>44.3671875</c:v>
                </c:pt>
                <c:pt idx="18190">
                  <c:v>44.369791666666664</c:v>
                </c:pt>
                <c:pt idx="18191">
                  <c:v>44.372395833333336</c:v>
                </c:pt>
                <c:pt idx="18192">
                  <c:v>44.375</c:v>
                </c:pt>
                <c:pt idx="18193">
                  <c:v>44.377604166666664</c:v>
                </c:pt>
                <c:pt idx="18194">
                  <c:v>44.380208333333336</c:v>
                </c:pt>
                <c:pt idx="18195">
                  <c:v>44.3828125</c:v>
                </c:pt>
                <c:pt idx="18196">
                  <c:v>44.385416666666664</c:v>
                </c:pt>
                <c:pt idx="18197">
                  <c:v>44.388020833333336</c:v>
                </c:pt>
                <c:pt idx="18198">
                  <c:v>44.390625</c:v>
                </c:pt>
                <c:pt idx="18199">
                  <c:v>44.393229166666664</c:v>
                </c:pt>
                <c:pt idx="18200">
                  <c:v>44.395833333333336</c:v>
                </c:pt>
                <c:pt idx="18201">
                  <c:v>44.3984375</c:v>
                </c:pt>
                <c:pt idx="18202">
                  <c:v>44.401041666666664</c:v>
                </c:pt>
                <c:pt idx="18203">
                  <c:v>44.403645833333336</c:v>
                </c:pt>
                <c:pt idx="18204">
                  <c:v>44.40625</c:v>
                </c:pt>
                <c:pt idx="18205">
                  <c:v>44.408854166666664</c:v>
                </c:pt>
                <c:pt idx="18206">
                  <c:v>44.411458333333336</c:v>
                </c:pt>
                <c:pt idx="18207">
                  <c:v>44.4140625</c:v>
                </c:pt>
                <c:pt idx="18208">
                  <c:v>44.416666666666664</c:v>
                </c:pt>
                <c:pt idx="18209">
                  <c:v>44.419270833333336</c:v>
                </c:pt>
                <c:pt idx="18210">
                  <c:v>44.421875</c:v>
                </c:pt>
                <c:pt idx="18211">
                  <c:v>44.424479166666664</c:v>
                </c:pt>
                <c:pt idx="18212">
                  <c:v>44.427083333333336</c:v>
                </c:pt>
                <c:pt idx="18213">
                  <c:v>44.4296875</c:v>
                </c:pt>
                <c:pt idx="18214">
                  <c:v>44.432291666666664</c:v>
                </c:pt>
                <c:pt idx="18215">
                  <c:v>44.434895833333336</c:v>
                </c:pt>
                <c:pt idx="18216">
                  <c:v>44.4375</c:v>
                </c:pt>
                <c:pt idx="18217">
                  <c:v>44.440104166666664</c:v>
                </c:pt>
                <c:pt idx="18218">
                  <c:v>44.442708333333336</c:v>
                </c:pt>
                <c:pt idx="18219">
                  <c:v>44.4453125</c:v>
                </c:pt>
                <c:pt idx="18220">
                  <c:v>44.447916666666664</c:v>
                </c:pt>
                <c:pt idx="18221">
                  <c:v>44.450520833333336</c:v>
                </c:pt>
                <c:pt idx="18222">
                  <c:v>44.453125</c:v>
                </c:pt>
                <c:pt idx="18223">
                  <c:v>44.455729166666664</c:v>
                </c:pt>
                <c:pt idx="18224">
                  <c:v>44.458333333333336</c:v>
                </c:pt>
                <c:pt idx="18225">
                  <c:v>44.4609375</c:v>
                </c:pt>
                <c:pt idx="18226">
                  <c:v>44.463541666666664</c:v>
                </c:pt>
                <c:pt idx="18227">
                  <c:v>44.466145833333336</c:v>
                </c:pt>
                <c:pt idx="18228">
                  <c:v>44.46875</c:v>
                </c:pt>
                <c:pt idx="18229">
                  <c:v>44.471354166666664</c:v>
                </c:pt>
                <c:pt idx="18230">
                  <c:v>44.473958333333336</c:v>
                </c:pt>
                <c:pt idx="18231">
                  <c:v>44.4765625</c:v>
                </c:pt>
                <c:pt idx="18232">
                  <c:v>44.479166666666664</c:v>
                </c:pt>
                <c:pt idx="18233">
                  <c:v>44.481770833333336</c:v>
                </c:pt>
                <c:pt idx="18234">
                  <c:v>44.484375</c:v>
                </c:pt>
                <c:pt idx="18235">
                  <c:v>44.486979166666664</c:v>
                </c:pt>
                <c:pt idx="18236">
                  <c:v>44.489583333333336</c:v>
                </c:pt>
                <c:pt idx="18237">
                  <c:v>44.4921875</c:v>
                </c:pt>
                <c:pt idx="18238">
                  <c:v>44.494791666666664</c:v>
                </c:pt>
                <c:pt idx="18239">
                  <c:v>44.497395833333336</c:v>
                </c:pt>
                <c:pt idx="18240">
                  <c:v>44.5</c:v>
                </c:pt>
                <c:pt idx="18241">
                  <c:v>44.502604166666664</c:v>
                </c:pt>
                <c:pt idx="18242">
                  <c:v>44.505208333333336</c:v>
                </c:pt>
                <c:pt idx="18243">
                  <c:v>44.5078125</c:v>
                </c:pt>
                <c:pt idx="18244">
                  <c:v>44.510416666666664</c:v>
                </c:pt>
                <c:pt idx="18245">
                  <c:v>44.513020833333336</c:v>
                </c:pt>
                <c:pt idx="18246">
                  <c:v>44.515625</c:v>
                </c:pt>
                <c:pt idx="18247">
                  <c:v>44.518229166666664</c:v>
                </c:pt>
                <c:pt idx="18248">
                  <c:v>44.520833333333336</c:v>
                </c:pt>
                <c:pt idx="18249">
                  <c:v>44.5234375</c:v>
                </c:pt>
                <c:pt idx="18250">
                  <c:v>44.526041666666664</c:v>
                </c:pt>
                <c:pt idx="18251">
                  <c:v>44.528645833333336</c:v>
                </c:pt>
                <c:pt idx="18252">
                  <c:v>44.53125</c:v>
                </c:pt>
                <c:pt idx="18253">
                  <c:v>44.533854166666664</c:v>
                </c:pt>
                <c:pt idx="18254">
                  <c:v>44.536458333333336</c:v>
                </c:pt>
                <c:pt idx="18255">
                  <c:v>44.5390625</c:v>
                </c:pt>
                <c:pt idx="18256">
                  <c:v>44.541666666666664</c:v>
                </c:pt>
                <c:pt idx="18257">
                  <c:v>44.544270833333336</c:v>
                </c:pt>
                <c:pt idx="18258">
                  <c:v>44.546875</c:v>
                </c:pt>
                <c:pt idx="18259">
                  <c:v>44.549479166666664</c:v>
                </c:pt>
                <c:pt idx="18260">
                  <c:v>44.552083333333336</c:v>
                </c:pt>
                <c:pt idx="18261">
                  <c:v>44.5546875</c:v>
                </c:pt>
                <c:pt idx="18262">
                  <c:v>44.557291666666664</c:v>
                </c:pt>
                <c:pt idx="18263">
                  <c:v>44.559895833333336</c:v>
                </c:pt>
                <c:pt idx="18264">
                  <c:v>44.5625</c:v>
                </c:pt>
                <c:pt idx="18265">
                  <c:v>44.565104166666664</c:v>
                </c:pt>
                <c:pt idx="18266">
                  <c:v>44.567708333333336</c:v>
                </c:pt>
                <c:pt idx="18267">
                  <c:v>44.5703125</c:v>
                </c:pt>
                <c:pt idx="18268">
                  <c:v>44.572916666666664</c:v>
                </c:pt>
                <c:pt idx="18269">
                  <c:v>44.575520833333336</c:v>
                </c:pt>
                <c:pt idx="18270">
                  <c:v>44.578125</c:v>
                </c:pt>
                <c:pt idx="18271">
                  <c:v>44.580729166666664</c:v>
                </c:pt>
                <c:pt idx="18272">
                  <c:v>44.583333333333336</c:v>
                </c:pt>
                <c:pt idx="18273">
                  <c:v>44.5859375</c:v>
                </c:pt>
                <c:pt idx="18274">
                  <c:v>44.588541666666664</c:v>
                </c:pt>
                <c:pt idx="18275">
                  <c:v>44.591145833333336</c:v>
                </c:pt>
                <c:pt idx="18276">
                  <c:v>44.59375</c:v>
                </c:pt>
                <c:pt idx="18277">
                  <c:v>44.596354166666664</c:v>
                </c:pt>
                <c:pt idx="18278">
                  <c:v>44.598958333333336</c:v>
                </c:pt>
                <c:pt idx="18279">
                  <c:v>44.6015625</c:v>
                </c:pt>
                <c:pt idx="18280">
                  <c:v>44.604166666666664</c:v>
                </c:pt>
                <c:pt idx="18281">
                  <c:v>44.606770833333336</c:v>
                </c:pt>
                <c:pt idx="18282">
                  <c:v>44.609375</c:v>
                </c:pt>
                <c:pt idx="18283">
                  <c:v>44.611979166666664</c:v>
                </c:pt>
                <c:pt idx="18284">
                  <c:v>44.614583333333336</c:v>
                </c:pt>
                <c:pt idx="18285">
                  <c:v>44.6171875</c:v>
                </c:pt>
                <c:pt idx="18286">
                  <c:v>44.619791666666664</c:v>
                </c:pt>
                <c:pt idx="18287">
                  <c:v>44.622395833333336</c:v>
                </c:pt>
                <c:pt idx="18288">
                  <c:v>44.625</c:v>
                </c:pt>
                <c:pt idx="18289">
                  <c:v>44.627604166666664</c:v>
                </c:pt>
                <c:pt idx="18290">
                  <c:v>44.630208333333336</c:v>
                </c:pt>
                <c:pt idx="18291">
                  <c:v>44.6328125</c:v>
                </c:pt>
                <c:pt idx="18292">
                  <c:v>44.635416666666664</c:v>
                </c:pt>
                <c:pt idx="18293">
                  <c:v>44.638020833333336</c:v>
                </c:pt>
                <c:pt idx="18294">
                  <c:v>44.640625</c:v>
                </c:pt>
                <c:pt idx="18295">
                  <c:v>44.643229166666664</c:v>
                </c:pt>
                <c:pt idx="18296">
                  <c:v>44.645833333333336</c:v>
                </c:pt>
                <c:pt idx="18297">
                  <c:v>44.6484375</c:v>
                </c:pt>
                <c:pt idx="18298">
                  <c:v>44.651041666666664</c:v>
                </c:pt>
                <c:pt idx="18299">
                  <c:v>44.653645833333336</c:v>
                </c:pt>
                <c:pt idx="18300">
                  <c:v>44.65625</c:v>
                </c:pt>
                <c:pt idx="18301">
                  <c:v>44.658854166666664</c:v>
                </c:pt>
                <c:pt idx="18302">
                  <c:v>44.661458333333336</c:v>
                </c:pt>
                <c:pt idx="18303">
                  <c:v>44.6640625</c:v>
                </c:pt>
                <c:pt idx="18304">
                  <c:v>44.666666666666664</c:v>
                </c:pt>
                <c:pt idx="18305">
                  <c:v>44.669270833333336</c:v>
                </c:pt>
                <c:pt idx="18306">
                  <c:v>44.671875</c:v>
                </c:pt>
                <c:pt idx="18307">
                  <c:v>44.674479166666664</c:v>
                </c:pt>
                <c:pt idx="18308">
                  <c:v>44.677083333333336</c:v>
                </c:pt>
                <c:pt idx="18309">
                  <c:v>44.6796875</c:v>
                </c:pt>
                <c:pt idx="18310">
                  <c:v>44.682291666666664</c:v>
                </c:pt>
                <c:pt idx="18311">
                  <c:v>44.684895833333336</c:v>
                </c:pt>
                <c:pt idx="18312">
                  <c:v>44.6875</c:v>
                </c:pt>
                <c:pt idx="18313">
                  <c:v>44.690104166666664</c:v>
                </c:pt>
                <c:pt idx="18314">
                  <c:v>44.692708333333336</c:v>
                </c:pt>
                <c:pt idx="18315">
                  <c:v>44.6953125</c:v>
                </c:pt>
                <c:pt idx="18316">
                  <c:v>44.697916666666664</c:v>
                </c:pt>
                <c:pt idx="18317">
                  <c:v>44.700520833333336</c:v>
                </c:pt>
                <c:pt idx="18318">
                  <c:v>44.703125</c:v>
                </c:pt>
                <c:pt idx="18319">
                  <c:v>44.705729166666664</c:v>
                </c:pt>
                <c:pt idx="18320">
                  <c:v>44.708333333333336</c:v>
                </c:pt>
                <c:pt idx="18321">
                  <c:v>44.7109375</c:v>
                </c:pt>
                <c:pt idx="18322">
                  <c:v>44.713541666666664</c:v>
                </c:pt>
                <c:pt idx="18323">
                  <c:v>44.716145833333336</c:v>
                </c:pt>
                <c:pt idx="18324">
                  <c:v>44.71875</c:v>
                </c:pt>
                <c:pt idx="18325">
                  <c:v>44.721354166666664</c:v>
                </c:pt>
                <c:pt idx="18326">
                  <c:v>44.723958333333336</c:v>
                </c:pt>
                <c:pt idx="18327">
                  <c:v>44.7265625</c:v>
                </c:pt>
                <c:pt idx="18328">
                  <c:v>44.729166666666664</c:v>
                </c:pt>
                <c:pt idx="18329">
                  <c:v>44.731770833333336</c:v>
                </c:pt>
                <c:pt idx="18330">
                  <c:v>44.734375</c:v>
                </c:pt>
                <c:pt idx="18331">
                  <c:v>44.736979166666664</c:v>
                </c:pt>
                <c:pt idx="18332">
                  <c:v>44.739583333333336</c:v>
                </c:pt>
                <c:pt idx="18333">
                  <c:v>44.7421875</c:v>
                </c:pt>
                <c:pt idx="18334">
                  <c:v>44.744791666666664</c:v>
                </c:pt>
                <c:pt idx="18335">
                  <c:v>44.747395833333336</c:v>
                </c:pt>
                <c:pt idx="18336">
                  <c:v>44.75</c:v>
                </c:pt>
                <c:pt idx="18337">
                  <c:v>44.752604166666664</c:v>
                </c:pt>
                <c:pt idx="18338">
                  <c:v>44.755208333333336</c:v>
                </c:pt>
                <c:pt idx="18339">
                  <c:v>44.7578125</c:v>
                </c:pt>
                <c:pt idx="18340">
                  <c:v>44.760416666666664</c:v>
                </c:pt>
                <c:pt idx="18341">
                  <c:v>44.763020833333336</c:v>
                </c:pt>
                <c:pt idx="18342">
                  <c:v>44.765625</c:v>
                </c:pt>
                <c:pt idx="18343">
                  <c:v>44.768229166666664</c:v>
                </c:pt>
                <c:pt idx="18344">
                  <c:v>44.770833333333336</c:v>
                </c:pt>
                <c:pt idx="18345">
                  <c:v>44.7734375</c:v>
                </c:pt>
                <c:pt idx="18346">
                  <c:v>44.776041666666664</c:v>
                </c:pt>
                <c:pt idx="18347">
                  <c:v>44.778645833333336</c:v>
                </c:pt>
                <c:pt idx="18348">
                  <c:v>44.78125</c:v>
                </c:pt>
                <c:pt idx="18349">
                  <c:v>44.783854166666664</c:v>
                </c:pt>
                <c:pt idx="18350">
                  <c:v>44.786458333333336</c:v>
                </c:pt>
                <c:pt idx="18351">
                  <c:v>44.7890625</c:v>
                </c:pt>
                <c:pt idx="18352">
                  <c:v>44.791666666666664</c:v>
                </c:pt>
                <c:pt idx="18353">
                  <c:v>44.794270833333336</c:v>
                </c:pt>
                <c:pt idx="18354">
                  <c:v>44.796875</c:v>
                </c:pt>
                <c:pt idx="18355">
                  <c:v>44.799479166666664</c:v>
                </c:pt>
                <c:pt idx="18356">
                  <c:v>44.802083333333336</c:v>
                </c:pt>
                <c:pt idx="18357">
                  <c:v>44.8046875</c:v>
                </c:pt>
                <c:pt idx="18358">
                  <c:v>44.807291666666664</c:v>
                </c:pt>
                <c:pt idx="18359">
                  <c:v>44.809895833333336</c:v>
                </c:pt>
                <c:pt idx="18360">
                  <c:v>44.8125</c:v>
                </c:pt>
                <c:pt idx="18361">
                  <c:v>44.815104166666664</c:v>
                </c:pt>
                <c:pt idx="18362">
                  <c:v>44.817708333333336</c:v>
                </c:pt>
                <c:pt idx="18363">
                  <c:v>44.8203125</c:v>
                </c:pt>
                <c:pt idx="18364">
                  <c:v>44.822916666666664</c:v>
                </c:pt>
                <c:pt idx="18365">
                  <c:v>44.825520833333336</c:v>
                </c:pt>
                <c:pt idx="18366">
                  <c:v>44.828125</c:v>
                </c:pt>
                <c:pt idx="18367">
                  <c:v>44.830729166666664</c:v>
                </c:pt>
                <c:pt idx="18368">
                  <c:v>44.833333333333336</c:v>
                </c:pt>
                <c:pt idx="18369">
                  <c:v>44.8359375</c:v>
                </c:pt>
                <c:pt idx="18370">
                  <c:v>44.838541666666664</c:v>
                </c:pt>
                <c:pt idx="18371">
                  <c:v>44.841145833333336</c:v>
                </c:pt>
                <c:pt idx="18372">
                  <c:v>44.84375</c:v>
                </c:pt>
                <c:pt idx="18373">
                  <c:v>44.846354166666664</c:v>
                </c:pt>
                <c:pt idx="18374">
                  <c:v>44.848958333333336</c:v>
                </c:pt>
                <c:pt idx="18375">
                  <c:v>44.8515625</c:v>
                </c:pt>
                <c:pt idx="18376">
                  <c:v>44.854166666666664</c:v>
                </c:pt>
                <c:pt idx="18377">
                  <c:v>44.856770833333336</c:v>
                </c:pt>
                <c:pt idx="18378">
                  <c:v>44.859375</c:v>
                </c:pt>
                <c:pt idx="18379">
                  <c:v>44.861979166666664</c:v>
                </c:pt>
                <c:pt idx="18380">
                  <c:v>44.864583333333336</c:v>
                </c:pt>
                <c:pt idx="18381">
                  <c:v>44.8671875</c:v>
                </c:pt>
                <c:pt idx="18382">
                  <c:v>44.869791666666664</c:v>
                </c:pt>
                <c:pt idx="18383">
                  <c:v>44.872395833333336</c:v>
                </c:pt>
                <c:pt idx="18384">
                  <c:v>44.875</c:v>
                </c:pt>
                <c:pt idx="18385">
                  <c:v>44.877604166666664</c:v>
                </c:pt>
                <c:pt idx="18386">
                  <c:v>44.880208333333336</c:v>
                </c:pt>
                <c:pt idx="18387">
                  <c:v>44.8828125</c:v>
                </c:pt>
                <c:pt idx="18388">
                  <c:v>44.885416666666664</c:v>
                </c:pt>
                <c:pt idx="18389">
                  <c:v>44.888020833333336</c:v>
                </c:pt>
                <c:pt idx="18390">
                  <c:v>44.890625</c:v>
                </c:pt>
                <c:pt idx="18391">
                  <c:v>44.893229166666664</c:v>
                </c:pt>
                <c:pt idx="18392">
                  <c:v>44.895833333333336</c:v>
                </c:pt>
                <c:pt idx="18393">
                  <c:v>44.8984375</c:v>
                </c:pt>
                <c:pt idx="18394">
                  <c:v>44.901041666666664</c:v>
                </c:pt>
                <c:pt idx="18395">
                  <c:v>44.903645833333336</c:v>
                </c:pt>
                <c:pt idx="18396">
                  <c:v>44.90625</c:v>
                </c:pt>
                <c:pt idx="18397">
                  <c:v>44.908854166666664</c:v>
                </c:pt>
                <c:pt idx="18398">
                  <c:v>44.911458333333336</c:v>
                </c:pt>
                <c:pt idx="18399">
                  <c:v>44.9140625</c:v>
                </c:pt>
                <c:pt idx="18400">
                  <c:v>44.916666666666664</c:v>
                </c:pt>
                <c:pt idx="18401">
                  <c:v>44.919270833333336</c:v>
                </c:pt>
                <c:pt idx="18402">
                  <c:v>44.921875</c:v>
                </c:pt>
                <c:pt idx="18403">
                  <c:v>44.924479166666664</c:v>
                </c:pt>
                <c:pt idx="18404">
                  <c:v>44.927083333333336</c:v>
                </c:pt>
                <c:pt idx="18405">
                  <c:v>44.9296875</c:v>
                </c:pt>
                <c:pt idx="18406">
                  <c:v>44.932291666666664</c:v>
                </c:pt>
                <c:pt idx="18407">
                  <c:v>44.934895833333336</c:v>
                </c:pt>
                <c:pt idx="18408">
                  <c:v>44.9375</c:v>
                </c:pt>
                <c:pt idx="18409">
                  <c:v>44.940104166666664</c:v>
                </c:pt>
                <c:pt idx="18410">
                  <c:v>44.942708333333336</c:v>
                </c:pt>
                <c:pt idx="18411">
                  <c:v>44.9453125</c:v>
                </c:pt>
                <c:pt idx="18412">
                  <c:v>44.947916666666664</c:v>
                </c:pt>
                <c:pt idx="18413">
                  <c:v>44.950520833333336</c:v>
                </c:pt>
                <c:pt idx="18414">
                  <c:v>44.953125</c:v>
                </c:pt>
                <c:pt idx="18415">
                  <c:v>44.955729166666664</c:v>
                </c:pt>
                <c:pt idx="18416">
                  <c:v>44.958333333333336</c:v>
                </c:pt>
                <c:pt idx="18417">
                  <c:v>44.9609375</c:v>
                </c:pt>
                <c:pt idx="18418">
                  <c:v>44.963541666666664</c:v>
                </c:pt>
                <c:pt idx="18419">
                  <c:v>44.966145833333336</c:v>
                </c:pt>
                <c:pt idx="18420">
                  <c:v>44.96875</c:v>
                </c:pt>
                <c:pt idx="18421">
                  <c:v>44.971354166666664</c:v>
                </c:pt>
                <c:pt idx="18422">
                  <c:v>44.973958333333336</c:v>
                </c:pt>
                <c:pt idx="18423">
                  <c:v>44.9765625</c:v>
                </c:pt>
                <c:pt idx="18424">
                  <c:v>44.979166666666664</c:v>
                </c:pt>
                <c:pt idx="18425">
                  <c:v>44.981770833333336</c:v>
                </c:pt>
                <c:pt idx="18426">
                  <c:v>44.984375</c:v>
                </c:pt>
                <c:pt idx="18427">
                  <c:v>44.986979166666664</c:v>
                </c:pt>
                <c:pt idx="18428">
                  <c:v>44.989583333333336</c:v>
                </c:pt>
                <c:pt idx="18429">
                  <c:v>44.9921875</c:v>
                </c:pt>
                <c:pt idx="18430">
                  <c:v>44.994791666666664</c:v>
                </c:pt>
                <c:pt idx="18431">
                  <c:v>44.997395833333336</c:v>
                </c:pt>
                <c:pt idx="18432">
                  <c:v>45</c:v>
                </c:pt>
                <c:pt idx="18433">
                  <c:v>45.002604166666664</c:v>
                </c:pt>
                <c:pt idx="18434">
                  <c:v>45.005208333333336</c:v>
                </c:pt>
                <c:pt idx="18435">
                  <c:v>45.0078125</c:v>
                </c:pt>
                <c:pt idx="18436">
                  <c:v>45.010416666666664</c:v>
                </c:pt>
                <c:pt idx="18437">
                  <c:v>45.013020833333336</c:v>
                </c:pt>
                <c:pt idx="18438">
                  <c:v>45.015625</c:v>
                </c:pt>
                <c:pt idx="18439">
                  <c:v>45.018229166666664</c:v>
                </c:pt>
                <c:pt idx="18440">
                  <c:v>45.020833333333336</c:v>
                </c:pt>
                <c:pt idx="18441">
                  <c:v>45.0234375</c:v>
                </c:pt>
                <c:pt idx="18442">
                  <c:v>45.026041666666664</c:v>
                </c:pt>
                <c:pt idx="18443">
                  <c:v>45.028645833333336</c:v>
                </c:pt>
                <c:pt idx="18444">
                  <c:v>45.03125</c:v>
                </c:pt>
                <c:pt idx="18445">
                  <c:v>45.033854166666664</c:v>
                </c:pt>
                <c:pt idx="18446">
                  <c:v>45.036458333333336</c:v>
                </c:pt>
                <c:pt idx="18447">
                  <c:v>45.0390625</c:v>
                </c:pt>
                <c:pt idx="18448">
                  <c:v>45.041666666666664</c:v>
                </c:pt>
                <c:pt idx="18449">
                  <c:v>45.044270833333336</c:v>
                </c:pt>
                <c:pt idx="18450">
                  <c:v>45.046875</c:v>
                </c:pt>
                <c:pt idx="18451">
                  <c:v>45.049479166666664</c:v>
                </c:pt>
                <c:pt idx="18452">
                  <c:v>45.052083333333336</c:v>
                </c:pt>
                <c:pt idx="18453">
                  <c:v>45.0546875</c:v>
                </c:pt>
                <c:pt idx="18454">
                  <c:v>45.057291666666664</c:v>
                </c:pt>
                <c:pt idx="18455">
                  <c:v>45.059895833333336</c:v>
                </c:pt>
                <c:pt idx="18456">
                  <c:v>45.0625</c:v>
                </c:pt>
                <c:pt idx="18457">
                  <c:v>45.065104166666664</c:v>
                </c:pt>
                <c:pt idx="18458">
                  <c:v>45.067708333333336</c:v>
                </c:pt>
                <c:pt idx="18459">
                  <c:v>45.0703125</c:v>
                </c:pt>
                <c:pt idx="18460">
                  <c:v>45.072916666666664</c:v>
                </c:pt>
                <c:pt idx="18461">
                  <c:v>45.075520833333336</c:v>
                </c:pt>
                <c:pt idx="18462">
                  <c:v>45.078125</c:v>
                </c:pt>
                <c:pt idx="18463">
                  <c:v>45.080729166666664</c:v>
                </c:pt>
                <c:pt idx="18464">
                  <c:v>45.083333333333336</c:v>
                </c:pt>
                <c:pt idx="18465">
                  <c:v>45.0859375</c:v>
                </c:pt>
                <c:pt idx="18466">
                  <c:v>45.088541666666664</c:v>
                </c:pt>
                <c:pt idx="18467">
                  <c:v>45.091145833333336</c:v>
                </c:pt>
                <c:pt idx="18468">
                  <c:v>45.09375</c:v>
                </c:pt>
                <c:pt idx="18469">
                  <c:v>45.096354166666664</c:v>
                </c:pt>
                <c:pt idx="18470">
                  <c:v>45.098958333333336</c:v>
                </c:pt>
                <c:pt idx="18471">
                  <c:v>45.1015625</c:v>
                </c:pt>
                <c:pt idx="18472">
                  <c:v>45.104166666666664</c:v>
                </c:pt>
                <c:pt idx="18473">
                  <c:v>45.106770833333336</c:v>
                </c:pt>
                <c:pt idx="18474">
                  <c:v>45.109375</c:v>
                </c:pt>
                <c:pt idx="18475">
                  <c:v>45.111979166666664</c:v>
                </c:pt>
                <c:pt idx="18476">
                  <c:v>45.114583333333336</c:v>
                </c:pt>
                <c:pt idx="18477">
                  <c:v>45.1171875</c:v>
                </c:pt>
                <c:pt idx="18478">
                  <c:v>45.119791666666664</c:v>
                </c:pt>
                <c:pt idx="18479">
                  <c:v>45.122395833333336</c:v>
                </c:pt>
                <c:pt idx="18480">
                  <c:v>45.125</c:v>
                </c:pt>
                <c:pt idx="18481">
                  <c:v>45.127604166666664</c:v>
                </c:pt>
                <c:pt idx="18482">
                  <c:v>45.130208333333336</c:v>
                </c:pt>
                <c:pt idx="18483">
                  <c:v>45.1328125</c:v>
                </c:pt>
                <c:pt idx="18484">
                  <c:v>45.135416666666664</c:v>
                </c:pt>
                <c:pt idx="18485">
                  <c:v>45.138020833333336</c:v>
                </c:pt>
                <c:pt idx="18486">
                  <c:v>45.140625</c:v>
                </c:pt>
                <c:pt idx="18487">
                  <c:v>45.143229166666664</c:v>
                </c:pt>
                <c:pt idx="18488">
                  <c:v>45.145833333333336</c:v>
                </c:pt>
                <c:pt idx="18489">
                  <c:v>45.1484375</c:v>
                </c:pt>
                <c:pt idx="18490">
                  <c:v>45.151041666666664</c:v>
                </c:pt>
                <c:pt idx="18491">
                  <c:v>45.153645833333336</c:v>
                </c:pt>
                <c:pt idx="18492">
                  <c:v>45.15625</c:v>
                </c:pt>
                <c:pt idx="18493">
                  <c:v>45.158854166666664</c:v>
                </c:pt>
                <c:pt idx="18494">
                  <c:v>45.161458333333336</c:v>
                </c:pt>
                <c:pt idx="18495">
                  <c:v>45.1640625</c:v>
                </c:pt>
                <c:pt idx="18496">
                  <c:v>45.166666666666664</c:v>
                </c:pt>
                <c:pt idx="18497">
                  <c:v>45.169270833333336</c:v>
                </c:pt>
                <c:pt idx="18498">
                  <c:v>45.171875</c:v>
                </c:pt>
                <c:pt idx="18499">
                  <c:v>45.174479166666664</c:v>
                </c:pt>
                <c:pt idx="18500">
                  <c:v>45.177083333333336</c:v>
                </c:pt>
                <c:pt idx="18501">
                  <c:v>45.1796875</c:v>
                </c:pt>
                <c:pt idx="18502">
                  <c:v>45.182291666666664</c:v>
                </c:pt>
                <c:pt idx="18503">
                  <c:v>45.184895833333336</c:v>
                </c:pt>
                <c:pt idx="18504">
                  <c:v>45.1875</c:v>
                </c:pt>
                <c:pt idx="18505">
                  <c:v>45.190104166666664</c:v>
                </c:pt>
                <c:pt idx="18506">
                  <c:v>45.192708333333336</c:v>
                </c:pt>
                <c:pt idx="18507">
                  <c:v>45.1953125</c:v>
                </c:pt>
                <c:pt idx="18508">
                  <c:v>45.197916666666664</c:v>
                </c:pt>
                <c:pt idx="18509">
                  <c:v>45.200520833333336</c:v>
                </c:pt>
                <c:pt idx="18510">
                  <c:v>45.203125</c:v>
                </c:pt>
                <c:pt idx="18511">
                  <c:v>45.205729166666664</c:v>
                </c:pt>
                <c:pt idx="18512">
                  <c:v>45.208333333333336</c:v>
                </c:pt>
                <c:pt idx="18513">
                  <c:v>45.2109375</c:v>
                </c:pt>
                <c:pt idx="18514">
                  <c:v>45.213541666666664</c:v>
                </c:pt>
                <c:pt idx="18515">
                  <c:v>45.216145833333336</c:v>
                </c:pt>
                <c:pt idx="18516">
                  <c:v>45.21875</c:v>
                </c:pt>
                <c:pt idx="18517">
                  <c:v>45.221354166666664</c:v>
                </c:pt>
                <c:pt idx="18518">
                  <c:v>45.223958333333336</c:v>
                </c:pt>
                <c:pt idx="18519">
                  <c:v>45.2265625</c:v>
                </c:pt>
                <c:pt idx="18520">
                  <c:v>45.229166666666664</c:v>
                </c:pt>
                <c:pt idx="18521">
                  <c:v>45.231770833333336</c:v>
                </c:pt>
                <c:pt idx="18522">
                  <c:v>45.234375</c:v>
                </c:pt>
                <c:pt idx="18523">
                  <c:v>45.236979166666664</c:v>
                </c:pt>
                <c:pt idx="18524">
                  <c:v>45.239583333333336</c:v>
                </c:pt>
                <c:pt idx="18525">
                  <c:v>45.2421875</c:v>
                </c:pt>
                <c:pt idx="18526">
                  <c:v>45.244791666666664</c:v>
                </c:pt>
                <c:pt idx="18527">
                  <c:v>45.247395833333336</c:v>
                </c:pt>
                <c:pt idx="18528">
                  <c:v>45.25</c:v>
                </c:pt>
                <c:pt idx="18529">
                  <c:v>45.252604166666664</c:v>
                </c:pt>
                <c:pt idx="18530">
                  <c:v>45.255208333333336</c:v>
                </c:pt>
                <c:pt idx="18531">
                  <c:v>45.2578125</c:v>
                </c:pt>
                <c:pt idx="18532">
                  <c:v>45.260416666666664</c:v>
                </c:pt>
                <c:pt idx="18533">
                  <c:v>45.263020833333336</c:v>
                </c:pt>
                <c:pt idx="18534">
                  <c:v>45.265625</c:v>
                </c:pt>
                <c:pt idx="18535">
                  <c:v>45.268229166666664</c:v>
                </c:pt>
                <c:pt idx="18536">
                  <c:v>45.270833333333336</c:v>
                </c:pt>
                <c:pt idx="18537">
                  <c:v>45.2734375</c:v>
                </c:pt>
                <c:pt idx="18538">
                  <c:v>45.276041666666664</c:v>
                </c:pt>
                <c:pt idx="18539">
                  <c:v>45.278645833333336</c:v>
                </c:pt>
                <c:pt idx="18540">
                  <c:v>45.28125</c:v>
                </c:pt>
                <c:pt idx="18541">
                  <c:v>45.283854166666664</c:v>
                </c:pt>
                <c:pt idx="18542">
                  <c:v>45.286458333333336</c:v>
                </c:pt>
                <c:pt idx="18543">
                  <c:v>45.2890625</c:v>
                </c:pt>
                <c:pt idx="18544">
                  <c:v>45.291666666666664</c:v>
                </c:pt>
                <c:pt idx="18545">
                  <c:v>45.294270833333336</c:v>
                </c:pt>
                <c:pt idx="18546">
                  <c:v>45.296875</c:v>
                </c:pt>
                <c:pt idx="18547">
                  <c:v>45.299479166666664</c:v>
                </c:pt>
                <c:pt idx="18548">
                  <c:v>45.302083333333336</c:v>
                </c:pt>
                <c:pt idx="18549">
                  <c:v>45.3046875</c:v>
                </c:pt>
                <c:pt idx="18550">
                  <c:v>45.307291666666664</c:v>
                </c:pt>
                <c:pt idx="18551">
                  <c:v>45.309895833333336</c:v>
                </c:pt>
                <c:pt idx="18552">
                  <c:v>45.3125</c:v>
                </c:pt>
                <c:pt idx="18553">
                  <c:v>45.315104166666664</c:v>
                </c:pt>
                <c:pt idx="18554">
                  <c:v>45.317708333333336</c:v>
                </c:pt>
                <c:pt idx="18555">
                  <c:v>45.3203125</c:v>
                </c:pt>
                <c:pt idx="18556">
                  <c:v>45.322916666666664</c:v>
                </c:pt>
                <c:pt idx="18557">
                  <c:v>45.325520833333336</c:v>
                </c:pt>
                <c:pt idx="18558">
                  <c:v>45.328125</c:v>
                </c:pt>
                <c:pt idx="18559">
                  <c:v>45.330729166666664</c:v>
                </c:pt>
                <c:pt idx="18560">
                  <c:v>45.333333333333336</c:v>
                </c:pt>
                <c:pt idx="18561">
                  <c:v>45.3359375</c:v>
                </c:pt>
                <c:pt idx="18562">
                  <c:v>45.338541666666664</c:v>
                </c:pt>
                <c:pt idx="18563">
                  <c:v>45.341145833333336</c:v>
                </c:pt>
                <c:pt idx="18564">
                  <c:v>45.34375</c:v>
                </c:pt>
                <c:pt idx="18565">
                  <c:v>45.346354166666664</c:v>
                </c:pt>
                <c:pt idx="18566">
                  <c:v>45.348958333333336</c:v>
                </c:pt>
                <c:pt idx="18567">
                  <c:v>45.3515625</c:v>
                </c:pt>
                <c:pt idx="18568">
                  <c:v>45.354166666666664</c:v>
                </c:pt>
                <c:pt idx="18569">
                  <c:v>45.356770833333336</c:v>
                </c:pt>
                <c:pt idx="18570">
                  <c:v>45.359375</c:v>
                </c:pt>
                <c:pt idx="18571">
                  <c:v>45.361979166666664</c:v>
                </c:pt>
                <c:pt idx="18572">
                  <c:v>45.364583333333336</c:v>
                </c:pt>
                <c:pt idx="18573">
                  <c:v>45.3671875</c:v>
                </c:pt>
                <c:pt idx="18574">
                  <c:v>45.369791666666664</c:v>
                </c:pt>
                <c:pt idx="18575">
                  <c:v>45.372395833333336</c:v>
                </c:pt>
                <c:pt idx="18576">
                  <c:v>45.375</c:v>
                </c:pt>
                <c:pt idx="18577">
                  <c:v>45.377604166666664</c:v>
                </c:pt>
                <c:pt idx="18578">
                  <c:v>45.380208333333336</c:v>
                </c:pt>
                <c:pt idx="18579">
                  <c:v>45.3828125</c:v>
                </c:pt>
                <c:pt idx="18580">
                  <c:v>45.385416666666664</c:v>
                </c:pt>
                <c:pt idx="18581">
                  <c:v>45.388020833333336</c:v>
                </c:pt>
                <c:pt idx="18582">
                  <c:v>45.390625</c:v>
                </c:pt>
                <c:pt idx="18583">
                  <c:v>45.393229166666664</c:v>
                </c:pt>
                <c:pt idx="18584">
                  <c:v>45.395833333333336</c:v>
                </c:pt>
                <c:pt idx="18585">
                  <c:v>45.3984375</c:v>
                </c:pt>
                <c:pt idx="18586">
                  <c:v>45.401041666666664</c:v>
                </c:pt>
                <c:pt idx="18587">
                  <c:v>45.403645833333336</c:v>
                </c:pt>
                <c:pt idx="18588">
                  <c:v>45.40625</c:v>
                </c:pt>
                <c:pt idx="18589">
                  <c:v>45.408854166666664</c:v>
                </c:pt>
                <c:pt idx="18590">
                  <c:v>45.411458333333336</c:v>
                </c:pt>
                <c:pt idx="18591">
                  <c:v>45.4140625</c:v>
                </c:pt>
                <c:pt idx="18592">
                  <c:v>45.416666666666664</c:v>
                </c:pt>
                <c:pt idx="18593">
                  <c:v>45.419270833333336</c:v>
                </c:pt>
                <c:pt idx="18594">
                  <c:v>45.421875</c:v>
                </c:pt>
                <c:pt idx="18595">
                  <c:v>45.424479166666664</c:v>
                </c:pt>
                <c:pt idx="18596">
                  <c:v>45.427083333333336</c:v>
                </c:pt>
                <c:pt idx="18597">
                  <c:v>45.4296875</c:v>
                </c:pt>
                <c:pt idx="18598">
                  <c:v>45.432291666666664</c:v>
                </c:pt>
                <c:pt idx="18599">
                  <c:v>45.434895833333336</c:v>
                </c:pt>
                <c:pt idx="18600">
                  <c:v>45.4375</c:v>
                </c:pt>
                <c:pt idx="18601">
                  <c:v>45.440104166666664</c:v>
                </c:pt>
                <c:pt idx="18602">
                  <c:v>45.442708333333336</c:v>
                </c:pt>
                <c:pt idx="18603">
                  <c:v>45.4453125</c:v>
                </c:pt>
                <c:pt idx="18604">
                  <c:v>45.447916666666664</c:v>
                </c:pt>
                <c:pt idx="18605">
                  <c:v>45.450520833333336</c:v>
                </c:pt>
                <c:pt idx="18606">
                  <c:v>45.453125</c:v>
                </c:pt>
                <c:pt idx="18607">
                  <c:v>45.455729166666664</c:v>
                </c:pt>
                <c:pt idx="18608">
                  <c:v>45.458333333333336</c:v>
                </c:pt>
                <c:pt idx="18609">
                  <c:v>45.4609375</c:v>
                </c:pt>
                <c:pt idx="18610">
                  <c:v>45.463541666666664</c:v>
                </c:pt>
                <c:pt idx="18611">
                  <c:v>45.466145833333336</c:v>
                </c:pt>
                <c:pt idx="18612">
                  <c:v>45.46875</c:v>
                </c:pt>
                <c:pt idx="18613">
                  <c:v>45.471354166666664</c:v>
                </c:pt>
                <c:pt idx="18614">
                  <c:v>45.473958333333336</c:v>
                </c:pt>
                <c:pt idx="18615">
                  <c:v>45.4765625</c:v>
                </c:pt>
                <c:pt idx="18616">
                  <c:v>45.479166666666664</c:v>
                </c:pt>
                <c:pt idx="18617">
                  <c:v>45.481770833333336</c:v>
                </c:pt>
                <c:pt idx="18618">
                  <c:v>45.484375</c:v>
                </c:pt>
                <c:pt idx="18619">
                  <c:v>45.486979166666664</c:v>
                </c:pt>
                <c:pt idx="18620">
                  <c:v>45.489583333333336</c:v>
                </c:pt>
                <c:pt idx="18621">
                  <c:v>45.4921875</c:v>
                </c:pt>
                <c:pt idx="18622">
                  <c:v>45.494791666666664</c:v>
                </c:pt>
                <c:pt idx="18623">
                  <c:v>45.497395833333336</c:v>
                </c:pt>
                <c:pt idx="18624">
                  <c:v>45.5</c:v>
                </c:pt>
                <c:pt idx="18625">
                  <c:v>45.502604166666664</c:v>
                </c:pt>
                <c:pt idx="18626">
                  <c:v>45.505208333333336</c:v>
                </c:pt>
                <c:pt idx="18627">
                  <c:v>45.5078125</c:v>
                </c:pt>
                <c:pt idx="18628">
                  <c:v>45.510416666666664</c:v>
                </c:pt>
                <c:pt idx="18629">
                  <c:v>45.513020833333336</c:v>
                </c:pt>
                <c:pt idx="18630">
                  <c:v>45.515625</c:v>
                </c:pt>
                <c:pt idx="18631">
                  <c:v>45.518229166666664</c:v>
                </c:pt>
                <c:pt idx="18632">
                  <c:v>45.520833333333336</c:v>
                </c:pt>
                <c:pt idx="18633">
                  <c:v>45.5234375</c:v>
                </c:pt>
                <c:pt idx="18634">
                  <c:v>45.526041666666664</c:v>
                </c:pt>
                <c:pt idx="18635">
                  <c:v>45.528645833333336</c:v>
                </c:pt>
                <c:pt idx="18636">
                  <c:v>45.53125</c:v>
                </c:pt>
                <c:pt idx="18637">
                  <c:v>45.533854166666664</c:v>
                </c:pt>
                <c:pt idx="18638">
                  <c:v>45.536458333333336</c:v>
                </c:pt>
                <c:pt idx="18639">
                  <c:v>45.5390625</c:v>
                </c:pt>
                <c:pt idx="18640">
                  <c:v>45.541666666666664</c:v>
                </c:pt>
                <c:pt idx="18641">
                  <c:v>45.544270833333336</c:v>
                </c:pt>
                <c:pt idx="18642">
                  <c:v>45.546875</c:v>
                </c:pt>
                <c:pt idx="18643">
                  <c:v>45.549479166666664</c:v>
                </c:pt>
                <c:pt idx="18644">
                  <c:v>45.552083333333336</c:v>
                </c:pt>
                <c:pt idx="18645">
                  <c:v>45.5546875</c:v>
                </c:pt>
                <c:pt idx="18646">
                  <c:v>45.557291666666664</c:v>
                </c:pt>
                <c:pt idx="18647">
                  <c:v>45.559895833333336</c:v>
                </c:pt>
                <c:pt idx="18648">
                  <c:v>45.5625</c:v>
                </c:pt>
                <c:pt idx="18649">
                  <c:v>45.565104166666664</c:v>
                </c:pt>
                <c:pt idx="18650">
                  <c:v>45.567708333333336</c:v>
                </c:pt>
                <c:pt idx="18651">
                  <c:v>45.5703125</c:v>
                </c:pt>
                <c:pt idx="18652">
                  <c:v>45.572916666666664</c:v>
                </c:pt>
                <c:pt idx="18653">
                  <c:v>45.575520833333336</c:v>
                </c:pt>
                <c:pt idx="18654">
                  <c:v>45.578125</c:v>
                </c:pt>
                <c:pt idx="18655">
                  <c:v>45.580729166666664</c:v>
                </c:pt>
                <c:pt idx="18656">
                  <c:v>45.583333333333336</c:v>
                </c:pt>
                <c:pt idx="18657">
                  <c:v>45.5859375</c:v>
                </c:pt>
                <c:pt idx="18658">
                  <c:v>45.588541666666664</c:v>
                </c:pt>
                <c:pt idx="18659">
                  <c:v>45.591145833333336</c:v>
                </c:pt>
                <c:pt idx="18660">
                  <c:v>45.59375</c:v>
                </c:pt>
                <c:pt idx="18661">
                  <c:v>45.596354166666664</c:v>
                </c:pt>
                <c:pt idx="18662">
                  <c:v>45.598958333333336</c:v>
                </c:pt>
                <c:pt idx="18663">
                  <c:v>45.6015625</c:v>
                </c:pt>
                <c:pt idx="18664">
                  <c:v>45.604166666666664</c:v>
                </c:pt>
                <c:pt idx="18665">
                  <c:v>45.606770833333336</c:v>
                </c:pt>
                <c:pt idx="18666">
                  <c:v>45.609375</c:v>
                </c:pt>
                <c:pt idx="18667">
                  <c:v>45.611979166666664</c:v>
                </c:pt>
                <c:pt idx="18668">
                  <c:v>45.614583333333336</c:v>
                </c:pt>
                <c:pt idx="18669">
                  <c:v>45.6171875</c:v>
                </c:pt>
                <c:pt idx="18670">
                  <c:v>45.619791666666664</c:v>
                </c:pt>
                <c:pt idx="18671">
                  <c:v>45.622395833333336</c:v>
                </c:pt>
                <c:pt idx="18672">
                  <c:v>45.625</c:v>
                </c:pt>
                <c:pt idx="18673">
                  <c:v>45.627604166666664</c:v>
                </c:pt>
                <c:pt idx="18674">
                  <c:v>45.630208333333336</c:v>
                </c:pt>
                <c:pt idx="18675">
                  <c:v>45.6328125</c:v>
                </c:pt>
                <c:pt idx="18676">
                  <c:v>45.635416666666664</c:v>
                </c:pt>
                <c:pt idx="18677">
                  <c:v>45.638020833333336</c:v>
                </c:pt>
                <c:pt idx="18678">
                  <c:v>45.640625</c:v>
                </c:pt>
                <c:pt idx="18679">
                  <c:v>45.643229166666664</c:v>
                </c:pt>
                <c:pt idx="18680">
                  <c:v>45.645833333333336</c:v>
                </c:pt>
                <c:pt idx="18681">
                  <c:v>45.6484375</c:v>
                </c:pt>
                <c:pt idx="18682">
                  <c:v>45.651041666666664</c:v>
                </c:pt>
                <c:pt idx="18683">
                  <c:v>45.653645833333336</c:v>
                </c:pt>
                <c:pt idx="18684">
                  <c:v>45.65625</c:v>
                </c:pt>
                <c:pt idx="18685">
                  <c:v>45.658854166666664</c:v>
                </c:pt>
                <c:pt idx="18686">
                  <c:v>45.661458333333336</c:v>
                </c:pt>
                <c:pt idx="18687">
                  <c:v>45.6640625</c:v>
                </c:pt>
                <c:pt idx="18688">
                  <c:v>45.666666666666664</c:v>
                </c:pt>
                <c:pt idx="18689">
                  <c:v>45.669270833333336</c:v>
                </c:pt>
                <c:pt idx="18690">
                  <c:v>45.671875</c:v>
                </c:pt>
                <c:pt idx="18691">
                  <c:v>45.674479166666664</c:v>
                </c:pt>
                <c:pt idx="18692">
                  <c:v>45.677083333333336</c:v>
                </c:pt>
                <c:pt idx="18693">
                  <c:v>45.6796875</c:v>
                </c:pt>
                <c:pt idx="18694">
                  <c:v>45.682291666666664</c:v>
                </c:pt>
                <c:pt idx="18695">
                  <c:v>45.684895833333336</c:v>
                </c:pt>
                <c:pt idx="18696">
                  <c:v>45.6875</c:v>
                </c:pt>
                <c:pt idx="18697">
                  <c:v>45.690104166666664</c:v>
                </c:pt>
                <c:pt idx="18698">
                  <c:v>45.692708333333336</c:v>
                </c:pt>
                <c:pt idx="18699">
                  <c:v>45.6953125</c:v>
                </c:pt>
                <c:pt idx="18700">
                  <c:v>45.697916666666664</c:v>
                </c:pt>
                <c:pt idx="18701">
                  <c:v>45.700520833333336</c:v>
                </c:pt>
                <c:pt idx="18702">
                  <c:v>45.703125</c:v>
                </c:pt>
                <c:pt idx="18703">
                  <c:v>45.705729166666664</c:v>
                </c:pt>
                <c:pt idx="18704">
                  <c:v>45.708333333333336</c:v>
                </c:pt>
                <c:pt idx="18705">
                  <c:v>45.7109375</c:v>
                </c:pt>
                <c:pt idx="18706">
                  <c:v>45.713541666666664</c:v>
                </c:pt>
                <c:pt idx="18707">
                  <c:v>45.716145833333336</c:v>
                </c:pt>
                <c:pt idx="18708">
                  <c:v>45.71875</c:v>
                </c:pt>
                <c:pt idx="18709">
                  <c:v>45.721354166666664</c:v>
                </c:pt>
                <c:pt idx="18710">
                  <c:v>45.723958333333336</c:v>
                </c:pt>
                <c:pt idx="18711">
                  <c:v>45.7265625</c:v>
                </c:pt>
                <c:pt idx="18712">
                  <c:v>45.729166666666664</c:v>
                </c:pt>
                <c:pt idx="18713">
                  <c:v>45.731770833333336</c:v>
                </c:pt>
                <c:pt idx="18714">
                  <c:v>45.734375</c:v>
                </c:pt>
                <c:pt idx="18715">
                  <c:v>45.736979166666664</c:v>
                </c:pt>
                <c:pt idx="18716">
                  <c:v>45.739583333333336</c:v>
                </c:pt>
                <c:pt idx="18717">
                  <c:v>45.7421875</c:v>
                </c:pt>
                <c:pt idx="18718">
                  <c:v>45.744791666666664</c:v>
                </c:pt>
                <c:pt idx="18719">
                  <c:v>45.747395833333336</c:v>
                </c:pt>
                <c:pt idx="18720">
                  <c:v>45.75</c:v>
                </c:pt>
                <c:pt idx="18721">
                  <c:v>45.752604166666664</c:v>
                </c:pt>
                <c:pt idx="18722">
                  <c:v>45.755208333333336</c:v>
                </c:pt>
                <c:pt idx="18723">
                  <c:v>45.7578125</c:v>
                </c:pt>
                <c:pt idx="18724">
                  <c:v>45.760416666666664</c:v>
                </c:pt>
                <c:pt idx="18725">
                  <c:v>45.763020833333336</c:v>
                </c:pt>
                <c:pt idx="18726">
                  <c:v>45.765625</c:v>
                </c:pt>
                <c:pt idx="18727">
                  <c:v>45.768229166666664</c:v>
                </c:pt>
                <c:pt idx="18728">
                  <c:v>45.770833333333336</c:v>
                </c:pt>
                <c:pt idx="18729">
                  <c:v>45.7734375</c:v>
                </c:pt>
                <c:pt idx="18730">
                  <c:v>45.776041666666664</c:v>
                </c:pt>
                <c:pt idx="18731">
                  <c:v>45.778645833333336</c:v>
                </c:pt>
                <c:pt idx="18732">
                  <c:v>45.78125</c:v>
                </c:pt>
                <c:pt idx="18733">
                  <c:v>45.783854166666664</c:v>
                </c:pt>
                <c:pt idx="18734">
                  <c:v>45.786458333333336</c:v>
                </c:pt>
                <c:pt idx="18735">
                  <c:v>45.7890625</c:v>
                </c:pt>
                <c:pt idx="18736">
                  <c:v>45.791666666666664</c:v>
                </c:pt>
                <c:pt idx="18737">
                  <c:v>45.794270833333336</c:v>
                </c:pt>
                <c:pt idx="18738">
                  <c:v>45.796875</c:v>
                </c:pt>
                <c:pt idx="18739">
                  <c:v>45.799479166666664</c:v>
                </c:pt>
                <c:pt idx="18740">
                  <c:v>45.802083333333336</c:v>
                </c:pt>
                <c:pt idx="18741">
                  <c:v>45.8046875</c:v>
                </c:pt>
                <c:pt idx="18742">
                  <c:v>45.807291666666664</c:v>
                </c:pt>
                <c:pt idx="18743">
                  <c:v>45.809895833333336</c:v>
                </c:pt>
                <c:pt idx="18744">
                  <c:v>45.8125</c:v>
                </c:pt>
                <c:pt idx="18745">
                  <c:v>45.815104166666664</c:v>
                </c:pt>
                <c:pt idx="18746">
                  <c:v>45.817708333333336</c:v>
                </c:pt>
                <c:pt idx="18747">
                  <c:v>45.8203125</c:v>
                </c:pt>
                <c:pt idx="18748">
                  <c:v>45.822916666666664</c:v>
                </c:pt>
                <c:pt idx="18749">
                  <c:v>45.825520833333336</c:v>
                </c:pt>
                <c:pt idx="18750">
                  <c:v>45.828125</c:v>
                </c:pt>
                <c:pt idx="18751">
                  <c:v>45.830729166666664</c:v>
                </c:pt>
                <c:pt idx="18752">
                  <c:v>45.833333333333336</c:v>
                </c:pt>
                <c:pt idx="18753">
                  <c:v>45.8359375</c:v>
                </c:pt>
                <c:pt idx="18754">
                  <c:v>45.838541666666664</c:v>
                </c:pt>
                <c:pt idx="18755">
                  <c:v>45.841145833333336</c:v>
                </c:pt>
                <c:pt idx="18756">
                  <c:v>45.84375</c:v>
                </c:pt>
                <c:pt idx="18757">
                  <c:v>45.846354166666664</c:v>
                </c:pt>
                <c:pt idx="18758">
                  <c:v>45.848958333333336</c:v>
                </c:pt>
                <c:pt idx="18759">
                  <c:v>45.8515625</c:v>
                </c:pt>
                <c:pt idx="18760">
                  <c:v>45.854166666666664</c:v>
                </c:pt>
                <c:pt idx="18761">
                  <c:v>45.856770833333336</c:v>
                </c:pt>
                <c:pt idx="18762">
                  <c:v>45.859375</c:v>
                </c:pt>
                <c:pt idx="18763">
                  <c:v>45.861979166666664</c:v>
                </c:pt>
                <c:pt idx="18764">
                  <c:v>45.864583333333336</c:v>
                </c:pt>
                <c:pt idx="18765">
                  <c:v>45.8671875</c:v>
                </c:pt>
                <c:pt idx="18766">
                  <c:v>45.869791666666664</c:v>
                </c:pt>
                <c:pt idx="18767">
                  <c:v>45.872395833333336</c:v>
                </c:pt>
                <c:pt idx="18768">
                  <c:v>45.875</c:v>
                </c:pt>
                <c:pt idx="18769">
                  <c:v>45.877604166666664</c:v>
                </c:pt>
                <c:pt idx="18770">
                  <c:v>45.880208333333336</c:v>
                </c:pt>
                <c:pt idx="18771">
                  <c:v>45.8828125</c:v>
                </c:pt>
                <c:pt idx="18772">
                  <c:v>45.885416666666664</c:v>
                </c:pt>
                <c:pt idx="18773">
                  <c:v>45.888020833333336</c:v>
                </c:pt>
                <c:pt idx="18774">
                  <c:v>45.890625</c:v>
                </c:pt>
                <c:pt idx="18775">
                  <c:v>45.893229166666664</c:v>
                </c:pt>
                <c:pt idx="18776">
                  <c:v>45.895833333333336</c:v>
                </c:pt>
                <c:pt idx="18777">
                  <c:v>45.8984375</c:v>
                </c:pt>
                <c:pt idx="18778">
                  <c:v>45.901041666666664</c:v>
                </c:pt>
                <c:pt idx="18779">
                  <c:v>45.903645833333336</c:v>
                </c:pt>
                <c:pt idx="18780">
                  <c:v>45.90625</c:v>
                </c:pt>
                <c:pt idx="18781">
                  <c:v>45.908854166666664</c:v>
                </c:pt>
                <c:pt idx="18782">
                  <c:v>45.911458333333336</c:v>
                </c:pt>
                <c:pt idx="18783">
                  <c:v>45.9140625</c:v>
                </c:pt>
                <c:pt idx="18784">
                  <c:v>45.916666666666664</c:v>
                </c:pt>
                <c:pt idx="18785">
                  <c:v>45.919270833333336</c:v>
                </c:pt>
                <c:pt idx="18786">
                  <c:v>45.921875</c:v>
                </c:pt>
                <c:pt idx="18787">
                  <c:v>45.924479166666664</c:v>
                </c:pt>
                <c:pt idx="18788">
                  <c:v>45.927083333333336</c:v>
                </c:pt>
                <c:pt idx="18789">
                  <c:v>45.9296875</c:v>
                </c:pt>
                <c:pt idx="18790">
                  <c:v>45.932291666666664</c:v>
                </c:pt>
                <c:pt idx="18791">
                  <c:v>45.934895833333336</c:v>
                </c:pt>
                <c:pt idx="18792">
                  <c:v>45.9375</c:v>
                </c:pt>
                <c:pt idx="18793">
                  <c:v>45.940104166666664</c:v>
                </c:pt>
                <c:pt idx="18794">
                  <c:v>45.942708333333336</c:v>
                </c:pt>
                <c:pt idx="18795">
                  <c:v>45.9453125</c:v>
                </c:pt>
                <c:pt idx="18796">
                  <c:v>45.947916666666664</c:v>
                </c:pt>
                <c:pt idx="18797">
                  <c:v>45.950520833333336</c:v>
                </c:pt>
                <c:pt idx="18798">
                  <c:v>45.953125</c:v>
                </c:pt>
                <c:pt idx="18799">
                  <c:v>45.955729166666664</c:v>
                </c:pt>
                <c:pt idx="18800">
                  <c:v>45.958333333333336</c:v>
                </c:pt>
                <c:pt idx="18801">
                  <c:v>45.9609375</c:v>
                </c:pt>
                <c:pt idx="18802">
                  <c:v>45.963541666666664</c:v>
                </c:pt>
                <c:pt idx="18803">
                  <c:v>45.966145833333336</c:v>
                </c:pt>
                <c:pt idx="18804">
                  <c:v>45.96875</c:v>
                </c:pt>
                <c:pt idx="18805">
                  <c:v>45.971354166666664</c:v>
                </c:pt>
                <c:pt idx="18806">
                  <c:v>45.973958333333336</c:v>
                </c:pt>
                <c:pt idx="18807">
                  <c:v>45.9765625</c:v>
                </c:pt>
                <c:pt idx="18808">
                  <c:v>45.979166666666664</c:v>
                </c:pt>
                <c:pt idx="18809">
                  <c:v>45.981770833333336</c:v>
                </c:pt>
                <c:pt idx="18810">
                  <c:v>45.984375</c:v>
                </c:pt>
                <c:pt idx="18811">
                  <c:v>45.986979166666664</c:v>
                </c:pt>
                <c:pt idx="18812">
                  <c:v>45.989583333333336</c:v>
                </c:pt>
                <c:pt idx="18813">
                  <c:v>45.9921875</c:v>
                </c:pt>
                <c:pt idx="18814">
                  <c:v>45.994791666666664</c:v>
                </c:pt>
                <c:pt idx="18815">
                  <c:v>45.997395833333336</c:v>
                </c:pt>
                <c:pt idx="18816">
                  <c:v>46</c:v>
                </c:pt>
                <c:pt idx="18817">
                  <c:v>46.002604166666664</c:v>
                </c:pt>
                <c:pt idx="18818">
                  <c:v>46.005208333333336</c:v>
                </c:pt>
                <c:pt idx="18819">
                  <c:v>46.0078125</c:v>
                </c:pt>
                <c:pt idx="18820">
                  <c:v>46.010416666666664</c:v>
                </c:pt>
                <c:pt idx="18821">
                  <c:v>46.013020833333336</c:v>
                </c:pt>
                <c:pt idx="18822">
                  <c:v>46.015625</c:v>
                </c:pt>
                <c:pt idx="18823">
                  <c:v>46.018229166666664</c:v>
                </c:pt>
                <c:pt idx="18824">
                  <c:v>46.020833333333336</c:v>
                </c:pt>
                <c:pt idx="18825">
                  <c:v>46.0234375</c:v>
                </c:pt>
                <c:pt idx="18826">
                  <c:v>46.026041666666664</c:v>
                </c:pt>
                <c:pt idx="18827">
                  <c:v>46.028645833333336</c:v>
                </c:pt>
                <c:pt idx="18828">
                  <c:v>46.03125</c:v>
                </c:pt>
                <c:pt idx="18829">
                  <c:v>46.033854166666664</c:v>
                </c:pt>
                <c:pt idx="18830">
                  <c:v>46.036458333333336</c:v>
                </c:pt>
                <c:pt idx="18831">
                  <c:v>46.0390625</c:v>
                </c:pt>
                <c:pt idx="18832">
                  <c:v>46.041666666666664</c:v>
                </c:pt>
                <c:pt idx="18833">
                  <c:v>46.044270833333336</c:v>
                </c:pt>
                <c:pt idx="18834">
                  <c:v>46.046875</c:v>
                </c:pt>
                <c:pt idx="18835">
                  <c:v>46.049479166666664</c:v>
                </c:pt>
                <c:pt idx="18836">
                  <c:v>46.052083333333336</c:v>
                </c:pt>
                <c:pt idx="18837">
                  <c:v>46.0546875</c:v>
                </c:pt>
                <c:pt idx="18838">
                  <c:v>46.057291666666664</c:v>
                </c:pt>
                <c:pt idx="18839">
                  <c:v>46.059895833333336</c:v>
                </c:pt>
                <c:pt idx="18840">
                  <c:v>46.0625</c:v>
                </c:pt>
                <c:pt idx="18841">
                  <c:v>46.065104166666664</c:v>
                </c:pt>
                <c:pt idx="18842">
                  <c:v>46.067708333333336</c:v>
                </c:pt>
                <c:pt idx="18843">
                  <c:v>46.0703125</c:v>
                </c:pt>
                <c:pt idx="18844">
                  <c:v>46.072916666666664</c:v>
                </c:pt>
                <c:pt idx="18845">
                  <c:v>46.075520833333336</c:v>
                </c:pt>
                <c:pt idx="18846">
                  <c:v>46.078125</c:v>
                </c:pt>
                <c:pt idx="18847">
                  <c:v>46.080729166666664</c:v>
                </c:pt>
                <c:pt idx="18848">
                  <c:v>46.083333333333336</c:v>
                </c:pt>
                <c:pt idx="18849">
                  <c:v>46.0859375</c:v>
                </c:pt>
                <c:pt idx="18850">
                  <c:v>46.088541666666664</c:v>
                </c:pt>
                <c:pt idx="18851">
                  <c:v>46.091145833333336</c:v>
                </c:pt>
                <c:pt idx="18852">
                  <c:v>46.09375</c:v>
                </c:pt>
                <c:pt idx="18853">
                  <c:v>46.096354166666664</c:v>
                </c:pt>
                <c:pt idx="18854">
                  <c:v>46.098958333333336</c:v>
                </c:pt>
                <c:pt idx="18855">
                  <c:v>46.1015625</c:v>
                </c:pt>
                <c:pt idx="18856">
                  <c:v>46.104166666666664</c:v>
                </c:pt>
                <c:pt idx="18857">
                  <c:v>46.106770833333336</c:v>
                </c:pt>
                <c:pt idx="18858">
                  <c:v>46.109375</c:v>
                </c:pt>
                <c:pt idx="18859">
                  <c:v>46.111979166666664</c:v>
                </c:pt>
                <c:pt idx="18860">
                  <c:v>46.114583333333336</c:v>
                </c:pt>
                <c:pt idx="18861">
                  <c:v>46.1171875</c:v>
                </c:pt>
                <c:pt idx="18862">
                  <c:v>46.119791666666664</c:v>
                </c:pt>
                <c:pt idx="18863">
                  <c:v>46.122395833333336</c:v>
                </c:pt>
                <c:pt idx="18864">
                  <c:v>46.125</c:v>
                </c:pt>
                <c:pt idx="18865">
                  <c:v>46.127604166666664</c:v>
                </c:pt>
                <c:pt idx="18866">
                  <c:v>46.130208333333336</c:v>
                </c:pt>
                <c:pt idx="18867">
                  <c:v>46.1328125</c:v>
                </c:pt>
                <c:pt idx="18868">
                  <c:v>46.135416666666664</c:v>
                </c:pt>
                <c:pt idx="18869">
                  <c:v>46.138020833333336</c:v>
                </c:pt>
                <c:pt idx="18870">
                  <c:v>46.140625</c:v>
                </c:pt>
                <c:pt idx="18871">
                  <c:v>46.143229166666664</c:v>
                </c:pt>
                <c:pt idx="18872">
                  <c:v>46.145833333333336</c:v>
                </c:pt>
                <c:pt idx="18873">
                  <c:v>46.1484375</c:v>
                </c:pt>
                <c:pt idx="18874">
                  <c:v>46.151041666666664</c:v>
                </c:pt>
                <c:pt idx="18875">
                  <c:v>46.153645833333336</c:v>
                </c:pt>
                <c:pt idx="18876">
                  <c:v>46.15625</c:v>
                </c:pt>
                <c:pt idx="18877">
                  <c:v>46.158854166666664</c:v>
                </c:pt>
                <c:pt idx="18878">
                  <c:v>46.161458333333336</c:v>
                </c:pt>
                <c:pt idx="18879">
                  <c:v>46.1640625</c:v>
                </c:pt>
                <c:pt idx="18880">
                  <c:v>46.166666666666664</c:v>
                </c:pt>
                <c:pt idx="18881">
                  <c:v>46.169270833333336</c:v>
                </c:pt>
                <c:pt idx="18882">
                  <c:v>46.171875</c:v>
                </c:pt>
                <c:pt idx="18883">
                  <c:v>46.174479166666664</c:v>
                </c:pt>
                <c:pt idx="18884">
                  <c:v>46.177083333333336</c:v>
                </c:pt>
                <c:pt idx="18885">
                  <c:v>46.1796875</c:v>
                </c:pt>
                <c:pt idx="18886">
                  <c:v>46.182291666666664</c:v>
                </c:pt>
                <c:pt idx="18887">
                  <c:v>46.184895833333336</c:v>
                </c:pt>
                <c:pt idx="18888">
                  <c:v>46.1875</c:v>
                </c:pt>
                <c:pt idx="18889">
                  <c:v>46.190104166666664</c:v>
                </c:pt>
                <c:pt idx="18890">
                  <c:v>46.192708333333336</c:v>
                </c:pt>
                <c:pt idx="18891">
                  <c:v>46.1953125</c:v>
                </c:pt>
                <c:pt idx="18892">
                  <c:v>46.197916666666664</c:v>
                </c:pt>
                <c:pt idx="18893">
                  <c:v>46.200520833333336</c:v>
                </c:pt>
                <c:pt idx="18894">
                  <c:v>46.203125</c:v>
                </c:pt>
                <c:pt idx="18895">
                  <c:v>46.205729166666664</c:v>
                </c:pt>
                <c:pt idx="18896">
                  <c:v>46.208333333333336</c:v>
                </c:pt>
                <c:pt idx="18897">
                  <c:v>46.2109375</c:v>
                </c:pt>
                <c:pt idx="18898">
                  <c:v>46.213541666666664</c:v>
                </c:pt>
                <c:pt idx="18899">
                  <c:v>46.216145833333336</c:v>
                </c:pt>
                <c:pt idx="18900">
                  <c:v>46.21875</c:v>
                </c:pt>
                <c:pt idx="18901">
                  <c:v>46.221354166666664</c:v>
                </c:pt>
                <c:pt idx="18902">
                  <c:v>46.223958333333336</c:v>
                </c:pt>
                <c:pt idx="18903">
                  <c:v>46.2265625</c:v>
                </c:pt>
                <c:pt idx="18904">
                  <c:v>46.229166666666664</c:v>
                </c:pt>
                <c:pt idx="18905">
                  <c:v>46.231770833333336</c:v>
                </c:pt>
                <c:pt idx="18906">
                  <c:v>46.234375</c:v>
                </c:pt>
                <c:pt idx="18907">
                  <c:v>46.236979166666664</c:v>
                </c:pt>
                <c:pt idx="18908">
                  <c:v>46.239583333333336</c:v>
                </c:pt>
                <c:pt idx="18909">
                  <c:v>46.2421875</c:v>
                </c:pt>
                <c:pt idx="18910">
                  <c:v>46.244791666666664</c:v>
                </c:pt>
                <c:pt idx="18911">
                  <c:v>46.247395833333336</c:v>
                </c:pt>
                <c:pt idx="18912">
                  <c:v>46.25</c:v>
                </c:pt>
                <c:pt idx="18913">
                  <c:v>46.252604166666664</c:v>
                </c:pt>
                <c:pt idx="18914">
                  <c:v>46.255208333333336</c:v>
                </c:pt>
                <c:pt idx="18915">
                  <c:v>46.2578125</c:v>
                </c:pt>
                <c:pt idx="18916">
                  <c:v>46.260416666666664</c:v>
                </c:pt>
                <c:pt idx="18917">
                  <c:v>46.263020833333336</c:v>
                </c:pt>
                <c:pt idx="18918">
                  <c:v>46.265625</c:v>
                </c:pt>
                <c:pt idx="18919">
                  <c:v>46.268229166666664</c:v>
                </c:pt>
                <c:pt idx="18920">
                  <c:v>46.270833333333336</c:v>
                </c:pt>
                <c:pt idx="18921">
                  <c:v>46.2734375</c:v>
                </c:pt>
                <c:pt idx="18922">
                  <c:v>46.276041666666664</c:v>
                </c:pt>
                <c:pt idx="18923">
                  <c:v>46.278645833333336</c:v>
                </c:pt>
                <c:pt idx="18924">
                  <c:v>46.28125</c:v>
                </c:pt>
                <c:pt idx="18925">
                  <c:v>46.283854166666664</c:v>
                </c:pt>
                <c:pt idx="18926">
                  <c:v>46.286458333333336</c:v>
                </c:pt>
                <c:pt idx="18927">
                  <c:v>46.2890625</c:v>
                </c:pt>
                <c:pt idx="18928">
                  <c:v>46.291666666666664</c:v>
                </c:pt>
                <c:pt idx="18929">
                  <c:v>46.294270833333336</c:v>
                </c:pt>
                <c:pt idx="18930">
                  <c:v>46.296875</c:v>
                </c:pt>
                <c:pt idx="18931">
                  <c:v>46.299479166666664</c:v>
                </c:pt>
                <c:pt idx="18932">
                  <c:v>46.302083333333336</c:v>
                </c:pt>
                <c:pt idx="18933">
                  <c:v>46.3046875</c:v>
                </c:pt>
                <c:pt idx="18934">
                  <c:v>46.307291666666664</c:v>
                </c:pt>
                <c:pt idx="18935">
                  <c:v>46.309895833333336</c:v>
                </c:pt>
                <c:pt idx="18936">
                  <c:v>46.3125</c:v>
                </c:pt>
                <c:pt idx="18937">
                  <c:v>46.315104166666664</c:v>
                </c:pt>
                <c:pt idx="18938">
                  <c:v>46.317708333333336</c:v>
                </c:pt>
                <c:pt idx="18939">
                  <c:v>46.3203125</c:v>
                </c:pt>
                <c:pt idx="18940">
                  <c:v>46.322916666666664</c:v>
                </c:pt>
                <c:pt idx="18941">
                  <c:v>46.325520833333336</c:v>
                </c:pt>
                <c:pt idx="18942">
                  <c:v>46.328125</c:v>
                </c:pt>
                <c:pt idx="18943">
                  <c:v>46.330729166666664</c:v>
                </c:pt>
                <c:pt idx="18944">
                  <c:v>46.333333333333336</c:v>
                </c:pt>
                <c:pt idx="18945">
                  <c:v>46.3359375</c:v>
                </c:pt>
                <c:pt idx="18946">
                  <c:v>46.338541666666664</c:v>
                </c:pt>
                <c:pt idx="18947">
                  <c:v>46.341145833333336</c:v>
                </c:pt>
                <c:pt idx="18948">
                  <c:v>46.34375</c:v>
                </c:pt>
                <c:pt idx="18949">
                  <c:v>46.346354166666664</c:v>
                </c:pt>
                <c:pt idx="18950">
                  <c:v>46.348958333333336</c:v>
                </c:pt>
                <c:pt idx="18951">
                  <c:v>46.3515625</c:v>
                </c:pt>
                <c:pt idx="18952">
                  <c:v>46.354166666666664</c:v>
                </c:pt>
                <c:pt idx="18953">
                  <c:v>46.356770833333336</c:v>
                </c:pt>
                <c:pt idx="18954">
                  <c:v>46.359375</c:v>
                </c:pt>
                <c:pt idx="18955">
                  <c:v>46.361979166666664</c:v>
                </c:pt>
                <c:pt idx="18956">
                  <c:v>46.364583333333336</c:v>
                </c:pt>
                <c:pt idx="18957">
                  <c:v>46.3671875</c:v>
                </c:pt>
                <c:pt idx="18958">
                  <c:v>46.369791666666664</c:v>
                </c:pt>
                <c:pt idx="18959">
                  <c:v>46.372395833333336</c:v>
                </c:pt>
                <c:pt idx="18960">
                  <c:v>46.375</c:v>
                </c:pt>
                <c:pt idx="18961">
                  <c:v>46.377604166666664</c:v>
                </c:pt>
                <c:pt idx="18962">
                  <c:v>46.380208333333336</c:v>
                </c:pt>
                <c:pt idx="18963">
                  <c:v>46.3828125</c:v>
                </c:pt>
                <c:pt idx="18964">
                  <c:v>46.385416666666664</c:v>
                </c:pt>
                <c:pt idx="18965">
                  <c:v>46.388020833333336</c:v>
                </c:pt>
                <c:pt idx="18966">
                  <c:v>46.390625</c:v>
                </c:pt>
                <c:pt idx="18967">
                  <c:v>46.393229166666664</c:v>
                </c:pt>
                <c:pt idx="18968">
                  <c:v>46.395833333333336</c:v>
                </c:pt>
                <c:pt idx="18969">
                  <c:v>46.3984375</c:v>
                </c:pt>
                <c:pt idx="18970">
                  <c:v>46.401041666666664</c:v>
                </c:pt>
                <c:pt idx="18971">
                  <c:v>46.403645833333336</c:v>
                </c:pt>
                <c:pt idx="18972">
                  <c:v>46.40625</c:v>
                </c:pt>
                <c:pt idx="18973">
                  <c:v>46.408854166666664</c:v>
                </c:pt>
                <c:pt idx="18974">
                  <c:v>46.411458333333336</c:v>
                </c:pt>
                <c:pt idx="18975">
                  <c:v>46.4140625</c:v>
                </c:pt>
                <c:pt idx="18976">
                  <c:v>46.416666666666664</c:v>
                </c:pt>
                <c:pt idx="18977">
                  <c:v>46.419270833333336</c:v>
                </c:pt>
                <c:pt idx="18978">
                  <c:v>46.421875</c:v>
                </c:pt>
                <c:pt idx="18979">
                  <c:v>46.424479166666664</c:v>
                </c:pt>
                <c:pt idx="18980">
                  <c:v>46.427083333333336</c:v>
                </c:pt>
                <c:pt idx="18981">
                  <c:v>46.4296875</c:v>
                </c:pt>
                <c:pt idx="18982">
                  <c:v>46.432291666666664</c:v>
                </c:pt>
                <c:pt idx="18983">
                  <c:v>46.434895833333336</c:v>
                </c:pt>
                <c:pt idx="18984">
                  <c:v>46.4375</c:v>
                </c:pt>
                <c:pt idx="18985">
                  <c:v>46.440104166666664</c:v>
                </c:pt>
                <c:pt idx="18986">
                  <c:v>46.442708333333336</c:v>
                </c:pt>
                <c:pt idx="18987">
                  <c:v>46.4453125</c:v>
                </c:pt>
                <c:pt idx="18988">
                  <c:v>46.447916666666664</c:v>
                </c:pt>
                <c:pt idx="18989">
                  <c:v>46.450520833333336</c:v>
                </c:pt>
                <c:pt idx="18990">
                  <c:v>46.453125</c:v>
                </c:pt>
                <c:pt idx="18991">
                  <c:v>46.455729166666664</c:v>
                </c:pt>
                <c:pt idx="18992">
                  <c:v>46.458333333333336</c:v>
                </c:pt>
                <c:pt idx="18993">
                  <c:v>46.4609375</c:v>
                </c:pt>
                <c:pt idx="18994">
                  <c:v>46.463541666666664</c:v>
                </c:pt>
                <c:pt idx="18995">
                  <c:v>46.466145833333336</c:v>
                </c:pt>
                <c:pt idx="18996">
                  <c:v>46.46875</c:v>
                </c:pt>
                <c:pt idx="18997">
                  <c:v>46.471354166666664</c:v>
                </c:pt>
                <c:pt idx="18998">
                  <c:v>46.473958333333336</c:v>
                </c:pt>
                <c:pt idx="18999">
                  <c:v>46.4765625</c:v>
                </c:pt>
                <c:pt idx="19000">
                  <c:v>46.479166666666664</c:v>
                </c:pt>
                <c:pt idx="19001">
                  <c:v>46.481770833333336</c:v>
                </c:pt>
                <c:pt idx="19002">
                  <c:v>46.484375</c:v>
                </c:pt>
                <c:pt idx="19003">
                  <c:v>46.486979166666664</c:v>
                </c:pt>
                <c:pt idx="19004">
                  <c:v>46.489583333333336</c:v>
                </c:pt>
                <c:pt idx="19005">
                  <c:v>46.4921875</c:v>
                </c:pt>
                <c:pt idx="19006">
                  <c:v>46.494791666666664</c:v>
                </c:pt>
                <c:pt idx="19007">
                  <c:v>46.497395833333336</c:v>
                </c:pt>
                <c:pt idx="19008">
                  <c:v>46.5</c:v>
                </c:pt>
                <c:pt idx="19009">
                  <c:v>46.502604166666664</c:v>
                </c:pt>
                <c:pt idx="19010">
                  <c:v>46.505208333333336</c:v>
                </c:pt>
                <c:pt idx="19011">
                  <c:v>46.5078125</c:v>
                </c:pt>
                <c:pt idx="19012">
                  <c:v>46.510416666666664</c:v>
                </c:pt>
                <c:pt idx="19013">
                  <c:v>46.513020833333336</c:v>
                </c:pt>
                <c:pt idx="19014">
                  <c:v>46.515625</c:v>
                </c:pt>
                <c:pt idx="19015">
                  <c:v>46.518229166666664</c:v>
                </c:pt>
                <c:pt idx="19016">
                  <c:v>46.520833333333336</c:v>
                </c:pt>
                <c:pt idx="19017">
                  <c:v>46.5234375</c:v>
                </c:pt>
                <c:pt idx="19018">
                  <c:v>46.526041666666664</c:v>
                </c:pt>
                <c:pt idx="19019">
                  <c:v>46.528645833333336</c:v>
                </c:pt>
                <c:pt idx="19020">
                  <c:v>46.53125</c:v>
                </c:pt>
                <c:pt idx="19021">
                  <c:v>46.533854166666664</c:v>
                </c:pt>
                <c:pt idx="19022">
                  <c:v>46.536458333333336</c:v>
                </c:pt>
                <c:pt idx="19023">
                  <c:v>46.5390625</c:v>
                </c:pt>
                <c:pt idx="19024">
                  <c:v>46.541666666666664</c:v>
                </c:pt>
                <c:pt idx="19025">
                  <c:v>46.544270833333336</c:v>
                </c:pt>
                <c:pt idx="19026">
                  <c:v>46.546875</c:v>
                </c:pt>
                <c:pt idx="19027">
                  <c:v>46.549479166666664</c:v>
                </c:pt>
                <c:pt idx="19028">
                  <c:v>46.552083333333336</c:v>
                </c:pt>
                <c:pt idx="19029">
                  <c:v>46.5546875</c:v>
                </c:pt>
                <c:pt idx="19030">
                  <c:v>46.557291666666664</c:v>
                </c:pt>
                <c:pt idx="19031">
                  <c:v>46.559895833333336</c:v>
                </c:pt>
                <c:pt idx="19032">
                  <c:v>46.5625</c:v>
                </c:pt>
                <c:pt idx="19033">
                  <c:v>46.565104166666664</c:v>
                </c:pt>
                <c:pt idx="19034">
                  <c:v>46.567708333333336</c:v>
                </c:pt>
                <c:pt idx="19035">
                  <c:v>46.5703125</c:v>
                </c:pt>
                <c:pt idx="19036">
                  <c:v>46.572916666666664</c:v>
                </c:pt>
                <c:pt idx="19037">
                  <c:v>46.575520833333336</c:v>
                </c:pt>
                <c:pt idx="19038">
                  <c:v>46.578125</c:v>
                </c:pt>
                <c:pt idx="19039">
                  <c:v>46.580729166666664</c:v>
                </c:pt>
                <c:pt idx="19040">
                  <c:v>46.583333333333336</c:v>
                </c:pt>
                <c:pt idx="19041">
                  <c:v>46.5859375</c:v>
                </c:pt>
                <c:pt idx="19042">
                  <c:v>46.588541666666664</c:v>
                </c:pt>
                <c:pt idx="19043">
                  <c:v>46.591145833333336</c:v>
                </c:pt>
                <c:pt idx="19044">
                  <c:v>46.59375</c:v>
                </c:pt>
                <c:pt idx="19045">
                  <c:v>46.596354166666664</c:v>
                </c:pt>
                <c:pt idx="19046">
                  <c:v>46.598958333333336</c:v>
                </c:pt>
                <c:pt idx="19047">
                  <c:v>46.6015625</c:v>
                </c:pt>
                <c:pt idx="19048">
                  <c:v>46.604166666666664</c:v>
                </c:pt>
                <c:pt idx="19049">
                  <c:v>46.606770833333336</c:v>
                </c:pt>
                <c:pt idx="19050">
                  <c:v>46.609375</c:v>
                </c:pt>
                <c:pt idx="19051">
                  <c:v>46.611979166666664</c:v>
                </c:pt>
                <c:pt idx="19052">
                  <c:v>46.614583333333336</c:v>
                </c:pt>
                <c:pt idx="19053">
                  <c:v>46.6171875</c:v>
                </c:pt>
                <c:pt idx="19054">
                  <c:v>46.619791666666664</c:v>
                </c:pt>
                <c:pt idx="19055">
                  <c:v>46.622395833333336</c:v>
                </c:pt>
                <c:pt idx="19056">
                  <c:v>46.625</c:v>
                </c:pt>
                <c:pt idx="19057">
                  <c:v>46.627604166666664</c:v>
                </c:pt>
                <c:pt idx="19058">
                  <c:v>46.630208333333336</c:v>
                </c:pt>
                <c:pt idx="19059">
                  <c:v>46.6328125</c:v>
                </c:pt>
                <c:pt idx="19060">
                  <c:v>46.635416666666664</c:v>
                </c:pt>
                <c:pt idx="19061">
                  <c:v>46.638020833333336</c:v>
                </c:pt>
                <c:pt idx="19062">
                  <c:v>46.640625</c:v>
                </c:pt>
                <c:pt idx="19063">
                  <c:v>46.643229166666664</c:v>
                </c:pt>
                <c:pt idx="19064">
                  <c:v>46.645833333333336</c:v>
                </c:pt>
                <c:pt idx="19065">
                  <c:v>46.6484375</c:v>
                </c:pt>
                <c:pt idx="19066">
                  <c:v>46.651041666666664</c:v>
                </c:pt>
                <c:pt idx="19067">
                  <c:v>46.653645833333336</c:v>
                </c:pt>
                <c:pt idx="19068">
                  <c:v>46.65625</c:v>
                </c:pt>
                <c:pt idx="19069">
                  <c:v>46.658854166666664</c:v>
                </c:pt>
                <c:pt idx="19070">
                  <c:v>46.661458333333336</c:v>
                </c:pt>
                <c:pt idx="19071">
                  <c:v>46.6640625</c:v>
                </c:pt>
                <c:pt idx="19072">
                  <c:v>46.666666666666664</c:v>
                </c:pt>
                <c:pt idx="19073">
                  <c:v>46.669270833333336</c:v>
                </c:pt>
                <c:pt idx="19074">
                  <c:v>46.671875</c:v>
                </c:pt>
                <c:pt idx="19075">
                  <c:v>46.674479166666664</c:v>
                </c:pt>
                <c:pt idx="19076">
                  <c:v>46.677083333333336</c:v>
                </c:pt>
                <c:pt idx="19077">
                  <c:v>46.6796875</c:v>
                </c:pt>
                <c:pt idx="19078">
                  <c:v>46.682291666666664</c:v>
                </c:pt>
                <c:pt idx="19079">
                  <c:v>46.684895833333336</c:v>
                </c:pt>
                <c:pt idx="19080">
                  <c:v>46.6875</c:v>
                </c:pt>
                <c:pt idx="19081">
                  <c:v>46.690104166666664</c:v>
                </c:pt>
                <c:pt idx="19082">
                  <c:v>46.692708333333336</c:v>
                </c:pt>
                <c:pt idx="19083">
                  <c:v>46.6953125</c:v>
                </c:pt>
                <c:pt idx="19084">
                  <c:v>46.697916666666664</c:v>
                </c:pt>
                <c:pt idx="19085">
                  <c:v>46.700520833333336</c:v>
                </c:pt>
                <c:pt idx="19086">
                  <c:v>46.703125</c:v>
                </c:pt>
                <c:pt idx="19087">
                  <c:v>46.705729166666664</c:v>
                </c:pt>
                <c:pt idx="19088">
                  <c:v>46.708333333333336</c:v>
                </c:pt>
                <c:pt idx="19089">
                  <c:v>46.7109375</c:v>
                </c:pt>
                <c:pt idx="19090">
                  <c:v>46.713541666666664</c:v>
                </c:pt>
                <c:pt idx="19091">
                  <c:v>46.716145833333336</c:v>
                </c:pt>
                <c:pt idx="19092">
                  <c:v>46.71875</c:v>
                </c:pt>
                <c:pt idx="19093">
                  <c:v>46.721354166666664</c:v>
                </c:pt>
                <c:pt idx="19094">
                  <c:v>46.723958333333336</c:v>
                </c:pt>
                <c:pt idx="19095">
                  <c:v>46.7265625</c:v>
                </c:pt>
                <c:pt idx="19096">
                  <c:v>46.729166666666664</c:v>
                </c:pt>
                <c:pt idx="19097">
                  <c:v>46.731770833333336</c:v>
                </c:pt>
                <c:pt idx="19098">
                  <c:v>46.734375</c:v>
                </c:pt>
                <c:pt idx="19099">
                  <c:v>46.736979166666664</c:v>
                </c:pt>
                <c:pt idx="19100">
                  <c:v>46.739583333333336</c:v>
                </c:pt>
                <c:pt idx="19101">
                  <c:v>46.7421875</c:v>
                </c:pt>
                <c:pt idx="19102">
                  <c:v>46.744791666666664</c:v>
                </c:pt>
                <c:pt idx="19103">
                  <c:v>46.747395833333336</c:v>
                </c:pt>
                <c:pt idx="19104">
                  <c:v>46.75</c:v>
                </c:pt>
                <c:pt idx="19105">
                  <c:v>46.752604166666664</c:v>
                </c:pt>
                <c:pt idx="19106">
                  <c:v>46.755208333333336</c:v>
                </c:pt>
                <c:pt idx="19107">
                  <c:v>46.7578125</c:v>
                </c:pt>
                <c:pt idx="19108">
                  <c:v>46.760416666666664</c:v>
                </c:pt>
                <c:pt idx="19109">
                  <c:v>46.763020833333336</c:v>
                </c:pt>
                <c:pt idx="19110">
                  <c:v>46.765625</c:v>
                </c:pt>
                <c:pt idx="19111">
                  <c:v>46.768229166666664</c:v>
                </c:pt>
                <c:pt idx="19112">
                  <c:v>46.770833333333336</c:v>
                </c:pt>
                <c:pt idx="19113">
                  <c:v>46.7734375</c:v>
                </c:pt>
                <c:pt idx="19114">
                  <c:v>46.776041666666664</c:v>
                </c:pt>
                <c:pt idx="19115">
                  <c:v>46.778645833333336</c:v>
                </c:pt>
                <c:pt idx="19116">
                  <c:v>46.78125</c:v>
                </c:pt>
                <c:pt idx="19117">
                  <c:v>46.783854166666664</c:v>
                </c:pt>
                <c:pt idx="19118">
                  <c:v>46.786458333333336</c:v>
                </c:pt>
                <c:pt idx="19119">
                  <c:v>46.7890625</c:v>
                </c:pt>
                <c:pt idx="19120">
                  <c:v>46.791666666666664</c:v>
                </c:pt>
                <c:pt idx="19121">
                  <c:v>46.794270833333336</c:v>
                </c:pt>
                <c:pt idx="19122">
                  <c:v>46.796875</c:v>
                </c:pt>
                <c:pt idx="19123">
                  <c:v>46.799479166666664</c:v>
                </c:pt>
                <c:pt idx="19124">
                  <c:v>46.802083333333336</c:v>
                </c:pt>
                <c:pt idx="19125">
                  <c:v>46.8046875</c:v>
                </c:pt>
                <c:pt idx="19126">
                  <c:v>46.807291666666664</c:v>
                </c:pt>
                <c:pt idx="19127">
                  <c:v>46.809895833333336</c:v>
                </c:pt>
                <c:pt idx="19128">
                  <c:v>46.8125</c:v>
                </c:pt>
                <c:pt idx="19129">
                  <c:v>46.815104166666664</c:v>
                </c:pt>
                <c:pt idx="19130">
                  <c:v>46.817708333333336</c:v>
                </c:pt>
                <c:pt idx="19131">
                  <c:v>46.8203125</c:v>
                </c:pt>
                <c:pt idx="19132">
                  <c:v>46.822916666666664</c:v>
                </c:pt>
                <c:pt idx="19133">
                  <c:v>46.825520833333336</c:v>
                </c:pt>
                <c:pt idx="19134">
                  <c:v>46.828125</c:v>
                </c:pt>
                <c:pt idx="19135">
                  <c:v>46.830729166666664</c:v>
                </c:pt>
                <c:pt idx="19136">
                  <c:v>46.833333333333336</c:v>
                </c:pt>
                <c:pt idx="19137">
                  <c:v>46.8359375</c:v>
                </c:pt>
                <c:pt idx="19138">
                  <c:v>46.838541666666664</c:v>
                </c:pt>
                <c:pt idx="19139">
                  <c:v>46.841145833333336</c:v>
                </c:pt>
                <c:pt idx="19140">
                  <c:v>46.84375</c:v>
                </c:pt>
                <c:pt idx="19141">
                  <c:v>46.846354166666664</c:v>
                </c:pt>
                <c:pt idx="19142">
                  <c:v>46.848958333333336</c:v>
                </c:pt>
                <c:pt idx="19143">
                  <c:v>46.8515625</c:v>
                </c:pt>
                <c:pt idx="19144">
                  <c:v>46.854166666666664</c:v>
                </c:pt>
                <c:pt idx="19145">
                  <c:v>46.856770833333336</c:v>
                </c:pt>
                <c:pt idx="19146">
                  <c:v>46.859375</c:v>
                </c:pt>
                <c:pt idx="19147">
                  <c:v>46.861979166666664</c:v>
                </c:pt>
                <c:pt idx="19148">
                  <c:v>46.864583333333336</c:v>
                </c:pt>
                <c:pt idx="19149">
                  <c:v>46.8671875</c:v>
                </c:pt>
                <c:pt idx="19150">
                  <c:v>46.869791666666664</c:v>
                </c:pt>
                <c:pt idx="19151">
                  <c:v>46.872395833333336</c:v>
                </c:pt>
                <c:pt idx="19152">
                  <c:v>46.875</c:v>
                </c:pt>
                <c:pt idx="19153">
                  <c:v>46.877604166666664</c:v>
                </c:pt>
                <c:pt idx="19154">
                  <c:v>46.880208333333336</c:v>
                </c:pt>
                <c:pt idx="19155">
                  <c:v>46.8828125</c:v>
                </c:pt>
                <c:pt idx="19156">
                  <c:v>46.885416666666664</c:v>
                </c:pt>
                <c:pt idx="19157">
                  <c:v>46.888020833333336</c:v>
                </c:pt>
                <c:pt idx="19158">
                  <c:v>46.890625</c:v>
                </c:pt>
                <c:pt idx="19159">
                  <c:v>46.893229166666664</c:v>
                </c:pt>
                <c:pt idx="19160">
                  <c:v>46.895833333333336</c:v>
                </c:pt>
                <c:pt idx="19161">
                  <c:v>46.8984375</c:v>
                </c:pt>
                <c:pt idx="19162">
                  <c:v>46.901041666666664</c:v>
                </c:pt>
                <c:pt idx="19163">
                  <c:v>46.903645833333336</c:v>
                </c:pt>
                <c:pt idx="19164">
                  <c:v>46.90625</c:v>
                </c:pt>
                <c:pt idx="19165">
                  <c:v>46.908854166666664</c:v>
                </c:pt>
                <c:pt idx="19166">
                  <c:v>46.911458333333336</c:v>
                </c:pt>
                <c:pt idx="19167">
                  <c:v>46.9140625</c:v>
                </c:pt>
                <c:pt idx="19168">
                  <c:v>46.916666666666664</c:v>
                </c:pt>
                <c:pt idx="19169">
                  <c:v>46.919270833333336</c:v>
                </c:pt>
                <c:pt idx="19170">
                  <c:v>46.921875</c:v>
                </c:pt>
                <c:pt idx="19171">
                  <c:v>46.924479166666664</c:v>
                </c:pt>
                <c:pt idx="19172">
                  <c:v>46.927083333333336</c:v>
                </c:pt>
                <c:pt idx="19173">
                  <c:v>46.9296875</c:v>
                </c:pt>
                <c:pt idx="19174">
                  <c:v>46.932291666666664</c:v>
                </c:pt>
                <c:pt idx="19175">
                  <c:v>46.934895833333336</c:v>
                </c:pt>
                <c:pt idx="19176">
                  <c:v>46.9375</c:v>
                </c:pt>
                <c:pt idx="19177">
                  <c:v>46.940104166666664</c:v>
                </c:pt>
                <c:pt idx="19178">
                  <c:v>46.942708333333336</c:v>
                </c:pt>
                <c:pt idx="19179">
                  <c:v>46.9453125</c:v>
                </c:pt>
                <c:pt idx="19180">
                  <c:v>46.947916666666664</c:v>
                </c:pt>
                <c:pt idx="19181">
                  <c:v>46.950520833333336</c:v>
                </c:pt>
                <c:pt idx="19182">
                  <c:v>46.953125</c:v>
                </c:pt>
                <c:pt idx="19183">
                  <c:v>46.955729166666664</c:v>
                </c:pt>
                <c:pt idx="19184">
                  <c:v>46.958333333333336</c:v>
                </c:pt>
                <c:pt idx="19185">
                  <c:v>46.9609375</c:v>
                </c:pt>
                <c:pt idx="19186">
                  <c:v>46.963541666666664</c:v>
                </c:pt>
                <c:pt idx="19187">
                  <c:v>46.966145833333336</c:v>
                </c:pt>
                <c:pt idx="19188">
                  <c:v>46.96875</c:v>
                </c:pt>
                <c:pt idx="19189">
                  <c:v>46.971354166666664</c:v>
                </c:pt>
                <c:pt idx="19190">
                  <c:v>46.973958333333336</c:v>
                </c:pt>
                <c:pt idx="19191">
                  <c:v>46.9765625</c:v>
                </c:pt>
                <c:pt idx="19192">
                  <c:v>46.979166666666664</c:v>
                </c:pt>
                <c:pt idx="19193">
                  <c:v>46.981770833333336</c:v>
                </c:pt>
                <c:pt idx="19194">
                  <c:v>46.984375</c:v>
                </c:pt>
                <c:pt idx="19195">
                  <c:v>46.986979166666664</c:v>
                </c:pt>
                <c:pt idx="19196">
                  <c:v>46.989583333333336</c:v>
                </c:pt>
                <c:pt idx="19197">
                  <c:v>46.9921875</c:v>
                </c:pt>
                <c:pt idx="19198">
                  <c:v>46.994791666666664</c:v>
                </c:pt>
                <c:pt idx="19199">
                  <c:v>46.997395833333336</c:v>
                </c:pt>
                <c:pt idx="19200">
                  <c:v>47</c:v>
                </c:pt>
                <c:pt idx="19201">
                  <c:v>47.002604166666664</c:v>
                </c:pt>
                <c:pt idx="19202">
                  <c:v>47.005208333333336</c:v>
                </c:pt>
                <c:pt idx="19203">
                  <c:v>47.0078125</c:v>
                </c:pt>
                <c:pt idx="19204">
                  <c:v>47.010416666666664</c:v>
                </c:pt>
                <c:pt idx="19205">
                  <c:v>47.013020833333336</c:v>
                </c:pt>
                <c:pt idx="19206">
                  <c:v>47.015625</c:v>
                </c:pt>
                <c:pt idx="19207">
                  <c:v>47.018229166666664</c:v>
                </c:pt>
                <c:pt idx="19208">
                  <c:v>47.020833333333336</c:v>
                </c:pt>
                <c:pt idx="19209">
                  <c:v>47.0234375</c:v>
                </c:pt>
                <c:pt idx="19210">
                  <c:v>47.026041666666664</c:v>
                </c:pt>
                <c:pt idx="19211">
                  <c:v>47.028645833333336</c:v>
                </c:pt>
                <c:pt idx="19212">
                  <c:v>47.03125</c:v>
                </c:pt>
                <c:pt idx="19213">
                  <c:v>47.033854166666664</c:v>
                </c:pt>
                <c:pt idx="19214">
                  <c:v>47.036458333333336</c:v>
                </c:pt>
                <c:pt idx="19215">
                  <c:v>47.0390625</c:v>
                </c:pt>
                <c:pt idx="19216">
                  <c:v>47.041666666666664</c:v>
                </c:pt>
                <c:pt idx="19217">
                  <c:v>47.044270833333336</c:v>
                </c:pt>
                <c:pt idx="19218">
                  <c:v>47.046875</c:v>
                </c:pt>
                <c:pt idx="19219">
                  <c:v>47.049479166666664</c:v>
                </c:pt>
                <c:pt idx="19220">
                  <c:v>47.052083333333336</c:v>
                </c:pt>
                <c:pt idx="19221">
                  <c:v>47.0546875</c:v>
                </c:pt>
                <c:pt idx="19222">
                  <c:v>47.057291666666664</c:v>
                </c:pt>
                <c:pt idx="19223">
                  <c:v>47.059895833333336</c:v>
                </c:pt>
                <c:pt idx="19224">
                  <c:v>47.0625</c:v>
                </c:pt>
                <c:pt idx="19225">
                  <c:v>47.065104166666664</c:v>
                </c:pt>
                <c:pt idx="19226">
                  <c:v>47.067708333333336</c:v>
                </c:pt>
                <c:pt idx="19227">
                  <c:v>47.0703125</c:v>
                </c:pt>
                <c:pt idx="19228">
                  <c:v>47.072916666666664</c:v>
                </c:pt>
                <c:pt idx="19229">
                  <c:v>47.075520833333336</c:v>
                </c:pt>
                <c:pt idx="19230">
                  <c:v>47.078125</c:v>
                </c:pt>
                <c:pt idx="19231">
                  <c:v>47.080729166666664</c:v>
                </c:pt>
                <c:pt idx="19232">
                  <c:v>47.083333333333336</c:v>
                </c:pt>
                <c:pt idx="19233">
                  <c:v>47.0859375</c:v>
                </c:pt>
                <c:pt idx="19234">
                  <c:v>47.088541666666664</c:v>
                </c:pt>
                <c:pt idx="19235">
                  <c:v>47.091145833333336</c:v>
                </c:pt>
                <c:pt idx="19236">
                  <c:v>47.09375</c:v>
                </c:pt>
                <c:pt idx="19237">
                  <c:v>47.096354166666664</c:v>
                </c:pt>
                <c:pt idx="19238">
                  <c:v>47.098958333333336</c:v>
                </c:pt>
                <c:pt idx="19239">
                  <c:v>47.1015625</c:v>
                </c:pt>
                <c:pt idx="19240">
                  <c:v>47.104166666666664</c:v>
                </c:pt>
                <c:pt idx="19241">
                  <c:v>47.106770833333336</c:v>
                </c:pt>
                <c:pt idx="19242">
                  <c:v>47.109375</c:v>
                </c:pt>
                <c:pt idx="19243">
                  <c:v>47.111979166666664</c:v>
                </c:pt>
                <c:pt idx="19244">
                  <c:v>47.114583333333336</c:v>
                </c:pt>
                <c:pt idx="19245">
                  <c:v>47.1171875</c:v>
                </c:pt>
                <c:pt idx="19246">
                  <c:v>47.119791666666664</c:v>
                </c:pt>
                <c:pt idx="19247">
                  <c:v>47.122395833333336</c:v>
                </c:pt>
                <c:pt idx="19248">
                  <c:v>47.125</c:v>
                </c:pt>
                <c:pt idx="19249">
                  <c:v>47.127604166666664</c:v>
                </c:pt>
                <c:pt idx="19250">
                  <c:v>47.130208333333336</c:v>
                </c:pt>
                <c:pt idx="19251">
                  <c:v>47.1328125</c:v>
                </c:pt>
                <c:pt idx="19252">
                  <c:v>47.135416666666664</c:v>
                </c:pt>
                <c:pt idx="19253">
                  <c:v>47.138020833333336</c:v>
                </c:pt>
                <c:pt idx="19254">
                  <c:v>47.140625</c:v>
                </c:pt>
                <c:pt idx="19255">
                  <c:v>47.143229166666664</c:v>
                </c:pt>
                <c:pt idx="19256">
                  <c:v>47.145833333333336</c:v>
                </c:pt>
                <c:pt idx="19257">
                  <c:v>47.1484375</c:v>
                </c:pt>
                <c:pt idx="19258">
                  <c:v>47.151041666666664</c:v>
                </c:pt>
                <c:pt idx="19259">
                  <c:v>47.153645833333336</c:v>
                </c:pt>
                <c:pt idx="19260">
                  <c:v>47.15625</c:v>
                </c:pt>
                <c:pt idx="19261">
                  <c:v>47.158854166666664</c:v>
                </c:pt>
                <c:pt idx="19262">
                  <c:v>47.161458333333336</c:v>
                </c:pt>
                <c:pt idx="19263">
                  <c:v>47.1640625</c:v>
                </c:pt>
                <c:pt idx="19264">
                  <c:v>47.166666666666664</c:v>
                </c:pt>
                <c:pt idx="19265">
                  <c:v>47.169270833333336</c:v>
                </c:pt>
                <c:pt idx="19266">
                  <c:v>47.171875</c:v>
                </c:pt>
                <c:pt idx="19267">
                  <c:v>47.174479166666664</c:v>
                </c:pt>
                <c:pt idx="19268">
                  <c:v>47.177083333333336</c:v>
                </c:pt>
                <c:pt idx="19269">
                  <c:v>47.1796875</c:v>
                </c:pt>
                <c:pt idx="19270">
                  <c:v>47.182291666666664</c:v>
                </c:pt>
                <c:pt idx="19271">
                  <c:v>47.184895833333336</c:v>
                </c:pt>
                <c:pt idx="19272">
                  <c:v>47.1875</c:v>
                </c:pt>
                <c:pt idx="19273">
                  <c:v>47.190104166666664</c:v>
                </c:pt>
                <c:pt idx="19274">
                  <c:v>47.192708333333336</c:v>
                </c:pt>
                <c:pt idx="19275">
                  <c:v>47.1953125</c:v>
                </c:pt>
                <c:pt idx="19276">
                  <c:v>47.197916666666664</c:v>
                </c:pt>
                <c:pt idx="19277">
                  <c:v>47.200520833333336</c:v>
                </c:pt>
                <c:pt idx="19278">
                  <c:v>47.203125</c:v>
                </c:pt>
                <c:pt idx="19279">
                  <c:v>47.205729166666664</c:v>
                </c:pt>
                <c:pt idx="19280">
                  <c:v>47.208333333333336</c:v>
                </c:pt>
                <c:pt idx="19281">
                  <c:v>47.2109375</c:v>
                </c:pt>
                <c:pt idx="19282">
                  <c:v>47.213541666666664</c:v>
                </c:pt>
                <c:pt idx="19283">
                  <c:v>47.216145833333336</c:v>
                </c:pt>
                <c:pt idx="19284">
                  <c:v>47.21875</c:v>
                </c:pt>
                <c:pt idx="19285">
                  <c:v>47.221354166666664</c:v>
                </c:pt>
                <c:pt idx="19286">
                  <c:v>47.223958333333336</c:v>
                </c:pt>
                <c:pt idx="19287">
                  <c:v>47.2265625</c:v>
                </c:pt>
                <c:pt idx="19288">
                  <c:v>47.229166666666664</c:v>
                </c:pt>
                <c:pt idx="19289">
                  <c:v>47.231770833333336</c:v>
                </c:pt>
                <c:pt idx="19290">
                  <c:v>47.234375</c:v>
                </c:pt>
                <c:pt idx="19291">
                  <c:v>47.236979166666664</c:v>
                </c:pt>
                <c:pt idx="19292">
                  <c:v>47.239583333333336</c:v>
                </c:pt>
                <c:pt idx="19293">
                  <c:v>47.2421875</c:v>
                </c:pt>
                <c:pt idx="19294">
                  <c:v>47.244791666666664</c:v>
                </c:pt>
                <c:pt idx="19295">
                  <c:v>47.247395833333336</c:v>
                </c:pt>
                <c:pt idx="19296">
                  <c:v>47.25</c:v>
                </c:pt>
                <c:pt idx="19297">
                  <c:v>47.252604166666664</c:v>
                </c:pt>
                <c:pt idx="19298">
                  <c:v>47.255208333333336</c:v>
                </c:pt>
                <c:pt idx="19299">
                  <c:v>47.2578125</c:v>
                </c:pt>
                <c:pt idx="19300">
                  <c:v>47.260416666666664</c:v>
                </c:pt>
                <c:pt idx="19301">
                  <c:v>47.263020833333336</c:v>
                </c:pt>
                <c:pt idx="19302">
                  <c:v>47.265625</c:v>
                </c:pt>
                <c:pt idx="19303">
                  <c:v>47.268229166666664</c:v>
                </c:pt>
                <c:pt idx="19304">
                  <c:v>47.270833333333336</c:v>
                </c:pt>
                <c:pt idx="19305">
                  <c:v>47.2734375</c:v>
                </c:pt>
                <c:pt idx="19306">
                  <c:v>47.276041666666664</c:v>
                </c:pt>
                <c:pt idx="19307">
                  <c:v>47.278645833333336</c:v>
                </c:pt>
                <c:pt idx="19308">
                  <c:v>47.28125</c:v>
                </c:pt>
                <c:pt idx="19309">
                  <c:v>47.283854166666664</c:v>
                </c:pt>
                <c:pt idx="19310">
                  <c:v>47.286458333333336</c:v>
                </c:pt>
                <c:pt idx="19311">
                  <c:v>47.2890625</c:v>
                </c:pt>
                <c:pt idx="19312">
                  <c:v>47.291666666666664</c:v>
                </c:pt>
                <c:pt idx="19313">
                  <c:v>47.294270833333336</c:v>
                </c:pt>
                <c:pt idx="19314">
                  <c:v>47.296875</c:v>
                </c:pt>
                <c:pt idx="19315">
                  <c:v>47.299479166666664</c:v>
                </c:pt>
                <c:pt idx="19316">
                  <c:v>47.302083333333336</c:v>
                </c:pt>
                <c:pt idx="19317">
                  <c:v>47.3046875</c:v>
                </c:pt>
                <c:pt idx="19318">
                  <c:v>47.307291666666664</c:v>
                </c:pt>
                <c:pt idx="19319">
                  <c:v>47.309895833333336</c:v>
                </c:pt>
                <c:pt idx="19320">
                  <c:v>47.3125</c:v>
                </c:pt>
                <c:pt idx="19321">
                  <c:v>47.315104166666664</c:v>
                </c:pt>
                <c:pt idx="19322">
                  <c:v>47.317708333333336</c:v>
                </c:pt>
                <c:pt idx="19323">
                  <c:v>47.3203125</c:v>
                </c:pt>
                <c:pt idx="19324">
                  <c:v>47.322916666666664</c:v>
                </c:pt>
                <c:pt idx="19325">
                  <c:v>47.325520833333336</c:v>
                </c:pt>
                <c:pt idx="19326">
                  <c:v>47.328125</c:v>
                </c:pt>
                <c:pt idx="19327">
                  <c:v>47.330729166666664</c:v>
                </c:pt>
                <c:pt idx="19328">
                  <c:v>47.333333333333336</c:v>
                </c:pt>
                <c:pt idx="19329">
                  <c:v>47.3359375</c:v>
                </c:pt>
                <c:pt idx="19330">
                  <c:v>47.338541666666664</c:v>
                </c:pt>
                <c:pt idx="19331">
                  <c:v>47.341145833333336</c:v>
                </c:pt>
                <c:pt idx="19332">
                  <c:v>47.34375</c:v>
                </c:pt>
                <c:pt idx="19333">
                  <c:v>47.346354166666664</c:v>
                </c:pt>
                <c:pt idx="19334">
                  <c:v>47.348958333333336</c:v>
                </c:pt>
                <c:pt idx="19335">
                  <c:v>47.3515625</c:v>
                </c:pt>
                <c:pt idx="19336">
                  <c:v>47.354166666666664</c:v>
                </c:pt>
                <c:pt idx="19337">
                  <c:v>47.356770833333336</c:v>
                </c:pt>
                <c:pt idx="19338">
                  <c:v>47.359375</c:v>
                </c:pt>
                <c:pt idx="19339">
                  <c:v>47.361979166666664</c:v>
                </c:pt>
                <c:pt idx="19340">
                  <c:v>47.364583333333336</c:v>
                </c:pt>
                <c:pt idx="19341">
                  <c:v>47.3671875</c:v>
                </c:pt>
                <c:pt idx="19342">
                  <c:v>47.369791666666664</c:v>
                </c:pt>
                <c:pt idx="19343">
                  <c:v>47.372395833333336</c:v>
                </c:pt>
                <c:pt idx="19344">
                  <c:v>47.375</c:v>
                </c:pt>
                <c:pt idx="19345">
                  <c:v>47.377604166666664</c:v>
                </c:pt>
                <c:pt idx="19346">
                  <c:v>47.380208333333336</c:v>
                </c:pt>
                <c:pt idx="19347">
                  <c:v>47.3828125</c:v>
                </c:pt>
                <c:pt idx="19348">
                  <c:v>47.385416666666664</c:v>
                </c:pt>
                <c:pt idx="19349">
                  <c:v>47.388020833333336</c:v>
                </c:pt>
                <c:pt idx="19350">
                  <c:v>47.390625</c:v>
                </c:pt>
                <c:pt idx="19351">
                  <c:v>47.393229166666664</c:v>
                </c:pt>
                <c:pt idx="19352">
                  <c:v>47.395833333333336</c:v>
                </c:pt>
                <c:pt idx="19353">
                  <c:v>47.3984375</c:v>
                </c:pt>
                <c:pt idx="19354">
                  <c:v>47.401041666666664</c:v>
                </c:pt>
                <c:pt idx="19355">
                  <c:v>47.403645833333336</c:v>
                </c:pt>
                <c:pt idx="19356">
                  <c:v>47.40625</c:v>
                </c:pt>
                <c:pt idx="19357">
                  <c:v>47.408854166666664</c:v>
                </c:pt>
                <c:pt idx="19358">
                  <c:v>47.411458333333336</c:v>
                </c:pt>
                <c:pt idx="19359">
                  <c:v>47.4140625</c:v>
                </c:pt>
                <c:pt idx="19360">
                  <c:v>47.416666666666664</c:v>
                </c:pt>
                <c:pt idx="19361">
                  <c:v>47.419270833333336</c:v>
                </c:pt>
                <c:pt idx="19362">
                  <c:v>47.421875</c:v>
                </c:pt>
                <c:pt idx="19363">
                  <c:v>47.424479166666664</c:v>
                </c:pt>
                <c:pt idx="19364">
                  <c:v>47.427083333333336</c:v>
                </c:pt>
                <c:pt idx="19365">
                  <c:v>47.4296875</c:v>
                </c:pt>
                <c:pt idx="19366">
                  <c:v>47.432291666666664</c:v>
                </c:pt>
                <c:pt idx="19367">
                  <c:v>47.434895833333336</c:v>
                </c:pt>
                <c:pt idx="19368">
                  <c:v>47.4375</c:v>
                </c:pt>
                <c:pt idx="19369">
                  <c:v>47.440104166666664</c:v>
                </c:pt>
                <c:pt idx="19370">
                  <c:v>47.442708333333336</c:v>
                </c:pt>
                <c:pt idx="19371">
                  <c:v>47.4453125</c:v>
                </c:pt>
                <c:pt idx="19372">
                  <c:v>47.447916666666664</c:v>
                </c:pt>
                <c:pt idx="19373">
                  <c:v>47.450520833333336</c:v>
                </c:pt>
                <c:pt idx="19374">
                  <c:v>47.453125</c:v>
                </c:pt>
                <c:pt idx="19375">
                  <c:v>47.455729166666664</c:v>
                </c:pt>
                <c:pt idx="19376">
                  <c:v>47.458333333333336</c:v>
                </c:pt>
                <c:pt idx="19377">
                  <c:v>47.4609375</c:v>
                </c:pt>
                <c:pt idx="19378">
                  <c:v>47.463541666666664</c:v>
                </c:pt>
                <c:pt idx="19379">
                  <c:v>47.466145833333336</c:v>
                </c:pt>
                <c:pt idx="19380">
                  <c:v>47.46875</c:v>
                </c:pt>
                <c:pt idx="19381">
                  <c:v>47.471354166666664</c:v>
                </c:pt>
                <c:pt idx="19382">
                  <c:v>47.473958333333336</c:v>
                </c:pt>
                <c:pt idx="19383">
                  <c:v>47.4765625</c:v>
                </c:pt>
                <c:pt idx="19384">
                  <c:v>47.479166666666664</c:v>
                </c:pt>
                <c:pt idx="19385">
                  <c:v>47.481770833333336</c:v>
                </c:pt>
                <c:pt idx="19386">
                  <c:v>47.484375</c:v>
                </c:pt>
                <c:pt idx="19387">
                  <c:v>47.486979166666664</c:v>
                </c:pt>
                <c:pt idx="19388">
                  <c:v>47.489583333333336</c:v>
                </c:pt>
                <c:pt idx="19389">
                  <c:v>47.4921875</c:v>
                </c:pt>
                <c:pt idx="19390">
                  <c:v>47.494791666666664</c:v>
                </c:pt>
                <c:pt idx="19391">
                  <c:v>47.497395833333336</c:v>
                </c:pt>
                <c:pt idx="19392">
                  <c:v>47.5</c:v>
                </c:pt>
                <c:pt idx="19393">
                  <c:v>47.502604166666664</c:v>
                </c:pt>
                <c:pt idx="19394">
                  <c:v>47.505208333333336</c:v>
                </c:pt>
                <c:pt idx="19395">
                  <c:v>47.5078125</c:v>
                </c:pt>
                <c:pt idx="19396">
                  <c:v>47.510416666666664</c:v>
                </c:pt>
                <c:pt idx="19397">
                  <c:v>47.513020833333336</c:v>
                </c:pt>
                <c:pt idx="19398">
                  <c:v>47.515625</c:v>
                </c:pt>
                <c:pt idx="19399">
                  <c:v>47.518229166666664</c:v>
                </c:pt>
                <c:pt idx="19400">
                  <c:v>47.520833333333336</c:v>
                </c:pt>
                <c:pt idx="19401">
                  <c:v>47.5234375</c:v>
                </c:pt>
                <c:pt idx="19402">
                  <c:v>47.526041666666664</c:v>
                </c:pt>
                <c:pt idx="19403">
                  <c:v>47.528645833333336</c:v>
                </c:pt>
                <c:pt idx="19404">
                  <c:v>47.53125</c:v>
                </c:pt>
                <c:pt idx="19405">
                  <c:v>47.533854166666664</c:v>
                </c:pt>
                <c:pt idx="19406">
                  <c:v>47.536458333333336</c:v>
                </c:pt>
                <c:pt idx="19407">
                  <c:v>47.5390625</c:v>
                </c:pt>
                <c:pt idx="19408">
                  <c:v>47.541666666666664</c:v>
                </c:pt>
                <c:pt idx="19409">
                  <c:v>47.544270833333336</c:v>
                </c:pt>
                <c:pt idx="19410">
                  <c:v>47.546875</c:v>
                </c:pt>
                <c:pt idx="19411">
                  <c:v>47.549479166666664</c:v>
                </c:pt>
                <c:pt idx="19412">
                  <c:v>47.552083333333336</c:v>
                </c:pt>
                <c:pt idx="19413">
                  <c:v>47.5546875</c:v>
                </c:pt>
                <c:pt idx="19414">
                  <c:v>47.557291666666664</c:v>
                </c:pt>
                <c:pt idx="19415">
                  <c:v>47.559895833333336</c:v>
                </c:pt>
                <c:pt idx="19416">
                  <c:v>47.5625</c:v>
                </c:pt>
                <c:pt idx="19417">
                  <c:v>47.565104166666664</c:v>
                </c:pt>
                <c:pt idx="19418">
                  <c:v>47.567708333333336</c:v>
                </c:pt>
                <c:pt idx="19419">
                  <c:v>47.5703125</c:v>
                </c:pt>
                <c:pt idx="19420">
                  <c:v>47.572916666666664</c:v>
                </c:pt>
                <c:pt idx="19421">
                  <c:v>47.575520833333336</c:v>
                </c:pt>
                <c:pt idx="19422">
                  <c:v>47.578125</c:v>
                </c:pt>
                <c:pt idx="19423">
                  <c:v>47.580729166666664</c:v>
                </c:pt>
                <c:pt idx="19424">
                  <c:v>47.583333333333336</c:v>
                </c:pt>
                <c:pt idx="19425">
                  <c:v>47.5859375</c:v>
                </c:pt>
                <c:pt idx="19426">
                  <c:v>47.588541666666664</c:v>
                </c:pt>
                <c:pt idx="19427">
                  <c:v>47.591145833333336</c:v>
                </c:pt>
                <c:pt idx="19428">
                  <c:v>47.59375</c:v>
                </c:pt>
                <c:pt idx="19429">
                  <c:v>47.596354166666664</c:v>
                </c:pt>
                <c:pt idx="19430">
                  <c:v>47.598958333333336</c:v>
                </c:pt>
                <c:pt idx="19431">
                  <c:v>47.6015625</c:v>
                </c:pt>
                <c:pt idx="19432">
                  <c:v>47.604166666666664</c:v>
                </c:pt>
                <c:pt idx="19433">
                  <c:v>47.606770833333336</c:v>
                </c:pt>
                <c:pt idx="19434">
                  <c:v>47.609375</c:v>
                </c:pt>
                <c:pt idx="19435">
                  <c:v>47.611979166666664</c:v>
                </c:pt>
                <c:pt idx="19436">
                  <c:v>47.614583333333336</c:v>
                </c:pt>
                <c:pt idx="19437">
                  <c:v>47.6171875</c:v>
                </c:pt>
                <c:pt idx="19438">
                  <c:v>47.619791666666664</c:v>
                </c:pt>
                <c:pt idx="19439">
                  <c:v>47.622395833333336</c:v>
                </c:pt>
                <c:pt idx="19440">
                  <c:v>47.625</c:v>
                </c:pt>
                <c:pt idx="19441">
                  <c:v>47.627604166666664</c:v>
                </c:pt>
                <c:pt idx="19442">
                  <c:v>47.630208333333336</c:v>
                </c:pt>
                <c:pt idx="19443">
                  <c:v>47.6328125</c:v>
                </c:pt>
                <c:pt idx="19444">
                  <c:v>47.635416666666664</c:v>
                </c:pt>
                <c:pt idx="19445">
                  <c:v>47.638020833333336</c:v>
                </c:pt>
                <c:pt idx="19446">
                  <c:v>47.640625</c:v>
                </c:pt>
                <c:pt idx="19447">
                  <c:v>47.643229166666664</c:v>
                </c:pt>
                <c:pt idx="19448">
                  <c:v>47.645833333333336</c:v>
                </c:pt>
                <c:pt idx="19449">
                  <c:v>47.6484375</c:v>
                </c:pt>
                <c:pt idx="19450">
                  <c:v>47.651041666666664</c:v>
                </c:pt>
                <c:pt idx="19451">
                  <c:v>47.653645833333336</c:v>
                </c:pt>
                <c:pt idx="19452">
                  <c:v>47.65625</c:v>
                </c:pt>
                <c:pt idx="19453">
                  <c:v>47.658854166666664</c:v>
                </c:pt>
                <c:pt idx="19454">
                  <c:v>47.661458333333336</c:v>
                </c:pt>
                <c:pt idx="19455">
                  <c:v>47.6640625</c:v>
                </c:pt>
                <c:pt idx="19456">
                  <c:v>47.666666666666664</c:v>
                </c:pt>
                <c:pt idx="19457">
                  <c:v>47.669270833333336</c:v>
                </c:pt>
                <c:pt idx="19458">
                  <c:v>47.671875</c:v>
                </c:pt>
                <c:pt idx="19459">
                  <c:v>47.674479166666664</c:v>
                </c:pt>
                <c:pt idx="19460">
                  <c:v>47.677083333333336</c:v>
                </c:pt>
                <c:pt idx="19461">
                  <c:v>47.6796875</c:v>
                </c:pt>
                <c:pt idx="19462">
                  <c:v>47.682291666666664</c:v>
                </c:pt>
                <c:pt idx="19463">
                  <c:v>47.684895833333336</c:v>
                </c:pt>
                <c:pt idx="19464">
                  <c:v>47.6875</c:v>
                </c:pt>
                <c:pt idx="19465">
                  <c:v>47.690104166666664</c:v>
                </c:pt>
                <c:pt idx="19466">
                  <c:v>47.692708333333336</c:v>
                </c:pt>
                <c:pt idx="19467">
                  <c:v>47.6953125</c:v>
                </c:pt>
                <c:pt idx="19468">
                  <c:v>47.697916666666664</c:v>
                </c:pt>
                <c:pt idx="19469">
                  <c:v>47.700520833333336</c:v>
                </c:pt>
                <c:pt idx="19470">
                  <c:v>47.703125</c:v>
                </c:pt>
                <c:pt idx="19471">
                  <c:v>47.705729166666664</c:v>
                </c:pt>
                <c:pt idx="19472">
                  <c:v>47.708333333333336</c:v>
                </c:pt>
                <c:pt idx="19473">
                  <c:v>47.7109375</c:v>
                </c:pt>
                <c:pt idx="19474">
                  <c:v>47.713541666666664</c:v>
                </c:pt>
                <c:pt idx="19475">
                  <c:v>47.716145833333336</c:v>
                </c:pt>
                <c:pt idx="19476">
                  <c:v>47.71875</c:v>
                </c:pt>
                <c:pt idx="19477">
                  <c:v>47.721354166666664</c:v>
                </c:pt>
                <c:pt idx="19478">
                  <c:v>47.723958333333336</c:v>
                </c:pt>
                <c:pt idx="19479">
                  <c:v>47.7265625</c:v>
                </c:pt>
                <c:pt idx="19480">
                  <c:v>47.729166666666664</c:v>
                </c:pt>
                <c:pt idx="19481">
                  <c:v>47.731770833333336</c:v>
                </c:pt>
                <c:pt idx="19482">
                  <c:v>47.734375</c:v>
                </c:pt>
                <c:pt idx="19483">
                  <c:v>47.736979166666664</c:v>
                </c:pt>
                <c:pt idx="19484">
                  <c:v>47.739583333333336</c:v>
                </c:pt>
                <c:pt idx="19485">
                  <c:v>47.7421875</c:v>
                </c:pt>
                <c:pt idx="19486">
                  <c:v>47.744791666666664</c:v>
                </c:pt>
                <c:pt idx="19487">
                  <c:v>47.747395833333336</c:v>
                </c:pt>
                <c:pt idx="19488">
                  <c:v>47.75</c:v>
                </c:pt>
                <c:pt idx="19489">
                  <c:v>47.752604166666664</c:v>
                </c:pt>
                <c:pt idx="19490">
                  <c:v>47.755208333333336</c:v>
                </c:pt>
                <c:pt idx="19491">
                  <c:v>47.7578125</c:v>
                </c:pt>
                <c:pt idx="19492">
                  <c:v>47.760416666666664</c:v>
                </c:pt>
                <c:pt idx="19493">
                  <c:v>47.763020833333336</c:v>
                </c:pt>
                <c:pt idx="19494">
                  <c:v>47.765625</c:v>
                </c:pt>
                <c:pt idx="19495">
                  <c:v>47.768229166666664</c:v>
                </c:pt>
                <c:pt idx="19496">
                  <c:v>47.770833333333336</c:v>
                </c:pt>
                <c:pt idx="19497">
                  <c:v>47.7734375</c:v>
                </c:pt>
                <c:pt idx="19498">
                  <c:v>47.776041666666664</c:v>
                </c:pt>
                <c:pt idx="19499">
                  <c:v>47.778645833333336</c:v>
                </c:pt>
                <c:pt idx="19500">
                  <c:v>47.78125</c:v>
                </c:pt>
                <c:pt idx="19501">
                  <c:v>47.783854166666664</c:v>
                </c:pt>
                <c:pt idx="19502">
                  <c:v>47.786458333333336</c:v>
                </c:pt>
                <c:pt idx="19503">
                  <c:v>47.7890625</c:v>
                </c:pt>
                <c:pt idx="19504">
                  <c:v>47.791666666666664</c:v>
                </c:pt>
                <c:pt idx="19505">
                  <c:v>47.794270833333336</c:v>
                </c:pt>
                <c:pt idx="19506">
                  <c:v>47.796875</c:v>
                </c:pt>
                <c:pt idx="19507">
                  <c:v>47.799479166666664</c:v>
                </c:pt>
                <c:pt idx="19508">
                  <c:v>47.802083333333336</c:v>
                </c:pt>
                <c:pt idx="19509">
                  <c:v>47.8046875</c:v>
                </c:pt>
                <c:pt idx="19510">
                  <c:v>47.807291666666664</c:v>
                </c:pt>
                <c:pt idx="19511">
                  <c:v>47.809895833333336</c:v>
                </c:pt>
                <c:pt idx="19512">
                  <c:v>47.8125</c:v>
                </c:pt>
                <c:pt idx="19513">
                  <c:v>47.815104166666664</c:v>
                </c:pt>
                <c:pt idx="19514">
                  <c:v>47.817708333333336</c:v>
                </c:pt>
                <c:pt idx="19515">
                  <c:v>47.8203125</c:v>
                </c:pt>
                <c:pt idx="19516">
                  <c:v>47.822916666666664</c:v>
                </c:pt>
                <c:pt idx="19517">
                  <c:v>47.825520833333336</c:v>
                </c:pt>
                <c:pt idx="19518">
                  <c:v>47.828125</c:v>
                </c:pt>
                <c:pt idx="19519">
                  <c:v>47.830729166666664</c:v>
                </c:pt>
                <c:pt idx="19520">
                  <c:v>47.833333333333336</c:v>
                </c:pt>
                <c:pt idx="19521">
                  <c:v>47.8359375</c:v>
                </c:pt>
                <c:pt idx="19522">
                  <c:v>47.838541666666664</c:v>
                </c:pt>
                <c:pt idx="19523">
                  <c:v>47.841145833333336</c:v>
                </c:pt>
                <c:pt idx="19524">
                  <c:v>47.84375</c:v>
                </c:pt>
                <c:pt idx="19525">
                  <c:v>47.846354166666664</c:v>
                </c:pt>
                <c:pt idx="19526">
                  <c:v>47.848958333333336</c:v>
                </c:pt>
                <c:pt idx="19527">
                  <c:v>47.8515625</c:v>
                </c:pt>
                <c:pt idx="19528">
                  <c:v>47.854166666666664</c:v>
                </c:pt>
                <c:pt idx="19529">
                  <c:v>47.856770833333336</c:v>
                </c:pt>
                <c:pt idx="19530">
                  <c:v>47.859375</c:v>
                </c:pt>
                <c:pt idx="19531">
                  <c:v>47.861979166666664</c:v>
                </c:pt>
                <c:pt idx="19532">
                  <c:v>47.864583333333336</c:v>
                </c:pt>
                <c:pt idx="19533">
                  <c:v>47.8671875</c:v>
                </c:pt>
                <c:pt idx="19534">
                  <c:v>47.869791666666664</c:v>
                </c:pt>
                <c:pt idx="19535">
                  <c:v>47.872395833333336</c:v>
                </c:pt>
                <c:pt idx="19536">
                  <c:v>47.875</c:v>
                </c:pt>
                <c:pt idx="19537">
                  <c:v>47.877604166666664</c:v>
                </c:pt>
                <c:pt idx="19538">
                  <c:v>47.880208333333336</c:v>
                </c:pt>
                <c:pt idx="19539">
                  <c:v>47.8828125</c:v>
                </c:pt>
                <c:pt idx="19540">
                  <c:v>47.885416666666664</c:v>
                </c:pt>
                <c:pt idx="19541">
                  <c:v>47.888020833333336</c:v>
                </c:pt>
                <c:pt idx="19542">
                  <c:v>47.890625</c:v>
                </c:pt>
                <c:pt idx="19543">
                  <c:v>47.893229166666664</c:v>
                </c:pt>
                <c:pt idx="19544">
                  <c:v>47.895833333333336</c:v>
                </c:pt>
                <c:pt idx="19545">
                  <c:v>47.8984375</c:v>
                </c:pt>
                <c:pt idx="19546">
                  <c:v>47.901041666666664</c:v>
                </c:pt>
                <c:pt idx="19547">
                  <c:v>47.903645833333336</c:v>
                </c:pt>
                <c:pt idx="19548">
                  <c:v>47.90625</c:v>
                </c:pt>
                <c:pt idx="19549">
                  <c:v>47.908854166666664</c:v>
                </c:pt>
                <c:pt idx="19550">
                  <c:v>47.911458333333336</c:v>
                </c:pt>
                <c:pt idx="19551">
                  <c:v>47.9140625</c:v>
                </c:pt>
                <c:pt idx="19552">
                  <c:v>47.916666666666664</c:v>
                </c:pt>
                <c:pt idx="19553">
                  <c:v>47.919270833333336</c:v>
                </c:pt>
                <c:pt idx="19554">
                  <c:v>47.921875</c:v>
                </c:pt>
                <c:pt idx="19555">
                  <c:v>47.924479166666664</c:v>
                </c:pt>
                <c:pt idx="19556">
                  <c:v>47.927083333333336</c:v>
                </c:pt>
                <c:pt idx="19557">
                  <c:v>47.9296875</c:v>
                </c:pt>
                <c:pt idx="19558">
                  <c:v>47.932291666666664</c:v>
                </c:pt>
                <c:pt idx="19559">
                  <c:v>47.934895833333336</c:v>
                </c:pt>
                <c:pt idx="19560">
                  <c:v>47.9375</c:v>
                </c:pt>
                <c:pt idx="19561">
                  <c:v>47.940104166666664</c:v>
                </c:pt>
                <c:pt idx="19562">
                  <c:v>47.942708333333336</c:v>
                </c:pt>
                <c:pt idx="19563">
                  <c:v>47.9453125</c:v>
                </c:pt>
                <c:pt idx="19564">
                  <c:v>47.947916666666664</c:v>
                </c:pt>
                <c:pt idx="19565">
                  <c:v>47.950520833333336</c:v>
                </c:pt>
                <c:pt idx="19566">
                  <c:v>47.953125</c:v>
                </c:pt>
                <c:pt idx="19567">
                  <c:v>47.955729166666664</c:v>
                </c:pt>
                <c:pt idx="19568">
                  <c:v>47.958333333333336</c:v>
                </c:pt>
                <c:pt idx="19569">
                  <c:v>47.9609375</c:v>
                </c:pt>
                <c:pt idx="19570">
                  <c:v>47.963541666666664</c:v>
                </c:pt>
                <c:pt idx="19571">
                  <c:v>47.966145833333336</c:v>
                </c:pt>
                <c:pt idx="19572">
                  <c:v>47.96875</c:v>
                </c:pt>
                <c:pt idx="19573">
                  <c:v>47.971354166666664</c:v>
                </c:pt>
                <c:pt idx="19574">
                  <c:v>47.973958333333336</c:v>
                </c:pt>
                <c:pt idx="19575">
                  <c:v>47.9765625</c:v>
                </c:pt>
                <c:pt idx="19576">
                  <c:v>47.979166666666664</c:v>
                </c:pt>
                <c:pt idx="19577">
                  <c:v>47.981770833333336</c:v>
                </c:pt>
                <c:pt idx="19578">
                  <c:v>47.984375</c:v>
                </c:pt>
                <c:pt idx="19579">
                  <c:v>47.986979166666664</c:v>
                </c:pt>
                <c:pt idx="19580">
                  <c:v>47.989583333333336</c:v>
                </c:pt>
                <c:pt idx="19581">
                  <c:v>47.9921875</c:v>
                </c:pt>
                <c:pt idx="19582">
                  <c:v>47.994791666666664</c:v>
                </c:pt>
                <c:pt idx="19583">
                  <c:v>47.997395833333336</c:v>
                </c:pt>
                <c:pt idx="19584">
                  <c:v>48</c:v>
                </c:pt>
                <c:pt idx="19585">
                  <c:v>48.002604166666664</c:v>
                </c:pt>
                <c:pt idx="19586">
                  <c:v>48.005208333333336</c:v>
                </c:pt>
                <c:pt idx="19587">
                  <c:v>48.0078125</c:v>
                </c:pt>
                <c:pt idx="19588">
                  <c:v>48.010416666666664</c:v>
                </c:pt>
                <c:pt idx="19589">
                  <c:v>48.013020833333336</c:v>
                </c:pt>
                <c:pt idx="19590">
                  <c:v>48.015625</c:v>
                </c:pt>
                <c:pt idx="19591">
                  <c:v>48.018229166666664</c:v>
                </c:pt>
                <c:pt idx="19592">
                  <c:v>48.020833333333336</c:v>
                </c:pt>
                <c:pt idx="19593">
                  <c:v>48.0234375</c:v>
                </c:pt>
                <c:pt idx="19594">
                  <c:v>48.026041666666664</c:v>
                </c:pt>
                <c:pt idx="19595">
                  <c:v>48.028645833333336</c:v>
                </c:pt>
                <c:pt idx="19596">
                  <c:v>48.03125</c:v>
                </c:pt>
                <c:pt idx="19597">
                  <c:v>48.033854166666664</c:v>
                </c:pt>
                <c:pt idx="19598">
                  <c:v>48.036458333333336</c:v>
                </c:pt>
                <c:pt idx="19599">
                  <c:v>48.0390625</c:v>
                </c:pt>
                <c:pt idx="19600">
                  <c:v>48.041666666666664</c:v>
                </c:pt>
                <c:pt idx="19601">
                  <c:v>48.044270833333336</c:v>
                </c:pt>
                <c:pt idx="19602">
                  <c:v>48.046875</c:v>
                </c:pt>
                <c:pt idx="19603">
                  <c:v>48.049479166666664</c:v>
                </c:pt>
                <c:pt idx="19604">
                  <c:v>48.052083333333336</c:v>
                </c:pt>
                <c:pt idx="19605">
                  <c:v>48.0546875</c:v>
                </c:pt>
                <c:pt idx="19606">
                  <c:v>48.057291666666664</c:v>
                </c:pt>
                <c:pt idx="19607">
                  <c:v>48.059895833333336</c:v>
                </c:pt>
                <c:pt idx="19608">
                  <c:v>48.0625</c:v>
                </c:pt>
                <c:pt idx="19609">
                  <c:v>48.065104166666664</c:v>
                </c:pt>
                <c:pt idx="19610">
                  <c:v>48.067708333333336</c:v>
                </c:pt>
                <c:pt idx="19611">
                  <c:v>48.0703125</c:v>
                </c:pt>
                <c:pt idx="19612">
                  <c:v>48.072916666666664</c:v>
                </c:pt>
                <c:pt idx="19613">
                  <c:v>48.075520833333336</c:v>
                </c:pt>
                <c:pt idx="19614">
                  <c:v>48.078125</c:v>
                </c:pt>
                <c:pt idx="19615">
                  <c:v>48.080729166666664</c:v>
                </c:pt>
                <c:pt idx="19616">
                  <c:v>48.083333333333336</c:v>
                </c:pt>
                <c:pt idx="19617">
                  <c:v>48.0859375</c:v>
                </c:pt>
                <c:pt idx="19618">
                  <c:v>48.088541666666664</c:v>
                </c:pt>
                <c:pt idx="19619">
                  <c:v>48.091145833333336</c:v>
                </c:pt>
                <c:pt idx="19620">
                  <c:v>48.09375</c:v>
                </c:pt>
                <c:pt idx="19621">
                  <c:v>48.096354166666664</c:v>
                </c:pt>
                <c:pt idx="19622">
                  <c:v>48.098958333333336</c:v>
                </c:pt>
                <c:pt idx="19623">
                  <c:v>48.1015625</c:v>
                </c:pt>
                <c:pt idx="19624">
                  <c:v>48.104166666666664</c:v>
                </c:pt>
                <c:pt idx="19625">
                  <c:v>48.106770833333336</c:v>
                </c:pt>
                <c:pt idx="19626">
                  <c:v>48.109375</c:v>
                </c:pt>
                <c:pt idx="19627">
                  <c:v>48.111979166666664</c:v>
                </c:pt>
                <c:pt idx="19628">
                  <c:v>48.114583333333336</c:v>
                </c:pt>
                <c:pt idx="19629">
                  <c:v>48.1171875</c:v>
                </c:pt>
                <c:pt idx="19630">
                  <c:v>48.119791666666664</c:v>
                </c:pt>
                <c:pt idx="19631">
                  <c:v>48.122395833333336</c:v>
                </c:pt>
                <c:pt idx="19632">
                  <c:v>48.125</c:v>
                </c:pt>
                <c:pt idx="19633">
                  <c:v>48.127604166666664</c:v>
                </c:pt>
                <c:pt idx="19634">
                  <c:v>48.130208333333336</c:v>
                </c:pt>
                <c:pt idx="19635">
                  <c:v>48.1328125</c:v>
                </c:pt>
                <c:pt idx="19636">
                  <c:v>48.135416666666664</c:v>
                </c:pt>
                <c:pt idx="19637">
                  <c:v>48.138020833333336</c:v>
                </c:pt>
                <c:pt idx="19638">
                  <c:v>48.140625</c:v>
                </c:pt>
                <c:pt idx="19639">
                  <c:v>48.143229166666664</c:v>
                </c:pt>
                <c:pt idx="19640">
                  <c:v>48.145833333333336</c:v>
                </c:pt>
                <c:pt idx="19641">
                  <c:v>48.1484375</c:v>
                </c:pt>
                <c:pt idx="19642">
                  <c:v>48.151041666666664</c:v>
                </c:pt>
                <c:pt idx="19643">
                  <c:v>48.153645833333336</c:v>
                </c:pt>
                <c:pt idx="19644">
                  <c:v>48.15625</c:v>
                </c:pt>
                <c:pt idx="19645">
                  <c:v>48.158854166666664</c:v>
                </c:pt>
                <c:pt idx="19646">
                  <c:v>48.161458333333336</c:v>
                </c:pt>
                <c:pt idx="19647">
                  <c:v>48.1640625</c:v>
                </c:pt>
                <c:pt idx="19648">
                  <c:v>48.166666666666664</c:v>
                </c:pt>
                <c:pt idx="19649">
                  <c:v>48.169270833333336</c:v>
                </c:pt>
                <c:pt idx="19650">
                  <c:v>48.171875</c:v>
                </c:pt>
                <c:pt idx="19651">
                  <c:v>48.174479166666664</c:v>
                </c:pt>
                <c:pt idx="19652">
                  <c:v>48.177083333333336</c:v>
                </c:pt>
                <c:pt idx="19653">
                  <c:v>48.1796875</c:v>
                </c:pt>
                <c:pt idx="19654">
                  <c:v>48.182291666666664</c:v>
                </c:pt>
                <c:pt idx="19655">
                  <c:v>48.184895833333336</c:v>
                </c:pt>
                <c:pt idx="19656">
                  <c:v>48.1875</c:v>
                </c:pt>
                <c:pt idx="19657">
                  <c:v>48.190104166666664</c:v>
                </c:pt>
                <c:pt idx="19658">
                  <c:v>48.192708333333336</c:v>
                </c:pt>
                <c:pt idx="19659">
                  <c:v>48.1953125</c:v>
                </c:pt>
                <c:pt idx="19660">
                  <c:v>48.197916666666664</c:v>
                </c:pt>
                <c:pt idx="19661">
                  <c:v>48.200520833333336</c:v>
                </c:pt>
                <c:pt idx="19662">
                  <c:v>48.203125</c:v>
                </c:pt>
                <c:pt idx="19663">
                  <c:v>48.205729166666664</c:v>
                </c:pt>
                <c:pt idx="19664">
                  <c:v>48.208333333333336</c:v>
                </c:pt>
                <c:pt idx="19665">
                  <c:v>48.2109375</c:v>
                </c:pt>
                <c:pt idx="19666">
                  <c:v>48.213541666666664</c:v>
                </c:pt>
                <c:pt idx="19667">
                  <c:v>48.216145833333336</c:v>
                </c:pt>
                <c:pt idx="19668">
                  <c:v>48.21875</c:v>
                </c:pt>
                <c:pt idx="19669">
                  <c:v>48.221354166666664</c:v>
                </c:pt>
                <c:pt idx="19670">
                  <c:v>48.223958333333336</c:v>
                </c:pt>
                <c:pt idx="19671">
                  <c:v>48.2265625</c:v>
                </c:pt>
                <c:pt idx="19672">
                  <c:v>48.229166666666664</c:v>
                </c:pt>
                <c:pt idx="19673">
                  <c:v>48.231770833333336</c:v>
                </c:pt>
                <c:pt idx="19674">
                  <c:v>48.234375</c:v>
                </c:pt>
                <c:pt idx="19675">
                  <c:v>48.236979166666664</c:v>
                </c:pt>
                <c:pt idx="19676">
                  <c:v>48.239583333333336</c:v>
                </c:pt>
                <c:pt idx="19677">
                  <c:v>48.2421875</c:v>
                </c:pt>
                <c:pt idx="19678">
                  <c:v>48.244791666666664</c:v>
                </c:pt>
                <c:pt idx="19679">
                  <c:v>48.247395833333336</c:v>
                </c:pt>
                <c:pt idx="19680">
                  <c:v>48.25</c:v>
                </c:pt>
                <c:pt idx="19681">
                  <c:v>48.252604166666664</c:v>
                </c:pt>
                <c:pt idx="19682">
                  <c:v>48.255208333333336</c:v>
                </c:pt>
                <c:pt idx="19683">
                  <c:v>48.2578125</c:v>
                </c:pt>
                <c:pt idx="19684">
                  <c:v>48.260416666666664</c:v>
                </c:pt>
                <c:pt idx="19685">
                  <c:v>48.263020833333336</c:v>
                </c:pt>
                <c:pt idx="19686">
                  <c:v>48.265625</c:v>
                </c:pt>
                <c:pt idx="19687">
                  <c:v>48.268229166666664</c:v>
                </c:pt>
                <c:pt idx="19688">
                  <c:v>48.270833333333336</c:v>
                </c:pt>
                <c:pt idx="19689">
                  <c:v>48.2734375</c:v>
                </c:pt>
                <c:pt idx="19690">
                  <c:v>48.276041666666664</c:v>
                </c:pt>
                <c:pt idx="19691">
                  <c:v>48.278645833333336</c:v>
                </c:pt>
                <c:pt idx="19692">
                  <c:v>48.28125</c:v>
                </c:pt>
                <c:pt idx="19693">
                  <c:v>48.283854166666664</c:v>
                </c:pt>
                <c:pt idx="19694">
                  <c:v>48.286458333333336</c:v>
                </c:pt>
                <c:pt idx="19695">
                  <c:v>48.2890625</c:v>
                </c:pt>
                <c:pt idx="19696">
                  <c:v>48.291666666666664</c:v>
                </c:pt>
                <c:pt idx="19697">
                  <c:v>48.294270833333336</c:v>
                </c:pt>
                <c:pt idx="19698">
                  <c:v>48.296875</c:v>
                </c:pt>
                <c:pt idx="19699">
                  <c:v>48.299479166666664</c:v>
                </c:pt>
                <c:pt idx="19700">
                  <c:v>48.302083333333336</c:v>
                </c:pt>
                <c:pt idx="19701">
                  <c:v>48.3046875</c:v>
                </c:pt>
                <c:pt idx="19702">
                  <c:v>48.307291666666664</c:v>
                </c:pt>
                <c:pt idx="19703">
                  <c:v>48.309895833333336</c:v>
                </c:pt>
                <c:pt idx="19704">
                  <c:v>48.3125</c:v>
                </c:pt>
                <c:pt idx="19705">
                  <c:v>48.315104166666664</c:v>
                </c:pt>
                <c:pt idx="19706">
                  <c:v>48.317708333333336</c:v>
                </c:pt>
                <c:pt idx="19707">
                  <c:v>48.3203125</c:v>
                </c:pt>
                <c:pt idx="19708">
                  <c:v>48.322916666666664</c:v>
                </c:pt>
                <c:pt idx="19709">
                  <c:v>48.325520833333336</c:v>
                </c:pt>
                <c:pt idx="19710">
                  <c:v>48.328125</c:v>
                </c:pt>
                <c:pt idx="19711">
                  <c:v>48.330729166666664</c:v>
                </c:pt>
                <c:pt idx="19712">
                  <c:v>48.333333333333336</c:v>
                </c:pt>
                <c:pt idx="19713">
                  <c:v>48.3359375</c:v>
                </c:pt>
                <c:pt idx="19714">
                  <c:v>48.338541666666664</c:v>
                </c:pt>
                <c:pt idx="19715">
                  <c:v>48.341145833333336</c:v>
                </c:pt>
                <c:pt idx="19716">
                  <c:v>48.34375</c:v>
                </c:pt>
                <c:pt idx="19717">
                  <c:v>48.346354166666664</c:v>
                </c:pt>
                <c:pt idx="19718">
                  <c:v>48.348958333333336</c:v>
                </c:pt>
                <c:pt idx="19719">
                  <c:v>48.3515625</c:v>
                </c:pt>
                <c:pt idx="19720">
                  <c:v>48.354166666666664</c:v>
                </c:pt>
                <c:pt idx="19721">
                  <c:v>48.356770833333336</c:v>
                </c:pt>
                <c:pt idx="19722">
                  <c:v>48.359375</c:v>
                </c:pt>
                <c:pt idx="19723">
                  <c:v>48.361979166666664</c:v>
                </c:pt>
                <c:pt idx="19724">
                  <c:v>48.364583333333336</c:v>
                </c:pt>
                <c:pt idx="19725">
                  <c:v>48.3671875</c:v>
                </c:pt>
                <c:pt idx="19726">
                  <c:v>48.369791666666664</c:v>
                </c:pt>
                <c:pt idx="19727">
                  <c:v>48.372395833333336</c:v>
                </c:pt>
                <c:pt idx="19728">
                  <c:v>48.375</c:v>
                </c:pt>
                <c:pt idx="19729">
                  <c:v>48.377604166666664</c:v>
                </c:pt>
                <c:pt idx="19730">
                  <c:v>48.380208333333336</c:v>
                </c:pt>
                <c:pt idx="19731">
                  <c:v>48.3828125</c:v>
                </c:pt>
                <c:pt idx="19732">
                  <c:v>48.385416666666664</c:v>
                </c:pt>
                <c:pt idx="19733">
                  <c:v>48.388020833333336</c:v>
                </c:pt>
                <c:pt idx="19734">
                  <c:v>48.390625</c:v>
                </c:pt>
                <c:pt idx="19735">
                  <c:v>48.393229166666664</c:v>
                </c:pt>
                <c:pt idx="19736">
                  <c:v>48.395833333333336</c:v>
                </c:pt>
                <c:pt idx="19737">
                  <c:v>48.3984375</c:v>
                </c:pt>
                <c:pt idx="19738">
                  <c:v>48.401041666666664</c:v>
                </c:pt>
                <c:pt idx="19739">
                  <c:v>48.403645833333336</c:v>
                </c:pt>
                <c:pt idx="19740">
                  <c:v>48.40625</c:v>
                </c:pt>
                <c:pt idx="19741">
                  <c:v>48.408854166666664</c:v>
                </c:pt>
                <c:pt idx="19742">
                  <c:v>48.411458333333336</c:v>
                </c:pt>
                <c:pt idx="19743">
                  <c:v>48.4140625</c:v>
                </c:pt>
                <c:pt idx="19744">
                  <c:v>48.416666666666664</c:v>
                </c:pt>
                <c:pt idx="19745">
                  <c:v>48.419270833333336</c:v>
                </c:pt>
                <c:pt idx="19746">
                  <c:v>48.421875</c:v>
                </c:pt>
                <c:pt idx="19747">
                  <c:v>48.424479166666664</c:v>
                </c:pt>
                <c:pt idx="19748">
                  <c:v>48.427083333333336</c:v>
                </c:pt>
                <c:pt idx="19749">
                  <c:v>48.4296875</c:v>
                </c:pt>
                <c:pt idx="19750">
                  <c:v>48.432291666666664</c:v>
                </c:pt>
                <c:pt idx="19751">
                  <c:v>48.434895833333336</c:v>
                </c:pt>
                <c:pt idx="19752">
                  <c:v>48.4375</c:v>
                </c:pt>
                <c:pt idx="19753">
                  <c:v>48.440104166666664</c:v>
                </c:pt>
                <c:pt idx="19754">
                  <c:v>48.442708333333336</c:v>
                </c:pt>
                <c:pt idx="19755">
                  <c:v>48.4453125</c:v>
                </c:pt>
                <c:pt idx="19756">
                  <c:v>48.447916666666664</c:v>
                </c:pt>
                <c:pt idx="19757">
                  <c:v>48.450520833333336</c:v>
                </c:pt>
                <c:pt idx="19758">
                  <c:v>48.453125</c:v>
                </c:pt>
                <c:pt idx="19759">
                  <c:v>48.455729166666664</c:v>
                </c:pt>
                <c:pt idx="19760">
                  <c:v>48.458333333333336</c:v>
                </c:pt>
                <c:pt idx="19761">
                  <c:v>48.4609375</c:v>
                </c:pt>
                <c:pt idx="19762">
                  <c:v>48.463541666666664</c:v>
                </c:pt>
                <c:pt idx="19763">
                  <c:v>48.466145833333336</c:v>
                </c:pt>
                <c:pt idx="19764">
                  <c:v>48.46875</c:v>
                </c:pt>
                <c:pt idx="19765">
                  <c:v>48.471354166666664</c:v>
                </c:pt>
                <c:pt idx="19766">
                  <c:v>48.473958333333336</c:v>
                </c:pt>
                <c:pt idx="19767">
                  <c:v>48.4765625</c:v>
                </c:pt>
                <c:pt idx="19768">
                  <c:v>48.479166666666664</c:v>
                </c:pt>
                <c:pt idx="19769">
                  <c:v>48.481770833333336</c:v>
                </c:pt>
                <c:pt idx="19770">
                  <c:v>48.484375</c:v>
                </c:pt>
                <c:pt idx="19771">
                  <c:v>48.486979166666664</c:v>
                </c:pt>
                <c:pt idx="19772">
                  <c:v>48.489583333333336</c:v>
                </c:pt>
                <c:pt idx="19773">
                  <c:v>48.4921875</c:v>
                </c:pt>
                <c:pt idx="19774">
                  <c:v>48.494791666666664</c:v>
                </c:pt>
                <c:pt idx="19775">
                  <c:v>48.497395833333336</c:v>
                </c:pt>
                <c:pt idx="19776">
                  <c:v>48.5</c:v>
                </c:pt>
                <c:pt idx="19777">
                  <c:v>48.502604166666664</c:v>
                </c:pt>
                <c:pt idx="19778">
                  <c:v>48.505208333333336</c:v>
                </c:pt>
                <c:pt idx="19779">
                  <c:v>48.5078125</c:v>
                </c:pt>
                <c:pt idx="19780">
                  <c:v>48.510416666666664</c:v>
                </c:pt>
                <c:pt idx="19781">
                  <c:v>48.513020833333336</c:v>
                </c:pt>
                <c:pt idx="19782">
                  <c:v>48.515625</c:v>
                </c:pt>
                <c:pt idx="19783">
                  <c:v>48.518229166666664</c:v>
                </c:pt>
                <c:pt idx="19784">
                  <c:v>48.520833333333336</c:v>
                </c:pt>
                <c:pt idx="19785">
                  <c:v>48.5234375</c:v>
                </c:pt>
                <c:pt idx="19786">
                  <c:v>48.526041666666664</c:v>
                </c:pt>
                <c:pt idx="19787">
                  <c:v>48.528645833333336</c:v>
                </c:pt>
                <c:pt idx="19788">
                  <c:v>48.53125</c:v>
                </c:pt>
                <c:pt idx="19789">
                  <c:v>48.533854166666664</c:v>
                </c:pt>
                <c:pt idx="19790">
                  <c:v>48.536458333333336</c:v>
                </c:pt>
                <c:pt idx="19791">
                  <c:v>48.5390625</c:v>
                </c:pt>
                <c:pt idx="19792">
                  <c:v>48.541666666666664</c:v>
                </c:pt>
                <c:pt idx="19793">
                  <c:v>48.544270833333336</c:v>
                </c:pt>
                <c:pt idx="19794">
                  <c:v>48.546875</c:v>
                </c:pt>
                <c:pt idx="19795">
                  <c:v>48.549479166666664</c:v>
                </c:pt>
                <c:pt idx="19796">
                  <c:v>48.552083333333336</c:v>
                </c:pt>
                <c:pt idx="19797">
                  <c:v>48.5546875</c:v>
                </c:pt>
                <c:pt idx="19798">
                  <c:v>48.557291666666664</c:v>
                </c:pt>
                <c:pt idx="19799">
                  <c:v>48.559895833333336</c:v>
                </c:pt>
                <c:pt idx="19800">
                  <c:v>48.5625</c:v>
                </c:pt>
                <c:pt idx="19801">
                  <c:v>48.565104166666664</c:v>
                </c:pt>
                <c:pt idx="19802">
                  <c:v>48.567708333333336</c:v>
                </c:pt>
                <c:pt idx="19803">
                  <c:v>48.5703125</c:v>
                </c:pt>
                <c:pt idx="19804">
                  <c:v>48.572916666666664</c:v>
                </c:pt>
                <c:pt idx="19805">
                  <c:v>48.575520833333336</c:v>
                </c:pt>
                <c:pt idx="19806">
                  <c:v>48.578125</c:v>
                </c:pt>
                <c:pt idx="19807">
                  <c:v>48.580729166666664</c:v>
                </c:pt>
                <c:pt idx="19808">
                  <c:v>48.583333333333336</c:v>
                </c:pt>
                <c:pt idx="19809">
                  <c:v>48.5859375</c:v>
                </c:pt>
                <c:pt idx="19810">
                  <c:v>48.588541666666664</c:v>
                </c:pt>
                <c:pt idx="19811">
                  <c:v>48.591145833333336</c:v>
                </c:pt>
                <c:pt idx="19812">
                  <c:v>48.59375</c:v>
                </c:pt>
                <c:pt idx="19813">
                  <c:v>48.596354166666664</c:v>
                </c:pt>
                <c:pt idx="19814">
                  <c:v>48.598958333333336</c:v>
                </c:pt>
                <c:pt idx="19815">
                  <c:v>48.6015625</c:v>
                </c:pt>
                <c:pt idx="19816">
                  <c:v>48.604166666666664</c:v>
                </c:pt>
                <c:pt idx="19817">
                  <c:v>48.606770833333336</c:v>
                </c:pt>
                <c:pt idx="19818">
                  <c:v>48.609375</c:v>
                </c:pt>
                <c:pt idx="19819">
                  <c:v>48.611979166666664</c:v>
                </c:pt>
                <c:pt idx="19820">
                  <c:v>48.614583333333336</c:v>
                </c:pt>
                <c:pt idx="19821">
                  <c:v>48.6171875</c:v>
                </c:pt>
                <c:pt idx="19822">
                  <c:v>48.619791666666664</c:v>
                </c:pt>
                <c:pt idx="19823">
                  <c:v>48.622395833333336</c:v>
                </c:pt>
                <c:pt idx="19824">
                  <c:v>48.625</c:v>
                </c:pt>
                <c:pt idx="19825">
                  <c:v>48.627604166666664</c:v>
                </c:pt>
                <c:pt idx="19826">
                  <c:v>48.630208333333336</c:v>
                </c:pt>
                <c:pt idx="19827">
                  <c:v>48.6328125</c:v>
                </c:pt>
                <c:pt idx="19828">
                  <c:v>48.635416666666664</c:v>
                </c:pt>
                <c:pt idx="19829">
                  <c:v>48.638020833333336</c:v>
                </c:pt>
                <c:pt idx="19830">
                  <c:v>48.640625</c:v>
                </c:pt>
                <c:pt idx="19831">
                  <c:v>48.643229166666664</c:v>
                </c:pt>
                <c:pt idx="19832">
                  <c:v>48.645833333333336</c:v>
                </c:pt>
                <c:pt idx="19833">
                  <c:v>48.6484375</c:v>
                </c:pt>
                <c:pt idx="19834">
                  <c:v>48.651041666666664</c:v>
                </c:pt>
                <c:pt idx="19835">
                  <c:v>48.653645833333336</c:v>
                </c:pt>
                <c:pt idx="19836">
                  <c:v>48.65625</c:v>
                </c:pt>
                <c:pt idx="19837">
                  <c:v>48.658854166666664</c:v>
                </c:pt>
                <c:pt idx="19838">
                  <c:v>48.661458333333336</c:v>
                </c:pt>
                <c:pt idx="19839">
                  <c:v>48.6640625</c:v>
                </c:pt>
                <c:pt idx="19840">
                  <c:v>48.666666666666664</c:v>
                </c:pt>
                <c:pt idx="19841">
                  <c:v>48.669270833333336</c:v>
                </c:pt>
                <c:pt idx="19842">
                  <c:v>48.671875</c:v>
                </c:pt>
                <c:pt idx="19843">
                  <c:v>48.674479166666664</c:v>
                </c:pt>
                <c:pt idx="19844">
                  <c:v>48.677083333333336</c:v>
                </c:pt>
                <c:pt idx="19845">
                  <c:v>48.6796875</c:v>
                </c:pt>
                <c:pt idx="19846">
                  <c:v>48.682291666666664</c:v>
                </c:pt>
                <c:pt idx="19847">
                  <c:v>48.684895833333336</c:v>
                </c:pt>
                <c:pt idx="19848">
                  <c:v>48.6875</c:v>
                </c:pt>
                <c:pt idx="19849">
                  <c:v>48.690104166666664</c:v>
                </c:pt>
                <c:pt idx="19850">
                  <c:v>48.692708333333336</c:v>
                </c:pt>
                <c:pt idx="19851">
                  <c:v>48.6953125</c:v>
                </c:pt>
                <c:pt idx="19852">
                  <c:v>48.697916666666664</c:v>
                </c:pt>
                <c:pt idx="19853">
                  <c:v>48.700520833333336</c:v>
                </c:pt>
                <c:pt idx="19854">
                  <c:v>48.703125</c:v>
                </c:pt>
                <c:pt idx="19855">
                  <c:v>48.705729166666664</c:v>
                </c:pt>
                <c:pt idx="19856">
                  <c:v>48.708333333333336</c:v>
                </c:pt>
                <c:pt idx="19857">
                  <c:v>48.7109375</c:v>
                </c:pt>
                <c:pt idx="19858">
                  <c:v>48.713541666666664</c:v>
                </c:pt>
                <c:pt idx="19859">
                  <c:v>48.716145833333336</c:v>
                </c:pt>
                <c:pt idx="19860">
                  <c:v>48.71875</c:v>
                </c:pt>
                <c:pt idx="19861">
                  <c:v>48.721354166666664</c:v>
                </c:pt>
                <c:pt idx="19862">
                  <c:v>48.723958333333336</c:v>
                </c:pt>
                <c:pt idx="19863">
                  <c:v>48.7265625</c:v>
                </c:pt>
                <c:pt idx="19864">
                  <c:v>48.729166666666664</c:v>
                </c:pt>
                <c:pt idx="19865">
                  <c:v>48.731770833333336</c:v>
                </c:pt>
                <c:pt idx="19866">
                  <c:v>48.734375</c:v>
                </c:pt>
                <c:pt idx="19867">
                  <c:v>48.736979166666664</c:v>
                </c:pt>
                <c:pt idx="19868">
                  <c:v>48.739583333333336</c:v>
                </c:pt>
                <c:pt idx="19869">
                  <c:v>48.7421875</c:v>
                </c:pt>
                <c:pt idx="19870">
                  <c:v>48.744791666666664</c:v>
                </c:pt>
                <c:pt idx="19871">
                  <c:v>48.747395833333336</c:v>
                </c:pt>
                <c:pt idx="19872">
                  <c:v>48.75</c:v>
                </c:pt>
                <c:pt idx="19873">
                  <c:v>48.752604166666664</c:v>
                </c:pt>
                <c:pt idx="19874">
                  <c:v>48.755208333333336</c:v>
                </c:pt>
                <c:pt idx="19875">
                  <c:v>48.7578125</c:v>
                </c:pt>
                <c:pt idx="19876">
                  <c:v>48.760416666666664</c:v>
                </c:pt>
                <c:pt idx="19877">
                  <c:v>48.763020833333336</c:v>
                </c:pt>
                <c:pt idx="19878">
                  <c:v>48.765625</c:v>
                </c:pt>
                <c:pt idx="19879">
                  <c:v>48.768229166666664</c:v>
                </c:pt>
                <c:pt idx="19880">
                  <c:v>48.770833333333336</c:v>
                </c:pt>
                <c:pt idx="19881">
                  <c:v>48.7734375</c:v>
                </c:pt>
                <c:pt idx="19882">
                  <c:v>48.776041666666664</c:v>
                </c:pt>
                <c:pt idx="19883">
                  <c:v>48.778645833333336</c:v>
                </c:pt>
                <c:pt idx="19884">
                  <c:v>48.78125</c:v>
                </c:pt>
                <c:pt idx="19885">
                  <c:v>48.783854166666664</c:v>
                </c:pt>
                <c:pt idx="19886">
                  <c:v>48.786458333333336</c:v>
                </c:pt>
                <c:pt idx="19887">
                  <c:v>48.7890625</c:v>
                </c:pt>
                <c:pt idx="19888">
                  <c:v>48.791666666666664</c:v>
                </c:pt>
                <c:pt idx="19889">
                  <c:v>48.794270833333336</c:v>
                </c:pt>
                <c:pt idx="19890">
                  <c:v>48.796875</c:v>
                </c:pt>
                <c:pt idx="19891">
                  <c:v>48.799479166666664</c:v>
                </c:pt>
                <c:pt idx="19892">
                  <c:v>48.802083333333336</c:v>
                </c:pt>
                <c:pt idx="19893">
                  <c:v>48.8046875</c:v>
                </c:pt>
                <c:pt idx="19894">
                  <c:v>48.807291666666664</c:v>
                </c:pt>
                <c:pt idx="19895">
                  <c:v>48.809895833333336</c:v>
                </c:pt>
                <c:pt idx="19896">
                  <c:v>48.8125</c:v>
                </c:pt>
                <c:pt idx="19897">
                  <c:v>48.815104166666664</c:v>
                </c:pt>
                <c:pt idx="19898">
                  <c:v>48.817708333333336</c:v>
                </c:pt>
                <c:pt idx="19899">
                  <c:v>48.8203125</c:v>
                </c:pt>
                <c:pt idx="19900">
                  <c:v>48.822916666666664</c:v>
                </c:pt>
                <c:pt idx="19901">
                  <c:v>48.825520833333336</c:v>
                </c:pt>
                <c:pt idx="19902">
                  <c:v>48.828125</c:v>
                </c:pt>
                <c:pt idx="19903">
                  <c:v>48.830729166666664</c:v>
                </c:pt>
                <c:pt idx="19904">
                  <c:v>48.833333333333336</c:v>
                </c:pt>
                <c:pt idx="19905">
                  <c:v>48.8359375</c:v>
                </c:pt>
                <c:pt idx="19906">
                  <c:v>48.838541666666664</c:v>
                </c:pt>
                <c:pt idx="19907">
                  <c:v>48.841145833333336</c:v>
                </c:pt>
                <c:pt idx="19908">
                  <c:v>48.84375</c:v>
                </c:pt>
                <c:pt idx="19909">
                  <c:v>48.846354166666664</c:v>
                </c:pt>
                <c:pt idx="19910">
                  <c:v>48.848958333333336</c:v>
                </c:pt>
                <c:pt idx="19911">
                  <c:v>48.8515625</c:v>
                </c:pt>
                <c:pt idx="19912">
                  <c:v>48.854166666666664</c:v>
                </c:pt>
                <c:pt idx="19913">
                  <c:v>48.856770833333336</c:v>
                </c:pt>
                <c:pt idx="19914">
                  <c:v>48.859375</c:v>
                </c:pt>
                <c:pt idx="19915">
                  <c:v>48.861979166666664</c:v>
                </c:pt>
                <c:pt idx="19916">
                  <c:v>48.864583333333336</c:v>
                </c:pt>
                <c:pt idx="19917">
                  <c:v>48.8671875</c:v>
                </c:pt>
                <c:pt idx="19918">
                  <c:v>48.869791666666664</c:v>
                </c:pt>
                <c:pt idx="19919">
                  <c:v>48.872395833333336</c:v>
                </c:pt>
                <c:pt idx="19920">
                  <c:v>48.875</c:v>
                </c:pt>
                <c:pt idx="19921">
                  <c:v>48.877604166666664</c:v>
                </c:pt>
                <c:pt idx="19922">
                  <c:v>48.880208333333336</c:v>
                </c:pt>
                <c:pt idx="19923">
                  <c:v>48.8828125</c:v>
                </c:pt>
                <c:pt idx="19924">
                  <c:v>48.885416666666664</c:v>
                </c:pt>
                <c:pt idx="19925">
                  <c:v>48.888020833333336</c:v>
                </c:pt>
                <c:pt idx="19926">
                  <c:v>48.890625</c:v>
                </c:pt>
                <c:pt idx="19927">
                  <c:v>48.893229166666664</c:v>
                </c:pt>
                <c:pt idx="19928">
                  <c:v>48.895833333333336</c:v>
                </c:pt>
                <c:pt idx="19929">
                  <c:v>48.8984375</c:v>
                </c:pt>
                <c:pt idx="19930">
                  <c:v>48.901041666666664</c:v>
                </c:pt>
                <c:pt idx="19931">
                  <c:v>48.903645833333336</c:v>
                </c:pt>
                <c:pt idx="19932">
                  <c:v>48.90625</c:v>
                </c:pt>
                <c:pt idx="19933">
                  <c:v>48.908854166666664</c:v>
                </c:pt>
                <c:pt idx="19934">
                  <c:v>48.911458333333336</c:v>
                </c:pt>
                <c:pt idx="19935">
                  <c:v>48.9140625</c:v>
                </c:pt>
                <c:pt idx="19936">
                  <c:v>48.916666666666664</c:v>
                </c:pt>
                <c:pt idx="19937">
                  <c:v>48.919270833333336</c:v>
                </c:pt>
                <c:pt idx="19938">
                  <c:v>48.921875</c:v>
                </c:pt>
                <c:pt idx="19939">
                  <c:v>48.924479166666664</c:v>
                </c:pt>
                <c:pt idx="19940">
                  <c:v>48.927083333333336</c:v>
                </c:pt>
                <c:pt idx="19941">
                  <c:v>48.9296875</c:v>
                </c:pt>
                <c:pt idx="19942">
                  <c:v>48.932291666666664</c:v>
                </c:pt>
                <c:pt idx="19943">
                  <c:v>48.934895833333336</c:v>
                </c:pt>
                <c:pt idx="19944">
                  <c:v>48.9375</c:v>
                </c:pt>
                <c:pt idx="19945">
                  <c:v>48.940104166666664</c:v>
                </c:pt>
                <c:pt idx="19946">
                  <c:v>48.942708333333336</c:v>
                </c:pt>
                <c:pt idx="19947">
                  <c:v>48.9453125</c:v>
                </c:pt>
                <c:pt idx="19948">
                  <c:v>48.947916666666664</c:v>
                </c:pt>
                <c:pt idx="19949">
                  <c:v>48.950520833333336</c:v>
                </c:pt>
                <c:pt idx="19950">
                  <c:v>48.953125</c:v>
                </c:pt>
                <c:pt idx="19951">
                  <c:v>48.955729166666664</c:v>
                </c:pt>
                <c:pt idx="19952">
                  <c:v>48.958333333333336</c:v>
                </c:pt>
                <c:pt idx="19953">
                  <c:v>48.9609375</c:v>
                </c:pt>
                <c:pt idx="19954">
                  <c:v>48.963541666666664</c:v>
                </c:pt>
                <c:pt idx="19955">
                  <c:v>48.966145833333336</c:v>
                </c:pt>
                <c:pt idx="19956">
                  <c:v>48.96875</c:v>
                </c:pt>
                <c:pt idx="19957">
                  <c:v>48.971354166666664</c:v>
                </c:pt>
                <c:pt idx="19958">
                  <c:v>48.973958333333336</c:v>
                </c:pt>
                <c:pt idx="19959">
                  <c:v>48.9765625</c:v>
                </c:pt>
                <c:pt idx="19960">
                  <c:v>48.979166666666664</c:v>
                </c:pt>
                <c:pt idx="19961">
                  <c:v>48.981770833333336</c:v>
                </c:pt>
                <c:pt idx="19962">
                  <c:v>48.984375</c:v>
                </c:pt>
                <c:pt idx="19963">
                  <c:v>48.986979166666664</c:v>
                </c:pt>
                <c:pt idx="19964">
                  <c:v>48.989583333333336</c:v>
                </c:pt>
                <c:pt idx="19965">
                  <c:v>48.9921875</c:v>
                </c:pt>
                <c:pt idx="19966">
                  <c:v>48.994791666666664</c:v>
                </c:pt>
                <c:pt idx="19967">
                  <c:v>48.997395833333336</c:v>
                </c:pt>
                <c:pt idx="19968">
                  <c:v>49</c:v>
                </c:pt>
                <c:pt idx="19969">
                  <c:v>49.002604166666664</c:v>
                </c:pt>
                <c:pt idx="19970">
                  <c:v>49.005208333333336</c:v>
                </c:pt>
                <c:pt idx="19971">
                  <c:v>49.0078125</c:v>
                </c:pt>
                <c:pt idx="19972">
                  <c:v>49.010416666666664</c:v>
                </c:pt>
                <c:pt idx="19973">
                  <c:v>49.013020833333336</c:v>
                </c:pt>
                <c:pt idx="19974">
                  <c:v>49.015625</c:v>
                </c:pt>
                <c:pt idx="19975">
                  <c:v>49.018229166666664</c:v>
                </c:pt>
                <c:pt idx="19976">
                  <c:v>49.020833333333336</c:v>
                </c:pt>
                <c:pt idx="19977">
                  <c:v>49.0234375</c:v>
                </c:pt>
                <c:pt idx="19978">
                  <c:v>49.026041666666664</c:v>
                </c:pt>
                <c:pt idx="19979">
                  <c:v>49.028645833333336</c:v>
                </c:pt>
                <c:pt idx="19980">
                  <c:v>49.03125</c:v>
                </c:pt>
                <c:pt idx="19981">
                  <c:v>49.033854166666664</c:v>
                </c:pt>
                <c:pt idx="19982">
                  <c:v>49.036458333333336</c:v>
                </c:pt>
                <c:pt idx="19983">
                  <c:v>49.0390625</c:v>
                </c:pt>
                <c:pt idx="19984">
                  <c:v>49.041666666666664</c:v>
                </c:pt>
                <c:pt idx="19985">
                  <c:v>49.044270833333336</c:v>
                </c:pt>
                <c:pt idx="19986">
                  <c:v>49.046875</c:v>
                </c:pt>
                <c:pt idx="19987">
                  <c:v>49.049479166666664</c:v>
                </c:pt>
                <c:pt idx="19988">
                  <c:v>49.052083333333336</c:v>
                </c:pt>
                <c:pt idx="19989">
                  <c:v>49.0546875</c:v>
                </c:pt>
                <c:pt idx="19990">
                  <c:v>49.057291666666664</c:v>
                </c:pt>
                <c:pt idx="19991">
                  <c:v>49.059895833333336</c:v>
                </c:pt>
                <c:pt idx="19992">
                  <c:v>49.0625</c:v>
                </c:pt>
                <c:pt idx="19993">
                  <c:v>49.065104166666664</c:v>
                </c:pt>
                <c:pt idx="19994">
                  <c:v>49.067708333333336</c:v>
                </c:pt>
                <c:pt idx="19995">
                  <c:v>49.0703125</c:v>
                </c:pt>
                <c:pt idx="19996">
                  <c:v>49.072916666666664</c:v>
                </c:pt>
                <c:pt idx="19997">
                  <c:v>49.075520833333336</c:v>
                </c:pt>
                <c:pt idx="19998">
                  <c:v>49.078125</c:v>
                </c:pt>
                <c:pt idx="19999">
                  <c:v>49.080729166666664</c:v>
                </c:pt>
                <c:pt idx="20000">
                  <c:v>49.083333333333336</c:v>
                </c:pt>
                <c:pt idx="20001">
                  <c:v>49.0859375</c:v>
                </c:pt>
                <c:pt idx="20002">
                  <c:v>49.088541666666664</c:v>
                </c:pt>
                <c:pt idx="20003">
                  <c:v>49.091145833333336</c:v>
                </c:pt>
                <c:pt idx="20004">
                  <c:v>49.09375</c:v>
                </c:pt>
                <c:pt idx="20005">
                  <c:v>49.096354166666664</c:v>
                </c:pt>
                <c:pt idx="20006">
                  <c:v>49.098958333333336</c:v>
                </c:pt>
                <c:pt idx="20007">
                  <c:v>49.1015625</c:v>
                </c:pt>
                <c:pt idx="20008">
                  <c:v>49.104166666666664</c:v>
                </c:pt>
                <c:pt idx="20009">
                  <c:v>49.106770833333336</c:v>
                </c:pt>
                <c:pt idx="20010">
                  <c:v>49.109375</c:v>
                </c:pt>
                <c:pt idx="20011">
                  <c:v>49.111979166666664</c:v>
                </c:pt>
                <c:pt idx="20012">
                  <c:v>49.114583333333336</c:v>
                </c:pt>
                <c:pt idx="20013">
                  <c:v>49.1171875</c:v>
                </c:pt>
                <c:pt idx="20014">
                  <c:v>49.119791666666664</c:v>
                </c:pt>
                <c:pt idx="20015">
                  <c:v>49.122395833333336</c:v>
                </c:pt>
                <c:pt idx="20016">
                  <c:v>49.125</c:v>
                </c:pt>
                <c:pt idx="20017">
                  <c:v>49.127604166666664</c:v>
                </c:pt>
                <c:pt idx="20018">
                  <c:v>49.130208333333336</c:v>
                </c:pt>
                <c:pt idx="20019">
                  <c:v>49.1328125</c:v>
                </c:pt>
                <c:pt idx="20020">
                  <c:v>49.135416666666664</c:v>
                </c:pt>
                <c:pt idx="20021">
                  <c:v>49.138020833333336</c:v>
                </c:pt>
                <c:pt idx="20022">
                  <c:v>49.140625</c:v>
                </c:pt>
                <c:pt idx="20023">
                  <c:v>49.143229166666664</c:v>
                </c:pt>
                <c:pt idx="20024">
                  <c:v>49.145833333333336</c:v>
                </c:pt>
                <c:pt idx="20025">
                  <c:v>49.1484375</c:v>
                </c:pt>
                <c:pt idx="20026">
                  <c:v>49.151041666666664</c:v>
                </c:pt>
                <c:pt idx="20027">
                  <c:v>49.153645833333336</c:v>
                </c:pt>
                <c:pt idx="20028">
                  <c:v>49.15625</c:v>
                </c:pt>
                <c:pt idx="20029">
                  <c:v>49.158854166666664</c:v>
                </c:pt>
                <c:pt idx="20030">
                  <c:v>49.161458333333336</c:v>
                </c:pt>
                <c:pt idx="20031">
                  <c:v>49.1640625</c:v>
                </c:pt>
                <c:pt idx="20032">
                  <c:v>49.166666666666664</c:v>
                </c:pt>
                <c:pt idx="20033">
                  <c:v>49.169270833333336</c:v>
                </c:pt>
                <c:pt idx="20034">
                  <c:v>49.171875</c:v>
                </c:pt>
                <c:pt idx="20035">
                  <c:v>49.174479166666664</c:v>
                </c:pt>
                <c:pt idx="20036">
                  <c:v>49.177083333333336</c:v>
                </c:pt>
                <c:pt idx="20037">
                  <c:v>49.1796875</c:v>
                </c:pt>
                <c:pt idx="20038">
                  <c:v>49.182291666666664</c:v>
                </c:pt>
                <c:pt idx="20039">
                  <c:v>49.184895833333336</c:v>
                </c:pt>
                <c:pt idx="20040">
                  <c:v>49.1875</c:v>
                </c:pt>
                <c:pt idx="20041">
                  <c:v>49.190104166666664</c:v>
                </c:pt>
                <c:pt idx="20042">
                  <c:v>49.192708333333336</c:v>
                </c:pt>
                <c:pt idx="20043">
                  <c:v>49.1953125</c:v>
                </c:pt>
                <c:pt idx="20044">
                  <c:v>49.197916666666664</c:v>
                </c:pt>
                <c:pt idx="20045">
                  <c:v>49.200520833333336</c:v>
                </c:pt>
                <c:pt idx="20046">
                  <c:v>49.203125</c:v>
                </c:pt>
                <c:pt idx="20047">
                  <c:v>49.205729166666664</c:v>
                </c:pt>
                <c:pt idx="20048">
                  <c:v>49.208333333333336</c:v>
                </c:pt>
                <c:pt idx="20049">
                  <c:v>49.2109375</c:v>
                </c:pt>
                <c:pt idx="20050">
                  <c:v>49.213541666666664</c:v>
                </c:pt>
                <c:pt idx="20051">
                  <c:v>49.216145833333336</c:v>
                </c:pt>
                <c:pt idx="20052">
                  <c:v>49.21875</c:v>
                </c:pt>
                <c:pt idx="20053">
                  <c:v>49.221354166666664</c:v>
                </c:pt>
                <c:pt idx="20054">
                  <c:v>49.223958333333336</c:v>
                </c:pt>
                <c:pt idx="20055">
                  <c:v>49.2265625</c:v>
                </c:pt>
                <c:pt idx="20056">
                  <c:v>49.229166666666664</c:v>
                </c:pt>
                <c:pt idx="20057">
                  <c:v>49.231770833333336</c:v>
                </c:pt>
                <c:pt idx="20058">
                  <c:v>49.234375</c:v>
                </c:pt>
                <c:pt idx="20059">
                  <c:v>49.236979166666664</c:v>
                </c:pt>
                <c:pt idx="20060">
                  <c:v>49.239583333333336</c:v>
                </c:pt>
                <c:pt idx="20061">
                  <c:v>49.2421875</c:v>
                </c:pt>
                <c:pt idx="20062">
                  <c:v>49.244791666666664</c:v>
                </c:pt>
                <c:pt idx="20063">
                  <c:v>49.247395833333336</c:v>
                </c:pt>
                <c:pt idx="20064">
                  <c:v>49.25</c:v>
                </c:pt>
                <c:pt idx="20065">
                  <c:v>49.252604166666664</c:v>
                </c:pt>
                <c:pt idx="20066">
                  <c:v>49.255208333333336</c:v>
                </c:pt>
                <c:pt idx="20067">
                  <c:v>49.2578125</c:v>
                </c:pt>
                <c:pt idx="20068">
                  <c:v>49.260416666666664</c:v>
                </c:pt>
                <c:pt idx="20069">
                  <c:v>49.263020833333336</c:v>
                </c:pt>
                <c:pt idx="20070">
                  <c:v>49.265625</c:v>
                </c:pt>
                <c:pt idx="20071">
                  <c:v>49.268229166666664</c:v>
                </c:pt>
                <c:pt idx="20072">
                  <c:v>49.270833333333336</c:v>
                </c:pt>
                <c:pt idx="20073">
                  <c:v>49.2734375</c:v>
                </c:pt>
                <c:pt idx="20074">
                  <c:v>49.276041666666664</c:v>
                </c:pt>
                <c:pt idx="20075">
                  <c:v>49.278645833333336</c:v>
                </c:pt>
                <c:pt idx="20076">
                  <c:v>49.28125</c:v>
                </c:pt>
                <c:pt idx="20077">
                  <c:v>49.283854166666664</c:v>
                </c:pt>
                <c:pt idx="20078">
                  <c:v>49.286458333333336</c:v>
                </c:pt>
                <c:pt idx="20079">
                  <c:v>49.2890625</c:v>
                </c:pt>
                <c:pt idx="20080">
                  <c:v>49.291666666666664</c:v>
                </c:pt>
                <c:pt idx="20081">
                  <c:v>49.294270833333336</c:v>
                </c:pt>
                <c:pt idx="20082">
                  <c:v>49.296875</c:v>
                </c:pt>
                <c:pt idx="20083">
                  <c:v>49.299479166666664</c:v>
                </c:pt>
                <c:pt idx="20084">
                  <c:v>49.302083333333336</c:v>
                </c:pt>
                <c:pt idx="20085">
                  <c:v>49.3046875</c:v>
                </c:pt>
                <c:pt idx="20086">
                  <c:v>49.307291666666664</c:v>
                </c:pt>
                <c:pt idx="20087">
                  <c:v>49.309895833333336</c:v>
                </c:pt>
                <c:pt idx="20088">
                  <c:v>49.3125</c:v>
                </c:pt>
                <c:pt idx="20089">
                  <c:v>49.315104166666664</c:v>
                </c:pt>
                <c:pt idx="20090">
                  <c:v>49.317708333333336</c:v>
                </c:pt>
                <c:pt idx="20091">
                  <c:v>49.3203125</c:v>
                </c:pt>
                <c:pt idx="20092">
                  <c:v>49.322916666666664</c:v>
                </c:pt>
                <c:pt idx="20093">
                  <c:v>49.325520833333336</c:v>
                </c:pt>
                <c:pt idx="20094">
                  <c:v>49.328125</c:v>
                </c:pt>
                <c:pt idx="20095">
                  <c:v>49.330729166666664</c:v>
                </c:pt>
                <c:pt idx="20096">
                  <c:v>49.333333333333336</c:v>
                </c:pt>
                <c:pt idx="20097">
                  <c:v>49.3359375</c:v>
                </c:pt>
                <c:pt idx="20098">
                  <c:v>49.338541666666664</c:v>
                </c:pt>
                <c:pt idx="20099">
                  <c:v>49.341145833333336</c:v>
                </c:pt>
                <c:pt idx="20100">
                  <c:v>49.34375</c:v>
                </c:pt>
                <c:pt idx="20101">
                  <c:v>49.346354166666664</c:v>
                </c:pt>
                <c:pt idx="20102">
                  <c:v>49.348958333333336</c:v>
                </c:pt>
                <c:pt idx="20103">
                  <c:v>49.3515625</c:v>
                </c:pt>
                <c:pt idx="20104">
                  <c:v>49.354166666666664</c:v>
                </c:pt>
                <c:pt idx="20105">
                  <c:v>49.356770833333336</c:v>
                </c:pt>
                <c:pt idx="20106">
                  <c:v>49.359375</c:v>
                </c:pt>
                <c:pt idx="20107">
                  <c:v>49.361979166666664</c:v>
                </c:pt>
                <c:pt idx="20108">
                  <c:v>49.364583333333336</c:v>
                </c:pt>
                <c:pt idx="20109">
                  <c:v>49.3671875</c:v>
                </c:pt>
                <c:pt idx="20110">
                  <c:v>49.369791666666664</c:v>
                </c:pt>
                <c:pt idx="20111">
                  <c:v>49.372395833333336</c:v>
                </c:pt>
                <c:pt idx="20112">
                  <c:v>49.375</c:v>
                </c:pt>
                <c:pt idx="20113">
                  <c:v>49.377604166666664</c:v>
                </c:pt>
                <c:pt idx="20114">
                  <c:v>49.380208333333336</c:v>
                </c:pt>
                <c:pt idx="20115">
                  <c:v>49.3828125</c:v>
                </c:pt>
                <c:pt idx="20116">
                  <c:v>49.385416666666664</c:v>
                </c:pt>
                <c:pt idx="20117">
                  <c:v>49.388020833333336</c:v>
                </c:pt>
                <c:pt idx="20118">
                  <c:v>49.390625</c:v>
                </c:pt>
                <c:pt idx="20119">
                  <c:v>49.393229166666664</c:v>
                </c:pt>
                <c:pt idx="20120">
                  <c:v>49.395833333333336</c:v>
                </c:pt>
                <c:pt idx="20121">
                  <c:v>49.3984375</c:v>
                </c:pt>
                <c:pt idx="20122">
                  <c:v>49.401041666666664</c:v>
                </c:pt>
                <c:pt idx="20123">
                  <c:v>49.403645833333336</c:v>
                </c:pt>
                <c:pt idx="20124">
                  <c:v>49.40625</c:v>
                </c:pt>
                <c:pt idx="20125">
                  <c:v>49.408854166666664</c:v>
                </c:pt>
                <c:pt idx="20126">
                  <c:v>49.411458333333336</c:v>
                </c:pt>
                <c:pt idx="20127">
                  <c:v>49.4140625</c:v>
                </c:pt>
                <c:pt idx="20128">
                  <c:v>49.416666666666664</c:v>
                </c:pt>
                <c:pt idx="20129">
                  <c:v>49.419270833333336</c:v>
                </c:pt>
                <c:pt idx="20130">
                  <c:v>49.421875</c:v>
                </c:pt>
                <c:pt idx="20131">
                  <c:v>49.424479166666664</c:v>
                </c:pt>
                <c:pt idx="20132">
                  <c:v>49.427083333333336</c:v>
                </c:pt>
                <c:pt idx="20133">
                  <c:v>49.4296875</c:v>
                </c:pt>
                <c:pt idx="20134">
                  <c:v>49.432291666666664</c:v>
                </c:pt>
                <c:pt idx="20135">
                  <c:v>49.434895833333336</c:v>
                </c:pt>
                <c:pt idx="20136">
                  <c:v>49.4375</c:v>
                </c:pt>
                <c:pt idx="20137">
                  <c:v>49.440104166666664</c:v>
                </c:pt>
                <c:pt idx="20138">
                  <c:v>49.442708333333336</c:v>
                </c:pt>
                <c:pt idx="20139">
                  <c:v>49.4453125</c:v>
                </c:pt>
                <c:pt idx="20140">
                  <c:v>49.447916666666664</c:v>
                </c:pt>
                <c:pt idx="20141">
                  <c:v>49.450520833333336</c:v>
                </c:pt>
                <c:pt idx="20142">
                  <c:v>49.453125</c:v>
                </c:pt>
                <c:pt idx="20143">
                  <c:v>49.455729166666664</c:v>
                </c:pt>
                <c:pt idx="20144">
                  <c:v>49.458333333333336</c:v>
                </c:pt>
                <c:pt idx="20145">
                  <c:v>49.4609375</c:v>
                </c:pt>
                <c:pt idx="20146">
                  <c:v>49.463541666666664</c:v>
                </c:pt>
                <c:pt idx="20147">
                  <c:v>49.466145833333336</c:v>
                </c:pt>
                <c:pt idx="20148">
                  <c:v>49.46875</c:v>
                </c:pt>
                <c:pt idx="20149">
                  <c:v>49.471354166666664</c:v>
                </c:pt>
                <c:pt idx="20150">
                  <c:v>49.473958333333336</c:v>
                </c:pt>
                <c:pt idx="20151">
                  <c:v>49.4765625</c:v>
                </c:pt>
                <c:pt idx="20152">
                  <c:v>49.479166666666664</c:v>
                </c:pt>
                <c:pt idx="20153">
                  <c:v>49.481770833333336</c:v>
                </c:pt>
                <c:pt idx="20154">
                  <c:v>49.484375</c:v>
                </c:pt>
                <c:pt idx="20155">
                  <c:v>49.486979166666664</c:v>
                </c:pt>
                <c:pt idx="20156">
                  <c:v>49.489583333333336</c:v>
                </c:pt>
                <c:pt idx="20157">
                  <c:v>49.4921875</c:v>
                </c:pt>
                <c:pt idx="20158">
                  <c:v>49.494791666666664</c:v>
                </c:pt>
                <c:pt idx="20159">
                  <c:v>49.497395833333336</c:v>
                </c:pt>
                <c:pt idx="20160">
                  <c:v>49.5</c:v>
                </c:pt>
                <c:pt idx="20161">
                  <c:v>49.502604166666664</c:v>
                </c:pt>
                <c:pt idx="20162">
                  <c:v>49.505208333333336</c:v>
                </c:pt>
                <c:pt idx="20163">
                  <c:v>49.5078125</c:v>
                </c:pt>
                <c:pt idx="20164">
                  <c:v>49.510416666666664</c:v>
                </c:pt>
                <c:pt idx="20165">
                  <c:v>49.513020833333336</c:v>
                </c:pt>
                <c:pt idx="20166">
                  <c:v>49.515625</c:v>
                </c:pt>
                <c:pt idx="20167">
                  <c:v>49.518229166666664</c:v>
                </c:pt>
                <c:pt idx="20168">
                  <c:v>49.520833333333336</c:v>
                </c:pt>
                <c:pt idx="20169">
                  <c:v>49.5234375</c:v>
                </c:pt>
                <c:pt idx="20170">
                  <c:v>49.526041666666664</c:v>
                </c:pt>
                <c:pt idx="20171">
                  <c:v>49.528645833333336</c:v>
                </c:pt>
                <c:pt idx="20172">
                  <c:v>49.53125</c:v>
                </c:pt>
                <c:pt idx="20173">
                  <c:v>49.533854166666664</c:v>
                </c:pt>
                <c:pt idx="20174">
                  <c:v>49.536458333333336</c:v>
                </c:pt>
                <c:pt idx="20175">
                  <c:v>49.5390625</c:v>
                </c:pt>
                <c:pt idx="20176">
                  <c:v>49.541666666666664</c:v>
                </c:pt>
                <c:pt idx="20177">
                  <c:v>49.544270833333336</c:v>
                </c:pt>
                <c:pt idx="20178">
                  <c:v>49.546875</c:v>
                </c:pt>
                <c:pt idx="20179">
                  <c:v>49.549479166666664</c:v>
                </c:pt>
                <c:pt idx="20180">
                  <c:v>49.552083333333336</c:v>
                </c:pt>
                <c:pt idx="20181">
                  <c:v>49.5546875</c:v>
                </c:pt>
                <c:pt idx="20182">
                  <c:v>49.557291666666664</c:v>
                </c:pt>
                <c:pt idx="20183">
                  <c:v>49.559895833333336</c:v>
                </c:pt>
                <c:pt idx="20184">
                  <c:v>49.5625</c:v>
                </c:pt>
                <c:pt idx="20185">
                  <c:v>49.565104166666664</c:v>
                </c:pt>
                <c:pt idx="20186">
                  <c:v>49.567708333333336</c:v>
                </c:pt>
                <c:pt idx="20187">
                  <c:v>49.5703125</c:v>
                </c:pt>
                <c:pt idx="20188">
                  <c:v>49.572916666666664</c:v>
                </c:pt>
                <c:pt idx="20189">
                  <c:v>49.575520833333336</c:v>
                </c:pt>
                <c:pt idx="20190">
                  <c:v>49.578125</c:v>
                </c:pt>
                <c:pt idx="20191">
                  <c:v>49.580729166666664</c:v>
                </c:pt>
                <c:pt idx="20192">
                  <c:v>49.583333333333336</c:v>
                </c:pt>
                <c:pt idx="20193">
                  <c:v>49.5859375</c:v>
                </c:pt>
                <c:pt idx="20194">
                  <c:v>49.588541666666664</c:v>
                </c:pt>
                <c:pt idx="20195">
                  <c:v>49.591145833333336</c:v>
                </c:pt>
                <c:pt idx="20196">
                  <c:v>49.59375</c:v>
                </c:pt>
                <c:pt idx="20197">
                  <c:v>49.596354166666664</c:v>
                </c:pt>
                <c:pt idx="20198">
                  <c:v>49.598958333333336</c:v>
                </c:pt>
                <c:pt idx="20199">
                  <c:v>49.6015625</c:v>
                </c:pt>
                <c:pt idx="20200">
                  <c:v>49.604166666666664</c:v>
                </c:pt>
                <c:pt idx="20201">
                  <c:v>49.606770833333336</c:v>
                </c:pt>
                <c:pt idx="20202">
                  <c:v>49.609375</c:v>
                </c:pt>
                <c:pt idx="20203">
                  <c:v>49.611979166666664</c:v>
                </c:pt>
                <c:pt idx="20204">
                  <c:v>49.614583333333336</c:v>
                </c:pt>
                <c:pt idx="20205">
                  <c:v>49.6171875</c:v>
                </c:pt>
                <c:pt idx="20206">
                  <c:v>49.619791666666664</c:v>
                </c:pt>
                <c:pt idx="20207">
                  <c:v>49.622395833333336</c:v>
                </c:pt>
                <c:pt idx="20208">
                  <c:v>49.625</c:v>
                </c:pt>
                <c:pt idx="20209">
                  <c:v>49.627604166666664</c:v>
                </c:pt>
                <c:pt idx="20210">
                  <c:v>49.630208333333336</c:v>
                </c:pt>
                <c:pt idx="20211">
                  <c:v>49.6328125</c:v>
                </c:pt>
                <c:pt idx="20212">
                  <c:v>49.635416666666664</c:v>
                </c:pt>
                <c:pt idx="20213">
                  <c:v>49.638020833333336</c:v>
                </c:pt>
                <c:pt idx="20214">
                  <c:v>49.640625</c:v>
                </c:pt>
                <c:pt idx="20215">
                  <c:v>49.643229166666664</c:v>
                </c:pt>
                <c:pt idx="20216">
                  <c:v>49.645833333333336</c:v>
                </c:pt>
                <c:pt idx="20217">
                  <c:v>49.6484375</c:v>
                </c:pt>
                <c:pt idx="20218">
                  <c:v>49.651041666666664</c:v>
                </c:pt>
                <c:pt idx="20219">
                  <c:v>49.653645833333336</c:v>
                </c:pt>
                <c:pt idx="20220">
                  <c:v>49.65625</c:v>
                </c:pt>
                <c:pt idx="20221">
                  <c:v>49.658854166666664</c:v>
                </c:pt>
                <c:pt idx="20222">
                  <c:v>49.661458333333336</c:v>
                </c:pt>
                <c:pt idx="20223">
                  <c:v>49.6640625</c:v>
                </c:pt>
                <c:pt idx="20224">
                  <c:v>49.666666666666664</c:v>
                </c:pt>
                <c:pt idx="20225">
                  <c:v>49.669270833333336</c:v>
                </c:pt>
                <c:pt idx="20226">
                  <c:v>49.671875</c:v>
                </c:pt>
                <c:pt idx="20227">
                  <c:v>49.674479166666664</c:v>
                </c:pt>
                <c:pt idx="20228">
                  <c:v>49.677083333333336</c:v>
                </c:pt>
                <c:pt idx="20229">
                  <c:v>49.6796875</c:v>
                </c:pt>
                <c:pt idx="20230">
                  <c:v>49.682291666666664</c:v>
                </c:pt>
                <c:pt idx="20231">
                  <c:v>49.684895833333336</c:v>
                </c:pt>
                <c:pt idx="20232">
                  <c:v>49.6875</c:v>
                </c:pt>
                <c:pt idx="20233">
                  <c:v>49.690104166666664</c:v>
                </c:pt>
                <c:pt idx="20234">
                  <c:v>49.692708333333336</c:v>
                </c:pt>
                <c:pt idx="20235">
                  <c:v>49.6953125</c:v>
                </c:pt>
                <c:pt idx="20236">
                  <c:v>49.697916666666664</c:v>
                </c:pt>
                <c:pt idx="20237">
                  <c:v>49.700520833333336</c:v>
                </c:pt>
                <c:pt idx="20238">
                  <c:v>49.703125</c:v>
                </c:pt>
                <c:pt idx="20239">
                  <c:v>49.705729166666664</c:v>
                </c:pt>
                <c:pt idx="20240">
                  <c:v>49.708333333333336</c:v>
                </c:pt>
                <c:pt idx="20241">
                  <c:v>49.7109375</c:v>
                </c:pt>
                <c:pt idx="20242">
                  <c:v>49.713541666666664</c:v>
                </c:pt>
                <c:pt idx="20243">
                  <c:v>49.716145833333336</c:v>
                </c:pt>
                <c:pt idx="20244">
                  <c:v>49.71875</c:v>
                </c:pt>
                <c:pt idx="20245">
                  <c:v>49.721354166666664</c:v>
                </c:pt>
                <c:pt idx="20246">
                  <c:v>49.723958333333336</c:v>
                </c:pt>
                <c:pt idx="20247">
                  <c:v>49.7265625</c:v>
                </c:pt>
                <c:pt idx="20248">
                  <c:v>49.729166666666664</c:v>
                </c:pt>
                <c:pt idx="20249">
                  <c:v>49.731770833333336</c:v>
                </c:pt>
                <c:pt idx="20250">
                  <c:v>49.734375</c:v>
                </c:pt>
                <c:pt idx="20251">
                  <c:v>49.736979166666664</c:v>
                </c:pt>
                <c:pt idx="20252">
                  <c:v>49.739583333333336</c:v>
                </c:pt>
                <c:pt idx="20253">
                  <c:v>49.7421875</c:v>
                </c:pt>
                <c:pt idx="20254">
                  <c:v>49.744791666666664</c:v>
                </c:pt>
                <c:pt idx="20255">
                  <c:v>49.747395833333336</c:v>
                </c:pt>
                <c:pt idx="20256">
                  <c:v>49.75</c:v>
                </c:pt>
                <c:pt idx="20257">
                  <c:v>49.752604166666664</c:v>
                </c:pt>
                <c:pt idx="20258">
                  <c:v>49.755208333333336</c:v>
                </c:pt>
                <c:pt idx="20259">
                  <c:v>49.7578125</c:v>
                </c:pt>
                <c:pt idx="20260">
                  <c:v>49.760416666666664</c:v>
                </c:pt>
                <c:pt idx="20261">
                  <c:v>49.763020833333336</c:v>
                </c:pt>
                <c:pt idx="20262">
                  <c:v>49.765625</c:v>
                </c:pt>
                <c:pt idx="20263">
                  <c:v>49.768229166666664</c:v>
                </c:pt>
                <c:pt idx="20264">
                  <c:v>49.770833333333336</c:v>
                </c:pt>
                <c:pt idx="20265">
                  <c:v>49.7734375</c:v>
                </c:pt>
                <c:pt idx="20266">
                  <c:v>49.776041666666664</c:v>
                </c:pt>
                <c:pt idx="20267">
                  <c:v>49.778645833333336</c:v>
                </c:pt>
                <c:pt idx="20268">
                  <c:v>49.78125</c:v>
                </c:pt>
                <c:pt idx="20269">
                  <c:v>49.783854166666664</c:v>
                </c:pt>
                <c:pt idx="20270">
                  <c:v>49.786458333333336</c:v>
                </c:pt>
                <c:pt idx="20271">
                  <c:v>49.7890625</c:v>
                </c:pt>
                <c:pt idx="20272">
                  <c:v>49.791666666666664</c:v>
                </c:pt>
                <c:pt idx="20273">
                  <c:v>49.794270833333336</c:v>
                </c:pt>
                <c:pt idx="20274">
                  <c:v>49.796875</c:v>
                </c:pt>
                <c:pt idx="20275">
                  <c:v>49.799479166666664</c:v>
                </c:pt>
                <c:pt idx="20276">
                  <c:v>49.802083333333336</c:v>
                </c:pt>
                <c:pt idx="20277">
                  <c:v>49.8046875</c:v>
                </c:pt>
                <c:pt idx="20278">
                  <c:v>49.807291666666664</c:v>
                </c:pt>
                <c:pt idx="20279">
                  <c:v>49.809895833333336</c:v>
                </c:pt>
                <c:pt idx="20280">
                  <c:v>49.8125</c:v>
                </c:pt>
                <c:pt idx="20281">
                  <c:v>49.815104166666664</c:v>
                </c:pt>
                <c:pt idx="20282">
                  <c:v>49.817708333333336</c:v>
                </c:pt>
                <c:pt idx="20283">
                  <c:v>49.8203125</c:v>
                </c:pt>
                <c:pt idx="20284">
                  <c:v>49.822916666666664</c:v>
                </c:pt>
                <c:pt idx="20285">
                  <c:v>49.825520833333336</c:v>
                </c:pt>
                <c:pt idx="20286">
                  <c:v>49.828125</c:v>
                </c:pt>
                <c:pt idx="20287">
                  <c:v>49.830729166666664</c:v>
                </c:pt>
                <c:pt idx="20288">
                  <c:v>49.833333333333336</c:v>
                </c:pt>
                <c:pt idx="20289">
                  <c:v>49.8359375</c:v>
                </c:pt>
                <c:pt idx="20290">
                  <c:v>49.838541666666664</c:v>
                </c:pt>
                <c:pt idx="20291">
                  <c:v>49.841145833333336</c:v>
                </c:pt>
                <c:pt idx="20292">
                  <c:v>49.84375</c:v>
                </c:pt>
                <c:pt idx="20293">
                  <c:v>49.846354166666664</c:v>
                </c:pt>
                <c:pt idx="20294">
                  <c:v>49.848958333333336</c:v>
                </c:pt>
                <c:pt idx="20295">
                  <c:v>49.8515625</c:v>
                </c:pt>
                <c:pt idx="20296">
                  <c:v>49.854166666666664</c:v>
                </c:pt>
                <c:pt idx="20297">
                  <c:v>49.856770833333336</c:v>
                </c:pt>
                <c:pt idx="20298">
                  <c:v>49.859375</c:v>
                </c:pt>
                <c:pt idx="20299">
                  <c:v>49.861979166666664</c:v>
                </c:pt>
                <c:pt idx="20300">
                  <c:v>49.864583333333336</c:v>
                </c:pt>
                <c:pt idx="20301">
                  <c:v>49.8671875</c:v>
                </c:pt>
                <c:pt idx="20302">
                  <c:v>49.869791666666664</c:v>
                </c:pt>
                <c:pt idx="20303">
                  <c:v>49.872395833333336</c:v>
                </c:pt>
                <c:pt idx="20304">
                  <c:v>49.875</c:v>
                </c:pt>
                <c:pt idx="20305">
                  <c:v>49.877604166666664</c:v>
                </c:pt>
                <c:pt idx="20306">
                  <c:v>49.880208333333336</c:v>
                </c:pt>
                <c:pt idx="20307">
                  <c:v>49.8828125</c:v>
                </c:pt>
                <c:pt idx="20308">
                  <c:v>49.885416666666664</c:v>
                </c:pt>
                <c:pt idx="20309">
                  <c:v>49.888020833333336</c:v>
                </c:pt>
                <c:pt idx="20310">
                  <c:v>49.890625</c:v>
                </c:pt>
                <c:pt idx="20311">
                  <c:v>49.893229166666664</c:v>
                </c:pt>
                <c:pt idx="20312">
                  <c:v>49.895833333333336</c:v>
                </c:pt>
                <c:pt idx="20313">
                  <c:v>49.8984375</c:v>
                </c:pt>
                <c:pt idx="20314">
                  <c:v>49.901041666666664</c:v>
                </c:pt>
                <c:pt idx="20315">
                  <c:v>49.903645833333336</c:v>
                </c:pt>
                <c:pt idx="20316">
                  <c:v>49.90625</c:v>
                </c:pt>
                <c:pt idx="20317">
                  <c:v>49.908854166666664</c:v>
                </c:pt>
                <c:pt idx="20318">
                  <c:v>49.911458333333336</c:v>
                </c:pt>
                <c:pt idx="20319">
                  <c:v>49.9140625</c:v>
                </c:pt>
                <c:pt idx="20320">
                  <c:v>49.916666666666664</c:v>
                </c:pt>
                <c:pt idx="20321">
                  <c:v>49.919270833333336</c:v>
                </c:pt>
                <c:pt idx="20322">
                  <c:v>49.921875</c:v>
                </c:pt>
                <c:pt idx="20323">
                  <c:v>49.924479166666664</c:v>
                </c:pt>
                <c:pt idx="20324">
                  <c:v>49.927083333333336</c:v>
                </c:pt>
                <c:pt idx="20325">
                  <c:v>49.9296875</c:v>
                </c:pt>
                <c:pt idx="20326">
                  <c:v>49.932291666666664</c:v>
                </c:pt>
                <c:pt idx="20327">
                  <c:v>49.934895833333336</c:v>
                </c:pt>
                <c:pt idx="20328">
                  <c:v>49.9375</c:v>
                </c:pt>
                <c:pt idx="20329">
                  <c:v>49.940104166666664</c:v>
                </c:pt>
                <c:pt idx="20330">
                  <c:v>49.942708333333336</c:v>
                </c:pt>
                <c:pt idx="20331">
                  <c:v>49.9453125</c:v>
                </c:pt>
                <c:pt idx="20332">
                  <c:v>49.947916666666664</c:v>
                </c:pt>
                <c:pt idx="20333">
                  <c:v>49.950520833333336</c:v>
                </c:pt>
                <c:pt idx="20334">
                  <c:v>49.953125</c:v>
                </c:pt>
                <c:pt idx="20335">
                  <c:v>49.955729166666664</c:v>
                </c:pt>
                <c:pt idx="20336">
                  <c:v>49.958333333333336</c:v>
                </c:pt>
                <c:pt idx="20337">
                  <c:v>49.9609375</c:v>
                </c:pt>
                <c:pt idx="20338">
                  <c:v>49.963541666666664</c:v>
                </c:pt>
                <c:pt idx="20339">
                  <c:v>49.966145833333336</c:v>
                </c:pt>
                <c:pt idx="20340">
                  <c:v>49.96875</c:v>
                </c:pt>
                <c:pt idx="20341">
                  <c:v>49.971354166666664</c:v>
                </c:pt>
                <c:pt idx="20342">
                  <c:v>49.973958333333336</c:v>
                </c:pt>
                <c:pt idx="20343">
                  <c:v>49.9765625</c:v>
                </c:pt>
                <c:pt idx="20344">
                  <c:v>49.979166666666664</c:v>
                </c:pt>
                <c:pt idx="20345">
                  <c:v>49.981770833333336</c:v>
                </c:pt>
                <c:pt idx="20346">
                  <c:v>49.984375</c:v>
                </c:pt>
                <c:pt idx="20347">
                  <c:v>49.986979166666664</c:v>
                </c:pt>
                <c:pt idx="20348">
                  <c:v>49.989583333333336</c:v>
                </c:pt>
                <c:pt idx="20349">
                  <c:v>49.9921875</c:v>
                </c:pt>
                <c:pt idx="20350">
                  <c:v>49.994791666666664</c:v>
                </c:pt>
                <c:pt idx="20351">
                  <c:v>49.997395833333336</c:v>
                </c:pt>
                <c:pt idx="20352">
                  <c:v>50</c:v>
                </c:pt>
                <c:pt idx="20353">
                  <c:v>50.002604166666664</c:v>
                </c:pt>
                <c:pt idx="20354">
                  <c:v>50.005208333333336</c:v>
                </c:pt>
                <c:pt idx="20355">
                  <c:v>50.0078125</c:v>
                </c:pt>
                <c:pt idx="20356">
                  <c:v>50.010416666666664</c:v>
                </c:pt>
                <c:pt idx="20357">
                  <c:v>50.013020833333336</c:v>
                </c:pt>
                <c:pt idx="20358">
                  <c:v>50.015625</c:v>
                </c:pt>
                <c:pt idx="20359">
                  <c:v>50.018229166666664</c:v>
                </c:pt>
                <c:pt idx="20360">
                  <c:v>50.020833333333336</c:v>
                </c:pt>
                <c:pt idx="20361">
                  <c:v>50.0234375</c:v>
                </c:pt>
                <c:pt idx="20362">
                  <c:v>50.026041666666664</c:v>
                </c:pt>
                <c:pt idx="20363">
                  <c:v>50.028645833333336</c:v>
                </c:pt>
                <c:pt idx="20364">
                  <c:v>50.03125</c:v>
                </c:pt>
                <c:pt idx="20365">
                  <c:v>50.033854166666664</c:v>
                </c:pt>
                <c:pt idx="20366">
                  <c:v>50.036458333333336</c:v>
                </c:pt>
                <c:pt idx="20367">
                  <c:v>50.0390625</c:v>
                </c:pt>
                <c:pt idx="20368">
                  <c:v>50.041666666666664</c:v>
                </c:pt>
                <c:pt idx="20369">
                  <c:v>50.044270833333336</c:v>
                </c:pt>
                <c:pt idx="20370">
                  <c:v>50.046875</c:v>
                </c:pt>
                <c:pt idx="20371">
                  <c:v>50.049479166666664</c:v>
                </c:pt>
                <c:pt idx="20372">
                  <c:v>50.052083333333336</c:v>
                </c:pt>
                <c:pt idx="20373">
                  <c:v>50.0546875</c:v>
                </c:pt>
                <c:pt idx="20374">
                  <c:v>50.057291666666664</c:v>
                </c:pt>
                <c:pt idx="20375">
                  <c:v>50.059895833333336</c:v>
                </c:pt>
                <c:pt idx="20376">
                  <c:v>50.0625</c:v>
                </c:pt>
                <c:pt idx="20377">
                  <c:v>50.065104166666664</c:v>
                </c:pt>
                <c:pt idx="20378">
                  <c:v>50.067708333333336</c:v>
                </c:pt>
                <c:pt idx="20379">
                  <c:v>50.0703125</c:v>
                </c:pt>
                <c:pt idx="20380">
                  <c:v>50.072916666666664</c:v>
                </c:pt>
                <c:pt idx="20381">
                  <c:v>50.075520833333336</c:v>
                </c:pt>
                <c:pt idx="20382">
                  <c:v>50.078125</c:v>
                </c:pt>
                <c:pt idx="20383">
                  <c:v>50.080729166666664</c:v>
                </c:pt>
                <c:pt idx="20384">
                  <c:v>50.083333333333336</c:v>
                </c:pt>
                <c:pt idx="20385">
                  <c:v>50.0859375</c:v>
                </c:pt>
                <c:pt idx="20386">
                  <c:v>50.088541666666664</c:v>
                </c:pt>
                <c:pt idx="20387">
                  <c:v>50.091145833333336</c:v>
                </c:pt>
                <c:pt idx="20388">
                  <c:v>50.09375</c:v>
                </c:pt>
                <c:pt idx="20389">
                  <c:v>50.096354166666664</c:v>
                </c:pt>
                <c:pt idx="20390">
                  <c:v>50.098958333333336</c:v>
                </c:pt>
                <c:pt idx="20391">
                  <c:v>50.1015625</c:v>
                </c:pt>
                <c:pt idx="20392">
                  <c:v>50.104166666666664</c:v>
                </c:pt>
                <c:pt idx="20393">
                  <c:v>50.106770833333336</c:v>
                </c:pt>
                <c:pt idx="20394">
                  <c:v>50.109375</c:v>
                </c:pt>
                <c:pt idx="20395">
                  <c:v>50.111979166666664</c:v>
                </c:pt>
                <c:pt idx="20396">
                  <c:v>50.114583333333336</c:v>
                </c:pt>
                <c:pt idx="20397">
                  <c:v>50.1171875</c:v>
                </c:pt>
                <c:pt idx="20398">
                  <c:v>50.119791666666664</c:v>
                </c:pt>
                <c:pt idx="20399">
                  <c:v>50.122395833333336</c:v>
                </c:pt>
                <c:pt idx="20400">
                  <c:v>50.125</c:v>
                </c:pt>
                <c:pt idx="20401">
                  <c:v>50.127604166666664</c:v>
                </c:pt>
                <c:pt idx="20402">
                  <c:v>50.130208333333336</c:v>
                </c:pt>
                <c:pt idx="20403">
                  <c:v>50.1328125</c:v>
                </c:pt>
                <c:pt idx="20404">
                  <c:v>50.135416666666664</c:v>
                </c:pt>
                <c:pt idx="20405">
                  <c:v>50.138020833333336</c:v>
                </c:pt>
                <c:pt idx="20406">
                  <c:v>50.140625</c:v>
                </c:pt>
                <c:pt idx="20407">
                  <c:v>50.143229166666664</c:v>
                </c:pt>
                <c:pt idx="20408">
                  <c:v>50.145833333333336</c:v>
                </c:pt>
                <c:pt idx="20409">
                  <c:v>50.1484375</c:v>
                </c:pt>
                <c:pt idx="20410">
                  <c:v>50.151041666666664</c:v>
                </c:pt>
                <c:pt idx="20411">
                  <c:v>50.153645833333336</c:v>
                </c:pt>
                <c:pt idx="20412">
                  <c:v>50.15625</c:v>
                </c:pt>
                <c:pt idx="20413">
                  <c:v>50.158854166666664</c:v>
                </c:pt>
                <c:pt idx="20414">
                  <c:v>50.161458333333336</c:v>
                </c:pt>
                <c:pt idx="20415">
                  <c:v>50.1640625</c:v>
                </c:pt>
                <c:pt idx="20416">
                  <c:v>50.166666666666664</c:v>
                </c:pt>
                <c:pt idx="20417">
                  <c:v>50.169270833333336</c:v>
                </c:pt>
                <c:pt idx="20418">
                  <c:v>50.171875</c:v>
                </c:pt>
                <c:pt idx="20419">
                  <c:v>50.174479166666664</c:v>
                </c:pt>
                <c:pt idx="20420">
                  <c:v>50.177083333333336</c:v>
                </c:pt>
                <c:pt idx="20421">
                  <c:v>50.1796875</c:v>
                </c:pt>
                <c:pt idx="20422">
                  <c:v>50.182291666666664</c:v>
                </c:pt>
                <c:pt idx="20423">
                  <c:v>50.184895833333336</c:v>
                </c:pt>
                <c:pt idx="20424">
                  <c:v>50.1875</c:v>
                </c:pt>
                <c:pt idx="20425">
                  <c:v>50.190104166666664</c:v>
                </c:pt>
                <c:pt idx="20426">
                  <c:v>50.192708333333336</c:v>
                </c:pt>
                <c:pt idx="20427">
                  <c:v>50.1953125</c:v>
                </c:pt>
                <c:pt idx="20428">
                  <c:v>50.197916666666664</c:v>
                </c:pt>
                <c:pt idx="20429">
                  <c:v>50.200520833333336</c:v>
                </c:pt>
                <c:pt idx="20430">
                  <c:v>50.203125</c:v>
                </c:pt>
                <c:pt idx="20431">
                  <c:v>50.205729166666664</c:v>
                </c:pt>
                <c:pt idx="20432">
                  <c:v>50.208333333333336</c:v>
                </c:pt>
                <c:pt idx="20433">
                  <c:v>50.2109375</c:v>
                </c:pt>
                <c:pt idx="20434">
                  <c:v>50.213541666666664</c:v>
                </c:pt>
                <c:pt idx="20435">
                  <c:v>50.216145833333336</c:v>
                </c:pt>
                <c:pt idx="20436">
                  <c:v>50.21875</c:v>
                </c:pt>
                <c:pt idx="20437">
                  <c:v>50.221354166666664</c:v>
                </c:pt>
                <c:pt idx="20438">
                  <c:v>50.223958333333336</c:v>
                </c:pt>
                <c:pt idx="20439">
                  <c:v>50.2265625</c:v>
                </c:pt>
                <c:pt idx="20440">
                  <c:v>50.229166666666664</c:v>
                </c:pt>
                <c:pt idx="20441">
                  <c:v>50.231770833333336</c:v>
                </c:pt>
                <c:pt idx="20442">
                  <c:v>50.234375</c:v>
                </c:pt>
                <c:pt idx="20443">
                  <c:v>50.236979166666664</c:v>
                </c:pt>
                <c:pt idx="20444">
                  <c:v>50.239583333333336</c:v>
                </c:pt>
                <c:pt idx="20445">
                  <c:v>50.2421875</c:v>
                </c:pt>
                <c:pt idx="20446">
                  <c:v>50.244791666666664</c:v>
                </c:pt>
                <c:pt idx="20447">
                  <c:v>50.247395833333336</c:v>
                </c:pt>
                <c:pt idx="20448">
                  <c:v>50.25</c:v>
                </c:pt>
                <c:pt idx="20449">
                  <c:v>50.252604166666664</c:v>
                </c:pt>
                <c:pt idx="20450">
                  <c:v>50.255208333333336</c:v>
                </c:pt>
                <c:pt idx="20451">
                  <c:v>50.2578125</c:v>
                </c:pt>
                <c:pt idx="20452">
                  <c:v>50.260416666666664</c:v>
                </c:pt>
                <c:pt idx="20453">
                  <c:v>50.263020833333336</c:v>
                </c:pt>
                <c:pt idx="20454">
                  <c:v>50.265625</c:v>
                </c:pt>
                <c:pt idx="20455">
                  <c:v>50.268229166666664</c:v>
                </c:pt>
                <c:pt idx="20456">
                  <c:v>50.270833333333336</c:v>
                </c:pt>
                <c:pt idx="20457">
                  <c:v>50.2734375</c:v>
                </c:pt>
                <c:pt idx="20458">
                  <c:v>50.276041666666664</c:v>
                </c:pt>
                <c:pt idx="20459">
                  <c:v>50.278645833333336</c:v>
                </c:pt>
                <c:pt idx="20460">
                  <c:v>50.28125</c:v>
                </c:pt>
                <c:pt idx="20461">
                  <c:v>50.283854166666664</c:v>
                </c:pt>
                <c:pt idx="20462">
                  <c:v>50.286458333333336</c:v>
                </c:pt>
                <c:pt idx="20463">
                  <c:v>50.2890625</c:v>
                </c:pt>
                <c:pt idx="20464">
                  <c:v>50.291666666666664</c:v>
                </c:pt>
                <c:pt idx="20465">
                  <c:v>50.294270833333336</c:v>
                </c:pt>
                <c:pt idx="20466">
                  <c:v>50.296875</c:v>
                </c:pt>
                <c:pt idx="20467">
                  <c:v>50.299479166666664</c:v>
                </c:pt>
                <c:pt idx="20468">
                  <c:v>50.302083333333336</c:v>
                </c:pt>
                <c:pt idx="20469">
                  <c:v>50.3046875</c:v>
                </c:pt>
                <c:pt idx="20470">
                  <c:v>50.307291666666664</c:v>
                </c:pt>
                <c:pt idx="20471">
                  <c:v>50.309895833333336</c:v>
                </c:pt>
                <c:pt idx="20472">
                  <c:v>50.3125</c:v>
                </c:pt>
                <c:pt idx="20473">
                  <c:v>50.315104166666664</c:v>
                </c:pt>
                <c:pt idx="20474">
                  <c:v>50.317708333333336</c:v>
                </c:pt>
                <c:pt idx="20475">
                  <c:v>50.3203125</c:v>
                </c:pt>
                <c:pt idx="20476">
                  <c:v>50.322916666666664</c:v>
                </c:pt>
                <c:pt idx="20477">
                  <c:v>50.325520833333336</c:v>
                </c:pt>
                <c:pt idx="20478">
                  <c:v>50.328125</c:v>
                </c:pt>
                <c:pt idx="20479">
                  <c:v>50.330729166666664</c:v>
                </c:pt>
                <c:pt idx="20480">
                  <c:v>50.333333333333336</c:v>
                </c:pt>
                <c:pt idx="20481">
                  <c:v>50.3359375</c:v>
                </c:pt>
                <c:pt idx="20482">
                  <c:v>50.338541666666664</c:v>
                </c:pt>
                <c:pt idx="20483">
                  <c:v>50.341145833333336</c:v>
                </c:pt>
                <c:pt idx="20484">
                  <c:v>50.34375</c:v>
                </c:pt>
                <c:pt idx="20485">
                  <c:v>50.346354166666664</c:v>
                </c:pt>
                <c:pt idx="20486">
                  <c:v>50.348958333333336</c:v>
                </c:pt>
                <c:pt idx="20487">
                  <c:v>50.3515625</c:v>
                </c:pt>
                <c:pt idx="20488">
                  <c:v>50.354166666666664</c:v>
                </c:pt>
                <c:pt idx="20489">
                  <c:v>50.356770833333336</c:v>
                </c:pt>
                <c:pt idx="20490">
                  <c:v>50.359375</c:v>
                </c:pt>
                <c:pt idx="20491">
                  <c:v>50.361979166666664</c:v>
                </c:pt>
                <c:pt idx="20492">
                  <c:v>50.364583333333336</c:v>
                </c:pt>
                <c:pt idx="20493">
                  <c:v>50.3671875</c:v>
                </c:pt>
                <c:pt idx="20494">
                  <c:v>50.369791666666664</c:v>
                </c:pt>
                <c:pt idx="20495">
                  <c:v>50.372395833333336</c:v>
                </c:pt>
                <c:pt idx="20496">
                  <c:v>50.375</c:v>
                </c:pt>
                <c:pt idx="20497">
                  <c:v>50.377604166666664</c:v>
                </c:pt>
                <c:pt idx="20498">
                  <c:v>50.380208333333336</c:v>
                </c:pt>
                <c:pt idx="20499">
                  <c:v>50.3828125</c:v>
                </c:pt>
                <c:pt idx="20500">
                  <c:v>50.385416666666664</c:v>
                </c:pt>
                <c:pt idx="20501">
                  <c:v>50.388020833333336</c:v>
                </c:pt>
                <c:pt idx="20502">
                  <c:v>50.390625</c:v>
                </c:pt>
                <c:pt idx="20503">
                  <c:v>50.393229166666664</c:v>
                </c:pt>
                <c:pt idx="20504">
                  <c:v>50.395833333333336</c:v>
                </c:pt>
                <c:pt idx="20505">
                  <c:v>50.3984375</c:v>
                </c:pt>
                <c:pt idx="20506">
                  <c:v>50.401041666666664</c:v>
                </c:pt>
                <c:pt idx="20507">
                  <c:v>50.403645833333336</c:v>
                </c:pt>
                <c:pt idx="20508">
                  <c:v>50.40625</c:v>
                </c:pt>
                <c:pt idx="20509">
                  <c:v>50.408854166666664</c:v>
                </c:pt>
                <c:pt idx="20510">
                  <c:v>50.411458333333336</c:v>
                </c:pt>
                <c:pt idx="20511">
                  <c:v>50.4140625</c:v>
                </c:pt>
                <c:pt idx="20512">
                  <c:v>50.416666666666664</c:v>
                </c:pt>
                <c:pt idx="20513">
                  <c:v>50.419270833333336</c:v>
                </c:pt>
                <c:pt idx="20514">
                  <c:v>50.421875</c:v>
                </c:pt>
                <c:pt idx="20515">
                  <c:v>50.424479166666664</c:v>
                </c:pt>
                <c:pt idx="20516">
                  <c:v>50.427083333333336</c:v>
                </c:pt>
                <c:pt idx="20517">
                  <c:v>50.4296875</c:v>
                </c:pt>
                <c:pt idx="20518">
                  <c:v>50.432291666666664</c:v>
                </c:pt>
                <c:pt idx="20519">
                  <c:v>50.434895833333336</c:v>
                </c:pt>
                <c:pt idx="20520">
                  <c:v>50.4375</c:v>
                </c:pt>
                <c:pt idx="20521">
                  <c:v>50.440104166666664</c:v>
                </c:pt>
                <c:pt idx="20522">
                  <c:v>50.442708333333336</c:v>
                </c:pt>
                <c:pt idx="20523">
                  <c:v>50.4453125</c:v>
                </c:pt>
                <c:pt idx="20524">
                  <c:v>50.447916666666664</c:v>
                </c:pt>
                <c:pt idx="20525">
                  <c:v>50.450520833333336</c:v>
                </c:pt>
                <c:pt idx="20526">
                  <c:v>50.453125</c:v>
                </c:pt>
                <c:pt idx="20527">
                  <c:v>50.455729166666664</c:v>
                </c:pt>
                <c:pt idx="20528">
                  <c:v>50.458333333333336</c:v>
                </c:pt>
                <c:pt idx="20529">
                  <c:v>50.4609375</c:v>
                </c:pt>
                <c:pt idx="20530">
                  <c:v>50.463541666666664</c:v>
                </c:pt>
                <c:pt idx="20531">
                  <c:v>50.466145833333336</c:v>
                </c:pt>
                <c:pt idx="20532">
                  <c:v>50.46875</c:v>
                </c:pt>
                <c:pt idx="20533">
                  <c:v>50.471354166666664</c:v>
                </c:pt>
                <c:pt idx="20534">
                  <c:v>50.473958333333336</c:v>
                </c:pt>
                <c:pt idx="20535">
                  <c:v>50.4765625</c:v>
                </c:pt>
                <c:pt idx="20536">
                  <c:v>50.479166666666664</c:v>
                </c:pt>
                <c:pt idx="20537">
                  <c:v>50.481770833333336</c:v>
                </c:pt>
                <c:pt idx="20538">
                  <c:v>50.484375</c:v>
                </c:pt>
                <c:pt idx="20539">
                  <c:v>50.486979166666664</c:v>
                </c:pt>
                <c:pt idx="20540">
                  <c:v>50.489583333333336</c:v>
                </c:pt>
                <c:pt idx="20541">
                  <c:v>50.4921875</c:v>
                </c:pt>
                <c:pt idx="20542">
                  <c:v>50.494791666666664</c:v>
                </c:pt>
                <c:pt idx="20543">
                  <c:v>50.497395833333336</c:v>
                </c:pt>
                <c:pt idx="20544">
                  <c:v>50.5</c:v>
                </c:pt>
                <c:pt idx="20545">
                  <c:v>50.502604166666664</c:v>
                </c:pt>
                <c:pt idx="20546">
                  <c:v>50.505208333333336</c:v>
                </c:pt>
                <c:pt idx="20547">
                  <c:v>50.5078125</c:v>
                </c:pt>
                <c:pt idx="20548">
                  <c:v>50.510416666666664</c:v>
                </c:pt>
                <c:pt idx="20549">
                  <c:v>50.513020833333336</c:v>
                </c:pt>
                <c:pt idx="20550">
                  <c:v>50.515625</c:v>
                </c:pt>
                <c:pt idx="20551">
                  <c:v>50.518229166666664</c:v>
                </c:pt>
                <c:pt idx="20552">
                  <c:v>50.520833333333336</c:v>
                </c:pt>
                <c:pt idx="20553">
                  <c:v>50.5234375</c:v>
                </c:pt>
                <c:pt idx="20554">
                  <c:v>50.526041666666664</c:v>
                </c:pt>
                <c:pt idx="20555">
                  <c:v>50.528645833333336</c:v>
                </c:pt>
                <c:pt idx="20556">
                  <c:v>50.53125</c:v>
                </c:pt>
                <c:pt idx="20557">
                  <c:v>50.533854166666664</c:v>
                </c:pt>
                <c:pt idx="20558">
                  <c:v>50.536458333333336</c:v>
                </c:pt>
                <c:pt idx="20559">
                  <c:v>50.5390625</c:v>
                </c:pt>
                <c:pt idx="20560">
                  <c:v>50.541666666666664</c:v>
                </c:pt>
                <c:pt idx="20561">
                  <c:v>50.544270833333336</c:v>
                </c:pt>
                <c:pt idx="20562">
                  <c:v>50.546875</c:v>
                </c:pt>
                <c:pt idx="20563">
                  <c:v>50.549479166666664</c:v>
                </c:pt>
                <c:pt idx="20564">
                  <c:v>50.552083333333336</c:v>
                </c:pt>
                <c:pt idx="20565">
                  <c:v>50.5546875</c:v>
                </c:pt>
                <c:pt idx="20566">
                  <c:v>50.557291666666664</c:v>
                </c:pt>
                <c:pt idx="20567">
                  <c:v>50.559895833333336</c:v>
                </c:pt>
                <c:pt idx="20568">
                  <c:v>50.5625</c:v>
                </c:pt>
                <c:pt idx="20569">
                  <c:v>50.565104166666664</c:v>
                </c:pt>
                <c:pt idx="20570">
                  <c:v>50.567708333333336</c:v>
                </c:pt>
                <c:pt idx="20571">
                  <c:v>50.5703125</c:v>
                </c:pt>
                <c:pt idx="20572">
                  <c:v>50.572916666666664</c:v>
                </c:pt>
                <c:pt idx="20573">
                  <c:v>50.575520833333336</c:v>
                </c:pt>
                <c:pt idx="20574">
                  <c:v>50.578125</c:v>
                </c:pt>
                <c:pt idx="20575">
                  <c:v>50.580729166666664</c:v>
                </c:pt>
                <c:pt idx="20576">
                  <c:v>50.583333333333336</c:v>
                </c:pt>
                <c:pt idx="20577">
                  <c:v>50.5859375</c:v>
                </c:pt>
                <c:pt idx="20578">
                  <c:v>50.588541666666664</c:v>
                </c:pt>
                <c:pt idx="20579">
                  <c:v>50.591145833333336</c:v>
                </c:pt>
                <c:pt idx="20580">
                  <c:v>50.59375</c:v>
                </c:pt>
                <c:pt idx="20581">
                  <c:v>50.596354166666664</c:v>
                </c:pt>
                <c:pt idx="20582">
                  <c:v>50.598958333333336</c:v>
                </c:pt>
                <c:pt idx="20583">
                  <c:v>50.6015625</c:v>
                </c:pt>
                <c:pt idx="20584">
                  <c:v>50.604166666666664</c:v>
                </c:pt>
                <c:pt idx="20585">
                  <c:v>50.606770833333336</c:v>
                </c:pt>
                <c:pt idx="20586">
                  <c:v>50.609375</c:v>
                </c:pt>
                <c:pt idx="20587">
                  <c:v>50.611979166666664</c:v>
                </c:pt>
                <c:pt idx="20588">
                  <c:v>50.614583333333336</c:v>
                </c:pt>
                <c:pt idx="20589">
                  <c:v>50.6171875</c:v>
                </c:pt>
                <c:pt idx="20590">
                  <c:v>50.619791666666664</c:v>
                </c:pt>
                <c:pt idx="20591">
                  <c:v>50.622395833333336</c:v>
                </c:pt>
                <c:pt idx="20592">
                  <c:v>50.625</c:v>
                </c:pt>
                <c:pt idx="20593">
                  <c:v>50.627604166666664</c:v>
                </c:pt>
                <c:pt idx="20594">
                  <c:v>50.630208333333336</c:v>
                </c:pt>
                <c:pt idx="20595">
                  <c:v>50.6328125</c:v>
                </c:pt>
                <c:pt idx="20596">
                  <c:v>50.635416666666664</c:v>
                </c:pt>
                <c:pt idx="20597">
                  <c:v>50.638020833333336</c:v>
                </c:pt>
                <c:pt idx="20598">
                  <c:v>50.640625</c:v>
                </c:pt>
                <c:pt idx="20599">
                  <c:v>50.643229166666664</c:v>
                </c:pt>
                <c:pt idx="20600">
                  <c:v>50.645833333333336</c:v>
                </c:pt>
                <c:pt idx="20601">
                  <c:v>50.6484375</c:v>
                </c:pt>
                <c:pt idx="20602">
                  <c:v>50.651041666666664</c:v>
                </c:pt>
                <c:pt idx="20603">
                  <c:v>50.653645833333336</c:v>
                </c:pt>
                <c:pt idx="20604">
                  <c:v>50.65625</c:v>
                </c:pt>
                <c:pt idx="20605">
                  <c:v>50.658854166666664</c:v>
                </c:pt>
                <c:pt idx="20606">
                  <c:v>50.661458333333336</c:v>
                </c:pt>
                <c:pt idx="20607">
                  <c:v>50.6640625</c:v>
                </c:pt>
                <c:pt idx="20608">
                  <c:v>50.666666666666664</c:v>
                </c:pt>
                <c:pt idx="20609">
                  <c:v>50.669270833333336</c:v>
                </c:pt>
                <c:pt idx="20610">
                  <c:v>50.671875</c:v>
                </c:pt>
                <c:pt idx="20611">
                  <c:v>50.674479166666664</c:v>
                </c:pt>
                <c:pt idx="20612">
                  <c:v>50.677083333333336</c:v>
                </c:pt>
                <c:pt idx="20613">
                  <c:v>50.6796875</c:v>
                </c:pt>
                <c:pt idx="20614">
                  <c:v>50.682291666666664</c:v>
                </c:pt>
                <c:pt idx="20615">
                  <c:v>50.684895833333336</c:v>
                </c:pt>
                <c:pt idx="20616">
                  <c:v>50.6875</c:v>
                </c:pt>
                <c:pt idx="20617">
                  <c:v>50.690104166666664</c:v>
                </c:pt>
                <c:pt idx="20618">
                  <c:v>50.692708333333336</c:v>
                </c:pt>
                <c:pt idx="20619">
                  <c:v>50.6953125</c:v>
                </c:pt>
                <c:pt idx="20620">
                  <c:v>50.697916666666664</c:v>
                </c:pt>
                <c:pt idx="20621">
                  <c:v>50.700520833333336</c:v>
                </c:pt>
                <c:pt idx="20622">
                  <c:v>50.703125</c:v>
                </c:pt>
                <c:pt idx="20623">
                  <c:v>50.705729166666664</c:v>
                </c:pt>
                <c:pt idx="20624">
                  <c:v>50.708333333333336</c:v>
                </c:pt>
                <c:pt idx="20625">
                  <c:v>50.7109375</c:v>
                </c:pt>
                <c:pt idx="20626">
                  <c:v>50.713541666666664</c:v>
                </c:pt>
                <c:pt idx="20627">
                  <c:v>50.716145833333336</c:v>
                </c:pt>
                <c:pt idx="20628">
                  <c:v>50.71875</c:v>
                </c:pt>
                <c:pt idx="20629">
                  <c:v>50.721354166666664</c:v>
                </c:pt>
                <c:pt idx="20630">
                  <c:v>50.723958333333336</c:v>
                </c:pt>
                <c:pt idx="20631">
                  <c:v>50.7265625</c:v>
                </c:pt>
                <c:pt idx="20632">
                  <c:v>50.729166666666664</c:v>
                </c:pt>
                <c:pt idx="20633">
                  <c:v>50.731770833333336</c:v>
                </c:pt>
                <c:pt idx="20634">
                  <c:v>50.734375</c:v>
                </c:pt>
                <c:pt idx="20635">
                  <c:v>50.736979166666664</c:v>
                </c:pt>
                <c:pt idx="20636">
                  <c:v>50.739583333333336</c:v>
                </c:pt>
                <c:pt idx="20637">
                  <c:v>50.7421875</c:v>
                </c:pt>
                <c:pt idx="20638">
                  <c:v>50.744791666666664</c:v>
                </c:pt>
                <c:pt idx="20639">
                  <c:v>50.747395833333336</c:v>
                </c:pt>
                <c:pt idx="20640">
                  <c:v>50.75</c:v>
                </c:pt>
                <c:pt idx="20641">
                  <c:v>50.752604166666664</c:v>
                </c:pt>
                <c:pt idx="20642">
                  <c:v>50.755208333333336</c:v>
                </c:pt>
                <c:pt idx="20643">
                  <c:v>50.7578125</c:v>
                </c:pt>
                <c:pt idx="20644">
                  <c:v>50.760416666666664</c:v>
                </c:pt>
                <c:pt idx="20645">
                  <c:v>50.763020833333336</c:v>
                </c:pt>
                <c:pt idx="20646">
                  <c:v>50.765625</c:v>
                </c:pt>
                <c:pt idx="20647">
                  <c:v>50.768229166666664</c:v>
                </c:pt>
                <c:pt idx="20648">
                  <c:v>50.770833333333336</c:v>
                </c:pt>
                <c:pt idx="20649">
                  <c:v>50.7734375</c:v>
                </c:pt>
                <c:pt idx="20650">
                  <c:v>50.776041666666664</c:v>
                </c:pt>
                <c:pt idx="20651">
                  <c:v>50.778645833333336</c:v>
                </c:pt>
                <c:pt idx="20652">
                  <c:v>50.78125</c:v>
                </c:pt>
                <c:pt idx="20653">
                  <c:v>50.783854166666664</c:v>
                </c:pt>
                <c:pt idx="20654">
                  <c:v>50.786458333333336</c:v>
                </c:pt>
                <c:pt idx="20655">
                  <c:v>50.7890625</c:v>
                </c:pt>
                <c:pt idx="20656">
                  <c:v>50.791666666666664</c:v>
                </c:pt>
                <c:pt idx="20657">
                  <c:v>50.794270833333336</c:v>
                </c:pt>
                <c:pt idx="20658">
                  <c:v>50.796875</c:v>
                </c:pt>
                <c:pt idx="20659">
                  <c:v>50.799479166666664</c:v>
                </c:pt>
                <c:pt idx="20660">
                  <c:v>50.802083333333336</c:v>
                </c:pt>
                <c:pt idx="20661">
                  <c:v>50.8046875</c:v>
                </c:pt>
                <c:pt idx="20662">
                  <c:v>50.807291666666664</c:v>
                </c:pt>
                <c:pt idx="20663">
                  <c:v>50.809895833333336</c:v>
                </c:pt>
                <c:pt idx="20664">
                  <c:v>50.8125</c:v>
                </c:pt>
                <c:pt idx="20665">
                  <c:v>50.815104166666664</c:v>
                </c:pt>
                <c:pt idx="20666">
                  <c:v>50.817708333333336</c:v>
                </c:pt>
                <c:pt idx="20667">
                  <c:v>50.8203125</c:v>
                </c:pt>
                <c:pt idx="20668">
                  <c:v>50.822916666666664</c:v>
                </c:pt>
                <c:pt idx="20669">
                  <c:v>50.825520833333336</c:v>
                </c:pt>
                <c:pt idx="20670">
                  <c:v>50.828125</c:v>
                </c:pt>
                <c:pt idx="20671">
                  <c:v>50.830729166666664</c:v>
                </c:pt>
                <c:pt idx="20672">
                  <c:v>50.833333333333336</c:v>
                </c:pt>
                <c:pt idx="20673">
                  <c:v>50.8359375</c:v>
                </c:pt>
                <c:pt idx="20674">
                  <c:v>50.838541666666664</c:v>
                </c:pt>
                <c:pt idx="20675">
                  <c:v>50.841145833333336</c:v>
                </c:pt>
                <c:pt idx="20676">
                  <c:v>50.84375</c:v>
                </c:pt>
                <c:pt idx="20677">
                  <c:v>50.846354166666664</c:v>
                </c:pt>
                <c:pt idx="20678">
                  <c:v>50.848958333333336</c:v>
                </c:pt>
                <c:pt idx="20679">
                  <c:v>50.8515625</c:v>
                </c:pt>
                <c:pt idx="20680">
                  <c:v>50.854166666666664</c:v>
                </c:pt>
                <c:pt idx="20681">
                  <c:v>50.856770833333336</c:v>
                </c:pt>
                <c:pt idx="20682">
                  <c:v>50.859375</c:v>
                </c:pt>
                <c:pt idx="20683">
                  <c:v>50.861979166666664</c:v>
                </c:pt>
                <c:pt idx="20684">
                  <c:v>50.864583333333336</c:v>
                </c:pt>
                <c:pt idx="20685">
                  <c:v>50.8671875</c:v>
                </c:pt>
                <c:pt idx="20686">
                  <c:v>50.869791666666664</c:v>
                </c:pt>
                <c:pt idx="20687">
                  <c:v>50.872395833333336</c:v>
                </c:pt>
                <c:pt idx="20688">
                  <c:v>50.875</c:v>
                </c:pt>
                <c:pt idx="20689">
                  <c:v>50.877604166666664</c:v>
                </c:pt>
                <c:pt idx="20690">
                  <c:v>50.880208333333336</c:v>
                </c:pt>
                <c:pt idx="20691">
                  <c:v>50.8828125</c:v>
                </c:pt>
                <c:pt idx="20692">
                  <c:v>50.885416666666664</c:v>
                </c:pt>
                <c:pt idx="20693">
                  <c:v>50.888020833333336</c:v>
                </c:pt>
                <c:pt idx="20694">
                  <c:v>50.890625</c:v>
                </c:pt>
                <c:pt idx="20695">
                  <c:v>50.893229166666664</c:v>
                </c:pt>
                <c:pt idx="20696">
                  <c:v>50.895833333333336</c:v>
                </c:pt>
                <c:pt idx="20697">
                  <c:v>50.8984375</c:v>
                </c:pt>
                <c:pt idx="20698">
                  <c:v>50.901041666666664</c:v>
                </c:pt>
                <c:pt idx="20699">
                  <c:v>50.903645833333336</c:v>
                </c:pt>
                <c:pt idx="20700">
                  <c:v>50.90625</c:v>
                </c:pt>
                <c:pt idx="20701">
                  <c:v>50.908854166666664</c:v>
                </c:pt>
                <c:pt idx="20702">
                  <c:v>50.911458333333336</c:v>
                </c:pt>
                <c:pt idx="20703">
                  <c:v>50.9140625</c:v>
                </c:pt>
                <c:pt idx="20704">
                  <c:v>50.916666666666664</c:v>
                </c:pt>
                <c:pt idx="20705">
                  <c:v>50.919270833333336</c:v>
                </c:pt>
                <c:pt idx="20706">
                  <c:v>50.921875</c:v>
                </c:pt>
                <c:pt idx="20707">
                  <c:v>50.924479166666664</c:v>
                </c:pt>
                <c:pt idx="20708">
                  <c:v>50.927083333333336</c:v>
                </c:pt>
                <c:pt idx="20709">
                  <c:v>50.9296875</c:v>
                </c:pt>
                <c:pt idx="20710">
                  <c:v>50.932291666666664</c:v>
                </c:pt>
                <c:pt idx="20711">
                  <c:v>50.934895833333336</c:v>
                </c:pt>
                <c:pt idx="20712">
                  <c:v>50.9375</c:v>
                </c:pt>
                <c:pt idx="20713">
                  <c:v>50.940104166666664</c:v>
                </c:pt>
                <c:pt idx="20714">
                  <c:v>50.942708333333336</c:v>
                </c:pt>
                <c:pt idx="20715">
                  <c:v>50.9453125</c:v>
                </c:pt>
                <c:pt idx="20716">
                  <c:v>50.947916666666664</c:v>
                </c:pt>
                <c:pt idx="20717">
                  <c:v>50.950520833333336</c:v>
                </c:pt>
                <c:pt idx="20718">
                  <c:v>50.953125</c:v>
                </c:pt>
                <c:pt idx="20719">
                  <c:v>50.955729166666664</c:v>
                </c:pt>
                <c:pt idx="20720">
                  <c:v>50.958333333333336</c:v>
                </c:pt>
                <c:pt idx="20721">
                  <c:v>50.9609375</c:v>
                </c:pt>
                <c:pt idx="20722">
                  <c:v>50.963541666666664</c:v>
                </c:pt>
                <c:pt idx="20723">
                  <c:v>50.966145833333336</c:v>
                </c:pt>
                <c:pt idx="20724">
                  <c:v>50.96875</c:v>
                </c:pt>
                <c:pt idx="20725">
                  <c:v>50.971354166666664</c:v>
                </c:pt>
                <c:pt idx="20726">
                  <c:v>50.973958333333336</c:v>
                </c:pt>
                <c:pt idx="20727">
                  <c:v>50.9765625</c:v>
                </c:pt>
                <c:pt idx="20728">
                  <c:v>50.979166666666664</c:v>
                </c:pt>
                <c:pt idx="20729">
                  <c:v>50.981770833333336</c:v>
                </c:pt>
                <c:pt idx="20730">
                  <c:v>50.984375</c:v>
                </c:pt>
                <c:pt idx="20731">
                  <c:v>50.986979166666664</c:v>
                </c:pt>
                <c:pt idx="20732">
                  <c:v>50.989583333333336</c:v>
                </c:pt>
                <c:pt idx="20733">
                  <c:v>50.9921875</c:v>
                </c:pt>
                <c:pt idx="20734">
                  <c:v>50.994791666666664</c:v>
                </c:pt>
                <c:pt idx="20735">
                  <c:v>50.997395833333336</c:v>
                </c:pt>
                <c:pt idx="20736">
                  <c:v>51</c:v>
                </c:pt>
                <c:pt idx="20737">
                  <c:v>51.002604166666664</c:v>
                </c:pt>
                <c:pt idx="20738">
                  <c:v>51.005208333333336</c:v>
                </c:pt>
                <c:pt idx="20739">
                  <c:v>51.0078125</c:v>
                </c:pt>
                <c:pt idx="20740">
                  <c:v>51.010416666666664</c:v>
                </c:pt>
                <c:pt idx="20741">
                  <c:v>51.013020833333336</c:v>
                </c:pt>
                <c:pt idx="20742">
                  <c:v>51.015625</c:v>
                </c:pt>
                <c:pt idx="20743">
                  <c:v>51.018229166666664</c:v>
                </c:pt>
                <c:pt idx="20744">
                  <c:v>51.020833333333336</c:v>
                </c:pt>
                <c:pt idx="20745">
                  <c:v>51.0234375</c:v>
                </c:pt>
                <c:pt idx="20746">
                  <c:v>51.026041666666664</c:v>
                </c:pt>
                <c:pt idx="20747">
                  <c:v>51.028645833333336</c:v>
                </c:pt>
                <c:pt idx="20748">
                  <c:v>51.03125</c:v>
                </c:pt>
                <c:pt idx="20749">
                  <c:v>51.033854166666664</c:v>
                </c:pt>
                <c:pt idx="20750">
                  <c:v>51.036458333333336</c:v>
                </c:pt>
                <c:pt idx="20751">
                  <c:v>51.0390625</c:v>
                </c:pt>
                <c:pt idx="20752">
                  <c:v>51.041666666666664</c:v>
                </c:pt>
                <c:pt idx="20753">
                  <c:v>51.044270833333336</c:v>
                </c:pt>
                <c:pt idx="20754">
                  <c:v>51.046875</c:v>
                </c:pt>
                <c:pt idx="20755">
                  <c:v>51.049479166666664</c:v>
                </c:pt>
                <c:pt idx="20756">
                  <c:v>51.052083333333336</c:v>
                </c:pt>
                <c:pt idx="20757">
                  <c:v>51.0546875</c:v>
                </c:pt>
                <c:pt idx="20758">
                  <c:v>51.057291666666664</c:v>
                </c:pt>
                <c:pt idx="20759">
                  <c:v>51.059895833333336</c:v>
                </c:pt>
                <c:pt idx="20760">
                  <c:v>51.0625</c:v>
                </c:pt>
                <c:pt idx="20761">
                  <c:v>51.065104166666664</c:v>
                </c:pt>
                <c:pt idx="20762">
                  <c:v>51.067708333333336</c:v>
                </c:pt>
                <c:pt idx="20763">
                  <c:v>51.0703125</c:v>
                </c:pt>
                <c:pt idx="20764">
                  <c:v>51.072916666666664</c:v>
                </c:pt>
                <c:pt idx="20765">
                  <c:v>51.075520833333336</c:v>
                </c:pt>
                <c:pt idx="20766">
                  <c:v>51.078125</c:v>
                </c:pt>
                <c:pt idx="20767">
                  <c:v>51.080729166666664</c:v>
                </c:pt>
                <c:pt idx="20768">
                  <c:v>51.083333333333336</c:v>
                </c:pt>
                <c:pt idx="20769">
                  <c:v>51.0859375</c:v>
                </c:pt>
                <c:pt idx="20770">
                  <c:v>51.088541666666664</c:v>
                </c:pt>
                <c:pt idx="20771">
                  <c:v>51.091145833333336</c:v>
                </c:pt>
                <c:pt idx="20772">
                  <c:v>51.09375</c:v>
                </c:pt>
                <c:pt idx="20773">
                  <c:v>51.096354166666664</c:v>
                </c:pt>
                <c:pt idx="20774">
                  <c:v>51.098958333333336</c:v>
                </c:pt>
                <c:pt idx="20775">
                  <c:v>51.1015625</c:v>
                </c:pt>
                <c:pt idx="20776">
                  <c:v>51.104166666666664</c:v>
                </c:pt>
                <c:pt idx="20777">
                  <c:v>51.106770833333336</c:v>
                </c:pt>
                <c:pt idx="20778">
                  <c:v>51.109375</c:v>
                </c:pt>
                <c:pt idx="20779">
                  <c:v>51.111979166666664</c:v>
                </c:pt>
                <c:pt idx="20780">
                  <c:v>51.114583333333336</c:v>
                </c:pt>
                <c:pt idx="20781">
                  <c:v>51.1171875</c:v>
                </c:pt>
                <c:pt idx="20782">
                  <c:v>51.119791666666664</c:v>
                </c:pt>
                <c:pt idx="20783">
                  <c:v>51.122395833333336</c:v>
                </c:pt>
                <c:pt idx="20784">
                  <c:v>51.125</c:v>
                </c:pt>
                <c:pt idx="20785">
                  <c:v>51.127604166666664</c:v>
                </c:pt>
                <c:pt idx="20786">
                  <c:v>51.130208333333336</c:v>
                </c:pt>
                <c:pt idx="20787">
                  <c:v>51.1328125</c:v>
                </c:pt>
                <c:pt idx="20788">
                  <c:v>51.135416666666664</c:v>
                </c:pt>
                <c:pt idx="20789">
                  <c:v>51.138020833333336</c:v>
                </c:pt>
                <c:pt idx="20790">
                  <c:v>51.140625</c:v>
                </c:pt>
                <c:pt idx="20791">
                  <c:v>51.143229166666664</c:v>
                </c:pt>
                <c:pt idx="20792">
                  <c:v>51.145833333333336</c:v>
                </c:pt>
                <c:pt idx="20793">
                  <c:v>51.1484375</c:v>
                </c:pt>
                <c:pt idx="20794">
                  <c:v>51.151041666666664</c:v>
                </c:pt>
                <c:pt idx="20795">
                  <c:v>51.153645833333336</c:v>
                </c:pt>
                <c:pt idx="20796">
                  <c:v>51.15625</c:v>
                </c:pt>
                <c:pt idx="20797">
                  <c:v>51.158854166666664</c:v>
                </c:pt>
                <c:pt idx="20798">
                  <c:v>51.161458333333336</c:v>
                </c:pt>
                <c:pt idx="20799">
                  <c:v>51.1640625</c:v>
                </c:pt>
                <c:pt idx="20800">
                  <c:v>51.166666666666664</c:v>
                </c:pt>
                <c:pt idx="20801">
                  <c:v>51.169270833333336</c:v>
                </c:pt>
                <c:pt idx="20802">
                  <c:v>51.171875</c:v>
                </c:pt>
                <c:pt idx="20803">
                  <c:v>51.174479166666664</c:v>
                </c:pt>
                <c:pt idx="20804">
                  <c:v>51.177083333333336</c:v>
                </c:pt>
                <c:pt idx="20805">
                  <c:v>51.1796875</c:v>
                </c:pt>
                <c:pt idx="20806">
                  <c:v>51.182291666666664</c:v>
                </c:pt>
                <c:pt idx="20807">
                  <c:v>51.184895833333336</c:v>
                </c:pt>
                <c:pt idx="20808">
                  <c:v>51.1875</c:v>
                </c:pt>
                <c:pt idx="20809">
                  <c:v>51.190104166666664</c:v>
                </c:pt>
                <c:pt idx="20810">
                  <c:v>51.192708333333336</c:v>
                </c:pt>
                <c:pt idx="20811">
                  <c:v>51.1953125</c:v>
                </c:pt>
                <c:pt idx="20812">
                  <c:v>51.197916666666664</c:v>
                </c:pt>
                <c:pt idx="20813">
                  <c:v>51.200520833333336</c:v>
                </c:pt>
                <c:pt idx="20814">
                  <c:v>51.203125</c:v>
                </c:pt>
                <c:pt idx="20815">
                  <c:v>51.205729166666664</c:v>
                </c:pt>
                <c:pt idx="20816">
                  <c:v>51.208333333333336</c:v>
                </c:pt>
                <c:pt idx="20817">
                  <c:v>51.2109375</c:v>
                </c:pt>
                <c:pt idx="20818">
                  <c:v>51.213541666666664</c:v>
                </c:pt>
                <c:pt idx="20819">
                  <c:v>51.216145833333336</c:v>
                </c:pt>
                <c:pt idx="20820">
                  <c:v>51.21875</c:v>
                </c:pt>
                <c:pt idx="20821">
                  <c:v>51.221354166666664</c:v>
                </c:pt>
                <c:pt idx="20822">
                  <c:v>51.223958333333336</c:v>
                </c:pt>
                <c:pt idx="20823">
                  <c:v>51.2265625</c:v>
                </c:pt>
                <c:pt idx="20824">
                  <c:v>51.229166666666664</c:v>
                </c:pt>
                <c:pt idx="20825">
                  <c:v>51.231770833333336</c:v>
                </c:pt>
                <c:pt idx="20826">
                  <c:v>51.234375</c:v>
                </c:pt>
                <c:pt idx="20827">
                  <c:v>51.236979166666664</c:v>
                </c:pt>
                <c:pt idx="20828">
                  <c:v>51.239583333333336</c:v>
                </c:pt>
                <c:pt idx="20829">
                  <c:v>51.2421875</c:v>
                </c:pt>
                <c:pt idx="20830">
                  <c:v>51.244791666666664</c:v>
                </c:pt>
                <c:pt idx="20831">
                  <c:v>51.247395833333336</c:v>
                </c:pt>
                <c:pt idx="20832">
                  <c:v>51.25</c:v>
                </c:pt>
                <c:pt idx="20833">
                  <c:v>51.252604166666664</c:v>
                </c:pt>
                <c:pt idx="20834">
                  <c:v>51.255208333333336</c:v>
                </c:pt>
                <c:pt idx="20835">
                  <c:v>51.2578125</c:v>
                </c:pt>
                <c:pt idx="20836">
                  <c:v>51.260416666666664</c:v>
                </c:pt>
                <c:pt idx="20837">
                  <c:v>51.263020833333336</c:v>
                </c:pt>
                <c:pt idx="20838">
                  <c:v>51.265625</c:v>
                </c:pt>
                <c:pt idx="20839">
                  <c:v>51.268229166666664</c:v>
                </c:pt>
                <c:pt idx="20840">
                  <c:v>51.270833333333336</c:v>
                </c:pt>
                <c:pt idx="20841">
                  <c:v>51.2734375</c:v>
                </c:pt>
                <c:pt idx="20842">
                  <c:v>51.276041666666664</c:v>
                </c:pt>
                <c:pt idx="20843">
                  <c:v>51.278645833333336</c:v>
                </c:pt>
                <c:pt idx="20844">
                  <c:v>51.28125</c:v>
                </c:pt>
                <c:pt idx="20845">
                  <c:v>51.283854166666664</c:v>
                </c:pt>
                <c:pt idx="20846">
                  <c:v>51.286458333333336</c:v>
                </c:pt>
                <c:pt idx="20847">
                  <c:v>51.2890625</c:v>
                </c:pt>
                <c:pt idx="20848">
                  <c:v>51.291666666666664</c:v>
                </c:pt>
                <c:pt idx="20849">
                  <c:v>51.294270833333336</c:v>
                </c:pt>
                <c:pt idx="20850">
                  <c:v>51.296875</c:v>
                </c:pt>
                <c:pt idx="20851">
                  <c:v>51.299479166666664</c:v>
                </c:pt>
                <c:pt idx="20852">
                  <c:v>51.302083333333336</c:v>
                </c:pt>
                <c:pt idx="20853">
                  <c:v>51.3046875</c:v>
                </c:pt>
                <c:pt idx="20854">
                  <c:v>51.307291666666664</c:v>
                </c:pt>
                <c:pt idx="20855">
                  <c:v>51.309895833333336</c:v>
                </c:pt>
                <c:pt idx="20856">
                  <c:v>51.3125</c:v>
                </c:pt>
                <c:pt idx="20857">
                  <c:v>51.315104166666664</c:v>
                </c:pt>
                <c:pt idx="20858">
                  <c:v>51.317708333333336</c:v>
                </c:pt>
                <c:pt idx="20859">
                  <c:v>51.3203125</c:v>
                </c:pt>
                <c:pt idx="20860">
                  <c:v>51.322916666666664</c:v>
                </c:pt>
                <c:pt idx="20861">
                  <c:v>51.325520833333336</c:v>
                </c:pt>
                <c:pt idx="20862">
                  <c:v>51.328125</c:v>
                </c:pt>
                <c:pt idx="20863">
                  <c:v>51.330729166666664</c:v>
                </c:pt>
                <c:pt idx="20864">
                  <c:v>51.333333333333336</c:v>
                </c:pt>
                <c:pt idx="20865">
                  <c:v>51.3359375</c:v>
                </c:pt>
                <c:pt idx="20866">
                  <c:v>51.338541666666664</c:v>
                </c:pt>
                <c:pt idx="20867">
                  <c:v>51.341145833333336</c:v>
                </c:pt>
                <c:pt idx="20868">
                  <c:v>51.34375</c:v>
                </c:pt>
                <c:pt idx="20869">
                  <c:v>51.346354166666664</c:v>
                </c:pt>
                <c:pt idx="20870">
                  <c:v>51.348958333333336</c:v>
                </c:pt>
                <c:pt idx="20871">
                  <c:v>51.3515625</c:v>
                </c:pt>
                <c:pt idx="20872">
                  <c:v>51.354166666666664</c:v>
                </c:pt>
                <c:pt idx="20873">
                  <c:v>51.356770833333336</c:v>
                </c:pt>
                <c:pt idx="20874">
                  <c:v>51.359375</c:v>
                </c:pt>
                <c:pt idx="20875">
                  <c:v>51.361979166666664</c:v>
                </c:pt>
                <c:pt idx="20876">
                  <c:v>51.364583333333336</c:v>
                </c:pt>
                <c:pt idx="20877">
                  <c:v>51.3671875</c:v>
                </c:pt>
                <c:pt idx="20878">
                  <c:v>51.369791666666664</c:v>
                </c:pt>
                <c:pt idx="20879">
                  <c:v>51.372395833333336</c:v>
                </c:pt>
                <c:pt idx="20880">
                  <c:v>51.375</c:v>
                </c:pt>
                <c:pt idx="20881">
                  <c:v>51.377604166666664</c:v>
                </c:pt>
                <c:pt idx="20882">
                  <c:v>51.380208333333336</c:v>
                </c:pt>
                <c:pt idx="20883">
                  <c:v>51.3828125</c:v>
                </c:pt>
                <c:pt idx="20884">
                  <c:v>51.385416666666664</c:v>
                </c:pt>
                <c:pt idx="20885">
                  <c:v>51.388020833333336</c:v>
                </c:pt>
                <c:pt idx="20886">
                  <c:v>51.390625</c:v>
                </c:pt>
                <c:pt idx="20887">
                  <c:v>51.393229166666664</c:v>
                </c:pt>
                <c:pt idx="20888">
                  <c:v>51.395833333333336</c:v>
                </c:pt>
                <c:pt idx="20889">
                  <c:v>51.3984375</c:v>
                </c:pt>
                <c:pt idx="20890">
                  <c:v>51.401041666666664</c:v>
                </c:pt>
                <c:pt idx="20891">
                  <c:v>51.403645833333336</c:v>
                </c:pt>
                <c:pt idx="20892">
                  <c:v>51.40625</c:v>
                </c:pt>
                <c:pt idx="20893">
                  <c:v>51.408854166666664</c:v>
                </c:pt>
                <c:pt idx="20894">
                  <c:v>51.411458333333336</c:v>
                </c:pt>
                <c:pt idx="20895">
                  <c:v>51.4140625</c:v>
                </c:pt>
                <c:pt idx="20896">
                  <c:v>51.416666666666664</c:v>
                </c:pt>
                <c:pt idx="20897">
                  <c:v>51.419270833333336</c:v>
                </c:pt>
                <c:pt idx="20898">
                  <c:v>51.421875</c:v>
                </c:pt>
                <c:pt idx="20899">
                  <c:v>51.424479166666664</c:v>
                </c:pt>
                <c:pt idx="20900">
                  <c:v>51.427083333333336</c:v>
                </c:pt>
                <c:pt idx="20901">
                  <c:v>51.4296875</c:v>
                </c:pt>
                <c:pt idx="20902">
                  <c:v>51.432291666666664</c:v>
                </c:pt>
                <c:pt idx="20903">
                  <c:v>51.434895833333336</c:v>
                </c:pt>
                <c:pt idx="20904">
                  <c:v>51.4375</c:v>
                </c:pt>
                <c:pt idx="20905">
                  <c:v>51.440104166666664</c:v>
                </c:pt>
                <c:pt idx="20906">
                  <c:v>51.442708333333336</c:v>
                </c:pt>
                <c:pt idx="20907">
                  <c:v>51.4453125</c:v>
                </c:pt>
                <c:pt idx="20908">
                  <c:v>51.447916666666664</c:v>
                </c:pt>
                <c:pt idx="20909">
                  <c:v>51.450520833333336</c:v>
                </c:pt>
                <c:pt idx="20910">
                  <c:v>51.453125</c:v>
                </c:pt>
                <c:pt idx="20911">
                  <c:v>51.455729166666664</c:v>
                </c:pt>
                <c:pt idx="20912">
                  <c:v>51.458333333333336</c:v>
                </c:pt>
                <c:pt idx="20913">
                  <c:v>51.4609375</c:v>
                </c:pt>
                <c:pt idx="20914">
                  <c:v>51.463541666666664</c:v>
                </c:pt>
                <c:pt idx="20915">
                  <c:v>51.466145833333336</c:v>
                </c:pt>
                <c:pt idx="20916">
                  <c:v>51.46875</c:v>
                </c:pt>
                <c:pt idx="20917">
                  <c:v>51.471354166666664</c:v>
                </c:pt>
                <c:pt idx="20918">
                  <c:v>51.473958333333336</c:v>
                </c:pt>
                <c:pt idx="20919">
                  <c:v>51.4765625</c:v>
                </c:pt>
                <c:pt idx="20920">
                  <c:v>51.479166666666664</c:v>
                </c:pt>
                <c:pt idx="20921">
                  <c:v>51.481770833333336</c:v>
                </c:pt>
                <c:pt idx="20922">
                  <c:v>51.484375</c:v>
                </c:pt>
                <c:pt idx="20923">
                  <c:v>51.486979166666664</c:v>
                </c:pt>
                <c:pt idx="20924">
                  <c:v>51.489583333333336</c:v>
                </c:pt>
                <c:pt idx="20925">
                  <c:v>51.4921875</c:v>
                </c:pt>
                <c:pt idx="20926">
                  <c:v>51.494791666666664</c:v>
                </c:pt>
                <c:pt idx="20927">
                  <c:v>51.497395833333336</c:v>
                </c:pt>
                <c:pt idx="20928">
                  <c:v>51.5</c:v>
                </c:pt>
                <c:pt idx="20929">
                  <c:v>51.502604166666664</c:v>
                </c:pt>
                <c:pt idx="20930">
                  <c:v>51.505208333333336</c:v>
                </c:pt>
                <c:pt idx="20931">
                  <c:v>51.5078125</c:v>
                </c:pt>
                <c:pt idx="20932">
                  <c:v>51.510416666666664</c:v>
                </c:pt>
                <c:pt idx="20933">
                  <c:v>51.513020833333336</c:v>
                </c:pt>
                <c:pt idx="20934">
                  <c:v>51.515625</c:v>
                </c:pt>
                <c:pt idx="20935">
                  <c:v>51.518229166666664</c:v>
                </c:pt>
                <c:pt idx="20936">
                  <c:v>51.520833333333336</c:v>
                </c:pt>
                <c:pt idx="20937">
                  <c:v>51.5234375</c:v>
                </c:pt>
                <c:pt idx="20938">
                  <c:v>51.526041666666664</c:v>
                </c:pt>
                <c:pt idx="20939">
                  <c:v>51.528645833333336</c:v>
                </c:pt>
                <c:pt idx="20940">
                  <c:v>51.53125</c:v>
                </c:pt>
                <c:pt idx="20941">
                  <c:v>51.533854166666664</c:v>
                </c:pt>
                <c:pt idx="20942">
                  <c:v>51.536458333333336</c:v>
                </c:pt>
                <c:pt idx="20943">
                  <c:v>51.5390625</c:v>
                </c:pt>
                <c:pt idx="20944">
                  <c:v>51.541666666666664</c:v>
                </c:pt>
                <c:pt idx="20945">
                  <c:v>51.544270833333336</c:v>
                </c:pt>
                <c:pt idx="20946">
                  <c:v>51.546875</c:v>
                </c:pt>
                <c:pt idx="20947">
                  <c:v>51.549479166666664</c:v>
                </c:pt>
                <c:pt idx="20948">
                  <c:v>51.552083333333336</c:v>
                </c:pt>
                <c:pt idx="20949">
                  <c:v>51.5546875</c:v>
                </c:pt>
                <c:pt idx="20950">
                  <c:v>51.557291666666664</c:v>
                </c:pt>
                <c:pt idx="20951">
                  <c:v>51.559895833333336</c:v>
                </c:pt>
                <c:pt idx="20952">
                  <c:v>51.5625</c:v>
                </c:pt>
                <c:pt idx="20953">
                  <c:v>51.565104166666664</c:v>
                </c:pt>
                <c:pt idx="20954">
                  <c:v>51.567708333333336</c:v>
                </c:pt>
                <c:pt idx="20955">
                  <c:v>51.5703125</c:v>
                </c:pt>
                <c:pt idx="20956">
                  <c:v>51.572916666666664</c:v>
                </c:pt>
                <c:pt idx="20957">
                  <c:v>51.575520833333336</c:v>
                </c:pt>
                <c:pt idx="20958">
                  <c:v>51.578125</c:v>
                </c:pt>
                <c:pt idx="20959">
                  <c:v>51.580729166666664</c:v>
                </c:pt>
                <c:pt idx="20960">
                  <c:v>51.583333333333336</c:v>
                </c:pt>
                <c:pt idx="20961">
                  <c:v>51.5859375</c:v>
                </c:pt>
                <c:pt idx="20962">
                  <c:v>51.588541666666664</c:v>
                </c:pt>
                <c:pt idx="20963">
                  <c:v>51.591145833333336</c:v>
                </c:pt>
                <c:pt idx="20964">
                  <c:v>51.59375</c:v>
                </c:pt>
                <c:pt idx="20965">
                  <c:v>51.596354166666664</c:v>
                </c:pt>
                <c:pt idx="20966">
                  <c:v>51.598958333333336</c:v>
                </c:pt>
                <c:pt idx="20967">
                  <c:v>51.6015625</c:v>
                </c:pt>
                <c:pt idx="20968">
                  <c:v>51.604166666666664</c:v>
                </c:pt>
                <c:pt idx="20969">
                  <c:v>51.606770833333336</c:v>
                </c:pt>
                <c:pt idx="20970">
                  <c:v>51.609375</c:v>
                </c:pt>
                <c:pt idx="20971">
                  <c:v>51.611979166666664</c:v>
                </c:pt>
                <c:pt idx="20972">
                  <c:v>51.614583333333336</c:v>
                </c:pt>
                <c:pt idx="20973">
                  <c:v>51.6171875</c:v>
                </c:pt>
                <c:pt idx="20974">
                  <c:v>51.619791666666664</c:v>
                </c:pt>
                <c:pt idx="20975">
                  <c:v>51.622395833333336</c:v>
                </c:pt>
                <c:pt idx="20976">
                  <c:v>51.625</c:v>
                </c:pt>
                <c:pt idx="20977">
                  <c:v>51.627604166666664</c:v>
                </c:pt>
                <c:pt idx="20978">
                  <c:v>51.630208333333336</c:v>
                </c:pt>
                <c:pt idx="20979">
                  <c:v>51.6328125</c:v>
                </c:pt>
                <c:pt idx="20980">
                  <c:v>51.635416666666664</c:v>
                </c:pt>
                <c:pt idx="20981">
                  <c:v>51.638020833333336</c:v>
                </c:pt>
                <c:pt idx="20982">
                  <c:v>51.640625</c:v>
                </c:pt>
                <c:pt idx="20983">
                  <c:v>51.643229166666664</c:v>
                </c:pt>
                <c:pt idx="20984">
                  <c:v>51.645833333333336</c:v>
                </c:pt>
                <c:pt idx="20985">
                  <c:v>51.6484375</c:v>
                </c:pt>
                <c:pt idx="20986">
                  <c:v>51.651041666666664</c:v>
                </c:pt>
                <c:pt idx="20987">
                  <c:v>51.653645833333336</c:v>
                </c:pt>
                <c:pt idx="20988">
                  <c:v>51.65625</c:v>
                </c:pt>
                <c:pt idx="20989">
                  <c:v>51.658854166666664</c:v>
                </c:pt>
                <c:pt idx="20990">
                  <c:v>51.661458333333336</c:v>
                </c:pt>
                <c:pt idx="20991">
                  <c:v>51.6640625</c:v>
                </c:pt>
                <c:pt idx="20992">
                  <c:v>51.666666666666664</c:v>
                </c:pt>
                <c:pt idx="20993">
                  <c:v>51.669270833333336</c:v>
                </c:pt>
                <c:pt idx="20994">
                  <c:v>51.671875</c:v>
                </c:pt>
                <c:pt idx="20995">
                  <c:v>51.674479166666664</c:v>
                </c:pt>
                <c:pt idx="20996">
                  <c:v>51.677083333333336</c:v>
                </c:pt>
                <c:pt idx="20997">
                  <c:v>51.6796875</c:v>
                </c:pt>
                <c:pt idx="20998">
                  <c:v>51.682291666666664</c:v>
                </c:pt>
                <c:pt idx="20999">
                  <c:v>51.684895833333336</c:v>
                </c:pt>
                <c:pt idx="21000">
                  <c:v>51.6875</c:v>
                </c:pt>
                <c:pt idx="21001">
                  <c:v>51.690104166666664</c:v>
                </c:pt>
                <c:pt idx="21002">
                  <c:v>51.692708333333336</c:v>
                </c:pt>
                <c:pt idx="21003">
                  <c:v>51.6953125</c:v>
                </c:pt>
                <c:pt idx="21004">
                  <c:v>51.697916666666664</c:v>
                </c:pt>
                <c:pt idx="21005">
                  <c:v>51.700520833333336</c:v>
                </c:pt>
                <c:pt idx="21006">
                  <c:v>51.703125</c:v>
                </c:pt>
                <c:pt idx="21007">
                  <c:v>51.705729166666664</c:v>
                </c:pt>
                <c:pt idx="21008">
                  <c:v>51.708333333333336</c:v>
                </c:pt>
                <c:pt idx="21009">
                  <c:v>51.7109375</c:v>
                </c:pt>
                <c:pt idx="21010">
                  <c:v>51.713541666666664</c:v>
                </c:pt>
                <c:pt idx="21011">
                  <c:v>51.716145833333336</c:v>
                </c:pt>
                <c:pt idx="21012">
                  <c:v>51.71875</c:v>
                </c:pt>
                <c:pt idx="21013">
                  <c:v>51.721354166666664</c:v>
                </c:pt>
                <c:pt idx="21014">
                  <c:v>51.723958333333336</c:v>
                </c:pt>
                <c:pt idx="21015">
                  <c:v>51.7265625</c:v>
                </c:pt>
                <c:pt idx="21016">
                  <c:v>51.729166666666664</c:v>
                </c:pt>
                <c:pt idx="21017">
                  <c:v>51.731770833333336</c:v>
                </c:pt>
                <c:pt idx="21018">
                  <c:v>51.734375</c:v>
                </c:pt>
                <c:pt idx="21019">
                  <c:v>51.736979166666664</c:v>
                </c:pt>
                <c:pt idx="21020">
                  <c:v>51.739583333333336</c:v>
                </c:pt>
                <c:pt idx="21021">
                  <c:v>51.7421875</c:v>
                </c:pt>
                <c:pt idx="21022">
                  <c:v>51.744791666666664</c:v>
                </c:pt>
                <c:pt idx="21023">
                  <c:v>51.747395833333336</c:v>
                </c:pt>
                <c:pt idx="21024">
                  <c:v>51.75</c:v>
                </c:pt>
                <c:pt idx="21025">
                  <c:v>51.752604166666664</c:v>
                </c:pt>
                <c:pt idx="21026">
                  <c:v>51.755208333333336</c:v>
                </c:pt>
                <c:pt idx="21027">
                  <c:v>51.7578125</c:v>
                </c:pt>
                <c:pt idx="21028">
                  <c:v>51.760416666666664</c:v>
                </c:pt>
                <c:pt idx="21029">
                  <c:v>51.763020833333336</c:v>
                </c:pt>
                <c:pt idx="21030">
                  <c:v>51.765625</c:v>
                </c:pt>
                <c:pt idx="21031">
                  <c:v>51.768229166666664</c:v>
                </c:pt>
                <c:pt idx="21032">
                  <c:v>51.770833333333336</c:v>
                </c:pt>
                <c:pt idx="21033">
                  <c:v>51.7734375</c:v>
                </c:pt>
                <c:pt idx="21034">
                  <c:v>51.776041666666664</c:v>
                </c:pt>
                <c:pt idx="21035">
                  <c:v>51.778645833333336</c:v>
                </c:pt>
                <c:pt idx="21036">
                  <c:v>51.78125</c:v>
                </c:pt>
                <c:pt idx="21037">
                  <c:v>51.783854166666664</c:v>
                </c:pt>
                <c:pt idx="21038">
                  <c:v>51.786458333333336</c:v>
                </c:pt>
                <c:pt idx="21039">
                  <c:v>51.7890625</c:v>
                </c:pt>
                <c:pt idx="21040">
                  <c:v>51.791666666666664</c:v>
                </c:pt>
                <c:pt idx="21041">
                  <c:v>51.794270833333336</c:v>
                </c:pt>
                <c:pt idx="21042">
                  <c:v>51.796875</c:v>
                </c:pt>
                <c:pt idx="21043">
                  <c:v>51.799479166666664</c:v>
                </c:pt>
                <c:pt idx="21044">
                  <c:v>51.802083333333336</c:v>
                </c:pt>
                <c:pt idx="21045">
                  <c:v>51.8046875</c:v>
                </c:pt>
                <c:pt idx="21046">
                  <c:v>51.807291666666664</c:v>
                </c:pt>
                <c:pt idx="21047">
                  <c:v>51.809895833333336</c:v>
                </c:pt>
                <c:pt idx="21048">
                  <c:v>51.8125</c:v>
                </c:pt>
                <c:pt idx="21049">
                  <c:v>51.815104166666664</c:v>
                </c:pt>
                <c:pt idx="21050">
                  <c:v>51.817708333333336</c:v>
                </c:pt>
                <c:pt idx="21051">
                  <c:v>51.8203125</c:v>
                </c:pt>
                <c:pt idx="21052">
                  <c:v>51.822916666666664</c:v>
                </c:pt>
                <c:pt idx="21053">
                  <c:v>51.825520833333336</c:v>
                </c:pt>
                <c:pt idx="21054">
                  <c:v>51.828125</c:v>
                </c:pt>
                <c:pt idx="21055">
                  <c:v>51.830729166666664</c:v>
                </c:pt>
                <c:pt idx="21056">
                  <c:v>51.833333333333336</c:v>
                </c:pt>
                <c:pt idx="21057">
                  <c:v>51.8359375</c:v>
                </c:pt>
                <c:pt idx="21058">
                  <c:v>51.838541666666664</c:v>
                </c:pt>
                <c:pt idx="21059">
                  <c:v>51.841145833333336</c:v>
                </c:pt>
                <c:pt idx="21060">
                  <c:v>51.84375</c:v>
                </c:pt>
                <c:pt idx="21061">
                  <c:v>51.846354166666664</c:v>
                </c:pt>
                <c:pt idx="21062">
                  <c:v>51.848958333333336</c:v>
                </c:pt>
                <c:pt idx="21063">
                  <c:v>51.8515625</c:v>
                </c:pt>
                <c:pt idx="21064">
                  <c:v>51.854166666666664</c:v>
                </c:pt>
                <c:pt idx="21065">
                  <c:v>51.856770833333336</c:v>
                </c:pt>
                <c:pt idx="21066">
                  <c:v>51.859375</c:v>
                </c:pt>
                <c:pt idx="21067">
                  <c:v>51.861979166666664</c:v>
                </c:pt>
                <c:pt idx="21068">
                  <c:v>51.864583333333336</c:v>
                </c:pt>
                <c:pt idx="21069">
                  <c:v>51.8671875</c:v>
                </c:pt>
                <c:pt idx="21070">
                  <c:v>51.869791666666664</c:v>
                </c:pt>
                <c:pt idx="21071">
                  <c:v>51.872395833333336</c:v>
                </c:pt>
                <c:pt idx="21072">
                  <c:v>51.875</c:v>
                </c:pt>
                <c:pt idx="21073">
                  <c:v>51.877604166666664</c:v>
                </c:pt>
                <c:pt idx="21074">
                  <c:v>51.880208333333336</c:v>
                </c:pt>
                <c:pt idx="21075">
                  <c:v>51.8828125</c:v>
                </c:pt>
                <c:pt idx="21076">
                  <c:v>51.885416666666664</c:v>
                </c:pt>
                <c:pt idx="21077">
                  <c:v>51.888020833333336</c:v>
                </c:pt>
                <c:pt idx="21078">
                  <c:v>51.890625</c:v>
                </c:pt>
                <c:pt idx="21079">
                  <c:v>51.893229166666664</c:v>
                </c:pt>
                <c:pt idx="21080">
                  <c:v>51.895833333333336</c:v>
                </c:pt>
                <c:pt idx="21081">
                  <c:v>51.8984375</c:v>
                </c:pt>
                <c:pt idx="21082">
                  <c:v>51.901041666666664</c:v>
                </c:pt>
                <c:pt idx="21083">
                  <c:v>51.903645833333336</c:v>
                </c:pt>
                <c:pt idx="21084">
                  <c:v>51.90625</c:v>
                </c:pt>
                <c:pt idx="21085">
                  <c:v>51.908854166666664</c:v>
                </c:pt>
                <c:pt idx="21086">
                  <c:v>51.911458333333336</c:v>
                </c:pt>
                <c:pt idx="21087">
                  <c:v>51.9140625</c:v>
                </c:pt>
                <c:pt idx="21088">
                  <c:v>51.916666666666664</c:v>
                </c:pt>
                <c:pt idx="21089">
                  <c:v>51.919270833333336</c:v>
                </c:pt>
                <c:pt idx="21090">
                  <c:v>51.921875</c:v>
                </c:pt>
                <c:pt idx="21091">
                  <c:v>51.924479166666664</c:v>
                </c:pt>
                <c:pt idx="21092">
                  <c:v>51.927083333333336</c:v>
                </c:pt>
                <c:pt idx="21093">
                  <c:v>51.9296875</c:v>
                </c:pt>
                <c:pt idx="21094">
                  <c:v>51.932291666666664</c:v>
                </c:pt>
                <c:pt idx="21095">
                  <c:v>51.934895833333336</c:v>
                </c:pt>
                <c:pt idx="21096">
                  <c:v>51.9375</c:v>
                </c:pt>
                <c:pt idx="21097">
                  <c:v>51.940104166666664</c:v>
                </c:pt>
                <c:pt idx="21098">
                  <c:v>51.942708333333336</c:v>
                </c:pt>
                <c:pt idx="21099">
                  <c:v>51.9453125</c:v>
                </c:pt>
                <c:pt idx="21100">
                  <c:v>51.947916666666664</c:v>
                </c:pt>
                <c:pt idx="21101">
                  <c:v>51.950520833333336</c:v>
                </c:pt>
                <c:pt idx="21102">
                  <c:v>51.953125</c:v>
                </c:pt>
                <c:pt idx="21103">
                  <c:v>51.955729166666664</c:v>
                </c:pt>
                <c:pt idx="21104">
                  <c:v>51.958333333333336</c:v>
                </c:pt>
                <c:pt idx="21105">
                  <c:v>51.9609375</c:v>
                </c:pt>
                <c:pt idx="21106">
                  <c:v>51.963541666666664</c:v>
                </c:pt>
                <c:pt idx="21107">
                  <c:v>51.966145833333336</c:v>
                </c:pt>
                <c:pt idx="21108">
                  <c:v>51.96875</c:v>
                </c:pt>
                <c:pt idx="21109">
                  <c:v>51.971354166666664</c:v>
                </c:pt>
                <c:pt idx="21110">
                  <c:v>51.973958333333336</c:v>
                </c:pt>
                <c:pt idx="21111">
                  <c:v>51.9765625</c:v>
                </c:pt>
                <c:pt idx="21112">
                  <c:v>51.979166666666664</c:v>
                </c:pt>
                <c:pt idx="21113">
                  <c:v>51.981770833333336</c:v>
                </c:pt>
                <c:pt idx="21114">
                  <c:v>51.984375</c:v>
                </c:pt>
                <c:pt idx="21115">
                  <c:v>51.986979166666664</c:v>
                </c:pt>
                <c:pt idx="21116">
                  <c:v>51.989583333333336</c:v>
                </c:pt>
                <c:pt idx="21117">
                  <c:v>51.9921875</c:v>
                </c:pt>
                <c:pt idx="21118">
                  <c:v>51.994791666666664</c:v>
                </c:pt>
                <c:pt idx="21119">
                  <c:v>51.997395833333336</c:v>
                </c:pt>
                <c:pt idx="21120">
                  <c:v>52</c:v>
                </c:pt>
                <c:pt idx="21121">
                  <c:v>52.002604166666664</c:v>
                </c:pt>
                <c:pt idx="21122">
                  <c:v>52.005208333333336</c:v>
                </c:pt>
                <c:pt idx="21123">
                  <c:v>52.0078125</c:v>
                </c:pt>
                <c:pt idx="21124">
                  <c:v>52.010416666666664</c:v>
                </c:pt>
                <c:pt idx="21125">
                  <c:v>52.013020833333336</c:v>
                </c:pt>
                <c:pt idx="21126">
                  <c:v>52.015625</c:v>
                </c:pt>
                <c:pt idx="21127">
                  <c:v>52.018229166666664</c:v>
                </c:pt>
                <c:pt idx="21128">
                  <c:v>52.020833333333336</c:v>
                </c:pt>
                <c:pt idx="21129">
                  <c:v>52.0234375</c:v>
                </c:pt>
                <c:pt idx="21130">
                  <c:v>52.026041666666664</c:v>
                </c:pt>
                <c:pt idx="21131">
                  <c:v>52.028645833333336</c:v>
                </c:pt>
                <c:pt idx="21132">
                  <c:v>52.03125</c:v>
                </c:pt>
                <c:pt idx="21133">
                  <c:v>52.033854166666664</c:v>
                </c:pt>
                <c:pt idx="21134">
                  <c:v>52.036458333333336</c:v>
                </c:pt>
                <c:pt idx="21135">
                  <c:v>52.0390625</c:v>
                </c:pt>
                <c:pt idx="21136">
                  <c:v>52.041666666666664</c:v>
                </c:pt>
                <c:pt idx="21137">
                  <c:v>52.044270833333336</c:v>
                </c:pt>
                <c:pt idx="21138">
                  <c:v>52.046875</c:v>
                </c:pt>
                <c:pt idx="21139">
                  <c:v>52.049479166666664</c:v>
                </c:pt>
                <c:pt idx="21140">
                  <c:v>52.052083333333336</c:v>
                </c:pt>
                <c:pt idx="21141">
                  <c:v>52.0546875</c:v>
                </c:pt>
                <c:pt idx="21142">
                  <c:v>52.057291666666664</c:v>
                </c:pt>
                <c:pt idx="21143">
                  <c:v>52.059895833333336</c:v>
                </c:pt>
                <c:pt idx="21144">
                  <c:v>52.0625</c:v>
                </c:pt>
                <c:pt idx="21145">
                  <c:v>52.065104166666664</c:v>
                </c:pt>
                <c:pt idx="21146">
                  <c:v>52.067708333333336</c:v>
                </c:pt>
                <c:pt idx="21147">
                  <c:v>52.0703125</c:v>
                </c:pt>
                <c:pt idx="21148">
                  <c:v>52.072916666666664</c:v>
                </c:pt>
                <c:pt idx="21149">
                  <c:v>52.075520833333336</c:v>
                </c:pt>
                <c:pt idx="21150">
                  <c:v>52.078125</c:v>
                </c:pt>
                <c:pt idx="21151">
                  <c:v>52.080729166666664</c:v>
                </c:pt>
                <c:pt idx="21152">
                  <c:v>52.083333333333336</c:v>
                </c:pt>
                <c:pt idx="21153">
                  <c:v>52.0859375</c:v>
                </c:pt>
                <c:pt idx="21154">
                  <c:v>52.088541666666664</c:v>
                </c:pt>
                <c:pt idx="21155">
                  <c:v>52.091145833333336</c:v>
                </c:pt>
                <c:pt idx="21156">
                  <c:v>52.09375</c:v>
                </c:pt>
                <c:pt idx="21157">
                  <c:v>52.096354166666664</c:v>
                </c:pt>
                <c:pt idx="21158">
                  <c:v>52.098958333333336</c:v>
                </c:pt>
                <c:pt idx="21159">
                  <c:v>52.1015625</c:v>
                </c:pt>
                <c:pt idx="21160">
                  <c:v>52.104166666666664</c:v>
                </c:pt>
                <c:pt idx="21161">
                  <c:v>52.106770833333336</c:v>
                </c:pt>
                <c:pt idx="21162">
                  <c:v>52.109375</c:v>
                </c:pt>
                <c:pt idx="21163">
                  <c:v>52.111979166666664</c:v>
                </c:pt>
                <c:pt idx="21164">
                  <c:v>52.114583333333336</c:v>
                </c:pt>
                <c:pt idx="21165">
                  <c:v>52.1171875</c:v>
                </c:pt>
                <c:pt idx="21166">
                  <c:v>52.119791666666664</c:v>
                </c:pt>
                <c:pt idx="21167">
                  <c:v>52.122395833333336</c:v>
                </c:pt>
                <c:pt idx="21168">
                  <c:v>52.125</c:v>
                </c:pt>
                <c:pt idx="21169">
                  <c:v>52.127604166666664</c:v>
                </c:pt>
                <c:pt idx="21170">
                  <c:v>52.130208333333336</c:v>
                </c:pt>
                <c:pt idx="21171">
                  <c:v>52.1328125</c:v>
                </c:pt>
                <c:pt idx="21172">
                  <c:v>52.135416666666664</c:v>
                </c:pt>
                <c:pt idx="21173">
                  <c:v>52.138020833333336</c:v>
                </c:pt>
                <c:pt idx="21174">
                  <c:v>52.140625</c:v>
                </c:pt>
                <c:pt idx="21175">
                  <c:v>52.143229166666664</c:v>
                </c:pt>
                <c:pt idx="21176">
                  <c:v>52.145833333333336</c:v>
                </c:pt>
                <c:pt idx="21177">
                  <c:v>52.1484375</c:v>
                </c:pt>
                <c:pt idx="21178">
                  <c:v>52.151041666666664</c:v>
                </c:pt>
                <c:pt idx="21179">
                  <c:v>52.153645833333336</c:v>
                </c:pt>
                <c:pt idx="21180">
                  <c:v>52.15625</c:v>
                </c:pt>
                <c:pt idx="21181">
                  <c:v>52.158854166666664</c:v>
                </c:pt>
                <c:pt idx="21182">
                  <c:v>52.161458333333336</c:v>
                </c:pt>
                <c:pt idx="21183">
                  <c:v>52.1640625</c:v>
                </c:pt>
                <c:pt idx="21184">
                  <c:v>52.166666666666664</c:v>
                </c:pt>
                <c:pt idx="21185">
                  <c:v>52.169270833333336</c:v>
                </c:pt>
                <c:pt idx="21186">
                  <c:v>52.171875</c:v>
                </c:pt>
                <c:pt idx="21187">
                  <c:v>52.174479166666664</c:v>
                </c:pt>
                <c:pt idx="21188">
                  <c:v>52.177083333333336</c:v>
                </c:pt>
                <c:pt idx="21189">
                  <c:v>52.1796875</c:v>
                </c:pt>
                <c:pt idx="21190">
                  <c:v>52.182291666666664</c:v>
                </c:pt>
                <c:pt idx="21191">
                  <c:v>52.184895833333336</c:v>
                </c:pt>
                <c:pt idx="21192">
                  <c:v>52.1875</c:v>
                </c:pt>
                <c:pt idx="21193">
                  <c:v>52.190104166666664</c:v>
                </c:pt>
                <c:pt idx="21194">
                  <c:v>52.192708333333336</c:v>
                </c:pt>
                <c:pt idx="21195">
                  <c:v>52.1953125</c:v>
                </c:pt>
                <c:pt idx="21196">
                  <c:v>52.197916666666664</c:v>
                </c:pt>
                <c:pt idx="21197">
                  <c:v>52.200520833333336</c:v>
                </c:pt>
                <c:pt idx="21198">
                  <c:v>52.203125</c:v>
                </c:pt>
                <c:pt idx="21199">
                  <c:v>52.205729166666664</c:v>
                </c:pt>
                <c:pt idx="21200">
                  <c:v>52.208333333333336</c:v>
                </c:pt>
                <c:pt idx="21201">
                  <c:v>52.2109375</c:v>
                </c:pt>
                <c:pt idx="21202">
                  <c:v>52.213541666666664</c:v>
                </c:pt>
                <c:pt idx="21203">
                  <c:v>52.216145833333336</c:v>
                </c:pt>
                <c:pt idx="21204">
                  <c:v>52.21875</c:v>
                </c:pt>
                <c:pt idx="21205">
                  <c:v>52.221354166666664</c:v>
                </c:pt>
                <c:pt idx="21206">
                  <c:v>52.223958333333336</c:v>
                </c:pt>
                <c:pt idx="21207">
                  <c:v>52.2265625</c:v>
                </c:pt>
                <c:pt idx="21208">
                  <c:v>52.229166666666664</c:v>
                </c:pt>
                <c:pt idx="21209">
                  <c:v>52.231770833333336</c:v>
                </c:pt>
                <c:pt idx="21210">
                  <c:v>52.234375</c:v>
                </c:pt>
                <c:pt idx="21211">
                  <c:v>52.236979166666664</c:v>
                </c:pt>
                <c:pt idx="21212">
                  <c:v>52.239583333333336</c:v>
                </c:pt>
                <c:pt idx="21213">
                  <c:v>52.2421875</c:v>
                </c:pt>
                <c:pt idx="21214">
                  <c:v>52.244791666666664</c:v>
                </c:pt>
                <c:pt idx="21215">
                  <c:v>52.247395833333336</c:v>
                </c:pt>
                <c:pt idx="21216">
                  <c:v>52.25</c:v>
                </c:pt>
                <c:pt idx="21217">
                  <c:v>52.252604166666664</c:v>
                </c:pt>
                <c:pt idx="21218">
                  <c:v>52.255208333333336</c:v>
                </c:pt>
                <c:pt idx="21219">
                  <c:v>52.2578125</c:v>
                </c:pt>
                <c:pt idx="21220">
                  <c:v>52.260416666666664</c:v>
                </c:pt>
                <c:pt idx="21221">
                  <c:v>52.263020833333336</c:v>
                </c:pt>
                <c:pt idx="21222">
                  <c:v>52.265625</c:v>
                </c:pt>
                <c:pt idx="21223">
                  <c:v>52.268229166666664</c:v>
                </c:pt>
                <c:pt idx="21224">
                  <c:v>52.270833333333336</c:v>
                </c:pt>
                <c:pt idx="21225">
                  <c:v>52.2734375</c:v>
                </c:pt>
                <c:pt idx="21226">
                  <c:v>52.276041666666664</c:v>
                </c:pt>
                <c:pt idx="21227">
                  <c:v>52.278645833333336</c:v>
                </c:pt>
                <c:pt idx="21228">
                  <c:v>52.28125</c:v>
                </c:pt>
                <c:pt idx="21229">
                  <c:v>52.283854166666664</c:v>
                </c:pt>
                <c:pt idx="21230">
                  <c:v>52.286458333333336</c:v>
                </c:pt>
                <c:pt idx="21231">
                  <c:v>52.2890625</c:v>
                </c:pt>
                <c:pt idx="21232">
                  <c:v>52.291666666666664</c:v>
                </c:pt>
                <c:pt idx="21233">
                  <c:v>52.294270833333336</c:v>
                </c:pt>
                <c:pt idx="21234">
                  <c:v>52.296875</c:v>
                </c:pt>
                <c:pt idx="21235">
                  <c:v>52.299479166666664</c:v>
                </c:pt>
                <c:pt idx="21236">
                  <c:v>52.302083333333336</c:v>
                </c:pt>
                <c:pt idx="21237">
                  <c:v>52.3046875</c:v>
                </c:pt>
                <c:pt idx="21238">
                  <c:v>52.307291666666664</c:v>
                </c:pt>
                <c:pt idx="21239">
                  <c:v>52.309895833333336</c:v>
                </c:pt>
                <c:pt idx="21240">
                  <c:v>52.3125</c:v>
                </c:pt>
                <c:pt idx="21241">
                  <c:v>52.315104166666664</c:v>
                </c:pt>
                <c:pt idx="21242">
                  <c:v>52.317708333333336</c:v>
                </c:pt>
                <c:pt idx="21243">
                  <c:v>52.3203125</c:v>
                </c:pt>
                <c:pt idx="21244">
                  <c:v>52.322916666666664</c:v>
                </c:pt>
                <c:pt idx="21245">
                  <c:v>52.325520833333336</c:v>
                </c:pt>
                <c:pt idx="21246">
                  <c:v>52.328125</c:v>
                </c:pt>
                <c:pt idx="21247">
                  <c:v>52.330729166666664</c:v>
                </c:pt>
                <c:pt idx="21248">
                  <c:v>52.333333333333336</c:v>
                </c:pt>
                <c:pt idx="21249">
                  <c:v>52.3359375</c:v>
                </c:pt>
                <c:pt idx="21250">
                  <c:v>52.338541666666664</c:v>
                </c:pt>
                <c:pt idx="21251">
                  <c:v>52.341145833333336</c:v>
                </c:pt>
                <c:pt idx="21252">
                  <c:v>52.34375</c:v>
                </c:pt>
                <c:pt idx="21253">
                  <c:v>52.346354166666664</c:v>
                </c:pt>
                <c:pt idx="21254">
                  <c:v>52.348958333333336</c:v>
                </c:pt>
                <c:pt idx="21255">
                  <c:v>52.3515625</c:v>
                </c:pt>
                <c:pt idx="21256">
                  <c:v>52.354166666666664</c:v>
                </c:pt>
                <c:pt idx="21257">
                  <c:v>52.356770833333336</c:v>
                </c:pt>
                <c:pt idx="21258">
                  <c:v>52.359375</c:v>
                </c:pt>
                <c:pt idx="21259">
                  <c:v>52.361979166666664</c:v>
                </c:pt>
                <c:pt idx="21260">
                  <c:v>52.364583333333336</c:v>
                </c:pt>
                <c:pt idx="21261">
                  <c:v>52.3671875</c:v>
                </c:pt>
                <c:pt idx="21262">
                  <c:v>52.369791666666664</c:v>
                </c:pt>
                <c:pt idx="21263">
                  <c:v>52.372395833333336</c:v>
                </c:pt>
                <c:pt idx="21264">
                  <c:v>52.375</c:v>
                </c:pt>
                <c:pt idx="21265">
                  <c:v>52.377604166666664</c:v>
                </c:pt>
                <c:pt idx="21266">
                  <c:v>52.380208333333336</c:v>
                </c:pt>
                <c:pt idx="21267">
                  <c:v>52.3828125</c:v>
                </c:pt>
                <c:pt idx="21268">
                  <c:v>52.385416666666664</c:v>
                </c:pt>
                <c:pt idx="21269">
                  <c:v>52.388020833333336</c:v>
                </c:pt>
                <c:pt idx="21270">
                  <c:v>52.390625</c:v>
                </c:pt>
                <c:pt idx="21271">
                  <c:v>52.393229166666664</c:v>
                </c:pt>
                <c:pt idx="21272">
                  <c:v>52.395833333333336</c:v>
                </c:pt>
                <c:pt idx="21273">
                  <c:v>52.3984375</c:v>
                </c:pt>
                <c:pt idx="21274">
                  <c:v>52.401041666666664</c:v>
                </c:pt>
                <c:pt idx="21275">
                  <c:v>52.403645833333336</c:v>
                </c:pt>
                <c:pt idx="21276">
                  <c:v>52.40625</c:v>
                </c:pt>
                <c:pt idx="21277">
                  <c:v>52.408854166666664</c:v>
                </c:pt>
                <c:pt idx="21278">
                  <c:v>52.411458333333336</c:v>
                </c:pt>
                <c:pt idx="21279">
                  <c:v>52.4140625</c:v>
                </c:pt>
                <c:pt idx="21280">
                  <c:v>52.416666666666664</c:v>
                </c:pt>
                <c:pt idx="21281">
                  <c:v>52.419270833333336</c:v>
                </c:pt>
                <c:pt idx="21282">
                  <c:v>52.421875</c:v>
                </c:pt>
                <c:pt idx="21283">
                  <c:v>52.424479166666664</c:v>
                </c:pt>
                <c:pt idx="21284">
                  <c:v>52.427083333333336</c:v>
                </c:pt>
                <c:pt idx="21285">
                  <c:v>52.4296875</c:v>
                </c:pt>
                <c:pt idx="21286">
                  <c:v>52.432291666666664</c:v>
                </c:pt>
                <c:pt idx="21287">
                  <c:v>52.434895833333336</c:v>
                </c:pt>
                <c:pt idx="21288">
                  <c:v>52.4375</c:v>
                </c:pt>
                <c:pt idx="21289">
                  <c:v>52.440104166666664</c:v>
                </c:pt>
                <c:pt idx="21290">
                  <c:v>52.442708333333336</c:v>
                </c:pt>
                <c:pt idx="21291">
                  <c:v>52.4453125</c:v>
                </c:pt>
                <c:pt idx="21292">
                  <c:v>52.447916666666664</c:v>
                </c:pt>
                <c:pt idx="21293">
                  <c:v>52.450520833333336</c:v>
                </c:pt>
                <c:pt idx="21294">
                  <c:v>52.453125</c:v>
                </c:pt>
                <c:pt idx="21295">
                  <c:v>52.455729166666664</c:v>
                </c:pt>
                <c:pt idx="21296">
                  <c:v>52.458333333333336</c:v>
                </c:pt>
                <c:pt idx="21297">
                  <c:v>52.4609375</c:v>
                </c:pt>
                <c:pt idx="21298">
                  <c:v>52.463541666666664</c:v>
                </c:pt>
                <c:pt idx="21299">
                  <c:v>52.466145833333336</c:v>
                </c:pt>
                <c:pt idx="21300">
                  <c:v>52.46875</c:v>
                </c:pt>
                <c:pt idx="21301">
                  <c:v>52.471354166666664</c:v>
                </c:pt>
                <c:pt idx="21302">
                  <c:v>52.473958333333336</c:v>
                </c:pt>
                <c:pt idx="21303">
                  <c:v>52.4765625</c:v>
                </c:pt>
                <c:pt idx="21304">
                  <c:v>52.479166666666664</c:v>
                </c:pt>
                <c:pt idx="21305">
                  <c:v>52.481770833333336</c:v>
                </c:pt>
                <c:pt idx="21306">
                  <c:v>52.484375</c:v>
                </c:pt>
                <c:pt idx="21307">
                  <c:v>52.486979166666664</c:v>
                </c:pt>
                <c:pt idx="21308">
                  <c:v>52.489583333333336</c:v>
                </c:pt>
                <c:pt idx="21309">
                  <c:v>52.4921875</c:v>
                </c:pt>
                <c:pt idx="21310">
                  <c:v>52.494791666666664</c:v>
                </c:pt>
                <c:pt idx="21311">
                  <c:v>52.497395833333336</c:v>
                </c:pt>
                <c:pt idx="21312">
                  <c:v>52.5</c:v>
                </c:pt>
                <c:pt idx="21313">
                  <c:v>52.502604166666664</c:v>
                </c:pt>
                <c:pt idx="21314">
                  <c:v>52.505208333333336</c:v>
                </c:pt>
                <c:pt idx="21315">
                  <c:v>52.5078125</c:v>
                </c:pt>
                <c:pt idx="21316">
                  <c:v>52.510416666666664</c:v>
                </c:pt>
                <c:pt idx="21317">
                  <c:v>52.513020833333336</c:v>
                </c:pt>
                <c:pt idx="21318">
                  <c:v>52.515625</c:v>
                </c:pt>
                <c:pt idx="21319">
                  <c:v>52.518229166666664</c:v>
                </c:pt>
                <c:pt idx="21320">
                  <c:v>52.520833333333336</c:v>
                </c:pt>
                <c:pt idx="21321">
                  <c:v>52.5234375</c:v>
                </c:pt>
                <c:pt idx="21322">
                  <c:v>52.526041666666664</c:v>
                </c:pt>
                <c:pt idx="21323">
                  <c:v>52.528645833333336</c:v>
                </c:pt>
                <c:pt idx="21324">
                  <c:v>52.53125</c:v>
                </c:pt>
                <c:pt idx="21325">
                  <c:v>52.533854166666664</c:v>
                </c:pt>
                <c:pt idx="21326">
                  <c:v>52.536458333333336</c:v>
                </c:pt>
                <c:pt idx="21327">
                  <c:v>52.5390625</c:v>
                </c:pt>
                <c:pt idx="21328">
                  <c:v>52.541666666666664</c:v>
                </c:pt>
                <c:pt idx="21329">
                  <c:v>52.544270833333336</c:v>
                </c:pt>
                <c:pt idx="21330">
                  <c:v>52.546875</c:v>
                </c:pt>
                <c:pt idx="21331">
                  <c:v>52.549479166666664</c:v>
                </c:pt>
                <c:pt idx="21332">
                  <c:v>52.552083333333336</c:v>
                </c:pt>
                <c:pt idx="21333">
                  <c:v>52.5546875</c:v>
                </c:pt>
                <c:pt idx="21334">
                  <c:v>52.557291666666664</c:v>
                </c:pt>
                <c:pt idx="21335">
                  <c:v>52.559895833333336</c:v>
                </c:pt>
                <c:pt idx="21336">
                  <c:v>52.5625</c:v>
                </c:pt>
                <c:pt idx="21337">
                  <c:v>52.565104166666664</c:v>
                </c:pt>
                <c:pt idx="21338">
                  <c:v>52.567708333333336</c:v>
                </c:pt>
                <c:pt idx="21339">
                  <c:v>52.5703125</c:v>
                </c:pt>
                <c:pt idx="21340">
                  <c:v>52.572916666666664</c:v>
                </c:pt>
                <c:pt idx="21341">
                  <c:v>52.575520833333336</c:v>
                </c:pt>
                <c:pt idx="21342">
                  <c:v>52.578125</c:v>
                </c:pt>
                <c:pt idx="21343">
                  <c:v>52.580729166666664</c:v>
                </c:pt>
                <c:pt idx="21344">
                  <c:v>52.583333333333336</c:v>
                </c:pt>
                <c:pt idx="21345">
                  <c:v>52.5859375</c:v>
                </c:pt>
                <c:pt idx="21346">
                  <c:v>52.588541666666664</c:v>
                </c:pt>
                <c:pt idx="21347">
                  <c:v>52.591145833333336</c:v>
                </c:pt>
                <c:pt idx="21348">
                  <c:v>52.59375</c:v>
                </c:pt>
                <c:pt idx="21349">
                  <c:v>52.596354166666664</c:v>
                </c:pt>
                <c:pt idx="21350">
                  <c:v>52.598958333333336</c:v>
                </c:pt>
                <c:pt idx="21351">
                  <c:v>52.6015625</c:v>
                </c:pt>
                <c:pt idx="21352">
                  <c:v>52.604166666666664</c:v>
                </c:pt>
                <c:pt idx="21353">
                  <c:v>52.606770833333336</c:v>
                </c:pt>
                <c:pt idx="21354">
                  <c:v>52.609375</c:v>
                </c:pt>
                <c:pt idx="21355">
                  <c:v>52.611979166666664</c:v>
                </c:pt>
                <c:pt idx="21356">
                  <c:v>52.614583333333336</c:v>
                </c:pt>
                <c:pt idx="21357">
                  <c:v>52.6171875</c:v>
                </c:pt>
                <c:pt idx="21358">
                  <c:v>52.619791666666664</c:v>
                </c:pt>
                <c:pt idx="21359">
                  <c:v>52.622395833333336</c:v>
                </c:pt>
                <c:pt idx="21360">
                  <c:v>52.625</c:v>
                </c:pt>
                <c:pt idx="21361">
                  <c:v>52.627604166666664</c:v>
                </c:pt>
                <c:pt idx="21362">
                  <c:v>52.630208333333336</c:v>
                </c:pt>
                <c:pt idx="21363">
                  <c:v>52.6328125</c:v>
                </c:pt>
                <c:pt idx="21364">
                  <c:v>52.635416666666664</c:v>
                </c:pt>
                <c:pt idx="21365">
                  <c:v>52.638020833333336</c:v>
                </c:pt>
                <c:pt idx="21366">
                  <c:v>52.640625</c:v>
                </c:pt>
                <c:pt idx="21367">
                  <c:v>52.643229166666664</c:v>
                </c:pt>
                <c:pt idx="21368">
                  <c:v>52.645833333333336</c:v>
                </c:pt>
                <c:pt idx="21369">
                  <c:v>52.6484375</c:v>
                </c:pt>
                <c:pt idx="21370">
                  <c:v>52.651041666666664</c:v>
                </c:pt>
                <c:pt idx="21371">
                  <c:v>52.653645833333336</c:v>
                </c:pt>
                <c:pt idx="21372">
                  <c:v>52.65625</c:v>
                </c:pt>
                <c:pt idx="21373">
                  <c:v>52.658854166666664</c:v>
                </c:pt>
                <c:pt idx="21374">
                  <c:v>52.661458333333336</c:v>
                </c:pt>
                <c:pt idx="21375">
                  <c:v>52.6640625</c:v>
                </c:pt>
                <c:pt idx="21376">
                  <c:v>52.666666666666664</c:v>
                </c:pt>
                <c:pt idx="21377">
                  <c:v>52.669270833333336</c:v>
                </c:pt>
                <c:pt idx="21378">
                  <c:v>52.671875</c:v>
                </c:pt>
                <c:pt idx="21379">
                  <c:v>52.674479166666664</c:v>
                </c:pt>
                <c:pt idx="21380">
                  <c:v>52.677083333333336</c:v>
                </c:pt>
                <c:pt idx="21381">
                  <c:v>52.6796875</c:v>
                </c:pt>
                <c:pt idx="21382">
                  <c:v>52.682291666666664</c:v>
                </c:pt>
                <c:pt idx="21383">
                  <c:v>52.684895833333336</c:v>
                </c:pt>
                <c:pt idx="21384">
                  <c:v>52.6875</c:v>
                </c:pt>
                <c:pt idx="21385">
                  <c:v>52.690104166666664</c:v>
                </c:pt>
                <c:pt idx="21386">
                  <c:v>52.692708333333336</c:v>
                </c:pt>
                <c:pt idx="21387">
                  <c:v>52.6953125</c:v>
                </c:pt>
                <c:pt idx="21388">
                  <c:v>52.697916666666664</c:v>
                </c:pt>
                <c:pt idx="21389">
                  <c:v>52.700520833333336</c:v>
                </c:pt>
                <c:pt idx="21390">
                  <c:v>52.703125</c:v>
                </c:pt>
                <c:pt idx="21391">
                  <c:v>52.705729166666664</c:v>
                </c:pt>
                <c:pt idx="21392">
                  <c:v>52.708333333333336</c:v>
                </c:pt>
                <c:pt idx="21393">
                  <c:v>52.7109375</c:v>
                </c:pt>
                <c:pt idx="21394">
                  <c:v>52.713541666666664</c:v>
                </c:pt>
                <c:pt idx="21395">
                  <c:v>52.716145833333336</c:v>
                </c:pt>
                <c:pt idx="21396">
                  <c:v>52.71875</c:v>
                </c:pt>
                <c:pt idx="21397">
                  <c:v>52.721354166666664</c:v>
                </c:pt>
                <c:pt idx="21398">
                  <c:v>52.723958333333336</c:v>
                </c:pt>
                <c:pt idx="21399">
                  <c:v>52.7265625</c:v>
                </c:pt>
                <c:pt idx="21400">
                  <c:v>52.729166666666664</c:v>
                </c:pt>
                <c:pt idx="21401">
                  <c:v>52.731770833333336</c:v>
                </c:pt>
                <c:pt idx="21402">
                  <c:v>52.734375</c:v>
                </c:pt>
                <c:pt idx="21403">
                  <c:v>52.736979166666664</c:v>
                </c:pt>
                <c:pt idx="21404">
                  <c:v>52.739583333333336</c:v>
                </c:pt>
                <c:pt idx="21405">
                  <c:v>52.7421875</c:v>
                </c:pt>
                <c:pt idx="21406">
                  <c:v>52.744791666666664</c:v>
                </c:pt>
                <c:pt idx="21407">
                  <c:v>52.747395833333336</c:v>
                </c:pt>
                <c:pt idx="21408">
                  <c:v>52.75</c:v>
                </c:pt>
                <c:pt idx="21409">
                  <c:v>52.752604166666664</c:v>
                </c:pt>
                <c:pt idx="21410">
                  <c:v>52.755208333333336</c:v>
                </c:pt>
                <c:pt idx="21411">
                  <c:v>52.7578125</c:v>
                </c:pt>
                <c:pt idx="21412">
                  <c:v>52.760416666666664</c:v>
                </c:pt>
                <c:pt idx="21413">
                  <c:v>52.763020833333336</c:v>
                </c:pt>
                <c:pt idx="21414">
                  <c:v>52.765625</c:v>
                </c:pt>
                <c:pt idx="21415">
                  <c:v>52.768229166666664</c:v>
                </c:pt>
                <c:pt idx="21416">
                  <c:v>52.770833333333336</c:v>
                </c:pt>
                <c:pt idx="21417">
                  <c:v>52.7734375</c:v>
                </c:pt>
                <c:pt idx="21418">
                  <c:v>52.776041666666664</c:v>
                </c:pt>
                <c:pt idx="21419">
                  <c:v>52.778645833333336</c:v>
                </c:pt>
                <c:pt idx="21420">
                  <c:v>52.78125</c:v>
                </c:pt>
                <c:pt idx="21421">
                  <c:v>52.783854166666664</c:v>
                </c:pt>
                <c:pt idx="21422">
                  <c:v>52.786458333333336</c:v>
                </c:pt>
                <c:pt idx="21423">
                  <c:v>52.7890625</c:v>
                </c:pt>
                <c:pt idx="21424">
                  <c:v>52.791666666666664</c:v>
                </c:pt>
                <c:pt idx="21425">
                  <c:v>52.794270833333336</c:v>
                </c:pt>
                <c:pt idx="21426">
                  <c:v>52.796875</c:v>
                </c:pt>
                <c:pt idx="21427">
                  <c:v>52.799479166666664</c:v>
                </c:pt>
                <c:pt idx="21428">
                  <c:v>52.802083333333336</c:v>
                </c:pt>
                <c:pt idx="21429">
                  <c:v>52.8046875</c:v>
                </c:pt>
                <c:pt idx="21430">
                  <c:v>52.807291666666664</c:v>
                </c:pt>
                <c:pt idx="21431">
                  <c:v>52.809895833333336</c:v>
                </c:pt>
                <c:pt idx="21432">
                  <c:v>52.8125</c:v>
                </c:pt>
                <c:pt idx="21433">
                  <c:v>52.815104166666664</c:v>
                </c:pt>
                <c:pt idx="21434">
                  <c:v>52.817708333333336</c:v>
                </c:pt>
                <c:pt idx="21435">
                  <c:v>52.8203125</c:v>
                </c:pt>
                <c:pt idx="21436">
                  <c:v>52.822916666666664</c:v>
                </c:pt>
                <c:pt idx="21437">
                  <c:v>52.825520833333336</c:v>
                </c:pt>
                <c:pt idx="21438">
                  <c:v>52.828125</c:v>
                </c:pt>
                <c:pt idx="21439">
                  <c:v>52.830729166666664</c:v>
                </c:pt>
                <c:pt idx="21440">
                  <c:v>52.833333333333336</c:v>
                </c:pt>
                <c:pt idx="21441">
                  <c:v>52.8359375</c:v>
                </c:pt>
                <c:pt idx="21442">
                  <c:v>52.838541666666664</c:v>
                </c:pt>
                <c:pt idx="21443">
                  <c:v>52.841145833333336</c:v>
                </c:pt>
                <c:pt idx="21444">
                  <c:v>52.84375</c:v>
                </c:pt>
                <c:pt idx="21445">
                  <c:v>52.846354166666664</c:v>
                </c:pt>
                <c:pt idx="21446">
                  <c:v>52.848958333333336</c:v>
                </c:pt>
                <c:pt idx="21447">
                  <c:v>52.8515625</c:v>
                </c:pt>
                <c:pt idx="21448">
                  <c:v>52.854166666666664</c:v>
                </c:pt>
                <c:pt idx="21449">
                  <c:v>52.856770833333336</c:v>
                </c:pt>
                <c:pt idx="21450">
                  <c:v>52.859375</c:v>
                </c:pt>
                <c:pt idx="21451">
                  <c:v>52.861979166666664</c:v>
                </c:pt>
                <c:pt idx="21452">
                  <c:v>52.864583333333336</c:v>
                </c:pt>
                <c:pt idx="21453">
                  <c:v>52.8671875</c:v>
                </c:pt>
                <c:pt idx="21454">
                  <c:v>52.869791666666664</c:v>
                </c:pt>
                <c:pt idx="21455">
                  <c:v>52.872395833333336</c:v>
                </c:pt>
                <c:pt idx="21456">
                  <c:v>52.875</c:v>
                </c:pt>
                <c:pt idx="21457">
                  <c:v>52.877604166666664</c:v>
                </c:pt>
                <c:pt idx="21458">
                  <c:v>52.880208333333336</c:v>
                </c:pt>
                <c:pt idx="21459">
                  <c:v>52.8828125</c:v>
                </c:pt>
                <c:pt idx="21460">
                  <c:v>52.885416666666664</c:v>
                </c:pt>
                <c:pt idx="21461">
                  <c:v>52.888020833333336</c:v>
                </c:pt>
                <c:pt idx="21462">
                  <c:v>52.890625</c:v>
                </c:pt>
                <c:pt idx="21463">
                  <c:v>52.893229166666664</c:v>
                </c:pt>
                <c:pt idx="21464">
                  <c:v>52.895833333333336</c:v>
                </c:pt>
                <c:pt idx="21465">
                  <c:v>52.8984375</c:v>
                </c:pt>
                <c:pt idx="21466">
                  <c:v>52.901041666666664</c:v>
                </c:pt>
                <c:pt idx="21467">
                  <c:v>52.903645833333336</c:v>
                </c:pt>
                <c:pt idx="21468">
                  <c:v>52.90625</c:v>
                </c:pt>
                <c:pt idx="21469">
                  <c:v>52.908854166666664</c:v>
                </c:pt>
                <c:pt idx="21470">
                  <c:v>52.911458333333336</c:v>
                </c:pt>
                <c:pt idx="21471">
                  <c:v>52.9140625</c:v>
                </c:pt>
                <c:pt idx="21472">
                  <c:v>52.916666666666664</c:v>
                </c:pt>
                <c:pt idx="21473">
                  <c:v>52.919270833333336</c:v>
                </c:pt>
                <c:pt idx="21474">
                  <c:v>52.921875</c:v>
                </c:pt>
                <c:pt idx="21475">
                  <c:v>52.924479166666664</c:v>
                </c:pt>
                <c:pt idx="21476">
                  <c:v>52.927083333333336</c:v>
                </c:pt>
                <c:pt idx="21477">
                  <c:v>52.9296875</c:v>
                </c:pt>
                <c:pt idx="21478">
                  <c:v>52.932291666666664</c:v>
                </c:pt>
                <c:pt idx="21479">
                  <c:v>52.934895833333336</c:v>
                </c:pt>
                <c:pt idx="21480">
                  <c:v>52.9375</c:v>
                </c:pt>
                <c:pt idx="21481">
                  <c:v>52.940104166666664</c:v>
                </c:pt>
                <c:pt idx="21482">
                  <c:v>52.942708333333336</c:v>
                </c:pt>
                <c:pt idx="21483">
                  <c:v>52.9453125</c:v>
                </c:pt>
                <c:pt idx="21484">
                  <c:v>52.947916666666664</c:v>
                </c:pt>
                <c:pt idx="21485">
                  <c:v>52.950520833333336</c:v>
                </c:pt>
                <c:pt idx="21486">
                  <c:v>52.953125</c:v>
                </c:pt>
                <c:pt idx="21487">
                  <c:v>52.955729166666664</c:v>
                </c:pt>
                <c:pt idx="21488">
                  <c:v>52.958333333333336</c:v>
                </c:pt>
                <c:pt idx="21489">
                  <c:v>52.9609375</c:v>
                </c:pt>
                <c:pt idx="21490">
                  <c:v>52.963541666666664</c:v>
                </c:pt>
                <c:pt idx="21491">
                  <c:v>52.966145833333336</c:v>
                </c:pt>
                <c:pt idx="21492">
                  <c:v>52.96875</c:v>
                </c:pt>
                <c:pt idx="21493">
                  <c:v>52.971354166666664</c:v>
                </c:pt>
                <c:pt idx="21494">
                  <c:v>52.973958333333336</c:v>
                </c:pt>
                <c:pt idx="21495">
                  <c:v>52.9765625</c:v>
                </c:pt>
                <c:pt idx="21496">
                  <c:v>52.979166666666664</c:v>
                </c:pt>
                <c:pt idx="21497">
                  <c:v>52.981770833333336</c:v>
                </c:pt>
                <c:pt idx="21498">
                  <c:v>52.984375</c:v>
                </c:pt>
                <c:pt idx="21499">
                  <c:v>52.986979166666664</c:v>
                </c:pt>
                <c:pt idx="21500">
                  <c:v>52.989583333333336</c:v>
                </c:pt>
                <c:pt idx="21501">
                  <c:v>52.9921875</c:v>
                </c:pt>
                <c:pt idx="21502">
                  <c:v>52.994791666666664</c:v>
                </c:pt>
                <c:pt idx="21503">
                  <c:v>52.997395833333336</c:v>
                </c:pt>
                <c:pt idx="21504">
                  <c:v>53</c:v>
                </c:pt>
                <c:pt idx="21505">
                  <c:v>53.002604166666664</c:v>
                </c:pt>
                <c:pt idx="21506">
                  <c:v>53.005208333333336</c:v>
                </c:pt>
                <c:pt idx="21507">
                  <c:v>53.0078125</c:v>
                </c:pt>
                <c:pt idx="21508">
                  <c:v>53.010416666666664</c:v>
                </c:pt>
                <c:pt idx="21509">
                  <c:v>53.013020833333336</c:v>
                </c:pt>
                <c:pt idx="21510">
                  <c:v>53.015625</c:v>
                </c:pt>
                <c:pt idx="21511">
                  <c:v>53.018229166666664</c:v>
                </c:pt>
                <c:pt idx="21512">
                  <c:v>53.020833333333336</c:v>
                </c:pt>
                <c:pt idx="21513">
                  <c:v>53.0234375</c:v>
                </c:pt>
                <c:pt idx="21514">
                  <c:v>53.026041666666664</c:v>
                </c:pt>
                <c:pt idx="21515">
                  <c:v>53.028645833333336</c:v>
                </c:pt>
                <c:pt idx="21516">
                  <c:v>53.03125</c:v>
                </c:pt>
                <c:pt idx="21517">
                  <c:v>53.033854166666664</c:v>
                </c:pt>
                <c:pt idx="21518">
                  <c:v>53.036458333333336</c:v>
                </c:pt>
                <c:pt idx="21519">
                  <c:v>53.0390625</c:v>
                </c:pt>
                <c:pt idx="21520">
                  <c:v>53.041666666666664</c:v>
                </c:pt>
                <c:pt idx="21521">
                  <c:v>53.044270833333336</c:v>
                </c:pt>
                <c:pt idx="21522">
                  <c:v>53.046875</c:v>
                </c:pt>
                <c:pt idx="21523">
                  <c:v>53.049479166666664</c:v>
                </c:pt>
                <c:pt idx="21524">
                  <c:v>53.052083333333336</c:v>
                </c:pt>
                <c:pt idx="21525">
                  <c:v>53.0546875</c:v>
                </c:pt>
                <c:pt idx="21526">
                  <c:v>53.057291666666664</c:v>
                </c:pt>
                <c:pt idx="21527">
                  <c:v>53.059895833333336</c:v>
                </c:pt>
                <c:pt idx="21528">
                  <c:v>53.0625</c:v>
                </c:pt>
                <c:pt idx="21529">
                  <c:v>53.065104166666664</c:v>
                </c:pt>
                <c:pt idx="21530">
                  <c:v>53.067708333333336</c:v>
                </c:pt>
                <c:pt idx="21531">
                  <c:v>53.0703125</c:v>
                </c:pt>
                <c:pt idx="21532">
                  <c:v>53.072916666666664</c:v>
                </c:pt>
                <c:pt idx="21533">
                  <c:v>53.075520833333336</c:v>
                </c:pt>
                <c:pt idx="21534">
                  <c:v>53.078125</c:v>
                </c:pt>
                <c:pt idx="21535">
                  <c:v>53.080729166666664</c:v>
                </c:pt>
                <c:pt idx="21536">
                  <c:v>53.083333333333336</c:v>
                </c:pt>
                <c:pt idx="21537">
                  <c:v>53.0859375</c:v>
                </c:pt>
                <c:pt idx="21538">
                  <c:v>53.088541666666664</c:v>
                </c:pt>
                <c:pt idx="21539">
                  <c:v>53.091145833333336</c:v>
                </c:pt>
                <c:pt idx="21540">
                  <c:v>53.09375</c:v>
                </c:pt>
                <c:pt idx="21541">
                  <c:v>53.096354166666664</c:v>
                </c:pt>
                <c:pt idx="21542">
                  <c:v>53.098958333333336</c:v>
                </c:pt>
                <c:pt idx="21543">
                  <c:v>53.1015625</c:v>
                </c:pt>
                <c:pt idx="21544">
                  <c:v>53.104166666666664</c:v>
                </c:pt>
                <c:pt idx="21545">
                  <c:v>53.106770833333336</c:v>
                </c:pt>
                <c:pt idx="21546">
                  <c:v>53.109375</c:v>
                </c:pt>
                <c:pt idx="21547">
                  <c:v>53.111979166666664</c:v>
                </c:pt>
                <c:pt idx="21548">
                  <c:v>53.114583333333336</c:v>
                </c:pt>
                <c:pt idx="21549">
                  <c:v>53.1171875</c:v>
                </c:pt>
                <c:pt idx="21550">
                  <c:v>53.119791666666664</c:v>
                </c:pt>
                <c:pt idx="21551">
                  <c:v>53.122395833333336</c:v>
                </c:pt>
                <c:pt idx="21552">
                  <c:v>53.125</c:v>
                </c:pt>
                <c:pt idx="21553">
                  <c:v>53.127604166666664</c:v>
                </c:pt>
                <c:pt idx="21554">
                  <c:v>53.130208333333336</c:v>
                </c:pt>
                <c:pt idx="21555">
                  <c:v>53.1328125</c:v>
                </c:pt>
                <c:pt idx="21556">
                  <c:v>53.135416666666664</c:v>
                </c:pt>
                <c:pt idx="21557">
                  <c:v>53.138020833333336</c:v>
                </c:pt>
                <c:pt idx="21558">
                  <c:v>53.140625</c:v>
                </c:pt>
                <c:pt idx="21559">
                  <c:v>53.143229166666664</c:v>
                </c:pt>
                <c:pt idx="21560">
                  <c:v>53.145833333333336</c:v>
                </c:pt>
                <c:pt idx="21561">
                  <c:v>53.1484375</c:v>
                </c:pt>
                <c:pt idx="21562">
                  <c:v>53.151041666666664</c:v>
                </c:pt>
                <c:pt idx="21563">
                  <c:v>53.153645833333336</c:v>
                </c:pt>
                <c:pt idx="21564">
                  <c:v>53.15625</c:v>
                </c:pt>
                <c:pt idx="21565">
                  <c:v>53.158854166666664</c:v>
                </c:pt>
                <c:pt idx="21566">
                  <c:v>53.161458333333336</c:v>
                </c:pt>
                <c:pt idx="21567">
                  <c:v>53.1640625</c:v>
                </c:pt>
                <c:pt idx="21568">
                  <c:v>53.166666666666664</c:v>
                </c:pt>
                <c:pt idx="21569">
                  <c:v>53.169270833333336</c:v>
                </c:pt>
                <c:pt idx="21570">
                  <c:v>53.171875</c:v>
                </c:pt>
                <c:pt idx="21571">
                  <c:v>53.174479166666664</c:v>
                </c:pt>
                <c:pt idx="21572">
                  <c:v>53.177083333333336</c:v>
                </c:pt>
                <c:pt idx="21573">
                  <c:v>53.1796875</c:v>
                </c:pt>
                <c:pt idx="21574">
                  <c:v>53.182291666666664</c:v>
                </c:pt>
                <c:pt idx="21575">
                  <c:v>53.184895833333336</c:v>
                </c:pt>
                <c:pt idx="21576">
                  <c:v>53.1875</c:v>
                </c:pt>
                <c:pt idx="21577">
                  <c:v>53.190104166666664</c:v>
                </c:pt>
                <c:pt idx="21578">
                  <c:v>53.192708333333336</c:v>
                </c:pt>
                <c:pt idx="21579">
                  <c:v>53.1953125</c:v>
                </c:pt>
                <c:pt idx="21580">
                  <c:v>53.197916666666664</c:v>
                </c:pt>
                <c:pt idx="21581">
                  <c:v>53.200520833333336</c:v>
                </c:pt>
                <c:pt idx="21582">
                  <c:v>53.203125</c:v>
                </c:pt>
                <c:pt idx="21583">
                  <c:v>53.205729166666664</c:v>
                </c:pt>
                <c:pt idx="21584">
                  <c:v>53.208333333333336</c:v>
                </c:pt>
                <c:pt idx="21585">
                  <c:v>53.2109375</c:v>
                </c:pt>
                <c:pt idx="21586">
                  <c:v>53.213541666666664</c:v>
                </c:pt>
                <c:pt idx="21587">
                  <c:v>53.216145833333336</c:v>
                </c:pt>
                <c:pt idx="21588">
                  <c:v>53.21875</c:v>
                </c:pt>
                <c:pt idx="21589">
                  <c:v>53.221354166666664</c:v>
                </c:pt>
                <c:pt idx="21590">
                  <c:v>53.223958333333336</c:v>
                </c:pt>
                <c:pt idx="21591">
                  <c:v>53.2265625</c:v>
                </c:pt>
                <c:pt idx="21592">
                  <c:v>53.229166666666664</c:v>
                </c:pt>
                <c:pt idx="21593">
                  <c:v>53.231770833333336</c:v>
                </c:pt>
                <c:pt idx="21594">
                  <c:v>53.234375</c:v>
                </c:pt>
                <c:pt idx="21595">
                  <c:v>53.236979166666664</c:v>
                </c:pt>
                <c:pt idx="21596">
                  <c:v>53.239583333333336</c:v>
                </c:pt>
                <c:pt idx="21597">
                  <c:v>53.2421875</c:v>
                </c:pt>
                <c:pt idx="21598">
                  <c:v>53.244791666666664</c:v>
                </c:pt>
                <c:pt idx="21599">
                  <c:v>53.247395833333336</c:v>
                </c:pt>
                <c:pt idx="21600">
                  <c:v>53.25</c:v>
                </c:pt>
                <c:pt idx="21601">
                  <c:v>53.252604166666664</c:v>
                </c:pt>
                <c:pt idx="21602">
                  <c:v>53.255208333333336</c:v>
                </c:pt>
                <c:pt idx="21603">
                  <c:v>53.2578125</c:v>
                </c:pt>
                <c:pt idx="21604">
                  <c:v>53.260416666666664</c:v>
                </c:pt>
                <c:pt idx="21605">
                  <c:v>53.263020833333336</c:v>
                </c:pt>
                <c:pt idx="21606">
                  <c:v>53.265625</c:v>
                </c:pt>
                <c:pt idx="21607">
                  <c:v>53.268229166666664</c:v>
                </c:pt>
                <c:pt idx="21608">
                  <c:v>53.270833333333336</c:v>
                </c:pt>
                <c:pt idx="21609">
                  <c:v>53.2734375</c:v>
                </c:pt>
                <c:pt idx="21610">
                  <c:v>53.276041666666664</c:v>
                </c:pt>
                <c:pt idx="21611">
                  <c:v>53.278645833333336</c:v>
                </c:pt>
                <c:pt idx="21612">
                  <c:v>53.28125</c:v>
                </c:pt>
                <c:pt idx="21613">
                  <c:v>53.283854166666664</c:v>
                </c:pt>
                <c:pt idx="21614">
                  <c:v>53.286458333333336</c:v>
                </c:pt>
                <c:pt idx="21615">
                  <c:v>53.2890625</c:v>
                </c:pt>
                <c:pt idx="21616">
                  <c:v>53.291666666666664</c:v>
                </c:pt>
                <c:pt idx="21617">
                  <c:v>53.294270833333336</c:v>
                </c:pt>
                <c:pt idx="21618">
                  <c:v>53.296875</c:v>
                </c:pt>
                <c:pt idx="21619">
                  <c:v>53.299479166666664</c:v>
                </c:pt>
                <c:pt idx="21620">
                  <c:v>53.302083333333336</c:v>
                </c:pt>
                <c:pt idx="21621">
                  <c:v>53.3046875</c:v>
                </c:pt>
                <c:pt idx="21622">
                  <c:v>53.307291666666664</c:v>
                </c:pt>
                <c:pt idx="21623">
                  <c:v>53.309895833333336</c:v>
                </c:pt>
                <c:pt idx="21624">
                  <c:v>53.3125</c:v>
                </c:pt>
                <c:pt idx="21625">
                  <c:v>53.315104166666664</c:v>
                </c:pt>
                <c:pt idx="21626">
                  <c:v>53.317708333333336</c:v>
                </c:pt>
                <c:pt idx="21627">
                  <c:v>53.3203125</c:v>
                </c:pt>
                <c:pt idx="21628">
                  <c:v>53.322916666666664</c:v>
                </c:pt>
                <c:pt idx="21629">
                  <c:v>53.325520833333336</c:v>
                </c:pt>
                <c:pt idx="21630">
                  <c:v>53.328125</c:v>
                </c:pt>
                <c:pt idx="21631">
                  <c:v>53.330729166666664</c:v>
                </c:pt>
                <c:pt idx="21632">
                  <c:v>53.333333333333336</c:v>
                </c:pt>
                <c:pt idx="21633">
                  <c:v>53.3359375</c:v>
                </c:pt>
                <c:pt idx="21634">
                  <c:v>53.338541666666664</c:v>
                </c:pt>
                <c:pt idx="21635">
                  <c:v>53.341145833333336</c:v>
                </c:pt>
                <c:pt idx="21636">
                  <c:v>53.34375</c:v>
                </c:pt>
                <c:pt idx="21637">
                  <c:v>53.346354166666664</c:v>
                </c:pt>
                <c:pt idx="21638">
                  <c:v>53.348958333333336</c:v>
                </c:pt>
                <c:pt idx="21639">
                  <c:v>53.3515625</c:v>
                </c:pt>
                <c:pt idx="21640">
                  <c:v>53.354166666666664</c:v>
                </c:pt>
                <c:pt idx="21641">
                  <c:v>53.356770833333336</c:v>
                </c:pt>
                <c:pt idx="21642">
                  <c:v>53.359375</c:v>
                </c:pt>
                <c:pt idx="21643">
                  <c:v>53.361979166666664</c:v>
                </c:pt>
                <c:pt idx="21644">
                  <c:v>53.364583333333336</c:v>
                </c:pt>
                <c:pt idx="21645">
                  <c:v>53.3671875</c:v>
                </c:pt>
                <c:pt idx="21646">
                  <c:v>53.369791666666664</c:v>
                </c:pt>
                <c:pt idx="21647">
                  <c:v>53.372395833333336</c:v>
                </c:pt>
                <c:pt idx="21648">
                  <c:v>53.375</c:v>
                </c:pt>
                <c:pt idx="21649">
                  <c:v>53.377604166666664</c:v>
                </c:pt>
                <c:pt idx="21650">
                  <c:v>53.380208333333336</c:v>
                </c:pt>
                <c:pt idx="21651">
                  <c:v>53.3828125</c:v>
                </c:pt>
                <c:pt idx="21652">
                  <c:v>53.385416666666664</c:v>
                </c:pt>
                <c:pt idx="21653">
                  <c:v>53.388020833333336</c:v>
                </c:pt>
                <c:pt idx="21654">
                  <c:v>53.390625</c:v>
                </c:pt>
                <c:pt idx="21655">
                  <c:v>53.393229166666664</c:v>
                </c:pt>
                <c:pt idx="21656">
                  <c:v>53.395833333333336</c:v>
                </c:pt>
                <c:pt idx="21657">
                  <c:v>53.3984375</c:v>
                </c:pt>
                <c:pt idx="21658">
                  <c:v>53.401041666666664</c:v>
                </c:pt>
                <c:pt idx="21659">
                  <c:v>53.403645833333336</c:v>
                </c:pt>
                <c:pt idx="21660">
                  <c:v>53.40625</c:v>
                </c:pt>
                <c:pt idx="21661">
                  <c:v>53.408854166666664</c:v>
                </c:pt>
                <c:pt idx="21662">
                  <c:v>53.411458333333336</c:v>
                </c:pt>
                <c:pt idx="21663">
                  <c:v>53.4140625</c:v>
                </c:pt>
                <c:pt idx="21664">
                  <c:v>53.416666666666664</c:v>
                </c:pt>
                <c:pt idx="21665">
                  <c:v>53.419270833333336</c:v>
                </c:pt>
                <c:pt idx="21666">
                  <c:v>53.421875</c:v>
                </c:pt>
                <c:pt idx="21667">
                  <c:v>53.424479166666664</c:v>
                </c:pt>
                <c:pt idx="21668">
                  <c:v>53.427083333333336</c:v>
                </c:pt>
                <c:pt idx="21669">
                  <c:v>53.4296875</c:v>
                </c:pt>
                <c:pt idx="21670">
                  <c:v>53.432291666666664</c:v>
                </c:pt>
                <c:pt idx="21671">
                  <c:v>53.434895833333336</c:v>
                </c:pt>
                <c:pt idx="21672">
                  <c:v>53.4375</c:v>
                </c:pt>
                <c:pt idx="21673">
                  <c:v>53.440104166666664</c:v>
                </c:pt>
                <c:pt idx="21674">
                  <c:v>53.442708333333336</c:v>
                </c:pt>
                <c:pt idx="21675">
                  <c:v>53.4453125</c:v>
                </c:pt>
                <c:pt idx="21676">
                  <c:v>53.447916666666664</c:v>
                </c:pt>
                <c:pt idx="21677">
                  <c:v>53.450520833333336</c:v>
                </c:pt>
                <c:pt idx="21678">
                  <c:v>53.453125</c:v>
                </c:pt>
                <c:pt idx="21679">
                  <c:v>53.455729166666664</c:v>
                </c:pt>
                <c:pt idx="21680">
                  <c:v>53.458333333333336</c:v>
                </c:pt>
                <c:pt idx="21681">
                  <c:v>53.4609375</c:v>
                </c:pt>
                <c:pt idx="21682">
                  <c:v>53.463541666666664</c:v>
                </c:pt>
                <c:pt idx="21683">
                  <c:v>53.466145833333336</c:v>
                </c:pt>
                <c:pt idx="21684">
                  <c:v>53.46875</c:v>
                </c:pt>
                <c:pt idx="21685">
                  <c:v>53.471354166666664</c:v>
                </c:pt>
                <c:pt idx="21686">
                  <c:v>53.473958333333336</c:v>
                </c:pt>
                <c:pt idx="21687">
                  <c:v>53.4765625</c:v>
                </c:pt>
                <c:pt idx="21688">
                  <c:v>53.479166666666664</c:v>
                </c:pt>
                <c:pt idx="21689">
                  <c:v>53.481770833333336</c:v>
                </c:pt>
                <c:pt idx="21690">
                  <c:v>53.484375</c:v>
                </c:pt>
                <c:pt idx="21691">
                  <c:v>53.486979166666664</c:v>
                </c:pt>
                <c:pt idx="21692">
                  <c:v>53.489583333333336</c:v>
                </c:pt>
                <c:pt idx="21693">
                  <c:v>53.4921875</c:v>
                </c:pt>
                <c:pt idx="21694">
                  <c:v>53.494791666666664</c:v>
                </c:pt>
                <c:pt idx="21695">
                  <c:v>53.497395833333336</c:v>
                </c:pt>
                <c:pt idx="21696">
                  <c:v>53.5</c:v>
                </c:pt>
                <c:pt idx="21697">
                  <c:v>53.502604166666664</c:v>
                </c:pt>
                <c:pt idx="21698">
                  <c:v>53.505208333333336</c:v>
                </c:pt>
                <c:pt idx="21699">
                  <c:v>53.5078125</c:v>
                </c:pt>
                <c:pt idx="21700">
                  <c:v>53.510416666666664</c:v>
                </c:pt>
                <c:pt idx="21701">
                  <c:v>53.513020833333336</c:v>
                </c:pt>
                <c:pt idx="21702">
                  <c:v>53.515625</c:v>
                </c:pt>
                <c:pt idx="21703">
                  <c:v>53.518229166666664</c:v>
                </c:pt>
                <c:pt idx="21704">
                  <c:v>53.520833333333336</c:v>
                </c:pt>
                <c:pt idx="21705">
                  <c:v>53.5234375</c:v>
                </c:pt>
                <c:pt idx="21706">
                  <c:v>53.526041666666664</c:v>
                </c:pt>
                <c:pt idx="21707">
                  <c:v>53.528645833333336</c:v>
                </c:pt>
                <c:pt idx="21708">
                  <c:v>53.53125</c:v>
                </c:pt>
                <c:pt idx="21709">
                  <c:v>53.533854166666664</c:v>
                </c:pt>
                <c:pt idx="21710">
                  <c:v>53.536458333333336</c:v>
                </c:pt>
                <c:pt idx="21711">
                  <c:v>53.5390625</c:v>
                </c:pt>
                <c:pt idx="21712">
                  <c:v>53.541666666666664</c:v>
                </c:pt>
                <c:pt idx="21713">
                  <c:v>53.544270833333336</c:v>
                </c:pt>
                <c:pt idx="21714">
                  <c:v>53.546875</c:v>
                </c:pt>
                <c:pt idx="21715">
                  <c:v>53.549479166666664</c:v>
                </c:pt>
                <c:pt idx="21716">
                  <c:v>53.552083333333336</c:v>
                </c:pt>
                <c:pt idx="21717">
                  <c:v>53.5546875</c:v>
                </c:pt>
                <c:pt idx="21718">
                  <c:v>53.557291666666664</c:v>
                </c:pt>
                <c:pt idx="21719">
                  <c:v>53.559895833333336</c:v>
                </c:pt>
                <c:pt idx="21720">
                  <c:v>53.5625</c:v>
                </c:pt>
                <c:pt idx="21721">
                  <c:v>53.565104166666664</c:v>
                </c:pt>
                <c:pt idx="21722">
                  <c:v>53.567708333333336</c:v>
                </c:pt>
                <c:pt idx="21723">
                  <c:v>53.5703125</c:v>
                </c:pt>
                <c:pt idx="21724">
                  <c:v>53.572916666666664</c:v>
                </c:pt>
                <c:pt idx="21725">
                  <c:v>53.575520833333336</c:v>
                </c:pt>
                <c:pt idx="21726">
                  <c:v>53.578125</c:v>
                </c:pt>
                <c:pt idx="21727">
                  <c:v>53.580729166666664</c:v>
                </c:pt>
                <c:pt idx="21728">
                  <c:v>53.583333333333336</c:v>
                </c:pt>
                <c:pt idx="21729">
                  <c:v>53.5859375</c:v>
                </c:pt>
                <c:pt idx="21730">
                  <c:v>53.588541666666664</c:v>
                </c:pt>
                <c:pt idx="21731">
                  <c:v>53.591145833333336</c:v>
                </c:pt>
                <c:pt idx="21732">
                  <c:v>53.59375</c:v>
                </c:pt>
                <c:pt idx="21733">
                  <c:v>53.596354166666664</c:v>
                </c:pt>
                <c:pt idx="21734">
                  <c:v>53.598958333333336</c:v>
                </c:pt>
                <c:pt idx="21735">
                  <c:v>53.6015625</c:v>
                </c:pt>
                <c:pt idx="21736">
                  <c:v>53.604166666666664</c:v>
                </c:pt>
                <c:pt idx="21737">
                  <c:v>53.606770833333336</c:v>
                </c:pt>
                <c:pt idx="21738">
                  <c:v>53.609375</c:v>
                </c:pt>
                <c:pt idx="21739">
                  <c:v>53.611979166666664</c:v>
                </c:pt>
                <c:pt idx="21740">
                  <c:v>53.614583333333336</c:v>
                </c:pt>
                <c:pt idx="21741">
                  <c:v>53.6171875</c:v>
                </c:pt>
                <c:pt idx="21742">
                  <c:v>53.619791666666664</c:v>
                </c:pt>
                <c:pt idx="21743">
                  <c:v>53.622395833333336</c:v>
                </c:pt>
                <c:pt idx="21744">
                  <c:v>53.625</c:v>
                </c:pt>
                <c:pt idx="21745">
                  <c:v>53.627604166666664</c:v>
                </c:pt>
                <c:pt idx="21746">
                  <c:v>53.630208333333336</c:v>
                </c:pt>
                <c:pt idx="21747">
                  <c:v>53.6328125</c:v>
                </c:pt>
                <c:pt idx="21748">
                  <c:v>53.635416666666664</c:v>
                </c:pt>
                <c:pt idx="21749">
                  <c:v>53.638020833333336</c:v>
                </c:pt>
                <c:pt idx="21750">
                  <c:v>53.640625</c:v>
                </c:pt>
                <c:pt idx="21751">
                  <c:v>53.643229166666664</c:v>
                </c:pt>
                <c:pt idx="21752">
                  <c:v>53.645833333333336</c:v>
                </c:pt>
                <c:pt idx="21753">
                  <c:v>53.6484375</c:v>
                </c:pt>
                <c:pt idx="21754">
                  <c:v>53.651041666666664</c:v>
                </c:pt>
                <c:pt idx="21755">
                  <c:v>53.653645833333336</c:v>
                </c:pt>
                <c:pt idx="21756">
                  <c:v>53.65625</c:v>
                </c:pt>
                <c:pt idx="21757">
                  <c:v>53.658854166666664</c:v>
                </c:pt>
                <c:pt idx="21758">
                  <c:v>53.661458333333336</c:v>
                </c:pt>
                <c:pt idx="21759">
                  <c:v>53.6640625</c:v>
                </c:pt>
                <c:pt idx="21760">
                  <c:v>53.666666666666664</c:v>
                </c:pt>
                <c:pt idx="21761">
                  <c:v>53.669270833333336</c:v>
                </c:pt>
                <c:pt idx="21762">
                  <c:v>53.671875</c:v>
                </c:pt>
                <c:pt idx="21763">
                  <c:v>53.674479166666664</c:v>
                </c:pt>
                <c:pt idx="21764">
                  <c:v>53.677083333333336</c:v>
                </c:pt>
                <c:pt idx="21765">
                  <c:v>53.6796875</c:v>
                </c:pt>
                <c:pt idx="21766">
                  <c:v>53.682291666666664</c:v>
                </c:pt>
                <c:pt idx="21767">
                  <c:v>53.684895833333336</c:v>
                </c:pt>
                <c:pt idx="21768">
                  <c:v>53.6875</c:v>
                </c:pt>
                <c:pt idx="21769">
                  <c:v>53.690104166666664</c:v>
                </c:pt>
                <c:pt idx="21770">
                  <c:v>53.692708333333336</c:v>
                </c:pt>
                <c:pt idx="21771">
                  <c:v>53.6953125</c:v>
                </c:pt>
                <c:pt idx="21772">
                  <c:v>53.697916666666664</c:v>
                </c:pt>
                <c:pt idx="21773">
                  <c:v>53.700520833333336</c:v>
                </c:pt>
                <c:pt idx="21774">
                  <c:v>53.703125</c:v>
                </c:pt>
                <c:pt idx="21775">
                  <c:v>53.705729166666664</c:v>
                </c:pt>
                <c:pt idx="21776">
                  <c:v>53.708333333333336</c:v>
                </c:pt>
                <c:pt idx="21777">
                  <c:v>53.7109375</c:v>
                </c:pt>
                <c:pt idx="21778">
                  <c:v>53.713541666666664</c:v>
                </c:pt>
                <c:pt idx="21779">
                  <c:v>53.716145833333336</c:v>
                </c:pt>
                <c:pt idx="21780">
                  <c:v>53.71875</c:v>
                </c:pt>
                <c:pt idx="21781">
                  <c:v>53.721354166666664</c:v>
                </c:pt>
                <c:pt idx="21782">
                  <c:v>53.723958333333336</c:v>
                </c:pt>
                <c:pt idx="21783">
                  <c:v>53.7265625</c:v>
                </c:pt>
                <c:pt idx="21784">
                  <c:v>53.729166666666664</c:v>
                </c:pt>
                <c:pt idx="21785">
                  <c:v>53.731770833333336</c:v>
                </c:pt>
                <c:pt idx="21786">
                  <c:v>53.734375</c:v>
                </c:pt>
                <c:pt idx="21787">
                  <c:v>53.736979166666664</c:v>
                </c:pt>
                <c:pt idx="21788">
                  <c:v>53.739583333333336</c:v>
                </c:pt>
                <c:pt idx="21789">
                  <c:v>53.7421875</c:v>
                </c:pt>
                <c:pt idx="21790">
                  <c:v>53.744791666666664</c:v>
                </c:pt>
                <c:pt idx="21791">
                  <c:v>53.747395833333336</c:v>
                </c:pt>
                <c:pt idx="21792">
                  <c:v>53.75</c:v>
                </c:pt>
                <c:pt idx="21793">
                  <c:v>53.752604166666664</c:v>
                </c:pt>
                <c:pt idx="21794">
                  <c:v>53.755208333333336</c:v>
                </c:pt>
                <c:pt idx="21795">
                  <c:v>53.7578125</c:v>
                </c:pt>
                <c:pt idx="21796">
                  <c:v>53.760416666666664</c:v>
                </c:pt>
                <c:pt idx="21797">
                  <c:v>53.763020833333336</c:v>
                </c:pt>
                <c:pt idx="21798">
                  <c:v>53.765625</c:v>
                </c:pt>
                <c:pt idx="21799">
                  <c:v>53.768229166666664</c:v>
                </c:pt>
                <c:pt idx="21800">
                  <c:v>53.770833333333336</c:v>
                </c:pt>
                <c:pt idx="21801">
                  <c:v>53.7734375</c:v>
                </c:pt>
                <c:pt idx="21802">
                  <c:v>53.776041666666664</c:v>
                </c:pt>
                <c:pt idx="21803">
                  <c:v>53.778645833333336</c:v>
                </c:pt>
                <c:pt idx="21804">
                  <c:v>53.78125</c:v>
                </c:pt>
                <c:pt idx="21805">
                  <c:v>53.783854166666664</c:v>
                </c:pt>
                <c:pt idx="21806">
                  <c:v>53.786458333333336</c:v>
                </c:pt>
                <c:pt idx="21807">
                  <c:v>53.7890625</c:v>
                </c:pt>
                <c:pt idx="21808">
                  <c:v>53.791666666666664</c:v>
                </c:pt>
                <c:pt idx="21809">
                  <c:v>53.794270833333336</c:v>
                </c:pt>
                <c:pt idx="21810">
                  <c:v>53.796875</c:v>
                </c:pt>
                <c:pt idx="21811">
                  <c:v>53.799479166666664</c:v>
                </c:pt>
                <c:pt idx="21812">
                  <c:v>53.802083333333336</c:v>
                </c:pt>
                <c:pt idx="21813">
                  <c:v>53.8046875</c:v>
                </c:pt>
                <c:pt idx="21814">
                  <c:v>53.807291666666664</c:v>
                </c:pt>
                <c:pt idx="21815">
                  <c:v>53.809895833333336</c:v>
                </c:pt>
                <c:pt idx="21816">
                  <c:v>53.8125</c:v>
                </c:pt>
                <c:pt idx="21817">
                  <c:v>53.815104166666664</c:v>
                </c:pt>
                <c:pt idx="21818">
                  <c:v>53.817708333333336</c:v>
                </c:pt>
                <c:pt idx="21819">
                  <c:v>53.8203125</c:v>
                </c:pt>
                <c:pt idx="21820">
                  <c:v>53.822916666666664</c:v>
                </c:pt>
                <c:pt idx="21821">
                  <c:v>53.825520833333336</c:v>
                </c:pt>
                <c:pt idx="21822">
                  <c:v>53.828125</c:v>
                </c:pt>
                <c:pt idx="21823">
                  <c:v>53.830729166666664</c:v>
                </c:pt>
                <c:pt idx="21824">
                  <c:v>53.833333333333336</c:v>
                </c:pt>
                <c:pt idx="21825">
                  <c:v>53.8359375</c:v>
                </c:pt>
                <c:pt idx="21826">
                  <c:v>53.838541666666664</c:v>
                </c:pt>
                <c:pt idx="21827">
                  <c:v>53.841145833333336</c:v>
                </c:pt>
                <c:pt idx="21828">
                  <c:v>53.84375</c:v>
                </c:pt>
                <c:pt idx="21829">
                  <c:v>53.846354166666664</c:v>
                </c:pt>
                <c:pt idx="21830">
                  <c:v>53.848958333333336</c:v>
                </c:pt>
                <c:pt idx="21831">
                  <c:v>53.8515625</c:v>
                </c:pt>
                <c:pt idx="21832">
                  <c:v>53.854166666666664</c:v>
                </c:pt>
                <c:pt idx="21833">
                  <c:v>53.856770833333336</c:v>
                </c:pt>
                <c:pt idx="21834">
                  <c:v>53.859375</c:v>
                </c:pt>
                <c:pt idx="21835">
                  <c:v>53.861979166666664</c:v>
                </c:pt>
                <c:pt idx="21836">
                  <c:v>53.864583333333336</c:v>
                </c:pt>
                <c:pt idx="21837">
                  <c:v>53.8671875</c:v>
                </c:pt>
                <c:pt idx="21838">
                  <c:v>53.869791666666664</c:v>
                </c:pt>
                <c:pt idx="21839">
                  <c:v>53.872395833333336</c:v>
                </c:pt>
                <c:pt idx="21840">
                  <c:v>53.875</c:v>
                </c:pt>
                <c:pt idx="21841">
                  <c:v>53.877604166666664</c:v>
                </c:pt>
                <c:pt idx="21842">
                  <c:v>53.880208333333336</c:v>
                </c:pt>
                <c:pt idx="21843">
                  <c:v>53.8828125</c:v>
                </c:pt>
                <c:pt idx="21844">
                  <c:v>53.885416666666664</c:v>
                </c:pt>
                <c:pt idx="21845">
                  <c:v>53.888020833333336</c:v>
                </c:pt>
                <c:pt idx="21846">
                  <c:v>53.890625</c:v>
                </c:pt>
                <c:pt idx="21847">
                  <c:v>53.893229166666664</c:v>
                </c:pt>
                <c:pt idx="21848">
                  <c:v>53.895833333333336</c:v>
                </c:pt>
                <c:pt idx="21849">
                  <c:v>53.8984375</c:v>
                </c:pt>
                <c:pt idx="21850">
                  <c:v>53.901041666666664</c:v>
                </c:pt>
                <c:pt idx="21851">
                  <c:v>53.903645833333336</c:v>
                </c:pt>
                <c:pt idx="21852">
                  <c:v>53.90625</c:v>
                </c:pt>
                <c:pt idx="21853">
                  <c:v>53.908854166666664</c:v>
                </c:pt>
                <c:pt idx="21854">
                  <c:v>53.911458333333336</c:v>
                </c:pt>
                <c:pt idx="21855">
                  <c:v>53.9140625</c:v>
                </c:pt>
                <c:pt idx="21856">
                  <c:v>53.916666666666664</c:v>
                </c:pt>
                <c:pt idx="21857">
                  <c:v>53.919270833333336</c:v>
                </c:pt>
                <c:pt idx="21858">
                  <c:v>53.921875</c:v>
                </c:pt>
                <c:pt idx="21859">
                  <c:v>53.924479166666664</c:v>
                </c:pt>
                <c:pt idx="21860">
                  <c:v>53.927083333333336</c:v>
                </c:pt>
                <c:pt idx="21861">
                  <c:v>53.9296875</c:v>
                </c:pt>
                <c:pt idx="21862">
                  <c:v>53.932291666666664</c:v>
                </c:pt>
                <c:pt idx="21863">
                  <c:v>53.934895833333336</c:v>
                </c:pt>
                <c:pt idx="21864">
                  <c:v>53.9375</c:v>
                </c:pt>
                <c:pt idx="21865">
                  <c:v>53.940104166666664</c:v>
                </c:pt>
                <c:pt idx="21866">
                  <c:v>53.942708333333336</c:v>
                </c:pt>
                <c:pt idx="21867">
                  <c:v>53.9453125</c:v>
                </c:pt>
                <c:pt idx="21868">
                  <c:v>53.947916666666664</c:v>
                </c:pt>
                <c:pt idx="21869">
                  <c:v>53.950520833333336</c:v>
                </c:pt>
                <c:pt idx="21870">
                  <c:v>53.953125</c:v>
                </c:pt>
                <c:pt idx="21871">
                  <c:v>53.955729166666664</c:v>
                </c:pt>
                <c:pt idx="21872">
                  <c:v>53.958333333333336</c:v>
                </c:pt>
                <c:pt idx="21873">
                  <c:v>53.9609375</c:v>
                </c:pt>
                <c:pt idx="21874">
                  <c:v>53.963541666666664</c:v>
                </c:pt>
                <c:pt idx="21875">
                  <c:v>53.966145833333336</c:v>
                </c:pt>
                <c:pt idx="21876">
                  <c:v>53.96875</c:v>
                </c:pt>
                <c:pt idx="21877">
                  <c:v>53.971354166666664</c:v>
                </c:pt>
                <c:pt idx="21878">
                  <c:v>53.973958333333336</c:v>
                </c:pt>
                <c:pt idx="21879">
                  <c:v>53.9765625</c:v>
                </c:pt>
                <c:pt idx="21880">
                  <c:v>53.979166666666664</c:v>
                </c:pt>
                <c:pt idx="21881">
                  <c:v>53.981770833333336</c:v>
                </c:pt>
                <c:pt idx="21882">
                  <c:v>53.984375</c:v>
                </c:pt>
                <c:pt idx="21883">
                  <c:v>53.986979166666664</c:v>
                </c:pt>
                <c:pt idx="21884">
                  <c:v>53.989583333333336</c:v>
                </c:pt>
                <c:pt idx="21885">
                  <c:v>53.9921875</c:v>
                </c:pt>
                <c:pt idx="21886">
                  <c:v>53.994791666666664</c:v>
                </c:pt>
                <c:pt idx="21887">
                  <c:v>53.997395833333336</c:v>
                </c:pt>
                <c:pt idx="21888">
                  <c:v>54</c:v>
                </c:pt>
                <c:pt idx="21889">
                  <c:v>54.002604166666664</c:v>
                </c:pt>
                <c:pt idx="21890">
                  <c:v>54.005208333333336</c:v>
                </c:pt>
                <c:pt idx="21891">
                  <c:v>54.0078125</c:v>
                </c:pt>
                <c:pt idx="21892">
                  <c:v>54.010416666666664</c:v>
                </c:pt>
                <c:pt idx="21893">
                  <c:v>54.013020833333336</c:v>
                </c:pt>
                <c:pt idx="21894">
                  <c:v>54.015625</c:v>
                </c:pt>
                <c:pt idx="21895">
                  <c:v>54.018229166666664</c:v>
                </c:pt>
                <c:pt idx="21896">
                  <c:v>54.020833333333336</c:v>
                </c:pt>
                <c:pt idx="21897">
                  <c:v>54.0234375</c:v>
                </c:pt>
                <c:pt idx="21898">
                  <c:v>54.026041666666664</c:v>
                </c:pt>
                <c:pt idx="21899">
                  <c:v>54.028645833333336</c:v>
                </c:pt>
                <c:pt idx="21900">
                  <c:v>54.03125</c:v>
                </c:pt>
                <c:pt idx="21901">
                  <c:v>54.033854166666664</c:v>
                </c:pt>
                <c:pt idx="21902">
                  <c:v>54.036458333333336</c:v>
                </c:pt>
                <c:pt idx="21903">
                  <c:v>54.0390625</c:v>
                </c:pt>
                <c:pt idx="21904">
                  <c:v>54.041666666666664</c:v>
                </c:pt>
                <c:pt idx="21905">
                  <c:v>54.044270833333336</c:v>
                </c:pt>
                <c:pt idx="21906">
                  <c:v>54.046875</c:v>
                </c:pt>
                <c:pt idx="21907">
                  <c:v>54.049479166666664</c:v>
                </c:pt>
                <c:pt idx="21908">
                  <c:v>54.052083333333336</c:v>
                </c:pt>
                <c:pt idx="21909">
                  <c:v>54.0546875</c:v>
                </c:pt>
                <c:pt idx="21910">
                  <c:v>54.057291666666664</c:v>
                </c:pt>
                <c:pt idx="21911">
                  <c:v>54.059895833333336</c:v>
                </c:pt>
                <c:pt idx="21912">
                  <c:v>54.0625</c:v>
                </c:pt>
                <c:pt idx="21913">
                  <c:v>54.065104166666664</c:v>
                </c:pt>
                <c:pt idx="21914">
                  <c:v>54.067708333333336</c:v>
                </c:pt>
                <c:pt idx="21915">
                  <c:v>54.0703125</c:v>
                </c:pt>
                <c:pt idx="21916">
                  <c:v>54.072916666666664</c:v>
                </c:pt>
                <c:pt idx="21917">
                  <c:v>54.075520833333336</c:v>
                </c:pt>
                <c:pt idx="21918">
                  <c:v>54.078125</c:v>
                </c:pt>
                <c:pt idx="21919">
                  <c:v>54.080729166666664</c:v>
                </c:pt>
                <c:pt idx="21920">
                  <c:v>54.083333333333336</c:v>
                </c:pt>
                <c:pt idx="21921">
                  <c:v>54.0859375</c:v>
                </c:pt>
                <c:pt idx="21922">
                  <c:v>54.088541666666664</c:v>
                </c:pt>
                <c:pt idx="21923">
                  <c:v>54.091145833333336</c:v>
                </c:pt>
                <c:pt idx="21924">
                  <c:v>54.09375</c:v>
                </c:pt>
                <c:pt idx="21925">
                  <c:v>54.096354166666664</c:v>
                </c:pt>
                <c:pt idx="21926">
                  <c:v>54.098958333333336</c:v>
                </c:pt>
                <c:pt idx="21927">
                  <c:v>54.1015625</c:v>
                </c:pt>
                <c:pt idx="21928">
                  <c:v>54.104166666666664</c:v>
                </c:pt>
                <c:pt idx="21929">
                  <c:v>54.106770833333336</c:v>
                </c:pt>
                <c:pt idx="21930">
                  <c:v>54.109375</c:v>
                </c:pt>
                <c:pt idx="21931">
                  <c:v>54.111979166666664</c:v>
                </c:pt>
                <c:pt idx="21932">
                  <c:v>54.114583333333336</c:v>
                </c:pt>
                <c:pt idx="21933">
                  <c:v>54.1171875</c:v>
                </c:pt>
                <c:pt idx="21934">
                  <c:v>54.119791666666664</c:v>
                </c:pt>
                <c:pt idx="21935">
                  <c:v>54.122395833333336</c:v>
                </c:pt>
                <c:pt idx="21936">
                  <c:v>54.125</c:v>
                </c:pt>
                <c:pt idx="21937">
                  <c:v>54.127604166666664</c:v>
                </c:pt>
                <c:pt idx="21938">
                  <c:v>54.130208333333336</c:v>
                </c:pt>
                <c:pt idx="21939">
                  <c:v>54.1328125</c:v>
                </c:pt>
                <c:pt idx="21940">
                  <c:v>54.135416666666664</c:v>
                </c:pt>
                <c:pt idx="21941">
                  <c:v>54.138020833333336</c:v>
                </c:pt>
                <c:pt idx="21942">
                  <c:v>54.140625</c:v>
                </c:pt>
                <c:pt idx="21943">
                  <c:v>54.143229166666664</c:v>
                </c:pt>
                <c:pt idx="21944">
                  <c:v>54.145833333333336</c:v>
                </c:pt>
                <c:pt idx="21945">
                  <c:v>54.1484375</c:v>
                </c:pt>
                <c:pt idx="21946">
                  <c:v>54.151041666666664</c:v>
                </c:pt>
                <c:pt idx="21947">
                  <c:v>54.153645833333336</c:v>
                </c:pt>
                <c:pt idx="21948">
                  <c:v>54.15625</c:v>
                </c:pt>
                <c:pt idx="21949">
                  <c:v>54.158854166666664</c:v>
                </c:pt>
                <c:pt idx="21950">
                  <c:v>54.161458333333336</c:v>
                </c:pt>
                <c:pt idx="21951">
                  <c:v>54.1640625</c:v>
                </c:pt>
                <c:pt idx="21952">
                  <c:v>54.166666666666664</c:v>
                </c:pt>
                <c:pt idx="21953">
                  <c:v>54.169270833333336</c:v>
                </c:pt>
                <c:pt idx="21954">
                  <c:v>54.171875</c:v>
                </c:pt>
                <c:pt idx="21955">
                  <c:v>54.174479166666664</c:v>
                </c:pt>
                <c:pt idx="21956">
                  <c:v>54.177083333333336</c:v>
                </c:pt>
                <c:pt idx="21957">
                  <c:v>54.1796875</c:v>
                </c:pt>
                <c:pt idx="21958">
                  <c:v>54.182291666666664</c:v>
                </c:pt>
                <c:pt idx="21959">
                  <c:v>54.184895833333336</c:v>
                </c:pt>
                <c:pt idx="21960">
                  <c:v>54.1875</c:v>
                </c:pt>
                <c:pt idx="21961">
                  <c:v>54.190104166666664</c:v>
                </c:pt>
                <c:pt idx="21962">
                  <c:v>54.192708333333336</c:v>
                </c:pt>
                <c:pt idx="21963">
                  <c:v>54.1953125</c:v>
                </c:pt>
                <c:pt idx="21964">
                  <c:v>54.197916666666664</c:v>
                </c:pt>
                <c:pt idx="21965">
                  <c:v>54.200520833333336</c:v>
                </c:pt>
                <c:pt idx="21966">
                  <c:v>54.203125</c:v>
                </c:pt>
                <c:pt idx="21967">
                  <c:v>54.205729166666664</c:v>
                </c:pt>
                <c:pt idx="21968">
                  <c:v>54.208333333333336</c:v>
                </c:pt>
                <c:pt idx="21969">
                  <c:v>54.2109375</c:v>
                </c:pt>
                <c:pt idx="21970">
                  <c:v>54.213541666666664</c:v>
                </c:pt>
                <c:pt idx="21971">
                  <c:v>54.216145833333336</c:v>
                </c:pt>
                <c:pt idx="21972">
                  <c:v>54.21875</c:v>
                </c:pt>
                <c:pt idx="21973">
                  <c:v>54.221354166666664</c:v>
                </c:pt>
                <c:pt idx="21974">
                  <c:v>54.223958333333336</c:v>
                </c:pt>
                <c:pt idx="21975">
                  <c:v>54.2265625</c:v>
                </c:pt>
                <c:pt idx="21976">
                  <c:v>54.229166666666664</c:v>
                </c:pt>
                <c:pt idx="21977">
                  <c:v>54.231770833333336</c:v>
                </c:pt>
                <c:pt idx="21978">
                  <c:v>54.234375</c:v>
                </c:pt>
                <c:pt idx="21979">
                  <c:v>54.236979166666664</c:v>
                </c:pt>
                <c:pt idx="21980">
                  <c:v>54.239583333333336</c:v>
                </c:pt>
                <c:pt idx="21981">
                  <c:v>54.2421875</c:v>
                </c:pt>
                <c:pt idx="21982">
                  <c:v>54.244791666666664</c:v>
                </c:pt>
                <c:pt idx="21983">
                  <c:v>54.247395833333336</c:v>
                </c:pt>
                <c:pt idx="21984">
                  <c:v>54.25</c:v>
                </c:pt>
                <c:pt idx="21985">
                  <c:v>54.252604166666664</c:v>
                </c:pt>
                <c:pt idx="21986">
                  <c:v>54.255208333333336</c:v>
                </c:pt>
                <c:pt idx="21987">
                  <c:v>54.2578125</c:v>
                </c:pt>
                <c:pt idx="21988">
                  <c:v>54.260416666666664</c:v>
                </c:pt>
                <c:pt idx="21989">
                  <c:v>54.263020833333336</c:v>
                </c:pt>
                <c:pt idx="21990">
                  <c:v>54.265625</c:v>
                </c:pt>
                <c:pt idx="21991">
                  <c:v>54.268229166666664</c:v>
                </c:pt>
                <c:pt idx="21992">
                  <c:v>54.270833333333336</c:v>
                </c:pt>
                <c:pt idx="21993">
                  <c:v>54.2734375</c:v>
                </c:pt>
                <c:pt idx="21994">
                  <c:v>54.276041666666664</c:v>
                </c:pt>
                <c:pt idx="21995">
                  <c:v>54.278645833333336</c:v>
                </c:pt>
                <c:pt idx="21996">
                  <c:v>54.28125</c:v>
                </c:pt>
                <c:pt idx="21997">
                  <c:v>54.283854166666664</c:v>
                </c:pt>
                <c:pt idx="21998">
                  <c:v>54.286458333333336</c:v>
                </c:pt>
                <c:pt idx="21999">
                  <c:v>54.2890625</c:v>
                </c:pt>
                <c:pt idx="22000">
                  <c:v>54.291666666666664</c:v>
                </c:pt>
                <c:pt idx="22001">
                  <c:v>54.294270833333336</c:v>
                </c:pt>
                <c:pt idx="22002">
                  <c:v>54.296875</c:v>
                </c:pt>
                <c:pt idx="22003">
                  <c:v>54.299479166666664</c:v>
                </c:pt>
                <c:pt idx="22004">
                  <c:v>54.302083333333336</c:v>
                </c:pt>
                <c:pt idx="22005">
                  <c:v>54.3046875</c:v>
                </c:pt>
                <c:pt idx="22006">
                  <c:v>54.307291666666664</c:v>
                </c:pt>
                <c:pt idx="22007">
                  <c:v>54.309895833333336</c:v>
                </c:pt>
                <c:pt idx="22008">
                  <c:v>54.3125</c:v>
                </c:pt>
                <c:pt idx="22009">
                  <c:v>54.315104166666664</c:v>
                </c:pt>
                <c:pt idx="22010">
                  <c:v>54.317708333333336</c:v>
                </c:pt>
                <c:pt idx="22011">
                  <c:v>54.3203125</c:v>
                </c:pt>
                <c:pt idx="22012">
                  <c:v>54.322916666666664</c:v>
                </c:pt>
                <c:pt idx="22013">
                  <c:v>54.325520833333336</c:v>
                </c:pt>
                <c:pt idx="22014">
                  <c:v>54.328125</c:v>
                </c:pt>
                <c:pt idx="22015">
                  <c:v>54.330729166666664</c:v>
                </c:pt>
                <c:pt idx="22016">
                  <c:v>54.333333333333336</c:v>
                </c:pt>
                <c:pt idx="22017">
                  <c:v>54.3359375</c:v>
                </c:pt>
                <c:pt idx="22018">
                  <c:v>54.338541666666664</c:v>
                </c:pt>
                <c:pt idx="22019">
                  <c:v>54.341145833333336</c:v>
                </c:pt>
                <c:pt idx="22020">
                  <c:v>54.34375</c:v>
                </c:pt>
                <c:pt idx="22021">
                  <c:v>54.346354166666664</c:v>
                </c:pt>
                <c:pt idx="22022">
                  <c:v>54.348958333333336</c:v>
                </c:pt>
                <c:pt idx="22023">
                  <c:v>54.3515625</c:v>
                </c:pt>
                <c:pt idx="22024">
                  <c:v>54.354166666666664</c:v>
                </c:pt>
                <c:pt idx="22025">
                  <c:v>54.356770833333336</c:v>
                </c:pt>
                <c:pt idx="22026">
                  <c:v>54.359375</c:v>
                </c:pt>
                <c:pt idx="22027">
                  <c:v>54.361979166666664</c:v>
                </c:pt>
                <c:pt idx="22028">
                  <c:v>54.364583333333336</c:v>
                </c:pt>
                <c:pt idx="22029">
                  <c:v>54.3671875</c:v>
                </c:pt>
                <c:pt idx="22030">
                  <c:v>54.369791666666664</c:v>
                </c:pt>
                <c:pt idx="22031">
                  <c:v>54.372395833333336</c:v>
                </c:pt>
                <c:pt idx="22032">
                  <c:v>54.375</c:v>
                </c:pt>
                <c:pt idx="22033">
                  <c:v>54.377604166666664</c:v>
                </c:pt>
                <c:pt idx="22034">
                  <c:v>54.380208333333336</c:v>
                </c:pt>
                <c:pt idx="22035">
                  <c:v>54.3828125</c:v>
                </c:pt>
                <c:pt idx="22036">
                  <c:v>54.385416666666664</c:v>
                </c:pt>
                <c:pt idx="22037">
                  <c:v>54.388020833333336</c:v>
                </c:pt>
                <c:pt idx="22038">
                  <c:v>54.390625</c:v>
                </c:pt>
                <c:pt idx="22039">
                  <c:v>54.393229166666664</c:v>
                </c:pt>
                <c:pt idx="22040">
                  <c:v>54.395833333333336</c:v>
                </c:pt>
                <c:pt idx="22041">
                  <c:v>54.3984375</c:v>
                </c:pt>
                <c:pt idx="22042">
                  <c:v>54.401041666666664</c:v>
                </c:pt>
                <c:pt idx="22043">
                  <c:v>54.403645833333336</c:v>
                </c:pt>
                <c:pt idx="22044">
                  <c:v>54.40625</c:v>
                </c:pt>
                <c:pt idx="22045">
                  <c:v>54.408854166666664</c:v>
                </c:pt>
                <c:pt idx="22046">
                  <c:v>54.411458333333336</c:v>
                </c:pt>
                <c:pt idx="22047">
                  <c:v>54.4140625</c:v>
                </c:pt>
                <c:pt idx="22048">
                  <c:v>54.416666666666664</c:v>
                </c:pt>
                <c:pt idx="22049">
                  <c:v>54.419270833333336</c:v>
                </c:pt>
                <c:pt idx="22050">
                  <c:v>54.421875</c:v>
                </c:pt>
                <c:pt idx="22051">
                  <c:v>54.424479166666664</c:v>
                </c:pt>
                <c:pt idx="22052">
                  <c:v>54.427083333333336</c:v>
                </c:pt>
                <c:pt idx="22053">
                  <c:v>54.4296875</c:v>
                </c:pt>
                <c:pt idx="22054">
                  <c:v>54.432291666666664</c:v>
                </c:pt>
                <c:pt idx="22055">
                  <c:v>54.434895833333336</c:v>
                </c:pt>
                <c:pt idx="22056">
                  <c:v>54.4375</c:v>
                </c:pt>
                <c:pt idx="22057">
                  <c:v>54.440104166666664</c:v>
                </c:pt>
                <c:pt idx="22058">
                  <c:v>54.442708333333336</c:v>
                </c:pt>
                <c:pt idx="22059">
                  <c:v>54.4453125</c:v>
                </c:pt>
                <c:pt idx="22060">
                  <c:v>54.447916666666664</c:v>
                </c:pt>
                <c:pt idx="22061">
                  <c:v>54.450520833333336</c:v>
                </c:pt>
                <c:pt idx="22062">
                  <c:v>54.453125</c:v>
                </c:pt>
                <c:pt idx="22063">
                  <c:v>54.455729166666664</c:v>
                </c:pt>
                <c:pt idx="22064">
                  <c:v>54.458333333333336</c:v>
                </c:pt>
                <c:pt idx="22065">
                  <c:v>54.4609375</c:v>
                </c:pt>
                <c:pt idx="22066">
                  <c:v>54.463541666666664</c:v>
                </c:pt>
                <c:pt idx="22067">
                  <c:v>54.466145833333336</c:v>
                </c:pt>
                <c:pt idx="22068">
                  <c:v>54.46875</c:v>
                </c:pt>
                <c:pt idx="22069">
                  <c:v>54.471354166666664</c:v>
                </c:pt>
                <c:pt idx="22070">
                  <c:v>54.473958333333336</c:v>
                </c:pt>
                <c:pt idx="22071">
                  <c:v>54.4765625</c:v>
                </c:pt>
                <c:pt idx="22072">
                  <c:v>54.479166666666664</c:v>
                </c:pt>
                <c:pt idx="22073">
                  <c:v>54.481770833333336</c:v>
                </c:pt>
                <c:pt idx="22074">
                  <c:v>54.484375</c:v>
                </c:pt>
                <c:pt idx="22075">
                  <c:v>54.486979166666664</c:v>
                </c:pt>
                <c:pt idx="22076">
                  <c:v>54.489583333333336</c:v>
                </c:pt>
                <c:pt idx="22077">
                  <c:v>54.4921875</c:v>
                </c:pt>
                <c:pt idx="22078">
                  <c:v>54.494791666666664</c:v>
                </c:pt>
                <c:pt idx="22079">
                  <c:v>54.497395833333336</c:v>
                </c:pt>
                <c:pt idx="22080">
                  <c:v>54.5</c:v>
                </c:pt>
                <c:pt idx="22081">
                  <c:v>54.502604166666664</c:v>
                </c:pt>
                <c:pt idx="22082">
                  <c:v>54.505208333333336</c:v>
                </c:pt>
                <c:pt idx="22083">
                  <c:v>54.5078125</c:v>
                </c:pt>
                <c:pt idx="22084">
                  <c:v>54.510416666666664</c:v>
                </c:pt>
                <c:pt idx="22085">
                  <c:v>54.513020833333336</c:v>
                </c:pt>
                <c:pt idx="22086">
                  <c:v>54.515625</c:v>
                </c:pt>
                <c:pt idx="22087">
                  <c:v>54.518229166666664</c:v>
                </c:pt>
                <c:pt idx="22088">
                  <c:v>54.520833333333336</c:v>
                </c:pt>
                <c:pt idx="22089">
                  <c:v>54.5234375</c:v>
                </c:pt>
                <c:pt idx="22090">
                  <c:v>54.526041666666664</c:v>
                </c:pt>
                <c:pt idx="22091">
                  <c:v>54.528645833333336</c:v>
                </c:pt>
                <c:pt idx="22092">
                  <c:v>54.53125</c:v>
                </c:pt>
                <c:pt idx="22093">
                  <c:v>54.533854166666664</c:v>
                </c:pt>
                <c:pt idx="22094">
                  <c:v>54.536458333333336</c:v>
                </c:pt>
                <c:pt idx="22095">
                  <c:v>54.5390625</c:v>
                </c:pt>
                <c:pt idx="22096">
                  <c:v>54.541666666666664</c:v>
                </c:pt>
                <c:pt idx="22097">
                  <c:v>54.544270833333336</c:v>
                </c:pt>
                <c:pt idx="22098">
                  <c:v>54.546875</c:v>
                </c:pt>
                <c:pt idx="22099">
                  <c:v>54.549479166666664</c:v>
                </c:pt>
                <c:pt idx="22100">
                  <c:v>54.552083333333336</c:v>
                </c:pt>
                <c:pt idx="22101">
                  <c:v>54.5546875</c:v>
                </c:pt>
                <c:pt idx="22102">
                  <c:v>54.557291666666664</c:v>
                </c:pt>
                <c:pt idx="22103">
                  <c:v>54.559895833333336</c:v>
                </c:pt>
                <c:pt idx="22104">
                  <c:v>54.5625</c:v>
                </c:pt>
                <c:pt idx="22105">
                  <c:v>54.565104166666664</c:v>
                </c:pt>
                <c:pt idx="22106">
                  <c:v>54.567708333333336</c:v>
                </c:pt>
                <c:pt idx="22107">
                  <c:v>54.5703125</c:v>
                </c:pt>
                <c:pt idx="22108">
                  <c:v>54.572916666666664</c:v>
                </c:pt>
                <c:pt idx="22109">
                  <c:v>54.575520833333336</c:v>
                </c:pt>
                <c:pt idx="22110">
                  <c:v>54.578125</c:v>
                </c:pt>
                <c:pt idx="22111">
                  <c:v>54.580729166666664</c:v>
                </c:pt>
                <c:pt idx="22112">
                  <c:v>54.583333333333336</c:v>
                </c:pt>
                <c:pt idx="22113">
                  <c:v>54.5859375</c:v>
                </c:pt>
                <c:pt idx="22114">
                  <c:v>54.588541666666664</c:v>
                </c:pt>
                <c:pt idx="22115">
                  <c:v>54.591145833333336</c:v>
                </c:pt>
                <c:pt idx="22116">
                  <c:v>54.59375</c:v>
                </c:pt>
                <c:pt idx="22117">
                  <c:v>54.596354166666664</c:v>
                </c:pt>
                <c:pt idx="22118">
                  <c:v>54.598958333333336</c:v>
                </c:pt>
                <c:pt idx="22119">
                  <c:v>54.6015625</c:v>
                </c:pt>
                <c:pt idx="22120">
                  <c:v>54.604166666666664</c:v>
                </c:pt>
                <c:pt idx="22121">
                  <c:v>54.606770833333336</c:v>
                </c:pt>
                <c:pt idx="22122">
                  <c:v>54.609375</c:v>
                </c:pt>
                <c:pt idx="22123">
                  <c:v>54.611979166666664</c:v>
                </c:pt>
                <c:pt idx="22124">
                  <c:v>54.614583333333336</c:v>
                </c:pt>
                <c:pt idx="22125">
                  <c:v>54.6171875</c:v>
                </c:pt>
                <c:pt idx="22126">
                  <c:v>54.619791666666664</c:v>
                </c:pt>
                <c:pt idx="22127">
                  <c:v>54.622395833333336</c:v>
                </c:pt>
                <c:pt idx="22128">
                  <c:v>54.625</c:v>
                </c:pt>
                <c:pt idx="22129">
                  <c:v>54.627604166666664</c:v>
                </c:pt>
                <c:pt idx="22130">
                  <c:v>54.630208333333336</c:v>
                </c:pt>
                <c:pt idx="22131">
                  <c:v>54.6328125</c:v>
                </c:pt>
                <c:pt idx="22132">
                  <c:v>54.635416666666664</c:v>
                </c:pt>
                <c:pt idx="22133">
                  <c:v>54.638020833333336</c:v>
                </c:pt>
                <c:pt idx="22134">
                  <c:v>54.640625</c:v>
                </c:pt>
                <c:pt idx="22135">
                  <c:v>54.643229166666664</c:v>
                </c:pt>
                <c:pt idx="22136">
                  <c:v>54.645833333333336</c:v>
                </c:pt>
                <c:pt idx="22137">
                  <c:v>54.6484375</c:v>
                </c:pt>
                <c:pt idx="22138">
                  <c:v>54.651041666666664</c:v>
                </c:pt>
                <c:pt idx="22139">
                  <c:v>54.653645833333336</c:v>
                </c:pt>
                <c:pt idx="22140">
                  <c:v>54.65625</c:v>
                </c:pt>
                <c:pt idx="22141">
                  <c:v>54.658854166666664</c:v>
                </c:pt>
                <c:pt idx="22142">
                  <c:v>54.661458333333336</c:v>
                </c:pt>
                <c:pt idx="22143">
                  <c:v>54.6640625</c:v>
                </c:pt>
                <c:pt idx="22144">
                  <c:v>54.666666666666664</c:v>
                </c:pt>
                <c:pt idx="22145">
                  <c:v>54.669270833333336</c:v>
                </c:pt>
                <c:pt idx="22146">
                  <c:v>54.671875</c:v>
                </c:pt>
                <c:pt idx="22147">
                  <c:v>54.674479166666664</c:v>
                </c:pt>
                <c:pt idx="22148">
                  <c:v>54.677083333333336</c:v>
                </c:pt>
                <c:pt idx="22149">
                  <c:v>54.6796875</c:v>
                </c:pt>
                <c:pt idx="22150">
                  <c:v>54.682291666666664</c:v>
                </c:pt>
                <c:pt idx="22151">
                  <c:v>54.684895833333336</c:v>
                </c:pt>
                <c:pt idx="22152">
                  <c:v>54.6875</c:v>
                </c:pt>
                <c:pt idx="22153">
                  <c:v>54.690104166666664</c:v>
                </c:pt>
                <c:pt idx="22154">
                  <c:v>54.692708333333336</c:v>
                </c:pt>
                <c:pt idx="22155">
                  <c:v>54.6953125</c:v>
                </c:pt>
                <c:pt idx="22156">
                  <c:v>54.697916666666664</c:v>
                </c:pt>
                <c:pt idx="22157">
                  <c:v>54.700520833333336</c:v>
                </c:pt>
                <c:pt idx="22158">
                  <c:v>54.703125</c:v>
                </c:pt>
                <c:pt idx="22159">
                  <c:v>54.705729166666664</c:v>
                </c:pt>
                <c:pt idx="22160">
                  <c:v>54.708333333333336</c:v>
                </c:pt>
                <c:pt idx="22161">
                  <c:v>54.7109375</c:v>
                </c:pt>
                <c:pt idx="22162">
                  <c:v>54.713541666666664</c:v>
                </c:pt>
                <c:pt idx="22163">
                  <c:v>54.716145833333336</c:v>
                </c:pt>
                <c:pt idx="22164">
                  <c:v>54.71875</c:v>
                </c:pt>
                <c:pt idx="22165">
                  <c:v>54.721354166666664</c:v>
                </c:pt>
                <c:pt idx="22166">
                  <c:v>54.723958333333336</c:v>
                </c:pt>
                <c:pt idx="22167">
                  <c:v>54.7265625</c:v>
                </c:pt>
                <c:pt idx="22168">
                  <c:v>54.729166666666664</c:v>
                </c:pt>
                <c:pt idx="22169">
                  <c:v>54.731770833333336</c:v>
                </c:pt>
                <c:pt idx="22170">
                  <c:v>54.734375</c:v>
                </c:pt>
                <c:pt idx="22171">
                  <c:v>54.736979166666664</c:v>
                </c:pt>
                <c:pt idx="22172">
                  <c:v>54.739583333333336</c:v>
                </c:pt>
                <c:pt idx="22173">
                  <c:v>54.7421875</c:v>
                </c:pt>
                <c:pt idx="22174">
                  <c:v>54.744791666666664</c:v>
                </c:pt>
                <c:pt idx="22175">
                  <c:v>54.747395833333336</c:v>
                </c:pt>
                <c:pt idx="22176">
                  <c:v>54.75</c:v>
                </c:pt>
                <c:pt idx="22177">
                  <c:v>54.752604166666664</c:v>
                </c:pt>
                <c:pt idx="22178">
                  <c:v>54.755208333333336</c:v>
                </c:pt>
                <c:pt idx="22179">
                  <c:v>54.7578125</c:v>
                </c:pt>
                <c:pt idx="22180">
                  <c:v>54.760416666666664</c:v>
                </c:pt>
                <c:pt idx="22181">
                  <c:v>54.763020833333336</c:v>
                </c:pt>
                <c:pt idx="22182">
                  <c:v>54.765625</c:v>
                </c:pt>
                <c:pt idx="22183">
                  <c:v>54.768229166666664</c:v>
                </c:pt>
                <c:pt idx="22184">
                  <c:v>54.770833333333336</c:v>
                </c:pt>
                <c:pt idx="22185">
                  <c:v>54.7734375</c:v>
                </c:pt>
                <c:pt idx="22186">
                  <c:v>54.776041666666664</c:v>
                </c:pt>
                <c:pt idx="22187">
                  <c:v>54.778645833333336</c:v>
                </c:pt>
                <c:pt idx="22188">
                  <c:v>54.78125</c:v>
                </c:pt>
                <c:pt idx="22189">
                  <c:v>54.783854166666664</c:v>
                </c:pt>
                <c:pt idx="22190">
                  <c:v>54.786458333333336</c:v>
                </c:pt>
                <c:pt idx="22191">
                  <c:v>54.7890625</c:v>
                </c:pt>
                <c:pt idx="22192">
                  <c:v>54.791666666666664</c:v>
                </c:pt>
                <c:pt idx="22193">
                  <c:v>54.794270833333336</c:v>
                </c:pt>
                <c:pt idx="22194">
                  <c:v>54.796875</c:v>
                </c:pt>
                <c:pt idx="22195">
                  <c:v>54.799479166666664</c:v>
                </c:pt>
                <c:pt idx="22196">
                  <c:v>54.802083333333336</c:v>
                </c:pt>
                <c:pt idx="22197">
                  <c:v>54.8046875</c:v>
                </c:pt>
                <c:pt idx="22198">
                  <c:v>54.807291666666664</c:v>
                </c:pt>
                <c:pt idx="22199">
                  <c:v>54.809895833333336</c:v>
                </c:pt>
                <c:pt idx="22200">
                  <c:v>54.8125</c:v>
                </c:pt>
                <c:pt idx="22201">
                  <c:v>54.815104166666664</c:v>
                </c:pt>
                <c:pt idx="22202">
                  <c:v>54.817708333333336</c:v>
                </c:pt>
                <c:pt idx="22203">
                  <c:v>54.8203125</c:v>
                </c:pt>
                <c:pt idx="22204">
                  <c:v>54.822916666666664</c:v>
                </c:pt>
                <c:pt idx="22205">
                  <c:v>54.825520833333336</c:v>
                </c:pt>
                <c:pt idx="22206">
                  <c:v>54.828125</c:v>
                </c:pt>
                <c:pt idx="22207">
                  <c:v>54.830729166666664</c:v>
                </c:pt>
                <c:pt idx="22208">
                  <c:v>54.833333333333336</c:v>
                </c:pt>
                <c:pt idx="22209">
                  <c:v>54.8359375</c:v>
                </c:pt>
                <c:pt idx="22210">
                  <c:v>54.838541666666664</c:v>
                </c:pt>
                <c:pt idx="22211">
                  <c:v>54.841145833333336</c:v>
                </c:pt>
                <c:pt idx="22212">
                  <c:v>54.84375</c:v>
                </c:pt>
                <c:pt idx="22213">
                  <c:v>54.846354166666664</c:v>
                </c:pt>
                <c:pt idx="22214">
                  <c:v>54.848958333333336</c:v>
                </c:pt>
                <c:pt idx="22215">
                  <c:v>54.8515625</c:v>
                </c:pt>
                <c:pt idx="22216">
                  <c:v>54.854166666666664</c:v>
                </c:pt>
                <c:pt idx="22217">
                  <c:v>54.856770833333336</c:v>
                </c:pt>
                <c:pt idx="22218">
                  <c:v>54.859375</c:v>
                </c:pt>
                <c:pt idx="22219">
                  <c:v>54.861979166666664</c:v>
                </c:pt>
                <c:pt idx="22220">
                  <c:v>54.864583333333336</c:v>
                </c:pt>
                <c:pt idx="22221">
                  <c:v>54.8671875</c:v>
                </c:pt>
                <c:pt idx="22222">
                  <c:v>54.869791666666664</c:v>
                </c:pt>
                <c:pt idx="22223">
                  <c:v>54.872395833333336</c:v>
                </c:pt>
                <c:pt idx="22224">
                  <c:v>54.875</c:v>
                </c:pt>
                <c:pt idx="22225">
                  <c:v>54.877604166666664</c:v>
                </c:pt>
                <c:pt idx="22226">
                  <c:v>54.880208333333336</c:v>
                </c:pt>
                <c:pt idx="22227">
                  <c:v>54.8828125</c:v>
                </c:pt>
                <c:pt idx="22228">
                  <c:v>54.885416666666664</c:v>
                </c:pt>
                <c:pt idx="22229">
                  <c:v>54.888020833333336</c:v>
                </c:pt>
                <c:pt idx="22230">
                  <c:v>54.890625</c:v>
                </c:pt>
                <c:pt idx="22231">
                  <c:v>54.893229166666664</c:v>
                </c:pt>
                <c:pt idx="22232">
                  <c:v>54.895833333333336</c:v>
                </c:pt>
                <c:pt idx="22233">
                  <c:v>54.8984375</c:v>
                </c:pt>
                <c:pt idx="22234">
                  <c:v>54.901041666666664</c:v>
                </c:pt>
                <c:pt idx="22235">
                  <c:v>54.903645833333336</c:v>
                </c:pt>
                <c:pt idx="22236">
                  <c:v>54.90625</c:v>
                </c:pt>
                <c:pt idx="22237">
                  <c:v>54.908854166666664</c:v>
                </c:pt>
                <c:pt idx="22238">
                  <c:v>54.911458333333336</c:v>
                </c:pt>
                <c:pt idx="22239">
                  <c:v>54.9140625</c:v>
                </c:pt>
                <c:pt idx="22240">
                  <c:v>54.916666666666664</c:v>
                </c:pt>
                <c:pt idx="22241">
                  <c:v>54.919270833333336</c:v>
                </c:pt>
                <c:pt idx="22242">
                  <c:v>54.921875</c:v>
                </c:pt>
                <c:pt idx="22243">
                  <c:v>54.924479166666664</c:v>
                </c:pt>
                <c:pt idx="22244">
                  <c:v>54.927083333333336</c:v>
                </c:pt>
                <c:pt idx="22245">
                  <c:v>54.9296875</c:v>
                </c:pt>
                <c:pt idx="22246">
                  <c:v>54.932291666666664</c:v>
                </c:pt>
                <c:pt idx="22247">
                  <c:v>54.934895833333336</c:v>
                </c:pt>
                <c:pt idx="22248">
                  <c:v>54.9375</c:v>
                </c:pt>
                <c:pt idx="22249">
                  <c:v>54.940104166666664</c:v>
                </c:pt>
                <c:pt idx="22250">
                  <c:v>54.942708333333336</c:v>
                </c:pt>
                <c:pt idx="22251">
                  <c:v>54.9453125</c:v>
                </c:pt>
                <c:pt idx="22252">
                  <c:v>54.947916666666664</c:v>
                </c:pt>
                <c:pt idx="22253">
                  <c:v>54.950520833333336</c:v>
                </c:pt>
                <c:pt idx="22254">
                  <c:v>54.953125</c:v>
                </c:pt>
                <c:pt idx="22255">
                  <c:v>54.955729166666664</c:v>
                </c:pt>
                <c:pt idx="22256">
                  <c:v>54.958333333333336</c:v>
                </c:pt>
                <c:pt idx="22257">
                  <c:v>54.9609375</c:v>
                </c:pt>
                <c:pt idx="22258">
                  <c:v>54.963541666666664</c:v>
                </c:pt>
                <c:pt idx="22259">
                  <c:v>54.966145833333336</c:v>
                </c:pt>
                <c:pt idx="22260">
                  <c:v>54.96875</c:v>
                </c:pt>
                <c:pt idx="22261">
                  <c:v>54.971354166666664</c:v>
                </c:pt>
                <c:pt idx="22262">
                  <c:v>54.973958333333336</c:v>
                </c:pt>
                <c:pt idx="22263">
                  <c:v>54.9765625</c:v>
                </c:pt>
                <c:pt idx="22264">
                  <c:v>54.979166666666664</c:v>
                </c:pt>
                <c:pt idx="22265">
                  <c:v>54.981770833333336</c:v>
                </c:pt>
                <c:pt idx="22266">
                  <c:v>54.984375</c:v>
                </c:pt>
                <c:pt idx="22267">
                  <c:v>54.986979166666664</c:v>
                </c:pt>
                <c:pt idx="22268">
                  <c:v>54.989583333333336</c:v>
                </c:pt>
                <c:pt idx="22269">
                  <c:v>54.9921875</c:v>
                </c:pt>
                <c:pt idx="22270">
                  <c:v>54.994791666666664</c:v>
                </c:pt>
                <c:pt idx="22271">
                  <c:v>54.997395833333336</c:v>
                </c:pt>
                <c:pt idx="22272">
                  <c:v>55</c:v>
                </c:pt>
                <c:pt idx="22273">
                  <c:v>55.002604166666664</c:v>
                </c:pt>
                <c:pt idx="22274">
                  <c:v>55.005208333333336</c:v>
                </c:pt>
                <c:pt idx="22275">
                  <c:v>55.0078125</c:v>
                </c:pt>
                <c:pt idx="22276">
                  <c:v>55.010416666666664</c:v>
                </c:pt>
                <c:pt idx="22277">
                  <c:v>55.013020833333336</c:v>
                </c:pt>
                <c:pt idx="22278">
                  <c:v>55.015625</c:v>
                </c:pt>
                <c:pt idx="22279">
                  <c:v>55.018229166666664</c:v>
                </c:pt>
                <c:pt idx="22280">
                  <c:v>55.020833333333336</c:v>
                </c:pt>
                <c:pt idx="22281">
                  <c:v>55.0234375</c:v>
                </c:pt>
                <c:pt idx="22282">
                  <c:v>55.026041666666664</c:v>
                </c:pt>
                <c:pt idx="22283">
                  <c:v>55.028645833333336</c:v>
                </c:pt>
                <c:pt idx="22284">
                  <c:v>55.03125</c:v>
                </c:pt>
                <c:pt idx="22285">
                  <c:v>55.033854166666664</c:v>
                </c:pt>
                <c:pt idx="22286">
                  <c:v>55.036458333333336</c:v>
                </c:pt>
                <c:pt idx="22287">
                  <c:v>55.0390625</c:v>
                </c:pt>
                <c:pt idx="22288">
                  <c:v>55.041666666666664</c:v>
                </c:pt>
                <c:pt idx="22289">
                  <c:v>55.044270833333336</c:v>
                </c:pt>
                <c:pt idx="22290">
                  <c:v>55.046875</c:v>
                </c:pt>
                <c:pt idx="22291">
                  <c:v>55.049479166666664</c:v>
                </c:pt>
                <c:pt idx="22292">
                  <c:v>55.052083333333336</c:v>
                </c:pt>
                <c:pt idx="22293">
                  <c:v>55.0546875</c:v>
                </c:pt>
                <c:pt idx="22294">
                  <c:v>55.057291666666664</c:v>
                </c:pt>
                <c:pt idx="22295">
                  <c:v>55.059895833333336</c:v>
                </c:pt>
                <c:pt idx="22296">
                  <c:v>55.0625</c:v>
                </c:pt>
                <c:pt idx="22297">
                  <c:v>55.065104166666664</c:v>
                </c:pt>
                <c:pt idx="22298">
                  <c:v>55.067708333333336</c:v>
                </c:pt>
                <c:pt idx="22299">
                  <c:v>55.0703125</c:v>
                </c:pt>
                <c:pt idx="22300">
                  <c:v>55.072916666666664</c:v>
                </c:pt>
                <c:pt idx="22301">
                  <c:v>55.075520833333336</c:v>
                </c:pt>
                <c:pt idx="22302">
                  <c:v>55.078125</c:v>
                </c:pt>
                <c:pt idx="22303">
                  <c:v>55.080729166666664</c:v>
                </c:pt>
                <c:pt idx="22304">
                  <c:v>55.083333333333336</c:v>
                </c:pt>
                <c:pt idx="22305">
                  <c:v>55.0859375</c:v>
                </c:pt>
                <c:pt idx="22306">
                  <c:v>55.088541666666664</c:v>
                </c:pt>
                <c:pt idx="22307">
                  <c:v>55.091145833333336</c:v>
                </c:pt>
                <c:pt idx="22308">
                  <c:v>55.09375</c:v>
                </c:pt>
                <c:pt idx="22309">
                  <c:v>55.096354166666664</c:v>
                </c:pt>
                <c:pt idx="22310">
                  <c:v>55.098958333333336</c:v>
                </c:pt>
                <c:pt idx="22311">
                  <c:v>55.1015625</c:v>
                </c:pt>
                <c:pt idx="22312">
                  <c:v>55.104166666666664</c:v>
                </c:pt>
                <c:pt idx="22313">
                  <c:v>55.106770833333336</c:v>
                </c:pt>
                <c:pt idx="22314">
                  <c:v>55.109375</c:v>
                </c:pt>
                <c:pt idx="22315">
                  <c:v>55.111979166666664</c:v>
                </c:pt>
                <c:pt idx="22316">
                  <c:v>55.114583333333336</c:v>
                </c:pt>
                <c:pt idx="22317">
                  <c:v>55.1171875</c:v>
                </c:pt>
                <c:pt idx="22318">
                  <c:v>55.119791666666664</c:v>
                </c:pt>
                <c:pt idx="22319">
                  <c:v>55.122395833333336</c:v>
                </c:pt>
                <c:pt idx="22320">
                  <c:v>55.125</c:v>
                </c:pt>
                <c:pt idx="22321">
                  <c:v>55.127604166666664</c:v>
                </c:pt>
                <c:pt idx="22322">
                  <c:v>55.130208333333336</c:v>
                </c:pt>
                <c:pt idx="22323">
                  <c:v>55.1328125</c:v>
                </c:pt>
                <c:pt idx="22324">
                  <c:v>55.135416666666664</c:v>
                </c:pt>
                <c:pt idx="22325">
                  <c:v>55.138020833333336</c:v>
                </c:pt>
                <c:pt idx="22326">
                  <c:v>55.140625</c:v>
                </c:pt>
                <c:pt idx="22327">
                  <c:v>55.143229166666664</c:v>
                </c:pt>
                <c:pt idx="22328">
                  <c:v>55.145833333333336</c:v>
                </c:pt>
                <c:pt idx="22329">
                  <c:v>55.1484375</c:v>
                </c:pt>
                <c:pt idx="22330">
                  <c:v>55.151041666666664</c:v>
                </c:pt>
                <c:pt idx="22331">
                  <c:v>55.153645833333336</c:v>
                </c:pt>
                <c:pt idx="22332">
                  <c:v>55.15625</c:v>
                </c:pt>
                <c:pt idx="22333">
                  <c:v>55.158854166666664</c:v>
                </c:pt>
                <c:pt idx="22334">
                  <c:v>55.161458333333336</c:v>
                </c:pt>
                <c:pt idx="22335">
                  <c:v>55.1640625</c:v>
                </c:pt>
                <c:pt idx="22336">
                  <c:v>55.166666666666664</c:v>
                </c:pt>
                <c:pt idx="22337">
                  <c:v>55.169270833333336</c:v>
                </c:pt>
                <c:pt idx="22338">
                  <c:v>55.171875</c:v>
                </c:pt>
                <c:pt idx="22339">
                  <c:v>55.174479166666664</c:v>
                </c:pt>
                <c:pt idx="22340">
                  <c:v>55.177083333333336</c:v>
                </c:pt>
                <c:pt idx="22341">
                  <c:v>55.1796875</c:v>
                </c:pt>
                <c:pt idx="22342">
                  <c:v>55.182291666666664</c:v>
                </c:pt>
                <c:pt idx="22343">
                  <c:v>55.184895833333336</c:v>
                </c:pt>
                <c:pt idx="22344">
                  <c:v>55.1875</c:v>
                </c:pt>
                <c:pt idx="22345">
                  <c:v>55.190104166666664</c:v>
                </c:pt>
                <c:pt idx="22346">
                  <c:v>55.192708333333336</c:v>
                </c:pt>
                <c:pt idx="22347">
                  <c:v>55.1953125</c:v>
                </c:pt>
                <c:pt idx="22348">
                  <c:v>55.197916666666664</c:v>
                </c:pt>
                <c:pt idx="22349">
                  <c:v>55.200520833333336</c:v>
                </c:pt>
                <c:pt idx="22350">
                  <c:v>55.203125</c:v>
                </c:pt>
                <c:pt idx="22351">
                  <c:v>55.205729166666664</c:v>
                </c:pt>
                <c:pt idx="22352">
                  <c:v>55.208333333333336</c:v>
                </c:pt>
                <c:pt idx="22353">
                  <c:v>55.2109375</c:v>
                </c:pt>
                <c:pt idx="22354">
                  <c:v>55.213541666666664</c:v>
                </c:pt>
                <c:pt idx="22355">
                  <c:v>55.216145833333336</c:v>
                </c:pt>
                <c:pt idx="22356">
                  <c:v>55.21875</c:v>
                </c:pt>
                <c:pt idx="22357">
                  <c:v>55.221354166666664</c:v>
                </c:pt>
                <c:pt idx="22358">
                  <c:v>55.223958333333336</c:v>
                </c:pt>
                <c:pt idx="22359">
                  <c:v>55.2265625</c:v>
                </c:pt>
                <c:pt idx="22360">
                  <c:v>55.229166666666664</c:v>
                </c:pt>
                <c:pt idx="22361">
                  <c:v>55.231770833333336</c:v>
                </c:pt>
                <c:pt idx="22362">
                  <c:v>55.234375</c:v>
                </c:pt>
                <c:pt idx="22363">
                  <c:v>55.236979166666664</c:v>
                </c:pt>
                <c:pt idx="22364">
                  <c:v>55.239583333333336</c:v>
                </c:pt>
                <c:pt idx="22365">
                  <c:v>55.2421875</c:v>
                </c:pt>
                <c:pt idx="22366">
                  <c:v>55.244791666666664</c:v>
                </c:pt>
                <c:pt idx="22367">
                  <c:v>55.247395833333336</c:v>
                </c:pt>
                <c:pt idx="22368">
                  <c:v>55.25</c:v>
                </c:pt>
                <c:pt idx="22369">
                  <c:v>55.252604166666664</c:v>
                </c:pt>
                <c:pt idx="22370">
                  <c:v>55.255208333333336</c:v>
                </c:pt>
                <c:pt idx="22371">
                  <c:v>55.2578125</c:v>
                </c:pt>
                <c:pt idx="22372">
                  <c:v>55.260416666666664</c:v>
                </c:pt>
                <c:pt idx="22373">
                  <c:v>55.263020833333336</c:v>
                </c:pt>
                <c:pt idx="22374">
                  <c:v>55.265625</c:v>
                </c:pt>
                <c:pt idx="22375">
                  <c:v>55.268229166666664</c:v>
                </c:pt>
                <c:pt idx="22376">
                  <c:v>55.270833333333336</c:v>
                </c:pt>
                <c:pt idx="22377">
                  <c:v>55.2734375</c:v>
                </c:pt>
                <c:pt idx="22378">
                  <c:v>55.276041666666664</c:v>
                </c:pt>
                <c:pt idx="22379">
                  <c:v>55.278645833333336</c:v>
                </c:pt>
                <c:pt idx="22380">
                  <c:v>55.28125</c:v>
                </c:pt>
                <c:pt idx="22381">
                  <c:v>55.283854166666664</c:v>
                </c:pt>
                <c:pt idx="22382">
                  <c:v>55.286458333333336</c:v>
                </c:pt>
                <c:pt idx="22383">
                  <c:v>55.2890625</c:v>
                </c:pt>
                <c:pt idx="22384">
                  <c:v>55.291666666666664</c:v>
                </c:pt>
                <c:pt idx="22385">
                  <c:v>55.294270833333336</c:v>
                </c:pt>
                <c:pt idx="22386">
                  <c:v>55.296875</c:v>
                </c:pt>
                <c:pt idx="22387">
                  <c:v>55.299479166666664</c:v>
                </c:pt>
                <c:pt idx="22388">
                  <c:v>55.302083333333336</c:v>
                </c:pt>
                <c:pt idx="22389">
                  <c:v>55.3046875</c:v>
                </c:pt>
                <c:pt idx="22390">
                  <c:v>55.307291666666664</c:v>
                </c:pt>
                <c:pt idx="22391">
                  <c:v>55.309895833333336</c:v>
                </c:pt>
                <c:pt idx="22392">
                  <c:v>55.3125</c:v>
                </c:pt>
                <c:pt idx="22393">
                  <c:v>55.315104166666664</c:v>
                </c:pt>
                <c:pt idx="22394">
                  <c:v>55.317708333333336</c:v>
                </c:pt>
                <c:pt idx="22395">
                  <c:v>55.3203125</c:v>
                </c:pt>
                <c:pt idx="22396">
                  <c:v>55.322916666666664</c:v>
                </c:pt>
                <c:pt idx="22397">
                  <c:v>55.325520833333336</c:v>
                </c:pt>
                <c:pt idx="22398">
                  <c:v>55.328125</c:v>
                </c:pt>
                <c:pt idx="22399">
                  <c:v>55.330729166666664</c:v>
                </c:pt>
                <c:pt idx="22400">
                  <c:v>55.333333333333336</c:v>
                </c:pt>
                <c:pt idx="22401">
                  <c:v>55.3359375</c:v>
                </c:pt>
                <c:pt idx="22402">
                  <c:v>55.338541666666664</c:v>
                </c:pt>
                <c:pt idx="22403">
                  <c:v>55.341145833333336</c:v>
                </c:pt>
                <c:pt idx="22404">
                  <c:v>55.34375</c:v>
                </c:pt>
                <c:pt idx="22405">
                  <c:v>55.346354166666664</c:v>
                </c:pt>
                <c:pt idx="22406">
                  <c:v>55.348958333333336</c:v>
                </c:pt>
                <c:pt idx="22407">
                  <c:v>55.3515625</c:v>
                </c:pt>
                <c:pt idx="22408">
                  <c:v>55.354166666666664</c:v>
                </c:pt>
                <c:pt idx="22409">
                  <c:v>55.356770833333336</c:v>
                </c:pt>
                <c:pt idx="22410">
                  <c:v>55.359375</c:v>
                </c:pt>
                <c:pt idx="22411">
                  <c:v>55.361979166666664</c:v>
                </c:pt>
                <c:pt idx="22412">
                  <c:v>55.364583333333336</c:v>
                </c:pt>
                <c:pt idx="22413">
                  <c:v>55.3671875</c:v>
                </c:pt>
                <c:pt idx="22414">
                  <c:v>55.369791666666664</c:v>
                </c:pt>
                <c:pt idx="22415">
                  <c:v>55.372395833333336</c:v>
                </c:pt>
                <c:pt idx="22416">
                  <c:v>55.375</c:v>
                </c:pt>
                <c:pt idx="22417">
                  <c:v>55.377604166666664</c:v>
                </c:pt>
                <c:pt idx="22418">
                  <c:v>55.380208333333336</c:v>
                </c:pt>
                <c:pt idx="22419">
                  <c:v>55.3828125</c:v>
                </c:pt>
                <c:pt idx="22420">
                  <c:v>55.385416666666664</c:v>
                </c:pt>
                <c:pt idx="22421">
                  <c:v>55.388020833333336</c:v>
                </c:pt>
                <c:pt idx="22422">
                  <c:v>55.390625</c:v>
                </c:pt>
                <c:pt idx="22423">
                  <c:v>55.393229166666664</c:v>
                </c:pt>
                <c:pt idx="22424">
                  <c:v>55.395833333333336</c:v>
                </c:pt>
                <c:pt idx="22425">
                  <c:v>55.3984375</c:v>
                </c:pt>
                <c:pt idx="22426">
                  <c:v>55.401041666666664</c:v>
                </c:pt>
                <c:pt idx="22427">
                  <c:v>55.403645833333336</c:v>
                </c:pt>
                <c:pt idx="22428">
                  <c:v>55.40625</c:v>
                </c:pt>
                <c:pt idx="22429">
                  <c:v>55.408854166666664</c:v>
                </c:pt>
                <c:pt idx="22430">
                  <c:v>55.411458333333336</c:v>
                </c:pt>
                <c:pt idx="22431">
                  <c:v>55.4140625</c:v>
                </c:pt>
                <c:pt idx="22432">
                  <c:v>55.416666666666664</c:v>
                </c:pt>
                <c:pt idx="22433">
                  <c:v>55.419270833333336</c:v>
                </c:pt>
                <c:pt idx="22434">
                  <c:v>55.421875</c:v>
                </c:pt>
                <c:pt idx="22435">
                  <c:v>55.424479166666664</c:v>
                </c:pt>
                <c:pt idx="22436">
                  <c:v>55.427083333333336</c:v>
                </c:pt>
                <c:pt idx="22437">
                  <c:v>55.4296875</c:v>
                </c:pt>
                <c:pt idx="22438">
                  <c:v>55.432291666666664</c:v>
                </c:pt>
                <c:pt idx="22439">
                  <c:v>55.434895833333336</c:v>
                </c:pt>
                <c:pt idx="22440">
                  <c:v>55.4375</c:v>
                </c:pt>
                <c:pt idx="22441">
                  <c:v>55.440104166666664</c:v>
                </c:pt>
                <c:pt idx="22442">
                  <c:v>55.442708333333336</c:v>
                </c:pt>
                <c:pt idx="22443">
                  <c:v>55.4453125</c:v>
                </c:pt>
                <c:pt idx="22444">
                  <c:v>55.447916666666664</c:v>
                </c:pt>
                <c:pt idx="22445">
                  <c:v>55.450520833333336</c:v>
                </c:pt>
                <c:pt idx="22446">
                  <c:v>55.453125</c:v>
                </c:pt>
                <c:pt idx="22447">
                  <c:v>55.455729166666664</c:v>
                </c:pt>
                <c:pt idx="22448">
                  <c:v>55.458333333333336</c:v>
                </c:pt>
                <c:pt idx="22449">
                  <c:v>55.4609375</c:v>
                </c:pt>
                <c:pt idx="22450">
                  <c:v>55.463541666666664</c:v>
                </c:pt>
                <c:pt idx="22451">
                  <c:v>55.466145833333336</c:v>
                </c:pt>
                <c:pt idx="22452">
                  <c:v>55.46875</c:v>
                </c:pt>
                <c:pt idx="22453">
                  <c:v>55.471354166666664</c:v>
                </c:pt>
                <c:pt idx="22454">
                  <c:v>55.473958333333336</c:v>
                </c:pt>
                <c:pt idx="22455">
                  <c:v>55.4765625</c:v>
                </c:pt>
                <c:pt idx="22456">
                  <c:v>55.479166666666664</c:v>
                </c:pt>
                <c:pt idx="22457">
                  <c:v>55.481770833333336</c:v>
                </c:pt>
                <c:pt idx="22458">
                  <c:v>55.484375</c:v>
                </c:pt>
                <c:pt idx="22459">
                  <c:v>55.486979166666664</c:v>
                </c:pt>
                <c:pt idx="22460">
                  <c:v>55.489583333333336</c:v>
                </c:pt>
                <c:pt idx="22461">
                  <c:v>55.4921875</c:v>
                </c:pt>
                <c:pt idx="22462">
                  <c:v>55.494791666666664</c:v>
                </c:pt>
                <c:pt idx="22463">
                  <c:v>55.497395833333336</c:v>
                </c:pt>
                <c:pt idx="22464">
                  <c:v>55.5</c:v>
                </c:pt>
                <c:pt idx="22465">
                  <c:v>55.502604166666664</c:v>
                </c:pt>
                <c:pt idx="22466">
                  <c:v>55.505208333333336</c:v>
                </c:pt>
                <c:pt idx="22467">
                  <c:v>55.5078125</c:v>
                </c:pt>
                <c:pt idx="22468">
                  <c:v>55.510416666666664</c:v>
                </c:pt>
                <c:pt idx="22469">
                  <c:v>55.513020833333336</c:v>
                </c:pt>
                <c:pt idx="22470">
                  <c:v>55.515625</c:v>
                </c:pt>
                <c:pt idx="22471">
                  <c:v>55.518229166666664</c:v>
                </c:pt>
                <c:pt idx="22472">
                  <c:v>55.520833333333336</c:v>
                </c:pt>
                <c:pt idx="22473">
                  <c:v>55.5234375</c:v>
                </c:pt>
                <c:pt idx="22474">
                  <c:v>55.526041666666664</c:v>
                </c:pt>
                <c:pt idx="22475">
                  <c:v>55.528645833333336</c:v>
                </c:pt>
                <c:pt idx="22476">
                  <c:v>55.53125</c:v>
                </c:pt>
                <c:pt idx="22477">
                  <c:v>55.533854166666664</c:v>
                </c:pt>
                <c:pt idx="22478">
                  <c:v>55.536458333333336</c:v>
                </c:pt>
                <c:pt idx="22479">
                  <c:v>55.5390625</c:v>
                </c:pt>
                <c:pt idx="22480">
                  <c:v>55.541666666666664</c:v>
                </c:pt>
                <c:pt idx="22481">
                  <c:v>55.544270833333336</c:v>
                </c:pt>
                <c:pt idx="22482">
                  <c:v>55.546875</c:v>
                </c:pt>
                <c:pt idx="22483">
                  <c:v>55.549479166666664</c:v>
                </c:pt>
                <c:pt idx="22484">
                  <c:v>55.552083333333336</c:v>
                </c:pt>
                <c:pt idx="22485">
                  <c:v>55.5546875</c:v>
                </c:pt>
                <c:pt idx="22486">
                  <c:v>55.557291666666664</c:v>
                </c:pt>
                <c:pt idx="22487">
                  <c:v>55.559895833333336</c:v>
                </c:pt>
                <c:pt idx="22488">
                  <c:v>55.5625</c:v>
                </c:pt>
                <c:pt idx="22489">
                  <c:v>55.565104166666664</c:v>
                </c:pt>
                <c:pt idx="22490">
                  <c:v>55.567708333333336</c:v>
                </c:pt>
                <c:pt idx="22491">
                  <c:v>55.5703125</c:v>
                </c:pt>
                <c:pt idx="22492">
                  <c:v>55.572916666666664</c:v>
                </c:pt>
                <c:pt idx="22493">
                  <c:v>55.575520833333336</c:v>
                </c:pt>
                <c:pt idx="22494">
                  <c:v>55.578125</c:v>
                </c:pt>
                <c:pt idx="22495">
                  <c:v>55.580729166666664</c:v>
                </c:pt>
                <c:pt idx="22496">
                  <c:v>55.583333333333336</c:v>
                </c:pt>
                <c:pt idx="22497">
                  <c:v>55.5859375</c:v>
                </c:pt>
                <c:pt idx="22498">
                  <c:v>55.588541666666664</c:v>
                </c:pt>
                <c:pt idx="22499">
                  <c:v>55.591145833333336</c:v>
                </c:pt>
                <c:pt idx="22500">
                  <c:v>55.59375</c:v>
                </c:pt>
                <c:pt idx="22501">
                  <c:v>55.596354166666664</c:v>
                </c:pt>
                <c:pt idx="22502">
                  <c:v>55.598958333333336</c:v>
                </c:pt>
                <c:pt idx="22503">
                  <c:v>55.6015625</c:v>
                </c:pt>
                <c:pt idx="22504">
                  <c:v>55.604166666666664</c:v>
                </c:pt>
                <c:pt idx="22505">
                  <c:v>55.606770833333336</c:v>
                </c:pt>
                <c:pt idx="22506">
                  <c:v>55.609375</c:v>
                </c:pt>
                <c:pt idx="22507">
                  <c:v>55.611979166666664</c:v>
                </c:pt>
                <c:pt idx="22508">
                  <c:v>55.614583333333336</c:v>
                </c:pt>
                <c:pt idx="22509">
                  <c:v>55.6171875</c:v>
                </c:pt>
                <c:pt idx="22510">
                  <c:v>55.619791666666664</c:v>
                </c:pt>
                <c:pt idx="22511">
                  <c:v>55.622395833333336</c:v>
                </c:pt>
                <c:pt idx="22512">
                  <c:v>55.625</c:v>
                </c:pt>
                <c:pt idx="22513">
                  <c:v>55.627604166666664</c:v>
                </c:pt>
                <c:pt idx="22514">
                  <c:v>55.630208333333336</c:v>
                </c:pt>
                <c:pt idx="22515">
                  <c:v>55.6328125</c:v>
                </c:pt>
                <c:pt idx="22516">
                  <c:v>55.635416666666664</c:v>
                </c:pt>
                <c:pt idx="22517">
                  <c:v>55.638020833333336</c:v>
                </c:pt>
                <c:pt idx="22518">
                  <c:v>55.640625</c:v>
                </c:pt>
                <c:pt idx="22519">
                  <c:v>55.643229166666664</c:v>
                </c:pt>
                <c:pt idx="22520">
                  <c:v>55.645833333333336</c:v>
                </c:pt>
                <c:pt idx="22521">
                  <c:v>55.6484375</c:v>
                </c:pt>
                <c:pt idx="22522">
                  <c:v>55.651041666666664</c:v>
                </c:pt>
                <c:pt idx="22523">
                  <c:v>55.653645833333336</c:v>
                </c:pt>
                <c:pt idx="22524">
                  <c:v>55.65625</c:v>
                </c:pt>
                <c:pt idx="22525">
                  <c:v>55.658854166666664</c:v>
                </c:pt>
                <c:pt idx="22526">
                  <c:v>55.661458333333336</c:v>
                </c:pt>
                <c:pt idx="22527">
                  <c:v>55.6640625</c:v>
                </c:pt>
                <c:pt idx="22528">
                  <c:v>55.666666666666664</c:v>
                </c:pt>
                <c:pt idx="22529">
                  <c:v>55.669270833333336</c:v>
                </c:pt>
                <c:pt idx="22530">
                  <c:v>55.671875</c:v>
                </c:pt>
                <c:pt idx="22531">
                  <c:v>55.674479166666664</c:v>
                </c:pt>
                <c:pt idx="22532">
                  <c:v>55.677083333333336</c:v>
                </c:pt>
                <c:pt idx="22533">
                  <c:v>55.6796875</c:v>
                </c:pt>
                <c:pt idx="22534">
                  <c:v>55.682291666666664</c:v>
                </c:pt>
                <c:pt idx="22535">
                  <c:v>55.684895833333336</c:v>
                </c:pt>
                <c:pt idx="22536">
                  <c:v>55.6875</c:v>
                </c:pt>
                <c:pt idx="22537">
                  <c:v>55.690104166666664</c:v>
                </c:pt>
                <c:pt idx="22538">
                  <c:v>55.692708333333336</c:v>
                </c:pt>
                <c:pt idx="22539">
                  <c:v>55.6953125</c:v>
                </c:pt>
                <c:pt idx="22540">
                  <c:v>55.697916666666664</c:v>
                </c:pt>
                <c:pt idx="22541">
                  <c:v>55.700520833333336</c:v>
                </c:pt>
                <c:pt idx="22542">
                  <c:v>55.703125</c:v>
                </c:pt>
                <c:pt idx="22543">
                  <c:v>55.705729166666664</c:v>
                </c:pt>
                <c:pt idx="22544">
                  <c:v>55.708333333333336</c:v>
                </c:pt>
                <c:pt idx="22545">
                  <c:v>55.7109375</c:v>
                </c:pt>
                <c:pt idx="22546">
                  <c:v>55.713541666666664</c:v>
                </c:pt>
                <c:pt idx="22547">
                  <c:v>55.716145833333336</c:v>
                </c:pt>
                <c:pt idx="22548">
                  <c:v>55.71875</c:v>
                </c:pt>
                <c:pt idx="22549">
                  <c:v>55.721354166666664</c:v>
                </c:pt>
                <c:pt idx="22550">
                  <c:v>55.723958333333336</c:v>
                </c:pt>
                <c:pt idx="22551">
                  <c:v>55.7265625</c:v>
                </c:pt>
                <c:pt idx="22552">
                  <c:v>55.729166666666664</c:v>
                </c:pt>
                <c:pt idx="22553">
                  <c:v>55.731770833333336</c:v>
                </c:pt>
                <c:pt idx="22554">
                  <c:v>55.734375</c:v>
                </c:pt>
                <c:pt idx="22555">
                  <c:v>55.736979166666664</c:v>
                </c:pt>
                <c:pt idx="22556">
                  <c:v>55.739583333333336</c:v>
                </c:pt>
                <c:pt idx="22557">
                  <c:v>55.7421875</c:v>
                </c:pt>
                <c:pt idx="22558">
                  <c:v>55.744791666666664</c:v>
                </c:pt>
                <c:pt idx="22559">
                  <c:v>55.747395833333336</c:v>
                </c:pt>
                <c:pt idx="22560">
                  <c:v>55.75</c:v>
                </c:pt>
                <c:pt idx="22561">
                  <c:v>55.752604166666664</c:v>
                </c:pt>
                <c:pt idx="22562">
                  <c:v>55.755208333333336</c:v>
                </c:pt>
                <c:pt idx="22563">
                  <c:v>55.7578125</c:v>
                </c:pt>
                <c:pt idx="22564">
                  <c:v>55.760416666666664</c:v>
                </c:pt>
                <c:pt idx="22565">
                  <c:v>55.763020833333336</c:v>
                </c:pt>
                <c:pt idx="22566">
                  <c:v>55.765625</c:v>
                </c:pt>
                <c:pt idx="22567">
                  <c:v>55.768229166666664</c:v>
                </c:pt>
                <c:pt idx="22568">
                  <c:v>55.770833333333336</c:v>
                </c:pt>
                <c:pt idx="22569">
                  <c:v>55.7734375</c:v>
                </c:pt>
                <c:pt idx="22570">
                  <c:v>55.776041666666664</c:v>
                </c:pt>
                <c:pt idx="22571">
                  <c:v>55.778645833333336</c:v>
                </c:pt>
                <c:pt idx="22572">
                  <c:v>55.78125</c:v>
                </c:pt>
                <c:pt idx="22573">
                  <c:v>55.783854166666664</c:v>
                </c:pt>
                <c:pt idx="22574">
                  <c:v>55.786458333333336</c:v>
                </c:pt>
                <c:pt idx="22575">
                  <c:v>55.7890625</c:v>
                </c:pt>
                <c:pt idx="22576">
                  <c:v>55.791666666666664</c:v>
                </c:pt>
                <c:pt idx="22577">
                  <c:v>55.794270833333336</c:v>
                </c:pt>
                <c:pt idx="22578">
                  <c:v>55.796875</c:v>
                </c:pt>
                <c:pt idx="22579">
                  <c:v>55.799479166666664</c:v>
                </c:pt>
                <c:pt idx="22580">
                  <c:v>55.802083333333336</c:v>
                </c:pt>
                <c:pt idx="22581">
                  <c:v>55.8046875</c:v>
                </c:pt>
                <c:pt idx="22582">
                  <c:v>55.807291666666664</c:v>
                </c:pt>
                <c:pt idx="22583">
                  <c:v>55.809895833333336</c:v>
                </c:pt>
                <c:pt idx="22584">
                  <c:v>55.8125</c:v>
                </c:pt>
                <c:pt idx="22585">
                  <c:v>55.815104166666664</c:v>
                </c:pt>
                <c:pt idx="22586">
                  <c:v>55.817708333333336</c:v>
                </c:pt>
                <c:pt idx="22587">
                  <c:v>55.8203125</c:v>
                </c:pt>
                <c:pt idx="22588">
                  <c:v>55.822916666666664</c:v>
                </c:pt>
                <c:pt idx="22589">
                  <c:v>55.825520833333336</c:v>
                </c:pt>
                <c:pt idx="22590">
                  <c:v>55.828125</c:v>
                </c:pt>
                <c:pt idx="22591">
                  <c:v>55.830729166666664</c:v>
                </c:pt>
                <c:pt idx="22592">
                  <c:v>55.833333333333336</c:v>
                </c:pt>
                <c:pt idx="22593">
                  <c:v>55.8359375</c:v>
                </c:pt>
                <c:pt idx="22594">
                  <c:v>55.838541666666664</c:v>
                </c:pt>
                <c:pt idx="22595">
                  <c:v>55.841145833333336</c:v>
                </c:pt>
                <c:pt idx="22596">
                  <c:v>55.84375</c:v>
                </c:pt>
                <c:pt idx="22597">
                  <c:v>55.846354166666664</c:v>
                </c:pt>
                <c:pt idx="22598">
                  <c:v>55.848958333333336</c:v>
                </c:pt>
                <c:pt idx="22599">
                  <c:v>55.8515625</c:v>
                </c:pt>
                <c:pt idx="22600">
                  <c:v>55.854166666666664</c:v>
                </c:pt>
                <c:pt idx="22601">
                  <c:v>55.856770833333336</c:v>
                </c:pt>
                <c:pt idx="22602">
                  <c:v>55.859375</c:v>
                </c:pt>
                <c:pt idx="22603">
                  <c:v>55.861979166666664</c:v>
                </c:pt>
                <c:pt idx="22604">
                  <c:v>55.864583333333336</c:v>
                </c:pt>
                <c:pt idx="22605">
                  <c:v>55.8671875</c:v>
                </c:pt>
                <c:pt idx="22606">
                  <c:v>55.869791666666664</c:v>
                </c:pt>
                <c:pt idx="22607">
                  <c:v>55.872395833333336</c:v>
                </c:pt>
                <c:pt idx="22608">
                  <c:v>55.875</c:v>
                </c:pt>
                <c:pt idx="22609">
                  <c:v>55.877604166666664</c:v>
                </c:pt>
                <c:pt idx="22610">
                  <c:v>55.880208333333336</c:v>
                </c:pt>
                <c:pt idx="22611">
                  <c:v>55.8828125</c:v>
                </c:pt>
                <c:pt idx="22612">
                  <c:v>55.885416666666664</c:v>
                </c:pt>
                <c:pt idx="22613">
                  <c:v>55.888020833333336</c:v>
                </c:pt>
                <c:pt idx="22614">
                  <c:v>55.890625</c:v>
                </c:pt>
                <c:pt idx="22615">
                  <c:v>55.893229166666664</c:v>
                </c:pt>
                <c:pt idx="22616">
                  <c:v>55.895833333333336</c:v>
                </c:pt>
                <c:pt idx="22617">
                  <c:v>55.8984375</c:v>
                </c:pt>
                <c:pt idx="22618">
                  <c:v>55.901041666666664</c:v>
                </c:pt>
                <c:pt idx="22619">
                  <c:v>55.903645833333336</c:v>
                </c:pt>
                <c:pt idx="22620">
                  <c:v>55.90625</c:v>
                </c:pt>
                <c:pt idx="22621">
                  <c:v>55.908854166666664</c:v>
                </c:pt>
                <c:pt idx="22622">
                  <c:v>55.911458333333336</c:v>
                </c:pt>
                <c:pt idx="22623">
                  <c:v>55.9140625</c:v>
                </c:pt>
                <c:pt idx="22624">
                  <c:v>55.916666666666664</c:v>
                </c:pt>
                <c:pt idx="22625">
                  <c:v>55.919270833333336</c:v>
                </c:pt>
                <c:pt idx="22626">
                  <c:v>55.921875</c:v>
                </c:pt>
                <c:pt idx="22627">
                  <c:v>55.924479166666664</c:v>
                </c:pt>
                <c:pt idx="22628">
                  <c:v>55.927083333333336</c:v>
                </c:pt>
                <c:pt idx="22629">
                  <c:v>55.9296875</c:v>
                </c:pt>
                <c:pt idx="22630">
                  <c:v>55.932291666666664</c:v>
                </c:pt>
                <c:pt idx="22631">
                  <c:v>55.934895833333336</c:v>
                </c:pt>
                <c:pt idx="22632">
                  <c:v>55.9375</c:v>
                </c:pt>
                <c:pt idx="22633">
                  <c:v>55.940104166666664</c:v>
                </c:pt>
                <c:pt idx="22634">
                  <c:v>55.942708333333336</c:v>
                </c:pt>
                <c:pt idx="22635">
                  <c:v>55.9453125</c:v>
                </c:pt>
                <c:pt idx="22636">
                  <c:v>55.947916666666664</c:v>
                </c:pt>
                <c:pt idx="22637">
                  <c:v>55.950520833333336</c:v>
                </c:pt>
                <c:pt idx="22638">
                  <c:v>55.953125</c:v>
                </c:pt>
                <c:pt idx="22639">
                  <c:v>55.955729166666664</c:v>
                </c:pt>
                <c:pt idx="22640">
                  <c:v>55.958333333333336</c:v>
                </c:pt>
                <c:pt idx="22641">
                  <c:v>55.9609375</c:v>
                </c:pt>
                <c:pt idx="22642">
                  <c:v>55.963541666666664</c:v>
                </c:pt>
                <c:pt idx="22643">
                  <c:v>55.966145833333336</c:v>
                </c:pt>
                <c:pt idx="22644">
                  <c:v>55.96875</c:v>
                </c:pt>
                <c:pt idx="22645">
                  <c:v>55.971354166666664</c:v>
                </c:pt>
                <c:pt idx="22646">
                  <c:v>55.973958333333336</c:v>
                </c:pt>
                <c:pt idx="22647">
                  <c:v>55.9765625</c:v>
                </c:pt>
                <c:pt idx="22648">
                  <c:v>55.979166666666664</c:v>
                </c:pt>
                <c:pt idx="22649">
                  <c:v>55.981770833333336</c:v>
                </c:pt>
                <c:pt idx="22650">
                  <c:v>55.984375</c:v>
                </c:pt>
                <c:pt idx="22651">
                  <c:v>55.986979166666664</c:v>
                </c:pt>
                <c:pt idx="22652">
                  <c:v>55.989583333333336</c:v>
                </c:pt>
                <c:pt idx="22653">
                  <c:v>55.9921875</c:v>
                </c:pt>
                <c:pt idx="22654">
                  <c:v>55.994791666666664</c:v>
                </c:pt>
                <c:pt idx="22655">
                  <c:v>55.997395833333336</c:v>
                </c:pt>
                <c:pt idx="22656">
                  <c:v>56</c:v>
                </c:pt>
                <c:pt idx="22657">
                  <c:v>56.002604166666664</c:v>
                </c:pt>
                <c:pt idx="22658">
                  <c:v>56.005208333333336</c:v>
                </c:pt>
                <c:pt idx="22659">
                  <c:v>56.0078125</c:v>
                </c:pt>
                <c:pt idx="22660">
                  <c:v>56.010416666666664</c:v>
                </c:pt>
                <c:pt idx="22661">
                  <c:v>56.013020833333336</c:v>
                </c:pt>
                <c:pt idx="22662">
                  <c:v>56.015625</c:v>
                </c:pt>
                <c:pt idx="22663">
                  <c:v>56.018229166666664</c:v>
                </c:pt>
                <c:pt idx="22664">
                  <c:v>56.020833333333336</c:v>
                </c:pt>
                <c:pt idx="22665">
                  <c:v>56.0234375</c:v>
                </c:pt>
                <c:pt idx="22666">
                  <c:v>56.026041666666664</c:v>
                </c:pt>
                <c:pt idx="22667">
                  <c:v>56.028645833333336</c:v>
                </c:pt>
                <c:pt idx="22668">
                  <c:v>56.03125</c:v>
                </c:pt>
                <c:pt idx="22669">
                  <c:v>56.033854166666664</c:v>
                </c:pt>
                <c:pt idx="22670">
                  <c:v>56.036458333333336</c:v>
                </c:pt>
                <c:pt idx="22671">
                  <c:v>56.0390625</c:v>
                </c:pt>
                <c:pt idx="22672">
                  <c:v>56.041666666666664</c:v>
                </c:pt>
                <c:pt idx="22673">
                  <c:v>56.044270833333336</c:v>
                </c:pt>
                <c:pt idx="22674">
                  <c:v>56.046875</c:v>
                </c:pt>
                <c:pt idx="22675">
                  <c:v>56.049479166666664</c:v>
                </c:pt>
                <c:pt idx="22676">
                  <c:v>56.052083333333336</c:v>
                </c:pt>
                <c:pt idx="22677">
                  <c:v>56.0546875</c:v>
                </c:pt>
                <c:pt idx="22678">
                  <c:v>56.057291666666664</c:v>
                </c:pt>
                <c:pt idx="22679">
                  <c:v>56.059895833333336</c:v>
                </c:pt>
                <c:pt idx="22680">
                  <c:v>56.0625</c:v>
                </c:pt>
                <c:pt idx="22681">
                  <c:v>56.065104166666664</c:v>
                </c:pt>
                <c:pt idx="22682">
                  <c:v>56.067708333333336</c:v>
                </c:pt>
                <c:pt idx="22683">
                  <c:v>56.0703125</c:v>
                </c:pt>
                <c:pt idx="22684">
                  <c:v>56.072916666666664</c:v>
                </c:pt>
                <c:pt idx="22685">
                  <c:v>56.075520833333336</c:v>
                </c:pt>
                <c:pt idx="22686">
                  <c:v>56.078125</c:v>
                </c:pt>
                <c:pt idx="22687">
                  <c:v>56.080729166666664</c:v>
                </c:pt>
                <c:pt idx="22688">
                  <c:v>56.083333333333336</c:v>
                </c:pt>
                <c:pt idx="22689">
                  <c:v>56.0859375</c:v>
                </c:pt>
                <c:pt idx="22690">
                  <c:v>56.088541666666664</c:v>
                </c:pt>
                <c:pt idx="22691">
                  <c:v>56.091145833333336</c:v>
                </c:pt>
                <c:pt idx="22692">
                  <c:v>56.09375</c:v>
                </c:pt>
                <c:pt idx="22693">
                  <c:v>56.096354166666664</c:v>
                </c:pt>
                <c:pt idx="22694">
                  <c:v>56.098958333333336</c:v>
                </c:pt>
                <c:pt idx="22695">
                  <c:v>56.1015625</c:v>
                </c:pt>
                <c:pt idx="22696">
                  <c:v>56.104166666666664</c:v>
                </c:pt>
                <c:pt idx="22697">
                  <c:v>56.106770833333336</c:v>
                </c:pt>
                <c:pt idx="22698">
                  <c:v>56.109375</c:v>
                </c:pt>
                <c:pt idx="22699">
                  <c:v>56.111979166666664</c:v>
                </c:pt>
                <c:pt idx="22700">
                  <c:v>56.114583333333336</c:v>
                </c:pt>
                <c:pt idx="22701">
                  <c:v>56.1171875</c:v>
                </c:pt>
                <c:pt idx="22702">
                  <c:v>56.119791666666664</c:v>
                </c:pt>
                <c:pt idx="22703">
                  <c:v>56.122395833333336</c:v>
                </c:pt>
                <c:pt idx="22704">
                  <c:v>56.125</c:v>
                </c:pt>
                <c:pt idx="22705">
                  <c:v>56.127604166666664</c:v>
                </c:pt>
                <c:pt idx="22706">
                  <c:v>56.130208333333336</c:v>
                </c:pt>
                <c:pt idx="22707">
                  <c:v>56.1328125</c:v>
                </c:pt>
                <c:pt idx="22708">
                  <c:v>56.135416666666664</c:v>
                </c:pt>
                <c:pt idx="22709">
                  <c:v>56.138020833333336</c:v>
                </c:pt>
                <c:pt idx="22710">
                  <c:v>56.140625</c:v>
                </c:pt>
                <c:pt idx="22711">
                  <c:v>56.143229166666664</c:v>
                </c:pt>
                <c:pt idx="22712">
                  <c:v>56.145833333333336</c:v>
                </c:pt>
                <c:pt idx="22713">
                  <c:v>56.1484375</c:v>
                </c:pt>
                <c:pt idx="22714">
                  <c:v>56.151041666666664</c:v>
                </c:pt>
                <c:pt idx="22715">
                  <c:v>56.153645833333336</c:v>
                </c:pt>
                <c:pt idx="22716">
                  <c:v>56.15625</c:v>
                </c:pt>
                <c:pt idx="22717">
                  <c:v>56.158854166666664</c:v>
                </c:pt>
                <c:pt idx="22718">
                  <c:v>56.161458333333336</c:v>
                </c:pt>
                <c:pt idx="22719">
                  <c:v>56.1640625</c:v>
                </c:pt>
                <c:pt idx="22720">
                  <c:v>56.166666666666664</c:v>
                </c:pt>
                <c:pt idx="22721">
                  <c:v>56.169270833333336</c:v>
                </c:pt>
                <c:pt idx="22722">
                  <c:v>56.171875</c:v>
                </c:pt>
                <c:pt idx="22723">
                  <c:v>56.174479166666664</c:v>
                </c:pt>
                <c:pt idx="22724">
                  <c:v>56.177083333333336</c:v>
                </c:pt>
                <c:pt idx="22725">
                  <c:v>56.1796875</c:v>
                </c:pt>
                <c:pt idx="22726">
                  <c:v>56.182291666666664</c:v>
                </c:pt>
                <c:pt idx="22727">
                  <c:v>56.184895833333336</c:v>
                </c:pt>
                <c:pt idx="22728">
                  <c:v>56.1875</c:v>
                </c:pt>
                <c:pt idx="22729">
                  <c:v>56.190104166666664</c:v>
                </c:pt>
                <c:pt idx="22730">
                  <c:v>56.192708333333336</c:v>
                </c:pt>
                <c:pt idx="22731">
                  <c:v>56.1953125</c:v>
                </c:pt>
                <c:pt idx="22732">
                  <c:v>56.197916666666664</c:v>
                </c:pt>
                <c:pt idx="22733">
                  <c:v>56.200520833333336</c:v>
                </c:pt>
                <c:pt idx="22734">
                  <c:v>56.203125</c:v>
                </c:pt>
                <c:pt idx="22735">
                  <c:v>56.205729166666664</c:v>
                </c:pt>
                <c:pt idx="22736">
                  <c:v>56.208333333333336</c:v>
                </c:pt>
                <c:pt idx="22737">
                  <c:v>56.2109375</c:v>
                </c:pt>
                <c:pt idx="22738">
                  <c:v>56.213541666666664</c:v>
                </c:pt>
                <c:pt idx="22739">
                  <c:v>56.216145833333336</c:v>
                </c:pt>
                <c:pt idx="22740">
                  <c:v>56.21875</c:v>
                </c:pt>
                <c:pt idx="22741">
                  <c:v>56.221354166666664</c:v>
                </c:pt>
                <c:pt idx="22742">
                  <c:v>56.223958333333336</c:v>
                </c:pt>
                <c:pt idx="22743">
                  <c:v>56.2265625</c:v>
                </c:pt>
                <c:pt idx="22744">
                  <c:v>56.229166666666664</c:v>
                </c:pt>
                <c:pt idx="22745">
                  <c:v>56.231770833333336</c:v>
                </c:pt>
                <c:pt idx="22746">
                  <c:v>56.234375</c:v>
                </c:pt>
                <c:pt idx="22747">
                  <c:v>56.236979166666664</c:v>
                </c:pt>
                <c:pt idx="22748">
                  <c:v>56.239583333333336</c:v>
                </c:pt>
                <c:pt idx="22749">
                  <c:v>56.2421875</c:v>
                </c:pt>
                <c:pt idx="22750">
                  <c:v>56.244791666666664</c:v>
                </c:pt>
                <c:pt idx="22751">
                  <c:v>56.247395833333336</c:v>
                </c:pt>
                <c:pt idx="22752">
                  <c:v>56.25</c:v>
                </c:pt>
                <c:pt idx="22753">
                  <c:v>56.252604166666664</c:v>
                </c:pt>
                <c:pt idx="22754">
                  <c:v>56.255208333333336</c:v>
                </c:pt>
                <c:pt idx="22755">
                  <c:v>56.2578125</c:v>
                </c:pt>
                <c:pt idx="22756">
                  <c:v>56.260416666666664</c:v>
                </c:pt>
                <c:pt idx="22757">
                  <c:v>56.263020833333336</c:v>
                </c:pt>
                <c:pt idx="22758">
                  <c:v>56.265625</c:v>
                </c:pt>
                <c:pt idx="22759">
                  <c:v>56.268229166666664</c:v>
                </c:pt>
                <c:pt idx="22760">
                  <c:v>56.270833333333336</c:v>
                </c:pt>
                <c:pt idx="22761">
                  <c:v>56.2734375</c:v>
                </c:pt>
                <c:pt idx="22762">
                  <c:v>56.276041666666664</c:v>
                </c:pt>
                <c:pt idx="22763">
                  <c:v>56.278645833333336</c:v>
                </c:pt>
                <c:pt idx="22764">
                  <c:v>56.28125</c:v>
                </c:pt>
                <c:pt idx="22765">
                  <c:v>56.283854166666664</c:v>
                </c:pt>
                <c:pt idx="22766">
                  <c:v>56.286458333333336</c:v>
                </c:pt>
                <c:pt idx="22767">
                  <c:v>56.2890625</c:v>
                </c:pt>
                <c:pt idx="22768">
                  <c:v>56.291666666666664</c:v>
                </c:pt>
                <c:pt idx="22769">
                  <c:v>56.294270833333336</c:v>
                </c:pt>
                <c:pt idx="22770">
                  <c:v>56.296875</c:v>
                </c:pt>
                <c:pt idx="22771">
                  <c:v>56.299479166666664</c:v>
                </c:pt>
                <c:pt idx="22772">
                  <c:v>56.302083333333336</c:v>
                </c:pt>
                <c:pt idx="22773">
                  <c:v>56.3046875</c:v>
                </c:pt>
                <c:pt idx="22774">
                  <c:v>56.307291666666664</c:v>
                </c:pt>
                <c:pt idx="22775">
                  <c:v>56.309895833333336</c:v>
                </c:pt>
                <c:pt idx="22776">
                  <c:v>56.3125</c:v>
                </c:pt>
                <c:pt idx="22777">
                  <c:v>56.315104166666664</c:v>
                </c:pt>
                <c:pt idx="22778">
                  <c:v>56.317708333333336</c:v>
                </c:pt>
                <c:pt idx="22779">
                  <c:v>56.3203125</c:v>
                </c:pt>
                <c:pt idx="22780">
                  <c:v>56.322916666666664</c:v>
                </c:pt>
                <c:pt idx="22781">
                  <c:v>56.325520833333336</c:v>
                </c:pt>
                <c:pt idx="22782">
                  <c:v>56.328125</c:v>
                </c:pt>
                <c:pt idx="22783">
                  <c:v>56.330729166666664</c:v>
                </c:pt>
                <c:pt idx="22784">
                  <c:v>56.333333333333336</c:v>
                </c:pt>
                <c:pt idx="22785">
                  <c:v>56.3359375</c:v>
                </c:pt>
                <c:pt idx="22786">
                  <c:v>56.338541666666664</c:v>
                </c:pt>
                <c:pt idx="22787">
                  <c:v>56.341145833333336</c:v>
                </c:pt>
                <c:pt idx="22788">
                  <c:v>56.34375</c:v>
                </c:pt>
                <c:pt idx="22789">
                  <c:v>56.346354166666664</c:v>
                </c:pt>
                <c:pt idx="22790">
                  <c:v>56.348958333333336</c:v>
                </c:pt>
                <c:pt idx="22791">
                  <c:v>56.3515625</c:v>
                </c:pt>
                <c:pt idx="22792">
                  <c:v>56.354166666666664</c:v>
                </c:pt>
                <c:pt idx="22793">
                  <c:v>56.356770833333336</c:v>
                </c:pt>
                <c:pt idx="22794">
                  <c:v>56.359375</c:v>
                </c:pt>
                <c:pt idx="22795">
                  <c:v>56.361979166666664</c:v>
                </c:pt>
                <c:pt idx="22796">
                  <c:v>56.364583333333336</c:v>
                </c:pt>
                <c:pt idx="22797">
                  <c:v>56.3671875</c:v>
                </c:pt>
                <c:pt idx="22798">
                  <c:v>56.369791666666664</c:v>
                </c:pt>
                <c:pt idx="22799">
                  <c:v>56.372395833333336</c:v>
                </c:pt>
                <c:pt idx="22800">
                  <c:v>56.375</c:v>
                </c:pt>
                <c:pt idx="22801">
                  <c:v>56.377604166666664</c:v>
                </c:pt>
                <c:pt idx="22802">
                  <c:v>56.380208333333336</c:v>
                </c:pt>
                <c:pt idx="22803">
                  <c:v>56.3828125</c:v>
                </c:pt>
                <c:pt idx="22804">
                  <c:v>56.385416666666664</c:v>
                </c:pt>
                <c:pt idx="22805">
                  <c:v>56.388020833333336</c:v>
                </c:pt>
                <c:pt idx="22806">
                  <c:v>56.390625</c:v>
                </c:pt>
                <c:pt idx="22807">
                  <c:v>56.393229166666664</c:v>
                </c:pt>
                <c:pt idx="22808">
                  <c:v>56.395833333333336</c:v>
                </c:pt>
                <c:pt idx="22809">
                  <c:v>56.3984375</c:v>
                </c:pt>
                <c:pt idx="22810">
                  <c:v>56.401041666666664</c:v>
                </c:pt>
                <c:pt idx="22811">
                  <c:v>56.403645833333336</c:v>
                </c:pt>
                <c:pt idx="22812">
                  <c:v>56.40625</c:v>
                </c:pt>
                <c:pt idx="22813">
                  <c:v>56.408854166666664</c:v>
                </c:pt>
                <c:pt idx="22814">
                  <c:v>56.411458333333336</c:v>
                </c:pt>
                <c:pt idx="22815">
                  <c:v>56.4140625</c:v>
                </c:pt>
                <c:pt idx="22816">
                  <c:v>56.416666666666664</c:v>
                </c:pt>
                <c:pt idx="22817">
                  <c:v>56.419270833333336</c:v>
                </c:pt>
                <c:pt idx="22818">
                  <c:v>56.421875</c:v>
                </c:pt>
                <c:pt idx="22819">
                  <c:v>56.424479166666664</c:v>
                </c:pt>
                <c:pt idx="22820">
                  <c:v>56.427083333333336</c:v>
                </c:pt>
                <c:pt idx="22821">
                  <c:v>56.4296875</c:v>
                </c:pt>
                <c:pt idx="22822">
                  <c:v>56.432291666666664</c:v>
                </c:pt>
                <c:pt idx="22823">
                  <c:v>56.434895833333336</c:v>
                </c:pt>
                <c:pt idx="22824">
                  <c:v>56.4375</c:v>
                </c:pt>
                <c:pt idx="22825">
                  <c:v>56.440104166666664</c:v>
                </c:pt>
                <c:pt idx="22826">
                  <c:v>56.442708333333336</c:v>
                </c:pt>
                <c:pt idx="22827">
                  <c:v>56.4453125</c:v>
                </c:pt>
                <c:pt idx="22828">
                  <c:v>56.447916666666664</c:v>
                </c:pt>
                <c:pt idx="22829">
                  <c:v>56.450520833333336</c:v>
                </c:pt>
                <c:pt idx="22830">
                  <c:v>56.453125</c:v>
                </c:pt>
                <c:pt idx="22831">
                  <c:v>56.455729166666664</c:v>
                </c:pt>
                <c:pt idx="22832">
                  <c:v>56.458333333333336</c:v>
                </c:pt>
                <c:pt idx="22833">
                  <c:v>56.4609375</c:v>
                </c:pt>
                <c:pt idx="22834">
                  <c:v>56.463541666666664</c:v>
                </c:pt>
                <c:pt idx="22835">
                  <c:v>56.466145833333336</c:v>
                </c:pt>
                <c:pt idx="22836">
                  <c:v>56.46875</c:v>
                </c:pt>
                <c:pt idx="22837">
                  <c:v>56.471354166666664</c:v>
                </c:pt>
                <c:pt idx="22838">
                  <c:v>56.473958333333336</c:v>
                </c:pt>
                <c:pt idx="22839">
                  <c:v>56.4765625</c:v>
                </c:pt>
                <c:pt idx="22840">
                  <c:v>56.479166666666664</c:v>
                </c:pt>
                <c:pt idx="22841">
                  <c:v>56.481770833333336</c:v>
                </c:pt>
                <c:pt idx="22842">
                  <c:v>56.484375</c:v>
                </c:pt>
                <c:pt idx="22843">
                  <c:v>56.486979166666664</c:v>
                </c:pt>
                <c:pt idx="22844">
                  <c:v>56.489583333333336</c:v>
                </c:pt>
                <c:pt idx="22845">
                  <c:v>56.4921875</c:v>
                </c:pt>
                <c:pt idx="22846">
                  <c:v>56.494791666666664</c:v>
                </c:pt>
                <c:pt idx="22847">
                  <c:v>56.497395833333336</c:v>
                </c:pt>
                <c:pt idx="22848">
                  <c:v>56.5</c:v>
                </c:pt>
                <c:pt idx="22849">
                  <c:v>56.502604166666664</c:v>
                </c:pt>
                <c:pt idx="22850">
                  <c:v>56.505208333333336</c:v>
                </c:pt>
                <c:pt idx="22851">
                  <c:v>56.5078125</c:v>
                </c:pt>
                <c:pt idx="22852">
                  <c:v>56.510416666666664</c:v>
                </c:pt>
                <c:pt idx="22853">
                  <c:v>56.513020833333336</c:v>
                </c:pt>
                <c:pt idx="22854">
                  <c:v>56.515625</c:v>
                </c:pt>
                <c:pt idx="22855">
                  <c:v>56.518229166666664</c:v>
                </c:pt>
                <c:pt idx="22856">
                  <c:v>56.520833333333336</c:v>
                </c:pt>
                <c:pt idx="22857">
                  <c:v>56.5234375</c:v>
                </c:pt>
                <c:pt idx="22858">
                  <c:v>56.526041666666664</c:v>
                </c:pt>
                <c:pt idx="22859">
                  <c:v>56.528645833333336</c:v>
                </c:pt>
                <c:pt idx="22860">
                  <c:v>56.53125</c:v>
                </c:pt>
                <c:pt idx="22861">
                  <c:v>56.533854166666664</c:v>
                </c:pt>
                <c:pt idx="22862">
                  <c:v>56.536458333333336</c:v>
                </c:pt>
                <c:pt idx="22863">
                  <c:v>56.5390625</c:v>
                </c:pt>
                <c:pt idx="22864">
                  <c:v>56.541666666666664</c:v>
                </c:pt>
                <c:pt idx="22865">
                  <c:v>56.544270833333336</c:v>
                </c:pt>
                <c:pt idx="22866">
                  <c:v>56.546875</c:v>
                </c:pt>
                <c:pt idx="22867">
                  <c:v>56.549479166666664</c:v>
                </c:pt>
                <c:pt idx="22868">
                  <c:v>56.552083333333336</c:v>
                </c:pt>
                <c:pt idx="22869">
                  <c:v>56.5546875</c:v>
                </c:pt>
                <c:pt idx="22870">
                  <c:v>56.557291666666664</c:v>
                </c:pt>
                <c:pt idx="22871">
                  <c:v>56.559895833333336</c:v>
                </c:pt>
                <c:pt idx="22872">
                  <c:v>56.5625</c:v>
                </c:pt>
                <c:pt idx="22873">
                  <c:v>56.565104166666664</c:v>
                </c:pt>
                <c:pt idx="22874">
                  <c:v>56.567708333333336</c:v>
                </c:pt>
                <c:pt idx="22875">
                  <c:v>56.5703125</c:v>
                </c:pt>
                <c:pt idx="22876">
                  <c:v>56.572916666666664</c:v>
                </c:pt>
                <c:pt idx="22877">
                  <c:v>56.575520833333336</c:v>
                </c:pt>
                <c:pt idx="22878">
                  <c:v>56.578125</c:v>
                </c:pt>
                <c:pt idx="22879">
                  <c:v>56.580729166666664</c:v>
                </c:pt>
                <c:pt idx="22880">
                  <c:v>56.583333333333336</c:v>
                </c:pt>
                <c:pt idx="22881">
                  <c:v>56.5859375</c:v>
                </c:pt>
                <c:pt idx="22882">
                  <c:v>56.588541666666664</c:v>
                </c:pt>
                <c:pt idx="22883">
                  <c:v>56.591145833333336</c:v>
                </c:pt>
                <c:pt idx="22884">
                  <c:v>56.59375</c:v>
                </c:pt>
                <c:pt idx="22885">
                  <c:v>56.596354166666664</c:v>
                </c:pt>
                <c:pt idx="22886">
                  <c:v>56.598958333333336</c:v>
                </c:pt>
                <c:pt idx="22887">
                  <c:v>56.6015625</c:v>
                </c:pt>
                <c:pt idx="22888">
                  <c:v>56.604166666666664</c:v>
                </c:pt>
                <c:pt idx="22889">
                  <c:v>56.606770833333336</c:v>
                </c:pt>
                <c:pt idx="22890">
                  <c:v>56.609375</c:v>
                </c:pt>
                <c:pt idx="22891">
                  <c:v>56.611979166666664</c:v>
                </c:pt>
                <c:pt idx="22892">
                  <c:v>56.614583333333336</c:v>
                </c:pt>
                <c:pt idx="22893">
                  <c:v>56.6171875</c:v>
                </c:pt>
                <c:pt idx="22894">
                  <c:v>56.619791666666664</c:v>
                </c:pt>
                <c:pt idx="22895">
                  <c:v>56.622395833333336</c:v>
                </c:pt>
                <c:pt idx="22896">
                  <c:v>56.625</c:v>
                </c:pt>
                <c:pt idx="22897">
                  <c:v>56.627604166666664</c:v>
                </c:pt>
                <c:pt idx="22898">
                  <c:v>56.630208333333336</c:v>
                </c:pt>
                <c:pt idx="22899">
                  <c:v>56.6328125</c:v>
                </c:pt>
                <c:pt idx="22900">
                  <c:v>56.635416666666664</c:v>
                </c:pt>
                <c:pt idx="22901">
                  <c:v>56.638020833333336</c:v>
                </c:pt>
                <c:pt idx="22902">
                  <c:v>56.640625</c:v>
                </c:pt>
                <c:pt idx="22903">
                  <c:v>56.643229166666664</c:v>
                </c:pt>
                <c:pt idx="22904">
                  <c:v>56.645833333333336</c:v>
                </c:pt>
                <c:pt idx="22905">
                  <c:v>56.6484375</c:v>
                </c:pt>
                <c:pt idx="22906">
                  <c:v>56.651041666666664</c:v>
                </c:pt>
                <c:pt idx="22907">
                  <c:v>56.653645833333336</c:v>
                </c:pt>
                <c:pt idx="22908">
                  <c:v>56.65625</c:v>
                </c:pt>
                <c:pt idx="22909">
                  <c:v>56.658854166666664</c:v>
                </c:pt>
                <c:pt idx="22910">
                  <c:v>56.661458333333336</c:v>
                </c:pt>
                <c:pt idx="22911">
                  <c:v>56.6640625</c:v>
                </c:pt>
                <c:pt idx="22912">
                  <c:v>56.666666666666664</c:v>
                </c:pt>
                <c:pt idx="22913">
                  <c:v>56.669270833333336</c:v>
                </c:pt>
                <c:pt idx="22914">
                  <c:v>56.671875</c:v>
                </c:pt>
                <c:pt idx="22915">
                  <c:v>56.674479166666664</c:v>
                </c:pt>
                <c:pt idx="22916">
                  <c:v>56.677083333333336</c:v>
                </c:pt>
                <c:pt idx="22917">
                  <c:v>56.6796875</c:v>
                </c:pt>
                <c:pt idx="22918">
                  <c:v>56.682291666666664</c:v>
                </c:pt>
                <c:pt idx="22919">
                  <c:v>56.684895833333336</c:v>
                </c:pt>
                <c:pt idx="22920">
                  <c:v>56.6875</c:v>
                </c:pt>
                <c:pt idx="22921">
                  <c:v>56.690104166666664</c:v>
                </c:pt>
                <c:pt idx="22922">
                  <c:v>56.692708333333336</c:v>
                </c:pt>
                <c:pt idx="22923">
                  <c:v>56.6953125</c:v>
                </c:pt>
                <c:pt idx="22924">
                  <c:v>56.697916666666664</c:v>
                </c:pt>
                <c:pt idx="22925">
                  <c:v>56.700520833333336</c:v>
                </c:pt>
                <c:pt idx="22926">
                  <c:v>56.703125</c:v>
                </c:pt>
                <c:pt idx="22927">
                  <c:v>56.705729166666664</c:v>
                </c:pt>
                <c:pt idx="22928">
                  <c:v>56.708333333333336</c:v>
                </c:pt>
                <c:pt idx="22929">
                  <c:v>56.7109375</c:v>
                </c:pt>
                <c:pt idx="22930">
                  <c:v>56.713541666666664</c:v>
                </c:pt>
                <c:pt idx="22931">
                  <c:v>56.716145833333336</c:v>
                </c:pt>
                <c:pt idx="22932">
                  <c:v>56.71875</c:v>
                </c:pt>
                <c:pt idx="22933">
                  <c:v>56.721354166666664</c:v>
                </c:pt>
                <c:pt idx="22934">
                  <c:v>56.723958333333336</c:v>
                </c:pt>
                <c:pt idx="22935">
                  <c:v>56.7265625</c:v>
                </c:pt>
                <c:pt idx="22936">
                  <c:v>56.729166666666664</c:v>
                </c:pt>
                <c:pt idx="22937">
                  <c:v>56.731770833333336</c:v>
                </c:pt>
                <c:pt idx="22938">
                  <c:v>56.734375</c:v>
                </c:pt>
                <c:pt idx="22939">
                  <c:v>56.736979166666664</c:v>
                </c:pt>
                <c:pt idx="22940">
                  <c:v>56.739583333333336</c:v>
                </c:pt>
                <c:pt idx="22941">
                  <c:v>56.7421875</c:v>
                </c:pt>
                <c:pt idx="22942">
                  <c:v>56.744791666666664</c:v>
                </c:pt>
                <c:pt idx="22943">
                  <c:v>56.747395833333336</c:v>
                </c:pt>
                <c:pt idx="22944">
                  <c:v>56.75</c:v>
                </c:pt>
                <c:pt idx="22945">
                  <c:v>56.752604166666664</c:v>
                </c:pt>
                <c:pt idx="22946">
                  <c:v>56.755208333333336</c:v>
                </c:pt>
                <c:pt idx="22947">
                  <c:v>56.7578125</c:v>
                </c:pt>
                <c:pt idx="22948">
                  <c:v>56.760416666666664</c:v>
                </c:pt>
                <c:pt idx="22949">
                  <c:v>56.763020833333336</c:v>
                </c:pt>
                <c:pt idx="22950">
                  <c:v>56.765625</c:v>
                </c:pt>
                <c:pt idx="22951">
                  <c:v>56.768229166666664</c:v>
                </c:pt>
                <c:pt idx="22952">
                  <c:v>56.770833333333336</c:v>
                </c:pt>
                <c:pt idx="22953">
                  <c:v>56.7734375</c:v>
                </c:pt>
                <c:pt idx="22954">
                  <c:v>56.776041666666664</c:v>
                </c:pt>
                <c:pt idx="22955">
                  <c:v>56.778645833333336</c:v>
                </c:pt>
                <c:pt idx="22956">
                  <c:v>56.78125</c:v>
                </c:pt>
                <c:pt idx="22957">
                  <c:v>56.783854166666664</c:v>
                </c:pt>
                <c:pt idx="22958">
                  <c:v>56.786458333333336</c:v>
                </c:pt>
                <c:pt idx="22959">
                  <c:v>56.7890625</c:v>
                </c:pt>
                <c:pt idx="22960">
                  <c:v>56.791666666666664</c:v>
                </c:pt>
                <c:pt idx="22961">
                  <c:v>56.794270833333336</c:v>
                </c:pt>
                <c:pt idx="22962">
                  <c:v>56.796875</c:v>
                </c:pt>
                <c:pt idx="22963">
                  <c:v>56.799479166666664</c:v>
                </c:pt>
                <c:pt idx="22964">
                  <c:v>56.802083333333336</c:v>
                </c:pt>
                <c:pt idx="22965">
                  <c:v>56.8046875</c:v>
                </c:pt>
                <c:pt idx="22966">
                  <c:v>56.807291666666664</c:v>
                </c:pt>
                <c:pt idx="22967">
                  <c:v>56.809895833333336</c:v>
                </c:pt>
                <c:pt idx="22968">
                  <c:v>56.8125</c:v>
                </c:pt>
                <c:pt idx="22969">
                  <c:v>56.815104166666664</c:v>
                </c:pt>
                <c:pt idx="22970">
                  <c:v>56.817708333333336</c:v>
                </c:pt>
                <c:pt idx="22971">
                  <c:v>56.8203125</c:v>
                </c:pt>
                <c:pt idx="22972">
                  <c:v>56.822916666666664</c:v>
                </c:pt>
                <c:pt idx="22973">
                  <c:v>56.825520833333336</c:v>
                </c:pt>
                <c:pt idx="22974">
                  <c:v>56.828125</c:v>
                </c:pt>
                <c:pt idx="22975">
                  <c:v>56.830729166666664</c:v>
                </c:pt>
                <c:pt idx="22976">
                  <c:v>56.833333333333336</c:v>
                </c:pt>
                <c:pt idx="22977">
                  <c:v>56.8359375</c:v>
                </c:pt>
                <c:pt idx="22978">
                  <c:v>56.838541666666664</c:v>
                </c:pt>
                <c:pt idx="22979">
                  <c:v>56.841145833333336</c:v>
                </c:pt>
                <c:pt idx="22980">
                  <c:v>56.84375</c:v>
                </c:pt>
                <c:pt idx="22981">
                  <c:v>56.846354166666664</c:v>
                </c:pt>
                <c:pt idx="22982">
                  <c:v>56.848958333333336</c:v>
                </c:pt>
                <c:pt idx="22983">
                  <c:v>56.8515625</c:v>
                </c:pt>
                <c:pt idx="22984">
                  <c:v>56.854166666666664</c:v>
                </c:pt>
                <c:pt idx="22985">
                  <c:v>56.856770833333336</c:v>
                </c:pt>
                <c:pt idx="22986">
                  <c:v>56.859375</c:v>
                </c:pt>
                <c:pt idx="22987">
                  <c:v>56.861979166666664</c:v>
                </c:pt>
                <c:pt idx="22988">
                  <c:v>56.864583333333336</c:v>
                </c:pt>
                <c:pt idx="22989">
                  <c:v>56.8671875</c:v>
                </c:pt>
                <c:pt idx="22990">
                  <c:v>56.869791666666664</c:v>
                </c:pt>
                <c:pt idx="22991">
                  <c:v>56.872395833333336</c:v>
                </c:pt>
                <c:pt idx="22992">
                  <c:v>56.875</c:v>
                </c:pt>
                <c:pt idx="22993">
                  <c:v>56.877604166666664</c:v>
                </c:pt>
                <c:pt idx="22994">
                  <c:v>56.880208333333336</c:v>
                </c:pt>
                <c:pt idx="22995">
                  <c:v>56.8828125</c:v>
                </c:pt>
                <c:pt idx="22996">
                  <c:v>56.885416666666664</c:v>
                </c:pt>
                <c:pt idx="22997">
                  <c:v>56.888020833333336</c:v>
                </c:pt>
                <c:pt idx="22998">
                  <c:v>56.890625</c:v>
                </c:pt>
                <c:pt idx="22999">
                  <c:v>56.893229166666664</c:v>
                </c:pt>
                <c:pt idx="23000">
                  <c:v>56.895833333333336</c:v>
                </c:pt>
                <c:pt idx="23001">
                  <c:v>56.8984375</c:v>
                </c:pt>
                <c:pt idx="23002">
                  <c:v>56.901041666666664</c:v>
                </c:pt>
                <c:pt idx="23003">
                  <c:v>56.903645833333336</c:v>
                </c:pt>
                <c:pt idx="23004">
                  <c:v>56.90625</c:v>
                </c:pt>
                <c:pt idx="23005">
                  <c:v>56.908854166666664</c:v>
                </c:pt>
                <c:pt idx="23006">
                  <c:v>56.911458333333336</c:v>
                </c:pt>
                <c:pt idx="23007">
                  <c:v>56.9140625</c:v>
                </c:pt>
                <c:pt idx="23008">
                  <c:v>56.916666666666664</c:v>
                </c:pt>
                <c:pt idx="23009">
                  <c:v>56.919270833333336</c:v>
                </c:pt>
                <c:pt idx="23010">
                  <c:v>56.921875</c:v>
                </c:pt>
                <c:pt idx="23011">
                  <c:v>56.924479166666664</c:v>
                </c:pt>
                <c:pt idx="23012">
                  <c:v>56.927083333333336</c:v>
                </c:pt>
                <c:pt idx="23013">
                  <c:v>56.9296875</c:v>
                </c:pt>
                <c:pt idx="23014">
                  <c:v>56.932291666666664</c:v>
                </c:pt>
                <c:pt idx="23015">
                  <c:v>56.934895833333336</c:v>
                </c:pt>
                <c:pt idx="23016">
                  <c:v>56.9375</c:v>
                </c:pt>
                <c:pt idx="23017">
                  <c:v>56.940104166666664</c:v>
                </c:pt>
                <c:pt idx="23018">
                  <c:v>56.942708333333336</c:v>
                </c:pt>
                <c:pt idx="23019">
                  <c:v>56.9453125</c:v>
                </c:pt>
                <c:pt idx="23020">
                  <c:v>56.947916666666664</c:v>
                </c:pt>
                <c:pt idx="23021">
                  <c:v>56.950520833333336</c:v>
                </c:pt>
                <c:pt idx="23022">
                  <c:v>56.953125</c:v>
                </c:pt>
                <c:pt idx="23023">
                  <c:v>56.955729166666664</c:v>
                </c:pt>
                <c:pt idx="23024">
                  <c:v>56.958333333333336</c:v>
                </c:pt>
                <c:pt idx="23025">
                  <c:v>56.9609375</c:v>
                </c:pt>
                <c:pt idx="23026">
                  <c:v>56.963541666666664</c:v>
                </c:pt>
                <c:pt idx="23027">
                  <c:v>56.966145833333336</c:v>
                </c:pt>
                <c:pt idx="23028">
                  <c:v>56.96875</c:v>
                </c:pt>
                <c:pt idx="23029">
                  <c:v>56.971354166666664</c:v>
                </c:pt>
                <c:pt idx="23030">
                  <c:v>56.973958333333336</c:v>
                </c:pt>
                <c:pt idx="23031">
                  <c:v>56.9765625</c:v>
                </c:pt>
                <c:pt idx="23032">
                  <c:v>56.979166666666664</c:v>
                </c:pt>
                <c:pt idx="23033">
                  <c:v>56.981770833333336</c:v>
                </c:pt>
                <c:pt idx="23034">
                  <c:v>56.984375</c:v>
                </c:pt>
                <c:pt idx="23035">
                  <c:v>56.986979166666664</c:v>
                </c:pt>
                <c:pt idx="23036">
                  <c:v>56.989583333333336</c:v>
                </c:pt>
                <c:pt idx="23037">
                  <c:v>56.9921875</c:v>
                </c:pt>
                <c:pt idx="23038">
                  <c:v>56.994791666666664</c:v>
                </c:pt>
                <c:pt idx="23039">
                  <c:v>56.997395833333336</c:v>
                </c:pt>
                <c:pt idx="23040">
                  <c:v>57</c:v>
                </c:pt>
                <c:pt idx="23041">
                  <c:v>57.002604166666664</c:v>
                </c:pt>
                <c:pt idx="23042">
                  <c:v>57.005208333333336</c:v>
                </c:pt>
                <c:pt idx="23043">
                  <c:v>57.0078125</c:v>
                </c:pt>
                <c:pt idx="23044">
                  <c:v>57.010416666666664</c:v>
                </c:pt>
                <c:pt idx="23045">
                  <c:v>57.013020833333336</c:v>
                </c:pt>
                <c:pt idx="23046">
                  <c:v>57.015625</c:v>
                </c:pt>
                <c:pt idx="23047">
                  <c:v>57.018229166666664</c:v>
                </c:pt>
                <c:pt idx="23048">
                  <c:v>57.020833333333336</c:v>
                </c:pt>
                <c:pt idx="23049">
                  <c:v>57.0234375</c:v>
                </c:pt>
                <c:pt idx="23050">
                  <c:v>57.026041666666664</c:v>
                </c:pt>
                <c:pt idx="23051">
                  <c:v>57.028645833333336</c:v>
                </c:pt>
                <c:pt idx="23052">
                  <c:v>57.03125</c:v>
                </c:pt>
                <c:pt idx="23053">
                  <c:v>57.033854166666664</c:v>
                </c:pt>
                <c:pt idx="23054">
                  <c:v>57.036458333333336</c:v>
                </c:pt>
                <c:pt idx="23055">
                  <c:v>57.0390625</c:v>
                </c:pt>
                <c:pt idx="23056">
                  <c:v>57.041666666666664</c:v>
                </c:pt>
                <c:pt idx="23057">
                  <c:v>57.044270833333336</c:v>
                </c:pt>
                <c:pt idx="23058">
                  <c:v>57.046875</c:v>
                </c:pt>
                <c:pt idx="23059">
                  <c:v>57.049479166666664</c:v>
                </c:pt>
                <c:pt idx="23060">
                  <c:v>57.052083333333336</c:v>
                </c:pt>
                <c:pt idx="23061">
                  <c:v>57.0546875</c:v>
                </c:pt>
                <c:pt idx="23062">
                  <c:v>57.057291666666664</c:v>
                </c:pt>
                <c:pt idx="23063">
                  <c:v>57.059895833333336</c:v>
                </c:pt>
                <c:pt idx="23064">
                  <c:v>57.0625</c:v>
                </c:pt>
                <c:pt idx="23065">
                  <c:v>57.065104166666664</c:v>
                </c:pt>
                <c:pt idx="23066">
                  <c:v>57.067708333333336</c:v>
                </c:pt>
                <c:pt idx="23067">
                  <c:v>57.0703125</c:v>
                </c:pt>
                <c:pt idx="23068">
                  <c:v>57.072916666666664</c:v>
                </c:pt>
                <c:pt idx="23069">
                  <c:v>57.075520833333336</c:v>
                </c:pt>
                <c:pt idx="23070">
                  <c:v>57.078125</c:v>
                </c:pt>
                <c:pt idx="23071">
                  <c:v>57.080729166666664</c:v>
                </c:pt>
                <c:pt idx="23072">
                  <c:v>57.083333333333336</c:v>
                </c:pt>
                <c:pt idx="23073">
                  <c:v>57.0859375</c:v>
                </c:pt>
                <c:pt idx="23074">
                  <c:v>57.088541666666664</c:v>
                </c:pt>
                <c:pt idx="23075">
                  <c:v>57.091145833333336</c:v>
                </c:pt>
                <c:pt idx="23076">
                  <c:v>57.09375</c:v>
                </c:pt>
                <c:pt idx="23077">
                  <c:v>57.096354166666664</c:v>
                </c:pt>
                <c:pt idx="23078">
                  <c:v>57.098958333333336</c:v>
                </c:pt>
                <c:pt idx="23079">
                  <c:v>57.1015625</c:v>
                </c:pt>
                <c:pt idx="23080">
                  <c:v>57.104166666666664</c:v>
                </c:pt>
                <c:pt idx="23081">
                  <c:v>57.106770833333336</c:v>
                </c:pt>
                <c:pt idx="23082">
                  <c:v>57.109375</c:v>
                </c:pt>
                <c:pt idx="23083">
                  <c:v>57.111979166666664</c:v>
                </c:pt>
                <c:pt idx="23084">
                  <c:v>57.114583333333336</c:v>
                </c:pt>
                <c:pt idx="23085">
                  <c:v>57.1171875</c:v>
                </c:pt>
                <c:pt idx="23086">
                  <c:v>57.119791666666664</c:v>
                </c:pt>
                <c:pt idx="23087">
                  <c:v>57.122395833333336</c:v>
                </c:pt>
                <c:pt idx="23088">
                  <c:v>57.125</c:v>
                </c:pt>
                <c:pt idx="23089">
                  <c:v>57.127604166666664</c:v>
                </c:pt>
                <c:pt idx="23090">
                  <c:v>57.130208333333336</c:v>
                </c:pt>
                <c:pt idx="23091">
                  <c:v>57.1328125</c:v>
                </c:pt>
                <c:pt idx="23092">
                  <c:v>57.135416666666664</c:v>
                </c:pt>
                <c:pt idx="23093">
                  <c:v>57.138020833333336</c:v>
                </c:pt>
                <c:pt idx="23094">
                  <c:v>57.140625</c:v>
                </c:pt>
                <c:pt idx="23095">
                  <c:v>57.143229166666664</c:v>
                </c:pt>
                <c:pt idx="23096">
                  <c:v>57.145833333333336</c:v>
                </c:pt>
                <c:pt idx="23097">
                  <c:v>57.1484375</c:v>
                </c:pt>
                <c:pt idx="23098">
                  <c:v>57.151041666666664</c:v>
                </c:pt>
                <c:pt idx="23099">
                  <c:v>57.153645833333336</c:v>
                </c:pt>
                <c:pt idx="23100">
                  <c:v>57.15625</c:v>
                </c:pt>
                <c:pt idx="23101">
                  <c:v>57.158854166666664</c:v>
                </c:pt>
                <c:pt idx="23102">
                  <c:v>57.161458333333336</c:v>
                </c:pt>
                <c:pt idx="23103">
                  <c:v>57.1640625</c:v>
                </c:pt>
                <c:pt idx="23104">
                  <c:v>57.166666666666664</c:v>
                </c:pt>
                <c:pt idx="23105">
                  <c:v>57.169270833333336</c:v>
                </c:pt>
                <c:pt idx="23106">
                  <c:v>57.171875</c:v>
                </c:pt>
                <c:pt idx="23107">
                  <c:v>57.174479166666664</c:v>
                </c:pt>
                <c:pt idx="23108">
                  <c:v>57.177083333333336</c:v>
                </c:pt>
                <c:pt idx="23109">
                  <c:v>57.1796875</c:v>
                </c:pt>
                <c:pt idx="23110">
                  <c:v>57.182291666666664</c:v>
                </c:pt>
                <c:pt idx="23111">
                  <c:v>57.184895833333336</c:v>
                </c:pt>
                <c:pt idx="23112">
                  <c:v>57.1875</c:v>
                </c:pt>
                <c:pt idx="23113">
                  <c:v>57.190104166666664</c:v>
                </c:pt>
                <c:pt idx="23114">
                  <c:v>57.192708333333336</c:v>
                </c:pt>
                <c:pt idx="23115">
                  <c:v>57.1953125</c:v>
                </c:pt>
                <c:pt idx="23116">
                  <c:v>57.197916666666664</c:v>
                </c:pt>
                <c:pt idx="23117">
                  <c:v>57.200520833333336</c:v>
                </c:pt>
                <c:pt idx="23118">
                  <c:v>57.203125</c:v>
                </c:pt>
                <c:pt idx="23119">
                  <c:v>57.205729166666664</c:v>
                </c:pt>
                <c:pt idx="23120">
                  <c:v>57.208333333333336</c:v>
                </c:pt>
                <c:pt idx="23121">
                  <c:v>57.2109375</c:v>
                </c:pt>
                <c:pt idx="23122">
                  <c:v>57.213541666666664</c:v>
                </c:pt>
                <c:pt idx="23123">
                  <c:v>57.216145833333336</c:v>
                </c:pt>
                <c:pt idx="23124">
                  <c:v>57.21875</c:v>
                </c:pt>
                <c:pt idx="23125">
                  <c:v>57.221354166666664</c:v>
                </c:pt>
                <c:pt idx="23126">
                  <c:v>57.223958333333336</c:v>
                </c:pt>
                <c:pt idx="23127">
                  <c:v>57.2265625</c:v>
                </c:pt>
                <c:pt idx="23128">
                  <c:v>57.229166666666664</c:v>
                </c:pt>
                <c:pt idx="23129">
                  <c:v>57.231770833333336</c:v>
                </c:pt>
                <c:pt idx="23130">
                  <c:v>57.234375</c:v>
                </c:pt>
                <c:pt idx="23131">
                  <c:v>57.236979166666664</c:v>
                </c:pt>
                <c:pt idx="23132">
                  <c:v>57.239583333333336</c:v>
                </c:pt>
                <c:pt idx="23133">
                  <c:v>57.2421875</c:v>
                </c:pt>
                <c:pt idx="23134">
                  <c:v>57.244791666666664</c:v>
                </c:pt>
                <c:pt idx="23135">
                  <c:v>57.247395833333336</c:v>
                </c:pt>
                <c:pt idx="23136">
                  <c:v>57.25</c:v>
                </c:pt>
                <c:pt idx="23137">
                  <c:v>57.252604166666664</c:v>
                </c:pt>
                <c:pt idx="23138">
                  <c:v>57.255208333333336</c:v>
                </c:pt>
                <c:pt idx="23139">
                  <c:v>57.2578125</c:v>
                </c:pt>
                <c:pt idx="23140">
                  <c:v>57.260416666666664</c:v>
                </c:pt>
                <c:pt idx="23141">
                  <c:v>57.263020833333336</c:v>
                </c:pt>
                <c:pt idx="23142">
                  <c:v>57.265625</c:v>
                </c:pt>
                <c:pt idx="23143">
                  <c:v>57.268229166666664</c:v>
                </c:pt>
                <c:pt idx="23144">
                  <c:v>57.270833333333336</c:v>
                </c:pt>
                <c:pt idx="23145">
                  <c:v>57.2734375</c:v>
                </c:pt>
                <c:pt idx="23146">
                  <c:v>57.276041666666664</c:v>
                </c:pt>
                <c:pt idx="23147">
                  <c:v>57.278645833333336</c:v>
                </c:pt>
                <c:pt idx="23148">
                  <c:v>57.28125</c:v>
                </c:pt>
                <c:pt idx="23149">
                  <c:v>57.283854166666664</c:v>
                </c:pt>
                <c:pt idx="23150">
                  <c:v>57.286458333333336</c:v>
                </c:pt>
                <c:pt idx="23151">
                  <c:v>57.2890625</c:v>
                </c:pt>
                <c:pt idx="23152">
                  <c:v>57.291666666666664</c:v>
                </c:pt>
                <c:pt idx="23153">
                  <c:v>57.294270833333336</c:v>
                </c:pt>
                <c:pt idx="23154">
                  <c:v>57.296875</c:v>
                </c:pt>
                <c:pt idx="23155">
                  <c:v>57.299479166666664</c:v>
                </c:pt>
                <c:pt idx="23156">
                  <c:v>57.302083333333336</c:v>
                </c:pt>
                <c:pt idx="23157">
                  <c:v>57.3046875</c:v>
                </c:pt>
                <c:pt idx="23158">
                  <c:v>57.307291666666664</c:v>
                </c:pt>
                <c:pt idx="23159">
                  <c:v>57.309895833333336</c:v>
                </c:pt>
                <c:pt idx="23160">
                  <c:v>57.3125</c:v>
                </c:pt>
                <c:pt idx="23161">
                  <c:v>57.315104166666664</c:v>
                </c:pt>
                <c:pt idx="23162">
                  <c:v>57.317708333333336</c:v>
                </c:pt>
                <c:pt idx="23163">
                  <c:v>57.3203125</c:v>
                </c:pt>
                <c:pt idx="23164">
                  <c:v>57.322916666666664</c:v>
                </c:pt>
                <c:pt idx="23165">
                  <c:v>57.325520833333336</c:v>
                </c:pt>
                <c:pt idx="23166">
                  <c:v>57.328125</c:v>
                </c:pt>
                <c:pt idx="23167">
                  <c:v>57.330729166666664</c:v>
                </c:pt>
                <c:pt idx="23168">
                  <c:v>57.333333333333336</c:v>
                </c:pt>
                <c:pt idx="23169">
                  <c:v>57.3359375</c:v>
                </c:pt>
                <c:pt idx="23170">
                  <c:v>57.338541666666664</c:v>
                </c:pt>
                <c:pt idx="23171">
                  <c:v>57.341145833333336</c:v>
                </c:pt>
                <c:pt idx="23172">
                  <c:v>57.34375</c:v>
                </c:pt>
                <c:pt idx="23173">
                  <c:v>57.346354166666664</c:v>
                </c:pt>
                <c:pt idx="23174">
                  <c:v>57.348958333333336</c:v>
                </c:pt>
                <c:pt idx="23175">
                  <c:v>57.3515625</c:v>
                </c:pt>
                <c:pt idx="23176">
                  <c:v>57.354166666666664</c:v>
                </c:pt>
                <c:pt idx="23177">
                  <c:v>57.356770833333336</c:v>
                </c:pt>
                <c:pt idx="23178">
                  <c:v>57.359375</c:v>
                </c:pt>
                <c:pt idx="23179">
                  <c:v>57.361979166666664</c:v>
                </c:pt>
                <c:pt idx="23180">
                  <c:v>57.364583333333336</c:v>
                </c:pt>
                <c:pt idx="23181">
                  <c:v>57.3671875</c:v>
                </c:pt>
                <c:pt idx="23182">
                  <c:v>57.369791666666664</c:v>
                </c:pt>
                <c:pt idx="23183">
                  <c:v>57.372395833333336</c:v>
                </c:pt>
                <c:pt idx="23184">
                  <c:v>57.375</c:v>
                </c:pt>
                <c:pt idx="23185">
                  <c:v>57.377604166666664</c:v>
                </c:pt>
                <c:pt idx="23186">
                  <c:v>57.380208333333336</c:v>
                </c:pt>
                <c:pt idx="23187">
                  <c:v>57.3828125</c:v>
                </c:pt>
                <c:pt idx="23188">
                  <c:v>57.385416666666664</c:v>
                </c:pt>
                <c:pt idx="23189">
                  <c:v>57.388020833333336</c:v>
                </c:pt>
                <c:pt idx="23190">
                  <c:v>57.390625</c:v>
                </c:pt>
                <c:pt idx="23191">
                  <c:v>57.393229166666664</c:v>
                </c:pt>
                <c:pt idx="23192">
                  <c:v>57.395833333333336</c:v>
                </c:pt>
                <c:pt idx="23193">
                  <c:v>57.3984375</c:v>
                </c:pt>
                <c:pt idx="23194">
                  <c:v>57.401041666666664</c:v>
                </c:pt>
                <c:pt idx="23195">
                  <c:v>57.403645833333336</c:v>
                </c:pt>
                <c:pt idx="23196">
                  <c:v>57.40625</c:v>
                </c:pt>
                <c:pt idx="23197">
                  <c:v>57.408854166666664</c:v>
                </c:pt>
                <c:pt idx="23198">
                  <c:v>57.411458333333336</c:v>
                </c:pt>
                <c:pt idx="23199">
                  <c:v>57.4140625</c:v>
                </c:pt>
                <c:pt idx="23200">
                  <c:v>57.416666666666664</c:v>
                </c:pt>
                <c:pt idx="23201">
                  <c:v>57.419270833333336</c:v>
                </c:pt>
                <c:pt idx="23202">
                  <c:v>57.421875</c:v>
                </c:pt>
                <c:pt idx="23203">
                  <c:v>57.424479166666664</c:v>
                </c:pt>
                <c:pt idx="23204">
                  <c:v>57.427083333333336</c:v>
                </c:pt>
                <c:pt idx="23205">
                  <c:v>57.4296875</c:v>
                </c:pt>
                <c:pt idx="23206">
                  <c:v>57.432291666666664</c:v>
                </c:pt>
                <c:pt idx="23207">
                  <c:v>57.434895833333336</c:v>
                </c:pt>
                <c:pt idx="23208">
                  <c:v>57.4375</c:v>
                </c:pt>
                <c:pt idx="23209">
                  <c:v>57.440104166666664</c:v>
                </c:pt>
                <c:pt idx="23210">
                  <c:v>57.442708333333336</c:v>
                </c:pt>
                <c:pt idx="23211">
                  <c:v>57.4453125</c:v>
                </c:pt>
                <c:pt idx="23212">
                  <c:v>57.447916666666664</c:v>
                </c:pt>
                <c:pt idx="23213">
                  <c:v>57.450520833333336</c:v>
                </c:pt>
                <c:pt idx="23214">
                  <c:v>57.453125</c:v>
                </c:pt>
                <c:pt idx="23215">
                  <c:v>57.455729166666664</c:v>
                </c:pt>
                <c:pt idx="23216">
                  <c:v>57.458333333333336</c:v>
                </c:pt>
                <c:pt idx="23217">
                  <c:v>57.4609375</c:v>
                </c:pt>
                <c:pt idx="23218">
                  <c:v>57.463541666666664</c:v>
                </c:pt>
                <c:pt idx="23219">
                  <c:v>57.466145833333336</c:v>
                </c:pt>
                <c:pt idx="23220">
                  <c:v>57.46875</c:v>
                </c:pt>
                <c:pt idx="23221">
                  <c:v>57.471354166666664</c:v>
                </c:pt>
                <c:pt idx="23222">
                  <c:v>57.473958333333336</c:v>
                </c:pt>
                <c:pt idx="23223">
                  <c:v>57.4765625</c:v>
                </c:pt>
                <c:pt idx="23224">
                  <c:v>57.479166666666664</c:v>
                </c:pt>
                <c:pt idx="23225">
                  <c:v>57.481770833333336</c:v>
                </c:pt>
                <c:pt idx="23226">
                  <c:v>57.484375</c:v>
                </c:pt>
                <c:pt idx="23227">
                  <c:v>57.486979166666664</c:v>
                </c:pt>
                <c:pt idx="23228">
                  <c:v>57.489583333333336</c:v>
                </c:pt>
                <c:pt idx="23229">
                  <c:v>57.4921875</c:v>
                </c:pt>
                <c:pt idx="23230">
                  <c:v>57.494791666666664</c:v>
                </c:pt>
                <c:pt idx="23231">
                  <c:v>57.497395833333336</c:v>
                </c:pt>
                <c:pt idx="23232">
                  <c:v>57.5</c:v>
                </c:pt>
                <c:pt idx="23233">
                  <c:v>57.502604166666664</c:v>
                </c:pt>
                <c:pt idx="23234">
                  <c:v>57.505208333333336</c:v>
                </c:pt>
                <c:pt idx="23235">
                  <c:v>57.5078125</c:v>
                </c:pt>
                <c:pt idx="23236">
                  <c:v>57.510416666666664</c:v>
                </c:pt>
                <c:pt idx="23237">
                  <c:v>57.513020833333336</c:v>
                </c:pt>
                <c:pt idx="23238">
                  <c:v>57.515625</c:v>
                </c:pt>
                <c:pt idx="23239">
                  <c:v>57.518229166666664</c:v>
                </c:pt>
                <c:pt idx="23240">
                  <c:v>57.520833333333336</c:v>
                </c:pt>
                <c:pt idx="23241">
                  <c:v>57.5234375</c:v>
                </c:pt>
                <c:pt idx="23242">
                  <c:v>57.526041666666664</c:v>
                </c:pt>
                <c:pt idx="23243">
                  <c:v>57.528645833333336</c:v>
                </c:pt>
                <c:pt idx="23244">
                  <c:v>57.53125</c:v>
                </c:pt>
                <c:pt idx="23245">
                  <c:v>57.533854166666664</c:v>
                </c:pt>
                <c:pt idx="23246">
                  <c:v>57.536458333333336</c:v>
                </c:pt>
                <c:pt idx="23247">
                  <c:v>57.5390625</c:v>
                </c:pt>
                <c:pt idx="23248">
                  <c:v>57.541666666666664</c:v>
                </c:pt>
                <c:pt idx="23249">
                  <c:v>57.544270833333336</c:v>
                </c:pt>
                <c:pt idx="23250">
                  <c:v>57.546875</c:v>
                </c:pt>
                <c:pt idx="23251">
                  <c:v>57.549479166666664</c:v>
                </c:pt>
                <c:pt idx="23252">
                  <c:v>57.552083333333336</c:v>
                </c:pt>
                <c:pt idx="23253">
                  <c:v>57.5546875</c:v>
                </c:pt>
                <c:pt idx="23254">
                  <c:v>57.557291666666664</c:v>
                </c:pt>
                <c:pt idx="23255">
                  <c:v>57.559895833333336</c:v>
                </c:pt>
                <c:pt idx="23256">
                  <c:v>57.5625</c:v>
                </c:pt>
                <c:pt idx="23257">
                  <c:v>57.565104166666664</c:v>
                </c:pt>
                <c:pt idx="23258">
                  <c:v>57.567708333333336</c:v>
                </c:pt>
                <c:pt idx="23259">
                  <c:v>57.5703125</c:v>
                </c:pt>
                <c:pt idx="23260">
                  <c:v>57.572916666666664</c:v>
                </c:pt>
                <c:pt idx="23261">
                  <c:v>57.575520833333336</c:v>
                </c:pt>
                <c:pt idx="23262">
                  <c:v>57.578125</c:v>
                </c:pt>
                <c:pt idx="23263">
                  <c:v>57.580729166666664</c:v>
                </c:pt>
                <c:pt idx="23264">
                  <c:v>57.583333333333336</c:v>
                </c:pt>
                <c:pt idx="23265">
                  <c:v>57.5859375</c:v>
                </c:pt>
                <c:pt idx="23266">
                  <c:v>57.588541666666664</c:v>
                </c:pt>
                <c:pt idx="23267">
                  <c:v>57.591145833333336</c:v>
                </c:pt>
                <c:pt idx="23268">
                  <c:v>57.59375</c:v>
                </c:pt>
                <c:pt idx="23269">
                  <c:v>57.596354166666664</c:v>
                </c:pt>
                <c:pt idx="23270">
                  <c:v>57.598958333333336</c:v>
                </c:pt>
                <c:pt idx="23271">
                  <c:v>57.6015625</c:v>
                </c:pt>
                <c:pt idx="23272">
                  <c:v>57.604166666666664</c:v>
                </c:pt>
                <c:pt idx="23273">
                  <c:v>57.606770833333336</c:v>
                </c:pt>
                <c:pt idx="23274">
                  <c:v>57.609375</c:v>
                </c:pt>
                <c:pt idx="23275">
                  <c:v>57.611979166666664</c:v>
                </c:pt>
                <c:pt idx="23276">
                  <c:v>57.614583333333336</c:v>
                </c:pt>
                <c:pt idx="23277">
                  <c:v>57.6171875</c:v>
                </c:pt>
                <c:pt idx="23278">
                  <c:v>57.619791666666664</c:v>
                </c:pt>
                <c:pt idx="23279">
                  <c:v>57.622395833333336</c:v>
                </c:pt>
                <c:pt idx="23280">
                  <c:v>57.625</c:v>
                </c:pt>
                <c:pt idx="23281">
                  <c:v>57.627604166666664</c:v>
                </c:pt>
                <c:pt idx="23282">
                  <c:v>57.630208333333336</c:v>
                </c:pt>
                <c:pt idx="23283">
                  <c:v>57.6328125</c:v>
                </c:pt>
                <c:pt idx="23284">
                  <c:v>57.635416666666664</c:v>
                </c:pt>
                <c:pt idx="23285">
                  <c:v>57.638020833333336</c:v>
                </c:pt>
                <c:pt idx="23286">
                  <c:v>57.640625</c:v>
                </c:pt>
                <c:pt idx="23287">
                  <c:v>57.643229166666664</c:v>
                </c:pt>
                <c:pt idx="23288">
                  <c:v>57.645833333333336</c:v>
                </c:pt>
                <c:pt idx="23289">
                  <c:v>57.6484375</c:v>
                </c:pt>
                <c:pt idx="23290">
                  <c:v>57.651041666666664</c:v>
                </c:pt>
                <c:pt idx="23291">
                  <c:v>57.653645833333336</c:v>
                </c:pt>
                <c:pt idx="23292">
                  <c:v>57.65625</c:v>
                </c:pt>
                <c:pt idx="23293">
                  <c:v>57.658854166666664</c:v>
                </c:pt>
                <c:pt idx="23294">
                  <c:v>57.661458333333336</c:v>
                </c:pt>
                <c:pt idx="23295">
                  <c:v>57.6640625</c:v>
                </c:pt>
                <c:pt idx="23296">
                  <c:v>57.666666666666664</c:v>
                </c:pt>
                <c:pt idx="23297">
                  <c:v>57.669270833333336</c:v>
                </c:pt>
                <c:pt idx="23298">
                  <c:v>57.671875</c:v>
                </c:pt>
                <c:pt idx="23299">
                  <c:v>57.674479166666664</c:v>
                </c:pt>
                <c:pt idx="23300">
                  <c:v>57.677083333333336</c:v>
                </c:pt>
                <c:pt idx="23301">
                  <c:v>57.6796875</c:v>
                </c:pt>
                <c:pt idx="23302">
                  <c:v>57.682291666666664</c:v>
                </c:pt>
                <c:pt idx="23303">
                  <c:v>57.684895833333336</c:v>
                </c:pt>
                <c:pt idx="23304">
                  <c:v>57.6875</c:v>
                </c:pt>
                <c:pt idx="23305">
                  <c:v>57.690104166666664</c:v>
                </c:pt>
                <c:pt idx="23306">
                  <c:v>57.692708333333336</c:v>
                </c:pt>
                <c:pt idx="23307">
                  <c:v>57.6953125</c:v>
                </c:pt>
                <c:pt idx="23308">
                  <c:v>57.697916666666664</c:v>
                </c:pt>
                <c:pt idx="23309">
                  <c:v>57.700520833333336</c:v>
                </c:pt>
                <c:pt idx="23310">
                  <c:v>57.703125</c:v>
                </c:pt>
                <c:pt idx="23311">
                  <c:v>57.705729166666664</c:v>
                </c:pt>
                <c:pt idx="23312">
                  <c:v>57.708333333333336</c:v>
                </c:pt>
                <c:pt idx="23313">
                  <c:v>57.7109375</c:v>
                </c:pt>
                <c:pt idx="23314">
                  <c:v>57.713541666666664</c:v>
                </c:pt>
                <c:pt idx="23315">
                  <c:v>57.716145833333336</c:v>
                </c:pt>
                <c:pt idx="23316">
                  <c:v>57.71875</c:v>
                </c:pt>
                <c:pt idx="23317">
                  <c:v>57.721354166666664</c:v>
                </c:pt>
                <c:pt idx="23318">
                  <c:v>57.723958333333336</c:v>
                </c:pt>
                <c:pt idx="23319">
                  <c:v>57.7265625</c:v>
                </c:pt>
                <c:pt idx="23320">
                  <c:v>57.729166666666664</c:v>
                </c:pt>
                <c:pt idx="23321">
                  <c:v>57.731770833333336</c:v>
                </c:pt>
                <c:pt idx="23322">
                  <c:v>57.734375</c:v>
                </c:pt>
                <c:pt idx="23323">
                  <c:v>57.736979166666664</c:v>
                </c:pt>
                <c:pt idx="23324">
                  <c:v>57.739583333333336</c:v>
                </c:pt>
                <c:pt idx="23325">
                  <c:v>57.7421875</c:v>
                </c:pt>
                <c:pt idx="23326">
                  <c:v>57.744791666666664</c:v>
                </c:pt>
                <c:pt idx="23327">
                  <c:v>57.747395833333336</c:v>
                </c:pt>
                <c:pt idx="23328">
                  <c:v>57.75</c:v>
                </c:pt>
                <c:pt idx="23329">
                  <c:v>57.752604166666664</c:v>
                </c:pt>
                <c:pt idx="23330">
                  <c:v>57.755208333333336</c:v>
                </c:pt>
                <c:pt idx="23331">
                  <c:v>57.7578125</c:v>
                </c:pt>
                <c:pt idx="23332">
                  <c:v>57.760416666666664</c:v>
                </c:pt>
                <c:pt idx="23333">
                  <c:v>57.763020833333336</c:v>
                </c:pt>
                <c:pt idx="23334">
                  <c:v>57.765625</c:v>
                </c:pt>
                <c:pt idx="23335">
                  <c:v>57.768229166666664</c:v>
                </c:pt>
                <c:pt idx="23336">
                  <c:v>57.770833333333336</c:v>
                </c:pt>
                <c:pt idx="23337">
                  <c:v>57.7734375</c:v>
                </c:pt>
                <c:pt idx="23338">
                  <c:v>57.776041666666664</c:v>
                </c:pt>
                <c:pt idx="23339">
                  <c:v>57.778645833333336</c:v>
                </c:pt>
                <c:pt idx="23340">
                  <c:v>57.78125</c:v>
                </c:pt>
                <c:pt idx="23341">
                  <c:v>57.783854166666664</c:v>
                </c:pt>
                <c:pt idx="23342">
                  <c:v>57.786458333333336</c:v>
                </c:pt>
                <c:pt idx="23343">
                  <c:v>57.7890625</c:v>
                </c:pt>
                <c:pt idx="23344">
                  <c:v>57.791666666666664</c:v>
                </c:pt>
                <c:pt idx="23345">
                  <c:v>57.794270833333336</c:v>
                </c:pt>
                <c:pt idx="23346">
                  <c:v>57.796875</c:v>
                </c:pt>
                <c:pt idx="23347">
                  <c:v>57.799479166666664</c:v>
                </c:pt>
                <c:pt idx="23348">
                  <c:v>57.802083333333336</c:v>
                </c:pt>
                <c:pt idx="23349">
                  <c:v>57.8046875</c:v>
                </c:pt>
                <c:pt idx="23350">
                  <c:v>57.807291666666664</c:v>
                </c:pt>
                <c:pt idx="23351">
                  <c:v>57.809895833333336</c:v>
                </c:pt>
                <c:pt idx="23352">
                  <c:v>57.8125</c:v>
                </c:pt>
                <c:pt idx="23353">
                  <c:v>57.815104166666664</c:v>
                </c:pt>
                <c:pt idx="23354">
                  <c:v>57.817708333333336</c:v>
                </c:pt>
                <c:pt idx="23355">
                  <c:v>57.8203125</c:v>
                </c:pt>
                <c:pt idx="23356">
                  <c:v>57.822916666666664</c:v>
                </c:pt>
                <c:pt idx="23357">
                  <c:v>57.825520833333336</c:v>
                </c:pt>
                <c:pt idx="23358">
                  <c:v>57.828125</c:v>
                </c:pt>
                <c:pt idx="23359">
                  <c:v>57.830729166666664</c:v>
                </c:pt>
                <c:pt idx="23360">
                  <c:v>57.833333333333336</c:v>
                </c:pt>
                <c:pt idx="23361">
                  <c:v>57.8359375</c:v>
                </c:pt>
                <c:pt idx="23362">
                  <c:v>57.838541666666664</c:v>
                </c:pt>
                <c:pt idx="23363">
                  <c:v>57.841145833333336</c:v>
                </c:pt>
                <c:pt idx="23364">
                  <c:v>57.84375</c:v>
                </c:pt>
                <c:pt idx="23365">
                  <c:v>57.846354166666664</c:v>
                </c:pt>
                <c:pt idx="23366">
                  <c:v>57.848958333333336</c:v>
                </c:pt>
                <c:pt idx="23367">
                  <c:v>57.8515625</c:v>
                </c:pt>
                <c:pt idx="23368">
                  <c:v>57.854166666666664</c:v>
                </c:pt>
                <c:pt idx="23369">
                  <c:v>57.856770833333336</c:v>
                </c:pt>
                <c:pt idx="23370">
                  <c:v>57.859375</c:v>
                </c:pt>
                <c:pt idx="23371">
                  <c:v>57.861979166666664</c:v>
                </c:pt>
                <c:pt idx="23372">
                  <c:v>57.864583333333336</c:v>
                </c:pt>
                <c:pt idx="23373">
                  <c:v>57.8671875</c:v>
                </c:pt>
                <c:pt idx="23374">
                  <c:v>57.869791666666664</c:v>
                </c:pt>
                <c:pt idx="23375">
                  <c:v>57.872395833333336</c:v>
                </c:pt>
                <c:pt idx="23376">
                  <c:v>57.875</c:v>
                </c:pt>
                <c:pt idx="23377">
                  <c:v>57.877604166666664</c:v>
                </c:pt>
                <c:pt idx="23378">
                  <c:v>57.880208333333336</c:v>
                </c:pt>
                <c:pt idx="23379">
                  <c:v>57.8828125</c:v>
                </c:pt>
                <c:pt idx="23380">
                  <c:v>57.885416666666664</c:v>
                </c:pt>
                <c:pt idx="23381">
                  <c:v>57.888020833333336</c:v>
                </c:pt>
                <c:pt idx="23382">
                  <c:v>57.890625</c:v>
                </c:pt>
                <c:pt idx="23383">
                  <c:v>57.893229166666664</c:v>
                </c:pt>
                <c:pt idx="23384">
                  <c:v>57.895833333333336</c:v>
                </c:pt>
                <c:pt idx="23385">
                  <c:v>57.8984375</c:v>
                </c:pt>
                <c:pt idx="23386">
                  <c:v>57.901041666666664</c:v>
                </c:pt>
                <c:pt idx="23387">
                  <c:v>57.903645833333336</c:v>
                </c:pt>
                <c:pt idx="23388">
                  <c:v>57.90625</c:v>
                </c:pt>
                <c:pt idx="23389">
                  <c:v>57.908854166666664</c:v>
                </c:pt>
                <c:pt idx="23390">
                  <c:v>57.911458333333336</c:v>
                </c:pt>
                <c:pt idx="23391">
                  <c:v>57.9140625</c:v>
                </c:pt>
                <c:pt idx="23392">
                  <c:v>57.916666666666664</c:v>
                </c:pt>
                <c:pt idx="23393">
                  <c:v>57.919270833333336</c:v>
                </c:pt>
                <c:pt idx="23394">
                  <c:v>57.921875</c:v>
                </c:pt>
                <c:pt idx="23395">
                  <c:v>57.924479166666664</c:v>
                </c:pt>
                <c:pt idx="23396">
                  <c:v>57.927083333333336</c:v>
                </c:pt>
                <c:pt idx="23397">
                  <c:v>57.9296875</c:v>
                </c:pt>
                <c:pt idx="23398">
                  <c:v>57.932291666666664</c:v>
                </c:pt>
                <c:pt idx="23399">
                  <c:v>57.934895833333336</c:v>
                </c:pt>
                <c:pt idx="23400">
                  <c:v>57.9375</c:v>
                </c:pt>
                <c:pt idx="23401">
                  <c:v>57.940104166666664</c:v>
                </c:pt>
                <c:pt idx="23402">
                  <c:v>57.942708333333336</c:v>
                </c:pt>
                <c:pt idx="23403">
                  <c:v>57.9453125</c:v>
                </c:pt>
                <c:pt idx="23404">
                  <c:v>57.947916666666664</c:v>
                </c:pt>
                <c:pt idx="23405">
                  <c:v>57.950520833333336</c:v>
                </c:pt>
                <c:pt idx="23406">
                  <c:v>57.953125</c:v>
                </c:pt>
                <c:pt idx="23407">
                  <c:v>57.955729166666664</c:v>
                </c:pt>
                <c:pt idx="23408">
                  <c:v>57.958333333333336</c:v>
                </c:pt>
                <c:pt idx="23409">
                  <c:v>57.9609375</c:v>
                </c:pt>
                <c:pt idx="23410">
                  <c:v>57.963541666666664</c:v>
                </c:pt>
                <c:pt idx="23411">
                  <c:v>57.966145833333336</c:v>
                </c:pt>
                <c:pt idx="23412">
                  <c:v>57.96875</c:v>
                </c:pt>
                <c:pt idx="23413">
                  <c:v>57.971354166666664</c:v>
                </c:pt>
                <c:pt idx="23414">
                  <c:v>57.973958333333336</c:v>
                </c:pt>
                <c:pt idx="23415">
                  <c:v>57.9765625</c:v>
                </c:pt>
                <c:pt idx="23416">
                  <c:v>57.979166666666664</c:v>
                </c:pt>
                <c:pt idx="23417">
                  <c:v>57.981770833333336</c:v>
                </c:pt>
                <c:pt idx="23418">
                  <c:v>57.984375</c:v>
                </c:pt>
                <c:pt idx="23419">
                  <c:v>57.986979166666664</c:v>
                </c:pt>
                <c:pt idx="23420">
                  <c:v>57.989583333333336</c:v>
                </c:pt>
                <c:pt idx="23421">
                  <c:v>57.9921875</c:v>
                </c:pt>
                <c:pt idx="23422">
                  <c:v>57.994791666666664</c:v>
                </c:pt>
                <c:pt idx="23423">
                  <c:v>57.997395833333336</c:v>
                </c:pt>
                <c:pt idx="23424">
                  <c:v>58</c:v>
                </c:pt>
                <c:pt idx="23425">
                  <c:v>58.002604166666664</c:v>
                </c:pt>
                <c:pt idx="23426">
                  <c:v>58.005208333333336</c:v>
                </c:pt>
                <c:pt idx="23427">
                  <c:v>58.0078125</c:v>
                </c:pt>
                <c:pt idx="23428">
                  <c:v>58.010416666666664</c:v>
                </c:pt>
                <c:pt idx="23429">
                  <c:v>58.013020833333336</c:v>
                </c:pt>
                <c:pt idx="23430">
                  <c:v>58.015625</c:v>
                </c:pt>
                <c:pt idx="23431">
                  <c:v>58.018229166666664</c:v>
                </c:pt>
                <c:pt idx="23432">
                  <c:v>58.020833333333336</c:v>
                </c:pt>
                <c:pt idx="23433">
                  <c:v>58.0234375</c:v>
                </c:pt>
                <c:pt idx="23434">
                  <c:v>58.026041666666664</c:v>
                </c:pt>
                <c:pt idx="23435">
                  <c:v>58.028645833333336</c:v>
                </c:pt>
                <c:pt idx="23436">
                  <c:v>58.03125</c:v>
                </c:pt>
                <c:pt idx="23437">
                  <c:v>58.033854166666664</c:v>
                </c:pt>
                <c:pt idx="23438">
                  <c:v>58.036458333333336</c:v>
                </c:pt>
                <c:pt idx="23439">
                  <c:v>58.0390625</c:v>
                </c:pt>
                <c:pt idx="23440">
                  <c:v>58.041666666666664</c:v>
                </c:pt>
                <c:pt idx="23441">
                  <c:v>58.044270833333336</c:v>
                </c:pt>
                <c:pt idx="23442">
                  <c:v>58.046875</c:v>
                </c:pt>
                <c:pt idx="23443">
                  <c:v>58.049479166666664</c:v>
                </c:pt>
                <c:pt idx="23444">
                  <c:v>58.052083333333336</c:v>
                </c:pt>
                <c:pt idx="23445">
                  <c:v>58.0546875</c:v>
                </c:pt>
                <c:pt idx="23446">
                  <c:v>58.057291666666664</c:v>
                </c:pt>
                <c:pt idx="23447">
                  <c:v>58.059895833333336</c:v>
                </c:pt>
                <c:pt idx="23448">
                  <c:v>58.0625</c:v>
                </c:pt>
                <c:pt idx="23449">
                  <c:v>58.065104166666664</c:v>
                </c:pt>
                <c:pt idx="23450">
                  <c:v>58.067708333333336</c:v>
                </c:pt>
                <c:pt idx="23451">
                  <c:v>58.0703125</c:v>
                </c:pt>
                <c:pt idx="23452">
                  <c:v>58.072916666666664</c:v>
                </c:pt>
                <c:pt idx="23453">
                  <c:v>58.075520833333336</c:v>
                </c:pt>
                <c:pt idx="23454">
                  <c:v>58.078125</c:v>
                </c:pt>
                <c:pt idx="23455">
                  <c:v>58.080729166666664</c:v>
                </c:pt>
                <c:pt idx="23456">
                  <c:v>58.083333333333336</c:v>
                </c:pt>
                <c:pt idx="23457">
                  <c:v>58.0859375</c:v>
                </c:pt>
                <c:pt idx="23458">
                  <c:v>58.088541666666664</c:v>
                </c:pt>
                <c:pt idx="23459">
                  <c:v>58.091145833333336</c:v>
                </c:pt>
                <c:pt idx="23460">
                  <c:v>58.09375</c:v>
                </c:pt>
                <c:pt idx="23461">
                  <c:v>58.096354166666664</c:v>
                </c:pt>
                <c:pt idx="23462">
                  <c:v>58.098958333333336</c:v>
                </c:pt>
                <c:pt idx="23463">
                  <c:v>58.1015625</c:v>
                </c:pt>
                <c:pt idx="23464">
                  <c:v>58.104166666666664</c:v>
                </c:pt>
                <c:pt idx="23465">
                  <c:v>58.106770833333336</c:v>
                </c:pt>
                <c:pt idx="23466">
                  <c:v>58.109375</c:v>
                </c:pt>
                <c:pt idx="23467">
                  <c:v>58.111979166666664</c:v>
                </c:pt>
                <c:pt idx="23468">
                  <c:v>58.114583333333336</c:v>
                </c:pt>
                <c:pt idx="23469">
                  <c:v>58.1171875</c:v>
                </c:pt>
                <c:pt idx="23470">
                  <c:v>58.119791666666664</c:v>
                </c:pt>
                <c:pt idx="23471">
                  <c:v>58.122395833333336</c:v>
                </c:pt>
                <c:pt idx="23472">
                  <c:v>58.125</c:v>
                </c:pt>
                <c:pt idx="23473">
                  <c:v>58.127604166666664</c:v>
                </c:pt>
                <c:pt idx="23474">
                  <c:v>58.130208333333336</c:v>
                </c:pt>
                <c:pt idx="23475">
                  <c:v>58.1328125</c:v>
                </c:pt>
                <c:pt idx="23476">
                  <c:v>58.135416666666664</c:v>
                </c:pt>
                <c:pt idx="23477">
                  <c:v>58.138020833333336</c:v>
                </c:pt>
                <c:pt idx="23478">
                  <c:v>58.140625</c:v>
                </c:pt>
                <c:pt idx="23479">
                  <c:v>58.143229166666664</c:v>
                </c:pt>
                <c:pt idx="23480">
                  <c:v>58.145833333333336</c:v>
                </c:pt>
                <c:pt idx="23481">
                  <c:v>58.1484375</c:v>
                </c:pt>
                <c:pt idx="23482">
                  <c:v>58.151041666666664</c:v>
                </c:pt>
                <c:pt idx="23483">
                  <c:v>58.153645833333336</c:v>
                </c:pt>
                <c:pt idx="23484">
                  <c:v>58.15625</c:v>
                </c:pt>
                <c:pt idx="23485">
                  <c:v>58.158854166666664</c:v>
                </c:pt>
                <c:pt idx="23486">
                  <c:v>58.161458333333336</c:v>
                </c:pt>
                <c:pt idx="23487">
                  <c:v>58.1640625</c:v>
                </c:pt>
                <c:pt idx="23488">
                  <c:v>58.166666666666664</c:v>
                </c:pt>
                <c:pt idx="23489">
                  <c:v>58.169270833333336</c:v>
                </c:pt>
                <c:pt idx="23490">
                  <c:v>58.171875</c:v>
                </c:pt>
                <c:pt idx="23491">
                  <c:v>58.174479166666664</c:v>
                </c:pt>
                <c:pt idx="23492">
                  <c:v>58.177083333333336</c:v>
                </c:pt>
                <c:pt idx="23493">
                  <c:v>58.1796875</c:v>
                </c:pt>
                <c:pt idx="23494">
                  <c:v>58.182291666666664</c:v>
                </c:pt>
                <c:pt idx="23495">
                  <c:v>58.184895833333336</c:v>
                </c:pt>
                <c:pt idx="23496">
                  <c:v>58.1875</c:v>
                </c:pt>
                <c:pt idx="23497">
                  <c:v>58.190104166666664</c:v>
                </c:pt>
                <c:pt idx="23498">
                  <c:v>58.192708333333336</c:v>
                </c:pt>
                <c:pt idx="23499">
                  <c:v>58.1953125</c:v>
                </c:pt>
                <c:pt idx="23500">
                  <c:v>58.197916666666664</c:v>
                </c:pt>
                <c:pt idx="23501">
                  <c:v>58.200520833333336</c:v>
                </c:pt>
                <c:pt idx="23502">
                  <c:v>58.203125</c:v>
                </c:pt>
                <c:pt idx="23503">
                  <c:v>58.205729166666664</c:v>
                </c:pt>
                <c:pt idx="23504">
                  <c:v>58.208333333333336</c:v>
                </c:pt>
                <c:pt idx="23505">
                  <c:v>58.2109375</c:v>
                </c:pt>
                <c:pt idx="23506">
                  <c:v>58.213541666666664</c:v>
                </c:pt>
                <c:pt idx="23507">
                  <c:v>58.216145833333336</c:v>
                </c:pt>
                <c:pt idx="23508">
                  <c:v>58.21875</c:v>
                </c:pt>
                <c:pt idx="23509">
                  <c:v>58.221354166666664</c:v>
                </c:pt>
                <c:pt idx="23510">
                  <c:v>58.223958333333336</c:v>
                </c:pt>
                <c:pt idx="23511">
                  <c:v>58.2265625</c:v>
                </c:pt>
                <c:pt idx="23512">
                  <c:v>58.229166666666664</c:v>
                </c:pt>
                <c:pt idx="23513">
                  <c:v>58.231770833333336</c:v>
                </c:pt>
                <c:pt idx="23514">
                  <c:v>58.234375</c:v>
                </c:pt>
                <c:pt idx="23515">
                  <c:v>58.236979166666664</c:v>
                </c:pt>
                <c:pt idx="23516">
                  <c:v>58.239583333333336</c:v>
                </c:pt>
                <c:pt idx="23517">
                  <c:v>58.2421875</c:v>
                </c:pt>
                <c:pt idx="23518">
                  <c:v>58.244791666666664</c:v>
                </c:pt>
                <c:pt idx="23519">
                  <c:v>58.247395833333336</c:v>
                </c:pt>
                <c:pt idx="23520">
                  <c:v>58.25</c:v>
                </c:pt>
                <c:pt idx="23521">
                  <c:v>58.252604166666664</c:v>
                </c:pt>
                <c:pt idx="23522">
                  <c:v>58.255208333333336</c:v>
                </c:pt>
                <c:pt idx="23523">
                  <c:v>58.2578125</c:v>
                </c:pt>
                <c:pt idx="23524">
                  <c:v>58.260416666666664</c:v>
                </c:pt>
                <c:pt idx="23525">
                  <c:v>58.263020833333336</c:v>
                </c:pt>
                <c:pt idx="23526">
                  <c:v>58.265625</c:v>
                </c:pt>
                <c:pt idx="23527">
                  <c:v>58.268229166666664</c:v>
                </c:pt>
                <c:pt idx="23528">
                  <c:v>58.270833333333336</c:v>
                </c:pt>
                <c:pt idx="23529">
                  <c:v>58.2734375</c:v>
                </c:pt>
                <c:pt idx="23530">
                  <c:v>58.276041666666664</c:v>
                </c:pt>
                <c:pt idx="23531">
                  <c:v>58.278645833333336</c:v>
                </c:pt>
                <c:pt idx="23532">
                  <c:v>58.28125</c:v>
                </c:pt>
                <c:pt idx="23533">
                  <c:v>58.283854166666664</c:v>
                </c:pt>
                <c:pt idx="23534">
                  <c:v>58.286458333333336</c:v>
                </c:pt>
                <c:pt idx="23535">
                  <c:v>58.2890625</c:v>
                </c:pt>
                <c:pt idx="23536">
                  <c:v>58.291666666666664</c:v>
                </c:pt>
                <c:pt idx="23537">
                  <c:v>58.294270833333336</c:v>
                </c:pt>
                <c:pt idx="23538">
                  <c:v>58.296875</c:v>
                </c:pt>
                <c:pt idx="23539">
                  <c:v>58.299479166666664</c:v>
                </c:pt>
                <c:pt idx="23540">
                  <c:v>58.302083333333336</c:v>
                </c:pt>
                <c:pt idx="23541">
                  <c:v>58.3046875</c:v>
                </c:pt>
                <c:pt idx="23542">
                  <c:v>58.307291666666664</c:v>
                </c:pt>
                <c:pt idx="23543">
                  <c:v>58.309895833333336</c:v>
                </c:pt>
                <c:pt idx="23544">
                  <c:v>58.3125</c:v>
                </c:pt>
                <c:pt idx="23545">
                  <c:v>58.315104166666664</c:v>
                </c:pt>
                <c:pt idx="23546">
                  <c:v>58.317708333333336</c:v>
                </c:pt>
                <c:pt idx="23547">
                  <c:v>58.3203125</c:v>
                </c:pt>
                <c:pt idx="23548">
                  <c:v>58.322916666666664</c:v>
                </c:pt>
                <c:pt idx="23549">
                  <c:v>58.325520833333336</c:v>
                </c:pt>
                <c:pt idx="23550">
                  <c:v>58.328125</c:v>
                </c:pt>
                <c:pt idx="23551">
                  <c:v>58.330729166666664</c:v>
                </c:pt>
                <c:pt idx="23552">
                  <c:v>58.333333333333336</c:v>
                </c:pt>
                <c:pt idx="23553">
                  <c:v>58.3359375</c:v>
                </c:pt>
                <c:pt idx="23554">
                  <c:v>58.338541666666664</c:v>
                </c:pt>
                <c:pt idx="23555">
                  <c:v>58.341145833333336</c:v>
                </c:pt>
                <c:pt idx="23556">
                  <c:v>58.34375</c:v>
                </c:pt>
                <c:pt idx="23557">
                  <c:v>58.346354166666664</c:v>
                </c:pt>
                <c:pt idx="23558">
                  <c:v>58.348958333333336</c:v>
                </c:pt>
                <c:pt idx="23559">
                  <c:v>58.3515625</c:v>
                </c:pt>
                <c:pt idx="23560">
                  <c:v>58.354166666666664</c:v>
                </c:pt>
                <c:pt idx="23561">
                  <c:v>58.356770833333336</c:v>
                </c:pt>
                <c:pt idx="23562">
                  <c:v>58.359375</c:v>
                </c:pt>
                <c:pt idx="23563">
                  <c:v>58.361979166666664</c:v>
                </c:pt>
                <c:pt idx="23564">
                  <c:v>58.364583333333336</c:v>
                </c:pt>
                <c:pt idx="23565">
                  <c:v>58.3671875</c:v>
                </c:pt>
                <c:pt idx="23566">
                  <c:v>58.369791666666664</c:v>
                </c:pt>
                <c:pt idx="23567">
                  <c:v>58.372395833333336</c:v>
                </c:pt>
                <c:pt idx="23568">
                  <c:v>58.375</c:v>
                </c:pt>
                <c:pt idx="23569">
                  <c:v>58.377604166666664</c:v>
                </c:pt>
                <c:pt idx="23570">
                  <c:v>58.380208333333336</c:v>
                </c:pt>
                <c:pt idx="23571">
                  <c:v>58.3828125</c:v>
                </c:pt>
                <c:pt idx="23572">
                  <c:v>58.385416666666664</c:v>
                </c:pt>
                <c:pt idx="23573">
                  <c:v>58.388020833333336</c:v>
                </c:pt>
                <c:pt idx="23574">
                  <c:v>58.390625</c:v>
                </c:pt>
                <c:pt idx="23575">
                  <c:v>58.393229166666664</c:v>
                </c:pt>
                <c:pt idx="23576">
                  <c:v>58.395833333333336</c:v>
                </c:pt>
                <c:pt idx="23577">
                  <c:v>58.3984375</c:v>
                </c:pt>
                <c:pt idx="23578">
                  <c:v>58.401041666666664</c:v>
                </c:pt>
                <c:pt idx="23579">
                  <c:v>58.403645833333336</c:v>
                </c:pt>
                <c:pt idx="23580">
                  <c:v>58.40625</c:v>
                </c:pt>
                <c:pt idx="23581">
                  <c:v>58.408854166666664</c:v>
                </c:pt>
                <c:pt idx="23582">
                  <c:v>58.411458333333336</c:v>
                </c:pt>
                <c:pt idx="23583">
                  <c:v>58.4140625</c:v>
                </c:pt>
                <c:pt idx="23584">
                  <c:v>58.416666666666664</c:v>
                </c:pt>
                <c:pt idx="23585">
                  <c:v>58.419270833333336</c:v>
                </c:pt>
                <c:pt idx="23586">
                  <c:v>58.421875</c:v>
                </c:pt>
                <c:pt idx="23587">
                  <c:v>58.424479166666664</c:v>
                </c:pt>
                <c:pt idx="23588">
                  <c:v>58.427083333333336</c:v>
                </c:pt>
                <c:pt idx="23589">
                  <c:v>58.4296875</c:v>
                </c:pt>
                <c:pt idx="23590">
                  <c:v>58.432291666666664</c:v>
                </c:pt>
                <c:pt idx="23591">
                  <c:v>58.434895833333336</c:v>
                </c:pt>
                <c:pt idx="23592">
                  <c:v>58.4375</c:v>
                </c:pt>
                <c:pt idx="23593">
                  <c:v>58.440104166666664</c:v>
                </c:pt>
                <c:pt idx="23594">
                  <c:v>58.442708333333336</c:v>
                </c:pt>
                <c:pt idx="23595">
                  <c:v>58.4453125</c:v>
                </c:pt>
                <c:pt idx="23596">
                  <c:v>58.447916666666664</c:v>
                </c:pt>
                <c:pt idx="23597">
                  <c:v>58.450520833333336</c:v>
                </c:pt>
                <c:pt idx="23598">
                  <c:v>58.453125</c:v>
                </c:pt>
                <c:pt idx="23599">
                  <c:v>58.455729166666664</c:v>
                </c:pt>
                <c:pt idx="23600">
                  <c:v>58.458333333333336</c:v>
                </c:pt>
                <c:pt idx="23601">
                  <c:v>58.4609375</c:v>
                </c:pt>
                <c:pt idx="23602">
                  <c:v>58.463541666666664</c:v>
                </c:pt>
                <c:pt idx="23603">
                  <c:v>58.466145833333336</c:v>
                </c:pt>
                <c:pt idx="23604">
                  <c:v>58.46875</c:v>
                </c:pt>
                <c:pt idx="23605">
                  <c:v>58.471354166666664</c:v>
                </c:pt>
                <c:pt idx="23606">
                  <c:v>58.473958333333336</c:v>
                </c:pt>
                <c:pt idx="23607">
                  <c:v>58.4765625</c:v>
                </c:pt>
                <c:pt idx="23608">
                  <c:v>58.479166666666664</c:v>
                </c:pt>
                <c:pt idx="23609">
                  <c:v>58.481770833333336</c:v>
                </c:pt>
                <c:pt idx="23610">
                  <c:v>58.484375</c:v>
                </c:pt>
                <c:pt idx="23611">
                  <c:v>58.486979166666664</c:v>
                </c:pt>
                <c:pt idx="23612">
                  <c:v>58.489583333333336</c:v>
                </c:pt>
                <c:pt idx="23613">
                  <c:v>58.4921875</c:v>
                </c:pt>
                <c:pt idx="23614">
                  <c:v>58.494791666666664</c:v>
                </c:pt>
                <c:pt idx="23615">
                  <c:v>58.497395833333336</c:v>
                </c:pt>
                <c:pt idx="23616">
                  <c:v>58.5</c:v>
                </c:pt>
                <c:pt idx="23617">
                  <c:v>58.502604166666664</c:v>
                </c:pt>
                <c:pt idx="23618">
                  <c:v>58.505208333333336</c:v>
                </c:pt>
                <c:pt idx="23619">
                  <c:v>58.5078125</c:v>
                </c:pt>
                <c:pt idx="23620">
                  <c:v>58.510416666666664</c:v>
                </c:pt>
                <c:pt idx="23621">
                  <c:v>58.513020833333336</c:v>
                </c:pt>
                <c:pt idx="23622">
                  <c:v>58.515625</c:v>
                </c:pt>
                <c:pt idx="23623">
                  <c:v>58.518229166666664</c:v>
                </c:pt>
                <c:pt idx="23624">
                  <c:v>58.520833333333336</c:v>
                </c:pt>
                <c:pt idx="23625">
                  <c:v>58.5234375</c:v>
                </c:pt>
                <c:pt idx="23626">
                  <c:v>58.526041666666664</c:v>
                </c:pt>
                <c:pt idx="23627">
                  <c:v>58.528645833333336</c:v>
                </c:pt>
                <c:pt idx="23628">
                  <c:v>58.53125</c:v>
                </c:pt>
                <c:pt idx="23629">
                  <c:v>58.533854166666664</c:v>
                </c:pt>
                <c:pt idx="23630">
                  <c:v>58.536458333333336</c:v>
                </c:pt>
                <c:pt idx="23631">
                  <c:v>58.5390625</c:v>
                </c:pt>
                <c:pt idx="23632">
                  <c:v>58.541666666666664</c:v>
                </c:pt>
                <c:pt idx="23633">
                  <c:v>58.544270833333336</c:v>
                </c:pt>
                <c:pt idx="23634">
                  <c:v>58.546875</c:v>
                </c:pt>
                <c:pt idx="23635">
                  <c:v>58.549479166666664</c:v>
                </c:pt>
                <c:pt idx="23636">
                  <c:v>58.552083333333336</c:v>
                </c:pt>
                <c:pt idx="23637">
                  <c:v>58.5546875</c:v>
                </c:pt>
                <c:pt idx="23638">
                  <c:v>58.557291666666664</c:v>
                </c:pt>
                <c:pt idx="23639">
                  <c:v>58.559895833333336</c:v>
                </c:pt>
                <c:pt idx="23640">
                  <c:v>58.5625</c:v>
                </c:pt>
                <c:pt idx="23641">
                  <c:v>58.565104166666664</c:v>
                </c:pt>
                <c:pt idx="23642">
                  <c:v>58.567708333333336</c:v>
                </c:pt>
                <c:pt idx="23643">
                  <c:v>58.5703125</c:v>
                </c:pt>
                <c:pt idx="23644">
                  <c:v>58.572916666666664</c:v>
                </c:pt>
                <c:pt idx="23645">
                  <c:v>58.575520833333336</c:v>
                </c:pt>
                <c:pt idx="23646">
                  <c:v>58.578125</c:v>
                </c:pt>
                <c:pt idx="23647">
                  <c:v>58.580729166666664</c:v>
                </c:pt>
                <c:pt idx="23648">
                  <c:v>58.583333333333336</c:v>
                </c:pt>
                <c:pt idx="23649">
                  <c:v>58.5859375</c:v>
                </c:pt>
                <c:pt idx="23650">
                  <c:v>58.588541666666664</c:v>
                </c:pt>
                <c:pt idx="23651">
                  <c:v>58.591145833333336</c:v>
                </c:pt>
                <c:pt idx="23652">
                  <c:v>58.59375</c:v>
                </c:pt>
                <c:pt idx="23653">
                  <c:v>58.596354166666664</c:v>
                </c:pt>
                <c:pt idx="23654">
                  <c:v>58.598958333333336</c:v>
                </c:pt>
                <c:pt idx="23655">
                  <c:v>58.6015625</c:v>
                </c:pt>
                <c:pt idx="23656">
                  <c:v>58.604166666666664</c:v>
                </c:pt>
                <c:pt idx="23657">
                  <c:v>58.606770833333336</c:v>
                </c:pt>
                <c:pt idx="23658">
                  <c:v>58.609375</c:v>
                </c:pt>
                <c:pt idx="23659">
                  <c:v>58.611979166666664</c:v>
                </c:pt>
                <c:pt idx="23660">
                  <c:v>58.614583333333336</c:v>
                </c:pt>
                <c:pt idx="23661">
                  <c:v>58.6171875</c:v>
                </c:pt>
                <c:pt idx="23662">
                  <c:v>58.619791666666664</c:v>
                </c:pt>
                <c:pt idx="23663">
                  <c:v>58.622395833333336</c:v>
                </c:pt>
                <c:pt idx="23664">
                  <c:v>58.625</c:v>
                </c:pt>
                <c:pt idx="23665">
                  <c:v>58.627604166666664</c:v>
                </c:pt>
                <c:pt idx="23666">
                  <c:v>58.630208333333336</c:v>
                </c:pt>
                <c:pt idx="23667">
                  <c:v>58.6328125</c:v>
                </c:pt>
                <c:pt idx="23668">
                  <c:v>58.635416666666664</c:v>
                </c:pt>
                <c:pt idx="23669">
                  <c:v>58.638020833333336</c:v>
                </c:pt>
                <c:pt idx="23670">
                  <c:v>58.640625</c:v>
                </c:pt>
                <c:pt idx="23671">
                  <c:v>58.643229166666664</c:v>
                </c:pt>
                <c:pt idx="23672">
                  <c:v>58.645833333333336</c:v>
                </c:pt>
                <c:pt idx="23673">
                  <c:v>58.6484375</c:v>
                </c:pt>
                <c:pt idx="23674">
                  <c:v>58.651041666666664</c:v>
                </c:pt>
                <c:pt idx="23675">
                  <c:v>58.653645833333336</c:v>
                </c:pt>
                <c:pt idx="23676">
                  <c:v>58.65625</c:v>
                </c:pt>
                <c:pt idx="23677">
                  <c:v>58.658854166666664</c:v>
                </c:pt>
                <c:pt idx="23678">
                  <c:v>58.661458333333336</c:v>
                </c:pt>
                <c:pt idx="23679">
                  <c:v>58.6640625</c:v>
                </c:pt>
                <c:pt idx="23680">
                  <c:v>58.666666666666664</c:v>
                </c:pt>
                <c:pt idx="23681">
                  <c:v>58.669270833333336</c:v>
                </c:pt>
                <c:pt idx="23682">
                  <c:v>58.671875</c:v>
                </c:pt>
                <c:pt idx="23683">
                  <c:v>58.674479166666664</c:v>
                </c:pt>
                <c:pt idx="23684">
                  <c:v>58.677083333333336</c:v>
                </c:pt>
                <c:pt idx="23685">
                  <c:v>58.6796875</c:v>
                </c:pt>
                <c:pt idx="23686">
                  <c:v>58.682291666666664</c:v>
                </c:pt>
                <c:pt idx="23687">
                  <c:v>58.684895833333336</c:v>
                </c:pt>
                <c:pt idx="23688">
                  <c:v>58.6875</c:v>
                </c:pt>
                <c:pt idx="23689">
                  <c:v>58.690104166666664</c:v>
                </c:pt>
                <c:pt idx="23690">
                  <c:v>58.692708333333336</c:v>
                </c:pt>
                <c:pt idx="23691">
                  <c:v>58.6953125</c:v>
                </c:pt>
                <c:pt idx="23692">
                  <c:v>58.697916666666664</c:v>
                </c:pt>
                <c:pt idx="23693">
                  <c:v>58.700520833333336</c:v>
                </c:pt>
                <c:pt idx="23694">
                  <c:v>58.703125</c:v>
                </c:pt>
                <c:pt idx="23695">
                  <c:v>58.705729166666664</c:v>
                </c:pt>
                <c:pt idx="23696">
                  <c:v>58.708333333333336</c:v>
                </c:pt>
                <c:pt idx="23697">
                  <c:v>58.7109375</c:v>
                </c:pt>
                <c:pt idx="23698">
                  <c:v>58.713541666666664</c:v>
                </c:pt>
                <c:pt idx="23699">
                  <c:v>58.716145833333336</c:v>
                </c:pt>
                <c:pt idx="23700">
                  <c:v>58.71875</c:v>
                </c:pt>
                <c:pt idx="23701">
                  <c:v>58.721354166666664</c:v>
                </c:pt>
                <c:pt idx="23702">
                  <c:v>58.723958333333336</c:v>
                </c:pt>
                <c:pt idx="23703">
                  <c:v>58.7265625</c:v>
                </c:pt>
                <c:pt idx="23704">
                  <c:v>58.729166666666664</c:v>
                </c:pt>
                <c:pt idx="23705">
                  <c:v>58.731770833333336</c:v>
                </c:pt>
                <c:pt idx="23706">
                  <c:v>58.734375</c:v>
                </c:pt>
                <c:pt idx="23707">
                  <c:v>58.736979166666664</c:v>
                </c:pt>
                <c:pt idx="23708">
                  <c:v>58.739583333333336</c:v>
                </c:pt>
                <c:pt idx="23709">
                  <c:v>58.7421875</c:v>
                </c:pt>
                <c:pt idx="23710">
                  <c:v>58.744791666666664</c:v>
                </c:pt>
                <c:pt idx="23711">
                  <c:v>58.747395833333336</c:v>
                </c:pt>
                <c:pt idx="23712">
                  <c:v>58.75</c:v>
                </c:pt>
                <c:pt idx="23713">
                  <c:v>58.752604166666664</c:v>
                </c:pt>
                <c:pt idx="23714">
                  <c:v>58.755208333333336</c:v>
                </c:pt>
                <c:pt idx="23715">
                  <c:v>58.7578125</c:v>
                </c:pt>
                <c:pt idx="23716">
                  <c:v>58.760416666666664</c:v>
                </c:pt>
                <c:pt idx="23717">
                  <c:v>58.763020833333336</c:v>
                </c:pt>
                <c:pt idx="23718">
                  <c:v>58.765625</c:v>
                </c:pt>
                <c:pt idx="23719">
                  <c:v>58.768229166666664</c:v>
                </c:pt>
                <c:pt idx="23720">
                  <c:v>58.770833333333336</c:v>
                </c:pt>
                <c:pt idx="23721">
                  <c:v>58.7734375</c:v>
                </c:pt>
                <c:pt idx="23722">
                  <c:v>58.776041666666664</c:v>
                </c:pt>
                <c:pt idx="23723">
                  <c:v>58.778645833333336</c:v>
                </c:pt>
                <c:pt idx="23724">
                  <c:v>58.78125</c:v>
                </c:pt>
                <c:pt idx="23725">
                  <c:v>58.783854166666664</c:v>
                </c:pt>
                <c:pt idx="23726">
                  <c:v>58.786458333333336</c:v>
                </c:pt>
                <c:pt idx="23727">
                  <c:v>58.7890625</c:v>
                </c:pt>
                <c:pt idx="23728">
                  <c:v>58.791666666666664</c:v>
                </c:pt>
                <c:pt idx="23729">
                  <c:v>58.794270833333336</c:v>
                </c:pt>
                <c:pt idx="23730">
                  <c:v>58.796875</c:v>
                </c:pt>
                <c:pt idx="23731">
                  <c:v>58.799479166666664</c:v>
                </c:pt>
                <c:pt idx="23732">
                  <c:v>58.802083333333336</c:v>
                </c:pt>
                <c:pt idx="23733">
                  <c:v>58.8046875</c:v>
                </c:pt>
                <c:pt idx="23734">
                  <c:v>58.807291666666664</c:v>
                </c:pt>
                <c:pt idx="23735">
                  <c:v>58.809895833333336</c:v>
                </c:pt>
                <c:pt idx="23736">
                  <c:v>58.8125</c:v>
                </c:pt>
                <c:pt idx="23737">
                  <c:v>58.815104166666664</c:v>
                </c:pt>
                <c:pt idx="23738">
                  <c:v>58.817708333333336</c:v>
                </c:pt>
                <c:pt idx="23739">
                  <c:v>58.8203125</c:v>
                </c:pt>
                <c:pt idx="23740">
                  <c:v>58.822916666666664</c:v>
                </c:pt>
                <c:pt idx="23741">
                  <c:v>58.825520833333336</c:v>
                </c:pt>
                <c:pt idx="23742">
                  <c:v>58.828125</c:v>
                </c:pt>
                <c:pt idx="23743">
                  <c:v>58.830729166666664</c:v>
                </c:pt>
                <c:pt idx="23744">
                  <c:v>58.833333333333336</c:v>
                </c:pt>
                <c:pt idx="23745">
                  <c:v>58.8359375</c:v>
                </c:pt>
                <c:pt idx="23746">
                  <c:v>58.838541666666664</c:v>
                </c:pt>
                <c:pt idx="23747">
                  <c:v>58.841145833333336</c:v>
                </c:pt>
                <c:pt idx="23748">
                  <c:v>58.84375</c:v>
                </c:pt>
                <c:pt idx="23749">
                  <c:v>58.846354166666664</c:v>
                </c:pt>
                <c:pt idx="23750">
                  <c:v>58.848958333333336</c:v>
                </c:pt>
                <c:pt idx="23751">
                  <c:v>58.8515625</c:v>
                </c:pt>
                <c:pt idx="23752">
                  <c:v>58.854166666666664</c:v>
                </c:pt>
                <c:pt idx="23753">
                  <c:v>58.856770833333336</c:v>
                </c:pt>
                <c:pt idx="23754">
                  <c:v>58.859375</c:v>
                </c:pt>
                <c:pt idx="23755">
                  <c:v>58.861979166666664</c:v>
                </c:pt>
                <c:pt idx="23756">
                  <c:v>58.864583333333336</c:v>
                </c:pt>
                <c:pt idx="23757">
                  <c:v>58.8671875</c:v>
                </c:pt>
                <c:pt idx="23758">
                  <c:v>58.869791666666664</c:v>
                </c:pt>
                <c:pt idx="23759">
                  <c:v>58.872395833333336</c:v>
                </c:pt>
                <c:pt idx="23760">
                  <c:v>58.875</c:v>
                </c:pt>
                <c:pt idx="23761">
                  <c:v>58.877604166666664</c:v>
                </c:pt>
                <c:pt idx="23762">
                  <c:v>58.880208333333336</c:v>
                </c:pt>
                <c:pt idx="23763">
                  <c:v>58.8828125</c:v>
                </c:pt>
                <c:pt idx="23764">
                  <c:v>58.885416666666664</c:v>
                </c:pt>
                <c:pt idx="23765">
                  <c:v>58.888020833333336</c:v>
                </c:pt>
                <c:pt idx="23766">
                  <c:v>58.890625</c:v>
                </c:pt>
                <c:pt idx="23767">
                  <c:v>58.893229166666664</c:v>
                </c:pt>
                <c:pt idx="23768">
                  <c:v>58.895833333333336</c:v>
                </c:pt>
                <c:pt idx="23769">
                  <c:v>58.8984375</c:v>
                </c:pt>
                <c:pt idx="23770">
                  <c:v>58.901041666666664</c:v>
                </c:pt>
                <c:pt idx="23771">
                  <c:v>58.903645833333336</c:v>
                </c:pt>
                <c:pt idx="23772">
                  <c:v>58.90625</c:v>
                </c:pt>
                <c:pt idx="23773">
                  <c:v>58.908854166666664</c:v>
                </c:pt>
                <c:pt idx="23774">
                  <c:v>58.911458333333336</c:v>
                </c:pt>
                <c:pt idx="23775">
                  <c:v>58.9140625</c:v>
                </c:pt>
                <c:pt idx="23776">
                  <c:v>58.916666666666664</c:v>
                </c:pt>
                <c:pt idx="23777">
                  <c:v>58.919270833333336</c:v>
                </c:pt>
                <c:pt idx="23778">
                  <c:v>58.921875</c:v>
                </c:pt>
                <c:pt idx="23779">
                  <c:v>58.924479166666664</c:v>
                </c:pt>
                <c:pt idx="23780">
                  <c:v>58.927083333333336</c:v>
                </c:pt>
                <c:pt idx="23781">
                  <c:v>58.9296875</c:v>
                </c:pt>
                <c:pt idx="23782">
                  <c:v>58.932291666666664</c:v>
                </c:pt>
                <c:pt idx="23783">
                  <c:v>58.934895833333336</c:v>
                </c:pt>
                <c:pt idx="23784">
                  <c:v>58.9375</c:v>
                </c:pt>
                <c:pt idx="23785">
                  <c:v>58.940104166666664</c:v>
                </c:pt>
                <c:pt idx="23786">
                  <c:v>58.942708333333336</c:v>
                </c:pt>
                <c:pt idx="23787">
                  <c:v>58.9453125</c:v>
                </c:pt>
                <c:pt idx="23788">
                  <c:v>58.947916666666664</c:v>
                </c:pt>
                <c:pt idx="23789">
                  <c:v>58.950520833333336</c:v>
                </c:pt>
                <c:pt idx="23790">
                  <c:v>58.953125</c:v>
                </c:pt>
                <c:pt idx="23791">
                  <c:v>58.955729166666664</c:v>
                </c:pt>
                <c:pt idx="23792">
                  <c:v>58.958333333333336</c:v>
                </c:pt>
                <c:pt idx="23793">
                  <c:v>58.9609375</c:v>
                </c:pt>
                <c:pt idx="23794">
                  <c:v>58.963541666666664</c:v>
                </c:pt>
                <c:pt idx="23795">
                  <c:v>58.966145833333336</c:v>
                </c:pt>
                <c:pt idx="23796">
                  <c:v>58.96875</c:v>
                </c:pt>
                <c:pt idx="23797">
                  <c:v>58.971354166666664</c:v>
                </c:pt>
                <c:pt idx="23798">
                  <c:v>58.973958333333336</c:v>
                </c:pt>
                <c:pt idx="23799">
                  <c:v>58.9765625</c:v>
                </c:pt>
                <c:pt idx="23800">
                  <c:v>58.979166666666664</c:v>
                </c:pt>
                <c:pt idx="23801">
                  <c:v>58.981770833333336</c:v>
                </c:pt>
                <c:pt idx="23802">
                  <c:v>58.984375</c:v>
                </c:pt>
                <c:pt idx="23803">
                  <c:v>58.986979166666664</c:v>
                </c:pt>
                <c:pt idx="23804">
                  <c:v>58.989583333333336</c:v>
                </c:pt>
                <c:pt idx="23805">
                  <c:v>58.9921875</c:v>
                </c:pt>
                <c:pt idx="23806">
                  <c:v>58.994791666666664</c:v>
                </c:pt>
                <c:pt idx="23807">
                  <c:v>58.997395833333336</c:v>
                </c:pt>
                <c:pt idx="23808">
                  <c:v>59</c:v>
                </c:pt>
                <c:pt idx="23809">
                  <c:v>59.002604166666664</c:v>
                </c:pt>
                <c:pt idx="23810">
                  <c:v>59.005208333333336</c:v>
                </c:pt>
                <c:pt idx="23811">
                  <c:v>59.0078125</c:v>
                </c:pt>
                <c:pt idx="23812">
                  <c:v>59.010416666666664</c:v>
                </c:pt>
                <c:pt idx="23813">
                  <c:v>59.013020833333336</c:v>
                </c:pt>
                <c:pt idx="23814">
                  <c:v>59.015625</c:v>
                </c:pt>
                <c:pt idx="23815">
                  <c:v>59.018229166666664</c:v>
                </c:pt>
                <c:pt idx="23816">
                  <c:v>59.020833333333336</c:v>
                </c:pt>
                <c:pt idx="23817">
                  <c:v>59.0234375</c:v>
                </c:pt>
                <c:pt idx="23818">
                  <c:v>59.026041666666664</c:v>
                </c:pt>
                <c:pt idx="23819">
                  <c:v>59.028645833333336</c:v>
                </c:pt>
                <c:pt idx="23820">
                  <c:v>59.03125</c:v>
                </c:pt>
                <c:pt idx="23821">
                  <c:v>59.033854166666664</c:v>
                </c:pt>
                <c:pt idx="23822">
                  <c:v>59.036458333333336</c:v>
                </c:pt>
                <c:pt idx="23823">
                  <c:v>59.0390625</c:v>
                </c:pt>
                <c:pt idx="23824">
                  <c:v>59.041666666666664</c:v>
                </c:pt>
                <c:pt idx="23825">
                  <c:v>59.044270833333336</c:v>
                </c:pt>
                <c:pt idx="23826">
                  <c:v>59.046875</c:v>
                </c:pt>
                <c:pt idx="23827">
                  <c:v>59.049479166666664</c:v>
                </c:pt>
                <c:pt idx="23828">
                  <c:v>59.052083333333336</c:v>
                </c:pt>
                <c:pt idx="23829">
                  <c:v>59.0546875</c:v>
                </c:pt>
                <c:pt idx="23830">
                  <c:v>59.057291666666664</c:v>
                </c:pt>
                <c:pt idx="23831">
                  <c:v>59.059895833333336</c:v>
                </c:pt>
                <c:pt idx="23832">
                  <c:v>59.0625</c:v>
                </c:pt>
                <c:pt idx="23833">
                  <c:v>59.065104166666664</c:v>
                </c:pt>
                <c:pt idx="23834">
                  <c:v>59.067708333333336</c:v>
                </c:pt>
                <c:pt idx="23835">
                  <c:v>59.0703125</c:v>
                </c:pt>
                <c:pt idx="23836">
                  <c:v>59.072916666666664</c:v>
                </c:pt>
                <c:pt idx="23837">
                  <c:v>59.075520833333336</c:v>
                </c:pt>
                <c:pt idx="23838">
                  <c:v>59.078125</c:v>
                </c:pt>
                <c:pt idx="23839">
                  <c:v>59.080729166666664</c:v>
                </c:pt>
                <c:pt idx="23840">
                  <c:v>59.083333333333336</c:v>
                </c:pt>
                <c:pt idx="23841">
                  <c:v>59.0859375</c:v>
                </c:pt>
                <c:pt idx="23842">
                  <c:v>59.088541666666664</c:v>
                </c:pt>
                <c:pt idx="23843">
                  <c:v>59.091145833333336</c:v>
                </c:pt>
                <c:pt idx="23844">
                  <c:v>59.09375</c:v>
                </c:pt>
                <c:pt idx="23845">
                  <c:v>59.096354166666664</c:v>
                </c:pt>
                <c:pt idx="23846">
                  <c:v>59.098958333333336</c:v>
                </c:pt>
                <c:pt idx="23847">
                  <c:v>59.1015625</c:v>
                </c:pt>
                <c:pt idx="23848">
                  <c:v>59.104166666666664</c:v>
                </c:pt>
                <c:pt idx="23849">
                  <c:v>59.106770833333336</c:v>
                </c:pt>
                <c:pt idx="23850">
                  <c:v>59.109375</c:v>
                </c:pt>
                <c:pt idx="23851">
                  <c:v>59.111979166666664</c:v>
                </c:pt>
                <c:pt idx="23852">
                  <c:v>59.114583333333336</c:v>
                </c:pt>
                <c:pt idx="23853">
                  <c:v>59.1171875</c:v>
                </c:pt>
                <c:pt idx="23854">
                  <c:v>59.119791666666664</c:v>
                </c:pt>
                <c:pt idx="23855">
                  <c:v>59.122395833333336</c:v>
                </c:pt>
                <c:pt idx="23856">
                  <c:v>59.125</c:v>
                </c:pt>
                <c:pt idx="23857">
                  <c:v>59.127604166666664</c:v>
                </c:pt>
                <c:pt idx="23858">
                  <c:v>59.130208333333336</c:v>
                </c:pt>
                <c:pt idx="23859">
                  <c:v>59.1328125</c:v>
                </c:pt>
                <c:pt idx="23860">
                  <c:v>59.135416666666664</c:v>
                </c:pt>
                <c:pt idx="23861">
                  <c:v>59.138020833333336</c:v>
                </c:pt>
                <c:pt idx="23862">
                  <c:v>59.140625</c:v>
                </c:pt>
                <c:pt idx="23863">
                  <c:v>59.143229166666664</c:v>
                </c:pt>
                <c:pt idx="23864">
                  <c:v>59.145833333333336</c:v>
                </c:pt>
                <c:pt idx="23865">
                  <c:v>59.1484375</c:v>
                </c:pt>
                <c:pt idx="23866">
                  <c:v>59.151041666666664</c:v>
                </c:pt>
                <c:pt idx="23867">
                  <c:v>59.153645833333336</c:v>
                </c:pt>
                <c:pt idx="23868">
                  <c:v>59.15625</c:v>
                </c:pt>
                <c:pt idx="23869">
                  <c:v>59.158854166666664</c:v>
                </c:pt>
                <c:pt idx="23870">
                  <c:v>59.161458333333336</c:v>
                </c:pt>
                <c:pt idx="23871">
                  <c:v>59.1640625</c:v>
                </c:pt>
                <c:pt idx="23872">
                  <c:v>59.166666666666664</c:v>
                </c:pt>
                <c:pt idx="23873">
                  <c:v>59.169270833333336</c:v>
                </c:pt>
                <c:pt idx="23874">
                  <c:v>59.171875</c:v>
                </c:pt>
                <c:pt idx="23875">
                  <c:v>59.174479166666664</c:v>
                </c:pt>
                <c:pt idx="23876">
                  <c:v>59.177083333333336</c:v>
                </c:pt>
                <c:pt idx="23877">
                  <c:v>59.1796875</c:v>
                </c:pt>
                <c:pt idx="23878">
                  <c:v>59.182291666666664</c:v>
                </c:pt>
                <c:pt idx="23879">
                  <c:v>59.184895833333336</c:v>
                </c:pt>
                <c:pt idx="23880">
                  <c:v>59.1875</c:v>
                </c:pt>
                <c:pt idx="23881">
                  <c:v>59.190104166666664</c:v>
                </c:pt>
                <c:pt idx="23882">
                  <c:v>59.192708333333336</c:v>
                </c:pt>
                <c:pt idx="23883">
                  <c:v>59.1953125</c:v>
                </c:pt>
                <c:pt idx="23884">
                  <c:v>59.197916666666664</c:v>
                </c:pt>
                <c:pt idx="23885">
                  <c:v>59.200520833333336</c:v>
                </c:pt>
                <c:pt idx="23886">
                  <c:v>59.203125</c:v>
                </c:pt>
                <c:pt idx="23887">
                  <c:v>59.205729166666664</c:v>
                </c:pt>
                <c:pt idx="23888">
                  <c:v>59.208333333333336</c:v>
                </c:pt>
                <c:pt idx="23889">
                  <c:v>59.2109375</c:v>
                </c:pt>
                <c:pt idx="23890">
                  <c:v>59.213541666666664</c:v>
                </c:pt>
                <c:pt idx="23891">
                  <c:v>59.216145833333336</c:v>
                </c:pt>
                <c:pt idx="23892">
                  <c:v>59.21875</c:v>
                </c:pt>
                <c:pt idx="23893">
                  <c:v>59.221354166666664</c:v>
                </c:pt>
                <c:pt idx="23894">
                  <c:v>59.223958333333336</c:v>
                </c:pt>
                <c:pt idx="23895">
                  <c:v>59.2265625</c:v>
                </c:pt>
                <c:pt idx="23896">
                  <c:v>59.229166666666664</c:v>
                </c:pt>
                <c:pt idx="23897">
                  <c:v>59.231770833333336</c:v>
                </c:pt>
                <c:pt idx="23898">
                  <c:v>59.234375</c:v>
                </c:pt>
                <c:pt idx="23899">
                  <c:v>59.236979166666664</c:v>
                </c:pt>
                <c:pt idx="23900">
                  <c:v>59.239583333333336</c:v>
                </c:pt>
                <c:pt idx="23901">
                  <c:v>59.2421875</c:v>
                </c:pt>
                <c:pt idx="23902">
                  <c:v>59.244791666666664</c:v>
                </c:pt>
                <c:pt idx="23903">
                  <c:v>59.247395833333336</c:v>
                </c:pt>
                <c:pt idx="23904">
                  <c:v>59.25</c:v>
                </c:pt>
                <c:pt idx="23905">
                  <c:v>59.252604166666664</c:v>
                </c:pt>
                <c:pt idx="23906">
                  <c:v>59.255208333333336</c:v>
                </c:pt>
                <c:pt idx="23907">
                  <c:v>59.2578125</c:v>
                </c:pt>
                <c:pt idx="23908">
                  <c:v>59.260416666666664</c:v>
                </c:pt>
                <c:pt idx="23909">
                  <c:v>59.263020833333336</c:v>
                </c:pt>
                <c:pt idx="23910">
                  <c:v>59.265625</c:v>
                </c:pt>
                <c:pt idx="23911">
                  <c:v>59.268229166666664</c:v>
                </c:pt>
                <c:pt idx="23912">
                  <c:v>59.270833333333336</c:v>
                </c:pt>
                <c:pt idx="23913">
                  <c:v>59.2734375</c:v>
                </c:pt>
                <c:pt idx="23914">
                  <c:v>59.276041666666664</c:v>
                </c:pt>
                <c:pt idx="23915">
                  <c:v>59.278645833333336</c:v>
                </c:pt>
                <c:pt idx="23916">
                  <c:v>59.28125</c:v>
                </c:pt>
                <c:pt idx="23917">
                  <c:v>59.283854166666664</c:v>
                </c:pt>
                <c:pt idx="23918">
                  <c:v>59.286458333333336</c:v>
                </c:pt>
                <c:pt idx="23919">
                  <c:v>59.2890625</c:v>
                </c:pt>
                <c:pt idx="23920">
                  <c:v>59.291666666666664</c:v>
                </c:pt>
                <c:pt idx="23921">
                  <c:v>59.294270833333336</c:v>
                </c:pt>
                <c:pt idx="23922">
                  <c:v>59.296875</c:v>
                </c:pt>
                <c:pt idx="23923">
                  <c:v>59.299479166666664</c:v>
                </c:pt>
                <c:pt idx="23924">
                  <c:v>59.302083333333336</c:v>
                </c:pt>
                <c:pt idx="23925">
                  <c:v>59.3046875</c:v>
                </c:pt>
                <c:pt idx="23926">
                  <c:v>59.307291666666664</c:v>
                </c:pt>
                <c:pt idx="23927">
                  <c:v>59.309895833333336</c:v>
                </c:pt>
                <c:pt idx="23928">
                  <c:v>59.3125</c:v>
                </c:pt>
                <c:pt idx="23929">
                  <c:v>59.315104166666664</c:v>
                </c:pt>
                <c:pt idx="23930">
                  <c:v>59.317708333333336</c:v>
                </c:pt>
                <c:pt idx="23931">
                  <c:v>59.3203125</c:v>
                </c:pt>
                <c:pt idx="23932">
                  <c:v>59.322916666666664</c:v>
                </c:pt>
                <c:pt idx="23933">
                  <c:v>59.325520833333336</c:v>
                </c:pt>
                <c:pt idx="23934">
                  <c:v>59.328125</c:v>
                </c:pt>
                <c:pt idx="23935">
                  <c:v>59.330729166666664</c:v>
                </c:pt>
                <c:pt idx="23936">
                  <c:v>59.333333333333336</c:v>
                </c:pt>
                <c:pt idx="23937">
                  <c:v>59.3359375</c:v>
                </c:pt>
                <c:pt idx="23938">
                  <c:v>59.338541666666664</c:v>
                </c:pt>
                <c:pt idx="23939">
                  <c:v>59.341145833333336</c:v>
                </c:pt>
                <c:pt idx="23940">
                  <c:v>59.34375</c:v>
                </c:pt>
                <c:pt idx="23941">
                  <c:v>59.346354166666664</c:v>
                </c:pt>
                <c:pt idx="23942">
                  <c:v>59.348958333333336</c:v>
                </c:pt>
                <c:pt idx="23943">
                  <c:v>59.3515625</c:v>
                </c:pt>
                <c:pt idx="23944">
                  <c:v>59.354166666666664</c:v>
                </c:pt>
                <c:pt idx="23945">
                  <c:v>59.356770833333336</c:v>
                </c:pt>
                <c:pt idx="23946">
                  <c:v>59.359375</c:v>
                </c:pt>
                <c:pt idx="23947">
                  <c:v>59.361979166666664</c:v>
                </c:pt>
                <c:pt idx="23948">
                  <c:v>59.364583333333336</c:v>
                </c:pt>
                <c:pt idx="23949">
                  <c:v>59.3671875</c:v>
                </c:pt>
                <c:pt idx="23950">
                  <c:v>59.369791666666664</c:v>
                </c:pt>
                <c:pt idx="23951">
                  <c:v>59.372395833333336</c:v>
                </c:pt>
                <c:pt idx="23952">
                  <c:v>59.375</c:v>
                </c:pt>
                <c:pt idx="23953">
                  <c:v>59.377604166666664</c:v>
                </c:pt>
                <c:pt idx="23954">
                  <c:v>59.380208333333336</c:v>
                </c:pt>
                <c:pt idx="23955">
                  <c:v>59.3828125</c:v>
                </c:pt>
                <c:pt idx="23956">
                  <c:v>59.385416666666664</c:v>
                </c:pt>
                <c:pt idx="23957">
                  <c:v>59.388020833333336</c:v>
                </c:pt>
                <c:pt idx="23958">
                  <c:v>59.390625</c:v>
                </c:pt>
                <c:pt idx="23959">
                  <c:v>59.393229166666664</c:v>
                </c:pt>
                <c:pt idx="23960">
                  <c:v>59.395833333333336</c:v>
                </c:pt>
                <c:pt idx="23961">
                  <c:v>59.3984375</c:v>
                </c:pt>
                <c:pt idx="23962">
                  <c:v>59.401041666666664</c:v>
                </c:pt>
                <c:pt idx="23963">
                  <c:v>59.403645833333336</c:v>
                </c:pt>
                <c:pt idx="23964">
                  <c:v>59.40625</c:v>
                </c:pt>
                <c:pt idx="23965">
                  <c:v>59.408854166666664</c:v>
                </c:pt>
                <c:pt idx="23966">
                  <c:v>59.411458333333336</c:v>
                </c:pt>
                <c:pt idx="23967">
                  <c:v>59.4140625</c:v>
                </c:pt>
                <c:pt idx="23968">
                  <c:v>59.416666666666664</c:v>
                </c:pt>
                <c:pt idx="23969">
                  <c:v>59.419270833333336</c:v>
                </c:pt>
                <c:pt idx="23970">
                  <c:v>59.421875</c:v>
                </c:pt>
                <c:pt idx="23971">
                  <c:v>59.424479166666664</c:v>
                </c:pt>
                <c:pt idx="23972">
                  <c:v>59.427083333333336</c:v>
                </c:pt>
                <c:pt idx="23973">
                  <c:v>59.4296875</c:v>
                </c:pt>
                <c:pt idx="23974">
                  <c:v>59.432291666666664</c:v>
                </c:pt>
                <c:pt idx="23975">
                  <c:v>59.434895833333336</c:v>
                </c:pt>
                <c:pt idx="23976">
                  <c:v>59.4375</c:v>
                </c:pt>
                <c:pt idx="23977">
                  <c:v>59.440104166666664</c:v>
                </c:pt>
                <c:pt idx="23978">
                  <c:v>59.442708333333336</c:v>
                </c:pt>
                <c:pt idx="23979">
                  <c:v>59.4453125</c:v>
                </c:pt>
                <c:pt idx="23980">
                  <c:v>59.447916666666664</c:v>
                </c:pt>
                <c:pt idx="23981">
                  <c:v>59.450520833333336</c:v>
                </c:pt>
                <c:pt idx="23982">
                  <c:v>59.453125</c:v>
                </c:pt>
                <c:pt idx="23983">
                  <c:v>59.455729166666664</c:v>
                </c:pt>
                <c:pt idx="23984">
                  <c:v>59.458333333333336</c:v>
                </c:pt>
                <c:pt idx="23985">
                  <c:v>59.4609375</c:v>
                </c:pt>
                <c:pt idx="23986">
                  <c:v>59.463541666666664</c:v>
                </c:pt>
                <c:pt idx="23987">
                  <c:v>59.466145833333336</c:v>
                </c:pt>
                <c:pt idx="23988">
                  <c:v>59.46875</c:v>
                </c:pt>
                <c:pt idx="23989">
                  <c:v>59.471354166666664</c:v>
                </c:pt>
                <c:pt idx="23990">
                  <c:v>59.473958333333336</c:v>
                </c:pt>
                <c:pt idx="23991">
                  <c:v>59.4765625</c:v>
                </c:pt>
                <c:pt idx="23992">
                  <c:v>59.479166666666664</c:v>
                </c:pt>
                <c:pt idx="23993">
                  <c:v>59.481770833333336</c:v>
                </c:pt>
                <c:pt idx="23994">
                  <c:v>59.484375</c:v>
                </c:pt>
                <c:pt idx="23995">
                  <c:v>59.486979166666664</c:v>
                </c:pt>
                <c:pt idx="23996">
                  <c:v>59.489583333333336</c:v>
                </c:pt>
                <c:pt idx="23997">
                  <c:v>59.4921875</c:v>
                </c:pt>
                <c:pt idx="23998">
                  <c:v>59.494791666666664</c:v>
                </c:pt>
                <c:pt idx="23999">
                  <c:v>59.497395833333336</c:v>
                </c:pt>
                <c:pt idx="24000">
                  <c:v>59.5</c:v>
                </c:pt>
                <c:pt idx="24001">
                  <c:v>59.502604166666664</c:v>
                </c:pt>
                <c:pt idx="24002">
                  <c:v>59.505208333333336</c:v>
                </c:pt>
                <c:pt idx="24003">
                  <c:v>59.5078125</c:v>
                </c:pt>
                <c:pt idx="24004">
                  <c:v>59.510416666666664</c:v>
                </c:pt>
                <c:pt idx="24005">
                  <c:v>59.513020833333336</c:v>
                </c:pt>
                <c:pt idx="24006">
                  <c:v>59.515625</c:v>
                </c:pt>
                <c:pt idx="24007">
                  <c:v>59.518229166666664</c:v>
                </c:pt>
                <c:pt idx="24008">
                  <c:v>59.520833333333336</c:v>
                </c:pt>
                <c:pt idx="24009">
                  <c:v>59.5234375</c:v>
                </c:pt>
                <c:pt idx="24010">
                  <c:v>59.526041666666664</c:v>
                </c:pt>
                <c:pt idx="24011">
                  <c:v>59.528645833333336</c:v>
                </c:pt>
                <c:pt idx="24012">
                  <c:v>59.53125</c:v>
                </c:pt>
                <c:pt idx="24013">
                  <c:v>59.533854166666664</c:v>
                </c:pt>
                <c:pt idx="24014">
                  <c:v>59.536458333333336</c:v>
                </c:pt>
                <c:pt idx="24015">
                  <c:v>59.5390625</c:v>
                </c:pt>
                <c:pt idx="24016">
                  <c:v>59.541666666666664</c:v>
                </c:pt>
                <c:pt idx="24017">
                  <c:v>59.544270833333336</c:v>
                </c:pt>
                <c:pt idx="24018">
                  <c:v>59.546875</c:v>
                </c:pt>
                <c:pt idx="24019">
                  <c:v>59.549479166666664</c:v>
                </c:pt>
                <c:pt idx="24020">
                  <c:v>59.552083333333336</c:v>
                </c:pt>
                <c:pt idx="24021">
                  <c:v>59.5546875</c:v>
                </c:pt>
                <c:pt idx="24022">
                  <c:v>59.557291666666664</c:v>
                </c:pt>
                <c:pt idx="24023">
                  <c:v>59.559895833333336</c:v>
                </c:pt>
                <c:pt idx="24024">
                  <c:v>59.5625</c:v>
                </c:pt>
                <c:pt idx="24025">
                  <c:v>59.565104166666664</c:v>
                </c:pt>
                <c:pt idx="24026">
                  <c:v>59.567708333333336</c:v>
                </c:pt>
                <c:pt idx="24027">
                  <c:v>59.5703125</c:v>
                </c:pt>
                <c:pt idx="24028">
                  <c:v>59.572916666666664</c:v>
                </c:pt>
                <c:pt idx="24029">
                  <c:v>59.575520833333336</c:v>
                </c:pt>
                <c:pt idx="24030">
                  <c:v>59.578125</c:v>
                </c:pt>
                <c:pt idx="24031">
                  <c:v>59.580729166666664</c:v>
                </c:pt>
                <c:pt idx="24032">
                  <c:v>59.583333333333336</c:v>
                </c:pt>
                <c:pt idx="24033">
                  <c:v>59.5859375</c:v>
                </c:pt>
                <c:pt idx="24034">
                  <c:v>59.588541666666664</c:v>
                </c:pt>
                <c:pt idx="24035">
                  <c:v>59.591145833333336</c:v>
                </c:pt>
                <c:pt idx="24036">
                  <c:v>59.59375</c:v>
                </c:pt>
                <c:pt idx="24037">
                  <c:v>59.596354166666664</c:v>
                </c:pt>
                <c:pt idx="24038">
                  <c:v>59.598958333333336</c:v>
                </c:pt>
                <c:pt idx="24039">
                  <c:v>59.6015625</c:v>
                </c:pt>
                <c:pt idx="24040">
                  <c:v>59.604166666666664</c:v>
                </c:pt>
                <c:pt idx="24041">
                  <c:v>59.606770833333336</c:v>
                </c:pt>
                <c:pt idx="24042">
                  <c:v>59.609375</c:v>
                </c:pt>
                <c:pt idx="24043">
                  <c:v>59.611979166666664</c:v>
                </c:pt>
                <c:pt idx="24044">
                  <c:v>59.614583333333336</c:v>
                </c:pt>
                <c:pt idx="24045">
                  <c:v>59.6171875</c:v>
                </c:pt>
                <c:pt idx="24046">
                  <c:v>59.619791666666664</c:v>
                </c:pt>
                <c:pt idx="24047">
                  <c:v>59.622395833333336</c:v>
                </c:pt>
                <c:pt idx="24048">
                  <c:v>59.625</c:v>
                </c:pt>
                <c:pt idx="24049">
                  <c:v>59.627604166666664</c:v>
                </c:pt>
                <c:pt idx="24050">
                  <c:v>59.630208333333336</c:v>
                </c:pt>
                <c:pt idx="24051">
                  <c:v>59.6328125</c:v>
                </c:pt>
                <c:pt idx="24052">
                  <c:v>59.635416666666664</c:v>
                </c:pt>
                <c:pt idx="24053">
                  <c:v>59.638020833333336</c:v>
                </c:pt>
                <c:pt idx="24054">
                  <c:v>59.640625</c:v>
                </c:pt>
                <c:pt idx="24055">
                  <c:v>59.643229166666664</c:v>
                </c:pt>
                <c:pt idx="24056">
                  <c:v>59.645833333333336</c:v>
                </c:pt>
                <c:pt idx="24057">
                  <c:v>59.6484375</c:v>
                </c:pt>
                <c:pt idx="24058">
                  <c:v>59.651041666666664</c:v>
                </c:pt>
                <c:pt idx="24059">
                  <c:v>59.653645833333336</c:v>
                </c:pt>
                <c:pt idx="24060">
                  <c:v>59.65625</c:v>
                </c:pt>
                <c:pt idx="24061">
                  <c:v>59.658854166666664</c:v>
                </c:pt>
                <c:pt idx="24062">
                  <c:v>59.661458333333336</c:v>
                </c:pt>
                <c:pt idx="24063">
                  <c:v>59.6640625</c:v>
                </c:pt>
                <c:pt idx="24064">
                  <c:v>59.666666666666664</c:v>
                </c:pt>
                <c:pt idx="24065">
                  <c:v>59.669270833333336</c:v>
                </c:pt>
                <c:pt idx="24066">
                  <c:v>59.671875</c:v>
                </c:pt>
                <c:pt idx="24067">
                  <c:v>59.674479166666664</c:v>
                </c:pt>
                <c:pt idx="24068">
                  <c:v>59.677083333333336</c:v>
                </c:pt>
                <c:pt idx="24069">
                  <c:v>59.6796875</c:v>
                </c:pt>
                <c:pt idx="24070">
                  <c:v>59.682291666666664</c:v>
                </c:pt>
                <c:pt idx="24071">
                  <c:v>59.684895833333336</c:v>
                </c:pt>
                <c:pt idx="24072">
                  <c:v>59.6875</c:v>
                </c:pt>
                <c:pt idx="24073">
                  <c:v>59.690104166666664</c:v>
                </c:pt>
                <c:pt idx="24074">
                  <c:v>59.692708333333336</c:v>
                </c:pt>
                <c:pt idx="24075">
                  <c:v>59.6953125</c:v>
                </c:pt>
                <c:pt idx="24076">
                  <c:v>59.697916666666664</c:v>
                </c:pt>
                <c:pt idx="24077">
                  <c:v>59.700520833333336</c:v>
                </c:pt>
                <c:pt idx="24078">
                  <c:v>59.703125</c:v>
                </c:pt>
                <c:pt idx="24079">
                  <c:v>59.705729166666664</c:v>
                </c:pt>
                <c:pt idx="24080">
                  <c:v>59.708333333333336</c:v>
                </c:pt>
                <c:pt idx="24081">
                  <c:v>59.7109375</c:v>
                </c:pt>
                <c:pt idx="24082">
                  <c:v>59.713541666666664</c:v>
                </c:pt>
                <c:pt idx="24083">
                  <c:v>59.716145833333336</c:v>
                </c:pt>
                <c:pt idx="24084">
                  <c:v>59.71875</c:v>
                </c:pt>
                <c:pt idx="24085">
                  <c:v>59.721354166666664</c:v>
                </c:pt>
                <c:pt idx="24086">
                  <c:v>59.723958333333336</c:v>
                </c:pt>
                <c:pt idx="24087">
                  <c:v>59.7265625</c:v>
                </c:pt>
                <c:pt idx="24088">
                  <c:v>59.729166666666664</c:v>
                </c:pt>
                <c:pt idx="24089">
                  <c:v>59.731770833333336</c:v>
                </c:pt>
                <c:pt idx="24090">
                  <c:v>59.734375</c:v>
                </c:pt>
                <c:pt idx="24091">
                  <c:v>59.736979166666664</c:v>
                </c:pt>
                <c:pt idx="24092">
                  <c:v>59.739583333333336</c:v>
                </c:pt>
                <c:pt idx="24093">
                  <c:v>59.7421875</c:v>
                </c:pt>
                <c:pt idx="24094">
                  <c:v>59.744791666666664</c:v>
                </c:pt>
                <c:pt idx="24095">
                  <c:v>59.747395833333336</c:v>
                </c:pt>
                <c:pt idx="24096">
                  <c:v>59.75</c:v>
                </c:pt>
                <c:pt idx="24097">
                  <c:v>59.752604166666664</c:v>
                </c:pt>
                <c:pt idx="24098">
                  <c:v>59.755208333333336</c:v>
                </c:pt>
                <c:pt idx="24099">
                  <c:v>59.7578125</c:v>
                </c:pt>
                <c:pt idx="24100">
                  <c:v>59.760416666666664</c:v>
                </c:pt>
                <c:pt idx="24101">
                  <c:v>59.763020833333336</c:v>
                </c:pt>
                <c:pt idx="24102">
                  <c:v>59.765625</c:v>
                </c:pt>
                <c:pt idx="24103">
                  <c:v>59.768229166666664</c:v>
                </c:pt>
                <c:pt idx="24104">
                  <c:v>59.770833333333336</c:v>
                </c:pt>
                <c:pt idx="24105">
                  <c:v>59.7734375</c:v>
                </c:pt>
                <c:pt idx="24106">
                  <c:v>59.776041666666664</c:v>
                </c:pt>
                <c:pt idx="24107">
                  <c:v>59.778645833333336</c:v>
                </c:pt>
                <c:pt idx="24108">
                  <c:v>59.78125</c:v>
                </c:pt>
                <c:pt idx="24109">
                  <c:v>59.783854166666664</c:v>
                </c:pt>
                <c:pt idx="24110">
                  <c:v>59.786458333333336</c:v>
                </c:pt>
                <c:pt idx="24111">
                  <c:v>59.7890625</c:v>
                </c:pt>
                <c:pt idx="24112">
                  <c:v>59.791666666666664</c:v>
                </c:pt>
                <c:pt idx="24113">
                  <c:v>59.794270833333336</c:v>
                </c:pt>
                <c:pt idx="24114">
                  <c:v>59.796875</c:v>
                </c:pt>
                <c:pt idx="24115">
                  <c:v>59.799479166666664</c:v>
                </c:pt>
                <c:pt idx="24116">
                  <c:v>59.802083333333336</c:v>
                </c:pt>
                <c:pt idx="24117">
                  <c:v>59.8046875</c:v>
                </c:pt>
                <c:pt idx="24118">
                  <c:v>59.807291666666664</c:v>
                </c:pt>
                <c:pt idx="24119">
                  <c:v>59.809895833333336</c:v>
                </c:pt>
                <c:pt idx="24120">
                  <c:v>59.8125</c:v>
                </c:pt>
                <c:pt idx="24121">
                  <c:v>59.815104166666664</c:v>
                </c:pt>
                <c:pt idx="24122">
                  <c:v>59.817708333333336</c:v>
                </c:pt>
                <c:pt idx="24123">
                  <c:v>59.8203125</c:v>
                </c:pt>
                <c:pt idx="24124">
                  <c:v>59.822916666666664</c:v>
                </c:pt>
                <c:pt idx="24125">
                  <c:v>59.825520833333336</c:v>
                </c:pt>
                <c:pt idx="24126">
                  <c:v>59.828125</c:v>
                </c:pt>
                <c:pt idx="24127">
                  <c:v>59.830729166666664</c:v>
                </c:pt>
                <c:pt idx="24128">
                  <c:v>59.833333333333336</c:v>
                </c:pt>
                <c:pt idx="24129">
                  <c:v>59.8359375</c:v>
                </c:pt>
                <c:pt idx="24130">
                  <c:v>59.838541666666664</c:v>
                </c:pt>
                <c:pt idx="24131">
                  <c:v>59.841145833333336</c:v>
                </c:pt>
                <c:pt idx="24132">
                  <c:v>59.84375</c:v>
                </c:pt>
                <c:pt idx="24133">
                  <c:v>59.846354166666664</c:v>
                </c:pt>
                <c:pt idx="24134">
                  <c:v>59.848958333333336</c:v>
                </c:pt>
                <c:pt idx="24135">
                  <c:v>59.8515625</c:v>
                </c:pt>
                <c:pt idx="24136">
                  <c:v>59.854166666666664</c:v>
                </c:pt>
                <c:pt idx="24137">
                  <c:v>59.856770833333336</c:v>
                </c:pt>
                <c:pt idx="24138">
                  <c:v>59.859375</c:v>
                </c:pt>
                <c:pt idx="24139">
                  <c:v>59.861979166666664</c:v>
                </c:pt>
                <c:pt idx="24140">
                  <c:v>59.864583333333336</c:v>
                </c:pt>
                <c:pt idx="24141">
                  <c:v>59.8671875</c:v>
                </c:pt>
                <c:pt idx="24142">
                  <c:v>59.869791666666664</c:v>
                </c:pt>
                <c:pt idx="24143">
                  <c:v>59.872395833333336</c:v>
                </c:pt>
                <c:pt idx="24144">
                  <c:v>59.875</c:v>
                </c:pt>
                <c:pt idx="24145">
                  <c:v>59.877604166666664</c:v>
                </c:pt>
                <c:pt idx="24146">
                  <c:v>59.880208333333336</c:v>
                </c:pt>
                <c:pt idx="24147">
                  <c:v>59.8828125</c:v>
                </c:pt>
                <c:pt idx="24148">
                  <c:v>59.885416666666664</c:v>
                </c:pt>
                <c:pt idx="24149">
                  <c:v>59.888020833333336</c:v>
                </c:pt>
                <c:pt idx="24150">
                  <c:v>59.890625</c:v>
                </c:pt>
                <c:pt idx="24151">
                  <c:v>59.893229166666664</c:v>
                </c:pt>
                <c:pt idx="24152">
                  <c:v>59.895833333333336</c:v>
                </c:pt>
                <c:pt idx="24153">
                  <c:v>59.8984375</c:v>
                </c:pt>
                <c:pt idx="24154">
                  <c:v>59.901041666666664</c:v>
                </c:pt>
                <c:pt idx="24155">
                  <c:v>59.903645833333336</c:v>
                </c:pt>
                <c:pt idx="24156">
                  <c:v>59.90625</c:v>
                </c:pt>
                <c:pt idx="24157">
                  <c:v>59.908854166666664</c:v>
                </c:pt>
                <c:pt idx="24158">
                  <c:v>59.911458333333336</c:v>
                </c:pt>
                <c:pt idx="24159">
                  <c:v>59.9140625</c:v>
                </c:pt>
                <c:pt idx="24160">
                  <c:v>59.916666666666664</c:v>
                </c:pt>
                <c:pt idx="24161">
                  <c:v>59.919270833333336</c:v>
                </c:pt>
                <c:pt idx="24162">
                  <c:v>59.921875</c:v>
                </c:pt>
                <c:pt idx="24163">
                  <c:v>59.924479166666664</c:v>
                </c:pt>
                <c:pt idx="24164">
                  <c:v>59.927083333333336</c:v>
                </c:pt>
                <c:pt idx="24165">
                  <c:v>59.9296875</c:v>
                </c:pt>
                <c:pt idx="24166">
                  <c:v>59.932291666666664</c:v>
                </c:pt>
                <c:pt idx="24167">
                  <c:v>59.934895833333336</c:v>
                </c:pt>
                <c:pt idx="24168">
                  <c:v>59.9375</c:v>
                </c:pt>
                <c:pt idx="24169">
                  <c:v>59.940104166666664</c:v>
                </c:pt>
                <c:pt idx="24170">
                  <c:v>59.942708333333336</c:v>
                </c:pt>
                <c:pt idx="24171">
                  <c:v>59.9453125</c:v>
                </c:pt>
                <c:pt idx="24172">
                  <c:v>59.947916666666664</c:v>
                </c:pt>
                <c:pt idx="24173">
                  <c:v>59.950520833333336</c:v>
                </c:pt>
                <c:pt idx="24174">
                  <c:v>59.953125</c:v>
                </c:pt>
                <c:pt idx="24175">
                  <c:v>59.955729166666664</c:v>
                </c:pt>
                <c:pt idx="24176">
                  <c:v>59.958333333333336</c:v>
                </c:pt>
                <c:pt idx="24177">
                  <c:v>59.9609375</c:v>
                </c:pt>
                <c:pt idx="24178">
                  <c:v>59.963541666666664</c:v>
                </c:pt>
                <c:pt idx="24179">
                  <c:v>59.966145833333336</c:v>
                </c:pt>
                <c:pt idx="24180">
                  <c:v>59.96875</c:v>
                </c:pt>
                <c:pt idx="24181">
                  <c:v>59.971354166666664</c:v>
                </c:pt>
                <c:pt idx="24182">
                  <c:v>59.973958333333336</c:v>
                </c:pt>
                <c:pt idx="24183">
                  <c:v>59.9765625</c:v>
                </c:pt>
                <c:pt idx="24184">
                  <c:v>59.979166666666664</c:v>
                </c:pt>
                <c:pt idx="24185">
                  <c:v>59.981770833333336</c:v>
                </c:pt>
                <c:pt idx="24186">
                  <c:v>59.984375</c:v>
                </c:pt>
                <c:pt idx="24187">
                  <c:v>59.986979166666664</c:v>
                </c:pt>
                <c:pt idx="24188">
                  <c:v>59.989583333333336</c:v>
                </c:pt>
                <c:pt idx="24189">
                  <c:v>59.9921875</c:v>
                </c:pt>
                <c:pt idx="24190">
                  <c:v>59.994791666666664</c:v>
                </c:pt>
                <c:pt idx="24191">
                  <c:v>59.997395833333336</c:v>
                </c:pt>
                <c:pt idx="24192">
                  <c:v>60</c:v>
                </c:pt>
                <c:pt idx="24193">
                  <c:v>60.002604166666664</c:v>
                </c:pt>
                <c:pt idx="24194">
                  <c:v>60.005208333333336</c:v>
                </c:pt>
                <c:pt idx="24195">
                  <c:v>60.0078125</c:v>
                </c:pt>
                <c:pt idx="24196">
                  <c:v>60.010416666666664</c:v>
                </c:pt>
                <c:pt idx="24197">
                  <c:v>60.013020833333336</c:v>
                </c:pt>
                <c:pt idx="24198">
                  <c:v>60.015625</c:v>
                </c:pt>
                <c:pt idx="24199">
                  <c:v>60.018229166666664</c:v>
                </c:pt>
                <c:pt idx="24200">
                  <c:v>60.020833333333336</c:v>
                </c:pt>
                <c:pt idx="24201">
                  <c:v>60.0234375</c:v>
                </c:pt>
                <c:pt idx="24202">
                  <c:v>60.026041666666664</c:v>
                </c:pt>
                <c:pt idx="24203">
                  <c:v>60.028645833333336</c:v>
                </c:pt>
                <c:pt idx="24204">
                  <c:v>60.03125</c:v>
                </c:pt>
                <c:pt idx="24205">
                  <c:v>60.033854166666664</c:v>
                </c:pt>
                <c:pt idx="24206">
                  <c:v>60.036458333333336</c:v>
                </c:pt>
                <c:pt idx="24207">
                  <c:v>60.0390625</c:v>
                </c:pt>
                <c:pt idx="24208">
                  <c:v>60.041666666666664</c:v>
                </c:pt>
                <c:pt idx="24209">
                  <c:v>60.044270833333336</c:v>
                </c:pt>
                <c:pt idx="24210">
                  <c:v>60.046875</c:v>
                </c:pt>
                <c:pt idx="24211">
                  <c:v>60.049479166666664</c:v>
                </c:pt>
                <c:pt idx="24212">
                  <c:v>60.052083333333336</c:v>
                </c:pt>
                <c:pt idx="24213">
                  <c:v>60.0546875</c:v>
                </c:pt>
                <c:pt idx="24214">
                  <c:v>60.057291666666664</c:v>
                </c:pt>
                <c:pt idx="24215">
                  <c:v>60.059895833333336</c:v>
                </c:pt>
                <c:pt idx="24216">
                  <c:v>60.0625</c:v>
                </c:pt>
                <c:pt idx="24217">
                  <c:v>60.065104166666664</c:v>
                </c:pt>
                <c:pt idx="24218">
                  <c:v>60.067708333333336</c:v>
                </c:pt>
                <c:pt idx="24219">
                  <c:v>60.0703125</c:v>
                </c:pt>
                <c:pt idx="24220">
                  <c:v>60.072916666666664</c:v>
                </c:pt>
                <c:pt idx="24221">
                  <c:v>60.075520833333336</c:v>
                </c:pt>
                <c:pt idx="24222">
                  <c:v>60.078125</c:v>
                </c:pt>
                <c:pt idx="24223">
                  <c:v>60.080729166666664</c:v>
                </c:pt>
                <c:pt idx="24224">
                  <c:v>60.083333333333336</c:v>
                </c:pt>
                <c:pt idx="24225">
                  <c:v>60.0859375</c:v>
                </c:pt>
                <c:pt idx="24226">
                  <c:v>60.088541666666664</c:v>
                </c:pt>
                <c:pt idx="24227">
                  <c:v>60.091145833333336</c:v>
                </c:pt>
                <c:pt idx="24228">
                  <c:v>60.09375</c:v>
                </c:pt>
                <c:pt idx="24229">
                  <c:v>60.096354166666664</c:v>
                </c:pt>
                <c:pt idx="24230">
                  <c:v>60.098958333333336</c:v>
                </c:pt>
                <c:pt idx="24231">
                  <c:v>60.1015625</c:v>
                </c:pt>
                <c:pt idx="24232">
                  <c:v>60.104166666666664</c:v>
                </c:pt>
                <c:pt idx="24233">
                  <c:v>60.106770833333336</c:v>
                </c:pt>
                <c:pt idx="24234">
                  <c:v>60.109375</c:v>
                </c:pt>
                <c:pt idx="24235">
                  <c:v>60.111979166666664</c:v>
                </c:pt>
                <c:pt idx="24236">
                  <c:v>60.114583333333336</c:v>
                </c:pt>
                <c:pt idx="24237">
                  <c:v>60.1171875</c:v>
                </c:pt>
                <c:pt idx="24238">
                  <c:v>60.119791666666664</c:v>
                </c:pt>
                <c:pt idx="24239">
                  <c:v>60.122395833333336</c:v>
                </c:pt>
                <c:pt idx="24240">
                  <c:v>60.125</c:v>
                </c:pt>
                <c:pt idx="24241">
                  <c:v>60.127604166666664</c:v>
                </c:pt>
                <c:pt idx="24242">
                  <c:v>60.130208333333336</c:v>
                </c:pt>
                <c:pt idx="24243">
                  <c:v>60.1328125</c:v>
                </c:pt>
                <c:pt idx="24244">
                  <c:v>60.135416666666664</c:v>
                </c:pt>
                <c:pt idx="24245">
                  <c:v>60.138020833333336</c:v>
                </c:pt>
                <c:pt idx="24246">
                  <c:v>60.140625</c:v>
                </c:pt>
                <c:pt idx="24247">
                  <c:v>60.143229166666664</c:v>
                </c:pt>
                <c:pt idx="24248">
                  <c:v>60.145833333333336</c:v>
                </c:pt>
                <c:pt idx="24249">
                  <c:v>60.1484375</c:v>
                </c:pt>
                <c:pt idx="24250">
                  <c:v>60.151041666666664</c:v>
                </c:pt>
                <c:pt idx="24251">
                  <c:v>60.153645833333336</c:v>
                </c:pt>
                <c:pt idx="24252">
                  <c:v>60.15625</c:v>
                </c:pt>
                <c:pt idx="24253">
                  <c:v>60.158854166666664</c:v>
                </c:pt>
                <c:pt idx="24254">
                  <c:v>60.161458333333336</c:v>
                </c:pt>
                <c:pt idx="24255">
                  <c:v>60.1640625</c:v>
                </c:pt>
                <c:pt idx="24256">
                  <c:v>60.166666666666664</c:v>
                </c:pt>
                <c:pt idx="24257">
                  <c:v>60.169270833333336</c:v>
                </c:pt>
                <c:pt idx="24258">
                  <c:v>60.171875</c:v>
                </c:pt>
                <c:pt idx="24259">
                  <c:v>60.174479166666664</c:v>
                </c:pt>
                <c:pt idx="24260">
                  <c:v>60.177083333333336</c:v>
                </c:pt>
                <c:pt idx="24261">
                  <c:v>60.1796875</c:v>
                </c:pt>
                <c:pt idx="24262">
                  <c:v>60.182291666666664</c:v>
                </c:pt>
                <c:pt idx="24263">
                  <c:v>60.184895833333336</c:v>
                </c:pt>
                <c:pt idx="24264">
                  <c:v>60.1875</c:v>
                </c:pt>
                <c:pt idx="24265">
                  <c:v>60.190104166666664</c:v>
                </c:pt>
                <c:pt idx="24266">
                  <c:v>60.192708333333336</c:v>
                </c:pt>
                <c:pt idx="24267">
                  <c:v>60.1953125</c:v>
                </c:pt>
                <c:pt idx="24268">
                  <c:v>60.197916666666664</c:v>
                </c:pt>
                <c:pt idx="24269">
                  <c:v>60.200520833333336</c:v>
                </c:pt>
                <c:pt idx="24270">
                  <c:v>60.203125</c:v>
                </c:pt>
                <c:pt idx="24271">
                  <c:v>60.205729166666664</c:v>
                </c:pt>
                <c:pt idx="24272">
                  <c:v>60.208333333333336</c:v>
                </c:pt>
                <c:pt idx="24273">
                  <c:v>60.2109375</c:v>
                </c:pt>
                <c:pt idx="24274">
                  <c:v>60.213541666666664</c:v>
                </c:pt>
                <c:pt idx="24275">
                  <c:v>60.216145833333336</c:v>
                </c:pt>
                <c:pt idx="24276">
                  <c:v>60.21875</c:v>
                </c:pt>
                <c:pt idx="24277">
                  <c:v>60.221354166666664</c:v>
                </c:pt>
                <c:pt idx="24278">
                  <c:v>60.223958333333336</c:v>
                </c:pt>
                <c:pt idx="24279">
                  <c:v>60.2265625</c:v>
                </c:pt>
                <c:pt idx="24280">
                  <c:v>60.229166666666664</c:v>
                </c:pt>
                <c:pt idx="24281">
                  <c:v>60.231770833333336</c:v>
                </c:pt>
                <c:pt idx="24282">
                  <c:v>60.234375</c:v>
                </c:pt>
                <c:pt idx="24283">
                  <c:v>60.236979166666664</c:v>
                </c:pt>
                <c:pt idx="24284">
                  <c:v>60.239583333333336</c:v>
                </c:pt>
                <c:pt idx="24285">
                  <c:v>60.2421875</c:v>
                </c:pt>
                <c:pt idx="24286">
                  <c:v>60.244791666666664</c:v>
                </c:pt>
                <c:pt idx="24287">
                  <c:v>60.247395833333336</c:v>
                </c:pt>
                <c:pt idx="24288">
                  <c:v>60.25</c:v>
                </c:pt>
                <c:pt idx="24289">
                  <c:v>60.252604166666664</c:v>
                </c:pt>
                <c:pt idx="24290">
                  <c:v>60.255208333333336</c:v>
                </c:pt>
                <c:pt idx="24291">
                  <c:v>60.2578125</c:v>
                </c:pt>
                <c:pt idx="24292">
                  <c:v>60.260416666666664</c:v>
                </c:pt>
                <c:pt idx="24293">
                  <c:v>60.263020833333336</c:v>
                </c:pt>
                <c:pt idx="24294">
                  <c:v>60.265625</c:v>
                </c:pt>
                <c:pt idx="24295">
                  <c:v>60.268229166666664</c:v>
                </c:pt>
                <c:pt idx="24296">
                  <c:v>60.270833333333336</c:v>
                </c:pt>
                <c:pt idx="24297">
                  <c:v>60.2734375</c:v>
                </c:pt>
                <c:pt idx="24298">
                  <c:v>60.276041666666664</c:v>
                </c:pt>
                <c:pt idx="24299">
                  <c:v>60.278645833333336</c:v>
                </c:pt>
                <c:pt idx="24300">
                  <c:v>60.28125</c:v>
                </c:pt>
                <c:pt idx="24301">
                  <c:v>60.283854166666664</c:v>
                </c:pt>
                <c:pt idx="24302">
                  <c:v>60.286458333333336</c:v>
                </c:pt>
                <c:pt idx="24303">
                  <c:v>60.2890625</c:v>
                </c:pt>
                <c:pt idx="24304">
                  <c:v>60.291666666666664</c:v>
                </c:pt>
                <c:pt idx="24305">
                  <c:v>60.294270833333336</c:v>
                </c:pt>
                <c:pt idx="24306">
                  <c:v>60.296875</c:v>
                </c:pt>
                <c:pt idx="24307">
                  <c:v>60.299479166666664</c:v>
                </c:pt>
                <c:pt idx="24308">
                  <c:v>60.302083333333336</c:v>
                </c:pt>
                <c:pt idx="24309">
                  <c:v>60.3046875</c:v>
                </c:pt>
                <c:pt idx="24310">
                  <c:v>60.307291666666664</c:v>
                </c:pt>
                <c:pt idx="24311">
                  <c:v>60.309895833333336</c:v>
                </c:pt>
                <c:pt idx="24312">
                  <c:v>60.3125</c:v>
                </c:pt>
                <c:pt idx="24313">
                  <c:v>60.315104166666664</c:v>
                </c:pt>
                <c:pt idx="24314">
                  <c:v>60.317708333333336</c:v>
                </c:pt>
                <c:pt idx="24315">
                  <c:v>60.3203125</c:v>
                </c:pt>
                <c:pt idx="24316">
                  <c:v>60.322916666666664</c:v>
                </c:pt>
                <c:pt idx="24317">
                  <c:v>60.325520833333336</c:v>
                </c:pt>
                <c:pt idx="24318">
                  <c:v>60.328125</c:v>
                </c:pt>
                <c:pt idx="24319">
                  <c:v>60.330729166666664</c:v>
                </c:pt>
                <c:pt idx="24320">
                  <c:v>60.333333333333336</c:v>
                </c:pt>
                <c:pt idx="24321">
                  <c:v>60.3359375</c:v>
                </c:pt>
                <c:pt idx="24322">
                  <c:v>60.338541666666664</c:v>
                </c:pt>
                <c:pt idx="24323">
                  <c:v>60.341145833333336</c:v>
                </c:pt>
                <c:pt idx="24324">
                  <c:v>60.34375</c:v>
                </c:pt>
                <c:pt idx="24325">
                  <c:v>60.346354166666664</c:v>
                </c:pt>
                <c:pt idx="24326">
                  <c:v>60.348958333333336</c:v>
                </c:pt>
                <c:pt idx="24327">
                  <c:v>60.3515625</c:v>
                </c:pt>
                <c:pt idx="24328">
                  <c:v>60.354166666666664</c:v>
                </c:pt>
                <c:pt idx="24329">
                  <c:v>60.356770833333336</c:v>
                </c:pt>
                <c:pt idx="24330">
                  <c:v>60.359375</c:v>
                </c:pt>
                <c:pt idx="24331">
                  <c:v>60.361979166666664</c:v>
                </c:pt>
                <c:pt idx="24332">
                  <c:v>60.364583333333336</c:v>
                </c:pt>
                <c:pt idx="24333">
                  <c:v>60.3671875</c:v>
                </c:pt>
                <c:pt idx="24334">
                  <c:v>60.369791666666664</c:v>
                </c:pt>
                <c:pt idx="24335">
                  <c:v>60.372395833333336</c:v>
                </c:pt>
                <c:pt idx="24336">
                  <c:v>60.375</c:v>
                </c:pt>
                <c:pt idx="24337">
                  <c:v>60.377604166666664</c:v>
                </c:pt>
                <c:pt idx="24338">
                  <c:v>60.380208333333336</c:v>
                </c:pt>
                <c:pt idx="24339">
                  <c:v>60.3828125</c:v>
                </c:pt>
                <c:pt idx="24340">
                  <c:v>60.385416666666664</c:v>
                </c:pt>
                <c:pt idx="24341">
                  <c:v>60.388020833333336</c:v>
                </c:pt>
                <c:pt idx="24342">
                  <c:v>60.390625</c:v>
                </c:pt>
                <c:pt idx="24343">
                  <c:v>60.393229166666664</c:v>
                </c:pt>
                <c:pt idx="24344">
                  <c:v>60.395833333333336</c:v>
                </c:pt>
                <c:pt idx="24345">
                  <c:v>60.3984375</c:v>
                </c:pt>
                <c:pt idx="24346">
                  <c:v>60.401041666666664</c:v>
                </c:pt>
                <c:pt idx="24347">
                  <c:v>60.403645833333336</c:v>
                </c:pt>
                <c:pt idx="24348">
                  <c:v>60.40625</c:v>
                </c:pt>
                <c:pt idx="24349">
                  <c:v>60.408854166666664</c:v>
                </c:pt>
                <c:pt idx="24350">
                  <c:v>60.411458333333336</c:v>
                </c:pt>
                <c:pt idx="24351">
                  <c:v>60.4140625</c:v>
                </c:pt>
                <c:pt idx="24352">
                  <c:v>60.416666666666664</c:v>
                </c:pt>
                <c:pt idx="24353">
                  <c:v>60.419270833333336</c:v>
                </c:pt>
                <c:pt idx="24354">
                  <c:v>60.421875</c:v>
                </c:pt>
                <c:pt idx="24355">
                  <c:v>60.424479166666664</c:v>
                </c:pt>
                <c:pt idx="24356">
                  <c:v>60.427083333333336</c:v>
                </c:pt>
                <c:pt idx="24357">
                  <c:v>60.4296875</c:v>
                </c:pt>
                <c:pt idx="24358">
                  <c:v>60.432291666666664</c:v>
                </c:pt>
                <c:pt idx="24359">
                  <c:v>60.434895833333336</c:v>
                </c:pt>
                <c:pt idx="24360">
                  <c:v>60.4375</c:v>
                </c:pt>
                <c:pt idx="24361">
                  <c:v>60.440104166666664</c:v>
                </c:pt>
                <c:pt idx="24362">
                  <c:v>60.442708333333336</c:v>
                </c:pt>
                <c:pt idx="24363">
                  <c:v>60.4453125</c:v>
                </c:pt>
                <c:pt idx="24364">
                  <c:v>60.447916666666664</c:v>
                </c:pt>
                <c:pt idx="24365">
                  <c:v>60.450520833333336</c:v>
                </c:pt>
                <c:pt idx="24366">
                  <c:v>60.453125</c:v>
                </c:pt>
                <c:pt idx="24367">
                  <c:v>60.455729166666664</c:v>
                </c:pt>
                <c:pt idx="24368">
                  <c:v>60.458333333333336</c:v>
                </c:pt>
                <c:pt idx="24369">
                  <c:v>60.4609375</c:v>
                </c:pt>
                <c:pt idx="24370">
                  <c:v>60.463541666666664</c:v>
                </c:pt>
                <c:pt idx="24371">
                  <c:v>60.466145833333336</c:v>
                </c:pt>
                <c:pt idx="24372">
                  <c:v>60.46875</c:v>
                </c:pt>
                <c:pt idx="24373">
                  <c:v>60.471354166666664</c:v>
                </c:pt>
                <c:pt idx="24374">
                  <c:v>60.473958333333336</c:v>
                </c:pt>
                <c:pt idx="24375">
                  <c:v>60.4765625</c:v>
                </c:pt>
                <c:pt idx="24376">
                  <c:v>60.479166666666664</c:v>
                </c:pt>
                <c:pt idx="24377">
                  <c:v>60.481770833333336</c:v>
                </c:pt>
                <c:pt idx="24378">
                  <c:v>60.484375</c:v>
                </c:pt>
                <c:pt idx="24379">
                  <c:v>60.486979166666664</c:v>
                </c:pt>
                <c:pt idx="24380">
                  <c:v>60.489583333333336</c:v>
                </c:pt>
                <c:pt idx="24381">
                  <c:v>60.4921875</c:v>
                </c:pt>
                <c:pt idx="24382">
                  <c:v>60.494791666666664</c:v>
                </c:pt>
                <c:pt idx="24383">
                  <c:v>60.497395833333336</c:v>
                </c:pt>
                <c:pt idx="24384">
                  <c:v>60.5</c:v>
                </c:pt>
                <c:pt idx="24385">
                  <c:v>60.502604166666664</c:v>
                </c:pt>
                <c:pt idx="24386">
                  <c:v>60.505208333333336</c:v>
                </c:pt>
                <c:pt idx="24387">
                  <c:v>60.5078125</c:v>
                </c:pt>
                <c:pt idx="24388">
                  <c:v>60.510416666666664</c:v>
                </c:pt>
                <c:pt idx="24389">
                  <c:v>60.513020833333336</c:v>
                </c:pt>
                <c:pt idx="24390">
                  <c:v>60.515625</c:v>
                </c:pt>
                <c:pt idx="24391">
                  <c:v>60.518229166666664</c:v>
                </c:pt>
                <c:pt idx="24392">
                  <c:v>60.520833333333336</c:v>
                </c:pt>
                <c:pt idx="24393">
                  <c:v>60.5234375</c:v>
                </c:pt>
                <c:pt idx="24394">
                  <c:v>60.526041666666664</c:v>
                </c:pt>
                <c:pt idx="24395">
                  <c:v>60.528645833333336</c:v>
                </c:pt>
                <c:pt idx="24396">
                  <c:v>60.53125</c:v>
                </c:pt>
                <c:pt idx="24397">
                  <c:v>60.533854166666664</c:v>
                </c:pt>
                <c:pt idx="24398">
                  <c:v>60.536458333333336</c:v>
                </c:pt>
                <c:pt idx="24399">
                  <c:v>60.5390625</c:v>
                </c:pt>
                <c:pt idx="24400">
                  <c:v>60.541666666666664</c:v>
                </c:pt>
                <c:pt idx="24401">
                  <c:v>60.544270833333336</c:v>
                </c:pt>
                <c:pt idx="24402">
                  <c:v>60.546875</c:v>
                </c:pt>
                <c:pt idx="24403">
                  <c:v>60.549479166666664</c:v>
                </c:pt>
                <c:pt idx="24404">
                  <c:v>60.552083333333336</c:v>
                </c:pt>
                <c:pt idx="24405">
                  <c:v>60.5546875</c:v>
                </c:pt>
                <c:pt idx="24406">
                  <c:v>60.557291666666664</c:v>
                </c:pt>
                <c:pt idx="24407">
                  <c:v>60.559895833333336</c:v>
                </c:pt>
                <c:pt idx="24408">
                  <c:v>60.5625</c:v>
                </c:pt>
                <c:pt idx="24409">
                  <c:v>60.565104166666664</c:v>
                </c:pt>
                <c:pt idx="24410">
                  <c:v>60.567708333333336</c:v>
                </c:pt>
                <c:pt idx="24411">
                  <c:v>60.5703125</c:v>
                </c:pt>
                <c:pt idx="24412">
                  <c:v>60.572916666666664</c:v>
                </c:pt>
                <c:pt idx="24413">
                  <c:v>60.575520833333336</c:v>
                </c:pt>
                <c:pt idx="24414">
                  <c:v>60.578125</c:v>
                </c:pt>
                <c:pt idx="24415">
                  <c:v>60.580729166666664</c:v>
                </c:pt>
                <c:pt idx="24416">
                  <c:v>60.583333333333336</c:v>
                </c:pt>
                <c:pt idx="24417">
                  <c:v>60.5859375</c:v>
                </c:pt>
                <c:pt idx="24418">
                  <c:v>60.588541666666664</c:v>
                </c:pt>
                <c:pt idx="24419">
                  <c:v>60.591145833333336</c:v>
                </c:pt>
                <c:pt idx="24420">
                  <c:v>60.59375</c:v>
                </c:pt>
                <c:pt idx="24421">
                  <c:v>60.596354166666664</c:v>
                </c:pt>
                <c:pt idx="24422">
                  <c:v>60.598958333333336</c:v>
                </c:pt>
                <c:pt idx="24423">
                  <c:v>60.6015625</c:v>
                </c:pt>
                <c:pt idx="24424">
                  <c:v>60.604166666666664</c:v>
                </c:pt>
                <c:pt idx="24425">
                  <c:v>60.606770833333336</c:v>
                </c:pt>
                <c:pt idx="24426">
                  <c:v>60.609375</c:v>
                </c:pt>
                <c:pt idx="24427">
                  <c:v>60.611979166666664</c:v>
                </c:pt>
                <c:pt idx="24428">
                  <c:v>60.614583333333336</c:v>
                </c:pt>
                <c:pt idx="24429">
                  <c:v>60.6171875</c:v>
                </c:pt>
                <c:pt idx="24430">
                  <c:v>60.619791666666664</c:v>
                </c:pt>
                <c:pt idx="24431">
                  <c:v>60.622395833333336</c:v>
                </c:pt>
                <c:pt idx="24432">
                  <c:v>60.625</c:v>
                </c:pt>
                <c:pt idx="24433">
                  <c:v>60.627604166666664</c:v>
                </c:pt>
                <c:pt idx="24434">
                  <c:v>60.630208333333336</c:v>
                </c:pt>
                <c:pt idx="24435">
                  <c:v>60.6328125</c:v>
                </c:pt>
                <c:pt idx="24436">
                  <c:v>60.635416666666664</c:v>
                </c:pt>
                <c:pt idx="24437">
                  <c:v>60.638020833333336</c:v>
                </c:pt>
                <c:pt idx="24438">
                  <c:v>60.640625</c:v>
                </c:pt>
                <c:pt idx="24439">
                  <c:v>60.643229166666664</c:v>
                </c:pt>
                <c:pt idx="24440">
                  <c:v>60.645833333333336</c:v>
                </c:pt>
                <c:pt idx="24441">
                  <c:v>60.6484375</c:v>
                </c:pt>
                <c:pt idx="24442">
                  <c:v>60.651041666666664</c:v>
                </c:pt>
                <c:pt idx="24443">
                  <c:v>60.653645833333336</c:v>
                </c:pt>
                <c:pt idx="24444">
                  <c:v>60.65625</c:v>
                </c:pt>
                <c:pt idx="24445">
                  <c:v>60.658854166666664</c:v>
                </c:pt>
                <c:pt idx="24446">
                  <c:v>60.661458333333336</c:v>
                </c:pt>
                <c:pt idx="24447">
                  <c:v>60.6640625</c:v>
                </c:pt>
                <c:pt idx="24448">
                  <c:v>60.666666666666664</c:v>
                </c:pt>
                <c:pt idx="24449">
                  <c:v>60.669270833333336</c:v>
                </c:pt>
                <c:pt idx="24450">
                  <c:v>60.671875</c:v>
                </c:pt>
                <c:pt idx="24451">
                  <c:v>60.674479166666664</c:v>
                </c:pt>
                <c:pt idx="24452">
                  <c:v>60.677083333333336</c:v>
                </c:pt>
                <c:pt idx="24453">
                  <c:v>60.6796875</c:v>
                </c:pt>
                <c:pt idx="24454">
                  <c:v>60.682291666666664</c:v>
                </c:pt>
                <c:pt idx="24455">
                  <c:v>60.684895833333336</c:v>
                </c:pt>
                <c:pt idx="24456">
                  <c:v>60.6875</c:v>
                </c:pt>
                <c:pt idx="24457">
                  <c:v>60.690104166666664</c:v>
                </c:pt>
                <c:pt idx="24458">
                  <c:v>60.692708333333336</c:v>
                </c:pt>
                <c:pt idx="24459">
                  <c:v>60.6953125</c:v>
                </c:pt>
                <c:pt idx="24460">
                  <c:v>60.697916666666664</c:v>
                </c:pt>
                <c:pt idx="24461">
                  <c:v>60.700520833333336</c:v>
                </c:pt>
                <c:pt idx="24462">
                  <c:v>60.703125</c:v>
                </c:pt>
                <c:pt idx="24463">
                  <c:v>60.705729166666664</c:v>
                </c:pt>
                <c:pt idx="24464">
                  <c:v>60.708333333333336</c:v>
                </c:pt>
                <c:pt idx="24465">
                  <c:v>60.7109375</c:v>
                </c:pt>
                <c:pt idx="24466">
                  <c:v>60.713541666666664</c:v>
                </c:pt>
                <c:pt idx="24467">
                  <c:v>60.716145833333336</c:v>
                </c:pt>
                <c:pt idx="24468">
                  <c:v>60.71875</c:v>
                </c:pt>
                <c:pt idx="24469">
                  <c:v>60.721354166666664</c:v>
                </c:pt>
                <c:pt idx="24470">
                  <c:v>60.723958333333336</c:v>
                </c:pt>
                <c:pt idx="24471">
                  <c:v>60.7265625</c:v>
                </c:pt>
                <c:pt idx="24472">
                  <c:v>60.729166666666664</c:v>
                </c:pt>
                <c:pt idx="24473">
                  <c:v>60.731770833333336</c:v>
                </c:pt>
                <c:pt idx="24474">
                  <c:v>60.734375</c:v>
                </c:pt>
                <c:pt idx="24475">
                  <c:v>60.736979166666664</c:v>
                </c:pt>
                <c:pt idx="24476">
                  <c:v>60.739583333333336</c:v>
                </c:pt>
                <c:pt idx="24477">
                  <c:v>60.7421875</c:v>
                </c:pt>
                <c:pt idx="24478">
                  <c:v>60.744791666666664</c:v>
                </c:pt>
                <c:pt idx="24479">
                  <c:v>60.747395833333336</c:v>
                </c:pt>
                <c:pt idx="24480">
                  <c:v>60.75</c:v>
                </c:pt>
                <c:pt idx="24481">
                  <c:v>60.752604166666664</c:v>
                </c:pt>
                <c:pt idx="24482">
                  <c:v>60.755208333333336</c:v>
                </c:pt>
                <c:pt idx="24483">
                  <c:v>60.7578125</c:v>
                </c:pt>
                <c:pt idx="24484">
                  <c:v>60.760416666666664</c:v>
                </c:pt>
                <c:pt idx="24485">
                  <c:v>60.763020833333336</c:v>
                </c:pt>
                <c:pt idx="24486">
                  <c:v>60.765625</c:v>
                </c:pt>
                <c:pt idx="24487">
                  <c:v>60.768229166666664</c:v>
                </c:pt>
                <c:pt idx="24488">
                  <c:v>60.770833333333336</c:v>
                </c:pt>
                <c:pt idx="24489">
                  <c:v>60.7734375</c:v>
                </c:pt>
                <c:pt idx="24490">
                  <c:v>60.776041666666664</c:v>
                </c:pt>
                <c:pt idx="24491">
                  <c:v>60.778645833333336</c:v>
                </c:pt>
                <c:pt idx="24492">
                  <c:v>60.78125</c:v>
                </c:pt>
                <c:pt idx="24493">
                  <c:v>60.783854166666664</c:v>
                </c:pt>
                <c:pt idx="24494">
                  <c:v>60.786458333333336</c:v>
                </c:pt>
                <c:pt idx="24495">
                  <c:v>60.7890625</c:v>
                </c:pt>
                <c:pt idx="24496">
                  <c:v>60.791666666666664</c:v>
                </c:pt>
                <c:pt idx="24497">
                  <c:v>60.794270833333336</c:v>
                </c:pt>
                <c:pt idx="24498">
                  <c:v>60.796875</c:v>
                </c:pt>
                <c:pt idx="24499">
                  <c:v>60.799479166666664</c:v>
                </c:pt>
                <c:pt idx="24500">
                  <c:v>60.802083333333336</c:v>
                </c:pt>
                <c:pt idx="24501">
                  <c:v>60.8046875</c:v>
                </c:pt>
                <c:pt idx="24502">
                  <c:v>60.807291666666664</c:v>
                </c:pt>
                <c:pt idx="24503">
                  <c:v>60.809895833333336</c:v>
                </c:pt>
                <c:pt idx="24504">
                  <c:v>60.8125</c:v>
                </c:pt>
                <c:pt idx="24505">
                  <c:v>60.815104166666664</c:v>
                </c:pt>
                <c:pt idx="24506">
                  <c:v>60.817708333333336</c:v>
                </c:pt>
                <c:pt idx="24507">
                  <c:v>60.8203125</c:v>
                </c:pt>
                <c:pt idx="24508">
                  <c:v>60.822916666666664</c:v>
                </c:pt>
                <c:pt idx="24509">
                  <c:v>60.825520833333336</c:v>
                </c:pt>
                <c:pt idx="24510">
                  <c:v>60.828125</c:v>
                </c:pt>
                <c:pt idx="24511">
                  <c:v>60.830729166666664</c:v>
                </c:pt>
                <c:pt idx="24512">
                  <c:v>60.833333333333336</c:v>
                </c:pt>
                <c:pt idx="24513">
                  <c:v>60.8359375</c:v>
                </c:pt>
                <c:pt idx="24514">
                  <c:v>60.838541666666664</c:v>
                </c:pt>
                <c:pt idx="24515">
                  <c:v>60.841145833333336</c:v>
                </c:pt>
                <c:pt idx="24516">
                  <c:v>60.84375</c:v>
                </c:pt>
                <c:pt idx="24517">
                  <c:v>60.846354166666664</c:v>
                </c:pt>
                <c:pt idx="24518">
                  <c:v>60.848958333333336</c:v>
                </c:pt>
                <c:pt idx="24519">
                  <c:v>60.8515625</c:v>
                </c:pt>
                <c:pt idx="24520">
                  <c:v>60.854166666666664</c:v>
                </c:pt>
                <c:pt idx="24521">
                  <c:v>60.856770833333336</c:v>
                </c:pt>
                <c:pt idx="24522">
                  <c:v>60.859375</c:v>
                </c:pt>
                <c:pt idx="24523">
                  <c:v>60.861979166666664</c:v>
                </c:pt>
                <c:pt idx="24524">
                  <c:v>60.864583333333336</c:v>
                </c:pt>
                <c:pt idx="24525">
                  <c:v>60.8671875</c:v>
                </c:pt>
                <c:pt idx="24526">
                  <c:v>60.869791666666664</c:v>
                </c:pt>
                <c:pt idx="24527">
                  <c:v>60.872395833333336</c:v>
                </c:pt>
                <c:pt idx="24528">
                  <c:v>60.875</c:v>
                </c:pt>
                <c:pt idx="24529">
                  <c:v>60.877604166666664</c:v>
                </c:pt>
                <c:pt idx="24530">
                  <c:v>60.880208333333336</c:v>
                </c:pt>
                <c:pt idx="24531">
                  <c:v>60.8828125</c:v>
                </c:pt>
                <c:pt idx="24532">
                  <c:v>60.885416666666664</c:v>
                </c:pt>
                <c:pt idx="24533">
                  <c:v>60.888020833333336</c:v>
                </c:pt>
                <c:pt idx="24534">
                  <c:v>60.890625</c:v>
                </c:pt>
                <c:pt idx="24535">
                  <c:v>60.893229166666664</c:v>
                </c:pt>
                <c:pt idx="24536">
                  <c:v>60.895833333333336</c:v>
                </c:pt>
                <c:pt idx="24537">
                  <c:v>60.8984375</c:v>
                </c:pt>
                <c:pt idx="24538">
                  <c:v>60.901041666666664</c:v>
                </c:pt>
                <c:pt idx="24539">
                  <c:v>60.903645833333336</c:v>
                </c:pt>
                <c:pt idx="24540">
                  <c:v>60.90625</c:v>
                </c:pt>
                <c:pt idx="24541">
                  <c:v>60.908854166666664</c:v>
                </c:pt>
                <c:pt idx="24542">
                  <c:v>60.911458333333336</c:v>
                </c:pt>
                <c:pt idx="24543">
                  <c:v>60.9140625</c:v>
                </c:pt>
                <c:pt idx="24544">
                  <c:v>60.916666666666664</c:v>
                </c:pt>
                <c:pt idx="24545">
                  <c:v>60.919270833333336</c:v>
                </c:pt>
                <c:pt idx="24546">
                  <c:v>60.921875</c:v>
                </c:pt>
                <c:pt idx="24547">
                  <c:v>60.924479166666664</c:v>
                </c:pt>
                <c:pt idx="24548">
                  <c:v>60.927083333333336</c:v>
                </c:pt>
                <c:pt idx="24549">
                  <c:v>60.9296875</c:v>
                </c:pt>
                <c:pt idx="24550">
                  <c:v>60.932291666666664</c:v>
                </c:pt>
                <c:pt idx="24551">
                  <c:v>60.934895833333336</c:v>
                </c:pt>
                <c:pt idx="24552">
                  <c:v>60.9375</c:v>
                </c:pt>
                <c:pt idx="24553">
                  <c:v>60.940104166666664</c:v>
                </c:pt>
                <c:pt idx="24554">
                  <c:v>60.942708333333336</c:v>
                </c:pt>
                <c:pt idx="24555">
                  <c:v>60.9453125</c:v>
                </c:pt>
                <c:pt idx="24556">
                  <c:v>60.947916666666664</c:v>
                </c:pt>
                <c:pt idx="24557">
                  <c:v>60.950520833333336</c:v>
                </c:pt>
                <c:pt idx="24558">
                  <c:v>60.953125</c:v>
                </c:pt>
                <c:pt idx="24559">
                  <c:v>60.955729166666664</c:v>
                </c:pt>
                <c:pt idx="24560">
                  <c:v>60.958333333333336</c:v>
                </c:pt>
                <c:pt idx="24561">
                  <c:v>60.9609375</c:v>
                </c:pt>
                <c:pt idx="24562">
                  <c:v>60.963541666666664</c:v>
                </c:pt>
                <c:pt idx="24563">
                  <c:v>60.966145833333336</c:v>
                </c:pt>
                <c:pt idx="24564">
                  <c:v>60.96875</c:v>
                </c:pt>
                <c:pt idx="24565">
                  <c:v>60.971354166666664</c:v>
                </c:pt>
                <c:pt idx="24566">
                  <c:v>60.973958333333336</c:v>
                </c:pt>
                <c:pt idx="24567">
                  <c:v>60.9765625</c:v>
                </c:pt>
                <c:pt idx="24568">
                  <c:v>60.979166666666664</c:v>
                </c:pt>
                <c:pt idx="24569">
                  <c:v>60.981770833333336</c:v>
                </c:pt>
                <c:pt idx="24570">
                  <c:v>60.984375</c:v>
                </c:pt>
                <c:pt idx="24571">
                  <c:v>60.986979166666664</c:v>
                </c:pt>
                <c:pt idx="24572">
                  <c:v>60.989583333333336</c:v>
                </c:pt>
                <c:pt idx="24573">
                  <c:v>60.9921875</c:v>
                </c:pt>
                <c:pt idx="24574">
                  <c:v>60.994791666666664</c:v>
                </c:pt>
                <c:pt idx="24575">
                  <c:v>60.997395833333336</c:v>
                </c:pt>
                <c:pt idx="24576">
                  <c:v>61</c:v>
                </c:pt>
                <c:pt idx="24577">
                  <c:v>61.002604166666671</c:v>
                </c:pt>
                <c:pt idx="24578">
                  <c:v>61.005208333333329</c:v>
                </c:pt>
                <c:pt idx="24579">
                  <c:v>61.0078125</c:v>
                </c:pt>
                <c:pt idx="24580">
                  <c:v>61.010416666666671</c:v>
                </c:pt>
                <c:pt idx="24581">
                  <c:v>61.013020833333329</c:v>
                </c:pt>
                <c:pt idx="24582">
                  <c:v>61.015625</c:v>
                </c:pt>
                <c:pt idx="24583">
                  <c:v>61.018229166666671</c:v>
                </c:pt>
                <c:pt idx="24584">
                  <c:v>61.020833333333329</c:v>
                </c:pt>
                <c:pt idx="24585">
                  <c:v>61.0234375</c:v>
                </c:pt>
                <c:pt idx="24586">
                  <c:v>61.026041666666671</c:v>
                </c:pt>
                <c:pt idx="24587">
                  <c:v>61.028645833333329</c:v>
                </c:pt>
                <c:pt idx="24588">
                  <c:v>61.03125</c:v>
                </c:pt>
                <c:pt idx="24589">
                  <c:v>61.033854166666671</c:v>
                </c:pt>
                <c:pt idx="24590">
                  <c:v>61.036458333333329</c:v>
                </c:pt>
                <c:pt idx="24591">
                  <c:v>61.0390625</c:v>
                </c:pt>
                <c:pt idx="24592">
                  <c:v>61.041666666666671</c:v>
                </c:pt>
                <c:pt idx="24593">
                  <c:v>61.044270833333329</c:v>
                </c:pt>
                <c:pt idx="24594">
                  <c:v>61.046875</c:v>
                </c:pt>
                <c:pt idx="24595">
                  <c:v>61.049479166666671</c:v>
                </c:pt>
                <c:pt idx="24596">
                  <c:v>61.052083333333329</c:v>
                </c:pt>
                <c:pt idx="24597">
                  <c:v>61.0546875</c:v>
                </c:pt>
                <c:pt idx="24598">
                  <c:v>61.057291666666671</c:v>
                </c:pt>
                <c:pt idx="24599">
                  <c:v>61.059895833333329</c:v>
                </c:pt>
                <c:pt idx="24600">
                  <c:v>61.0625</c:v>
                </c:pt>
                <c:pt idx="24601">
                  <c:v>61.065104166666671</c:v>
                </c:pt>
                <c:pt idx="24602">
                  <c:v>61.067708333333329</c:v>
                </c:pt>
                <c:pt idx="24603">
                  <c:v>61.0703125</c:v>
                </c:pt>
                <c:pt idx="24604">
                  <c:v>61.072916666666671</c:v>
                </c:pt>
                <c:pt idx="24605">
                  <c:v>61.075520833333329</c:v>
                </c:pt>
                <c:pt idx="24606">
                  <c:v>61.078125</c:v>
                </c:pt>
                <c:pt idx="24607">
                  <c:v>61.080729166666671</c:v>
                </c:pt>
                <c:pt idx="24608">
                  <c:v>61.083333333333329</c:v>
                </c:pt>
                <c:pt idx="24609">
                  <c:v>61.0859375</c:v>
                </c:pt>
                <c:pt idx="24610">
                  <c:v>61.088541666666671</c:v>
                </c:pt>
                <c:pt idx="24611">
                  <c:v>61.091145833333329</c:v>
                </c:pt>
                <c:pt idx="24612">
                  <c:v>61.09375</c:v>
                </c:pt>
                <c:pt idx="24613">
                  <c:v>61.096354166666671</c:v>
                </c:pt>
                <c:pt idx="24614">
                  <c:v>61.098958333333329</c:v>
                </c:pt>
                <c:pt idx="24615">
                  <c:v>61.1015625</c:v>
                </c:pt>
                <c:pt idx="24616">
                  <c:v>61.104166666666671</c:v>
                </c:pt>
                <c:pt idx="24617">
                  <c:v>61.106770833333329</c:v>
                </c:pt>
                <c:pt idx="24618">
                  <c:v>61.109375</c:v>
                </c:pt>
                <c:pt idx="24619">
                  <c:v>61.111979166666671</c:v>
                </c:pt>
                <c:pt idx="24620">
                  <c:v>61.114583333333329</c:v>
                </c:pt>
                <c:pt idx="24621">
                  <c:v>61.1171875</c:v>
                </c:pt>
                <c:pt idx="24622">
                  <c:v>61.119791666666671</c:v>
                </c:pt>
                <c:pt idx="24623">
                  <c:v>61.122395833333329</c:v>
                </c:pt>
                <c:pt idx="24624">
                  <c:v>61.125</c:v>
                </c:pt>
                <c:pt idx="24625">
                  <c:v>61.127604166666671</c:v>
                </c:pt>
                <c:pt idx="24626">
                  <c:v>61.130208333333329</c:v>
                </c:pt>
                <c:pt idx="24627">
                  <c:v>61.1328125</c:v>
                </c:pt>
                <c:pt idx="24628">
                  <c:v>61.135416666666671</c:v>
                </c:pt>
                <c:pt idx="24629">
                  <c:v>61.138020833333329</c:v>
                </c:pt>
                <c:pt idx="24630">
                  <c:v>61.140625</c:v>
                </c:pt>
                <c:pt idx="24631">
                  <c:v>61.143229166666671</c:v>
                </c:pt>
                <c:pt idx="24632">
                  <c:v>61.145833333333329</c:v>
                </c:pt>
                <c:pt idx="24633">
                  <c:v>61.1484375</c:v>
                </c:pt>
                <c:pt idx="24634">
                  <c:v>61.151041666666671</c:v>
                </c:pt>
                <c:pt idx="24635">
                  <c:v>61.153645833333329</c:v>
                </c:pt>
                <c:pt idx="24636">
                  <c:v>61.15625</c:v>
                </c:pt>
                <c:pt idx="24637">
                  <c:v>61.158854166666671</c:v>
                </c:pt>
                <c:pt idx="24638">
                  <c:v>61.161458333333329</c:v>
                </c:pt>
                <c:pt idx="24639">
                  <c:v>61.1640625</c:v>
                </c:pt>
                <c:pt idx="24640">
                  <c:v>61.166666666666671</c:v>
                </c:pt>
                <c:pt idx="24641">
                  <c:v>61.169270833333329</c:v>
                </c:pt>
                <c:pt idx="24642">
                  <c:v>61.171875</c:v>
                </c:pt>
                <c:pt idx="24643">
                  <c:v>61.174479166666671</c:v>
                </c:pt>
                <c:pt idx="24644">
                  <c:v>61.177083333333329</c:v>
                </c:pt>
                <c:pt idx="24645">
                  <c:v>61.1796875</c:v>
                </c:pt>
                <c:pt idx="24646">
                  <c:v>61.182291666666671</c:v>
                </c:pt>
                <c:pt idx="24647">
                  <c:v>61.184895833333329</c:v>
                </c:pt>
                <c:pt idx="24648">
                  <c:v>61.1875</c:v>
                </c:pt>
                <c:pt idx="24649">
                  <c:v>61.190104166666671</c:v>
                </c:pt>
                <c:pt idx="24650">
                  <c:v>61.192708333333329</c:v>
                </c:pt>
                <c:pt idx="24651">
                  <c:v>61.1953125</c:v>
                </c:pt>
                <c:pt idx="24652">
                  <c:v>61.197916666666671</c:v>
                </c:pt>
                <c:pt idx="24653">
                  <c:v>61.200520833333329</c:v>
                </c:pt>
                <c:pt idx="24654">
                  <c:v>61.203125</c:v>
                </c:pt>
                <c:pt idx="24655">
                  <c:v>61.205729166666671</c:v>
                </c:pt>
                <c:pt idx="24656">
                  <c:v>61.208333333333329</c:v>
                </c:pt>
                <c:pt idx="24657">
                  <c:v>61.2109375</c:v>
                </c:pt>
                <c:pt idx="24658">
                  <c:v>61.213541666666671</c:v>
                </c:pt>
                <c:pt idx="24659">
                  <c:v>61.216145833333329</c:v>
                </c:pt>
                <c:pt idx="24660">
                  <c:v>61.21875</c:v>
                </c:pt>
                <c:pt idx="24661">
                  <c:v>61.221354166666671</c:v>
                </c:pt>
                <c:pt idx="24662">
                  <c:v>61.223958333333329</c:v>
                </c:pt>
                <c:pt idx="24663">
                  <c:v>61.2265625</c:v>
                </c:pt>
                <c:pt idx="24664">
                  <c:v>61.229166666666671</c:v>
                </c:pt>
                <c:pt idx="24665">
                  <c:v>61.231770833333329</c:v>
                </c:pt>
                <c:pt idx="24666">
                  <c:v>61.234375</c:v>
                </c:pt>
                <c:pt idx="24667">
                  <c:v>61.236979166666671</c:v>
                </c:pt>
                <c:pt idx="24668">
                  <c:v>61.239583333333329</c:v>
                </c:pt>
                <c:pt idx="24669">
                  <c:v>61.2421875</c:v>
                </c:pt>
                <c:pt idx="24670">
                  <c:v>61.244791666666671</c:v>
                </c:pt>
                <c:pt idx="24671">
                  <c:v>61.247395833333329</c:v>
                </c:pt>
                <c:pt idx="24672">
                  <c:v>61.25</c:v>
                </c:pt>
                <c:pt idx="24673">
                  <c:v>61.252604166666671</c:v>
                </c:pt>
                <c:pt idx="24674">
                  <c:v>61.255208333333329</c:v>
                </c:pt>
                <c:pt idx="24675">
                  <c:v>61.2578125</c:v>
                </c:pt>
                <c:pt idx="24676">
                  <c:v>61.260416666666671</c:v>
                </c:pt>
                <c:pt idx="24677">
                  <c:v>61.263020833333329</c:v>
                </c:pt>
                <c:pt idx="24678">
                  <c:v>61.265625</c:v>
                </c:pt>
                <c:pt idx="24679">
                  <c:v>61.268229166666671</c:v>
                </c:pt>
                <c:pt idx="24680">
                  <c:v>61.270833333333329</c:v>
                </c:pt>
                <c:pt idx="24681">
                  <c:v>61.2734375</c:v>
                </c:pt>
                <c:pt idx="24682">
                  <c:v>61.276041666666671</c:v>
                </c:pt>
                <c:pt idx="24683">
                  <c:v>61.278645833333329</c:v>
                </c:pt>
                <c:pt idx="24684">
                  <c:v>61.28125</c:v>
                </c:pt>
                <c:pt idx="24685">
                  <c:v>61.283854166666671</c:v>
                </c:pt>
                <c:pt idx="24686">
                  <c:v>61.286458333333329</c:v>
                </c:pt>
                <c:pt idx="24687">
                  <c:v>61.2890625</c:v>
                </c:pt>
                <c:pt idx="24688">
                  <c:v>61.291666666666671</c:v>
                </c:pt>
                <c:pt idx="24689">
                  <c:v>61.294270833333329</c:v>
                </c:pt>
                <c:pt idx="24690">
                  <c:v>61.296875</c:v>
                </c:pt>
                <c:pt idx="24691">
                  <c:v>61.299479166666671</c:v>
                </c:pt>
                <c:pt idx="24692">
                  <c:v>61.302083333333329</c:v>
                </c:pt>
                <c:pt idx="24693">
                  <c:v>61.3046875</c:v>
                </c:pt>
                <c:pt idx="24694">
                  <c:v>61.307291666666671</c:v>
                </c:pt>
                <c:pt idx="24695">
                  <c:v>61.309895833333329</c:v>
                </c:pt>
                <c:pt idx="24696">
                  <c:v>61.3125</c:v>
                </c:pt>
                <c:pt idx="24697">
                  <c:v>61.315104166666671</c:v>
                </c:pt>
                <c:pt idx="24698">
                  <c:v>61.317708333333329</c:v>
                </c:pt>
                <c:pt idx="24699">
                  <c:v>61.3203125</c:v>
                </c:pt>
                <c:pt idx="24700">
                  <c:v>61.322916666666671</c:v>
                </c:pt>
                <c:pt idx="24701">
                  <c:v>61.325520833333329</c:v>
                </c:pt>
                <c:pt idx="24702">
                  <c:v>61.328125</c:v>
                </c:pt>
                <c:pt idx="24703">
                  <c:v>61.330729166666671</c:v>
                </c:pt>
                <c:pt idx="24704">
                  <c:v>61.333333333333329</c:v>
                </c:pt>
                <c:pt idx="24705">
                  <c:v>61.3359375</c:v>
                </c:pt>
                <c:pt idx="24706">
                  <c:v>61.338541666666671</c:v>
                </c:pt>
                <c:pt idx="24707">
                  <c:v>61.341145833333329</c:v>
                </c:pt>
                <c:pt idx="24708">
                  <c:v>61.34375</c:v>
                </c:pt>
                <c:pt idx="24709">
                  <c:v>61.346354166666671</c:v>
                </c:pt>
                <c:pt idx="24710">
                  <c:v>61.348958333333329</c:v>
                </c:pt>
                <c:pt idx="24711">
                  <c:v>61.3515625</c:v>
                </c:pt>
                <c:pt idx="24712">
                  <c:v>61.354166666666671</c:v>
                </c:pt>
                <c:pt idx="24713">
                  <c:v>61.356770833333329</c:v>
                </c:pt>
                <c:pt idx="24714">
                  <c:v>61.359375</c:v>
                </c:pt>
                <c:pt idx="24715">
                  <c:v>61.361979166666671</c:v>
                </c:pt>
                <c:pt idx="24716">
                  <c:v>61.364583333333329</c:v>
                </c:pt>
                <c:pt idx="24717">
                  <c:v>61.3671875</c:v>
                </c:pt>
                <c:pt idx="24718">
                  <c:v>61.369791666666671</c:v>
                </c:pt>
                <c:pt idx="24719">
                  <c:v>61.372395833333329</c:v>
                </c:pt>
                <c:pt idx="24720">
                  <c:v>61.375</c:v>
                </c:pt>
                <c:pt idx="24721">
                  <c:v>61.377604166666671</c:v>
                </c:pt>
                <c:pt idx="24722">
                  <c:v>61.380208333333329</c:v>
                </c:pt>
                <c:pt idx="24723">
                  <c:v>61.3828125</c:v>
                </c:pt>
                <c:pt idx="24724">
                  <c:v>61.385416666666671</c:v>
                </c:pt>
                <c:pt idx="24725">
                  <c:v>61.388020833333329</c:v>
                </c:pt>
                <c:pt idx="24726">
                  <c:v>61.390625</c:v>
                </c:pt>
                <c:pt idx="24727">
                  <c:v>61.393229166666671</c:v>
                </c:pt>
                <c:pt idx="24728">
                  <c:v>61.395833333333329</c:v>
                </c:pt>
                <c:pt idx="24729">
                  <c:v>61.3984375</c:v>
                </c:pt>
                <c:pt idx="24730">
                  <c:v>61.401041666666671</c:v>
                </c:pt>
                <c:pt idx="24731">
                  <c:v>61.403645833333329</c:v>
                </c:pt>
                <c:pt idx="24732">
                  <c:v>61.40625</c:v>
                </c:pt>
                <c:pt idx="24733">
                  <c:v>61.408854166666671</c:v>
                </c:pt>
                <c:pt idx="24734">
                  <c:v>61.411458333333329</c:v>
                </c:pt>
                <c:pt idx="24735">
                  <c:v>61.4140625</c:v>
                </c:pt>
                <c:pt idx="24736">
                  <c:v>61.416666666666671</c:v>
                </c:pt>
                <c:pt idx="24737">
                  <c:v>61.419270833333329</c:v>
                </c:pt>
                <c:pt idx="24738">
                  <c:v>61.421875</c:v>
                </c:pt>
                <c:pt idx="24739">
                  <c:v>61.424479166666671</c:v>
                </c:pt>
                <c:pt idx="24740">
                  <c:v>61.427083333333329</c:v>
                </c:pt>
                <c:pt idx="24741">
                  <c:v>61.4296875</c:v>
                </c:pt>
                <c:pt idx="24742">
                  <c:v>61.432291666666671</c:v>
                </c:pt>
                <c:pt idx="24743">
                  <c:v>61.434895833333329</c:v>
                </c:pt>
                <c:pt idx="24744">
                  <c:v>61.4375</c:v>
                </c:pt>
                <c:pt idx="24745">
                  <c:v>61.440104166666671</c:v>
                </c:pt>
                <c:pt idx="24746">
                  <c:v>61.442708333333329</c:v>
                </c:pt>
                <c:pt idx="24747">
                  <c:v>61.4453125</c:v>
                </c:pt>
                <c:pt idx="24748">
                  <c:v>61.447916666666671</c:v>
                </c:pt>
                <c:pt idx="24749">
                  <c:v>61.450520833333329</c:v>
                </c:pt>
                <c:pt idx="24750">
                  <c:v>61.453125</c:v>
                </c:pt>
                <c:pt idx="24751">
                  <c:v>61.455729166666671</c:v>
                </c:pt>
                <c:pt idx="24752">
                  <c:v>61.458333333333329</c:v>
                </c:pt>
                <c:pt idx="24753">
                  <c:v>61.4609375</c:v>
                </c:pt>
                <c:pt idx="24754">
                  <c:v>61.463541666666671</c:v>
                </c:pt>
                <c:pt idx="24755">
                  <c:v>61.466145833333329</c:v>
                </c:pt>
                <c:pt idx="24756">
                  <c:v>61.46875</c:v>
                </c:pt>
                <c:pt idx="24757">
                  <c:v>61.471354166666671</c:v>
                </c:pt>
                <c:pt idx="24758">
                  <c:v>61.473958333333329</c:v>
                </c:pt>
                <c:pt idx="24759">
                  <c:v>61.4765625</c:v>
                </c:pt>
                <c:pt idx="24760">
                  <c:v>61.479166666666671</c:v>
                </c:pt>
                <c:pt idx="24761">
                  <c:v>61.481770833333329</c:v>
                </c:pt>
                <c:pt idx="24762">
                  <c:v>61.484375</c:v>
                </c:pt>
                <c:pt idx="24763">
                  <c:v>61.486979166666671</c:v>
                </c:pt>
                <c:pt idx="24764">
                  <c:v>61.489583333333329</c:v>
                </c:pt>
                <c:pt idx="24765">
                  <c:v>61.4921875</c:v>
                </c:pt>
                <c:pt idx="24766">
                  <c:v>61.494791666666671</c:v>
                </c:pt>
                <c:pt idx="24767">
                  <c:v>61.497395833333329</c:v>
                </c:pt>
                <c:pt idx="24768">
                  <c:v>61.5</c:v>
                </c:pt>
                <c:pt idx="24769">
                  <c:v>61.502604166666671</c:v>
                </c:pt>
                <c:pt idx="24770">
                  <c:v>61.505208333333329</c:v>
                </c:pt>
                <c:pt idx="24771">
                  <c:v>61.5078125</c:v>
                </c:pt>
                <c:pt idx="24772">
                  <c:v>61.510416666666671</c:v>
                </c:pt>
                <c:pt idx="24773">
                  <c:v>61.513020833333329</c:v>
                </c:pt>
                <c:pt idx="24774">
                  <c:v>61.515625</c:v>
                </c:pt>
                <c:pt idx="24775">
                  <c:v>61.518229166666671</c:v>
                </c:pt>
                <c:pt idx="24776">
                  <c:v>61.520833333333329</c:v>
                </c:pt>
                <c:pt idx="24777">
                  <c:v>61.5234375</c:v>
                </c:pt>
                <c:pt idx="24778">
                  <c:v>61.526041666666671</c:v>
                </c:pt>
                <c:pt idx="24779">
                  <c:v>61.528645833333329</c:v>
                </c:pt>
                <c:pt idx="24780">
                  <c:v>61.53125</c:v>
                </c:pt>
                <c:pt idx="24781">
                  <c:v>61.533854166666671</c:v>
                </c:pt>
                <c:pt idx="24782">
                  <c:v>61.536458333333329</c:v>
                </c:pt>
                <c:pt idx="24783">
                  <c:v>61.5390625</c:v>
                </c:pt>
                <c:pt idx="24784">
                  <c:v>61.541666666666671</c:v>
                </c:pt>
                <c:pt idx="24785">
                  <c:v>61.544270833333329</c:v>
                </c:pt>
                <c:pt idx="24786">
                  <c:v>61.546875</c:v>
                </c:pt>
                <c:pt idx="24787">
                  <c:v>61.549479166666671</c:v>
                </c:pt>
                <c:pt idx="24788">
                  <c:v>61.552083333333329</c:v>
                </c:pt>
                <c:pt idx="24789">
                  <c:v>61.5546875</c:v>
                </c:pt>
                <c:pt idx="24790">
                  <c:v>61.557291666666671</c:v>
                </c:pt>
                <c:pt idx="24791">
                  <c:v>61.559895833333329</c:v>
                </c:pt>
                <c:pt idx="24792">
                  <c:v>61.5625</c:v>
                </c:pt>
                <c:pt idx="24793">
                  <c:v>61.565104166666671</c:v>
                </c:pt>
                <c:pt idx="24794">
                  <c:v>61.567708333333329</c:v>
                </c:pt>
                <c:pt idx="24795">
                  <c:v>61.5703125</c:v>
                </c:pt>
                <c:pt idx="24796">
                  <c:v>61.572916666666671</c:v>
                </c:pt>
                <c:pt idx="24797">
                  <c:v>61.575520833333329</c:v>
                </c:pt>
                <c:pt idx="24798">
                  <c:v>61.578125</c:v>
                </c:pt>
                <c:pt idx="24799">
                  <c:v>61.580729166666671</c:v>
                </c:pt>
                <c:pt idx="24800">
                  <c:v>61.583333333333329</c:v>
                </c:pt>
                <c:pt idx="24801">
                  <c:v>61.5859375</c:v>
                </c:pt>
                <c:pt idx="24802">
                  <c:v>61.588541666666671</c:v>
                </c:pt>
                <c:pt idx="24803">
                  <c:v>61.591145833333329</c:v>
                </c:pt>
                <c:pt idx="24804">
                  <c:v>61.59375</c:v>
                </c:pt>
                <c:pt idx="24805">
                  <c:v>61.596354166666671</c:v>
                </c:pt>
                <c:pt idx="24806">
                  <c:v>61.598958333333329</c:v>
                </c:pt>
                <c:pt idx="24807">
                  <c:v>61.6015625</c:v>
                </c:pt>
                <c:pt idx="24808">
                  <c:v>61.604166666666671</c:v>
                </c:pt>
                <c:pt idx="24809">
                  <c:v>61.606770833333329</c:v>
                </c:pt>
                <c:pt idx="24810">
                  <c:v>61.609375</c:v>
                </c:pt>
                <c:pt idx="24811">
                  <c:v>61.611979166666671</c:v>
                </c:pt>
                <c:pt idx="24812">
                  <c:v>61.614583333333329</c:v>
                </c:pt>
                <c:pt idx="24813">
                  <c:v>61.6171875</c:v>
                </c:pt>
                <c:pt idx="24814">
                  <c:v>61.619791666666671</c:v>
                </c:pt>
                <c:pt idx="24815">
                  <c:v>61.622395833333329</c:v>
                </c:pt>
                <c:pt idx="24816">
                  <c:v>61.625</c:v>
                </c:pt>
                <c:pt idx="24817">
                  <c:v>61.627604166666671</c:v>
                </c:pt>
                <c:pt idx="24818">
                  <c:v>61.630208333333329</c:v>
                </c:pt>
                <c:pt idx="24819">
                  <c:v>61.6328125</c:v>
                </c:pt>
                <c:pt idx="24820">
                  <c:v>61.635416666666671</c:v>
                </c:pt>
                <c:pt idx="24821">
                  <c:v>61.638020833333329</c:v>
                </c:pt>
                <c:pt idx="24822">
                  <c:v>61.640625</c:v>
                </c:pt>
                <c:pt idx="24823">
                  <c:v>61.643229166666671</c:v>
                </c:pt>
                <c:pt idx="24824">
                  <c:v>61.645833333333329</c:v>
                </c:pt>
                <c:pt idx="24825">
                  <c:v>61.6484375</c:v>
                </c:pt>
                <c:pt idx="24826">
                  <c:v>61.651041666666671</c:v>
                </c:pt>
                <c:pt idx="24827">
                  <c:v>61.653645833333329</c:v>
                </c:pt>
                <c:pt idx="24828">
                  <c:v>61.65625</c:v>
                </c:pt>
                <c:pt idx="24829">
                  <c:v>61.658854166666671</c:v>
                </c:pt>
                <c:pt idx="24830">
                  <c:v>61.661458333333329</c:v>
                </c:pt>
                <c:pt idx="24831">
                  <c:v>61.6640625</c:v>
                </c:pt>
                <c:pt idx="24832">
                  <c:v>61.666666666666671</c:v>
                </c:pt>
                <c:pt idx="24833">
                  <c:v>61.669270833333329</c:v>
                </c:pt>
                <c:pt idx="24834">
                  <c:v>61.671875</c:v>
                </c:pt>
                <c:pt idx="24835">
                  <c:v>61.674479166666671</c:v>
                </c:pt>
                <c:pt idx="24836">
                  <c:v>61.677083333333329</c:v>
                </c:pt>
                <c:pt idx="24837">
                  <c:v>61.6796875</c:v>
                </c:pt>
                <c:pt idx="24838">
                  <c:v>61.682291666666671</c:v>
                </c:pt>
                <c:pt idx="24839">
                  <c:v>61.684895833333329</c:v>
                </c:pt>
                <c:pt idx="24840">
                  <c:v>61.6875</c:v>
                </c:pt>
                <c:pt idx="24841">
                  <c:v>61.690104166666671</c:v>
                </c:pt>
                <c:pt idx="24842">
                  <c:v>61.692708333333329</c:v>
                </c:pt>
                <c:pt idx="24843">
                  <c:v>61.6953125</c:v>
                </c:pt>
                <c:pt idx="24844">
                  <c:v>61.697916666666671</c:v>
                </c:pt>
                <c:pt idx="24845">
                  <c:v>61.700520833333329</c:v>
                </c:pt>
                <c:pt idx="24846">
                  <c:v>61.703125</c:v>
                </c:pt>
                <c:pt idx="24847">
                  <c:v>61.705729166666671</c:v>
                </c:pt>
                <c:pt idx="24848">
                  <c:v>61.708333333333329</c:v>
                </c:pt>
                <c:pt idx="24849">
                  <c:v>61.7109375</c:v>
                </c:pt>
                <c:pt idx="24850">
                  <c:v>61.713541666666671</c:v>
                </c:pt>
                <c:pt idx="24851">
                  <c:v>61.716145833333329</c:v>
                </c:pt>
                <c:pt idx="24852">
                  <c:v>61.71875</c:v>
                </c:pt>
                <c:pt idx="24853">
                  <c:v>61.721354166666671</c:v>
                </c:pt>
                <c:pt idx="24854">
                  <c:v>61.723958333333329</c:v>
                </c:pt>
                <c:pt idx="24855">
                  <c:v>61.7265625</c:v>
                </c:pt>
                <c:pt idx="24856">
                  <c:v>61.729166666666671</c:v>
                </c:pt>
                <c:pt idx="24857">
                  <c:v>61.731770833333329</c:v>
                </c:pt>
                <c:pt idx="24858">
                  <c:v>61.734375</c:v>
                </c:pt>
                <c:pt idx="24859">
                  <c:v>61.736979166666671</c:v>
                </c:pt>
                <c:pt idx="24860">
                  <c:v>61.739583333333329</c:v>
                </c:pt>
                <c:pt idx="24861">
                  <c:v>61.7421875</c:v>
                </c:pt>
                <c:pt idx="24862">
                  <c:v>61.744791666666671</c:v>
                </c:pt>
                <c:pt idx="24863">
                  <c:v>61.747395833333329</c:v>
                </c:pt>
                <c:pt idx="24864">
                  <c:v>61.75</c:v>
                </c:pt>
                <c:pt idx="24865">
                  <c:v>61.752604166666671</c:v>
                </c:pt>
                <c:pt idx="24866">
                  <c:v>61.755208333333329</c:v>
                </c:pt>
                <c:pt idx="24867">
                  <c:v>61.7578125</c:v>
                </c:pt>
                <c:pt idx="24868">
                  <c:v>61.760416666666671</c:v>
                </c:pt>
                <c:pt idx="24869">
                  <c:v>61.763020833333329</c:v>
                </c:pt>
                <c:pt idx="24870">
                  <c:v>61.765625</c:v>
                </c:pt>
                <c:pt idx="24871">
                  <c:v>61.768229166666671</c:v>
                </c:pt>
                <c:pt idx="24872">
                  <c:v>61.770833333333329</c:v>
                </c:pt>
                <c:pt idx="24873">
                  <c:v>61.7734375</c:v>
                </c:pt>
                <c:pt idx="24874">
                  <c:v>61.776041666666671</c:v>
                </c:pt>
                <c:pt idx="24875">
                  <c:v>61.778645833333329</c:v>
                </c:pt>
                <c:pt idx="24876">
                  <c:v>61.78125</c:v>
                </c:pt>
                <c:pt idx="24877">
                  <c:v>61.783854166666671</c:v>
                </c:pt>
                <c:pt idx="24878">
                  <c:v>61.786458333333329</c:v>
                </c:pt>
                <c:pt idx="24879">
                  <c:v>61.7890625</c:v>
                </c:pt>
                <c:pt idx="24880">
                  <c:v>61.791666666666671</c:v>
                </c:pt>
                <c:pt idx="24881">
                  <c:v>61.794270833333329</c:v>
                </c:pt>
                <c:pt idx="24882">
                  <c:v>61.796875</c:v>
                </c:pt>
                <c:pt idx="24883">
                  <c:v>61.799479166666671</c:v>
                </c:pt>
                <c:pt idx="24884">
                  <c:v>61.802083333333329</c:v>
                </c:pt>
                <c:pt idx="24885">
                  <c:v>61.8046875</c:v>
                </c:pt>
                <c:pt idx="24886">
                  <c:v>61.807291666666671</c:v>
                </c:pt>
                <c:pt idx="24887">
                  <c:v>61.809895833333329</c:v>
                </c:pt>
                <c:pt idx="24888">
                  <c:v>61.8125</c:v>
                </c:pt>
                <c:pt idx="24889">
                  <c:v>61.815104166666671</c:v>
                </c:pt>
                <c:pt idx="24890">
                  <c:v>61.817708333333329</c:v>
                </c:pt>
                <c:pt idx="24891">
                  <c:v>61.8203125</c:v>
                </c:pt>
                <c:pt idx="24892">
                  <c:v>61.822916666666671</c:v>
                </c:pt>
                <c:pt idx="24893">
                  <c:v>61.825520833333329</c:v>
                </c:pt>
                <c:pt idx="24894">
                  <c:v>61.828125</c:v>
                </c:pt>
                <c:pt idx="24895">
                  <c:v>61.830729166666671</c:v>
                </c:pt>
                <c:pt idx="24896">
                  <c:v>61.833333333333329</c:v>
                </c:pt>
                <c:pt idx="24897">
                  <c:v>61.8359375</c:v>
                </c:pt>
                <c:pt idx="24898">
                  <c:v>61.838541666666671</c:v>
                </c:pt>
                <c:pt idx="24899">
                  <c:v>61.841145833333329</c:v>
                </c:pt>
                <c:pt idx="24900">
                  <c:v>61.84375</c:v>
                </c:pt>
                <c:pt idx="24901">
                  <c:v>61.846354166666671</c:v>
                </c:pt>
                <c:pt idx="24902">
                  <c:v>61.848958333333329</c:v>
                </c:pt>
                <c:pt idx="24903">
                  <c:v>61.8515625</c:v>
                </c:pt>
                <c:pt idx="24904">
                  <c:v>61.854166666666671</c:v>
                </c:pt>
                <c:pt idx="24905">
                  <c:v>61.856770833333329</c:v>
                </c:pt>
                <c:pt idx="24906">
                  <c:v>61.859375</c:v>
                </c:pt>
                <c:pt idx="24907">
                  <c:v>61.861979166666671</c:v>
                </c:pt>
                <c:pt idx="24908">
                  <c:v>61.864583333333329</c:v>
                </c:pt>
                <c:pt idx="24909">
                  <c:v>61.8671875</c:v>
                </c:pt>
                <c:pt idx="24910">
                  <c:v>61.869791666666671</c:v>
                </c:pt>
                <c:pt idx="24911">
                  <c:v>61.872395833333329</c:v>
                </c:pt>
                <c:pt idx="24912">
                  <c:v>61.875</c:v>
                </c:pt>
                <c:pt idx="24913">
                  <c:v>61.877604166666671</c:v>
                </c:pt>
                <c:pt idx="24914">
                  <c:v>61.880208333333329</c:v>
                </c:pt>
                <c:pt idx="24915">
                  <c:v>61.8828125</c:v>
                </c:pt>
                <c:pt idx="24916">
                  <c:v>61.885416666666671</c:v>
                </c:pt>
                <c:pt idx="24917">
                  <c:v>61.888020833333329</c:v>
                </c:pt>
                <c:pt idx="24918">
                  <c:v>61.890625</c:v>
                </c:pt>
                <c:pt idx="24919">
                  <c:v>61.893229166666671</c:v>
                </c:pt>
                <c:pt idx="24920">
                  <c:v>61.895833333333329</c:v>
                </c:pt>
                <c:pt idx="24921">
                  <c:v>61.8984375</c:v>
                </c:pt>
                <c:pt idx="24922">
                  <c:v>61.901041666666671</c:v>
                </c:pt>
                <c:pt idx="24923">
                  <c:v>61.903645833333329</c:v>
                </c:pt>
                <c:pt idx="24924">
                  <c:v>61.90625</c:v>
                </c:pt>
                <c:pt idx="24925">
                  <c:v>61.908854166666671</c:v>
                </c:pt>
                <c:pt idx="24926">
                  <c:v>61.911458333333329</c:v>
                </c:pt>
                <c:pt idx="24927">
                  <c:v>61.9140625</c:v>
                </c:pt>
                <c:pt idx="24928">
                  <c:v>61.916666666666671</c:v>
                </c:pt>
                <c:pt idx="24929">
                  <c:v>61.919270833333329</c:v>
                </c:pt>
                <c:pt idx="24930">
                  <c:v>61.921875</c:v>
                </c:pt>
                <c:pt idx="24931">
                  <c:v>61.924479166666671</c:v>
                </c:pt>
                <c:pt idx="24932">
                  <c:v>61.927083333333329</c:v>
                </c:pt>
                <c:pt idx="24933">
                  <c:v>61.9296875</c:v>
                </c:pt>
                <c:pt idx="24934">
                  <c:v>61.932291666666671</c:v>
                </c:pt>
                <c:pt idx="24935">
                  <c:v>61.934895833333329</c:v>
                </c:pt>
                <c:pt idx="24936">
                  <c:v>61.9375</c:v>
                </c:pt>
                <c:pt idx="24937">
                  <c:v>61.940104166666671</c:v>
                </c:pt>
                <c:pt idx="24938">
                  <c:v>61.942708333333329</c:v>
                </c:pt>
                <c:pt idx="24939">
                  <c:v>61.9453125</c:v>
                </c:pt>
                <c:pt idx="24940">
                  <c:v>61.947916666666671</c:v>
                </c:pt>
                <c:pt idx="24941">
                  <c:v>61.950520833333329</c:v>
                </c:pt>
                <c:pt idx="24942">
                  <c:v>61.953125</c:v>
                </c:pt>
                <c:pt idx="24943">
                  <c:v>61.955729166666671</c:v>
                </c:pt>
                <c:pt idx="24944">
                  <c:v>61.958333333333329</c:v>
                </c:pt>
                <c:pt idx="24945">
                  <c:v>61.9609375</c:v>
                </c:pt>
                <c:pt idx="24946">
                  <c:v>61.963541666666671</c:v>
                </c:pt>
                <c:pt idx="24947">
                  <c:v>61.966145833333329</c:v>
                </c:pt>
                <c:pt idx="24948">
                  <c:v>61.96875</c:v>
                </c:pt>
                <c:pt idx="24949">
                  <c:v>61.971354166666671</c:v>
                </c:pt>
                <c:pt idx="24950">
                  <c:v>61.973958333333329</c:v>
                </c:pt>
                <c:pt idx="24951">
                  <c:v>61.9765625</c:v>
                </c:pt>
                <c:pt idx="24952">
                  <c:v>61.979166666666671</c:v>
                </c:pt>
                <c:pt idx="24953">
                  <c:v>61.981770833333329</c:v>
                </c:pt>
                <c:pt idx="24954">
                  <c:v>61.984375</c:v>
                </c:pt>
                <c:pt idx="24955">
                  <c:v>61.986979166666671</c:v>
                </c:pt>
                <c:pt idx="24956">
                  <c:v>61.989583333333329</c:v>
                </c:pt>
                <c:pt idx="24957">
                  <c:v>61.9921875</c:v>
                </c:pt>
                <c:pt idx="24958">
                  <c:v>61.994791666666671</c:v>
                </c:pt>
                <c:pt idx="24959">
                  <c:v>61.997395833333329</c:v>
                </c:pt>
                <c:pt idx="24960">
                  <c:v>62</c:v>
                </c:pt>
                <c:pt idx="24961">
                  <c:v>62.002604166666671</c:v>
                </c:pt>
                <c:pt idx="24962">
                  <c:v>62.005208333333329</c:v>
                </c:pt>
                <c:pt idx="24963">
                  <c:v>62.0078125</c:v>
                </c:pt>
                <c:pt idx="24964">
                  <c:v>62.010416666666671</c:v>
                </c:pt>
                <c:pt idx="24965">
                  <c:v>62.013020833333329</c:v>
                </c:pt>
                <c:pt idx="24966">
                  <c:v>62.015625</c:v>
                </c:pt>
                <c:pt idx="24967">
                  <c:v>62.018229166666671</c:v>
                </c:pt>
                <c:pt idx="24968">
                  <c:v>62.020833333333329</c:v>
                </c:pt>
                <c:pt idx="24969">
                  <c:v>62.0234375</c:v>
                </c:pt>
                <c:pt idx="24970">
                  <c:v>62.026041666666671</c:v>
                </c:pt>
                <c:pt idx="24971">
                  <c:v>62.028645833333329</c:v>
                </c:pt>
                <c:pt idx="24972">
                  <c:v>62.03125</c:v>
                </c:pt>
                <c:pt idx="24973">
                  <c:v>62.033854166666671</c:v>
                </c:pt>
                <c:pt idx="24974">
                  <c:v>62.036458333333329</c:v>
                </c:pt>
                <c:pt idx="24975">
                  <c:v>62.0390625</c:v>
                </c:pt>
                <c:pt idx="24976">
                  <c:v>62.041666666666671</c:v>
                </c:pt>
                <c:pt idx="24977">
                  <c:v>62.044270833333329</c:v>
                </c:pt>
                <c:pt idx="24978">
                  <c:v>62.046875</c:v>
                </c:pt>
                <c:pt idx="24979">
                  <c:v>62.049479166666671</c:v>
                </c:pt>
                <c:pt idx="24980">
                  <c:v>62.052083333333329</c:v>
                </c:pt>
                <c:pt idx="24981">
                  <c:v>62.0546875</c:v>
                </c:pt>
                <c:pt idx="24982">
                  <c:v>62.057291666666671</c:v>
                </c:pt>
                <c:pt idx="24983">
                  <c:v>62.059895833333329</c:v>
                </c:pt>
                <c:pt idx="24984">
                  <c:v>62.0625</c:v>
                </c:pt>
                <c:pt idx="24985">
                  <c:v>62.065104166666671</c:v>
                </c:pt>
                <c:pt idx="24986">
                  <c:v>62.067708333333329</c:v>
                </c:pt>
                <c:pt idx="24987">
                  <c:v>62.0703125</c:v>
                </c:pt>
                <c:pt idx="24988">
                  <c:v>62.072916666666671</c:v>
                </c:pt>
                <c:pt idx="24989">
                  <c:v>62.075520833333329</c:v>
                </c:pt>
                <c:pt idx="24990">
                  <c:v>62.078125</c:v>
                </c:pt>
                <c:pt idx="24991">
                  <c:v>62.080729166666671</c:v>
                </c:pt>
                <c:pt idx="24992">
                  <c:v>62.083333333333329</c:v>
                </c:pt>
                <c:pt idx="24993">
                  <c:v>62.0859375</c:v>
                </c:pt>
                <c:pt idx="24994">
                  <c:v>62.088541666666671</c:v>
                </c:pt>
                <c:pt idx="24995">
                  <c:v>62.091145833333329</c:v>
                </c:pt>
                <c:pt idx="24996">
                  <c:v>62.09375</c:v>
                </c:pt>
                <c:pt idx="24997">
                  <c:v>62.096354166666671</c:v>
                </c:pt>
                <c:pt idx="24998">
                  <c:v>62.098958333333329</c:v>
                </c:pt>
                <c:pt idx="24999">
                  <c:v>62.1015625</c:v>
                </c:pt>
                <c:pt idx="25000">
                  <c:v>62.104166666666671</c:v>
                </c:pt>
                <c:pt idx="25001">
                  <c:v>62.106770833333329</c:v>
                </c:pt>
                <c:pt idx="25002">
                  <c:v>62.109375</c:v>
                </c:pt>
                <c:pt idx="25003">
                  <c:v>62.111979166666671</c:v>
                </c:pt>
                <c:pt idx="25004">
                  <c:v>62.114583333333329</c:v>
                </c:pt>
                <c:pt idx="25005">
                  <c:v>62.1171875</c:v>
                </c:pt>
                <c:pt idx="25006">
                  <c:v>62.119791666666671</c:v>
                </c:pt>
                <c:pt idx="25007">
                  <c:v>62.122395833333329</c:v>
                </c:pt>
                <c:pt idx="25008">
                  <c:v>62.125</c:v>
                </c:pt>
                <c:pt idx="25009">
                  <c:v>62.127604166666671</c:v>
                </c:pt>
                <c:pt idx="25010">
                  <c:v>62.130208333333329</c:v>
                </c:pt>
                <c:pt idx="25011">
                  <c:v>62.1328125</c:v>
                </c:pt>
                <c:pt idx="25012">
                  <c:v>62.135416666666671</c:v>
                </c:pt>
                <c:pt idx="25013">
                  <c:v>62.138020833333329</c:v>
                </c:pt>
                <c:pt idx="25014">
                  <c:v>62.140625</c:v>
                </c:pt>
                <c:pt idx="25015">
                  <c:v>62.143229166666671</c:v>
                </c:pt>
                <c:pt idx="25016">
                  <c:v>62.145833333333329</c:v>
                </c:pt>
                <c:pt idx="25017">
                  <c:v>62.1484375</c:v>
                </c:pt>
                <c:pt idx="25018">
                  <c:v>62.151041666666671</c:v>
                </c:pt>
                <c:pt idx="25019">
                  <c:v>62.153645833333329</c:v>
                </c:pt>
                <c:pt idx="25020">
                  <c:v>62.15625</c:v>
                </c:pt>
                <c:pt idx="25021">
                  <c:v>62.158854166666671</c:v>
                </c:pt>
                <c:pt idx="25022">
                  <c:v>62.161458333333329</c:v>
                </c:pt>
                <c:pt idx="25023">
                  <c:v>62.1640625</c:v>
                </c:pt>
                <c:pt idx="25024">
                  <c:v>62.166666666666671</c:v>
                </c:pt>
                <c:pt idx="25025">
                  <c:v>62.169270833333329</c:v>
                </c:pt>
                <c:pt idx="25026">
                  <c:v>62.171875</c:v>
                </c:pt>
                <c:pt idx="25027">
                  <c:v>62.174479166666671</c:v>
                </c:pt>
                <c:pt idx="25028">
                  <c:v>62.177083333333329</c:v>
                </c:pt>
                <c:pt idx="25029">
                  <c:v>62.1796875</c:v>
                </c:pt>
                <c:pt idx="25030">
                  <c:v>62.182291666666671</c:v>
                </c:pt>
                <c:pt idx="25031">
                  <c:v>62.184895833333329</c:v>
                </c:pt>
                <c:pt idx="25032">
                  <c:v>62.1875</c:v>
                </c:pt>
                <c:pt idx="25033">
                  <c:v>62.190104166666671</c:v>
                </c:pt>
                <c:pt idx="25034">
                  <c:v>62.192708333333329</c:v>
                </c:pt>
                <c:pt idx="25035">
                  <c:v>62.1953125</c:v>
                </c:pt>
                <c:pt idx="25036">
                  <c:v>62.197916666666671</c:v>
                </c:pt>
                <c:pt idx="25037">
                  <c:v>62.200520833333329</c:v>
                </c:pt>
                <c:pt idx="25038">
                  <c:v>62.203125</c:v>
                </c:pt>
                <c:pt idx="25039">
                  <c:v>62.205729166666671</c:v>
                </c:pt>
                <c:pt idx="25040">
                  <c:v>62.208333333333329</c:v>
                </c:pt>
                <c:pt idx="25041">
                  <c:v>62.2109375</c:v>
                </c:pt>
                <c:pt idx="25042">
                  <c:v>62.213541666666671</c:v>
                </c:pt>
                <c:pt idx="25043">
                  <c:v>62.216145833333329</c:v>
                </c:pt>
                <c:pt idx="25044">
                  <c:v>62.21875</c:v>
                </c:pt>
                <c:pt idx="25045">
                  <c:v>62.221354166666671</c:v>
                </c:pt>
                <c:pt idx="25046">
                  <c:v>62.223958333333329</c:v>
                </c:pt>
                <c:pt idx="25047">
                  <c:v>62.2265625</c:v>
                </c:pt>
                <c:pt idx="25048">
                  <c:v>62.229166666666671</c:v>
                </c:pt>
                <c:pt idx="25049">
                  <c:v>62.231770833333329</c:v>
                </c:pt>
                <c:pt idx="25050">
                  <c:v>62.234375</c:v>
                </c:pt>
                <c:pt idx="25051">
                  <c:v>62.236979166666671</c:v>
                </c:pt>
                <c:pt idx="25052">
                  <c:v>62.239583333333329</c:v>
                </c:pt>
                <c:pt idx="25053">
                  <c:v>62.2421875</c:v>
                </c:pt>
                <c:pt idx="25054">
                  <c:v>62.244791666666671</c:v>
                </c:pt>
                <c:pt idx="25055">
                  <c:v>62.247395833333329</c:v>
                </c:pt>
                <c:pt idx="25056">
                  <c:v>62.25</c:v>
                </c:pt>
                <c:pt idx="25057">
                  <c:v>62.252604166666671</c:v>
                </c:pt>
                <c:pt idx="25058">
                  <c:v>62.255208333333329</c:v>
                </c:pt>
                <c:pt idx="25059">
                  <c:v>62.2578125</c:v>
                </c:pt>
                <c:pt idx="25060">
                  <c:v>62.260416666666671</c:v>
                </c:pt>
                <c:pt idx="25061">
                  <c:v>62.263020833333329</c:v>
                </c:pt>
                <c:pt idx="25062">
                  <c:v>62.265625</c:v>
                </c:pt>
                <c:pt idx="25063">
                  <c:v>62.268229166666671</c:v>
                </c:pt>
                <c:pt idx="25064">
                  <c:v>62.270833333333329</c:v>
                </c:pt>
                <c:pt idx="25065">
                  <c:v>62.2734375</c:v>
                </c:pt>
                <c:pt idx="25066">
                  <c:v>62.276041666666671</c:v>
                </c:pt>
                <c:pt idx="25067">
                  <c:v>62.278645833333329</c:v>
                </c:pt>
                <c:pt idx="25068">
                  <c:v>62.28125</c:v>
                </c:pt>
                <c:pt idx="25069">
                  <c:v>62.283854166666671</c:v>
                </c:pt>
                <c:pt idx="25070">
                  <c:v>62.286458333333329</c:v>
                </c:pt>
                <c:pt idx="25071">
                  <c:v>62.2890625</c:v>
                </c:pt>
                <c:pt idx="25072">
                  <c:v>62.291666666666671</c:v>
                </c:pt>
                <c:pt idx="25073">
                  <c:v>62.294270833333329</c:v>
                </c:pt>
                <c:pt idx="25074">
                  <c:v>62.296875</c:v>
                </c:pt>
                <c:pt idx="25075">
                  <c:v>62.299479166666671</c:v>
                </c:pt>
                <c:pt idx="25076">
                  <c:v>62.302083333333329</c:v>
                </c:pt>
                <c:pt idx="25077">
                  <c:v>62.3046875</c:v>
                </c:pt>
                <c:pt idx="25078">
                  <c:v>62.307291666666671</c:v>
                </c:pt>
                <c:pt idx="25079">
                  <c:v>62.309895833333329</c:v>
                </c:pt>
                <c:pt idx="25080">
                  <c:v>62.3125</c:v>
                </c:pt>
                <c:pt idx="25081">
                  <c:v>62.315104166666671</c:v>
                </c:pt>
                <c:pt idx="25082">
                  <c:v>62.317708333333329</c:v>
                </c:pt>
                <c:pt idx="25083">
                  <c:v>62.3203125</c:v>
                </c:pt>
                <c:pt idx="25084">
                  <c:v>62.322916666666671</c:v>
                </c:pt>
                <c:pt idx="25085">
                  <c:v>62.325520833333329</c:v>
                </c:pt>
                <c:pt idx="25086">
                  <c:v>62.328125</c:v>
                </c:pt>
                <c:pt idx="25087">
                  <c:v>62.330729166666671</c:v>
                </c:pt>
                <c:pt idx="25088">
                  <c:v>62.333333333333329</c:v>
                </c:pt>
                <c:pt idx="25089">
                  <c:v>62.3359375</c:v>
                </c:pt>
                <c:pt idx="25090">
                  <c:v>62.338541666666671</c:v>
                </c:pt>
                <c:pt idx="25091">
                  <c:v>62.341145833333329</c:v>
                </c:pt>
                <c:pt idx="25092">
                  <c:v>62.34375</c:v>
                </c:pt>
                <c:pt idx="25093">
                  <c:v>62.346354166666671</c:v>
                </c:pt>
                <c:pt idx="25094">
                  <c:v>62.348958333333329</c:v>
                </c:pt>
                <c:pt idx="25095">
                  <c:v>62.3515625</c:v>
                </c:pt>
                <c:pt idx="25096">
                  <c:v>62.354166666666671</c:v>
                </c:pt>
                <c:pt idx="25097">
                  <c:v>62.356770833333329</c:v>
                </c:pt>
                <c:pt idx="25098">
                  <c:v>62.359375</c:v>
                </c:pt>
                <c:pt idx="25099">
                  <c:v>62.361979166666671</c:v>
                </c:pt>
                <c:pt idx="25100">
                  <c:v>62.364583333333329</c:v>
                </c:pt>
                <c:pt idx="25101">
                  <c:v>62.3671875</c:v>
                </c:pt>
                <c:pt idx="25102">
                  <c:v>62.369791666666671</c:v>
                </c:pt>
                <c:pt idx="25103">
                  <c:v>62.372395833333329</c:v>
                </c:pt>
                <c:pt idx="25104">
                  <c:v>62.375</c:v>
                </c:pt>
                <c:pt idx="25105">
                  <c:v>62.377604166666671</c:v>
                </c:pt>
                <c:pt idx="25106">
                  <c:v>62.380208333333329</c:v>
                </c:pt>
                <c:pt idx="25107">
                  <c:v>62.3828125</c:v>
                </c:pt>
                <c:pt idx="25108">
                  <c:v>62.385416666666671</c:v>
                </c:pt>
                <c:pt idx="25109">
                  <c:v>62.388020833333329</c:v>
                </c:pt>
                <c:pt idx="25110">
                  <c:v>62.390625</c:v>
                </c:pt>
                <c:pt idx="25111">
                  <c:v>62.393229166666671</c:v>
                </c:pt>
                <c:pt idx="25112">
                  <c:v>62.395833333333329</c:v>
                </c:pt>
                <c:pt idx="25113">
                  <c:v>62.3984375</c:v>
                </c:pt>
                <c:pt idx="25114">
                  <c:v>62.401041666666671</c:v>
                </c:pt>
                <c:pt idx="25115">
                  <c:v>62.403645833333329</c:v>
                </c:pt>
                <c:pt idx="25116">
                  <c:v>62.40625</c:v>
                </c:pt>
                <c:pt idx="25117">
                  <c:v>62.408854166666671</c:v>
                </c:pt>
                <c:pt idx="25118">
                  <c:v>62.411458333333329</c:v>
                </c:pt>
                <c:pt idx="25119">
                  <c:v>62.4140625</c:v>
                </c:pt>
                <c:pt idx="25120">
                  <c:v>62.416666666666671</c:v>
                </c:pt>
                <c:pt idx="25121">
                  <c:v>62.419270833333329</c:v>
                </c:pt>
                <c:pt idx="25122">
                  <c:v>62.421875</c:v>
                </c:pt>
                <c:pt idx="25123">
                  <c:v>62.424479166666671</c:v>
                </c:pt>
                <c:pt idx="25124">
                  <c:v>62.427083333333329</c:v>
                </c:pt>
                <c:pt idx="25125">
                  <c:v>62.4296875</c:v>
                </c:pt>
                <c:pt idx="25126">
                  <c:v>62.432291666666671</c:v>
                </c:pt>
                <c:pt idx="25127">
                  <c:v>62.434895833333329</c:v>
                </c:pt>
                <c:pt idx="25128">
                  <c:v>62.4375</c:v>
                </c:pt>
                <c:pt idx="25129">
                  <c:v>62.440104166666671</c:v>
                </c:pt>
                <c:pt idx="25130">
                  <c:v>62.442708333333329</c:v>
                </c:pt>
                <c:pt idx="25131">
                  <c:v>62.4453125</c:v>
                </c:pt>
                <c:pt idx="25132">
                  <c:v>62.447916666666671</c:v>
                </c:pt>
                <c:pt idx="25133">
                  <c:v>62.450520833333329</c:v>
                </c:pt>
                <c:pt idx="25134">
                  <c:v>62.453125</c:v>
                </c:pt>
                <c:pt idx="25135">
                  <c:v>62.455729166666671</c:v>
                </c:pt>
                <c:pt idx="25136">
                  <c:v>62.458333333333329</c:v>
                </c:pt>
                <c:pt idx="25137">
                  <c:v>62.4609375</c:v>
                </c:pt>
                <c:pt idx="25138">
                  <c:v>62.463541666666671</c:v>
                </c:pt>
                <c:pt idx="25139">
                  <c:v>62.466145833333329</c:v>
                </c:pt>
                <c:pt idx="25140">
                  <c:v>62.46875</c:v>
                </c:pt>
                <c:pt idx="25141">
                  <c:v>62.471354166666671</c:v>
                </c:pt>
                <c:pt idx="25142">
                  <c:v>62.473958333333329</c:v>
                </c:pt>
                <c:pt idx="25143">
                  <c:v>62.4765625</c:v>
                </c:pt>
                <c:pt idx="25144">
                  <c:v>62.479166666666671</c:v>
                </c:pt>
                <c:pt idx="25145">
                  <c:v>62.481770833333329</c:v>
                </c:pt>
                <c:pt idx="25146">
                  <c:v>62.484375</c:v>
                </c:pt>
                <c:pt idx="25147">
                  <c:v>62.486979166666671</c:v>
                </c:pt>
                <c:pt idx="25148">
                  <c:v>62.489583333333329</c:v>
                </c:pt>
                <c:pt idx="25149">
                  <c:v>62.4921875</c:v>
                </c:pt>
                <c:pt idx="25150">
                  <c:v>62.494791666666671</c:v>
                </c:pt>
                <c:pt idx="25151">
                  <c:v>62.497395833333329</c:v>
                </c:pt>
                <c:pt idx="25152">
                  <c:v>62.5</c:v>
                </c:pt>
                <c:pt idx="25153">
                  <c:v>62.502604166666671</c:v>
                </c:pt>
                <c:pt idx="25154">
                  <c:v>62.505208333333329</c:v>
                </c:pt>
                <c:pt idx="25155">
                  <c:v>62.5078125</c:v>
                </c:pt>
                <c:pt idx="25156">
                  <c:v>62.510416666666671</c:v>
                </c:pt>
                <c:pt idx="25157">
                  <c:v>62.513020833333329</c:v>
                </c:pt>
                <c:pt idx="25158">
                  <c:v>62.515625</c:v>
                </c:pt>
                <c:pt idx="25159">
                  <c:v>62.518229166666671</c:v>
                </c:pt>
                <c:pt idx="25160">
                  <c:v>62.520833333333329</c:v>
                </c:pt>
                <c:pt idx="25161">
                  <c:v>62.5234375</c:v>
                </c:pt>
                <c:pt idx="25162">
                  <c:v>62.526041666666671</c:v>
                </c:pt>
                <c:pt idx="25163">
                  <c:v>62.528645833333329</c:v>
                </c:pt>
                <c:pt idx="25164">
                  <c:v>62.53125</c:v>
                </c:pt>
                <c:pt idx="25165">
                  <c:v>62.533854166666671</c:v>
                </c:pt>
                <c:pt idx="25166">
                  <c:v>62.536458333333329</c:v>
                </c:pt>
                <c:pt idx="25167">
                  <c:v>62.5390625</c:v>
                </c:pt>
                <c:pt idx="25168">
                  <c:v>62.541666666666671</c:v>
                </c:pt>
                <c:pt idx="25169">
                  <c:v>62.544270833333329</c:v>
                </c:pt>
                <c:pt idx="25170">
                  <c:v>62.546875</c:v>
                </c:pt>
                <c:pt idx="25171">
                  <c:v>62.549479166666671</c:v>
                </c:pt>
                <c:pt idx="25172">
                  <c:v>62.552083333333329</c:v>
                </c:pt>
                <c:pt idx="25173">
                  <c:v>62.5546875</c:v>
                </c:pt>
                <c:pt idx="25174">
                  <c:v>62.557291666666671</c:v>
                </c:pt>
                <c:pt idx="25175">
                  <c:v>62.559895833333329</c:v>
                </c:pt>
                <c:pt idx="25176">
                  <c:v>62.5625</c:v>
                </c:pt>
                <c:pt idx="25177">
                  <c:v>62.565104166666671</c:v>
                </c:pt>
                <c:pt idx="25178">
                  <c:v>62.567708333333329</c:v>
                </c:pt>
                <c:pt idx="25179">
                  <c:v>62.5703125</c:v>
                </c:pt>
                <c:pt idx="25180">
                  <c:v>62.572916666666671</c:v>
                </c:pt>
                <c:pt idx="25181">
                  <c:v>62.575520833333329</c:v>
                </c:pt>
                <c:pt idx="25182">
                  <c:v>62.578125</c:v>
                </c:pt>
                <c:pt idx="25183">
                  <c:v>62.580729166666671</c:v>
                </c:pt>
                <c:pt idx="25184">
                  <c:v>62.583333333333329</c:v>
                </c:pt>
                <c:pt idx="25185">
                  <c:v>62.5859375</c:v>
                </c:pt>
                <c:pt idx="25186">
                  <c:v>62.588541666666671</c:v>
                </c:pt>
                <c:pt idx="25187">
                  <c:v>62.591145833333329</c:v>
                </c:pt>
                <c:pt idx="25188">
                  <c:v>62.59375</c:v>
                </c:pt>
                <c:pt idx="25189">
                  <c:v>62.596354166666671</c:v>
                </c:pt>
                <c:pt idx="25190">
                  <c:v>62.598958333333329</c:v>
                </c:pt>
                <c:pt idx="25191">
                  <c:v>62.6015625</c:v>
                </c:pt>
                <c:pt idx="25192">
                  <c:v>62.604166666666671</c:v>
                </c:pt>
                <c:pt idx="25193">
                  <c:v>62.606770833333329</c:v>
                </c:pt>
                <c:pt idx="25194">
                  <c:v>62.609375</c:v>
                </c:pt>
                <c:pt idx="25195">
                  <c:v>62.611979166666671</c:v>
                </c:pt>
                <c:pt idx="25196">
                  <c:v>62.614583333333329</c:v>
                </c:pt>
                <c:pt idx="25197">
                  <c:v>62.6171875</c:v>
                </c:pt>
                <c:pt idx="25198">
                  <c:v>62.619791666666671</c:v>
                </c:pt>
                <c:pt idx="25199">
                  <c:v>62.622395833333329</c:v>
                </c:pt>
                <c:pt idx="25200">
                  <c:v>62.625</c:v>
                </c:pt>
                <c:pt idx="25201">
                  <c:v>62.627604166666671</c:v>
                </c:pt>
                <c:pt idx="25202">
                  <c:v>62.630208333333329</c:v>
                </c:pt>
                <c:pt idx="25203">
                  <c:v>62.6328125</c:v>
                </c:pt>
                <c:pt idx="25204">
                  <c:v>62.635416666666671</c:v>
                </c:pt>
                <c:pt idx="25205">
                  <c:v>62.638020833333329</c:v>
                </c:pt>
                <c:pt idx="25206">
                  <c:v>62.640625</c:v>
                </c:pt>
                <c:pt idx="25207">
                  <c:v>62.643229166666671</c:v>
                </c:pt>
                <c:pt idx="25208">
                  <c:v>62.645833333333329</c:v>
                </c:pt>
                <c:pt idx="25209">
                  <c:v>62.6484375</c:v>
                </c:pt>
                <c:pt idx="25210">
                  <c:v>62.651041666666671</c:v>
                </c:pt>
                <c:pt idx="25211">
                  <c:v>62.653645833333329</c:v>
                </c:pt>
                <c:pt idx="25212">
                  <c:v>62.65625</c:v>
                </c:pt>
                <c:pt idx="25213">
                  <c:v>62.658854166666671</c:v>
                </c:pt>
                <c:pt idx="25214">
                  <c:v>62.661458333333329</c:v>
                </c:pt>
                <c:pt idx="25215">
                  <c:v>62.6640625</c:v>
                </c:pt>
                <c:pt idx="25216">
                  <c:v>62.666666666666671</c:v>
                </c:pt>
                <c:pt idx="25217">
                  <c:v>62.669270833333329</c:v>
                </c:pt>
                <c:pt idx="25218">
                  <c:v>62.671875</c:v>
                </c:pt>
                <c:pt idx="25219">
                  <c:v>62.674479166666671</c:v>
                </c:pt>
                <c:pt idx="25220">
                  <c:v>62.677083333333329</c:v>
                </c:pt>
                <c:pt idx="25221">
                  <c:v>62.6796875</c:v>
                </c:pt>
                <c:pt idx="25222">
                  <c:v>62.682291666666671</c:v>
                </c:pt>
                <c:pt idx="25223">
                  <c:v>62.684895833333329</c:v>
                </c:pt>
                <c:pt idx="25224">
                  <c:v>62.6875</c:v>
                </c:pt>
                <c:pt idx="25225">
                  <c:v>62.690104166666671</c:v>
                </c:pt>
                <c:pt idx="25226">
                  <c:v>62.692708333333329</c:v>
                </c:pt>
                <c:pt idx="25227">
                  <c:v>62.6953125</c:v>
                </c:pt>
                <c:pt idx="25228">
                  <c:v>62.697916666666671</c:v>
                </c:pt>
                <c:pt idx="25229">
                  <c:v>62.700520833333329</c:v>
                </c:pt>
                <c:pt idx="25230">
                  <c:v>62.703125</c:v>
                </c:pt>
                <c:pt idx="25231">
                  <c:v>62.705729166666671</c:v>
                </c:pt>
                <c:pt idx="25232">
                  <c:v>62.708333333333329</c:v>
                </c:pt>
                <c:pt idx="25233">
                  <c:v>62.7109375</c:v>
                </c:pt>
                <c:pt idx="25234">
                  <c:v>62.713541666666671</c:v>
                </c:pt>
                <c:pt idx="25235">
                  <c:v>62.716145833333329</c:v>
                </c:pt>
                <c:pt idx="25236">
                  <c:v>62.71875</c:v>
                </c:pt>
                <c:pt idx="25237">
                  <c:v>62.721354166666671</c:v>
                </c:pt>
                <c:pt idx="25238">
                  <c:v>62.723958333333329</c:v>
                </c:pt>
                <c:pt idx="25239">
                  <c:v>62.7265625</c:v>
                </c:pt>
                <c:pt idx="25240">
                  <c:v>62.729166666666671</c:v>
                </c:pt>
                <c:pt idx="25241">
                  <c:v>62.731770833333329</c:v>
                </c:pt>
                <c:pt idx="25242">
                  <c:v>62.734375</c:v>
                </c:pt>
                <c:pt idx="25243">
                  <c:v>62.736979166666671</c:v>
                </c:pt>
                <c:pt idx="25244">
                  <c:v>62.739583333333329</c:v>
                </c:pt>
                <c:pt idx="25245">
                  <c:v>62.7421875</c:v>
                </c:pt>
                <c:pt idx="25246">
                  <c:v>62.744791666666671</c:v>
                </c:pt>
                <c:pt idx="25247">
                  <c:v>62.747395833333329</c:v>
                </c:pt>
                <c:pt idx="25248">
                  <c:v>62.75</c:v>
                </c:pt>
                <c:pt idx="25249">
                  <c:v>62.752604166666671</c:v>
                </c:pt>
                <c:pt idx="25250">
                  <c:v>62.755208333333329</c:v>
                </c:pt>
                <c:pt idx="25251">
                  <c:v>62.7578125</c:v>
                </c:pt>
                <c:pt idx="25252">
                  <c:v>62.760416666666671</c:v>
                </c:pt>
                <c:pt idx="25253">
                  <c:v>62.763020833333329</c:v>
                </c:pt>
                <c:pt idx="25254">
                  <c:v>62.765625</c:v>
                </c:pt>
                <c:pt idx="25255">
                  <c:v>62.768229166666671</c:v>
                </c:pt>
                <c:pt idx="25256">
                  <c:v>62.770833333333329</c:v>
                </c:pt>
                <c:pt idx="25257">
                  <c:v>62.7734375</c:v>
                </c:pt>
                <c:pt idx="25258">
                  <c:v>62.776041666666671</c:v>
                </c:pt>
                <c:pt idx="25259">
                  <c:v>62.778645833333329</c:v>
                </c:pt>
                <c:pt idx="25260">
                  <c:v>62.78125</c:v>
                </c:pt>
                <c:pt idx="25261">
                  <c:v>62.783854166666671</c:v>
                </c:pt>
                <c:pt idx="25262">
                  <c:v>62.786458333333329</c:v>
                </c:pt>
                <c:pt idx="25263">
                  <c:v>62.7890625</c:v>
                </c:pt>
                <c:pt idx="25264">
                  <c:v>62.791666666666671</c:v>
                </c:pt>
                <c:pt idx="25265">
                  <c:v>62.794270833333329</c:v>
                </c:pt>
                <c:pt idx="25266">
                  <c:v>62.796875</c:v>
                </c:pt>
                <c:pt idx="25267">
                  <c:v>62.799479166666671</c:v>
                </c:pt>
                <c:pt idx="25268">
                  <c:v>62.802083333333329</c:v>
                </c:pt>
                <c:pt idx="25269">
                  <c:v>62.8046875</c:v>
                </c:pt>
                <c:pt idx="25270">
                  <c:v>62.807291666666671</c:v>
                </c:pt>
                <c:pt idx="25271">
                  <c:v>62.809895833333329</c:v>
                </c:pt>
                <c:pt idx="25272">
                  <c:v>62.8125</c:v>
                </c:pt>
                <c:pt idx="25273">
                  <c:v>62.815104166666671</c:v>
                </c:pt>
                <c:pt idx="25274">
                  <c:v>62.817708333333329</c:v>
                </c:pt>
                <c:pt idx="25275">
                  <c:v>62.8203125</c:v>
                </c:pt>
                <c:pt idx="25276">
                  <c:v>62.822916666666671</c:v>
                </c:pt>
                <c:pt idx="25277">
                  <c:v>62.825520833333329</c:v>
                </c:pt>
                <c:pt idx="25278">
                  <c:v>62.828125</c:v>
                </c:pt>
                <c:pt idx="25279">
                  <c:v>62.830729166666671</c:v>
                </c:pt>
                <c:pt idx="25280">
                  <c:v>62.833333333333329</c:v>
                </c:pt>
                <c:pt idx="25281">
                  <c:v>62.8359375</c:v>
                </c:pt>
                <c:pt idx="25282">
                  <c:v>62.838541666666671</c:v>
                </c:pt>
                <c:pt idx="25283">
                  <c:v>62.841145833333329</c:v>
                </c:pt>
                <c:pt idx="25284">
                  <c:v>62.84375</c:v>
                </c:pt>
                <c:pt idx="25285">
                  <c:v>62.846354166666671</c:v>
                </c:pt>
                <c:pt idx="25286">
                  <c:v>62.848958333333329</c:v>
                </c:pt>
                <c:pt idx="25287">
                  <c:v>62.8515625</c:v>
                </c:pt>
                <c:pt idx="25288">
                  <c:v>62.854166666666671</c:v>
                </c:pt>
                <c:pt idx="25289">
                  <c:v>62.856770833333329</c:v>
                </c:pt>
                <c:pt idx="25290">
                  <c:v>62.859375</c:v>
                </c:pt>
                <c:pt idx="25291">
                  <c:v>62.861979166666671</c:v>
                </c:pt>
                <c:pt idx="25292">
                  <c:v>62.864583333333329</c:v>
                </c:pt>
                <c:pt idx="25293">
                  <c:v>62.8671875</c:v>
                </c:pt>
                <c:pt idx="25294">
                  <c:v>62.869791666666671</c:v>
                </c:pt>
                <c:pt idx="25295">
                  <c:v>62.872395833333329</c:v>
                </c:pt>
                <c:pt idx="25296">
                  <c:v>62.875</c:v>
                </c:pt>
                <c:pt idx="25297">
                  <c:v>62.877604166666671</c:v>
                </c:pt>
                <c:pt idx="25298">
                  <c:v>62.880208333333329</c:v>
                </c:pt>
                <c:pt idx="25299">
                  <c:v>62.8828125</c:v>
                </c:pt>
                <c:pt idx="25300">
                  <c:v>62.885416666666671</c:v>
                </c:pt>
                <c:pt idx="25301">
                  <c:v>62.888020833333329</c:v>
                </c:pt>
                <c:pt idx="25302">
                  <c:v>62.890625</c:v>
                </c:pt>
                <c:pt idx="25303">
                  <c:v>62.893229166666671</c:v>
                </c:pt>
                <c:pt idx="25304">
                  <c:v>62.895833333333329</c:v>
                </c:pt>
                <c:pt idx="25305">
                  <c:v>62.8984375</c:v>
                </c:pt>
                <c:pt idx="25306">
                  <c:v>62.901041666666671</c:v>
                </c:pt>
                <c:pt idx="25307">
                  <c:v>62.903645833333329</c:v>
                </c:pt>
                <c:pt idx="25308">
                  <c:v>62.90625</c:v>
                </c:pt>
                <c:pt idx="25309">
                  <c:v>62.908854166666671</c:v>
                </c:pt>
                <c:pt idx="25310">
                  <c:v>62.911458333333329</c:v>
                </c:pt>
                <c:pt idx="25311">
                  <c:v>62.9140625</c:v>
                </c:pt>
                <c:pt idx="25312">
                  <c:v>62.916666666666671</c:v>
                </c:pt>
                <c:pt idx="25313">
                  <c:v>62.919270833333329</c:v>
                </c:pt>
                <c:pt idx="25314">
                  <c:v>62.921875</c:v>
                </c:pt>
                <c:pt idx="25315">
                  <c:v>62.924479166666671</c:v>
                </c:pt>
                <c:pt idx="25316">
                  <c:v>62.927083333333329</c:v>
                </c:pt>
                <c:pt idx="25317">
                  <c:v>62.9296875</c:v>
                </c:pt>
                <c:pt idx="25318">
                  <c:v>62.932291666666671</c:v>
                </c:pt>
                <c:pt idx="25319">
                  <c:v>62.934895833333329</c:v>
                </c:pt>
                <c:pt idx="25320">
                  <c:v>62.9375</c:v>
                </c:pt>
                <c:pt idx="25321">
                  <c:v>62.940104166666671</c:v>
                </c:pt>
                <c:pt idx="25322">
                  <c:v>62.942708333333329</c:v>
                </c:pt>
                <c:pt idx="25323">
                  <c:v>62.9453125</c:v>
                </c:pt>
                <c:pt idx="25324">
                  <c:v>62.947916666666671</c:v>
                </c:pt>
                <c:pt idx="25325">
                  <c:v>62.950520833333329</c:v>
                </c:pt>
                <c:pt idx="25326">
                  <c:v>62.953125</c:v>
                </c:pt>
                <c:pt idx="25327">
                  <c:v>62.955729166666671</c:v>
                </c:pt>
                <c:pt idx="25328">
                  <c:v>62.958333333333329</c:v>
                </c:pt>
                <c:pt idx="25329">
                  <c:v>62.9609375</c:v>
                </c:pt>
                <c:pt idx="25330">
                  <c:v>62.963541666666671</c:v>
                </c:pt>
                <c:pt idx="25331">
                  <c:v>62.966145833333329</c:v>
                </c:pt>
                <c:pt idx="25332">
                  <c:v>62.96875</c:v>
                </c:pt>
                <c:pt idx="25333">
                  <c:v>62.971354166666671</c:v>
                </c:pt>
                <c:pt idx="25334">
                  <c:v>62.973958333333329</c:v>
                </c:pt>
                <c:pt idx="25335">
                  <c:v>62.9765625</c:v>
                </c:pt>
                <c:pt idx="25336">
                  <c:v>62.979166666666671</c:v>
                </c:pt>
                <c:pt idx="25337">
                  <c:v>62.981770833333329</c:v>
                </c:pt>
                <c:pt idx="25338">
                  <c:v>62.984375</c:v>
                </c:pt>
                <c:pt idx="25339">
                  <c:v>62.986979166666671</c:v>
                </c:pt>
                <c:pt idx="25340">
                  <c:v>62.989583333333329</c:v>
                </c:pt>
                <c:pt idx="25341">
                  <c:v>62.9921875</c:v>
                </c:pt>
                <c:pt idx="25342">
                  <c:v>62.994791666666671</c:v>
                </c:pt>
                <c:pt idx="25343">
                  <c:v>62.997395833333329</c:v>
                </c:pt>
                <c:pt idx="25344">
                  <c:v>63</c:v>
                </c:pt>
                <c:pt idx="25345">
                  <c:v>63.002604166666671</c:v>
                </c:pt>
                <c:pt idx="25346">
                  <c:v>63.005208333333329</c:v>
                </c:pt>
                <c:pt idx="25347">
                  <c:v>63.0078125</c:v>
                </c:pt>
                <c:pt idx="25348">
                  <c:v>63.010416666666671</c:v>
                </c:pt>
                <c:pt idx="25349">
                  <c:v>63.013020833333329</c:v>
                </c:pt>
                <c:pt idx="25350">
                  <c:v>63.015625</c:v>
                </c:pt>
                <c:pt idx="25351">
                  <c:v>63.018229166666671</c:v>
                </c:pt>
                <c:pt idx="25352">
                  <c:v>63.020833333333329</c:v>
                </c:pt>
                <c:pt idx="25353">
                  <c:v>63.0234375</c:v>
                </c:pt>
                <c:pt idx="25354">
                  <c:v>63.026041666666671</c:v>
                </c:pt>
                <c:pt idx="25355">
                  <c:v>63.028645833333329</c:v>
                </c:pt>
                <c:pt idx="25356">
                  <c:v>63.03125</c:v>
                </c:pt>
                <c:pt idx="25357">
                  <c:v>63.033854166666671</c:v>
                </c:pt>
                <c:pt idx="25358">
                  <c:v>63.036458333333329</c:v>
                </c:pt>
                <c:pt idx="25359">
                  <c:v>63.0390625</c:v>
                </c:pt>
                <c:pt idx="25360">
                  <c:v>63.041666666666671</c:v>
                </c:pt>
                <c:pt idx="25361">
                  <c:v>63.044270833333329</c:v>
                </c:pt>
                <c:pt idx="25362">
                  <c:v>63.046875</c:v>
                </c:pt>
                <c:pt idx="25363">
                  <c:v>63.049479166666671</c:v>
                </c:pt>
                <c:pt idx="25364">
                  <c:v>63.052083333333329</c:v>
                </c:pt>
                <c:pt idx="25365">
                  <c:v>63.0546875</c:v>
                </c:pt>
                <c:pt idx="25366">
                  <c:v>63.057291666666671</c:v>
                </c:pt>
                <c:pt idx="25367">
                  <c:v>63.059895833333329</c:v>
                </c:pt>
                <c:pt idx="25368">
                  <c:v>63.0625</c:v>
                </c:pt>
                <c:pt idx="25369">
                  <c:v>63.065104166666671</c:v>
                </c:pt>
                <c:pt idx="25370">
                  <c:v>63.067708333333329</c:v>
                </c:pt>
                <c:pt idx="25371">
                  <c:v>63.0703125</c:v>
                </c:pt>
                <c:pt idx="25372">
                  <c:v>63.072916666666671</c:v>
                </c:pt>
                <c:pt idx="25373">
                  <c:v>63.075520833333329</c:v>
                </c:pt>
                <c:pt idx="25374">
                  <c:v>63.078125</c:v>
                </c:pt>
                <c:pt idx="25375">
                  <c:v>63.080729166666671</c:v>
                </c:pt>
                <c:pt idx="25376">
                  <c:v>63.083333333333329</c:v>
                </c:pt>
                <c:pt idx="25377">
                  <c:v>63.0859375</c:v>
                </c:pt>
                <c:pt idx="25378">
                  <c:v>63.088541666666671</c:v>
                </c:pt>
                <c:pt idx="25379">
                  <c:v>63.091145833333329</c:v>
                </c:pt>
                <c:pt idx="25380">
                  <c:v>63.09375</c:v>
                </c:pt>
                <c:pt idx="25381">
                  <c:v>63.096354166666671</c:v>
                </c:pt>
                <c:pt idx="25382">
                  <c:v>63.098958333333329</c:v>
                </c:pt>
                <c:pt idx="25383">
                  <c:v>63.1015625</c:v>
                </c:pt>
                <c:pt idx="25384">
                  <c:v>63.104166666666671</c:v>
                </c:pt>
                <c:pt idx="25385">
                  <c:v>63.106770833333329</c:v>
                </c:pt>
                <c:pt idx="25386">
                  <c:v>63.109375</c:v>
                </c:pt>
                <c:pt idx="25387">
                  <c:v>63.111979166666671</c:v>
                </c:pt>
                <c:pt idx="25388">
                  <c:v>63.114583333333329</c:v>
                </c:pt>
                <c:pt idx="25389">
                  <c:v>63.1171875</c:v>
                </c:pt>
                <c:pt idx="25390">
                  <c:v>63.119791666666671</c:v>
                </c:pt>
                <c:pt idx="25391">
                  <c:v>63.122395833333329</c:v>
                </c:pt>
                <c:pt idx="25392">
                  <c:v>63.125</c:v>
                </c:pt>
                <c:pt idx="25393">
                  <c:v>63.127604166666671</c:v>
                </c:pt>
                <c:pt idx="25394">
                  <c:v>63.130208333333329</c:v>
                </c:pt>
                <c:pt idx="25395">
                  <c:v>63.1328125</c:v>
                </c:pt>
                <c:pt idx="25396">
                  <c:v>63.135416666666671</c:v>
                </c:pt>
                <c:pt idx="25397">
                  <c:v>63.138020833333329</c:v>
                </c:pt>
                <c:pt idx="25398">
                  <c:v>63.140625</c:v>
                </c:pt>
                <c:pt idx="25399">
                  <c:v>63.143229166666671</c:v>
                </c:pt>
                <c:pt idx="25400">
                  <c:v>63.145833333333329</c:v>
                </c:pt>
                <c:pt idx="25401">
                  <c:v>63.1484375</c:v>
                </c:pt>
                <c:pt idx="25402">
                  <c:v>63.151041666666671</c:v>
                </c:pt>
                <c:pt idx="25403">
                  <c:v>63.153645833333329</c:v>
                </c:pt>
                <c:pt idx="25404">
                  <c:v>63.15625</c:v>
                </c:pt>
                <c:pt idx="25405">
                  <c:v>63.158854166666671</c:v>
                </c:pt>
                <c:pt idx="25406">
                  <c:v>63.161458333333329</c:v>
                </c:pt>
                <c:pt idx="25407">
                  <c:v>63.1640625</c:v>
                </c:pt>
                <c:pt idx="25408">
                  <c:v>63.166666666666671</c:v>
                </c:pt>
                <c:pt idx="25409">
                  <c:v>63.169270833333329</c:v>
                </c:pt>
                <c:pt idx="25410">
                  <c:v>63.171875</c:v>
                </c:pt>
                <c:pt idx="25411">
                  <c:v>63.174479166666671</c:v>
                </c:pt>
                <c:pt idx="25412">
                  <c:v>63.177083333333329</c:v>
                </c:pt>
                <c:pt idx="25413">
                  <c:v>63.1796875</c:v>
                </c:pt>
                <c:pt idx="25414">
                  <c:v>63.182291666666671</c:v>
                </c:pt>
                <c:pt idx="25415">
                  <c:v>63.184895833333329</c:v>
                </c:pt>
                <c:pt idx="25416">
                  <c:v>63.1875</c:v>
                </c:pt>
                <c:pt idx="25417">
                  <c:v>63.190104166666671</c:v>
                </c:pt>
                <c:pt idx="25418">
                  <c:v>63.192708333333329</c:v>
                </c:pt>
                <c:pt idx="25419">
                  <c:v>63.1953125</c:v>
                </c:pt>
                <c:pt idx="25420">
                  <c:v>63.197916666666671</c:v>
                </c:pt>
                <c:pt idx="25421">
                  <c:v>63.200520833333329</c:v>
                </c:pt>
                <c:pt idx="25422">
                  <c:v>63.203125</c:v>
                </c:pt>
                <c:pt idx="25423">
                  <c:v>63.205729166666671</c:v>
                </c:pt>
                <c:pt idx="25424">
                  <c:v>63.208333333333329</c:v>
                </c:pt>
                <c:pt idx="25425">
                  <c:v>63.2109375</c:v>
                </c:pt>
                <c:pt idx="25426">
                  <c:v>63.213541666666671</c:v>
                </c:pt>
                <c:pt idx="25427">
                  <c:v>63.216145833333329</c:v>
                </c:pt>
                <c:pt idx="25428">
                  <c:v>63.21875</c:v>
                </c:pt>
                <c:pt idx="25429">
                  <c:v>63.221354166666671</c:v>
                </c:pt>
                <c:pt idx="25430">
                  <c:v>63.223958333333329</c:v>
                </c:pt>
                <c:pt idx="25431">
                  <c:v>63.2265625</c:v>
                </c:pt>
                <c:pt idx="25432">
                  <c:v>63.229166666666671</c:v>
                </c:pt>
                <c:pt idx="25433">
                  <c:v>63.231770833333329</c:v>
                </c:pt>
                <c:pt idx="25434">
                  <c:v>63.234375</c:v>
                </c:pt>
                <c:pt idx="25435">
                  <c:v>63.236979166666671</c:v>
                </c:pt>
                <c:pt idx="25436">
                  <c:v>63.239583333333329</c:v>
                </c:pt>
                <c:pt idx="25437">
                  <c:v>63.2421875</c:v>
                </c:pt>
                <c:pt idx="25438">
                  <c:v>63.244791666666671</c:v>
                </c:pt>
                <c:pt idx="25439">
                  <c:v>63.247395833333329</c:v>
                </c:pt>
                <c:pt idx="25440">
                  <c:v>63.25</c:v>
                </c:pt>
                <c:pt idx="25441">
                  <c:v>63.252604166666671</c:v>
                </c:pt>
                <c:pt idx="25442">
                  <c:v>63.255208333333329</c:v>
                </c:pt>
                <c:pt idx="25443">
                  <c:v>63.2578125</c:v>
                </c:pt>
                <c:pt idx="25444">
                  <c:v>63.260416666666671</c:v>
                </c:pt>
                <c:pt idx="25445">
                  <c:v>63.263020833333329</c:v>
                </c:pt>
                <c:pt idx="25446">
                  <c:v>63.265625</c:v>
                </c:pt>
                <c:pt idx="25447">
                  <c:v>63.268229166666671</c:v>
                </c:pt>
                <c:pt idx="25448">
                  <c:v>63.270833333333329</c:v>
                </c:pt>
                <c:pt idx="25449">
                  <c:v>63.2734375</c:v>
                </c:pt>
                <c:pt idx="25450">
                  <c:v>63.276041666666671</c:v>
                </c:pt>
                <c:pt idx="25451">
                  <c:v>63.278645833333329</c:v>
                </c:pt>
                <c:pt idx="25452">
                  <c:v>63.28125</c:v>
                </c:pt>
                <c:pt idx="25453">
                  <c:v>63.283854166666671</c:v>
                </c:pt>
                <c:pt idx="25454">
                  <c:v>63.286458333333329</c:v>
                </c:pt>
                <c:pt idx="25455">
                  <c:v>63.2890625</c:v>
                </c:pt>
                <c:pt idx="25456">
                  <c:v>63.291666666666671</c:v>
                </c:pt>
                <c:pt idx="25457">
                  <c:v>63.294270833333329</c:v>
                </c:pt>
                <c:pt idx="25458">
                  <c:v>63.296875</c:v>
                </c:pt>
                <c:pt idx="25459">
                  <c:v>63.299479166666671</c:v>
                </c:pt>
                <c:pt idx="25460">
                  <c:v>63.302083333333329</c:v>
                </c:pt>
                <c:pt idx="25461">
                  <c:v>63.3046875</c:v>
                </c:pt>
                <c:pt idx="25462">
                  <c:v>63.307291666666671</c:v>
                </c:pt>
                <c:pt idx="25463">
                  <c:v>63.309895833333329</c:v>
                </c:pt>
                <c:pt idx="25464">
                  <c:v>63.3125</c:v>
                </c:pt>
                <c:pt idx="25465">
                  <c:v>63.315104166666671</c:v>
                </c:pt>
                <c:pt idx="25466">
                  <c:v>63.317708333333329</c:v>
                </c:pt>
                <c:pt idx="25467">
                  <c:v>63.3203125</c:v>
                </c:pt>
                <c:pt idx="25468">
                  <c:v>63.322916666666671</c:v>
                </c:pt>
                <c:pt idx="25469">
                  <c:v>63.325520833333329</c:v>
                </c:pt>
                <c:pt idx="25470">
                  <c:v>63.328125</c:v>
                </c:pt>
                <c:pt idx="25471">
                  <c:v>63.330729166666671</c:v>
                </c:pt>
                <c:pt idx="25472">
                  <c:v>63.333333333333329</c:v>
                </c:pt>
                <c:pt idx="25473">
                  <c:v>63.3359375</c:v>
                </c:pt>
                <c:pt idx="25474">
                  <c:v>63.338541666666671</c:v>
                </c:pt>
                <c:pt idx="25475">
                  <c:v>63.341145833333329</c:v>
                </c:pt>
                <c:pt idx="25476">
                  <c:v>63.34375</c:v>
                </c:pt>
                <c:pt idx="25477">
                  <c:v>63.346354166666671</c:v>
                </c:pt>
                <c:pt idx="25478">
                  <c:v>63.348958333333329</c:v>
                </c:pt>
                <c:pt idx="25479">
                  <c:v>63.3515625</c:v>
                </c:pt>
                <c:pt idx="25480">
                  <c:v>63.354166666666671</c:v>
                </c:pt>
                <c:pt idx="25481">
                  <c:v>63.356770833333329</c:v>
                </c:pt>
                <c:pt idx="25482">
                  <c:v>63.359375</c:v>
                </c:pt>
                <c:pt idx="25483">
                  <c:v>63.361979166666671</c:v>
                </c:pt>
                <c:pt idx="25484">
                  <c:v>63.364583333333329</c:v>
                </c:pt>
                <c:pt idx="25485">
                  <c:v>63.3671875</c:v>
                </c:pt>
                <c:pt idx="25486">
                  <c:v>63.369791666666671</c:v>
                </c:pt>
                <c:pt idx="25487">
                  <c:v>63.372395833333329</c:v>
                </c:pt>
                <c:pt idx="25488">
                  <c:v>63.375</c:v>
                </c:pt>
                <c:pt idx="25489">
                  <c:v>63.377604166666671</c:v>
                </c:pt>
                <c:pt idx="25490">
                  <c:v>63.380208333333329</c:v>
                </c:pt>
                <c:pt idx="25491">
                  <c:v>63.3828125</c:v>
                </c:pt>
                <c:pt idx="25492">
                  <c:v>63.385416666666671</c:v>
                </c:pt>
                <c:pt idx="25493">
                  <c:v>63.388020833333329</c:v>
                </c:pt>
                <c:pt idx="25494">
                  <c:v>63.390625</c:v>
                </c:pt>
                <c:pt idx="25495">
                  <c:v>63.393229166666671</c:v>
                </c:pt>
                <c:pt idx="25496">
                  <c:v>63.395833333333329</c:v>
                </c:pt>
                <c:pt idx="25497">
                  <c:v>63.3984375</c:v>
                </c:pt>
                <c:pt idx="25498">
                  <c:v>63.401041666666671</c:v>
                </c:pt>
                <c:pt idx="25499">
                  <c:v>63.403645833333329</c:v>
                </c:pt>
                <c:pt idx="25500">
                  <c:v>63.40625</c:v>
                </c:pt>
                <c:pt idx="25501">
                  <c:v>63.408854166666671</c:v>
                </c:pt>
                <c:pt idx="25502">
                  <c:v>63.411458333333329</c:v>
                </c:pt>
                <c:pt idx="25503">
                  <c:v>63.4140625</c:v>
                </c:pt>
                <c:pt idx="25504">
                  <c:v>63.416666666666671</c:v>
                </c:pt>
                <c:pt idx="25505">
                  <c:v>63.419270833333329</c:v>
                </c:pt>
                <c:pt idx="25506">
                  <c:v>63.421875</c:v>
                </c:pt>
                <c:pt idx="25507">
                  <c:v>63.424479166666671</c:v>
                </c:pt>
                <c:pt idx="25508">
                  <c:v>63.427083333333329</c:v>
                </c:pt>
                <c:pt idx="25509">
                  <c:v>63.4296875</c:v>
                </c:pt>
                <c:pt idx="25510">
                  <c:v>63.432291666666671</c:v>
                </c:pt>
                <c:pt idx="25511">
                  <c:v>63.434895833333329</c:v>
                </c:pt>
                <c:pt idx="25512">
                  <c:v>63.4375</c:v>
                </c:pt>
                <c:pt idx="25513">
                  <c:v>63.440104166666671</c:v>
                </c:pt>
                <c:pt idx="25514">
                  <c:v>63.442708333333329</c:v>
                </c:pt>
                <c:pt idx="25515">
                  <c:v>63.4453125</c:v>
                </c:pt>
                <c:pt idx="25516">
                  <c:v>63.447916666666671</c:v>
                </c:pt>
                <c:pt idx="25517">
                  <c:v>63.450520833333329</c:v>
                </c:pt>
                <c:pt idx="25518">
                  <c:v>63.453125</c:v>
                </c:pt>
                <c:pt idx="25519">
                  <c:v>63.455729166666671</c:v>
                </c:pt>
                <c:pt idx="25520">
                  <c:v>63.458333333333329</c:v>
                </c:pt>
                <c:pt idx="25521">
                  <c:v>63.4609375</c:v>
                </c:pt>
                <c:pt idx="25522">
                  <c:v>63.463541666666671</c:v>
                </c:pt>
                <c:pt idx="25523">
                  <c:v>63.466145833333329</c:v>
                </c:pt>
                <c:pt idx="25524">
                  <c:v>63.46875</c:v>
                </c:pt>
                <c:pt idx="25525">
                  <c:v>63.471354166666671</c:v>
                </c:pt>
                <c:pt idx="25526">
                  <c:v>63.473958333333329</c:v>
                </c:pt>
                <c:pt idx="25527">
                  <c:v>63.4765625</c:v>
                </c:pt>
                <c:pt idx="25528">
                  <c:v>63.479166666666671</c:v>
                </c:pt>
                <c:pt idx="25529">
                  <c:v>63.481770833333329</c:v>
                </c:pt>
                <c:pt idx="25530">
                  <c:v>63.484375</c:v>
                </c:pt>
                <c:pt idx="25531">
                  <c:v>63.486979166666671</c:v>
                </c:pt>
                <c:pt idx="25532">
                  <c:v>63.489583333333329</c:v>
                </c:pt>
                <c:pt idx="25533">
                  <c:v>63.4921875</c:v>
                </c:pt>
                <c:pt idx="25534">
                  <c:v>63.494791666666671</c:v>
                </c:pt>
                <c:pt idx="25535">
                  <c:v>63.497395833333329</c:v>
                </c:pt>
                <c:pt idx="25536">
                  <c:v>63.5</c:v>
                </c:pt>
                <c:pt idx="25537">
                  <c:v>63.502604166666671</c:v>
                </c:pt>
                <c:pt idx="25538">
                  <c:v>63.505208333333329</c:v>
                </c:pt>
                <c:pt idx="25539">
                  <c:v>63.5078125</c:v>
                </c:pt>
                <c:pt idx="25540">
                  <c:v>63.510416666666671</c:v>
                </c:pt>
                <c:pt idx="25541">
                  <c:v>63.513020833333329</c:v>
                </c:pt>
                <c:pt idx="25542">
                  <c:v>63.515625</c:v>
                </c:pt>
                <c:pt idx="25543">
                  <c:v>63.518229166666671</c:v>
                </c:pt>
                <c:pt idx="25544">
                  <c:v>63.520833333333329</c:v>
                </c:pt>
                <c:pt idx="25545">
                  <c:v>63.5234375</c:v>
                </c:pt>
                <c:pt idx="25546">
                  <c:v>63.526041666666671</c:v>
                </c:pt>
                <c:pt idx="25547">
                  <c:v>63.528645833333329</c:v>
                </c:pt>
                <c:pt idx="25548">
                  <c:v>63.53125</c:v>
                </c:pt>
                <c:pt idx="25549">
                  <c:v>63.533854166666671</c:v>
                </c:pt>
                <c:pt idx="25550">
                  <c:v>63.536458333333329</c:v>
                </c:pt>
                <c:pt idx="25551">
                  <c:v>63.5390625</c:v>
                </c:pt>
                <c:pt idx="25552">
                  <c:v>63.541666666666671</c:v>
                </c:pt>
                <c:pt idx="25553">
                  <c:v>63.544270833333329</c:v>
                </c:pt>
                <c:pt idx="25554">
                  <c:v>63.546875</c:v>
                </c:pt>
                <c:pt idx="25555">
                  <c:v>63.549479166666671</c:v>
                </c:pt>
                <c:pt idx="25556">
                  <c:v>63.552083333333329</c:v>
                </c:pt>
                <c:pt idx="25557">
                  <c:v>63.5546875</c:v>
                </c:pt>
                <c:pt idx="25558">
                  <c:v>63.557291666666671</c:v>
                </c:pt>
                <c:pt idx="25559">
                  <c:v>63.559895833333329</c:v>
                </c:pt>
                <c:pt idx="25560">
                  <c:v>63.5625</c:v>
                </c:pt>
                <c:pt idx="25561">
                  <c:v>63.565104166666671</c:v>
                </c:pt>
                <c:pt idx="25562">
                  <c:v>63.567708333333329</c:v>
                </c:pt>
                <c:pt idx="25563">
                  <c:v>63.5703125</c:v>
                </c:pt>
                <c:pt idx="25564">
                  <c:v>63.572916666666671</c:v>
                </c:pt>
                <c:pt idx="25565">
                  <c:v>63.575520833333329</c:v>
                </c:pt>
                <c:pt idx="25566">
                  <c:v>63.578125</c:v>
                </c:pt>
                <c:pt idx="25567">
                  <c:v>63.580729166666671</c:v>
                </c:pt>
                <c:pt idx="25568">
                  <c:v>63.583333333333329</c:v>
                </c:pt>
                <c:pt idx="25569">
                  <c:v>63.5859375</c:v>
                </c:pt>
                <c:pt idx="25570">
                  <c:v>63.588541666666671</c:v>
                </c:pt>
                <c:pt idx="25571">
                  <c:v>63.591145833333329</c:v>
                </c:pt>
                <c:pt idx="25572">
                  <c:v>63.59375</c:v>
                </c:pt>
                <c:pt idx="25573">
                  <c:v>63.596354166666671</c:v>
                </c:pt>
                <c:pt idx="25574">
                  <c:v>63.598958333333329</c:v>
                </c:pt>
                <c:pt idx="25575">
                  <c:v>63.6015625</c:v>
                </c:pt>
                <c:pt idx="25576">
                  <c:v>63.604166666666671</c:v>
                </c:pt>
                <c:pt idx="25577">
                  <c:v>63.606770833333329</c:v>
                </c:pt>
                <c:pt idx="25578">
                  <c:v>63.609375</c:v>
                </c:pt>
                <c:pt idx="25579">
                  <c:v>63.611979166666671</c:v>
                </c:pt>
                <c:pt idx="25580">
                  <c:v>63.614583333333329</c:v>
                </c:pt>
                <c:pt idx="25581">
                  <c:v>63.6171875</c:v>
                </c:pt>
                <c:pt idx="25582">
                  <c:v>63.619791666666671</c:v>
                </c:pt>
                <c:pt idx="25583">
                  <c:v>63.622395833333329</c:v>
                </c:pt>
                <c:pt idx="25584">
                  <c:v>63.625</c:v>
                </c:pt>
                <c:pt idx="25585">
                  <c:v>63.627604166666671</c:v>
                </c:pt>
                <c:pt idx="25586">
                  <c:v>63.630208333333329</c:v>
                </c:pt>
                <c:pt idx="25587">
                  <c:v>63.6328125</c:v>
                </c:pt>
                <c:pt idx="25588">
                  <c:v>63.635416666666671</c:v>
                </c:pt>
                <c:pt idx="25589">
                  <c:v>63.638020833333329</c:v>
                </c:pt>
                <c:pt idx="25590">
                  <c:v>63.640625</c:v>
                </c:pt>
                <c:pt idx="25591">
                  <c:v>63.643229166666671</c:v>
                </c:pt>
                <c:pt idx="25592">
                  <c:v>63.645833333333329</c:v>
                </c:pt>
                <c:pt idx="25593">
                  <c:v>63.6484375</c:v>
                </c:pt>
                <c:pt idx="25594">
                  <c:v>63.651041666666671</c:v>
                </c:pt>
                <c:pt idx="25595">
                  <c:v>63.653645833333329</c:v>
                </c:pt>
                <c:pt idx="25596">
                  <c:v>63.65625</c:v>
                </c:pt>
                <c:pt idx="25597">
                  <c:v>63.658854166666671</c:v>
                </c:pt>
                <c:pt idx="25598">
                  <c:v>63.661458333333329</c:v>
                </c:pt>
                <c:pt idx="25599">
                  <c:v>63.6640625</c:v>
                </c:pt>
                <c:pt idx="25600">
                  <c:v>63.666666666666671</c:v>
                </c:pt>
                <c:pt idx="25601">
                  <c:v>63.669270833333329</c:v>
                </c:pt>
                <c:pt idx="25602">
                  <c:v>63.671875</c:v>
                </c:pt>
                <c:pt idx="25603">
                  <c:v>63.674479166666671</c:v>
                </c:pt>
                <c:pt idx="25604">
                  <c:v>63.677083333333329</c:v>
                </c:pt>
                <c:pt idx="25605">
                  <c:v>63.6796875</c:v>
                </c:pt>
                <c:pt idx="25606">
                  <c:v>63.682291666666671</c:v>
                </c:pt>
                <c:pt idx="25607">
                  <c:v>63.684895833333329</c:v>
                </c:pt>
                <c:pt idx="25608">
                  <c:v>63.6875</c:v>
                </c:pt>
                <c:pt idx="25609">
                  <c:v>63.690104166666671</c:v>
                </c:pt>
                <c:pt idx="25610">
                  <c:v>63.692708333333329</c:v>
                </c:pt>
                <c:pt idx="25611">
                  <c:v>63.6953125</c:v>
                </c:pt>
                <c:pt idx="25612">
                  <c:v>63.697916666666671</c:v>
                </c:pt>
                <c:pt idx="25613">
                  <c:v>63.700520833333329</c:v>
                </c:pt>
                <c:pt idx="25614">
                  <c:v>63.703125</c:v>
                </c:pt>
                <c:pt idx="25615">
                  <c:v>63.705729166666671</c:v>
                </c:pt>
                <c:pt idx="25616">
                  <c:v>63.708333333333329</c:v>
                </c:pt>
                <c:pt idx="25617">
                  <c:v>63.7109375</c:v>
                </c:pt>
                <c:pt idx="25618">
                  <c:v>63.713541666666671</c:v>
                </c:pt>
                <c:pt idx="25619">
                  <c:v>63.716145833333329</c:v>
                </c:pt>
                <c:pt idx="25620">
                  <c:v>63.71875</c:v>
                </c:pt>
                <c:pt idx="25621">
                  <c:v>63.721354166666671</c:v>
                </c:pt>
                <c:pt idx="25622">
                  <c:v>63.723958333333329</c:v>
                </c:pt>
                <c:pt idx="25623">
                  <c:v>63.7265625</c:v>
                </c:pt>
                <c:pt idx="25624">
                  <c:v>63.729166666666671</c:v>
                </c:pt>
                <c:pt idx="25625">
                  <c:v>63.731770833333329</c:v>
                </c:pt>
                <c:pt idx="25626">
                  <c:v>63.734375</c:v>
                </c:pt>
                <c:pt idx="25627">
                  <c:v>63.736979166666671</c:v>
                </c:pt>
                <c:pt idx="25628">
                  <c:v>63.739583333333329</c:v>
                </c:pt>
                <c:pt idx="25629">
                  <c:v>63.7421875</c:v>
                </c:pt>
                <c:pt idx="25630">
                  <c:v>63.744791666666671</c:v>
                </c:pt>
                <c:pt idx="25631">
                  <c:v>63.747395833333329</c:v>
                </c:pt>
                <c:pt idx="25632">
                  <c:v>63.75</c:v>
                </c:pt>
                <c:pt idx="25633">
                  <c:v>63.752604166666671</c:v>
                </c:pt>
                <c:pt idx="25634">
                  <c:v>63.755208333333329</c:v>
                </c:pt>
                <c:pt idx="25635">
                  <c:v>63.7578125</c:v>
                </c:pt>
                <c:pt idx="25636">
                  <c:v>63.760416666666671</c:v>
                </c:pt>
                <c:pt idx="25637">
                  <c:v>63.763020833333329</c:v>
                </c:pt>
                <c:pt idx="25638">
                  <c:v>63.765625</c:v>
                </c:pt>
                <c:pt idx="25639">
                  <c:v>63.768229166666671</c:v>
                </c:pt>
                <c:pt idx="25640">
                  <c:v>63.770833333333329</c:v>
                </c:pt>
                <c:pt idx="25641">
                  <c:v>63.7734375</c:v>
                </c:pt>
                <c:pt idx="25642">
                  <c:v>63.776041666666671</c:v>
                </c:pt>
                <c:pt idx="25643">
                  <c:v>63.778645833333329</c:v>
                </c:pt>
                <c:pt idx="25644">
                  <c:v>63.78125</c:v>
                </c:pt>
                <c:pt idx="25645">
                  <c:v>63.783854166666671</c:v>
                </c:pt>
                <c:pt idx="25646">
                  <c:v>63.786458333333329</c:v>
                </c:pt>
                <c:pt idx="25647">
                  <c:v>63.7890625</c:v>
                </c:pt>
                <c:pt idx="25648">
                  <c:v>63.791666666666671</c:v>
                </c:pt>
                <c:pt idx="25649">
                  <c:v>63.794270833333329</c:v>
                </c:pt>
                <c:pt idx="25650">
                  <c:v>63.796875</c:v>
                </c:pt>
                <c:pt idx="25651">
                  <c:v>63.799479166666671</c:v>
                </c:pt>
                <c:pt idx="25652">
                  <c:v>63.802083333333329</c:v>
                </c:pt>
                <c:pt idx="25653">
                  <c:v>63.8046875</c:v>
                </c:pt>
                <c:pt idx="25654">
                  <c:v>63.807291666666671</c:v>
                </c:pt>
                <c:pt idx="25655">
                  <c:v>63.809895833333329</c:v>
                </c:pt>
                <c:pt idx="25656">
                  <c:v>63.8125</c:v>
                </c:pt>
                <c:pt idx="25657">
                  <c:v>63.815104166666671</c:v>
                </c:pt>
                <c:pt idx="25658">
                  <c:v>63.817708333333329</c:v>
                </c:pt>
                <c:pt idx="25659">
                  <c:v>63.8203125</c:v>
                </c:pt>
                <c:pt idx="25660">
                  <c:v>63.822916666666671</c:v>
                </c:pt>
                <c:pt idx="25661">
                  <c:v>63.825520833333329</c:v>
                </c:pt>
                <c:pt idx="25662">
                  <c:v>63.828125</c:v>
                </c:pt>
                <c:pt idx="25663">
                  <c:v>63.830729166666671</c:v>
                </c:pt>
                <c:pt idx="25664">
                  <c:v>63.833333333333329</c:v>
                </c:pt>
                <c:pt idx="25665">
                  <c:v>63.8359375</c:v>
                </c:pt>
                <c:pt idx="25666">
                  <c:v>63.838541666666671</c:v>
                </c:pt>
                <c:pt idx="25667">
                  <c:v>63.841145833333329</c:v>
                </c:pt>
                <c:pt idx="25668">
                  <c:v>63.84375</c:v>
                </c:pt>
                <c:pt idx="25669">
                  <c:v>63.846354166666671</c:v>
                </c:pt>
                <c:pt idx="25670">
                  <c:v>63.848958333333329</c:v>
                </c:pt>
                <c:pt idx="25671">
                  <c:v>63.8515625</c:v>
                </c:pt>
                <c:pt idx="25672">
                  <c:v>63.854166666666671</c:v>
                </c:pt>
                <c:pt idx="25673">
                  <c:v>63.856770833333329</c:v>
                </c:pt>
                <c:pt idx="25674">
                  <c:v>63.859375</c:v>
                </c:pt>
                <c:pt idx="25675">
                  <c:v>63.861979166666671</c:v>
                </c:pt>
                <c:pt idx="25676">
                  <c:v>63.864583333333329</c:v>
                </c:pt>
                <c:pt idx="25677">
                  <c:v>63.8671875</c:v>
                </c:pt>
                <c:pt idx="25678">
                  <c:v>63.869791666666671</c:v>
                </c:pt>
                <c:pt idx="25679">
                  <c:v>63.872395833333329</c:v>
                </c:pt>
                <c:pt idx="25680">
                  <c:v>63.875</c:v>
                </c:pt>
                <c:pt idx="25681">
                  <c:v>63.877604166666671</c:v>
                </c:pt>
                <c:pt idx="25682">
                  <c:v>63.880208333333329</c:v>
                </c:pt>
                <c:pt idx="25683">
                  <c:v>63.8828125</c:v>
                </c:pt>
                <c:pt idx="25684">
                  <c:v>63.885416666666671</c:v>
                </c:pt>
                <c:pt idx="25685">
                  <c:v>63.888020833333329</c:v>
                </c:pt>
                <c:pt idx="25686">
                  <c:v>63.890625</c:v>
                </c:pt>
                <c:pt idx="25687">
                  <c:v>63.893229166666671</c:v>
                </c:pt>
                <c:pt idx="25688">
                  <c:v>63.895833333333329</c:v>
                </c:pt>
                <c:pt idx="25689">
                  <c:v>63.8984375</c:v>
                </c:pt>
                <c:pt idx="25690">
                  <c:v>63.901041666666671</c:v>
                </c:pt>
                <c:pt idx="25691">
                  <c:v>63.903645833333329</c:v>
                </c:pt>
                <c:pt idx="25692">
                  <c:v>63.90625</c:v>
                </c:pt>
                <c:pt idx="25693">
                  <c:v>63.908854166666671</c:v>
                </c:pt>
                <c:pt idx="25694">
                  <c:v>63.911458333333329</c:v>
                </c:pt>
                <c:pt idx="25695">
                  <c:v>63.9140625</c:v>
                </c:pt>
                <c:pt idx="25696">
                  <c:v>63.916666666666671</c:v>
                </c:pt>
                <c:pt idx="25697">
                  <c:v>63.919270833333329</c:v>
                </c:pt>
                <c:pt idx="25698">
                  <c:v>63.921875</c:v>
                </c:pt>
                <c:pt idx="25699">
                  <c:v>63.924479166666671</c:v>
                </c:pt>
                <c:pt idx="25700">
                  <c:v>63.927083333333329</c:v>
                </c:pt>
                <c:pt idx="25701">
                  <c:v>63.9296875</c:v>
                </c:pt>
                <c:pt idx="25702">
                  <c:v>63.932291666666671</c:v>
                </c:pt>
                <c:pt idx="25703">
                  <c:v>63.934895833333329</c:v>
                </c:pt>
                <c:pt idx="25704">
                  <c:v>63.9375</c:v>
                </c:pt>
                <c:pt idx="25705">
                  <c:v>63.940104166666671</c:v>
                </c:pt>
                <c:pt idx="25706">
                  <c:v>63.942708333333329</c:v>
                </c:pt>
                <c:pt idx="25707">
                  <c:v>63.9453125</c:v>
                </c:pt>
                <c:pt idx="25708">
                  <c:v>63.947916666666671</c:v>
                </c:pt>
                <c:pt idx="25709">
                  <c:v>63.950520833333329</c:v>
                </c:pt>
                <c:pt idx="25710">
                  <c:v>63.953125</c:v>
                </c:pt>
                <c:pt idx="25711">
                  <c:v>63.955729166666671</c:v>
                </c:pt>
                <c:pt idx="25712">
                  <c:v>63.958333333333329</c:v>
                </c:pt>
                <c:pt idx="25713">
                  <c:v>63.9609375</c:v>
                </c:pt>
                <c:pt idx="25714">
                  <c:v>63.963541666666671</c:v>
                </c:pt>
                <c:pt idx="25715">
                  <c:v>63.966145833333329</c:v>
                </c:pt>
                <c:pt idx="25716">
                  <c:v>63.96875</c:v>
                </c:pt>
                <c:pt idx="25717">
                  <c:v>63.971354166666671</c:v>
                </c:pt>
                <c:pt idx="25718">
                  <c:v>63.973958333333329</c:v>
                </c:pt>
                <c:pt idx="25719">
                  <c:v>63.9765625</c:v>
                </c:pt>
                <c:pt idx="25720">
                  <c:v>63.979166666666671</c:v>
                </c:pt>
                <c:pt idx="25721">
                  <c:v>63.981770833333329</c:v>
                </c:pt>
                <c:pt idx="25722">
                  <c:v>63.984375</c:v>
                </c:pt>
                <c:pt idx="25723">
                  <c:v>63.986979166666671</c:v>
                </c:pt>
                <c:pt idx="25724">
                  <c:v>63.989583333333329</c:v>
                </c:pt>
                <c:pt idx="25725">
                  <c:v>63.9921875</c:v>
                </c:pt>
                <c:pt idx="25726">
                  <c:v>63.994791666666671</c:v>
                </c:pt>
                <c:pt idx="25727">
                  <c:v>63.997395833333329</c:v>
                </c:pt>
                <c:pt idx="25728">
                  <c:v>64</c:v>
                </c:pt>
                <c:pt idx="25729">
                  <c:v>64.002604166666671</c:v>
                </c:pt>
                <c:pt idx="25730">
                  <c:v>64.005208333333329</c:v>
                </c:pt>
                <c:pt idx="25731">
                  <c:v>64.0078125</c:v>
                </c:pt>
                <c:pt idx="25732">
                  <c:v>64.010416666666671</c:v>
                </c:pt>
                <c:pt idx="25733">
                  <c:v>64.013020833333329</c:v>
                </c:pt>
                <c:pt idx="25734">
                  <c:v>64.015625</c:v>
                </c:pt>
                <c:pt idx="25735">
                  <c:v>64.018229166666671</c:v>
                </c:pt>
                <c:pt idx="25736">
                  <c:v>64.020833333333329</c:v>
                </c:pt>
                <c:pt idx="25737">
                  <c:v>64.0234375</c:v>
                </c:pt>
                <c:pt idx="25738">
                  <c:v>64.026041666666671</c:v>
                </c:pt>
                <c:pt idx="25739">
                  <c:v>64.028645833333329</c:v>
                </c:pt>
                <c:pt idx="25740">
                  <c:v>64.03125</c:v>
                </c:pt>
                <c:pt idx="25741">
                  <c:v>64.033854166666671</c:v>
                </c:pt>
                <c:pt idx="25742">
                  <c:v>64.036458333333329</c:v>
                </c:pt>
                <c:pt idx="25743">
                  <c:v>64.0390625</c:v>
                </c:pt>
                <c:pt idx="25744">
                  <c:v>64.041666666666671</c:v>
                </c:pt>
                <c:pt idx="25745">
                  <c:v>64.044270833333329</c:v>
                </c:pt>
                <c:pt idx="25746">
                  <c:v>64.046875</c:v>
                </c:pt>
                <c:pt idx="25747">
                  <c:v>64.049479166666671</c:v>
                </c:pt>
                <c:pt idx="25748">
                  <c:v>64.052083333333329</c:v>
                </c:pt>
                <c:pt idx="25749">
                  <c:v>64.0546875</c:v>
                </c:pt>
                <c:pt idx="25750">
                  <c:v>64.057291666666671</c:v>
                </c:pt>
                <c:pt idx="25751">
                  <c:v>64.059895833333329</c:v>
                </c:pt>
                <c:pt idx="25752">
                  <c:v>64.0625</c:v>
                </c:pt>
                <c:pt idx="25753">
                  <c:v>64.065104166666671</c:v>
                </c:pt>
                <c:pt idx="25754">
                  <c:v>64.067708333333329</c:v>
                </c:pt>
                <c:pt idx="25755">
                  <c:v>64.0703125</c:v>
                </c:pt>
                <c:pt idx="25756">
                  <c:v>64.072916666666671</c:v>
                </c:pt>
                <c:pt idx="25757">
                  <c:v>64.075520833333329</c:v>
                </c:pt>
                <c:pt idx="25758">
                  <c:v>64.078125</c:v>
                </c:pt>
                <c:pt idx="25759">
                  <c:v>64.080729166666671</c:v>
                </c:pt>
                <c:pt idx="25760">
                  <c:v>64.083333333333329</c:v>
                </c:pt>
                <c:pt idx="25761">
                  <c:v>64.0859375</c:v>
                </c:pt>
                <c:pt idx="25762">
                  <c:v>64.088541666666671</c:v>
                </c:pt>
                <c:pt idx="25763">
                  <c:v>64.091145833333329</c:v>
                </c:pt>
                <c:pt idx="25764">
                  <c:v>64.09375</c:v>
                </c:pt>
                <c:pt idx="25765">
                  <c:v>64.096354166666671</c:v>
                </c:pt>
                <c:pt idx="25766">
                  <c:v>64.098958333333329</c:v>
                </c:pt>
                <c:pt idx="25767">
                  <c:v>64.1015625</c:v>
                </c:pt>
                <c:pt idx="25768">
                  <c:v>64.104166666666671</c:v>
                </c:pt>
                <c:pt idx="25769">
                  <c:v>64.106770833333329</c:v>
                </c:pt>
                <c:pt idx="25770">
                  <c:v>64.109375</c:v>
                </c:pt>
                <c:pt idx="25771">
                  <c:v>64.111979166666671</c:v>
                </c:pt>
                <c:pt idx="25772">
                  <c:v>64.114583333333329</c:v>
                </c:pt>
                <c:pt idx="25773">
                  <c:v>64.1171875</c:v>
                </c:pt>
                <c:pt idx="25774">
                  <c:v>64.119791666666671</c:v>
                </c:pt>
                <c:pt idx="25775">
                  <c:v>64.122395833333329</c:v>
                </c:pt>
                <c:pt idx="25776">
                  <c:v>64.125</c:v>
                </c:pt>
                <c:pt idx="25777">
                  <c:v>64.127604166666671</c:v>
                </c:pt>
                <c:pt idx="25778">
                  <c:v>64.130208333333329</c:v>
                </c:pt>
                <c:pt idx="25779">
                  <c:v>64.1328125</c:v>
                </c:pt>
                <c:pt idx="25780">
                  <c:v>64.135416666666671</c:v>
                </c:pt>
                <c:pt idx="25781">
                  <c:v>64.138020833333329</c:v>
                </c:pt>
                <c:pt idx="25782">
                  <c:v>64.140625</c:v>
                </c:pt>
                <c:pt idx="25783">
                  <c:v>64.143229166666671</c:v>
                </c:pt>
                <c:pt idx="25784">
                  <c:v>64.145833333333329</c:v>
                </c:pt>
                <c:pt idx="25785">
                  <c:v>64.1484375</c:v>
                </c:pt>
                <c:pt idx="25786">
                  <c:v>64.151041666666671</c:v>
                </c:pt>
                <c:pt idx="25787">
                  <c:v>64.153645833333329</c:v>
                </c:pt>
                <c:pt idx="25788">
                  <c:v>64.15625</c:v>
                </c:pt>
                <c:pt idx="25789">
                  <c:v>64.158854166666671</c:v>
                </c:pt>
                <c:pt idx="25790">
                  <c:v>64.161458333333329</c:v>
                </c:pt>
                <c:pt idx="25791">
                  <c:v>64.1640625</c:v>
                </c:pt>
                <c:pt idx="25792">
                  <c:v>64.166666666666671</c:v>
                </c:pt>
                <c:pt idx="25793">
                  <c:v>64.169270833333329</c:v>
                </c:pt>
                <c:pt idx="25794">
                  <c:v>64.171875</c:v>
                </c:pt>
                <c:pt idx="25795">
                  <c:v>64.174479166666671</c:v>
                </c:pt>
                <c:pt idx="25796">
                  <c:v>64.177083333333329</c:v>
                </c:pt>
                <c:pt idx="25797">
                  <c:v>64.1796875</c:v>
                </c:pt>
                <c:pt idx="25798">
                  <c:v>64.182291666666671</c:v>
                </c:pt>
                <c:pt idx="25799">
                  <c:v>64.184895833333329</c:v>
                </c:pt>
                <c:pt idx="25800">
                  <c:v>64.1875</c:v>
                </c:pt>
                <c:pt idx="25801">
                  <c:v>64.190104166666671</c:v>
                </c:pt>
                <c:pt idx="25802">
                  <c:v>64.192708333333329</c:v>
                </c:pt>
                <c:pt idx="25803">
                  <c:v>64.1953125</c:v>
                </c:pt>
                <c:pt idx="25804">
                  <c:v>64.197916666666671</c:v>
                </c:pt>
                <c:pt idx="25805">
                  <c:v>64.200520833333329</c:v>
                </c:pt>
                <c:pt idx="25806">
                  <c:v>64.203125</c:v>
                </c:pt>
                <c:pt idx="25807">
                  <c:v>64.205729166666671</c:v>
                </c:pt>
                <c:pt idx="25808">
                  <c:v>64.208333333333329</c:v>
                </c:pt>
                <c:pt idx="25809">
                  <c:v>64.2109375</c:v>
                </c:pt>
                <c:pt idx="25810">
                  <c:v>64.213541666666671</c:v>
                </c:pt>
                <c:pt idx="25811">
                  <c:v>64.216145833333329</c:v>
                </c:pt>
                <c:pt idx="25812">
                  <c:v>64.21875</c:v>
                </c:pt>
                <c:pt idx="25813">
                  <c:v>64.221354166666671</c:v>
                </c:pt>
                <c:pt idx="25814">
                  <c:v>64.223958333333329</c:v>
                </c:pt>
                <c:pt idx="25815">
                  <c:v>64.2265625</c:v>
                </c:pt>
                <c:pt idx="25816">
                  <c:v>64.229166666666671</c:v>
                </c:pt>
                <c:pt idx="25817">
                  <c:v>64.231770833333329</c:v>
                </c:pt>
                <c:pt idx="25818">
                  <c:v>64.234375</c:v>
                </c:pt>
                <c:pt idx="25819">
                  <c:v>64.236979166666671</c:v>
                </c:pt>
                <c:pt idx="25820">
                  <c:v>64.239583333333329</c:v>
                </c:pt>
                <c:pt idx="25821">
                  <c:v>64.2421875</c:v>
                </c:pt>
                <c:pt idx="25822">
                  <c:v>64.244791666666671</c:v>
                </c:pt>
                <c:pt idx="25823">
                  <c:v>64.247395833333329</c:v>
                </c:pt>
                <c:pt idx="25824">
                  <c:v>64.25</c:v>
                </c:pt>
                <c:pt idx="25825">
                  <c:v>64.252604166666671</c:v>
                </c:pt>
                <c:pt idx="25826">
                  <c:v>64.255208333333329</c:v>
                </c:pt>
                <c:pt idx="25827">
                  <c:v>64.2578125</c:v>
                </c:pt>
                <c:pt idx="25828">
                  <c:v>64.260416666666671</c:v>
                </c:pt>
                <c:pt idx="25829">
                  <c:v>64.263020833333329</c:v>
                </c:pt>
                <c:pt idx="25830">
                  <c:v>64.265625</c:v>
                </c:pt>
                <c:pt idx="25831">
                  <c:v>64.268229166666671</c:v>
                </c:pt>
                <c:pt idx="25832">
                  <c:v>64.270833333333329</c:v>
                </c:pt>
                <c:pt idx="25833">
                  <c:v>64.2734375</c:v>
                </c:pt>
                <c:pt idx="25834">
                  <c:v>64.276041666666671</c:v>
                </c:pt>
                <c:pt idx="25835">
                  <c:v>64.278645833333329</c:v>
                </c:pt>
                <c:pt idx="25836">
                  <c:v>64.28125</c:v>
                </c:pt>
                <c:pt idx="25837">
                  <c:v>64.283854166666671</c:v>
                </c:pt>
                <c:pt idx="25838">
                  <c:v>64.286458333333329</c:v>
                </c:pt>
                <c:pt idx="25839">
                  <c:v>64.2890625</c:v>
                </c:pt>
                <c:pt idx="25840">
                  <c:v>64.291666666666671</c:v>
                </c:pt>
                <c:pt idx="25841">
                  <c:v>64.294270833333329</c:v>
                </c:pt>
                <c:pt idx="25842">
                  <c:v>64.296875</c:v>
                </c:pt>
                <c:pt idx="25843">
                  <c:v>64.299479166666671</c:v>
                </c:pt>
                <c:pt idx="25844">
                  <c:v>64.302083333333329</c:v>
                </c:pt>
                <c:pt idx="25845">
                  <c:v>64.3046875</c:v>
                </c:pt>
                <c:pt idx="25846">
                  <c:v>64.307291666666671</c:v>
                </c:pt>
                <c:pt idx="25847">
                  <c:v>64.309895833333329</c:v>
                </c:pt>
                <c:pt idx="25848">
                  <c:v>64.3125</c:v>
                </c:pt>
                <c:pt idx="25849">
                  <c:v>64.315104166666671</c:v>
                </c:pt>
                <c:pt idx="25850">
                  <c:v>64.317708333333329</c:v>
                </c:pt>
                <c:pt idx="25851">
                  <c:v>64.3203125</c:v>
                </c:pt>
                <c:pt idx="25852">
                  <c:v>64.322916666666671</c:v>
                </c:pt>
                <c:pt idx="25853">
                  <c:v>64.325520833333329</c:v>
                </c:pt>
                <c:pt idx="25854">
                  <c:v>64.328125</c:v>
                </c:pt>
                <c:pt idx="25855">
                  <c:v>64.330729166666671</c:v>
                </c:pt>
                <c:pt idx="25856">
                  <c:v>64.333333333333329</c:v>
                </c:pt>
                <c:pt idx="25857">
                  <c:v>64.3359375</c:v>
                </c:pt>
                <c:pt idx="25858">
                  <c:v>64.338541666666671</c:v>
                </c:pt>
                <c:pt idx="25859">
                  <c:v>64.341145833333329</c:v>
                </c:pt>
                <c:pt idx="25860">
                  <c:v>64.34375</c:v>
                </c:pt>
                <c:pt idx="25861">
                  <c:v>64.346354166666671</c:v>
                </c:pt>
                <c:pt idx="25862">
                  <c:v>64.348958333333329</c:v>
                </c:pt>
                <c:pt idx="25863">
                  <c:v>64.3515625</c:v>
                </c:pt>
                <c:pt idx="25864">
                  <c:v>64.354166666666671</c:v>
                </c:pt>
                <c:pt idx="25865">
                  <c:v>64.356770833333329</c:v>
                </c:pt>
                <c:pt idx="25866">
                  <c:v>64.359375</c:v>
                </c:pt>
                <c:pt idx="25867">
                  <c:v>64.361979166666671</c:v>
                </c:pt>
                <c:pt idx="25868">
                  <c:v>64.364583333333329</c:v>
                </c:pt>
                <c:pt idx="25869">
                  <c:v>64.3671875</c:v>
                </c:pt>
                <c:pt idx="25870">
                  <c:v>64.369791666666671</c:v>
                </c:pt>
                <c:pt idx="25871">
                  <c:v>64.372395833333329</c:v>
                </c:pt>
                <c:pt idx="25872">
                  <c:v>64.375</c:v>
                </c:pt>
                <c:pt idx="25873">
                  <c:v>64.377604166666671</c:v>
                </c:pt>
                <c:pt idx="25874">
                  <c:v>64.380208333333329</c:v>
                </c:pt>
                <c:pt idx="25875">
                  <c:v>64.3828125</c:v>
                </c:pt>
                <c:pt idx="25876">
                  <c:v>64.385416666666671</c:v>
                </c:pt>
                <c:pt idx="25877">
                  <c:v>64.388020833333329</c:v>
                </c:pt>
                <c:pt idx="25878">
                  <c:v>64.390625</c:v>
                </c:pt>
                <c:pt idx="25879">
                  <c:v>64.393229166666671</c:v>
                </c:pt>
                <c:pt idx="25880">
                  <c:v>64.395833333333329</c:v>
                </c:pt>
                <c:pt idx="25881">
                  <c:v>64.3984375</c:v>
                </c:pt>
                <c:pt idx="25882">
                  <c:v>64.401041666666671</c:v>
                </c:pt>
                <c:pt idx="25883">
                  <c:v>64.403645833333329</c:v>
                </c:pt>
                <c:pt idx="25884">
                  <c:v>64.40625</c:v>
                </c:pt>
                <c:pt idx="25885">
                  <c:v>64.408854166666671</c:v>
                </c:pt>
                <c:pt idx="25886">
                  <c:v>64.411458333333329</c:v>
                </c:pt>
                <c:pt idx="25887">
                  <c:v>64.4140625</c:v>
                </c:pt>
                <c:pt idx="25888">
                  <c:v>64.416666666666671</c:v>
                </c:pt>
                <c:pt idx="25889">
                  <c:v>64.419270833333329</c:v>
                </c:pt>
                <c:pt idx="25890">
                  <c:v>64.421875</c:v>
                </c:pt>
                <c:pt idx="25891">
                  <c:v>64.424479166666671</c:v>
                </c:pt>
                <c:pt idx="25892">
                  <c:v>64.427083333333329</c:v>
                </c:pt>
                <c:pt idx="25893">
                  <c:v>64.4296875</c:v>
                </c:pt>
                <c:pt idx="25894">
                  <c:v>64.432291666666671</c:v>
                </c:pt>
                <c:pt idx="25895">
                  <c:v>64.434895833333329</c:v>
                </c:pt>
                <c:pt idx="25896">
                  <c:v>64.4375</c:v>
                </c:pt>
                <c:pt idx="25897">
                  <c:v>64.440104166666671</c:v>
                </c:pt>
                <c:pt idx="25898">
                  <c:v>64.442708333333329</c:v>
                </c:pt>
                <c:pt idx="25899">
                  <c:v>64.4453125</c:v>
                </c:pt>
                <c:pt idx="25900">
                  <c:v>64.447916666666671</c:v>
                </c:pt>
                <c:pt idx="25901">
                  <c:v>64.450520833333329</c:v>
                </c:pt>
                <c:pt idx="25902">
                  <c:v>64.453125</c:v>
                </c:pt>
                <c:pt idx="25903">
                  <c:v>64.455729166666671</c:v>
                </c:pt>
                <c:pt idx="25904">
                  <c:v>64.458333333333329</c:v>
                </c:pt>
                <c:pt idx="25905">
                  <c:v>64.4609375</c:v>
                </c:pt>
                <c:pt idx="25906">
                  <c:v>64.463541666666671</c:v>
                </c:pt>
                <c:pt idx="25907">
                  <c:v>64.466145833333329</c:v>
                </c:pt>
                <c:pt idx="25908">
                  <c:v>64.46875</c:v>
                </c:pt>
                <c:pt idx="25909">
                  <c:v>64.471354166666671</c:v>
                </c:pt>
                <c:pt idx="25910">
                  <c:v>64.473958333333329</c:v>
                </c:pt>
                <c:pt idx="25911">
                  <c:v>64.4765625</c:v>
                </c:pt>
                <c:pt idx="25912">
                  <c:v>64.479166666666671</c:v>
                </c:pt>
                <c:pt idx="25913">
                  <c:v>64.481770833333329</c:v>
                </c:pt>
                <c:pt idx="25914">
                  <c:v>64.484375</c:v>
                </c:pt>
                <c:pt idx="25915">
                  <c:v>64.486979166666671</c:v>
                </c:pt>
                <c:pt idx="25916">
                  <c:v>64.489583333333329</c:v>
                </c:pt>
                <c:pt idx="25917">
                  <c:v>64.4921875</c:v>
                </c:pt>
                <c:pt idx="25918">
                  <c:v>64.494791666666671</c:v>
                </c:pt>
                <c:pt idx="25919">
                  <c:v>64.497395833333329</c:v>
                </c:pt>
                <c:pt idx="25920">
                  <c:v>64.5</c:v>
                </c:pt>
                <c:pt idx="25921">
                  <c:v>64.502604166666671</c:v>
                </c:pt>
                <c:pt idx="25922">
                  <c:v>64.505208333333329</c:v>
                </c:pt>
                <c:pt idx="25923">
                  <c:v>64.5078125</c:v>
                </c:pt>
                <c:pt idx="25924">
                  <c:v>64.510416666666671</c:v>
                </c:pt>
                <c:pt idx="25925">
                  <c:v>64.513020833333329</c:v>
                </c:pt>
                <c:pt idx="25926">
                  <c:v>64.515625</c:v>
                </c:pt>
                <c:pt idx="25927">
                  <c:v>64.518229166666671</c:v>
                </c:pt>
                <c:pt idx="25928">
                  <c:v>64.520833333333329</c:v>
                </c:pt>
                <c:pt idx="25929">
                  <c:v>64.5234375</c:v>
                </c:pt>
                <c:pt idx="25930">
                  <c:v>64.526041666666671</c:v>
                </c:pt>
                <c:pt idx="25931">
                  <c:v>64.528645833333329</c:v>
                </c:pt>
                <c:pt idx="25932">
                  <c:v>64.53125</c:v>
                </c:pt>
                <c:pt idx="25933">
                  <c:v>64.533854166666671</c:v>
                </c:pt>
                <c:pt idx="25934">
                  <c:v>64.536458333333329</c:v>
                </c:pt>
                <c:pt idx="25935">
                  <c:v>64.5390625</c:v>
                </c:pt>
                <c:pt idx="25936">
                  <c:v>64.541666666666671</c:v>
                </c:pt>
                <c:pt idx="25937">
                  <c:v>64.544270833333329</c:v>
                </c:pt>
                <c:pt idx="25938">
                  <c:v>64.546875</c:v>
                </c:pt>
                <c:pt idx="25939">
                  <c:v>64.549479166666671</c:v>
                </c:pt>
                <c:pt idx="25940">
                  <c:v>64.552083333333329</c:v>
                </c:pt>
                <c:pt idx="25941">
                  <c:v>64.5546875</c:v>
                </c:pt>
                <c:pt idx="25942">
                  <c:v>64.557291666666671</c:v>
                </c:pt>
                <c:pt idx="25943">
                  <c:v>64.559895833333329</c:v>
                </c:pt>
                <c:pt idx="25944">
                  <c:v>64.5625</c:v>
                </c:pt>
                <c:pt idx="25945">
                  <c:v>64.565104166666671</c:v>
                </c:pt>
                <c:pt idx="25946">
                  <c:v>64.567708333333329</c:v>
                </c:pt>
                <c:pt idx="25947">
                  <c:v>64.5703125</c:v>
                </c:pt>
                <c:pt idx="25948">
                  <c:v>64.572916666666671</c:v>
                </c:pt>
                <c:pt idx="25949">
                  <c:v>64.575520833333329</c:v>
                </c:pt>
                <c:pt idx="25950">
                  <c:v>64.578125</c:v>
                </c:pt>
                <c:pt idx="25951">
                  <c:v>64.580729166666671</c:v>
                </c:pt>
                <c:pt idx="25952">
                  <c:v>64.583333333333329</c:v>
                </c:pt>
                <c:pt idx="25953">
                  <c:v>64.5859375</c:v>
                </c:pt>
                <c:pt idx="25954">
                  <c:v>64.588541666666671</c:v>
                </c:pt>
                <c:pt idx="25955">
                  <c:v>64.591145833333329</c:v>
                </c:pt>
                <c:pt idx="25956">
                  <c:v>64.59375</c:v>
                </c:pt>
                <c:pt idx="25957">
                  <c:v>64.596354166666671</c:v>
                </c:pt>
                <c:pt idx="25958">
                  <c:v>64.598958333333329</c:v>
                </c:pt>
                <c:pt idx="25959">
                  <c:v>64.6015625</c:v>
                </c:pt>
                <c:pt idx="25960">
                  <c:v>64.604166666666671</c:v>
                </c:pt>
                <c:pt idx="25961">
                  <c:v>64.606770833333329</c:v>
                </c:pt>
                <c:pt idx="25962">
                  <c:v>64.609375</c:v>
                </c:pt>
                <c:pt idx="25963">
                  <c:v>64.611979166666671</c:v>
                </c:pt>
                <c:pt idx="25964">
                  <c:v>64.614583333333329</c:v>
                </c:pt>
                <c:pt idx="25965">
                  <c:v>64.6171875</c:v>
                </c:pt>
                <c:pt idx="25966">
                  <c:v>64.619791666666671</c:v>
                </c:pt>
                <c:pt idx="25967">
                  <c:v>64.622395833333329</c:v>
                </c:pt>
                <c:pt idx="25968">
                  <c:v>64.625</c:v>
                </c:pt>
                <c:pt idx="25969">
                  <c:v>64.627604166666671</c:v>
                </c:pt>
                <c:pt idx="25970">
                  <c:v>64.630208333333329</c:v>
                </c:pt>
                <c:pt idx="25971">
                  <c:v>64.6328125</c:v>
                </c:pt>
                <c:pt idx="25972">
                  <c:v>64.635416666666671</c:v>
                </c:pt>
                <c:pt idx="25973">
                  <c:v>64.638020833333329</c:v>
                </c:pt>
                <c:pt idx="25974">
                  <c:v>64.640625</c:v>
                </c:pt>
                <c:pt idx="25975">
                  <c:v>64.643229166666671</c:v>
                </c:pt>
                <c:pt idx="25976">
                  <c:v>64.645833333333329</c:v>
                </c:pt>
                <c:pt idx="25977">
                  <c:v>64.6484375</c:v>
                </c:pt>
                <c:pt idx="25978">
                  <c:v>64.651041666666671</c:v>
                </c:pt>
                <c:pt idx="25979">
                  <c:v>64.653645833333329</c:v>
                </c:pt>
                <c:pt idx="25980">
                  <c:v>64.65625</c:v>
                </c:pt>
                <c:pt idx="25981">
                  <c:v>64.658854166666671</c:v>
                </c:pt>
                <c:pt idx="25982">
                  <c:v>64.661458333333329</c:v>
                </c:pt>
                <c:pt idx="25983">
                  <c:v>64.6640625</c:v>
                </c:pt>
                <c:pt idx="25984">
                  <c:v>64.666666666666671</c:v>
                </c:pt>
                <c:pt idx="25985">
                  <c:v>64.669270833333329</c:v>
                </c:pt>
                <c:pt idx="25986">
                  <c:v>64.671875</c:v>
                </c:pt>
                <c:pt idx="25987">
                  <c:v>64.674479166666671</c:v>
                </c:pt>
                <c:pt idx="25988">
                  <c:v>64.677083333333329</c:v>
                </c:pt>
                <c:pt idx="25989">
                  <c:v>64.6796875</c:v>
                </c:pt>
                <c:pt idx="25990">
                  <c:v>64.682291666666671</c:v>
                </c:pt>
                <c:pt idx="25991">
                  <c:v>64.684895833333329</c:v>
                </c:pt>
                <c:pt idx="25992">
                  <c:v>64.6875</c:v>
                </c:pt>
                <c:pt idx="25993">
                  <c:v>64.690104166666671</c:v>
                </c:pt>
                <c:pt idx="25994">
                  <c:v>64.692708333333329</c:v>
                </c:pt>
                <c:pt idx="25995">
                  <c:v>64.6953125</c:v>
                </c:pt>
                <c:pt idx="25996">
                  <c:v>64.697916666666671</c:v>
                </c:pt>
                <c:pt idx="25997">
                  <c:v>64.700520833333329</c:v>
                </c:pt>
                <c:pt idx="25998">
                  <c:v>64.703125</c:v>
                </c:pt>
                <c:pt idx="25999">
                  <c:v>64.705729166666671</c:v>
                </c:pt>
                <c:pt idx="26000">
                  <c:v>64.708333333333329</c:v>
                </c:pt>
                <c:pt idx="26001">
                  <c:v>64.7109375</c:v>
                </c:pt>
                <c:pt idx="26002">
                  <c:v>64.713541666666671</c:v>
                </c:pt>
                <c:pt idx="26003">
                  <c:v>64.716145833333329</c:v>
                </c:pt>
                <c:pt idx="26004">
                  <c:v>64.71875</c:v>
                </c:pt>
                <c:pt idx="26005">
                  <c:v>64.721354166666671</c:v>
                </c:pt>
                <c:pt idx="26006">
                  <c:v>64.723958333333329</c:v>
                </c:pt>
                <c:pt idx="26007">
                  <c:v>64.7265625</c:v>
                </c:pt>
                <c:pt idx="26008">
                  <c:v>64.729166666666671</c:v>
                </c:pt>
                <c:pt idx="26009">
                  <c:v>64.731770833333329</c:v>
                </c:pt>
                <c:pt idx="26010">
                  <c:v>64.734375</c:v>
                </c:pt>
                <c:pt idx="26011">
                  <c:v>64.736979166666671</c:v>
                </c:pt>
                <c:pt idx="26012">
                  <c:v>64.739583333333329</c:v>
                </c:pt>
                <c:pt idx="26013">
                  <c:v>64.7421875</c:v>
                </c:pt>
                <c:pt idx="26014">
                  <c:v>64.744791666666671</c:v>
                </c:pt>
                <c:pt idx="26015">
                  <c:v>64.747395833333329</c:v>
                </c:pt>
                <c:pt idx="26016">
                  <c:v>64.75</c:v>
                </c:pt>
                <c:pt idx="26017">
                  <c:v>64.752604166666671</c:v>
                </c:pt>
                <c:pt idx="26018">
                  <c:v>64.755208333333329</c:v>
                </c:pt>
                <c:pt idx="26019">
                  <c:v>64.7578125</c:v>
                </c:pt>
                <c:pt idx="26020">
                  <c:v>64.760416666666671</c:v>
                </c:pt>
                <c:pt idx="26021">
                  <c:v>64.763020833333329</c:v>
                </c:pt>
                <c:pt idx="26022">
                  <c:v>64.765625</c:v>
                </c:pt>
                <c:pt idx="26023">
                  <c:v>64.768229166666671</c:v>
                </c:pt>
                <c:pt idx="26024">
                  <c:v>64.770833333333329</c:v>
                </c:pt>
                <c:pt idx="26025">
                  <c:v>64.7734375</c:v>
                </c:pt>
                <c:pt idx="26026">
                  <c:v>64.776041666666671</c:v>
                </c:pt>
                <c:pt idx="26027">
                  <c:v>64.778645833333329</c:v>
                </c:pt>
                <c:pt idx="26028">
                  <c:v>64.78125</c:v>
                </c:pt>
                <c:pt idx="26029">
                  <c:v>64.783854166666671</c:v>
                </c:pt>
                <c:pt idx="26030">
                  <c:v>64.786458333333329</c:v>
                </c:pt>
                <c:pt idx="26031">
                  <c:v>64.7890625</c:v>
                </c:pt>
                <c:pt idx="26032">
                  <c:v>64.791666666666671</c:v>
                </c:pt>
                <c:pt idx="26033">
                  <c:v>64.794270833333329</c:v>
                </c:pt>
                <c:pt idx="26034">
                  <c:v>64.796875</c:v>
                </c:pt>
                <c:pt idx="26035">
                  <c:v>64.799479166666671</c:v>
                </c:pt>
                <c:pt idx="26036">
                  <c:v>64.802083333333329</c:v>
                </c:pt>
                <c:pt idx="26037">
                  <c:v>64.8046875</c:v>
                </c:pt>
                <c:pt idx="26038">
                  <c:v>64.807291666666671</c:v>
                </c:pt>
                <c:pt idx="26039">
                  <c:v>64.809895833333329</c:v>
                </c:pt>
                <c:pt idx="26040">
                  <c:v>64.8125</c:v>
                </c:pt>
                <c:pt idx="26041">
                  <c:v>64.815104166666671</c:v>
                </c:pt>
                <c:pt idx="26042">
                  <c:v>64.817708333333329</c:v>
                </c:pt>
                <c:pt idx="26043">
                  <c:v>64.8203125</c:v>
                </c:pt>
                <c:pt idx="26044">
                  <c:v>64.822916666666671</c:v>
                </c:pt>
                <c:pt idx="26045">
                  <c:v>64.825520833333329</c:v>
                </c:pt>
                <c:pt idx="26046">
                  <c:v>64.828125</c:v>
                </c:pt>
                <c:pt idx="26047">
                  <c:v>64.830729166666671</c:v>
                </c:pt>
                <c:pt idx="26048">
                  <c:v>64.833333333333329</c:v>
                </c:pt>
                <c:pt idx="26049">
                  <c:v>64.8359375</c:v>
                </c:pt>
                <c:pt idx="26050">
                  <c:v>64.838541666666671</c:v>
                </c:pt>
                <c:pt idx="26051">
                  <c:v>64.841145833333329</c:v>
                </c:pt>
                <c:pt idx="26052">
                  <c:v>64.84375</c:v>
                </c:pt>
                <c:pt idx="26053">
                  <c:v>64.846354166666671</c:v>
                </c:pt>
                <c:pt idx="26054">
                  <c:v>64.848958333333329</c:v>
                </c:pt>
                <c:pt idx="26055">
                  <c:v>64.8515625</c:v>
                </c:pt>
                <c:pt idx="26056">
                  <c:v>64.854166666666671</c:v>
                </c:pt>
                <c:pt idx="26057">
                  <c:v>64.856770833333329</c:v>
                </c:pt>
                <c:pt idx="26058">
                  <c:v>64.859375</c:v>
                </c:pt>
                <c:pt idx="26059">
                  <c:v>64.861979166666671</c:v>
                </c:pt>
                <c:pt idx="26060">
                  <c:v>64.864583333333329</c:v>
                </c:pt>
                <c:pt idx="26061">
                  <c:v>64.8671875</c:v>
                </c:pt>
                <c:pt idx="26062">
                  <c:v>64.869791666666671</c:v>
                </c:pt>
                <c:pt idx="26063">
                  <c:v>64.872395833333329</c:v>
                </c:pt>
                <c:pt idx="26064">
                  <c:v>64.875</c:v>
                </c:pt>
                <c:pt idx="26065">
                  <c:v>64.877604166666671</c:v>
                </c:pt>
                <c:pt idx="26066">
                  <c:v>64.880208333333329</c:v>
                </c:pt>
                <c:pt idx="26067">
                  <c:v>64.8828125</c:v>
                </c:pt>
                <c:pt idx="26068">
                  <c:v>64.885416666666671</c:v>
                </c:pt>
                <c:pt idx="26069">
                  <c:v>64.888020833333329</c:v>
                </c:pt>
                <c:pt idx="26070">
                  <c:v>64.890625</c:v>
                </c:pt>
                <c:pt idx="26071">
                  <c:v>64.893229166666671</c:v>
                </c:pt>
                <c:pt idx="26072">
                  <c:v>64.895833333333329</c:v>
                </c:pt>
                <c:pt idx="26073">
                  <c:v>64.8984375</c:v>
                </c:pt>
                <c:pt idx="26074">
                  <c:v>64.901041666666671</c:v>
                </c:pt>
                <c:pt idx="26075">
                  <c:v>64.903645833333329</c:v>
                </c:pt>
                <c:pt idx="26076">
                  <c:v>64.90625</c:v>
                </c:pt>
                <c:pt idx="26077">
                  <c:v>64.908854166666671</c:v>
                </c:pt>
                <c:pt idx="26078">
                  <c:v>64.911458333333329</c:v>
                </c:pt>
                <c:pt idx="26079">
                  <c:v>64.9140625</c:v>
                </c:pt>
                <c:pt idx="26080">
                  <c:v>64.916666666666671</c:v>
                </c:pt>
                <c:pt idx="26081">
                  <c:v>64.919270833333329</c:v>
                </c:pt>
                <c:pt idx="26082">
                  <c:v>64.921875</c:v>
                </c:pt>
                <c:pt idx="26083">
                  <c:v>64.924479166666671</c:v>
                </c:pt>
                <c:pt idx="26084">
                  <c:v>64.927083333333329</c:v>
                </c:pt>
                <c:pt idx="26085">
                  <c:v>64.9296875</c:v>
                </c:pt>
                <c:pt idx="26086">
                  <c:v>64.932291666666671</c:v>
                </c:pt>
                <c:pt idx="26087">
                  <c:v>64.934895833333329</c:v>
                </c:pt>
                <c:pt idx="26088">
                  <c:v>64.9375</c:v>
                </c:pt>
                <c:pt idx="26089">
                  <c:v>64.940104166666671</c:v>
                </c:pt>
                <c:pt idx="26090">
                  <c:v>64.942708333333329</c:v>
                </c:pt>
                <c:pt idx="26091">
                  <c:v>64.9453125</c:v>
                </c:pt>
                <c:pt idx="26092">
                  <c:v>64.947916666666671</c:v>
                </c:pt>
                <c:pt idx="26093">
                  <c:v>64.950520833333329</c:v>
                </c:pt>
                <c:pt idx="26094">
                  <c:v>64.953125</c:v>
                </c:pt>
                <c:pt idx="26095">
                  <c:v>64.955729166666671</c:v>
                </c:pt>
                <c:pt idx="26096">
                  <c:v>64.958333333333329</c:v>
                </c:pt>
                <c:pt idx="26097">
                  <c:v>64.9609375</c:v>
                </c:pt>
                <c:pt idx="26098">
                  <c:v>64.963541666666671</c:v>
                </c:pt>
                <c:pt idx="26099">
                  <c:v>64.966145833333329</c:v>
                </c:pt>
                <c:pt idx="26100">
                  <c:v>64.96875</c:v>
                </c:pt>
                <c:pt idx="26101">
                  <c:v>64.971354166666671</c:v>
                </c:pt>
                <c:pt idx="26102">
                  <c:v>64.973958333333329</c:v>
                </c:pt>
                <c:pt idx="26103">
                  <c:v>64.9765625</c:v>
                </c:pt>
                <c:pt idx="26104">
                  <c:v>64.979166666666671</c:v>
                </c:pt>
                <c:pt idx="26105">
                  <c:v>64.981770833333329</c:v>
                </c:pt>
                <c:pt idx="26106">
                  <c:v>64.984375</c:v>
                </c:pt>
                <c:pt idx="26107">
                  <c:v>64.986979166666671</c:v>
                </c:pt>
                <c:pt idx="26108">
                  <c:v>64.989583333333329</c:v>
                </c:pt>
                <c:pt idx="26109">
                  <c:v>64.9921875</c:v>
                </c:pt>
                <c:pt idx="26110">
                  <c:v>64.994791666666671</c:v>
                </c:pt>
                <c:pt idx="26111">
                  <c:v>64.997395833333329</c:v>
                </c:pt>
                <c:pt idx="26112">
                  <c:v>65</c:v>
                </c:pt>
                <c:pt idx="26113">
                  <c:v>65.002604166666671</c:v>
                </c:pt>
                <c:pt idx="26114">
                  <c:v>65.005208333333329</c:v>
                </c:pt>
                <c:pt idx="26115">
                  <c:v>65.0078125</c:v>
                </c:pt>
                <c:pt idx="26116">
                  <c:v>65.010416666666671</c:v>
                </c:pt>
                <c:pt idx="26117">
                  <c:v>65.013020833333329</c:v>
                </c:pt>
                <c:pt idx="26118">
                  <c:v>65.015625</c:v>
                </c:pt>
                <c:pt idx="26119">
                  <c:v>65.018229166666671</c:v>
                </c:pt>
                <c:pt idx="26120">
                  <c:v>65.020833333333329</c:v>
                </c:pt>
                <c:pt idx="26121">
                  <c:v>65.0234375</c:v>
                </c:pt>
                <c:pt idx="26122">
                  <c:v>65.026041666666671</c:v>
                </c:pt>
                <c:pt idx="26123">
                  <c:v>65.028645833333329</c:v>
                </c:pt>
                <c:pt idx="26124">
                  <c:v>65.03125</c:v>
                </c:pt>
                <c:pt idx="26125">
                  <c:v>65.033854166666671</c:v>
                </c:pt>
                <c:pt idx="26126">
                  <c:v>65.036458333333329</c:v>
                </c:pt>
                <c:pt idx="26127">
                  <c:v>65.0390625</c:v>
                </c:pt>
                <c:pt idx="26128">
                  <c:v>65.041666666666671</c:v>
                </c:pt>
                <c:pt idx="26129">
                  <c:v>65.044270833333329</c:v>
                </c:pt>
                <c:pt idx="26130">
                  <c:v>65.046875</c:v>
                </c:pt>
                <c:pt idx="26131">
                  <c:v>65.049479166666671</c:v>
                </c:pt>
                <c:pt idx="26132">
                  <c:v>65.052083333333329</c:v>
                </c:pt>
                <c:pt idx="26133">
                  <c:v>65.0546875</c:v>
                </c:pt>
                <c:pt idx="26134">
                  <c:v>65.057291666666671</c:v>
                </c:pt>
                <c:pt idx="26135">
                  <c:v>65.059895833333329</c:v>
                </c:pt>
                <c:pt idx="26136">
                  <c:v>65.0625</c:v>
                </c:pt>
                <c:pt idx="26137">
                  <c:v>65.065104166666671</c:v>
                </c:pt>
                <c:pt idx="26138">
                  <c:v>65.067708333333329</c:v>
                </c:pt>
                <c:pt idx="26139">
                  <c:v>65.0703125</c:v>
                </c:pt>
                <c:pt idx="26140">
                  <c:v>65.072916666666671</c:v>
                </c:pt>
                <c:pt idx="26141">
                  <c:v>65.075520833333329</c:v>
                </c:pt>
                <c:pt idx="26142">
                  <c:v>65.078125</c:v>
                </c:pt>
                <c:pt idx="26143">
                  <c:v>65.080729166666671</c:v>
                </c:pt>
                <c:pt idx="26144">
                  <c:v>65.083333333333329</c:v>
                </c:pt>
                <c:pt idx="26145">
                  <c:v>65.0859375</c:v>
                </c:pt>
                <c:pt idx="26146">
                  <c:v>65.088541666666671</c:v>
                </c:pt>
                <c:pt idx="26147">
                  <c:v>65.091145833333329</c:v>
                </c:pt>
                <c:pt idx="26148">
                  <c:v>65.09375</c:v>
                </c:pt>
                <c:pt idx="26149">
                  <c:v>65.096354166666671</c:v>
                </c:pt>
                <c:pt idx="26150">
                  <c:v>65.098958333333329</c:v>
                </c:pt>
                <c:pt idx="26151">
                  <c:v>65.1015625</c:v>
                </c:pt>
                <c:pt idx="26152">
                  <c:v>65.104166666666671</c:v>
                </c:pt>
                <c:pt idx="26153">
                  <c:v>65.106770833333329</c:v>
                </c:pt>
                <c:pt idx="26154">
                  <c:v>65.109375</c:v>
                </c:pt>
                <c:pt idx="26155">
                  <c:v>65.111979166666671</c:v>
                </c:pt>
                <c:pt idx="26156">
                  <c:v>65.114583333333329</c:v>
                </c:pt>
                <c:pt idx="26157">
                  <c:v>65.1171875</c:v>
                </c:pt>
                <c:pt idx="26158">
                  <c:v>65.119791666666671</c:v>
                </c:pt>
                <c:pt idx="26159">
                  <c:v>65.122395833333329</c:v>
                </c:pt>
                <c:pt idx="26160">
                  <c:v>65.125</c:v>
                </c:pt>
                <c:pt idx="26161">
                  <c:v>65.127604166666671</c:v>
                </c:pt>
                <c:pt idx="26162">
                  <c:v>65.130208333333329</c:v>
                </c:pt>
                <c:pt idx="26163">
                  <c:v>65.1328125</c:v>
                </c:pt>
                <c:pt idx="26164">
                  <c:v>65.135416666666671</c:v>
                </c:pt>
                <c:pt idx="26165">
                  <c:v>65.138020833333329</c:v>
                </c:pt>
                <c:pt idx="26166">
                  <c:v>65.140625</c:v>
                </c:pt>
                <c:pt idx="26167">
                  <c:v>65.143229166666671</c:v>
                </c:pt>
                <c:pt idx="26168">
                  <c:v>65.145833333333329</c:v>
                </c:pt>
                <c:pt idx="26169">
                  <c:v>65.1484375</c:v>
                </c:pt>
                <c:pt idx="26170">
                  <c:v>65.151041666666671</c:v>
                </c:pt>
                <c:pt idx="26171">
                  <c:v>65.153645833333329</c:v>
                </c:pt>
                <c:pt idx="26172">
                  <c:v>65.15625</c:v>
                </c:pt>
                <c:pt idx="26173">
                  <c:v>65.158854166666671</c:v>
                </c:pt>
                <c:pt idx="26174">
                  <c:v>65.161458333333329</c:v>
                </c:pt>
                <c:pt idx="26175">
                  <c:v>65.1640625</c:v>
                </c:pt>
                <c:pt idx="26176">
                  <c:v>65.166666666666671</c:v>
                </c:pt>
                <c:pt idx="26177">
                  <c:v>65.169270833333329</c:v>
                </c:pt>
                <c:pt idx="26178">
                  <c:v>65.171875</c:v>
                </c:pt>
                <c:pt idx="26179">
                  <c:v>65.174479166666671</c:v>
                </c:pt>
                <c:pt idx="26180">
                  <c:v>65.177083333333329</c:v>
                </c:pt>
                <c:pt idx="26181">
                  <c:v>65.1796875</c:v>
                </c:pt>
                <c:pt idx="26182">
                  <c:v>65.182291666666671</c:v>
                </c:pt>
                <c:pt idx="26183">
                  <c:v>65.184895833333329</c:v>
                </c:pt>
                <c:pt idx="26184">
                  <c:v>65.1875</c:v>
                </c:pt>
                <c:pt idx="26185">
                  <c:v>65.190104166666671</c:v>
                </c:pt>
                <c:pt idx="26186">
                  <c:v>65.192708333333329</c:v>
                </c:pt>
                <c:pt idx="26187">
                  <c:v>65.1953125</c:v>
                </c:pt>
                <c:pt idx="26188">
                  <c:v>65.197916666666671</c:v>
                </c:pt>
                <c:pt idx="26189">
                  <c:v>65.200520833333329</c:v>
                </c:pt>
                <c:pt idx="26190">
                  <c:v>65.203125</c:v>
                </c:pt>
                <c:pt idx="26191">
                  <c:v>65.205729166666671</c:v>
                </c:pt>
                <c:pt idx="26192">
                  <c:v>65.208333333333329</c:v>
                </c:pt>
                <c:pt idx="26193">
                  <c:v>65.2109375</c:v>
                </c:pt>
                <c:pt idx="26194">
                  <c:v>65.213541666666671</c:v>
                </c:pt>
                <c:pt idx="26195">
                  <c:v>65.216145833333329</c:v>
                </c:pt>
                <c:pt idx="26196">
                  <c:v>65.21875</c:v>
                </c:pt>
                <c:pt idx="26197">
                  <c:v>65.221354166666671</c:v>
                </c:pt>
                <c:pt idx="26198">
                  <c:v>65.223958333333329</c:v>
                </c:pt>
                <c:pt idx="26199">
                  <c:v>65.2265625</c:v>
                </c:pt>
                <c:pt idx="26200">
                  <c:v>65.229166666666671</c:v>
                </c:pt>
                <c:pt idx="26201">
                  <c:v>65.231770833333329</c:v>
                </c:pt>
                <c:pt idx="26202">
                  <c:v>65.234375</c:v>
                </c:pt>
                <c:pt idx="26203">
                  <c:v>65.236979166666671</c:v>
                </c:pt>
                <c:pt idx="26204">
                  <c:v>65.239583333333329</c:v>
                </c:pt>
                <c:pt idx="26205">
                  <c:v>65.2421875</c:v>
                </c:pt>
                <c:pt idx="26206">
                  <c:v>65.244791666666671</c:v>
                </c:pt>
                <c:pt idx="26207">
                  <c:v>65.247395833333329</c:v>
                </c:pt>
                <c:pt idx="26208">
                  <c:v>65.25</c:v>
                </c:pt>
                <c:pt idx="26209">
                  <c:v>65.252604166666671</c:v>
                </c:pt>
                <c:pt idx="26210">
                  <c:v>65.255208333333329</c:v>
                </c:pt>
                <c:pt idx="26211">
                  <c:v>65.2578125</c:v>
                </c:pt>
                <c:pt idx="26212">
                  <c:v>65.260416666666671</c:v>
                </c:pt>
                <c:pt idx="26213">
                  <c:v>65.263020833333329</c:v>
                </c:pt>
                <c:pt idx="26214">
                  <c:v>65.265625</c:v>
                </c:pt>
                <c:pt idx="26215">
                  <c:v>65.268229166666671</c:v>
                </c:pt>
                <c:pt idx="26216">
                  <c:v>65.270833333333329</c:v>
                </c:pt>
                <c:pt idx="26217">
                  <c:v>65.2734375</c:v>
                </c:pt>
                <c:pt idx="26218">
                  <c:v>65.276041666666671</c:v>
                </c:pt>
                <c:pt idx="26219">
                  <c:v>65.278645833333329</c:v>
                </c:pt>
                <c:pt idx="26220">
                  <c:v>65.28125</c:v>
                </c:pt>
                <c:pt idx="26221">
                  <c:v>65.283854166666671</c:v>
                </c:pt>
                <c:pt idx="26222">
                  <c:v>65.286458333333329</c:v>
                </c:pt>
                <c:pt idx="26223">
                  <c:v>65.2890625</c:v>
                </c:pt>
                <c:pt idx="26224">
                  <c:v>65.291666666666671</c:v>
                </c:pt>
                <c:pt idx="26225">
                  <c:v>65.294270833333329</c:v>
                </c:pt>
                <c:pt idx="26226">
                  <c:v>65.296875</c:v>
                </c:pt>
                <c:pt idx="26227">
                  <c:v>65.299479166666671</c:v>
                </c:pt>
                <c:pt idx="26228">
                  <c:v>65.302083333333329</c:v>
                </c:pt>
                <c:pt idx="26229">
                  <c:v>65.3046875</c:v>
                </c:pt>
                <c:pt idx="26230">
                  <c:v>65.307291666666671</c:v>
                </c:pt>
                <c:pt idx="26231">
                  <c:v>65.309895833333329</c:v>
                </c:pt>
                <c:pt idx="26232">
                  <c:v>65.3125</c:v>
                </c:pt>
                <c:pt idx="26233">
                  <c:v>65.315104166666671</c:v>
                </c:pt>
                <c:pt idx="26234">
                  <c:v>65.317708333333329</c:v>
                </c:pt>
                <c:pt idx="26235">
                  <c:v>65.3203125</c:v>
                </c:pt>
                <c:pt idx="26236">
                  <c:v>65.322916666666671</c:v>
                </c:pt>
                <c:pt idx="26237">
                  <c:v>65.325520833333329</c:v>
                </c:pt>
                <c:pt idx="26238">
                  <c:v>65.328125</c:v>
                </c:pt>
                <c:pt idx="26239">
                  <c:v>65.330729166666671</c:v>
                </c:pt>
                <c:pt idx="26240">
                  <c:v>65.333333333333329</c:v>
                </c:pt>
                <c:pt idx="26241">
                  <c:v>65.3359375</c:v>
                </c:pt>
                <c:pt idx="26242">
                  <c:v>65.338541666666671</c:v>
                </c:pt>
                <c:pt idx="26243">
                  <c:v>65.341145833333329</c:v>
                </c:pt>
                <c:pt idx="26244">
                  <c:v>65.34375</c:v>
                </c:pt>
                <c:pt idx="26245">
                  <c:v>65.346354166666671</c:v>
                </c:pt>
                <c:pt idx="26246">
                  <c:v>65.348958333333329</c:v>
                </c:pt>
                <c:pt idx="26247">
                  <c:v>65.3515625</c:v>
                </c:pt>
                <c:pt idx="26248">
                  <c:v>65.354166666666671</c:v>
                </c:pt>
                <c:pt idx="26249">
                  <c:v>65.356770833333329</c:v>
                </c:pt>
                <c:pt idx="26250">
                  <c:v>65.359375</c:v>
                </c:pt>
                <c:pt idx="26251">
                  <c:v>65.361979166666671</c:v>
                </c:pt>
                <c:pt idx="26252">
                  <c:v>65.364583333333329</c:v>
                </c:pt>
                <c:pt idx="26253">
                  <c:v>65.3671875</c:v>
                </c:pt>
                <c:pt idx="26254">
                  <c:v>65.369791666666671</c:v>
                </c:pt>
                <c:pt idx="26255">
                  <c:v>65.372395833333329</c:v>
                </c:pt>
                <c:pt idx="26256">
                  <c:v>65.375</c:v>
                </c:pt>
                <c:pt idx="26257">
                  <c:v>65.377604166666671</c:v>
                </c:pt>
                <c:pt idx="26258">
                  <c:v>65.380208333333329</c:v>
                </c:pt>
                <c:pt idx="26259">
                  <c:v>65.3828125</c:v>
                </c:pt>
                <c:pt idx="26260">
                  <c:v>65.385416666666671</c:v>
                </c:pt>
                <c:pt idx="26261">
                  <c:v>65.388020833333329</c:v>
                </c:pt>
                <c:pt idx="26262">
                  <c:v>65.390625</c:v>
                </c:pt>
                <c:pt idx="26263">
                  <c:v>65.393229166666671</c:v>
                </c:pt>
                <c:pt idx="26264">
                  <c:v>65.395833333333329</c:v>
                </c:pt>
                <c:pt idx="26265">
                  <c:v>65.3984375</c:v>
                </c:pt>
                <c:pt idx="26266">
                  <c:v>65.401041666666671</c:v>
                </c:pt>
                <c:pt idx="26267">
                  <c:v>65.403645833333329</c:v>
                </c:pt>
                <c:pt idx="26268">
                  <c:v>65.40625</c:v>
                </c:pt>
                <c:pt idx="26269">
                  <c:v>65.408854166666671</c:v>
                </c:pt>
                <c:pt idx="26270">
                  <c:v>65.411458333333329</c:v>
                </c:pt>
                <c:pt idx="26271">
                  <c:v>65.4140625</c:v>
                </c:pt>
                <c:pt idx="26272">
                  <c:v>65.416666666666671</c:v>
                </c:pt>
                <c:pt idx="26273">
                  <c:v>65.419270833333329</c:v>
                </c:pt>
                <c:pt idx="26274">
                  <c:v>65.421875</c:v>
                </c:pt>
                <c:pt idx="26275">
                  <c:v>65.424479166666671</c:v>
                </c:pt>
                <c:pt idx="26276">
                  <c:v>65.427083333333329</c:v>
                </c:pt>
                <c:pt idx="26277">
                  <c:v>65.4296875</c:v>
                </c:pt>
                <c:pt idx="26278">
                  <c:v>65.432291666666671</c:v>
                </c:pt>
                <c:pt idx="26279">
                  <c:v>65.434895833333329</c:v>
                </c:pt>
                <c:pt idx="26280">
                  <c:v>65.4375</c:v>
                </c:pt>
                <c:pt idx="26281">
                  <c:v>65.440104166666671</c:v>
                </c:pt>
                <c:pt idx="26282">
                  <c:v>65.442708333333329</c:v>
                </c:pt>
                <c:pt idx="26283">
                  <c:v>65.4453125</c:v>
                </c:pt>
                <c:pt idx="26284">
                  <c:v>65.447916666666671</c:v>
                </c:pt>
                <c:pt idx="26285">
                  <c:v>65.450520833333329</c:v>
                </c:pt>
                <c:pt idx="26286">
                  <c:v>65.453125</c:v>
                </c:pt>
                <c:pt idx="26287">
                  <c:v>65.455729166666671</c:v>
                </c:pt>
                <c:pt idx="26288">
                  <c:v>65.458333333333329</c:v>
                </c:pt>
                <c:pt idx="26289">
                  <c:v>65.4609375</c:v>
                </c:pt>
                <c:pt idx="26290">
                  <c:v>65.463541666666671</c:v>
                </c:pt>
                <c:pt idx="26291">
                  <c:v>65.466145833333329</c:v>
                </c:pt>
                <c:pt idx="26292">
                  <c:v>65.46875</c:v>
                </c:pt>
                <c:pt idx="26293">
                  <c:v>65.471354166666671</c:v>
                </c:pt>
                <c:pt idx="26294">
                  <c:v>65.473958333333329</c:v>
                </c:pt>
                <c:pt idx="26295">
                  <c:v>65.4765625</c:v>
                </c:pt>
                <c:pt idx="26296">
                  <c:v>65.479166666666671</c:v>
                </c:pt>
                <c:pt idx="26297">
                  <c:v>65.481770833333329</c:v>
                </c:pt>
                <c:pt idx="26298">
                  <c:v>65.484375</c:v>
                </c:pt>
                <c:pt idx="26299">
                  <c:v>65.486979166666671</c:v>
                </c:pt>
                <c:pt idx="26300">
                  <c:v>65.489583333333329</c:v>
                </c:pt>
                <c:pt idx="26301">
                  <c:v>65.4921875</c:v>
                </c:pt>
                <c:pt idx="26302">
                  <c:v>65.494791666666671</c:v>
                </c:pt>
                <c:pt idx="26303">
                  <c:v>65.497395833333329</c:v>
                </c:pt>
                <c:pt idx="26304">
                  <c:v>65.5</c:v>
                </c:pt>
                <c:pt idx="26305">
                  <c:v>65.502604166666671</c:v>
                </c:pt>
                <c:pt idx="26306">
                  <c:v>65.505208333333329</c:v>
                </c:pt>
                <c:pt idx="26307">
                  <c:v>65.5078125</c:v>
                </c:pt>
                <c:pt idx="26308">
                  <c:v>65.510416666666671</c:v>
                </c:pt>
                <c:pt idx="26309">
                  <c:v>65.513020833333329</c:v>
                </c:pt>
                <c:pt idx="26310">
                  <c:v>65.515625</c:v>
                </c:pt>
                <c:pt idx="26311">
                  <c:v>65.518229166666671</c:v>
                </c:pt>
                <c:pt idx="26312">
                  <c:v>65.520833333333329</c:v>
                </c:pt>
                <c:pt idx="26313">
                  <c:v>65.5234375</c:v>
                </c:pt>
                <c:pt idx="26314">
                  <c:v>65.526041666666671</c:v>
                </c:pt>
                <c:pt idx="26315">
                  <c:v>65.528645833333329</c:v>
                </c:pt>
                <c:pt idx="26316">
                  <c:v>65.53125</c:v>
                </c:pt>
                <c:pt idx="26317">
                  <c:v>65.533854166666671</c:v>
                </c:pt>
                <c:pt idx="26318">
                  <c:v>65.536458333333329</c:v>
                </c:pt>
                <c:pt idx="26319">
                  <c:v>65.5390625</c:v>
                </c:pt>
                <c:pt idx="26320">
                  <c:v>65.541666666666671</c:v>
                </c:pt>
                <c:pt idx="26321">
                  <c:v>65.544270833333329</c:v>
                </c:pt>
                <c:pt idx="26322">
                  <c:v>65.546875</c:v>
                </c:pt>
                <c:pt idx="26323">
                  <c:v>65.549479166666671</c:v>
                </c:pt>
                <c:pt idx="26324">
                  <c:v>65.552083333333329</c:v>
                </c:pt>
                <c:pt idx="26325">
                  <c:v>65.5546875</c:v>
                </c:pt>
                <c:pt idx="26326">
                  <c:v>65.557291666666671</c:v>
                </c:pt>
                <c:pt idx="26327">
                  <c:v>65.559895833333329</c:v>
                </c:pt>
                <c:pt idx="26328">
                  <c:v>65.5625</c:v>
                </c:pt>
                <c:pt idx="26329">
                  <c:v>65.565104166666671</c:v>
                </c:pt>
                <c:pt idx="26330">
                  <c:v>65.567708333333329</c:v>
                </c:pt>
                <c:pt idx="26331">
                  <c:v>65.5703125</c:v>
                </c:pt>
                <c:pt idx="26332">
                  <c:v>65.572916666666671</c:v>
                </c:pt>
                <c:pt idx="26333">
                  <c:v>65.575520833333329</c:v>
                </c:pt>
                <c:pt idx="26334">
                  <c:v>65.578125</c:v>
                </c:pt>
                <c:pt idx="26335">
                  <c:v>65.580729166666671</c:v>
                </c:pt>
                <c:pt idx="26336">
                  <c:v>65.583333333333329</c:v>
                </c:pt>
                <c:pt idx="26337">
                  <c:v>65.5859375</c:v>
                </c:pt>
                <c:pt idx="26338">
                  <c:v>65.588541666666671</c:v>
                </c:pt>
                <c:pt idx="26339">
                  <c:v>65.591145833333329</c:v>
                </c:pt>
                <c:pt idx="26340">
                  <c:v>65.59375</c:v>
                </c:pt>
                <c:pt idx="26341">
                  <c:v>65.596354166666671</c:v>
                </c:pt>
                <c:pt idx="26342">
                  <c:v>65.598958333333329</c:v>
                </c:pt>
                <c:pt idx="26343">
                  <c:v>65.6015625</c:v>
                </c:pt>
                <c:pt idx="26344">
                  <c:v>65.604166666666671</c:v>
                </c:pt>
                <c:pt idx="26345">
                  <c:v>65.606770833333329</c:v>
                </c:pt>
                <c:pt idx="26346">
                  <c:v>65.609375</c:v>
                </c:pt>
                <c:pt idx="26347">
                  <c:v>65.611979166666671</c:v>
                </c:pt>
                <c:pt idx="26348">
                  <c:v>65.614583333333329</c:v>
                </c:pt>
                <c:pt idx="26349">
                  <c:v>65.6171875</c:v>
                </c:pt>
                <c:pt idx="26350">
                  <c:v>65.619791666666671</c:v>
                </c:pt>
                <c:pt idx="26351">
                  <c:v>65.622395833333329</c:v>
                </c:pt>
                <c:pt idx="26352">
                  <c:v>65.625</c:v>
                </c:pt>
                <c:pt idx="26353">
                  <c:v>65.627604166666671</c:v>
                </c:pt>
                <c:pt idx="26354">
                  <c:v>65.630208333333329</c:v>
                </c:pt>
                <c:pt idx="26355">
                  <c:v>65.6328125</c:v>
                </c:pt>
                <c:pt idx="26356">
                  <c:v>65.635416666666671</c:v>
                </c:pt>
                <c:pt idx="26357">
                  <c:v>65.638020833333329</c:v>
                </c:pt>
                <c:pt idx="26358">
                  <c:v>65.640625</c:v>
                </c:pt>
                <c:pt idx="26359">
                  <c:v>65.643229166666671</c:v>
                </c:pt>
                <c:pt idx="26360">
                  <c:v>65.645833333333329</c:v>
                </c:pt>
                <c:pt idx="26361">
                  <c:v>65.6484375</c:v>
                </c:pt>
                <c:pt idx="26362">
                  <c:v>65.651041666666671</c:v>
                </c:pt>
                <c:pt idx="26363">
                  <c:v>65.653645833333329</c:v>
                </c:pt>
                <c:pt idx="26364">
                  <c:v>65.65625</c:v>
                </c:pt>
                <c:pt idx="26365">
                  <c:v>65.658854166666671</c:v>
                </c:pt>
                <c:pt idx="26366">
                  <c:v>65.661458333333329</c:v>
                </c:pt>
                <c:pt idx="26367">
                  <c:v>65.6640625</c:v>
                </c:pt>
                <c:pt idx="26368">
                  <c:v>65.666666666666671</c:v>
                </c:pt>
                <c:pt idx="26369">
                  <c:v>65.669270833333329</c:v>
                </c:pt>
                <c:pt idx="26370">
                  <c:v>65.671875</c:v>
                </c:pt>
                <c:pt idx="26371">
                  <c:v>65.674479166666671</c:v>
                </c:pt>
                <c:pt idx="26372">
                  <c:v>65.677083333333329</c:v>
                </c:pt>
                <c:pt idx="26373">
                  <c:v>65.6796875</c:v>
                </c:pt>
                <c:pt idx="26374">
                  <c:v>65.682291666666671</c:v>
                </c:pt>
                <c:pt idx="26375">
                  <c:v>65.684895833333329</c:v>
                </c:pt>
                <c:pt idx="26376">
                  <c:v>65.6875</c:v>
                </c:pt>
                <c:pt idx="26377">
                  <c:v>65.690104166666671</c:v>
                </c:pt>
                <c:pt idx="26378">
                  <c:v>65.692708333333329</c:v>
                </c:pt>
                <c:pt idx="26379">
                  <c:v>65.6953125</c:v>
                </c:pt>
                <c:pt idx="26380">
                  <c:v>65.697916666666671</c:v>
                </c:pt>
                <c:pt idx="26381">
                  <c:v>65.700520833333329</c:v>
                </c:pt>
                <c:pt idx="26382">
                  <c:v>65.703125</c:v>
                </c:pt>
                <c:pt idx="26383">
                  <c:v>65.705729166666671</c:v>
                </c:pt>
                <c:pt idx="26384">
                  <c:v>65.708333333333329</c:v>
                </c:pt>
                <c:pt idx="26385">
                  <c:v>65.7109375</c:v>
                </c:pt>
                <c:pt idx="26386">
                  <c:v>65.713541666666671</c:v>
                </c:pt>
                <c:pt idx="26387">
                  <c:v>65.716145833333329</c:v>
                </c:pt>
                <c:pt idx="26388">
                  <c:v>65.71875</c:v>
                </c:pt>
                <c:pt idx="26389">
                  <c:v>65.721354166666671</c:v>
                </c:pt>
                <c:pt idx="26390">
                  <c:v>65.723958333333329</c:v>
                </c:pt>
                <c:pt idx="26391">
                  <c:v>65.7265625</c:v>
                </c:pt>
                <c:pt idx="26392">
                  <c:v>65.729166666666671</c:v>
                </c:pt>
                <c:pt idx="26393">
                  <c:v>65.731770833333329</c:v>
                </c:pt>
                <c:pt idx="26394">
                  <c:v>65.734375</c:v>
                </c:pt>
                <c:pt idx="26395">
                  <c:v>65.736979166666671</c:v>
                </c:pt>
                <c:pt idx="26396">
                  <c:v>65.739583333333329</c:v>
                </c:pt>
                <c:pt idx="26397">
                  <c:v>65.7421875</c:v>
                </c:pt>
                <c:pt idx="26398">
                  <c:v>65.744791666666671</c:v>
                </c:pt>
                <c:pt idx="26399">
                  <c:v>65.747395833333329</c:v>
                </c:pt>
                <c:pt idx="26400">
                  <c:v>65.75</c:v>
                </c:pt>
                <c:pt idx="26401">
                  <c:v>65.752604166666671</c:v>
                </c:pt>
                <c:pt idx="26402">
                  <c:v>65.755208333333329</c:v>
                </c:pt>
                <c:pt idx="26403">
                  <c:v>65.7578125</c:v>
                </c:pt>
                <c:pt idx="26404">
                  <c:v>65.760416666666671</c:v>
                </c:pt>
                <c:pt idx="26405">
                  <c:v>65.763020833333329</c:v>
                </c:pt>
                <c:pt idx="26406">
                  <c:v>65.765625</c:v>
                </c:pt>
                <c:pt idx="26407">
                  <c:v>65.768229166666671</c:v>
                </c:pt>
                <c:pt idx="26408">
                  <c:v>65.770833333333329</c:v>
                </c:pt>
                <c:pt idx="26409">
                  <c:v>65.7734375</c:v>
                </c:pt>
                <c:pt idx="26410">
                  <c:v>65.776041666666671</c:v>
                </c:pt>
                <c:pt idx="26411">
                  <c:v>65.778645833333329</c:v>
                </c:pt>
                <c:pt idx="26412">
                  <c:v>65.78125</c:v>
                </c:pt>
                <c:pt idx="26413">
                  <c:v>65.783854166666671</c:v>
                </c:pt>
                <c:pt idx="26414">
                  <c:v>65.786458333333329</c:v>
                </c:pt>
                <c:pt idx="26415">
                  <c:v>65.7890625</c:v>
                </c:pt>
                <c:pt idx="26416">
                  <c:v>65.791666666666671</c:v>
                </c:pt>
                <c:pt idx="26417">
                  <c:v>65.794270833333329</c:v>
                </c:pt>
                <c:pt idx="26418">
                  <c:v>65.796875</c:v>
                </c:pt>
                <c:pt idx="26419">
                  <c:v>65.799479166666671</c:v>
                </c:pt>
                <c:pt idx="26420">
                  <c:v>65.802083333333329</c:v>
                </c:pt>
                <c:pt idx="26421">
                  <c:v>65.8046875</c:v>
                </c:pt>
                <c:pt idx="26422">
                  <c:v>65.807291666666671</c:v>
                </c:pt>
                <c:pt idx="26423">
                  <c:v>65.809895833333329</c:v>
                </c:pt>
                <c:pt idx="26424">
                  <c:v>65.8125</c:v>
                </c:pt>
                <c:pt idx="26425">
                  <c:v>65.815104166666671</c:v>
                </c:pt>
                <c:pt idx="26426">
                  <c:v>65.817708333333329</c:v>
                </c:pt>
                <c:pt idx="26427">
                  <c:v>65.8203125</c:v>
                </c:pt>
                <c:pt idx="26428">
                  <c:v>65.822916666666671</c:v>
                </c:pt>
                <c:pt idx="26429">
                  <c:v>65.825520833333329</c:v>
                </c:pt>
                <c:pt idx="26430">
                  <c:v>65.828125</c:v>
                </c:pt>
                <c:pt idx="26431">
                  <c:v>65.830729166666671</c:v>
                </c:pt>
                <c:pt idx="26432">
                  <c:v>65.833333333333329</c:v>
                </c:pt>
                <c:pt idx="26433">
                  <c:v>65.8359375</c:v>
                </c:pt>
                <c:pt idx="26434">
                  <c:v>65.838541666666671</c:v>
                </c:pt>
                <c:pt idx="26435">
                  <c:v>65.841145833333329</c:v>
                </c:pt>
                <c:pt idx="26436">
                  <c:v>65.84375</c:v>
                </c:pt>
                <c:pt idx="26437">
                  <c:v>65.846354166666671</c:v>
                </c:pt>
                <c:pt idx="26438">
                  <c:v>65.848958333333329</c:v>
                </c:pt>
                <c:pt idx="26439">
                  <c:v>65.8515625</c:v>
                </c:pt>
                <c:pt idx="26440">
                  <c:v>65.854166666666671</c:v>
                </c:pt>
                <c:pt idx="26441">
                  <c:v>65.856770833333329</c:v>
                </c:pt>
                <c:pt idx="26442">
                  <c:v>65.859375</c:v>
                </c:pt>
                <c:pt idx="26443">
                  <c:v>65.861979166666671</c:v>
                </c:pt>
                <c:pt idx="26444">
                  <c:v>65.864583333333329</c:v>
                </c:pt>
                <c:pt idx="26445">
                  <c:v>65.8671875</c:v>
                </c:pt>
                <c:pt idx="26446">
                  <c:v>65.869791666666671</c:v>
                </c:pt>
                <c:pt idx="26447">
                  <c:v>65.872395833333329</c:v>
                </c:pt>
                <c:pt idx="26448">
                  <c:v>65.875</c:v>
                </c:pt>
                <c:pt idx="26449">
                  <c:v>65.877604166666671</c:v>
                </c:pt>
                <c:pt idx="26450">
                  <c:v>65.880208333333329</c:v>
                </c:pt>
                <c:pt idx="26451">
                  <c:v>65.8828125</c:v>
                </c:pt>
                <c:pt idx="26452">
                  <c:v>65.885416666666671</c:v>
                </c:pt>
                <c:pt idx="26453">
                  <c:v>65.888020833333329</c:v>
                </c:pt>
                <c:pt idx="26454">
                  <c:v>65.890625</c:v>
                </c:pt>
                <c:pt idx="26455">
                  <c:v>65.893229166666671</c:v>
                </c:pt>
                <c:pt idx="26456">
                  <c:v>65.895833333333329</c:v>
                </c:pt>
                <c:pt idx="26457">
                  <c:v>65.8984375</c:v>
                </c:pt>
                <c:pt idx="26458">
                  <c:v>65.901041666666671</c:v>
                </c:pt>
                <c:pt idx="26459">
                  <c:v>65.903645833333329</c:v>
                </c:pt>
                <c:pt idx="26460">
                  <c:v>65.90625</c:v>
                </c:pt>
                <c:pt idx="26461">
                  <c:v>65.908854166666671</c:v>
                </c:pt>
                <c:pt idx="26462">
                  <c:v>65.911458333333329</c:v>
                </c:pt>
                <c:pt idx="26463">
                  <c:v>65.9140625</c:v>
                </c:pt>
                <c:pt idx="26464">
                  <c:v>65.916666666666671</c:v>
                </c:pt>
                <c:pt idx="26465">
                  <c:v>65.919270833333329</c:v>
                </c:pt>
                <c:pt idx="26466">
                  <c:v>65.921875</c:v>
                </c:pt>
                <c:pt idx="26467">
                  <c:v>65.924479166666671</c:v>
                </c:pt>
                <c:pt idx="26468">
                  <c:v>65.927083333333329</c:v>
                </c:pt>
                <c:pt idx="26469">
                  <c:v>65.9296875</c:v>
                </c:pt>
                <c:pt idx="26470">
                  <c:v>65.932291666666671</c:v>
                </c:pt>
                <c:pt idx="26471">
                  <c:v>65.934895833333329</c:v>
                </c:pt>
                <c:pt idx="26472">
                  <c:v>65.9375</c:v>
                </c:pt>
                <c:pt idx="26473">
                  <c:v>65.940104166666671</c:v>
                </c:pt>
                <c:pt idx="26474">
                  <c:v>65.942708333333329</c:v>
                </c:pt>
                <c:pt idx="26475">
                  <c:v>65.9453125</c:v>
                </c:pt>
                <c:pt idx="26476">
                  <c:v>65.947916666666671</c:v>
                </c:pt>
                <c:pt idx="26477">
                  <c:v>65.950520833333329</c:v>
                </c:pt>
                <c:pt idx="26478">
                  <c:v>65.953125</c:v>
                </c:pt>
                <c:pt idx="26479">
                  <c:v>65.955729166666671</c:v>
                </c:pt>
                <c:pt idx="26480">
                  <c:v>65.958333333333329</c:v>
                </c:pt>
                <c:pt idx="26481">
                  <c:v>65.9609375</c:v>
                </c:pt>
                <c:pt idx="26482">
                  <c:v>65.963541666666671</c:v>
                </c:pt>
                <c:pt idx="26483">
                  <c:v>65.966145833333329</c:v>
                </c:pt>
                <c:pt idx="26484">
                  <c:v>65.96875</c:v>
                </c:pt>
                <c:pt idx="26485">
                  <c:v>65.971354166666671</c:v>
                </c:pt>
                <c:pt idx="26486">
                  <c:v>65.973958333333329</c:v>
                </c:pt>
                <c:pt idx="26487">
                  <c:v>65.9765625</c:v>
                </c:pt>
                <c:pt idx="26488">
                  <c:v>65.979166666666671</c:v>
                </c:pt>
                <c:pt idx="26489">
                  <c:v>65.981770833333329</c:v>
                </c:pt>
                <c:pt idx="26490">
                  <c:v>65.984375</c:v>
                </c:pt>
                <c:pt idx="26491">
                  <c:v>65.986979166666671</c:v>
                </c:pt>
                <c:pt idx="26492">
                  <c:v>65.989583333333329</c:v>
                </c:pt>
                <c:pt idx="26493">
                  <c:v>65.9921875</c:v>
                </c:pt>
                <c:pt idx="26494">
                  <c:v>65.994791666666671</c:v>
                </c:pt>
                <c:pt idx="26495">
                  <c:v>65.997395833333329</c:v>
                </c:pt>
                <c:pt idx="26496">
                  <c:v>66</c:v>
                </c:pt>
                <c:pt idx="26497">
                  <c:v>66.002604166666671</c:v>
                </c:pt>
                <c:pt idx="26498">
                  <c:v>66.005208333333329</c:v>
                </c:pt>
                <c:pt idx="26499">
                  <c:v>66.0078125</c:v>
                </c:pt>
                <c:pt idx="26500">
                  <c:v>66.010416666666671</c:v>
                </c:pt>
                <c:pt idx="26501">
                  <c:v>66.013020833333329</c:v>
                </c:pt>
                <c:pt idx="26502">
                  <c:v>66.015625</c:v>
                </c:pt>
                <c:pt idx="26503">
                  <c:v>66.018229166666671</c:v>
                </c:pt>
                <c:pt idx="26504">
                  <c:v>66.020833333333329</c:v>
                </c:pt>
                <c:pt idx="26505">
                  <c:v>66.0234375</c:v>
                </c:pt>
                <c:pt idx="26506">
                  <c:v>66.026041666666671</c:v>
                </c:pt>
                <c:pt idx="26507">
                  <c:v>66.028645833333329</c:v>
                </c:pt>
                <c:pt idx="26508">
                  <c:v>66.03125</c:v>
                </c:pt>
                <c:pt idx="26509">
                  <c:v>66.033854166666671</c:v>
                </c:pt>
                <c:pt idx="26510">
                  <c:v>66.036458333333329</c:v>
                </c:pt>
                <c:pt idx="26511">
                  <c:v>66.0390625</c:v>
                </c:pt>
                <c:pt idx="26512">
                  <c:v>66.041666666666671</c:v>
                </c:pt>
                <c:pt idx="26513">
                  <c:v>66.044270833333329</c:v>
                </c:pt>
                <c:pt idx="26514">
                  <c:v>66.046875</c:v>
                </c:pt>
                <c:pt idx="26515">
                  <c:v>66.049479166666671</c:v>
                </c:pt>
                <c:pt idx="26516">
                  <c:v>66.052083333333329</c:v>
                </c:pt>
                <c:pt idx="26517">
                  <c:v>66.0546875</c:v>
                </c:pt>
                <c:pt idx="26518">
                  <c:v>66.057291666666671</c:v>
                </c:pt>
                <c:pt idx="26519">
                  <c:v>66.059895833333329</c:v>
                </c:pt>
                <c:pt idx="26520">
                  <c:v>66.0625</c:v>
                </c:pt>
                <c:pt idx="26521">
                  <c:v>66.065104166666671</c:v>
                </c:pt>
                <c:pt idx="26522">
                  <c:v>66.067708333333329</c:v>
                </c:pt>
                <c:pt idx="26523">
                  <c:v>66.0703125</c:v>
                </c:pt>
                <c:pt idx="26524">
                  <c:v>66.072916666666671</c:v>
                </c:pt>
                <c:pt idx="26525">
                  <c:v>66.075520833333329</c:v>
                </c:pt>
                <c:pt idx="26526">
                  <c:v>66.078125</c:v>
                </c:pt>
                <c:pt idx="26527">
                  <c:v>66.080729166666671</c:v>
                </c:pt>
                <c:pt idx="26528">
                  <c:v>66.083333333333329</c:v>
                </c:pt>
                <c:pt idx="26529">
                  <c:v>66.0859375</c:v>
                </c:pt>
                <c:pt idx="26530">
                  <c:v>66.088541666666671</c:v>
                </c:pt>
                <c:pt idx="26531">
                  <c:v>66.091145833333329</c:v>
                </c:pt>
                <c:pt idx="26532">
                  <c:v>66.09375</c:v>
                </c:pt>
                <c:pt idx="26533">
                  <c:v>66.096354166666671</c:v>
                </c:pt>
                <c:pt idx="26534">
                  <c:v>66.098958333333329</c:v>
                </c:pt>
                <c:pt idx="26535">
                  <c:v>66.1015625</c:v>
                </c:pt>
                <c:pt idx="26536">
                  <c:v>66.104166666666671</c:v>
                </c:pt>
                <c:pt idx="26537">
                  <c:v>66.106770833333329</c:v>
                </c:pt>
                <c:pt idx="26538">
                  <c:v>66.109375</c:v>
                </c:pt>
                <c:pt idx="26539">
                  <c:v>66.111979166666671</c:v>
                </c:pt>
                <c:pt idx="26540">
                  <c:v>66.114583333333329</c:v>
                </c:pt>
                <c:pt idx="26541">
                  <c:v>66.1171875</c:v>
                </c:pt>
                <c:pt idx="26542">
                  <c:v>66.119791666666671</c:v>
                </c:pt>
                <c:pt idx="26543">
                  <c:v>66.122395833333329</c:v>
                </c:pt>
                <c:pt idx="26544">
                  <c:v>66.125</c:v>
                </c:pt>
                <c:pt idx="26545">
                  <c:v>66.127604166666671</c:v>
                </c:pt>
                <c:pt idx="26546">
                  <c:v>66.130208333333329</c:v>
                </c:pt>
                <c:pt idx="26547">
                  <c:v>66.1328125</c:v>
                </c:pt>
                <c:pt idx="26548">
                  <c:v>66.135416666666671</c:v>
                </c:pt>
                <c:pt idx="26549">
                  <c:v>66.138020833333329</c:v>
                </c:pt>
                <c:pt idx="26550">
                  <c:v>66.140625</c:v>
                </c:pt>
                <c:pt idx="26551">
                  <c:v>66.143229166666671</c:v>
                </c:pt>
                <c:pt idx="26552">
                  <c:v>66.145833333333329</c:v>
                </c:pt>
                <c:pt idx="26553">
                  <c:v>66.1484375</c:v>
                </c:pt>
                <c:pt idx="26554">
                  <c:v>66.151041666666671</c:v>
                </c:pt>
                <c:pt idx="26555">
                  <c:v>66.153645833333329</c:v>
                </c:pt>
                <c:pt idx="26556">
                  <c:v>66.15625</c:v>
                </c:pt>
                <c:pt idx="26557">
                  <c:v>66.158854166666671</c:v>
                </c:pt>
                <c:pt idx="26558">
                  <c:v>66.161458333333329</c:v>
                </c:pt>
                <c:pt idx="26559">
                  <c:v>66.1640625</c:v>
                </c:pt>
                <c:pt idx="26560">
                  <c:v>66.166666666666671</c:v>
                </c:pt>
                <c:pt idx="26561">
                  <c:v>66.169270833333329</c:v>
                </c:pt>
                <c:pt idx="26562">
                  <c:v>66.171875</c:v>
                </c:pt>
                <c:pt idx="26563">
                  <c:v>66.174479166666671</c:v>
                </c:pt>
                <c:pt idx="26564">
                  <c:v>66.177083333333329</c:v>
                </c:pt>
                <c:pt idx="26565">
                  <c:v>66.1796875</c:v>
                </c:pt>
                <c:pt idx="26566">
                  <c:v>66.182291666666671</c:v>
                </c:pt>
                <c:pt idx="26567">
                  <c:v>66.184895833333329</c:v>
                </c:pt>
                <c:pt idx="26568">
                  <c:v>66.1875</c:v>
                </c:pt>
                <c:pt idx="26569">
                  <c:v>66.190104166666671</c:v>
                </c:pt>
                <c:pt idx="26570">
                  <c:v>66.192708333333329</c:v>
                </c:pt>
                <c:pt idx="26571">
                  <c:v>66.1953125</c:v>
                </c:pt>
                <c:pt idx="26572">
                  <c:v>66.197916666666671</c:v>
                </c:pt>
                <c:pt idx="26573">
                  <c:v>66.200520833333329</c:v>
                </c:pt>
                <c:pt idx="26574">
                  <c:v>66.203125</c:v>
                </c:pt>
                <c:pt idx="26575">
                  <c:v>66.205729166666671</c:v>
                </c:pt>
                <c:pt idx="26576">
                  <c:v>66.208333333333329</c:v>
                </c:pt>
                <c:pt idx="26577">
                  <c:v>66.2109375</c:v>
                </c:pt>
                <c:pt idx="26578">
                  <c:v>66.213541666666671</c:v>
                </c:pt>
                <c:pt idx="26579">
                  <c:v>66.216145833333329</c:v>
                </c:pt>
                <c:pt idx="26580">
                  <c:v>66.21875</c:v>
                </c:pt>
                <c:pt idx="26581">
                  <c:v>66.221354166666671</c:v>
                </c:pt>
                <c:pt idx="26582">
                  <c:v>66.223958333333329</c:v>
                </c:pt>
                <c:pt idx="26583">
                  <c:v>66.2265625</c:v>
                </c:pt>
                <c:pt idx="26584">
                  <c:v>66.229166666666671</c:v>
                </c:pt>
                <c:pt idx="26585">
                  <c:v>66.231770833333329</c:v>
                </c:pt>
                <c:pt idx="26586">
                  <c:v>66.234375</c:v>
                </c:pt>
                <c:pt idx="26587">
                  <c:v>66.236979166666671</c:v>
                </c:pt>
                <c:pt idx="26588">
                  <c:v>66.239583333333329</c:v>
                </c:pt>
                <c:pt idx="26589">
                  <c:v>66.2421875</c:v>
                </c:pt>
                <c:pt idx="26590">
                  <c:v>66.244791666666671</c:v>
                </c:pt>
                <c:pt idx="26591">
                  <c:v>66.247395833333329</c:v>
                </c:pt>
                <c:pt idx="26592">
                  <c:v>66.25</c:v>
                </c:pt>
                <c:pt idx="26593">
                  <c:v>66.252604166666671</c:v>
                </c:pt>
                <c:pt idx="26594">
                  <c:v>66.255208333333329</c:v>
                </c:pt>
                <c:pt idx="26595">
                  <c:v>66.2578125</c:v>
                </c:pt>
                <c:pt idx="26596">
                  <c:v>66.260416666666671</c:v>
                </c:pt>
                <c:pt idx="26597">
                  <c:v>66.263020833333329</c:v>
                </c:pt>
                <c:pt idx="26598">
                  <c:v>66.265625</c:v>
                </c:pt>
                <c:pt idx="26599">
                  <c:v>66.268229166666671</c:v>
                </c:pt>
                <c:pt idx="26600">
                  <c:v>66.270833333333329</c:v>
                </c:pt>
                <c:pt idx="26601">
                  <c:v>66.2734375</c:v>
                </c:pt>
                <c:pt idx="26602">
                  <c:v>66.276041666666671</c:v>
                </c:pt>
                <c:pt idx="26603">
                  <c:v>66.278645833333329</c:v>
                </c:pt>
                <c:pt idx="26604">
                  <c:v>66.28125</c:v>
                </c:pt>
                <c:pt idx="26605">
                  <c:v>66.283854166666671</c:v>
                </c:pt>
                <c:pt idx="26606">
                  <c:v>66.286458333333329</c:v>
                </c:pt>
                <c:pt idx="26607">
                  <c:v>66.2890625</c:v>
                </c:pt>
                <c:pt idx="26608">
                  <c:v>66.291666666666671</c:v>
                </c:pt>
                <c:pt idx="26609">
                  <c:v>66.294270833333329</c:v>
                </c:pt>
                <c:pt idx="26610">
                  <c:v>66.296875</c:v>
                </c:pt>
                <c:pt idx="26611">
                  <c:v>66.299479166666671</c:v>
                </c:pt>
                <c:pt idx="26612">
                  <c:v>66.302083333333329</c:v>
                </c:pt>
                <c:pt idx="26613">
                  <c:v>66.3046875</c:v>
                </c:pt>
                <c:pt idx="26614">
                  <c:v>66.307291666666671</c:v>
                </c:pt>
                <c:pt idx="26615">
                  <c:v>66.309895833333329</c:v>
                </c:pt>
                <c:pt idx="26616">
                  <c:v>66.3125</c:v>
                </c:pt>
                <c:pt idx="26617">
                  <c:v>66.315104166666671</c:v>
                </c:pt>
                <c:pt idx="26618">
                  <c:v>66.317708333333329</c:v>
                </c:pt>
                <c:pt idx="26619">
                  <c:v>66.3203125</c:v>
                </c:pt>
                <c:pt idx="26620">
                  <c:v>66.322916666666671</c:v>
                </c:pt>
                <c:pt idx="26621">
                  <c:v>66.325520833333329</c:v>
                </c:pt>
                <c:pt idx="26622">
                  <c:v>66.328125</c:v>
                </c:pt>
                <c:pt idx="26623">
                  <c:v>66.330729166666671</c:v>
                </c:pt>
                <c:pt idx="26624">
                  <c:v>66.333333333333329</c:v>
                </c:pt>
                <c:pt idx="26625">
                  <c:v>66.3359375</c:v>
                </c:pt>
                <c:pt idx="26626">
                  <c:v>66.338541666666671</c:v>
                </c:pt>
                <c:pt idx="26627">
                  <c:v>66.341145833333329</c:v>
                </c:pt>
                <c:pt idx="26628">
                  <c:v>66.34375</c:v>
                </c:pt>
                <c:pt idx="26629">
                  <c:v>66.346354166666671</c:v>
                </c:pt>
                <c:pt idx="26630">
                  <c:v>66.348958333333329</c:v>
                </c:pt>
                <c:pt idx="26631">
                  <c:v>66.3515625</c:v>
                </c:pt>
                <c:pt idx="26632">
                  <c:v>66.354166666666671</c:v>
                </c:pt>
                <c:pt idx="26633">
                  <c:v>66.356770833333329</c:v>
                </c:pt>
                <c:pt idx="26634">
                  <c:v>66.359375</c:v>
                </c:pt>
                <c:pt idx="26635">
                  <c:v>66.361979166666671</c:v>
                </c:pt>
                <c:pt idx="26636">
                  <c:v>66.364583333333329</c:v>
                </c:pt>
                <c:pt idx="26637">
                  <c:v>66.3671875</c:v>
                </c:pt>
                <c:pt idx="26638">
                  <c:v>66.369791666666671</c:v>
                </c:pt>
                <c:pt idx="26639">
                  <c:v>66.372395833333329</c:v>
                </c:pt>
                <c:pt idx="26640">
                  <c:v>66.375</c:v>
                </c:pt>
                <c:pt idx="26641">
                  <c:v>66.377604166666671</c:v>
                </c:pt>
                <c:pt idx="26642">
                  <c:v>66.380208333333329</c:v>
                </c:pt>
                <c:pt idx="26643">
                  <c:v>66.3828125</c:v>
                </c:pt>
                <c:pt idx="26644">
                  <c:v>66.385416666666671</c:v>
                </c:pt>
                <c:pt idx="26645">
                  <c:v>66.388020833333329</c:v>
                </c:pt>
                <c:pt idx="26646">
                  <c:v>66.390625</c:v>
                </c:pt>
                <c:pt idx="26647">
                  <c:v>66.393229166666671</c:v>
                </c:pt>
                <c:pt idx="26648">
                  <c:v>66.395833333333329</c:v>
                </c:pt>
                <c:pt idx="26649">
                  <c:v>66.3984375</c:v>
                </c:pt>
                <c:pt idx="26650">
                  <c:v>66.401041666666671</c:v>
                </c:pt>
                <c:pt idx="26651">
                  <c:v>66.403645833333329</c:v>
                </c:pt>
                <c:pt idx="26652">
                  <c:v>66.40625</c:v>
                </c:pt>
                <c:pt idx="26653">
                  <c:v>66.408854166666671</c:v>
                </c:pt>
                <c:pt idx="26654">
                  <c:v>66.411458333333329</c:v>
                </c:pt>
                <c:pt idx="26655">
                  <c:v>66.4140625</c:v>
                </c:pt>
                <c:pt idx="26656">
                  <c:v>66.416666666666671</c:v>
                </c:pt>
                <c:pt idx="26657">
                  <c:v>66.419270833333329</c:v>
                </c:pt>
                <c:pt idx="26658">
                  <c:v>66.421875</c:v>
                </c:pt>
                <c:pt idx="26659">
                  <c:v>66.424479166666671</c:v>
                </c:pt>
                <c:pt idx="26660">
                  <c:v>66.427083333333329</c:v>
                </c:pt>
                <c:pt idx="26661">
                  <c:v>66.4296875</c:v>
                </c:pt>
                <c:pt idx="26662">
                  <c:v>66.432291666666671</c:v>
                </c:pt>
                <c:pt idx="26663">
                  <c:v>66.434895833333329</c:v>
                </c:pt>
                <c:pt idx="26664">
                  <c:v>66.4375</c:v>
                </c:pt>
                <c:pt idx="26665">
                  <c:v>66.440104166666671</c:v>
                </c:pt>
                <c:pt idx="26666">
                  <c:v>66.442708333333329</c:v>
                </c:pt>
                <c:pt idx="26667">
                  <c:v>66.4453125</c:v>
                </c:pt>
                <c:pt idx="26668">
                  <c:v>66.447916666666671</c:v>
                </c:pt>
                <c:pt idx="26669">
                  <c:v>66.450520833333329</c:v>
                </c:pt>
                <c:pt idx="26670">
                  <c:v>66.453125</c:v>
                </c:pt>
                <c:pt idx="26671">
                  <c:v>66.455729166666671</c:v>
                </c:pt>
                <c:pt idx="26672">
                  <c:v>66.458333333333329</c:v>
                </c:pt>
                <c:pt idx="26673">
                  <c:v>66.4609375</c:v>
                </c:pt>
                <c:pt idx="26674">
                  <c:v>66.463541666666671</c:v>
                </c:pt>
                <c:pt idx="26675">
                  <c:v>66.466145833333329</c:v>
                </c:pt>
                <c:pt idx="26676">
                  <c:v>66.46875</c:v>
                </c:pt>
                <c:pt idx="26677">
                  <c:v>66.471354166666671</c:v>
                </c:pt>
                <c:pt idx="26678">
                  <c:v>66.473958333333329</c:v>
                </c:pt>
                <c:pt idx="26679">
                  <c:v>66.4765625</c:v>
                </c:pt>
                <c:pt idx="26680">
                  <c:v>66.479166666666671</c:v>
                </c:pt>
                <c:pt idx="26681">
                  <c:v>66.481770833333329</c:v>
                </c:pt>
                <c:pt idx="26682">
                  <c:v>66.484375</c:v>
                </c:pt>
                <c:pt idx="26683">
                  <c:v>66.486979166666671</c:v>
                </c:pt>
                <c:pt idx="26684">
                  <c:v>66.489583333333329</c:v>
                </c:pt>
                <c:pt idx="26685">
                  <c:v>66.4921875</c:v>
                </c:pt>
                <c:pt idx="26686">
                  <c:v>66.494791666666671</c:v>
                </c:pt>
                <c:pt idx="26687">
                  <c:v>66.497395833333329</c:v>
                </c:pt>
                <c:pt idx="26688">
                  <c:v>66.5</c:v>
                </c:pt>
                <c:pt idx="26689">
                  <c:v>66.502604166666671</c:v>
                </c:pt>
                <c:pt idx="26690">
                  <c:v>66.505208333333329</c:v>
                </c:pt>
                <c:pt idx="26691">
                  <c:v>66.5078125</c:v>
                </c:pt>
                <c:pt idx="26692">
                  <c:v>66.510416666666671</c:v>
                </c:pt>
                <c:pt idx="26693">
                  <c:v>66.513020833333329</c:v>
                </c:pt>
                <c:pt idx="26694">
                  <c:v>66.515625</c:v>
                </c:pt>
                <c:pt idx="26695">
                  <c:v>66.518229166666671</c:v>
                </c:pt>
                <c:pt idx="26696">
                  <c:v>66.520833333333329</c:v>
                </c:pt>
                <c:pt idx="26697">
                  <c:v>66.5234375</c:v>
                </c:pt>
                <c:pt idx="26698">
                  <c:v>66.526041666666671</c:v>
                </c:pt>
                <c:pt idx="26699">
                  <c:v>66.528645833333329</c:v>
                </c:pt>
                <c:pt idx="26700">
                  <c:v>66.53125</c:v>
                </c:pt>
                <c:pt idx="26701">
                  <c:v>66.533854166666671</c:v>
                </c:pt>
                <c:pt idx="26702">
                  <c:v>66.536458333333329</c:v>
                </c:pt>
                <c:pt idx="26703">
                  <c:v>66.5390625</c:v>
                </c:pt>
                <c:pt idx="26704">
                  <c:v>66.541666666666671</c:v>
                </c:pt>
                <c:pt idx="26705">
                  <c:v>66.544270833333329</c:v>
                </c:pt>
                <c:pt idx="26706">
                  <c:v>66.546875</c:v>
                </c:pt>
                <c:pt idx="26707">
                  <c:v>66.549479166666671</c:v>
                </c:pt>
                <c:pt idx="26708">
                  <c:v>66.552083333333329</c:v>
                </c:pt>
                <c:pt idx="26709">
                  <c:v>66.5546875</c:v>
                </c:pt>
                <c:pt idx="26710">
                  <c:v>66.557291666666671</c:v>
                </c:pt>
                <c:pt idx="26711">
                  <c:v>66.559895833333329</c:v>
                </c:pt>
                <c:pt idx="26712">
                  <c:v>66.5625</c:v>
                </c:pt>
                <c:pt idx="26713">
                  <c:v>66.565104166666671</c:v>
                </c:pt>
                <c:pt idx="26714">
                  <c:v>66.567708333333329</c:v>
                </c:pt>
                <c:pt idx="26715">
                  <c:v>66.5703125</c:v>
                </c:pt>
                <c:pt idx="26716">
                  <c:v>66.572916666666671</c:v>
                </c:pt>
                <c:pt idx="26717">
                  <c:v>66.575520833333329</c:v>
                </c:pt>
                <c:pt idx="26718">
                  <c:v>66.578125</c:v>
                </c:pt>
                <c:pt idx="26719">
                  <c:v>66.580729166666671</c:v>
                </c:pt>
                <c:pt idx="26720">
                  <c:v>66.583333333333329</c:v>
                </c:pt>
                <c:pt idx="26721">
                  <c:v>66.5859375</c:v>
                </c:pt>
                <c:pt idx="26722">
                  <c:v>66.588541666666671</c:v>
                </c:pt>
                <c:pt idx="26723">
                  <c:v>66.591145833333329</c:v>
                </c:pt>
                <c:pt idx="26724">
                  <c:v>66.59375</c:v>
                </c:pt>
                <c:pt idx="26725">
                  <c:v>66.596354166666671</c:v>
                </c:pt>
                <c:pt idx="26726">
                  <c:v>66.598958333333329</c:v>
                </c:pt>
                <c:pt idx="26727">
                  <c:v>66.6015625</c:v>
                </c:pt>
                <c:pt idx="26728">
                  <c:v>66.604166666666671</c:v>
                </c:pt>
                <c:pt idx="26729">
                  <c:v>66.606770833333329</c:v>
                </c:pt>
                <c:pt idx="26730">
                  <c:v>66.609375</c:v>
                </c:pt>
                <c:pt idx="26731">
                  <c:v>66.611979166666671</c:v>
                </c:pt>
                <c:pt idx="26732">
                  <c:v>66.614583333333329</c:v>
                </c:pt>
                <c:pt idx="26733">
                  <c:v>66.6171875</c:v>
                </c:pt>
                <c:pt idx="26734">
                  <c:v>66.619791666666671</c:v>
                </c:pt>
                <c:pt idx="26735">
                  <c:v>66.622395833333329</c:v>
                </c:pt>
                <c:pt idx="26736">
                  <c:v>66.625</c:v>
                </c:pt>
                <c:pt idx="26737">
                  <c:v>66.627604166666671</c:v>
                </c:pt>
                <c:pt idx="26738">
                  <c:v>66.630208333333329</c:v>
                </c:pt>
                <c:pt idx="26739">
                  <c:v>66.6328125</c:v>
                </c:pt>
                <c:pt idx="26740">
                  <c:v>66.635416666666671</c:v>
                </c:pt>
                <c:pt idx="26741">
                  <c:v>66.638020833333329</c:v>
                </c:pt>
                <c:pt idx="26742">
                  <c:v>66.640625</c:v>
                </c:pt>
                <c:pt idx="26743">
                  <c:v>66.643229166666671</c:v>
                </c:pt>
                <c:pt idx="26744">
                  <c:v>66.645833333333329</c:v>
                </c:pt>
                <c:pt idx="26745">
                  <c:v>66.6484375</c:v>
                </c:pt>
                <c:pt idx="26746">
                  <c:v>66.651041666666671</c:v>
                </c:pt>
                <c:pt idx="26747">
                  <c:v>66.653645833333329</c:v>
                </c:pt>
                <c:pt idx="26748">
                  <c:v>66.65625</c:v>
                </c:pt>
                <c:pt idx="26749">
                  <c:v>66.658854166666671</c:v>
                </c:pt>
                <c:pt idx="26750">
                  <c:v>66.661458333333329</c:v>
                </c:pt>
                <c:pt idx="26751">
                  <c:v>66.6640625</c:v>
                </c:pt>
                <c:pt idx="26752">
                  <c:v>66.666666666666671</c:v>
                </c:pt>
                <c:pt idx="26753">
                  <c:v>66.669270833333329</c:v>
                </c:pt>
                <c:pt idx="26754">
                  <c:v>66.671875</c:v>
                </c:pt>
                <c:pt idx="26755">
                  <c:v>66.674479166666671</c:v>
                </c:pt>
                <c:pt idx="26756">
                  <c:v>66.677083333333329</c:v>
                </c:pt>
                <c:pt idx="26757">
                  <c:v>66.6796875</c:v>
                </c:pt>
                <c:pt idx="26758">
                  <c:v>66.682291666666671</c:v>
                </c:pt>
                <c:pt idx="26759">
                  <c:v>66.684895833333329</c:v>
                </c:pt>
                <c:pt idx="26760">
                  <c:v>66.6875</c:v>
                </c:pt>
                <c:pt idx="26761">
                  <c:v>66.690104166666671</c:v>
                </c:pt>
                <c:pt idx="26762">
                  <c:v>66.692708333333329</c:v>
                </c:pt>
                <c:pt idx="26763">
                  <c:v>66.6953125</c:v>
                </c:pt>
                <c:pt idx="26764">
                  <c:v>66.697916666666671</c:v>
                </c:pt>
                <c:pt idx="26765">
                  <c:v>66.700520833333329</c:v>
                </c:pt>
                <c:pt idx="26766">
                  <c:v>66.703125</c:v>
                </c:pt>
                <c:pt idx="26767">
                  <c:v>66.705729166666671</c:v>
                </c:pt>
                <c:pt idx="26768">
                  <c:v>66.708333333333329</c:v>
                </c:pt>
                <c:pt idx="26769">
                  <c:v>66.7109375</c:v>
                </c:pt>
                <c:pt idx="26770">
                  <c:v>66.713541666666671</c:v>
                </c:pt>
                <c:pt idx="26771">
                  <c:v>66.716145833333329</c:v>
                </c:pt>
                <c:pt idx="26772">
                  <c:v>66.71875</c:v>
                </c:pt>
                <c:pt idx="26773">
                  <c:v>66.721354166666671</c:v>
                </c:pt>
                <c:pt idx="26774">
                  <c:v>66.723958333333329</c:v>
                </c:pt>
                <c:pt idx="26775">
                  <c:v>66.7265625</c:v>
                </c:pt>
                <c:pt idx="26776">
                  <c:v>66.729166666666671</c:v>
                </c:pt>
                <c:pt idx="26777">
                  <c:v>66.731770833333329</c:v>
                </c:pt>
                <c:pt idx="26778">
                  <c:v>66.734375</c:v>
                </c:pt>
                <c:pt idx="26779">
                  <c:v>66.736979166666671</c:v>
                </c:pt>
                <c:pt idx="26780">
                  <c:v>66.739583333333329</c:v>
                </c:pt>
                <c:pt idx="26781">
                  <c:v>66.7421875</c:v>
                </c:pt>
                <c:pt idx="26782">
                  <c:v>66.744791666666671</c:v>
                </c:pt>
                <c:pt idx="26783">
                  <c:v>66.747395833333329</c:v>
                </c:pt>
                <c:pt idx="26784">
                  <c:v>66.75</c:v>
                </c:pt>
                <c:pt idx="26785">
                  <c:v>66.752604166666671</c:v>
                </c:pt>
                <c:pt idx="26786">
                  <c:v>66.755208333333329</c:v>
                </c:pt>
                <c:pt idx="26787">
                  <c:v>66.7578125</c:v>
                </c:pt>
                <c:pt idx="26788">
                  <c:v>66.760416666666671</c:v>
                </c:pt>
                <c:pt idx="26789">
                  <c:v>66.763020833333329</c:v>
                </c:pt>
                <c:pt idx="26790">
                  <c:v>66.765625</c:v>
                </c:pt>
                <c:pt idx="26791">
                  <c:v>66.768229166666671</c:v>
                </c:pt>
                <c:pt idx="26792">
                  <c:v>66.770833333333329</c:v>
                </c:pt>
                <c:pt idx="26793">
                  <c:v>66.7734375</c:v>
                </c:pt>
                <c:pt idx="26794">
                  <c:v>66.776041666666671</c:v>
                </c:pt>
                <c:pt idx="26795">
                  <c:v>66.778645833333329</c:v>
                </c:pt>
                <c:pt idx="26796">
                  <c:v>66.78125</c:v>
                </c:pt>
                <c:pt idx="26797">
                  <c:v>66.783854166666671</c:v>
                </c:pt>
                <c:pt idx="26798">
                  <c:v>66.786458333333329</c:v>
                </c:pt>
                <c:pt idx="26799">
                  <c:v>66.7890625</c:v>
                </c:pt>
                <c:pt idx="26800">
                  <c:v>66.791666666666671</c:v>
                </c:pt>
                <c:pt idx="26801">
                  <c:v>66.794270833333329</c:v>
                </c:pt>
                <c:pt idx="26802">
                  <c:v>66.796875</c:v>
                </c:pt>
                <c:pt idx="26803">
                  <c:v>66.799479166666671</c:v>
                </c:pt>
                <c:pt idx="26804">
                  <c:v>66.802083333333329</c:v>
                </c:pt>
                <c:pt idx="26805">
                  <c:v>66.8046875</c:v>
                </c:pt>
                <c:pt idx="26806">
                  <c:v>66.807291666666671</c:v>
                </c:pt>
                <c:pt idx="26807">
                  <c:v>66.809895833333329</c:v>
                </c:pt>
                <c:pt idx="26808">
                  <c:v>66.8125</c:v>
                </c:pt>
                <c:pt idx="26809">
                  <c:v>66.815104166666671</c:v>
                </c:pt>
                <c:pt idx="26810">
                  <c:v>66.817708333333329</c:v>
                </c:pt>
                <c:pt idx="26811">
                  <c:v>66.8203125</c:v>
                </c:pt>
                <c:pt idx="26812">
                  <c:v>66.822916666666671</c:v>
                </c:pt>
                <c:pt idx="26813">
                  <c:v>66.825520833333329</c:v>
                </c:pt>
                <c:pt idx="26814">
                  <c:v>66.828125</c:v>
                </c:pt>
                <c:pt idx="26815">
                  <c:v>66.830729166666671</c:v>
                </c:pt>
                <c:pt idx="26816">
                  <c:v>66.833333333333329</c:v>
                </c:pt>
                <c:pt idx="26817">
                  <c:v>66.8359375</c:v>
                </c:pt>
                <c:pt idx="26818">
                  <c:v>66.838541666666671</c:v>
                </c:pt>
                <c:pt idx="26819">
                  <c:v>66.841145833333329</c:v>
                </c:pt>
                <c:pt idx="26820">
                  <c:v>66.84375</c:v>
                </c:pt>
                <c:pt idx="26821">
                  <c:v>66.846354166666671</c:v>
                </c:pt>
                <c:pt idx="26822">
                  <c:v>66.848958333333329</c:v>
                </c:pt>
                <c:pt idx="26823">
                  <c:v>66.8515625</c:v>
                </c:pt>
                <c:pt idx="26824">
                  <c:v>66.854166666666671</c:v>
                </c:pt>
                <c:pt idx="26825">
                  <c:v>66.856770833333329</c:v>
                </c:pt>
                <c:pt idx="26826">
                  <c:v>66.859375</c:v>
                </c:pt>
                <c:pt idx="26827">
                  <c:v>66.861979166666671</c:v>
                </c:pt>
                <c:pt idx="26828">
                  <c:v>66.864583333333329</c:v>
                </c:pt>
                <c:pt idx="26829">
                  <c:v>66.8671875</c:v>
                </c:pt>
                <c:pt idx="26830">
                  <c:v>66.869791666666671</c:v>
                </c:pt>
                <c:pt idx="26831">
                  <c:v>66.872395833333329</c:v>
                </c:pt>
                <c:pt idx="26832">
                  <c:v>66.875</c:v>
                </c:pt>
                <c:pt idx="26833">
                  <c:v>66.877604166666671</c:v>
                </c:pt>
                <c:pt idx="26834">
                  <c:v>66.880208333333329</c:v>
                </c:pt>
                <c:pt idx="26835">
                  <c:v>66.8828125</c:v>
                </c:pt>
                <c:pt idx="26836">
                  <c:v>66.885416666666671</c:v>
                </c:pt>
                <c:pt idx="26837">
                  <c:v>66.888020833333329</c:v>
                </c:pt>
                <c:pt idx="26838">
                  <c:v>66.890625</c:v>
                </c:pt>
                <c:pt idx="26839">
                  <c:v>66.893229166666671</c:v>
                </c:pt>
                <c:pt idx="26840">
                  <c:v>66.895833333333329</c:v>
                </c:pt>
                <c:pt idx="26841">
                  <c:v>66.8984375</c:v>
                </c:pt>
                <c:pt idx="26842">
                  <c:v>66.901041666666671</c:v>
                </c:pt>
                <c:pt idx="26843">
                  <c:v>66.903645833333329</c:v>
                </c:pt>
                <c:pt idx="26844">
                  <c:v>66.90625</c:v>
                </c:pt>
                <c:pt idx="26845">
                  <c:v>66.908854166666671</c:v>
                </c:pt>
                <c:pt idx="26846">
                  <c:v>66.911458333333329</c:v>
                </c:pt>
                <c:pt idx="26847">
                  <c:v>66.9140625</c:v>
                </c:pt>
                <c:pt idx="26848">
                  <c:v>66.916666666666671</c:v>
                </c:pt>
                <c:pt idx="26849">
                  <c:v>66.919270833333329</c:v>
                </c:pt>
                <c:pt idx="26850">
                  <c:v>66.921875</c:v>
                </c:pt>
                <c:pt idx="26851">
                  <c:v>66.924479166666671</c:v>
                </c:pt>
                <c:pt idx="26852">
                  <c:v>66.927083333333329</c:v>
                </c:pt>
                <c:pt idx="26853">
                  <c:v>66.9296875</c:v>
                </c:pt>
                <c:pt idx="26854">
                  <c:v>66.932291666666671</c:v>
                </c:pt>
                <c:pt idx="26855">
                  <c:v>66.934895833333329</c:v>
                </c:pt>
                <c:pt idx="26856">
                  <c:v>66.9375</c:v>
                </c:pt>
                <c:pt idx="26857">
                  <c:v>66.940104166666671</c:v>
                </c:pt>
                <c:pt idx="26858">
                  <c:v>66.942708333333329</c:v>
                </c:pt>
                <c:pt idx="26859">
                  <c:v>66.9453125</c:v>
                </c:pt>
                <c:pt idx="26860">
                  <c:v>66.947916666666671</c:v>
                </c:pt>
                <c:pt idx="26861">
                  <c:v>66.950520833333329</c:v>
                </c:pt>
                <c:pt idx="26862">
                  <c:v>66.953125</c:v>
                </c:pt>
                <c:pt idx="26863">
                  <c:v>66.955729166666671</c:v>
                </c:pt>
                <c:pt idx="26864">
                  <c:v>66.958333333333329</c:v>
                </c:pt>
                <c:pt idx="26865">
                  <c:v>66.9609375</c:v>
                </c:pt>
                <c:pt idx="26866">
                  <c:v>66.963541666666671</c:v>
                </c:pt>
                <c:pt idx="26867">
                  <c:v>66.966145833333329</c:v>
                </c:pt>
                <c:pt idx="26868">
                  <c:v>66.96875</c:v>
                </c:pt>
                <c:pt idx="26869">
                  <c:v>66.971354166666671</c:v>
                </c:pt>
                <c:pt idx="26870">
                  <c:v>66.973958333333329</c:v>
                </c:pt>
                <c:pt idx="26871">
                  <c:v>66.9765625</c:v>
                </c:pt>
                <c:pt idx="26872">
                  <c:v>66.979166666666671</c:v>
                </c:pt>
                <c:pt idx="26873">
                  <c:v>66.981770833333329</c:v>
                </c:pt>
                <c:pt idx="26874">
                  <c:v>66.984375</c:v>
                </c:pt>
                <c:pt idx="26875">
                  <c:v>66.986979166666671</c:v>
                </c:pt>
                <c:pt idx="26876">
                  <c:v>66.989583333333329</c:v>
                </c:pt>
                <c:pt idx="26877">
                  <c:v>66.9921875</c:v>
                </c:pt>
                <c:pt idx="26878">
                  <c:v>66.994791666666671</c:v>
                </c:pt>
                <c:pt idx="26879">
                  <c:v>66.997395833333329</c:v>
                </c:pt>
                <c:pt idx="26880">
                  <c:v>67</c:v>
                </c:pt>
                <c:pt idx="26881">
                  <c:v>67.002604166666671</c:v>
                </c:pt>
                <c:pt idx="26882">
                  <c:v>67.005208333333329</c:v>
                </c:pt>
                <c:pt idx="26883">
                  <c:v>67.0078125</c:v>
                </c:pt>
                <c:pt idx="26884">
                  <c:v>67.010416666666671</c:v>
                </c:pt>
                <c:pt idx="26885">
                  <c:v>67.013020833333329</c:v>
                </c:pt>
                <c:pt idx="26886">
                  <c:v>67.015625</c:v>
                </c:pt>
                <c:pt idx="26887">
                  <c:v>67.018229166666671</c:v>
                </c:pt>
                <c:pt idx="26888">
                  <c:v>67.020833333333329</c:v>
                </c:pt>
                <c:pt idx="26889">
                  <c:v>67.0234375</c:v>
                </c:pt>
                <c:pt idx="26890">
                  <c:v>67.026041666666671</c:v>
                </c:pt>
                <c:pt idx="26891">
                  <c:v>67.028645833333329</c:v>
                </c:pt>
                <c:pt idx="26892">
                  <c:v>67.03125</c:v>
                </c:pt>
                <c:pt idx="26893">
                  <c:v>67.033854166666671</c:v>
                </c:pt>
                <c:pt idx="26894">
                  <c:v>67.036458333333329</c:v>
                </c:pt>
                <c:pt idx="26895">
                  <c:v>67.0390625</c:v>
                </c:pt>
                <c:pt idx="26896">
                  <c:v>67.041666666666671</c:v>
                </c:pt>
                <c:pt idx="26897">
                  <c:v>67.044270833333329</c:v>
                </c:pt>
                <c:pt idx="26898">
                  <c:v>67.046875</c:v>
                </c:pt>
                <c:pt idx="26899">
                  <c:v>67.049479166666671</c:v>
                </c:pt>
                <c:pt idx="26900">
                  <c:v>67.052083333333329</c:v>
                </c:pt>
                <c:pt idx="26901">
                  <c:v>67.0546875</c:v>
                </c:pt>
                <c:pt idx="26902">
                  <c:v>67.057291666666671</c:v>
                </c:pt>
                <c:pt idx="26903">
                  <c:v>67.059895833333329</c:v>
                </c:pt>
                <c:pt idx="26904">
                  <c:v>67.0625</c:v>
                </c:pt>
                <c:pt idx="26905">
                  <c:v>67.065104166666671</c:v>
                </c:pt>
                <c:pt idx="26906">
                  <c:v>67.067708333333329</c:v>
                </c:pt>
                <c:pt idx="26907">
                  <c:v>67.0703125</c:v>
                </c:pt>
                <c:pt idx="26908">
                  <c:v>67.072916666666671</c:v>
                </c:pt>
                <c:pt idx="26909">
                  <c:v>67.075520833333329</c:v>
                </c:pt>
                <c:pt idx="26910">
                  <c:v>67.078125</c:v>
                </c:pt>
                <c:pt idx="26911">
                  <c:v>67.080729166666671</c:v>
                </c:pt>
                <c:pt idx="26912">
                  <c:v>67.083333333333329</c:v>
                </c:pt>
                <c:pt idx="26913">
                  <c:v>67.0859375</c:v>
                </c:pt>
                <c:pt idx="26914">
                  <c:v>67.088541666666671</c:v>
                </c:pt>
                <c:pt idx="26915">
                  <c:v>67.091145833333329</c:v>
                </c:pt>
                <c:pt idx="26916">
                  <c:v>67.09375</c:v>
                </c:pt>
                <c:pt idx="26917">
                  <c:v>67.096354166666671</c:v>
                </c:pt>
                <c:pt idx="26918">
                  <c:v>67.098958333333329</c:v>
                </c:pt>
                <c:pt idx="26919">
                  <c:v>67.1015625</c:v>
                </c:pt>
                <c:pt idx="26920">
                  <c:v>67.104166666666671</c:v>
                </c:pt>
                <c:pt idx="26921">
                  <c:v>67.106770833333329</c:v>
                </c:pt>
                <c:pt idx="26922">
                  <c:v>67.109375</c:v>
                </c:pt>
                <c:pt idx="26923">
                  <c:v>67.111979166666671</c:v>
                </c:pt>
                <c:pt idx="26924">
                  <c:v>67.114583333333329</c:v>
                </c:pt>
                <c:pt idx="26925">
                  <c:v>67.1171875</c:v>
                </c:pt>
                <c:pt idx="26926">
                  <c:v>67.119791666666671</c:v>
                </c:pt>
                <c:pt idx="26927">
                  <c:v>67.122395833333329</c:v>
                </c:pt>
                <c:pt idx="26928">
                  <c:v>67.125</c:v>
                </c:pt>
                <c:pt idx="26929">
                  <c:v>67.127604166666671</c:v>
                </c:pt>
                <c:pt idx="26930">
                  <c:v>67.130208333333329</c:v>
                </c:pt>
                <c:pt idx="26931">
                  <c:v>67.1328125</c:v>
                </c:pt>
                <c:pt idx="26932">
                  <c:v>67.135416666666671</c:v>
                </c:pt>
                <c:pt idx="26933">
                  <c:v>67.138020833333329</c:v>
                </c:pt>
                <c:pt idx="26934">
                  <c:v>67.140625</c:v>
                </c:pt>
                <c:pt idx="26935">
                  <c:v>67.143229166666671</c:v>
                </c:pt>
                <c:pt idx="26936">
                  <c:v>67.145833333333329</c:v>
                </c:pt>
                <c:pt idx="26937">
                  <c:v>67.1484375</c:v>
                </c:pt>
                <c:pt idx="26938">
                  <c:v>67.151041666666671</c:v>
                </c:pt>
                <c:pt idx="26939">
                  <c:v>67.153645833333329</c:v>
                </c:pt>
                <c:pt idx="26940">
                  <c:v>67.15625</c:v>
                </c:pt>
                <c:pt idx="26941">
                  <c:v>67.158854166666671</c:v>
                </c:pt>
                <c:pt idx="26942">
                  <c:v>67.161458333333329</c:v>
                </c:pt>
                <c:pt idx="26943">
                  <c:v>67.1640625</c:v>
                </c:pt>
                <c:pt idx="26944">
                  <c:v>67.166666666666671</c:v>
                </c:pt>
                <c:pt idx="26945">
                  <c:v>67.169270833333329</c:v>
                </c:pt>
                <c:pt idx="26946">
                  <c:v>67.171875</c:v>
                </c:pt>
                <c:pt idx="26947">
                  <c:v>67.174479166666671</c:v>
                </c:pt>
                <c:pt idx="26948">
                  <c:v>67.177083333333329</c:v>
                </c:pt>
                <c:pt idx="26949">
                  <c:v>67.1796875</c:v>
                </c:pt>
                <c:pt idx="26950">
                  <c:v>67.182291666666671</c:v>
                </c:pt>
                <c:pt idx="26951">
                  <c:v>67.184895833333329</c:v>
                </c:pt>
                <c:pt idx="26952">
                  <c:v>67.1875</c:v>
                </c:pt>
                <c:pt idx="26953">
                  <c:v>67.190104166666671</c:v>
                </c:pt>
                <c:pt idx="26954">
                  <c:v>67.192708333333329</c:v>
                </c:pt>
                <c:pt idx="26955">
                  <c:v>67.1953125</c:v>
                </c:pt>
                <c:pt idx="26956">
                  <c:v>67.197916666666671</c:v>
                </c:pt>
                <c:pt idx="26957">
                  <c:v>67.200520833333329</c:v>
                </c:pt>
                <c:pt idx="26958">
                  <c:v>67.203125</c:v>
                </c:pt>
                <c:pt idx="26959">
                  <c:v>67.205729166666671</c:v>
                </c:pt>
                <c:pt idx="26960">
                  <c:v>67.208333333333329</c:v>
                </c:pt>
                <c:pt idx="26961">
                  <c:v>67.2109375</c:v>
                </c:pt>
                <c:pt idx="26962">
                  <c:v>67.213541666666671</c:v>
                </c:pt>
                <c:pt idx="26963">
                  <c:v>67.216145833333329</c:v>
                </c:pt>
                <c:pt idx="26964">
                  <c:v>67.21875</c:v>
                </c:pt>
                <c:pt idx="26965">
                  <c:v>67.221354166666671</c:v>
                </c:pt>
                <c:pt idx="26966">
                  <c:v>67.223958333333329</c:v>
                </c:pt>
                <c:pt idx="26967">
                  <c:v>67.2265625</c:v>
                </c:pt>
                <c:pt idx="26968">
                  <c:v>67.229166666666671</c:v>
                </c:pt>
                <c:pt idx="26969">
                  <c:v>67.231770833333329</c:v>
                </c:pt>
                <c:pt idx="26970">
                  <c:v>67.234375</c:v>
                </c:pt>
                <c:pt idx="26971">
                  <c:v>67.236979166666671</c:v>
                </c:pt>
                <c:pt idx="26972">
                  <c:v>67.239583333333329</c:v>
                </c:pt>
                <c:pt idx="26973">
                  <c:v>67.2421875</c:v>
                </c:pt>
                <c:pt idx="26974">
                  <c:v>67.244791666666671</c:v>
                </c:pt>
                <c:pt idx="26975">
                  <c:v>67.247395833333329</c:v>
                </c:pt>
                <c:pt idx="26976">
                  <c:v>67.25</c:v>
                </c:pt>
                <c:pt idx="26977">
                  <c:v>67.252604166666671</c:v>
                </c:pt>
                <c:pt idx="26978">
                  <c:v>67.255208333333329</c:v>
                </c:pt>
                <c:pt idx="26979">
                  <c:v>67.2578125</c:v>
                </c:pt>
                <c:pt idx="26980">
                  <c:v>67.260416666666671</c:v>
                </c:pt>
                <c:pt idx="26981">
                  <c:v>67.263020833333329</c:v>
                </c:pt>
                <c:pt idx="26982">
                  <c:v>67.265625</c:v>
                </c:pt>
                <c:pt idx="26983">
                  <c:v>67.268229166666671</c:v>
                </c:pt>
                <c:pt idx="26984">
                  <c:v>67.270833333333329</c:v>
                </c:pt>
                <c:pt idx="26985">
                  <c:v>67.2734375</c:v>
                </c:pt>
                <c:pt idx="26986">
                  <c:v>67.276041666666671</c:v>
                </c:pt>
                <c:pt idx="26987">
                  <c:v>67.278645833333329</c:v>
                </c:pt>
                <c:pt idx="26988">
                  <c:v>67.28125</c:v>
                </c:pt>
                <c:pt idx="26989">
                  <c:v>67.283854166666671</c:v>
                </c:pt>
                <c:pt idx="26990">
                  <c:v>67.286458333333329</c:v>
                </c:pt>
                <c:pt idx="26991">
                  <c:v>67.2890625</c:v>
                </c:pt>
                <c:pt idx="26992">
                  <c:v>67.291666666666671</c:v>
                </c:pt>
                <c:pt idx="26993">
                  <c:v>67.294270833333329</c:v>
                </c:pt>
                <c:pt idx="26994">
                  <c:v>67.296875</c:v>
                </c:pt>
                <c:pt idx="26995">
                  <c:v>67.299479166666671</c:v>
                </c:pt>
                <c:pt idx="26996">
                  <c:v>67.302083333333329</c:v>
                </c:pt>
                <c:pt idx="26997">
                  <c:v>67.3046875</c:v>
                </c:pt>
                <c:pt idx="26998">
                  <c:v>67.307291666666671</c:v>
                </c:pt>
                <c:pt idx="26999">
                  <c:v>67.309895833333329</c:v>
                </c:pt>
                <c:pt idx="27000">
                  <c:v>67.3125</c:v>
                </c:pt>
                <c:pt idx="27001">
                  <c:v>67.315104166666671</c:v>
                </c:pt>
                <c:pt idx="27002">
                  <c:v>67.317708333333329</c:v>
                </c:pt>
                <c:pt idx="27003">
                  <c:v>67.3203125</c:v>
                </c:pt>
                <c:pt idx="27004">
                  <c:v>67.322916666666671</c:v>
                </c:pt>
                <c:pt idx="27005">
                  <c:v>67.325520833333329</c:v>
                </c:pt>
                <c:pt idx="27006">
                  <c:v>67.328125</c:v>
                </c:pt>
                <c:pt idx="27007">
                  <c:v>67.330729166666671</c:v>
                </c:pt>
                <c:pt idx="27008">
                  <c:v>67.333333333333329</c:v>
                </c:pt>
                <c:pt idx="27009">
                  <c:v>67.3359375</c:v>
                </c:pt>
                <c:pt idx="27010">
                  <c:v>67.338541666666671</c:v>
                </c:pt>
                <c:pt idx="27011">
                  <c:v>67.341145833333329</c:v>
                </c:pt>
                <c:pt idx="27012">
                  <c:v>67.34375</c:v>
                </c:pt>
                <c:pt idx="27013">
                  <c:v>67.346354166666671</c:v>
                </c:pt>
                <c:pt idx="27014">
                  <c:v>67.348958333333329</c:v>
                </c:pt>
                <c:pt idx="27015">
                  <c:v>67.3515625</c:v>
                </c:pt>
                <c:pt idx="27016">
                  <c:v>67.354166666666671</c:v>
                </c:pt>
                <c:pt idx="27017">
                  <c:v>67.356770833333329</c:v>
                </c:pt>
                <c:pt idx="27018">
                  <c:v>67.359375</c:v>
                </c:pt>
                <c:pt idx="27019">
                  <c:v>67.361979166666671</c:v>
                </c:pt>
                <c:pt idx="27020">
                  <c:v>67.364583333333329</c:v>
                </c:pt>
                <c:pt idx="27021">
                  <c:v>67.3671875</c:v>
                </c:pt>
                <c:pt idx="27022">
                  <c:v>67.369791666666671</c:v>
                </c:pt>
                <c:pt idx="27023">
                  <c:v>67.372395833333329</c:v>
                </c:pt>
                <c:pt idx="27024">
                  <c:v>67.375</c:v>
                </c:pt>
                <c:pt idx="27025">
                  <c:v>67.377604166666671</c:v>
                </c:pt>
                <c:pt idx="27026">
                  <c:v>67.380208333333329</c:v>
                </c:pt>
                <c:pt idx="27027">
                  <c:v>67.3828125</c:v>
                </c:pt>
                <c:pt idx="27028">
                  <c:v>67.385416666666671</c:v>
                </c:pt>
                <c:pt idx="27029">
                  <c:v>67.388020833333329</c:v>
                </c:pt>
                <c:pt idx="27030">
                  <c:v>67.390625</c:v>
                </c:pt>
                <c:pt idx="27031">
                  <c:v>67.393229166666671</c:v>
                </c:pt>
                <c:pt idx="27032">
                  <c:v>67.395833333333329</c:v>
                </c:pt>
                <c:pt idx="27033">
                  <c:v>67.3984375</c:v>
                </c:pt>
                <c:pt idx="27034">
                  <c:v>67.401041666666671</c:v>
                </c:pt>
                <c:pt idx="27035">
                  <c:v>67.403645833333329</c:v>
                </c:pt>
                <c:pt idx="27036">
                  <c:v>67.40625</c:v>
                </c:pt>
                <c:pt idx="27037">
                  <c:v>67.408854166666671</c:v>
                </c:pt>
                <c:pt idx="27038">
                  <c:v>67.411458333333329</c:v>
                </c:pt>
                <c:pt idx="27039">
                  <c:v>67.4140625</c:v>
                </c:pt>
                <c:pt idx="27040">
                  <c:v>67.416666666666671</c:v>
                </c:pt>
                <c:pt idx="27041">
                  <c:v>67.419270833333329</c:v>
                </c:pt>
                <c:pt idx="27042">
                  <c:v>67.421875</c:v>
                </c:pt>
                <c:pt idx="27043">
                  <c:v>67.424479166666671</c:v>
                </c:pt>
                <c:pt idx="27044">
                  <c:v>67.427083333333329</c:v>
                </c:pt>
                <c:pt idx="27045">
                  <c:v>67.4296875</c:v>
                </c:pt>
                <c:pt idx="27046">
                  <c:v>67.432291666666671</c:v>
                </c:pt>
                <c:pt idx="27047">
                  <c:v>67.434895833333329</c:v>
                </c:pt>
                <c:pt idx="27048">
                  <c:v>67.4375</c:v>
                </c:pt>
                <c:pt idx="27049">
                  <c:v>67.440104166666671</c:v>
                </c:pt>
                <c:pt idx="27050">
                  <c:v>67.442708333333329</c:v>
                </c:pt>
                <c:pt idx="27051">
                  <c:v>67.4453125</c:v>
                </c:pt>
                <c:pt idx="27052">
                  <c:v>67.447916666666671</c:v>
                </c:pt>
                <c:pt idx="27053">
                  <c:v>67.450520833333329</c:v>
                </c:pt>
                <c:pt idx="27054">
                  <c:v>67.453125</c:v>
                </c:pt>
                <c:pt idx="27055">
                  <c:v>67.455729166666671</c:v>
                </c:pt>
                <c:pt idx="27056">
                  <c:v>67.458333333333329</c:v>
                </c:pt>
                <c:pt idx="27057">
                  <c:v>67.4609375</c:v>
                </c:pt>
                <c:pt idx="27058">
                  <c:v>67.463541666666671</c:v>
                </c:pt>
                <c:pt idx="27059">
                  <c:v>67.466145833333329</c:v>
                </c:pt>
                <c:pt idx="27060">
                  <c:v>67.46875</c:v>
                </c:pt>
                <c:pt idx="27061">
                  <c:v>67.471354166666671</c:v>
                </c:pt>
                <c:pt idx="27062">
                  <c:v>67.473958333333329</c:v>
                </c:pt>
                <c:pt idx="27063">
                  <c:v>67.4765625</c:v>
                </c:pt>
                <c:pt idx="27064">
                  <c:v>67.479166666666671</c:v>
                </c:pt>
                <c:pt idx="27065">
                  <c:v>67.481770833333329</c:v>
                </c:pt>
                <c:pt idx="27066">
                  <c:v>67.484375</c:v>
                </c:pt>
                <c:pt idx="27067">
                  <c:v>67.486979166666671</c:v>
                </c:pt>
                <c:pt idx="27068">
                  <c:v>67.489583333333329</c:v>
                </c:pt>
                <c:pt idx="27069">
                  <c:v>67.4921875</c:v>
                </c:pt>
                <c:pt idx="27070">
                  <c:v>67.494791666666671</c:v>
                </c:pt>
                <c:pt idx="27071">
                  <c:v>67.497395833333329</c:v>
                </c:pt>
                <c:pt idx="27072">
                  <c:v>67.5</c:v>
                </c:pt>
                <c:pt idx="27073">
                  <c:v>67.502604166666671</c:v>
                </c:pt>
                <c:pt idx="27074">
                  <c:v>67.505208333333329</c:v>
                </c:pt>
                <c:pt idx="27075">
                  <c:v>67.5078125</c:v>
                </c:pt>
                <c:pt idx="27076">
                  <c:v>67.510416666666671</c:v>
                </c:pt>
                <c:pt idx="27077">
                  <c:v>67.513020833333329</c:v>
                </c:pt>
                <c:pt idx="27078">
                  <c:v>67.515625</c:v>
                </c:pt>
                <c:pt idx="27079">
                  <c:v>67.518229166666671</c:v>
                </c:pt>
                <c:pt idx="27080">
                  <c:v>67.520833333333329</c:v>
                </c:pt>
                <c:pt idx="27081">
                  <c:v>67.5234375</c:v>
                </c:pt>
                <c:pt idx="27082">
                  <c:v>67.526041666666671</c:v>
                </c:pt>
                <c:pt idx="27083">
                  <c:v>67.528645833333329</c:v>
                </c:pt>
                <c:pt idx="27084">
                  <c:v>67.53125</c:v>
                </c:pt>
                <c:pt idx="27085">
                  <c:v>67.533854166666671</c:v>
                </c:pt>
                <c:pt idx="27086">
                  <c:v>67.536458333333329</c:v>
                </c:pt>
                <c:pt idx="27087">
                  <c:v>67.5390625</c:v>
                </c:pt>
                <c:pt idx="27088">
                  <c:v>67.541666666666671</c:v>
                </c:pt>
                <c:pt idx="27089">
                  <c:v>67.544270833333329</c:v>
                </c:pt>
                <c:pt idx="27090">
                  <c:v>67.546875</c:v>
                </c:pt>
                <c:pt idx="27091">
                  <c:v>67.549479166666671</c:v>
                </c:pt>
                <c:pt idx="27092">
                  <c:v>67.552083333333329</c:v>
                </c:pt>
                <c:pt idx="27093">
                  <c:v>67.5546875</c:v>
                </c:pt>
                <c:pt idx="27094">
                  <c:v>67.557291666666671</c:v>
                </c:pt>
                <c:pt idx="27095">
                  <c:v>67.559895833333329</c:v>
                </c:pt>
                <c:pt idx="27096">
                  <c:v>67.5625</c:v>
                </c:pt>
                <c:pt idx="27097">
                  <c:v>67.565104166666671</c:v>
                </c:pt>
                <c:pt idx="27098">
                  <c:v>67.567708333333329</c:v>
                </c:pt>
                <c:pt idx="27099">
                  <c:v>67.5703125</c:v>
                </c:pt>
                <c:pt idx="27100">
                  <c:v>67.572916666666671</c:v>
                </c:pt>
                <c:pt idx="27101">
                  <c:v>67.575520833333329</c:v>
                </c:pt>
                <c:pt idx="27102">
                  <c:v>67.578125</c:v>
                </c:pt>
                <c:pt idx="27103">
                  <c:v>67.580729166666671</c:v>
                </c:pt>
                <c:pt idx="27104">
                  <c:v>67.583333333333329</c:v>
                </c:pt>
                <c:pt idx="27105">
                  <c:v>67.5859375</c:v>
                </c:pt>
                <c:pt idx="27106">
                  <c:v>67.588541666666671</c:v>
                </c:pt>
                <c:pt idx="27107">
                  <c:v>67.591145833333329</c:v>
                </c:pt>
                <c:pt idx="27108">
                  <c:v>67.59375</c:v>
                </c:pt>
                <c:pt idx="27109">
                  <c:v>67.596354166666671</c:v>
                </c:pt>
                <c:pt idx="27110">
                  <c:v>67.598958333333329</c:v>
                </c:pt>
                <c:pt idx="27111">
                  <c:v>67.6015625</c:v>
                </c:pt>
                <c:pt idx="27112">
                  <c:v>67.604166666666671</c:v>
                </c:pt>
                <c:pt idx="27113">
                  <c:v>67.606770833333329</c:v>
                </c:pt>
                <c:pt idx="27114">
                  <c:v>67.609375</c:v>
                </c:pt>
                <c:pt idx="27115">
                  <c:v>67.611979166666671</c:v>
                </c:pt>
                <c:pt idx="27116">
                  <c:v>67.614583333333329</c:v>
                </c:pt>
                <c:pt idx="27117">
                  <c:v>67.6171875</c:v>
                </c:pt>
                <c:pt idx="27118">
                  <c:v>67.619791666666671</c:v>
                </c:pt>
                <c:pt idx="27119">
                  <c:v>67.622395833333329</c:v>
                </c:pt>
                <c:pt idx="27120">
                  <c:v>67.625</c:v>
                </c:pt>
                <c:pt idx="27121">
                  <c:v>67.627604166666671</c:v>
                </c:pt>
                <c:pt idx="27122">
                  <c:v>67.630208333333329</c:v>
                </c:pt>
                <c:pt idx="27123">
                  <c:v>67.6328125</c:v>
                </c:pt>
                <c:pt idx="27124">
                  <c:v>67.635416666666671</c:v>
                </c:pt>
                <c:pt idx="27125">
                  <c:v>67.638020833333329</c:v>
                </c:pt>
                <c:pt idx="27126">
                  <c:v>67.640625</c:v>
                </c:pt>
                <c:pt idx="27127">
                  <c:v>67.643229166666671</c:v>
                </c:pt>
                <c:pt idx="27128">
                  <c:v>67.645833333333329</c:v>
                </c:pt>
                <c:pt idx="27129">
                  <c:v>67.6484375</c:v>
                </c:pt>
                <c:pt idx="27130">
                  <c:v>67.651041666666671</c:v>
                </c:pt>
                <c:pt idx="27131">
                  <c:v>67.653645833333329</c:v>
                </c:pt>
                <c:pt idx="27132">
                  <c:v>67.65625</c:v>
                </c:pt>
                <c:pt idx="27133">
                  <c:v>67.658854166666671</c:v>
                </c:pt>
                <c:pt idx="27134">
                  <c:v>67.661458333333329</c:v>
                </c:pt>
                <c:pt idx="27135">
                  <c:v>67.6640625</c:v>
                </c:pt>
                <c:pt idx="27136">
                  <c:v>67.666666666666671</c:v>
                </c:pt>
                <c:pt idx="27137">
                  <c:v>67.669270833333329</c:v>
                </c:pt>
                <c:pt idx="27138">
                  <c:v>67.671875</c:v>
                </c:pt>
                <c:pt idx="27139">
                  <c:v>67.674479166666671</c:v>
                </c:pt>
                <c:pt idx="27140">
                  <c:v>67.677083333333329</c:v>
                </c:pt>
                <c:pt idx="27141">
                  <c:v>67.6796875</c:v>
                </c:pt>
                <c:pt idx="27142">
                  <c:v>67.682291666666671</c:v>
                </c:pt>
                <c:pt idx="27143">
                  <c:v>67.684895833333329</c:v>
                </c:pt>
                <c:pt idx="27144">
                  <c:v>67.6875</c:v>
                </c:pt>
                <c:pt idx="27145">
                  <c:v>67.690104166666671</c:v>
                </c:pt>
                <c:pt idx="27146">
                  <c:v>67.692708333333329</c:v>
                </c:pt>
                <c:pt idx="27147">
                  <c:v>67.6953125</c:v>
                </c:pt>
                <c:pt idx="27148">
                  <c:v>67.697916666666671</c:v>
                </c:pt>
                <c:pt idx="27149">
                  <c:v>67.700520833333329</c:v>
                </c:pt>
                <c:pt idx="27150">
                  <c:v>67.703125</c:v>
                </c:pt>
                <c:pt idx="27151">
                  <c:v>67.705729166666671</c:v>
                </c:pt>
                <c:pt idx="27152">
                  <c:v>67.708333333333329</c:v>
                </c:pt>
                <c:pt idx="27153">
                  <c:v>67.7109375</c:v>
                </c:pt>
                <c:pt idx="27154">
                  <c:v>67.713541666666671</c:v>
                </c:pt>
                <c:pt idx="27155">
                  <c:v>67.716145833333329</c:v>
                </c:pt>
                <c:pt idx="27156">
                  <c:v>67.71875</c:v>
                </c:pt>
                <c:pt idx="27157">
                  <c:v>67.721354166666671</c:v>
                </c:pt>
                <c:pt idx="27158">
                  <c:v>67.723958333333329</c:v>
                </c:pt>
                <c:pt idx="27159">
                  <c:v>67.7265625</c:v>
                </c:pt>
                <c:pt idx="27160">
                  <c:v>67.729166666666671</c:v>
                </c:pt>
                <c:pt idx="27161">
                  <c:v>67.731770833333329</c:v>
                </c:pt>
                <c:pt idx="27162">
                  <c:v>67.734375</c:v>
                </c:pt>
                <c:pt idx="27163">
                  <c:v>67.736979166666671</c:v>
                </c:pt>
                <c:pt idx="27164">
                  <c:v>67.739583333333329</c:v>
                </c:pt>
                <c:pt idx="27165">
                  <c:v>67.7421875</c:v>
                </c:pt>
                <c:pt idx="27166">
                  <c:v>67.744791666666671</c:v>
                </c:pt>
                <c:pt idx="27167">
                  <c:v>67.747395833333329</c:v>
                </c:pt>
                <c:pt idx="27168">
                  <c:v>67.75</c:v>
                </c:pt>
                <c:pt idx="27169">
                  <c:v>67.752604166666671</c:v>
                </c:pt>
                <c:pt idx="27170">
                  <c:v>67.755208333333329</c:v>
                </c:pt>
                <c:pt idx="27171">
                  <c:v>67.7578125</c:v>
                </c:pt>
                <c:pt idx="27172">
                  <c:v>67.760416666666671</c:v>
                </c:pt>
                <c:pt idx="27173">
                  <c:v>67.763020833333329</c:v>
                </c:pt>
                <c:pt idx="27174">
                  <c:v>67.765625</c:v>
                </c:pt>
                <c:pt idx="27175">
                  <c:v>67.768229166666671</c:v>
                </c:pt>
                <c:pt idx="27176">
                  <c:v>67.770833333333329</c:v>
                </c:pt>
                <c:pt idx="27177">
                  <c:v>67.7734375</c:v>
                </c:pt>
                <c:pt idx="27178">
                  <c:v>67.776041666666671</c:v>
                </c:pt>
                <c:pt idx="27179">
                  <c:v>67.778645833333329</c:v>
                </c:pt>
                <c:pt idx="27180">
                  <c:v>67.78125</c:v>
                </c:pt>
                <c:pt idx="27181">
                  <c:v>67.783854166666671</c:v>
                </c:pt>
                <c:pt idx="27182">
                  <c:v>67.786458333333329</c:v>
                </c:pt>
                <c:pt idx="27183">
                  <c:v>67.7890625</c:v>
                </c:pt>
                <c:pt idx="27184">
                  <c:v>67.791666666666671</c:v>
                </c:pt>
                <c:pt idx="27185">
                  <c:v>67.794270833333329</c:v>
                </c:pt>
                <c:pt idx="27186">
                  <c:v>67.796875</c:v>
                </c:pt>
                <c:pt idx="27187">
                  <c:v>67.799479166666671</c:v>
                </c:pt>
                <c:pt idx="27188">
                  <c:v>67.802083333333329</c:v>
                </c:pt>
                <c:pt idx="27189">
                  <c:v>67.8046875</c:v>
                </c:pt>
                <c:pt idx="27190">
                  <c:v>67.807291666666671</c:v>
                </c:pt>
                <c:pt idx="27191">
                  <c:v>67.809895833333329</c:v>
                </c:pt>
                <c:pt idx="27192">
                  <c:v>67.8125</c:v>
                </c:pt>
                <c:pt idx="27193">
                  <c:v>67.815104166666671</c:v>
                </c:pt>
                <c:pt idx="27194">
                  <c:v>67.817708333333329</c:v>
                </c:pt>
                <c:pt idx="27195">
                  <c:v>67.8203125</c:v>
                </c:pt>
                <c:pt idx="27196">
                  <c:v>67.822916666666671</c:v>
                </c:pt>
                <c:pt idx="27197">
                  <c:v>67.825520833333329</c:v>
                </c:pt>
                <c:pt idx="27198">
                  <c:v>67.828125</c:v>
                </c:pt>
                <c:pt idx="27199">
                  <c:v>67.830729166666671</c:v>
                </c:pt>
                <c:pt idx="27200">
                  <c:v>67.833333333333329</c:v>
                </c:pt>
                <c:pt idx="27201">
                  <c:v>67.8359375</c:v>
                </c:pt>
                <c:pt idx="27202">
                  <c:v>67.838541666666671</c:v>
                </c:pt>
                <c:pt idx="27203">
                  <c:v>67.841145833333329</c:v>
                </c:pt>
                <c:pt idx="27204">
                  <c:v>67.84375</c:v>
                </c:pt>
                <c:pt idx="27205">
                  <c:v>67.846354166666671</c:v>
                </c:pt>
                <c:pt idx="27206">
                  <c:v>67.848958333333329</c:v>
                </c:pt>
                <c:pt idx="27207">
                  <c:v>67.8515625</c:v>
                </c:pt>
                <c:pt idx="27208">
                  <c:v>67.854166666666671</c:v>
                </c:pt>
                <c:pt idx="27209">
                  <c:v>67.856770833333329</c:v>
                </c:pt>
                <c:pt idx="27210">
                  <c:v>67.859375</c:v>
                </c:pt>
                <c:pt idx="27211">
                  <c:v>67.861979166666671</c:v>
                </c:pt>
                <c:pt idx="27212">
                  <c:v>67.864583333333329</c:v>
                </c:pt>
                <c:pt idx="27213">
                  <c:v>67.8671875</c:v>
                </c:pt>
                <c:pt idx="27214">
                  <c:v>67.869791666666671</c:v>
                </c:pt>
                <c:pt idx="27215">
                  <c:v>67.872395833333329</c:v>
                </c:pt>
                <c:pt idx="27216">
                  <c:v>67.875</c:v>
                </c:pt>
                <c:pt idx="27217">
                  <c:v>67.877604166666671</c:v>
                </c:pt>
                <c:pt idx="27218">
                  <c:v>67.880208333333329</c:v>
                </c:pt>
                <c:pt idx="27219">
                  <c:v>67.8828125</c:v>
                </c:pt>
                <c:pt idx="27220">
                  <c:v>67.885416666666671</c:v>
                </c:pt>
                <c:pt idx="27221">
                  <c:v>67.888020833333329</c:v>
                </c:pt>
                <c:pt idx="27222">
                  <c:v>67.890625</c:v>
                </c:pt>
                <c:pt idx="27223">
                  <c:v>67.893229166666671</c:v>
                </c:pt>
                <c:pt idx="27224">
                  <c:v>67.895833333333329</c:v>
                </c:pt>
                <c:pt idx="27225">
                  <c:v>67.8984375</c:v>
                </c:pt>
                <c:pt idx="27226">
                  <c:v>67.901041666666671</c:v>
                </c:pt>
                <c:pt idx="27227">
                  <c:v>67.903645833333329</c:v>
                </c:pt>
                <c:pt idx="27228">
                  <c:v>67.90625</c:v>
                </c:pt>
                <c:pt idx="27229">
                  <c:v>67.908854166666671</c:v>
                </c:pt>
                <c:pt idx="27230">
                  <c:v>67.911458333333329</c:v>
                </c:pt>
                <c:pt idx="27231">
                  <c:v>67.9140625</c:v>
                </c:pt>
                <c:pt idx="27232">
                  <c:v>67.916666666666671</c:v>
                </c:pt>
                <c:pt idx="27233">
                  <c:v>67.919270833333329</c:v>
                </c:pt>
                <c:pt idx="27234">
                  <c:v>67.921875</c:v>
                </c:pt>
                <c:pt idx="27235">
                  <c:v>67.924479166666671</c:v>
                </c:pt>
                <c:pt idx="27236">
                  <c:v>67.927083333333329</c:v>
                </c:pt>
                <c:pt idx="27237">
                  <c:v>67.9296875</c:v>
                </c:pt>
                <c:pt idx="27238">
                  <c:v>67.932291666666671</c:v>
                </c:pt>
                <c:pt idx="27239">
                  <c:v>67.934895833333329</c:v>
                </c:pt>
                <c:pt idx="27240">
                  <c:v>67.9375</c:v>
                </c:pt>
                <c:pt idx="27241">
                  <c:v>67.940104166666671</c:v>
                </c:pt>
                <c:pt idx="27242">
                  <c:v>67.942708333333329</c:v>
                </c:pt>
                <c:pt idx="27243">
                  <c:v>67.9453125</c:v>
                </c:pt>
                <c:pt idx="27244">
                  <c:v>67.947916666666671</c:v>
                </c:pt>
                <c:pt idx="27245">
                  <c:v>67.950520833333329</c:v>
                </c:pt>
                <c:pt idx="27246">
                  <c:v>67.953125</c:v>
                </c:pt>
                <c:pt idx="27247">
                  <c:v>67.955729166666671</c:v>
                </c:pt>
                <c:pt idx="27248">
                  <c:v>67.958333333333329</c:v>
                </c:pt>
                <c:pt idx="27249">
                  <c:v>67.9609375</c:v>
                </c:pt>
                <c:pt idx="27250">
                  <c:v>67.963541666666671</c:v>
                </c:pt>
                <c:pt idx="27251">
                  <c:v>67.966145833333329</c:v>
                </c:pt>
                <c:pt idx="27252">
                  <c:v>67.96875</c:v>
                </c:pt>
                <c:pt idx="27253">
                  <c:v>67.971354166666671</c:v>
                </c:pt>
                <c:pt idx="27254">
                  <c:v>67.973958333333329</c:v>
                </c:pt>
                <c:pt idx="27255">
                  <c:v>67.9765625</c:v>
                </c:pt>
                <c:pt idx="27256">
                  <c:v>67.979166666666671</c:v>
                </c:pt>
                <c:pt idx="27257">
                  <c:v>67.981770833333329</c:v>
                </c:pt>
                <c:pt idx="27258">
                  <c:v>67.984375</c:v>
                </c:pt>
                <c:pt idx="27259">
                  <c:v>67.986979166666671</c:v>
                </c:pt>
                <c:pt idx="27260">
                  <c:v>67.989583333333329</c:v>
                </c:pt>
                <c:pt idx="27261">
                  <c:v>67.9921875</c:v>
                </c:pt>
                <c:pt idx="27262">
                  <c:v>67.994791666666671</c:v>
                </c:pt>
                <c:pt idx="27263">
                  <c:v>67.997395833333329</c:v>
                </c:pt>
                <c:pt idx="27264">
                  <c:v>68</c:v>
                </c:pt>
                <c:pt idx="27265">
                  <c:v>68.002604166666671</c:v>
                </c:pt>
                <c:pt idx="27266">
                  <c:v>68.005208333333329</c:v>
                </c:pt>
                <c:pt idx="27267">
                  <c:v>68.0078125</c:v>
                </c:pt>
                <c:pt idx="27268">
                  <c:v>68.010416666666671</c:v>
                </c:pt>
                <c:pt idx="27269">
                  <c:v>68.013020833333329</c:v>
                </c:pt>
                <c:pt idx="27270">
                  <c:v>68.015625</c:v>
                </c:pt>
                <c:pt idx="27271">
                  <c:v>68.018229166666671</c:v>
                </c:pt>
                <c:pt idx="27272">
                  <c:v>68.020833333333329</c:v>
                </c:pt>
                <c:pt idx="27273">
                  <c:v>68.0234375</c:v>
                </c:pt>
                <c:pt idx="27274">
                  <c:v>68.026041666666671</c:v>
                </c:pt>
                <c:pt idx="27275">
                  <c:v>68.028645833333329</c:v>
                </c:pt>
                <c:pt idx="27276">
                  <c:v>68.03125</c:v>
                </c:pt>
                <c:pt idx="27277">
                  <c:v>68.033854166666671</c:v>
                </c:pt>
                <c:pt idx="27278">
                  <c:v>68.036458333333329</c:v>
                </c:pt>
                <c:pt idx="27279">
                  <c:v>68.0390625</c:v>
                </c:pt>
                <c:pt idx="27280">
                  <c:v>68.041666666666671</c:v>
                </c:pt>
                <c:pt idx="27281">
                  <c:v>68.044270833333329</c:v>
                </c:pt>
                <c:pt idx="27282">
                  <c:v>68.046875</c:v>
                </c:pt>
                <c:pt idx="27283">
                  <c:v>68.049479166666671</c:v>
                </c:pt>
                <c:pt idx="27284">
                  <c:v>68.052083333333329</c:v>
                </c:pt>
                <c:pt idx="27285">
                  <c:v>68.0546875</c:v>
                </c:pt>
                <c:pt idx="27286">
                  <c:v>68.057291666666671</c:v>
                </c:pt>
                <c:pt idx="27287">
                  <c:v>68.059895833333329</c:v>
                </c:pt>
                <c:pt idx="27288">
                  <c:v>68.0625</c:v>
                </c:pt>
                <c:pt idx="27289">
                  <c:v>68.065104166666671</c:v>
                </c:pt>
                <c:pt idx="27290">
                  <c:v>68.067708333333329</c:v>
                </c:pt>
                <c:pt idx="27291">
                  <c:v>68.0703125</c:v>
                </c:pt>
                <c:pt idx="27292">
                  <c:v>68.072916666666671</c:v>
                </c:pt>
                <c:pt idx="27293">
                  <c:v>68.075520833333329</c:v>
                </c:pt>
                <c:pt idx="27294">
                  <c:v>68.078125</c:v>
                </c:pt>
                <c:pt idx="27295">
                  <c:v>68.080729166666671</c:v>
                </c:pt>
                <c:pt idx="27296">
                  <c:v>68.083333333333329</c:v>
                </c:pt>
                <c:pt idx="27297">
                  <c:v>68.0859375</c:v>
                </c:pt>
                <c:pt idx="27298">
                  <c:v>68.088541666666671</c:v>
                </c:pt>
                <c:pt idx="27299">
                  <c:v>68.091145833333329</c:v>
                </c:pt>
                <c:pt idx="27300">
                  <c:v>68.09375</c:v>
                </c:pt>
                <c:pt idx="27301">
                  <c:v>68.096354166666671</c:v>
                </c:pt>
                <c:pt idx="27302">
                  <c:v>68.098958333333329</c:v>
                </c:pt>
                <c:pt idx="27303">
                  <c:v>68.1015625</c:v>
                </c:pt>
                <c:pt idx="27304">
                  <c:v>68.104166666666671</c:v>
                </c:pt>
                <c:pt idx="27305">
                  <c:v>68.106770833333329</c:v>
                </c:pt>
                <c:pt idx="27306">
                  <c:v>68.109375</c:v>
                </c:pt>
                <c:pt idx="27307">
                  <c:v>68.111979166666671</c:v>
                </c:pt>
                <c:pt idx="27308">
                  <c:v>68.114583333333329</c:v>
                </c:pt>
                <c:pt idx="27309">
                  <c:v>68.1171875</c:v>
                </c:pt>
                <c:pt idx="27310">
                  <c:v>68.119791666666671</c:v>
                </c:pt>
                <c:pt idx="27311">
                  <c:v>68.122395833333329</c:v>
                </c:pt>
                <c:pt idx="27312">
                  <c:v>68.125</c:v>
                </c:pt>
                <c:pt idx="27313">
                  <c:v>68.127604166666671</c:v>
                </c:pt>
                <c:pt idx="27314">
                  <c:v>68.130208333333329</c:v>
                </c:pt>
                <c:pt idx="27315">
                  <c:v>68.1328125</c:v>
                </c:pt>
                <c:pt idx="27316">
                  <c:v>68.135416666666671</c:v>
                </c:pt>
                <c:pt idx="27317">
                  <c:v>68.138020833333329</c:v>
                </c:pt>
                <c:pt idx="27318">
                  <c:v>68.140625</c:v>
                </c:pt>
                <c:pt idx="27319">
                  <c:v>68.143229166666671</c:v>
                </c:pt>
                <c:pt idx="27320">
                  <c:v>68.145833333333329</c:v>
                </c:pt>
                <c:pt idx="27321">
                  <c:v>68.1484375</c:v>
                </c:pt>
                <c:pt idx="27322">
                  <c:v>68.151041666666671</c:v>
                </c:pt>
                <c:pt idx="27323">
                  <c:v>68.153645833333329</c:v>
                </c:pt>
                <c:pt idx="27324">
                  <c:v>68.15625</c:v>
                </c:pt>
                <c:pt idx="27325">
                  <c:v>68.158854166666671</c:v>
                </c:pt>
                <c:pt idx="27326">
                  <c:v>68.161458333333329</c:v>
                </c:pt>
                <c:pt idx="27327">
                  <c:v>68.1640625</c:v>
                </c:pt>
                <c:pt idx="27328">
                  <c:v>68.166666666666671</c:v>
                </c:pt>
                <c:pt idx="27329">
                  <c:v>68.169270833333329</c:v>
                </c:pt>
                <c:pt idx="27330">
                  <c:v>68.171875</c:v>
                </c:pt>
                <c:pt idx="27331">
                  <c:v>68.174479166666671</c:v>
                </c:pt>
                <c:pt idx="27332">
                  <c:v>68.177083333333329</c:v>
                </c:pt>
                <c:pt idx="27333">
                  <c:v>68.1796875</c:v>
                </c:pt>
                <c:pt idx="27334">
                  <c:v>68.182291666666671</c:v>
                </c:pt>
                <c:pt idx="27335">
                  <c:v>68.184895833333329</c:v>
                </c:pt>
                <c:pt idx="27336">
                  <c:v>68.1875</c:v>
                </c:pt>
                <c:pt idx="27337">
                  <c:v>68.190104166666671</c:v>
                </c:pt>
                <c:pt idx="27338">
                  <c:v>68.192708333333329</c:v>
                </c:pt>
                <c:pt idx="27339">
                  <c:v>68.1953125</c:v>
                </c:pt>
                <c:pt idx="27340">
                  <c:v>68.197916666666671</c:v>
                </c:pt>
                <c:pt idx="27341">
                  <c:v>68.200520833333329</c:v>
                </c:pt>
                <c:pt idx="27342">
                  <c:v>68.203125</c:v>
                </c:pt>
                <c:pt idx="27343">
                  <c:v>68.205729166666671</c:v>
                </c:pt>
                <c:pt idx="27344">
                  <c:v>68.208333333333329</c:v>
                </c:pt>
                <c:pt idx="27345">
                  <c:v>68.2109375</c:v>
                </c:pt>
                <c:pt idx="27346">
                  <c:v>68.213541666666671</c:v>
                </c:pt>
                <c:pt idx="27347">
                  <c:v>68.216145833333329</c:v>
                </c:pt>
                <c:pt idx="27348">
                  <c:v>68.21875</c:v>
                </c:pt>
                <c:pt idx="27349">
                  <c:v>68.221354166666671</c:v>
                </c:pt>
                <c:pt idx="27350">
                  <c:v>68.223958333333329</c:v>
                </c:pt>
                <c:pt idx="27351">
                  <c:v>68.2265625</c:v>
                </c:pt>
                <c:pt idx="27352">
                  <c:v>68.229166666666671</c:v>
                </c:pt>
                <c:pt idx="27353">
                  <c:v>68.231770833333329</c:v>
                </c:pt>
                <c:pt idx="27354">
                  <c:v>68.234375</c:v>
                </c:pt>
                <c:pt idx="27355">
                  <c:v>68.236979166666671</c:v>
                </c:pt>
                <c:pt idx="27356">
                  <c:v>68.239583333333329</c:v>
                </c:pt>
                <c:pt idx="27357">
                  <c:v>68.2421875</c:v>
                </c:pt>
                <c:pt idx="27358">
                  <c:v>68.244791666666671</c:v>
                </c:pt>
                <c:pt idx="27359">
                  <c:v>68.247395833333329</c:v>
                </c:pt>
                <c:pt idx="27360">
                  <c:v>68.25</c:v>
                </c:pt>
                <c:pt idx="27361">
                  <c:v>68.252604166666671</c:v>
                </c:pt>
                <c:pt idx="27362">
                  <c:v>68.255208333333329</c:v>
                </c:pt>
                <c:pt idx="27363">
                  <c:v>68.2578125</c:v>
                </c:pt>
                <c:pt idx="27364">
                  <c:v>68.260416666666671</c:v>
                </c:pt>
                <c:pt idx="27365">
                  <c:v>68.263020833333329</c:v>
                </c:pt>
                <c:pt idx="27366">
                  <c:v>68.265625</c:v>
                </c:pt>
                <c:pt idx="27367">
                  <c:v>68.268229166666671</c:v>
                </c:pt>
                <c:pt idx="27368">
                  <c:v>68.270833333333329</c:v>
                </c:pt>
                <c:pt idx="27369">
                  <c:v>68.2734375</c:v>
                </c:pt>
                <c:pt idx="27370">
                  <c:v>68.276041666666671</c:v>
                </c:pt>
                <c:pt idx="27371">
                  <c:v>68.278645833333329</c:v>
                </c:pt>
                <c:pt idx="27372">
                  <c:v>68.28125</c:v>
                </c:pt>
                <c:pt idx="27373">
                  <c:v>68.283854166666671</c:v>
                </c:pt>
                <c:pt idx="27374">
                  <c:v>68.286458333333329</c:v>
                </c:pt>
                <c:pt idx="27375">
                  <c:v>68.2890625</c:v>
                </c:pt>
                <c:pt idx="27376">
                  <c:v>68.291666666666671</c:v>
                </c:pt>
                <c:pt idx="27377">
                  <c:v>68.294270833333329</c:v>
                </c:pt>
                <c:pt idx="27378">
                  <c:v>68.296875</c:v>
                </c:pt>
                <c:pt idx="27379">
                  <c:v>68.299479166666671</c:v>
                </c:pt>
                <c:pt idx="27380">
                  <c:v>68.302083333333329</c:v>
                </c:pt>
                <c:pt idx="27381">
                  <c:v>68.3046875</c:v>
                </c:pt>
                <c:pt idx="27382">
                  <c:v>68.307291666666671</c:v>
                </c:pt>
                <c:pt idx="27383">
                  <c:v>68.309895833333329</c:v>
                </c:pt>
                <c:pt idx="27384">
                  <c:v>68.3125</c:v>
                </c:pt>
                <c:pt idx="27385">
                  <c:v>68.315104166666671</c:v>
                </c:pt>
                <c:pt idx="27386">
                  <c:v>68.317708333333329</c:v>
                </c:pt>
                <c:pt idx="27387">
                  <c:v>68.3203125</c:v>
                </c:pt>
                <c:pt idx="27388">
                  <c:v>68.322916666666671</c:v>
                </c:pt>
                <c:pt idx="27389">
                  <c:v>68.325520833333329</c:v>
                </c:pt>
                <c:pt idx="27390">
                  <c:v>68.328125</c:v>
                </c:pt>
                <c:pt idx="27391">
                  <c:v>68.330729166666671</c:v>
                </c:pt>
                <c:pt idx="27392">
                  <c:v>68.333333333333329</c:v>
                </c:pt>
                <c:pt idx="27393">
                  <c:v>68.3359375</c:v>
                </c:pt>
                <c:pt idx="27394">
                  <c:v>68.338541666666671</c:v>
                </c:pt>
                <c:pt idx="27395">
                  <c:v>68.341145833333329</c:v>
                </c:pt>
                <c:pt idx="27396">
                  <c:v>68.34375</c:v>
                </c:pt>
                <c:pt idx="27397">
                  <c:v>68.346354166666671</c:v>
                </c:pt>
                <c:pt idx="27398">
                  <c:v>68.348958333333329</c:v>
                </c:pt>
                <c:pt idx="27399">
                  <c:v>68.3515625</c:v>
                </c:pt>
                <c:pt idx="27400">
                  <c:v>68.354166666666671</c:v>
                </c:pt>
                <c:pt idx="27401">
                  <c:v>68.356770833333329</c:v>
                </c:pt>
                <c:pt idx="27402">
                  <c:v>68.359375</c:v>
                </c:pt>
                <c:pt idx="27403">
                  <c:v>68.361979166666671</c:v>
                </c:pt>
                <c:pt idx="27404">
                  <c:v>68.364583333333329</c:v>
                </c:pt>
                <c:pt idx="27405">
                  <c:v>68.3671875</c:v>
                </c:pt>
                <c:pt idx="27406">
                  <c:v>68.369791666666671</c:v>
                </c:pt>
                <c:pt idx="27407">
                  <c:v>68.372395833333329</c:v>
                </c:pt>
                <c:pt idx="27408">
                  <c:v>68.375</c:v>
                </c:pt>
                <c:pt idx="27409">
                  <c:v>68.377604166666671</c:v>
                </c:pt>
                <c:pt idx="27410">
                  <c:v>68.380208333333329</c:v>
                </c:pt>
                <c:pt idx="27411">
                  <c:v>68.3828125</c:v>
                </c:pt>
                <c:pt idx="27412">
                  <c:v>68.385416666666671</c:v>
                </c:pt>
                <c:pt idx="27413">
                  <c:v>68.388020833333329</c:v>
                </c:pt>
                <c:pt idx="27414">
                  <c:v>68.390625</c:v>
                </c:pt>
                <c:pt idx="27415">
                  <c:v>68.393229166666671</c:v>
                </c:pt>
                <c:pt idx="27416">
                  <c:v>68.395833333333329</c:v>
                </c:pt>
                <c:pt idx="27417">
                  <c:v>68.3984375</c:v>
                </c:pt>
                <c:pt idx="27418">
                  <c:v>68.401041666666671</c:v>
                </c:pt>
                <c:pt idx="27419">
                  <c:v>68.403645833333329</c:v>
                </c:pt>
                <c:pt idx="27420">
                  <c:v>68.40625</c:v>
                </c:pt>
                <c:pt idx="27421">
                  <c:v>68.408854166666671</c:v>
                </c:pt>
                <c:pt idx="27422">
                  <c:v>68.411458333333329</c:v>
                </c:pt>
                <c:pt idx="27423">
                  <c:v>68.4140625</c:v>
                </c:pt>
                <c:pt idx="27424">
                  <c:v>68.416666666666671</c:v>
                </c:pt>
                <c:pt idx="27425">
                  <c:v>68.419270833333329</c:v>
                </c:pt>
                <c:pt idx="27426">
                  <c:v>68.421875</c:v>
                </c:pt>
                <c:pt idx="27427">
                  <c:v>68.424479166666671</c:v>
                </c:pt>
                <c:pt idx="27428">
                  <c:v>68.427083333333329</c:v>
                </c:pt>
                <c:pt idx="27429">
                  <c:v>68.4296875</c:v>
                </c:pt>
                <c:pt idx="27430">
                  <c:v>68.432291666666671</c:v>
                </c:pt>
                <c:pt idx="27431">
                  <c:v>68.434895833333329</c:v>
                </c:pt>
                <c:pt idx="27432">
                  <c:v>68.4375</c:v>
                </c:pt>
                <c:pt idx="27433">
                  <c:v>68.440104166666671</c:v>
                </c:pt>
                <c:pt idx="27434">
                  <c:v>68.442708333333329</c:v>
                </c:pt>
                <c:pt idx="27435">
                  <c:v>68.4453125</c:v>
                </c:pt>
                <c:pt idx="27436">
                  <c:v>68.447916666666671</c:v>
                </c:pt>
                <c:pt idx="27437">
                  <c:v>68.450520833333329</c:v>
                </c:pt>
                <c:pt idx="27438">
                  <c:v>68.453125</c:v>
                </c:pt>
                <c:pt idx="27439">
                  <c:v>68.455729166666671</c:v>
                </c:pt>
                <c:pt idx="27440">
                  <c:v>68.458333333333329</c:v>
                </c:pt>
                <c:pt idx="27441">
                  <c:v>68.4609375</c:v>
                </c:pt>
                <c:pt idx="27442">
                  <c:v>68.463541666666671</c:v>
                </c:pt>
                <c:pt idx="27443">
                  <c:v>68.466145833333329</c:v>
                </c:pt>
                <c:pt idx="27444">
                  <c:v>68.46875</c:v>
                </c:pt>
                <c:pt idx="27445">
                  <c:v>68.471354166666671</c:v>
                </c:pt>
                <c:pt idx="27446">
                  <c:v>68.473958333333329</c:v>
                </c:pt>
                <c:pt idx="27447">
                  <c:v>68.4765625</c:v>
                </c:pt>
                <c:pt idx="27448">
                  <c:v>68.479166666666671</c:v>
                </c:pt>
                <c:pt idx="27449">
                  <c:v>68.481770833333329</c:v>
                </c:pt>
                <c:pt idx="27450">
                  <c:v>68.484375</c:v>
                </c:pt>
                <c:pt idx="27451">
                  <c:v>68.486979166666671</c:v>
                </c:pt>
                <c:pt idx="27452">
                  <c:v>68.489583333333329</c:v>
                </c:pt>
                <c:pt idx="27453">
                  <c:v>68.4921875</c:v>
                </c:pt>
                <c:pt idx="27454">
                  <c:v>68.494791666666671</c:v>
                </c:pt>
                <c:pt idx="27455">
                  <c:v>68.497395833333329</c:v>
                </c:pt>
                <c:pt idx="27456">
                  <c:v>68.5</c:v>
                </c:pt>
                <c:pt idx="27457">
                  <c:v>68.502604166666671</c:v>
                </c:pt>
                <c:pt idx="27458">
                  <c:v>68.505208333333329</c:v>
                </c:pt>
                <c:pt idx="27459">
                  <c:v>68.5078125</c:v>
                </c:pt>
                <c:pt idx="27460">
                  <c:v>68.510416666666671</c:v>
                </c:pt>
                <c:pt idx="27461">
                  <c:v>68.513020833333329</c:v>
                </c:pt>
                <c:pt idx="27462">
                  <c:v>68.515625</c:v>
                </c:pt>
                <c:pt idx="27463">
                  <c:v>68.518229166666671</c:v>
                </c:pt>
                <c:pt idx="27464">
                  <c:v>68.520833333333329</c:v>
                </c:pt>
                <c:pt idx="27465">
                  <c:v>68.5234375</c:v>
                </c:pt>
                <c:pt idx="27466">
                  <c:v>68.526041666666671</c:v>
                </c:pt>
                <c:pt idx="27467">
                  <c:v>68.528645833333329</c:v>
                </c:pt>
                <c:pt idx="27468">
                  <c:v>68.53125</c:v>
                </c:pt>
                <c:pt idx="27469">
                  <c:v>68.533854166666671</c:v>
                </c:pt>
                <c:pt idx="27470">
                  <c:v>68.536458333333329</c:v>
                </c:pt>
                <c:pt idx="27471">
                  <c:v>68.5390625</c:v>
                </c:pt>
                <c:pt idx="27472">
                  <c:v>68.541666666666671</c:v>
                </c:pt>
                <c:pt idx="27473">
                  <c:v>68.544270833333329</c:v>
                </c:pt>
                <c:pt idx="27474">
                  <c:v>68.546875</c:v>
                </c:pt>
                <c:pt idx="27475">
                  <c:v>68.549479166666671</c:v>
                </c:pt>
                <c:pt idx="27476">
                  <c:v>68.552083333333329</c:v>
                </c:pt>
                <c:pt idx="27477">
                  <c:v>68.5546875</c:v>
                </c:pt>
                <c:pt idx="27478">
                  <c:v>68.557291666666671</c:v>
                </c:pt>
                <c:pt idx="27479">
                  <c:v>68.559895833333329</c:v>
                </c:pt>
                <c:pt idx="27480">
                  <c:v>68.5625</c:v>
                </c:pt>
                <c:pt idx="27481">
                  <c:v>68.565104166666671</c:v>
                </c:pt>
                <c:pt idx="27482">
                  <c:v>68.567708333333329</c:v>
                </c:pt>
                <c:pt idx="27483">
                  <c:v>68.5703125</c:v>
                </c:pt>
                <c:pt idx="27484">
                  <c:v>68.572916666666671</c:v>
                </c:pt>
                <c:pt idx="27485">
                  <c:v>68.575520833333329</c:v>
                </c:pt>
                <c:pt idx="27486">
                  <c:v>68.578125</c:v>
                </c:pt>
                <c:pt idx="27487">
                  <c:v>68.580729166666671</c:v>
                </c:pt>
                <c:pt idx="27488">
                  <c:v>68.583333333333329</c:v>
                </c:pt>
                <c:pt idx="27489">
                  <c:v>68.5859375</c:v>
                </c:pt>
                <c:pt idx="27490">
                  <c:v>68.588541666666671</c:v>
                </c:pt>
                <c:pt idx="27491">
                  <c:v>68.591145833333329</c:v>
                </c:pt>
                <c:pt idx="27492">
                  <c:v>68.59375</c:v>
                </c:pt>
                <c:pt idx="27493">
                  <c:v>68.596354166666671</c:v>
                </c:pt>
                <c:pt idx="27494">
                  <c:v>68.598958333333329</c:v>
                </c:pt>
                <c:pt idx="27495">
                  <c:v>68.6015625</c:v>
                </c:pt>
                <c:pt idx="27496">
                  <c:v>68.604166666666671</c:v>
                </c:pt>
                <c:pt idx="27497">
                  <c:v>68.606770833333329</c:v>
                </c:pt>
                <c:pt idx="27498">
                  <c:v>68.609375</c:v>
                </c:pt>
                <c:pt idx="27499">
                  <c:v>68.611979166666671</c:v>
                </c:pt>
                <c:pt idx="27500">
                  <c:v>68.614583333333329</c:v>
                </c:pt>
                <c:pt idx="27501">
                  <c:v>68.6171875</c:v>
                </c:pt>
                <c:pt idx="27502">
                  <c:v>68.619791666666671</c:v>
                </c:pt>
                <c:pt idx="27503">
                  <c:v>68.622395833333329</c:v>
                </c:pt>
                <c:pt idx="27504">
                  <c:v>68.625</c:v>
                </c:pt>
                <c:pt idx="27505">
                  <c:v>68.627604166666671</c:v>
                </c:pt>
                <c:pt idx="27506">
                  <c:v>68.630208333333329</c:v>
                </c:pt>
                <c:pt idx="27507">
                  <c:v>68.6328125</c:v>
                </c:pt>
                <c:pt idx="27508">
                  <c:v>68.635416666666671</c:v>
                </c:pt>
                <c:pt idx="27509">
                  <c:v>68.638020833333329</c:v>
                </c:pt>
                <c:pt idx="27510">
                  <c:v>68.640625</c:v>
                </c:pt>
                <c:pt idx="27511">
                  <c:v>68.643229166666671</c:v>
                </c:pt>
                <c:pt idx="27512">
                  <c:v>68.645833333333329</c:v>
                </c:pt>
                <c:pt idx="27513">
                  <c:v>68.6484375</c:v>
                </c:pt>
                <c:pt idx="27514">
                  <c:v>68.651041666666671</c:v>
                </c:pt>
                <c:pt idx="27515">
                  <c:v>68.653645833333329</c:v>
                </c:pt>
                <c:pt idx="27516">
                  <c:v>68.65625</c:v>
                </c:pt>
                <c:pt idx="27517">
                  <c:v>68.658854166666671</c:v>
                </c:pt>
                <c:pt idx="27518">
                  <c:v>68.661458333333329</c:v>
                </c:pt>
                <c:pt idx="27519">
                  <c:v>68.6640625</c:v>
                </c:pt>
                <c:pt idx="27520">
                  <c:v>68.666666666666671</c:v>
                </c:pt>
                <c:pt idx="27521">
                  <c:v>68.669270833333329</c:v>
                </c:pt>
                <c:pt idx="27522">
                  <c:v>68.671875</c:v>
                </c:pt>
                <c:pt idx="27523">
                  <c:v>68.674479166666671</c:v>
                </c:pt>
                <c:pt idx="27524">
                  <c:v>68.677083333333329</c:v>
                </c:pt>
                <c:pt idx="27525">
                  <c:v>68.6796875</c:v>
                </c:pt>
                <c:pt idx="27526">
                  <c:v>68.682291666666671</c:v>
                </c:pt>
                <c:pt idx="27527">
                  <c:v>68.684895833333329</c:v>
                </c:pt>
                <c:pt idx="27528">
                  <c:v>68.6875</c:v>
                </c:pt>
                <c:pt idx="27529">
                  <c:v>68.690104166666671</c:v>
                </c:pt>
                <c:pt idx="27530">
                  <c:v>68.692708333333329</c:v>
                </c:pt>
                <c:pt idx="27531">
                  <c:v>68.6953125</c:v>
                </c:pt>
                <c:pt idx="27532">
                  <c:v>68.697916666666671</c:v>
                </c:pt>
                <c:pt idx="27533">
                  <c:v>68.700520833333329</c:v>
                </c:pt>
                <c:pt idx="27534">
                  <c:v>68.703125</c:v>
                </c:pt>
                <c:pt idx="27535">
                  <c:v>68.705729166666671</c:v>
                </c:pt>
                <c:pt idx="27536">
                  <c:v>68.708333333333329</c:v>
                </c:pt>
                <c:pt idx="27537">
                  <c:v>68.7109375</c:v>
                </c:pt>
                <c:pt idx="27538">
                  <c:v>68.713541666666671</c:v>
                </c:pt>
                <c:pt idx="27539">
                  <c:v>68.716145833333329</c:v>
                </c:pt>
                <c:pt idx="27540">
                  <c:v>68.71875</c:v>
                </c:pt>
                <c:pt idx="27541">
                  <c:v>68.721354166666671</c:v>
                </c:pt>
                <c:pt idx="27542">
                  <c:v>68.723958333333329</c:v>
                </c:pt>
                <c:pt idx="27543">
                  <c:v>68.7265625</c:v>
                </c:pt>
                <c:pt idx="27544">
                  <c:v>68.729166666666671</c:v>
                </c:pt>
                <c:pt idx="27545">
                  <c:v>68.731770833333329</c:v>
                </c:pt>
                <c:pt idx="27546">
                  <c:v>68.734375</c:v>
                </c:pt>
                <c:pt idx="27547">
                  <c:v>68.736979166666671</c:v>
                </c:pt>
                <c:pt idx="27548">
                  <c:v>68.739583333333329</c:v>
                </c:pt>
                <c:pt idx="27549">
                  <c:v>68.7421875</c:v>
                </c:pt>
                <c:pt idx="27550">
                  <c:v>68.744791666666671</c:v>
                </c:pt>
                <c:pt idx="27551">
                  <c:v>68.747395833333329</c:v>
                </c:pt>
                <c:pt idx="27552">
                  <c:v>68.75</c:v>
                </c:pt>
                <c:pt idx="27553">
                  <c:v>68.752604166666671</c:v>
                </c:pt>
                <c:pt idx="27554">
                  <c:v>68.755208333333329</c:v>
                </c:pt>
                <c:pt idx="27555">
                  <c:v>68.7578125</c:v>
                </c:pt>
                <c:pt idx="27556">
                  <c:v>68.760416666666671</c:v>
                </c:pt>
                <c:pt idx="27557">
                  <c:v>68.763020833333329</c:v>
                </c:pt>
                <c:pt idx="27558">
                  <c:v>68.765625</c:v>
                </c:pt>
                <c:pt idx="27559">
                  <c:v>68.768229166666671</c:v>
                </c:pt>
                <c:pt idx="27560">
                  <c:v>68.770833333333329</c:v>
                </c:pt>
                <c:pt idx="27561">
                  <c:v>68.7734375</c:v>
                </c:pt>
                <c:pt idx="27562">
                  <c:v>68.776041666666671</c:v>
                </c:pt>
                <c:pt idx="27563">
                  <c:v>68.778645833333329</c:v>
                </c:pt>
                <c:pt idx="27564">
                  <c:v>68.78125</c:v>
                </c:pt>
                <c:pt idx="27565">
                  <c:v>68.783854166666671</c:v>
                </c:pt>
                <c:pt idx="27566">
                  <c:v>68.786458333333329</c:v>
                </c:pt>
                <c:pt idx="27567">
                  <c:v>68.7890625</c:v>
                </c:pt>
                <c:pt idx="27568">
                  <c:v>68.791666666666671</c:v>
                </c:pt>
                <c:pt idx="27569">
                  <c:v>68.794270833333329</c:v>
                </c:pt>
                <c:pt idx="27570">
                  <c:v>68.796875</c:v>
                </c:pt>
                <c:pt idx="27571">
                  <c:v>68.799479166666671</c:v>
                </c:pt>
                <c:pt idx="27572">
                  <c:v>68.802083333333329</c:v>
                </c:pt>
                <c:pt idx="27573">
                  <c:v>68.8046875</c:v>
                </c:pt>
                <c:pt idx="27574">
                  <c:v>68.807291666666671</c:v>
                </c:pt>
                <c:pt idx="27575">
                  <c:v>68.809895833333329</c:v>
                </c:pt>
                <c:pt idx="27576">
                  <c:v>68.8125</c:v>
                </c:pt>
                <c:pt idx="27577">
                  <c:v>68.815104166666671</c:v>
                </c:pt>
                <c:pt idx="27578">
                  <c:v>68.817708333333329</c:v>
                </c:pt>
                <c:pt idx="27579">
                  <c:v>68.8203125</c:v>
                </c:pt>
                <c:pt idx="27580">
                  <c:v>68.822916666666671</c:v>
                </c:pt>
                <c:pt idx="27581">
                  <c:v>68.825520833333329</c:v>
                </c:pt>
                <c:pt idx="27582">
                  <c:v>68.828125</c:v>
                </c:pt>
                <c:pt idx="27583">
                  <c:v>68.830729166666671</c:v>
                </c:pt>
                <c:pt idx="27584">
                  <c:v>68.833333333333329</c:v>
                </c:pt>
                <c:pt idx="27585">
                  <c:v>68.8359375</c:v>
                </c:pt>
                <c:pt idx="27586">
                  <c:v>68.838541666666671</c:v>
                </c:pt>
                <c:pt idx="27587">
                  <c:v>68.841145833333329</c:v>
                </c:pt>
                <c:pt idx="27588">
                  <c:v>68.84375</c:v>
                </c:pt>
                <c:pt idx="27589">
                  <c:v>68.846354166666671</c:v>
                </c:pt>
                <c:pt idx="27590">
                  <c:v>68.848958333333329</c:v>
                </c:pt>
                <c:pt idx="27591">
                  <c:v>68.8515625</c:v>
                </c:pt>
                <c:pt idx="27592">
                  <c:v>68.854166666666671</c:v>
                </c:pt>
                <c:pt idx="27593">
                  <c:v>68.856770833333329</c:v>
                </c:pt>
                <c:pt idx="27594">
                  <c:v>68.859375</c:v>
                </c:pt>
                <c:pt idx="27595">
                  <c:v>68.861979166666671</c:v>
                </c:pt>
                <c:pt idx="27596">
                  <c:v>68.864583333333329</c:v>
                </c:pt>
                <c:pt idx="27597">
                  <c:v>68.8671875</c:v>
                </c:pt>
                <c:pt idx="27598">
                  <c:v>68.869791666666671</c:v>
                </c:pt>
                <c:pt idx="27599">
                  <c:v>68.872395833333329</c:v>
                </c:pt>
                <c:pt idx="27600">
                  <c:v>68.875</c:v>
                </c:pt>
                <c:pt idx="27601">
                  <c:v>68.877604166666671</c:v>
                </c:pt>
                <c:pt idx="27602">
                  <c:v>68.880208333333329</c:v>
                </c:pt>
                <c:pt idx="27603">
                  <c:v>68.8828125</c:v>
                </c:pt>
                <c:pt idx="27604">
                  <c:v>68.885416666666671</c:v>
                </c:pt>
                <c:pt idx="27605">
                  <c:v>68.888020833333329</c:v>
                </c:pt>
                <c:pt idx="27606">
                  <c:v>68.890625</c:v>
                </c:pt>
                <c:pt idx="27607">
                  <c:v>68.893229166666671</c:v>
                </c:pt>
                <c:pt idx="27608">
                  <c:v>68.895833333333329</c:v>
                </c:pt>
                <c:pt idx="27609">
                  <c:v>68.8984375</c:v>
                </c:pt>
                <c:pt idx="27610">
                  <c:v>68.901041666666671</c:v>
                </c:pt>
                <c:pt idx="27611">
                  <c:v>68.903645833333329</c:v>
                </c:pt>
                <c:pt idx="27612">
                  <c:v>68.90625</c:v>
                </c:pt>
                <c:pt idx="27613">
                  <c:v>68.908854166666671</c:v>
                </c:pt>
                <c:pt idx="27614">
                  <c:v>68.911458333333329</c:v>
                </c:pt>
                <c:pt idx="27615">
                  <c:v>68.9140625</c:v>
                </c:pt>
                <c:pt idx="27616">
                  <c:v>68.916666666666671</c:v>
                </c:pt>
                <c:pt idx="27617">
                  <c:v>68.919270833333329</c:v>
                </c:pt>
                <c:pt idx="27618">
                  <c:v>68.921875</c:v>
                </c:pt>
                <c:pt idx="27619">
                  <c:v>68.924479166666671</c:v>
                </c:pt>
                <c:pt idx="27620">
                  <c:v>68.927083333333329</c:v>
                </c:pt>
                <c:pt idx="27621">
                  <c:v>68.9296875</c:v>
                </c:pt>
                <c:pt idx="27622">
                  <c:v>68.932291666666671</c:v>
                </c:pt>
                <c:pt idx="27623">
                  <c:v>68.934895833333329</c:v>
                </c:pt>
                <c:pt idx="27624">
                  <c:v>68.9375</c:v>
                </c:pt>
                <c:pt idx="27625">
                  <c:v>68.940104166666671</c:v>
                </c:pt>
                <c:pt idx="27626">
                  <c:v>68.942708333333329</c:v>
                </c:pt>
                <c:pt idx="27627">
                  <c:v>68.9453125</c:v>
                </c:pt>
                <c:pt idx="27628">
                  <c:v>68.947916666666671</c:v>
                </c:pt>
                <c:pt idx="27629">
                  <c:v>68.950520833333329</c:v>
                </c:pt>
                <c:pt idx="27630">
                  <c:v>68.953125</c:v>
                </c:pt>
                <c:pt idx="27631">
                  <c:v>68.955729166666671</c:v>
                </c:pt>
                <c:pt idx="27632">
                  <c:v>68.958333333333329</c:v>
                </c:pt>
                <c:pt idx="27633">
                  <c:v>68.9609375</c:v>
                </c:pt>
                <c:pt idx="27634">
                  <c:v>68.963541666666671</c:v>
                </c:pt>
                <c:pt idx="27635">
                  <c:v>68.966145833333329</c:v>
                </c:pt>
                <c:pt idx="27636">
                  <c:v>68.96875</c:v>
                </c:pt>
                <c:pt idx="27637">
                  <c:v>68.971354166666671</c:v>
                </c:pt>
                <c:pt idx="27638">
                  <c:v>68.973958333333329</c:v>
                </c:pt>
                <c:pt idx="27639">
                  <c:v>68.9765625</c:v>
                </c:pt>
                <c:pt idx="27640">
                  <c:v>68.979166666666671</c:v>
                </c:pt>
                <c:pt idx="27641">
                  <c:v>68.981770833333329</c:v>
                </c:pt>
                <c:pt idx="27642">
                  <c:v>68.984375</c:v>
                </c:pt>
                <c:pt idx="27643">
                  <c:v>68.986979166666671</c:v>
                </c:pt>
                <c:pt idx="27644">
                  <c:v>68.989583333333329</c:v>
                </c:pt>
                <c:pt idx="27645">
                  <c:v>68.9921875</c:v>
                </c:pt>
                <c:pt idx="27646">
                  <c:v>68.994791666666671</c:v>
                </c:pt>
                <c:pt idx="27647">
                  <c:v>68.997395833333329</c:v>
                </c:pt>
                <c:pt idx="27648">
                  <c:v>69</c:v>
                </c:pt>
                <c:pt idx="27649">
                  <c:v>69.002604166666671</c:v>
                </c:pt>
                <c:pt idx="27650">
                  <c:v>69.005208333333329</c:v>
                </c:pt>
                <c:pt idx="27651">
                  <c:v>69.0078125</c:v>
                </c:pt>
                <c:pt idx="27652">
                  <c:v>69.010416666666671</c:v>
                </c:pt>
                <c:pt idx="27653">
                  <c:v>69.013020833333329</c:v>
                </c:pt>
                <c:pt idx="27654">
                  <c:v>69.015625</c:v>
                </c:pt>
                <c:pt idx="27655">
                  <c:v>69.018229166666671</c:v>
                </c:pt>
                <c:pt idx="27656">
                  <c:v>69.020833333333329</c:v>
                </c:pt>
                <c:pt idx="27657">
                  <c:v>69.0234375</c:v>
                </c:pt>
                <c:pt idx="27658">
                  <c:v>69.026041666666671</c:v>
                </c:pt>
                <c:pt idx="27659">
                  <c:v>69.028645833333329</c:v>
                </c:pt>
                <c:pt idx="27660">
                  <c:v>69.03125</c:v>
                </c:pt>
                <c:pt idx="27661">
                  <c:v>69.033854166666671</c:v>
                </c:pt>
                <c:pt idx="27662">
                  <c:v>69.036458333333329</c:v>
                </c:pt>
                <c:pt idx="27663">
                  <c:v>69.0390625</c:v>
                </c:pt>
                <c:pt idx="27664">
                  <c:v>69.041666666666671</c:v>
                </c:pt>
                <c:pt idx="27665">
                  <c:v>69.044270833333329</c:v>
                </c:pt>
                <c:pt idx="27666">
                  <c:v>69.046875</c:v>
                </c:pt>
                <c:pt idx="27667">
                  <c:v>69.049479166666671</c:v>
                </c:pt>
                <c:pt idx="27668">
                  <c:v>69.052083333333329</c:v>
                </c:pt>
                <c:pt idx="27669">
                  <c:v>69.0546875</c:v>
                </c:pt>
                <c:pt idx="27670">
                  <c:v>69.057291666666671</c:v>
                </c:pt>
                <c:pt idx="27671">
                  <c:v>69.059895833333329</c:v>
                </c:pt>
                <c:pt idx="27672">
                  <c:v>69.0625</c:v>
                </c:pt>
                <c:pt idx="27673">
                  <c:v>69.065104166666671</c:v>
                </c:pt>
                <c:pt idx="27674">
                  <c:v>69.067708333333329</c:v>
                </c:pt>
                <c:pt idx="27675">
                  <c:v>69.0703125</c:v>
                </c:pt>
                <c:pt idx="27676">
                  <c:v>69.072916666666671</c:v>
                </c:pt>
                <c:pt idx="27677">
                  <c:v>69.075520833333329</c:v>
                </c:pt>
                <c:pt idx="27678">
                  <c:v>69.078125</c:v>
                </c:pt>
                <c:pt idx="27679">
                  <c:v>69.080729166666671</c:v>
                </c:pt>
                <c:pt idx="27680">
                  <c:v>69.083333333333329</c:v>
                </c:pt>
                <c:pt idx="27681">
                  <c:v>69.0859375</c:v>
                </c:pt>
                <c:pt idx="27682">
                  <c:v>69.088541666666671</c:v>
                </c:pt>
                <c:pt idx="27683">
                  <c:v>69.091145833333329</c:v>
                </c:pt>
                <c:pt idx="27684">
                  <c:v>69.09375</c:v>
                </c:pt>
                <c:pt idx="27685">
                  <c:v>69.096354166666671</c:v>
                </c:pt>
                <c:pt idx="27686">
                  <c:v>69.098958333333329</c:v>
                </c:pt>
                <c:pt idx="27687">
                  <c:v>69.1015625</c:v>
                </c:pt>
                <c:pt idx="27688">
                  <c:v>69.104166666666671</c:v>
                </c:pt>
                <c:pt idx="27689">
                  <c:v>69.106770833333329</c:v>
                </c:pt>
                <c:pt idx="27690">
                  <c:v>69.109375</c:v>
                </c:pt>
                <c:pt idx="27691">
                  <c:v>69.111979166666671</c:v>
                </c:pt>
                <c:pt idx="27692">
                  <c:v>69.114583333333329</c:v>
                </c:pt>
                <c:pt idx="27693">
                  <c:v>69.1171875</c:v>
                </c:pt>
                <c:pt idx="27694">
                  <c:v>69.119791666666671</c:v>
                </c:pt>
                <c:pt idx="27695">
                  <c:v>69.122395833333329</c:v>
                </c:pt>
                <c:pt idx="27696">
                  <c:v>69.125</c:v>
                </c:pt>
                <c:pt idx="27697">
                  <c:v>69.127604166666671</c:v>
                </c:pt>
                <c:pt idx="27698">
                  <c:v>69.130208333333329</c:v>
                </c:pt>
                <c:pt idx="27699">
                  <c:v>69.1328125</c:v>
                </c:pt>
                <c:pt idx="27700">
                  <c:v>69.135416666666671</c:v>
                </c:pt>
                <c:pt idx="27701">
                  <c:v>69.138020833333329</c:v>
                </c:pt>
                <c:pt idx="27702">
                  <c:v>69.140625</c:v>
                </c:pt>
                <c:pt idx="27703">
                  <c:v>69.143229166666671</c:v>
                </c:pt>
                <c:pt idx="27704">
                  <c:v>69.145833333333329</c:v>
                </c:pt>
                <c:pt idx="27705">
                  <c:v>69.1484375</c:v>
                </c:pt>
                <c:pt idx="27706">
                  <c:v>69.151041666666671</c:v>
                </c:pt>
                <c:pt idx="27707">
                  <c:v>69.153645833333329</c:v>
                </c:pt>
                <c:pt idx="27708">
                  <c:v>69.15625</c:v>
                </c:pt>
                <c:pt idx="27709">
                  <c:v>69.158854166666671</c:v>
                </c:pt>
                <c:pt idx="27710">
                  <c:v>69.161458333333329</c:v>
                </c:pt>
                <c:pt idx="27711">
                  <c:v>69.1640625</c:v>
                </c:pt>
                <c:pt idx="27712">
                  <c:v>69.166666666666671</c:v>
                </c:pt>
                <c:pt idx="27713">
                  <c:v>69.169270833333329</c:v>
                </c:pt>
                <c:pt idx="27714">
                  <c:v>69.171875</c:v>
                </c:pt>
                <c:pt idx="27715">
                  <c:v>69.174479166666671</c:v>
                </c:pt>
                <c:pt idx="27716">
                  <c:v>69.177083333333329</c:v>
                </c:pt>
                <c:pt idx="27717">
                  <c:v>69.1796875</c:v>
                </c:pt>
                <c:pt idx="27718">
                  <c:v>69.182291666666671</c:v>
                </c:pt>
                <c:pt idx="27719">
                  <c:v>69.184895833333329</c:v>
                </c:pt>
                <c:pt idx="27720">
                  <c:v>69.1875</c:v>
                </c:pt>
                <c:pt idx="27721">
                  <c:v>69.190104166666671</c:v>
                </c:pt>
                <c:pt idx="27722">
                  <c:v>69.192708333333329</c:v>
                </c:pt>
                <c:pt idx="27723">
                  <c:v>69.1953125</c:v>
                </c:pt>
                <c:pt idx="27724">
                  <c:v>69.197916666666671</c:v>
                </c:pt>
                <c:pt idx="27725">
                  <c:v>69.200520833333329</c:v>
                </c:pt>
                <c:pt idx="27726">
                  <c:v>69.203125</c:v>
                </c:pt>
                <c:pt idx="27727">
                  <c:v>69.205729166666671</c:v>
                </c:pt>
                <c:pt idx="27728">
                  <c:v>69.208333333333329</c:v>
                </c:pt>
                <c:pt idx="27729">
                  <c:v>69.2109375</c:v>
                </c:pt>
                <c:pt idx="27730">
                  <c:v>69.213541666666671</c:v>
                </c:pt>
                <c:pt idx="27731">
                  <c:v>69.216145833333329</c:v>
                </c:pt>
                <c:pt idx="27732">
                  <c:v>69.21875</c:v>
                </c:pt>
                <c:pt idx="27733">
                  <c:v>69.221354166666671</c:v>
                </c:pt>
                <c:pt idx="27734">
                  <c:v>69.223958333333329</c:v>
                </c:pt>
                <c:pt idx="27735">
                  <c:v>69.2265625</c:v>
                </c:pt>
                <c:pt idx="27736">
                  <c:v>69.229166666666671</c:v>
                </c:pt>
                <c:pt idx="27737">
                  <c:v>69.231770833333329</c:v>
                </c:pt>
                <c:pt idx="27738">
                  <c:v>69.234375</c:v>
                </c:pt>
                <c:pt idx="27739">
                  <c:v>69.236979166666671</c:v>
                </c:pt>
                <c:pt idx="27740">
                  <c:v>69.239583333333329</c:v>
                </c:pt>
                <c:pt idx="27741">
                  <c:v>69.2421875</c:v>
                </c:pt>
                <c:pt idx="27742">
                  <c:v>69.244791666666671</c:v>
                </c:pt>
                <c:pt idx="27743">
                  <c:v>69.247395833333329</c:v>
                </c:pt>
                <c:pt idx="27744">
                  <c:v>69.25</c:v>
                </c:pt>
                <c:pt idx="27745">
                  <c:v>69.252604166666671</c:v>
                </c:pt>
                <c:pt idx="27746">
                  <c:v>69.255208333333329</c:v>
                </c:pt>
                <c:pt idx="27747">
                  <c:v>69.2578125</c:v>
                </c:pt>
                <c:pt idx="27748">
                  <c:v>69.260416666666671</c:v>
                </c:pt>
                <c:pt idx="27749">
                  <c:v>69.263020833333329</c:v>
                </c:pt>
                <c:pt idx="27750">
                  <c:v>69.265625</c:v>
                </c:pt>
                <c:pt idx="27751">
                  <c:v>69.268229166666671</c:v>
                </c:pt>
                <c:pt idx="27752">
                  <c:v>69.270833333333329</c:v>
                </c:pt>
                <c:pt idx="27753">
                  <c:v>69.2734375</c:v>
                </c:pt>
                <c:pt idx="27754">
                  <c:v>69.276041666666671</c:v>
                </c:pt>
                <c:pt idx="27755">
                  <c:v>69.278645833333329</c:v>
                </c:pt>
                <c:pt idx="27756">
                  <c:v>69.28125</c:v>
                </c:pt>
                <c:pt idx="27757">
                  <c:v>69.283854166666671</c:v>
                </c:pt>
                <c:pt idx="27758">
                  <c:v>69.286458333333329</c:v>
                </c:pt>
                <c:pt idx="27759">
                  <c:v>69.2890625</c:v>
                </c:pt>
                <c:pt idx="27760">
                  <c:v>69.291666666666671</c:v>
                </c:pt>
                <c:pt idx="27761">
                  <c:v>69.294270833333329</c:v>
                </c:pt>
                <c:pt idx="27762">
                  <c:v>69.296875</c:v>
                </c:pt>
                <c:pt idx="27763">
                  <c:v>69.299479166666671</c:v>
                </c:pt>
                <c:pt idx="27764">
                  <c:v>69.302083333333329</c:v>
                </c:pt>
                <c:pt idx="27765">
                  <c:v>69.3046875</c:v>
                </c:pt>
                <c:pt idx="27766">
                  <c:v>69.307291666666671</c:v>
                </c:pt>
                <c:pt idx="27767">
                  <c:v>69.309895833333329</c:v>
                </c:pt>
                <c:pt idx="27768">
                  <c:v>69.3125</c:v>
                </c:pt>
                <c:pt idx="27769">
                  <c:v>69.315104166666671</c:v>
                </c:pt>
                <c:pt idx="27770">
                  <c:v>69.317708333333329</c:v>
                </c:pt>
                <c:pt idx="27771">
                  <c:v>69.3203125</c:v>
                </c:pt>
                <c:pt idx="27772">
                  <c:v>69.322916666666671</c:v>
                </c:pt>
                <c:pt idx="27773">
                  <c:v>69.325520833333329</c:v>
                </c:pt>
                <c:pt idx="27774">
                  <c:v>69.328125</c:v>
                </c:pt>
                <c:pt idx="27775">
                  <c:v>69.330729166666671</c:v>
                </c:pt>
                <c:pt idx="27776">
                  <c:v>69.333333333333329</c:v>
                </c:pt>
                <c:pt idx="27777">
                  <c:v>69.3359375</c:v>
                </c:pt>
                <c:pt idx="27778">
                  <c:v>69.338541666666671</c:v>
                </c:pt>
                <c:pt idx="27779">
                  <c:v>69.341145833333329</c:v>
                </c:pt>
                <c:pt idx="27780">
                  <c:v>69.34375</c:v>
                </c:pt>
                <c:pt idx="27781">
                  <c:v>69.346354166666671</c:v>
                </c:pt>
                <c:pt idx="27782">
                  <c:v>69.348958333333329</c:v>
                </c:pt>
                <c:pt idx="27783">
                  <c:v>69.3515625</c:v>
                </c:pt>
                <c:pt idx="27784">
                  <c:v>69.354166666666671</c:v>
                </c:pt>
                <c:pt idx="27785">
                  <c:v>69.356770833333329</c:v>
                </c:pt>
                <c:pt idx="27786">
                  <c:v>69.359375</c:v>
                </c:pt>
                <c:pt idx="27787">
                  <c:v>69.361979166666671</c:v>
                </c:pt>
                <c:pt idx="27788">
                  <c:v>69.364583333333329</c:v>
                </c:pt>
                <c:pt idx="27789">
                  <c:v>69.3671875</c:v>
                </c:pt>
                <c:pt idx="27790">
                  <c:v>69.369791666666671</c:v>
                </c:pt>
                <c:pt idx="27791">
                  <c:v>69.372395833333329</c:v>
                </c:pt>
                <c:pt idx="27792">
                  <c:v>69.375</c:v>
                </c:pt>
                <c:pt idx="27793">
                  <c:v>69.377604166666671</c:v>
                </c:pt>
                <c:pt idx="27794">
                  <c:v>69.380208333333329</c:v>
                </c:pt>
                <c:pt idx="27795">
                  <c:v>69.3828125</c:v>
                </c:pt>
                <c:pt idx="27796">
                  <c:v>69.385416666666671</c:v>
                </c:pt>
                <c:pt idx="27797">
                  <c:v>69.388020833333329</c:v>
                </c:pt>
                <c:pt idx="27798">
                  <c:v>69.390625</c:v>
                </c:pt>
                <c:pt idx="27799">
                  <c:v>69.393229166666671</c:v>
                </c:pt>
                <c:pt idx="27800">
                  <c:v>69.395833333333329</c:v>
                </c:pt>
                <c:pt idx="27801">
                  <c:v>69.3984375</c:v>
                </c:pt>
                <c:pt idx="27802">
                  <c:v>69.401041666666671</c:v>
                </c:pt>
                <c:pt idx="27803">
                  <c:v>69.403645833333329</c:v>
                </c:pt>
                <c:pt idx="27804">
                  <c:v>69.40625</c:v>
                </c:pt>
                <c:pt idx="27805">
                  <c:v>69.408854166666671</c:v>
                </c:pt>
                <c:pt idx="27806">
                  <c:v>69.411458333333329</c:v>
                </c:pt>
                <c:pt idx="27807">
                  <c:v>69.4140625</c:v>
                </c:pt>
                <c:pt idx="27808">
                  <c:v>69.416666666666671</c:v>
                </c:pt>
                <c:pt idx="27809">
                  <c:v>69.419270833333329</c:v>
                </c:pt>
                <c:pt idx="27810">
                  <c:v>69.421875</c:v>
                </c:pt>
                <c:pt idx="27811">
                  <c:v>69.424479166666671</c:v>
                </c:pt>
                <c:pt idx="27812">
                  <c:v>69.427083333333329</c:v>
                </c:pt>
                <c:pt idx="27813">
                  <c:v>69.4296875</c:v>
                </c:pt>
                <c:pt idx="27814">
                  <c:v>69.432291666666671</c:v>
                </c:pt>
                <c:pt idx="27815">
                  <c:v>69.434895833333329</c:v>
                </c:pt>
                <c:pt idx="27816">
                  <c:v>69.4375</c:v>
                </c:pt>
                <c:pt idx="27817">
                  <c:v>69.440104166666671</c:v>
                </c:pt>
                <c:pt idx="27818">
                  <c:v>69.442708333333329</c:v>
                </c:pt>
                <c:pt idx="27819">
                  <c:v>69.4453125</c:v>
                </c:pt>
                <c:pt idx="27820">
                  <c:v>69.447916666666671</c:v>
                </c:pt>
                <c:pt idx="27821">
                  <c:v>69.450520833333329</c:v>
                </c:pt>
                <c:pt idx="27822">
                  <c:v>69.453125</c:v>
                </c:pt>
                <c:pt idx="27823">
                  <c:v>69.455729166666671</c:v>
                </c:pt>
                <c:pt idx="27824">
                  <c:v>69.458333333333329</c:v>
                </c:pt>
                <c:pt idx="27825">
                  <c:v>69.4609375</c:v>
                </c:pt>
                <c:pt idx="27826">
                  <c:v>69.463541666666671</c:v>
                </c:pt>
                <c:pt idx="27827">
                  <c:v>69.466145833333329</c:v>
                </c:pt>
                <c:pt idx="27828">
                  <c:v>69.46875</c:v>
                </c:pt>
                <c:pt idx="27829">
                  <c:v>69.471354166666671</c:v>
                </c:pt>
                <c:pt idx="27830">
                  <c:v>69.473958333333329</c:v>
                </c:pt>
                <c:pt idx="27831">
                  <c:v>69.4765625</c:v>
                </c:pt>
                <c:pt idx="27832">
                  <c:v>69.479166666666671</c:v>
                </c:pt>
                <c:pt idx="27833">
                  <c:v>69.481770833333329</c:v>
                </c:pt>
                <c:pt idx="27834">
                  <c:v>69.484375</c:v>
                </c:pt>
                <c:pt idx="27835">
                  <c:v>69.486979166666671</c:v>
                </c:pt>
                <c:pt idx="27836">
                  <c:v>69.489583333333329</c:v>
                </c:pt>
                <c:pt idx="27837">
                  <c:v>69.4921875</c:v>
                </c:pt>
                <c:pt idx="27838">
                  <c:v>69.494791666666671</c:v>
                </c:pt>
                <c:pt idx="27839">
                  <c:v>69.497395833333329</c:v>
                </c:pt>
                <c:pt idx="27840">
                  <c:v>69.5</c:v>
                </c:pt>
                <c:pt idx="27841">
                  <c:v>69.502604166666671</c:v>
                </c:pt>
                <c:pt idx="27842">
                  <c:v>69.505208333333329</c:v>
                </c:pt>
                <c:pt idx="27843">
                  <c:v>69.5078125</c:v>
                </c:pt>
                <c:pt idx="27844">
                  <c:v>69.510416666666671</c:v>
                </c:pt>
                <c:pt idx="27845">
                  <c:v>69.513020833333329</c:v>
                </c:pt>
                <c:pt idx="27846">
                  <c:v>69.515625</c:v>
                </c:pt>
                <c:pt idx="27847">
                  <c:v>69.518229166666671</c:v>
                </c:pt>
                <c:pt idx="27848">
                  <c:v>69.520833333333329</c:v>
                </c:pt>
                <c:pt idx="27849">
                  <c:v>69.5234375</c:v>
                </c:pt>
                <c:pt idx="27850">
                  <c:v>69.526041666666671</c:v>
                </c:pt>
                <c:pt idx="27851">
                  <c:v>69.528645833333329</c:v>
                </c:pt>
                <c:pt idx="27852">
                  <c:v>69.53125</c:v>
                </c:pt>
                <c:pt idx="27853">
                  <c:v>69.533854166666671</c:v>
                </c:pt>
                <c:pt idx="27854">
                  <c:v>69.536458333333329</c:v>
                </c:pt>
                <c:pt idx="27855">
                  <c:v>69.5390625</c:v>
                </c:pt>
                <c:pt idx="27856">
                  <c:v>69.541666666666671</c:v>
                </c:pt>
                <c:pt idx="27857">
                  <c:v>69.544270833333329</c:v>
                </c:pt>
                <c:pt idx="27858">
                  <c:v>69.546875</c:v>
                </c:pt>
                <c:pt idx="27859">
                  <c:v>69.549479166666671</c:v>
                </c:pt>
                <c:pt idx="27860">
                  <c:v>69.552083333333329</c:v>
                </c:pt>
                <c:pt idx="27861">
                  <c:v>69.5546875</c:v>
                </c:pt>
                <c:pt idx="27862">
                  <c:v>69.557291666666671</c:v>
                </c:pt>
                <c:pt idx="27863">
                  <c:v>69.559895833333329</c:v>
                </c:pt>
                <c:pt idx="27864">
                  <c:v>69.5625</c:v>
                </c:pt>
                <c:pt idx="27865">
                  <c:v>69.565104166666671</c:v>
                </c:pt>
                <c:pt idx="27866">
                  <c:v>69.567708333333329</c:v>
                </c:pt>
                <c:pt idx="27867">
                  <c:v>69.5703125</c:v>
                </c:pt>
                <c:pt idx="27868">
                  <c:v>69.572916666666671</c:v>
                </c:pt>
                <c:pt idx="27869">
                  <c:v>69.575520833333329</c:v>
                </c:pt>
                <c:pt idx="27870">
                  <c:v>69.578125</c:v>
                </c:pt>
                <c:pt idx="27871">
                  <c:v>69.580729166666671</c:v>
                </c:pt>
                <c:pt idx="27872">
                  <c:v>69.583333333333329</c:v>
                </c:pt>
                <c:pt idx="27873">
                  <c:v>69.5859375</c:v>
                </c:pt>
                <c:pt idx="27874">
                  <c:v>69.588541666666671</c:v>
                </c:pt>
                <c:pt idx="27875">
                  <c:v>69.591145833333329</c:v>
                </c:pt>
                <c:pt idx="27876">
                  <c:v>69.59375</c:v>
                </c:pt>
                <c:pt idx="27877">
                  <c:v>69.596354166666671</c:v>
                </c:pt>
                <c:pt idx="27878">
                  <c:v>69.598958333333329</c:v>
                </c:pt>
                <c:pt idx="27879">
                  <c:v>69.6015625</c:v>
                </c:pt>
                <c:pt idx="27880">
                  <c:v>69.604166666666671</c:v>
                </c:pt>
                <c:pt idx="27881">
                  <c:v>69.606770833333329</c:v>
                </c:pt>
                <c:pt idx="27882">
                  <c:v>69.609375</c:v>
                </c:pt>
                <c:pt idx="27883">
                  <c:v>69.611979166666671</c:v>
                </c:pt>
                <c:pt idx="27884">
                  <c:v>69.614583333333329</c:v>
                </c:pt>
                <c:pt idx="27885">
                  <c:v>69.6171875</c:v>
                </c:pt>
                <c:pt idx="27886">
                  <c:v>69.619791666666671</c:v>
                </c:pt>
                <c:pt idx="27887">
                  <c:v>69.622395833333329</c:v>
                </c:pt>
                <c:pt idx="27888">
                  <c:v>69.625</c:v>
                </c:pt>
                <c:pt idx="27889">
                  <c:v>69.627604166666671</c:v>
                </c:pt>
                <c:pt idx="27890">
                  <c:v>69.630208333333329</c:v>
                </c:pt>
                <c:pt idx="27891">
                  <c:v>69.6328125</c:v>
                </c:pt>
                <c:pt idx="27892">
                  <c:v>69.635416666666671</c:v>
                </c:pt>
                <c:pt idx="27893">
                  <c:v>69.638020833333329</c:v>
                </c:pt>
                <c:pt idx="27894">
                  <c:v>69.640625</c:v>
                </c:pt>
                <c:pt idx="27895">
                  <c:v>69.643229166666671</c:v>
                </c:pt>
                <c:pt idx="27896">
                  <c:v>69.645833333333329</c:v>
                </c:pt>
                <c:pt idx="27897">
                  <c:v>69.6484375</c:v>
                </c:pt>
                <c:pt idx="27898">
                  <c:v>69.651041666666671</c:v>
                </c:pt>
                <c:pt idx="27899">
                  <c:v>69.653645833333329</c:v>
                </c:pt>
                <c:pt idx="27900">
                  <c:v>69.65625</c:v>
                </c:pt>
                <c:pt idx="27901">
                  <c:v>69.658854166666671</c:v>
                </c:pt>
                <c:pt idx="27902">
                  <c:v>69.661458333333329</c:v>
                </c:pt>
                <c:pt idx="27903">
                  <c:v>69.6640625</c:v>
                </c:pt>
                <c:pt idx="27904">
                  <c:v>69.666666666666671</c:v>
                </c:pt>
                <c:pt idx="27905">
                  <c:v>69.669270833333329</c:v>
                </c:pt>
                <c:pt idx="27906">
                  <c:v>69.671875</c:v>
                </c:pt>
                <c:pt idx="27907">
                  <c:v>69.674479166666671</c:v>
                </c:pt>
                <c:pt idx="27908">
                  <c:v>69.677083333333329</c:v>
                </c:pt>
                <c:pt idx="27909">
                  <c:v>69.6796875</c:v>
                </c:pt>
                <c:pt idx="27910">
                  <c:v>69.682291666666671</c:v>
                </c:pt>
                <c:pt idx="27911">
                  <c:v>69.684895833333329</c:v>
                </c:pt>
                <c:pt idx="27912">
                  <c:v>69.6875</c:v>
                </c:pt>
                <c:pt idx="27913">
                  <c:v>69.690104166666671</c:v>
                </c:pt>
                <c:pt idx="27914">
                  <c:v>69.692708333333329</c:v>
                </c:pt>
                <c:pt idx="27915">
                  <c:v>69.6953125</c:v>
                </c:pt>
                <c:pt idx="27916">
                  <c:v>69.697916666666671</c:v>
                </c:pt>
                <c:pt idx="27917">
                  <c:v>69.700520833333329</c:v>
                </c:pt>
                <c:pt idx="27918">
                  <c:v>69.703125</c:v>
                </c:pt>
                <c:pt idx="27919">
                  <c:v>69.705729166666671</c:v>
                </c:pt>
                <c:pt idx="27920">
                  <c:v>69.708333333333329</c:v>
                </c:pt>
                <c:pt idx="27921">
                  <c:v>69.7109375</c:v>
                </c:pt>
                <c:pt idx="27922">
                  <c:v>69.713541666666671</c:v>
                </c:pt>
                <c:pt idx="27923">
                  <c:v>69.716145833333329</c:v>
                </c:pt>
                <c:pt idx="27924">
                  <c:v>69.71875</c:v>
                </c:pt>
                <c:pt idx="27925">
                  <c:v>69.721354166666671</c:v>
                </c:pt>
                <c:pt idx="27926">
                  <c:v>69.723958333333329</c:v>
                </c:pt>
                <c:pt idx="27927">
                  <c:v>69.7265625</c:v>
                </c:pt>
                <c:pt idx="27928">
                  <c:v>69.729166666666671</c:v>
                </c:pt>
                <c:pt idx="27929">
                  <c:v>69.731770833333329</c:v>
                </c:pt>
                <c:pt idx="27930">
                  <c:v>69.734375</c:v>
                </c:pt>
                <c:pt idx="27931">
                  <c:v>69.736979166666671</c:v>
                </c:pt>
                <c:pt idx="27932">
                  <c:v>69.739583333333329</c:v>
                </c:pt>
                <c:pt idx="27933">
                  <c:v>69.7421875</c:v>
                </c:pt>
                <c:pt idx="27934">
                  <c:v>69.744791666666671</c:v>
                </c:pt>
                <c:pt idx="27935">
                  <c:v>69.747395833333329</c:v>
                </c:pt>
                <c:pt idx="27936">
                  <c:v>69.75</c:v>
                </c:pt>
                <c:pt idx="27937">
                  <c:v>69.752604166666671</c:v>
                </c:pt>
                <c:pt idx="27938">
                  <c:v>69.755208333333329</c:v>
                </c:pt>
                <c:pt idx="27939">
                  <c:v>69.7578125</c:v>
                </c:pt>
                <c:pt idx="27940">
                  <c:v>69.760416666666671</c:v>
                </c:pt>
                <c:pt idx="27941">
                  <c:v>69.763020833333329</c:v>
                </c:pt>
                <c:pt idx="27942">
                  <c:v>69.765625</c:v>
                </c:pt>
                <c:pt idx="27943">
                  <c:v>69.768229166666671</c:v>
                </c:pt>
                <c:pt idx="27944">
                  <c:v>69.770833333333329</c:v>
                </c:pt>
                <c:pt idx="27945">
                  <c:v>69.7734375</c:v>
                </c:pt>
                <c:pt idx="27946">
                  <c:v>69.776041666666671</c:v>
                </c:pt>
                <c:pt idx="27947">
                  <c:v>69.778645833333329</c:v>
                </c:pt>
                <c:pt idx="27948">
                  <c:v>69.78125</c:v>
                </c:pt>
                <c:pt idx="27949">
                  <c:v>69.783854166666671</c:v>
                </c:pt>
                <c:pt idx="27950">
                  <c:v>69.786458333333329</c:v>
                </c:pt>
                <c:pt idx="27951">
                  <c:v>69.7890625</c:v>
                </c:pt>
                <c:pt idx="27952">
                  <c:v>69.791666666666671</c:v>
                </c:pt>
                <c:pt idx="27953">
                  <c:v>69.794270833333329</c:v>
                </c:pt>
                <c:pt idx="27954">
                  <c:v>69.796875</c:v>
                </c:pt>
                <c:pt idx="27955">
                  <c:v>69.799479166666671</c:v>
                </c:pt>
                <c:pt idx="27956">
                  <c:v>69.802083333333329</c:v>
                </c:pt>
                <c:pt idx="27957">
                  <c:v>69.8046875</c:v>
                </c:pt>
                <c:pt idx="27958">
                  <c:v>69.807291666666671</c:v>
                </c:pt>
                <c:pt idx="27959">
                  <c:v>69.809895833333329</c:v>
                </c:pt>
                <c:pt idx="27960">
                  <c:v>69.8125</c:v>
                </c:pt>
                <c:pt idx="27961">
                  <c:v>69.815104166666671</c:v>
                </c:pt>
                <c:pt idx="27962">
                  <c:v>69.817708333333329</c:v>
                </c:pt>
                <c:pt idx="27963">
                  <c:v>69.8203125</c:v>
                </c:pt>
                <c:pt idx="27964">
                  <c:v>69.822916666666671</c:v>
                </c:pt>
                <c:pt idx="27965">
                  <c:v>69.825520833333329</c:v>
                </c:pt>
                <c:pt idx="27966">
                  <c:v>69.828125</c:v>
                </c:pt>
                <c:pt idx="27967">
                  <c:v>69.830729166666671</c:v>
                </c:pt>
                <c:pt idx="27968">
                  <c:v>69.833333333333329</c:v>
                </c:pt>
                <c:pt idx="27969">
                  <c:v>69.8359375</c:v>
                </c:pt>
                <c:pt idx="27970">
                  <c:v>69.838541666666671</c:v>
                </c:pt>
                <c:pt idx="27971">
                  <c:v>69.841145833333329</c:v>
                </c:pt>
                <c:pt idx="27972">
                  <c:v>69.84375</c:v>
                </c:pt>
                <c:pt idx="27973">
                  <c:v>69.846354166666671</c:v>
                </c:pt>
                <c:pt idx="27974">
                  <c:v>69.848958333333329</c:v>
                </c:pt>
                <c:pt idx="27975">
                  <c:v>69.8515625</c:v>
                </c:pt>
                <c:pt idx="27976">
                  <c:v>69.854166666666671</c:v>
                </c:pt>
                <c:pt idx="27977">
                  <c:v>69.856770833333329</c:v>
                </c:pt>
                <c:pt idx="27978">
                  <c:v>69.859375</c:v>
                </c:pt>
                <c:pt idx="27979">
                  <c:v>69.861979166666671</c:v>
                </c:pt>
                <c:pt idx="27980">
                  <c:v>69.864583333333329</c:v>
                </c:pt>
                <c:pt idx="27981">
                  <c:v>69.8671875</c:v>
                </c:pt>
                <c:pt idx="27982">
                  <c:v>69.869791666666671</c:v>
                </c:pt>
                <c:pt idx="27983">
                  <c:v>69.872395833333329</c:v>
                </c:pt>
                <c:pt idx="27984">
                  <c:v>69.875</c:v>
                </c:pt>
                <c:pt idx="27985">
                  <c:v>69.877604166666671</c:v>
                </c:pt>
                <c:pt idx="27986">
                  <c:v>69.880208333333329</c:v>
                </c:pt>
                <c:pt idx="27987">
                  <c:v>69.8828125</c:v>
                </c:pt>
                <c:pt idx="27988">
                  <c:v>69.885416666666671</c:v>
                </c:pt>
                <c:pt idx="27989">
                  <c:v>69.888020833333329</c:v>
                </c:pt>
                <c:pt idx="27990">
                  <c:v>69.890625</c:v>
                </c:pt>
                <c:pt idx="27991">
                  <c:v>69.893229166666671</c:v>
                </c:pt>
                <c:pt idx="27992">
                  <c:v>69.895833333333329</c:v>
                </c:pt>
                <c:pt idx="27993">
                  <c:v>69.8984375</c:v>
                </c:pt>
                <c:pt idx="27994">
                  <c:v>69.901041666666671</c:v>
                </c:pt>
                <c:pt idx="27995">
                  <c:v>69.903645833333329</c:v>
                </c:pt>
                <c:pt idx="27996">
                  <c:v>69.90625</c:v>
                </c:pt>
                <c:pt idx="27997">
                  <c:v>69.908854166666671</c:v>
                </c:pt>
                <c:pt idx="27998">
                  <c:v>69.911458333333329</c:v>
                </c:pt>
                <c:pt idx="27999">
                  <c:v>69.9140625</c:v>
                </c:pt>
                <c:pt idx="28000">
                  <c:v>69.916666666666671</c:v>
                </c:pt>
                <c:pt idx="28001">
                  <c:v>69.919270833333329</c:v>
                </c:pt>
                <c:pt idx="28002">
                  <c:v>69.921875</c:v>
                </c:pt>
                <c:pt idx="28003">
                  <c:v>69.924479166666671</c:v>
                </c:pt>
                <c:pt idx="28004">
                  <c:v>69.927083333333329</c:v>
                </c:pt>
                <c:pt idx="28005">
                  <c:v>69.9296875</c:v>
                </c:pt>
                <c:pt idx="28006">
                  <c:v>69.932291666666671</c:v>
                </c:pt>
                <c:pt idx="28007">
                  <c:v>69.934895833333329</c:v>
                </c:pt>
                <c:pt idx="28008">
                  <c:v>69.9375</c:v>
                </c:pt>
                <c:pt idx="28009">
                  <c:v>69.940104166666671</c:v>
                </c:pt>
                <c:pt idx="28010">
                  <c:v>69.942708333333329</c:v>
                </c:pt>
                <c:pt idx="28011">
                  <c:v>69.9453125</c:v>
                </c:pt>
                <c:pt idx="28012">
                  <c:v>69.947916666666671</c:v>
                </c:pt>
                <c:pt idx="28013">
                  <c:v>69.950520833333329</c:v>
                </c:pt>
                <c:pt idx="28014">
                  <c:v>69.953125</c:v>
                </c:pt>
                <c:pt idx="28015">
                  <c:v>69.955729166666671</c:v>
                </c:pt>
                <c:pt idx="28016">
                  <c:v>69.958333333333329</c:v>
                </c:pt>
                <c:pt idx="28017">
                  <c:v>69.9609375</c:v>
                </c:pt>
                <c:pt idx="28018">
                  <c:v>69.963541666666671</c:v>
                </c:pt>
                <c:pt idx="28019">
                  <c:v>69.966145833333329</c:v>
                </c:pt>
                <c:pt idx="28020">
                  <c:v>69.96875</c:v>
                </c:pt>
                <c:pt idx="28021">
                  <c:v>69.971354166666671</c:v>
                </c:pt>
                <c:pt idx="28022">
                  <c:v>69.973958333333329</c:v>
                </c:pt>
                <c:pt idx="28023">
                  <c:v>69.9765625</c:v>
                </c:pt>
                <c:pt idx="28024">
                  <c:v>69.979166666666671</c:v>
                </c:pt>
                <c:pt idx="28025">
                  <c:v>69.981770833333329</c:v>
                </c:pt>
                <c:pt idx="28026">
                  <c:v>69.984375</c:v>
                </c:pt>
                <c:pt idx="28027">
                  <c:v>69.986979166666671</c:v>
                </c:pt>
                <c:pt idx="28028">
                  <c:v>69.989583333333329</c:v>
                </c:pt>
                <c:pt idx="28029">
                  <c:v>69.9921875</c:v>
                </c:pt>
                <c:pt idx="28030">
                  <c:v>69.994791666666671</c:v>
                </c:pt>
                <c:pt idx="28031">
                  <c:v>69.997395833333329</c:v>
                </c:pt>
                <c:pt idx="28032">
                  <c:v>70</c:v>
                </c:pt>
                <c:pt idx="28033">
                  <c:v>70.002604166666671</c:v>
                </c:pt>
                <c:pt idx="28034">
                  <c:v>70.005208333333329</c:v>
                </c:pt>
                <c:pt idx="28035">
                  <c:v>70.0078125</c:v>
                </c:pt>
                <c:pt idx="28036">
                  <c:v>70.010416666666671</c:v>
                </c:pt>
                <c:pt idx="28037">
                  <c:v>70.013020833333329</c:v>
                </c:pt>
                <c:pt idx="28038">
                  <c:v>70.015625</c:v>
                </c:pt>
                <c:pt idx="28039">
                  <c:v>70.018229166666671</c:v>
                </c:pt>
                <c:pt idx="28040">
                  <c:v>70.020833333333329</c:v>
                </c:pt>
                <c:pt idx="28041">
                  <c:v>70.0234375</c:v>
                </c:pt>
                <c:pt idx="28042">
                  <c:v>70.026041666666671</c:v>
                </c:pt>
                <c:pt idx="28043">
                  <c:v>70.028645833333329</c:v>
                </c:pt>
                <c:pt idx="28044">
                  <c:v>70.03125</c:v>
                </c:pt>
                <c:pt idx="28045">
                  <c:v>70.033854166666671</c:v>
                </c:pt>
                <c:pt idx="28046">
                  <c:v>70.036458333333329</c:v>
                </c:pt>
                <c:pt idx="28047">
                  <c:v>70.0390625</c:v>
                </c:pt>
                <c:pt idx="28048">
                  <c:v>70.041666666666671</c:v>
                </c:pt>
                <c:pt idx="28049">
                  <c:v>70.044270833333329</c:v>
                </c:pt>
                <c:pt idx="28050">
                  <c:v>70.046875</c:v>
                </c:pt>
                <c:pt idx="28051">
                  <c:v>70.049479166666671</c:v>
                </c:pt>
                <c:pt idx="28052">
                  <c:v>70.052083333333329</c:v>
                </c:pt>
                <c:pt idx="28053">
                  <c:v>70.0546875</c:v>
                </c:pt>
                <c:pt idx="28054">
                  <c:v>70.057291666666671</c:v>
                </c:pt>
                <c:pt idx="28055">
                  <c:v>70.059895833333329</c:v>
                </c:pt>
                <c:pt idx="28056">
                  <c:v>70.0625</c:v>
                </c:pt>
                <c:pt idx="28057">
                  <c:v>70.065104166666671</c:v>
                </c:pt>
                <c:pt idx="28058">
                  <c:v>70.067708333333329</c:v>
                </c:pt>
                <c:pt idx="28059">
                  <c:v>70.0703125</c:v>
                </c:pt>
                <c:pt idx="28060">
                  <c:v>70.072916666666671</c:v>
                </c:pt>
                <c:pt idx="28061">
                  <c:v>70.075520833333329</c:v>
                </c:pt>
                <c:pt idx="28062">
                  <c:v>70.078125</c:v>
                </c:pt>
                <c:pt idx="28063">
                  <c:v>70.080729166666671</c:v>
                </c:pt>
                <c:pt idx="28064">
                  <c:v>70.083333333333329</c:v>
                </c:pt>
                <c:pt idx="28065">
                  <c:v>70.0859375</c:v>
                </c:pt>
                <c:pt idx="28066">
                  <c:v>70.088541666666671</c:v>
                </c:pt>
                <c:pt idx="28067">
                  <c:v>70.091145833333329</c:v>
                </c:pt>
                <c:pt idx="28068">
                  <c:v>70.09375</c:v>
                </c:pt>
                <c:pt idx="28069">
                  <c:v>70.096354166666671</c:v>
                </c:pt>
                <c:pt idx="28070">
                  <c:v>70.098958333333329</c:v>
                </c:pt>
                <c:pt idx="28071">
                  <c:v>70.1015625</c:v>
                </c:pt>
                <c:pt idx="28072">
                  <c:v>70.104166666666671</c:v>
                </c:pt>
                <c:pt idx="28073">
                  <c:v>70.106770833333329</c:v>
                </c:pt>
                <c:pt idx="28074">
                  <c:v>70.109375</c:v>
                </c:pt>
                <c:pt idx="28075">
                  <c:v>70.111979166666671</c:v>
                </c:pt>
                <c:pt idx="28076">
                  <c:v>70.114583333333329</c:v>
                </c:pt>
                <c:pt idx="28077">
                  <c:v>70.1171875</c:v>
                </c:pt>
                <c:pt idx="28078">
                  <c:v>70.119791666666671</c:v>
                </c:pt>
                <c:pt idx="28079">
                  <c:v>70.122395833333329</c:v>
                </c:pt>
                <c:pt idx="28080">
                  <c:v>70.125</c:v>
                </c:pt>
                <c:pt idx="28081">
                  <c:v>70.127604166666671</c:v>
                </c:pt>
                <c:pt idx="28082">
                  <c:v>70.130208333333329</c:v>
                </c:pt>
                <c:pt idx="28083">
                  <c:v>70.1328125</c:v>
                </c:pt>
                <c:pt idx="28084">
                  <c:v>70.135416666666671</c:v>
                </c:pt>
                <c:pt idx="28085">
                  <c:v>70.138020833333329</c:v>
                </c:pt>
                <c:pt idx="28086">
                  <c:v>70.140625</c:v>
                </c:pt>
                <c:pt idx="28087">
                  <c:v>70.143229166666671</c:v>
                </c:pt>
                <c:pt idx="28088">
                  <c:v>70.145833333333329</c:v>
                </c:pt>
                <c:pt idx="28089">
                  <c:v>70.1484375</c:v>
                </c:pt>
                <c:pt idx="28090">
                  <c:v>70.151041666666671</c:v>
                </c:pt>
                <c:pt idx="28091">
                  <c:v>70.153645833333329</c:v>
                </c:pt>
                <c:pt idx="28092">
                  <c:v>70.15625</c:v>
                </c:pt>
                <c:pt idx="28093">
                  <c:v>70.158854166666671</c:v>
                </c:pt>
                <c:pt idx="28094">
                  <c:v>70.161458333333329</c:v>
                </c:pt>
                <c:pt idx="28095">
                  <c:v>70.1640625</c:v>
                </c:pt>
                <c:pt idx="28096">
                  <c:v>70.166666666666671</c:v>
                </c:pt>
                <c:pt idx="28097">
                  <c:v>70.169270833333329</c:v>
                </c:pt>
                <c:pt idx="28098">
                  <c:v>70.171875</c:v>
                </c:pt>
                <c:pt idx="28099">
                  <c:v>70.174479166666671</c:v>
                </c:pt>
                <c:pt idx="28100">
                  <c:v>70.177083333333329</c:v>
                </c:pt>
                <c:pt idx="28101">
                  <c:v>70.1796875</c:v>
                </c:pt>
                <c:pt idx="28102">
                  <c:v>70.182291666666671</c:v>
                </c:pt>
                <c:pt idx="28103">
                  <c:v>70.184895833333329</c:v>
                </c:pt>
                <c:pt idx="28104">
                  <c:v>70.1875</c:v>
                </c:pt>
                <c:pt idx="28105">
                  <c:v>70.190104166666671</c:v>
                </c:pt>
                <c:pt idx="28106">
                  <c:v>70.192708333333329</c:v>
                </c:pt>
                <c:pt idx="28107">
                  <c:v>70.1953125</c:v>
                </c:pt>
                <c:pt idx="28108">
                  <c:v>70.197916666666671</c:v>
                </c:pt>
                <c:pt idx="28109">
                  <c:v>70.200520833333329</c:v>
                </c:pt>
                <c:pt idx="28110">
                  <c:v>70.203125</c:v>
                </c:pt>
                <c:pt idx="28111">
                  <c:v>70.205729166666671</c:v>
                </c:pt>
                <c:pt idx="28112">
                  <c:v>70.208333333333329</c:v>
                </c:pt>
                <c:pt idx="28113">
                  <c:v>70.2109375</c:v>
                </c:pt>
                <c:pt idx="28114">
                  <c:v>70.213541666666671</c:v>
                </c:pt>
                <c:pt idx="28115">
                  <c:v>70.216145833333329</c:v>
                </c:pt>
                <c:pt idx="28116">
                  <c:v>70.21875</c:v>
                </c:pt>
                <c:pt idx="28117">
                  <c:v>70.221354166666671</c:v>
                </c:pt>
                <c:pt idx="28118">
                  <c:v>70.223958333333329</c:v>
                </c:pt>
                <c:pt idx="28119">
                  <c:v>70.2265625</c:v>
                </c:pt>
                <c:pt idx="28120">
                  <c:v>70.229166666666671</c:v>
                </c:pt>
                <c:pt idx="28121">
                  <c:v>70.231770833333329</c:v>
                </c:pt>
                <c:pt idx="28122">
                  <c:v>70.234375</c:v>
                </c:pt>
                <c:pt idx="28123">
                  <c:v>70.236979166666671</c:v>
                </c:pt>
                <c:pt idx="28124">
                  <c:v>70.239583333333329</c:v>
                </c:pt>
                <c:pt idx="28125">
                  <c:v>70.2421875</c:v>
                </c:pt>
                <c:pt idx="28126">
                  <c:v>70.244791666666671</c:v>
                </c:pt>
                <c:pt idx="28127">
                  <c:v>70.247395833333329</c:v>
                </c:pt>
                <c:pt idx="28128">
                  <c:v>70.25</c:v>
                </c:pt>
                <c:pt idx="28129">
                  <c:v>70.252604166666671</c:v>
                </c:pt>
                <c:pt idx="28130">
                  <c:v>70.255208333333329</c:v>
                </c:pt>
                <c:pt idx="28131">
                  <c:v>70.2578125</c:v>
                </c:pt>
                <c:pt idx="28132">
                  <c:v>70.260416666666671</c:v>
                </c:pt>
                <c:pt idx="28133">
                  <c:v>70.263020833333329</c:v>
                </c:pt>
                <c:pt idx="28134">
                  <c:v>70.265625</c:v>
                </c:pt>
                <c:pt idx="28135">
                  <c:v>70.268229166666671</c:v>
                </c:pt>
                <c:pt idx="28136">
                  <c:v>70.270833333333329</c:v>
                </c:pt>
                <c:pt idx="28137">
                  <c:v>70.2734375</c:v>
                </c:pt>
                <c:pt idx="28138">
                  <c:v>70.276041666666671</c:v>
                </c:pt>
                <c:pt idx="28139">
                  <c:v>70.278645833333329</c:v>
                </c:pt>
                <c:pt idx="28140">
                  <c:v>70.28125</c:v>
                </c:pt>
                <c:pt idx="28141">
                  <c:v>70.283854166666671</c:v>
                </c:pt>
                <c:pt idx="28142">
                  <c:v>70.286458333333329</c:v>
                </c:pt>
                <c:pt idx="28143">
                  <c:v>70.2890625</c:v>
                </c:pt>
                <c:pt idx="28144">
                  <c:v>70.291666666666671</c:v>
                </c:pt>
                <c:pt idx="28145">
                  <c:v>70.294270833333329</c:v>
                </c:pt>
                <c:pt idx="28146">
                  <c:v>70.296875</c:v>
                </c:pt>
                <c:pt idx="28147">
                  <c:v>70.299479166666671</c:v>
                </c:pt>
                <c:pt idx="28148">
                  <c:v>70.302083333333329</c:v>
                </c:pt>
                <c:pt idx="28149">
                  <c:v>70.3046875</c:v>
                </c:pt>
                <c:pt idx="28150">
                  <c:v>70.307291666666671</c:v>
                </c:pt>
                <c:pt idx="28151">
                  <c:v>70.309895833333329</c:v>
                </c:pt>
                <c:pt idx="28152">
                  <c:v>70.3125</c:v>
                </c:pt>
                <c:pt idx="28153">
                  <c:v>70.315104166666671</c:v>
                </c:pt>
                <c:pt idx="28154">
                  <c:v>70.317708333333329</c:v>
                </c:pt>
                <c:pt idx="28155">
                  <c:v>70.3203125</c:v>
                </c:pt>
                <c:pt idx="28156">
                  <c:v>70.322916666666671</c:v>
                </c:pt>
                <c:pt idx="28157">
                  <c:v>70.325520833333329</c:v>
                </c:pt>
                <c:pt idx="28158">
                  <c:v>70.328125</c:v>
                </c:pt>
                <c:pt idx="28159">
                  <c:v>70.330729166666671</c:v>
                </c:pt>
                <c:pt idx="28160">
                  <c:v>70.333333333333329</c:v>
                </c:pt>
                <c:pt idx="28161">
                  <c:v>70.3359375</c:v>
                </c:pt>
                <c:pt idx="28162">
                  <c:v>70.338541666666671</c:v>
                </c:pt>
                <c:pt idx="28163">
                  <c:v>70.341145833333329</c:v>
                </c:pt>
                <c:pt idx="28164">
                  <c:v>70.34375</c:v>
                </c:pt>
                <c:pt idx="28165">
                  <c:v>70.346354166666671</c:v>
                </c:pt>
                <c:pt idx="28166">
                  <c:v>70.348958333333329</c:v>
                </c:pt>
                <c:pt idx="28167">
                  <c:v>70.3515625</c:v>
                </c:pt>
                <c:pt idx="28168">
                  <c:v>70.354166666666671</c:v>
                </c:pt>
                <c:pt idx="28169">
                  <c:v>70.356770833333329</c:v>
                </c:pt>
                <c:pt idx="28170">
                  <c:v>70.359375</c:v>
                </c:pt>
                <c:pt idx="28171">
                  <c:v>70.361979166666671</c:v>
                </c:pt>
                <c:pt idx="28172">
                  <c:v>70.364583333333329</c:v>
                </c:pt>
                <c:pt idx="28173">
                  <c:v>70.3671875</c:v>
                </c:pt>
                <c:pt idx="28174">
                  <c:v>70.369791666666671</c:v>
                </c:pt>
                <c:pt idx="28175">
                  <c:v>70.372395833333329</c:v>
                </c:pt>
                <c:pt idx="28176">
                  <c:v>70.375</c:v>
                </c:pt>
                <c:pt idx="28177">
                  <c:v>70.377604166666671</c:v>
                </c:pt>
                <c:pt idx="28178">
                  <c:v>70.380208333333329</c:v>
                </c:pt>
                <c:pt idx="28179">
                  <c:v>70.3828125</c:v>
                </c:pt>
                <c:pt idx="28180">
                  <c:v>70.385416666666671</c:v>
                </c:pt>
                <c:pt idx="28181">
                  <c:v>70.388020833333329</c:v>
                </c:pt>
                <c:pt idx="28182">
                  <c:v>70.390625</c:v>
                </c:pt>
                <c:pt idx="28183">
                  <c:v>70.393229166666671</c:v>
                </c:pt>
                <c:pt idx="28184">
                  <c:v>70.395833333333329</c:v>
                </c:pt>
                <c:pt idx="28185">
                  <c:v>70.3984375</c:v>
                </c:pt>
                <c:pt idx="28186">
                  <c:v>70.401041666666671</c:v>
                </c:pt>
                <c:pt idx="28187">
                  <c:v>70.403645833333329</c:v>
                </c:pt>
                <c:pt idx="28188">
                  <c:v>70.40625</c:v>
                </c:pt>
                <c:pt idx="28189">
                  <c:v>70.408854166666671</c:v>
                </c:pt>
                <c:pt idx="28190">
                  <c:v>70.411458333333329</c:v>
                </c:pt>
                <c:pt idx="28191">
                  <c:v>70.4140625</c:v>
                </c:pt>
                <c:pt idx="28192">
                  <c:v>70.416666666666671</c:v>
                </c:pt>
                <c:pt idx="28193">
                  <c:v>70.419270833333329</c:v>
                </c:pt>
                <c:pt idx="28194">
                  <c:v>70.421875</c:v>
                </c:pt>
                <c:pt idx="28195">
                  <c:v>70.424479166666671</c:v>
                </c:pt>
                <c:pt idx="28196">
                  <c:v>70.427083333333329</c:v>
                </c:pt>
                <c:pt idx="28197">
                  <c:v>70.4296875</c:v>
                </c:pt>
                <c:pt idx="28198">
                  <c:v>70.432291666666671</c:v>
                </c:pt>
                <c:pt idx="28199">
                  <c:v>70.434895833333329</c:v>
                </c:pt>
                <c:pt idx="28200">
                  <c:v>70.4375</c:v>
                </c:pt>
                <c:pt idx="28201">
                  <c:v>70.440104166666671</c:v>
                </c:pt>
                <c:pt idx="28202">
                  <c:v>70.442708333333329</c:v>
                </c:pt>
                <c:pt idx="28203">
                  <c:v>70.4453125</c:v>
                </c:pt>
                <c:pt idx="28204">
                  <c:v>70.447916666666671</c:v>
                </c:pt>
                <c:pt idx="28205">
                  <c:v>70.450520833333329</c:v>
                </c:pt>
                <c:pt idx="28206">
                  <c:v>70.453125</c:v>
                </c:pt>
                <c:pt idx="28207">
                  <c:v>70.455729166666671</c:v>
                </c:pt>
                <c:pt idx="28208">
                  <c:v>70.458333333333329</c:v>
                </c:pt>
                <c:pt idx="28209">
                  <c:v>70.4609375</c:v>
                </c:pt>
                <c:pt idx="28210">
                  <c:v>70.463541666666671</c:v>
                </c:pt>
                <c:pt idx="28211">
                  <c:v>70.466145833333329</c:v>
                </c:pt>
                <c:pt idx="28212">
                  <c:v>70.46875</c:v>
                </c:pt>
                <c:pt idx="28213">
                  <c:v>70.471354166666671</c:v>
                </c:pt>
                <c:pt idx="28214">
                  <c:v>70.473958333333329</c:v>
                </c:pt>
                <c:pt idx="28215">
                  <c:v>70.4765625</c:v>
                </c:pt>
                <c:pt idx="28216">
                  <c:v>70.479166666666671</c:v>
                </c:pt>
                <c:pt idx="28217">
                  <c:v>70.481770833333329</c:v>
                </c:pt>
                <c:pt idx="28218">
                  <c:v>70.484375</c:v>
                </c:pt>
                <c:pt idx="28219">
                  <c:v>70.486979166666671</c:v>
                </c:pt>
                <c:pt idx="28220">
                  <c:v>70.489583333333329</c:v>
                </c:pt>
                <c:pt idx="28221">
                  <c:v>70.4921875</c:v>
                </c:pt>
                <c:pt idx="28222">
                  <c:v>70.494791666666671</c:v>
                </c:pt>
                <c:pt idx="28223">
                  <c:v>70.497395833333329</c:v>
                </c:pt>
                <c:pt idx="28224">
                  <c:v>70.5</c:v>
                </c:pt>
                <c:pt idx="28225">
                  <c:v>70.502604166666671</c:v>
                </c:pt>
                <c:pt idx="28226">
                  <c:v>70.505208333333329</c:v>
                </c:pt>
                <c:pt idx="28227">
                  <c:v>70.5078125</c:v>
                </c:pt>
                <c:pt idx="28228">
                  <c:v>70.510416666666671</c:v>
                </c:pt>
                <c:pt idx="28229">
                  <c:v>70.513020833333329</c:v>
                </c:pt>
                <c:pt idx="28230">
                  <c:v>70.515625</c:v>
                </c:pt>
                <c:pt idx="28231">
                  <c:v>70.518229166666671</c:v>
                </c:pt>
                <c:pt idx="28232">
                  <c:v>70.520833333333329</c:v>
                </c:pt>
                <c:pt idx="28233">
                  <c:v>70.5234375</c:v>
                </c:pt>
                <c:pt idx="28234">
                  <c:v>70.526041666666671</c:v>
                </c:pt>
                <c:pt idx="28235">
                  <c:v>70.528645833333329</c:v>
                </c:pt>
                <c:pt idx="28236">
                  <c:v>70.53125</c:v>
                </c:pt>
                <c:pt idx="28237">
                  <c:v>70.533854166666671</c:v>
                </c:pt>
                <c:pt idx="28238">
                  <c:v>70.536458333333329</c:v>
                </c:pt>
                <c:pt idx="28239">
                  <c:v>70.5390625</c:v>
                </c:pt>
                <c:pt idx="28240">
                  <c:v>70.541666666666671</c:v>
                </c:pt>
                <c:pt idx="28241">
                  <c:v>70.544270833333329</c:v>
                </c:pt>
                <c:pt idx="28242">
                  <c:v>70.546875</c:v>
                </c:pt>
                <c:pt idx="28243">
                  <c:v>70.549479166666671</c:v>
                </c:pt>
                <c:pt idx="28244">
                  <c:v>70.552083333333329</c:v>
                </c:pt>
                <c:pt idx="28245">
                  <c:v>70.5546875</c:v>
                </c:pt>
                <c:pt idx="28246">
                  <c:v>70.557291666666671</c:v>
                </c:pt>
                <c:pt idx="28247">
                  <c:v>70.559895833333329</c:v>
                </c:pt>
                <c:pt idx="28248">
                  <c:v>70.5625</c:v>
                </c:pt>
                <c:pt idx="28249">
                  <c:v>70.565104166666671</c:v>
                </c:pt>
                <c:pt idx="28250">
                  <c:v>70.567708333333329</c:v>
                </c:pt>
                <c:pt idx="28251">
                  <c:v>70.5703125</c:v>
                </c:pt>
                <c:pt idx="28252">
                  <c:v>70.572916666666671</c:v>
                </c:pt>
                <c:pt idx="28253">
                  <c:v>70.575520833333329</c:v>
                </c:pt>
                <c:pt idx="28254">
                  <c:v>70.578125</c:v>
                </c:pt>
                <c:pt idx="28255">
                  <c:v>70.580729166666671</c:v>
                </c:pt>
                <c:pt idx="28256">
                  <c:v>70.583333333333329</c:v>
                </c:pt>
                <c:pt idx="28257">
                  <c:v>70.5859375</c:v>
                </c:pt>
                <c:pt idx="28258">
                  <c:v>70.588541666666671</c:v>
                </c:pt>
                <c:pt idx="28259">
                  <c:v>70.591145833333329</c:v>
                </c:pt>
                <c:pt idx="28260">
                  <c:v>70.59375</c:v>
                </c:pt>
                <c:pt idx="28261">
                  <c:v>70.596354166666671</c:v>
                </c:pt>
                <c:pt idx="28262">
                  <c:v>70.598958333333329</c:v>
                </c:pt>
                <c:pt idx="28263">
                  <c:v>70.6015625</c:v>
                </c:pt>
                <c:pt idx="28264">
                  <c:v>70.604166666666671</c:v>
                </c:pt>
                <c:pt idx="28265">
                  <c:v>70.606770833333329</c:v>
                </c:pt>
                <c:pt idx="28266">
                  <c:v>70.609375</c:v>
                </c:pt>
                <c:pt idx="28267">
                  <c:v>70.611979166666671</c:v>
                </c:pt>
                <c:pt idx="28268">
                  <c:v>70.614583333333329</c:v>
                </c:pt>
                <c:pt idx="28269">
                  <c:v>70.6171875</c:v>
                </c:pt>
                <c:pt idx="28270">
                  <c:v>70.619791666666671</c:v>
                </c:pt>
                <c:pt idx="28271">
                  <c:v>70.622395833333329</c:v>
                </c:pt>
                <c:pt idx="28272">
                  <c:v>70.625</c:v>
                </c:pt>
                <c:pt idx="28273">
                  <c:v>70.627604166666671</c:v>
                </c:pt>
                <c:pt idx="28274">
                  <c:v>70.630208333333329</c:v>
                </c:pt>
                <c:pt idx="28275">
                  <c:v>70.6328125</c:v>
                </c:pt>
                <c:pt idx="28276">
                  <c:v>70.635416666666671</c:v>
                </c:pt>
                <c:pt idx="28277">
                  <c:v>70.638020833333329</c:v>
                </c:pt>
                <c:pt idx="28278">
                  <c:v>70.640625</c:v>
                </c:pt>
                <c:pt idx="28279">
                  <c:v>70.643229166666671</c:v>
                </c:pt>
                <c:pt idx="28280">
                  <c:v>70.645833333333329</c:v>
                </c:pt>
                <c:pt idx="28281">
                  <c:v>70.6484375</c:v>
                </c:pt>
                <c:pt idx="28282">
                  <c:v>70.651041666666671</c:v>
                </c:pt>
                <c:pt idx="28283">
                  <c:v>70.653645833333329</c:v>
                </c:pt>
                <c:pt idx="28284">
                  <c:v>70.65625</c:v>
                </c:pt>
                <c:pt idx="28285">
                  <c:v>70.658854166666671</c:v>
                </c:pt>
                <c:pt idx="28286">
                  <c:v>70.661458333333329</c:v>
                </c:pt>
                <c:pt idx="28287">
                  <c:v>70.6640625</c:v>
                </c:pt>
                <c:pt idx="28288">
                  <c:v>70.666666666666671</c:v>
                </c:pt>
                <c:pt idx="28289">
                  <c:v>70.669270833333329</c:v>
                </c:pt>
                <c:pt idx="28290">
                  <c:v>70.671875</c:v>
                </c:pt>
                <c:pt idx="28291">
                  <c:v>70.674479166666671</c:v>
                </c:pt>
                <c:pt idx="28292">
                  <c:v>70.677083333333329</c:v>
                </c:pt>
                <c:pt idx="28293">
                  <c:v>70.6796875</c:v>
                </c:pt>
                <c:pt idx="28294">
                  <c:v>70.682291666666671</c:v>
                </c:pt>
                <c:pt idx="28295">
                  <c:v>70.684895833333329</c:v>
                </c:pt>
                <c:pt idx="28296">
                  <c:v>70.6875</c:v>
                </c:pt>
                <c:pt idx="28297">
                  <c:v>70.690104166666671</c:v>
                </c:pt>
                <c:pt idx="28298">
                  <c:v>70.692708333333329</c:v>
                </c:pt>
                <c:pt idx="28299">
                  <c:v>70.6953125</c:v>
                </c:pt>
                <c:pt idx="28300">
                  <c:v>70.697916666666671</c:v>
                </c:pt>
                <c:pt idx="28301">
                  <c:v>70.700520833333329</c:v>
                </c:pt>
                <c:pt idx="28302">
                  <c:v>70.703125</c:v>
                </c:pt>
                <c:pt idx="28303">
                  <c:v>70.705729166666671</c:v>
                </c:pt>
                <c:pt idx="28304">
                  <c:v>70.708333333333329</c:v>
                </c:pt>
                <c:pt idx="28305">
                  <c:v>70.7109375</c:v>
                </c:pt>
                <c:pt idx="28306">
                  <c:v>70.713541666666671</c:v>
                </c:pt>
                <c:pt idx="28307">
                  <c:v>70.716145833333329</c:v>
                </c:pt>
                <c:pt idx="28308">
                  <c:v>70.71875</c:v>
                </c:pt>
                <c:pt idx="28309">
                  <c:v>70.721354166666671</c:v>
                </c:pt>
                <c:pt idx="28310">
                  <c:v>70.723958333333329</c:v>
                </c:pt>
                <c:pt idx="28311">
                  <c:v>70.7265625</c:v>
                </c:pt>
                <c:pt idx="28312">
                  <c:v>70.729166666666671</c:v>
                </c:pt>
                <c:pt idx="28313">
                  <c:v>70.731770833333329</c:v>
                </c:pt>
                <c:pt idx="28314">
                  <c:v>70.734375</c:v>
                </c:pt>
                <c:pt idx="28315">
                  <c:v>70.736979166666671</c:v>
                </c:pt>
                <c:pt idx="28316">
                  <c:v>70.739583333333329</c:v>
                </c:pt>
                <c:pt idx="28317">
                  <c:v>70.7421875</c:v>
                </c:pt>
                <c:pt idx="28318">
                  <c:v>70.744791666666671</c:v>
                </c:pt>
                <c:pt idx="28319">
                  <c:v>70.747395833333329</c:v>
                </c:pt>
                <c:pt idx="28320">
                  <c:v>70.75</c:v>
                </c:pt>
                <c:pt idx="28321">
                  <c:v>70.752604166666671</c:v>
                </c:pt>
                <c:pt idx="28322">
                  <c:v>70.755208333333329</c:v>
                </c:pt>
                <c:pt idx="28323">
                  <c:v>70.7578125</c:v>
                </c:pt>
                <c:pt idx="28324">
                  <c:v>70.760416666666671</c:v>
                </c:pt>
                <c:pt idx="28325">
                  <c:v>70.763020833333329</c:v>
                </c:pt>
                <c:pt idx="28326">
                  <c:v>70.765625</c:v>
                </c:pt>
                <c:pt idx="28327">
                  <c:v>70.768229166666671</c:v>
                </c:pt>
                <c:pt idx="28328">
                  <c:v>70.770833333333329</c:v>
                </c:pt>
                <c:pt idx="28329">
                  <c:v>70.7734375</c:v>
                </c:pt>
                <c:pt idx="28330">
                  <c:v>70.776041666666671</c:v>
                </c:pt>
                <c:pt idx="28331">
                  <c:v>70.778645833333329</c:v>
                </c:pt>
                <c:pt idx="28332">
                  <c:v>70.78125</c:v>
                </c:pt>
                <c:pt idx="28333">
                  <c:v>70.783854166666671</c:v>
                </c:pt>
                <c:pt idx="28334">
                  <c:v>70.786458333333329</c:v>
                </c:pt>
                <c:pt idx="28335">
                  <c:v>70.7890625</c:v>
                </c:pt>
                <c:pt idx="28336">
                  <c:v>70.791666666666671</c:v>
                </c:pt>
                <c:pt idx="28337">
                  <c:v>70.794270833333329</c:v>
                </c:pt>
                <c:pt idx="28338">
                  <c:v>70.796875</c:v>
                </c:pt>
                <c:pt idx="28339">
                  <c:v>70.799479166666671</c:v>
                </c:pt>
                <c:pt idx="28340">
                  <c:v>70.802083333333329</c:v>
                </c:pt>
                <c:pt idx="28341">
                  <c:v>70.8046875</c:v>
                </c:pt>
                <c:pt idx="28342">
                  <c:v>70.807291666666671</c:v>
                </c:pt>
                <c:pt idx="28343">
                  <c:v>70.809895833333329</c:v>
                </c:pt>
                <c:pt idx="28344">
                  <c:v>70.8125</c:v>
                </c:pt>
                <c:pt idx="28345">
                  <c:v>70.815104166666671</c:v>
                </c:pt>
                <c:pt idx="28346">
                  <c:v>70.817708333333329</c:v>
                </c:pt>
                <c:pt idx="28347">
                  <c:v>70.8203125</c:v>
                </c:pt>
                <c:pt idx="28348">
                  <c:v>70.822916666666671</c:v>
                </c:pt>
                <c:pt idx="28349">
                  <c:v>70.825520833333329</c:v>
                </c:pt>
                <c:pt idx="28350">
                  <c:v>70.828125</c:v>
                </c:pt>
                <c:pt idx="28351">
                  <c:v>70.830729166666671</c:v>
                </c:pt>
                <c:pt idx="28352">
                  <c:v>70.833333333333329</c:v>
                </c:pt>
                <c:pt idx="28353">
                  <c:v>70.8359375</c:v>
                </c:pt>
                <c:pt idx="28354">
                  <c:v>70.838541666666671</c:v>
                </c:pt>
                <c:pt idx="28355">
                  <c:v>70.841145833333329</c:v>
                </c:pt>
                <c:pt idx="28356">
                  <c:v>70.84375</c:v>
                </c:pt>
                <c:pt idx="28357">
                  <c:v>70.846354166666671</c:v>
                </c:pt>
                <c:pt idx="28358">
                  <c:v>70.848958333333329</c:v>
                </c:pt>
                <c:pt idx="28359">
                  <c:v>70.8515625</c:v>
                </c:pt>
                <c:pt idx="28360">
                  <c:v>70.854166666666671</c:v>
                </c:pt>
                <c:pt idx="28361">
                  <c:v>70.856770833333329</c:v>
                </c:pt>
                <c:pt idx="28362">
                  <c:v>70.859375</c:v>
                </c:pt>
                <c:pt idx="28363">
                  <c:v>70.861979166666671</c:v>
                </c:pt>
                <c:pt idx="28364">
                  <c:v>70.864583333333329</c:v>
                </c:pt>
                <c:pt idx="28365">
                  <c:v>70.8671875</c:v>
                </c:pt>
                <c:pt idx="28366">
                  <c:v>70.869791666666671</c:v>
                </c:pt>
                <c:pt idx="28367">
                  <c:v>70.872395833333329</c:v>
                </c:pt>
                <c:pt idx="28368">
                  <c:v>70.875</c:v>
                </c:pt>
                <c:pt idx="28369">
                  <c:v>70.877604166666671</c:v>
                </c:pt>
                <c:pt idx="28370">
                  <c:v>70.880208333333329</c:v>
                </c:pt>
                <c:pt idx="28371">
                  <c:v>70.8828125</c:v>
                </c:pt>
                <c:pt idx="28372">
                  <c:v>70.885416666666671</c:v>
                </c:pt>
                <c:pt idx="28373">
                  <c:v>70.888020833333329</c:v>
                </c:pt>
                <c:pt idx="28374">
                  <c:v>70.890625</c:v>
                </c:pt>
                <c:pt idx="28375">
                  <c:v>70.893229166666671</c:v>
                </c:pt>
                <c:pt idx="28376">
                  <c:v>70.895833333333329</c:v>
                </c:pt>
                <c:pt idx="28377">
                  <c:v>70.8984375</c:v>
                </c:pt>
                <c:pt idx="28378">
                  <c:v>70.901041666666671</c:v>
                </c:pt>
                <c:pt idx="28379">
                  <c:v>70.903645833333329</c:v>
                </c:pt>
                <c:pt idx="28380">
                  <c:v>70.90625</c:v>
                </c:pt>
                <c:pt idx="28381">
                  <c:v>70.908854166666671</c:v>
                </c:pt>
                <c:pt idx="28382">
                  <c:v>70.911458333333329</c:v>
                </c:pt>
                <c:pt idx="28383">
                  <c:v>70.9140625</c:v>
                </c:pt>
                <c:pt idx="28384">
                  <c:v>70.916666666666671</c:v>
                </c:pt>
                <c:pt idx="28385">
                  <c:v>70.919270833333329</c:v>
                </c:pt>
                <c:pt idx="28386">
                  <c:v>70.921875</c:v>
                </c:pt>
                <c:pt idx="28387">
                  <c:v>70.924479166666671</c:v>
                </c:pt>
                <c:pt idx="28388">
                  <c:v>70.927083333333329</c:v>
                </c:pt>
                <c:pt idx="28389">
                  <c:v>70.9296875</c:v>
                </c:pt>
                <c:pt idx="28390">
                  <c:v>70.932291666666671</c:v>
                </c:pt>
                <c:pt idx="28391">
                  <c:v>70.934895833333329</c:v>
                </c:pt>
                <c:pt idx="28392">
                  <c:v>70.9375</c:v>
                </c:pt>
                <c:pt idx="28393">
                  <c:v>70.940104166666671</c:v>
                </c:pt>
                <c:pt idx="28394">
                  <c:v>70.942708333333329</c:v>
                </c:pt>
                <c:pt idx="28395">
                  <c:v>70.9453125</c:v>
                </c:pt>
                <c:pt idx="28396">
                  <c:v>70.947916666666671</c:v>
                </c:pt>
                <c:pt idx="28397">
                  <c:v>70.950520833333329</c:v>
                </c:pt>
                <c:pt idx="28398">
                  <c:v>70.953125</c:v>
                </c:pt>
                <c:pt idx="28399">
                  <c:v>70.955729166666671</c:v>
                </c:pt>
                <c:pt idx="28400">
                  <c:v>70.958333333333329</c:v>
                </c:pt>
                <c:pt idx="28401">
                  <c:v>70.9609375</c:v>
                </c:pt>
                <c:pt idx="28402">
                  <c:v>70.963541666666671</c:v>
                </c:pt>
                <c:pt idx="28403">
                  <c:v>70.966145833333329</c:v>
                </c:pt>
                <c:pt idx="28404">
                  <c:v>70.96875</c:v>
                </c:pt>
                <c:pt idx="28405">
                  <c:v>70.971354166666671</c:v>
                </c:pt>
                <c:pt idx="28406">
                  <c:v>70.973958333333329</c:v>
                </c:pt>
                <c:pt idx="28407">
                  <c:v>70.9765625</c:v>
                </c:pt>
                <c:pt idx="28408">
                  <c:v>70.979166666666671</c:v>
                </c:pt>
                <c:pt idx="28409">
                  <c:v>70.981770833333329</c:v>
                </c:pt>
                <c:pt idx="28410">
                  <c:v>70.984375</c:v>
                </c:pt>
                <c:pt idx="28411">
                  <c:v>70.986979166666671</c:v>
                </c:pt>
                <c:pt idx="28412">
                  <c:v>70.989583333333329</c:v>
                </c:pt>
                <c:pt idx="28413">
                  <c:v>70.9921875</c:v>
                </c:pt>
                <c:pt idx="28414">
                  <c:v>70.994791666666671</c:v>
                </c:pt>
                <c:pt idx="28415">
                  <c:v>70.997395833333329</c:v>
                </c:pt>
                <c:pt idx="28416">
                  <c:v>71</c:v>
                </c:pt>
                <c:pt idx="28417">
                  <c:v>71.002604166666671</c:v>
                </c:pt>
                <c:pt idx="28418">
                  <c:v>71.005208333333329</c:v>
                </c:pt>
                <c:pt idx="28419">
                  <c:v>71.0078125</c:v>
                </c:pt>
                <c:pt idx="28420">
                  <c:v>71.010416666666671</c:v>
                </c:pt>
                <c:pt idx="28421">
                  <c:v>71.013020833333329</c:v>
                </c:pt>
                <c:pt idx="28422">
                  <c:v>71.015625</c:v>
                </c:pt>
                <c:pt idx="28423">
                  <c:v>71.018229166666671</c:v>
                </c:pt>
                <c:pt idx="28424">
                  <c:v>71.020833333333329</c:v>
                </c:pt>
                <c:pt idx="28425">
                  <c:v>71.0234375</c:v>
                </c:pt>
                <c:pt idx="28426">
                  <c:v>71.026041666666671</c:v>
                </c:pt>
                <c:pt idx="28427">
                  <c:v>71.028645833333329</c:v>
                </c:pt>
                <c:pt idx="28428">
                  <c:v>71.03125</c:v>
                </c:pt>
                <c:pt idx="28429">
                  <c:v>71.033854166666671</c:v>
                </c:pt>
                <c:pt idx="28430">
                  <c:v>71.036458333333329</c:v>
                </c:pt>
                <c:pt idx="28431">
                  <c:v>71.0390625</c:v>
                </c:pt>
                <c:pt idx="28432">
                  <c:v>71.041666666666671</c:v>
                </c:pt>
                <c:pt idx="28433">
                  <c:v>71.044270833333329</c:v>
                </c:pt>
                <c:pt idx="28434">
                  <c:v>71.046875</c:v>
                </c:pt>
                <c:pt idx="28435">
                  <c:v>71.049479166666671</c:v>
                </c:pt>
                <c:pt idx="28436">
                  <c:v>71.052083333333329</c:v>
                </c:pt>
                <c:pt idx="28437">
                  <c:v>71.0546875</c:v>
                </c:pt>
                <c:pt idx="28438">
                  <c:v>71.057291666666671</c:v>
                </c:pt>
                <c:pt idx="28439">
                  <c:v>71.059895833333329</c:v>
                </c:pt>
                <c:pt idx="28440">
                  <c:v>71.0625</c:v>
                </c:pt>
                <c:pt idx="28441">
                  <c:v>71.065104166666671</c:v>
                </c:pt>
                <c:pt idx="28442">
                  <c:v>71.067708333333329</c:v>
                </c:pt>
                <c:pt idx="28443">
                  <c:v>71.0703125</c:v>
                </c:pt>
                <c:pt idx="28444">
                  <c:v>71.072916666666671</c:v>
                </c:pt>
                <c:pt idx="28445">
                  <c:v>71.075520833333329</c:v>
                </c:pt>
                <c:pt idx="28446">
                  <c:v>71.078125</c:v>
                </c:pt>
                <c:pt idx="28447">
                  <c:v>71.080729166666671</c:v>
                </c:pt>
                <c:pt idx="28448">
                  <c:v>71.083333333333329</c:v>
                </c:pt>
                <c:pt idx="28449">
                  <c:v>71.0859375</c:v>
                </c:pt>
                <c:pt idx="28450">
                  <c:v>71.088541666666671</c:v>
                </c:pt>
                <c:pt idx="28451">
                  <c:v>71.091145833333329</c:v>
                </c:pt>
                <c:pt idx="28452">
                  <c:v>71.09375</c:v>
                </c:pt>
                <c:pt idx="28453">
                  <c:v>71.096354166666671</c:v>
                </c:pt>
                <c:pt idx="28454">
                  <c:v>71.098958333333329</c:v>
                </c:pt>
                <c:pt idx="28455">
                  <c:v>71.1015625</c:v>
                </c:pt>
                <c:pt idx="28456">
                  <c:v>71.104166666666671</c:v>
                </c:pt>
                <c:pt idx="28457">
                  <c:v>71.106770833333329</c:v>
                </c:pt>
                <c:pt idx="28458">
                  <c:v>71.109375</c:v>
                </c:pt>
                <c:pt idx="28459">
                  <c:v>71.111979166666671</c:v>
                </c:pt>
                <c:pt idx="28460">
                  <c:v>71.114583333333329</c:v>
                </c:pt>
                <c:pt idx="28461">
                  <c:v>71.1171875</c:v>
                </c:pt>
                <c:pt idx="28462">
                  <c:v>71.119791666666671</c:v>
                </c:pt>
                <c:pt idx="28463">
                  <c:v>71.122395833333329</c:v>
                </c:pt>
                <c:pt idx="28464">
                  <c:v>71.125</c:v>
                </c:pt>
                <c:pt idx="28465">
                  <c:v>71.127604166666671</c:v>
                </c:pt>
                <c:pt idx="28466">
                  <c:v>71.130208333333329</c:v>
                </c:pt>
                <c:pt idx="28467">
                  <c:v>71.1328125</c:v>
                </c:pt>
                <c:pt idx="28468">
                  <c:v>71.135416666666671</c:v>
                </c:pt>
                <c:pt idx="28469">
                  <c:v>71.138020833333329</c:v>
                </c:pt>
                <c:pt idx="28470">
                  <c:v>71.140625</c:v>
                </c:pt>
                <c:pt idx="28471">
                  <c:v>71.143229166666671</c:v>
                </c:pt>
                <c:pt idx="28472">
                  <c:v>71.145833333333329</c:v>
                </c:pt>
                <c:pt idx="28473">
                  <c:v>71.1484375</c:v>
                </c:pt>
                <c:pt idx="28474">
                  <c:v>71.151041666666671</c:v>
                </c:pt>
                <c:pt idx="28475">
                  <c:v>71.153645833333329</c:v>
                </c:pt>
                <c:pt idx="28476">
                  <c:v>71.15625</c:v>
                </c:pt>
                <c:pt idx="28477">
                  <c:v>71.158854166666671</c:v>
                </c:pt>
                <c:pt idx="28478">
                  <c:v>71.161458333333329</c:v>
                </c:pt>
                <c:pt idx="28479">
                  <c:v>71.1640625</c:v>
                </c:pt>
                <c:pt idx="28480">
                  <c:v>71.166666666666671</c:v>
                </c:pt>
                <c:pt idx="28481">
                  <c:v>71.169270833333329</c:v>
                </c:pt>
                <c:pt idx="28482">
                  <c:v>71.171875</c:v>
                </c:pt>
                <c:pt idx="28483">
                  <c:v>71.174479166666671</c:v>
                </c:pt>
                <c:pt idx="28484">
                  <c:v>71.177083333333329</c:v>
                </c:pt>
                <c:pt idx="28485">
                  <c:v>71.1796875</c:v>
                </c:pt>
                <c:pt idx="28486">
                  <c:v>71.182291666666671</c:v>
                </c:pt>
                <c:pt idx="28487">
                  <c:v>71.184895833333329</c:v>
                </c:pt>
                <c:pt idx="28488">
                  <c:v>71.1875</c:v>
                </c:pt>
                <c:pt idx="28489">
                  <c:v>71.190104166666671</c:v>
                </c:pt>
                <c:pt idx="28490">
                  <c:v>71.192708333333329</c:v>
                </c:pt>
                <c:pt idx="28491">
                  <c:v>71.1953125</c:v>
                </c:pt>
                <c:pt idx="28492">
                  <c:v>71.197916666666671</c:v>
                </c:pt>
                <c:pt idx="28493">
                  <c:v>71.200520833333329</c:v>
                </c:pt>
                <c:pt idx="28494">
                  <c:v>71.203125</c:v>
                </c:pt>
                <c:pt idx="28495">
                  <c:v>71.205729166666671</c:v>
                </c:pt>
                <c:pt idx="28496">
                  <c:v>71.208333333333329</c:v>
                </c:pt>
                <c:pt idx="28497">
                  <c:v>71.2109375</c:v>
                </c:pt>
                <c:pt idx="28498">
                  <c:v>71.213541666666671</c:v>
                </c:pt>
                <c:pt idx="28499">
                  <c:v>71.216145833333329</c:v>
                </c:pt>
                <c:pt idx="28500">
                  <c:v>71.21875</c:v>
                </c:pt>
                <c:pt idx="28501">
                  <c:v>71.221354166666671</c:v>
                </c:pt>
                <c:pt idx="28502">
                  <c:v>71.223958333333329</c:v>
                </c:pt>
                <c:pt idx="28503">
                  <c:v>71.2265625</c:v>
                </c:pt>
                <c:pt idx="28504">
                  <c:v>71.229166666666671</c:v>
                </c:pt>
                <c:pt idx="28505">
                  <c:v>71.231770833333329</c:v>
                </c:pt>
                <c:pt idx="28506">
                  <c:v>71.234375</c:v>
                </c:pt>
                <c:pt idx="28507">
                  <c:v>71.236979166666671</c:v>
                </c:pt>
                <c:pt idx="28508">
                  <c:v>71.239583333333329</c:v>
                </c:pt>
                <c:pt idx="28509">
                  <c:v>71.2421875</c:v>
                </c:pt>
                <c:pt idx="28510">
                  <c:v>71.244791666666671</c:v>
                </c:pt>
                <c:pt idx="28511">
                  <c:v>71.247395833333329</c:v>
                </c:pt>
                <c:pt idx="28512">
                  <c:v>71.25</c:v>
                </c:pt>
                <c:pt idx="28513">
                  <c:v>71.252604166666671</c:v>
                </c:pt>
                <c:pt idx="28514">
                  <c:v>71.255208333333329</c:v>
                </c:pt>
                <c:pt idx="28515">
                  <c:v>71.2578125</c:v>
                </c:pt>
                <c:pt idx="28516">
                  <c:v>71.260416666666671</c:v>
                </c:pt>
                <c:pt idx="28517">
                  <c:v>71.263020833333329</c:v>
                </c:pt>
                <c:pt idx="28518">
                  <c:v>71.265625</c:v>
                </c:pt>
                <c:pt idx="28519">
                  <c:v>71.268229166666671</c:v>
                </c:pt>
                <c:pt idx="28520">
                  <c:v>71.270833333333329</c:v>
                </c:pt>
                <c:pt idx="28521">
                  <c:v>71.2734375</c:v>
                </c:pt>
                <c:pt idx="28522">
                  <c:v>71.276041666666671</c:v>
                </c:pt>
                <c:pt idx="28523">
                  <c:v>71.278645833333329</c:v>
                </c:pt>
                <c:pt idx="28524">
                  <c:v>71.28125</c:v>
                </c:pt>
                <c:pt idx="28525">
                  <c:v>71.283854166666671</c:v>
                </c:pt>
                <c:pt idx="28526">
                  <c:v>71.286458333333329</c:v>
                </c:pt>
                <c:pt idx="28527">
                  <c:v>71.2890625</c:v>
                </c:pt>
                <c:pt idx="28528">
                  <c:v>71.291666666666671</c:v>
                </c:pt>
                <c:pt idx="28529">
                  <c:v>71.294270833333329</c:v>
                </c:pt>
                <c:pt idx="28530">
                  <c:v>71.296875</c:v>
                </c:pt>
                <c:pt idx="28531">
                  <c:v>71.299479166666671</c:v>
                </c:pt>
                <c:pt idx="28532">
                  <c:v>71.302083333333329</c:v>
                </c:pt>
                <c:pt idx="28533">
                  <c:v>71.3046875</c:v>
                </c:pt>
                <c:pt idx="28534">
                  <c:v>71.307291666666671</c:v>
                </c:pt>
                <c:pt idx="28535">
                  <c:v>71.309895833333329</c:v>
                </c:pt>
                <c:pt idx="28536">
                  <c:v>71.3125</c:v>
                </c:pt>
                <c:pt idx="28537">
                  <c:v>71.315104166666671</c:v>
                </c:pt>
                <c:pt idx="28538">
                  <c:v>71.317708333333329</c:v>
                </c:pt>
                <c:pt idx="28539">
                  <c:v>71.3203125</c:v>
                </c:pt>
                <c:pt idx="28540">
                  <c:v>71.322916666666671</c:v>
                </c:pt>
                <c:pt idx="28541">
                  <c:v>71.325520833333329</c:v>
                </c:pt>
                <c:pt idx="28542">
                  <c:v>71.328125</c:v>
                </c:pt>
                <c:pt idx="28543">
                  <c:v>71.330729166666671</c:v>
                </c:pt>
                <c:pt idx="28544">
                  <c:v>71.333333333333329</c:v>
                </c:pt>
                <c:pt idx="28545">
                  <c:v>71.3359375</c:v>
                </c:pt>
                <c:pt idx="28546">
                  <c:v>71.338541666666671</c:v>
                </c:pt>
                <c:pt idx="28547">
                  <c:v>71.341145833333329</c:v>
                </c:pt>
                <c:pt idx="28548">
                  <c:v>71.34375</c:v>
                </c:pt>
                <c:pt idx="28549">
                  <c:v>71.346354166666671</c:v>
                </c:pt>
                <c:pt idx="28550">
                  <c:v>71.348958333333329</c:v>
                </c:pt>
                <c:pt idx="28551">
                  <c:v>71.3515625</c:v>
                </c:pt>
                <c:pt idx="28552">
                  <c:v>71.354166666666671</c:v>
                </c:pt>
                <c:pt idx="28553">
                  <c:v>71.356770833333329</c:v>
                </c:pt>
                <c:pt idx="28554">
                  <c:v>71.359375</c:v>
                </c:pt>
                <c:pt idx="28555">
                  <c:v>71.361979166666671</c:v>
                </c:pt>
                <c:pt idx="28556">
                  <c:v>71.364583333333329</c:v>
                </c:pt>
                <c:pt idx="28557">
                  <c:v>71.3671875</c:v>
                </c:pt>
                <c:pt idx="28558">
                  <c:v>71.369791666666671</c:v>
                </c:pt>
                <c:pt idx="28559">
                  <c:v>71.372395833333329</c:v>
                </c:pt>
                <c:pt idx="28560">
                  <c:v>71.375</c:v>
                </c:pt>
                <c:pt idx="28561">
                  <c:v>71.377604166666671</c:v>
                </c:pt>
                <c:pt idx="28562">
                  <c:v>71.380208333333329</c:v>
                </c:pt>
                <c:pt idx="28563">
                  <c:v>71.3828125</c:v>
                </c:pt>
                <c:pt idx="28564">
                  <c:v>71.385416666666671</c:v>
                </c:pt>
                <c:pt idx="28565">
                  <c:v>71.388020833333329</c:v>
                </c:pt>
                <c:pt idx="28566">
                  <c:v>71.390625</c:v>
                </c:pt>
                <c:pt idx="28567">
                  <c:v>71.393229166666671</c:v>
                </c:pt>
                <c:pt idx="28568">
                  <c:v>71.395833333333329</c:v>
                </c:pt>
                <c:pt idx="28569">
                  <c:v>71.3984375</c:v>
                </c:pt>
                <c:pt idx="28570">
                  <c:v>71.401041666666671</c:v>
                </c:pt>
                <c:pt idx="28571">
                  <c:v>71.403645833333329</c:v>
                </c:pt>
                <c:pt idx="28572">
                  <c:v>71.40625</c:v>
                </c:pt>
                <c:pt idx="28573">
                  <c:v>71.408854166666671</c:v>
                </c:pt>
                <c:pt idx="28574">
                  <c:v>71.411458333333329</c:v>
                </c:pt>
                <c:pt idx="28575">
                  <c:v>71.4140625</c:v>
                </c:pt>
                <c:pt idx="28576">
                  <c:v>71.416666666666671</c:v>
                </c:pt>
                <c:pt idx="28577">
                  <c:v>71.419270833333329</c:v>
                </c:pt>
                <c:pt idx="28578">
                  <c:v>71.421875</c:v>
                </c:pt>
                <c:pt idx="28579">
                  <c:v>71.424479166666671</c:v>
                </c:pt>
                <c:pt idx="28580">
                  <c:v>71.427083333333329</c:v>
                </c:pt>
                <c:pt idx="28581">
                  <c:v>71.4296875</c:v>
                </c:pt>
                <c:pt idx="28582">
                  <c:v>71.432291666666671</c:v>
                </c:pt>
                <c:pt idx="28583">
                  <c:v>71.434895833333329</c:v>
                </c:pt>
                <c:pt idx="28584">
                  <c:v>71.4375</c:v>
                </c:pt>
                <c:pt idx="28585">
                  <c:v>71.440104166666671</c:v>
                </c:pt>
                <c:pt idx="28586">
                  <c:v>71.442708333333329</c:v>
                </c:pt>
                <c:pt idx="28587">
                  <c:v>71.4453125</c:v>
                </c:pt>
                <c:pt idx="28588">
                  <c:v>71.447916666666671</c:v>
                </c:pt>
                <c:pt idx="28589">
                  <c:v>71.450520833333329</c:v>
                </c:pt>
                <c:pt idx="28590">
                  <c:v>71.453125</c:v>
                </c:pt>
                <c:pt idx="28591">
                  <c:v>71.455729166666671</c:v>
                </c:pt>
                <c:pt idx="28592">
                  <c:v>71.458333333333329</c:v>
                </c:pt>
                <c:pt idx="28593">
                  <c:v>71.4609375</c:v>
                </c:pt>
                <c:pt idx="28594">
                  <c:v>71.463541666666671</c:v>
                </c:pt>
                <c:pt idx="28595">
                  <c:v>71.466145833333329</c:v>
                </c:pt>
                <c:pt idx="28596">
                  <c:v>71.46875</c:v>
                </c:pt>
                <c:pt idx="28597">
                  <c:v>71.471354166666671</c:v>
                </c:pt>
                <c:pt idx="28598">
                  <c:v>71.473958333333329</c:v>
                </c:pt>
                <c:pt idx="28599">
                  <c:v>71.4765625</c:v>
                </c:pt>
                <c:pt idx="28600">
                  <c:v>71.479166666666671</c:v>
                </c:pt>
                <c:pt idx="28601">
                  <c:v>71.481770833333329</c:v>
                </c:pt>
                <c:pt idx="28602">
                  <c:v>71.484375</c:v>
                </c:pt>
                <c:pt idx="28603">
                  <c:v>71.486979166666671</c:v>
                </c:pt>
                <c:pt idx="28604">
                  <c:v>71.489583333333329</c:v>
                </c:pt>
                <c:pt idx="28605">
                  <c:v>71.4921875</c:v>
                </c:pt>
                <c:pt idx="28606">
                  <c:v>71.494791666666671</c:v>
                </c:pt>
                <c:pt idx="28607">
                  <c:v>71.497395833333329</c:v>
                </c:pt>
                <c:pt idx="28608">
                  <c:v>71.5</c:v>
                </c:pt>
                <c:pt idx="28609">
                  <c:v>71.502604166666671</c:v>
                </c:pt>
                <c:pt idx="28610">
                  <c:v>71.505208333333329</c:v>
                </c:pt>
                <c:pt idx="28611">
                  <c:v>71.5078125</c:v>
                </c:pt>
                <c:pt idx="28612">
                  <c:v>71.510416666666671</c:v>
                </c:pt>
                <c:pt idx="28613">
                  <c:v>71.513020833333329</c:v>
                </c:pt>
                <c:pt idx="28614">
                  <c:v>71.515625</c:v>
                </c:pt>
                <c:pt idx="28615">
                  <c:v>71.518229166666671</c:v>
                </c:pt>
                <c:pt idx="28616">
                  <c:v>71.520833333333329</c:v>
                </c:pt>
                <c:pt idx="28617">
                  <c:v>71.5234375</c:v>
                </c:pt>
                <c:pt idx="28618">
                  <c:v>71.526041666666671</c:v>
                </c:pt>
                <c:pt idx="28619">
                  <c:v>71.528645833333329</c:v>
                </c:pt>
                <c:pt idx="28620">
                  <c:v>71.53125</c:v>
                </c:pt>
                <c:pt idx="28621">
                  <c:v>71.533854166666671</c:v>
                </c:pt>
                <c:pt idx="28622">
                  <c:v>71.536458333333329</c:v>
                </c:pt>
                <c:pt idx="28623">
                  <c:v>71.5390625</c:v>
                </c:pt>
                <c:pt idx="28624">
                  <c:v>71.541666666666671</c:v>
                </c:pt>
                <c:pt idx="28625">
                  <c:v>71.544270833333329</c:v>
                </c:pt>
                <c:pt idx="28626">
                  <c:v>71.546875</c:v>
                </c:pt>
                <c:pt idx="28627">
                  <c:v>71.549479166666671</c:v>
                </c:pt>
                <c:pt idx="28628">
                  <c:v>71.552083333333329</c:v>
                </c:pt>
                <c:pt idx="28629">
                  <c:v>71.5546875</c:v>
                </c:pt>
                <c:pt idx="28630">
                  <c:v>71.557291666666671</c:v>
                </c:pt>
                <c:pt idx="28631">
                  <c:v>71.559895833333329</c:v>
                </c:pt>
                <c:pt idx="28632">
                  <c:v>71.5625</c:v>
                </c:pt>
                <c:pt idx="28633">
                  <c:v>71.565104166666671</c:v>
                </c:pt>
                <c:pt idx="28634">
                  <c:v>71.567708333333329</c:v>
                </c:pt>
                <c:pt idx="28635">
                  <c:v>71.5703125</c:v>
                </c:pt>
                <c:pt idx="28636">
                  <c:v>71.572916666666671</c:v>
                </c:pt>
                <c:pt idx="28637">
                  <c:v>71.575520833333329</c:v>
                </c:pt>
                <c:pt idx="28638">
                  <c:v>71.578125</c:v>
                </c:pt>
                <c:pt idx="28639">
                  <c:v>71.580729166666671</c:v>
                </c:pt>
                <c:pt idx="28640">
                  <c:v>71.583333333333329</c:v>
                </c:pt>
                <c:pt idx="28641">
                  <c:v>71.5859375</c:v>
                </c:pt>
                <c:pt idx="28642">
                  <c:v>71.588541666666671</c:v>
                </c:pt>
                <c:pt idx="28643">
                  <c:v>71.591145833333329</c:v>
                </c:pt>
                <c:pt idx="28644">
                  <c:v>71.59375</c:v>
                </c:pt>
                <c:pt idx="28645">
                  <c:v>71.596354166666671</c:v>
                </c:pt>
                <c:pt idx="28646">
                  <c:v>71.598958333333329</c:v>
                </c:pt>
                <c:pt idx="28647">
                  <c:v>71.6015625</c:v>
                </c:pt>
                <c:pt idx="28648">
                  <c:v>71.604166666666671</c:v>
                </c:pt>
                <c:pt idx="28649">
                  <c:v>71.606770833333329</c:v>
                </c:pt>
                <c:pt idx="28650">
                  <c:v>71.609375</c:v>
                </c:pt>
                <c:pt idx="28651">
                  <c:v>71.611979166666671</c:v>
                </c:pt>
                <c:pt idx="28652">
                  <c:v>71.614583333333329</c:v>
                </c:pt>
                <c:pt idx="28653">
                  <c:v>71.6171875</c:v>
                </c:pt>
                <c:pt idx="28654">
                  <c:v>71.619791666666671</c:v>
                </c:pt>
                <c:pt idx="28655">
                  <c:v>71.622395833333329</c:v>
                </c:pt>
                <c:pt idx="28656">
                  <c:v>71.625</c:v>
                </c:pt>
                <c:pt idx="28657">
                  <c:v>71.627604166666671</c:v>
                </c:pt>
                <c:pt idx="28658">
                  <c:v>71.630208333333329</c:v>
                </c:pt>
                <c:pt idx="28659">
                  <c:v>71.6328125</c:v>
                </c:pt>
                <c:pt idx="28660">
                  <c:v>71.635416666666671</c:v>
                </c:pt>
                <c:pt idx="28661">
                  <c:v>71.638020833333329</c:v>
                </c:pt>
                <c:pt idx="28662">
                  <c:v>71.640625</c:v>
                </c:pt>
                <c:pt idx="28663">
                  <c:v>71.643229166666671</c:v>
                </c:pt>
                <c:pt idx="28664">
                  <c:v>71.645833333333329</c:v>
                </c:pt>
                <c:pt idx="28665">
                  <c:v>71.6484375</c:v>
                </c:pt>
                <c:pt idx="28666">
                  <c:v>71.651041666666671</c:v>
                </c:pt>
                <c:pt idx="28667">
                  <c:v>71.653645833333329</c:v>
                </c:pt>
                <c:pt idx="28668">
                  <c:v>71.65625</c:v>
                </c:pt>
                <c:pt idx="28669">
                  <c:v>71.658854166666671</c:v>
                </c:pt>
                <c:pt idx="28670">
                  <c:v>71.661458333333329</c:v>
                </c:pt>
                <c:pt idx="28671">
                  <c:v>71.6640625</c:v>
                </c:pt>
                <c:pt idx="28672">
                  <c:v>71.666666666666671</c:v>
                </c:pt>
                <c:pt idx="28673">
                  <c:v>71.669270833333329</c:v>
                </c:pt>
                <c:pt idx="28674">
                  <c:v>71.671875</c:v>
                </c:pt>
                <c:pt idx="28675">
                  <c:v>71.674479166666671</c:v>
                </c:pt>
                <c:pt idx="28676">
                  <c:v>71.677083333333329</c:v>
                </c:pt>
                <c:pt idx="28677">
                  <c:v>71.6796875</c:v>
                </c:pt>
                <c:pt idx="28678">
                  <c:v>71.682291666666671</c:v>
                </c:pt>
                <c:pt idx="28679">
                  <c:v>71.684895833333329</c:v>
                </c:pt>
                <c:pt idx="28680">
                  <c:v>71.6875</c:v>
                </c:pt>
                <c:pt idx="28681">
                  <c:v>71.690104166666671</c:v>
                </c:pt>
                <c:pt idx="28682">
                  <c:v>71.692708333333329</c:v>
                </c:pt>
                <c:pt idx="28683">
                  <c:v>71.6953125</c:v>
                </c:pt>
                <c:pt idx="28684">
                  <c:v>71.697916666666671</c:v>
                </c:pt>
                <c:pt idx="28685">
                  <c:v>71.700520833333329</c:v>
                </c:pt>
                <c:pt idx="28686">
                  <c:v>71.703125</c:v>
                </c:pt>
                <c:pt idx="28687">
                  <c:v>71.705729166666671</c:v>
                </c:pt>
                <c:pt idx="28688">
                  <c:v>71.708333333333329</c:v>
                </c:pt>
                <c:pt idx="28689">
                  <c:v>71.7109375</c:v>
                </c:pt>
                <c:pt idx="28690">
                  <c:v>71.713541666666671</c:v>
                </c:pt>
                <c:pt idx="28691">
                  <c:v>71.716145833333329</c:v>
                </c:pt>
                <c:pt idx="28692">
                  <c:v>71.71875</c:v>
                </c:pt>
                <c:pt idx="28693">
                  <c:v>71.721354166666671</c:v>
                </c:pt>
                <c:pt idx="28694">
                  <c:v>71.723958333333329</c:v>
                </c:pt>
                <c:pt idx="28695">
                  <c:v>71.7265625</c:v>
                </c:pt>
                <c:pt idx="28696">
                  <c:v>71.729166666666671</c:v>
                </c:pt>
                <c:pt idx="28697">
                  <c:v>71.731770833333329</c:v>
                </c:pt>
                <c:pt idx="28698">
                  <c:v>71.734375</c:v>
                </c:pt>
                <c:pt idx="28699">
                  <c:v>71.736979166666671</c:v>
                </c:pt>
                <c:pt idx="28700">
                  <c:v>71.739583333333329</c:v>
                </c:pt>
                <c:pt idx="28701">
                  <c:v>71.7421875</c:v>
                </c:pt>
                <c:pt idx="28702">
                  <c:v>71.744791666666671</c:v>
                </c:pt>
                <c:pt idx="28703">
                  <c:v>71.747395833333329</c:v>
                </c:pt>
                <c:pt idx="28704">
                  <c:v>71.75</c:v>
                </c:pt>
                <c:pt idx="28705">
                  <c:v>71.752604166666671</c:v>
                </c:pt>
                <c:pt idx="28706">
                  <c:v>71.755208333333329</c:v>
                </c:pt>
                <c:pt idx="28707">
                  <c:v>71.7578125</c:v>
                </c:pt>
                <c:pt idx="28708">
                  <c:v>71.760416666666671</c:v>
                </c:pt>
                <c:pt idx="28709">
                  <c:v>71.763020833333329</c:v>
                </c:pt>
                <c:pt idx="28710">
                  <c:v>71.765625</c:v>
                </c:pt>
                <c:pt idx="28711">
                  <c:v>71.768229166666671</c:v>
                </c:pt>
                <c:pt idx="28712">
                  <c:v>71.770833333333329</c:v>
                </c:pt>
                <c:pt idx="28713">
                  <c:v>71.7734375</c:v>
                </c:pt>
                <c:pt idx="28714">
                  <c:v>71.776041666666671</c:v>
                </c:pt>
                <c:pt idx="28715">
                  <c:v>71.778645833333329</c:v>
                </c:pt>
                <c:pt idx="28716">
                  <c:v>71.78125</c:v>
                </c:pt>
                <c:pt idx="28717">
                  <c:v>71.783854166666671</c:v>
                </c:pt>
                <c:pt idx="28718">
                  <c:v>71.786458333333329</c:v>
                </c:pt>
                <c:pt idx="28719">
                  <c:v>71.7890625</c:v>
                </c:pt>
                <c:pt idx="28720">
                  <c:v>71.791666666666671</c:v>
                </c:pt>
                <c:pt idx="28721">
                  <c:v>71.794270833333329</c:v>
                </c:pt>
                <c:pt idx="28722">
                  <c:v>71.796875</c:v>
                </c:pt>
                <c:pt idx="28723">
                  <c:v>71.799479166666671</c:v>
                </c:pt>
                <c:pt idx="28724">
                  <c:v>71.802083333333329</c:v>
                </c:pt>
                <c:pt idx="28725">
                  <c:v>71.8046875</c:v>
                </c:pt>
                <c:pt idx="28726">
                  <c:v>71.807291666666671</c:v>
                </c:pt>
                <c:pt idx="28727">
                  <c:v>71.809895833333329</c:v>
                </c:pt>
                <c:pt idx="28728">
                  <c:v>71.8125</c:v>
                </c:pt>
                <c:pt idx="28729">
                  <c:v>71.815104166666671</c:v>
                </c:pt>
                <c:pt idx="28730">
                  <c:v>71.817708333333329</c:v>
                </c:pt>
                <c:pt idx="28731">
                  <c:v>71.8203125</c:v>
                </c:pt>
                <c:pt idx="28732">
                  <c:v>71.822916666666671</c:v>
                </c:pt>
                <c:pt idx="28733">
                  <c:v>71.825520833333329</c:v>
                </c:pt>
                <c:pt idx="28734">
                  <c:v>71.828125</c:v>
                </c:pt>
                <c:pt idx="28735">
                  <c:v>71.830729166666671</c:v>
                </c:pt>
                <c:pt idx="28736">
                  <c:v>71.833333333333329</c:v>
                </c:pt>
                <c:pt idx="28737">
                  <c:v>71.8359375</c:v>
                </c:pt>
                <c:pt idx="28738">
                  <c:v>71.838541666666671</c:v>
                </c:pt>
                <c:pt idx="28739">
                  <c:v>71.841145833333329</c:v>
                </c:pt>
                <c:pt idx="28740">
                  <c:v>71.84375</c:v>
                </c:pt>
                <c:pt idx="28741">
                  <c:v>71.846354166666671</c:v>
                </c:pt>
                <c:pt idx="28742">
                  <c:v>71.848958333333329</c:v>
                </c:pt>
                <c:pt idx="28743">
                  <c:v>71.8515625</c:v>
                </c:pt>
                <c:pt idx="28744">
                  <c:v>71.854166666666671</c:v>
                </c:pt>
                <c:pt idx="28745">
                  <c:v>71.856770833333329</c:v>
                </c:pt>
                <c:pt idx="28746">
                  <c:v>71.859375</c:v>
                </c:pt>
                <c:pt idx="28747">
                  <c:v>71.861979166666671</c:v>
                </c:pt>
                <c:pt idx="28748">
                  <c:v>71.864583333333329</c:v>
                </c:pt>
                <c:pt idx="28749">
                  <c:v>71.8671875</c:v>
                </c:pt>
                <c:pt idx="28750">
                  <c:v>71.869791666666671</c:v>
                </c:pt>
                <c:pt idx="28751">
                  <c:v>71.872395833333329</c:v>
                </c:pt>
                <c:pt idx="28752">
                  <c:v>71.875</c:v>
                </c:pt>
                <c:pt idx="28753">
                  <c:v>71.877604166666671</c:v>
                </c:pt>
                <c:pt idx="28754">
                  <c:v>71.880208333333329</c:v>
                </c:pt>
                <c:pt idx="28755">
                  <c:v>71.8828125</c:v>
                </c:pt>
                <c:pt idx="28756">
                  <c:v>71.885416666666671</c:v>
                </c:pt>
                <c:pt idx="28757">
                  <c:v>71.888020833333329</c:v>
                </c:pt>
                <c:pt idx="28758">
                  <c:v>71.890625</c:v>
                </c:pt>
                <c:pt idx="28759">
                  <c:v>71.893229166666671</c:v>
                </c:pt>
                <c:pt idx="28760">
                  <c:v>71.895833333333329</c:v>
                </c:pt>
                <c:pt idx="28761">
                  <c:v>71.8984375</c:v>
                </c:pt>
                <c:pt idx="28762">
                  <c:v>71.901041666666671</c:v>
                </c:pt>
                <c:pt idx="28763">
                  <c:v>71.903645833333329</c:v>
                </c:pt>
                <c:pt idx="28764">
                  <c:v>71.90625</c:v>
                </c:pt>
                <c:pt idx="28765">
                  <c:v>71.908854166666671</c:v>
                </c:pt>
                <c:pt idx="28766">
                  <c:v>71.911458333333329</c:v>
                </c:pt>
                <c:pt idx="28767">
                  <c:v>71.9140625</c:v>
                </c:pt>
                <c:pt idx="28768">
                  <c:v>71.916666666666671</c:v>
                </c:pt>
                <c:pt idx="28769">
                  <c:v>71.919270833333329</c:v>
                </c:pt>
                <c:pt idx="28770">
                  <c:v>71.921875</c:v>
                </c:pt>
                <c:pt idx="28771">
                  <c:v>71.924479166666671</c:v>
                </c:pt>
                <c:pt idx="28772">
                  <c:v>71.927083333333329</c:v>
                </c:pt>
                <c:pt idx="28773">
                  <c:v>71.9296875</c:v>
                </c:pt>
                <c:pt idx="28774">
                  <c:v>71.932291666666671</c:v>
                </c:pt>
                <c:pt idx="28775">
                  <c:v>71.934895833333329</c:v>
                </c:pt>
                <c:pt idx="28776">
                  <c:v>71.9375</c:v>
                </c:pt>
                <c:pt idx="28777">
                  <c:v>71.940104166666671</c:v>
                </c:pt>
                <c:pt idx="28778">
                  <c:v>71.942708333333329</c:v>
                </c:pt>
                <c:pt idx="28779">
                  <c:v>71.9453125</c:v>
                </c:pt>
                <c:pt idx="28780">
                  <c:v>71.947916666666671</c:v>
                </c:pt>
                <c:pt idx="28781">
                  <c:v>71.950520833333329</c:v>
                </c:pt>
                <c:pt idx="28782">
                  <c:v>71.953125</c:v>
                </c:pt>
                <c:pt idx="28783">
                  <c:v>71.955729166666671</c:v>
                </c:pt>
                <c:pt idx="28784">
                  <c:v>71.958333333333329</c:v>
                </c:pt>
                <c:pt idx="28785">
                  <c:v>71.9609375</c:v>
                </c:pt>
                <c:pt idx="28786">
                  <c:v>71.963541666666671</c:v>
                </c:pt>
                <c:pt idx="28787">
                  <c:v>71.966145833333329</c:v>
                </c:pt>
                <c:pt idx="28788">
                  <c:v>71.96875</c:v>
                </c:pt>
                <c:pt idx="28789">
                  <c:v>71.971354166666671</c:v>
                </c:pt>
                <c:pt idx="28790">
                  <c:v>71.973958333333329</c:v>
                </c:pt>
                <c:pt idx="28791">
                  <c:v>71.9765625</c:v>
                </c:pt>
                <c:pt idx="28792">
                  <c:v>71.979166666666671</c:v>
                </c:pt>
                <c:pt idx="28793">
                  <c:v>71.981770833333329</c:v>
                </c:pt>
                <c:pt idx="28794">
                  <c:v>71.984375</c:v>
                </c:pt>
                <c:pt idx="28795">
                  <c:v>71.986979166666671</c:v>
                </c:pt>
                <c:pt idx="28796">
                  <c:v>71.989583333333329</c:v>
                </c:pt>
                <c:pt idx="28797">
                  <c:v>71.9921875</c:v>
                </c:pt>
                <c:pt idx="28798">
                  <c:v>71.994791666666671</c:v>
                </c:pt>
                <c:pt idx="28799">
                  <c:v>71.997395833333329</c:v>
                </c:pt>
                <c:pt idx="28800">
                  <c:v>72</c:v>
                </c:pt>
                <c:pt idx="28801">
                  <c:v>72.002604166666671</c:v>
                </c:pt>
                <c:pt idx="28802">
                  <c:v>72.005208333333329</c:v>
                </c:pt>
                <c:pt idx="28803">
                  <c:v>72.0078125</c:v>
                </c:pt>
                <c:pt idx="28804">
                  <c:v>72.010416666666671</c:v>
                </c:pt>
                <c:pt idx="28805">
                  <c:v>72.013020833333329</c:v>
                </c:pt>
                <c:pt idx="28806">
                  <c:v>72.015625</c:v>
                </c:pt>
                <c:pt idx="28807">
                  <c:v>72.018229166666671</c:v>
                </c:pt>
                <c:pt idx="28808">
                  <c:v>72.020833333333329</c:v>
                </c:pt>
                <c:pt idx="28809">
                  <c:v>72.0234375</c:v>
                </c:pt>
                <c:pt idx="28810">
                  <c:v>72.026041666666671</c:v>
                </c:pt>
                <c:pt idx="28811">
                  <c:v>72.028645833333329</c:v>
                </c:pt>
                <c:pt idx="28812">
                  <c:v>72.03125</c:v>
                </c:pt>
                <c:pt idx="28813">
                  <c:v>72.033854166666671</c:v>
                </c:pt>
                <c:pt idx="28814">
                  <c:v>72.036458333333329</c:v>
                </c:pt>
                <c:pt idx="28815">
                  <c:v>72.0390625</c:v>
                </c:pt>
                <c:pt idx="28816">
                  <c:v>72.041666666666671</c:v>
                </c:pt>
                <c:pt idx="28817">
                  <c:v>72.044270833333329</c:v>
                </c:pt>
                <c:pt idx="28818">
                  <c:v>72.046875</c:v>
                </c:pt>
                <c:pt idx="28819">
                  <c:v>72.049479166666671</c:v>
                </c:pt>
                <c:pt idx="28820">
                  <c:v>72.052083333333329</c:v>
                </c:pt>
                <c:pt idx="28821">
                  <c:v>72.0546875</c:v>
                </c:pt>
                <c:pt idx="28822">
                  <c:v>72.057291666666671</c:v>
                </c:pt>
                <c:pt idx="28823">
                  <c:v>72.059895833333329</c:v>
                </c:pt>
                <c:pt idx="28824">
                  <c:v>72.0625</c:v>
                </c:pt>
                <c:pt idx="28825">
                  <c:v>72.065104166666671</c:v>
                </c:pt>
                <c:pt idx="28826">
                  <c:v>72.067708333333329</c:v>
                </c:pt>
                <c:pt idx="28827">
                  <c:v>72.0703125</c:v>
                </c:pt>
                <c:pt idx="28828">
                  <c:v>72.072916666666671</c:v>
                </c:pt>
                <c:pt idx="28829">
                  <c:v>72.075520833333329</c:v>
                </c:pt>
                <c:pt idx="28830">
                  <c:v>72.078125</c:v>
                </c:pt>
                <c:pt idx="28831">
                  <c:v>72.080729166666671</c:v>
                </c:pt>
                <c:pt idx="28832">
                  <c:v>72.083333333333329</c:v>
                </c:pt>
                <c:pt idx="28833">
                  <c:v>72.0859375</c:v>
                </c:pt>
                <c:pt idx="28834">
                  <c:v>72.088541666666671</c:v>
                </c:pt>
                <c:pt idx="28835">
                  <c:v>72.091145833333329</c:v>
                </c:pt>
                <c:pt idx="28836">
                  <c:v>72.09375</c:v>
                </c:pt>
                <c:pt idx="28837">
                  <c:v>72.096354166666671</c:v>
                </c:pt>
                <c:pt idx="28838">
                  <c:v>72.098958333333329</c:v>
                </c:pt>
                <c:pt idx="28839">
                  <c:v>72.1015625</c:v>
                </c:pt>
                <c:pt idx="28840">
                  <c:v>72.104166666666671</c:v>
                </c:pt>
                <c:pt idx="28841">
                  <c:v>72.106770833333329</c:v>
                </c:pt>
                <c:pt idx="28842">
                  <c:v>72.109375</c:v>
                </c:pt>
                <c:pt idx="28843">
                  <c:v>72.111979166666671</c:v>
                </c:pt>
                <c:pt idx="28844">
                  <c:v>72.114583333333329</c:v>
                </c:pt>
                <c:pt idx="28845">
                  <c:v>72.1171875</c:v>
                </c:pt>
                <c:pt idx="28846">
                  <c:v>72.119791666666671</c:v>
                </c:pt>
                <c:pt idx="28847">
                  <c:v>72.122395833333329</c:v>
                </c:pt>
                <c:pt idx="28848">
                  <c:v>72.125</c:v>
                </c:pt>
                <c:pt idx="28849">
                  <c:v>72.127604166666671</c:v>
                </c:pt>
                <c:pt idx="28850">
                  <c:v>72.130208333333329</c:v>
                </c:pt>
                <c:pt idx="28851">
                  <c:v>72.1328125</c:v>
                </c:pt>
                <c:pt idx="28852">
                  <c:v>72.135416666666671</c:v>
                </c:pt>
                <c:pt idx="28853">
                  <c:v>72.138020833333329</c:v>
                </c:pt>
                <c:pt idx="28854">
                  <c:v>72.140625</c:v>
                </c:pt>
                <c:pt idx="28855">
                  <c:v>72.143229166666671</c:v>
                </c:pt>
                <c:pt idx="28856">
                  <c:v>72.145833333333329</c:v>
                </c:pt>
                <c:pt idx="28857">
                  <c:v>72.1484375</c:v>
                </c:pt>
                <c:pt idx="28858">
                  <c:v>72.151041666666671</c:v>
                </c:pt>
                <c:pt idx="28859">
                  <c:v>72.153645833333329</c:v>
                </c:pt>
                <c:pt idx="28860">
                  <c:v>72.15625</c:v>
                </c:pt>
                <c:pt idx="28861">
                  <c:v>72.158854166666671</c:v>
                </c:pt>
                <c:pt idx="28862">
                  <c:v>72.161458333333329</c:v>
                </c:pt>
                <c:pt idx="28863">
                  <c:v>72.1640625</c:v>
                </c:pt>
                <c:pt idx="28864">
                  <c:v>72.166666666666671</c:v>
                </c:pt>
                <c:pt idx="28865">
                  <c:v>72.169270833333329</c:v>
                </c:pt>
                <c:pt idx="28866">
                  <c:v>72.171875</c:v>
                </c:pt>
                <c:pt idx="28867">
                  <c:v>72.174479166666671</c:v>
                </c:pt>
                <c:pt idx="28868">
                  <c:v>72.177083333333329</c:v>
                </c:pt>
                <c:pt idx="28869">
                  <c:v>72.1796875</c:v>
                </c:pt>
                <c:pt idx="28870">
                  <c:v>72.182291666666671</c:v>
                </c:pt>
                <c:pt idx="28871">
                  <c:v>72.184895833333329</c:v>
                </c:pt>
                <c:pt idx="28872">
                  <c:v>72.1875</c:v>
                </c:pt>
                <c:pt idx="28873">
                  <c:v>72.190104166666671</c:v>
                </c:pt>
                <c:pt idx="28874">
                  <c:v>72.192708333333329</c:v>
                </c:pt>
                <c:pt idx="28875">
                  <c:v>72.1953125</c:v>
                </c:pt>
                <c:pt idx="28876">
                  <c:v>72.197916666666671</c:v>
                </c:pt>
                <c:pt idx="28877">
                  <c:v>72.200520833333329</c:v>
                </c:pt>
                <c:pt idx="28878">
                  <c:v>72.203125</c:v>
                </c:pt>
                <c:pt idx="28879">
                  <c:v>72.205729166666671</c:v>
                </c:pt>
                <c:pt idx="28880">
                  <c:v>72.208333333333329</c:v>
                </c:pt>
                <c:pt idx="28881">
                  <c:v>72.2109375</c:v>
                </c:pt>
                <c:pt idx="28882">
                  <c:v>72.213541666666671</c:v>
                </c:pt>
                <c:pt idx="28883">
                  <c:v>72.216145833333329</c:v>
                </c:pt>
                <c:pt idx="28884">
                  <c:v>72.21875</c:v>
                </c:pt>
                <c:pt idx="28885">
                  <c:v>72.221354166666671</c:v>
                </c:pt>
                <c:pt idx="28886">
                  <c:v>72.223958333333329</c:v>
                </c:pt>
                <c:pt idx="28887">
                  <c:v>72.2265625</c:v>
                </c:pt>
                <c:pt idx="28888">
                  <c:v>72.229166666666671</c:v>
                </c:pt>
                <c:pt idx="28889">
                  <c:v>72.231770833333329</c:v>
                </c:pt>
                <c:pt idx="28890">
                  <c:v>72.234375</c:v>
                </c:pt>
                <c:pt idx="28891">
                  <c:v>72.236979166666671</c:v>
                </c:pt>
                <c:pt idx="28892">
                  <c:v>72.239583333333329</c:v>
                </c:pt>
                <c:pt idx="28893">
                  <c:v>72.2421875</c:v>
                </c:pt>
                <c:pt idx="28894">
                  <c:v>72.244791666666671</c:v>
                </c:pt>
                <c:pt idx="28895">
                  <c:v>72.247395833333329</c:v>
                </c:pt>
                <c:pt idx="28896">
                  <c:v>72.25</c:v>
                </c:pt>
                <c:pt idx="28897">
                  <c:v>72.252604166666671</c:v>
                </c:pt>
                <c:pt idx="28898">
                  <c:v>72.255208333333329</c:v>
                </c:pt>
                <c:pt idx="28899">
                  <c:v>72.2578125</c:v>
                </c:pt>
                <c:pt idx="28900">
                  <c:v>72.260416666666671</c:v>
                </c:pt>
                <c:pt idx="28901">
                  <c:v>72.263020833333329</c:v>
                </c:pt>
                <c:pt idx="28902">
                  <c:v>72.265625</c:v>
                </c:pt>
                <c:pt idx="28903">
                  <c:v>72.268229166666671</c:v>
                </c:pt>
                <c:pt idx="28904">
                  <c:v>72.270833333333329</c:v>
                </c:pt>
                <c:pt idx="28905">
                  <c:v>72.2734375</c:v>
                </c:pt>
                <c:pt idx="28906">
                  <c:v>72.276041666666671</c:v>
                </c:pt>
                <c:pt idx="28907">
                  <c:v>72.278645833333329</c:v>
                </c:pt>
                <c:pt idx="28908">
                  <c:v>72.28125</c:v>
                </c:pt>
                <c:pt idx="28909">
                  <c:v>72.283854166666671</c:v>
                </c:pt>
                <c:pt idx="28910">
                  <c:v>72.286458333333329</c:v>
                </c:pt>
                <c:pt idx="28911">
                  <c:v>72.2890625</c:v>
                </c:pt>
                <c:pt idx="28912">
                  <c:v>72.291666666666671</c:v>
                </c:pt>
                <c:pt idx="28913">
                  <c:v>72.294270833333329</c:v>
                </c:pt>
                <c:pt idx="28914">
                  <c:v>72.296875</c:v>
                </c:pt>
                <c:pt idx="28915">
                  <c:v>72.299479166666671</c:v>
                </c:pt>
                <c:pt idx="28916">
                  <c:v>72.302083333333329</c:v>
                </c:pt>
                <c:pt idx="28917">
                  <c:v>72.3046875</c:v>
                </c:pt>
                <c:pt idx="28918">
                  <c:v>72.307291666666671</c:v>
                </c:pt>
                <c:pt idx="28919">
                  <c:v>72.309895833333329</c:v>
                </c:pt>
                <c:pt idx="28920">
                  <c:v>72.3125</c:v>
                </c:pt>
                <c:pt idx="28921">
                  <c:v>72.315104166666671</c:v>
                </c:pt>
                <c:pt idx="28922">
                  <c:v>72.317708333333329</c:v>
                </c:pt>
                <c:pt idx="28923">
                  <c:v>72.3203125</c:v>
                </c:pt>
                <c:pt idx="28924">
                  <c:v>72.322916666666671</c:v>
                </c:pt>
                <c:pt idx="28925">
                  <c:v>72.325520833333329</c:v>
                </c:pt>
                <c:pt idx="28926">
                  <c:v>72.328125</c:v>
                </c:pt>
                <c:pt idx="28927">
                  <c:v>72.330729166666671</c:v>
                </c:pt>
                <c:pt idx="28928">
                  <c:v>72.333333333333329</c:v>
                </c:pt>
                <c:pt idx="28929">
                  <c:v>72.3359375</c:v>
                </c:pt>
                <c:pt idx="28930">
                  <c:v>72.338541666666671</c:v>
                </c:pt>
                <c:pt idx="28931">
                  <c:v>72.341145833333329</c:v>
                </c:pt>
                <c:pt idx="28932">
                  <c:v>72.34375</c:v>
                </c:pt>
                <c:pt idx="28933">
                  <c:v>72.346354166666671</c:v>
                </c:pt>
                <c:pt idx="28934">
                  <c:v>72.348958333333329</c:v>
                </c:pt>
                <c:pt idx="28935">
                  <c:v>72.3515625</c:v>
                </c:pt>
                <c:pt idx="28936">
                  <c:v>72.354166666666671</c:v>
                </c:pt>
                <c:pt idx="28937">
                  <c:v>72.356770833333329</c:v>
                </c:pt>
                <c:pt idx="28938">
                  <c:v>72.359375</c:v>
                </c:pt>
                <c:pt idx="28939">
                  <c:v>72.361979166666671</c:v>
                </c:pt>
                <c:pt idx="28940">
                  <c:v>72.364583333333329</c:v>
                </c:pt>
                <c:pt idx="28941">
                  <c:v>72.3671875</c:v>
                </c:pt>
                <c:pt idx="28942">
                  <c:v>72.369791666666671</c:v>
                </c:pt>
                <c:pt idx="28943">
                  <c:v>72.372395833333329</c:v>
                </c:pt>
                <c:pt idx="28944">
                  <c:v>72.375</c:v>
                </c:pt>
                <c:pt idx="28945">
                  <c:v>72.377604166666671</c:v>
                </c:pt>
                <c:pt idx="28946">
                  <c:v>72.380208333333329</c:v>
                </c:pt>
                <c:pt idx="28947">
                  <c:v>72.3828125</c:v>
                </c:pt>
                <c:pt idx="28948">
                  <c:v>72.385416666666671</c:v>
                </c:pt>
                <c:pt idx="28949">
                  <c:v>72.388020833333329</c:v>
                </c:pt>
                <c:pt idx="28950">
                  <c:v>72.390625</c:v>
                </c:pt>
                <c:pt idx="28951">
                  <c:v>72.393229166666671</c:v>
                </c:pt>
                <c:pt idx="28952">
                  <c:v>72.395833333333329</c:v>
                </c:pt>
                <c:pt idx="28953">
                  <c:v>72.3984375</c:v>
                </c:pt>
                <c:pt idx="28954">
                  <c:v>72.401041666666671</c:v>
                </c:pt>
                <c:pt idx="28955">
                  <c:v>72.403645833333329</c:v>
                </c:pt>
                <c:pt idx="28956">
                  <c:v>72.40625</c:v>
                </c:pt>
                <c:pt idx="28957">
                  <c:v>72.408854166666671</c:v>
                </c:pt>
                <c:pt idx="28958">
                  <c:v>72.411458333333329</c:v>
                </c:pt>
                <c:pt idx="28959">
                  <c:v>72.4140625</c:v>
                </c:pt>
                <c:pt idx="28960">
                  <c:v>72.416666666666671</c:v>
                </c:pt>
                <c:pt idx="28961">
                  <c:v>72.419270833333329</c:v>
                </c:pt>
                <c:pt idx="28962">
                  <c:v>72.421875</c:v>
                </c:pt>
                <c:pt idx="28963">
                  <c:v>72.424479166666671</c:v>
                </c:pt>
                <c:pt idx="28964">
                  <c:v>72.427083333333329</c:v>
                </c:pt>
                <c:pt idx="28965">
                  <c:v>72.4296875</c:v>
                </c:pt>
                <c:pt idx="28966">
                  <c:v>72.432291666666671</c:v>
                </c:pt>
                <c:pt idx="28967">
                  <c:v>72.434895833333329</c:v>
                </c:pt>
                <c:pt idx="28968">
                  <c:v>72.4375</c:v>
                </c:pt>
                <c:pt idx="28969">
                  <c:v>72.440104166666671</c:v>
                </c:pt>
                <c:pt idx="28970">
                  <c:v>72.442708333333329</c:v>
                </c:pt>
                <c:pt idx="28971">
                  <c:v>72.4453125</c:v>
                </c:pt>
                <c:pt idx="28972">
                  <c:v>72.447916666666671</c:v>
                </c:pt>
                <c:pt idx="28973">
                  <c:v>72.450520833333329</c:v>
                </c:pt>
                <c:pt idx="28974">
                  <c:v>72.453125</c:v>
                </c:pt>
                <c:pt idx="28975">
                  <c:v>72.455729166666671</c:v>
                </c:pt>
                <c:pt idx="28976">
                  <c:v>72.458333333333329</c:v>
                </c:pt>
                <c:pt idx="28977">
                  <c:v>72.4609375</c:v>
                </c:pt>
                <c:pt idx="28978">
                  <c:v>72.463541666666671</c:v>
                </c:pt>
                <c:pt idx="28979">
                  <c:v>72.466145833333329</c:v>
                </c:pt>
                <c:pt idx="28980">
                  <c:v>72.46875</c:v>
                </c:pt>
                <c:pt idx="28981">
                  <c:v>72.471354166666671</c:v>
                </c:pt>
                <c:pt idx="28982">
                  <c:v>72.473958333333329</c:v>
                </c:pt>
                <c:pt idx="28983">
                  <c:v>72.4765625</c:v>
                </c:pt>
                <c:pt idx="28984">
                  <c:v>72.479166666666671</c:v>
                </c:pt>
                <c:pt idx="28985">
                  <c:v>72.481770833333329</c:v>
                </c:pt>
                <c:pt idx="28986">
                  <c:v>72.484375</c:v>
                </c:pt>
                <c:pt idx="28987">
                  <c:v>72.486979166666671</c:v>
                </c:pt>
                <c:pt idx="28988">
                  <c:v>72.489583333333329</c:v>
                </c:pt>
                <c:pt idx="28989">
                  <c:v>72.4921875</c:v>
                </c:pt>
                <c:pt idx="28990">
                  <c:v>72.494791666666671</c:v>
                </c:pt>
                <c:pt idx="28991">
                  <c:v>72.497395833333329</c:v>
                </c:pt>
                <c:pt idx="28992">
                  <c:v>72.5</c:v>
                </c:pt>
                <c:pt idx="28993">
                  <c:v>72.502604166666671</c:v>
                </c:pt>
                <c:pt idx="28994">
                  <c:v>72.505208333333329</c:v>
                </c:pt>
                <c:pt idx="28995">
                  <c:v>72.5078125</c:v>
                </c:pt>
                <c:pt idx="28996">
                  <c:v>72.510416666666671</c:v>
                </c:pt>
                <c:pt idx="28997">
                  <c:v>72.513020833333329</c:v>
                </c:pt>
                <c:pt idx="28998">
                  <c:v>72.515625</c:v>
                </c:pt>
                <c:pt idx="28999">
                  <c:v>72.518229166666671</c:v>
                </c:pt>
                <c:pt idx="29000">
                  <c:v>72.520833333333329</c:v>
                </c:pt>
                <c:pt idx="29001">
                  <c:v>72.5234375</c:v>
                </c:pt>
                <c:pt idx="29002">
                  <c:v>72.526041666666671</c:v>
                </c:pt>
                <c:pt idx="29003">
                  <c:v>72.528645833333329</c:v>
                </c:pt>
                <c:pt idx="29004">
                  <c:v>72.53125</c:v>
                </c:pt>
                <c:pt idx="29005">
                  <c:v>72.533854166666671</c:v>
                </c:pt>
                <c:pt idx="29006">
                  <c:v>72.536458333333329</c:v>
                </c:pt>
                <c:pt idx="29007">
                  <c:v>72.5390625</c:v>
                </c:pt>
                <c:pt idx="29008">
                  <c:v>72.541666666666671</c:v>
                </c:pt>
                <c:pt idx="29009">
                  <c:v>72.544270833333329</c:v>
                </c:pt>
                <c:pt idx="29010">
                  <c:v>72.546875</c:v>
                </c:pt>
                <c:pt idx="29011">
                  <c:v>72.549479166666671</c:v>
                </c:pt>
                <c:pt idx="29012">
                  <c:v>72.552083333333329</c:v>
                </c:pt>
                <c:pt idx="29013">
                  <c:v>72.5546875</c:v>
                </c:pt>
                <c:pt idx="29014">
                  <c:v>72.557291666666671</c:v>
                </c:pt>
                <c:pt idx="29015">
                  <c:v>72.559895833333329</c:v>
                </c:pt>
                <c:pt idx="29016">
                  <c:v>72.5625</c:v>
                </c:pt>
                <c:pt idx="29017">
                  <c:v>72.565104166666671</c:v>
                </c:pt>
                <c:pt idx="29018">
                  <c:v>72.567708333333329</c:v>
                </c:pt>
                <c:pt idx="29019">
                  <c:v>72.5703125</c:v>
                </c:pt>
                <c:pt idx="29020">
                  <c:v>72.572916666666671</c:v>
                </c:pt>
                <c:pt idx="29021">
                  <c:v>72.575520833333329</c:v>
                </c:pt>
                <c:pt idx="29022">
                  <c:v>72.578125</c:v>
                </c:pt>
                <c:pt idx="29023">
                  <c:v>72.580729166666671</c:v>
                </c:pt>
                <c:pt idx="29024">
                  <c:v>72.583333333333329</c:v>
                </c:pt>
                <c:pt idx="29025">
                  <c:v>72.5859375</c:v>
                </c:pt>
                <c:pt idx="29026">
                  <c:v>72.588541666666671</c:v>
                </c:pt>
                <c:pt idx="29027">
                  <c:v>72.591145833333329</c:v>
                </c:pt>
                <c:pt idx="29028">
                  <c:v>72.59375</c:v>
                </c:pt>
                <c:pt idx="29029">
                  <c:v>72.596354166666671</c:v>
                </c:pt>
                <c:pt idx="29030">
                  <c:v>72.598958333333329</c:v>
                </c:pt>
                <c:pt idx="29031">
                  <c:v>72.6015625</c:v>
                </c:pt>
                <c:pt idx="29032">
                  <c:v>72.604166666666671</c:v>
                </c:pt>
                <c:pt idx="29033">
                  <c:v>72.606770833333329</c:v>
                </c:pt>
                <c:pt idx="29034">
                  <c:v>72.609375</c:v>
                </c:pt>
                <c:pt idx="29035">
                  <c:v>72.611979166666671</c:v>
                </c:pt>
                <c:pt idx="29036">
                  <c:v>72.614583333333329</c:v>
                </c:pt>
                <c:pt idx="29037">
                  <c:v>72.6171875</c:v>
                </c:pt>
                <c:pt idx="29038">
                  <c:v>72.619791666666671</c:v>
                </c:pt>
                <c:pt idx="29039">
                  <c:v>72.622395833333329</c:v>
                </c:pt>
                <c:pt idx="29040">
                  <c:v>72.625</c:v>
                </c:pt>
                <c:pt idx="29041">
                  <c:v>72.627604166666671</c:v>
                </c:pt>
                <c:pt idx="29042">
                  <c:v>72.630208333333329</c:v>
                </c:pt>
                <c:pt idx="29043">
                  <c:v>72.6328125</c:v>
                </c:pt>
                <c:pt idx="29044">
                  <c:v>72.635416666666671</c:v>
                </c:pt>
                <c:pt idx="29045">
                  <c:v>72.638020833333329</c:v>
                </c:pt>
                <c:pt idx="29046">
                  <c:v>72.640625</c:v>
                </c:pt>
                <c:pt idx="29047">
                  <c:v>72.643229166666671</c:v>
                </c:pt>
                <c:pt idx="29048">
                  <c:v>72.645833333333329</c:v>
                </c:pt>
                <c:pt idx="29049">
                  <c:v>72.6484375</c:v>
                </c:pt>
                <c:pt idx="29050">
                  <c:v>72.651041666666671</c:v>
                </c:pt>
                <c:pt idx="29051">
                  <c:v>72.653645833333329</c:v>
                </c:pt>
                <c:pt idx="29052">
                  <c:v>72.65625</c:v>
                </c:pt>
                <c:pt idx="29053">
                  <c:v>72.658854166666671</c:v>
                </c:pt>
                <c:pt idx="29054">
                  <c:v>72.661458333333329</c:v>
                </c:pt>
                <c:pt idx="29055">
                  <c:v>72.6640625</c:v>
                </c:pt>
                <c:pt idx="29056">
                  <c:v>72.666666666666671</c:v>
                </c:pt>
                <c:pt idx="29057">
                  <c:v>72.669270833333329</c:v>
                </c:pt>
                <c:pt idx="29058">
                  <c:v>72.671875</c:v>
                </c:pt>
                <c:pt idx="29059">
                  <c:v>72.674479166666671</c:v>
                </c:pt>
                <c:pt idx="29060">
                  <c:v>72.677083333333329</c:v>
                </c:pt>
                <c:pt idx="29061">
                  <c:v>72.6796875</c:v>
                </c:pt>
                <c:pt idx="29062">
                  <c:v>72.682291666666671</c:v>
                </c:pt>
                <c:pt idx="29063">
                  <c:v>72.684895833333329</c:v>
                </c:pt>
                <c:pt idx="29064">
                  <c:v>72.6875</c:v>
                </c:pt>
                <c:pt idx="29065">
                  <c:v>72.690104166666671</c:v>
                </c:pt>
                <c:pt idx="29066">
                  <c:v>72.692708333333329</c:v>
                </c:pt>
                <c:pt idx="29067">
                  <c:v>72.6953125</c:v>
                </c:pt>
                <c:pt idx="29068">
                  <c:v>72.697916666666671</c:v>
                </c:pt>
                <c:pt idx="29069">
                  <c:v>72.700520833333329</c:v>
                </c:pt>
                <c:pt idx="29070">
                  <c:v>72.703125</c:v>
                </c:pt>
                <c:pt idx="29071">
                  <c:v>72.705729166666671</c:v>
                </c:pt>
                <c:pt idx="29072">
                  <c:v>72.708333333333329</c:v>
                </c:pt>
                <c:pt idx="29073">
                  <c:v>72.7109375</c:v>
                </c:pt>
                <c:pt idx="29074">
                  <c:v>72.713541666666671</c:v>
                </c:pt>
                <c:pt idx="29075">
                  <c:v>72.716145833333329</c:v>
                </c:pt>
                <c:pt idx="29076">
                  <c:v>72.71875</c:v>
                </c:pt>
                <c:pt idx="29077">
                  <c:v>72.721354166666671</c:v>
                </c:pt>
                <c:pt idx="29078">
                  <c:v>72.723958333333329</c:v>
                </c:pt>
                <c:pt idx="29079">
                  <c:v>72.7265625</c:v>
                </c:pt>
                <c:pt idx="29080">
                  <c:v>72.729166666666671</c:v>
                </c:pt>
                <c:pt idx="29081">
                  <c:v>72.731770833333329</c:v>
                </c:pt>
                <c:pt idx="29082">
                  <c:v>72.734375</c:v>
                </c:pt>
                <c:pt idx="29083">
                  <c:v>72.736979166666671</c:v>
                </c:pt>
                <c:pt idx="29084">
                  <c:v>72.739583333333329</c:v>
                </c:pt>
                <c:pt idx="29085">
                  <c:v>72.7421875</c:v>
                </c:pt>
                <c:pt idx="29086">
                  <c:v>72.744791666666671</c:v>
                </c:pt>
                <c:pt idx="29087">
                  <c:v>72.747395833333329</c:v>
                </c:pt>
                <c:pt idx="29088">
                  <c:v>72.75</c:v>
                </c:pt>
                <c:pt idx="29089">
                  <c:v>72.752604166666671</c:v>
                </c:pt>
                <c:pt idx="29090">
                  <c:v>72.755208333333329</c:v>
                </c:pt>
                <c:pt idx="29091">
                  <c:v>72.7578125</c:v>
                </c:pt>
                <c:pt idx="29092">
                  <c:v>72.760416666666671</c:v>
                </c:pt>
                <c:pt idx="29093">
                  <c:v>72.763020833333329</c:v>
                </c:pt>
                <c:pt idx="29094">
                  <c:v>72.765625</c:v>
                </c:pt>
                <c:pt idx="29095">
                  <c:v>72.768229166666671</c:v>
                </c:pt>
                <c:pt idx="29096">
                  <c:v>72.770833333333329</c:v>
                </c:pt>
                <c:pt idx="29097">
                  <c:v>72.7734375</c:v>
                </c:pt>
                <c:pt idx="29098">
                  <c:v>72.776041666666671</c:v>
                </c:pt>
                <c:pt idx="29099">
                  <c:v>72.778645833333329</c:v>
                </c:pt>
                <c:pt idx="29100">
                  <c:v>72.78125</c:v>
                </c:pt>
                <c:pt idx="29101">
                  <c:v>72.783854166666671</c:v>
                </c:pt>
                <c:pt idx="29102">
                  <c:v>72.786458333333329</c:v>
                </c:pt>
                <c:pt idx="29103">
                  <c:v>72.7890625</c:v>
                </c:pt>
                <c:pt idx="29104">
                  <c:v>72.791666666666671</c:v>
                </c:pt>
                <c:pt idx="29105">
                  <c:v>72.794270833333329</c:v>
                </c:pt>
                <c:pt idx="29106">
                  <c:v>72.796875</c:v>
                </c:pt>
                <c:pt idx="29107">
                  <c:v>72.799479166666671</c:v>
                </c:pt>
                <c:pt idx="29108">
                  <c:v>72.802083333333329</c:v>
                </c:pt>
                <c:pt idx="29109">
                  <c:v>72.8046875</c:v>
                </c:pt>
                <c:pt idx="29110">
                  <c:v>72.807291666666671</c:v>
                </c:pt>
                <c:pt idx="29111">
                  <c:v>72.809895833333329</c:v>
                </c:pt>
                <c:pt idx="29112">
                  <c:v>72.8125</c:v>
                </c:pt>
                <c:pt idx="29113">
                  <c:v>72.815104166666671</c:v>
                </c:pt>
                <c:pt idx="29114">
                  <c:v>72.817708333333329</c:v>
                </c:pt>
                <c:pt idx="29115">
                  <c:v>72.8203125</c:v>
                </c:pt>
                <c:pt idx="29116">
                  <c:v>72.822916666666671</c:v>
                </c:pt>
                <c:pt idx="29117">
                  <c:v>72.825520833333329</c:v>
                </c:pt>
                <c:pt idx="29118">
                  <c:v>72.828125</c:v>
                </c:pt>
                <c:pt idx="29119">
                  <c:v>72.830729166666671</c:v>
                </c:pt>
                <c:pt idx="29120">
                  <c:v>72.833333333333329</c:v>
                </c:pt>
                <c:pt idx="29121">
                  <c:v>72.8359375</c:v>
                </c:pt>
                <c:pt idx="29122">
                  <c:v>72.838541666666671</c:v>
                </c:pt>
                <c:pt idx="29123">
                  <c:v>72.841145833333329</c:v>
                </c:pt>
                <c:pt idx="29124">
                  <c:v>72.84375</c:v>
                </c:pt>
                <c:pt idx="29125">
                  <c:v>72.846354166666671</c:v>
                </c:pt>
                <c:pt idx="29126">
                  <c:v>72.848958333333329</c:v>
                </c:pt>
                <c:pt idx="29127">
                  <c:v>72.8515625</c:v>
                </c:pt>
                <c:pt idx="29128">
                  <c:v>72.854166666666671</c:v>
                </c:pt>
                <c:pt idx="29129">
                  <c:v>72.856770833333329</c:v>
                </c:pt>
                <c:pt idx="29130">
                  <c:v>72.859375</c:v>
                </c:pt>
                <c:pt idx="29131">
                  <c:v>72.861979166666671</c:v>
                </c:pt>
                <c:pt idx="29132">
                  <c:v>72.864583333333329</c:v>
                </c:pt>
                <c:pt idx="29133">
                  <c:v>72.8671875</c:v>
                </c:pt>
                <c:pt idx="29134">
                  <c:v>72.869791666666671</c:v>
                </c:pt>
                <c:pt idx="29135">
                  <c:v>72.872395833333329</c:v>
                </c:pt>
                <c:pt idx="29136">
                  <c:v>72.875</c:v>
                </c:pt>
                <c:pt idx="29137">
                  <c:v>72.877604166666671</c:v>
                </c:pt>
                <c:pt idx="29138">
                  <c:v>72.880208333333329</c:v>
                </c:pt>
                <c:pt idx="29139">
                  <c:v>72.8828125</c:v>
                </c:pt>
                <c:pt idx="29140">
                  <c:v>72.885416666666671</c:v>
                </c:pt>
                <c:pt idx="29141">
                  <c:v>72.888020833333329</c:v>
                </c:pt>
                <c:pt idx="29142">
                  <c:v>72.890625</c:v>
                </c:pt>
                <c:pt idx="29143">
                  <c:v>72.893229166666671</c:v>
                </c:pt>
                <c:pt idx="29144">
                  <c:v>72.895833333333329</c:v>
                </c:pt>
                <c:pt idx="29145">
                  <c:v>72.8984375</c:v>
                </c:pt>
                <c:pt idx="29146">
                  <c:v>72.901041666666671</c:v>
                </c:pt>
                <c:pt idx="29147">
                  <c:v>72.903645833333329</c:v>
                </c:pt>
                <c:pt idx="29148">
                  <c:v>72.90625</c:v>
                </c:pt>
                <c:pt idx="29149">
                  <c:v>72.908854166666671</c:v>
                </c:pt>
                <c:pt idx="29150">
                  <c:v>72.911458333333329</c:v>
                </c:pt>
                <c:pt idx="29151">
                  <c:v>72.9140625</c:v>
                </c:pt>
                <c:pt idx="29152">
                  <c:v>72.916666666666671</c:v>
                </c:pt>
                <c:pt idx="29153">
                  <c:v>72.919270833333329</c:v>
                </c:pt>
                <c:pt idx="29154">
                  <c:v>72.921875</c:v>
                </c:pt>
                <c:pt idx="29155">
                  <c:v>72.924479166666671</c:v>
                </c:pt>
                <c:pt idx="29156">
                  <c:v>72.927083333333329</c:v>
                </c:pt>
                <c:pt idx="29157">
                  <c:v>72.9296875</c:v>
                </c:pt>
                <c:pt idx="29158">
                  <c:v>72.932291666666671</c:v>
                </c:pt>
                <c:pt idx="29159">
                  <c:v>72.934895833333329</c:v>
                </c:pt>
                <c:pt idx="29160">
                  <c:v>72.9375</c:v>
                </c:pt>
                <c:pt idx="29161">
                  <c:v>72.940104166666671</c:v>
                </c:pt>
                <c:pt idx="29162">
                  <c:v>72.942708333333329</c:v>
                </c:pt>
                <c:pt idx="29163">
                  <c:v>72.9453125</c:v>
                </c:pt>
                <c:pt idx="29164">
                  <c:v>72.947916666666671</c:v>
                </c:pt>
                <c:pt idx="29165">
                  <c:v>72.950520833333329</c:v>
                </c:pt>
                <c:pt idx="29166">
                  <c:v>72.953125</c:v>
                </c:pt>
                <c:pt idx="29167">
                  <c:v>72.955729166666671</c:v>
                </c:pt>
                <c:pt idx="29168">
                  <c:v>72.958333333333329</c:v>
                </c:pt>
                <c:pt idx="29169">
                  <c:v>72.9609375</c:v>
                </c:pt>
                <c:pt idx="29170">
                  <c:v>72.963541666666671</c:v>
                </c:pt>
                <c:pt idx="29171">
                  <c:v>72.966145833333329</c:v>
                </c:pt>
                <c:pt idx="29172">
                  <c:v>72.96875</c:v>
                </c:pt>
                <c:pt idx="29173">
                  <c:v>72.971354166666671</c:v>
                </c:pt>
                <c:pt idx="29174">
                  <c:v>72.973958333333329</c:v>
                </c:pt>
                <c:pt idx="29175">
                  <c:v>72.9765625</c:v>
                </c:pt>
                <c:pt idx="29176">
                  <c:v>72.979166666666671</c:v>
                </c:pt>
                <c:pt idx="29177">
                  <c:v>72.981770833333329</c:v>
                </c:pt>
                <c:pt idx="29178">
                  <c:v>72.984375</c:v>
                </c:pt>
                <c:pt idx="29179">
                  <c:v>72.986979166666671</c:v>
                </c:pt>
                <c:pt idx="29180">
                  <c:v>72.989583333333329</c:v>
                </c:pt>
                <c:pt idx="29181">
                  <c:v>72.9921875</c:v>
                </c:pt>
                <c:pt idx="29182">
                  <c:v>72.994791666666671</c:v>
                </c:pt>
                <c:pt idx="29183">
                  <c:v>72.997395833333329</c:v>
                </c:pt>
                <c:pt idx="29184">
                  <c:v>73</c:v>
                </c:pt>
                <c:pt idx="29185">
                  <c:v>73.002604166666671</c:v>
                </c:pt>
                <c:pt idx="29186">
                  <c:v>73.005208333333329</c:v>
                </c:pt>
                <c:pt idx="29187">
                  <c:v>73.0078125</c:v>
                </c:pt>
                <c:pt idx="29188">
                  <c:v>73.010416666666671</c:v>
                </c:pt>
                <c:pt idx="29189">
                  <c:v>73.013020833333329</c:v>
                </c:pt>
                <c:pt idx="29190">
                  <c:v>73.015625</c:v>
                </c:pt>
                <c:pt idx="29191">
                  <c:v>73.018229166666671</c:v>
                </c:pt>
                <c:pt idx="29192">
                  <c:v>73.020833333333329</c:v>
                </c:pt>
                <c:pt idx="29193">
                  <c:v>73.0234375</c:v>
                </c:pt>
                <c:pt idx="29194">
                  <c:v>73.026041666666671</c:v>
                </c:pt>
                <c:pt idx="29195">
                  <c:v>73.028645833333329</c:v>
                </c:pt>
                <c:pt idx="29196">
                  <c:v>73.03125</c:v>
                </c:pt>
                <c:pt idx="29197">
                  <c:v>73.033854166666671</c:v>
                </c:pt>
                <c:pt idx="29198">
                  <c:v>73.036458333333329</c:v>
                </c:pt>
                <c:pt idx="29199">
                  <c:v>73.0390625</c:v>
                </c:pt>
                <c:pt idx="29200">
                  <c:v>73.041666666666671</c:v>
                </c:pt>
                <c:pt idx="29201">
                  <c:v>73.044270833333329</c:v>
                </c:pt>
                <c:pt idx="29202">
                  <c:v>73.046875</c:v>
                </c:pt>
                <c:pt idx="29203">
                  <c:v>73.049479166666671</c:v>
                </c:pt>
                <c:pt idx="29204">
                  <c:v>73.052083333333329</c:v>
                </c:pt>
                <c:pt idx="29205">
                  <c:v>73.0546875</c:v>
                </c:pt>
                <c:pt idx="29206">
                  <c:v>73.057291666666671</c:v>
                </c:pt>
                <c:pt idx="29207">
                  <c:v>73.059895833333329</c:v>
                </c:pt>
                <c:pt idx="29208">
                  <c:v>73.0625</c:v>
                </c:pt>
                <c:pt idx="29209">
                  <c:v>73.065104166666671</c:v>
                </c:pt>
                <c:pt idx="29210">
                  <c:v>73.067708333333329</c:v>
                </c:pt>
                <c:pt idx="29211">
                  <c:v>73.0703125</c:v>
                </c:pt>
                <c:pt idx="29212">
                  <c:v>73.072916666666671</c:v>
                </c:pt>
                <c:pt idx="29213">
                  <c:v>73.075520833333329</c:v>
                </c:pt>
                <c:pt idx="29214">
                  <c:v>73.078125</c:v>
                </c:pt>
                <c:pt idx="29215">
                  <c:v>73.080729166666671</c:v>
                </c:pt>
                <c:pt idx="29216">
                  <c:v>73.083333333333329</c:v>
                </c:pt>
                <c:pt idx="29217">
                  <c:v>73.0859375</c:v>
                </c:pt>
                <c:pt idx="29218">
                  <c:v>73.088541666666671</c:v>
                </c:pt>
                <c:pt idx="29219">
                  <c:v>73.091145833333329</c:v>
                </c:pt>
                <c:pt idx="29220">
                  <c:v>73.09375</c:v>
                </c:pt>
                <c:pt idx="29221">
                  <c:v>73.096354166666671</c:v>
                </c:pt>
                <c:pt idx="29222">
                  <c:v>73.098958333333329</c:v>
                </c:pt>
                <c:pt idx="29223">
                  <c:v>73.1015625</c:v>
                </c:pt>
                <c:pt idx="29224">
                  <c:v>73.104166666666671</c:v>
                </c:pt>
                <c:pt idx="29225">
                  <c:v>73.106770833333329</c:v>
                </c:pt>
                <c:pt idx="29226">
                  <c:v>73.109375</c:v>
                </c:pt>
                <c:pt idx="29227">
                  <c:v>73.111979166666671</c:v>
                </c:pt>
                <c:pt idx="29228">
                  <c:v>73.114583333333329</c:v>
                </c:pt>
                <c:pt idx="29229">
                  <c:v>73.1171875</c:v>
                </c:pt>
                <c:pt idx="29230">
                  <c:v>73.119791666666671</c:v>
                </c:pt>
                <c:pt idx="29231">
                  <c:v>73.122395833333329</c:v>
                </c:pt>
                <c:pt idx="29232">
                  <c:v>73.125</c:v>
                </c:pt>
                <c:pt idx="29233">
                  <c:v>73.127604166666671</c:v>
                </c:pt>
                <c:pt idx="29234">
                  <c:v>73.130208333333329</c:v>
                </c:pt>
                <c:pt idx="29235">
                  <c:v>73.1328125</c:v>
                </c:pt>
                <c:pt idx="29236">
                  <c:v>73.135416666666671</c:v>
                </c:pt>
                <c:pt idx="29237">
                  <c:v>73.138020833333329</c:v>
                </c:pt>
                <c:pt idx="29238">
                  <c:v>73.140625</c:v>
                </c:pt>
                <c:pt idx="29239">
                  <c:v>73.143229166666671</c:v>
                </c:pt>
                <c:pt idx="29240">
                  <c:v>73.145833333333329</c:v>
                </c:pt>
                <c:pt idx="29241">
                  <c:v>73.1484375</c:v>
                </c:pt>
                <c:pt idx="29242">
                  <c:v>73.151041666666671</c:v>
                </c:pt>
                <c:pt idx="29243">
                  <c:v>73.153645833333329</c:v>
                </c:pt>
                <c:pt idx="29244">
                  <c:v>73.15625</c:v>
                </c:pt>
                <c:pt idx="29245">
                  <c:v>73.158854166666671</c:v>
                </c:pt>
                <c:pt idx="29246">
                  <c:v>73.161458333333329</c:v>
                </c:pt>
                <c:pt idx="29247">
                  <c:v>73.1640625</c:v>
                </c:pt>
                <c:pt idx="29248">
                  <c:v>73.166666666666671</c:v>
                </c:pt>
                <c:pt idx="29249">
                  <c:v>73.169270833333329</c:v>
                </c:pt>
                <c:pt idx="29250">
                  <c:v>73.171875</c:v>
                </c:pt>
                <c:pt idx="29251">
                  <c:v>73.174479166666671</c:v>
                </c:pt>
                <c:pt idx="29252">
                  <c:v>73.177083333333329</c:v>
                </c:pt>
                <c:pt idx="29253">
                  <c:v>73.1796875</c:v>
                </c:pt>
                <c:pt idx="29254">
                  <c:v>73.182291666666671</c:v>
                </c:pt>
                <c:pt idx="29255">
                  <c:v>73.184895833333329</c:v>
                </c:pt>
                <c:pt idx="29256">
                  <c:v>73.1875</c:v>
                </c:pt>
                <c:pt idx="29257">
                  <c:v>73.190104166666671</c:v>
                </c:pt>
                <c:pt idx="29258">
                  <c:v>73.192708333333329</c:v>
                </c:pt>
                <c:pt idx="29259">
                  <c:v>73.1953125</c:v>
                </c:pt>
                <c:pt idx="29260">
                  <c:v>73.197916666666671</c:v>
                </c:pt>
                <c:pt idx="29261">
                  <c:v>73.200520833333329</c:v>
                </c:pt>
                <c:pt idx="29262">
                  <c:v>73.203125</c:v>
                </c:pt>
                <c:pt idx="29263">
                  <c:v>73.205729166666671</c:v>
                </c:pt>
                <c:pt idx="29264">
                  <c:v>73.208333333333329</c:v>
                </c:pt>
                <c:pt idx="29265">
                  <c:v>73.2109375</c:v>
                </c:pt>
                <c:pt idx="29266">
                  <c:v>73.213541666666671</c:v>
                </c:pt>
                <c:pt idx="29267">
                  <c:v>73.216145833333329</c:v>
                </c:pt>
                <c:pt idx="29268">
                  <c:v>73.21875</c:v>
                </c:pt>
                <c:pt idx="29269">
                  <c:v>73.221354166666671</c:v>
                </c:pt>
                <c:pt idx="29270">
                  <c:v>73.223958333333329</c:v>
                </c:pt>
                <c:pt idx="29271">
                  <c:v>73.2265625</c:v>
                </c:pt>
                <c:pt idx="29272">
                  <c:v>73.229166666666671</c:v>
                </c:pt>
                <c:pt idx="29273">
                  <c:v>73.231770833333329</c:v>
                </c:pt>
                <c:pt idx="29274">
                  <c:v>73.234375</c:v>
                </c:pt>
                <c:pt idx="29275">
                  <c:v>73.236979166666671</c:v>
                </c:pt>
                <c:pt idx="29276">
                  <c:v>73.239583333333329</c:v>
                </c:pt>
                <c:pt idx="29277">
                  <c:v>73.2421875</c:v>
                </c:pt>
                <c:pt idx="29278">
                  <c:v>73.244791666666671</c:v>
                </c:pt>
                <c:pt idx="29279">
                  <c:v>73.247395833333329</c:v>
                </c:pt>
                <c:pt idx="29280">
                  <c:v>73.25</c:v>
                </c:pt>
                <c:pt idx="29281">
                  <c:v>73.252604166666671</c:v>
                </c:pt>
                <c:pt idx="29282">
                  <c:v>73.255208333333329</c:v>
                </c:pt>
                <c:pt idx="29283">
                  <c:v>73.2578125</c:v>
                </c:pt>
                <c:pt idx="29284">
                  <c:v>73.260416666666671</c:v>
                </c:pt>
                <c:pt idx="29285">
                  <c:v>73.263020833333329</c:v>
                </c:pt>
                <c:pt idx="29286">
                  <c:v>73.265625</c:v>
                </c:pt>
                <c:pt idx="29287">
                  <c:v>73.268229166666671</c:v>
                </c:pt>
                <c:pt idx="29288">
                  <c:v>73.270833333333329</c:v>
                </c:pt>
                <c:pt idx="29289">
                  <c:v>73.2734375</c:v>
                </c:pt>
                <c:pt idx="29290">
                  <c:v>73.276041666666671</c:v>
                </c:pt>
                <c:pt idx="29291">
                  <c:v>73.278645833333329</c:v>
                </c:pt>
                <c:pt idx="29292">
                  <c:v>73.28125</c:v>
                </c:pt>
                <c:pt idx="29293">
                  <c:v>73.283854166666671</c:v>
                </c:pt>
                <c:pt idx="29294">
                  <c:v>73.286458333333329</c:v>
                </c:pt>
                <c:pt idx="29295">
                  <c:v>73.2890625</c:v>
                </c:pt>
                <c:pt idx="29296">
                  <c:v>73.291666666666671</c:v>
                </c:pt>
                <c:pt idx="29297">
                  <c:v>73.294270833333329</c:v>
                </c:pt>
                <c:pt idx="29298">
                  <c:v>73.296875</c:v>
                </c:pt>
                <c:pt idx="29299">
                  <c:v>73.299479166666671</c:v>
                </c:pt>
                <c:pt idx="29300">
                  <c:v>73.302083333333329</c:v>
                </c:pt>
                <c:pt idx="29301">
                  <c:v>73.3046875</c:v>
                </c:pt>
                <c:pt idx="29302">
                  <c:v>73.307291666666671</c:v>
                </c:pt>
                <c:pt idx="29303">
                  <c:v>73.309895833333329</c:v>
                </c:pt>
                <c:pt idx="29304">
                  <c:v>73.3125</c:v>
                </c:pt>
                <c:pt idx="29305">
                  <c:v>73.315104166666671</c:v>
                </c:pt>
                <c:pt idx="29306">
                  <c:v>73.317708333333329</c:v>
                </c:pt>
                <c:pt idx="29307">
                  <c:v>73.3203125</c:v>
                </c:pt>
                <c:pt idx="29308">
                  <c:v>73.322916666666671</c:v>
                </c:pt>
                <c:pt idx="29309">
                  <c:v>73.325520833333329</c:v>
                </c:pt>
                <c:pt idx="29310">
                  <c:v>73.328125</c:v>
                </c:pt>
                <c:pt idx="29311">
                  <c:v>73.330729166666671</c:v>
                </c:pt>
                <c:pt idx="29312">
                  <c:v>73.333333333333329</c:v>
                </c:pt>
                <c:pt idx="29313">
                  <c:v>73.3359375</c:v>
                </c:pt>
                <c:pt idx="29314">
                  <c:v>73.338541666666671</c:v>
                </c:pt>
                <c:pt idx="29315">
                  <c:v>73.341145833333329</c:v>
                </c:pt>
                <c:pt idx="29316">
                  <c:v>73.34375</c:v>
                </c:pt>
                <c:pt idx="29317">
                  <c:v>73.346354166666671</c:v>
                </c:pt>
                <c:pt idx="29318">
                  <c:v>73.348958333333329</c:v>
                </c:pt>
                <c:pt idx="29319">
                  <c:v>73.3515625</c:v>
                </c:pt>
                <c:pt idx="29320">
                  <c:v>73.354166666666671</c:v>
                </c:pt>
                <c:pt idx="29321">
                  <c:v>73.356770833333329</c:v>
                </c:pt>
                <c:pt idx="29322">
                  <c:v>73.359375</c:v>
                </c:pt>
                <c:pt idx="29323">
                  <c:v>73.361979166666671</c:v>
                </c:pt>
                <c:pt idx="29324">
                  <c:v>73.364583333333329</c:v>
                </c:pt>
                <c:pt idx="29325">
                  <c:v>73.3671875</c:v>
                </c:pt>
                <c:pt idx="29326">
                  <c:v>73.369791666666671</c:v>
                </c:pt>
                <c:pt idx="29327">
                  <c:v>73.372395833333329</c:v>
                </c:pt>
                <c:pt idx="29328">
                  <c:v>73.375</c:v>
                </c:pt>
                <c:pt idx="29329">
                  <c:v>73.377604166666671</c:v>
                </c:pt>
                <c:pt idx="29330">
                  <c:v>73.380208333333329</c:v>
                </c:pt>
                <c:pt idx="29331">
                  <c:v>73.3828125</c:v>
                </c:pt>
                <c:pt idx="29332">
                  <c:v>73.385416666666671</c:v>
                </c:pt>
                <c:pt idx="29333">
                  <c:v>73.388020833333329</c:v>
                </c:pt>
                <c:pt idx="29334">
                  <c:v>73.390625</c:v>
                </c:pt>
                <c:pt idx="29335">
                  <c:v>73.393229166666671</c:v>
                </c:pt>
                <c:pt idx="29336">
                  <c:v>73.395833333333329</c:v>
                </c:pt>
                <c:pt idx="29337">
                  <c:v>73.3984375</c:v>
                </c:pt>
                <c:pt idx="29338">
                  <c:v>73.401041666666671</c:v>
                </c:pt>
                <c:pt idx="29339">
                  <c:v>73.403645833333329</c:v>
                </c:pt>
                <c:pt idx="29340">
                  <c:v>73.40625</c:v>
                </c:pt>
                <c:pt idx="29341">
                  <c:v>73.408854166666671</c:v>
                </c:pt>
                <c:pt idx="29342">
                  <c:v>73.411458333333329</c:v>
                </c:pt>
                <c:pt idx="29343">
                  <c:v>73.4140625</c:v>
                </c:pt>
                <c:pt idx="29344">
                  <c:v>73.416666666666671</c:v>
                </c:pt>
                <c:pt idx="29345">
                  <c:v>73.419270833333329</c:v>
                </c:pt>
                <c:pt idx="29346">
                  <c:v>73.421875</c:v>
                </c:pt>
                <c:pt idx="29347">
                  <c:v>73.424479166666671</c:v>
                </c:pt>
                <c:pt idx="29348">
                  <c:v>73.427083333333329</c:v>
                </c:pt>
                <c:pt idx="29349">
                  <c:v>73.4296875</c:v>
                </c:pt>
                <c:pt idx="29350">
                  <c:v>73.432291666666671</c:v>
                </c:pt>
                <c:pt idx="29351">
                  <c:v>73.434895833333329</c:v>
                </c:pt>
                <c:pt idx="29352">
                  <c:v>73.4375</c:v>
                </c:pt>
                <c:pt idx="29353">
                  <c:v>73.440104166666671</c:v>
                </c:pt>
                <c:pt idx="29354">
                  <c:v>73.442708333333329</c:v>
                </c:pt>
                <c:pt idx="29355">
                  <c:v>73.4453125</c:v>
                </c:pt>
                <c:pt idx="29356">
                  <c:v>73.447916666666671</c:v>
                </c:pt>
                <c:pt idx="29357">
                  <c:v>73.450520833333329</c:v>
                </c:pt>
                <c:pt idx="29358">
                  <c:v>73.453125</c:v>
                </c:pt>
                <c:pt idx="29359">
                  <c:v>73.455729166666671</c:v>
                </c:pt>
                <c:pt idx="29360">
                  <c:v>73.458333333333329</c:v>
                </c:pt>
                <c:pt idx="29361">
                  <c:v>73.4609375</c:v>
                </c:pt>
                <c:pt idx="29362">
                  <c:v>73.463541666666671</c:v>
                </c:pt>
                <c:pt idx="29363">
                  <c:v>73.466145833333329</c:v>
                </c:pt>
                <c:pt idx="29364">
                  <c:v>73.46875</c:v>
                </c:pt>
                <c:pt idx="29365">
                  <c:v>73.471354166666671</c:v>
                </c:pt>
                <c:pt idx="29366">
                  <c:v>73.473958333333329</c:v>
                </c:pt>
                <c:pt idx="29367">
                  <c:v>73.4765625</c:v>
                </c:pt>
                <c:pt idx="29368">
                  <c:v>73.479166666666671</c:v>
                </c:pt>
                <c:pt idx="29369">
                  <c:v>73.481770833333329</c:v>
                </c:pt>
                <c:pt idx="29370">
                  <c:v>73.484375</c:v>
                </c:pt>
                <c:pt idx="29371">
                  <c:v>73.486979166666671</c:v>
                </c:pt>
                <c:pt idx="29372">
                  <c:v>73.489583333333329</c:v>
                </c:pt>
                <c:pt idx="29373">
                  <c:v>73.4921875</c:v>
                </c:pt>
                <c:pt idx="29374">
                  <c:v>73.494791666666671</c:v>
                </c:pt>
                <c:pt idx="29375">
                  <c:v>73.497395833333329</c:v>
                </c:pt>
                <c:pt idx="29376">
                  <c:v>73.5</c:v>
                </c:pt>
                <c:pt idx="29377">
                  <c:v>73.502604166666671</c:v>
                </c:pt>
                <c:pt idx="29378">
                  <c:v>73.505208333333329</c:v>
                </c:pt>
                <c:pt idx="29379">
                  <c:v>73.5078125</c:v>
                </c:pt>
                <c:pt idx="29380">
                  <c:v>73.510416666666671</c:v>
                </c:pt>
                <c:pt idx="29381">
                  <c:v>73.513020833333329</c:v>
                </c:pt>
                <c:pt idx="29382">
                  <c:v>73.515625</c:v>
                </c:pt>
                <c:pt idx="29383">
                  <c:v>73.518229166666671</c:v>
                </c:pt>
                <c:pt idx="29384">
                  <c:v>73.520833333333329</c:v>
                </c:pt>
                <c:pt idx="29385">
                  <c:v>73.5234375</c:v>
                </c:pt>
                <c:pt idx="29386">
                  <c:v>73.526041666666671</c:v>
                </c:pt>
                <c:pt idx="29387">
                  <c:v>73.528645833333329</c:v>
                </c:pt>
                <c:pt idx="29388">
                  <c:v>73.53125</c:v>
                </c:pt>
                <c:pt idx="29389">
                  <c:v>73.533854166666671</c:v>
                </c:pt>
                <c:pt idx="29390">
                  <c:v>73.536458333333329</c:v>
                </c:pt>
                <c:pt idx="29391">
                  <c:v>73.5390625</c:v>
                </c:pt>
                <c:pt idx="29392">
                  <c:v>73.541666666666671</c:v>
                </c:pt>
                <c:pt idx="29393">
                  <c:v>73.544270833333329</c:v>
                </c:pt>
                <c:pt idx="29394">
                  <c:v>73.546875</c:v>
                </c:pt>
                <c:pt idx="29395">
                  <c:v>73.549479166666671</c:v>
                </c:pt>
                <c:pt idx="29396">
                  <c:v>73.552083333333329</c:v>
                </c:pt>
                <c:pt idx="29397">
                  <c:v>73.5546875</c:v>
                </c:pt>
                <c:pt idx="29398">
                  <c:v>73.557291666666671</c:v>
                </c:pt>
                <c:pt idx="29399">
                  <c:v>73.559895833333329</c:v>
                </c:pt>
                <c:pt idx="29400">
                  <c:v>73.5625</c:v>
                </c:pt>
                <c:pt idx="29401">
                  <c:v>73.565104166666671</c:v>
                </c:pt>
                <c:pt idx="29402">
                  <c:v>73.567708333333329</c:v>
                </c:pt>
                <c:pt idx="29403">
                  <c:v>73.5703125</c:v>
                </c:pt>
                <c:pt idx="29404">
                  <c:v>73.572916666666671</c:v>
                </c:pt>
                <c:pt idx="29405">
                  <c:v>73.575520833333329</c:v>
                </c:pt>
                <c:pt idx="29406">
                  <c:v>73.578125</c:v>
                </c:pt>
                <c:pt idx="29407">
                  <c:v>73.580729166666671</c:v>
                </c:pt>
                <c:pt idx="29408">
                  <c:v>73.583333333333329</c:v>
                </c:pt>
                <c:pt idx="29409">
                  <c:v>73.5859375</c:v>
                </c:pt>
                <c:pt idx="29410">
                  <c:v>73.588541666666671</c:v>
                </c:pt>
                <c:pt idx="29411">
                  <c:v>73.591145833333329</c:v>
                </c:pt>
                <c:pt idx="29412">
                  <c:v>73.59375</c:v>
                </c:pt>
                <c:pt idx="29413">
                  <c:v>73.596354166666671</c:v>
                </c:pt>
                <c:pt idx="29414">
                  <c:v>73.598958333333329</c:v>
                </c:pt>
                <c:pt idx="29415">
                  <c:v>73.6015625</c:v>
                </c:pt>
                <c:pt idx="29416">
                  <c:v>73.604166666666671</c:v>
                </c:pt>
                <c:pt idx="29417">
                  <c:v>73.606770833333329</c:v>
                </c:pt>
                <c:pt idx="29418">
                  <c:v>73.609375</c:v>
                </c:pt>
                <c:pt idx="29419">
                  <c:v>73.611979166666671</c:v>
                </c:pt>
                <c:pt idx="29420">
                  <c:v>73.614583333333329</c:v>
                </c:pt>
                <c:pt idx="29421">
                  <c:v>73.6171875</c:v>
                </c:pt>
                <c:pt idx="29422">
                  <c:v>73.619791666666671</c:v>
                </c:pt>
                <c:pt idx="29423">
                  <c:v>73.622395833333329</c:v>
                </c:pt>
                <c:pt idx="29424">
                  <c:v>73.625</c:v>
                </c:pt>
                <c:pt idx="29425">
                  <c:v>73.627604166666671</c:v>
                </c:pt>
                <c:pt idx="29426">
                  <c:v>73.630208333333329</c:v>
                </c:pt>
                <c:pt idx="29427">
                  <c:v>73.6328125</c:v>
                </c:pt>
                <c:pt idx="29428">
                  <c:v>73.635416666666671</c:v>
                </c:pt>
                <c:pt idx="29429">
                  <c:v>73.638020833333329</c:v>
                </c:pt>
                <c:pt idx="29430">
                  <c:v>73.640625</c:v>
                </c:pt>
                <c:pt idx="29431">
                  <c:v>73.643229166666671</c:v>
                </c:pt>
                <c:pt idx="29432">
                  <c:v>73.645833333333329</c:v>
                </c:pt>
                <c:pt idx="29433">
                  <c:v>73.6484375</c:v>
                </c:pt>
                <c:pt idx="29434">
                  <c:v>73.651041666666671</c:v>
                </c:pt>
                <c:pt idx="29435">
                  <c:v>73.653645833333329</c:v>
                </c:pt>
                <c:pt idx="29436">
                  <c:v>73.65625</c:v>
                </c:pt>
                <c:pt idx="29437">
                  <c:v>73.658854166666671</c:v>
                </c:pt>
                <c:pt idx="29438">
                  <c:v>73.661458333333329</c:v>
                </c:pt>
                <c:pt idx="29439">
                  <c:v>73.6640625</c:v>
                </c:pt>
                <c:pt idx="29440">
                  <c:v>73.666666666666671</c:v>
                </c:pt>
                <c:pt idx="29441">
                  <c:v>73.669270833333329</c:v>
                </c:pt>
                <c:pt idx="29442">
                  <c:v>73.671875</c:v>
                </c:pt>
                <c:pt idx="29443">
                  <c:v>73.674479166666671</c:v>
                </c:pt>
                <c:pt idx="29444">
                  <c:v>73.677083333333329</c:v>
                </c:pt>
                <c:pt idx="29445">
                  <c:v>73.6796875</c:v>
                </c:pt>
                <c:pt idx="29446">
                  <c:v>73.682291666666671</c:v>
                </c:pt>
                <c:pt idx="29447">
                  <c:v>73.684895833333329</c:v>
                </c:pt>
                <c:pt idx="29448">
                  <c:v>73.6875</c:v>
                </c:pt>
                <c:pt idx="29449">
                  <c:v>73.690104166666671</c:v>
                </c:pt>
                <c:pt idx="29450">
                  <c:v>73.692708333333329</c:v>
                </c:pt>
                <c:pt idx="29451">
                  <c:v>73.6953125</c:v>
                </c:pt>
                <c:pt idx="29452">
                  <c:v>73.697916666666671</c:v>
                </c:pt>
                <c:pt idx="29453">
                  <c:v>73.700520833333329</c:v>
                </c:pt>
                <c:pt idx="29454">
                  <c:v>73.703125</c:v>
                </c:pt>
                <c:pt idx="29455">
                  <c:v>73.705729166666671</c:v>
                </c:pt>
                <c:pt idx="29456">
                  <c:v>73.708333333333329</c:v>
                </c:pt>
                <c:pt idx="29457">
                  <c:v>73.7109375</c:v>
                </c:pt>
                <c:pt idx="29458">
                  <c:v>73.713541666666671</c:v>
                </c:pt>
                <c:pt idx="29459">
                  <c:v>73.716145833333329</c:v>
                </c:pt>
                <c:pt idx="29460">
                  <c:v>73.71875</c:v>
                </c:pt>
                <c:pt idx="29461">
                  <c:v>73.721354166666671</c:v>
                </c:pt>
                <c:pt idx="29462">
                  <c:v>73.723958333333329</c:v>
                </c:pt>
                <c:pt idx="29463">
                  <c:v>73.7265625</c:v>
                </c:pt>
                <c:pt idx="29464">
                  <c:v>73.729166666666671</c:v>
                </c:pt>
                <c:pt idx="29465">
                  <c:v>73.731770833333329</c:v>
                </c:pt>
                <c:pt idx="29466">
                  <c:v>73.734375</c:v>
                </c:pt>
                <c:pt idx="29467">
                  <c:v>73.736979166666671</c:v>
                </c:pt>
                <c:pt idx="29468">
                  <c:v>73.739583333333329</c:v>
                </c:pt>
                <c:pt idx="29469">
                  <c:v>73.7421875</c:v>
                </c:pt>
                <c:pt idx="29470">
                  <c:v>73.744791666666671</c:v>
                </c:pt>
                <c:pt idx="29471">
                  <c:v>73.747395833333329</c:v>
                </c:pt>
                <c:pt idx="29472">
                  <c:v>73.75</c:v>
                </c:pt>
                <c:pt idx="29473">
                  <c:v>73.752604166666671</c:v>
                </c:pt>
                <c:pt idx="29474">
                  <c:v>73.755208333333329</c:v>
                </c:pt>
                <c:pt idx="29475">
                  <c:v>73.7578125</c:v>
                </c:pt>
                <c:pt idx="29476">
                  <c:v>73.760416666666671</c:v>
                </c:pt>
                <c:pt idx="29477">
                  <c:v>73.763020833333329</c:v>
                </c:pt>
                <c:pt idx="29478">
                  <c:v>73.765625</c:v>
                </c:pt>
                <c:pt idx="29479">
                  <c:v>73.768229166666671</c:v>
                </c:pt>
                <c:pt idx="29480">
                  <c:v>73.770833333333329</c:v>
                </c:pt>
                <c:pt idx="29481">
                  <c:v>73.7734375</c:v>
                </c:pt>
                <c:pt idx="29482">
                  <c:v>73.776041666666671</c:v>
                </c:pt>
                <c:pt idx="29483">
                  <c:v>73.778645833333329</c:v>
                </c:pt>
                <c:pt idx="29484">
                  <c:v>73.78125</c:v>
                </c:pt>
                <c:pt idx="29485">
                  <c:v>73.783854166666671</c:v>
                </c:pt>
                <c:pt idx="29486">
                  <c:v>73.786458333333329</c:v>
                </c:pt>
                <c:pt idx="29487">
                  <c:v>73.7890625</c:v>
                </c:pt>
                <c:pt idx="29488">
                  <c:v>73.791666666666671</c:v>
                </c:pt>
                <c:pt idx="29489">
                  <c:v>73.794270833333329</c:v>
                </c:pt>
                <c:pt idx="29490">
                  <c:v>73.796875</c:v>
                </c:pt>
                <c:pt idx="29491">
                  <c:v>73.799479166666671</c:v>
                </c:pt>
                <c:pt idx="29492">
                  <c:v>73.802083333333329</c:v>
                </c:pt>
                <c:pt idx="29493">
                  <c:v>73.8046875</c:v>
                </c:pt>
                <c:pt idx="29494">
                  <c:v>73.807291666666671</c:v>
                </c:pt>
                <c:pt idx="29495">
                  <c:v>73.809895833333329</c:v>
                </c:pt>
                <c:pt idx="29496">
                  <c:v>73.8125</c:v>
                </c:pt>
                <c:pt idx="29497">
                  <c:v>73.815104166666671</c:v>
                </c:pt>
                <c:pt idx="29498">
                  <c:v>73.817708333333329</c:v>
                </c:pt>
                <c:pt idx="29499">
                  <c:v>73.8203125</c:v>
                </c:pt>
                <c:pt idx="29500">
                  <c:v>73.822916666666671</c:v>
                </c:pt>
                <c:pt idx="29501">
                  <c:v>73.825520833333329</c:v>
                </c:pt>
                <c:pt idx="29502">
                  <c:v>73.828125</c:v>
                </c:pt>
                <c:pt idx="29503">
                  <c:v>73.830729166666671</c:v>
                </c:pt>
                <c:pt idx="29504">
                  <c:v>73.833333333333329</c:v>
                </c:pt>
                <c:pt idx="29505">
                  <c:v>73.8359375</c:v>
                </c:pt>
                <c:pt idx="29506">
                  <c:v>73.838541666666671</c:v>
                </c:pt>
                <c:pt idx="29507">
                  <c:v>73.841145833333329</c:v>
                </c:pt>
                <c:pt idx="29508">
                  <c:v>73.84375</c:v>
                </c:pt>
                <c:pt idx="29509">
                  <c:v>73.846354166666671</c:v>
                </c:pt>
                <c:pt idx="29510">
                  <c:v>73.848958333333329</c:v>
                </c:pt>
                <c:pt idx="29511">
                  <c:v>73.8515625</c:v>
                </c:pt>
                <c:pt idx="29512">
                  <c:v>73.854166666666671</c:v>
                </c:pt>
                <c:pt idx="29513">
                  <c:v>73.856770833333329</c:v>
                </c:pt>
                <c:pt idx="29514">
                  <c:v>73.859375</c:v>
                </c:pt>
                <c:pt idx="29515">
                  <c:v>73.861979166666671</c:v>
                </c:pt>
                <c:pt idx="29516">
                  <c:v>73.864583333333329</c:v>
                </c:pt>
                <c:pt idx="29517">
                  <c:v>73.8671875</c:v>
                </c:pt>
                <c:pt idx="29518">
                  <c:v>73.869791666666671</c:v>
                </c:pt>
                <c:pt idx="29519">
                  <c:v>73.872395833333329</c:v>
                </c:pt>
                <c:pt idx="29520">
                  <c:v>73.875</c:v>
                </c:pt>
                <c:pt idx="29521">
                  <c:v>73.877604166666671</c:v>
                </c:pt>
                <c:pt idx="29522">
                  <c:v>73.880208333333329</c:v>
                </c:pt>
                <c:pt idx="29523">
                  <c:v>73.8828125</c:v>
                </c:pt>
                <c:pt idx="29524">
                  <c:v>73.885416666666671</c:v>
                </c:pt>
                <c:pt idx="29525">
                  <c:v>73.888020833333329</c:v>
                </c:pt>
                <c:pt idx="29526">
                  <c:v>73.890625</c:v>
                </c:pt>
                <c:pt idx="29527">
                  <c:v>73.893229166666671</c:v>
                </c:pt>
                <c:pt idx="29528">
                  <c:v>73.895833333333329</c:v>
                </c:pt>
                <c:pt idx="29529">
                  <c:v>73.8984375</c:v>
                </c:pt>
                <c:pt idx="29530">
                  <c:v>73.901041666666671</c:v>
                </c:pt>
                <c:pt idx="29531">
                  <c:v>73.903645833333329</c:v>
                </c:pt>
                <c:pt idx="29532">
                  <c:v>73.90625</c:v>
                </c:pt>
                <c:pt idx="29533">
                  <c:v>73.908854166666671</c:v>
                </c:pt>
                <c:pt idx="29534">
                  <c:v>73.911458333333329</c:v>
                </c:pt>
                <c:pt idx="29535">
                  <c:v>73.9140625</c:v>
                </c:pt>
                <c:pt idx="29536">
                  <c:v>73.916666666666671</c:v>
                </c:pt>
                <c:pt idx="29537">
                  <c:v>73.919270833333329</c:v>
                </c:pt>
                <c:pt idx="29538">
                  <c:v>73.921875</c:v>
                </c:pt>
                <c:pt idx="29539">
                  <c:v>73.924479166666671</c:v>
                </c:pt>
                <c:pt idx="29540">
                  <c:v>73.927083333333329</c:v>
                </c:pt>
                <c:pt idx="29541">
                  <c:v>73.9296875</c:v>
                </c:pt>
                <c:pt idx="29542">
                  <c:v>73.932291666666671</c:v>
                </c:pt>
                <c:pt idx="29543">
                  <c:v>73.934895833333329</c:v>
                </c:pt>
                <c:pt idx="29544">
                  <c:v>73.9375</c:v>
                </c:pt>
                <c:pt idx="29545">
                  <c:v>73.940104166666671</c:v>
                </c:pt>
                <c:pt idx="29546">
                  <c:v>73.942708333333329</c:v>
                </c:pt>
                <c:pt idx="29547">
                  <c:v>73.9453125</c:v>
                </c:pt>
                <c:pt idx="29548">
                  <c:v>73.947916666666671</c:v>
                </c:pt>
                <c:pt idx="29549">
                  <c:v>73.950520833333329</c:v>
                </c:pt>
                <c:pt idx="29550">
                  <c:v>73.953125</c:v>
                </c:pt>
                <c:pt idx="29551">
                  <c:v>73.955729166666671</c:v>
                </c:pt>
                <c:pt idx="29552">
                  <c:v>73.958333333333329</c:v>
                </c:pt>
                <c:pt idx="29553">
                  <c:v>73.9609375</c:v>
                </c:pt>
                <c:pt idx="29554">
                  <c:v>73.963541666666671</c:v>
                </c:pt>
                <c:pt idx="29555">
                  <c:v>73.966145833333329</c:v>
                </c:pt>
                <c:pt idx="29556">
                  <c:v>73.96875</c:v>
                </c:pt>
                <c:pt idx="29557">
                  <c:v>73.971354166666671</c:v>
                </c:pt>
                <c:pt idx="29558">
                  <c:v>73.973958333333329</c:v>
                </c:pt>
                <c:pt idx="29559">
                  <c:v>73.9765625</c:v>
                </c:pt>
                <c:pt idx="29560">
                  <c:v>73.979166666666671</c:v>
                </c:pt>
                <c:pt idx="29561">
                  <c:v>73.981770833333329</c:v>
                </c:pt>
                <c:pt idx="29562">
                  <c:v>73.984375</c:v>
                </c:pt>
                <c:pt idx="29563">
                  <c:v>73.986979166666671</c:v>
                </c:pt>
                <c:pt idx="29564">
                  <c:v>73.989583333333329</c:v>
                </c:pt>
                <c:pt idx="29565">
                  <c:v>73.9921875</c:v>
                </c:pt>
                <c:pt idx="29566">
                  <c:v>73.994791666666671</c:v>
                </c:pt>
                <c:pt idx="29567">
                  <c:v>73.997395833333329</c:v>
                </c:pt>
                <c:pt idx="29568">
                  <c:v>74</c:v>
                </c:pt>
                <c:pt idx="29569">
                  <c:v>74.002604166666671</c:v>
                </c:pt>
                <c:pt idx="29570">
                  <c:v>74.005208333333329</c:v>
                </c:pt>
                <c:pt idx="29571">
                  <c:v>74.0078125</c:v>
                </c:pt>
                <c:pt idx="29572">
                  <c:v>74.010416666666671</c:v>
                </c:pt>
                <c:pt idx="29573">
                  <c:v>74.013020833333329</c:v>
                </c:pt>
                <c:pt idx="29574">
                  <c:v>74.015625</c:v>
                </c:pt>
                <c:pt idx="29575">
                  <c:v>74.018229166666671</c:v>
                </c:pt>
                <c:pt idx="29576">
                  <c:v>74.020833333333329</c:v>
                </c:pt>
                <c:pt idx="29577">
                  <c:v>74.0234375</c:v>
                </c:pt>
                <c:pt idx="29578">
                  <c:v>74.026041666666671</c:v>
                </c:pt>
                <c:pt idx="29579">
                  <c:v>74.028645833333329</c:v>
                </c:pt>
                <c:pt idx="29580">
                  <c:v>74.03125</c:v>
                </c:pt>
                <c:pt idx="29581">
                  <c:v>74.033854166666671</c:v>
                </c:pt>
                <c:pt idx="29582">
                  <c:v>74.036458333333329</c:v>
                </c:pt>
                <c:pt idx="29583">
                  <c:v>74.0390625</c:v>
                </c:pt>
                <c:pt idx="29584">
                  <c:v>74.041666666666671</c:v>
                </c:pt>
                <c:pt idx="29585">
                  <c:v>74.044270833333329</c:v>
                </c:pt>
                <c:pt idx="29586">
                  <c:v>74.046875</c:v>
                </c:pt>
                <c:pt idx="29587">
                  <c:v>74.049479166666671</c:v>
                </c:pt>
                <c:pt idx="29588">
                  <c:v>74.052083333333329</c:v>
                </c:pt>
                <c:pt idx="29589">
                  <c:v>74.0546875</c:v>
                </c:pt>
                <c:pt idx="29590">
                  <c:v>74.057291666666671</c:v>
                </c:pt>
                <c:pt idx="29591">
                  <c:v>74.059895833333329</c:v>
                </c:pt>
                <c:pt idx="29592">
                  <c:v>74.0625</c:v>
                </c:pt>
                <c:pt idx="29593">
                  <c:v>74.065104166666671</c:v>
                </c:pt>
                <c:pt idx="29594">
                  <c:v>74.067708333333329</c:v>
                </c:pt>
                <c:pt idx="29595">
                  <c:v>74.0703125</c:v>
                </c:pt>
                <c:pt idx="29596">
                  <c:v>74.072916666666671</c:v>
                </c:pt>
                <c:pt idx="29597">
                  <c:v>74.075520833333329</c:v>
                </c:pt>
                <c:pt idx="29598">
                  <c:v>74.078125</c:v>
                </c:pt>
                <c:pt idx="29599">
                  <c:v>74.080729166666671</c:v>
                </c:pt>
                <c:pt idx="29600">
                  <c:v>74.083333333333329</c:v>
                </c:pt>
                <c:pt idx="29601">
                  <c:v>74.0859375</c:v>
                </c:pt>
                <c:pt idx="29602">
                  <c:v>74.088541666666671</c:v>
                </c:pt>
                <c:pt idx="29603">
                  <c:v>74.091145833333329</c:v>
                </c:pt>
                <c:pt idx="29604">
                  <c:v>74.09375</c:v>
                </c:pt>
                <c:pt idx="29605">
                  <c:v>74.096354166666671</c:v>
                </c:pt>
                <c:pt idx="29606">
                  <c:v>74.098958333333329</c:v>
                </c:pt>
                <c:pt idx="29607">
                  <c:v>74.1015625</c:v>
                </c:pt>
                <c:pt idx="29608">
                  <c:v>74.104166666666671</c:v>
                </c:pt>
                <c:pt idx="29609">
                  <c:v>74.106770833333329</c:v>
                </c:pt>
                <c:pt idx="29610">
                  <c:v>74.109375</c:v>
                </c:pt>
                <c:pt idx="29611">
                  <c:v>74.111979166666671</c:v>
                </c:pt>
                <c:pt idx="29612">
                  <c:v>74.114583333333329</c:v>
                </c:pt>
                <c:pt idx="29613">
                  <c:v>74.1171875</c:v>
                </c:pt>
                <c:pt idx="29614">
                  <c:v>74.119791666666671</c:v>
                </c:pt>
                <c:pt idx="29615">
                  <c:v>74.122395833333329</c:v>
                </c:pt>
                <c:pt idx="29616">
                  <c:v>74.125</c:v>
                </c:pt>
                <c:pt idx="29617">
                  <c:v>74.127604166666671</c:v>
                </c:pt>
                <c:pt idx="29618">
                  <c:v>74.130208333333329</c:v>
                </c:pt>
                <c:pt idx="29619">
                  <c:v>74.1328125</c:v>
                </c:pt>
                <c:pt idx="29620">
                  <c:v>74.135416666666671</c:v>
                </c:pt>
                <c:pt idx="29621">
                  <c:v>74.138020833333329</c:v>
                </c:pt>
                <c:pt idx="29622">
                  <c:v>74.140625</c:v>
                </c:pt>
                <c:pt idx="29623">
                  <c:v>74.143229166666671</c:v>
                </c:pt>
                <c:pt idx="29624">
                  <c:v>74.145833333333329</c:v>
                </c:pt>
                <c:pt idx="29625">
                  <c:v>74.1484375</c:v>
                </c:pt>
                <c:pt idx="29626">
                  <c:v>74.151041666666671</c:v>
                </c:pt>
                <c:pt idx="29627">
                  <c:v>74.153645833333329</c:v>
                </c:pt>
                <c:pt idx="29628">
                  <c:v>74.15625</c:v>
                </c:pt>
                <c:pt idx="29629">
                  <c:v>74.158854166666671</c:v>
                </c:pt>
                <c:pt idx="29630">
                  <c:v>74.161458333333329</c:v>
                </c:pt>
                <c:pt idx="29631">
                  <c:v>74.1640625</c:v>
                </c:pt>
                <c:pt idx="29632">
                  <c:v>74.166666666666671</c:v>
                </c:pt>
                <c:pt idx="29633">
                  <c:v>74.169270833333329</c:v>
                </c:pt>
                <c:pt idx="29634">
                  <c:v>74.171875</c:v>
                </c:pt>
                <c:pt idx="29635">
                  <c:v>74.174479166666671</c:v>
                </c:pt>
                <c:pt idx="29636">
                  <c:v>74.177083333333329</c:v>
                </c:pt>
                <c:pt idx="29637">
                  <c:v>74.1796875</c:v>
                </c:pt>
                <c:pt idx="29638">
                  <c:v>74.182291666666671</c:v>
                </c:pt>
                <c:pt idx="29639">
                  <c:v>74.184895833333329</c:v>
                </c:pt>
                <c:pt idx="29640">
                  <c:v>74.1875</c:v>
                </c:pt>
                <c:pt idx="29641">
                  <c:v>74.190104166666671</c:v>
                </c:pt>
                <c:pt idx="29642">
                  <c:v>74.192708333333329</c:v>
                </c:pt>
                <c:pt idx="29643">
                  <c:v>74.1953125</c:v>
                </c:pt>
                <c:pt idx="29644">
                  <c:v>74.197916666666671</c:v>
                </c:pt>
                <c:pt idx="29645">
                  <c:v>74.200520833333329</c:v>
                </c:pt>
                <c:pt idx="29646">
                  <c:v>74.203125</c:v>
                </c:pt>
                <c:pt idx="29647">
                  <c:v>74.205729166666671</c:v>
                </c:pt>
                <c:pt idx="29648">
                  <c:v>74.208333333333329</c:v>
                </c:pt>
                <c:pt idx="29649">
                  <c:v>74.2109375</c:v>
                </c:pt>
                <c:pt idx="29650">
                  <c:v>74.213541666666671</c:v>
                </c:pt>
                <c:pt idx="29651">
                  <c:v>74.216145833333329</c:v>
                </c:pt>
                <c:pt idx="29652">
                  <c:v>74.21875</c:v>
                </c:pt>
                <c:pt idx="29653">
                  <c:v>74.221354166666671</c:v>
                </c:pt>
                <c:pt idx="29654">
                  <c:v>74.223958333333329</c:v>
                </c:pt>
                <c:pt idx="29655">
                  <c:v>74.2265625</c:v>
                </c:pt>
                <c:pt idx="29656">
                  <c:v>74.229166666666671</c:v>
                </c:pt>
                <c:pt idx="29657">
                  <c:v>74.231770833333329</c:v>
                </c:pt>
                <c:pt idx="29658">
                  <c:v>74.234375</c:v>
                </c:pt>
                <c:pt idx="29659">
                  <c:v>74.236979166666671</c:v>
                </c:pt>
                <c:pt idx="29660">
                  <c:v>74.239583333333329</c:v>
                </c:pt>
                <c:pt idx="29661">
                  <c:v>74.2421875</c:v>
                </c:pt>
                <c:pt idx="29662">
                  <c:v>74.244791666666671</c:v>
                </c:pt>
                <c:pt idx="29663">
                  <c:v>74.247395833333329</c:v>
                </c:pt>
                <c:pt idx="29664">
                  <c:v>74.25</c:v>
                </c:pt>
                <c:pt idx="29665">
                  <c:v>74.252604166666671</c:v>
                </c:pt>
                <c:pt idx="29666">
                  <c:v>74.255208333333329</c:v>
                </c:pt>
                <c:pt idx="29667">
                  <c:v>74.2578125</c:v>
                </c:pt>
                <c:pt idx="29668">
                  <c:v>74.260416666666671</c:v>
                </c:pt>
                <c:pt idx="29669">
                  <c:v>74.263020833333329</c:v>
                </c:pt>
                <c:pt idx="29670">
                  <c:v>74.265625</c:v>
                </c:pt>
                <c:pt idx="29671">
                  <c:v>74.268229166666671</c:v>
                </c:pt>
                <c:pt idx="29672">
                  <c:v>74.270833333333329</c:v>
                </c:pt>
                <c:pt idx="29673">
                  <c:v>74.2734375</c:v>
                </c:pt>
                <c:pt idx="29674">
                  <c:v>74.276041666666671</c:v>
                </c:pt>
                <c:pt idx="29675">
                  <c:v>74.278645833333329</c:v>
                </c:pt>
                <c:pt idx="29676">
                  <c:v>74.28125</c:v>
                </c:pt>
                <c:pt idx="29677">
                  <c:v>74.283854166666671</c:v>
                </c:pt>
                <c:pt idx="29678">
                  <c:v>74.286458333333329</c:v>
                </c:pt>
                <c:pt idx="29679">
                  <c:v>74.2890625</c:v>
                </c:pt>
                <c:pt idx="29680">
                  <c:v>74.291666666666671</c:v>
                </c:pt>
                <c:pt idx="29681">
                  <c:v>74.294270833333329</c:v>
                </c:pt>
                <c:pt idx="29682">
                  <c:v>74.296875</c:v>
                </c:pt>
                <c:pt idx="29683">
                  <c:v>74.299479166666671</c:v>
                </c:pt>
                <c:pt idx="29684">
                  <c:v>74.302083333333329</c:v>
                </c:pt>
                <c:pt idx="29685">
                  <c:v>74.3046875</c:v>
                </c:pt>
                <c:pt idx="29686">
                  <c:v>74.307291666666671</c:v>
                </c:pt>
                <c:pt idx="29687">
                  <c:v>74.309895833333329</c:v>
                </c:pt>
                <c:pt idx="29688">
                  <c:v>74.3125</c:v>
                </c:pt>
                <c:pt idx="29689">
                  <c:v>74.315104166666671</c:v>
                </c:pt>
                <c:pt idx="29690">
                  <c:v>74.317708333333329</c:v>
                </c:pt>
                <c:pt idx="29691">
                  <c:v>74.3203125</c:v>
                </c:pt>
                <c:pt idx="29692">
                  <c:v>74.322916666666671</c:v>
                </c:pt>
                <c:pt idx="29693">
                  <c:v>74.325520833333329</c:v>
                </c:pt>
                <c:pt idx="29694">
                  <c:v>74.328125</c:v>
                </c:pt>
                <c:pt idx="29695">
                  <c:v>74.330729166666671</c:v>
                </c:pt>
                <c:pt idx="29696">
                  <c:v>74.333333333333329</c:v>
                </c:pt>
                <c:pt idx="29697">
                  <c:v>74.3359375</c:v>
                </c:pt>
                <c:pt idx="29698">
                  <c:v>74.338541666666671</c:v>
                </c:pt>
                <c:pt idx="29699">
                  <c:v>74.341145833333329</c:v>
                </c:pt>
                <c:pt idx="29700">
                  <c:v>74.34375</c:v>
                </c:pt>
                <c:pt idx="29701">
                  <c:v>74.346354166666671</c:v>
                </c:pt>
                <c:pt idx="29702">
                  <c:v>74.348958333333329</c:v>
                </c:pt>
                <c:pt idx="29703">
                  <c:v>74.3515625</c:v>
                </c:pt>
                <c:pt idx="29704">
                  <c:v>74.354166666666671</c:v>
                </c:pt>
                <c:pt idx="29705">
                  <c:v>74.356770833333329</c:v>
                </c:pt>
                <c:pt idx="29706">
                  <c:v>74.359375</c:v>
                </c:pt>
                <c:pt idx="29707">
                  <c:v>74.361979166666671</c:v>
                </c:pt>
                <c:pt idx="29708">
                  <c:v>74.364583333333329</c:v>
                </c:pt>
                <c:pt idx="29709">
                  <c:v>74.3671875</c:v>
                </c:pt>
                <c:pt idx="29710">
                  <c:v>74.369791666666671</c:v>
                </c:pt>
                <c:pt idx="29711">
                  <c:v>74.372395833333329</c:v>
                </c:pt>
                <c:pt idx="29712">
                  <c:v>74.375</c:v>
                </c:pt>
                <c:pt idx="29713">
                  <c:v>74.377604166666671</c:v>
                </c:pt>
                <c:pt idx="29714">
                  <c:v>74.380208333333329</c:v>
                </c:pt>
                <c:pt idx="29715">
                  <c:v>74.3828125</c:v>
                </c:pt>
                <c:pt idx="29716">
                  <c:v>74.385416666666671</c:v>
                </c:pt>
                <c:pt idx="29717">
                  <c:v>74.388020833333329</c:v>
                </c:pt>
                <c:pt idx="29718">
                  <c:v>74.390625</c:v>
                </c:pt>
                <c:pt idx="29719">
                  <c:v>74.393229166666671</c:v>
                </c:pt>
                <c:pt idx="29720">
                  <c:v>74.395833333333329</c:v>
                </c:pt>
                <c:pt idx="29721">
                  <c:v>74.3984375</c:v>
                </c:pt>
                <c:pt idx="29722">
                  <c:v>74.401041666666671</c:v>
                </c:pt>
                <c:pt idx="29723">
                  <c:v>74.403645833333329</c:v>
                </c:pt>
                <c:pt idx="29724">
                  <c:v>74.40625</c:v>
                </c:pt>
                <c:pt idx="29725">
                  <c:v>74.408854166666671</c:v>
                </c:pt>
                <c:pt idx="29726">
                  <c:v>74.411458333333329</c:v>
                </c:pt>
                <c:pt idx="29727">
                  <c:v>74.4140625</c:v>
                </c:pt>
                <c:pt idx="29728">
                  <c:v>74.416666666666671</c:v>
                </c:pt>
                <c:pt idx="29729">
                  <c:v>74.419270833333329</c:v>
                </c:pt>
                <c:pt idx="29730">
                  <c:v>74.421875</c:v>
                </c:pt>
                <c:pt idx="29731">
                  <c:v>74.424479166666671</c:v>
                </c:pt>
                <c:pt idx="29732">
                  <c:v>74.427083333333329</c:v>
                </c:pt>
                <c:pt idx="29733">
                  <c:v>74.4296875</c:v>
                </c:pt>
                <c:pt idx="29734">
                  <c:v>74.432291666666671</c:v>
                </c:pt>
                <c:pt idx="29735">
                  <c:v>74.434895833333329</c:v>
                </c:pt>
                <c:pt idx="29736">
                  <c:v>74.4375</c:v>
                </c:pt>
                <c:pt idx="29737">
                  <c:v>74.440104166666671</c:v>
                </c:pt>
                <c:pt idx="29738">
                  <c:v>74.442708333333329</c:v>
                </c:pt>
                <c:pt idx="29739">
                  <c:v>74.4453125</c:v>
                </c:pt>
                <c:pt idx="29740">
                  <c:v>74.447916666666671</c:v>
                </c:pt>
                <c:pt idx="29741">
                  <c:v>74.450520833333329</c:v>
                </c:pt>
                <c:pt idx="29742">
                  <c:v>74.453125</c:v>
                </c:pt>
                <c:pt idx="29743">
                  <c:v>74.455729166666671</c:v>
                </c:pt>
                <c:pt idx="29744">
                  <c:v>74.458333333333329</c:v>
                </c:pt>
                <c:pt idx="29745">
                  <c:v>74.4609375</c:v>
                </c:pt>
                <c:pt idx="29746">
                  <c:v>74.463541666666671</c:v>
                </c:pt>
                <c:pt idx="29747">
                  <c:v>74.466145833333329</c:v>
                </c:pt>
                <c:pt idx="29748">
                  <c:v>74.46875</c:v>
                </c:pt>
                <c:pt idx="29749">
                  <c:v>74.471354166666671</c:v>
                </c:pt>
                <c:pt idx="29750">
                  <c:v>74.473958333333329</c:v>
                </c:pt>
                <c:pt idx="29751">
                  <c:v>74.4765625</c:v>
                </c:pt>
                <c:pt idx="29752">
                  <c:v>74.479166666666671</c:v>
                </c:pt>
                <c:pt idx="29753">
                  <c:v>74.481770833333329</c:v>
                </c:pt>
                <c:pt idx="29754">
                  <c:v>74.484375</c:v>
                </c:pt>
                <c:pt idx="29755">
                  <c:v>74.486979166666671</c:v>
                </c:pt>
                <c:pt idx="29756">
                  <c:v>74.489583333333329</c:v>
                </c:pt>
                <c:pt idx="29757">
                  <c:v>74.4921875</c:v>
                </c:pt>
                <c:pt idx="29758">
                  <c:v>74.494791666666671</c:v>
                </c:pt>
                <c:pt idx="29759">
                  <c:v>74.497395833333329</c:v>
                </c:pt>
                <c:pt idx="29760">
                  <c:v>74.5</c:v>
                </c:pt>
                <c:pt idx="29761">
                  <c:v>74.502604166666671</c:v>
                </c:pt>
                <c:pt idx="29762">
                  <c:v>74.505208333333329</c:v>
                </c:pt>
                <c:pt idx="29763">
                  <c:v>74.5078125</c:v>
                </c:pt>
                <c:pt idx="29764">
                  <c:v>74.510416666666671</c:v>
                </c:pt>
                <c:pt idx="29765">
                  <c:v>74.513020833333329</c:v>
                </c:pt>
                <c:pt idx="29766">
                  <c:v>74.515625</c:v>
                </c:pt>
                <c:pt idx="29767">
                  <c:v>74.518229166666671</c:v>
                </c:pt>
                <c:pt idx="29768">
                  <c:v>74.520833333333329</c:v>
                </c:pt>
                <c:pt idx="29769">
                  <c:v>74.5234375</c:v>
                </c:pt>
                <c:pt idx="29770">
                  <c:v>74.526041666666671</c:v>
                </c:pt>
                <c:pt idx="29771">
                  <c:v>74.528645833333329</c:v>
                </c:pt>
                <c:pt idx="29772">
                  <c:v>74.53125</c:v>
                </c:pt>
                <c:pt idx="29773">
                  <c:v>74.533854166666671</c:v>
                </c:pt>
                <c:pt idx="29774">
                  <c:v>74.536458333333329</c:v>
                </c:pt>
                <c:pt idx="29775">
                  <c:v>74.5390625</c:v>
                </c:pt>
                <c:pt idx="29776">
                  <c:v>74.541666666666671</c:v>
                </c:pt>
                <c:pt idx="29777">
                  <c:v>74.544270833333329</c:v>
                </c:pt>
                <c:pt idx="29778">
                  <c:v>74.546875</c:v>
                </c:pt>
                <c:pt idx="29779">
                  <c:v>74.549479166666671</c:v>
                </c:pt>
                <c:pt idx="29780">
                  <c:v>74.552083333333329</c:v>
                </c:pt>
                <c:pt idx="29781">
                  <c:v>74.5546875</c:v>
                </c:pt>
                <c:pt idx="29782">
                  <c:v>74.557291666666671</c:v>
                </c:pt>
                <c:pt idx="29783">
                  <c:v>74.559895833333329</c:v>
                </c:pt>
                <c:pt idx="29784">
                  <c:v>74.5625</c:v>
                </c:pt>
                <c:pt idx="29785">
                  <c:v>74.565104166666671</c:v>
                </c:pt>
                <c:pt idx="29786">
                  <c:v>74.567708333333329</c:v>
                </c:pt>
                <c:pt idx="29787">
                  <c:v>74.5703125</c:v>
                </c:pt>
                <c:pt idx="29788">
                  <c:v>74.572916666666671</c:v>
                </c:pt>
                <c:pt idx="29789">
                  <c:v>74.575520833333329</c:v>
                </c:pt>
                <c:pt idx="29790">
                  <c:v>74.578125</c:v>
                </c:pt>
                <c:pt idx="29791">
                  <c:v>74.580729166666671</c:v>
                </c:pt>
                <c:pt idx="29792">
                  <c:v>74.583333333333329</c:v>
                </c:pt>
                <c:pt idx="29793">
                  <c:v>74.5859375</c:v>
                </c:pt>
                <c:pt idx="29794">
                  <c:v>74.588541666666671</c:v>
                </c:pt>
                <c:pt idx="29795">
                  <c:v>74.591145833333329</c:v>
                </c:pt>
                <c:pt idx="29796">
                  <c:v>74.59375</c:v>
                </c:pt>
                <c:pt idx="29797">
                  <c:v>74.596354166666671</c:v>
                </c:pt>
                <c:pt idx="29798">
                  <c:v>74.598958333333329</c:v>
                </c:pt>
                <c:pt idx="29799">
                  <c:v>74.6015625</c:v>
                </c:pt>
                <c:pt idx="29800">
                  <c:v>74.604166666666671</c:v>
                </c:pt>
                <c:pt idx="29801">
                  <c:v>74.606770833333329</c:v>
                </c:pt>
                <c:pt idx="29802">
                  <c:v>74.609375</c:v>
                </c:pt>
                <c:pt idx="29803">
                  <c:v>74.611979166666671</c:v>
                </c:pt>
                <c:pt idx="29804">
                  <c:v>74.614583333333329</c:v>
                </c:pt>
                <c:pt idx="29805">
                  <c:v>74.6171875</c:v>
                </c:pt>
                <c:pt idx="29806">
                  <c:v>74.619791666666671</c:v>
                </c:pt>
                <c:pt idx="29807">
                  <c:v>74.622395833333329</c:v>
                </c:pt>
                <c:pt idx="29808">
                  <c:v>74.625</c:v>
                </c:pt>
                <c:pt idx="29809">
                  <c:v>74.627604166666671</c:v>
                </c:pt>
                <c:pt idx="29810">
                  <c:v>74.630208333333329</c:v>
                </c:pt>
                <c:pt idx="29811">
                  <c:v>74.6328125</c:v>
                </c:pt>
                <c:pt idx="29812">
                  <c:v>74.635416666666671</c:v>
                </c:pt>
                <c:pt idx="29813">
                  <c:v>74.638020833333329</c:v>
                </c:pt>
                <c:pt idx="29814">
                  <c:v>74.640625</c:v>
                </c:pt>
                <c:pt idx="29815">
                  <c:v>74.643229166666671</c:v>
                </c:pt>
                <c:pt idx="29816">
                  <c:v>74.645833333333329</c:v>
                </c:pt>
                <c:pt idx="29817">
                  <c:v>74.6484375</c:v>
                </c:pt>
                <c:pt idx="29818">
                  <c:v>74.651041666666671</c:v>
                </c:pt>
                <c:pt idx="29819">
                  <c:v>74.653645833333329</c:v>
                </c:pt>
                <c:pt idx="29820">
                  <c:v>74.65625</c:v>
                </c:pt>
                <c:pt idx="29821">
                  <c:v>74.658854166666671</c:v>
                </c:pt>
                <c:pt idx="29822">
                  <c:v>74.661458333333329</c:v>
                </c:pt>
                <c:pt idx="29823">
                  <c:v>74.6640625</c:v>
                </c:pt>
                <c:pt idx="29824">
                  <c:v>74.666666666666671</c:v>
                </c:pt>
                <c:pt idx="29825">
                  <c:v>74.669270833333329</c:v>
                </c:pt>
                <c:pt idx="29826">
                  <c:v>74.671875</c:v>
                </c:pt>
                <c:pt idx="29827">
                  <c:v>74.674479166666671</c:v>
                </c:pt>
                <c:pt idx="29828">
                  <c:v>74.677083333333329</c:v>
                </c:pt>
                <c:pt idx="29829">
                  <c:v>74.6796875</c:v>
                </c:pt>
                <c:pt idx="29830">
                  <c:v>74.682291666666671</c:v>
                </c:pt>
                <c:pt idx="29831">
                  <c:v>74.684895833333329</c:v>
                </c:pt>
                <c:pt idx="29832">
                  <c:v>74.6875</c:v>
                </c:pt>
                <c:pt idx="29833">
                  <c:v>74.690104166666671</c:v>
                </c:pt>
                <c:pt idx="29834">
                  <c:v>74.692708333333329</c:v>
                </c:pt>
                <c:pt idx="29835">
                  <c:v>74.6953125</c:v>
                </c:pt>
                <c:pt idx="29836">
                  <c:v>74.697916666666671</c:v>
                </c:pt>
                <c:pt idx="29837">
                  <c:v>74.700520833333329</c:v>
                </c:pt>
                <c:pt idx="29838">
                  <c:v>74.703125</c:v>
                </c:pt>
                <c:pt idx="29839">
                  <c:v>74.705729166666671</c:v>
                </c:pt>
                <c:pt idx="29840">
                  <c:v>74.708333333333329</c:v>
                </c:pt>
                <c:pt idx="29841">
                  <c:v>74.7109375</c:v>
                </c:pt>
                <c:pt idx="29842">
                  <c:v>74.713541666666671</c:v>
                </c:pt>
                <c:pt idx="29843">
                  <c:v>74.716145833333329</c:v>
                </c:pt>
                <c:pt idx="29844">
                  <c:v>74.71875</c:v>
                </c:pt>
                <c:pt idx="29845">
                  <c:v>74.721354166666671</c:v>
                </c:pt>
                <c:pt idx="29846">
                  <c:v>74.723958333333329</c:v>
                </c:pt>
                <c:pt idx="29847">
                  <c:v>74.7265625</c:v>
                </c:pt>
                <c:pt idx="29848">
                  <c:v>74.729166666666671</c:v>
                </c:pt>
                <c:pt idx="29849">
                  <c:v>74.731770833333329</c:v>
                </c:pt>
                <c:pt idx="29850">
                  <c:v>74.734375</c:v>
                </c:pt>
                <c:pt idx="29851">
                  <c:v>74.736979166666671</c:v>
                </c:pt>
                <c:pt idx="29852">
                  <c:v>74.739583333333329</c:v>
                </c:pt>
                <c:pt idx="29853">
                  <c:v>74.7421875</c:v>
                </c:pt>
                <c:pt idx="29854">
                  <c:v>74.744791666666671</c:v>
                </c:pt>
                <c:pt idx="29855">
                  <c:v>74.747395833333329</c:v>
                </c:pt>
                <c:pt idx="29856">
                  <c:v>74.75</c:v>
                </c:pt>
                <c:pt idx="29857">
                  <c:v>74.752604166666671</c:v>
                </c:pt>
                <c:pt idx="29858">
                  <c:v>74.755208333333329</c:v>
                </c:pt>
                <c:pt idx="29859">
                  <c:v>74.7578125</c:v>
                </c:pt>
                <c:pt idx="29860">
                  <c:v>74.760416666666671</c:v>
                </c:pt>
                <c:pt idx="29861">
                  <c:v>74.763020833333329</c:v>
                </c:pt>
                <c:pt idx="29862">
                  <c:v>74.765625</c:v>
                </c:pt>
                <c:pt idx="29863">
                  <c:v>74.768229166666671</c:v>
                </c:pt>
                <c:pt idx="29864">
                  <c:v>74.770833333333329</c:v>
                </c:pt>
                <c:pt idx="29865">
                  <c:v>74.7734375</c:v>
                </c:pt>
                <c:pt idx="29866">
                  <c:v>74.776041666666671</c:v>
                </c:pt>
                <c:pt idx="29867">
                  <c:v>74.778645833333329</c:v>
                </c:pt>
                <c:pt idx="29868">
                  <c:v>74.78125</c:v>
                </c:pt>
                <c:pt idx="29869">
                  <c:v>74.783854166666671</c:v>
                </c:pt>
                <c:pt idx="29870">
                  <c:v>74.786458333333329</c:v>
                </c:pt>
                <c:pt idx="29871">
                  <c:v>74.7890625</c:v>
                </c:pt>
                <c:pt idx="29872">
                  <c:v>74.791666666666671</c:v>
                </c:pt>
                <c:pt idx="29873">
                  <c:v>74.794270833333329</c:v>
                </c:pt>
                <c:pt idx="29874">
                  <c:v>74.796875</c:v>
                </c:pt>
                <c:pt idx="29875">
                  <c:v>74.799479166666671</c:v>
                </c:pt>
                <c:pt idx="29876">
                  <c:v>74.802083333333329</c:v>
                </c:pt>
                <c:pt idx="29877">
                  <c:v>74.8046875</c:v>
                </c:pt>
                <c:pt idx="29878">
                  <c:v>74.807291666666671</c:v>
                </c:pt>
                <c:pt idx="29879">
                  <c:v>74.809895833333329</c:v>
                </c:pt>
                <c:pt idx="29880">
                  <c:v>74.8125</c:v>
                </c:pt>
                <c:pt idx="29881">
                  <c:v>74.815104166666671</c:v>
                </c:pt>
                <c:pt idx="29882">
                  <c:v>74.817708333333329</c:v>
                </c:pt>
                <c:pt idx="29883">
                  <c:v>74.8203125</c:v>
                </c:pt>
                <c:pt idx="29884">
                  <c:v>74.822916666666671</c:v>
                </c:pt>
                <c:pt idx="29885">
                  <c:v>74.825520833333329</c:v>
                </c:pt>
                <c:pt idx="29886">
                  <c:v>74.828125</c:v>
                </c:pt>
                <c:pt idx="29887">
                  <c:v>74.830729166666671</c:v>
                </c:pt>
                <c:pt idx="29888">
                  <c:v>74.833333333333329</c:v>
                </c:pt>
                <c:pt idx="29889">
                  <c:v>74.8359375</c:v>
                </c:pt>
                <c:pt idx="29890">
                  <c:v>74.838541666666671</c:v>
                </c:pt>
                <c:pt idx="29891">
                  <c:v>74.841145833333329</c:v>
                </c:pt>
                <c:pt idx="29892">
                  <c:v>74.84375</c:v>
                </c:pt>
                <c:pt idx="29893">
                  <c:v>74.846354166666671</c:v>
                </c:pt>
                <c:pt idx="29894">
                  <c:v>74.848958333333329</c:v>
                </c:pt>
                <c:pt idx="29895">
                  <c:v>74.8515625</c:v>
                </c:pt>
                <c:pt idx="29896">
                  <c:v>74.854166666666671</c:v>
                </c:pt>
                <c:pt idx="29897">
                  <c:v>74.856770833333329</c:v>
                </c:pt>
                <c:pt idx="29898">
                  <c:v>74.859375</c:v>
                </c:pt>
                <c:pt idx="29899">
                  <c:v>74.861979166666671</c:v>
                </c:pt>
                <c:pt idx="29900">
                  <c:v>74.864583333333329</c:v>
                </c:pt>
                <c:pt idx="29901">
                  <c:v>74.8671875</c:v>
                </c:pt>
                <c:pt idx="29902">
                  <c:v>74.869791666666671</c:v>
                </c:pt>
                <c:pt idx="29903">
                  <c:v>74.872395833333329</c:v>
                </c:pt>
                <c:pt idx="29904">
                  <c:v>74.875</c:v>
                </c:pt>
                <c:pt idx="29905">
                  <c:v>74.877604166666671</c:v>
                </c:pt>
                <c:pt idx="29906">
                  <c:v>74.880208333333329</c:v>
                </c:pt>
                <c:pt idx="29907">
                  <c:v>74.8828125</c:v>
                </c:pt>
                <c:pt idx="29908">
                  <c:v>74.885416666666671</c:v>
                </c:pt>
                <c:pt idx="29909">
                  <c:v>74.888020833333329</c:v>
                </c:pt>
                <c:pt idx="29910">
                  <c:v>74.890625</c:v>
                </c:pt>
                <c:pt idx="29911">
                  <c:v>74.893229166666671</c:v>
                </c:pt>
                <c:pt idx="29912">
                  <c:v>74.895833333333329</c:v>
                </c:pt>
                <c:pt idx="29913">
                  <c:v>74.8984375</c:v>
                </c:pt>
                <c:pt idx="29914">
                  <c:v>74.901041666666671</c:v>
                </c:pt>
                <c:pt idx="29915">
                  <c:v>74.903645833333329</c:v>
                </c:pt>
                <c:pt idx="29916">
                  <c:v>74.90625</c:v>
                </c:pt>
                <c:pt idx="29917">
                  <c:v>74.908854166666671</c:v>
                </c:pt>
                <c:pt idx="29918">
                  <c:v>74.911458333333329</c:v>
                </c:pt>
                <c:pt idx="29919">
                  <c:v>74.9140625</c:v>
                </c:pt>
                <c:pt idx="29920">
                  <c:v>74.916666666666671</c:v>
                </c:pt>
                <c:pt idx="29921">
                  <c:v>74.919270833333329</c:v>
                </c:pt>
                <c:pt idx="29922">
                  <c:v>74.921875</c:v>
                </c:pt>
                <c:pt idx="29923">
                  <c:v>74.924479166666671</c:v>
                </c:pt>
                <c:pt idx="29924">
                  <c:v>74.927083333333329</c:v>
                </c:pt>
                <c:pt idx="29925">
                  <c:v>74.9296875</c:v>
                </c:pt>
                <c:pt idx="29926">
                  <c:v>74.932291666666671</c:v>
                </c:pt>
                <c:pt idx="29927">
                  <c:v>74.934895833333329</c:v>
                </c:pt>
                <c:pt idx="29928">
                  <c:v>74.9375</c:v>
                </c:pt>
                <c:pt idx="29929">
                  <c:v>74.940104166666671</c:v>
                </c:pt>
                <c:pt idx="29930">
                  <c:v>74.942708333333329</c:v>
                </c:pt>
                <c:pt idx="29931">
                  <c:v>74.9453125</c:v>
                </c:pt>
                <c:pt idx="29932">
                  <c:v>74.947916666666671</c:v>
                </c:pt>
                <c:pt idx="29933">
                  <c:v>74.950520833333329</c:v>
                </c:pt>
                <c:pt idx="29934">
                  <c:v>74.953125</c:v>
                </c:pt>
                <c:pt idx="29935">
                  <c:v>74.955729166666671</c:v>
                </c:pt>
                <c:pt idx="29936">
                  <c:v>74.958333333333329</c:v>
                </c:pt>
                <c:pt idx="29937">
                  <c:v>74.9609375</c:v>
                </c:pt>
                <c:pt idx="29938">
                  <c:v>74.963541666666671</c:v>
                </c:pt>
                <c:pt idx="29939">
                  <c:v>74.966145833333329</c:v>
                </c:pt>
                <c:pt idx="29940">
                  <c:v>74.96875</c:v>
                </c:pt>
                <c:pt idx="29941">
                  <c:v>74.971354166666671</c:v>
                </c:pt>
                <c:pt idx="29942">
                  <c:v>74.973958333333329</c:v>
                </c:pt>
                <c:pt idx="29943">
                  <c:v>74.9765625</c:v>
                </c:pt>
                <c:pt idx="29944">
                  <c:v>74.979166666666671</c:v>
                </c:pt>
                <c:pt idx="29945">
                  <c:v>74.981770833333329</c:v>
                </c:pt>
                <c:pt idx="29946">
                  <c:v>74.984375</c:v>
                </c:pt>
                <c:pt idx="29947">
                  <c:v>74.986979166666671</c:v>
                </c:pt>
                <c:pt idx="29948">
                  <c:v>74.989583333333329</c:v>
                </c:pt>
                <c:pt idx="29949">
                  <c:v>74.9921875</c:v>
                </c:pt>
                <c:pt idx="29950">
                  <c:v>74.994791666666671</c:v>
                </c:pt>
                <c:pt idx="29951">
                  <c:v>74.997395833333329</c:v>
                </c:pt>
                <c:pt idx="29952">
                  <c:v>75</c:v>
                </c:pt>
                <c:pt idx="29953">
                  <c:v>75.002604166666671</c:v>
                </c:pt>
                <c:pt idx="29954">
                  <c:v>75.005208333333329</c:v>
                </c:pt>
                <c:pt idx="29955">
                  <c:v>75.0078125</c:v>
                </c:pt>
                <c:pt idx="29956">
                  <c:v>75.010416666666671</c:v>
                </c:pt>
                <c:pt idx="29957">
                  <c:v>75.013020833333329</c:v>
                </c:pt>
                <c:pt idx="29958">
                  <c:v>75.015625</c:v>
                </c:pt>
                <c:pt idx="29959">
                  <c:v>75.018229166666671</c:v>
                </c:pt>
                <c:pt idx="29960">
                  <c:v>75.020833333333329</c:v>
                </c:pt>
                <c:pt idx="29961">
                  <c:v>75.0234375</c:v>
                </c:pt>
                <c:pt idx="29962">
                  <c:v>75.026041666666671</c:v>
                </c:pt>
                <c:pt idx="29963">
                  <c:v>75.028645833333329</c:v>
                </c:pt>
                <c:pt idx="29964">
                  <c:v>75.03125</c:v>
                </c:pt>
                <c:pt idx="29965">
                  <c:v>75.033854166666671</c:v>
                </c:pt>
                <c:pt idx="29966">
                  <c:v>75.036458333333329</c:v>
                </c:pt>
                <c:pt idx="29967">
                  <c:v>75.0390625</c:v>
                </c:pt>
                <c:pt idx="29968">
                  <c:v>75.041666666666671</c:v>
                </c:pt>
                <c:pt idx="29969">
                  <c:v>75.044270833333329</c:v>
                </c:pt>
                <c:pt idx="29970">
                  <c:v>75.046875</c:v>
                </c:pt>
                <c:pt idx="29971">
                  <c:v>75.049479166666671</c:v>
                </c:pt>
                <c:pt idx="29972">
                  <c:v>75.052083333333329</c:v>
                </c:pt>
                <c:pt idx="29973">
                  <c:v>75.0546875</c:v>
                </c:pt>
                <c:pt idx="29974">
                  <c:v>75.057291666666671</c:v>
                </c:pt>
                <c:pt idx="29975">
                  <c:v>75.059895833333329</c:v>
                </c:pt>
                <c:pt idx="29976">
                  <c:v>75.0625</c:v>
                </c:pt>
                <c:pt idx="29977">
                  <c:v>75.065104166666671</c:v>
                </c:pt>
                <c:pt idx="29978">
                  <c:v>75.067708333333329</c:v>
                </c:pt>
                <c:pt idx="29979">
                  <c:v>75.0703125</c:v>
                </c:pt>
                <c:pt idx="29980">
                  <c:v>75.072916666666671</c:v>
                </c:pt>
                <c:pt idx="29981">
                  <c:v>75.075520833333329</c:v>
                </c:pt>
                <c:pt idx="29982">
                  <c:v>75.078125</c:v>
                </c:pt>
                <c:pt idx="29983">
                  <c:v>75.080729166666671</c:v>
                </c:pt>
                <c:pt idx="29984">
                  <c:v>75.083333333333329</c:v>
                </c:pt>
                <c:pt idx="29985">
                  <c:v>75.0859375</c:v>
                </c:pt>
                <c:pt idx="29986">
                  <c:v>75.088541666666671</c:v>
                </c:pt>
                <c:pt idx="29987">
                  <c:v>75.091145833333329</c:v>
                </c:pt>
                <c:pt idx="29988">
                  <c:v>75.09375</c:v>
                </c:pt>
                <c:pt idx="29989">
                  <c:v>75.096354166666671</c:v>
                </c:pt>
                <c:pt idx="29990">
                  <c:v>75.098958333333329</c:v>
                </c:pt>
                <c:pt idx="29991">
                  <c:v>75.1015625</c:v>
                </c:pt>
                <c:pt idx="29992">
                  <c:v>75.104166666666671</c:v>
                </c:pt>
                <c:pt idx="29993">
                  <c:v>75.106770833333329</c:v>
                </c:pt>
                <c:pt idx="29994">
                  <c:v>75.109375</c:v>
                </c:pt>
                <c:pt idx="29995">
                  <c:v>75.111979166666671</c:v>
                </c:pt>
                <c:pt idx="29996">
                  <c:v>75.114583333333329</c:v>
                </c:pt>
                <c:pt idx="29997">
                  <c:v>75.1171875</c:v>
                </c:pt>
                <c:pt idx="29998">
                  <c:v>75.119791666666671</c:v>
                </c:pt>
                <c:pt idx="29999">
                  <c:v>75.122395833333329</c:v>
                </c:pt>
                <c:pt idx="30000">
                  <c:v>75.125</c:v>
                </c:pt>
                <c:pt idx="30001">
                  <c:v>75.127604166666671</c:v>
                </c:pt>
                <c:pt idx="30002">
                  <c:v>75.130208333333329</c:v>
                </c:pt>
                <c:pt idx="30003">
                  <c:v>75.1328125</c:v>
                </c:pt>
                <c:pt idx="30004">
                  <c:v>75.135416666666671</c:v>
                </c:pt>
                <c:pt idx="30005">
                  <c:v>75.138020833333329</c:v>
                </c:pt>
                <c:pt idx="30006">
                  <c:v>75.140625</c:v>
                </c:pt>
                <c:pt idx="30007">
                  <c:v>75.143229166666671</c:v>
                </c:pt>
                <c:pt idx="30008">
                  <c:v>75.145833333333329</c:v>
                </c:pt>
                <c:pt idx="30009">
                  <c:v>75.1484375</c:v>
                </c:pt>
                <c:pt idx="30010">
                  <c:v>75.151041666666671</c:v>
                </c:pt>
                <c:pt idx="30011">
                  <c:v>75.153645833333329</c:v>
                </c:pt>
                <c:pt idx="30012">
                  <c:v>75.15625</c:v>
                </c:pt>
                <c:pt idx="30013">
                  <c:v>75.158854166666671</c:v>
                </c:pt>
                <c:pt idx="30014">
                  <c:v>75.161458333333329</c:v>
                </c:pt>
                <c:pt idx="30015">
                  <c:v>75.1640625</c:v>
                </c:pt>
                <c:pt idx="30016">
                  <c:v>75.166666666666671</c:v>
                </c:pt>
                <c:pt idx="30017">
                  <c:v>75.169270833333329</c:v>
                </c:pt>
                <c:pt idx="30018">
                  <c:v>75.171875</c:v>
                </c:pt>
                <c:pt idx="30019">
                  <c:v>75.174479166666671</c:v>
                </c:pt>
                <c:pt idx="30020">
                  <c:v>75.177083333333329</c:v>
                </c:pt>
                <c:pt idx="30021">
                  <c:v>75.1796875</c:v>
                </c:pt>
                <c:pt idx="30022">
                  <c:v>75.182291666666671</c:v>
                </c:pt>
                <c:pt idx="30023">
                  <c:v>75.184895833333329</c:v>
                </c:pt>
                <c:pt idx="30024">
                  <c:v>75.1875</c:v>
                </c:pt>
                <c:pt idx="30025">
                  <c:v>75.190104166666671</c:v>
                </c:pt>
                <c:pt idx="30026">
                  <c:v>75.192708333333329</c:v>
                </c:pt>
                <c:pt idx="30027">
                  <c:v>75.1953125</c:v>
                </c:pt>
                <c:pt idx="30028">
                  <c:v>75.197916666666671</c:v>
                </c:pt>
                <c:pt idx="30029">
                  <c:v>75.200520833333329</c:v>
                </c:pt>
                <c:pt idx="30030">
                  <c:v>75.203125</c:v>
                </c:pt>
                <c:pt idx="30031">
                  <c:v>75.205729166666671</c:v>
                </c:pt>
                <c:pt idx="30032">
                  <c:v>75.208333333333329</c:v>
                </c:pt>
                <c:pt idx="30033">
                  <c:v>75.2109375</c:v>
                </c:pt>
                <c:pt idx="30034">
                  <c:v>75.213541666666671</c:v>
                </c:pt>
                <c:pt idx="30035">
                  <c:v>75.216145833333329</c:v>
                </c:pt>
                <c:pt idx="30036">
                  <c:v>75.21875</c:v>
                </c:pt>
                <c:pt idx="30037">
                  <c:v>75.221354166666671</c:v>
                </c:pt>
                <c:pt idx="30038">
                  <c:v>75.223958333333329</c:v>
                </c:pt>
                <c:pt idx="30039">
                  <c:v>75.2265625</c:v>
                </c:pt>
                <c:pt idx="30040">
                  <c:v>75.229166666666671</c:v>
                </c:pt>
                <c:pt idx="30041">
                  <c:v>75.231770833333329</c:v>
                </c:pt>
                <c:pt idx="30042">
                  <c:v>75.234375</c:v>
                </c:pt>
                <c:pt idx="30043">
                  <c:v>75.236979166666671</c:v>
                </c:pt>
                <c:pt idx="30044">
                  <c:v>75.239583333333329</c:v>
                </c:pt>
                <c:pt idx="30045">
                  <c:v>75.2421875</c:v>
                </c:pt>
                <c:pt idx="30046">
                  <c:v>75.244791666666671</c:v>
                </c:pt>
                <c:pt idx="30047">
                  <c:v>75.247395833333329</c:v>
                </c:pt>
                <c:pt idx="30048">
                  <c:v>75.25</c:v>
                </c:pt>
                <c:pt idx="30049">
                  <c:v>75.252604166666671</c:v>
                </c:pt>
                <c:pt idx="30050">
                  <c:v>75.255208333333329</c:v>
                </c:pt>
                <c:pt idx="30051">
                  <c:v>75.2578125</c:v>
                </c:pt>
                <c:pt idx="30052">
                  <c:v>75.260416666666671</c:v>
                </c:pt>
                <c:pt idx="30053">
                  <c:v>75.263020833333329</c:v>
                </c:pt>
                <c:pt idx="30054">
                  <c:v>75.265625</c:v>
                </c:pt>
                <c:pt idx="30055">
                  <c:v>75.268229166666671</c:v>
                </c:pt>
                <c:pt idx="30056">
                  <c:v>75.270833333333329</c:v>
                </c:pt>
                <c:pt idx="30057">
                  <c:v>75.2734375</c:v>
                </c:pt>
                <c:pt idx="30058">
                  <c:v>75.276041666666671</c:v>
                </c:pt>
                <c:pt idx="30059">
                  <c:v>75.278645833333329</c:v>
                </c:pt>
                <c:pt idx="30060">
                  <c:v>75.28125</c:v>
                </c:pt>
                <c:pt idx="30061">
                  <c:v>75.283854166666671</c:v>
                </c:pt>
                <c:pt idx="30062">
                  <c:v>75.286458333333329</c:v>
                </c:pt>
                <c:pt idx="30063">
                  <c:v>75.2890625</c:v>
                </c:pt>
                <c:pt idx="30064">
                  <c:v>75.291666666666671</c:v>
                </c:pt>
                <c:pt idx="30065">
                  <c:v>75.294270833333329</c:v>
                </c:pt>
                <c:pt idx="30066">
                  <c:v>75.296875</c:v>
                </c:pt>
                <c:pt idx="30067">
                  <c:v>75.299479166666671</c:v>
                </c:pt>
                <c:pt idx="30068">
                  <c:v>75.302083333333329</c:v>
                </c:pt>
                <c:pt idx="30069">
                  <c:v>75.3046875</c:v>
                </c:pt>
                <c:pt idx="30070">
                  <c:v>75.307291666666671</c:v>
                </c:pt>
                <c:pt idx="30071">
                  <c:v>75.309895833333329</c:v>
                </c:pt>
                <c:pt idx="30072">
                  <c:v>75.3125</c:v>
                </c:pt>
                <c:pt idx="30073">
                  <c:v>75.315104166666671</c:v>
                </c:pt>
                <c:pt idx="30074">
                  <c:v>75.317708333333329</c:v>
                </c:pt>
                <c:pt idx="30075">
                  <c:v>75.3203125</c:v>
                </c:pt>
                <c:pt idx="30076">
                  <c:v>75.322916666666671</c:v>
                </c:pt>
                <c:pt idx="30077">
                  <c:v>75.325520833333329</c:v>
                </c:pt>
                <c:pt idx="30078">
                  <c:v>75.328125</c:v>
                </c:pt>
                <c:pt idx="30079">
                  <c:v>75.330729166666671</c:v>
                </c:pt>
                <c:pt idx="30080">
                  <c:v>75.333333333333329</c:v>
                </c:pt>
                <c:pt idx="30081">
                  <c:v>75.3359375</c:v>
                </c:pt>
                <c:pt idx="30082">
                  <c:v>75.338541666666671</c:v>
                </c:pt>
                <c:pt idx="30083">
                  <c:v>75.341145833333329</c:v>
                </c:pt>
                <c:pt idx="30084">
                  <c:v>75.34375</c:v>
                </c:pt>
                <c:pt idx="30085">
                  <c:v>75.346354166666671</c:v>
                </c:pt>
                <c:pt idx="30086">
                  <c:v>75.348958333333329</c:v>
                </c:pt>
                <c:pt idx="30087">
                  <c:v>75.3515625</c:v>
                </c:pt>
                <c:pt idx="30088">
                  <c:v>75.354166666666671</c:v>
                </c:pt>
                <c:pt idx="30089">
                  <c:v>75.356770833333329</c:v>
                </c:pt>
                <c:pt idx="30090">
                  <c:v>75.359375</c:v>
                </c:pt>
                <c:pt idx="30091">
                  <c:v>75.361979166666671</c:v>
                </c:pt>
                <c:pt idx="30092">
                  <c:v>75.364583333333329</c:v>
                </c:pt>
                <c:pt idx="30093">
                  <c:v>75.3671875</c:v>
                </c:pt>
                <c:pt idx="30094">
                  <c:v>75.369791666666671</c:v>
                </c:pt>
                <c:pt idx="30095">
                  <c:v>75.372395833333329</c:v>
                </c:pt>
                <c:pt idx="30096">
                  <c:v>75.375</c:v>
                </c:pt>
                <c:pt idx="30097">
                  <c:v>75.377604166666671</c:v>
                </c:pt>
                <c:pt idx="30098">
                  <c:v>75.380208333333329</c:v>
                </c:pt>
                <c:pt idx="30099">
                  <c:v>75.3828125</c:v>
                </c:pt>
                <c:pt idx="30100">
                  <c:v>75.385416666666671</c:v>
                </c:pt>
                <c:pt idx="30101">
                  <c:v>75.388020833333329</c:v>
                </c:pt>
                <c:pt idx="30102">
                  <c:v>75.390625</c:v>
                </c:pt>
                <c:pt idx="30103">
                  <c:v>75.393229166666671</c:v>
                </c:pt>
                <c:pt idx="30104">
                  <c:v>75.395833333333329</c:v>
                </c:pt>
                <c:pt idx="30105">
                  <c:v>75.3984375</c:v>
                </c:pt>
                <c:pt idx="30106">
                  <c:v>75.401041666666671</c:v>
                </c:pt>
                <c:pt idx="30107">
                  <c:v>75.403645833333329</c:v>
                </c:pt>
                <c:pt idx="30108">
                  <c:v>75.40625</c:v>
                </c:pt>
                <c:pt idx="30109">
                  <c:v>75.408854166666671</c:v>
                </c:pt>
                <c:pt idx="30110">
                  <c:v>75.411458333333329</c:v>
                </c:pt>
                <c:pt idx="30111">
                  <c:v>75.4140625</c:v>
                </c:pt>
                <c:pt idx="30112">
                  <c:v>75.416666666666671</c:v>
                </c:pt>
                <c:pt idx="30113">
                  <c:v>75.419270833333329</c:v>
                </c:pt>
                <c:pt idx="30114">
                  <c:v>75.421875</c:v>
                </c:pt>
                <c:pt idx="30115">
                  <c:v>75.424479166666671</c:v>
                </c:pt>
                <c:pt idx="30116">
                  <c:v>75.427083333333329</c:v>
                </c:pt>
                <c:pt idx="30117">
                  <c:v>75.4296875</c:v>
                </c:pt>
                <c:pt idx="30118">
                  <c:v>75.432291666666671</c:v>
                </c:pt>
                <c:pt idx="30119">
                  <c:v>75.434895833333329</c:v>
                </c:pt>
                <c:pt idx="30120">
                  <c:v>75.4375</c:v>
                </c:pt>
                <c:pt idx="30121">
                  <c:v>75.440104166666671</c:v>
                </c:pt>
                <c:pt idx="30122">
                  <c:v>75.442708333333329</c:v>
                </c:pt>
                <c:pt idx="30123">
                  <c:v>75.4453125</c:v>
                </c:pt>
                <c:pt idx="30124">
                  <c:v>75.447916666666671</c:v>
                </c:pt>
                <c:pt idx="30125">
                  <c:v>75.450520833333329</c:v>
                </c:pt>
                <c:pt idx="30126">
                  <c:v>75.453125</c:v>
                </c:pt>
                <c:pt idx="30127">
                  <c:v>75.455729166666671</c:v>
                </c:pt>
                <c:pt idx="30128">
                  <c:v>75.458333333333329</c:v>
                </c:pt>
                <c:pt idx="30129">
                  <c:v>75.4609375</c:v>
                </c:pt>
                <c:pt idx="30130">
                  <c:v>75.463541666666671</c:v>
                </c:pt>
                <c:pt idx="30131">
                  <c:v>75.466145833333329</c:v>
                </c:pt>
                <c:pt idx="30132">
                  <c:v>75.46875</c:v>
                </c:pt>
                <c:pt idx="30133">
                  <c:v>75.471354166666671</c:v>
                </c:pt>
                <c:pt idx="30134">
                  <c:v>75.473958333333329</c:v>
                </c:pt>
                <c:pt idx="30135">
                  <c:v>75.4765625</c:v>
                </c:pt>
                <c:pt idx="30136">
                  <c:v>75.479166666666671</c:v>
                </c:pt>
                <c:pt idx="30137">
                  <c:v>75.481770833333329</c:v>
                </c:pt>
                <c:pt idx="30138">
                  <c:v>75.484375</c:v>
                </c:pt>
                <c:pt idx="30139">
                  <c:v>75.486979166666671</c:v>
                </c:pt>
                <c:pt idx="30140">
                  <c:v>75.489583333333329</c:v>
                </c:pt>
                <c:pt idx="30141">
                  <c:v>75.4921875</c:v>
                </c:pt>
                <c:pt idx="30142">
                  <c:v>75.494791666666671</c:v>
                </c:pt>
                <c:pt idx="30143">
                  <c:v>75.497395833333329</c:v>
                </c:pt>
                <c:pt idx="30144">
                  <c:v>75.5</c:v>
                </c:pt>
                <c:pt idx="30145">
                  <c:v>75.502604166666671</c:v>
                </c:pt>
                <c:pt idx="30146">
                  <c:v>75.505208333333329</c:v>
                </c:pt>
                <c:pt idx="30147">
                  <c:v>75.5078125</c:v>
                </c:pt>
                <c:pt idx="30148">
                  <c:v>75.510416666666671</c:v>
                </c:pt>
                <c:pt idx="30149">
                  <c:v>75.513020833333329</c:v>
                </c:pt>
                <c:pt idx="30150">
                  <c:v>75.515625</c:v>
                </c:pt>
                <c:pt idx="30151">
                  <c:v>75.518229166666671</c:v>
                </c:pt>
                <c:pt idx="30152">
                  <c:v>75.520833333333329</c:v>
                </c:pt>
                <c:pt idx="30153">
                  <c:v>75.5234375</c:v>
                </c:pt>
                <c:pt idx="30154">
                  <c:v>75.526041666666671</c:v>
                </c:pt>
                <c:pt idx="30155">
                  <c:v>75.528645833333329</c:v>
                </c:pt>
                <c:pt idx="30156">
                  <c:v>75.53125</c:v>
                </c:pt>
                <c:pt idx="30157">
                  <c:v>75.533854166666671</c:v>
                </c:pt>
                <c:pt idx="30158">
                  <c:v>75.536458333333329</c:v>
                </c:pt>
                <c:pt idx="30159">
                  <c:v>75.5390625</c:v>
                </c:pt>
                <c:pt idx="30160">
                  <c:v>75.541666666666671</c:v>
                </c:pt>
                <c:pt idx="30161">
                  <c:v>75.544270833333329</c:v>
                </c:pt>
                <c:pt idx="30162">
                  <c:v>75.546875</c:v>
                </c:pt>
                <c:pt idx="30163">
                  <c:v>75.549479166666671</c:v>
                </c:pt>
                <c:pt idx="30164">
                  <c:v>75.552083333333329</c:v>
                </c:pt>
                <c:pt idx="30165">
                  <c:v>75.5546875</c:v>
                </c:pt>
                <c:pt idx="30166">
                  <c:v>75.557291666666671</c:v>
                </c:pt>
                <c:pt idx="30167">
                  <c:v>75.559895833333329</c:v>
                </c:pt>
                <c:pt idx="30168">
                  <c:v>75.5625</c:v>
                </c:pt>
                <c:pt idx="30169">
                  <c:v>75.565104166666671</c:v>
                </c:pt>
                <c:pt idx="30170">
                  <c:v>75.567708333333329</c:v>
                </c:pt>
                <c:pt idx="30171">
                  <c:v>75.5703125</c:v>
                </c:pt>
                <c:pt idx="30172">
                  <c:v>75.572916666666671</c:v>
                </c:pt>
                <c:pt idx="30173">
                  <c:v>75.575520833333329</c:v>
                </c:pt>
                <c:pt idx="30174">
                  <c:v>75.578125</c:v>
                </c:pt>
                <c:pt idx="30175">
                  <c:v>75.580729166666671</c:v>
                </c:pt>
                <c:pt idx="30176">
                  <c:v>75.583333333333329</c:v>
                </c:pt>
                <c:pt idx="30177">
                  <c:v>75.5859375</c:v>
                </c:pt>
                <c:pt idx="30178">
                  <c:v>75.588541666666671</c:v>
                </c:pt>
                <c:pt idx="30179">
                  <c:v>75.591145833333329</c:v>
                </c:pt>
                <c:pt idx="30180">
                  <c:v>75.59375</c:v>
                </c:pt>
                <c:pt idx="30181">
                  <c:v>75.596354166666671</c:v>
                </c:pt>
                <c:pt idx="30182">
                  <c:v>75.598958333333329</c:v>
                </c:pt>
                <c:pt idx="30183">
                  <c:v>75.6015625</c:v>
                </c:pt>
                <c:pt idx="30184">
                  <c:v>75.604166666666671</c:v>
                </c:pt>
                <c:pt idx="30185">
                  <c:v>75.606770833333329</c:v>
                </c:pt>
                <c:pt idx="30186">
                  <c:v>75.609375</c:v>
                </c:pt>
                <c:pt idx="30187">
                  <c:v>75.611979166666671</c:v>
                </c:pt>
                <c:pt idx="30188">
                  <c:v>75.614583333333329</c:v>
                </c:pt>
                <c:pt idx="30189">
                  <c:v>75.6171875</c:v>
                </c:pt>
                <c:pt idx="30190">
                  <c:v>75.619791666666671</c:v>
                </c:pt>
                <c:pt idx="30191">
                  <c:v>75.622395833333329</c:v>
                </c:pt>
                <c:pt idx="30192">
                  <c:v>75.625</c:v>
                </c:pt>
                <c:pt idx="30193">
                  <c:v>75.627604166666671</c:v>
                </c:pt>
                <c:pt idx="30194">
                  <c:v>75.630208333333329</c:v>
                </c:pt>
                <c:pt idx="30195">
                  <c:v>75.6328125</c:v>
                </c:pt>
                <c:pt idx="30196">
                  <c:v>75.635416666666671</c:v>
                </c:pt>
                <c:pt idx="30197">
                  <c:v>75.638020833333329</c:v>
                </c:pt>
                <c:pt idx="30198">
                  <c:v>75.640625</c:v>
                </c:pt>
                <c:pt idx="30199">
                  <c:v>75.643229166666671</c:v>
                </c:pt>
                <c:pt idx="30200">
                  <c:v>75.645833333333329</c:v>
                </c:pt>
                <c:pt idx="30201">
                  <c:v>75.6484375</c:v>
                </c:pt>
                <c:pt idx="30202">
                  <c:v>75.651041666666671</c:v>
                </c:pt>
                <c:pt idx="30203">
                  <c:v>75.653645833333329</c:v>
                </c:pt>
                <c:pt idx="30204">
                  <c:v>75.65625</c:v>
                </c:pt>
                <c:pt idx="30205">
                  <c:v>75.658854166666671</c:v>
                </c:pt>
                <c:pt idx="30206">
                  <c:v>75.661458333333329</c:v>
                </c:pt>
                <c:pt idx="30207">
                  <c:v>75.6640625</c:v>
                </c:pt>
                <c:pt idx="30208">
                  <c:v>75.666666666666671</c:v>
                </c:pt>
                <c:pt idx="30209">
                  <c:v>75.669270833333329</c:v>
                </c:pt>
                <c:pt idx="30210">
                  <c:v>75.671875</c:v>
                </c:pt>
                <c:pt idx="30211">
                  <c:v>75.674479166666671</c:v>
                </c:pt>
                <c:pt idx="30212">
                  <c:v>75.677083333333329</c:v>
                </c:pt>
                <c:pt idx="30213">
                  <c:v>75.6796875</c:v>
                </c:pt>
                <c:pt idx="30214">
                  <c:v>75.682291666666671</c:v>
                </c:pt>
                <c:pt idx="30215">
                  <c:v>75.684895833333329</c:v>
                </c:pt>
                <c:pt idx="30216">
                  <c:v>75.6875</c:v>
                </c:pt>
                <c:pt idx="30217">
                  <c:v>75.690104166666671</c:v>
                </c:pt>
                <c:pt idx="30218">
                  <c:v>75.692708333333329</c:v>
                </c:pt>
                <c:pt idx="30219">
                  <c:v>75.6953125</c:v>
                </c:pt>
                <c:pt idx="30220">
                  <c:v>75.697916666666671</c:v>
                </c:pt>
                <c:pt idx="30221">
                  <c:v>75.700520833333329</c:v>
                </c:pt>
                <c:pt idx="30222">
                  <c:v>75.703125</c:v>
                </c:pt>
                <c:pt idx="30223">
                  <c:v>75.705729166666671</c:v>
                </c:pt>
                <c:pt idx="30224">
                  <c:v>75.708333333333329</c:v>
                </c:pt>
                <c:pt idx="30225">
                  <c:v>75.7109375</c:v>
                </c:pt>
                <c:pt idx="30226">
                  <c:v>75.713541666666671</c:v>
                </c:pt>
                <c:pt idx="30227">
                  <c:v>75.716145833333329</c:v>
                </c:pt>
                <c:pt idx="30228">
                  <c:v>75.71875</c:v>
                </c:pt>
                <c:pt idx="30229">
                  <c:v>75.721354166666671</c:v>
                </c:pt>
                <c:pt idx="30230">
                  <c:v>75.723958333333329</c:v>
                </c:pt>
                <c:pt idx="30231">
                  <c:v>75.7265625</c:v>
                </c:pt>
                <c:pt idx="30232">
                  <c:v>75.729166666666671</c:v>
                </c:pt>
                <c:pt idx="30233">
                  <c:v>75.731770833333329</c:v>
                </c:pt>
                <c:pt idx="30234">
                  <c:v>75.734375</c:v>
                </c:pt>
                <c:pt idx="30235">
                  <c:v>75.736979166666671</c:v>
                </c:pt>
                <c:pt idx="30236">
                  <c:v>75.739583333333329</c:v>
                </c:pt>
                <c:pt idx="30237">
                  <c:v>75.7421875</c:v>
                </c:pt>
                <c:pt idx="30238">
                  <c:v>75.744791666666671</c:v>
                </c:pt>
                <c:pt idx="30239">
                  <c:v>75.747395833333329</c:v>
                </c:pt>
                <c:pt idx="30240">
                  <c:v>75.75</c:v>
                </c:pt>
                <c:pt idx="30241">
                  <c:v>75.752604166666671</c:v>
                </c:pt>
                <c:pt idx="30242">
                  <c:v>75.755208333333329</c:v>
                </c:pt>
                <c:pt idx="30243">
                  <c:v>75.7578125</c:v>
                </c:pt>
                <c:pt idx="30244">
                  <c:v>75.760416666666671</c:v>
                </c:pt>
                <c:pt idx="30245">
                  <c:v>75.763020833333329</c:v>
                </c:pt>
                <c:pt idx="30246">
                  <c:v>75.765625</c:v>
                </c:pt>
                <c:pt idx="30247">
                  <c:v>75.768229166666671</c:v>
                </c:pt>
                <c:pt idx="30248">
                  <c:v>75.770833333333329</c:v>
                </c:pt>
                <c:pt idx="30249">
                  <c:v>75.7734375</c:v>
                </c:pt>
                <c:pt idx="30250">
                  <c:v>75.776041666666671</c:v>
                </c:pt>
                <c:pt idx="30251">
                  <c:v>75.778645833333329</c:v>
                </c:pt>
                <c:pt idx="30252">
                  <c:v>75.78125</c:v>
                </c:pt>
                <c:pt idx="30253">
                  <c:v>75.783854166666671</c:v>
                </c:pt>
                <c:pt idx="30254">
                  <c:v>75.786458333333329</c:v>
                </c:pt>
                <c:pt idx="30255">
                  <c:v>75.7890625</c:v>
                </c:pt>
                <c:pt idx="30256">
                  <c:v>75.791666666666671</c:v>
                </c:pt>
                <c:pt idx="30257">
                  <c:v>75.794270833333329</c:v>
                </c:pt>
                <c:pt idx="30258">
                  <c:v>75.796875</c:v>
                </c:pt>
                <c:pt idx="30259">
                  <c:v>75.799479166666671</c:v>
                </c:pt>
                <c:pt idx="30260">
                  <c:v>75.802083333333329</c:v>
                </c:pt>
                <c:pt idx="30261">
                  <c:v>75.8046875</c:v>
                </c:pt>
                <c:pt idx="30262">
                  <c:v>75.807291666666671</c:v>
                </c:pt>
                <c:pt idx="30263">
                  <c:v>75.809895833333329</c:v>
                </c:pt>
                <c:pt idx="30264">
                  <c:v>75.8125</c:v>
                </c:pt>
                <c:pt idx="30265">
                  <c:v>75.815104166666671</c:v>
                </c:pt>
                <c:pt idx="30266">
                  <c:v>75.817708333333329</c:v>
                </c:pt>
                <c:pt idx="30267">
                  <c:v>75.8203125</c:v>
                </c:pt>
                <c:pt idx="30268">
                  <c:v>75.822916666666671</c:v>
                </c:pt>
                <c:pt idx="30269">
                  <c:v>75.825520833333329</c:v>
                </c:pt>
                <c:pt idx="30270">
                  <c:v>75.828125</c:v>
                </c:pt>
                <c:pt idx="30271">
                  <c:v>75.830729166666671</c:v>
                </c:pt>
                <c:pt idx="30272">
                  <c:v>75.833333333333329</c:v>
                </c:pt>
                <c:pt idx="30273">
                  <c:v>75.8359375</c:v>
                </c:pt>
                <c:pt idx="30274">
                  <c:v>75.838541666666671</c:v>
                </c:pt>
                <c:pt idx="30275">
                  <c:v>75.841145833333329</c:v>
                </c:pt>
                <c:pt idx="30276">
                  <c:v>75.84375</c:v>
                </c:pt>
                <c:pt idx="30277">
                  <c:v>75.846354166666671</c:v>
                </c:pt>
                <c:pt idx="30278">
                  <c:v>75.848958333333329</c:v>
                </c:pt>
                <c:pt idx="30279">
                  <c:v>75.8515625</c:v>
                </c:pt>
                <c:pt idx="30280">
                  <c:v>75.854166666666671</c:v>
                </c:pt>
                <c:pt idx="30281">
                  <c:v>75.856770833333329</c:v>
                </c:pt>
                <c:pt idx="30282">
                  <c:v>75.859375</c:v>
                </c:pt>
                <c:pt idx="30283">
                  <c:v>75.861979166666671</c:v>
                </c:pt>
                <c:pt idx="30284">
                  <c:v>75.864583333333329</c:v>
                </c:pt>
                <c:pt idx="30285">
                  <c:v>75.8671875</c:v>
                </c:pt>
                <c:pt idx="30286">
                  <c:v>75.869791666666671</c:v>
                </c:pt>
                <c:pt idx="30287">
                  <c:v>75.872395833333329</c:v>
                </c:pt>
                <c:pt idx="30288">
                  <c:v>75.875</c:v>
                </c:pt>
                <c:pt idx="30289">
                  <c:v>75.877604166666671</c:v>
                </c:pt>
                <c:pt idx="30290">
                  <c:v>75.880208333333329</c:v>
                </c:pt>
                <c:pt idx="30291">
                  <c:v>75.8828125</c:v>
                </c:pt>
                <c:pt idx="30292">
                  <c:v>75.885416666666671</c:v>
                </c:pt>
                <c:pt idx="30293">
                  <c:v>75.888020833333329</c:v>
                </c:pt>
                <c:pt idx="30294">
                  <c:v>75.890625</c:v>
                </c:pt>
                <c:pt idx="30295">
                  <c:v>75.893229166666671</c:v>
                </c:pt>
                <c:pt idx="30296">
                  <c:v>75.895833333333329</c:v>
                </c:pt>
                <c:pt idx="30297">
                  <c:v>75.8984375</c:v>
                </c:pt>
                <c:pt idx="30298">
                  <c:v>75.901041666666671</c:v>
                </c:pt>
                <c:pt idx="30299">
                  <c:v>75.903645833333329</c:v>
                </c:pt>
                <c:pt idx="30300">
                  <c:v>75.90625</c:v>
                </c:pt>
                <c:pt idx="30301">
                  <c:v>75.908854166666671</c:v>
                </c:pt>
                <c:pt idx="30302">
                  <c:v>75.911458333333329</c:v>
                </c:pt>
                <c:pt idx="30303">
                  <c:v>75.9140625</c:v>
                </c:pt>
                <c:pt idx="30304">
                  <c:v>75.916666666666671</c:v>
                </c:pt>
                <c:pt idx="30305">
                  <c:v>75.919270833333329</c:v>
                </c:pt>
                <c:pt idx="30306">
                  <c:v>75.921875</c:v>
                </c:pt>
                <c:pt idx="30307">
                  <c:v>75.924479166666671</c:v>
                </c:pt>
                <c:pt idx="30308">
                  <c:v>75.927083333333329</c:v>
                </c:pt>
                <c:pt idx="30309">
                  <c:v>75.9296875</c:v>
                </c:pt>
                <c:pt idx="30310">
                  <c:v>75.932291666666671</c:v>
                </c:pt>
                <c:pt idx="30311">
                  <c:v>75.934895833333329</c:v>
                </c:pt>
                <c:pt idx="30312">
                  <c:v>75.9375</c:v>
                </c:pt>
                <c:pt idx="30313">
                  <c:v>75.940104166666671</c:v>
                </c:pt>
                <c:pt idx="30314">
                  <c:v>75.942708333333329</c:v>
                </c:pt>
                <c:pt idx="30315">
                  <c:v>75.9453125</c:v>
                </c:pt>
                <c:pt idx="30316">
                  <c:v>75.947916666666671</c:v>
                </c:pt>
                <c:pt idx="30317">
                  <c:v>75.950520833333329</c:v>
                </c:pt>
                <c:pt idx="30318">
                  <c:v>75.953125</c:v>
                </c:pt>
                <c:pt idx="30319">
                  <c:v>75.955729166666671</c:v>
                </c:pt>
                <c:pt idx="30320">
                  <c:v>75.958333333333329</c:v>
                </c:pt>
                <c:pt idx="30321">
                  <c:v>75.9609375</c:v>
                </c:pt>
                <c:pt idx="30322">
                  <c:v>75.963541666666671</c:v>
                </c:pt>
                <c:pt idx="30323">
                  <c:v>75.966145833333329</c:v>
                </c:pt>
                <c:pt idx="30324">
                  <c:v>75.96875</c:v>
                </c:pt>
                <c:pt idx="30325">
                  <c:v>75.971354166666671</c:v>
                </c:pt>
                <c:pt idx="30326">
                  <c:v>75.973958333333329</c:v>
                </c:pt>
                <c:pt idx="30327">
                  <c:v>75.9765625</c:v>
                </c:pt>
                <c:pt idx="30328">
                  <c:v>75.979166666666671</c:v>
                </c:pt>
                <c:pt idx="30329">
                  <c:v>75.981770833333329</c:v>
                </c:pt>
                <c:pt idx="30330">
                  <c:v>75.984375</c:v>
                </c:pt>
                <c:pt idx="30331">
                  <c:v>75.986979166666671</c:v>
                </c:pt>
                <c:pt idx="30332">
                  <c:v>75.989583333333329</c:v>
                </c:pt>
                <c:pt idx="30333">
                  <c:v>75.9921875</c:v>
                </c:pt>
                <c:pt idx="30334">
                  <c:v>75.994791666666671</c:v>
                </c:pt>
                <c:pt idx="30335">
                  <c:v>75.997395833333329</c:v>
                </c:pt>
                <c:pt idx="30336">
                  <c:v>76</c:v>
                </c:pt>
                <c:pt idx="30337">
                  <c:v>76.002604166666671</c:v>
                </c:pt>
                <c:pt idx="30338">
                  <c:v>76.005208333333329</c:v>
                </c:pt>
                <c:pt idx="30339">
                  <c:v>76.0078125</c:v>
                </c:pt>
                <c:pt idx="30340">
                  <c:v>76.010416666666671</c:v>
                </c:pt>
                <c:pt idx="30341">
                  <c:v>76.013020833333329</c:v>
                </c:pt>
                <c:pt idx="30342">
                  <c:v>76.015625</c:v>
                </c:pt>
                <c:pt idx="30343">
                  <c:v>76.018229166666671</c:v>
                </c:pt>
                <c:pt idx="30344">
                  <c:v>76.020833333333329</c:v>
                </c:pt>
                <c:pt idx="30345">
                  <c:v>76.0234375</c:v>
                </c:pt>
                <c:pt idx="30346">
                  <c:v>76.026041666666671</c:v>
                </c:pt>
                <c:pt idx="30347">
                  <c:v>76.028645833333329</c:v>
                </c:pt>
                <c:pt idx="30348">
                  <c:v>76.03125</c:v>
                </c:pt>
                <c:pt idx="30349">
                  <c:v>76.033854166666671</c:v>
                </c:pt>
                <c:pt idx="30350">
                  <c:v>76.036458333333329</c:v>
                </c:pt>
                <c:pt idx="30351">
                  <c:v>76.0390625</c:v>
                </c:pt>
                <c:pt idx="30352">
                  <c:v>76.041666666666671</c:v>
                </c:pt>
                <c:pt idx="30353">
                  <c:v>76.044270833333329</c:v>
                </c:pt>
                <c:pt idx="30354">
                  <c:v>76.046875</c:v>
                </c:pt>
                <c:pt idx="30355">
                  <c:v>76.049479166666671</c:v>
                </c:pt>
                <c:pt idx="30356">
                  <c:v>76.052083333333329</c:v>
                </c:pt>
                <c:pt idx="30357">
                  <c:v>76.0546875</c:v>
                </c:pt>
                <c:pt idx="30358">
                  <c:v>76.057291666666671</c:v>
                </c:pt>
                <c:pt idx="30359">
                  <c:v>76.059895833333329</c:v>
                </c:pt>
                <c:pt idx="30360">
                  <c:v>76.0625</c:v>
                </c:pt>
                <c:pt idx="30361">
                  <c:v>76.065104166666671</c:v>
                </c:pt>
                <c:pt idx="30362">
                  <c:v>76.067708333333329</c:v>
                </c:pt>
                <c:pt idx="30363">
                  <c:v>76.0703125</c:v>
                </c:pt>
                <c:pt idx="30364">
                  <c:v>76.072916666666671</c:v>
                </c:pt>
                <c:pt idx="30365">
                  <c:v>76.075520833333329</c:v>
                </c:pt>
                <c:pt idx="30366">
                  <c:v>76.078125</c:v>
                </c:pt>
                <c:pt idx="30367">
                  <c:v>76.080729166666671</c:v>
                </c:pt>
                <c:pt idx="30368">
                  <c:v>76.083333333333329</c:v>
                </c:pt>
                <c:pt idx="30369">
                  <c:v>76.0859375</c:v>
                </c:pt>
                <c:pt idx="30370">
                  <c:v>76.088541666666671</c:v>
                </c:pt>
                <c:pt idx="30371">
                  <c:v>76.091145833333329</c:v>
                </c:pt>
                <c:pt idx="30372">
                  <c:v>76.09375</c:v>
                </c:pt>
                <c:pt idx="30373">
                  <c:v>76.096354166666671</c:v>
                </c:pt>
                <c:pt idx="30374">
                  <c:v>76.098958333333329</c:v>
                </c:pt>
                <c:pt idx="30375">
                  <c:v>76.1015625</c:v>
                </c:pt>
                <c:pt idx="30376">
                  <c:v>76.104166666666671</c:v>
                </c:pt>
                <c:pt idx="30377">
                  <c:v>76.106770833333329</c:v>
                </c:pt>
                <c:pt idx="30378">
                  <c:v>76.109375</c:v>
                </c:pt>
                <c:pt idx="30379">
                  <c:v>76.111979166666671</c:v>
                </c:pt>
                <c:pt idx="30380">
                  <c:v>76.114583333333329</c:v>
                </c:pt>
                <c:pt idx="30381">
                  <c:v>76.1171875</c:v>
                </c:pt>
                <c:pt idx="30382">
                  <c:v>76.119791666666671</c:v>
                </c:pt>
                <c:pt idx="30383">
                  <c:v>76.122395833333329</c:v>
                </c:pt>
                <c:pt idx="30384">
                  <c:v>76.125</c:v>
                </c:pt>
                <c:pt idx="30385">
                  <c:v>76.127604166666671</c:v>
                </c:pt>
                <c:pt idx="30386">
                  <c:v>76.130208333333329</c:v>
                </c:pt>
                <c:pt idx="30387">
                  <c:v>76.1328125</c:v>
                </c:pt>
                <c:pt idx="30388">
                  <c:v>76.135416666666671</c:v>
                </c:pt>
                <c:pt idx="30389">
                  <c:v>76.138020833333329</c:v>
                </c:pt>
                <c:pt idx="30390">
                  <c:v>76.140625</c:v>
                </c:pt>
                <c:pt idx="30391">
                  <c:v>76.143229166666671</c:v>
                </c:pt>
                <c:pt idx="30392">
                  <c:v>76.145833333333329</c:v>
                </c:pt>
                <c:pt idx="30393">
                  <c:v>76.1484375</c:v>
                </c:pt>
                <c:pt idx="30394">
                  <c:v>76.151041666666671</c:v>
                </c:pt>
                <c:pt idx="30395">
                  <c:v>76.153645833333329</c:v>
                </c:pt>
                <c:pt idx="30396">
                  <c:v>76.15625</c:v>
                </c:pt>
                <c:pt idx="30397">
                  <c:v>76.158854166666671</c:v>
                </c:pt>
                <c:pt idx="30398">
                  <c:v>76.161458333333329</c:v>
                </c:pt>
                <c:pt idx="30399">
                  <c:v>76.1640625</c:v>
                </c:pt>
                <c:pt idx="30400">
                  <c:v>76.166666666666671</c:v>
                </c:pt>
                <c:pt idx="30401">
                  <c:v>76.169270833333329</c:v>
                </c:pt>
                <c:pt idx="30402">
                  <c:v>76.171875</c:v>
                </c:pt>
                <c:pt idx="30403">
                  <c:v>76.174479166666671</c:v>
                </c:pt>
                <c:pt idx="30404">
                  <c:v>76.177083333333329</c:v>
                </c:pt>
                <c:pt idx="30405">
                  <c:v>76.1796875</c:v>
                </c:pt>
                <c:pt idx="30406">
                  <c:v>76.182291666666671</c:v>
                </c:pt>
                <c:pt idx="30407">
                  <c:v>76.184895833333329</c:v>
                </c:pt>
                <c:pt idx="30408">
                  <c:v>76.1875</c:v>
                </c:pt>
                <c:pt idx="30409">
                  <c:v>76.190104166666671</c:v>
                </c:pt>
                <c:pt idx="30410">
                  <c:v>76.192708333333329</c:v>
                </c:pt>
                <c:pt idx="30411">
                  <c:v>76.1953125</c:v>
                </c:pt>
                <c:pt idx="30412">
                  <c:v>76.197916666666671</c:v>
                </c:pt>
                <c:pt idx="30413">
                  <c:v>76.200520833333329</c:v>
                </c:pt>
                <c:pt idx="30414">
                  <c:v>76.203125</c:v>
                </c:pt>
                <c:pt idx="30415">
                  <c:v>76.205729166666671</c:v>
                </c:pt>
                <c:pt idx="30416">
                  <c:v>76.208333333333329</c:v>
                </c:pt>
                <c:pt idx="30417">
                  <c:v>76.2109375</c:v>
                </c:pt>
                <c:pt idx="30418">
                  <c:v>76.213541666666671</c:v>
                </c:pt>
                <c:pt idx="30419">
                  <c:v>76.216145833333329</c:v>
                </c:pt>
                <c:pt idx="30420">
                  <c:v>76.21875</c:v>
                </c:pt>
                <c:pt idx="30421">
                  <c:v>76.221354166666671</c:v>
                </c:pt>
                <c:pt idx="30422">
                  <c:v>76.223958333333329</c:v>
                </c:pt>
                <c:pt idx="30423">
                  <c:v>76.2265625</c:v>
                </c:pt>
                <c:pt idx="30424">
                  <c:v>76.229166666666671</c:v>
                </c:pt>
                <c:pt idx="30425">
                  <c:v>76.231770833333329</c:v>
                </c:pt>
                <c:pt idx="30426">
                  <c:v>76.234375</c:v>
                </c:pt>
                <c:pt idx="30427">
                  <c:v>76.236979166666671</c:v>
                </c:pt>
                <c:pt idx="30428">
                  <c:v>76.239583333333329</c:v>
                </c:pt>
                <c:pt idx="30429">
                  <c:v>76.2421875</c:v>
                </c:pt>
                <c:pt idx="30430">
                  <c:v>76.244791666666671</c:v>
                </c:pt>
                <c:pt idx="30431">
                  <c:v>76.247395833333329</c:v>
                </c:pt>
                <c:pt idx="30432">
                  <c:v>76.25</c:v>
                </c:pt>
                <c:pt idx="30433">
                  <c:v>76.252604166666671</c:v>
                </c:pt>
                <c:pt idx="30434">
                  <c:v>76.255208333333329</c:v>
                </c:pt>
                <c:pt idx="30435">
                  <c:v>76.2578125</c:v>
                </c:pt>
                <c:pt idx="30436">
                  <c:v>76.260416666666671</c:v>
                </c:pt>
                <c:pt idx="30437">
                  <c:v>76.263020833333329</c:v>
                </c:pt>
                <c:pt idx="30438">
                  <c:v>76.265625</c:v>
                </c:pt>
                <c:pt idx="30439">
                  <c:v>76.268229166666671</c:v>
                </c:pt>
                <c:pt idx="30440">
                  <c:v>76.270833333333329</c:v>
                </c:pt>
                <c:pt idx="30441">
                  <c:v>76.2734375</c:v>
                </c:pt>
                <c:pt idx="30442">
                  <c:v>76.276041666666671</c:v>
                </c:pt>
                <c:pt idx="30443">
                  <c:v>76.278645833333329</c:v>
                </c:pt>
                <c:pt idx="30444">
                  <c:v>76.28125</c:v>
                </c:pt>
                <c:pt idx="30445">
                  <c:v>76.283854166666671</c:v>
                </c:pt>
                <c:pt idx="30446">
                  <c:v>76.286458333333329</c:v>
                </c:pt>
                <c:pt idx="30447">
                  <c:v>76.2890625</c:v>
                </c:pt>
                <c:pt idx="30448">
                  <c:v>76.291666666666671</c:v>
                </c:pt>
                <c:pt idx="30449">
                  <c:v>76.294270833333329</c:v>
                </c:pt>
                <c:pt idx="30450">
                  <c:v>76.296875</c:v>
                </c:pt>
                <c:pt idx="30451">
                  <c:v>76.299479166666671</c:v>
                </c:pt>
                <c:pt idx="30452">
                  <c:v>76.302083333333329</c:v>
                </c:pt>
                <c:pt idx="30453">
                  <c:v>76.3046875</c:v>
                </c:pt>
                <c:pt idx="30454">
                  <c:v>76.307291666666671</c:v>
                </c:pt>
                <c:pt idx="30455">
                  <c:v>76.309895833333329</c:v>
                </c:pt>
                <c:pt idx="30456">
                  <c:v>76.3125</c:v>
                </c:pt>
                <c:pt idx="30457">
                  <c:v>76.315104166666671</c:v>
                </c:pt>
                <c:pt idx="30458">
                  <c:v>76.317708333333329</c:v>
                </c:pt>
                <c:pt idx="30459">
                  <c:v>76.3203125</c:v>
                </c:pt>
                <c:pt idx="30460">
                  <c:v>76.322916666666671</c:v>
                </c:pt>
                <c:pt idx="30461">
                  <c:v>76.325520833333329</c:v>
                </c:pt>
                <c:pt idx="30462">
                  <c:v>76.328125</c:v>
                </c:pt>
                <c:pt idx="30463">
                  <c:v>76.330729166666671</c:v>
                </c:pt>
                <c:pt idx="30464">
                  <c:v>76.333333333333329</c:v>
                </c:pt>
                <c:pt idx="30465">
                  <c:v>76.3359375</c:v>
                </c:pt>
                <c:pt idx="30466">
                  <c:v>76.338541666666671</c:v>
                </c:pt>
                <c:pt idx="30467">
                  <c:v>76.341145833333329</c:v>
                </c:pt>
                <c:pt idx="30468">
                  <c:v>76.34375</c:v>
                </c:pt>
                <c:pt idx="30469">
                  <c:v>76.346354166666671</c:v>
                </c:pt>
                <c:pt idx="30470">
                  <c:v>76.348958333333329</c:v>
                </c:pt>
                <c:pt idx="30471">
                  <c:v>76.3515625</c:v>
                </c:pt>
                <c:pt idx="30472">
                  <c:v>76.354166666666671</c:v>
                </c:pt>
                <c:pt idx="30473">
                  <c:v>76.356770833333329</c:v>
                </c:pt>
                <c:pt idx="30474">
                  <c:v>76.359375</c:v>
                </c:pt>
                <c:pt idx="30475">
                  <c:v>76.361979166666671</c:v>
                </c:pt>
                <c:pt idx="30476">
                  <c:v>76.364583333333329</c:v>
                </c:pt>
                <c:pt idx="30477">
                  <c:v>76.3671875</c:v>
                </c:pt>
                <c:pt idx="30478">
                  <c:v>76.369791666666671</c:v>
                </c:pt>
                <c:pt idx="30479">
                  <c:v>76.372395833333329</c:v>
                </c:pt>
                <c:pt idx="30480">
                  <c:v>76.375</c:v>
                </c:pt>
                <c:pt idx="30481">
                  <c:v>76.377604166666671</c:v>
                </c:pt>
                <c:pt idx="30482">
                  <c:v>76.380208333333329</c:v>
                </c:pt>
                <c:pt idx="30483">
                  <c:v>76.3828125</c:v>
                </c:pt>
                <c:pt idx="30484">
                  <c:v>76.385416666666671</c:v>
                </c:pt>
                <c:pt idx="30485">
                  <c:v>76.388020833333329</c:v>
                </c:pt>
                <c:pt idx="30486">
                  <c:v>76.390625</c:v>
                </c:pt>
                <c:pt idx="30487">
                  <c:v>76.393229166666671</c:v>
                </c:pt>
                <c:pt idx="30488">
                  <c:v>76.395833333333329</c:v>
                </c:pt>
                <c:pt idx="30489">
                  <c:v>76.3984375</c:v>
                </c:pt>
                <c:pt idx="30490">
                  <c:v>76.401041666666671</c:v>
                </c:pt>
                <c:pt idx="30491">
                  <c:v>76.403645833333329</c:v>
                </c:pt>
                <c:pt idx="30492">
                  <c:v>76.40625</c:v>
                </c:pt>
                <c:pt idx="30493">
                  <c:v>76.408854166666671</c:v>
                </c:pt>
                <c:pt idx="30494">
                  <c:v>76.411458333333329</c:v>
                </c:pt>
                <c:pt idx="30495">
                  <c:v>76.4140625</c:v>
                </c:pt>
                <c:pt idx="30496">
                  <c:v>76.416666666666671</c:v>
                </c:pt>
                <c:pt idx="30497">
                  <c:v>76.419270833333329</c:v>
                </c:pt>
                <c:pt idx="30498">
                  <c:v>76.421875</c:v>
                </c:pt>
                <c:pt idx="30499">
                  <c:v>76.424479166666671</c:v>
                </c:pt>
                <c:pt idx="30500">
                  <c:v>76.427083333333329</c:v>
                </c:pt>
                <c:pt idx="30501">
                  <c:v>76.4296875</c:v>
                </c:pt>
                <c:pt idx="30502">
                  <c:v>76.432291666666671</c:v>
                </c:pt>
                <c:pt idx="30503">
                  <c:v>76.434895833333329</c:v>
                </c:pt>
                <c:pt idx="30504">
                  <c:v>76.4375</c:v>
                </c:pt>
                <c:pt idx="30505">
                  <c:v>76.440104166666671</c:v>
                </c:pt>
                <c:pt idx="30506">
                  <c:v>76.442708333333329</c:v>
                </c:pt>
                <c:pt idx="30507">
                  <c:v>76.4453125</c:v>
                </c:pt>
                <c:pt idx="30508">
                  <c:v>76.447916666666671</c:v>
                </c:pt>
                <c:pt idx="30509">
                  <c:v>76.450520833333329</c:v>
                </c:pt>
                <c:pt idx="30510">
                  <c:v>76.453125</c:v>
                </c:pt>
                <c:pt idx="30511">
                  <c:v>76.455729166666671</c:v>
                </c:pt>
                <c:pt idx="30512">
                  <c:v>76.458333333333329</c:v>
                </c:pt>
                <c:pt idx="30513">
                  <c:v>76.4609375</c:v>
                </c:pt>
                <c:pt idx="30514">
                  <c:v>76.463541666666671</c:v>
                </c:pt>
                <c:pt idx="30515">
                  <c:v>76.466145833333329</c:v>
                </c:pt>
                <c:pt idx="30516">
                  <c:v>76.46875</c:v>
                </c:pt>
                <c:pt idx="30517">
                  <c:v>76.471354166666671</c:v>
                </c:pt>
                <c:pt idx="30518">
                  <c:v>76.473958333333329</c:v>
                </c:pt>
                <c:pt idx="30519">
                  <c:v>76.4765625</c:v>
                </c:pt>
                <c:pt idx="30520">
                  <c:v>76.479166666666671</c:v>
                </c:pt>
                <c:pt idx="30521">
                  <c:v>76.481770833333329</c:v>
                </c:pt>
                <c:pt idx="30522">
                  <c:v>76.484375</c:v>
                </c:pt>
                <c:pt idx="30523">
                  <c:v>76.486979166666671</c:v>
                </c:pt>
                <c:pt idx="30524">
                  <c:v>76.489583333333329</c:v>
                </c:pt>
                <c:pt idx="30525">
                  <c:v>76.4921875</c:v>
                </c:pt>
                <c:pt idx="30526">
                  <c:v>76.494791666666671</c:v>
                </c:pt>
                <c:pt idx="30527">
                  <c:v>76.497395833333329</c:v>
                </c:pt>
                <c:pt idx="30528">
                  <c:v>76.5</c:v>
                </c:pt>
                <c:pt idx="30529">
                  <c:v>76.502604166666671</c:v>
                </c:pt>
                <c:pt idx="30530">
                  <c:v>76.505208333333329</c:v>
                </c:pt>
                <c:pt idx="30531">
                  <c:v>76.5078125</c:v>
                </c:pt>
                <c:pt idx="30532">
                  <c:v>76.510416666666671</c:v>
                </c:pt>
                <c:pt idx="30533">
                  <c:v>76.513020833333329</c:v>
                </c:pt>
                <c:pt idx="30534">
                  <c:v>76.515625</c:v>
                </c:pt>
                <c:pt idx="30535">
                  <c:v>76.518229166666671</c:v>
                </c:pt>
                <c:pt idx="30536">
                  <c:v>76.520833333333329</c:v>
                </c:pt>
                <c:pt idx="30537">
                  <c:v>76.5234375</c:v>
                </c:pt>
                <c:pt idx="30538">
                  <c:v>76.526041666666671</c:v>
                </c:pt>
                <c:pt idx="30539">
                  <c:v>76.528645833333329</c:v>
                </c:pt>
                <c:pt idx="30540">
                  <c:v>76.53125</c:v>
                </c:pt>
                <c:pt idx="30541">
                  <c:v>76.533854166666671</c:v>
                </c:pt>
                <c:pt idx="30542">
                  <c:v>76.536458333333329</c:v>
                </c:pt>
                <c:pt idx="30543">
                  <c:v>76.5390625</c:v>
                </c:pt>
                <c:pt idx="30544">
                  <c:v>76.541666666666671</c:v>
                </c:pt>
                <c:pt idx="30545">
                  <c:v>76.544270833333329</c:v>
                </c:pt>
                <c:pt idx="30546">
                  <c:v>76.546875</c:v>
                </c:pt>
                <c:pt idx="30547">
                  <c:v>76.549479166666671</c:v>
                </c:pt>
                <c:pt idx="30548">
                  <c:v>76.552083333333329</c:v>
                </c:pt>
                <c:pt idx="30549">
                  <c:v>76.5546875</c:v>
                </c:pt>
                <c:pt idx="30550">
                  <c:v>76.557291666666671</c:v>
                </c:pt>
                <c:pt idx="30551">
                  <c:v>76.559895833333329</c:v>
                </c:pt>
                <c:pt idx="30552">
                  <c:v>76.5625</c:v>
                </c:pt>
                <c:pt idx="30553">
                  <c:v>76.565104166666671</c:v>
                </c:pt>
                <c:pt idx="30554">
                  <c:v>76.567708333333329</c:v>
                </c:pt>
                <c:pt idx="30555">
                  <c:v>76.5703125</c:v>
                </c:pt>
                <c:pt idx="30556">
                  <c:v>76.572916666666671</c:v>
                </c:pt>
                <c:pt idx="30557">
                  <c:v>76.575520833333329</c:v>
                </c:pt>
                <c:pt idx="30558">
                  <c:v>76.578125</c:v>
                </c:pt>
                <c:pt idx="30559">
                  <c:v>76.580729166666671</c:v>
                </c:pt>
                <c:pt idx="30560">
                  <c:v>76.583333333333329</c:v>
                </c:pt>
                <c:pt idx="30561">
                  <c:v>76.5859375</c:v>
                </c:pt>
                <c:pt idx="30562">
                  <c:v>76.588541666666671</c:v>
                </c:pt>
                <c:pt idx="30563">
                  <c:v>76.591145833333329</c:v>
                </c:pt>
                <c:pt idx="30564">
                  <c:v>76.59375</c:v>
                </c:pt>
                <c:pt idx="30565">
                  <c:v>76.596354166666671</c:v>
                </c:pt>
                <c:pt idx="30566">
                  <c:v>76.598958333333329</c:v>
                </c:pt>
                <c:pt idx="30567">
                  <c:v>76.6015625</c:v>
                </c:pt>
                <c:pt idx="30568">
                  <c:v>76.604166666666671</c:v>
                </c:pt>
                <c:pt idx="30569">
                  <c:v>76.606770833333329</c:v>
                </c:pt>
                <c:pt idx="30570">
                  <c:v>76.609375</c:v>
                </c:pt>
                <c:pt idx="30571">
                  <c:v>76.611979166666671</c:v>
                </c:pt>
                <c:pt idx="30572">
                  <c:v>76.614583333333329</c:v>
                </c:pt>
                <c:pt idx="30573">
                  <c:v>76.6171875</c:v>
                </c:pt>
                <c:pt idx="30574">
                  <c:v>76.619791666666671</c:v>
                </c:pt>
                <c:pt idx="30575">
                  <c:v>76.622395833333329</c:v>
                </c:pt>
                <c:pt idx="30576">
                  <c:v>76.625</c:v>
                </c:pt>
                <c:pt idx="30577">
                  <c:v>76.627604166666671</c:v>
                </c:pt>
                <c:pt idx="30578">
                  <c:v>76.630208333333329</c:v>
                </c:pt>
                <c:pt idx="30579">
                  <c:v>76.6328125</c:v>
                </c:pt>
                <c:pt idx="30580">
                  <c:v>76.635416666666671</c:v>
                </c:pt>
                <c:pt idx="30581">
                  <c:v>76.638020833333329</c:v>
                </c:pt>
                <c:pt idx="30582">
                  <c:v>76.640625</c:v>
                </c:pt>
                <c:pt idx="30583">
                  <c:v>76.643229166666671</c:v>
                </c:pt>
                <c:pt idx="30584">
                  <c:v>76.645833333333329</c:v>
                </c:pt>
                <c:pt idx="30585">
                  <c:v>76.6484375</c:v>
                </c:pt>
                <c:pt idx="30586">
                  <c:v>76.651041666666671</c:v>
                </c:pt>
                <c:pt idx="30587">
                  <c:v>76.653645833333329</c:v>
                </c:pt>
                <c:pt idx="30588">
                  <c:v>76.65625</c:v>
                </c:pt>
                <c:pt idx="30589">
                  <c:v>76.658854166666671</c:v>
                </c:pt>
                <c:pt idx="30590">
                  <c:v>76.661458333333329</c:v>
                </c:pt>
                <c:pt idx="30591">
                  <c:v>76.6640625</c:v>
                </c:pt>
                <c:pt idx="30592">
                  <c:v>76.666666666666671</c:v>
                </c:pt>
                <c:pt idx="30593">
                  <c:v>76.669270833333329</c:v>
                </c:pt>
                <c:pt idx="30594">
                  <c:v>76.671875</c:v>
                </c:pt>
                <c:pt idx="30595">
                  <c:v>76.674479166666671</c:v>
                </c:pt>
                <c:pt idx="30596">
                  <c:v>76.677083333333329</c:v>
                </c:pt>
                <c:pt idx="30597">
                  <c:v>76.6796875</c:v>
                </c:pt>
                <c:pt idx="30598">
                  <c:v>76.682291666666671</c:v>
                </c:pt>
                <c:pt idx="30599">
                  <c:v>76.684895833333329</c:v>
                </c:pt>
                <c:pt idx="30600">
                  <c:v>76.6875</c:v>
                </c:pt>
                <c:pt idx="30601">
                  <c:v>76.690104166666671</c:v>
                </c:pt>
                <c:pt idx="30602">
                  <c:v>76.692708333333329</c:v>
                </c:pt>
                <c:pt idx="30603">
                  <c:v>76.6953125</c:v>
                </c:pt>
                <c:pt idx="30604">
                  <c:v>76.697916666666671</c:v>
                </c:pt>
                <c:pt idx="30605">
                  <c:v>76.700520833333329</c:v>
                </c:pt>
                <c:pt idx="30606">
                  <c:v>76.703125</c:v>
                </c:pt>
                <c:pt idx="30607">
                  <c:v>76.705729166666671</c:v>
                </c:pt>
                <c:pt idx="30608">
                  <c:v>76.708333333333329</c:v>
                </c:pt>
                <c:pt idx="30609">
                  <c:v>76.7109375</c:v>
                </c:pt>
                <c:pt idx="30610">
                  <c:v>76.713541666666671</c:v>
                </c:pt>
                <c:pt idx="30611">
                  <c:v>76.716145833333329</c:v>
                </c:pt>
                <c:pt idx="30612">
                  <c:v>76.71875</c:v>
                </c:pt>
                <c:pt idx="30613">
                  <c:v>76.721354166666671</c:v>
                </c:pt>
                <c:pt idx="30614">
                  <c:v>76.723958333333329</c:v>
                </c:pt>
                <c:pt idx="30615">
                  <c:v>76.7265625</c:v>
                </c:pt>
                <c:pt idx="30616">
                  <c:v>76.729166666666671</c:v>
                </c:pt>
                <c:pt idx="30617">
                  <c:v>76.731770833333329</c:v>
                </c:pt>
                <c:pt idx="30618">
                  <c:v>76.734375</c:v>
                </c:pt>
                <c:pt idx="30619">
                  <c:v>76.736979166666671</c:v>
                </c:pt>
                <c:pt idx="30620">
                  <c:v>76.739583333333329</c:v>
                </c:pt>
                <c:pt idx="30621">
                  <c:v>76.7421875</c:v>
                </c:pt>
                <c:pt idx="30622">
                  <c:v>76.744791666666671</c:v>
                </c:pt>
                <c:pt idx="30623">
                  <c:v>76.747395833333329</c:v>
                </c:pt>
                <c:pt idx="30624">
                  <c:v>76.75</c:v>
                </c:pt>
                <c:pt idx="30625">
                  <c:v>76.752604166666671</c:v>
                </c:pt>
                <c:pt idx="30626">
                  <c:v>76.755208333333329</c:v>
                </c:pt>
                <c:pt idx="30627">
                  <c:v>76.7578125</c:v>
                </c:pt>
                <c:pt idx="30628">
                  <c:v>76.760416666666671</c:v>
                </c:pt>
                <c:pt idx="30629">
                  <c:v>76.763020833333329</c:v>
                </c:pt>
                <c:pt idx="30630">
                  <c:v>76.765625</c:v>
                </c:pt>
                <c:pt idx="30631">
                  <c:v>76.768229166666671</c:v>
                </c:pt>
                <c:pt idx="30632">
                  <c:v>76.770833333333329</c:v>
                </c:pt>
                <c:pt idx="30633">
                  <c:v>76.7734375</c:v>
                </c:pt>
                <c:pt idx="30634">
                  <c:v>76.776041666666671</c:v>
                </c:pt>
                <c:pt idx="30635">
                  <c:v>76.778645833333329</c:v>
                </c:pt>
                <c:pt idx="30636">
                  <c:v>76.78125</c:v>
                </c:pt>
                <c:pt idx="30637">
                  <c:v>76.783854166666671</c:v>
                </c:pt>
                <c:pt idx="30638">
                  <c:v>76.786458333333329</c:v>
                </c:pt>
                <c:pt idx="30639">
                  <c:v>76.7890625</c:v>
                </c:pt>
                <c:pt idx="30640">
                  <c:v>76.791666666666671</c:v>
                </c:pt>
                <c:pt idx="30641">
                  <c:v>76.794270833333329</c:v>
                </c:pt>
                <c:pt idx="30642">
                  <c:v>76.796875</c:v>
                </c:pt>
                <c:pt idx="30643">
                  <c:v>76.799479166666671</c:v>
                </c:pt>
                <c:pt idx="30644">
                  <c:v>76.802083333333329</c:v>
                </c:pt>
                <c:pt idx="30645">
                  <c:v>76.8046875</c:v>
                </c:pt>
                <c:pt idx="30646">
                  <c:v>76.807291666666671</c:v>
                </c:pt>
                <c:pt idx="30647">
                  <c:v>76.809895833333329</c:v>
                </c:pt>
                <c:pt idx="30648">
                  <c:v>76.8125</c:v>
                </c:pt>
                <c:pt idx="30649">
                  <c:v>76.815104166666671</c:v>
                </c:pt>
                <c:pt idx="30650">
                  <c:v>76.817708333333329</c:v>
                </c:pt>
                <c:pt idx="30651">
                  <c:v>76.8203125</c:v>
                </c:pt>
                <c:pt idx="30652">
                  <c:v>76.822916666666671</c:v>
                </c:pt>
                <c:pt idx="30653">
                  <c:v>76.825520833333329</c:v>
                </c:pt>
                <c:pt idx="30654">
                  <c:v>76.828125</c:v>
                </c:pt>
                <c:pt idx="30655">
                  <c:v>76.830729166666671</c:v>
                </c:pt>
                <c:pt idx="30656">
                  <c:v>76.833333333333329</c:v>
                </c:pt>
                <c:pt idx="30657">
                  <c:v>76.8359375</c:v>
                </c:pt>
                <c:pt idx="30658">
                  <c:v>76.838541666666671</c:v>
                </c:pt>
                <c:pt idx="30659">
                  <c:v>76.841145833333329</c:v>
                </c:pt>
                <c:pt idx="30660">
                  <c:v>76.84375</c:v>
                </c:pt>
                <c:pt idx="30661">
                  <c:v>76.846354166666671</c:v>
                </c:pt>
                <c:pt idx="30662">
                  <c:v>76.848958333333329</c:v>
                </c:pt>
                <c:pt idx="30663">
                  <c:v>76.8515625</c:v>
                </c:pt>
                <c:pt idx="30664">
                  <c:v>76.854166666666671</c:v>
                </c:pt>
                <c:pt idx="30665">
                  <c:v>76.856770833333329</c:v>
                </c:pt>
                <c:pt idx="30666">
                  <c:v>76.859375</c:v>
                </c:pt>
                <c:pt idx="30667">
                  <c:v>76.861979166666671</c:v>
                </c:pt>
                <c:pt idx="30668">
                  <c:v>76.864583333333329</c:v>
                </c:pt>
                <c:pt idx="30669">
                  <c:v>76.8671875</c:v>
                </c:pt>
                <c:pt idx="30670">
                  <c:v>76.869791666666671</c:v>
                </c:pt>
                <c:pt idx="30671">
                  <c:v>76.872395833333329</c:v>
                </c:pt>
                <c:pt idx="30672">
                  <c:v>76.875</c:v>
                </c:pt>
                <c:pt idx="30673">
                  <c:v>76.877604166666671</c:v>
                </c:pt>
                <c:pt idx="30674">
                  <c:v>76.880208333333329</c:v>
                </c:pt>
                <c:pt idx="30675">
                  <c:v>76.8828125</c:v>
                </c:pt>
                <c:pt idx="30676">
                  <c:v>76.885416666666671</c:v>
                </c:pt>
                <c:pt idx="30677">
                  <c:v>76.888020833333329</c:v>
                </c:pt>
                <c:pt idx="30678">
                  <c:v>76.890625</c:v>
                </c:pt>
                <c:pt idx="30679">
                  <c:v>76.893229166666671</c:v>
                </c:pt>
                <c:pt idx="30680">
                  <c:v>76.895833333333329</c:v>
                </c:pt>
                <c:pt idx="30681">
                  <c:v>76.8984375</c:v>
                </c:pt>
                <c:pt idx="30682">
                  <c:v>76.901041666666671</c:v>
                </c:pt>
                <c:pt idx="30683">
                  <c:v>76.903645833333329</c:v>
                </c:pt>
                <c:pt idx="30684">
                  <c:v>76.90625</c:v>
                </c:pt>
                <c:pt idx="30685">
                  <c:v>76.908854166666671</c:v>
                </c:pt>
                <c:pt idx="30686">
                  <c:v>76.911458333333329</c:v>
                </c:pt>
                <c:pt idx="30687">
                  <c:v>76.9140625</c:v>
                </c:pt>
                <c:pt idx="30688">
                  <c:v>76.916666666666671</c:v>
                </c:pt>
                <c:pt idx="30689">
                  <c:v>76.919270833333329</c:v>
                </c:pt>
                <c:pt idx="30690">
                  <c:v>76.921875</c:v>
                </c:pt>
                <c:pt idx="30691">
                  <c:v>76.924479166666671</c:v>
                </c:pt>
                <c:pt idx="30692">
                  <c:v>76.927083333333329</c:v>
                </c:pt>
                <c:pt idx="30693">
                  <c:v>76.9296875</c:v>
                </c:pt>
                <c:pt idx="30694">
                  <c:v>76.932291666666671</c:v>
                </c:pt>
                <c:pt idx="30695">
                  <c:v>76.934895833333329</c:v>
                </c:pt>
                <c:pt idx="30696">
                  <c:v>76.9375</c:v>
                </c:pt>
                <c:pt idx="30697">
                  <c:v>76.940104166666671</c:v>
                </c:pt>
                <c:pt idx="30698">
                  <c:v>76.942708333333329</c:v>
                </c:pt>
                <c:pt idx="30699">
                  <c:v>76.9453125</c:v>
                </c:pt>
                <c:pt idx="30700">
                  <c:v>76.947916666666671</c:v>
                </c:pt>
                <c:pt idx="30701">
                  <c:v>76.950520833333329</c:v>
                </c:pt>
                <c:pt idx="30702">
                  <c:v>76.953125</c:v>
                </c:pt>
                <c:pt idx="30703">
                  <c:v>76.955729166666671</c:v>
                </c:pt>
                <c:pt idx="30704">
                  <c:v>76.958333333333329</c:v>
                </c:pt>
                <c:pt idx="30705">
                  <c:v>76.9609375</c:v>
                </c:pt>
                <c:pt idx="30706">
                  <c:v>76.963541666666671</c:v>
                </c:pt>
                <c:pt idx="30707">
                  <c:v>76.966145833333329</c:v>
                </c:pt>
                <c:pt idx="30708">
                  <c:v>76.96875</c:v>
                </c:pt>
                <c:pt idx="30709">
                  <c:v>76.971354166666671</c:v>
                </c:pt>
                <c:pt idx="30710">
                  <c:v>76.973958333333329</c:v>
                </c:pt>
                <c:pt idx="30711">
                  <c:v>76.9765625</c:v>
                </c:pt>
                <c:pt idx="30712">
                  <c:v>76.979166666666671</c:v>
                </c:pt>
                <c:pt idx="30713">
                  <c:v>76.981770833333329</c:v>
                </c:pt>
                <c:pt idx="30714">
                  <c:v>76.984375</c:v>
                </c:pt>
                <c:pt idx="30715">
                  <c:v>76.986979166666671</c:v>
                </c:pt>
                <c:pt idx="30716">
                  <c:v>76.989583333333329</c:v>
                </c:pt>
                <c:pt idx="30717">
                  <c:v>76.9921875</c:v>
                </c:pt>
                <c:pt idx="30718">
                  <c:v>76.994791666666671</c:v>
                </c:pt>
                <c:pt idx="30719">
                  <c:v>76.997395833333329</c:v>
                </c:pt>
                <c:pt idx="30720">
                  <c:v>77</c:v>
                </c:pt>
                <c:pt idx="30721">
                  <c:v>77.002604166666671</c:v>
                </c:pt>
                <c:pt idx="30722">
                  <c:v>77.005208333333329</c:v>
                </c:pt>
                <c:pt idx="30723">
                  <c:v>77.0078125</c:v>
                </c:pt>
                <c:pt idx="30724">
                  <c:v>77.010416666666671</c:v>
                </c:pt>
                <c:pt idx="30725">
                  <c:v>77.013020833333329</c:v>
                </c:pt>
                <c:pt idx="30726">
                  <c:v>77.015625</c:v>
                </c:pt>
                <c:pt idx="30727">
                  <c:v>77.018229166666671</c:v>
                </c:pt>
                <c:pt idx="30728">
                  <c:v>77.020833333333329</c:v>
                </c:pt>
                <c:pt idx="30729">
                  <c:v>77.0234375</c:v>
                </c:pt>
                <c:pt idx="30730">
                  <c:v>77.026041666666671</c:v>
                </c:pt>
                <c:pt idx="30731">
                  <c:v>77.028645833333329</c:v>
                </c:pt>
                <c:pt idx="30732">
                  <c:v>77.03125</c:v>
                </c:pt>
                <c:pt idx="30733">
                  <c:v>77.033854166666671</c:v>
                </c:pt>
                <c:pt idx="30734">
                  <c:v>77.036458333333329</c:v>
                </c:pt>
                <c:pt idx="30735">
                  <c:v>77.0390625</c:v>
                </c:pt>
                <c:pt idx="30736">
                  <c:v>77.041666666666671</c:v>
                </c:pt>
                <c:pt idx="30737">
                  <c:v>77.044270833333329</c:v>
                </c:pt>
                <c:pt idx="30738">
                  <c:v>77.046875</c:v>
                </c:pt>
                <c:pt idx="30739">
                  <c:v>77.049479166666671</c:v>
                </c:pt>
                <c:pt idx="30740">
                  <c:v>77.052083333333329</c:v>
                </c:pt>
                <c:pt idx="30741">
                  <c:v>77.0546875</c:v>
                </c:pt>
                <c:pt idx="30742">
                  <c:v>77.057291666666671</c:v>
                </c:pt>
                <c:pt idx="30743">
                  <c:v>77.059895833333329</c:v>
                </c:pt>
                <c:pt idx="30744">
                  <c:v>77.0625</c:v>
                </c:pt>
                <c:pt idx="30745">
                  <c:v>77.065104166666671</c:v>
                </c:pt>
                <c:pt idx="30746">
                  <c:v>77.067708333333329</c:v>
                </c:pt>
                <c:pt idx="30747">
                  <c:v>77.0703125</c:v>
                </c:pt>
                <c:pt idx="30748">
                  <c:v>77.072916666666671</c:v>
                </c:pt>
                <c:pt idx="30749">
                  <c:v>77.075520833333329</c:v>
                </c:pt>
                <c:pt idx="30750">
                  <c:v>77.078125</c:v>
                </c:pt>
                <c:pt idx="30751">
                  <c:v>77.080729166666671</c:v>
                </c:pt>
                <c:pt idx="30752">
                  <c:v>77.083333333333329</c:v>
                </c:pt>
                <c:pt idx="30753">
                  <c:v>77.0859375</c:v>
                </c:pt>
                <c:pt idx="30754">
                  <c:v>77.088541666666671</c:v>
                </c:pt>
                <c:pt idx="30755">
                  <c:v>77.091145833333329</c:v>
                </c:pt>
                <c:pt idx="30756">
                  <c:v>77.09375</c:v>
                </c:pt>
                <c:pt idx="30757">
                  <c:v>77.096354166666671</c:v>
                </c:pt>
                <c:pt idx="30758">
                  <c:v>77.098958333333329</c:v>
                </c:pt>
                <c:pt idx="30759">
                  <c:v>77.1015625</c:v>
                </c:pt>
                <c:pt idx="30760">
                  <c:v>77.104166666666671</c:v>
                </c:pt>
                <c:pt idx="30761">
                  <c:v>77.106770833333329</c:v>
                </c:pt>
                <c:pt idx="30762">
                  <c:v>77.109375</c:v>
                </c:pt>
                <c:pt idx="30763">
                  <c:v>77.111979166666671</c:v>
                </c:pt>
                <c:pt idx="30764">
                  <c:v>77.114583333333329</c:v>
                </c:pt>
                <c:pt idx="30765">
                  <c:v>77.1171875</c:v>
                </c:pt>
                <c:pt idx="30766">
                  <c:v>77.119791666666671</c:v>
                </c:pt>
                <c:pt idx="30767">
                  <c:v>77.122395833333329</c:v>
                </c:pt>
                <c:pt idx="30768">
                  <c:v>77.125</c:v>
                </c:pt>
                <c:pt idx="30769">
                  <c:v>77.127604166666671</c:v>
                </c:pt>
                <c:pt idx="30770">
                  <c:v>77.130208333333329</c:v>
                </c:pt>
                <c:pt idx="30771">
                  <c:v>77.1328125</c:v>
                </c:pt>
                <c:pt idx="30772">
                  <c:v>77.135416666666671</c:v>
                </c:pt>
                <c:pt idx="30773">
                  <c:v>77.138020833333329</c:v>
                </c:pt>
                <c:pt idx="30774">
                  <c:v>77.140625</c:v>
                </c:pt>
                <c:pt idx="30775">
                  <c:v>77.143229166666671</c:v>
                </c:pt>
                <c:pt idx="30776">
                  <c:v>77.145833333333329</c:v>
                </c:pt>
                <c:pt idx="30777">
                  <c:v>77.1484375</c:v>
                </c:pt>
                <c:pt idx="30778">
                  <c:v>77.151041666666671</c:v>
                </c:pt>
                <c:pt idx="30779">
                  <c:v>77.153645833333329</c:v>
                </c:pt>
                <c:pt idx="30780">
                  <c:v>77.15625</c:v>
                </c:pt>
                <c:pt idx="30781">
                  <c:v>77.158854166666671</c:v>
                </c:pt>
                <c:pt idx="30782">
                  <c:v>77.161458333333329</c:v>
                </c:pt>
                <c:pt idx="30783">
                  <c:v>77.1640625</c:v>
                </c:pt>
                <c:pt idx="30784">
                  <c:v>77.166666666666671</c:v>
                </c:pt>
                <c:pt idx="30785">
                  <c:v>77.169270833333329</c:v>
                </c:pt>
                <c:pt idx="30786">
                  <c:v>77.171875</c:v>
                </c:pt>
                <c:pt idx="30787">
                  <c:v>77.174479166666671</c:v>
                </c:pt>
                <c:pt idx="30788">
                  <c:v>77.177083333333329</c:v>
                </c:pt>
                <c:pt idx="30789">
                  <c:v>77.1796875</c:v>
                </c:pt>
                <c:pt idx="30790">
                  <c:v>77.182291666666671</c:v>
                </c:pt>
                <c:pt idx="30791">
                  <c:v>77.184895833333329</c:v>
                </c:pt>
                <c:pt idx="30792">
                  <c:v>77.1875</c:v>
                </c:pt>
                <c:pt idx="30793">
                  <c:v>77.190104166666671</c:v>
                </c:pt>
                <c:pt idx="30794">
                  <c:v>77.192708333333329</c:v>
                </c:pt>
                <c:pt idx="30795">
                  <c:v>77.1953125</c:v>
                </c:pt>
                <c:pt idx="30796">
                  <c:v>77.197916666666671</c:v>
                </c:pt>
                <c:pt idx="30797">
                  <c:v>77.200520833333329</c:v>
                </c:pt>
                <c:pt idx="30798">
                  <c:v>77.203125</c:v>
                </c:pt>
                <c:pt idx="30799">
                  <c:v>77.205729166666671</c:v>
                </c:pt>
                <c:pt idx="30800">
                  <c:v>77.208333333333329</c:v>
                </c:pt>
                <c:pt idx="30801">
                  <c:v>77.2109375</c:v>
                </c:pt>
                <c:pt idx="30802">
                  <c:v>77.213541666666671</c:v>
                </c:pt>
                <c:pt idx="30803">
                  <c:v>77.216145833333329</c:v>
                </c:pt>
                <c:pt idx="30804">
                  <c:v>77.21875</c:v>
                </c:pt>
                <c:pt idx="30805">
                  <c:v>77.221354166666671</c:v>
                </c:pt>
                <c:pt idx="30806">
                  <c:v>77.223958333333329</c:v>
                </c:pt>
                <c:pt idx="30807">
                  <c:v>77.2265625</c:v>
                </c:pt>
                <c:pt idx="30808">
                  <c:v>77.229166666666671</c:v>
                </c:pt>
                <c:pt idx="30809">
                  <c:v>77.231770833333329</c:v>
                </c:pt>
                <c:pt idx="30810">
                  <c:v>77.234375</c:v>
                </c:pt>
                <c:pt idx="30811">
                  <c:v>77.236979166666671</c:v>
                </c:pt>
                <c:pt idx="30812">
                  <c:v>77.239583333333329</c:v>
                </c:pt>
                <c:pt idx="30813">
                  <c:v>77.2421875</c:v>
                </c:pt>
                <c:pt idx="30814">
                  <c:v>77.244791666666671</c:v>
                </c:pt>
                <c:pt idx="30815">
                  <c:v>77.247395833333329</c:v>
                </c:pt>
                <c:pt idx="30816">
                  <c:v>77.25</c:v>
                </c:pt>
                <c:pt idx="30817">
                  <c:v>77.252604166666671</c:v>
                </c:pt>
                <c:pt idx="30818">
                  <c:v>77.255208333333329</c:v>
                </c:pt>
                <c:pt idx="30819">
                  <c:v>77.2578125</c:v>
                </c:pt>
                <c:pt idx="30820">
                  <c:v>77.260416666666671</c:v>
                </c:pt>
                <c:pt idx="30821">
                  <c:v>77.263020833333329</c:v>
                </c:pt>
                <c:pt idx="30822">
                  <c:v>77.265625</c:v>
                </c:pt>
                <c:pt idx="30823">
                  <c:v>77.268229166666671</c:v>
                </c:pt>
                <c:pt idx="30824">
                  <c:v>77.270833333333329</c:v>
                </c:pt>
                <c:pt idx="30825">
                  <c:v>77.2734375</c:v>
                </c:pt>
                <c:pt idx="30826">
                  <c:v>77.276041666666671</c:v>
                </c:pt>
                <c:pt idx="30827">
                  <c:v>77.278645833333329</c:v>
                </c:pt>
                <c:pt idx="30828">
                  <c:v>77.28125</c:v>
                </c:pt>
                <c:pt idx="30829">
                  <c:v>77.283854166666671</c:v>
                </c:pt>
                <c:pt idx="30830">
                  <c:v>77.286458333333329</c:v>
                </c:pt>
                <c:pt idx="30831">
                  <c:v>77.2890625</c:v>
                </c:pt>
                <c:pt idx="30832">
                  <c:v>77.291666666666671</c:v>
                </c:pt>
                <c:pt idx="30833">
                  <c:v>77.294270833333329</c:v>
                </c:pt>
                <c:pt idx="30834">
                  <c:v>77.296875</c:v>
                </c:pt>
                <c:pt idx="30835">
                  <c:v>77.299479166666671</c:v>
                </c:pt>
                <c:pt idx="30836">
                  <c:v>77.302083333333329</c:v>
                </c:pt>
                <c:pt idx="30837">
                  <c:v>77.3046875</c:v>
                </c:pt>
                <c:pt idx="30838">
                  <c:v>77.307291666666671</c:v>
                </c:pt>
                <c:pt idx="30839">
                  <c:v>77.309895833333329</c:v>
                </c:pt>
                <c:pt idx="30840">
                  <c:v>77.3125</c:v>
                </c:pt>
                <c:pt idx="30841">
                  <c:v>77.315104166666671</c:v>
                </c:pt>
                <c:pt idx="30842">
                  <c:v>77.317708333333329</c:v>
                </c:pt>
                <c:pt idx="30843">
                  <c:v>77.3203125</c:v>
                </c:pt>
                <c:pt idx="30844">
                  <c:v>77.322916666666671</c:v>
                </c:pt>
                <c:pt idx="30845">
                  <c:v>77.325520833333329</c:v>
                </c:pt>
                <c:pt idx="30846">
                  <c:v>77.328125</c:v>
                </c:pt>
                <c:pt idx="30847">
                  <c:v>77.330729166666671</c:v>
                </c:pt>
                <c:pt idx="30848">
                  <c:v>77.333333333333329</c:v>
                </c:pt>
                <c:pt idx="30849">
                  <c:v>77.3359375</c:v>
                </c:pt>
                <c:pt idx="30850">
                  <c:v>77.338541666666671</c:v>
                </c:pt>
                <c:pt idx="30851">
                  <c:v>77.341145833333329</c:v>
                </c:pt>
                <c:pt idx="30852">
                  <c:v>77.34375</c:v>
                </c:pt>
                <c:pt idx="30853">
                  <c:v>77.346354166666671</c:v>
                </c:pt>
                <c:pt idx="30854">
                  <c:v>77.348958333333329</c:v>
                </c:pt>
                <c:pt idx="30855">
                  <c:v>77.3515625</c:v>
                </c:pt>
                <c:pt idx="30856">
                  <c:v>77.354166666666671</c:v>
                </c:pt>
                <c:pt idx="30857">
                  <c:v>77.356770833333329</c:v>
                </c:pt>
                <c:pt idx="30858">
                  <c:v>77.359375</c:v>
                </c:pt>
                <c:pt idx="30859">
                  <c:v>77.361979166666671</c:v>
                </c:pt>
                <c:pt idx="30860">
                  <c:v>77.364583333333329</c:v>
                </c:pt>
                <c:pt idx="30861">
                  <c:v>77.3671875</c:v>
                </c:pt>
                <c:pt idx="30862">
                  <c:v>77.369791666666671</c:v>
                </c:pt>
                <c:pt idx="30863">
                  <c:v>77.372395833333329</c:v>
                </c:pt>
                <c:pt idx="30864">
                  <c:v>77.375</c:v>
                </c:pt>
                <c:pt idx="30865">
                  <c:v>77.377604166666671</c:v>
                </c:pt>
                <c:pt idx="30866">
                  <c:v>77.380208333333329</c:v>
                </c:pt>
                <c:pt idx="30867">
                  <c:v>77.3828125</c:v>
                </c:pt>
                <c:pt idx="30868">
                  <c:v>77.385416666666671</c:v>
                </c:pt>
                <c:pt idx="30869">
                  <c:v>77.388020833333329</c:v>
                </c:pt>
                <c:pt idx="30870">
                  <c:v>77.390625</c:v>
                </c:pt>
                <c:pt idx="30871">
                  <c:v>77.393229166666671</c:v>
                </c:pt>
                <c:pt idx="30872">
                  <c:v>77.395833333333329</c:v>
                </c:pt>
                <c:pt idx="30873">
                  <c:v>77.3984375</c:v>
                </c:pt>
                <c:pt idx="30874">
                  <c:v>77.401041666666671</c:v>
                </c:pt>
                <c:pt idx="30875">
                  <c:v>77.403645833333329</c:v>
                </c:pt>
                <c:pt idx="30876">
                  <c:v>77.40625</c:v>
                </c:pt>
                <c:pt idx="30877">
                  <c:v>77.408854166666671</c:v>
                </c:pt>
                <c:pt idx="30878">
                  <c:v>77.411458333333329</c:v>
                </c:pt>
                <c:pt idx="30879">
                  <c:v>77.4140625</c:v>
                </c:pt>
                <c:pt idx="30880">
                  <c:v>77.416666666666671</c:v>
                </c:pt>
                <c:pt idx="30881">
                  <c:v>77.419270833333329</c:v>
                </c:pt>
                <c:pt idx="30882">
                  <c:v>77.421875</c:v>
                </c:pt>
                <c:pt idx="30883">
                  <c:v>77.424479166666671</c:v>
                </c:pt>
                <c:pt idx="30884">
                  <c:v>77.427083333333329</c:v>
                </c:pt>
                <c:pt idx="30885">
                  <c:v>77.4296875</c:v>
                </c:pt>
                <c:pt idx="30886">
                  <c:v>77.432291666666671</c:v>
                </c:pt>
                <c:pt idx="30887">
                  <c:v>77.434895833333329</c:v>
                </c:pt>
                <c:pt idx="30888">
                  <c:v>77.4375</c:v>
                </c:pt>
                <c:pt idx="30889">
                  <c:v>77.440104166666671</c:v>
                </c:pt>
                <c:pt idx="30890">
                  <c:v>77.442708333333329</c:v>
                </c:pt>
                <c:pt idx="30891">
                  <c:v>77.4453125</c:v>
                </c:pt>
                <c:pt idx="30892">
                  <c:v>77.447916666666671</c:v>
                </c:pt>
                <c:pt idx="30893">
                  <c:v>77.450520833333329</c:v>
                </c:pt>
                <c:pt idx="30894">
                  <c:v>77.453125</c:v>
                </c:pt>
                <c:pt idx="30895">
                  <c:v>77.455729166666671</c:v>
                </c:pt>
                <c:pt idx="30896">
                  <c:v>77.458333333333329</c:v>
                </c:pt>
                <c:pt idx="30897">
                  <c:v>77.4609375</c:v>
                </c:pt>
                <c:pt idx="30898">
                  <c:v>77.463541666666671</c:v>
                </c:pt>
                <c:pt idx="30899">
                  <c:v>77.466145833333329</c:v>
                </c:pt>
                <c:pt idx="30900">
                  <c:v>77.46875</c:v>
                </c:pt>
                <c:pt idx="30901">
                  <c:v>77.471354166666671</c:v>
                </c:pt>
                <c:pt idx="30902">
                  <c:v>77.473958333333329</c:v>
                </c:pt>
                <c:pt idx="30903">
                  <c:v>77.4765625</c:v>
                </c:pt>
                <c:pt idx="30904">
                  <c:v>77.479166666666671</c:v>
                </c:pt>
                <c:pt idx="30905">
                  <c:v>77.481770833333329</c:v>
                </c:pt>
                <c:pt idx="30906">
                  <c:v>77.484375</c:v>
                </c:pt>
                <c:pt idx="30907">
                  <c:v>77.486979166666671</c:v>
                </c:pt>
                <c:pt idx="30908">
                  <c:v>77.489583333333329</c:v>
                </c:pt>
                <c:pt idx="30909">
                  <c:v>77.4921875</c:v>
                </c:pt>
                <c:pt idx="30910">
                  <c:v>77.494791666666671</c:v>
                </c:pt>
                <c:pt idx="30911">
                  <c:v>77.497395833333329</c:v>
                </c:pt>
                <c:pt idx="30912">
                  <c:v>77.5</c:v>
                </c:pt>
                <c:pt idx="30913">
                  <c:v>77.502604166666671</c:v>
                </c:pt>
                <c:pt idx="30914">
                  <c:v>77.505208333333329</c:v>
                </c:pt>
                <c:pt idx="30915">
                  <c:v>77.5078125</c:v>
                </c:pt>
                <c:pt idx="30916">
                  <c:v>77.510416666666671</c:v>
                </c:pt>
                <c:pt idx="30917">
                  <c:v>77.513020833333329</c:v>
                </c:pt>
                <c:pt idx="30918">
                  <c:v>77.515625</c:v>
                </c:pt>
                <c:pt idx="30919">
                  <c:v>77.518229166666671</c:v>
                </c:pt>
                <c:pt idx="30920">
                  <c:v>77.520833333333329</c:v>
                </c:pt>
                <c:pt idx="30921">
                  <c:v>77.5234375</c:v>
                </c:pt>
                <c:pt idx="30922">
                  <c:v>77.526041666666671</c:v>
                </c:pt>
                <c:pt idx="30923">
                  <c:v>77.528645833333329</c:v>
                </c:pt>
                <c:pt idx="30924">
                  <c:v>77.53125</c:v>
                </c:pt>
                <c:pt idx="30925">
                  <c:v>77.533854166666671</c:v>
                </c:pt>
                <c:pt idx="30926">
                  <c:v>77.536458333333329</c:v>
                </c:pt>
                <c:pt idx="30927">
                  <c:v>77.5390625</c:v>
                </c:pt>
                <c:pt idx="30928">
                  <c:v>77.541666666666671</c:v>
                </c:pt>
                <c:pt idx="30929">
                  <c:v>77.544270833333329</c:v>
                </c:pt>
                <c:pt idx="30930">
                  <c:v>77.546875</c:v>
                </c:pt>
                <c:pt idx="30931">
                  <c:v>77.549479166666671</c:v>
                </c:pt>
                <c:pt idx="30932">
                  <c:v>77.552083333333329</c:v>
                </c:pt>
                <c:pt idx="30933">
                  <c:v>77.5546875</c:v>
                </c:pt>
                <c:pt idx="30934">
                  <c:v>77.557291666666671</c:v>
                </c:pt>
                <c:pt idx="30935">
                  <c:v>77.559895833333329</c:v>
                </c:pt>
                <c:pt idx="30936">
                  <c:v>77.5625</c:v>
                </c:pt>
                <c:pt idx="30937">
                  <c:v>77.565104166666671</c:v>
                </c:pt>
                <c:pt idx="30938">
                  <c:v>77.567708333333329</c:v>
                </c:pt>
                <c:pt idx="30939">
                  <c:v>77.5703125</c:v>
                </c:pt>
                <c:pt idx="30940">
                  <c:v>77.572916666666671</c:v>
                </c:pt>
                <c:pt idx="30941">
                  <c:v>77.575520833333329</c:v>
                </c:pt>
                <c:pt idx="30942">
                  <c:v>77.578125</c:v>
                </c:pt>
                <c:pt idx="30943">
                  <c:v>77.580729166666671</c:v>
                </c:pt>
                <c:pt idx="30944">
                  <c:v>77.583333333333329</c:v>
                </c:pt>
                <c:pt idx="30945">
                  <c:v>77.5859375</c:v>
                </c:pt>
                <c:pt idx="30946">
                  <c:v>77.588541666666671</c:v>
                </c:pt>
                <c:pt idx="30947">
                  <c:v>77.591145833333329</c:v>
                </c:pt>
                <c:pt idx="30948">
                  <c:v>77.59375</c:v>
                </c:pt>
                <c:pt idx="30949">
                  <c:v>77.596354166666671</c:v>
                </c:pt>
                <c:pt idx="30950">
                  <c:v>77.598958333333329</c:v>
                </c:pt>
                <c:pt idx="30951">
                  <c:v>77.6015625</c:v>
                </c:pt>
                <c:pt idx="30952">
                  <c:v>77.604166666666671</c:v>
                </c:pt>
                <c:pt idx="30953">
                  <c:v>77.606770833333329</c:v>
                </c:pt>
                <c:pt idx="30954">
                  <c:v>77.609375</c:v>
                </c:pt>
                <c:pt idx="30955">
                  <c:v>77.611979166666671</c:v>
                </c:pt>
                <c:pt idx="30956">
                  <c:v>77.614583333333329</c:v>
                </c:pt>
                <c:pt idx="30957">
                  <c:v>77.6171875</c:v>
                </c:pt>
                <c:pt idx="30958">
                  <c:v>77.619791666666671</c:v>
                </c:pt>
                <c:pt idx="30959">
                  <c:v>77.622395833333329</c:v>
                </c:pt>
                <c:pt idx="30960">
                  <c:v>77.625</c:v>
                </c:pt>
                <c:pt idx="30961">
                  <c:v>77.627604166666671</c:v>
                </c:pt>
                <c:pt idx="30962">
                  <c:v>77.630208333333329</c:v>
                </c:pt>
                <c:pt idx="30963">
                  <c:v>77.6328125</c:v>
                </c:pt>
                <c:pt idx="30964">
                  <c:v>77.635416666666671</c:v>
                </c:pt>
                <c:pt idx="30965">
                  <c:v>77.638020833333329</c:v>
                </c:pt>
                <c:pt idx="30966">
                  <c:v>77.640625</c:v>
                </c:pt>
                <c:pt idx="30967">
                  <c:v>77.643229166666671</c:v>
                </c:pt>
                <c:pt idx="30968">
                  <c:v>77.645833333333329</c:v>
                </c:pt>
                <c:pt idx="30969">
                  <c:v>77.6484375</c:v>
                </c:pt>
                <c:pt idx="30970">
                  <c:v>77.651041666666671</c:v>
                </c:pt>
                <c:pt idx="30971">
                  <c:v>77.653645833333329</c:v>
                </c:pt>
                <c:pt idx="30972">
                  <c:v>77.65625</c:v>
                </c:pt>
                <c:pt idx="30973">
                  <c:v>77.658854166666671</c:v>
                </c:pt>
                <c:pt idx="30974">
                  <c:v>77.661458333333329</c:v>
                </c:pt>
                <c:pt idx="30975">
                  <c:v>77.6640625</c:v>
                </c:pt>
                <c:pt idx="30976">
                  <c:v>77.666666666666671</c:v>
                </c:pt>
                <c:pt idx="30977">
                  <c:v>77.669270833333329</c:v>
                </c:pt>
                <c:pt idx="30978">
                  <c:v>77.671875</c:v>
                </c:pt>
                <c:pt idx="30979">
                  <c:v>77.674479166666671</c:v>
                </c:pt>
                <c:pt idx="30980">
                  <c:v>77.677083333333329</c:v>
                </c:pt>
                <c:pt idx="30981">
                  <c:v>77.6796875</c:v>
                </c:pt>
                <c:pt idx="30982">
                  <c:v>77.682291666666671</c:v>
                </c:pt>
                <c:pt idx="30983">
                  <c:v>77.684895833333329</c:v>
                </c:pt>
                <c:pt idx="30984">
                  <c:v>77.6875</c:v>
                </c:pt>
                <c:pt idx="30985">
                  <c:v>77.690104166666671</c:v>
                </c:pt>
                <c:pt idx="30986">
                  <c:v>77.692708333333329</c:v>
                </c:pt>
                <c:pt idx="30987">
                  <c:v>77.6953125</c:v>
                </c:pt>
                <c:pt idx="30988">
                  <c:v>77.697916666666671</c:v>
                </c:pt>
                <c:pt idx="30989">
                  <c:v>77.700520833333329</c:v>
                </c:pt>
                <c:pt idx="30990">
                  <c:v>77.703125</c:v>
                </c:pt>
                <c:pt idx="30991">
                  <c:v>77.705729166666671</c:v>
                </c:pt>
                <c:pt idx="30992">
                  <c:v>77.708333333333329</c:v>
                </c:pt>
                <c:pt idx="30993">
                  <c:v>77.7109375</c:v>
                </c:pt>
                <c:pt idx="30994">
                  <c:v>77.713541666666671</c:v>
                </c:pt>
                <c:pt idx="30995">
                  <c:v>77.716145833333329</c:v>
                </c:pt>
                <c:pt idx="30996">
                  <c:v>77.71875</c:v>
                </c:pt>
                <c:pt idx="30997">
                  <c:v>77.721354166666671</c:v>
                </c:pt>
                <c:pt idx="30998">
                  <c:v>77.723958333333329</c:v>
                </c:pt>
                <c:pt idx="30999">
                  <c:v>77.7265625</c:v>
                </c:pt>
                <c:pt idx="31000">
                  <c:v>77.729166666666671</c:v>
                </c:pt>
                <c:pt idx="31001">
                  <c:v>77.731770833333329</c:v>
                </c:pt>
                <c:pt idx="31002">
                  <c:v>77.734375</c:v>
                </c:pt>
                <c:pt idx="31003">
                  <c:v>77.736979166666671</c:v>
                </c:pt>
                <c:pt idx="31004">
                  <c:v>77.739583333333329</c:v>
                </c:pt>
                <c:pt idx="31005">
                  <c:v>77.7421875</c:v>
                </c:pt>
                <c:pt idx="31006">
                  <c:v>77.744791666666671</c:v>
                </c:pt>
                <c:pt idx="31007">
                  <c:v>77.747395833333329</c:v>
                </c:pt>
                <c:pt idx="31008">
                  <c:v>77.75</c:v>
                </c:pt>
                <c:pt idx="31009">
                  <c:v>77.752604166666671</c:v>
                </c:pt>
                <c:pt idx="31010">
                  <c:v>77.755208333333329</c:v>
                </c:pt>
                <c:pt idx="31011">
                  <c:v>77.7578125</c:v>
                </c:pt>
                <c:pt idx="31012">
                  <c:v>77.760416666666671</c:v>
                </c:pt>
                <c:pt idx="31013">
                  <c:v>77.763020833333329</c:v>
                </c:pt>
                <c:pt idx="31014">
                  <c:v>77.765625</c:v>
                </c:pt>
                <c:pt idx="31015">
                  <c:v>77.768229166666671</c:v>
                </c:pt>
                <c:pt idx="31016">
                  <c:v>77.770833333333329</c:v>
                </c:pt>
                <c:pt idx="31017">
                  <c:v>77.7734375</c:v>
                </c:pt>
                <c:pt idx="31018">
                  <c:v>77.776041666666671</c:v>
                </c:pt>
                <c:pt idx="31019">
                  <c:v>77.778645833333329</c:v>
                </c:pt>
                <c:pt idx="31020">
                  <c:v>77.78125</c:v>
                </c:pt>
                <c:pt idx="31021">
                  <c:v>77.783854166666671</c:v>
                </c:pt>
                <c:pt idx="31022">
                  <c:v>77.786458333333329</c:v>
                </c:pt>
                <c:pt idx="31023">
                  <c:v>77.7890625</c:v>
                </c:pt>
                <c:pt idx="31024">
                  <c:v>77.791666666666671</c:v>
                </c:pt>
                <c:pt idx="31025">
                  <c:v>77.794270833333329</c:v>
                </c:pt>
                <c:pt idx="31026">
                  <c:v>77.796875</c:v>
                </c:pt>
                <c:pt idx="31027">
                  <c:v>77.799479166666671</c:v>
                </c:pt>
                <c:pt idx="31028">
                  <c:v>77.802083333333329</c:v>
                </c:pt>
                <c:pt idx="31029">
                  <c:v>77.8046875</c:v>
                </c:pt>
                <c:pt idx="31030">
                  <c:v>77.807291666666671</c:v>
                </c:pt>
                <c:pt idx="31031">
                  <c:v>77.809895833333329</c:v>
                </c:pt>
                <c:pt idx="31032">
                  <c:v>77.8125</c:v>
                </c:pt>
                <c:pt idx="31033">
                  <c:v>77.815104166666671</c:v>
                </c:pt>
                <c:pt idx="31034">
                  <c:v>77.817708333333329</c:v>
                </c:pt>
                <c:pt idx="31035">
                  <c:v>77.8203125</c:v>
                </c:pt>
                <c:pt idx="31036">
                  <c:v>77.822916666666671</c:v>
                </c:pt>
                <c:pt idx="31037">
                  <c:v>77.825520833333329</c:v>
                </c:pt>
                <c:pt idx="31038">
                  <c:v>77.828125</c:v>
                </c:pt>
                <c:pt idx="31039">
                  <c:v>77.830729166666671</c:v>
                </c:pt>
                <c:pt idx="31040">
                  <c:v>77.833333333333329</c:v>
                </c:pt>
                <c:pt idx="31041">
                  <c:v>77.8359375</c:v>
                </c:pt>
                <c:pt idx="31042">
                  <c:v>77.838541666666671</c:v>
                </c:pt>
                <c:pt idx="31043">
                  <c:v>77.841145833333329</c:v>
                </c:pt>
                <c:pt idx="31044">
                  <c:v>77.84375</c:v>
                </c:pt>
                <c:pt idx="31045">
                  <c:v>77.846354166666671</c:v>
                </c:pt>
                <c:pt idx="31046">
                  <c:v>77.848958333333329</c:v>
                </c:pt>
                <c:pt idx="31047">
                  <c:v>77.8515625</c:v>
                </c:pt>
                <c:pt idx="31048">
                  <c:v>77.854166666666671</c:v>
                </c:pt>
                <c:pt idx="31049">
                  <c:v>77.856770833333329</c:v>
                </c:pt>
                <c:pt idx="31050">
                  <c:v>77.859375</c:v>
                </c:pt>
                <c:pt idx="31051">
                  <c:v>77.861979166666671</c:v>
                </c:pt>
                <c:pt idx="31052">
                  <c:v>77.864583333333329</c:v>
                </c:pt>
                <c:pt idx="31053">
                  <c:v>77.8671875</c:v>
                </c:pt>
                <c:pt idx="31054">
                  <c:v>77.869791666666671</c:v>
                </c:pt>
                <c:pt idx="31055">
                  <c:v>77.872395833333329</c:v>
                </c:pt>
                <c:pt idx="31056">
                  <c:v>77.875</c:v>
                </c:pt>
                <c:pt idx="31057">
                  <c:v>77.877604166666671</c:v>
                </c:pt>
                <c:pt idx="31058">
                  <c:v>77.880208333333329</c:v>
                </c:pt>
                <c:pt idx="31059">
                  <c:v>77.8828125</c:v>
                </c:pt>
                <c:pt idx="31060">
                  <c:v>77.885416666666671</c:v>
                </c:pt>
                <c:pt idx="31061">
                  <c:v>77.888020833333329</c:v>
                </c:pt>
                <c:pt idx="31062">
                  <c:v>77.890625</c:v>
                </c:pt>
                <c:pt idx="31063">
                  <c:v>77.893229166666671</c:v>
                </c:pt>
                <c:pt idx="31064">
                  <c:v>77.895833333333329</c:v>
                </c:pt>
                <c:pt idx="31065">
                  <c:v>77.8984375</c:v>
                </c:pt>
                <c:pt idx="31066">
                  <c:v>77.901041666666671</c:v>
                </c:pt>
                <c:pt idx="31067">
                  <c:v>77.903645833333329</c:v>
                </c:pt>
                <c:pt idx="31068">
                  <c:v>77.90625</c:v>
                </c:pt>
                <c:pt idx="31069">
                  <c:v>77.908854166666671</c:v>
                </c:pt>
                <c:pt idx="31070">
                  <c:v>77.911458333333329</c:v>
                </c:pt>
                <c:pt idx="31071">
                  <c:v>77.9140625</c:v>
                </c:pt>
                <c:pt idx="31072">
                  <c:v>77.916666666666671</c:v>
                </c:pt>
                <c:pt idx="31073">
                  <c:v>77.919270833333329</c:v>
                </c:pt>
                <c:pt idx="31074">
                  <c:v>77.921875</c:v>
                </c:pt>
                <c:pt idx="31075">
                  <c:v>77.924479166666671</c:v>
                </c:pt>
                <c:pt idx="31076">
                  <c:v>77.927083333333329</c:v>
                </c:pt>
                <c:pt idx="31077">
                  <c:v>77.9296875</c:v>
                </c:pt>
                <c:pt idx="31078">
                  <c:v>77.932291666666671</c:v>
                </c:pt>
                <c:pt idx="31079">
                  <c:v>77.934895833333329</c:v>
                </c:pt>
                <c:pt idx="31080">
                  <c:v>77.9375</c:v>
                </c:pt>
                <c:pt idx="31081">
                  <c:v>77.940104166666671</c:v>
                </c:pt>
                <c:pt idx="31082">
                  <c:v>77.942708333333329</c:v>
                </c:pt>
                <c:pt idx="31083">
                  <c:v>77.9453125</c:v>
                </c:pt>
                <c:pt idx="31084">
                  <c:v>77.947916666666671</c:v>
                </c:pt>
                <c:pt idx="31085">
                  <c:v>77.950520833333329</c:v>
                </c:pt>
                <c:pt idx="31086">
                  <c:v>77.953125</c:v>
                </c:pt>
                <c:pt idx="31087">
                  <c:v>77.955729166666671</c:v>
                </c:pt>
                <c:pt idx="31088">
                  <c:v>77.958333333333329</c:v>
                </c:pt>
                <c:pt idx="31089">
                  <c:v>77.9609375</c:v>
                </c:pt>
                <c:pt idx="31090">
                  <c:v>77.963541666666671</c:v>
                </c:pt>
                <c:pt idx="31091">
                  <c:v>77.966145833333329</c:v>
                </c:pt>
                <c:pt idx="31092">
                  <c:v>77.96875</c:v>
                </c:pt>
                <c:pt idx="31093">
                  <c:v>77.971354166666671</c:v>
                </c:pt>
                <c:pt idx="31094">
                  <c:v>77.973958333333329</c:v>
                </c:pt>
                <c:pt idx="31095">
                  <c:v>77.9765625</c:v>
                </c:pt>
                <c:pt idx="31096">
                  <c:v>77.979166666666671</c:v>
                </c:pt>
                <c:pt idx="31097">
                  <c:v>77.981770833333329</c:v>
                </c:pt>
                <c:pt idx="31098">
                  <c:v>77.984375</c:v>
                </c:pt>
                <c:pt idx="31099">
                  <c:v>77.986979166666671</c:v>
                </c:pt>
                <c:pt idx="31100">
                  <c:v>77.989583333333329</c:v>
                </c:pt>
                <c:pt idx="31101">
                  <c:v>77.9921875</c:v>
                </c:pt>
                <c:pt idx="31102">
                  <c:v>77.994791666666671</c:v>
                </c:pt>
                <c:pt idx="31103">
                  <c:v>77.997395833333329</c:v>
                </c:pt>
                <c:pt idx="31104">
                  <c:v>78</c:v>
                </c:pt>
                <c:pt idx="31105">
                  <c:v>78.002604166666671</c:v>
                </c:pt>
                <c:pt idx="31106">
                  <c:v>78.005208333333329</c:v>
                </c:pt>
                <c:pt idx="31107">
                  <c:v>78.0078125</c:v>
                </c:pt>
                <c:pt idx="31108">
                  <c:v>78.010416666666671</c:v>
                </c:pt>
                <c:pt idx="31109">
                  <c:v>78.013020833333329</c:v>
                </c:pt>
                <c:pt idx="31110">
                  <c:v>78.015625</c:v>
                </c:pt>
                <c:pt idx="31111">
                  <c:v>78.018229166666671</c:v>
                </c:pt>
                <c:pt idx="31112">
                  <c:v>78.020833333333329</c:v>
                </c:pt>
                <c:pt idx="31113">
                  <c:v>78.0234375</c:v>
                </c:pt>
                <c:pt idx="31114">
                  <c:v>78.026041666666671</c:v>
                </c:pt>
                <c:pt idx="31115">
                  <c:v>78.028645833333329</c:v>
                </c:pt>
                <c:pt idx="31116">
                  <c:v>78.03125</c:v>
                </c:pt>
                <c:pt idx="31117">
                  <c:v>78.033854166666671</c:v>
                </c:pt>
                <c:pt idx="31118">
                  <c:v>78.036458333333329</c:v>
                </c:pt>
                <c:pt idx="31119">
                  <c:v>78.0390625</c:v>
                </c:pt>
                <c:pt idx="31120">
                  <c:v>78.041666666666671</c:v>
                </c:pt>
                <c:pt idx="31121">
                  <c:v>78.044270833333329</c:v>
                </c:pt>
                <c:pt idx="31122">
                  <c:v>78.046875</c:v>
                </c:pt>
                <c:pt idx="31123">
                  <c:v>78.049479166666671</c:v>
                </c:pt>
                <c:pt idx="31124">
                  <c:v>78.052083333333329</c:v>
                </c:pt>
                <c:pt idx="31125">
                  <c:v>78.0546875</c:v>
                </c:pt>
                <c:pt idx="31126">
                  <c:v>78.057291666666671</c:v>
                </c:pt>
                <c:pt idx="31127">
                  <c:v>78.059895833333329</c:v>
                </c:pt>
                <c:pt idx="31128">
                  <c:v>78.0625</c:v>
                </c:pt>
                <c:pt idx="31129">
                  <c:v>78.065104166666671</c:v>
                </c:pt>
                <c:pt idx="31130">
                  <c:v>78.067708333333329</c:v>
                </c:pt>
                <c:pt idx="31131">
                  <c:v>78.0703125</c:v>
                </c:pt>
                <c:pt idx="31132">
                  <c:v>78.072916666666671</c:v>
                </c:pt>
                <c:pt idx="31133">
                  <c:v>78.075520833333329</c:v>
                </c:pt>
                <c:pt idx="31134">
                  <c:v>78.078125</c:v>
                </c:pt>
                <c:pt idx="31135">
                  <c:v>78.080729166666671</c:v>
                </c:pt>
                <c:pt idx="31136">
                  <c:v>78.083333333333329</c:v>
                </c:pt>
                <c:pt idx="31137">
                  <c:v>78.0859375</c:v>
                </c:pt>
                <c:pt idx="31138">
                  <c:v>78.088541666666671</c:v>
                </c:pt>
                <c:pt idx="31139">
                  <c:v>78.091145833333329</c:v>
                </c:pt>
                <c:pt idx="31140">
                  <c:v>78.09375</c:v>
                </c:pt>
                <c:pt idx="31141">
                  <c:v>78.096354166666671</c:v>
                </c:pt>
                <c:pt idx="31142">
                  <c:v>78.098958333333329</c:v>
                </c:pt>
                <c:pt idx="31143">
                  <c:v>78.1015625</c:v>
                </c:pt>
                <c:pt idx="31144">
                  <c:v>78.104166666666671</c:v>
                </c:pt>
                <c:pt idx="31145">
                  <c:v>78.106770833333329</c:v>
                </c:pt>
                <c:pt idx="31146">
                  <c:v>78.109375</c:v>
                </c:pt>
                <c:pt idx="31147">
                  <c:v>78.111979166666671</c:v>
                </c:pt>
                <c:pt idx="31148">
                  <c:v>78.114583333333329</c:v>
                </c:pt>
                <c:pt idx="31149">
                  <c:v>78.1171875</c:v>
                </c:pt>
                <c:pt idx="31150">
                  <c:v>78.119791666666671</c:v>
                </c:pt>
                <c:pt idx="31151">
                  <c:v>78.122395833333329</c:v>
                </c:pt>
                <c:pt idx="31152">
                  <c:v>78.125</c:v>
                </c:pt>
                <c:pt idx="31153">
                  <c:v>78.127604166666671</c:v>
                </c:pt>
                <c:pt idx="31154">
                  <c:v>78.130208333333329</c:v>
                </c:pt>
                <c:pt idx="31155">
                  <c:v>78.1328125</c:v>
                </c:pt>
                <c:pt idx="31156">
                  <c:v>78.135416666666671</c:v>
                </c:pt>
                <c:pt idx="31157">
                  <c:v>78.138020833333329</c:v>
                </c:pt>
                <c:pt idx="31158">
                  <c:v>78.140625</c:v>
                </c:pt>
                <c:pt idx="31159">
                  <c:v>78.143229166666671</c:v>
                </c:pt>
                <c:pt idx="31160">
                  <c:v>78.145833333333329</c:v>
                </c:pt>
                <c:pt idx="31161">
                  <c:v>78.1484375</c:v>
                </c:pt>
                <c:pt idx="31162">
                  <c:v>78.151041666666671</c:v>
                </c:pt>
                <c:pt idx="31163">
                  <c:v>78.153645833333329</c:v>
                </c:pt>
                <c:pt idx="31164">
                  <c:v>78.15625</c:v>
                </c:pt>
                <c:pt idx="31165">
                  <c:v>78.158854166666671</c:v>
                </c:pt>
                <c:pt idx="31166">
                  <c:v>78.161458333333329</c:v>
                </c:pt>
                <c:pt idx="31167">
                  <c:v>78.1640625</c:v>
                </c:pt>
                <c:pt idx="31168">
                  <c:v>78.166666666666671</c:v>
                </c:pt>
                <c:pt idx="31169">
                  <c:v>78.169270833333329</c:v>
                </c:pt>
                <c:pt idx="31170">
                  <c:v>78.171875</c:v>
                </c:pt>
                <c:pt idx="31171">
                  <c:v>78.174479166666671</c:v>
                </c:pt>
                <c:pt idx="31172">
                  <c:v>78.177083333333329</c:v>
                </c:pt>
                <c:pt idx="31173">
                  <c:v>78.1796875</c:v>
                </c:pt>
                <c:pt idx="31174">
                  <c:v>78.182291666666671</c:v>
                </c:pt>
                <c:pt idx="31175">
                  <c:v>78.184895833333329</c:v>
                </c:pt>
                <c:pt idx="31176">
                  <c:v>78.1875</c:v>
                </c:pt>
                <c:pt idx="31177">
                  <c:v>78.190104166666671</c:v>
                </c:pt>
                <c:pt idx="31178">
                  <c:v>78.192708333333329</c:v>
                </c:pt>
                <c:pt idx="31179">
                  <c:v>78.1953125</c:v>
                </c:pt>
                <c:pt idx="31180">
                  <c:v>78.197916666666671</c:v>
                </c:pt>
                <c:pt idx="31181">
                  <c:v>78.200520833333329</c:v>
                </c:pt>
                <c:pt idx="31182">
                  <c:v>78.203125</c:v>
                </c:pt>
                <c:pt idx="31183">
                  <c:v>78.205729166666671</c:v>
                </c:pt>
                <c:pt idx="31184">
                  <c:v>78.208333333333329</c:v>
                </c:pt>
                <c:pt idx="31185">
                  <c:v>78.2109375</c:v>
                </c:pt>
                <c:pt idx="31186">
                  <c:v>78.213541666666671</c:v>
                </c:pt>
                <c:pt idx="31187">
                  <c:v>78.216145833333329</c:v>
                </c:pt>
                <c:pt idx="31188">
                  <c:v>78.21875</c:v>
                </c:pt>
                <c:pt idx="31189">
                  <c:v>78.221354166666671</c:v>
                </c:pt>
                <c:pt idx="31190">
                  <c:v>78.223958333333329</c:v>
                </c:pt>
                <c:pt idx="31191">
                  <c:v>78.2265625</c:v>
                </c:pt>
                <c:pt idx="31192">
                  <c:v>78.229166666666671</c:v>
                </c:pt>
                <c:pt idx="31193">
                  <c:v>78.231770833333329</c:v>
                </c:pt>
                <c:pt idx="31194">
                  <c:v>78.234375</c:v>
                </c:pt>
                <c:pt idx="31195">
                  <c:v>78.236979166666671</c:v>
                </c:pt>
                <c:pt idx="31196">
                  <c:v>78.239583333333329</c:v>
                </c:pt>
                <c:pt idx="31197">
                  <c:v>78.2421875</c:v>
                </c:pt>
                <c:pt idx="31198">
                  <c:v>78.244791666666671</c:v>
                </c:pt>
                <c:pt idx="31199">
                  <c:v>78.247395833333329</c:v>
                </c:pt>
                <c:pt idx="31200">
                  <c:v>78.25</c:v>
                </c:pt>
                <c:pt idx="31201">
                  <c:v>78.252604166666671</c:v>
                </c:pt>
                <c:pt idx="31202">
                  <c:v>78.255208333333329</c:v>
                </c:pt>
                <c:pt idx="31203">
                  <c:v>78.2578125</c:v>
                </c:pt>
                <c:pt idx="31204">
                  <c:v>78.260416666666671</c:v>
                </c:pt>
                <c:pt idx="31205">
                  <c:v>78.263020833333329</c:v>
                </c:pt>
                <c:pt idx="31206">
                  <c:v>78.265625</c:v>
                </c:pt>
                <c:pt idx="31207">
                  <c:v>78.268229166666671</c:v>
                </c:pt>
                <c:pt idx="31208">
                  <c:v>78.270833333333329</c:v>
                </c:pt>
                <c:pt idx="31209">
                  <c:v>78.2734375</c:v>
                </c:pt>
                <c:pt idx="31210">
                  <c:v>78.276041666666671</c:v>
                </c:pt>
                <c:pt idx="31211">
                  <c:v>78.278645833333329</c:v>
                </c:pt>
                <c:pt idx="31212">
                  <c:v>78.28125</c:v>
                </c:pt>
                <c:pt idx="31213">
                  <c:v>78.283854166666671</c:v>
                </c:pt>
                <c:pt idx="31214">
                  <c:v>78.286458333333329</c:v>
                </c:pt>
                <c:pt idx="31215">
                  <c:v>78.2890625</c:v>
                </c:pt>
                <c:pt idx="31216">
                  <c:v>78.291666666666671</c:v>
                </c:pt>
                <c:pt idx="31217">
                  <c:v>78.294270833333329</c:v>
                </c:pt>
                <c:pt idx="31218">
                  <c:v>78.296875</c:v>
                </c:pt>
                <c:pt idx="31219">
                  <c:v>78.299479166666671</c:v>
                </c:pt>
                <c:pt idx="31220">
                  <c:v>78.302083333333329</c:v>
                </c:pt>
                <c:pt idx="31221">
                  <c:v>78.3046875</c:v>
                </c:pt>
                <c:pt idx="31222">
                  <c:v>78.307291666666671</c:v>
                </c:pt>
                <c:pt idx="31223">
                  <c:v>78.309895833333329</c:v>
                </c:pt>
                <c:pt idx="31224">
                  <c:v>78.3125</c:v>
                </c:pt>
                <c:pt idx="31225">
                  <c:v>78.315104166666671</c:v>
                </c:pt>
                <c:pt idx="31226">
                  <c:v>78.317708333333329</c:v>
                </c:pt>
                <c:pt idx="31227">
                  <c:v>78.3203125</c:v>
                </c:pt>
                <c:pt idx="31228">
                  <c:v>78.322916666666671</c:v>
                </c:pt>
                <c:pt idx="31229">
                  <c:v>78.325520833333329</c:v>
                </c:pt>
                <c:pt idx="31230">
                  <c:v>78.328125</c:v>
                </c:pt>
                <c:pt idx="31231">
                  <c:v>78.330729166666671</c:v>
                </c:pt>
                <c:pt idx="31232">
                  <c:v>78.333333333333329</c:v>
                </c:pt>
                <c:pt idx="31233">
                  <c:v>78.3359375</c:v>
                </c:pt>
                <c:pt idx="31234">
                  <c:v>78.338541666666671</c:v>
                </c:pt>
                <c:pt idx="31235">
                  <c:v>78.341145833333329</c:v>
                </c:pt>
                <c:pt idx="31236">
                  <c:v>78.34375</c:v>
                </c:pt>
                <c:pt idx="31237">
                  <c:v>78.346354166666671</c:v>
                </c:pt>
                <c:pt idx="31238">
                  <c:v>78.348958333333329</c:v>
                </c:pt>
                <c:pt idx="31239">
                  <c:v>78.3515625</c:v>
                </c:pt>
                <c:pt idx="31240">
                  <c:v>78.354166666666671</c:v>
                </c:pt>
                <c:pt idx="31241">
                  <c:v>78.356770833333329</c:v>
                </c:pt>
                <c:pt idx="31242">
                  <c:v>78.359375</c:v>
                </c:pt>
                <c:pt idx="31243">
                  <c:v>78.361979166666671</c:v>
                </c:pt>
                <c:pt idx="31244">
                  <c:v>78.364583333333329</c:v>
                </c:pt>
                <c:pt idx="31245">
                  <c:v>78.3671875</c:v>
                </c:pt>
                <c:pt idx="31246">
                  <c:v>78.369791666666671</c:v>
                </c:pt>
                <c:pt idx="31247">
                  <c:v>78.372395833333329</c:v>
                </c:pt>
                <c:pt idx="31248">
                  <c:v>78.375</c:v>
                </c:pt>
                <c:pt idx="31249">
                  <c:v>78.377604166666671</c:v>
                </c:pt>
                <c:pt idx="31250">
                  <c:v>78.380208333333329</c:v>
                </c:pt>
                <c:pt idx="31251">
                  <c:v>78.3828125</c:v>
                </c:pt>
                <c:pt idx="31252">
                  <c:v>78.385416666666671</c:v>
                </c:pt>
                <c:pt idx="31253">
                  <c:v>78.388020833333329</c:v>
                </c:pt>
                <c:pt idx="31254">
                  <c:v>78.390625</c:v>
                </c:pt>
                <c:pt idx="31255">
                  <c:v>78.393229166666671</c:v>
                </c:pt>
                <c:pt idx="31256">
                  <c:v>78.395833333333329</c:v>
                </c:pt>
                <c:pt idx="31257">
                  <c:v>78.3984375</c:v>
                </c:pt>
                <c:pt idx="31258">
                  <c:v>78.401041666666671</c:v>
                </c:pt>
                <c:pt idx="31259">
                  <c:v>78.403645833333329</c:v>
                </c:pt>
                <c:pt idx="31260">
                  <c:v>78.40625</c:v>
                </c:pt>
                <c:pt idx="31261">
                  <c:v>78.408854166666671</c:v>
                </c:pt>
                <c:pt idx="31262">
                  <c:v>78.411458333333329</c:v>
                </c:pt>
                <c:pt idx="31263">
                  <c:v>78.4140625</c:v>
                </c:pt>
                <c:pt idx="31264">
                  <c:v>78.416666666666671</c:v>
                </c:pt>
                <c:pt idx="31265">
                  <c:v>78.419270833333329</c:v>
                </c:pt>
                <c:pt idx="31266">
                  <c:v>78.421875</c:v>
                </c:pt>
                <c:pt idx="31267">
                  <c:v>78.424479166666671</c:v>
                </c:pt>
                <c:pt idx="31268">
                  <c:v>78.427083333333329</c:v>
                </c:pt>
                <c:pt idx="31269">
                  <c:v>78.4296875</c:v>
                </c:pt>
                <c:pt idx="31270">
                  <c:v>78.432291666666671</c:v>
                </c:pt>
                <c:pt idx="31271">
                  <c:v>78.434895833333329</c:v>
                </c:pt>
                <c:pt idx="31272">
                  <c:v>78.4375</c:v>
                </c:pt>
                <c:pt idx="31273">
                  <c:v>78.440104166666671</c:v>
                </c:pt>
                <c:pt idx="31274">
                  <c:v>78.442708333333329</c:v>
                </c:pt>
                <c:pt idx="31275">
                  <c:v>78.4453125</c:v>
                </c:pt>
                <c:pt idx="31276">
                  <c:v>78.447916666666671</c:v>
                </c:pt>
                <c:pt idx="31277">
                  <c:v>78.450520833333329</c:v>
                </c:pt>
                <c:pt idx="31278">
                  <c:v>78.453125</c:v>
                </c:pt>
                <c:pt idx="31279">
                  <c:v>78.455729166666671</c:v>
                </c:pt>
                <c:pt idx="31280">
                  <c:v>78.458333333333329</c:v>
                </c:pt>
                <c:pt idx="31281">
                  <c:v>78.4609375</c:v>
                </c:pt>
                <c:pt idx="31282">
                  <c:v>78.463541666666671</c:v>
                </c:pt>
                <c:pt idx="31283">
                  <c:v>78.466145833333329</c:v>
                </c:pt>
                <c:pt idx="31284">
                  <c:v>78.46875</c:v>
                </c:pt>
                <c:pt idx="31285">
                  <c:v>78.471354166666671</c:v>
                </c:pt>
                <c:pt idx="31286">
                  <c:v>78.473958333333329</c:v>
                </c:pt>
                <c:pt idx="31287">
                  <c:v>78.4765625</c:v>
                </c:pt>
                <c:pt idx="31288">
                  <c:v>78.479166666666671</c:v>
                </c:pt>
                <c:pt idx="31289">
                  <c:v>78.481770833333329</c:v>
                </c:pt>
                <c:pt idx="31290">
                  <c:v>78.484375</c:v>
                </c:pt>
                <c:pt idx="31291">
                  <c:v>78.486979166666671</c:v>
                </c:pt>
                <c:pt idx="31292">
                  <c:v>78.489583333333329</c:v>
                </c:pt>
                <c:pt idx="31293">
                  <c:v>78.4921875</c:v>
                </c:pt>
                <c:pt idx="31294">
                  <c:v>78.494791666666671</c:v>
                </c:pt>
                <c:pt idx="31295">
                  <c:v>78.497395833333329</c:v>
                </c:pt>
                <c:pt idx="31296">
                  <c:v>78.5</c:v>
                </c:pt>
                <c:pt idx="31297">
                  <c:v>78.502604166666671</c:v>
                </c:pt>
                <c:pt idx="31298">
                  <c:v>78.505208333333329</c:v>
                </c:pt>
                <c:pt idx="31299">
                  <c:v>78.5078125</c:v>
                </c:pt>
                <c:pt idx="31300">
                  <c:v>78.510416666666671</c:v>
                </c:pt>
                <c:pt idx="31301">
                  <c:v>78.513020833333329</c:v>
                </c:pt>
                <c:pt idx="31302">
                  <c:v>78.515625</c:v>
                </c:pt>
                <c:pt idx="31303">
                  <c:v>78.518229166666671</c:v>
                </c:pt>
                <c:pt idx="31304">
                  <c:v>78.520833333333329</c:v>
                </c:pt>
                <c:pt idx="31305">
                  <c:v>78.5234375</c:v>
                </c:pt>
                <c:pt idx="31306">
                  <c:v>78.526041666666671</c:v>
                </c:pt>
                <c:pt idx="31307">
                  <c:v>78.528645833333329</c:v>
                </c:pt>
                <c:pt idx="31308">
                  <c:v>78.53125</c:v>
                </c:pt>
                <c:pt idx="31309">
                  <c:v>78.533854166666671</c:v>
                </c:pt>
                <c:pt idx="31310">
                  <c:v>78.536458333333329</c:v>
                </c:pt>
                <c:pt idx="31311">
                  <c:v>78.5390625</c:v>
                </c:pt>
                <c:pt idx="31312">
                  <c:v>78.541666666666671</c:v>
                </c:pt>
                <c:pt idx="31313">
                  <c:v>78.544270833333329</c:v>
                </c:pt>
                <c:pt idx="31314">
                  <c:v>78.546875</c:v>
                </c:pt>
                <c:pt idx="31315">
                  <c:v>78.549479166666671</c:v>
                </c:pt>
                <c:pt idx="31316">
                  <c:v>78.552083333333329</c:v>
                </c:pt>
                <c:pt idx="31317">
                  <c:v>78.5546875</c:v>
                </c:pt>
                <c:pt idx="31318">
                  <c:v>78.557291666666671</c:v>
                </c:pt>
                <c:pt idx="31319">
                  <c:v>78.559895833333329</c:v>
                </c:pt>
                <c:pt idx="31320">
                  <c:v>78.5625</c:v>
                </c:pt>
                <c:pt idx="31321">
                  <c:v>78.565104166666671</c:v>
                </c:pt>
                <c:pt idx="31322">
                  <c:v>78.567708333333329</c:v>
                </c:pt>
                <c:pt idx="31323">
                  <c:v>78.5703125</c:v>
                </c:pt>
                <c:pt idx="31324">
                  <c:v>78.572916666666671</c:v>
                </c:pt>
                <c:pt idx="31325">
                  <c:v>78.575520833333329</c:v>
                </c:pt>
                <c:pt idx="31326">
                  <c:v>78.578125</c:v>
                </c:pt>
                <c:pt idx="31327">
                  <c:v>78.580729166666671</c:v>
                </c:pt>
                <c:pt idx="31328">
                  <c:v>78.583333333333329</c:v>
                </c:pt>
                <c:pt idx="31329">
                  <c:v>78.5859375</c:v>
                </c:pt>
                <c:pt idx="31330">
                  <c:v>78.588541666666671</c:v>
                </c:pt>
                <c:pt idx="31331">
                  <c:v>78.591145833333329</c:v>
                </c:pt>
                <c:pt idx="31332">
                  <c:v>78.59375</c:v>
                </c:pt>
                <c:pt idx="31333">
                  <c:v>78.596354166666671</c:v>
                </c:pt>
                <c:pt idx="31334">
                  <c:v>78.598958333333329</c:v>
                </c:pt>
                <c:pt idx="31335">
                  <c:v>78.6015625</c:v>
                </c:pt>
                <c:pt idx="31336">
                  <c:v>78.604166666666671</c:v>
                </c:pt>
                <c:pt idx="31337">
                  <c:v>78.606770833333329</c:v>
                </c:pt>
                <c:pt idx="31338">
                  <c:v>78.609375</c:v>
                </c:pt>
                <c:pt idx="31339">
                  <c:v>78.611979166666671</c:v>
                </c:pt>
                <c:pt idx="31340">
                  <c:v>78.614583333333329</c:v>
                </c:pt>
                <c:pt idx="31341">
                  <c:v>78.6171875</c:v>
                </c:pt>
                <c:pt idx="31342">
                  <c:v>78.619791666666671</c:v>
                </c:pt>
                <c:pt idx="31343">
                  <c:v>78.622395833333329</c:v>
                </c:pt>
                <c:pt idx="31344">
                  <c:v>78.625</c:v>
                </c:pt>
                <c:pt idx="31345">
                  <c:v>78.627604166666671</c:v>
                </c:pt>
                <c:pt idx="31346">
                  <c:v>78.630208333333329</c:v>
                </c:pt>
                <c:pt idx="31347">
                  <c:v>78.6328125</c:v>
                </c:pt>
                <c:pt idx="31348">
                  <c:v>78.635416666666671</c:v>
                </c:pt>
                <c:pt idx="31349">
                  <c:v>78.638020833333329</c:v>
                </c:pt>
                <c:pt idx="31350">
                  <c:v>78.640625</c:v>
                </c:pt>
                <c:pt idx="31351">
                  <c:v>78.643229166666671</c:v>
                </c:pt>
                <c:pt idx="31352">
                  <c:v>78.645833333333329</c:v>
                </c:pt>
                <c:pt idx="31353">
                  <c:v>78.6484375</c:v>
                </c:pt>
                <c:pt idx="31354">
                  <c:v>78.651041666666671</c:v>
                </c:pt>
                <c:pt idx="31355">
                  <c:v>78.653645833333329</c:v>
                </c:pt>
                <c:pt idx="31356">
                  <c:v>78.65625</c:v>
                </c:pt>
                <c:pt idx="31357">
                  <c:v>78.658854166666671</c:v>
                </c:pt>
                <c:pt idx="31358">
                  <c:v>78.661458333333329</c:v>
                </c:pt>
                <c:pt idx="31359">
                  <c:v>78.6640625</c:v>
                </c:pt>
                <c:pt idx="31360">
                  <c:v>78.666666666666671</c:v>
                </c:pt>
                <c:pt idx="31361">
                  <c:v>78.669270833333329</c:v>
                </c:pt>
                <c:pt idx="31362">
                  <c:v>78.671875</c:v>
                </c:pt>
                <c:pt idx="31363">
                  <c:v>78.674479166666671</c:v>
                </c:pt>
                <c:pt idx="31364">
                  <c:v>78.677083333333329</c:v>
                </c:pt>
                <c:pt idx="31365">
                  <c:v>78.6796875</c:v>
                </c:pt>
                <c:pt idx="31366">
                  <c:v>78.682291666666671</c:v>
                </c:pt>
                <c:pt idx="31367">
                  <c:v>78.684895833333329</c:v>
                </c:pt>
                <c:pt idx="31368">
                  <c:v>78.6875</c:v>
                </c:pt>
                <c:pt idx="31369">
                  <c:v>78.690104166666671</c:v>
                </c:pt>
                <c:pt idx="31370">
                  <c:v>78.692708333333329</c:v>
                </c:pt>
                <c:pt idx="31371">
                  <c:v>78.6953125</c:v>
                </c:pt>
                <c:pt idx="31372">
                  <c:v>78.697916666666671</c:v>
                </c:pt>
                <c:pt idx="31373">
                  <c:v>78.700520833333329</c:v>
                </c:pt>
                <c:pt idx="31374">
                  <c:v>78.703125</c:v>
                </c:pt>
                <c:pt idx="31375">
                  <c:v>78.705729166666671</c:v>
                </c:pt>
                <c:pt idx="31376">
                  <c:v>78.708333333333329</c:v>
                </c:pt>
                <c:pt idx="31377">
                  <c:v>78.7109375</c:v>
                </c:pt>
                <c:pt idx="31378">
                  <c:v>78.713541666666671</c:v>
                </c:pt>
                <c:pt idx="31379">
                  <c:v>78.716145833333329</c:v>
                </c:pt>
                <c:pt idx="31380">
                  <c:v>78.71875</c:v>
                </c:pt>
                <c:pt idx="31381">
                  <c:v>78.721354166666671</c:v>
                </c:pt>
                <c:pt idx="31382">
                  <c:v>78.723958333333329</c:v>
                </c:pt>
                <c:pt idx="31383">
                  <c:v>78.7265625</c:v>
                </c:pt>
                <c:pt idx="31384">
                  <c:v>78.729166666666671</c:v>
                </c:pt>
                <c:pt idx="31385">
                  <c:v>78.731770833333329</c:v>
                </c:pt>
                <c:pt idx="31386">
                  <c:v>78.734375</c:v>
                </c:pt>
                <c:pt idx="31387">
                  <c:v>78.736979166666671</c:v>
                </c:pt>
                <c:pt idx="31388">
                  <c:v>78.739583333333329</c:v>
                </c:pt>
                <c:pt idx="31389">
                  <c:v>78.7421875</c:v>
                </c:pt>
                <c:pt idx="31390">
                  <c:v>78.744791666666671</c:v>
                </c:pt>
                <c:pt idx="31391">
                  <c:v>78.747395833333329</c:v>
                </c:pt>
                <c:pt idx="31392">
                  <c:v>78.75</c:v>
                </c:pt>
                <c:pt idx="31393">
                  <c:v>78.752604166666671</c:v>
                </c:pt>
                <c:pt idx="31394">
                  <c:v>78.755208333333329</c:v>
                </c:pt>
                <c:pt idx="31395">
                  <c:v>78.7578125</c:v>
                </c:pt>
                <c:pt idx="31396">
                  <c:v>78.760416666666671</c:v>
                </c:pt>
                <c:pt idx="31397">
                  <c:v>78.763020833333329</c:v>
                </c:pt>
                <c:pt idx="31398">
                  <c:v>78.765625</c:v>
                </c:pt>
                <c:pt idx="31399">
                  <c:v>78.768229166666671</c:v>
                </c:pt>
                <c:pt idx="31400">
                  <c:v>78.770833333333329</c:v>
                </c:pt>
                <c:pt idx="31401">
                  <c:v>78.7734375</c:v>
                </c:pt>
                <c:pt idx="31402">
                  <c:v>78.776041666666671</c:v>
                </c:pt>
                <c:pt idx="31403">
                  <c:v>78.778645833333329</c:v>
                </c:pt>
                <c:pt idx="31404">
                  <c:v>78.78125</c:v>
                </c:pt>
                <c:pt idx="31405">
                  <c:v>78.783854166666671</c:v>
                </c:pt>
                <c:pt idx="31406">
                  <c:v>78.786458333333329</c:v>
                </c:pt>
                <c:pt idx="31407">
                  <c:v>78.7890625</c:v>
                </c:pt>
                <c:pt idx="31408">
                  <c:v>78.791666666666671</c:v>
                </c:pt>
                <c:pt idx="31409">
                  <c:v>78.794270833333329</c:v>
                </c:pt>
                <c:pt idx="31410">
                  <c:v>78.796875</c:v>
                </c:pt>
                <c:pt idx="31411">
                  <c:v>78.799479166666671</c:v>
                </c:pt>
                <c:pt idx="31412">
                  <c:v>78.802083333333329</c:v>
                </c:pt>
                <c:pt idx="31413">
                  <c:v>78.8046875</c:v>
                </c:pt>
                <c:pt idx="31414">
                  <c:v>78.807291666666671</c:v>
                </c:pt>
                <c:pt idx="31415">
                  <c:v>78.809895833333329</c:v>
                </c:pt>
                <c:pt idx="31416">
                  <c:v>78.8125</c:v>
                </c:pt>
                <c:pt idx="31417">
                  <c:v>78.815104166666671</c:v>
                </c:pt>
                <c:pt idx="31418">
                  <c:v>78.817708333333329</c:v>
                </c:pt>
                <c:pt idx="31419">
                  <c:v>78.8203125</c:v>
                </c:pt>
                <c:pt idx="31420">
                  <c:v>78.822916666666671</c:v>
                </c:pt>
                <c:pt idx="31421">
                  <c:v>78.825520833333329</c:v>
                </c:pt>
                <c:pt idx="31422">
                  <c:v>78.828125</c:v>
                </c:pt>
                <c:pt idx="31423">
                  <c:v>78.830729166666671</c:v>
                </c:pt>
                <c:pt idx="31424">
                  <c:v>78.833333333333329</c:v>
                </c:pt>
                <c:pt idx="31425">
                  <c:v>78.8359375</c:v>
                </c:pt>
                <c:pt idx="31426">
                  <c:v>78.838541666666671</c:v>
                </c:pt>
                <c:pt idx="31427">
                  <c:v>78.841145833333329</c:v>
                </c:pt>
                <c:pt idx="31428">
                  <c:v>78.84375</c:v>
                </c:pt>
                <c:pt idx="31429">
                  <c:v>78.846354166666671</c:v>
                </c:pt>
                <c:pt idx="31430">
                  <c:v>78.848958333333329</c:v>
                </c:pt>
                <c:pt idx="31431">
                  <c:v>78.8515625</c:v>
                </c:pt>
                <c:pt idx="31432">
                  <c:v>78.854166666666671</c:v>
                </c:pt>
                <c:pt idx="31433">
                  <c:v>78.856770833333329</c:v>
                </c:pt>
                <c:pt idx="31434">
                  <c:v>78.859375</c:v>
                </c:pt>
                <c:pt idx="31435">
                  <c:v>78.861979166666671</c:v>
                </c:pt>
                <c:pt idx="31436">
                  <c:v>78.864583333333329</c:v>
                </c:pt>
                <c:pt idx="31437">
                  <c:v>78.8671875</c:v>
                </c:pt>
                <c:pt idx="31438">
                  <c:v>78.869791666666671</c:v>
                </c:pt>
                <c:pt idx="31439">
                  <c:v>78.872395833333329</c:v>
                </c:pt>
                <c:pt idx="31440">
                  <c:v>78.875</c:v>
                </c:pt>
                <c:pt idx="31441">
                  <c:v>78.877604166666671</c:v>
                </c:pt>
                <c:pt idx="31442">
                  <c:v>78.880208333333329</c:v>
                </c:pt>
                <c:pt idx="31443">
                  <c:v>78.8828125</c:v>
                </c:pt>
                <c:pt idx="31444">
                  <c:v>78.885416666666671</c:v>
                </c:pt>
                <c:pt idx="31445">
                  <c:v>78.888020833333329</c:v>
                </c:pt>
                <c:pt idx="31446">
                  <c:v>78.890625</c:v>
                </c:pt>
                <c:pt idx="31447">
                  <c:v>78.893229166666671</c:v>
                </c:pt>
                <c:pt idx="31448">
                  <c:v>78.895833333333329</c:v>
                </c:pt>
                <c:pt idx="31449">
                  <c:v>78.8984375</c:v>
                </c:pt>
                <c:pt idx="31450">
                  <c:v>78.901041666666671</c:v>
                </c:pt>
                <c:pt idx="31451">
                  <c:v>78.903645833333329</c:v>
                </c:pt>
                <c:pt idx="31452">
                  <c:v>78.90625</c:v>
                </c:pt>
                <c:pt idx="31453">
                  <c:v>78.908854166666671</c:v>
                </c:pt>
                <c:pt idx="31454">
                  <c:v>78.911458333333329</c:v>
                </c:pt>
                <c:pt idx="31455">
                  <c:v>78.9140625</c:v>
                </c:pt>
                <c:pt idx="31456">
                  <c:v>78.916666666666671</c:v>
                </c:pt>
                <c:pt idx="31457">
                  <c:v>78.919270833333329</c:v>
                </c:pt>
                <c:pt idx="31458">
                  <c:v>78.921875</c:v>
                </c:pt>
                <c:pt idx="31459">
                  <c:v>78.924479166666671</c:v>
                </c:pt>
                <c:pt idx="31460">
                  <c:v>78.927083333333329</c:v>
                </c:pt>
                <c:pt idx="31461">
                  <c:v>78.9296875</c:v>
                </c:pt>
                <c:pt idx="31462">
                  <c:v>78.932291666666671</c:v>
                </c:pt>
                <c:pt idx="31463">
                  <c:v>78.934895833333329</c:v>
                </c:pt>
                <c:pt idx="31464">
                  <c:v>78.9375</c:v>
                </c:pt>
                <c:pt idx="31465">
                  <c:v>78.940104166666671</c:v>
                </c:pt>
                <c:pt idx="31466">
                  <c:v>78.942708333333329</c:v>
                </c:pt>
                <c:pt idx="31467">
                  <c:v>78.9453125</c:v>
                </c:pt>
                <c:pt idx="31468">
                  <c:v>78.947916666666671</c:v>
                </c:pt>
                <c:pt idx="31469">
                  <c:v>78.950520833333329</c:v>
                </c:pt>
                <c:pt idx="31470">
                  <c:v>78.953125</c:v>
                </c:pt>
                <c:pt idx="31471">
                  <c:v>78.955729166666671</c:v>
                </c:pt>
                <c:pt idx="31472">
                  <c:v>78.958333333333329</c:v>
                </c:pt>
                <c:pt idx="31473">
                  <c:v>78.9609375</c:v>
                </c:pt>
                <c:pt idx="31474">
                  <c:v>78.963541666666671</c:v>
                </c:pt>
                <c:pt idx="31475">
                  <c:v>78.966145833333329</c:v>
                </c:pt>
                <c:pt idx="31476">
                  <c:v>78.96875</c:v>
                </c:pt>
                <c:pt idx="31477">
                  <c:v>78.971354166666671</c:v>
                </c:pt>
                <c:pt idx="31478">
                  <c:v>78.973958333333329</c:v>
                </c:pt>
                <c:pt idx="31479">
                  <c:v>78.9765625</c:v>
                </c:pt>
                <c:pt idx="31480">
                  <c:v>78.979166666666671</c:v>
                </c:pt>
                <c:pt idx="31481">
                  <c:v>78.981770833333329</c:v>
                </c:pt>
                <c:pt idx="31482">
                  <c:v>78.984375</c:v>
                </c:pt>
                <c:pt idx="31483">
                  <c:v>78.986979166666671</c:v>
                </c:pt>
                <c:pt idx="31484">
                  <c:v>78.989583333333329</c:v>
                </c:pt>
                <c:pt idx="31485">
                  <c:v>78.9921875</c:v>
                </c:pt>
                <c:pt idx="31486">
                  <c:v>78.994791666666671</c:v>
                </c:pt>
                <c:pt idx="31487">
                  <c:v>78.997395833333329</c:v>
                </c:pt>
                <c:pt idx="31488">
                  <c:v>79</c:v>
                </c:pt>
                <c:pt idx="31489">
                  <c:v>79.002604166666671</c:v>
                </c:pt>
                <c:pt idx="31490">
                  <c:v>79.005208333333329</c:v>
                </c:pt>
                <c:pt idx="31491">
                  <c:v>79.0078125</c:v>
                </c:pt>
                <c:pt idx="31492">
                  <c:v>79.010416666666671</c:v>
                </c:pt>
                <c:pt idx="31493">
                  <c:v>79.013020833333329</c:v>
                </c:pt>
                <c:pt idx="31494">
                  <c:v>79.015625</c:v>
                </c:pt>
                <c:pt idx="31495">
                  <c:v>79.018229166666671</c:v>
                </c:pt>
                <c:pt idx="31496">
                  <c:v>79.020833333333329</c:v>
                </c:pt>
                <c:pt idx="31497">
                  <c:v>79.0234375</c:v>
                </c:pt>
                <c:pt idx="31498">
                  <c:v>79.026041666666671</c:v>
                </c:pt>
                <c:pt idx="31499">
                  <c:v>79.028645833333329</c:v>
                </c:pt>
                <c:pt idx="31500">
                  <c:v>79.03125</c:v>
                </c:pt>
                <c:pt idx="31501">
                  <c:v>79.033854166666671</c:v>
                </c:pt>
                <c:pt idx="31502">
                  <c:v>79.036458333333329</c:v>
                </c:pt>
                <c:pt idx="31503">
                  <c:v>79.0390625</c:v>
                </c:pt>
                <c:pt idx="31504">
                  <c:v>79.041666666666671</c:v>
                </c:pt>
                <c:pt idx="31505">
                  <c:v>79.044270833333329</c:v>
                </c:pt>
                <c:pt idx="31506">
                  <c:v>79.046875</c:v>
                </c:pt>
                <c:pt idx="31507">
                  <c:v>79.049479166666671</c:v>
                </c:pt>
                <c:pt idx="31508">
                  <c:v>79.052083333333329</c:v>
                </c:pt>
                <c:pt idx="31509">
                  <c:v>79.0546875</c:v>
                </c:pt>
                <c:pt idx="31510">
                  <c:v>79.057291666666671</c:v>
                </c:pt>
                <c:pt idx="31511">
                  <c:v>79.059895833333329</c:v>
                </c:pt>
                <c:pt idx="31512">
                  <c:v>79.0625</c:v>
                </c:pt>
                <c:pt idx="31513">
                  <c:v>79.065104166666671</c:v>
                </c:pt>
                <c:pt idx="31514">
                  <c:v>79.067708333333329</c:v>
                </c:pt>
                <c:pt idx="31515">
                  <c:v>79.0703125</c:v>
                </c:pt>
                <c:pt idx="31516">
                  <c:v>79.072916666666671</c:v>
                </c:pt>
                <c:pt idx="31517">
                  <c:v>79.075520833333329</c:v>
                </c:pt>
                <c:pt idx="31518">
                  <c:v>79.078125</c:v>
                </c:pt>
                <c:pt idx="31519">
                  <c:v>79.080729166666671</c:v>
                </c:pt>
                <c:pt idx="31520">
                  <c:v>79.083333333333329</c:v>
                </c:pt>
                <c:pt idx="31521">
                  <c:v>79.0859375</c:v>
                </c:pt>
                <c:pt idx="31522">
                  <c:v>79.088541666666671</c:v>
                </c:pt>
                <c:pt idx="31523">
                  <c:v>79.091145833333329</c:v>
                </c:pt>
                <c:pt idx="31524">
                  <c:v>79.09375</c:v>
                </c:pt>
                <c:pt idx="31525">
                  <c:v>79.096354166666671</c:v>
                </c:pt>
                <c:pt idx="31526">
                  <c:v>79.098958333333329</c:v>
                </c:pt>
                <c:pt idx="31527">
                  <c:v>79.1015625</c:v>
                </c:pt>
                <c:pt idx="31528">
                  <c:v>79.104166666666671</c:v>
                </c:pt>
                <c:pt idx="31529">
                  <c:v>79.106770833333329</c:v>
                </c:pt>
                <c:pt idx="31530">
                  <c:v>79.109375</c:v>
                </c:pt>
                <c:pt idx="31531">
                  <c:v>79.111979166666671</c:v>
                </c:pt>
                <c:pt idx="31532">
                  <c:v>79.114583333333329</c:v>
                </c:pt>
                <c:pt idx="31533">
                  <c:v>79.1171875</c:v>
                </c:pt>
                <c:pt idx="31534">
                  <c:v>79.119791666666671</c:v>
                </c:pt>
                <c:pt idx="31535">
                  <c:v>79.122395833333329</c:v>
                </c:pt>
                <c:pt idx="31536">
                  <c:v>79.125</c:v>
                </c:pt>
                <c:pt idx="31537">
                  <c:v>79.127604166666671</c:v>
                </c:pt>
                <c:pt idx="31538">
                  <c:v>79.130208333333329</c:v>
                </c:pt>
                <c:pt idx="31539">
                  <c:v>79.1328125</c:v>
                </c:pt>
                <c:pt idx="31540">
                  <c:v>79.135416666666671</c:v>
                </c:pt>
                <c:pt idx="31541">
                  <c:v>79.138020833333329</c:v>
                </c:pt>
                <c:pt idx="31542">
                  <c:v>79.140625</c:v>
                </c:pt>
                <c:pt idx="31543">
                  <c:v>79.143229166666671</c:v>
                </c:pt>
                <c:pt idx="31544">
                  <c:v>79.145833333333329</c:v>
                </c:pt>
                <c:pt idx="31545">
                  <c:v>79.1484375</c:v>
                </c:pt>
                <c:pt idx="31546">
                  <c:v>79.151041666666671</c:v>
                </c:pt>
                <c:pt idx="31547">
                  <c:v>79.153645833333329</c:v>
                </c:pt>
                <c:pt idx="31548">
                  <c:v>79.15625</c:v>
                </c:pt>
                <c:pt idx="31549">
                  <c:v>79.158854166666671</c:v>
                </c:pt>
                <c:pt idx="31550">
                  <c:v>79.161458333333329</c:v>
                </c:pt>
                <c:pt idx="31551">
                  <c:v>79.1640625</c:v>
                </c:pt>
                <c:pt idx="31552">
                  <c:v>79.166666666666671</c:v>
                </c:pt>
                <c:pt idx="31553">
                  <c:v>79.169270833333329</c:v>
                </c:pt>
                <c:pt idx="31554">
                  <c:v>79.171875</c:v>
                </c:pt>
                <c:pt idx="31555">
                  <c:v>79.174479166666671</c:v>
                </c:pt>
                <c:pt idx="31556">
                  <c:v>79.177083333333329</c:v>
                </c:pt>
                <c:pt idx="31557">
                  <c:v>79.1796875</c:v>
                </c:pt>
                <c:pt idx="31558">
                  <c:v>79.182291666666671</c:v>
                </c:pt>
                <c:pt idx="31559">
                  <c:v>79.184895833333329</c:v>
                </c:pt>
                <c:pt idx="31560">
                  <c:v>79.1875</c:v>
                </c:pt>
                <c:pt idx="31561">
                  <c:v>79.190104166666671</c:v>
                </c:pt>
                <c:pt idx="31562">
                  <c:v>79.192708333333329</c:v>
                </c:pt>
                <c:pt idx="31563">
                  <c:v>79.1953125</c:v>
                </c:pt>
                <c:pt idx="31564">
                  <c:v>79.197916666666671</c:v>
                </c:pt>
                <c:pt idx="31565">
                  <c:v>79.200520833333329</c:v>
                </c:pt>
                <c:pt idx="31566">
                  <c:v>79.203125</c:v>
                </c:pt>
                <c:pt idx="31567">
                  <c:v>79.205729166666671</c:v>
                </c:pt>
                <c:pt idx="31568">
                  <c:v>79.208333333333329</c:v>
                </c:pt>
                <c:pt idx="31569">
                  <c:v>79.2109375</c:v>
                </c:pt>
                <c:pt idx="31570">
                  <c:v>79.213541666666671</c:v>
                </c:pt>
                <c:pt idx="31571">
                  <c:v>79.216145833333329</c:v>
                </c:pt>
                <c:pt idx="31572">
                  <c:v>79.21875</c:v>
                </c:pt>
                <c:pt idx="31573">
                  <c:v>79.221354166666671</c:v>
                </c:pt>
                <c:pt idx="31574">
                  <c:v>79.223958333333329</c:v>
                </c:pt>
                <c:pt idx="31575">
                  <c:v>79.2265625</c:v>
                </c:pt>
                <c:pt idx="31576">
                  <c:v>79.229166666666671</c:v>
                </c:pt>
                <c:pt idx="31577">
                  <c:v>79.231770833333329</c:v>
                </c:pt>
                <c:pt idx="31578">
                  <c:v>79.234375</c:v>
                </c:pt>
                <c:pt idx="31579">
                  <c:v>79.236979166666671</c:v>
                </c:pt>
                <c:pt idx="31580">
                  <c:v>79.239583333333329</c:v>
                </c:pt>
                <c:pt idx="31581">
                  <c:v>79.2421875</c:v>
                </c:pt>
                <c:pt idx="31582">
                  <c:v>79.244791666666671</c:v>
                </c:pt>
                <c:pt idx="31583">
                  <c:v>79.247395833333329</c:v>
                </c:pt>
                <c:pt idx="31584">
                  <c:v>79.25</c:v>
                </c:pt>
                <c:pt idx="31585">
                  <c:v>79.252604166666671</c:v>
                </c:pt>
                <c:pt idx="31586">
                  <c:v>79.255208333333329</c:v>
                </c:pt>
                <c:pt idx="31587">
                  <c:v>79.2578125</c:v>
                </c:pt>
                <c:pt idx="31588">
                  <c:v>79.260416666666671</c:v>
                </c:pt>
                <c:pt idx="31589">
                  <c:v>79.263020833333329</c:v>
                </c:pt>
                <c:pt idx="31590">
                  <c:v>79.265625</c:v>
                </c:pt>
                <c:pt idx="31591">
                  <c:v>79.268229166666671</c:v>
                </c:pt>
                <c:pt idx="31592">
                  <c:v>79.270833333333329</c:v>
                </c:pt>
                <c:pt idx="31593">
                  <c:v>79.2734375</c:v>
                </c:pt>
                <c:pt idx="31594">
                  <c:v>79.276041666666671</c:v>
                </c:pt>
                <c:pt idx="31595">
                  <c:v>79.278645833333329</c:v>
                </c:pt>
                <c:pt idx="31596">
                  <c:v>79.28125</c:v>
                </c:pt>
                <c:pt idx="31597">
                  <c:v>79.283854166666671</c:v>
                </c:pt>
                <c:pt idx="31598">
                  <c:v>79.286458333333329</c:v>
                </c:pt>
                <c:pt idx="31599">
                  <c:v>79.2890625</c:v>
                </c:pt>
                <c:pt idx="31600">
                  <c:v>79.291666666666671</c:v>
                </c:pt>
                <c:pt idx="31601">
                  <c:v>79.294270833333329</c:v>
                </c:pt>
                <c:pt idx="31602">
                  <c:v>79.296875</c:v>
                </c:pt>
                <c:pt idx="31603">
                  <c:v>79.299479166666671</c:v>
                </c:pt>
                <c:pt idx="31604">
                  <c:v>79.302083333333329</c:v>
                </c:pt>
                <c:pt idx="31605">
                  <c:v>79.3046875</c:v>
                </c:pt>
                <c:pt idx="31606">
                  <c:v>79.307291666666671</c:v>
                </c:pt>
                <c:pt idx="31607">
                  <c:v>79.309895833333329</c:v>
                </c:pt>
                <c:pt idx="31608">
                  <c:v>79.3125</c:v>
                </c:pt>
                <c:pt idx="31609">
                  <c:v>79.315104166666671</c:v>
                </c:pt>
                <c:pt idx="31610">
                  <c:v>79.317708333333329</c:v>
                </c:pt>
                <c:pt idx="31611">
                  <c:v>79.3203125</c:v>
                </c:pt>
                <c:pt idx="31612">
                  <c:v>79.322916666666671</c:v>
                </c:pt>
                <c:pt idx="31613">
                  <c:v>79.325520833333329</c:v>
                </c:pt>
                <c:pt idx="31614">
                  <c:v>79.328125</c:v>
                </c:pt>
                <c:pt idx="31615">
                  <c:v>79.330729166666671</c:v>
                </c:pt>
                <c:pt idx="31616">
                  <c:v>79.333333333333329</c:v>
                </c:pt>
                <c:pt idx="31617">
                  <c:v>79.3359375</c:v>
                </c:pt>
                <c:pt idx="31618">
                  <c:v>79.338541666666671</c:v>
                </c:pt>
                <c:pt idx="31619">
                  <c:v>79.341145833333329</c:v>
                </c:pt>
                <c:pt idx="31620">
                  <c:v>79.34375</c:v>
                </c:pt>
                <c:pt idx="31621">
                  <c:v>79.346354166666671</c:v>
                </c:pt>
                <c:pt idx="31622">
                  <c:v>79.348958333333329</c:v>
                </c:pt>
                <c:pt idx="31623">
                  <c:v>79.3515625</c:v>
                </c:pt>
                <c:pt idx="31624">
                  <c:v>79.354166666666671</c:v>
                </c:pt>
                <c:pt idx="31625">
                  <c:v>79.356770833333329</c:v>
                </c:pt>
                <c:pt idx="31626">
                  <c:v>79.359375</c:v>
                </c:pt>
                <c:pt idx="31627">
                  <c:v>79.361979166666671</c:v>
                </c:pt>
                <c:pt idx="31628">
                  <c:v>79.364583333333329</c:v>
                </c:pt>
                <c:pt idx="31629">
                  <c:v>79.3671875</c:v>
                </c:pt>
                <c:pt idx="31630">
                  <c:v>79.369791666666671</c:v>
                </c:pt>
                <c:pt idx="31631">
                  <c:v>79.372395833333329</c:v>
                </c:pt>
                <c:pt idx="31632">
                  <c:v>79.375</c:v>
                </c:pt>
                <c:pt idx="31633">
                  <c:v>79.377604166666671</c:v>
                </c:pt>
                <c:pt idx="31634">
                  <c:v>79.380208333333329</c:v>
                </c:pt>
                <c:pt idx="31635">
                  <c:v>79.3828125</c:v>
                </c:pt>
                <c:pt idx="31636">
                  <c:v>79.385416666666671</c:v>
                </c:pt>
                <c:pt idx="31637">
                  <c:v>79.388020833333329</c:v>
                </c:pt>
                <c:pt idx="31638">
                  <c:v>79.390625</c:v>
                </c:pt>
                <c:pt idx="31639">
                  <c:v>79.393229166666671</c:v>
                </c:pt>
                <c:pt idx="31640">
                  <c:v>79.395833333333329</c:v>
                </c:pt>
                <c:pt idx="31641">
                  <c:v>79.3984375</c:v>
                </c:pt>
                <c:pt idx="31642">
                  <c:v>79.401041666666671</c:v>
                </c:pt>
                <c:pt idx="31643">
                  <c:v>79.403645833333329</c:v>
                </c:pt>
                <c:pt idx="31644">
                  <c:v>79.40625</c:v>
                </c:pt>
                <c:pt idx="31645">
                  <c:v>79.408854166666671</c:v>
                </c:pt>
                <c:pt idx="31646">
                  <c:v>79.411458333333329</c:v>
                </c:pt>
                <c:pt idx="31647">
                  <c:v>79.4140625</c:v>
                </c:pt>
                <c:pt idx="31648">
                  <c:v>79.416666666666671</c:v>
                </c:pt>
                <c:pt idx="31649">
                  <c:v>79.419270833333329</c:v>
                </c:pt>
                <c:pt idx="31650">
                  <c:v>79.421875</c:v>
                </c:pt>
                <c:pt idx="31651">
                  <c:v>79.424479166666671</c:v>
                </c:pt>
                <c:pt idx="31652">
                  <c:v>79.427083333333329</c:v>
                </c:pt>
                <c:pt idx="31653">
                  <c:v>79.4296875</c:v>
                </c:pt>
                <c:pt idx="31654">
                  <c:v>79.432291666666671</c:v>
                </c:pt>
                <c:pt idx="31655">
                  <c:v>79.434895833333329</c:v>
                </c:pt>
                <c:pt idx="31656">
                  <c:v>79.4375</c:v>
                </c:pt>
                <c:pt idx="31657">
                  <c:v>79.440104166666671</c:v>
                </c:pt>
                <c:pt idx="31658">
                  <c:v>79.442708333333329</c:v>
                </c:pt>
                <c:pt idx="31659">
                  <c:v>79.4453125</c:v>
                </c:pt>
                <c:pt idx="31660">
                  <c:v>79.447916666666671</c:v>
                </c:pt>
                <c:pt idx="31661">
                  <c:v>79.450520833333329</c:v>
                </c:pt>
                <c:pt idx="31662">
                  <c:v>79.453125</c:v>
                </c:pt>
                <c:pt idx="31663">
                  <c:v>79.455729166666671</c:v>
                </c:pt>
                <c:pt idx="31664">
                  <c:v>79.458333333333329</c:v>
                </c:pt>
                <c:pt idx="31665">
                  <c:v>79.4609375</c:v>
                </c:pt>
                <c:pt idx="31666">
                  <c:v>79.463541666666671</c:v>
                </c:pt>
                <c:pt idx="31667">
                  <c:v>79.466145833333329</c:v>
                </c:pt>
                <c:pt idx="31668">
                  <c:v>79.46875</c:v>
                </c:pt>
                <c:pt idx="31669">
                  <c:v>79.471354166666671</c:v>
                </c:pt>
                <c:pt idx="31670">
                  <c:v>79.473958333333329</c:v>
                </c:pt>
                <c:pt idx="31671">
                  <c:v>79.4765625</c:v>
                </c:pt>
                <c:pt idx="31672">
                  <c:v>79.479166666666671</c:v>
                </c:pt>
                <c:pt idx="31673">
                  <c:v>79.481770833333329</c:v>
                </c:pt>
                <c:pt idx="31674">
                  <c:v>79.484375</c:v>
                </c:pt>
                <c:pt idx="31675">
                  <c:v>79.486979166666671</c:v>
                </c:pt>
                <c:pt idx="31676">
                  <c:v>79.489583333333329</c:v>
                </c:pt>
                <c:pt idx="31677">
                  <c:v>79.4921875</c:v>
                </c:pt>
                <c:pt idx="31678">
                  <c:v>79.494791666666671</c:v>
                </c:pt>
                <c:pt idx="31679">
                  <c:v>79.497395833333329</c:v>
                </c:pt>
                <c:pt idx="31680">
                  <c:v>79.5</c:v>
                </c:pt>
                <c:pt idx="31681">
                  <c:v>79.502604166666671</c:v>
                </c:pt>
                <c:pt idx="31682">
                  <c:v>79.505208333333329</c:v>
                </c:pt>
                <c:pt idx="31683">
                  <c:v>79.5078125</c:v>
                </c:pt>
                <c:pt idx="31684">
                  <c:v>79.510416666666671</c:v>
                </c:pt>
                <c:pt idx="31685">
                  <c:v>79.513020833333329</c:v>
                </c:pt>
                <c:pt idx="31686">
                  <c:v>79.515625</c:v>
                </c:pt>
                <c:pt idx="31687">
                  <c:v>79.518229166666671</c:v>
                </c:pt>
                <c:pt idx="31688">
                  <c:v>79.520833333333329</c:v>
                </c:pt>
                <c:pt idx="31689">
                  <c:v>79.5234375</c:v>
                </c:pt>
                <c:pt idx="31690">
                  <c:v>79.526041666666671</c:v>
                </c:pt>
                <c:pt idx="31691">
                  <c:v>79.528645833333329</c:v>
                </c:pt>
                <c:pt idx="31692">
                  <c:v>79.53125</c:v>
                </c:pt>
                <c:pt idx="31693">
                  <c:v>79.533854166666671</c:v>
                </c:pt>
                <c:pt idx="31694">
                  <c:v>79.536458333333329</c:v>
                </c:pt>
                <c:pt idx="31695">
                  <c:v>79.5390625</c:v>
                </c:pt>
                <c:pt idx="31696">
                  <c:v>79.541666666666671</c:v>
                </c:pt>
                <c:pt idx="31697">
                  <c:v>79.544270833333329</c:v>
                </c:pt>
                <c:pt idx="31698">
                  <c:v>79.546875</c:v>
                </c:pt>
                <c:pt idx="31699">
                  <c:v>79.549479166666671</c:v>
                </c:pt>
                <c:pt idx="31700">
                  <c:v>79.552083333333329</c:v>
                </c:pt>
                <c:pt idx="31701">
                  <c:v>79.5546875</c:v>
                </c:pt>
                <c:pt idx="31702">
                  <c:v>79.557291666666671</c:v>
                </c:pt>
                <c:pt idx="31703">
                  <c:v>79.559895833333329</c:v>
                </c:pt>
                <c:pt idx="31704">
                  <c:v>79.5625</c:v>
                </c:pt>
                <c:pt idx="31705">
                  <c:v>79.565104166666671</c:v>
                </c:pt>
                <c:pt idx="31706">
                  <c:v>79.567708333333329</c:v>
                </c:pt>
                <c:pt idx="31707">
                  <c:v>79.5703125</c:v>
                </c:pt>
                <c:pt idx="31708">
                  <c:v>79.572916666666671</c:v>
                </c:pt>
                <c:pt idx="31709">
                  <c:v>79.575520833333329</c:v>
                </c:pt>
                <c:pt idx="31710">
                  <c:v>79.578125</c:v>
                </c:pt>
                <c:pt idx="31711">
                  <c:v>79.580729166666671</c:v>
                </c:pt>
                <c:pt idx="31712">
                  <c:v>79.583333333333329</c:v>
                </c:pt>
                <c:pt idx="31713">
                  <c:v>79.5859375</c:v>
                </c:pt>
                <c:pt idx="31714">
                  <c:v>79.588541666666671</c:v>
                </c:pt>
                <c:pt idx="31715">
                  <c:v>79.591145833333329</c:v>
                </c:pt>
                <c:pt idx="31716">
                  <c:v>79.59375</c:v>
                </c:pt>
                <c:pt idx="31717">
                  <c:v>79.596354166666671</c:v>
                </c:pt>
                <c:pt idx="31718">
                  <c:v>79.598958333333329</c:v>
                </c:pt>
                <c:pt idx="31719">
                  <c:v>79.6015625</c:v>
                </c:pt>
                <c:pt idx="31720">
                  <c:v>79.604166666666671</c:v>
                </c:pt>
                <c:pt idx="31721">
                  <c:v>79.606770833333329</c:v>
                </c:pt>
                <c:pt idx="31722">
                  <c:v>79.609375</c:v>
                </c:pt>
                <c:pt idx="31723">
                  <c:v>79.611979166666671</c:v>
                </c:pt>
                <c:pt idx="31724">
                  <c:v>79.614583333333329</c:v>
                </c:pt>
                <c:pt idx="31725">
                  <c:v>79.6171875</c:v>
                </c:pt>
                <c:pt idx="31726">
                  <c:v>79.619791666666671</c:v>
                </c:pt>
                <c:pt idx="31727">
                  <c:v>79.622395833333329</c:v>
                </c:pt>
                <c:pt idx="31728">
                  <c:v>79.625</c:v>
                </c:pt>
                <c:pt idx="31729">
                  <c:v>79.627604166666671</c:v>
                </c:pt>
                <c:pt idx="31730">
                  <c:v>79.630208333333329</c:v>
                </c:pt>
                <c:pt idx="31731">
                  <c:v>79.6328125</c:v>
                </c:pt>
                <c:pt idx="31732">
                  <c:v>79.635416666666671</c:v>
                </c:pt>
                <c:pt idx="31733">
                  <c:v>79.638020833333329</c:v>
                </c:pt>
                <c:pt idx="31734">
                  <c:v>79.640625</c:v>
                </c:pt>
                <c:pt idx="31735">
                  <c:v>79.643229166666671</c:v>
                </c:pt>
                <c:pt idx="31736">
                  <c:v>79.645833333333329</c:v>
                </c:pt>
                <c:pt idx="31737">
                  <c:v>79.6484375</c:v>
                </c:pt>
                <c:pt idx="31738">
                  <c:v>79.651041666666671</c:v>
                </c:pt>
                <c:pt idx="31739">
                  <c:v>79.653645833333329</c:v>
                </c:pt>
                <c:pt idx="31740">
                  <c:v>79.65625</c:v>
                </c:pt>
                <c:pt idx="31741">
                  <c:v>79.658854166666671</c:v>
                </c:pt>
                <c:pt idx="31742">
                  <c:v>79.661458333333329</c:v>
                </c:pt>
                <c:pt idx="31743">
                  <c:v>79.6640625</c:v>
                </c:pt>
                <c:pt idx="31744">
                  <c:v>79.666666666666671</c:v>
                </c:pt>
                <c:pt idx="31745">
                  <c:v>79.669270833333329</c:v>
                </c:pt>
                <c:pt idx="31746">
                  <c:v>79.671875</c:v>
                </c:pt>
                <c:pt idx="31747">
                  <c:v>79.674479166666671</c:v>
                </c:pt>
                <c:pt idx="31748">
                  <c:v>79.677083333333329</c:v>
                </c:pt>
                <c:pt idx="31749">
                  <c:v>79.6796875</c:v>
                </c:pt>
                <c:pt idx="31750">
                  <c:v>79.682291666666671</c:v>
                </c:pt>
                <c:pt idx="31751">
                  <c:v>79.684895833333329</c:v>
                </c:pt>
                <c:pt idx="31752">
                  <c:v>79.6875</c:v>
                </c:pt>
                <c:pt idx="31753">
                  <c:v>79.690104166666671</c:v>
                </c:pt>
                <c:pt idx="31754">
                  <c:v>79.692708333333329</c:v>
                </c:pt>
                <c:pt idx="31755">
                  <c:v>79.6953125</c:v>
                </c:pt>
                <c:pt idx="31756">
                  <c:v>79.697916666666671</c:v>
                </c:pt>
                <c:pt idx="31757">
                  <c:v>79.700520833333329</c:v>
                </c:pt>
                <c:pt idx="31758">
                  <c:v>79.703125</c:v>
                </c:pt>
                <c:pt idx="31759">
                  <c:v>79.705729166666671</c:v>
                </c:pt>
                <c:pt idx="31760">
                  <c:v>79.708333333333329</c:v>
                </c:pt>
                <c:pt idx="31761">
                  <c:v>79.7109375</c:v>
                </c:pt>
                <c:pt idx="31762">
                  <c:v>79.713541666666671</c:v>
                </c:pt>
                <c:pt idx="31763">
                  <c:v>79.716145833333329</c:v>
                </c:pt>
                <c:pt idx="31764">
                  <c:v>79.71875</c:v>
                </c:pt>
                <c:pt idx="31765">
                  <c:v>79.721354166666671</c:v>
                </c:pt>
                <c:pt idx="31766">
                  <c:v>79.723958333333329</c:v>
                </c:pt>
                <c:pt idx="31767">
                  <c:v>79.7265625</c:v>
                </c:pt>
                <c:pt idx="31768">
                  <c:v>79.729166666666671</c:v>
                </c:pt>
                <c:pt idx="31769">
                  <c:v>79.731770833333329</c:v>
                </c:pt>
                <c:pt idx="31770">
                  <c:v>79.734375</c:v>
                </c:pt>
                <c:pt idx="31771">
                  <c:v>79.736979166666671</c:v>
                </c:pt>
                <c:pt idx="31772">
                  <c:v>79.739583333333329</c:v>
                </c:pt>
                <c:pt idx="31773">
                  <c:v>79.7421875</c:v>
                </c:pt>
                <c:pt idx="31774">
                  <c:v>79.744791666666671</c:v>
                </c:pt>
                <c:pt idx="31775">
                  <c:v>79.747395833333329</c:v>
                </c:pt>
                <c:pt idx="31776">
                  <c:v>79.75</c:v>
                </c:pt>
                <c:pt idx="31777">
                  <c:v>79.752604166666671</c:v>
                </c:pt>
                <c:pt idx="31778">
                  <c:v>79.755208333333329</c:v>
                </c:pt>
                <c:pt idx="31779">
                  <c:v>79.7578125</c:v>
                </c:pt>
                <c:pt idx="31780">
                  <c:v>79.760416666666671</c:v>
                </c:pt>
                <c:pt idx="31781">
                  <c:v>79.763020833333329</c:v>
                </c:pt>
                <c:pt idx="31782">
                  <c:v>79.765625</c:v>
                </c:pt>
                <c:pt idx="31783">
                  <c:v>79.768229166666671</c:v>
                </c:pt>
                <c:pt idx="31784">
                  <c:v>79.770833333333329</c:v>
                </c:pt>
                <c:pt idx="31785">
                  <c:v>79.7734375</c:v>
                </c:pt>
                <c:pt idx="31786">
                  <c:v>79.776041666666671</c:v>
                </c:pt>
                <c:pt idx="31787">
                  <c:v>79.778645833333329</c:v>
                </c:pt>
                <c:pt idx="31788">
                  <c:v>79.78125</c:v>
                </c:pt>
                <c:pt idx="31789">
                  <c:v>79.783854166666671</c:v>
                </c:pt>
                <c:pt idx="31790">
                  <c:v>79.786458333333329</c:v>
                </c:pt>
                <c:pt idx="31791">
                  <c:v>79.7890625</c:v>
                </c:pt>
                <c:pt idx="31792">
                  <c:v>79.791666666666671</c:v>
                </c:pt>
                <c:pt idx="31793">
                  <c:v>79.794270833333329</c:v>
                </c:pt>
                <c:pt idx="31794">
                  <c:v>79.796875</c:v>
                </c:pt>
                <c:pt idx="31795">
                  <c:v>79.799479166666671</c:v>
                </c:pt>
                <c:pt idx="31796">
                  <c:v>79.802083333333329</c:v>
                </c:pt>
                <c:pt idx="31797">
                  <c:v>79.8046875</c:v>
                </c:pt>
                <c:pt idx="31798">
                  <c:v>79.807291666666671</c:v>
                </c:pt>
                <c:pt idx="31799">
                  <c:v>79.809895833333329</c:v>
                </c:pt>
                <c:pt idx="31800">
                  <c:v>79.8125</c:v>
                </c:pt>
                <c:pt idx="31801">
                  <c:v>79.815104166666671</c:v>
                </c:pt>
                <c:pt idx="31802">
                  <c:v>79.817708333333329</c:v>
                </c:pt>
                <c:pt idx="31803">
                  <c:v>79.8203125</c:v>
                </c:pt>
                <c:pt idx="31804">
                  <c:v>79.822916666666671</c:v>
                </c:pt>
                <c:pt idx="31805">
                  <c:v>79.825520833333329</c:v>
                </c:pt>
                <c:pt idx="31806">
                  <c:v>79.828125</c:v>
                </c:pt>
                <c:pt idx="31807">
                  <c:v>79.830729166666671</c:v>
                </c:pt>
                <c:pt idx="31808">
                  <c:v>79.833333333333329</c:v>
                </c:pt>
                <c:pt idx="31809">
                  <c:v>79.8359375</c:v>
                </c:pt>
                <c:pt idx="31810">
                  <c:v>79.838541666666671</c:v>
                </c:pt>
                <c:pt idx="31811">
                  <c:v>79.841145833333329</c:v>
                </c:pt>
                <c:pt idx="31812">
                  <c:v>79.84375</c:v>
                </c:pt>
                <c:pt idx="31813">
                  <c:v>79.846354166666671</c:v>
                </c:pt>
                <c:pt idx="31814">
                  <c:v>79.848958333333329</c:v>
                </c:pt>
                <c:pt idx="31815">
                  <c:v>79.8515625</c:v>
                </c:pt>
                <c:pt idx="31816">
                  <c:v>79.854166666666671</c:v>
                </c:pt>
                <c:pt idx="31817">
                  <c:v>79.856770833333329</c:v>
                </c:pt>
                <c:pt idx="31818">
                  <c:v>79.859375</c:v>
                </c:pt>
                <c:pt idx="31819">
                  <c:v>79.861979166666671</c:v>
                </c:pt>
                <c:pt idx="31820">
                  <c:v>79.864583333333329</c:v>
                </c:pt>
                <c:pt idx="31821">
                  <c:v>79.8671875</c:v>
                </c:pt>
                <c:pt idx="31822">
                  <c:v>79.869791666666671</c:v>
                </c:pt>
                <c:pt idx="31823">
                  <c:v>79.872395833333329</c:v>
                </c:pt>
                <c:pt idx="31824">
                  <c:v>79.875</c:v>
                </c:pt>
                <c:pt idx="31825">
                  <c:v>79.877604166666671</c:v>
                </c:pt>
                <c:pt idx="31826">
                  <c:v>79.880208333333329</c:v>
                </c:pt>
                <c:pt idx="31827">
                  <c:v>79.8828125</c:v>
                </c:pt>
                <c:pt idx="31828">
                  <c:v>79.885416666666671</c:v>
                </c:pt>
                <c:pt idx="31829">
                  <c:v>79.888020833333329</c:v>
                </c:pt>
                <c:pt idx="31830">
                  <c:v>79.890625</c:v>
                </c:pt>
                <c:pt idx="31831">
                  <c:v>79.893229166666671</c:v>
                </c:pt>
                <c:pt idx="31832">
                  <c:v>79.895833333333329</c:v>
                </c:pt>
                <c:pt idx="31833">
                  <c:v>79.8984375</c:v>
                </c:pt>
                <c:pt idx="31834">
                  <c:v>79.901041666666671</c:v>
                </c:pt>
                <c:pt idx="31835">
                  <c:v>79.903645833333329</c:v>
                </c:pt>
                <c:pt idx="31836">
                  <c:v>79.90625</c:v>
                </c:pt>
                <c:pt idx="31837">
                  <c:v>79.908854166666671</c:v>
                </c:pt>
                <c:pt idx="31838">
                  <c:v>79.911458333333329</c:v>
                </c:pt>
                <c:pt idx="31839">
                  <c:v>79.9140625</c:v>
                </c:pt>
                <c:pt idx="31840">
                  <c:v>79.916666666666671</c:v>
                </c:pt>
                <c:pt idx="31841">
                  <c:v>79.919270833333329</c:v>
                </c:pt>
                <c:pt idx="31842">
                  <c:v>79.921875</c:v>
                </c:pt>
                <c:pt idx="31843">
                  <c:v>79.924479166666671</c:v>
                </c:pt>
                <c:pt idx="31844">
                  <c:v>79.927083333333329</c:v>
                </c:pt>
                <c:pt idx="31845">
                  <c:v>79.9296875</c:v>
                </c:pt>
                <c:pt idx="31846">
                  <c:v>79.932291666666671</c:v>
                </c:pt>
                <c:pt idx="31847">
                  <c:v>79.934895833333329</c:v>
                </c:pt>
                <c:pt idx="31848">
                  <c:v>79.9375</c:v>
                </c:pt>
                <c:pt idx="31849">
                  <c:v>79.940104166666671</c:v>
                </c:pt>
                <c:pt idx="31850">
                  <c:v>79.942708333333329</c:v>
                </c:pt>
                <c:pt idx="31851">
                  <c:v>79.9453125</c:v>
                </c:pt>
                <c:pt idx="31852">
                  <c:v>79.947916666666671</c:v>
                </c:pt>
                <c:pt idx="31853">
                  <c:v>79.950520833333329</c:v>
                </c:pt>
                <c:pt idx="31854">
                  <c:v>79.953125</c:v>
                </c:pt>
                <c:pt idx="31855">
                  <c:v>79.955729166666671</c:v>
                </c:pt>
                <c:pt idx="31856">
                  <c:v>79.958333333333329</c:v>
                </c:pt>
                <c:pt idx="31857">
                  <c:v>79.9609375</c:v>
                </c:pt>
                <c:pt idx="31858">
                  <c:v>79.963541666666671</c:v>
                </c:pt>
                <c:pt idx="31859">
                  <c:v>79.966145833333329</c:v>
                </c:pt>
                <c:pt idx="31860">
                  <c:v>79.96875</c:v>
                </c:pt>
                <c:pt idx="31861">
                  <c:v>79.971354166666671</c:v>
                </c:pt>
                <c:pt idx="31862">
                  <c:v>79.973958333333329</c:v>
                </c:pt>
                <c:pt idx="31863">
                  <c:v>79.9765625</c:v>
                </c:pt>
                <c:pt idx="31864">
                  <c:v>79.979166666666671</c:v>
                </c:pt>
                <c:pt idx="31865">
                  <c:v>79.981770833333329</c:v>
                </c:pt>
                <c:pt idx="31866">
                  <c:v>79.984375</c:v>
                </c:pt>
                <c:pt idx="31867">
                  <c:v>79.986979166666671</c:v>
                </c:pt>
                <c:pt idx="31868">
                  <c:v>79.989583333333329</c:v>
                </c:pt>
                <c:pt idx="31869">
                  <c:v>79.9921875</c:v>
                </c:pt>
                <c:pt idx="31870">
                  <c:v>79.994791666666671</c:v>
                </c:pt>
                <c:pt idx="31871">
                  <c:v>79.997395833333329</c:v>
                </c:pt>
                <c:pt idx="31872">
                  <c:v>80</c:v>
                </c:pt>
                <c:pt idx="31873">
                  <c:v>80.002604166666671</c:v>
                </c:pt>
                <c:pt idx="31874">
                  <c:v>80.005208333333329</c:v>
                </c:pt>
                <c:pt idx="31875">
                  <c:v>80.0078125</c:v>
                </c:pt>
                <c:pt idx="31876">
                  <c:v>80.010416666666671</c:v>
                </c:pt>
                <c:pt idx="31877">
                  <c:v>80.013020833333329</c:v>
                </c:pt>
                <c:pt idx="31878">
                  <c:v>80.015625</c:v>
                </c:pt>
                <c:pt idx="31879">
                  <c:v>80.018229166666671</c:v>
                </c:pt>
                <c:pt idx="31880">
                  <c:v>80.020833333333329</c:v>
                </c:pt>
                <c:pt idx="31881">
                  <c:v>80.0234375</c:v>
                </c:pt>
                <c:pt idx="31882">
                  <c:v>80.026041666666671</c:v>
                </c:pt>
                <c:pt idx="31883">
                  <c:v>80.028645833333329</c:v>
                </c:pt>
                <c:pt idx="31884">
                  <c:v>80.03125</c:v>
                </c:pt>
                <c:pt idx="31885">
                  <c:v>80.033854166666671</c:v>
                </c:pt>
                <c:pt idx="31886">
                  <c:v>80.036458333333329</c:v>
                </c:pt>
                <c:pt idx="31887">
                  <c:v>80.0390625</c:v>
                </c:pt>
                <c:pt idx="31888">
                  <c:v>80.041666666666671</c:v>
                </c:pt>
                <c:pt idx="31889">
                  <c:v>80.044270833333329</c:v>
                </c:pt>
                <c:pt idx="31890">
                  <c:v>80.046875</c:v>
                </c:pt>
                <c:pt idx="31891">
                  <c:v>80.049479166666671</c:v>
                </c:pt>
                <c:pt idx="31892">
                  <c:v>80.052083333333329</c:v>
                </c:pt>
                <c:pt idx="31893">
                  <c:v>80.0546875</c:v>
                </c:pt>
                <c:pt idx="31894">
                  <c:v>80.057291666666671</c:v>
                </c:pt>
                <c:pt idx="31895">
                  <c:v>80.059895833333329</c:v>
                </c:pt>
                <c:pt idx="31896">
                  <c:v>80.0625</c:v>
                </c:pt>
                <c:pt idx="31897">
                  <c:v>80.065104166666671</c:v>
                </c:pt>
                <c:pt idx="31898">
                  <c:v>80.067708333333329</c:v>
                </c:pt>
                <c:pt idx="31899">
                  <c:v>80.0703125</c:v>
                </c:pt>
                <c:pt idx="31900">
                  <c:v>80.072916666666671</c:v>
                </c:pt>
                <c:pt idx="31901">
                  <c:v>80.075520833333329</c:v>
                </c:pt>
                <c:pt idx="31902">
                  <c:v>80.078125</c:v>
                </c:pt>
                <c:pt idx="31903">
                  <c:v>80.080729166666671</c:v>
                </c:pt>
                <c:pt idx="31904">
                  <c:v>80.083333333333329</c:v>
                </c:pt>
                <c:pt idx="31905">
                  <c:v>80.0859375</c:v>
                </c:pt>
                <c:pt idx="31906">
                  <c:v>80.088541666666671</c:v>
                </c:pt>
                <c:pt idx="31907">
                  <c:v>80.091145833333329</c:v>
                </c:pt>
                <c:pt idx="31908">
                  <c:v>80.09375</c:v>
                </c:pt>
                <c:pt idx="31909">
                  <c:v>80.096354166666671</c:v>
                </c:pt>
                <c:pt idx="31910">
                  <c:v>80.098958333333329</c:v>
                </c:pt>
                <c:pt idx="31911">
                  <c:v>80.1015625</c:v>
                </c:pt>
                <c:pt idx="31912">
                  <c:v>80.104166666666671</c:v>
                </c:pt>
                <c:pt idx="31913">
                  <c:v>80.106770833333329</c:v>
                </c:pt>
                <c:pt idx="31914">
                  <c:v>80.109375</c:v>
                </c:pt>
                <c:pt idx="31915">
                  <c:v>80.111979166666671</c:v>
                </c:pt>
                <c:pt idx="31916">
                  <c:v>80.114583333333329</c:v>
                </c:pt>
                <c:pt idx="31917">
                  <c:v>80.1171875</c:v>
                </c:pt>
                <c:pt idx="31918">
                  <c:v>80.119791666666671</c:v>
                </c:pt>
                <c:pt idx="31919">
                  <c:v>80.122395833333329</c:v>
                </c:pt>
                <c:pt idx="31920">
                  <c:v>80.125</c:v>
                </c:pt>
                <c:pt idx="31921">
                  <c:v>80.127604166666671</c:v>
                </c:pt>
                <c:pt idx="31922">
                  <c:v>80.130208333333329</c:v>
                </c:pt>
                <c:pt idx="31923">
                  <c:v>80.1328125</c:v>
                </c:pt>
                <c:pt idx="31924">
                  <c:v>80.135416666666671</c:v>
                </c:pt>
                <c:pt idx="31925">
                  <c:v>80.138020833333329</c:v>
                </c:pt>
                <c:pt idx="31926">
                  <c:v>80.140625</c:v>
                </c:pt>
                <c:pt idx="31927">
                  <c:v>80.143229166666671</c:v>
                </c:pt>
                <c:pt idx="31928">
                  <c:v>80.145833333333329</c:v>
                </c:pt>
                <c:pt idx="31929">
                  <c:v>80.1484375</c:v>
                </c:pt>
                <c:pt idx="31930">
                  <c:v>80.151041666666671</c:v>
                </c:pt>
                <c:pt idx="31931">
                  <c:v>80.153645833333329</c:v>
                </c:pt>
                <c:pt idx="31932">
                  <c:v>80.15625</c:v>
                </c:pt>
                <c:pt idx="31933">
                  <c:v>80.158854166666671</c:v>
                </c:pt>
                <c:pt idx="31934">
                  <c:v>80.161458333333329</c:v>
                </c:pt>
                <c:pt idx="31935">
                  <c:v>80.1640625</c:v>
                </c:pt>
                <c:pt idx="31936">
                  <c:v>80.166666666666671</c:v>
                </c:pt>
                <c:pt idx="31937">
                  <c:v>80.169270833333329</c:v>
                </c:pt>
                <c:pt idx="31938">
                  <c:v>80.171875</c:v>
                </c:pt>
                <c:pt idx="31939">
                  <c:v>80.174479166666671</c:v>
                </c:pt>
                <c:pt idx="31940">
                  <c:v>80.177083333333329</c:v>
                </c:pt>
                <c:pt idx="31941">
                  <c:v>80.1796875</c:v>
                </c:pt>
                <c:pt idx="31942">
                  <c:v>80.182291666666671</c:v>
                </c:pt>
                <c:pt idx="31943">
                  <c:v>80.184895833333329</c:v>
                </c:pt>
                <c:pt idx="31944">
                  <c:v>80.1875</c:v>
                </c:pt>
                <c:pt idx="31945">
                  <c:v>80.190104166666671</c:v>
                </c:pt>
                <c:pt idx="31946">
                  <c:v>80.192708333333329</c:v>
                </c:pt>
                <c:pt idx="31947">
                  <c:v>80.1953125</c:v>
                </c:pt>
                <c:pt idx="31948">
                  <c:v>80.197916666666671</c:v>
                </c:pt>
                <c:pt idx="31949">
                  <c:v>80.200520833333329</c:v>
                </c:pt>
                <c:pt idx="31950">
                  <c:v>80.203125</c:v>
                </c:pt>
                <c:pt idx="31951">
                  <c:v>80.205729166666671</c:v>
                </c:pt>
                <c:pt idx="31952">
                  <c:v>80.208333333333329</c:v>
                </c:pt>
                <c:pt idx="31953">
                  <c:v>80.2109375</c:v>
                </c:pt>
                <c:pt idx="31954">
                  <c:v>80.213541666666671</c:v>
                </c:pt>
                <c:pt idx="31955">
                  <c:v>80.216145833333329</c:v>
                </c:pt>
                <c:pt idx="31956">
                  <c:v>80.21875</c:v>
                </c:pt>
                <c:pt idx="31957">
                  <c:v>80.221354166666671</c:v>
                </c:pt>
                <c:pt idx="31958">
                  <c:v>80.223958333333329</c:v>
                </c:pt>
                <c:pt idx="31959">
                  <c:v>80.2265625</c:v>
                </c:pt>
                <c:pt idx="31960">
                  <c:v>80.229166666666671</c:v>
                </c:pt>
                <c:pt idx="31961">
                  <c:v>80.231770833333329</c:v>
                </c:pt>
                <c:pt idx="31962">
                  <c:v>80.234375</c:v>
                </c:pt>
                <c:pt idx="31963">
                  <c:v>80.236979166666671</c:v>
                </c:pt>
                <c:pt idx="31964">
                  <c:v>80.239583333333329</c:v>
                </c:pt>
                <c:pt idx="31965">
                  <c:v>80.2421875</c:v>
                </c:pt>
                <c:pt idx="31966">
                  <c:v>80.244791666666671</c:v>
                </c:pt>
                <c:pt idx="31967">
                  <c:v>80.247395833333329</c:v>
                </c:pt>
                <c:pt idx="31968">
                  <c:v>80.25</c:v>
                </c:pt>
                <c:pt idx="31969">
                  <c:v>80.252604166666671</c:v>
                </c:pt>
                <c:pt idx="31970">
                  <c:v>80.255208333333329</c:v>
                </c:pt>
                <c:pt idx="31971">
                  <c:v>80.2578125</c:v>
                </c:pt>
                <c:pt idx="31972">
                  <c:v>80.260416666666671</c:v>
                </c:pt>
                <c:pt idx="31973">
                  <c:v>80.263020833333329</c:v>
                </c:pt>
                <c:pt idx="31974">
                  <c:v>80.265625</c:v>
                </c:pt>
                <c:pt idx="31975">
                  <c:v>80.268229166666671</c:v>
                </c:pt>
                <c:pt idx="31976">
                  <c:v>80.270833333333329</c:v>
                </c:pt>
                <c:pt idx="31977">
                  <c:v>80.2734375</c:v>
                </c:pt>
                <c:pt idx="31978">
                  <c:v>80.276041666666671</c:v>
                </c:pt>
                <c:pt idx="31979">
                  <c:v>80.278645833333329</c:v>
                </c:pt>
                <c:pt idx="31980">
                  <c:v>80.28125</c:v>
                </c:pt>
                <c:pt idx="31981">
                  <c:v>80.283854166666671</c:v>
                </c:pt>
                <c:pt idx="31982">
                  <c:v>80.286458333333329</c:v>
                </c:pt>
                <c:pt idx="31983">
                  <c:v>80.2890625</c:v>
                </c:pt>
                <c:pt idx="31984">
                  <c:v>80.291666666666671</c:v>
                </c:pt>
                <c:pt idx="31985">
                  <c:v>80.294270833333329</c:v>
                </c:pt>
                <c:pt idx="31986">
                  <c:v>80.296875</c:v>
                </c:pt>
                <c:pt idx="31987">
                  <c:v>80.299479166666671</c:v>
                </c:pt>
                <c:pt idx="31988">
                  <c:v>80.302083333333329</c:v>
                </c:pt>
                <c:pt idx="31989">
                  <c:v>80.3046875</c:v>
                </c:pt>
                <c:pt idx="31990">
                  <c:v>80.307291666666671</c:v>
                </c:pt>
                <c:pt idx="31991">
                  <c:v>80.309895833333329</c:v>
                </c:pt>
                <c:pt idx="31992">
                  <c:v>80.3125</c:v>
                </c:pt>
                <c:pt idx="31993">
                  <c:v>80.315104166666671</c:v>
                </c:pt>
                <c:pt idx="31994">
                  <c:v>80.317708333333329</c:v>
                </c:pt>
                <c:pt idx="31995">
                  <c:v>80.3203125</c:v>
                </c:pt>
                <c:pt idx="31996">
                  <c:v>80.322916666666671</c:v>
                </c:pt>
                <c:pt idx="31997">
                  <c:v>80.325520833333329</c:v>
                </c:pt>
                <c:pt idx="31998">
                  <c:v>80.328125</c:v>
                </c:pt>
                <c:pt idx="31999">
                  <c:v>80.330729166666671</c:v>
                </c:pt>
                <c:pt idx="32000">
                  <c:v>80.333333333333329</c:v>
                </c:pt>
                <c:pt idx="32001">
                  <c:v>80.3359375</c:v>
                </c:pt>
                <c:pt idx="32002">
                  <c:v>80.338541666666671</c:v>
                </c:pt>
                <c:pt idx="32003">
                  <c:v>80.341145833333329</c:v>
                </c:pt>
                <c:pt idx="32004">
                  <c:v>80.34375</c:v>
                </c:pt>
                <c:pt idx="32005">
                  <c:v>80.346354166666671</c:v>
                </c:pt>
                <c:pt idx="32006">
                  <c:v>80.348958333333329</c:v>
                </c:pt>
                <c:pt idx="32007">
                  <c:v>80.3515625</c:v>
                </c:pt>
                <c:pt idx="32008">
                  <c:v>80.354166666666671</c:v>
                </c:pt>
                <c:pt idx="32009">
                  <c:v>80.356770833333329</c:v>
                </c:pt>
                <c:pt idx="32010">
                  <c:v>80.359375</c:v>
                </c:pt>
                <c:pt idx="32011">
                  <c:v>80.361979166666671</c:v>
                </c:pt>
                <c:pt idx="32012">
                  <c:v>80.364583333333329</c:v>
                </c:pt>
                <c:pt idx="32013">
                  <c:v>80.3671875</c:v>
                </c:pt>
                <c:pt idx="32014">
                  <c:v>80.369791666666671</c:v>
                </c:pt>
                <c:pt idx="32015">
                  <c:v>80.372395833333329</c:v>
                </c:pt>
                <c:pt idx="32016">
                  <c:v>80.375</c:v>
                </c:pt>
                <c:pt idx="32017">
                  <c:v>80.377604166666671</c:v>
                </c:pt>
                <c:pt idx="32018">
                  <c:v>80.380208333333329</c:v>
                </c:pt>
                <c:pt idx="32019">
                  <c:v>80.3828125</c:v>
                </c:pt>
                <c:pt idx="32020">
                  <c:v>80.385416666666671</c:v>
                </c:pt>
                <c:pt idx="32021">
                  <c:v>80.388020833333329</c:v>
                </c:pt>
                <c:pt idx="32022">
                  <c:v>80.390625</c:v>
                </c:pt>
                <c:pt idx="32023">
                  <c:v>80.393229166666671</c:v>
                </c:pt>
                <c:pt idx="32024">
                  <c:v>80.395833333333329</c:v>
                </c:pt>
                <c:pt idx="32025">
                  <c:v>80.3984375</c:v>
                </c:pt>
                <c:pt idx="32026">
                  <c:v>80.401041666666671</c:v>
                </c:pt>
                <c:pt idx="32027">
                  <c:v>80.403645833333329</c:v>
                </c:pt>
                <c:pt idx="32028">
                  <c:v>80.40625</c:v>
                </c:pt>
                <c:pt idx="32029">
                  <c:v>80.408854166666671</c:v>
                </c:pt>
                <c:pt idx="32030">
                  <c:v>80.411458333333329</c:v>
                </c:pt>
                <c:pt idx="32031">
                  <c:v>80.4140625</c:v>
                </c:pt>
                <c:pt idx="32032">
                  <c:v>80.416666666666671</c:v>
                </c:pt>
                <c:pt idx="32033">
                  <c:v>80.419270833333329</c:v>
                </c:pt>
                <c:pt idx="32034">
                  <c:v>80.421875</c:v>
                </c:pt>
                <c:pt idx="32035">
                  <c:v>80.424479166666671</c:v>
                </c:pt>
                <c:pt idx="32036">
                  <c:v>80.427083333333329</c:v>
                </c:pt>
                <c:pt idx="32037">
                  <c:v>80.4296875</c:v>
                </c:pt>
                <c:pt idx="32038">
                  <c:v>80.432291666666671</c:v>
                </c:pt>
                <c:pt idx="32039">
                  <c:v>80.434895833333329</c:v>
                </c:pt>
                <c:pt idx="32040">
                  <c:v>80.4375</c:v>
                </c:pt>
                <c:pt idx="32041">
                  <c:v>80.440104166666671</c:v>
                </c:pt>
                <c:pt idx="32042">
                  <c:v>80.442708333333329</c:v>
                </c:pt>
                <c:pt idx="32043">
                  <c:v>80.4453125</c:v>
                </c:pt>
                <c:pt idx="32044">
                  <c:v>80.447916666666671</c:v>
                </c:pt>
                <c:pt idx="32045">
                  <c:v>80.450520833333329</c:v>
                </c:pt>
                <c:pt idx="32046">
                  <c:v>80.453125</c:v>
                </c:pt>
                <c:pt idx="32047">
                  <c:v>80.455729166666671</c:v>
                </c:pt>
                <c:pt idx="32048">
                  <c:v>80.458333333333329</c:v>
                </c:pt>
                <c:pt idx="32049">
                  <c:v>80.4609375</c:v>
                </c:pt>
                <c:pt idx="32050">
                  <c:v>80.463541666666671</c:v>
                </c:pt>
                <c:pt idx="32051">
                  <c:v>80.466145833333329</c:v>
                </c:pt>
                <c:pt idx="32052">
                  <c:v>80.46875</c:v>
                </c:pt>
                <c:pt idx="32053">
                  <c:v>80.471354166666671</c:v>
                </c:pt>
                <c:pt idx="32054">
                  <c:v>80.473958333333329</c:v>
                </c:pt>
                <c:pt idx="32055">
                  <c:v>80.4765625</c:v>
                </c:pt>
                <c:pt idx="32056">
                  <c:v>80.479166666666671</c:v>
                </c:pt>
                <c:pt idx="32057">
                  <c:v>80.481770833333329</c:v>
                </c:pt>
                <c:pt idx="32058">
                  <c:v>80.484375</c:v>
                </c:pt>
                <c:pt idx="32059">
                  <c:v>80.486979166666671</c:v>
                </c:pt>
                <c:pt idx="32060">
                  <c:v>80.489583333333329</c:v>
                </c:pt>
                <c:pt idx="32061">
                  <c:v>80.4921875</c:v>
                </c:pt>
                <c:pt idx="32062">
                  <c:v>80.494791666666671</c:v>
                </c:pt>
                <c:pt idx="32063">
                  <c:v>80.497395833333329</c:v>
                </c:pt>
                <c:pt idx="32064">
                  <c:v>80.5</c:v>
                </c:pt>
                <c:pt idx="32065">
                  <c:v>80.502604166666671</c:v>
                </c:pt>
                <c:pt idx="32066">
                  <c:v>80.505208333333329</c:v>
                </c:pt>
                <c:pt idx="32067">
                  <c:v>80.5078125</c:v>
                </c:pt>
                <c:pt idx="32068">
                  <c:v>80.510416666666671</c:v>
                </c:pt>
                <c:pt idx="32069">
                  <c:v>80.513020833333329</c:v>
                </c:pt>
                <c:pt idx="32070">
                  <c:v>80.515625</c:v>
                </c:pt>
                <c:pt idx="32071">
                  <c:v>80.518229166666671</c:v>
                </c:pt>
                <c:pt idx="32072">
                  <c:v>80.520833333333329</c:v>
                </c:pt>
                <c:pt idx="32073">
                  <c:v>80.5234375</c:v>
                </c:pt>
                <c:pt idx="32074">
                  <c:v>80.526041666666671</c:v>
                </c:pt>
                <c:pt idx="32075">
                  <c:v>80.528645833333329</c:v>
                </c:pt>
                <c:pt idx="32076">
                  <c:v>80.53125</c:v>
                </c:pt>
                <c:pt idx="32077">
                  <c:v>80.533854166666671</c:v>
                </c:pt>
                <c:pt idx="32078">
                  <c:v>80.536458333333329</c:v>
                </c:pt>
                <c:pt idx="32079">
                  <c:v>80.5390625</c:v>
                </c:pt>
                <c:pt idx="32080">
                  <c:v>80.541666666666671</c:v>
                </c:pt>
                <c:pt idx="32081">
                  <c:v>80.544270833333329</c:v>
                </c:pt>
                <c:pt idx="32082">
                  <c:v>80.546875</c:v>
                </c:pt>
                <c:pt idx="32083">
                  <c:v>80.549479166666671</c:v>
                </c:pt>
                <c:pt idx="32084">
                  <c:v>80.552083333333329</c:v>
                </c:pt>
                <c:pt idx="32085">
                  <c:v>80.5546875</c:v>
                </c:pt>
                <c:pt idx="32086">
                  <c:v>80.557291666666671</c:v>
                </c:pt>
                <c:pt idx="32087">
                  <c:v>80.559895833333329</c:v>
                </c:pt>
                <c:pt idx="32088">
                  <c:v>80.5625</c:v>
                </c:pt>
                <c:pt idx="32089">
                  <c:v>80.565104166666671</c:v>
                </c:pt>
                <c:pt idx="32090">
                  <c:v>80.567708333333329</c:v>
                </c:pt>
                <c:pt idx="32091">
                  <c:v>80.5703125</c:v>
                </c:pt>
                <c:pt idx="32092">
                  <c:v>80.572916666666671</c:v>
                </c:pt>
                <c:pt idx="32093">
                  <c:v>80.575520833333329</c:v>
                </c:pt>
                <c:pt idx="32094">
                  <c:v>80.578125</c:v>
                </c:pt>
                <c:pt idx="32095">
                  <c:v>80.580729166666671</c:v>
                </c:pt>
                <c:pt idx="32096">
                  <c:v>80.583333333333329</c:v>
                </c:pt>
                <c:pt idx="32097">
                  <c:v>80.5859375</c:v>
                </c:pt>
                <c:pt idx="32098">
                  <c:v>80.588541666666671</c:v>
                </c:pt>
                <c:pt idx="32099">
                  <c:v>80.591145833333329</c:v>
                </c:pt>
                <c:pt idx="32100">
                  <c:v>80.59375</c:v>
                </c:pt>
                <c:pt idx="32101">
                  <c:v>80.596354166666671</c:v>
                </c:pt>
                <c:pt idx="32102">
                  <c:v>80.598958333333329</c:v>
                </c:pt>
                <c:pt idx="32103">
                  <c:v>80.6015625</c:v>
                </c:pt>
                <c:pt idx="32104">
                  <c:v>80.604166666666671</c:v>
                </c:pt>
                <c:pt idx="32105">
                  <c:v>80.606770833333329</c:v>
                </c:pt>
                <c:pt idx="32106">
                  <c:v>80.609375</c:v>
                </c:pt>
                <c:pt idx="32107">
                  <c:v>80.611979166666671</c:v>
                </c:pt>
                <c:pt idx="32108">
                  <c:v>80.614583333333329</c:v>
                </c:pt>
                <c:pt idx="32109">
                  <c:v>80.6171875</c:v>
                </c:pt>
                <c:pt idx="32110">
                  <c:v>80.619791666666671</c:v>
                </c:pt>
                <c:pt idx="32111">
                  <c:v>80.622395833333329</c:v>
                </c:pt>
                <c:pt idx="32112">
                  <c:v>80.625</c:v>
                </c:pt>
                <c:pt idx="32113">
                  <c:v>80.627604166666671</c:v>
                </c:pt>
                <c:pt idx="32114">
                  <c:v>80.630208333333329</c:v>
                </c:pt>
                <c:pt idx="32115">
                  <c:v>80.6328125</c:v>
                </c:pt>
                <c:pt idx="32116">
                  <c:v>80.635416666666671</c:v>
                </c:pt>
                <c:pt idx="32117">
                  <c:v>80.638020833333329</c:v>
                </c:pt>
                <c:pt idx="32118">
                  <c:v>80.640625</c:v>
                </c:pt>
                <c:pt idx="32119">
                  <c:v>80.643229166666671</c:v>
                </c:pt>
                <c:pt idx="32120">
                  <c:v>80.645833333333329</c:v>
                </c:pt>
                <c:pt idx="32121">
                  <c:v>80.6484375</c:v>
                </c:pt>
                <c:pt idx="32122">
                  <c:v>80.651041666666671</c:v>
                </c:pt>
                <c:pt idx="32123">
                  <c:v>80.653645833333329</c:v>
                </c:pt>
                <c:pt idx="32124">
                  <c:v>80.65625</c:v>
                </c:pt>
                <c:pt idx="32125">
                  <c:v>80.658854166666671</c:v>
                </c:pt>
                <c:pt idx="32126">
                  <c:v>80.661458333333329</c:v>
                </c:pt>
                <c:pt idx="32127">
                  <c:v>80.6640625</c:v>
                </c:pt>
                <c:pt idx="32128">
                  <c:v>80.666666666666671</c:v>
                </c:pt>
                <c:pt idx="32129">
                  <c:v>80.669270833333329</c:v>
                </c:pt>
                <c:pt idx="32130">
                  <c:v>80.671875</c:v>
                </c:pt>
                <c:pt idx="32131">
                  <c:v>80.674479166666671</c:v>
                </c:pt>
                <c:pt idx="32132">
                  <c:v>80.677083333333329</c:v>
                </c:pt>
                <c:pt idx="32133">
                  <c:v>80.6796875</c:v>
                </c:pt>
                <c:pt idx="32134">
                  <c:v>80.682291666666671</c:v>
                </c:pt>
                <c:pt idx="32135">
                  <c:v>80.684895833333329</c:v>
                </c:pt>
                <c:pt idx="32136">
                  <c:v>80.6875</c:v>
                </c:pt>
                <c:pt idx="32137">
                  <c:v>80.690104166666671</c:v>
                </c:pt>
                <c:pt idx="32138">
                  <c:v>80.692708333333329</c:v>
                </c:pt>
                <c:pt idx="32139">
                  <c:v>80.6953125</c:v>
                </c:pt>
                <c:pt idx="32140">
                  <c:v>80.697916666666671</c:v>
                </c:pt>
                <c:pt idx="32141">
                  <c:v>80.700520833333329</c:v>
                </c:pt>
                <c:pt idx="32142">
                  <c:v>80.703125</c:v>
                </c:pt>
                <c:pt idx="32143">
                  <c:v>80.705729166666671</c:v>
                </c:pt>
                <c:pt idx="32144">
                  <c:v>80.708333333333329</c:v>
                </c:pt>
                <c:pt idx="32145">
                  <c:v>80.7109375</c:v>
                </c:pt>
                <c:pt idx="32146">
                  <c:v>80.713541666666671</c:v>
                </c:pt>
                <c:pt idx="32147">
                  <c:v>80.716145833333329</c:v>
                </c:pt>
                <c:pt idx="32148">
                  <c:v>80.71875</c:v>
                </c:pt>
                <c:pt idx="32149">
                  <c:v>80.721354166666671</c:v>
                </c:pt>
                <c:pt idx="32150">
                  <c:v>80.723958333333329</c:v>
                </c:pt>
                <c:pt idx="32151">
                  <c:v>80.7265625</c:v>
                </c:pt>
                <c:pt idx="32152">
                  <c:v>80.729166666666671</c:v>
                </c:pt>
                <c:pt idx="32153">
                  <c:v>80.731770833333329</c:v>
                </c:pt>
                <c:pt idx="32154">
                  <c:v>80.734375</c:v>
                </c:pt>
                <c:pt idx="32155">
                  <c:v>80.736979166666671</c:v>
                </c:pt>
                <c:pt idx="32156">
                  <c:v>80.739583333333329</c:v>
                </c:pt>
                <c:pt idx="32157">
                  <c:v>80.7421875</c:v>
                </c:pt>
                <c:pt idx="32158">
                  <c:v>80.744791666666671</c:v>
                </c:pt>
                <c:pt idx="32159">
                  <c:v>80.747395833333329</c:v>
                </c:pt>
                <c:pt idx="32160">
                  <c:v>80.75</c:v>
                </c:pt>
                <c:pt idx="32161">
                  <c:v>80.752604166666671</c:v>
                </c:pt>
                <c:pt idx="32162">
                  <c:v>80.755208333333329</c:v>
                </c:pt>
                <c:pt idx="32163">
                  <c:v>80.7578125</c:v>
                </c:pt>
                <c:pt idx="32164">
                  <c:v>80.760416666666671</c:v>
                </c:pt>
                <c:pt idx="32165">
                  <c:v>80.763020833333329</c:v>
                </c:pt>
                <c:pt idx="32166">
                  <c:v>80.765625</c:v>
                </c:pt>
                <c:pt idx="32167">
                  <c:v>80.768229166666671</c:v>
                </c:pt>
                <c:pt idx="32168">
                  <c:v>80.770833333333329</c:v>
                </c:pt>
                <c:pt idx="32169">
                  <c:v>80.7734375</c:v>
                </c:pt>
                <c:pt idx="32170">
                  <c:v>80.776041666666671</c:v>
                </c:pt>
                <c:pt idx="32171">
                  <c:v>80.778645833333329</c:v>
                </c:pt>
                <c:pt idx="32172">
                  <c:v>80.78125</c:v>
                </c:pt>
                <c:pt idx="32173">
                  <c:v>80.783854166666671</c:v>
                </c:pt>
                <c:pt idx="32174">
                  <c:v>80.786458333333329</c:v>
                </c:pt>
                <c:pt idx="32175">
                  <c:v>80.7890625</c:v>
                </c:pt>
                <c:pt idx="32176">
                  <c:v>80.791666666666671</c:v>
                </c:pt>
                <c:pt idx="32177">
                  <c:v>80.794270833333329</c:v>
                </c:pt>
                <c:pt idx="32178">
                  <c:v>80.796875</c:v>
                </c:pt>
                <c:pt idx="32179">
                  <c:v>80.799479166666671</c:v>
                </c:pt>
                <c:pt idx="32180">
                  <c:v>80.802083333333329</c:v>
                </c:pt>
                <c:pt idx="32181">
                  <c:v>80.8046875</c:v>
                </c:pt>
                <c:pt idx="32182">
                  <c:v>80.807291666666671</c:v>
                </c:pt>
                <c:pt idx="32183">
                  <c:v>80.809895833333329</c:v>
                </c:pt>
                <c:pt idx="32184">
                  <c:v>80.8125</c:v>
                </c:pt>
                <c:pt idx="32185">
                  <c:v>80.815104166666671</c:v>
                </c:pt>
                <c:pt idx="32186">
                  <c:v>80.817708333333329</c:v>
                </c:pt>
                <c:pt idx="32187">
                  <c:v>80.8203125</c:v>
                </c:pt>
                <c:pt idx="32188">
                  <c:v>80.822916666666671</c:v>
                </c:pt>
                <c:pt idx="32189">
                  <c:v>80.825520833333329</c:v>
                </c:pt>
                <c:pt idx="32190">
                  <c:v>80.828125</c:v>
                </c:pt>
                <c:pt idx="32191">
                  <c:v>80.830729166666671</c:v>
                </c:pt>
                <c:pt idx="32192">
                  <c:v>80.833333333333329</c:v>
                </c:pt>
                <c:pt idx="32193">
                  <c:v>80.8359375</c:v>
                </c:pt>
                <c:pt idx="32194">
                  <c:v>80.838541666666671</c:v>
                </c:pt>
                <c:pt idx="32195">
                  <c:v>80.841145833333329</c:v>
                </c:pt>
                <c:pt idx="32196">
                  <c:v>80.84375</c:v>
                </c:pt>
                <c:pt idx="32197">
                  <c:v>80.846354166666671</c:v>
                </c:pt>
                <c:pt idx="32198">
                  <c:v>80.848958333333329</c:v>
                </c:pt>
                <c:pt idx="32199">
                  <c:v>80.8515625</c:v>
                </c:pt>
                <c:pt idx="32200">
                  <c:v>80.854166666666671</c:v>
                </c:pt>
                <c:pt idx="32201">
                  <c:v>80.856770833333329</c:v>
                </c:pt>
                <c:pt idx="32202">
                  <c:v>80.859375</c:v>
                </c:pt>
                <c:pt idx="32203">
                  <c:v>80.861979166666671</c:v>
                </c:pt>
                <c:pt idx="32204">
                  <c:v>80.864583333333329</c:v>
                </c:pt>
                <c:pt idx="32205">
                  <c:v>80.8671875</c:v>
                </c:pt>
                <c:pt idx="32206">
                  <c:v>80.869791666666671</c:v>
                </c:pt>
                <c:pt idx="32207">
                  <c:v>80.872395833333329</c:v>
                </c:pt>
                <c:pt idx="32208">
                  <c:v>80.875</c:v>
                </c:pt>
                <c:pt idx="32209">
                  <c:v>80.877604166666671</c:v>
                </c:pt>
                <c:pt idx="32210">
                  <c:v>80.880208333333329</c:v>
                </c:pt>
                <c:pt idx="32211">
                  <c:v>80.8828125</c:v>
                </c:pt>
                <c:pt idx="32212">
                  <c:v>80.885416666666671</c:v>
                </c:pt>
                <c:pt idx="32213">
                  <c:v>80.888020833333329</c:v>
                </c:pt>
                <c:pt idx="32214">
                  <c:v>80.890625</c:v>
                </c:pt>
                <c:pt idx="32215">
                  <c:v>80.893229166666671</c:v>
                </c:pt>
                <c:pt idx="32216">
                  <c:v>80.895833333333329</c:v>
                </c:pt>
                <c:pt idx="32217">
                  <c:v>80.8984375</c:v>
                </c:pt>
                <c:pt idx="32218">
                  <c:v>80.901041666666671</c:v>
                </c:pt>
                <c:pt idx="32219">
                  <c:v>80.903645833333329</c:v>
                </c:pt>
                <c:pt idx="32220">
                  <c:v>80.90625</c:v>
                </c:pt>
                <c:pt idx="32221">
                  <c:v>80.908854166666671</c:v>
                </c:pt>
                <c:pt idx="32222">
                  <c:v>80.911458333333329</c:v>
                </c:pt>
                <c:pt idx="32223">
                  <c:v>80.9140625</c:v>
                </c:pt>
                <c:pt idx="32224">
                  <c:v>80.916666666666671</c:v>
                </c:pt>
                <c:pt idx="32225">
                  <c:v>80.919270833333329</c:v>
                </c:pt>
                <c:pt idx="32226">
                  <c:v>80.921875</c:v>
                </c:pt>
                <c:pt idx="32227">
                  <c:v>80.924479166666671</c:v>
                </c:pt>
                <c:pt idx="32228">
                  <c:v>80.927083333333329</c:v>
                </c:pt>
                <c:pt idx="32229">
                  <c:v>80.9296875</c:v>
                </c:pt>
                <c:pt idx="32230">
                  <c:v>80.932291666666671</c:v>
                </c:pt>
                <c:pt idx="32231">
                  <c:v>80.934895833333329</c:v>
                </c:pt>
                <c:pt idx="32232">
                  <c:v>80.9375</c:v>
                </c:pt>
                <c:pt idx="32233">
                  <c:v>80.940104166666671</c:v>
                </c:pt>
                <c:pt idx="32234">
                  <c:v>80.942708333333329</c:v>
                </c:pt>
                <c:pt idx="32235">
                  <c:v>80.9453125</c:v>
                </c:pt>
                <c:pt idx="32236">
                  <c:v>80.947916666666671</c:v>
                </c:pt>
                <c:pt idx="32237">
                  <c:v>80.950520833333329</c:v>
                </c:pt>
                <c:pt idx="32238">
                  <c:v>80.953125</c:v>
                </c:pt>
                <c:pt idx="32239">
                  <c:v>80.955729166666671</c:v>
                </c:pt>
                <c:pt idx="32240">
                  <c:v>80.958333333333329</c:v>
                </c:pt>
                <c:pt idx="32241">
                  <c:v>80.9609375</c:v>
                </c:pt>
                <c:pt idx="32242">
                  <c:v>80.963541666666671</c:v>
                </c:pt>
                <c:pt idx="32243">
                  <c:v>80.966145833333329</c:v>
                </c:pt>
                <c:pt idx="32244">
                  <c:v>80.96875</c:v>
                </c:pt>
                <c:pt idx="32245">
                  <c:v>80.971354166666671</c:v>
                </c:pt>
                <c:pt idx="32246">
                  <c:v>80.973958333333329</c:v>
                </c:pt>
                <c:pt idx="32247">
                  <c:v>80.9765625</c:v>
                </c:pt>
                <c:pt idx="32248">
                  <c:v>80.979166666666671</c:v>
                </c:pt>
                <c:pt idx="32249">
                  <c:v>80.981770833333329</c:v>
                </c:pt>
                <c:pt idx="32250">
                  <c:v>80.984375</c:v>
                </c:pt>
                <c:pt idx="32251">
                  <c:v>80.986979166666671</c:v>
                </c:pt>
                <c:pt idx="32252">
                  <c:v>80.989583333333329</c:v>
                </c:pt>
                <c:pt idx="32253">
                  <c:v>80.9921875</c:v>
                </c:pt>
                <c:pt idx="32254">
                  <c:v>80.994791666666671</c:v>
                </c:pt>
                <c:pt idx="32255">
                  <c:v>80.997395833333329</c:v>
                </c:pt>
                <c:pt idx="32256">
                  <c:v>81</c:v>
                </c:pt>
                <c:pt idx="32257">
                  <c:v>81.002604166666671</c:v>
                </c:pt>
                <c:pt idx="32258">
                  <c:v>81.005208333333329</c:v>
                </c:pt>
                <c:pt idx="32259">
                  <c:v>81.0078125</c:v>
                </c:pt>
                <c:pt idx="32260">
                  <c:v>81.010416666666671</c:v>
                </c:pt>
                <c:pt idx="32261">
                  <c:v>81.013020833333329</c:v>
                </c:pt>
                <c:pt idx="32262">
                  <c:v>81.015625</c:v>
                </c:pt>
                <c:pt idx="32263">
                  <c:v>81.018229166666671</c:v>
                </c:pt>
                <c:pt idx="32264">
                  <c:v>81.020833333333329</c:v>
                </c:pt>
                <c:pt idx="32265">
                  <c:v>81.0234375</c:v>
                </c:pt>
                <c:pt idx="32266">
                  <c:v>81.026041666666671</c:v>
                </c:pt>
                <c:pt idx="32267">
                  <c:v>81.028645833333329</c:v>
                </c:pt>
                <c:pt idx="32268">
                  <c:v>81.03125</c:v>
                </c:pt>
                <c:pt idx="32269">
                  <c:v>81.033854166666671</c:v>
                </c:pt>
                <c:pt idx="32270">
                  <c:v>81.036458333333329</c:v>
                </c:pt>
                <c:pt idx="32271">
                  <c:v>81.0390625</c:v>
                </c:pt>
                <c:pt idx="32272">
                  <c:v>81.041666666666671</c:v>
                </c:pt>
                <c:pt idx="32273">
                  <c:v>81.044270833333329</c:v>
                </c:pt>
                <c:pt idx="32274">
                  <c:v>81.046875</c:v>
                </c:pt>
                <c:pt idx="32275">
                  <c:v>81.049479166666671</c:v>
                </c:pt>
                <c:pt idx="32276">
                  <c:v>81.052083333333329</c:v>
                </c:pt>
                <c:pt idx="32277">
                  <c:v>81.0546875</c:v>
                </c:pt>
                <c:pt idx="32278">
                  <c:v>81.057291666666671</c:v>
                </c:pt>
                <c:pt idx="32279">
                  <c:v>81.059895833333329</c:v>
                </c:pt>
                <c:pt idx="32280">
                  <c:v>81.0625</c:v>
                </c:pt>
                <c:pt idx="32281">
                  <c:v>81.065104166666671</c:v>
                </c:pt>
                <c:pt idx="32282">
                  <c:v>81.067708333333329</c:v>
                </c:pt>
                <c:pt idx="32283">
                  <c:v>81.0703125</c:v>
                </c:pt>
                <c:pt idx="32284">
                  <c:v>81.072916666666671</c:v>
                </c:pt>
                <c:pt idx="32285">
                  <c:v>81.075520833333329</c:v>
                </c:pt>
                <c:pt idx="32286">
                  <c:v>81.078125</c:v>
                </c:pt>
                <c:pt idx="32287">
                  <c:v>81.080729166666671</c:v>
                </c:pt>
                <c:pt idx="32288">
                  <c:v>81.083333333333329</c:v>
                </c:pt>
                <c:pt idx="32289">
                  <c:v>81.0859375</c:v>
                </c:pt>
                <c:pt idx="32290">
                  <c:v>81.088541666666671</c:v>
                </c:pt>
                <c:pt idx="32291">
                  <c:v>81.091145833333329</c:v>
                </c:pt>
                <c:pt idx="32292">
                  <c:v>81.09375</c:v>
                </c:pt>
                <c:pt idx="32293">
                  <c:v>81.096354166666671</c:v>
                </c:pt>
                <c:pt idx="32294">
                  <c:v>81.098958333333329</c:v>
                </c:pt>
                <c:pt idx="32295">
                  <c:v>81.1015625</c:v>
                </c:pt>
                <c:pt idx="32296">
                  <c:v>81.104166666666671</c:v>
                </c:pt>
                <c:pt idx="32297">
                  <c:v>81.106770833333329</c:v>
                </c:pt>
                <c:pt idx="32298">
                  <c:v>81.109375</c:v>
                </c:pt>
                <c:pt idx="32299">
                  <c:v>81.111979166666671</c:v>
                </c:pt>
                <c:pt idx="32300">
                  <c:v>81.114583333333329</c:v>
                </c:pt>
                <c:pt idx="32301">
                  <c:v>81.1171875</c:v>
                </c:pt>
                <c:pt idx="32302">
                  <c:v>81.119791666666671</c:v>
                </c:pt>
                <c:pt idx="32303">
                  <c:v>81.122395833333329</c:v>
                </c:pt>
                <c:pt idx="32304">
                  <c:v>81.125</c:v>
                </c:pt>
                <c:pt idx="32305">
                  <c:v>81.127604166666671</c:v>
                </c:pt>
                <c:pt idx="32306">
                  <c:v>81.130208333333329</c:v>
                </c:pt>
                <c:pt idx="32307">
                  <c:v>81.1328125</c:v>
                </c:pt>
                <c:pt idx="32308">
                  <c:v>81.135416666666671</c:v>
                </c:pt>
                <c:pt idx="32309">
                  <c:v>81.138020833333329</c:v>
                </c:pt>
                <c:pt idx="32310">
                  <c:v>81.140625</c:v>
                </c:pt>
                <c:pt idx="32311">
                  <c:v>81.143229166666671</c:v>
                </c:pt>
                <c:pt idx="32312">
                  <c:v>81.145833333333329</c:v>
                </c:pt>
                <c:pt idx="32313">
                  <c:v>81.1484375</c:v>
                </c:pt>
                <c:pt idx="32314">
                  <c:v>81.151041666666671</c:v>
                </c:pt>
                <c:pt idx="32315">
                  <c:v>81.153645833333329</c:v>
                </c:pt>
                <c:pt idx="32316">
                  <c:v>81.15625</c:v>
                </c:pt>
                <c:pt idx="32317">
                  <c:v>81.158854166666671</c:v>
                </c:pt>
                <c:pt idx="32318">
                  <c:v>81.161458333333329</c:v>
                </c:pt>
                <c:pt idx="32319">
                  <c:v>81.1640625</c:v>
                </c:pt>
                <c:pt idx="32320">
                  <c:v>81.166666666666671</c:v>
                </c:pt>
                <c:pt idx="32321">
                  <c:v>81.169270833333329</c:v>
                </c:pt>
                <c:pt idx="32322">
                  <c:v>81.171875</c:v>
                </c:pt>
                <c:pt idx="32323">
                  <c:v>81.174479166666671</c:v>
                </c:pt>
                <c:pt idx="32324">
                  <c:v>81.177083333333329</c:v>
                </c:pt>
                <c:pt idx="32325">
                  <c:v>81.1796875</c:v>
                </c:pt>
                <c:pt idx="32326">
                  <c:v>81.182291666666671</c:v>
                </c:pt>
                <c:pt idx="32327">
                  <c:v>81.184895833333329</c:v>
                </c:pt>
                <c:pt idx="32328">
                  <c:v>81.1875</c:v>
                </c:pt>
                <c:pt idx="32329">
                  <c:v>81.190104166666671</c:v>
                </c:pt>
                <c:pt idx="32330">
                  <c:v>81.192708333333329</c:v>
                </c:pt>
                <c:pt idx="32331">
                  <c:v>81.1953125</c:v>
                </c:pt>
                <c:pt idx="32332">
                  <c:v>81.197916666666671</c:v>
                </c:pt>
                <c:pt idx="32333">
                  <c:v>81.200520833333329</c:v>
                </c:pt>
                <c:pt idx="32334">
                  <c:v>81.203125</c:v>
                </c:pt>
                <c:pt idx="32335">
                  <c:v>81.205729166666671</c:v>
                </c:pt>
                <c:pt idx="32336">
                  <c:v>81.208333333333329</c:v>
                </c:pt>
                <c:pt idx="32337">
                  <c:v>81.2109375</c:v>
                </c:pt>
                <c:pt idx="32338">
                  <c:v>81.213541666666671</c:v>
                </c:pt>
                <c:pt idx="32339">
                  <c:v>81.216145833333329</c:v>
                </c:pt>
                <c:pt idx="32340">
                  <c:v>81.21875</c:v>
                </c:pt>
                <c:pt idx="32341">
                  <c:v>81.221354166666671</c:v>
                </c:pt>
                <c:pt idx="32342">
                  <c:v>81.223958333333329</c:v>
                </c:pt>
                <c:pt idx="32343">
                  <c:v>81.2265625</c:v>
                </c:pt>
                <c:pt idx="32344">
                  <c:v>81.229166666666671</c:v>
                </c:pt>
                <c:pt idx="32345">
                  <c:v>81.231770833333329</c:v>
                </c:pt>
                <c:pt idx="32346">
                  <c:v>81.234375</c:v>
                </c:pt>
                <c:pt idx="32347">
                  <c:v>81.236979166666671</c:v>
                </c:pt>
                <c:pt idx="32348">
                  <c:v>81.239583333333329</c:v>
                </c:pt>
                <c:pt idx="32349">
                  <c:v>81.2421875</c:v>
                </c:pt>
                <c:pt idx="32350">
                  <c:v>81.244791666666671</c:v>
                </c:pt>
                <c:pt idx="32351">
                  <c:v>81.247395833333329</c:v>
                </c:pt>
                <c:pt idx="32352">
                  <c:v>81.25</c:v>
                </c:pt>
                <c:pt idx="32353">
                  <c:v>81.252604166666671</c:v>
                </c:pt>
                <c:pt idx="32354">
                  <c:v>81.255208333333329</c:v>
                </c:pt>
                <c:pt idx="32355">
                  <c:v>81.2578125</c:v>
                </c:pt>
                <c:pt idx="32356">
                  <c:v>81.260416666666671</c:v>
                </c:pt>
                <c:pt idx="32357">
                  <c:v>81.263020833333329</c:v>
                </c:pt>
                <c:pt idx="32358">
                  <c:v>81.265625</c:v>
                </c:pt>
                <c:pt idx="32359">
                  <c:v>81.268229166666671</c:v>
                </c:pt>
                <c:pt idx="32360">
                  <c:v>81.270833333333329</c:v>
                </c:pt>
                <c:pt idx="32361">
                  <c:v>81.2734375</c:v>
                </c:pt>
                <c:pt idx="32362">
                  <c:v>81.276041666666671</c:v>
                </c:pt>
                <c:pt idx="32363">
                  <c:v>81.278645833333329</c:v>
                </c:pt>
                <c:pt idx="32364">
                  <c:v>81.28125</c:v>
                </c:pt>
                <c:pt idx="32365">
                  <c:v>81.283854166666671</c:v>
                </c:pt>
                <c:pt idx="32366">
                  <c:v>81.286458333333329</c:v>
                </c:pt>
                <c:pt idx="32367">
                  <c:v>81.2890625</c:v>
                </c:pt>
                <c:pt idx="32368">
                  <c:v>81.291666666666671</c:v>
                </c:pt>
                <c:pt idx="32369">
                  <c:v>81.294270833333329</c:v>
                </c:pt>
                <c:pt idx="32370">
                  <c:v>81.296875</c:v>
                </c:pt>
                <c:pt idx="32371">
                  <c:v>81.299479166666671</c:v>
                </c:pt>
                <c:pt idx="32372">
                  <c:v>81.302083333333329</c:v>
                </c:pt>
                <c:pt idx="32373">
                  <c:v>81.3046875</c:v>
                </c:pt>
                <c:pt idx="32374">
                  <c:v>81.307291666666671</c:v>
                </c:pt>
                <c:pt idx="32375">
                  <c:v>81.309895833333329</c:v>
                </c:pt>
                <c:pt idx="32376">
                  <c:v>81.3125</c:v>
                </c:pt>
                <c:pt idx="32377">
                  <c:v>81.315104166666671</c:v>
                </c:pt>
                <c:pt idx="32378">
                  <c:v>81.317708333333329</c:v>
                </c:pt>
                <c:pt idx="32379">
                  <c:v>81.3203125</c:v>
                </c:pt>
                <c:pt idx="32380">
                  <c:v>81.322916666666671</c:v>
                </c:pt>
                <c:pt idx="32381">
                  <c:v>81.325520833333329</c:v>
                </c:pt>
                <c:pt idx="32382">
                  <c:v>81.328125</c:v>
                </c:pt>
                <c:pt idx="32383">
                  <c:v>81.330729166666671</c:v>
                </c:pt>
                <c:pt idx="32384">
                  <c:v>81.333333333333329</c:v>
                </c:pt>
                <c:pt idx="32385">
                  <c:v>81.3359375</c:v>
                </c:pt>
                <c:pt idx="32386">
                  <c:v>81.338541666666671</c:v>
                </c:pt>
                <c:pt idx="32387">
                  <c:v>81.341145833333329</c:v>
                </c:pt>
                <c:pt idx="32388">
                  <c:v>81.34375</c:v>
                </c:pt>
                <c:pt idx="32389">
                  <c:v>81.346354166666671</c:v>
                </c:pt>
                <c:pt idx="32390">
                  <c:v>81.348958333333329</c:v>
                </c:pt>
                <c:pt idx="32391">
                  <c:v>81.3515625</c:v>
                </c:pt>
                <c:pt idx="32392">
                  <c:v>81.354166666666671</c:v>
                </c:pt>
                <c:pt idx="32393">
                  <c:v>81.356770833333329</c:v>
                </c:pt>
                <c:pt idx="32394">
                  <c:v>81.359375</c:v>
                </c:pt>
                <c:pt idx="32395">
                  <c:v>81.361979166666671</c:v>
                </c:pt>
                <c:pt idx="32396">
                  <c:v>81.364583333333329</c:v>
                </c:pt>
                <c:pt idx="32397">
                  <c:v>81.3671875</c:v>
                </c:pt>
                <c:pt idx="32398">
                  <c:v>81.369791666666671</c:v>
                </c:pt>
                <c:pt idx="32399">
                  <c:v>81.372395833333329</c:v>
                </c:pt>
                <c:pt idx="32400">
                  <c:v>81.375</c:v>
                </c:pt>
                <c:pt idx="32401">
                  <c:v>81.377604166666671</c:v>
                </c:pt>
                <c:pt idx="32402">
                  <c:v>81.380208333333329</c:v>
                </c:pt>
                <c:pt idx="32403">
                  <c:v>81.3828125</c:v>
                </c:pt>
                <c:pt idx="32404">
                  <c:v>81.385416666666671</c:v>
                </c:pt>
                <c:pt idx="32405">
                  <c:v>81.388020833333329</c:v>
                </c:pt>
                <c:pt idx="32406">
                  <c:v>81.390625</c:v>
                </c:pt>
                <c:pt idx="32407">
                  <c:v>81.393229166666671</c:v>
                </c:pt>
                <c:pt idx="32408">
                  <c:v>81.395833333333329</c:v>
                </c:pt>
                <c:pt idx="32409">
                  <c:v>81.3984375</c:v>
                </c:pt>
                <c:pt idx="32410">
                  <c:v>81.401041666666671</c:v>
                </c:pt>
                <c:pt idx="32411">
                  <c:v>81.403645833333329</c:v>
                </c:pt>
                <c:pt idx="32412">
                  <c:v>81.40625</c:v>
                </c:pt>
                <c:pt idx="32413">
                  <c:v>81.408854166666671</c:v>
                </c:pt>
                <c:pt idx="32414">
                  <c:v>81.411458333333329</c:v>
                </c:pt>
                <c:pt idx="32415">
                  <c:v>81.4140625</c:v>
                </c:pt>
                <c:pt idx="32416">
                  <c:v>81.416666666666671</c:v>
                </c:pt>
                <c:pt idx="32417">
                  <c:v>81.419270833333329</c:v>
                </c:pt>
                <c:pt idx="32418">
                  <c:v>81.421875</c:v>
                </c:pt>
                <c:pt idx="32419">
                  <c:v>81.424479166666671</c:v>
                </c:pt>
                <c:pt idx="32420">
                  <c:v>81.427083333333329</c:v>
                </c:pt>
                <c:pt idx="32421">
                  <c:v>81.4296875</c:v>
                </c:pt>
                <c:pt idx="32422">
                  <c:v>81.432291666666671</c:v>
                </c:pt>
                <c:pt idx="32423">
                  <c:v>81.434895833333329</c:v>
                </c:pt>
                <c:pt idx="32424">
                  <c:v>81.4375</c:v>
                </c:pt>
                <c:pt idx="32425">
                  <c:v>81.440104166666671</c:v>
                </c:pt>
                <c:pt idx="32426">
                  <c:v>81.442708333333329</c:v>
                </c:pt>
                <c:pt idx="32427">
                  <c:v>81.4453125</c:v>
                </c:pt>
                <c:pt idx="32428">
                  <c:v>81.447916666666671</c:v>
                </c:pt>
                <c:pt idx="32429">
                  <c:v>81.450520833333329</c:v>
                </c:pt>
                <c:pt idx="32430">
                  <c:v>81.453125</c:v>
                </c:pt>
                <c:pt idx="32431">
                  <c:v>81.455729166666671</c:v>
                </c:pt>
                <c:pt idx="32432">
                  <c:v>81.458333333333329</c:v>
                </c:pt>
                <c:pt idx="32433">
                  <c:v>81.4609375</c:v>
                </c:pt>
                <c:pt idx="32434">
                  <c:v>81.463541666666671</c:v>
                </c:pt>
                <c:pt idx="32435">
                  <c:v>81.466145833333329</c:v>
                </c:pt>
                <c:pt idx="32436">
                  <c:v>81.46875</c:v>
                </c:pt>
                <c:pt idx="32437">
                  <c:v>81.471354166666671</c:v>
                </c:pt>
                <c:pt idx="32438">
                  <c:v>81.473958333333329</c:v>
                </c:pt>
                <c:pt idx="32439">
                  <c:v>81.4765625</c:v>
                </c:pt>
                <c:pt idx="32440">
                  <c:v>81.479166666666671</c:v>
                </c:pt>
                <c:pt idx="32441">
                  <c:v>81.481770833333329</c:v>
                </c:pt>
                <c:pt idx="32442">
                  <c:v>81.484375</c:v>
                </c:pt>
                <c:pt idx="32443">
                  <c:v>81.486979166666671</c:v>
                </c:pt>
                <c:pt idx="32444">
                  <c:v>81.489583333333329</c:v>
                </c:pt>
                <c:pt idx="32445">
                  <c:v>81.4921875</c:v>
                </c:pt>
                <c:pt idx="32446">
                  <c:v>81.494791666666671</c:v>
                </c:pt>
                <c:pt idx="32447">
                  <c:v>81.497395833333329</c:v>
                </c:pt>
                <c:pt idx="32448">
                  <c:v>81.5</c:v>
                </c:pt>
                <c:pt idx="32449">
                  <c:v>81.502604166666671</c:v>
                </c:pt>
                <c:pt idx="32450">
                  <c:v>81.505208333333329</c:v>
                </c:pt>
                <c:pt idx="32451">
                  <c:v>81.5078125</c:v>
                </c:pt>
                <c:pt idx="32452">
                  <c:v>81.510416666666671</c:v>
                </c:pt>
                <c:pt idx="32453">
                  <c:v>81.513020833333329</c:v>
                </c:pt>
                <c:pt idx="32454">
                  <c:v>81.515625</c:v>
                </c:pt>
                <c:pt idx="32455">
                  <c:v>81.518229166666671</c:v>
                </c:pt>
                <c:pt idx="32456">
                  <c:v>81.520833333333329</c:v>
                </c:pt>
                <c:pt idx="32457">
                  <c:v>81.5234375</c:v>
                </c:pt>
                <c:pt idx="32458">
                  <c:v>81.526041666666671</c:v>
                </c:pt>
                <c:pt idx="32459">
                  <c:v>81.528645833333329</c:v>
                </c:pt>
                <c:pt idx="32460">
                  <c:v>81.53125</c:v>
                </c:pt>
                <c:pt idx="32461">
                  <c:v>81.533854166666671</c:v>
                </c:pt>
                <c:pt idx="32462">
                  <c:v>81.536458333333329</c:v>
                </c:pt>
                <c:pt idx="32463">
                  <c:v>81.5390625</c:v>
                </c:pt>
                <c:pt idx="32464">
                  <c:v>81.541666666666671</c:v>
                </c:pt>
                <c:pt idx="32465">
                  <c:v>81.544270833333329</c:v>
                </c:pt>
                <c:pt idx="32466">
                  <c:v>81.546875</c:v>
                </c:pt>
                <c:pt idx="32467">
                  <c:v>81.549479166666671</c:v>
                </c:pt>
                <c:pt idx="32468">
                  <c:v>81.552083333333329</c:v>
                </c:pt>
                <c:pt idx="32469">
                  <c:v>81.5546875</c:v>
                </c:pt>
                <c:pt idx="32470">
                  <c:v>81.557291666666671</c:v>
                </c:pt>
                <c:pt idx="32471">
                  <c:v>81.559895833333329</c:v>
                </c:pt>
                <c:pt idx="32472">
                  <c:v>81.5625</c:v>
                </c:pt>
                <c:pt idx="32473">
                  <c:v>81.565104166666671</c:v>
                </c:pt>
                <c:pt idx="32474">
                  <c:v>81.567708333333329</c:v>
                </c:pt>
                <c:pt idx="32475">
                  <c:v>81.5703125</c:v>
                </c:pt>
                <c:pt idx="32476">
                  <c:v>81.572916666666671</c:v>
                </c:pt>
                <c:pt idx="32477">
                  <c:v>81.575520833333329</c:v>
                </c:pt>
                <c:pt idx="32478">
                  <c:v>81.578125</c:v>
                </c:pt>
                <c:pt idx="32479">
                  <c:v>81.580729166666671</c:v>
                </c:pt>
                <c:pt idx="32480">
                  <c:v>81.583333333333329</c:v>
                </c:pt>
                <c:pt idx="32481">
                  <c:v>81.5859375</c:v>
                </c:pt>
                <c:pt idx="32482">
                  <c:v>81.588541666666671</c:v>
                </c:pt>
                <c:pt idx="32483">
                  <c:v>81.591145833333329</c:v>
                </c:pt>
                <c:pt idx="32484">
                  <c:v>81.59375</c:v>
                </c:pt>
                <c:pt idx="32485">
                  <c:v>81.596354166666671</c:v>
                </c:pt>
                <c:pt idx="32486">
                  <c:v>81.598958333333329</c:v>
                </c:pt>
                <c:pt idx="32487">
                  <c:v>81.6015625</c:v>
                </c:pt>
                <c:pt idx="32488">
                  <c:v>81.604166666666671</c:v>
                </c:pt>
                <c:pt idx="32489">
                  <c:v>81.606770833333329</c:v>
                </c:pt>
                <c:pt idx="32490">
                  <c:v>81.609375</c:v>
                </c:pt>
                <c:pt idx="32491">
                  <c:v>81.611979166666671</c:v>
                </c:pt>
                <c:pt idx="32492">
                  <c:v>81.614583333333329</c:v>
                </c:pt>
                <c:pt idx="32493">
                  <c:v>81.6171875</c:v>
                </c:pt>
                <c:pt idx="32494">
                  <c:v>81.619791666666671</c:v>
                </c:pt>
                <c:pt idx="32495">
                  <c:v>81.622395833333329</c:v>
                </c:pt>
                <c:pt idx="32496">
                  <c:v>81.625</c:v>
                </c:pt>
                <c:pt idx="32497">
                  <c:v>81.627604166666671</c:v>
                </c:pt>
                <c:pt idx="32498">
                  <c:v>81.630208333333329</c:v>
                </c:pt>
                <c:pt idx="32499">
                  <c:v>81.6328125</c:v>
                </c:pt>
                <c:pt idx="32500">
                  <c:v>81.635416666666671</c:v>
                </c:pt>
                <c:pt idx="32501">
                  <c:v>81.638020833333329</c:v>
                </c:pt>
                <c:pt idx="32502">
                  <c:v>81.640625</c:v>
                </c:pt>
                <c:pt idx="32503">
                  <c:v>81.643229166666671</c:v>
                </c:pt>
                <c:pt idx="32504">
                  <c:v>81.645833333333329</c:v>
                </c:pt>
                <c:pt idx="32505">
                  <c:v>81.6484375</c:v>
                </c:pt>
                <c:pt idx="32506">
                  <c:v>81.651041666666671</c:v>
                </c:pt>
                <c:pt idx="32507">
                  <c:v>81.653645833333329</c:v>
                </c:pt>
                <c:pt idx="32508">
                  <c:v>81.65625</c:v>
                </c:pt>
                <c:pt idx="32509">
                  <c:v>81.658854166666671</c:v>
                </c:pt>
                <c:pt idx="32510">
                  <c:v>81.661458333333329</c:v>
                </c:pt>
                <c:pt idx="32511">
                  <c:v>81.6640625</c:v>
                </c:pt>
                <c:pt idx="32512">
                  <c:v>81.666666666666671</c:v>
                </c:pt>
                <c:pt idx="32513">
                  <c:v>81.669270833333329</c:v>
                </c:pt>
                <c:pt idx="32514">
                  <c:v>81.671875</c:v>
                </c:pt>
                <c:pt idx="32515">
                  <c:v>81.674479166666671</c:v>
                </c:pt>
                <c:pt idx="32516">
                  <c:v>81.677083333333329</c:v>
                </c:pt>
                <c:pt idx="32517">
                  <c:v>81.6796875</c:v>
                </c:pt>
                <c:pt idx="32518">
                  <c:v>81.682291666666671</c:v>
                </c:pt>
                <c:pt idx="32519">
                  <c:v>81.684895833333329</c:v>
                </c:pt>
                <c:pt idx="32520">
                  <c:v>81.6875</c:v>
                </c:pt>
                <c:pt idx="32521">
                  <c:v>81.690104166666671</c:v>
                </c:pt>
                <c:pt idx="32522">
                  <c:v>81.692708333333329</c:v>
                </c:pt>
                <c:pt idx="32523">
                  <c:v>81.6953125</c:v>
                </c:pt>
                <c:pt idx="32524">
                  <c:v>81.697916666666671</c:v>
                </c:pt>
                <c:pt idx="32525">
                  <c:v>81.700520833333329</c:v>
                </c:pt>
                <c:pt idx="32526">
                  <c:v>81.703125</c:v>
                </c:pt>
                <c:pt idx="32527">
                  <c:v>81.705729166666671</c:v>
                </c:pt>
                <c:pt idx="32528">
                  <c:v>81.708333333333329</c:v>
                </c:pt>
                <c:pt idx="32529">
                  <c:v>81.7109375</c:v>
                </c:pt>
                <c:pt idx="32530">
                  <c:v>81.713541666666671</c:v>
                </c:pt>
                <c:pt idx="32531">
                  <c:v>81.716145833333329</c:v>
                </c:pt>
                <c:pt idx="32532">
                  <c:v>81.71875</c:v>
                </c:pt>
                <c:pt idx="32533">
                  <c:v>81.721354166666671</c:v>
                </c:pt>
                <c:pt idx="32534">
                  <c:v>81.723958333333329</c:v>
                </c:pt>
                <c:pt idx="32535">
                  <c:v>81.7265625</c:v>
                </c:pt>
                <c:pt idx="32536">
                  <c:v>81.729166666666671</c:v>
                </c:pt>
                <c:pt idx="32537">
                  <c:v>81.731770833333329</c:v>
                </c:pt>
                <c:pt idx="32538">
                  <c:v>81.734375</c:v>
                </c:pt>
                <c:pt idx="32539">
                  <c:v>81.736979166666671</c:v>
                </c:pt>
                <c:pt idx="32540">
                  <c:v>81.739583333333329</c:v>
                </c:pt>
                <c:pt idx="32541">
                  <c:v>81.7421875</c:v>
                </c:pt>
                <c:pt idx="32542">
                  <c:v>81.744791666666671</c:v>
                </c:pt>
                <c:pt idx="32543">
                  <c:v>81.747395833333329</c:v>
                </c:pt>
                <c:pt idx="32544">
                  <c:v>81.75</c:v>
                </c:pt>
                <c:pt idx="32545">
                  <c:v>81.752604166666671</c:v>
                </c:pt>
                <c:pt idx="32546">
                  <c:v>81.755208333333329</c:v>
                </c:pt>
                <c:pt idx="32547">
                  <c:v>81.7578125</c:v>
                </c:pt>
                <c:pt idx="32548">
                  <c:v>81.760416666666671</c:v>
                </c:pt>
                <c:pt idx="32549">
                  <c:v>81.763020833333329</c:v>
                </c:pt>
                <c:pt idx="32550">
                  <c:v>81.765625</c:v>
                </c:pt>
                <c:pt idx="32551">
                  <c:v>81.768229166666671</c:v>
                </c:pt>
                <c:pt idx="32552">
                  <c:v>81.770833333333329</c:v>
                </c:pt>
                <c:pt idx="32553">
                  <c:v>81.7734375</c:v>
                </c:pt>
                <c:pt idx="32554">
                  <c:v>81.776041666666671</c:v>
                </c:pt>
                <c:pt idx="32555">
                  <c:v>81.778645833333329</c:v>
                </c:pt>
                <c:pt idx="32556">
                  <c:v>81.78125</c:v>
                </c:pt>
                <c:pt idx="32557">
                  <c:v>81.783854166666671</c:v>
                </c:pt>
                <c:pt idx="32558">
                  <c:v>81.786458333333329</c:v>
                </c:pt>
                <c:pt idx="32559">
                  <c:v>81.7890625</c:v>
                </c:pt>
                <c:pt idx="32560">
                  <c:v>81.791666666666671</c:v>
                </c:pt>
                <c:pt idx="32561">
                  <c:v>81.794270833333329</c:v>
                </c:pt>
                <c:pt idx="32562">
                  <c:v>81.796875</c:v>
                </c:pt>
                <c:pt idx="32563">
                  <c:v>81.799479166666671</c:v>
                </c:pt>
                <c:pt idx="32564">
                  <c:v>81.802083333333329</c:v>
                </c:pt>
                <c:pt idx="32565">
                  <c:v>81.8046875</c:v>
                </c:pt>
                <c:pt idx="32566">
                  <c:v>81.807291666666671</c:v>
                </c:pt>
                <c:pt idx="32567">
                  <c:v>81.809895833333329</c:v>
                </c:pt>
                <c:pt idx="32568">
                  <c:v>81.8125</c:v>
                </c:pt>
                <c:pt idx="32569">
                  <c:v>81.815104166666671</c:v>
                </c:pt>
                <c:pt idx="32570">
                  <c:v>81.817708333333329</c:v>
                </c:pt>
                <c:pt idx="32571">
                  <c:v>81.8203125</c:v>
                </c:pt>
                <c:pt idx="32572">
                  <c:v>81.822916666666671</c:v>
                </c:pt>
                <c:pt idx="32573">
                  <c:v>81.825520833333329</c:v>
                </c:pt>
                <c:pt idx="32574">
                  <c:v>81.828125</c:v>
                </c:pt>
                <c:pt idx="32575">
                  <c:v>81.830729166666671</c:v>
                </c:pt>
                <c:pt idx="32576">
                  <c:v>81.833333333333329</c:v>
                </c:pt>
                <c:pt idx="32577">
                  <c:v>81.8359375</c:v>
                </c:pt>
                <c:pt idx="32578">
                  <c:v>81.838541666666671</c:v>
                </c:pt>
                <c:pt idx="32579">
                  <c:v>81.841145833333329</c:v>
                </c:pt>
                <c:pt idx="32580">
                  <c:v>81.84375</c:v>
                </c:pt>
                <c:pt idx="32581">
                  <c:v>81.846354166666671</c:v>
                </c:pt>
                <c:pt idx="32582">
                  <c:v>81.848958333333329</c:v>
                </c:pt>
                <c:pt idx="32583">
                  <c:v>81.8515625</c:v>
                </c:pt>
                <c:pt idx="32584">
                  <c:v>81.854166666666671</c:v>
                </c:pt>
                <c:pt idx="32585">
                  <c:v>81.856770833333329</c:v>
                </c:pt>
                <c:pt idx="32586">
                  <c:v>81.859375</c:v>
                </c:pt>
                <c:pt idx="32587">
                  <c:v>81.861979166666671</c:v>
                </c:pt>
                <c:pt idx="32588">
                  <c:v>81.864583333333329</c:v>
                </c:pt>
                <c:pt idx="32589">
                  <c:v>81.8671875</c:v>
                </c:pt>
                <c:pt idx="32590">
                  <c:v>81.869791666666671</c:v>
                </c:pt>
                <c:pt idx="32591">
                  <c:v>81.872395833333329</c:v>
                </c:pt>
                <c:pt idx="32592">
                  <c:v>81.875</c:v>
                </c:pt>
                <c:pt idx="32593">
                  <c:v>81.877604166666671</c:v>
                </c:pt>
                <c:pt idx="32594">
                  <c:v>81.880208333333329</c:v>
                </c:pt>
                <c:pt idx="32595">
                  <c:v>81.8828125</c:v>
                </c:pt>
                <c:pt idx="32596">
                  <c:v>81.885416666666671</c:v>
                </c:pt>
                <c:pt idx="32597">
                  <c:v>81.888020833333329</c:v>
                </c:pt>
                <c:pt idx="32598">
                  <c:v>81.890625</c:v>
                </c:pt>
                <c:pt idx="32599">
                  <c:v>81.893229166666671</c:v>
                </c:pt>
                <c:pt idx="32600">
                  <c:v>81.895833333333329</c:v>
                </c:pt>
                <c:pt idx="32601">
                  <c:v>81.8984375</c:v>
                </c:pt>
                <c:pt idx="32602">
                  <c:v>81.901041666666671</c:v>
                </c:pt>
                <c:pt idx="32603">
                  <c:v>81.903645833333329</c:v>
                </c:pt>
                <c:pt idx="32604">
                  <c:v>81.90625</c:v>
                </c:pt>
                <c:pt idx="32605">
                  <c:v>81.908854166666671</c:v>
                </c:pt>
                <c:pt idx="32606">
                  <c:v>81.911458333333329</c:v>
                </c:pt>
                <c:pt idx="32607">
                  <c:v>81.9140625</c:v>
                </c:pt>
                <c:pt idx="32608">
                  <c:v>81.916666666666671</c:v>
                </c:pt>
                <c:pt idx="32609">
                  <c:v>81.919270833333329</c:v>
                </c:pt>
                <c:pt idx="32610">
                  <c:v>81.921875</c:v>
                </c:pt>
                <c:pt idx="32611">
                  <c:v>81.924479166666671</c:v>
                </c:pt>
                <c:pt idx="32612">
                  <c:v>81.927083333333329</c:v>
                </c:pt>
                <c:pt idx="32613">
                  <c:v>81.9296875</c:v>
                </c:pt>
                <c:pt idx="32614">
                  <c:v>81.932291666666671</c:v>
                </c:pt>
                <c:pt idx="32615">
                  <c:v>81.934895833333329</c:v>
                </c:pt>
                <c:pt idx="32616">
                  <c:v>81.9375</c:v>
                </c:pt>
                <c:pt idx="32617">
                  <c:v>81.940104166666671</c:v>
                </c:pt>
                <c:pt idx="32618">
                  <c:v>81.942708333333329</c:v>
                </c:pt>
                <c:pt idx="32619">
                  <c:v>81.9453125</c:v>
                </c:pt>
                <c:pt idx="32620">
                  <c:v>81.947916666666671</c:v>
                </c:pt>
                <c:pt idx="32621">
                  <c:v>81.950520833333329</c:v>
                </c:pt>
                <c:pt idx="32622">
                  <c:v>81.953125</c:v>
                </c:pt>
                <c:pt idx="32623">
                  <c:v>81.955729166666671</c:v>
                </c:pt>
                <c:pt idx="32624">
                  <c:v>81.958333333333329</c:v>
                </c:pt>
                <c:pt idx="32625">
                  <c:v>81.9609375</c:v>
                </c:pt>
                <c:pt idx="32626">
                  <c:v>81.963541666666671</c:v>
                </c:pt>
                <c:pt idx="32627">
                  <c:v>81.966145833333329</c:v>
                </c:pt>
                <c:pt idx="32628">
                  <c:v>81.96875</c:v>
                </c:pt>
                <c:pt idx="32629">
                  <c:v>81.971354166666671</c:v>
                </c:pt>
                <c:pt idx="32630">
                  <c:v>81.973958333333329</c:v>
                </c:pt>
                <c:pt idx="32631">
                  <c:v>81.9765625</c:v>
                </c:pt>
                <c:pt idx="32632">
                  <c:v>81.979166666666671</c:v>
                </c:pt>
                <c:pt idx="32633">
                  <c:v>81.981770833333329</c:v>
                </c:pt>
                <c:pt idx="32634">
                  <c:v>81.984375</c:v>
                </c:pt>
                <c:pt idx="32635">
                  <c:v>81.986979166666671</c:v>
                </c:pt>
                <c:pt idx="32636">
                  <c:v>81.989583333333329</c:v>
                </c:pt>
                <c:pt idx="32637">
                  <c:v>81.9921875</c:v>
                </c:pt>
                <c:pt idx="32638">
                  <c:v>81.994791666666671</c:v>
                </c:pt>
                <c:pt idx="32639">
                  <c:v>81.997395833333329</c:v>
                </c:pt>
                <c:pt idx="32640">
                  <c:v>82</c:v>
                </c:pt>
                <c:pt idx="32641">
                  <c:v>82.002604166666671</c:v>
                </c:pt>
                <c:pt idx="32642">
                  <c:v>82.005208333333329</c:v>
                </c:pt>
                <c:pt idx="32643">
                  <c:v>82.0078125</c:v>
                </c:pt>
                <c:pt idx="32644">
                  <c:v>82.010416666666671</c:v>
                </c:pt>
                <c:pt idx="32645">
                  <c:v>82.013020833333329</c:v>
                </c:pt>
                <c:pt idx="32646">
                  <c:v>82.015625</c:v>
                </c:pt>
                <c:pt idx="32647">
                  <c:v>82.018229166666671</c:v>
                </c:pt>
                <c:pt idx="32648">
                  <c:v>82.020833333333329</c:v>
                </c:pt>
                <c:pt idx="32649">
                  <c:v>82.0234375</c:v>
                </c:pt>
                <c:pt idx="32650">
                  <c:v>82.026041666666671</c:v>
                </c:pt>
                <c:pt idx="32651">
                  <c:v>82.028645833333329</c:v>
                </c:pt>
                <c:pt idx="32652">
                  <c:v>82.03125</c:v>
                </c:pt>
                <c:pt idx="32653">
                  <c:v>82.033854166666671</c:v>
                </c:pt>
                <c:pt idx="32654">
                  <c:v>82.036458333333329</c:v>
                </c:pt>
                <c:pt idx="32655">
                  <c:v>82.0390625</c:v>
                </c:pt>
                <c:pt idx="32656">
                  <c:v>82.041666666666671</c:v>
                </c:pt>
                <c:pt idx="32657">
                  <c:v>82.044270833333329</c:v>
                </c:pt>
                <c:pt idx="32658">
                  <c:v>82.046875</c:v>
                </c:pt>
                <c:pt idx="32659">
                  <c:v>82.049479166666671</c:v>
                </c:pt>
                <c:pt idx="32660">
                  <c:v>82.052083333333329</c:v>
                </c:pt>
                <c:pt idx="32661">
                  <c:v>82.0546875</c:v>
                </c:pt>
                <c:pt idx="32662">
                  <c:v>82.057291666666671</c:v>
                </c:pt>
                <c:pt idx="32663">
                  <c:v>82.059895833333329</c:v>
                </c:pt>
                <c:pt idx="32664">
                  <c:v>82.0625</c:v>
                </c:pt>
                <c:pt idx="32665">
                  <c:v>82.065104166666671</c:v>
                </c:pt>
                <c:pt idx="32666">
                  <c:v>82.067708333333329</c:v>
                </c:pt>
                <c:pt idx="32667">
                  <c:v>82.0703125</c:v>
                </c:pt>
                <c:pt idx="32668">
                  <c:v>82.072916666666671</c:v>
                </c:pt>
                <c:pt idx="32669">
                  <c:v>82.075520833333329</c:v>
                </c:pt>
                <c:pt idx="32670">
                  <c:v>82.078125</c:v>
                </c:pt>
                <c:pt idx="32671">
                  <c:v>82.080729166666671</c:v>
                </c:pt>
                <c:pt idx="32672">
                  <c:v>82.083333333333329</c:v>
                </c:pt>
                <c:pt idx="32673">
                  <c:v>82.0859375</c:v>
                </c:pt>
                <c:pt idx="32674">
                  <c:v>82.088541666666671</c:v>
                </c:pt>
                <c:pt idx="32675">
                  <c:v>82.091145833333329</c:v>
                </c:pt>
                <c:pt idx="32676">
                  <c:v>82.09375</c:v>
                </c:pt>
                <c:pt idx="32677">
                  <c:v>82.096354166666671</c:v>
                </c:pt>
                <c:pt idx="32678">
                  <c:v>82.098958333333329</c:v>
                </c:pt>
                <c:pt idx="32679">
                  <c:v>82.1015625</c:v>
                </c:pt>
                <c:pt idx="32680">
                  <c:v>82.104166666666671</c:v>
                </c:pt>
                <c:pt idx="32681">
                  <c:v>82.106770833333329</c:v>
                </c:pt>
                <c:pt idx="32682">
                  <c:v>82.109375</c:v>
                </c:pt>
                <c:pt idx="32683">
                  <c:v>82.111979166666671</c:v>
                </c:pt>
                <c:pt idx="32684">
                  <c:v>82.114583333333329</c:v>
                </c:pt>
                <c:pt idx="32685">
                  <c:v>82.1171875</c:v>
                </c:pt>
                <c:pt idx="32686">
                  <c:v>82.119791666666671</c:v>
                </c:pt>
                <c:pt idx="32687">
                  <c:v>82.122395833333329</c:v>
                </c:pt>
                <c:pt idx="32688">
                  <c:v>82.125</c:v>
                </c:pt>
                <c:pt idx="32689">
                  <c:v>82.127604166666671</c:v>
                </c:pt>
                <c:pt idx="32690">
                  <c:v>82.130208333333329</c:v>
                </c:pt>
                <c:pt idx="32691">
                  <c:v>82.1328125</c:v>
                </c:pt>
                <c:pt idx="32692">
                  <c:v>82.135416666666671</c:v>
                </c:pt>
                <c:pt idx="32693">
                  <c:v>82.138020833333329</c:v>
                </c:pt>
                <c:pt idx="32694">
                  <c:v>82.140625</c:v>
                </c:pt>
                <c:pt idx="32695">
                  <c:v>82.143229166666671</c:v>
                </c:pt>
                <c:pt idx="32696">
                  <c:v>82.145833333333329</c:v>
                </c:pt>
                <c:pt idx="32697">
                  <c:v>82.1484375</c:v>
                </c:pt>
                <c:pt idx="32698">
                  <c:v>82.151041666666671</c:v>
                </c:pt>
                <c:pt idx="32699">
                  <c:v>82.153645833333329</c:v>
                </c:pt>
                <c:pt idx="32700">
                  <c:v>82.15625</c:v>
                </c:pt>
                <c:pt idx="32701">
                  <c:v>82.158854166666671</c:v>
                </c:pt>
                <c:pt idx="32702">
                  <c:v>82.161458333333329</c:v>
                </c:pt>
                <c:pt idx="32703">
                  <c:v>82.1640625</c:v>
                </c:pt>
                <c:pt idx="32704">
                  <c:v>82.166666666666671</c:v>
                </c:pt>
                <c:pt idx="32705">
                  <c:v>82.169270833333329</c:v>
                </c:pt>
                <c:pt idx="32706">
                  <c:v>82.171875</c:v>
                </c:pt>
                <c:pt idx="32707">
                  <c:v>82.174479166666671</c:v>
                </c:pt>
                <c:pt idx="32708">
                  <c:v>82.177083333333329</c:v>
                </c:pt>
                <c:pt idx="32709">
                  <c:v>82.1796875</c:v>
                </c:pt>
                <c:pt idx="32710">
                  <c:v>82.182291666666671</c:v>
                </c:pt>
                <c:pt idx="32711">
                  <c:v>82.184895833333329</c:v>
                </c:pt>
                <c:pt idx="32712">
                  <c:v>82.1875</c:v>
                </c:pt>
                <c:pt idx="32713">
                  <c:v>82.190104166666671</c:v>
                </c:pt>
                <c:pt idx="32714">
                  <c:v>82.192708333333329</c:v>
                </c:pt>
                <c:pt idx="32715">
                  <c:v>82.1953125</c:v>
                </c:pt>
                <c:pt idx="32716">
                  <c:v>82.197916666666671</c:v>
                </c:pt>
                <c:pt idx="32717">
                  <c:v>82.200520833333329</c:v>
                </c:pt>
                <c:pt idx="32718">
                  <c:v>82.203125</c:v>
                </c:pt>
                <c:pt idx="32719">
                  <c:v>82.205729166666671</c:v>
                </c:pt>
                <c:pt idx="32720">
                  <c:v>82.208333333333329</c:v>
                </c:pt>
                <c:pt idx="32721">
                  <c:v>82.2109375</c:v>
                </c:pt>
                <c:pt idx="32722">
                  <c:v>82.213541666666671</c:v>
                </c:pt>
                <c:pt idx="32723">
                  <c:v>82.216145833333329</c:v>
                </c:pt>
                <c:pt idx="32724">
                  <c:v>82.21875</c:v>
                </c:pt>
                <c:pt idx="32725">
                  <c:v>82.221354166666671</c:v>
                </c:pt>
                <c:pt idx="32726">
                  <c:v>82.223958333333329</c:v>
                </c:pt>
                <c:pt idx="32727">
                  <c:v>82.2265625</c:v>
                </c:pt>
                <c:pt idx="32728">
                  <c:v>82.229166666666671</c:v>
                </c:pt>
                <c:pt idx="32729">
                  <c:v>82.231770833333329</c:v>
                </c:pt>
                <c:pt idx="32730">
                  <c:v>82.234375</c:v>
                </c:pt>
                <c:pt idx="32731">
                  <c:v>82.236979166666671</c:v>
                </c:pt>
                <c:pt idx="32732">
                  <c:v>82.239583333333329</c:v>
                </c:pt>
                <c:pt idx="32733">
                  <c:v>82.2421875</c:v>
                </c:pt>
                <c:pt idx="32734">
                  <c:v>82.244791666666671</c:v>
                </c:pt>
                <c:pt idx="32735">
                  <c:v>82.247395833333329</c:v>
                </c:pt>
                <c:pt idx="32736">
                  <c:v>82.25</c:v>
                </c:pt>
                <c:pt idx="32737">
                  <c:v>82.252604166666671</c:v>
                </c:pt>
                <c:pt idx="32738">
                  <c:v>82.255208333333329</c:v>
                </c:pt>
                <c:pt idx="32739">
                  <c:v>82.2578125</c:v>
                </c:pt>
                <c:pt idx="32740">
                  <c:v>82.260416666666671</c:v>
                </c:pt>
                <c:pt idx="32741">
                  <c:v>82.263020833333329</c:v>
                </c:pt>
                <c:pt idx="32742">
                  <c:v>82.265625</c:v>
                </c:pt>
                <c:pt idx="32743">
                  <c:v>82.268229166666671</c:v>
                </c:pt>
                <c:pt idx="32744">
                  <c:v>82.270833333333329</c:v>
                </c:pt>
                <c:pt idx="32745">
                  <c:v>82.2734375</c:v>
                </c:pt>
                <c:pt idx="32746">
                  <c:v>82.276041666666671</c:v>
                </c:pt>
                <c:pt idx="32747">
                  <c:v>82.278645833333329</c:v>
                </c:pt>
                <c:pt idx="32748">
                  <c:v>82.28125</c:v>
                </c:pt>
                <c:pt idx="32749">
                  <c:v>82.283854166666671</c:v>
                </c:pt>
                <c:pt idx="32750">
                  <c:v>82.286458333333329</c:v>
                </c:pt>
                <c:pt idx="32751">
                  <c:v>82.2890625</c:v>
                </c:pt>
                <c:pt idx="32752">
                  <c:v>82.291666666666671</c:v>
                </c:pt>
                <c:pt idx="32753">
                  <c:v>82.294270833333329</c:v>
                </c:pt>
                <c:pt idx="32754">
                  <c:v>82.296875</c:v>
                </c:pt>
                <c:pt idx="32755">
                  <c:v>82.299479166666671</c:v>
                </c:pt>
                <c:pt idx="32756">
                  <c:v>82.302083333333329</c:v>
                </c:pt>
                <c:pt idx="32757">
                  <c:v>82.3046875</c:v>
                </c:pt>
                <c:pt idx="32758">
                  <c:v>82.307291666666671</c:v>
                </c:pt>
                <c:pt idx="32759">
                  <c:v>82.309895833333329</c:v>
                </c:pt>
                <c:pt idx="32760">
                  <c:v>82.3125</c:v>
                </c:pt>
                <c:pt idx="32761">
                  <c:v>82.315104166666671</c:v>
                </c:pt>
                <c:pt idx="32762">
                  <c:v>82.317708333333329</c:v>
                </c:pt>
                <c:pt idx="32763">
                  <c:v>82.3203125</c:v>
                </c:pt>
                <c:pt idx="32764">
                  <c:v>82.322916666666671</c:v>
                </c:pt>
                <c:pt idx="32765">
                  <c:v>82.325520833333329</c:v>
                </c:pt>
                <c:pt idx="32766">
                  <c:v>82.328125</c:v>
                </c:pt>
                <c:pt idx="32767">
                  <c:v>82.330729166666671</c:v>
                </c:pt>
                <c:pt idx="32768">
                  <c:v>82.333333333333329</c:v>
                </c:pt>
                <c:pt idx="32769">
                  <c:v>82.3359375</c:v>
                </c:pt>
                <c:pt idx="32770">
                  <c:v>82.338541666666671</c:v>
                </c:pt>
                <c:pt idx="32771">
                  <c:v>82.341145833333329</c:v>
                </c:pt>
                <c:pt idx="32772">
                  <c:v>82.34375</c:v>
                </c:pt>
                <c:pt idx="32773">
                  <c:v>82.346354166666671</c:v>
                </c:pt>
                <c:pt idx="32774">
                  <c:v>82.348958333333329</c:v>
                </c:pt>
                <c:pt idx="32775">
                  <c:v>82.3515625</c:v>
                </c:pt>
                <c:pt idx="32776">
                  <c:v>82.354166666666671</c:v>
                </c:pt>
                <c:pt idx="32777">
                  <c:v>82.356770833333329</c:v>
                </c:pt>
                <c:pt idx="32778">
                  <c:v>82.359375</c:v>
                </c:pt>
                <c:pt idx="32779">
                  <c:v>82.361979166666671</c:v>
                </c:pt>
                <c:pt idx="32780">
                  <c:v>82.364583333333329</c:v>
                </c:pt>
                <c:pt idx="32781">
                  <c:v>82.3671875</c:v>
                </c:pt>
                <c:pt idx="32782">
                  <c:v>82.369791666666671</c:v>
                </c:pt>
                <c:pt idx="32783">
                  <c:v>82.372395833333329</c:v>
                </c:pt>
                <c:pt idx="32784">
                  <c:v>82.375</c:v>
                </c:pt>
                <c:pt idx="32785">
                  <c:v>82.377604166666671</c:v>
                </c:pt>
                <c:pt idx="32786">
                  <c:v>82.380208333333329</c:v>
                </c:pt>
                <c:pt idx="32787">
                  <c:v>82.3828125</c:v>
                </c:pt>
                <c:pt idx="32788">
                  <c:v>82.385416666666671</c:v>
                </c:pt>
                <c:pt idx="32789">
                  <c:v>82.388020833333329</c:v>
                </c:pt>
                <c:pt idx="32790">
                  <c:v>82.390625</c:v>
                </c:pt>
                <c:pt idx="32791">
                  <c:v>82.393229166666671</c:v>
                </c:pt>
                <c:pt idx="32792">
                  <c:v>82.395833333333329</c:v>
                </c:pt>
                <c:pt idx="32793">
                  <c:v>82.3984375</c:v>
                </c:pt>
                <c:pt idx="32794">
                  <c:v>82.401041666666671</c:v>
                </c:pt>
                <c:pt idx="32795">
                  <c:v>82.403645833333329</c:v>
                </c:pt>
                <c:pt idx="32796">
                  <c:v>82.40625</c:v>
                </c:pt>
                <c:pt idx="32797">
                  <c:v>82.408854166666671</c:v>
                </c:pt>
                <c:pt idx="32798">
                  <c:v>82.411458333333329</c:v>
                </c:pt>
                <c:pt idx="32799">
                  <c:v>82.4140625</c:v>
                </c:pt>
                <c:pt idx="32800">
                  <c:v>82.416666666666671</c:v>
                </c:pt>
                <c:pt idx="32801">
                  <c:v>82.419270833333329</c:v>
                </c:pt>
                <c:pt idx="32802">
                  <c:v>82.421875</c:v>
                </c:pt>
                <c:pt idx="32803">
                  <c:v>82.424479166666671</c:v>
                </c:pt>
                <c:pt idx="32804">
                  <c:v>82.427083333333329</c:v>
                </c:pt>
                <c:pt idx="32805">
                  <c:v>82.4296875</c:v>
                </c:pt>
                <c:pt idx="32806">
                  <c:v>82.432291666666671</c:v>
                </c:pt>
                <c:pt idx="32807">
                  <c:v>82.434895833333329</c:v>
                </c:pt>
                <c:pt idx="32808">
                  <c:v>82.4375</c:v>
                </c:pt>
                <c:pt idx="32809">
                  <c:v>82.440104166666671</c:v>
                </c:pt>
                <c:pt idx="32810">
                  <c:v>82.442708333333329</c:v>
                </c:pt>
                <c:pt idx="32811">
                  <c:v>82.4453125</c:v>
                </c:pt>
                <c:pt idx="32812">
                  <c:v>82.447916666666671</c:v>
                </c:pt>
                <c:pt idx="32813">
                  <c:v>82.450520833333329</c:v>
                </c:pt>
                <c:pt idx="32814">
                  <c:v>82.453125</c:v>
                </c:pt>
                <c:pt idx="32815">
                  <c:v>82.455729166666671</c:v>
                </c:pt>
                <c:pt idx="32816">
                  <c:v>82.458333333333329</c:v>
                </c:pt>
                <c:pt idx="32817">
                  <c:v>82.4609375</c:v>
                </c:pt>
                <c:pt idx="32818">
                  <c:v>82.463541666666671</c:v>
                </c:pt>
                <c:pt idx="32819">
                  <c:v>82.466145833333329</c:v>
                </c:pt>
                <c:pt idx="32820">
                  <c:v>82.46875</c:v>
                </c:pt>
                <c:pt idx="32821">
                  <c:v>82.471354166666671</c:v>
                </c:pt>
                <c:pt idx="32822">
                  <c:v>82.473958333333329</c:v>
                </c:pt>
                <c:pt idx="32823">
                  <c:v>82.4765625</c:v>
                </c:pt>
                <c:pt idx="32824">
                  <c:v>82.479166666666671</c:v>
                </c:pt>
                <c:pt idx="32825">
                  <c:v>82.481770833333329</c:v>
                </c:pt>
                <c:pt idx="32826">
                  <c:v>82.484375</c:v>
                </c:pt>
                <c:pt idx="32827">
                  <c:v>82.486979166666671</c:v>
                </c:pt>
                <c:pt idx="32828">
                  <c:v>82.489583333333329</c:v>
                </c:pt>
                <c:pt idx="32829">
                  <c:v>82.4921875</c:v>
                </c:pt>
                <c:pt idx="32830">
                  <c:v>82.494791666666671</c:v>
                </c:pt>
                <c:pt idx="32831">
                  <c:v>82.497395833333329</c:v>
                </c:pt>
                <c:pt idx="32832">
                  <c:v>82.5</c:v>
                </c:pt>
                <c:pt idx="32833">
                  <c:v>82.502604166666671</c:v>
                </c:pt>
                <c:pt idx="32834">
                  <c:v>82.505208333333329</c:v>
                </c:pt>
                <c:pt idx="32835">
                  <c:v>82.5078125</c:v>
                </c:pt>
                <c:pt idx="32836">
                  <c:v>82.510416666666671</c:v>
                </c:pt>
                <c:pt idx="32837">
                  <c:v>82.513020833333329</c:v>
                </c:pt>
                <c:pt idx="32838">
                  <c:v>82.515625</c:v>
                </c:pt>
                <c:pt idx="32839">
                  <c:v>82.518229166666671</c:v>
                </c:pt>
                <c:pt idx="32840">
                  <c:v>82.520833333333329</c:v>
                </c:pt>
                <c:pt idx="32841">
                  <c:v>82.5234375</c:v>
                </c:pt>
                <c:pt idx="32842">
                  <c:v>82.526041666666671</c:v>
                </c:pt>
                <c:pt idx="32843">
                  <c:v>82.528645833333329</c:v>
                </c:pt>
                <c:pt idx="32844">
                  <c:v>82.53125</c:v>
                </c:pt>
                <c:pt idx="32845">
                  <c:v>82.533854166666671</c:v>
                </c:pt>
                <c:pt idx="32846">
                  <c:v>82.536458333333329</c:v>
                </c:pt>
                <c:pt idx="32847">
                  <c:v>82.5390625</c:v>
                </c:pt>
                <c:pt idx="32848">
                  <c:v>82.541666666666671</c:v>
                </c:pt>
                <c:pt idx="32849">
                  <c:v>82.544270833333329</c:v>
                </c:pt>
                <c:pt idx="32850">
                  <c:v>82.546875</c:v>
                </c:pt>
                <c:pt idx="32851">
                  <c:v>82.549479166666671</c:v>
                </c:pt>
                <c:pt idx="32852">
                  <c:v>82.552083333333329</c:v>
                </c:pt>
                <c:pt idx="32853">
                  <c:v>82.5546875</c:v>
                </c:pt>
                <c:pt idx="32854">
                  <c:v>82.557291666666671</c:v>
                </c:pt>
                <c:pt idx="32855">
                  <c:v>82.559895833333329</c:v>
                </c:pt>
                <c:pt idx="32856">
                  <c:v>82.5625</c:v>
                </c:pt>
                <c:pt idx="32857">
                  <c:v>82.565104166666671</c:v>
                </c:pt>
                <c:pt idx="32858">
                  <c:v>82.567708333333329</c:v>
                </c:pt>
                <c:pt idx="32859">
                  <c:v>82.5703125</c:v>
                </c:pt>
                <c:pt idx="32860">
                  <c:v>82.572916666666671</c:v>
                </c:pt>
                <c:pt idx="32861">
                  <c:v>82.575520833333329</c:v>
                </c:pt>
                <c:pt idx="32862">
                  <c:v>82.578125</c:v>
                </c:pt>
                <c:pt idx="32863">
                  <c:v>82.580729166666671</c:v>
                </c:pt>
                <c:pt idx="32864">
                  <c:v>82.583333333333329</c:v>
                </c:pt>
                <c:pt idx="32865">
                  <c:v>82.5859375</c:v>
                </c:pt>
                <c:pt idx="32866">
                  <c:v>82.588541666666671</c:v>
                </c:pt>
                <c:pt idx="32867">
                  <c:v>82.591145833333329</c:v>
                </c:pt>
                <c:pt idx="32868">
                  <c:v>82.59375</c:v>
                </c:pt>
                <c:pt idx="32869">
                  <c:v>82.596354166666671</c:v>
                </c:pt>
                <c:pt idx="32870">
                  <c:v>82.598958333333329</c:v>
                </c:pt>
                <c:pt idx="32871">
                  <c:v>82.6015625</c:v>
                </c:pt>
                <c:pt idx="32872">
                  <c:v>82.604166666666671</c:v>
                </c:pt>
                <c:pt idx="32873">
                  <c:v>82.606770833333329</c:v>
                </c:pt>
                <c:pt idx="32874">
                  <c:v>82.609375</c:v>
                </c:pt>
                <c:pt idx="32875">
                  <c:v>82.611979166666671</c:v>
                </c:pt>
                <c:pt idx="32876">
                  <c:v>82.614583333333329</c:v>
                </c:pt>
                <c:pt idx="32877">
                  <c:v>82.6171875</c:v>
                </c:pt>
                <c:pt idx="32878">
                  <c:v>82.619791666666671</c:v>
                </c:pt>
                <c:pt idx="32879">
                  <c:v>82.622395833333329</c:v>
                </c:pt>
                <c:pt idx="32880">
                  <c:v>82.625</c:v>
                </c:pt>
                <c:pt idx="32881">
                  <c:v>82.627604166666671</c:v>
                </c:pt>
                <c:pt idx="32882">
                  <c:v>82.630208333333329</c:v>
                </c:pt>
                <c:pt idx="32883">
                  <c:v>82.6328125</c:v>
                </c:pt>
                <c:pt idx="32884">
                  <c:v>82.635416666666671</c:v>
                </c:pt>
                <c:pt idx="32885">
                  <c:v>82.638020833333329</c:v>
                </c:pt>
                <c:pt idx="32886">
                  <c:v>82.640625</c:v>
                </c:pt>
                <c:pt idx="32887">
                  <c:v>82.643229166666671</c:v>
                </c:pt>
                <c:pt idx="32888">
                  <c:v>82.645833333333329</c:v>
                </c:pt>
                <c:pt idx="32889">
                  <c:v>82.6484375</c:v>
                </c:pt>
                <c:pt idx="32890">
                  <c:v>82.651041666666671</c:v>
                </c:pt>
                <c:pt idx="32891">
                  <c:v>82.653645833333329</c:v>
                </c:pt>
                <c:pt idx="32892">
                  <c:v>82.65625</c:v>
                </c:pt>
                <c:pt idx="32893">
                  <c:v>82.658854166666671</c:v>
                </c:pt>
                <c:pt idx="32894">
                  <c:v>82.661458333333329</c:v>
                </c:pt>
                <c:pt idx="32895">
                  <c:v>82.6640625</c:v>
                </c:pt>
                <c:pt idx="32896">
                  <c:v>82.666666666666671</c:v>
                </c:pt>
                <c:pt idx="32897">
                  <c:v>82.669270833333329</c:v>
                </c:pt>
                <c:pt idx="32898">
                  <c:v>82.671875</c:v>
                </c:pt>
                <c:pt idx="32899">
                  <c:v>82.674479166666671</c:v>
                </c:pt>
                <c:pt idx="32900">
                  <c:v>82.677083333333329</c:v>
                </c:pt>
                <c:pt idx="32901">
                  <c:v>82.6796875</c:v>
                </c:pt>
                <c:pt idx="32902">
                  <c:v>82.682291666666671</c:v>
                </c:pt>
                <c:pt idx="32903">
                  <c:v>82.684895833333329</c:v>
                </c:pt>
                <c:pt idx="32904">
                  <c:v>82.6875</c:v>
                </c:pt>
                <c:pt idx="32905">
                  <c:v>82.690104166666671</c:v>
                </c:pt>
                <c:pt idx="32906">
                  <c:v>82.692708333333329</c:v>
                </c:pt>
                <c:pt idx="32907">
                  <c:v>82.6953125</c:v>
                </c:pt>
                <c:pt idx="32908">
                  <c:v>82.697916666666671</c:v>
                </c:pt>
                <c:pt idx="32909">
                  <c:v>82.700520833333329</c:v>
                </c:pt>
                <c:pt idx="32910">
                  <c:v>82.703125</c:v>
                </c:pt>
                <c:pt idx="32911">
                  <c:v>82.705729166666671</c:v>
                </c:pt>
                <c:pt idx="32912">
                  <c:v>82.708333333333329</c:v>
                </c:pt>
                <c:pt idx="32913">
                  <c:v>82.7109375</c:v>
                </c:pt>
                <c:pt idx="32914">
                  <c:v>82.713541666666671</c:v>
                </c:pt>
                <c:pt idx="32915">
                  <c:v>82.716145833333329</c:v>
                </c:pt>
                <c:pt idx="32916">
                  <c:v>82.71875</c:v>
                </c:pt>
                <c:pt idx="32917">
                  <c:v>82.721354166666671</c:v>
                </c:pt>
                <c:pt idx="32918">
                  <c:v>82.723958333333329</c:v>
                </c:pt>
                <c:pt idx="32919">
                  <c:v>82.7265625</c:v>
                </c:pt>
                <c:pt idx="32920">
                  <c:v>82.729166666666671</c:v>
                </c:pt>
                <c:pt idx="32921">
                  <c:v>82.731770833333329</c:v>
                </c:pt>
                <c:pt idx="32922">
                  <c:v>82.734375</c:v>
                </c:pt>
                <c:pt idx="32923">
                  <c:v>82.736979166666671</c:v>
                </c:pt>
                <c:pt idx="32924">
                  <c:v>82.739583333333329</c:v>
                </c:pt>
                <c:pt idx="32925">
                  <c:v>82.7421875</c:v>
                </c:pt>
                <c:pt idx="32926">
                  <c:v>82.744791666666671</c:v>
                </c:pt>
                <c:pt idx="32927">
                  <c:v>82.747395833333329</c:v>
                </c:pt>
                <c:pt idx="32928">
                  <c:v>82.75</c:v>
                </c:pt>
                <c:pt idx="32929">
                  <c:v>82.752604166666671</c:v>
                </c:pt>
                <c:pt idx="32930">
                  <c:v>82.755208333333329</c:v>
                </c:pt>
                <c:pt idx="32931">
                  <c:v>82.7578125</c:v>
                </c:pt>
                <c:pt idx="32932">
                  <c:v>82.760416666666671</c:v>
                </c:pt>
                <c:pt idx="32933">
                  <c:v>82.763020833333329</c:v>
                </c:pt>
                <c:pt idx="32934">
                  <c:v>82.765625</c:v>
                </c:pt>
                <c:pt idx="32935">
                  <c:v>82.768229166666671</c:v>
                </c:pt>
                <c:pt idx="32936">
                  <c:v>82.770833333333329</c:v>
                </c:pt>
                <c:pt idx="32937">
                  <c:v>82.7734375</c:v>
                </c:pt>
                <c:pt idx="32938">
                  <c:v>82.776041666666671</c:v>
                </c:pt>
                <c:pt idx="32939">
                  <c:v>82.778645833333329</c:v>
                </c:pt>
                <c:pt idx="32940">
                  <c:v>82.78125</c:v>
                </c:pt>
                <c:pt idx="32941">
                  <c:v>82.783854166666671</c:v>
                </c:pt>
                <c:pt idx="32942">
                  <c:v>82.786458333333329</c:v>
                </c:pt>
                <c:pt idx="32943">
                  <c:v>82.7890625</c:v>
                </c:pt>
                <c:pt idx="32944">
                  <c:v>82.791666666666671</c:v>
                </c:pt>
                <c:pt idx="32945">
                  <c:v>82.794270833333329</c:v>
                </c:pt>
                <c:pt idx="32946">
                  <c:v>82.796875</c:v>
                </c:pt>
                <c:pt idx="32947">
                  <c:v>82.799479166666671</c:v>
                </c:pt>
                <c:pt idx="32948">
                  <c:v>82.802083333333329</c:v>
                </c:pt>
                <c:pt idx="32949">
                  <c:v>82.8046875</c:v>
                </c:pt>
                <c:pt idx="32950">
                  <c:v>82.807291666666671</c:v>
                </c:pt>
                <c:pt idx="32951">
                  <c:v>82.809895833333329</c:v>
                </c:pt>
                <c:pt idx="32952">
                  <c:v>82.8125</c:v>
                </c:pt>
                <c:pt idx="32953">
                  <c:v>82.815104166666671</c:v>
                </c:pt>
                <c:pt idx="32954">
                  <c:v>82.817708333333329</c:v>
                </c:pt>
                <c:pt idx="32955">
                  <c:v>82.8203125</c:v>
                </c:pt>
                <c:pt idx="32956">
                  <c:v>82.822916666666671</c:v>
                </c:pt>
                <c:pt idx="32957">
                  <c:v>82.825520833333329</c:v>
                </c:pt>
                <c:pt idx="32958">
                  <c:v>82.828125</c:v>
                </c:pt>
                <c:pt idx="32959">
                  <c:v>82.830729166666671</c:v>
                </c:pt>
                <c:pt idx="32960">
                  <c:v>82.833333333333329</c:v>
                </c:pt>
                <c:pt idx="32961">
                  <c:v>82.8359375</c:v>
                </c:pt>
                <c:pt idx="32962">
                  <c:v>82.838541666666671</c:v>
                </c:pt>
                <c:pt idx="32963">
                  <c:v>82.841145833333329</c:v>
                </c:pt>
                <c:pt idx="32964">
                  <c:v>82.84375</c:v>
                </c:pt>
                <c:pt idx="32965">
                  <c:v>82.846354166666671</c:v>
                </c:pt>
                <c:pt idx="32966">
                  <c:v>82.848958333333329</c:v>
                </c:pt>
                <c:pt idx="32967">
                  <c:v>82.8515625</c:v>
                </c:pt>
                <c:pt idx="32968">
                  <c:v>82.854166666666671</c:v>
                </c:pt>
                <c:pt idx="32969">
                  <c:v>82.856770833333329</c:v>
                </c:pt>
                <c:pt idx="32970">
                  <c:v>82.859375</c:v>
                </c:pt>
                <c:pt idx="32971">
                  <c:v>82.861979166666671</c:v>
                </c:pt>
                <c:pt idx="32972">
                  <c:v>82.864583333333329</c:v>
                </c:pt>
                <c:pt idx="32973">
                  <c:v>82.8671875</c:v>
                </c:pt>
                <c:pt idx="32974">
                  <c:v>82.869791666666671</c:v>
                </c:pt>
                <c:pt idx="32975">
                  <c:v>82.872395833333329</c:v>
                </c:pt>
                <c:pt idx="32976">
                  <c:v>82.875</c:v>
                </c:pt>
                <c:pt idx="32977">
                  <c:v>82.877604166666671</c:v>
                </c:pt>
                <c:pt idx="32978">
                  <c:v>82.880208333333329</c:v>
                </c:pt>
                <c:pt idx="32979">
                  <c:v>82.8828125</c:v>
                </c:pt>
                <c:pt idx="32980">
                  <c:v>82.885416666666671</c:v>
                </c:pt>
                <c:pt idx="32981">
                  <c:v>82.888020833333329</c:v>
                </c:pt>
                <c:pt idx="32982">
                  <c:v>82.890625</c:v>
                </c:pt>
                <c:pt idx="32983">
                  <c:v>82.893229166666671</c:v>
                </c:pt>
                <c:pt idx="32984">
                  <c:v>82.895833333333329</c:v>
                </c:pt>
                <c:pt idx="32985">
                  <c:v>82.8984375</c:v>
                </c:pt>
                <c:pt idx="32986">
                  <c:v>82.901041666666671</c:v>
                </c:pt>
                <c:pt idx="32987">
                  <c:v>82.903645833333329</c:v>
                </c:pt>
                <c:pt idx="32988">
                  <c:v>82.90625</c:v>
                </c:pt>
                <c:pt idx="32989">
                  <c:v>82.908854166666671</c:v>
                </c:pt>
                <c:pt idx="32990">
                  <c:v>82.911458333333329</c:v>
                </c:pt>
                <c:pt idx="32991">
                  <c:v>82.9140625</c:v>
                </c:pt>
                <c:pt idx="32992">
                  <c:v>82.916666666666671</c:v>
                </c:pt>
                <c:pt idx="32993">
                  <c:v>82.919270833333329</c:v>
                </c:pt>
                <c:pt idx="32994">
                  <c:v>82.921875</c:v>
                </c:pt>
                <c:pt idx="32995">
                  <c:v>82.924479166666671</c:v>
                </c:pt>
                <c:pt idx="32996">
                  <c:v>82.927083333333329</c:v>
                </c:pt>
                <c:pt idx="32997">
                  <c:v>82.9296875</c:v>
                </c:pt>
                <c:pt idx="32998">
                  <c:v>82.932291666666671</c:v>
                </c:pt>
                <c:pt idx="32999">
                  <c:v>82.934895833333329</c:v>
                </c:pt>
                <c:pt idx="33000">
                  <c:v>82.9375</c:v>
                </c:pt>
                <c:pt idx="33001">
                  <c:v>82.940104166666671</c:v>
                </c:pt>
                <c:pt idx="33002">
                  <c:v>82.942708333333329</c:v>
                </c:pt>
                <c:pt idx="33003">
                  <c:v>82.9453125</c:v>
                </c:pt>
                <c:pt idx="33004">
                  <c:v>82.947916666666671</c:v>
                </c:pt>
                <c:pt idx="33005">
                  <c:v>82.950520833333329</c:v>
                </c:pt>
                <c:pt idx="33006">
                  <c:v>82.953125</c:v>
                </c:pt>
                <c:pt idx="33007">
                  <c:v>82.955729166666671</c:v>
                </c:pt>
                <c:pt idx="33008">
                  <c:v>82.958333333333329</c:v>
                </c:pt>
                <c:pt idx="33009">
                  <c:v>82.9609375</c:v>
                </c:pt>
                <c:pt idx="33010">
                  <c:v>82.963541666666671</c:v>
                </c:pt>
                <c:pt idx="33011">
                  <c:v>82.966145833333329</c:v>
                </c:pt>
                <c:pt idx="33012">
                  <c:v>82.96875</c:v>
                </c:pt>
                <c:pt idx="33013">
                  <c:v>82.971354166666671</c:v>
                </c:pt>
                <c:pt idx="33014">
                  <c:v>82.973958333333329</c:v>
                </c:pt>
                <c:pt idx="33015">
                  <c:v>82.9765625</c:v>
                </c:pt>
                <c:pt idx="33016">
                  <c:v>82.979166666666671</c:v>
                </c:pt>
                <c:pt idx="33017">
                  <c:v>82.981770833333329</c:v>
                </c:pt>
                <c:pt idx="33018">
                  <c:v>82.984375</c:v>
                </c:pt>
                <c:pt idx="33019">
                  <c:v>82.986979166666671</c:v>
                </c:pt>
                <c:pt idx="33020">
                  <c:v>82.989583333333329</c:v>
                </c:pt>
                <c:pt idx="33021">
                  <c:v>82.9921875</c:v>
                </c:pt>
                <c:pt idx="33022">
                  <c:v>82.994791666666671</c:v>
                </c:pt>
                <c:pt idx="33023">
                  <c:v>82.997395833333329</c:v>
                </c:pt>
                <c:pt idx="33024">
                  <c:v>83</c:v>
                </c:pt>
                <c:pt idx="33025">
                  <c:v>83.002604166666671</c:v>
                </c:pt>
                <c:pt idx="33026">
                  <c:v>83.005208333333329</c:v>
                </c:pt>
                <c:pt idx="33027">
                  <c:v>83.0078125</c:v>
                </c:pt>
                <c:pt idx="33028">
                  <c:v>83.010416666666671</c:v>
                </c:pt>
                <c:pt idx="33029">
                  <c:v>83.013020833333329</c:v>
                </c:pt>
                <c:pt idx="33030">
                  <c:v>83.015625</c:v>
                </c:pt>
                <c:pt idx="33031">
                  <c:v>83.018229166666671</c:v>
                </c:pt>
                <c:pt idx="33032">
                  <c:v>83.020833333333329</c:v>
                </c:pt>
                <c:pt idx="33033">
                  <c:v>83.0234375</c:v>
                </c:pt>
                <c:pt idx="33034">
                  <c:v>83.026041666666671</c:v>
                </c:pt>
                <c:pt idx="33035">
                  <c:v>83.028645833333329</c:v>
                </c:pt>
                <c:pt idx="33036">
                  <c:v>83.03125</c:v>
                </c:pt>
                <c:pt idx="33037">
                  <c:v>83.033854166666671</c:v>
                </c:pt>
                <c:pt idx="33038">
                  <c:v>83.036458333333329</c:v>
                </c:pt>
                <c:pt idx="33039">
                  <c:v>83.0390625</c:v>
                </c:pt>
                <c:pt idx="33040">
                  <c:v>83.041666666666671</c:v>
                </c:pt>
                <c:pt idx="33041">
                  <c:v>83.044270833333329</c:v>
                </c:pt>
                <c:pt idx="33042">
                  <c:v>83.046875</c:v>
                </c:pt>
                <c:pt idx="33043">
                  <c:v>83.049479166666671</c:v>
                </c:pt>
                <c:pt idx="33044">
                  <c:v>83.052083333333329</c:v>
                </c:pt>
                <c:pt idx="33045">
                  <c:v>83.0546875</c:v>
                </c:pt>
                <c:pt idx="33046">
                  <c:v>83.057291666666671</c:v>
                </c:pt>
                <c:pt idx="33047">
                  <c:v>83.059895833333329</c:v>
                </c:pt>
                <c:pt idx="33048">
                  <c:v>83.0625</c:v>
                </c:pt>
                <c:pt idx="33049">
                  <c:v>83.065104166666671</c:v>
                </c:pt>
                <c:pt idx="33050">
                  <c:v>83.067708333333329</c:v>
                </c:pt>
                <c:pt idx="33051">
                  <c:v>83.0703125</c:v>
                </c:pt>
                <c:pt idx="33052">
                  <c:v>83.072916666666671</c:v>
                </c:pt>
                <c:pt idx="33053">
                  <c:v>83.075520833333329</c:v>
                </c:pt>
                <c:pt idx="33054">
                  <c:v>83.078125</c:v>
                </c:pt>
                <c:pt idx="33055">
                  <c:v>83.080729166666671</c:v>
                </c:pt>
                <c:pt idx="33056">
                  <c:v>83.083333333333329</c:v>
                </c:pt>
                <c:pt idx="33057">
                  <c:v>83.0859375</c:v>
                </c:pt>
                <c:pt idx="33058">
                  <c:v>83.088541666666671</c:v>
                </c:pt>
                <c:pt idx="33059">
                  <c:v>83.091145833333329</c:v>
                </c:pt>
                <c:pt idx="33060">
                  <c:v>83.09375</c:v>
                </c:pt>
                <c:pt idx="33061">
                  <c:v>83.096354166666671</c:v>
                </c:pt>
                <c:pt idx="33062">
                  <c:v>83.098958333333329</c:v>
                </c:pt>
                <c:pt idx="33063">
                  <c:v>83.1015625</c:v>
                </c:pt>
                <c:pt idx="33064">
                  <c:v>83.104166666666671</c:v>
                </c:pt>
                <c:pt idx="33065">
                  <c:v>83.106770833333329</c:v>
                </c:pt>
                <c:pt idx="33066">
                  <c:v>83.109375</c:v>
                </c:pt>
                <c:pt idx="33067">
                  <c:v>83.111979166666671</c:v>
                </c:pt>
                <c:pt idx="33068">
                  <c:v>83.114583333333329</c:v>
                </c:pt>
                <c:pt idx="33069">
                  <c:v>83.1171875</c:v>
                </c:pt>
                <c:pt idx="33070">
                  <c:v>83.119791666666671</c:v>
                </c:pt>
                <c:pt idx="33071">
                  <c:v>83.122395833333329</c:v>
                </c:pt>
                <c:pt idx="33072">
                  <c:v>83.125</c:v>
                </c:pt>
                <c:pt idx="33073">
                  <c:v>83.127604166666671</c:v>
                </c:pt>
                <c:pt idx="33074">
                  <c:v>83.130208333333329</c:v>
                </c:pt>
                <c:pt idx="33075">
                  <c:v>83.1328125</c:v>
                </c:pt>
                <c:pt idx="33076">
                  <c:v>83.135416666666671</c:v>
                </c:pt>
                <c:pt idx="33077">
                  <c:v>83.138020833333329</c:v>
                </c:pt>
                <c:pt idx="33078">
                  <c:v>83.140625</c:v>
                </c:pt>
                <c:pt idx="33079">
                  <c:v>83.143229166666671</c:v>
                </c:pt>
                <c:pt idx="33080">
                  <c:v>83.145833333333329</c:v>
                </c:pt>
                <c:pt idx="33081">
                  <c:v>83.1484375</c:v>
                </c:pt>
                <c:pt idx="33082">
                  <c:v>83.151041666666671</c:v>
                </c:pt>
                <c:pt idx="33083">
                  <c:v>83.153645833333329</c:v>
                </c:pt>
                <c:pt idx="33084">
                  <c:v>83.15625</c:v>
                </c:pt>
                <c:pt idx="33085">
                  <c:v>83.158854166666671</c:v>
                </c:pt>
                <c:pt idx="33086">
                  <c:v>83.161458333333329</c:v>
                </c:pt>
                <c:pt idx="33087">
                  <c:v>83.1640625</c:v>
                </c:pt>
                <c:pt idx="33088">
                  <c:v>83.166666666666671</c:v>
                </c:pt>
                <c:pt idx="33089">
                  <c:v>83.169270833333329</c:v>
                </c:pt>
                <c:pt idx="33090">
                  <c:v>83.171875</c:v>
                </c:pt>
                <c:pt idx="33091">
                  <c:v>83.174479166666671</c:v>
                </c:pt>
                <c:pt idx="33092">
                  <c:v>83.177083333333329</c:v>
                </c:pt>
                <c:pt idx="33093">
                  <c:v>83.1796875</c:v>
                </c:pt>
                <c:pt idx="33094">
                  <c:v>83.182291666666671</c:v>
                </c:pt>
                <c:pt idx="33095">
                  <c:v>83.184895833333329</c:v>
                </c:pt>
                <c:pt idx="33096">
                  <c:v>83.1875</c:v>
                </c:pt>
                <c:pt idx="33097">
                  <c:v>83.190104166666671</c:v>
                </c:pt>
                <c:pt idx="33098">
                  <c:v>83.192708333333329</c:v>
                </c:pt>
                <c:pt idx="33099">
                  <c:v>83.1953125</c:v>
                </c:pt>
                <c:pt idx="33100">
                  <c:v>83.197916666666671</c:v>
                </c:pt>
                <c:pt idx="33101">
                  <c:v>83.200520833333329</c:v>
                </c:pt>
                <c:pt idx="33102">
                  <c:v>83.203125</c:v>
                </c:pt>
                <c:pt idx="33103">
                  <c:v>83.205729166666671</c:v>
                </c:pt>
                <c:pt idx="33104">
                  <c:v>83.208333333333329</c:v>
                </c:pt>
                <c:pt idx="33105">
                  <c:v>83.2109375</c:v>
                </c:pt>
                <c:pt idx="33106">
                  <c:v>83.213541666666671</c:v>
                </c:pt>
                <c:pt idx="33107">
                  <c:v>83.216145833333329</c:v>
                </c:pt>
                <c:pt idx="33108">
                  <c:v>83.21875</c:v>
                </c:pt>
                <c:pt idx="33109">
                  <c:v>83.221354166666671</c:v>
                </c:pt>
                <c:pt idx="33110">
                  <c:v>83.223958333333329</c:v>
                </c:pt>
                <c:pt idx="33111">
                  <c:v>83.2265625</c:v>
                </c:pt>
                <c:pt idx="33112">
                  <c:v>83.229166666666671</c:v>
                </c:pt>
                <c:pt idx="33113">
                  <c:v>83.231770833333329</c:v>
                </c:pt>
                <c:pt idx="33114">
                  <c:v>83.234375</c:v>
                </c:pt>
                <c:pt idx="33115">
                  <c:v>83.236979166666671</c:v>
                </c:pt>
                <c:pt idx="33116">
                  <c:v>83.239583333333329</c:v>
                </c:pt>
                <c:pt idx="33117">
                  <c:v>83.2421875</c:v>
                </c:pt>
                <c:pt idx="33118">
                  <c:v>83.244791666666671</c:v>
                </c:pt>
                <c:pt idx="33119">
                  <c:v>83.247395833333329</c:v>
                </c:pt>
                <c:pt idx="33120">
                  <c:v>83.25</c:v>
                </c:pt>
                <c:pt idx="33121">
                  <c:v>83.252604166666671</c:v>
                </c:pt>
                <c:pt idx="33122">
                  <c:v>83.255208333333329</c:v>
                </c:pt>
                <c:pt idx="33123">
                  <c:v>83.2578125</c:v>
                </c:pt>
                <c:pt idx="33124">
                  <c:v>83.260416666666671</c:v>
                </c:pt>
                <c:pt idx="33125">
                  <c:v>83.263020833333329</c:v>
                </c:pt>
                <c:pt idx="33126">
                  <c:v>83.265625</c:v>
                </c:pt>
                <c:pt idx="33127">
                  <c:v>83.268229166666671</c:v>
                </c:pt>
                <c:pt idx="33128">
                  <c:v>83.270833333333329</c:v>
                </c:pt>
                <c:pt idx="33129">
                  <c:v>83.2734375</c:v>
                </c:pt>
                <c:pt idx="33130">
                  <c:v>83.276041666666671</c:v>
                </c:pt>
                <c:pt idx="33131">
                  <c:v>83.278645833333329</c:v>
                </c:pt>
                <c:pt idx="33132">
                  <c:v>83.28125</c:v>
                </c:pt>
                <c:pt idx="33133">
                  <c:v>83.283854166666671</c:v>
                </c:pt>
                <c:pt idx="33134">
                  <c:v>83.286458333333329</c:v>
                </c:pt>
                <c:pt idx="33135">
                  <c:v>83.2890625</c:v>
                </c:pt>
                <c:pt idx="33136">
                  <c:v>83.291666666666671</c:v>
                </c:pt>
                <c:pt idx="33137">
                  <c:v>83.294270833333329</c:v>
                </c:pt>
                <c:pt idx="33138">
                  <c:v>83.296875</c:v>
                </c:pt>
                <c:pt idx="33139">
                  <c:v>83.299479166666671</c:v>
                </c:pt>
                <c:pt idx="33140">
                  <c:v>83.302083333333329</c:v>
                </c:pt>
                <c:pt idx="33141">
                  <c:v>83.3046875</c:v>
                </c:pt>
                <c:pt idx="33142">
                  <c:v>83.307291666666671</c:v>
                </c:pt>
                <c:pt idx="33143">
                  <c:v>83.309895833333329</c:v>
                </c:pt>
                <c:pt idx="33144">
                  <c:v>83.3125</c:v>
                </c:pt>
                <c:pt idx="33145">
                  <c:v>83.315104166666671</c:v>
                </c:pt>
                <c:pt idx="33146">
                  <c:v>83.317708333333329</c:v>
                </c:pt>
                <c:pt idx="33147">
                  <c:v>83.3203125</c:v>
                </c:pt>
                <c:pt idx="33148">
                  <c:v>83.322916666666671</c:v>
                </c:pt>
                <c:pt idx="33149">
                  <c:v>83.325520833333329</c:v>
                </c:pt>
                <c:pt idx="33150">
                  <c:v>83.328125</c:v>
                </c:pt>
                <c:pt idx="33151">
                  <c:v>83.330729166666671</c:v>
                </c:pt>
                <c:pt idx="33152">
                  <c:v>83.333333333333329</c:v>
                </c:pt>
                <c:pt idx="33153">
                  <c:v>83.3359375</c:v>
                </c:pt>
                <c:pt idx="33154">
                  <c:v>83.338541666666671</c:v>
                </c:pt>
                <c:pt idx="33155">
                  <c:v>83.341145833333329</c:v>
                </c:pt>
                <c:pt idx="33156">
                  <c:v>83.34375</c:v>
                </c:pt>
                <c:pt idx="33157">
                  <c:v>83.346354166666671</c:v>
                </c:pt>
                <c:pt idx="33158">
                  <c:v>83.348958333333329</c:v>
                </c:pt>
                <c:pt idx="33159">
                  <c:v>83.3515625</c:v>
                </c:pt>
                <c:pt idx="33160">
                  <c:v>83.354166666666671</c:v>
                </c:pt>
                <c:pt idx="33161">
                  <c:v>83.356770833333329</c:v>
                </c:pt>
                <c:pt idx="33162">
                  <c:v>83.359375</c:v>
                </c:pt>
                <c:pt idx="33163">
                  <c:v>83.361979166666671</c:v>
                </c:pt>
                <c:pt idx="33164">
                  <c:v>83.364583333333329</c:v>
                </c:pt>
                <c:pt idx="33165">
                  <c:v>83.3671875</c:v>
                </c:pt>
                <c:pt idx="33166">
                  <c:v>83.369791666666671</c:v>
                </c:pt>
                <c:pt idx="33167">
                  <c:v>83.372395833333329</c:v>
                </c:pt>
                <c:pt idx="33168">
                  <c:v>83.375</c:v>
                </c:pt>
                <c:pt idx="33169">
                  <c:v>83.377604166666671</c:v>
                </c:pt>
                <c:pt idx="33170">
                  <c:v>83.380208333333329</c:v>
                </c:pt>
                <c:pt idx="33171">
                  <c:v>83.3828125</c:v>
                </c:pt>
                <c:pt idx="33172">
                  <c:v>83.385416666666671</c:v>
                </c:pt>
                <c:pt idx="33173">
                  <c:v>83.388020833333329</c:v>
                </c:pt>
                <c:pt idx="33174">
                  <c:v>83.390625</c:v>
                </c:pt>
                <c:pt idx="33175">
                  <c:v>83.393229166666671</c:v>
                </c:pt>
                <c:pt idx="33176">
                  <c:v>83.395833333333329</c:v>
                </c:pt>
                <c:pt idx="33177">
                  <c:v>83.3984375</c:v>
                </c:pt>
                <c:pt idx="33178">
                  <c:v>83.401041666666671</c:v>
                </c:pt>
                <c:pt idx="33179">
                  <c:v>83.403645833333329</c:v>
                </c:pt>
                <c:pt idx="33180">
                  <c:v>83.40625</c:v>
                </c:pt>
                <c:pt idx="33181">
                  <c:v>83.408854166666671</c:v>
                </c:pt>
                <c:pt idx="33182">
                  <c:v>83.411458333333329</c:v>
                </c:pt>
                <c:pt idx="33183">
                  <c:v>83.4140625</c:v>
                </c:pt>
                <c:pt idx="33184">
                  <c:v>83.416666666666671</c:v>
                </c:pt>
                <c:pt idx="33185">
                  <c:v>83.419270833333329</c:v>
                </c:pt>
                <c:pt idx="33186">
                  <c:v>83.421875</c:v>
                </c:pt>
                <c:pt idx="33187">
                  <c:v>83.424479166666671</c:v>
                </c:pt>
                <c:pt idx="33188">
                  <c:v>83.427083333333329</c:v>
                </c:pt>
                <c:pt idx="33189">
                  <c:v>83.4296875</c:v>
                </c:pt>
                <c:pt idx="33190">
                  <c:v>83.432291666666671</c:v>
                </c:pt>
                <c:pt idx="33191">
                  <c:v>83.434895833333329</c:v>
                </c:pt>
                <c:pt idx="33192">
                  <c:v>83.4375</c:v>
                </c:pt>
                <c:pt idx="33193">
                  <c:v>83.440104166666671</c:v>
                </c:pt>
                <c:pt idx="33194">
                  <c:v>83.442708333333329</c:v>
                </c:pt>
                <c:pt idx="33195">
                  <c:v>83.4453125</c:v>
                </c:pt>
                <c:pt idx="33196">
                  <c:v>83.447916666666671</c:v>
                </c:pt>
                <c:pt idx="33197">
                  <c:v>83.450520833333329</c:v>
                </c:pt>
                <c:pt idx="33198">
                  <c:v>83.453125</c:v>
                </c:pt>
                <c:pt idx="33199">
                  <c:v>83.455729166666671</c:v>
                </c:pt>
                <c:pt idx="33200">
                  <c:v>83.458333333333329</c:v>
                </c:pt>
                <c:pt idx="33201">
                  <c:v>83.4609375</c:v>
                </c:pt>
                <c:pt idx="33202">
                  <c:v>83.463541666666671</c:v>
                </c:pt>
                <c:pt idx="33203">
                  <c:v>83.466145833333329</c:v>
                </c:pt>
                <c:pt idx="33204">
                  <c:v>83.46875</c:v>
                </c:pt>
                <c:pt idx="33205">
                  <c:v>83.471354166666671</c:v>
                </c:pt>
                <c:pt idx="33206">
                  <c:v>83.473958333333329</c:v>
                </c:pt>
                <c:pt idx="33207">
                  <c:v>83.4765625</c:v>
                </c:pt>
                <c:pt idx="33208">
                  <c:v>83.479166666666671</c:v>
                </c:pt>
                <c:pt idx="33209">
                  <c:v>83.481770833333329</c:v>
                </c:pt>
                <c:pt idx="33210">
                  <c:v>83.484375</c:v>
                </c:pt>
                <c:pt idx="33211">
                  <c:v>83.486979166666671</c:v>
                </c:pt>
                <c:pt idx="33212">
                  <c:v>83.489583333333329</c:v>
                </c:pt>
                <c:pt idx="33213">
                  <c:v>83.4921875</c:v>
                </c:pt>
                <c:pt idx="33214">
                  <c:v>83.494791666666671</c:v>
                </c:pt>
                <c:pt idx="33215">
                  <c:v>83.497395833333329</c:v>
                </c:pt>
                <c:pt idx="33216">
                  <c:v>83.5</c:v>
                </c:pt>
                <c:pt idx="33217">
                  <c:v>83.502604166666671</c:v>
                </c:pt>
                <c:pt idx="33218">
                  <c:v>83.505208333333329</c:v>
                </c:pt>
                <c:pt idx="33219">
                  <c:v>83.5078125</c:v>
                </c:pt>
                <c:pt idx="33220">
                  <c:v>83.510416666666671</c:v>
                </c:pt>
                <c:pt idx="33221">
                  <c:v>83.513020833333329</c:v>
                </c:pt>
                <c:pt idx="33222">
                  <c:v>83.515625</c:v>
                </c:pt>
                <c:pt idx="33223">
                  <c:v>83.518229166666671</c:v>
                </c:pt>
                <c:pt idx="33224">
                  <c:v>83.520833333333329</c:v>
                </c:pt>
                <c:pt idx="33225">
                  <c:v>83.5234375</c:v>
                </c:pt>
                <c:pt idx="33226">
                  <c:v>83.526041666666671</c:v>
                </c:pt>
                <c:pt idx="33227">
                  <c:v>83.528645833333329</c:v>
                </c:pt>
                <c:pt idx="33228">
                  <c:v>83.53125</c:v>
                </c:pt>
                <c:pt idx="33229">
                  <c:v>83.533854166666671</c:v>
                </c:pt>
                <c:pt idx="33230">
                  <c:v>83.536458333333329</c:v>
                </c:pt>
                <c:pt idx="33231">
                  <c:v>83.5390625</c:v>
                </c:pt>
                <c:pt idx="33232">
                  <c:v>83.541666666666671</c:v>
                </c:pt>
                <c:pt idx="33233">
                  <c:v>83.544270833333329</c:v>
                </c:pt>
                <c:pt idx="33234">
                  <c:v>83.546875</c:v>
                </c:pt>
                <c:pt idx="33235">
                  <c:v>83.549479166666671</c:v>
                </c:pt>
                <c:pt idx="33236">
                  <c:v>83.552083333333329</c:v>
                </c:pt>
                <c:pt idx="33237">
                  <c:v>83.5546875</c:v>
                </c:pt>
                <c:pt idx="33238">
                  <c:v>83.557291666666671</c:v>
                </c:pt>
                <c:pt idx="33239">
                  <c:v>83.559895833333329</c:v>
                </c:pt>
                <c:pt idx="33240">
                  <c:v>83.5625</c:v>
                </c:pt>
                <c:pt idx="33241">
                  <c:v>83.565104166666671</c:v>
                </c:pt>
                <c:pt idx="33242">
                  <c:v>83.567708333333329</c:v>
                </c:pt>
                <c:pt idx="33243">
                  <c:v>83.5703125</c:v>
                </c:pt>
                <c:pt idx="33244">
                  <c:v>83.572916666666671</c:v>
                </c:pt>
                <c:pt idx="33245">
                  <c:v>83.575520833333329</c:v>
                </c:pt>
                <c:pt idx="33246">
                  <c:v>83.578125</c:v>
                </c:pt>
                <c:pt idx="33247">
                  <c:v>83.580729166666671</c:v>
                </c:pt>
                <c:pt idx="33248">
                  <c:v>83.583333333333329</c:v>
                </c:pt>
                <c:pt idx="33249">
                  <c:v>83.5859375</c:v>
                </c:pt>
                <c:pt idx="33250">
                  <c:v>83.588541666666671</c:v>
                </c:pt>
                <c:pt idx="33251">
                  <c:v>83.591145833333329</c:v>
                </c:pt>
                <c:pt idx="33252">
                  <c:v>83.59375</c:v>
                </c:pt>
                <c:pt idx="33253">
                  <c:v>83.596354166666671</c:v>
                </c:pt>
                <c:pt idx="33254">
                  <c:v>83.598958333333329</c:v>
                </c:pt>
                <c:pt idx="33255">
                  <c:v>83.6015625</c:v>
                </c:pt>
                <c:pt idx="33256">
                  <c:v>83.604166666666671</c:v>
                </c:pt>
                <c:pt idx="33257">
                  <c:v>83.606770833333329</c:v>
                </c:pt>
                <c:pt idx="33258">
                  <c:v>83.609375</c:v>
                </c:pt>
                <c:pt idx="33259">
                  <c:v>83.611979166666671</c:v>
                </c:pt>
                <c:pt idx="33260">
                  <c:v>83.614583333333329</c:v>
                </c:pt>
                <c:pt idx="33261">
                  <c:v>83.6171875</c:v>
                </c:pt>
                <c:pt idx="33262">
                  <c:v>83.619791666666671</c:v>
                </c:pt>
                <c:pt idx="33263">
                  <c:v>83.622395833333329</c:v>
                </c:pt>
                <c:pt idx="33264">
                  <c:v>83.625</c:v>
                </c:pt>
                <c:pt idx="33265">
                  <c:v>83.627604166666671</c:v>
                </c:pt>
                <c:pt idx="33266">
                  <c:v>83.630208333333329</c:v>
                </c:pt>
                <c:pt idx="33267">
                  <c:v>83.6328125</c:v>
                </c:pt>
                <c:pt idx="33268">
                  <c:v>83.635416666666671</c:v>
                </c:pt>
                <c:pt idx="33269">
                  <c:v>83.638020833333329</c:v>
                </c:pt>
                <c:pt idx="33270">
                  <c:v>83.640625</c:v>
                </c:pt>
                <c:pt idx="33271">
                  <c:v>83.643229166666671</c:v>
                </c:pt>
                <c:pt idx="33272">
                  <c:v>83.645833333333329</c:v>
                </c:pt>
                <c:pt idx="33273">
                  <c:v>83.6484375</c:v>
                </c:pt>
                <c:pt idx="33274">
                  <c:v>83.651041666666671</c:v>
                </c:pt>
                <c:pt idx="33275">
                  <c:v>83.653645833333329</c:v>
                </c:pt>
                <c:pt idx="33276">
                  <c:v>83.65625</c:v>
                </c:pt>
                <c:pt idx="33277">
                  <c:v>83.658854166666671</c:v>
                </c:pt>
                <c:pt idx="33278">
                  <c:v>83.661458333333329</c:v>
                </c:pt>
                <c:pt idx="33279">
                  <c:v>83.6640625</c:v>
                </c:pt>
                <c:pt idx="33280">
                  <c:v>83.666666666666671</c:v>
                </c:pt>
                <c:pt idx="33281">
                  <c:v>83.669270833333329</c:v>
                </c:pt>
                <c:pt idx="33282">
                  <c:v>83.671875</c:v>
                </c:pt>
                <c:pt idx="33283">
                  <c:v>83.674479166666671</c:v>
                </c:pt>
                <c:pt idx="33284">
                  <c:v>83.677083333333329</c:v>
                </c:pt>
                <c:pt idx="33285">
                  <c:v>83.6796875</c:v>
                </c:pt>
                <c:pt idx="33286">
                  <c:v>83.682291666666671</c:v>
                </c:pt>
                <c:pt idx="33287">
                  <c:v>83.684895833333329</c:v>
                </c:pt>
                <c:pt idx="33288">
                  <c:v>83.6875</c:v>
                </c:pt>
                <c:pt idx="33289">
                  <c:v>83.690104166666671</c:v>
                </c:pt>
                <c:pt idx="33290">
                  <c:v>83.692708333333329</c:v>
                </c:pt>
                <c:pt idx="33291">
                  <c:v>83.6953125</c:v>
                </c:pt>
                <c:pt idx="33292">
                  <c:v>83.697916666666671</c:v>
                </c:pt>
                <c:pt idx="33293">
                  <c:v>83.700520833333329</c:v>
                </c:pt>
                <c:pt idx="33294">
                  <c:v>83.703125</c:v>
                </c:pt>
                <c:pt idx="33295">
                  <c:v>83.705729166666671</c:v>
                </c:pt>
                <c:pt idx="33296">
                  <c:v>83.708333333333329</c:v>
                </c:pt>
                <c:pt idx="33297">
                  <c:v>83.7109375</c:v>
                </c:pt>
                <c:pt idx="33298">
                  <c:v>83.713541666666671</c:v>
                </c:pt>
                <c:pt idx="33299">
                  <c:v>83.716145833333329</c:v>
                </c:pt>
                <c:pt idx="33300">
                  <c:v>83.71875</c:v>
                </c:pt>
                <c:pt idx="33301">
                  <c:v>83.721354166666671</c:v>
                </c:pt>
                <c:pt idx="33302">
                  <c:v>83.723958333333329</c:v>
                </c:pt>
                <c:pt idx="33303">
                  <c:v>83.7265625</c:v>
                </c:pt>
                <c:pt idx="33304">
                  <c:v>83.729166666666671</c:v>
                </c:pt>
                <c:pt idx="33305">
                  <c:v>83.731770833333329</c:v>
                </c:pt>
                <c:pt idx="33306">
                  <c:v>83.734375</c:v>
                </c:pt>
                <c:pt idx="33307">
                  <c:v>83.736979166666671</c:v>
                </c:pt>
                <c:pt idx="33308">
                  <c:v>83.739583333333329</c:v>
                </c:pt>
                <c:pt idx="33309">
                  <c:v>83.7421875</c:v>
                </c:pt>
                <c:pt idx="33310">
                  <c:v>83.744791666666671</c:v>
                </c:pt>
                <c:pt idx="33311">
                  <c:v>83.747395833333329</c:v>
                </c:pt>
                <c:pt idx="33312">
                  <c:v>83.75</c:v>
                </c:pt>
                <c:pt idx="33313">
                  <c:v>83.752604166666671</c:v>
                </c:pt>
                <c:pt idx="33314">
                  <c:v>83.755208333333329</c:v>
                </c:pt>
                <c:pt idx="33315">
                  <c:v>83.7578125</c:v>
                </c:pt>
                <c:pt idx="33316">
                  <c:v>83.760416666666671</c:v>
                </c:pt>
                <c:pt idx="33317">
                  <c:v>83.763020833333329</c:v>
                </c:pt>
                <c:pt idx="33318">
                  <c:v>83.765625</c:v>
                </c:pt>
                <c:pt idx="33319">
                  <c:v>83.768229166666671</c:v>
                </c:pt>
                <c:pt idx="33320">
                  <c:v>83.770833333333329</c:v>
                </c:pt>
                <c:pt idx="33321">
                  <c:v>83.7734375</c:v>
                </c:pt>
                <c:pt idx="33322">
                  <c:v>83.776041666666671</c:v>
                </c:pt>
                <c:pt idx="33323">
                  <c:v>83.778645833333329</c:v>
                </c:pt>
                <c:pt idx="33324">
                  <c:v>83.78125</c:v>
                </c:pt>
                <c:pt idx="33325">
                  <c:v>83.783854166666671</c:v>
                </c:pt>
                <c:pt idx="33326">
                  <c:v>83.786458333333329</c:v>
                </c:pt>
                <c:pt idx="33327">
                  <c:v>83.7890625</c:v>
                </c:pt>
                <c:pt idx="33328">
                  <c:v>83.791666666666671</c:v>
                </c:pt>
                <c:pt idx="33329">
                  <c:v>83.794270833333329</c:v>
                </c:pt>
                <c:pt idx="33330">
                  <c:v>83.796875</c:v>
                </c:pt>
                <c:pt idx="33331">
                  <c:v>83.799479166666671</c:v>
                </c:pt>
                <c:pt idx="33332">
                  <c:v>83.802083333333329</c:v>
                </c:pt>
                <c:pt idx="33333">
                  <c:v>83.8046875</c:v>
                </c:pt>
                <c:pt idx="33334">
                  <c:v>83.807291666666671</c:v>
                </c:pt>
                <c:pt idx="33335">
                  <c:v>83.809895833333329</c:v>
                </c:pt>
                <c:pt idx="33336">
                  <c:v>83.8125</c:v>
                </c:pt>
                <c:pt idx="33337">
                  <c:v>83.815104166666671</c:v>
                </c:pt>
                <c:pt idx="33338">
                  <c:v>83.817708333333329</c:v>
                </c:pt>
                <c:pt idx="33339">
                  <c:v>83.8203125</c:v>
                </c:pt>
                <c:pt idx="33340">
                  <c:v>83.822916666666671</c:v>
                </c:pt>
                <c:pt idx="33341">
                  <c:v>83.825520833333329</c:v>
                </c:pt>
                <c:pt idx="33342">
                  <c:v>83.828125</c:v>
                </c:pt>
                <c:pt idx="33343">
                  <c:v>83.830729166666671</c:v>
                </c:pt>
                <c:pt idx="33344">
                  <c:v>83.833333333333329</c:v>
                </c:pt>
                <c:pt idx="33345">
                  <c:v>83.8359375</c:v>
                </c:pt>
                <c:pt idx="33346">
                  <c:v>83.838541666666671</c:v>
                </c:pt>
                <c:pt idx="33347">
                  <c:v>83.841145833333329</c:v>
                </c:pt>
                <c:pt idx="33348">
                  <c:v>83.84375</c:v>
                </c:pt>
                <c:pt idx="33349">
                  <c:v>83.846354166666671</c:v>
                </c:pt>
                <c:pt idx="33350">
                  <c:v>83.848958333333329</c:v>
                </c:pt>
                <c:pt idx="33351">
                  <c:v>83.8515625</c:v>
                </c:pt>
                <c:pt idx="33352">
                  <c:v>83.854166666666671</c:v>
                </c:pt>
                <c:pt idx="33353">
                  <c:v>83.856770833333329</c:v>
                </c:pt>
                <c:pt idx="33354">
                  <c:v>83.859375</c:v>
                </c:pt>
                <c:pt idx="33355">
                  <c:v>83.861979166666671</c:v>
                </c:pt>
                <c:pt idx="33356">
                  <c:v>83.864583333333329</c:v>
                </c:pt>
                <c:pt idx="33357">
                  <c:v>83.8671875</c:v>
                </c:pt>
                <c:pt idx="33358">
                  <c:v>83.869791666666671</c:v>
                </c:pt>
                <c:pt idx="33359">
                  <c:v>83.872395833333329</c:v>
                </c:pt>
                <c:pt idx="33360">
                  <c:v>83.875</c:v>
                </c:pt>
                <c:pt idx="33361">
                  <c:v>83.877604166666671</c:v>
                </c:pt>
                <c:pt idx="33362">
                  <c:v>83.880208333333329</c:v>
                </c:pt>
                <c:pt idx="33363">
                  <c:v>83.8828125</c:v>
                </c:pt>
                <c:pt idx="33364">
                  <c:v>83.885416666666671</c:v>
                </c:pt>
                <c:pt idx="33365">
                  <c:v>83.888020833333329</c:v>
                </c:pt>
                <c:pt idx="33366">
                  <c:v>83.890625</c:v>
                </c:pt>
                <c:pt idx="33367">
                  <c:v>83.893229166666671</c:v>
                </c:pt>
                <c:pt idx="33368">
                  <c:v>83.895833333333329</c:v>
                </c:pt>
                <c:pt idx="33369">
                  <c:v>83.8984375</c:v>
                </c:pt>
                <c:pt idx="33370">
                  <c:v>83.901041666666671</c:v>
                </c:pt>
                <c:pt idx="33371">
                  <c:v>83.903645833333329</c:v>
                </c:pt>
                <c:pt idx="33372">
                  <c:v>83.90625</c:v>
                </c:pt>
                <c:pt idx="33373">
                  <c:v>83.908854166666671</c:v>
                </c:pt>
                <c:pt idx="33374">
                  <c:v>83.911458333333329</c:v>
                </c:pt>
                <c:pt idx="33375">
                  <c:v>83.9140625</c:v>
                </c:pt>
                <c:pt idx="33376">
                  <c:v>83.916666666666671</c:v>
                </c:pt>
                <c:pt idx="33377">
                  <c:v>83.919270833333329</c:v>
                </c:pt>
                <c:pt idx="33378">
                  <c:v>83.921875</c:v>
                </c:pt>
                <c:pt idx="33379">
                  <c:v>83.924479166666671</c:v>
                </c:pt>
                <c:pt idx="33380">
                  <c:v>83.927083333333329</c:v>
                </c:pt>
                <c:pt idx="33381">
                  <c:v>83.9296875</c:v>
                </c:pt>
                <c:pt idx="33382">
                  <c:v>83.932291666666671</c:v>
                </c:pt>
                <c:pt idx="33383">
                  <c:v>83.934895833333329</c:v>
                </c:pt>
                <c:pt idx="33384">
                  <c:v>83.9375</c:v>
                </c:pt>
                <c:pt idx="33385">
                  <c:v>83.940104166666671</c:v>
                </c:pt>
                <c:pt idx="33386">
                  <c:v>83.942708333333329</c:v>
                </c:pt>
                <c:pt idx="33387">
                  <c:v>83.9453125</c:v>
                </c:pt>
                <c:pt idx="33388">
                  <c:v>83.947916666666671</c:v>
                </c:pt>
                <c:pt idx="33389">
                  <c:v>83.950520833333329</c:v>
                </c:pt>
                <c:pt idx="33390">
                  <c:v>83.953125</c:v>
                </c:pt>
                <c:pt idx="33391">
                  <c:v>83.955729166666671</c:v>
                </c:pt>
                <c:pt idx="33392">
                  <c:v>83.958333333333329</c:v>
                </c:pt>
                <c:pt idx="33393">
                  <c:v>83.9609375</c:v>
                </c:pt>
                <c:pt idx="33394">
                  <c:v>83.963541666666671</c:v>
                </c:pt>
                <c:pt idx="33395">
                  <c:v>83.966145833333329</c:v>
                </c:pt>
                <c:pt idx="33396">
                  <c:v>83.96875</c:v>
                </c:pt>
                <c:pt idx="33397">
                  <c:v>83.971354166666671</c:v>
                </c:pt>
                <c:pt idx="33398">
                  <c:v>83.973958333333329</c:v>
                </c:pt>
                <c:pt idx="33399">
                  <c:v>83.9765625</c:v>
                </c:pt>
                <c:pt idx="33400">
                  <c:v>83.979166666666671</c:v>
                </c:pt>
                <c:pt idx="33401">
                  <c:v>83.981770833333329</c:v>
                </c:pt>
                <c:pt idx="33402">
                  <c:v>83.984375</c:v>
                </c:pt>
                <c:pt idx="33403">
                  <c:v>83.986979166666671</c:v>
                </c:pt>
                <c:pt idx="33404">
                  <c:v>83.989583333333329</c:v>
                </c:pt>
                <c:pt idx="33405">
                  <c:v>83.9921875</c:v>
                </c:pt>
                <c:pt idx="33406">
                  <c:v>83.994791666666671</c:v>
                </c:pt>
                <c:pt idx="33407">
                  <c:v>83.997395833333329</c:v>
                </c:pt>
                <c:pt idx="33408">
                  <c:v>84</c:v>
                </c:pt>
                <c:pt idx="33409">
                  <c:v>84.002604166666671</c:v>
                </c:pt>
                <c:pt idx="33410">
                  <c:v>84.005208333333329</c:v>
                </c:pt>
                <c:pt idx="33411">
                  <c:v>84.0078125</c:v>
                </c:pt>
                <c:pt idx="33412">
                  <c:v>84.010416666666671</c:v>
                </c:pt>
                <c:pt idx="33413">
                  <c:v>84.013020833333329</c:v>
                </c:pt>
                <c:pt idx="33414">
                  <c:v>84.015625</c:v>
                </c:pt>
                <c:pt idx="33415">
                  <c:v>84.018229166666671</c:v>
                </c:pt>
                <c:pt idx="33416">
                  <c:v>84.020833333333329</c:v>
                </c:pt>
                <c:pt idx="33417">
                  <c:v>84.0234375</c:v>
                </c:pt>
                <c:pt idx="33418">
                  <c:v>84.026041666666671</c:v>
                </c:pt>
                <c:pt idx="33419">
                  <c:v>84.028645833333329</c:v>
                </c:pt>
                <c:pt idx="33420">
                  <c:v>84.03125</c:v>
                </c:pt>
                <c:pt idx="33421">
                  <c:v>84.033854166666671</c:v>
                </c:pt>
                <c:pt idx="33422">
                  <c:v>84.036458333333329</c:v>
                </c:pt>
                <c:pt idx="33423">
                  <c:v>84.0390625</c:v>
                </c:pt>
                <c:pt idx="33424">
                  <c:v>84.041666666666671</c:v>
                </c:pt>
                <c:pt idx="33425">
                  <c:v>84.044270833333329</c:v>
                </c:pt>
                <c:pt idx="33426">
                  <c:v>84.046875</c:v>
                </c:pt>
                <c:pt idx="33427">
                  <c:v>84.049479166666671</c:v>
                </c:pt>
                <c:pt idx="33428">
                  <c:v>84.052083333333329</c:v>
                </c:pt>
                <c:pt idx="33429">
                  <c:v>84.0546875</c:v>
                </c:pt>
                <c:pt idx="33430">
                  <c:v>84.057291666666671</c:v>
                </c:pt>
                <c:pt idx="33431">
                  <c:v>84.059895833333329</c:v>
                </c:pt>
                <c:pt idx="33432">
                  <c:v>84.0625</c:v>
                </c:pt>
                <c:pt idx="33433">
                  <c:v>84.065104166666671</c:v>
                </c:pt>
                <c:pt idx="33434">
                  <c:v>84.067708333333329</c:v>
                </c:pt>
                <c:pt idx="33435">
                  <c:v>84.0703125</c:v>
                </c:pt>
                <c:pt idx="33436">
                  <c:v>84.072916666666671</c:v>
                </c:pt>
                <c:pt idx="33437">
                  <c:v>84.075520833333329</c:v>
                </c:pt>
                <c:pt idx="33438">
                  <c:v>84.078125</c:v>
                </c:pt>
                <c:pt idx="33439">
                  <c:v>84.080729166666671</c:v>
                </c:pt>
                <c:pt idx="33440">
                  <c:v>84.083333333333329</c:v>
                </c:pt>
                <c:pt idx="33441">
                  <c:v>84.0859375</c:v>
                </c:pt>
                <c:pt idx="33442">
                  <c:v>84.088541666666671</c:v>
                </c:pt>
                <c:pt idx="33443">
                  <c:v>84.091145833333329</c:v>
                </c:pt>
                <c:pt idx="33444">
                  <c:v>84.09375</c:v>
                </c:pt>
                <c:pt idx="33445">
                  <c:v>84.096354166666671</c:v>
                </c:pt>
                <c:pt idx="33446">
                  <c:v>84.098958333333329</c:v>
                </c:pt>
                <c:pt idx="33447">
                  <c:v>84.1015625</c:v>
                </c:pt>
                <c:pt idx="33448">
                  <c:v>84.104166666666671</c:v>
                </c:pt>
                <c:pt idx="33449">
                  <c:v>84.106770833333329</c:v>
                </c:pt>
                <c:pt idx="33450">
                  <c:v>84.109375</c:v>
                </c:pt>
                <c:pt idx="33451">
                  <c:v>84.111979166666671</c:v>
                </c:pt>
                <c:pt idx="33452">
                  <c:v>84.114583333333329</c:v>
                </c:pt>
                <c:pt idx="33453">
                  <c:v>84.1171875</c:v>
                </c:pt>
                <c:pt idx="33454">
                  <c:v>84.119791666666671</c:v>
                </c:pt>
                <c:pt idx="33455">
                  <c:v>84.122395833333329</c:v>
                </c:pt>
                <c:pt idx="33456">
                  <c:v>84.125</c:v>
                </c:pt>
                <c:pt idx="33457">
                  <c:v>84.127604166666671</c:v>
                </c:pt>
                <c:pt idx="33458">
                  <c:v>84.130208333333329</c:v>
                </c:pt>
                <c:pt idx="33459">
                  <c:v>84.1328125</c:v>
                </c:pt>
                <c:pt idx="33460">
                  <c:v>84.135416666666671</c:v>
                </c:pt>
                <c:pt idx="33461">
                  <c:v>84.138020833333329</c:v>
                </c:pt>
                <c:pt idx="33462">
                  <c:v>84.140625</c:v>
                </c:pt>
                <c:pt idx="33463">
                  <c:v>84.143229166666671</c:v>
                </c:pt>
                <c:pt idx="33464">
                  <c:v>84.145833333333329</c:v>
                </c:pt>
                <c:pt idx="33465">
                  <c:v>84.1484375</c:v>
                </c:pt>
                <c:pt idx="33466">
                  <c:v>84.151041666666671</c:v>
                </c:pt>
                <c:pt idx="33467">
                  <c:v>84.153645833333329</c:v>
                </c:pt>
                <c:pt idx="33468">
                  <c:v>84.15625</c:v>
                </c:pt>
                <c:pt idx="33469">
                  <c:v>84.158854166666671</c:v>
                </c:pt>
                <c:pt idx="33470">
                  <c:v>84.161458333333329</c:v>
                </c:pt>
                <c:pt idx="33471">
                  <c:v>84.1640625</c:v>
                </c:pt>
                <c:pt idx="33472">
                  <c:v>84.166666666666671</c:v>
                </c:pt>
                <c:pt idx="33473">
                  <c:v>84.169270833333329</c:v>
                </c:pt>
                <c:pt idx="33474">
                  <c:v>84.171875</c:v>
                </c:pt>
                <c:pt idx="33475">
                  <c:v>84.174479166666671</c:v>
                </c:pt>
                <c:pt idx="33476">
                  <c:v>84.177083333333329</c:v>
                </c:pt>
                <c:pt idx="33477">
                  <c:v>84.1796875</c:v>
                </c:pt>
                <c:pt idx="33478">
                  <c:v>84.182291666666671</c:v>
                </c:pt>
                <c:pt idx="33479">
                  <c:v>84.184895833333329</c:v>
                </c:pt>
                <c:pt idx="33480">
                  <c:v>84.1875</c:v>
                </c:pt>
                <c:pt idx="33481">
                  <c:v>84.190104166666671</c:v>
                </c:pt>
                <c:pt idx="33482">
                  <c:v>84.192708333333329</c:v>
                </c:pt>
                <c:pt idx="33483">
                  <c:v>84.1953125</c:v>
                </c:pt>
                <c:pt idx="33484">
                  <c:v>84.197916666666671</c:v>
                </c:pt>
                <c:pt idx="33485">
                  <c:v>84.200520833333329</c:v>
                </c:pt>
                <c:pt idx="33486">
                  <c:v>84.203125</c:v>
                </c:pt>
                <c:pt idx="33487">
                  <c:v>84.205729166666671</c:v>
                </c:pt>
                <c:pt idx="33488">
                  <c:v>84.208333333333329</c:v>
                </c:pt>
                <c:pt idx="33489">
                  <c:v>84.2109375</c:v>
                </c:pt>
                <c:pt idx="33490">
                  <c:v>84.213541666666671</c:v>
                </c:pt>
                <c:pt idx="33491">
                  <c:v>84.216145833333329</c:v>
                </c:pt>
                <c:pt idx="33492">
                  <c:v>84.21875</c:v>
                </c:pt>
                <c:pt idx="33493">
                  <c:v>84.221354166666671</c:v>
                </c:pt>
                <c:pt idx="33494">
                  <c:v>84.223958333333329</c:v>
                </c:pt>
                <c:pt idx="33495">
                  <c:v>84.2265625</c:v>
                </c:pt>
                <c:pt idx="33496">
                  <c:v>84.229166666666671</c:v>
                </c:pt>
                <c:pt idx="33497">
                  <c:v>84.231770833333329</c:v>
                </c:pt>
                <c:pt idx="33498">
                  <c:v>84.234375</c:v>
                </c:pt>
                <c:pt idx="33499">
                  <c:v>84.236979166666671</c:v>
                </c:pt>
                <c:pt idx="33500">
                  <c:v>84.239583333333329</c:v>
                </c:pt>
                <c:pt idx="33501">
                  <c:v>84.2421875</c:v>
                </c:pt>
                <c:pt idx="33502">
                  <c:v>84.244791666666671</c:v>
                </c:pt>
                <c:pt idx="33503">
                  <c:v>84.247395833333329</c:v>
                </c:pt>
                <c:pt idx="33504">
                  <c:v>84.25</c:v>
                </c:pt>
                <c:pt idx="33505">
                  <c:v>84.252604166666671</c:v>
                </c:pt>
                <c:pt idx="33506">
                  <c:v>84.255208333333329</c:v>
                </c:pt>
                <c:pt idx="33507">
                  <c:v>84.2578125</c:v>
                </c:pt>
                <c:pt idx="33508">
                  <c:v>84.260416666666671</c:v>
                </c:pt>
                <c:pt idx="33509">
                  <c:v>84.263020833333329</c:v>
                </c:pt>
                <c:pt idx="33510">
                  <c:v>84.265625</c:v>
                </c:pt>
                <c:pt idx="33511">
                  <c:v>84.268229166666671</c:v>
                </c:pt>
                <c:pt idx="33512">
                  <c:v>84.270833333333329</c:v>
                </c:pt>
                <c:pt idx="33513">
                  <c:v>84.2734375</c:v>
                </c:pt>
                <c:pt idx="33514">
                  <c:v>84.276041666666671</c:v>
                </c:pt>
                <c:pt idx="33515">
                  <c:v>84.278645833333329</c:v>
                </c:pt>
                <c:pt idx="33516">
                  <c:v>84.28125</c:v>
                </c:pt>
                <c:pt idx="33517">
                  <c:v>84.283854166666671</c:v>
                </c:pt>
                <c:pt idx="33518">
                  <c:v>84.286458333333329</c:v>
                </c:pt>
                <c:pt idx="33519">
                  <c:v>84.2890625</c:v>
                </c:pt>
                <c:pt idx="33520">
                  <c:v>84.291666666666671</c:v>
                </c:pt>
                <c:pt idx="33521">
                  <c:v>84.294270833333329</c:v>
                </c:pt>
                <c:pt idx="33522">
                  <c:v>84.296875</c:v>
                </c:pt>
                <c:pt idx="33523">
                  <c:v>84.299479166666671</c:v>
                </c:pt>
                <c:pt idx="33524">
                  <c:v>84.302083333333329</c:v>
                </c:pt>
                <c:pt idx="33525">
                  <c:v>84.3046875</c:v>
                </c:pt>
                <c:pt idx="33526">
                  <c:v>84.307291666666671</c:v>
                </c:pt>
                <c:pt idx="33527">
                  <c:v>84.309895833333329</c:v>
                </c:pt>
                <c:pt idx="33528">
                  <c:v>84.3125</c:v>
                </c:pt>
                <c:pt idx="33529">
                  <c:v>84.315104166666671</c:v>
                </c:pt>
                <c:pt idx="33530">
                  <c:v>84.317708333333329</c:v>
                </c:pt>
                <c:pt idx="33531">
                  <c:v>84.3203125</c:v>
                </c:pt>
                <c:pt idx="33532">
                  <c:v>84.322916666666671</c:v>
                </c:pt>
                <c:pt idx="33533">
                  <c:v>84.325520833333329</c:v>
                </c:pt>
                <c:pt idx="33534">
                  <c:v>84.328125</c:v>
                </c:pt>
                <c:pt idx="33535">
                  <c:v>84.330729166666671</c:v>
                </c:pt>
                <c:pt idx="33536">
                  <c:v>84.333333333333329</c:v>
                </c:pt>
                <c:pt idx="33537">
                  <c:v>84.3359375</c:v>
                </c:pt>
                <c:pt idx="33538">
                  <c:v>84.338541666666671</c:v>
                </c:pt>
                <c:pt idx="33539">
                  <c:v>84.341145833333329</c:v>
                </c:pt>
                <c:pt idx="33540">
                  <c:v>84.34375</c:v>
                </c:pt>
                <c:pt idx="33541">
                  <c:v>84.346354166666671</c:v>
                </c:pt>
                <c:pt idx="33542">
                  <c:v>84.348958333333329</c:v>
                </c:pt>
                <c:pt idx="33543">
                  <c:v>84.3515625</c:v>
                </c:pt>
                <c:pt idx="33544">
                  <c:v>84.354166666666671</c:v>
                </c:pt>
                <c:pt idx="33545">
                  <c:v>84.356770833333329</c:v>
                </c:pt>
                <c:pt idx="33546">
                  <c:v>84.359375</c:v>
                </c:pt>
                <c:pt idx="33547">
                  <c:v>84.361979166666671</c:v>
                </c:pt>
                <c:pt idx="33548">
                  <c:v>84.364583333333329</c:v>
                </c:pt>
                <c:pt idx="33549">
                  <c:v>84.3671875</c:v>
                </c:pt>
                <c:pt idx="33550">
                  <c:v>84.369791666666671</c:v>
                </c:pt>
                <c:pt idx="33551">
                  <c:v>84.372395833333329</c:v>
                </c:pt>
                <c:pt idx="33552">
                  <c:v>84.375</c:v>
                </c:pt>
                <c:pt idx="33553">
                  <c:v>84.377604166666671</c:v>
                </c:pt>
                <c:pt idx="33554">
                  <c:v>84.380208333333329</c:v>
                </c:pt>
                <c:pt idx="33555">
                  <c:v>84.3828125</c:v>
                </c:pt>
                <c:pt idx="33556">
                  <c:v>84.385416666666671</c:v>
                </c:pt>
                <c:pt idx="33557">
                  <c:v>84.388020833333329</c:v>
                </c:pt>
                <c:pt idx="33558">
                  <c:v>84.390625</c:v>
                </c:pt>
                <c:pt idx="33559">
                  <c:v>84.393229166666671</c:v>
                </c:pt>
                <c:pt idx="33560">
                  <c:v>84.395833333333329</c:v>
                </c:pt>
                <c:pt idx="33561">
                  <c:v>84.3984375</c:v>
                </c:pt>
                <c:pt idx="33562">
                  <c:v>84.401041666666671</c:v>
                </c:pt>
                <c:pt idx="33563">
                  <c:v>84.403645833333329</c:v>
                </c:pt>
                <c:pt idx="33564">
                  <c:v>84.40625</c:v>
                </c:pt>
                <c:pt idx="33565">
                  <c:v>84.408854166666671</c:v>
                </c:pt>
                <c:pt idx="33566">
                  <c:v>84.411458333333329</c:v>
                </c:pt>
                <c:pt idx="33567">
                  <c:v>84.4140625</c:v>
                </c:pt>
                <c:pt idx="33568">
                  <c:v>84.416666666666671</c:v>
                </c:pt>
                <c:pt idx="33569">
                  <c:v>84.419270833333329</c:v>
                </c:pt>
                <c:pt idx="33570">
                  <c:v>84.421875</c:v>
                </c:pt>
                <c:pt idx="33571">
                  <c:v>84.424479166666671</c:v>
                </c:pt>
                <c:pt idx="33572">
                  <c:v>84.427083333333329</c:v>
                </c:pt>
                <c:pt idx="33573">
                  <c:v>84.4296875</c:v>
                </c:pt>
                <c:pt idx="33574">
                  <c:v>84.432291666666671</c:v>
                </c:pt>
                <c:pt idx="33575">
                  <c:v>84.434895833333329</c:v>
                </c:pt>
                <c:pt idx="33576">
                  <c:v>84.4375</c:v>
                </c:pt>
                <c:pt idx="33577">
                  <c:v>84.440104166666671</c:v>
                </c:pt>
                <c:pt idx="33578">
                  <c:v>84.442708333333329</c:v>
                </c:pt>
                <c:pt idx="33579">
                  <c:v>84.4453125</c:v>
                </c:pt>
                <c:pt idx="33580">
                  <c:v>84.447916666666671</c:v>
                </c:pt>
                <c:pt idx="33581">
                  <c:v>84.450520833333329</c:v>
                </c:pt>
                <c:pt idx="33582">
                  <c:v>84.453125</c:v>
                </c:pt>
                <c:pt idx="33583">
                  <c:v>84.455729166666671</c:v>
                </c:pt>
                <c:pt idx="33584">
                  <c:v>84.458333333333329</c:v>
                </c:pt>
                <c:pt idx="33585">
                  <c:v>84.4609375</c:v>
                </c:pt>
                <c:pt idx="33586">
                  <c:v>84.463541666666671</c:v>
                </c:pt>
                <c:pt idx="33587">
                  <c:v>84.466145833333329</c:v>
                </c:pt>
                <c:pt idx="33588">
                  <c:v>84.46875</c:v>
                </c:pt>
                <c:pt idx="33589">
                  <c:v>84.471354166666671</c:v>
                </c:pt>
                <c:pt idx="33590">
                  <c:v>84.473958333333329</c:v>
                </c:pt>
                <c:pt idx="33591">
                  <c:v>84.4765625</c:v>
                </c:pt>
                <c:pt idx="33592">
                  <c:v>84.479166666666671</c:v>
                </c:pt>
                <c:pt idx="33593">
                  <c:v>84.481770833333329</c:v>
                </c:pt>
                <c:pt idx="33594">
                  <c:v>84.484375</c:v>
                </c:pt>
                <c:pt idx="33595">
                  <c:v>84.486979166666671</c:v>
                </c:pt>
                <c:pt idx="33596">
                  <c:v>84.489583333333329</c:v>
                </c:pt>
                <c:pt idx="33597">
                  <c:v>84.4921875</c:v>
                </c:pt>
                <c:pt idx="33598">
                  <c:v>84.494791666666671</c:v>
                </c:pt>
                <c:pt idx="33599">
                  <c:v>84.497395833333329</c:v>
                </c:pt>
                <c:pt idx="33600">
                  <c:v>84.5</c:v>
                </c:pt>
                <c:pt idx="33601">
                  <c:v>84.502604166666671</c:v>
                </c:pt>
                <c:pt idx="33602">
                  <c:v>84.505208333333329</c:v>
                </c:pt>
                <c:pt idx="33603">
                  <c:v>84.5078125</c:v>
                </c:pt>
                <c:pt idx="33604">
                  <c:v>84.510416666666671</c:v>
                </c:pt>
                <c:pt idx="33605">
                  <c:v>84.513020833333329</c:v>
                </c:pt>
                <c:pt idx="33606">
                  <c:v>84.515625</c:v>
                </c:pt>
                <c:pt idx="33607">
                  <c:v>84.518229166666671</c:v>
                </c:pt>
                <c:pt idx="33608">
                  <c:v>84.520833333333329</c:v>
                </c:pt>
                <c:pt idx="33609">
                  <c:v>84.5234375</c:v>
                </c:pt>
                <c:pt idx="33610">
                  <c:v>84.526041666666671</c:v>
                </c:pt>
                <c:pt idx="33611">
                  <c:v>84.528645833333329</c:v>
                </c:pt>
                <c:pt idx="33612">
                  <c:v>84.53125</c:v>
                </c:pt>
                <c:pt idx="33613">
                  <c:v>84.533854166666671</c:v>
                </c:pt>
                <c:pt idx="33614">
                  <c:v>84.536458333333329</c:v>
                </c:pt>
                <c:pt idx="33615">
                  <c:v>84.5390625</c:v>
                </c:pt>
                <c:pt idx="33616">
                  <c:v>84.541666666666671</c:v>
                </c:pt>
                <c:pt idx="33617">
                  <c:v>84.544270833333329</c:v>
                </c:pt>
                <c:pt idx="33618">
                  <c:v>84.546875</c:v>
                </c:pt>
                <c:pt idx="33619">
                  <c:v>84.549479166666671</c:v>
                </c:pt>
                <c:pt idx="33620">
                  <c:v>84.552083333333329</c:v>
                </c:pt>
                <c:pt idx="33621">
                  <c:v>84.5546875</c:v>
                </c:pt>
                <c:pt idx="33622">
                  <c:v>84.557291666666671</c:v>
                </c:pt>
                <c:pt idx="33623">
                  <c:v>84.559895833333329</c:v>
                </c:pt>
                <c:pt idx="33624">
                  <c:v>84.5625</c:v>
                </c:pt>
                <c:pt idx="33625">
                  <c:v>84.565104166666671</c:v>
                </c:pt>
                <c:pt idx="33626">
                  <c:v>84.567708333333329</c:v>
                </c:pt>
                <c:pt idx="33627">
                  <c:v>84.5703125</c:v>
                </c:pt>
                <c:pt idx="33628">
                  <c:v>84.572916666666671</c:v>
                </c:pt>
                <c:pt idx="33629">
                  <c:v>84.575520833333329</c:v>
                </c:pt>
                <c:pt idx="33630">
                  <c:v>84.578125</c:v>
                </c:pt>
                <c:pt idx="33631">
                  <c:v>84.580729166666671</c:v>
                </c:pt>
                <c:pt idx="33632">
                  <c:v>84.583333333333329</c:v>
                </c:pt>
                <c:pt idx="33633">
                  <c:v>84.5859375</c:v>
                </c:pt>
                <c:pt idx="33634">
                  <c:v>84.588541666666671</c:v>
                </c:pt>
                <c:pt idx="33635">
                  <c:v>84.591145833333329</c:v>
                </c:pt>
                <c:pt idx="33636">
                  <c:v>84.59375</c:v>
                </c:pt>
                <c:pt idx="33637">
                  <c:v>84.596354166666671</c:v>
                </c:pt>
                <c:pt idx="33638">
                  <c:v>84.598958333333329</c:v>
                </c:pt>
                <c:pt idx="33639">
                  <c:v>84.6015625</c:v>
                </c:pt>
                <c:pt idx="33640">
                  <c:v>84.604166666666671</c:v>
                </c:pt>
                <c:pt idx="33641">
                  <c:v>84.606770833333329</c:v>
                </c:pt>
                <c:pt idx="33642">
                  <c:v>84.609375</c:v>
                </c:pt>
                <c:pt idx="33643">
                  <c:v>84.611979166666671</c:v>
                </c:pt>
                <c:pt idx="33644">
                  <c:v>84.614583333333329</c:v>
                </c:pt>
                <c:pt idx="33645">
                  <c:v>84.6171875</c:v>
                </c:pt>
                <c:pt idx="33646">
                  <c:v>84.619791666666671</c:v>
                </c:pt>
                <c:pt idx="33647">
                  <c:v>84.622395833333329</c:v>
                </c:pt>
                <c:pt idx="33648">
                  <c:v>84.625</c:v>
                </c:pt>
                <c:pt idx="33649">
                  <c:v>84.627604166666671</c:v>
                </c:pt>
                <c:pt idx="33650">
                  <c:v>84.630208333333329</c:v>
                </c:pt>
                <c:pt idx="33651">
                  <c:v>84.6328125</c:v>
                </c:pt>
                <c:pt idx="33652">
                  <c:v>84.635416666666671</c:v>
                </c:pt>
                <c:pt idx="33653">
                  <c:v>84.638020833333329</c:v>
                </c:pt>
                <c:pt idx="33654">
                  <c:v>84.640625</c:v>
                </c:pt>
                <c:pt idx="33655">
                  <c:v>84.643229166666671</c:v>
                </c:pt>
                <c:pt idx="33656">
                  <c:v>84.645833333333329</c:v>
                </c:pt>
                <c:pt idx="33657">
                  <c:v>84.6484375</c:v>
                </c:pt>
                <c:pt idx="33658">
                  <c:v>84.651041666666671</c:v>
                </c:pt>
                <c:pt idx="33659">
                  <c:v>84.653645833333329</c:v>
                </c:pt>
                <c:pt idx="33660">
                  <c:v>84.65625</c:v>
                </c:pt>
                <c:pt idx="33661">
                  <c:v>84.658854166666671</c:v>
                </c:pt>
                <c:pt idx="33662">
                  <c:v>84.661458333333329</c:v>
                </c:pt>
                <c:pt idx="33663">
                  <c:v>84.6640625</c:v>
                </c:pt>
                <c:pt idx="33664">
                  <c:v>84.666666666666671</c:v>
                </c:pt>
                <c:pt idx="33665">
                  <c:v>84.669270833333329</c:v>
                </c:pt>
                <c:pt idx="33666">
                  <c:v>84.671875</c:v>
                </c:pt>
                <c:pt idx="33667">
                  <c:v>84.674479166666671</c:v>
                </c:pt>
                <c:pt idx="33668">
                  <c:v>84.677083333333329</c:v>
                </c:pt>
                <c:pt idx="33669">
                  <c:v>84.6796875</c:v>
                </c:pt>
                <c:pt idx="33670">
                  <c:v>84.682291666666671</c:v>
                </c:pt>
                <c:pt idx="33671">
                  <c:v>84.684895833333329</c:v>
                </c:pt>
                <c:pt idx="33672">
                  <c:v>84.6875</c:v>
                </c:pt>
                <c:pt idx="33673">
                  <c:v>84.690104166666671</c:v>
                </c:pt>
                <c:pt idx="33674">
                  <c:v>84.692708333333329</c:v>
                </c:pt>
                <c:pt idx="33675">
                  <c:v>84.6953125</c:v>
                </c:pt>
                <c:pt idx="33676">
                  <c:v>84.697916666666671</c:v>
                </c:pt>
                <c:pt idx="33677">
                  <c:v>84.700520833333329</c:v>
                </c:pt>
                <c:pt idx="33678">
                  <c:v>84.703125</c:v>
                </c:pt>
                <c:pt idx="33679">
                  <c:v>84.705729166666671</c:v>
                </c:pt>
                <c:pt idx="33680">
                  <c:v>84.708333333333329</c:v>
                </c:pt>
                <c:pt idx="33681">
                  <c:v>84.7109375</c:v>
                </c:pt>
                <c:pt idx="33682">
                  <c:v>84.713541666666671</c:v>
                </c:pt>
                <c:pt idx="33683">
                  <c:v>84.716145833333329</c:v>
                </c:pt>
                <c:pt idx="33684">
                  <c:v>84.71875</c:v>
                </c:pt>
                <c:pt idx="33685">
                  <c:v>84.721354166666671</c:v>
                </c:pt>
                <c:pt idx="33686">
                  <c:v>84.723958333333329</c:v>
                </c:pt>
                <c:pt idx="33687">
                  <c:v>84.7265625</c:v>
                </c:pt>
                <c:pt idx="33688">
                  <c:v>84.729166666666671</c:v>
                </c:pt>
                <c:pt idx="33689">
                  <c:v>84.731770833333329</c:v>
                </c:pt>
                <c:pt idx="33690">
                  <c:v>84.734375</c:v>
                </c:pt>
                <c:pt idx="33691">
                  <c:v>84.736979166666671</c:v>
                </c:pt>
                <c:pt idx="33692">
                  <c:v>84.739583333333329</c:v>
                </c:pt>
                <c:pt idx="33693">
                  <c:v>84.7421875</c:v>
                </c:pt>
                <c:pt idx="33694">
                  <c:v>84.744791666666671</c:v>
                </c:pt>
                <c:pt idx="33695">
                  <c:v>84.747395833333329</c:v>
                </c:pt>
                <c:pt idx="33696">
                  <c:v>84.75</c:v>
                </c:pt>
                <c:pt idx="33697">
                  <c:v>84.752604166666671</c:v>
                </c:pt>
                <c:pt idx="33698">
                  <c:v>84.755208333333329</c:v>
                </c:pt>
                <c:pt idx="33699">
                  <c:v>84.7578125</c:v>
                </c:pt>
                <c:pt idx="33700">
                  <c:v>84.760416666666671</c:v>
                </c:pt>
                <c:pt idx="33701">
                  <c:v>84.763020833333329</c:v>
                </c:pt>
                <c:pt idx="33702">
                  <c:v>84.765625</c:v>
                </c:pt>
                <c:pt idx="33703">
                  <c:v>84.768229166666671</c:v>
                </c:pt>
                <c:pt idx="33704">
                  <c:v>84.770833333333329</c:v>
                </c:pt>
                <c:pt idx="33705">
                  <c:v>84.7734375</c:v>
                </c:pt>
                <c:pt idx="33706">
                  <c:v>84.776041666666671</c:v>
                </c:pt>
                <c:pt idx="33707">
                  <c:v>84.778645833333329</c:v>
                </c:pt>
                <c:pt idx="33708">
                  <c:v>84.78125</c:v>
                </c:pt>
                <c:pt idx="33709">
                  <c:v>84.783854166666671</c:v>
                </c:pt>
                <c:pt idx="33710">
                  <c:v>84.786458333333329</c:v>
                </c:pt>
                <c:pt idx="33711">
                  <c:v>84.7890625</c:v>
                </c:pt>
                <c:pt idx="33712">
                  <c:v>84.791666666666671</c:v>
                </c:pt>
                <c:pt idx="33713">
                  <c:v>84.794270833333329</c:v>
                </c:pt>
                <c:pt idx="33714">
                  <c:v>84.796875</c:v>
                </c:pt>
                <c:pt idx="33715">
                  <c:v>84.799479166666671</c:v>
                </c:pt>
                <c:pt idx="33716">
                  <c:v>84.802083333333329</c:v>
                </c:pt>
                <c:pt idx="33717">
                  <c:v>84.8046875</c:v>
                </c:pt>
                <c:pt idx="33718">
                  <c:v>84.807291666666671</c:v>
                </c:pt>
                <c:pt idx="33719">
                  <c:v>84.809895833333329</c:v>
                </c:pt>
                <c:pt idx="33720">
                  <c:v>84.8125</c:v>
                </c:pt>
                <c:pt idx="33721">
                  <c:v>84.815104166666671</c:v>
                </c:pt>
                <c:pt idx="33722">
                  <c:v>84.817708333333329</c:v>
                </c:pt>
                <c:pt idx="33723">
                  <c:v>84.8203125</c:v>
                </c:pt>
                <c:pt idx="33724">
                  <c:v>84.822916666666671</c:v>
                </c:pt>
                <c:pt idx="33725">
                  <c:v>84.825520833333329</c:v>
                </c:pt>
                <c:pt idx="33726">
                  <c:v>84.828125</c:v>
                </c:pt>
                <c:pt idx="33727">
                  <c:v>84.830729166666671</c:v>
                </c:pt>
                <c:pt idx="33728">
                  <c:v>84.833333333333329</c:v>
                </c:pt>
                <c:pt idx="33729">
                  <c:v>84.8359375</c:v>
                </c:pt>
                <c:pt idx="33730">
                  <c:v>84.838541666666671</c:v>
                </c:pt>
                <c:pt idx="33731">
                  <c:v>84.841145833333329</c:v>
                </c:pt>
                <c:pt idx="33732">
                  <c:v>84.84375</c:v>
                </c:pt>
                <c:pt idx="33733">
                  <c:v>84.846354166666671</c:v>
                </c:pt>
                <c:pt idx="33734">
                  <c:v>84.848958333333329</c:v>
                </c:pt>
                <c:pt idx="33735">
                  <c:v>84.8515625</c:v>
                </c:pt>
                <c:pt idx="33736">
                  <c:v>84.854166666666671</c:v>
                </c:pt>
                <c:pt idx="33737">
                  <c:v>84.856770833333329</c:v>
                </c:pt>
                <c:pt idx="33738">
                  <c:v>84.859375</c:v>
                </c:pt>
                <c:pt idx="33739">
                  <c:v>84.861979166666671</c:v>
                </c:pt>
                <c:pt idx="33740">
                  <c:v>84.864583333333329</c:v>
                </c:pt>
                <c:pt idx="33741">
                  <c:v>84.8671875</c:v>
                </c:pt>
                <c:pt idx="33742">
                  <c:v>84.869791666666671</c:v>
                </c:pt>
                <c:pt idx="33743">
                  <c:v>84.872395833333329</c:v>
                </c:pt>
                <c:pt idx="33744">
                  <c:v>84.875</c:v>
                </c:pt>
                <c:pt idx="33745">
                  <c:v>84.877604166666671</c:v>
                </c:pt>
                <c:pt idx="33746">
                  <c:v>84.880208333333329</c:v>
                </c:pt>
                <c:pt idx="33747">
                  <c:v>84.8828125</c:v>
                </c:pt>
                <c:pt idx="33748">
                  <c:v>84.885416666666671</c:v>
                </c:pt>
                <c:pt idx="33749">
                  <c:v>84.888020833333329</c:v>
                </c:pt>
                <c:pt idx="33750">
                  <c:v>84.890625</c:v>
                </c:pt>
                <c:pt idx="33751">
                  <c:v>84.893229166666671</c:v>
                </c:pt>
                <c:pt idx="33752">
                  <c:v>84.895833333333329</c:v>
                </c:pt>
                <c:pt idx="33753">
                  <c:v>84.8984375</c:v>
                </c:pt>
                <c:pt idx="33754">
                  <c:v>84.901041666666671</c:v>
                </c:pt>
                <c:pt idx="33755">
                  <c:v>84.903645833333329</c:v>
                </c:pt>
                <c:pt idx="33756">
                  <c:v>84.90625</c:v>
                </c:pt>
                <c:pt idx="33757">
                  <c:v>84.908854166666671</c:v>
                </c:pt>
                <c:pt idx="33758">
                  <c:v>84.911458333333329</c:v>
                </c:pt>
                <c:pt idx="33759">
                  <c:v>84.9140625</c:v>
                </c:pt>
                <c:pt idx="33760">
                  <c:v>84.916666666666671</c:v>
                </c:pt>
                <c:pt idx="33761">
                  <c:v>84.919270833333329</c:v>
                </c:pt>
                <c:pt idx="33762">
                  <c:v>84.921875</c:v>
                </c:pt>
                <c:pt idx="33763">
                  <c:v>84.924479166666671</c:v>
                </c:pt>
                <c:pt idx="33764">
                  <c:v>84.927083333333329</c:v>
                </c:pt>
                <c:pt idx="33765">
                  <c:v>84.9296875</c:v>
                </c:pt>
                <c:pt idx="33766">
                  <c:v>84.932291666666671</c:v>
                </c:pt>
                <c:pt idx="33767">
                  <c:v>84.934895833333329</c:v>
                </c:pt>
                <c:pt idx="33768">
                  <c:v>84.9375</c:v>
                </c:pt>
                <c:pt idx="33769">
                  <c:v>84.940104166666671</c:v>
                </c:pt>
                <c:pt idx="33770">
                  <c:v>84.942708333333329</c:v>
                </c:pt>
                <c:pt idx="33771">
                  <c:v>84.9453125</c:v>
                </c:pt>
                <c:pt idx="33772">
                  <c:v>84.947916666666671</c:v>
                </c:pt>
                <c:pt idx="33773">
                  <c:v>84.950520833333329</c:v>
                </c:pt>
                <c:pt idx="33774">
                  <c:v>84.953125</c:v>
                </c:pt>
                <c:pt idx="33775">
                  <c:v>84.955729166666671</c:v>
                </c:pt>
                <c:pt idx="33776">
                  <c:v>84.958333333333329</c:v>
                </c:pt>
                <c:pt idx="33777">
                  <c:v>84.9609375</c:v>
                </c:pt>
                <c:pt idx="33778">
                  <c:v>84.963541666666671</c:v>
                </c:pt>
                <c:pt idx="33779">
                  <c:v>84.966145833333329</c:v>
                </c:pt>
                <c:pt idx="33780">
                  <c:v>84.96875</c:v>
                </c:pt>
                <c:pt idx="33781">
                  <c:v>84.971354166666671</c:v>
                </c:pt>
                <c:pt idx="33782">
                  <c:v>84.973958333333329</c:v>
                </c:pt>
                <c:pt idx="33783">
                  <c:v>84.9765625</c:v>
                </c:pt>
                <c:pt idx="33784">
                  <c:v>84.979166666666671</c:v>
                </c:pt>
                <c:pt idx="33785">
                  <c:v>84.981770833333329</c:v>
                </c:pt>
                <c:pt idx="33786">
                  <c:v>84.984375</c:v>
                </c:pt>
                <c:pt idx="33787">
                  <c:v>84.986979166666671</c:v>
                </c:pt>
                <c:pt idx="33788">
                  <c:v>84.989583333333329</c:v>
                </c:pt>
                <c:pt idx="33789">
                  <c:v>84.9921875</c:v>
                </c:pt>
                <c:pt idx="33790">
                  <c:v>84.994791666666671</c:v>
                </c:pt>
                <c:pt idx="33791">
                  <c:v>84.997395833333329</c:v>
                </c:pt>
                <c:pt idx="33792">
                  <c:v>85</c:v>
                </c:pt>
                <c:pt idx="33793">
                  <c:v>85.002604166666671</c:v>
                </c:pt>
                <c:pt idx="33794">
                  <c:v>85.005208333333329</c:v>
                </c:pt>
                <c:pt idx="33795">
                  <c:v>85.0078125</c:v>
                </c:pt>
                <c:pt idx="33796">
                  <c:v>85.010416666666671</c:v>
                </c:pt>
                <c:pt idx="33797">
                  <c:v>85.013020833333329</c:v>
                </c:pt>
                <c:pt idx="33798">
                  <c:v>85.015625</c:v>
                </c:pt>
                <c:pt idx="33799">
                  <c:v>85.018229166666671</c:v>
                </c:pt>
                <c:pt idx="33800">
                  <c:v>85.020833333333329</c:v>
                </c:pt>
                <c:pt idx="33801">
                  <c:v>85.0234375</c:v>
                </c:pt>
                <c:pt idx="33802">
                  <c:v>85.026041666666671</c:v>
                </c:pt>
                <c:pt idx="33803">
                  <c:v>85.028645833333329</c:v>
                </c:pt>
                <c:pt idx="33804">
                  <c:v>85.03125</c:v>
                </c:pt>
                <c:pt idx="33805">
                  <c:v>85.033854166666671</c:v>
                </c:pt>
                <c:pt idx="33806">
                  <c:v>85.036458333333329</c:v>
                </c:pt>
                <c:pt idx="33807">
                  <c:v>85.0390625</c:v>
                </c:pt>
                <c:pt idx="33808">
                  <c:v>85.041666666666671</c:v>
                </c:pt>
                <c:pt idx="33809">
                  <c:v>85.044270833333329</c:v>
                </c:pt>
                <c:pt idx="33810">
                  <c:v>85.046875</c:v>
                </c:pt>
                <c:pt idx="33811">
                  <c:v>85.049479166666671</c:v>
                </c:pt>
                <c:pt idx="33812">
                  <c:v>85.052083333333329</c:v>
                </c:pt>
                <c:pt idx="33813">
                  <c:v>85.0546875</c:v>
                </c:pt>
                <c:pt idx="33814">
                  <c:v>85.057291666666671</c:v>
                </c:pt>
                <c:pt idx="33815">
                  <c:v>85.059895833333329</c:v>
                </c:pt>
                <c:pt idx="33816">
                  <c:v>85.0625</c:v>
                </c:pt>
                <c:pt idx="33817">
                  <c:v>85.065104166666671</c:v>
                </c:pt>
                <c:pt idx="33818">
                  <c:v>85.067708333333329</c:v>
                </c:pt>
                <c:pt idx="33819">
                  <c:v>85.0703125</c:v>
                </c:pt>
                <c:pt idx="33820">
                  <c:v>85.072916666666671</c:v>
                </c:pt>
                <c:pt idx="33821">
                  <c:v>85.075520833333329</c:v>
                </c:pt>
                <c:pt idx="33822">
                  <c:v>85.078125</c:v>
                </c:pt>
                <c:pt idx="33823">
                  <c:v>85.080729166666671</c:v>
                </c:pt>
                <c:pt idx="33824">
                  <c:v>85.083333333333329</c:v>
                </c:pt>
                <c:pt idx="33825">
                  <c:v>85.0859375</c:v>
                </c:pt>
                <c:pt idx="33826">
                  <c:v>85.088541666666671</c:v>
                </c:pt>
                <c:pt idx="33827">
                  <c:v>85.091145833333329</c:v>
                </c:pt>
                <c:pt idx="33828">
                  <c:v>85.09375</c:v>
                </c:pt>
                <c:pt idx="33829">
                  <c:v>85.096354166666671</c:v>
                </c:pt>
                <c:pt idx="33830">
                  <c:v>85.098958333333329</c:v>
                </c:pt>
                <c:pt idx="33831">
                  <c:v>85.1015625</c:v>
                </c:pt>
                <c:pt idx="33832">
                  <c:v>85.104166666666671</c:v>
                </c:pt>
                <c:pt idx="33833">
                  <c:v>85.106770833333329</c:v>
                </c:pt>
                <c:pt idx="33834">
                  <c:v>85.109375</c:v>
                </c:pt>
                <c:pt idx="33835">
                  <c:v>85.111979166666671</c:v>
                </c:pt>
                <c:pt idx="33836">
                  <c:v>85.114583333333329</c:v>
                </c:pt>
                <c:pt idx="33837">
                  <c:v>85.1171875</c:v>
                </c:pt>
                <c:pt idx="33838">
                  <c:v>85.119791666666671</c:v>
                </c:pt>
                <c:pt idx="33839">
                  <c:v>85.122395833333329</c:v>
                </c:pt>
                <c:pt idx="33840">
                  <c:v>85.125</c:v>
                </c:pt>
                <c:pt idx="33841">
                  <c:v>85.127604166666671</c:v>
                </c:pt>
                <c:pt idx="33842">
                  <c:v>85.130208333333329</c:v>
                </c:pt>
                <c:pt idx="33843">
                  <c:v>85.1328125</c:v>
                </c:pt>
                <c:pt idx="33844">
                  <c:v>85.135416666666671</c:v>
                </c:pt>
                <c:pt idx="33845">
                  <c:v>85.138020833333329</c:v>
                </c:pt>
                <c:pt idx="33846">
                  <c:v>85.140625</c:v>
                </c:pt>
                <c:pt idx="33847">
                  <c:v>85.143229166666671</c:v>
                </c:pt>
                <c:pt idx="33848">
                  <c:v>85.145833333333329</c:v>
                </c:pt>
                <c:pt idx="33849">
                  <c:v>85.1484375</c:v>
                </c:pt>
                <c:pt idx="33850">
                  <c:v>85.151041666666671</c:v>
                </c:pt>
                <c:pt idx="33851">
                  <c:v>85.153645833333329</c:v>
                </c:pt>
                <c:pt idx="33852">
                  <c:v>85.15625</c:v>
                </c:pt>
                <c:pt idx="33853">
                  <c:v>85.158854166666671</c:v>
                </c:pt>
                <c:pt idx="33854">
                  <c:v>85.161458333333329</c:v>
                </c:pt>
                <c:pt idx="33855">
                  <c:v>85.1640625</c:v>
                </c:pt>
                <c:pt idx="33856">
                  <c:v>85.166666666666671</c:v>
                </c:pt>
                <c:pt idx="33857">
                  <c:v>85.169270833333329</c:v>
                </c:pt>
                <c:pt idx="33858">
                  <c:v>85.171875</c:v>
                </c:pt>
                <c:pt idx="33859">
                  <c:v>85.174479166666671</c:v>
                </c:pt>
                <c:pt idx="33860">
                  <c:v>85.177083333333329</c:v>
                </c:pt>
                <c:pt idx="33861">
                  <c:v>85.1796875</c:v>
                </c:pt>
                <c:pt idx="33862">
                  <c:v>85.182291666666671</c:v>
                </c:pt>
                <c:pt idx="33863">
                  <c:v>85.184895833333329</c:v>
                </c:pt>
                <c:pt idx="33864">
                  <c:v>85.1875</c:v>
                </c:pt>
                <c:pt idx="33865">
                  <c:v>85.190104166666671</c:v>
                </c:pt>
                <c:pt idx="33866">
                  <c:v>85.192708333333329</c:v>
                </c:pt>
                <c:pt idx="33867">
                  <c:v>85.1953125</c:v>
                </c:pt>
                <c:pt idx="33868">
                  <c:v>85.197916666666671</c:v>
                </c:pt>
                <c:pt idx="33869">
                  <c:v>85.200520833333329</c:v>
                </c:pt>
                <c:pt idx="33870">
                  <c:v>85.203125</c:v>
                </c:pt>
                <c:pt idx="33871">
                  <c:v>85.205729166666671</c:v>
                </c:pt>
                <c:pt idx="33872">
                  <c:v>85.208333333333329</c:v>
                </c:pt>
                <c:pt idx="33873">
                  <c:v>85.2109375</c:v>
                </c:pt>
                <c:pt idx="33874">
                  <c:v>85.213541666666671</c:v>
                </c:pt>
                <c:pt idx="33875">
                  <c:v>85.216145833333329</c:v>
                </c:pt>
                <c:pt idx="33876">
                  <c:v>85.21875</c:v>
                </c:pt>
                <c:pt idx="33877">
                  <c:v>85.221354166666671</c:v>
                </c:pt>
                <c:pt idx="33878">
                  <c:v>85.223958333333329</c:v>
                </c:pt>
                <c:pt idx="33879">
                  <c:v>85.2265625</c:v>
                </c:pt>
                <c:pt idx="33880">
                  <c:v>85.229166666666671</c:v>
                </c:pt>
                <c:pt idx="33881">
                  <c:v>85.231770833333329</c:v>
                </c:pt>
                <c:pt idx="33882">
                  <c:v>85.234375</c:v>
                </c:pt>
                <c:pt idx="33883">
                  <c:v>85.236979166666671</c:v>
                </c:pt>
                <c:pt idx="33884">
                  <c:v>85.239583333333329</c:v>
                </c:pt>
                <c:pt idx="33885">
                  <c:v>85.2421875</c:v>
                </c:pt>
                <c:pt idx="33886">
                  <c:v>85.244791666666671</c:v>
                </c:pt>
                <c:pt idx="33887">
                  <c:v>85.247395833333329</c:v>
                </c:pt>
                <c:pt idx="33888">
                  <c:v>85.25</c:v>
                </c:pt>
                <c:pt idx="33889">
                  <c:v>85.252604166666671</c:v>
                </c:pt>
                <c:pt idx="33890">
                  <c:v>85.255208333333329</c:v>
                </c:pt>
                <c:pt idx="33891">
                  <c:v>85.2578125</c:v>
                </c:pt>
                <c:pt idx="33892">
                  <c:v>85.260416666666671</c:v>
                </c:pt>
                <c:pt idx="33893">
                  <c:v>85.263020833333329</c:v>
                </c:pt>
                <c:pt idx="33894">
                  <c:v>85.265625</c:v>
                </c:pt>
                <c:pt idx="33895">
                  <c:v>85.268229166666671</c:v>
                </c:pt>
                <c:pt idx="33896">
                  <c:v>85.270833333333329</c:v>
                </c:pt>
                <c:pt idx="33897">
                  <c:v>85.2734375</c:v>
                </c:pt>
                <c:pt idx="33898">
                  <c:v>85.276041666666671</c:v>
                </c:pt>
                <c:pt idx="33899">
                  <c:v>85.278645833333329</c:v>
                </c:pt>
                <c:pt idx="33900">
                  <c:v>85.28125</c:v>
                </c:pt>
                <c:pt idx="33901">
                  <c:v>85.283854166666671</c:v>
                </c:pt>
                <c:pt idx="33902">
                  <c:v>85.286458333333329</c:v>
                </c:pt>
                <c:pt idx="33903">
                  <c:v>85.2890625</c:v>
                </c:pt>
                <c:pt idx="33904">
                  <c:v>85.291666666666671</c:v>
                </c:pt>
                <c:pt idx="33905">
                  <c:v>85.294270833333329</c:v>
                </c:pt>
                <c:pt idx="33906">
                  <c:v>85.296875</c:v>
                </c:pt>
                <c:pt idx="33907">
                  <c:v>85.299479166666671</c:v>
                </c:pt>
                <c:pt idx="33908">
                  <c:v>85.302083333333329</c:v>
                </c:pt>
                <c:pt idx="33909">
                  <c:v>85.3046875</c:v>
                </c:pt>
                <c:pt idx="33910">
                  <c:v>85.307291666666671</c:v>
                </c:pt>
                <c:pt idx="33911">
                  <c:v>85.309895833333329</c:v>
                </c:pt>
                <c:pt idx="33912">
                  <c:v>85.3125</c:v>
                </c:pt>
                <c:pt idx="33913">
                  <c:v>85.315104166666671</c:v>
                </c:pt>
                <c:pt idx="33914">
                  <c:v>85.317708333333329</c:v>
                </c:pt>
                <c:pt idx="33915">
                  <c:v>85.3203125</c:v>
                </c:pt>
                <c:pt idx="33916">
                  <c:v>85.322916666666671</c:v>
                </c:pt>
                <c:pt idx="33917">
                  <c:v>85.325520833333329</c:v>
                </c:pt>
                <c:pt idx="33918">
                  <c:v>85.328125</c:v>
                </c:pt>
                <c:pt idx="33919">
                  <c:v>85.330729166666671</c:v>
                </c:pt>
                <c:pt idx="33920">
                  <c:v>85.333333333333329</c:v>
                </c:pt>
                <c:pt idx="33921">
                  <c:v>85.3359375</c:v>
                </c:pt>
                <c:pt idx="33922">
                  <c:v>85.338541666666671</c:v>
                </c:pt>
                <c:pt idx="33923">
                  <c:v>85.341145833333329</c:v>
                </c:pt>
                <c:pt idx="33924">
                  <c:v>85.34375</c:v>
                </c:pt>
                <c:pt idx="33925">
                  <c:v>85.346354166666671</c:v>
                </c:pt>
                <c:pt idx="33926">
                  <c:v>85.348958333333329</c:v>
                </c:pt>
                <c:pt idx="33927">
                  <c:v>85.3515625</c:v>
                </c:pt>
                <c:pt idx="33928">
                  <c:v>85.354166666666671</c:v>
                </c:pt>
                <c:pt idx="33929">
                  <c:v>85.356770833333329</c:v>
                </c:pt>
                <c:pt idx="33930">
                  <c:v>85.359375</c:v>
                </c:pt>
                <c:pt idx="33931">
                  <c:v>85.361979166666671</c:v>
                </c:pt>
                <c:pt idx="33932">
                  <c:v>85.364583333333329</c:v>
                </c:pt>
                <c:pt idx="33933">
                  <c:v>85.3671875</c:v>
                </c:pt>
                <c:pt idx="33934">
                  <c:v>85.369791666666671</c:v>
                </c:pt>
                <c:pt idx="33935">
                  <c:v>85.372395833333329</c:v>
                </c:pt>
                <c:pt idx="33936">
                  <c:v>85.375</c:v>
                </c:pt>
                <c:pt idx="33937">
                  <c:v>85.377604166666671</c:v>
                </c:pt>
                <c:pt idx="33938">
                  <c:v>85.380208333333329</c:v>
                </c:pt>
                <c:pt idx="33939">
                  <c:v>85.3828125</c:v>
                </c:pt>
                <c:pt idx="33940">
                  <c:v>85.385416666666671</c:v>
                </c:pt>
                <c:pt idx="33941">
                  <c:v>85.388020833333329</c:v>
                </c:pt>
                <c:pt idx="33942">
                  <c:v>85.390625</c:v>
                </c:pt>
                <c:pt idx="33943">
                  <c:v>85.393229166666671</c:v>
                </c:pt>
                <c:pt idx="33944">
                  <c:v>85.395833333333329</c:v>
                </c:pt>
                <c:pt idx="33945">
                  <c:v>85.3984375</c:v>
                </c:pt>
                <c:pt idx="33946">
                  <c:v>85.401041666666671</c:v>
                </c:pt>
                <c:pt idx="33947">
                  <c:v>85.403645833333329</c:v>
                </c:pt>
                <c:pt idx="33948">
                  <c:v>85.40625</c:v>
                </c:pt>
                <c:pt idx="33949">
                  <c:v>85.408854166666671</c:v>
                </c:pt>
                <c:pt idx="33950">
                  <c:v>85.411458333333329</c:v>
                </c:pt>
                <c:pt idx="33951">
                  <c:v>85.4140625</c:v>
                </c:pt>
                <c:pt idx="33952">
                  <c:v>85.416666666666671</c:v>
                </c:pt>
                <c:pt idx="33953">
                  <c:v>85.419270833333329</c:v>
                </c:pt>
                <c:pt idx="33954">
                  <c:v>85.421875</c:v>
                </c:pt>
                <c:pt idx="33955">
                  <c:v>85.424479166666671</c:v>
                </c:pt>
                <c:pt idx="33956">
                  <c:v>85.427083333333329</c:v>
                </c:pt>
                <c:pt idx="33957">
                  <c:v>85.4296875</c:v>
                </c:pt>
                <c:pt idx="33958">
                  <c:v>85.432291666666671</c:v>
                </c:pt>
                <c:pt idx="33959">
                  <c:v>85.434895833333329</c:v>
                </c:pt>
                <c:pt idx="33960">
                  <c:v>85.4375</c:v>
                </c:pt>
                <c:pt idx="33961">
                  <c:v>85.440104166666671</c:v>
                </c:pt>
                <c:pt idx="33962">
                  <c:v>85.442708333333329</c:v>
                </c:pt>
                <c:pt idx="33963">
                  <c:v>85.4453125</c:v>
                </c:pt>
                <c:pt idx="33964">
                  <c:v>85.447916666666671</c:v>
                </c:pt>
                <c:pt idx="33965">
                  <c:v>85.450520833333329</c:v>
                </c:pt>
                <c:pt idx="33966">
                  <c:v>85.453125</c:v>
                </c:pt>
                <c:pt idx="33967">
                  <c:v>85.455729166666671</c:v>
                </c:pt>
                <c:pt idx="33968">
                  <c:v>85.458333333333329</c:v>
                </c:pt>
                <c:pt idx="33969">
                  <c:v>85.4609375</c:v>
                </c:pt>
                <c:pt idx="33970">
                  <c:v>85.463541666666671</c:v>
                </c:pt>
                <c:pt idx="33971">
                  <c:v>85.466145833333329</c:v>
                </c:pt>
                <c:pt idx="33972">
                  <c:v>85.46875</c:v>
                </c:pt>
                <c:pt idx="33973">
                  <c:v>85.471354166666671</c:v>
                </c:pt>
                <c:pt idx="33974">
                  <c:v>85.473958333333329</c:v>
                </c:pt>
                <c:pt idx="33975">
                  <c:v>85.4765625</c:v>
                </c:pt>
                <c:pt idx="33976">
                  <c:v>85.479166666666671</c:v>
                </c:pt>
                <c:pt idx="33977">
                  <c:v>85.481770833333329</c:v>
                </c:pt>
                <c:pt idx="33978">
                  <c:v>85.484375</c:v>
                </c:pt>
                <c:pt idx="33979">
                  <c:v>85.486979166666671</c:v>
                </c:pt>
                <c:pt idx="33980">
                  <c:v>85.489583333333329</c:v>
                </c:pt>
                <c:pt idx="33981">
                  <c:v>85.4921875</c:v>
                </c:pt>
                <c:pt idx="33982">
                  <c:v>85.494791666666671</c:v>
                </c:pt>
                <c:pt idx="33983">
                  <c:v>85.497395833333329</c:v>
                </c:pt>
                <c:pt idx="33984">
                  <c:v>85.5</c:v>
                </c:pt>
                <c:pt idx="33985">
                  <c:v>85.502604166666671</c:v>
                </c:pt>
                <c:pt idx="33986">
                  <c:v>85.505208333333329</c:v>
                </c:pt>
                <c:pt idx="33987">
                  <c:v>85.5078125</c:v>
                </c:pt>
                <c:pt idx="33988">
                  <c:v>85.510416666666671</c:v>
                </c:pt>
                <c:pt idx="33989">
                  <c:v>85.513020833333329</c:v>
                </c:pt>
                <c:pt idx="33990">
                  <c:v>85.515625</c:v>
                </c:pt>
                <c:pt idx="33991">
                  <c:v>85.518229166666671</c:v>
                </c:pt>
                <c:pt idx="33992">
                  <c:v>85.520833333333329</c:v>
                </c:pt>
                <c:pt idx="33993">
                  <c:v>85.5234375</c:v>
                </c:pt>
                <c:pt idx="33994">
                  <c:v>85.526041666666671</c:v>
                </c:pt>
                <c:pt idx="33995">
                  <c:v>85.528645833333329</c:v>
                </c:pt>
                <c:pt idx="33996">
                  <c:v>85.53125</c:v>
                </c:pt>
                <c:pt idx="33997">
                  <c:v>85.533854166666671</c:v>
                </c:pt>
                <c:pt idx="33998">
                  <c:v>85.536458333333329</c:v>
                </c:pt>
                <c:pt idx="33999">
                  <c:v>85.5390625</c:v>
                </c:pt>
                <c:pt idx="34000">
                  <c:v>85.541666666666671</c:v>
                </c:pt>
                <c:pt idx="34001">
                  <c:v>85.544270833333329</c:v>
                </c:pt>
                <c:pt idx="34002">
                  <c:v>85.546875</c:v>
                </c:pt>
                <c:pt idx="34003">
                  <c:v>85.549479166666671</c:v>
                </c:pt>
                <c:pt idx="34004">
                  <c:v>85.552083333333329</c:v>
                </c:pt>
                <c:pt idx="34005">
                  <c:v>85.5546875</c:v>
                </c:pt>
                <c:pt idx="34006">
                  <c:v>85.557291666666671</c:v>
                </c:pt>
                <c:pt idx="34007">
                  <c:v>85.559895833333329</c:v>
                </c:pt>
                <c:pt idx="34008">
                  <c:v>85.5625</c:v>
                </c:pt>
                <c:pt idx="34009">
                  <c:v>85.565104166666671</c:v>
                </c:pt>
                <c:pt idx="34010">
                  <c:v>85.567708333333329</c:v>
                </c:pt>
                <c:pt idx="34011">
                  <c:v>85.5703125</c:v>
                </c:pt>
                <c:pt idx="34012">
                  <c:v>85.572916666666671</c:v>
                </c:pt>
                <c:pt idx="34013">
                  <c:v>85.575520833333329</c:v>
                </c:pt>
                <c:pt idx="34014">
                  <c:v>85.578125</c:v>
                </c:pt>
                <c:pt idx="34015">
                  <c:v>85.580729166666671</c:v>
                </c:pt>
                <c:pt idx="34016">
                  <c:v>85.583333333333329</c:v>
                </c:pt>
                <c:pt idx="34017">
                  <c:v>85.5859375</c:v>
                </c:pt>
                <c:pt idx="34018">
                  <c:v>85.588541666666671</c:v>
                </c:pt>
                <c:pt idx="34019">
                  <c:v>85.591145833333329</c:v>
                </c:pt>
                <c:pt idx="34020">
                  <c:v>85.59375</c:v>
                </c:pt>
                <c:pt idx="34021">
                  <c:v>85.596354166666671</c:v>
                </c:pt>
                <c:pt idx="34022">
                  <c:v>85.598958333333329</c:v>
                </c:pt>
                <c:pt idx="34023">
                  <c:v>85.6015625</c:v>
                </c:pt>
                <c:pt idx="34024">
                  <c:v>85.604166666666671</c:v>
                </c:pt>
                <c:pt idx="34025">
                  <c:v>85.606770833333329</c:v>
                </c:pt>
                <c:pt idx="34026">
                  <c:v>85.609375</c:v>
                </c:pt>
                <c:pt idx="34027">
                  <c:v>85.611979166666671</c:v>
                </c:pt>
                <c:pt idx="34028">
                  <c:v>85.614583333333329</c:v>
                </c:pt>
                <c:pt idx="34029">
                  <c:v>85.6171875</c:v>
                </c:pt>
                <c:pt idx="34030">
                  <c:v>85.619791666666671</c:v>
                </c:pt>
                <c:pt idx="34031">
                  <c:v>85.622395833333329</c:v>
                </c:pt>
                <c:pt idx="34032">
                  <c:v>85.625</c:v>
                </c:pt>
                <c:pt idx="34033">
                  <c:v>85.627604166666671</c:v>
                </c:pt>
                <c:pt idx="34034">
                  <c:v>85.630208333333329</c:v>
                </c:pt>
                <c:pt idx="34035">
                  <c:v>85.6328125</c:v>
                </c:pt>
                <c:pt idx="34036">
                  <c:v>85.635416666666671</c:v>
                </c:pt>
                <c:pt idx="34037">
                  <c:v>85.638020833333329</c:v>
                </c:pt>
                <c:pt idx="34038">
                  <c:v>85.640625</c:v>
                </c:pt>
                <c:pt idx="34039">
                  <c:v>85.643229166666671</c:v>
                </c:pt>
                <c:pt idx="34040">
                  <c:v>85.645833333333329</c:v>
                </c:pt>
                <c:pt idx="34041">
                  <c:v>85.6484375</c:v>
                </c:pt>
                <c:pt idx="34042">
                  <c:v>85.651041666666671</c:v>
                </c:pt>
                <c:pt idx="34043">
                  <c:v>85.653645833333329</c:v>
                </c:pt>
                <c:pt idx="34044">
                  <c:v>85.65625</c:v>
                </c:pt>
                <c:pt idx="34045">
                  <c:v>85.658854166666671</c:v>
                </c:pt>
                <c:pt idx="34046">
                  <c:v>85.661458333333329</c:v>
                </c:pt>
                <c:pt idx="34047">
                  <c:v>85.6640625</c:v>
                </c:pt>
                <c:pt idx="34048">
                  <c:v>85.666666666666671</c:v>
                </c:pt>
                <c:pt idx="34049">
                  <c:v>85.669270833333329</c:v>
                </c:pt>
                <c:pt idx="34050">
                  <c:v>85.671875</c:v>
                </c:pt>
                <c:pt idx="34051">
                  <c:v>85.674479166666671</c:v>
                </c:pt>
                <c:pt idx="34052">
                  <c:v>85.677083333333329</c:v>
                </c:pt>
                <c:pt idx="34053">
                  <c:v>85.6796875</c:v>
                </c:pt>
                <c:pt idx="34054">
                  <c:v>85.682291666666671</c:v>
                </c:pt>
                <c:pt idx="34055">
                  <c:v>85.684895833333329</c:v>
                </c:pt>
                <c:pt idx="34056">
                  <c:v>85.6875</c:v>
                </c:pt>
                <c:pt idx="34057">
                  <c:v>85.690104166666671</c:v>
                </c:pt>
                <c:pt idx="34058">
                  <c:v>85.692708333333329</c:v>
                </c:pt>
                <c:pt idx="34059">
                  <c:v>85.6953125</c:v>
                </c:pt>
                <c:pt idx="34060">
                  <c:v>85.697916666666671</c:v>
                </c:pt>
                <c:pt idx="34061">
                  <c:v>85.700520833333329</c:v>
                </c:pt>
                <c:pt idx="34062">
                  <c:v>85.703125</c:v>
                </c:pt>
                <c:pt idx="34063">
                  <c:v>85.705729166666671</c:v>
                </c:pt>
                <c:pt idx="34064">
                  <c:v>85.708333333333329</c:v>
                </c:pt>
                <c:pt idx="34065">
                  <c:v>85.7109375</c:v>
                </c:pt>
                <c:pt idx="34066">
                  <c:v>85.713541666666671</c:v>
                </c:pt>
                <c:pt idx="34067">
                  <c:v>85.716145833333329</c:v>
                </c:pt>
                <c:pt idx="34068">
                  <c:v>85.71875</c:v>
                </c:pt>
                <c:pt idx="34069">
                  <c:v>85.721354166666671</c:v>
                </c:pt>
                <c:pt idx="34070">
                  <c:v>85.723958333333329</c:v>
                </c:pt>
                <c:pt idx="34071">
                  <c:v>85.7265625</c:v>
                </c:pt>
                <c:pt idx="34072">
                  <c:v>85.729166666666671</c:v>
                </c:pt>
                <c:pt idx="34073">
                  <c:v>85.731770833333329</c:v>
                </c:pt>
                <c:pt idx="34074">
                  <c:v>85.734375</c:v>
                </c:pt>
                <c:pt idx="34075">
                  <c:v>85.736979166666671</c:v>
                </c:pt>
                <c:pt idx="34076">
                  <c:v>85.739583333333329</c:v>
                </c:pt>
                <c:pt idx="34077">
                  <c:v>85.7421875</c:v>
                </c:pt>
                <c:pt idx="34078">
                  <c:v>85.744791666666671</c:v>
                </c:pt>
                <c:pt idx="34079">
                  <c:v>85.747395833333329</c:v>
                </c:pt>
                <c:pt idx="34080">
                  <c:v>85.75</c:v>
                </c:pt>
                <c:pt idx="34081">
                  <c:v>85.752604166666671</c:v>
                </c:pt>
                <c:pt idx="34082">
                  <c:v>85.755208333333329</c:v>
                </c:pt>
                <c:pt idx="34083">
                  <c:v>85.7578125</c:v>
                </c:pt>
                <c:pt idx="34084">
                  <c:v>85.760416666666671</c:v>
                </c:pt>
                <c:pt idx="34085">
                  <c:v>85.763020833333329</c:v>
                </c:pt>
                <c:pt idx="34086">
                  <c:v>85.765625</c:v>
                </c:pt>
                <c:pt idx="34087">
                  <c:v>85.768229166666671</c:v>
                </c:pt>
                <c:pt idx="34088">
                  <c:v>85.770833333333329</c:v>
                </c:pt>
                <c:pt idx="34089">
                  <c:v>85.7734375</c:v>
                </c:pt>
                <c:pt idx="34090">
                  <c:v>85.776041666666671</c:v>
                </c:pt>
                <c:pt idx="34091">
                  <c:v>85.778645833333329</c:v>
                </c:pt>
                <c:pt idx="34092">
                  <c:v>85.78125</c:v>
                </c:pt>
                <c:pt idx="34093">
                  <c:v>85.783854166666671</c:v>
                </c:pt>
                <c:pt idx="34094">
                  <c:v>85.786458333333329</c:v>
                </c:pt>
                <c:pt idx="34095">
                  <c:v>85.7890625</c:v>
                </c:pt>
                <c:pt idx="34096">
                  <c:v>85.791666666666671</c:v>
                </c:pt>
                <c:pt idx="34097">
                  <c:v>85.794270833333329</c:v>
                </c:pt>
                <c:pt idx="34098">
                  <c:v>85.796875</c:v>
                </c:pt>
                <c:pt idx="34099">
                  <c:v>85.799479166666671</c:v>
                </c:pt>
                <c:pt idx="34100">
                  <c:v>85.802083333333329</c:v>
                </c:pt>
                <c:pt idx="34101">
                  <c:v>85.8046875</c:v>
                </c:pt>
                <c:pt idx="34102">
                  <c:v>85.807291666666671</c:v>
                </c:pt>
                <c:pt idx="34103">
                  <c:v>85.809895833333329</c:v>
                </c:pt>
                <c:pt idx="34104">
                  <c:v>85.8125</c:v>
                </c:pt>
                <c:pt idx="34105">
                  <c:v>85.815104166666671</c:v>
                </c:pt>
                <c:pt idx="34106">
                  <c:v>85.817708333333329</c:v>
                </c:pt>
                <c:pt idx="34107">
                  <c:v>85.8203125</c:v>
                </c:pt>
                <c:pt idx="34108">
                  <c:v>85.822916666666671</c:v>
                </c:pt>
                <c:pt idx="34109">
                  <c:v>85.825520833333329</c:v>
                </c:pt>
                <c:pt idx="34110">
                  <c:v>85.828125</c:v>
                </c:pt>
                <c:pt idx="34111">
                  <c:v>85.830729166666671</c:v>
                </c:pt>
                <c:pt idx="34112">
                  <c:v>85.833333333333329</c:v>
                </c:pt>
                <c:pt idx="34113">
                  <c:v>85.8359375</c:v>
                </c:pt>
                <c:pt idx="34114">
                  <c:v>85.838541666666671</c:v>
                </c:pt>
                <c:pt idx="34115">
                  <c:v>85.841145833333329</c:v>
                </c:pt>
                <c:pt idx="34116">
                  <c:v>85.84375</c:v>
                </c:pt>
                <c:pt idx="34117">
                  <c:v>85.846354166666671</c:v>
                </c:pt>
                <c:pt idx="34118">
                  <c:v>85.848958333333329</c:v>
                </c:pt>
                <c:pt idx="34119">
                  <c:v>85.8515625</c:v>
                </c:pt>
                <c:pt idx="34120">
                  <c:v>85.854166666666671</c:v>
                </c:pt>
                <c:pt idx="34121">
                  <c:v>85.856770833333329</c:v>
                </c:pt>
                <c:pt idx="34122">
                  <c:v>85.859375</c:v>
                </c:pt>
                <c:pt idx="34123">
                  <c:v>85.861979166666671</c:v>
                </c:pt>
                <c:pt idx="34124">
                  <c:v>85.864583333333329</c:v>
                </c:pt>
                <c:pt idx="34125">
                  <c:v>85.8671875</c:v>
                </c:pt>
                <c:pt idx="34126">
                  <c:v>85.869791666666671</c:v>
                </c:pt>
                <c:pt idx="34127">
                  <c:v>85.872395833333329</c:v>
                </c:pt>
                <c:pt idx="34128">
                  <c:v>85.875</c:v>
                </c:pt>
                <c:pt idx="34129">
                  <c:v>85.877604166666671</c:v>
                </c:pt>
                <c:pt idx="34130">
                  <c:v>85.880208333333329</c:v>
                </c:pt>
                <c:pt idx="34131">
                  <c:v>85.8828125</c:v>
                </c:pt>
                <c:pt idx="34132">
                  <c:v>85.885416666666671</c:v>
                </c:pt>
                <c:pt idx="34133">
                  <c:v>85.888020833333329</c:v>
                </c:pt>
                <c:pt idx="34134">
                  <c:v>85.890625</c:v>
                </c:pt>
                <c:pt idx="34135">
                  <c:v>85.893229166666671</c:v>
                </c:pt>
                <c:pt idx="34136">
                  <c:v>85.895833333333329</c:v>
                </c:pt>
                <c:pt idx="34137">
                  <c:v>85.8984375</c:v>
                </c:pt>
                <c:pt idx="34138">
                  <c:v>85.901041666666671</c:v>
                </c:pt>
                <c:pt idx="34139">
                  <c:v>85.903645833333329</c:v>
                </c:pt>
                <c:pt idx="34140">
                  <c:v>85.90625</c:v>
                </c:pt>
                <c:pt idx="34141">
                  <c:v>85.908854166666671</c:v>
                </c:pt>
                <c:pt idx="34142">
                  <c:v>85.911458333333329</c:v>
                </c:pt>
                <c:pt idx="34143">
                  <c:v>85.9140625</c:v>
                </c:pt>
                <c:pt idx="34144">
                  <c:v>85.916666666666671</c:v>
                </c:pt>
                <c:pt idx="34145">
                  <c:v>85.919270833333329</c:v>
                </c:pt>
                <c:pt idx="34146">
                  <c:v>85.921875</c:v>
                </c:pt>
                <c:pt idx="34147">
                  <c:v>85.924479166666671</c:v>
                </c:pt>
                <c:pt idx="34148">
                  <c:v>85.927083333333329</c:v>
                </c:pt>
                <c:pt idx="34149">
                  <c:v>85.9296875</c:v>
                </c:pt>
                <c:pt idx="34150">
                  <c:v>85.932291666666671</c:v>
                </c:pt>
                <c:pt idx="34151">
                  <c:v>85.934895833333329</c:v>
                </c:pt>
                <c:pt idx="34152">
                  <c:v>85.9375</c:v>
                </c:pt>
                <c:pt idx="34153">
                  <c:v>85.940104166666671</c:v>
                </c:pt>
                <c:pt idx="34154">
                  <c:v>85.942708333333329</c:v>
                </c:pt>
                <c:pt idx="34155">
                  <c:v>85.9453125</c:v>
                </c:pt>
                <c:pt idx="34156">
                  <c:v>85.947916666666671</c:v>
                </c:pt>
                <c:pt idx="34157">
                  <c:v>85.950520833333329</c:v>
                </c:pt>
                <c:pt idx="34158">
                  <c:v>85.953125</c:v>
                </c:pt>
                <c:pt idx="34159">
                  <c:v>85.955729166666671</c:v>
                </c:pt>
                <c:pt idx="34160">
                  <c:v>85.958333333333329</c:v>
                </c:pt>
                <c:pt idx="34161">
                  <c:v>85.9609375</c:v>
                </c:pt>
                <c:pt idx="34162">
                  <c:v>85.963541666666671</c:v>
                </c:pt>
                <c:pt idx="34163">
                  <c:v>85.966145833333329</c:v>
                </c:pt>
                <c:pt idx="34164">
                  <c:v>85.96875</c:v>
                </c:pt>
                <c:pt idx="34165">
                  <c:v>85.971354166666671</c:v>
                </c:pt>
                <c:pt idx="34166">
                  <c:v>85.973958333333329</c:v>
                </c:pt>
                <c:pt idx="34167">
                  <c:v>85.9765625</c:v>
                </c:pt>
                <c:pt idx="34168">
                  <c:v>85.979166666666671</c:v>
                </c:pt>
                <c:pt idx="34169">
                  <c:v>85.981770833333329</c:v>
                </c:pt>
                <c:pt idx="34170">
                  <c:v>85.984375</c:v>
                </c:pt>
                <c:pt idx="34171">
                  <c:v>85.986979166666671</c:v>
                </c:pt>
                <c:pt idx="34172">
                  <c:v>85.989583333333329</c:v>
                </c:pt>
                <c:pt idx="34173">
                  <c:v>85.9921875</c:v>
                </c:pt>
                <c:pt idx="34174">
                  <c:v>85.994791666666671</c:v>
                </c:pt>
                <c:pt idx="34175">
                  <c:v>85.997395833333329</c:v>
                </c:pt>
                <c:pt idx="34176">
                  <c:v>86</c:v>
                </c:pt>
                <c:pt idx="34177">
                  <c:v>86.002604166666671</c:v>
                </c:pt>
                <c:pt idx="34178">
                  <c:v>86.005208333333329</c:v>
                </c:pt>
                <c:pt idx="34179">
                  <c:v>86.0078125</c:v>
                </c:pt>
                <c:pt idx="34180">
                  <c:v>86.010416666666671</c:v>
                </c:pt>
                <c:pt idx="34181">
                  <c:v>86.013020833333329</c:v>
                </c:pt>
                <c:pt idx="34182">
                  <c:v>86.015625</c:v>
                </c:pt>
                <c:pt idx="34183">
                  <c:v>86.018229166666671</c:v>
                </c:pt>
                <c:pt idx="34184">
                  <c:v>86.020833333333329</c:v>
                </c:pt>
                <c:pt idx="34185">
                  <c:v>86.0234375</c:v>
                </c:pt>
                <c:pt idx="34186">
                  <c:v>86.026041666666671</c:v>
                </c:pt>
                <c:pt idx="34187">
                  <c:v>86.028645833333329</c:v>
                </c:pt>
                <c:pt idx="34188">
                  <c:v>86.03125</c:v>
                </c:pt>
                <c:pt idx="34189">
                  <c:v>86.033854166666671</c:v>
                </c:pt>
                <c:pt idx="34190">
                  <c:v>86.036458333333329</c:v>
                </c:pt>
                <c:pt idx="34191">
                  <c:v>86.0390625</c:v>
                </c:pt>
                <c:pt idx="34192">
                  <c:v>86.041666666666671</c:v>
                </c:pt>
                <c:pt idx="34193">
                  <c:v>86.044270833333329</c:v>
                </c:pt>
                <c:pt idx="34194">
                  <c:v>86.046875</c:v>
                </c:pt>
                <c:pt idx="34195">
                  <c:v>86.049479166666671</c:v>
                </c:pt>
                <c:pt idx="34196">
                  <c:v>86.052083333333329</c:v>
                </c:pt>
                <c:pt idx="34197">
                  <c:v>86.0546875</c:v>
                </c:pt>
                <c:pt idx="34198">
                  <c:v>86.057291666666671</c:v>
                </c:pt>
                <c:pt idx="34199">
                  <c:v>86.059895833333329</c:v>
                </c:pt>
                <c:pt idx="34200">
                  <c:v>86.0625</c:v>
                </c:pt>
                <c:pt idx="34201">
                  <c:v>86.065104166666671</c:v>
                </c:pt>
                <c:pt idx="34202">
                  <c:v>86.067708333333329</c:v>
                </c:pt>
                <c:pt idx="34203">
                  <c:v>86.0703125</c:v>
                </c:pt>
                <c:pt idx="34204">
                  <c:v>86.072916666666671</c:v>
                </c:pt>
                <c:pt idx="34205">
                  <c:v>86.075520833333329</c:v>
                </c:pt>
                <c:pt idx="34206">
                  <c:v>86.078125</c:v>
                </c:pt>
                <c:pt idx="34207">
                  <c:v>86.080729166666671</c:v>
                </c:pt>
                <c:pt idx="34208">
                  <c:v>86.083333333333329</c:v>
                </c:pt>
                <c:pt idx="34209">
                  <c:v>86.0859375</c:v>
                </c:pt>
                <c:pt idx="34210">
                  <c:v>86.088541666666671</c:v>
                </c:pt>
                <c:pt idx="34211">
                  <c:v>86.091145833333329</c:v>
                </c:pt>
                <c:pt idx="34212">
                  <c:v>86.09375</c:v>
                </c:pt>
                <c:pt idx="34213">
                  <c:v>86.096354166666671</c:v>
                </c:pt>
                <c:pt idx="34214">
                  <c:v>86.098958333333329</c:v>
                </c:pt>
                <c:pt idx="34215">
                  <c:v>86.1015625</c:v>
                </c:pt>
                <c:pt idx="34216">
                  <c:v>86.104166666666671</c:v>
                </c:pt>
                <c:pt idx="34217">
                  <c:v>86.106770833333329</c:v>
                </c:pt>
                <c:pt idx="34218">
                  <c:v>86.109375</c:v>
                </c:pt>
                <c:pt idx="34219">
                  <c:v>86.111979166666671</c:v>
                </c:pt>
                <c:pt idx="34220">
                  <c:v>86.114583333333329</c:v>
                </c:pt>
                <c:pt idx="34221">
                  <c:v>86.1171875</c:v>
                </c:pt>
                <c:pt idx="34222">
                  <c:v>86.119791666666671</c:v>
                </c:pt>
                <c:pt idx="34223">
                  <c:v>86.122395833333329</c:v>
                </c:pt>
                <c:pt idx="34224">
                  <c:v>86.125</c:v>
                </c:pt>
                <c:pt idx="34225">
                  <c:v>86.127604166666671</c:v>
                </c:pt>
                <c:pt idx="34226">
                  <c:v>86.130208333333329</c:v>
                </c:pt>
                <c:pt idx="34227">
                  <c:v>86.1328125</c:v>
                </c:pt>
                <c:pt idx="34228">
                  <c:v>86.135416666666671</c:v>
                </c:pt>
                <c:pt idx="34229">
                  <c:v>86.138020833333329</c:v>
                </c:pt>
                <c:pt idx="34230">
                  <c:v>86.140625</c:v>
                </c:pt>
                <c:pt idx="34231">
                  <c:v>86.143229166666671</c:v>
                </c:pt>
                <c:pt idx="34232">
                  <c:v>86.145833333333329</c:v>
                </c:pt>
                <c:pt idx="34233">
                  <c:v>86.1484375</c:v>
                </c:pt>
                <c:pt idx="34234">
                  <c:v>86.151041666666671</c:v>
                </c:pt>
                <c:pt idx="34235">
                  <c:v>86.153645833333329</c:v>
                </c:pt>
                <c:pt idx="34236">
                  <c:v>86.15625</c:v>
                </c:pt>
                <c:pt idx="34237">
                  <c:v>86.158854166666671</c:v>
                </c:pt>
                <c:pt idx="34238">
                  <c:v>86.161458333333329</c:v>
                </c:pt>
                <c:pt idx="34239">
                  <c:v>86.1640625</c:v>
                </c:pt>
                <c:pt idx="34240">
                  <c:v>86.166666666666671</c:v>
                </c:pt>
                <c:pt idx="34241">
                  <c:v>86.169270833333329</c:v>
                </c:pt>
                <c:pt idx="34242">
                  <c:v>86.171875</c:v>
                </c:pt>
                <c:pt idx="34243">
                  <c:v>86.174479166666671</c:v>
                </c:pt>
                <c:pt idx="34244">
                  <c:v>86.177083333333329</c:v>
                </c:pt>
                <c:pt idx="34245">
                  <c:v>86.1796875</c:v>
                </c:pt>
                <c:pt idx="34246">
                  <c:v>86.182291666666671</c:v>
                </c:pt>
                <c:pt idx="34247">
                  <c:v>86.184895833333329</c:v>
                </c:pt>
                <c:pt idx="34248">
                  <c:v>86.1875</c:v>
                </c:pt>
                <c:pt idx="34249">
                  <c:v>86.190104166666671</c:v>
                </c:pt>
                <c:pt idx="34250">
                  <c:v>86.192708333333329</c:v>
                </c:pt>
                <c:pt idx="34251">
                  <c:v>86.1953125</c:v>
                </c:pt>
                <c:pt idx="34252">
                  <c:v>86.197916666666671</c:v>
                </c:pt>
                <c:pt idx="34253">
                  <c:v>86.200520833333329</c:v>
                </c:pt>
                <c:pt idx="34254">
                  <c:v>86.203125</c:v>
                </c:pt>
                <c:pt idx="34255">
                  <c:v>86.205729166666671</c:v>
                </c:pt>
                <c:pt idx="34256">
                  <c:v>86.208333333333329</c:v>
                </c:pt>
                <c:pt idx="34257">
                  <c:v>86.2109375</c:v>
                </c:pt>
                <c:pt idx="34258">
                  <c:v>86.213541666666671</c:v>
                </c:pt>
                <c:pt idx="34259">
                  <c:v>86.216145833333329</c:v>
                </c:pt>
                <c:pt idx="34260">
                  <c:v>86.21875</c:v>
                </c:pt>
                <c:pt idx="34261">
                  <c:v>86.221354166666671</c:v>
                </c:pt>
                <c:pt idx="34262">
                  <c:v>86.223958333333329</c:v>
                </c:pt>
                <c:pt idx="34263">
                  <c:v>86.2265625</c:v>
                </c:pt>
                <c:pt idx="34264">
                  <c:v>86.229166666666671</c:v>
                </c:pt>
                <c:pt idx="34265">
                  <c:v>86.231770833333329</c:v>
                </c:pt>
                <c:pt idx="34266">
                  <c:v>86.234375</c:v>
                </c:pt>
                <c:pt idx="34267">
                  <c:v>86.236979166666671</c:v>
                </c:pt>
                <c:pt idx="34268">
                  <c:v>86.239583333333329</c:v>
                </c:pt>
                <c:pt idx="34269">
                  <c:v>86.2421875</c:v>
                </c:pt>
                <c:pt idx="34270">
                  <c:v>86.244791666666671</c:v>
                </c:pt>
                <c:pt idx="34271">
                  <c:v>86.247395833333329</c:v>
                </c:pt>
                <c:pt idx="34272">
                  <c:v>86.25</c:v>
                </c:pt>
                <c:pt idx="34273">
                  <c:v>86.252604166666671</c:v>
                </c:pt>
                <c:pt idx="34274">
                  <c:v>86.255208333333329</c:v>
                </c:pt>
                <c:pt idx="34275">
                  <c:v>86.2578125</c:v>
                </c:pt>
                <c:pt idx="34276">
                  <c:v>86.260416666666671</c:v>
                </c:pt>
                <c:pt idx="34277">
                  <c:v>86.263020833333329</c:v>
                </c:pt>
                <c:pt idx="34278">
                  <c:v>86.265625</c:v>
                </c:pt>
                <c:pt idx="34279">
                  <c:v>86.268229166666671</c:v>
                </c:pt>
                <c:pt idx="34280">
                  <c:v>86.270833333333329</c:v>
                </c:pt>
                <c:pt idx="34281">
                  <c:v>86.2734375</c:v>
                </c:pt>
                <c:pt idx="34282">
                  <c:v>86.276041666666671</c:v>
                </c:pt>
                <c:pt idx="34283">
                  <c:v>86.278645833333329</c:v>
                </c:pt>
                <c:pt idx="34284">
                  <c:v>86.28125</c:v>
                </c:pt>
                <c:pt idx="34285">
                  <c:v>86.283854166666671</c:v>
                </c:pt>
                <c:pt idx="34286">
                  <c:v>86.286458333333329</c:v>
                </c:pt>
                <c:pt idx="34287">
                  <c:v>86.2890625</c:v>
                </c:pt>
                <c:pt idx="34288">
                  <c:v>86.291666666666671</c:v>
                </c:pt>
                <c:pt idx="34289">
                  <c:v>86.294270833333329</c:v>
                </c:pt>
                <c:pt idx="34290">
                  <c:v>86.296875</c:v>
                </c:pt>
                <c:pt idx="34291">
                  <c:v>86.299479166666671</c:v>
                </c:pt>
                <c:pt idx="34292">
                  <c:v>86.302083333333329</c:v>
                </c:pt>
                <c:pt idx="34293">
                  <c:v>86.3046875</c:v>
                </c:pt>
                <c:pt idx="34294">
                  <c:v>86.307291666666671</c:v>
                </c:pt>
                <c:pt idx="34295">
                  <c:v>86.309895833333329</c:v>
                </c:pt>
                <c:pt idx="34296">
                  <c:v>86.3125</c:v>
                </c:pt>
                <c:pt idx="34297">
                  <c:v>86.315104166666671</c:v>
                </c:pt>
                <c:pt idx="34298">
                  <c:v>86.317708333333329</c:v>
                </c:pt>
                <c:pt idx="34299">
                  <c:v>86.3203125</c:v>
                </c:pt>
                <c:pt idx="34300">
                  <c:v>86.322916666666671</c:v>
                </c:pt>
                <c:pt idx="34301">
                  <c:v>86.325520833333329</c:v>
                </c:pt>
                <c:pt idx="34302">
                  <c:v>86.328125</c:v>
                </c:pt>
                <c:pt idx="34303">
                  <c:v>86.330729166666671</c:v>
                </c:pt>
                <c:pt idx="34304">
                  <c:v>86.333333333333329</c:v>
                </c:pt>
                <c:pt idx="34305">
                  <c:v>86.3359375</c:v>
                </c:pt>
                <c:pt idx="34306">
                  <c:v>86.338541666666671</c:v>
                </c:pt>
                <c:pt idx="34307">
                  <c:v>86.341145833333329</c:v>
                </c:pt>
                <c:pt idx="34308">
                  <c:v>86.34375</c:v>
                </c:pt>
                <c:pt idx="34309">
                  <c:v>86.346354166666671</c:v>
                </c:pt>
                <c:pt idx="34310">
                  <c:v>86.348958333333329</c:v>
                </c:pt>
                <c:pt idx="34311">
                  <c:v>86.3515625</c:v>
                </c:pt>
                <c:pt idx="34312">
                  <c:v>86.354166666666671</c:v>
                </c:pt>
                <c:pt idx="34313">
                  <c:v>86.356770833333329</c:v>
                </c:pt>
                <c:pt idx="34314">
                  <c:v>86.359375</c:v>
                </c:pt>
                <c:pt idx="34315">
                  <c:v>86.361979166666671</c:v>
                </c:pt>
                <c:pt idx="34316">
                  <c:v>86.364583333333329</c:v>
                </c:pt>
                <c:pt idx="34317">
                  <c:v>86.3671875</c:v>
                </c:pt>
                <c:pt idx="34318">
                  <c:v>86.369791666666671</c:v>
                </c:pt>
                <c:pt idx="34319">
                  <c:v>86.372395833333329</c:v>
                </c:pt>
                <c:pt idx="34320">
                  <c:v>86.375</c:v>
                </c:pt>
                <c:pt idx="34321">
                  <c:v>86.377604166666671</c:v>
                </c:pt>
                <c:pt idx="34322">
                  <c:v>86.380208333333329</c:v>
                </c:pt>
                <c:pt idx="34323">
                  <c:v>86.3828125</c:v>
                </c:pt>
                <c:pt idx="34324">
                  <c:v>86.385416666666671</c:v>
                </c:pt>
                <c:pt idx="34325">
                  <c:v>86.388020833333329</c:v>
                </c:pt>
                <c:pt idx="34326">
                  <c:v>86.390625</c:v>
                </c:pt>
                <c:pt idx="34327">
                  <c:v>86.393229166666671</c:v>
                </c:pt>
                <c:pt idx="34328">
                  <c:v>86.395833333333329</c:v>
                </c:pt>
                <c:pt idx="34329">
                  <c:v>86.3984375</c:v>
                </c:pt>
                <c:pt idx="34330">
                  <c:v>86.401041666666671</c:v>
                </c:pt>
                <c:pt idx="34331">
                  <c:v>86.403645833333329</c:v>
                </c:pt>
                <c:pt idx="34332">
                  <c:v>86.40625</c:v>
                </c:pt>
                <c:pt idx="34333">
                  <c:v>86.408854166666671</c:v>
                </c:pt>
                <c:pt idx="34334">
                  <c:v>86.411458333333329</c:v>
                </c:pt>
                <c:pt idx="34335">
                  <c:v>86.4140625</c:v>
                </c:pt>
                <c:pt idx="34336">
                  <c:v>86.416666666666671</c:v>
                </c:pt>
                <c:pt idx="34337">
                  <c:v>86.419270833333329</c:v>
                </c:pt>
                <c:pt idx="34338">
                  <c:v>86.421875</c:v>
                </c:pt>
                <c:pt idx="34339">
                  <c:v>86.424479166666671</c:v>
                </c:pt>
                <c:pt idx="34340">
                  <c:v>86.427083333333329</c:v>
                </c:pt>
                <c:pt idx="34341">
                  <c:v>86.4296875</c:v>
                </c:pt>
                <c:pt idx="34342">
                  <c:v>86.432291666666671</c:v>
                </c:pt>
                <c:pt idx="34343">
                  <c:v>86.434895833333329</c:v>
                </c:pt>
                <c:pt idx="34344">
                  <c:v>86.4375</c:v>
                </c:pt>
                <c:pt idx="34345">
                  <c:v>86.440104166666671</c:v>
                </c:pt>
                <c:pt idx="34346">
                  <c:v>86.442708333333329</c:v>
                </c:pt>
                <c:pt idx="34347">
                  <c:v>86.4453125</c:v>
                </c:pt>
                <c:pt idx="34348">
                  <c:v>86.447916666666671</c:v>
                </c:pt>
                <c:pt idx="34349">
                  <c:v>86.450520833333329</c:v>
                </c:pt>
                <c:pt idx="34350">
                  <c:v>86.453125</c:v>
                </c:pt>
                <c:pt idx="34351">
                  <c:v>86.455729166666671</c:v>
                </c:pt>
                <c:pt idx="34352">
                  <c:v>86.458333333333329</c:v>
                </c:pt>
                <c:pt idx="34353">
                  <c:v>86.4609375</c:v>
                </c:pt>
                <c:pt idx="34354">
                  <c:v>86.463541666666671</c:v>
                </c:pt>
                <c:pt idx="34355">
                  <c:v>86.466145833333329</c:v>
                </c:pt>
                <c:pt idx="34356">
                  <c:v>86.46875</c:v>
                </c:pt>
                <c:pt idx="34357">
                  <c:v>86.471354166666671</c:v>
                </c:pt>
                <c:pt idx="34358">
                  <c:v>86.473958333333329</c:v>
                </c:pt>
                <c:pt idx="34359">
                  <c:v>86.4765625</c:v>
                </c:pt>
                <c:pt idx="34360">
                  <c:v>86.479166666666671</c:v>
                </c:pt>
                <c:pt idx="34361">
                  <c:v>86.481770833333329</c:v>
                </c:pt>
                <c:pt idx="34362">
                  <c:v>86.484375</c:v>
                </c:pt>
                <c:pt idx="34363">
                  <c:v>86.486979166666671</c:v>
                </c:pt>
                <c:pt idx="34364">
                  <c:v>86.489583333333329</c:v>
                </c:pt>
                <c:pt idx="34365">
                  <c:v>86.4921875</c:v>
                </c:pt>
                <c:pt idx="34366">
                  <c:v>86.494791666666671</c:v>
                </c:pt>
                <c:pt idx="34367">
                  <c:v>86.497395833333329</c:v>
                </c:pt>
                <c:pt idx="34368">
                  <c:v>86.5</c:v>
                </c:pt>
                <c:pt idx="34369">
                  <c:v>86.502604166666671</c:v>
                </c:pt>
                <c:pt idx="34370">
                  <c:v>86.505208333333329</c:v>
                </c:pt>
                <c:pt idx="34371">
                  <c:v>86.5078125</c:v>
                </c:pt>
                <c:pt idx="34372">
                  <c:v>86.510416666666671</c:v>
                </c:pt>
                <c:pt idx="34373">
                  <c:v>86.513020833333329</c:v>
                </c:pt>
                <c:pt idx="34374">
                  <c:v>86.515625</c:v>
                </c:pt>
                <c:pt idx="34375">
                  <c:v>86.518229166666671</c:v>
                </c:pt>
                <c:pt idx="34376">
                  <c:v>86.520833333333329</c:v>
                </c:pt>
                <c:pt idx="34377">
                  <c:v>86.5234375</c:v>
                </c:pt>
                <c:pt idx="34378">
                  <c:v>86.526041666666671</c:v>
                </c:pt>
                <c:pt idx="34379">
                  <c:v>86.528645833333329</c:v>
                </c:pt>
                <c:pt idx="34380">
                  <c:v>86.53125</c:v>
                </c:pt>
                <c:pt idx="34381">
                  <c:v>86.533854166666671</c:v>
                </c:pt>
                <c:pt idx="34382">
                  <c:v>86.536458333333329</c:v>
                </c:pt>
                <c:pt idx="34383">
                  <c:v>86.5390625</c:v>
                </c:pt>
                <c:pt idx="34384">
                  <c:v>86.541666666666671</c:v>
                </c:pt>
                <c:pt idx="34385">
                  <c:v>86.544270833333329</c:v>
                </c:pt>
                <c:pt idx="34386">
                  <c:v>86.546875</c:v>
                </c:pt>
                <c:pt idx="34387">
                  <c:v>86.549479166666671</c:v>
                </c:pt>
                <c:pt idx="34388">
                  <c:v>86.552083333333329</c:v>
                </c:pt>
                <c:pt idx="34389">
                  <c:v>86.5546875</c:v>
                </c:pt>
                <c:pt idx="34390">
                  <c:v>86.557291666666671</c:v>
                </c:pt>
                <c:pt idx="34391">
                  <c:v>86.559895833333329</c:v>
                </c:pt>
                <c:pt idx="34392">
                  <c:v>86.5625</c:v>
                </c:pt>
                <c:pt idx="34393">
                  <c:v>86.565104166666671</c:v>
                </c:pt>
                <c:pt idx="34394">
                  <c:v>86.567708333333329</c:v>
                </c:pt>
                <c:pt idx="34395">
                  <c:v>86.5703125</c:v>
                </c:pt>
                <c:pt idx="34396">
                  <c:v>86.572916666666671</c:v>
                </c:pt>
                <c:pt idx="34397">
                  <c:v>86.575520833333329</c:v>
                </c:pt>
                <c:pt idx="34398">
                  <c:v>86.578125</c:v>
                </c:pt>
                <c:pt idx="34399">
                  <c:v>86.580729166666671</c:v>
                </c:pt>
                <c:pt idx="34400">
                  <c:v>86.583333333333329</c:v>
                </c:pt>
                <c:pt idx="34401">
                  <c:v>86.5859375</c:v>
                </c:pt>
                <c:pt idx="34402">
                  <c:v>86.588541666666671</c:v>
                </c:pt>
                <c:pt idx="34403">
                  <c:v>86.591145833333329</c:v>
                </c:pt>
                <c:pt idx="34404">
                  <c:v>86.59375</c:v>
                </c:pt>
                <c:pt idx="34405">
                  <c:v>86.596354166666671</c:v>
                </c:pt>
                <c:pt idx="34406">
                  <c:v>86.598958333333329</c:v>
                </c:pt>
                <c:pt idx="34407">
                  <c:v>86.6015625</c:v>
                </c:pt>
                <c:pt idx="34408">
                  <c:v>86.604166666666671</c:v>
                </c:pt>
                <c:pt idx="34409">
                  <c:v>86.606770833333329</c:v>
                </c:pt>
                <c:pt idx="34410">
                  <c:v>86.609375</c:v>
                </c:pt>
                <c:pt idx="34411">
                  <c:v>86.611979166666671</c:v>
                </c:pt>
                <c:pt idx="34412">
                  <c:v>86.614583333333329</c:v>
                </c:pt>
                <c:pt idx="34413">
                  <c:v>86.6171875</c:v>
                </c:pt>
                <c:pt idx="34414">
                  <c:v>86.619791666666671</c:v>
                </c:pt>
                <c:pt idx="34415">
                  <c:v>86.622395833333329</c:v>
                </c:pt>
                <c:pt idx="34416">
                  <c:v>86.625</c:v>
                </c:pt>
                <c:pt idx="34417">
                  <c:v>86.627604166666671</c:v>
                </c:pt>
                <c:pt idx="34418">
                  <c:v>86.630208333333329</c:v>
                </c:pt>
                <c:pt idx="34419">
                  <c:v>86.6328125</c:v>
                </c:pt>
                <c:pt idx="34420">
                  <c:v>86.635416666666671</c:v>
                </c:pt>
                <c:pt idx="34421">
                  <c:v>86.638020833333329</c:v>
                </c:pt>
                <c:pt idx="34422">
                  <c:v>86.640625</c:v>
                </c:pt>
                <c:pt idx="34423">
                  <c:v>86.643229166666671</c:v>
                </c:pt>
                <c:pt idx="34424">
                  <c:v>86.645833333333329</c:v>
                </c:pt>
                <c:pt idx="34425">
                  <c:v>86.6484375</c:v>
                </c:pt>
                <c:pt idx="34426">
                  <c:v>86.651041666666671</c:v>
                </c:pt>
                <c:pt idx="34427">
                  <c:v>86.653645833333329</c:v>
                </c:pt>
                <c:pt idx="34428">
                  <c:v>86.65625</c:v>
                </c:pt>
                <c:pt idx="34429">
                  <c:v>86.658854166666671</c:v>
                </c:pt>
                <c:pt idx="34430">
                  <c:v>86.661458333333329</c:v>
                </c:pt>
                <c:pt idx="34431">
                  <c:v>86.6640625</c:v>
                </c:pt>
                <c:pt idx="34432">
                  <c:v>86.666666666666671</c:v>
                </c:pt>
                <c:pt idx="34433">
                  <c:v>86.669270833333329</c:v>
                </c:pt>
                <c:pt idx="34434">
                  <c:v>86.671875</c:v>
                </c:pt>
                <c:pt idx="34435">
                  <c:v>86.674479166666671</c:v>
                </c:pt>
                <c:pt idx="34436">
                  <c:v>86.677083333333329</c:v>
                </c:pt>
                <c:pt idx="34437">
                  <c:v>86.6796875</c:v>
                </c:pt>
                <c:pt idx="34438">
                  <c:v>86.682291666666671</c:v>
                </c:pt>
                <c:pt idx="34439">
                  <c:v>86.684895833333329</c:v>
                </c:pt>
                <c:pt idx="34440">
                  <c:v>86.6875</c:v>
                </c:pt>
                <c:pt idx="34441">
                  <c:v>86.690104166666671</c:v>
                </c:pt>
                <c:pt idx="34442">
                  <c:v>86.692708333333329</c:v>
                </c:pt>
                <c:pt idx="34443">
                  <c:v>86.6953125</c:v>
                </c:pt>
                <c:pt idx="34444">
                  <c:v>86.697916666666671</c:v>
                </c:pt>
                <c:pt idx="34445">
                  <c:v>86.700520833333329</c:v>
                </c:pt>
                <c:pt idx="34446">
                  <c:v>86.703125</c:v>
                </c:pt>
                <c:pt idx="34447">
                  <c:v>86.705729166666671</c:v>
                </c:pt>
                <c:pt idx="34448">
                  <c:v>86.708333333333329</c:v>
                </c:pt>
                <c:pt idx="34449">
                  <c:v>86.7109375</c:v>
                </c:pt>
                <c:pt idx="34450">
                  <c:v>86.713541666666671</c:v>
                </c:pt>
                <c:pt idx="34451">
                  <c:v>86.716145833333329</c:v>
                </c:pt>
                <c:pt idx="34452">
                  <c:v>86.71875</c:v>
                </c:pt>
                <c:pt idx="34453">
                  <c:v>86.721354166666671</c:v>
                </c:pt>
                <c:pt idx="34454">
                  <c:v>86.723958333333329</c:v>
                </c:pt>
                <c:pt idx="34455">
                  <c:v>86.7265625</c:v>
                </c:pt>
                <c:pt idx="34456">
                  <c:v>86.729166666666671</c:v>
                </c:pt>
                <c:pt idx="34457">
                  <c:v>86.731770833333329</c:v>
                </c:pt>
                <c:pt idx="34458">
                  <c:v>86.734375</c:v>
                </c:pt>
                <c:pt idx="34459">
                  <c:v>86.736979166666671</c:v>
                </c:pt>
                <c:pt idx="34460">
                  <c:v>86.739583333333329</c:v>
                </c:pt>
                <c:pt idx="34461">
                  <c:v>86.7421875</c:v>
                </c:pt>
                <c:pt idx="34462">
                  <c:v>86.744791666666671</c:v>
                </c:pt>
                <c:pt idx="34463">
                  <c:v>86.747395833333329</c:v>
                </c:pt>
                <c:pt idx="34464">
                  <c:v>86.75</c:v>
                </c:pt>
                <c:pt idx="34465">
                  <c:v>86.752604166666671</c:v>
                </c:pt>
                <c:pt idx="34466">
                  <c:v>86.755208333333329</c:v>
                </c:pt>
                <c:pt idx="34467">
                  <c:v>86.7578125</c:v>
                </c:pt>
                <c:pt idx="34468">
                  <c:v>86.760416666666671</c:v>
                </c:pt>
                <c:pt idx="34469">
                  <c:v>86.763020833333329</c:v>
                </c:pt>
                <c:pt idx="34470">
                  <c:v>86.765625</c:v>
                </c:pt>
                <c:pt idx="34471">
                  <c:v>86.768229166666671</c:v>
                </c:pt>
                <c:pt idx="34472">
                  <c:v>86.770833333333329</c:v>
                </c:pt>
                <c:pt idx="34473">
                  <c:v>86.7734375</c:v>
                </c:pt>
                <c:pt idx="34474">
                  <c:v>86.776041666666671</c:v>
                </c:pt>
                <c:pt idx="34475">
                  <c:v>86.778645833333329</c:v>
                </c:pt>
                <c:pt idx="34476">
                  <c:v>86.78125</c:v>
                </c:pt>
                <c:pt idx="34477">
                  <c:v>86.783854166666671</c:v>
                </c:pt>
                <c:pt idx="34478">
                  <c:v>86.786458333333329</c:v>
                </c:pt>
                <c:pt idx="34479">
                  <c:v>86.7890625</c:v>
                </c:pt>
                <c:pt idx="34480">
                  <c:v>86.791666666666671</c:v>
                </c:pt>
                <c:pt idx="34481">
                  <c:v>86.794270833333329</c:v>
                </c:pt>
                <c:pt idx="34482">
                  <c:v>86.796875</c:v>
                </c:pt>
                <c:pt idx="34483">
                  <c:v>86.799479166666671</c:v>
                </c:pt>
                <c:pt idx="34484">
                  <c:v>86.802083333333329</c:v>
                </c:pt>
                <c:pt idx="34485">
                  <c:v>86.8046875</c:v>
                </c:pt>
                <c:pt idx="34486">
                  <c:v>86.807291666666671</c:v>
                </c:pt>
                <c:pt idx="34487">
                  <c:v>86.809895833333329</c:v>
                </c:pt>
                <c:pt idx="34488">
                  <c:v>86.8125</c:v>
                </c:pt>
                <c:pt idx="34489">
                  <c:v>86.815104166666671</c:v>
                </c:pt>
                <c:pt idx="34490">
                  <c:v>86.817708333333329</c:v>
                </c:pt>
                <c:pt idx="34491">
                  <c:v>86.8203125</c:v>
                </c:pt>
                <c:pt idx="34492">
                  <c:v>86.822916666666671</c:v>
                </c:pt>
                <c:pt idx="34493">
                  <c:v>86.825520833333329</c:v>
                </c:pt>
                <c:pt idx="34494">
                  <c:v>86.828125</c:v>
                </c:pt>
                <c:pt idx="34495">
                  <c:v>86.830729166666671</c:v>
                </c:pt>
                <c:pt idx="34496">
                  <c:v>86.833333333333329</c:v>
                </c:pt>
                <c:pt idx="34497">
                  <c:v>86.8359375</c:v>
                </c:pt>
                <c:pt idx="34498">
                  <c:v>86.838541666666671</c:v>
                </c:pt>
                <c:pt idx="34499">
                  <c:v>86.841145833333329</c:v>
                </c:pt>
                <c:pt idx="34500">
                  <c:v>86.84375</c:v>
                </c:pt>
                <c:pt idx="34501">
                  <c:v>86.846354166666671</c:v>
                </c:pt>
                <c:pt idx="34502">
                  <c:v>86.848958333333329</c:v>
                </c:pt>
                <c:pt idx="34503">
                  <c:v>86.8515625</c:v>
                </c:pt>
                <c:pt idx="34504">
                  <c:v>86.854166666666671</c:v>
                </c:pt>
                <c:pt idx="34505">
                  <c:v>86.856770833333329</c:v>
                </c:pt>
                <c:pt idx="34506">
                  <c:v>86.859375</c:v>
                </c:pt>
                <c:pt idx="34507">
                  <c:v>86.861979166666671</c:v>
                </c:pt>
                <c:pt idx="34508">
                  <c:v>86.864583333333329</c:v>
                </c:pt>
                <c:pt idx="34509">
                  <c:v>86.8671875</c:v>
                </c:pt>
                <c:pt idx="34510">
                  <c:v>86.869791666666671</c:v>
                </c:pt>
                <c:pt idx="34511">
                  <c:v>86.872395833333329</c:v>
                </c:pt>
                <c:pt idx="34512">
                  <c:v>86.875</c:v>
                </c:pt>
                <c:pt idx="34513">
                  <c:v>86.877604166666671</c:v>
                </c:pt>
                <c:pt idx="34514">
                  <c:v>86.880208333333329</c:v>
                </c:pt>
                <c:pt idx="34515">
                  <c:v>86.8828125</c:v>
                </c:pt>
                <c:pt idx="34516">
                  <c:v>86.885416666666671</c:v>
                </c:pt>
                <c:pt idx="34517">
                  <c:v>86.888020833333329</c:v>
                </c:pt>
                <c:pt idx="34518">
                  <c:v>86.890625</c:v>
                </c:pt>
                <c:pt idx="34519">
                  <c:v>86.893229166666671</c:v>
                </c:pt>
                <c:pt idx="34520">
                  <c:v>86.895833333333329</c:v>
                </c:pt>
                <c:pt idx="34521">
                  <c:v>86.8984375</c:v>
                </c:pt>
                <c:pt idx="34522">
                  <c:v>86.901041666666671</c:v>
                </c:pt>
                <c:pt idx="34523">
                  <c:v>86.903645833333329</c:v>
                </c:pt>
                <c:pt idx="34524">
                  <c:v>86.90625</c:v>
                </c:pt>
                <c:pt idx="34525">
                  <c:v>86.908854166666671</c:v>
                </c:pt>
                <c:pt idx="34526">
                  <c:v>86.911458333333329</c:v>
                </c:pt>
                <c:pt idx="34527">
                  <c:v>86.9140625</c:v>
                </c:pt>
                <c:pt idx="34528">
                  <c:v>86.916666666666671</c:v>
                </c:pt>
                <c:pt idx="34529">
                  <c:v>86.919270833333329</c:v>
                </c:pt>
                <c:pt idx="34530">
                  <c:v>86.921875</c:v>
                </c:pt>
                <c:pt idx="34531">
                  <c:v>86.924479166666671</c:v>
                </c:pt>
                <c:pt idx="34532">
                  <c:v>86.927083333333329</c:v>
                </c:pt>
                <c:pt idx="34533">
                  <c:v>86.9296875</c:v>
                </c:pt>
                <c:pt idx="34534">
                  <c:v>86.932291666666671</c:v>
                </c:pt>
                <c:pt idx="34535">
                  <c:v>86.934895833333329</c:v>
                </c:pt>
                <c:pt idx="34536">
                  <c:v>86.9375</c:v>
                </c:pt>
                <c:pt idx="34537">
                  <c:v>86.940104166666671</c:v>
                </c:pt>
                <c:pt idx="34538">
                  <c:v>86.942708333333329</c:v>
                </c:pt>
                <c:pt idx="34539">
                  <c:v>86.9453125</c:v>
                </c:pt>
                <c:pt idx="34540">
                  <c:v>86.947916666666671</c:v>
                </c:pt>
                <c:pt idx="34541">
                  <c:v>86.950520833333329</c:v>
                </c:pt>
                <c:pt idx="34542">
                  <c:v>86.953125</c:v>
                </c:pt>
                <c:pt idx="34543">
                  <c:v>86.955729166666671</c:v>
                </c:pt>
                <c:pt idx="34544">
                  <c:v>86.958333333333329</c:v>
                </c:pt>
                <c:pt idx="34545">
                  <c:v>86.9609375</c:v>
                </c:pt>
                <c:pt idx="34546">
                  <c:v>86.963541666666671</c:v>
                </c:pt>
                <c:pt idx="34547">
                  <c:v>86.966145833333329</c:v>
                </c:pt>
                <c:pt idx="34548">
                  <c:v>86.96875</c:v>
                </c:pt>
                <c:pt idx="34549">
                  <c:v>86.971354166666671</c:v>
                </c:pt>
                <c:pt idx="34550">
                  <c:v>86.973958333333329</c:v>
                </c:pt>
                <c:pt idx="34551">
                  <c:v>86.9765625</c:v>
                </c:pt>
                <c:pt idx="34552">
                  <c:v>86.979166666666671</c:v>
                </c:pt>
                <c:pt idx="34553">
                  <c:v>86.981770833333329</c:v>
                </c:pt>
                <c:pt idx="34554">
                  <c:v>86.984375</c:v>
                </c:pt>
                <c:pt idx="34555">
                  <c:v>86.986979166666671</c:v>
                </c:pt>
                <c:pt idx="34556">
                  <c:v>86.989583333333329</c:v>
                </c:pt>
                <c:pt idx="34557">
                  <c:v>86.9921875</c:v>
                </c:pt>
                <c:pt idx="34558">
                  <c:v>86.994791666666671</c:v>
                </c:pt>
                <c:pt idx="34559">
                  <c:v>86.997395833333329</c:v>
                </c:pt>
                <c:pt idx="34560">
                  <c:v>87</c:v>
                </c:pt>
                <c:pt idx="34561">
                  <c:v>87.002604166666671</c:v>
                </c:pt>
                <c:pt idx="34562">
                  <c:v>87.005208333333329</c:v>
                </c:pt>
                <c:pt idx="34563">
                  <c:v>87.0078125</c:v>
                </c:pt>
                <c:pt idx="34564">
                  <c:v>87.010416666666671</c:v>
                </c:pt>
                <c:pt idx="34565">
                  <c:v>87.013020833333329</c:v>
                </c:pt>
                <c:pt idx="34566">
                  <c:v>87.015625</c:v>
                </c:pt>
                <c:pt idx="34567">
                  <c:v>87.018229166666671</c:v>
                </c:pt>
                <c:pt idx="34568">
                  <c:v>87.020833333333329</c:v>
                </c:pt>
                <c:pt idx="34569">
                  <c:v>87.0234375</c:v>
                </c:pt>
                <c:pt idx="34570">
                  <c:v>87.026041666666671</c:v>
                </c:pt>
                <c:pt idx="34571">
                  <c:v>87.028645833333329</c:v>
                </c:pt>
                <c:pt idx="34572">
                  <c:v>87.03125</c:v>
                </c:pt>
                <c:pt idx="34573">
                  <c:v>87.033854166666671</c:v>
                </c:pt>
                <c:pt idx="34574">
                  <c:v>87.036458333333329</c:v>
                </c:pt>
                <c:pt idx="34575">
                  <c:v>87.0390625</c:v>
                </c:pt>
                <c:pt idx="34576">
                  <c:v>87.041666666666671</c:v>
                </c:pt>
                <c:pt idx="34577">
                  <c:v>87.044270833333329</c:v>
                </c:pt>
                <c:pt idx="34578">
                  <c:v>87.046875</c:v>
                </c:pt>
                <c:pt idx="34579">
                  <c:v>87.049479166666671</c:v>
                </c:pt>
                <c:pt idx="34580">
                  <c:v>87.052083333333329</c:v>
                </c:pt>
                <c:pt idx="34581">
                  <c:v>87.0546875</c:v>
                </c:pt>
                <c:pt idx="34582">
                  <c:v>87.057291666666671</c:v>
                </c:pt>
                <c:pt idx="34583">
                  <c:v>87.059895833333329</c:v>
                </c:pt>
                <c:pt idx="34584">
                  <c:v>87.0625</c:v>
                </c:pt>
                <c:pt idx="34585">
                  <c:v>87.065104166666671</c:v>
                </c:pt>
                <c:pt idx="34586">
                  <c:v>87.067708333333329</c:v>
                </c:pt>
                <c:pt idx="34587">
                  <c:v>87.0703125</c:v>
                </c:pt>
                <c:pt idx="34588">
                  <c:v>87.072916666666671</c:v>
                </c:pt>
                <c:pt idx="34589">
                  <c:v>87.075520833333329</c:v>
                </c:pt>
                <c:pt idx="34590">
                  <c:v>87.078125</c:v>
                </c:pt>
                <c:pt idx="34591">
                  <c:v>87.080729166666671</c:v>
                </c:pt>
                <c:pt idx="34592">
                  <c:v>87.083333333333329</c:v>
                </c:pt>
                <c:pt idx="34593">
                  <c:v>87.0859375</c:v>
                </c:pt>
                <c:pt idx="34594">
                  <c:v>87.088541666666671</c:v>
                </c:pt>
                <c:pt idx="34595">
                  <c:v>87.091145833333329</c:v>
                </c:pt>
                <c:pt idx="34596">
                  <c:v>87.09375</c:v>
                </c:pt>
                <c:pt idx="34597">
                  <c:v>87.096354166666671</c:v>
                </c:pt>
                <c:pt idx="34598">
                  <c:v>87.098958333333329</c:v>
                </c:pt>
                <c:pt idx="34599">
                  <c:v>87.1015625</c:v>
                </c:pt>
                <c:pt idx="34600">
                  <c:v>87.104166666666671</c:v>
                </c:pt>
                <c:pt idx="34601">
                  <c:v>87.106770833333329</c:v>
                </c:pt>
                <c:pt idx="34602">
                  <c:v>87.109375</c:v>
                </c:pt>
                <c:pt idx="34603">
                  <c:v>87.111979166666671</c:v>
                </c:pt>
                <c:pt idx="34604">
                  <c:v>87.114583333333329</c:v>
                </c:pt>
                <c:pt idx="34605">
                  <c:v>87.1171875</c:v>
                </c:pt>
                <c:pt idx="34606">
                  <c:v>87.119791666666671</c:v>
                </c:pt>
                <c:pt idx="34607">
                  <c:v>87.122395833333329</c:v>
                </c:pt>
                <c:pt idx="34608">
                  <c:v>87.125</c:v>
                </c:pt>
                <c:pt idx="34609">
                  <c:v>87.127604166666671</c:v>
                </c:pt>
                <c:pt idx="34610">
                  <c:v>87.130208333333329</c:v>
                </c:pt>
                <c:pt idx="34611">
                  <c:v>87.1328125</c:v>
                </c:pt>
                <c:pt idx="34612">
                  <c:v>87.135416666666671</c:v>
                </c:pt>
                <c:pt idx="34613">
                  <c:v>87.138020833333329</c:v>
                </c:pt>
                <c:pt idx="34614">
                  <c:v>87.140625</c:v>
                </c:pt>
                <c:pt idx="34615">
                  <c:v>87.143229166666671</c:v>
                </c:pt>
                <c:pt idx="34616">
                  <c:v>87.145833333333329</c:v>
                </c:pt>
                <c:pt idx="34617">
                  <c:v>87.1484375</c:v>
                </c:pt>
                <c:pt idx="34618">
                  <c:v>87.151041666666671</c:v>
                </c:pt>
                <c:pt idx="34619">
                  <c:v>87.153645833333329</c:v>
                </c:pt>
                <c:pt idx="34620">
                  <c:v>87.15625</c:v>
                </c:pt>
                <c:pt idx="34621">
                  <c:v>87.158854166666671</c:v>
                </c:pt>
                <c:pt idx="34622">
                  <c:v>87.161458333333329</c:v>
                </c:pt>
                <c:pt idx="34623">
                  <c:v>87.1640625</c:v>
                </c:pt>
                <c:pt idx="34624">
                  <c:v>87.166666666666671</c:v>
                </c:pt>
                <c:pt idx="34625">
                  <c:v>87.169270833333329</c:v>
                </c:pt>
                <c:pt idx="34626">
                  <c:v>87.171875</c:v>
                </c:pt>
                <c:pt idx="34627">
                  <c:v>87.174479166666671</c:v>
                </c:pt>
                <c:pt idx="34628">
                  <c:v>87.177083333333329</c:v>
                </c:pt>
                <c:pt idx="34629">
                  <c:v>87.1796875</c:v>
                </c:pt>
                <c:pt idx="34630">
                  <c:v>87.182291666666671</c:v>
                </c:pt>
                <c:pt idx="34631">
                  <c:v>87.184895833333329</c:v>
                </c:pt>
                <c:pt idx="34632">
                  <c:v>87.1875</c:v>
                </c:pt>
                <c:pt idx="34633">
                  <c:v>87.190104166666671</c:v>
                </c:pt>
                <c:pt idx="34634">
                  <c:v>87.192708333333329</c:v>
                </c:pt>
                <c:pt idx="34635">
                  <c:v>87.1953125</c:v>
                </c:pt>
                <c:pt idx="34636">
                  <c:v>87.197916666666671</c:v>
                </c:pt>
                <c:pt idx="34637">
                  <c:v>87.200520833333329</c:v>
                </c:pt>
                <c:pt idx="34638">
                  <c:v>87.203125</c:v>
                </c:pt>
                <c:pt idx="34639">
                  <c:v>87.205729166666671</c:v>
                </c:pt>
                <c:pt idx="34640">
                  <c:v>87.208333333333329</c:v>
                </c:pt>
                <c:pt idx="34641">
                  <c:v>87.2109375</c:v>
                </c:pt>
                <c:pt idx="34642">
                  <c:v>87.213541666666671</c:v>
                </c:pt>
                <c:pt idx="34643">
                  <c:v>87.216145833333329</c:v>
                </c:pt>
                <c:pt idx="34644">
                  <c:v>87.21875</c:v>
                </c:pt>
                <c:pt idx="34645">
                  <c:v>87.221354166666671</c:v>
                </c:pt>
                <c:pt idx="34646">
                  <c:v>87.223958333333329</c:v>
                </c:pt>
                <c:pt idx="34647">
                  <c:v>87.2265625</c:v>
                </c:pt>
                <c:pt idx="34648">
                  <c:v>87.229166666666671</c:v>
                </c:pt>
                <c:pt idx="34649">
                  <c:v>87.231770833333329</c:v>
                </c:pt>
                <c:pt idx="34650">
                  <c:v>87.234375</c:v>
                </c:pt>
                <c:pt idx="34651">
                  <c:v>87.236979166666671</c:v>
                </c:pt>
                <c:pt idx="34652">
                  <c:v>87.239583333333329</c:v>
                </c:pt>
                <c:pt idx="34653">
                  <c:v>87.2421875</c:v>
                </c:pt>
                <c:pt idx="34654">
                  <c:v>87.244791666666671</c:v>
                </c:pt>
                <c:pt idx="34655">
                  <c:v>87.247395833333329</c:v>
                </c:pt>
                <c:pt idx="34656">
                  <c:v>87.25</c:v>
                </c:pt>
                <c:pt idx="34657">
                  <c:v>87.252604166666671</c:v>
                </c:pt>
                <c:pt idx="34658">
                  <c:v>87.255208333333329</c:v>
                </c:pt>
                <c:pt idx="34659">
                  <c:v>87.2578125</c:v>
                </c:pt>
                <c:pt idx="34660">
                  <c:v>87.260416666666671</c:v>
                </c:pt>
                <c:pt idx="34661">
                  <c:v>87.263020833333329</c:v>
                </c:pt>
                <c:pt idx="34662">
                  <c:v>87.265625</c:v>
                </c:pt>
                <c:pt idx="34663">
                  <c:v>87.268229166666671</c:v>
                </c:pt>
                <c:pt idx="34664">
                  <c:v>87.270833333333329</c:v>
                </c:pt>
                <c:pt idx="34665">
                  <c:v>87.2734375</c:v>
                </c:pt>
                <c:pt idx="34666">
                  <c:v>87.276041666666671</c:v>
                </c:pt>
                <c:pt idx="34667">
                  <c:v>87.278645833333329</c:v>
                </c:pt>
                <c:pt idx="34668">
                  <c:v>87.28125</c:v>
                </c:pt>
                <c:pt idx="34669">
                  <c:v>87.283854166666671</c:v>
                </c:pt>
                <c:pt idx="34670">
                  <c:v>87.286458333333329</c:v>
                </c:pt>
                <c:pt idx="34671">
                  <c:v>87.2890625</c:v>
                </c:pt>
                <c:pt idx="34672">
                  <c:v>87.291666666666671</c:v>
                </c:pt>
                <c:pt idx="34673">
                  <c:v>87.294270833333329</c:v>
                </c:pt>
                <c:pt idx="34674">
                  <c:v>87.296875</c:v>
                </c:pt>
                <c:pt idx="34675">
                  <c:v>87.299479166666671</c:v>
                </c:pt>
                <c:pt idx="34676">
                  <c:v>87.302083333333329</c:v>
                </c:pt>
                <c:pt idx="34677">
                  <c:v>87.3046875</c:v>
                </c:pt>
                <c:pt idx="34678">
                  <c:v>87.307291666666671</c:v>
                </c:pt>
                <c:pt idx="34679">
                  <c:v>87.309895833333329</c:v>
                </c:pt>
                <c:pt idx="34680">
                  <c:v>87.3125</c:v>
                </c:pt>
                <c:pt idx="34681">
                  <c:v>87.315104166666671</c:v>
                </c:pt>
                <c:pt idx="34682">
                  <c:v>87.317708333333329</c:v>
                </c:pt>
                <c:pt idx="34683">
                  <c:v>87.3203125</c:v>
                </c:pt>
                <c:pt idx="34684">
                  <c:v>87.322916666666671</c:v>
                </c:pt>
                <c:pt idx="34685">
                  <c:v>87.325520833333329</c:v>
                </c:pt>
                <c:pt idx="34686">
                  <c:v>87.328125</c:v>
                </c:pt>
                <c:pt idx="34687">
                  <c:v>87.330729166666671</c:v>
                </c:pt>
                <c:pt idx="34688">
                  <c:v>87.333333333333329</c:v>
                </c:pt>
                <c:pt idx="34689">
                  <c:v>87.3359375</c:v>
                </c:pt>
                <c:pt idx="34690">
                  <c:v>87.338541666666671</c:v>
                </c:pt>
                <c:pt idx="34691">
                  <c:v>87.341145833333329</c:v>
                </c:pt>
                <c:pt idx="34692">
                  <c:v>87.34375</c:v>
                </c:pt>
                <c:pt idx="34693">
                  <c:v>87.346354166666671</c:v>
                </c:pt>
                <c:pt idx="34694">
                  <c:v>87.348958333333329</c:v>
                </c:pt>
                <c:pt idx="34695">
                  <c:v>87.3515625</c:v>
                </c:pt>
                <c:pt idx="34696">
                  <c:v>87.354166666666671</c:v>
                </c:pt>
                <c:pt idx="34697">
                  <c:v>87.356770833333329</c:v>
                </c:pt>
                <c:pt idx="34698">
                  <c:v>87.359375</c:v>
                </c:pt>
                <c:pt idx="34699">
                  <c:v>87.361979166666671</c:v>
                </c:pt>
                <c:pt idx="34700">
                  <c:v>87.364583333333329</c:v>
                </c:pt>
                <c:pt idx="34701">
                  <c:v>87.3671875</c:v>
                </c:pt>
                <c:pt idx="34702">
                  <c:v>87.369791666666671</c:v>
                </c:pt>
                <c:pt idx="34703">
                  <c:v>87.372395833333329</c:v>
                </c:pt>
                <c:pt idx="34704">
                  <c:v>87.375</c:v>
                </c:pt>
                <c:pt idx="34705">
                  <c:v>87.377604166666671</c:v>
                </c:pt>
                <c:pt idx="34706">
                  <c:v>87.380208333333329</c:v>
                </c:pt>
                <c:pt idx="34707">
                  <c:v>87.3828125</c:v>
                </c:pt>
                <c:pt idx="34708">
                  <c:v>87.385416666666671</c:v>
                </c:pt>
                <c:pt idx="34709">
                  <c:v>87.388020833333329</c:v>
                </c:pt>
                <c:pt idx="34710">
                  <c:v>87.390625</c:v>
                </c:pt>
                <c:pt idx="34711">
                  <c:v>87.393229166666671</c:v>
                </c:pt>
                <c:pt idx="34712">
                  <c:v>87.395833333333329</c:v>
                </c:pt>
                <c:pt idx="34713">
                  <c:v>87.3984375</c:v>
                </c:pt>
                <c:pt idx="34714">
                  <c:v>87.401041666666671</c:v>
                </c:pt>
                <c:pt idx="34715">
                  <c:v>87.403645833333329</c:v>
                </c:pt>
                <c:pt idx="34716">
                  <c:v>87.40625</c:v>
                </c:pt>
                <c:pt idx="34717">
                  <c:v>87.408854166666671</c:v>
                </c:pt>
                <c:pt idx="34718">
                  <c:v>87.411458333333329</c:v>
                </c:pt>
                <c:pt idx="34719">
                  <c:v>87.4140625</c:v>
                </c:pt>
                <c:pt idx="34720">
                  <c:v>87.416666666666671</c:v>
                </c:pt>
                <c:pt idx="34721">
                  <c:v>87.419270833333329</c:v>
                </c:pt>
                <c:pt idx="34722">
                  <c:v>87.421875</c:v>
                </c:pt>
                <c:pt idx="34723">
                  <c:v>87.424479166666671</c:v>
                </c:pt>
                <c:pt idx="34724">
                  <c:v>87.427083333333329</c:v>
                </c:pt>
                <c:pt idx="34725">
                  <c:v>87.4296875</c:v>
                </c:pt>
                <c:pt idx="34726">
                  <c:v>87.432291666666671</c:v>
                </c:pt>
                <c:pt idx="34727">
                  <c:v>87.434895833333329</c:v>
                </c:pt>
                <c:pt idx="34728">
                  <c:v>87.4375</c:v>
                </c:pt>
                <c:pt idx="34729">
                  <c:v>87.440104166666671</c:v>
                </c:pt>
                <c:pt idx="34730">
                  <c:v>87.442708333333329</c:v>
                </c:pt>
                <c:pt idx="34731">
                  <c:v>87.4453125</c:v>
                </c:pt>
                <c:pt idx="34732">
                  <c:v>87.447916666666671</c:v>
                </c:pt>
                <c:pt idx="34733">
                  <c:v>87.450520833333329</c:v>
                </c:pt>
                <c:pt idx="34734">
                  <c:v>87.453125</c:v>
                </c:pt>
                <c:pt idx="34735">
                  <c:v>87.455729166666671</c:v>
                </c:pt>
                <c:pt idx="34736">
                  <c:v>87.458333333333329</c:v>
                </c:pt>
                <c:pt idx="34737">
                  <c:v>87.4609375</c:v>
                </c:pt>
                <c:pt idx="34738">
                  <c:v>87.463541666666671</c:v>
                </c:pt>
                <c:pt idx="34739">
                  <c:v>87.466145833333329</c:v>
                </c:pt>
                <c:pt idx="34740">
                  <c:v>87.46875</c:v>
                </c:pt>
                <c:pt idx="34741">
                  <c:v>87.471354166666671</c:v>
                </c:pt>
                <c:pt idx="34742">
                  <c:v>87.473958333333329</c:v>
                </c:pt>
                <c:pt idx="34743">
                  <c:v>87.4765625</c:v>
                </c:pt>
                <c:pt idx="34744">
                  <c:v>87.479166666666671</c:v>
                </c:pt>
                <c:pt idx="34745">
                  <c:v>87.481770833333329</c:v>
                </c:pt>
                <c:pt idx="34746">
                  <c:v>87.484375</c:v>
                </c:pt>
                <c:pt idx="34747">
                  <c:v>87.486979166666671</c:v>
                </c:pt>
                <c:pt idx="34748">
                  <c:v>87.489583333333329</c:v>
                </c:pt>
                <c:pt idx="34749">
                  <c:v>87.4921875</c:v>
                </c:pt>
                <c:pt idx="34750">
                  <c:v>87.494791666666671</c:v>
                </c:pt>
                <c:pt idx="34751">
                  <c:v>87.497395833333329</c:v>
                </c:pt>
                <c:pt idx="34752">
                  <c:v>87.5</c:v>
                </c:pt>
                <c:pt idx="34753">
                  <c:v>87.502604166666671</c:v>
                </c:pt>
                <c:pt idx="34754">
                  <c:v>87.505208333333329</c:v>
                </c:pt>
                <c:pt idx="34755">
                  <c:v>87.5078125</c:v>
                </c:pt>
                <c:pt idx="34756">
                  <c:v>87.510416666666671</c:v>
                </c:pt>
                <c:pt idx="34757">
                  <c:v>87.513020833333329</c:v>
                </c:pt>
                <c:pt idx="34758">
                  <c:v>87.515625</c:v>
                </c:pt>
                <c:pt idx="34759">
                  <c:v>87.518229166666671</c:v>
                </c:pt>
                <c:pt idx="34760">
                  <c:v>87.520833333333329</c:v>
                </c:pt>
                <c:pt idx="34761">
                  <c:v>87.5234375</c:v>
                </c:pt>
                <c:pt idx="34762">
                  <c:v>87.526041666666671</c:v>
                </c:pt>
                <c:pt idx="34763">
                  <c:v>87.528645833333329</c:v>
                </c:pt>
                <c:pt idx="34764">
                  <c:v>87.53125</c:v>
                </c:pt>
                <c:pt idx="34765">
                  <c:v>87.533854166666671</c:v>
                </c:pt>
                <c:pt idx="34766">
                  <c:v>87.536458333333329</c:v>
                </c:pt>
                <c:pt idx="34767">
                  <c:v>87.5390625</c:v>
                </c:pt>
                <c:pt idx="34768">
                  <c:v>87.541666666666671</c:v>
                </c:pt>
                <c:pt idx="34769">
                  <c:v>87.544270833333329</c:v>
                </c:pt>
                <c:pt idx="34770">
                  <c:v>87.546875</c:v>
                </c:pt>
                <c:pt idx="34771">
                  <c:v>87.549479166666671</c:v>
                </c:pt>
                <c:pt idx="34772">
                  <c:v>87.552083333333329</c:v>
                </c:pt>
                <c:pt idx="34773">
                  <c:v>87.5546875</c:v>
                </c:pt>
                <c:pt idx="34774">
                  <c:v>87.557291666666671</c:v>
                </c:pt>
                <c:pt idx="34775">
                  <c:v>87.559895833333329</c:v>
                </c:pt>
                <c:pt idx="34776">
                  <c:v>87.5625</c:v>
                </c:pt>
                <c:pt idx="34777">
                  <c:v>87.565104166666671</c:v>
                </c:pt>
                <c:pt idx="34778">
                  <c:v>87.567708333333329</c:v>
                </c:pt>
                <c:pt idx="34779">
                  <c:v>87.5703125</c:v>
                </c:pt>
                <c:pt idx="34780">
                  <c:v>87.572916666666671</c:v>
                </c:pt>
                <c:pt idx="34781">
                  <c:v>87.575520833333329</c:v>
                </c:pt>
                <c:pt idx="34782">
                  <c:v>87.578125</c:v>
                </c:pt>
                <c:pt idx="34783">
                  <c:v>87.580729166666671</c:v>
                </c:pt>
                <c:pt idx="34784">
                  <c:v>87.583333333333329</c:v>
                </c:pt>
                <c:pt idx="34785">
                  <c:v>87.5859375</c:v>
                </c:pt>
                <c:pt idx="34786">
                  <c:v>87.588541666666671</c:v>
                </c:pt>
                <c:pt idx="34787">
                  <c:v>87.591145833333329</c:v>
                </c:pt>
                <c:pt idx="34788">
                  <c:v>87.59375</c:v>
                </c:pt>
                <c:pt idx="34789">
                  <c:v>87.596354166666671</c:v>
                </c:pt>
                <c:pt idx="34790">
                  <c:v>87.598958333333329</c:v>
                </c:pt>
                <c:pt idx="34791">
                  <c:v>87.6015625</c:v>
                </c:pt>
                <c:pt idx="34792">
                  <c:v>87.604166666666671</c:v>
                </c:pt>
                <c:pt idx="34793">
                  <c:v>87.606770833333329</c:v>
                </c:pt>
                <c:pt idx="34794">
                  <c:v>87.609375</c:v>
                </c:pt>
                <c:pt idx="34795">
                  <c:v>87.611979166666671</c:v>
                </c:pt>
                <c:pt idx="34796">
                  <c:v>87.614583333333329</c:v>
                </c:pt>
                <c:pt idx="34797">
                  <c:v>87.6171875</c:v>
                </c:pt>
                <c:pt idx="34798">
                  <c:v>87.619791666666671</c:v>
                </c:pt>
                <c:pt idx="34799">
                  <c:v>87.622395833333329</c:v>
                </c:pt>
                <c:pt idx="34800">
                  <c:v>87.625</c:v>
                </c:pt>
                <c:pt idx="34801">
                  <c:v>87.627604166666671</c:v>
                </c:pt>
                <c:pt idx="34802">
                  <c:v>87.630208333333329</c:v>
                </c:pt>
                <c:pt idx="34803">
                  <c:v>87.6328125</c:v>
                </c:pt>
                <c:pt idx="34804">
                  <c:v>87.635416666666671</c:v>
                </c:pt>
                <c:pt idx="34805">
                  <c:v>87.638020833333329</c:v>
                </c:pt>
                <c:pt idx="34806">
                  <c:v>87.640625</c:v>
                </c:pt>
                <c:pt idx="34807">
                  <c:v>87.643229166666671</c:v>
                </c:pt>
                <c:pt idx="34808">
                  <c:v>87.645833333333329</c:v>
                </c:pt>
                <c:pt idx="34809">
                  <c:v>87.6484375</c:v>
                </c:pt>
                <c:pt idx="34810">
                  <c:v>87.651041666666671</c:v>
                </c:pt>
                <c:pt idx="34811">
                  <c:v>87.653645833333329</c:v>
                </c:pt>
                <c:pt idx="34812">
                  <c:v>87.65625</c:v>
                </c:pt>
                <c:pt idx="34813">
                  <c:v>87.658854166666671</c:v>
                </c:pt>
                <c:pt idx="34814">
                  <c:v>87.661458333333329</c:v>
                </c:pt>
                <c:pt idx="34815">
                  <c:v>87.6640625</c:v>
                </c:pt>
                <c:pt idx="34816">
                  <c:v>87.666666666666671</c:v>
                </c:pt>
                <c:pt idx="34817">
                  <c:v>87.669270833333329</c:v>
                </c:pt>
                <c:pt idx="34818">
                  <c:v>87.671875</c:v>
                </c:pt>
                <c:pt idx="34819">
                  <c:v>87.674479166666671</c:v>
                </c:pt>
                <c:pt idx="34820">
                  <c:v>87.677083333333329</c:v>
                </c:pt>
                <c:pt idx="34821">
                  <c:v>87.6796875</c:v>
                </c:pt>
                <c:pt idx="34822">
                  <c:v>87.682291666666671</c:v>
                </c:pt>
                <c:pt idx="34823">
                  <c:v>87.684895833333329</c:v>
                </c:pt>
                <c:pt idx="34824">
                  <c:v>87.6875</c:v>
                </c:pt>
                <c:pt idx="34825">
                  <c:v>87.690104166666671</c:v>
                </c:pt>
                <c:pt idx="34826">
                  <c:v>87.692708333333329</c:v>
                </c:pt>
                <c:pt idx="34827">
                  <c:v>87.6953125</c:v>
                </c:pt>
                <c:pt idx="34828">
                  <c:v>87.697916666666671</c:v>
                </c:pt>
                <c:pt idx="34829">
                  <c:v>87.700520833333329</c:v>
                </c:pt>
                <c:pt idx="34830">
                  <c:v>87.703125</c:v>
                </c:pt>
                <c:pt idx="34831">
                  <c:v>87.705729166666671</c:v>
                </c:pt>
                <c:pt idx="34832">
                  <c:v>87.708333333333329</c:v>
                </c:pt>
                <c:pt idx="34833">
                  <c:v>87.7109375</c:v>
                </c:pt>
                <c:pt idx="34834">
                  <c:v>87.713541666666671</c:v>
                </c:pt>
                <c:pt idx="34835">
                  <c:v>87.716145833333329</c:v>
                </c:pt>
                <c:pt idx="34836">
                  <c:v>87.71875</c:v>
                </c:pt>
                <c:pt idx="34837">
                  <c:v>87.721354166666671</c:v>
                </c:pt>
                <c:pt idx="34838">
                  <c:v>87.723958333333329</c:v>
                </c:pt>
                <c:pt idx="34839">
                  <c:v>87.7265625</c:v>
                </c:pt>
                <c:pt idx="34840">
                  <c:v>87.729166666666671</c:v>
                </c:pt>
                <c:pt idx="34841">
                  <c:v>87.731770833333329</c:v>
                </c:pt>
                <c:pt idx="34842">
                  <c:v>87.734375</c:v>
                </c:pt>
                <c:pt idx="34843">
                  <c:v>87.736979166666671</c:v>
                </c:pt>
                <c:pt idx="34844">
                  <c:v>87.739583333333329</c:v>
                </c:pt>
                <c:pt idx="34845">
                  <c:v>87.7421875</c:v>
                </c:pt>
                <c:pt idx="34846">
                  <c:v>87.744791666666671</c:v>
                </c:pt>
                <c:pt idx="34847">
                  <c:v>87.747395833333329</c:v>
                </c:pt>
                <c:pt idx="34848">
                  <c:v>87.75</c:v>
                </c:pt>
                <c:pt idx="34849">
                  <c:v>87.752604166666671</c:v>
                </c:pt>
                <c:pt idx="34850">
                  <c:v>87.755208333333329</c:v>
                </c:pt>
                <c:pt idx="34851">
                  <c:v>87.7578125</c:v>
                </c:pt>
                <c:pt idx="34852">
                  <c:v>87.760416666666671</c:v>
                </c:pt>
                <c:pt idx="34853">
                  <c:v>87.763020833333329</c:v>
                </c:pt>
                <c:pt idx="34854">
                  <c:v>87.765625</c:v>
                </c:pt>
                <c:pt idx="34855">
                  <c:v>87.768229166666671</c:v>
                </c:pt>
                <c:pt idx="34856">
                  <c:v>87.770833333333329</c:v>
                </c:pt>
                <c:pt idx="34857">
                  <c:v>87.7734375</c:v>
                </c:pt>
                <c:pt idx="34858">
                  <c:v>87.776041666666671</c:v>
                </c:pt>
                <c:pt idx="34859">
                  <c:v>87.778645833333329</c:v>
                </c:pt>
                <c:pt idx="34860">
                  <c:v>87.78125</c:v>
                </c:pt>
                <c:pt idx="34861">
                  <c:v>87.783854166666671</c:v>
                </c:pt>
                <c:pt idx="34862">
                  <c:v>87.786458333333329</c:v>
                </c:pt>
                <c:pt idx="34863">
                  <c:v>87.7890625</c:v>
                </c:pt>
                <c:pt idx="34864">
                  <c:v>87.791666666666671</c:v>
                </c:pt>
                <c:pt idx="34865">
                  <c:v>87.794270833333329</c:v>
                </c:pt>
                <c:pt idx="34866">
                  <c:v>87.796875</c:v>
                </c:pt>
                <c:pt idx="34867">
                  <c:v>87.799479166666671</c:v>
                </c:pt>
                <c:pt idx="34868">
                  <c:v>87.802083333333329</c:v>
                </c:pt>
                <c:pt idx="34869">
                  <c:v>87.8046875</c:v>
                </c:pt>
                <c:pt idx="34870">
                  <c:v>87.807291666666671</c:v>
                </c:pt>
                <c:pt idx="34871">
                  <c:v>87.809895833333329</c:v>
                </c:pt>
                <c:pt idx="34872">
                  <c:v>87.8125</c:v>
                </c:pt>
                <c:pt idx="34873">
                  <c:v>87.815104166666671</c:v>
                </c:pt>
                <c:pt idx="34874">
                  <c:v>87.817708333333329</c:v>
                </c:pt>
                <c:pt idx="34875">
                  <c:v>87.8203125</c:v>
                </c:pt>
                <c:pt idx="34876">
                  <c:v>87.822916666666671</c:v>
                </c:pt>
                <c:pt idx="34877">
                  <c:v>87.825520833333329</c:v>
                </c:pt>
                <c:pt idx="34878">
                  <c:v>87.828125</c:v>
                </c:pt>
                <c:pt idx="34879">
                  <c:v>87.830729166666671</c:v>
                </c:pt>
                <c:pt idx="34880">
                  <c:v>87.833333333333329</c:v>
                </c:pt>
                <c:pt idx="34881">
                  <c:v>87.8359375</c:v>
                </c:pt>
                <c:pt idx="34882">
                  <c:v>87.838541666666671</c:v>
                </c:pt>
                <c:pt idx="34883">
                  <c:v>87.841145833333329</c:v>
                </c:pt>
                <c:pt idx="34884">
                  <c:v>87.84375</c:v>
                </c:pt>
                <c:pt idx="34885">
                  <c:v>87.846354166666671</c:v>
                </c:pt>
                <c:pt idx="34886">
                  <c:v>87.848958333333329</c:v>
                </c:pt>
                <c:pt idx="34887">
                  <c:v>87.8515625</c:v>
                </c:pt>
                <c:pt idx="34888">
                  <c:v>87.854166666666671</c:v>
                </c:pt>
                <c:pt idx="34889">
                  <c:v>87.856770833333329</c:v>
                </c:pt>
                <c:pt idx="34890">
                  <c:v>87.859375</c:v>
                </c:pt>
                <c:pt idx="34891">
                  <c:v>87.861979166666671</c:v>
                </c:pt>
                <c:pt idx="34892">
                  <c:v>87.864583333333329</c:v>
                </c:pt>
                <c:pt idx="34893">
                  <c:v>87.8671875</c:v>
                </c:pt>
                <c:pt idx="34894">
                  <c:v>87.869791666666671</c:v>
                </c:pt>
                <c:pt idx="34895">
                  <c:v>87.872395833333329</c:v>
                </c:pt>
                <c:pt idx="34896">
                  <c:v>87.875</c:v>
                </c:pt>
                <c:pt idx="34897">
                  <c:v>87.877604166666671</c:v>
                </c:pt>
                <c:pt idx="34898">
                  <c:v>87.880208333333329</c:v>
                </c:pt>
                <c:pt idx="34899">
                  <c:v>87.8828125</c:v>
                </c:pt>
                <c:pt idx="34900">
                  <c:v>87.885416666666671</c:v>
                </c:pt>
                <c:pt idx="34901">
                  <c:v>87.888020833333329</c:v>
                </c:pt>
                <c:pt idx="34902">
                  <c:v>87.890625</c:v>
                </c:pt>
                <c:pt idx="34903">
                  <c:v>87.893229166666671</c:v>
                </c:pt>
                <c:pt idx="34904">
                  <c:v>87.895833333333329</c:v>
                </c:pt>
                <c:pt idx="34905">
                  <c:v>87.8984375</c:v>
                </c:pt>
                <c:pt idx="34906">
                  <c:v>87.901041666666671</c:v>
                </c:pt>
                <c:pt idx="34907">
                  <c:v>87.903645833333329</c:v>
                </c:pt>
                <c:pt idx="34908">
                  <c:v>87.90625</c:v>
                </c:pt>
                <c:pt idx="34909">
                  <c:v>87.908854166666671</c:v>
                </c:pt>
                <c:pt idx="34910">
                  <c:v>87.911458333333329</c:v>
                </c:pt>
                <c:pt idx="34911">
                  <c:v>87.9140625</c:v>
                </c:pt>
                <c:pt idx="34912">
                  <c:v>87.916666666666671</c:v>
                </c:pt>
                <c:pt idx="34913">
                  <c:v>87.919270833333329</c:v>
                </c:pt>
                <c:pt idx="34914">
                  <c:v>87.921875</c:v>
                </c:pt>
                <c:pt idx="34915">
                  <c:v>87.924479166666671</c:v>
                </c:pt>
                <c:pt idx="34916">
                  <c:v>87.927083333333329</c:v>
                </c:pt>
                <c:pt idx="34917">
                  <c:v>87.9296875</c:v>
                </c:pt>
                <c:pt idx="34918">
                  <c:v>87.932291666666671</c:v>
                </c:pt>
                <c:pt idx="34919">
                  <c:v>87.934895833333329</c:v>
                </c:pt>
                <c:pt idx="34920">
                  <c:v>87.9375</c:v>
                </c:pt>
                <c:pt idx="34921">
                  <c:v>87.940104166666671</c:v>
                </c:pt>
                <c:pt idx="34922">
                  <c:v>87.942708333333329</c:v>
                </c:pt>
                <c:pt idx="34923">
                  <c:v>87.9453125</c:v>
                </c:pt>
                <c:pt idx="34924">
                  <c:v>87.947916666666671</c:v>
                </c:pt>
                <c:pt idx="34925">
                  <c:v>87.950520833333329</c:v>
                </c:pt>
                <c:pt idx="34926">
                  <c:v>87.953125</c:v>
                </c:pt>
                <c:pt idx="34927">
                  <c:v>87.955729166666671</c:v>
                </c:pt>
                <c:pt idx="34928">
                  <c:v>87.958333333333329</c:v>
                </c:pt>
                <c:pt idx="34929">
                  <c:v>87.9609375</c:v>
                </c:pt>
                <c:pt idx="34930">
                  <c:v>87.963541666666671</c:v>
                </c:pt>
                <c:pt idx="34931">
                  <c:v>87.966145833333329</c:v>
                </c:pt>
                <c:pt idx="34932">
                  <c:v>87.96875</c:v>
                </c:pt>
                <c:pt idx="34933">
                  <c:v>87.971354166666671</c:v>
                </c:pt>
                <c:pt idx="34934">
                  <c:v>87.973958333333329</c:v>
                </c:pt>
                <c:pt idx="34935">
                  <c:v>87.9765625</c:v>
                </c:pt>
                <c:pt idx="34936">
                  <c:v>87.979166666666671</c:v>
                </c:pt>
                <c:pt idx="34937">
                  <c:v>87.981770833333329</c:v>
                </c:pt>
                <c:pt idx="34938">
                  <c:v>87.984375</c:v>
                </c:pt>
                <c:pt idx="34939">
                  <c:v>87.986979166666671</c:v>
                </c:pt>
                <c:pt idx="34940">
                  <c:v>87.989583333333329</c:v>
                </c:pt>
                <c:pt idx="34941">
                  <c:v>87.9921875</c:v>
                </c:pt>
                <c:pt idx="34942">
                  <c:v>87.994791666666671</c:v>
                </c:pt>
                <c:pt idx="34943">
                  <c:v>87.997395833333329</c:v>
                </c:pt>
                <c:pt idx="34944">
                  <c:v>88</c:v>
                </c:pt>
                <c:pt idx="34945">
                  <c:v>88.002604166666671</c:v>
                </c:pt>
                <c:pt idx="34946">
                  <c:v>88.005208333333329</c:v>
                </c:pt>
                <c:pt idx="34947">
                  <c:v>88.0078125</c:v>
                </c:pt>
                <c:pt idx="34948">
                  <c:v>88.010416666666671</c:v>
                </c:pt>
                <c:pt idx="34949">
                  <c:v>88.013020833333329</c:v>
                </c:pt>
                <c:pt idx="34950">
                  <c:v>88.015625</c:v>
                </c:pt>
                <c:pt idx="34951">
                  <c:v>88.018229166666671</c:v>
                </c:pt>
                <c:pt idx="34952">
                  <c:v>88.020833333333329</c:v>
                </c:pt>
                <c:pt idx="34953">
                  <c:v>88.0234375</c:v>
                </c:pt>
                <c:pt idx="34954">
                  <c:v>88.026041666666671</c:v>
                </c:pt>
                <c:pt idx="34955">
                  <c:v>88.028645833333329</c:v>
                </c:pt>
                <c:pt idx="34956">
                  <c:v>88.03125</c:v>
                </c:pt>
                <c:pt idx="34957">
                  <c:v>88.033854166666671</c:v>
                </c:pt>
                <c:pt idx="34958">
                  <c:v>88.036458333333329</c:v>
                </c:pt>
                <c:pt idx="34959">
                  <c:v>88.0390625</c:v>
                </c:pt>
                <c:pt idx="34960">
                  <c:v>88.041666666666671</c:v>
                </c:pt>
                <c:pt idx="34961">
                  <c:v>88.044270833333329</c:v>
                </c:pt>
                <c:pt idx="34962">
                  <c:v>88.046875</c:v>
                </c:pt>
                <c:pt idx="34963">
                  <c:v>88.049479166666671</c:v>
                </c:pt>
                <c:pt idx="34964">
                  <c:v>88.052083333333329</c:v>
                </c:pt>
                <c:pt idx="34965">
                  <c:v>88.0546875</c:v>
                </c:pt>
                <c:pt idx="34966">
                  <c:v>88.057291666666671</c:v>
                </c:pt>
                <c:pt idx="34967">
                  <c:v>88.059895833333329</c:v>
                </c:pt>
                <c:pt idx="34968">
                  <c:v>88.0625</c:v>
                </c:pt>
                <c:pt idx="34969">
                  <c:v>88.065104166666671</c:v>
                </c:pt>
                <c:pt idx="34970">
                  <c:v>88.067708333333329</c:v>
                </c:pt>
                <c:pt idx="34971">
                  <c:v>88.0703125</c:v>
                </c:pt>
                <c:pt idx="34972">
                  <c:v>88.072916666666671</c:v>
                </c:pt>
                <c:pt idx="34973">
                  <c:v>88.075520833333329</c:v>
                </c:pt>
                <c:pt idx="34974">
                  <c:v>88.078125</c:v>
                </c:pt>
                <c:pt idx="34975">
                  <c:v>88.080729166666671</c:v>
                </c:pt>
                <c:pt idx="34976">
                  <c:v>88.083333333333329</c:v>
                </c:pt>
                <c:pt idx="34977">
                  <c:v>88.0859375</c:v>
                </c:pt>
                <c:pt idx="34978">
                  <c:v>88.088541666666671</c:v>
                </c:pt>
                <c:pt idx="34979">
                  <c:v>88.091145833333329</c:v>
                </c:pt>
                <c:pt idx="34980">
                  <c:v>88.09375</c:v>
                </c:pt>
                <c:pt idx="34981">
                  <c:v>88.096354166666671</c:v>
                </c:pt>
                <c:pt idx="34982">
                  <c:v>88.098958333333329</c:v>
                </c:pt>
                <c:pt idx="34983">
                  <c:v>88.1015625</c:v>
                </c:pt>
                <c:pt idx="34984">
                  <c:v>88.104166666666671</c:v>
                </c:pt>
                <c:pt idx="34985">
                  <c:v>88.106770833333329</c:v>
                </c:pt>
                <c:pt idx="34986">
                  <c:v>88.109375</c:v>
                </c:pt>
                <c:pt idx="34987">
                  <c:v>88.111979166666671</c:v>
                </c:pt>
                <c:pt idx="34988">
                  <c:v>88.114583333333329</c:v>
                </c:pt>
                <c:pt idx="34989">
                  <c:v>88.1171875</c:v>
                </c:pt>
                <c:pt idx="34990">
                  <c:v>88.119791666666671</c:v>
                </c:pt>
                <c:pt idx="34991">
                  <c:v>88.122395833333329</c:v>
                </c:pt>
                <c:pt idx="34992">
                  <c:v>88.125</c:v>
                </c:pt>
                <c:pt idx="34993">
                  <c:v>88.127604166666671</c:v>
                </c:pt>
                <c:pt idx="34994">
                  <c:v>88.130208333333329</c:v>
                </c:pt>
                <c:pt idx="34995">
                  <c:v>88.1328125</c:v>
                </c:pt>
                <c:pt idx="34996">
                  <c:v>88.135416666666671</c:v>
                </c:pt>
                <c:pt idx="34997">
                  <c:v>88.138020833333329</c:v>
                </c:pt>
                <c:pt idx="34998">
                  <c:v>88.140625</c:v>
                </c:pt>
                <c:pt idx="34999">
                  <c:v>88.143229166666671</c:v>
                </c:pt>
                <c:pt idx="35000">
                  <c:v>88.145833333333329</c:v>
                </c:pt>
                <c:pt idx="35001">
                  <c:v>88.1484375</c:v>
                </c:pt>
                <c:pt idx="35002">
                  <c:v>88.151041666666671</c:v>
                </c:pt>
                <c:pt idx="35003">
                  <c:v>88.153645833333329</c:v>
                </c:pt>
                <c:pt idx="35004">
                  <c:v>88.15625</c:v>
                </c:pt>
                <c:pt idx="35005">
                  <c:v>88.158854166666671</c:v>
                </c:pt>
                <c:pt idx="35006">
                  <c:v>88.161458333333329</c:v>
                </c:pt>
                <c:pt idx="35007">
                  <c:v>88.1640625</c:v>
                </c:pt>
                <c:pt idx="35008">
                  <c:v>88.166666666666671</c:v>
                </c:pt>
                <c:pt idx="35009">
                  <c:v>88.169270833333329</c:v>
                </c:pt>
                <c:pt idx="35010">
                  <c:v>88.171875</c:v>
                </c:pt>
                <c:pt idx="35011">
                  <c:v>88.174479166666671</c:v>
                </c:pt>
                <c:pt idx="35012">
                  <c:v>88.177083333333329</c:v>
                </c:pt>
                <c:pt idx="35013">
                  <c:v>88.1796875</c:v>
                </c:pt>
                <c:pt idx="35014">
                  <c:v>88.182291666666671</c:v>
                </c:pt>
                <c:pt idx="35015">
                  <c:v>88.184895833333329</c:v>
                </c:pt>
                <c:pt idx="35016">
                  <c:v>88.1875</c:v>
                </c:pt>
                <c:pt idx="35017">
                  <c:v>88.190104166666671</c:v>
                </c:pt>
                <c:pt idx="35018">
                  <c:v>88.192708333333329</c:v>
                </c:pt>
                <c:pt idx="35019">
                  <c:v>88.1953125</c:v>
                </c:pt>
                <c:pt idx="35020">
                  <c:v>88.197916666666671</c:v>
                </c:pt>
                <c:pt idx="35021">
                  <c:v>88.200520833333329</c:v>
                </c:pt>
                <c:pt idx="35022">
                  <c:v>88.203125</c:v>
                </c:pt>
                <c:pt idx="35023">
                  <c:v>88.205729166666671</c:v>
                </c:pt>
                <c:pt idx="35024">
                  <c:v>88.208333333333329</c:v>
                </c:pt>
                <c:pt idx="35025">
                  <c:v>88.2109375</c:v>
                </c:pt>
                <c:pt idx="35026">
                  <c:v>88.213541666666671</c:v>
                </c:pt>
                <c:pt idx="35027">
                  <c:v>88.216145833333329</c:v>
                </c:pt>
                <c:pt idx="35028">
                  <c:v>88.21875</c:v>
                </c:pt>
                <c:pt idx="35029">
                  <c:v>88.221354166666671</c:v>
                </c:pt>
                <c:pt idx="35030">
                  <c:v>88.223958333333329</c:v>
                </c:pt>
                <c:pt idx="35031">
                  <c:v>88.2265625</c:v>
                </c:pt>
                <c:pt idx="35032">
                  <c:v>88.229166666666671</c:v>
                </c:pt>
                <c:pt idx="35033">
                  <c:v>88.231770833333329</c:v>
                </c:pt>
                <c:pt idx="35034">
                  <c:v>88.234375</c:v>
                </c:pt>
                <c:pt idx="35035">
                  <c:v>88.236979166666671</c:v>
                </c:pt>
                <c:pt idx="35036">
                  <c:v>88.239583333333329</c:v>
                </c:pt>
                <c:pt idx="35037">
                  <c:v>88.2421875</c:v>
                </c:pt>
                <c:pt idx="35038">
                  <c:v>88.244791666666671</c:v>
                </c:pt>
                <c:pt idx="35039">
                  <c:v>88.247395833333329</c:v>
                </c:pt>
                <c:pt idx="35040">
                  <c:v>88.25</c:v>
                </c:pt>
                <c:pt idx="35041">
                  <c:v>88.252604166666671</c:v>
                </c:pt>
                <c:pt idx="35042">
                  <c:v>88.255208333333329</c:v>
                </c:pt>
                <c:pt idx="35043">
                  <c:v>88.2578125</c:v>
                </c:pt>
                <c:pt idx="35044">
                  <c:v>88.260416666666671</c:v>
                </c:pt>
                <c:pt idx="35045">
                  <c:v>88.263020833333329</c:v>
                </c:pt>
                <c:pt idx="35046">
                  <c:v>88.265625</c:v>
                </c:pt>
                <c:pt idx="35047">
                  <c:v>88.268229166666671</c:v>
                </c:pt>
                <c:pt idx="35048">
                  <c:v>88.270833333333329</c:v>
                </c:pt>
                <c:pt idx="35049">
                  <c:v>88.2734375</c:v>
                </c:pt>
                <c:pt idx="35050">
                  <c:v>88.276041666666671</c:v>
                </c:pt>
                <c:pt idx="35051">
                  <c:v>88.278645833333329</c:v>
                </c:pt>
                <c:pt idx="35052">
                  <c:v>88.28125</c:v>
                </c:pt>
                <c:pt idx="35053">
                  <c:v>88.283854166666671</c:v>
                </c:pt>
                <c:pt idx="35054">
                  <c:v>88.286458333333329</c:v>
                </c:pt>
                <c:pt idx="35055">
                  <c:v>88.2890625</c:v>
                </c:pt>
                <c:pt idx="35056">
                  <c:v>88.291666666666671</c:v>
                </c:pt>
                <c:pt idx="35057">
                  <c:v>88.294270833333329</c:v>
                </c:pt>
                <c:pt idx="35058">
                  <c:v>88.296875</c:v>
                </c:pt>
                <c:pt idx="35059">
                  <c:v>88.299479166666671</c:v>
                </c:pt>
                <c:pt idx="35060">
                  <c:v>88.302083333333329</c:v>
                </c:pt>
                <c:pt idx="35061">
                  <c:v>88.3046875</c:v>
                </c:pt>
                <c:pt idx="35062">
                  <c:v>88.307291666666671</c:v>
                </c:pt>
                <c:pt idx="35063">
                  <c:v>88.309895833333329</c:v>
                </c:pt>
                <c:pt idx="35064">
                  <c:v>88.3125</c:v>
                </c:pt>
                <c:pt idx="35065">
                  <c:v>88.315104166666671</c:v>
                </c:pt>
                <c:pt idx="35066">
                  <c:v>88.317708333333329</c:v>
                </c:pt>
                <c:pt idx="35067">
                  <c:v>88.3203125</c:v>
                </c:pt>
                <c:pt idx="35068">
                  <c:v>88.322916666666671</c:v>
                </c:pt>
                <c:pt idx="35069">
                  <c:v>88.325520833333329</c:v>
                </c:pt>
                <c:pt idx="35070">
                  <c:v>88.328125</c:v>
                </c:pt>
                <c:pt idx="35071">
                  <c:v>88.330729166666671</c:v>
                </c:pt>
                <c:pt idx="35072">
                  <c:v>88.333333333333329</c:v>
                </c:pt>
                <c:pt idx="35073">
                  <c:v>88.3359375</c:v>
                </c:pt>
                <c:pt idx="35074">
                  <c:v>88.338541666666671</c:v>
                </c:pt>
                <c:pt idx="35075">
                  <c:v>88.341145833333329</c:v>
                </c:pt>
                <c:pt idx="35076">
                  <c:v>88.34375</c:v>
                </c:pt>
                <c:pt idx="35077">
                  <c:v>88.346354166666671</c:v>
                </c:pt>
                <c:pt idx="35078">
                  <c:v>88.348958333333329</c:v>
                </c:pt>
                <c:pt idx="35079">
                  <c:v>88.3515625</c:v>
                </c:pt>
                <c:pt idx="35080">
                  <c:v>88.354166666666671</c:v>
                </c:pt>
                <c:pt idx="35081">
                  <c:v>88.356770833333329</c:v>
                </c:pt>
                <c:pt idx="35082">
                  <c:v>88.359375</c:v>
                </c:pt>
                <c:pt idx="35083">
                  <c:v>88.361979166666671</c:v>
                </c:pt>
                <c:pt idx="35084">
                  <c:v>88.364583333333329</c:v>
                </c:pt>
                <c:pt idx="35085">
                  <c:v>88.3671875</c:v>
                </c:pt>
                <c:pt idx="35086">
                  <c:v>88.369791666666671</c:v>
                </c:pt>
                <c:pt idx="35087">
                  <c:v>88.372395833333329</c:v>
                </c:pt>
                <c:pt idx="35088">
                  <c:v>88.375</c:v>
                </c:pt>
                <c:pt idx="35089">
                  <c:v>88.377604166666671</c:v>
                </c:pt>
                <c:pt idx="35090">
                  <c:v>88.380208333333329</c:v>
                </c:pt>
                <c:pt idx="35091">
                  <c:v>88.3828125</c:v>
                </c:pt>
                <c:pt idx="35092">
                  <c:v>88.385416666666671</c:v>
                </c:pt>
                <c:pt idx="35093">
                  <c:v>88.388020833333329</c:v>
                </c:pt>
                <c:pt idx="35094">
                  <c:v>88.390625</c:v>
                </c:pt>
                <c:pt idx="35095">
                  <c:v>88.393229166666671</c:v>
                </c:pt>
                <c:pt idx="35096">
                  <c:v>88.395833333333329</c:v>
                </c:pt>
                <c:pt idx="35097">
                  <c:v>88.3984375</c:v>
                </c:pt>
                <c:pt idx="35098">
                  <c:v>88.401041666666671</c:v>
                </c:pt>
                <c:pt idx="35099">
                  <c:v>88.403645833333329</c:v>
                </c:pt>
                <c:pt idx="35100">
                  <c:v>88.40625</c:v>
                </c:pt>
                <c:pt idx="35101">
                  <c:v>88.408854166666671</c:v>
                </c:pt>
                <c:pt idx="35102">
                  <c:v>88.411458333333329</c:v>
                </c:pt>
                <c:pt idx="35103">
                  <c:v>88.4140625</c:v>
                </c:pt>
                <c:pt idx="35104">
                  <c:v>88.416666666666671</c:v>
                </c:pt>
                <c:pt idx="35105">
                  <c:v>88.419270833333329</c:v>
                </c:pt>
                <c:pt idx="35106">
                  <c:v>88.421875</c:v>
                </c:pt>
                <c:pt idx="35107">
                  <c:v>88.424479166666671</c:v>
                </c:pt>
                <c:pt idx="35108">
                  <c:v>88.427083333333329</c:v>
                </c:pt>
                <c:pt idx="35109">
                  <c:v>88.4296875</c:v>
                </c:pt>
                <c:pt idx="35110">
                  <c:v>88.432291666666671</c:v>
                </c:pt>
                <c:pt idx="35111">
                  <c:v>88.434895833333329</c:v>
                </c:pt>
                <c:pt idx="35112">
                  <c:v>88.4375</c:v>
                </c:pt>
                <c:pt idx="35113">
                  <c:v>88.440104166666671</c:v>
                </c:pt>
                <c:pt idx="35114">
                  <c:v>88.442708333333329</c:v>
                </c:pt>
                <c:pt idx="35115">
                  <c:v>88.4453125</c:v>
                </c:pt>
                <c:pt idx="35116">
                  <c:v>88.447916666666671</c:v>
                </c:pt>
                <c:pt idx="35117">
                  <c:v>88.450520833333329</c:v>
                </c:pt>
                <c:pt idx="35118">
                  <c:v>88.453125</c:v>
                </c:pt>
                <c:pt idx="35119">
                  <c:v>88.455729166666671</c:v>
                </c:pt>
                <c:pt idx="35120">
                  <c:v>88.458333333333329</c:v>
                </c:pt>
                <c:pt idx="35121">
                  <c:v>88.4609375</c:v>
                </c:pt>
                <c:pt idx="35122">
                  <c:v>88.463541666666671</c:v>
                </c:pt>
                <c:pt idx="35123">
                  <c:v>88.466145833333329</c:v>
                </c:pt>
                <c:pt idx="35124">
                  <c:v>88.46875</c:v>
                </c:pt>
                <c:pt idx="35125">
                  <c:v>88.471354166666671</c:v>
                </c:pt>
                <c:pt idx="35126">
                  <c:v>88.473958333333329</c:v>
                </c:pt>
                <c:pt idx="35127">
                  <c:v>88.4765625</c:v>
                </c:pt>
                <c:pt idx="35128">
                  <c:v>88.479166666666671</c:v>
                </c:pt>
                <c:pt idx="35129">
                  <c:v>88.481770833333329</c:v>
                </c:pt>
                <c:pt idx="35130">
                  <c:v>88.484375</c:v>
                </c:pt>
                <c:pt idx="35131">
                  <c:v>88.486979166666671</c:v>
                </c:pt>
                <c:pt idx="35132">
                  <c:v>88.489583333333329</c:v>
                </c:pt>
                <c:pt idx="35133">
                  <c:v>88.4921875</c:v>
                </c:pt>
                <c:pt idx="35134">
                  <c:v>88.494791666666671</c:v>
                </c:pt>
                <c:pt idx="35135">
                  <c:v>88.497395833333329</c:v>
                </c:pt>
                <c:pt idx="35136">
                  <c:v>88.5</c:v>
                </c:pt>
                <c:pt idx="35137">
                  <c:v>88.502604166666671</c:v>
                </c:pt>
                <c:pt idx="35138">
                  <c:v>88.505208333333329</c:v>
                </c:pt>
                <c:pt idx="35139">
                  <c:v>88.5078125</c:v>
                </c:pt>
                <c:pt idx="35140">
                  <c:v>88.510416666666671</c:v>
                </c:pt>
                <c:pt idx="35141">
                  <c:v>88.513020833333329</c:v>
                </c:pt>
                <c:pt idx="35142">
                  <c:v>88.515625</c:v>
                </c:pt>
                <c:pt idx="35143">
                  <c:v>88.518229166666671</c:v>
                </c:pt>
                <c:pt idx="35144">
                  <c:v>88.520833333333329</c:v>
                </c:pt>
                <c:pt idx="35145">
                  <c:v>88.5234375</c:v>
                </c:pt>
                <c:pt idx="35146">
                  <c:v>88.526041666666671</c:v>
                </c:pt>
                <c:pt idx="35147">
                  <c:v>88.528645833333329</c:v>
                </c:pt>
                <c:pt idx="35148">
                  <c:v>88.53125</c:v>
                </c:pt>
                <c:pt idx="35149">
                  <c:v>88.533854166666671</c:v>
                </c:pt>
                <c:pt idx="35150">
                  <c:v>88.536458333333329</c:v>
                </c:pt>
                <c:pt idx="35151">
                  <c:v>88.5390625</c:v>
                </c:pt>
                <c:pt idx="35152">
                  <c:v>88.541666666666671</c:v>
                </c:pt>
                <c:pt idx="35153">
                  <c:v>88.544270833333329</c:v>
                </c:pt>
                <c:pt idx="35154">
                  <c:v>88.546875</c:v>
                </c:pt>
                <c:pt idx="35155">
                  <c:v>88.549479166666671</c:v>
                </c:pt>
                <c:pt idx="35156">
                  <c:v>88.552083333333329</c:v>
                </c:pt>
                <c:pt idx="35157">
                  <c:v>88.5546875</c:v>
                </c:pt>
                <c:pt idx="35158">
                  <c:v>88.557291666666671</c:v>
                </c:pt>
                <c:pt idx="35159">
                  <c:v>88.559895833333329</c:v>
                </c:pt>
                <c:pt idx="35160">
                  <c:v>88.5625</c:v>
                </c:pt>
                <c:pt idx="35161">
                  <c:v>88.565104166666671</c:v>
                </c:pt>
                <c:pt idx="35162">
                  <c:v>88.567708333333329</c:v>
                </c:pt>
                <c:pt idx="35163">
                  <c:v>88.5703125</c:v>
                </c:pt>
                <c:pt idx="35164">
                  <c:v>88.572916666666671</c:v>
                </c:pt>
                <c:pt idx="35165">
                  <c:v>88.575520833333329</c:v>
                </c:pt>
                <c:pt idx="35166">
                  <c:v>88.578125</c:v>
                </c:pt>
                <c:pt idx="35167">
                  <c:v>88.580729166666671</c:v>
                </c:pt>
                <c:pt idx="35168">
                  <c:v>88.583333333333329</c:v>
                </c:pt>
                <c:pt idx="35169">
                  <c:v>88.5859375</c:v>
                </c:pt>
                <c:pt idx="35170">
                  <c:v>88.588541666666671</c:v>
                </c:pt>
                <c:pt idx="35171">
                  <c:v>88.591145833333329</c:v>
                </c:pt>
                <c:pt idx="35172">
                  <c:v>88.59375</c:v>
                </c:pt>
                <c:pt idx="35173">
                  <c:v>88.596354166666671</c:v>
                </c:pt>
                <c:pt idx="35174">
                  <c:v>88.598958333333329</c:v>
                </c:pt>
                <c:pt idx="35175">
                  <c:v>88.6015625</c:v>
                </c:pt>
                <c:pt idx="35176">
                  <c:v>88.604166666666671</c:v>
                </c:pt>
                <c:pt idx="35177">
                  <c:v>88.606770833333329</c:v>
                </c:pt>
                <c:pt idx="35178">
                  <c:v>88.609375</c:v>
                </c:pt>
                <c:pt idx="35179">
                  <c:v>88.611979166666671</c:v>
                </c:pt>
                <c:pt idx="35180">
                  <c:v>88.614583333333329</c:v>
                </c:pt>
                <c:pt idx="35181">
                  <c:v>88.6171875</c:v>
                </c:pt>
                <c:pt idx="35182">
                  <c:v>88.619791666666671</c:v>
                </c:pt>
                <c:pt idx="35183">
                  <c:v>88.622395833333329</c:v>
                </c:pt>
                <c:pt idx="35184">
                  <c:v>88.625</c:v>
                </c:pt>
                <c:pt idx="35185">
                  <c:v>88.627604166666671</c:v>
                </c:pt>
                <c:pt idx="35186">
                  <c:v>88.630208333333329</c:v>
                </c:pt>
                <c:pt idx="35187">
                  <c:v>88.6328125</c:v>
                </c:pt>
                <c:pt idx="35188">
                  <c:v>88.635416666666671</c:v>
                </c:pt>
                <c:pt idx="35189">
                  <c:v>88.638020833333329</c:v>
                </c:pt>
                <c:pt idx="35190">
                  <c:v>88.640625</c:v>
                </c:pt>
                <c:pt idx="35191">
                  <c:v>88.643229166666671</c:v>
                </c:pt>
                <c:pt idx="35192">
                  <c:v>88.645833333333329</c:v>
                </c:pt>
                <c:pt idx="35193">
                  <c:v>88.6484375</c:v>
                </c:pt>
                <c:pt idx="35194">
                  <c:v>88.651041666666671</c:v>
                </c:pt>
                <c:pt idx="35195">
                  <c:v>88.653645833333329</c:v>
                </c:pt>
                <c:pt idx="35196">
                  <c:v>88.65625</c:v>
                </c:pt>
                <c:pt idx="35197">
                  <c:v>88.658854166666671</c:v>
                </c:pt>
                <c:pt idx="35198">
                  <c:v>88.661458333333329</c:v>
                </c:pt>
                <c:pt idx="35199">
                  <c:v>88.6640625</c:v>
                </c:pt>
                <c:pt idx="35200">
                  <c:v>88.666666666666671</c:v>
                </c:pt>
                <c:pt idx="35201">
                  <c:v>88.669270833333329</c:v>
                </c:pt>
                <c:pt idx="35202">
                  <c:v>88.671875</c:v>
                </c:pt>
                <c:pt idx="35203">
                  <c:v>88.674479166666671</c:v>
                </c:pt>
                <c:pt idx="35204">
                  <c:v>88.677083333333329</c:v>
                </c:pt>
                <c:pt idx="35205">
                  <c:v>88.6796875</c:v>
                </c:pt>
                <c:pt idx="35206">
                  <c:v>88.682291666666671</c:v>
                </c:pt>
                <c:pt idx="35207">
                  <c:v>88.684895833333329</c:v>
                </c:pt>
                <c:pt idx="35208">
                  <c:v>88.6875</c:v>
                </c:pt>
                <c:pt idx="35209">
                  <c:v>88.690104166666671</c:v>
                </c:pt>
                <c:pt idx="35210">
                  <c:v>88.692708333333329</c:v>
                </c:pt>
                <c:pt idx="35211">
                  <c:v>88.6953125</c:v>
                </c:pt>
                <c:pt idx="35212">
                  <c:v>88.697916666666671</c:v>
                </c:pt>
                <c:pt idx="35213">
                  <c:v>88.700520833333329</c:v>
                </c:pt>
                <c:pt idx="35214">
                  <c:v>88.703125</c:v>
                </c:pt>
                <c:pt idx="35215">
                  <c:v>88.705729166666671</c:v>
                </c:pt>
                <c:pt idx="35216">
                  <c:v>88.708333333333329</c:v>
                </c:pt>
                <c:pt idx="35217">
                  <c:v>88.7109375</c:v>
                </c:pt>
                <c:pt idx="35218">
                  <c:v>88.713541666666671</c:v>
                </c:pt>
                <c:pt idx="35219">
                  <c:v>88.716145833333329</c:v>
                </c:pt>
                <c:pt idx="35220">
                  <c:v>88.71875</c:v>
                </c:pt>
                <c:pt idx="35221">
                  <c:v>88.721354166666671</c:v>
                </c:pt>
                <c:pt idx="35222">
                  <c:v>88.723958333333329</c:v>
                </c:pt>
                <c:pt idx="35223">
                  <c:v>88.7265625</c:v>
                </c:pt>
                <c:pt idx="35224">
                  <c:v>88.729166666666671</c:v>
                </c:pt>
                <c:pt idx="35225">
                  <c:v>88.731770833333329</c:v>
                </c:pt>
                <c:pt idx="35226">
                  <c:v>88.734375</c:v>
                </c:pt>
                <c:pt idx="35227">
                  <c:v>88.736979166666671</c:v>
                </c:pt>
                <c:pt idx="35228">
                  <c:v>88.739583333333329</c:v>
                </c:pt>
                <c:pt idx="35229">
                  <c:v>88.7421875</c:v>
                </c:pt>
                <c:pt idx="35230">
                  <c:v>88.744791666666671</c:v>
                </c:pt>
                <c:pt idx="35231">
                  <c:v>88.747395833333329</c:v>
                </c:pt>
                <c:pt idx="35232">
                  <c:v>88.75</c:v>
                </c:pt>
                <c:pt idx="35233">
                  <c:v>88.752604166666671</c:v>
                </c:pt>
                <c:pt idx="35234">
                  <c:v>88.755208333333329</c:v>
                </c:pt>
                <c:pt idx="35235">
                  <c:v>88.7578125</c:v>
                </c:pt>
                <c:pt idx="35236">
                  <c:v>88.760416666666671</c:v>
                </c:pt>
                <c:pt idx="35237">
                  <c:v>88.763020833333329</c:v>
                </c:pt>
                <c:pt idx="35238">
                  <c:v>88.765625</c:v>
                </c:pt>
                <c:pt idx="35239">
                  <c:v>88.768229166666671</c:v>
                </c:pt>
                <c:pt idx="35240">
                  <c:v>88.770833333333329</c:v>
                </c:pt>
                <c:pt idx="35241">
                  <c:v>88.7734375</c:v>
                </c:pt>
                <c:pt idx="35242">
                  <c:v>88.776041666666671</c:v>
                </c:pt>
                <c:pt idx="35243">
                  <c:v>88.778645833333329</c:v>
                </c:pt>
                <c:pt idx="35244">
                  <c:v>88.78125</c:v>
                </c:pt>
                <c:pt idx="35245">
                  <c:v>88.783854166666671</c:v>
                </c:pt>
                <c:pt idx="35246">
                  <c:v>88.786458333333329</c:v>
                </c:pt>
                <c:pt idx="35247">
                  <c:v>88.7890625</c:v>
                </c:pt>
                <c:pt idx="35248">
                  <c:v>88.791666666666671</c:v>
                </c:pt>
                <c:pt idx="35249">
                  <c:v>88.794270833333329</c:v>
                </c:pt>
                <c:pt idx="35250">
                  <c:v>88.796875</c:v>
                </c:pt>
                <c:pt idx="35251">
                  <c:v>88.799479166666671</c:v>
                </c:pt>
                <c:pt idx="35252">
                  <c:v>88.802083333333329</c:v>
                </c:pt>
                <c:pt idx="35253">
                  <c:v>88.8046875</c:v>
                </c:pt>
                <c:pt idx="35254">
                  <c:v>88.807291666666671</c:v>
                </c:pt>
                <c:pt idx="35255">
                  <c:v>88.809895833333329</c:v>
                </c:pt>
                <c:pt idx="35256">
                  <c:v>88.8125</c:v>
                </c:pt>
                <c:pt idx="35257">
                  <c:v>88.815104166666671</c:v>
                </c:pt>
                <c:pt idx="35258">
                  <c:v>88.817708333333329</c:v>
                </c:pt>
                <c:pt idx="35259">
                  <c:v>88.8203125</c:v>
                </c:pt>
                <c:pt idx="35260">
                  <c:v>88.822916666666671</c:v>
                </c:pt>
                <c:pt idx="35261">
                  <c:v>88.825520833333329</c:v>
                </c:pt>
                <c:pt idx="35262">
                  <c:v>88.828125</c:v>
                </c:pt>
                <c:pt idx="35263">
                  <c:v>88.830729166666671</c:v>
                </c:pt>
                <c:pt idx="35264">
                  <c:v>88.833333333333329</c:v>
                </c:pt>
                <c:pt idx="35265">
                  <c:v>88.8359375</c:v>
                </c:pt>
                <c:pt idx="35266">
                  <c:v>88.838541666666671</c:v>
                </c:pt>
                <c:pt idx="35267">
                  <c:v>88.841145833333329</c:v>
                </c:pt>
                <c:pt idx="35268">
                  <c:v>88.84375</c:v>
                </c:pt>
                <c:pt idx="35269">
                  <c:v>88.846354166666671</c:v>
                </c:pt>
                <c:pt idx="35270">
                  <c:v>88.848958333333329</c:v>
                </c:pt>
                <c:pt idx="35271">
                  <c:v>88.8515625</c:v>
                </c:pt>
                <c:pt idx="35272">
                  <c:v>88.854166666666671</c:v>
                </c:pt>
                <c:pt idx="35273">
                  <c:v>88.856770833333329</c:v>
                </c:pt>
                <c:pt idx="35274">
                  <c:v>88.859375</c:v>
                </c:pt>
                <c:pt idx="35275">
                  <c:v>88.861979166666671</c:v>
                </c:pt>
                <c:pt idx="35276">
                  <c:v>88.864583333333329</c:v>
                </c:pt>
                <c:pt idx="35277">
                  <c:v>88.8671875</c:v>
                </c:pt>
                <c:pt idx="35278">
                  <c:v>88.869791666666671</c:v>
                </c:pt>
                <c:pt idx="35279">
                  <c:v>88.872395833333329</c:v>
                </c:pt>
                <c:pt idx="35280">
                  <c:v>88.875</c:v>
                </c:pt>
                <c:pt idx="35281">
                  <c:v>88.877604166666671</c:v>
                </c:pt>
                <c:pt idx="35282">
                  <c:v>88.880208333333329</c:v>
                </c:pt>
                <c:pt idx="35283">
                  <c:v>88.8828125</c:v>
                </c:pt>
                <c:pt idx="35284">
                  <c:v>88.885416666666671</c:v>
                </c:pt>
                <c:pt idx="35285">
                  <c:v>88.888020833333329</c:v>
                </c:pt>
                <c:pt idx="35286">
                  <c:v>88.890625</c:v>
                </c:pt>
                <c:pt idx="35287">
                  <c:v>88.893229166666671</c:v>
                </c:pt>
                <c:pt idx="35288">
                  <c:v>88.895833333333329</c:v>
                </c:pt>
                <c:pt idx="35289">
                  <c:v>88.8984375</c:v>
                </c:pt>
                <c:pt idx="35290">
                  <c:v>88.901041666666671</c:v>
                </c:pt>
                <c:pt idx="35291">
                  <c:v>88.903645833333329</c:v>
                </c:pt>
                <c:pt idx="35292">
                  <c:v>88.90625</c:v>
                </c:pt>
                <c:pt idx="35293">
                  <c:v>88.908854166666671</c:v>
                </c:pt>
                <c:pt idx="35294">
                  <c:v>88.911458333333329</c:v>
                </c:pt>
                <c:pt idx="35295">
                  <c:v>88.9140625</c:v>
                </c:pt>
                <c:pt idx="35296">
                  <c:v>88.916666666666671</c:v>
                </c:pt>
                <c:pt idx="35297">
                  <c:v>88.919270833333329</c:v>
                </c:pt>
                <c:pt idx="35298">
                  <c:v>88.921875</c:v>
                </c:pt>
                <c:pt idx="35299">
                  <c:v>88.924479166666671</c:v>
                </c:pt>
                <c:pt idx="35300">
                  <c:v>88.927083333333329</c:v>
                </c:pt>
                <c:pt idx="35301">
                  <c:v>88.9296875</c:v>
                </c:pt>
                <c:pt idx="35302">
                  <c:v>88.932291666666671</c:v>
                </c:pt>
                <c:pt idx="35303">
                  <c:v>88.934895833333329</c:v>
                </c:pt>
                <c:pt idx="35304">
                  <c:v>88.9375</c:v>
                </c:pt>
                <c:pt idx="35305">
                  <c:v>88.940104166666671</c:v>
                </c:pt>
                <c:pt idx="35306">
                  <c:v>88.942708333333329</c:v>
                </c:pt>
                <c:pt idx="35307">
                  <c:v>88.9453125</c:v>
                </c:pt>
                <c:pt idx="35308">
                  <c:v>88.947916666666671</c:v>
                </c:pt>
                <c:pt idx="35309">
                  <c:v>88.950520833333329</c:v>
                </c:pt>
                <c:pt idx="35310">
                  <c:v>88.953125</c:v>
                </c:pt>
                <c:pt idx="35311">
                  <c:v>88.955729166666671</c:v>
                </c:pt>
                <c:pt idx="35312">
                  <c:v>88.958333333333329</c:v>
                </c:pt>
                <c:pt idx="35313">
                  <c:v>88.9609375</c:v>
                </c:pt>
                <c:pt idx="35314">
                  <c:v>88.963541666666671</c:v>
                </c:pt>
                <c:pt idx="35315">
                  <c:v>88.966145833333329</c:v>
                </c:pt>
                <c:pt idx="35316">
                  <c:v>88.96875</c:v>
                </c:pt>
                <c:pt idx="35317">
                  <c:v>88.971354166666671</c:v>
                </c:pt>
                <c:pt idx="35318">
                  <c:v>88.973958333333329</c:v>
                </c:pt>
                <c:pt idx="35319">
                  <c:v>88.9765625</c:v>
                </c:pt>
                <c:pt idx="35320">
                  <c:v>88.979166666666671</c:v>
                </c:pt>
                <c:pt idx="35321">
                  <c:v>88.981770833333329</c:v>
                </c:pt>
                <c:pt idx="35322">
                  <c:v>88.984375</c:v>
                </c:pt>
                <c:pt idx="35323">
                  <c:v>88.986979166666671</c:v>
                </c:pt>
                <c:pt idx="35324">
                  <c:v>88.989583333333329</c:v>
                </c:pt>
                <c:pt idx="35325">
                  <c:v>88.9921875</c:v>
                </c:pt>
                <c:pt idx="35326">
                  <c:v>88.994791666666671</c:v>
                </c:pt>
                <c:pt idx="35327">
                  <c:v>88.997395833333329</c:v>
                </c:pt>
                <c:pt idx="35328">
                  <c:v>89</c:v>
                </c:pt>
                <c:pt idx="35329">
                  <c:v>89.002604166666671</c:v>
                </c:pt>
                <c:pt idx="35330">
                  <c:v>89.005208333333329</c:v>
                </c:pt>
                <c:pt idx="35331">
                  <c:v>89.0078125</c:v>
                </c:pt>
                <c:pt idx="35332">
                  <c:v>89.010416666666671</c:v>
                </c:pt>
                <c:pt idx="35333">
                  <c:v>89.013020833333329</c:v>
                </c:pt>
                <c:pt idx="35334">
                  <c:v>89.015625</c:v>
                </c:pt>
                <c:pt idx="35335">
                  <c:v>89.018229166666671</c:v>
                </c:pt>
                <c:pt idx="35336">
                  <c:v>89.020833333333329</c:v>
                </c:pt>
                <c:pt idx="35337">
                  <c:v>89.0234375</c:v>
                </c:pt>
                <c:pt idx="35338">
                  <c:v>89.026041666666671</c:v>
                </c:pt>
                <c:pt idx="35339">
                  <c:v>89.028645833333329</c:v>
                </c:pt>
                <c:pt idx="35340">
                  <c:v>89.03125</c:v>
                </c:pt>
                <c:pt idx="35341">
                  <c:v>89.033854166666671</c:v>
                </c:pt>
                <c:pt idx="35342">
                  <c:v>89.036458333333329</c:v>
                </c:pt>
                <c:pt idx="35343">
                  <c:v>89.0390625</c:v>
                </c:pt>
                <c:pt idx="35344">
                  <c:v>89.041666666666671</c:v>
                </c:pt>
                <c:pt idx="35345">
                  <c:v>89.044270833333329</c:v>
                </c:pt>
                <c:pt idx="35346">
                  <c:v>89.046875</c:v>
                </c:pt>
                <c:pt idx="35347">
                  <c:v>89.049479166666671</c:v>
                </c:pt>
                <c:pt idx="35348">
                  <c:v>89.052083333333329</c:v>
                </c:pt>
                <c:pt idx="35349">
                  <c:v>89.0546875</c:v>
                </c:pt>
                <c:pt idx="35350">
                  <c:v>89.057291666666671</c:v>
                </c:pt>
                <c:pt idx="35351">
                  <c:v>89.059895833333329</c:v>
                </c:pt>
                <c:pt idx="35352">
                  <c:v>89.0625</c:v>
                </c:pt>
                <c:pt idx="35353">
                  <c:v>89.065104166666671</c:v>
                </c:pt>
                <c:pt idx="35354">
                  <c:v>89.067708333333329</c:v>
                </c:pt>
                <c:pt idx="35355">
                  <c:v>89.0703125</c:v>
                </c:pt>
                <c:pt idx="35356">
                  <c:v>89.072916666666671</c:v>
                </c:pt>
                <c:pt idx="35357">
                  <c:v>89.075520833333329</c:v>
                </c:pt>
                <c:pt idx="35358">
                  <c:v>89.078125</c:v>
                </c:pt>
                <c:pt idx="35359">
                  <c:v>89.080729166666671</c:v>
                </c:pt>
                <c:pt idx="35360">
                  <c:v>89.083333333333329</c:v>
                </c:pt>
                <c:pt idx="35361">
                  <c:v>89.0859375</c:v>
                </c:pt>
                <c:pt idx="35362">
                  <c:v>89.088541666666671</c:v>
                </c:pt>
                <c:pt idx="35363">
                  <c:v>89.091145833333329</c:v>
                </c:pt>
                <c:pt idx="35364">
                  <c:v>89.09375</c:v>
                </c:pt>
                <c:pt idx="35365">
                  <c:v>89.096354166666671</c:v>
                </c:pt>
                <c:pt idx="35366">
                  <c:v>89.098958333333329</c:v>
                </c:pt>
                <c:pt idx="35367">
                  <c:v>89.1015625</c:v>
                </c:pt>
                <c:pt idx="35368">
                  <c:v>89.104166666666671</c:v>
                </c:pt>
                <c:pt idx="35369">
                  <c:v>89.106770833333329</c:v>
                </c:pt>
                <c:pt idx="35370">
                  <c:v>89.109375</c:v>
                </c:pt>
                <c:pt idx="35371">
                  <c:v>89.111979166666671</c:v>
                </c:pt>
                <c:pt idx="35372">
                  <c:v>89.114583333333329</c:v>
                </c:pt>
                <c:pt idx="35373">
                  <c:v>89.1171875</c:v>
                </c:pt>
                <c:pt idx="35374">
                  <c:v>89.119791666666671</c:v>
                </c:pt>
                <c:pt idx="35375">
                  <c:v>89.122395833333329</c:v>
                </c:pt>
                <c:pt idx="35376">
                  <c:v>89.125</c:v>
                </c:pt>
                <c:pt idx="35377">
                  <c:v>89.127604166666671</c:v>
                </c:pt>
                <c:pt idx="35378">
                  <c:v>89.130208333333329</c:v>
                </c:pt>
                <c:pt idx="35379">
                  <c:v>89.1328125</c:v>
                </c:pt>
                <c:pt idx="35380">
                  <c:v>89.135416666666671</c:v>
                </c:pt>
                <c:pt idx="35381">
                  <c:v>89.138020833333329</c:v>
                </c:pt>
                <c:pt idx="35382">
                  <c:v>89.140625</c:v>
                </c:pt>
                <c:pt idx="35383">
                  <c:v>89.143229166666671</c:v>
                </c:pt>
                <c:pt idx="35384">
                  <c:v>89.145833333333329</c:v>
                </c:pt>
                <c:pt idx="35385">
                  <c:v>89.1484375</c:v>
                </c:pt>
                <c:pt idx="35386">
                  <c:v>89.151041666666671</c:v>
                </c:pt>
                <c:pt idx="35387">
                  <c:v>89.153645833333329</c:v>
                </c:pt>
                <c:pt idx="35388">
                  <c:v>89.15625</c:v>
                </c:pt>
                <c:pt idx="35389">
                  <c:v>89.158854166666671</c:v>
                </c:pt>
                <c:pt idx="35390">
                  <c:v>89.161458333333329</c:v>
                </c:pt>
                <c:pt idx="35391">
                  <c:v>89.1640625</c:v>
                </c:pt>
                <c:pt idx="35392">
                  <c:v>89.166666666666671</c:v>
                </c:pt>
                <c:pt idx="35393">
                  <c:v>89.169270833333329</c:v>
                </c:pt>
                <c:pt idx="35394">
                  <c:v>89.171875</c:v>
                </c:pt>
                <c:pt idx="35395">
                  <c:v>89.174479166666671</c:v>
                </c:pt>
                <c:pt idx="35396">
                  <c:v>89.177083333333329</c:v>
                </c:pt>
                <c:pt idx="35397">
                  <c:v>89.1796875</c:v>
                </c:pt>
                <c:pt idx="35398">
                  <c:v>89.182291666666671</c:v>
                </c:pt>
                <c:pt idx="35399">
                  <c:v>89.184895833333329</c:v>
                </c:pt>
                <c:pt idx="35400">
                  <c:v>89.1875</c:v>
                </c:pt>
                <c:pt idx="35401">
                  <c:v>89.190104166666671</c:v>
                </c:pt>
                <c:pt idx="35402">
                  <c:v>89.192708333333329</c:v>
                </c:pt>
                <c:pt idx="35403">
                  <c:v>89.1953125</c:v>
                </c:pt>
                <c:pt idx="35404">
                  <c:v>89.197916666666671</c:v>
                </c:pt>
                <c:pt idx="35405">
                  <c:v>89.200520833333329</c:v>
                </c:pt>
                <c:pt idx="35406">
                  <c:v>89.203125</c:v>
                </c:pt>
                <c:pt idx="35407">
                  <c:v>89.205729166666671</c:v>
                </c:pt>
                <c:pt idx="35408">
                  <c:v>89.208333333333329</c:v>
                </c:pt>
                <c:pt idx="35409">
                  <c:v>89.2109375</c:v>
                </c:pt>
                <c:pt idx="35410">
                  <c:v>89.213541666666671</c:v>
                </c:pt>
                <c:pt idx="35411">
                  <c:v>89.216145833333329</c:v>
                </c:pt>
                <c:pt idx="35412">
                  <c:v>89.21875</c:v>
                </c:pt>
                <c:pt idx="35413">
                  <c:v>89.221354166666671</c:v>
                </c:pt>
                <c:pt idx="35414">
                  <c:v>89.223958333333329</c:v>
                </c:pt>
                <c:pt idx="35415">
                  <c:v>89.2265625</c:v>
                </c:pt>
                <c:pt idx="35416">
                  <c:v>89.229166666666671</c:v>
                </c:pt>
                <c:pt idx="35417">
                  <c:v>89.231770833333329</c:v>
                </c:pt>
                <c:pt idx="35418">
                  <c:v>89.234375</c:v>
                </c:pt>
                <c:pt idx="35419">
                  <c:v>89.236979166666671</c:v>
                </c:pt>
                <c:pt idx="35420">
                  <c:v>89.239583333333329</c:v>
                </c:pt>
                <c:pt idx="35421">
                  <c:v>89.2421875</c:v>
                </c:pt>
                <c:pt idx="35422">
                  <c:v>89.244791666666671</c:v>
                </c:pt>
                <c:pt idx="35423">
                  <c:v>89.247395833333329</c:v>
                </c:pt>
                <c:pt idx="35424">
                  <c:v>89.25</c:v>
                </c:pt>
                <c:pt idx="35425">
                  <c:v>89.252604166666671</c:v>
                </c:pt>
                <c:pt idx="35426">
                  <c:v>89.255208333333329</c:v>
                </c:pt>
                <c:pt idx="35427">
                  <c:v>89.2578125</c:v>
                </c:pt>
                <c:pt idx="35428">
                  <c:v>89.260416666666671</c:v>
                </c:pt>
                <c:pt idx="35429">
                  <c:v>89.263020833333329</c:v>
                </c:pt>
                <c:pt idx="35430">
                  <c:v>89.265625</c:v>
                </c:pt>
                <c:pt idx="35431">
                  <c:v>89.268229166666671</c:v>
                </c:pt>
                <c:pt idx="35432">
                  <c:v>89.270833333333329</c:v>
                </c:pt>
                <c:pt idx="35433">
                  <c:v>89.2734375</c:v>
                </c:pt>
                <c:pt idx="35434">
                  <c:v>89.276041666666671</c:v>
                </c:pt>
                <c:pt idx="35435">
                  <c:v>89.278645833333329</c:v>
                </c:pt>
                <c:pt idx="35436">
                  <c:v>89.28125</c:v>
                </c:pt>
                <c:pt idx="35437">
                  <c:v>89.283854166666671</c:v>
                </c:pt>
                <c:pt idx="35438">
                  <c:v>89.286458333333329</c:v>
                </c:pt>
                <c:pt idx="35439">
                  <c:v>89.2890625</c:v>
                </c:pt>
                <c:pt idx="35440">
                  <c:v>89.291666666666671</c:v>
                </c:pt>
                <c:pt idx="35441">
                  <c:v>89.294270833333329</c:v>
                </c:pt>
                <c:pt idx="35442">
                  <c:v>89.296875</c:v>
                </c:pt>
                <c:pt idx="35443">
                  <c:v>89.299479166666671</c:v>
                </c:pt>
                <c:pt idx="35444">
                  <c:v>89.302083333333329</c:v>
                </c:pt>
                <c:pt idx="35445">
                  <c:v>89.3046875</c:v>
                </c:pt>
                <c:pt idx="35446">
                  <c:v>89.307291666666671</c:v>
                </c:pt>
                <c:pt idx="35447">
                  <c:v>89.309895833333329</c:v>
                </c:pt>
                <c:pt idx="35448">
                  <c:v>89.3125</c:v>
                </c:pt>
                <c:pt idx="35449">
                  <c:v>89.315104166666671</c:v>
                </c:pt>
                <c:pt idx="35450">
                  <c:v>89.317708333333329</c:v>
                </c:pt>
                <c:pt idx="35451">
                  <c:v>89.3203125</c:v>
                </c:pt>
                <c:pt idx="35452">
                  <c:v>89.322916666666671</c:v>
                </c:pt>
                <c:pt idx="35453">
                  <c:v>89.325520833333329</c:v>
                </c:pt>
                <c:pt idx="35454">
                  <c:v>89.328125</c:v>
                </c:pt>
                <c:pt idx="35455">
                  <c:v>89.330729166666671</c:v>
                </c:pt>
                <c:pt idx="35456">
                  <c:v>89.333333333333329</c:v>
                </c:pt>
                <c:pt idx="35457">
                  <c:v>89.3359375</c:v>
                </c:pt>
                <c:pt idx="35458">
                  <c:v>89.338541666666671</c:v>
                </c:pt>
                <c:pt idx="35459">
                  <c:v>89.341145833333329</c:v>
                </c:pt>
                <c:pt idx="35460">
                  <c:v>89.34375</c:v>
                </c:pt>
                <c:pt idx="35461">
                  <c:v>89.346354166666671</c:v>
                </c:pt>
                <c:pt idx="35462">
                  <c:v>89.348958333333329</c:v>
                </c:pt>
                <c:pt idx="35463">
                  <c:v>89.3515625</c:v>
                </c:pt>
                <c:pt idx="35464">
                  <c:v>89.354166666666671</c:v>
                </c:pt>
                <c:pt idx="35465">
                  <c:v>89.356770833333329</c:v>
                </c:pt>
                <c:pt idx="35466">
                  <c:v>89.359375</c:v>
                </c:pt>
                <c:pt idx="35467">
                  <c:v>89.361979166666671</c:v>
                </c:pt>
                <c:pt idx="35468">
                  <c:v>89.364583333333329</c:v>
                </c:pt>
                <c:pt idx="35469">
                  <c:v>89.3671875</c:v>
                </c:pt>
                <c:pt idx="35470">
                  <c:v>89.369791666666671</c:v>
                </c:pt>
                <c:pt idx="35471">
                  <c:v>89.372395833333329</c:v>
                </c:pt>
                <c:pt idx="35472">
                  <c:v>89.375</c:v>
                </c:pt>
                <c:pt idx="35473">
                  <c:v>89.377604166666671</c:v>
                </c:pt>
                <c:pt idx="35474">
                  <c:v>89.380208333333329</c:v>
                </c:pt>
                <c:pt idx="35475">
                  <c:v>89.3828125</c:v>
                </c:pt>
                <c:pt idx="35476">
                  <c:v>89.385416666666671</c:v>
                </c:pt>
                <c:pt idx="35477">
                  <c:v>89.388020833333329</c:v>
                </c:pt>
                <c:pt idx="35478">
                  <c:v>89.390625</c:v>
                </c:pt>
                <c:pt idx="35479">
                  <c:v>89.393229166666671</c:v>
                </c:pt>
                <c:pt idx="35480">
                  <c:v>89.395833333333329</c:v>
                </c:pt>
                <c:pt idx="35481">
                  <c:v>89.3984375</c:v>
                </c:pt>
                <c:pt idx="35482">
                  <c:v>89.401041666666671</c:v>
                </c:pt>
                <c:pt idx="35483">
                  <c:v>89.403645833333329</c:v>
                </c:pt>
                <c:pt idx="35484">
                  <c:v>89.40625</c:v>
                </c:pt>
                <c:pt idx="35485">
                  <c:v>89.408854166666671</c:v>
                </c:pt>
                <c:pt idx="35486">
                  <c:v>89.411458333333329</c:v>
                </c:pt>
                <c:pt idx="35487">
                  <c:v>89.4140625</c:v>
                </c:pt>
                <c:pt idx="35488">
                  <c:v>89.416666666666671</c:v>
                </c:pt>
                <c:pt idx="35489">
                  <c:v>89.419270833333329</c:v>
                </c:pt>
                <c:pt idx="35490">
                  <c:v>89.421875</c:v>
                </c:pt>
                <c:pt idx="35491">
                  <c:v>89.424479166666671</c:v>
                </c:pt>
                <c:pt idx="35492">
                  <c:v>89.427083333333329</c:v>
                </c:pt>
                <c:pt idx="35493">
                  <c:v>89.4296875</c:v>
                </c:pt>
                <c:pt idx="35494">
                  <c:v>89.432291666666671</c:v>
                </c:pt>
                <c:pt idx="35495">
                  <c:v>89.434895833333329</c:v>
                </c:pt>
                <c:pt idx="35496">
                  <c:v>89.4375</c:v>
                </c:pt>
                <c:pt idx="35497">
                  <c:v>89.440104166666671</c:v>
                </c:pt>
                <c:pt idx="35498">
                  <c:v>89.442708333333329</c:v>
                </c:pt>
                <c:pt idx="35499">
                  <c:v>89.4453125</c:v>
                </c:pt>
                <c:pt idx="35500">
                  <c:v>89.447916666666671</c:v>
                </c:pt>
                <c:pt idx="35501">
                  <c:v>89.450520833333329</c:v>
                </c:pt>
                <c:pt idx="35502">
                  <c:v>89.453125</c:v>
                </c:pt>
                <c:pt idx="35503">
                  <c:v>89.455729166666671</c:v>
                </c:pt>
                <c:pt idx="35504">
                  <c:v>89.458333333333329</c:v>
                </c:pt>
                <c:pt idx="35505">
                  <c:v>89.4609375</c:v>
                </c:pt>
                <c:pt idx="35506">
                  <c:v>89.463541666666671</c:v>
                </c:pt>
                <c:pt idx="35507">
                  <c:v>89.466145833333329</c:v>
                </c:pt>
                <c:pt idx="35508">
                  <c:v>89.46875</c:v>
                </c:pt>
                <c:pt idx="35509">
                  <c:v>89.471354166666671</c:v>
                </c:pt>
                <c:pt idx="35510">
                  <c:v>89.473958333333329</c:v>
                </c:pt>
                <c:pt idx="35511">
                  <c:v>89.4765625</c:v>
                </c:pt>
                <c:pt idx="35512">
                  <c:v>89.479166666666671</c:v>
                </c:pt>
                <c:pt idx="35513">
                  <c:v>89.481770833333329</c:v>
                </c:pt>
                <c:pt idx="35514">
                  <c:v>89.484375</c:v>
                </c:pt>
                <c:pt idx="35515">
                  <c:v>89.486979166666671</c:v>
                </c:pt>
                <c:pt idx="35516">
                  <c:v>89.489583333333329</c:v>
                </c:pt>
                <c:pt idx="35517">
                  <c:v>89.4921875</c:v>
                </c:pt>
                <c:pt idx="35518">
                  <c:v>89.494791666666671</c:v>
                </c:pt>
                <c:pt idx="35519">
                  <c:v>89.497395833333329</c:v>
                </c:pt>
                <c:pt idx="35520">
                  <c:v>89.5</c:v>
                </c:pt>
                <c:pt idx="35521">
                  <c:v>89.502604166666671</c:v>
                </c:pt>
                <c:pt idx="35522">
                  <c:v>89.505208333333329</c:v>
                </c:pt>
                <c:pt idx="35523">
                  <c:v>89.5078125</c:v>
                </c:pt>
                <c:pt idx="35524">
                  <c:v>89.510416666666671</c:v>
                </c:pt>
                <c:pt idx="35525">
                  <c:v>89.513020833333329</c:v>
                </c:pt>
                <c:pt idx="35526">
                  <c:v>89.515625</c:v>
                </c:pt>
                <c:pt idx="35527">
                  <c:v>89.518229166666671</c:v>
                </c:pt>
                <c:pt idx="35528">
                  <c:v>89.520833333333329</c:v>
                </c:pt>
                <c:pt idx="35529">
                  <c:v>89.5234375</c:v>
                </c:pt>
                <c:pt idx="35530">
                  <c:v>89.526041666666671</c:v>
                </c:pt>
                <c:pt idx="35531">
                  <c:v>89.528645833333329</c:v>
                </c:pt>
                <c:pt idx="35532">
                  <c:v>89.53125</c:v>
                </c:pt>
                <c:pt idx="35533">
                  <c:v>89.533854166666671</c:v>
                </c:pt>
                <c:pt idx="35534">
                  <c:v>89.536458333333329</c:v>
                </c:pt>
                <c:pt idx="35535">
                  <c:v>89.5390625</c:v>
                </c:pt>
                <c:pt idx="35536">
                  <c:v>89.541666666666671</c:v>
                </c:pt>
                <c:pt idx="35537">
                  <c:v>89.544270833333329</c:v>
                </c:pt>
                <c:pt idx="35538">
                  <c:v>89.546875</c:v>
                </c:pt>
                <c:pt idx="35539">
                  <c:v>89.549479166666671</c:v>
                </c:pt>
                <c:pt idx="35540">
                  <c:v>89.552083333333329</c:v>
                </c:pt>
                <c:pt idx="35541">
                  <c:v>89.5546875</c:v>
                </c:pt>
                <c:pt idx="35542">
                  <c:v>89.557291666666671</c:v>
                </c:pt>
                <c:pt idx="35543">
                  <c:v>89.559895833333329</c:v>
                </c:pt>
                <c:pt idx="35544">
                  <c:v>89.5625</c:v>
                </c:pt>
                <c:pt idx="35545">
                  <c:v>89.565104166666671</c:v>
                </c:pt>
                <c:pt idx="35546">
                  <c:v>89.567708333333329</c:v>
                </c:pt>
                <c:pt idx="35547">
                  <c:v>89.5703125</c:v>
                </c:pt>
                <c:pt idx="35548">
                  <c:v>89.572916666666671</c:v>
                </c:pt>
                <c:pt idx="35549">
                  <c:v>89.575520833333329</c:v>
                </c:pt>
                <c:pt idx="35550">
                  <c:v>89.578125</c:v>
                </c:pt>
                <c:pt idx="35551">
                  <c:v>89.580729166666671</c:v>
                </c:pt>
                <c:pt idx="35552">
                  <c:v>89.583333333333329</c:v>
                </c:pt>
                <c:pt idx="35553">
                  <c:v>89.5859375</c:v>
                </c:pt>
                <c:pt idx="35554">
                  <c:v>89.588541666666671</c:v>
                </c:pt>
                <c:pt idx="35555">
                  <c:v>89.591145833333329</c:v>
                </c:pt>
                <c:pt idx="35556">
                  <c:v>89.59375</c:v>
                </c:pt>
                <c:pt idx="35557">
                  <c:v>89.596354166666671</c:v>
                </c:pt>
                <c:pt idx="35558">
                  <c:v>89.598958333333329</c:v>
                </c:pt>
                <c:pt idx="35559">
                  <c:v>89.6015625</c:v>
                </c:pt>
                <c:pt idx="35560">
                  <c:v>89.604166666666671</c:v>
                </c:pt>
                <c:pt idx="35561">
                  <c:v>89.606770833333329</c:v>
                </c:pt>
                <c:pt idx="35562">
                  <c:v>89.609375</c:v>
                </c:pt>
                <c:pt idx="35563">
                  <c:v>89.611979166666671</c:v>
                </c:pt>
                <c:pt idx="35564">
                  <c:v>89.614583333333329</c:v>
                </c:pt>
                <c:pt idx="35565">
                  <c:v>89.6171875</c:v>
                </c:pt>
                <c:pt idx="35566">
                  <c:v>89.619791666666671</c:v>
                </c:pt>
                <c:pt idx="35567">
                  <c:v>89.622395833333329</c:v>
                </c:pt>
                <c:pt idx="35568">
                  <c:v>89.625</c:v>
                </c:pt>
                <c:pt idx="35569">
                  <c:v>89.627604166666671</c:v>
                </c:pt>
                <c:pt idx="35570">
                  <c:v>89.630208333333329</c:v>
                </c:pt>
                <c:pt idx="35571">
                  <c:v>89.6328125</c:v>
                </c:pt>
                <c:pt idx="35572">
                  <c:v>89.635416666666671</c:v>
                </c:pt>
                <c:pt idx="35573">
                  <c:v>89.638020833333329</c:v>
                </c:pt>
                <c:pt idx="35574">
                  <c:v>89.640625</c:v>
                </c:pt>
                <c:pt idx="35575">
                  <c:v>89.643229166666671</c:v>
                </c:pt>
                <c:pt idx="35576">
                  <c:v>89.645833333333329</c:v>
                </c:pt>
                <c:pt idx="35577">
                  <c:v>89.6484375</c:v>
                </c:pt>
                <c:pt idx="35578">
                  <c:v>89.651041666666671</c:v>
                </c:pt>
                <c:pt idx="35579">
                  <c:v>89.653645833333329</c:v>
                </c:pt>
                <c:pt idx="35580">
                  <c:v>89.65625</c:v>
                </c:pt>
                <c:pt idx="35581">
                  <c:v>89.658854166666671</c:v>
                </c:pt>
                <c:pt idx="35582">
                  <c:v>89.661458333333329</c:v>
                </c:pt>
                <c:pt idx="35583">
                  <c:v>89.6640625</c:v>
                </c:pt>
                <c:pt idx="35584">
                  <c:v>89.666666666666671</c:v>
                </c:pt>
                <c:pt idx="35585">
                  <c:v>89.669270833333329</c:v>
                </c:pt>
                <c:pt idx="35586">
                  <c:v>89.671875</c:v>
                </c:pt>
                <c:pt idx="35587">
                  <c:v>89.674479166666671</c:v>
                </c:pt>
                <c:pt idx="35588">
                  <c:v>89.677083333333329</c:v>
                </c:pt>
                <c:pt idx="35589">
                  <c:v>89.6796875</c:v>
                </c:pt>
                <c:pt idx="35590">
                  <c:v>89.682291666666671</c:v>
                </c:pt>
                <c:pt idx="35591">
                  <c:v>89.684895833333329</c:v>
                </c:pt>
                <c:pt idx="35592">
                  <c:v>89.6875</c:v>
                </c:pt>
                <c:pt idx="35593">
                  <c:v>89.690104166666671</c:v>
                </c:pt>
                <c:pt idx="35594">
                  <c:v>89.692708333333329</c:v>
                </c:pt>
                <c:pt idx="35595">
                  <c:v>89.6953125</c:v>
                </c:pt>
                <c:pt idx="35596">
                  <c:v>89.697916666666671</c:v>
                </c:pt>
                <c:pt idx="35597">
                  <c:v>89.700520833333329</c:v>
                </c:pt>
                <c:pt idx="35598">
                  <c:v>89.703125</c:v>
                </c:pt>
                <c:pt idx="35599">
                  <c:v>89.705729166666671</c:v>
                </c:pt>
                <c:pt idx="35600">
                  <c:v>89.708333333333329</c:v>
                </c:pt>
                <c:pt idx="35601">
                  <c:v>89.7109375</c:v>
                </c:pt>
                <c:pt idx="35602">
                  <c:v>89.713541666666671</c:v>
                </c:pt>
                <c:pt idx="35603">
                  <c:v>89.716145833333329</c:v>
                </c:pt>
                <c:pt idx="35604">
                  <c:v>89.71875</c:v>
                </c:pt>
                <c:pt idx="35605">
                  <c:v>89.721354166666671</c:v>
                </c:pt>
                <c:pt idx="35606">
                  <c:v>89.723958333333329</c:v>
                </c:pt>
                <c:pt idx="35607">
                  <c:v>89.7265625</c:v>
                </c:pt>
                <c:pt idx="35608">
                  <c:v>89.729166666666671</c:v>
                </c:pt>
                <c:pt idx="35609">
                  <c:v>89.731770833333329</c:v>
                </c:pt>
                <c:pt idx="35610">
                  <c:v>89.734375</c:v>
                </c:pt>
                <c:pt idx="35611">
                  <c:v>89.736979166666671</c:v>
                </c:pt>
                <c:pt idx="35612">
                  <c:v>89.739583333333329</c:v>
                </c:pt>
                <c:pt idx="35613">
                  <c:v>89.7421875</c:v>
                </c:pt>
                <c:pt idx="35614">
                  <c:v>89.744791666666671</c:v>
                </c:pt>
                <c:pt idx="35615">
                  <c:v>89.747395833333329</c:v>
                </c:pt>
                <c:pt idx="35616">
                  <c:v>89.75</c:v>
                </c:pt>
                <c:pt idx="35617">
                  <c:v>89.752604166666671</c:v>
                </c:pt>
                <c:pt idx="35618">
                  <c:v>89.755208333333329</c:v>
                </c:pt>
                <c:pt idx="35619">
                  <c:v>89.7578125</c:v>
                </c:pt>
                <c:pt idx="35620">
                  <c:v>89.760416666666671</c:v>
                </c:pt>
                <c:pt idx="35621">
                  <c:v>89.763020833333329</c:v>
                </c:pt>
                <c:pt idx="35622">
                  <c:v>89.765625</c:v>
                </c:pt>
                <c:pt idx="35623">
                  <c:v>89.768229166666671</c:v>
                </c:pt>
                <c:pt idx="35624">
                  <c:v>89.770833333333329</c:v>
                </c:pt>
                <c:pt idx="35625">
                  <c:v>89.7734375</c:v>
                </c:pt>
                <c:pt idx="35626">
                  <c:v>89.776041666666671</c:v>
                </c:pt>
                <c:pt idx="35627">
                  <c:v>89.778645833333329</c:v>
                </c:pt>
                <c:pt idx="35628">
                  <c:v>89.78125</c:v>
                </c:pt>
                <c:pt idx="35629">
                  <c:v>89.783854166666671</c:v>
                </c:pt>
                <c:pt idx="35630">
                  <c:v>89.786458333333329</c:v>
                </c:pt>
                <c:pt idx="35631">
                  <c:v>89.7890625</c:v>
                </c:pt>
                <c:pt idx="35632">
                  <c:v>89.791666666666671</c:v>
                </c:pt>
                <c:pt idx="35633">
                  <c:v>89.794270833333329</c:v>
                </c:pt>
                <c:pt idx="35634">
                  <c:v>89.796875</c:v>
                </c:pt>
                <c:pt idx="35635">
                  <c:v>89.799479166666671</c:v>
                </c:pt>
                <c:pt idx="35636">
                  <c:v>89.802083333333329</c:v>
                </c:pt>
                <c:pt idx="35637">
                  <c:v>89.8046875</c:v>
                </c:pt>
                <c:pt idx="35638">
                  <c:v>89.807291666666671</c:v>
                </c:pt>
                <c:pt idx="35639">
                  <c:v>89.809895833333329</c:v>
                </c:pt>
                <c:pt idx="35640">
                  <c:v>89.8125</c:v>
                </c:pt>
                <c:pt idx="35641">
                  <c:v>89.815104166666671</c:v>
                </c:pt>
                <c:pt idx="35642">
                  <c:v>89.817708333333329</c:v>
                </c:pt>
                <c:pt idx="35643">
                  <c:v>89.8203125</c:v>
                </c:pt>
                <c:pt idx="35644">
                  <c:v>89.822916666666671</c:v>
                </c:pt>
                <c:pt idx="35645">
                  <c:v>89.825520833333329</c:v>
                </c:pt>
                <c:pt idx="35646">
                  <c:v>89.828125</c:v>
                </c:pt>
                <c:pt idx="35647">
                  <c:v>89.830729166666671</c:v>
                </c:pt>
                <c:pt idx="35648">
                  <c:v>89.833333333333329</c:v>
                </c:pt>
                <c:pt idx="35649">
                  <c:v>89.8359375</c:v>
                </c:pt>
                <c:pt idx="35650">
                  <c:v>89.838541666666671</c:v>
                </c:pt>
                <c:pt idx="35651">
                  <c:v>89.841145833333329</c:v>
                </c:pt>
                <c:pt idx="35652">
                  <c:v>89.84375</c:v>
                </c:pt>
                <c:pt idx="35653">
                  <c:v>89.846354166666671</c:v>
                </c:pt>
                <c:pt idx="35654">
                  <c:v>89.848958333333329</c:v>
                </c:pt>
                <c:pt idx="35655">
                  <c:v>89.8515625</c:v>
                </c:pt>
                <c:pt idx="35656">
                  <c:v>89.854166666666671</c:v>
                </c:pt>
                <c:pt idx="35657">
                  <c:v>89.856770833333329</c:v>
                </c:pt>
                <c:pt idx="35658">
                  <c:v>89.859375</c:v>
                </c:pt>
                <c:pt idx="35659">
                  <c:v>89.861979166666671</c:v>
                </c:pt>
                <c:pt idx="35660">
                  <c:v>89.864583333333329</c:v>
                </c:pt>
                <c:pt idx="35661">
                  <c:v>89.8671875</c:v>
                </c:pt>
                <c:pt idx="35662">
                  <c:v>89.869791666666671</c:v>
                </c:pt>
                <c:pt idx="35663">
                  <c:v>89.872395833333329</c:v>
                </c:pt>
                <c:pt idx="35664">
                  <c:v>89.875</c:v>
                </c:pt>
                <c:pt idx="35665">
                  <c:v>89.877604166666671</c:v>
                </c:pt>
                <c:pt idx="35666">
                  <c:v>89.880208333333329</c:v>
                </c:pt>
                <c:pt idx="35667">
                  <c:v>89.8828125</c:v>
                </c:pt>
                <c:pt idx="35668">
                  <c:v>89.885416666666671</c:v>
                </c:pt>
                <c:pt idx="35669">
                  <c:v>89.888020833333329</c:v>
                </c:pt>
                <c:pt idx="35670">
                  <c:v>89.890625</c:v>
                </c:pt>
                <c:pt idx="35671">
                  <c:v>89.893229166666671</c:v>
                </c:pt>
                <c:pt idx="35672">
                  <c:v>89.895833333333329</c:v>
                </c:pt>
                <c:pt idx="35673">
                  <c:v>89.8984375</c:v>
                </c:pt>
                <c:pt idx="35674">
                  <c:v>89.901041666666671</c:v>
                </c:pt>
                <c:pt idx="35675">
                  <c:v>89.903645833333329</c:v>
                </c:pt>
                <c:pt idx="35676">
                  <c:v>89.90625</c:v>
                </c:pt>
                <c:pt idx="35677">
                  <c:v>89.908854166666671</c:v>
                </c:pt>
                <c:pt idx="35678">
                  <c:v>89.911458333333329</c:v>
                </c:pt>
                <c:pt idx="35679">
                  <c:v>89.9140625</c:v>
                </c:pt>
                <c:pt idx="35680">
                  <c:v>89.916666666666671</c:v>
                </c:pt>
                <c:pt idx="35681">
                  <c:v>89.919270833333329</c:v>
                </c:pt>
                <c:pt idx="35682">
                  <c:v>89.921875</c:v>
                </c:pt>
                <c:pt idx="35683">
                  <c:v>89.924479166666671</c:v>
                </c:pt>
                <c:pt idx="35684">
                  <c:v>89.927083333333329</c:v>
                </c:pt>
                <c:pt idx="35685">
                  <c:v>89.9296875</c:v>
                </c:pt>
                <c:pt idx="35686">
                  <c:v>89.932291666666671</c:v>
                </c:pt>
                <c:pt idx="35687">
                  <c:v>89.934895833333329</c:v>
                </c:pt>
                <c:pt idx="35688">
                  <c:v>89.9375</c:v>
                </c:pt>
                <c:pt idx="35689">
                  <c:v>89.940104166666671</c:v>
                </c:pt>
                <c:pt idx="35690">
                  <c:v>89.942708333333329</c:v>
                </c:pt>
                <c:pt idx="35691">
                  <c:v>89.9453125</c:v>
                </c:pt>
                <c:pt idx="35692">
                  <c:v>89.947916666666671</c:v>
                </c:pt>
                <c:pt idx="35693">
                  <c:v>89.950520833333329</c:v>
                </c:pt>
                <c:pt idx="35694">
                  <c:v>89.953125</c:v>
                </c:pt>
                <c:pt idx="35695">
                  <c:v>89.955729166666671</c:v>
                </c:pt>
                <c:pt idx="35696">
                  <c:v>89.958333333333329</c:v>
                </c:pt>
                <c:pt idx="35697">
                  <c:v>89.9609375</c:v>
                </c:pt>
                <c:pt idx="35698">
                  <c:v>89.963541666666671</c:v>
                </c:pt>
                <c:pt idx="35699">
                  <c:v>89.966145833333329</c:v>
                </c:pt>
                <c:pt idx="35700">
                  <c:v>89.96875</c:v>
                </c:pt>
                <c:pt idx="35701">
                  <c:v>89.971354166666671</c:v>
                </c:pt>
                <c:pt idx="35702">
                  <c:v>89.973958333333329</c:v>
                </c:pt>
                <c:pt idx="35703">
                  <c:v>89.9765625</c:v>
                </c:pt>
                <c:pt idx="35704">
                  <c:v>89.979166666666671</c:v>
                </c:pt>
                <c:pt idx="35705">
                  <c:v>89.981770833333329</c:v>
                </c:pt>
                <c:pt idx="35706">
                  <c:v>89.984375</c:v>
                </c:pt>
                <c:pt idx="35707">
                  <c:v>89.986979166666671</c:v>
                </c:pt>
                <c:pt idx="35708">
                  <c:v>89.989583333333329</c:v>
                </c:pt>
                <c:pt idx="35709">
                  <c:v>89.9921875</c:v>
                </c:pt>
                <c:pt idx="35710">
                  <c:v>89.994791666666671</c:v>
                </c:pt>
                <c:pt idx="35711">
                  <c:v>89.997395833333329</c:v>
                </c:pt>
                <c:pt idx="35712">
                  <c:v>90</c:v>
                </c:pt>
                <c:pt idx="35713">
                  <c:v>90.002604166666671</c:v>
                </c:pt>
                <c:pt idx="35714">
                  <c:v>90.005208333333329</c:v>
                </c:pt>
                <c:pt idx="35715">
                  <c:v>90.0078125</c:v>
                </c:pt>
                <c:pt idx="35716">
                  <c:v>90.010416666666671</c:v>
                </c:pt>
                <c:pt idx="35717">
                  <c:v>90.013020833333329</c:v>
                </c:pt>
                <c:pt idx="35718">
                  <c:v>90.015625</c:v>
                </c:pt>
                <c:pt idx="35719">
                  <c:v>90.018229166666671</c:v>
                </c:pt>
                <c:pt idx="35720">
                  <c:v>90.020833333333329</c:v>
                </c:pt>
                <c:pt idx="35721">
                  <c:v>90.0234375</c:v>
                </c:pt>
                <c:pt idx="35722">
                  <c:v>90.026041666666671</c:v>
                </c:pt>
                <c:pt idx="35723">
                  <c:v>90.028645833333329</c:v>
                </c:pt>
                <c:pt idx="35724">
                  <c:v>90.03125</c:v>
                </c:pt>
                <c:pt idx="35725">
                  <c:v>90.033854166666671</c:v>
                </c:pt>
                <c:pt idx="35726">
                  <c:v>90.036458333333329</c:v>
                </c:pt>
                <c:pt idx="35727">
                  <c:v>90.0390625</c:v>
                </c:pt>
                <c:pt idx="35728">
                  <c:v>90.041666666666671</c:v>
                </c:pt>
                <c:pt idx="35729">
                  <c:v>90.044270833333329</c:v>
                </c:pt>
                <c:pt idx="35730">
                  <c:v>90.046875</c:v>
                </c:pt>
                <c:pt idx="35731">
                  <c:v>90.049479166666671</c:v>
                </c:pt>
                <c:pt idx="35732">
                  <c:v>90.052083333333329</c:v>
                </c:pt>
                <c:pt idx="35733">
                  <c:v>90.0546875</c:v>
                </c:pt>
                <c:pt idx="35734">
                  <c:v>90.057291666666671</c:v>
                </c:pt>
                <c:pt idx="35735">
                  <c:v>90.059895833333329</c:v>
                </c:pt>
                <c:pt idx="35736">
                  <c:v>90.0625</c:v>
                </c:pt>
                <c:pt idx="35737">
                  <c:v>90.065104166666671</c:v>
                </c:pt>
                <c:pt idx="35738">
                  <c:v>90.067708333333329</c:v>
                </c:pt>
                <c:pt idx="35739">
                  <c:v>90.0703125</c:v>
                </c:pt>
                <c:pt idx="35740">
                  <c:v>90.072916666666671</c:v>
                </c:pt>
                <c:pt idx="35741">
                  <c:v>90.075520833333329</c:v>
                </c:pt>
                <c:pt idx="35742">
                  <c:v>90.078125</c:v>
                </c:pt>
                <c:pt idx="35743">
                  <c:v>90.080729166666671</c:v>
                </c:pt>
                <c:pt idx="35744">
                  <c:v>90.083333333333329</c:v>
                </c:pt>
                <c:pt idx="35745">
                  <c:v>90.0859375</c:v>
                </c:pt>
                <c:pt idx="35746">
                  <c:v>90.088541666666671</c:v>
                </c:pt>
                <c:pt idx="35747">
                  <c:v>90.091145833333329</c:v>
                </c:pt>
                <c:pt idx="35748">
                  <c:v>90.09375</c:v>
                </c:pt>
                <c:pt idx="35749">
                  <c:v>90.096354166666671</c:v>
                </c:pt>
                <c:pt idx="35750">
                  <c:v>90.098958333333329</c:v>
                </c:pt>
                <c:pt idx="35751">
                  <c:v>90.1015625</c:v>
                </c:pt>
                <c:pt idx="35752">
                  <c:v>90.104166666666671</c:v>
                </c:pt>
                <c:pt idx="35753">
                  <c:v>90.106770833333329</c:v>
                </c:pt>
                <c:pt idx="35754">
                  <c:v>90.109375</c:v>
                </c:pt>
                <c:pt idx="35755">
                  <c:v>90.111979166666671</c:v>
                </c:pt>
                <c:pt idx="35756">
                  <c:v>90.114583333333329</c:v>
                </c:pt>
                <c:pt idx="35757">
                  <c:v>90.1171875</c:v>
                </c:pt>
                <c:pt idx="35758">
                  <c:v>90.119791666666671</c:v>
                </c:pt>
                <c:pt idx="35759">
                  <c:v>90.122395833333329</c:v>
                </c:pt>
                <c:pt idx="35760">
                  <c:v>90.125</c:v>
                </c:pt>
                <c:pt idx="35761">
                  <c:v>90.127604166666671</c:v>
                </c:pt>
                <c:pt idx="35762">
                  <c:v>90.130208333333329</c:v>
                </c:pt>
                <c:pt idx="35763">
                  <c:v>90.1328125</c:v>
                </c:pt>
                <c:pt idx="35764">
                  <c:v>90.135416666666671</c:v>
                </c:pt>
                <c:pt idx="35765">
                  <c:v>90.138020833333329</c:v>
                </c:pt>
                <c:pt idx="35766">
                  <c:v>90.140625</c:v>
                </c:pt>
                <c:pt idx="35767">
                  <c:v>90.143229166666671</c:v>
                </c:pt>
                <c:pt idx="35768">
                  <c:v>90.145833333333329</c:v>
                </c:pt>
                <c:pt idx="35769">
                  <c:v>90.1484375</c:v>
                </c:pt>
                <c:pt idx="35770">
                  <c:v>90.151041666666671</c:v>
                </c:pt>
                <c:pt idx="35771">
                  <c:v>90.153645833333329</c:v>
                </c:pt>
                <c:pt idx="35772">
                  <c:v>90.15625</c:v>
                </c:pt>
                <c:pt idx="35773">
                  <c:v>90.158854166666671</c:v>
                </c:pt>
                <c:pt idx="35774">
                  <c:v>90.161458333333329</c:v>
                </c:pt>
                <c:pt idx="35775">
                  <c:v>90.1640625</c:v>
                </c:pt>
                <c:pt idx="35776">
                  <c:v>90.166666666666671</c:v>
                </c:pt>
                <c:pt idx="35777">
                  <c:v>90.169270833333329</c:v>
                </c:pt>
                <c:pt idx="35778">
                  <c:v>90.171875</c:v>
                </c:pt>
                <c:pt idx="35779">
                  <c:v>90.174479166666671</c:v>
                </c:pt>
                <c:pt idx="35780">
                  <c:v>90.177083333333329</c:v>
                </c:pt>
                <c:pt idx="35781">
                  <c:v>90.1796875</c:v>
                </c:pt>
                <c:pt idx="35782">
                  <c:v>90.182291666666671</c:v>
                </c:pt>
                <c:pt idx="35783">
                  <c:v>90.184895833333329</c:v>
                </c:pt>
                <c:pt idx="35784">
                  <c:v>90.1875</c:v>
                </c:pt>
                <c:pt idx="35785">
                  <c:v>90.190104166666671</c:v>
                </c:pt>
                <c:pt idx="35786">
                  <c:v>90.192708333333329</c:v>
                </c:pt>
                <c:pt idx="35787">
                  <c:v>90.1953125</c:v>
                </c:pt>
                <c:pt idx="35788">
                  <c:v>90.197916666666671</c:v>
                </c:pt>
                <c:pt idx="35789">
                  <c:v>90.200520833333329</c:v>
                </c:pt>
                <c:pt idx="35790">
                  <c:v>90.203125</c:v>
                </c:pt>
                <c:pt idx="35791">
                  <c:v>90.205729166666671</c:v>
                </c:pt>
                <c:pt idx="35792">
                  <c:v>90.208333333333329</c:v>
                </c:pt>
                <c:pt idx="35793">
                  <c:v>90.2109375</c:v>
                </c:pt>
                <c:pt idx="35794">
                  <c:v>90.213541666666671</c:v>
                </c:pt>
                <c:pt idx="35795">
                  <c:v>90.216145833333329</c:v>
                </c:pt>
                <c:pt idx="35796">
                  <c:v>90.21875</c:v>
                </c:pt>
                <c:pt idx="35797">
                  <c:v>90.221354166666671</c:v>
                </c:pt>
                <c:pt idx="35798">
                  <c:v>90.223958333333329</c:v>
                </c:pt>
                <c:pt idx="35799">
                  <c:v>90.2265625</c:v>
                </c:pt>
                <c:pt idx="35800">
                  <c:v>90.229166666666671</c:v>
                </c:pt>
                <c:pt idx="35801">
                  <c:v>90.231770833333329</c:v>
                </c:pt>
                <c:pt idx="35802">
                  <c:v>90.234375</c:v>
                </c:pt>
                <c:pt idx="35803">
                  <c:v>90.236979166666671</c:v>
                </c:pt>
                <c:pt idx="35804">
                  <c:v>90.239583333333329</c:v>
                </c:pt>
                <c:pt idx="35805">
                  <c:v>90.2421875</c:v>
                </c:pt>
                <c:pt idx="35806">
                  <c:v>90.244791666666671</c:v>
                </c:pt>
                <c:pt idx="35807">
                  <c:v>90.247395833333329</c:v>
                </c:pt>
                <c:pt idx="35808">
                  <c:v>90.25</c:v>
                </c:pt>
                <c:pt idx="35809">
                  <c:v>90.252604166666671</c:v>
                </c:pt>
                <c:pt idx="35810">
                  <c:v>90.255208333333329</c:v>
                </c:pt>
                <c:pt idx="35811">
                  <c:v>90.2578125</c:v>
                </c:pt>
                <c:pt idx="35812">
                  <c:v>90.260416666666671</c:v>
                </c:pt>
                <c:pt idx="35813">
                  <c:v>90.263020833333329</c:v>
                </c:pt>
                <c:pt idx="35814">
                  <c:v>90.265625</c:v>
                </c:pt>
                <c:pt idx="35815">
                  <c:v>90.268229166666671</c:v>
                </c:pt>
                <c:pt idx="35816">
                  <c:v>90.270833333333329</c:v>
                </c:pt>
                <c:pt idx="35817">
                  <c:v>90.2734375</c:v>
                </c:pt>
                <c:pt idx="35818">
                  <c:v>90.276041666666671</c:v>
                </c:pt>
                <c:pt idx="35819">
                  <c:v>90.278645833333329</c:v>
                </c:pt>
                <c:pt idx="35820">
                  <c:v>90.28125</c:v>
                </c:pt>
                <c:pt idx="35821">
                  <c:v>90.283854166666671</c:v>
                </c:pt>
                <c:pt idx="35822">
                  <c:v>90.286458333333329</c:v>
                </c:pt>
                <c:pt idx="35823">
                  <c:v>90.2890625</c:v>
                </c:pt>
                <c:pt idx="35824">
                  <c:v>90.291666666666671</c:v>
                </c:pt>
                <c:pt idx="35825">
                  <c:v>90.294270833333329</c:v>
                </c:pt>
                <c:pt idx="35826">
                  <c:v>90.296875</c:v>
                </c:pt>
                <c:pt idx="35827">
                  <c:v>90.299479166666671</c:v>
                </c:pt>
                <c:pt idx="35828">
                  <c:v>90.302083333333329</c:v>
                </c:pt>
                <c:pt idx="35829">
                  <c:v>90.3046875</c:v>
                </c:pt>
                <c:pt idx="35830">
                  <c:v>90.307291666666671</c:v>
                </c:pt>
                <c:pt idx="35831">
                  <c:v>90.309895833333329</c:v>
                </c:pt>
                <c:pt idx="35832">
                  <c:v>90.3125</c:v>
                </c:pt>
                <c:pt idx="35833">
                  <c:v>90.315104166666671</c:v>
                </c:pt>
                <c:pt idx="35834">
                  <c:v>90.317708333333329</c:v>
                </c:pt>
                <c:pt idx="35835">
                  <c:v>90.3203125</c:v>
                </c:pt>
                <c:pt idx="35836">
                  <c:v>90.322916666666671</c:v>
                </c:pt>
                <c:pt idx="35837">
                  <c:v>90.325520833333329</c:v>
                </c:pt>
                <c:pt idx="35838">
                  <c:v>90.328125</c:v>
                </c:pt>
                <c:pt idx="35839">
                  <c:v>90.330729166666671</c:v>
                </c:pt>
                <c:pt idx="35840">
                  <c:v>90.333333333333329</c:v>
                </c:pt>
                <c:pt idx="35841">
                  <c:v>90.3359375</c:v>
                </c:pt>
                <c:pt idx="35842">
                  <c:v>90.338541666666671</c:v>
                </c:pt>
                <c:pt idx="35843">
                  <c:v>90.341145833333329</c:v>
                </c:pt>
                <c:pt idx="35844">
                  <c:v>90.34375</c:v>
                </c:pt>
                <c:pt idx="35845">
                  <c:v>90.346354166666671</c:v>
                </c:pt>
                <c:pt idx="35846">
                  <c:v>90.348958333333329</c:v>
                </c:pt>
                <c:pt idx="35847">
                  <c:v>90.3515625</c:v>
                </c:pt>
                <c:pt idx="35848">
                  <c:v>90.354166666666671</c:v>
                </c:pt>
                <c:pt idx="35849">
                  <c:v>90.356770833333329</c:v>
                </c:pt>
                <c:pt idx="35850">
                  <c:v>90.359375</c:v>
                </c:pt>
                <c:pt idx="35851">
                  <c:v>90.361979166666671</c:v>
                </c:pt>
                <c:pt idx="35852">
                  <c:v>90.364583333333329</c:v>
                </c:pt>
                <c:pt idx="35853">
                  <c:v>90.3671875</c:v>
                </c:pt>
                <c:pt idx="35854">
                  <c:v>90.369791666666671</c:v>
                </c:pt>
                <c:pt idx="35855">
                  <c:v>90.372395833333329</c:v>
                </c:pt>
                <c:pt idx="35856">
                  <c:v>90.375</c:v>
                </c:pt>
                <c:pt idx="35857">
                  <c:v>90.377604166666671</c:v>
                </c:pt>
                <c:pt idx="35858">
                  <c:v>90.380208333333329</c:v>
                </c:pt>
                <c:pt idx="35859">
                  <c:v>90.3828125</c:v>
                </c:pt>
                <c:pt idx="35860">
                  <c:v>90.385416666666671</c:v>
                </c:pt>
                <c:pt idx="35861">
                  <c:v>90.388020833333329</c:v>
                </c:pt>
                <c:pt idx="35862">
                  <c:v>90.390625</c:v>
                </c:pt>
                <c:pt idx="35863">
                  <c:v>90.393229166666671</c:v>
                </c:pt>
                <c:pt idx="35864">
                  <c:v>90.395833333333329</c:v>
                </c:pt>
                <c:pt idx="35865">
                  <c:v>90.3984375</c:v>
                </c:pt>
                <c:pt idx="35866">
                  <c:v>90.401041666666671</c:v>
                </c:pt>
                <c:pt idx="35867">
                  <c:v>90.403645833333329</c:v>
                </c:pt>
                <c:pt idx="35868">
                  <c:v>90.40625</c:v>
                </c:pt>
                <c:pt idx="35869">
                  <c:v>90.408854166666671</c:v>
                </c:pt>
                <c:pt idx="35870">
                  <c:v>90.411458333333329</c:v>
                </c:pt>
                <c:pt idx="35871">
                  <c:v>90.4140625</c:v>
                </c:pt>
                <c:pt idx="35872">
                  <c:v>90.416666666666671</c:v>
                </c:pt>
                <c:pt idx="35873">
                  <c:v>90.419270833333329</c:v>
                </c:pt>
                <c:pt idx="35874">
                  <c:v>90.421875</c:v>
                </c:pt>
                <c:pt idx="35875">
                  <c:v>90.424479166666671</c:v>
                </c:pt>
                <c:pt idx="35876">
                  <c:v>90.427083333333329</c:v>
                </c:pt>
                <c:pt idx="35877">
                  <c:v>90.4296875</c:v>
                </c:pt>
                <c:pt idx="35878">
                  <c:v>90.432291666666671</c:v>
                </c:pt>
                <c:pt idx="35879">
                  <c:v>90.434895833333329</c:v>
                </c:pt>
                <c:pt idx="35880">
                  <c:v>90.4375</c:v>
                </c:pt>
                <c:pt idx="35881">
                  <c:v>90.440104166666671</c:v>
                </c:pt>
                <c:pt idx="35882">
                  <c:v>90.442708333333329</c:v>
                </c:pt>
                <c:pt idx="35883">
                  <c:v>90.4453125</c:v>
                </c:pt>
                <c:pt idx="35884">
                  <c:v>90.447916666666671</c:v>
                </c:pt>
                <c:pt idx="35885">
                  <c:v>90.450520833333329</c:v>
                </c:pt>
                <c:pt idx="35886">
                  <c:v>90.453125</c:v>
                </c:pt>
                <c:pt idx="35887">
                  <c:v>90.455729166666671</c:v>
                </c:pt>
                <c:pt idx="35888">
                  <c:v>90.458333333333329</c:v>
                </c:pt>
                <c:pt idx="35889">
                  <c:v>90.4609375</c:v>
                </c:pt>
                <c:pt idx="35890">
                  <c:v>90.463541666666671</c:v>
                </c:pt>
                <c:pt idx="35891">
                  <c:v>90.466145833333329</c:v>
                </c:pt>
                <c:pt idx="35892">
                  <c:v>90.46875</c:v>
                </c:pt>
                <c:pt idx="35893">
                  <c:v>90.471354166666671</c:v>
                </c:pt>
                <c:pt idx="35894">
                  <c:v>90.473958333333329</c:v>
                </c:pt>
                <c:pt idx="35895">
                  <c:v>90.4765625</c:v>
                </c:pt>
                <c:pt idx="35896">
                  <c:v>90.479166666666671</c:v>
                </c:pt>
                <c:pt idx="35897">
                  <c:v>90.481770833333329</c:v>
                </c:pt>
                <c:pt idx="35898">
                  <c:v>90.484375</c:v>
                </c:pt>
                <c:pt idx="35899">
                  <c:v>90.486979166666671</c:v>
                </c:pt>
                <c:pt idx="35900">
                  <c:v>90.489583333333329</c:v>
                </c:pt>
                <c:pt idx="35901">
                  <c:v>90.4921875</c:v>
                </c:pt>
                <c:pt idx="35902">
                  <c:v>90.494791666666671</c:v>
                </c:pt>
                <c:pt idx="35903">
                  <c:v>90.497395833333329</c:v>
                </c:pt>
                <c:pt idx="35904">
                  <c:v>90.5</c:v>
                </c:pt>
                <c:pt idx="35905">
                  <c:v>90.502604166666671</c:v>
                </c:pt>
                <c:pt idx="35906">
                  <c:v>90.505208333333329</c:v>
                </c:pt>
                <c:pt idx="35907">
                  <c:v>90.5078125</c:v>
                </c:pt>
                <c:pt idx="35908">
                  <c:v>90.510416666666671</c:v>
                </c:pt>
                <c:pt idx="35909">
                  <c:v>90.513020833333329</c:v>
                </c:pt>
                <c:pt idx="35910">
                  <c:v>90.515625</c:v>
                </c:pt>
                <c:pt idx="35911">
                  <c:v>90.518229166666671</c:v>
                </c:pt>
                <c:pt idx="35912">
                  <c:v>90.520833333333329</c:v>
                </c:pt>
                <c:pt idx="35913">
                  <c:v>90.5234375</c:v>
                </c:pt>
                <c:pt idx="35914">
                  <c:v>90.526041666666671</c:v>
                </c:pt>
                <c:pt idx="35915">
                  <c:v>90.528645833333329</c:v>
                </c:pt>
                <c:pt idx="35916">
                  <c:v>90.53125</c:v>
                </c:pt>
                <c:pt idx="35917">
                  <c:v>90.533854166666671</c:v>
                </c:pt>
                <c:pt idx="35918">
                  <c:v>90.536458333333329</c:v>
                </c:pt>
                <c:pt idx="35919">
                  <c:v>90.5390625</c:v>
                </c:pt>
                <c:pt idx="35920">
                  <c:v>90.541666666666671</c:v>
                </c:pt>
                <c:pt idx="35921">
                  <c:v>90.544270833333329</c:v>
                </c:pt>
                <c:pt idx="35922">
                  <c:v>90.546875</c:v>
                </c:pt>
                <c:pt idx="35923">
                  <c:v>90.549479166666671</c:v>
                </c:pt>
                <c:pt idx="35924">
                  <c:v>90.552083333333329</c:v>
                </c:pt>
                <c:pt idx="35925">
                  <c:v>90.5546875</c:v>
                </c:pt>
                <c:pt idx="35926">
                  <c:v>90.557291666666671</c:v>
                </c:pt>
                <c:pt idx="35927">
                  <c:v>90.559895833333329</c:v>
                </c:pt>
                <c:pt idx="35928">
                  <c:v>90.5625</c:v>
                </c:pt>
                <c:pt idx="35929">
                  <c:v>90.565104166666671</c:v>
                </c:pt>
                <c:pt idx="35930">
                  <c:v>90.567708333333329</c:v>
                </c:pt>
                <c:pt idx="35931">
                  <c:v>90.5703125</c:v>
                </c:pt>
                <c:pt idx="35932">
                  <c:v>90.572916666666671</c:v>
                </c:pt>
                <c:pt idx="35933">
                  <c:v>90.575520833333329</c:v>
                </c:pt>
                <c:pt idx="35934">
                  <c:v>90.578125</c:v>
                </c:pt>
                <c:pt idx="35935">
                  <c:v>90.580729166666671</c:v>
                </c:pt>
                <c:pt idx="35936">
                  <c:v>90.583333333333329</c:v>
                </c:pt>
                <c:pt idx="35937">
                  <c:v>90.5859375</c:v>
                </c:pt>
                <c:pt idx="35938">
                  <c:v>90.588541666666671</c:v>
                </c:pt>
                <c:pt idx="35939">
                  <c:v>90.591145833333329</c:v>
                </c:pt>
                <c:pt idx="35940">
                  <c:v>90.59375</c:v>
                </c:pt>
                <c:pt idx="35941">
                  <c:v>90.596354166666671</c:v>
                </c:pt>
                <c:pt idx="35942">
                  <c:v>90.598958333333329</c:v>
                </c:pt>
                <c:pt idx="35943">
                  <c:v>90.6015625</c:v>
                </c:pt>
                <c:pt idx="35944">
                  <c:v>90.604166666666671</c:v>
                </c:pt>
                <c:pt idx="35945">
                  <c:v>90.606770833333329</c:v>
                </c:pt>
                <c:pt idx="35946">
                  <c:v>90.609375</c:v>
                </c:pt>
                <c:pt idx="35947">
                  <c:v>90.611979166666671</c:v>
                </c:pt>
                <c:pt idx="35948">
                  <c:v>90.614583333333329</c:v>
                </c:pt>
                <c:pt idx="35949">
                  <c:v>90.6171875</c:v>
                </c:pt>
                <c:pt idx="35950">
                  <c:v>90.619791666666671</c:v>
                </c:pt>
                <c:pt idx="35951">
                  <c:v>90.622395833333329</c:v>
                </c:pt>
                <c:pt idx="35952">
                  <c:v>90.625</c:v>
                </c:pt>
                <c:pt idx="35953">
                  <c:v>90.627604166666671</c:v>
                </c:pt>
                <c:pt idx="35954">
                  <c:v>90.630208333333329</c:v>
                </c:pt>
                <c:pt idx="35955">
                  <c:v>90.6328125</c:v>
                </c:pt>
                <c:pt idx="35956">
                  <c:v>90.635416666666671</c:v>
                </c:pt>
                <c:pt idx="35957">
                  <c:v>90.638020833333329</c:v>
                </c:pt>
                <c:pt idx="35958">
                  <c:v>90.640625</c:v>
                </c:pt>
                <c:pt idx="35959">
                  <c:v>90.643229166666671</c:v>
                </c:pt>
                <c:pt idx="35960">
                  <c:v>90.645833333333329</c:v>
                </c:pt>
                <c:pt idx="35961">
                  <c:v>90.6484375</c:v>
                </c:pt>
                <c:pt idx="35962">
                  <c:v>90.651041666666671</c:v>
                </c:pt>
                <c:pt idx="35963">
                  <c:v>90.653645833333329</c:v>
                </c:pt>
                <c:pt idx="35964">
                  <c:v>90.65625</c:v>
                </c:pt>
                <c:pt idx="35965">
                  <c:v>90.658854166666671</c:v>
                </c:pt>
                <c:pt idx="35966">
                  <c:v>90.661458333333329</c:v>
                </c:pt>
                <c:pt idx="35967">
                  <c:v>90.6640625</c:v>
                </c:pt>
                <c:pt idx="35968">
                  <c:v>90.666666666666671</c:v>
                </c:pt>
                <c:pt idx="35969">
                  <c:v>90.669270833333329</c:v>
                </c:pt>
                <c:pt idx="35970">
                  <c:v>90.671875</c:v>
                </c:pt>
                <c:pt idx="35971">
                  <c:v>90.674479166666671</c:v>
                </c:pt>
                <c:pt idx="35972">
                  <c:v>90.677083333333329</c:v>
                </c:pt>
                <c:pt idx="35973">
                  <c:v>90.6796875</c:v>
                </c:pt>
                <c:pt idx="35974">
                  <c:v>90.682291666666671</c:v>
                </c:pt>
                <c:pt idx="35975">
                  <c:v>90.684895833333329</c:v>
                </c:pt>
                <c:pt idx="35976">
                  <c:v>90.6875</c:v>
                </c:pt>
                <c:pt idx="35977">
                  <c:v>90.690104166666671</c:v>
                </c:pt>
                <c:pt idx="35978">
                  <c:v>90.692708333333329</c:v>
                </c:pt>
                <c:pt idx="35979">
                  <c:v>90.6953125</c:v>
                </c:pt>
                <c:pt idx="35980">
                  <c:v>90.697916666666671</c:v>
                </c:pt>
                <c:pt idx="35981">
                  <c:v>90.700520833333329</c:v>
                </c:pt>
                <c:pt idx="35982">
                  <c:v>90.703125</c:v>
                </c:pt>
                <c:pt idx="35983">
                  <c:v>90.705729166666671</c:v>
                </c:pt>
                <c:pt idx="35984">
                  <c:v>90.708333333333329</c:v>
                </c:pt>
                <c:pt idx="35985">
                  <c:v>90.7109375</c:v>
                </c:pt>
                <c:pt idx="35986">
                  <c:v>90.713541666666671</c:v>
                </c:pt>
                <c:pt idx="35987">
                  <c:v>90.716145833333329</c:v>
                </c:pt>
                <c:pt idx="35988">
                  <c:v>90.71875</c:v>
                </c:pt>
                <c:pt idx="35989">
                  <c:v>90.721354166666671</c:v>
                </c:pt>
                <c:pt idx="35990">
                  <c:v>90.723958333333329</c:v>
                </c:pt>
                <c:pt idx="35991">
                  <c:v>90.7265625</c:v>
                </c:pt>
                <c:pt idx="35992">
                  <c:v>90.729166666666671</c:v>
                </c:pt>
                <c:pt idx="35993">
                  <c:v>90.731770833333329</c:v>
                </c:pt>
                <c:pt idx="35994">
                  <c:v>90.734375</c:v>
                </c:pt>
                <c:pt idx="35995">
                  <c:v>90.736979166666671</c:v>
                </c:pt>
                <c:pt idx="35996">
                  <c:v>90.739583333333329</c:v>
                </c:pt>
                <c:pt idx="35997">
                  <c:v>90.7421875</c:v>
                </c:pt>
                <c:pt idx="35998">
                  <c:v>90.744791666666671</c:v>
                </c:pt>
                <c:pt idx="35999">
                  <c:v>90.747395833333329</c:v>
                </c:pt>
                <c:pt idx="36000">
                  <c:v>90.75</c:v>
                </c:pt>
                <c:pt idx="36001">
                  <c:v>90.752604166666671</c:v>
                </c:pt>
                <c:pt idx="36002">
                  <c:v>90.755208333333329</c:v>
                </c:pt>
                <c:pt idx="36003">
                  <c:v>90.7578125</c:v>
                </c:pt>
                <c:pt idx="36004">
                  <c:v>90.760416666666671</c:v>
                </c:pt>
                <c:pt idx="36005">
                  <c:v>90.763020833333329</c:v>
                </c:pt>
                <c:pt idx="36006">
                  <c:v>90.765625</c:v>
                </c:pt>
                <c:pt idx="36007">
                  <c:v>90.768229166666671</c:v>
                </c:pt>
                <c:pt idx="36008">
                  <c:v>90.770833333333329</c:v>
                </c:pt>
                <c:pt idx="36009">
                  <c:v>90.7734375</c:v>
                </c:pt>
                <c:pt idx="36010">
                  <c:v>90.776041666666671</c:v>
                </c:pt>
                <c:pt idx="36011">
                  <c:v>90.778645833333329</c:v>
                </c:pt>
                <c:pt idx="36012">
                  <c:v>90.78125</c:v>
                </c:pt>
                <c:pt idx="36013">
                  <c:v>90.783854166666671</c:v>
                </c:pt>
                <c:pt idx="36014">
                  <c:v>90.786458333333329</c:v>
                </c:pt>
                <c:pt idx="36015">
                  <c:v>90.7890625</c:v>
                </c:pt>
                <c:pt idx="36016">
                  <c:v>90.791666666666671</c:v>
                </c:pt>
                <c:pt idx="36017">
                  <c:v>90.794270833333329</c:v>
                </c:pt>
                <c:pt idx="36018">
                  <c:v>90.796875</c:v>
                </c:pt>
                <c:pt idx="36019">
                  <c:v>90.799479166666671</c:v>
                </c:pt>
                <c:pt idx="36020">
                  <c:v>90.802083333333329</c:v>
                </c:pt>
                <c:pt idx="36021">
                  <c:v>90.8046875</c:v>
                </c:pt>
                <c:pt idx="36022">
                  <c:v>90.807291666666671</c:v>
                </c:pt>
                <c:pt idx="36023">
                  <c:v>90.809895833333329</c:v>
                </c:pt>
                <c:pt idx="36024">
                  <c:v>90.8125</c:v>
                </c:pt>
                <c:pt idx="36025">
                  <c:v>90.815104166666671</c:v>
                </c:pt>
                <c:pt idx="36026">
                  <c:v>90.817708333333329</c:v>
                </c:pt>
                <c:pt idx="36027">
                  <c:v>90.8203125</c:v>
                </c:pt>
                <c:pt idx="36028">
                  <c:v>90.822916666666671</c:v>
                </c:pt>
                <c:pt idx="36029">
                  <c:v>90.825520833333329</c:v>
                </c:pt>
                <c:pt idx="36030">
                  <c:v>90.828125</c:v>
                </c:pt>
                <c:pt idx="36031">
                  <c:v>90.830729166666671</c:v>
                </c:pt>
                <c:pt idx="36032">
                  <c:v>90.833333333333329</c:v>
                </c:pt>
                <c:pt idx="36033">
                  <c:v>90.8359375</c:v>
                </c:pt>
                <c:pt idx="36034">
                  <c:v>90.838541666666671</c:v>
                </c:pt>
                <c:pt idx="36035">
                  <c:v>90.841145833333329</c:v>
                </c:pt>
                <c:pt idx="36036">
                  <c:v>90.84375</c:v>
                </c:pt>
                <c:pt idx="36037">
                  <c:v>90.846354166666671</c:v>
                </c:pt>
                <c:pt idx="36038">
                  <c:v>90.848958333333329</c:v>
                </c:pt>
                <c:pt idx="36039">
                  <c:v>90.8515625</c:v>
                </c:pt>
                <c:pt idx="36040">
                  <c:v>90.854166666666671</c:v>
                </c:pt>
                <c:pt idx="36041">
                  <c:v>90.856770833333329</c:v>
                </c:pt>
                <c:pt idx="36042">
                  <c:v>90.859375</c:v>
                </c:pt>
                <c:pt idx="36043">
                  <c:v>90.861979166666671</c:v>
                </c:pt>
                <c:pt idx="36044">
                  <c:v>90.864583333333329</c:v>
                </c:pt>
                <c:pt idx="36045">
                  <c:v>90.8671875</c:v>
                </c:pt>
                <c:pt idx="36046">
                  <c:v>90.869791666666671</c:v>
                </c:pt>
                <c:pt idx="36047">
                  <c:v>90.872395833333329</c:v>
                </c:pt>
                <c:pt idx="36048">
                  <c:v>90.875</c:v>
                </c:pt>
                <c:pt idx="36049">
                  <c:v>90.877604166666671</c:v>
                </c:pt>
                <c:pt idx="36050">
                  <c:v>90.880208333333329</c:v>
                </c:pt>
                <c:pt idx="36051">
                  <c:v>90.8828125</c:v>
                </c:pt>
                <c:pt idx="36052">
                  <c:v>90.885416666666671</c:v>
                </c:pt>
                <c:pt idx="36053">
                  <c:v>90.888020833333329</c:v>
                </c:pt>
                <c:pt idx="36054">
                  <c:v>90.890625</c:v>
                </c:pt>
                <c:pt idx="36055">
                  <c:v>90.893229166666671</c:v>
                </c:pt>
                <c:pt idx="36056">
                  <c:v>90.895833333333329</c:v>
                </c:pt>
                <c:pt idx="36057">
                  <c:v>90.8984375</c:v>
                </c:pt>
                <c:pt idx="36058">
                  <c:v>90.901041666666671</c:v>
                </c:pt>
                <c:pt idx="36059">
                  <c:v>90.903645833333329</c:v>
                </c:pt>
                <c:pt idx="36060">
                  <c:v>90.90625</c:v>
                </c:pt>
                <c:pt idx="36061">
                  <c:v>90.908854166666671</c:v>
                </c:pt>
                <c:pt idx="36062">
                  <c:v>90.911458333333329</c:v>
                </c:pt>
                <c:pt idx="36063">
                  <c:v>90.9140625</c:v>
                </c:pt>
                <c:pt idx="36064">
                  <c:v>90.916666666666671</c:v>
                </c:pt>
                <c:pt idx="36065">
                  <c:v>90.919270833333329</c:v>
                </c:pt>
                <c:pt idx="36066">
                  <c:v>90.921875</c:v>
                </c:pt>
                <c:pt idx="36067">
                  <c:v>90.924479166666671</c:v>
                </c:pt>
                <c:pt idx="36068">
                  <c:v>90.927083333333329</c:v>
                </c:pt>
                <c:pt idx="36069">
                  <c:v>90.9296875</c:v>
                </c:pt>
                <c:pt idx="36070">
                  <c:v>90.932291666666671</c:v>
                </c:pt>
                <c:pt idx="36071">
                  <c:v>90.934895833333329</c:v>
                </c:pt>
                <c:pt idx="36072">
                  <c:v>90.9375</c:v>
                </c:pt>
                <c:pt idx="36073">
                  <c:v>90.940104166666671</c:v>
                </c:pt>
                <c:pt idx="36074">
                  <c:v>90.942708333333329</c:v>
                </c:pt>
                <c:pt idx="36075">
                  <c:v>90.9453125</c:v>
                </c:pt>
                <c:pt idx="36076">
                  <c:v>90.947916666666671</c:v>
                </c:pt>
                <c:pt idx="36077">
                  <c:v>90.950520833333329</c:v>
                </c:pt>
                <c:pt idx="36078">
                  <c:v>90.953125</c:v>
                </c:pt>
                <c:pt idx="36079">
                  <c:v>90.955729166666671</c:v>
                </c:pt>
                <c:pt idx="36080">
                  <c:v>90.958333333333329</c:v>
                </c:pt>
                <c:pt idx="36081">
                  <c:v>90.9609375</c:v>
                </c:pt>
                <c:pt idx="36082">
                  <c:v>90.963541666666671</c:v>
                </c:pt>
                <c:pt idx="36083">
                  <c:v>90.966145833333329</c:v>
                </c:pt>
                <c:pt idx="36084">
                  <c:v>90.96875</c:v>
                </c:pt>
                <c:pt idx="36085">
                  <c:v>90.971354166666671</c:v>
                </c:pt>
                <c:pt idx="36086">
                  <c:v>90.973958333333329</c:v>
                </c:pt>
                <c:pt idx="36087">
                  <c:v>90.9765625</c:v>
                </c:pt>
                <c:pt idx="36088">
                  <c:v>90.979166666666671</c:v>
                </c:pt>
                <c:pt idx="36089">
                  <c:v>90.981770833333329</c:v>
                </c:pt>
                <c:pt idx="36090">
                  <c:v>90.984375</c:v>
                </c:pt>
                <c:pt idx="36091">
                  <c:v>90.986979166666671</c:v>
                </c:pt>
                <c:pt idx="36092">
                  <c:v>90.989583333333329</c:v>
                </c:pt>
                <c:pt idx="36093">
                  <c:v>90.9921875</c:v>
                </c:pt>
                <c:pt idx="36094">
                  <c:v>90.994791666666671</c:v>
                </c:pt>
                <c:pt idx="36095">
                  <c:v>90.997395833333329</c:v>
                </c:pt>
                <c:pt idx="36096">
                  <c:v>91</c:v>
                </c:pt>
                <c:pt idx="36097">
                  <c:v>91.002604166666671</c:v>
                </c:pt>
                <c:pt idx="36098">
                  <c:v>91.005208333333329</c:v>
                </c:pt>
                <c:pt idx="36099">
                  <c:v>91.0078125</c:v>
                </c:pt>
                <c:pt idx="36100">
                  <c:v>91.010416666666671</c:v>
                </c:pt>
                <c:pt idx="36101">
                  <c:v>91.013020833333329</c:v>
                </c:pt>
                <c:pt idx="36102">
                  <c:v>91.015625</c:v>
                </c:pt>
                <c:pt idx="36103">
                  <c:v>91.018229166666671</c:v>
                </c:pt>
                <c:pt idx="36104">
                  <c:v>91.020833333333329</c:v>
                </c:pt>
                <c:pt idx="36105">
                  <c:v>91.0234375</c:v>
                </c:pt>
                <c:pt idx="36106">
                  <c:v>91.026041666666671</c:v>
                </c:pt>
                <c:pt idx="36107">
                  <c:v>91.028645833333329</c:v>
                </c:pt>
                <c:pt idx="36108">
                  <c:v>91.03125</c:v>
                </c:pt>
                <c:pt idx="36109">
                  <c:v>91.033854166666671</c:v>
                </c:pt>
                <c:pt idx="36110">
                  <c:v>91.036458333333329</c:v>
                </c:pt>
                <c:pt idx="36111">
                  <c:v>91.0390625</c:v>
                </c:pt>
                <c:pt idx="36112">
                  <c:v>91.041666666666671</c:v>
                </c:pt>
                <c:pt idx="36113">
                  <c:v>91.044270833333329</c:v>
                </c:pt>
                <c:pt idx="36114">
                  <c:v>91.046875</c:v>
                </c:pt>
                <c:pt idx="36115">
                  <c:v>91.049479166666671</c:v>
                </c:pt>
                <c:pt idx="36116">
                  <c:v>91.052083333333329</c:v>
                </c:pt>
                <c:pt idx="36117">
                  <c:v>91.0546875</c:v>
                </c:pt>
                <c:pt idx="36118">
                  <c:v>91.057291666666671</c:v>
                </c:pt>
                <c:pt idx="36119">
                  <c:v>91.059895833333329</c:v>
                </c:pt>
                <c:pt idx="36120">
                  <c:v>91.0625</c:v>
                </c:pt>
                <c:pt idx="36121">
                  <c:v>91.065104166666671</c:v>
                </c:pt>
                <c:pt idx="36122">
                  <c:v>91.067708333333329</c:v>
                </c:pt>
                <c:pt idx="36123">
                  <c:v>91.0703125</c:v>
                </c:pt>
                <c:pt idx="36124">
                  <c:v>91.072916666666671</c:v>
                </c:pt>
                <c:pt idx="36125">
                  <c:v>91.075520833333329</c:v>
                </c:pt>
                <c:pt idx="36126">
                  <c:v>91.078125</c:v>
                </c:pt>
                <c:pt idx="36127">
                  <c:v>91.080729166666671</c:v>
                </c:pt>
                <c:pt idx="36128">
                  <c:v>91.083333333333329</c:v>
                </c:pt>
                <c:pt idx="36129">
                  <c:v>91.0859375</c:v>
                </c:pt>
                <c:pt idx="36130">
                  <c:v>91.088541666666671</c:v>
                </c:pt>
                <c:pt idx="36131">
                  <c:v>91.091145833333329</c:v>
                </c:pt>
                <c:pt idx="36132">
                  <c:v>91.09375</c:v>
                </c:pt>
                <c:pt idx="36133">
                  <c:v>91.096354166666671</c:v>
                </c:pt>
                <c:pt idx="36134">
                  <c:v>91.098958333333329</c:v>
                </c:pt>
                <c:pt idx="36135">
                  <c:v>91.1015625</c:v>
                </c:pt>
                <c:pt idx="36136">
                  <c:v>91.104166666666671</c:v>
                </c:pt>
                <c:pt idx="36137">
                  <c:v>91.106770833333329</c:v>
                </c:pt>
                <c:pt idx="36138">
                  <c:v>91.109375</c:v>
                </c:pt>
                <c:pt idx="36139">
                  <c:v>91.111979166666671</c:v>
                </c:pt>
                <c:pt idx="36140">
                  <c:v>91.114583333333329</c:v>
                </c:pt>
                <c:pt idx="36141">
                  <c:v>91.1171875</c:v>
                </c:pt>
                <c:pt idx="36142">
                  <c:v>91.119791666666671</c:v>
                </c:pt>
                <c:pt idx="36143">
                  <c:v>91.122395833333329</c:v>
                </c:pt>
                <c:pt idx="36144">
                  <c:v>91.125</c:v>
                </c:pt>
                <c:pt idx="36145">
                  <c:v>91.127604166666671</c:v>
                </c:pt>
                <c:pt idx="36146">
                  <c:v>91.130208333333329</c:v>
                </c:pt>
                <c:pt idx="36147">
                  <c:v>91.1328125</c:v>
                </c:pt>
                <c:pt idx="36148">
                  <c:v>91.135416666666671</c:v>
                </c:pt>
                <c:pt idx="36149">
                  <c:v>91.138020833333329</c:v>
                </c:pt>
                <c:pt idx="36150">
                  <c:v>91.140625</c:v>
                </c:pt>
                <c:pt idx="36151">
                  <c:v>91.143229166666671</c:v>
                </c:pt>
                <c:pt idx="36152">
                  <c:v>91.145833333333329</c:v>
                </c:pt>
                <c:pt idx="36153">
                  <c:v>91.1484375</c:v>
                </c:pt>
                <c:pt idx="36154">
                  <c:v>91.151041666666671</c:v>
                </c:pt>
                <c:pt idx="36155">
                  <c:v>91.153645833333329</c:v>
                </c:pt>
                <c:pt idx="36156">
                  <c:v>91.15625</c:v>
                </c:pt>
                <c:pt idx="36157">
                  <c:v>91.158854166666671</c:v>
                </c:pt>
                <c:pt idx="36158">
                  <c:v>91.161458333333329</c:v>
                </c:pt>
                <c:pt idx="36159">
                  <c:v>91.1640625</c:v>
                </c:pt>
                <c:pt idx="36160">
                  <c:v>91.166666666666671</c:v>
                </c:pt>
                <c:pt idx="36161">
                  <c:v>91.169270833333329</c:v>
                </c:pt>
                <c:pt idx="36162">
                  <c:v>91.171875</c:v>
                </c:pt>
                <c:pt idx="36163">
                  <c:v>91.174479166666671</c:v>
                </c:pt>
                <c:pt idx="36164">
                  <c:v>91.177083333333329</c:v>
                </c:pt>
                <c:pt idx="36165">
                  <c:v>91.1796875</c:v>
                </c:pt>
                <c:pt idx="36166">
                  <c:v>91.182291666666671</c:v>
                </c:pt>
                <c:pt idx="36167">
                  <c:v>91.184895833333329</c:v>
                </c:pt>
                <c:pt idx="36168">
                  <c:v>91.1875</c:v>
                </c:pt>
                <c:pt idx="36169">
                  <c:v>91.190104166666671</c:v>
                </c:pt>
                <c:pt idx="36170">
                  <c:v>91.192708333333329</c:v>
                </c:pt>
                <c:pt idx="36171">
                  <c:v>91.1953125</c:v>
                </c:pt>
                <c:pt idx="36172">
                  <c:v>91.197916666666671</c:v>
                </c:pt>
                <c:pt idx="36173">
                  <c:v>91.200520833333329</c:v>
                </c:pt>
                <c:pt idx="36174">
                  <c:v>91.203125</c:v>
                </c:pt>
                <c:pt idx="36175">
                  <c:v>91.205729166666671</c:v>
                </c:pt>
                <c:pt idx="36176">
                  <c:v>91.208333333333329</c:v>
                </c:pt>
                <c:pt idx="36177">
                  <c:v>91.2109375</c:v>
                </c:pt>
                <c:pt idx="36178">
                  <c:v>91.213541666666671</c:v>
                </c:pt>
                <c:pt idx="36179">
                  <c:v>91.216145833333329</c:v>
                </c:pt>
                <c:pt idx="36180">
                  <c:v>91.21875</c:v>
                </c:pt>
                <c:pt idx="36181">
                  <c:v>91.221354166666671</c:v>
                </c:pt>
                <c:pt idx="36182">
                  <c:v>91.223958333333329</c:v>
                </c:pt>
                <c:pt idx="36183">
                  <c:v>91.2265625</c:v>
                </c:pt>
                <c:pt idx="36184">
                  <c:v>91.229166666666671</c:v>
                </c:pt>
                <c:pt idx="36185">
                  <c:v>91.231770833333329</c:v>
                </c:pt>
                <c:pt idx="36186">
                  <c:v>91.234375</c:v>
                </c:pt>
                <c:pt idx="36187">
                  <c:v>91.236979166666671</c:v>
                </c:pt>
                <c:pt idx="36188">
                  <c:v>91.239583333333329</c:v>
                </c:pt>
                <c:pt idx="36189">
                  <c:v>91.2421875</c:v>
                </c:pt>
                <c:pt idx="36190">
                  <c:v>91.244791666666671</c:v>
                </c:pt>
                <c:pt idx="36191">
                  <c:v>91.247395833333329</c:v>
                </c:pt>
                <c:pt idx="36192">
                  <c:v>91.25</c:v>
                </c:pt>
                <c:pt idx="36193">
                  <c:v>91.252604166666671</c:v>
                </c:pt>
                <c:pt idx="36194">
                  <c:v>91.255208333333329</c:v>
                </c:pt>
                <c:pt idx="36195">
                  <c:v>91.2578125</c:v>
                </c:pt>
                <c:pt idx="36196">
                  <c:v>91.260416666666671</c:v>
                </c:pt>
                <c:pt idx="36197">
                  <c:v>91.263020833333329</c:v>
                </c:pt>
                <c:pt idx="36198">
                  <c:v>91.265625</c:v>
                </c:pt>
                <c:pt idx="36199">
                  <c:v>91.268229166666671</c:v>
                </c:pt>
                <c:pt idx="36200">
                  <c:v>91.270833333333329</c:v>
                </c:pt>
                <c:pt idx="36201">
                  <c:v>91.2734375</c:v>
                </c:pt>
                <c:pt idx="36202">
                  <c:v>91.276041666666671</c:v>
                </c:pt>
                <c:pt idx="36203">
                  <c:v>91.278645833333329</c:v>
                </c:pt>
                <c:pt idx="36204">
                  <c:v>91.28125</c:v>
                </c:pt>
                <c:pt idx="36205">
                  <c:v>91.283854166666671</c:v>
                </c:pt>
                <c:pt idx="36206">
                  <c:v>91.286458333333329</c:v>
                </c:pt>
                <c:pt idx="36207">
                  <c:v>91.2890625</c:v>
                </c:pt>
                <c:pt idx="36208">
                  <c:v>91.291666666666671</c:v>
                </c:pt>
                <c:pt idx="36209">
                  <c:v>91.294270833333329</c:v>
                </c:pt>
                <c:pt idx="36210">
                  <c:v>91.296875</c:v>
                </c:pt>
                <c:pt idx="36211">
                  <c:v>91.299479166666671</c:v>
                </c:pt>
                <c:pt idx="36212">
                  <c:v>91.302083333333329</c:v>
                </c:pt>
                <c:pt idx="36213">
                  <c:v>91.3046875</c:v>
                </c:pt>
                <c:pt idx="36214">
                  <c:v>91.307291666666671</c:v>
                </c:pt>
                <c:pt idx="36215">
                  <c:v>91.309895833333329</c:v>
                </c:pt>
                <c:pt idx="36216">
                  <c:v>91.3125</c:v>
                </c:pt>
                <c:pt idx="36217">
                  <c:v>91.315104166666671</c:v>
                </c:pt>
                <c:pt idx="36218">
                  <c:v>91.317708333333329</c:v>
                </c:pt>
                <c:pt idx="36219">
                  <c:v>91.3203125</c:v>
                </c:pt>
                <c:pt idx="36220">
                  <c:v>91.322916666666671</c:v>
                </c:pt>
                <c:pt idx="36221">
                  <c:v>91.325520833333329</c:v>
                </c:pt>
                <c:pt idx="36222">
                  <c:v>91.328125</c:v>
                </c:pt>
                <c:pt idx="36223">
                  <c:v>91.330729166666671</c:v>
                </c:pt>
                <c:pt idx="36224">
                  <c:v>91.333333333333329</c:v>
                </c:pt>
                <c:pt idx="36225">
                  <c:v>91.3359375</c:v>
                </c:pt>
                <c:pt idx="36226">
                  <c:v>91.338541666666671</c:v>
                </c:pt>
                <c:pt idx="36227">
                  <c:v>91.341145833333329</c:v>
                </c:pt>
                <c:pt idx="36228">
                  <c:v>91.34375</c:v>
                </c:pt>
                <c:pt idx="36229">
                  <c:v>91.346354166666671</c:v>
                </c:pt>
                <c:pt idx="36230">
                  <c:v>91.348958333333329</c:v>
                </c:pt>
                <c:pt idx="36231">
                  <c:v>91.3515625</c:v>
                </c:pt>
                <c:pt idx="36232">
                  <c:v>91.354166666666671</c:v>
                </c:pt>
                <c:pt idx="36233">
                  <c:v>91.356770833333329</c:v>
                </c:pt>
                <c:pt idx="36234">
                  <c:v>91.359375</c:v>
                </c:pt>
                <c:pt idx="36235">
                  <c:v>91.361979166666671</c:v>
                </c:pt>
                <c:pt idx="36236">
                  <c:v>91.364583333333329</c:v>
                </c:pt>
                <c:pt idx="36237">
                  <c:v>91.3671875</c:v>
                </c:pt>
                <c:pt idx="36238">
                  <c:v>91.369791666666671</c:v>
                </c:pt>
                <c:pt idx="36239">
                  <c:v>91.372395833333329</c:v>
                </c:pt>
                <c:pt idx="36240">
                  <c:v>91.375</c:v>
                </c:pt>
                <c:pt idx="36241">
                  <c:v>91.377604166666671</c:v>
                </c:pt>
                <c:pt idx="36242">
                  <c:v>91.380208333333329</c:v>
                </c:pt>
                <c:pt idx="36243">
                  <c:v>91.3828125</c:v>
                </c:pt>
                <c:pt idx="36244">
                  <c:v>91.385416666666671</c:v>
                </c:pt>
                <c:pt idx="36245">
                  <c:v>91.388020833333329</c:v>
                </c:pt>
                <c:pt idx="36246">
                  <c:v>91.390625</c:v>
                </c:pt>
                <c:pt idx="36247">
                  <c:v>91.393229166666671</c:v>
                </c:pt>
                <c:pt idx="36248">
                  <c:v>91.395833333333329</c:v>
                </c:pt>
                <c:pt idx="36249">
                  <c:v>91.3984375</c:v>
                </c:pt>
                <c:pt idx="36250">
                  <c:v>91.401041666666671</c:v>
                </c:pt>
                <c:pt idx="36251">
                  <c:v>91.403645833333329</c:v>
                </c:pt>
                <c:pt idx="36252">
                  <c:v>91.40625</c:v>
                </c:pt>
                <c:pt idx="36253">
                  <c:v>91.408854166666671</c:v>
                </c:pt>
                <c:pt idx="36254">
                  <c:v>91.411458333333329</c:v>
                </c:pt>
                <c:pt idx="36255">
                  <c:v>91.4140625</c:v>
                </c:pt>
                <c:pt idx="36256">
                  <c:v>91.416666666666671</c:v>
                </c:pt>
                <c:pt idx="36257">
                  <c:v>91.419270833333329</c:v>
                </c:pt>
                <c:pt idx="36258">
                  <c:v>91.421875</c:v>
                </c:pt>
                <c:pt idx="36259">
                  <c:v>91.424479166666671</c:v>
                </c:pt>
                <c:pt idx="36260">
                  <c:v>91.427083333333329</c:v>
                </c:pt>
                <c:pt idx="36261">
                  <c:v>91.4296875</c:v>
                </c:pt>
                <c:pt idx="36262">
                  <c:v>91.432291666666671</c:v>
                </c:pt>
                <c:pt idx="36263">
                  <c:v>91.434895833333329</c:v>
                </c:pt>
                <c:pt idx="36264">
                  <c:v>91.4375</c:v>
                </c:pt>
                <c:pt idx="36265">
                  <c:v>91.440104166666671</c:v>
                </c:pt>
                <c:pt idx="36266">
                  <c:v>91.442708333333329</c:v>
                </c:pt>
                <c:pt idx="36267">
                  <c:v>91.4453125</c:v>
                </c:pt>
                <c:pt idx="36268">
                  <c:v>91.447916666666671</c:v>
                </c:pt>
                <c:pt idx="36269">
                  <c:v>91.450520833333329</c:v>
                </c:pt>
                <c:pt idx="36270">
                  <c:v>91.453125</c:v>
                </c:pt>
                <c:pt idx="36271">
                  <c:v>91.455729166666671</c:v>
                </c:pt>
                <c:pt idx="36272">
                  <c:v>91.458333333333329</c:v>
                </c:pt>
                <c:pt idx="36273">
                  <c:v>91.4609375</c:v>
                </c:pt>
                <c:pt idx="36274">
                  <c:v>91.463541666666671</c:v>
                </c:pt>
                <c:pt idx="36275">
                  <c:v>91.466145833333329</c:v>
                </c:pt>
                <c:pt idx="36276">
                  <c:v>91.46875</c:v>
                </c:pt>
                <c:pt idx="36277">
                  <c:v>91.471354166666671</c:v>
                </c:pt>
                <c:pt idx="36278">
                  <c:v>91.473958333333329</c:v>
                </c:pt>
                <c:pt idx="36279">
                  <c:v>91.4765625</c:v>
                </c:pt>
                <c:pt idx="36280">
                  <c:v>91.479166666666671</c:v>
                </c:pt>
                <c:pt idx="36281">
                  <c:v>91.481770833333329</c:v>
                </c:pt>
                <c:pt idx="36282">
                  <c:v>91.484375</c:v>
                </c:pt>
                <c:pt idx="36283">
                  <c:v>91.486979166666671</c:v>
                </c:pt>
                <c:pt idx="36284">
                  <c:v>91.489583333333329</c:v>
                </c:pt>
                <c:pt idx="36285">
                  <c:v>91.4921875</c:v>
                </c:pt>
                <c:pt idx="36286">
                  <c:v>91.494791666666671</c:v>
                </c:pt>
                <c:pt idx="36287">
                  <c:v>91.497395833333329</c:v>
                </c:pt>
                <c:pt idx="36288">
                  <c:v>91.5</c:v>
                </c:pt>
                <c:pt idx="36289">
                  <c:v>91.502604166666671</c:v>
                </c:pt>
                <c:pt idx="36290">
                  <c:v>91.505208333333329</c:v>
                </c:pt>
                <c:pt idx="36291">
                  <c:v>91.5078125</c:v>
                </c:pt>
                <c:pt idx="36292">
                  <c:v>91.510416666666671</c:v>
                </c:pt>
                <c:pt idx="36293">
                  <c:v>91.513020833333329</c:v>
                </c:pt>
                <c:pt idx="36294">
                  <c:v>91.515625</c:v>
                </c:pt>
                <c:pt idx="36295">
                  <c:v>91.518229166666671</c:v>
                </c:pt>
                <c:pt idx="36296">
                  <c:v>91.520833333333329</c:v>
                </c:pt>
                <c:pt idx="36297">
                  <c:v>91.5234375</c:v>
                </c:pt>
                <c:pt idx="36298">
                  <c:v>91.526041666666671</c:v>
                </c:pt>
                <c:pt idx="36299">
                  <c:v>91.528645833333329</c:v>
                </c:pt>
                <c:pt idx="36300">
                  <c:v>91.53125</c:v>
                </c:pt>
                <c:pt idx="36301">
                  <c:v>91.533854166666671</c:v>
                </c:pt>
                <c:pt idx="36302">
                  <c:v>91.536458333333329</c:v>
                </c:pt>
                <c:pt idx="36303">
                  <c:v>91.5390625</c:v>
                </c:pt>
                <c:pt idx="36304">
                  <c:v>91.541666666666671</c:v>
                </c:pt>
                <c:pt idx="36305">
                  <c:v>91.544270833333329</c:v>
                </c:pt>
                <c:pt idx="36306">
                  <c:v>91.546875</c:v>
                </c:pt>
                <c:pt idx="36307">
                  <c:v>91.549479166666671</c:v>
                </c:pt>
                <c:pt idx="36308">
                  <c:v>91.552083333333329</c:v>
                </c:pt>
                <c:pt idx="36309">
                  <c:v>91.5546875</c:v>
                </c:pt>
                <c:pt idx="36310">
                  <c:v>91.557291666666671</c:v>
                </c:pt>
                <c:pt idx="36311">
                  <c:v>91.559895833333329</c:v>
                </c:pt>
                <c:pt idx="36312">
                  <c:v>91.5625</c:v>
                </c:pt>
                <c:pt idx="36313">
                  <c:v>91.565104166666671</c:v>
                </c:pt>
                <c:pt idx="36314">
                  <c:v>91.567708333333329</c:v>
                </c:pt>
                <c:pt idx="36315">
                  <c:v>91.5703125</c:v>
                </c:pt>
                <c:pt idx="36316">
                  <c:v>91.572916666666671</c:v>
                </c:pt>
                <c:pt idx="36317">
                  <c:v>91.575520833333329</c:v>
                </c:pt>
                <c:pt idx="36318">
                  <c:v>91.578125</c:v>
                </c:pt>
                <c:pt idx="36319">
                  <c:v>91.580729166666671</c:v>
                </c:pt>
                <c:pt idx="36320">
                  <c:v>91.583333333333329</c:v>
                </c:pt>
                <c:pt idx="36321">
                  <c:v>91.5859375</c:v>
                </c:pt>
                <c:pt idx="36322">
                  <c:v>91.588541666666671</c:v>
                </c:pt>
                <c:pt idx="36323">
                  <c:v>91.591145833333329</c:v>
                </c:pt>
                <c:pt idx="36324">
                  <c:v>91.59375</c:v>
                </c:pt>
                <c:pt idx="36325">
                  <c:v>91.596354166666671</c:v>
                </c:pt>
                <c:pt idx="36326">
                  <c:v>91.598958333333329</c:v>
                </c:pt>
                <c:pt idx="36327">
                  <c:v>91.6015625</c:v>
                </c:pt>
                <c:pt idx="36328">
                  <c:v>91.604166666666671</c:v>
                </c:pt>
                <c:pt idx="36329">
                  <c:v>91.606770833333329</c:v>
                </c:pt>
                <c:pt idx="36330">
                  <c:v>91.609375</c:v>
                </c:pt>
                <c:pt idx="36331">
                  <c:v>91.611979166666671</c:v>
                </c:pt>
                <c:pt idx="36332">
                  <c:v>91.614583333333329</c:v>
                </c:pt>
                <c:pt idx="36333">
                  <c:v>91.6171875</c:v>
                </c:pt>
                <c:pt idx="36334">
                  <c:v>91.619791666666671</c:v>
                </c:pt>
                <c:pt idx="36335">
                  <c:v>91.622395833333329</c:v>
                </c:pt>
                <c:pt idx="36336">
                  <c:v>91.625</c:v>
                </c:pt>
                <c:pt idx="36337">
                  <c:v>91.627604166666671</c:v>
                </c:pt>
                <c:pt idx="36338">
                  <c:v>91.630208333333329</c:v>
                </c:pt>
                <c:pt idx="36339">
                  <c:v>91.6328125</c:v>
                </c:pt>
                <c:pt idx="36340">
                  <c:v>91.635416666666671</c:v>
                </c:pt>
                <c:pt idx="36341">
                  <c:v>91.638020833333329</c:v>
                </c:pt>
                <c:pt idx="36342">
                  <c:v>91.640625</c:v>
                </c:pt>
                <c:pt idx="36343">
                  <c:v>91.643229166666671</c:v>
                </c:pt>
                <c:pt idx="36344">
                  <c:v>91.645833333333329</c:v>
                </c:pt>
                <c:pt idx="36345">
                  <c:v>91.6484375</c:v>
                </c:pt>
                <c:pt idx="36346">
                  <c:v>91.651041666666671</c:v>
                </c:pt>
                <c:pt idx="36347">
                  <c:v>91.653645833333329</c:v>
                </c:pt>
                <c:pt idx="36348">
                  <c:v>91.65625</c:v>
                </c:pt>
                <c:pt idx="36349">
                  <c:v>91.658854166666671</c:v>
                </c:pt>
                <c:pt idx="36350">
                  <c:v>91.661458333333329</c:v>
                </c:pt>
                <c:pt idx="36351">
                  <c:v>91.6640625</c:v>
                </c:pt>
                <c:pt idx="36352">
                  <c:v>91.666666666666671</c:v>
                </c:pt>
                <c:pt idx="36353">
                  <c:v>91.669270833333329</c:v>
                </c:pt>
                <c:pt idx="36354">
                  <c:v>91.671875</c:v>
                </c:pt>
                <c:pt idx="36355">
                  <c:v>91.674479166666671</c:v>
                </c:pt>
                <c:pt idx="36356">
                  <c:v>91.677083333333329</c:v>
                </c:pt>
                <c:pt idx="36357">
                  <c:v>91.6796875</c:v>
                </c:pt>
                <c:pt idx="36358">
                  <c:v>91.682291666666671</c:v>
                </c:pt>
                <c:pt idx="36359">
                  <c:v>91.684895833333329</c:v>
                </c:pt>
                <c:pt idx="36360">
                  <c:v>91.6875</c:v>
                </c:pt>
                <c:pt idx="36361">
                  <c:v>91.690104166666671</c:v>
                </c:pt>
                <c:pt idx="36362">
                  <c:v>91.692708333333329</c:v>
                </c:pt>
                <c:pt idx="36363">
                  <c:v>91.6953125</c:v>
                </c:pt>
                <c:pt idx="36364">
                  <c:v>91.697916666666671</c:v>
                </c:pt>
                <c:pt idx="36365">
                  <c:v>91.700520833333329</c:v>
                </c:pt>
                <c:pt idx="36366">
                  <c:v>91.703125</c:v>
                </c:pt>
                <c:pt idx="36367">
                  <c:v>91.705729166666671</c:v>
                </c:pt>
                <c:pt idx="36368">
                  <c:v>91.708333333333329</c:v>
                </c:pt>
                <c:pt idx="36369">
                  <c:v>91.7109375</c:v>
                </c:pt>
                <c:pt idx="36370">
                  <c:v>91.713541666666671</c:v>
                </c:pt>
                <c:pt idx="36371">
                  <c:v>91.716145833333329</c:v>
                </c:pt>
                <c:pt idx="36372">
                  <c:v>91.71875</c:v>
                </c:pt>
                <c:pt idx="36373">
                  <c:v>91.721354166666671</c:v>
                </c:pt>
                <c:pt idx="36374">
                  <c:v>91.723958333333329</c:v>
                </c:pt>
                <c:pt idx="36375">
                  <c:v>91.7265625</c:v>
                </c:pt>
                <c:pt idx="36376">
                  <c:v>91.729166666666671</c:v>
                </c:pt>
                <c:pt idx="36377">
                  <c:v>91.731770833333329</c:v>
                </c:pt>
                <c:pt idx="36378">
                  <c:v>91.734375</c:v>
                </c:pt>
                <c:pt idx="36379">
                  <c:v>91.736979166666671</c:v>
                </c:pt>
                <c:pt idx="36380">
                  <c:v>91.739583333333329</c:v>
                </c:pt>
                <c:pt idx="36381">
                  <c:v>91.7421875</c:v>
                </c:pt>
                <c:pt idx="36382">
                  <c:v>91.744791666666671</c:v>
                </c:pt>
                <c:pt idx="36383">
                  <c:v>91.747395833333329</c:v>
                </c:pt>
                <c:pt idx="36384">
                  <c:v>91.75</c:v>
                </c:pt>
                <c:pt idx="36385">
                  <c:v>91.752604166666671</c:v>
                </c:pt>
                <c:pt idx="36386">
                  <c:v>91.755208333333329</c:v>
                </c:pt>
                <c:pt idx="36387">
                  <c:v>91.7578125</c:v>
                </c:pt>
                <c:pt idx="36388">
                  <c:v>91.760416666666671</c:v>
                </c:pt>
                <c:pt idx="36389">
                  <c:v>91.763020833333329</c:v>
                </c:pt>
                <c:pt idx="36390">
                  <c:v>91.765625</c:v>
                </c:pt>
                <c:pt idx="36391">
                  <c:v>91.768229166666671</c:v>
                </c:pt>
                <c:pt idx="36392">
                  <c:v>91.770833333333329</c:v>
                </c:pt>
                <c:pt idx="36393">
                  <c:v>91.7734375</c:v>
                </c:pt>
                <c:pt idx="36394">
                  <c:v>91.776041666666671</c:v>
                </c:pt>
                <c:pt idx="36395">
                  <c:v>91.778645833333329</c:v>
                </c:pt>
                <c:pt idx="36396">
                  <c:v>91.78125</c:v>
                </c:pt>
                <c:pt idx="36397">
                  <c:v>91.783854166666671</c:v>
                </c:pt>
                <c:pt idx="36398">
                  <c:v>91.786458333333329</c:v>
                </c:pt>
                <c:pt idx="36399">
                  <c:v>91.7890625</c:v>
                </c:pt>
                <c:pt idx="36400">
                  <c:v>91.791666666666671</c:v>
                </c:pt>
                <c:pt idx="36401">
                  <c:v>91.794270833333329</c:v>
                </c:pt>
                <c:pt idx="36402">
                  <c:v>91.796875</c:v>
                </c:pt>
                <c:pt idx="36403">
                  <c:v>91.799479166666671</c:v>
                </c:pt>
                <c:pt idx="36404">
                  <c:v>91.802083333333329</c:v>
                </c:pt>
                <c:pt idx="36405">
                  <c:v>91.8046875</c:v>
                </c:pt>
                <c:pt idx="36406">
                  <c:v>91.807291666666671</c:v>
                </c:pt>
                <c:pt idx="36407">
                  <c:v>91.809895833333329</c:v>
                </c:pt>
                <c:pt idx="36408">
                  <c:v>91.8125</c:v>
                </c:pt>
                <c:pt idx="36409">
                  <c:v>91.815104166666671</c:v>
                </c:pt>
                <c:pt idx="36410">
                  <c:v>91.817708333333329</c:v>
                </c:pt>
                <c:pt idx="36411">
                  <c:v>91.8203125</c:v>
                </c:pt>
                <c:pt idx="36412">
                  <c:v>91.822916666666671</c:v>
                </c:pt>
                <c:pt idx="36413">
                  <c:v>91.825520833333329</c:v>
                </c:pt>
                <c:pt idx="36414">
                  <c:v>91.828125</c:v>
                </c:pt>
                <c:pt idx="36415">
                  <c:v>91.830729166666671</c:v>
                </c:pt>
                <c:pt idx="36416">
                  <c:v>91.833333333333329</c:v>
                </c:pt>
                <c:pt idx="36417">
                  <c:v>91.8359375</c:v>
                </c:pt>
                <c:pt idx="36418">
                  <c:v>91.838541666666671</c:v>
                </c:pt>
                <c:pt idx="36419">
                  <c:v>91.841145833333329</c:v>
                </c:pt>
                <c:pt idx="36420">
                  <c:v>91.84375</c:v>
                </c:pt>
                <c:pt idx="36421">
                  <c:v>91.846354166666671</c:v>
                </c:pt>
                <c:pt idx="36422">
                  <c:v>91.848958333333329</c:v>
                </c:pt>
                <c:pt idx="36423">
                  <c:v>91.8515625</c:v>
                </c:pt>
                <c:pt idx="36424">
                  <c:v>91.854166666666671</c:v>
                </c:pt>
                <c:pt idx="36425">
                  <c:v>91.856770833333329</c:v>
                </c:pt>
                <c:pt idx="36426">
                  <c:v>91.859375</c:v>
                </c:pt>
                <c:pt idx="36427">
                  <c:v>91.861979166666671</c:v>
                </c:pt>
                <c:pt idx="36428">
                  <c:v>91.864583333333329</c:v>
                </c:pt>
                <c:pt idx="36429">
                  <c:v>91.8671875</c:v>
                </c:pt>
                <c:pt idx="36430">
                  <c:v>91.869791666666671</c:v>
                </c:pt>
                <c:pt idx="36431">
                  <c:v>91.872395833333329</c:v>
                </c:pt>
                <c:pt idx="36432">
                  <c:v>91.875</c:v>
                </c:pt>
                <c:pt idx="36433">
                  <c:v>91.877604166666671</c:v>
                </c:pt>
                <c:pt idx="36434">
                  <c:v>91.880208333333329</c:v>
                </c:pt>
                <c:pt idx="36435">
                  <c:v>91.8828125</c:v>
                </c:pt>
                <c:pt idx="36436">
                  <c:v>91.885416666666671</c:v>
                </c:pt>
                <c:pt idx="36437">
                  <c:v>91.888020833333329</c:v>
                </c:pt>
                <c:pt idx="36438">
                  <c:v>91.890625</c:v>
                </c:pt>
                <c:pt idx="36439">
                  <c:v>91.893229166666671</c:v>
                </c:pt>
                <c:pt idx="36440">
                  <c:v>91.895833333333329</c:v>
                </c:pt>
                <c:pt idx="36441">
                  <c:v>91.8984375</c:v>
                </c:pt>
                <c:pt idx="36442">
                  <c:v>91.901041666666671</c:v>
                </c:pt>
                <c:pt idx="36443">
                  <c:v>91.903645833333329</c:v>
                </c:pt>
                <c:pt idx="36444">
                  <c:v>91.90625</c:v>
                </c:pt>
                <c:pt idx="36445">
                  <c:v>91.908854166666671</c:v>
                </c:pt>
                <c:pt idx="36446">
                  <c:v>91.911458333333329</c:v>
                </c:pt>
                <c:pt idx="36447">
                  <c:v>91.9140625</c:v>
                </c:pt>
                <c:pt idx="36448">
                  <c:v>91.916666666666671</c:v>
                </c:pt>
                <c:pt idx="36449">
                  <c:v>91.919270833333329</c:v>
                </c:pt>
                <c:pt idx="36450">
                  <c:v>91.921875</c:v>
                </c:pt>
                <c:pt idx="36451">
                  <c:v>91.924479166666671</c:v>
                </c:pt>
                <c:pt idx="36452">
                  <c:v>91.927083333333329</c:v>
                </c:pt>
                <c:pt idx="36453">
                  <c:v>91.9296875</c:v>
                </c:pt>
                <c:pt idx="36454">
                  <c:v>91.932291666666671</c:v>
                </c:pt>
                <c:pt idx="36455">
                  <c:v>91.934895833333329</c:v>
                </c:pt>
                <c:pt idx="36456">
                  <c:v>91.9375</c:v>
                </c:pt>
                <c:pt idx="36457">
                  <c:v>91.940104166666671</c:v>
                </c:pt>
                <c:pt idx="36458">
                  <c:v>91.942708333333329</c:v>
                </c:pt>
                <c:pt idx="36459">
                  <c:v>91.9453125</c:v>
                </c:pt>
                <c:pt idx="36460">
                  <c:v>91.947916666666671</c:v>
                </c:pt>
                <c:pt idx="36461">
                  <c:v>91.950520833333329</c:v>
                </c:pt>
                <c:pt idx="36462">
                  <c:v>91.953125</c:v>
                </c:pt>
                <c:pt idx="36463">
                  <c:v>91.955729166666671</c:v>
                </c:pt>
                <c:pt idx="36464">
                  <c:v>91.958333333333329</c:v>
                </c:pt>
                <c:pt idx="36465">
                  <c:v>91.9609375</c:v>
                </c:pt>
                <c:pt idx="36466">
                  <c:v>91.963541666666671</c:v>
                </c:pt>
                <c:pt idx="36467">
                  <c:v>91.966145833333329</c:v>
                </c:pt>
                <c:pt idx="36468">
                  <c:v>91.96875</c:v>
                </c:pt>
                <c:pt idx="36469">
                  <c:v>91.971354166666671</c:v>
                </c:pt>
                <c:pt idx="36470">
                  <c:v>91.973958333333329</c:v>
                </c:pt>
                <c:pt idx="36471">
                  <c:v>91.9765625</c:v>
                </c:pt>
                <c:pt idx="36472">
                  <c:v>91.979166666666671</c:v>
                </c:pt>
                <c:pt idx="36473">
                  <c:v>91.981770833333329</c:v>
                </c:pt>
                <c:pt idx="36474">
                  <c:v>91.984375</c:v>
                </c:pt>
                <c:pt idx="36475">
                  <c:v>91.986979166666671</c:v>
                </c:pt>
                <c:pt idx="36476">
                  <c:v>91.989583333333329</c:v>
                </c:pt>
                <c:pt idx="36477">
                  <c:v>91.9921875</c:v>
                </c:pt>
                <c:pt idx="36478">
                  <c:v>91.994791666666671</c:v>
                </c:pt>
                <c:pt idx="36479">
                  <c:v>91.997395833333329</c:v>
                </c:pt>
                <c:pt idx="36480">
                  <c:v>92</c:v>
                </c:pt>
                <c:pt idx="36481">
                  <c:v>92.002604166666671</c:v>
                </c:pt>
                <c:pt idx="36482">
                  <c:v>92.005208333333329</c:v>
                </c:pt>
                <c:pt idx="36483">
                  <c:v>92.0078125</c:v>
                </c:pt>
                <c:pt idx="36484">
                  <c:v>92.010416666666671</c:v>
                </c:pt>
                <c:pt idx="36485">
                  <c:v>92.013020833333329</c:v>
                </c:pt>
                <c:pt idx="36486">
                  <c:v>92.015625</c:v>
                </c:pt>
                <c:pt idx="36487">
                  <c:v>92.018229166666671</c:v>
                </c:pt>
                <c:pt idx="36488">
                  <c:v>92.020833333333329</c:v>
                </c:pt>
                <c:pt idx="36489">
                  <c:v>92.0234375</c:v>
                </c:pt>
                <c:pt idx="36490">
                  <c:v>92.026041666666671</c:v>
                </c:pt>
                <c:pt idx="36491">
                  <c:v>92.028645833333329</c:v>
                </c:pt>
                <c:pt idx="36492">
                  <c:v>92.03125</c:v>
                </c:pt>
                <c:pt idx="36493">
                  <c:v>92.033854166666671</c:v>
                </c:pt>
                <c:pt idx="36494">
                  <c:v>92.036458333333329</c:v>
                </c:pt>
                <c:pt idx="36495">
                  <c:v>92.0390625</c:v>
                </c:pt>
                <c:pt idx="36496">
                  <c:v>92.041666666666671</c:v>
                </c:pt>
                <c:pt idx="36497">
                  <c:v>92.044270833333329</c:v>
                </c:pt>
                <c:pt idx="36498">
                  <c:v>92.046875</c:v>
                </c:pt>
                <c:pt idx="36499">
                  <c:v>92.049479166666671</c:v>
                </c:pt>
                <c:pt idx="36500">
                  <c:v>92.052083333333329</c:v>
                </c:pt>
                <c:pt idx="36501">
                  <c:v>92.0546875</c:v>
                </c:pt>
                <c:pt idx="36502">
                  <c:v>92.057291666666671</c:v>
                </c:pt>
                <c:pt idx="36503">
                  <c:v>92.059895833333329</c:v>
                </c:pt>
                <c:pt idx="36504">
                  <c:v>92.0625</c:v>
                </c:pt>
                <c:pt idx="36505">
                  <c:v>92.065104166666671</c:v>
                </c:pt>
                <c:pt idx="36506">
                  <c:v>92.067708333333329</c:v>
                </c:pt>
                <c:pt idx="36507">
                  <c:v>92.0703125</c:v>
                </c:pt>
                <c:pt idx="36508">
                  <c:v>92.072916666666671</c:v>
                </c:pt>
                <c:pt idx="36509">
                  <c:v>92.075520833333329</c:v>
                </c:pt>
                <c:pt idx="36510">
                  <c:v>92.078125</c:v>
                </c:pt>
                <c:pt idx="36511">
                  <c:v>92.080729166666671</c:v>
                </c:pt>
                <c:pt idx="36512">
                  <c:v>92.083333333333329</c:v>
                </c:pt>
                <c:pt idx="36513">
                  <c:v>92.0859375</c:v>
                </c:pt>
                <c:pt idx="36514">
                  <c:v>92.088541666666671</c:v>
                </c:pt>
                <c:pt idx="36515">
                  <c:v>92.091145833333329</c:v>
                </c:pt>
                <c:pt idx="36516">
                  <c:v>92.09375</c:v>
                </c:pt>
                <c:pt idx="36517">
                  <c:v>92.096354166666671</c:v>
                </c:pt>
                <c:pt idx="36518">
                  <c:v>92.098958333333329</c:v>
                </c:pt>
                <c:pt idx="36519">
                  <c:v>92.1015625</c:v>
                </c:pt>
                <c:pt idx="36520">
                  <c:v>92.104166666666671</c:v>
                </c:pt>
                <c:pt idx="36521">
                  <c:v>92.106770833333329</c:v>
                </c:pt>
                <c:pt idx="36522">
                  <c:v>92.109375</c:v>
                </c:pt>
                <c:pt idx="36523">
                  <c:v>92.111979166666671</c:v>
                </c:pt>
                <c:pt idx="36524">
                  <c:v>92.114583333333329</c:v>
                </c:pt>
                <c:pt idx="36525">
                  <c:v>92.1171875</c:v>
                </c:pt>
                <c:pt idx="36526">
                  <c:v>92.119791666666671</c:v>
                </c:pt>
                <c:pt idx="36527">
                  <c:v>92.122395833333329</c:v>
                </c:pt>
                <c:pt idx="36528">
                  <c:v>92.125</c:v>
                </c:pt>
                <c:pt idx="36529">
                  <c:v>92.127604166666671</c:v>
                </c:pt>
                <c:pt idx="36530">
                  <c:v>92.130208333333329</c:v>
                </c:pt>
                <c:pt idx="36531">
                  <c:v>92.1328125</c:v>
                </c:pt>
                <c:pt idx="36532">
                  <c:v>92.135416666666671</c:v>
                </c:pt>
                <c:pt idx="36533">
                  <c:v>92.138020833333329</c:v>
                </c:pt>
                <c:pt idx="36534">
                  <c:v>92.140625</c:v>
                </c:pt>
                <c:pt idx="36535">
                  <c:v>92.143229166666671</c:v>
                </c:pt>
                <c:pt idx="36536">
                  <c:v>92.145833333333329</c:v>
                </c:pt>
                <c:pt idx="36537">
                  <c:v>92.1484375</c:v>
                </c:pt>
                <c:pt idx="36538">
                  <c:v>92.151041666666671</c:v>
                </c:pt>
                <c:pt idx="36539">
                  <c:v>92.153645833333329</c:v>
                </c:pt>
                <c:pt idx="36540">
                  <c:v>92.15625</c:v>
                </c:pt>
                <c:pt idx="36541">
                  <c:v>92.158854166666671</c:v>
                </c:pt>
                <c:pt idx="36542">
                  <c:v>92.161458333333329</c:v>
                </c:pt>
                <c:pt idx="36543">
                  <c:v>92.1640625</c:v>
                </c:pt>
                <c:pt idx="36544">
                  <c:v>92.166666666666671</c:v>
                </c:pt>
                <c:pt idx="36545">
                  <c:v>92.169270833333329</c:v>
                </c:pt>
                <c:pt idx="36546">
                  <c:v>92.171875</c:v>
                </c:pt>
                <c:pt idx="36547">
                  <c:v>92.174479166666671</c:v>
                </c:pt>
                <c:pt idx="36548">
                  <c:v>92.177083333333329</c:v>
                </c:pt>
                <c:pt idx="36549">
                  <c:v>92.1796875</c:v>
                </c:pt>
                <c:pt idx="36550">
                  <c:v>92.182291666666671</c:v>
                </c:pt>
                <c:pt idx="36551">
                  <c:v>92.184895833333329</c:v>
                </c:pt>
                <c:pt idx="36552">
                  <c:v>92.1875</c:v>
                </c:pt>
                <c:pt idx="36553">
                  <c:v>92.190104166666671</c:v>
                </c:pt>
                <c:pt idx="36554">
                  <c:v>92.192708333333329</c:v>
                </c:pt>
                <c:pt idx="36555">
                  <c:v>92.1953125</c:v>
                </c:pt>
                <c:pt idx="36556">
                  <c:v>92.197916666666671</c:v>
                </c:pt>
                <c:pt idx="36557">
                  <c:v>92.200520833333329</c:v>
                </c:pt>
                <c:pt idx="36558">
                  <c:v>92.203125</c:v>
                </c:pt>
                <c:pt idx="36559">
                  <c:v>92.205729166666671</c:v>
                </c:pt>
                <c:pt idx="36560">
                  <c:v>92.208333333333329</c:v>
                </c:pt>
                <c:pt idx="36561">
                  <c:v>92.2109375</c:v>
                </c:pt>
                <c:pt idx="36562">
                  <c:v>92.213541666666671</c:v>
                </c:pt>
                <c:pt idx="36563">
                  <c:v>92.216145833333329</c:v>
                </c:pt>
                <c:pt idx="36564">
                  <c:v>92.21875</c:v>
                </c:pt>
                <c:pt idx="36565">
                  <c:v>92.221354166666671</c:v>
                </c:pt>
                <c:pt idx="36566">
                  <c:v>92.223958333333329</c:v>
                </c:pt>
                <c:pt idx="36567">
                  <c:v>92.2265625</c:v>
                </c:pt>
                <c:pt idx="36568">
                  <c:v>92.229166666666671</c:v>
                </c:pt>
                <c:pt idx="36569">
                  <c:v>92.231770833333329</c:v>
                </c:pt>
                <c:pt idx="36570">
                  <c:v>92.234375</c:v>
                </c:pt>
                <c:pt idx="36571">
                  <c:v>92.236979166666671</c:v>
                </c:pt>
                <c:pt idx="36572">
                  <c:v>92.239583333333329</c:v>
                </c:pt>
                <c:pt idx="36573">
                  <c:v>92.2421875</c:v>
                </c:pt>
                <c:pt idx="36574">
                  <c:v>92.244791666666671</c:v>
                </c:pt>
                <c:pt idx="36575">
                  <c:v>92.247395833333329</c:v>
                </c:pt>
                <c:pt idx="36576">
                  <c:v>92.25</c:v>
                </c:pt>
                <c:pt idx="36577">
                  <c:v>92.252604166666671</c:v>
                </c:pt>
                <c:pt idx="36578">
                  <c:v>92.255208333333329</c:v>
                </c:pt>
                <c:pt idx="36579">
                  <c:v>92.2578125</c:v>
                </c:pt>
                <c:pt idx="36580">
                  <c:v>92.260416666666671</c:v>
                </c:pt>
                <c:pt idx="36581">
                  <c:v>92.263020833333329</c:v>
                </c:pt>
                <c:pt idx="36582">
                  <c:v>92.265625</c:v>
                </c:pt>
                <c:pt idx="36583">
                  <c:v>92.268229166666671</c:v>
                </c:pt>
                <c:pt idx="36584">
                  <c:v>92.270833333333329</c:v>
                </c:pt>
                <c:pt idx="36585">
                  <c:v>92.2734375</c:v>
                </c:pt>
                <c:pt idx="36586">
                  <c:v>92.276041666666671</c:v>
                </c:pt>
                <c:pt idx="36587">
                  <c:v>92.278645833333329</c:v>
                </c:pt>
                <c:pt idx="36588">
                  <c:v>92.28125</c:v>
                </c:pt>
                <c:pt idx="36589">
                  <c:v>92.283854166666671</c:v>
                </c:pt>
                <c:pt idx="36590">
                  <c:v>92.286458333333329</c:v>
                </c:pt>
                <c:pt idx="36591">
                  <c:v>92.2890625</c:v>
                </c:pt>
                <c:pt idx="36592">
                  <c:v>92.291666666666671</c:v>
                </c:pt>
                <c:pt idx="36593">
                  <c:v>92.294270833333329</c:v>
                </c:pt>
                <c:pt idx="36594">
                  <c:v>92.296875</c:v>
                </c:pt>
                <c:pt idx="36595">
                  <c:v>92.299479166666671</c:v>
                </c:pt>
                <c:pt idx="36596">
                  <c:v>92.302083333333329</c:v>
                </c:pt>
                <c:pt idx="36597">
                  <c:v>92.3046875</c:v>
                </c:pt>
                <c:pt idx="36598">
                  <c:v>92.307291666666671</c:v>
                </c:pt>
                <c:pt idx="36599">
                  <c:v>92.309895833333329</c:v>
                </c:pt>
                <c:pt idx="36600">
                  <c:v>92.3125</c:v>
                </c:pt>
                <c:pt idx="36601">
                  <c:v>92.315104166666671</c:v>
                </c:pt>
                <c:pt idx="36602">
                  <c:v>92.317708333333329</c:v>
                </c:pt>
                <c:pt idx="36603">
                  <c:v>92.3203125</c:v>
                </c:pt>
                <c:pt idx="36604">
                  <c:v>92.322916666666671</c:v>
                </c:pt>
                <c:pt idx="36605">
                  <c:v>92.325520833333329</c:v>
                </c:pt>
                <c:pt idx="36606">
                  <c:v>92.328125</c:v>
                </c:pt>
                <c:pt idx="36607">
                  <c:v>92.330729166666671</c:v>
                </c:pt>
                <c:pt idx="36608">
                  <c:v>92.333333333333329</c:v>
                </c:pt>
                <c:pt idx="36609">
                  <c:v>92.3359375</c:v>
                </c:pt>
                <c:pt idx="36610">
                  <c:v>92.338541666666671</c:v>
                </c:pt>
                <c:pt idx="36611">
                  <c:v>92.341145833333329</c:v>
                </c:pt>
                <c:pt idx="36612">
                  <c:v>92.34375</c:v>
                </c:pt>
                <c:pt idx="36613">
                  <c:v>92.346354166666671</c:v>
                </c:pt>
                <c:pt idx="36614">
                  <c:v>92.348958333333329</c:v>
                </c:pt>
                <c:pt idx="36615">
                  <c:v>92.3515625</c:v>
                </c:pt>
                <c:pt idx="36616">
                  <c:v>92.354166666666671</c:v>
                </c:pt>
                <c:pt idx="36617">
                  <c:v>92.356770833333329</c:v>
                </c:pt>
                <c:pt idx="36618">
                  <c:v>92.359375</c:v>
                </c:pt>
                <c:pt idx="36619">
                  <c:v>92.361979166666671</c:v>
                </c:pt>
                <c:pt idx="36620">
                  <c:v>92.364583333333329</c:v>
                </c:pt>
                <c:pt idx="36621">
                  <c:v>92.3671875</c:v>
                </c:pt>
                <c:pt idx="36622">
                  <c:v>92.369791666666671</c:v>
                </c:pt>
                <c:pt idx="36623">
                  <c:v>92.372395833333329</c:v>
                </c:pt>
                <c:pt idx="36624">
                  <c:v>92.375</c:v>
                </c:pt>
                <c:pt idx="36625">
                  <c:v>92.377604166666671</c:v>
                </c:pt>
                <c:pt idx="36626">
                  <c:v>92.380208333333329</c:v>
                </c:pt>
                <c:pt idx="36627">
                  <c:v>92.3828125</c:v>
                </c:pt>
                <c:pt idx="36628">
                  <c:v>92.385416666666671</c:v>
                </c:pt>
                <c:pt idx="36629">
                  <c:v>92.388020833333329</c:v>
                </c:pt>
                <c:pt idx="36630">
                  <c:v>92.390625</c:v>
                </c:pt>
                <c:pt idx="36631">
                  <c:v>92.393229166666671</c:v>
                </c:pt>
                <c:pt idx="36632">
                  <c:v>92.395833333333329</c:v>
                </c:pt>
                <c:pt idx="36633">
                  <c:v>92.3984375</c:v>
                </c:pt>
                <c:pt idx="36634">
                  <c:v>92.401041666666671</c:v>
                </c:pt>
                <c:pt idx="36635">
                  <c:v>92.403645833333329</c:v>
                </c:pt>
                <c:pt idx="36636">
                  <c:v>92.40625</c:v>
                </c:pt>
                <c:pt idx="36637">
                  <c:v>92.408854166666671</c:v>
                </c:pt>
                <c:pt idx="36638">
                  <c:v>92.411458333333329</c:v>
                </c:pt>
                <c:pt idx="36639">
                  <c:v>92.4140625</c:v>
                </c:pt>
                <c:pt idx="36640">
                  <c:v>92.416666666666671</c:v>
                </c:pt>
                <c:pt idx="36641">
                  <c:v>92.419270833333329</c:v>
                </c:pt>
                <c:pt idx="36642">
                  <c:v>92.421875</c:v>
                </c:pt>
                <c:pt idx="36643">
                  <c:v>92.424479166666671</c:v>
                </c:pt>
                <c:pt idx="36644">
                  <c:v>92.427083333333329</c:v>
                </c:pt>
                <c:pt idx="36645">
                  <c:v>92.4296875</c:v>
                </c:pt>
                <c:pt idx="36646">
                  <c:v>92.432291666666671</c:v>
                </c:pt>
                <c:pt idx="36647">
                  <c:v>92.434895833333329</c:v>
                </c:pt>
                <c:pt idx="36648">
                  <c:v>92.4375</c:v>
                </c:pt>
                <c:pt idx="36649">
                  <c:v>92.440104166666671</c:v>
                </c:pt>
                <c:pt idx="36650">
                  <c:v>92.442708333333329</c:v>
                </c:pt>
                <c:pt idx="36651">
                  <c:v>92.4453125</c:v>
                </c:pt>
                <c:pt idx="36652">
                  <c:v>92.447916666666671</c:v>
                </c:pt>
                <c:pt idx="36653">
                  <c:v>92.450520833333329</c:v>
                </c:pt>
                <c:pt idx="36654">
                  <c:v>92.453125</c:v>
                </c:pt>
                <c:pt idx="36655">
                  <c:v>92.455729166666671</c:v>
                </c:pt>
                <c:pt idx="36656">
                  <c:v>92.458333333333329</c:v>
                </c:pt>
                <c:pt idx="36657">
                  <c:v>92.4609375</c:v>
                </c:pt>
                <c:pt idx="36658">
                  <c:v>92.463541666666671</c:v>
                </c:pt>
                <c:pt idx="36659">
                  <c:v>92.466145833333329</c:v>
                </c:pt>
                <c:pt idx="36660">
                  <c:v>92.46875</c:v>
                </c:pt>
                <c:pt idx="36661">
                  <c:v>92.471354166666671</c:v>
                </c:pt>
                <c:pt idx="36662">
                  <c:v>92.473958333333329</c:v>
                </c:pt>
                <c:pt idx="36663">
                  <c:v>92.4765625</c:v>
                </c:pt>
                <c:pt idx="36664">
                  <c:v>92.479166666666671</c:v>
                </c:pt>
                <c:pt idx="36665">
                  <c:v>92.481770833333329</c:v>
                </c:pt>
                <c:pt idx="36666">
                  <c:v>92.484375</c:v>
                </c:pt>
                <c:pt idx="36667">
                  <c:v>92.486979166666671</c:v>
                </c:pt>
                <c:pt idx="36668">
                  <c:v>92.489583333333329</c:v>
                </c:pt>
                <c:pt idx="36669">
                  <c:v>92.4921875</c:v>
                </c:pt>
                <c:pt idx="36670">
                  <c:v>92.494791666666671</c:v>
                </c:pt>
                <c:pt idx="36671">
                  <c:v>92.497395833333329</c:v>
                </c:pt>
                <c:pt idx="36672">
                  <c:v>92.5</c:v>
                </c:pt>
                <c:pt idx="36673">
                  <c:v>92.502604166666671</c:v>
                </c:pt>
                <c:pt idx="36674">
                  <c:v>92.505208333333329</c:v>
                </c:pt>
                <c:pt idx="36675">
                  <c:v>92.5078125</c:v>
                </c:pt>
                <c:pt idx="36676">
                  <c:v>92.510416666666671</c:v>
                </c:pt>
                <c:pt idx="36677">
                  <c:v>92.513020833333329</c:v>
                </c:pt>
                <c:pt idx="36678">
                  <c:v>92.515625</c:v>
                </c:pt>
                <c:pt idx="36679">
                  <c:v>92.518229166666671</c:v>
                </c:pt>
                <c:pt idx="36680">
                  <c:v>92.520833333333329</c:v>
                </c:pt>
                <c:pt idx="36681">
                  <c:v>92.5234375</c:v>
                </c:pt>
                <c:pt idx="36682">
                  <c:v>92.526041666666671</c:v>
                </c:pt>
                <c:pt idx="36683">
                  <c:v>92.528645833333329</c:v>
                </c:pt>
                <c:pt idx="36684">
                  <c:v>92.53125</c:v>
                </c:pt>
                <c:pt idx="36685">
                  <c:v>92.533854166666671</c:v>
                </c:pt>
                <c:pt idx="36686">
                  <c:v>92.536458333333329</c:v>
                </c:pt>
                <c:pt idx="36687">
                  <c:v>92.5390625</c:v>
                </c:pt>
                <c:pt idx="36688">
                  <c:v>92.541666666666671</c:v>
                </c:pt>
                <c:pt idx="36689">
                  <c:v>92.544270833333329</c:v>
                </c:pt>
                <c:pt idx="36690">
                  <c:v>92.546875</c:v>
                </c:pt>
                <c:pt idx="36691">
                  <c:v>92.549479166666671</c:v>
                </c:pt>
                <c:pt idx="36692">
                  <c:v>92.552083333333329</c:v>
                </c:pt>
                <c:pt idx="36693">
                  <c:v>92.5546875</c:v>
                </c:pt>
                <c:pt idx="36694">
                  <c:v>92.557291666666671</c:v>
                </c:pt>
                <c:pt idx="36695">
                  <c:v>92.559895833333329</c:v>
                </c:pt>
                <c:pt idx="36696">
                  <c:v>92.5625</c:v>
                </c:pt>
                <c:pt idx="36697">
                  <c:v>92.565104166666671</c:v>
                </c:pt>
                <c:pt idx="36698">
                  <c:v>92.567708333333329</c:v>
                </c:pt>
                <c:pt idx="36699">
                  <c:v>92.5703125</c:v>
                </c:pt>
                <c:pt idx="36700">
                  <c:v>92.572916666666671</c:v>
                </c:pt>
                <c:pt idx="36701">
                  <c:v>92.575520833333329</c:v>
                </c:pt>
                <c:pt idx="36702">
                  <c:v>92.578125</c:v>
                </c:pt>
                <c:pt idx="36703">
                  <c:v>92.580729166666671</c:v>
                </c:pt>
                <c:pt idx="36704">
                  <c:v>92.583333333333329</c:v>
                </c:pt>
                <c:pt idx="36705">
                  <c:v>92.5859375</c:v>
                </c:pt>
                <c:pt idx="36706">
                  <c:v>92.588541666666671</c:v>
                </c:pt>
                <c:pt idx="36707">
                  <c:v>92.591145833333329</c:v>
                </c:pt>
                <c:pt idx="36708">
                  <c:v>92.59375</c:v>
                </c:pt>
                <c:pt idx="36709">
                  <c:v>92.596354166666671</c:v>
                </c:pt>
                <c:pt idx="36710">
                  <c:v>92.598958333333329</c:v>
                </c:pt>
                <c:pt idx="36711">
                  <c:v>92.6015625</c:v>
                </c:pt>
                <c:pt idx="36712">
                  <c:v>92.604166666666671</c:v>
                </c:pt>
                <c:pt idx="36713">
                  <c:v>92.606770833333329</c:v>
                </c:pt>
                <c:pt idx="36714">
                  <c:v>92.609375</c:v>
                </c:pt>
                <c:pt idx="36715">
                  <c:v>92.611979166666671</c:v>
                </c:pt>
                <c:pt idx="36716">
                  <c:v>92.614583333333329</c:v>
                </c:pt>
                <c:pt idx="36717">
                  <c:v>92.6171875</c:v>
                </c:pt>
                <c:pt idx="36718">
                  <c:v>92.619791666666671</c:v>
                </c:pt>
                <c:pt idx="36719">
                  <c:v>92.622395833333329</c:v>
                </c:pt>
                <c:pt idx="36720">
                  <c:v>92.625</c:v>
                </c:pt>
                <c:pt idx="36721">
                  <c:v>92.627604166666671</c:v>
                </c:pt>
                <c:pt idx="36722">
                  <c:v>92.630208333333329</c:v>
                </c:pt>
                <c:pt idx="36723">
                  <c:v>92.6328125</c:v>
                </c:pt>
                <c:pt idx="36724">
                  <c:v>92.635416666666671</c:v>
                </c:pt>
                <c:pt idx="36725">
                  <c:v>92.638020833333329</c:v>
                </c:pt>
                <c:pt idx="36726">
                  <c:v>92.640625</c:v>
                </c:pt>
                <c:pt idx="36727">
                  <c:v>92.643229166666671</c:v>
                </c:pt>
                <c:pt idx="36728">
                  <c:v>92.645833333333329</c:v>
                </c:pt>
                <c:pt idx="36729">
                  <c:v>92.6484375</c:v>
                </c:pt>
                <c:pt idx="36730">
                  <c:v>92.651041666666671</c:v>
                </c:pt>
                <c:pt idx="36731">
                  <c:v>92.653645833333329</c:v>
                </c:pt>
                <c:pt idx="36732">
                  <c:v>92.65625</c:v>
                </c:pt>
                <c:pt idx="36733">
                  <c:v>92.658854166666671</c:v>
                </c:pt>
                <c:pt idx="36734">
                  <c:v>92.661458333333329</c:v>
                </c:pt>
                <c:pt idx="36735">
                  <c:v>92.6640625</c:v>
                </c:pt>
                <c:pt idx="36736">
                  <c:v>92.666666666666671</c:v>
                </c:pt>
                <c:pt idx="36737">
                  <c:v>92.669270833333329</c:v>
                </c:pt>
                <c:pt idx="36738">
                  <c:v>92.671875</c:v>
                </c:pt>
                <c:pt idx="36739">
                  <c:v>92.674479166666671</c:v>
                </c:pt>
                <c:pt idx="36740">
                  <c:v>92.677083333333329</c:v>
                </c:pt>
                <c:pt idx="36741">
                  <c:v>92.6796875</c:v>
                </c:pt>
                <c:pt idx="36742">
                  <c:v>92.682291666666671</c:v>
                </c:pt>
                <c:pt idx="36743">
                  <c:v>92.684895833333329</c:v>
                </c:pt>
                <c:pt idx="36744">
                  <c:v>92.6875</c:v>
                </c:pt>
                <c:pt idx="36745">
                  <c:v>92.690104166666671</c:v>
                </c:pt>
                <c:pt idx="36746">
                  <c:v>92.692708333333329</c:v>
                </c:pt>
                <c:pt idx="36747">
                  <c:v>92.6953125</c:v>
                </c:pt>
                <c:pt idx="36748">
                  <c:v>92.697916666666671</c:v>
                </c:pt>
                <c:pt idx="36749">
                  <c:v>92.700520833333329</c:v>
                </c:pt>
                <c:pt idx="36750">
                  <c:v>92.703125</c:v>
                </c:pt>
                <c:pt idx="36751">
                  <c:v>92.705729166666671</c:v>
                </c:pt>
                <c:pt idx="36752">
                  <c:v>92.708333333333329</c:v>
                </c:pt>
                <c:pt idx="36753">
                  <c:v>92.7109375</c:v>
                </c:pt>
                <c:pt idx="36754">
                  <c:v>92.713541666666671</c:v>
                </c:pt>
                <c:pt idx="36755">
                  <c:v>92.716145833333329</c:v>
                </c:pt>
                <c:pt idx="36756">
                  <c:v>92.71875</c:v>
                </c:pt>
                <c:pt idx="36757">
                  <c:v>92.721354166666671</c:v>
                </c:pt>
                <c:pt idx="36758">
                  <c:v>92.723958333333329</c:v>
                </c:pt>
                <c:pt idx="36759">
                  <c:v>92.7265625</c:v>
                </c:pt>
                <c:pt idx="36760">
                  <c:v>92.729166666666671</c:v>
                </c:pt>
                <c:pt idx="36761">
                  <c:v>92.731770833333329</c:v>
                </c:pt>
                <c:pt idx="36762">
                  <c:v>92.734375</c:v>
                </c:pt>
                <c:pt idx="36763">
                  <c:v>92.736979166666671</c:v>
                </c:pt>
                <c:pt idx="36764">
                  <c:v>92.739583333333329</c:v>
                </c:pt>
                <c:pt idx="36765">
                  <c:v>92.7421875</c:v>
                </c:pt>
                <c:pt idx="36766">
                  <c:v>92.744791666666671</c:v>
                </c:pt>
                <c:pt idx="36767">
                  <c:v>92.747395833333329</c:v>
                </c:pt>
                <c:pt idx="36768">
                  <c:v>92.75</c:v>
                </c:pt>
                <c:pt idx="36769">
                  <c:v>92.752604166666671</c:v>
                </c:pt>
                <c:pt idx="36770">
                  <c:v>92.755208333333329</c:v>
                </c:pt>
                <c:pt idx="36771">
                  <c:v>92.7578125</c:v>
                </c:pt>
                <c:pt idx="36772">
                  <c:v>92.760416666666671</c:v>
                </c:pt>
                <c:pt idx="36773">
                  <c:v>92.763020833333329</c:v>
                </c:pt>
                <c:pt idx="36774">
                  <c:v>92.765625</c:v>
                </c:pt>
                <c:pt idx="36775">
                  <c:v>92.768229166666671</c:v>
                </c:pt>
                <c:pt idx="36776">
                  <c:v>92.770833333333329</c:v>
                </c:pt>
                <c:pt idx="36777">
                  <c:v>92.7734375</c:v>
                </c:pt>
                <c:pt idx="36778">
                  <c:v>92.776041666666671</c:v>
                </c:pt>
                <c:pt idx="36779">
                  <c:v>92.778645833333329</c:v>
                </c:pt>
                <c:pt idx="36780">
                  <c:v>92.78125</c:v>
                </c:pt>
                <c:pt idx="36781">
                  <c:v>92.783854166666671</c:v>
                </c:pt>
                <c:pt idx="36782">
                  <c:v>92.786458333333329</c:v>
                </c:pt>
                <c:pt idx="36783">
                  <c:v>92.7890625</c:v>
                </c:pt>
                <c:pt idx="36784">
                  <c:v>92.791666666666671</c:v>
                </c:pt>
                <c:pt idx="36785">
                  <c:v>92.794270833333329</c:v>
                </c:pt>
                <c:pt idx="36786">
                  <c:v>92.796875</c:v>
                </c:pt>
                <c:pt idx="36787">
                  <c:v>92.799479166666671</c:v>
                </c:pt>
                <c:pt idx="36788">
                  <c:v>92.802083333333329</c:v>
                </c:pt>
                <c:pt idx="36789">
                  <c:v>92.8046875</c:v>
                </c:pt>
                <c:pt idx="36790">
                  <c:v>92.807291666666671</c:v>
                </c:pt>
                <c:pt idx="36791">
                  <c:v>92.809895833333329</c:v>
                </c:pt>
                <c:pt idx="36792">
                  <c:v>92.8125</c:v>
                </c:pt>
                <c:pt idx="36793">
                  <c:v>92.815104166666671</c:v>
                </c:pt>
                <c:pt idx="36794">
                  <c:v>92.817708333333329</c:v>
                </c:pt>
                <c:pt idx="36795">
                  <c:v>92.8203125</c:v>
                </c:pt>
                <c:pt idx="36796">
                  <c:v>92.822916666666671</c:v>
                </c:pt>
                <c:pt idx="36797">
                  <c:v>92.825520833333329</c:v>
                </c:pt>
                <c:pt idx="36798">
                  <c:v>92.828125</c:v>
                </c:pt>
                <c:pt idx="36799">
                  <c:v>92.830729166666671</c:v>
                </c:pt>
                <c:pt idx="36800">
                  <c:v>92.833333333333329</c:v>
                </c:pt>
                <c:pt idx="36801">
                  <c:v>92.8359375</c:v>
                </c:pt>
                <c:pt idx="36802">
                  <c:v>92.838541666666671</c:v>
                </c:pt>
                <c:pt idx="36803">
                  <c:v>92.841145833333329</c:v>
                </c:pt>
                <c:pt idx="36804">
                  <c:v>92.84375</c:v>
                </c:pt>
                <c:pt idx="36805">
                  <c:v>92.846354166666671</c:v>
                </c:pt>
                <c:pt idx="36806">
                  <c:v>92.848958333333329</c:v>
                </c:pt>
                <c:pt idx="36807">
                  <c:v>92.8515625</c:v>
                </c:pt>
                <c:pt idx="36808">
                  <c:v>92.854166666666671</c:v>
                </c:pt>
                <c:pt idx="36809">
                  <c:v>92.856770833333329</c:v>
                </c:pt>
                <c:pt idx="36810">
                  <c:v>92.859375</c:v>
                </c:pt>
                <c:pt idx="36811">
                  <c:v>92.861979166666671</c:v>
                </c:pt>
                <c:pt idx="36812">
                  <c:v>92.864583333333329</c:v>
                </c:pt>
                <c:pt idx="36813">
                  <c:v>92.8671875</c:v>
                </c:pt>
                <c:pt idx="36814">
                  <c:v>92.869791666666671</c:v>
                </c:pt>
                <c:pt idx="36815">
                  <c:v>92.872395833333329</c:v>
                </c:pt>
                <c:pt idx="36816">
                  <c:v>92.875</c:v>
                </c:pt>
                <c:pt idx="36817">
                  <c:v>92.877604166666671</c:v>
                </c:pt>
                <c:pt idx="36818">
                  <c:v>92.880208333333329</c:v>
                </c:pt>
                <c:pt idx="36819">
                  <c:v>92.8828125</c:v>
                </c:pt>
                <c:pt idx="36820">
                  <c:v>92.885416666666671</c:v>
                </c:pt>
                <c:pt idx="36821">
                  <c:v>92.888020833333329</c:v>
                </c:pt>
                <c:pt idx="36822">
                  <c:v>92.890625</c:v>
                </c:pt>
                <c:pt idx="36823">
                  <c:v>92.893229166666671</c:v>
                </c:pt>
                <c:pt idx="36824">
                  <c:v>92.895833333333329</c:v>
                </c:pt>
                <c:pt idx="36825">
                  <c:v>92.8984375</c:v>
                </c:pt>
                <c:pt idx="36826">
                  <c:v>92.901041666666671</c:v>
                </c:pt>
                <c:pt idx="36827">
                  <c:v>92.903645833333329</c:v>
                </c:pt>
                <c:pt idx="36828">
                  <c:v>92.90625</c:v>
                </c:pt>
                <c:pt idx="36829">
                  <c:v>92.908854166666671</c:v>
                </c:pt>
                <c:pt idx="36830">
                  <c:v>92.911458333333329</c:v>
                </c:pt>
                <c:pt idx="36831">
                  <c:v>92.9140625</c:v>
                </c:pt>
                <c:pt idx="36832">
                  <c:v>92.916666666666671</c:v>
                </c:pt>
                <c:pt idx="36833">
                  <c:v>92.919270833333329</c:v>
                </c:pt>
                <c:pt idx="36834">
                  <c:v>92.921875</c:v>
                </c:pt>
                <c:pt idx="36835">
                  <c:v>92.924479166666671</c:v>
                </c:pt>
                <c:pt idx="36836">
                  <c:v>92.927083333333329</c:v>
                </c:pt>
                <c:pt idx="36837">
                  <c:v>92.9296875</c:v>
                </c:pt>
                <c:pt idx="36838">
                  <c:v>92.932291666666671</c:v>
                </c:pt>
                <c:pt idx="36839">
                  <c:v>92.934895833333329</c:v>
                </c:pt>
                <c:pt idx="36840">
                  <c:v>92.9375</c:v>
                </c:pt>
                <c:pt idx="36841">
                  <c:v>92.940104166666671</c:v>
                </c:pt>
                <c:pt idx="36842">
                  <c:v>92.942708333333329</c:v>
                </c:pt>
                <c:pt idx="36843">
                  <c:v>92.9453125</c:v>
                </c:pt>
                <c:pt idx="36844">
                  <c:v>92.947916666666671</c:v>
                </c:pt>
                <c:pt idx="36845">
                  <c:v>92.950520833333329</c:v>
                </c:pt>
                <c:pt idx="36846">
                  <c:v>92.953125</c:v>
                </c:pt>
                <c:pt idx="36847">
                  <c:v>92.955729166666671</c:v>
                </c:pt>
                <c:pt idx="36848">
                  <c:v>92.958333333333329</c:v>
                </c:pt>
                <c:pt idx="36849">
                  <c:v>92.9609375</c:v>
                </c:pt>
                <c:pt idx="36850">
                  <c:v>92.963541666666671</c:v>
                </c:pt>
                <c:pt idx="36851">
                  <c:v>92.966145833333329</c:v>
                </c:pt>
                <c:pt idx="36852">
                  <c:v>92.96875</c:v>
                </c:pt>
                <c:pt idx="36853">
                  <c:v>92.971354166666671</c:v>
                </c:pt>
                <c:pt idx="36854">
                  <c:v>92.973958333333329</c:v>
                </c:pt>
                <c:pt idx="36855">
                  <c:v>92.9765625</c:v>
                </c:pt>
                <c:pt idx="36856">
                  <c:v>92.979166666666671</c:v>
                </c:pt>
                <c:pt idx="36857">
                  <c:v>92.981770833333329</c:v>
                </c:pt>
                <c:pt idx="36858">
                  <c:v>92.984375</c:v>
                </c:pt>
                <c:pt idx="36859">
                  <c:v>92.986979166666671</c:v>
                </c:pt>
                <c:pt idx="36860">
                  <c:v>92.989583333333329</c:v>
                </c:pt>
                <c:pt idx="36861">
                  <c:v>92.9921875</c:v>
                </c:pt>
                <c:pt idx="36862">
                  <c:v>92.994791666666671</c:v>
                </c:pt>
                <c:pt idx="36863">
                  <c:v>92.997395833333329</c:v>
                </c:pt>
                <c:pt idx="36864">
                  <c:v>93</c:v>
                </c:pt>
                <c:pt idx="36865">
                  <c:v>93.002604166666671</c:v>
                </c:pt>
                <c:pt idx="36866">
                  <c:v>93.005208333333329</c:v>
                </c:pt>
                <c:pt idx="36867">
                  <c:v>93.0078125</c:v>
                </c:pt>
                <c:pt idx="36868">
                  <c:v>93.010416666666671</c:v>
                </c:pt>
                <c:pt idx="36869">
                  <c:v>93.013020833333329</c:v>
                </c:pt>
                <c:pt idx="36870">
                  <c:v>93.015625</c:v>
                </c:pt>
                <c:pt idx="36871">
                  <c:v>93.018229166666671</c:v>
                </c:pt>
                <c:pt idx="36872">
                  <c:v>93.020833333333329</c:v>
                </c:pt>
                <c:pt idx="36873">
                  <c:v>93.0234375</c:v>
                </c:pt>
                <c:pt idx="36874">
                  <c:v>93.026041666666671</c:v>
                </c:pt>
                <c:pt idx="36875">
                  <c:v>93.028645833333329</c:v>
                </c:pt>
                <c:pt idx="36876">
                  <c:v>93.03125</c:v>
                </c:pt>
                <c:pt idx="36877">
                  <c:v>93.033854166666671</c:v>
                </c:pt>
                <c:pt idx="36878">
                  <c:v>93.036458333333329</c:v>
                </c:pt>
                <c:pt idx="36879">
                  <c:v>93.0390625</c:v>
                </c:pt>
                <c:pt idx="36880">
                  <c:v>93.041666666666671</c:v>
                </c:pt>
                <c:pt idx="36881">
                  <c:v>93.044270833333329</c:v>
                </c:pt>
                <c:pt idx="36882">
                  <c:v>93.046875</c:v>
                </c:pt>
                <c:pt idx="36883">
                  <c:v>93.049479166666671</c:v>
                </c:pt>
                <c:pt idx="36884">
                  <c:v>93.052083333333329</c:v>
                </c:pt>
                <c:pt idx="36885">
                  <c:v>93.0546875</c:v>
                </c:pt>
                <c:pt idx="36886">
                  <c:v>93.057291666666671</c:v>
                </c:pt>
                <c:pt idx="36887">
                  <c:v>93.059895833333329</c:v>
                </c:pt>
                <c:pt idx="36888">
                  <c:v>93.0625</c:v>
                </c:pt>
                <c:pt idx="36889">
                  <c:v>93.065104166666671</c:v>
                </c:pt>
                <c:pt idx="36890">
                  <c:v>93.067708333333329</c:v>
                </c:pt>
                <c:pt idx="36891">
                  <c:v>93.0703125</c:v>
                </c:pt>
                <c:pt idx="36892">
                  <c:v>93.072916666666671</c:v>
                </c:pt>
                <c:pt idx="36893">
                  <c:v>93.075520833333329</c:v>
                </c:pt>
                <c:pt idx="36894">
                  <c:v>93.078125</c:v>
                </c:pt>
                <c:pt idx="36895">
                  <c:v>93.080729166666671</c:v>
                </c:pt>
                <c:pt idx="36896">
                  <c:v>93.083333333333329</c:v>
                </c:pt>
                <c:pt idx="36897">
                  <c:v>93.0859375</c:v>
                </c:pt>
                <c:pt idx="36898">
                  <c:v>93.088541666666671</c:v>
                </c:pt>
                <c:pt idx="36899">
                  <c:v>93.091145833333329</c:v>
                </c:pt>
                <c:pt idx="36900">
                  <c:v>93.09375</c:v>
                </c:pt>
                <c:pt idx="36901">
                  <c:v>93.096354166666671</c:v>
                </c:pt>
                <c:pt idx="36902">
                  <c:v>93.098958333333329</c:v>
                </c:pt>
                <c:pt idx="36903">
                  <c:v>93.1015625</c:v>
                </c:pt>
                <c:pt idx="36904">
                  <c:v>93.104166666666671</c:v>
                </c:pt>
                <c:pt idx="36905">
                  <c:v>93.106770833333329</c:v>
                </c:pt>
                <c:pt idx="36906">
                  <c:v>93.109375</c:v>
                </c:pt>
                <c:pt idx="36907">
                  <c:v>93.111979166666671</c:v>
                </c:pt>
                <c:pt idx="36908">
                  <c:v>93.114583333333329</c:v>
                </c:pt>
                <c:pt idx="36909">
                  <c:v>93.1171875</c:v>
                </c:pt>
                <c:pt idx="36910">
                  <c:v>93.119791666666671</c:v>
                </c:pt>
                <c:pt idx="36911">
                  <c:v>93.122395833333329</c:v>
                </c:pt>
                <c:pt idx="36912">
                  <c:v>93.125</c:v>
                </c:pt>
                <c:pt idx="36913">
                  <c:v>93.127604166666671</c:v>
                </c:pt>
                <c:pt idx="36914">
                  <c:v>93.130208333333329</c:v>
                </c:pt>
                <c:pt idx="36915">
                  <c:v>93.1328125</c:v>
                </c:pt>
                <c:pt idx="36916">
                  <c:v>93.135416666666671</c:v>
                </c:pt>
                <c:pt idx="36917">
                  <c:v>93.138020833333329</c:v>
                </c:pt>
                <c:pt idx="36918">
                  <c:v>93.140625</c:v>
                </c:pt>
                <c:pt idx="36919">
                  <c:v>93.143229166666671</c:v>
                </c:pt>
                <c:pt idx="36920">
                  <c:v>93.145833333333329</c:v>
                </c:pt>
                <c:pt idx="36921">
                  <c:v>93.1484375</c:v>
                </c:pt>
                <c:pt idx="36922">
                  <c:v>93.151041666666671</c:v>
                </c:pt>
                <c:pt idx="36923">
                  <c:v>93.153645833333329</c:v>
                </c:pt>
                <c:pt idx="36924">
                  <c:v>93.15625</c:v>
                </c:pt>
                <c:pt idx="36925">
                  <c:v>93.158854166666671</c:v>
                </c:pt>
                <c:pt idx="36926">
                  <c:v>93.161458333333329</c:v>
                </c:pt>
                <c:pt idx="36927">
                  <c:v>93.1640625</c:v>
                </c:pt>
                <c:pt idx="36928">
                  <c:v>93.166666666666671</c:v>
                </c:pt>
                <c:pt idx="36929">
                  <c:v>93.169270833333329</c:v>
                </c:pt>
                <c:pt idx="36930">
                  <c:v>93.171875</c:v>
                </c:pt>
                <c:pt idx="36931">
                  <c:v>93.174479166666671</c:v>
                </c:pt>
                <c:pt idx="36932">
                  <c:v>93.177083333333329</c:v>
                </c:pt>
                <c:pt idx="36933">
                  <c:v>93.1796875</c:v>
                </c:pt>
                <c:pt idx="36934">
                  <c:v>93.182291666666671</c:v>
                </c:pt>
                <c:pt idx="36935">
                  <c:v>93.184895833333329</c:v>
                </c:pt>
                <c:pt idx="36936">
                  <c:v>93.1875</c:v>
                </c:pt>
                <c:pt idx="36937">
                  <c:v>93.190104166666671</c:v>
                </c:pt>
                <c:pt idx="36938">
                  <c:v>93.192708333333329</c:v>
                </c:pt>
                <c:pt idx="36939">
                  <c:v>93.1953125</c:v>
                </c:pt>
                <c:pt idx="36940">
                  <c:v>93.197916666666671</c:v>
                </c:pt>
                <c:pt idx="36941">
                  <c:v>93.200520833333329</c:v>
                </c:pt>
                <c:pt idx="36942">
                  <c:v>93.203125</c:v>
                </c:pt>
                <c:pt idx="36943">
                  <c:v>93.205729166666671</c:v>
                </c:pt>
                <c:pt idx="36944">
                  <c:v>93.208333333333329</c:v>
                </c:pt>
                <c:pt idx="36945">
                  <c:v>93.2109375</c:v>
                </c:pt>
                <c:pt idx="36946">
                  <c:v>93.213541666666671</c:v>
                </c:pt>
                <c:pt idx="36947">
                  <c:v>93.216145833333329</c:v>
                </c:pt>
                <c:pt idx="36948">
                  <c:v>93.21875</c:v>
                </c:pt>
                <c:pt idx="36949">
                  <c:v>93.221354166666671</c:v>
                </c:pt>
                <c:pt idx="36950">
                  <c:v>93.223958333333329</c:v>
                </c:pt>
                <c:pt idx="36951">
                  <c:v>93.2265625</c:v>
                </c:pt>
                <c:pt idx="36952">
                  <c:v>93.229166666666671</c:v>
                </c:pt>
                <c:pt idx="36953">
                  <c:v>93.231770833333329</c:v>
                </c:pt>
                <c:pt idx="36954">
                  <c:v>93.234375</c:v>
                </c:pt>
                <c:pt idx="36955">
                  <c:v>93.236979166666671</c:v>
                </c:pt>
                <c:pt idx="36956">
                  <c:v>93.239583333333329</c:v>
                </c:pt>
                <c:pt idx="36957">
                  <c:v>93.2421875</c:v>
                </c:pt>
                <c:pt idx="36958">
                  <c:v>93.244791666666671</c:v>
                </c:pt>
                <c:pt idx="36959">
                  <c:v>93.247395833333329</c:v>
                </c:pt>
                <c:pt idx="36960">
                  <c:v>93.25</c:v>
                </c:pt>
                <c:pt idx="36961">
                  <c:v>93.252604166666671</c:v>
                </c:pt>
                <c:pt idx="36962">
                  <c:v>93.255208333333329</c:v>
                </c:pt>
                <c:pt idx="36963">
                  <c:v>93.2578125</c:v>
                </c:pt>
                <c:pt idx="36964">
                  <c:v>93.260416666666671</c:v>
                </c:pt>
                <c:pt idx="36965">
                  <c:v>93.263020833333329</c:v>
                </c:pt>
                <c:pt idx="36966">
                  <c:v>93.265625</c:v>
                </c:pt>
                <c:pt idx="36967">
                  <c:v>93.268229166666671</c:v>
                </c:pt>
                <c:pt idx="36968">
                  <c:v>93.270833333333329</c:v>
                </c:pt>
                <c:pt idx="36969">
                  <c:v>93.2734375</c:v>
                </c:pt>
                <c:pt idx="36970">
                  <c:v>93.276041666666671</c:v>
                </c:pt>
                <c:pt idx="36971">
                  <c:v>93.278645833333329</c:v>
                </c:pt>
                <c:pt idx="36972">
                  <c:v>93.28125</c:v>
                </c:pt>
                <c:pt idx="36973">
                  <c:v>93.283854166666671</c:v>
                </c:pt>
                <c:pt idx="36974">
                  <c:v>93.286458333333329</c:v>
                </c:pt>
                <c:pt idx="36975">
                  <c:v>93.2890625</c:v>
                </c:pt>
                <c:pt idx="36976">
                  <c:v>93.291666666666671</c:v>
                </c:pt>
                <c:pt idx="36977">
                  <c:v>93.294270833333329</c:v>
                </c:pt>
                <c:pt idx="36978">
                  <c:v>93.296875</c:v>
                </c:pt>
                <c:pt idx="36979">
                  <c:v>93.299479166666671</c:v>
                </c:pt>
                <c:pt idx="36980">
                  <c:v>93.302083333333329</c:v>
                </c:pt>
                <c:pt idx="36981">
                  <c:v>93.3046875</c:v>
                </c:pt>
                <c:pt idx="36982">
                  <c:v>93.307291666666671</c:v>
                </c:pt>
                <c:pt idx="36983">
                  <c:v>93.309895833333329</c:v>
                </c:pt>
                <c:pt idx="36984">
                  <c:v>93.3125</c:v>
                </c:pt>
                <c:pt idx="36985">
                  <c:v>93.315104166666671</c:v>
                </c:pt>
                <c:pt idx="36986">
                  <c:v>93.317708333333329</c:v>
                </c:pt>
                <c:pt idx="36987">
                  <c:v>93.3203125</c:v>
                </c:pt>
                <c:pt idx="36988">
                  <c:v>93.322916666666671</c:v>
                </c:pt>
                <c:pt idx="36989">
                  <c:v>93.325520833333329</c:v>
                </c:pt>
                <c:pt idx="36990">
                  <c:v>93.328125</c:v>
                </c:pt>
                <c:pt idx="36991">
                  <c:v>93.330729166666671</c:v>
                </c:pt>
                <c:pt idx="36992">
                  <c:v>93.333333333333329</c:v>
                </c:pt>
                <c:pt idx="36993">
                  <c:v>93.3359375</c:v>
                </c:pt>
                <c:pt idx="36994">
                  <c:v>93.338541666666671</c:v>
                </c:pt>
                <c:pt idx="36995">
                  <c:v>93.341145833333329</c:v>
                </c:pt>
                <c:pt idx="36996">
                  <c:v>93.34375</c:v>
                </c:pt>
                <c:pt idx="36997">
                  <c:v>93.346354166666671</c:v>
                </c:pt>
                <c:pt idx="36998">
                  <c:v>93.348958333333329</c:v>
                </c:pt>
                <c:pt idx="36999">
                  <c:v>93.3515625</c:v>
                </c:pt>
                <c:pt idx="37000">
                  <c:v>93.354166666666671</c:v>
                </c:pt>
                <c:pt idx="37001">
                  <c:v>93.356770833333329</c:v>
                </c:pt>
                <c:pt idx="37002">
                  <c:v>93.359375</c:v>
                </c:pt>
                <c:pt idx="37003">
                  <c:v>93.361979166666671</c:v>
                </c:pt>
                <c:pt idx="37004">
                  <c:v>93.364583333333329</c:v>
                </c:pt>
                <c:pt idx="37005">
                  <c:v>93.3671875</c:v>
                </c:pt>
                <c:pt idx="37006">
                  <c:v>93.369791666666671</c:v>
                </c:pt>
                <c:pt idx="37007">
                  <c:v>93.372395833333329</c:v>
                </c:pt>
                <c:pt idx="37008">
                  <c:v>93.375</c:v>
                </c:pt>
                <c:pt idx="37009">
                  <c:v>93.377604166666671</c:v>
                </c:pt>
                <c:pt idx="37010">
                  <c:v>93.380208333333329</c:v>
                </c:pt>
                <c:pt idx="37011">
                  <c:v>93.3828125</c:v>
                </c:pt>
                <c:pt idx="37012">
                  <c:v>93.385416666666671</c:v>
                </c:pt>
                <c:pt idx="37013">
                  <c:v>93.388020833333329</c:v>
                </c:pt>
                <c:pt idx="37014">
                  <c:v>93.390625</c:v>
                </c:pt>
                <c:pt idx="37015">
                  <c:v>93.393229166666671</c:v>
                </c:pt>
                <c:pt idx="37016">
                  <c:v>93.395833333333329</c:v>
                </c:pt>
                <c:pt idx="37017">
                  <c:v>93.3984375</c:v>
                </c:pt>
                <c:pt idx="37018">
                  <c:v>93.401041666666671</c:v>
                </c:pt>
                <c:pt idx="37019">
                  <c:v>93.403645833333329</c:v>
                </c:pt>
                <c:pt idx="37020">
                  <c:v>93.40625</c:v>
                </c:pt>
                <c:pt idx="37021">
                  <c:v>93.408854166666671</c:v>
                </c:pt>
                <c:pt idx="37022">
                  <c:v>93.411458333333329</c:v>
                </c:pt>
                <c:pt idx="37023">
                  <c:v>93.4140625</c:v>
                </c:pt>
                <c:pt idx="37024">
                  <c:v>93.416666666666671</c:v>
                </c:pt>
                <c:pt idx="37025">
                  <c:v>93.419270833333329</c:v>
                </c:pt>
                <c:pt idx="37026">
                  <c:v>93.421875</c:v>
                </c:pt>
                <c:pt idx="37027">
                  <c:v>93.424479166666671</c:v>
                </c:pt>
                <c:pt idx="37028">
                  <c:v>93.427083333333329</c:v>
                </c:pt>
                <c:pt idx="37029">
                  <c:v>93.4296875</c:v>
                </c:pt>
                <c:pt idx="37030">
                  <c:v>93.432291666666671</c:v>
                </c:pt>
                <c:pt idx="37031">
                  <c:v>93.434895833333329</c:v>
                </c:pt>
                <c:pt idx="37032">
                  <c:v>93.4375</c:v>
                </c:pt>
                <c:pt idx="37033">
                  <c:v>93.440104166666671</c:v>
                </c:pt>
                <c:pt idx="37034">
                  <c:v>93.442708333333329</c:v>
                </c:pt>
                <c:pt idx="37035">
                  <c:v>93.4453125</c:v>
                </c:pt>
                <c:pt idx="37036">
                  <c:v>93.447916666666671</c:v>
                </c:pt>
                <c:pt idx="37037">
                  <c:v>93.450520833333329</c:v>
                </c:pt>
                <c:pt idx="37038">
                  <c:v>93.453125</c:v>
                </c:pt>
                <c:pt idx="37039">
                  <c:v>93.455729166666671</c:v>
                </c:pt>
                <c:pt idx="37040">
                  <c:v>93.458333333333329</c:v>
                </c:pt>
                <c:pt idx="37041">
                  <c:v>93.4609375</c:v>
                </c:pt>
                <c:pt idx="37042">
                  <c:v>93.463541666666671</c:v>
                </c:pt>
                <c:pt idx="37043">
                  <c:v>93.466145833333329</c:v>
                </c:pt>
                <c:pt idx="37044">
                  <c:v>93.46875</c:v>
                </c:pt>
                <c:pt idx="37045">
                  <c:v>93.471354166666671</c:v>
                </c:pt>
                <c:pt idx="37046">
                  <c:v>93.473958333333329</c:v>
                </c:pt>
                <c:pt idx="37047">
                  <c:v>93.4765625</c:v>
                </c:pt>
                <c:pt idx="37048">
                  <c:v>93.479166666666671</c:v>
                </c:pt>
                <c:pt idx="37049">
                  <c:v>93.481770833333329</c:v>
                </c:pt>
                <c:pt idx="37050">
                  <c:v>93.484375</c:v>
                </c:pt>
                <c:pt idx="37051">
                  <c:v>93.486979166666671</c:v>
                </c:pt>
                <c:pt idx="37052">
                  <c:v>93.489583333333329</c:v>
                </c:pt>
                <c:pt idx="37053">
                  <c:v>93.4921875</c:v>
                </c:pt>
                <c:pt idx="37054">
                  <c:v>93.494791666666671</c:v>
                </c:pt>
                <c:pt idx="37055">
                  <c:v>93.497395833333329</c:v>
                </c:pt>
                <c:pt idx="37056">
                  <c:v>93.5</c:v>
                </c:pt>
                <c:pt idx="37057">
                  <c:v>93.502604166666671</c:v>
                </c:pt>
                <c:pt idx="37058">
                  <c:v>93.505208333333329</c:v>
                </c:pt>
                <c:pt idx="37059">
                  <c:v>93.5078125</c:v>
                </c:pt>
                <c:pt idx="37060">
                  <c:v>93.510416666666671</c:v>
                </c:pt>
                <c:pt idx="37061">
                  <c:v>93.513020833333329</c:v>
                </c:pt>
                <c:pt idx="37062">
                  <c:v>93.515625</c:v>
                </c:pt>
                <c:pt idx="37063">
                  <c:v>93.518229166666671</c:v>
                </c:pt>
                <c:pt idx="37064">
                  <c:v>93.520833333333329</c:v>
                </c:pt>
                <c:pt idx="37065">
                  <c:v>93.5234375</c:v>
                </c:pt>
                <c:pt idx="37066">
                  <c:v>93.526041666666671</c:v>
                </c:pt>
                <c:pt idx="37067">
                  <c:v>93.528645833333329</c:v>
                </c:pt>
                <c:pt idx="37068">
                  <c:v>93.53125</c:v>
                </c:pt>
                <c:pt idx="37069">
                  <c:v>93.533854166666671</c:v>
                </c:pt>
                <c:pt idx="37070">
                  <c:v>93.536458333333329</c:v>
                </c:pt>
                <c:pt idx="37071">
                  <c:v>93.5390625</c:v>
                </c:pt>
                <c:pt idx="37072">
                  <c:v>93.541666666666671</c:v>
                </c:pt>
                <c:pt idx="37073">
                  <c:v>93.544270833333329</c:v>
                </c:pt>
                <c:pt idx="37074">
                  <c:v>93.546875</c:v>
                </c:pt>
                <c:pt idx="37075">
                  <c:v>93.549479166666671</c:v>
                </c:pt>
                <c:pt idx="37076">
                  <c:v>93.552083333333329</c:v>
                </c:pt>
                <c:pt idx="37077">
                  <c:v>93.5546875</c:v>
                </c:pt>
                <c:pt idx="37078">
                  <c:v>93.557291666666671</c:v>
                </c:pt>
                <c:pt idx="37079">
                  <c:v>93.559895833333329</c:v>
                </c:pt>
                <c:pt idx="37080">
                  <c:v>93.5625</c:v>
                </c:pt>
                <c:pt idx="37081">
                  <c:v>93.565104166666671</c:v>
                </c:pt>
                <c:pt idx="37082">
                  <c:v>93.567708333333329</c:v>
                </c:pt>
                <c:pt idx="37083">
                  <c:v>93.5703125</c:v>
                </c:pt>
                <c:pt idx="37084">
                  <c:v>93.572916666666671</c:v>
                </c:pt>
                <c:pt idx="37085">
                  <c:v>93.575520833333329</c:v>
                </c:pt>
                <c:pt idx="37086">
                  <c:v>93.578125</c:v>
                </c:pt>
                <c:pt idx="37087">
                  <c:v>93.580729166666671</c:v>
                </c:pt>
                <c:pt idx="37088">
                  <c:v>93.583333333333329</c:v>
                </c:pt>
                <c:pt idx="37089">
                  <c:v>93.5859375</c:v>
                </c:pt>
                <c:pt idx="37090">
                  <c:v>93.588541666666671</c:v>
                </c:pt>
                <c:pt idx="37091">
                  <c:v>93.591145833333329</c:v>
                </c:pt>
                <c:pt idx="37092">
                  <c:v>93.59375</c:v>
                </c:pt>
                <c:pt idx="37093">
                  <c:v>93.596354166666671</c:v>
                </c:pt>
                <c:pt idx="37094">
                  <c:v>93.598958333333329</c:v>
                </c:pt>
                <c:pt idx="37095">
                  <c:v>93.6015625</c:v>
                </c:pt>
                <c:pt idx="37096">
                  <c:v>93.604166666666671</c:v>
                </c:pt>
                <c:pt idx="37097">
                  <c:v>93.606770833333329</c:v>
                </c:pt>
                <c:pt idx="37098">
                  <c:v>93.609375</c:v>
                </c:pt>
                <c:pt idx="37099">
                  <c:v>93.611979166666671</c:v>
                </c:pt>
                <c:pt idx="37100">
                  <c:v>93.614583333333329</c:v>
                </c:pt>
                <c:pt idx="37101">
                  <c:v>93.6171875</c:v>
                </c:pt>
                <c:pt idx="37102">
                  <c:v>93.619791666666671</c:v>
                </c:pt>
                <c:pt idx="37103">
                  <c:v>93.622395833333329</c:v>
                </c:pt>
                <c:pt idx="37104">
                  <c:v>93.625</c:v>
                </c:pt>
                <c:pt idx="37105">
                  <c:v>93.627604166666671</c:v>
                </c:pt>
                <c:pt idx="37106">
                  <c:v>93.630208333333329</c:v>
                </c:pt>
                <c:pt idx="37107">
                  <c:v>93.6328125</c:v>
                </c:pt>
                <c:pt idx="37108">
                  <c:v>93.635416666666671</c:v>
                </c:pt>
                <c:pt idx="37109">
                  <c:v>93.638020833333329</c:v>
                </c:pt>
                <c:pt idx="37110">
                  <c:v>93.640625</c:v>
                </c:pt>
                <c:pt idx="37111">
                  <c:v>93.643229166666671</c:v>
                </c:pt>
                <c:pt idx="37112">
                  <c:v>93.645833333333329</c:v>
                </c:pt>
                <c:pt idx="37113">
                  <c:v>93.6484375</c:v>
                </c:pt>
                <c:pt idx="37114">
                  <c:v>93.651041666666671</c:v>
                </c:pt>
                <c:pt idx="37115">
                  <c:v>93.653645833333329</c:v>
                </c:pt>
                <c:pt idx="37116">
                  <c:v>93.65625</c:v>
                </c:pt>
                <c:pt idx="37117">
                  <c:v>93.658854166666671</c:v>
                </c:pt>
                <c:pt idx="37118">
                  <c:v>93.661458333333329</c:v>
                </c:pt>
                <c:pt idx="37119">
                  <c:v>93.6640625</c:v>
                </c:pt>
                <c:pt idx="37120">
                  <c:v>93.666666666666671</c:v>
                </c:pt>
                <c:pt idx="37121">
                  <c:v>93.669270833333329</c:v>
                </c:pt>
                <c:pt idx="37122">
                  <c:v>93.671875</c:v>
                </c:pt>
                <c:pt idx="37123">
                  <c:v>93.674479166666671</c:v>
                </c:pt>
                <c:pt idx="37124">
                  <c:v>93.677083333333329</c:v>
                </c:pt>
                <c:pt idx="37125">
                  <c:v>93.6796875</c:v>
                </c:pt>
                <c:pt idx="37126">
                  <c:v>93.682291666666671</c:v>
                </c:pt>
                <c:pt idx="37127">
                  <c:v>93.684895833333329</c:v>
                </c:pt>
                <c:pt idx="37128">
                  <c:v>93.6875</c:v>
                </c:pt>
                <c:pt idx="37129">
                  <c:v>93.690104166666671</c:v>
                </c:pt>
                <c:pt idx="37130">
                  <c:v>93.692708333333329</c:v>
                </c:pt>
                <c:pt idx="37131">
                  <c:v>93.6953125</c:v>
                </c:pt>
                <c:pt idx="37132">
                  <c:v>93.697916666666671</c:v>
                </c:pt>
                <c:pt idx="37133">
                  <c:v>93.700520833333329</c:v>
                </c:pt>
                <c:pt idx="37134">
                  <c:v>93.703125</c:v>
                </c:pt>
                <c:pt idx="37135">
                  <c:v>93.705729166666671</c:v>
                </c:pt>
                <c:pt idx="37136">
                  <c:v>93.708333333333329</c:v>
                </c:pt>
                <c:pt idx="37137">
                  <c:v>93.7109375</c:v>
                </c:pt>
                <c:pt idx="37138">
                  <c:v>93.713541666666671</c:v>
                </c:pt>
                <c:pt idx="37139">
                  <c:v>93.716145833333329</c:v>
                </c:pt>
                <c:pt idx="37140">
                  <c:v>93.71875</c:v>
                </c:pt>
                <c:pt idx="37141">
                  <c:v>93.721354166666671</c:v>
                </c:pt>
                <c:pt idx="37142">
                  <c:v>93.723958333333329</c:v>
                </c:pt>
                <c:pt idx="37143">
                  <c:v>93.7265625</c:v>
                </c:pt>
                <c:pt idx="37144">
                  <c:v>93.729166666666671</c:v>
                </c:pt>
                <c:pt idx="37145">
                  <c:v>93.731770833333329</c:v>
                </c:pt>
                <c:pt idx="37146">
                  <c:v>93.734375</c:v>
                </c:pt>
                <c:pt idx="37147">
                  <c:v>93.736979166666671</c:v>
                </c:pt>
                <c:pt idx="37148">
                  <c:v>93.739583333333329</c:v>
                </c:pt>
                <c:pt idx="37149">
                  <c:v>93.7421875</c:v>
                </c:pt>
                <c:pt idx="37150">
                  <c:v>93.744791666666671</c:v>
                </c:pt>
                <c:pt idx="37151">
                  <c:v>93.747395833333329</c:v>
                </c:pt>
                <c:pt idx="37152">
                  <c:v>93.75</c:v>
                </c:pt>
                <c:pt idx="37153">
                  <c:v>93.752604166666671</c:v>
                </c:pt>
                <c:pt idx="37154">
                  <c:v>93.755208333333329</c:v>
                </c:pt>
                <c:pt idx="37155">
                  <c:v>93.7578125</c:v>
                </c:pt>
                <c:pt idx="37156">
                  <c:v>93.760416666666671</c:v>
                </c:pt>
                <c:pt idx="37157">
                  <c:v>93.763020833333329</c:v>
                </c:pt>
                <c:pt idx="37158">
                  <c:v>93.765625</c:v>
                </c:pt>
                <c:pt idx="37159">
                  <c:v>93.768229166666671</c:v>
                </c:pt>
                <c:pt idx="37160">
                  <c:v>93.770833333333329</c:v>
                </c:pt>
                <c:pt idx="37161">
                  <c:v>93.7734375</c:v>
                </c:pt>
                <c:pt idx="37162">
                  <c:v>93.776041666666671</c:v>
                </c:pt>
                <c:pt idx="37163">
                  <c:v>93.778645833333329</c:v>
                </c:pt>
                <c:pt idx="37164">
                  <c:v>93.78125</c:v>
                </c:pt>
                <c:pt idx="37165">
                  <c:v>93.783854166666671</c:v>
                </c:pt>
                <c:pt idx="37166">
                  <c:v>93.786458333333329</c:v>
                </c:pt>
                <c:pt idx="37167">
                  <c:v>93.7890625</c:v>
                </c:pt>
                <c:pt idx="37168">
                  <c:v>93.791666666666671</c:v>
                </c:pt>
                <c:pt idx="37169">
                  <c:v>93.794270833333329</c:v>
                </c:pt>
                <c:pt idx="37170">
                  <c:v>93.796875</c:v>
                </c:pt>
                <c:pt idx="37171">
                  <c:v>93.799479166666671</c:v>
                </c:pt>
                <c:pt idx="37172">
                  <c:v>93.802083333333329</c:v>
                </c:pt>
                <c:pt idx="37173">
                  <c:v>93.8046875</c:v>
                </c:pt>
                <c:pt idx="37174">
                  <c:v>93.807291666666671</c:v>
                </c:pt>
                <c:pt idx="37175">
                  <c:v>93.809895833333329</c:v>
                </c:pt>
                <c:pt idx="37176">
                  <c:v>93.8125</c:v>
                </c:pt>
                <c:pt idx="37177">
                  <c:v>93.815104166666671</c:v>
                </c:pt>
                <c:pt idx="37178">
                  <c:v>93.817708333333329</c:v>
                </c:pt>
                <c:pt idx="37179">
                  <c:v>93.8203125</c:v>
                </c:pt>
                <c:pt idx="37180">
                  <c:v>93.822916666666671</c:v>
                </c:pt>
                <c:pt idx="37181">
                  <c:v>93.825520833333329</c:v>
                </c:pt>
                <c:pt idx="37182">
                  <c:v>93.828125</c:v>
                </c:pt>
                <c:pt idx="37183">
                  <c:v>93.830729166666671</c:v>
                </c:pt>
                <c:pt idx="37184">
                  <c:v>93.833333333333329</c:v>
                </c:pt>
                <c:pt idx="37185">
                  <c:v>93.8359375</c:v>
                </c:pt>
                <c:pt idx="37186">
                  <c:v>93.838541666666671</c:v>
                </c:pt>
                <c:pt idx="37187">
                  <c:v>93.841145833333329</c:v>
                </c:pt>
                <c:pt idx="37188">
                  <c:v>93.84375</c:v>
                </c:pt>
                <c:pt idx="37189">
                  <c:v>93.846354166666671</c:v>
                </c:pt>
                <c:pt idx="37190">
                  <c:v>93.848958333333329</c:v>
                </c:pt>
                <c:pt idx="37191">
                  <c:v>93.8515625</c:v>
                </c:pt>
                <c:pt idx="37192">
                  <c:v>93.854166666666671</c:v>
                </c:pt>
                <c:pt idx="37193">
                  <c:v>93.856770833333329</c:v>
                </c:pt>
                <c:pt idx="37194">
                  <c:v>93.859375</c:v>
                </c:pt>
                <c:pt idx="37195">
                  <c:v>93.861979166666671</c:v>
                </c:pt>
                <c:pt idx="37196">
                  <c:v>93.864583333333329</c:v>
                </c:pt>
                <c:pt idx="37197">
                  <c:v>93.8671875</c:v>
                </c:pt>
                <c:pt idx="37198">
                  <c:v>93.869791666666671</c:v>
                </c:pt>
                <c:pt idx="37199">
                  <c:v>93.872395833333329</c:v>
                </c:pt>
                <c:pt idx="37200">
                  <c:v>93.875</c:v>
                </c:pt>
                <c:pt idx="37201">
                  <c:v>93.877604166666671</c:v>
                </c:pt>
                <c:pt idx="37202">
                  <c:v>93.880208333333329</c:v>
                </c:pt>
                <c:pt idx="37203">
                  <c:v>93.8828125</c:v>
                </c:pt>
                <c:pt idx="37204">
                  <c:v>93.885416666666671</c:v>
                </c:pt>
                <c:pt idx="37205">
                  <c:v>93.888020833333329</c:v>
                </c:pt>
                <c:pt idx="37206">
                  <c:v>93.890625</c:v>
                </c:pt>
                <c:pt idx="37207">
                  <c:v>93.893229166666671</c:v>
                </c:pt>
                <c:pt idx="37208">
                  <c:v>93.895833333333329</c:v>
                </c:pt>
                <c:pt idx="37209">
                  <c:v>93.8984375</c:v>
                </c:pt>
                <c:pt idx="37210">
                  <c:v>93.901041666666671</c:v>
                </c:pt>
                <c:pt idx="37211">
                  <c:v>93.903645833333329</c:v>
                </c:pt>
                <c:pt idx="37212">
                  <c:v>93.90625</c:v>
                </c:pt>
                <c:pt idx="37213">
                  <c:v>93.908854166666671</c:v>
                </c:pt>
                <c:pt idx="37214">
                  <c:v>93.911458333333329</c:v>
                </c:pt>
                <c:pt idx="37215">
                  <c:v>93.9140625</c:v>
                </c:pt>
                <c:pt idx="37216">
                  <c:v>93.916666666666671</c:v>
                </c:pt>
                <c:pt idx="37217">
                  <c:v>93.919270833333329</c:v>
                </c:pt>
                <c:pt idx="37218">
                  <c:v>93.921875</c:v>
                </c:pt>
                <c:pt idx="37219">
                  <c:v>93.924479166666671</c:v>
                </c:pt>
                <c:pt idx="37220">
                  <c:v>93.927083333333329</c:v>
                </c:pt>
                <c:pt idx="37221">
                  <c:v>93.9296875</c:v>
                </c:pt>
                <c:pt idx="37222">
                  <c:v>93.932291666666671</c:v>
                </c:pt>
                <c:pt idx="37223">
                  <c:v>93.934895833333329</c:v>
                </c:pt>
                <c:pt idx="37224">
                  <c:v>93.9375</c:v>
                </c:pt>
                <c:pt idx="37225">
                  <c:v>93.940104166666671</c:v>
                </c:pt>
                <c:pt idx="37226">
                  <c:v>93.942708333333329</c:v>
                </c:pt>
                <c:pt idx="37227">
                  <c:v>93.9453125</c:v>
                </c:pt>
                <c:pt idx="37228">
                  <c:v>93.947916666666671</c:v>
                </c:pt>
                <c:pt idx="37229">
                  <c:v>93.950520833333329</c:v>
                </c:pt>
                <c:pt idx="37230">
                  <c:v>93.953125</c:v>
                </c:pt>
                <c:pt idx="37231">
                  <c:v>93.955729166666671</c:v>
                </c:pt>
                <c:pt idx="37232">
                  <c:v>93.958333333333329</c:v>
                </c:pt>
                <c:pt idx="37233">
                  <c:v>93.9609375</c:v>
                </c:pt>
                <c:pt idx="37234">
                  <c:v>93.963541666666671</c:v>
                </c:pt>
                <c:pt idx="37235">
                  <c:v>93.966145833333329</c:v>
                </c:pt>
                <c:pt idx="37236">
                  <c:v>93.96875</c:v>
                </c:pt>
                <c:pt idx="37237">
                  <c:v>93.971354166666671</c:v>
                </c:pt>
                <c:pt idx="37238">
                  <c:v>93.973958333333329</c:v>
                </c:pt>
                <c:pt idx="37239">
                  <c:v>93.9765625</c:v>
                </c:pt>
                <c:pt idx="37240">
                  <c:v>93.979166666666671</c:v>
                </c:pt>
                <c:pt idx="37241">
                  <c:v>93.981770833333329</c:v>
                </c:pt>
                <c:pt idx="37242">
                  <c:v>93.984375</c:v>
                </c:pt>
                <c:pt idx="37243">
                  <c:v>93.986979166666671</c:v>
                </c:pt>
                <c:pt idx="37244">
                  <c:v>93.989583333333329</c:v>
                </c:pt>
                <c:pt idx="37245">
                  <c:v>93.9921875</c:v>
                </c:pt>
                <c:pt idx="37246">
                  <c:v>93.994791666666671</c:v>
                </c:pt>
                <c:pt idx="37247">
                  <c:v>93.997395833333329</c:v>
                </c:pt>
                <c:pt idx="37248">
                  <c:v>94</c:v>
                </c:pt>
                <c:pt idx="37249">
                  <c:v>94.002604166666671</c:v>
                </c:pt>
                <c:pt idx="37250">
                  <c:v>94.005208333333329</c:v>
                </c:pt>
                <c:pt idx="37251">
                  <c:v>94.0078125</c:v>
                </c:pt>
                <c:pt idx="37252">
                  <c:v>94.010416666666671</c:v>
                </c:pt>
                <c:pt idx="37253">
                  <c:v>94.013020833333329</c:v>
                </c:pt>
                <c:pt idx="37254">
                  <c:v>94.015625</c:v>
                </c:pt>
                <c:pt idx="37255">
                  <c:v>94.018229166666671</c:v>
                </c:pt>
                <c:pt idx="37256">
                  <c:v>94.020833333333329</c:v>
                </c:pt>
                <c:pt idx="37257">
                  <c:v>94.0234375</c:v>
                </c:pt>
                <c:pt idx="37258">
                  <c:v>94.026041666666671</c:v>
                </c:pt>
                <c:pt idx="37259">
                  <c:v>94.028645833333329</c:v>
                </c:pt>
                <c:pt idx="37260">
                  <c:v>94.03125</c:v>
                </c:pt>
                <c:pt idx="37261">
                  <c:v>94.033854166666671</c:v>
                </c:pt>
                <c:pt idx="37262">
                  <c:v>94.036458333333329</c:v>
                </c:pt>
                <c:pt idx="37263">
                  <c:v>94.0390625</c:v>
                </c:pt>
                <c:pt idx="37264">
                  <c:v>94.041666666666671</c:v>
                </c:pt>
                <c:pt idx="37265">
                  <c:v>94.044270833333329</c:v>
                </c:pt>
                <c:pt idx="37266">
                  <c:v>94.046875</c:v>
                </c:pt>
                <c:pt idx="37267">
                  <c:v>94.049479166666671</c:v>
                </c:pt>
                <c:pt idx="37268">
                  <c:v>94.052083333333329</c:v>
                </c:pt>
                <c:pt idx="37269">
                  <c:v>94.0546875</c:v>
                </c:pt>
                <c:pt idx="37270">
                  <c:v>94.057291666666671</c:v>
                </c:pt>
                <c:pt idx="37271">
                  <c:v>94.059895833333329</c:v>
                </c:pt>
                <c:pt idx="37272">
                  <c:v>94.0625</c:v>
                </c:pt>
                <c:pt idx="37273">
                  <c:v>94.065104166666671</c:v>
                </c:pt>
                <c:pt idx="37274">
                  <c:v>94.067708333333329</c:v>
                </c:pt>
                <c:pt idx="37275">
                  <c:v>94.0703125</c:v>
                </c:pt>
                <c:pt idx="37276">
                  <c:v>94.072916666666671</c:v>
                </c:pt>
                <c:pt idx="37277">
                  <c:v>94.075520833333329</c:v>
                </c:pt>
                <c:pt idx="37278">
                  <c:v>94.078125</c:v>
                </c:pt>
                <c:pt idx="37279">
                  <c:v>94.080729166666671</c:v>
                </c:pt>
                <c:pt idx="37280">
                  <c:v>94.083333333333329</c:v>
                </c:pt>
                <c:pt idx="37281">
                  <c:v>94.0859375</c:v>
                </c:pt>
                <c:pt idx="37282">
                  <c:v>94.088541666666671</c:v>
                </c:pt>
                <c:pt idx="37283">
                  <c:v>94.091145833333329</c:v>
                </c:pt>
                <c:pt idx="37284">
                  <c:v>94.09375</c:v>
                </c:pt>
                <c:pt idx="37285">
                  <c:v>94.096354166666671</c:v>
                </c:pt>
                <c:pt idx="37286">
                  <c:v>94.098958333333329</c:v>
                </c:pt>
                <c:pt idx="37287">
                  <c:v>94.1015625</c:v>
                </c:pt>
                <c:pt idx="37288">
                  <c:v>94.104166666666671</c:v>
                </c:pt>
                <c:pt idx="37289">
                  <c:v>94.106770833333329</c:v>
                </c:pt>
                <c:pt idx="37290">
                  <c:v>94.109375</c:v>
                </c:pt>
                <c:pt idx="37291">
                  <c:v>94.111979166666671</c:v>
                </c:pt>
                <c:pt idx="37292">
                  <c:v>94.114583333333329</c:v>
                </c:pt>
                <c:pt idx="37293">
                  <c:v>94.1171875</c:v>
                </c:pt>
                <c:pt idx="37294">
                  <c:v>94.119791666666671</c:v>
                </c:pt>
                <c:pt idx="37295">
                  <c:v>94.122395833333329</c:v>
                </c:pt>
                <c:pt idx="37296">
                  <c:v>94.125</c:v>
                </c:pt>
                <c:pt idx="37297">
                  <c:v>94.127604166666671</c:v>
                </c:pt>
                <c:pt idx="37298">
                  <c:v>94.130208333333329</c:v>
                </c:pt>
                <c:pt idx="37299">
                  <c:v>94.1328125</c:v>
                </c:pt>
                <c:pt idx="37300">
                  <c:v>94.135416666666671</c:v>
                </c:pt>
                <c:pt idx="37301">
                  <c:v>94.138020833333329</c:v>
                </c:pt>
                <c:pt idx="37302">
                  <c:v>94.140625</c:v>
                </c:pt>
                <c:pt idx="37303">
                  <c:v>94.143229166666671</c:v>
                </c:pt>
                <c:pt idx="37304">
                  <c:v>94.145833333333329</c:v>
                </c:pt>
                <c:pt idx="37305">
                  <c:v>94.1484375</c:v>
                </c:pt>
                <c:pt idx="37306">
                  <c:v>94.151041666666671</c:v>
                </c:pt>
                <c:pt idx="37307">
                  <c:v>94.153645833333329</c:v>
                </c:pt>
                <c:pt idx="37308">
                  <c:v>94.15625</c:v>
                </c:pt>
                <c:pt idx="37309">
                  <c:v>94.158854166666671</c:v>
                </c:pt>
                <c:pt idx="37310">
                  <c:v>94.161458333333329</c:v>
                </c:pt>
                <c:pt idx="37311">
                  <c:v>94.1640625</c:v>
                </c:pt>
                <c:pt idx="37312">
                  <c:v>94.166666666666671</c:v>
                </c:pt>
                <c:pt idx="37313">
                  <c:v>94.169270833333329</c:v>
                </c:pt>
                <c:pt idx="37314">
                  <c:v>94.171875</c:v>
                </c:pt>
                <c:pt idx="37315">
                  <c:v>94.174479166666671</c:v>
                </c:pt>
                <c:pt idx="37316">
                  <c:v>94.177083333333329</c:v>
                </c:pt>
                <c:pt idx="37317">
                  <c:v>94.1796875</c:v>
                </c:pt>
                <c:pt idx="37318">
                  <c:v>94.182291666666671</c:v>
                </c:pt>
                <c:pt idx="37319">
                  <c:v>94.184895833333329</c:v>
                </c:pt>
                <c:pt idx="37320">
                  <c:v>94.1875</c:v>
                </c:pt>
                <c:pt idx="37321">
                  <c:v>94.190104166666671</c:v>
                </c:pt>
                <c:pt idx="37322">
                  <c:v>94.192708333333329</c:v>
                </c:pt>
                <c:pt idx="37323">
                  <c:v>94.1953125</c:v>
                </c:pt>
                <c:pt idx="37324">
                  <c:v>94.197916666666671</c:v>
                </c:pt>
                <c:pt idx="37325">
                  <c:v>94.200520833333329</c:v>
                </c:pt>
                <c:pt idx="37326">
                  <c:v>94.203125</c:v>
                </c:pt>
                <c:pt idx="37327">
                  <c:v>94.205729166666671</c:v>
                </c:pt>
                <c:pt idx="37328">
                  <c:v>94.208333333333329</c:v>
                </c:pt>
                <c:pt idx="37329">
                  <c:v>94.2109375</c:v>
                </c:pt>
                <c:pt idx="37330">
                  <c:v>94.213541666666671</c:v>
                </c:pt>
                <c:pt idx="37331">
                  <c:v>94.216145833333329</c:v>
                </c:pt>
                <c:pt idx="37332">
                  <c:v>94.21875</c:v>
                </c:pt>
                <c:pt idx="37333">
                  <c:v>94.221354166666671</c:v>
                </c:pt>
                <c:pt idx="37334">
                  <c:v>94.223958333333329</c:v>
                </c:pt>
                <c:pt idx="37335">
                  <c:v>94.2265625</c:v>
                </c:pt>
                <c:pt idx="37336">
                  <c:v>94.229166666666671</c:v>
                </c:pt>
                <c:pt idx="37337">
                  <c:v>94.231770833333329</c:v>
                </c:pt>
                <c:pt idx="37338">
                  <c:v>94.234375</c:v>
                </c:pt>
                <c:pt idx="37339">
                  <c:v>94.236979166666671</c:v>
                </c:pt>
                <c:pt idx="37340">
                  <c:v>94.239583333333329</c:v>
                </c:pt>
                <c:pt idx="37341">
                  <c:v>94.2421875</c:v>
                </c:pt>
                <c:pt idx="37342">
                  <c:v>94.244791666666671</c:v>
                </c:pt>
                <c:pt idx="37343">
                  <c:v>94.247395833333329</c:v>
                </c:pt>
                <c:pt idx="37344">
                  <c:v>94.25</c:v>
                </c:pt>
                <c:pt idx="37345">
                  <c:v>94.252604166666671</c:v>
                </c:pt>
                <c:pt idx="37346">
                  <c:v>94.255208333333329</c:v>
                </c:pt>
                <c:pt idx="37347">
                  <c:v>94.2578125</c:v>
                </c:pt>
                <c:pt idx="37348">
                  <c:v>94.260416666666671</c:v>
                </c:pt>
                <c:pt idx="37349">
                  <c:v>94.263020833333329</c:v>
                </c:pt>
                <c:pt idx="37350">
                  <c:v>94.265625</c:v>
                </c:pt>
                <c:pt idx="37351">
                  <c:v>94.268229166666671</c:v>
                </c:pt>
                <c:pt idx="37352">
                  <c:v>94.270833333333329</c:v>
                </c:pt>
                <c:pt idx="37353">
                  <c:v>94.2734375</c:v>
                </c:pt>
                <c:pt idx="37354">
                  <c:v>94.276041666666671</c:v>
                </c:pt>
                <c:pt idx="37355">
                  <c:v>94.278645833333329</c:v>
                </c:pt>
                <c:pt idx="37356">
                  <c:v>94.28125</c:v>
                </c:pt>
                <c:pt idx="37357">
                  <c:v>94.283854166666671</c:v>
                </c:pt>
                <c:pt idx="37358">
                  <c:v>94.286458333333329</c:v>
                </c:pt>
                <c:pt idx="37359">
                  <c:v>94.2890625</c:v>
                </c:pt>
                <c:pt idx="37360">
                  <c:v>94.291666666666671</c:v>
                </c:pt>
                <c:pt idx="37361">
                  <c:v>94.294270833333329</c:v>
                </c:pt>
                <c:pt idx="37362">
                  <c:v>94.296875</c:v>
                </c:pt>
                <c:pt idx="37363">
                  <c:v>94.299479166666671</c:v>
                </c:pt>
                <c:pt idx="37364">
                  <c:v>94.302083333333329</c:v>
                </c:pt>
                <c:pt idx="37365">
                  <c:v>94.3046875</c:v>
                </c:pt>
                <c:pt idx="37366">
                  <c:v>94.307291666666671</c:v>
                </c:pt>
                <c:pt idx="37367">
                  <c:v>94.309895833333329</c:v>
                </c:pt>
                <c:pt idx="37368">
                  <c:v>94.3125</c:v>
                </c:pt>
                <c:pt idx="37369">
                  <c:v>94.315104166666671</c:v>
                </c:pt>
                <c:pt idx="37370">
                  <c:v>94.317708333333329</c:v>
                </c:pt>
                <c:pt idx="37371">
                  <c:v>94.3203125</c:v>
                </c:pt>
                <c:pt idx="37372">
                  <c:v>94.322916666666671</c:v>
                </c:pt>
                <c:pt idx="37373">
                  <c:v>94.325520833333329</c:v>
                </c:pt>
                <c:pt idx="37374">
                  <c:v>94.328125</c:v>
                </c:pt>
                <c:pt idx="37375">
                  <c:v>94.330729166666671</c:v>
                </c:pt>
                <c:pt idx="37376">
                  <c:v>94.333333333333329</c:v>
                </c:pt>
                <c:pt idx="37377">
                  <c:v>94.3359375</c:v>
                </c:pt>
                <c:pt idx="37378">
                  <c:v>94.338541666666671</c:v>
                </c:pt>
                <c:pt idx="37379">
                  <c:v>94.341145833333329</c:v>
                </c:pt>
                <c:pt idx="37380">
                  <c:v>94.34375</c:v>
                </c:pt>
                <c:pt idx="37381">
                  <c:v>94.346354166666671</c:v>
                </c:pt>
                <c:pt idx="37382">
                  <c:v>94.348958333333329</c:v>
                </c:pt>
                <c:pt idx="37383">
                  <c:v>94.3515625</c:v>
                </c:pt>
                <c:pt idx="37384">
                  <c:v>94.354166666666671</c:v>
                </c:pt>
                <c:pt idx="37385">
                  <c:v>94.356770833333329</c:v>
                </c:pt>
                <c:pt idx="37386">
                  <c:v>94.359375</c:v>
                </c:pt>
                <c:pt idx="37387">
                  <c:v>94.361979166666671</c:v>
                </c:pt>
                <c:pt idx="37388">
                  <c:v>94.364583333333329</c:v>
                </c:pt>
                <c:pt idx="37389">
                  <c:v>94.3671875</c:v>
                </c:pt>
                <c:pt idx="37390">
                  <c:v>94.369791666666671</c:v>
                </c:pt>
                <c:pt idx="37391">
                  <c:v>94.372395833333329</c:v>
                </c:pt>
                <c:pt idx="37392">
                  <c:v>94.375</c:v>
                </c:pt>
                <c:pt idx="37393">
                  <c:v>94.377604166666671</c:v>
                </c:pt>
                <c:pt idx="37394">
                  <c:v>94.380208333333329</c:v>
                </c:pt>
                <c:pt idx="37395">
                  <c:v>94.3828125</c:v>
                </c:pt>
                <c:pt idx="37396">
                  <c:v>94.385416666666671</c:v>
                </c:pt>
                <c:pt idx="37397">
                  <c:v>94.388020833333329</c:v>
                </c:pt>
                <c:pt idx="37398">
                  <c:v>94.390625</c:v>
                </c:pt>
                <c:pt idx="37399">
                  <c:v>94.393229166666671</c:v>
                </c:pt>
                <c:pt idx="37400">
                  <c:v>94.395833333333329</c:v>
                </c:pt>
                <c:pt idx="37401">
                  <c:v>94.3984375</c:v>
                </c:pt>
                <c:pt idx="37402">
                  <c:v>94.401041666666671</c:v>
                </c:pt>
                <c:pt idx="37403">
                  <c:v>94.403645833333329</c:v>
                </c:pt>
                <c:pt idx="37404">
                  <c:v>94.40625</c:v>
                </c:pt>
                <c:pt idx="37405">
                  <c:v>94.408854166666671</c:v>
                </c:pt>
                <c:pt idx="37406">
                  <c:v>94.411458333333329</c:v>
                </c:pt>
                <c:pt idx="37407">
                  <c:v>94.4140625</c:v>
                </c:pt>
                <c:pt idx="37408">
                  <c:v>94.416666666666671</c:v>
                </c:pt>
                <c:pt idx="37409">
                  <c:v>94.419270833333329</c:v>
                </c:pt>
                <c:pt idx="37410">
                  <c:v>94.421875</c:v>
                </c:pt>
                <c:pt idx="37411">
                  <c:v>94.424479166666671</c:v>
                </c:pt>
                <c:pt idx="37412">
                  <c:v>94.427083333333329</c:v>
                </c:pt>
                <c:pt idx="37413">
                  <c:v>94.4296875</c:v>
                </c:pt>
                <c:pt idx="37414">
                  <c:v>94.432291666666671</c:v>
                </c:pt>
                <c:pt idx="37415">
                  <c:v>94.434895833333329</c:v>
                </c:pt>
                <c:pt idx="37416">
                  <c:v>94.4375</c:v>
                </c:pt>
                <c:pt idx="37417">
                  <c:v>94.440104166666671</c:v>
                </c:pt>
                <c:pt idx="37418">
                  <c:v>94.442708333333329</c:v>
                </c:pt>
                <c:pt idx="37419">
                  <c:v>94.4453125</c:v>
                </c:pt>
                <c:pt idx="37420">
                  <c:v>94.447916666666671</c:v>
                </c:pt>
                <c:pt idx="37421">
                  <c:v>94.450520833333329</c:v>
                </c:pt>
                <c:pt idx="37422">
                  <c:v>94.453125</c:v>
                </c:pt>
                <c:pt idx="37423">
                  <c:v>94.455729166666671</c:v>
                </c:pt>
                <c:pt idx="37424">
                  <c:v>94.458333333333329</c:v>
                </c:pt>
                <c:pt idx="37425">
                  <c:v>94.4609375</c:v>
                </c:pt>
                <c:pt idx="37426">
                  <c:v>94.463541666666671</c:v>
                </c:pt>
                <c:pt idx="37427">
                  <c:v>94.466145833333329</c:v>
                </c:pt>
                <c:pt idx="37428">
                  <c:v>94.46875</c:v>
                </c:pt>
                <c:pt idx="37429">
                  <c:v>94.471354166666671</c:v>
                </c:pt>
                <c:pt idx="37430">
                  <c:v>94.473958333333329</c:v>
                </c:pt>
                <c:pt idx="37431">
                  <c:v>94.4765625</c:v>
                </c:pt>
                <c:pt idx="37432">
                  <c:v>94.479166666666671</c:v>
                </c:pt>
                <c:pt idx="37433">
                  <c:v>94.481770833333329</c:v>
                </c:pt>
                <c:pt idx="37434">
                  <c:v>94.484375</c:v>
                </c:pt>
                <c:pt idx="37435">
                  <c:v>94.486979166666671</c:v>
                </c:pt>
                <c:pt idx="37436">
                  <c:v>94.489583333333329</c:v>
                </c:pt>
                <c:pt idx="37437">
                  <c:v>94.4921875</c:v>
                </c:pt>
                <c:pt idx="37438">
                  <c:v>94.494791666666671</c:v>
                </c:pt>
                <c:pt idx="37439">
                  <c:v>94.497395833333329</c:v>
                </c:pt>
                <c:pt idx="37440">
                  <c:v>94.5</c:v>
                </c:pt>
                <c:pt idx="37441">
                  <c:v>94.502604166666671</c:v>
                </c:pt>
                <c:pt idx="37442">
                  <c:v>94.505208333333329</c:v>
                </c:pt>
                <c:pt idx="37443">
                  <c:v>94.5078125</c:v>
                </c:pt>
                <c:pt idx="37444">
                  <c:v>94.510416666666671</c:v>
                </c:pt>
                <c:pt idx="37445">
                  <c:v>94.513020833333329</c:v>
                </c:pt>
                <c:pt idx="37446">
                  <c:v>94.515625</c:v>
                </c:pt>
                <c:pt idx="37447">
                  <c:v>94.518229166666671</c:v>
                </c:pt>
                <c:pt idx="37448">
                  <c:v>94.520833333333329</c:v>
                </c:pt>
                <c:pt idx="37449">
                  <c:v>94.5234375</c:v>
                </c:pt>
                <c:pt idx="37450">
                  <c:v>94.526041666666671</c:v>
                </c:pt>
                <c:pt idx="37451">
                  <c:v>94.528645833333329</c:v>
                </c:pt>
                <c:pt idx="37452">
                  <c:v>94.53125</c:v>
                </c:pt>
                <c:pt idx="37453">
                  <c:v>94.533854166666671</c:v>
                </c:pt>
                <c:pt idx="37454">
                  <c:v>94.536458333333329</c:v>
                </c:pt>
                <c:pt idx="37455">
                  <c:v>94.5390625</c:v>
                </c:pt>
                <c:pt idx="37456">
                  <c:v>94.541666666666671</c:v>
                </c:pt>
                <c:pt idx="37457">
                  <c:v>94.544270833333329</c:v>
                </c:pt>
                <c:pt idx="37458">
                  <c:v>94.546875</c:v>
                </c:pt>
                <c:pt idx="37459">
                  <c:v>94.549479166666671</c:v>
                </c:pt>
                <c:pt idx="37460">
                  <c:v>94.552083333333329</c:v>
                </c:pt>
                <c:pt idx="37461">
                  <c:v>94.5546875</c:v>
                </c:pt>
                <c:pt idx="37462">
                  <c:v>94.557291666666671</c:v>
                </c:pt>
                <c:pt idx="37463">
                  <c:v>94.559895833333329</c:v>
                </c:pt>
                <c:pt idx="37464">
                  <c:v>94.5625</c:v>
                </c:pt>
                <c:pt idx="37465">
                  <c:v>94.565104166666671</c:v>
                </c:pt>
                <c:pt idx="37466">
                  <c:v>94.567708333333329</c:v>
                </c:pt>
                <c:pt idx="37467">
                  <c:v>94.5703125</c:v>
                </c:pt>
                <c:pt idx="37468">
                  <c:v>94.572916666666671</c:v>
                </c:pt>
                <c:pt idx="37469">
                  <c:v>94.575520833333329</c:v>
                </c:pt>
                <c:pt idx="37470">
                  <c:v>94.578125</c:v>
                </c:pt>
                <c:pt idx="37471">
                  <c:v>94.580729166666671</c:v>
                </c:pt>
                <c:pt idx="37472">
                  <c:v>94.583333333333329</c:v>
                </c:pt>
                <c:pt idx="37473">
                  <c:v>94.5859375</c:v>
                </c:pt>
                <c:pt idx="37474">
                  <c:v>94.588541666666671</c:v>
                </c:pt>
                <c:pt idx="37475">
                  <c:v>94.591145833333329</c:v>
                </c:pt>
                <c:pt idx="37476">
                  <c:v>94.59375</c:v>
                </c:pt>
                <c:pt idx="37477">
                  <c:v>94.596354166666671</c:v>
                </c:pt>
                <c:pt idx="37478">
                  <c:v>94.598958333333329</c:v>
                </c:pt>
                <c:pt idx="37479">
                  <c:v>94.6015625</c:v>
                </c:pt>
                <c:pt idx="37480">
                  <c:v>94.604166666666671</c:v>
                </c:pt>
                <c:pt idx="37481">
                  <c:v>94.606770833333329</c:v>
                </c:pt>
                <c:pt idx="37482">
                  <c:v>94.609375</c:v>
                </c:pt>
                <c:pt idx="37483">
                  <c:v>94.611979166666671</c:v>
                </c:pt>
                <c:pt idx="37484">
                  <c:v>94.614583333333329</c:v>
                </c:pt>
                <c:pt idx="37485">
                  <c:v>94.6171875</c:v>
                </c:pt>
                <c:pt idx="37486">
                  <c:v>94.619791666666671</c:v>
                </c:pt>
                <c:pt idx="37487">
                  <c:v>94.622395833333329</c:v>
                </c:pt>
                <c:pt idx="37488">
                  <c:v>94.625</c:v>
                </c:pt>
                <c:pt idx="37489">
                  <c:v>94.627604166666671</c:v>
                </c:pt>
                <c:pt idx="37490">
                  <c:v>94.630208333333329</c:v>
                </c:pt>
                <c:pt idx="37491">
                  <c:v>94.6328125</c:v>
                </c:pt>
                <c:pt idx="37492">
                  <c:v>94.635416666666671</c:v>
                </c:pt>
                <c:pt idx="37493">
                  <c:v>94.638020833333329</c:v>
                </c:pt>
                <c:pt idx="37494">
                  <c:v>94.640625</c:v>
                </c:pt>
                <c:pt idx="37495">
                  <c:v>94.643229166666671</c:v>
                </c:pt>
                <c:pt idx="37496">
                  <c:v>94.645833333333329</c:v>
                </c:pt>
                <c:pt idx="37497">
                  <c:v>94.6484375</c:v>
                </c:pt>
                <c:pt idx="37498">
                  <c:v>94.651041666666671</c:v>
                </c:pt>
                <c:pt idx="37499">
                  <c:v>94.653645833333329</c:v>
                </c:pt>
                <c:pt idx="37500">
                  <c:v>94.65625</c:v>
                </c:pt>
                <c:pt idx="37501">
                  <c:v>94.658854166666671</c:v>
                </c:pt>
                <c:pt idx="37502">
                  <c:v>94.661458333333329</c:v>
                </c:pt>
                <c:pt idx="37503">
                  <c:v>94.6640625</c:v>
                </c:pt>
                <c:pt idx="37504">
                  <c:v>94.666666666666671</c:v>
                </c:pt>
                <c:pt idx="37505">
                  <c:v>94.669270833333329</c:v>
                </c:pt>
                <c:pt idx="37506">
                  <c:v>94.671875</c:v>
                </c:pt>
                <c:pt idx="37507">
                  <c:v>94.674479166666671</c:v>
                </c:pt>
                <c:pt idx="37508">
                  <c:v>94.677083333333329</c:v>
                </c:pt>
                <c:pt idx="37509">
                  <c:v>94.6796875</c:v>
                </c:pt>
                <c:pt idx="37510">
                  <c:v>94.682291666666671</c:v>
                </c:pt>
                <c:pt idx="37511">
                  <c:v>94.684895833333329</c:v>
                </c:pt>
                <c:pt idx="37512">
                  <c:v>94.6875</c:v>
                </c:pt>
                <c:pt idx="37513">
                  <c:v>94.690104166666671</c:v>
                </c:pt>
                <c:pt idx="37514">
                  <c:v>94.692708333333329</c:v>
                </c:pt>
                <c:pt idx="37515">
                  <c:v>94.6953125</c:v>
                </c:pt>
                <c:pt idx="37516">
                  <c:v>94.697916666666671</c:v>
                </c:pt>
                <c:pt idx="37517">
                  <c:v>94.700520833333329</c:v>
                </c:pt>
                <c:pt idx="37518">
                  <c:v>94.703125</c:v>
                </c:pt>
                <c:pt idx="37519">
                  <c:v>94.705729166666671</c:v>
                </c:pt>
                <c:pt idx="37520">
                  <c:v>94.708333333333329</c:v>
                </c:pt>
                <c:pt idx="37521">
                  <c:v>94.7109375</c:v>
                </c:pt>
                <c:pt idx="37522">
                  <c:v>94.713541666666671</c:v>
                </c:pt>
                <c:pt idx="37523">
                  <c:v>94.716145833333329</c:v>
                </c:pt>
                <c:pt idx="37524">
                  <c:v>94.71875</c:v>
                </c:pt>
                <c:pt idx="37525">
                  <c:v>94.721354166666671</c:v>
                </c:pt>
                <c:pt idx="37526">
                  <c:v>94.723958333333329</c:v>
                </c:pt>
                <c:pt idx="37527">
                  <c:v>94.7265625</c:v>
                </c:pt>
                <c:pt idx="37528">
                  <c:v>94.729166666666671</c:v>
                </c:pt>
                <c:pt idx="37529">
                  <c:v>94.731770833333329</c:v>
                </c:pt>
                <c:pt idx="37530">
                  <c:v>94.734375</c:v>
                </c:pt>
                <c:pt idx="37531">
                  <c:v>94.736979166666671</c:v>
                </c:pt>
                <c:pt idx="37532">
                  <c:v>94.739583333333329</c:v>
                </c:pt>
                <c:pt idx="37533">
                  <c:v>94.7421875</c:v>
                </c:pt>
                <c:pt idx="37534">
                  <c:v>94.744791666666671</c:v>
                </c:pt>
                <c:pt idx="37535">
                  <c:v>94.747395833333329</c:v>
                </c:pt>
                <c:pt idx="37536">
                  <c:v>94.75</c:v>
                </c:pt>
                <c:pt idx="37537">
                  <c:v>94.752604166666671</c:v>
                </c:pt>
                <c:pt idx="37538">
                  <c:v>94.755208333333329</c:v>
                </c:pt>
                <c:pt idx="37539">
                  <c:v>94.7578125</c:v>
                </c:pt>
                <c:pt idx="37540">
                  <c:v>94.760416666666671</c:v>
                </c:pt>
                <c:pt idx="37541">
                  <c:v>94.763020833333329</c:v>
                </c:pt>
                <c:pt idx="37542">
                  <c:v>94.765625</c:v>
                </c:pt>
                <c:pt idx="37543">
                  <c:v>94.768229166666671</c:v>
                </c:pt>
                <c:pt idx="37544">
                  <c:v>94.770833333333329</c:v>
                </c:pt>
                <c:pt idx="37545">
                  <c:v>94.7734375</c:v>
                </c:pt>
                <c:pt idx="37546">
                  <c:v>94.776041666666671</c:v>
                </c:pt>
                <c:pt idx="37547">
                  <c:v>94.778645833333329</c:v>
                </c:pt>
                <c:pt idx="37548">
                  <c:v>94.78125</c:v>
                </c:pt>
                <c:pt idx="37549">
                  <c:v>94.783854166666671</c:v>
                </c:pt>
                <c:pt idx="37550">
                  <c:v>94.786458333333329</c:v>
                </c:pt>
                <c:pt idx="37551">
                  <c:v>94.7890625</c:v>
                </c:pt>
                <c:pt idx="37552">
                  <c:v>94.791666666666671</c:v>
                </c:pt>
                <c:pt idx="37553">
                  <c:v>94.794270833333329</c:v>
                </c:pt>
                <c:pt idx="37554">
                  <c:v>94.796875</c:v>
                </c:pt>
                <c:pt idx="37555">
                  <c:v>94.799479166666671</c:v>
                </c:pt>
                <c:pt idx="37556">
                  <c:v>94.802083333333329</c:v>
                </c:pt>
                <c:pt idx="37557">
                  <c:v>94.8046875</c:v>
                </c:pt>
                <c:pt idx="37558">
                  <c:v>94.807291666666671</c:v>
                </c:pt>
                <c:pt idx="37559">
                  <c:v>94.809895833333329</c:v>
                </c:pt>
                <c:pt idx="37560">
                  <c:v>94.8125</c:v>
                </c:pt>
                <c:pt idx="37561">
                  <c:v>94.815104166666671</c:v>
                </c:pt>
                <c:pt idx="37562">
                  <c:v>94.817708333333329</c:v>
                </c:pt>
                <c:pt idx="37563">
                  <c:v>94.8203125</c:v>
                </c:pt>
                <c:pt idx="37564">
                  <c:v>94.822916666666671</c:v>
                </c:pt>
                <c:pt idx="37565">
                  <c:v>94.825520833333329</c:v>
                </c:pt>
                <c:pt idx="37566">
                  <c:v>94.828125</c:v>
                </c:pt>
                <c:pt idx="37567">
                  <c:v>94.830729166666671</c:v>
                </c:pt>
                <c:pt idx="37568">
                  <c:v>94.833333333333329</c:v>
                </c:pt>
                <c:pt idx="37569">
                  <c:v>94.8359375</c:v>
                </c:pt>
                <c:pt idx="37570">
                  <c:v>94.838541666666671</c:v>
                </c:pt>
                <c:pt idx="37571">
                  <c:v>94.841145833333329</c:v>
                </c:pt>
                <c:pt idx="37572">
                  <c:v>94.84375</c:v>
                </c:pt>
                <c:pt idx="37573">
                  <c:v>94.846354166666671</c:v>
                </c:pt>
                <c:pt idx="37574">
                  <c:v>94.848958333333329</c:v>
                </c:pt>
                <c:pt idx="37575">
                  <c:v>94.8515625</c:v>
                </c:pt>
                <c:pt idx="37576">
                  <c:v>94.854166666666671</c:v>
                </c:pt>
                <c:pt idx="37577">
                  <c:v>94.856770833333329</c:v>
                </c:pt>
                <c:pt idx="37578">
                  <c:v>94.859375</c:v>
                </c:pt>
                <c:pt idx="37579">
                  <c:v>94.861979166666671</c:v>
                </c:pt>
                <c:pt idx="37580">
                  <c:v>94.864583333333329</c:v>
                </c:pt>
                <c:pt idx="37581">
                  <c:v>94.8671875</c:v>
                </c:pt>
                <c:pt idx="37582">
                  <c:v>94.869791666666671</c:v>
                </c:pt>
                <c:pt idx="37583">
                  <c:v>94.872395833333329</c:v>
                </c:pt>
                <c:pt idx="37584">
                  <c:v>94.875</c:v>
                </c:pt>
                <c:pt idx="37585">
                  <c:v>94.877604166666671</c:v>
                </c:pt>
                <c:pt idx="37586">
                  <c:v>94.880208333333329</c:v>
                </c:pt>
                <c:pt idx="37587">
                  <c:v>94.8828125</c:v>
                </c:pt>
                <c:pt idx="37588">
                  <c:v>94.885416666666671</c:v>
                </c:pt>
                <c:pt idx="37589">
                  <c:v>94.888020833333329</c:v>
                </c:pt>
                <c:pt idx="37590">
                  <c:v>94.890625</c:v>
                </c:pt>
                <c:pt idx="37591">
                  <c:v>94.893229166666671</c:v>
                </c:pt>
                <c:pt idx="37592">
                  <c:v>94.895833333333329</c:v>
                </c:pt>
                <c:pt idx="37593">
                  <c:v>94.8984375</c:v>
                </c:pt>
                <c:pt idx="37594">
                  <c:v>94.901041666666671</c:v>
                </c:pt>
                <c:pt idx="37595">
                  <c:v>94.903645833333329</c:v>
                </c:pt>
                <c:pt idx="37596">
                  <c:v>94.90625</c:v>
                </c:pt>
                <c:pt idx="37597">
                  <c:v>94.908854166666671</c:v>
                </c:pt>
                <c:pt idx="37598">
                  <c:v>94.911458333333329</c:v>
                </c:pt>
                <c:pt idx="37599">
                  <c:v>94.9140625</c:v>
                </c:pt>
                <c:pt idx="37600">
                  <c:v>94.916666666666671</c:v>
                </c:pt>
                <c:pt idx="37601">
                  <c:v>94.919270833333329</c:v>
                </c:pt>
                <c:pt idx="37602">
                  <c:v>94.921875</c:v>
                </c:pt>
                <c:pt idx="37603">
                  <c:v>94.924479166666671</c:v>
                </c:pt>
                <c:pt idx="37604">
                  <c:v>94.927083333333329</c:v>
                </c:pt>
                <c:pt idx="37605">
                  <c:v>94.9296875</c:v>
                </c:pt>
                <c:pt idx="37606">
                  <c:v>94.932291666666671</c:v>
                </c:pt>
                <c:pt idx="37607">
                  <c:v>94.934895833333329</c:v>
                </c:pt>
                <c:pt idx="37608">
                  <c:v>94.9375</c:v>
                </c:pt>
                <c:pt idx="37609">
                  <c:v>94.940104166666671</c:v>
                </c:pt>
                <c:pt idx="37610">
                  <c:v>94.942708333333329</c:v>
                </c:pt>
                <c:pt idx="37611">
                  <c:v>94.9453125</c:v>
                </c:pt>
                <c:pt idx="37612">
                  <c:v>94.947916666666671</c:v>
                </c:pt>
                <c:pt idx="37613">
                  <c:v>94.950520833333329</c:v>
                </c:pt>
                <c:pt idx="37614">
                  <c:v>94.953125</c:v>
                </c:pt>
                <c:pt idx="37615">
                  <c:v>94.955729166666671</c:v>
                </c:pt>
                <c:pt idx="37616">
                  <c:v>94.958333333333329</c:v>
                </c:pt>
                <c:pt idx="37617">
                  <c:v>94.9609375</c:v>
                </c:pt>
                <c:pt idx="37618">
                  <c:v>94.963541666666671</c:v>
                </c:pt>
                <c:pt idx="37619">
                  <c:v>94.966145833333329</c:v>
                </c:pt>
                <c:pt idx="37620">
                  <c:v>94.96875</c:v>
                </c:pt>
                <c:pt idx="37621">
                  <c:v>94.971354166666671</c:v>
                </c:pt>
                <c:pt idx="37622">
                  <c:v>94.973958333333329</c:v>
                </c:pt>
                <c:pt idx="37623">
                  <c:v>94.9765625</c:v>
                </c:pt>
                <c:pt idx="37624">
                  <c:v>94.979166666666671</c:v>
                </c:pt>
                <c:pt idx="37625">
                  <c:v>94.981770833333329</c:v>
                </c:pt>
                <c:pt idx="37626">
                  <c:v>94.984375</c:v>
                </c:pt>
                <c:pt idx="37627">
                  <c:v>94.986979166666671</c:v>
                </c:pt>
                <c:pt idx="37628">
                  <c:v>94.989583333333329</c:v>
                </c:pt>
                <c:pt idx="37629">
                  <c:v>94.9921875</c:v>
                </c:pt>
                <c:pt idx="37630">
                  <c:v>94.994791666666671</c:v>
                </c:pt>
                <c:pt idx="37631">
                  <c:v>94.997395833333329</c:v>
                </c:pt>
                <c:pt idx="37632">
                  <c:v>95</c:v>
                </c:pt>
                <c:pt idx="37633">
                  <c:v>95.002604166666671</c:v>
                </c:pt>
                <c:pt idx="37634">
                  <c:v>95.005208333333329</c:v>
                </c:pt>
                <c:pt idx="37635">
                  <c:v>95.0078125</c:v>
                </c:pt>
                <c:pt idx="37636">
                  <c:v>95.010416666666671</c:v>
                </c:pt>
                <c:pt idx="37637">
                  <c:v>95.013020833333329</c:v>
                </c:pt>
                <c:pt idx="37638">
                  <c:v>95.015625</c:v>
                </c:pt>
                <c:pt idx="37639">
                  <c:v>95.018229166666671</c:v>
                </c:pt>
                <c:pt idx="37640">
                  <c:v>95.020833333333329</c:v>
                </c:pt>
                <c:pt idx="37641">
                  <c:v>95.0234375</c:v>
                </c:pt>
                <c:pt idx="37642">
                  <c:v>95.026041666666671</c:v>
                </c:pt>
                <c:pt idx="37643">
                  <c:v>95.028645833333329</c:v>
                </c:pt>
                <c:pt idx="37644">
                  <c:v>95.03125</c:v>
                </c:pt>
                <c:pt idx="37645">
                  <c:v>95.033854166666671</c:v>
                </c:pt>
                <c:pt idx="37646">
                  <c:v>95.036458333333329</c:v>
                </c:pt>
                <c:pt idx="37647">
                  <c:v>95.0390625</c:v>
                </c:pt>
                <c:pt idx="37648">
                  <c:v>95.041666666666671</c:v>
                </c:pt>
                <c:pt idx="37649">
                  <c:v>95.044270833333329</c:v>
                </c:pt>
                <c:pt idx="37650">
                  <c:v>95.046875</c:v>
                </c:pt>
                <c:pt idx="37651">
                  <c:v>95.049479166666671</c:v>
                </c:pt>
                <c:pt idx="37652">
                  <c:v>95.052083333333329</c:v>
                </c:pt>
                <c:pt idx="37653">
                  <c:v>95.0546875</c:v>
                </c:pt>
                <c:pt idx="37654">
                  <c:v>95.057291666666671</c:v>
                </c:pt>
                <c:pt idx="37655">
                  <c:v>95.059895833333329</c:v>
                </c:pt>
                <c:pt idx="37656">
                  <c:v>95.0625</c:v>
                </c:pt>
                <c:pt idx="37657">
                  <c:v>95.065104166666671</c:v>
                </c:pt>
                <c:pt idx="37658">
                  <c:v>95.067708333333329</c:v>
                </c:pt>
                <c:pt idx="37659">
                  <c:v>95.0703125</c:v>
                </c:pt>
                <c:pt idx="37660">
                  <c:v>95.072916666666671</c:v>
                </c:pt>
                <c:pt idx="37661">
                  <c:v>95.075520833333329</c:v>
                </c:pt>
                <c:pt idx="37662">
                  <c:v>95.078125</c:v>
                </c:pt>
                <c:pt idx="37663">
                  <c:v>95.080729166666671</c:v>
                </c:pt>
                <c:pt idx="37664">
                  <c:v>95.083333333333329</c:v>
                </c:pt>
                <c:pt idx="37665">
                  <c:v>95.0859375</c:v>
                </c:pt>
                <c:pt idx="37666">
                  <c:v>95.088541666666671</c:v>
                </c:pt>
                <c:pt idx="37667">
                  <c:v>95.091145833333329</c:v>
                </c:pt>
                <c:pt idx="37668">
                  <c:v>95.09375</c:v>
                </c:pt>
                <c:pt idx="37669">
                  <c:v>95.096354166666671</c:v>
                </c:pt>
                <c:pt idx="37670">
                  <c:v>95.098958333333329</c:v>
                </c:pt>
                <c:pt idx="37671">
                  <c:v>95.1015625</c:v>
                </c:pt>
                <c:pt idx="37672">
                  <c:v>95.104166666666671</c:v>
                </c:pt>
                <c:pt idx="37673">
                  <c:v>95.106770833333329</c:v>
                </c:pt>
                <c:pt idx="37674">
                  <c:v>95.109375</c:v>
                </c:pt>
                <c:pt idx="37675">
                  <c:v>95.111979166666671</c:v>
                </c:pt>
                <c:pt idx="37676">
                  <c:v>95.114583333333329</c:v>
                </c:pt>
                <c:pt idx="37677">
                  <c:v>95.1171875</c:v>
                </c:pt>
                <c:pt idx="37678">
                  <c:v>95.119791666666671</c:v>
                </c:pt>
                <c:pt idx="37679">
                  <c:v>95.122395833333329</c:v>
                </c:pt>
                <c:pt idx="37680">
                  <c:v>95.125</c:v>
                </c:pt>
                <c:pt idx="37681">
                  <c:v>95.127604166666671</c:v>
                </c:pt>
                <c:pt idx="37682">
                  <c:v>95.130208333333329</c:v>
                </c:pt>
                <c:pt idx="37683">
                  <c:v>95.1328125</c:v>
                </c:pt>
                <c:pt idx="37684">
                  <c:v>95.135416666666671</c:v>
                </c:pt>
                <c:pt idx="37685">
                  <c:v>95.138020833333329</c:v>
                </c:pt>
                <c:pt idx="37686">
                  <c:v>95.140625</c:v>
                </c:pt>
                <c:pt idx="37687">
                  <c:v>95.143229166666671</c:v>
                </c:pt>
                <c:pt idx="37688">
                  <c:v>95.145833333333329</c:v>
                </c:pt>
                <c:pt idx="37689">
                  <c:v>95.1484375</c:v>
                </c:pt>
                <c:pt idx="37690">
                  <c:v>95.151041666666671</c:v>
                </c:pt>
                <c:pt idx="37691">
                  <c:v>95.153645833333329</c:v>
                </c:pt>
                <c:pt idx="37692">
                  <c:v>95.15625</c:v>
                </c:pt>
                <c:pt idx="37693">
                  <c:v>95.158854166666671</c:v>
                </c:pt>
                <c:pt idx="37694">
                  <c:v>95.161458333333329</c:v>
                </c:pt>
                <c:pt idx="37695">
                  <c:v>95.1640625</c:v>
                </c:pt>
                <c:pt idx="37696">
                  <c:v>95.166666666666671</c:v>
                </c:pt>
                <c:pt idx="37697">
                  <c:v>95.169270833333329</c:v>
                </c:pt>
                <c:pt idx="37698">
                  <c:v>95.171875</c:v>
                </c:pt>
                <c:pt idx="37699">
                  <c:v>95.174479166666671</c:v>
                </c:pt>
                <c:pt idx="37700">
                  <c:v>95.177083333333329</c:v>
                </c:pt>
                <c:pt idx="37701">
                  <c:v>95.1796875</c:v>
                </c:pt>
                <c:pt idx="37702">
                  <c:v>95.182291666666671</c:v>
                </c:pt>
                <c:pt idx="37703">
                  <c:v>95.184895833333329</c:v>
                </c:pt>
                <c:pt idx="37704">
                  <c:v>95.1875</c:v>
                </c:pt>
                <c:pt idx="37705">
                  <c:v>95.190104166666671</c:v>
                </c:pt>
                <c:pt idx="37706">
                  <c:v>95.192708333333329</c:v>
                </c:pt>
                <c:pt idx="37707">
                  <c:v>95.1953125</c:v>
                </c:pt>
                <c:pt idx="37708">
                  <c:v>95.197916666666671</c:v>
                </c:pt>
                <c:pt idx="37709">
                  <c:v>95.200520833333329</c:v>
                </c:pt>
                <c:pt idx="37710">
                  <c:v>95.203125</c:v>
                </c:pt>
                <c:pt idx="37711">
                  <c:v>95.205729166666671</c:v>
                </c:pt>
                <c:pt idx="37712">
                  <c:v>95.208333333333329</c:v>
                </c:pt>
                <c:pt idx="37713">
                  <c:v>95.2109375</c:v>
                </c:pt>
                <c:pt idx="37714">
                  <c:v>95.213541666666671</c:v>
                </c:pt>
                <c:pt idx="37715">
                  <c:v>95.216145833333329</c:v>
                </c:pt>
                <c:pt idx="37716">
                  <c:v>95.21875</c:v>
                </c:pt>
                <c:pt idx="37717">
                  <c:v>95.221354166666671</c:v>
                </c:pt>
                <c:pt idx="37718">
                  <c:v>95.223958333333329</c:v>
                </c:pt>
                <c:pt idx="37719">
                  <c:v>95.2265625</c:v>
                </c:pt>
                <c:pt idx="37720">
                  <c:v>95.229166666666671</c:v>
                </c:pt>
                <c:pt idx="37721">
                  <c:v>95.231770833333329</c:v>
                </c:pt>
                <c:pt idx="37722">
                  <c:v>95.234375</c:v>
                </c:pt>
                <c:pt idx="37723">
                  <c:v>95.236979166666671</c:v>
                </c:pt>
                <c:pt idx="37724">
                  <c:v>95.239583333333329</c:v>
                </c:pt>
                <c:pt idx="37725">
                  <c:v>95.2421875</c:v>
                </c:pt>
                <c:pt idx="37726">
                  <c:v>95.244791666666671</c:v>
                </c:pt>
                <c:pt idx="37727">
                  <c:v>95.247395833333329</c:v>
                </c:pt>
                <c:pt idx="37728">
                  <c:v>95.25</c:v>
                </c:pt>
                <c:pt idx="37729">
                  <c:v>95.252604166666671</c:v>
                </c:pt>
                <c:pt idx="37730">
                  <c:v>95.255208333333329</c:v>
                </c:pt>
                <c:pt idx="37731">
                  <c:v>95.2578125</c:v>
                </c:pt>
                <c:pt idx="37732">
                  <c:v>95.260416666666671</c:v>
                </c:pt>
                <c:pt idx="37733">
                  <c:v>95.263020833333329</c:v>
                </c:pt>
                <c:pt idx="37734">
                  <c:v>95.265625</c:v>
                </c:pt>
                <c:pt idx="37735">
                  <c:v>95.268229166666671</c:v>
                </c:pt>
                <c:pt idx="37736">
                  <c:v>95.270833333333329</c:v>
                </c:pt>
                <c:pt idx="37737">
                  <c:v>95.2734375</c:v>
                </c:pt>
                <c:pt idx="37738">
                  <c:v>95.276041666666671</c:v>
                </c:pt>
                <c:pt idx="37739">
                  <c:v>95.278645833333329</c:v>
                </c:pt>
                <c:pt idx="37740">
                  <c:v>95.28125</c:v>
                </c:pt>
                <c:pt idx="37741">
                  <c:v>95.283854166666671</c:v>
                </c:pt>
                <c:pt idx="37742">
                  <c:v>95.286458333333329</c:v>
                </c:pt>
                <c:pt idx="37743">
                  <c:v>95.2890625</c:v>
                </c:pt>
                <c:pt idx="37744">
                  <c:v>95.291666666666671</c:v>
                </c:pt>
                <c:pt idx="37745">
                  <c:v>95.294270833333329</c:v>
                </c:pt>
                <c:pt idx="37746">
                  <c:v>95.296875</c:v>
                </c:pt>
                <c:pt idx="37747">
                  <c:v>95.299479166666671</c:v>
                </c:pt>
                <c:pt idx="37748">
                  <c:v>95.302083333333329</c:v>
                </c:pt>
                <c:pt idx="37749">
                  <c:v>95.3046875</c:v>
                </c:pt>
                <c:pt idx="37750">
                  <c:v>95.307291666666671</c:v>
                </c:pt>
                <c:pt idx="37751">
                  <c:v>95.309895833333329</c:v>
                </c:pt>
                <c:pt idx="37752">
                  <c:v>95.3125</c:v>
                </c:pt>
                <c:pt idx="37753">
                  <c:v>95.315104166666671</c:v>
                </c:pt>
                <c:pt idx="37754">
                  <c:v>95.317708333333329</c:v>
                </c:pt>
                <c:pt idx="37755">
                  <c:v>95.3203125</c:v>
                </c:pt>
                <c:pt idx="37756">
                  <c:v>95.322916666666671</c:v>
                </c:pt>
                <c:pt idx="37757">
                  <c:v>95.325520833333329</c:v>
                </c:pt>
                <c:pt idx="37758">
                  <c:v>95.328125</c:v>
                </c:pt>
                <c:pt idx="37759">
                  <c:v>95.330729166666671</c:v>
                </c:pt>
                <c:pt idx="37760">
                  <c:v>95.333333333333329</c:v>
                </c:pt>
                <c:pt idx="37761">
                  <c:v>95.3359375</c:v>
                </c:pt>
                <c:pt idx="37762">
                  <c:v>95.338541666666671</c:v>
                </c:pt>
                <c:pt idx="37763">
                  <c:v>95.341145833333329</c:v>
                </c:pt>
                <c:pt idx="37764">
                  <c:v>95.34375</c:v>
                </c:pt>
                <c:pt idx="37765">
                  <c:v>95.346354166666671</c:v>
                </c:pt>
                <c:pt idx="37766">
                  <c:v>95.348958333333329</c:v>
                </c:pt>
                <c:pt idx="37767">
                  <c:v>95.3515625</c:v>
                </c:pt>
                <c:pt idx="37768">
                  <c:v>95.354166666666671</c:v>
                </c:pt>
                <c:pt idx="37769">
                  <c:v>95.356770833333329</c:v>
                </c:pt>
                <c:pt idx="37770">
                  <c:v>95.359375</c:v>
                </c:pt>
                <c:pt idx="37771">
                  <c:v>95.361979166666671</c:v>
                </c:pt>
                <c:pt idx="37772">
                  <c:v>95.364583333333329</c:v>
                </c:pt>
                <c:pt idx="37773">
                  <c:v>95.3671875</c:v>
                </c:pt>
                <c:pt idx="37774">
                  <c:v>95.369791666666671</c:v>
                </c:pt>
                <c:pt idx="37775">
                  <c:v>95.372395833333329</c:v>
                </c:pt>
                <c:pt idx="37776">
                  <c:v>95.375</c:v>
                </c:pt>
                <c:pt idx="37777">
                  <c:v>95.377604166666671</c:v>
                </c:pt>
                <c:pt idx="37778">
                  <c:v>95.380208333333329</c:v>
                </c:pt>
                <c:pt idx="37779">
                  <c:v>95.3828125</c:v>
                </c:pt>
                <c:pt idx="37780">
                  <c:v>95.385416666666671</c:v>
                </c:pt>
                <c:pt idx="37781">
                  <c:v>95.388020833333329</c:v>
                </c:pt>
                <c:pt idx="37782">
                  <c:v>95.390625</c:v>
                </c:pt>
                <c:pt idx="37783">
                  <c:v>95.393229166666671</c:v>
                </c:pt>
                <c:pt idx="37784">
                  <c:v>95.395833333333329</c:v>
                </c:pt>
                <c:pt idx="37785">
                  <c:v>95.3984375</c:v>
                </c:pt>
                <c:pt idx="37786">
                  <c:v>95.401041666666671</c:v>
                </c:pt>
                <c:pt idx="37787">
                  <c:v>95.403645833333329</c:v>
                </c:pt>
                <c:pt idx="37788">
                  <c:v>95.40625</c:v>
                </c:pt>
                <c:pt idx="37789">
                  <c:v>95.408854166666671</c:v>
                </c:pt>
                <c:pt idx="37790">
                  <c:v>95.411458333333329</c:v>
                </c:pt>
                <c:pt idx="37791">
                  <c:v>95.4140625</c:v>
                </c:pt>
                <c:pt idx="37792">
                  <c:v>95.416666666666671</c:v>
                </c:pt>
                <c:pt idx="37793">
                  <c:v>95.419270833333329</c:v>
                </c:pt>
                <c:pt idx="37794">
                  <c:v>95.421875</c:v>
                </c:pt>
                <c:pt idx="37795">
                  <c:v>95.424479166666671</c:v>
                </c:pt>
                <c:pt idx="37796">
                  <c:v>95.427083333333329</c:v>
                </c:pt>
                <c:pt idx="37797">
                  <c:v>95.4296875</c:v>
                </c:pt>
                <c:pt idx="37798">
                  <c:v>95.432291666666671</c:v>
                </c:pt>
                <c:pt idx="37799">
                  <c:v>95.434895833333329</c:v>
                </c:pt>
                <c:pt idx="37800">
                  <c:v>95.4375</c:v>
                </c:pt>
                <c:pt idx="37801">
                  <c:v>95.440104166666671</c:v>
                </c:pt>
                <c:pt idx="37802">
                  <c:v>95.442708333333329</c:v>
                </c:pt>
                <c:pt idx="37803">
                  <c:v>95.4453125</c:v>
                </c:pt>
                <c:pt idx="37804">
                  <c:v>95.447916666666671</c:v>
                </c:pt>
                <c:pt idx="37805">
                  <c:v>95.450520833333329</c:v>
                </c:pt>
                <c:pt idx="37806">
                  <c:v>95.453125</c:v>
                </c:pt>
                <c:pt idx="37807">
                  <c:v>95.455729166666671</c:v>
                </c:pt>
                <c:pt idx="37808">
                  <c:v>95.458333333333329</c:v>
                </c:pt>
                <c:pt idx="37809">
                  <c:v>95.4609375</c:v>
                </c:pt>
                <c:pt idx="37810">
                  <c:v>95.463541666666671</c:v>
                </c:pt>
                <c:pt idx="37811">
                  <c:v>95.466145833333329</c:v>
                </c:pt>
                <c:pt idx="37812">
                  <c:v>95.46875</c:v>
                </c:pt>
                <c:pt idx="37813">
                  <c:v>95.471354166666671</c:v>
                </c:pt>
                <c:pt idx="37814">
                  <c:v>95.473958333333329</c:v>
                </c:pt>
                <c:pt idx="37815">
                  <c:v>95.4765625</c:v>
                </c:pt>
                <c:pt idx="37816">
                  <c:v>95.479166666666671</c:v>
                </c:pt>
                <c:pt idx="37817">
                  <c:v>95.481770833333329</c:v>
                </c:pt>
                <c:pt idx="37818">
                  <c:v>95.484375</c:v>
                </c:pt>
                <c:pt idx="37819">
                  <c:v>95.486979166666671</c:v>
                </c:pt>
                <c:pt idx="37820">
                  <c:v>95.489583333333329</c:v>
                </c:pt>
                <c:pt idx="37821">
                  <c:v>95.4921875</c:v>
                </c:pt>
                <c:pt idx="37822">
                  <c:v>95.494791666666671</c:v>
                </c:pt>
                <c:pt idx="37823">
                  <c:v>95.497395833333329</c:v>
                </c:pt>
                <c:pt idx="37824">
                  <c:v>95.5</c:v>
                </c:pt>
                <c:pt idx="37825">
                  <c:v>95.502604166666671</c:v>
                </c:pt>
                <c:pt idx="37826">
                  <c:v>95.505208333333329</c:v>
                </c:pt>
                <c:pt idx="37827">
                  <c:v>95.5078125</c:v>
                </c:pt>
                <c:pt idx="37828">
                  <c:v>95.510416666666671</c:v>
                </c:pt>
                <c:pt idx="37829">
                  <c:v>95.513020833333329</c:v>
                </c:pt>
                <c:pt idx="37830">
                  <c:v>95.515625</c:v>
                </c:pt>
                <c:pt idx="37831">
                  <c:v>95.518229166666671</c:v>
                </c:pt>
                <c:pt idx="37832">
                  <c:v>95.520833333333329</c:v>
                </c:pt>
                <c:pt idx="37833">
                  <c:v>95.5234375</c:v>
                </c:pt>
                <c:pt idx="37834">
                  <c:v>95.526041666666671</c:v>
                </c:pt>
                <c:pt idx="37835">
                  <c:v>95.528645833333329</c:v>
                </c:pt>
                <c:pt idx="37836">
                  <c:v>95.53125</c:v>
                </c:pt>
                <c:pt idx="37837">
                  <c:v>95.533854166666671</c:v>
                </c:pt>
                <c:pt idx="37838">
                  <c:v>95.536458333333329</c:v>
                </c:pt>
                <c:pt idx="37839">
                  <c:v>95.5390625</c:v>
                </c:pt>
                <c:pt idx="37840">
                  <c:v>95.541666666666671</c:v>
                </c:pt>
                <c:pt idx="37841">
                  <c:v>95.544270833333329</c:v>
                </c:pt>
                <c:pt idx="37842">
                  <c:v>95.546875</c:v>
                </c:pt>
                <c:pt idx="37843">
                  <c:v>95.549479166666671</c:v>
                </c:pt>
                <c:pt idx="37844">
                  <c:v>95.552083333333329</c:v>
                </c:pt>
                <c:pt idx="37845">
                  <c:v>95.5546875</c:v>
                </c:pt>
                <c:pt idx="37846">
                  <c:v>95.557291666666671</c:v>
                </c:pt>
                <c:pt idx="37847">
                  <c:v>95.559895833333329</c:v>
                </c:pt>
                <c:pt idx="37848">
                  <c:v>95.5625</c:v>
                </c:pt>
                <c:pt idx="37849">
                  <c:v>95.565104166666671</c:v>
                </c:pt>
                <c:pt idx="37850">
                  <c:v>95.567708333333329</c:v>
                </c:pt>
                <c:pt idx="37851">
                  <c:v>95.5703125</c:v>
                </c:pt>
                <c:pt idx="37852">
                  <c:v>95.572916666666671</c:v>
                </c:pt>
                <c:pt idx="37853">
                  <c:v>95.575520833333329</c:v>
                </c:pt>
                <c:pt idx="37854">
                  <c:v>95.578125</c:v>
                </c:pt>
                <c:pt idx="37855">
                  <c:v>95.580729166666671</c:v>
                </c:pt>
                <c:pt idx="37856">
                  <c:v>95.583333333333329</c:v>
                </c:pt>
                <c:pt idx="37857">
                  <c:v>95.5859375</c:v>
                </c:pt>
                <c:pt idx="37858">
                  <c:v>95.588541666666671</c:v>
                </c:pt>
                <c:pt idx="37859">
                  <c:v>95.591145833333329</c:v>
                </c:pt>
                <c:pt idx="37860">
                  <c:v>95.59375</c:v>
                </c:pt>
                <c:pt idx="37861">
                  <c:v>95.596354166666671</c:v>
                </c:pt>
                <c:pt idx="37862">
                  <c:v>95.598958333333329</c:v>
                </c:pt>
                <c:pt idx="37863">
                  <c:v>95.6015625</c:v>
                </c:pt>
                <c:pt idx="37864">
                  <c:v>95.604166666666671</c:v>
                </c:pt>
                <c:pt idx="37865">
                  <c:v>95.606770833333329</c:v>
                </c:pt>
                <c:pt idx="37866">
                  <c:v>95.609375</c:v>
                </c:pt>
                <c:pt idx="37867">
                  <c:v>95.611979166666671</c:v>
                </c:pt>
                <c:pt idx="37868">
                  <c:v>95.614583333333329</c:v>
                </c:pt>
                <c:pt idx="37869">
                  <c:v>95.6171875</c:v>
                </c:pt>
                <c:pt idx="37870">
                  <c:v>95.619791666666671</c:v>
                </c:pt>
                <c:pt idx="37871">
                  <c:v>95.622395833333329</c:v>
                </c:pt>
                <c:pt idx="37872">
                  <c:v>95.625</c:v>
                </c:pt>
                <c:pt idx="37873">
                  <c:v>95.627604166666671</c:v>
                </c:pt>
                <c:pt idx="37874">
                  <c:v>95.630208333333329</c:v>
                </c:pt>
                <c:pt idx="37875">
                  <c:v>95.6328125</c:v>
                </c:pt>
                <c:pt idx="37876">
                  <c:v>95.635416666666671</c:v>
                </c:pt>
                <c:pt idx="37877">
                  <c:v>95.638020833333329</c:v>
                </c:pt>
                <c:pt idx="37878">
                  <c:v>95.640625</c:v>
                </c:pt>
                <c:pt idx="37879">
                  <c:v>95.643229166666671</c:v>
                </c:pt>
                <c:pt idx="37880">
                  <c:v>95.645833333333329</c:v>
                </c:pt>
                <c:pt idx="37881">
                  <c:v>95.6484375</c:v>
                </c:pt>
                <c:pt idx="37882">
                  <c:v>95.651041666666671</c:v>
                </c:pt>
                <c:pt idx="37883">
                  <c:v>95.653645833333329</c:v>
                </c:pt>
                <c:pt idx="37884">
                  <c:v>95.65625</c:v>
                </c:pt>
                <c:pt idx="37885">
                  <c:v>95.658854166666671</c:v>
                </c:pt>
                <c:pt idx="37886">
                  <c:v>95.661458333333329</c:v>
                </c:pt>
                <c:pt idx="37887">
                  <c:v>95.6640625</c:v>
                </c:pt>
                <c:pt idx="37888">
                  <c:v>95.666666666666671</c:v>
                </c:pt>
                <c:pt idx="37889">
                  <c:v>95.669270833333329</c:v>
                </c:pt>
                <c:pt idx="37890">
                  <c:v>95.671875</c:v>
                </c:pt>
                <c:pt idx="37891">
                  <c:v>95.674479166666671</c:v>
                </c:pt>
                <c:pt idx="37892">
                  <c:v>95.677083333333329</c:v>
                </c:pt>
                <c:pt idx="37893">
                  <c:v>95.6796875</c:v>
                </c:pt>
                <c:pt idx="37894">
                  <c:v>95.682291666666671</c:v>
                </c:pt>
                <c:pt idx="37895">
                  <c:v>95.684895833333329</c:v>
                </c:pt>
                <c:pt idx="37896">
                  <c:v>95.6875</c:v>
                </c:pt>
                <c:pt idx="37897">
                  <c:v>95.690104166666671</c:v>
                </c:pt>
                <c:pt idx="37898">
                  <c:v>95.692708333333329</c:v>
                </c:pt>
                <c:pt idx="37899">
                  <c:v>95.6953125</c:v>
                </c:pt>
                <c:pt idx="37900">
                  <c:v>95.697916666666671</c:v>
                </c:pt>
                <c:pt idx="37901">
                  <c:v>95.700520833333329</c:v>
                </c:pt>
                <c:pt idx="37902">
                  <c:v>95.703125</c:v>
                </c:pt>
                <c:pt idx="37903">
                  <c:v>95.705729166666671</c:v>
                </c:pt>
                <c:pt idx="37904">
                  <c:v>95.708333333333329</c:v>
                </c:pt>
                <c:pt idx="37905">
                  <c:v>95.7109375</c:v>
                </c:pt>
                <c:pt idx="37906">
                  <c:v>95.713541666666671</c:v>
                </c:pt>
                <c:pt idx="37907">
                  <c:v>95.716145833333329</c:v>
                </c:pt>
                <c:pt idx="37908">
                  <c:v>95.71875</c:v>
                </c:pt>
                <c:pt idx="37909">
                  <c:v>95.721354166666671</c:v>
                </c:pt>
                <c:pt idx="37910">
                  <c:v>95.723958333333329</c:v>
                </c:pt>
                <c:pt idx="37911">
                  <c:v>95.7265625</c:v>
                </c:pt>
                <c:pt idx="37912">
                  <c:v>95.729166666666671</c:v>
                </c:pt>
                <c:pt idx="37913">
                  <c:v>95.731770833333329</c:v>
                </c:pt>
                <c:pt idx="37914">
                  <c:v>95.734375</c:v>
                </c:pt>
                <c:pt idx="37915">
                  <c:v>95.736979166666671</c:v>
                </c:pt>
                <c:pt idx="37916">
                  <c:v>95.739583333333329</c:v>
                </c:pt>
                <c:pt idx="37917">
                  <c:v>95.7421875</c:v>
                </c:pt>
                <c:pt idx="37918">
                  <c:v>95.744791666666671</c:v>
                </c:pt>
                <c:pt idx="37919">
                  <c:v>95.747395833333329</c:v>
                </c:pt>
                <c:pt idx="37920">
                  <c:v>95.75</c:v>
                </c:pt>
                <c:pt idx="37921">
                  <c:v>95.752604166666671</c:v>
                </c:pt>
                <c:pt idx="37922">
                  <c:v>95.755208333333329</c:v>
                </c:pt>
                <c:pt idx="37923">
                  <c:v>95.7578125</c:v>
                </c:pt>
                <c:pt idx="37924">
                  <c:v>95.760416666666671</c:v>
                </c:pt>
                <c:pt idx="37925">
                  <c:v>95.763020833333329</c:v>
                </c:pt>
                <c:pt idx="37926">
                  <c:v>95.765625</c:v>
                </c:pt>
                <c:pt idx="37927">
                  <c:v>95.768229166666671</c:v>
                </c:pt>
                <c:pt idx="37928">
                  <c:v>95.770833333333329</c:v>
                </c:pt>
                <c:pt idx="37929">
                  <c:v>95.7734375</c:v>
                </c:pt>
                <c:pt idx="37930">
                  <c:v>95.776041666666671</c:v>
                </c:pt>
                <c:pt idx="37931">
                  <c:v>95.778645833333329</c:v>
                </c:pt>
                <c:pt idx="37932">
                  <c:v>95.78125</c:v>
                </c:pt>
                <c:pt idx="37933">
                  <c:v>95.783854166666671</c:v>
                </c:pt>
                <c:pt idx="37934">
                  <c:v>95.786458333333329</c:v>
                </c:pt>
                <c:pt idx="37935">
                  <c:v>95.7890625</c:v>
                </c:pt>
                <c:pt idx="37936">
                  <c:v>95.791666666666671</c:v>
                </c:pt>
                <c:pt idx="37937">
                  <c:v>95.794270833333329</c:v>
                </c:pt>
                <c:pt idx="37938">
                  <c:v>95.796875</c:v>
                </c:pt>
                <c:pt idx="37939">
                  <c:v>95.799479166666671</c:v>
                </c:pt>
                <c:pt idx="37940">
                  <c:v>95.802083333333329</c:v>
                </c:pt>
                <c:pt idx="37941">
                  <c:v>95.8046875</c:v>
                </c:pt>
                <c:pt idx="37942">
                  <c:v>95.807291666666671</c:v>
                </c:pt>
                <c:pt idx="37943">
                  <c:v>95.809895833333329</c:v>
                </c:pt>
                <c:pt idx="37944">
                  <c:v>95.8125</c:v>
                </c:pt>
                <c:pt idx="37945">
                  <c:v>95.815104166666671</c:v>
                </c:pt>
                <c:pt idx="37946">
                  <c:v>95.817708333333329</c:v>
                </c:pt>
                <c:pt idx="37947">
                  <c:v>95.8203125</c:v>
                </c:pt>
                <c:pt idx="37948">
                  <c:v>95.822916666666671</c:v>
                </c:pt>
                <c:pt idx="37949">
                  <c:v>95.825520833333329</c:v>
                </c:pt>
                <c:pt idx="37950">
                  <c:v>95.828125</c:v>
                </c:pt>
                <c:pt idx="37951">
                  <c:v>95.830729166666671</c:v>
                </c:pt>
                <c:pt idx="37952">
                  <c:v>95.833333333333329</c:v>
                </c:pt>
                <c:pt idx="37953">
                  <c:v>95.8359375</c:v>
                </c:pt>
                <c:pt idx="37954">
                  <c:v>95.838541666666671</c:v>
                </c:pt>
                <c:pt idx="37955">
                  <c:v>95.841145833333329</c:v>
                </c:pt>
                <c:pt idx="37956">
                  <c:v>95.84375</c:v>
                </c:pt>
                <c:pt idx="37957">
                  <c:v>95.846354166666671</c:v>
                </c:pt>
                <c:pt idx="37958">
                  <c:v>95.848958333333329</c:v>
                </c:pt>
                <c:pt idx="37959">
                  <c:v>95.8515625</c:v>
                </c:pt>
                <c:pt idx="37960">
                  <c:v>95.854166666666671</c:v>
                </c:pt>
                <c:pt idx="37961">
                  <c:v>95.856770833333329</c:v>
                </c:pt>
                <c:pt idx="37962">
                  <c:v>95.859375</c:v>
                </c:pt>
                <c:pt idx="37963">
                  <c:v>95.861979166666671</c:v>
                </c:pt>
                <c:pt idx="37964">
                  <c:v>95.864583333333329</c:v>
                </c:pt>
                <c:pt idx="37965">
                  <c:v>95.8671875</c:v>
                </c:pt>
                <c:pt idx="37966">
                  <c:v>95.869791666666671</c:v>
                </c:pt>
                <c:pt idx="37967">
                  <c:v>95.872395833333329</c:v>
                </c:pt>
                <c:pt idx="37968">
                  <c:v>95.875</c:v>
                </c:pt>
                <c:pt idx="37969">
                  <c:v>95.877604166666671</c:v>
                </c:pt>
                <c:pt idx="37970">
                  <c:v>95.880208333333329</c:v>
                </c:pt>
                <c:pt idx="37971">
                  <c:v>95.8828125</c:v>
                </c:pt>
                <c:pt idx="37972">
                  <c:v>95.885416666666671</c:v>
                </c:pt>
                <c:pt idx="37973">
                  <c:v>95.888020833333329</c:v>
                </c:pt>
                <c:pt idx="37974">
                  <c:v>95.890625</c:v>
                </c:pt>
                <c:pt idx="37975">
                  <c:v>95.893229166666671</c:v>
                </c:pt>
                <c:pt idx="37976">
                  <c:v>95.895833333333329</c:v>
                </c:pt>
                <c:pt idx="37977">
                  <c:v>95.8984375</c:v>
                </c:pt>
                <c:pt idx="37978">
                  <c:v>95.901041666666671</c:v>
                </c:pt>
                <c:pt idx="37979">
                  <c:v>95.903645833333329</c:v>
                </c:pt>
                <c:pt idx="37980">
                  <c:v>95.90625</c:v>
                </c:pt>
                <c:pt idx="37981">
                  <c:v>95.908854166666671</c:v>
                </c:pt>
                <c:pt idx="37982">
                  <c:v>95.911458333333329</c:v>
                </c:pt>
                <c:pt idx="37983">
                  <c:v>95.9140625</c:v>
                </c:pt>
                <c:pt idx="37984">
                  <c:v>95.916666666666671</c:v>
                </c:pt>
                <c:pt idx="37985">
                  <c:v>95.919270833333329</c:v>
                </c:pt>
                <c:pt idx="37986">
                  <c:v>95.921875</c:v>
                </c:pt>
                <c:pt idx="37987">
                  <c:v>95.924479166666671</c:v>
                </c:pt>
                <c:pt idx="37988">
                  <c:v>95.927083333333329</c:v>
                </c:pt>
                <c:pt idx="37989">
                  <c:v>95.9296875</c:v>
                </c:pt>
                <c:pt idx="37990">
                  <c:v>95.932291666666671</c:v>
                </c:pt>
                <c:pt idx="37991">
                  <c:v>95.934895833333329</c:v>
                </c:pt>
                <c:pt idx="37992">
                  <c:v>95.9375</c:v>
                </c:pt>
                <c:pt idx="37993">
                  <c:v>95.940104166666671</c:v>
                </c:pt>
                <c:pt idx="37994">
                  <c:v>95.942708333333329</c:v>
                </c:pt>
                <c:pt idx="37995">
                  <c:v>95.9453125</c:v>
                </c:pt>
                <c:pt idx="37996">
                  <c:v>95.947916666666671</c:v>
                </c:pt>
                <c:pt idx="37997">
                  <c:v>95.950520833333329</c:v>
                </c:pt>
                <c:pt idx="37998">
                  <c:v>95.953125</c:v>
                </c:pt>
                <c:pt idx="37999">
                  <c:v>95.955729166666671</c:v>
                </c:pt>
                <c:pt idx="38000">
                  <c:v>95.958333333333329</c:v>
                </c:pt>
                <c:pt idx="38001">
                  <c:v>95.9609375</c:v>
                </c:pt>
                <c:pt idx="38002">
                  <c:v>95.963541666666671</c:v>
                </c:pt>
                <c:pt idx="38003">
                  <c:v>95.966145833333329</c:v>
                </c:pt>
                <c:pt idx="38004">
                  <c:v>95.96875</c:v>
                </c:pt>
                <c:pt idx="38005">
                  <c:v>95.971354166666671</c:v>
                </c:pt>
                <c:pt idx="38006">
                  <c:v>95.973958333333329</c:v>
                </c:pt>
                <c:pt idx="38007">
                  <c:v>95.9765625</c:v>
                </c:pt>
                <c:pt idx="38008">
                  <c:v>95.979166666666671</c:v>
                </c:pt>
                <c:pt idx="38009">
                  <c:v>95.981770833333329</c:v>
                </c:pt>
                <c:pt idx="38010">
                  <c:v>95.984375</c:v>
                </c:pt>
                <c:pt idx="38011">
                  <c:v>95.986979166666671</c:v>
                </c:pt>
                <c:pt idx="38012">
                  <c:v>95.989583333333329</c:v>
                </c:pt>
                <c:pt idx="38013">
                  <c:v>95.9921875</c:v>
                </c:pt>
                <c:pt idx="38014">
                  <c:v>95.994791666666671</c:v>
                </c:pt>
                <c:pt idx="38015">
                  <c:v>95.997395833333329</c:v>
                </c:pt>
                <c:pt idx="38016">
                  <c:v>96</c:v>
                </c:pt>
                <c:pt idx="38017">
                  <c:v>96.002604166666671</c:v>
                </c:pt>
                <c:pt idx="38018">
                  <c:v>96.005208333333329</c:v>
                </c:pt>
                <c:pt idx="38019">
                  <c:v>96.0078125</c:v>
                </c:pt>
                <c:pt idx="38020">
                  <c:v>96.010416666666671</c:v>
                </c:pt>
                <c:pt idx="38021">
                  <c:v>96.013020833333329</c:v>
                </c:pt>
                <c:pt idx="38022">
                  <c:v>96.015625</c:v>
                </c:pt>
                <c:pt idx="38023">
                  <c:v>96.018229166666671</c:v>
                </c:pt>
                <c:pt idx="38024">
                  <c:v>96.020833333333329</c:v>
                </c:pt>
                <c:pt idx="38025">
                  <c:v>96.0234375</c:v>
                </c:pt>
                <c:pt idx="38026">
                  <c:v>96.026041666666671</c:v>
                </c:pt>
                <c:pt idx="38027">
                  <c:v>96.028645833333329</c:v>
                </c:pt>
                <c:pt idx="38028">
                  <c:v>96.03125</c:v>
                </c:pt>
                <c:pt idx="38029">
                  <c:v>96.033854166666671</c:v>
                </c:pt>
                <c:pt idx="38030">
                  <c:v>96.036458333333329</c:v>
                </c:pt>
                <c:pt idx="38031">
                  <c:v>96.0390625</c:v>
                </c:pt>
                <c:pt idx="38032">
                  <c:v>96.041666666666671</c:v>
                </c:pt>
                <c:pt idx="38033">
                  <c:v>96.044270833333329</c:v>
                </c:pt>
                <c:pt idx="38034">
                  <c:v>96.046875</c:v>
                </c:pt>
                <c:pt idx="38035">
                  <c:v>96.049479166666671</c:v>
                </c:pt>
                <c:pt idx="38036">
                  <c:v>96.052083333333329</c:v>
                </c:pt>
                <c:pt idx="38037">
                  <c:v>96.0546875</c:v>
                </c:pt>
                <c:pt idx="38038">
                  <c:v>96.057291666666671</c:v>
                </c:pt>
                <c:pt idx="38039">
                  <c:v>96.059895833333329</c:v>
                </c:pt>
                <c:pt idx="38040">
                  <c:v>96.0625</c:v>
                </c:pt>
                <c:pt idx="38041">
                  <c:v>96.065104166666671</c:v>
                </c:pt>
                <c:pt idx="38042">
                  <c:v>96.067708333333329</c:v>
                </c:pt>
                <c:pt idx="38043">
                  <c:v>96.0703125</c:v>
                </c:pt>
                <c:pt idx="38044">
                  <c:v>96.072916666666671</c:v>
                </c:pt>
                <c:pt idx="38045">
                  <c:v>96.075520833333329</c:v>
                </c:pt>
                <c:pt idx="38046">
                  <c:v>96.078125</c:v>
                </c:pt>
                <c:pt idx="38047">
                  <c:v>96.080729166666671</c:v>
                </c:pt>
                <c:pt idx="38048">
                  <c:v>96.083333333333329</c:v>
                </c:pt>
                <c:pt idx="38049">
                  <c:v>96.0859375</c:v>
                </c:pt>
                <c:pt idx="38050">
                  <c:v>96.088541666666671</c:v>
                </c:pt>
                <c:pt idx="38051">
                  <c:v>96.091145833333329</c:v>
                </c:pt>
                <c:pt idx="38052">
                  <c:v>96.09375</c:v>
                </c:pt>
                <c:pt idx="38053">
                  <c:v>96.096354166666671</c:v>
                </c:pt>
                <c:pt idx="38054">
                  <c:v>96.098958333333329</c:v>
                </c:pt>
                <c:pt idx="38055">
                  <c:v>96.1015625</c:v>
                </c:pt>
                <c:pt idx="38056">
                  <c:v>96.104166666666671</c:v>
                </c:pt>
                <c:pt idx="38057">
                  <c:v>96.106770833333329</c:v>
                </c:pt>
                <c:pt idx="38058">
                  <c:v>96.109375</c:v>
                </c:pt>
                <c:pt idx="38059">
                  <c:v>96.111979166666671</c:v>
                </c:pt>
                <c:pt idx="38060">
                  <c:v>96.114583333333329</c:v>
                </c:pt>
                <c:pt idx="38061">
                  <c:v>96.1171875</c:v>
                </c:pt>
                <c:pt idx="38062">
                  <c:v>96.119791666666671</c:v>
                </c:pt>
                <c:pt idx="38063">
                  <c:v>96.122395833333329</c:v>
                </c:pt>
                <c:pt idx="38064">
                  <c:v>96.125</c:v>
                </c:pt>
                <c:pt idx="38065">
                  <c:v>96.127604166666671</c:v>
                </c:pt>
                <c:pt idx="38066">
                  <c:v>96.130208333333329</c:v>
                </c:pt>
                <c:pt idx="38067">
                  <c:v>96.1328125</c:v>
                </c:pt>
                <c:pt idx="38068">
                  <c:v>96.135416666666671</c:v>
                </c:pt>
                <c:pt idx="38069">
                  <c:v>96.138020833333329</c:v>
                </c:pt>
                <c:pt idx="38070">
                  <c:v>96.140625</c:v>
                </c:pt>
                <c:pt idx="38071">
                  <c:v>96.143229166666671</c:v>
                </c:pt>
                <c:pt idx="38072">
                  <c:v>96.145833333333329</c:v>
                </c:pt>
                <c:pt idx="38073">
                  <c:v>96.1484375</c:v>
                </c:pt>
                <c:pt idx="38074">
                  <c:v>96.151041666666671</c:v>
                </c:pt>
                <c:pt idx="38075">
                  <c:v>96.153645833333329</c:v>
                </c:pt>
                <c:pt idx="38076">
                  <c:v>96.15625</c:v>
                </c:pt>
                <c:pt idx="38077">
                  <c:v>96.158854166666671</c:v>
                </c:pt>
                <c:pt idx="38078">
                  <c:v>96.161458333333329</c:v>
                </c:pt>
                <c:pt idx="38079">
                  <c:v>96.1640625</c:v>
                </c:pt>
                <c:pt idx="38080">
                  <c:v>96.166666666666671</c:v>
                </c:pt>
                <c:pt idx="38081">
                  <c:v>96.169270833333329</c:v>
                </c:pt>
                <c:pt idx="38082">
                  <c:v>96.171875</c:v>
                </c:pt>
                <c:pt idx="38083">
                  <c:v>96.174479166666671</c:v>
                </c:pt>
                <c:pt idx="38084">
                  <c:v>96.177083333333329</c:v>
                </c:pt>
                <c:pt idx="38085">
                  <c:v>96.1796875</c:v>
                </c:pt>
                <c:pt idx="38086">
                  <c:v>96.182291666666671</c:v>
                </c:pt>
                <c:pt idx="38087">
                  <c:v>96.184895833333329</c:v>
                </c:pt>
                <c:pt idx="38088">
                  <c:v>96.1875</c:v>
                </c:pt>
                <c:pt idx="38089">
                  <c:v>96.190104166666671</c:v>
                </c:pt>
                <c:pt idx="38090">
                  <c:v>96.192708333333329</c:v>
                </c:pt>
                <c:pt idx="38091">
                  <c:v>96.1953125</c:v>
                </c:pt>
                <c:pt idx="38092">
                  <c:v>96.197916666666671</c:v>
                </c:pt>
                <c:pt idx="38093">
                  <c:v>96.200520833333329</c:v>
                </c:pt>
                <c:pt idx="38094">
                  <c:v>96.203125</c:v>
                </c:pt>
                <c:pt idx="38095">
                  <c:v>96.205729166666671</c:v>
                </c:pt>
                <c:pt idx="38096">
                  <c:v>96.208333333333329</c:v>
                </c:pt>
                <c:pt idx="38097">
                  <c:v>96.2109375</c:v>
                </c:pt>
                <c:pt idx="38098">
                  <c:v>96.213541666666671</c:v>
                </c:pt>
                <c:pt idx="38099">
                  <c:v>96.216145833333329</c:v>
                </c:pt>
                <c:pt idx="38100">
                  <c:v>96.21875</c:v>
                </c:pt>
                <c:pt idx="38101">
                  <c:v>96.221354166666671</c:v>
                </c:pt>
                <c:pt idx="38102">
                  <c:v>96.223958333333329</c:v>
                </c:pt>
                <c:pt idx="38103">
                  <c:v>96.2265625</c:v>
                </c:pt>
                <c:pt idx="38104">
                  <c:v>96.229166666666671</c:v>
                </c:pt>
                <c:pt idx="38105">
                  <c:v>96.231770833333329</c:v>
                </c:pt>
                <c:pt idx="38106">
                  <c:v>96.234375</c:v>
                </c:pt>
                <c:pt idx="38107">
                  <c:v>96.236979166666671</c:v>
                </c:pt>
                <c:pt idx="38108">
                  <c:v>96.239583333333329</c:v>
                </c:pt>
                <c:pt idx="38109">
                  <c:v>96.2421875</c:v>
                </c:pt>
                <c:pt idx="38110">
                  <c:v>96.244791666666671</c:v>
                </c:pt>
                <c:pt idx="38111">
                  <c:v>96.247395833333329</c:v>
                </c:pt>
                <c:pt idx="38112">
                  <c:v>96.25</c:v>
                </c:pt>
                <c:pt idx="38113">
                  <c:v>96.252604166666671</c:v>
                </c:pt>
                <c:pt idx="38114">
                  <c:v>96.255208333333329</c:v>
                </c:pt>
                <c:pt idx="38115">
                  <c:v>96.2578125</c:v>
                </c:pt>
                <c:pt idx="38116">
                  <c:v>96.260416666666671</c:v>
                </c:pt>
                <c:pt idx="38117">
                  <c:v>96.263020833333329</c:v>
                </c:pt>
                <c:pt idx="38118">
                  <c:v>96.265625</c:v>
                </c:pt>
                <c:pt idx="38119">
                  <c:v>96.268229166666671</c:v>
                </c:pt>
                <c:pt idx="38120">
                  <c:v>96.270833333333329</c:v>
                </c:pt>
                <c:pt idx="38121">
                  <c:v>96.2734375</c:v>
                </c:pt>
                <c:pt idx="38122">
                  <c:v>96.276041666666671</c:v>
                </c:pt>
                <c:pt idx="38123">
                  <c:v>96.278645833333329</c:v>
                </c:pt>
                <c:pt idx="38124">
                  <c:v>96.28125</c:v>
                </c:pt>
                <c:pt idx="38125">
                  <c:v>96.283854166666671</c:v>
                </c:pt>
                <c:pt idx="38126">
                  <c:v>96.286458333333329</c:v>
                </c:pt>
                <c:pt idx="38127">
                  <c:v>96.2890625</c:v>
                </c:pt>
                <c:pt idx="38128">
                  <c:v>96.291666666666671</c:v>
                </c:pt>
                <c:pt idx="38129">
                  <c:v>96.294270833333329</c:v>
                </c:pt>
                <c:pt idx="38130">
                  <c:v>96.296875</c:v>
                </c:pt>
                <c:pt idx="38131">
                  <c:v>96.299479166666671</c:v>
                </c:pt>
                <c:pt idx="38132">
                  <c:v>96.302083333333329</c:v>
                </c:pt>
                <c:pt idx="38133">
                  <c:v>96.3046875</c:v>
                </c:pt>
                <c:pt idx="38134">
                  <c:v>96.307291666666671</c:v>
                </c:pt>
                <c:pt idx="38135">
                  <c:v>96.309895833333329</c:v>
                </c:pt>
                <c:pt idx="38136">
                  <c:v>96.3125</c:v>
                </c:pt>
                <c:pt idx="38137">
                  <c:v>96.315104166666671</c:v>
                </c:pt>
                <c:pt idx="38138">
                  <c:v>96.317708333333329</c:v>
                </c:pt>
                <c:pt idx="38139">
                  <c:v>96.3203125</c:v>
                </c:pt>
                <c:pt idx="38140">
                  <c:v>96.322916666666671</c:v>
                </c:pt>
                <c:pt idx="38141">
                  <c:v>96.325520833333329</c:v>
                </c:pt>
                <c:pt idx="38142">
                  <c:v>96.328125</c:v>
                </c:pt>
                <c:pt idx="38143">
                  <c:v>96.330729166666671</c:v>
                </c:pt>
                <c:pt idx="38144">
                  <c:v>96.333333333333329</c:v>
                </c:pt>
                <c:pt idx="38145">
                  <c:v>96.3359375</c:v>
                </c:pt>
                <c:pt idx="38146">
                  <c:v>96.338541666666671</c:v>
                </c:pt>
                <c:pt idx="38147">
                  <c:v>96.341145833333329</c:v>
                </c:pt>
                <c:pt idx="38148">
                  <c:v>96.34375</c:v>
                </c:pt>
                <c:pt idx="38149">
                  <c:v>96.346354166666671</c:v>
                </c:pt>
                <c:pt idx="38150">
                  <c:v>96.348958333333329</c:v>
                </c:pt>
                <c:pt idx="38151">
                  <c:v>96.3515625</c:v>
                </c:pt>
                <c:pt idx="38152">
                  <c:v>96.354166666666671</c:v>
                </c:pt>
                <c:pt idx="38153">
                  <c:v>96.356770833333329</c:v>
                </c:pt>
                <c:pt idx="38154">
                  <c:v>96.359375</c:v>
                </c:pt>
                <c:pt idx="38155">
                  <c:v>96.361979166666671</c:v>
                </c:pt>
                <c:pt idx="38156">
                  <c:v>96.364583333333329</c:v>
                </c:pt>
                <c:pt idx="38157">
                  <c:v>96.3671875</c:v>
                </c:pt>
                <c:pt idx="38158">
                  <c:v>96.369791666666671</c:v>
                </c:pt>
                <c:pt idx="38159">
                  <c:v>96.372395833333329</c:v>
                </c:pt>
                <c:pt idx="38160">
                  <c:v>96.375</c:v>
                </c:pt>
                <c:pt idx="38161">
                  <c:v>96.377604166666671</c:v>
                </c:pt>
                <c:pt idx="38162">
                  <c:v>96.380208333333329</c:v>
                </c:pt>
                <c:pt idx="38163">
                  <c:v>96.3828125</c:v>
                </c:pt>
                <c:pt idx="38164">
                  <c:v>96.385416666666671</c:v>
                </c:pt>
                <c:pt idx="38165">
                  <c:v>96.388020833333329</c:v>
                </c:pt>
                <c:pt idx="38166">
                  <c:v>96.390625</c:v>
                </c:pt>
                <c:pt idx="38167">
                  <c:v>96.393229166666671</c:v>
                </c:pt>
                <c:pt idx="38168">
                  <c:v>96.395833333333329</c:v>
                </c:pt>
                <c:pt idx="38169">
                  <c:v>96.3984375</c:v>
                </c:pt>
                <c:pt idx="38170">
                  <c:v>96.401041666666671</c:v>
                </c:pt>
                <c:pt idx="38171">
                  <c:v>96.403645833333329</c:v>
                </c:pt>
                <c:pt idx="38172">
                  <c:v>96.40625</c:v>
                </c:pt>
                <c:pt idx="38173">
                  <c:v>96.408854166666671</c:v>
                </c:pt>
                <c:pt idx="38174">
                  <c:v>96.411458333333329</c:v>
                </c:pt>
                <c:pt idx="38175">
                  <c:v>96.4140625</c:v>
                </c:pt>
                <c:pt idx="38176">
                  <c:v>96.416666666666671</c:v>
                </c:pt>
                <c:pt idx="38177">
                  <c:v>96.419270833333329</c:v>
                </c:pt>
                <c:pt idx="38178">
                  <c:v>96.421875</c:v>
                </c:pt>
                <c:pt idx="38179">
                  <c:v>96.424479166666671</c:v>
                </c:pt>
                <c:pt idx="38180">
                  <c:v>96.427083333333329</c:v>
                </c:pt>
                <c:pt idx="38181">
                  <c:v>96.4296875</c:v>
                </c:pt>
                <c:pt idx="38182">
                  <c:v>96.432291666666671</c:v>
                </c:pt>
                <c:pt idx="38183">
                  <c:v>96.434895833333329</c:v>
                </c:pt>
                <c:pt idx="38184">
                  <c:v>96.4375</c:v>
                </c:pt>
                <c:pt idx="38185">
                  <c:v>96.440104166666671</c:v>
                </c:pt>
                <c:pt idx="38186">
                  <c:v>96.442708333333329</c:v>
                </c:pt>
                <c:pt idx="38187">
                  <c:v>96.4453125</c:v>
                </c:pt>
                <c:pt idx="38188">
                  <c:v>96.447916666666671</c:v>
                </c:pt>
                <c:pt idx="38189">
                  <c:v>96.450520833333329</c:v>
                </c:pt>
                <c:pt idx="38190">
                  <c:v>96.453125</c:v>
                </c:pt>
                <c:pt idx="38191">
                  <c:v>96.455729166666671</c:v>
                </c:pt>
                <c:pt idx="38192">
                  <c:v>96.458333333333329</c:v>
                </c:pt>
                <c:pt idx="38193">
                  <c:v>96.4609375</c:v>
                </c:pt>
                <c:pt idx="38194">
                  <c:v>96.463541666666671</c:v>
                </c:pt>
                <c:pt idx="38195">
                  <c:v>96.466145833333329</c:v>
                </c:pt>
                <c:pt idx="38196">
                  <c:v>96.46875</c:v>
                </c:pt>
                <c:pt idx="38197">
                  <c:v>96.471354166666671</c:v>
                </c:pt>
                <c:pt idx="38198">
                  <c:v>96.473958333333329</c:v>
                </c:pt>
                <c:pt idx="38199">
                  <c:v>96.4765625</c:v>
                </c:pt>
                <c:pt idx="38200">
                  <c:v>96.479166666666671</c:v>
                </c:pt>
                <c:pt idx="38201">
                  <c:v>96.481770833333329</c:v>
                </c:pt>
                <c:pt idx="38202">
                  <c:v>96.484375</c:v>
                </c:pt>
                <c:pt idx="38203">
                  <c:v>96.486979166666671</c:v>
                </c:pt>
                <c:pt idx="38204">
                  <c:v>96.489583333333329</c:v>
                </c:pt>
                <c:pt idx="38205">
                  <c:v>96.4921875</c:v>
                </c:pt>
                <c:pt idx="38206">
                  <c:v>96.494791666666671</c:v>
                </c:pt>
                <c:pt idx="38207">
                  <c:v>96.497395833333329</c:v>
                </c:pt>
                <c:pt idx="38208">
                  <c:v>96.5</c:v>
                </c:pt>
                <c:pt idx="38209">
                  <c:v>96.502604166666671</c:v>
                </c:pt>
                <c:pt idx="38210">
                  <c:v>96.505208333333329</c:v>
                </c:pt>
                <c:pt idx="38211">
                  <c:v>96.5078125</c:v>
                </c:pt>
                <c:pt idx="38212">
                  <c:v>96.510416666666671</c:v>
                </c:pt>
                <c:pt idx="38213">
                  <c:v>96.513020833333329</c:v>
                </c:pt>
                <c:pt idx="38214">
                  <c:v>96.515625</c:v>
                </c:pt>
                <c:pt idx="38215">
                  <c:v>96.518229166666671</c:v>
                </c:pt>
                <c:pt idx="38216">
                  <c:v>96.520833333333329</c:v>
                </c:pt>
                <c:pt idx="38217">
                  <c:v>96.5234375</c:v>
                </c:pt>
                <c:pt idx="38218">
                  <c:v>96.526041666666671</c:v>
                </c:pt>
                <c:pt idx="38219">
                  <c:v>96.528645833333329</c:v>
                </c:pt>
                <c:pt idx="38220">
                  <c:v>96.53125</c:v>
                </c:pt>
                <c:pt idx="38221">
                  <c:v>96.533854166666671</c:v>
                </c:pt>
                <c:pt idx="38222">
                  <c:v>96.536458333333329</c:v>
                </c:pt>
                <c:pt idx="38223">
                  <c:v>96.5390625</c:v>
                </c:pt>
                <c:pt idx="38224">
                  <c:v>96.541666666666671</c:v>
                </c:pt>
                <c:pt idx="38225">
                  <c:v>96.544270833333329</c:v>
                </c:pt>
                <c:pt idx="38226">
                  <c:v>96.546875</c:v>
                </c:pt>
                <c:pt idx="38227">
                  <c:v>96.549479166666671</c:v>
                </c:pt>
                <c:pt idx="38228">
                  <c:v>96.552083333333329</c:v>
                </c:pt>
                <c:pt idx="38229">
                  <c:v>96.5546875</c:v>
                </c:pt>
                <c:pt idx="38230">
                  <c:v>96.557291666666671</c:v>
                </c:pt>
                <c:pt idx="38231">
                  <c:v>96.559895833333329</c:v>
                </c:pt>
                <c:pt idx="38232">
                  <c:v>96.5625</c:v>
                </c:pt>
                <c:pt idx="38233">
                  <c:v>96.565104166666671</c:v>
                </c:pt>
                <c:pt idx="38234">
                  <c:v>96.567708333333329</c:v>
                </c:pt>
                <c:pt idx="38235">
                  <c:v>96.5703125</c:v>
                </c:pt>
                <c:pt idx="38236">
                  <c:v>96.572916666666671</c:v>
                </c:pt>
                <c:pt idx="38237">
                  <c:v>96.575520833333329</c:v>
                </c:pt>
                <c:pt idx="38238">
                  <c:v>96.578125</c:v>
                </c:pt>
                <c:pt idx="38239">
                  <c:v>96.580729166666671</c:v>
                </c:pt>
                <c:pt idx="38240">
                  <c:v>96.583333333333329</c:v>
                </c:pt>
                <c:pt idx="38241">
                  <c:v>96.5859375</c:v>
                </c:pt>
                <c:pt idx="38242">
                  <c:v>96.588541666666671</c:v>
                </c:pt>
                <c:pt idx="38243">
                  <c:v>96.591145833333329</c:v>
                </c:pt>
                <c:pt idx="38244">
                  <c:v>96.59375</c:v>
                </c:pt>
                <c:pt idx="38245">
                  <c:v>96.596354166666671</c:v>
                </c:pt>
                <c:pt idx="38246">
                  <c:v>96.598958333333329</c:v>
                </c:pt>
                <c:pt idx="38247">
                  <c:v>96.6015625</c:v>
                </c:pt>
                <c:pt idx="38248">
                  <c:v>96.604166666666671</c:v>
                </c:pt>
                <c:pt idx="38249">
                  <c:v>96.606770833333329</c:v>
                </c:pt>
                <c:pt idx="38250">
                  <c:v>96.609375</c:v>
                </c:pt>
                <c:pt idx="38251">
                  <c:v>96.611979166666671</c:v>
                </c:pt>
                <c:pt idx="38252">
                  <c:v>96.614583333333329</c:v>
                </c:pt>
                <c:pt idx="38253">
                  <c:v>96.6171875</c:v>
                </c:pt>
                <c:pt idx="38254">
                  <c:v>96.619791666666671</c:v>
                </c:pt>
                <c:pt idx="38255">
                  <c:v>96.622395833333329</c:v>
                </c:pt>
                <c:pt idx="38256">
                  <c:v>96.625</c:v>
                </c:pt>
                <c:pt idx="38257">
                  <c:v>96.627604166666671</c:v>
                </c:pt>
                <c:pt idx="38258">
                  <c:v>96.630208333333329</c:v>
                </c:pt>
                <c:pt idx="38259">
                  <c:v>96.6328125</c:v>
                </c:pt>
                <c:pt idx="38260">
                  <c:v>96.635416666666671</c:v>
                </c:pt>
                <c:pt idx="38261">
                  <c:v>96.638020833333329</c:v>
                </c:pt>
                <c:pt idx="38262">
                  <c:v>96.640625</c:v>
                </c:pt>
                <c:pt idx="38263">
                  <c:v>96.643229166666671</c:v>
                </c:pt>
                <c:pt idx="38264">
                  <c:v>96.645833333333329</c:v>
                </c:pt>
                <c:pt idx="38265">
                  <c:v>96.6484375</c:v>
                </c:pt>
                <c:pt idx="38266">
                  <c:v>96.651041666666671</c:v>
                </c:pt>
                <c:pt idx="38267">
                  <c:v>96.653645833333329</c:v>
                </c:pt>
                <c:pt idx="38268">
                  <c:v>96.65625</c:v>
                </c:pt>
                <c:pt idx="38269">
                  <c:v>96.658854166666671</c:v>
                </c:pt>
                <c:pt idx="38270">
                  <c:v>96.661458333333329</c:v>
                </c:pt>
                <c:pt idx="38271">
                  <c:v>96.6640625</c:v>
                </c:pt>
                <c:pt idx="38272">
                  <c:v>96.666666666666671</c:v>
                </c:pt>
                <c:pt idx="38273">
                  <c:v>96.669270833333329</c:v>
                </c:pt>
                <c:pt idx="38274">
                  <c:v>96.671875</c:v>
                </c:pt>
                <c:pt idx="38275">
                  <c:v>96.674479166666671</c:v>
                </c:pt>
                <c:pt idx="38276">
                  <c:v>96.677083333333329</c:v>
                </c:pt>
                <c:pt idx="38277">
                  <c:v>96.6796875</c:v>
                </c:pt>
                <c:pt idx="38278">
                  <c:v>96.682291666666671</c:v>
                </c:pt>
                <c:pt idx="38279">
                  <c:v>96.684895833333329</c:v>
                </c:pt>
                <c:pt idx="38280">
                  <c:v>96.6875</c:v>
                </c:pt>
                <c:pt idx="38281">
                  <c:v>96.690104166666671</c:v>
                </c:pt>
                <c:pt idx="38282">
                  <c:v>96.692708333333329</c:v>
                </c:pt>
                <c:pt idx="38283">
                  <c:v>96.6953125</c:v>
                </c:pt>
                <c:pt idx="38284">
                  <c:v>96.697916666666671</c:v>
                </c:pt>
                <c:pt idx="38285">
                  <c:v>96.700520833333329</c:v>
                </c:pt>
                <c:pt idx="38286">
                  <c:v>96.703125</c:v>
                </c:pt>
                <c:pt idx="38287">
                  <c:v>96.705729166666671</c:v>
                </c:pt>
                <c:pt idx="38288">
                  <c:v>96.708333333333329</c:v>
                </c:pt>
                <c:pt idx="38289">
                  <c:v>96.7109375</c:v>
                </c:pt>
                <c:pt idx="38290">
                  <c:v>96.713541666666671</c:v>
                </c:pt>
                <c:pt idx="38291">
                  <c:v>96.716145833333329</c:v>
                </c:pt>
                <c:pt idx="38292">
                  <c:v>96.71875</c:v>
                </c:pt>
                <c:pt idx="38293">
                  <c:v>96.721354166666671</c:v>
                </c:pt>
                <c:pt idx="38294">
                  <c:v>96.723958333333329</c:v>
                </c:pt>
                <c:pt idx="38295">
                  <c:v>96.7265625</c:v>
                </c:pt>
                <c:pt idx="38296">
                  <c:v>96.729166666666671</c:v>
                </c:pt>
                <c:pt idx="38297">
                  <c:v>96.731770833333329</c:v>
                </c:pt>
                <c:pt idx="38298">
                  <c:v>96.734375</c:v>
                </c:pt>
                <c:pt idx="38299">
                  <c:v>96.736979166666671</c:v>
                </c:pt>
                <c:pt idx="38300">
                  <c:v>96.739583333333329</c:v>
                </c:pt>
                <c:pt idx="38301">
                  <c:v>96.7421875</c:v>
                </c:pt>
                <c:pt idx="38302">
                  <c:v>96.744791666666671</c:v>
                </c:pt>
                <c:pt idx="38303">
                  <c:v>96.747395833333329</c:v>
                </c:pt>
                <c:pt idx="38304">
                  <c:v>96.75</c:v>
                </c:pt>
                <c:pt idx="38305">
                  <c:v>96.752604166666671</c:v>
                </c:pt>
                <c:pt idx="38306">
                  <c:v>96.755208333333329</c:v>
                </c:pt>
                <c:pt idx="38307">
                  <c:v>96.7578125</c:v>
                </c:pt>
                <c:pt idx="38308">
                  <c:v>96.760416666666671</c:v>
                </c:pt>
                <c:pt idx="38309">
                  <c:v>96.763020833333329</c:v>
                </c:pt>
                <c:pt idx="38310">
                  <c:v>96.765625</c:v>
                </c:pt>
                <c:pt idx="38311">
                  <c:v>96.768229166666671</c:v>
                </c:pt>
                <c:pt idx="38312">
                  <c:v>96.770833333333329</c:v>
                </c:pt>
                <c:pt idx="38313">
                  <c:v>96.7734375</c:v>
                </c:pt>
                <c:pt idx="38314">
                  <c:v>96.776041666666671</c:v>
                </c:pt>
                <c:pt idx="38315">
                  <c:v>96.778645833333329</c:v>
                </c:pt>
                <c:pt idx="38316">
                  <c:v>96.78125</c:v>
                </c:pt>
                <c:pt idx="38317">
                  <c:v>96.783854166666671</c:v>
                </c:pt>
                <c:pt idx="38318">
                  <c:v>96.786458333333329</c:v>
                </c:pt>
                <c:pt idx="38319">
                  <c:v>96.7890625</c:v>
                </c:pt>
                <c:pt idx="38320">
                  <c:v>96.791666666666671</c:v>
                </c:pt>
                <c:pt idx="38321">
                  <c:v>96.794270833333329</c:v>
                </c:pt>
                <c:pt idx="38322">
                  <c:v>96.796875</c:v>
                </c:pt>
                <c:pt idx="38323">
                  <c:v>96.799479166666671</c:v>
                </c:pt>
                <c:pt idx="38324">
                  <c:v>96.802083333333329</c:v>
                </c:pt>
                <c:pt idx="38325">
                  <c:v>96.8046875</c:v>
                </c:pt>
                <c:pt idx="38326">
                  <c:v>96.807291666666671</c:v>
                </c:pt>
                <c:pt idx="38327">
                  <c:v>96.809895833333329</c:v>
                </c:pt>
                <c:pt idx="38328">
                  <c:v>96.8125</c:v>
                </c:pt>
                <c:pt idx="38329">
                  <c:v>96.815104166666671</c:v>
                </c:pt>
                <c:pt idx="38330">
                  <c:v>96.817708333333329</c:v>
                </c:pt>
                <c:pt idx="38331">
                  <c:v>96.8203125</c:v>
                </c:pt>
                <c:pt idx="38332">
                  <c:v>96.822916666666671</c:v>
                </c:pt>
                <c:pt idx="38333">
                  <c:v>96.825520833333329</c:v>
                </c:pt>
                <c:pt idx="38334">
                  <c:v>96.828125</c:v>
                </c:pt>
                <c:pt idx="38335">
                  <c:v>96.830729166666671</c:v>
                </c:pt>
                <c:pt idx="38336">
                  <c:v>96.833333333333329</c:v>
                </c:pt>
                <c:pt idx="38337">
                  <c:v>96.8359375</c:v>
                </c:pt>
                <c:pt idx="38338">
                  <c:v>96.838541666666671</c:v>
                </c:pt>
                <c:pt idx="38339">
                  <c:v>96.841145833333329</c:v>
                </c:pt>
                <c:pt idx="38340">
                  <c:v>96.84375</c:v>
                </c:pt>
                <c:pt idx="38341">
                  <c:v>96.846354166666671</c:v>
                </c:pt>
                <c:pt idx="38342">
                  <c:v>96.848958333333329</c:v>
                </c:pt>
                <c:pt idx="38343">
                  <c:v>96.8515625</c:v>
                </c:pt>
                <c:pt idx="38344">
                  <c:v>96.854166666666671</c:v>
                </c:pt>
                <c:pt idx="38345">
                  <c:v>96.856770833333329</c:v>
                </c:pt>
                <c:pt idx="38346">
                  <c:v>96.859375</c:v>
                </c:pt>
                <c:pt idx="38347">
                  <c:v>96.861979166666671</c:v>
                </c:pt>
                <c:pt idx="38348">
                  <c:v>96.864583333333329</c:v>
                </c:pt>
                <c:pt idx="38349">
                  <c:v>96.8671875</c:v>
                </c:pt>
                <c:pt idx="38350">
                  <c:v>96.869791666666671</c:v>
                </c:pt>
                <c:pt idx="38351">
                  <c:v>96.872395833333329</c:v>
                </c:pt>
                <c:pt idx="38352">
                  <c:v>96.875</c:v>
                </c:pt>
                <c:pt idx="38353">
                  <c:v>96.877604166666671</c:v>
                </c:pt>
                <c:pt idx="38354">
                  <c:v>96.880208333333329</c:v>
                </c:pt>
                <c:pt idx="38355">
                  <c:v>96.8828125</c:v>
                </c:pt>
                <c:pt idx="38356">
                  <c:v>96.885416666666671</c:v>
                </c:pt>
                <c:pt idx="38357">
                  <c:v>96.888020833333329</c:v>
                </c:pt>
                <c:pt idx="38358">
                  <c:v>96.890625</c:v>
                </c:pt>
                <c:pt idx="38359">
                  <c:v>96.893229166666671</c:v>
                </c:pt>
                <c:pt idx="38360">
                  <c:v>96.895833333333329</c:v>
                </c:pt>
                <c:pt idx="38361">
                  <c:v>96.8984375</c:v>
                </c:pt>
                <c:pt idx="38362">
                  <c:v>96.901041666666671</c:v>
                </c:pt>
                <c:pt idx="38363">
                  <c:v>96.903645833333329</c:v>
                </c:pt>
                <c:pt idx="38364">
                  <c:v>96.90625</c:v>
                </c:pt>
                <c:pt idx="38365">
                  <c:v>96.908854166666671</c:v>
                </c:pt>
                <c:pt idx="38366">
                  <c:v>96.911458333333329</c:v>
                </c:pt>
                <c:pt idx="38367">
                  <c:v>96.9140625</c:v>
                </c:pt>
                <c:pt idx="38368">
                  <c:v>96.916666666666671</c:v>
                </c:pt>
                <c:pt idx="38369">
                  <c:v>96.919270833333329</c:v>
                </c:pt>
                <c:pt idx="38370">
                  <c:v>96.921875</c:v>
                </c:pt>
                <c:pt idx="38371">
                  <c:v>96.924479166666671</c:v>
                </c:pt>
                <c:pt idx="38372">
                  <c:v>96.927083333333329</c:v>
                </c:pt>
                <c:pt idx="38373">
                  <c:v>96.9296875</c:v>
                </c:pt>
                <c:pt idx="38374">
                  <c:v>96.932291666666671</c:v>
                </c:pt>
                <c:pt idx="38375">
                  <c:v>96.934895833333329</c:v>
                </c:pt>
                <c:pt idx="38376">
                  <c:v>96.9375</c:v>
                </c:pt>
                <c:pt idx="38377">
                  <c:v>96.940104166666671</c:v>
                </c:pt>
                <c:pt idx="38378">
                  <c:v>96.942708333333329</c:v>
                </c:pt>
                <c:pt idx="38379">
                  <c:v>96.9453125</c:v>
                </c:pt>
                <c:pt idx="38380">
                  <c:v>96.947916666666671</c:v>
                </c:pt>
                <c:pt idx="38381">
                  <c:v>96.950520833333329</c:v>
                </c:pt>
                <c:pt idx="38382">
                  <c:v>96.953125</c:v>
                </c:pt>
                <c:pt idx="38383">
                  <c:v>96.955729166666671</c:v>
                </c:pt>
                <c:pt idx="38384">
                  <c:v>96.958333333333329</c:v>
                </c:pt>
                <c:pt idx="38385">
                  <c:v>96.9609375</c:v>
                </c:pt>
                <c:pt idx="38386">
                  <c:v>96.963541666666671</c:v>
                </c:pt>
                <c:pt idx="38387">
                  <c:v>96.966145833333329</c:v>
                </c:pt>
                <c:pt idx="38388">
                  <c:v>96.96875</c:v>
                </c:pt>
                <c:pt idx="38389">
                  <c:v>96.971354166666671</c:v>
                </c:pt>
                <c:pt idx="38390">
                  <c:v>96.973958333333329</c:v>
                </c:pt>
                <c:pt idx="38391">
                  <c:v>96.9765625</c:v>
                </c:pt>
                <c:pt idx="38392">
                  <c:v>96.979166666666671</c:v>
                </c:pt>
                <c:pt idx="38393">
                  <c:v>96.981770833333329</c:v>
                </c:pt>
                <c:pt idx="38394">
                  <c:v>96.984375</c:v>
                </c:pt>
                <c:pt idx="38395">
                  <c:v>96.986979166666671</c:v>
                </c:pt>
                <c:pt idx="38396">
                  <c:v>96.989583333333329</c:v>
                </c:pt>
                <c:pt idx="38397">
                  <c:v>96.9921875</c:v>
                </c:pt>
                <c:pt idx="38398">
                  <c:v>96.994791666666671</c:v>
                </c:pt>
                <c:pt idx="38399">
                  <c:v>96.997395833333329</c:v>
                </c:pt>
                <c:pt idx="38400">
                  <c:v>97</c:v>
                </c:pt>
                <c:pt idx="38401">
                  <c:v>97.002604166666671</c:v>
                </c:pt>
                <c:pt idx="38402">
                  <c:v>97.005208333333329</c:v>
                </c:pt>
                <c:pt idx="38403">
                  <c:v>97.0078125</c:v>
                </c:pt>
                <c:pt idx="38404">
                  <c:v>97.010416666666671</c:v>
                </c:pt>
                <c:pt idx="38405">
                  <c:v>97.013020833333329</c:v>
                </c:pt>
                <c:pt idx="38406">
                  <c:v>97.015625</c:v>
                </c:pt>
                <c:pt idx="38407">
                  <c:v>97.018229166666671</c:v>
                </c:pt>
                <c:pt idx="38408">
                  <c:v>97.020833333333329</c:v>
                </c:pt>
                <c:pt idx="38409">
                  <c:v>97.0234375</c:v>
                </c:pt>
                <c:pt idx="38410">
                  <c:v>97.026041666666671</c:v>
                </c:pt>
                <c:pt idx="38411">
                  <c:v>97.028645833333329</c:v>
                </c:pt>
                <c:pt idx="38412">
                  <c:v>97.03125</c:v>
                </c:pt>
                <c:pt idx="38413">
                  <c:v>97.033854166666671</c:v>
                </c:pt>
                <c:pt idx="38414">
                  <c:v>97.036458333333329</c:v>
                </c:pt>
                <c:pt idx="38415">
                  <c:v>97.0390625</c:v>
                </c:pt>
                <c:pt idx="38416">
                  <c:v>97.041666666666671</c:v>
                </c:pt>
                <c:pt idx="38417">
                  <c:v>97.044270833333329</c:v>
                </c:pt>
                <c:pt idx="38418">
                  <c:v>97.046875</c:v>
                </c:pt>
                <c:pt idx="38419">
                  <c:v>97.049479166666671</c:v>
                </c:pt>
                <c:pt idx="38420">
                  <c:v>97.052083333333329</c:v>
                </c:pt>
                <c:pt idx="38421">
                  <c:v>97.0546875</c:v>
                </c:pt>
                <c:pt idx="38422">
                  <c:v>97.057291666666671</c:v>
                </c:pt>
                <c:pt idx="38423">
                  <c:v>97.059895833333329</c:v>
                </c:pt>
                <c:pt idx="38424">
                  <c:v>97.0625</c:v>
                </c:pt>
                <c:pt idx="38425">
                  <c:v>97.065104166666671</c:v>
                </c:pt>
                <c:pt idx="38426">
                  <c:v>97.067708333333329</c:v>
                </c:pt>
                <c:pt idx="38427">
                  <c:v>97.0703125</c:v>
                </c:pt>
                <c:pt idx="38428">
                  <c:v>97.072916666666671</c:v>
                </c:pt>
                <c:pt idx="38429">
                  <c:v>97.075520833333329</c:v>
                </c:pt>
                <c:pt idx="38430">
                  <c:v>97.078125</c:v>
                </c:pt>
                <c:pt idx="38431">
                  <c:v>97.080729166666671</c:v>
                </c:pt>
                <c:pt idx="38432">
                  <c:v>97.083333333333329</c:v>
                </c:pt>
                <c:pt idx="38433">
                  <c:v>97.0859375</c:v>
                </c:pt>
                <c:pt idx="38434">
                  <c:v>97.088541666666671</c:v>
                </c:pt>
                <c:pt idx="38435">
                  <c:v>97.091145833333329</c:v>
                </c:pt>
                <c:pt idx="38436">
                  <c:v>97.09375</c:v>
                </c:pt>
                <c:pt idx="38437">
                  <c:v>97.096354166666671</c:v>
                </c:pt>
                <c:pt idx="38438">
                  <c:v>97.098958333333329</c:v>
                </c:pt>
                <c:pt idx="38439">
                  <c:v>97.1015625</c:v>
                </c:pt>
                <c:pt idx="38440">
                  <c:v>97.104166666666671</c:v>
                </c:pt>
                <c:pt idx="38441">
                  <c:v>97.106770833333329</c:v>
                </c:pt>
                <c:pt idx="38442">
                  <c:v>97.109375</c:v>
                </c:pt>
                <c:pt idx="38443">
                  <c:v>97.111979166666671</c:v>
                </c:pt>
                <c:pt idx="38444">
                  <c:v>97.114583333333329</c:v>
                </c:pt>
                <c:pt idx="38445">
                  <c:v>97.1171875</c:v>
                </c:pt>
                <c:pt idx="38446">
                  <c:v>97.119791666666671</c:v>
                </c:pt>
                <c:pt idx="38447">
                  <c:v>97.122395833333329</c:v>
                </c:pt>
                <c:pt idx="38448">
                  <c:v>97.125</c:v>
                </c:pt>
                <c:pt idx="38449">
                  <c:v>97.127604166666671</c:v>
                </c:pt>
                <c:pt idx="38450">
                  <c:v>97.130208333333329</c:v>
                </c:pt>
                <c:pt idx="38451">
                  <c:v>97.1328125</c:v>
                </c:pt>
                <c:pt idx="38452">
                  <c:v>97.135416666666671</c:v>
                </c:pt>
                <c:pt idx="38453">
                  <c:v>97.138020833333329</c:v>
                </c:pt>
                <c:pt idx="38454">
                  <c:v>97.140625</c:v>
                </c:pt>
                <c:pt idx="38455">
                  <c:v>97.143229166666671</c:v>
                </c:pt>
                <c:pt idx="38456">
                  <c:v>97.145833333333329</c:v>
                </c:pt>
                <c:pt idx="38457">
                  <c:v>97.1484375</c:v>
                </c:pt>
                <c:pt idx="38458">
                  <c:v>97.151041666666671</c:v>
                </c:pt>
                <c:pt idx="38459">
                  <c:v>97.153645833333329</c:v>
                </c:pt>
                <c:pt idx="38460">
                  <c:v>97.15625</c:v>
                </c:pt>
                <c:pt idx="38461">
                  <c:v>97.158854166666671</c:v>
                </c:pt>
                <c:pt idx="38462">
                  <c:v>97.161458333333329</c:v>
                </c:pt>
                <c:pt idx="38463">
                  <c:v>97.1640625</c:v>
                </c:pt>
                <c:pt idx="38464">
                  <c:v>97.166666666666671</c:v>
                </c:pt>
                <c:pt idx="38465">
                  <c:v>97.169270833333329</c:v>
                </c:pt>
                <c:pt idx="38466">
                  <c:v>97.171875</c:v>
                </c:pt>
                <c:pt idx="38467">
                  <c:v>97.174479166666671</c:v>
                </c:pt>
                <c:pt idx="38468">
                  <c:v>97.177083333333329</c:v>
                </c:pt>
                <c:pt idx="38469">
                  <c:v>97.1796875</c:v>
                </c:pt>
                <c:pt idx="38470">
                  <c:v>97.182291666666671</c:v>
                </c:pt>
                <c:pt idx="38471">
                  <c:v>97.184895833333329</c:v>
                </c:pt>
                <c:pt idx="38472">
                  <c:v>97.1875</c:v>
                </c:pt>
                <c:pt idx="38473">
                  <c:v>97.190104166666671</c:v>
                </c:pt>
                <c:pt idx="38474">
                  <c:v>97.192708333333329</c:v>
                </c:pt>
                <c:pt idx="38475">
                  <c:v>97.1953125</c:v>
                </c:pt>
                <c:pt idx="38476">
                  <c:v>97.197916666666671</c:v>
                </c:pt>
                <c:pt idx="38477">
                  <c:v>97.200520833333329</c:v>
                </c:pt>
                <c:pt idx="38478">
                  <c:v>97.203125</c:v>
                </c:pt>
                <c:pt idx="38479">
                  <c:v>97.205729166666671</c:v>
                </c:pt>
                <c:pt idx="38480">
                  <c:v>97.208333333333329</c:v>
                </c:pt>
                <c:pt idx="38481">
                  <c:v>97.2109375</c:v>
                </c:pt>
                <c:pt idx="38482">
                  <c:v>97.213541666666671</c:v>
                </c:pt>
                <c:pt idx="38483">
                  <c:v>97.216145833333329</c:v>
                </c:pt>
                <c:pt idx="38484">
                  <c:v>97.21875</c:v>
                </c:pt>
                <c:pt idx="38485">
                  <c:v>97.221354166666671</c:v>
                </c:pt>
                <c:pt idx="38486">
                  <c:v>97.223958333333329</c:v>
                </c:pt>
                <c:pt idx="38487">
                  <c:v>97.2265625</c:v>
                </c:pt>
                <c:pt idx="38488">
                  <c:v>97.229166666666671</c:v>
                </c:pt>
                <c:pt idx="38489">
                  <c:v>97.231770833333329</c:v>
                </c:pt>
                <c:pt idx="38490">
                  <c:v>97.234375</c:v>
                </c:pt>
                <c:pt idx="38491">
                  <c:v>97.236979166666671</c:v>
                </c:pt>
                <c:pt idx="38492">
                  <c:v>97.239583333333329</c:v>
                </c:pt>
                <c:pt idx="38493">
                  <c:v>97.2421875</c:v>
                </c:pt>
                <c:pt idx="38494">
                  <c:v>97.244791666666671</c:v>
                </c:pt>
                <c:pt idx="38495">
                  <c:v>97.247395833333329</c:v>
                </c:pt>
                <c:pt idx="38496">
                  <c:v>97.25</c:v>
                </c:pt>
                <c:pt idx="38497">
                  <c:v>97.252604166666671</c:v>
                </c:pt>
                <c:pt idx="38498">
                  <c:v>97.255208333333329</c:v>
                </c:pt>
                <c:pt idx="38499">
                  <c:v>97.2578125</c:v>
                </c:pt>
                <c:pt idx="38500">
                  <c:v>97.260416666666671</c:v>
                </c:pt>
                <c:pt idx="38501">
                  <c:v>97.263020833333329</c:v>
                </c:pt>
                <c:pt idx="38502">
                  <c:v>97.265625</c:v>
                </c:pt>
                <c:pt idx="38503">
                  <c:v>97.268229166666671</c:v>
                </c:pt>
                <c:pt idx="38504">
                  <c:v>97.270833333333329</c:v>
                </c:pt>
                <c:pt idx="38505">
                  <c:v>97.2734375</c:v>
                </c:pt>
                <c:pt idx="38506">
                  <c:v>97.276041666666671</c:v>
                </c:pt>
                <c:pt idx="38507">
                  <c:v>97.278645833333329</c:v>
                </c:pt>
                <c:pt idx="38508">
                  <c:v>97.28125</c:v>
                </c:pt>
                <c:pt idx="38509">
                  <c:v>97.283854166666671</c:v>
                </c:pt>
                <c:pt idx="38510">
                  <c:v>97.286458333333329</c:v>
                </c:pt>
                <c:pt idx="38511">
                  <c:v>97.2890625</c:v>
                </c:pt>
                <c:pt idx="38512">
                  <c:v>97.291666666666671</c:v>
                </c:pt>
                <c:pt idx="38513">
                  <c:v>97.294270833333329</c:v>
                </c:pt>
                <c:pt idx="38514">
                  <c:v>97.296875</c:v>
                </c:pt>
                <c:pt idx="38515">
                  <c:v>97.299479166666671</c:v>
                </c:pt>
                <c:pt idx="38516">
                  <c:v>97.302083333333329</c:v>
                </c:pt>
                <c:pt idx="38517">
                  <c:v>97.3046875</c:v>
                </c:pt>
                <c:pt idx="38518">
                  <c:v>97.307291666666671</c:v>
                </c:pt>
                <c:pt idx="38519">
                  <c:v>97.309895833333329</c:v>
                </c:pt>
                <c:pt idx="38520">
                  <c:v>97.3125</c:v>
                </c:pt>
                <c:pt idx="38521">
                  <c:v>97.315104166666671</c:v>
                </c:pt>
                <c:pt idx="38522">
                  <c:v>97.317708333333329</c:v>
                </c:pt>
                <c:pt idx="38523">
                  <c:v>97.3203125</c:v>
                </c:pt>
                <c:pt idx="38524">
                  <c:v>97.322916666666671</c:v>
                </c:pt>
                <c:pt idx="38525">
                  <c:v>97.325520833333329</c:v>
                </c:pt>
                <c:pt idx="38526">
                  <c:v>97.328125</c:v>
                </c:pt>
                <c:pt idx="38527">
                  <c:v>97.330729166666671</c:v>
                </c:pt>
                <c:pt idx="38528">
                  <c:v>97.333333333333329</c:v>
                </c:pt>
                <c:pt idx="38529">
                  <c:v>97.3359375</c:v>
                </c:pt>
                <c:pt idx="38530">
                  <c:v>97.338541666666671</c:v>
                </c:pt>
                <c:pt idx="38531">
                  <c:v>97.341145833333329</c:v>
                </c:pt>
                <c:pt idx="38532">
                  <c:v>97.34375</c:v>
                </c:pt>
                <c:pt idx="38533">
                  <c:v>97.346354166666671</c:v>
                </c:pt>
                <c:pt idx="38534">
                  <c:v>97.348958333333329</c:v>
                </c:pt>
                <c:pt idx="38535">
                  <c:v>97.3515625</c:v>
                </c:pt>
                <c:pt idx="38536">
                  <c:v>97.354166666666671</c:v>
                </c:pt>
                <c:pt idx="38537">
                  <c:v>97.356770833333329</c:v>
                </c:pt>
                <c:pt idx="38538">
                  <c:v>97.359375</c:v>
                </c:pt>
                <c:pt idx="38539">
                  <c:v>97.361979166666671</c:v>
                </c:pt>
                <c:pt idx="38540">
                  <c:v>97.364583333333329</c:v>
                </c:pt>
                <c:pt idx="38541">
                  <c:v>97.3671875</c:v>
                </c:pt>
                <c:pt idx="38542">
                  <c:v>97.369791666666671</c:v>
                </c:pt>
                <c:pt idx="38543">
                  <c:v>97.372395833333329</c:v>
                </c:pt>
                <c:pt idx="38544">
                  <c:v>97.375</c:v>
                </c:pt>
                <c:pt idx="38545">
                  <c:v>97.377604166666671</c:v>
                </c:pt>
                <c:pt idx="38546">
                  <c:v>97.380208333333329</c:v>
                </c:pt>
                <c:pt idx="38547">
                  <c:v>97.3828125</c:v>
                </c:pt>
                <c:pt idx="38548">
                  <c:v>97.385416666666671</c:v>
                </c:pt>
                <c:pt idx="38549">
                  <c:v>97.388020833333329</c:v>
                </c:pt>
                <c:pt idx="38550">
                  <c:v>97.390625</c:v>
                </c:pt>
                <c:pt idx="38551">
                  <c:v>97.393229166666671</c:v>
                </c:pt>
                <c:pt idx="38552">
                  <c:v>97.395833333333329</c:v>
                </c:pt>
                <c:pt idx="38553">
                  <c:v>97.3984375</c:v>
                </c:pt>
                <c:pt idx="38554">
                  <c:v>97.401041666666671</c:v>
                </c:pt>
                <c:pt idx="38555">
                  <c:v>97.403645833333329</c:v>
                </c:pt>
                <c:pt idx="38556">
                  <c:v>97.40625</c:v>
                </c:pt>
                <c:pt idx="38557">
                  <c:v>97.408854166666671</c:v>
                </c:pt>
                <c:pt idx="38558">
                  <c:v>97.411458333333329</c:v>
                </c:pt>
                <c:pt idx="38559">
                  <c:v>97.4140625</c:v>
                </c:pt>
                <c:pt idx="38560">
                  <c:v>97.416666666666671</c:v>
                </c:pt>
                <c:pt idx="38561">
                  <c:v>97.419270833333329</c:v>
                </c:pt>
                <c:pt idx="38562">
                  <c:v>97.421875</c:v>
                </c:pt>
                <c:pt idx="38563">
                  <c:v>97.424479166666671</c:v>
                </c:pt>
                <c:pt idx="38564">
                  <c:v>97.427083333333329</c:v>
                </c:pt>
                <c:pt idx="38565">
                  <c:v>97.4296875</c:v>
                </c:pt>
                <c:pt idx="38566">
                  <c:v>97.432291666666671</c:v>
                </c:pt>
                <c:pt idx="38567">
                  <c:v>97.434895833333329</c:v>
                </c:pt>
                <c:pt idx="38568">
                  <c:v>97.4375</c:v>
                </c:pt>
                <c:pt idx="38569">
                  <c:v>97.440104166666671</c:v>
                </c:pt>
                <c:pt idx="38570">
                  <c:v>97.442708333333329</c:v>
                </c:pt>
                <c:pt idx="38571">
                  <c:v>97.4453125</c:v>
                </c:pt>
                <c:pt idx="38572">
                  <c:v>97.447916666666671</c:v>
                </c:pt>
                <c:pt idx="38573">
                  <c:v>97.450520833333329</c:v>
                </c:pt>
                <c:pt idx="38574">
                  <c:v>97.453125</c:v>
                </c:pt>
                <c:pt idx="38575">
                  <c:v>97.455729166666671</c:v>
                </c:pt>
                <c:pt idx="38576">
                  <c:v>97.458333333333329</c:v>
                </c:pt>
                <c:pt idx="38577">
                  <c:v>97.4609375</c:v>
                </c:pt>
                <c:pt idx="38578">
                  <c:v>97.463541666666671</c:v>
                </c:pt>
                <c:pt idx="38579">
                  <c:v>97.466145833333329</c:v>
                </c:pt>
                <c:pt idx="38580">
                  <c:v>97.46875</c:v>
                </c:pt>
                <c:pt idx="38581">
                  <c:v>97.471354166666671</c:v>
                </c:pt>
                <c:pt idx="38582">
                  <c:v>97.473958333333329</c:v>
                </c:pt>
                <c:pt idx="38583">
                  <c:v>97.4765625</c:v>
                </c:pt>
                <c:pt idx="38584">
                  <c:v>97.479166666666671</c:v>
                </c:pt>
                <c:pt idx="38585">
                  <c:v>97.481770833333329</c:v>
                </c:pt>
                <c:pt idx="38586">
                  <c:v>97.484375</c:v>
                </c:pt>
                <c:pt idx="38587">
                  <c:v>97.486979166666671</c:v>
                </c:pt>
                <c:pt idx="38588">
                  <c:v>97.489583333333329</c:v>
                </c:pt>
                <c:pt idx="38589">
                  <c:v>97.4921875</c:v>
                </c:pt>
                <c:pt idx="38590">
                  <c:v>97.494791666666671</c:v>
                </c:pt>
                <c:pt idx="38591">
                  <c:v>97.497395833333329</c:v>
                </c:pt>
                <c:pt idx="38592">
                  <c:v>97.5</c:v>
                </c:pt>
                <c:pt idx="38593">
                  <c:v>97.502604166666671</c:v>
                </c:pt>
                <c:pt idx="38594">
                  <c:v>97.505208333333329</c:v>
                </c:pt>
                <c:pt idx="38595">
                  <c:v>97.5078125</c:v>
                </c:pt>
                <c:pt idx="38596">
                  <c:v>97.510416666666671</c:v>
                </c:pt>
                <c:pt idx="38597">
                  <c:v>97.513020833333329</c:v>
                </c:pt>
                <c:pt idx="38598">
                  <c:v>97.515625</c:v>
                </c:pt>
                <c:pt idx="38599">
                  <c:v>97.518229166666671</c:v>
                </c:pt>
                <c:pt idx="38600">
                  <c:v>97.520833333333329</c:v>
                </c:pt>
                <c:pt idx="38601">
                  <c:v>97.5234375</c:v>
                </c:pt>
                <c:pt idx="38602">
                  <c:v>97.526041666666671</c:v>
                </c:pt>
                <c:pt idx="38603">
                  <c:v>97.528645833333329</c:v>
                </c:pt>
                <c:pt idx="38604">
                  <c:v>97.53125</c:v>
                </c:pt>
                <c:pt idx="38605">
                  <c:v>97.533854166666671</c:v>
                </c:pt>
                <c:pt idx="38606">
                  <c:v>97.536458333333329</c:v>
                </c:pt>
                <c:pt idx="38607">
                  <c:v>97.5390625</c:v>
                </c:pt>
                <c:pt idx="38608">
                  <c:v>97.541666666666671</c:v>
                </c:pt>
                <c:pt idx="38609">
                  <c:v>97.544270833333329</c:v>
                </c:pt>
                <c:pt idx="38610">
                  <c:v>97.546875</c:v>
                </c:pt>
                <c:pt idx="38611">
                  <c:v>97.549479166666671</c:v>
                </c:pt>
                <c:pt idx="38612">
                  <c:v>97.552083333333329</c:v>
                </c:pt>
                <c:pt idx="38613">
                  <c:v>97.5546875</c:v>
                </c:pt>
                <c:pt idx="38614">
                  <c:v>97.557291666666671</c:v>
                </c:pt>
                <c:pt idx="38615">
                  <c:v>97.559895833333329</c:v>
                </c:pt>
                <c:pt idx="38616">
                  <c:v>97.5625</c:v>
                </c:pt>
                <c:pt idx="38617">
                  <c:v>97.565104166666671</c:v>
                </c:pt>
                <c:pt idx="38618">
                  <c:v>97.567708333333329</c:v>
                </c:pt>
                <c:pt idx="38619">
                  <c:v>97.5703125</c:v>
                </c:pt>
                <c:pt idx="38620">
                  <c:v>97.572916666666671</c:v>
                </c:pt>
                <c:pt idx="38621">
                  <c:v>97.575520833333329</c:v>
                </c:pt>
                <c:pt idx="38622">
                  <c:v>97.578125</c:v>
                </c:pt>
                <c:pt idx="38623">
                  <c:v>97.580729166666671</c:v>
                </c:pt>
                <c:pt idx="38624">
                  <c:v>97.583333333333329</c:v>
                </c:pt>
                <c:pt idx="38625">
                  <c:v>97.5859375</c:v>
                </c:pt>
                <c:pt idx="38626">
                  <c:v>97.588541666666671</c:v>
                </c:pt>
                <c:pt idx="38627">
                  <c:v>97.591145833333329</c:v>
                </c:pt>
                <c:pt idx="38628">
                  <c:v>97.59375</c:v>
                </c:pt>
                <c:pt idx="38629">
                  <c:v>97.596354166666671</c:v>
                </c:pt>
                <c:pt idx="38630">
                  <c:v>97.598958333333329</c:v>
                </c:pt>
                <c:pt idx="38631">
                  <c:v>97.6015625</c:v>
                </c:pt>
                <c:pt idx="38632">
                  <c:v>97.604166666666671</c:v>
                </c:pt>
                <c:pt idx="38633">
                  <c:v>97.606770833333329</c:v>
                </c:pt>
                <c:pt idx="38634">
                  <c:v>97.609375</c:v>
                </c:pt>
                <c:pt idx="38635">
                  <c:v>97.611979166666671</c:v>
                </c:pt>
                <c:pt idx="38636">
                  <c:v>97.614583333333329</c:v>
                </c:pt>
                <c:pt idx="38637">
                  <c:v>97.6171875</c:v>
                </c:pt>
                <c:pt idx="38638">
                  <c:v>97.619791666666671</c:v>
                </c:pt>
                <c:pt idx="38639">
                  <c:v>97.622395833333329</c:v>
                </c:pt>
                <c:pt idx="38640">
                  <c:v>97.625</c:v>
                </c:pt>
                <c:pt idx="38641">
                  <c:v>97.627604166666671</c:v>
                </c:pt>
                <c:pt idx="38642">
                  <c:v>97.630208333333329</c:v>
                </c:pt>
                <c:pt idx="38643">
                  <c:v>97.6328125</c:v>
                </c:pt>
                <c:pt idx="38644">
                  <c:v>97.635416666666671</c:v>
                </c:pt>
                <c:pt idx="38645">
                  <c:v>97.638020833333329</c:v>
                </c:pt>
                <c:pt idx="38646">
                  <c:v>97.640625</c:v>
                </c:pt>
                <c:pt idx="38647">
                  <c:v>97.643229166666671</c:v>
                </c:pt>
                <c:pt idx="38648">
                  <c:v>97.645833333333329</c:v>
                </c:pt>
                <c:pt idx="38649">
                  <c:v>97.6484375</c:v>
                </c:pt>
                <c:pt idx="38650">
                  <c:v>97.651041666666671</c:v>
                </c:pt>
                <c:pt idx="38651">
                  <c:v>97.653645833333329</c:v>
                </c:pt>
                <c:pt idx="38652">
                  <c:v>97.65625</c:v>
                </c:pt>
                <c:pt idx="38653">
                  <c:v>97.658854166666671</c:v>
                </c:pt>
                <c:pt idx="38654">
                  <c:v>97.661458333333329</c:v>
                </c:pt>
                <c:pt idx="38655">
                  <c:v>97.6640625</c:v>
                </c:pt>
                <c:pt idx="38656">
                  <c:v>97.666666666666671</c:v>
                </c:pt>
                <c:pt idx="38657">
                  <c:v>97.669270833333329</c:v>
                </c:pt>
                <c:pt idx="38658">
                  <c:v>97.671875</c:v>
                </c:pt>
                <c:pt idx="38659">
                  <c:v>97.674479166666671</c:v>
                </c:pt>
                <c:pt idx="38660">
                  <c:v>97.677083333333329</c:v>
                </c:pt>
                <c:pt idx="38661">
                  <c:v>97.6796875</c:v>
                </c:pt>
                <c:pt idx="38662">
                  <c:v>97.682291666666671</c:v>
                </c:pt>
                <c:pt idx="38663">
                  <c:v>97.684895833333329</c:v>
                </c:pt>
                <c:pt idx="38664">
                  <c:v>97.6875</c:v>
                </c:pt>
                <c:pt idx="38665">
                  <c:v>97.690104166666671</c:v>
                </c:pt>
                <c:pt idx="38666">
                  <c:v>97.692708333333329</c:v>
                </c:pt>
                <c:pt idx="38667">
                  <c:v>97.6953125</c:v>
                </c:pt>
                <c:pt idx="38668">
                  <c:v>97.697916666666671</c:v>
                </c:pt>
                <c:pt idx="38669">
                  <c:v>97.700520833333329</c:v>
                </c:pt>
                <c:pt idx="38670">
                  <c:v>97.703125</c:v>
                </c:pt>
                <c:pt idx="38671">
                  <c:v>97.705729166666671</c:v>
                </c:pt>
                <c:pt idx="38672">
                  <c:v>97.708333333333329</c:v>
                </c:pt>
                <c:pt idx="38673">
                  <c:v>97.7109375</c:v>
                </c:pt>
                <c:pt idx="38674">
                  <c:v>97.713541666666671</c:v>
                </c:pt>
                <c:pt idx="38675">
                  <c:v>97.716145833333329</c:v>
                </c:pt>
                <c:pt idx="38676">
                  <c:v>97.71875</c:v>
                </c:pt>
                <c:pt idx="38677">
                  <c:v>97.721354166666671</c:v>
                </c:pt>
                <c:pt idx="38678">
                  <c:v>97.723958333333329</c:v>
                </c:pt>
                <c:pt idx="38679">
                  <c:v>97.7265625</c:v>
                </c:pt>
                <c:pt idx="38680">
                  <c:v>97.729166666666671</c:v>
                </c:pt>
                <c:pt idx="38681">
                  <c:v>97.731770833333329</c:v>
                </c:pt>
                <c:pt idx="38682">
                  <c:v>97.734375</c:v>
                </c:pt>
                <c:pt idx="38683">
                  <c:v>97.736979166666671</c:v>
                </c:pt>
                <c:pt idx="38684">
                  <c:v>97.739583333333329</c:v>
                </c:pt>
                <c:pt idx="38685">
                  <c:v>97.7421875</c:v>
                </c:pt>
                <c:pt idx="38686">
                  <c:v>97.744791666666671</c:v>
                </c:pt>
                <c:pt idx="38687">
                  <c:v>97.747395833333329</c:v>
                </c:pt>
                <c:pt idx="38688">
                  <c:v>97.75</c:v>
                </c:pt>
                <c:pt idx="38689">
                  <c:v>97.752604166666671</c:v>
                </c:pt>
                <c:pt idx="38690">
                  <c:v>97.755208333333329</c:v>
                </c:pt>
                <c:pt idx="38691">
                  <c:v>97.7578125</c:v>
                </c:pt>
                <c:pt idx="38692">
                  <c:v>97.760416666666671</c:v>
                </c:pt>
                <c:pt idx="38693">
                  <c:v>97.763020833333329</c:v>
                </c:pt>
                <c:pt idx="38694">
                  <c:v>97.765625</c:v>
                </c:pt>
                <c:pt idx="38695">
                  <c:v>97.768229166666671</c:v>
                </c:pt>
                <c:pt idx="38696">
                  <c:v>97.770833333333329</c:v>
                </c:pt>
                <c:pt idx="38697">
                  <c:v>97.7734375</c:v>
                </c:pt>
                <c:pt idx="38698">
                  <c:v>97.776041666666671</c:v>
                </c:pt>
                <c:pt idx="38699">
                  <c:v>97.778645833333329</c:v>
                </c:pt>
                <c:pt idx="38700">
                  <c:v>97.78125</c:v>
                </c:pt>
                <c:pt idx="38701">
                  <c:v>97.783854166666671</c:v>
                </c:pt>
                <c:pt idx="38702">
                  <c:v>97.786458333333329</c:v>
                </c:pt>
                <c:pt idx="38703">
                  <c:v>97.7890625</c:v>
                </c:pt>
                <c:pt idx="38704">
                  <c:v>97.791666666666671</c:v>
                </c:pt>
                <c:pt idx="38705">
                  <c:v>97.794270833333329</c:v>
                </c:pt>
                <c:pt idx="38706">
                  <c:v>97.796875</c:v>
                </c:pt>
                <c:pt idx="38707">
                  <c:v>97.799479166666671</c:v>
                </c:pt>
                <c:pt idx="38708">
                  <c:v>97.802083333333329</c:v>
                </c:pt>
                <c:pt idx="38709">
                  <c:v>97.8046875</c:v>
                </c:pt>
                <c:pt idx="38710">
                  <c:v>97.807291666666671</c:v>
                </c:pt>
                <c:pt idx="38711">
                  <c:v>97.809895833333329</c:v>
                </c:pt>
                <c:pt idx="38712">
                  <c:v>97.8125</c:v>
                </c:pt>
                <c:pt idx="38713">
                  <c:v>97.815104166666671</c:v>
                </c:pt>
                <c:pt idx="38714">
                  <c:v>97.817708333333329</c:v>
                </c:pt>
                <c:pt idx="38715">
                  <c:v>97.8203125</c:v>
                </c:pt>
                <c:pt idx="38716">
                  <c:v>97.822916666666671</c:v>
                </c:pt>
                <c:pt idx="38717">
                  <c:v>97.825520833333329</c:v>
                </c:pt>
                <c:pt idx="38718">
                  <c:v>97.828125</c:v>
                </c:pt>
                <c:pt idx="38719">
                  <c:v>97.830729166666671</c:v>
                </c:pt>
                <c:pt idx="38720">
                  <c:v>97.833333333333329</c:v>
                </c:pt>
                <c:pt idx="38721">
                  <c:v>97.8359375</c:v>
                </c:pt>
                <c:pt idx="38722">
                  <c:v>97.838541666666671</c:v>
                </c:pt>
                <c:pt idx="38723">
                  <c:v>97.841145833333329</c:v>
                </c:pt>
                <c:pt idx="38724">
                  <c:v>97.84375</c:v>
                </c:pt>
                <c:pt idx="38725">
                  <c:v>97.846354166666671</c:v>
                </c:pt>
                <c:pt idx="38726">
                  <c:v>97.848958333333329</c:v>
                </c:pt>
                <c:pt idx="38727">
                  <c:v>97.8515625</c:v>
                </c:pt>
                <c:pt idx="38728">
                  <c:v>97.854166666666671</c:v>
                </c:pt>
                <c:pt idx="38729">
                  <c:v>97.856770833333329</c:v>
                </c:pt>
                <c:pt idx="38730">
                  <c:v>97.859375</c:v>
                </c:pt>
                <c:pt idx="38731">
                  <c:v>97.861979166666671</c:v>
                </c:pt>
                <c:pt idx="38732">
                  <c:v>97.864583333333329</c:v>
                </c:pt>
                <c:pt idx="38733">
                  <c:v>97.8671875</c:v>
                </c:pt>
                <c:pt idx="38734">
                  <c:v>97.869791666666671</c:v>
                </c:pt>
                <c:pt idx="38735">
                  <c:v>97.872395833333329</c:v>
                </c:pt>
                <c:pt idx="38736">
                  <c:v>97.875</c:v>
                </c:pt>
                <c:pt idx="38737">
                  <c:v>97.877604166666671</c:v>
                </c:pt>
                <c:pt idx="38738">
                  <c:v>97.880208333333329</c:v>
                </c:pt>
                <c:pt idx="38739">
                  <c:v>97.8828125</c:v>
                </c:pt>
                <c:pt idx="38740">
                  <c:v>97.885416666666671</c:v>
                </c:pt>
                <c:pt idx="38741">
                  <c:v>97.888020833333329</c:v>
                </c:pt>
                <c:pt idx="38742">
                  <c:v>97.890625</c:v>
                </c:pt>
                <c:pt idx="38743">
                  <c:v>97.893229166666671</c:v>
                </c:pt>
                <c:pt idx="38744">
                  <c:v>97.895833333333329</c:v>
                </c:pt>
                <c:pt idx="38745">
                  <c:v>97.8984375</c:v>
                </c:pt>
                <c:pt idx="38746">
                  <c:v>97.901041666666671</c:v>
                </c:pt>
                <c:pt idx="38747">
                  <c:v>97.903645833333329</c:v>
                </c:pt>
                <c:pt idx="38748">
                  <c:v>97.90625</c:v>
                </c:pt>
                <c:pt idx="38749">
                  <c:v>97.908854166666671</c:v>
                </c:pt>
                <c:pt idx="38750">
                  <c:v>97.911458333333329</c:v>
                </c:pt>
                <c:pt idx="38751">
                  <c:v>97.9140625</c:v>
                </c:pt>
                <c:pt idx="38752">
                  <c:v>97.916666666666671</c:v>
                </c:pt>
                <c:pt idx="38753">
                  <c:v>97.919270833333329</c:v>
                </c:pt>
                <c:pt idx="38754">
                  <c:v>97.921875</c:v>
                </c:pt>
                <c:pt idx="38755">
                  <c:v>97.924479166666671</c:v>
                </c:pt>
                <c:pt idx="38756">
                  <c:v>97.927083333333329</c:v>
                </c:pt>
                <c:pt idx="38757">
                  <c:v>97.9296875</c:v>
                </c:pt>
                <c:pt idx="38758">
                  <c:v>97.932291666666671</c:v>
                </c:pt>
                <c:pt idx="38759">
                  <c:v>97.934895833333329</c:v>
                </c:pt>
                <c:pt idx="38760">
                  <c:v>97.9375</c:v>
                </c:pt>
                <c:pt idx="38761">
                  <c:v>97.940104166666671</c:v>
                </c:pt>
                <c:pt idx="38762">
                  <c:v>97.942708333333329</c:v>
                </c:pt>
                <c:pt idx="38763">
                  <c:v>97.9453125</c:v>
                </c:pt>
                <c:pt idx="38764">
                  <c:v>97.947916666666671</c:v>
                </c:pt>
                <c:pt idx="38765">
                  <c:v>97.950520833333329</c:v>
                </c:pt>
                <c:pt idx="38766">
                  <c:v>97.953125</c:v>
                </c:pt>
                <c:pt idx="38767">
                  <c:v>97.955729166666671</c:v>
                </c:pt>
                <c:pt idx="38768">
                  <c:v>97.958333333333329</c:v>
                </c:pt>
                <c:pt idx="38769">
                  <c:v>97.9609375</c:v>
                </c:pt>
                <c:pt idx="38770">
                  <c:v>97.963541666666671</c:v>
                </c:pt>
                <c:pt idx="38771">
                  <c:v>97.966145833333329</c:v>
                </c:pt>
                <c:pt idx="38772">
                  <c:v>97.96875</c:v>
                </c:pt>
                <c:pt idx="38773">
                  <c:v>97.971354166666671</c:v>
                </c:pt>
                <c:pt idx="38774">
                  <c:v>97.973958333333329</c:v>
                </c:pt>
                <c:pt idx="38775">
                  <c:v>97.9765625</c:v>
                </c:pt>
                <c:pt idx="38776">
                  <c:v>97.979166666666671</c:v>
                </c:pt>
                <c:pt idx="38777">
                  <c:v>97.981770833333329</c:v>
                </c:pt>
                <c:pt idx="38778">
                  <c:v>97.984375</c:v>
                </c:pt>
                <c:pt idx="38779">
                  <c:v>97.986979166666671</c:v>
                </c:pt>
                <c:pt idx="38780">
                  <c:v>97.989583333333329</c:v>
                </c:pt>
                <c:pt idx="38781">
                  <c:v>97.9921875</c:v>
                </c:pt>
                <c:pt idx="38782">
                  <c:v>97.994791666666671</c:v>
                </c:pt>
                <c:pt idx="38783">
                  <c:v>97.997395833333329</c:v>
                </c:pt>
                <c:pt idx="38784">
                  <c:v>98</c:v>
                </c:pt>
                <c:pt idx="38785">
                  <c:v>98.002604166666671</c:v>
                </c:pt>
                <c:pt idx="38786">
                  <c:v>98.005208333333329</c:v>
                </c:pt>
                <c:pt idx="38787">
                  <c:v>98.0078125</c:v>
                </c:pt>
                <c:pt idx="38788">
                  <c:v>98.010416666666671</c:v>
                </c:pt>
                <c:pt idx="38789">
                  <c:v>98.013020833333329</c:v>
                </c:pt>
                <c:pt idx="38790">
                  <c:v>98.015625</c:v>
                </c:pt>
                <c:pt idx="38791">
                  <c:v>98.018229166666671</c:v>
                </c:pt>
                <c:pt idx="38792">
                  <c:v>98.020833333333329</c:v>
                </c:pt>
                <c:pt idx="38793">
                  <c:v>98.0234375</c:v>
                </c:pt>
                <c:pt idx="38794">
                  <c:v>98.026041666666671</c:v>
                </c:pt>
                <c:pt idx="38795">
                  <c:v>98.028645833333329</c:v>
                </c:pt>
                <c:pt idx="38796">
                  <c:v>98.03125</c:v>
                </c:pt>
                <c:pt idx="38797">
                  <c:v>98.033854166666671</c:v>
                </c:pt>
                <c:pt idx="38798">
                  <c:v>98.036458333333329</c:v>
                </c:pt>
                <c:pt idx="38799">
                  <c:v>98.0390625</c:v>
                </c:pt>
                <c:pt idx="38800">
                  <c:v>98.041666666666671</c:v>
                </c:pt>
                <c:pt idx="38801">
                  <c:v>98.044270833333329</c:v>
                </c:pt>
                <c:pt idx="38802">
                  <c:v>98.046875</c:v>
                </c:pt>
                <c:pt idx="38803">
                  <c:v>98.049479166666671</c:v>
                </c:pt>
                <c:pt idx="38804">
                  <c:v>98.052083333333329</c:v>
                </c:pt>
                <c:pt idx="38805">
                  <c:v>98.0546875</c:v>
                </c:pt>
                <c:pt idx="38806">
                  <c:v>98.057291666666671</c:v>
                </c:pt>
                <c:pt idx="38807">
                  <c:v>98.059895833333329</c:v>
                </c:pt>
                <c:pt idx="38808">
                  <c:v>98.0625</c:v>
                </c:pt>
                <c:pt idx="38809">
                  <c:v>98.065104166666671</c:v>
                </c:pt>
                <c:pt idx="38810">
                  <c:v>98.067708333333329</c:v>
                </c:pt>
                <c:pt idx="38811">
                  <c:v>98.0703125</c:v>
                </c:pt>
                <c:pt idx="38812">
                  <c:v>98.072916666666671</c:v>
                </c:pt>
                <c:pt idx="38813">
                  <c:v>98.075520833333329</c:v>
                </c:pt>
                <c:pt idx="38814">
                  <c:v>98.078125</c:v>
                </c:pt>
                <c:pt idx="38815">
                  <c:v>98.080729166666671</c:v>
                </c:pt>
                <c:pt idx="38816">
                  <c:v>98.083333333333329</c:v>
                </c:pt>
                <c:pt idx="38817">
                  <c:v>98.0859375</c:v>
                </c:pt>
                <c:pt idx="38818">
                  <c:v>98.088541666666671</c:v>
                </c:pt>
                <c:pt idx="38819">
                  <c:v>98.091145833333329</c:v>
                </c:pt>
                <c:pt idx="38820">
                  <c:v>98.09375</c:v>
                </c:pt>
                <c:pt idx="38821">
                  <c:v>98.096354166666671</c:v>
                </c:pt>
                <c:pt idx="38822">
                  <c:v>98.098958333333329</c:v>
                </c:pt>
                <c:pt idx="38823">
                  <c:v>98.1015625</c:v>
                </c:pt>
                <c:pt idx="38824">
                  <c:v>98.104166666666671</c:v>
                </c:pt>
                <c:pt idx="38825">
                  <c:v>98.106770833333329</c:v>
                </c:pt>
                <c:pt idx="38826">
                  <c:v>98.109375</c:v>
                </c:pt>
                <c:pt idx="38827">
                  <c:v>98.111979166666671</c:v>
                </c:pt>
                <c:pt idx="38828">
                  <c:v>98.114583333333329</c:v>
                </c:pt>
                <c:pt idx="38829">
                  <c:v>98.1171875</c:v>
                </c:pt>
                <c:pt idx="38830">
                  <c:v>98.119791666666671</c:v>
                </c:pt>
                <c:pt idx="38831">
                  <c:v>98.122395833333329</c:v>
                </c:pt>
                <c:pt idx="38832">
                  <c:v>98.125</c:v>
                </c:pt>
                <c:pt idx="38833">
                  <c:v>98.127604166666671</c:v>
                </c:pt>
                <c:pt idx="38834">
                  <c:v>98.130208333333329</c:v>
                </c:pt>
                <c:pt idx="38835">
                  <c:v>98.1328125</c:v>
                </c:pt>
                <c:pt idx="38836">
                  <c:v>98.135416666666671</c:v>
                </c:pt>
                <c:pt idx="38837">
                  <c:v>98.138020833333329</c:v>
                </c:pt>
                <c:pt idx="38838">
                  <c:v>98.140625</c:v>
                </c:pt>
                <c:pt idx="38839">
                  <c:v>98.143229166666671</c:v>
                </c:pt>
                <c:pt idx="38840">
                  <c:v>98.145833333333329</c:v>
                </c:pt>
                <c:pt idx="38841">
                  <c:v>98.1484375</c:v>
                </c:pt>
                <c:pt idx="38842">
                  <c:v>98.151041666666671</c:v>
                </c:pt>
                <c:pt idx="38843">
                  <c:v>98.153645833333329</c:v>
                </c:pt>
                <c:pt idx="38844">
                  <c:v>98.15625</c:v>
                </c:pt>
                <c:pt idx="38845">
                  <c:v>98.158854166666671</c:v>
                </c:pt>
                <c:pt idx="38846">
                  <c:v>98.161458333333329</c:v>
                </c:pt>
                <c:pt idx="38847">
                  <c:v>98.1640625</c:v>
                </c:pt>
                <c:pt idx="38848">
                  <c:v>98.166666666666671</c:v>
                </c:pt>
                <c:pt idx="38849">
                  <c:v>98.169270833333329</c:v>
                </c:pt>
                <c:pt idx="38850">
                  <c:v>98.171875</c:v>
                </c:pt>
                <c:pt idx="38851">
                  <c:v>98.174479166666671</c:v>
                </c:pt>
                <c:pt idx="38852">
                  <c:v>98.177083333333329</c:v>
                </c:pt>
                <c:pt idx="38853">
                  <c:v>98.1796875</c:v>
                </c:pt>
                <c:pt idx="38854">
                  <c:v>98.182291666666671</c:v>
                </c:pt>
                <c:pt idx="38855">
                  <c:v>98.184895833333329</c:v>
                </c:pt>
                <c:pt idx="38856">
                  <c:v>98.1875</c:v>
                </c:pt>
                <c:pt idx="38857">
                  <c:v>98.190104166666671</c:v>
                </c:pt>
                <c:pt idx="38858">
                  <c:v>98.192708333333329</c:v>
                </c:pt>
                <c:pt idx="38859">
                  <c:v>98.1953125</c:v>
                </c:pt>
                <c:pt idx="38860">
                  <c:v>98.197916666666671</c:v>
                </c:pt>
                <c:pt idx="38861">
                  <c:v>98.200520833333329</c:v>
                </c:pt>
                <c:pt idx="38862">
                  <c:v>98.203125</c:v>
                </c:pt>
                <c:pt idx="38863">
                  <c:v>98.205729166666671</c:v>
                </c:pt>
                <c:pt idx="38864">
                  <c:v>98.208333333333329</c:v>
                </c:pt>
                <c:pt idx="38865">
                  <c:v>98.2109375</c:v>
                </c:pt>
                <c:pt idx="38866">
                  <c:v>98.213541666666671</c:v>
                </c:pt>
                <c:pt idx="38867">
                  <c:v>98.216145833333329</c:v>
                </c:pt>
                <c:pt idx="38868">
                  <c:v>98.21875</c:v>
                </c:pt>
                <c:pt idx="38869">
                  <c:v>98.221354166666671</c:v>
                </c:pt>
                <c:pt idx="38870">
                  <c:v>98.223958333333329</c:v>
                </c:pt>
                <c:pt idx="38871">
                  <c:v>98.2265625</c:v>
                </c:pt>
                <c:pt idx="38872">
                  <c:v>98.229166666666671</c:v>
                </c:pt>
                <c:pt idx="38873">
                  <c:v>98.231770833333329</c:v>
                </c:pt>
                <c:pt idx="38874">
                  <c:v>98.234375</c:v>
                </c:pt>
                <c:pt idx="38875">
                  <c:v>98.236979166666671</c:v>
                </c:pt>
                <c:pt idx="38876">
                  <c:v>98.239583333333329</c:v>
                </c:pt>
                <c:pt idx="38877">
                  <c:v>98.2421875</c:v>
                </c:pt>
                <c:pt idx="38878">
                  <c:v>98.244791666666671</c:v>
                </c:pt>
                <c:pt idx="38879">
                  <c:v>98.247395833333329</c:v>
                </c:pt>
                <c:pt idx="38880">
                  <c:v>98.25</c:v>
                </c:pt>
                <c:pt idx="38881">
                  <c:v>98.252604166666671</c:v>
                </c:pt>
                <c:pt idx="38882">
                  <c:v>98.255208333333329</c:v>
                </c:pt>
                <c:pt idx="38883">
                  <c:v>98.2578125</c:v>
                </c:pt>
                <c:pt idx="38884">
                  <c:v>98.260416666666671</c:v>
                </c:pt>
                <c:pt idx="38885">
                  <c:v>98.263020833333329</c:v>
                </c:pt>
                <c:pt idx="38886">
                  <c:v>98.265625</c:v>
                </c:pt>
                <c:pt idx="38887">
                  <c:v>98.268229166666671</c:v>
                </c:pt>
                <c:pt idx="38888">
                  <c:v>98.270833333333329</c:v>
                </c:pt>
                <c:pt idx="38889">
                  <c:v>98.2734375</c:v>
                </c:pt>
                <c:pt idx="38890">
                  <c:v>98.276041666666671</c:v>
                </c:pt>
                <c:pt idx="38891">
                  <c:v>98.278645833333329</c:v>
                </c:pt>
                <c:pt idx="38892">
                  <c:v>98.28125</c:v>
                </c:pt>
                <c:pt idx="38893">
                  <c:v>98.283854166666671</c:v>
                </c:pt>
                <c:pt idx="38894">
                  <c:v>98.286458333333329</c:v>
                </c:pt>
                <c:pt idx="38895">
                  <c:v>98.2890625</c:v>
                </c:pt>
                <c:pt idx="38896">
                  <c:v>98.291666666666671</c:v>
                </c:pt>
                <c:pt idx="38897">
                  <c:v>98.294270833333329</c:v>
                </c:pt>
                <c:pt idx="38898">
                  <c:v>98.296875</c:v>
                </c:pt>
                <c:pt idx="38899">
                  <c:v>98.299479166666671</c:v>
                </c:pt>
                <c:pt idx="38900">
                  <c:v>98.302083333333329</c:v>
                </c:pt>
                <c:pt idx="38901">
                  <c:v>98.3046875</c:v>
                </c:pt>
                <c:pt idx="38902">
                  <c:v>98.307291666666671</c:v>
                </c:pt>
                <c:pt idx="38903">
                  <c:v>98.309895833333329</c:v>
                </c:pt>
                <c:pt idx="38904">
                  <c:v>98.3125</c:v>
                </c:pt>
                <c:pt idx="38905">
                  <c:v>98.315104166666671</c:v>
                </c:pt>
                <c:pt idx="38906">
                  <c:v>98.317708333333329</c:v>
                </c:pt>
                <c:pt idx="38907">
                  <c:v>98.3203125</c:v>
                </c:pt>
                <c:pt idx="38908">
                  <c:v>98.322916666666671</c:v>
                </c:pt>
                <c:pt idx="38909">
                  <c:v>98.325520833333329</c:v>
                </c:pt>
                <c:pt idx="38910">
                  <c:v>98.328125</c:v>
                </c:pt>
                <c:pt idx="38911">
                  <c:v>98.330729166666671</c:v>
                </c:pt>
                <c:pt idx="38912">
                  <c:v>98.333333333333329</c:v>
                </c:pt>
                <c:pt idx="38913">
                  <c:v>98.3359375</c:v>
                </c:pt>
                <c:pt idx="38914">
                  <c:v>98.338541666666671</c:v>
                </c:pt>
                <c:pt idx="38915">
                  <c:v>98.341145833333329</c:v>
                </c:pt>
                <c:pt idx="38916">
                  <c:v>98.34375</c:v>
                </c:pt>
                <c:pt idx="38917">
                  <c:v>98.346354166666671</c:v>
                </c:pt>
                <c:pt idx="38918">
                  <c:v>98.348958333333329</c:v>
                </c:pt>
                <c:pt idx="38919">
                  <c:v>98.3515625</c:v>
                </c:pt>
                <c:pt idx="38920">
                  <c:v>98.354166666666671</c:v>
                </c:pt>
                <c:pt idx="38921">
                  <c:v>98.356770833333329</c:v>
                </c:pt>
                <c:pt idx="38922">
                  <c:v>98.359375</c:v>
                </c:pt>
                <c:pt idx="38923">
                  <c:v>98.361979166666671</c:v>
                </c:pt>
                <c:pt idx="38924">
                  <c:v>98.364583333333329</c:v>
                </c:pt>
                <c:pt idx="38925">
                  <c:v>98.3671875</c:v>
                </c:pt>
                <c:pt idx="38926">
                  <c:v>98.369791666666671</c:v>
                </c:pt>
                <c:pt idx="38927">
                  <c:v>98.372395833333329</c:v>
                </c:pt>
                <c:pt idx="38928">
                  <c:v>98.375</c:v>
                </c:pt>
                <c:pt idx="38929">
                  <c:v>98.377604166666671</c:v>
                </c:pt>
                <c:pt idx="38930">
                  <c:v>98.380208333333329</c:v>
                </c:pt>
                <c:pt idx="38931">
                  <c:v>98.3828125</c:v>
                </c:pt>
                <c:pt idx="38932">
                  <c:v>98.385416666666671</c:v>
                </c:pt>
                <c:pt idx="38933">
                  <c:v>98.388020833333329</c:v>
                </c:pt>
                <c:pt idx="38934">
                  <c:v>98.390625</c:v>
                </c:pt>
                <c:pt idx="38935">
                  <c:v>98.393229166666671</c:v>
                </c:pt>
                <c:pt idx="38936">
                  <c:v>98.395833333333329</c:v>
                </c:pt>
                <c:pt idx="38937">
                  <c:v>98.3984375</c:v>
                </c:pt>
                <c:pt idx="38938">
                  <c:v>98.401041666666671</c:v>
                </c:pt>
                <c:pt idx="38939">
                  <c:v>98.403645833333329</c:v>
                </c:pt>
                <c:pt idx="38940">
                  <c:v>98.40625</c:v>
                </c:pt>
                <c:pt idx="38941">
                  <c:v>98.408854166666671</c:v>
                </c:pt>
                <c:pt idx="38942">
                  <c:v>98.411458333333329</c:v>
                </c:pt>
                <c:pt idx="38943">
                  <c:v>98.4140625</c:v>
                </c:pt>
                <c:pt idx="38944">
                  <c:v>98.416666666666671</c:v>
                </c:pt>
                <c:pt idx="38945">
                  <c:v>98.419270833333329</c:v>
                </c:pt>
                <c:pt idx="38946">
                  <c:v>98.421875</c:v>
                </c:pt>
                <c:pt idx="38947">
                  <c:v>98.424479166666671</c:v>
                </c:pt>
                <c:pt idx="38948">
                  <c:v>98.427083333333329</c:v>
                </c:pt>
                <c:pt idx="38949">
                  <c:v>98.4296875</c:v>
                </c:pt>
                <c:pt idx="38950">
                  <c:v>98.432291666666671</c:v>
                </c:pt>
                <c:pt idx="38951">
                  <c:v>98.434895833333329</c:v>
                </c:pt>
                <c:pt idx="38952">
                  <c:v>98.4375</c:v>
                </c:pt>
                <c:pt idx="38953">
                  <c:v>98.440104166666671</c:v>
                </c:pt>
                <c:pt idx="38954">
                  <c:v>98.442708333333329</c:v>
                </c:pt>
                <c:pt idx="38955">
                  <c:v>98.4453125</c:v>
                </c:pt>
                <c:pt idx="38956">
                  <c:v>98.447916666666671</c:v>
                </c:pt>
                <c:pt idx="38957">
                  <c:v>98.450520833333329</c:v>
                </c:pt>
                <c:pt idx="38958">
                  <c:v>98.453125</c:v>
                </c:pt>
                <c:pt idx="38959">
                  <c:v>98.455729166666671</c:v>
                </c:pt>
                <c:pt idx="38960">
                  <c:v>98.458333333333329</c:v>
                </c:pt>
                <c:pt idx="38961">
                  <c:v>98.4609375</c:v>
                </c:pt>
                <c:pt idx="38962">
                  <c:v>98.463541666666671</c:v>
                </c:pt>
                <c:pt idx="38963">
                  <c:v>98.466145833333329</c:v>
                </c:pt>
                <c:pt idx="38964">
                  <c:v>98.46875</c:v>
                </c:pt>
                <c:pt idx="38965">
                  <c:v>98.471354166666671</c:v>
                </c:pt>
                <c:pt idx="38966">
                  <c:v>98.473958333333329</c:v>
                </c:pt>
                <c:pt idx="38967">
                  <c:v>98.4765625</c:v>
                </c:pt>
                <c:pt idx="38968">
                  <c:v>98.479166666666671</c:v>
                </c:pt>
                <c:pt idx="38969">
                  <c:v>98.481770833333329</c:v>
                </c:pt>
                <c:pt idx="38970">
                  <c:v>98.484375</c:v>
                </c:pt>
                <c:pt idx="38971">
                  <c:v>98.486979166666671</c:v>
                </c:pt>
                <c:pt idx="38972">
                  <c:v>98.489583333333329</c:v>
                </c:pt>
                <c:pt idx="38973">
                  <c:v>98.4921875</c:v>
                </c:pt>
                <c:pt idx="38974">
                  <c:v>98.494791666666671</c:v>
                </c:pt>
                <c:pt idx="38975">
                  <c:v>98.497395833333329</c:v>
                </c:pt>
                <c:pt idx="38976">
                  <c:v>98.5</c:v>
                </c:pt>
                <c:pt idx="38977">
                  <c:v>98.502604166666671</c:v>
                </c:pt>
                <c:pt idx="38978">
                  <c:v>98.505208333333329</c:v>
                </c:pt>
                <c:pt idx="38979">
                  <c:v>98.5078125</c:v>
                </c:pt>
                <c:pt idx="38980">
                  <c:v>98.510416666666671</c:v>
                </c:pt>
                <c:pt idx="38981">
                  <c:v>98.513020833333329</c:v>
                </c:pt>
                <c:pt idx="38982">
                  <c:v>98.515625</c:v>
                </c:pt>
                <c:pt idx="38983">
                  <c:v>98.518229166666671</c:v>
                </c:pt>
                <c:pt idx="38984">
                  <c:v>98.520833333333329</c:v>
                </c:pt>
                <c:pt idx="38985">
                  <c:v>98.5234375</c:v>
                </c:pt>
                <c:pt idx="38986">
                  <c:v>98.526041666666671</c:v>
                </c:pt>
                <c:pt idx="38987">
                  <c:v>98.528645833333329</c:v>
                </c:pt>
                <c:pt idx="38988">
                  <c:v>98.53125</c:v>
                </c:pt>
                <c:pt idx="38989">
                  <c:v>98.533854166666671</c:v>
                </c:pt>
                <c:pt idx="38990">
                  <c:v>98.536458333333329</c:v>
                </c:pt>
                <c:pt idx="38991">
                  <c:v>98.5390625</c:v>
                </c:pt>
                <c:pt idx="38992">
                  <c:v>98.541666666666671</c:v>
                </c:pt>
                <c:pt idx="38993">
                  <c:v>98.544270833333329</c:v>
                </c:pt>
                <c:pt idx="38994">
                  <c:v>98.546875</c:v>
                </c:pt>
                <c:pt idx="38995">
                  <c:v>98.549479166666671</c:v>
                </c:pt>
                <c:pt idx="38996">
                  <c:v>98.552083333333329</c:v>
                </c:pt>
                <c:pt idx="38997">
                  <c:v>98.5546875</c:v>
                </c:pt>
                <c:pt idx="38998">
                  <c:v>98.557291666666671</c:v>
                </c:pt>
                <c:pt idx="38999">
                  <c:v>98.559895833333329</c:v>
                </c:pt>
                <c:pt idx="39000">
                  <c:v>98.5625</c:v>
                </c:pt>
                <c:pt idx="39001">
                  <c:v>98.565104166666671</c:v>
                </c:pt>
                <c:pt idx="39002">
                  <c:v>98.567708333333329</c:v>
                </c:pt>
                <c:pt idx="39003">
                  <c:v>98.5703125</c:v>
                </c:pt>
                <c:pt idx="39004">
                  <c:v>98.572916666666671</c:v>
                </c:pt>
                <c:pt idx="39005">
                  <c:v>98.575520833333329</c:v>
                </c:pt>
                <c:pt idx="39006">
                  <c:v>98.578125</c:v>
                </c:pt>
                <c:pt idx="39007">
                  <c:v>98.580729166666671</c:v>
                </c:pt>
                <c:pt idx="39008">
                  <c:v>98.583333333333329</c:v>
                </c:pt>
                <c:pt idx="39009">
                  <c:v>98.5859375</c:v>
                </c:pt>
                <c:pt idx="39010">
                  <c:v>98.588541666666671</c:v>
                </c:pt>
                <c:pt idx="39011">
                  <c:v>98.591145833333329</c:v>
                </c:pt>
                <c:pt idx="39012">
                  <c:v>98.59375</c:v>
                </c:pt>
                <c:pt idx="39013">
                  <c:v>98.596354166666671</c:v>
                </c:pt>
                <c:pt idx="39014">
                  <c:v>98.598958333333329</c:v>
                </c:pt>
                <c:pt idx="39015">
                  <c:v>98.6015625</c:v>
                </c:pt>
                <c:pt idx="39016">
                  <c:v>98.604166666666671</c:v>
                </c:pt>
                <c:pt idx="39017">
                  <c:v>98.606770833333329</c:v>
                </c:pt>
                <c:pt idx="39018">
                  <c:v>98.609375</c:v>
                </c:pt>
                <c:pt idx="39019">
                  <c:v>98.611979166666671</c:v>
                </c:pt>
                <c:pt idx="39020">
                  <c:v>98.614583333333329</c:v>
                </c:pt>
                <c:pt idx="39021">
                  <c:v>98.6171875</c:v>
                </c:pt>
                <c:pt idx="39022">
                  <c:v>98.619791666666671</c:v>
                </c:pt>
                <c:pt idx="39023">
                  <c:v>98.622395833333329</c:v>
                </c:pt>
                <c:pt idx="39024">
                  <c:v>98.625</c:v>
                </c:pt>
                <c:pt idx="39025">
                  <c:v>98.627604166666671</c:v>
                </c:pt>
                <c:pt idx="39026">
                  <c:v>98.630208333333329</c:v>
                </c:pt>
                <c:pt idx="39027">
                  <c:v>98.6328125</c:v>
                </c:pt>
                <c:pt idx="39028">
                  <c:v>98.635416666666671</c:v>
                </c:pt>
                <c:pt idx="39029">
                  <c:v>98.638020833333329</c:v>
                </c:pt>
                <c:pt idx="39030">
                  <c:v>98.640625</c:v>
                </c:pt>
                <c:pt idx="39031">
                  <c:v>98.643229166666671</c:v>
                </c:pt>
                <c:pt idx="39032">
                  <c:v>98.645833333333329</c:v>
                </c:pt>
                <c:pt idx="39033">
                  <c:v>98.6484375</c:v>
                </c:pt>
                <c:pt idx="39034">
                  <c:v>98.651041666666671</c:v>
                </c:pt>
                <c:pt idx="39035">
                  <c:v>98.653645833333329</c:v>
                </c:pt>
                <c:pt idx="39036">
                  <c:v>98.65625</c:v>
                </c:pt>
                <c:pt idx="39037">
                  <c:v>98.658854166666671</c:v>
                </c:pt>
                <c:pt idx="39038">
                  <c:v>98.661458333333329</c:v>
                </c:pt>
                <c:pt idx="39039">
                  <c:v>98.6640625</c:v>
                </c:pt>
                <c:pt idx="39040">
                  <c:v>98.666666666666671</c:v>
                </c:pt>
                <c:pt idx="39041">
                  <c:v>98.669270833333329</c:v>
                </c:pt>
                <c:pt idx="39042">
                  <c:v>98.671875</c:v>
                </c:pt>
                <c:pt idx="39043">
                  <c:v>98.674479166666671</c:v>
                </c:pt>
                <c:pt idx="39044">
                  <c:v>98.677083333333329</c:v>
                </c:pt>
                <c:pt idx="39045">
                  <c:v>98.6796875</c:v>
                </c:pt>
                <c:pt idx="39046">
                  <c:v>98.682291666666671</c:v>
                </c:pt>
                <c:pt idx="39047">
                  <c:v>98.684895833333329</c:v>
                </c:pt>
                <c:pt idx="39048">
                  <c:v>98.6875</c:v>
                </c:pt>
                <c:pt idx="39049">
                  <c:v>98.690104166666671</c:v>
                </c:pt>
                <c:pt idx="39050">
                  <c:v>98.692708333333329</c:v>
                </c:pt>
                <c:pt idx="39051">
                  <c:v>98.6953125</c:v>
                </c:pt>
                <c:pt idx="39052">
                  <c:v>98.697916666666671</c:v>
                </c:pt>
                <c:pt idx="39053">
                  <c:v>98.700520833333329</c:v>
                </c:pt>
                <c:pt idx="39054">
                  <c:v>98.703125</c:v>
                </c:pt>
                <c:pt idx="39055">
                  <c:v>98.705729166666671</c:v>
                </c:pt>
                <c:pt idx="39056">
                  <c:v>98.708333333333329</c:v>
                </c:pt>
                <c:pt idx="39057">
                  <c:v>98.7109375</c:v>
                </c:pt>
                <c:pt idx="39058">
                  <c:v>98.713541666666671</c:v>
                </c:pt>
                <c:pt idx="39059">
                  <c:v>98.716145833333329</c:v>
                </c:pt>
                <c:pt idx="39060">
                  <c:v>98.71875</c:v>
                </c:pt>
                <c:pt idx="39061">
                  <c:v>98.721354166666671</c:v>
                </c:pt>
                <c:pt idx="39062">
                  <c:v>98.723958333333329</c:v>
                </c:pt>
                <c:pt idx="39063">
                  <c:v>98.7265625</c:v>
                </c:pt>
                <c:pt idx="39064">
                  <c:v>98.729166666666671</c:v>
                </c:pt>
                <c:pt idx="39065">
                  <c:v>98.731770833333329</c:v>
                </c:pt>
                <c:pt idx="39066">
                  <c:v>98.734375</c:v>
                </c:pt>
                <c:pt idx="39067">
                  <c:v>98.736979166666671</c:v>
                </c:pt>
                <c:pt idx="39068">
                  <c:v>98.739583333333329</c:v>
                </c:pt>
                <c:pt idx="39069">
                  <c:v>98.7421875</c:v>
                </c:pt>
                <c:pt idx="39070">
                  <c:v>98.744791666666671</c:v>
                </c:pt>
                <c:pt idx="39071">
                  <c:v>98.747395833333329</c:v>
                </c:pt>
                <c:pt idx="39072">
                  <c:v>98.75</c:v>
                </c:pt>
                <c:pt idx="39073">
                  <c:v>98.752604166666671</c:v>
                </c:pt>
                <c:pt idx="39074">
                  <c:v>98.755208333333329</c:v>
                </c:pt>
                <c:pt idx="39075">
                  <c:v>98.7578125</c:v>
                </c:pt>
                <c:pt idx="39076">
                  <c:v>98.760416666666671</c:v>
                </c:pt>
                <c:pt idx="39077">
                  <c:v>98.763020833333329</c:v>
                </c:pt>
                <c:pt idx="39078">
                  <c:v>98.765625</c:v>
                </c:pt>
                <c:pt idx="39079">
                  <c:v>98.768229166666671</c:v>
                </c:pt>
                <c:pt idx="39080">
                  <c:v>98.770833333333329</c:v>
                </c:pt>
                <c:pt idx="39081">
                  <c:v>98.7734375</c:v>
                </c:pt>
                <c:pt idx="39082">
                  <c:v>98.776041666666671</c:v>
                </c:pt>
                <c:pt idx="39083">
                  <c:v>98.778645833333329</c:v>
                </c:pt>
                <c:pt idx="39084">
                  <c:v>98.78125</c:v>
                </c:pt>
                <c:pt idx="39085">
                  <c:v>98.783854166666671</c:v>
                </c:pt>
                <c:pt idx="39086">
                  <c:v>98.786458333333329</c:v>
                </c:pt>
                <c:pt idx="39087">
                  <c:v>98.7890625</c:v>
                </c:pt>
                <c:pt idx="39088">
                  <c:v>98.791666666666671</c:v>
                </c:pt>
                <c:pt idx="39089">
                  <c:v>98.794270833333329</c:v>
                </c:pt>
                <c:pt idx="39090">
                  <c:v>98.796875</c:v>
                </c:pt>
                <c:pt idx="39091">
                  <c:v>98.799479166666671</c:v>
                </c:pt>
                <c:pt idx="39092">
                  <c:v>98.802083333333329</c:v>
                </c:pt>
                <c:pt idx="39093">
                  <c:v>98.8046875</c:v>
                </c:pt>
                <c:pt idx="39094">
                  <c:v>98.807291666666671</c:v>
                </c:pt>
                <c:pt idx="39095">
                  <c:v>98.809895833333329</c:v>
                </c:pt>
                <c:pt idx="39096">
                  <c:v>98.8125</c:v>
                </c:pt>
                <c:pt idx="39097">
                  <c:v>98.815104166666671</c:v>
                </c:pt>
                <c:pt idx="39098">
                  <c:v>98.817708333333329</c:v>
                </c:pt>
                <c:pt idx="39099">
                  <c:v>98.8203125</c:v>
                </c:pt>
                <c:pt idx="39100">
                  <c:v>98.822916666666671</c:v>
                </c:pt>
                <c:pt idx="39101">
                  <c:v>98.825520833333329</c:v>
                </c:pt>
                <c:pt idx="39102">
                  <c:v>98.828125</c:v>
                </c:pt>
                <c:pt idx="39103">
                  <c:v>98.830729166666671</c:v>
                </c:pt>
                <c:pt idx="39104">
                  <c:v>98.833333333333329</c:v>
                </c:pt>
                <c:pt idx="39105">
                  <c:v>98.8359375</c:v>
                </c:pt>
                <c:pt idx="39106">
                  <c:v>98.838541666666671</c:v>
                </c:pt>
                <c:pt idx="39107">
                  <c:v>98.841145833333329</c:v>
                </c:pt>
                <c:pt idx="39108">
                  <c:v>98.84375</c:v>
                </c:pt>
                <c:pt idx="39109">
                  <c:v>98.846354166666671</c:v>
                </c:pt>
                <c:pt idx="39110">
                  <c:v>98.848958333333329</c:v>
                </c:pt>
                <c:pt idx="39111">
                  <c:v>98.8515625</c:v>
                </c:pt>
                <c:pt idx="39112">
                  <c:v>98.854166666666671</c:v>
                </c:pt>
                <c:pt idx="39113">
                  <c:v>98.856770833333329</c:v>
                </c:pt>
                <c:pt idx="39114">
                  <c:v>98.859375</c:v>
                </c:pt>
                <c:pt idx="39115">
                  <c:v>98.861979166666671</c:v>
                </c:pt>
                <c:pt idx="39116">
                  <c:v>98.864583333333329</c:v>
                </c:pt>
                <c:pt idx="39117">
                  <c:v>98.8671875</c:v>
                </c:pt>
                <c:pt idx="39118">
                  <c:v>98.869791666666671</c:v>
                </c:pt>
                <c:pt idx="39119">
                  <c:v>98.872395833333329</c:v>
                </c:pt>
                <c:pt idx="39120">
                  <c:v>98.875</c:v>
                </c:pt>
                <c:pt idx="39121">
                  <c:v>98.877604166666671</c:v>
                </c:pt>
                <c:pt idx="39122">
                  <c:v>98.880208333333329</c:v>
                </c:pt>
                <c:pt idx="39123">
                  <c:v>98.8828125</c:v>
                </c:pt>
                <c:pt idx="39124">
                  <c:v>98.885416666666671</c:v>
                </c:pt>
                <c:pt idx="39125">
                  <c:v>98.888020833333329</c:v>
                </c:pt>
                <c:pt idx="39126">
                  <c:v>98.890625</c:v>
                </c:pt>
                <c:pt idx="39127">
                  <c:v>98.893229166666671</c:v>
                </c:pt>
                <c:pt idx="39128">
                  <c:v>98.895833333333329</c:v>
                </c:pt>
                <c:pt idx="39129">
                  <c:v>98.8984375</c:v>
                </c:pt>
                <c:pt idx="39130">
                  <c:v>98.901041666666671</c:v>
                </c:pt>
                <c:pt idx="39131">
                  <c:v>98.903645833333329</c:v>
                </c:pt>
                <c:pt idx="39132">
                  <c:v>98.90625</c:v>
                </c:pt>
                <c:pt idx="39133">
                  <c:v>98.908854166666671</c:v>
                </c:pt>
                <c:pt idx="39134">
                  <c:v>98.911458333333329</c:v>
                </c:pt>
                <c:pt idx="39135">
                  <c:v>98.9140625</c:v>
                </c:pt>
                <c:pt idx="39136">
                  <c:v>98.916666666666671</c:v>
                </c:pt>
                <c:pt idx="39137">
                  <c:v>98.919270833333329</c:v>
                </c:pt>
                <c:pt idx="39138">
                  <c:v>98.921875</c:v>
                </c:pt>
                <c:pt idx="39139">
                  <c:v>98.924479166666671</c:v>
                </c:pt>
                <c:pt idx="39140">
                  <c:v>98.927083333333329</c:v>
                </c:pt>
                <c:pt idx="39141">
                  <c:v>98.9296875</c:v>
                </c:pt>
                <c:pt idx="39142">
                  <c:v>98.932291666666671</c:v>
                </c:pt>
                <c:pt idx="39143">
                  <c:v>98.934895833333329</c:v>
                </c:pt>
                <c:pt idx="39144">
                  <c:v>98.9375</c:v>
                </c:pt>
                <c:pt idx="39145">
                  <c:v>98.940104166666671</c:v>
                </c:pt>
                <c:pt idx="39146">
                  <c:v>98.942708333333329</c:v>
                </c:pt>
                <c:pt idx="39147">
                  <c:v>98.9453125</c:v>
                </c:pt>
                <c:pt idx="39148">
                  <c:v>98.947916666666671</c:v>
                </c:pt>
                <c:pt idx="39149">
                  <c:v>98.950520833333329</c:v>
                </c:pt>
                <c:pt idx="39150">
                  <c:v>98.953125</c:v>
                </c:pt>
                <c:pt idx="39151">
                  <c:v>98.955729166666671</c:v>
                </c:pt>
                <c:pt idx="39152">
                  <c:v>98.958333333333329</c:v>
                </c:pt>
                <c:pt idx="39153">
                  <c:v>98.9609375</c:v>
                </c:pt>
                <c:pt idx="39154">
                  <c:v>98.963541666666671</c:v>
                </c:pt>
                <c:pt idx="39155">
                  <c:v>98.966145833333329</c:v>
                </c:pt>
                <c:pt idx="39156">
                  <c:v>98.96875</c:v>
                </c:pt>
                <c:pt idx="39157">
                  <c:v>98.971354166666671</c:v>
                </c:pt>
                <c:pt idx="39158">
                  <c:v>98.973958333333329</c:v>
                </c:pt>
                <c:pt idx="39159">
                  <c:v>98.9765625</c:v>
                </c:pt>
                <c:pt idx="39160">
                  <c:v>98.979166666666671</c:v>
                </c:pt>
                <c:pt idx="39161">
                  <c:v>98.981770833333329</c:v>
                </c:pt>
                <c:pt idx="39162">
                  <c:v>98.984375</c:v>
                </c:pt>
                <c:pt idx="39163">
                  <c:v>98.986979166666671</c:v>
                </c:pt>
                <c:pt idx="39164">
                  <c:v>98.989583333333329</c:v>
                </c:pt>
                <c:pt idx="39165">
                  <c:v>98.9921875</c:v>
                </c:pt>
                <c:pt idx="39166">
                  <c:v>98.994791666666671</c:v>
                </c:pt>
                <c:pt idx="39167">
                  <c:v>98.997395833333329</c:v>
                </c:pt>
                <c:pt idx="39168">
                  <c:v>99</c:v>
                </c:pt>
                <c:pt idx="39169">
                  <c:v>99.002604166666671</c:v>
                </c:pt>
                <c:pt idx="39170">
                  <c:v>99.005208333333329</c:v>
                </c:pt>
                <c:pt idx="39171">
                  <c:v>99.0078125</c:v>
                </c:pt>
                <c:pt idx="39172">
                  <c:v>99.010416666666671</c:v>
                </c:pt>
                <c:pt idx="39173">
                  <c:v>99.013020833333329</c:v>
                </c:pt>
                <c:pt idx="39174">
                  <c:v>99.015625</c:v>
                </c:pt>
                <c:pt idx="39175">
                  <c:v>99.018229166666671</c:v>
                </c:pt>
                <c:pt idx="39176">
                  <c:v>99.020833333333329</c:v>
                </c:pt>
                <c:pt idx="39177">
                  <c:v>99.0234375</c:v>
                </c:pt>
                <c:pt idx="39178">
                  <c:v>99.026041666666671</c:v>
                </c:pt>
                <c:pt idx="39179">
                  <c:v>99.028645833333329</c:v>
                </c:pt>
                <c:pt idx="39180">
                  <c:v>99.03125</c:v>
                </c:pt>
                <c:pt idx="39181">
                  <c:v>99.033854166666671</c:v>
                </c:pt>
                <c:pt idx="39182">
                  <c:v>99.036458333333329</c:v>
                </c:pt>
                <c:pt idx="39183">
                  <c:v>99.0390625</c:v>
                </c:pt>
                <c:pt idx="39184">
                  <c:v>99.041666666666671</c:v>
                </c:pt>
                <c:pt idx="39185">
                  <c:v>99.044270833333329</c:v>
                </c:pt>
                <c:pt idx="39186">
                  <c:v>99.046875</c:v>
                </c:pt>
                <c:pt idx="39187">
                  <c:v>99.049479166666671</c:v>
                </c:pt>
                <c:pt idx="39188">
                  <c:v>99.052083333333329</c:v>
                </c:pt>
                <c:pt idx="39189">
                  <c:v>99.0546875</c:v>
                </c:pt>
                <c:pt idx="39190">
                  <c:v>99.057291666666671</c:v>
                </c:pt>
                <c:pt idx="39191">
                  <c:v>99.059895833333329</c:v>
                </c:pt>
                <c:pt idx="39192">
                  <c:v>99.0625</c:v>
                </c:pt>
                <c:pt idx="39193">
                  <c:v>99.065104166666671</c:v>
                </c:pt>
                <c:pt idx="39194">
                  <c:v>99.067708333333329</c:v>
                </c:pt>
                <c:pt idx="39195">
                  <c:v>99.0703125</c:v>
                </c:pt>
                <c:pt idx="39196">
                  <c:v>99.072916666666671</c:v>
                </c:pt>
                <c:pt idx="39197">
                  <c:v>99.075520833333329</c:v>
                </c:pt>
                <c:pt idx="39198">
                  <c:v>99.078125</c:v>
                </c:pt>
                <c:pt idx="39199">
                  <c:v>99.080729166666671</c:v>
                </c:pt>
                <c:pt idx="39200">
                  <c:v>99.083333333333329</c:v>
                </c:pt>
                <c:pt idx="39201">
                  <c:v>99.0859375</c:v>
                </c:pt>
                <c:pt idx="39202">
                  <c:v>99.088541666666671</c:v>
                </c:pt>
                <c:pt idx="39203">
                  <c:v>99.091145833333329</c:v>
                </c:pt>
                <c:pt idx="39204">
                  <c:v>99.09375</c:v>
                </c:pt>
                <c:pt idx="39205">
                  <c:v>99.096354166666671</c:v>
                </c:pt>
                <c:pt idx="39206">
                  <c:v>99.098958333333329</c:v>
                </c:pt>
                <c:pt idx="39207">
                  <c:v>99.1015625</c:v>
                </c:pt>
                <c:pt idx="39208">
                  <c:v>99.104166666666671</c:v>
                </c:pt>
                <c:pt idx="39209">
                  <c:v>99.106770833333329</c:v>
                </c:pt>
                <c:pt idx="39210">
                  <c:v>99.109375</c:v>
                </c:pt>
                <c:pt idx="39211">
                  <c:v>99.111979166666671</c:v>
                </c:pt>
                <c:pt idx="39212">
                  <c:v>99.114583333333329</c:v>
                </c:pt>
                <c:pt idx="39213">
                  <c:v>99.1171875</c:v>
                </c:pt>
                <c:pt idx="39214">
                  <c:v>99.119791666666671</c:v>
                </c:pt>
                <c:pt idx="39215">
                  <c:v>99.122395833333329</c:v>
                </c:pt>
                <c:pt idx="39216">
                  <c:v>99.125</c:v>
                </c:pt>
                <c:pt idx="39217">
                  <c:v>99.127604166666671</c:v>
                </c:pt>
                <c:pt idx="39218">
                  <c:v>99.130208333333329</c:v>
                </c:pt>
                <c:pt idx="39219">
                  <c:v>99.1328125</c:v>
                </c:pt>
                <c:pt idx="39220">
                  <c:v>99.135416666666671</c:v>
                </c:pt>
                <c:pt idx="39221">
                  <c:v>99.138020833333329</c:v>
                </c:pt>
                <c:pt idx="39222">
                  <c:v>99.140625</c:v>
                </c:pt>
                <c:pt idx="39223">
                  <c:v>99.143229166666671</c:v>
                </c:pt>
                <c:pt idx="39224">
                  <c:v>99.145833333333329</c:v>
                </c:pt>
                <c:pt idx="39225">
                  <c:v>99.1484375</c:v>
                </c:pt>
                <c:pt idx="39226">
                  <c:v>99.151041666666671</c:v>
                </c:pt>
                <c:pt idx="39227">
                  <c:v>99.153645833333329</c:v>
                </c:pt>
                <c:pt idx="39228">
                  <c:v>99.15625</c:v>
                </c:pt>
                <c:pt idx="39229">
                  <c:v>99.158854166666671</c:v>
                </c:pt>
                <c:pt idx="39230">
                  <c:v>99.161458333333329</c:v>
                </c:pt>
                <c:pt idx="39231">
                  <c:v>99.1640625</c:v>
                </c:pt>
                <c:pt idx="39232">
                  <c:v>99.166666666666671</c:v>
                </c:pt>
                <c:pt idx="39233">
                  <c:v>99.169270833333329</c:v>
                </c:pt>
                <c:pt idx="39234">
                  <c:v>99.171875</c:v>
                </c:pt>
                <c:pt idx="39235">
                  <c:v>99.174479166666671</c:v>
                </c:pt>
                <c:pt idx="39236">
                  <c:v>99.177083333333329</c:v>
                </c:pt>
                <c:pt idx="39237">
                  <c:v>99.1796875</c:v>
                </c:pt>
                <c:pt idx="39238">
                  <c:v>99.182291666666671</c:v>
                </c:pt>
                <c:pt idx="39239">
                  <c:v>99.184895833333329</c:v>
                </c:pt>
                <c:pt idx="39240">
                  <c:v>99.1875</c:v>
                </c:pt>
                <c:pt idx="39241">
                  <c:v>99.190104166666671</c:v>
                </c:pt>
                <c:pt idx="39242">
                  <c:v>99.192708333333329</c:v>
                </c:pt>
                <c:pt idx="39243">
                  <c:v>99.1953125</c:v>
                </c:pt>
                <c:pt idx="39244">
                  <c:v>99.197916666666671</c:v>
                </c:pt>
                <c:pt idx="39245">
                  <c:v>99.200520833333329</c:v>
                </c:pt>
                <c:pt idx="39246">
                  <c:v>99.203125</c:v>
                </c:pt>
                <c:pt idx="39247">
                  <c:v>99.205729166666671</c:v>
                </c:pt>
                <c:pt idx="39248">
                  <c:v>99.208333333333329</c:v>
                </c:pt>
                <c:pt idx="39249">
                  <c:v>99.2109375</c:v>
                </c:pt>
                <c:pt idx="39250">
                  <c:v>99.213541666666671</c:v>
                </c:pt>
                <c:pt idx="39251">
                  <c:v>99.216145833333329</c:v>
                </c:pt>
                <c:pt idx="39252">
                  <c:v>99.21875</c:v>
                </c:pt>
                <c:pt idx="39253">
                  <c:v>99.221354166666671</c:v>
                </c:pt>
                <c:pt idx="39254">
                  <c:v>99.223958333333329</c:v>
                </c:pt>
                <c:pt idx="39255">
                  <c:v>99.2265625</c:v>
                </c:pt>
                <c:pt idx="39256">
                  <c:v>99.229166666666671</c:v>
                </c:pt>
                <c:pt idx="39257">
                  <c:v>99.231770833333329</c:v>
                </c:pt>
                <c:pt idx="39258">
                  <c:v>99.234375</c:v>
                </c:pt>
                <c:pt idx="39259">
                  <c:v>99.236979166666671</c:v>
                </c:pt>
                <c:pt idx="39260">
                  <c:v>99.239583333333329</c:v>
                </c:pt>
                <c:pt idx="39261">
                  <c:v>99.2421875</c:v>
                </c:pt>
                <c:pt idx="39262">
                  <c:v>99.244791666666671</c:v>
                </c:pt>
                <c:pt idx="39263">
                  <c:v>99.247395833333329</c:v>
                </c:pt>
                <c:pt idx="39264">
                  <c:v>99.25</c:v>
                </c:pt>
                <c:pt idx="39265">
                  <c:v>99.252604166666671</c:v>
                </c:pt>
                <c:pt idx="39266">
                  <c:v>99.255208333333329</c:v>
                </c:pt>
                <c:pt idx="39267">
                  <c:v>99.2578125</c:v>
                </c:pt>
                <c:pt idx="39268">
                  <c:v>99.260416666666671</c:v>
                </c:pt>
                <c:pt idx="39269">
                  <c:v>99.263020833333329</c:v>
                </c:pt>
                <c:pt idx="39270">
                  <c:v>99.265625</c:v>
                </c:pt>
                <c:pt idx="39271">
                  <c:v>99.268229166666671</c:v>
                </c:pt>
                <c:pt idx="39272">
                  <c:v>99.270833333333329</c:v>
                </c:pt>
                <c:pt idx="39273">
                  <c:v>99.2734375</c:v>
                </c:pt>
                <c:pt idx="39274">
                  <c:v>99.276041666666671</c:v>
                </c:pt>
                <c:pt idx="39275">
                  <c:v>99.278645833333329</c:v>
                </c:pt>
                <c:pt idx="39276">
                  <c:v>99.28125</c:v>
                </c:pt>
                <c:pt idx="39277">
                  <c:v>99.283854166666671</c:v>
                </c:pt>
                <c:pt idx="39278">
                  <c:v>99.286458333333329</c:v>
                </c:pt>
                <c:pt idx="39279">
                  <c:v>99.2890625</c:v>
                </c:pt>
                <c:pt idx="39280">
                  <c:v>99.291666666666671</c:v>
                </c:pt>
                <c:pt idx="39281">
                  <c:v>99.294270833333329</c:v>
                </c:pt>
                <c:pt idx="39282">
                  <c:v>99.296875</c:v>
                </c:pt>
                <c:pt idx="39283">
                  <c:v>99.299479166666671</c:v>
                </c:pt>
                <c:pt idx="39284">
                  <c:v>99.302083333333329</c:v>
                </c:pt>
                <c:pt idx="39285">
                  <c:v>99.3046875</c:v>
                </c:pt>
                <c:pt idx="39286">
                  <c:v>99.307291666666671</c:v>
                </c:pt>
                <c:pt idx="39287">
                  <c:v>99.309895833333329</c:v>
                </c:pt>
                <c:pt idx="39288">
                  <c:v>99.3125</c:v>
                </c:pt>
                <c:pt idx="39289">
                  <c:v>99.315104166666671</c:v>
                </c:pt>
                <c:pt idx="39290">
                  <c:v>99.317708333333329</c:v>
                </c:pt>
                <c:pt idx="39291">
                  <c:v>99.3203125</c:v>
                </c:pt>
                <c:pt idx="39292">
                  <c:v>99.322916666666671</c:v>
                </c:pt>
                <c:pt idx="39293">
                  <c:v>99.325520833333329</c:v>
                </c:pt>
                <c:pt idx="39294">
                  <c:v>99.328125</c:v>
                </c:pt>
                <c:pt idx="39295">
                  <c:v>99.330729166666671</c:v>
                </c:pt>
                <c:pt idx="39296">
                  <c:v>99.333333333333329</c:v>
                </c:pt>
                <c:pt idx="39297">
                  <c:v>99.3359375</c:v>
                </c:pt>
                <c:pt idx="39298">
                  <c:v>99.338541666666671</c:v>
                </c:pt>
                <c:pt idx="39299">
                  <c:v>99.341145833333329</c:v>
                </c:pt>
                <c:pt idx="39300">
                  <c:v>99.34375</c:v>
                </c:pt>
                <c:pt idx="39301">
                  <c:v>99.346354166666671</c:v>
                </c:pt>
                <c:pt idx="39302">
                  <c:v>99.348958333333329</c:v>
                </c:pt>
                <c:pt idx="39303">
                  <c:v>99.3515625</c:v>
                </c:pt>
                <c:pt idx="39304">
                  <c:v>99.354166666666671</c:v>
                </c:pt>
                <c:pt idx="39305">
                  <c:v>99.356770833333329</c:v>
                </c:pt>
                <c:pt idx="39306">
                  <c:v>99.359375</c:v>
                </c:pt>
                <c:pt idx="39307">
                  <c:v>99.361979166666671</c:v>
                </c:pt>
                <c:pt idx="39308">
                  <c:v>99.364583333333329</c:v>
                </c:pt>
                <c:pt idx="39309">
                  <c:v>99.3671875</c:v>
                </c:pt>
                <c:pt idx="39310">
                  <c:v>99.369791666666671</c:v>
                </c:pt>
                <c:pt idx="39311">
                  <c:v>99.372395833333329</c:v>
                </c:pt>
                <c:pt idx="39312">
                  <c:v>99.375</c:v>
                </c:pt>
                <c:pt idx="39313">
                  <c:v>99.377604166666671</c:v>
                </c:pt>
                <c:pt idx="39314">
                  <c:v>99.380208333333329</c:v>
                </c:pt>
                <c:pt idx="39315">
                  <c:v>99.3828125</c:v>
                </c:pt>
                <c:pt idx="39316">
                  <c:v>99.385416666666671</c:v>
                </c:pt>
                <c:pt idx="39317">
                  <c:v>99.388020833333329</c:v>
                </c:pt>
                <c:pt idx="39318">
                  <c:v>99.390625</c:v>
                </c:pt>
                <c:pt idx="39319">
                  <c:v>99.393229166666671</c:v>
                </c:pt>
                <c:pt idx="39320">
                  <c:v>99.395833333333329</c:v>
                </c:pt>
                <c:pt idx="39321">
                  <c:v>99.3984375</c:v>
                </c:pt>
                <c:pt idx="39322">
                  <c:v>99.401041666666671</c:v>
                </c:pt>
                <c:pt idx="39323">
                  <c:v>99.403645833333329</c:v>
                </c:pt>
                <c:pt idx="39324">
                  <c:v>99.40625</c:v>
                </c:pt>
                <c:pt idx="39325">
                  <c:v>99.408854166666671</c:v>
                </c:pt>
                <c:pt idx="39326">
                  <c:v>99.411458333333329</c:v>
                </c:pt>
                <c:pt idx="39327">
                  <c:v>99.4140625</c:v>
                </c:pt>
                <c:pt idx="39328">
                  <c:v>99.416666666666671</c:v>
                </c:pt>
                <c:pt idx="39329">
                  <c:v>99.419270833333329</c:v>
                </c:pt>
                <c:pt idx="39330">
                  <c:v>99.421875</c:v>
                </c:pt>
                <c:pt idx="39331">
                  <c:v>99.424479166666671</c:v>
                </c:pt>
                <c:pt idx="39332">
                  <c:v>99.427083333333329</c:v>
                </c:pt>
                <c:pt idx="39333">
                  <c:v>99.4296875</c:v>
                </c:pt>
                <c:pt idx="39334">
                  <c:v>99.432291666666671</c:v>
                </c:pt>
                <c:pt idx="39335">
                  <c:v>99.434895833333329</c:v>
                </c:pt>
                <c:pt idx="39336">
                  <c:v>99.4375</c:v>
                </c:pt>
                <c:pt idx="39337">
                  <c:v>99.440104166666671</c:v>
                </c:pt>
                <c:pt idx="39338">
                  <c:v>99.442708333333329</c:v>
                </c:pt>
                <c:pt idx="39339">
                  <c:v>99.4453125</c:v>
                </c:pt>
                <c:pt idx="39340">
                  <c:v>99.447916666666671</c:v>
                </c:pt>
                <c:pt idx="39341">
                  <c:v>99.450520833333329</c:v>
                </c:pt>
                <c:pt idx="39342">
                  <c:v>99.453125</c:v>
                </c:pt>
                <c:pt idx="39343">
                  <c:v>99.455729166666671</c:v>
                </c:pt>
                <c:pt idx="39344">
                  <c:v>99.458333333333329</c:v>
                </c:pt>
                <c:pt idx="39345">
                  <c:v>99.4609375</c:v>
                </c:pt>
                <c:pt idx="39346">
                  <c:v>99.463541666666671</c:v>
                </c:pt>
                <c:pt idx="39347">
                  <c:v>99.466145833333329</c:v>
                </c:pt>
                <c:pt idx="39348">
                  <c:v>99.46875</c:v>
                </c:pt>
                <c:pt idx="39349">
                  <c:v>99.471354166666671</c:v>
                </c:pt>
                <c:pt idx="39350">
                  <c:v>99.473958333333329</c:v>
                </c:pt>
                <c:pt idx="39351">
                  <c:v>99.4765625</c:v>
                </c:pt>
                <c:pt idx="39352">
                  <c:v>99.479166666666671</c:v>
                </c:pt>
                <c:pt idx="39353">
                  <c:v>99.481770833333329</c:v>
                </c:pt>
                <c:pt idx="39354">
                  <c:v>99.484375</c:v>
                </c:pt>
                <c:pt idx="39355">
                  <c:v>99.486979166666671</c:v>
                </c:pt>
                <c:pt idx="39356">
                  <c:v>99.489583333333329</c:v>
                </c:pt>
                <c:pt idx="39357">
                  <c:v>99.4921875</c:v>
                </c:pt>
                <c:pt idx="39358">
                  <c:v>99.494791666666671</c:v>
                </c:pt>
                <c:pt idx="39359">
                  <c:v>99.497395833333329</c:v>
                </c:pt>
                <c:pt idx="39360">
                  <c:v>99.5</c:v>
                </c:pt>
                <c:pt idx="39361">
                  <c:v>99.502604166666671</c:v>
                </c:pt>
                <c:pt idx="39362">
                  <c:v>99.505208333333329</c:v>
                </c:pt>
                <c:pt idx="39363">
                  <c:v>99.5078125</c:v>
                </c:pt>
                <c:pt idx="39364">
                  <c:v>99.510416666666671</c:v>
                </c:pt>
                <c:pt idx="39365">
                  <c:v>99.513020833333329</c:v>
                </c:pt>
                <c:pt idx="39366">
                  <c:v>99.515625</c:v>
                </c:pt>
                <c:pt idx="39367">
                  <c:v>99.518229166666671</c:v>
                </c:pt>
                <c:pt idx="39368">
                  <c:v>99.520833333333329</c:v>
                </c:pt>
                <c:pt idx="39369">
                  <c:v>99.5234375</c:v>
                </c:pt>
                <c:pt idx="39370">
                  <c:v>99.526041666666671</c:v>
                </c:pt>
                <c:pt idx="39371">
                  <c:v>99.528645833333329</c:v>
                </c:pt>
                <c:pt idx="39372">
                  <c:v>99.53125</c:v>
                </c:pt>
                <c:pt idx="39373">
                  <c:v>99.533854166666671</c:v>
                </c:pt>
                <c:pt idx="39374">
                  <c:v>99.536458333333329</c:v>
                </c:pt>
                <c:pt idx="39375">
                  <c:v>99.5390625</c:v>
                </c:pt>
                <c:pt idx="39376">
                  <c:v>99.541666666666671</c:v>
                </c:pt>
                <c:pt idx="39377">
                  <c:v>99.544270833333329</c:v>
                </c:pt>
                <c:pt idx="39378">
                  <c:v>99.546875</c:v>
                </c:pt>
                <c:pt idx="39379">
                  <c:v>99.549479166666671</c:v>
                </c:pt>
                <c:pt idx="39380">
                  <c:v>99.552083333333329</c:v>
                </c:pt>
                <c:pt idx="39381">
                  <c:v>99.5546875</c:v>
                </c:pt>
                <c:pt idx="39382">
                  <c:v>99.557291666666671</c:v>
                </c:pt>
                <c:pt idx="39383">
                  <c:v>99.559895833333329</c:v>
                </c:pt>
                <c:pt idx="39384">
                  <c:v>99.5625</c:v>
                </c:pt>
                <c:pt idx="39385">
                  <c:v>99.565104166666671</c:v>
                </c:pt>
                <c:pt idx="39386">
                  <c:v>99.567708333333329</c:v>
                </c:pt>
                <c:pt idx="39387">
                  <c:v>99.5703125</c:v>
                </c:pt>
                <c:pt idx="39388">
                  <c:v>99.572916666666671</c:v>
                </c:pt>
                <c:pt idx="39389">
                  <c:v>99.575520833333329</c:v>
                </c:pt>
                <c:pt idx="39390">
                  <c:v>99.578125</c:v>
                </c:pt>
                <c:pt idx="39391">
                  <c:v>99.580729166666671</c:v>
                </c:pt>
                <c:pt idx="39392">
                  <c:v>99.583333333333329</c:v>
                </c:pt>
                <c:pt idx="39393">
                  <c:v>99.5859375</c:v>
                </c:pt>
                <c:pt idx="39394">
                  <c:v>99.588541666666671</c:v>
                </c:pt>
                <c:pt idx="39395">
                  <c:v>99.591145833333329</c:v>
                </c:pt>
                <c:pt idx="39396">
                  <c:v>99.59375</c:v>
                </c:pt>
                <c:pt idx="39397">
                  <c:v>99.596354166666671</c:v>
                </c:pt>
                <c:pt idx="39398">
                  <c:v>99.598958333333329</c:v>
                </c:pt>
                <c:pt idx="39399">
                  <c:v>99.6015625</c:v>
                </c:pt>
                <c:pt idx="39400">
                  <c:v>99.604166666666671</c:v>
                </c:pt>
                <c:pt idx="39401">
                  <c:v>99.606770833333329</c:v>
                </c:pt>
                <c:pt idx="39402">
                  <c:v>99.609375</c:v>
                </c:pt>
                <c:pt idx="39403">
                  <c:v>99.611979166666671</c:v>
                </c:pt>
                <c:pt idx="39404">
                  <c:v>99.614583333333329</c:v>
                </c:pt>
                <c:pt idx="39405">
                  <c:v>99.6171875</c:v>
                </c:pt>
                <c:pt idx="39406">
                  <c:v>99.619791666666671</c:v>
                </c:pt>
                <c:pt idx="39407">
                  <c:v>99.622395833333329</c:v>
                </c:pt>
                <c:pt idx="39408">
                  <c:v>99.625</c:v>
                </c:pt>
                <c:pt idx="39409">
                  <c:v>99.627604166666671</c:v>
                </c:pt>
                <c:pt idx="39410">
                  <c:v>99.630208333333329</c:v>
                </c:pt>
                <c:pt idx="39411">
                  <c:v>99.6328125</c:v>
                </c:pt>
                <c:pt idx="39412">
                  <c:v>99.635416666666671</c:v>
                </c:pt>
                <c:pt idx="39413">
                  <c:v>99.638020833333329</c:v>
                </c:pt>
                <c:pt idx="39414">
                  <c:v>99.640625</c:v>
                </c:pt>
                <c:pt idx="39415">
                  <c:v>99.643229166666671</c:v>
                </c:pt>
                <c:pt idx="39416">
                  <c:v>99.645833333333329</c:v>
                </c:pt>
                <c:pt idx="39417">
                  <c:v>99.6484375</c:v>
                </c:pt>
                <c:pt idx="39418">
                  <c:v>99.651041666666671</c:v>
                </c:pt>
                <c:pt idx="39419">
                  <c:v>99.653645833333329</c:v>
                </c:pt>
                <c:pt idx="39420">
                  <c:v>99.65625</c:v>
                </c:pt>
                <c:pt idx="39421">
                  <c:v>99.658854166666671</c:v>
                </c:pt>
                <c:pt idx="39422">
                  <c:v>99.661458333333329</c:v>
                </c:pt>
                <c:pt idx="39423">
                  <c:v>99.6640625</c:v>
                </c:pt>
                <c:pt idx="39424">
                  <c:v>99.666666666666671</c:v>
                </c:pt>
                <c:pt idx="39425">
                  <c:v>99.669270833333329</c:v>
                </c:pt>
                <c:pt idx="39426">
                  <c:v>99.671875</c:v>
                </c:pt>
                <c:pt idx="39427">
                  <c:v>99.674479166666671</c:v>
                </c:pt>
                <c:pt idx="39428">
                  <c:v>99.677083333333329</c:v>
                </c:pt>
                <c:pt idx="39429">
                  <c:v>99.6796875</c:v>
                </c:pt>
                <c:pt idx="39430">
                  <c:v>99.682291666666671</c:v>
                </c:pt>
                <c:pt idx="39431">
                  <c:v>99.684895833333329</c:v>
                </c:pt>
                <c:pt idx="39432">
                  <c:v>99.6875</c:v>
                </c:pt>
                <c:pt idx="39433">
                  <c:v>99.690104166666671</c:v>
                </c:pt>
                <c:pt idx="39434">
                  <c:v>99.692708333333329</c:v>
                </c:pt>
                <c:pt idx="39435">
                  <c:v>99.6953125</c:v>
                </c:pt>
                <c:pt idx="39436">
                  <c:v>99.697916666666671</c:v>
                </c:pt>
                <c:pt idx="39437">
                  <c:v>99.700520833333329</c:v>
                </c:pt>
                <c:pt idx="39438">
                  <c:v>99.703125</c:v>
                </c:pt>
                <c:pt idx="39439">
                  <c:v>99.705729166666671</c:v>
                </c:pt>
                <c:pt idx="39440">
                  <c:v>99.708333333333329</c:v>
                </c:pt>
                <c:pt idx="39441">
                  <c:v>99.7109375</c:v>
                </c:pt>
                <c:pt idx="39442">
                  <c:v>99.713541666666671</c:v>
                </c:pt>
                <c:pt idx="39443">
                  <c:v>99.716145833333329</c:v>
                </c:pt>
                <c:pt idx="39444">
                  <c:v>99.71875</c:v>
                </c:pt>
                <c:pt idx="39445">
                  <c:v>99.721354166666671</c:v>
                </c:pt>
                <c:pt idx="39446">
                  <c:v>99.723958333333329</c:v>
                </c:pt>
                <c:pt idx="39447">
                  <c:v>99.7265625</c:v>
                </c:pt>
                <c:pt idx="39448">
                  <c:v>99.729166666666671</c:v>
                </c:pt>
                <c:pt idx="39449">
                  <c:v>99.731770833333329</c:v>
                </c:pt>
                <c:pt idx="39450">
                  <c:v>99.734375</c:v>
                </c:pt>
                <c:pt idx="39451">
                  <c:v>99.736979166666671</c:v>
                </c:pt>
                <c:pt idx="39452">
                  <c:v>99.739583333333329</c:v>
                </c:pt>
                <c:pt idx="39453">
                  <c:v>99.7421875</c:v>
                </c:pt>
                <c:pt idx="39454">
                  <c:v>99.744791666666671</c:v>
                </c:pt>
                <c:pt idx="39455">
                  <c:v>99.747395833333329</c:v>
                </c:pt>
                <c:pt idx="39456">
                  <c:v>99.75</c:v>
                </c:pt>
                <c:pt idx="39457">
                  <c:v>99.752604166666671</c:v>
                </c:pt>
                <c:pt idx="39458">
                  <c:v>99.755208333333329</c:v>
                </c:pt>
                <c:pt idx="39459">
                  <c:v>99.7578125</c:v>
                </c:pt>
                <c:pt idx="39460">
                  <c:v>99.760416666666671</c:v>
                </c:pt>
                <c:pt idx="39461">
                  <c:v>99.763020833333329</c:v>
                </c:pt>
                <c:pt idx="39462">
                  <c:v>99.765625</c:v>
                </c:pt>
                <c:pt idx="39463">
                  <c:v>99.768229166666671</c:v>
                </c:pt>
                <c:pt idx="39464">
                  <c:v>99.770833333333329</c:v>
                </c:pt>
                <c:pt idx="39465">
                  <c:v>99.7734375</c:v>
                </c:pt>
                <c:pt idx="39466">
                  <c:v>99.776041666666671</c:v>
                </c:pt>
                <c:pt idx="39467">
                  <c:v>99.778645833333329</c:v>
                </c:pt>
                <c:pt idx="39468">
                  <c:v>99.78125</c:v>
                </c:pt>
                <c:pt idx="39469">
                  <c:v>99.783854166666671</c:v>
                </c:pt>
                <c:pt idx="39470">
                  <c:v>99.786458333333329</c:v>
                </c:pt>
                <c:pt idx="39471">
                  <c:v>99.7890625</c:v>
                </c:pt>
                <c:pt idx="39472">
                  <c:v>99.791666666666671</c:v>
                </c:pt>
                <c:pt idx="39473">
                  <c:v>99.794270833333329</c:v>
                </c:pt>
                <c:pt idx="39474">
                  <c:v>99.796875</c:v>
                </c:pt>
                <c:pt idx="39475">
                  <c:v>99.799479166666671</c:v>
                </c:pt>
                <c:pt idx="39476">
                  <c:v>99.802083333333329</c:v>
                </c:pt>
                <c:pt idx="39477">
                  <c:v>99.8046875</c:v>
                </c:pt>
                <c:pt idx="39478">
                  <c:v>99.807291666666671</c:v>
                </c:pt>
                <c:pt idx="39479">
                  <c:v>99.809895833333329</c:v>
                </c:pt>
                <c:pt idx="39480">
                  <c:v>99.8125</c:v>
                </c:pt>
                <c:pt idx="39481">
                  <c:v>99.815104166666671</c:v>
                </c:pt>
                <c:pt idx="39482">
                  <c:v>99.817708333333329</c:v>
                </c:pt>
                <c:pt idx="39483">
                  <c:v>99.8203125</c:v>
                </c:pt>
                <c:pt idx="39484">
                  <c:v>99.822916666666671</c:v>
                </c:pt>
                <c:pt idx="39485">
                  <c:v>99.825520833333329</c:v>
                </c:pt>
                <c:pt idx="39486">
                  <c:v>99.828125</c:v>
                </c:pt>
                <c:pt idx="39487">
                  <c:v>99.830729166666671</c:v>
                </c:pt>
                <c:pt idx="39488">
                  <c:v>99.833333333333329</c:v>
                </c:pt>
                <c:pt idx="39489">
                  <c:v>99.8359375</c:v>
                </c:pt>
                <c:pt idx="39490">
                  <c:v>99.838541666666671</c:v>
                </c:pt>
                <c:pt idx="39491">
                  <c:v>99.841145833333329</c:v>
                </c:pt>
                <c:pt idx="39492">
                  <c:v>99.84375</c:v>
                </c:pt>
                <c:pt idx="39493">
                  <c:v>99.846354166666671</c:v>
                </c:pt>
                <c:pt idx="39494">
                  <c:v>99.848958333333329</c:v>
                </c:pt>
                <c:pt idx="39495">
                  <c:v>99.8515625</c:v>
                </c:pt>
                <c:pt idx="39496">
                  <c:v>99.854166666666671</c:v>
                </c:pt>
                <c:pt idx="39497">
                  <c:v>99.856770833333329</c:v>
                </c:pt>
                <c:pt idx="39498">
                  <c:v>99.859375</c:v>
                </c:pt>
                <c:pt idx="39499">
                  <c:v>99.861979166666671</c:v>
                </c:pt>
                <c:pt idx="39500">
                  <c:v>99.864583333333329</c:v>
                </c:pt>
                <c:pt idx="39501">
                  <c:v>99.8671875</c:v>
                </c:pt>
                <c:pt idx="39502">
                  <c:v>99.869791666666671</c:v>
                </c:pt>
                <c:pt idx="39503">
                  <c:v>99.872395833333329</c:v>
                </c:pt>
                <c:pt idx="39504">
                  <c:v>99.875</c:v>
                </c:pt>
                <c:pt idx="39505">
                  <c:v>99.877604166666671</c:v>
                </c:pt>
                <c:pt idx="39506">
                  <c:v>99.880208333333329</c:v>
                </c:pt>
                <c:pt idx="39507">
                  <c:v>99.8828125</c:v>
                </c:pt>
                <c:pt idx="39508">
                  <c:v>99.885416666666671</c:v>
                </c:pt>
                <c:pt idx="39509">
                  <c:v>99.888020833333329</c:v>
                </c:pt>
                <c:pt idx="39510">
                  <c:v>99.890625</c:v>
                </c:pt>
                <c:pt idx="39511">
                  <c:v>99.893229166666671</c:v>
                </c:pt>
                <c:pt idx="39512">
                  <c:v>99.895833333333329</c:v>
                </c:pt>
                <c:pt idx="39513">
                  <c:v>99.8984375</c:v>
                </c:pt>
                <c:pt idx="39514">
                  <c:v>99.901041666666671</c:v>
                </c:pt>
                <c:pt idx="39515">
                  <c:v>99.903645833333329</c:v>
                </c:pt>
                <c:pt idx="39516">
                  <c:v>99.90625</c:v>
                </c:pt>
                <c:pt idx="39517">
                  <c:v>99.908854166666671</c:v>
                </c:pt>
                <c:pt idx="39518">
                  <c:v>99.911458333333329</c:v>
                </c:pt>
                <c:pt idx="39519">
                  <c:v>99.9140625</c:v>
                </c:pt>
                <c:pt idx="39520">
                  <c:v>99.916666666666671</c:v>
                </c:pt>
                <c:pt idx="39521">
                  <c:v>99.919270833333329</c:v>
                </c:pt>
                <c:pt idx="39522">
                  <c:v>99.921875</c:v>
                </c:pt>
                <c:pt idx="39523">
                  <c:v>99.924479166666671</c:v>
                </c:pt>
                <c:pt idx="39524">
                  <c:v>99.927083333333329</c:v>
                </c:pt>
                <c:pt idx="39525">
                  <c:v>99.9296875</c:v>
                </c:pt>
                <c:pt idx="39526">
                  <c:v>99.932291666666671</c:v>
                </c:pt>
                <c:pt idx="39527">
                  <c:v>99.934895833333329</c:v>
                </c:pt>
                <c:pt idx="39528">
                  <c:v>99.9375</c:v>
                </c:pt>
                <c:pt idx="39529">
                  <c:v>99.940104166666671</c:v>
                </c:pt>
                <c:pt idx="39530">
                  <c:v>99.942708333333329</c:v>
                </c:pt>
                <c:pt idx="39531">
                  <c:v>99.9453125</c:v>
                </c:pt>
                <c:pt idx="39532">
                  <c:v>99.947916666666671</c:v>
                </c:pt>
                <c:pt idx="39533">
                  <c:v>99.950520833333329</c:v>
                </c:pt>
                <c:pt idx="39534">
                  <c:v>99.953125</c:v>
                </c:pt>
                <c:pt idx="39535">
                  <c:v>99.955729166666671</c:v>
                </c:pt>
                <c:pt idx="39536">
                  <c:v>99.958333333333329</c:v>
                </c:pt>
                <c:pt idx="39537">
                  <c:v>99.9609375</c:v>
                </c:pt>
                <c:pt idx="39538">
                  <c:v>99.963541666666671</c:v>
                </c:pt>
                <c:pt idx="39539">
                  <c:v>99.966145833333329</c:v>
                </c:pt>
                <c:pt idx="39540">
                  <c:v>99.96875</c:v>
                </c:pt>
                <c:pt idx="39541">
                  <c:v>99.971354166666671</c:v>
                </c:pt>
                <c:pt idx="39542">
                  <c:v>99.973958333333329</c:v>
                </c:pt>
                <c:pt idx="39543">
                  <c:v>99.9765625</c:v>
                </c:pt>
                <c:pt idx="39544">
                  <c:v>99.979166666666671</c:v>
                </c:pt>
                <c:pt idx="39545">
                  <c:v>99.981770833333329</c:v>
                </c:pt>
                <c:pt idx="39546">
                  <c:v>99.984375</c:v>
                </c:pt>
                <c:pt idx="39547">
                  <c:v>99.986979166666671</c:v>
                </c:pt>
                <c:pt idx="39548">
                  <c:v>99.989583333333329</c:v>
                </c:pt>
                <c:pt idx="39549">
                  <c:v>99.9921875</c:v>
                </c:pt>
                <c:pt idx="39550">
                  <c:v>99.994791666666671</c:v>
                </c:pt>
                <c:pt idx="39551">
                  <c:v>99.997395833333329</c:v>
                </c:pt>
                <c:pt idx="39552">
                  <c:v>100</c:v>
                </c:pt>
                <c:pt idx="39553">
                  <c:v>100.00260416666667</c:v>
                </c:pt>
                <c:pt idx="39554">
                  <c:v>100.00520833333333</c:v>
                </c:pt>
                <c:pt idx="39555">
                  <c:v>100.0078125</c:v>
                </c:pt>
                <c:pt idx="39556">
                  <c:v>100.01041666666667</c:v>
                </c:pt>
                <c:pt idx="39557">
                  <c:v>100.01302083333333</c:v>
                </c:pt>
                <c:pt idx="39558">
                  <c:v>100.015625</c:v>
                </c:pt>
                <c:pt idx="39559">
                  <c:v>100.01822916666667</c:v>
                </c:pt>
                <c:pt idx="39560">
                  <c:v>100.02083333333333</c:v>
                </c:pt>
                <c:pt idx="39561">
                  <c:v>100.0234375</c:v>
                </c:pt>
                <c:pt idx="39562">
                  <c:v>100.02604166666667</c:v>
                </c:pt>
                <c:pt idx="39563">
                  <c:v>100.02864583333333</c:v>
                </c:pt>
                <c:pt idx="39564">
                  <c:v>100.03125</c:v>
                </c:pt>
                <c:pt idx="39565">
                  <c:v>100.03385416666667</c:v>
                </c:pt>
                <c:pt idx="39566">
                  <c:v>100.03645833333333</c:v>
                </c:pt>
                <c:pt idx="39567">
                  <c:v>100.0390625</c:v>
                </c:pt>
                <c:pt idx="39568">
                  <c:v>100.04166666666667</c:v>
                </c:pt>
                <c:pt idx="39569">
                  <c:v>100.04427083333333</c:v>
                </c:pt>
                <c:pt idx="39570">
                  <c:v>100.046875</c:v>
                </c:pt>
                <c:pt idx="39571">
                  <c:v>100.04947916666667</c:v>
                </c:pt>
                <c:pt idx="39572">
                  <c:v>100.05208333333333</c:v>
                </c:pt>
                <c:pt idx="39573">
                  <c:v>100.0546875</c:v>
                </c:pt>
                <c:pt idx="39574">
                  <c:v>100.05729166666667</c:v>
                </c:pt>
                <c:pt idx="39575">
                  <c:v>100.05989583333333</c:v>
                </c:pt>
                <c:pt idx="39576">
                  <c:v>100.0625</c:v>
                </c:pt>
                <c:pt idx="39577">
                  <c:v>100.06510416666667</c:v>
                </c:pt>
                <c:pt idx="39578">
                  <c:v>100.06770833333333</c:v>
                </c:pt>
                <c:pt idx="39579">
                  <c:v>100.0703125</c:v>
                </c:pt>
                <c:pt idx="39580">
                  <c:v>100.07291666666667</c:v>
                </c:pt>
                <c:pt idx="39581">
                  <c:v>100.07552083333333</c:v>
                </c:pt>
                <c:pt idx="39582">
                  <c:v>100.078125</c:v>
                </c:pt>
                <c:pt idx="39583">
                  <c:v>100.08072916666667</c:v>
                </c:pt>
                <c:pt idx="39584">
                  <c:v>100.08333333333333</c:v>
                </c:pt>
                <c:pt idx="39585">
                  <c:v>100.0859375</c:v>
                </c:pt>
                <c:pt idx="39586">
                  <c:v>100.08854166666667</c:v>
                </c:pt>
                <c:pt idx="39587">
                  <c:v>100.09114583333333</c:v>
                </c:pt>
                <c:pt idx="39588">
                  <c:v>100.09375</c:v>
                </c:pt>
                <c:pt idx="39589">
                  <c:v>100.09635416666667</c:v>
                </c:pt>
                <c:pt idx="39590">
                  <c:v>100.09895833333333</c:v>
                </c:pt>
                <c:pt idx="39591">
                  <c:v>100.1015625</c:v>
                </c:pt>
                <c:pt idx="39592">
                  <c:v>100.10416666666667</c:v>
                </c:pt>
                <c:pt idx="39593">
                  <c:v>100.10677083333333</c:v>
                </c:pt>
                <c:pt idx="39594">
                  <c:v>100.109375</c:v>
                </c:pt>
                <c:pt idx="39595">
                  <c:v>100.11197916666667</c:v>
                </c:pt>
                <c:pt idx="39596">
                  <c:v>100.11458333333333</c:v>
                </c:pt>
                <c:pt idx="39597">
                  <c:v>100.1171875</c:v>
                </c:pt>
                <c:pt idx="39598">
                  <c:v>100.11979166666667</c:v>
                </c:pt>
                <c:pt idx="39599">
                  <c:v>100.12239583333333</c:v>
                </c:pt>
                <c:pt idx="39600">
                  <c:v>100.125</c:v>
                </c:pt>
                <c:pt idx="39601">
                  <c:v>100.12760416666667</c:v>
                </c:pt>
                <c:pt idx="39602">
                  <c:v>100.13020833333333</c:v>
                </c:pt>
                <c:pt idx="39603">
                  <c:v>100.1328125</c:v>
                </c:pt>
                <c:pt idx="39604">
                  <c:v>100.13541666666667</c:v>
                </c:pt>
                <c:pt idx="39605">
                  <c:v>100.13802083333333</c:v>
                </c:pt>
                <c:pt idx="39606">
                  <c:v>100.140625</c:v>
                </c:pt>
                <c:pt idx="39607">
                  <c:v>100.14322916666667</c:v>
                </c:pt>
                <c:pt idx="39608">
                  <c:v>100.14583333333333</c:v>
                </c:pt>
                <c:pt idx="39609">
                  <c:v>100.1484375</c:v>
                </c:pt>
                <c:pt idx="39610">
                  <c:v>100.15104166666667</c:v>
                </c:pt>
                <c:pt idx="39611">
                  <c:v>100.15364583333333</c:v>
                </c:pt>
                <c:pt idx="39612">
                  <c:v>100.15625</c:v>
                </c:pt>
                <c:pt idx="39613">
                  <c:v>100.15885416666667</c:v>
                </c:pt>
                <c:pt idx="39614">
                  <c:v>100.16145833333333</c:v>
                </c:pt>
                <c:pt idx="39615">
                  <c:v>100.1640625</c:v>
                </c:pt>
                <c:pt idx="39616">
                  <c:v>100.16666666666667</c:v>
                </c:pt>
                <c:pt idx="39617">
                  <c:v>100.16927083333333</c:v>
                </c:pt>
                <c:pt idx="39618">
                  <c:v>100.171875</c:v>
                </c:pt>
                <c:pt idx="39619">
                  <c:v>100.17447916666667</c:v>
                </c:pt>
                <c:pt idx="39620">
                  <c:v>100.17708333333333</c:v>
                </c:pt>
                <c:pt idx="39621">
                  <c:v>100.1796875</c:v>
                </c:pt>
                <c:pt idx="39622">
                  <c:v>100.18229166666667</c:v>
                </c:pt>
                <c:pt idx="39623">
                  <c:v>100.18489583333333</c:v>
                </c:pt>
                <c:pt idx="39624">
                  <c:v>100.1875</c:v>
                </c:pt>
                <c:pt idx="39625">
                  <c:v>100.19010416666667</c:v>
                </c:pt>
                <c:pt idx="39626">
                  <c:v>100.19270833333333</c:v>
                </c:pt>
                <c:pt idx="39627">
                  <c:v>100.1953125</c:v>
                </c:pt>
                <c:pt idx="39628">
                  <c:v>100.19791666666667</c:v>
                </c:pt>
                <c:pt idx="39629">
                  <c:v>100.20052083333333</c:v>
                </c:pt>
                <c:pt idx="39630">
                  <c:v>100.203125</c:v>
                </c:pt>
                <c:pt idx="39631">
                  <c:v>100.20572916666667</c:v>
                </c:pt>
                <c:pt idx="39632">
                  <c:v>100.20833333333333</c:v>
                </c:pt>
                <c:pt idx="39633">
                  <c:v>100.2109375</c:v>
                </c:pt>
                <c:pt idx="39634">
                  <c:v>100.21354166666667</c:v>
                </c:pt>
                <c:pt idx="39635">
                  <c:v>100.21614583333333</c:v>
                </c:pt>
                <c:pt idx="39636">
                  <c:v>100.21875</c:v>
                </c:pt>
                <c:pt idx="39637">
                  <c:v>100.22135416666667</c:v>
                </c:pt>
                <c:pt idx="39638">
                  <c:v>100.22395833333333</c:v>
                </c:pt>
                <c:pt idx="39639">
                  <c:v>100.2265625</c:v>
                </c:pt>
                <c:pt idx="39640">
                  <c:v>100.22916666666667</c:v>
                </c:pt>
                <c:pt idx="39641">
                  <c:v>100.23177083333333</c:v>
                </c:pt>
                <c:pt idx="39642">
                  <c:v>100.234375</c:v>
                </c:pt>
                <c:pt idx="39643">
                  <c:v>100.23697916666667</c:v>
                </c:pt>
                <c:pt idx="39644">
                  <c:v>100.23958333333333</c:v>
                </c:pt>
                <c:pt idx="39645">
                  <c:v>100.2421875</c:v>
                </c:pt>
                <c:pt idx="39646">
                  <c:v>100.24479166666667</c:v>
                </c:pt>
                <c:pt idx="39647">
                  <c:v>100.24739583333333</c:v>
                </c:pt>
                <c:pt idx="39648">
                  <c:v>100.25</c:v>
                </c:pt>
                <c:pt idx="39649">
                  <c:v>100.25260416666667</c:v>
                </c:pt>
                <c:pt idx="39650">
                  <c:v>100.25520833333333</c:v>
                </c:pt>
                <c:pt idx="39651">
                  <c:v>100.2578125</c:v>
                </c:pt>
                <c:pt idx="39652">
                  <c:v>100.26041666666667</c:v>
                </c:pt>
                <c:pt idx="39653">
                  <c:v>100.26302083333333</c:v>
                </c:pt>
                <c:pt idx="39654">
                  <c:v>100.265625</c:v>
                </c:pt>
                <c:pt idx="39655">
                  <c:v>100.26822916666667</c:v>
                </c:pt>
                <c:pt idx="39656">
                  <c:v>100.27083333333333</c:v>
                </c:pt>
                <c:pt idx="39657">
                  <c:v>100.2734375</c:v>
                </c:pt>
                <c:pt idx="39658">
                  <c:v>100.27604166666667</c:v>
                </c:pt>
                <c:pt idx="39659">
                  <c:v>100.27864583333333</c:v>
                </c:pt>
                <c:pt idx="39660">
                  <c:v>100.28125</c:v>
                </c:pt>
                <c:pt idx="39661">
                  <c:v>100.28385416666667</c:v>
                </c:pt>
                <c:pt idx="39662">
                  <c:v>100.28645833333333</c:v>
                </c:pt>
                <c:pt idx="39663">
                  <c:v>100.2890625</c:v>
                </c:pt>
                <c:pt idx="39664">
                  <c:v>100.29166666666667</c:v>
                </c:pt>
                <c:pt idx="39665">
                  <c:v>100.29427083333333</c:v>
                </c:pt>
                <c:pt idx="39666">
                  <c:v>100.296875</c:v>
                </c:pt>
                <c:pt idx="39667">
                  <c:v>100.29947916666667</c:v>
                </c:pt>
                <c:pt idx="39668">
                  <c:v>100.30208333333333</c:v>
                </c:pt>
                <c:pt idx="39669">
                  <c:v>100.3046875</c:v>
                </c:pt>
                <c:pt idx="39670">
                  <c:v>100.30729166666667</c:v>
                </c:pt>
                <c:pt idx="39671">
                  <c:v>100.30989583333333</c:v>
                </c:pt>
                <c:pt idx="39672">
                  <c:v>100.3125</c:v>
                </c:pt>
                <c:pt idx="39673">
                  <c:v>100.31510416666667</c:v>
                </c:pt>
                <c:pt idx="39674">
                  <c:v>100.31770833333333</c:v>
                </c:pt>
                <c:pt idx="39675">
                  <c:v>100.3203125</c:v>
                </c:pt>
                <c:pt idx="39676">
                  <c:v>100.32291666666667</c:v>
                </c:pt>
                <c:pt idx="39677">
                  <c:v>100.32552083333333</c:v>
                </c:pt>
                <c:pt idx="39678">
                  <c:v>100.328125</c:v>
                </c:pt>
                <c:pt idx="39679">
                  <c:v>100.33072916666667</c:v>
                </c:pt>
                <c:pt idx="39680">
                  <c:v>100.33333333333333</c:v>
                </c:pt>
                <c:pt idx="39681">
                  <c:v>100.3359375</c:v>
                </c:pt>
                <c:pt idx="39682">
                  <c:v>100.33854166666667</c:v>
                </c:pt>
                <c:pt idx="39683">
                  <c:v>100.34114583333333</c:v>
                </c:pt>
                <c:pt idx="39684">
                  <c:v>100.34375</c:v>
                </c:pt>
                <c:pt idx="39685">
                  <c:v>100.34635416666667</c:v>
                </c:pt>
                <c:pt idx="39686">
                  <c:v>100.34895833333333</c:v>
                </c:pt>
                <c:pt idx="39687">
                  <c:v>100.3515625</c:v>
                </c:pt>
                <c:pt idx="39688">
                  <c:v>100.35416666666667</c:v>
                </c:pt>
                <c:pt idx="39689">
                  <c:v>100.35677083333333</c:v>
                </c:pt>
                <c:pt idx="39690">
                  <c:v>100.359375</c:v>
                </c:pt>
                <c:pt idx="39691">
                  <c:v>100.36197916666667</c:v>
                </c:pt>
                <c:pt idx="39692">
                  <c:v>100.36458333333333</c:v>
                </c:pt>
                <c:pt idx="39693">
                  <c:v>100.3671875</c:v>
                </c:pt>
                <c:pt idx="39694">
                  <c:v>100.36979166666667</c:v>
                </c:pt>
                <c:pt idx="39695">
                  <c:v>100.37239583333333</c:v>
                </c:pt>
                <c:pt idx="39696">
                  <c:v>100.375</c:v>
                </c:pt>
                <c:pt idx="39697">
                  <c:v>100.37760416666667</c:v>
                </c:pt>
                <c:pt idx="39698">
                  <c:v>100.38020833333333</c:v>
                </c:pt>
                <c:pt idx="39699">
                  <c:v>100.3828125</c:v>
                </c:pt>
                <c:pt idx="39700">
                  <c:v>100.38541666666667</c:v>
                </c:pt>
                <c:pt idx="39701">
                  <c:v>100.38802083333333</c:v>
                </c:pt>
                <c:pt idx="39702">
                  <c:v>100.390625</c:v>
                </c:pt>
                <c:pt idx="39703">
                  <c:v>100.39322916666667</c:v>
                </c:pt>
                <c:pt idx="39704">
                  <c:v>100.39583333333333</c:v>
                </c:pt>
                <c:pt idx="39705">
                  <c:v>100.3984375</c:v>
                </c:pt>
                <c:pt idx="39706">
                  <c:v>100.40104166666667</c:v>
                </c:pt>
                <c:pt idx="39707">
                  <c:v>100.40364583333333</c:v>
                </c:pt>
                <c:pt idx="39708">
                  <c:v>100.40625</c:v>
                </c:pt>
                <c:pt idx="39709">
                  <c:v>100.40885416666667</c:v>
                </c:pt>
                <c:pt idx="39710">
                  <c:v>100.41145833333333</c:v>
                </c:pt>
                <c:pt idx="39711">
                  <c:v>100.4140625</c:v>
                </c:pt>
                <c:pt idx="39712">
                  <c:v>100.41666666666667</c:v>
                </c:pt>
                <c:pt idx="39713">
                  <c:v>100.41927083333333</c:v>
                </c:pt>
                <c:pt idx="39714">
                  <c:v>100.421875</c:v>
                </c:pt>
                <c:pt idx="39715">
                  <c:v>100.42447916666667</c:v>
                </c:pt>
                <c:pt idx="39716">
                  <c:v>100.42708333333333</c:v>
                </c:pt>
                <c:pt idx="39717">
                  <c:v>100.4296875</c:v>
                </c:pt>
                <c:pt idx="39718">
                  <c:v>100.43229166666667</c:v>
                </c:pt>
                <c:pt idx="39719">
                  <c:v>100.43489583333333</c:v>
                </c:pt>
                <c:pt idx="39720">
                  <c:v>100.4375</c:v>
                </c:pt>
                <c:pt idx="39721">
                  <c:v>100.44010416666667</c:v>
                </c:pt>
                <c:pt idx="39722">
                  <c:v>100.44270833333333</c:v>
                </c:pt>
                <c:pt idx="39723">
                  <c:v>100.4453125</c:v>
                </c:pt>
                <c:pt idx="39724">
                  <c:v>100.44791666666667</c:v>
                </c:pt>
                <c:pt idx="39725">
                  <c:v>100.45052083333333</c:v>
                </c:pt>
                <c:pt idx="39726">
                  <c:v>100.453125</c:v>
                </c:pt>
                <c:pt idx="39727">
                  <c:v>100.45572916666667</c:v>
                </c:pt>
                <c:pt idx="39728">
                  <c:v>100.45833333333333</c:v>
                </c:pt>
                <c:pt idx="39729">
                  <c:v>100.4609375</c:v>
                </c:pt>
                <c:pt idx="39730">
                  <c:v>100.46354166666667</c:v>
                </c:pt>
                <c:pt idx="39731">
                  <c:v>100.46614583333333</c:v>
                </c:pt>
                <c:pt idx="39732">
                  <c:v>100.46875</c:v>
                </c:pt>
                <c:pt idx="39733">
                  <c:v>100.47135416666667</c:v>
                </c:pt>
                <c:pt idx="39734">
                  <c:v>100.47395833333333</c:v>
                </c:pt>
                <c:pt idx="39735">
                  <c:v>100.4765625</c:v>
                </c:pt>
                <c:pt idx="39736">
                  <c:v>100.47916666666667</c:v>
                </c:pt>
                <c:pt idx="39737">
                  <c:v>100.48177083333333</c:v>
                </c:pt>
                <c:pt idx="39738">
                  <c:v>100.484375</c:v>
                </c:pt>
                <c:pt idx="39739">
                  <c:v>100.48697916666667</c:v>
                </c:pt>
                <c:pt idx="39740">
                  <c:v>100.48958333333333</c:v>
                </c:pt>
                <c:pt idx="39741">
                  <c:v>100.4921875</c:v>
                </c:pt>
                <c:pt idx="39742">
                  <c:v>100.49479166666667</c:v>
                </c:pt>
                <c:pt idx="39743">
                  <c:v>100.49739583333333</c:v>
                </c:pt>
                <c:pt idx="39744">
                  <c:v>100.5</c:v>
                </c:pt>
                <c:pt idx="39745">
                  <c:v>100.50260416666667</c:v>
                </c:pt>
                <c:pt idx="39746">
                  <c:v>100.50520833333333</c:v>
                </c:pt>
                <c:pt idx="39747">
                  <c:v>100.5078125</c:v>
                </c:pt>
                <c:pt idx="39748">
                  <c:v>100.51041666666667</c:v>
                </c:pt>
                <c:pt idx="39749">
                  <c:v>100.51302083333333</c:v>
                </c:pt>
                <c:pt idx="39750">
                  <c:v>100.515625</c:v>
                </c:pt>
                <c:pt idx="39751">
                  <c:v>100.51822916666667</c:v>
                </c:pt>
                <c:pt idx="39752">
                  <c:v>100.52083333333333</c:v>
                </c:pt>
                <c:pt idx="39753">
                  <c:v>100.5234375</c:v>
                </c:pt>
                <c:pt idx="39754">
                  <c:v>100.52604166666667</c:v>
                </c:pt>
                <c:pt idx="39755">
                  <c:v>100.52864583333333</c:v>
                </c:pt>
                <c:pt idx="39756">
                  <c:v>100.53125</c:v>
                </c:pt>
                <c:pt idx="39757">
                  <c:v>100.53385416666667</c:v>
                </c:pt>
                <c:pt idx="39758">
                  <c:v>100.53645833333333</c:v>
                </c:pt>
                <c:pt idx="39759">
                  <c:v>100.5390625</c:v>
                </c:pt>
                <c:pt idx="39760">
                  <c:v>100.54166666666667</c:v>
                </c:pt>
                <c:pt idx="39761">
                  <c:v>100.54427083333333</c:v>
                </c:pt>
                <c:pt idx="39762">
                  <c:v>100.546875</c:v>
                </c:pt>
                <c:pt idx="39763">
                  <c:v>100.54947916666667</c:v>
                </c:pt>
                <c:pt idx="39764">
                  <c:v>100.55208333333333</c:v>
                </c:pt>
                <c:pt idx="39765">
                  <c:v>100.5546875</c:v>
                </c:pt>
                <c:pt idx="39766">
                  <c:v>100.55729166666667</c:v>
                </c:pt>
                <c:pt idx="39767">
                  <c:v>100.55989583333333</c:v>
                </c:pt>
                <c:pt idx="39768">
                  <c:v>100.5625</c:v>
                </c:pt>
                <c:pt idx="39769">
                  <c:v>100.56510416666667</c:v>
                </c:pt>
                <c:pt idx="39770">
                  <c:v>100.56770833333333</c:v>
                </c:pt>
                <c:pt idx="39771">
                  <c:v>100.5703125</c:v>
                </c:pt>
                <c:pt idx="39772">
                  <c:v>100.57291666666667</c:v>
                </c:pt>
                <c:pt idx="39773">
                  <c:v>100.57552083333333</c:v>
                </c:pt>
                <c:pt idx="39774">
                  <c:v>100.578125</c:v>
                </c:pt>
                <c:pt idx="39775">
                  <c:v>100.58072916666667</c:v>
                </c:pt>
                <c:pt idx="39776">
                  <c:v>100.58333333333333</c:v>
                </c:pt>
                <c:pt idx="39777">
                  <c:v>100.5859375</c:v>
                </c:pt>
                <c:pt idx="39778">
                  <c:v>100.58854166666667</c:v>
                </c:pt>
                <c:pt idx="39779">
                  <c:v>100.59114583333333</c:v>
                </c:pt>
                <c:pt idx="39780">
                  <c:v>100.59375</c:v>
                </c:pt>
                <c:pt idx="39781">
                  <c:v>100.59635416666667</c:v>
                </c:pt>
                <c:pt idx="39782">
                  <c:v>100.59895833333333</c:v>
                </c:pt>
                <c:pt idx="39783">
                  <c:v>100.6015625</c:v>
                </c:pt>
                <c:pt idx="39784">
                  <c:v>100.60416666666667</c:v>
                </c:pt>
                <c:pt idx="39785">
                  <c:v>100.60677083333333</c:v>
                </c:pt>
                <c:pt idx="39786">
                  <c:v>100.609375</c:v>
                </c:pt>
                <c:pt idx="39787">
                  <c:v>100.61197916666667</c:v>
                </c:pt>
                <c:pt idx="39788">
                  <c:v>100.61458333333333</c:v>
                </c:pt>
                <c:pt idx="39789">
                  <c:v>100.6171875</c:v>
                </c:pt>
                <c:pt idx="39790">
                  <c:v>100.61979166666667</c:v>
                </c:pt>
                <c:pt idx="39791">
                  <c:v>100.62239583333333</c:v>
                </c:pt>
                <c:pt idx="39792">
                  <c:v>100.625</c:v>
                </c:pt>
                <c:pt idx="39793">
                  <c:v>100.62760416666667</c:v>
                </c:pt>
                <c:pt idx="39794">
                  <c:v>100.63020833333333</c:v>
                </c:pt>
                <c:pt idx="39795">
                  <c:v>100.6328125</c:v>
                </c:pt>
                <c:pt idx="39796">
                  <c:v>100.63541666666667</c:v>
                </c:pt>
                <c:pt idx="39797">
                  <c:v>100.63802083333333</c:v>
                </c:pt>
                <c:pt idx="39798">
                  <c:v>100.640625</c:v>
                </c:pt>
                <c:pt idx="39799">
                  <c:v>100.64322916666667</c:v>
                </c:pt>
                <c:pt idx="39800">
                  <c:v>100.64583333333333</c:v>
                </c:pt>
                <c:pt idx="39801">
                  <c:v>100.6484375</c:v>
                </c:pt>
                <c:pt idx="39802">
                  <c:v>100.65104166666667</c:v>
                </c:pt>
                <c:pt idx="39803">
                  <c:v>100.65364583333333</c:v>
                </c:pt>
                <c:pt idx="39804">
                  <c:v>100.65625</c:v>
                </c:pt>
                <c:pt idx="39805">
                  <c:v>100.65885416666667</c:v>
                </c:pt>
                <c:pt idx="39806">
                  <c:v>100.66145833333333</c:v>
                </c:pt>
                <c:pt idx="39807">
                  <c:v>100.6640625</c:v>
                </c:pt>
                <c:pt idx="39808">
                  <c:v>100.66666666666667</c:v>
                </c:pt>
                <c:pt idx="39809">
                  <c:v>100.66927083333333</c:v>
                </c:pt>
                <c:pt idx="39810">
                  <c:v>100.671875</c:v>
                </c:pt>
                <c:pt idx="39811">
                  <c:v>100.67447916666667</c:v>
                </c:pt>
                <c:pt idx="39812">
                  <c:v>100.67708333333333</c:v>
                </c:pt>
                <c:pt idx="39813">
                  <c:v>100.6796875</c:v>
                </c:pt>
                <c:pt idx="39814">
                  <c:v>100.68229166666667</c:v>
                </c:pt>
                <c:pt idx="39815">
                  <c:v>100.68489583333333</c:v>
                </c:pt>
                <c:pt idx="39816">
                  <c:v>100.6875</c:v>
                </c:pt>
                <c:pt idx="39817">
                  <c:v>100.69010416666667</c:v>
                </c:pt>
                <c:pt idx="39818">
                  <c:v>100.69270833333333</c:v>
                </c:pt>
                <c:pt idx="39819">
                  <c:v>100.6953125</c:v>
                </c:pt>
                <c:pt idx="39820">
                  <c:v>100.69791666666667</c:v>
                </c:pt>
                <c:pt idx="39821">
                  <c:v>100.70052083333333</c:v>
                </c:pt>
                <c:pt idx="39822">
                  <c:v>100.703125</c:v>
                </c:pt>
                <c:pt idx="39823">
                  <c:v>100.70572916666667</c:v>
                </c:pt>
                <c:pt idx="39824">
                  <c:v>100.70833333333333</c:v>
                </c:pt>
                <c:pt idx="39825">
                  <c:v>100.7109375</c:v>
                </c:pt>
                <c:pt idx="39826">
                  <c:v>100.71354166666667</c:v>
                </c:pt>
                <c:pt idx="39827">
                  <c:v>100.71614583333333</c:v>
                </c:pt>
                <c:pt idx="39828">
                  <c:v>100.71875</c:v>
                </c:pt>
                <c:pt idx="39829">
                  <c:v>100.72135416666667</c:v>
                </c:pt>
                <c:pt idx="39830">
                  <c:v>100.72395833333333</c:v>
                </c:pt>
                <c:pt idx="39831">
                  <c:v>100.7265625</c:v>
                </c:pt>
                <c:pt idx="39832">
                  <c:v>100.72916666666667</c:v>
                </c:pt>
                <c:pt idx="39833">
                  <c:v>100.73177083333333</c:v>
                </c:pt>
                <c:pt idx="39834">
                  <c:v>100.734375</c:v>
                </c:pt>
                <c:pt idx="39835">
                  <c:v>100.73697916666667</c:v>
                </c:pt>
                <c:pt idx="39836">
                  <c:v>100.73958333333333</c:v>
                </c:pt>
                <c:pt idx="39837">
                  <c:v>100.7421875</c:v>
                </c:pt>
                <c:pt idx="39838">
                  <c:v>100.74479166666667</c:v>
                </c:pt>
                <c:pt idx="39839">
                  <c:v>100.74739583333333</c:v>
                </c:pt>
                <c:pt idx="39840">
                  <c:v>100.75</c:v>
                </c:pt>
                <c:pt idx="39841">
                  <c:v>100.75260416666667</c:v>
                </c:pt>
                <c:pt idx="39842">
                  <c:v>100.75520833333333</c:v>
                </c:pt>
                <c:pt idx="39843">
                  <c:v>100.7578125</c:v>
                </c:pt>
                <c:pt idx="39844">
                  <c:v>100.76041666666667</c:v>
                </c:pt>
                <c:pt idx="39845">
                  <c:v>100.76302083333333</c:v>
                </c:pt>
                <c:pt idx="39846">
                  <c:v>100.765625</c:v>
                </c:pt>
                <c:pt idx="39847">
                  <c:v>100.76822916666667</c:v>
                </c:pt>
                <c:pt idx="39848">
                  <c:v>100.77083333333333</c:v>
                </c:pt>
                <c:pt idx="39849">
                  <c:v>100.7734375</c:v>
                </c:pt>
                <c:pt idx="39850">
                  <c:v>100.77604166666667</c:v>
                </c:pt>
                <c:pt idx="39851">
                  <c:v>100.77864583333333</c:v>
                </c:pt>
                <c:pt idx="39852">
                  <c:v>100.78125</c:v>
                </c:pt>
                <c:pt idx="39853">
                  <c:v>100.78385416666667</c:v>
                </c:pt>
                <c:pt idx="39854">
                  <c:v>100.78645833333333</c:v>
                </c:pt>
                <c:pt idx="39855">
                  <c:v>100.7890625</c:v>
                </c:pt>
                <c:pt idx="39856">
                  <c:v>100.79166666666667</c:v>
                </c:pt>
                <c:pt idx="39857">
                  <c:v>100.79427083333333</c:v>
                </c:pt>
                <c:pt idx="39858">
                  <c:v>100.796875</c:v>
                </c:pt>
                <c:pt idx="39859">
                  <c:v>100.79947916666667</c:v>
                </c:pt>
                <c:pt idx="39860">
                  <c:v>100.80208333333333</c:v>
                </c:pt>
                <c:pt idx="39861">
                  <c:v>100.8046875</c:v>
                </c:pt>
                <c:pt idx="39862">
                  <c:v>100.80729166666667</c:v>
                </c:pt>
                <c:pt idx="39863">
                  <c:v>100.80989583333333</c:v>
                </c:pt>
                <c:pt idx="39864">
                  <c:v>100.8125</c:v>
                </c:pt>
                <c:pt idx="39865">
                  <c:v>100.81510416666667</c:v>
                </c:pt>
                <c:pt idx="39866">
                  <c:v>100.81770833333333</c:v>
                </c:pt>
                <c:pt idx="39867">
                  <c:v>100.8203125</c:v>
                </c:pt>
                <c:pt idx="39868">
                  <c:v>100.82291666666667</c:v>
                </c:pt>
                <c:pt idx="39869">
                  <c:v>100.82552083333333</c:v>
                </c:pt>
                <c:pt idx="39870">
                  <c:v>100.828125</c:v>
                </c:pt>
                <c:pt idx="39871">
                  <c:v>100.83072916666667</c:v>
                </c:pt>
                <c:pt idx="39872">
                  <c:v>100.83333333333333</c:v>
                </c:pt>
                <c:pt idx="39873">
                  <c:v>100.8359375</c:v>
                </c:pt>
                <c:pt idx="39874">
                  <c:v>100.83854166666667</c:v>
                </c:pt>
                <c:pt idx="39875">
                  <c:v>100.84114583333333</c:v>
                </c:pt>
                <c:pt idx="39876">
                  <c:v>100.84375</c:v>
                </c:pt>
                <c:pt idx="39877">
                  <c:v>100.84635416666667</c:v>
                </c:pt>
                <c:pt idx="39878">
                  <c:v>100.84895833333333</c:v>
                </c:pt>
                <c:pt idx="39879">
                  <c:v>100.8515625</c:v>
                </c:pt>
                <c:pt idx="39880">
                  <c:v>100.85416666666667</c:v>
                </c:pt>
                <c:pt idx="39881">
                  <c:v>100.85677083333333</c:v>
                </c:pt>
                <c:pt idx="39882">
                  <c:v>100.859375</c:v>
                </c:pt>
                <c:pt idx="39883">
                  <c:v>100.86197916666667</c:v>
                </c:pt>
                <c:pt idx="39884">
                  <c:v>100.86458333333333</c:v>
                </c:pt>
                <c:pt idx="39885">
                  <c:v>100.8671875</c:v>
                </c:pt>
                <c:pt idx="39886">
                  <c:v>100.86979166666667</c:v>
                </c:pt>
                <c:pt idx="39887">
                  <c:v>100.87239583333333</c:v>
                </c:pt>
                <c:pt idx="39888">
                  <c:v>100.875</c:v>
                </c:pt>
                <c:pt idx="39889">
                  <c:v>100.87760416666667</c:v>
                </c:pt>
                <c:pt idx="39890">
                  <c:v>100.88020833333333</c:v>
                </c:pt>
                <c:pt idx="39891">
                  <c:v>100.8828125</c:v>
                </c:pt>
                <c:pt idx="39892">
                  <c:v>100.88541666666667</c:v>
                </c:pt>
                <c:pt idx="39893">
                  <c:v>100.88802083333333</c:v>
                </c:pt>
                <c:pt idx="39894">
                  <c:v>100.890625</c:v>
                </c:pt>
                <c:pt idx="39895">
                  <c:v>100.89322916666667</c:v>
                </c:pt>
                <c:pt idx="39896">
                  <c:v>100.89583333333333</c:v>
                </c:pt>
                <c:pt idx="39897">
                  <c:v>100.8984375</c:v>
                </c:pt>
                <c:pt idx="39898">
                  <c:v>100.90104166666667</c:v>
                </c:pt>
                <c:pt idx="39899">
                  <c:v>100.90364583333333</c:v>
                </c:pt>
                <c:pt idx="39900">
                  <c:v>100.90625</c:v>
                </c:pt>
                <c:pt idx="39901">
                  <c:v>100.90885416666667</c:v>
                </c:pt>
                <c:pt idx="39902">
                  <c:v>100.91145833333333</c:v>
                </c:pt>
                <c:pt idx="39903">
                  <c:v>100.9140625</c:v>
                </c:pt>
                <c:pt idx="39904">
                  <c:v>100.91666666666667</c:v>
                </c:pt>
                <c:pt idx="39905">
                  <c:v>100.91927083333333</c:v>
                </c:pt>
                <c:pt idx="39906">
                  <c:v>100.921875</c:v>
                </c:pt>
                <c:pt idx="39907">
                  <c:v>100.92447916666667</c:v>
                </c:pt>
                <c:pt idx="39908">
                  <c:v>100.92708333333333</c:v>
                </c:pt>
                <c:pt idx="39909">
                  <c:v>100.9296875</c:v>
                </c:pt>
                <c:pt idx="39910">
                  <c:v>100.93229166666667</c:v>
                </c:pt>
                <c:pt idx="39911">
                  <c:v>100.93489583333333</c:v>
                </c:pt>
                <c:pt idx="39912">
                  <c:v>100.9375</c:v>
                </c:pt>
                <c:pt idx="39913">
                  <c:v>100.94010416666667</c:v>
                </c:pt>
                <c:pt idx="39914">
                  <c:v>100.94270833333333</c:v>
                </c:pt>
                <c:pt idx="39915">
                  <c:v>100.9453125</c:v>
                </c:pt>
                <c:pt idx="39916">
                  <c:v>100.94791666666667</c:v>
                </c:pt>
                <c:pt idx="39917">
                  <c:v>100.95052083333333</c:v>
                </c:pt>
                <c:pt idx="39918">
                  <c:v>100.953125</c:v>
                </c:pt>
                <c:pt idx="39919">
                  <c:v>100.95572916666667</c:v>
                </c:pt>
                <c:pt idx="39920">
                  <c:v>100.95833333333333</c:v>
                </c:pt>
                <c:pt idx="39921">
                  <c:v>100.9609375</c:v>
                </c:pt>
                <c:pt idx="39922">
                  <c:v>100.96354166666667</c:v>
                </c:pt>
                <c:pt idx="39923">
                  <c:v>100.96614583333333</c:v>
                </c:pt>
                <c:pt idx="39924">
                  <c:v>100.96875</c:v>
                </c:pt>
                <c:pt idx="39925">
                  <c:v>100.97135416666667</c:v>
                </c:pt>
                <c:pt idx="39926">
                  <c:v>100.97395833333333</c:v>
                </c:pt>
                <c:pt idx="39927">
                  <c:v>100.9765625</c:v>
                </c:pt>
                <c:pt idx="39928">
                  <c:v>100.97916666666667</c:v>
                </c:pt>
                <c:pt idx="39929">
                  <c:v>100.98177083333333</c:v>
                </c:pt>
                <c:pt idx="39930">
                  <c:v>100.984375</c:v>
                </c:pt>
                <c:pt idx="39931">
                  <c:v>100.98697916666667</c:v>
                </c:pt>
                <c:pt idx="39932">
                  <c:v>100.98958333333333</c:v>
                </c:pt>
                <c:pt idx="39933">
                  <c:v>100.9921875</c:v>
                </c:pt>
                <c:pt idx="39934">
                  <c:v>100.99479166666667</c:v>
                </c:pt>
                <c:pt idx="39935">
                  <c:v>100.99739583333333</c:v>
                </c:pt>
                <c:pt idx="39936">
                  <c:v>101</c:v>
                </c:pt>
                <c:pt idx="39937">
                  <c:v>101.00260416666667</c:v>
                </c:pt>
                <c:pt idx="39938">
                  <c:v>101.00520833333333</c:v>
                </c:pt>
                <c:pt idx="39939">
                  <c:v>101.0078125</c:v>
                </c:pt>
                <c:pt idx="39940">
                  <c:v>101.01041666666667</c:v>
                </c:pt>
                <c:pt idx="39941">
                  <c:v>101.01302083333333</c:v>
                </c:pt>
                <c:pt idx="39942">
                  <c:v>101.015625</c:v>
                </c:pt>
                <c:pt idx="39943">
                  <c:v>101.01822916666667</c:v>
                </c:pt>
                <c:pt idx="39944">
                  <c:v>101.02083333333333</c:v>
                </c:pt>
                <c:pt idx="39945">
                  <c:v>101.0234375</c:v>
                </c:pt>
                <c:pt idx="39946">
                  <c:v>101.02604166666667</c:v>
                </c:pt>
                <c:pt idx="39947">
                  <c:v>101.02864583333333</c:v>
                </c:pt>
                <c:pt idx="39948">
                  <c:v>101.03125</c:v>
                </c:pt>
                <c:pt idx="39949">
                  <c:v>101.03385416666667</c:v>
                </c:pt>
                <c:pt idx="39950">
                  <c:v>101.03645833333333</c:v>
                </c:pt>
                <c:pt idx="39951">
                  <c:v>101.0390625</c:v>
                </c:pt>
                <c:pt idx="39952">
                  <c:v>101.04166666666667</c:v>
                </c:pt>
                <c:pt idx="39953">
                  <c:v>101.04427083333333</c:v>
                </c:pt>
                <c:pt idx="39954">
                  <c:v>101.046875</c:v>
                </c:pt>
                <c:pt idx="39955">
                  <c:v>101.04947916666667</c:v>
                </c:pt>
                <c:pt idx="39956">
                  <c:v>101.05208333333333</c:v>
                </c:pt>
                <c:pt idx="39957">
                  <c:v>101.0546875</c:v>
                </c:pt>
                <c:pt idx="39958">
                  <c:v>101.05729166666667</c:v>
                </c:pt>
                <c:pt idx="39959">
                  <c:v>101.05989583333333</c:v>
                </c:pt>
                <c:pt idx="39960">
                  <c:v>101.0625</c:v>
                </c:pt>
                <c:pt idx="39961">
                  <c:v>101.06510416666667</c:v>
                </c:pt>
                <c:pt idx="39962">
                  <c:v>101.06770833333333</c:v>
                </c:pt>
                <c:pt idx="39963">
                  <c:v>101.0703125</c:v>
                </c:pt>
                <c:pt idx="39964">
                  <c:v>101.07291666666667</c:v>
                </c:pt>
                <c:pt idx="39965">
                  <c:v>101.07552083333333</c:v>
                </c:pt>
                <c:pt idx="39966">
                  <c:v>101.078125</c:v>
                </c:pt>
                <c:pt idx="39967">
                  <c:v>101.08072916666667</c:v>
                </c:pt>
                <c:pt idx="39968">
                  <c:v>101.08333333333333</c:v>
                </c:pt>
                <c:pt idx="39969">
                  <c:v>101.0859375</c:v>
                </c:pt>
                <c:pt idx="39970">
                  <c:v>101.08854166666667</c:v>
                </c:pt>
                <c:pt idx="39971">
                  <c:v>101.09114583333333</c:v>
                </c:pt>
                <c:pt idx="39972">
                  <c:v>101.09375</c:v>
                </c:pt>
                <c:pt idx="39973">
                  <c:v>101.09635416666667</c:v>
                </c:pt>
                <c:pt idx="39974">
                  <c:v>101.09895833333333</c:v>
                </c:pt>
                <c:pt idx="39975">
                  <c:v>101.1015625</c:v>
                </c:pt>
                <c:pt idx="39976">
                  <c:v>101.10416666666667</c:v>
                </c:pt>
                <c:pt idx="39977">
                  <c:v>101.10677083333333</c:v>
                </c:pt>
                <c:pt idx="39978">
                  <c:v>101.109375</c:v>
                </c:pt>
                <c:pt idx="39979">
                  <c:v>101.11197916666667</c:v>
                </c:pt>
                <c:pt idx="39980">
                  <c:v>101.11458333333333</c:v>
                </c:pt>
                <c:pt idx="39981">
                  <c:v>101.1171875</c:v>
                </c:pt>
                <c:pt idx="39982">
                  <c:v>101.11979166666667</c:v>
                </c:pt>
                <c:pt idx="39983">
                  <c:v>101.12239583333333</c:v>
                </c:pt>
                <c:pt idx="39984">
                  <c:v>101.125</c:v>
                </c:pt>
                <c:pt idx="39985">
                  <c:v>101.12760416666667</c:v>
                </c:pt>
                <c:pt idx="39986">
                  <c:v>101.13020833333333</c:v>
                </c:pt>
                <c:pt idx="39987">
                  <c:v>101.1328125</c:v>
                </c:pt>
                <c:pt idx="39988">
                  <c:v>101.13541666666667</c:v>
                </c:pt>
                <c:pt idx="39989">
                  <c:v>101.13802083333333</c:v>
                </c:pt>
                <c:pt idx="39990">
                  <c:v>101.140625</c:v>
                </c:pt>
                <c:pt idx="39991">
                  <c:v>101.14322916666667</c:v>
                </c:pt>
                <c:pt idx="39992">
                  <c:v>101.14583333333333</c:v>
                </c:pt>
                <c:pt idx="39993">
                  <c:v>101.1484375</c:v>
                </c:pt>
                <c:pt idx="39994">
                  <c:v>101.15104166666667</c:v>
                </c:pt>
                <c:pt idx="39995">
                  <c:v>101.15364583333333</c:v>
                </c:pt>
                <c:pt idx="39996">
                  <c:v>101.15625</c:v>
                </c:pt>
                <c:pt idx="39997">
                  <c:v>101.15885416666667</c:v>
                </c:pt>
                <c:pt idx="39998">
                  <c:v>101.16145833333333</c:v>
                </c:pt>
                <c:pt idx="39999">
                  <c:v>101.1640625</c:v>
                </c:pt>
                <c:pt idx="40000">
                  <c:v>101.16666666666667</c:v>
                </c:pt>
                <c:pt idx="40001">
                  <c:v>101.16927083333333</c:v>
                </c:pt>
                <c:pt idx="40002">
                  <c:v>101.171875</c:v>
                </c:pt>
                <c:pt idx="40003">
                  <c:v>101.17447916666667</c:v>
                </c:pt>
                <c:pt idx="40004">
                  <c:v>101.17708333333333</c:v>
                </c:pt>
                <c:pt idx="40005">
                  <c:v>101.1796875</c:v>
                </c:pt>
                <c:pt idx="40006">
                  <c:v>101.18229166666667</c:v>
                </c:pt>
                <c:pt idx="40007">
                  <c:v>101.18489583333333</c:v>
                </c:pt>
                <c:pt idx="40008">
                  <c:v>101.1875</c:v>
                </c:pt>
                <c:pt idx="40009">
                  <c:v>101.19010416666667</c:v>
                </c:pt>
                <c:pt idx="40010">
                  <c:v>101.19270833333333</c:v>
                </c:pt>
                <c:pt idx="40011">
                  <c:v>101.1953125</c:v>
                </c:pt>
                <c:pt idx="40012">
                  <c:v>101.19791666666667</c:v>
                </c:pt>
                <c:pt idx="40013">
                  <c:v>101.20052083333333</c:v>
                </c:pt>
                <c:pt idx="40014">
                  <c:v>101.203125</c:v>
                </c:pt>
                <c:pt idx="40015">
                  <c:v>101.20572916666667</c:v>
                </c:pt>
                <c:pt idx="40016">
                  <c:v>101.20833333333333</c:v>
                </c:pt>
                <c:pt idx="40017">
                  <c:v>101.2109375</c:v>
                </c:pt>
                <c:pt idx="40018">
                  <c:v>101.21354166666667</c:v>
                </c:pt>
                <c:pt idx="40019">
                  <c:v>101.21614583333333</c:v>
                </c:pt>
                <c:pt idx="40020">
                  <c:v>101.21875</c:v>
                </c:pt>
                <c:pt idx="40021">
                  <c:v>101.22135416666667</c:v>
                </c:pt>
                <c:pt idx="40022">
                  <c:v>101.22395833333333</c:v>
                </c:pt>
                <c:pt idx="40023">
                  <c:v>101.2265625</c:v>
                </c:pt>
                <c:pt idx="40024">
                  <c:v>101.22916666666667</c:v>
                </c:pt>
                <c:pt idx="40025">
                  <c:v>101.23177083333333</c:v>
                </c:pt>
                <c:pt idx="40026">
                  <c:v>101.234375</c:v>
                </c:pt>
                <c:pt idx="40027">
                  <c:v>101.23697916666667</c:v>
                </c:pt>
                <c:pt idx="40028">
                  <c:v>101.23958333333333</c:v>
                </c:pt>
                <c:pt idx="40029">
                  <c:v>101.2421875</c:v>
                </c:pt>
                <c:pt idx="40030">
                  <c:v>101.24479166666667</c:v>
                </c:pt>
                <c:pt idx="40031">
                  <c:v>101.24739583333333</c:v>
                </c:pt>
                <c:pt idx="40032">
                  <c:v>101.25</c:v>
                </c:pt>
                <c:pt idx="40033">
                  <c:v>101.25260416666667</c:v>
                </c:pt>
                <c:pt idx="40034">
                  <c:v>101.25520833333333</c:v>
                </c:pt>
                <c:pt idx="40035">
                  <c:v>101.2578125</c:v>
                </c:pt>
                <c:pt idx="40036">
                  <c:v>101.26041666666667</c:v>
                </c:pt>
                <c:pt idx="40037">
                  <c:v>101.26302083333333</c:v>
                </c:pt>
                <c:pt idx="40038">
                  <c:v>101.265625</c:v>
                </c:pt>
                <c:pt idx="40039">
                  <c:v>101.26822916666667</c:v>
                </c:pt>
                <c:pt idx="40040">
                  <c:v>101.27083333333333</c:v>
                </c:pt>
                <c:pt idx="40041">
                  <c:v>101.2734375</c:v>
                </c:pt>
                <c:pt idx="40042">
                  <c:v>101.27604166666667</c:v>
                </c:pt>
                <c:pt idx="40043">
                  <c:v>101.27864583333333</c:v>
                </c:pt>
                <c:pt idx="40044">
                  <c:v>101.28125</c:v>
                </c:pt>
                <c:pt idx="40045">
                  <c:v>101.28385416666667</c:v>
                </c:pt>
                <c:pt idx="40046">
                  <c:v>101.28645833333333</c:v>
                </c:pt>
                <c:pt idx="40047">
                  <c:v>101.2890625</c:v>
                </c:pt>
                <c:pt idx="40048">
                  <c:v>101.29166666666667</c:v>
                </c:pt>
                <c:pt idx="40049">
                  <c:v>101.29427083333333</c:v>
                </c:pt>
                <c:pt idx="40050">
                  <c:v>101.296875</c:v>
                </c:pt>
                <c:pt idx="40051">
                  <c:v>101.29947916666667</c:v>
                </c:pt>
                <c:pt idx="40052">
                  <c:v>101.30208333333333</c:v>
                </c:pt>
                <c:pt idx="40053">
                  <c:v>101.3046875</c:v>
                </c:pt>
                <c:pt idx="40054">
                  <c:v>101.30729166666667</c:v>
                </c:pt>
                <c:pt idx="40055">
                  <c:v>101.30989583333333</c:v>
                </c:pt>
                <c:pt idx="40056">
                  <c:v>101.3125</c:v>
                </c:pt>
                <c:pt idx="40057">
                  <c:v>101.31510416666667</c:v>
                </c:pt>
                <c:pt idx="40058">
                  <c:v>101.31770833333333</c:v>
                </c:pt>
                <c:pt idx="40059">
                  <c:v>101.3203125</c:v>
                </c:pt>
                <c:pt idx="40060">
                  <c:v>101.32291666666667</c:v>
                </c:pt>
                <c:pt idx="40061">
                  <c:v>101.32552083333333</c:v>
                </c:pt>
                <c:pt idx="40062">
                  <c:v>101.328125</c:v>
                </c:pt>
                <c:pt idx="40063">
                  <c:v>101.33072916666667</c:v>
                </c:pt>
                <c:pt idx="40064">
                  <c:v>101.33333333333333</c:v>
                </c:pt>
                <c:pt idx="40065">
                  <c:v>101.3359375</c:v>
                </c:pt>
                <c:pt idx="40066">
                  <c:v>101.33854166666667</c:v>
                </c:pt>
                <c:pt idx="40067">
                  <c:v>101.34114583333333</c:v>
                </c:pt>
                <c:pt idx="40068">
                  <c:v>101.34375</c:v>
                </c:pt>
                <c:pt idx="40069">
                  <c:v>101.34635416666667</c:v>
                </c:pt>
                <c:pt idx="40070">
                  <c:v>101.34895833333333</c:v>
                </c:pt>
                <c:pt idx="40071">
                  <c:v>101.3515625</c:v>
                </c:pt>
                <c:pt idx="40072">
                  <c:v>101.35416666666667</c:v>
                </c:pt>
                <c:pt idx="40073">
                  <c:v>101.35677083333333</c:v>
                </c:pt>
                <c:pt idx="40074">
                  <c:v>101.359375</c:v>
                </c:pt>
                <c:pt idx="40075">
                  <c:v>101.36197916666667</c:v>
                </c:pt>
                <c:pt idx="40076">
                  <c:v>101.36458333333333</c:v>
                </c:pt>
                <c:pt idx="40077">
                  <c:v>101.3671875</c:v>
                </c:pt>
                <c:pt idx="40078">
                  <c:v>101.36979166666667</c:v>
                </c:pt>
                <c:pt idx="40079">
                  <c:v>101.37239583333333</c:v>
                </c:pt>
                <c:pt idx="40080">
                  <c:v>101.375</c:v>
                </c:pt>
                <c:pt idx="40081">
                  <c:v>101.37760416666667</c:v>
                </c:pt>
                <c:pt idx="40082">
                  <c:v>101.38020833333333</c:v>
                </c:pt>
                <c:pt idx="40083">
                  <c:v>101.3828125</c:v>
                </c:pt>
                <c:pt idx="40084">
                  <c:v>101.38541666666667</c:v>
                </c:pt>
                <c:pt idx="40085">
                  <c:v>101.38802083333333</c:v>
                </c:pt>
                <c:pt idx="40086">
                  <c:v>101.390625</c:v>
                </c:pt>
                <c:pt idx="40087">
                  <c:v>101.39322916666667</c:v>
                </c:pt>
                <c:pt idx="40088">
                  <c:v>101.39583333333333</c:v>
                </c:pt>
                <c:pt idx="40089">
                  <c:v>101.3984375</c:v>
                </c:pt>
                <c:pt idx="40090">
                  <c:v>101.40104166666667</c:v>
                </c:pt>
                <c:pt idx="40091">
                  <c:v>101.40364583333333</c:v>
                </c:pt>
                <c:pt idx="40092">
                  <c:v>101.40625</c:v>
                </c:pt>
                <c:pt idx="40093">
                  <c:v>101.40885416666667</c:v>
                </c:pt>
                <c:pt idx="40094">
                  <c:v>101.41145833333333</c:v>
                </c:pt>
                <c:pt idx="40095">
                  <c:v>101.4140625</c:v>
                </c:pt>
                <c:pt idx="40096">
                  <c:v>101.41666666666667</c:v>
                </c:pt>
                <c:pt idx="40097">
                  <c:v>101.41927083333333</c:v>
                </c:pt>
                <c:pt idx="40098">
                  <c:v>101.421875</c:v>
                </c:pt>
                <c:pt idx="40099">
                  <c:v>101.42447916666667</c:v>
                </c:pt>
                <c:pt idx="40100">
                  <c:v>101.42708333333333</c:v>
                </c:pt>
                <c:pt idx="40101">
                  <c:v>101.4296875</c:v>
                </c:pt>
                <c:pt idx="40102">
                  <c:v>101.43229166666667</c:v>
                </c:pt>
                <c:pt idx="40103">
                  <c:v>101.43489583333333</c:v>
                </c:pt>
                <c:pt idx="40104">
                  <c:v>101.4375</c:v>
                </c:pt>
                <c:pt idx="40105">
                  <c:v>101.44010416666667</c:v>
                </c:pt>
                <c:pt idx="40106">
                  <c:v>101.44270833333333</c:v>
                </c:pt>
                <c:pt idx="40107">
                  <c:v>101.4453125</c:v>
                </c:pt>
                <c:pt idx="40108">
                  <c:v>101.44791666666667</c:v>
                </c:pt>
                <c:pt idx="40109">
                  <c:v>101.45052083333333</c:v>
                </c:pt>
                <c:pt idx="40110">
                  <c:v>101.453125</c:v>
                </c:pt>
                <c:pt idx="40111">
                  <c:v>101.45572916666667</c:v>
                </c:pt>
                <c:pt idx="40112">
                  <c:v>101.45833333333333</c:v>
                </c:pt>
                <c:pt idx="40113">
                  <c:v>101.4609375</c:v>
                </c:pt>
                <c:pt idx="40114">
                  <c:v>101.46354166666667</c:v>
                </c:pt>
                <c:pt idx="40115">
                  <c:v>101.46614583333333</c:v>
                </c:pt>
                <c:pt idx="40116">
                  <c:v>101.46875</c:v>
                </c:pt>
                <c:pt idx="40117">
                  <c:v>101.47135416666667</c:v>
                </c:pt>
                <c:pt idx="40118">
                  <c:v>101.47395833333333</c:v>
                </c:pt>
                <c:pt idx="40119">
                  <c:v>101.4765625</c:v>
                </c:pt>
                <c:pt idx="40120">
                  <c:v>101.47916666666667</c:v>
                </c:pt>
                <c:pt idx="40121">
                  <c:v>101.48177083333333</c:v>
                </c:pt>
                <c:pt idx="40122">
                  <c:v>101.484375</c:v>
                </c:pt>
                <c:pt idx="40123">
                  <c:v>101.48697916666667</c:v>
                </c:pt>
                <c:pt idx="40124">
                  <c:v>101.48958333333333</c:v>
                </c:pt>
                <c:pt idx="40125">
                  <c:v>101.4921875</c:v>
                </c:pt>
                <c:pt idx="40126">
                  <c:v>101.49479166666667</c:v>
                </c:pt>
                <c:pt idx="40127">
                  <c:v>101.49739583333333</c:v>
                </c:pt>
                <c:pt idx="40128">
                  <c:v>101.5</c:v>
                </c:pt>
                <c:pt idx="40129">
                  <c:v>101.50260416666667</c:v>
                </c:pt>
                <c:pt idx="40130">
                  <c:v>101.50520833333333</c:v>
                </c:pt>
                <c:pt idx="40131">
                  <c:v>101.5078125</c:v>
                </c:pt>
                <c:pt idx="40132">
                  <c:v>101.51041666666667</c:v>
                </c:pt>
                <c:pt idx="40133">
                  <c:v>101.51302083333333</c:v>
                </c:pt>
                <c:pt idx="40134">
                  <c:v>101.515625</c:v>
                </c:pt>
                <c:pt idx="40135">
                  <c:v>101.51822916666667</c:v>
                </c:pt>
                <c:pt idx="40136">
                  <c:v>101.52083333333333</c:v>
                </c:pt>
                <c:pt idx="40137">
                  <c:v>101.5234375</c:v>
                </c:pt>
                <c:pt idx="40138">
                  <c:v>101.52604166666667</c:v>
                </c:pt>
                <c:pt idx="40139">
                  <c:v>101.52864583333333</c:v>
                </c:pt>
                <c:pt idx="40140">
                  <c:v>101.53125</c:v>
                </c:pt>
                <c:pt idx="40141">
                  <c:v>101.53385416666667</c:v>
                </c:pt>
                <c:pt idx="40142">
                  <c:v>101.53645833333333</c:v>
                </c:pt>
                <c:pt idx="40143">
                  <c:v>101.5390625</c:v>
                </c:pt>
                <c:pt idx="40144">
                  <c:v>101.54166666666667</c:v>
                </c:pt>
                <c:pt idx="40145">
                  <c:v>101.54427083333333</c:v>
                </c:pt>
                <c:pt idx="40146">
                  <c:v>101.546875</c:v>
                </c:pt>
                <c:pt idx="40147">
                  <c:v>101.54947916666667</c:v>
                </c:pt>
                <c:pt idx="40148">
                  <c:v>101.55208333333333</c:v>
                </c:pt>
                <c:pt idx="40149">
                  <c:v>101.5546875</c:v>
                </c:pt>
                <c:pt idx="40150">
                  <c:v>101.55729166666667</c:v>
                </c:pt>
                <c:pt idx="40151">
                  <c:v>101.55989583333333</c:v>
                </c:pt>
                <c:pt idx="40152">
                  <c:v>101.5625</c:v>
                </c:pt>
                <c:pt idx="40153">
                  <c:v>101.56510416666667</c:v>
                </c:pt>
                <c:pt idx="40154">
                  <c:v>101.56770833333333</c:v>
                </c:pt>
                <c:pt idx="40155">
                  <c:v>101.5703125</c:v>
                </c:pt>
                <c:pt idx="40156">
                  <c:v>101.57291666666667</c:v>
                </c:pt>
                <c:pt idx="40157">
                  <c:v>101.57552083333333</c:v>
                </c:pt>
                <c:pt idx="40158">
                  <c:v>101.578125</c:v>
                </c:pt>
                <c:pt idx="40159">
                  <c:v>101.58072916666667</c:v>
                </c:pt>
                <c:pt idx="40160">
                  <c:v>101.58333333333333</c:v>
                </c:pt>
                <c:pt idx="40161">
                  <c:v>101.5859375</c:v>
                </c:pt>
                <c:pt idx="40162">
                  <c:v>101.58854166666667</c:v>
                </c:pt>
                <c:pt idx="40163">
                  <c:v>101.59114583333333</c:v>
                </c:pt>
                <c:pt idx="40164">
                  <c:v>101.59375</c:v>
                </c:pt>
                <c:pt idx="40165">
                  <c:v>101.59635416666667</c:v>
                </c:pt>
                <c:pt idx="40166">
                  <c:v>101.59895833333333</c:v>
                </c:pt>
                <c:pt idx="40167">
                  <c:v>101.6015625</c:v>
                </c:pt>
                <c:pt idx="40168">
                  <c:v>101.60416666666667</c:v>
                </c:pt>
                <c:pt idx="40169">
                  <c:v>101.60677083333333</c:v>
                </c:pt>
                <c:pt idx="40170">
                  <c:v>101.609375</c:v>
                </c:pt>
                <c:pt idx="40171">
                  <c:v>101.61197916666667</c:v>
                </c:pt>
                <c:pt idx="40172">
                  <c:v>101.61458333333333</c:v>
                </c:pt>
                <c:pt idx="40173">
                  <c:v>101.6171875</c:v>
                </c:pt>
                <c:pt idx="40174">
                  <c:v>101.61979166666667</c:v>
                </c:pt>
                <c:pt idx="40175">
                  <c:v>101.62239583333333</c:v>
                </c:pt>
                <c:pt idx="40176">
                  <c:v>101.625</c:v>
                </c:pt>
                <c:pt idx="40177">
                  <c:v>101.62760416666667</c:v>
                </c:pt>
                <c:pt idx="40178">
                  <c:v>101.63020833333333</c:v>
                </c:pt>
                <c:pt idx="40179">
                  <c:v>101.6328125</c:v>
                </c:pt>
                <c:pt idx="40180">
                  <c:v>101.63541666666667</c:v>
                </c:pt>
                <c:pt idx="40181">
                  <c:v>101.63802083333333</c:v>
                </c:pt>
                <c:pt idx="40182">
                  <c:v>101.640625</c:v>
                </c:pt>
                <c:pt idx="40183">
                  <c:v>101.64322916666667</c:v>
                </c:pt>
                <c:pt idx="40184">
                  <c:v>101.64583333333333</c:v>
                </c:pt>
                <c:pt idx="40185">
                  <c:v>101.6484375</c:v>
                </c:pt>
                <c:pt idx="40186">
                  <c:v>101.65104166666667</c:v>
                </c:pt>
                <c:pt idx="40187">
                  <c:v>101.65364583333333</c:v>
                </c:pt>
                <c:pt idx="40188">
                  <c:v>101.65625</c:v>
                </c:pt>
                <c:pt idx="40189">
                  <c:v>101.65885416666667</c:v>
                </c:pt>
                <c:pt idx="40190">
                  <c:v>101.66145833333333</c:v>
                </c:pt>
                <c:pt idx="40191">
                  <c:v>101.6640625</c:v>
                </c:pt>
                <c:pt idx="40192">
                  <c:v>101.66666666666667</c:v>
                </c:pt>
                <c:pt idx="40193">
                  <c:v>101.66927083333333</c:v>
                </c:pt>
                <c:pt idx="40194">
                  <c:v>101.671875</c:v>
                </c:pt>
                <c:pt idx="40195">
                  <c:v>101.67447916666667</c:v>
                </c:pt>
                <c:pt idx="40196">
                  <c:v>101.67708333333333</c:v>
                </c:pt>
                <c:pt idx="40197">
                  <c:v>101.6796875</c:v>
                </c:pt>
                <c:pt idx="40198">
                  <c:v>101.68229166666667</c:v>
                </c:pt>
                <c:pt idx="40199">
                  <c:v>101.68489583333333</c:v>
                </c:pt>
                <c:pt idx="40200">
                  <c:v>101.6875</c:v>
                </c:pt>
                <c:pt idx="40201">
                  <c:v>101.69010416666667</c:v>
                </c:pt>
                <c:pt idx="40202">
                  <c:v>101.69270833333333</c:v>
                </c:pt>
                <c:pt idx="40203">
                  <c:v>101.6953125</c:v>
                </c:pt>
                <c:pt idx="40204">
                  <c:v>101.69791666666667</c:v>
                </c:pt>
                <c:pt idx="40205">
                  <c:v>101.70052083333333</c:v>
                </c:pt>
                <c:pt idx="40206">
                  <c:v>101.703125</c:v>
                </c:pt>
                <c:pt idx="40207">
                  <c:v>101.70572916666667</c:v>
                </c:pt>
                <c:pt idx="40208">
                  <c:v>101.70833333333333</c:v>
                </c:pt>
                <c:pt idx="40209">
                  <c:v>101.7109375</c:v>
                </c:pt>
                <c:pt idx="40210">
                  <c:v>101.71354166666667</c:v>
                </c:pt>
                <c:pt idx="40211">
                  <c:v>101.71614583333333</c:v>
                </c:pt>
                <c:pt idx="40212">
                  <c:v>101.71875</c:v>
                </c:pt>
                <c:pt idx="40213">
                  <c:v>101.72135416666667</c:v>
                </c:pt>
                <c:pt idx="40214">
                  <c:v>101.72395833333333</c:v>
                </c:pt>
                <c:pt idx="40215">
                  <c:v>101.7265625</c:v>
                </c:pt>
                <c:pt idx="40216">
                  <c:v>101.72916666666667</c:v>
                </c:pt>
                <c:pt idx="40217">
                  <c:v>101.73177083333333</c:v>
                </c:pt>
                <c:pt idx="40218">
                  <c:v>101.734375</c:v>
                </c:pt>
                <c:pt idx="40219">
                  <c:v>101.73697916666667</c:v>
                </c:pt>
                <c:pt idx="40220">
                  <c:v>101.73958333333333</c:v>
                </c:pt>
                <c:pt idx="40221">
                  <c:v>101.7421875</c:v>
                </c:pt>
                <c:pt idx="40222">
                  <c:v>101.74479166666667</c:v>
                </c:pt>
                <c:pt idx="40223">
                  <c:v>101.74739583333333</c:v>
                </c:pt>
                <c:pt idx="40224">
                  <c:v>101.75</c:v>
                </c:pt>
                <c:pt idx="40225">
                  <c:v>101.75260416666667</c:v>
                </c:pt>
                <c:pt idx="40226">
                  <c:v>101.75520833333333</c:v>
                </c:pt>
                <c:pt idx="40227">
                  <c:v>101.7578125</c:v>
                </c:pt>
                <c:pt idx="40228">
                  <c:v>101.76041666666667</c:v>
                </c:pt>
                <c:pt idx="40229">
                  <c:v>101.76302083333333</c:v>
                </c:pt>
                <c:pt idx="40230">
                  <c:v>101.765625</c:v>
                </c:pt>
                <c:pt idx="40231">
                  <c:v>101.76822916666667</c:v>
                </c:pt>
                <c:pt idx="40232">
                  <c:v>101.77083333333333</c:v>
                </c:pt>
                <c:pt idx="40233">
                  <c:v>101.7734375</c:v>
                </c:pt>
                <c:pt idx="40234">
                  <c:v>101.77604166666667</c:v>
                </c:pt>
                <c:pt idx="40235">
                  <c:v>101.77864583333333</c:v>
                </c:pt>
                <c:pt idx="40236">
                  <c:v>101.78125</c:v>
                </c:pt>
                <c:pt idx="40237">
                  <c:v>101.78385416666667</c:v>
                </c:pt>
                <c:pt idx="40238">
                  <c:v>101.78645833333333</c:v>
                </c:pt>
                <c:pt idx="40239">
                  <c:v>101.7890625</c:v>
                </c:pt>
                <c:pt idx="40240">
                  <c:v>101.79166666666667</c:v>
                </c:pt>
                <c:pt idx="40241">
                  <c:v>101.79427083333333</c:v>
                </c:pt>
                <c:pt idx="40242">
                  <c:v>101.796875</c:v>
                </c:pt>
                <c:pt idx="40243">
                  <c:v>101.79947916666667</c:v>
                </c:pt>
                <c:pt idx="40244">
                  <c:v>101.80208333333333</c:v>
                </c:pt>
                <c:pt idx="40245">
                  <c:v>101.8046875</c:v>
                </c:pt>
                <c:pt idx="40246">
                  <c:v>101.80729166666667</c:v>
                </c:pt>
                <c:pt idx="40247">
                  <c:v>101.80989583333333</c:v>
                </c:pt>
                <c:pt idx="40248">
                  <c:v>101.8125</c:v>
                </c:pt>
                <c:pt idx="40249">
                  <c:v>101.81510416666667</c:v>
                </c:pt>
                <c:pt idx="40250">
                  <c:v>101.81770833333333</c:v>
                </c:pt>
                <c:pt idx="40251">
                  <c:v>101.8203125</c:v>
                </c:pt>
                <c:pt idx="40252">
                  <c:v>101.82291666666667</c:v>
                </c:pt>
                <c:pt idx="40253">
                  <c:v>101.82552083333333</c:v>
                </c:pt>
                <c:pt idx="40254">
                  <c:v>101.828125</c:v>
                </c:pt>
                <c:pt idx="40255">
                  <c:v>101.83072916666667</c:v>
                </c:pt>
                <c:pt idx="40256">
                  <c:v>101.83333333333333</c:v>
                </c:pt>
                <c:pt idx="40257">
                  <c:v>101.8359375</c:v>
                </c:pt>
                <c:pt idx="40258">
                  <c:v>101.83854166666667</c:v>
                </c:pt>
                <c:pt idx="40259">
                  <c:v>101.84114583333333</c:v>
                </c:pt>
                <c:pt idx="40260">
                  <c:v>101.84375</c:v>
                </c:pt>
                <c:pt idx="40261">
                  <c:v>101.84635416666667</c:v>
                </c:pt>
                <c:pt idx="40262">
                  <c:v>101.84895833333333</c:v>
                </c:pt>
                <c:pt idx="40263">
                  <c:v>101.8515625</c:v>
                </c:pt>
                <c:pt idx="40264">
                  <c:v>101.85416666666667</c:v>
                </c:pt>
                <c:pt idx="40265">
                  <c:v>101.85677083333333</c:v>
                </c:pt>
                <c:pt idx="40266">
                  <c:v>101.859375</c:v>
                </c:pt>
                <c:pt idx="40267">
                  <c:v>101.86197916666667</c:v>
                </c:pt>
                <c:pt idx="40268">
                  <c:v>101.86458333333333</c:v>
                </c:pt>
                <c:pt idx="40269">
                  <c:v>101.8671875</c:v>
                </c:pt>
                <c:pt idx="40270">
                  <c:v>101.86979166666667</c:v>
                </c:pt>
                <c:pt idx="40271">
                  <c:v>101.87239583333333</c:v>
                </c:pt>
                <c:pt idx="40272">
                  <c:v>101.875</c:v>
                </c:pt>
                <c:pt idx="40273">
                  <c:v>101.87760416666667</c:v>
                </c:pt>
                <c:pt idx="40274">
                  <c:v>101.88020833333333</c:v>
                </c:pt>
                <c:pt idx="40275">
                  <c:v>101.8828125</c:v>
                </c:pt>
                <c:pt idx="40276">
                  <c:v>101.88541666666667</c:v>
                </c:pt>
                <c:pt idx="40277">
                  <c:v>101.88802083333333</c:v>
                </c:pt>
                <c:pt idx="40278">
                  <c:v>101.890625</c:v>
                </c:pt>
                <c:pt idx="40279">
                  <c:v>101.89322916666667</c:v>
                </c:pt>
                <c:pt idx="40280">
                  <c:v>101.89583333333333</c:v>
                </c:pt>
                <c:pt idx="40281">
                  <c:v>101.8984375</c:v>
                </c:pt>
                <c:pt idx="40282">
                  <c:v>101.90104166666667</c:v>
                </c:pt>
                <c:pt idx="40283">
                  <c:v>101.90364583333333</c:v>
                </c:pt>
                <c:pt idx="40284">
                  <c:v>101.90625</c:v>
                </c:pt>
                <c:pt idx="40285">
                  <c:v>101.90885416666667</c:v>
                </c:pt>
                <c:pt idx="40286">
                  <c:v>101.91145833333333</c:v>
                </c:pt>
                <c:pt idx="40287">
                  <c:v>101.9140625</c:v>
                </c:pt>
                <c:pt idx="40288">
                  <c:v>101.91666666666667</c:v>
                </c:pt>
                <c:pt idx="40289">
                  <c:v>101.91927083333333</c:v>
                </c:pt>
                <c:pt idx="40290">
                  <c:v>101.921875</c:v>
                </c:pt>
                <c:pt idx="40291">
                  <c:v>101.92447916666667</c:v>
                </c:pt>
                <c:pt idx="40292">
                  <c:v>101.92708333333333</c:v>
                </c:pt>
                <c:pt idx="40293">
                  <c:v>101.9296875</c:v>
                </c:pt>
                <c:pt idx="40294">
                  <c:v>101.93229166666667</c:v>
                </c:pt>
                <c:pt idx="40295">
                  <c:v>101.93489583333333</c:v>
                </c:pt>
                <c:pt idx="40296">
                  <c:v>101.9375</c:v>
                </c:pt>
                <c:pt idx="40297">
                  <c:v>101.94010416666667</c:v>
                </c:pt>
                <c:pt idx="40298">
                  <c:v>101.94270833333333</c:v>
                </c:pt>
                <c:pt idx="40299">
                  <c:v>101.9453125</c:v>
                </c:pt>
                <c:pt idx="40300">
                  <c:v>101.94791666666667</c:v>
                </c:pt>
                <c:pt idx="40301">
                  <c:v>101.95052083333333</c:v>
                </c:pt>
                <c:pt idx="40302">
                  <c:v>101.953125</c:v>
                </c:pt>
                <c:pt idx="40303">
                  <c:v>101.95572916666667</c:v>
                </c:pt>
                <c:pt idx="40304">
                  <c:v>101.95833333333333</c:v>
                </c:pt>
                <c:pt idx="40305">
                  <c:v>101.9609375</c:v>
                </c:pt>
                <c:pt idx="40306">
                  <c:v>101.96354166666667</c:v>
                </c:pt>
                <c:pt idx="40307">
                  <c:v>101.96614583333333</c:v>
                </c:pt>
                <c:pt idx="40308">
                  <c:v>101.96875</c:v>
                </c:pt>
                <c:pt idx="40309">
                  <c:v>101.97135416666667</c:v>
                </c:pt>
                <c:pt idx="40310">
                  <c:v>101.97395833333333</c:v>
                </c:pt>
                <c:pt idx="40311">
                  <c:v>101.9765625</c:v>
                </c:pt>
                <c:pt idx="40312">
                  <c:v>101.97916666666667</c:v>
                </c:pt>
                <c:pt idx="40313">
                  <c:v>101.98177083333333</c:v>
                </c:pt>
                <c:pt idx="40314">
                  <c:v>101.984375</c:v>
                </c:pt>
                <c:pt idx="40315">
                  <c:v>101.98697916666667</c:v>
                </c:pt>
                <c:pt idx="40316">
                  <c:v>101.98958333333333</c:v>
                </c:pt>
                <c:pt idx="40317">
                  <c:v>101.9921875</c:v>
                </c:pt>
                <c:pt idx="40318">
                  <c:v>101.99479166666667</c:v>
                </c:pt>
                <c:pt idx="40319">
                  <c:v>101.99739583333333</c:v>
                </c:pt>
                <c:pt idx="40320">
                  <c:v>102</c:v>
                </c:pt>
                <c:pt idx="40321">
                  <c:v>102.00260416666667</c:v>
                </c:pt>
                <c:pt idx="40322">
                  <c:v>102.00520833333333</c:v>
                </c:pt>
                <c:pt idx="40323">
                  <c:v>102.0078125</c:v>
                </c:pt>
                <c:pt idx="40324">
                  <c:v>102.01041666666667</c:v>
                </c:pt>
                <c:pt idx="40325">
                  <c:v>102.01302083333333</c:v>
                </c:pt>
                <c:pt idx="40326">
                  <c:v>102.015625</c:v>
                </c:pt>
                <c:pt idx="40327">
                  <c:v>102.01822916666667</c:v>
                </c:pt>
                <c:pt idx="40328">
                  <c:v>102.02083333333333</c:v>
                </c:pt>
                <c:pt idx="40329">
                  <c:v>102.0234375</c:v>
                </c:pt>
                <c:pt idx="40330">
                  <c:v>102.02604166666667</c:v>
                </c:pt>
                <c:pt idx="40331">
                  <c:v>102.02864583333333</c:v>
                </c:pt>
                <c:pt idx="40332">
                  <c:v>102.03125</c:v>
                </c:pt>
                <c:pt idx="40333">
                  <c:v>102.03385416666667</c:v>
                </c:pt>
                <c:pt idx="40334">
                  <c:v>102.03645833333333</c:v>
                </c:pt>
                <c:pt idx="40335">
                  <c:v>102.0390625</c:v>
                </c:pt>
                <c:pt idx="40336">
                  <c:v>102.04166666666667</c:v>
                </c:pt>
                <c:pt idx="40337">
                  <c:v>102.04427083333333</c:v>
                </c:pt>
                <c:pt idx="40338">
                  <c:v>102.046875</c:v>
                </c:pt>
                <c:pt idx="40339">
                  <c:v>102.04947916666667</c:v>
                </c:pt>
                <c:pt idx="40340">
                  <c:v>102.05208333333333</c:v>
                </c:pt>
                <c:pt idx="40341">
                  <c:v>102.0546875</c:v>
                </c:pt>
                <c:pt idx="40342">
                  <c:v>102.05729166666667</c:v>
                </c:pt>
                <c:pt idx="40343">
                  <c:v>102.05989583333333</c:v>
                </c:pt>
                <c:pt idx="40344">
                  <c:v>102.0625</c:v>
                </c:pt>
                <c:pt idx="40345">
                  <c:v>102.06510416666667</c:v>
                </c:pt>
                <c:pt idx="40346">
                  <c:v>102.06770833333333</c:v>
                </c:pt>
                <c:pt idx="40347">
                  <c:v>102.0703125</c:v>
                </c:pt>
                <c:pt idx="40348">
                  <c:v>102.07291666666667</c:v>
                </c:pt>
                <c:pt idx="40349">
                  <c:v>102.07552083333333</c:v>
                </c:pt>
                <c:pt idx="40350">
                  <c:v>102.078125</c:v>
                </c:pt>
                <c:pt idx="40351">
                  <c:v>102.08072916666667</c:v>
                </c:pt>
                <c:pt idx="40352">
                  <c:v>102.08333333333333</c:v>
                </c:pt>
                <c:pt idx="40353">
                  <c:v>102.0859375</c:v>
                </c:pt>
                <c:pt idx="40354">
                  <c:v>102.08854166666667</c:v>
                </c:pt>
                <c:pt idx="40355">
                  <c:v>102.09114583333333</c:v>
                </c:pt>
                <c:pt idx="40356">
                  <c:v>102.09375</c:v>
                </c:pt>
                <c:pt idx="40357">
                  <c:v>102.09635416666667</c:v>
                </c:pt>
                <c:pt idx="40358">
                  <c:v>102.09895833333333</c:v>
                </c:pt>
                <c:pt idx="40359">
                  <c:v>102.1015625</c:v>
                </c:pt>
                <c:pt idx="40360">
                  <c:v>102.10416666666667</c:v>
                </c:pt>
                <c:pt idx="40361">
                  <c:v>102.10677083333333</c:v>
                </c:pt>
                <c:pt idx="40362">
                  <c:v>102.109375</c:v>
                </c:pt>
                <c:pt idx="40363">
                  <c:v>102.11197916666667</c:v>
                </c:pt>
                <c:pt idx="40364">
                  <c:v>102.11458333333333</c:v>
                </c:pt>
                <c:pt idx="40365">
                  <c:v>102.1171875</c:v>
                </c:pt>
                <c:pt idx="40366">
                  <c:v>102.11979166666667</c:v>
                </c:pt>
                <c:pt idx="40367">
                  <c:v>102.12239583333333</c:v>
                </c:pt>
                <c:pt idx="40368">
                  <c:v>102.125</c:v>
                </c:pt>
                <c:pt idx="40369">
                  <c:v>102.12760416666667</c:v>
                </c:pt>
                <c:pt idx="40370">
                  <c:v>102.13020833333333</c:v>
                </c:pt>
                <c:pt idx="40371">
                  <c:v>102.1328125</c:v>
                </c:pt>
                <c:pt idx="40372">
                  <c:v>102.13541666666667</c:v>
                </c:pt>
                <c:pt idx="40373">
                  <c:v>102.13802083333333</c:v>
                </c:pt>
                <c:pt idx="40374">
                  <c:v>102.140625</c:v>
                </c:pt>
                <c:pt idx="40375">
                  <c:v>102.14322916666667</c:v>
                </c:pt>
                <c:pt idx="40376">
                  <c:v>102.14583333333333</c:v>
                </c:pt>
                <c:pt idx="40377">
                  <c:v>102.1484375</c:v>
                </c:pt>
                <c:pt idx="40378">
                  <c:v>102.15104166666667</c:v>
                </c:pt>
                <c:pt idx="40379">
                  <c:v>102.15364583333333</c:v>
                </c:pt>
                <c:pt idx="40380">
                  <c:v>102.15625</c:v>
                </c:pt>
                <c:pt idx="40381">
                  <c:v>102.15885416666667</c:v>
                </c:pt>
                <c:pt idx="40382">
                  <c:v>102.16145833333333</c:v>
                </c:pt>
                <c:pt idx="40383">
                  <c:v>102.1640625</c:v>
                </c:pt>
                <c:pt idx="40384">
                  <c:v>102.16666666666667</c:v>
                </c:pt>
                <c:pt idx="40385">
                  <c:v>102.16927083333333</c:v>
                </c:pt>
                <c:pt idx="40386">
                  <c:v>102.171875</c:v>
                </c:pt>
                <c:pt idx="40387">
                  <c:v>102.17447916666667</c:v>
                </c:pt>
                <c:pt idx="40388">
                  <c:v>102.17708333333333</c:v>
                </c:pt>
                <c:pt idx="40389">
                  <c:v>102.1796875</c:v>
                </c:pt>
                <c:pt idx="40390">
                  <c:v>102.18229166666667</c:v>
                </c:pt>
                <c:pt idx="40391">
                  <c:v>102.18489583333333</c:v>
                </c:pt>
                <c:pt idx="40392">
                  <c:v>102.1875</c:v>
                </c:pt>
                <c:pt idx="40393">
                  <c:v>102.19010416666667</c:v>
                </c:pt>
                <c:pt idx="40394">
                  <c:v>102.19270833333333</c:v>
                </c:pt>
                <c:pt idx="40395">
                  <c:v>102.1953125</c:v>
                </c:pt>
                <c:pt idx="40396">
                  <c:v>102.19791666666667</c:v>
                </c:pt>
                <c:pt idx="40397">
                  <c:v>102.20052083333333</c:v>
                </c:pt>
                <c:pt idx="40398">
                  <c:v>102.203125</c:v>
                </c:pt>
                <c:pt idx="40399">
                  <c:v>102.20572916666667</c:v>
                </c:pt>
                <c:pt idx="40400">
                  <c:v>102.20833333333333</c:v>
                </c:pt>
                <c:pt idx="40401">
                  <c:v>102.2109375</c:v>
                </c:pt>
                <c:pt idx="40402">
                  <c:v>102.21354166666667</c:v>
                </c:pt>
                <c:pt idx="40403">
                  <c:v>102.21614583333333</c:v>
                </c:pt>
                <c:pt idx="40404">
                  <c:v>102.21875</c:v>
                </c:pt>
                <c:pt idx="40405">
                  <c:v>102.22135416666667</c:v>
                </c:pt>
                <c:pt idx="40406">
                  <c:v>102.22395833333333</c:v>
                </c:pt>
                <c:pt idx="40407">
                  <c:v>102.2265625</c:v>
                </c:pt>
                <c:pt idx="40408">
                  <c:v>102.22916666666667</c:v>
                </c:pt>
                <c:pt idx="40409">
                  <c:v>102.23177083333333</c:v>
                </c:pt>
                <c:pt idx="40410">
                  <c:v>102.234375</c:v>
                </c:pt>
                <c:pt idx="40411">
                  <c:v>102.23697916666667</c:v>
                </c:pt>
                <c:pt idx="40412">
                  <c:v>102.23958333333333</c:v>
                </c:pt>
                <c:pt idx="40413">
                  <c:v>102.2421875</c:v>
                </c:pt>
                <c:pt idx="40414">
                  <c:v>102.24479166666667</c:v>
                </c:pt>
                <c:pt idx="40415">
                  <c:v>102.24739583333333</c:v>
                </c:pt>
                <c:pt idx="40416">
                  <c:v>102.25</c:v>
                </c:pt>
                <c:pt idx="40417">
                  <c:v>102.25260416666667</c:v>
                </c:pt>
                <c:pt idx="40418">
                  <c:v>102.25520833333333</c:v>
                </c:pt>
                <c:pt idx="40419">
                  <c:v>102.2578125</c:v>
                </c:pt>
                <c:pt idx="40420">
                  <c:v>102.26041666666667</c:v>
                </c:pt>
                <c:pt idx="40421">
                  <c:v>102.26302083333333</c:v>
                </c:pt>
                <c:pt idx="40422">
                  <c:v>102.265625</c:v>
                </c:pt>
                <c:pt idx="40423">
                  <c:v>102.26822916666667</c:v>
                </c:pt>
                <c:pt idx="40424">
                  <c:v>102.27083333333333</c:v>
                </c:pt>
                <c:pt idx="40425">
                  <c:v>102.2734375</c:v>
                </c:pt>
                <c:pt idx="40426">
                  <c:v>102.27604166666667</c:v>
                </c:pt>
                <c:pt idx="40427">
                  <c:v>102.27864583333333</c:v>
                </c:pt>
                <c:pt idx="40428">
                  <c:v>102.28125</c:v>
                </c:pt>
                <c:pt idx="40429">
                  <c:v>102.28385416666667</c:v>
                </c:pt>
                <c:pt idx="40430">
                  <c:v>102.28645833333333</c:v>
                </c:pt>
                <c:pt idx="40431">
                  <c:v>102.2890625</c:v>
                </c:pt>
                <c:pt idx="40432">
                  <c:v>102.29166666666667</c:v>
                </c:pt>
                <c:pt idx="40433">
                  <c:v>102.29427083333333</c:v>
                </c:pt>
                <c:pt idx="40434">
                  <c:v>102.296875</c:v>
                </c:pt>
                <c:pt idx="40435">
                  <c:v>102.29947916666667</c:v>
                </c:pt>
                <c:pt idx="40436">
                  <c:v>102.30208333333333</c:v>
                </c:pt>
                <c:pt idx="40437">
                  <c:v>102.3046875</c:v>
                </c:pt>
                <c:pt idx="40438">
                  <c:v>102.30729166666667</c:v>
                </c:pt>
                <c:pt idx="40439">
                  <c:v>102.30989583333333</c:v>
                </c:pt>
                <c:pt idx="40440">
                  <c:v>102.3125</c:v>
                </c:pt>
                <c:pt idx="40441">
                  <c:v>102.31510416666667</c:v>
                </c:pt>
                <c:pt idx="40442">
                  <c:v>102.31770833333333</c:v>
                </c:pt>
                <c:pt idx="40443">
                  <c:v>102.3203125</c:v>
                </c:pt>
                <c:pt idx="40444">
                  <c:v>102.32291666666667</c:v>
                </c:pt>
                <c:pt idx="40445">
                  <c:v>102.32552083333333</c:v>
                </c:pt>
                <c:pt idx="40446">
                  <c:v>102.328125</c:v>
                </c:pt>
                <c:pt idx="40447">
                  <c:v>102.33072916666667</c:v>
                </c:pt>
                <c:pt idx="40448">
                  <c:v>102.33333333333333</c:v>
                </c:pt>
                <c:pt idx="40449">
                  <c:v>102.3359375</c:v>
                </c:pt>
                <c:pt idx="40450">
                  <c:v>102.33854166666667</c:v>
                </c:pt>
                <c:pt idx="40451">
                  <c:v>102.34114583333333</c:v>
                </c:pt>
                <c:pt idx="40452">
                  <c:v>102.34375</c:v>
                </c:pt>
                <c:pt idx="40453">
                  <c:v>102.34635416666667</c:v>
                </c:pt>
                <c:pt idx="40454">
                  <c:v>102.34895833333333</c:v>
                </c:pt>
                <c:pt idx="40455">
                  <c:v>102.3515625</c:v>
                </c:pt>
                <c:pt idx="40456">
                  <c:v>102.35416666666667</c:v>
                </c:pt>
                <c:pt idx="40457">
                  <c:v>102.35677083333333</c:v>
                </c:pt>
                <c:pt idx="40458">
                  <c:v>102.359375</c:v>
                </c:pt>
                <c:pt idx="40459">
                  <c:v>102.36197916666667</c:v>
                </c:pt>
                <c:pt idx="40460">
                  <c:v>102.36458333333333</c:v>
                </c:pt>
                <c:pt idx="40461">
                  <c:v>102.3671875</c:v>
                </c:pt>
                <c:pt idx="40462">
                  <c:v>102.36979166666667</c:v>
                </c:pt>
                <c:pt idx="40463">
                  <c:v>102.37239583333333</c:v>
                </c:pt>
                <c:pt idx="40464">
                  <c:v>102.375</c:v>
                </c:pt>
                <c:pt idx="40465">
                  <c:v>102.37760416666667</c:v>
                </c:pt>
                <c:pt idx="40466">
                  <c:v>102.38020833333333</c:v>
                </c:pt>
                <c:pt idx="40467">
                  <c:v>102.3828125</c:v>
                </c:pt>
                <c:pt idx="40468">
                  <c:v>102.38541666666667</c:v>
                </c:pt>
                <c:pt idx="40469">
                  <c:v>102.38802083333333</c:v>
                </c:pt>
                <c:pt idx="40470">
                  <c:v>102.390625</c:v>
                </c:pt>
                <c:pt idx="40471">
                  <c:v>102.39322916666667</c:v>
                </c:pt>
                <c:pt idx="40472">
                  <c:v>102.39583333333333</c:v>
                </c:pt>
                <c:pt idx="40473">
                  <c:v>102.3984375</c:v>
                </c:pt>
                <c:pt idx="40474">
                  <c:v>102.40104166666667</c:v>
                </c:pt>
                <c:pt idx="40475">
                  <c:v>102.40364583333333</c:v>
                </c:pt>
                <c:pt idx="40476">
                  <c:v>102.40625</c:v>
                </c:pt>
                <c:pt idx="40477">
                  <c:v>102.40885416666667</c:v>
                </c:pt>
                <c:pt idx="40478">
                  <c:v>102.41145833333333</c:v>
                </c:pt>
                <c:pt idx="40479">
                  <c:v>102.4140625</c:v>
                </c:pt>
                <c:pt idx="40480">
                  <c:v>102.41666666666667</c:v>
                </c:pt>
                <c:pt idx="40481">
                  <c:v>102.41927083333333</c:v>
                </c:pt>
                <c:pt idx="40482">
                  <c:v>102.421875</c:v>
                </c:pt>
                <c:pt idx="40483">
                  <c:v>102.42447916666667</c:v>
                </c:pt>
                <c:pt idx="40484">
                  <c:v>102.42708333333333</c:v>
                </c:pt>
                <c:pt idx="40485">
                  <c:v>102.4296875</c:v>
                </c:pt>
                <c:pt idx="40486">
                  <c:v>102.43229166666667</c:v>
                </c:pt>
                <c:pt idx="40487">
                  <c:v>102.43489583333333</c:v>
                </c:pt>
                <c:pt idx="40488">
                  <c:v>102.4375</c:v>
                </c:pt>
                <c:pt idx="40489">
                  <c:v>102.44010416666667</c:v>
                </c:pt>
                <c:pt idx="40490">
                  <c:v>102.44270833333333</c:v>
                </c:pt>
                <c:pt idx="40491">
                  <c:v>102.4453125</c:v>
                </c:pt>
                <c:pt idx="40492">
                  <c:v>102.44791666666667</c:v>
                </c:pt>
                <c:pt idx="40493">
                  <c:v>102.45052083333333</c:v>
                </c:pt>
                <c:pt idx="40494">
                  <c:v>102.453125</c:v>
                </c:pt>
                <c:pt idx="40495">
                  <c:v>102.45572916666667</c:v>
                </c:pt>
                <c:pt idx="40496">
                  <c:v>102.45833333333333</c:v>
                </c:pt>
                <c:pt idx="40497">
                  <c:v>102.4609375</c:v>
                </c:pt>
                <c:pt idx="40498">
                  <c:v>102.46354166666667</c:v>
                </c:pt>
                <c:pt idx="40499">
                  <c:v>102.46614583333333</c:v>
                </c:pt>
                <c:pt idx="40500">
                  <c:v>102.46875</c:v>
                </c:pt>
                <c:pt idx="40501">
                  <c:v>102.47135416666667</c:v>
                </c:pt>
                <c:pt idx="40502">
                  <c:v>102.47395833333333</c:v>
                </c:pt>
                <c:pt idx="40503">
                  <c:v>102.4765625</c:v>
                </c:pt>
                <c:pt idx="40504">
                  <c:v>102.47916666666667</c:v>
                </c:pt>
                <c:pt idx="40505">
                  <c:v>102.48177083333333</c:v>
                </c:pt>
                <c:pt idx="40506">
                  <c:v>102.484375</c:v>
                </c:pt>
                <c:pt idx="40507">
                  <c:v>102.48697916666667</c:v>
                </c:pt>
                <c:pt idx="40508">
                  <c:v>102.48958333333333</c:v>
                </c:pt>
                <c:pt idx="40509">
                  <c:v>102.4921875</c:v>
                </c:pt>
                <c:pt idx="40510">
                  <c:v>102.49479166666667</c:v>
                </c:pt>
                <c:pt idx="40511">
                  <c:v>102.49739583333333</c:v>
                </c:pt>
                <c:pt idx="40512">
                  <c:v>102.5</c:v>
                </c:pt>
                <c:pt idx="40513">
                  <c:v>102.50260416666667</c:v>
                </c:pt>
                <c:pt idx="40514">
                  <c:v>102.50520833333333</c:v>
                </c:pt>
                <c:pt idx="40515">
                  <c:v>102.5078125</c:v>
                </c:pt>
                <c:pt idx="40516">
                  <c:v>102.51041666666667</c:v>
                </c:pt>
                <c:pt idx="40517">
                  <c:v>102.51302083333333</c:v>
                </c:pt>
                <c:pt idx="40518">
                  <c:v>102.515625</c:v>
                </c:pt>
                <c:pt idx="40519">
                  <c:v>102.51822916666667</c:v>
                </c:pt>
                <c:pt idx="40520">
                  <c:v>102.52083333333333</c:v>
                </c:pt>
                <c:pt idx="40521">
                  <c:v>102.5234375</c:v>
                </c:pt>
                <c:pt idx="40522">
                  <c:v>102.52604166666667</c:v>
                </c:pt>
                <c:pt idx="40523">
                  <c:v>102.52864583333333</c:v>
                </c:pt>
                <c:pt idx="40524">
                  <c:v>102.53125</c:v>
                </c:pt>
                <c:pt idx="40525">
                  <c:v>102.53385416666667</c:v>
                </c:pt>
                <c:pt idx="40526">
                  <c:v>102.53645833333333</c:v>
                </c:pt>
                <c:pt idx="40527">
                  <c:v>102.5390625</c:v>
                </c:pt>
                <c:pt idx="40528">
                  <c:v>102.54166666666667</c:v>
                </c:pt>
                <c:pt idx="40529">
                  <c:v>102.54427083333333</c:v>
                </c:pt>
                <c:pt idx="40530">
                  <c:v>102.546875</c:v>
                </c:pt>
                <c:pt idx="40531">
                  <c:v>102.54947916666667</c:v>
                </c:pt>
                <c:pt idx="40532">
                  <c:v>102.55208333333333</c:v>
                </c:pt>
                <c:pt idx="40533">
                  <c:v>102.5546875</c:v>
                </c:pt>
                <c:pt idx="40534">
                  <c:v>102.55729166666667</c:v>
                </c:pt>
                <c:pt idx="40535">
                  <c:v>102.55989583333333</c:v>
                </c:pt>
                <c:pt idx="40536">
                  <c:v>102.5625</c:v>
                </c:pt>
                <c:pt idx="40537">
                  <c:v>102.56510416666667</c:v>
                </c:pt>
                <c:pt idx="40538">
                  <c:v>102.56770833333333</c:v>
                </c:pt>
                <c:pt idx="40539">
                  <c:v>102.5703125</c:v>
                </c:pt>
                <c:pt idx="40540">
                  <c:v>102.57291666666667</c:v>
                </c:pt>
                <c:pt idx="40541">
                  <c:v>102.57552083333333</c:v>
                </c:pt>
                <c:pt idx="40542">
                  <c:v>102.578125</c:v>
                </c:pt>
                <c:pt idx="40543">
                  <c:v>102.58072916666667</c:v>
                </c:pt>
                <c:pt idx="40544">
                  <c:v>102.58333333333333</c:v>
                </c:pt>
                <c:pt idx="40545">
                  <c:v>102.5859375</c:v>
                </c:pt>
                <c:pt idx="40546">
                  <c:v>102.58854166666667</c:v>
                </c:pt>
                <c:pt idx="40547">
                  <c:v>102.59114583333333</c:v>
                </c:pt>
                <c:pt idx="40548">
                  <c:v>102.59375</c:v>
                </c:pt>
                <c:pt idx="40549">
                  <c:v>102.59635416666667</c:v>
                </c:pt>
                <c:pt idx="40550">
                  <c:v>102.59895833333333</c:v>
                </c:pt>
                <c:pt idx="40551">
                  <c:v>102.6015625</c:v>
                </c:pt>
                <c:pt idx="40552">
                  <c:v>102.60416666666667</c:v>
                </c:pt>
                <c:pt idx="40553">
                  <c:v>102.60677083333333</c:v>
                </c:pt>
                <c:pt idx="40554">
                  <c:v>102.609375</c:v>
                </c:pt>
                <c:pt idx="40555">
                  <c:v>102.61197916666667</c:v>
                </c:pt>
                <c:pt idx="40556">
                  <c:v>102.61458333333333</c:v>
                </c:pt>
                <c:pt idx="40557">
                  <c:v>102.6171875</c:v>
                </c:pt>
                <c:pt idx="40558">
                  <c:v>102.61979166666667</c:v>
                </c:pt>
                <c:pt idx="40559">
                  <c:v>102.62239583333333</c:v>
                </c:pt>
                <c:pt idx="40560">
                  <c:v>102.625</c:v>
                </c:pt>
                <c:pt idx="40561">
                  <c:v>102.62760416666667</c:v>
                </c:pt>
                <c:pt idx="40562">
                  <c:v>102.63020833333333</c:v>
                </c:pt>
                <c:pt idx="40563">
                  <c:v>102.6328125</c:v>
                </c:pt>
                <c:pt idx="40564">
                  <c:v>102.63541666666667</c:v>
                </c:pt>
                <c:pt idx="40565">
                  <c:v>102.63802083333333</c:v>
                </c:pt>
                <c:pt idx="40566">
                  <c:v>102.640625</c:v>
                </c:pt>
                <c:pt idx="40567">
                  <c:v>102.64322916666667</c:v>
                </c:pt>
                <c:pt idx="40568">
                  <c:v>102.64583333333333</c:v>
                </c:pt>
                <c:pt idx="40569">
                  <c:v>102.6484375</c:v>
                </c:pt>
                <c:pt idx="40570">
                  <c:v>102.65104166666667</c:v>
                </c:pt>
                <c:pt idx="40571">
                  <c:v>102.65364583333333</c:v>
                </c:pt>
                <c:pt idx="40572">
                  <c:v>102.65625</c:v>
                </c:pt>
                <c:pt idx="40573">
                  <c:v>102.65885416666667</c:v>
                </c:pt>
                <c:pt idx="40574">
                  <c:v>102.66145833333333</c:v>
                </c:pt>
                <c:pt idx="40575">
                  <c:v>102.6640625</c:v>
                </c:pt>
                <c:pt idx="40576">
                  <c:v>102.66666666666667</c:v>
                </c:pt>
                <c:pt idx="40577">
                  <c:v>102.66927083333333</c:v>
                </c:pt>
                <c:pt idx="40578">
                  <c:v>102.671875</c:v>
                </c:pt>
                <c:pt idx="40579">
                  <c:v>102.67447916666667</c:v>
                </c:pt>
                <c:pt idx="40580">
                  <c:v>102.67708333333333</c:v>
                </c:pt>
                <c:pt idx="40581">
                  <c:v>102.6796875</c:v>
                </c:pt>
                <c:pt idx="40582">
                  <c:v>102.68229166666667</c:v>
                </c:pt>
                <c:pt idx="40583">
                  <c:v>102.68489583333333</c:v>
                </c:pt>
                <c:pt idx="40584">
                  <c:v>102.6875</c:v>
                </c:pt>
                <c:pt idx="40585">
                  <c:v>102.69010416666667</c:v>
                </c:pt>
                <c:pt idx="40586">
                  <c:v>102.69270833333333</c:v>
                </c:pt>
                <c:pt idx="40587">
                  <c:v>102.6953125</c:v>
                </c:pt>
                <c:pt idx="40588">
                  <c:v>102.69791666666667</c:v>
                </c:pt>
                <c:pt idx="40589">
                  <c:v>102.70052083333333</c:v>
                </c:pt>
                <c:pt idx="40590">
                  <c:v>102.703125</c:v>
                </c:pt>
                <c:pt idx="40591">
                  <c:v>102.70572916666667</c:v>
                </c:pt>
                <c:pt idx="40592">
                  <c:v>102.70833333333333</c:v>
                </c:pt>
                <c:pt idx="40593">
                  <c:v>102.7109375</c:v>
                </c:pt>
                <c:pt idx="40594">
                  <c:v>102.71354166666667</c:v>
                </c:pt>
                <c:pt idx="40595">
                  <c:v>102.71614583333333</c:v>
                </c:pt>
                <c:pt idx="40596">
                  <c:v>102.71875</c:v>
                </c:pt>
                <c:pt idx="40597">
                  <c:v>102.72135416666667</c:v>
                </c:pt>
                <c:pt idx="40598">
                  <c:v>102.72395833333333</c:v>
                </c:pt>
                <c:pt idx="40599">
                  <c:v>102.7265625</c:v>
                </c:pt>
                <c:pt idx="40600">
                  <c:v>102.72916666666667</c:v>
                </c:pt>
                <c:pt idx="40601">
                  <c:v>102.73177083333333</c:v>
                </c:pt>
                <c:pt idx="40602">
                  <c:v>102.734375</c:v>
                </c:pt>
                <c:pt idx="40603">
                  <c:v>102.73697916666667</c:v>
                </c:pt>
                <c:pt idx="40604">
                  <c:v>102.73958333333333</c:v>
                </c:pt>
                <c:pt idx="40605">
                  <c:v>102.7421875</c:v>
                </c:pt>
                <c:pt idx="40606">
                  <c:v>102.74479166666667</c:v>
                </c:pt>
                <c:pt idx="40607">
                  <c:v>102.74739583333333</c:v>
                </c:pt>
                <c:pt idx="40608">
                  <c:v>102.75</c:v>
                </c:pt>
                <c:pt idx="40609">
                  <c:v>102.75260416666667</c:v>
                </c:pt>
                <c:pt idx="40610">
                  <c:v>102.75520833333333</c:v>
                </c:pt>
                <c:pt idx="40611">
                  <c:v>102.7578125</c:v>
                </c:pt>
                <c:pt idx="40612">
                  <c:v>102.76041666666667</c:v>
                </c:pt>
                <c:pt idx="40613">
                  <c:v>102.76302083333333</c:v>
                </c:pt>
                <c:pt idx="40614">
                  <c:v>102.765625</c:v>
                </c:pt>
                <c:pt idx="40615">
                  <c:v>102.76822916666667</c:v>
                </c:pt>
                <c:pt idx="40616">
                  <c:v>102.77083333333333</c:v>
                </c:pt>
                <c:pt idx="40617">
                  <c:v>102.7734375</c:v>
                </c:pt>
                <c:pt idx="40618">
                  <c:v>102.77604166666667</c:v>
                </c:pt>
                <c:pt idx="40619">
                  <c:v>102.77864583333333</c:v>
                </c:pt>
                <c:pt idx="40620">
                  <c:v>102.78125</c:v>
                </c:pt>
                <c:pt idx="40621">
                  <c:v>102.78385416666667</c:v>
                </c:pt>
                <c:pt idx="40622">
                  <c:v>102.78645833333333</c:v>
                </c:pt>
                <c:pt idx="40623">
                  <c:v>102.7890625</c:v>
                </c:pt>
                <c:pt idx="40624">
                  <c:v>102.79166666666667</c:v>
                </c:pt>
                <c:pt idx="40625">
                  <c:v>102.79427083333333</c:v>
                </c:pt>
                <c:pt idx="40626">
                  <c:v>102.796875</c:v>
                </c:pt>
                <c:pt idx="40627">
                  <c:v>102.79947916666667</c:v>
                </c:pt>
                <c:pt idx="40628">
                  <c:v>102.80208333333333</c:v>
                </c:pt>
                <c:pt idx="40629">
                  <c:v>102.8046875</c:v>
                </c:pt>
                <c:pt idx="40630">
                  <c:v>102.80729166666667</c:v>
                </c:pt>
                <c:pt idx="40631">
                  <c:v>102.80989583333333</c:v>
                </c:pt>
                <c:pt idx="40632">
                  <c:v>102.8125</c:v>
                </c:pt>
                <c:pt idx="40633">
                  <c:v>102.81510416666667</c:v>
                </c:pt>
                <c:pt idx="40634">
                  <c:v>102.81770833333333</c:v>
                </c:pt>
                <c:pt idx="40635">
                  <c:v>102.8203125</c:v>
                </c:pt>
                <c:pt idx="40636">
                  <c:v>102.82291666666667</c:v>
                </c:pt>
                <c:pt idx="40637">
                  <c:v>102.82552083333333</c:v>
                </c:pt>
                <c:pt idx="40638">
                  <c:v>102.828125</c:v>
                </c:pt>
                <c:pt idx="40639">
                  <c:v>102.83072916666667</c:v>
                </c:pt>
                <c:pt idx="40640">
                  <c:v>102.83333333333333</c:v>
                </c:pt>
                <c:pt idx="40641">
                  <c:v>102.8359375</c:v>
                </c:pt>
                <c:pt idx="40642">
                  <c:v>102.83854166666667</c:v>
                </c:pt>
                <c:pt idx="40643">
                  <c:v>102.84114583333333</c:v>
                </c:pt>
                <c:pt idx="40644">
                  <c:v>102.84375</c:v>
                </c:pt>
                <c:pt idx="40645">
                  <c:v>102.84635416666667</c:v>
                </c:pt>
                <c:pt idx="40646">
                  <c:v>102.84895833333333</c:v>
                </c:pt>
                <c:pt idx="40647">
                  <c:v>102.8515625</c:v>
                </c:pt>
                <c:pt idx="40648">
                  <c:v>102.85416666666667</c:v>
                </c:pt>
                <c:pt idx="40649">
                  <c:v>102.85677083333333</c:v>
                </c:pt>
                <c:pt idx="40650">
                  <c:v>102.859375</c:v>
                </c:pt>
                <c:pt idx="40651">
                  <c:v>102.86197916666667</c:v>
                </c:pt>
                <c:pt idx="40652">
                  <c:v>102.86458333333333</c:v>
                </c:pt>
                <c:pt idx="40653">
                  <c:v>102.8671875</c:v>
                </c:pt>
                <c:pt idx="40654">
                  <c:v>102.86979166666667</c:v>
                </c:pt>
                <c:pt idx="40655">
                  <c:v>102.87239583333333</c:v>
                </c:pt>
                <c:pt idx="40656">
                  <c:v>102.875</c:v>
                </c:pt>
                <c:pt idx="40657">
                  <c:v>102.87760416666667</c:v>
                </c:pt>
                <c:pt idx="40658">
                  <c:v>102.88020833333333</c:v>
                </c:pt>
                <c:pt idx="40659">
                  <c:v>102.8828125</c:v>
                </c:pt>
                <c:pt idx="40660">
                  <c:v>102.88541666666667</c:v>
                </c:pt>
                <c:pt idx="40661">
                  <c:v>102.88802083333333</c:v>
                </c:pt>
                <c:pt idx="40662">
                  <c:v>102.890625</c:v>
                </c:pt>
                <c:pt idx="40663">
                  <c:v>102.89322916666667</c:v>
                </c:pt>
                <c:pt idx="40664">
                  <c:v>102.89583333333333</c:v>
                </c:pt>
                <c:pt idx="40665">
                  <c:v>102.8984375</c:v>
                </c:pt>
                <c:pt idx="40666">
                  <c:v>102.90104166666667</c:v>
                </c:pt>
                <c:pt idx="40667">
                  <c:v>102.90364583333333</c:v>
                </c:pt>
                <c:pt idx="40668">
                  <c:v>102.90625</c:v>
                </c:pt>
                <c:pt idx="40669">
                  <c:v>102.90885416666667</c:v>
                </c:pt>
                <c:pt idx="40670">
                  <c:v>102.91145833333333</c:v>
                </c:pt>
                <c:pt idx="40671">
                  <c:v>102.9140625</c:v>
                </c:pt>
                <c:pt idx="40672">
                  <c:v>102.91666666666667</c:v>
                </c:pt>
                <c:pt idx="40673">
                  <c:v>102.91927083333333</c:v>
                </c:pt>
                <c:pt idx="40674">
                  <c:v>102.921875</c:v>
                </c:pt>
                <c:pt idx="40675">
                  <c:v>102.92447916666667</c:v>
                </c:pt>
                <c:pt idx="40676">
                  <c:v>102.92708333333333</c:v>
                </c:pt>
                <c:pt idx="40677">
                  <c:v>102.9296875</c:v>
                </c:pt>
                <c:pt idx="40678">
                  <c:v>102.93229166666667</c:v>
                </c:pt>
                <c:pt idx="40679">
                  <c:v>102.93489583333333</c:v>
                </c:pt>
                <c:pt idx="40680">
                  <c:v>102.9375</c:v>
                </c:pt>
                <c:pt idx="40681">
                  <c:v>102.94010416666667</c:v>
                </c:pt>
                <c:pt idx="40682">
                  <c:v>102.94270833333333</c:v>
                </c:pt>
                <c:pt idx="40683">
                  <c:v>102.9453125</c:v>
                </c:pt>
                <c:pt idx="40684">
                  <c:v>102.94791666666667</c:v>
                </c:pt>
                <c:pt idx="40685">
                  <c:v>102.95052083333333</c:v>
                </c:pt>
                <c:pt idx="40686">
                  <c:v>102.953125</c:v>
                </c:pt>
                <c:pt idx="40687">
                  <c:v>102.95572916666667</c:v>
                </c:pt>
                <c:pt idx="40688">
                  <c:v>102.95833333333333</c:v>
                </c:pt>
                <c:pt idx="40689">
                  <c:v>102.9609375</c:v>
                </c:pt>
                <c:pt idx="40690">
                  <c:v>102.96354166666667</c:v>
                </c:pt>
                <c:pt idx="40691">
                  <c:v>102.96614583333333</c:v>
                </c:pt>
                <c:pt idx="40692">
                  <c:v>102.96875</c:v>
                </c:pt>
                <c:pt idx="40693">
                  <c:v>102.97135416666667</c:v>
                </c:pt>
                <c:pt idx="40694">
                  <c:v>102.97395833333333</c:v>
                </c:pt>
                <c:pt idx="40695">
                  <c:v>102.9765625</c:v>
                </c:pt>
                <c:pt idx="40696">
                  <c:v>102.97916666666667</c:v>
                </c:pt>
                <c:pt idx="40697">
                  <c:v>102.98177083333333</c:v>
                </c:pt>
                <c:pt idx="40698">
                  <c:v>102.984375</c:v>
                </c:pt>
                <c:pt idx="40699">
                  <c:v>102.98697916666667</c:v>
                </c:pt>
                <c:pt idx="40700">
                  <c:v>102.98958333333333</c:v>
                </c:pt>
                <c:pt idx="40701">
                  <c:v>102.9921875</c:v>
                </c:pt>
                <c:pt idx="40702">
                  <c:v>102.99479166666667</c:v>
                </c:pt>
                <c:pt idx="40703">
                  <c:v>102.99739583333333</c:v>
                </c:pt>
                <c:pt idx="40704">
                  <c:v>103</c:v>
                </c:pt>
                <c:pt idx="40705">
                  <c:v>103.00260416666667</c:v>
                </c:pt>
                <c:pt idx="40706">
                  <c:v>103.00520833333333</c:v>
                </c:pt>
                <c:pt idx="40707">
                  <c:v>103.0078125</c:v>
                </c:pt>
                <c:pt idx="40708">
                  <c:v>103.01041666666667</c:v>
                </c:pt>
                <c:pt idx="40709">
                  <c:v>103.01302083333333</c:v>
                </c:pt>
                <c:pt idx="40710">
                  <c:v>103.015625</c:v>
                </c:pt>
                <c:pt idx="40711">
                  <c:v>103.01822916666667</c:v>
                </c:pt>
                <c:pt idx="40712">
                  <c:v>103.02083333333333</c:v>
                </c:pt>
                <c:pt idx="40713">
                  <c:v>103.0234375</c:v>
                </c:pt>
                <c:pt idx="40714">
                  <c:v>103.02604166666667</c:v>
                </c:pt>
                <c:pt idx="40715">
                  <c:v>103.02864583333333</c:v>
                </c:pt>
                <c:pt idx="40716">
                  <c:v>103.03125</c:v>
                </c:pt>
                <c:pt idx="40717">
                  <c:v>103.03385416666667</c:v>
                </c:pt>
                <c:pt idx="40718">
                  <c:v>103.03645833333333</c:v>
                </c:pt>
                <c:pt idx="40719">
                  <c:v>103.0390625</c:v>
                </c:pt>
                <c:pt idx="40720">
                  <c:v>103.04166666666667</c:v>
                </c:pt>
                <c:pt idx="40721">
                  <c:v>103.04427083333333</c:v>
                </c:pt>
                <c:pt idx="40722">
                  <c:v>103.046875</c:v>
                </c:pt>
                <c:pt idx="40723">
                  <c:v>103.04947916666667</c:v>
                </c:pt>
                <c:pt idx="40724">
                  <c:v>103.05208333333333</c:v>
                </c:pt>
                <c:pt idx="40725">
                  <c:v>103.0546875</c:v>
                </c:pt>
                <c:pt idx="40726">
                  <c:v>103.05729166666667</c:v>
                </c:pt>
                <c:pt idx="40727">
                  <c:v>103.05989583333333</c:v>
                </c:pt>
                <c:pt idx="40728">
                  <c:v>103.0625</c:v>
                </c:pt>
                <c:pt idx="40729">
                  <c:v>103.06510416666667</c:v>
                </c:pt>
                <c:pt idx="40730">
                  <c:v>103.06770833333333</c:v>
                </c:pt>
                <c:pt idx="40731">
                  <c:v>103.0703125</c:v>
                </c:pt>
                <c:pt idx="40732">
                  <c:v>103.07291666666667</c:v>
                </c:pt>
                <c:pt idx="40733">
                  <c:v>103.07552083333333</c:v>
                </c:pt>
                <c:pt idx="40734">
                  <c:v>103.078125</c:v>
                </c:pt>
                <c:pt idx="40735">
                  <c:v>103.08072916666667</c:v>
                </c:pt>
                <c:pt idx="40736">
                  <c:v>103.08333333333333</c:v>
                </c:pt>
                <c:pt idx="40737">
                  <c:v>103.0859375</c:v>
                </c:pt>
                <c:pt idx="40738">
                  <c:v>103.08854166666667</c:v>
                </c:pt>
                <c:pt idx="40739">
                  <c:v>103.09114583333333</c:v>
                </c:pt>
                <c:pt idx="40740">
                  <c:v>103.09375</c:v>
                </c:pt>
                <c:pt idx="40741">
                  <c:v>103.09635416666667</c:v>
                </c:pt>
                <c:pt idx="40742">
                  <c:v>103.09895833333333</c:v>
                </c:pt>
                <c:pt idx="40743">
                  <c:v>103.1015625</c:v>
                </c:pt>
                <c:pt idx="40744">
                  <c:v>103.10416666666667</c:v>
                </c:pt>
                <c:pt idx="40745">
                  <c:v>103.10677083333333</c:v>
                </c:pt>
                <c:pt idx="40746">
                  <c:v>103.109375</c:v>
                </c:pt>
                <c:pt idx="40747">
                  <c:v>103.11197916666667</c:v>
                </c:pt>
                <c:pt idx="40748">
                  <c:v>103.11458333333333</c:v>
                </c:pt>
                <c:pt idx="40749">
                  <c:v>103.1171875</c:v>
                </c:pt>
                <c:pt idx="40750">
                  <c:v>103.11979166666667</c:v>
                </c:pt>
                <c:pt idx="40751">
                  <c:v>103.12239583333333</c:v>
                </c:pt>
                <c:pt idx="40752">
                  <c:v>103.125</c:v>
                </c:pt>
                <c:pt idx="40753">
                  <c:v>103.12760416666667</c:v>
                </c:pt>
                <c:pt idx="40754">
                  <c:v>103.13020833333333</c:v>
                </c:pt>
                <c:pt idx="40755">
                  <c:v>103.1328125</c:v>
                </c:pt>
                <c:pt idx="40756">
                  <c:v>103.13541666666667</c:v>
                </c:pt>
                <c:pt idx="40757">
                  <c:v>103.13802083333333</c:v>
                </c:pt>
                <c:pt idx="40758">
                  <c:v>103.140625</c:v>
                </c:pt>
                <c:pt idx="40759">
                  <c:v>103.14322916666667</c:v>
                </c:pt>
                <c:pt idx="40760">
                  <c:v>103.14583333333333</c:v>
                </c:pt>
                <c:pt idx="40761">
                  <c:v>103.1484375</c:v>
                </c:pt>
                <c:pt idx="40762">
                  <c:v>103.15104166666667</c:v>
                </c:pt>
                <c:pt idx="40763">
                  <c:v>103.15364583333333</c:v>
                </c:pt>
                <c:pt idx="40764">
                  <c:v>103.15625</c:v>
                </c:pt>
                <c:pt idx="40765">
                  <c:v>103.15885416666667</c:v>
                </c:pt>
                <c:pt idx="40766">
                  <c:v>103.16145833333333</c:v>
                </c:pt>
                <c:pt idx="40767">
                  <c:v>103.1640625</c:v>
                </c:pt>
                <c:pt idx="40768">
                  <c:v>103.16666666666667</c:v>
                </c:pt>
                <c:pt idx="40769">
                  <c:v>103.16927083333333</c:v>
                </c:pt>
                <c:pt idx="40770">
                  <c:v>103.171875</c:v>
                </c:pt>
                <c:pt idx="40771">
                  <c:v>103.17447916666667</c:v>
                </c:pt>
                <c:pt idx="40772">
                  <c:v>103.17708333333333</c:v>
                </c:pt>
                <c:pt idx="40773">
                  <c:v>103.1796875</c:v>
                </c:pt>
                <c:pt idx="40774">
                  <c:v>103.18229166666667</c:v>
                </c:pt>
                <c:pt idx="40775">
                  <c:v>103.18489583333333</c:v>
                </c:pt>
                <c:pt idx="40776">
                  <c:v>103.1875</c:v>
                </c:pt>
                <c:pt idx="40777">
                  <c:v>103.19010416666667</c:v>
                </c:pt>
                <c:pt idx="40778">
                  <c:v>103.19270833333333</c:v>
                </c:pt>
                <c:pt idx="40779">
                  <c:v>103.1953125</c:v>
                </c:pt>
                <c:pt idx="40780">
                  <c:v>103.19791666666667</c:v>
                </c:pt>
                <c:pt idx="40781">
                  <c:v>103.20052083333333</c:v>
                </c:pt>
                <c:pt idx="40782">
                  <c:v>103.203125</c:v>
                </c:pt>
                <c:pt idx="40783">
                  <c:v>103.20572916666667</c:v>
                </c:pt>
                <c:pt idx="40784">
                  <c:v>103.20833333333333</c:v>
                </c:pt>
                <c:pt idx="40785">
                  <c:v>103.2109375</c:v>
                </c:pt>
                <c:pt idx="40786">
                  <c:v>103.21354166666667</c:v>
                </c:pt>
                <c:pt idx="40787">
                  <c:v>103.21614583333333</c:v>
                </c:pt>
                <c:pt idx="40788">
                  <c:v>103.21875</c:v>
                </c:pt>
                <c:pt idx="40789">
                  <c:v>103.22135416666667</c:v>
                </c:pt>
                <c:pt idx="40790">
                  <c:v>103.22395833333333</c:v>
                </c:pt>
                <c:pt idx="40791">
                  <c:v>103.2265625</c:v>
                </c:pt>
                <c:pt idx="40792">
                  <c:v>103.22916666666667</c:v>
                </c:pt>
                <c:pt idx="40793">
                  <c:v>103.23177083333333</c:v>
                </c:pt>
                <c:pt idx="40794">
                  <c:v>103.234375</c:v>
                </c:pt>
                <c:pt idx="40795">
                  <c:v>103.23697916666667</c:v>
                </c:pt>
                <c:pt idx="40796">
                  <c:v>103.23958333333333</c:v>
                </c:pt>
                <c:pt idx="40797">
                  <c:v>103.2421875</c:v>
                </c:pt>
                <c:pt idx="40798">
                  <c:v>103.24479166666667</c:v>
                </c:pt>
                <c:pt idx="40799">
                  <c:v>103.24739583333333</c:v>
                </c:pt>
                <c:pt idx="40800">
                  <c:v>103.25</c:v>
                </c:pt>
                <c:pt idx="40801">
                  <c:v>103.25260416666667</c:v>
                </c:pt>
                <c:pt idx="40802">
                  <c:v>103.25520833333333</c:v>
                </c:pt>
                <c:pt idx="40803">
                  <c:v>103.2578125</c:v>
                </c:pt>
                <c:pt idx="40804">
                  <c:v>103.26041666666667</c:v>
                </c:pt>
                <c:pt idx="40805">
                  <c:v>103.26302083333333</c:v>
                </c:pt>
                <c:pt idx="40806">
                  <c:v>103.265625</c:v>
                </c:pt>
                <c:pt idx="40807">
                  <c:v>103.26822916666667</c:v>
                </c:pt>
                <c:pt idx="40808">
                  <c:v>103.27083333333333</c:v>
                </c:pt>
                <c:pt idx="40809">
                  <c:v>103.2734375</c:v>
                </c:pt>
                <c:pt idx="40810">
                  <c:v>103.27604166666667</c:v>
                </c:pt>
                <c:pt idx="40811">
                  <c:v>103.27864583333333</c:v>
                </c:pt>
                <c:pt idx="40812">
                  <c:v>103.28125</c:v>
                </c:pt>
                <c:pt idx="40813">
                  <c:v>103.28385416666667</c:v>
                </c:pt>
                <c:pt idx="40814">
                  <c:v>103.28645833333333</c:v>
                </c:pt>
                <c:pt idx="40815">
                  <c:v>103.2890625</c:v>
                </c:pt>
                <c:pt idx="40816">
                  <c:v>103.29166666666667</c:v>
                </c:pt>
                <c:pt idx="40817">
                  <c:v>103.29427083333333</c:v>
                </c:pt>
                <c:pt idx="40818">
                  <c:v>103.296875</c:v>
                </c:pt>
                <c:pt idx="40819">
                  <c:v>103.29947916666667</c:v>
                </c:pt>
                <c:pt idx="40820">
                  <c:v>103.30208333333333</c:v>
                </c:pt>
                <c:pt idx="40821">
                  <c:v>103.3046875</c:v>
                </c:pt>
                <c:pt idx="40822">
                  <c:v>103.30729166666667</c:v>
                </c:pt>
                <c:pt idx="40823">
                  <c:v>103.30989583333333</c:v>
                </c:pt>
                <c:pt idx="40824">
                  <c:v>103.3125</c:v>
                </c:pt>
                <c:pt idx="40825">
                  <c:v>103.31510416666667</c:v>
                </c:pt>
                <c:pt idx="40826">
                  <c:v>103.31770833333333</c:v>
                </c:pt>
                <c:pt idx="40827">
                  <c:v>103.3203125</c:v>
                </c:pt>
                <c:pt idx="40828">
                  <c:v>103.32291666666667</c:v>
                </c:pt>
                <c:pt idx="40829">
                  <c:v>103.32552083333333</c:v>
                </c:pt>
                <c:pt idx="40830">
                  <c:v>103.328125</c:v>
                </c:pt>
                <c:pt idx="40831">
                  <c:v>103.33072916666667</c:v>
                </c:pt>
                <c:pt idx="40832">
                  <c:v>103.33333333333333</c:v>
                </c:pt>
                <c:pt idx="40833">
                  <c:v>103.3359375</c:v>
                </c:pt>
                <c:pt idx="40834">
                  <c:v>103.33854166666667</c:v>
                </c:pt>
                <c:pt idx="40835">
                  <c:v>103.34114583333333</c:v>
                </c:pt>
                <c:pt idx="40836">
                  <c:v>103.34375</c:v>
                </c:pt>
                <c:pt idx="40837">
                  <c:v>103.34635416666667</c:v>
                </c:pt>
                <c:pt idx="40838">
                  <c:v>103.34895833333333</c:v>
                </c:pt>
                <c:pt idx="40839">
                  <c:v>103.3515625</c:v>
                </c:pt>
                <c:pt idx="40840">
                  <c:v>103.35416666666667</c:v>
                </c:pt>
                <c:pt idx="40841">
                  <c:v>103.35677083333333</c:v>
                </c:pt>
                <c:pt idx="40842">
                  <c:v>103.359375</c:v>
                </c:pt>
                <c:pt idx="40843">
                  <c:v>103.36197916666667</c:v>
                </c:pt>
                <c:pt idx="40844">
                  <c:v>103.36458333333333</c:v>
                </c:pt>
                <c:pt idx="40845">
                  <c:v>103.3671875</c:v>
                </c:pt>
                <c:pt idx="40846">
                  <c:v>103.36979166666667</c:v>
                </c:pt>
                <c:pt idx="40847">
                  <c:v>103.37239583333333</c:v>
                </c:pt>
                <c:pt idx="40848">
                  <c:v>103.375</c:v>
                </c:pt>
                <c:pt idx="40849">
                  <c:v>103.37760416666667</c:v>
                </c:pt>
                <c:pt idx="40850">
                  <c:v>103.38020833333333</c:v>
                </c:pt>
                <c:pt idx="40851">
                  <c:v>103.3828125</c:v>
                </c:pt>
                <c:pt idx="40852">
                  <c:v>103.38541666666667</c:v>
                </c:pt>
                <c:pt idx="40853">
                  <c:v>103.38802083333333</c:v>
                </c:pt>
                <c:pt idx="40854">
                  <c:v>103.390625</c:v>
                </c:pt>
                <c:pt idx="40855">
                  <c:v>103.39322916666667</c:v>
                </c:pt>
                <c:pt idx="40856">
                  <c:v>103.39583333333333</c:v>
                </c:pt>
                <c:pt idx="40857">
                  <c:v>103.3984375</c:v>
                </c:pt>
                <c:pt idx="40858">
                  <c:v>103.40104166666667</c:v>
                </c:pt>
                <c:pt idx="40859">
                  <c:v>103.40364583333333</c:v>
                </c:pt>
                <c:pt idx="40860">
                  <c:v>103.40625</c:v>
                </c:pt>
                <c:pt idx="40861">
                  <c:v>103.40885416666667</c:v>
                </c:pt>
                <c:pt idx="40862">
                  <c:v>103.41145833333333</c:v>
                </c:pt>
                <c:pt idx="40863">
                  <c:v>103.4140625</c:v>
                </c:pt>
                <c:pt idx="40864">
                  <c:v>103.41666666666667</c:v>
                </c:pt>
                <c:pt idx="40865">
                  <c:v>103.41927083333333</c:v>
                </c:pt>
                <c:pt idx="40866">
                  <c:v>103.421875</c:v>
                </c:pt>
                <c:pt idx="40867">
                  <c:v>103.42447916666667</c:v>
                </c:pt>
                <c:pt idx="40868">
                  <c:v>103.42708333333333</c:v>
                </c:pt>
                <c:pt idx="40869">
                  <c:v>103.4296875</c:v>
                </c:pt>
                <c:pt idx="40870">
                  <c:v>103.43229166666667</c:v>
                </c:pt>
                <c:pt idx="40871">
                  <c:v>103.43489583333333</c:v>
                </c:pt>
                <c:pt idx="40872">
                  <c:v>103.4375</c:v>
                </c:pt>
                <c:pt idx="40873">
                  <c:v>103.44010416666667</c:v>
                </c:pt>
                <c:pt idx="40874">
                  <c:v>103.44270833333333</c:v>
                </c:pt>
                <c:pt idx="40875">
                  <c:v>103.4453125</c:v>
                </c:pt>
                <c:pt idx="40876">
                  <c:v>103.44791666666667</c:v>
                </c:pt>
                <c:pt idx="40877">
                  <c:v>103.45052083333333</c:v>
                </c:pt>
                <c:pt idx="40878">
                  <c:v>103.453125</c:v>
                </c:pt>
                <c:pt idx="40879">
                  <c:v>103.45572916666667</c:v>
                </c:pt>
                <c:pt idx="40880">
                  <c:v>103.45833333333333</c:v>
                </c:pt>
                <c:pt idx="40881">
                  <c:v>103.4609375</c:v>
                </c:pt>
                <c:pt idx="40882">
                  <c:v>103.46354166666667</c:v>
                </c:pt>
                <c:pt idx="40883">
                  <c:v>103.46614583333333</c:v>
                </c:pt>
                <c:pt idx="40884">
                  <c:v>103.46875</c:v>
                </c:pt>
                <c:pt idx="40885">
                  <c:v>103.47135416666667</c:v>
                </c:pt>
                <c:pt idx="40886">
                  <c:v>103.47395833333333</c:v>
                </c:pt>
                <c:pt idx="40887">
                  <c:v>103.4765625</c:v>
                </c:pt>
                <c:pt idx="40888">
                  <c:v>103.47916666666667</c:v>
                </c:pt>
                <c:pt idx="40889">
                  <c:v>103.48177083333333</c:v>
                </c:pt>
                <c:pt idx="40890">
                  <c:v>103.484375</c:v>
                </c:pt>
                <c:pt idx="40891">
                  <c:v>103.48697916666667</c:v>
                </c:pt>
                <c:pt idx="40892">
                  <c:v>103.48958333333333</c:v>
                </c:pt>
                <c:pt idx="40893">
                  <c:v>103.4921875</c:v>
                </c:pt>
                <c:pt idx="40894">
                  <c:v>103.49479166666667</c:v>
                </c:pt>
                <c:pt idx="40895">
                  <c:v>103.49739583333333</c:v>
                </c:pt>
                <c:pt idx="40896">
                  <c:v>103.5</c:v>
                </c:pt>
                <c:pt idx="40897">
                  <c:v>103.50260416666667</c:v>
                </c:pt>
                <c:pt idx="40898">
                  <c:v>103.50520833333333</c:v>
                </c:pt>
                <c:pt idx="40899">
                  <c:v>103.5078125</c:v>
                </c:pt>
                <c:pt idx="40900">
                  <c:v>103.51041666666667</c:v>
                </c:pt>
                <c:pt idx="40901">
                  <c:v>103.51302083333333</c:v>
                </c:pt>
                <c:pt idx="40902">
                  <c:v>103.515625</c:v>
                </c:pt>
                <c:pt idx="40903">
                  <c:v>103.51822916666667</c:v>
                </c:pt>
                <c:pt idx="40904">
                  <c:v>103.52083333333333</c:v>
                </c:pt>
                <c:pt idx="40905">
                  <c:v>103.5234375</c:v>
                </c:pt>
                <c:pt idx="40906">
                  <c:v>103.52604166666667</c:v>
                </c:pt>
                <c:pt idx="40907">
                  <c:v>103.52864583333333</c:v>
                </c:pt>
                <c:pt idx="40908">
                  <c:v>103.53125</c:v>
                </c:pt>
                <c:pt idx="40909">
                  <c:v>103.53385416666667</c:v>
                </c:pt>
                <c:pt idx="40910">
                  <c:v>103.53645833333333</c:v>
                </c:pt>
                <c:pt idx="40911">
                  <c:v>103.5390625</c:v>
                </c:pt>
                <c:pt idx="40912">
                  <c:v>103.54166666666667</c:v>
                </c:pt>
                <c:pt idx="40913">
                  <c:v>103.54427083333333</c:v>
                </c:pt>
                <c:pt idx="40914">
                  <c:v>103.546875</c:v>
                </c:pt>
                <c:pt idx="40915">
                  <c:v>103.54947916666667</c:v>
                </c:pt>
                <c:pt idx="40916">
                  <c:v>103.55208333333333</c:v>
                </c:pt>
                <c:pt idx="40917">
                  <c:v>103.5546875</c:v>
                </c:pt>
                <c:pt idx="40918">
                  <c:v>103.55729166666667</c:v>
                </c:pt>
                <c:pt idx="40919">
                  <c:v>103.55989583333333</c:v>
                </c:pt>
                <c:pt idx="40920">
                  <c:v>103.5625</c:v>
                </c:pt>
                <c:pt idx="40921">
                  <c:v>103.56510416666667</c:v>
                </c:pt>
                <c:pt idx="40922">
                  <c:v>103.56770833333333</c:v>
                </c:pt>
                <c:pt idx="40923">
                  <c:v>103.5703125</c:v>
                </c:pt>
                <c:pt idx="40924">
                  <c:v>103.57291666666667</c:v>
                </c:pt>
                <c:pt idx="40925">
                  <c:v>103.57552083333333</c:v>
                </c:pt>
                <c:pt idx="40926">
                  <c:v>103.578125</c:v>
                </c:pt>
                <c:pt idx="40927">
                  <c:v>103.58072916666667</c:v>
                </c:pt>
                <c:pt idx="40928">
                  <c:v>103.58333333333333</c:v>
                </c:pt>
                <c:pt idx="40929">
                  <c:v>103.5859375</c:v>
                </c:pt>
                <c:pt idx="40930">
                  <c:v>103.58854166666667</c:v>
                </c:pt>
                <c:pt idx="40931">
                  <c:v>103.59114583333333</c:v>
                </c:pt>
                <c:pt idx="40932">
                  <c:v>103.59375</c:v>
                </c:pt>
                <c:pt idx="40933">
                  <c:v>103.59635416666667</c:v>
                </c:pt>
                <c:pt idx="40934">
                  <c:v>103.59895833333333</c:v>
                </c:pt>
                <c:pt idx="40935">
                  <c:v>103.6015625</c:v>
                </c:pt>
                <c:pt idx="40936">
                  <c:v>103.60416666666667</c:v>
                </c:pt>
                <c:pt idx="40937">
                  <c:v>103.60677083333333</c:v>
                </c:pt>
                <c:pt idx="40938">
                  <c:v>103.609375</c:v>
                </c:pt>
                <c:pt idx="40939">
                  <c:v>103.61197916666667</c:v>
                </c:pt>
                <c:pt idx="40940">
                  <c:v>103.61458333333333</c:v>
                </c:pt>
                <c:pt idx="40941">
                  <c:v>103.6171875</c:v>
                </c:pt>
                <c:pt idx="40942">
                  <c:v>103.61979166666667</c:v>
                </c:pt>
                <c:pt idx="40943">
                  <c:v>103.62239583333333</c:v>
                </c:pt>
                <c:pt idx="40944">
                  <c:v>103.625</c:v>
                </c:pt>
                <c:pt idx="40945">
                  <c:v>103.62760416666667</c:v>
                </c:pt>
                <c:pt idx="40946">
                  <c:v>103.63020833333333</c:v>
                </c:pt>
                <c:pt idx="40947">
                  <c:v>103.6328125</c:v>
                </c:pt>
                <c:pt idx="40948">
                  <c:v>103.63541666666667</c:v>
                </c:pt>
                <c:pt idx="40949">
                  <c:v>103.63802083333333</c:v>
                </c:pt>
                <c:pt idx="40950">
                  <c:v>103.640625</c:v>
                </c:pt>
                <c:pt idx="40951">
                  <c:v>103.64322916666667</c:v>
                </c:pt>
                <c:pt idx="40952">
                  <c:v>103.64583333333333</c:v>
                </c:pt>
                <c:pt idx="40953">
                  <c:v>103.6484375</c:v>
                </c:pt>
                <c:pt idx="40954">
                  <c:v>103.65104166666667</c:v>
                </c:pt>
                <c:pt idx="40955">
                  <c:v>103.65364583333333</c:v>
                </c:pt>
                <c:pt idx="40956">
                  <c:v>103.65625</c:v>
                </c:pt>
                <c:pt idx="40957">
                  <c:v>103.65885416666667</c:v>
                </c:pt>
                <c:pt idx="40958">
                  <c:v>103.66145833333333</c:v>
                </c:pt>
                <c:pt idx="40959">
                  <c:v>103.6640625</c:v>
                </c:pt>
                <c:pt idx="40960">
                  <c:v>103.66666666666667</c:v>
                </c:pt>
                <c:pt idx="40961">
                  <c:v>103.66927083333333</c:v>
                </c:pt>
                <c:pt idx="40962">
                  <c:v>103.671875</c:v>
                </c:pt>
                <c:pt idx="40963">
                  <c:v>103.67447916666667</c:v>
                </c:pt>
                <c:pt idx="40964">
                  <c:v>103.67708333333333</c:v>
                </c:pt>
                <c:pt idx="40965">
                  <c:v>103.6796875</c:v>
                </c:pt>
                <c:pt idx="40966">
                  <c:v>103.68229166666667</c:v>
                </c:pt>
                <c:pt idx="40967">
                  <c:v>103.68489583333333</c:v>
                </c:pt>
                <c:pt idx="40968">
                  <c:v>103.6875</c:v>
                </c:pt>
                <c:pt idx="40969">
                  <c:v>103.69010416666667</c:v>
                </c:pt>
                <c:pt idx="40970">
                  <c:v>103.69270833333333</c:v>
                </c:pt>
                <c:pt idx="40971">
                  <c:v>103.6953125</c:v>
                </c:pt>
                <c:pt idx="40972">
                  <c:v>103.69791666666667</c:v>
                </c:pt>
                <c:pt idx="40973">
                  <c:v>103.70052083333333</c:v>
                </c:pt>
                <c:pt idx="40974">
                  <c:v>103.703125</c:v>
                </c:pt>
                <c:pt idx="40975">
                  <c:v>103.70572916666667</c:v>
                </c:pt>
                <c:pt idx="40976">
                  <c:v>103.70833333333333</c:v>
                </c:pt>
                <c:pt idx="40977">
                  <c:v>103.7109375</c:v>
                </c:pt>
                <c:pt idx="40978">
                  <c:v>103.71354166666667</c:v>
                </c:pt>
                <c:pt idx="40979">
                  <c:v>103.71614583333333</c:v>
                </c:pt>
                <c:pt idx="40980">
                  <c:v>103.71875</c:v>
                </c:pt>
                <c:pt idx="40981">
                  <c:v>103.72135416666667</c:v>
                </c:pt>
                <c:pt idx="40982">
                  <c:v>103.72395833333333</c:v>
                </c:pt>
                <c:pt idx="40983">
                  <c:v>103.7265625</c:v>
                </c:pt>
                <c:pt idx="40984">
                  <c:v>103.72916666666667</c:v>
                </c:pt>
                <c:pt idx="40985">
                  <c:v>103.73177083333333</c:v>
                </c:pt>
                <c:pt idx="40986">
                  <c:v>103.734375</c:v>
                </c:pt>
                <c:pt idx="40987">
                  <c:v>103.73697916666667</c:v>
                </c:pt>
                <c:pt idx="40988">
                  <c:v>103.73958333333333</c:v>
                </c:pt>
                <c:pt idx="40989">
                  <c:v>103.7421875</c:v>
                </c:pt>
                <c:pt idx="40990">
                  <c:v>103.74479166666667</c:v>
                </c:pt>
                <c:pt idx="40991">
                  <c:v>103.74739583333333</c:v>
                </c:pt>
                <c:pt idx="40992">
                  <c:v>103.75</c:v>
                </c:pt>
                <c:pt idx="40993">
                  <c:v>103.75260416666667</c:v>
                </c:pt>
                <c:pt idx="40994">
                  <c:v>103.75520833333333</c:v>
                </c:pt>
                <c:pt idx="40995">
                  <c:v>103.7578125</c:v>
                </c:pt>
                <c:pt idx="40996">
                  <c:v>103.76041666666667</c:v>
                </c:pt>
                <c:pt idx="40997">
                  <c:v>103.76302083333333</c:v>
                </c:pt>
                <c:pt idx="40998">
                  <c:v>103.765625</c:v>
                </c:pt>
                <c:pt idx="40999">
                  <c:v>103.76822916666667</c:v>
                </c:pt>
                <c:pt idx="41000">
                  <c:v>103.77083333333333</c:v>
                </c:pt>
                <c:pt idx="41001">
                  <c:v>103.7734375</c:v>
                </c:pt>
                <c:pt idx="41002">
                  <c:v>103.77604166666667</c:v>
                </c:pt>
                <c:pt idx="41003">
                  <c:v>103.77864583333333</c:v>
                </c:pt>
                <c:pt idx="41004">
                  <c:v>103.78125</c:v>
                </c:pt>
                <c:pt idx="41005">
                  <c:v>103.78385416666667</c:v>
                </c:pt>
                <c:pt idx="41006">
                  <c:v>103.78645833333333</c:v>
                </c:pt>
                <c:pt idx="41007">
                  <c:v>103.7890625</c:v>
                </c:pt>
                <c:pt idx="41008">
                  <c:v>103.79166666666667</c:v>
                </c:pt>
                <c:pt idx="41009">
                  <c:v>103.79427083333333</c:v>
                </c:pt>
                <c:pt idx="41010">
                  <c:v>103.796875</c:v>
                </c:pt>
                <c:pt idx="41011">
                  <c:v>103.79947916666667</c:v>
                </c:pt>
                <c:pt idx="41012">
                  <c:v>103.80208333333333</c:v>
                </c:pt>
                <c:pt idx="41013">
                  <c:v>103.8046875</c:v>
                </c:pt>
                <c:pt idx="41014">
                  <c:v>103.80729166666667</c:v>
                </c:pt>
                <c:pt idx="41015">
                  <c:v>103.80989583333333</c:v>
                </c:pt>
                <c:pt idx="41016">
                  <c:v>103.8125</c:v>
                </c:pt>
                <c:pt idx="41017">
                  <c:v>103.81510416666667</c:v>
                </c:pt>
                <c:pt idx="41018">
                  <c:v>103.81770833333333</c:v>
                </c:pt>
                <c:pt idx="41019">
                  <c:v>103.8203125</c:v>
                </c:pt>
                <c:pt idx="41020">
                  <c:v>103.82291666666667</c:v>
                </c:pt>
                <c:pt idx="41021">
                  <c:v>103.82552083333333</c:v>
                </c:pt>
                <c:pt idx="41022">
                  <c:v>103.828125</c:v>
                </c:pt>
                <c:pt idx="41023">
                  <c:v>103.83072916666667</c:v>
                </c:pt>
                <c:pt idx="41024">
                  <c:v>103.83333333333333</c:v>
                </c:pt>
                <c:pt idx="41025">
                  <c:v>103.8359375</c:v>
                </c:pt>
                <c:pt idx="41026">
                  <c:v>103.83854166666667</c:v>
                </c:pt>
                <c:pt idx="41027">
                  <c:v>103.84114583333333</c:v>
                </c:pt>
                <c:pt idx="41028">
                  <c:v>103.84375</c:v>
                </c:pt>
                <c:pt idx="41029">
                  <c:v>103.84635416666667</c:v>
                </c:pt>
                <c:pt idx="41030">
                  <c:v>103.84895833333333</c:v>
                </c:pt>
                <c:pt idx="41031">
                  <c:v>103.8515625</c:v>
                </c:pt>
                <c:pt idx="41032">
                  <c:v>103.85416666666667</c:v>
                </c:pt>
                <c:pt idx="41033">
                  <c:v>103.85677083333333</c:v>
                </c:pt>
                <c:pt idx="41034">
                  <c:v>103.859375</c:v>
                </c:pt>
                <c:pt idx="41035">
                  <c:v>103.86197916666667</c:v>
                </c:pt>
                <c:pt idx="41036">
                  <c:v>103.86458333333333</c:v>
                </c:pt>
                <c:pt idx="41037">
                  <c:v>103.8671875</c:v>
                </c:pt>
                <c:pt idx="41038">
                  <c:v>103.86979166666667</c:v>
                </c:pt>
                <c:pt idx="41039">
                  <c:v>103.87239583333333</c:v>
                </c:pt>
                <c:pt idx="41040">
                  <c:v>103.875</c:v>
                </c:pt>
                <c:pt idx="41041">
                  <c:v>103.87760416666667</c:v>
                </c:pt>
                <c:pt idx="41042">
                  <c:v>103.88020833333333</c:v>
                </c:pt>
                <c:pt idx="41043">
                  <c:v>103.8828125</c:v>
                </c:pt>
                <c:pt idx="41044">
                  <c:v>103.88541666666667</c:v>
                </c:pt>
                <c:pt idx="41045">
                  <c:v>103.88802083333333</c:v>
                </c:pt>
                <c:pt idx="41046">
                  <c:v>103.890625</c:v>
                </c:pt>
                <c:pt idx="41047">
                  <c:v>103.89322916666667</c:v>
                </c:pt>
                <c:pt idx="41048">
                  <c:v>103.89583333333333</c:v>
                </c:pt>
                <c:pt idx="41049">
                  <c:v>103.8984375</c:v>
                </c:pt>
                <c:pt idx="41050">
                  <c:v>103.90104166666667</c:v>
                </c:pt>
                <c:pt idx="41051">
                  <c:v>103.90364583333333</c:v>
                </c:pt>
                <c:pt idx="41052">
                  <c:v>103.90625</c:v>
                </c:pt>
                <c:pt idx="41053">
                  <c:v>103.90885416666667</c:v>
                </c:pt>
                <c:pt idx="41054">
                  <c:v>103.91145833333333</c:v>
                </c:pt>
                <c:pt idx="41055">
                  <c:v>103.9140625</c:v>
                </c:pt>
                <c:pt idx="41056">
                  <c:v>103.91666666666667</c:v>
                </c:pt>
                <c:pt idx="41057">
                  <c:v>103.91927083333333</c:v>
                </c:pt>
                <c:pt idx="41058">
                  <c:v>103.921875</c:v>
                </c:pt>
                <c:pt idx="41059">
                  <c:v>103.92447916666667</c:v>
                </c:pt>
                <c:pt idx="41060">
                  <c:v>103.92708333333333</c:v>
                </c:pt>
                <c:pt idx="41061">
                  <c:v>103.9296875</c:v>
                </c:pt>
                <c:pt idx="41062">
                  <c:v>103.93229166666667</c:v>
                </c:pt>
                <c:pt idx="41063">
                  <c:v>103.93489583333333</c:v>
                </c:pt>
                <c:pt idx="41064">
                  <c:v>103.9375</c:v>
                </c:pt>
                <c:pt idx="41065">
                  <c:v>103.94010416666667</c:v>
                </c:pt>
                <c:pt idx="41066">
                  <c:v>103.94270833333333</c:v>
                </c:pt>
                <c:pt idx="41067">
                  <c:v>103.9453125</c:v>
                </c:pt>
                <c:pt idx="41068">
                  <c:v>103.94791666666667</c:v>
                </c:pt>
                <c:pt idx="41069">
                  <c:v>103.95052083333333</c:v>
                </c:pt>
                <c:pt idx="41070">
                  <c:v>103.953125</c:v>
                </c:pt>
                <c:pt idx="41071">
                  <c:v>103.95572916666667</c:v>
                </c:pt>
                <c:pt idx="41072">
                  <c:v>103.95833333333333</c:v>
                </c:pt>
                <c:pt idx="41073">
                  <c:v>103.9609375</c:v>
                </c:pt>
                <c:pt idx="41074">
                  <c:v>103.96354166666667</c:v>
                </c:pt>
                <c:pt idx="41075">
                  <c:v>103.96614583333333</c:v>
                </c:pt>
                <c:pt idx="41076">
                  <c:v>103.96875</c:v>
                </c:pt>
                <c:pt idx="41077">
                  <c:v>103.97135416666667</c:v>
                </c:pt>
                <c:pt idx="41078">
                  <c:v>103.97395833333333</c:v>
                </c:pt>
                <c:pt idx="41079">
                  <c:v>103.9765625</c:v>
                </c:pt>
                <c:pt idx="41080">
                  <c:v>103.97916666666667</c:v>
                </c:pt>
                <c:pt idx="41081">
                  <c:v>103.98177083333333</c:v>
                </c:pt>
                <c:pt idx="41082">
                  <c:v>103.984375</c:v>
                </c:pt>
                <c:pt idx="41083">
                  <c:v>103.98697916666667</c:v>
                </c:pt>
                <c:pt idx="41084">
                  <c:v>103.98958333333333</c:v>
                </c:pt>
                <c:pt idx="41085">
                  <c:v>103.9921875</c:v>
                </c:pt>
                <c:pt idx="41086">
                  <c:v>103.99479166666667</c:v>
                </c:pt>
                <c:pt idx="41087">
                  <c:v>103.99739583333333</c:v>
                </c:pt>
                <c:pt idx="41088">
                  <c:v>104</c:v>
                </c:pt>
                <c:pt idx="41089">
                  <c:v>104.00260416666667</c:v>
                </c:pt>
                <c:pt idx="41090">
                  <c:v>104.00520833333333</c:v>
                </c:pt>
                <c:pt idx="41091">
                  <c:v>104.0078125</c:v>
                </c:pt>
                <c:pt idx="41092">
                  <c:v>104.01041666666667</c:v>
                </c:pt>
                <c:pt idx="41093">
                  <c:v>104.01302083333333</c:v>
                </c:pt>
                <c:pt idx="41094">
                  <c:v>104.015625</c:v>
                </c:pt>
                <c:pt idx="41095">
                  <c:v>104.01822916666667</c:v>
                </c:pt>
                <c:pt idx="41096">
                  <c:v>104.02083333333333</c:v>
                </c:pt>
                <c:pt idx="41097">
                  <c:v>104.0234375</c:v>
                </c:pt>
                <c:pt idx="41098">
                  <c:v>104.02604166666667</c:v>
                </c:pt>
                <c:pt idx="41099">
                  <c:v>104.02864583333333</c:v>
                </c:pt>
                <c:pt idx="41100">
                  <c:v>104.03125</c:v>
                </c:pt>
                <c:pt idx="41101">
                  <c:v>104.03385416666667</c:v>
                </c:pt>
                <c:pt idx="41102">
                  <c:v>104.03645833333333</c:v>
                </c:pt>
                <c:pt idx="41103">
                  <c:v>104.0390625</c:v>
                </c:pt>
                <c:pt idx="41104">
                  <c:v>104.04166666666667</c:v>
                </c:pt>
                <c:pt idx="41105">
                  <c:v>104.04427083333333</c:v>
                </c:pt>
                <c:pt idx="41106">
                  <c:v>104.046875</c:v>
                </c:pt>
                <c:pt idx="41107">
                  <c:v>104.04947916666667</c:v>
                </c:pt>
                <c:pt idx="41108">
                  <c:v>104.05208333333333</c:v>
                </c:pt>
                <c:pt idx="41109">
                  <c:v>104.0546875</c:v>
                </c:pt>
                <c:pt idx="41110">
                  <c:v>104.05729166666667</c:v>
                </c:pt>
                <c:pt idx="41111">
                  <c:v>104.05989583333333</c:v>
                </c:pt>
                <c:pt idx="41112">
                  <c:v>104.0625</c:v>
                </c:pt>
                <c:pt idx="41113">
                  <c:v>104.06510416666667</c:v>
                </c:pt>
                <c:pt idx="41114">
                  <c:v>104.06770833333333</c:v>
                </c:pt>
                <c:pt idx="41115">
                  <c:v>104.0703125</c:v>
                </c:pt>
                <c:pt idx="41116">
                  <c:v>104.07291666666667</c:v>
                </c:pt>
                <c:pt idx="41117">
                  <c:v>104.07552083333333</c:v>
                </c:pt>
                <c:pt idx="41118">
                  <c:v>104.078125</c:v>
                </c:pt>
                <c:pt idx="41119">
                  <c:v>104.08072916666667</c:v>
                </c:pt>
                <c:pt idx="41120">
                  <c:v>104.08333333333333</c:v>
                </c:pt>
                <c:pt idx="41121">
                  <c:v>104.0859375</c:v>
                </c:pt>
                <c:pt idx="41122">
                  <c:v>104.08854166666667</c:v>
                </c:pt>
                <c:pt idx="41123">
                  <c:v>104.09114583333333</c:v>
                </c:pt>
                <c:pt idx="41124">
                  <c:v>104.09375</c:v>
                </c:pt>
                <c:pt idx="41125">
                  <c:v>104.09635416666667</c:v>
                </c:pt>
                <c:pt idx="41126">
                  <c:v>104.09895833333333</c:v>
                </c:pt>
                <c:pt idx="41127">
                  <c:v>104.1015625</c:v>
                </c:pt>
                <c:pt idx="41128">
                  <c:v>104.10416666666667</c:v>
                </c:pt>
                <c:pt idx="41129">
                  <c:v>104.10677083333333</c:v>
                </c:pt>
                <c:pt idx="41130">
                  <c:v>104.109375</c:v>
                </c:pt>
                <c:pt idx="41131">
                  <c:v>104.11197916666667</c:v>
                </c:pt>
                <c:pt idx="41132">
                  <c:v>104.11458333333333</c:v>
                </c:pt>
                <c:pt idx="41133">
                  <c:v>104.1171875</c:v>
                </c:pt>
                <c:pt idx="41134">
                  <c:v>104.11979166666667</c:v>
                </c:pt>
                <c:pt idx="41135">
                  <c:v>104.12239583333333</c:v>
                </c:pt>
                <c:pt idx="41136">
                  <c:v>104.125</c:v>
                </c:pt>
                <c:pt idx="41137">
                  <c:v>104.12760416666667</c:v>
                </c:pt>
                <c:pt idx="41138">
                  <c:v>104.13020833333333</c:v>
                </c:pt>
                <c:pt idx="41139">
                  <c:v>104.1328125</c:v>
                </c:pt>
                <c:pt idx="41140">
                  <c:v>104.13541666666667</c:v>
                </c:pt>
                <c:pt idx="41141">
                  <c:v>104.13802083333333</c:v>
                </c:pt>
                <c:pt idx="41142">
                  <c:v>104.140625</c:v>
                </c:pt>
                <c:pt idx="41143">
                  <c:v>104.14322916666667</c:v>
                </c:pt>
                <c:pt idx="41144">
                  <c:v>104.14583333333333</c:v>
                </c:pt>
                <c:pt idx="41145">
                  <c:v>104.1484375</c:v>
                </c:pt>
                <c:pt idx="41146">
                  <c:v>104.15104166666667</c:v>
                </c:pt>
                <c:pt idx="41147">
                  <c:v>104.15364583333333</c:v>
                </c:pt>
                <c:pt idx="41148">
                  <c:v>104.15625</c:v>
                </c:pt>
                <c:pt idx="41149">
                  <c:v>104.15885416666667</c:v>
                </c:pt>
                <c:pt idx="41150">
                  <c:v>104.16145833333333</c:v>
                </c:pt>
                <c:pt idx="41151">
                  <c:v>104.1640625</c:v>
                </c:pt>
                <c:pt idx="41152">
                  <c:v>104.16666666666667</c:v>
                </c:pt>
                <c:pt idx="41153">
                  <c:v>104.16927083333333</c:v>
                </c:pt>
                <c:pt idx="41154">
                  <c:v>104.171875</c:v>
                </c:pt>
                <c:pt idx="41155">
                  <c:v>104.17447916666667</c:v>
                </c:pt>
                <c:pt idx="41156">
                  <c:v>104.17708333333333</c:v>
                </c:pt>
                <c:pt idx="41157">
                  <c:v>104.1796875</c:v>
                </c:pt>
                <c:pt idx="41158">
                  <c:v>104.18229166666667</c:v>
                </c:pt>
                <c:pt idx="41159">
                  <c:v>104.18489583333333</c:v>
                </c:pt>
                <c:pt idx="41160">
                  <c:v>104.1875</c:v>
                </c:pt>
                <c:pt idx="41161">
                  <c:v>104.19010416666667</c:v>
                </c:pt>
                <c:pt idx="41162">
                  <c:v>104.19270833333333</c:v>
                </c:pt>
                <c:pt idx="41163">
                  <c:v>104.1953125</c:v>
                </c:pt>
                <c:pt idx="41164">
                  <c:v>104.19791666666667</c:v>
                </c:pt>
                <c:pt idx="41165">
                  <c:v>104.20052083333333</c:v>
                </c:pt>
                <c:pt idx="41166">
                  <c:v>104.203125</c:v>
                </c:pt>
                <c:pt idx="41167">
                  <c:v>104.20572916666667</c:v>
                </c:pt>
                <c:pt idx="41168">
                  <c:v>104.20833333333333</c:v>
                </c:pt>
                <c:pt idx="41169">
                  <c:v>104.2109375</c:v>
                </c:pt>
                <c:pt idx="41170">
                  <c:v>104.21354166666667</c:v>
                </c:pt>
                <c:pt idx="41171">
                  <c:v>104.21614583333333</c:v>
                </c:pt>
                <c:pt idx="41172">
                  <c:v>104.21875</c:v>
                </c:pt>
                <c:pt idx="41173">
                  <c:v>104.22135416666667</c:v>
                </c:pt>
                <c:pt idx="41174">
                  <c:v>104.22395833333333</c:v>
                </c:pt>
                <c:pt idx="41175">
                  <c:v>104.2265625</c:v>
                </c:pt>
                <c:pt idx="41176">
                  <c:v>104.22916666666667</c:v>
                </c:pt>
                <c:pt idx="41177">
                  <c:v>104.23177083333333</c:v>
                </c:pt>
                <c:pt idx="41178">
                  <c:v>104.234375</c:v>
                </c:pt>
                <c:pt idx="41179">
                  <c:v>104.23697916666667</c:v>
                </c:pt>
                <c:pt idx="41180">
                  <c:v>104.23958333333333</c:v>
                </c:pt>
                <c:pt idx="41181">
                  <c:v>104.2421875</c:v>
                </c:pt>
                <c:pt idx="41182">
                  <c:v>104.24479166666667</c:v>
                </c:pt>
                <c:pt idx="41183">
                  <c:v>104.24739583333333</c:v>
                </c:pt>
                <c:pt idx="41184">
                  <c:v>104.25</c:v>
                </c:pt>
                <c:pt idx="41185">
                  <c:v>104.25260416666667</c:v>
                </c:pt>
                <c:pt idx="41186">
                  <c:v>104.25520833333333</c:v>
                </c:pt>
                <c:pt idx="41187">
                  <c:v>104.2578125</c:v>
                </c:pt>
                <c:pt idx="41188">
                  <c:v>104.26041666666667</c:v>
                </c:pt>
                <c:pt idx="41189">
                  <c:v>104.26302083333333</c:v>
                </c:pt>
                <c:pt idx="41190">
                  <c:v>104.265625</c:v>
                </c:pt>
                <c:pt idx="41191">
                  <c:v>104.26822916666667</c:v>
                </c:pt>
                <c:pt idx="41192">
                  <c:v>104.27083333333333</c:v>
                </c:pt>
                <c:pt idx="41193">
                  <c:v>104.2734375</c:v>
                </c:pt>
                <c:pt idx="41194">
                  <c:v>104.27604166666667</c:v>
                </c:pt>
                <c:pt idx="41195">
                  <c:v>104.27864583333333</c:v>
                </c:pt>
                <c:pt idx="41196">
                  <c:v>104.28125</c:v>
                </c:pt>
                <c:pt idx="41197">
                  <c:v>104.28385416666667</c:v>
                </c:pt>
                <c:pt idx="41198">
                  <c:v>104.28645833333333</c:v>
                </c:pt>
                <c:pt idx="41199">
                  <c:v>104.2890625</c:v>
                </c:pt>
                <c:pt idx="41200">
                  <c:v>104.29166666666667</c:v>
                </c:pt>
                <c:pt idx="41201">
                  <c:v>104.29427083333333</c:v>
                </c:pt>
                <c:pt idx="41202">
                  <c:v>104.296875</c:v>
                </c:pt>
                <c:pt idx="41203">
                  <c:v>104.29947916666667</c:v>
                </c:pt>
                <c:pt idx="41204">
                  <c:v>104.30208333333333</c:v>
                </c:pt>
                <c:pt idx="41205">
                  <c:v>104.3046875</c:v>
                </c:pt>
                <c:pt idx="41206">
                  <c:v>104.30729166666667</c:v>
                </c:pt>
                <c:pt idx="41207">
                  <c:v>104.30989583333333</c:v>
                </c:pt>
                <c:pt idx="41208">
                  <c:v>104.3125</c:v>
                </c:pt>
                <c:pt idx="41209">
                  <c:v>104.31510416666667</c:v>
                </c:pt>
                <c:pt idx="41210">
                  <c:v>104.31770833333333</c:v>
                </c:pt>
                <c:pt idx="41211">
                  <c:v>104.3203125</c:v>
                </c:pt>
                <c:pt idx="41212">
                  <c:v>104.32291666666667</c:v>
                </c:pt>
                <c:pt idx="41213">
                  <c:v>104.32552083333333</c:v>
                </c:pt>
                <c:pt idx="41214">
                  <c:v>104.328125</c:v>
                </c:pt>
                <c:pt idx="41215">
                  <c:v>104.33072916666667</c:v>
                </c:pt>
                <c:pt idx="41216">
                  <c:v>104.33333333333333</c:v>
                </c:pt>
                <c:pt idx="41217">
                  <c:v>104.3359375</c:v>
                </c:pt>
                <c:pt idx="41218">
                  <c:v>104.33854166666667</c:v>
                </c:pt>
                <c:pt idx="41219">
                  <c:v>104.34114583333333</c:v>
                </c:pt>
                <c:pt idx="41220">
                  <c:v>104.34375</c:v>
                </c:pt>
                <c:pt idx="41221">
                  <c:v>104.34635416666667</c:v>
                </c:pt>
                <c:pt idx="41222">
                  <c:v>104.34895833333333</c:v>
                </c:pt>
                <c:pt idx="41223">
                  <c:v>104.3515625</c:v>
                </c:pt>
                <c:pt idx="41224">
                  <c:v>104.35416666666667</c:v>
                </c:pt>
                <c:pt idx="41225">
                  <c:v>104.35677083333333</c:v>
                </c:pt>
                <c:pt idx="41226">
                  <c:v>104.359375</c:v>
                </c:pt>
                <c:pt idx="41227">
                  <c:v>104.36197916666667</c:v>
                </c:pt>
                <c:pt idx="41228">
                  <c:v>104.36458333333333</c:v>
                </c:pt>
                <c:pt idx="41229">
                  <c:v>104.3671875</c:v>
                </c:pt>
                <c:pt idx="41230">
                  <c:v>104.36979166666667</c:v>
                </c:pt>
                <c:pt idx="41231">
                  <c:v>104.37239583333333</c:v>
                </c:pt>
                <c:pt idx="41232">
                  <c:v>104.375</c:v>
                </c:pt>
                <c:pt idx="41233">
                  <c:v>104.37760416666667</c:v>
                </c:pt>
                <c:pt idx="41234">
                  <c:v>104.38020833333333</c:v>
                </c:pt>
                <c:pt idx="41235">
                  <c:v>104.3828125</c:v>
                </c:pt>
                <c:pt idx="41236">
                  <c:v>104.38541666666667</c:v>
                </c:pt>
                <c:pt idx="41237">
                  <c:v>104.38802083333333</c:v>
                </c:pt>
                <c:pt idx="41238">
                  <c:v>104.390625</c:v>
                </c:pt>
                <c:pt idx="41239">
                  <c:v>104.39322916666667</c:v>
                </c:pt>
                <c:pt idx="41240">
                  <c:v>104.39583333333333</c:v>
                </c:pt>
                <c:pt idx="41241">
                  <c:v>104.3984375</c:v>
                </c:pt>
                <c:pt idx="41242">
                  <c:v>104.40104166666667</c:v>
                </c:pt>
                <c:pt idx="41243">
                  <c:v>104.40364583333333</c:v>
                </c:pt>
                <c:pt idx="41244">
                  <c:v>104.40625</c:v>
                </c:pt>
                <c:pt idx="41245">
                  <c:v>104.40885416666667</c:v>
                </c:pt>
                <c:pt idx="41246">
                  <c:v>104.41145833333333</c:v>
                </c:pt>
                <c:pt idx="41247">
                  <c:v>104.4140625</c:v>
                </c:pt>
                <c:pt idx="41248">
                  <c:v>104.41666666666667</c:v>
                </c:pt>
                <c:pt idx="41249">
                  <c:v>104.41927083333333</c:v>
                </c:pt>
                <c:pt idx="41250">
                  <c:v>104.421875</c:v>
                </c:pt>
                <c:pt idx="41251">
                  <c:v>104.42447916666667</c:v>
                </c:pt>
                <c:pt idx="41252">
                  <c:v>104.42708333333333</c:v>
                </c:pt>
                <c:pt idx="41253">
                  <c:v>104.4296875</c:v>
                </c:pt>
                <c:pt idx="41254">
                  <c:v>104.43229166666667</c:v>
                </c:pt>
                <c:pt idx="41255">
                  <c:v>104.43489583333333</c:v>
                </c:pt>
                <c:pt idx="41256">
                  <c:v>104.4375</c:v>
                </c:pt>
                <c:pt idx="41257">
                  <c:v>104.44010416666667</c:v>
                </c:pt>
                <c:pt idx="41258">
                  <c:v>104.44270833333333</c:v>
                </c:pt>
                <c:pt idx="41259">
                  <c:v>104.4453125</c:v>
                </c:pt>
                <c:pt idx="41260">
                  <c:v>104.44791666666667</c:v>
                </c:pt>
                <c:pt idx="41261">
                  <c:v>104.45052083333333</c:v>
                </c:pt>
                <c:pt idx="41262">
                  <c:v>104.453125</c:v>
                </c:pt>
                <c:pt idx="41263">
                  <c:v>104.45572916666667</c:v>
                </c:pt>
                <c:pt idx="41264">
                  <c:v>104.45833333333333</c:v>
                </c:pt>
                <c:pt idx="41265">
                  <c:v>104.4609375</c:v>
                </c:pt>
                <c:pt idx="41266">
                  <c:v>104.46354166666667</c:v>
                </c:pt>
                <c:pt idx="41267">
                  <c:v>104.46614583333333</c:v>
                </c:pt>
                <c:pt idx="41268">
                  <c:v>104.46875</c:v>
                </c:pt>
                <c:pt idx="41269">
                  <c:v>104.47135416666667</c:v>
                </c:pt>
                <c:pt idx="41270">
                  <c:v>104.47395833333333</c:v>
                </c:pt>
                <c:pt idx="41271">
                  <c:v>104.4765625</c:v>
                </c:pt>
                <c:pt idx="41272">
                  <c:v>104.47916666666667</c:v>
                </c:pt>
                <c:pt idx="41273">
                  <c:v>104.48177083333333</c:v>
                </c:pt>
                <c:pt idx="41274">
                  <c:v>104.484375</c:v>
                </c:pt>
                <c:pt idx="41275">
                  <c:v>104.48697916666667</c:v>
                </c:pt>
                <c:pt idx="41276">
                  <c:v>104.48958333333333</c:v>
                </c:pt>
                <c:pt idx="41277">
                  <c:v>104.4921875</c:v>
                </c:pt>
                <c:pt idx="41278">
                  <c:v>104.49479166666667</c:v>
                </c:pt>
                <c:pt idx="41279">
                  <c:v>104.49739583333333</c:v>
                </c:pt>
                <c:pt idx="41280">
                  <c:v>104.5</c:v>
                </c:pt>
                <c:pt idx="41281">
                  <c:v>104.50260416666667</c:v>
                </c:pt>
                <c:pt idx="41282">
                  <c:v>104.50520833333333</c:v>
                </c:pt>
                <c:pt idx="41283">
                  <c:v>104.5078125</c:v>
                </c:pt>
                <c:pt idx="41284">
                  <c:v>104.51041666666667</c:v>
                </c:pt>
                <c:pt idx="41285">
                  <c:v>104.51302083333333</c:v>
                </c:pt>
                <c:pt idx="41286">
                  <c:v>104.515625</c:v>
                </c:pt>
                <c:pt idx="41287">
                  <c:v>104.51822916666667</c:v>
                </c:pt>
                <c:pt idx="41288">
                  <c:v>104.52083333333333</c:v>
                </c:pt>
                <c:pt idx="41289">
                  <c:v>104.5234375</c:v>
                </c:pt>
                <c:pt idx="41290">
                  <c:v>104.52604166666667</c:v>
                </c:pt>
                <c:pt idx="41291">
                  <c:v>104.52864583333333</c:v>
                </c:pt>
                <c:pt idx="41292">
                  <c:v>104.53125</c:v>
                </c:pt>
                <c:pt idx="41293">
                  <c:v>104.53385416666667</c:v>
                </c:pt>
                <c:pt idx="41294">
                  <c:v>104.53645833333333</c:v>
                </c:pt>
                <c:pt idx="41295">
                  <c:v>104.5390625</c:v>
                </c:pt>
                <c:pt idx="41296">
                  <c:v>104.54166666666667</c:v>
                </c:pt>
                <c:pt idx="41297">
                  <c:v>104.54427083333333</c:v>
                </c:pt>
                <c:pt idx="41298">
                  <c:v>104.546875</c:v>
                </c:pt>
                <c:pt idx="41299">
                  <c:v>104.54947916666667</c:v>
                </c:pt>
                <c:pt idx="41300">
                  <c:v>104.55208333333333</c:v>
                </c:pt>
                <c:pt idx="41301">
                  <c:v>104.5546875</c:v>
                </c:pt>
                <c:pt idx="41302">
                  <c:v>104.55729166666667</c:v>
                </c:pt>
                <c:pt idx="41303">
                  <c:v>104.55989583333333</c:v>
                </c:pt>
                <c:pt idx="41304">
                  <c:v>104.5625</c:v>
                </c:pt>
                <c:pt idx="41305">
                  <c:v>104.56510416666667</c:v>
                </c:pt>
                <c:pt idx="41306">
                  <c:v>104.56770833333333</c:v>
                </c:pt>
                <c:pt idx="41307">
                  <c:v>104.5703125</c:v>
                </c:pt>
                <c:pt idx="41308">
                  <c:v>104.57291666666667</c:v>
                </c:pt>
                <c:pt idx="41309">
                  <c:v>104.57552083333333</c:v>
                </c:pt>
                <c:pt idx="41310">
                  <c:v>104.578125</c:v>
                </c:pt>
                <c:pt idx="41311">
                  <c:v>104.58072916666667</c:v>
                </c:pt>
                <c:pt idx="41312">
                  <c:v>104.58333333333333</c:v>
                </c:pt>
                <c:pt idx="41313">
                  <c:v>104.5859375</c:v>
                </c:pt>
                <c:pt idx="41314">
                  <c:v>104.58854166666667</c:v>
                </c:pt>
                <c:pt idx="41315">
                  <c:v>104.59114583333333</c:v>
                </c:pt>
                <c:pt idx="41316">
                  <c:v>104.59375</c:v>
                </c:pt>
                <c:pt idx="41317">
                  <c:v>104.59635416666667</c:v>
                </c:pt>
                <c:pt idx="41318">
                  <c:v>104.59895833333333</c:v>
                </c:pt>
                <c:pt idx="41319">
                  <c:v>104.6015625</c:v>
                </c:pt>
                <c:pt idx="41320">
                  <c:v>104.60416666666667</c:v>
                </c:pt>
                <c:pt idx="41321">
                  <c:v>104.60677083333333</c:v>
                </c:pt>
                <c:pt idx="41322">
                  <c:v>104.609375</c:v>
                </c:pt>
                <c:pt idx="41323">
                  <c:v>104.61197916666667</c:v>
                </c:pt>
                <c:pt idx="41324">
                  <c:v>104.61458333333333</c:v>
                </c:pt>
                <c:pt idx="41325">
                  <c:v>104.6171875</c:v>
                </c:pt>
                <c:pt idx="41326">
                  <c:v>104.61979166666667</c:v>
                </c:pt>
                <c:pt idx="41327">
                  <c:v>104.62239583333333</c:v>
                </c:pt>
                <c:pt idx="41328">
                  <c:v>104.625</c:v>
                </c:pt>
                <c:pt idx="41329">
                  <c:v>104.62760416666667</c:v>
                </c:pt>
                <c:pt idx="41330">
                  <c:v>104.63020833333333</c:v>
                </c:pt>
                <c:pt idx="41331">
                  <c:v>104.6328125</c:v>
                </c:pt>
                <c:pt idx="41332">
                  <c:v>104.63541666666667</c:v>
                </c:pt>
                <c:pt idx="41333">
                  <c:v>104.63802083333333</c:v>
                </c:pt>
                <c:pt idx="41334">
                  <c:v>104.640625</c:v>
                </c:pt>
                <c:pt idx="41335">
                  <c:v>104.64322916666667</c:v>
                </c:pt>
                <c:pt idx="41336">
                  <c:v>104.64583333333333</c:v>
                </c:pt>
                <c:pt idx="41337">
                  <c:v>104.6484375</c:v>
                </c:pt>
                <c:pt idx="41338">
                  <c:v>104.65104166666667</c:v>
                </c:pt>
                <c:pt idx="41339">
                  <c:v>104.65364583333333</c:v>
                </c:pt>
                <c:pt idx="41340">
                  <c:v>104.65625</c:v>
                </c:pt>
                <c:pt idx="41341">
                  <c:v>104.65885416666667</c:v>
                </c:pt>
                <c:pt idx="41342">
                  <c:v>104.66145833333333</c:v>
                </c:pt>
                <c:pt idx="41343">
                  <c:v>104.6640625</c:v>
                </c:pt>
                <c:pt idx="41344">
                  <c:v>104.66666666666667</c:v>
                </c:pt>
                <c:pt idx="41345">
                  <c:v>104.66927083333333</c:v>
                </c:pt>
                <c:pt idx="41346">
                  <c:v>104.671875</c:v>
                </c:pt>
                <c:pt idx="41347">
                  <c:v>104.67447916666667</c:v>
                </c:pt>
                <c:pt idx="41348">
                  <c:v>104.67708333333333</c:v>
                </c:pt>
                <c:pt idx="41349">
                  <c:v>104.6796875</c:v>
                </c:pt>
                <c:pt idx="41350">
                  <c:v>104.68229166666667</c:v>
                </c:pt>
                <c:pt idx="41351">
                  <c:v>104.68489583333333</c:v>
                </c:pt>
                <c:pt idx="41352">
                  <c:v>104.6875</c:v>
                </c:pt>
                <c:pt idx="41353">
                  <c:v>104.69010416666667</c:v>
                </c:pt>
                <c:pt idx="41354">
                  <c:v>104.69270833333333</c:v>
                </c:pt>
                <c:pt idx="41355">
                  <c:v>104.6953125</c:v>
                </c:pt>
                <c:pt idx="41356">
                  <c:v>104.69791666666667</c:v>
                </c:pt>
                <c:pt idx="41357">
                  <c:v>104.70052083333333</c:v>
                </c:pt>
                <c:pt idx="41358">
                  <c:v>104.703125</c:v>
                </c:pt>
                <c:pt idx="41359">
                  <c:v>104.70572916666667</c:v>
                </c:pt>
                <c:pt idx="41360">
                  <c:v>104.70833333333333</c:v>
                </c:pt>
                <c:pt idx="41361">
                  <c:v>104.7109375</c:v>
                </c:pt>
                <c:pt idx="41362">
                  <c:v>104.71354166666667</c:v>
                </c:pt>
                <c:pt idx="41363">
                  <c:v>104.71614583333333</c:v>
                </c:pt>
                <c:pt idx="41364">
                  <c:v>104.71875</c:v>
                </c:pt>
                <c:pt idx="41365">
                  <c:v>104.72135416666667</c:v>
                </c:pt>
                <c:pt idx="41366">
                  <c:v>104.72395833333333</c:v>
                </c:pt>
                <c:pt idx="41367">
                  <c:v>104.7265625</c:v>
                </c:pt>
                <c:pt idx="41368">
                  <c:v>104.72916666666667</c:v>
                </c:pt>
                <c:pt idx="41369">
                  <c:v>104.73177083333333</c:v>
                </c:pt>
                <c:pt idx="41370">
                  <c:v>104.734375</c:v>
                </c:pt>
                <c:pt idx="41371">
                  <c:v>104.73697916666667</c:v>
                </c:pt>
                <c:pt idx="41372">
                  <c:v>104.73958333333333</c:v>
                </c:pt>
                <c:pt idx="41373">
                  <c:v>104.7421875</c:v>
                </c:pt>
                <c:pt idx="41374">
                  <c:v>104.74479166666667</c:v>
                </c:pt>
                <c:pt idx="41375">
                  <c:v>104.74739583333333</c:v>
                </c:pt>
                <c:pt idx="41376">
                  <c:v>104.75</c:v>
                </c:pt>
                <c:pt idx="41377">
                  <c:v>104.75260416666667</c:v>
                </c:pt>
                <c:pt idx="41378">
                  <c:v>104.75520833333333</c:v>
                </c:pt>
                <c:pt idx="41379">
                  <c:v>104.7578125</c:v>
                </c:pt>
                <c:pt idx="41380">
                  <c:v>104.76041666666667</c:v>
                </c:pt>
                <c:pt idx="41381">
                  <c:v>104.76302083333333</c:v>
                </c:pt>
                <c:pt idx="41382">
                  <c:v>104.765625</c:v>
                </c:pt>
                <c:pt idx="41383">
                  <c:v>104.76822916666667</c:v>
                </c:pt>
                <c:pt idx="41384">
                  <c:v>104.77083333333333</c:v>
                </c:pt>
                <c:pt idx="41385">
                  <c:v>104.7734375</c:v>
                </c:pt>
                <c:pt idx="41386">
                  <c:v>104.77604166666667</c:v>
                </c:pt>
                <c:pt idx="41387">
                  <c:v>104.77864583333333</c:v>
                </c:pt>
                <c:pt idx="41388">
                  <c:v>104.78125</c:v>
                </c:pt>
                <c:pt idx="41389">
                  <c:v>104.78385416666667</c:v>
                </c:pt>
                <c:pt idx="41390">
                  <c:v>104.78645833333333</c:v>
                </c:pt>
                <c:pt idx="41391">
                  <c:v>104.7890625</c:v>
                </c:pt>
                <c:pt idx="41392">
                  <c:v>104.79166666666667</c:v>
                </c:pt>
                <c:pt idx="41393">
                  <c:v>104.79427083333333</c:v>
                </c:pt>
                <c:pt idx="41394">
                  <c:v>104.796875</c:v>
                </c:pt>
                <c:pt idx="41395">
                  <c:v>104.79947916666667</c:v>
                </c:pt>
                <c:pt idx="41396">
                  <c:v>104.80208333333333</c:v>
                </c:pt>
                <c:pt idx="41397">
                  <c:v>104.8046875</c:v>
                </c:pt>
                <c:pt idx="41398">
                  <c:v>104.80729166666667</c:v>
                </c:pt>
                <c:pt idx="41399">
                  <c:v>104.80989583333333</c:v>
                </c:pt>
                <c:pt idx="41400">
                  <c:v>104.8125</c:v>
                </c:pt>
                <c:pt idx="41401">
                  <c:v>104.81510416666667</c:v>
                </c:pt>
                <c:pt idx="41402">
                  <c:v>104.81770833333333</c:v>
                </c:pt>
                <c:pt idx="41403">
                  <c:v>104.8203125</c:v>
                </c:pt>
                <c:pt idx="41404">
                  <c:v>104.82291666666667</c:v>
                </c:pt>
                <c:pt idx="41405">
                  <c:v>104.82552083333333</c:v>
                </c:pt>
                <c:pt idx="41406">
                  <c:v>104.828125</c:v>
                </c:pt>
                <c:pt idx="41407">
                  <c:v>104.83072916666667</c:v>
                </c:pt>
                <c:pt idx="41408">
                  <c:v>104.83333333333333</c:v>
                </c:pt>
                <c:pt idx="41409">
                  <c:v>104.8359375</c:v>
                </c:pt>
                <c:pt idx="41410">
                  <c:v>104.83854166666667</c:v>
                </c:pt>
                <c:pt idx="41411">
                  <c:v>104.84114583333333</c:v>
                </c:pt>
                <c:pt idx="41412">
                  <c:v>104.84375</c:v>
                </c:pt>
                <c:pt idx="41413">
                  <c:v>104.84635416666667</c:v>
                </c:pt>
                <c:pt idx="41414">
                  <c:v>104.84895833333333</c:v>
                </c:pt>
                <c:pt idx="41415">
                  <c:v>104.8515625</c:v>
                </c:pt>
                <c:pt idx="41416">
                  <c:v>104.85416666666667</c:v>
                </c:pt>
                <c:pt idx="41417">
                  <c:v>104.85677083333333</c:v>
                </c:pt>
                <c:pt idx="41418">
                  <c:v>104.859375</c:v>
                </c:pt>
                <c:pt idx="41419">
                  <c:v>104.86197916666667</c:v>
                </c:pt>
                <c:pt idx="41420">
                  <c:v>104.86458333333333</c:v>
                </c:pt>
                <c:pt idx="41421">
                  <c:v>104.8671875</c:v>
                </c:pt>
                <c:pt idx="41422">
                  <c:v>104.86979166666667</c:v>
                </c:pt>
                <c:pt idx="41423">
                  <c:v>104.87239583333333</c:v>
                </c:pt>
                <c:pt idx="41424">
                  <c:v>104.875</c:v>
                </c:pt>
                <c:pt idx="41425">
                  <c:v>104.87760416666667</c:v>
                </c:pt>
                <c:pt idx="41426">
                  <c:v>104.88020833333333</c:v>
                </c:pt>
                <c:pt idx="41427">
                  <c:v>104.8828125</c:v>
                </c:pt>
                <c:pt idx="41428">
                  <c:v>104.88541666666667</c:v>
                </c:pt>
                <c:pt idx="41429">
                  <c:v>104.88802083333333</c:v>
                </c:pt>
                <c:pt idx="41430">
                  <c:v>104.890625</c:v>
                </c:pt>
                <c:pt idx="41431">
                  <c:v>104.89322916666667</c:v>
                </c:pt>
                <c:pt idx="41432">
                  <c:v>104.89583333333333</c:v>
                </c:pt>
                <c:pt idx="41433">
                  <c:v>104.8984375</c:v>
                </c:pt>
                <c:pt idx="41434">
                  <c:v>104.90104166666667</c:v>
                </c:pt>
                <c:pt idx="41435">
                  <c:v>104.90364583333333</c:v>
                </c:pt>
                <c:pt idx="41436">
                  <c:v>104.90625</c:v>
                </c:pt>
                <c:pt idx="41437">
                  <c:v>104.90885416666667</c:v>
                </c:pt>
                <c:pt idx="41438">
                  <c:v>104.91145833333333</c:v>
                </c:pt>
                <c:pt idx="41439">
                  <c:v>104.9140625</c:v>
                </c:pt>
                <c:pt idx="41440">
                  <c:v>104.91666666666667</c:v>
                </c:pt>
                <c:pt idx="41441">
                  <c:v>104.91927083333333</c:v>
                </c:pt>
                <c:pt idx="41442">
                  <c:v>104.921875</c:v>
                </c:pt>
                <c:pt idx="41443">
                  <c:v>104.92447916666667</c:v>
                </c:pt>
                <c:pt idx="41444">
                  <c:v>104.92708333333333</c:v>
                </c:pt>
                <c:pt idx="41445">
                  <c:v>104.9296875</c:v>
                </c:pt>
                <c:pt idx="41446">
                  <c:v>104.93229166666667</c:v>
                </c:pt>
                <c:pt idx="41447">
                  <c:v>104.93489583333333</c:v>
                </c:pt>
                <c:pt idx="41448">
                  <c:v>104.9375</c:v>
                </c:pt>
                <c:pt idx="41449">
                  <c:v>104.94010416666667</c:v>
                </c:pt>
                <c:pt idx="41450">
                  <c:v>104.94270833333333</c:v>
                </c:pt>
                <c:pt idx="41451">
                  <c:v>104.9453125</c:v>
                </c:pt>
                <c:pt idx="41452">
                  <c:v>104.94791666666667</c:v>
                </c:pt>
                <c:pt idx="41453">
                  <c:v>104.95052083333333</c:v>
                </c:pt>
                <c:pt idx="41454">
                  <c:v>104.953125</c:v>
                </c:pt>
                <c:pt idx="41455">
                  <c:v>104.95572916666667</c:v>
                </c:pt>
                <c:pt idx="41456">
                  <c:v>104.95833333333333</c:v>
                </c:pt>
                <c:pt idx="41457">
                  <c:v>104.9609375</c:v>
                </c:pt>
                <c:pt idx="41458">
                  <c:v>104.96354166666667</c:v>
                </c:pt>
                <c:pt idx="41459">
                  <c:v>104.96614583333333</c:v>
                </c:pt>
                <c:pt idx="41460">
                  <c:v>104.96875</c:v>
                </c:pt>
                <c:pt idx="41461">
                  <c:v>104.97135416666667</c:v>
                </c:pt>
                <c:pt idx="41462">
                  <c:v>104.97395833333333</c:v>
                </c:pt>
                <c:pt idx="41463">
                  <c:v>104.9765625</c:v>
                </c:pt>
                <c:pt idx="41464">
                  <c:v>104.97916666666667</c:v>
                </c:pt>
                <c:pt idx="41465">
                  <c:v>104.98177083333333</c:v>
                </c:pt>
                <c:pt idx="41466">
                  <c:v>104.984375</c:v>
                </c:pt>
                <c:pt idx="41467">
                  <c:v>104.98697916666667</c:v>
                </c:pt>
                <c:pt idx="41468">
                  <c:v>104.98958333333333</c:v>
                </c:pt>
                <c:pt idx="41469">
                  <c:v>104.9921875</c:v>
                </c:pt>
                <c:pt idx="41470">
                  <c:v>104.99479166666667</c:v>
                </c:pt>
                <c:pt idx="41471">
                  <c:v>104.99739583333333</c:v>
                </c:pt>
                <c:pt idx="41472">
                  <c:v>105</c:v>
                </c:pt>
                <c:pt idx="41473">
                  <c:v>105.00260416666667</c:v>
                </c:pt>
                <c:pt idx="41474">
                  <c:v>105.00520833333333</c:v>
                </c:pt>
                <c:pt idx="41475">
                  <c:v>105.0078125</c:v>
                </c:pt>
                <c:pt idx="41476">
                  <c:v>105.01041666666667</c:v>
                </c:pt>
                <c:pt idx="41477">
                  <c:v>105.01302083333333</c:v>
                </c:pt>
                <c:pt idx="41478">
                  <c:v>105.015625</c:v>
                </c:pt>
                <c:pt idx="41479">
                  <c:v>105.01822916666667</c:v>
                </c:pt>
                <c:pt idx="41480">
                  <c:v>105.02083333333333</c:v>
                </c:pt>
                <c:pt idx="41481">
                  <c:v>105.0234375</c:v>
                </c:pt>
                <c:pt idx="41482">
                  <c:v>105.02604166666667</c:v>
                </c:pt>
                <c:pt idx="41483">
                  <c:v>105.02864583333333</c:v>
                </c:pt>
                <c:pt idx="41484">
                  <c:v>105.03125</c:v>
                </c:pt>
                <c:pt idx="41485">
                  <c:v>105.03385416666667</c:v>
                </c:pt>
                <c:pt idx="41486">
                  <c:v>105.03645833333333</c:v>
                </c:pt>
                <c:pt idx="41487">
                  <c:v>105.0390625</c:v>
                </c:pt>
                <c:pt idx="41488">
                  <c:v>105.04166666666667</c:v>
                </c:pt>
                <c:pt idx="41489">
                  <c:v>105.04427083333333</c:v>
                </c:pt>
                <c:pt idx="41490">
                  <c:v>105.046875</c:v>
                </c:pt>
                <c:pt idx="41491">
                  <c:v>105.04947916666667</c:v>
                </c:pt>
                <c:pt idx="41492">
                  <c:v>105.05208333333333</c:v>
                </c:pt>
                <c:pt idx="41493">
                  <c:v>105.0546875</c:v>
                </c:pt>
                <c:pt idx="41494">
                  <c:v>105.05729166666667</c:v>
                </c:pt>
                <c:pt idx="41495">
                  <c:v>105.05989583333333</c:v>
                </c:pt>
                <c:pt idx="41496">
                  <c:v>105.0625</c:v>
                </c:pt>
                <c:pt idx="41497">
                  <c:v>105.06510416666667</c:v>
                </c:pt>
                <c:pt idx="41498">
                  <c:v>105.06770833333333</c:v>
                </c:pt>
                <c:pt idx="41499">
                  <c:v>105.0703125</c:v>
                </c:pt>
                <c:pt idx="41500">
                  <c:v>105.07291666666667</c:v>
                </c:pt>
                <c:pt idx="41501">
                  <c:v>105.07552083333333</c:v>
                </c:pt>
                <c:pt idx="41502">
                  <c:v>105.078125</c:v>
                </c:pt>
                <c:pt idx="41503">
                  <c:v>105.08072916666667</c:v>
                </c:pt>
                <c:pt idx="41504">
                  <c:v>105.08333333333333</c:v>
                </c:pt>
                <c:pt idx="41505">
                  <c:v>105.0859375</c:v>
                </c:pt>
                <c:pt idx="41506">
                  <c:v>105.08854166666667</c:v>
                </c:pt>
                <c:pt idx="41507">
                  <c:v>105.09114583333333</c:v>
                </c:pt>
                <c:pt idx="41508">
                  <c:v>105.09375</c:v>
                </c:pt>
                <c:pt idx="41509">
                  <c:v>105.09635416666667</c:v>
                </c:pt>
                <c:pt idx="41510">
                  <c:v>105.09895833333333</c:v>
                </c:pt>
                <c:pt idx="41511">
                  <c:v>105.1015625</c:v>
                </c:pt>
                <c:pt idx="41512">
                  <c:v>105.10416666666667</c:v>
                </c:pt>
                <c:pt idx="41513">
                  <c:v>105.10677083333333</c:v>
                </c:pt>
                <c:pt idx="41514">
                  <c:v>105.109375</c:v>
                </c:pt>
                <c:pt idx="41515">
                  <c:v>105.11197916666667</c:v>
                </c:pt>
                <c:pt idx="41516">
                  <c:v>105.11458333333333</c:v>
                </c:pt>
                <c:pt idx="41517">
                  <c:v>105.1171875</c:v>
                </c:pt>
                <c:pt idx="41518">
                  <c:v>105.11979166666667</c:v>
                </c:pt>
                <c:pt idx="41519">
                  <c:v>105.12239583333333</c:v>
                </c:pt>
                <c:pt idx="41520">
                  <c:v>105.125</c:v>
                </c:pt>
                <c:pt idx="41521">
                  <c:v>105.12760416666667</c:v>
                </c:pt>
                <c:pt idx="41522">
                  <c:v>105.13020833333333</c:v>
                </c:pt>
                <c:pt idx="41523">
                  <c:v>105.1328125</c:v>
                </c:pt>
                <c:pt idx="41524">
                  <c:v>105.13541666666667</c:v>
                </c:pt>
                <c:pt idx="41525">
                  <c:v>105.13802083333333</c:v>
                </c:pt>
                <c:pt idx="41526">
                  <c:v>105.140625</c:v>
                </c:pt>
                <c:pt idx="41527">
                  <c:v>105.14322916666667</c:v>
                </c:pt>
                <c:pt idx="41528">
                  <c:v>105.14583333333333</c:v>
                </c:pt>
                <c:pt idx="41529">
                  <c:v>105.1484375</c:v>
                </c:pt>
                <c:pt idx="41530">
                  <c:v>105.15104166666667</c:v>
                </c:pt>
                <c:pt idx="41531">
                  <c:v>105.15364583333333</c:v>
                </c:pt>
                <c:pt idx="41532">
                  <c:v>105.15625</c:v>
                </c:pt>
                <c:pt idx="41533">
                  <c:v>105.15885416666667</c:v>
                </c:pt>
                <c:pt idx="41534">
                  <c:v>105.16145833333333</c:v>
                </c:pt>
                <c:pt idx="41535">
                  <c:v>105.1640625</c:v>
                </c:pt>
                <c:pt idx="41536">
                  <c:v>105.16666666666667</c:v>
                </c:pt>
                <c:pt idx="41537">
                  <c:v>105.16927083333333</c:v>
                </c:pt>
                <c:pt idx="41538">
                  <c:v>105.171875</c:v>
                </c:pt>
                <c:pt idx="41539">
                  <c:v>105.17447916666667</c:v>
                </c:pt>
                <c:pt idx="41540">
                  <c:v>105.17708333333333</c:v>
                </c:pt>
                <c:pt idx="41541">
                  <c:v>105.1796875</c:v>
                </c:pt>
                <c:pt idx="41542">
                  <c:v>105.18229166666667</c:v>
                </c:pt>
                <c:pt idx="41543">
                  <c:v>105.18489583333333</c:v>
                </c:pt>
                <c:pt idx="41544">
                  <c:v>105.1875</c:v>
                </c:pt>
                <c:pt idx="41545">
                  <c:v>105.19010416666667</c:v>
                </c:pt>
                <c:pt idx="41546">
                  <c:v>105.19270833333333</c:v>
                </c:pt>
                <c:pt idx="41547">
                  <c:v>105.1953125</c:v>
                </c:pt>
                <c:pt idx="41548">
                  <c:v>105.19791666666667</c:v>
                </c:pt>
                <c:pt idx="41549">
                  <c:v>105.20052083333333</c:v>
                </c:pt>
                <c:pt idx="41550">
                  <c:v>105.203125</c:v>
                </c:pt>
                <c:pt idx="41551">
                  <c:v>105.20572916666667</c:v>
                </c:pt>
                <c:pt idx="41552">
                  <c:v>105.20833333333333</c:v>
                </c:pt>
                <c:pt idx="41553">
                  <c:v>105.2109375</c:v>
                </c:pt>
                <c:pt idx="41554">
                  <c:v>105.21354166666667</c:v>
                </c:pt>
                <c:pt idx="41555">
                  <c:v>105.21614583333333</c:v>
                </c:pt>
                <c:pt idx="41556">
                  <c:v>105.21875</c:v>
                </c:pt>
                <c:pt idx="41557">
                  <c:v>105.22135416666667</c:v>
                </c:pt>
                <c:pt idx="41558">
                  <c:v>105.22395833333333</c:v>
                </c:pt>
                <c:pt idx="41559">
                  <c:v>105.2265625</c:v>
                </c:pt>
                <c:pt idx="41560">
                  <c:v>105.22916666666667</c:v>
                </c:pt>
                <c:pt idx="41561">
                  <c:v>105.23177083333333</c:v>
                </c:pt>
                <c:pt idx="41562">
                  <c:v>105.234375</c:v>
                </c:pt>
                <c:pt idx="41563">
                  <c:v>105.23697916666667</c:v>
                </c:pt>
                <c:pt idx="41564">
                  <c:v>105.23958333333333</c:v>
                </c:pt>
                <c:pt idx="41565">
                  <c:v>105.2421875</c:v>
                </c:pt>
                <c:pt idx="41566">
                  <c:v>105.24479166666667</c:v>
                </c:pt>
                <c:pt idx="41567">
                  <c:v>105.24739583333333</c:v>
                </c:pt>
                <c:pt idx="41568">
                  <c:v>105.25</c:v>
                </c:pt>
                <c:pt idx="41569">
                  <c:v>105.25260416666667</c:v>
                </c:pt>
                <c:pt idx="41570">
                  <c:v>105.25520833333333</c:v>
                </c:pt>
                <c:pt idx="41571">
                  <c:v>105.2578125</c:v>
                </c:pt>
                <c:pt idx="41572">
                  <c:v>105.26041666666667</c:v>
                </c:pt>
                <c:pt idx="41573">
                  <c:v>105.26302083333333</c:v>
                </c:pt>
                <c:pt idx="41574">
                  <c:v>105.265625</c:v>
                </c:pt>
                <c:pt idx="41575">
                  <c:v>105.26822916666667</c:v>
                </c:pt>
                <c:pt idx="41576">
                  <c:v>105.27083333333333</c:v>
                </c:pt>
                <c:pt idx="41577">
                  <c:v>105.2734375</c:v>
                </c:pt>
                <c:pt idx="41578">
                  <c:v>105.27604166666667</c:v>
                </c:pt>
                <c:pt idx="41579">
                  <c:v>105.27864583333333</c:v>
                </c:pt>
                <c:pt idx="41580">
                  <c:v>105.28125</c:v>
                </c:pt>
                <c:pt idx="41581">
                  <c:v>105.28385416666667</c:v>
                </c:pt>
                <c:pt idx="41582">
                  <c:v>105.28645833333333</c:v>
                </c:pt>
                <c:pt idx="41583">
                  <c:v>105.2890625</c:v>
                </c:pt>
                <c:pt idx="41584">
                  <c:v>105.29166666666667</c:v>
                </c:pt>
                <c:pt idx="41585">
                  <c:v>105.29427083333333</c:v>
                </c:pt>
                <c:pt idx="41586">
                  <c:v>105.296875</c:v>
                </c:pt>
                <c:pt idx="41587">
                  <c:v>105.29947916666667</c:v>
                </c:pt>
                <c:pt idx="41588">
                  <c:v>105.30208333333333</c:v>
                </c:pt>
                <c:pt idx="41589">
                  <c:v>105.3046875</c:v>
                </c:pt>
                <c:pt idx="41590">
                  <c:v>105.30729166666667</c:v>
                </c:pt>
                <c:pt idx="41591">
                  <c:v>105.30989583333333</c:v>
                </c:pt>
                <c:pt idx="41592">
                  <c:v>105.3125</c:v>
                </c:pt>
                <c:pt idx="41593">
                  <c:v>105.31510416666667</c:v>
                </c:pt>
                <c:pt idx="41594">
                  <c:v>105.31770833333333</c:v>
                </c:pt>
                <c:pt idx="41595">
                  <c:v>105.3203125</c:v>
                </c:pt>
                <c:pt idx="41596">
                  <c:v>105.32291666666667</c:v>
                </c:pt>
                <c:pt idx="41597">
                  <c:v>105.32552083333333</c:v>
                </c:pt>
                <c:pt idx="41598">
                  <c:v>105.328125</c:v>
                </c:pt>
                <c:pt idx="41599">
                  <c:v>105.33072916666667</c:v>
                </c:pt>
                <c:pt idx="41600">
                  <c:v>105.33333333333333</c:v>
                </c:pt>
                <c:pt idx="41601">
                  <c:v>105.3359375</c:v>
                </c:pt>
                <c:pt idx="41602">
                  <c:v>105.33854166666667</c:v>
                </c:pt>
                <c:pt idx="41603">
                  <c:v>105.34114583333333</c:v>
                </c:pt>
                <c:pt idx="41604">
                  <c:v>105.34375</c:v>
                </c:pt>
                <c:pt idx="41605">
                  <c:v>105.34635416666667</c:v>
                </c:pt>
                <c:pt idx="41606">
                  <c:v>105.34895833333333</c:v>
                </c:pt>
                <c:pt idx="41607">
                  <c:v>105.3515625</c:v>
                </c:pt>
                <c:pt idx="41608">
                  <c:v>105.35416666666667</c:v>
                </c:pt>
                <c:pt idx="41609">
                  <c:v>105.35677083333333</c:v>
                </c:pt>
                <c:pt idx="41610">
                  <c:v>105.359375</c:v>
                </c:pt>
                <c:pt idx="41611">
                  <c:v>105.36197916666667</c:v>
                </c:pt>
                <c:pt idx="41612">
                  <c:v>105.36458333333333</c:v>
                </c:pt>
                <c:pt idx="41613">
                  <c:v>105.3671875</c:v>
                </c:pt>
                <c:pt idx="41614">
                  <c:v>105.36979166666667</c:v>
                </c:pt>
                <c:pt idx="41615">
                  <c:v>105.37239583333333</c:v>
                </c:pt>
                <c:pt idx="41616">
                  <c:v>105.375</c:v>
                </c:pt>
                <c:pt idx="41617">
                  <c:v>105.37760416666667</c:v>
                </c:pt>
                <c:pt idx="41618">
                  <c:v>105.38020833333333</c:v>
                </c:pt>
                <c:pt idx="41619">
                  <c:v>105.3828125</c:v>
                </c:pt>
                <c:pt idx="41620">
                  <c:v>105.38541666666667</c:v>
                </c:pt>
                <c:pt idx="41621">
                  <c:v>105.38802083333333</c:v>
                </c:pt>
                <c:pt idx="41622">
                  <c:v>105.390625</c:v>
                </c:pt>
                <c:pt idx="41623">
                  <c:v>105.39322916666667</c:v>
                </c:pt>
                <c:pt idx="41624">
                  <c:v>105.39583333333333</c:v>
                </c:pt>
                <c:pt idx="41625">
                  <c:v>105.3984375</c:v>
                </c:pt>
                <c:pt idx="41626">
                  <c:v>105.40104166666667</c:v>
                </c:pt>
                <c:pt idx="41627">
                  <c:v>105.40364583333333</c:v>
                </c:pt>
                <c:pt idx="41628">
                  <c:v>105.40625</c:v>
                </c:pt>
                <c:pt idx="41629">
                  <c:v>105.40885416666667</c:v>
                </c:pt>
                <c:pt idx="41630">
                  <c:v>105.41145833333333</c:v>
                </c:pt>
                <c:pt idx="41631">
                  <c:v>105.4140625</c:v>
                </c:pt>
                <c:pt idx="41632">
                  <c:v>105.41666666666667</c:v>
                </c:pt>
                <c:pt idx="41633">
                  <c:v>105.41927083333333</c:v>
                </c:pt>
                <c:pt idx="41634">
                  <c:v>105.421875</c:v>
                </c:pt>
                <c:pt idx="41635">
                  <c:v>105.42447916666667</c:v>
                </c:pt>
                <c:pt idx="41636">
                  <c:v>105.42708333333333</c:v>
                </c:pt>
                <c:pt idx="41637">
                  <c:v>105.4296875</c:v>
                </c:pt>
                <c:pt idx="41638">
                  <c:v>105.43229166666667</c:v>
                </c:pt>
                <c:pt idx="41639">
                  <c:v>105.43489583333333</c:v>
                </c:pt>
                <c:pt idx="41640">
                  <c:v>105.4375</c:v>
                </c:pt>
                <c:pt idx="41641">
                  <c:v>105.44010416666667</c:v>
                </c:pt>
                <c:pt idx="41642">
                  <c:v>105.44270833333333</c:v>
                </c:pt>
                <c:pt idx="41643">
                  <c:v>105.4453125</c:v>
                </c:pt>
                <c:pt idx="41644">
                  <c:v>105.44791666666667</c:v>
                </c:pt>
                <c:pt idx="41645">
                  <c:v>105.45052083333333</c:v>
                </c:pt>
                <c:pt idx="41646">
                  <c:v>105.453125</c:v>
                </c:pt>
                <c:pt idx="41647">
                  <c:v>105.45572916666667</c:v>
                </c:pt>
                <c:pt idx="41648">
                  <c:v>105.45833333333333</c:v>
                </c:pt>
                <c:pt idx="41649">
                  <c:v>105.4609375</c:v>
                </c:pt>
                <c:pt idx="41650">
                  <c:v>105.46354166666667</c:v>
                </c:pt>
                <c:pt idx="41651">
                  <c:v>105.46614583333333</c:v>
                </c:pt>
                <c:pt idx="41652">
                  <c:v>105.46875</c:v>
                </c:pt>
                <c:pt idx="41653">
                  <c:v>105.47135416666667</c:v>
                </c:pt>
                <c:pt idx="41654">
                  <c:v>105.47395833333333</c:v>
                </c:pt>
                <c:pt idx="41655">
                  <c:v>105.4765625</c:v>
                </c:pt>
                <c:pt idx="41656">
                  <c:v>105.47916666666667</c:v>
                </c:pt>
                <c:pt idx="41657">
                  <c:v>105.48177083333333</c:v>
                </c:pt>
                <c:pt idx="41658">
                  <c:v>105.484375</c:v>
                </c:pt>
                <c:pt idx="41659">
                  <c:v>105.48697916666667</c:v>
                </c:pt>
                <c:pt idx="41660">
                  <c:v>105.48958333333333</c:v>
                </c:pt>
                <c:pt idx="41661">
                  <c:v>105.4921875</c:v>
                </c:pt>
                <c:pt idx="41662">
                  <c:v>105.49479166666667</c:v>
                </c:pt>
                <c:pt idx="41663">
                  <c:v>105.49739583333333</c:v>
                </c:pt>
                <c:pt idx="41664">
                  <c:v>105.5</c:v>
                </c:pt>
                <c:pt idx="41665">
                  <c:v>105.50260416666667</c:v>
                </c:pt>
                <c:pt idx="41666">
                  <c:v>105.50520833333333</c:v>
                </c:pt>
                <c:pt idx="41667">
                  <c:v>105.5078125</c:v>
                </c:pt>
                <c:pt idx="41668">
                  <c:v>105.51041666666667</c:v>
                </c:pt>
                <c:pt idx="41669">
                  <c:v>105.51302083333333</c:v>
                </c:pt>
                <c:pt idx="41670">
                  <c:v>105.515625</c:v>
                </c:pt>
                <c:pt idx="41671">
                  <c:v>105.51822916666667</c:v>
                </c:pt>
                <c:pt idx="41672">
                  <c:v>105.52083333333333</c:v>
                </c:pt>
                <c:pt idx="41673">
                  <c:v>105.5234375</c:v>
                </c:pt>
                <c:pt idx="41674">
                  <c:v>105.52604166666667</c:v>
                </c:pt>
                <c:pt idx="41675">
                  <c:v>105.52864583333333</c:v>
                </c:pt>
                <c:pt idx="41676">
                  <c:v>105.53125</c:v>
                </c:pt>
                <c:pt idx="41677">
                  <c:v>105.53385416666667</c:v>
                </c:pt>
                <c:pt idx="41678">
                  <c:v>105.53645833333333</c:v>
                </c:pt>
                <c:pt idx="41679">
                  <c:v>105.5390625</c:v>
                </c:pt>
                <c:pt idx="41680">
                  <c:v>105.54166666666667</c:v>
                </c:pt>
                <c:pt idx="41681">
                  <c:v>105.54427083333333</c:v>
                </c:pt>
                <c:pt idx="41682">
                  <c:v>105.546875</c:v>
                </c:pt>
                <c:pt idx="41683">
                  <c:v>105.54947916666667</c:v>
                </c:pt>
                <c:pt idx="41684">
                  <c:v>105.55208333333333</c:v>
                </c:pt>
                <c:pt idx="41685">
                  <c:v>105.5546875</c:v>
                </c:pt>
                <c:pt idx="41686">
                  <c:v>105.55729166666667</c:v>
                </c:pt>
                <c:pt idx="41687">
                  <c:v>105.55989583333333</c:v>
                </c:pt>
                <c:pt idx="41688">
                  <c:v>105.5625</c:v>
                </c:pt>
                <c:pt idx="41689">
                  <c:v>105.56510416666667</c:v>
                </c:pt>
                <c:pt idx="41690">
                  <c:v>105.56770833333333</c:v>
                </c:pt>
                <c:pt idx="41691">
                  <c:v>105.5703125</c:v>
                </c:pt>
                <c:pt idx="41692">
                  <c:v>105.57291666666667</c:v>
                </c:pt>
                <c:pt idx="41693">
                  <c:v>105.57552083333333</c:v>
                </c:pt>
                <c:pt idx="41694">
                  <c:v>105.578125</c:v>
                </c:pt>
                <c:pt idx="41695">
                  <c:v>105.58072916666667</c:v>
                </c:pt>
                <c:pt idx="41696">
                  <c:v>105.58333333333333</c:v>
                </c:pt>
                <c:pt idx="41697">
                  <c:v>105.5859375</c:v>
                </c:pt>
                <c:pt idx="41698">
                  <c:v>105.58854166666667</c:v>
                </c:pt>
                <c:pt idx="41699">
                  <c:v>105.59114583333333</c:v>
                </c:pt>
                <c:pt idx="41700">
                  <c:v>105.59375</c:v>
                </c:pt>
                <c:pt idx="41701">
                  <c:v>105.59635416666667</c:v>
                </c:pt>
                <c:pt idx="41702">
                  <c:v>105.59895833333333</c:v>
                </c:pt>
                <c:pt idx="41703">
                  <c:v>105.6015625</c:v>
                </c:pt>
                <c:pt idx="41704">
                  <c:v>105.60416666666667</c:v>
                </c:pt>
                <c:pt idx="41705">
                  <c:v>105.60677083333333</c:v>
                </c:pt>
                <c:pt idx="41706">
                  <c:v>105.609375</c:v>
                </c:pt>
                <c:pt idx="41707">
                  <c:v>105.61197916666667</c:v>
                </c:pt>
                <c:pt idx="41708">
                  <c:v>105.61458333333333</c:v>
                </c:pt>
                <c:pt idx="41709">
                  <c:v>105.6171875</c:v>
                </c:pt>
                <c:pt idx="41710">
                  <c:v>105.61979166666667</c:v>
                </c:pt>
                <c:pt idx="41711">
                  <c:v>105.62239583333333</c:v>
                </c:pt>
                <c:pt idx="41712">
                  <c:v>105.625</c:v>
                </c:pt>
                <c:pt idx="41713">
                  <c:v>105.62760416666667</c:v>
                </c:pt>
                <c:pt idx="41714">
                  <c:v>105.63020833333333</c:v>
                </c:pt>
                <c:pt idx="41715">
                  <c:v>105.6328125</c:v>
                </c:pt>
                <c:pt idx="41716">
                  <c:v>105.63541666666667</c:v>
                </c:pt>
                <c:pt idx="41717">
                  <c:v>105.63802083333333</c:v>
                </c:pt>
                <c:pt idx="41718">
                  <c:v>105.640625</c:v>
                </c:pt>
                <c:pt idx="41719">
                  <c:v>105.64322916666667</c:v>
                </c:pt>
                <c:pt idx="41720">
                  <c:v>105.64583333333333</c:v>
                </c:pt>
                <c:pt idx="41721">
                  <c:v>105.6484375</c:v>
                </c:pt>
                <c:pt idx="41722">
                  <c:v>105.65104166666667</c:v>
                </c:pt>
                <c:pt idx="41723">
                  <c:v>105.65364583333333</c:v>
                </c:pt>
                <c:pt idx="41724">
                  <c:v>105.65625</c:v>
                </c:pt>
                <c:pt idx="41725">
                  <c:v>105.65885416666667</c:v>
                </c:pt>
                <c:pt idx="41726">
                  <c:v>105.66145833333333</c:v>
                </c:pt>
                <c:pt idx="41727">
                  <c:v>105.6640625</c:v>
                </c:pt>
                <c:pt idx="41728">
                  <c:v>105.66666666666667</c:v>
                </c:pt>
                <c:pt idx="41729">
                  <c:v>105.66927083333333</c:v>
                </c:pt>
                <c:pt idx="41730">
                  <c:v>105.671875</c:v>
                </c:pt>
                <c:pt idx="41731">
                  <c:v>105.67447916666667</c:v>
                </c:pt>
                <c:pt idx="41732">
                  <c:v>105.67708333333333</c:v>
                </c:pt>
                <c:pt idx="41733">
                  <c:v>105.6796875</c:v>
                </c:pt>
                <c:pt idx="41734">
                  <c:v>105.68229166666667</c:v>
                </c:pt>
                <c:pt idx="41735">
                  <c:v>105.68489583333333</c:v>
                </c:pt>
                <c:pt idx="41736">
                  <c:v>105.6875</c:v>
                </c:pt>
                <c:pt idx="41737">
                  <c:v>105.69010416666667</c:v>
                </c:pt>
                <c:pt idx="41738">
                  <c:v>105.69270833333333</c:v>
                </c:pt>
                <c:pt idx="41739">
                  <c:v>105.6953125</c:v>
                </c:pt>
                <c:pt idx="41740">
                  <c:v>105.69791666666667</c:v>
                </c:pt>
                <c:pt idx="41741">
                  <c:v>105.70052083333333</c:v>
                </c:pt>
                <c:pt idx="41742">
                  <c:v>105.703125</c:v>
                </c:pt>
                <c:pt idx="41743">
                  <c:v>105.70572916666667</c:v>
                </c:pt>
                <c:pt idx="41744">
                  <c:v>105.70833333333333</c:v>
                </c:pt>
                <c:pt idx="41745">
                  <c:v>105.7109375</c:v>
                </c:pt>
                <c:pt idx="41746">
                  <c:v>105.71354166666667</c:v>
                </c:pt>
                <c:pt idx="41747">
                  <c:v>105.71614583333333</c:v>
                </c:pt>
                <c:pt idx="41748">
                  <c:v>105.71875</c:v>
                </c:pt>
                <c:pt idx="41749">
                  <c:v>105.72135416666667</c:v>
                </c:pt>
                <c:pt idx="41750">
                  <c:v>105.72395833333333</c:v>
                </c:pt>
                <c:pt idx="41751">
                  <c:v>105.7265625</c:v>
                </c:pt>
                <c:pt idx="41752">
                  <c:v>105.72916666666667</c:v>
                </c:pt>
                <c:pt idx="41753">
                  <c:v>105.73177083333333</c:v>
                </c:pt>
                <c:pt idx="41754">
                  <c:v>105.734375</c:v>
                </c:pt>
                <c:pt idx="41755">
                  <c:v>105.73697916666667</c:v>
                </c:pt>
                <c:pt idx="41756">
                  <c:v>105.73958333333333</c:v>
                </c:pt>
                <c:pt idx="41757">
                  <c:v>105.7421875</c:v>
                </c:pt>
                <c:pt idx="41758">
                  <c:v>105.74479166666667</c:v>
                </c:pt>
                <c:pt idx="41759">
                  <c:v>105.74739583333333</c:v>
                </c:pt>
                <c:pt idx="41760">
                  <c:v>105.75</c:v>
                </c:pt>
                <c:pt idx="41761">
                  <c:v>105.75260416666667</c:v>
                </c:pt>
                <c:pt idx="41762">
                  <c:v>105.75520833333333</c:v>
                </c:pt>
                <c:pt idx="41763">
                  <c:v>105.7578125</c:v>
                </c:pt>
                <c:pt idx="41764">
                  <c:v>105.76041666666667</c:v>
                </c:pt>
                <c:pt idx="41765">
                  <c:v>105.76302083333333</c:v>
                </c:pt>
                <c:pt idx="41766">
                  <c:v>105.765625</c:v>
                </c:pt>
                <c:pt idx="41767">
                  <c:v>105.76822916666667</c:v>
                </c:pt>
                <c:pt idx="41768">
                  <c:v>105.77083333333333</c:v>
                </c:pt>
                <c:pt idx="41769">
                  <c:v>105.7734375</c:v>
                </c:pt>
                <c:pt idx="41770">
                  <c:v>105.77604166666667</c:v>
                </c:pt>
                <c:pt idx="41771">
                  <c:v>105.77864583333333</c:v>
                </c:pt>
                <c:pt idx="41772">
                  <c:v>105.78125</c:v>
                </c:pt>
                <c:pt idx="41773">
                  <c:v>105.78385416666667</c:v>
                </c:pt>
                <c:pt idx="41774">
                  <c:v>105.78645833333333</c:v>
                </c:pt>
                <c:pt idx="41775">
                  <c:v>105.7890625</c:v>
                </c:pt>
                <c:pt idx="41776">
                  <c:v>105.79166666666667</c:v>
                </c:pt>
                <c:pt idx="41777">
                  <c:v>105.79427083333333</c:v>
                </c:pt>
                <c:pt idx="41778">
                  <c:v>105.796875</c:v>
                </c:pt>
                <c:pt idx="41779">
                  <c:v>105.79947916666667</c:v>
                </c:pt>
                <c:pt idx="41780">
                  <c:v>105.80208333333333</c:v>
                </c:pt>
                <c:pt idx="41781">
                  <c:v>105.8046875</c:v>
                </c:pt>
                <c:pt idx="41782">
                  <c:v>105.80729166666667</c:v>
                </c:pt>
                <c:pt idx="41783">
                  <c:v>105.80989583333333</c:v>
                </c:pt>
                <c:pt idx="41784">
                  <c:v>105.8125</c:v>
                </c:pt>
                <c:pt idx="41785">
                  <c:v>105.81510416666667</c:v>
                </c:pt>
                <c:pt idx="41786">
                  <c:v>105.81770833333333</c:v>
                </c:pt>
                <c:pt idx="41787">
                  <c:v>105.8203125</c:v>
                </c:pt>
                <c:pt idx="41788">
                  <c:v>105.82291666666667</c:v>
                </c:pt>
                <c:pt idx="41789">
                  <c:v>105.82552083333333</c:v>
                </c:pt>
                <c:pt idx="41790">
                  <c:v>105.828125</c:v>
                </c:pt>
                <c:pt idx="41791">
                  <c:v>105.83072916666667</c:v>
                </c:pt>
                <c:pt idx="41792">
                  <c:v>105.83333333333333</c:v>
                </c:pt>
                <c:pt idx="41793">
                  <c:v>105.8359375</c:v>
                </c:pt>
                <c:pt idx="41794">
                  <c:v>105.83854166666667</c:v>
                </c:pt>
                <c:pt idx="41795">
                  <c:v>105.84114583333333</c:v>
                </c:pt>
                <c:pt idx="41796">
                  <c:v>105.84375</c:v>
                </c:pt>
                <c:pt idx="41797">
                  <c:v>105.84635416666667</c:v>
                </c:pt>
                <c:pt idx="41798">
                  <c:v>105.84895833333333</c:v>
                </c:pt>
                <c:pt idx="41799">
                  <c:v>105.8515625</c:v>
                </c:pt>
                <c:pt idx="41800">
                  <c:v>105.85416666666667</c:v>
                </c:pt>
                <c:pt idx="41801">
                  <c:v>105.85677083333333</c:v>
                </c:pt>
                <c:pt idx="41802">
                  <c:v>105.859375</c:v>
                </c:pt>
                <c:pt idx="41803">
                  <c:v>105.86197916666667</c:v>
                </c:pt>
                <c:pt idx="41804">
                  <c:v>105.86458333333333</c:v>
                </c:pt>
                <c:pt idx="41805">
                  <c:v>105.8671875</c:v>
                </c:pt>
                <c:pt idx="41806">
                  <c:v>105.86979166666667</c:v>
                </c:pt>
                <c:pt idx="41807">
                  <c:v>105.87239583333333</c:v>
                </c:pt>
                <c:pt idx="41808">
                  <c:v>105.875</c:v>
                </c:pt>
                <c:pt idx="41809">
                  <c:v>105.87760416666667</c:v>
                </c:pt>
                <c:pt idx="41810">
                  <c:v>105.88020833333333</c:v>
                </c:pt>
                <c:pt idx="41811">
                  <c:v>105.8828125</c:v>
                </c:pt>
                <c:pt idx="41812">
                  <c:v>105.88541666666667</c:v>
                </c:pt>
                <c:pt idx="41813">
                  <c:v>105.88802083333333</c:v>
                </c:pt>
                <c:pt idx="41814">
                  <c:v>105.890625</c:v>
                </c:pt>
                <c:pt idx="41815">
                  <c:v>105.89322916666667</c:v>
                </c:pt>
                <c:pt idx="41816">
                  <c:v>105.89583333333333</c:v>
                </c:pt>
                <c:pt idx="41817">
                  <c:v>105.8984375</c:v>
                </c:pt>
                <c:pt idx="41818">
                  <c:v>105.90104166666667</c:v>
                </c:pt>
                <c:pt idx="41819">
                  <c:v>105.90364583333333</c:v>
                </c:pt>
                <c:pt idx="41820">
                  <c:v>105.90625</c:v>
                </c:pt>
                <c:pt idx="41821">
                  <c:v>105.90885416666667</c:v>
                </c:pt>
                <c:pt idx="41822">
                  <c:v>105.91145833333333</c:v>
                </c:pt>
                <c:pt idx="41823">
                  <c:v>105.9140625</c:v>
                </c:pt>
                <c:pt idx="41824">
                  <c:v>105.91666666666667</c:v>
                </c:pt>
                <c:pt idx="41825">
                  <c:v>105.91927083333333</c:v>
                </c:pt>
                <c:pt idx="41826">
                  <c:v>105.921875</c:v>
                </c:pt>
                <c:pt idx="41827">
                  <c:v>105.92447916666667</c:v>
                </c:pt>
                <c:pt idx="41828">
                  <c:v>105.92708333333333</c:v>
                </c:pt>
                <c:pt idx="41829">
                  <c:v>105.9296875</c:v>
                </c:pt>
                <c:pt idx="41830">
                  <c:v>105.93229166666667</c:v>
                </c:pt>
                <c:pt idx="41831">
                  <c:v>105.93489583333333</c:v>
                </c:pt>
                <c:pt idx="41832">
                  <c:v>105.9375</c:v>
                </c:pt>
                <c:pt idx="41833">
                  <c:v>105.94010416666667</c:v>
                </c:pt>
                <c:pt idx="41834">
                  <c:v>105.94270833333333</c:v>
                </c:pt>
                <c:pt idx="41835">
                  <c:v>105.9453125</c:v>
                </c:pt>
                <c:pt idx="41836">
                  <c:v>105.94791666666667</c:v>
                </c:pt>
                <c:pt idx="41837">
                  <c:v>105.95052083333333</c:v>
                </c:pt>
                <c:pt idx="41838">
                  <c:v>105.953125</c:v>
                </c:pt>
                <c:pt idx="41839">
                  <c:v>105.95572916666667</c:v>
                </c:pt>
                <c:pt idx="41840">
                  <c:v>105.95833333333333</c:v>
                </c:pt>
                <c:pt idx="41841">
                  <c:v>105.9609375</c:v>
                </c:pt>
                <c:pt idx="41842">
                  <c:v>105.96354166666667</c:v>
                </c:pt>
                <c:pt idx="41843">
                  <c:v>105.96614583333333</c:v>
                </c:pt>
                <c:pt idx="41844">
                  <c:v>105.96875</c:v>
                </c:pt>
                <c:pt idx="41845">
                  <c:v>105.97135416666667</c:v>
                </c:pt>
                <c:pt idx="41846">
                  <c:v>105.97395833333333</c:v>
                </c:pt>
                <c:pt idx="41847">
                  <c:v>105.9765625</c:v>
                </c:pt>
                <c:pt idx="41848">
                  <c:v>105.97916666666667</c:v>
                </c:pt>
                <c:pt idx="41849">
                  <c:v>105.98177083333333</c:v>
                </c:pt>
                <c:pt idx="41850">
                  <c:v>105.984375</c:v>
                </c:pt>
                <c:pt idx="41851">
                  <c:v>105.98697916666667</c:v>
                </c:pt>
                <c:pt idx="41852">
                  <c:v>105.98958333333333</c:v>
                </c:pt>
                <c:pt idx="41853">
                  <c:v>105.9921875</c:v>
                </c:pt>
                <c:pt idx="41854">
                  <c:v>105.99479166666667</c:v>
                </c:pt>
                <c:pt idx="41855">
                  <c:v>105.99739583333333</c:v>
                </c:pt>
                <c:pt idx="41856">
                  <c:v>106</c:v>
                </c:pt>
                <c:pt idx="41857">
                  <c:v>106.00260416666667</c:v>
                </c:pt>
                <c:pt idx="41858">
                  <c:v>106.00520833333333</c:v>
                </c:pt>
                <c:pt idx="41859">
                  <c:v>106.0078125</c:v>
                </c:pt>
                <c:pt idx="41860">
                  <c:v>106.01041666666667</c:v>
                </c:pt>
                <c:pt idx="41861">
                  <c:v>106.01302083333333</c:v>
                </c:pt>
                <c:pt idx="41862">
                  <c:v>106.015625</c:v>
                </c:pt>
                <c:pt idx="41863">
                  <c:v>106.01822916666667</c:v>
                </c:pt>
                <c:pt idx="41864">
                  <c:v>106.02083333333333</c:v>
                </c:pt>
                <c:pt idx="41865">
                  <c:v>106.0234375</c:v>
                </c:pt>
                <c:pt idx="41866">
                  <c:v>106.02604166666667</c:v>
                </c:pt>
                <c:pt idx="41867">
                  <c:v>106.02864583333333</c:v>
                </c:pt>
                <c:pt idx="41868">
                  <c:v>106.03125</c:v>
                </c:pt>
                <c:pt idx="41869">
                  <c:v>106.03385416666667</c:v>
                </c:pt>
                <c:pt idx="41870">
                  <c:v>106.03645833333333</c:v>
                </c:pt>
                <c:pt idx="41871">
                  <c:v>106.0390625</c:v>
                </c:pt>
                <c:pt idx="41872">
                  <c:v>106.04166666666667</c:v>
                </c:pt>
                <c:pt idx="41873">
                  <c:v>106.04427083333333</c:v>
                </c:pt>
                <c:pt idx="41874">
                  <c:v>106.046875</c:v>
                </c:pt>
                <c:pt idx="41875">
                  <c:v>106.04947916666667</c:v>
                </c:pt>
                <c:pt idx="41876">
                  <c:v>106.05208333333333</c:v>
                </c:pt>
                <c:pt idx="41877">
                  <c:v>106.0546875</c:v>
                </c:pt>
                <c:pt idx="41878">
                  <c:v>106.05729166666667</c:v>
                </c:pt>
                <c:pt idx="41879">
                  <c:v>106.05989583333333</c:v>
                </c:pt>
                <c:pt idx="41880">
                  <c:v>106.0625</c:v>
                </c:pt>
                <c:pt idx="41881">
                  <c:v>106.06510416666667</c:v>
                </c:pt>
                <c:pt idx="41882">
                  <c:v>106.06770833333333</c:v>
                </c:pt>
                <c:pt idx="41883">
                  <c:v>106.0703125</c:v>
                </c:pt>
                <c:pt idx="41884">
                  <c:v>106.07291666666667</c:v>
                </c:pt>
                <c:pt idx="41885">
                  <c:v>106.07552083333333</c:v>
                </c:pt>
                <c:pt idx="41886">
                  <c:v>106.078125</c:v>
                </c:pt>
                <c:pt idx="41887">
                  <c:v>106.08072916666667</c:v>
                </c:pt>
                <c:pt idx="41888">
                  <c:v>106.08333333333333</c:v>
                </c:pt>
                <c:pt idx="41889">
                  <c:v>106.0859375</c:v>
                </c:pt>
                <c:pt idx="41890">
                  <c:v>106.08854166666667</c:v>
                </c:pt>
                <c:pt idx="41891">
                  <c:v>106.09114583333333</c:v>
                </c:pt>
                <c:pt idx="41892">
                  <c:v>106.09375</c:v>
                </c:pt>
                <c:pt idx="41893">
                  <c:v>106.09635416666667</c:v>
                </c:pt>
                <c:pt idx="41894">
                  <c:v>106.09895833333333</c:v>
                </c:pt>
                <c:pt idx="41895">
                  <c:v>106.1015625</c:v>
                </c:pt>
                <c:pt idx="41896">
                  <c:v>106.10416666666667</c:v>
                </c:pt>
                <c:pt idx="41897">
                  <c:v>106.10677083333333</c:v>
                </c:pt>
                <c:pt idx="41898">
                  <c:v>106.109375</c:v>
                </c:pt>
                <c:pt idx="41899">
                  <c:v>106.11197916666667</c:v>
                </c:pt>
                <c:pt idx="41900">
                  <c:v>106.11458333333333</c:v>
                </c:pt>
                <c:pt idx="41901">
                  <c:v>106.1171875</c:v>
                </c:pt>
                <c:pt idx="41902">
                  <c:v>106.11979166666667</c:v>
                </c:pt>
                <c:pt idx="41903">
                  <c:v>106.12239583333333</c:v>
                </c:pt>
                <c:pt idx="41904">
                  <c:v>106.125</c:v>
                </c:pt>
                <c:pt idx="41905">
                  <c:v>106.12760416666667</c:v>
                </c:pt>
                <c:pt idx="41906">
                  <c:v>106.13020833333333</c:v>
                </c:pt>
                <c:pt idx="41907">
                  <c:v>106.1328125</c:v>
                </c:pt>
                <c:pt idx="41908">
                  <c:v>106.13541666666667</c:v>
                </c:pt>
                <c:pt idx="41909">
                  <c:v>106.13802083333333</c:v>
                </c:pt>
                <c:pt idx="41910">
                  <c:v>106.140625</c:v>
                </c:pt>
                <c:pt idx="41911">
                  <c:v>106.14322916666667</c:v>
                </c:pt>
                <c:pt idx="41912">
                  <c:v>106.14583333333333</c:v>
                </c:pt>
                <c:pt idx="41913">
                  <c:v>106.1484375</c:v>
                </c:pt>
                <c:pt idx="41914">
                  <c:v>106.15104166666667</c:v>
                </c:pt>
                <c:pt idx="41915">
                  <c:v>106.15364583333333</c:v>
                </c:pt>
                <c:pt idx="41916">
                  <c:v>106.15625</c:v>
                </c:pt>
                <c:pt idx="41917">
                  <c:v>106.15885416666667</c:v>
                </c:pt>
                <c:pt idx="41918">
                  <c:v>106.16145833333333</c:v>
                </c:pt>
                <c:pt idx="41919">
                  <c:v>106.1640625</c:v>
                </c:pt>
                <c:pt idx="41920">
                  <c:v>106.16666666666667</c:v>
                </c:pt>
                <c:pt idx="41921">
                  <c:v>106.16927083333333</c:v>
                </c:pt>
                <c:pt idx="41922">
                  <c:v>106.171875</c:v>
                </c:pt>
                <c:pt idx="41923">
                  <c:v>106.17447916666667</c:v>
                </c:pt>
                <c:pt idx="41924">
                  <c:v>106.17708333333333</c:v>
                </c:pt>
                <c:pt idx="41925">
                  <c:v>106.1796875</c:v>
                </c:pt>
                <c:pt idx="41926">
                  <c:v>106.18229166666667</c:v>
                </c:pt>
                <c:pt idx="41927">
                  <c:v>106.18489583333333</c:v>
                </c:pt>
                <c:pt idx="41928">
                  <c:v>106.1875</c:v>
                </c:pt>
                <c:pt idx="41929">
                  <c:v>106.19010416666667</c:v>
                </c:pt>
                <c:pt idx="41930">
                  <c:v>106.19270833333333</c:v>
                </c:pt>
                <c:pt idx="41931">
                  <c:v>106.1953125</c:v>
                </c:pt>
                <c:pt idx="41932">
                  <c:v>106.19791666666667</c:v>
                </c:pt>
                <c:pt idx="41933">
                  <c:v>106.20052083333333</c:v>
                </c:pt>
                <c:pt idx="41934">
                  <c:v>106.203125</c:v>
                </c:pt>
                <c:pt idx="41935">
                  <c:v>106.20572916666667</c:v>
                </c:pt>
                <c:pt idx="41936">
                  <c:v>106.20833333333333</c:v>
                </c:pt>
                <c:pt idx="41937">
                  <c:v>106.2109375</c:v>
                </c:pt>
                <c:pt idx="41938">
                  <c:v>106.21354166666667</c:v>
                </c:pt>
                <c:pt idx="41939">
                  <c:v>106.21614583333333</c:v>
                </c:pt>
                <c:pt idx="41940">
                  <c:v>106.21875</c:v>
                </c:pt>
                <c:pt idx="41941">
                  <c:v>106.22135416666667</c:v>
                </c:pt>
                <c:pt idx="41942">
                  <c:v>106.22395833333333</c:v>
                </c:pt>
                <c:pt idx="41943">
                  <c:v>106.2265625</c:v>
                </c:pt>
                <c:pt idx="41944">
                  <c:v>106.22916666666667</c:v>
                </c:pt>
                <c:pt idx="41945">
                  <c:v>106.23177083333333</c:v>
                </c:pt>
                <c:pt idx="41946">
                  <c:v>106.234375</c:v>
                </c:pt>
                <c:pt idx="41947">
                  <c:v>106.23697916666667</c:v>
                </c:pt>
                <c:pt idx="41948">
                  <c:v>106.23958333333333</c:v>
                </c:pt>
                <c:pt idx="41949">
                  <c:v>106.2421875</c:v>
                </c:pt>
                <c:pt idx="41950">
                  <c:v>106.24479166666667</c:v>
                </c:pt>
                <c:pt idx="41951">
                  <c:v>106.24739583333333</c:v>
                </c:pt>
                <c:pt idx="41952">
                  <c:v>106.25</c:v>
                </c:pt>
                <c:pt idx="41953">
                  <c:v>106.25260416666667</c:v>
                </c:pt>
                <c:pt idx="41954">
                  <c:v>106.25520833333333</c:v>
                </c:pt>
                <c:pt idx="41955">
                  <c:v>106.2578125</c:v>
                </c:pt>
                <c:pt idx="41956">
                  <c:v>106.26041666666667</c:v>
                </c:pt>
                <c:pt idx="41957">
                  <c:v>106.26302083333333</c:v>
                </c:pt>
                <c:pt idx="41958">
                  <c:v>106.265625</c:v>
                </c:pt>
                <c:pt idx="41959">
                  <c:v>106.26822916666667</c:v>
                </c:pt>
                <c:pt idx="41960">
                  <c:v>106.27083333333333</c:v>
                </c:pt>
                <c:pt idx="41961">
                  <c:v>106.2734375</c:v>
                </c:pt>
                <c:pt idx="41962">
                  <c:v>106.27604166666667</c:v>
                </c:pt>
                <c:pt idx="41963">
                  <c:v>106.27864583333333</c:v>
                </c:pt>
                <c:pt idx="41964">
                  <c:v>106.28125</c:v>
                </c:pt>
                <c:pt idx="41965">
                  <c:v>106.28385416666667</c:v>
                </c:pt>
                <c:pt idx="41966">
                  <c:v>106.28645833333333</c:v>
                </c:pt>
                <c:pt idx="41967">
                  <c:v>106.2890625</c:v>
                </c:pt>
                <c:pt idx="41968">
                  <c:v>106.29166666666667</c:v>
                </c:pt>
                <c:pt idx="41969">
                  <c:v>106.29427083333333</c:v>
                </c:pt>
                <c:pt idx="41970">
                  <c:v>106.296875</c:v>
                </c:pt>
                <c:pt idx="41971">
                  <c:v>106.29947916666667</c:v>
                </c:pt>
                <c:pt idx="41972">
                  <c:v>106.30208333333333</c:v>
                </c:pt>
                <c:pt idx="41973">
                  <c:v>106.3046875</c:v>
                </c:pt>
                <c:pt idx="41974">
                  <c:v>106.30729166666667</c:v>
                </c:pt>
                <c:pt idx="41975">
                  <c:v>106.30989583333333</c:v>
                </c:pt>
                <c:pt idx="41976">
                  <c:v>106.3125</c:v>
                </c:pt>
                <c:pt idx="41977">
                  <c:v>106.31510416666667</c:v>
                </c:pt>
                <c:pt idx="41978">
                  <c:v>106.31770833333333</c:v>
                </c:pt>
                <c:pt idx="41979">
                  <c:v>106.3203125</c:v>
                </c:pt>
                <c:pt idx="41980">
                  <c:v>106.32291666666667</c:v>
                </c:pt>
                <c:pt idx="41981">
                  <c:v>106.32552083333333</c:v>
                </c:pt>
                <c:pt idx="41982">
                  <c:v>106.328125</c:v>
                </c:pt>
                <c:pt idx="41983">
                  <c:v>106.33072916666667</c:v>
                </c:pt>
                <c:pt idx="41984">
                  <c:v>106.33333333333333</c:v>
                </c:pt>
                <c:pt idx="41985">
                  <c:v>106.3359375</c:v>
                </c:pt>
                <c:pt idx="41986">
                  <c:v>106.33854166666667</c:v>
                </c:pt>
                <c:pt idx="41987">
                  <c:v>106.34114583333333</c:v>
                </c:pt>
                <c:pt idx="41988">
                  <c:v>106.34375</c:v>
                </c:pt>
                <c:pt idx="41989">
                  <c:v>106.34635416666667</c:v>
                </c:pt>
                <c:pt idx="41990">
                  <c:v>106.34895833333333</c:v>
                </c:pt>
                <c:pt idx="41991">
                  <c:v>106.3515625</c:v>
                </c:pt>
                <c:pt idx="41992">
                  <c:v>106.35416666666667</c:v>
                </c:pt>
                <c:pt idx="41993">
                  <c:v>106.35677083333333</c:v>
                </c:pt>
                <c:pt idx="41994">
                  <c:v>106.359375</c:v>
                </c:pt>
                <c:pt idx="41995">
                  <c:v>106.36197916666667</c:v>
                </c:pt>
                <c:pt idx="41996">
                  <c:v>106.36458333333333</c:v>
                </c:pt>
                <c:pt idx="41997">
                  <c:v>106.3671875</c:v>
                </c:pt>
                <c:pt idx="41998">
                  <c:v>106.36979166666667</c:v>
                </c:pt>
                <c:pt idx="41999">
                  <c:v>106.37239583333333</c:v>
                </c:pt>
                <c:pt idx="42000">
                  <c:v>106.375</c:v>
                </c:pt>
                <c:pt idx="42001">
                  <c:v>106.37760416666667</c:v>
                </c:pt>
                <c:pt idx="42002">
                  <c:v>106.38020833333333</c:v>
                </c:pt>
                <c:pt idx="42003">
                  <c:v>106.3828125</c:v>
                </c:pt>
                <c:pt idx="42004">
                  <c:v>106.38541666666667</c:v>
                </c:pt>
                <c:pt idx="42005">
                  <c:v>106.38802083333333</c:v>
                </c:pt>
                <c:pt idx="42006">
                  <c:v>106.390625</c:v>
                </c:pt>
                <c:pt idx="42007">
                  <c:v>106.39322916666667</c:v>
                </c:pt>
                <c:pt idx="42008">
                  <c:v>106.39583333333333</c:v>
                </c:pt>
                <c:pt idx="42009">
                  <c:v>106.3984375</c:v>
                </c:pt>
                <c:pt idx="42010">
                  <c:v>106.40104166666667</c:v>
                </c:pt>
                <c:pt idx="42011">
                  <c:v>106.40364583333333</c:v>
                </c:pt>
                <c:pt idx="42012">
                  <c:v>106.40625</c:v>
                </c:pt>
                <c:pt idx="42013">
                  <c:v>106.40885416666667</c:v>
                </c:pt>
                <c:pt idx="42014">
                  <c:v>106.41145833333333</c:v>
                </c:pt>
                <c:pt idx="42015">
                  <c:v>106.4140625</c:v>
                </c:pt>
                <c:pt idx="42016">
                  <c:v>106.41666666666667</c:v>
                </c:pt>
                <c:pt idx="42017">
                  <c:v>106.41927083333333</c:v>
                </c:pt>
                <c:pt idx="42018">
                  <c:v>106.421875</c:v>
                </c:pt>
                <c:pt idx="42019">
                  <c:v>106.42447916666667</c:v>
                </c:pt>
                <c:pt idx="42020">
                  <c:v>106.42708333333333</c:v>
                </c:pt>
                <c:pt idx="42021">
                  <c:v>106.4296875</c:v>
                </c:pt>
                <c:pt idx="42022">
                  <c:v>106.43229166666667</c:v>
                </c:pt>
                <c:pt idx="42023">
                  <c:v>106.43489583333333</c:v>
                </c:pt>
                <c:pt idx="42024">
                  <c:v>106.4375</c:v>
                </c:pt>
                <c:pt idx="42025">
                  <c:v>106.44010416666667</c:v>
                </c:pt>
                <c:pt idx="42026">
                  <c:v>106.44270833333333</c:v>
                </c:pt>
                <c:pt idx="42027">
                  <c:v>106.4453125</c:v>
                </c:pt>
                <c:pt idx="42028">
                  <c:v>106.44791666666667</c:v>
                </c:pt>
                <c:pt idx="42029">
                  <c:v>106.45052083333333</c:v>
                </c:pt>
                <c:pt idx="42030">
                  <c:v>106.453125</c:v>
                </c:pt>
                <c:pt idx="42031">
                  <c:v>106.45572916666667</c:v>
                </c:pt>
                <c:pt idx="42032">
                  <c:v>106.45833333333333</c:v>
                </c:pt>
                <c:pt idx="42033">
                  <c:v>106.4609375</c:v>
                </c:pt>
                <c:pt idx="42034">
                  <c:v>106.46354166666667</c:v>
                </c:pt>
                <c:pt idx="42035">
                  <c:v>106.46614583333333</c:v>
                </c:pt>
                <c:pt idx="42036">
                  <c:v>106.46875</c:v>
                </c:pt>
                <c:pt idx="42037">
                  <c:v>106.47135416666667</c:v>
                </c:pt>
                <c:pt idx="42038">
                  <c:v>106.47395833333333</c:v>
                </c:pt>
                <c:pt idx="42039">
                  <c:v>106.4765625</c:v>
                </c:pt>
                <c:pt idx="42040">
                  <c:v>106.47916666666667</c:v>
                </c:pt>
                <c:pt idx="42041">
                  <c:v>106.48177083333333</c:v>
                </c:pt>
                <c:pt idx="42042">
                  <c:v>106.484375</c:v>
                </c:pt>
                <c:pt idx="42043">
                  <c:v>106.48697916666667</c:v>
                </c:pt>
                <c:pt idx="42044">
                  <c:v>106.48958333333333</c:v>
                </c:pt>
                <c:pt idx="42045">
                  <c:v>106.4921875</c:v>
                </c:pt>
                <c:pt idx="42046">
                  <c:v>106.49479166666667</c:v>
                </c:pt>
                <c:pt idx="42047">
                  <c:v>106.49739583333333</c:v>
                </c:pt>
                <c:pt idx="42048">
                  <c:v>106.5</c:v>
                </c:pt>
                <c:pt idx="42049">
                  <c:v>106.50260416666667</c:v>
                </c:pt>
                <c:pt idx="42050">
                  <c:v>106.50520833333333</c:v>
                </c:pt>
                <c:pt idx="42051">
                  <c:v>106.5078125</c:v>
                </c:pt>
                <c:pt idx="42052">
                  <c:v>106.51041666666667</c:v>
                </c:pt>
                <c:pt idx="42053">
                  <c:v>106.51302083333333</c:v>
                </c:pt>
                <c:pt idx="42054">
                  <c:v>106.515625</c:v>
                </c:pt>
                <c:pt idx="42055">
                  <c:v>106.51822916666667</c:v>
                </c:pt>
                <c:pt idx="42056">
                  <c:v>106.52083333333333</c:v>
                </c:pt>
                <c:pt idx="42057">
                  <c:v>106.5234375</c:v>
                </c:pt>
                <c:pt idx="42058">
                  <c:v>106.52604166666667</c:v>
                </c:pt>
                <c:pt idx="42059">
                  <c:v>106.52864583333333</c:v>
                </c:pt>
                <c:pt idx="42060">
                  <c:v>106.53125</c:v>
                </c:pt>
                <c:pt idx="42061">
                  <c:v>106.53385416666667</c:v>
                </c:pt>
                <c:pt idx="42062">
                  <c:v>106.53645833333333</c:v>
                </c:pt>
                <c:pt idx="42063">
                  <c:v>106.5390625</c:v>
                </c:pt>
                <c:pt idx="42064">
                  <c:v>106.54166666666667</c:v>
                </c:pt>
                <c:pt idx="42065">
                  <c:v>106.54427083333333</c:v>
                </c:pt>
                <c:pt idx="42066">
                  <c:v>106.546875</c:v>
                </c:pt>
                <c:pt idx="42067">
                  <c:v>106.54947916666667</c:v>
                </c:pt>
                <c:pt idx="42068">
                  <c:v>106.55208333333333</c:v>
                </c:pt>
                <c:pt idx="42069">
                  <c:v>106.5546875</c:v>
                </c:pt>
                <c:pt idx="42070">
                  <c:v>106.55729166666667</c:v>
                </c:pt>
                <c:pt idx="42071">
                  <c:v>106.55989583333333</c:v>
                </c:pt>
                <c:pt idx="42072">
                  <c:v>106.5625</c:v>
                </c:pt>
                <c:pt idx="42073">
                  <c:v>106.56510416666667</c:v>
                </c:pt>
                <c:pt idx="42074">
                  <c:v>106.56770833333333</c:v>
                </c:pt>
                <c:pt idx="42075">
                  <c:v>106.5703125</c:v>
                </c:pt>
                <c:pt idx="42076">
                  <c:v>106.57291666666667</c:v>
                </c:pt>
                <c:pt idx="42077">
                  <c:v>106.57552083333333</c:v>
                </c:pt>
                <c:pt idx="42078">
                  <c:v>106.578125</c:v>
                </c:pt>
                <c:pt idx="42079">
                  <c:v>106.58072916666667</c:v>
                </c:pt>
                <c:pt idx="42080">
                  <c:v>106.58333333333333</c:v>
                </c:pt>
                <c:pt idx="42081">
                  <c:v>106.5859375</c:v>
                </c:pt>
                <c:pt idx="42082">
                  <c:v>106.58854166666667</c:v>
                </c:pt>
                <c:pt idx="42083">
                  <c:v>106.59114583333333</c:v>
                </c:pt>
                <c:pt idx="42084">
                  <c:v>106.59375</c:v>
                </c:pt>
                <c:pt idx="42085">
                  <c:v>106.59635416666667</c:v>
                </c:pt>
                <c:pt idx="42086">
                  <c:v>106.59895833333333</c:v>
                </c:pt>
                <c:pt idx="42087">
                  <c:v>106.6015625</c:v>
                </c:pt>
                <c:pt idx="42088">
                  <c:v>106.60416666666667</c:v>
                </c:pt>
                <c:pt idx="42089">
                  <c:v>106.60677083333333</c:v>
                </c:pt>
                <c:pt idx="42090">
                  <c:v>106.609375</c:v>
                </c:pt>
                <c:pt idx="42091">
                  <c:v>106.61197916666667</c:v>
                </c:pt>
                <c:pt idx="42092">
                  <c:v>106.61458333333333</c:v>
                </c:pt>
                <c:pt idx="42093">
                  <c:v>106.6171875</c:v>
                </c:pt>
                <c:pt idx="42094">
                  <c:v>106.61979166666667</c:v>
                </c:pt>
                <c:pt idx="42095">
                  <c:v>106.62239583333333</c:v>
                </c:pt>
                <c:pt idx="42096">
                  <c:v>106.625</c:v>
                </c:pt>
                <c:pt idx="42097">
                  <c:v>106.62760416666667</c:v>
                </c:pt>
                <c:pt idx="42098">
                  <c:v>106.63020833333333</c:v>
                </c:pt>
                <c:pt idx="42099">
                  <c:v>106.6328125</c:v>
                </c:pt>
                <c:pt idx="42100">
                  <c:v>106.63541666666667</c:v>
                </c:pt>
                <c:pt idx="42101">
                  <c:v>106.63802083333333</c:v>
                </c:pt>
                <c:pt idx="42102">
                  <c:v>106.640625</c:v>
                </c:pt>
                <c:pt idx="42103">
                  <c:v>106.64322916666667</c:v>
                </c:pt>
                <c:pt idx="42104">
                  <c:v>106.64583333333333</c:v>
                </c:pt>
                <c:pt idx="42105">
                  <c:v>106.6484375</c:v>
                </c:pt>
                <c:pt idx="42106">
                  <c:v>106.65104166666667</c:v>
                </c:pt>
                <c:pt idx="42107">
                  <c:v>106.65364583333333</c:v>
                </c:pt>
                <c:pt idx="42108">
                  <c:v>106.65625</c:v>
                </c:pt>
                <c:pt idx="42109">
                  <c:v>106.65885416666667</c:v>
                </c:pt>
                <c:pt idx="42110">
                  <c:v>106.66145833333333</c:v>
                </c:pt>
                <c:pt idx="42111">
                  <c:v>106.6640625</c:v>
                </c:pt>
                <c:pt idx="42112">
                  <c:v>106.66666666666667</c:v>
                </c:pt>
                <c:pt idx="42113">
                  <c:v>106.66927083333333</c:v>
                </c:pt>
                <c:pt idx="42114">
                  <c:v>106.671875</c:v>
                </c:pt>
                <c:pt idx="42115">
                  <c:v>106.67447916666667</c:v>
                </c:pt>
                <c:pt idx="42116">
                  <c:v>106.67708333333333</c:v>
                </c:pt>
                <c:pt idx="42117">
                  <c:v>106.6796875</c:v>
                </c:pt>
                <c:pt idx="42118">
                  <c:v>106.68229166666667</c:v>
                </c:pt>
                <c:pt idx="42119">
                  <c:v>106.68489583333333</c:v>
                </c:pt>
                <c:pt idx="42120">
                  <c:v>106.6875</c:v>
                </c:pt>
                <c:pt idx="42121">
                  <c:v>106.69010416666667</c:v>
                </c:pt>
                <c:pt idx="42122">
                  <c:v>106.69270833333333</c:v>
                </c:pt>
                <c:pt idx="42123">
                  <c:v>106.6953125</c:v>
                </c:pt>
                <c:pt idx="42124">
                  <c:v>106.69791666666667</c:v>
                </c:pt>
                <c:pt idx="42125">
                  <c:v>106.70052083333333</c:v>
                </c:pt>
                <c:pt idx="42126">
                  <c:v>106.703125</c:v>
                </c:pt>
                <c:pt idx="42127">
                  <c:v>106.70572916666667</c:v>
                </c:pt>
                <c:pt idx="42128">
                  <c:v>106.70833333333333</c:v>
                </c:pt>
                <c:pt idx="42129">
                  <c:v>106.7109375</c:v>
                </c:pt>
                <c:pt idx="42130">
                  <c:v>106.71354166666667</c:v>
                </c:pt>
                <c:pt idx="42131">
                  <c:v>106.71614583333333</c:v>
                </c:pt>
                <c:pt idx="42132">
                  <c:v>106.71875</c:v>
                </c:pt>
                <c:pt idx="42133">
                  <c:v>106.72135416666667</c:v>
                </c:pt>
                <c:pt idx="42134">
                  <c:v>106.72395833333333</c:v>
                </c:pt>
                <c:pt idx="42135">
                  <c:v>106.7265625</c:v>
                </c:pt>
                <c:pt idx="42136">
                  <c:v>106.72916666666667</c:v>
                </c:pt>
                <c:pt idx="42137">
                  <c:v>106.73177083333333</c:v>
                </c:pt>
                <c:pt idx="42138">
                  <c:v>106.734375</c:v>
                </c:pt>
                <c:pt idx="42139">
                  <c:v>106.73697916666667</c:v>
                </c:pt>
                <c:pt idx="42140">
                  <c:v>106.73958333333333</c:v>
                </c:pt>
                <c:pt idx="42141">
                  <c:v>106.7421875</c:v>
                </c:pt>
                <c:pt idx="42142">
                  <c:v>106.74479166666667</c:v>
                </c:pt>
                <c:pt idx="42143">
                  <c:v>106.74739583333333</c:v>
                </c:pt>
                <c:pt idx="42144">
                  <c:v>106.75</c:v>
                </c:pt>
                <c:pt idx="42145">
                  <c:v>106.75260416666667</c:v>
                </c:pt>
                <c:pt idx="42146">
                  <c:v>106.75520833333333</c:v>
                </c:pt>
                <c:pt idx="42147">
                  <c:v>106.7578125</c:v>
                </c:pt>
                <c:pt idx="42148">
                  <c:v>106.76041666666667</c:v>
                </c:pt>
                <c:pt idx="42149">
                  <c:v>106.76302083333333</c:v>
                </c:pt>
                <c:pt idx="42150">
                  <c:v>106.765625</c:v>
                </c:pt>
                <c:pt idx="42151">
                  <c:v>106.76822916666667</c:v>
                </c:pt>
                <c:pt idx="42152">
                  <c:v>106.77083333333333</c:v>
                </c:pt>
                <c:pt idx="42153">
                  <c:v>106.7734375</c:v>
                </c:pt>
                <c:pt idx="42154">
                  <c:v>106.77604166666667</c:v>
                </c:pt>
                <c:pt idx="42155">
                  <c:v>106.77864583333333</c:v>
                </c:pt>
                <c:pt idx="42156">
                  <c:v>106.78125</c:v>
                </c:pt>
                <c:pt idx="42157">
                  <c:v>106.78385416666667</c:v>
                </c:pt>
                <c:pt idx="42158">
                  <c:v>106.78645833333333</c:v>
                </c:pt>
                <c:pt idx="42159">
                  <c:v>106.7890625</c:v>
                </c:pt>
                <c:pt idx="42160">
                  <c:v>106.79166666666667</c:v>
                </c:pt>
                <c:pt idx="42161">
                  <c:v>106.79427083333333</c:v>
                </c:pt>
                <c:pt idx="42162">
                  <c:v>106.796875</c:v>
                </c:pt>
                <c:pt idx="42163">
                  <c:v>106.79947916666667</c:v>
                </c:pt>
                <c:pt idx="42164">
                  <c:v>106.80208333333333</c:v>
                </c:pt>
                <c:pt idx="42165">
                  <c:v>106.8046875</c:v>
                </c:pt>
                <c:pt idx="42166">
                  <c:v>106.80729166666667</c:v>
                </c:pt>
                <c:pt idx="42167">
                  <c:v>106.80989583333333</c:v>
                </c:pt>
                <c:pt idx="42168">
                  <c:v>106.8125</c:v>
                </c:pt>
                <c:pt idx="42169">
                  <c:v>106.81510416666667</c:v>
                </c:pt>
                <c:pt idx="42170">
                  <c:v>106.81770833333333</c:v>
                </c:pt>
                <c:pt idx="42171">
                  <c:v>106.8203125</c:v>
                </c:pt>
                <c:pt idx="42172">
                  <c:v>106.82291666666667</c:v>
                </c:pt>
                <c:pt idx="42173">
                  <c:v>106.82552083333333</c:v>
                </c:pt>
                <c:pt idx="42174">
                  <c:v>106.828125</c:v>
                </c:pt>
                <c:pt idx="42175">
                  <c:v>106.83072916666667</c:v>
                </c:pt>
                <c:pt idx="42176">
                  <c:v>106.83333333333333</c:v>
                </c:pt>
                <c:pt idx="42177">
                  <c:v>106.8359375</c:v>
                </c:pt>
                <c:pt idx="42178">
                  <c:v>106.83854166666667</c:v>
                </c:pt>
                <c:pt idx="42179">
                  <c:v>106.84114583333333</c:v>
                </c:pt>
                <c:pt idx="42180">
                  <c:v>106.84375</c:v>
                </c:pt>
                <c:pt idx="42181">
                  <c:v>106.84635416666667</c:v>
                </c:pt>
                <c:pt idx="42182">
                  <c:v>106.84895833333333</c:v>
                </c:pt>
                <c:pt idx="42183">
                  <c:v>106.8515625</c:v>
                </c:pt>
                <c:pt idx="42184">
                  <c:v>106.85416666666667</c:v>
                </c:pt>
                <c:pt idx="42185">
                  <c:v>106.85677083333333</c:v>
                </c:pt>
                <c:pt idx="42186">
                  <c:v>106.859375</c:v>
                </c:pt>
                <c:pt idx="42187">
                  <c:v>106.86197916666667</c:v>
                </c:pt>
                <c:pt idx="42188">
                  <c:v>106.86458333333333</c:v>
                </c:pt>
                <c:pt idx="42189">
                  <c:v>106.8671875</c:v>
                </c:pt>
                <c:pt idx="42190">
                  <c:v>106.86979166666667</c:v>
                </c:pt>
                <c:pt idx="42191">
                  <c:v>106.87239583333333</c:v>
                </c:pt>
                <c:pt idx="42192">
                  <c:v>106.875</c:v>
                </c:pt>
                <c:pt idx="42193">
                  <c:v>106.87760416666667</c:v>
                </c:pt>
                <c:pt idx="42194">
                  <c:v>106.88020833333333</c:v>
                </c:pt>
                <c:pt idx="42195">
                  <c:v>106.8828125</c:v>
                </c:pt>
                <c:pt idx="42196">
                  <c:v>106.88541666666667</c:v>
                </c:pt>
                <c:pt idx="42197">
                  <c:v>106.88802083333333</c:v>
                </c:pt>
                <c:pt idx="42198">
                  <c:v>106.890625</c:v>
                </c:pt>
                <c:pt idx="42199">
                  <c:v>106.89322916666667</c:v>
                </c:pt>
                <c:pt idx="42200">
                  <c:v>106.89583333333333</c:v>
                </c:pt>
                <c:pt idx="42201">
                  <c:v>106.8984375</c:v>
                </c:pt>
                <c:pt idx="42202">
                  <c:v>106.90104166666667</c:v>
                </c:pt>
                <c:pt idx="42203">
                  <c:v>106.90364583333333</c:v>
                </c:pt>
                <c:pt idx="42204">
                  <c:v>106.90625</c:v>
                </c:pt>
                <c:pt idx="42205">
                  <c:v>106.90885416666667</c:v>
                </c:pt>
                <c:pt idx="42206">
                  <c:v>106.91145833333333</c:v>
                </c:pt>
                <c:pt idx="42207">
                  <c:v>106.9140625</c:v>
                </c:pt>
                <c:pt idx="42208">
                  <c:v>106.91666666666667</c:v>
                </c:pt>
                <c:pt idx="42209">
                  <c:v>106.91927083333333</c:v>
                </c:pt>
                <c:pt idx="42210">
                  <c:v>106.921875</c:v>
                </c:pt>
                <c:pt idx="42211">
                  <c:v>106.92447916666667</c:v>
                </c:pt>
                <c:pt idx="42212">
                  <c:v>106.92708333333333</c:v>
                </c:pt>
                <c:pt idx="42213">
                  <c:v>106.9296875</c:v>
                </c:pt>
                <c:pt idx="42214">
                  <c:v>106.93229166666667</c:v>
                </c:pt>
                <c:pt idx="42215">
                  <c:v>106.93489583333333</c:v>
                </c:pt>
                <c:pt idx="42216">
                  <c:v>106.9375</c:v>
                </c:pt>
                <c:pt idx="42217">
                  <c:v>106.94010416666667</c:v>
                </c:pt>
                <c:pt idx="42218">
                  <c:v>106.94270833333333</c:v>
                </c:pt>
                <c:pt idx="42219">
                  <c:v>106.9453125</c:v>
                </c:pt>
                <c:pt idx="42220">
                  <c:v>106.94791666666667</c:v>
                </c:pt>
                <c:pt idx="42221">
                  <c:v>106.95052083333333</c:v>
                </c:pt>
                <c:pt idx="42222">
                  <c:v>106.953125</c:v>
                </c:pt>
                <c:pt idx="42223">
                  <c:v>106.95572916666667</c:v>
                </c:pt>
                <c:pt idx="42224">
                  <c:v>106.95833333333333</c:v>
                </c:pt>
                <c:pt idx="42225">
                  <c:v>106.9609375</c:v>
                </c:pt>
                <c:pt idx="42226">
                  <c:v>106.96354166666667</c:v>
                </c:pt>
                <c:pt idx="42227">
                  <c:v>106.96614583333333</c:v>
                </c:pt>
                <c:pt idx="42228">
                  <c:v>106.96875</c:v>
                </c:pt>
                <c:pt idx="42229">
                  <c:v>106.97135416666667</c:v>
                </c:pt>
                <c:pt idx="42230">
                  <c:v>106.97395833333333</c:v>
                </c:pt>
                <c:pt idx="42231">
                  <c:v>106.9765625</c:v>
                </c:pt>
                <c:pt idx="42232">
                  <c:v>106.97916666666667</c:v>
                </c:pt>
                <c:pt idx="42233">
                  <c:v>106.98177083333333</c:v>
                </c:pt>
                <c:pt idx="42234">
                  <c:v>106.984375</c:v>
                </c:pt>
                <c:pt idx="42235">
                  <c:v>106.98697916666667</c:v>
                </c:pt>
                <c:pt idx="42236">
                  <c:v>106.98958333333333</c:v>
                </c:pt>
                <c:pt idx="42237">
                  <c:v>106.9921875</c:v>
                </c:pt>
                <c:pt idx="42238">
                  <c:v>106.99479166666667</c:v>
                </c:pt>
                <c:pt idx="42239">
                  <c:v>106.99739583333333</c:v>
                </c:pt>
                <c:pt idx="42240">
                  <c:v>107</c:v>
                </c:pt>
                <c:pt idx="42241">
                  <c:v>107.00260416666667</c:v>
                </c:pt>
                <c:pt idx="42242">
                  <c:v>107.00520833333333</c:v>
                </c:pt>
                <c:pt idx="42243">
                  <c:v>107.0078125</c:v>
                </c:pt>
                <c:pt idx="42244">
                  <c:v>107.01041666666667</c:v>
                </c:pt>
                <c:pt idx="42245">
                  <c:v>107.01302083333333</c:v>
                </c:pt>
                <c:pt idx="42246">
                  <c:v>107.015625</c:v>
                </c:pt>
                <c:pt idx="42247">
                  <c:v>107.01822916666667</c:v>
                </c:pt>
                <c:pt idx="42248">
                  <c:v>107.02083333333333</c:v>
                </c:pt>
                <c:pt idx="42249">
                  <c:v>107.0234375</c:v>
                </c:pt>
                <c:pt idx="42250">
                  <c:v>107.02604166666667</c:v>
                </c:pt>
                <c:pt idx="42251">
                  <c:v>107.02864583333333</c:v>
                </c:pt>
                <c:pt idx="42252">
                  <c:v>107.03125</c:v>
                </c:pt>
                <c:pt idx="42253">
                  <c:v>107.03385416666667</c:v>
                </c:pt>
                <c:pt idx="42254">
                  <c:v>107.03645833333333</c:v>
                </c:pt>
                <c:pt idx="42255">
                  <c:v>107.0390625</c:v>
                </c:pt>
                <c:pt idx="42256">
                  <c:v>107.04166666666667</c:v>
                </c:pt>
                <c:pt idx="42257">
                  <c:v>107.04427083333333</c:v>
                </c:pt>
                <c:pt idx="42258">
                  <c:v>107.046875</c:v>
                </c:pt>
                <c:pt idx="42259">
                  <c:v>107.04947916666667</c:v>
                </c:pt>
                <c:pt idx="42260">
                  <c:v>107.05208333333333</c:v>
                </c:pt>
                <c:pt idx="42261">
                  <c:v>107.0546875</c:v>
                </c:pt>
                <c:pt idx="42262">
                  <c:v>107.05729166666667</c:v>
                </c:pt>
                <c:pt idx="42263">
                  <c:v>107.05989583333333</c:v>
                </c:pt>
                <c:pt idx="42264">
                  <c:v>107.0625</c:v>
                </c:pt>
                <c:pt idx="42265">
                  <c:v>107.06510416666667</c:v>
                </c:pt>
                <c:pt idx="42266">
                  <c:v>107.06770833333333</c:v>
                </c:pt>
                <c:pt idx="42267">
                  <c:v>107.0703125</c:v>
                </c:pt>
                <c:pt idx="42268">
                  <c:v>107.07291666666667</c:v>
                </c:pt>
                <c:pt idx="42269">
                  <c:v>107.07552083333333</c:v>
                </c:pt>
                <c:pt idx="42270">
                  <c:v>107.078125</c:v>
                </c:pt>
                <c:pt idx="42271">
                  <c:v>107.08072916666667</c:v>
                </c:pt>
                <c:pt idx="42272">
                  <c:v>107.08333333333333</c:v>
                </c:pt>
                <c:pt idx="42273">
                  <c:v>107.0859375</c:v>
                </c:pt>
                <c:pt idx="42274">
                  <c:v>107.08854166666667</c:v>
                </c:pt>
                <c:pt idx="42275">
                  <c:v>107.09114583333333</c:v>
                </c:pt>
                <c:pt idx="42276">
                  <c:v>107.09375</c:v>
                </c:pt>
                <c:pt idx="42277">
                  <c:v>107.09635416666667</c:v>
                </c:pt>
                <c:pt idx="42278">
                  <c:v>107.09895833333333</c:v>
                </c:pt>
                <c:pt idx="42279">
                  <c:v>107.1015625</c:v>
                </c:pt>
                <c:pt idx="42280">
                  <c:v>107.10416666666667</c:v>
                </c:pt>
                <c:pt idx="42281">
                  <c:v>107.10677083333333</c:v>
                </c:pt>
                <c:pt idx="42282">
                  <c:v>107.109375</c:v>
                </c:pt>
                <c:pt idx="42283">
                  <c:v>107.11197916666667</c:v>
                </c:pt>
                <c:pt idx="42284">
                  <c:v>107.11458333333333</c:v>
                </c:pt>
                <c:pt idx="42285">
                  <c:v>107.1171875</c:v>
                </c:pt>
                <c:pt idx="42286">
                  <c:v>107.11979166666667</c:v>
                </c:pt>
                <c:pt idx="42287">
                  <c:v>107.12239583333333</c:v>
                </c:pt>
                <c:pt idx="42288">
                  <c:v>107.125</c:v>
                </c:pt>
                <c:pt idx="42289">
                  <c:v>107.12760416666667</c:v>
                </c:pt>
                <c:pt idx="42290">
                  <c:v>107.13020833333333</c:v>
                </c:pt>
                <c:pt idx="42291">
                  <c:v>107.1328125</c:v>
                </c:pt>
                <c:pt idx="42292">
                  <c:v>107.13541666666667</c:v>
                </c:pt>
                <c:pt idx="42293">
                  <c:v>107.13802083333333</c:v>
                </c:pt>
                <c:pt idx="42294">
                  <c:v>107.140625</c:v>
                </c:pt>
                <c:pt idx="42295">
                  <c:v>107.14322916666667</c:v>
                </c:pt>
                <c:pt idx="42296">
                  <c:v>107.14583333333333</c:v>
                </c:pt>
                <c:pt idx="42297">
                  <c:v>107.1484375</c:v>
                </c:pt>
                <c:pt idx="42298">
                  <c:v>107.15104166666667</c:v>
                </c:pt>
                <c:pt idx="42299">
                  <c:v>107.15364583333333</c:v>
                </c:pt>
                <c:pt idx="42300">
                  <c:v>107.15625</c:v>
                </c:pt>
                <c:pt idx="42301">
                  <c:v>107.15885416666667</c:v>
                </c:pt>
                <c:pt idx="42302">
                  <c:v>107.16145833333333</c:v>
                </c:pt>
                <c:pt idx="42303">
                  <c:v>107.1640625</c:v>
                </c:pt>
                <c:pt idx="42304">
                  <c:v>107.16666666666667</c:v>
                </c:pt>
                <c:pt idx="42305">
                  <c:v>107.16927083333333</c:v>
                </c:pt>
                <c:pt idx="42306">
                  <c:v>107.171875</c:v>
                </c:pt>
                <c:pt idx="42307">
                  <c:v>107.17447916666667</c:v>
                </c:pt>
                <c:pt idx="42308">
                  <c:v>107.17708333333333</c:v>
                </c:pt>
                <c:pt idx="42309">
                  <c:v>107.1796875</c:v>
                </c:pt>
                <c:pt idx="42310">
                  <c:v>107.18229166666667</c:v>
                </c:pt>
                <c:pt idx="42311">
                  <c:v>107.18489583333333</c:v>
                </c:pt>
                <c:pt idx="42312">
                  <c:v>107.1875</c:v>
                </c:pt>
                <c:pt idx="42313">
                  <c:v>107.19010416666667</c:v>
                </c:pt>
                <c:pt idx="42314">
                  <c:v>107.19270833333333</c:v>
                </c:pt>
                <c:pt idx="42315">
                  <c:v>107.1953125</c:v>
                </c:pt>
                <c:pt idx="42316">
                  <c:v>107.19791666666667</c:v>
                </c:pt>
                <c:pt idx="42317">
                  <c:v>107.20052083333333</c:v>
                </c:pt>
                <c:pt idx="42318">
                  <c:v>107.203125</c:v>
                </c:pt>
                <c:pt idx="42319">
                  <c:v>107.20572916666667</c:v>
                </c:pt>
                <c:pt idx="42320">
                  <c:v>107.20833333333333</c:v>
                </c:pt>
                <c:pt idx="42321">
                  <c:v>107.2109375</c:v>
                </c:pt>
                <c:pt idx="42322">
                  <c:v>107.21354166666667</c:v>
                </c:pt>
                <c:pt idx="42323">
                  <c:v>107.21614583333333</c:v>
                </c:pt>
                <c:pt idx="42324">
                  <c:v>107.21875</c:v>
                </c:pt>
                <c:pt idx="42325">
                  <c:v>107.22135416666667</c:v>
                </c:pt>
                <c:pt idx="42326">
                  <c:v>107.22395833333333</c:v>
                </c:pt>
                <c:pt idx="42327">
                  <c:v>107.2265625</c:v>
                </c:pt>
                <c:pt idx="42328">
                  <c:v>107.22916666666667</c:v>
                </c:pt>
                <c:pt idx="42329">
                  <c:v>107.23177083333333</c:v>
                </c:pt>
                <c:pt idx="42330">
                  <c:v>107.234375</c:v>
                </c:pt>
                <c:pt idx="42331">
                  <c:v>107.23697916666667</c:v>
                </c:pt>
                <c:pt idx="42332">
                  <c:v>107.23958333333333</c:v>
                </c:pt>
                <c:pt idx="42333">
                  <c:v>107.2421875</c:v>
                </c:pt>
                <c:pt idx="42334">
                  <c:v>107.24479166666667</c:v>
                </c:pt>
                <c:pt idx="42335">
                  <c:v>107.24739583333333</c:v>
                </c:pt>
                <c:pt idx="42336">
                  <c:v>107.25</c:v>
                </c:pt>
                <c:pt idx="42337">
                  <c:v>107.25260416666667</c:v>
                </c:pt>
                <c:pt idx="42338">
                  <c:v>107.25520833333333</c:v>
                </c:pt>
                <c:pt idx="42339">
                  <c:v>107.2578125</c:v>
                </c:pt>
                <c:pt idx="42340">
                  <c:v>107.26041666666667</c:v>
                </c:pt>
                <c:pt idx="42341">
                  <c:v>107.26302083333333</c:v>
                </c:pt>
                <c:pt idx="42342">
                  <c:v>107.265625</c:v>
                </c:pt>
                <c:pt idx="42343">
                  <c:v>107.26822916666667</c:v>
                </c:pt>
                <c:pt idx="42344">
                  <c:v>107.27083333333333</c:v>
                </c:pt>
                <c:pt idx="42345">
                  <c:v>107.2734375</c:v>
                </c:pt>
                <c:pt idx="42346">
                  <c:v>107.27604166666667</c:v>
                </c:pt>
                <c:pt idx="42347">
                  <c:v>107.27864583333333</c:v>
                </c:pt>
                <c:pt idx="42348">
                  <c:v>107.28125</c:v>
                </c:pt>
                <c:pt idx="42349">
                  <c:v>107.28385416666667</c:v>
                </c:pt>
                <c:pt idx="42350">
                  <c:v>107.28645833333333</c:v>
                </c:pt>
                <c:pt idx="42351">
                  <c:v>107.2890625</c:v>
                </c:pt>
                <c:pt idx="42352">
                  <c:v>107.29166666666667</c:v>
                </c:pt>
                <c:pt idx="42353">
                  <c:v>107.29427083333333</c:v>
                </c:pt>
                <c:pt idx="42354">
                  <c:v>107.296875</c:v>
                </c:pt>
                <c:pt idx="42355">
                  <c:v>107.29947916666667</c:v>
                </c:pt>
                <c:pt idx="42356">
                  <c:v>107.30208333333333</c:v>
                </c:pt>
                <c:pt idx="42357">
                  <c:v>107.3046875</c:v>
                </c:pt>
                <c:pt idx="42358">
                  <c:v>107.30729166666667</c:v>
                </c:pt>
                <c:pt idx="42359">
                  <c:v>107.30989583333333</c:v>
                </c:pt>
                <c:pt idx="42360">
                  <c:v>107.3125</c:v>
                </c:pt>
                <c:pt idx="42361">
                  <c:v>107.31510416666667</c:v>
                </c:pt>
                <c:pt idx="42362">
                  <c:v>107.31770833333333</c:v>
                </c:pt>
                <c:pt idx="42363">
                  <c:v>107.3203125</c:v>
                </c:pt>
                <c:pt idx="42364">
                  <c:v>107.32291666666667</c:v>
                </c:pt>
                <c:pt idx="42365">
                  <c:v>107.32552083333333</c:v>
                </c:pt>
                <c:pt idx="42366">
                  <c:v>107.328125</c:v>
                </c:pt>
                <c:pt idx="42367">
                  <c:v>107.33072916666667</c:v>
                </c:pt>
                <c:pt idx="42368">
                  <c:v>107.33333333333333</c:v>
                </c:pt>
                <c:pt idx="42369">
                  <c:v>107.3359375</c:v>
                </c:pt>
                <c:pt idx="42370">
                  <c:v>107.33854166666667</c:v>
                </c:pt>
                <c:pt idx="42371">
                  <c:v>107.34114583333333</c:v>
                </c:pt>
                <c:pt idx="42372">
                  <c:v>107.34375</c:v>
                </c:pt>
                <c:pt idx="42373">
                  <c:v>107.34635416666667</c:v>
                </c:pt>
                <c:pt idx="42374">
                  <c:v>107.34895833333333</c:v>
                </c:pt>
                <c:pt idx="42375">
                  <c:v>107.3515625</c:v>
                </c:pt>
                <c:pt idx="42376">
                  <c:v>107.35416666666667</c:v>
                </c:pt>
                <c:pt idx="42377">
                  <c:v>107.35677083333333</c:v>
                </c:pt>
                <c:pt idx="42378">
                  <c:v>107.359375</c:v>
                </c:pt>
                <c:pt idx="42379">
                  <c:v>107.36197916666667</c:v>
                </c:pt>
                <c:pt idx="42380">
                  <c:v>107.36458333333333</c:v>
                </c:pt>
                <c:pt idx="42381">
                  <c:v>107.3671875</c:v>
                </c:pt>
                <c:pt idx="42382">
                  <c:v>107.36979166666667</c:v>
                </c:pt>
                <c:pt idx="42383">
                  <c:v>107.37239583333333</c:v>
                </c:pt>
                <c:pt idx="42384">
                  <c:v>107.375</c:v>
                </c:pt>
                <c:pt idx="42385">
                  <c:v>107.37760416666667</c:v>
                </c:pt>
                <c:pt idx="42386">
                  <c:v>107.38020833333333</c:v>
                </c:pt>
                <c:pt idx="42387">
                  <c:v>107.3828125</c:v>
                </c:pt>
                <c:pt idx="42388">
                  <c:v>107.38541666666667</c:v>
                </c:pt>
                <c:pt idx="42389">
                  <c:v>107.38802083333333</c:v>
                </c:pt>
                <c:pt idx="42390">
                  <c:v>107.390625</c:v>
                </c:pt>
                <c:pt idx="42391">
                  <c:v>107.39322916666667</c:v>
                </c:pt>
                <c:pt idx="42392">
                  <c:v>107.39583333333333</c:v>
                </c:pt>
                <c:pt idx="42393">
                  <c:v>107.3984375</c:v>
                </c:pt>
                <c:pt idx="42394">
                  <c:v>107.40104166666667</c:v>
                </c:pt>
                <c:pt idx="42395">
                  <c:v>107.40364583333333</c:v>
                </c:pt>
                <c:pt idx="42396">
                  <c:v>107.40625</c:v>
                </c:pt>
                <c:pt idx="42397">
                  <c:v>107.40885416666667</c:v>
                </c:pt>
                <c:pt idx="42398">
                  <c:v>107.41145833333333</c:v>
                </c:pt>
                <c:pt idx="42399">
                  <c:v>107.4140625</c:v>
                </c:pt>
                <c:pt idx="42400">
                  <c:v>107.41666666666667</c:v>
                </c:pt>
                <c:pt idx="42401">
                  <c:v>107.41927083333333</c:v>
                </c:pt>
                <c:pt idx="42402">
                  <c:v>107.421875</c:v>
                </c:pt>
                <c:pt idx="42403">
                  <c:v>107.42447916666667</c:v>
                </c:pt>
                <c:pt idx="42404">
                  <c:v>107.42708333333333</c:v>
                </c:pt>
                <c:pt idx="42405">
                  <c:v>107.4296875</c:v>
                </c:pt>
                <c:pt idx="42406">
                  <c:v>107.43229166666667</c:v>
                </c:pt>
                <c:pt idx="42407">
                  <c:v>107.43489583333333</c:v>
                </c:pt>
                <c:pt idx="42408">
                  <c:v>107.4375</c:v>
                </c:pt>
                <c:pt idx="42409">
                  <c:v>107.44010416666667</c:v>
                </c:pt>
                <c:pt idx="42410">
                  <c:v>107.44270833333333</c:v>
                </c:pt>
                <c:pt idx="42411">
                  <c:v>107.4453125</c:v>
                </c:pt>
                <c:pt idx="42412">
                  <c:v>107.44791666666667</c:v>
                </c:pt>
                <c:pt idx="42413">
                  <c:v>107.45052083333333</c:v>
                </c:pt>
                <c:pt idx="42414">
                  <c:v>107.453125</c:v>
                </c:pt>
                <c:pt idx="42415">
                  <c:v>107.45572916666667</c:v>
                </c:pt>
                <c:pt idx="42416">
                  <c:v>107.45833333333333</c:v>
                </c:pt>
                <c:pt idx="42417">
                  <c:v>107.4609375</c:v>
                </c:pt>
                <c:pt idx="42418">
                  <c:v>107.46354166666667</c:v>
                </c:pt>
                <c:pt idx="42419">
                  <c:v>107.46614583333333</c:v>
                </c:pt>
                <c:pt idx="42420">
                  <c:v>107.46875</c:v>
                </c:pt>
                <c:pt idx="42421">
                  <c:v>107.47135416666667</c:v>
                </c:pt>
                <c:pt idx="42422">
                  <c:v>107.47395833333333</c:v>
                </c:pt>
                <c:pt idx="42423">
                  <c:v>107.4765625</c:v>
                </c:pt>
                <c:pt idx="42424">
                  <c:v>107.47916666666667</c:v>
                </c:pt>
                <c:pt idx="42425">
                  <c:v>107.48177083333333</c:v>
                </c:pt>
                <c:pt idx="42426">
                  <c:v>107.484375</c:v>
                </c:pt>
                <c:pt idx="42427">
                  <c:v>107.48697916666667</c:v>
                </c:pt>
                <c:pt idx="42428">
                  <c:v>107.48958333333333</c:v>
                </c:pt>
                <c:pt idx="42429">
                  <c:v>107.4921875</c:v>
                </c:pt>
                <c:pt idx="42430">
                  <c:v>107.49479166666667</c:v>
                </c:pt>
                <c:pt idx="42431">
                  <c:v>107.49739583333333</c:v>
                </c:pt>
                <c:pt idx="42432">
                  <c:v>107.5</c:v>
                </c:pt>
                <c:pt idx="42433">
                  <c:v>107.50260416666667</c:v>
                </c:pt>
                <c:pt idx="42434">
                  <c:v>107.50520833333333</c:v>
                </c:pt>
                <c:pt idx="42435">
                  <c:v>107.5078125</c:v>
                </c:pt>
                <c:pt idx="42436">
                  <c:v>107.51041666666667</c:v>
                </c:pt>
                <c:pt idx="42437">
                  <c:v>107.51302083333333</c:v>
                </c:pt>
                <c:pt idx="42438">
                  <c:v>107.515625</c:v>
                </c:pt>
                <c:pt idx="42439">
                  <c:v>107.51822916666667</c:v>
                </c:pt>
                <c:pt idx="42440">
                  <c:v>107.52083333333333</c:v>
                </c:pt>
                <c:pt idx="42441">
                  <c:v>107.5234375</c:v>
                </c:pt>
                <c:pt idx="42442">
                  <c:v>107.52604166666667</c:v>
                </c:pt>
                <c:pt idx="42443">
                  <c:v>107.52864583333333</c:v>
                </c:pt>
                <c:pt idx="42444">
                  <c:v>107.53125</c:v>
                </c:pt>
                <c:pt idx="42445">
                  <c:v>107.53385416666667</c:v>
                </c:pt>
                <c:pt idx="42446">
                  <c:v>107.53645833333333</c:v>
                </c:pt>
                <c:pt idx="42447">
                  <c:v>107.5390625</c:v>
                </c:pt>
                <c:pt idx="42448">
                  <c:v>107.54166666666667</c:v>
                </c:pt>
                <c:pt idx="42449">
                  <c:v>107.54427083333333</c:v>
                </c:pt>
                <c:pt idx="42450">
                  <c:v>107.546875</c:v>
                </c:pt>
                <c:pt idx="42451">
                  <c:v>107.54947916666667</c:v>
                </c:pt>
                <c:pt idx="42452">
                  <c:v>107.55208333333333</c:v>
                </c:pt>
                <c:pt idx="42453">
                  <c:v>107.5546875</c:v>
                </c:pt>
                <c:pt idx="42454">
                  <c:v>107.55729166666667</c:v>
                </c:pt>
                <c:pt idx="42455">
                  <c:v>107.55989583333333</c:v>
                </c:pt>
                <c:pt idx="42456">
                  <c:v>107.5625</c:v>
                </c:pt>
                <c:pt idx="42457">
                  <c:v>107.56510416666667</c:v>
                </c:pt>
                <c:pt idx="42458">
                  <c:v>107.56770833333333</c:v>
                </c:pt>
                <c:pt idx="42459">
                  <c:v>107.5703125</c:v>
                </c:pt>
                <c:pt idx="42460">
                  <c:v>107.57291666666667</c:v>
                </c:pt>
                <c:pt idx="42461">
                  <c:v>107.57552083333333</c:v>
                </c:pt>
                <c:pt idx="42462">
                  <c:v>107.578125</c:v>
                </c:pt>
                <c:pt idx="42463">
                  <c:v>107.58072916666667</c:v>
                </c:pt>
                <c:pt idx="42464">
                  <c:v>107.58333333333333</c:v>
                </c:pt>
                <c:pt idx="42465">
                  <c:v>107.5859375</c:v>
                </c:pt>
                <c:pt idx="42466">
                  <c:v>107.58854166666667</c:v>
                </c:pt>
                <c:pt idx="42467">
                  <c:v>107.59114583333333</c:v>
                </c:pt>
                <c:pt idx="42468">
                  <c:v>107.59375</c:v>
                </c:pt>
                <c:pt idx="42469">
                  <c:v>107.59635416666667</c:v>
                </c:pt>
                <c:pt idx="42470">
                  <c:v>107.59895833333333</c:v>
                </c:pt>
                <c:pt idx="42471">
                  <c:v>107.6015625</c:v>
                </c:pt>
                <c:pt idx="42472">
                  <c:v>107.60416666666667</c:v>
                </c:pt>
                <c:pt idx="42473">
                  <c:v>107.60677083333333</c:v>
                </c:pt>
                <c:pt idx="42474">
                  <c:v>107.609375</c:v>
                </c:pt>
                <c:pt idx="42475">
                  <c:v>107.61197916666667</c:v>
                </c:pt>
                <c:pt idx="42476">
                  <c:v>107.61458333333333</c:v>
                </c:pt>
                <c:pt idx="42477">
                  <c:v>107.6171875</c:v>
                </c:pt>
                <c:pt idx="42478">
                  <c:v>107.61979166666667</c:v>
                </c:pt>
                <c:pt idx="42479">
                  <c:v>107.62239583333333</c:v>
                </c:pt>
                <c:pt idx="42480">
                  <c:v>107.625</c:v>
                </c:pt>
                <c:pt idx="42481">
                  <c:v>107.62760416666667</c:v>
                </c:pt>
                <c:pt idx="42482">
                  <c:v>107.63020833333333</c:v>
                </c:pt>
                <c:pt idx="42483">
                  <c:v>107.6328125</c:v>
                </c:pt>
                <c:pt idx="42484">
                  <c:v>107.63541666666667</c:v>
                </c:pt>
                <c:pt idx="42485">
                  <c:v>107.63802083333333</c:v>
                </c:pt>
                <c:pt idx="42486">
                  <c:v>107.640625</c:v>
                </c:pt>
                <c:pt idx="42487">
                  <c:v>107.64322916666667</c:v>
                </c:pt>
                <c:pt idx="42488">
                  <c:v>107.64583333333333</c:v>
                </c:pt>
                <c:pt idx="42489">
                  <c:v>107.6484375</c:v>
                </c:pt>
                <c:pt idx="42490">
                  <c:v>107.65104166666667</c:v>
                </c:pt>
                <c:pt idx="42491">
                  <c:v>107.65364583333333</c:v>
                </c:pt>
                <c:pt idx="42492">
                  <c:v>107.65625</c:v>
                </c:pt>
                <c:pt idx="42493">
                  <c:v>107.65885416666667</c:v>
                </c:pt>
                <c:pt idx="42494">
                  <c:v>107.66145833333333</c:v>
                </c:pt>
                <c:pt idx="42495">
                  <c:v>107.6640625</c:v>
                </c:pt>
                <c:pt idx="42496">
                  <c:v>107.66666666666667</c:v>
                </c:pt>
                <c:pt idx="42497">
                  <c:v>107.66927083333333</c:v>
                </c:pt>
                <c:pt idx="42498">
                  <c:v>107.671875</c:v>
                </c:pt>
                <c:pt idx="42499">
                  <c:v>107.67447916666667</c:v>
                </c:pt>
                <c:pt idx="42500">
                  <c:v>107.67708333333333</c:v>
                </c:pt>
                <c:pt idx="42501">
                  <c:v>107.6796875</c:v>
                </c:pt>
                <c:pt idx="42502">
                  <c:v>107.68229166666667</c:v>
                </c:pt>
                <c:pt idx="42503">
                  <c:v>107.68489583333333</c:v>
                </c:pt>
                <c:pt idx="42504">
                  <c:v>107.6875</c:v>
                </c:pt>
                <c:pt idx="42505">
                  <c:v>107.69010416666667</c:v>
                </c:pt>
                <c:pt idx="42506">
                  <c:v>107.69270833333333</c:v>
                </c:pt>
                <c:pt idx="42507">
                  <c:v>107.6953125</c:v>
                </c:pt>
                <c:pt idx="42508">
                  <c:v>107.69791666666667</c:v>
                </c:pt>
                <c:pt idx="42509">
                  <c:v>107.70052083333333</c:v>
                </c:pt>
                <c:pt idx="42510">
                  <c:v>107.703125</c:v>
                </c:pt>
                <c:pt idx="42511">
                  <c:v>107.70572916666667</c:v>
                </c:pt>
                <c:pt idx="42512">
                  <c:v>107.70833333333333</c:v>
                </c:pt>
                <c:pt idx="42513">
                  <c:v>107.7109375</c:v>
                </c:pt>
                <c:pt idx="42514">
                  <c:v>107.71354166666667</c:v>
                </c:pt>
                <c:pt idx="42515">
                  <c:v>107.71614583333333</c:v>
                </c:pt>
                <c:pt idx="42516">
                  <c:v>107.71875</c:v>
                </c:pt>
                <c:pt idx="42517">
                  <c:v>107.72135416666667</c:v>
                </c:pt>
                <c:pt idx="42518">
                  <c:v>107.72395833333333</c:v>
                </c:pt>
                <c:pt idx="42519">
                  <c:v>107.7265625</c:v>
                </c:pt>
                <c:pt idx="42520">
                  <c:v>107.72916666666667</c:v>
                </c:pt>
                <c:pt idx="42521">
                  <c:v>107.73177083333333</c:v>
                </c:pt>
                <c:pt idx="42522">
                  <c:v>107.734375</c:v>
                </c:pt>
                <c:pt idx="42523">
                  <c:v>107.73697916666667</c:v>
                </c:pt>
                <c:pt idx="42524">
                  <c:v>107.73958333333333</c:v>
                </c:pt>
                <c:pt idx="42525">
                  <c:v>107.7421875</c:v>
                </c:pt>
                <c:pt idx="42526">
                  <c:v>107.74479166666667</c:v>
                </c:pt>
                <c:pt idx="42527">
                  <c:v>107.74739583333333</c:v>
                </c:pt>
                <c:pt idx="42528">
                  <c:v>107.75</c:v>
                </c:pt>
                <c:pt idx="42529">
                  <c:v>107.75260416666667</c:v>
                </c:pt>
                <c:pt idx="42530">
                  <c:v>107.75520833333333</c:v>
                </c:pt>
                <c:pt idx="42531">
                  <c:v>107.7578125</c:v>
                </c:pt>
                <c:pt idx="42532">
                  <c:v>107.76041666666667</c:v>
                </c:pt>
                <c:pt idx="42533">
                  <c:v>107.76302083333333</c:v>
                </c:pt>
                <c:pt idx="42534">
                  <c:v>107.765625</c:v>
                </c:pt>
                <c:pt idx="42535">
                  <c:v>107.76822916666667</c:v>
                </c:pt>
                <c:pt idx="42536">
                  <c:v>107.77083333333333</c:v>
                </c:pt>
                <c:pt idx="42537">
                  <c:v>107.7734375</c:v>
                </c:pt>
                <c:pt idx="42538">
                  <c:v>107.77604166666667</c:v>
                </c:pt>
                <c:pt idx="42539">
                  <c:v>107.77864583333333</c:v>
                </c:pt>
                <c:pt idx="42540">
                  <c:v>107.78125</c:v>
                </c:pt>
                <c:pt idx="42541">
                  <c:v>107.78385416666667</c:v>
                </c:pt>
                <c:pt idx="42542">
                  <c:v>107.78645833333333</c:v>
                </c:pt>
                <c:pt idx="42543">
                  <c:v>107.7890625</c:v>
                </c:pt>
                <c:pt idx="42544">
                  <c:v>107.79166666666667</c:v>
                </c:pt>
                <c:pt idx="42545">
                  <c:v>107.79427083333333</c:v>
                </c:pt>
                <c:pt idx="42546">
                  <c:v>107.796875</c:v>
                </c:pt>
                <c:pt idx="42547">
                  <c:v>107.79947916666667</c:v>
                </c:pt>
                <c:pt idx="42548">
                  <c:v>107.80208333333333</c:v>
                </c:pt>
                <c:pt idx="42549">
                  <c:v>107.8046875</c:v>
                </c:pt>
                <c:pt idx="42550">
                  <c:v>107.80729166666667</c:v>
                </c:pt>
                <c:pt idx="42551">
                  <c:v>107.80989583333333</c:v>
                </c:pt>
                <c:pt idx="42552">
                  <c:v>107.8125</c:v>
                </c:pt>
                <c:pt idx="42553">
                  <c:v>107.81510416666667</c:v>
                </c:pt>
                <c:pt idx="42554">
                  <c:v>107.81770833333333</c:v>
                </c:pt>
                <c:pt idx="42555">
                  <c:v>107.8203125</c:v>
                </c:pt>
                <c:pt idx="42556">
                  <c:v>107.82291666666667</c:v>
                </c:pt>
                <c:pt idx="42557">
                  <c:v>107.82552083333333</c:v>
                </c:pt>
                <c:pt idx="42558">
                  <c:v>107.828125</c:v>
                </c:pt>
                <c:pt idx="42559">
                  <c:v>107.83072916666667</c:v>
                </c:pt>
                <c:pt idx="42560">
                  <c:v>107.83333333333333</c:v>
                </c:pt>
                <c:pt idx="42561">
                  <c:v>107.8359375</c:v>
                </c:pt>
                <c:pt idx="42562">
                  <c:v>107.83854166666667</c:v>
                </c:pt>
                <c:pt idx="42563">
                  <c:v>107.84114583333333</c:v>
                </c:pt>
                <c:pt idx="42564">
                  <c:v>107.84375</c:v>
                </c:pt>
                <c:pt idx="42565">
                  <c:v>107.84635416666667</c:v>
                </c:pt>
                <c:pt idx="42566">
                  <c:v>107.84895833333333</c:v>
                </c:pt>
                <c:pt idx="42567">
                  <c:v>107.8515625</c:v>
                </c:pt>
                <c:pt idx="42568">
                  <c:v>107.85416666666667</c:v>
                </c:pt>
                <c:pt idx="42569">
                  <c:v>107.85677083333333</c:v>
                </c:pt>
                <c:pt idx="42570">
                  <c:v>107.859375</c:v>
                </c:pt>
                <c:pt idx="42571">
                  <c:v>107.86197916666667</c:v>
                </c:pt>
                <c:pt idx="42572">
                  <c:v>107.86458333333333</c:v>
                </c:pt>
                <c:pt idx="42573">
                  <c:v>107.8671875</c:v>
                </c:pt>
                <c:pt idx="42574">
                  <c:v>107.86979166666667</c:v>
                </c:pt>
                <c:pt idx="42575">
                  <c:v>107.87239583333333</c:v>
                </c:pt>
                <c:pt idx="42576">
                  <c:v>107.875</c:v>
                </c:pt>
                <c:pt idx="42577">
                  <c:v>107.87760416666667</c:v>
                </c:pt>
                <c:pt idx="42578">
                  <c:v>107.88020833333333</c:v>
                </c:pt>
                <c:pt idx="42579">
                  <c:v>107.8828125</c:v>
                </c:pt>
                <c:pt idx="42580">
                  <c:v>107.88541666666667</c:v>
                </c:pt>
                <c:pt idx="42581">
                  <c:v>107.88802083333333</c:v>
                </c:pt>
                <c:pt idx="42582">
                  <c:v>107.890625</c:v>
                </c:pt>
                <c:pt idx="42583">
                  <c:v>107.89322916666667</c:v>
                </c:pt>
                <c:pt idx="42584">
                  <c:v>107.89583333333333</c:v>
                </c:pt>
                <c:pt idx="42585">
                  <c:v>107.8984375</c:v>
                </c:pt>
                <c:pt idx="42586">
                  <c:v>107.90104166666667</c:v>
                </c:pt>
                <c:pt idx="42587">
                  <c:v>107.90364583333333</c:v>
                </c:pt>
                <c:pt idx="42588">
                  <c:v>107.90625</c:v>
                </c:pt>
                <c:pt idx="42589">
                  <c:v>107.90885416666667</c:v>
                </c:pt>
                <c:pt idx="42590">
                  <c:v>107.91145833333333</c:v>
                </c:pt>
                <c:pt idx="42591">
                  <c:v>107.9140625</c:v>
                </c:pt>
                <c:pt idx="42592">
                  <c:v>107.91666666666667</c:v>
                </c:pt>
                <c:pt idx="42593">
                  <c:v>107.91927083333333</c:v>
                </c:pt>
                <c:pt idx="42594">
                  <c:v>107.921875</c:v>
                </c:pt>
                <c:pt idx="42595">
                  <c:v>107.92447916666667</c:v>
                </c:pt>
                <c:pt idx="42596">
                  <c:v>107.92708333333333</c:v>
                </c:pt>
                <c:pt idx="42597">
                  <c:v>107.9296875</c:v>
                </c:pt>
                <c:pt idx="42598">
                  <c:v>107.93229166666667</c:v>
                </c:pt>
                <c:pt idx="42599">
                  <c:v>107.93489583333333</c:v>
                </c:pt>
                <c:pt idx="42600">
                  <c:v>107.9375</c:v>
                </c:pt>
                <c:pt idx="42601">
                  <c:v>107.94010416666667</c:v>
                </c:pt>
                <c:pt idx="42602">
                  <c:v>107.94270833333333</c:v>
                </c:pt>
                <c:pt idx="42603">
                  <c:v>107.9453125</c:v>
                </c:pt>
                <c:pt idx="42604">
                  <c:v>107.94791666666667</c:v>
                </c:pt>
                <c:pt idx="42605">
                  <c:v>107.95052083333333</c:v>
                </c:pt>
                <c:pt idx="42606">
                  <c:v>107.953125</c:v>
                </c:pt>
                <c:pt idx="42607">
                  <c:v>107.95572916666667</c:v>
                </c:pt>
                <c:pt idx="42608">
                  <c:v>107.95833333333333</c:v>
                </c:pt>
                <c:pt idx="42609">
                  <c:v>107.9609375</c:v>
                </c:pt>
                <c:pt idx="42610">
                  <c:v>107.96354166666667</c:v>
                </c:pt>
                <c:pt idx="42611">
                  <c:v>107.96614583333333</c:v>
                </c:pt>
                <c:pt idx="42612">
                  <c:v>107.96875</c:v>
                </c:pt>
                <c:pt idx="42613">
                  <c:v>107.97135416666667</c:v>
                </c:pt>
                <c:pt idx="42614">
                  <c:v>107.97395833333333</c:v>
                </c:pt>
                <c:pt idx="42615">
                  <c:v>107.9765625</c:v>
                </c:pt>
                <c:pt idx="42616">
                  <c:v>107.97916666666667</c:v>
                </c:pt>
                <c:pt idx="42617">
                  <c:v>107.98177083333333</c:v>
                </c:pt>
                <c:pt idx="42618">
                  <c:v>107.984375</c:v>
                </c:pt>
                <c:pt idx="42619">
                  <c:v>107.98697916666667</c:v>
                </c:pt>
                <c:pt idx="42620">
                  <c:v>107.98958333333333</c:v>
                </c:pt>
                <c:pt idx="42621">
                  <c:v>107.9921875</c:v>
                </c:pt>
                <c:pt idx="42622">
                  <c:v>107.99479166666667</c:v>
                </c:pt>
                <c:pt idx="42623">
                  <c:v>107.99739583333333</c:v>
                </c:pt>
                <c:pt idx="42624">
                  <c:v>108</c:v>
                </c:pt>
                <c:pt idx="42625">
                  <c:v>108.00260416666667</c:v>
                </c:pt>
                <c:pt idx="42626">
                  <c:v>108.00520833333333</c:v>
                </c:pt>
                <c:pt idx="42627">
                  <c:v>108.0078125</c:v>
                </c:pt>
                <c:pt idx="42628">
                  <c:v>108.01041666666667</c:v>
                </c:pt>
                <c:pt idx="42629">
                  <c:v>108.01302083333333</c:v>
                </c:pt>
                <c:pt idx="42630">
                  <c:v>108.015625</c:v>
                </c:pt>
                <c:pt idx="42631">
                  <c:v>108.01822916666667</c:v>
                </c:pt>
                <c:pt idx="42632">
                  <c:v>108.02083333333333</c:v>
                </c:pt>
                <c:pt idx="42633">
                  <c:v>108.0234375</c:v>
                </c:pt>
                <c:pt idx="42634">
                  <c:v>108.02604166666667</c:v>
                </c:pt>
                <c:pt idx="42635">
                  <c:v>108.02864583333333</c:v>
                </c:pt>
                <c:pt idx="42636">
                  <c:v>108.03125</c:v>
                </c:pt>
                <c:pt idx="42637">
                  <c:v>108.03385416666667</c:v>
                </c:pt>
                <c:pt idx="42638">
                  <c:v>108.03645833333333</c:v>
                </c:pt>
                <c:pt idx="42639">
                  <c:v>108.0390625</c:v>
                </c:pt>
                <c:pt idx="42640">
                  <c:v>108.04166666666667</c:v>
                </c:pt>
                <c:pt idx="42641">
                  <c:v>108.04427083333333</c:v>
                </c:pt>
                <c:pt idx="42642">
                  <c:v>108.046875</c:v>
                </c:pt>
                <c:pt idx="42643">
                  <c:v>108.04947916666667</c:v>
                </c:pt>
                <c:pt idx="42644">
                  <c:v>108.05208333333333</c:v>
                </c:pt>
                <c:pt idx="42645">
                  <c:v>108.0546875</c:v>
                </c:pt>
                <c:pt idx="42646">
                  <c:v>108.05729166666667</c:v>
                </c:pt>
                <c:pt idx="42647">
                  <c:v>108.05989583333333</c:v>
                </c:pt>
                <c:pt idx="42648">
                  <c:v>108.0625</c:v>
                </c:pt>
                <c:pt idx="42649">
                  <c:v>108.06510416666667</c:v>
                </c:pt>
                <c:pt idx="42650">
                  <c:v>108.06770833333333</c:v>
                </c:pt>
                <c:pt idx="42651">
                  <c:v>108.0703125</c:v>
                </c:pt>
                <c:pt idx="42652">
                  <c:v>108.07291666666667</c:v>
                </c:pt>
                <c:pt idx="42653">
                  <c:v>108.07552083333333</c:v>
                </c:pt>
                <c:pt idx="42654">
                  <c:v>108.078125</c:v>
                </c:pt>
                <c:pt idx="42655">
                  <c:v>108.08072916666667</c:v>
                </c:pt>
                <c:pt idx="42656">
                  <c:v>108.08333333333333</c:v>
                </c:pt>
                <c:pt idx="42657">
                  <c:v>108.0859375</c:v>
                </c:pt>
                <c:pt idx="42658">
                  <c:v>108.08854166666667</c:v>
                </c:pt>
                <c:pt idx="42659">
                  <c:v>108.09114583333333</c:v>
                </c:pt>
                <c:pt idx="42660">
                  <c:v>108.09375</c:v>
                </c:pt>
                <c:pt idx="42661">
                  <c:v>108.09635416666667</c:v>
                </c:pt>
                <c:pt idx="42662">
                  <c:v>108.09895833333333</c:v>
                </c:pt>
                <c:pt idx="42663">
                  <c:v>108.1015625</c:v>
                </c:pt>
                <c:pt idx="42664">
                  <c:v>108.10416666666667</c:v>
                </c:pt>
                <c:pt idx="42665">
                  <c:v>108.10677083333333</c:v>
                </c:pt>
                <c:pt idx="42666">
                  <c:v>108.109375</c:v>
                </c:pt>
                <c:pt idx="42667">
                  <c:v>108.11197916666667</c:v>
                </c:pt>
                <c:pt idx="42668">
                  <c:v>108.11458333333333</c:v>
                </c:pt>
                <c:pt idx="42669">
                  <c:v>108.1171875</c:v>
                </c:pt>
                <c:pt idx="42670">
                  <c:v>108.11979166666667</c:v>
                </c:pt>
                <c:pt idx="42671">
                  <c:v>108.12239583333333</c:v>
                </c:pt>
                <c:pt idx="42672">
                  <c:v>108.125</c:v>
                </c:pt>
                <c:pt idx="42673">
                  <c:v>108.12760416666667</c:v>
                </c:pt>
                <c:pt idx="42674">
                  <c:v>108.13020833333333</c:v>
                </c:pt>
                <c:pt idx="42675">
                  <c:v>108.1328125</c:v>
                </c:pt>
                <c:pt idx="42676">
                  <c:v>108.13541666666667</c:v>
                </c:pt>
                <c:pt idx="42677">
                  <c:v>108.13802083333333</c:v>
                </c:pt>
                <c:pt idx="42678">
                  <c:v>108.140625</c:v>
                </c:pt>
                <c:pt idx="42679">
                  <c:v>108.14322916666667</c:v>
                </c:pt>
                <c:pt idx="42680">
                  <c:v>108.14583333333333</c:v>
                </c:pt>
                <c:pt idx="42681">
                  <c:v>108.1484375</c:v>
                </c:pt>
                <c:pt idx="42682">
                  <c:v>108.15104166666667</c:v>
                </c:pt>
                <c:pt idx="42683">
                  <c:v>108.15364583333333</c:v>
                </c:pt>
                <c:pt idx="42684">
                  <c:v>108.15625</c:v>
                </c:pt>
                <c:pt idx="42685">
                  <c:v>108.15885416666667</c:v>
                </c:pt>
                <c:pt idx="42686">
                  <c:v>108.16145833333333</c:v>
                </c:pt>
                <c:pt idx="42687">
                  <c:v>108.1640625</c:v>
                </c:pt>
                <c:pt idx="42688">
                  <c:v>108.16666666666667</c:v>
                </c:pt>
                <c:pt idx="42689">
                  <c:v>108.16927083333333</c:v>
                </c:pt>
                <c:pt idx="42690">
                  <c:v>108.171875</c:v>
                </c:pt>
                <c:pt idx="42691">
                  <c:v>108.17447916666667</c:v>
                </c:pt>
                <c:pt idx="42692">
                  <c:v>108.17708333333333</c:v>
                </c:pt>
                <c:pt idx="42693">
                  <c:v>108.1796875</c:v>
                </c:pt>
                <c:pt idx="42694">
                  <c:v>108.18229166666667</c:v>
                </c:pt>
                <c:pt idx="42695">
                  <c:v>108.18489583333333</c:v>
                </c:pt>
                <c:pt idx="42696">
                  <c:v>108.1875</c:v>
                </c:pt>
                <c:pt idx="42697">
                  <c:v>108.19010416666667</c:v>
                </c:pt>
                <c:pt idx="42698">
                  <c:v>108.19270833333333</c:v>
                </c:pt>
                <c:pt idx="42699">
                  <c:v>108.1953125</c:v>
                </c:pt>
                <c:pt idx="42700">
                  <c:v>108.19791666666667</c:v>
                </c:pt>
                <c:pt idx="42701">
                  <c:v>108.20052083333333</c:v>
                </c:pt>
                <c:pt idx="42702">
                  <c:v>108.203125</c:v>
                </c:pt>
                <c:pt idx="42703">
                  <c:v>108.20572916666667</c:v>
                </c:pt>
                <c:pt idx="42704">
                  <c:v>108.20833333333333</c:v>
                </c:pt>
                <c:pt idx="42705">
                  <c:v>108.2109375</c:v>
                </c:pt>
                <c:pt idx="42706">
                  <c:v>108.21354166666667</c:v>
                </c:pt>
                <c:pt idx="42707">
                  <c:v>108.21614583333333</c:v>
                </c:pt>
                <c:pt idx="42708">
                  <c:v>108.21875</c:v>
                </c:pt>
                <c:pt idx="42709">
                  <c:v>108.22135416666667</c:v>
                </c:pt>
                <c:pt idx="42710">
                  <c:v>108.22395833333333</c:v>
                </c:pt>
                <c:pt idx="42711">
                  <c:v>108.2265625</c:v>
                </c:pt>
                <c:pt idx="42712">
                  <c:v>108.22916666666667</c:v>
                </c:pt>
                <c:pt idx="42713">
                  <c:v>108.23177083333333</c:v>
                </c:pt>
                <c:pt idx="42714">
                  <c:v>108.234375</c:v>
                </c:pt>
                <c:pt idx="42715">
                  <c:v>108.23697916666667</c:v>
                </c:pt>
                <c:pt idx="42716">
                  <c:v>108.23958333333333</c:v>
                </c:pt>
                <c:pt idx="42717">
                  <c:v>108.2421875</c:v>
                </c:pt>
                <c:pt idx="42718">
                  <c:v>108.24479166666667</c:v>
                </c:pt>
                <c:pt idx="42719">
                  <c:v>108.24739583333333</c:v>
                </c:pt>
                <c:pt idx="42720">
                  <c:v>108.25</c:v>
                </c:pt>
                <c:pt idx="42721">
                  <c:v>108.25260416666667</c:v>
                </c:pt>
                <c:pt idx="42722">
                  <c:v>108.25520833333333</c:v>
                </c:pt>
                <c:pt idx="42723">
                  <c:v>108.2578125</c:v>
                </c:pt>
                <c:pt idx="42724">
                  <c:v>108.26041666666667</c:v>
                </c:pt>
                <c:pt idx="42725">
                  <c:v>108.26302083333333</c:v>
                </c:pt>
                <c:pt idx="42726">
                  <c:v>108.265625</c:v>
                </c:pt>
                <c:pt idx="42727">
                  <c:v>108.26822916666667</c:v>
                </c:pt>
                <c:pt idx="42728">
                  <c:v>108.27083333333333</c:v>
                </c:pt>
                <c:pt idx="42729">
                  <c:v>108.2734375</c:v>
                </c:pt>
                <c:pt idx="42730">
                  <c:v>108.27604166666667</c:v>
                </c:pt>
                <c:pt idx="42731">
                  <c:v>108.27864583333333</c:v>
                </c:pt>
                <c:pt idx="42732">
                  <c:v>108.28125</c:v>
                </c:pt>
                <c:pt idx="42733">
                  <c:v>108.28385416666667</c:v>
                </c:pt>
                <c:pt idx="42734">
                  <c:v>108.28645833333333</c:v>
                </c:pt>
                <c:pt idx="42735">
                  <c:v>108.2890625</c:v>
                </c:pt>
                <c:pt idx="42736">
                  <c:v>108.29166666666667</c:v>
                </c:pt>
                <c:pt idx="42737">
                  <c:v>108.29427083333333</c:v>
                </c:pt>
                <c:pt idx="42738">
                  <c:v>108.296875</c:v>
                </c:pt>
                <c:pt idx="42739">
                  <c:v>108.29947916666667</c:v>
                </c:pt>
                <c:pt idx="42740">
                  <c:v>108.30208333333333</c:v>
                </c:pt>
                <c:pt idx="42741">
                  <c:v>108.3046875</c:v>
                </c:pt>
                <c:pt idx="42742">
                  <c:v>108.30729166666667</c:v>
                </c:pt>
                <c:pt idx="42743">
                  <c:v>108.30989583333333</c:v>
                </c:pt>
                <c:pt idx="42744">
                  <c:v>108.3125</c:v>
                </c:pt>
                <c:pt idx="42745">
                  <c:v>108.31510416666667</c:v>
                </c:pt>
                <c:pt idx="42746">
                  <c:v>108.31770833333333</c:v>
                </c:pt>
                <c:pt idx="42747">
                  <c:v>108.3203125</c:v>
                </c:pt>
                <c:pt idx="42748">
                  <c:v>108.32291666666667</c:v>
                </c:pt>
                <c:pt idx="42749">
                  <c:v>108.32552083333333</c:v>
                </c:pt>
                <c:pt idx="42750">
                  <c:v>108.328125</c:v>
                </c:pt>
                <c:pt idx="42751">
                  <c:v>108.33072916666667</c:v>
                </c:pt>
                <c:pt idx="42752">
                  <c:v>108.33333333333333</c:v>
                </c:pt>
                <c:pt idx="42753">
                  <c:v>108.3359375</c:v>
                </c:pt>
                <c:pt idx="42754">
                  <c:v>108.33854166666667</c:v>
                </c:pt>
                <c:pt idx="42755">
                  <c:v>108.34114583333333</c:v>
                </c:pt>
                <c:pt idx="42756">
                  <c:v>108.34375</c:v>
                </c:pt>
                <c:pt idx="42757">
                  <c:v>108.34635416666667</c:v>
                </c:pt>
                <c:pt idx="42758">
                  <c:v>108.34895833333333</c:v>
                </c:pt>
                <c:pt idx="42759">
                  <c:v>108.3515625</c:v>
                </c:pt>
                <c:pt idx="42760">
                  <c:v>108.35416666666667</c:v>
                </c:pt>
                <c:pt idx="42761">
                  <c:v>108.35677083333333</c:v>
                </c:pt>
                <c:pt idx="42762">
                  <c:v>108.359375</c:v>
                </c:pt>
                <c:pt idx="42763">
                  <c:v>108.36197916666667</c:v>
                </c:pt>
                <c:pt idx="42764">
                  <c:v>108.36458333333333</c:v>
                </c:pt>
                <c:pt idx="42765">
                  <c:v>108.3671875</c:v>
                </c:pt>
                <c:pt idx="42766">
                  <c:v>108.36979166666667</c:v>
                </c:pt>
                <c:pt idx="42767">
                  <c:v>108.37239583333333</c:v>
                </c:pt>
                <c:pt idx="42768">
                  <c:v>108.375</c:v>
                </c:pt>
                <c:pt idx="42769">
                  <c:v>108.37760416666667</c:v>
                </c:pt>
                <c:pt idx="42770">
                  <c:v>108.38020833333333</c:v>
                </c:pt>
                <c:pt idx="42771">
                  <c:v>108.3828125</c:v>
                </c:pt>
                <c:pt idx="42772">
                  <c:v>108.38541666666667</c:v>
                </c:pt>
                <c:pt idx="42773">
                  <c:v>108.38802083333333</c:v>
                </c:pt>
                <c:pt idx="42774">
                  <c:v>108.390625</c:v>
                </c:pt>
                <c:pt idx="42775">
                  <c:v>108.39322916666667</c:v>
                </c:pt>
                <c:pt idx="42776">
                  <c:v>108.39583333333333</c:v>
                </c:pt>
                <c:pt idx="42777">
                  <c:v>108.3984375</c:v>
                </c:pt>
                <c:pt idx="42778">
                  <c:v>108.40104166666667</c:v>
                </c:pt>
                <c:pt idx="42779">
                  <c:v>108.40364583333333</c:v>
                </c:pt>
                <c:pt idx="42780">
                  <c:v>108.40625</c:v>
                </c:pt>
                <c:pt idx="42781">
                  <c:v>108.40885416666667</c:v>
                </c:pt>
                <c:pt idx="42782">
                  <c:v>108.41145833333333</c:v>
                </c:pt>
                <c:pt idx="42783">
                  <c:v>108.4140625</c:v>
                </c:pt>
                <c:pt idx="42784">
                  <c:v>108.41666666666667</c:v>
                </c:pt>
                <c:pt idx="42785">
                  <c:v>108.41927083333333</c:v>
                </c:pt>
                <c:pt idx="42786">
                  <c:v>108.421875</c:v>
                </c:pt>
                <c:pt idx="42787">
                  <c:v>108.42447916666667</c:v>
                </c:pt>
                <c:pt idx="42788">
                  <c:v>108.42708333333333</c:v>
                </c:pt>
                <c:pt idx="42789">
                  <c:v>108.4296875</c:v>
                </c:pt>
                <c:pt idx="42790">
                  <c:v>108.43229166666667</c:v>
                </c:pt>
                <c:pt idx="42791">
                  <c:v>108.43489583333333</c:v>
                </c:pt>
                <c:pt idx="42792">
                  <c:v>108.4375</c:v>
                </c:pt>
                <c:pt idx="42793">
                  <c:v>108.44010416666667</c:v>
                </c:pt>
                <c:pt idx="42794">
                  <c:v>108.44270833333333</c:v>
                </c:pt>
                <c:pt idx="42795">
                  <c:v>108.4453125</c:v>
                </c:pt>
                <c:pt idx="42796">
                  <c:v>108.44791666666667</c:v>
                </c:pt>
                <c:pt idx="42797">
                  <c:v>108.45052083333333</c:v>
                </c:pt>
                <c:pt idx="42798">
                  <c:v>108.453125</c:v>
                </c:pt>
                <c:pt idx="42799">
                  <c:v>108.45572916666667</c:v>
                </c:pt>
                <c:pt idx="42800">
                  <c:v>108.45833333333333</c:v>
                </c:pt>
                <c:pt idx="42801">
                  <c:v>108.4609375</c:v>
                </c:pt>
                <c:pt idx="42802">
                  <c:v>108.46354166666667</c:v>
                </c:pt>
                <c:pt idx="42803">
                  <c:v>108.46614583333333</c:v>
                </c:pt>
                <c:pt idx="42804">
                  <c:v>108.46875</c:v>
                </c:pt>
                <c:pt idx="42805">
                  <c:v>108.47135416666667</c:v>
                </c:pt>
                <c:pt idx="42806">
                  <c:v>108.47395833333333</c:v>
                </c:pt>
                <c:pt idx="42807">
                  <c:v>108.4765625</c:v>
                </c:pt>
                <c:pt idx="42808">
                  <c:v>108.47916666666667</c:v>
                </c:pt>
                <c:pt idx="42809">
                  <c:v>108.48177083333333</c:v>
                </c:pt>
                <c:pt idx="42810">
                  <c:v>108.484375</c:v>
                </c:pt>
                <c:pt idx="42811">
                  <c:v>108.48697916666667</c:v>
                </c:pt>
                <c:pt idx="42812">
                  <c:v>108.48958333333333</c:v>
                </c:pt>
                <c:pt idx="42813">
                  <c:v>108.4921875</c:v>
                </c:pt>
                <c:pt idx="42814">
                  <c:v>108.49479166666667</c:v>
                </c:pt>
                <c:pt idx="42815">
                  <c:v>108.49739583333333</c:v>
                </c:pt>
                <c:pt idx="42816">
                  <c:v>108.5</c:v>
                </c:pt>
                <c:pt idx="42817">
                  <c:v>108.50260416666667</c:v>
                </c:pt>
                <c:pt idx="42818">
                  <c:v>108.50520833333333</c:v>
                </c:pt>
                <c:pt idx="42819">
                  <c:v>108.5078125</c:v>
                </c:pt>
                <c:pt idx="42820">
                  <c:v>108.51041666666667</c:v>
                </c:pt>
                <c:pt idx="42821">
                  <c:v>108.51302083333333</c:v>
                </c:pt>
                <c:pt idx="42822">
                  <c:v>108.515625</c:v>
                </c:pt>
                <c:pt idx="42823">
                  <c:v>108.51822916666667</c:v>
                </c:pt>
                <c:pt idx="42824">
                  <c:v>108.52083333333333</c:v>
                </c:pt>
                <c:pt idx="42825">
                  <c:v>108.5234375</c:v>
                </c:pt>
                <c:pt idx="42826">
                  <c:v>108.52604166666667</c:v>
                </c:pt>
                <c:pt idx="42827">
                  <c:v>108.52864583333333</c:v>
                </c:pt>
                <c:pt idx="42828">
                  <c:v>108.53125</c:v>
                </c:pt>
                <c:pt idx="42829">
                  <c:v>108.53385416666667</c:v>
                </c:pt>
                <c:pt idx="42830">
                  <c:v>108.53645833333333</c:v>
                </c:pt>
                <c:pt idx="42831">
                  <c:v>108.5390625</c:v>
                </c:pt>
                <c:pt idx="42832">
                  <c:v>108.54166666666667</c:v>
                </c:pt>
                <c:pt idx="42833">
                  <c:v>108.54427083333333</c:v>
                </c:pt>
                <c:pt idx="42834">
                  <c:v>108.546875</c:v>
                </c:pt>
                <c:pt idx="42835">
                  <c:v>108.54947916666667</c:v>
                </c:pt>
                <c:pt idx="42836">
                  <c:v>108.55208333333333</c:v>
                </c:pt>
                <c:pt idx="42837">
                  <c:v>108.5546875</c:v>
                </c:pt>
                <c:pt idx="42838">
                  <c:v>108.55729166666667</c:v>
                </c:pt>
                <c:pt idx="42839">
                  <c:v>108.55989583333333</c:v>
                </c:pt>
                <c:pt idx="42840">
                  <c:v>108.5625</c:v>
                </c:pt>
                <c:pt idx="42841">
                  <c:v>108.56510416666667</c:v>
                </c:pt>
                <c:pt idx="42842">
                  <c:v>108.56770833333333</c:v>
                </c:pt>
                <c:pt idx="42843">
                  <c:v>108.5703125</c:v>
                </c:pt>
                <c:pt idx="42844">
                  <c:v>108.57291666666667</c:v>
                </c:pt>
                <c:pt idx="42845">
                  <c:v>108.57552083333333</c:v>
                </c:pt>
                <c:pt idx="42846">
                  <c:v>108.578125</c:v>
                </c:pt>
                <c:pt idx="42847">
                  <c:v>108.58072916666667</c:v>
                </c:pt>
                <c:pt idx="42848">
                  <c:v>108.58333333333333</c:v>
                </c:pt>
                <c:pt idx="42849">
                  <c:v>108.5859375</c:v>
                </c:pt>
                <c:pt idx="42850">
                  <c:v>108.58854166666667</c:v>
                </c:pt>
                <c:pt idx="42851">
                  <c:v>108.59114583333333</c:v>
                </c:pt>
                <c:pt idx="42852">
                  <c:v>108.59375</c:v>
                </c:pt>
                <c:pt idx="42853">
                  <c:v>108.59635416666667</c:v>
                </c:pt>
                <c:pt idx="42854">
                  <c:v>108.59895833333333</c:v>
                </c:pt>
                <c:pt idx="42855">
                  <c:v>108.6015625</c:v>
                </c:pt>
                <c:pt idx="42856">
                  <c:v>108.60416666666667</c:v>
                </c:pt>
                <c:pt idx="42857">
                  <c:v>108.60677083333333</c:v>
                </c:pt>
                <c:pt idx="42858">
                  <c:v>108.609375</c:v>
                </c:pt>
                <c:pt idx="42859">
                  <c:v>108.61197916666667</c:v>
                </c:pt>
                <c:pt idx="42860">
                  <c:v>108.61458333333333</c:v>
                </c:pt>
                <c:pt idx="42861">
                  <c:v>108.6171875</c:v>
                </c:pt>
                <c:pt idx="42862">
                  <c:v>108.61979166666667</c:v>
                </c:pt>
                <c:pt idx="42863">
                  <c:v>108.62239583333333</c:v>
                </c:pt>
                <c:pt idx="42864">
                  <c:v>108.625</c:v>
                </c:pt>
                <c:pt idx="42865">
                  <c:v>108.62760416666667</c:v>
                </c:pt>
                <c:pt idx="42866">
                  <c:v>108.63020833333333</c:v>
                </c:pt>
                <c:pt idx="42867">
                  <c:v>108.6328125</c:v>
                </c:pt>
                <c:pt idx="42868">
                  <c:v>108.63541666666667</c:v>
                </c:pt>
                <c:pt idx="42869">
                  <c:v>108.63802083333333</c:v>
                </c:pt>
                <c:pt idx="42870">
                  <c:v>108.640625</c:v>
                </c:pt>
                <c:pt idx="42871">
                  <c:v>108.64322916666667</c:v>
                </c:pt>
                <c:pt idx="42872">
                  <c:v>108.64583333333333</c:v>
                </c:pt>
                <c:pt idx="42873">
                  <c:v>108.6484375</c:v>
                </c:pt>
                <c:pt idx="42874">
                  <c:v>108.65104166666667</c:v>
                </c:pt>
                <c:pt idx="42875">
                  <c:v>108.65364583333333</c:v>
                </c:pt>
                <c:pt idx="42876">
                  <c:v>108.65625</c:v>
                </c:pt>
                <c:pt idx="42877">
                  <c:v>108.65885416666667</c:v>
                </c:pt>
                <c:pt idx="42878">
                  <c:v>108.66145833333333</c:v>
                </c:pt>
                <c:pt idx="42879">
                  <c:v>108.6640625</c:v>
                </c:pt>
                <c:pt idx="42880">
                  <c:v>108.66666666666667</c:v>
                </c:pt>
                <c:pt idx="42881">
                  <c:v>108.66927083333333</c:v>
                </c:pt>
                <c:pt idx="42882">
                  <c:v>108.671875</c:v>
                </c:pt>
                <c:pt idx="42883">
                  <c:v>108.67447916666667</c:v>
                </c:pt>
                <c:pt idx="42884">
                  <c:v>108.67708333333333</c:v>
                </c:pt>
                <c:pt idx="42885">
                  <c:v>108.6796875</c:v>
                </c:pt>
                <c:pt idx="42886">
                  <c:v>108.68229166666667</c:v>
                </c:pt>
                <c:pt idx="42887">
                  <c:v>108.68489583333333</c:v>
                </c:pt>
                <c:pt idx="42888">
                  <c:v>108.6875</c:v>
                </c:pt>
                <c:pt idx="42889">
                  <c:v>108.69010416666667</c:v>
                </c:pt>
                <c:pt idx="42890">
                  <c:v>108.69270833333333</c:v>
                </c:pt>
                <c:pt idx="42891">
                  <c:v>108.6953125</c:v>
                </c:pt>
                <c:pt idx="42892">
                  <c:v>108.69791666666667</c:v>
                </c:pt>
                <c:pt idx="42893">
                  <c:v>108.70052083333333</c:v>
                </c:pt>
                <c:pt idx="42894">
                  <c:v>108.703125</c:v>
                </c:pt>
                <c:pt idx="42895">
                  <c:v>108.70572916666667</c:v>
                </c:pt>
                <c:pt idx="42896">
                  <c:v>108.70833333333333</c:v>
                </c:pt>
                <c:pt idx="42897">
                  <c:v>108.7109375</c:v>
                </c:pt>
                <c:pt idx="42898">
                  <c:v>108.71354166666667</c:v>
                </c:pt>
                <c:pt idx="42899">
                  <c:v>108.71614583333333</c:v>
                </c:pt>
                <c:pt idx="42900">
                  <c:v>108.71875</c:v>
                </c:pt>
                <c:pt idx="42901">
                  <c:v>108.72135416666667</c:v>
                </c:pt>
                <c:pt idx="42902">
                  <c:v>108.72395833333333</c:v>
                </c:pt>
                <c:pt idx="42903">
                  <c:v>108.7265625</c:v>
                </c:pt>
                <c:pt idx="42904">
                  <c:v>108.72916666666667</c:v>
                </c:pt>
                <c:pt idx="42905">
                  <c:v>108.73177083333333</c:v>
                </c:pt>
                <c:pt idx="42906">
                  <c:v>108.734375</c:v>
                </c:pt>
                <c:pt idx="42907">
                  <c:v>108.73697916666667</c:v>
                </c:pt>
                <c:pt idx="42908">
                  <c:v>108.73958333333333</c:v>
                </c:pt>
                <c:pt idx="42909">
                  <c:v>108.7421875</c:v>
                </c:pt>
                <c:pt idx="42910">
                  <c:v>108.74479166666667</c:v>
                </c:pt>
                <c:pt idx="42911">
                  <c:v>108.74739583333333</c:v>
                </c:pt>
                <c:pt idx="42912">
                  <c:v>108.75</c:v>
                </c:pt>
                <c:pt idx="42913">
                  <c:v>108.75260416666667</c:v>
                </c:pt>
                <c:pt idx="42914">
                  <c:v>108.75520833333333</c:v>
                </c:pt>
                <c:pt idx="42915">
                  <c:v>108.7578125</c:v>
                </c:pt>
                <c:pt idx="42916">
                  <c:v>108.76041666666667</c:v>
                </c:pt>
                <c:pt idx="42917">
                  <c:v>108.76302083333333</c:v>
                </c:pt>
                <c:pt idx="42918">
                  <c:v>108.765625</c:v>
                </c:pt>
                <c:pt idx="42919">
                  <c:v>108.76822916666667</c:v>
                </c:pt>
                <c:pt idx="42920">
                  <c:v>108.77083333333333</c:v>
                </c:pt>
                <c:pt idx="42921">
                  <c:v>108.7734375</c:v>
                </c:pt>
                <c:pt idx="42922">
                  <c:v>108.77604166666667</c:v>
                </c:pt>
                <c:pt idx="42923">
                  <c:v>108.77864583333333</c:v>
                </c:pt>
                <c:pt idx="42924">
                  <c:v>108.78125</c:v>
                </c:pt>
                <c:pt idx="42925">
                  <c:v>108.78385416666667</c:v>
                </c:pt>
                <c:pt idx="42926">
                  <c:v>108.78645833333333</c:v>
                </c:pt>
                <c:pt idx="42927">
                  <c:v>108.7890625</c:v>
                </c:pt>
                <c:pt idx="42928">
                  <c:v>108.79166666666667</c:v>
                </c:pt>
                <c:pt idx="42929">
                  <c:v>108.79427083333333</c:v>
                </c:pt>
                <c:pt idx="42930">
                  <c:v>108.796875</c:v>
                </c:pt>
                <c:pt idx="42931">
                  <c:v>108.79947916666667</c:v>
                </c:pt>
                <c:pt idx="42932">
                  <c:v>108.80208333333333</c:v>
                </c:pt>
                <c:pt idx="42933">
                  <c:v>108.8046875</c:v>
                </c:pt>
                <c:pt idx="42934">
                  <c:v>108.80729166666667</c:v>
                </c:pt>
                <c:pt idx="42935">
                  <c:v>108.80989583333333</c:v>
                </c:pt>
                <c:pt idx="42936">
                  <c:v>108.8125</c:v>
                </c:pt>
                <c:pt idx="42937">
                  <c:v>108.81510416666667</c:v>
                </c:pt>
                <c:pt idx="42938">
                  <c:v>108.81770833333333</c:v>
                </c:pt>
                <c:pt idx="42939">
                  <c:v>108.8203125</c:v>
                </c:pt>
                <c:pt idx="42940">
                  <c:v>108.82291666666667</c:v>
                </c:pt>
                <c:pt idx="42941">
                  <c:v>108.82552083333333</c:v>
                </c:pt>
                <c:pt idx="42942">
                  <c:v>108.828125</c:v>
                </c:pt>
                <c:pt idx="42943">
                  <c:v>108.83072916666667</c:v>
                </c:pt>
                <c:pt idx="42944">
                  <c:v>108.83333333333333</c:v>
                </c:pt>
                <c:pt idx="42945">
                  <c:v>108.8359375</c:v>
                </c:pt>
                <c:pt idx="42946">
                  <c:v>108.83854166666667</c:v>
                </c:pt>
                <c:pt idx="42947">
                  <c:v>108.84114583333333</c:v>
                </c:pt>
                <c:pt idx="42948">
                  <c:v>108.84375</c:v>
                </c:pt>
                <c:pt idx="42949">
                  <c:v>108.84635416666667</c:v>
                </c:pt>
                <c:pt idx="42950">
                  <c:v>108.84895833333333</c:v>
                </c:pt>
                <c:pt idx="42951">
                  <c:v>108.8515625</c:v>
                </c:pt>
                <c:pt idx="42952">
                  <c:v>108.85416666666667</c:v>
                </c:pt>
                <c:pt idx="42953">
                  <c:v>108.85677083333333</c:v>
                </c:pt>
                <c:pt idx="42954">
                  <c:v>108.859375</c:v>
                </c:pt>
                <c:pt idx="42955">
                  <c:v>108.86197916666667</c:v>
                </c:pt>
                <c:pt idx="42956">
                  <c:v>108.86458333333333</c:v>
                </c:pt>
                <c:pt idx="42957">
                  <c:v>108.8671875</c:v>
                </c:pt>
                <c:pt idx="42958">
                  <c:v>108.86979166666667</c:v>
                </c:pt>
                <c:pt idx="42959">
                  <c:v>108.87239583333333</c:v>
                </c:pt>
                <c:pt idx="42960">
                  <c:v>108.875</c:v>
                </c:pt>
                <c:pt idx="42961">
                  <c:v>108.87760416666667</c:v>
                </c:pt>
                <c:pt idx="42962">
                  <c:v>108.88020833333333</c:v>
                </c:pt>
                <c:pt idx="42963">
                  <c:v>108.8828125</c:v>
                </c:pt>
                <c:pt idx="42964">
                  <c:v>108.88541666666667</c:v>
                </c:pt>
                <c:pt idx="42965">
                  <c:v>108.88802083333333</c:v>
                </c:pt>
                <c:pt idx="42966">
                  <c:v>108.890625</c:v>
                </c:pt>
                <c:pt idx="42967">
                  <c:v>108.89322916666667</c:v>
                </c:pt>
                <c:pt idx="42968">
                  <c:v>108.89583333333333</c:v>
                </c:pt>
                <c:pt idx="42969">
                  <c:v>108.8984375</c:v>
                </c:pt>
                <c:pt idx="42970">
                  <c:v>108.90104166666667</c:v>
                </c:pt>
                <c:pt idx="42971">
                  <c:v>108.90364583333333</c:v>
                </c:pt>
                <c:pt idx="42972">
                  <c:v>108.90625</c:v>
                </c:pt>
                <c:pt idx="42973">
                  <c:v>108.90885416666667</c:v>
                </c:pt>
                <c:pt idx="42974">
                  <c:v>108.91145833333333</c:v>
                </c:pt>
                <c:pt idx="42975">
                  <c:v>108.9140625</c:v>
                </c:pt>
                <c:pt idx="42976">
                  <c:v>108.91666666666667</c:v>
                </c:pt>
                <c:pt idx="42977">
                  <c:v>108.91927083333333</c:v>
                </c:pt>
                <c:pt idx="42978">
                  <c:v>108.921875</c:v>
                </c:pt>
                <c:pt idx="42979">
                  <c:v>108.92447916666667</c:v>
                </c:pt>
                <c:pt idx="42980">
                  <c:v>108.92708333333333</c:v>
                </c:pt>
                <c:pt idx="42981">
                  <c:v>108.9296875</c:v>
                </c:pt>
                <c:pt idx="42982">
                  <c:v>108.93229166666667</c:v>
                </c:pt>
                <c:pt idx="42983">
                  <c:v>108.93489583333333</c:v>
                </c:pt>
                <c:pt idx="42984">
                  <c:v>108.9375</c:v>
                </c:pt>
                <c:pt idx="42985">
                  <c:v>108.94010416666667</c:v>
                </c:pt>
                <c:pt idx="42986">
                  <c:v>108.94270833333333</c:v>
                </c:pt>
                <c:pt idx="42987">
                  <c:v>108.9453125</c:v>
                </c:pt>
                <c:pt idx="42988">
                  <c:v>108.94791666666667</c:v>
                </c:pt>
                <c:pt idx="42989">
                  <c:v>108.95052083333333</c:v>
                </c:pt>
                <c:pt idx="42990">
                  <c:v>108.953125</c:v>
                </c:pt>
                <c:pt idx="42991">
                  <c:v>108.95572916666667</c:v>
                </c:pt>
                <c:pt idx="42992">
                  <c:v>108.95833333333333</c:v>
                </c:pt>
                <c:pt idx="42993">
                  <c:v>108.9609375</c:v>
                </c:pt>
                <c:pt idx="42994">
                  <c:v>108.96354166666667</c:v>
                </c:pt>
                <c:pt idx="42995">
                  <c:v>108.96614583333333</c:v>
                </c:pt>
                <c:pt idx="42996">
                  <c:v>108.96875</c:v>
                </c:pt>
                <c:pt idx="42997">
                  <c:v>108.97135416666667</c:v>
                </c:pt>
                <c:pt idx="42998">
                  <c:v>108.97395833333333</c:v>
                </c:pt>
                <c:pt idx="42999">
                  <c:v>108.9765625</c:v>
                </c:pt>
                <c:pt idx="43000">
                  <c:v>108.97916666666667</c:v>
                </c:pt>
                <c:pt idx="43001">
                  <c:v>108.98177083333333</c:v>
                </c:pt>
                <c:pt idx="43002">
                  <c:v>108.984375</c:v>
                </c:pt>
                <c:pt idx="43003">
                  <c:v>108.98697916666667</c:v>
                </c:pt>
                <c:pt idx="43004">
                  <c:v>108.98958333333333</c:v>
                </c:pt>
                <c:pt idx="43005">
                  <c:v>108.9921875</c:v>
                </c:pt>
                <c:pt idx="43006">
                  <c:v>108.99479166666667</c:v>
                </c:pt>
                <c:pt idx="43007">
                  <c:v>108.99739583333333</c:v>
                </c:pt>
                <c:pt idx="43008">
                  <c:v>109</c:v>
                </c:pt>
                <c:pt idx="43009">
                  <c:v>109.00260416666667</c:v>
                </c:pt>
                <c:pt idx="43010">
                  <c:v>109.00520833333333</c:v>
                </c:pt>
                <c:pt idx="43011">
                  <c:v>109.0078125</c:v>
                </c:pt>
                <c:pt idx="43012">
                  <c:v>109.01041666666667</c:v>
                </c:pt>
                <c:pt idx="43013">
                  <c:v>109.01302083333333</c:v>
                </c:pt>
                <c:pt idx="43014">
                  <c:v>109.015625</c:v>
                </c:pt>
                <c:pt idx="43015">
                  <c:v>109.01822916666667</c:v>
                </c:pt>
                <c:pt idx="43016">
                  <c:v>109.02083333333333</c:v>
                </c:pt>
                <c:pt idx="43017">
                  <c:v>109.0234375</c:v>
                </c:pt>
                <c:pt idx="43018">
                  <c:v>109.02604166666667</c:v>
                </c:pt>
                <c:pt idx="43019">
                  <c:v>109.02864583333333</c:v>
                </c:pt>
                <c:pt idx="43020">
                  <c:v>109.03125</c:v>
                </c:pt>
                <c:pt idx="43021">
                  <c:v>109.03385416666667</c:v>
                </c:pt>
                <c:pt idx="43022">
                  <c:v>109.03645833333333</c:v>
                </c:pt>
                <c:pt idx="43023">
                  <c:v>109.0390625</c:v>
                </c:pt>
                <c:pt idx="43024">
                  <c:v>109.04166666666667</c:v>
                </c:pt>
                <c:pt idx="43025">
                  <c:v>109.04427083333333</c:v>
                </c:pt>
                <c:pt idx="43026">
                  <c:v>109.046875</c:v>
                </c:pt>
                <c:pt idx="43027">
                  <c:v>109.04947916666667</c:v>
                </c:pt>
                <c:pt idx="43028">
                  <c:v>109.05208333333333</c:v>
                </c:pt>
                <c:pt idx="43029">
                  <c:v>109.0546875</c:v>
                </c:pt>
                <c:pt idx="43030">
                  <c:v>109.05729166666667</c:v>
                </c:pt>
                <c:pt idx="43031">
                  <c:v>109.05989583333333</c:v>
                </c:pt>
                <c:pt idx="43032">
                  <c:v>109.0625</c:v>
                </c:pt>
                <c:pt idx="43033">
                  <c:v>109.06510416666667</c:v>
                </c:pt>
                <c:pt idx="43034">
                  <c:v>109.06770833333333</c:v>
                </c:pt>
                <c:pt idx="43035">
                  <c:v>109.0703125</c:v>
                </c:pt>
                <c:pt idx="43036">
                  <c:v>109.07291666666667</c:v>
                </c:pt>
                <c:pt idx="43037">
                  <c:v>109.07552083333333</c:v>
                </c:pt>
                <c:pt idx="43038">
                  <c:v>109.078125</c:v>
                </c:pt>
                <c:pt idx="43039">
                  <c:v>109.08072916666667</c:v>
                </c:pt>
                <c:pt idx="43040">
                  <c:v>109.08333333333333</c:v>
                </c:pt>
                <c:pt idx="43041">
                  <c:v>109.0859375</c:v>
                </c:pt>
                <c:pt idx="43042">
                  <c:v>109.08854166666667</c:v>
                </c:pt>
                <c:pt idx="43043">
                  <c:v>109.09114583333333</c:v>
                </c:pt>
                <c:pt idx="43044">
                  <c:v>109.09375</c:v>
                </c:pt>
                <c:pt idx="43045">
                  <c:v>109.09635416666667</c:v>
                </c:pt>
                <c:pt idx="43046">
                  <c:v>109.09895833333333</c:v>
                </c:pt>
                <c:pt idx="43047">
                  <c:v>109.1015625</c:v>
                </c:pt>
                <c:pt idx="43048">
                  <c:v>109.10416666666667</c:v>
                </c:pt>
                <c:pt idx="43049">
                  <c:v>109.10677083333333</c:v>
                </c:pt>
                <c:pt idx="43050">
                  <c:v>109.109375</c:v>
                </c:pt>
                <c:pt idx="43051">
                  <c:v>109.11197916666667</c:v>
                </c:pt>
                <c:pt idx="43052">
                  <c:v>109.11458333333333</c:v>
                </c:pt>
                <c:pt idx="43053">
                  <c:v>109.1171875</c:v>
                </c:pt>
                <c:pt idx="43054">
                  <c:v>109.11979166666667</c:v>
                </c:pt>
                <c:pt idx="43055">
                  <c:v>109.12239583333333</c:v>
                </c:pt>
                <c:pt idx="43056">
                  <c:v>109.125</c:v>
                </c:pt>
                <c:pt idx="43057">
                  <c:v>109.12760416666667</c:v>
                </c:pt>
                <c:pt idx="43058">
                  <c:v>109.13020833333333</c:v>
                </c:pt>
                <c:pt idx="43059">
                  <c:v>109.1328125</c:v>
                </c:pt>
                <c:pt idx="43060">
                  <c:v>109.13541666666667</c:v>
                </c:pt>
                <c:pt idx="43061">
                  <c:v>109.13802083333333</c:v>
                </c:pt>
                <c:pt idx="43062">
                  <c:v>109.140625</c:v>
                </c:pt>
                <c:pt idx="43063">
                  <c:v>109.14322916666667</c:v>
                </c:pt>
                <c:pt idx="43064">
                  <c:v>109.14583333333333</c:v>
                </c:pt>
                <c:pt idx="43065">
                  <c:v>109.1484375</c:v>
                </c:pt>
                <c:pt idx="43066">
                  <c:v>109.15104166666667</c:v>
                </c:pt>
                <c:pt idx="43067">
                  <c:v>109.15364583333333</c:v>
                </c:pt>
                <c:pt idx="43068">
                  <c:v>109.15625</c:v>
                </c:pt>
                <c:pt idx="43069">
                  <c:v>109.15885416666667</c:v>
                </c:pt>
                <c:pt idx="43070">
                  <c:v>109.16145833333333</c:v>
                </c:pt>
                <c:pt idx="43071">
                  <c:v>109.1640625</c:v>
                </c:pt>
                <c:pt idx="43072">
                  <c:v>109.16666666666667</c:v>
                </c:pt>
                <c:pt idx="43073">
                  <c:v>109.16927083333333</c:v>
                </c:pt>
                <c:pt idx="43074">
                  <c:v>109.171875</c:v>
                </c:pt>
                <c:pt idx="43075">
                  <c:v>109.17447916666667</c:v>
                </c:pt>
                <c:pt idx="43076">
                  <c:v>109.17708333333333</c:v>
                </c:pt>
                <c:pt idx="43077">
                  <c:v>109.1796875</c:v>
                </c:pt>
                <c:pt idx="43078">
                  <c:v>109.18229166666667</c:v>
                </c:pt>
                <c:pt idx="43079">
                  <c:v>109.18489583333333</c:v>
                </c:pt>
                <c:pt idx="43080">
                  <c:v>109.1875</c:v>
                </c:pt>
                <c:pt idx="43081">
                  <c:v>109.19010416666667</c:v>
                </c:pt>
                <c:pt idx="43082">
                  <c:v>109.19270833333333</c:v>
                </c:pt>
                <c:pt idx="43083">
                  <c:v>109.1953125</c:v>
                </c:pt>
                <c:pt idx="43084">
                  <c:v>109.19791666666667</c:v>
                </c:pt>
                <c:pt idx="43085">
                  <c:v>109.20052083333333</c:v>
                </c:pt>
                <c:pt idx="43086">
                  <c:v>109.203125</c:v>
                </c:pt>
                <c:pt idx="43087">
                  <c:v>109.20572916666667</c:v>
                </c:pt>
                <c:pt idx="43088">
                  <c:v>109.20833333333333</c:v>
                </c:pt>
                <c:pt idx="43089">
                  <c:v>109.2109375</c:v>
                </c:pt>
                <c:pt idx="43090">
                  <c:v>109.21354166666667</c:v>
                </c:pt>
                <c:pt idx="43091">
                  <c:v>109.21614583333333</c:v>
                </c:pt>
                <c:pt idx="43092">
                  <c:v>109.21875</c:v>
                </c:pt>
                <c:pt idx="43093">
                  <c:v>109.22135416666667</c:v>
                </c:pt>
                <c:pt idx="43094">
                  <c:v>109.22395833333333</c:v>
                </c:pt>
                <c:pt idx="43095">
                  <c:v>109.2265625</c:v>
                </c:pt>
                <c:pt idx="43096">
                  <c:v>109.22916666666667</c:v>
                </c:pt>
                <c:pt idx="43097">
                  <c:v>109.23177083333333</c:v>
                </c:pt>
                <c:pt idx="43098">
                  <c:v>109.234375</c:v>
                </c:pt>
                <c:pt idx="43099">
                  <c:v>109.23697916666667</c:v>
                </c:pt>
                <c:pt idx="43100">
                  <c:v>109.23958333333333</c:v>
                </c:pt>
                <c:pt idx="43101">
                  <c:v>109.2421875</c:v>
                </c:pt>
                <c:pt idx="43102">
                  <c:v>109.24479166666667</c:v>
                </c:pt>
                <c:pt idx="43103">
                  <c:v>109.24739583333333</c:v>
                </c:pt>
                <c:pt idx="43104">
                  <c:v>109.25</c:v>
                </c:pt>
                <c:pt idx="43105">
                  <c:v>109.25260416666667</c:v>
                </c:pt>
                <c:pt idx="43106">
                  <c:v>109.25520833333333</c:v>
                </c:pt>
                <c:pt idx="43107">
                  <c:v>109.2578125</c:v>
                </c:pt>
                <c:pt idx="43108">
                  <c:v>109.26041666666667</c:v>
                </c:pt>
                <c:pt idx="43109">
                  <c:v>109.26302083333333</c:v>
                </c:pt>
                <c:pt idx="43110">
                  <c:v>109.265625</c:v>
                </c:pt>
                <c:pt idx="43111">
                  <c:v>109.26822916666667</c:v>
                </c:pt>
                <c:pt idx="43112">
                  <c:v>109.27083333333333</c:v>
                </c:pt>
                <c:pt idx="43113">
                  <c:v>109.2734375</c:v>
                </c:pt>
                <c:pt idx="43114">
                  <c:v>109.27604166666667</c:v>
                </c:pt>
                <c:pt idx="43115">
                  <c:v>109.27864583333333</c:v>
                </c:pt>
                <c:pt idx="43116">
                  <c:v>109.28125</c:v>
                </c:pt>
                <c:pt idx="43117">
                  <c:v>109.28385416666667</c:v>
                </c:pt>
                <c:pt idx="43118">
                  <c:v>109.28645833333333</c:v>
                </c:pt>
                <c:pt idx="43119">
                  <c:v>109.2890625</c:v>
                </c:pt>
                <c:pt idx="43120">
                  <c:v>109.29166666666667</c:v>
                </c:pt>
                <c:pt idx="43121">
                  <c:v>109.29427083333333</c:v>
                </c:pt>
                <c:pt idx="43122">
                  <c:v>109.296875</c:v>
                </c:pt>
                <c:pt idx="43123">
                  <c:v>109.29947916666667</c:v>
                </c:pt>
                <c:pt idx="43124">
                  <c:v>109.30208333333333</c:v>
                </c:pt>
                <c:pt idx="43125">
                  <c:v>109.3046875</c:v>
                </c:pt>
                <c:pt idx="43126">
                  <c:v>109.30729166666667</c:v>
                </c:pt>
                <c:pt idx="43127">
                  <c:v>109.30989583333333</c:v>
                </c:pt>
                <c:pt idx="43128">
                  <c:v>109.3125</c:v>
                </c:pt>
                <c:pt idx="43129">
                  <c:v>109.31510416666667</c:v>
                </c:pt>
                <c:pt idx="43130">
                  <c:v>109.31770833333333</c:v>
                </c:pt>
                <c:pt idx="43131">
                  <c:v>109.3203125</c:v>
                </c:pt>
                <c:pt idx="43132">
                  <c:v>109.32291666666667</c:v>
                </c:pt>
                <c:pt idx="43133">
                  <c:v>109.32552083333333</c:v>
                </c:pt>
                <c:pt idx="43134">
                  <c:v>109.328125</c:v>
                </c:pt>
                <c:pt idx="43135">
                  <c:v>109.33072916666667</c:v>
                </c:pt>
                <c:pt idx="43136">
                  <c:v>109.33333333333333</c:v>
                </c:pt>
                <c:pt idx="43137">
                  <c:v>109.3359375</c:v>
                </c:pt>
                <c:pt idx="43138">
                  <c:v>109.33854166666667</c:v>
                </c:pt>
                <c:pt idx="43139">
                  <c:v>109.34114583333333</c:v>
                </c:pt>
                <c:pt idx="43140">
                  <c:v>109.34375</c:v>
                </c:pt>
                <c:pt idx="43141">
                  <c:v>109.34635416666667</c:v>
                </c:pt>
                <c:pt idx="43142">
                  <c:v>109.34895833333333</c:v>
                </c:pt>
                <c:pt idx="43143">
                  <c:v>109.3515625</c:v>
                </c:pt>
                <c:pt idx="43144">
                  <c:v>109.35416666666667</c:v>
                </c:pt>
                <c:pt idx="43145">
                  <c:v>109.35677083333333</c:v>
                </c:pt>
                <c:pt idx="43146">
                  <c:v>109.359375</c:v>
                </c:pt>
                <c:pt idx="43147">
                  <c:v>109.36197916666667</c:v>
                </c:pt>
                <c:pt idx="43148">
                  <c:v>109.36458333333333</c:v>
                </c:pt>
                <c:pt idx="43149">
                  <c:v>109.3671875</c:v>
                </c:pt>
                <c:pt idx="43150">
                  <c:v>109.36979166666667</c:v>
                </c:pt>
                <c:pt idx="43151">
                  <c:v>109.37239583333333</c:v>
                </c:pt>
                <c:pt idx="43152">
                  <c:v>109.375</c:v>
                </c:pt>
                <c:pt idx="43153">
                  <c:v>109.37760416666667</c:v>
                </c:pt>
                <c:pt idx="43154">
                  <c:v>109.38020833333333</c:v>
                </c:pt>
                <c:pt idx="43155">
                  <c:v>109.3828125</c:v>
                </c:pt>
                <c:pt idx="43156">
                  <c:v>109.38541666666667</c:v>
                </c:pt>
                <c:pt idx="43157">
                  <c:v>109.38802083333333</c:v>
                </c:pt>
                <c:pt idx="43158">
                  <c:v>109.390625</c:v>
                </c:pt>
                <c:pt idx="43159">
                  <c:v>109.39322916666667</c:v>
                </c:pt>
                <c:pt idx="43160">
                  <c:v>109.39583333333333</c:v>
                </c:pt>
                <c:pt idx="43161">
                  <c:v>109.3984375</c:v>
                </c:pt>
                <c:pt idx="43162">
                  <c:v>109.40104166666667</c:v>
                </c:pt>
                <c:pt idx="43163">
                  <c:v>109.40364583333333</c:v>
                </c:pt>
                <c:pt idx="43164">
                  <c:v>109.40625</c:v>
                </c:pt>
                <c:pt idx="43165">
                  <c:v>109.40885416666667</c:v>
                </c:pt>
                <c:pt idx="43166">
                  <c:v>109.41145833333333</c:v>
                </c:pt>
                <c:pt idx="43167">
                  <c:v>109.4140625</c:v>
                </c:pt>
                <c:pt idx="43168">
                  <c:v>109.41666666666667</c:v>
                </c:pt>
                <c:pt idx="43169">
                  <c:v>109.41927083333333</c:v>
                </c:pt>
                <c:pt idx="43170">
                  <c:v>109.421875</c:v>
                </c:pt>
                <c:pt idx="43171">
                  <c:v>109.42447916666667</c:v>
                </c:pt>
                <c:pt idx="43172">
                  <c:v>109.42708333333333</c:v>
                </c:pt>
                <c:pt idx="43173">
                  <c:v>109.4296875</c:v>
                </c:pt>
                <c:pt idx="43174">
                  <c:v>109.43229166666667</c:v>
                </c:pt>
                <c:pt idx="43175">
                  <c:v>109.43489583333333</c:v>
                </c:pt>
                <c:pt idx="43176">
                  <c:v>109.4375</c:v>
                </c:pt>
                <c:pt idx="43177">
                  <c:v>109.44010416666667</c:v>
                </c:pt>
                <c:pt idx="43178">
                  <c:v>109.44270833333333</c:v>
                </c:pt>
                <c:pt idx="43179">
                  <c:v>109.4453125</c:v>
                </c:pt>
                <c:pt idx="43180">
                  <c:v>109.44791666666667</c:v>
                </c:pt>
                <c:pt idx="43181">
                  <c:v>109.45052083333333</c:v>
                </c:pt>
                <c:pt idx="43182">
                  <c:v>109.453125</c:v>
                </c:pt>
                <c:pt idx="43183">
                  <c:v>109.45572916666667</c:v>
                </c:pt>
                <c:pt idx="43184">
                  <c:v>109.45833333333333</c:v>
                </c:pt>
                <c:pt idx="43185">
                  <c:v>109.4609375</c:v>
                </c:pt>
                <c:pt idx="43186">
                  <c:v>109.46354166666667</c:v>
                </c:pt>
                <c:pt idx="43187">
                  <c:v>109.46614583333333</c:v>
                </c:pt>
                <c:pt idx="43188">
                  <c:v>109.46875</c:v>
                </c:pt>
                <c:pt idx="43189">
                  <c:v>109.47135416666667</c:v>
                </c:pt>
                <c:pt idx="43190">
                  <c:v>109.47395833333333</c:v>
                </c:pt>
                <c:pt idx="43191">
                  <c:v>109.4765625</c:v>
                </c:pt>
                <c:pt idx="43192">
                  <c:v>109.47916666666667</c:v>
                </c:pt>
                <c:pt idx="43193">
                  <c:v>109.48177083333333</c:v>
                </c:pt>
                <c:pt idx="43194">
                  <c:v>109.484375</c:v>
                </c:pt>
                <c:pt idx="43195">
                  <c:v>109.48697916666667</c:v>
                </c:pt>
                <c:pt idx="43196">
                  <c:v>109.48958333333333</c:v>
                </c:pt>
                <c:pt idx="43197">
                  <c:v>109.4921875</c:v>
                </c:pt>
                <c:pt idx="43198">
                  <c:v>109.49479166666667</c:v>
                </c:pt>
                <c:pt idx="43199">
                  <c:v>109.49739583333333</c:v>
                </c:pt>
                <c:pt idx="43200">
                  <c:v>109.5</c:v>
                </c:pt>
                <c:pt idx="43201">
                  <c:v>109.50260416666667</c:v>
                </c:pt>
                <c:pt idx="43202">
                  <c:v>109.50520833333333</c:v>
                </c:pt>
                <c:pt idx="43203">
                  <c:v>109.5078125</c:v>
                </c:pt>
                <c:pt idx="43204">
                  <c:v>109.51041666666667</c:v>
                </c:pt>
                <c:pt idx="43205">
                  <c:v>109.51302083333333</c:v>
                </c:pt>
                <c:pt idx="43206">
                  <c:v>109.515625</c:v>
                </c:pt>
                <c:pt idx="43207">
                  <c:v>109.51822916666667</c:v>
                </c:pt>
                <c:pt idx="43208">
                  <c:v>109.52083333333333</c:v>
                </c:pt>
                <c:pt idx="43209">
                  <c:v>109.5234375</c:v>
                </c:pt>
                <c:pt idx="43210">
                  <c:v>109.52604166666667</c:v>
                </c:pt>
                <c:pt idx="43211">
                  <c:v>109.52864583333333</c:v>
                </c:pt>
                <c:pt idx="43212">
                  <c:v>109.53125</c:v>
                </c:pt>
                <c:pt idx="43213">
                  <c:v>109.53385416666667</c:v>
                </c:pt>
                <c:pt idx="43214">
                  <c:v>109.53645833333333</c:v>
                </c:pt>
                <c:pt idx="43215">
                  <c:v>109.5390625</c:v>
                </c:pt>
                <c:pt idx="43216">
                  <c:v>109.54166666666667</c:v>
                </c:pt>
                <c:pt idx="43217">
                  <c:v>109.54427083333333</c:v>
                </c:pt>
                <c:pt idx="43218">
                  <c:v>109.546875</c:v>
                </c:pt>
                <c:pt idx="43219">
                  <c:v>109.54947916666667</c:v>
                </c:pt>
                <c:pt idx="43220">
                  <c:v>109.55208333333333</c:v>
                </c:pt>
                <c:pt idx="43221">
                  <c:v>109.5546875</c:v>
                </c:pt>
                <c:pt idx="43222">
                  <c:v>109.55729166666667</c:v>
                </c:pt>
                <c:pt idx="43223">
                  <c:v>109.55989583333333</c:v>
                </c:pt>
                <c:pt idx="43224">
                  <c:v>109.5625</c:v>
                </c:pt>
                <c:pt idx="43225">
                  <c:v>109.56510416666667</c:v>
                </c:pt>
                <c:pt idx="43226">
                  <c:v>109.56770833333333</c:v>
                </c:pt>
                <c:pt idx="43227">
                  <c:v>109.5703125</c:v>
                </c:pt>
                <c:pt idx="43228">
                  <c:v>109.57291666666667</c:v>
                </c:pt>
                <c:pt idx="43229">
                  <c:v>109.57552083333333</c:v>
                </c:pt>
                <c:pt idx="43230">
                  <c:v>109.578125</c:v>
                </c:pt>
                <c:pt idx="43231">
                  <c:v>109.58072916666667</c:v>
                </c:pt>
                <c:pt idx="43232">
                  <c:v>109.58333333333333</c:v>
                </c:pt>
                <c:pt idx="43233">
                  <c:v>109.5859375</c:v>
                </c:pt>
                <c:pt idx="43234">
                  <c:v>109.58854166666667</c:v>
                </c:pt>
                <c:pt idx="43235">
                  <c:v>109.59114583333333</c:v>
                </c:pt>
                <c:pt idx="43236">
                  <c:v>109.59375</c:v>
                </c:pt>
                <c:pt idx="43237">
                  <c:v>109.59635416666667</c:v>
                </c:pt>
                <c:pt idx="43238">
                  <c:v>109.59895833333333</c:v>
                </c:pt>
                <c:pt idx="43239">
                  <c:v>109.6015625</c:v>
                </c:pt>
                <c:pt idx="43240">
                  <c:v>109.60416666666667</c:v>
                </c:pt>
                <c:pt idx="43241">
                  <c:v>109.60677083333333</c:v>
                </c:pt>
                <c:pt idx="43242">
                  <c:v>109.609375</c:v>
                </c:pt>
                <c:pt idx="43243">
                  <c:v>109.61197916666667</c:v>
                </c:pt>
                <c:pt idx="43244">
                  <c:v>109.61458333333333</c:v>
                </c:pt>
                <c:pt idx="43245">
                  <c:v>109.6171875</c:v>
                </c:pt>
                <c:pt idx="43246">
                  <c:v>109.61979166666667</c:v>
                </c:pt>
                <c:pt idx="43247">
                  <c:v>109.62239583333333</c:v>
                </c:pt>
                <c:pt idx="43248">
                  <c:v>109.625</c:v>
                </c:pt>
                <c:pt idx="43249">
                  <c:v>109.62760416666667</c:v>
                </c:pt>
                <c:pt idx="43250">
                  <c:v>109.63020833333333</c:v>
                </c:pt>
                <c:pt idx="43251">
                  <c:v>109.6328125</c:v>
                </c:pt>
                <c:pt idx="43252">
                  <c:v>109.63541666666667</c:v>
                </c:pt>
                <c:pt idx="43253">
                  <c:v>109.63802083333333</c:v>
                </c:pt>
                <c:pt idx="43254">
                  <c:v>109.640625</c:v>
                </c:pt>
                <c:pt idx="43255">
                  <c:v>109.64322916666667</c:v>
                </c:pt>
                <c:pt idx="43256">
                  <c:v>109.64583333333333</c:v>
                </c:pt>
                <c:pt idx="43257">
                  <c:v>109.6484375</c:v>
                </c:pt>
                <c:pt idx="43258">
                  <c:v>109.65104166666667</c:v>
                </c:pt>
                <c:pt idx="43259">
                  <c:v>109.65364583333333</c:v>
                </c:pt>
                <c:pt idx="43260">
                  <c:v>109.65625</c:v>
                </c:pt>
                <c:pt idx="43261">
                  <c:v>109.65885416666667</c:v>
                </c:pt>
                <c:pt idx="43262">
                  <c:v>109.66145833333333</c:v>
                </c:pt>
                <c:pt idx="43263">
                  <c:v>109.6640625</c:v>
                </c:pt>
                <c:pt idx="43264">
                  <c:v>109.66666666666667</c:v>
                </c:pt>
                <c:pt idx="43265">
                  <c:v>109.66927083333333</c:v>
                </c:pt>
                <c:pt idx="43266">
                  <c:v>109.671875</c:v>
                </c:pt>
                <c:pt idx="43267">
                  <c:v>109.67447916666667</c:v>
                </c:pt>
                <c:pt idx="43268">
                  <c:v>109.67708333333333</c:v>
                </c:pt>
                <c:pt idx="43269">
                  <c:v>109.6796875</c:v>
                </c:pt>
                <c:pt idx="43270">
                  <c:v>109.68229166666667</c:v>
                </c:pt>
                <c:pt idx="43271">
                  <c:v>109.68489583333333</c:v>
                </c:pt>
                <c:pt idx="43272">
                  <c:v>109.6875</c:v>
                </c:pt>
                <c:pt idx="43273">
                  <c:v>109.69010416666667</c:v>
                </c:pt>
                <c:pt idx="43274">
                  <c:v>109.69270833333333</c:v>
                </c:pt>
                <c:pt idx="43275">
                  <c:v>109.6953125</c:v>
                </c:pt>
                <c:pt idx="43276">
                  <c:v>109.69791666666667</c:v>
                </c:pt>
                <c:pt idx="43277">
                  <c:v>109.70052083333333</c:v>
                </c:pt>
                <c:pt idx="43278">
                  <c:v>109.703125</c:v>
                </c:pt>
                <c:pt idx="43279">
                  <c:v>109.70572916666667</c:v>
                </c:pt>
                <c:pt idx="43280">
                  <c:v>109.70833333333333</c:v>
                </c:pt>
                <c:pt idx="43281">
                  <c:v>109.7109375</c:v>
                </c:pt>
                <c:pt idx="43282">
                  <c:v>109.71354166666667</c:v>
                </c:pt>
                <c:pt idx="43283">
                  <c:v>109.71614583333333</c:v>
                </c:pt>
                <c:pt idx="43284">
                  <c:v>109.71875</c:v>
                </c:pt>
                <c:pt idx="43285">
                  <c:v>109.72135416666667</c:v>
                </c:pt>
                <c:pt idx="43286">
                  <c:v>109.72395833333333</c:v>
                </c:pt>
                <c:pt idx="43287">
                  <c:v>109.7265625</c:v>
                </c:pt>
                <c:pt idx="43288">
                  <c:v>109.72916666666667</c:v>
                </c:pt>
                <c:pt idx="43289">
                  <c:v>109.73177083333333</c:v>
                </c:pt>
                <c:pt idx="43290">
                  <c:v>109.734375</c:v>
                </c:pt>
                <c:pt idx="43291">
                  <c:v>109.73697916666667</c:v>
                </c:pt>
                <c:pt idx="43292">
                  <c:v>109.73958333333333</c:v>
                </c:pt>
                <c:pt idx="43293">
                  <c:v>109.7421875</c:v>
                </c:pt>
                <c:pt idx="43294">
                  <c:v>109.74479166666667</c:v>
                </c:pt>
                <c:pt idx="43295">
                  <c:v>109.74739583333333</c:v>
                </c:pt>
                <c:pt idx="43296">
                  <c:v>109.75</c:v>
                </c:pt>
                <c:pt idx="43297">
                  <c:v>109.75260416666667</c:v>
                </c:pt>
                <c:pt idx="43298">
                  <c:v>109.75520833333333</c:v>
                </c:pt>
                <c:pt idx="43299">
                  <c:v>109.7578125</c:v>
                </c:pt>
                <c:pt idx="43300">
                  <c:v>109.76041666666667</c:v>
                </c:pt>
                <c:pt idx="43301">
                  <c:v>109.76302083333333</c:v>
                </c:pt>
                <c:pt idx="43302">
                  <c:v>109.765625</c:v>
                </c:pt>
                <c:pt idx="43303">
                  <c:v>109.76822916666667</c:v>
                </c:pt>
                <c:pt idx="43304">
                  <c:v>109.77083333333333</c:v>
                </c:pt>
                <c:pt idx="43305">
                  <c:v>109.7734375</c:v>
                </c:pt>
                <c:pt idx="43306">
                  <c:v>109.77604166666667</c:v>
                </c:pt>
                <c:pt idx="43307">
                  <c:v>109.77864583333333</c:v>
                </c:pt>
                <c:pt idx="43308">
                  <c:v>109.78125</c:v>
                </c:pt>
                <c:pt idx="43309">
                  <c:v>109.78385416666667</c:v>
                </c:pt>
                <c:pt idx="43310">
                  <c:v>109.78645833333333</c:v>
                </c:pt>
                <c:pt idx="43311">
                  <c:v>109.7890625</c:v>
                </c:pt>
                <c:pt idx="43312">
                  <c:v>109.79166666666667</c:v>
                </c:pt>
                <c:pt idx="43313">
                  <c:v>109.79427083333333</c:v>
                </c:pt>
                <c:pt idx="43314">
                  <c:v>109.796875</c:v>
                </c:pt>
                <c:pt idx="43315">
                  <c:v>109.79947916666667</c:v>
                </c:pt>
                <c:pt idx="43316">
                  <c:v>109.80208333333333</c:v>
                </c:pt>
                <c:pt idx="43317">
                  <c:v>109.8046875</c:v>
                </c:pt>
                <c:pt idx="43318">
                  <c:v>109.80729166666667</c:v>
                </c:pt>
                <c:pt idx="43319">
                  <c:v>109.80989583333333</c:v>
                </c:pt>
                <c:pt idx="43320">
                  <c:v>109.8125</c:v>
                </c:pt>
                <c:pt idx="43321">
                  <c:v>109.81510416666667</c:v>
                </c:pt>
                <c:pt idx="43322">
                  <c:v>109.81770833333333</c:v>
                </c:pt>
                <c:pt idx="43323">
                  <c:v>109.8203125</c:v>
                </c:pt>
                <c:pt idx="43324">
                  <c:v>109.82291666666667</c:v>
                </c:pt>
                <c:pt idx="43325">
                  <c:v>109.82552083333333</c:v>
                </c:pt>
                <c:pt idx="43326">
                  <c:v>109.828125</c:v>
                </c:pt>
                <c:pt idx="43327">
                  <c:v>109.83072916666667</c:v>
                </c:pt>
                <c:pt idx="43328">
                  <c:v>109.83333333333333</c:v>
                </c:pt>
                <c:pt idx="43329">
                  <c:v>109.8359375</c:v>
                </c:pt>
                <c:pt idx="43330">
                  <c:v>109.83854166666667</c:v>
                </c:pt>
                <c:pt idx="43331">
                  <c:v>109.84114583333333</c:v>
                </c:pt>
                <c:pt idx="43332">
                  <c:v>109.84375</c:v>
                </c:pt>
                <c:pt idx="43333">
                  <c:v>109.84635416666667</c:v>
                </c:pt>
                <c:pt idx="43334">
                  <c:v>109.84895833333333</c:v>
                </c:pt>
                <c:pt idx="43335">
                  <c:v>109.8515625</c:v>
                </c:pt>
                <c:pt idx="43336">
                  <c:v>109.85416666666667</c:v>
                </c:pt>
                <c:pt idx="43337">
                  <c:v>109.85677083333333</c:v>
                </c:pt>
                <c:pt idx="43338">
                  <c:v>109.859375</c:v>
                </c:pt>
                <c:pt idx="43339">
                  <c:v>109.86197916666667</c:v>
                </c:pt>
                <c:pt idx="43340">
                  <c:v>109.86458333333333</c:v>
                </c:pt>
                <c:pt idx="43341">
                  <c:v>109.8671875</c:v>
                </c:pt>
                <c:pt idx="43342">
                  <c:v>109.86979166666667</c:v>
                </c:pt>
                <c:pt idx="43343">
                  <c:v>109.87239583333333</c:v>
                </c:pt>
                <c:pt idx="43344">
                  <c:v>109.875</c:v>
                </c:pt>
                <c:pt idx="43345">
                  <c:v>109.87760416666667</c:v>
                </c:pt>
                <c:pt idx="43346">
                  <c:v>109.88020833333333</c:v>
                </c:pt>
                <c:pt idx="43347">
                  <c:v>109.8828125</c:v>
                </c:pt>
                <c:pt idx="43348">
                  <c:v>109.88541666666667</c:v>
                </c:pt>
                <c:pt idx="43349">
                  <c:v>109.88802083333333</c:v>
                </c:pt>
                <c:pt idx="43350">
                  <c:v>109.890625</c:v>
                </c:pt>
                <c:pt idx="43351">
                  <c:v>109.89322916666667</c:v>
                </c:pt>
                <c:pt idx="43352">
                  <c:v>109.89583333333333</c:v>
                </c:pt>
                <c:pt idx="43353">
                  <c:v>109.8984375</c:v>
                </c:pt>
                <c:pt idx="43354">
                  <c:v>109.90104166666667</c:v>
                </c:pt>
                <c:pt idx="43355">
                  <c:v>109.90364583333333</c:v>
                </c:pt>
                <c:pt idx="43356">
                  <c:v>109.90625</c:v>
                </c:pt>
                <c:pt idx="43357">
                  <c:v>109.90885416666667</c:v>
                </c:pt>
                <c:pt idx="43358">
                  <c:v>109.91145833333333</c:v>
                </c:pt>
                <c:pt idx="43359">
                  <c:v>109.9140625</c:v>
                </c:pt>
                <c:pt idx="43360">
                  <c:v>109.91666666666667</c:v>
                </c:pt>
                <c:pt idx="43361">
                  <c:v>109.91927083333333</c:v>
                </c:pt>
                <c:pt idx="43362">
                  <c:v>109.921875</c:v>
                </c:pt>
                <c:pt idx="43363">
                  <c:v>109.92447916666667</c:v>
                </c:pt>
                <c:pt idx="43364">
                  <c:v>109.92708333333333</c:v>
                </c:pt>
                <c:pt idx="43365">
                  <c:v>109.9296875</c:v>
                </c:pt>
                <c:pt idx="43366">
                  <c:v>109.93229166666667</c:v>
                </c:pt>
                <c:pt idx="43367">
                  <c:v>109.93489583333333</c:v>
                </c:pt>
                <c:pt idx="43368">
                  <c:v>109.9375</c:v>
                </c:pt>
                <c:pt idx="43369">
                  <c:v>109.94010416666667</c:v>
                </c:pt>
                <c:pt idx="43370">
                  <c:v>109.94270833333333</c:v>
                </c:pt>
                <c:pt idx="43371">
                  <c:v>109.9453125</c:v>
                </c:pt>
                <c:pt idx="43372">
                  <c:v>109.94791666666667</c:v>
                </c:pt>
                <c:pt idx="43373">
                  <c:v>109.95052083333333</c:v>
                </c:pt>
                <c:pt idx="43374">
                  <c:v>109.953125</c:v>
                </c:pt>
                <c:pt idx="43375">
                  <c:v>109.95572916666667</c:v>
                </c:pt>
                <c:pt idx="43376">
                  <c:v>109.95833333333333</c:v>
                </c:pt>
                <c:pt idx="43377">
                  <c:v>109.9609375</c:v>
                </c:pt>
                <c:pt idx="43378">
                  <c:v>109.96354166666667</c:v>
                </c:pt>
                <c:pt idx="43379">
                  <c:v>109.96614583333333</c:v>
                </c:pt>
                <c:pt idx="43380">
                  <c:v>109.96875</c:v>
                </c:pt>
                <c:pt idx="43381">
                  <c:v>109.97135416666667</c:v>
                </c:pt>
                <c:pt idx="43382">
                  <c:v>109.97395833333333</c:v>
                </c:pt>
                <c:pt idx="43383">
                  <c:v>109.9765625</c:v>
                </c:pt>
                <c:pt idx="43384">
                  <c:v>109.97916666666667</c:v>
                </c:pt>
                <c:pt idx="43385">
                  <c:v>109.98177083333333</c:v>
                </c:pt>
                <c:pt idx="43386">
                  <c:v>109.984375</c:v>
                </c:pt>
                <c:pt idx="43387">
                  <c:v>109.98697916666667</c:v>
                </c:pt>
                <c:pt idx="43388">
                  <c:v>109.98958333333333</c:v>
                </c:pt>
                <c:pt idx="43389">
                  <c:v>109.9921875</c:v>
                </c:pt>
                <c:pt idx="43390">
                  <c:v>109.99479166666667</c:v>
                </c:pt>
                <c:pt idx="43391">
                  <c:v>109.99739583333333</c:v>
                </c:pt>
                <c:pt idx="43392">
                  <c:v>110</c:v>
                </c:pt>
                <c:pt idx="43393">
                  <c:v>110.00260416666667</c:v>
                </c:pt>
                <c:pt idx="43394">
                  <c:v>110.00520833333333</c:v>
                </c:pt>
                <c:pt idx="43395">
                  <c:v>110.0078125</c:v>
                </c:pt>
                <c:pt idx="43396">
                  <c:v>110.01041666666667</c:v>
                </c:pt>
                <c:pt idx="43397">
                  <c:v>110.01302083333333</c:v>
                </c:pt>
                <c:pt idx="43398">
                  <c:v>110.015625</c:v>
                </c:pt>
                <c:pt idx="43399">
                  <c:v>110.01822916666667</c:v>
                </c:pt>
                <c:pt idx="43400">
                  <c:v>110.02083333333333</c:v>
                </c:pt>
                <c:pt idx="43401">
                  <c:v>110.0234375</c:v>
                </c:pt>
                <c:pt idx="43402">
                  <c:v>110.02604166666667</c:v>
                </c:pt>
                <c:pt idx="43403">
                  <c:v>110.02864583333333</c:v>
                </c:pt>
                <c:pt idx="43404">
                  <c:v>110.03125</c:v>
                </c:pt>
                <c:pt idx="43405">
                  <c:v>110.03385416666667</c:v>
                </c:pt>
                <c:pt idx="43406">
                  <c:v>110.03645833333333</c:v>
                </c:pt>
                <c:pt idx="43407">
                  <c:v>110.0390625</c:v>
                </c:pt>
                <c:pt idx="43408">
                  <c:v>110.04166666666667</c:v>
                </c:pt>
                <c:pt idx="43409">
                  <c:v>110.04427083333333</c:v>
                </c:pt>
                <c:pt idx="43410">
                  <c:v>110.046875</c:v>
                </c:pt>
                <c:pt idx="43411">
                  <c:v>110.04947916666667</c:v>
                </c:pt>
                <c:pt idx="43412">
                  <c:v>110.05208333333333</c:v>
                </c:pt>
                <c:pt idx="43413">
                  <c:v>110.0546875</c:v>
                </c:pt>
                <c:pt idx="43414">
                  <c:v>110.05729166666667</c:v>
                </c:pt>
                <c:pt idx="43415">
                  <c:v>110.05989583333333</c:v>
                </c:pt>
                <c:pt idx="43416">
                  <c:v>110.0625</c:v>
                </c:pt>
                <c:pt idx="43417">
                  <c:v>110.06510416666667</c:v>
                </c:pt>
                <c:pt idx="43418">
                  <c:v>110.06770833333333</c:v>
                </c:pt>
                <c:pt idx="43419">
                  <c:v>110.0703125</c:v>
                </c:pt>
                <c:pt idx="43420">
                  <c:v>110.07291666666667</c:v>
                </c:pt>
                <c:pt idx="43421">
                  <c:v>110.07552083333333</c:v>
                </c:pt>
                <c:pt idx="43422">
                  <c:v>110.078125</c:v>
                </c:pt>
                <c:pt idx="43423">
                  <c:v>110.08072916666667</c:v>
                </c:pt>
                <c:pt idx="43424">
                  <c:v>110.08333333333333</c:v>
                </c:pt>
                <c:pt idx="43425">
                  <c:v>110.0859375</c:v>
                </c:pt>
                <c:pt idx="43426">
                  <c:v>110.08854166666667</c:v>
                </c:pt>
                <c:pt idx="43427">
                  <c:v>110.09114583333333</c:v>
                </c:pt>
                <c:pt idx="43428">
                  <c:v>110.09375</c:v>
                </c:pt>
                <c:pt idx="43429">
                  <c:v>110.09635416666667</c:v>
                </c:pt>
                <c:pt idx="43430">
                  <c:v>110.09895833333333</c:v>
                </c:pt>
                <c:pt idx="43431">
                  <c:v>110.1015625</c:v>
                </c:pt>
                <c:pt idx="43432">
                  <c:v>110.10416666666667</c:v>
                </c:pt>
                <c:pt idx="43433">
                  <c:v>110.10677083333333</c:v>
                </c:pt>
                <c:pt idx="43434">
                  <c:v>110.109375</c:v>
                </c:pt>
                <c:pt idx="43435">
                  <c:v>110.11197916666667</c:v>
                </c:pt>
                <c:pt idx="43436">
                  <c:v>110.11458333333333</c:v>
                </c:pt>
                <c:pt idx="43437">
                  <c:v>110.1171875</c:v>
                </c:pt>
                <c:pt idx="43438">
                  <c:v>110.11979166666667</c:v>
                </c:pt>
                <c:pt idx="43439">
                  <c:v>110.12239583333333</c:v>
                </c:pt>
                <c:pt idx="43440">
                  <c:v>110.125</c:v>
                </c:pt>
                <c:pt idx="43441">
                  <c:v>110.12760416666667</c:v>
                </c:pt>
                <c:pt idx="43442">
                  <c:v>110.13020833333333</c:v>
                </c:pt>
                <c:pt idx="43443">
                  <c:v>110.1328125</c:v>
                </c:pt>
                <c:pt idx="43444">
                  <c:v>110.13541666666667</c:v>
                </c:pt>
                <c:pt idx="43445">
                  <c:v>110.13802083333333</c:v>
                </c:pt>
                <c:pt idx="43446">
                  <c:v>110.140625</c:v>
                </c:pt>
                <c:pt idx="43447">
                  <c:v>110.14322916666667</c:v>
                </c:pt>
                <c:pt idx="43448">
                  <c:v>110.14583333333333</c:v>
                </c:pt>
                <c:pt idx="43449">
                  <c:v>110.1484375</c:v>
                </c:pt>
                <c:pt idx="43450">
                  <c:v>110.15104166666667</c:v>
                </c:pt>
                <c:pt idx="43451">
                  <c:v>110.15364583333333</c:v>
                </c:pt>
                <c:pt idx="43452">
                  <c:v>110.15625</c:v>
                </c:pt>
                <c:pt idx="43453">
                  <c:v>110.15885416666667</c:v>
                </c:pt>
                <c:pt idx="43454">
                  <c:v>110.16145833333333</c:v>
                </c:pt>
                <c:pt idx="43455">
                  <c:v>110.1640625</c:v>
                </c:pt>
                <c:pt idx="43456">
                  <c:v>110.16666666666667</c:v>
                </c:pt>
                <c:pt idx="43457">
                  <c:v>110.16927083333333</c:v>
                </c:pt>
                <c:pt idx="43458">
                  <c:v>110.171875</c:v>
                </c:pt>
                <c:pt idx="43459">
                  <c:v>110.17447916666667</c:v>
                </c:pt>
                <c:pt idx="43460">
                  <c:v>110.17708333333333</c:v>
                </c:pt>
                <c:pt idx="43461">
                  <c:v>110.1796875</c:v>
                </c:pt>
                <c:pt idx="43462">
                  <c:v>110.18229166666667</c:v>
                </c:pt>
                <c:pt idx="43463">
                  <c:v>110.18489583333333</c:v>
                </c:pt>
                <c:pt idx="43464">
                  <c:v>110.1875</c:v>
                </c:pt>
                <c:pt idx="43465">
                  <c:v>110.19010416666667</c:v>
                </c:pt>
                <c:pt idx="43466">
                  <c:v>110.19270833333333</c:v>
                </c:pt>
                <c:pt idx="43467">
                  <c:v>110.1953125</c:v>
                </c:pt>
                <c:pt idx="43468">
                  <c:v>110.19791666666667</c:v>
                </c:pt>
                <c:pt idx="43469">
                  <c:v>110.20052083333333</c:v>
                </c:pt>
                <c:pt idx="43470">
                  <c:v>110.203125</c:v>
                </c:pt>
                <c:pt idx="43471">
                  <c:v>110.20572916666667</c:v>
                </c:pt>
                <c:pt idx="43472">
                  <c:v>110.20833333333333</c:v>
                </c:pt>
                <c:pt idx="43473">
                  <c:v>110.2109375</c:v>
                </c:pt>
                <c:pt idx="43474">
                  <c:v>110.21354166666667</c:v>
                </c:pt>
                <c:pt idx="43475">
                  <c:v>110.21614583333333</c:v>
                </c:pt>
                <c:pt idx="43476">
                  <c:v>110.21875</c:v>
                </c:pt>
                <c:pt idx="43477">
                  <c:v>110.22135416666667</c:v>
                </c:pt>
                <c:pt idx="43478">
                  <c:v>110.22395833333333</c:v>
                </c:pt>
                <c:pt idx="43479">
                  <c:v>110.2265625</c:v>
                </c:pt>
                <c:pt idx="43480">
                  <c:v>110.22916666666667</c:v>
                </c:pt>
                <c:pt idx="43481">
                  <c:v>110.23177083333333</c:v>
                </c:pt>
                <c:pt idx="43482">
                  <c:v>110.234375</c:v>
                </c:pt>
                <c:pt idx="43483">
                  <c:v>110.23697916666667</c:v>
                </c:pt>
                <c:pt idx="43484">
                  <c:v>110.23958333333333</c:v>
                </c:pt>
                <c:pt idx="43485">
                  <c:v>110.2421875</c:v>
                </c:pt>
                <c:pt idx="43486">
                  <c:v>110.24479166666667</c:v>
                </c:pt>
                <c:pt idx="43487">
                  <c:v>110.24739583333333</c:v>
                </c:pt>
                <c:pt idx="43488">
                  <c:v>110.25</c:v>
                </c:pt>
                <c:pt idx="43489">
                  <c:v>110.25260416666667</c:v>
                </c:pt>
                <c:pt idx="43490">
                  <c:v>110.25520833333333</c:v>
                </c:pt>
                <c:pt idx="43491">
                  <c:v>110.2578125</c:v>
                </c:pt>
                <c:pt idx="43492">
                  <c:v>110.26041666666667</c:v>
                </c:pt>
                <c:pt idx="43493">
                  <c:v>110.26302083333333</c:v>
                </c:pt>
                <c:pt idx="43494">
                  <c:v>110.265625</c:v>
                </c:pt>
                <c:pt idx="43495">
                  <c:v>110.26822916666667</c:v>
                </c:pt>
                <c:pt idx="43496">
                  <c:v>110.27083333333333</c:v>
                </c:pt>
                <c:pt idx="43497">
                  <c:v>110.2734375</c:v>
                </c:pt>
                <c:pt idx="43498">
                  <c:v>110.27604166666667</c:v>
                </c:pt>
                <c:pt idx="43499">
                  <c:v>110.27864583333333</c:v>
                </c:pt>
                <c:pt idx="43500">
                  <c:v>110.28125</c:v>
                </c:pt>
                <c:pt idx="43501">
                  <c:v>110.28385416666667</c:v>
                </c:pt>
                <c:pt idx="43502">
                  <c:v>110.28645833333333</c:v>
                </c:pt>
                <c:pt idx="43503">
                  <c:v>110.2890625</c:v>
                </c:pt>
                <c:pt idx="43504">
                  <c:v>110.29166666666667</c:v>
                </c:pt>
                <c:pt idx="43505">
                  <c:v>110.29427083333333</c:v>
                </c:pt>
                <c:pt idx="43506">
                  <c:v>110.296875</c:v>
                </c:pt>
                <c:pt idx="43507">
                  <c:v>110.29947916666667</c:v>
                </c:pt>
                <c:pt idx="43508">
                  <c:v>110.30208333333333</c:v>
                </c:pt>
                <c:pt idx="43509">
                  <c:v>110.3046875</c:v>
                </c:pt>
                <c:pt idx="43510">
                  <c:v>110.30729166666667</c:v>
                </c:pt>
                <c:pt idx="43511">
                  <c:v>110.30989583333333</c:v>
                </c:pt>
                <c:pt idx="43512">
                  <c:v>110.3125</c:v>
                </c:pt>
                <c:pt idx="43513">
                  <c:v>110.31510416666667</c:v>
                </c:pt>
                <c:pt idx="43514">
                  <c:v>110.31770833333333</c:v>
                </c:pt>
                <c:pt idx="43515">
                  <c:v>110.3203125</c:v>
                </c:pt>
                <c:pt idx="43516">
                  <c:v>110.32291666666667</c:v>
                </c:pt>
                <c:pt idx="43517">
                  <c:v>110.32552083333333</c:v>
                </c:pt>
                <c:pt idx="43518">
                  <c:v>110.328125</c:v>
                </c:pt>
                <c:pt idx="43519">
                  <c:v>110.33072916666667</c:v>
                </c:pt>
                <c:pt idx="43520">
                  <c:v>110.33333333333333</c:v>
                </c:pt>
                <c:pt idx="43521">
                  <c:v>110.3359375</c:v>
                </c:pt>
                <c:pt idx="43522">
                  <c:v>110.33854166666667</c:v>
                </c:pt>
                <c:pt idx="43523">
                  <c:v>110.34114583333333</c:v>
                </c:pt>
                <c:pt idx="43524">
                  <c:v>110.34375</c:v>
                </c:pt>
                <c:pt idx="43525">
                  <c:v>110.34635416666667</c:v>
                </c:pt>
                <c:pt idx="43526">
                  <c:v>110.34895833333333</c:v>
                </c:pt>
                <c:pt idx="43527">
                  <c:v>110.3515625</c:v>
                </c:pt>
                <c:pt idx="43528">
                  <c:v>110.35416666666667</c:v>
                </c:pt>
                <c:pt idx="43529">
                  <c:v>110.35677083333333</c:v>
                </c:pt>
                <c:pt idx="43530">
                  <c:v>110.359375</c:v>
                </c:pt>
                <c:pt idx="43531">
                  <c:v>110.36197916666667</c:v>
                </c:pt>
                <c:pt idx="43532">
                  <c:v>110.36458333333333</c:v>
                </c:pt>
                <c:pt idx="43533">
                  <c:v>110.3671875</c:v>
                </c:pt>
                <c:pt idx="43534">
                  <c:v>110.36979166666667</c:v>
                </c:pt>
                <c:pt idx="43535">
                  <c:v>110.37239583333333</c:v>
                </c:pt>
                <c:pt idx="43536">
                  <c:v>110.375</c:v>
                </c:pt>
                <c:pt idx="43537">
                  <c:v>110.37760416666667</c:v>
                </c:pt>
                <c:pt idx="43538">
                  <c:v>110.38020833333333</c:v>
                </c:pt>
                <c:pt idx="43539">
                  <c:v>110.3828125</c:v>
                </c:pt>
                <c:pt idx="43540">
                  <c:v>110.38541666666667</c:v>
                </c:pt>
                <c:pt idx="43541">
                  <c:v>110.38802083333333</c:v>
                </c:pt>
                <c:pt idx="43542">
                  <c:v>110.390625</c:v>
                </c:pt>
                <c:pt idx="43543">
                  <c:v>110.39322916666667</c:v>
                </c:pt>
                <c:pt idx="43544">
                  <c:v>110.39583333333333</c:v>
                </c:pt>
                <c:pt idx="43545">
                  <c:v>110.3984375</c:v>
                </c:pt>
                <c:pt idx="43546">
                  <c:v>110.40104166666667</c:v>
                </c:pt>
                <c:pt idx="43547">
                  <c:v>110.40364583333333</c:v>
                </c:pt>
                <c:pt idx="43548">
                  <c:v>110.40625</c:v>
                </c:pt>
                <c:pt idx="43549">
                  <c:v>110.40885416666667</c:v>
                </c:pt>
                <c:pt idx="43550">
                  <c:v>110.41145833333333</c:v>
                </c:pt>
                <c:pt idx="43551">
                  <c:v>110.4140625</c:v>
                </c:pt>
                <c:pt idx="43552">
                  <c:v>110.41666666666667</c:v>
                </c:pt>
                <c:pt idx="43553">
                  <c:v>110.41927083333333</c:v>
                </c:pt>
                <c:pt idx="43554">
                  <c:v>110.421875</c:v>
                </c:pt>
                <c:pt idx="43555">
                  <c:v>110.42447916666667</c:v>
                </c:pt>
                <c:pt idx="43556">
                  <c:v>110.42708333333333</c:v>
                </c:pt>
                <c:pt idx="43557">
                  <c:v>110.4296875</c:v>
                </c:pt>
                <c:pt idx="43558">
                  <c:v>110.43229166666667</c:v>
                </c:pt>
                <c:pt idx="43559">
                  <c:v>110.43489583333333</c:v>
                </c:pt>
                <c:pt idx="43560">
                  <c:v>110.4375</c:v>
                </c:pt>
                <c:pt idx="43561">
                  <c:v>110.44010416666667</c:v>
                </c:pt>
                <c:pt idx="43562">
                  <c:v>110.44270833333333</c:v>
                </c:pt>
                <c:pt idx="43563">
                  <c:v>110.4453125</c:v>
                </c:pt>
                <c:pt idx="43564">
                  <c:v>110.44791666666667</c:v>
                </c:pt>
                <c:pt idx="43565">
                  <c:v>110.45052083333333</c:v>
                </c:pt>
                <c:pt idx="43566">
                  <c:v>110.453125</c:v>
                </c:pt>
                <c:pt idx="43567">
                  <c:v>110.45572916666667</c:v>
                </c:pt>
                <c:pt idx="43568">
                  <c:v>110.45833333333333</c:v>
                </c:pt>
                <c:pt idx="43569">
                  <c:v>110.4609375</c:v>
                </c:pt>
                <c:pt idx="43570">
                  <c:v>110.46354166666667</c:v>
                </c:pt>
                <c:pt idx="43571">
                  <c:v>110.46614583333333</c:v>
                </c:pt>
                <c:pt idx="43572">
                  <c:v>110.46875</c:v>
                </c:pt>
                <c:pt idx="43573">
                  <c:v>110.47135416666667</c:v>
                </c:pt>
                <c:pt idx="43574">
                  <c:v>110.47395833333333</c:v>
                </c:pt>
                <c:pt idx="43575">
                  <c:v>110.4765625</c:v>
                </c:pt>
                <c:pt idx="43576">
                  <c:v>110.47916666666667</c:v>
                </c:pt>
                <c:pt idx="43577">
                  <c:v>110.48177083333333</c:v>
                </c:pt>
                <c:pt idx="43578">
                  <c:v>110.484375</c:v>
                </c:pt>
                <c:pt idx="43579">
                  <c:v>110.48697916666667</c:v>
                </c:pt>
                <c:pt idx="43580">
                  <c:v>110.48958333333333</c:v>
                </c:pt>
                <c:pt idx="43581">
                  <c:v>110.4921875</c:v>
                </c:pt>
                <c:pt idx="43582">
                  <c:v>110.49479166666667</c:v>
                </c:pt>
                <c:pt idx="43583">
                  <c:v>110.49739583333333</c:v>
                </c:pt>
                <c:pt idx="43584">
                  <c:v>110.5</c:v>
                </c:pt>
                <c:pt idx="43585">
                  <c:v>110.50260416666667</c:v>
                </c:pt>
                <c:pt idx="43586">
                  <c:v>110.50520833333333</c:v>
                </c:pt>
                <c:pt idx="43587">
                  <c:v>110.5078125</c:v>
                </c:pt>
                <c:pt idx="43588">
                  <c:v>110.51041666666667</c:v>
                </c:pt>
                <c:pt idx="43589">
                  <c:v>110.51302083333333</c:v>
                </c:pt>
                <c:pt idx="43590">
                  <c:v>110.515625</c:v>
                </c:pt>
                <c:pt idx="43591">
                  <c:v>110.51822916666667</c:v>
                </c:pt>
                <c:pt idx="43592">
                  <c:v>110.52083333333333</c:v>
                </c:pt>
                <c:pt idx="43593">
                  <c:v>110.5234375</c:v>
                </c:pt>
                <c:pt idx="43594">
                  <c:v>110.52604166666667</c:v>
                </c:pt>
                <c:pt idx="43595">
                  <c:v>110.52864583333333</c:v>
                </c:pt>
                <c:pt idx="43596">
                  <c:v>110.53125</c:v>
                </c:pt>
                <c:pt idx="43597">
                  <c:v>110.53385416666667</c:v>
                </c:pt>
                <c:pt idx="43598">
                  <c:v>110.53645833333333</c:v>
                </c:pt>
                <c:pt idx="43599">
                  <c:v>110.5390625</c:v>
                </c:pt>
                <c:pt idx="43600">
                  <c:v>110.54166666666667</c:v>
                </c:pt>
                <c:pt idx="43601">
                  <c:v>110.54427083333333</c:v>
                </c:pt>
                <c:pt idx="43602">
                  <c:v>110.546875</c:v>
                </c:pt>
                <c:pt idx="43603">
                  <c:v>110.54947916666667</c:v>
                </c:pt>
                <c:pt idx="43604">
                  <c:v>110.55208333333333</c:v>
                </c:pt>
                <c:pt idx="43605">
                  <c:v>110.5546875</c:v>
                </c:pt>
                <c:pt idx="43606">
                  <c:v>110.55729166666667</c:v>
                </c:pt>
                <c:pt idx="43607">
                  <c:v>110.55989583333333</c:v>
                </c:pt>
                <c:pt idx="43608">
                  <c:v>110.5625</c:v>
                </c:pt>
                <c:pt idx="43609">
                  <c:v>110.56510416666667</c:v>
                </c:pt>
                <c:pt idx="43610">
                  <c:v>110.56770833333333</c:v>
                </c:pt>
                <c:pt idx="43611">
                  <c:v>110.5703125</c:v>
                </c:pt>
                <c:pt idx="43612">
                  <c:v>110.57291666666667</c:v>
                </c:pt>
                <c:pt idx="43613">
                  <c:v>110.57552083333333</c:v>
                </c:pt>
                <c:pt idx="43614">
                  <c:v>110.578125</c:v>
                </c:pt>
                <c:pt idx="43615">
                  <c:v>110.58072916666667</c:v>
                </c:pt>
                <c:pt idx="43616">
                  <c:v>110.58333333333333</c:v>
                </c:pt>
                <c:pt idx="43617">
                  <c:v>110.5859375</c:v>
                </c:pt>
                <c:pt idx="43618">
                  <c:v>110.58854166666667</c:v>
                </c:pt>
                <c:pt idx="43619">
                  <c:v>110.59114583333333</c:v>
                </c:pt>
                <c:pt idx="43620">
                  <c:v>110.59375</c:v>
                </c:pt>
                <c:pt idx="43621">
                  <c:v>110.59635416666667</c:v>
                </c:pt>
                <c:pt idx="43622">
                  <c:v>110.59895833333333</c:v>
                </c:pt>
                <c:pt idx="43623">
                  <c:v>110.6015625</c:v>
                </c:pt>
                <c:pt idx="43624">
                  <c:v>110.60416666666667</c:v>
                </c:pt>
                <c:pt idx="43625">
                  <c:v>110.60677083333333</c:v>
                </c:pt>
                <c:pt idx="43626">
                  <c:v>110.609375</c:v>
                </c:pt>
                <c:pt idx="43627">
                  <c:v>110.61197916666667</c:v>
                </c:pt>
                <c:pt idx="43628">
                  <c:v>110.61458333333333</c:v>
                </c:pt>
                <c:pt idx="43629">
                  <c:v>110.6171875</c:v>
                </c:pt>
                <c:pt idx="43630">
                  <c:v>110.61979166666667</c:v>
                </c:pt>
                <c:pt idx="43631">
                  <c:v>110.62239583333333</c:v>
                </c:pt>
                <c:pt idx="43632">
                  <c:v>110.625</c:v>
                </c:pt>
                <c:pt idx="43633">
                  <c:v>110.62760416666667</c:v>
                </c:pt>
                <c:pt idx="43634">
                  <c:v>110.63020833333333</c:v>
                </c:pt>
                <c:pt idx="43635">
                  <c:v>110.6328125</c:v>
                </c:pt>
                <c:pt idx="43636">
                  <c:v>110.63541666666667</c:v>
                </c:pt>
                <c:pt idx="43637">
                  <c:v>110.63802083333333</c:v>
                </c:pt>
                <c:pt idx="43638">
                  <c:v>110.640625</c:v>
                </c:pt>
                <c:pt idx="43639">
                  <c:v>110.64322916666667</c:v>
                </c:pt>
                <c:pt idx="43640">
                  <c:v>110.64583333333333</c:v>
                </c:pt>
                <c:pt idx="43641">
                  <c:v>110.6484375</c:v>
                </c:pt>
                <c:pt idx="43642">
                  <c:v>110.65104166666667</c:v>
                </c:pt>
                <c:pt idx="43643">
                  <c:v>110.65364583333333</c:v>
                </c:pt>
                <c:pt idx="43644">
                  <c:v>110.65625</c:v>
                </c:pt>
                <c:pt idx="43645">
                  <c:v>110.65885416666667</c:v>
                </c:pt>
                <c:pt idx="43646">
                  <c:v>110.66145833333333</c:v>
                </c:pt>
                <c:pt idx="43647">
                  <c:v>110.6640625</c:v>
                </c:pt>
                <c:pt idx="43648">
                  <c:v>110.66666666666667</c:v>
                </c:pt>
                <c:pt idx="43649">
                  <c:v>110.66927083333333</c:v>
                </c:pt>
                <c:pt idx="43650">
                  <c:v>110.671875</c:v>
                </c:pt>
                <c:pt idx="43651">
                  <c:v>110.67447916666667</c:v>
                </c:pt>
                <c:pt idx="43652">
                  <c:v>110.67708333333333</c:v>
                </c:pt>
                <c:pt idx="43653">
                  <c:v>110.6796875</c:v>
                </c:pt>
                <c:pt idx="43654">
                  <c:v>110.68229166666667</c:v>
                </c:pt>
                <c:pt idx="43655">
                  <c:v>110.68489583333333</c:v>
                </c:pt>
                <c:pt idx="43656">
                  <c:v>110.6875</c:v>
                </c:pt>
                <c:pt idx="43657">
                  <c:v>110.69010416666667</c:v>
                </c:pt>
                <c:pt idx="43658">
                  <c:v>110.69270833333333</c:v>
                </c:pt>
                <c:pt idx="43659">
                  <c:v>110.6953125</c:v>
                </c:pt>
                <c:pt idx="43660">
                  <c:v>110.69791666666667</c:v>
                </c:pt>
                <c:pt idx="43661">
                  <c:v>110.70052083333333</c:v>
                </c:pt>
                <c:pt idx="43662">
                  <c:v>110.703125</c:v>
                </c:pt>
                <c:pt idx="43663">
                  <c:v>110.70572916666667</c:v>
                </c:pt>
                <c:pt idx="43664">
                  <c:v>110.70833333333333</c:v>
                </c:pt>
                <c:pt idx="43665">
                  <c:v>110.7109375</c:v>
                </c:pt>
                <c:pt idx="43666">
                  <c:v>110.71354166666667</c:v>
                </c:pt>
                <c:pt idx="43667">
                  <c:v>110.71614583333333</c:v>
                </c:pt>
                <c:pt idx="43668">
                  <c:v>110.71875</c:v>
                </c:pt>
                <c:pt idx="43669">
                  <c:v>110.72135416666667</c:v>
                </c:pt>
                <c:pt idx="43670">
                  <c:v>110.72395833333333</c:v>
                </c:pt>
                <c:pt idx="43671">
                  <c:v>110.7265625</c:v>
                </c:pt>
                <c:pt idx="43672">
                  <c:v>110.72916666666667</c:v>
                </c:pt>
                <c:pt idx="43673">
                  <c:v>110.73177083333333</c:v>
                </c:pt>
                <c:pt idx="43674">
                  <c:v>110.734375</c:v>
                </c:pt>
                <c:pt idx="43675">
                  <c:v>110.73697916666667</c:v>
                </c:pt>
                <c:pt idx="43676">
                  <c:v>110.73958333333333</c:v>
                </c:pt>
                <c:pt idx="43677">
                  <c:v>110.7421875</c:v>
                </c:pt>
                <c:pt idx="43678">
                  <c:v>110.74479166666667</c:v>
                </c:pt>
                <c:pt idx="43679">
                  <c:v>110.74739583333333</c:v>
                </c:pt>
                <c:pt idx="43680">
                  <c:v>110.75</c:v>
                </c:pt>
                <c:pt idx="43681">
                  <c:v>110.75260416666667</c:v>
                </c:pt>
                <c:pt idx="43682">
                  <c:v>110.75520833333333</c:v>
                </c:pt>
                <c:pt idx="43683">
                  <c:v>110.7578125</c:v>
                </c:pt>
                <c:pt idx="43684">
                  <c:v>110.76041666666667</c:v>
                </c:pt>
                <c:pt idx="43685">
                  <c:v>110.76302083333333</c:v>
                </c:pt>
                <c:pt idx="43686">
                  <c:v>110.765625</c:v>
                </c:pt>
                <c:pt idx="43687">
                  <c:v>110.76822916666667</c:v>
                </c:pt>
                <c:pt idx="43688">
                  <c:v>110.77083333333333</c:v>
                </c:pt>
                <c:pt idx="43689">
                  <c:v>110.7734375</c:v>
                </c:pt>
                <c:pt idx="43690">
                  <c:v>110.77604166666667</c:v>
                </c:pt>
                <c:pt idx="43691">
                  <c:v>110.77864583333333</c:v>
                </c:pt>
                <c:pt idx="43692">
                  <c:v>110.78125</c:v>
                </c:pt>
                <c:pt idx="43693">
                  <c:v>110.78385416666667</c:v>
                </c:pt>
                <c:pt idx="43694">
                  <c:v>110.78645833333333</c:v>
                </c:pt>
                <c:pt idx="43695">
                  <c:v>110.7890625</c:v>
                </c:pt>
                <c:pt idx="43696">
                  <c:v>110.79166666666667</c:v>
                </c:pt>
                <c:pt idx="43697">
                  <c:v>110.79427083333333</c:v>
                </c:pt>
                <c:pt idx="43698">
                  <c:v>110.796875</c:v>
                </c:pt>
                <c:pt idx="43699">
                  <c:v>110.79947916666667</c:v>
                </c:pt>
                <c:pt idx="43700">
                  <c:v>110.80208333333333</c:v>
                </c:pt>
                <c:pt idx="43701">
                  <c:v>110.8046875</c:v>
                </c:pt>
                <c:pt idx="43702">
                  <c:v>110.80729166666667</c:v>
                </c:pt>
                <c:pt idx="43703">
                  <c:v>110.80989583333333</c:v>
                </c:pt>
                <c:pt idx="43704">
                  <c:v>110.8125</c:v>
                </c:pt>
                <c:pt idx="43705">
                  <c:v>110.81510416666667</c:v>
                </c:pt>
                <c:pt idx="43706">
                  <c:v>110.81770833333333</c:v>
                </c:pt>
                <c:pt idx="43707">
                  <c:v>110.8203125</c:v>
                </c:pt>
                <c:pt idx="43708">
                  <c:v>110.82291666666667</c:v>
                </c:pt>
                <c:pt idx="43709">
                  <c:v>110.82552083333333</c:v>
                </c:pt>
                <c:pt idx="43710">
                  <c:v>110.828125</c:v>
                </c:pt>
                <c:pt idx="43711">
                  <c:v>110.83072916666667</c:v>
                </c:pt>
                <c:pt idx="43712">
                  <c:v>110.83333333333333</c:v>
                </c:pt>
                <c:pt idx="43713">
                  <c:v>110.8359375</c:v>
                </c:pt>
                <c:pt idx="43714">
                  <c:v>110.83854166666667</c:v>
                </c:pt>
                <c:pt idx="43715">
                  <c:v>110.84114583333333</c:v>
                </c:pt>
                <c:pt idx="43716">
                  <c:v>110.84375</c:v>
                </c:pt>
                <c:pt idx="43717">
                  <c:v>110.84635416666667</c:v>
                </c:pt>
                <c:pt idx="43718">
                  <c:v>110.84895833333333</c:v>
                </c:pt>
                <c:pt idx="43719">
                  <c:v>110.8515625</c:v>
                </c:pt>
                <c:pt idx="43720">
                  <c:v>110.85416666666667</c:v>
                </c:pt>
                <c:pt idx="43721">
                  <c:v>110.85677083333333</c:v>
                </c:pt>
                <c:pt idx="43722">
                  <c:v>110.859375</c:v>
                </c:pt>
                <c:pt idx="43723">
                  <c:v>110.86197916666667</c:v>
                </c:pt>
                <c:pt idx="43724">
                  <c:v>110.86458333333333</c:v>
                </c:pt>
                <c:pt idx="43725">
                  <c:v>110.8671875</c:v>
                </c:pt>
                <c:pt idx="43726">
                  <c:v>110.86979166666667</c:v>
                </c:pt>
                <c:pt idx="43727">
                  <c:v>110.87239583333333</c:v>
                </c:pt>
                <c:pt idx="43728">
                  <c:v>110.875</c:v>
                </c:pt>
                <c:pt idx="43729">
                  <c:v>110.87760416666667</c:v>
                </c:pt>
                <c:pt idx="43730">
                  <c:v>110.88020833333333</c:v>
                </c:pt>
                <c:pt idx="43731">
                  <c:v>110.8828125</c:v>
                </c:pt>
                <c:pt idx="43732">
                  <c:v>110.88541666666667</c:v>
                </c:pt>
                <c:pt idx="43733">
                  <c:v>110.88802083333333</c:v>
                </c:pt>
                <c:pt idx="43734">
                  <c:v>110.890625</c:v>
                </c:pt>
                <c:pt idx="43735">
                  <c:v>110.89322916666667</c:v>
                </c:pt>
                <c:pt idx="43736">
                  <c:v>110.89583333333333</c:v>
                </c:pt>
                <c:pt idx="43737">
                  <c:v>110.8984375</c:v>
                </c:pt>
                <c:pt idx="43738">
                  <c:v>110.90104166666667</c:v>
                </c:pt>
                <c:pt idx="43739">
                  <c:v>110.90364583333333</c:v>
                </c:pt>
                <c:pt idx="43740">
                  <c:v>110.90625</c:v>
                </c:pt>
                <c:pt idx="43741">
                  <c:v>110.90885416666667</c:v>
                </c:pt>
                <c:pt idx="43742">
                  <c:v>110.91145833333333</c:v>
                </c:pt>
                <c:pt idx="43743">
                  <c:v>110.9140625</c:v>
                </c:pt>
                <c:pt idx="43744">
                  <c:v>110.91666666666667</c:v>
                </c:pt>
                <c:pt idx="43745">
                  <c:v>110.91927083333333</c:v>
                </c:pt>
                <c:pt idx="43746">
                  <c:v>110.921875</c:v>
                </c:pt>
                <c:pt idx="43747">
                  <c:v>110.92447916666667</c:v>
                </c:pt>
                <c:pt idx="43748">
                  <c:v>110.92708333333333</c:v>
                </c:pt>
                <c:pt idx="43749">
                  <c:v>110.9296875</c:v>
                </c:pt>
                <c:pt idx="43750">
                  <c:v>110.93229166666667</c:v>
                </c:pt>
                <c:pt idx="43751">
                  <c:v>110.93489583333333</c:v>
                </c:pt>
                <c:pt idx="43752">
                  <c:v>110.9375</c:v>
                </c:pt>
                <c:pt idx="43753">
                  <c:v>110.94010416666667</c:v>
                </c:pt>
                <c:pt idx="43754">
                  <c:v>110.94270833333333</c:v>
                </c:pt>
                <c:pt idx="43755">
                  <c:v>110.9453125</c:v>
                </c:pt>
                <c:pt idx="43756">
                  <c:v>110.94791666666667</c:v>
                </c:pt>
                <c:pt idx="43757">
                  <c:v>110.95052083333333</c:v>
                </c:pt>
                <c:pt idx="43758">
                  <c:v>110.953125</c:v>
                </c:pt>
                <c:pt idx="43759">
                  <c:v>110.95572916666667</c:v>
                </c:pt>
                <c:pt idx="43760">
                  <c:v>110.95833333333333</c:v>
                </c:pt>
                <c:pt idx="43761">
                  <c:v>110.9609375</c:v>
                </c:pt>
                <c:pt idx="43762">
                  <c:v>110.96354166666667</c:v>
                </c:pt>
                <c:pt idx="43763">
                  <c:v>110.96614583333333</c:v>
                </c:pt>
                <c:pt idx="43764">
                  <c:v>110.96875</c:v>
                </c:pt>
                <c:pt idx="43765">
                  <c:v>110.97135416666667</c:v>
                </c:pt>
                <c:pt idx="43766">
                  <c:v>110.97395833333333</c:v>
                </c:pt>
                <c:pt idx="43767">
                  <c:v>110.9765625</c:v>
                </c:pt>
                <c:pt idx="43768">
                  <c:v>110.97916666666667</c:v>
                </c:pt>
                <c:pt idx="43769">
                  <c:v>110.98177083333333</c:v>
                </c:pt>
                <c:pt idx="43770">
                  <c:v>110.984375</c:v>
                </c:pt>
                <c:pt idx="43771">
                  <c:v>110.98697916666667</c:v>
                </c:pt>
                <c:pt idx="43772">
                  <c:v>110.98958333333333</c:v>
                </c:pt>
                <c:pt idx="43773">
                  <c:v>110.9921875</c:v>
                </c:pt>
                <c:pt idx="43774">
                  <c:v>110.99479166666667</c:v>
                </c:pt>
                <c:pt idx="43775">
                  <c:v>110.99739583333333</c:v>
                </c:pt>
                <c:pt idx="43776">
                  <c:v>111</c:v>
                </c:pt>
                <c:pt idx="43777">
                  <c:v>111.00260416666667</c:v>
                </c:pt>
                <c:pt idx="43778">
                  <c:v>111.00520833333333</c:v>
                </c:pt>
                <c:pt idx="43779">
                  <c:v>111.0078125</c:v>
                </c:pt>
                <c:pt idx="43780">
                  <c:v>111.01041666666667</c:v>
                </c:pt>
                <c:pt idx="43781">
                  <c:v>111.01302083333333</c:v>
                </c:pt>
                <c:pt idx="43782">
                  <c:v>111.015625</c:v>
                </c:pt>
                <c:pt idx="43783">
                  <c:v>111.01822916666667</c:v>
                </c:pt>
                <c:pt idx="43784">
                  <c:v>111.02083333333333</c:v>
                </c:pt>
                <c:pt idx="43785">
                  <c:v>111.0234375</c:v>
                </c:pt>
                <c:pt idx="43786">
                  <c:v>111.02604166666667</c:v>
                </c:pt>
                <c:pt idx="43787">
                  <c:v>111.02864583333333</c:v>
                </c:pt>
                <c:pt idx="43788">
                  <c:v>111.03125</c:v>
                </c:pt>
                <c:pt idx="43789">
                  <c:v>111.03385416666667</c:v>
                </c:pt>
                <c:pt idx="43790">
                  <c:v>111.03645833333333</c:v>
                </c:pt>
                <c:pt idx="43791">
                  <c:v>111.0390625</c:v>
                </c:pt>
                <c:pt idx="43792">
                  <c:v>111.04166666666667</c:v>
                </c:pt>
                <c:pt idx="43793">
                  <c:v>111.04427083333333</c:v>
                </c:pt>
                <c:pt idx="43794">
                  <c:v>111.046875</c:v>
                </c:pt>
                <c:pt idx="43795">
                  <c:v>111.04947916666667</c:v>
                </c:pt>
                <c:pt idx="43796">
                  <c:v>111.05208333333333</c:v>
                </c:pt>
                <c:pt idx="43797">
                  <c:v>111.0546875</c:v>
                </c:pt>
                <c:pt idx="43798">
                  <c:v>111.05729166666667</c:v>
                </c:pt>
                <c:pt idx="43799">
                  <c:v>111.05989583333333</c:v>
                </c:pt>
                <c:pt idx="43800">
                  <c:v>111.0625</c:v>
                </c:pt>
                <c:pt idx="43801">
                  <c:v>111.06510416666667</c:v>
                </c:pt>
                <c:pt idx="43802">
                  <c:v>111.06770833333333</c:v>
                </c:pt>
                <c:pt idx="43803">
                  <c:v>111.0703125</c:v>
                </c:pt>
                <c:pt idx="43804">
                  <c:v>111.07291666666667</c:v>
                </c:pt>
                <c:pt idx="43805">
                  <c:v>111.07552083333333</c:v>
                </c:pt>
                <c:pt idx="43806">
                  <c:v>111.078125</c:v>
                </c:pt>
                <c:pt idx="43807">
                  <c:v>111.08072916666667</c:v>
                </c:pt>
                <c:pt idx="43808">
                  <c:v>111.08333333333333</c:v>
                </c:pt>
                <c:pt idx="43809">
                  <c:v>111.0859375</c:v>
                </c:pt>
                <c:pt idx="43810">
                  <c:v>111.08854166666667</c:v>
                </c:pt>
                <c:pt idx="43811">
                  <c:v>111.09114583333333</c:v>
                </c:pt>
                <c:pt idx="43812">
                  <c:v>111.09375</c:v>
                </c:pt>
                <c:pt idx="43813">
                  <c:v>111.09635416666667</c:v>
                </c:pt>
                <c:pt idx="43814">
                  <c:v>111.09895833333333</c:v>
                </c:pt>
                <c:pt idx="43815">
                  <c:v>111.1015625</c:v>
                </c:pt>
                <c:pt idx="43816">
                  <c:v>111.10416666666667</c:v>
                </c:pt>
                <c:pt idx="43817">
                  <c:v>111.10677083333333</c:v>
                </c:pt>
                <c:pt idx="43818">
                  <c:v>111.109375</c:v>
                </c:pt>
                <c:pt idx="43819">
                  <c:v>111.11197916666667</c:v>
                </c:pt>
                <c:pt idx="43820">
                  <c:v>111.11458333333333</c:v>
                </c:pt>
                <c:pt idx="43821">
                  <c:v>111.1171875</c:v>
                </c:pt>
                <c:pt idx="43822">
                  <c:v>111.11979166666667</c:v>
                </c:pt>
                <c:pt idx="43823">
                  <c:v>111.12239583333333</c:v>
                </c:pt>
                <c:pt idx="43824">
                  <c:v>111.125</c:v>
                </c:pt>
                <c:pt idx="43825">
                  <c:v>111.12760416666667</c:v>
                </c:pt>
                <c:pt idx="43826">
                  <c:v>111.13020833333333</c:v>
                </c:pt>
                <c:pt idx="43827">
                  <c:v>111.1328125</c:v>
                </c:pt>
                <c:pt idx="43828">
                  <c:v>111.13541666666667</c:v>
                </c:pt>
                <c:pt idx="43829">
                  <c:v>111.13802083333333</c:v>
                </c:pt>
                <c:pt idx="43830">
                  <c:v>111.140625</c:v>
                </c:pt>
                <c:pt idx="43831">
                  <c:v>111.14322916666667</c:v>
                </c:pt>
                <c:pt idx="43832">
                  <c:v>111.14583333333333</c:v>
                </c:pt>
                <c:pt idx="43833">
                  <c:v>111.1484375</c:v>
                </c:pt>
                <c:pt idx="43834">
                  <c:v>111.15104166666667</c:v>
                </c:pt>
                <c:pt idx="43835">
                  <c:v>111.15364583333333</c:v>
                </c:pt>
                <c:pt idx="43836">
                  <c:v>111.15625</c:v>
                </c:pt>
                <c:pt idx="43837">
                  <c:v>111.15885416666667</c:v>
                </c:pt>
                <c:pt idx="43838">
                  <c:v>111.16145833333333</c:v>
                </c:pt>
                <c:pt idx="43839">
                  <c:v>111.1640625</c:v>
                </c:pt>
                <c:pt idx="43840">
                  <c:v>111.16666666666667</c:v>
                </c:pt>
                <c:pt idx="43841">
                  <c:v>111.16927083333333</c:v>
                </c:pt>
                <c:pt idx="43842">
                  <c:v>111.171875</c:v>
                </c:pt>
                <c:pt idx="43843">
                  <c:v>111.17447916666667</c:v>
                </c:pt>
                <c:pt idx="43844">
                  <c:v>111.17708333333333</c:v>
                </c:pt>
                <c:pt idx="43845">
                  <c:v>111.1796875</c:v>
                </c:pt>
                <c:pt idx="43846">
                  <c:v>111.18229166666667</c:v>
                </c:pt>
                <c:pt idx="43847">
                  <c:v>111.18489583333333</c:v>
                </c:pt>
                <c:pt idx="43848">
                  <c:v>111.1875</c:v>
                </c:pt>
                <c:pt idx="43849">
                  <c:v>111.19010416666667</c:v>
                </c:pt>
                <c:pt idx="43850">
                  <c:v>111.19270833333333</c:v>
                </c:pt>
                <c:pt idx="43851">
                  <c:v>111.1953125</c:v>
                </c:pt>
                <c:pt idx="43852">
                  <c:v>111.19791666666667</c:v>
                </c:pt>
                <c:pt idx="43853">
                  <c:v>111.20052083333333</c:v>
                </c:pt>
                <c:pt idx="43854">
                  <c:v>111.203125</c:v>
                </c:pt>
                <c:pt idx="43855">
                  <c:v>111.20572916666667</c:v>
                </c:pt>
                <c:pt idx="43856">
                  <c:v>111.20833333333333</c:v>
                </c:pt>
                <c:pt idx="43857">
                  <c:v>111.2109375</c:v>
                </c:pt>
                <c:pt idx="43858">
                  <c:v>111.21354166666667</c:v>
                </c:pt>
                <c:pt idx="43859">
                  <c:v>111.21614583333333</c:v>
                </c:pt>
                <c:pt idx="43860">
                  <c:v>111.21875</c:v>
                </c:pt>
                <c:pt idx="43861">
                  <c:v>111.22135416666667</c:v>
                </c:pt>
                <c:pt idx="43862">
                  <c:v>111.22395833333333</c:v>
                </c:pt>
                <c:pt idx="43863">
                  <c:v>111.2265625</c:v>
                </c:pt>
                <c:pt idx="43864">
                  <c:v>111.22916666666667</c:v>
                </c:pt>
                <c:pt idx="43865">
                  <c:v>111.23177083333333</c:v>
                </c:pt>
                <c:pt idx="43866">
                  <c:v>111.234375</c:v>
                </c:pt>
                <c:pt idx="43867">
                  <c:v>111.23697916666667</c:v>
                </c:pt>
                <c:pt idx="43868">
                  <c:v>111.23958333333333</c:v>
                </c:pt>
                <c:pt idx="43869">
                  <c:v>111.2421875</c:v>
                </c:pt>
                <c:pt idx="43870">
                  <c:v>111.24479166666667</c:v>
                </c:pt>
                <c:pt idx="43871">
                  <c:v>111.24739583333333</c:v>
                </c:pt>
                <c:pt idx="43872">
                  <c:v>111.25</c:v>
                </c:pt>
                <c:pt idx="43873">
                  <c:v>111.25260416666667</c:v>
                </c:pt>
                <c:pt idx="43874">
                  <c:v>111.25520833333333</c:v>
                </c:pt>
                <c:pt idx="43875">
                  <c:v>111.2578125</c:v>
                </c:pt>
                <c:pt idx="43876">
                  <c:v>111.26041666666667</c:v>
                </c:pt>
                <c:pt idx="43877">
                  <c:v>111.26302083333333</c:v>
                </c:pt>
                <c:pt idx="43878">
                  <c:v>111.265625</c:v>
                </c:pt>
                <c:pt idx="43879">
                  <c:v>111.26822916666667</c:v>
                </c:pt>
                <c:pt idx="43880">
                  <c:v>111.27083333333333</c:v>
                </c:pt>
                <c:pt idx="43881">
                  <c:v>111.2734375</c:v>
                </c:pt>
                <c:pt idx="43882">
                  <c:v>111.27604166666667</c:v>
                </c:pt>
                <c:pt idx="43883">
                  <c:v>111.27864583333333</c:v>
                </c:pt>
                <c:pt idx="43884">
                  <c:v>111.28125</c:v>
                </c:pt>
                <c:pt idx="43885">
                  <c:v>111.28385416666667</c:v>
                </c:pt>
                <c:pt idx="43886">
                  <c:v>111.28645833333333</c:v>
                </c:pt>
                <c:pt idx="43887">
                  <c:v>111.2890625</c:v>
                </c:pt>
                <c:pt idx="43888">
                  <c:v>111.29166666666667</c:v>
                </c:pt>
                <c:pt idx="43889">
                  <c:v>111.29427083333333</c:v>
                </c:pt>
                <c:pt idx="43890">
                  <c:v>111.296875</c:v>
                </c:pt>
                <c:pt idx="43891">
                  <c:v>111.29947916666667</c:v>
                </c:pt>
                <c:pt idx="43892">
                  <c:v>111.30208333333333</c:v>
                </c:pt>
                <c:pt idx="43893">
                  <c:v>111.3046875</c:v>
                </c:pt>
                <c:pt idx="43894">
                  <c:v>111.30729166666667</c:v>
                </c:pt>
                <c:pt idx="43895">
                  <c:v>111.30989583333333</c:v>
                </c:pt>
                <c:pt idx="43896">
                  <c:v>111.3125</c:v>
                </c:pt>
                <c:pt idx="43897">
                  <c:v>111.31510416666667</c:v>
                </c:pt>
                <c:pt idx="43898">
                  <c:v>111.31770833333333</c:v>
                </c:pt>
                <c:pt idx="43899">
                  <c:v>111.3203125</c:v>
                </c:pt>
                <c:pt idx="43900">
                  <c:v>111.32291666666667</c:v>
                </c:pt>
                <c:pt idx="43901">
                  <c:v>111.32552083333333</c:v>
                </c:pt>
                <c:pt idx="43902">
                  <c:v>111.328125</c:v>
                </c:pt>
                <c:pt idx="43903">
                  <c:v>111.33072916666667</c:v>
                </c:pt>
                <c:pt idx="43904">
                  <c:v>111.33333333333333</c:v>
                </c:pt>
                <c:pt idx="43905">
                  <c:v>111.3359375</c:v>
                </c:pt>
                <c:pt idx="43906">
                  <c:v>111.33854166666667</c:v>
                </c:pt>
                <c:pt idx="43907">
                  <c:v>111.34114583333333</c:v>
                </c:pt>
                <c:pt idx="43908">
                  <c:v>111.34375</c:v>
                </c:pt>
                <c:pt idx="43909">
                  <c:v>111.34635416666667</c:v>
                </c:pt>
                <c:pt idx="43910">
                  <c:v>111.34895833333333</c:v>
                </c:pt>
                <c:pt idx="43911">
                  <c:v>111.3515625</c:v>
                </c:pt>
                <c:pt idx="43912">
                  <c:v>111.35416666666667</c:v>
                </c:pt>
                <c:pt idx="43913">
                  <c:v>111.35677083333333</c:v>
                </c:pt>
                <c:pt idx="43914">
                  <c:v>111.359375</c:v>
                </c:pt>
                <c:pt idx="43915">
                  <c:v>111.36197916666667</c:v>
                </c:pt>
                <c:pt idx="43916">
                  <c:v>111.36458333333333</c:v>
                </c:pt>
                <c:pt idx="43917">
                  <c:v>111.3671875</c:v>
                </c:pt>
                <c:pt idx="43918">
                  <c:v>111.36979166666667</c:v>
                </c:pt>
                <c:pt idx="43919">
                  <c:v>111.37239583333333</c:v>
                </c:pt>
                <c:pt idx="43920">
                  <c:v>111.375</c:v>
                </c:pt>
                <c:pt idx="43921">
                  <c:v>111.37760416666667</c:v>
                </c:pt>
                <c:pt idx="43922">
                  <c:v>111.38020833333333</c:v>
                </c:pt>
                <c:pt idx="43923">
                  <c:v>111.3828125</c:v>
                </c:pt>
                <c:pt idx="43924">
                  <c:v>111.38541666666667</c:v>
                </c:pt>
                <c:pt idx="43925">
                  <c:v>111.38802083333333</c:v>
                </c:pt>
                <c:pt idx="43926">
                  <c:v>111.390625</c:v>
                </c:pt>
                <c:pt idx="43927">
                  <c:v>111.39322916666667</c:v>
                </c:pt>
                <c:pt idx="43928">
                  <c:v>111.39583333333333</c:v>
                </c:pt>
                <c:pt idx="43929">
                  <c:v>111.3984375</c:v>
                </c:pt>
                <c:pt idx="43930">
                  <c:v>111.40104166666667</c:v>
                </c:pt>
                <c:pt idx="43931">
                  <c:v>111.40364583333333</c:v>
                </c:pt>
                <c:pt idx="43932">
                  <c:v>111.40625</c:v>
                </c:pt>
                <c:pt idx="43933">
                  <c:v>111.40885416666667</c:v>
                </c:pt>
                <c:pt idx="43934">
                  <c:v>111.41145833333333</c:v>
                </c:pt>
                <c:pt idx="43935">
                  <c:v>111.4140625</c:v>
                </c:pt>
                <c:pt idx="43936">
                  <c:v>111.41666666666667</c:v>
                </c:pt>
                <c:pt idx="43937">
                  <c:v>111.41927083333333</c:v>
                </c:pt>
                <c:pt idx="43938">
                  <c:v>111.421875</c:v>
                </c:pt>
                <c:pt idx="43939">
                  <c:v>111.42447916666667</c:v>
                </c:pt>
                <c:pt idx="43940">
                  <c:v>111.42708333333333</c:v>
                </c:pt>
                <c:pt idx="43941">
                  <c:v>111.4296875</c:v>
                </c:pt>
                <c:pt idx="43942">
                  <c:v>111.43229166666667</c:v>
                </c:pt>
                <c:pt idx="43943">
                  <c:v>111.43489583333333</c:v>
                </c:pt>
                <c:pt idx="43944">
                  <c:v>111.4375</c:v>
                </c:pt>
                <c:pt idx="43945">
                  <c:v>111.44010416666667</c:v>
                </c:pt>
                <c:pt idx="43946">
                  <c:v>111.44270833333333</c:v>
                </c:pt>
                <c:pt idx="43947">
                  <c:v>111.4453125</c:v>
                </c:pt>
                <c:pt idx="43948">
                  <c:v>111.44791666666667</c:v>
                </c:pt>
                <c:pt idx="43949">
                  <c:v>111.45052083333333</c:v>
                </c:pt>
                <c:pt idx="43950">
                  <c:v>111.453125</c:v>
                </c:pt>
                <c:pt idx="43951">
                  <c:v>111.45572916666667</c:v>
                </c:pt>
                <c:pt idx="43952">
                  <c:v>111.45833333333333</c:v>
                </c:pt>
                <c:pt idx="43953">
                  <c:v>111.4609375</c:v>
                </c:pt>
                <c:pt idx="43954">
                  <c:v>111.46354166666667</c:v>
                </c:pt>
                <c:pt idx="43955">
                  <c:v>111.46614583333333</c:v>
                </c:pt>
                <c:pt idx="43956">
                  <c:v>111.46875</c:v>
                </c:pt>
                <c:pt idx="43957">
                  <c:v>111.47135416666667</c:v>
                </c:pt>
                <c:pt idx="43958">
                  <c:v>111.47395833333333</c:v>
                </c:pt>
                <c:pt idx="43959">
                  <c:v>111.4765625</c:v>
                </c:pt>
                <c:pt idx="43960">
                  <c:v>111.47916666666667</c:v>
                </c:pt>
                <c:pt idx="43961">
                  <c:v>111.48177083333333</c:v>
                </c:pt>
                <c:pt idx="43962">
                  <c:v>111.484375</c:v>
                </c:pt>
                <c:pt idx="43963">
                  <c:v>111.48697916666667</c:v>
                </c:pt>
                <c:pt idx="43964">
                  <c:v>111.48958333333333</c:v>
                </c:pt>
                <c:pt idx="43965">
                  <c:v>111.4921875</c:v>
                </c:pt>
                <c:pt idx="43966">
                  <c:v>111.49479166666667</c:v>
                </c:pt>
                <c:pt idx="43967">
                  <c:v>111.49739583333333</c:v>
                </c:pt>
                <c:pt idx="43968">
                  <c:v>111.5</c:v>
                </c:pt>
                <c:pt idx="43969">
                  <c:v>111.50260416666667</c:v>
                </c:pt>
                <c:pt idx="43970">
                  <c:v>111.50520833333333</c:v>
                </c:pt>
                <c:pt idx="43971">
                  <c:v>111.5078125</c:v>
                </c:pt>
                <c:pt idx="43972">
                  <c:v>111.51041666666667</c:v>
                </c:pt>
                <c:pt idx="43973">
                  <c:v>111.51302083333333</c:v>
                </c:pt>
                <c:pt idx="43974">
                  <c:v>111.515625</c:v>
                </c:pt>
                <c:pt idx="43975">
                  <c:v>111.51822916666667</c:v>
                </c:pt>
                <c:pt idx="43976">
                  <c:v>111.52083333333333</c:v>
                </c:pt>
                <c:pt idx="43977">
                  <c:v>111.5234375</c:v>
                </c:pt>
                <c:pt idx="43978">
                  <c:v>111.52604166666667</c:v>
                </c:pt>
                <c:pt idx="43979">
                  <c:v>111.52864583333333</c:v>
                </c:pt>
                <c:pt idx="43980">
                  <c:v>111.53125</c:v>
                </c:pt>
                <c:pt idx="43981">
                  <c:v>111.53385416666667</c:v>
                </c:pt>
                <c:pt idx="43982">
                  <c:v>111.53645833333333</c:v>
                </c:pt>
                <c:pt idx="43983">
                  <c:v>111.5390625</c:v>
                </c:pt>
                <c:pt idx="43984">
                  <c:v>111.54166666666667</c:v>
                </c:pt>
                <c:pt idx="43985">
                  <c:v>111.54427083333333</c:v>
                </c:pt>
                <c:pt idx="43986">
                  <c:v>111.546875</c:v>
                </c:pt>
                <c:pt idx="43987">
                  <c:v>111.54947916666667</c:v>
                </c:pt>
                <c:pt idx="43988">
                  <c:v>111.55208333333333</c:v>
                </c:pt>
                <c:pt idx="43989">
                  <c:v>111.5546875</c:v>
                </c:pt>
                <c:pt idx="43990">
                  <c:v>111.55729166666667</c:v>
                </c:pt>
                <c:pt idx="43991">
                  <c:v>111.55989583333333</c:v>
                </c:pt>
                <c:pt idx="43992">
                  <c:v>111.5625</c:v>
                </c:pt>
                <c:pt idx="43993">
                  <c:v>111.56510416666667</c:v>
                </c:pt>
                <c:pt idx="43994">
                  <c:v>111.56770833333333</c:v>
                </c:pt>
                <c:pt idx="43995">
                  <c:v>111.5703125</c:v>
                </c:pt>
                <c:pt idx="43996">
                  <c:v>111.57291666666667</c:v>
                </c:pt>
                <c:pt idx="43997">
                  <c:v>111.57552083333333</c:v>
                </c:pt>
                <c:pt idx="43998">
                  <c:v>111.578125</c:v>
                </c:pt>
                <c:pt idx="43999">
                  <c:v>111.58072916666667</c:v>
                </c:pt>
                <c:pt idx="44000">
                  <c:v>111.58333333333333</c:v>
                </c:pt>
                <c:pt idx="44001">
                  <c:v>111.5859375</c:v>
                </c:pt>
                <c:pt idx="44002">
                  <c:v>111.58854166666667</c:v>
                </c:pt>
                <c:pt idx="44003">
                  <c:v>111.59114583333333</c:v>
                </c:pt>
                <c:pt idx="44004">
                  <c:v>111.59375</c:v>
                </c:pt>
                <c:pt idx="44005">
                  <c:v>111.59635416666667</c:v>
                </c:pt>
                <c:pt idx="44006">
                  <c:v>111.59895833333333</c:v>
                </c:pt>
                <c:pt idx="44007">
                  <c:v>111.6015625</c:v>
                </c:pt>
                <c:pt idx="44008">
                  <c:v>111.60416666666667</c:v>
                </c:pt>
                <c:pt idx="44009">
                  <c:v>111.60677083333333</c:v>
                </c:pt>
                <c:pt idx="44010">
                  <c:v>111.609375</c:v>
                </c:pt>
                <c:pt idx="44011">
                  <c:v>111.61197916666667</c:v>
                </c:pt>
                <c:pt idx="44012">
                  <c:v>111.61458333333333</c:v>
                </c:pt>
                <c:pt idx="44013">
                  <c:v>111.6171875</c:v>
                </c:pt>
                <c:pt idx="44014">
                  <c:v>111.61979166666667</c:v>
                </c:pt>
                <c:pt idx="44015">
                  <c:v>111.62239583333333</c:v>
                </c:pt>
                <c:pt idx="44016">
                  <c:v>111.625</c:v>
                </c:pt>
                <c:pt idx="44017">
                  <c:v>111.62760416666667</c:v>
                </c:pt>
                <c:pt idx="44018">
                  <c:v>111.63020833333333</c:v>
                </c:pt>
                <c:pt idx="44019">
                  <c:v>111.6328125</c:v>
                </c:pt>
                <c:pt idx="44020">
                  <c:v>111.63541666666667</c:v>
                </c:pt>
                <c:pt idx="44021">
                  <c:v>111.63802083333333</c:v>
                </c:pt>
                <c:pt idx="44022">
                  <c:v>111.640625</c:v>
                </c:pt>
                <c:pt idx="44023">
                  <c:v>111.64322916666667</c:v>
                </c:pt>
                <c:pt idx="44024">
                  <c:v>111.64583333333333</c:v>
                </c:pt>
                <c:pt idx="44025">
                  <c:v>111.6484375</c:v>
                </c:pt>
                <c:pt idx="44026">
                  <c:v>111.65104166666667</c:v>
                </c:pt>
                <c:pt idx="44027">
                  <c:v>111.65364583333333</c:v>
                </c:pt>
                <c:pt idx="44028">
                  <c:v>111.65625</c:v>
                </c:pt>
                <c:pt idx="44029">
                  <c:v>111.65885416666667</c:v>
                </c:pt>
                <c:pt idx="44030">
                  <c:v>111.66145833333333</c:v>
                </c:pt>
                <c:pt idx="44031">
                  <c:v>111.6640625</c:v>
                </c:pt>
                <c:pt idx="44032">
                  <c:v>111.66666666666667</c:v>
                </c:pt>
                <c:pt idx="44033">
                  <c:v>111.66927083333333</c:v>
                </c:pt>
                <c:pt idx="44034">
                  <c:v>111.671875</c:v>
                </c:pt>
                <c:pt idx="44035">
                  <c:v>111.67447916666667</c:v>
                </c:pt>
                <c:pt idx="44036">
                  <c:v>111.67708333333333</c:v>
                </c:pt>
                <c:pt idx="44037">
                  <c:v>111.6796875</c:v>
                </c:pt>
                <c:pt idx="44038">
                  <c:v>111.68229166666667</c:v>
                </c:pt>
                <c:pt idx="44039">
                  <c:v>111.68489583333333</c:v>
                </c:pt>
                <c:pt idx="44040">
                  <c:v>111.6875</c:v>
                </c:pt>
                <c:pt idx="44041">
                  <c:v>111.69010416666667</c:v>
                </c:pt>
                <c:pt idx="44042">
                  <c:v>111.69270833333333</c:v>
                </c:pt>
                <c:pt idx="44043">
                  <c:v>111.6953125</c:v>
                </c:pt>
                <c:pt idx="44044">
                  <c:v>111.69791666666667</c:v>
                </c:pt>
                <c:pt idx="44045">
                  <c:v>111.70052083333333</c:v>
                </c:pt>
                <c:pt idx="44046">
                  <c:v>111.703125</c:v>
                </c:pt>
                <c:pt idx="44047">
                  <c:v>111.70572916666667</c:v>
                </c:pt>
                <c:pt idx="44048">
                  <c:v>111.70833333333333</c:v>
                </c:pt>
                <c:pt idx="44049">
                  <c:v>111.7109375</c:v>
                </c:pt>
                <c:pt idx="44050">
                  <c:v>111.71354166666667</c:v>
                </c:pt>
                <c:pt idx="44051">
                  <c:v>111.71614583333333</c:v>
                </c:pt>
                <c:pt idx="44052">
                  <c:v>111.71875</c:v>
                </c:pt>
                <c:pt idx="44053">
                  <c:v>111.72135416666667</c:v>
                </c:pt>
                <c:pt idx="44054">
                  <c:v>111.72395833333333</c:v>
                </c:pt>
                <c:pt idx="44055">
                  <c:v>111.7265625</c:v>
                </c:pt>
                <c:pt idx="44056">
                  <c:v>111.72916666666667</c:v>
                </c:pt>
                <c:pt idx="44057">
                  <c:v>111.73177083333333</c:v>
                </c:pt>
                <c:pt idx="44058">
                  <c:v>111.734375</c:v>
                </c:pt>
                <c:pt idx="44059">
                  <c:v>111.73697916666667</c:v>
                </c:pt>
                <c:pt idx="44060">
                  <c:v>111.73958333333333</c:v>
                </c:pt>
                <c:pt idx="44061">
                  <c:v>111.7421875</c:v>
                </c:pt>
                <c:pt idx="44062">
                  <c:v>111.74479166666667</c:v>
                </c:pt>
                <c:pt idx="44063">
                  <c:v>111.74739583333333</c:v>
                </c:pt>
                <c:pt idx="44064">
                  <c:v>111.75</c:v>
                </c:pt>
                <c:pt idx="44065">
                  <c:v>111.75260416666667</c:v>
                </c:pt>
                <c:pt idx="44066">
                  <c:v>111.75520833333333</c:v>
                </c:pt>
                <c:pt idx="44067">
                  <c:v>111.7578125</c:v>
                </c:pt>
                <c:pt idx="44068">
                  <c:v>111.76041666666667</c:v>
                </c:pt>
                <c:pt idx="44069">
                  <c:v>111.76302083333333</c:v>
                </c:pt>
                <c:pt idx="44070">
                  <c:v>111.765625</c:v>
                </c:pt>
                <c:pt idx="44071">
                  <c:v>111.76822916666667</c:v>
                </c:pt>
                <c:pt idx="44072">
                  <c:v>111.77083333333333</c:v>
                </c:pt>
                <c:pt idx="44073">
                  <c:v>111.7734375</c:v>
                </c:pt>
                <c:pt idx="44074">
                  <c:v>111.77604166666667</c:v>
                </c:pt>
                <c:pt idx="44075">
                  <c:v>111.77864583333333</c:v>
                </c:pt>
                <c:pt idx="44076">
                  <c:v>111.78125</c:v>
                </c:pt>
                <c:pt idx="44077">
                  <c:v>111.78385416666667</c:v>
                </c:pt>
                <c:pt idx="44078">
                  <c:v>111.78645833333333</c:v>
                </c:pt>
                <c:pt idx="44079">
                  <c:v>111.7890625</c:v>
                </c:pt>
                <c:pt idx="44080">
                  <c:v>111.79166666666667</c:v>
                </c:pt>
                <c:pt idx="44081">
                  <c:v>111.79427083333333</c:v>
                </c:pt>
                <c:pt idx="44082">
                  <c:v>111.796875</c:v>
                </c:pt>
                <c:pt idx="44083">
                  <c:v>111.79947916666667</c:v>
                </c:pt>
                <c:pt idx="44084">
                  <c:v>111.80208333333333</c:v>
                </c:pt>
                <c:pt idx="44085">
                  <c:v>111.8046875</c:v>
                </c:pt>
                <c:pt idx="44086">
                  <c:v>111.80729166666667</c:v>
                </c:pt>
                <c:pt idx="44087">
                  <c:v>111.80989583333333</c:v>
                </c:pt>
                <c:pt idx="44088">
                  <c:v>111.8125</c:v>
                </c:pt>
                <c:pt idx="44089">
                  <c:v>111.81510416666667</c:v>
                </c:pt>
                <c:pt idx="44090">
                  <c:v>111.81770833333333</c:v>
                </c:pt>
                <c:pt idx="44091">
                  <c:v>111.8203125</c:v>
                </c:pt>
                <c:pt idx="44092">
                  <c:v>111.82291666666667</c:v>
                </c:pt>
                <c:pt idx="44093">
                  <c:v>111.82552083333333</c:v>
                </c:pt>
                <c:pt idx="44094">
                  <c:v>111.828125</c:v>
                </c:pt>
                <c:pt idx="44095">
                  <c:v>111.83072916666667</c:v>
                </c:pt>
                <c:pt idx="44096">
                  <c:v>111.83333333333333</c:v>
                </c:pt>
                <c:pt idx="44097">
                  <c:v>111.8359375</c:v>
                </c:pt>
                <c:pt idx="44098">
                  <c:v>111.83854166666667</c:v>
                </c:pt>
                <c:pt idx="44099">
                  <c:v>111.84114583333333</c:v>
                </c:pt>
                <c:pt idx="44100">
                  <c:v>111.84375</c:v>
                </c:pt>
                <c:pt idx="44101">
                  <c:v>111.84635416666667</c:v>
                </c:pt>
                <c:pt idx="44102">
                  <c:v>111.84895833333333</c:v>
                </c:pt>
                <c:pt idx="44103">
                  <c:v>111.8515625</c:v>
                </c:pt>
                <c:pt idx="44104">
                  <c:v>111.85416666666667</c:v>
                </c:pt>
                <c:pt idx="44105">
                  <c:v>111.85677083333333</c:v>
                </c:pt>
                <c:pt idx="44106">
                  <c:v>111.859375</c:v>
                </c:pt>
                <c:pt idx="44107">
                  <c:v>111.86197916666667</c:v>
                </c:pt>
                <c:pt idx="44108">
                  <c:v>111.86458333333333</c:v>
                </c:pt>
                <c:pt idx="44109">
                  <c:v>111.8671875</c:v>
                </c:pt>
                <c:pt idx="44110">
                  <c:v>111.86979166666667</c:v>
                </c:pt>
                <c:pt idx="44111">
                  <c:v>111.87239583333333</c:v>
                </c:pt>
                <c:pt idx="44112">
                  <c:v>111.875</c:v>
                </c:pt>
                <c:pt idx="44113">
                  <c:v>111.87760416666667</c:v>
                </c:pt>
                <c:pt idx="44114">
                  <c:v>111.88020833333333</c:v>
                </c:pt>
                <c:pt idx="44115">
                  <c:v>111.8828125</c:v>
                </c:pt>
                <c:pt idx="44116">
                  <c:v>111.88541666666667</c:v>
                </c:pt>
                <c:pt idx="44117">
                  <c:v>111.88802083333333</c:v>
                </c:pt>
                <c:pt idx="44118">
                  <c:v>111.890625</c:v>
                </c:pt>
                <c:pt idx="44119">
                  <c:v>111.89322916666667</c:v>
                </c:pt>
                <c:pt idx="44120">
                  <c:v>111.89583333333333</c:v>
                </c:pt>
                <c:pt idx="44121">
                  <c:v>111.8984375</c:v>
                </c:pt>
                <c:pt idx="44122">
                  <c:v>111.90104166666667</c:v>
                </c:pt>
                <c:pt idx="44123">
                  <c:v>111.90364583333333</c:v>
                </c:pt>
                <c:pt idx="44124">
                  <c:v>111.90625</c:v>
                </c:pt>
                <c:pt idx="44125">
                  <c:v>111.90885416666667</c:v>
                </c:pt>
                <c:pt idx="44126">
                  <c:v>111.91145833333333</c:v>
                </c:pt>
                <c:pt idx="44127">
                  <c:v>111.9140625</c:v>
                </c:pt>
                <c:pt idx="44128">
                  <c:v>111.91666666666667</c:v>
                </c:pt>
                <c:pt idx="44129">
                  <c:v>111.91927083333333</c:v>
                </c:pt>
                <c:pt idx="44130">
                  <c:v>111.921875</c:v>
                </c:pt>
                <c:pt idx="44131">
                  <c:v>111.92447916666667</c:v>
                </c:pt>
                <c:pt idx="44132">
                  <c:v>111.92708333333333</c:v>
                </c:pt>
                <c:pt idx="44133">
                  <c:v>111.9296875</c:v>
                </c:pt>
                <c:pt idx="44134">
                  <c:v>111.93229166666667</c:v>
                </c:pt>
                <c:pt idx="44135">
                  <c:v>111.93489583333333</c:v>
                </c:pt>
                <c:pt idx="44136">
                  <c:v>111.9375</c:v>
                </c:pt>
                <c:pt idx="44137">
                  <c:v>111.94010416666667</c:v>
                </c:pt>
                <c:pt idx="44138">
                  <c:v>111.94270833333333</c:v>
                </c:pt>
                <c:pt idx="44139">
                  <c:v>111.9453125</c:v>
                </c:pt>
                <c:pt idx="44140">
                  <c:v>111.94791666666667</c:v>
                </c:pt>
                <c:pt idx="44141">
                  <c:v>111.95052083333333</c:v>
                </c:pt>
                <c:pt idx="44142">
                  <c:v>111.953125</c:v>
                </c:pt>
                <c:pt idx="44143">
                  <c:v>111.95572916666667</c:v>
                </c:pt>
                <c:pt idx="44144">
                  <c:v>111.95833333333333</c:v>
                </c:pt>
                <c:pt idx="44145">
                  <c:v>111.9609375</c:v>
                </c:pt>
                <c:pt idx="44146">
                  <c:v>111.96354166666667</c:v>
                </c:pt>
                <c:pt idx="44147">
                  <c:v>111.96614583333333</c:v>
                </c:pt>
                <c:pt idx="44148">
                  <c:v>111.96875</c:v>
                </c:pt>
                <c:pt idx="44149">
                  <c:v>111.97135416666667</c:v>
                </c:pt>
                <c:pt idx="44150">
                  <c:v>111.97395833333333</c:v>
                </c:pt>
                <c:pt idx="44151">
                  <c:v>111.9765625</c:v>
                </c:pt>
                <c:pt idx="44152">
                  <c:v>111.97916666666667</c:v>
                </c:pt>
                <c:pt idx="44153">
                  <c:v>111.98177083333333</c:v>
                </c:pt>
                <c:pt idx="44154">
                  <c:v>111.984375</c:v>
                </c:pt>
                <c:pt idx="44155">
                  <c:v>111.98697916666667</c:v>
                </c:pt>
                <c:pt idx="44156">
                  <c:v>111.98958333333333</c:v>
                </c:pt>
                <c:pt idx="44157">
                  <c:v>111.9921875</c:v>
                </c:pt>
                <c:pt idx="44158">
                  <c:v>111.99479166666667</c:v>
                </c:pt>
                <c:pt idx="44159">
                  <c:v>111.99739583333333</c:v>
                </c:pt>
                <c:pt idx="44160">
                  <c:v>112</c:v>
                </c:pt>
                <c:pt idx="44161">
                  <c:v>112.00260416666667</c:v>
                </c:pt>
                <c:pt idx="44162">
                  <c:v>112.00520833333333</c:v>
                </c:pt>
                <c:pt idx="44163">
                  <c:v>112.0078125</c:v>
                </c:pt>
                <c:pt idx="44164">
                  <c:v>112.01041666666667</c:v>
                </c:pt>
                <c:pt idx="44165">
                  <c:v>112.01302083333333</c:v>
                </c:pt>
                <c:pt idx="44166">
                  <c:v>112.015625</c:v>
                </c:pt>
                <c:pt idx="44167">
                  <c:v>112.01822916666667</c:v>
                </c:pt>
                <c:pt idx="44168">
                  <c:v>112.02083333333333</c:v>
                </c:pt>
                <c:pt idx="44169">
                  <c:v>112.0234375</c:v>
                </c:pt>
                <c:pt idx="44170">
                  <c:v>112.02604166666667</c:v>
                </c:pt>
                <c:pt idx="44171">
                  <c:v>112.02864583333333</c:v>
                </c:pt>
                <c:pt idx="44172">
                  <c:v>112.03125</c:v>
                </c:pt>
                <c:pt idx="44173">
                  <c:v>112.03385416666667</c:v>
                </c:pt>
                <c:pt idx="44174">
                  <c:v>112.03645833333333</c:v>
                </c:pt>
                <c:pt idx="44175">
                  <c:v>112.0390625</c:v>
                </c:pt>
                <c:pt idx="44176">
                  <c:v>112.04166666666667</c:v>
                </c:pt>
                <c:pt idx="44177">
                  <c:v>112.04427083333333</c:v>
                </c:pt>
                <c:pt idx="44178">
                  <c:v>112.046875</c:v>
                </c:pt>
                <c:pt idx="44179">
                  <c:v>112.04947916666667</c:v>
                </c:pt>
                <c:pt idx="44180">
                  <c:v>112.05208333333333</c:v>
                </c:pt>
                <c:pt idx="44181">
                  <c:v>112.0546875</c:v>
                </c:pt>
                <c:pt idx="44182">
                  <c:v>112.05729166666667</c:v>
                </c:pt>
                <c:pt idx="44183">
                  <c:v>112.05989583333333</c:v>
                </c:pt>
                <c:pt idx="44184">
                  <c:v>112.0625</c:v>
                </c:pt>
                <c:pt idx="44185">
                  <c:v>112.06510416666667</c:v>
                </c:pt>
                <c:pt idx="44186">
                  <c:v>112.06770833333333</c:v>
                </c:pt>
                <c:pt idx="44187">
                  <c:v>112.0703125</c:v>
                </c:pt>
                <c:pt idx="44188">
                  <c:v>112.07291666666667</c:v>
                </c:pt>
                <c:pt idx="44189">
                  <c:v>112.07552083333333</c:v>
                </c:pt>
                <c:pt idx="44190">
                  <c:v>112.078125</c:v>
                </c:pt>
                <c:pt idx="44191">
                  <c:v>112.08072916666667</c:v>
                </c:pt>
                <c:pt idx="44192">
                  <c:v>112.08333333333333</c:v>
                </c:pt>
                <c:pt idx="44193">
                  <c:v>112.0859375</c:v>
                </c:pt>
                <c:pt idx="44194">
                  <c:v>112.08854166666667</c:v>
                </c:pt>
                <c:pt idx="44195">
                  <c:v>112.09114583333333</c:v>
                </c:pt>
                <c:pt idx="44196">
                  <c:v>112.09375</c:v>
                </c:pt>
                <c:pt idx="44197">
                  <c:v>112.09635416666667</c:v>
                </c:pt>
                <c:pt idx="44198">
                  <c:v>112.09895833333333</c:v>
                </c:pt>
                <c:pt idx="44199">
                  <c:v>112.1015625</c:v>
                </c:pt>
                <c:pt idx="44200">
                  <c:v>112.10416666666667</c:v>
                </c:pt>
                <c:pt idx="44201">
                  <c:v>112.10677083333333</c:v>
                </c:pt>
                <c:pt idx="44202">
                  <c:v>112.109375</c:v>
                </c:pt>
                <c:pt idx="44203">
                  <c:v>112.11197916666667</c:v>
                </c:pt>
                <c:pt idx="44204">
                  <c:v>112.11458333333333</c:v>
                </c:pt>
                <c:pt idx="44205">
                  <c:v>112.1171875</c:v>
                </c:pt>
                <c:pt idx="44206">
                  <c:v>112.11979166666667</c:v>
                </c:pt>
                <c:pt idx="44207">
                  <c:v>112.12239583333333</c:v>
                </c:pt>
                <c:pt idx="44208">
                  <c:v>112.125</c:v>
                </c:pt>
                <c:pt idx="44209">
                  <c:v>112.12760416666667</c:v>
                </c:pt>
                <c:pt idx="44210">
                  <c:v>112.13020833333333</c:v>
                </c:pt>
                <c:pt idx="44211">
                  <c:v>112.1328125</c:v>
                </c:pt>
                <c:pt idx="44212">
                  <c:v>112.13541666666667</c:v>
                </c:pt>
                <c:pt idx="44213">
                  <c:v>112.13802083333333</c:v>
                </c:pt>
                <c:pt idx="44214">
                  <c:v>112.140625</c:v>
                </c:pt>
                <c:pt idx="44215">
                  <c:v>112.14322916666667</c:v>
                </c:pt>
                <c:pt idx="44216">
                  <c:v>112.14583333333333</c:v>
                </c:pt>
                <c:pt idx="44217">
                  <c:v>112.1484375</c:v>
                </c:pt>
                <c:pt idx="44218">
                  <c:v>112.15104166666667</c:v>
                </c:pt>
                <c:pt idx="44219">
                  <c:v>112.15364583333333</c:v>
                </c:pt>
                <c:pt idx="44220">
                  <c:v>112.15625</c:v>
                </c:pt>
                <c:pt idx="44221">
                  <c:v>112.15885416666667</c:v>
                </c:pt>
                <c:pt idx="44222">
                  <c:v>112.16145833333333</c:v>
                </c:pt>
                <c:pt idx="44223">
                  <c:v>112.1640625</c:v>
                </c:pt>
                <c:pt idx="44224">
                  <c:v>112.16666666666667</c:v>
                </c:pt>
                <c:pt idx="44225">
                  <c:v>112.16927083333333</c:v>
                </c:pt>
                <c:pt idx="44226">
                  <c:v>112.171875</c:v>
                </c:pt>
                <c:pt idx="44227">
                  <c:v>112.17447916666667</c:v>
                </c:pt>
                <c:pt idx="44228">
                  <c:v>112.17708333333333</c:v>
                </c:pt>
                <c:pt idx="44229">
                  <c:v>112.1796875</c:v>
                </c:pt>
                <c:pt idx="44230">
                  <c:v>112.18229166666667</c:v>
                </c:pt>
                <c:pt idx="44231">
                  <c:v>112.18489583333333</c:v>
                </c:pt>
                <c:pt idx="44232">
                  <c:v>112.1875</c:v>
                </c:pt>
                <c:pt idx="44233">
                  <c:v>112.19010416666667</c:v>
                </c:pt>
                <c:pt idx="44234">
                  <c:v>112.19270833333333</c:v>
                </c:pt>
                <c:pt idx="44235">
                  <c:v>112.1953125</c:v>
                </c:pt>
                <c:pt idx="44236">
                  <c:v>112.19791666666667</c:v>
                </c:pt>
                <c:pt idx="44237">
                  <c:v>112.20052083333333</c:v>
                </c:pt>
                <c:pt idx="44238">
                  <c:v>112.203125</c:v>
                </c:pt>
                <c:pt idx="44239">
                  <c:v>112.20572916666667</c:v>
                </c:pt>
                <c:pt idx="44240">
                  <c:v>112.20833333333333</c:v>
                </c:pt>
                <c:pt idx="44241">
                  <c:v>112.2109375</c:v>
                </c:pt>
                <c:pt idx="44242">
                  <c:v>112.21354166666667</c:v>
                </c:pt>
                <c:pt idx="44243">
                  <c:v>112.21614583333333</c:v>
                </c:pt>
                <c:pt idx="44244">
                  <c:v>112.21875</c:v>
                </c:pt>
                <c:pt idx="44245">
                  <c:v>112.22135416666667</c:v>
                </c:pt>
                <c:pt idx="44246">
                  <c:v>112.22395833333333</c:v>
                </c:pt>
                <c:pt idx="44247">
                  <c:v>112.2265625</c:v>
                </c:pt>
                <c:pt idx="44248">
                  <c:v>112.22916666666667</c:v>
                </c:pt>
                <c:pt idx="44249">
                  <c:v>112.23177083333333</c:v>
                </c:pt>
                <c:pt idx="44250">
                  <c:v>112.234375</c:v>
                </c:pt>
                <c:pt idx="44251">
                  <c:v>112.23697916666667</c:v>
                </c:pt>
                <c:pt idx="44252">
                  <c:v>112.23958333333333</c:v>
                </c:pt>
                <c:pt idx="44253">
                  <c:v>112.2421875</c:v>
                </c:pt>
                <c:pt idx="44254">
                  <c:v>112.24479166666667</c:v>
                </c:pt>
                <c:pt idx="44255">
                  <c:v>112.24739583333333</c:v>
                </c:pt>
                <c:pt idx="44256">
                  <c:v>112.25</c:v>
                </c:pt>
                <c:pt idx="44257">
                  <c:v>112.25260416666667</c:v>
                </c:pt>
                <c:pt idx="44258">
                  <c:v>112.25520833333333</c:v>
                </c:pt>
                <c:pt idx="44259">
                  <c:v>112.2578125</c:v>
                </c:pt>
                <c:pt idx="44260">
                  <c:v>112.26041666666667</c:v>
                </c:pt>
                <c:pt idx="44261">
                  <c:v>112.26302083333333</c:v>
                </c:pt>
                <c:pt idx="44262">
                  <c:v>112.265625</c:v>
                </c:pt>
                <c:pt idx="44263">
                  <c:v>112.26822916666667</c:v>
                </c:pt>
                <c:pt idx="44264">
                  <c:v>112.27083333333333</c:v>
                </c:pt>
                <c:pt idx="44265">
                  <c:v>112.2734375</c:v>
                </c:pt>
                <c:pt idx="44266">
                  <c:v>112.27604166666667</c:v>
                </c:pt>
                <c:pt idx="44267">
                  <c:v>112.27864583333333</c:v>
                </c:pt>
                <c:pt idx="44268">
                  <c:v>112.28125</c:v>
                </c:pt>
                <c:pt idx="44269">
                  <c:v>112.28385416666667</c:v>
                </c:pt>
                <c:pt idx="44270">
                  <c:v>112.28645833333333</c:v>
                </c:pt>
                <c:pt idx="44271">
                  <c:v>112.2890625</c:v>
                </c:pt>
                <c:pt idx="44272">
                  <c:v>112.29166666666667</c:v>
                </c:pt>
                <c:pt idx="44273">
                  <c:v>112.29427083333333</c:v>
                </c:pt>
                <c:pt idx="44274">
                  <c:v>112.296875</c:v>
                </c:pt>
                <c:pt idx="44275">
                  <c:v>112.29947916666667</c:v>
                </c:pt>
                <c:pt idx="44276">
                  <c:v>112.30208333333333</c:v>
                </c:pt>
                <c:pt idx="44277">
                  <c:v>112.3046875</c:v>
                </c:pt>
                <c:pt idx="44278">
                  <c:v>112.30729166666667</c:v>
                </c:pt>
                <c:pt idx="44279">
                  <c:v>112.30989583333333</c:v>
                </c:pt>
                <c:pt idx="44280">
                  <c:v>112.3125</c:v>
                </c:pt>
                <c:pt idx="44281">
                  <c:v>112.31510416666667</c:v>
                </c:pt>
                <c:pt idx="44282">
                  <c:v>112.31770833333333</c:v>
                </c:pt>
                <c:pt idx="44283">
                  <c:v>112.3203125</c:v>
                </c:pt>
                <c:pt idx="44284">
                  <c:v>112.32291666666667</c:v>
                </c:pt>
                <c:pt idx="44285">
                  <c:v>112.32552083333333</c:v>
                </c:pt>
                <c:pt idx="44286">
                  <c:v>112.328125</c:v>
                </c:pt>
                <c:pt idx="44287">
                  <c:v>112.33072916666667</c:v>
                </c:pt>
                <c:pt idx="44288">
                  <c:v>112.33333333333333</c:v>
                </c:pt>
                <c:pt idx="44289">
                  <c:v>112.3359375</c:v>
                </c:pt>
                <c:pt idx="44290">
                  <c:v>112.33854166666667</c:v>
                </c:pt>
                <c:pt idx="44291">
                  <c:v>112.34114583333333</c:v>
                </c:pt>
                <c:pt idx="44292">
                  <c:v>112.34375</c:v>
                </c:pt>
                <c:pt idx="44293">
                  <c:v>112.34635416666667</c:v>
                </c:pt>
                <c:pt idx="44294">
                  <c:v>112.34895833333333</c:v>
                </c:pt>
                <c:pt idx="44295">
                  <c:v>112.3515625</c:v>
                </c:pt>
                <c:pt idx="44296">
                  <c:v>112.35416666666667</c:v>
                </c:pt>
                <c:pt idx="44297">
                  <c:v>112.35677083333333</c:v>
                </c:pt>
                <c:pt idx="44298">
                  <c:v>112.359375</c:v>
                </c:pt>
                <c:pt idx="44299">
                  <c:v>112.36197916666667</c:v>
                </c:pt>
                <c:pt idx="44300">
                  <c:v>112.36458333333333</c:v>
                </c:pt>
                <c:pt idx="44301">
                  <c:v>112.3671875</c:v>
                </c:pt>
                <c:pt idx="44302">
                  <c:v>112.36979166666667</c:v>
                </c:pt>
                <c:pt idx="44303">
                  <c:v>112.37239583333333</c:v>
                </c:pt>
                <c:pt idx="44304">
                  <c:v>112.375</c:v>
                </c:pt>
                <c:pt idx="44305">
                  <c:v>112.37760416666667</c:v>
                </c:pt>
                <c:pt idx="44306">
                  <c:v>112.38020833333333</c:v>
                </c:pt>
                <c:pt idx="44307">
                  <c:v>112.3828125</c:v>
                </c:pt>
                <c:pt idx="44308">
                  <c:v>112.38541666666667</c:v>
                </c:pt>
                <c:pt idx="44309">
                  <c:v>112.38802083333333</c:v>
                </c:pt>
                <c:pt idx="44310">
                  <c:v>112.390625</c:v>
                </c:pt>
                <c:pt idx="44311">
                  <c:v>112.39322916666667</c:v>
                </c:pt>
                <c:pt idx="44312">
                  <c:v>112.39583333333333</c:v>
                </c:pt>
                <c:pt idx="44313">
                  <c:v>112.3984375</c:v>
                </c:pt>
                <c:pt idx="44314">
                  <c:v>112.40104166666667</c:v>
                </c:pt>
                <c:pt idx="44315">
                  <c:v>112.40364583333333</c:v>
                </c:pt>
                <c:pt idx="44316">
                  <c:v>112.40625</c:v>
                </c:pt>
                <c:pt idx="44317">
                  <c:v>112.40885416666667</c:v>
                </c:pt>
                <c:pt idx="44318">
                  <c:v>112.41145833333333</c:v>
                </c:pt>
                <c:pt idx="44319">
                  <c:v>112.4140625</c:v>
                </c:pt>
                <c:pt idx="44320">
                  <c:v>112.41666666666667</c:v>
                </c:pt>
                <c:pt idx="44321">
                  <c:v>112.41927083333333</c:v>
                </c:pt>
                <c:pt idx="44322">
                  <c:v>112.421875</c:v>
                </c:pt>
                <c:pt idx="44323">
                  <c:v>112.42447916666667</c:v>
                </c:pt>
                <c:pt idx="44324">
                  <c:v>112.42708333333333</c:v>
                </c:pt>
                <c:pt idx="44325">
                  <c:v>112.4296875</c:v>
                </c:pt>
                <c:pt idx="44326">
                  <c:v>112.43229166666667</c:v>
                </c:pt>
                <c:pt idx="44327">
                  <c:v>112.43489583333333</c:v>
                </c:pt>
                <c:pt idx="44328">
                  <c:v>112.4375</c:v>
                </c:pt>
                <c:pt idx="44329">
                  <c:v>112.44010416666667</c:v>
                </c:pt>
                <c:pt idx="44330">
                  <c:v>112.44270833333333</c:v>
                </c:pt>
                <c:pt idx="44331">
                  <c:v>112.4453125</c:v>
                </c:pt>
                <c:pt idx="44332">
                  <c:v>112.44791666666667</c:v>
                </c:pt>
                <c:pt idx="44333">
                  <c:v>112.45052083333333</c:v>
                </c:pt>
                <c:pt idx="44334">
                  <c:v>112.453125</c:v>
                </c:pt>
                <c:pt idx="44335">
                  <c:v>112.45572916666667</c:v>
                </c:pt>
                <c:pt idx="44336">
                  <c:v>112.45833333333333</c:v>
                </c:pt>
                <c:pt idx="44337">
                  <c:v>112.4609375</c:v>
                </c:pt>
                <c:pt idx="44338">
                  <c:v>112.46354166666667</c:v>
                </c:pt>
                <c:pt idx="44339">
                  <c:v>112.46614583333333</c:v>
                </c:pt>
                <c:pt idx="44340">
                  <c:v>112.46875</c:v>
                </c:pt>
                <c:pt idx="44341">
                  <c:v>112.47135416666667</c:v>
                </c:pt>
                <c:pt idx="44342">
                  <c:v>112.47395833333333</c:v>
                </c:pt>
                <c:pt idx="44343">
                  <c:v>112.4765625</c:v>
                </c:pt>
                <c:pt idx="44344">
                  <c:v>112.47916666666667</c:v>
                </c:pt>
                <c:pt idx="44345">
                  <c:v>112.48177083333333</c:v>
                </c:pt>
                <c:pt idx="44346">
                  <c:v>112.484375</c:v>
                </c:pt>
                <c:pt idx="44347">
                  <c:v>112.48697916666667</c:v>
                </c:pt>
                <c:pt idx="44348">
                  <c:v>112.48958333333333</c:v>
                </c:pt>
                <c:pt idx="44349">
                  <c:v>112.4921875</c:v>
                </c:pt>
                <c:pt idx="44350">
                  <c:v>112.49479166666667</c:v>
                </c:pt>
                <c:pt idx="44351">
                  <c:v>112.49739583333333</c:v>
                </c:pt>
                <c:pt idx="44352">
                  <c:v>112.5</c:v>
                </c:pt>
                <c:pt idx="44353">
                  <c:v>112.50260416666667</c:v>
                </c:pt>
                <c:pt idx="44354">
                  <c:v>112.50520833333333</c:v>
                </c:pt>
                <c:pt idx="44355">
                  <c:v>112.5078125</c:v>
                </c:pt>
                <c:pt idx="44356">
                  <c:v>112.51041666666667</c:v>
                </c:pt>
                <c:pt idx="44357">
                  <c:v>112.51302083333333</c:v>
                </c:pt>
                <c:pt idx="44358">
                  <c:v>112.515625</c:v>
                </c:pt>
                <c:pt idx="44359">
                  <c:v>112.51822916666667</c:v>
                </c:pt>
                <c:pt idx="44360">
                  <c:v>112.52083333333333</c:v>
                </c:pt>
                <c:pt idx="44361">
                  <c:v>112.5234375</c:v>
                </c:pt>
                <c:pt idx="44362">
                  <c:v>112.52604166666667</c:v>
                </c:pt>
                <c:pt idx="44363">
                  <c:v>112.52864583333333</c:v>
                </c:pt>
                <c:pt idx="44364">
                  <c:v>112.53125</c:v>
                </c:pt>
                <c:pt idx="44365">
                  <c:v>112.53385416666667</c:v>
                </c:pt>
                <c:pt idx="44366">
                  <c:v>112.53645833333333</c:v>
                </c:pt>
                <c:pt idx="44367">
                  <c:v>112.5390625</c:v>
                </c:pt>
                <c:pt idx="44368">
                  <c:v>112.54166666666667</c:v>
                </c:pt>
                <c:pt idx="44369">
                  <c:v>112.54427083333333</c:v>
                </c:pt>
                <c:pt idx="44370">
                  <c:v>112.546875</c:v>
                </c:pt>
                <c:pt idx="44371">
                  <c:v>112.54947916666667</c:v>
                </c:pt>
                <c:pt idx="44372">
                  <c:v>112.55208333333333</c:v>
                </c:pt>
                <c:pt idx="44373">
                  <c:v>112.5546875</c:v>
                </c:pt>
                <c:pt idx="44374">
                  <c:v>112.55729166666667</c:v>
                </c:pt>
                <c:pt idx="44375">
                  <c:v>112.55989583333333</c:v>
                </c:pt>
                <c:pt idx="44376">
                  <c:v>112.5625</c:v>
                </c:pt>
                <c:pt idx="44377">
                  <c:v>112.56510416666667</c:v>
                </c:pt>
                <c:pt idx="44378">
                  <c:v>112.56770833333333</c:v>
                </c:pt>
                <c:pt idx="44379">
                  <c:v>112.5703125</c:v>
                </c:pt>
                <c:pt idx="44380">
                  <c:v>112.57291666666667</c:v>
                </c:pt>
                <c:pt idx="44381">
                  <c:v>112.57552083333333</c:v>
                </c:pt>
                <c:pt idx="44382">
                  <c:v>112.578125</c:v>
                </c:pt>
                <c:pt idx="44383">
                  <c:v>112.58072916666667</c:v>
                </c:pt>
                <c:pt idx="44384">
                  <c:v>112.58333333333333</c:v>
                </c:pt>
                <c:pt idx="44385">
                  <c:v>112.5859375</c:v>
                </c:pt>
                <c:pt idx="44386">
                  <c:v>112.58854166666667</c:v>
                </c:pt>
                <c:pt idx="44387">
                  <c:v>112.59114583333333</c:v>
                </c:pt>
                <c:pt idx="44388">
                  <c:v>112.59375</c:v>
                </c:pt>
                <c:pt idx="44389">
                  <c:v>112.59635416666667</c:v>
                </c:pt>
                <c:pt idx="44390">
                  <c:v>112.59895833333333</c:v>
                </c:pt>
                <c:pt idx="44391">
                  <c:v>112.6015625</c:v>
                </c:pt>
                <c:pt idx="44392">
                  <c:v>112.60416666666667</c:v>
                </c:pt>
                <c:pt idx="44393">
                  <c:v>112.60677083333333</c:v>
                </c:pt>
                <c:pt idx="44394">
                  <c:v>112.609375</c:v>
                </c:pt>
                <c:pt idx="44395">
                  <c:v>112.61197916666667</c:v>
                </c:pt>
                <c:pt idx="44396">
                  <c:v>112.61458333333333</c:v>
                </c:pt>
                <c:pt idx="44397">
                  <c:v>112.6171875</c:v>
                </c:pt>
                <c:pt idx="44398">
                  <c:v>112.61979166666667</c:v>
                </c:pt>
                <c:pt idx="44399">
                  <c:v>112.62239583333333</c:v>
                </c:pt>
                <c:pt idx="44400">
                  <c:v>112.625</c:v>
                </c:pt>
                <c:pt idx="44401">
                  <c:v>112.62760416666667</c:v>
                </c:pt>
                <c:pt idx="44402">
                  <c:v>112.63020833333333</c:v>
                </c:pt>
                <c:pt idx="44403">
                  <c:v>112.6328125</c:v>
                </c:pt>
                <c:pt idx="44404">
                  <c:v>112.63541666666667</c:v>
                </c:pt>
                <c:pt idx="44405">
                  <c:v>112.63802083333333</c:v>
                </c:pt>
                <c:pt idx="44406">
                  <c:v>112.640625</c:v>
                </c:pt>
                <c:pt idx="44407">
                  <c:v>112.64322916666667</c:v>
                </c:pt>
                <c:pt idx="44408">
                  <c:v>112.64583333333333</c:v>
                </c:pt>
                <c:pt idx="44409">
                  <c:v>112.6484375</c:v>
                </c:pt>
                <c:pt idx="44410">
                  <c:v>112.65104166666667</c:v>
                </c:pt>
                <c:pt idx="44411">
                  <c:v>112.65364583333333</c:v>
                </c:pt>
                <c:pt idx="44412">
                  <c:v>112.65625</c:v>
                </c:pt>
                <c:pt idx="44413">
                  <c:v>112.65885416666667</c:v>
                </c:pt>
                <c:pt idx="44414">
                  <c:v>112.66145833333333</c:v>
                </c:pt>
                <c:pt idx="44415">
                  <c:v>112.6640625</c:v>
                </c:pt>
                <c:pt idx="44416">
                  <c:v>112.66666666666667</c:v>
                </c:pt>
                <c:pt idx="44417">
                  <c:v>112.66927083333333</c:v>
                </c:pt>
                <c:pt idx="44418">
                  <c:v>112.671875</c:v>
                </c:pt>
                <c:pt idx="44419">
                  <c:v>112.67447916666667</c:v>
                </c:pt>
                <c:pt idx="44420">
                  <c:v>112.67708333333333</c:v>
                </c:pt>
                <c:pt idx="44421">
                  <c:v>112.6796875</c:v>
                </c:pt>
                <c:pt idx="44422">
                  <c:v>112.68229166666667</c:v>
                </c:pt>
                <c:pt idx="44423">
                  <c:v>112.68489583333333</c:v>
                </c:pt>
                <c:pt idx="44424">
                  <c:v>112.6875</c:v>
                </c:pt>
                <c:pt idx="44425">
                  <c:v>112.69010416666667</c:v>
                </c:pt>
                <c:pt idx="44426">
                  <c:v>112.69270833333333</c:v>
                </c:pt>
                <c:pt idx="44427">
                  <c:v>112.6953125</c:v>
                </c:pt>
                <c:pt idx="44428">
                  <c:v>112.69791666666667</c:v>
                </c:pt>
                <c:pt idx="44429">
                  <c:v>112.70052083333333</c:v>
                </c:pt>
                <c:pt idx="44430">
                  <c:v>112.703125</c:v>
                </c:pt>
                <c:pt idx="44431">
                  <c:v>112.70572916666667</c:v>
                </c:pt>
                <c:pt idx="44432">
                  <c:v>112.70833333333333</c:v>
                </c:pt>
                <c:pt idx="44433">
                  <c:v>112.7109375</c:v>
                </c:pt>
                <c:pt idx="44434">
                  <c:v>112.71354166666667</c:v>
                </c:pt>
                <c:pt idx="44435">
                  <c:v>112.71614583333333</c:v>
                </c:pt>
                <c:pt idx="44436">
                  <c:v>112.71875</c:v>
                </c:pt>
                <c:pt idx="44437">
                  <c:v>112.72135416666667</c:v>
                </c:pt>
                <c:pt idx="44438">
                  <c:v>112.72395833333333</c:v>
                </c:pt>
                <c:pt idx="44439">
                  <c:v>112.7265625</c:v>
                </c:pt>
                <c:pt idx="44440">
                  <c:v>112.72916666666667</c:v>
                </c:pt>
                <c:pt idx="44441">
                  <c:v>112.73177083333333</c:v>
                </c:pt>
                <c:pt idx="44442">
                  <c:v>112.734375</c:v>
                </c:pt>
                <c:pt idx="44443">
                  <c:v>112.73697916666667</c:v>
                </c:pt>
                <c:pt idx="44444">
                  <c:v>112.73958333333333</c:v>
                </c:pt>
                <c:pt idx="44445">
                  <c:v>112.7421875</c:v>
                </c:pt>
                <c:pt idx="44446">
                  <c:v>112.74479166666667</c:v>
                </c:pt>
                <c:pt idx="44447">
                  <c:v>112.74739583333333</c:v>
                </c:pt>
                <c:pt idx="44448">
                  <c:v>112.75</c:v>
                </c:pt>
                <c:pt idx="44449">
                  <c:v>112.75260416666667</c:v>
                </c:pt>
                <c:pt idx="44450">
                  <c:v>112.75520833333333</c:v>
                </c:pt>
                <c:pt idx="44451">
                  <c:v>112.7578125</c:v>
                </c:pt>
                <c:pt idx="44452">
                  <c:v>112.76041666666667</c:v>
                </c:pt>
                <c:pt idx="44453">
                  <c:v>112.76302083333333</c:v>
                </c:pt>
                <c:pt idx="44454">
                  <c:v>112.765625</c:v>
                </c:pt>
                <c:pt idx="44455">
                  <c:v>112.76822916666667</c:v>
                </c:pt>
                <c:pt idx="44456">
                  <c:v>112.77083333333333</c:v>
                </c:pt>
                <c:pt idx="44457">
                  <c:v>112.7734375</c:v>
                </c:pt>
                <c:pt idx="44458">
                  <c:v>112.77604166666667</c:v>
                </c:pt>
                <c:pt idx="44459">
                  <c:v>112.77864583333333</c:v>
                </c:pt>
                <c:pt idx="44460">
                  <c:v>112.78125</c:v>
                </c:pt>
                <c:pt idx="44461">
                  <c:v>112.78385416666667</c:v>
                </c:pt>
                <c:pt idx="44462">
                  <c:v>112.78645833333333</c:v>
                </c:pt>
                <c:pt idx="44463">
                  <c:v>112.7890625</c:v>
                </c:pt>
                <c:pt idx="44464">
                  <c:v>112.79166666666667</c:v>
                </c:pt>
                <c:pt idx="44465">
                  <c:v>112.79427083333333</c:v>
                </c:pt>
                <c:pt idx="44466">
                  <c:v>112.796875</c:v>
                </c:pt>
                <c:pt idx="44467">
                  <c:v>112.79947916666667</c:v>
                </c:pt>
                <c:pt idx="44468">
                  <c:v>112.80208333333333</c:v>
                </c:pt>
                <c:pt idx="44469">
                  <c:v>112.8046875</c:v>
                </c:pt>
                <c:pt idx="44470">
                  <c:v>112.80729166666667</c:v>
                </c:pt>
                <c:pt idx="44471">
                  <c:v>112.80989583333333</c:v>
                </c:pt>
                <c:pt idx="44472">
                  <c:v>112.8125</c:v>
                </c:pt>
                <c:pt idx="44473">
                  <c:v>112.81510416666667</c:v>
                </c:pt>
                <c:pt idx="44474">
                  <c:v>112.81770833333333</c:v>
                </c:pt>
                <c:pt idx="44475">
                  <c:v>112.8203125</c:v>
                </c:pt>
                <c:pt idx="44476">
                  <c:v>112.82291666666667</c:v>
                </c:pt>
                <c:pt idx="44477">
                  <c:v>112.82552083333333</c:v>
                </c:pt>
                <c:pt idx="44478">
                  <c:v>112.828125</c:v>
                </c:pt>
                <c:pt idx="44479">
                  <c:v>112.83072916666667</c:v>
                </c:pt>
                <c:pt idx="44480">
                  <c:v>112.83333333333333</c:v>
                </c:pt>
                <c:pt idx="44481">
                  <c:v>112.8359375</c:v>
                </c:pt>
                <c:pt idx="44482">
                  <c:v>112.83854166666667</c:v>
                </c:pt>
                <c:pt idx="44483">
                  <c:v>112.84114583333333</c:v>
                </c:pt>
                <c:pt idx="44484">
                  <c:v>112.84375</c:v>
                </c:pt>
                <c:pt idx="44485">
                  <c:v>112.84635416666667</c:v>
                </c:pt>
                <c:pt idx="44486">
                  <c:v>112.84895833333333</c:v>
                </c:pt>
                <c:pt idx="44487">
                  <c:v>112.8515625</c:v>
                </c:pt>
                <c:pt idx="44488">
                  <c:v>112.85416666666667</c:v>
                </c:pt>
                <c:pt idx="44489">
                  <c:v>112.85677083333333</c:v>
                </c:pt>
                <c:pt idx="44490">
                  <c:v>112.859375</c:v>
                </c:pt>
                <c:pt idx="44491">
                  <c:v>112.86197916666667</c:v>
                </c:pt>
                <c:pt idx="44492">
                  <c:v>112.86458333333333</c:v>
                </c:pt>
                <c:pt idx="44493">
                  <c:v>112.8671875</c:v>
                </c:pt>
                <c:pt idx="44494">
                  <c:v>112.86979166666667</c:v>
                </c:pt>
                <c:pt idx="44495">
                  <c:v>112.87239583333333</c:v>
                </c:pt>
                <c:pt idx="44496">
                  <c:v>112.875</c:v>
                </c:pt>
                <c:pt idx="44497">
                  <c:v>112.87760416666667</c:v>
                </c:pt>
                <c:pt idx="44498">
                  <c:v>112.88020833333333</c:v>
                </c:pt>
                <c:pt idx="44499">
                  <c:v>112.8828125</c:v>
                </c:pt>
                <c:pt idx="44500">
                  <c:v>112.88541666666667</c:v>
                </c:pt>
                <c:pt idx="44501">
                  <c:v>112.88802083333333</c:v>
                </c:pt>
                <c:pt idx="44502">
                  <c:v>112.890625</c:v>
                </c:pt>
                <c:pt idx="44503">
                  <c:v>112.89322916666667</c:v>
                </c:pt>
                <c:pt idx="44504">
                  <c:v>112.89583333333333</c:v>
                </c:pt>
                <c:pt idx="44505">
                  <c:v>112.8984375</c:v>
                </c:pt>
                <c:pt idx="44506">
                  <c:v>112.90104166666667</c:v>
                </c:pt>
                <c:pt idx="44507">
                  <c:v>112.90364583333333</c:v>
                </c:pt>
                <c:pt idx="44508">
                  <c:v>112.90625</c:v>
                </c:pt>
                <c:pt idx="44509">
                  <c:v>112.90885416666667</c:v>
                </c:pt>
                <c:pt idx="44510">
                  <c:v>112.91145833333333</c:v>
                </c:pt>
                <c:pt idx="44511">
                  <c:v>112.9140625</c:v>
                </c:pt>
                <c:pt idx="44512">
                  <c:v>112.91666666666667</c:v>
                </c:pt>
                <c:pt idx="44513">
                  <c:v>112.91927083333333</c:v>
                </c:pt>
                <c:pt idx="44514">
                  <c:v>112.921875</c:v>
                </c:pt>
                <c:pt idx="44515">
                  <c:v>112.92447916666667</c:v>
                </c:pt>
                <c:pt idx="44516">
                  <c:v>112.92708333333333</c:v>
                </c:pt>
                <c:pt idx="44517">
                  <c:v>112.9296875</c:v>
                </c:pt>
                <c:pt idx="44518">
                  <c:v>112.93229166666667</c:v>
                </c:pt>
                <c:pt idx="44519">
                  <c:v>112.93489583333333</c:v>
                </c:pt>
                <c:pt idx="44520">
                  <c:v>112.9375</c:v>
                </c:pt>
                <c:pt idx="44521">
                  <c:v>112.94010416666667</c:v>
                </c:pt>
                <c:pt idx="44522">
                  <c:v>112.94270833333333</c:v>
                </c:pt>
                <c:pt idx="44523">
                  <c:v>112.9453125</c:v>
                </c:pt>
                <c:pt idx="44524">
                  <c:v>112.94791666666667</c:v>
                </c:pt>
                <c:pt idx="44525">
                  <c:v>112.95052083333333</c:v>
                </c:pt>
                <c:pt idx="44526">
                  <c:v>112.953125</c:v>
                </c:pt>
                <c:pt idx="44527">
                  <c:v>112.95572916666667</c:v>
                </c:pt>
                <c:pt idx="44528">
                  <c:v>112.95833333333333</c:v>
                </c:pt>
                <c:pt idx="44529">
                  <c:v>112.9609375</c:v>
                </c:pt>
                <c:pt idx="44530">
                  <c:v>112.96354166666667</c:v>
                </c:pt>
                <c:pt idx="44531">
                  <c:v>112.96614583333333</c:v>
                </c:pt>
                <c:pt idx="44532">
                  <c:v>112.96875</c:v>
                </c:pt>
                <c:pt idx="44533">
                  <c:v>112.97135416666667</c:v>
                </c:pt>
                <c:pt idx="44534">
                  <c:v>112.97395833333333</c:v>
                </c:pt>
                <c:pt idx="44535">
                  <c:v>112.9765625</c:v>
                </c:pt>
                <c:pt idx="44536">
                  <c:v>112.97916666666667</c:v>
                </c:pt>
                <c:pt idx="44537">
                  <c:v>112.98177083333333</c:v>
                </c:pt>
                <c:pt idx="44538">
                  <c:v>112.984375</c:v>
                </c:pt>
                <c:pt idx="44539">
                  <c:v>112.98697916666667</c:v>
                </c:pt>
                <c:pt idx="44540">
                  <c:v>112.98958333333333</c:v>
                </c:pt>
                <c:pt idx="44541">
                  <c:v>112.9921875</c:v>
                </c:pt>
                <c:pt idx="44542">
                  <c:v>112.99479166666667</c:v>
                </c:pt>
                <c:pt idx="44543">
                  <c:v>112.99739583333333</c:v>
                </c:pt>
                <c:pt idx="44544">
                  <c:v>113</c:v>
                </c:pt>
                <c:pt idx="44545">
                  <c:v>113.00260416666667</c:v>
                </c:pt>
                <c:pt idx="44546">
                  <c:v>113.00520833333333</c:v>
                </c:pt>
                <c:pt idx="44547">
                  <c:v>113.0078125</c:v>
                </c:pt>
                <c:pt idx="44548">
                  <c:v>113.01041666666667</c:v>
                </c:pt>
                <c:pt idx="44549">
                  <c:v>113.01302083333333</c:v>
                </c:pt>
                <c:pt idx="44550">
                  <c:v>113.015625</c:v>
                </c:pt>
                <c:pt idx="44551">
                  <c:v>113.01822916666667</c:v>
                </c:pt>
                <c:pt idx="44552">
                  <c:v>113.02083333333333</c:v>
                </c:pt>
                <c:pt idx="44553">
                  <c:v>113.0234375</c:v>
                </c:pt>
                <c:pt idx="44554">
                  <c:v>113.02604166666667</c:v>
                </c:pt>
                <c:pt idx="44555">
                  <c:v>113.02864583333333</c:v>
                </c:pt>
                <c:pt idx="44556">
                  <c:v>113.03125</c:v>
                </c:pt>
                <c:pt idx="44557">
                  <c:v>113.03385416666667</c:v>
                </c:pt>
                <c:pt idx="44558">
                  <c:v>113.03645833333333</c:v>
                </c:pt>
                <c:pt idx="44559">
                  <c:v>113.0390625</c:v>
                </c:pt>
                <c:pt idx="44560">
                  <c:v>113.04166666666667</c:v>
                </c:pt>
                <c:pt idx="44561">
                  <c:v>113.04427083333333</c:v>
                </c:pt>
                <c:pt idx="44562">
                  <c:v>113.046875</c:v>
                </c:pt>
                <c:pt idx="44563">
                  <c:v>113.04947916666667</c:v>
                </c:pt>
                <c:pt idx="44564">
                  <c:v>113.05208333333333</c:v>
                </c:pt>
                <c:pt idx="44565">
                  <c:v>113.0546875</c:v>
                </c:pt>
                <c:pt idx="44566">
                  <c:v>113.05729166666667</c:v>
                </c:pt>
                <c:pt idx="44567">
                  <c:v>113.05989583333333</c:v>
                </c:pt>
                <c:pt idx="44568">
                  <c:v>113.0625</c:v>
                </c:pt>
                <c:pt idx="44569">
                  <c:v>113.06510416666667</c:v>
                </c:pt>
                <c:pt idx="44570">
                  <c:v>113.06770833333333</c:v>
                </c:pt>
                <c:pt idx="44571">
                  <c:v>113.0703125</c:v>
                </c:pt>
                <c:pt idx="44572">
                  <c:v>113.07291666666667</c:v>
                </c:pt>
                <c:pt idx="44573">
                  <c:v>113.07552083333333</c:v>
                </c:pt>
                <c:pt idx="44574">
                  <c:v>113.078125</c:v>
                </c:pt>
                <c:pt idx="44575">
                  <c:v>113.08072916666667</c:v>
                </c:pt>
                <c:pt idx="44576">
                  <c:v>113.08333333333333</c:v>
                </c:pt>
                <c:pt idx="44577">
                  <c:v>113.0859375</c:v>
                </c:pt>
                <c:pt idx="44578">
                  <c:v>113.08854166666667</c:v>
                </c:pt>
                <c:pt idx="44579">
                  <c:v>113.09114583333333</c:v>
                </c:pt>
                <c:pt idx="44580">
                  <c:v>113.09375</c:v>
                </c:pt>
                <c:pt idx="44581">
                  <c:v>113.09635416666667</c:v>
                </c:pt>
                <c:pt idx="44582">
                  <c:v>113.09895833333333</c:v>
                </c:pt>
                <c:pt idx="44583">
                  <c:v>113.1015625</c:v>
                </c:pt>
                <c:pt idx="44584">
                  <c:v>113.10416666666667</c:v>
                </c:pt>
                <c:pt idx="44585">
                  <c:v>113.10677083333333</c:v>
                </c:pt>
                <c:pt idx="44586">
                  <c:v>113.109375</c:v>
                </c:pt>
                <c:pt idx="44587">
                  <c:v>113.11197916666667</c:v>
                </c:pt>
                <c:pt idx="44588">
                  <c:v>113.11458333333333</c:v>
                </c:pt>
                <c:pt idx="44589">
                  <c:v>113.1171875</c:v>
                </c:pt>
                <c:pt idx="44590">
                  <c:v>113.11979166666667</c:v>
                </c:pt>
                <c:pt idx="44591">
                  <c:v>113.12239583333333</c:v>
                </c:pt>
                <c:pt idx="44592">
                  <c:v>113.125</c:v>
                </c:pt>
                <c:pt idx="44593">
                  <c:v>113.12760416666667</c:v>
                </c:pt>
                <c:pt idx="44594">
                  <c:v>113.13020833333333</c:v>
                </c:pt>
                <c:pt idx="44595">
                  <c:v>113.1328125</c:v>
                </c:pt>
                <c:pt idx="44596">
                  <c:v>113.13541666666667</c:v>
                </c:pt>
                <c:pt idx="44597">
                  <c:v>113.13802083333333</c:v>
                </c:pt>
                <c:pt idx="44598">
                  <c:v>113.140625</c:v>
                </c:pt>
                <c:pt idx="44599">
                  <c:v>113.14322916666667</c:v>
                </c:pt>
                <c:pt idx="44600">
                  <c:v>113.14583333333333</c:v>
                </c:pt>
                <c:pt idx="44601">
                  <c:v>113.1484375</c:v>
                </c:pt>
                <c:pt idx="44602">
                  <c:v>113.15104166666667</c:v>
                </c:pt>
                <c:pt idx="44603">
                  <c:v>113.15364583333333</c:v>
                </c:pt>
                <c:pt idx="44604">
                  <c:v>113.15625</c:v>
                </c:pt>
                <c:pt idx="44605">
                  <c:v>113.15885416666667</c:v>
                </c:pt>
                <c:pt idx="44606">
                  <c:v>113.16145833333333</c:v>
                </c:pt>
                <c:pt idx="44607">
                  <c:v>113.1640625</c:v>
                </c:pt>
                <c:pt idx="44608">
                  <c:v>113.16666666666667</c:v>
                </c:pt>
                <c:pt idx="44609">
                  <c:v>113.16927083333333</c:v>
                </c:pt>
                <c:pt idx="44610">
                  <c:v>113.171875</c:v>
                </c:pt>
                <c:pt idx="44611">
                  <c:v>113.17447916666667</c:v>
                </c:pt>
                <c:pt idx="44612">
                  <c:v>113.17708333333333</c:v>
                </c:pt>
                <c:pt idx="44613">
                  <c:v>113.1796875</c:v>
                </c:pt>
                <c:pt idx="44614">
                  <c:v>113.18229166666667</c:v>
                </c:pt>
                <c:pt idx="44615">
                  <c:v>113.18489583333333</c:v>
                </c:pt>
                <c:pt idx="44616">
                  <c:v>113.1875</c:v>
                </c:pt>
                <c:pt idx="44617">
                  <c:v>113.19010416666667</c:v>
                </c:pt>
                <c:pt idx="44618">
                  <c:v>113.19270833333333</c:v>
                </c:pt>
                <c:pt idx="44619">
                  <c:v>113.1953125</c:v>
                </c:pt>
                <c:pt idx="44620">
                  <c:v>113.19791666666667</c:v>
                </c:pt>
                <c:pt idx="44621">
                  <c:v>113.20052083333333</c:v>
                </c:pt>
                <c:pt idx="44622">
                  <c:v>113.203125</c:v>
                </c:pt>
                <c:pt idx="44623">
                  <c:v>113.20572916666667</c:v>
                </c:pt>
                <c:pt idx="44624">
                  <c:v>113.20833333333333</c:v>
                </c:pt>
                <c:pt idx="44625">
                  <c:v>113.2109375</c:v>
                </c:pt>
                <c:pt idx="44626">
                  <c:v>113.21354166666667</c:v>
                </c:pt>
                <c:pt idx="44627">
                  <c:v>113.21614583333333</c:v>
                </c:pt>
                <c:pt idx="44628">
                  <c:v>113.21875</c:v>
                </c:pt>
                <c:pt idx="44629">
                  <c:v>113.22135416666667</c:v>
                </c:pt>
                <c:pt idx="44630">
                  <c:v>113.22395833333333</c:v>
                </c:pt>
                <c:pt idx="44631">
                  <c:v>113.2265625</c:v>
                </c:pt>
                <c:pt idx="44632">
                  <c:v>113.22916666666667</c:v>
                </c:pt>
                <c:pt idx="44633">
                  <c:v>113.23177083333333</c:v>
                </c:pt>
                <c:pt idx="44634">
                  <c:v>113.234375</c:v>
                </c:pt>
                <c:pt idx="44635">
                  <c:v>113.23697916666667</c:v>
                </c:pt>
                <c:pt idx="44636">
                  <c:v>113.23958333333333</c:v>
                </c:pt>
                <c:pt idx="44637">
                  <c:v>113.2421875</c:v>
                </c:pt>
                <c:pt idx="44638">
                  <c:v>113.24479166666667</c:v>
                </c:pt>
                <c:pt idx="44639">
                  <c:v>113.24739583333333</c:v>
                </c:pt>
                <c:pt idx="44640">
                  <c:v>113.25</c:v>
                </c:pt>
                <c:pt idx="44641">
                  <c:v>113.25260416666667</c:v>
                </c:pt>
                <c:pt idx="44642">
                  <c:v>113.25520833333333</c:v>
                </c:pt>
                <c:pt idx="44643">
                  <c:v>113.2578125</c:v>
                </c:pt>
                <c:pt idx="44644">
                  <c:v>113.26041666666667</c:v>
                </c:pt>
                <c:pt idx="44645">
                  <c:v>113.26302083333333</c:v>
                </c:pt>
                <c:pt idx="44646">
                  <c:v>113.265625</c:v>
                </c:pt>
                <c:pt idx="44647">
                  <c:v>113.26822916666667</c:v>
                </c:pt>
                <c:pt idx="44648">
                  <c:v>113.27083333333333</c:v>
                </c:pt>
                <c:pt idx="44649">
                  <c:v>113.2734375</c:v>
                </c:pt>
                <c:pt idx="44650">
                  <c:v>113.27604166666667</c:v>
                </c:pt>
                <c:pt idx="44651">
                  <c:v>113.27864583333333</c:v>
                </c:pt>
                <c:pt idx="44652">
                  <c:v>113.28125</c:v>
                </c:pt>
                <c:pt idx="44653">
                  <c:v>113.28385416666667</c:v>
                </c:pt>
                <c:pt idx="44654">
                  <c:v>113.28645833333333</c:v>
                </c:pt>
                <c:pt idx="44655">
                  <c:v>113.2890625</c:v>
                </c:pt>
                <c:pt idx="44656">
                  <c:v>113.29166666666667</c:v>
                </c:pt>
                <c:pt idx="44657">
                  <c:v>113.29427083333333</c:v>
                </c:pt>
                <c:pt idx="44658">
                  <c:v>113.296875</c:v>
                </c:pt>
                <c:pt idx="44659">
                  <c:v>113.29947916666667</c:v>
                </c:pt>
                <c:pt idx="44660">
                  <c:v>113.30208333333333</c:v>
                </c:pt>
                <c:pt idx="44661">
                  <c:v>113.3046875</c:v>
                </c:pt>
                <c:pt idx="44662">
                  <c:v>113.30729166666667</c:v>
                </c:pt>
                <c:pt idx="44663">
                  <c:v>113.30989583333333</c:v>
                </c:pt>
                <c:pt idx="44664">
                  <c:v>113.3125</c:v>
                </c:pt>
                <c:pt idx="44665">
                  <c:v>113.31510416666667</c:v>
                </c:pt>
                <c:pt idx="44666">
                  <c:v>113.31770833333333</c:v>
                </c:pt>
                <c:pt idx="44667">
                  <c:v>113.3203125</c:v>
                </c:pt>
                <c:pt idx="44668">
                  <c:v>113.32291666666667</c:v>
                </c:pt>
                <c:pt idx="44669">
                  <c:v>113.32552083333333</c:v>
                </c:pt>
                <c:pt idx="44670">
                  <c:v>113.328125</c:v>
                </c:pt>
                <c:pt idx="44671">
                  <c:v>113.33072916666667</c:v>
                </c:pt>
                <c:pt idx="44672">
                  <c:v>113.33333333333333</c:v>
                </c:pt>
                <c:pt idx="44673">
                  <c:v>113.3359375</c:v>
                </c:pt>
                <c:pt idx="44674">
                  <c:v>113.33854166666667</c:v>
                </c:pt>
                <c:pt idx="44675">
                  <c:v>113.34114583333333</c:v>
                </c:pt>
                <c:pt idx="44676">
                  <c:v>113.34375</c:v>
                </c:pt>
                <c:pt idx="44677">
                  <c:v>113.34635416666667</c:v>
                </c:pt>
                <c:pt idx="44678">
                  <c:v>113.34895833333333</c:v>
                </c:pt>
                <c:pt idx="44679">
                  <c:v>113.3515625</c:v>
                </c:pt>
                <c:pt idx="44680">
                  <c:v>113.35416666666667</c:v>
                </c:pt>
                <c:pt idx="44681">
                  <c:v>113.35677083333333</c:v>
                </c:pt>
                <c:pt idx="44682">
                  <c:v>113.359375</c:v>
                </c:pt>
                <c:pt idx="44683">
                  <c:v>113.36197916666667</c:v>
                </c:pt>
                <c:pt idx="44684">
                  <c:v>113.36458333333333</c:v>
                </c:pt>
                <c:pt idx="44685">
                  <c:v>113.3671875</c:v>
                </c:pt>
                <c:pt idx="44686">
                  <c:v>113.36979166666667</c:v>
                </c:pt>
                <c:pt idx="44687">
                  <c:v>113.37239583333333</c:v>
                </c:pt>
                <c:pt idx="44688">
                  <c:v>113.375</c:v>
                </c:pt>
                <c:pt idx="44689">
                  <c:v>113.37760416666667</c:v>
                </c:pt>
                <c:pt idx="44690">
                  <c:v>113.38020833333333</c:v>
                </c:pt>
                <c:pt idx="44691">
                  <c:v>113.3828125</c:v>
                </c:pt>
                <c:pt idx="44692">
                  <c:v>113.38541666666667</c:v>
                </c:pt>
                <c:pt idx="44693">
                  <c:v>113.38802083333333</c:v>
                </c:pt>
                <c:pt idx="44694">
                  <c:v>113.390625</c:v>
                </c:pt>
                <c:pt idx="44695">
                  <c:v>113.39322916666667</c:v>
                </c:pt>
                <c:pt idx="44696">
                  <c:v>113.39583333333333</c:v>
                </c:pt>
                <c:pt idx="44697">
                  <c:v>113.3984375</c:v>
                </c:pt>
                <c:pt idx="44698">
                  <c:v>113.40104166666667</c:v>
                </c:pt>
                <c:pt idx="44699">
                  <c:v>113.40364583333333</c:v>
                </c:pt>
                <c:pt idx="44700">
                  <c:v>113.40625</c:v>
                </c:pt>
                <c:pt idx="44701">
                  <c:v>113.40885416666667</c:v>
                </c:pt>
                <c:pt idx="44702">
                  <c:v>113.41145833333333</c:v>
                </c:pt>
                <c:pt idx="44703">
                  <c:v>113.4140625</c:v>
                </c:pt>
                <c:pt idx="44704">
                  <c:v>113.41666666666667</c:v>
                </c:pt>
                <c:pt idx="44705">
                  <c:v>113.41927083333333</c:v>
                </c:pt>
                <c:pt idx="44706">
                  <c:v>113.421875</c:v>
                </c:pt>
                <c:pt idx="44707">
                  <c:v>113.42447916666667</c:v>
                </c:pt>
                <c:pt idx="44708">
                  <c:v>113.42708333333333</c:v>
                </c:pt>
                <c:pt idx="44709">
                  <c:v>113.4296875</c:v>
                </c:pt>
                <c:pt idx="44710">
                  <c:v>113.43229166666667</c:v>
                </c:pt>
                <c:pt idx="44711">
                  <c:v>113.43489583333333</c:v>
                </c:pt>
                <c:pt idx="44712">
                  <c:v>113.4375</c:v>
                </c:pt>
                <c:pt idx="44713">
                  <c:v>113.44010416666667</c:v>
                </c:pt>
                <c:pt idx="44714">
                  <c:v>113.44270833333333</c:v>
                </c:pt>
                <c:pt idx="44715">
                  <c:v>113.4453125</c:v>
                </c:pt>
                <c:pt idx="44716">
                  <c:v>113.44791666666667</c:v>
                </c:pt>
                <c:pt idx="44717">
                  <c:v>113.45052083333333</c:v>
                </c:pt>
                <c:pt idx="44718">
                  <c:v>113.453125</c:v>
                </c:pt>
                <c:pt idx="44719">
                  <c:v>113.45572916666667</c:v>
                </c:pt>
                <c:pt idx="44720">
                  <c:v>113.45833333333333</c:v>
                </c:pt>
                <c:pt idx="44721">
                  <c:v>113.4609375</c:v>
                </c:pt>
                <c:pt idx="44722">
                  <c:v>113.46354166666667</c:v>
                </c:pt>
                <c:pt idx="44723">
                  <c:v>113.46614583333333</c:v>
                </c:pt>
                <c:pt idx="44724">
                  <c:v>113.46875</c:v>
                </c:pt>
                <c:pt idx="44725">
                  <c:v>113.47135416666667</c:v>
                </c:pt>
                <c:pt idx="44726">
                  <c:v>113.47395833333333</c:v>
                </c:pt>
                <c:pt idx="44727">
                  <c:v>113.4765625</c:v>
                </c:pt>
                <c:pt idx="44728">
                  <c:v>113.47916666666667</c:v>
                </c:pt>
                <c:pt idx="44729">
                  <c:v>113.48177083333333</c:v>
                </c:pt>
                <c:pt idx="44730">
                  <c:v>113.484375</c:v>
                </c:pt>
                <c:pt idx="44731">
                  <c:v>113.48697916666667</c:v>
                </c:pt>
                <c:pt idx="44732">
                  <c:v>113.48958333333333</c:v>
                </c:pt>
                <c:pt idx="44733">
                  <c:v>113.4921875</c:v>
                </c:pt>
                <c:pt idx="44734">
                  <c:v>113.49479166666667</c:v>
                </c:pt>
                <c:pt idx="44735">
                  <c:v>113.49739583333333</c:v>
                </c:pt>
                <c:pt idx="44736">
                  <c:v>113.5</c:v>
                </c:pt>
                <c:pt idx="44737">
                  <c:v>113.50260416666667</c:v>
                </c:pt>
                <c:pt idx="44738">
                  <c:v>113.50520833333333</c:v>
                </c:pt>
                <c:pt idx="44739">
                  <c:v>113.5078125</c:v>
                </c:pt>
                <c:pt idx="44740">
                  <c:v>113.51041666666667</c:v>
                </c:pt>
                <c:pt idx="44741">
                  <c:v>113.51302083333333</c:v>
                </c:pt>
                <c:pt idx="44742">
                  <c:v>113.515625</c:v>
                </c:pt>
                <c:pt idx="44743">
                  <c:v>113.51822916666667</c:v>
                </c:pt>
                <c:pt idx="44744">
                  <c:v>113.52083333333333</c:v>
                </c:pt>
                <c:pt idx="44745">
                  <c:v>113.5234375</c:v>
                </c:pt>
                <c:pt idx="44746">
                  <c:v>113.52604166666667</c:v>
                </c:pt>
                <c:pt idx="44747">
                  <c:v>113.52864583333333</c:v>
                </c:pt>
                <c:pt idx="44748">
                  <c:v>113.53125</c:v>
                </c:pt>
                <c:pt idx="44749">
                  <c:v>113.53385416666667</c:v>
                </c:pt>
                <c:pt idx="44750">
                  <c:v>113.53645833333333</c:v>
                </c:pt>
                <c:pt idx="44751">
                  <c:v>113.5390625</c:v>
                </c:pt>
                <c:pt idx="44752">
                  <c:v>113.54166666666667</c:v>
                </c:pt>
                <c:pt idx="44753">
                  <c:v>113.54427083333333</c:v>
                </c:pt>
                <c:pt idx="44754">
                  <c:v>113.546875</c:v>
                </c:pt>
                <c:pt idx="44755">
                  <c:v>113.54947916666667</c:v>
                </c:pt>
                <c:pt idx="44756">
                  <c:v>113.55208333333333</c:v>
                </c:pt>
                <c:pt idx="44757">
                  <c:v>113.5546875</c:v>
                </c:pt>
                <c:pt idx="44758">
                  <c:v>113.55729166666667</c:v>
                </c:pt>
                <c:pt idx="44759">
                  <c:v>113.55989583333333</c:v>
                </c:pt>
                <c:pt idx="44760">
                  <c:v>113.5625</c:v>
                </c:pt>
                <c:pt idx="44761">
                  <c:v>113.56510416666667</c:v>
                </c:pt>
                <c:pt idx="44762">
                  <c:v>113.56770833333333</c:v>
                </c:pt>
                <c:pt idx="44763">
                  <c:v>113.5703125</c:v>
                </c:pt>
                <c:pt idx="44764">
                  <c:v>113.57291666666667</c:v>
                </c:pt>
                <c:pt idx="44765">
                  <c:v>113.57552083333333</c:v>
                </c:pt>
                <c:pt idx="44766">
                  <c:v>113.578125</c:v>
                </c:pt>
                <c:pt idx="44767">
                  <c:v>113.58072916666667</c:v>
                </c:pt>
                <c:pt idx="44768">
                  <c:v>113.58333333333333</c:v>
                </c:pt>
                <c:pt idx="44769">
                  <c:v>113.5859375</c:v>
                </c:pt>
                <c:pt idx="44770">
                  <c:v>113.58854166666667</c:v>
                </c:pt>
                <c:pt idx="44771">
                  <c:v>113.59114583333333</c:v>
                </c:pt>
                <c:pt idx="44772">
                  <c:v>113.59375</c:v>
                </c:pt>
                <c:pt idx="44773">
                  <c:v>113.59635416666667</c:v>
                </c:pt>
                <c:pt idx="44774">
                  <c:v>113.59895833333333</c:v>
                </c:pt>
                <c:pt idx="44775">
                  <c:v>113.6015625</c:v>
                </c:pt>
                <c:pt idx="44776">
                  <c:v>113.60416666666667</c:v>
                </c:pt>
                <c:pt idx="44777">
                  <c:v>113.60677083333333</c:v>
                </c:pt>
                <c:pt idx="44778">
                  <c:v>113.609375</c:v>
                </c:pt>
                <c:pt idx="44779">
                  <c:v>113.61197916666667</c:v>
                </c:pt>
                <c:pt idx="44780">
                  <c:v>113.61458333333333</c:v>
                </c:pt>
                <c:pt idx="44781">
                  <c:v>113.6171875</c:v>
                </c:pt>
                <c:pt idx="44782">
                  <c:v>113.61979166666667</c:v>
                </c:pt>
                <c:pt idx="44783">
                  <c:v>113.62239583333333</c:v>
                </c:pt>
                <c:pt idx="44784">
                  <c:v>113.625</c:v>
                </c:pt>
                <c:pt idx="44785">
                  <c:v>113.62760416666667</c:v>
                </c:pt>
                <c:pt idx="44786">
                  <c:v>113.63020833333333</c:v>
                </c:pt>
                <c:pt idx="44787">
                  <c:v>113.6328125</c:v>
                </c:pt>
                <c:pt idx="44788">
                  <c:v>113.63541666666667</c:v>
                </c:pt>
                <c:pt idx="44789">
                  <c:v>113.63802083333333</c:v>
                </c:pt>
                <c:pt idx="44790">
                  <c:v>113.640625</c:v>
                </c:pt>
                <c:pt idx="44791">
                  <c:v>113.64322916666667</c:v>
                </c:pt>
                <c:pt idx="44792">
                  <c:v>113.64583333333333</c:v>
                </c:pt>
                <c:pt idx="44793">
                  <c:v>113.6484375</c:v>
                </c:pt>
                <c:pt idx="44794">
                  <c:v>113.65104166666667</c:v>
                </c:pt>
                <c:pt idx="44795">
                  <c:v>113.65364583333333</c:v>
                </c:pt>
                <c:pt idx="44796">
                  <c:v>113.65625</c:v>
                </c:pt>
                <c:pt idx="44797">
                  <c:v>113.65885416666667</c:v>
                </c:pt>
                <c:pt idx="44798">
                  <c:v>113.66145833333333</c:v>
                </c:pt>
                <c:pt idx="44799">
                  <c:v>113.6640625</c:v>
                </c:pt>
                <c:pt idx="44800">
                  <c:v>113.66666666666667</c:v>
                </c:pt>
                <c:pt idx="44801">
                  <c:v>113.66927083333333</c:v>
                </c:pt>
                <c:pt idx="44802">
                  <c:v>113.671875</c:v>
                </c:pt>
                <c:pt idx="44803">
                  <c:v>113.67447916666667</c:v>
                </c:pt>
                <c:pt idx="44804">
                  <c:v>113.67708333333333</c:v>
                </c:pt>
                <c:pt idx="44805">
                  <c:v>113.6796875</c:v>
                </c:pt>
                <c:pt idx="44806">
                  <c:v>113.68229166666667</c:v>
                </c:pt>
                <c:pt idx="44807">
                  <c:v>113.68489583333333</c:v>
                </c:pt>
                <c:pt idx="44808">
                  <c:v>113.6875</c:v>
                </c:pt>
                <c:pt idx="44809">
                  <c:v>113.69010416666667</c:v>
                </c:pt>
                <c:pt idx="44810">
                  <c:v>113.69270833333333</c:v>
                </c:pt>
                <c:pt idx="44811">
                  <c:v>113.6953125</c:v>
                </c:pt>
                <c:pt idx="44812">
                  <c:v>113.69791666666667</c:v>
                </c:pt>
                <c:pt idx="44813">
                  <c:v>113.70052083333333</c:v>
                </c:pt>
                <c:pt idx="44814">
                  <c:v>113.703125</c:v>
                </c:pt>
                <c:pt idx="44815">
                  <c:v>113.70572916666667</c:v>
                </c:pt>
                <c:pt idx="44816">
                  <c:v>113.70833333333333</c:v>
                </c:pt>
                <c:pt idx="44817">
                  <c:v>113.7109375</c:v>
                </c:pt>
                <c:pt idx="44818">
                  <c:v>113.71354166666667</c:v>
                </c:pt>
                <c:pt idx="44819">
                  <c:v>113.71614583333333</c:v>
                </c:pt>
                <c:pt idx="44820">
                  <c:v>113.71875</c:v>
                </c:pt>
                <c:pt idx="44821">
                  <c:v>113.72135416666667</c:v>
                </c:pt>
                <c:pt idx="44822">
                  <c:v>113.72395833333333</c:v>
                </c:pt>
                <c:pt idx="44823">
                  <c:v>113.7265625</c:v>
                </c:pt>
                <c:pt idx="44824">
                  <c:v>113.72916666666667</c:v>
                </c:pt>
                <c:pt idx="44825">
                  <c:v>113.73177083333333</c:v>
                </c:pt>
                <c:pt idx="44826">
                  <c:v>113.734375</c:v>
                </c:pt>
                <c:pt idx="44827">
                  <c:v>113.73697916666667</c:v>
                </c:pt>
                <c:pt idx="44828">
                  <c:v>113.73958333333333</c:v>
                </c:pt>
                <c:pt idx="44829">
                  <c:v>113.7421875</c:v>
                </c:pt>
                <c:pt idx="44830">
                  <c:v>113.74479166666667</c:v>
                </c:pt>
                <c:pt idx="44831">
                  <c:v>113.74739583333333</c:v>
                </c:pt>
                <c:pt idx="44832">
                  <c:v>113.75</c:v>
                </c:pt>
                <c:pt idx="44833">
                  <c:v>113.75260416666667</c:v>
                </c:pt>
                <c:pt idx="44834">
                  <c:v>113.75520833333333</c:v>
                </c:pt>
                <c:pt idx="44835">
                  <c:v>113.7578125</c:v>
                </c:pt>
                <c:pt idx="44836">
                  <c:v>113.76041666666667</c:v>
                </c:pt>
                <c:pt idx="44837">
                  <c:v>113.76302083333333</c:v>
                </c:pt>
                <c:pt idx="44838">
                  <c:v>113.765625</c:v>
                </c:pt>
                <c:pt idx="44839">
                  <c:v>113.76822916666667</c:v>
                </c:pt>
                <c:pt idx="44840">
                  <c:v>113.77083333333333</c:v>
                </c:pt>
                <c:pt idx="44841">
                  <c:v>113.7734375</c:v>
                </c:pt>
                <c:pt idx="44842">
                  <c:v>113.77604166666667</c:v>
                </c:pt>
                <c:pt idx="44843">
                  <c:v>113.77864583333333</c:v>
                </c:pt>
                <c:pt idx="44844">
                  <c:v>113.78125</c:v>
                </c:pt>
                <c:pt idx="44845">
                  <c:v>113.78385416666667</c:v>
                </c:pt>
                <c:pt idx="44846">
                  <c:v>113.78645833333333</c:v>
                </c:pt>
                <c:pt idx="44847">
                  <c:v>113.7890625</c:v>
                </c:pt>
                <c:pt idx="44848">
                  <c:v>113.79166666666667</c:v>
                </c:pt>
                <c:pt idx="44849">
                  <c:v>113.79427083333333</c:v>
                </c:pt>
                <c:pt idx="44850">
                  <c:v>113.796875</c:v>
                </c:pt>
                <c:pt idx="44851">
                  <c:v>113.79947916666667</c:v>
                </c:pt>
                <c:pt idx="44852">
                  <c:v>113.80208333333333</c:v>
                </c:pt>
                <c:pt idx="44853">
                  <c:v>113.8046875</c:v>
                </c:pt>
                <c:pt idx="44854">
                  <c:v>113.80729166666667</c:v>
                </c:pt>
                <c:pt idx="44855">
                  <c:v>113.80989583333333</c:v>
                </c:pt>
                <c:pt idx="44856">
                  <c:v>113.8125</c:v>
                </c:pt>
                <c:pt idx="44857">
                  <c:v>113.81510416666667</c:v>
                </c:pt>
                <c:pt idx="44858">
                  <c:v>113.81770833333333</c:v>
                </c:pt>
                <c:pt idx="44859">
                  <c:v>113.8203125</c:v>
                </c:pt>
                <c:pt idx="44860">
                  <c:v>113.82291666666667</c:v>
                </c:pt>
                <c:pt idx="44861">
                  <c:v>113.82552083333333</c:v>
                </c:pt>
                <c:pt idx="44862">
                  <c:v>113.828125</c:v>
                </c:pt>
                <c:pt idx="44863">
                  <c:v>113.83072916666667</c:v>
                </c:pt>
                <c:pt idx="44864">
                  <c:v>113.83333333333333</c:v>
                </c:pt>
                <c:pt idx="44865">
                  <c:v>113.8359375</c:v>
                </c:pt>
                <c:pt idx="44866">
                  <c:v>113.83854166666667</c:v>
                </c:pt>
                <c:pt idx="44867">
                  <c:v>113.84114583333333</c:v>
                </c:pt>
                <c:pt idx="44868">
                  <c:v>113.84375</c:v>
                </c:pt>
                <c:pt idx="44869">
                  <c:v>113.84635416666667</c:v>
                </c:pt>
                <c:pt idx="44870">
                  <c:v>113.84895833333333</c:v>
                </c:pt>
                <c:pt idx="44871">
                  <c:v>113.8515625</c:v>
                </c:pt>
                <c:pt idx="44872">
                  <c:v>113.85416666666667</c:v>
                </c:pt>
                <c:pt idx="44873">
                  <c:v>113.85677083333333</c:v>
                </c:pt>
                <c:pt idx="44874">
                  <c:v>113.859375</c:v>
                </c:pt>
                <c:pt idx="44875">
                  <c:v>113.86197916666667</c:v>
                </c:pt>
                <c:pt idx="44876">
                  <c:v>113.86458333333333</c:v>
                </c:pt>
                <c:pt idx="44877">
                  <c:v>113.8671875</c:v>
                </c:pt>
                <c:pt idx="44878">
                  <c:v>113.86979166666667</c:v>
                </c:pt>
                <c:pt idx="44879">
                  <c:v>113.87239583333333</c:v>
                </c:pt>
                <c:pt idx="44880">
                  <c:v>113.875</c:v>
                </c:pt>
                <c:pt idx="44881">
                  <c:v>113.87760416666667</c:v>
                </c:pt>
                <c:pt idx="44882">
                  <c:v>113.88020833333333</c:v>
                </c:pt>
                <c:pt idx="44883">
                  <c:v>113.8828125</c:v>
                </c:pt>
                <c:pt idx="44884">
                  <c:v>113.88541666666667</c:v>
                </c:pt>
                <c:pt idx="44885">
                  <c:v>113.88802083333333</c:v>
                </c:pt>
                <c:pt idx="44886">
                  <c:v>113.890625</c:v>
                </c:pt>
                <c:pt idx="44887">
                  <c:v>113.89322916666667</c:v>
                </c:pt>
                <c:pt idx="44888">
                  <c:v>113.89583333333333</c:v>
                </c:pt>
                <c:pt idx="44889">
                  <c:v>113.8984375</c:v>
                </c:pt>
                <c:pt idx="44890">
                  <c:v>113.90104166666667</c:v>
                </c:pt>
                <c:pt idx="44891">
                  <c:v>113.90364583333333</c:v>
                </c:pt>
                <c:pt idx="44892">
                  <c:v>113.90625</c:v>
                </c:pt>
                <c:pt idx="44893">
                  <c:v>113.90885416666667</c:v>
                </c:pt>
                <c:pt idx="44894">
                  <c:v>113.91145833333333</c:v>
                </c:pt>
                <c:pt idx="44895">
                  <c:v>113.9140625</c:v>
                </c:pt>
                <c:pt idx="44896">
                  <c:v>113.91666666666667</c:v>
                </c:pt>
                <c:pt idx="44897">
                  <c:v>113.91927083333333</c:v>
                </c:pt>
                <c:pt idx="44898">
                  <c:v>113.921875</c:v>
                </c:pt>
                <c:pt idx="44899">
                  <c:v>113.92447916666667</c:v>
                </c:pt>
                <c:pt idx="44900">
                  <c:v>113.92708333333333</c:v>
                </c:pt>
                <c:pt idx="44901">
                  <c:v>113.9296875</c:v>
                </c:pt>
                <c:pt idx="44902">
                  <c:v>113.93229166666667</c:v>
                </c:pt>
                <c:pt idx="44903">
                  <c:v>113.93489583333333</c:v>
                </c:pt>
                <c:pt idx="44904">
                  <c:v>113.9375</c:v>
                </c:pt>
                <c:pt idx="44905">
                  <c:v>113.94010416666667</c:v>
                </c:pt>
                <c:pt idx="44906">
                  <c:v>113.94270833333333</c:v>
                </c:pt>
                <c:pt idx="44907">
                  <c:v>113.9453125</c:v>
                </c:pt>
                <c:pt idx="44908">
                  <c:v>113.94791666666667</c:v>
                </c:pt>
                <c:pt idx="44909">
                  <c:v>113.95052083333333</c:v>
                </c:pt>
                <c:pt idx="44910">
                  <c:v>113.953125</c:v>
                </c:pt>
                <c:pt idx="44911">
                  <c:v>113.95572916666667</c:v>
                </c:pt>
                <c:pt idx="44912">
                  <c:v>113.95833333333333</c:v>
                </c:pt>
                <c:pt idx="44913">
                  <c:v>113.9609375</c:v>
                </c:pt>
                <c:pt idx="44914">
                  <c:v>113.96354166666667</c:v>
                </c:pt>
                <c:pt idx="44915">
                  <c:v>113.96614583333333</c:v>
                </c:pt>
                <c:pt idx="44916">
                  <c:v>113.96875</c:v>
                </c:pt>
                <c:pt idx="44917">
                  <c:v>113.97135416666667</c:v>
                </c:pt>
                <c:pt idx="44918">
                  <c:v>113.97395833333333</c:v>
                </c:pt>
                <c:pt idx="44919">
                  <c:v>113.9765625</c:v>
                </c:pt>
                <c:pt idx="44920">
                  <c:v>113.97916666666667</c:v>
                </c:pt>
                <c:pt idx="44921">
                  <c:v>113.98177083333333</c:v>
                </c:pt>
                <c:pt idx="44922">
                  <c:v>113.984375</c:v>
                </c:pt>
                <c:pt idx="44923">
                  <c:v>113.98697916666667</c:v>
                </c:pt>
                <c:pt idx="44924">
                  <c:v>113.98958333333333</c:v>
                </c:pt>
                <c:pt idx="44925">
                  <c:v>113.9921875</c:v>
                </c:pt>
                <c:pt idx="44926">
                  <c:v>113.99479166666667</c:v>
                </c:pt>
                <c:pt idx="44927">
                  <c:v>113.99739583333333</c:v>
                </c:pt>
                <c:pt idx="44928">
                  <c:v>114</c:v>
                </c:pt>
                <c:pt idx="44929">
                  <c:v>114.00260416666667</c:v>
                </c:pt>
                <c:pt idx="44930">
                  <c:v>114.00520833333333</c:v>
                </c:pt>
                <c:pt idx="44931">
                  <c:v>114.0078125</c:v>
                </c:pt>
                <c:pt idx="44932">
                  <c:v>114.01041666666667</c:v>
                </c:pt>
                <c:pt idx="44933">
                  <c:v>114.01302083333333</c:v>
                </c:pt>
                <c:pt idx="44934">
                  <c:v>114.015625</c:v>
                </c:pt>
                <c:pt idx="44935">
                  <c:v>114.01822916666667</c:v>
                </c:pt>
                <c:pt idx="44936">
                  <c:v>114.02083333333333</c:v>
                </c:pt>
                <c:pt idx="44937">
                  <c:v>114.0234375</c:v>
                </c:pt>
                <c:pt idx="44938">
                  <c:v>114.02604166666667</c:v>
                </c:pt>
                <c:pt idx="44939">
                  <c:v>114.02864583333333</c:v>
                </c:pt>
                <c:pt idx="44940">
                  <c:v>114.03125</c:v>
                </c:pt>
                <c:pt idx="44941">
                  <c:v>114.03385416666667</c:v>
                </c:pt>
                <c:pt idx="44942">
                  <c:v>114.03645833333333</c:v>
                </c:pt>
                <c:pt idx="44943">
                  <c:v>114.0390625</c:v>
                </c:pt>
                <c:pt idx="44944">
                  <c:v>114.04166666666667</c:v>
                </c:pt>
                <c:pt idx="44945">
                  <c:v>114.04427083333333</c:v>
                </c:pt>
                <c:pt idx="44946">
                  <c:v>114.046875</c:v>
                </c:pt>
                <c:pt idx="44947">
                  <c:v>114.04947916666667</c:v>
                </c:pt>
                <c:pt idx="44948">
                  <c:v>114.05208333333333</c:v>
                </c:pt>
                <c:pt idx="44949">
                  <c:v>114.0546875</c:v>
                </c:pt>
                <c:pt idx="44950">
                  <c:v>114.05729166666667</c:v>
                </c:pt>
                <c:pt idx="44951">
                  <c:v>114.05989583333333</c:v>
                </c:pt>
                <c:pt idx="44952">
                  <c:v>114.0625</c:v>
                </c:pt>
                <c:pt idx="44953">
                  <c:v>114.06510416666667</c:v>
                </c:pt>
                <c:pt idx="44954">
                  <c:v>114.06770833333333</c:v>
                </c:pt>
                <c:pt idx="44955">
                  <c:v>114.0703125</c:v>
                </c:pt>
                <c:pt idx="44956">
                  <c:v>114.07291666666667</c:v>
                </c:pt>
                <c:pt idx="44957">
                  <c:v>114.07552083333333</c:v>
                </c:pt>
                <c:pt idx="44958">
                  <c:v>114.078125</c:v>
                </c:pt>
                <c:pt idx="44959">
                  <c:v>114.08072916666667</c:v>
                </c:pt>
                <c:pt idx="44960">
                  <c:v>114.08333333333333</c:v>
                </c:pt>
                <c:pt idx="44961">
                  <c:v>114.0859375</c:v>
                </c:pt>
                <c:pt idx="44962">
                  <c:v>114.08854166666667</c:v>
                </c:pt>
                <c:pt idx="44963">
                  <c:v>114.09114583333333</c:v>
                </c:pt>
                <c:pt idx="44964">
                  <c:v>114.09375</c:v>
                </c:pt>
                <c:pt idx="44965">
                  <c:v>114.09635416666667</c:v>
                </c:pt>
                <c:pt idx="44966">
                  <c:v>114.09895833333333</c:v>
                </c:pt>
                <c:pt idx="44967">
                  <c:v>114.1015625</c:v>
                </c:pt>
                <c:pt idx="44968">
                  <c:v>114.10416666666667</c:v>
                </c:pt>
                <c:pt idx="44969">
                  <c:v>114.10677083333333</c:v>
                </c:pt>
                <c:pt idx="44970">
                  <c:v>114.109375</c:v>
                </c:pt>
                <c:pt idx="44971">
                  <c:v>114.11197916666667</c:v>
                </c:pt>
                <c:pt idx="44972">
                  <c:v>114.11458333333333</c:v>
                </c:pt>
                <c:pt idx="44973">
                  <c:v>114.1171875</c:v>
                </c:pt>
                <c:pt idx="44974">
                  <c:v>114.11979166666667</c:v>
                </c:pt>
                <c:pt idx="44975">
                  <c:v>114.12239583333333</c:v>
                </c:pt>
                <c:pt idx="44976">
                  <c:v>114.125</c:v>
                </c:pt>
                <c:pt idx="44977">
                  <c:v>114.12760416666667</c:v>
                </c:pt>
                <c:pt idx="44978">
                  <c:v>114.13020833333333</c:v>
                </c:pt>
                <c:pt idx="44979">
                  <c:v>114.1328125</c:v>
                </c:pt>
                <c:pt idx="44980">
                  <c:v>114.13541666666667</c:v>
                </c:pt>
                <c:pt idx="44981">
                  <c:v>114.13802083333333</c:v>
                </c:pt>
                <c:pt idx="44982">
                  <c:v>114.140625</c:v>
                </c:pt>
                <c:pt idx="44983">
                  <c:v>114.14322916666667</c:v>
                </c:pt>
                <c:pt idx="44984">
                  <c:v>114.14583333333333</c:v>
                </c:pt>
                <c:pt idx="44985">
                  <c:v>114.1484375</c:v>
                </c:pt>
                <c:pt idx="44986">
                  <c:v>114.15104166666667</c:v>
                </c:pt>
                <c:pt idx="44987">
                  <c:v>114.15364583333333</c:v>
                </c:pt>
                <c:pt idx="44988">
                  <c:v>114.15625</c:v>
                </c:pt>
                <c:pt idx="44989">
                  <c:v>114.15885416666667</c:v>
                </c:pt>
                <c:pt idx="44990">
                  <c:v>114.16145833333333</c:v>
                </c:pt>
                <c:pt idx="44991">
                  <c:v>114.1640625</c:v>
                </c:pt>
                <c:pt idx="44992">
                  <c:v>114.16666666666667</c:v>
                </c:pt>
                <c:pt idx="44993">
                  <c:v>114.16927083333333</c:v>
                </c:pt>
                <c:pt idx="44994">
                  <c:v>114.171875</c:v>
                </c:pt>
                <c:pt idx="44995">
                  <c:v>114.17447916666667</c:v>
                </c:pt>
                <c:pt idx="44996">
                  <c:v>114.17708333333333</c:v>
                </c:pt>
                <c:pt idx="44997">
                  <c:v>114.1796875</c:v>
                </c:pt>
                <c:pt idx="44998">
                  <c:v>114.18229166666667</c:v>
                </c:pt>
                <c:pt idx="44999">
                  <c:v>114.18489583333333</c:v>
                </c:pt>
                <c:pt idx="45000">
                  <c:v>114.1875</c:v>
                </c:pt>
                <c:pt idx="45001">
                  <c:v>114.19010416666667</c:v>
                </c:pt>
                <c:pt idx="45002">
                  <c:v>114.19270833333333</c:v>
                </c:pt>
                <c:pt idx="45003">
                  <c:v>114.1953125</c:v>
                </c:pt>
                <c:pt idx="45004">
                  <c:v>114.19791666666667</c:v>
                </c:pt>
                <c:pt idx="45005">
                  <c:v>114.20052083333333</c:v>
                </c:pt>
                <c:pt idx="45006">
                  <c:v>114.203125</c:v>
                </c:pt>
                <c:pt idx="45007">
                  <c:v>114.20572916666667</c:v>
                </c:pt>
                <c:pt idx="45008">
                  <c:v>114.20833333333333</c:v>
                </c:pt>
                <c:pt idx="45009">
                  <c:v>114.2109375</c:v>
                </c:pt>
                <c:pt idx="45010">
                  <c:v>114.21354166666667</c:v>
                </c:pt>
                <c:pt idx="45011">
                  <c:v>114.21614583333333</c:v>
                </c:pt>
                <c:pt idx="45012">
                  <c:v>114.21875</c:v>
                </c:pt>
                <c:pt idx="45013">
                  <c:v>114.22135416666667</c:v>
                </c:pt>
                <c:pt idx="45014">
                  <c:v>114.22395833333333</c:v>
                </c:pt>
                <c:pt idx="45015">
                  <c:v>114.2265625</c:v>
                </c:pt>
                <c:pt idx="45016">
                  <c:v>114.22916666666667</c:v>
                </c:pt>
                <c:pt idx="45017">
                  <c:v>114.23177083333333</c:v>
                </c:pt>
                <c:pt idx="45018">
                  <c:v>114.234375</c:v>
                </c:pt>
                <c:pt idx="45019">
                  <c:v>114.23697916666667</c:v>
                </c:pt>
                <c:pt idx="45020">
                  <c:v>114.23958333333333</c:v>
                </c:pt>
                <c:pt idx="45021">
                  <c:v>114.2421875</c:v>
                </c:pt>
                <c:pt idx="45022">
                  <c:v>114.24479166666667</c:v>
                </c:pt>
                <c:pt idx="45023">
                  <c:v>114.24739583333333</c:v>
                </c:pt>
                <c:pt idx="45024">
                  <c:v>114.25</c:v>
                </c:pt>
                <c:pt idx="45025">
                  <c:v>114.25260416666667</c:v>
                </c:pt>
                <c:pt idx="45026">
                  <c:v>114.25520833333333</c:v>
                </c:pt>
                <c:pt idx="45027">
                  <c:v>114.2578125</c:v>
                </c:pt>
                <c:pt idx="45028">
                  <c:v>114.26041666666667</c:v>
                </c:pt>
                <c:pt idx="45029">
                  <c:v>114.26302083333333</c:v>
                </c:pt>
                <c:pt idx="45030">
                  <c:v>114.265625</c:v>
                </c:pt>
                <c:pt idx="45031">
                  <c:v>114.26822916666667</c:v>
                </c:pt>
                <c:pt idx="45032">
                  <c:v>114.27083333333333</c:v>
                </c:pt>
                <c:pt idx="45033">
                  <c:v>114.2734375</c:v>
                </c:pt>
                <c:pt idx="45034">
                  <c:v>114.27604166666667</c:v>
                </c:pt>
                <c:pt idx="45035">
                  <c:v>114.27864583333333</c:v>
                </c:pt>
                <c:pt idx="45036">
                  <c:v>114.28125</c:v>
                </c:pt>
                <c:pt idx="45037">
                  <c:v>114.28385416666667</c:v>
                </c:pt>
                <c:pt idx="45038">
                  <c:v>114.28645833333333</c:v>
                </c:pt>
                <c:pt idx="45039">
                  <c:v>114.2890625</c:v>
                </c:pt>
                <c:pt idx="45040">
                  <c:v>114.29166666666667</c:v>
                </c:pt>
                <c:pt idx="45041">
                  <c:v>114.29427083333333</c:v>
                </c:pt>
                <c:pt idx="45042">
                  <c:v>114.296875</c:v>
                </c:pt>
                <c:pt idx="45043">
                  <c:v>114.29947916666667</c:v>
                </c:pt>
                <c:pt idx="45044">
                  <c:v>114.30208333333333</c:v>
                </c:pt>
                <c:pt idx="45045">
                  <c:v>114.3046875</c:v>
                </c:pt>
                <c:pt idx="45046">
                  <c:v>114.30729166666667</c:v>
                </c:pt>
                <c:pt idx="45047">
                  <c:v>114.30989583333333</c:v>
                </c:pt>
                <c:pt idx="45048">
                  <c:v>114.3125</c:v>
                </c:pt>
                <c:pt idx="45049">
                  <c:v>114.31510416666667</c:v>
                </c:pt>
                <c:pt idx="45050">
                  <c:v>114.31770833333333</c:v>
                </c:pt>
                <c:pt idx="45051">
                  <c:v>114.3203125</c:v>
                </c:pt>
                <c:pt idx="45052">
                  <c:v>114.32291666666667</c:v>
                </c:pt>
                <c:pt idx="45053">
                  <c:v>114.32552083333333</c:v>
                </c:pt>
                <c:pt idx="45054">
                  <c:v>114.328125</c:v>
                </c:pt>
                <c:pt idx="45055">
                  <c:v>114.33072916666667</c:v>
                </c:pt>
                <c:pt idx="45056">
                  <c:v>114.33333333333333</c:v>
                </c:pt>
                <c:pt idx="45057">
                  <c:v>114.3359375</c:v>
                </c:pt>
                <c:pt idx="45058">
                  <c:v>114.33854166666667</c:v>
                </c:pt>
                <c:pt idx="45059">
                  <c:v>114.34114583333333</c:v>
                </c:pt>
                <c:pt idx="45060">
                  <c:v>114.34375</c:v>
                </c:pt>
                <c:pt idx="45061">
                  <c:v>114.34635416666667</c:v>
                </c:pt>
                <c:pt idx="45062">
                  <c:v>114.34895833333333</c:v>
                </c:pt>
                <c:pt idx="45063">
                  <c:v>114.3515625</c:v>
                </c:pt>
                <c:pt idx="45064">
                  <c:v>114.35416666666667</c:v>
                </c:pt>
                <c:pt idx="45065">
                  <c:v>114.35677083333333</c:v>
                </c:pt>
                <c:pt idx="45066">
                  <c:v>114.359375</c:v>
                </c:pt>
                <c:pt idx="45067">
                  <c:v>114.36197916666667</c:v>
                </c:pt>
                <c:pt idx="45068">
                  <c:v>114.36458333333333</c:v>
                </c:pt>
                <c:pt idx="45069">
                  <c:v>114.3671875</c:v>
                </c:pt>
                <c:pt idx="45070">
                  <c:v>114.36979166666667</c:v>
                </c:pt>
                <c:pt idx="45071">
                  <c:v>114.37239583333333</c:v>
                </c:pt>
                <c:pt idx="45072">
                  <c:v>114.375</c:v>
                </c:pt>
                <c:pt idx="45073">
                  <c:v>114.37760416666667</c:v>
                </c:pt>
                <c:pt idx="45074">
                  <c:v>114.38020833333333</c:v>
                </c:pt>
                <c:pt idx="45075">
                  <c:v>114.3828125</c:v>
                </c:pt>
                <c:pt idx="45076">
                  <c:v>114.38541666666667</c:v>
                </c:pt>
                <c:pt idx="45077">
                  <c:v>114.38802083333333</c:v>
                </c:pt>
                <c:pt idx="45078">
                  <c:v>114.390625</c:v>
                </c:pt>
                <c:pt idx="45079">
                  <c:v>114.39322916666667</c:v>
                </c:pt>
                <c:pt idx="45080">
                  <c:v>114.39583333333333</c:v>
                </c:pt>
                <c:pt idx="45081">
                  <c:v>114.3984375</c:v>
                </c:pt>
                <c:pt idx="45082">
                  <c:v>114.40104166666667</c:v>
                </c:pt>
                <c:pt idx="45083">
                  <c:v>114.40364583333333</c:v>
                </c:pt>
                <c:pt idx="45084">
                  <c:v>114.40625</c:v>
                </c:pt>
                <c:pt idx="45085">
                  <c:v>114.40885416666667</c:v>
                </c:pt>
                <c:pt idx="45086">
                  <c:v>114.41145833333333</c:v>
                </c:pt>
                <c:pt idx="45087">
                  <c:v>114.4140625</c:v>
                </c:pt>
                <c:pt idx="45088">
                  <c:v>114.41666666666667</c:v>
                </c:pt>
                <c:pt idx="45089">
                  <c:v>114.41927083333333</c:v>
                </c:pt>
                <c:pt idx="45090">
                  <c:v>114.421875</c:v>
                </c:pt>
                <c:pt idx="45091">
                  <c:v>114.42447916666667</c:v>
                </c:pt>
                <c:pt idx="45092">
                  <c:v>114.42708333333333</c:v>
                </c:pt>
                <c:pt idx="45093">
                  <c:v>114.4296875</c:v>
                </c:pt>
                <c:pt idx="45094">
                  <c:v>114.43229166666667</c:v>
                </c:pt>
                <c:pt idx="45095">
                  <c:v>114.43489583333333</c:v>
                </c:pt>
                <c:pt idx="45096">
                  <c:v>114.4375</c:v>
                </c:pt>
                <c:pt idx="45097">
                  <c:v>114.44010416666667</c:v>
                </c:pt>
                <c:pt idx="45098">
                  <c:v>114.44270833333333</c:v>
                </c:pt>
                <c:pt idx="45099">
                  <c:v>114.4453125</c:v>
                </c:pt>
                <c:pt idx="45100">
                  <c:v>114.44791666666667</c:v>
                </c:pt>
                <c:pt idx="45101">
                  <c:v>114.45052083333333</c:v>
                </c:pt>
                <c:pt idx="45102">
                  <c:v>114.453125</c:v>
                </c:pt>
                <c:pt idx="45103">
                  <c:v>114.45572916666667</c:v>
                </c:pt>
                <c:pt idx="45104">
                  <c:v>114.45833333333333</c:v>
                </c:pt>
                <c:pt idx="45105">
                  <c:v>114.4609375</c:v>
                </c:pt>
                <c:pt idx="45106">
                  <c:v>114.46354166666667</c:v>
                </c:pt>
                <c:pt idx="45107">
                  <c:v>114.46614583333333</c:v>
                </c:pt>
                <c:pt idx="45108">
                  <c:v>114.46875</c:v>
                </c:pt>
                <c:pt idx="45109">
                  <c:v>114.47135416666667</c:v>
                </c:pt>
                <c:pt idx="45110">
                  <c:v>114.47395833333333</c:v>
                </c:pt>
                <c:pt idx="45111">
                  <c:v>114.4765625</c:v>
                </c:pt>
                <c:pt idx="45112">
                  <c:v>114.47916666666667</c:v>
                </c:pt>
                <c:pt idx="45113">
                  <c:v>114.48177083333333</c:v>
                </c:pt>
                <c:pt idx="45114">
                  <c:v>114.484375</c:v>
                </c:pt>
                <c:pt idx="45115">
                  <c:v>114.48697916666667</c:v>
                </c:pt>
                <c:pt idx="45116">
                  <c:v>114.48958333333333</c:v>
                </c:pt>
                <c:pt idx="45117">
                  <c:v>114.4921875</c:v>
                </c:pt>
                <c:pt idx="45118">
                  <c:v>114.49479166666667</c:v>
                </c:pt>
                <c:pt idx="45119">
                  <c:v>114.49739583333333</c:v>
                </c:pt>
                <c:pt idx="45120">
                  <c:v>114.5</c:v>
                </c:pt>
                <c:pt idx="45121">
                  <c:v>114.50260416666667</c:v>
                </c:pt>
                <c:pt idx="45122">
                  <c:v>114.50520833333333</c:v>
                </c:pt>
                <c:pt idx="45123">
                  <c:v>114.5078125</c:v>
                </c:pt>
                <c:pt idx="45124">
                  <c:v>114.51041666666667</c:v>
                </c:pt>
                <c:pt idx="45125">
                  <c:v>114.51302083333333</c:v>
                </c:pt>
                <c:pt idx="45126">
                  <c:v>114.515625</c:v>
                </c:pt>
                <c:pt idx="45127">
                  <c:v>114.51822916666667</c:v>
                </c:pt>
                <c:pt idx="45128">
                  <c:v>114.52083333333333</c:v>
                </c:pt>
                <c:pt idx="45129">
                  <c:v>114.5234375</c:v>
                </c:pt>
                <c:pt idx="45130">
                  <c:v>114.52604166666667</c:v>
                </c:pt>
                <c:pt idx="45131">
                  <c:v>114.52864583333333</c:v>
                </c:pt>
                <c:pt idx="45132">
                  <c:v>114.53125</c:v>
                </c:pt>
                <c:pt idx="45133">
                  <c:v>114.53385416666667</c:v>
                </c:pt>
                <c:pt idx="45134">
                  <c:v>114.53645833333333</c:v>
                </c:pt>
                <c:pt idx="45135">
                  <c:v>114.5390625</c:v>
                </c:pt>
                <c:pt idx="45136">
                  <c:v>114.54166666666667</c:v>
                </c:pt>
                <c:pt idx="45137">
                  <c:v>114.54427083333333</c:v>
                </c:pt>
                <c:pt idx="45138">
                  <c:v>114.546875</c:v>
                </c:pt>
                <c:pt idx="45139">
                  <c:v>114.54947916666667</c:v>
                </c:pt>
                <c:pt idx="45140">
                  <c:v>114.55208333333333</c:v>
                </c:pt>
                <c:pt idx="45141">
                  <c:v>114.5546875</c:v>
                </c:pt>
                <c:pt idx="45142">
                  <c:v>114.55729166666667</c:v>
                </c:pt>
                <c:pt idx="45143">
                  <c:v>114.55989583333333</c:v>
                </c:pt>
                <c:pt idx="45144">
                  <c:v>114.5625</c:v>
                </c:pt>
                <c:pt idx="45145">
                  <c:v>114.56510416666667</c:v>
                </c:pt>
                <c:pt idx="45146">
                  <c:v>114.56770833333333</c:v>
                </c:pt>
                <c:pt idx="45147">
                  <c:v>114.5703125</c:v>
                </c:pt>
                <c:pt idx="45148">
                  <c:v>114.57291666666667</c:v>
                </c:pt>
                <c:pt idx="45149">
                  <c:v>114.57552083333333</c:v>
                </c:pt>
                <c:pt idx="45150">
                  <c:v>114.578125</c:v>
                </c:pt>
                <c:pt idx="45151">
                  <c:v>114.58072916666667</c:v>
                </c:pt>
                <c:pt idx="45152">
                  <c:v>114.58333333333333</c:v>
                </c:pt>
                <c:pt idx="45153">
                  <c:v>114.5859375</c:v>
                </c:pt>
                <c:pt idx="45154">
                  <c:v>114.58854166666667</c:v>
                </c:pt>
                <c:pt idx="45155">
                  <c:v>114.59114583333333</c:v>
                </c:pt>
                <c:pt idx="45156">
                  <c:v>114.59375</c:v>
                </c:pt>
                <c:pt idx="45157">
                  <c:v>114.59635416666667</c:v>
                </c:pt>
                <c:pt idx="45158">
                  <c:v>114.59895833333333</c:v>
                </c:pt>
                <c:pt idx="45159">
                  <c:v>114.6015625</c:v>
                </c:pt>
                <c:pt idx="45160">
                  <c:v>114.60416666666667</c:v>
                </c:pt>
                <c:pt idx="45161">
                  <c:v>114.60677083333333</c:v>
                </c:pt>
                <c:pt idx="45162">
                  <c:v>114.609375</c:v>
                </c:pt>
                <c:pt idx="45163">
                  <c:v>114.61197916666667</c:v>
                </c:pt>
                <c:pt idx="45164">
                  <c:v>114.61458333333333</c:v>
                </c:pt>
                <c:pt idx="45165">
                  <c:v>114.6171875</c:v>
                </c:pt>
                <c:pt idx="45166">
                  <c:v>114.61979166666667</c:v>
                </c:pt>
                <c:pt idx="45167">
                  <c:v>114.62239583333333</c:v>
                </c:pt>
                <c:pt idx="45168">
                  <c:v>114.625</c:v>
                </c:pt>
                <c:pt idx="45169">
                  <c:v>114.62760416666667</c:v>
                </c:pt>
                <c:pt idx="45170">
                  <c:v>114.63020833333333</c:v>
                </c:pt>
                <c:pt idx="45171">
                  <c:v>114.6328125</c:v>
                </c:pt>
                <c:pt idx="45172">
                  <c:v>114.63541666666667</c:v>
                </c:pt>
                <c:pt idx="45173">
                  <c:v>114.63802083333333</c:v>
                </c:pt>
                <c:pt idx="45174">
                  <c:v>114.640625</c:v>
                </c:pt>
                <c:pt idx="45175">
                  <c:v>114.64322916666667</c:v>
                </c:pt>
                <c:pt idx="45176">
                  <c:v>114.64583333333333</c:v>
                </c:pt>
                <c:pt idx="45177">
                  <c:v>114.6484375</c:v>
                </c:pt>
                <c:pt idx="45178">
                  <c:v>114.65104166666667</c:v>
                </c:pt>
                <c:pt idx="45179">
                  <c:v>114.65364583333333</c:v>
                </c:pt>
                <c:pt idx="45180">
                  <c:v>114.65625</c:v>
                </c:pt>
                <c:pt idx="45181">
                  <c:v>114.65885416666667</c:v>
                </c:pt>
                <c:pt idx="45182">
                  <c:v>114.66145833333333</c:v>
                </c:pt>
                <c:pt idx="45183">
                  <c:v>114.6640625</c:v>
                </c:pt>
                <c:pt idx="45184">
                  <c:v>114.66666666666667</c:v>
                </c:pt>
                <c:pt idx="45185">
                  <c:v>114.66927083333333</c:v>
                </c:pt>
                <c:pt idx="45186">
                  <c:v>114.671875</c:v>
                </c:pt>
                <c:pt idx="45187">
                  <c:v>114.67447916666667</c:v>
                </c:pt>
                <c:pt idx="45188">
                  <c:v>114.67708333333333</c:v>
                </c:pt>
                <c:pt idx="45189">
                  <c:v>114.6796875</c:v>
                </c:pt>
                <c:pt idx="45190">
                  <c:v>114.68229166666667</c:v>
                </c:pt>
                <c:pt idx="45191">
                  <c:v>114.68489583333333</c:v>
                </c:pt>
                <c:pt idx="45192">
                  <c:v>114.6875</c:v>
                </c:pt>
                <c:pt idx="45193">
                  <c:v>114.69010416666667</c:v>
                </c:pt>
                <c:pt idx="45194">
                  <c:v>114.69270833333333</c:v>
                </c:pt>
                <c:pt idx="45195">
                  <c:v>114.6953125</c:v>
                </c:pt>
                <c:pt idx="45196">
                  <c:v>114.69791666666667</c:v>
                </c:pt>
                <c:pt idx="45197">
                  <c:v>114.70052083333333</c:v>
                </c:pt>
                <c:pt idx="45198">
                  <c:v>114.703125</c:v>
                </c:pt>
                <c:pt idx="45199">
                  <c:v>114.70572916666667</c:v>
                </c:pt>
                <c:pt idx="45200">
                  <c:v>114.70833333333333</c:v>
                </c:pt>
                <c:pt idx="45201">
                  <c:v>114.7109375</c:v>
                </c:pt>
                <c:pt idx="45202">
                  <c:v>114.71354166666667</c:v>
                </c:pt>
                <c:pt idx="45203">
                  <c:v>114.71614583333333</c:v>
                </c:pt>
                <c:pt idx="45204">
                  <c:v>114.71875</c:v>
                </c:pt>
                <c:pt idx="45205">
                  <c:v>114.72135416666667</c:v>
                </c:pt>
                <c:pt idx="45206">
                  <c:v>114.72395833333333</c:v>
                </c:pt>
                <c:pt idx="45207">
                  <c:v>114.7265625</c:v>
                </c:pt>
                <c:pt idx="45208">
                  <c:v>114.72916666666667</c:v>
                </c:pt>
                <c:pt idx="45209">
                  <c:v>114.73177083333333</c:v>
                </c:pt>
                <c:pt idx="45210">
                  <c:v>114.734375</c:v>
                </c:pt>
                <c:pt idx="45211">
                  <c:v>114.73697916666667</c:v>
                </c:pt>
                <c:pt idx="45212">
                  <c:v>114.73958333333333</c:v>
                </c:pt>
                <c:pt idx="45213">
                  <c:v>114.7421875</c:v>
                </c:pt>
                <c:pt idx="45214">
                  <c:v>114.74479166666667</c:v>
                </c:pt>
                <c:pt idx="45215">
                  <c:v>114.74739583333333</c:v>
                </c:pt>
                <c:pt idx="45216">
                  <c:v>114.75</c:v>
                </c:pt>
                <c:pt idx="45217">
                  <c:v>114.75260416666667</c:v>
                </c:pt>
                <c:pt idx="45218">
                  <c:v>114.75520833333333</c:v>
                </c:pt>
                <c:pt idx="45219">
                  <c:v>114.7578125</c:v>
                </c:pt>
                <c:pt idx="45220">
                  <c:v>114.76041666666667</c:v>
                </c:pt>
                <c:pt idx="45221">
                  <c:v>114.76302083333333</c:v>
                </c:pt>
                <c:pt idx="45222">
                  <c:v>114.765625</c:v>
                </c:pt>
                <c:pt idx="45223">
                  <c:v>114.76822916666667</c:v>
                </c:pt>
                <c:pt idx="45224">
                  <c:v>114.77083333333333</c:v>
                </c:pt>
                <c:pt idx="45225">
                  <c:v>114.7734375</c:v>
                </c:pt>
                <c:pt idx="45226">
                  <c:v>114.77604166666667</c:v>
                </c:pt>
                <c:pt idx="45227">
                  <c:v>114.77864583333333</c:v>
                </c:pt>
                <c:pt idx="45228">
                  <c:v>114.78125</c:v>
                </c:pt>
                <c:pt idx="45229">
                  <c:v>114.78385416666667</c:v>
                </c:pt>
                <c:pt idx="45230">
                  <c:v>114.78645833333333</c:v>
                </c:pt>
                <c:pt idx="45231">
                  <c:v>114.7890625</c:v>
                </c:pt>
                <c:pt idx="45232">
                  <c:v>114.79166666666667</c:v>
                </c:pt>
                <c:pt idx="45233">
                  <c:v>114.79427083333333</c:v>
                </c:pt>
                <c:pt idx="45234">
                  <c:v>114.796875</c:v>
                </c:pt>
                <c:pt idx="45235">
                  <c:v>114.79947916666667</c:v>
                </c:pt>
                <c:pt idx="45236">
                  <c:v>114.80208333333333</c:v>
                </c:pt>
                <c:pt idx="45237">
                  <c:v>114.8046875</c:v>
                </c:pt>
                <c:pt idx="45238">
                  <c:v>114.80729166666667</c:v>
                </c:pt>
                <c:pt idx="45239">
                  <c:v>114.80989583333333</c:v>
                </c:pt>
                <c:pt idx="45240">
                  <c:v>114.8125</c:v>
                </c:pt>
                <c:pt idx="45241">
                  <c:v>114.81510416666667</c:v>
                </c:pt>
                <c:pt idx="45242">
                  <c:v>114.81770833333333</c:v>
                </c:pt>
                <c:pt idx="45243">
                  <c:v>114.8203125</c:v>
                </c:pt>
                <c:pt idx="45244">
                  <c:v>114.82291666666667</c:v>
                </c:pt>
                <c:pt idx="45245">
                  <c:v>114.82552083333333</c:v>
                </c:pt>
                <c:pt idx="45246">
                  <c:v>114.828125</c:v>
                </c:pt>
                <c:pt idx="45247">
                  <c:v>114.83072916666667</c:v>
                </c:pt>
                <c:pt idx="45248">
                  <c:v>114.83333333333333</c:v>
                </c:pt>
                <c:pt idx="45249">
                  <c:v>114.8359375</c:v>
                </c:pt>
                <c:pt idx="45250">
                  <c:v>114.83854166666667</c:v>
                </c:pt>
                <c:pt idx="45251">
                  <c:v>114.84114583333333</c:v>
                </c:pt>
                <c:pt idx="45252">
                  <c:v>114.84375</c:v>
                </c:pt>
                <c:pt idx="45253">
                  <c:v>114.84635416666667</c:v>
                </c:pt>
                <c:pt idx="45254">
                  <c:v>114.84895833333333</c:v>
                </c:pt>
                <c:pt idx="45255">
                  <c:v>114.8515625</c:v>
                </c:pt>
                <c:pt idx="45256">
                  <c:v>114.85416666666667</c:v>
                </c:pt>
                <c:pt idx="45257">
                  <c:v>114.85677083333333</c:v>
                </c:pt>
                <c:pt idx="45258">
                  <c:v>114.859375</c:v>
                </c:pt>
                <c:pt idx="45259">
                  <c:v>114.86197916666667</c:v>
                </c:pt>
                <c:pt idx="45260">
                  <c:v>114.86458333333333</c:v>
                </c:pt>
                <c:pt idx="45261">
                  <c:v>114.8671875</c:v>
                </c:pt>
                <c:pt idx="45262">
                  <c:v>114.86979166666667</c:v>
                </c:pt>
                <c:pt idx="45263">
                  <c:v>114.87239583333333</c:v>
                </c:pt>
                <c:pt idx="45264">
                  <c:v>114.875</c:v>
                </c:pt>
                <c:pt idx="45265">
                  <c:v>114.87760416666667</c:v>
                </c:pt>
                <c:pt idx="45266">
                  <c:v>114.88020833333333</c:v>
                </c:pt>
                <c:pt idx="45267">
                  <c:v>114.8828125</c:v>
                </c:pt>
                <c:pt idx="45268">
                  <c:v>114.88541666666667</c:v>
                </c:pt>
                <c:pt idx="45269">
                  <c:v>114.88802083333333</c:v>
                </c:pt>
                <c:pt idx="45270">
                  <c:v>114.890625</c:v>
                </c:pt>
                <c:pt idx="45271">
                  <c:v>114.89322916666667</c:v>
                </c:pt>
                <c:pt idx="45272">
                  <c:v>114.89583333333333</c:v>
                </c:pt>
                <c:pt idx="45273">
                  <c:v>114.8984375</c:v>
                </c:pt>
                <c:pt idx="45274">
                  <c:v>114.90104166666667</c:v>
                </c:pt>
                <c:pt idx="45275">
                  <c:v>114.90364583333333</c:v>
                </c:pt>
                <c:pt idx="45276">
                  <c:v>114.90625</c:v>
                </c:pt>
                <c:pt idx="45277">
                  <c:v>114.90885416666667</c:v>
                </c:pt>
                <c:pt idx="45278">
                  <c:v>114.91145833333333</c:v>
                </c:pt>
                <c:pt idx="45279">
                  <c:v>114.9140625</c:v>
                </c:pt>
                <c:pt idx="45280">
                  <c:v>114.91666666666667</c:v>
                </c:pt>
                <c:pt idx="45281">
                  <c:v>114.91927083333333</c:v>
                </c:pt>
                <c:pt idx="45282">
                  <c:v>114.921875</c:v>
                </c:pt>
                <c:pt idx="45283">
                  <c:v>114.92447916666667</c:v>
                </c:pt>
                <c:pt idx="45284">
                  <c:v>114.92708333333333</c:v>
                </c:pt>
                <c:pt idx="45285">
                  <c:v>114.9296875</c:v>
                </c:pt>
                <c:pt idx="45286">
                  <c:v>114.93229166666667</c:v>
                </c:pt>
                <c:pt idx="45287">
                  <c:v>114.93489583333333</c:v>
                </c:pt>
                <c:pt idx="45288">
                  <c:v>114.9375</c:v>
                </c:pt>
                <c:pt idx="45289">
                  <c:v>114.94010416666667</c:v>
                </c:pt>
                <c:pt idx="45290">
                  <c:v>114.94270833333333</c:v>
                </c:pt>
                <c:pt idx="45291">
                  <c:v>114.9453125</c:v>
                </c:pt>
                <c:pt idx="45292">
                  <c:v>114.94791666666667</c:v>
                </c:pt>
                <c:pt idx="45293">
                  <c:v>114.95052083333333</c:v>
                </c:pt>
                <c:pt idx="45294">
                  <c:v>114.953125</c:v>
                </c:pt>
                <c:pt idx="45295">
                  <c:v>114.95572916666667</c:v>
                </c:pt>
                <c:pt idx="45296">
                  <c:v>114.95833333333333</c:v>
                </c:pt>
                <c:pt idx="45297">
                  <c:v>114.9609375</c:v>
                </c:pt>
                <c:pt idx="45298">
                  <c:v>114.96354166666667</c:v>
                </c:pt>
                <c:pt idx="45299">
                  <c:v>114.96614583333333</c:v>
                </c:pt>
                <c:pt idx="45300">
                  <c:v>114.96875</c:v>
                </c:pt>
                <c:pt idx="45301">
                  <c:v>114.97135416666667</c:v>
                </c:pt>
                <c:pt idx="45302">
                  <c:v>114.97395833333333</c:v>
                </c:pt>
                <c:pt idx="45303">
                  <c:v>114.9765625</c:v>
                </c:pt>
                <c:pt idx="45304">
                  <c:v>114.97916666666667</c:v>
                </c:pt>
                <c:pt idx="45305">
                  <c:v>114.98177083333333</c:v>
                </c:pt>
                <c:pt idx="45306">
                  <c:v>114.984375</c:v>
                </c:pt>
                <c:pt idx="45307">
                  <c:v>114.98697916666667</c:v>
                </c:pt>
                <c:pt idx="45308">
                  <c:v>114.98958333333333</c:v>
                </c:pt>
                <c:pt idx="45309">
                  <c:v>114.9921875</c:v>
                </c:pt>
                <c:pt idx="45310">
                  <c:v>114.99479166666667</c:v>
                </c:pt>
                <c:pt idx="45311">
                  <c:v>114.99739583333333</c:v>
                </c:pt>
                <c:pt idx="45312">
                  <c:v>115</c:v>
                </c:pt>
                <c:pt idx="45313">
                  <c:v>115.00260416666667</c:v>
                </c:pt>
                <c:pt idx="45314">
                  <c:v>115.00520833333333</c:v>
                </c:pt>
                <c:pt idx="45315">
                  <c:v>115.0078125</c:v>
                </c:pt>
                <c:pt idx="45316">
                  <c:v>115.01041666666667</c:v>
                </c:pt>
                <c:pt idx="45317">
                  <c:v>115.01302083333333</c:v>
                </c:pt>
                <c:pt idx="45318">
                  <c:v>115.015625</c:v>
                </c:pt>
                <c:pt idx="45319">
                  <c:v>115.01822916666667</c:v>
                </c:pt>
                <c:pt idx="45320">
                  <c:v>115.02083333333333</c:v>
                </c:pt>
                <c:pt idx="45321">
                  <c:v>115.0234375</c:v>
                </c:pt>
                <c:pt idx="45322">
                  <c:v>115.02604166666667</c:v>
                </c:pt>
                <c:pt idx="45323">
                  <c:v>115.02864583333333</c:v>
                </c:pt>
                <c:pt idx="45324">
                  <c:v>115.03125</c:v>
                </c:pt>
                <c:pt idx="45325">
                  <c:v>115.03385416666667</c:v>
                </c:pt>
                <c:pt idx="45326">
                  <c:v>115.03645833333333</c:v>
                </c:pt>
                <c:pt idx="45327">
                  <c:v>115.0390625</c:v>
                </c:pt>
                <c:pt idx="45328">
                  <c:v>115.04166666666667</c:v>
                </c:pt>
                <c:pt idx="45329">
                  <c:v>115.04427083333333</c:v>
                </c:pt>
                <c:pt idx="45330">
                  <c:v>115.046875</c:v>
                </c:pt>
                <c:pt idx="45331">
                  <c:v>115.04947916666667</c:v>
                </c:pt>
                <c:pt idx="45332">
                  <c:v>115.05208333333333</c:v>
                </c:pt>
                <c:pt idx="45333">
                  <c:v>115.0546875</c:v>
                </c:pt>
                <c:pt idx="45334">
                  <c:v>115.05729166666667</c:v>
                </c:pt>
                <c:pt idx="45335">
                  <c:v>115.05989583333333</c:v>
                </c:pt>
                <c:pt idx="45336">
                  <c:v>115.0625</c:v>
                </c:pt>
                <c:pt idx="45337">
                  <c:v>115.06510416666667</c:v>
                </c:pt>
                <c:pt idx="45338">
                  <c:v>115.06770833333333</c:v>
                </c:pt>
                <c:pt idx="45339">
                  <c:v>115.0703125</c:v>
                </c:pt>
                <c:pt idx="45340">
                  <c:v>115.07291666666667</c:v>
                </c:pt>
                <c:pt idx="45341">
                  <c:v>115.07552083333333</c:v>
                </c:pt>
                <c:pt idx="45342">
                  <c:v>115.078125</c:v>
                </c:pt>
                <c:pt idx="45343">
                  <c:v>115.08072916666667</c:v>
                </c:pt>
                <c:pt idx="45344">
                  <c:v>115.08333333333333</c:v>
                </c:pt>
                <c:pt idx="45345">
                  <c:v>115.0859375</c:v>
                </c:pt>
                <c:pt idx="45346">
                  <c:v>115.08854166666667</c:v>
                </c:pt>
                <c:pt idx="45347">
                  <c:v>115.09114583333333</c:v>
                </c:pt>
                <c:pt idx="45348">
                  <c:v>115.09375</c:v>
                </c:pt>
                <c:pt idx="45349">
                  <c:v>115.09635416666667</c:v>
                </c:pt>
                <c:pt idx="45350">
                  <c:v>115.09895833333333</c:v>
                </c:pt>
                <c:pt idx="45351">
                  <c:v>115.1015625</c:v>
                </c:pt>
                <c:pt idx="45352">
                  <c:v>115.10416666666667</c:v>
                </c:pt>
                <c:pt idx="45353">
                  <c:v>115.10677083333333</c:v>
                </c:pt>
                <c:pt idx="45354">
                  <c:v>115.109375</c:v>
                </c:pt>
                <c:pt idx="45355">
                  <c:v>115.11197916666667</c:v>
                </c:pt>
                <c:pt idx="45356">
                  <c:v>115.11458333333333</c:v>
                </c:pt>
                <c:pt idx="45357">
                  <c:v>115.1171875</c:v>
                </c:pt>
                <c:pt idx="45358">
                  <c:v>115.11979166666667</c:v>
                </c:pt>
                <c:pt idx="45359">
                  <c:v>115.12239583333333</c:v>
                </c:pt>
                <c:pt idx="45360">
                  <c:v>115.125</c:v>
                </c:pt>
                <c:pt idx="45361">
                  <c:v>115.12760416666667</c:v>
                </c:pt>
                <c:pt idx="45362">
                  <c:v>115.13020833333333</c:v>
                </c:pt>
                <c:pt idx="45363">
                  <c:v>115.1328125</c:v>
                </c:pt>
                <c:pt idx="45364">
                  <c:v>115.13541666666667</c:v>
                </c:pt>
                <c:pt idx="45365">
                  <c:v>115.13802083333333</c:v>
                </c:pt>
                <c:pt idx="45366">
                  <c:v>115.140625</c:v>
                </c:pt>
                <c:pt idx="45367">
                  <c:v>115.14322916666667</c:v>
                </c:pt>
                <c:pt idx="45368">
                  <c:v>115.14583333333333</c:v>
                </c:pt>
                <c:pt idx="45369">
                  <c:v>115.1484375</c:v>
                </c:pt>
                <c:pt idx="45370">
                  <c:v>115.15104166666667</c:v>
                </c:pt>
                <c:pt idx="45371">
                  <c:v>115.15364583333333</c:v>
                </c:pt>
                <c:pt idx="45372">
                  <c:v>115.15625</c:v>
                </c:pt>
                <c:pt idx="45373">
                  <c:v>115.15885416666667</c:v>
                </c:pt>
                <c:pt idx="45374">
                  <c:v>115.16145833333333</c:v>
                </c:pt>
                <c:pt idx="45375">
                  <c:v>115.1640625</c:v>
                </c:pt>
                <c:pt idx="45376">
                  <c:v>115.16666666666667</c:v>
                </c:pt>
                <c:pt idx="45377">
                  <c:v>115.16927083333333</c:v>
                </c:pt>
                <c:pt idx="45378">
                  <c:v>115.171875</c:v>
                </c:pt>
                <c:pt idx="45379">
                  <c:v>115.17447916666667</c:v>
                </c:pt>
                <c:pt idx="45380">
                  <c:v>115.17708333333333</c:v>
                </c:pt>
                <c:pt idx="45381">
                  <c:v>115.1796875</c:v>
                </c:pt>
                <c:pt idx="45382">
                  <c:v>115.18229166666667</c:v>
                </c:pt>
                <c:pt idx="45383">
                  <c:v>115.18489583333333</c:v>
                </c:pt>
                <c:pt idx="45384">
                  <c:v>115.1875</c:v>
                </c:pt>
                <c:pt idx="45385">
                  <c:v>115.19010416666667</c:v>
                </c:pt>
                <c:pt idx="45386">
                  <c:v>115.19270833333333</c:v>
                </c:pt>
                <c:pt idx="45387">
                  <c:v>115.1953125</c:v>
                </c:pt>
                <c:pt idx="45388">
                  <c:v>115.19791666666667</c:v>
                </c:pt>
                <c:pt idx="45389">
                  <c:v>115.20052083333333</c:v>
                </c:pt>
                <c:pt idx="45390">
                  <c:v>115.203125</c:v>
                </c:pt>
                <c:pt idx="45391">
                  <c:v>115.20572916666667</c:v>
                </c:pt>
                <c:pt idx="45392">
                  <c:v>115.20833333333333</c:v>
                </c:pt>
                <c:pt idx="45393">
                  <c:v>115.2109375</c:v>
                </c:pt>
                <c:pt idx="45394">
                  <c:v>115.21354166666667</c:v>
                </c:pt>
                <c:pt idx="45395">
                  <c:v>115.21614583333333</c:v>
                </c:pt>
                <c:pt idx="45396">
                  <c:v>115.21875</c:v>
                </c:pt>
                <c:pt idx="45397">
                  <c:v>115.22135416666667</c:v>
                </c:pt>
                <c:pt idx="45398">
                  <c:v>115.22395833333333</c:v>
                </c:pt>
                <c:pt idx="45399">
                  <c:v>115.2265625</c:v>
                </c:pt>
                <c:pt idx="45400">
                  <c:v>115.22916666666667</c:v>
                </c:pt>
                <c:pt idx="45401">
                  <c:v>115.23177083333333</c:v>
                </c:pt>
                <c:pt idx="45402">
                  <c:v>115.234375</c:v>
                </c:pt>
                <c:pt idx="45403">
                  <c:v>115.23697916666667</c:v>
                </c:pt>
                <c:pt idx="45404">
                  <c:v>115.23958333333333</c:v>
                </c:pt>
                <c:pt idx="45405">
                  <c:v>115.2421875</c:v>
                </c:pt>
                <c:pt idx="45406">
                  <c:v>115.24479166666667</c:v>
                </c:pt>
                <c:pt idx="45407">
                  <c:v>115.24739583333333</c:v>
                </c:pt>
                <c:pt idx="45408">
                  <c:v>115.25</c:v>
                </c:pt>
                <c:pt idx="45409">
                  <c:v>115.25260416666667</c:v>
                </c:pt>
                <c:pt idx="45410">
                  <c:v>115.25520833333333</c:v>
                </c:pt>
                <c:pt idx="45411">
                  <c:v>115.2578125</c:v>
                </c:pt>
                <c:pt idx="45412">
                  <c:v>115.26041666666667</c:v>
                </c:pt>
                <c:pt idx="45413">
                  <c:v>115.26302083333333</c:v>
                </c:pt>
                <c:pt idx="45414">
                  <c:v>115.265625</c:v>
                </c:pt>
                <c:pt idx="45415">
                  <c:v>115.26822916666667</c:v>
                </c:pt>
                <c:pt idx="45416">
                  <c:v>115.27083333333333</c:v>
                </c:pt>
                <c:pt idx="45417">
                  <c:v>115.2734375</c:v>
                </c:pt>
                <c:pt idx="45418">
                  <c:v>115.27604166666667</c:v>
                </c:pt>
                <c:pt idx="45419">
                  <c:v>115.27864583333333</c:v>
                </c:pt>
                <c:pt idx="45420">
                  <c:v>115.28125</c:v>
                </c:pt>
                <c:pt idx="45421">
                  <c:v>115.28385416666667</c:v>
                </c:pt>
                <c:pt idx="45422">
                  <c:v>115.28645833333333</c:v>
                </c:pt>
                <c:pt idx="45423">
                  <c:v>115.2890625</c:v>
                </c:pt>
                <c:pt idx="45424">
                  <c:v>115.29166666666667</c:v>
                </c:pt>
                <c:pt idx="45425">
                  <c:v>115.29427083333333</c:v>
                </c:pt>
                <c:pt idx="45426">
                  <c:v>115.296875</c:v>
                </c:pt>
                <c:pt idx="45427">
                  <c:v>115.29947916666667</c:v>
                </c:pt>
                <c:pt idx="45428">
                  <c:v>115.30208333333333</c:v>
                </c:pt>
                <c:pt idx="45429">
                  <c:v>115.3046875</c:v>
                </c:pt>
                <c:pt idx="45430">
                  <c:v>115.30729166666667</c:v>
                </c:pt>
                <c:pt idx="45431">
                  <c:v>115.30989583333333</c:v>
                </c:pt>
                <c:pt idx="45432">
                  <c:v>115.3125</c:v>
                </c:pt>
                <c:pt idx="45433">
                  <c:v>115.31510416666667</c:v>
                </c:pt>
                <c:pt idx="45434">
                  <c:v>115.31770833333333</c:v>
                </c:pt>
                <c:pt idx="45435">
                  <c:v>115.3203125</c:v>
                </c:pt>
                <c:pt idx="45436">
                  <c:v>115.32291666666667</c:v>
                </c:pt>
                <c:pt idx="45437">
                  <c:v>115.32552083333333</c:v>
                </c:pt>
                <c:pt idx="45438">
                  <c:v>115.328125</c:v>
                </c:pt>
                <c:pt idx="45439">
                  <c:v>115.33072916666667</c:v>
                </c:pt>
                <c:pt idx="45440">
                  <c:v>115.33333333333333</c:v>
                </c:pt>
                <c:pt idx="45441">
                  <c:v>115.3359375</c:v>
                </c:pt>
                <c:pt idx="45442">
                  <c:v>115.33854166666667</c:v>
                </c:pt>
                <c:pt idx="45443">
                  <c:v>115.34114583333333</c:v>
                </c:pt>
                <c:pt idx="45444">
                  <c:v>115.34375</c:v>
                </c:pt>
                <c:pt idx="45445">
                  <c:v>115.34635416666667</c:v>
                </c:pt>
                <c:pt idx="45446">
                  <c:v>115.34895833333333</c:v>
                </c:pt>
                <c:pt idx="45447">
                  <c:v>115.3515625</c:v>
                </c:pt>
                <c:pt idx="45448">
                  <c:v>115.35416666666667</c:v>
                </c:pt>
                <c:pt idx="45449">
                  <c:v>115.35677083333333</c:v>
                </c:pt>
                <c:pt idx="45450">
                  <c:v>115.359375</c:v>
                </c:pt>
                <c:pt idx="45451">
                  <c:v>115.36197916666667</c:v>
                </c:pt>
                <c:pt idx="45452">
                  <c:v>115.36458333333333</c:v>
                </c:pt>
                <c:pt idx="45453">
                  <c:v>115.3671875</c:v>
                </c:pt>
                <c:pt idx="45454">
                  <c:v>115.36979166666667</c:v>
                </c:pt>
                <c:pt idx="45455">
                  <c:v>115.37239583333333</c:v>
                </c:pt>
                <c:pt idx="45456">
                  <c:v>115.375</c:v>
                </c:pt>
                <c:pt idx="45457">
                  <c:v>115.37760416666667</c:v>
                </c:pt>
                <c:pt idx="45458">
                  <c:v>115.38020833333333</c:v>
                </c:pt>
                <c:pt idx="45459">
                  <c:v>115.3828125</c:v>
                </c:pt>
                <c:pt idx="45460">
                  <c:v>115.38541666666667</c:v>
                </c:pt>
                <c:pt idx="45461">
                  <c:v>115.38802083333333</c:v>
                </c:pt>
                <c:pt idx="45462">
                  <c:v>115.390625</c:v>
                </c:pt>
                <c:pt idx="45463">
                  <c:v>115.39322916666667</c:v>
                </c:pt>
                <c:pt idx="45464">
                  <c:v>115.39583333333333</c:v>
                </c:pt>
                <c:pt idx="45465">
                  <c:v>115.3984375</c:v>
                </c:pt>
                <c:pt idx="45466">
                  <c:v>115.40104166666667</c:v>
                </c:pt>
                <c:pt idx="45467">
                  <c:v>115.40364583333333</c:v>
                </c:pt>
                <c:pt idx="45468">
                  <c:v>115.40625</c:v>
                </c:pt>
                <c:pt idx="45469">
                  <c:v>115.40885416666667</c:v>
                </c:pt>
                <c:pt idx="45470">
                  <c:v>115.41145833333333</c:v>
                </c:pt>
                <c:pt idx="45471">
                  <c:v>115.4140625</c:v>
                </c:pt>
                <c:pt idx="45472">
                  <c:v>115.41666666666667</c:v>
                </c:pt>
                <c:pt idx="45473">
                  <c:v>115.41927083333333</c:v>
                </c:pt>
                <c:pt idx="45474">
                  <c:v>115.421875</c:v>
                </c:pt>
                <c:pt idx="45475">
                  <c:v>115.42447916666667</c:v>
                </c:pt>
                <c:pt idx="45476">
                  <c:v>115.42708333333333</c:v>
                </c:pt>
                <c:pt idx="45477">
                  <c:v>115.4296875</c:v>
                </c:pt>
                <c:pt idx="45478">
                  <c:v>115.43229166666667</c:v>
                </c:pt>
                <c:pt idx="45479">
                  <c:v>115.43489583333333</c:v>
                </c:pt>
                <c:pt idx="45480">
                  <c:v>115.4375</c:v>
                </c:pt>
                <c:pt idx="45481">
                  <c:v>115.44010416666667</c:v>
                </c:pt>
                <c:pt idx="45482">
                  <c:v>115.44270833333333</c:v>
                </c:pt>
                <c:pt idx="45483">
                  <c:v>115.4453125</c:v>
                </c:pt>
                <c:pt idx="45484">
                  <c:v>115.44791666666667</c:v>
                </c:pt>
                <c:pt idx="45485">
                  <c:v>115.45052083333333</c:v>
                </c:pt>
                <c:pt idx="45486">
                  <c:v>115.453125</c:v>
                </c:pt>
                <c:pt idx="45487">
                  <c:v>115.45572916666667</c:v>
                </c:pt>
                <c:pt idx="45488">
                  <c:v>115.45833333333333</c:v>
                </c:pt>
                <c:pt idx="45489">
                  <c:v>115.4609375</c:v>
                </c:pt>
                <c:pt idx="45490">
                  <c:v>115.46354166666667</c:v>
                </c:pt>
                <c:pt idx="45491">
                  <c:v>115.46614583333333</c:v>
                </c:pt>
                <c:pt idx="45492">
                  <c:v>115.46875</c:v>
                </c:pt>
                <c:pt idx="45493">
                  <c:v>115.47135416666667</c:v>
                </c:pt>
                <c:pt idx="45494">
                  <c:v>115.47395833333333</c:v>
                </c:pt>
                <c:pt idx="45495">
                  <c:v>115.4765625</c:v>
                </c:pt>
                <c:pt idx="45496">
                  <c:v>115.47916666666667</c:v>
                </c:pt>
                <c:pt idx="45497">
                  <c:v>115.48177083333333</c:v>
                </c:pt>
                <c:pt idx="45498">
                  <c:v>115.484375</c:v>
                </c:pt>
                <c:pt idx="45499">
                  <c:v>115.48697916666667</c:v>
                </c:pt>
                <c:pt idx="45500">
                  <c:v>115.48958333333333</c:v>
                </c:pt>
                <c:pt idx="45501">
                  <c:v>115.4921875</c:v>
                </c:pt>
                <c:pt idx="45502">
                  <c:v>115.49479166666667</c:v>
                </c:pt>
                <c:pt idx="45503">
                  <c:v>115.49739583333333</c:v>
                </c:pt>
                <c:pt idx="45504">
                  <c:v>115.5</c:v>
                </c:pt>
                <c:pt idx="45505">
                  <c:v>115.50260416666667</c:v>
                </c:pt>
                <c:pt idx="45506">
                  <c:v>115.50520833333333</c:v>
                </c:pt>
                <c:pt idx="45507">
                  <c:v>115.5078125</c:v>
                </c:pt>
                <c:pt idx="45508">
                  <c:v>115.51041666666667</c:v>
                </c:pt>
                <c:pt idx="45509">
                  <c:v>115.51302083333333</c:v>
                </c:pt>
                <c:pt idx="45510">
                  <c:v>115.515625</c:v>
                </c:pt>
                <c:pt idx="45511">
                  <c:v>115.51822916666667</c:v>
                </c:pt>
                <c:pt idx="45512">
                  <c:v>115.52083333333333</c:v>
                </c:pt>
                <c:pt idx="45513">
                  <c:v>115.5234375</c:v>
                </c:pt>
                <c:pt idx="45514">
                  <c:v>115.52604166666667</c:v>
                </c:pt>
                <c:pt idx="45515">
                  <c:v>115.52864583333333</c:v>
                </c:pt>
                <c:pt idx="45516">
                  <c:v>115.53125</c:v>
                </c:pt>
                <c:pt idx="45517">
                  <c:v>115.53385416666667</c:v>
                </c:pt>
                <c:pt idx="45518">
                  <c:v>115.53645833333333</c:v>
                </c:pt>
                <c:pt idx="45519">
                  <c:v>115.5390625</c:v>
                </c:pt>
                <c:pt idx="45520">
                  <c:v>115.54166666666667</c:v>
                </c:pt>
                <c:pt idx="45521">
                  <c:v>115.54427083333333</c:v>
                </c:pt>
                <c:pt idx="45522">
                  <c:v>115.546875</c:v>
                </c:pt>
                <c:pt idx="45523">
                  <c:v>115.54947916666667</c:v>
                </c:pt>
                <c:pt idx="45524">
                  <c:v>115.55208333333333</c:v>
                </c:pt>
                <c:pt idx="45525">
                  <c:v>115.5546875</c:v>
                </c:pt>
                <c:pt idx="45526">
                  <c:v>115.55729166666667</c:v>
                </c:pt>
                <c:pt idx="45527">
                  <c:v>115.55989583333333</c:v>
                </c:pt>
                <c:pt idx="45528">
                  <c:v>115.5625</c:v>
                </c:pt>
                <c:pt idx="45529">
                  <c:v>115.56510416666667</c:v>
                </c:pt>
                <c:pt idx="45530">
                  <c:v>115.56770833333333</c:v>
                </c:pt>
                <c:pt idx="45531">
                  <c:v>115.5703125</c:v>
                </c:pt>
                <c:pt idx="45532">
                  <c:v>115.57291666666667</c:v>
                </c:pt>
                <c:pt idx="45533">
                  <c:v>115.57552083333333</c:v>
                </c:pt>
                <c:pt idx="45534">
                  <c:v>115.578125</c:v>
                </c:pt>
                <c:pt idx="45535">
                  <c:v>115.58072916666667</c:v>
                </c:pt>
                <c:pt idx="45536">
                  <c:v>115.58333333333333</c:v>
                </c:pt>
                <c:pt idx="45537">
                  <c:v>115.5859375</c:v>
                </c:pt>
                <c:pt idx="45538">
                  <c:v>115.58854166666667</c:v>
                </c:pt>
                <c:pt idx="45539">
                  <c:v>115.59114583333333</c:v>
                </c:pt>
                <c:pt idx="45540">
                  <c:v>115.59375</c:v>
                </c:pt>
                <c:pt idx="45541">
                  <c:v>115.59635416666667</c:v>
                </c:pt>
                <c:pt idx="45542">
                  <c:v>115.59895833333333</c:v>
                </c:pt>
                <c:pt idx="45543">
                  <c:v>115.6015625</c:v>
                </c:pt>
                <c:pt idx="45544">
                  <c:v>115.60416666666667</c:v>
                </c:pt>
                <c:pt idx="45545">
                  <c:v>115.60677083333333</c:v>
                </c:pt>
                <c:pt idx="45546">
                  <c:v>115.609375</c:v>
                </c:pt>
                <c:pt idx="45547">
                  <c:v>115.61197916666667</c:v>
                </c:pt>
                <c:pt idx="45548">
                  <c:v>115.61458333333333</c:v>
                </c:pt>
                <c:pt idx="45549">
                  <c:v>115.6171875</c:v>
                </c:pt>
                <c:pt idx="45550">
                  <c:v>115.61979166666667</c:v>
                </c:pt>
                <c:pt idx="45551">
                  <c:v>115.62239583333333</c:v>
                </c:pt>
                <c:pt idx="45552">
                  <c:v>115.625</c:v>
                </c:pt>
                <c:pt idx="45553">
                  <c:v>115.62760416666667</c:v>
                </c:pt>
                <c:pt idx="45554">
                  <c:v>115.63020833333333</c:v>
                </c:pt>
                <c:pt idx="45555">
                  <c:v>115.6328125</c:v>
                </c:pt>
                <c:pt idx="45556">
                  <c:v>115.63541666666667</c:v>
                </c:pt>
                <c:pt idx="45557">
                  <c:v>115.63802083333333</c:v>
                </c:pt>
                <c:pt idx="45558">
                  <c:v>115.640625</c:v>
                </c:pt>
                <c:pt idx="45559">
                  <c:v>115.64322916666667</c:v>
                </c:pt>
                <c:pt idx="45560">
                  <c:v>115.64583333333333</c:v>
                </c:pt>
                <c:pt idx="45561">
                  <c:v>115.6484375</c:v>
                </c:pt>
                <c:pt idx="45562">
                  <c:v>115.65104166666667</c:v>
                </c:pt>
                <c:pt idx="45563">
                  <c:v>115.65364583333333</c:v>
                </c:pt>
                <c:pt idx="45564">
                  <c:v>115.65625</c:v>
                </c:pt>
                <c:pt idx="45565">
                  <c:v>115.65885416666667</c:v>
                </c:pt>
                <c:pt idx="45566">
                  <c:v>115.66145833333333</c:v>
                </c:pt>
                <c:pt idx="45567">
                  <c:v>115.6640625</c:v>
                </c:pt>
                <c:pt idx="45568">
                  <c:v>115.66666666666667</c:v>
                </c:pt>
                <c:pt idx="45569">
                  <c:v>115.66927083333333</c:v>
                </c:pt>
                <c:pt idx="45570">
                  <c:v>115.671875</c:v>
                </c:pt>
                <c:pt idx="45571">
                  <c:v>115.67447916666667</c:v>
                </c:pt>
                <c:pt idx="45572">
                  <c:v>115.67708333333333</c:v>
                </c:pt>
                <c:pt idx="45573">
                  <c:v>115.6796875</c:v>
                </c:pt>
                <c:pt idx="45574">
                  <c:v>115.68229166666667</c:v>
                </c:pt>
                <c:pt idx="45575">
                  <c:v>115.68489583333333</c:v>
                </c:pt>
                <c:pt idx="45576">
                  <c:v>115.6875</c:v>
                </c:pt>
                <c:pt idx="45577">
                  <c:v>115.69010416666667</c:v>
                </c:pt>
                <c:pt idx="45578">
                  <c:v>115.69270833333333</c:v>
                </c:pt>
                <c:pt idx="45579">
                  <c:v>115.6953125</c:v>
                </c:pt>
                <c:pt idx="45580">
                  <c:v>115.69791666666667</c:v>
                </c:pt>
                <c:pt idx="45581">
                  <c:v>115.70052083333333</c:v>
                </c:pt>
                <c:pt idx="45582">
                  <c:v>115.703125</c:v>
                </c:pt>
                <c:pt idx="45583">
                  <c:v>115.70572916666667</c:v>
                </c:pt>
                <c:pt idx="45584">
                  <c:v>115.70833333333333</c:v>
                </c:pt>
                <c:pt idx="45585">
                  <c:v>115.7109375</c:v>
                </c:pt>
                <c:pt idx="45586">
                  <c:v>115.71354166666667</c:v>
                </c:pt>
                <c:pt idx="45587">
                  <c:v>115.71614583333333</c:v>
                </c:pt>
                <c:pt idx="45588">
                  <c:v>115.71875</c:v>
                </c:pt>
                <c:pt idx="45589">
                  <c:v>115.72135416666667</c:v>
                </c:pt>
                <c:pt idx="45590">
                  <c:v>115.72395833333333</c:v>
                </c:pt>
                <c:pt idx="45591">
                  <c:v>115.7265625</c:v>
                </c:pt>
                <c:pt idx="45592">
                  <c:v>115.72916666666667</c:v>
                </c:pt>
                <c:pt idx="45593">
                  <c:v>115.73177083333333</c:v>
                </c:pt>
                <c:pt idx="45594">
                  <c:v>115.734375</c:v>
                </c:pt>
                <c:pt idx="45595">
                  <c:v>115.73697916666667</c:v>
                </c:pt>
                <c:pt idx="45596">
                  <c:v>115.73958333333333</c:v>
                </c:pt>
                <c:pt idx="45597">
                  <c:v>115.7421875</c:v>
                </c:pt>
                <c:pt idx="45598">
                  <c:v>115.74479166666667</c:v>
                </c:pt>
                <c:pt idx="45599">
                  <c:v>115.74739583333333</c:v>
                </c:pt>
                <c:pt idx="45600">
                  <c:v>115.75</c:v>
                </c:pt>
                <c:pt idx="45601">
                  <c:v>115.75260416666667</c:v>
                </c:pt>
                <c:pt idx="45602">
                  <c:v>115.75520833333333</c:v>
                </c:pt>
                <c:pt idx="45603">
                  <c:v>115.7578125</c:v>
                </c:pt>
                <c:pt idx="45604">
                  <c:v>115.76041666666667</c:v>
                </c:pt>
                <c:pt idx="45605">
                  <c:v>115.76302083333333</c:v>
                </c:pt>
                <c:pt idx="45606">
                  <c:v>115.765625</c:v>
                </c:pt>
                <c:pt idx="45607">
                  <c:v>115.76822916666667</c:v>
                </c:pt>
                <c:pt idx="45608">
                  <c:v>115.77083333333333</c:v>
                </c:pt>
                <c:pt idx="45609">
                  <c:v>115.7734375</c:v>
                </c:pt>
                <c:pt idx="45610">
                  <c:v>115.77604166666667</c:v>
                </c:pt>
                <c:pt idx="45611">
                  <c:v>115.77864583333333</c:v>
                </c:pt>
                <c:pt idx="45612">
                  <c:v>115.78125</c:v>
                </c:pt>
                <c:pt idx="45613">
                  <c:v>115.78385416666667</c:v>
                </c:pt>
                <c:pt idx="45614">
                  <c:v>115.78645833333333</c:v>
                </c:pt>
                <c:pt idx="45615">
                  <c:v>115.7890625</c:v>
                </c:pt>
                <c:pt idx="45616">
                  <c:v>115.79166666666667</c:v>
                </c:pt>
                <c:pt idx="45617">
                  <c:v>115.79427083333333</c:v>
                </c:pt>
                <c:pt idx="45618">
                  <c:v>115.796875</c:v>
                </c:pt>
                <c:pt idx="45619">
                  <c:v>115.79947916666667</c:v>
                </c:pt>
                <c:pt idx="45620">
                  <c:v>115.80208333333333</c:v>
                </c:pt>
                <c:pt idx="45621">
                  <c:v>115.8046875</c:v>
                </c:pt>
                <c:pt idx="45622">
                  <c:v>115.80729166666667</c:v>
                </c:pt>
                <c:pt idx="45623">
                  <c:v>115.80989583333333</c:v>
                </c:pt>
                <c:pt idx="45624">
                  <c:v>115.8125</c:v>
                </c:pt>
                <c:pt idx="45625">
                  <c:v>115.81510416666667</c:v>
                </c:pt>
                <c:pt idx="45626">
                  <c:v>115.81770833333333</c:v>
                </c:pt>
                <c:pt idx="45627">
                  <c:v>115.8203125</c:v>
                </c:pt>
                <c:pt idx="45628">
                  <c:v>115.82291666666667</c:v>
                </c:pt>
                <c:pt idx="45629">
                  <c:v>115.82552083333333</c:v>
                </c:pt>
                <c:pt idx="45630">
                  <c:v>115.828125</c:v>
                </c:pt>
                <c:pt idx="45631">
                  <c:v>115.83072916666667</c:v>
                </c:pt>
                <c:pt idx="45632">
                  <c:v>115.83333333333333</c:v>
                </c:pt>
                <c:pt idx="45633">
                  <c:v>115.8359375</c:v>
                </c:pt>
                <c:pt idx="45634">
                  <c:v>115.83854166666667</c:v>
                </c:pt>
                <c:pt idx="45635">
                  <c:v>115.84114583333333</c:v>
                </c:pt>
                <c:pt idx="45636">
                  <c:v>115.84375</c:v>
                </c:pt>
                <c:pt idx="45637">
                  <c:v>115.84635416666667</c:v>
                </c:pt>
                <c:pt idx="45638">
                  <c:v>115.84895833333333</c:v>
                </c:pt>
                <c:pt idx="45639">
                  <c:v>115.8515625</c:v>
                </c:pt>
                <c:pt idx="45640">
                  <c:v>115.85416666666667</c:v>
                </c:pt>
                <c:pt idx="45641">
                  <c:v>115.85677083333333</c:v>
                </c:pt>
                <c:pt idx="45642">
                  <c:v>115.859375</c:v>
                </c:pt>
                <c:pt idx="45643">
                  <c:v>115.86197916666667</c:v>
                </c:pt>
                <c:pt idx="45644">
                  <c:v>115.86458333333333</c:v>
                </c:pt>
                <c:pt idx="45645">
                  <c:v>115.8671875</c:v>
                </c:pt>
                <c:pt idx="45646">
                  <c:v>115.86979166666667</c:v>
                </c:pt>
                <c:pt idx="45647">
                  <c:v>115.87239583333333</c:v>
                </c:pt>
                <c:pt idx="45648">
                  <c:v>115.875</c:v>
                </c:pt>
                <c:pt idx="45649">
                  <c:v>115.87760416666667</c:v>
                </c:pt>
                <c:pt idx="45650">
                  <c:v>115.88020833333333</c:v>
                </c:pt>
                <c:pt idx="45651">
                  <c:v>115.8828125</c:v>
                </c:pt>
                <c:pt idx="45652">
                  <c:v>115.88541666666667</c:v>
                </c:pt>
                <c:pt idx="45653">
                  <c:v>115.88802083333333</c:v>
                </c:pt>
                <c:pt idx="45654">
                  <c:v>115.890625</c:v>
                </c:pt>
                <c:pt idx="45655">
                  <c:v>115.89322916666667</c:v>
                </c:pt>
                <c:pt idx="45656">
                  <c:v>115.89583333333333</c:v>
                </c:pt>
                <c:pt idx="45657">
                  <c:v>115.8984375</c:v>
                </c:pt>
                <c:pt idx="45658">
                  <c:v>115.90104166666667</c:v>
                </c:pt>
                <c:pt idx="45659">
                  <c:v>115.90364583333333</c:v>
                </c:pt>
                <c:pt idx="45660">
                  <c:v>115.90625</c:v>
                </c:pt>
                <c:pt idx="45661">
                  <c:v>115.90885416666667</c:v>
                </c:pt>
                <c:pt idx="45662">
                  <c:v>115.91145833333333</c:v>
                </c:pt>
                <c:pt idx="45663">
                  <c:v>115.9140625</c:v>
                </c:pt>
                <c:pt idx="45664">
                  <c:v>115.91666666666667</c:v>
                </c:pt>
                <c:pt idx="45665">
                  <c:v>115.91927083333333</c:v>
                </c:pt>
                <c:pt idx="45666">
                  <c:v>115.921875</c:v>
                </c:pt>
                <c:pt idx="45667">
                  <c:v>115.92447916666667</c:v>
                </c:pt>
                <c:pt idx="45668">
                  <c:v>115.92708333333333</c:v>
                </c:pt>
                <c:pt idx="45669">
                  <c:v>115.9296875</c:v>
                </c:pt>
                <c:pt idx="45670">
                  <c:v>115.93229166666667</c:v>
                </c:pt>
                <c:pt idx="45671">
                  <c:v>115.93489583333333</c:v>
                </c:pt>
                <c:pt idx="45672">
                  <c:v>115.9375</c:v>
                </c:pt>
                <c:pt idx="45673">
                  <c:v>115.94010416666667</c:v>
                </c:pt>
                <c:pt idx="45674">
                  <c:v>115.94270833333333</c:v>
                </c:pt>
                <c:pt idx="45675">
                  <c:v>115.9453125</c:v>
                </c:pt>
                <c:pt idx="45676">
                  <c:v>115.94791666666667</c:v>
                </c:pt>
                <c:pt idx="45677">
                  <c:v>115.95052083333333</c:v>
                </c:pt>
                <c:pt idx="45678">
                  <c:v>115.953125</c:v>
                </c:pt>
                <c:pt idx="45679">
                  <c:v>115.95572916666667</c:v>
                </c:pt>
                <c:pt idx="45680">
                  <c:v>115.95833333333333</c:v>
                </c:pt>
                <c:pt idx="45681">
                  <c:v>115.9609375</c:v>
                </c:pt>
                <c:pt idx="45682">
                  <c:v>115.96354166666667</c:v>
                </c:pt>
                <c:pt idx="45683">
                  <c:v>115.96614583333333</c:v>
                </c:pt>
                <c:pt idx="45684">
                  <c:v>115.96875</c:v>
                </c:pt>
                <c:pt idx="45685">
                  <c:v>115.97135416666667</c:v>
                </c:pt>
                <c:pt idx="45686">
                  <c:v>115.97395833333333</c:v>
                </c:pt>
                <c:pt idx="45687">
                  <c:v>115.9765625</c:v>
                </c:pt>
                <c:pt idx="45688">
                  <c:v>115.97916666666667</c:v>
                </c:pt>
                <c:pt idx="45689">
                  <c:v>115.98177083333333</c:v>
                </c:pt>
                <c:pt idx="45690">
                  <c:v>115.984375</c:v>
                </c:pt>
                <c:pt idx="45691">
                  <c:v>115.98697916666667</c:v>
                </c:pt>
                <c:pt idx="45692">
                  <c:v>115.98958333333333</c:v>
                </c:pt>
                <c:pt idx="45693">
                  <c:v>115.9921875</c:v>
                </c:pt>
                <c:pt idx="45694">
                  <c:v>115.99479166666667</c:v>
                </c:pt>
                <c:pt idx="45695">
                  <c:v>115.99739583333333</c:v>
                </c:pt>
                <c:pt idx="45696">
                  <c:v>116</c:v>
                </c:pt>
                <c:pt idx="45697">
                  <c:v>116.00260416666667</c:v>
                </c:pt>
                <c:pt idx="45698">
                  <c:v>116.00520833333333</c:v>
                </c:pt>
                <c:pt idx="45699">
                  <c:v>116.0078125</c:v>
                </c:pt>
                <c:pt idx="45700">
                  <c:v>116.01041666666667</c:v>
                </c:pt>
                <c:pt idx="45701">
                  <c:v>116.01302083333333</c:v>
                </c:pt>
                <c:pt idx="45702">
                  <c:v>116.015625</c:v>
                </c:pt>
                <c:pt idx="45703">
                  <c:v>116.01822916666667</c:v>
                </c:pt>
                <c:pt idx="45704">
                  <c:v>116.02083333333333</c:v>
                </c:pt>
                <c:pt idx="45705">
                  <c:v>116.0234375</c:v>
                </c:pt>
                <c:pt idx="45706">
                  <c:v>116.02604166666667</c:v>
                </c:pt>
                <c:pt idx="45707">
                  <c:v>116.02864583333333</c:v>
                </c:pt>
                <c:pt idx="45708">
                  <c:v>116.03125</c:v>
                </c:pt>
                <c:pt idx="45709">
                  <c:v>116.03385416666667</c:v>
                </c:pt>
                <c:pt idx="45710">
                  <c:v>116.03645833333333</c:v>
                </c:pt>
                <c:pt idx="45711">
                  <c:v>116.0390625</c:v>
                </c:pt>
                <c:pt idx="45712">
                  <c:v>116.04166666666667</c:v>
                </c:pt>
                <c:pt idx="45713">
                  <c:v>116.04427083333333</c:v>
                </c:pt>
                <c:pt idx="45714">
                  <c:v>116.046875</c:v>
                </c:pt>
                <c:pt idx="45715">
                  <c:v>116.04947916666667</c:v>
                </c:pt>
                <c:pt idx="45716">
                  <c:v>116.05208333333333</c:v>
                </c:pt>
                <c:pt idx="45717">
                  <c:v>116.0546875</c:v>
                </c:pt>
                <c:pt idx="45718">
                  <c:v>116.05729166666667</c:v>
                </c:pt>
                <c:pt idx="45719">
                  <c:v>116.05989583333333</c:v>
                </c:pt>
                <c:pt idx="45720">
                  <c:v>116.0625</c:v>
                </c:pt>
                <c:pt idx="45721">
                  <c:v>116.06510416666667</c:v>
                </c:pt>
                <c:pt idx="45722">
                  <c:v>116.06770833333333</c:v>
                </c:pt>
                <c:pt idx="45723">
                  <c:v>116.0703125</c:v>
                </c:pt>
                <c:pt idx="45724">
                  <c:v>116.07291666666667</c:v>
                </c:pt>
                <c:pt idx="45725">
                  <c:v>116.07552083333333</c:v>
                </c:pt>
                <c:pt idx="45726">
                  <c:v>116.078125</c:v>
                </c:pt>
                <c:pt idx="45727">
                  <c:v>116.08072916666667</c:v>
                </c:pt>
                <c:pt idx="45728">
                  <c:v>116.08333333333333</c:v>
                </c:pt>
                <c:pt idx="45729">
                  <c:v>116.0859375</c:v>
                </c:pt>
                <c:pt idx="45730">
                  <c:v>116.08854166666667</c:v>
                </c:pt>
                <c:pt idx="45731">
                  <c:v>116.09114583333333</c:v>
                </c:pt>
                <c:pt idx="45732">
                  <c:v>116.09375</c:v>
                </c:pt>
                <c:pt idx="45733">
                  <c:v>116.09635416666667</c:v>
                </c:pt>
                <c:pt idx="45734">
                  <c:v>116.09895833333333</c:v>
                </c:pt>
                <c:pt idx="45735">
                  <c:v>116.1015625</c:v>
                </c:pt>
                <c:pt idx="45736">
                  <c:v>116.10416666666667</c:v>
                </c:pt>
                <c:pt idx="45737">
                  <c:v>116.10677083333333</c:v>
                </c:pt>
                <c:pt idx="45738">
                  <c:v>116.109375</c:v>
                </c:pt>
                <c:pt idx="45739">
                  <c:v>116.11197916666667</c:v>
                </c:pt>
                <c:pt idx="45740">
                  <c:v>116.11458333333333</c:v>
                </c:pt>
                <c:pt idx="45741">
                  <c:v>116.1171875</c:v>
                </c:pt>
                <c:pt idx="45742">
                  <c:v>116.11979166666667</c:v>
                </c:pt>
                <c:pt idx="45743">
                  <c:v>116.12239583333333</c:v>
                </c:pt>
                <c:pt idx="45744">
                  <c:v>116.125</c:v>
                </c:pt>
                <c:pt idx="45745">
                  <c:v>116.12760416666667</c:v>
                </c:pt>
                <c:pt idx="45746">
                  <c:v>116.13020833333333</c:v>
                </c:pt>
                <c:pt idx="45747">
                  <c:v>116.1328125</c:v>
                </c:pt>
                <c:pt idx="45748">
                  <c:v>116.13541666666667</c:v>
                </c:pt>
                <c:pt idx="45749">
                  <c:v>116.13802083333333</c:v>
                </c:pt>
                <c:pt idx="45750">
                  <c:v>116.140625</c:v>
                </c:pt>
                <c:pt idx="45751">
                  <c:v>116.14322916666667</c:v>
                </c:pt>
                <c:pt idx="45752">
                  <c:v>116.14583333333333</c:v>
                </c:pt>
                <c:pt idx="45753">
                  <c:v>116.1484375</c:v>
                </c:pt>
                <c:pt idx="45754">
                  <c:v>116.15104166666667</c:v>
                </c:pt>
                <c:pt idx="45755">
                  <c:v>116.15364583333333</c:v>
                </c:pt>
                <c:pt idx="45756">
                  <c:v>116.15625</c:v>
                </c:pt>
                <c:pt idx="45757">
                  <c:v>116.15885416666667</c:v>
                </c:pt>
                <c:pt idx="45758">
                  <c:v>116.16145833333333</c:v>
                </c:pt>
                <c:pt idx="45759">
                  <c:v>116.1640625</c:v>
                </c:pt>
                <c:pt idx="45760">
                  <c:v>116.16666666666667</c:v>
                </c:pt>
                <c:pt idx="45761">
                  <c:v>116.16927083333333</c:v>
                </c:pt>
                <c:pt idx="45762">
                  <c:v>116.171875</c:v>
                </c:pt>
                <c:pt idx="45763">
                  <c:v>116.17447916666667</c:v>
                </c:pt>
                <c:pt idx="45764">
                  <c:v>116.17708333333333</c:v>
                </c:pt>
                <c:pt idx="45765">
                  <c:v>116.1796875</c:v>
                </c:pt>
                <c:pt idx="45766">
                  <c:v>116.18229166666667</c:v>
                </c:pt>
                <c:pt idx="45767">
                  <c:v>116.18489583333333</c:v>
                </c:pt>
                <c:pt idx="45768">
                  <c:v>116.1875</c:v>
                </c:pt>
                <c:pt idx="45769">
                  <c:v>116.19010416666667</c:v>
                </c:pt>
                <c:pt idx="45770">
                  <c:v>116.19270833333333</c:v>
                </c:pt>
                <c:pt idx="45771">
                  <c:v>116.1953125</c:v>
                </c:pt>
                <c:pt idx="45772">
                  <c:v>116.19791666666667</c:v>
                </c:pt>
                <c:pt idx="45773">
                  <c:v>116.20052083333333</c:v>
                </c:pt>
                <c:pt idx="45774">
                  <c:v>116.203125</c:v>
                </c:pt>
                <c:pt idx="45775">
                  <c:v>116.20572916666667</c:v>
                </c:pt>
                <c:pt idx="45776">
                  <c:v>116.20833333333333</c:v>
                </c:pt>
                <c:pt idx="45777">
                  <c:v>116.2109375</c:v>
                </c:pt>
                <c:pt idx="45778">
                  <c:v>116.21354166666667</c:v>
                </c:pt>
                <c:pt idx="45779">
                  <c:v>116.21614583333333</c:v>
                </c:pt>
                <c:pt idx="45780">
                  <c:v>116.21875</c:v>
                </c:pt>
                <c:pt idx="45781">
                  <c:v>116.22135416666667</c:v>
                </c:pt>
                <c:pt idx="45782">
                  <c:v>116.22395833333333</c:v>
                </c:pt>
                <c:pt idx="45783">
                  <c:v>116.2265625</c:v>
                </c:pt>
                <c:pt idx="45784">
                  <c:v>116.22916666666667</c:v>
                </c:pt>
                <c:pt idx="45785">
                  <c:v>116.23177083333333</c:v>
                </c:pt>
                <c:pt idx="45786">
                  <c:v>116.234375</c:v>
                </c:pt>
                <c:pt idx="45787">
                  <c:v>116.23697916666667</c:v>
                </c:pt>
                <c:pt idx="45788">
                  <c:v>116.23958333333333</c:v>
                </c:pt>
                <c:pt idx="45789">
                  <c:v>116.2421875</c:v>
                </c:pt>
                <c:pt idx="45790">
                  <c:v>116.24479166666667</c:v>
                </c:pt>
                <c:pt idx="45791">
                  <c:v>116.24739583333333</c:v>
                </c:pt>
                <c:pt idx="45792">
                  <c:v>116.25</c:v>
                </c:pt>
                <c:pt idx="45793">
                  <c:v>116.25260416666667</c:v>
                </c:pt>
                <c:pt idx="45794">
                  <c:v>116.25520833333333</c:v>
                </c:pt>
                <c:pt idx="45795">
                  <c:v>116.2578125</c:v>
                </c:pt>
                <c:pt idx="45796">
                  <c:v>116.26041666666667</c:v>
                </c:pt>
                <c:pt idx="45797">
                  <c:v>116.26302083333333</c:v>
                </c:pt>
                <c:pt idx="45798">
                  <c:v>116.265625</c:v>
                </c:pt>
                <c:pt idx="45799">
                  <c:v>116.26822916666667</c:v>
                </c:pt>
                <c:pt idx="45800">
                  <c:v>116.27083333333333</c:v>
                </c:pt>
                <c:pt idx="45801">
                  <c:v>116.2734375</c:v>
                </c:pt>
                <c:pt idx="45802">
                  <c:v>116.27604166666667</c:v>
                </c:pt>
                <c:pt idx="45803">
                  <c:v>116.27864583333333</c:v>
                </c:pt>
                <c:pt idx="45804">
                  <c:v>116.28125</c:v>
                </c:pt>
                <c:pt idx="45805">
                  <c:v>116.28385416666667</c:v>
                </c:pt>
                <c:pt idx="45806">
                  <c:v>116.28645833333333</c:v>
                </c:pt>
                <c:pt idx="45807">
                  <c:v>116.2890625</c:v>
                </c:pt>
                <c:pt idx="45808">
                  <c:v>116.29166666666667</c:v>
                </c:pt>
                <c:pt idx="45809">
                  <c:v>116.29427083333333</c:v>
                </c:pt>
                <c:pt idx="45810">
                  <c:v>116.296875</c:v>
                </c:pt>
                <c:pt idx="45811">
                  <c:v>116.29947916666667</c:v>
                </c:pt>
                <c:pt idx="45812">
                  <c:v>116.30208333333333</c:v>
                </c:pt>
                <c:pt idx="45813">
                  <c:v>116.3046875</c:v>
                </c:pt>
                <c:pt idx="45814">
                  <c:v>116.30729166666667</c:v>
                </c:pt>
                <c:pt idx="45815">
                  <c:v>116.30989583333333</c:v>
                </c:pt>
                <c:pt idx="45816">
                  <c:v>116.3125</c:v>
                </c:pt>
                <c:pt idx="45817">
                  <c:v>116.31510416666667</c:v>
                </c:pt>
                <c:pt idx="45818">
                  <c:v>116.31770833333333</c:v>
                </c:pt>
                <c:pt idx="45819">
                  <c:v>116.3203125</c:v>
                </c:pt>
                <c:pt idx="45820">
                  <c:v>116.32291666666667</c:v>
                </c:pt>
                <c:pt idx="45821">
                  <c:v>116.32552083333333</c:v>
                </c:pt>
                <c:pt idx="45822">
                  <c:v>116.328125</c:v>
                </c:pt>
                <c:pt idx="45823">
                  <c:v>116.33072916666667</c:v>
                </c:pt>
                <c:pt idx="45824">
                  <c:v>116.33333333333333</c:v>
                </c:pt>
                <c:pt idx="45825">
                  <c:v>116.3359375</c:v>
                </c:pt>
                <c:pt idx="45826">
                  <c:v>116.33854166666667</c:v>
                </c:pt>
                <c:pt idx="45827">
                  <c:v>116.34114583333333</c:v>
                </c:pt>
                <c:pt idx="45828">
                  <c:v>116.34375</c:v>
                </c:pt>
                <c:pt idx="45829">
                  <c:v>116.34635416666667</c:v>
                </c:pt>
                <c:pt idx="45830">
                  <c:v>116.34895833333333</c:v>
                </c:pt>
                <c:pt idx="45831">
                  <c:v>116.3515625</c:v>
                </c:pt>
                <c:pt idx="45832">
                  <c:v>116.35416666666667</c:v>
                </c:pt>
                <c:pt idx="45833">
                  <c:v>116.35677083333333</c:v>
                </c:pt>
                <c:pt idx="45834">
                  <c:v>116.359375</c:v>
                </c:pt>
                <c:pt idx="45835">
                  <c:v>116.36197916666667</c:v>
                </c:pt>
                <c:pt idx="45836">
                  <c:v>116.36458333333333</c:v>
                </c:pt>
                <c:pt idx="45837">
                  <c:v>116.3671875</c:v>
                </c:pt>
                <c:pt idx="45838">
                  <c:v>116.36979166666667</c:v>
                </c:pt>
                <c:pt idx="45839">
                  <c:v>116.37239583333333</c:v>
                </c:pt>
                <c:pt idx="45840">
                  <c:v>116.375</c:v>
                </c:pt>
                <c:pt idx="45841">
                  <c:v>116.37760416666667</c:v>
                </c:pt>
                <c:pt idx="45842">
                  <c:v>116.38020833333333</c:v>
                </c:pt>
                <c:pt idx="45843">
                  <c:v>116.3828125</c:v>
                </c:pt>
                <c:pt idx="45844">
                  <c:v>116.38541666666667</c:v>
                </c:pt>
                <c:pt idx="45845">
                  <c:v>116.38802083333333</c:v>
                </c:pt>
                <c:pt idx="45846">
                  <c:v>116.390625</c:v>
                </c:pt>
                <c:pt idx="45847">
                  <c:v>116.39322916666667</c:v>
                </c:pt>
                <c:pt idx="45848">
                  <c:v>116.39583333333333</c:v>
                </c:pt>
                <c:pt idx="45849">
                  <c:v>116.3984375</c:v>
                </c:pt>
                <c:pt idx="45850">
                  <c:v>116.40104166666667</c:v>
                </c:pt>
                <c:pt idx="45851">
                  <c:v>116.40364583333333</c:v>
                </c:pt>
                <c:pt idx="45852">
                  <c:v>116.40625</c:v>
                </c:pt>
                <c:pt idx="45853">
                  <c:v>116.40885416666667</c:v>
                </c:pt>
                <c:pt idx="45854">
                  <c:v>116.41145833333333</c:v>
                </c:pt>
                <c:pt idx="45855">
                  <c:v>116.4140625</c:v>
                </c:pt>
                <c:pt idx="45856">
                  <c:v>116.41666666666667</c:v>
                </c:pt>
                <c:pt idx="45857">
                  <c:v>116.41927083333333</c:v>
                </c:pt>
                <c:pt idx="45858">
                  <c:v>116.421875</c:v>
                </c:pt>
                <c:pt idx="45859">
                  <c:v>116.42447916666667</c:v>
                </c:pt>
                <c:pt idx="45860">
                  <c:v>116.42708333333333</c:v>
                </c:pt>
                <c:pt idx="45861">
                  <c:v>116.4296875</c:v>
                </c:pt>
                <c:pt idx="45862">
                  <c:v>116.43229166666667</c:v>
                </c:pt>
                <c:pt idx="45863">
                  <c:v>116.43489583333333</c:v>
                </c:pt>
                <c:pt idx="45864">
                  <c:v>116.4375</c:v>
                </c:pt>
                <c:pt idx="45865">
                  <c:v>116.44010416666667</c:v>
                </c:pt>
                <c:pt idx="45866">
                  <c:v>116.44270833333333</c:v>
                </c:pt>
                <c:pt idx="45867">
                  <c:v>116.4453125</c:v>
                </c:pt>
                <c:pt idx="45868">
                  <c:v>116.44791666666667</c:v>
                </c:pt>
                <c:pt idx="45869">
                  <c:v>116.45052083333333</c:v>
                </c:pt>
                <c:pt idx="45870">
                  <c:v>116.453125</c:v>
                </c:pt>
                <c:pt idx="45871">
                  <c:v>116.45572916666667</c:v>
                </c:pt>
                <c:pt idx="45872">
                  <c:v>116.45833333333333</c:v>
                </c:pt>
                <c:pt idx="45873">
                  <c:v>116.4609375</c:v>
                </c:pt>
                <c:pt idx="45874">
                  <c:v>116.46354166666667</c:v>
                </c:pt>
                <c:pt idx="45875">
                  <c:v>116.46614583333333</c:v>
                </c:pt>
                <c:pt idx="45876">
                  <c:v>116.46875</c:v>
                </c:pt>
                <c:pt idx="45877">
                  <c:v>116.47135416666667</c:v>
                </c:pt>
                <c:pt idx="45878">
                  <c:v>116.47395833333333</c:v>
                </c:pt>
                <c:pt idx="45879">
                  <c:v>116.4765625</c:v>
                </c:pt>
                <c:pt idx="45880">
                  <c:v>116.47916666666667</c:v>
                </c:pt>
                <c:pt idx="45881">
                  <c:v>116.48177083333333</c:v>
                </c:pt>
                <c:pt idx="45882">
                  <c:v>116.484375</c:v>
                </c:pt>
                <c:pt idx="45883">
                  <c:v>116.48697916666667</c:v>
                </c:pt>
                <c:pt idx="45884">
                  <c:v>116.48958333333333</c:v>
                </c:pt>
                <c:pt idx="45885">
                  <c:v>116.4921875</c:v>
                </c:pt>
                <c:pt idx="45886">
                  <c:v>116.49479166666667</c:v>
                </c:pt>
                <c:pt idx="45887">
                  <c:v>116.49739583333333</c:v>
                </c:pt>
                <c:pt idx="45888">
                  <c:v>116.5</c:v>
                </c:pt>
                <c:pt idx="45889">
                  <c:v>116.50260416666667</c:v>
                </c:pt>
                <c:pt idx="45890">
                  <c:v>116.50520833333333</c:v>
                </c:pt>
                <c:pt idx="45891">
                  <c:v>116.5078125</c:v>
                </c:pt>
                <c:pt idx="45892">
                  <c:v>116.51041666666667</c:v>
                </c:pt>
                <c:pt idx="45893">
                  <c:v>116.51302083333333</c:v>
                </c:pt>
                <c:pt idx="45894">
                  <c:v>116.515625</c:v>
                </c:pt>
                <c:pt idx="45895">
                  <c:v>116.51822916666667</c:v>
                </c:pt>
                <c:pt idx="45896">
                  <c:v>116.52083333333333</c:v>
                </c:pt>
                <c:pt idx="45897">
                  <c:v>116.5234375</c:v>
                </c:pt>
                <c:pt idx="45898">
                  <c:v>116.52604166666667</c:v>
                </c:pt>
                <c:pt idx="45899">
                  <c:v>116.52864583333333</c:v>
                </c:pt>
                <c:pt idx="45900">
                  <c:v>116.53125</c:v>
                </c:pt>
                <c:pt idx="45901">
                  <c:v>116.53385416666667</c:v>
                </c:pt>
                <c:pt idx="45902">
                  <c:v>116.53645833333333</c:v>
                </c:pt>
                <c:pt idx="45903">
                  <c:v>116.5390625</c:v>
                </c:pt>
                <c:pt idx="45904">
                  <c:v>116.54166666666667</c:v>
                </c:pt>
                <c:pt idx="45905">
                  <c:v>116.54427083333333</c:v>
                </c:pt>
                <c:pt idx="45906">
                  <c:v>116.546875</c:v>
                </c:pt>
                <c:pt idx="45907">
                  <c:v>116.54947916666667</c:v>
                </c:pt>
                <c:pt idx="45908">
                  <c:v>116.55208333333333</c:v>
                </c:pt>
                <c:pt idx="45909">
                  <c:v>116.5546875</c:v>
                </c:pt>
                <c:pt idx="45910">
                  <c:v>116.55729166666667</c:v>
                </c:pt>
                <c:pt idx="45911">
                  <c:v>116.55989583333333</c:v>
                </c:pt>
                <c:pt idx="45912">
                  <c:v>116.5625</c:v>
                </c:pt>
                <c:pt idx="45913">
                  <c:v>116.56510416666667</c:v>
                </c:pt>
                <c:pt idx="45914">
                  <c:v>116.56770833333333</c:v>
                </c:pt>
                <c:pt idx="45915">
                  <c:v>116.5703125</c:v>
                </c:pt>
                <c:pt idx="45916">
                  <c:v>116.57291666666667</c:v>
                </c:pt>
                <c:pt idx="45917">
                  <c:v>116.57552083333333</c:v>
                </c:pt>
                <c:pt idx="45918">
                  <c:v>116.578125</c:v>
                </c:pt>
                <c:pt idx="45919">
                  <c:v>116.58072916666667</c:v>
                </c:pt>
                <c:pt idx="45920">
                  <c:v>116.58333333333333</c:v>
                </c:pt>
                <c:pt idx="45921">
                  <c:v>116.5859375</c:v>
                </c:pt>
                <c:pt idx="45922">
                  <c:v>116.58854166666667</c:v>
                </c:pt>
                <c:pt idx="45923">
                  <c:v>116.59114583333333</c:v>
                </c:pt>
                <c:pt idx="45924">
                  <c:v>116.59375</c:v>
                </c:pt>
                <c:pt idx="45925">
                  <c:v>116.59635416666667</c:v>
                </c:pt>
                <c:pt idx="45926">
                  <c:v>116.59895833333333</c:v>
                </c:pt>
                <c:pt idx="45927">
                  <c:v>116.6015625</c:v>
                </c:pt>
                <c:pt idx="45928">
                  <c:v>116.60416666666667</c:v>
                </c:pt>
                <c:pt idx="45929">
                  <c:v>116.60677083333333</c:v>
                </c:pt>
                <c:pt idx="45930">
                  <c:v>116.609375</c:v>
                </c:pt>
                <c:pt idx="45931">
                  <c:v>116.61197916666667</c:v>
                </c:pt>
                <c:pt idx="45932">
                  <c:v>116.61458333333333</c:v>
                </c:pt>
                <c:pt idx="45933">
                  <c:v>116.6171875</c:v>
                </c:pt>
                <c:pt idx="45934">
                  <c:v>116.61979166666667</c:v>
                </c:pt>
                <c:pt idx="45935">
                  <c:v>116.62239583333333</c:v>
                </c:pt>
                <c:pt idx="45936">
                  <c:v>116.625</c:v>
                </c:pt>
                <c:pt idx="45937">
                  <c:v>116.62760416666667</c:v>
                </c:pt>
                <c:pt idx="45938">
                  <c:v>116.63020833333333</c:v>
                </c:pt>
                <c:pt idx="45939">
                  <c:v>116.6328125</c:v>
                </c:pt>
                <c:pt idx="45940">
                  <c:v>116.63541666666667</c:v>
                </c:pt>
                <c:pt idx="45941">
                  <c:v>116.63802083333333</c:v>
                </c:pt>
                <c:pt idx="45942">
                  <c:v>116.640625</c:v>
                </c:pt>
                <c:pt idx="45943">
                  <c:v>116.64322916666667</c:v>
                </c:pt>
                <c:pt idx="45944">
                  <c:v>116.64583333333333</c:v>
                </c:pt>
                <c:pt idx="45945">
                  <c:v>116.6484375</c:v>
                </c:pt>
                <c:pt idx="45946">
                  <c:v>116.65104166666667</c:v>
                </c:pt>
                <c:pt idx="45947">
                  <c:v>116.65364583333333</c:v>
                </c:pt>
                <c:pt idx="45948">
                  <c:v>116.65625</c:v>
                </c:pt>
                <c:pt idx="45949">
                  <c:v>116.65885416666667</c:v>
                </c:pt>
                <c:pt idx="45950">
                  <c:v>116.66145833333333</c:v>
                </c:pt>
                <c:pt idx="45951">
                  <c:v>116.6640625</c:v>
                </c:pt>
                <c:pt idx="45952">
                  <c:v>116.66666666666667</c:v>
                </c:pt>
                <c:pt idx="45953">
                  <c:v>116.66927083333333</c:v>
                </c:pt>
                <c:pt idx="45954">
                  <c:v>116.671875</c:v>
                </c:pt>
                <c:pt idx="45955">
                  <c:v>116.67447916666667</c:v>
                </c:pt>
                <c:pt idx="45956">
                  <c:v>116.67708333333333</c:v>
                </c:pt>
                <c:pt idx="45957">
                  <c:v>116.6796875</c:v>
                </c:pt>
                <c:pt idx="45958">
                  <c:v>116.68229166666667</c:v>
                </c:pt>
                <c:pt idx="45959">
                  <c:v>116.68489583333333</c:v>
                </c:pt>
                <c:pt idx="45960">
                  <c:v>116.6875</c:v>
                </c:pt>
                <c:pt idx="45961">
                  <c:v>116.69010416666667</c:v>
                </c:pt>
                <c:pt idx="45962">
                  <c:v>116.69270833333333</c:v>
                </c:pt>
                <c:pt idx="45963">
                  <c:v>116.6953125</c:v>
                </c:pt>
                <c:pt idx="45964">
                  <c:v>116.69791666666667</c:v>
                </c:pt>
                <c:pt idx="45965">
                  <c:v>116.70052083333333</c:v>
                </c:pt>
                <c:pt idx="45966">
                  <c:v>116.703125</c:v>
                </c:pt>
                <c:pt idx="45967">
                  <c:v>116.70572916666667</c:v>
                </c:pt>
                <c:pt idx="45968">
                  <c:v>116.70833333333333</c:v>
                </c:pt>
                <c:pt idx="45969">
                  <c:v>116.7109375</c:v>
                </c:pt>
                <c:pt idx="45970">
                  <c:v>116.71354166666667</c:v>
                </c:pt>
                <c:pt idx="45971">
                  <c:v>116.71614583333333</c:v>
                </c:pt>
                <c:pt idx="45972">
                  <c:v>116.71875</c:v>
                </c:pt>
                <c:pt idx="45973">
                  <c:v>116.72135416666667</c:v>
                </c:pt>
                <c:pt idx="45974">
                  <c:v>116.72395833333333</c:v>
                </c:pt>
                <c:pt idx="45975">
                  <c:v>116.7265625</c:v>
                </c:pt>
                <c:pt idx="45976">
                  <c:v>116.72916666666667</c:v>
                </c:pt>
                <c:pt idx="45977">
                  <c:v>116.73177083333333</c:v>
                </c:pt>
                <c:pt idx="45978">
                  <c:v>116.734375</c:v>
                </c:pt>
                <c:pt idx="45979">
                  <c:v>116.73697916666667</c:v>
                </c:pt>
                <c:pt idx="45980">
                  <c:v>116.73958333333333</c:v>
                </c:pt>
                <c:pt idx="45981">
                  <c:v>116.7421875</c:v>
                </c:pt>
                <c:pt idx="45982">
                  <c:v>116.74479166666667</c:v>
                </c:pt>
                <c:pt idx="45983">
                  <c:v>116.74739583333333</c:v>
                </c:pt>
                <c:pt idx="45984">
                  <c:v>116.75</c:v>
                </c:pt>
                <c:pt idx="45985">
                  <c:v>116.75260416666667</c:v>
                </c:pt>
                <c:pt idx="45986">
                  <c:v>116.75520833333333</c:v>
                </c:pt>
                <c:pt idx="45987">
                  <c:v>116.7578125</c:v>
                </c:pt>
                <c:pt idx="45988">
                  <c:v>116.76041666666667</c:v>
                </c:pt>
                <c:pt idx="45989">
                  <c:v>116.76302083333333</c:v>
                </c:pt>
                <c:pt idx="45990">
                  <c:v>116.765625</c:v>
                </c:pt>
                <c:pt idx="45991">
                  <c:v>116.76822916666667</c:v>
                </c:pt>
                <c:pt idx="45992">
                  <c:v>116.77083333333333</c:v>
                </c:pt>
                <c:pt idx="45993">
                  <c:v>116.7734375</c:v>
                </c:pt>
                <c:pt idx="45994">
                  <c:v>116.77604166666667</c:v>
                </c:pt>
                <c:pt idx="45995">
                  <c:v>116.77864583333333</c:v>
                </c:pt>
                <c:pt idx="45996">
                  <c:v>116.78125</c:v>
                </c:pt>
                <c:pt idx="45997">
                  <c:v>116.78385416666667</c:v>
                </c:pt>
                <c:pt idx="45998">
                  <c:v>116.78645833333333</c:v>
                </c:pt>
                <c:pt idx="45999">
                  <c:v>116.7890625</c:v>
                </c:pt>
                <c:pt idx="46000">
                  <c:v>116.79166666666667</c:v>
                </c:pt>
                <c:pt idx="46001">
                  <c:v>116.79427083333333</c:v>
                </c:pt>
                <c:pt idx="46002">
                  <c:v>116.796875</c:v>
                </c:pt>
                <c:pt idx="46003">
                  <c:v>116.79947916666667</c:v>
                </c:pt>
                <c:pt idx="46004">
                  <c:v>116.80208333333333</c:v>
                </c:pt>
                <c:pt idx="46005">
                  <c:v>116.8046875</c:v>
                </c:pt>
                <c:pt idx="46006">
                  <c:v>116.80729166666667</c:v>
                </c:pt>
                <c:pt idx="46007">
                  <c:v>116.80989583333333</c:v>
                </c:pt>
                <c:pt idx="46008">
                  <c:v>116.8125</c:v>
                </c:pt>
                <c:pt idx="46009">
                  <c:v>116.81510416666667</c:v>
                </c:pt>
                <c:pt idx="46010">
                  <c:v>116.81770833333333</c:v>
                </c:pt>
                <c:pt idx="46011">
                  <c:v>116.8203125</c:v>
                </c:pt>
                <c:pt idx="46012">
                  <c:v>116.82291666666667</c:v>
                </c:pt>
                <c:pt idx="46013">
                  <c:v>116.82552083333333</c:v>
                </c:pt>
                <c:pt idx="46014">
                  <c:v>116.828125</c:v>
                </c:pt>
                <c:pt idx="46015">
                  <c:v>116.83072916666667</c:v>
                </c:pt>
                <c:pt idx="46016">
                  <c:v>116.83333333333333</c:v>
                </c:pt>
                <c:pt idx="46017">
                  <c:v>116.8359375</c:v>
                </c:pt>
                <c:pt idx="46018">
                  <c:v>116.83854166666667</c:v>
                </c:pt>
                <c:pt idx="46019">
                  <c:v>116.84114583333333</c:v>
                </c:pt>
                <c:pt idx="46020">
                  <c:v>116.84375</c:v>
                </c:pt>
                <c:pt idx="46021">
                  <c:v>116.84635416666667</c:v>
                </c:pt>
                <c:pt idx="46022">
                  <c:v>116.84895833333333</c:v>
                </c:pt>
                <c:pt idx="46023">
                  <c:v>116.8515625</c:v>
                </c:pt>
                <c:pt idx="46024">
                  <c:v>116.85416666666667</c:v>
                </c:pt>
                <c:pt idx="46025">
                  <c:v>116.85677083333333</c:v>
                </c:pt>
                <c:pt idx="46026">
                  <c:v>116.859375</c:v>
                </c:pt>
                <c:pt idx="46027">
                  <c:v>116.86197916666667</c:v>
                </c:pt>
                <c:pt idx="46028">
                  <c:v>116.86458333333333</c:v>
                </c:pt>
                <c:pt idx="46029">
                  <c:v>116.8671875</c:v>
                </c:pt>
                <c:pt idx="46030">
                  <c:v>116.86979166666667</c:v>
                </c:pt>
                <c:pt idx="46031">
                  <c:v>116.87239583333333</c:v>
                </c:pt>
                <c:pt idx="46032">
                  <c:v>116.875</c:v>
                </c:pt>
                <c:pt idx="46033">
                  <c:v>116.87760416666667</c:v>
                </c:pt>
                <c:pt idx="46034">
                  <c:v>116.88020833333333</c:v>
                </c:pt>
                <c:pt idx="46035">
                  <c:v>116.8828125</c:v>
                </c:pt>
                <c:pt idx="46036">
                  <c:v>116.88541666666667</c:v>
                </c:pt>
                <c:pt idx="46037">
                  <c:v>116.88802083333333</c:v>
                </c:pt>
                <c:pt idx="46038">
                  <c:v>116.890625</c:v>
                </c:pt>
                <c:pt idx="46039">
                  <c:v>116.89322916666667</c:v>
                </c:pt>
                <c:pt idx="46040">
                  <c:v>116.89583333333333</c:v>
                </c:pt>
                <c:pt idx="46041">
                  <c:v>116.8984375</c:v>
                </c:pt>
                <c:pt idx="46042">
                  <c:v>116.90104166666667</c:v>
                </c:pt>
                <c:pt idx="46043">
                  <c:v>116.90364583333333</c:v>
                </c:pt>
                <c:pt idx="46044">
                  <c:v>116.90625</c:v>
                </c:pt>
                <c:pt idx="46045">
                  <c:v>116.90885416666667</c:v>
                </c:pt>
                <c:pt idx="46046">
                  <c:v>116.91145833333333</c:v>
                </c:pt>
                <c:pt idx="46047">
                  <c:v>116.9140625</c:v>
                </c:pt>
                <c:pt idx="46048">
                  <c:v>116.91666666666667</c:v>
                </c:pt>
                <c:pt idx="46049">
                  <c:v>116.91927083333333</c:v>
                </c:pt>
                <c:pt idx="46050">
                  <c:v>116.921875</c:v>
                </c:pt>
                <c:pt idx="46051">
                  <c:v>116.92447916666667</c:v>
                </c:pt>
                <c:pt idx="46052">
                  <c:v>116.92708333333333</c:v>
                </c:pt>
                <c:pt idx="46053">
                  <c:v>116.9296875</c:v>
                </c:pt>
                <c:pt idx="46054">
                  <c:v>116.93229166666667</c:v>
                </c:pt>
                <c:pt idx="46055">
                  <c:v>116.93489583333333</c:v>
                </c:pt>
                <c:pt idx="46056">
                  <c:v>116.9375</c:v>
                </c:pt>
                <c:pt idx="46057">
                  <c:v>116.94010416666667</c:v>
                </c:pt>
                <c:pt idx="46058">
                  <c:v>116.94270833333333</c:v>
                </c:pt>
                <c:pt idx="46059">
                  <c:v>116.9453125</c:v>
                </c:pt>
                <c:pt idx="46060">
                  <c:v>116.94791666666667</c:v>
                </c:pt>
                <c:pt idx="46061">
                  <c:v>116.95052083333333</c:v>
                </c:pt>
                <c:pt idx="46062">
                  <c:v>116.953125</c:v>
                </c:pt>
                <c:pt idx="46063">
                  <c:v>116.95572916666667</c:v>
                </c:pt>
                <c:pt idx="46064">
                  <c:v>116.95833333333333</c:v>
                </c:pt>
                <c:pt idx="46065">
                  <c:v>116.9609375</c:v>
                </c:pt>
                <c:pt idx="46066">
                  <c:v>116.96354166666667</c:v>
                </c:pt>
                <c:pt idx="46067">
                  <c:v>116.96614583333333</c:v>
                </c:pt>
                <c:pt idx="46068">
                  <c:v>116.96875</c:v>
                </c:pt>
                <c:pt idx="46069">
                  <c:v>116.97135416666667</c:v>
                </c:pt>
                <c:pt idx="46070">
                  <c:v>116.97395833333333</c:v>
                </c:pt>
                <c:pt idx="46071">
                  <c:v>116.9765625</c:v>
                </c:pt>
                <c:pt idx="46072">
                  <c:v>116.97916666666667</c:v>
                </c:pt>
                <c:pt idx="46073">
                  <c:v>116.98177083333333</c:v>
                </c:pt>
                <c:pt idx="46074">
                  <c:v>116.984375</c:v>
                </c:pt>
                <c:pt idx="46075">
                  <c:v>116.98697916666667</c:v>
                </c:pt>
                <c:pt idx="46076">
                  <c:v>116.98958333333333</c:v>
                </c:pt>
                <c:pt idx="46077">
                  <c:v>116.9921875</c:v>
                </c:pt>
                <c:pt idx="46078">
                  <c:v>116.99479166666667</c:v>
                </c:pt>
                <c:pt idx="46079">
                  <c:v>116.99739583333333</c:v>
                </c:pt>
                <c:pt idx="46080">
                  <c:v>117</c:v>
                </c:pt>
                <c:pt idx="46081">
                  <c:v>117.00260416666667</c:v>
                </c:pt>
                <c:pt idx="46082">
                  <c:v>117.00520833333333</c:v>
                </c:pt>
                <c:pt idx="46083">
                  <c:v>117.0078125</c:v>
                </c:pt>
                <c:pt idx="46084">
                  <c:v>117.01041666666667</c:v>
                </c:pt>
                <c:pt idx="46085">
                  <c:v>117.01302083333333</c:v>
                </c:pt>
                <c:pt idx="46086">
                  <c:v>117.015625</c:v>
                </c:pt>
                <c:pt idx="46087">
                  <c:v>117.01822916666667</c:v>
                </c:pt>
                <c:pt idx="46088">
                  <c:v>117.02083333333333</c:v>
                </c:pt>
                <c:pt idx="46089">
                  <c:v>117.0234375</c:v>
                </c:pt>
                <c:pt idx="46090">
                  <c:v>117.02604166666667</c:v>
                </c:pt>
                <c:pt idx="46091">
                  <c:v>117.02864583333333</c:v>
                </c:pt>
                <c:pt idx="46092">
                  <c:v>117.03125</c:v>
                </c:pt>
                <c:pt idx="46093">
                  <c:v>117.03385416666667</c:v>
                </c:pt>
                <c:pt idx="46094">
                  <c:v>117.03645833333333</c:v>
                </c:pt>
                <c:pt idx="46095">
                  <c:v>117.0390625</c:v>
                </c:pt>
                <c:pt idx="46096">
                  <c:v>117.04166666666667</c:v>
                </c:pt>
                <c:pt idx="46097">
                  <c:v>117.04427083333333</c:v>
                </c:pt>
                <c:pt idx="46098">
                  <c:v>117.046875</c:v>
                </c:pt>
                <c:pt idx="46099">
                  <c:v>117.04947916666667</c:v>
                </c:pt>
                <c:pt idx="46100">
                  <c:v>117.05208333333333</c:v>
                </c:pt>
                <c:pt idx="46101">
                  <c:v>117.0546875</c:v>
                </c:pt>
                <c:pt idx="46102">
                  <c:v>117.05729166666667</c:v>
                </c:pt>
                <c:pt idx="46103">
                  <c:v>117.05989583333333</c:v>
                </c:pt>
                <c:pt idx="46104">
                  <c:v>117.0625</c:v>
                </c:pt>
                <c:pt idx="46105">
                  <c:v>117.06510416666667</c:v>
                </c:pt>
                <c:pt idx="46106">
                  <c:v>117.06770833333333</c:v>
                </c:pt>
                <c:pt idx="46107">
                  <c:v>117.0703125</c:v>
                </c:pt>
                <c:pt idx="46108">
                  <c:v>117.07291666666667</c:v>
                </c:pt>
                <c:pt idx="46109">
                  <c:v>117.07552083333333</c:v>
                </c:pt>
                <c:pt idx="46110">
                  <c:v>117.078125</c:v>
                </c:pt>
                <c:pt idx="46111">
                  <c:v>117.08072916666667</c:v>
                </c:pt>
                <c:pt idx="46112">
                  <c:v>117.08333333333333</c:v>
                </c:pt>
                <c:pt idx="46113">
                  <c:v>117.0859375</c:v>
                </c:pt>
                <c:pt idx="46114">
                  <c:v>117.08854166666667</c:v>
                </c:pt>
                <c:pt idx="46115">
                  <c:v>117.09114583333333</c:v>
                </c:pt>
                <c:pt idx="46116">
                  <c:v>117.09375</c:v>
                </c:pt>
                <c:pt idx="46117">
                  <c:v>117.09635416666667</c:v>
                </c:pt>
                <c:pt idx="46118">
                  <c:v>117.09895833333333</c:v>
                </c:pt>
                <c:pt idx="46119">
                  <c:v>117.1015625</c:v>
                </c:pt>
                <c:pt idx="46120">
                  <c:v>117.10416666666667</c:v>
                </c:pt>
                <c:pt idx="46121">
                  <c:v>117.10677083333333</c:v>
                </c:pt>
                <c:pt idx="46122">
                  <c:v>117.109375</c:v>
                </c:pt>
                <c:pt idx="46123">
                  <c:v>117.11197916666667</c:v>
                </c:pt>
                <c:pt idx="46124">
                  <c:v>117.11458333333333</c:v>
                </c:pt>
                <c:pt idx="46125">
                  <c:v>117.1171875</c:v>
                </c:pt>
                <c:pt idx="46126">
                  <c:v>117.11979166666667</c:v>
                </c:pt>
                <c:pt idx="46127">
                  <c:v>117.12239583333333</c:v>
                </c:pt>
                <c:pt idx="46128">
                  <c:v>117.125</c:v>
                </c:pt>
                <c:pt idx="46129">
                  <c:v>117.12760416666667</c:v>
                </c:pt>
                <c:pt idx="46130">
                  <c:v>117.13020833333333</c:v>
                </c:pt>
                <c:pt idx="46131">
                  <c:v>117.1328125</c:v>
                </c:pt>
                <c:pt idx="46132">
                  <c:v>117.13541666666667</c:v>
                </c:pt>
                <c:pt idx="46133">
                  <c:v>117.13802083333333</c:v>
                </c:pt>
                <c:pt idx="46134">
                  <c:v>117.140625</c:v>
                </c:pt>
                <c:pt idx="46135">
                  <c:v>117.14322916666667</c:v>
                </c:pt>
                <c:pt idx="46136">
                  <c:v>117.14583333333333</c:v>
                </c:pt>
                <c:pt idx="46137">
                  <c:v>117.1484375</c:v>
                </c:pt>
                <c:pt idx="46138">
                  <c:v>117.15104166666667</c:v>
                </c:pt>
                <c:pt idx="46139">
                  <c:v>117.15364583333333</c:v>
                </c:pt>
                <c:pt idx="46140">
                  <c:v>117.15625</c:v>
                </c:pt>
                <c:pt idx="46141">
                  <c:v>117.15885416666667</c:v>
                </c:pt>
                <c:pt idx="46142">
                  <c:v>117.16145833333333</c:v>
                </c:pt>
                <c:pt idx="46143">
                  <c:v>117.1640625</c:v>
                </c:pt>
                <c:pt idx="46144">
                  <c:v>117.16666666666667</c:v>
                </c:pt>
                <c:pt idx="46145">
                  <c:v>117.16927083333333</c:v>
                </c:pt>
                <c:pt idx="46146">
                  <c:v>117.171875</c:v>
                </c:pt>
                <c:pt idx="46147">
                  <c:v>117.17447916666667</c:v>
                </c:pt>
                <c:pt idx="46148">
                  <c:v>117.17708333333333</c:v>
                </c:pt>
                <c:pt idx="46149">
                  <c:v>117.1796875</c:v>
                </c:pt>
                <c:pt idx="46150">
                  <c:v>117.18229166666667</c:v>
                </c:pt>
                <c:pt idx="46151">
                  <c:v>117.18489583333333</c:v>
                </c:pt>
                <c:pt idx="46152">
                  <c:v>117.1875</c:v>
                </c:pt>
                <c:pt idx="46153">
                  <c:v>117.19010416666667</c:v>
                </c:pt>
                <c:pt idx="46154">
                  <c:v>117.19270833333333</c:v>
                </c:pt>
                <c:pt idx="46155">
                  <c:v>117.1953125</c:v>
                </c:pt>
                <c:pt idx="46156">
                  <c:v>117.19791666666667</c:v>
                </c:pt>
                <c:pt idx="46157">
                  <c:v>117.20052083333333</c:v>
                </c:pt>
                <c:pt idx="46158">
                  <c:v>117.203125</c:v>
                </c:pt>
                <c:pt idx="46159">
                  <c:v>117.20572916666667</c:v>
                </c:pt>
                <c:pt idx="46160">
                  <c:v>117.20833333333333</c:v>
                </c:pt>
                <c:pt idx="46161">
                  <c:v>117.2109375</c:v>
                </c:pt>
                <c:pt idx="46162">
                  <c:v>117.21354166666667</c:v>
                </c:pt>
                <c:pt idx="46163">
                  <c:v>117.21614583333333</c:v>
                </c:pt>
                <c:pt idx="46164">
                  <c:v>117.21875</c:v>
                </c:pt>
                <c:pt idx="46165">
                  <c:v>117.22135416666667</c:v>
                </c:pt>
                <c:pt idx="46166">
                  <c:v>117.22395833333333</c:v>
                </c:pt>
                <c:pt idx="46167">
                  <c:v>117.2265625</c:v>
                </c:pt>
                <c:pt idx="46168">
                  <c:v>117.22916666666667</c:v>
                </c:pt>
                <c:pt idx="46169">
                  <c:v>117.23177083333333</c:v>
                </c:pt>
                <c:pt idx="46170">
                  <c:v>117.234375</c:v>
                </c:pt>
                <c:pt idx="46171">
                  <c:v>117.23697916666667</c:v>
                </c:pt>
                <c:pt idx="46172">
                  <c:v>117.23958333333333</c:v>
                </c:pt>
                <c:pt idx="46173">
                  <c:v>117.2421875</c:v>
                </c:pt>
                <c:pt idx="46174">
                  <c:v>117.24479166666667</c:v>
                </c:pt>
                <c:pt idx="46175">
                  <c:v>117.24739583333333</c:v>
                </c:pt>
                <c:pt idx="46176">
                  <c:v>117.25</c:v>
                </c:pt>
                <c:pt idx="46177">
                  <c:v>117.25260416666667</c:v>
                </c:pt>
                <c:pt idx="46178">
                  <c:v>117.25520833333333</c:v>
                </c:pt>
                <c:pt idx="46179">
                  <c:v>117.2578125</c:v>
                </c:pt>
                <c:pt idx="46180">
                  <c:v>117.26041666666667</c:v>
                </c:pt>
                <c:pt idx="46181">
                  <c:v>117.26302083333333</c:v>
                </c:pt>
                <c:pt idx="46182">
                  <c:v>117.265625</c:v>
                </c:pt>
                <c:pt idx="46183">
                  <c:v>117.26822916666667</c:v>
                </c:pt>
                <c:pt idx="46184">
                  <c:v>117.27083333333333</c:v>
                </c:pt>
                <c:pt idx="46185">
                  <c:v>117.2734375</c:v>
                </c:pt>
                <c:pt idx="46186">
                  <c:v>117.27604166666667</c:v>
                </c:pt>
                <c:pt idx="46187">
                  <c:v>117.27864583333333</c:v>
                </c:pt>
                <c:pt idx="46188">
                  <c:v>117.28125</c:v>
                </c:pt>
                <c:pt idx="46189">
                  <c:v>117.28385416666667</c:v>
                </c:pt>
                <c:pt idx="46190">
                  <c:v>117.28645833333333</c:v>
                </c:pt>
                <c:pt idx="46191">
                  <c:v>117.2890625</c:v>
                </c:pt>
                <c:pt idx="46192">
                  <c:v>117.29166666666667</c:v>
                </c:pt>
                <c:pt idx="46193">
                  <c:v>117.29427083333333</c:v>
                </c:pt>
                <c:pt idx="46194">
                  <c:v>117.296875</c:v>
                </c:pt>
                <c:pt idx="46195">
                  <c:v>117.29947916666667</c:v>
                </c:pt>
                <c:pt idx="46196">
                  <c:v>117.30208333333333</c:v>
                </c:pt>
                <c:pt idx="46197">
                  <c:v>117.3046875</c:v>
                </c:pt>
                <c:pt idx="46198">
                  <c:v>117.30729166666667</c:v>
                </c:pt>
                <c:pt idx="46199">
                  <c:v>117.30989583333333</c:v>
                </c:pt>
                <c:pt idx="46200">
                  <c:v>117.3125</c:v>
                </c:pt>
                <c:pt idx="46201">
                  <c:v>117.31510416666667</c:v>
                </c:pt>
                <c:pt idx="46202">
                  <c:v>117.31770833333333</c:v>
                </c:pt>
                <c:pt idx="46203">
                  <c:v>117.3203125</c:v>
                </c:pt>
                <c:pt idx="46204">
                  <c:v>117.32291666666667</c:v>
                </c:pt>
                <c:pt idx="46205">
                  <c:v>117.32552083333333</c:v>
                </c:pt>
                <c:pt idx="46206">
                  <c:v>117.328125</c:v>
                </c:pt>
                <c:pt idx="46207">
                  <c:v>117.33072916666667</c:v>
                </c:pt>
                <c:pt idx="46208">
                  <c:v>117.33333333333333</c:v>
                </c:pt>
                <c:pt idx="46209">
                  <c:v>117.3359375</c:v>
                </c:pt>
                <c:pt idx="46210">
                  <c:v>117.33854166666667</c:v>
                </c:pt>
                <c:pt idx="46211">
                  <c:v>117.34114583333333</c:v>
                </c:pt>
                <c:pt idx="46212">
                  <c:v>117.34375</c:v>
                </c:pt>
                <c:pt idx="46213">
                  <c:v>117.34635416666667</c:v>
                </c:pt>
                <c:pt idx="46214">
                  <c:v>117.34895833333333</c:v>
                </c:pt>
                <c:pt idx="46215">
                  <c:v>117.3515625</c:v>
                </c:pt>
                <c:pt idx="46216">
                  <c:v>117.35416666666667</c:v>
                </c:pt>
                <c:pt idx="46217">
                  <c:v>117.35677083333333</c:v>
                </c:pt>
                <c:pt idx="46218">
                  <c:v>117.359375</c:v>
                </c:pt>
                <c:pt idx="46219">
                  <c:v>117.36197916666667</c:v>
                </c:pt>
                <c:pt idx="46220">
                  <c:v>117.36458333333333</c:v>
                </c:pt>
                <c:pt idx="46221">
                  <c:v>117.3671875</c:v>
                </c:pt>
                <c:pt idx="46222">
                  <c:v>117.36979166666667</c:v>
                </c:pt>
                <c:pt idx="46223">
                  <c:v>117.37239583333333</c:v>
                </c:pt>
                <c:pt idx="46224">
                  <c:v>117.375</c:v>
                </c:pt>
                <c:pt idx="46225">
                  <c:v>117.37760416666667</c:v>
                </c:pt>
                <c:pt idx="46226">
                  <c:v>117.38020833333333</c:v>
                </c:pt>
                <c:pt idx="46227">
                  <c:v>117.3828125</c:v>
                </c:pt>
                <c:pt idx="46228">
                  <c:v>117.38541666666667</c:v>
                </c:pt>
                <c:pt idx="46229">
                  <c:v>117.38802083333333</c:v>
                </c:pt>
                <c:pt idx="46230">
                  <c:v>117.390625</c:v>
                </c:pt>
                <c:pt idx="46231">
                  <c:v>117.39322916666667</c:v>
                </c:pt>
                <c:pt idx="46232">
                  <c:v>117.39583333333333</c:v>
                </c:pt>
                <c:pt idx="46233">
                  <c:v>117.3984375</c:v>
                </c:pt>
                <c:pt idx="46234">
                  <c:v>117.40104166666667</c:v>
                </c:pt>
                <c:pt idx="46235">
                  <c:v>117.40364583333333</c:v>
                </c:pt>
                <c:pt idx="46236">
                  <c:v>117.40625</c:v>
                </c:pt>
                <c:pt idx="46237">
                  <c:v>117.40885416666667</c:v>
                </c:pt>
                <c:pt idx="46238">
                  <c:v>117.41145833333333</c:v>
                </c:pt>
                <c:pt idx="46239">
                  <c:v>117.4140625</c:v>
                </c:pt>
                <c:pt idx="46240">
                  <c:v>117.41666666666667</c:v>
                </c:pt>
                <c:pt idx="46241">
                  <c:v>117.41927083333333</c:v>
                </c:pt>
                <c:pt idx="46242">
                  <c:v>117.421875</c:v>
                </c:pt>
                <c:pt idx="46243">
                  <c:v>117.42447916666667</c:v>
                </c:pt>
                <c:pt idx="46244">
                  <c:v>117.42708333333333</c:v>
                </c:pt>
                <c:pt idx="46245">
                  <c:v>117.4296875</c:v>
                </c:pt>
                <c:pt idx="46246">
                  <c:v>117.43229166666667</c:v>
                </c:pt>
                <c:pt idx="46247">
                  <c:v>117.43489583333333</c:v>
                </c:pt>
                <c:pt idx="46248">
                  <c:v>117.4375</c:v>
                </c:pt>
                <c:pt idx="46249">
                  <c:v>117.44010416666667</c:v>
                </c:pt>
                <c:pt idx="46250">
                  <c:v>117.44270833333333</c:v>
                </c:pt>
                <c:pt idx="46251">
                  <c:v>117.4453125</c:v>
                </c:pt>
                <c:pt idx="46252">
                  <c:v>117.44791666666667</c:v>
                </c:pt>
                <c:pt idx="46253">
                  <c:v>117.45052083333333</c:v>
                </c:pt>
                <c:pt idx="46254">
                  <c:v>117.453125</c:v>
                </c:pt>
                <c:pt idx="46255">
                  <c:v>117.45572916666667</c:v>
                </c:pt>
                <c:pt idx="46256">
                  <c:v>117.45833333333333</c:v>
                </c:pt>
                <c:pt idx="46257">
                  <c:v>117.4609375</c:v>
                </c:pt>
                <c:pt idx="46258">
                  <c:v>117.46354166666667</c:v>
                </c:pt>
                <c:pt idx="46259">
                  <c:v>117.46614583333333</c:v>
                </c:pt>
                <c:pt idx="46260">
                  <c:v>117.46875</c:v>
                </c:pt>
                <c:pt idx="46261">
                  <c:v>117.47135416666667</c:v>
                </c:pt>
                <c:pt idx="46262">
                  <c:v>117.47395833333333</c:v>
                </c:pt>
                <c:pt idx="46263">
                  <c:v>117.4765625</c:v>
                </c:pt>
                <c:pt idx="46264">
                  <c:v>117.47916666666667</c:v>
                </c:pt>
                <c:pt idx="46265">
                  <c:v>117.48177083333333</c:v>
                </c:pt>
                <c:pt idx="46266">
                  <c:v>117.484375</c:v>
                </c:pt>
                <c:pt idx="46267">
                  <c:v>117.48697916666667</c:v>
                </c:pt>
                <c:pt idx="46268">
                  <c:v>117.48958333333333</c:v>
                </c:pt>
                <c:pt idx="46269">
                  <c:v>117.4921875</c:v>
                </c:pt>
                <c:pt idx="46270">
                  <c:v>117.49479166666667</c:v>
                </c:pt>
                <c:pt idx="46271">
                  <c:v>117.49739583333333</c:v>
                </c:pt>
                <c:pt idx="46272">
                  <c:v>117.5</c:v>
                </c:pt>
                <c:pt idx="46273">
                  <c:v>117.50260416666667</c:v>
                </c:pt>
                <c:pt idx="46274">
                  <c:v>117.50520833333333</c:v>
                </c:pt>
                <c:pt idx="46275">
                  <c:v>117.5078125</c:v>
                </c:pt>
                <c:pt idx="46276">
                  <c:v>117.51041666666667</c:v>
                </c:pt>
                <c:pt idx="46277">
                  <c:v>117.51302083333333</c:v>
                </c:pt>
                <c:pt idx="46278">
                  <c:v>117.515625</c:v>
                </c:pt>
                <c:pt idx="46279">
                  <c:v>117.51822916666667</c:v>
                </c:pt>
                <c:pt idx="46280">
                  <c:v>117.52083333333333</c:v>
                </c:pt>
                <c:pt idx="46281">
                  <c:v>117.5234375</c:v>
                </c:pt>
                <c:pt idx="46282">
                  <c:v>117.52604166666667</c:v>
                </c:pt>
                <c:pt idx="46283">
                  <c:v>117.52864583333333</c:v>
                </c:pt>
                <c:pt idx="46284">
                  <c:v>117.53125</c:v>
                </c:pt>
                <c:pt idx="46285">
                  <c:v>117.53385416666667</c:v>
                </c:pt>
                <c:pt idx="46286">
                  <c:v>117.53645833333333</c:v>
                </c:pt>
                <c:pt idx="46287">
                  <c:v>117.5390625</c:v>
                </c:pt>
                <c:pt idx="46288">
                  <c:v>117.54166666666667</c:v>
                </c:pt>
                <c:pt idx="46289">
                  <c:v>117.54427083333333</c:v>
                </c:pt>
                <c:pt idx="46290">
                  <c:v>117.546875</c:v>
                </c:pt>
                <c:pt idx="46291">
                  <c:v>117.54947916666667</c:v>
                </c:pt>
                <c:pt idx="46292">
                  <c:v>117.55208333333333</c:v>
                </c:pt>
                <c:pt idx="46293">
                  <c:v>117.5546875</c:v>
                </c:pt>
                <c:pt idx="46294">
                  <c:v>117.55729166666667</c:v>
                </c:pt>
                <c:pt idx="46295">
                  <c:v>117.55989583333333</c:v>
                </c:pt>
                <c:pt idx="46296">
                  <c:v>117.5625</c:v>
                </c:pt>
                <c:pt idx="46297">
                  <c:v>117.56510416666667</c:v>
                </c:pt>
                <c:pt idx="46298">
                  <c:v>117.56770833333333</c:v>
                </c:pt>
                <c:pt idx="46299">
                  <c:v>117.5703125</c:v>
                </c:pt>
                <c:pt idx="46300">
                  <c:v>117.57291666666667</c:v>
                </c:pt>
                <c:pt idx="46301">
                  <c:v>117.57552083333333</c:v>
                </c:pt>
                <c:pt idx="46302">
                  <c:v>117.578125</c:v>
                </c:pt>
                <c:pt idx="46303">
                  <c:v>117.58072916666667</c:v>
                </c:pt>
                <c:pt idx="46304">
                  <c:v>117.58333333333333</c:v>
                </c:pt>
                <c:pt idx="46305">
                  <c:v>117.5859375</c:v>
                </c:pt>
                <c:pt idx="46306">
                  <c:v>117.58854166666667</c:v>
                </c:pt>
                <c:pt idx="46307">
                  <c:v>117.59114583333333</c:v>
                </c:pt>
                <c:pt idx="46308">
                  <c:v>117.59375</c:v>
                </c:pt>
                <c:pt idx="46309">
                  <c:v>117.59635416666667</c:v>
                </c:pt>
                <c:pt idx="46310">
                  <c:v>117.59895833333333</c:v>
                </c:pt>
                <c:pt idx="46311">
                  <c:v>117.6015625</c:v>
                </c:pt>
                <c:pt idx="46312">
                  <c:v>117.60416666666667</c:v>
                </c:pt>
                <c:pt idx="46313">
                  <c:v>117.60677083333333</c:v>
                </c:pt>
                <c:pt idx="46314">
                  <c:v>117.609375</c:v>
                </c:pt>
                <c:pt idx="46315">
                  <c:v>117.61197916666667</c:v>
                </c:pt>
                <c:pt idx="46316">
                  <c:v>117.61458333333333</c:v>
                </c:pt>
                <c:pt idx="46317">
                  <c:v>117.6171875</c:v>
                </c:pt>
                <c:pt idx="46318">
                  <c:v>117.61979166666667</c:v>
                </c:pt>
                <c:pt idx="46319">
                  <c:v>117.62239583333333</c:v>
                </c:pt>
                <c:pt idx="46320">
                  <c:v>117.625</c:v>
                </c:pt>
                <c:pt idx="46321">
                  <c:v>117.62760416666667</c:v>
                </c:pt>
                <c:pt idx="46322">
                  <c:v>117.63020833333333</c:v>
                </c:pt>
                <c:pt idx="46323">
                  <c:v>117.6328125</c:v>
                </c:pt>
                <c:pt idx="46324">
                  <c:v>117.63541666666667</c:v>
                </c:pt>
                <c:pt idx="46325">
                  <c:v>117.63802083333333</c:v>
                </c:pt>
                <c:pt idx="46326">
                  <c:v>117.640625</c:v>
                </c:pt>
                <c:pt idx="46327">
                  <c:v>117.64322916666667</c:v>
                </c:pt>
                <c:pt idx="46328">
                  <c:v>117.64583333333333</c:v>
                </c:pt>
                <c:pt idx="46329">
                  <c:v>117.6484375</c:v>
                </c:pt>
                <c:pt idx="46330">
                  <c:v>117.65104166666667</c:v>
                </c:pt>
                <c:pt idx="46331">
                  <c:v>117.65364583333333</c:v>
                </c:pt>
                <c:pt idx="46332">
                  <c:v>117.65625</c:v>
                </c:pt>
                <c:pt idx="46333">
                  <c:v>117.65885416666667</c:v>
                </c:pt>
                <c:pt idx="46334">
                  <c:v>117.66145833333333</c:v>
                </c:pt>
                <c:pt idx="46335">
                  <c:v>117.6640625</c:v>
                </c:pt>
                <c:pt idx="46336">
                  <c:v>117.66666666666667</c:v>
                </c:pt>
                <c:pt idx="46337">
                  <c:v>117.66927083333333</c:v>
                </c:pt>
                <c:pt idx="46338">
                  <c:v>117.671875</c:v>
                </c:pt>
                <c:pt idx="46339">
                  <c:v>117.67447916666667</c:v>
                </c:pt>
                <c:pt idx="46340">
                  <c:v>117.67708333333333</c:v>
                </c:pt>
                <c:pt idx="46341">
                  <c:v>117.6796875</c:v>
                </c:pt>
                <c:pt idx="46342">
                  <c:v>117.68229166666667</c:v>
                </c:pt>
                <c:pt idx="46343">
                  <c:v>117.68489583333333</c:v>
                </c:pt>
                <c:pt idx="46344">
                  <c:v>117.6875</c:v>
                </c:pt>
                <c:pt idx="46345">
                  <c:v>117.69010416666667</c:v>
                </c:pt>
                <c:pt idx="46346">
                  <c:v>117.69270833333333</c:v>
                </c:pt>
                <c:pt idx="46347">
                  <c:v>117.6953125</c:v>
                </c:pt>
                <c:pt idx="46348">
                  <c:v>117.69791666666667</c:v>
                </c:pt>
                <c:pt idx="46349">
                  <c:v>117.70052083333333</c:v>
                </c:pt>
                <c:pt idx="46350">
                  <c:v>117.703125</c:v>
                </c:pt>
                <c:pt idx="46351">
                  <c:v>117.70572916666667</c:v>
                </c:pt>
                <c:pt idx="46352">
                  <c:v>117.70833333333333</c:v>
                </c:pt>
                <c:pt idx="46353">
                  <c:v>117.7109375</c:v>
                </c:pt>
                <c:pt idx="46354">
                  <c:v>117.71354166666667</c:v>
                </c:pt>
                <c:pt idx="46355">
                  <c:v>117.71614583333333</c:v>
                </c:pt>
                <c:pt idx="46356">
                  <c:v>117.71875</c:v>
                </c:pt>
                <c:pt idx="46357">
                  <c:v>117.72135416666667</c:v>
                </c:pt>
                <c:pt idx="46358">
                  <c:v>117.72395833333333</c:v>
                </c:pt>
                <c:pt idx="46359">
                  <c:v>117.7265625</c:v>
                </c:pt>
                <c:pt idx="46360">
                  <c:v>117.72916666666667</c:v>
                </c:pt>
                <c:pt idx="46361">
                  <c:v>117.73177083333333</c:v>
                </c:pt>
                <c:pt idx="46362">
                  <c:v>117.734375</c:v>
                </c:pt>
                <c:pt idx="46363">
                  <c:v>117.73697916666667</c:v>
                </c:pt>
                <c:pt idx="46364">
                  <c:v>117.73958333333333</c:v>
                </c:pt>
                <c:pt idx="46365">
                  <c:v>117.7421875</c:v>
                </c:pt>
                <c:pt idx="46366">
                  <c:v>117.74479166666667</c:v>
                </c:pt>
                <c:pt idx="46367">
                  <c:v>117.74739583333333</c:v>
                </c:pt>
                <c:pt idx="46368">
                  <c:v>117.75</c:v>
                </c:pt>
                <c:pt idx="46369">
                  <c:v>117.75260416666667</c:v>
                </c:pt>
                <c:pt idx="46370">
                  <c:v>117.75520833333333</c:v>
                </c:pt>
                <c:pt idx="46371">
                  <c:v>117.7578125</c:v>
                </c:pt>
                <c:pt idx="46372">
                  <c:v>117.76041666666667</c:v>
                </c:pt>
                <c:pt idx="46373">
                  <c:v>117.76302083333333</c:v>
                </c:pt>
                <c:pt idx="46374">
                  <c:v>117.765625</c:v>
                </c:pt>
                <c:pt idx="46375">
                  <c:v>117.76822916666667</c:v>
                </c:pt>
                <c:pt idx="46376">
                  <c:v>117.77083333333333</c:v>
                </c:pt>
                <c:pt idx="46377">
                  <c:v>117.7734375</c:v>
                </c:pt>
                <c:pt idx="46378">
                  <c:v>117.77604166666667</c:v>
                </c:pt>
                <c:pt idx="46379">
                  <c:v>117.77864583333333</c:v>
                </c:pt>
                <c:pt idx="46380">
                  <c:v>117.78125</c:v>
                </c:pt>
                <c:pt idx="46381">
                  <c:v>117.78385416666667</c:v>
                </c:pt>
                <c:pt idx="46382">
                  <c:v>117.78645833333333</c:v>
                </c:pt>
                <c:pt idx="46383">
                  <c:v>117.7890625</c:v>
                </c:pt>
                <c:pt idx="46384">
                  <c:v>117.79166666666667</c:v>
                </c:pt>
                <c:pt idx="46385">
                  <c:v>117.79427083333333</c:v>
                </c:pt>
                <c:pt idx="46386">
                  <c:v>117.796875</c:v>
                </c:pt>
                <c:pt idx="46387">
                  <c:v>117.79947916666667</c:v>
                </c:pt>
                <c:pt idx="46388">
                  <c:v>117.80208333333333</c:v>
                </c:pt>
                <c:pt idx="46389">
                  <c:v>117.8046875</c:v>
                </c:pt>
                <c:pt idx="46390">
                  <c:v>117.80729166666667</c:v>
                </c:pt>
                <c:pt idx="46391">
                  <c:v>117.80989583333333</c:v>
                </c:pt>
                <c:pt idx="46392">
                  <c:v>117.8125</c:v>
                </c:pt>
                <c:pt idx="46393">
                  <c:v>117.81510416666667</c:v>
                </c:pt>
                <c:pt idx="46394">
                  <c:v>117.81770833333333</c:v>
                </c:pt>
                <c:pt idx="46395">
                  <c:v>117.8203125</c:v>
                </c:pt>
                <c:pt idx="46396">
                  <c:v>117.82291666666667</c:v>
                </c:pt>
                <c:pt idx="46397">
                  <c:v>117.82552083333333</c:v>
                </c:pt>
                <c:pt idx="46398">
                  <c:v>117.828125</c:v>
                </c:pt>
                <c:pt idx="46399">
                  <c:v>117.83072916666667</c:v>
                </c:pt>
                <c:pt idx="46400">
                  <c:v>117.83333333333333</c:v>
                </c:pt>
                <c:pt idx="46401">
                  <c:v>117.8359375</c:v>
                </c:pt>
                <c:pt idx="46402">
                  <c:v>117.83854166666667</c:v>
                </c:pt>
                <c:pt idx="46403">
                  <c:v>117.84114583333333</c:v>
                </c:pt>
                <c:pt idx="46404">
                  <c:v>117.84375</c:v>
                </c:pt>
                <c:pt idx="46405">
                  <c:v>117.84635416666667</c:v>
                </c:pt>
                <c:pt idx="46406">
                  <c:v>117.84895833333333</c:v>
                </c:pt>
                <c:pt idx="46407">
                  <c:v>117.8515625</c:v>
                </c:pt>
                <c:pt idx="46408">
                  <c:v>117.85416666666667</c:v>
                </c:pt>
                <c:pt idx="46409">
                  <c:v>117.85677083333333</c:v>
                </c:pt>
                <c:pt idx="46410">
                  <c:v>117.859375</c:v>
                </c:pt>
                <c:pt idx="46411">
                  <c:v>117.86197916666667</c:v>
                </c:pt>
                <c:pt idx="46412">
                  <c:v>117.86458333333333</c:v>
                </c:pt>
                <c:pt idx="46413">
                  <c:v>117.8671875</c:v>
                </c:pt>
                <c:pt idx="46414">
                  <c:v>117.86979166666667</c:v>
                </c:pt>
                <c:pt idx="46415">
                  <c:v>117.87239583333333</c:v>
                </c:pt>
                <c:pt idx="46416">
                  <c:v>117.875</c:v>
                </c:pt>
                <c:pt idx="46417">
                  <c:v>117.87760416666667</c:v>
                </c:pt>
                <c:pt idx="46418">
                  <c:v>117.88020833333333</c:v>
                </c:pt>
                <c:pt idx="46419">
                  <c:v>117.8828125</c:v>
                </c:pt>
                <c:pt idx="46420">
                  <c:v>117.88541666666667</c:v>
                </c:pt>
                <c:pt idx="46421">
                  <c:v>117.88802083333333</c:v>
                </c:pt>
                <c:pt idx="46422">
                  <c:v>117.890625</c:v>
                </c:pt>
                <c:pt idx="46423">
                  <c:v>117.89322916666667</c:v>
                </c:pt>
                <c:pt idx="46424">
                  <c:v>117.89583333333333</c:v>
                </c:pt>
                <c:pt idx="46425">
                  <c:v>117.8984375</c:v>
                </c:pt>
                <c:pt idx="46426">
                  <c:v>117.90104166666667</c:v>
                </c:pt>
                <c:pt idx="46427">
                  <c:v>117.90364583333333</c:v>
                </c:pt>
                <c:pt idx="46428">
                  <c:v>117.90625</c:v>
                </c:pt>
                <c:pt idx="46429">
                  <c:v>117.90885416666667</c:v>
                </c:pt>
                <c:pt idx="46430">
                  <c:v>117.91145833333333</c:v>
                </c:pt>
                <c:pt idx="46431">
                  <c:v>117.9140625</c:v>
                </c:pt>
                <c:pt idx="46432">
                  <c:v>117.91666666666667</c:v>
                </c:pt>
                <c:pt idx="46433">
                  <c:v>117.91927083333333</c:v>
                </c:pt>
                <c:pt idx="46434">
                  <c:v>117.921875</c:v>
                </c:pt>
                <c:pt idx="46435">
                  <c:v>117.92447916666667</c:v>
                </c:pt>
                <c:pt idx="46436">
                  <c:v>117.92708333333333</c:v>
                </c:pt>
                <c:pt idx="46437">
                  <c:v>117.9296875</c:v>
                </c:pt>
                <c:pt idx="46438">
                  <c:v>117.93229166666667</c:v>
                </c:pt>
                <c:pt idx="46439">
                  <c:v>117.93489583333333</c:v>
                </c:pt>
                <c:pt idx="46440">
                  <c:v>117.9375</c:v>
                </c:pt>
                <c:pt idx="46441">
                  <c:v>117.94010416666667</c:v>
                </c:pt>
                <c:pt idx="46442">
                  <c:v>117.94270833333333</c:v>
                </c:pt>
                <c:pt idx="46443">
                  <c:v>117.9453125</c:v>
                </c:pt>
                <c:pt idx="46444">
                  <c:v>117.94791666666667</c:v>
                </c:pt>
                <c:pt idx="46445">
                  <c:v>117.95052083333333</c:v>
                </c:pt>
                <c:pt idx="46446">
                  <c:v>117.953125</c:v>
                </c:pt>
                <c:pt idx="46447">
                  <c:v>117.95572916666667</c:v>
                </c:pt>
                <c:pt idx="46448">
                  <c:v>117.95833333333333</c:v>
                </c:pt>
                <c:pt idx="46449">
                  <c:v>117.9609375</c:v>
                </c:pt>
                <c:pt idx="46450">
                  <c:v>117.96354166666667</c:v>
                </c:pt>
                <c:pt idx="46451">
                  <c:v>117.96614583333333</c:v>
                </c:pt>
                <c:pt idx="46452">
                  <c:v>117.96875</c:v>
                </c:pt>
                <c:pt idx="46453">
                  <c:v>117.97135416666667</c:v>
                </c:pt>
                <c:pt idx="46454">
                  <c:v>117.97395833333333</c:v>
                </c:pt>
                <c:pt idx="46455">
                  <c:v>117.9765625</c:v>
                </c:pt>
                <c:pt idx="46456">
                  <c:v>117.97916666666667</c:v>
                </c:pt>
                <c:pt idx="46457">
                  <c:v>117.98177083333333</c:v>
                </c:pt>
                <c:pt idx="46458">
                  <c:v>117.984375</c:v>
                </c:pt>
                <c:pt idx="46459">
                  <c:v>117.98697916666667</c:v>
                </c:pt>
                <c:pt idx="46460">
                  <c:v>117.98958333333333</c:v>
                </c:pt>
                <c:pt idx="46461">
                  <c:v>117.9921875</c:v>
                </c:pt>
                <c:pt idx="46462">
                  <c:v>117.99479166666667</c:v>
                </c:pt>
                <c:pt idx="46463">
                  <c:v>117.99739583333333</c:v>
                </c:pt>
                <c:pt idx="46464">
                  <c:v>118</c:v>
                </c:pt>
                <c:pt idx="46465">
                  <c:v>118.00260416666667</c:v>
                </c:pt>
                <c:pt idx="46466">
                  <c:v>118.00520833333333</c:v>
                </c:pt>
                <c:pt idx="46467">
                  <c:v>118.0078125</c:v>
                </c:pt>
                <c:pt idx="46468">
                  <c:v>118.01041666666667</c:v>
                </c:pt>
                <c:pt idx="46469">
                  <c:v>118.01302083333333</c:v>
                </c:pt>
                <c:pt idx="46470">
                  <c:v>118.015625</c:v>
                </c:pt>
                <c:pt idx="46471">
                  <c:v>118.01822916666667</c:v>
                </c:pt>
                <c:pt idx="46472">
                  <c:v>118.02083333333333</c:v>
                </c:pt>
                <c:pt idx="46473">
                  <c:v>118.0234375</c:v>
                </c:pt>
                <c:pt idx="46474">
                  <c:v>118.02604166666667</c:v>
                </c:pt>
                <c:pt idx="46475">
                  <c:v>118.02864583333333</c:v>
                </c:pt>
                <c:pt idx="46476">
                  <c:v>118.03125</c:v>
                </c:pt>
                <c:pt idx="46477">
                  <c:v>118.03385416666667</c:v>
                </c:pt>
                <c:pt idx="46478">
                  <c:v>118.03645833333333</c:v>
                </c:pt>
                <c:pt idx="46479">
                  <c:v>118.0390625</c:v>
                </c:pt>
                <c:pt idx="46480">
                  <c:v>118.04166666666667</c:v>
                </c:pt>
                <c:pt idx="46481">
                  <c:v>118.04427083333333</c:v>
                </c:pt>
                <c:pt idx="46482">
                  <c:v>118.046875</c:v>
                </c:pt>
                <c:pt idx="46483">
                  <c:v>118.04947916666667</c:v>
                </c:pt>
                <c:pt idx="46484">
                  <c:v>118.05208333333333</c:v>
                </c:pt>
                <c:pt idx="46485">
                  <c:v>118.0546875</c:v>
                </c:pt>
                <c:pt idx="46486">
                  <c:v>118.05729166666667</c:v>
                </c:pt>
                <c:pt idx="46487">
                  <c:v>118.05989583333333</c:v>
                </c:pt>
                <c:pt idx="46488">
                  <c:v>118.0625</c:v>
                </c:pt>
                <c:pt idx="46489">
                  <c:v>118.06510416666667</c:v>
                </c:pt>
                <c:pt idx="46490">
                  <c:v>118.06770833333333</c:v>
                </c:pt>
                <c:pt idx="46491">
                  <c:v>118.0703125</c:v>
                </c:pt>
                <c:pt idx="46492">
                  <c:v>118.07291666666667</c:v>
                </c:pt>
                <c:pt idx="46493">
                  <c:v>118.07552083333333</c:v>
                </c:pt>
                <c:pt idx="46494">
                  <c:v>118.078125</c:v>
                </c:pt>
                <c:pt idx="46495">
                  <c:v>118.08072916666667</c:v>
                </c:pt>
                <c:pt idx="46496">
                  <c:v>118.08333333333333</c:v>
                </c:pt>
                <c:pt idx="46497">
                  <c:v>118.0859375</c:v>
                </c:pt>
                <c:pt idx="46498">
                  <c:v>118.08854166666667</c:v>
                </c:pt>
                <c:pt idx="46499">
                  <c:v>118.09114583333333</c:v>
                </c:pt>
                <c:pt idx="46500">
                  <c:v>118.09375</c:v>
                </c:pt>
                <c:pt idx="46501">
                  <c:v>118.09635416666667</c:v>
                </c:pt>
                <c:pt idx="46502">
                  <c:v>118.09895833333333</c:v>
                </c:pt>
                <c:pt idx="46503">
                  <c:v>118.1015625</c:v>
                </c:pt>
                <c:pt idx="46504">
                  <c:v>118.10416666666667</c:v>
                </c:pt>
                <c:pt idx="46505">
                  <c:v>118.10677083333333</c:v>
                </c:pt>
                <c:pt idx="46506">
                  <c:v>118.109375</c:v>
                </c:pt>
                <c:pt idx="46507">
                  <c:v>118.11197916666667</c:v>
                </c:pt>
                <c:pt idx="46508">
                  <c:v>118.11458333333333</c:v>
                </c:pt>
                <c:pt idx="46509">
                  <c:v>118.1171875</c:v>
                </c:pt>
                <c:pt idx="46510">
                  <c:v>118.11979166666667</c:v>
                </c:pt>
                <c:pt idx="46511">
                  <c:v>118.12239583333333</c:v>
                </c:pt>
                <c:pt idx="46512">
                  <c:v>118.125</c:v>
                </c:pt>
                <c:pt idx="46513">
                  <c:v>118.12760416666667</c:v>
                </c:pt>
                <c:pt idx="46514">
                  <c:v>118.13020833333333</c:v>
                </c:pt>
                <c:pt idx="46515">
                  <c:v>118.1328125</c:v>
                </c:pt>
                <c:pt idx="46516">
                  <c:v>118.13541666666667</c:v>
                </c:pt>
                <c:pt idx="46517">
                  <c:v>118.13802083333333</c:v>
                </c:pt>
                <c:pt idx="46518">
                  <c:v>118.140625</c:v>
                </c:pt>
                <c:pt idx="46519">
                  <c:v>118.14322916666667</c:v>
                </c:pt>
                <c:pt idx="46520">
                  <c:v>118.14583333333333</c:v>
                </c:pt>
                <c:pt idx="46521">
                  <c:v>118.1484375</c:v>
                </c:pt>
                <c:pt idx="46522">
                  <c:v>118.15104166666667</c:v>
                </c:pt>
                <c:pt idx="46523">
                  <c:v>118.15364583333333</c:v>
                </c:pt>
                <c:pt idx="46524">
                  <c:v>118.15625</c:v>
                </c:pt>
                <c:pt idx="46525">
                  <c:v>118.15885416666667</c:v>
                </c:pt>
                <c:pt idx="46526">
                  <c:v>118.16145833333333</c:v>
                </c:pt>
                <c:pt idx="46527">
                  <c:v>118.1640625</c:v>
                </c:pt>
                <c:pt idx="46528">
                  <c:v>118.16666666666667</c:v>
                </c:pt>
                <c:pt idx="46529">
                  <c:v>118.16927083333333</c:v>
                </c:pt>
                <c:pt idx="46530">
                  <c:v>118.171875</c:v>
                </c:pt>
                <c:pt idx="46531">
                  <c:v>118.17447916666667</c:v>
                </c:pt>
                <c:pt idx="46532">
                  <c:v>118.17708333333333</c:v>
                </c:pt>
                <c:pt idx="46533">
                  <c:v>118.1796875</c:v>
                </c:pt>
                <c:pt idx="46534">
                  <c:v>118.18229166666667</c:v>
                </c:pt>
                <c:pt idx="46535">
                  <c:v>118.18489583333333</c:v>
                </c:pt>
                <c:pt idx="46536">
                  <c:v>118.1875</c:v>
                </c:pt>
                <c:pt idx="46537">
                  <c:v>118.19010416666667</c:v>
                </c:pt>
                <c:pt idx="46538">
                  <c:v>118.19270833333333</c:v>
                </c:pt>
                <c:pt idx="46539">
                  <c:v>118.1953125</c:v>
                </c:pt>
                <c:pt idx="46540">
                  <c:v>118.19791666666667</c:v>
                </c:pt>
                <c:pt idx="46541">
                  <c:v>118.20052083333333</c:v>
                </c:pt>
                <c:pt idx="46542">
                  <c:v>118.203125</c:v>
                </c:pt>
                <c:pt idx="46543">
                  <c:v>118.20572916666667</c:v>
                </c:pt>
                <c:pt idx="46544">
                  <c:v>118.20833333333333</c:v>
                </c:pt>
                <c:pt idx="46545">
                  <c:v>118.2109375</c:v>
                </c:pt>
                <c:pt idx="46546">
                  <c:v>118.21354166666667</c:v>
                </c:pt>
                <c:pt idx="46547">
                  <c:v>118.21614583333333</c:v>
                </c:pt>
                <c:pt idx="46548">
                  <c:v>118.21875</c:v>
                </c:pt>
                <c:pt idx="46549">
                  <c:v>118.22135416666667</c:v>
                </c:pt>
                <c:pt idx="46550">
                  <c:v>118.22395833333333</c:v>
                </c:pt>
                <c:pt idx="46551">
                  <c:v>118.2265625</c:v>
                </c:pt>
                <c:pt idx="46552">
                  <c:v>118.22916666666667</c:v>
                </c:pt>
                <c:pt idx="46553">
                  <c:v>118.23177083333333</c:v>
                </c:pt>
                <c:pt idx="46554">
                  <c:v>118.234375</c:v>
                </c:pt>
                <c:pt idx="46555">
                  <c:v>118.23697916666667</c:v>
                </c:pt>
                <c:pt idx="46556">
                  <c:v>118.23958333333333</c:v>
                </c:pt>
                <c:pt idx="46557">
                  <c:v>118.2421875</c:v>
                </c:pt>
                <c:pt idx="46558">
                  <c:v>118.24479166666667</c:v>
                </c:pt>
                <c:pt idx="46559">
                  <c:v>118.24739583333333</c:v>
                </c:pt>
                <c:pt idx="46560">
                  <c:v>118.25</c:v>
                </c:pt>
                <c:pt idx="46561">
                  <c:v>118.25260416666667</c:v>
                </c:pt>
                <c:pt idx="46562">
                  <c:v>118.25520833333333</c:v>
                </c:pt>
                <c:pt idx="46563">
                  <c:v>118.2578125</c:v>
                </c:pt>
                <c:pt idx="46564">
                  <c:v>118.26041666666667</c:v>
                </c:pt>
                <c:pt idx="46565">
                  <c:v>118.26302083333333</c:v>
                </c:pt>
                <c:pt idx="46566">
                  <c:v>118.265625</c:v>
                </c:pt>
                <c:pt idx="46567">
                  <c:v>118.26822916666667</c:v>
                </c:pt>
                <c:pt idx="46568">
                  <c:v>118.27083333333333</c:v>
                </c:pt>
                <c:pt idx="46569">
                  <c:v>118.2734375</c:v>
                </c:pt>
                <c:pt idx="46570">
                  <c:v>118.27604166666667</c:v>
                </c:pt>
                <c:pt idx="46571">
                  <c:v>118.27864583333333</c:v>
                </c:pt>
                <c:pt idx="46572">
                  <c:v>118.28125</c:v>
                </c:pt>
                <c:pt idx="46573">
                  <c:v>118.28385416666667</c:v>
                </c:pt>
                <c:pt idx="46574">
                  <c:v>118.28645833333333</c:v>
                </c:pt>
                <c:pt idx="46575">
                  <c:v>118.2890625</c:v>
                </c:pt>
                <c:pt idx="46576">
                  <c:v>118.29166666666667</c:v>
                </c:pt>
                <c:pt idx="46577">
                  <c:v>118.29427083333333</c:v>
                </c:pt>
                <c:pt idx="46578">
                  <c:v>118.296875</c:v>
                </c:pt>
                <c:pt idx="46579">
                  <c:v>118.29947916666667</c:v>
                </c:pt>
                <c:pt idx="46580">
                  <c:v>118.30208333333333</c:v>
                </c:pt>
                <c:pt idx="46581">
                  <c:v>118.3046875</c:v>
                </c:pt>
                <c:pt idx="46582">
                  <c:v>118.30729166666667</c:v>
                </c:pt>
                <c:pt idx="46583">
                  <c:v>118.30989583333333</c:v>
                </c:pt>
                <c:pt idx="46584">
                  <c:v>118.3125</c:v>
                </c:pt>
                <c:pt idx="46585">
                  <c:v>118.31510416666667</c:v>
                </c:pt>
                <c:pt idx="46586">
                  <c:v>118.31770833333333</c:v>
                </c:pt>
                <c:pt idx="46587">
                  <c:v>118.3203125</c:v>
                </c:pt>
                <c:pt idx="46588">
                  <c:v>118.32291666666667</c:v>
                </c:pt>
                <c:pt idx="46589">
                  <c:v>118.32552083333333</c:v>
                </c:pt>
                <c:pt idx="46590">
                  <c:v>118.328125</c:v>
                </c:pt>
                <c:pt idx="46591">
                  <c:v>118.33072916666667</c:v>
                </c:pt>
                <c:pt idx="46592">
                  <c:v>118.33333333333333</c:v>
                </c:pt>
                <c:pt idx="46593">
                  <c:v>118.3359375</c:v>
                </c:pt>
                <c:pt idx="46594">
                  <c:v>118.33854166666667</c:v>
                </c:pt>
                <c:pt idx="46595">
                  <c:v>118.34114583333333</c:v>
                </c:pt>
                <c:pt idx="46596">
                  <c:v>118.34375</c:v>
                </c:pt>
                <c:pt idx="46597">
                  <c:v>118.34635416666667</c:v>
                </c:pt>
                <c:pt idx="46598">
                  <c:v>118.34895833333333</c:v>
                </c:pt>
                <c:pt idx="46599">
                  <c:v>118.3515625</c:v>
                </c:pt>
                <c:pt idx="46600">
                  <c:v>118.35416666666667</c:v>
                </c:pt>
                <c:pt idx="46601">
                  <c:v>118.35677083333333</c:v>
                </c:pt>
                <c:pt idx="46602">
                  <c:v>118.359375</c:v>
                </c:pt>
                <c:pt idx="46603">
                  <c:v>118.36197916666667</c:v>
                </c:pt>
                <c:pt idx="46604">
                  <c:v>118.36458333333333</c:v>
                </c:pt>
                <c:pt idx="46605">
                  <c:v>118.3671875</c:v>
                </c:pt>
                <c:pt idx="46606">
                  <c:v>118.36979166666667</c:v>
                </c:pt>
                <c:pt idx="46607">
                  <c:v>118.37239583333333</c:v>
                </c:pt>
                <c:pt idx="46608">
                  <c:v>118.375</c:v>
                </c:pt>
                <c:pt idx="46609">
                  <c:v>118.37760416666667</c:v>
                </c:pt>
                <c:pt idx="46610">
                  <c:v>118.38020833333333</c:v>
                </c:pt>
                <c:pt idx="46611">
                  <c:v>118.3828125</c:v>
                </c:pt>
                <c:pt idx="46612">
                  <c:v>118.38541666666667</c:v>
                </c:pt>
                <c:pt idx="46613">
                  <c:v>118.38802083333333</c:v>
                </c:pt>
                <c:pt idx="46614">
                  <c:v>118.390625</c:v>
                </c:pt>
                <c:pt idx="46615">
                  <c:v>118.39322916666667</c:v>
                </c:pt>
                <c:pt idx="46616">
                  <c:v>118.39583333333333</c:v>
                </c:pt>
                <c:pt idx="46617">
                  <c:v>118.3984375</c:v>
                </c:pt>
                <c:pt idx="46618">
                  <c:v>118.40104166666667</c:v>
                </c:pt>
                <c:pt idx="46619">
                  <c:v>118.40364583333333</c:v>
                </c:pt>
                <c:pt idx="46620">
                  <c:v>118.40625</c:v>
                </c:pt>
                <c:pt idx="46621">
                  <c:v>118.40885416666667</c:v>
                </c:pt>
                <c:pt idx="46622">
                  <c:v>118.41145833333333</c:v>
                </c:pt>
                <c:pt idx="46623">
                  <c:v>118.4140625</c:v>
                </c:pt>
                <c:pt idx="46624">
                  <c:v>118.41666666666667</c:v>
                </c:pt>
                <c:pt idx="46625">
                  <c:v>118.41927083333333</c:v>
                </c:pt>
                <c:pt idx="46626">
                  <c:v>118.421875</c:v>
                </c:pt>
                <c:pt idx="46627">
                  <c:v>118.42447916666667</c:v>
                </c:pt>
                <c:pt idx="46628">
                  <c:v>118.42708333333333</c:v>
                </c:pt>
                <c:pt idx="46629">
                  <c:v>118.4296875</c:v>
                </c:pt>
                <c:pt idx="46630">
                  <c:v>118.43229166666667</c:v>
                </c:pt>
                <c:pt idx="46631">
                  <c:v>118.43489583333333</c:v>
                </c:pt>
                <c:pt idx="46632">
                  <c:v>118.4375</c:v>
                </c:pt>
                <c:pt idx="46633">
                  <c:v>118.44010416666667</c:v>
                </c:pt>
                <c:pt idx="46634">
                  <c:v>118.44270833333333</c:v>
                </c:pt>
                <c:pt idx="46635">
                  <c:v>118.4453125</c:v>
                </c:pt>
                <c:pt idx="46636">
                  <c:v>118.44791666666667</c:v>
                </c:pt>
                <c:pt idx="46637">
                  <c:v>118.45052083333333</c:v>
                </c:pt>
                <c:pt idx="46638">
                  <c:v>118.453125</c:v>
                </c:pt>
                <c:pt idx="46639">
                  <c:v>118.45572916666667</c:v>
                </c:pt>
                <c:pt idx="46640">
                  <c:v>118.45833333333333</c:v>
                </c:pt>
                <c:pt idx="46641">
                  <c:v>118.4609375</c:v>
                </c:pt>
                <c:pt idx="46642">
                  <c:v>118.46354166666667</c:v>
                </c:pt>
                <c:pt idx="46643">
                  <c:v>118.46614583333333</c:v>
                </c:pt>
                <c:pt idx="46644">
                  <c:v>118.46875</c:v>
                </c:pt>
                <c:pt idx="46645">
                  <c:v>118.47135416666667</c:v>
                </c:pt>
                <c:pt idx="46646">
                  <c:v>118.47395833333333</c:v>
                </c:pt>
                <c:pt idx="46647">
                  <c:v>118.4765625</c:v>
                </c:pt>
                <c:pt idx="46648">
                  <c:v>118.47916666666667</c:v>
                </c:pt>
                <c:pt idx="46649">
                  <c:v>118.48177083333333</c:v>
                </c:pt>
                <c:pt idx="46650">
                  <c:v>118.484375</c:v>
                </c:pt>
                <c:pt idx="46651">
                  <c:v>118.48697916666667</c:v>
                </c:pt>
                <c:pt idx="46652">
                  <c:v>118.48958333333333</c:v>
                </c:pt>
                <c:pt idx="46653">
                  <c:v>118.4921875</c:v>
                </c:pt>
                <c:pt idx="46654">
                  <c:v>118.49479166666667</c:v>
                </c:pt>
                <c:pt idx="46655">
                  <c:v>118.49739583333333</c:v>
                </c:pt>
                <c:pt idx="46656">
                  <c:v>118.5</c:v>
                </c:pt>
                <c:pt idx="46657">
                  <c:v>118.50260416666667</c:v>
                </c:pt>
                <c:pt idx="46658">
                  <c:v>118.50520833333333</c:v>
                </c:pt>
                <c:pt idx="46659">
                  <c:v>118.5078125</c:v>
                </c:pt>
                <c:pt idx="46660">
                  <c:v>118.51041666666667</c:v>
                </c:pt>
                <c:pt idx="46661">
                  <c:v>118.51302083333333</c:v>
                </c:pt>
                <c:pt idx="46662">
                  <c:v>118.515625</c:v>
                </c:pt>
                <c:pt idx="46663">
                  <c:v>118.51822916666667</c:v>
                </c:pt>
                <c:pt idx="46664">
                  <c:v>118.52083333333333</c:v>
                </c:pt>
                <c:pt idx="46665">
                  <c:v>118.5234375</c:v>
                </c:pt>
                <c:pt idx="46666">
                  <c:v>118.52604166666667</c:v>
                </c:pt>
                <c:pt idx="46667">
                  <c:v>118.52864583333333</c:v>
                </c:pt>
                <c:pt idx="46668">
                  <c:v>118.53125</c:v>
                </c:pt>
                <c:pt idx="46669">
                  <c:v>118.53385416666667</c:v>
                </c:pt>
                <c:pt idx="46670">
                  <c:v>118.53645833333333</c:v>
                </c:pt>
                <c:pt idx="46671">
                  <c:v>118.5390625</c:v>
                </c:pt>
                <c:pt idx="46672">
                  <c:v>118.54166666666667</c:v>
                </c:pt>
                <c:pt idx="46673">
                  <c:v>118.54427083333333</c:v>
                </c:pt>
                <c:pt idx="46674">
                  <c:v>118.546875</c:v>
                </c:pt>
                <c:pt idx="46675">
                  <c:v>118.54947916666667</c:v>
                </c:pt>
                <c:pt idx="46676">
                  <c:v>118.55208333333333</c:v>
                </c:pt>
                <c:pt idx="46677">
                  <c:v>118.5546875</c:v>
                </c:pt>
                <c:pt idx="46678">
                  <c:v>118.55729166666667</c:v>
                </c:pt>
                <c:pt idx="46679">
                  <c:v>118.55989583333333</c:v>
                </c:pt>
                <c:pt idx="46680">
                  <c:v>118.5625</c:v>
                </c:pt>
                <c:pt idx="46681">
                  <c:v>118.56510416666667</c:v>
                </c:pt>
                <c:pt idx="46682">
                  <c:v>118.56770833333333</c:v>
                </c:pt>
                <c:pt idx="46683">
                  <c:v>118.5703125</c:v>
                </c:pt>
                <c:pt idx="46684">
                  <c:v>118.57291666666667</c:v>
                </c:pt>
                <c:pt idx="46685">
                  <c:v>118.57552083333333</c:v>
                </c:pt>
                <c:pt idx="46686">
                  <c:v>118.578125</c:v>
                </c:pt>
                <c:pt idx="46687">
                  <c:v>118.58072916666667</c:v>
                </c:pt>
                <c:pt idx="46688">
                  <c:v>118.58333333333333</c:v>
                </c:pt>
                <c:pt idx="46689">
                  <c:v>118.5859375</c:v>
                </c:pt>
                <c:pt idx="46690">
                  <c:v>118.58854166666667</c:v>
                </c:pt>
                <c:pt idx="46691">
                  <c:v>118.59114583333333</c:v>
                </c:pt>
                <c:pt idx="46692">
                  <c:v>118.59375</c:v>
                </c:pt>
                <c:pt idx="46693">
                  <c:v>118.59635416666667</c:v>
                </c:pt>
                <c:pt idx="46694">
                  <c:v>118.59895833333333</c:v>
                </c:pt>
                <c:pt idx="46695">
                  <c:v>118.6015625</c:v>
                </c:pt>
                <c:pt idx="46696">
                  <c:v>118.60416666666667</c:v>
                </c:pt>
                <c:pt idx="46697">
                  <c:v>118.60677083333333</c:v>
                </c:pt>
                <c:pt idx="46698">
                  <c:v>118.609375</c:v>
                </c:pt>
                <c:pt idx="46699">
                  <c:v>118.61197916666667</c:v>
                </c:pt>
                <c:pt idx="46700">
                  <c:v>118.61458333333333</c:v>
                </c:pt>
                <c:pt idx="46701">
                  <c:v>118.6171875</c:v>
                </c:pt>
                <c:pt idx="46702">
                  <c:v>118.61979166666667</c:v>
                </c:pt>
                <c:pt idx="46703">
                  <c:v>118.62239583333333</c:v>
                </c:pt>
                <c:pt idx="46704">
                  <c:v>118.625</c:v>
                </c:pt>
                <c:pt idx="46705">
                  <c:v>118.62760416666667</c:v>
                </c:pt>
                <c:pt idx="46706">
                  <c:v>118.63020833333333</c:v>
                </c:pt>
                <c:pt idx="46707">
                  <c:v>118.6328125</c:v>
                </c:pt>
                <c:pt idx="46708">
                  <c:v>118.63541666666667</c:v>
                </c:pt>
                <c:pt idx="46709">
                  <c:v>118.63802083333333</c:v>
                </c:pt>
                <c:pt idx="46710">
                  <c:v>118.640625</c:v>
                </c:pt>
                <c:pt idx="46711">
                  <c:v>118.64322916666667</c:v>
                </c:pt>
                <c:pt idx="46712">
                  <c:v>118.64583333333333</c:v>
                </c:pt>
                <c:pt idx="46713">
                  <c:v>118.6484375</c:v>
                </c:pt>
                <c:pt idx="46714">
                  <c:v>118.65104166666667</c:v>
                </c:pt>
                <c:pt idx="46715">
                  <c:v>118.65364583333333</c:v>
                </c:pt>
                <c:pt idx="46716">
                  <c:v>118.65625</c:v>
                </c:pt>
                <c:pt idx="46717">
                  <c:v>118.65885416666667</c:v>
                </c:pt>
                <c:pt idx="46718">
                  <c:v>118.66145833333333</c:v>
                </c:pt>
                <c:pt idx="46719">
                  <c:v>118.6640625</c:v>
                </c:pt>
                <c:pt idx="46720">
                  <c:v>118.66666666666667</c:v>
                </c:pt>
                <c:pt idx="46721">
                  <c:v>118.66927083333333</c:v>
                </c:pt>
                <c:pt idx="46722">
                  <c:v>118.671875</c:v>
                </c:pt>
                <c:pt idx="46723">
                  <c:v>118.67447916666667</c:v>
                </c:pt>
                <c:pt idx="46724">
                  <c:v>118.67708333333333</c:v>
                </c:pt>
                <c:pt idx="46725">
                  <c:v>118.6796875</c:v>
                </c:pt>
                <c:pt idx="46726">
                  <c:v>118.68229166666667</c:v>
                </c:pt>
                <c:pt idx="46727">
                  <c:v>118.68489583333333</c:v>
                </c:pt>
                <c:pt idx="46728">
                  <c:v>118.6875</c:v>
                </c:pt>
                <c:pt idx="46729">
                  <c:v>118.69010416666667</c:v>
                </c:pt>
                <c:pt idx="46730">
                  <c:v>118.69270833333333</c:v>
                </c:pt>
                <c:pt idx="46731">
                  <c:v>118.6953125</c:v>
                </c:pt>
                <c:pt idx="46732">
                  <c:v>118.69791666666667</c:v>
                </c:pt>
                <c:pt idx="46733">
                  <c:v>118.70052083333333</c:v>
                </c:pt>
                <c:pt idx="46734">
                  <c:v>118.703125</c:v>
                </c:pt>
                <c:pt idx="46735">
                  <c:v>118.70572916666667</c:v>
                </c:pt>
                <c:pt idx="46736">
                  <c:v>118.70833333333333</c:v>
                </c:pt>
                <c:pt idx="46737">
                  <c:v>118.7109375</c:v>
                </c:pt>
                <c:pt idx="46738">
                  <c:v>118.71354166666667</c:v>
                </c:pt>
                <c:pt idx="46739">
                  <c:v>118.71614583333333</c:v>
                </c:pt>
                <c:pt idx="46740">
                  <c:v>118.71875</c:v>
                </c:pt>
                <c:pt idx="46741">
                  <c:v>118.72135416666667</c:v>
                </c:pt>
                <c:pt idx="46742">
                  <c:v>118.72395833333333</c:v>
                </c:pt>
                <c:pt idx="46743">
                  <c:v>118.7265625</c:v>
                </c:pt>
                <c:pt idx="46744">
                  <c:v>118.72916666666667</c:v>
                </c:pt>
                <c:pt idx="46745">
                  <c:v>118.73177083333333</c:v>
                </c:pt>
                <c:pt idx="46746">
                  <c:v>118.734375</c:v>
                </c:pt>
                <c:pt idx="46747">
                  <c:v>118.73697916666667</c:v>
                </c:pt>
                <c:pt idx="46748">
                  <c:v>118.73958333333333</c:v>
                </c:pt>
                <c:pt idx="46749">
                  <c:v>118.7421875</c:v>
                </c:pt>
                <c:pt idx="46750">
                  <c:v>118.74479166666667</c:v>
                </c:pt>
                <c:pt idx="46751">
                  <c:v>118.74739583333333</c:v>
                </c:pt>
                <c:pt idx="46752">
                  <c:v>118.75</c:v>
                </c:pt>
                <c:pt idx="46753">
                  <c:v>118.75260416666667</c:v>
                </c:pt>
                <c:pt idx="46754">
                  <c:v>118.75520833333333</c:v>
                </c:pt>
                <c:pt idx="46755">
                  <c:v>118.7578125</c:v>
                </c:pt>
                <c:pt idx="46756">
                  <c:v>118.76041666666667</c:v>
                </c:pt>
                <c:pt idx="46757">
                  <c:v>118.76302083333333</c:v>
                </c:pt>
                <c:pt idx="46758">
                  <c:v>118.765625</c:v>
                </c:pt>
                <c:pt idx="46759">
                  <c:v>118.76822916666667</c:v>
                </c:pt>
                <c:pt idx="46760">
                  <c:v>118.77083333333333</c:v>
                </c:pt>
                <c:pt idx="46761">
                  <c:v>118.7734375</c:v>
                </c:pt>
                <c:pt idx="46762">
                  <c:v>118.77604166666667</c:v>
                </c:pt>
                <c:pt idx="46763">
                  <c:v>118.77864583333333</c:v>
                </c:pt>
                <c:pt idx="46764">
                  <c:v>118.78125</c:v>
                </c:pt>
                <c:pt idx="46765">
                  <c:v>118.78385416666667</c:v>
                </c:pt>
                <c:pt idx="46766">
                  <c:v>118.78645833333333</c:v>
                </c:pt>
                <c:pt idx="46767">
                  <c:v>118.7890625</c:v>
                </c:pt>
                <c:pt idx="46768">
                  <c:v>118.79166666666667</c:v>
                </c:pt>
                <c:pt idx="46769">
                  <c:v>118.79427083333333</c:v>
                </c:pt>
                <c:pt idx="46770">
                  <c:v>118.796875</c:v>
                </c:pt>
                <c:pt idx="46771">
                  <c:v>118.79947916666667</c:v>
                </c:pt>
                <c:pt idx="46772">
                  <c:v>118.80208333333333</c:v>
                </c:pt>
                <c:pt idx="46773">
                  <c:v>118.8046875</c:v>
                </c:pt>
                <c:pt idx="46774">
                  <c:v>118.80729166666667</c:v>
                </c:pt>
                <c:pt idx="46775">
                  <c:v>118.80989583333333</c:v>
                </c:pt>
                <c:pt idx="46776">
                  <c:v>118.8125</c:v>
                </c:pt>
                <c:pt idx="46777">
                  <c:v>118.81510416666667</c:v>
                </c:pt>
                <c:pt idx="46778">
                  <c:v>118.81770833333333</c:v>
                </c:pt>
                <c:pt idx="46779">
                  <c:v>118.8203125</c:v>
                </c:pt>
                <c:pt idx="46780">
                  <c:v>118.82291666666667</c:v>
                </c:pt>
                <c:pt idx="46781">
                  <c:v>118.82552083333333</c:v>
                </c:pt>
                <c:pt idx="46782">
                  <c:v>118.828125</c:v>
                </c:pt>
                <c:pt idx="46783">
                  <c:v>118.83072916666667</c:v>
                </c:pt>
                <c:pt idx="46784">
                  <c:v>118.83333333333333</c:v>
                </c:pt>
                <c:pt idx="46785">
                  <c:v>118.8359375</c:v>
                </c:pt>
                <c:pt idx="46786">
                  <c:v>118.83854166666667</c:v>
                </c:pt>
                <c:pt idx="46787">
                  <c:v>118.84114583333333</c:v>
                </c:pt>
                <c:pt idx="46788">
                  <c:v>118.84375</c:v>
                </c:pt>
                <c:pt idx="46789">
                  <c:v>118.84635416666667</c:v>
                </c:pt>
                <c:pt idx="46790">
                  <c:v>118.84895833333333</c:v>
                </c:pt>
                <c:pt idx="46791">
                  <c:v>118.8515625</c:v>
                </c:pt>
                <c:pt idx="46792">
                  <c:v>118.85416666666667</c:v>
                </c:pt>
                <c:pt idx="46793">
                  <c:v>118.85677083333333</c:v>
                </c:pt>
                <c:pt idx="46794">
                  <c:v>118.859375</c:v>
                </c:pt>
                <c:pt idx="46795">
                  <c:v>118.86197916666667</c:v>
                </c:pt>
                <c:pt idx="46796">
                  <c:v>118.86458333333333</c:v>
                </c:pt>
                <c:pt idx="46797">
                  <c:v>118.8671875</c:v>
                </c:pt>
                <c:pt idx="46798">
                  <c:v>118.86979166666667</c:v>
                </c:pt>
                <c:pt idx="46799">
                  <c:v>118.87239583333333</c:v>
                </c:pt>
                <c:pt idx="46800">
                  <c:v>118.875</c:v>
                </c:pt>
                <c:pt idx="46801">
                  <c:v>118.87760416666667</c:v>
                </c:pt>
                <c:pt idx="46802">
                  <c:v>118.88020833333333</c:v>
                </c:pt>
                <c:pt idx="46803">
                  <c:v>118.8828125</c:v>
                </c:pt>
                <c:pt idx="46804">
                  <c:v>118.88541666666667</c:v>
                </c:pt>
                <c:pt idx="46805">
                  <c:v>118.88802083333333</c:v>
                </c:pt>
                <c:pt idx="46806">
                  <c:v>118.890625</c:v>
                </c:pt>
                <c:pt idx="46807">
                  <c:v>118.89322916666667</c:v>
                </c:pt>
                <c:pt idx="46808">
                  <c:v>118.89583333333333</c:v>
                </c:pt>
                <c:pt idx="46809">
                  <c:v>118.8984375</c:v>
                </c:pt>
                <c:pt idx="46810">
                  <c:v>118.90104166666667</c:v>
                </c:pt>
                <c:pt idx="46811">
                  <c:v>118.90364583333333</c:v>
                </c:pt>
                <c:pt idx="46812">
                  <c:v>118.90625</c:v>
                </c:pt>
                <c:pt idx="46813">
                  <c:v>118.90885416666667</c:v>
                </c:pt>
                <c:pt idx="46814">
                  <c:v>118.91145833333333</c:v>
                </c:pt>
                <c:pt idx="46815">
                  <c:v>118.9140625</c:v>
                </c:pt>
                <c:pt idx="46816">
                  <c:v>118.91666666666667</c:v>
                </c:pt>
                <c:pt idx="46817">
                  <c:v>118.91927083333333</c:v>
                </c:pt>
                <c:pt idx="46818">
                  <c:v>118.921875</c:v>
                </c:pt>
                <c:pt idx="46819">
                  <c:v>118.92447916666667</c:v>
                </c:pt>
                <c:pt idx="46820">
                  <c:v>118.92708333333333</c:v>
                </c:pt>
                <c:pt idx="46821">
                  <c:v>118.9296875</c:v>
                </c:pt>
                <c:pt idx="46822">
                  <c:v>118.93229166666667</c:v>
                </c:pt>
                <c:pt idx="46823">
                  <c:v>118.93489583333333</c:v>
                </c:pt>
                <c:pt idx="46824">
                  <c:v>118.9375</c:v>
                </c:pt>
                <c:pt idx="46825">
                  <c:v>118.94010416666667</c:v>
                </c:pt>
                <c:pt idx="46826">
                  <c:v>118.94270833333333</c:v>
                </c:pt>
                <c:pt idx="46827">
                  <c:v>118.9453125</c:v>
                </c:pt>
                <c:pt idx="46828">
                  <c:v>118.94791666666667</c:v>
                </c:pt>
                <c:pt idx="46829">
                  <c:v>118.95052083333333</c:v>
                </c:pt>
                <c:pt idx="46830">
                  <c:v>118.953125</c:v>
                </c:pt>
                <c:pt idx="46831">
                  <c:v>118.95572916666667</c:v>
                </c:pt>
                <c:pt idx="46832">
                  <c:v>118.95833333333333</c:v>
                </c:pt>
                <c:pt idx="46833">
                  <c:v>118.9609375</c:v>
                </c:pt>
                <c:pt idx="46834">
                  <c:v>118.96354166666667</c:v>
                </c:pt>
                <c:pt idx="46835">
                  <c:v>118.96614583333333</c:v>
                </c:pt>
                <c:pt idx="46836">
                  <c:v>118.96875</c:v>
                </c:pt>
                <c:pt idx="46837">
                  <c:v>118.97135416666667</c:v>
                </c:pt>
                <c:pt idx="46838">
                  <c:v>118.97395833333333</c:v>
                </c:pt>
                <c:pt idx="46839">
                  <c:v>118.9765625</c:v>
                </c:pt>
                <c:pt idx="46840">
                  <c:v>118.97916666666667</c:v>
                </c:pt>
                <c:pt idx="46841">
                  <c:v>118.98177083333333</c:v>
                </c:pt>
                <c:pt idx="46842">
                  <c:v>118.984375</c:v>
                </c:pt>
                <c:pt idx="46843">
                  <c:v>118.98697916666667</c:v>
                </c:pt>
                <c:pt idx="46844">
                  <c:v>118.98958333333333</c:v>
                </c:pt>
                <c:pt idx="46845">
                  <c:v>118.9921875</c:v>
                </c:pt>
                <c:pt idx="46846">
                  <c:v>118.99479166666667</c:v>
                </c:pt>
                <c:pt idx="46847">
                  <c:v>118.99739583333333</c:v>
                </c:pt>
                <c:pt idx="46848">
                  <c:v>119</c:v>
                </c:pt>
                <c:pt idx="46849">
                  <c:v>119.00260416666667</c:v>
                </c:pt>
                <c:pt idx="46850">
                  <c:v>119.00520833333333</c:v>
                </c:pt>
                <c:pt idx="46851">
                  <c:v>119.0078125</c:v>
                </c:pt>
                <c:pt idx="46852">
                  <c:v>119.01041666666667</c:v>
                </c:pt>
                <c:pt idx="46853">
                  <c:v>119.01302083333333</c:v>
                </c:pt>
                <c:pt idx="46854">
                  <c:v>119.015625</c:v>
                </c:pt>
                <c:pt idx="46855">
                  <c:v>119.01822916666667</c:v>
                </c:pt>
                <c:pt idx="46856">
                  <c:v>119.02083333333333</c:v>
                </c:pt>
                <c:pt idx="46857">
                  <c:v>119.0234375</c:v>
                </c:pt>
                <c:pt idx="46858">
                  <c:v>119.02604166666667</c:v>
                </c:pt>
                <c:pt idx="46859">
                  <c:v>119.02864583333333</c:v>
                </c:pt>
                <c:pt idx="46860">
                  <c:v>119.03125</c:v>
                </c:pt>
                <c:pt idx="46861">
                  <c:v>119.03385416666667</c:v>
                </c:pt>
                <c:pt idx="46862">
                  <c:v>119.03645833333333</c:v>
                </c:pt>
                <c:pt idx="46863">
                  <c:v>119.0390625</c:v>
                </c:pt>
                <c:pt idx="46864">
                  <c:v>119.04166666666667</c:v>
                </c:pt>
                <c:pt idx="46865">
                  <c:v>119.04427083333333</c:v>
                </c:pt>
                <c:pt idx="46866">
                  <c:v>119.046875</c:v>
                </c:pt>
                <c:pt idx="46867">
                  <c:v>119.04947916666667</c:v>
                </c:pt>
                <c:pt idx="46868">
                  <c:v>119.05208333333333</c:v>
                </c:pt>
                <c:pt idx="46869">
                  <c:v>119.0546875</c:v>
                </c:pt>
                <c:pt idx="46870">
                  <c:v>119.05729166666667</c:v>
                </c:pt>
                <c:pt idx="46871">
                  <c:v>119.05989583333333</c:v>
                </c:pt>
                <c:pt idx="46872">
                  <c:v>119.0625</c:v>
                </c:pt>
                <c:pt idx="46873">
                  <c:v>119.06510416666667</c:v>
                </c:pt>
                <c:pt idx="46874">
                  <c:v>119.06770833333333</c:v>
                </c:pt>
                <c:pt idx="46875">
                  <c:v>119.0703125</c:v>
                </c:pt>
                <c:pt idx="46876">
                  <c:v>119.07291666666667</c:v>
                </c:pt>
                <c:pt idx="46877">
                  <c:v>119.07552083333333</c:v>
                </c:pt>
                <c:pt idx="46878">
                  <c:v>119.078125</c:v>
                </c:pt>
                <c:pt idx="46879">
                  <c:v>119.08072916666667</c:v>
                </c:pt>
                <c:pt idx="46880">
                  <c:v>119.08333333333333</c:v>
                </c:pt>
                <c:pt idx="46881">
                  <c:v>119.0859375</c:v>
                </c:pt>
                <c:pt idx="46882">
                  <c:v>119.08854166666667</c:v>
                </c:pt>
                <c:pt idx="46883">
                  <c:v>119.09114583333333</c:v>
                </c:pt>
                <c:pt idx="46884">
                  <c:v>119.09375</c:v>
                </c:pt>
                <c:pt idx="46885">
                  <c:v>119.09635416666667</c:v>
                </c:pt>
                <c:pt idx="46886">
                  <c:v>119.09895833333333</c:v>
                </c:pt>
                <c:pt idx="46887">
                  <c:v>119.1015625</c:v>
                </c:pt>
                <c:pt idx="46888">
                  <c:v>119.10416666666667</c:v>
                </c:pt>
                <c:pt idx="46889">
                  <c:v>119.10677083333333</c:v>
                </c:pt>
                <c:pt idx="46890">
                  <c:v>119.109375</c:v>
                </c:pt>
                <c:pt idx="46891">
                  <c:v>119.11197916666667</c:v>
                </c:pt>
                <c:pt idx="46892">
                  <c:v>119.11458333333333</c:v>
                </c:pt>
                <c:pt idx="46893">
                  <c:v>119.1171875</c:v>
                </c:pt>
                <c:pt idx="46894">
                  <c:v>119.11979166666667</c:v>
                </c:pt>
                <c:pt idx="46895">
                  <c:v>119.12239583333333</c:v>
                </c:pt>
                <c:pt idx="46896">
                  <c:v>119.125</c:v>
                </c:pt>
                <c:pt idx="46897">
                  <c:v>119.12760416666667</c:v>
                </c:pt>
                <c:pt idx="46898">
                  <c:v>119.13020833333333</c:v>
                </c:pt>
                <c:pt idx="46899">
                  <c:v>119.1328125</c:v>
                </c:pt>
                <c:pt idx="46900">
                  <c:v>119.13541666666667</c:v>
                </c:pt>
                <c:pt idx="46901">
                  <c:v>119.13802083333333</c:v>
                </c:pt>
                <c:pt idx="46902">
                  <c:v>119.140625</c:v>
                </c:pt>
                <c:pt idx="46903">
                  <c:v>119.14322916666667</c:v>
                </c:pt>
                <c:pt idx="46904">
                  <c:v>119.14583333333333</c:v>
                </c:pt>
                <c:pt idx="46905">
                  <c:v>119.1484375</c:v>
                </c:pt>
                <c:pt idx="46906">
                  <c:v>119.15104166666667</c:v>
                </c:pt>
                <c:pt idx="46907">
                  <c:v>119.15364583333333</c:v>
                </c:pt>
                <c:pt idx="46908">
                  <c:v>119.15625</c:v>
                </c:pt>
                <c:pt idx="46909">
                  <c:v>119.15885416666667</c:v>
                </c:pt>
                <c:pt idx="46910">
                  <c:v>119.16145833333333</c:v>
                </c:pt>
                <c:pt idx="46911">
                  <c:v>119.1640625</c:v>
                </c:pt>
                <c:pt idx="46912">
                  <c:v>119.16666666666667</c:v>
                </c:pt>
                <c:pt idx="46913">
                  <c:v>119.16927083333333</c:v>
                </c:pt>
                <c:pt idx="46914">
                  <c:v>119.171875</c:v>
                </c:pt>
                <c:pt idx="46915">
                  <c:v>119.17447916666667</c:v>
                </c:pt>
                <c:pt idx="46916">
                  <c:v>119.17708333333333</c:v>
                </c:pt>
                <c:pt idx="46917">
                  <c:v>119.1796875</c:v>
                </c:pt>
                <c:pt idx="46918">
                  <c:v>119.18229166666667</c:v>
                </c:pt>
                <c:pt idx="46919">
                  <c:v>119.18489583333333</c:v>
                </c:pt>
                <c:pt idx="46920">
                  <c:v>119.1875</c:v>
                </c:pt>
                <c:pt idx="46921">
                  <c:v>119.19010416666667</c:v>
                </c:pt>
                <c:pt idx="46922">
                  <c:v>119.19270833333333</c:v>
                </c:pt>
                <c:pt idx="46923">
                  <c:v>119.1953125</c:v>
                </c:pt>
                <c:pt idx="46924">
                  <c:v>119.19791666666667</c:v>
                </c:pt>
                <c:pt idx="46925">
                  <c:v>119.20052083333333</c:v>
                </c:pt>
                <c:pt idx="46926">
                  <c:v>119.203125</c:v>
                </c:pt>
                <c:pt idx="46927">
                  <c:v>119.20572916666667</c:v>
                </c:pt>
                <c:pt idx="46928">
                  <c:v>119.20833333333333</c:v>
                </c:pt>
                <c:pt idx="46929">
                  <c:v>119.2109375</c:v>
                </c:pt>
                <c:pt idx="46930">
                  <c:v>119.21354166666667</c:v>
                </c:pt>
                <c:pt idx="46931">
                  <c:v>119.21614583333333</c:v>
                </c:pt>
                <c:pt idx="46932">
                  <c:v>119.21875</c:v>
                </c:pt>
                <c:pt idx="46933">
                  <c:v>119.22135416666667</c:v>
                </c:pt>
                <c:pt idx="46934">
                  <c:v>119.22395833333333</c:v>
                </c:pt>
                <c:pt idx="46935">
                  <c:v>119.2265625</c:v>
                </c:pt>
                <c:pt idx="46936">
                  <c:v>119.22916666666667</c:v>
                </c:pt>
                <c:pt idx="46937">
                  <c:v>119.23177083333333</c:v>
                </c:pt>
                <c:pt idx="46938">
                  <c:v>119.234375</c:v>
                </c:pt>
                <c:pt idx="46939">
                  <c:v>119.23697916666667</c:v>
                </c:pt>
                <c:pt idx="46940">
                  <c:v>119.23958333333333</c:v>
                </c:pt>
                <c:pt idx="46941">
                  <c:v>119.2421875</c:v>
                </c:pt>
                <c:pt idx="46942">
                  <c:v>119.24479166666667</c:v>
                </c:pt>
                <c:pt idx="46943">
                  <c:v>119.24739583333333</c:v>
                </c:pt>
                <c:pt idx="46944">
                  <c:v>119.25</c:v>
                </c:pt>
                <c:pt idx="46945">
                  <c:v>119.25260416666667</c:v>
                </c:pt>
                <c:pt idx="46946">
                  <c:v>119.25520833333333</c:v>
                </c:pt>
                <c:pt idx="46947">
                  <c:v>119.2578125</c:v>
                </c:pt>
                <c:pt idx="46948">
                  <c:v>119.26041666666667</c:v>
                </c:pt>
                <c:pt idx="46949">
                  <c:v>119.26302083333333</c:v>
                </c:pt>
                <c:pt idx="46950">
                  <c:v>119.265625</c:v>
                </c:pt>
                <c:pt idx="46951">
                  <c:v>119.26822916666667</c:v>
                </c:pt>
                <c:pt idx="46952">
                  <c:v>119.27083333333333</c:v>
                </c:pt>
                <c:pt idx="46953">
                  <c:v>119.2734375</c:v>
                </c:pt>
                <c:pt idx="46954">
                  <c:v>119.27604166666667</c:v>
                </c:pt>
                <c:pt idx="46955">
                  <c:v>119.27864583333333</c:v>
                </c:pt>
                <c:pt idx="46956">
                  <c:v>119.28125</c:v>
                </c:pt>
                <c:pt idx="46957">
                  <c:v>119.28385416666667</c:v>
                </c:pt>
                <c:pt idx="46958">
                  <c:v>119.28645833333333</c:v>
                </c:pt>
                <c:pt idx="46959">
                  <c:v>119.2890625</c:v>
                </c:pt>
                <c:pt idx="46960">
                  <c:v>119.29166666666667</c:v>
                </c:pt>
                <c:pt idx="46961">
                  <c:v>119.29427083333333</c:v>
                </c:pt>
                <c:pt idx="46962">
                  <c:v>119.296875</c:v>
                </c:pt>
                <c:pt idx="46963">
                  <c:v>119.29947916666667</c:v>
                </c:pt>
                <c:pt idx="46964">
                  <c:v>119.30208333333333</c:v>
                </c:pt>
                <c:pt idx="46965">
                  <c:v>119.3046875</c:v>
                </c:pt>
                <c:pt idx="46966">
                  <c:v>119.30729166666667</c:v>
                </c:pt>
                <c:pt idx="46967">
                  <c:v>119.30989583333333</c:v>
                </c:pt>
                <c:pt idx="46968">
                  <c:v>119.3125</c:v>
                </c:pt>
                <c:pt idx="46969">
                  <c:v>119.31510416666667</c:v>
                </c:pt>
                <c:pt idx="46970">
                  <c:v>119.31770833333333</c:v>
                </c:pt>
                <c:pt idx="46971">
                  <c:v>119.3203125</c:v>
                </c:pt>
                <c:pt idx="46972">
                  <c:v>119.32291666666667</c:v>
                </c:pt>
                <c:pt idx="46973">
                  <c:v>119.32552083333333</c:v>
                </c:pt>
                <c:pt idx="46974">
                  <c:v>119.328125</c:v>
                </c:pt>
                <c:pt idx="46975">
                  <c:v>119.33072916666667</c:v>
                </c:pt>
                <c:pt idx="46976">
                  <c:v>119.33333333333333</c:v>
                </c:pt>
                <c:pt idx="46977">
                  <c:v>119.3359375</c:v>
                </c:pt>
                <c:pt idx="46978">
                  <c:v>119.33854166666667</c:v>
                </c:pt>
                <c:pt idx="46979">
                  <c:v>119.34114583333333</c:v>
                </c:pt>
                <c:pt idx="46980">
                  <c:v>119.34375</c:v>
                </c:pt>
                <c:pt idx="46981">
                  <c:v>119.34635416666667</c:v>
                </c:pt>
                <c:pt idx="46982">
                  <c:v>119.34895833333333</c:v>
                </c:pt>
                <c:pt idx="46983">
                  <c:v>119.3515625</c:v>
                </c:pt>
                <c:pt idx="46984">
                  <c:v>119.35416666666667</c:v>
                </c:pt>
                <c:pt idx="46985">
                  <c:v>119.35677083333333</c:v>
                </c:pt>
                <c:pt idx="46986">
                  <c:v>119.359375</c:v>
                </c:pt>
                <c:pt idx="46987">
                  <c:v>119.36197916666667</c:v>
                </c:pt>
                <c:pt idx="46988">
                  <c:v>119.36458333333333</c:v>
                </c:pt>
                <c:pt idx="46989">
                  <c:v>119.3671875</c:v>
                </c:pt>
                <c:pt idx="46990">
                  <c:v>119.36979166666667</c:v>
                </c:pt>
                <c:pt idx="46991">
                  <c:v>119.37239583333333</c:v>
                </c:pt>
                <c:pt idx="46992">
                  <c:v>119.375</c:v>
                </c:pt>
                <c:pt idx="46993">
                  <c:v>119.37760416666667</c:v>
                </c:pt>
                <c:pt idx="46994">
                  <c:v>119.38020833333333</c:v>
                </c:pt>
                <c:pt idx="46995">
                  <c:v>119.3828125</c:v>
                </c:pt>
                <c:pt idx="46996">
                  <c:v>119.38541666666667</c:v>
                </c:pt>
                <c:pt idx="46997">
                  <c:v>119.38802083333333</c:v>
                </c:pt>
                <c:pt idx="46998">
                  <c:v>119.390625</c:v>
                </c:pt>
                <c:pt idx="46999">
                  <c:v>119.39322916666667</c:v>
                </c:pt>
                <c:pt idx="47000">
                  <c:v>119.39583333333333</c:v>
                </c:pt>
                <c:pt idx="47001">
                  <c:v>119.3984375</c:v>
                </c:pt>
                <c:pt idx="47002">
                  <c:v>119.40104166666667</c:v>
                </c:pt>
                <c:pt idx="47003">
                  <c:v>119.40364583333333</c:v>
                </c:pt>
                <c:pt idx="47004">
                  <c:v>119.40625</c:v>
                </c:pt>
                <c:pt idx="47005">
                  <c:v>119.40885416666667</c:v>
                </c:pt>
                <c:pt idx="47006">
                  <c:v>119.41145833333333</c:v>
                </c:pt>
                <c:pt idx="47007">
                  <c:v>119.4140625</c:v>
                </c:pt>
                <c:pt idx="47008">
                  <c:v>119.41666666666667</c:v>
                </c:pt>
                <c:pt idx="47009">
                  <c:v>119.41927083333333</c:v>
                </c:pt>
                <c:pt idx="47010">
                  <c:v>119.421875</c:v>
                </c:pt>
                <c:pt idx="47011">
                  <c:v>119.42447916666667</c:v>
                </c:pt>
                <c:pt idx="47012">
                  <c:v>119.42708333333333</c:v>
                </c:pt>
                <c:pt idx="47013">
                  <c:v>119.4296875</c:v>
                </c:pt>
                <c:pt idx="47014">
                  <c:v>119.43229166666667</c:v>
                </c:pt>
                <c:pt idx="47015">
                  <c:v>119.43489583333333</c:v>
                </c:pt>
                <c:pt idx="47016">
                  <c:v>119.4375</c:v>
                </c:pt>
                <c:pt idx="47017">
                  <c:v>119.44010416666667</c:v>
                </c:pt>
                <c:pt idx="47018">
                  <c:v>119.44270833333333</c:v>
                </c:pt>
                <c:pt idx="47019">
                  <c:v>119.4453125</c:v>
                </c:pt>
                <c:pt idx="47020">
                  <c:v>119.44791666666667</c:v>
                </c:pt>
                <c:pt idx="47021">
                  <c:v>119.45052083333333</c:v>
                </c:pt>
                <c:pt idx="47022">
                  <c:v>119.453125</c:v>
                </c:pt>
                <c:pt idx="47023">
                  <c:v>119.45572916666667</c:v>
                </c:pt>
                <c:pt idx="47024">
                  <c:v>119.45833333333333</c:v>
                </c:pt>
                <c:pt idx="47025">
                  <c:v>119.4609375</c:v>
                </c:pt>
                <c:pt idx="47026">
                  <c:v>119.46354166666667</c:v>
                </c:pt>
                <c:pt idx="47027">
                  <c:v>119.46614583333333</c:v>
                </c:pt>
                <c:pt idx="47028">
                  <c:v>119.46875</c:v>
                </c:pt>
                <c:pt idx="47029">
                  <c:v>119.47135416666667</c:v>
                </c:pt>
                <c:pt idx="47030">
                  <c:v>119.47395833333333</c:v>
                </c:pt>
                <c:pt idx="47031">
                  <c:v>119.4765625</c:v>
                </c:pt>
                <c:pt idx="47032">
                  <c:v>119.47916666666667</c:v>
                </c:pt>
                <c:pt idx="47033">
                  <c:v>119.48177083333333</c:v>
                </c:pt>
                <c:pt idx="47034">
                  <c:v>119.484375</c:v>
                </c:pt>
                <c:pt idx="47035">
                  <c:v>119.48697916666667</c:v>
                </c:pt>
                <c:pt idx="47036">
                  <c:v>119.48958333333333</c:v>
                </c:pt>
                <c:pt idx="47037">
                  <c:v>119.4921875</c:v>
                </c:pt>
                <c:pt idx="47038">
                  <c:v>119.49479166666667</c:v>
                </c:pt>
                <c:pt idx="47039">
                  <c:v>119.49739583333333</c:v>
                </c:pt>
                <c:pt idx="47040">
                  <c:v>119.5</c:v>
                </c:pt>
                <c:pt idx="47041">
                  <c:v>119.50260416666667</c:v>
                </c:pt>
                <c:pt idx="47042">
                  <c:v>119.50520833333333</c:v>
                </c:pt>
                <c:pt idx="47043">
                  <c:v>119.5078125</c:v>
                </c:pt>
                <c:pt idx="47044">
                  <c:v>119.51041666666667</c:v>
                </c:pt>
                <c:pt idx="47045">
                  <c:v>119.51302083333333</c:v>
                </c:pt>
                <c:pt idx="47046">
                  <c:v>119.515625</c:v>
                </c:pt>
                <c:pt idx="47047">
                  <c:v>119.51822916666667</c:v>
                </c:pt>
                <c:pt idx="47048">
                  <c:v>119.52083333333333</c:v>
                </c:pt>
                <c:pt idx="47049">
                  <c:v>119.5234375</c:v>
                </c:pt>
                <c:pt idx="47050">
                  <c:v>119.52604166666667</c:v>
                </c:pt>
                <c:pt idx="47051">
                  <c:v>119.52864583333333</c:v>
                </c:pt>
                <c:pt idx="47052">
                  <c:v>119.53125</c:v>
                </c:pt>
                <c:pt idx="47053">
                  <c:v>119.53385416666667</c:v>
                </c:pt>
                <c:pt idx="47054">
                  <c:v>119.53645833333333</c:v>
                </c:pt>
                <c:pt idx="47055">
                  <c:v>119.5390625</c:v>
                </c:pt>
                <c:pt idx="47056">
                  <c:v>119.54166666666667</c:v>
                </c:pt>
                <c:pt idx="47057">
                  <c:v>119.54427083333333</c:v>
                </c:pt>
                <c:pt idx="47058">
                  <c:v>119.546875</c:v>
                </c:pt>
                <c:pt idx="47059">
                  <c:v>119.54947916666667</c:v>
                </c:pt>
                <c:pt idx="47060">
                  <c:v>119.55208333333333</c:v>
                </c:pt>
                <c:pt idx="47061">
                  <c:v>119.5546875</c:v>
                </c:pt>
                <c:pt idx="47062">
                  <c:v>119.55729166666667</c:v>
                </c:pt>
                <c:pt idx="47063">
                  <c:v>119.55989583333333</c:v>
                </c:pt>
                <c:pt idx="47064">
                  <c:v>119.5625</c:v>
                </c:pt>
                <c:pt idx="47065">
                  <c:v>119.56510416666667</c:v>
                </c:pt>
                <c:pt idx="47066">
                  <c:v>119.56770833333333</c:v>
                </c:pt>
                <c:pt idx="47067">
                  <c:v>119.5703125</c:v>
                </c:pt>
                <c:pt idx="47068">
                  <c:v>119.57291666666667</c:v>
                </c:pt>
                <c:pt idx="47069">
                  <c:v>119.57552083333333</c:v>
                </c:pt>
                <c:pt idx="47070">
                  <c:v>119.578125</c:v>
                </c:pt>
                <c:pt idx="47071">
                  <c:v>119.58072916666667</c:v>
                </c:pt>
                <c:pt idx="47072">
                  <c:v>119.58333333333333</c:v>
                </c:pt>
                <c:pt idx="47073">
                  <c:v>119.5859375</c:v>
                </c:pt>
                <c:pt idx="47074">
                  <c:v>119.58854166666667</c:v>
                </c:pt>
                <c:pt idx="47075">
                  <c:v>119.59114583333333</c:v>
                </c:pt>
                <c:pt idx="47076">
                  <c:v>119.59375</c:v>
                </c:pt>
                <c:pt idx="47077">
                  <c:v>119.59635416666667</c:v>
                </c:pt>
                <c:pt idx="47078">
                  <c:v>119.59895833333333</c:v>
                </c:pt>
                <c:pt idx="47079">
                  <c:v>119.6015625</c:v>
                </c:pt>
                <c:pt idx="47080">
                  <c:v>119.60416666666667</c:v>
                </c:pt>
                <c:pt idx="47081">
                  <c:v>119.60677083333333</c:v>
                </c:pt>
                <c:pt idx="47082">
                  <c:v>119.609375</c:v>
                </c:pt>
                <c:pt idx="47083">
                  <c:v>119.61197916666667</c:v>
                </c:pt>
                <c:pt idx="47084">
                  <c:v>119.61458333333333</c:v>
                </c:pt>
                <c:pt idx="47085">
                  <c:v>119.6171875</c:v>
                </c:pt>
                <c:pt idx="47086">
                  <c:v>119.61979166666667</c:v>
                </c:pt>
                <c:pt idx="47087">
                  <c:v>119.62239583333333</c:v>
                </c:pt>
                <c:pt idx="47088">
                  <c:v>119.625</c:v>
                </c:pt>
                <c:pt idx="47089">
                  <c:v>119.62760416666667</c:v>
                </c:pt>
                <c:pt idx="47090">
                  <c:v>119.63020833333333</c:v>
                </c:pt>
                <c:pt idx="47091">
                  <c:v>119.6328125</c:v>
                </c:pt>
                <c:pt idx="47092">
                  <c:v>119.63541666666667</c:v>
                </c:pt>
                <c:pt idx="47093">
                  <c:v>119.63802083333333</c:v>
                </c:pt>
                <c:pt idx="47094">
                  <c:v>119.640625</c:v>
                </c:pt>
                <c:pt idx="47095">
                  <c:v>119.64322916666667</c:v>
                </c:pt>
                <c:pt idx="47096">
                  <c:v>119.64583333333333</c:v>
                </c:pt>
                <c:pt idx="47097">
                  <c:v>119.6484375</c:v>
                </c:pt>
                <c:pt idx="47098">
                  <c:v>119.65104166666667</c:v>
                </c:pt>
                <c:pt idx="47099">
                  <c:v>119.65364583333333</c:v>
                </c:pt>
                <c:pt idx="47100">
                  <c:v>119.65625</c:v>
                </c:pt>
                <c:pt idx="47101">
                  <c:v>119.65885416666667</c:v>
                </c:pt>
                <c:pt idx="47102">
                  <c:v>119.66145833333333</c:v>
                </c:pt>
                <c:pt idx="47103">
                  <c:v>119.6640625</c:v>
                </c:pt>
                <c:pt idx="47104">
                  <c:v>119.66666666666667</c:v>
                </c:pt>
                <c:pt idx="47105">
                  <c:v>119.66927083333333</c:v>
                </c:pt>
                <c:pt idx="47106">
                  <c:v>119.671875</c:v>
                </c:pt>
                <c:pt idx="47107">
                  <c:v>119.67447916666667</c:v>
                </c:pt>
                <c:pt idx="47108">
                  <c:v>119.67708333333333</c:v>
                </c:pt>
                <c:pt idx="47109">
                  <c:v>119.6796875</c:v>
                </c:pt>
                <c:pt idx="47110">
                  <c:v>119.68229166666667</c:v>
                </c:pt>
                <c:pt idx="47111">
                  <c:v>119.68489583333333</c:v>
                </c:pt>
                <c:pt idx="47112">
                  <c:v>119.6875</c:v>
                </c:pt>
                <c:pt idx="47113">
                  <c:v>119.69010416666667</c:v>
                </c:pt>
                <c:pt idx="47114">
                  <c:v>119.69270833333333</c:v>
                </c:pt>
                <c:pt idx="47115">
                  <c:v>119.6953125</c:v>
                </c:pt>
                <c:pt idx="47116">
                  <c:v>119.69791666666667</c:v>
                </c:pt>
                <c:pt idx="47117">
                  <c:v>119.70052083333333</c:v>
                </c:pt>
                <c:pt idx="47118">
                  <c:v>119.703125</c:v>
                </c:pt>
                <c:pt idx="47119">
                  <c:v>119.70572916666667</c:v>
                </c:pt>
                <c:pt idx="47120">
                  <c:v>119.70833333333333</c:v>
                </c:pt>
                <c:pt idx="47121">
                  <c:v>119.7109375</c:v>
                </c:pt>
                <c:pt idx="47122">
                  <c:v>119.71354166666667</c:v>
                </c:pt>
                <c:pt idx="47123">
                  <c:v>119.71614583333333</c:v>
                </c:pt>
                <c:pt idx="47124">
                  <c:v>119.71875</c:v>
                </c:pt>
                <c:pt idx="47125">
                  <c:v>119.72135416666667</c:v>
                </c:pt>
                <c:pt idx="47126">
                  <c:v>119.72395833333333</c:v>
                </c:pt>
                <c:pt idx="47127">
                  <c:v>119.7265625</c:v>
                </c:pt>
                <c:pt idx="47128">
                  <c:v>119.72916666666667</c:v>
                </c:pt>
                <c:pt idx="47129">
                  <c:v>119.73177083333333</c:v>
                </c:pt>
                <c:pt idx="47130">
                  <c:v>119.734375</c:v>
                </c:pt>
                <c:pt idx="47131">
                  <c:v>119.73697916666667</c:v>
                </c:pt>
                <c:pt idx="47132">
                  <c:v>119.73958333333333</c:v>
                </c:pt>
                <c:pt idx="47133">
                  <c:v>119.7421875</c:v>
                </c:pt>
                <c:pt idx="47134">
                  <c:v>119.74479166666667</c:v>
                </c:pt>
                <c:pt idx="47135">
                  <c:v>119.74739583333333</c:v>
                </c:pt>
                <c:pt idx="47136">
                  <c:v>119.75</c:v>
                </c:pt>
                <c:pt idx="47137">
                  <c:v>119.75260416666667</c:v>
                </c:pt>
                <c:pt idx="47138">
                  <c:v>119.75520833333333</c:v>
                </c:pt>
                <c:pt idx="47139">
                  <c:v>119.7578125</c:v>
                </c:pt>
                <c:pt idx="47140">
                  <c:v>119.76041666666667</c:v>
                </c:pt>
                <c:pt idx="47141">
                  <c:v>119.76302083333333</c:v>
                </c:pt>
                <c:pt idx="47142">
                  <c:v>119.765625</c:v>
                </c:pt>
                <c:pt idx="47143">
                  <c:v>119.76822916666667</c:v>
                </c:pt>
                <c:pt idx="47144">
                  <c:v>119.77083333333333</c:v>
                </c:pt>
                <c:pt idx="47145">
                  <c:v>119.7734375</c:v>
                </c:pt>
                <c:pt idx="47146">
                  <c:v>119.77604166666667</c:v>
                </c:pt>
                <c:pt idx="47147">
                  <c:v>119.77864583333333</c:v>
                </c:pt>
                <c:pt idx="47148">
                  <c:v>119.78125</c:v>
                </c:pt>
                <c:pt idx="47149">
                  <c:v>119.78385416666667</c:v>
                </c:pt>
                <c:pt idx="47150">
                  <c:v>119.78645833333333</c:v>
                </c:pt>
                <c:pt idx="47151">
                  <c:v>119.7890625</c:v>
                </c:pt>
                <c:pt idx="47152">
                  <c:v>119.79166666666667</c:v>
                </c:pt>
                <c:pt idx="47153">
                  <c:v>119.79427083333333</c:v>
                </c:pt>
                <c:pt idx="47154">
                  <c:v>119.796875</c:v>
                </c:pt>
                <c:pt idx="47155">
                  <c:v>119.79947916666667</c:v>
                </c:pt>
                <c:pt idx="47156">
                  <c:v>119.80208333333333</c:v>
                </c:pt>
                <c:pt idx="47157">
                  <c:v>119.8046875</c:v>
                </c:pt>
                <c:pt idx="47158">
                  <c:v>119.80729166666667</c:v>
                </c:pt>
                <c:pt idx="47159">
                  <c:v>119.80989583333333</c:v>
                </c:pt>
                <c:pt idx="47160">
                  <c:v>119.8125</c:v>
                </c:pt>
                <c:pt idx="47161">
                  <c:v>119.81510416666667</c:v>
                </c:pt>
                <c:pt idx="47162">
                  <c:v>119.81770833333333</c:v>
                </c:pt>
                <c:pt idx="47163">
                  <c:v>119.8203125</c:v>
                </c:pt>
                <c:pt idx="47164">
                  <c:v>119.82291666666667</c:v>
                </c:pt>
                <c:pt idx="47165">
                  <c:v>119.82552083333333</c:v>
                </c:pt>
                <c:pt idx="47166">
                  <c:v>119.828125</c:v>
                </c:pt>
                <c:pt idx="47167">
                  <c:v>119.83072916666667</c:v>
                </c:pt>
                <c:pt idx="47168">
                  <c:v>119.83333333333333</c:v>
                </c:pt>
                <c:pt idx="47169">
                  <c:v>119.8359375</c:v>
                </c:pt>
                <c:pt idx="47170">
                  <c:v>119.83854166666667</c:v>
                </c:pt>
                <c:pt idx="47171">
                  <c:v>119.84114583333333</c:v>
                </c:pt>
                <c:pt idx="47172">
                  <c:v>119.84375</c:v>
                </c:pt>
                <c:pt idx="47173">
                  <c:v>119.84635416666667</c:v>
                </c:pt>
                <c:pt idx="47174">
                  <c:v>119.84895833333333</c:v>
                </c:pt>
                <c:pt idx="47175">
                  <c:v>119.8515625</c:v>
                </c:pt>
                <c:pt idx="47176">
                  <c:v>119.85416666666667</c:v>
                </c:pt>
                <c:pt idx="47177">
                  <c:v>119.85677083333333</c:v>
                </c:pt>
                <c:pt idx="47178">
                  <c:v>119.859375</c:v>
                </c:pt>
                <c:pt idx="47179">
                  <c:v>119.86197916666667</c:v>
                </c:pt>
                <c:pt idx="47180">
                  <c:v>119.86458333333333</c:v>
                </c:pt>
                <c:pt idx="47181">
                  <c:v>119.8671875</c:v>
                </c:pt>
                <c:pt idx="47182">
                  <c:v>119.86979166666667</c:v>
                </c:pt>
                <c:pt idx="47183">
                  <c:v>119.87239583333333</c:v>
                </c:pt>
                <c:pt idx="47184">
                  <c:v>119.875</c:v>
                </c:pt>
                <c:pt idx="47185">
                  <c:v>119.87760416666667</c:v>
                </c:pt>
                <c:pt idx="47186">
                  <c:v>119.88020833333333</c:v>
                </c:pt>
                <c:pt idx="47187">
                  <c:v>119.8828125</c:v>
                </c:pt>
                <c:pt idx="47188">
                  <c:v>119.88541666666667</c:v>
                </c:pt>
                <c:pt idx="47189">
                  <c:v>119.88802083333333</c:v>
                </c:pt>
                <c:pt idx="47190">
                  <c:v>119.890625</c:v>
                </c:pt>
                <c:pt idx="47191">
                  <c:v>119.89322916666667</c:v>
                </c:pt>
                <c:pt idx="47192">
                  <c:v>119.89583333333333</c:v>
                </c:pt>
                <c:pt idx="47193">
                  <c:v>119.8984375</c:v>
                </c:pt>
                <c:pt idx="47194">
                  <c:v>119.90104166666667</c:v>
                </c:pt>
                <c:pt idx="47195">
                  <c:v>119.90364583333333</c:v>
                </c:pt>
                <c:pt idx="47196">
                  <c:v>119.90625</c:v>
                </c:pt>
                <c:pt idx="47197">
                  <c:v>119.90885416666667</c:v>
                </c:pt>
                <c:pt idx="47198">
                  <c:v>119.91145833333333</c:v>
                </c:pt>
                <c:pt idx="47199">
                  <c:v>119.9140625</c:v>
                </c:pt>
                <c:pt idx="47200">
                  <c:v>119.91666666666667</c:v>
                </c:pt>
                <c:pt idx="47201">
                  <c:v>119.91927083333333</c:v>
                </c:pt>
                <c:pt idx="47202">
                  <c:v>119.921875</c:v>
                </c:pt>
                <c:pt idx="47203">
                  <c:v>119.92447916666667</c:v>
                </c:pt>
                <c:pt idx="47204">
                  <c:v>119.92708333333333</c:v>
                </c:pt>
                <c:pt idx="47205">
                  <c:v>119.9296875</c:v>
                </c:pt>
                <c:pt idx="47206">
                  <c:v>119.93229166666667</c:v>
                </c:pt>
                <c:pt idx="47207">
                  <c:v>119.93489583333333</c:v>
                </c:pt>
                <c:pt idx="47208">
                  <c:v>119.9375</c:v>
                </c:pt>
                <c:pt idx="47209">
                  <c:v>119.94010416666667</c:v>
                </c:pt>
                <c:pt idx="47210">
                  <c:v>119.94270833333333</c:v>
                </c:pt>
                <c:pt idx="47211">
                  <c:v>119.9453125</c:v>
                </c:pt>
                <c:pt idx="47212">
                  <c:v>119.94791666666667</c:v>
                </c:pt>
                <c:pt idx="47213">
                  <c:v>119.95052083333333</c:v>
                </c:pt>
                <c:pt idx="47214">
                  <c:v>119.953125</c:v>
                </c:pt>
                <c:pt idx="47215">
                  <c:v>119.95572916666667</c:v>
                </c:pt>
                <c:pt idx="47216">
                  <c:v>119.95833333333333</c:v>
                </c:pt>
                <c:pt idx="47217">
                  <c:v>119.9609375</c:v>
                </c:pt>
                <c:pt idx="47218">
                  <c:v>119.96354166666667</c:v>
                </c:pt>
                <c:pt idx="47219">
                  <c:v>119.96614583333333</c:v>
                </c:pt>
                <c:pt idx="47220">
                  <c:v>119.96875</c:v>
                </c:pt>
                <c:pt idx="47221">
                  <c:v>119.97135416666667</c:v>
                </c:pt>
                <c:pt idx="47222">
                  <c:v>119.97395833333333</c:v>
                </c:pt>
                <c:pt idx="47223">
                  <c:v>119.9765625</c:v>
                </c:pt>
                <c:pt idx="47224">
                  <c:v>119.97916666666667</c:v>
                </c:pt>
                <c:pt idx="47225">
                  <c:v>119.98177083333333</c:v>
                </c:pt>
                <c:pt idx="47226">
                  <c:v>119.984375</c:v>
                </c:pt>
                <c:pt idx="47227">
                  <c:v>119.98697916666667</c:v>
                </c:pt>
                <c:pt idx="47228">
                  <c:v>119.98958333333333</c:v>
                </c:pt>
                <c:pt idx="47229">
                  <c:v>119.9921875</c:v>
                </c:pt>
                <c:pt idx="47230">
                  <c:v>119.99479166666667</c:v>
                </c:pt>
                <c:pt idx="47231">
                  <c:v>119.99739583333333</c:v>
                </c:pt>
                <c:pt idx="47232">
                  <c:v>120</c:v>
                </c:pt>
                <c:pt idx="47233">
                  <c:v>120.00260416666667</c:v>
                </c:pt>
                <c:pt idx="47234">
                  <c:v>120.00520833333333</c:v>
                </c:pt>
                <c:pt idx="47235">
                  <c:v>120.0078125</c:v>
                </c:pt>
                <c:pt idx="47236">
                  <c:v>120.01041666666667</c:v>
                </c:pt>
                <c:pt idx="47237">
                  <c:v>120.01302083333333</c:v>
                </c:pt>
                <c:pt idx="47238">
                  <c:v>120.015625</c:v>
                </c:pt>
                <c:pt idx="47239">
                  <c:v>120.01822916666667</c:v>
                </c:pt>
                <c:pt idx="47240">
                  <c:v>120.02083333333333</c:v>
                </c:pt>
                <c:pt idx="47241">
                  <c:v>120.0234375</c:v>
                </c:pt>
                <c:pt idx="47242">
                  <c:v>120.02604166666667</c:v>
                </c:pt>
                <c:pt idx="47243">
                  <c:v>120.02864583333333</c:v>
                </c:pt>
                <c:pt idx="47244">
                  <c:v>120.03125</c:v>
                </c:pt>
                <c:pt idx="47245">
                  <c:v>120.03385416666667</c:v>
                </c:pt>
                <c:pt idx="47246">
                  <c:v>120.03645833333333</c:v>
                </c:pt>
                <c:pt idx="47247">
                  <c:v>120.0390625</c:v>
                </c:pt>
                <c:pt idx="47248">
                  <c:v>120.04166666666667</c:v>
                </c:pt>
                <c:pt idx="47249">
                  <c:v>120.04427083333333</c:v>
                </c:pt>
                <c:pt idx="47250">
                  <c:v>120.046875</c:v>
                </c:pt>
                <c:pt idx="47251">
                  <c:v>120.04947916666667</c:v>
                </c:pt>
                <c:pt idx="47252">
                  <c:v>120.05208333333333</c:v>
                </c:pt>
                <c:pt idx="47253">
                  <c:v>120.0546875</c:v>
                </c:pt>
                <c:pt idx="47254">
                  <c:v>120.05729166666667</c:v>
                </c:pt>
                <c:pt idx="47255">
                  <c:v>120.05989583333333</c:v>
                </c:pt>
                <c:pt idx="47256">
                  <c:v>120.0625</c:v>
                </c:pt>
                <c:pt idx="47257">
                  <c:v>120.06510416666667</c:v>
                </c:pt>
                <c:pt idx="47258">
                  <c:v>120.06770833333333</c:v>
                </c:pt>
                <c:pt idx="47259">
                  <c:v>120.0703125</c:v>
                </c:pt>
                <c:pt idx="47260">
                  <c:v>120.07291666666667</c:v>
                </c:pt>
                <c:pt idx="47261">
                  <c:v>120.07552083333333</c:v>
                </c:pt>
                <c:pt idx="47262">
                  <c:v>120.078125</c:v>
                </c:pt>
                <c:pt idx="47263">
                  <c:v>120.08072916666667</c:v>
                </c:pt>
                <c:pt idx="47264">
                  <c:v>120.08333333333333</c:v>
                </c:pt>
                <c:pt idx="47265">
                  <c:v>120.0859375</c:v>
                </c:pt>
                <c:pt idx="47266">
                  <c:v>120.08854166666667</c:v>
                </c:pt>
                <c:pt idx="47267">
                  <c:v>120.09114583333333</c:v>
                </c:pt>
                <c:pt idx="47268">
                  <c:v>120.09375</c:v>
                </c:pt>
                <c:pt idx="47269">
                  <c:v>120.09635416666667</c:v>
                </c:pt>
                <c:pt idx="47270">
                  <c:v>120.09895833333333</c:v>
                </c:pt>
                <c:pt idx="47271">
                  <c:v>120.1015625</c:v>
                </c:pt>
                <c:pt idx="47272">
                  <c:v>120.10416666666667</c:v>
                </c:pt>
                <c:pt idx="47273">
                  <c:v>120.10677083333333</c:v>
                </c:pt>
                <c:pt idx="47274">
                  <c:v>120.109375</c:v>
                </c:pt>
                <c:pt idx="47275">
                  <c:v>120.11197916666667</c:v>
                </c:pt>
                <c:pt idx="47276">
                  <c:v>120.11458333333333</c:v>
                </c:pt>
                <c:pt idx="47277">
                  <c:v>120.1171875</c:v>
                </c:pt>
                <c:pt idx="47278">
                  <c:v>120.11979166666667</c:v>
                </c:pt>
                <c:pt idx="47279">
                  <c:v>120.12239583333333</c:v>
                </c:pt>
                <c:pt idx="47280">
                  <c:v>120.125</c:v>
                </c:pt>
                <c:pt idx="47281">
                  <c:v>120.12760416666667</c:v>
                </c:pt>
                <c:pt idx="47282">
                  <c:v>120.13020833333333</c:v>
                </c:pt>
                <c:pt idx="47283">
                  <c:v>120.1328125</c:v>
                </c:pt>
                <c:pt idx="47284">
                  <c:v>120.13541666666667</c:v>
                </c:pt>
                <c:pt idx="47285">
                  <c:v>120.13802083333333</c:v>
                </c:pt>
                <c:pt idx="47286">
                  <c:v>120.140625</c:v>
                </c:pt>
                <c:pt idx="47287">
                  <c:v>120.14322916666667</c:v>
                </c:pt>
                <c:pt idx="47288">
                  <c:v>120.14583333333333</c:v>
                </c:pt>
                <c:pt idx="47289">
                  <c:v>120.1484375</c:v>
                </c:pt>
                <c:pt idx="47290">
                  <c:v>120.15104166666667</c:v>
                </c:pt>
                <c:pt idx="47291">
                  <c:v>120.15364583333333</c:v>
                </c:pt>
                <c:pt idx="47292">
                  <c:v>120.15625</c:v>
                </c:pt>
                <c:pt idx="47293">
                  <c:v>120.15885416666667</c:v>
                </c:pt>
                <c:pt idx="47294">
                  <c:v>120.16145833333333</c:v>
                </c:pt>
                <c:pt idx="47295">
                  <c:v>120.1640625</c:v>
                </c:pt>
                <c:pt idx="47296">
                  <c:v>120.16666666666667</c:v>
                </c:pt>
                <c:pt idx="47297">
                  <c:v>120.16927083333333</c:v>
                </c:pt>
                <c:pt idx="47298">
                  <c:v>120.171875</c:v>
                </c:pt>
                <c:pt idx="47299">
                  <c:v>120.17447916666667</c:v>
                </c:pt>
                <c:pt idx="47300">
                  <c:v>120.17708333333333</c:v>
                </c:pt>
                <c:pt idx="47301">
                  <c:v>120.1796875</c:v>
                </c:pt>
                <c:pt idx="47302">
                  <c:v>120.18229166666667</c:v>
                </c:pt>
                <c:pt idx="47303">
                  <c:v>120.18489583333333</c:v>
                </c:pt>
                <c:pt idx="47304">
                  <c:v>120.1875</c:v>
                </c:pt>
                <c:pt idx="47305">
                  <c:v>120.19010416666667</c:v>
                </c:pt>
                <c:pt idx="47306">
                  <c:v>120.19270833333333</c:v>
                </c:pt>
                <c:pt idx="47307">
                  <c:v>120.1953125</c:v>
                </c:pt>
                <c:pt idx="47308">
                  <c:v>120.19791666666667</c:v>
                </c:pt>
                <c:pt idx="47309">
                  <c:v>120.20052083333333</c:v>
                </c:pt>
                <c:pt idx="47310">
                  <c:v>120.203125</c:v>
                </c:pt>
                <c:pt idx="47311">
                  <c:v>120.20572916666667</c:v>
                </c:pt>
                <c:pt idx="47312">
                  <c:v>120.20833333333333</c:v>
                </c:pt>
                <c:pt idx="47313">
                  <c:v>120.2109375</c:v>
                </c:pt>
                <c:pt idx="47314">
                  <c:v>120.21354166666667</c:v>
                </c:pt>
                <c:pt idx="47315">
                  <c:v>120.21614583333333</c:v>
                </c:pt>
                <c:pt idx="47316">
                  <c:v>120.21875</c:v>
                </c:pt>
                <c:pt idx="47317">
                  <c:v>120.22135416666667</c:v>
                </c:pt>
                <c:pt idx="47318">
                  <c:v>120.22395833333333</c:v>
                </c:pt>
                <c:pt idx="47319">
                  <c:v>120.2265625</c:v>
                </c:pt>
                <c:pt idx="47320">
                  <c:v>120.22916666666667</c:v>
                </c:pt>
                <c:pt idx="47321">
                  <c:v>120.23177083333333</c:v>
                </c:pt>
                <c:pt idx="47322">
                  <c:v>120.234375</c:v>
                </c:pt>
                <c:pt idx="47323">
                  <c:v>120.23697916666667</c:v>
                </c:pt>
                <c:pt idx="47324">
                  <c:v>120.23958333333333</c:v>
                </c:pt>
                <c:pt idx="47325">
                  <c:v>120.2421875</c:v>
                </c:pt>
                <c:pt idx="47326">
                  <c:v>120.24479166666667</c:v>
                </c:pt>
                <c:pt idx="47327">
                  <c:v>120.24739583333333</c:v>
                </c:pt>
                <c:pt idx="47328">
                  <c:v>120.25</c:v>
                </c:pt>
                <c:pt idx="47329">
                  <c:v>120.25260416666667</c:v>
                </c:pt>
                <c:pt idx="47330">
                  <c:v>120.25520833333333</c:v>
                </c:pt>
                <c:pt idx="47331">
                  <c:v>120.2578125</c:v>
                </c:pt>
                <c:pt idx="47332">
                  <c:v>120.26041666666667</c:v>
                </c:pt>
                <c:pt idx="47333">
                  <c:v>120.26302083333333</c:v>
                </c:pt>
                <c:pt idx="47334">
                  <c:v>120.265625</c:v>
                </c:pt>
                <c:pt idx="47335">
                  <c:v>120.26822916666667</c:v>
                </c:pt>
                <c:pt idx="47336">
                  <c:v>120.27083333333333</c:v>
                </c:pt>
                <c:pt idx="47337">
                  <c:v>120.2734375</c:v>
                </c:pt>
                <c:pt idx="47338">
                  <c:v>120.27604166666667</c:v>
                </c:pt>
                <c:pt idx="47339">
                  <c:v>120.27864583333333</c:v>
                </c:pt>
                <c:pt idx="47340">
                  <c:v>120.28125</c:v>
                </c:pt>
                <c:pt idx="47341">
                  <c:v>120.28385416666667</c:v>
                </c:pt>
                <c:pt idx="47342">
                  <c:v>120.28645833333333</c:v>
                </c:pt>
                <c:pt idx="47343">
                  <c:v>120.2890625</c:v>
                </c:pt>
                <c:pt idx="47344">
                  <c:v>120.29166666666667</c:v>
                </c:pt>
                <c:pt idx="47345">
                  <c:v>120.29427083333333</c:v>
                </c:pt>
                <c:pt idx="47346">
                  <c:v>120.296875</c:v>
                </c:pt>
                <c:pt idx="47347">
                  <c:v>120.29947916666667</c:v>
                </c:pt>
                <c:pt idx="47348">
                  <c:v>120.30208333333333</c:v>
                </c:pt>
                <c:pt idx="47349">
                  <c:v>120.3046875</c:v>
                </c:pt>
                <c:pt idx="47350">
                  <c:v>120.30729166666667</c:v>
                </c:pt>
                <c:pt idx="47351">
                  <c:v>120.30989583333333</c:v>
                </c:pt>
                <c:pt idx="47352">
                  <c:v>120.3125</c:v>
                </c:pt>
                <c:pt idx="47353">
                  <c:v>120.31510416666667</c:v>
                </c:pt>
                <c:pt idx="47354">
                  <c:v>120.31770833333333</c:v>
                </c:pt>
                <c:pt idx="47355">
                  <c:v>120.3203125</c:v>
                </c:pt>
                <c:pt idx="47356">
                  <c:v>120.32291666666667</c:v>
                </c:pt>
                <c:pt idx="47357">
                  <c:v>120.32552083333333</c:v>
                </c:pt>
                <c:pt idx="47358">
                  <c:v>120.328125</c:v>
                </c:pt>
                <c:pt idx="47359">
                  <c:v>120.33072916666667</c:v>
                </c:pt>
                <c:pt idx="47360">
                  <c:v>120.33333333333333</c:v>
                </c:pt>
                <c:pt idx="47361">
                  <c:v>120.3359375</c:v>
                </c:pt>
                <c:pt idx="47362">
                  <c:v>120.33854166666667</c:v>
                </c:pt>
                <c:pt idx="47363">
                  <c:v>120.34114583333333</c:v>
                </c:pt>
                <c:pt idx="47364">
                  <c:v>120.34375</c:v>
                </c:pt>
                <c:pt idx="47365">
                  <c:v>120.34635416666667</c:v>
                </c:pt>
                <c:pt idx="47366">
                  <c:v>120.34895833333333</c:v>
                </c:pt>
                <c:pt idx="47367">
                  <c:v>120.3515625</c:v>
                </c:pt>
                <c:pt idx="47368">
                  <c:v>120.35416666666667</c:v>
                </c:pt>
                <c:pt idx="47369">
                  <c:v>120.35677083333333</c:v>
                </c:pt>
                <c:pt idx="47370">
                  <c:v>120.359375</c:v>
                </c:pt>
                <c:pt idx="47371">
                  <c:v>120.36197916666667</c:v>
                </c:pt>
                <c:pt idx="47372">
                  <c:v>120.36458333333333</c:v>
                </c:pt>
                <c:pt idx="47373">
                  <c:v>120.3671875</c:v>
                </c:pt>
                <c:pt idx="47374">
                  <c:v>120.36979166666667</c:v>
                </c:pt>
                <c:pt idx="47375">
                  <c:v>120.37239583333333</c:v>
                </c:pt>
                <c:pt idx="47376">
                  <c:v>120.375</c:v>
                </c:pt>
                <c:pt idx="47377">
                  <c:v>120.37760416666667</c:v>
                </c:pt>
                <c:pt idx="47378">
                  <c:v>120.38020833333333</c:v>
                </c:pt>
                <c:pt idx="47379">
                  <c:v>120.3828125</c:v>
                </c:pt>
                <c:pt idx="47380">
                  <c:v>120.38541666666667</c:v>
                </c:pt>
                <c:pt idx="47381">
                  <c:v>120.38802083333333</c:v>
                </c:pt>
                <c:pt idx="47382">
                  <c:v>120.390625</c:v>
                </c:pt>
                <c:pt idx="47383">
                  <c:v>120.39322916666667</c:v>
                </c:pt>
                <c:pt idx="47384">
                  <c:v>120.39583333333333</c:v>
                </c:pt>
                <c:pt idx="47385">
                  <c:v>120.3984375</c:v>
                </c:pt>
                <c:pt idx="47386">
                  <c:v>120.40104166666667</c:v>
                </c:pt>
                <c:pt idx="47387">
                  <c:v>120.40364583333333</c:v>
                </c:pt>
                <c:pt idx="47388">
                  <c:v>120.40625</c:v>
                </c:pt>
                <c:pt idx="47389">
                  <c:v>120.40885416666667</c:v>
                </c:pt>
                <c:pt idx="47390">
                  <c:v>120.41145833333333</c:v>
                </c:pt>
                <c:pt idx="47391">
                  <c:v>120.4140625</c:v>
                </c:pt>
                <c:pt idx="47392">
                  <c:v>120.41666666666667</c:v>
                </c:pt>
                <c:pt idx="47393">
                  <c:v>120.41927083333333</c:v>
                </c:pt>
                <c:pt idx="47394">
                  <c:v>120.421875</c:v>
                </c:pt>
                <c:pt idx="47395">
                  <c:v>120.42447916666667</c:v>
                </c:pt>
                <c:pt idx="47396">
                  <c:v>120.42708333333333</c:v>
                </c:pt>
                <c:pt idx="47397">
                  <c:v>120.4296875</c:v>
                </c:pt>
                <c:pt idx="47398">
                  <c:v>120.43229166666667</c:v>
                </c:pt>
                <c:pt idx="47399">
                  <c:v>120.43489583333333</c:v>
                </c:pt>
                <c:pt idx="47400">
                  <c:v>120.4375</c:v>
                </c:pt>
                <c:pt idx="47401">
                  <c:v>120.44010416666667</c:v>
                </c:pt>
                <c:pt idx="47402">
                  <c:v>120.44270833333333</c:v>
                </c:pt>
                <c:pt idx="47403">
                  <c:v>120.4453125</c:v>
                </c:pt>
                <c:pt idx="47404">
                  <c:v>120.44791666666667</c:v>
                </c:pt>
                <c:pt idx="47405">
                  <c:v>120.45052083333333</c:v>
                </c:pt>
                <c:pt idx="47406">
                  <c:v>120.453125</c:v>
                </c:pt>
                <c:pt idx="47407">
                  <c:v>120.45572916666667</c:v>
                </c:pt>
                <c:pt idx="47408">
                  <c:v>120.45833333333333</c:v>
                </c:pt>
                <c:pt idx="47409">
                  <c:v>120.4609375</c:v>
                </c:pt>
                <c:pt idx="47410">
                  <c:v>120.46354166666667</c:v>
                </c:pt>
                <c:pt idx="47411">
                  <c:v>120.46614583333333</c:v>
                </c:pt>
                <c:pt idx="47412">
                  <c:v>120.46875</c:v>
                </c:pt>
                <c:pt idx="47413">
                  <c:v>120.47135416666667</c:v>
                </c:pt>
                <c:pt idx="47414">
                  <c:v>120.47395833333333</c:v>
                </c:pt>
                <c:pt idx="47415">
                  <c:v>120.4765625</c:v>
                </c:pt>
                <c:pt idx="47416">
                  <c:v>120.47916666666667</c:v>
                </c:pt>
                <c:pt idx="47417">
                  <c:v>120.48177083333333</c:v>
                </c:pt>
                <c:pt idx="47418">
                  <c:v>120.484375</c:v>
                </c:pt>
                <c:pt idx="47419">
                  <c:v>120.48697916666667</c:v>
                </c:pt>
                <c:pt idx="47420">
                  <c:v>120.48958333333333</c:v>
                </c:pt>
                <c:pt idx="47421">
                  <c:v>120.4921875</c:v>
                </c:pt>
                <c:pt idx="47422">
                  <c:v>120.49479166666667</c:v>
                </c:pt>
                <c:pt idx="47423">
                  <c:v>120.49739583333333</c:v>
                </c:pt>
                <c:pt idx="47424">
                  <c:v>120.5</c:v>
                </c:pt>
                <c:pt idx="47425">
                  <c:v>120.50260416666667</c:v>
                </c:pt>
                <c:pt idx="47426">
                  <c:v>120.50520833333333</c:v>
                </c:pt>
                <c:pt idx="47427">
                  <c:v>120.5078125</c:v>
                </c:pt>
                <c:pt idx="47428">
                  <c:v>120.51041666666667</c:v>
                </c:pt>
                <c:pt idx="47429">
                  <c:v>120.51302083333333</c:v>
                </c:pt>
                <c:pt idx="47430">
                  <c:v>120.515625</c:v>
                </c:pt>
                <c:pt idx="47431">
                  <c:v>120.51822916666667</c:v>
                </c:pt>
                <c:pt idx="47432">
                  <c:v>120.52083333333333</c:v>
                </c:pt>
                <c:pt idx="47433">
                  <c:v>120.5234375</c:v>
                </c:pt>
                <c:pt idx="47434">
                  <c:v>120.52604166666667</c:v>
                </c:pt>
                <c:pt idx="47435">
                  <c:v>120.52864583333333</c:v>
                </c:pt>
                <c:pt idx="47436">
                  <c:v>120.53125</c:v>
                </c:pt>
                <c:pt idx="47437">
                  <c:v>120.53385416666667</c:v>
                </c:pt>
                <c:pt idx="47438">
                  <c:v>120.53645833333333</c:v>
                </c:pt>
                <c:pt idx="47439">
                  <c:v>120.5390625</c:v>
                </c:pt>
                <c:pt idx="47440">
                  <c:v>120.54166666666667</c:v>
                </c:pt>
                <c:pt idx="47441">
                  <c:v>120.54427083333333</c:v>
                </c:pt>
                <c:pt idx="47442">
                  <c:v>120.546875</c:v>
                </c:pt>
                <c:pt idx="47443">
                  <c:v>120.54947916666667</c:v>
                </c:pt>
                <c:pt idx="47444">
                  <c:v>120.55208333333333</c:v>
                </c:pt>
                <c:pt idx="47445">
                  <c:v>120.5546875</c:v>
                </c:pt>
                <c:pt idx="47446">
                  <c:v>120.55729166666667</c:v>
                </c:pt>
                <c:pt idx="47447">
                  <c:v>120.55989583333333</c:v>
                </c:pt>
                <c:pt idx="47448">
                  <c:v>120.5625</c:v>
                </c:pt>
                <c:pt idx="47449">
                  <c:v>120.56510416666667</c:v>
                </c:pt>
                <c:pt idx="47450">
                  <c:v>120.56770833333333</c:v>
                </c:pt>
                <c:pt idx="47451">
                  <c:v>120.5703125</c:v>
                </c:pt>
                <c:pt idx="47452">
                  <c:v>120.57291666666667</c:v>
                </c:pt>
                <c:pt idx="47453">
                  <c:v>120.57552083333333</c:v>
                </c:pt>
                <c:pt idx="47454">
                  <c:v>120.578125</c:v>
                </c:pt>
                <c:pt idx="47455">
                  <c:v>120.58072916666667</c:v>
                </c:pt>
                <c:pt idx="47456">
                  <c:v>120.58333333333333</c:v>
                </c:pt>
                <c:pt idx="47457">
                  <c:v>120.5859375</c:v>
                </c:pt>
                <c:pt idx="47458">
                  <c:v>120.58854166666667</c:v>
                </c:pt>
                <c:pt idx="47459">
                  <c:v>120.59114583333333</c:v>
                </c:pt>
                <c:pt idx="47460">
                  <c:v>120.59375</c:v>
                </c:pt>
                <c:pt idx="47461">
                  <c:v>120.59635416666667</c:v>
                </c:pt>
                <c:pt idx="47462">
                  <c:v>120.59895833333333</c:v>
                </c:pt>
                <c:pt idx="47463">
                  <c:v>120.6015625</c:v>
                </c:pt>
                <c:pt idx="47464">
                  <c:v>120.60416666666667</c:v>
                </c:pt>
                <c:pt idx="47465">
                  <c:v>120.60677083333333</c:v>
                </c:pt>
                <c:pt idx="47466">
                  <c:v>120.609375</c:v>
                </c:pt>
                <c:pt idx="47467">
                  <c:v>120.61197916666667</c:v>
                </c:pt>
                <c:pt idx="47468">
                  <c:v>120.61458333333333</c:v>
                </c:pt>
                <c:pt idx="47469">
                  <c:v>120.6171875</c:v>
                </c:pt>
                <c:pt idx="47470">
                  <c:v>120.61979166666667</c:v>
                </c:pt>
                <c:pt idx="47471">
                  <c:v>120.62239583333333</c:v>
                </c:pt>
                <c:pt idx="47472">
                  <c:v>120.625</c:v>
                </c:pt>
                <c:pt idx="47473">
                  <c:v>120.62760416666667</c:v>
                </c:pt>
                <c:pt idx="47474">
                  <c:v>120.63020833333333</c:v>
                </c:pt>
                <c:pt idx="47475">
                  <c:v>120.6328125</c:v>
                </c:pt>
                <c:pt idx="47476">
                  <c:v>120.63541666666667</c:v>
                </c:pt>
                <c:pt idx="47477">
                  <c:v>120.63802083333333</c:v>
                </c:pt>
                <c:pt idx="47478">
                  <c:v>120.640625</c:v>
                </c:pt>
                <c:pt idx="47479">
                  <c:v>120.64322916666667</c:v>
                </c:pt>
                <c:pt idx="47480">
                  <c:v>120.64583333333333</c:v>
                </c:pt>
                <c:pt idx="47481">
                  <c:v>120.6484375</c:v>
                </c:pt>
                <c:pt idx="47482">
                  <c:v>120.65104166666667</c:v>
                </c:pt>
                <c:pt idx="47483">
                  <c:v>120.65364583333333</c:v>
                </c:pt>
                <c:pt idx="47484">
                  <c:v>120.65625</c:v>
                </c:pt>
                <c:pt idx="47485">
                  <c:v>120.65885416666667</c:v>
                </c:pt>
                <c:pt idx="47486">
                  <c:v>120.66145833333333</c:v>
                </c:pt>
                <c:pt idx="47487">
                  <c:v>120.6640625</c:v>
                </c:pt>
                <c:pt idx="47488">
                  <c:v>120.66666666666667</c:v>
                </c:pt>
                <c:pt idx="47489">
                  <c:v>120.66927083333333</c:v>
                </c:pt>
                <c:pt idx="47490">
                  <c:v>120.671875</c:v>
                </c:pt>
                <c:pt idx="47491">
                  <c:v>120.67447916666667</c:v>
                </c:pt>
                <c:pt idx="47492">
                  <c:v>120.67708333333333</c:v>
                </c:pt>
                <c:pt idx="47493">
                  <c:v>120.6796875</c:v>
                </c:pt>
                <c:pt idx="47494">
                  <c:v>120.68229166666667</c:v>
                </c:pt>
                <c:pt idx="47495">
                  <c:v>120.68489583333333</c:v>
                </c:pt>
                <c:pt idx="47496">
                  <c:v>120.6875</c:v>
                </c:pt>
                <c:pt idx="47497">
                  <c:v>120.69010416666667</c:v>
                </c:pt>
                <c:pt idx="47498">
                  <c:v>120.69270833333333</c:v>
                </c:pt>
                <c:pt idx="47499">
                  <c:v>120.6953125</c:v>
                </c:pt>
                <c:pt idx="47500">
                  <c:v>120.69791666666667</c:v>
                </c:pt>
                <c:pt idx="47501">
                  <c:v>120.70052083333333</c:v>
                </c:pt>
                <c:pt idx="47502">
                  <c:v>120.703125</c:v>
                </c:pt>
                <c:pt idx="47503">
                  <c:v>120.70572916666667</c:v>
                </c:pt>
                <c:pt idx="47504">
                  <c:v>120.70833333333333</c:v>
                </c:pt>
                <c:pt idx="47505">
                  <c:v>120.7109375</c:v>
                </c:pt>
                <c:pt idx="47506">
                  <c:v>120.71354166666667</c:v>
                </c:pt>
                <c:pt idx="47507">
                  <c:v>120.71614583333333</c:v>
                </c:pt>
                <c:pt idx="47508">
                  <c:v>120.71875</c:v>
                </c:pt>
                <c:pt idx="47509">
                  <c:v>120.72135416666667</c:v>
                </c:pt>
                <c:pt idx="47510">
                  <c:v>120.72395833333333</c:v>
                </c:pt>
                <c:pt idx="47511">
                  <c:v>120.7265625</c:v>
                </c:pt>
                <c:pt idx="47512">
                  <c:v>120.72916666666667</c:v>
                </c:pt>
                <c:pt idx="47513">
                  <c:v>120.73177083333333</c:v>
                </c:pt>
                <c:pt idx="47514">
                  <c:v>120.734375</c:v>
                </c:pt>
                <c:pt idx="47515">
                  <c:v>120.73697916666667</c:v>
                </c:pt>
                <c:pt idx="47516">
                  <c:v>120.73958333333333</c:v>
                </c:pt>
                <c:pt idx="47517">
                  <c:v>120.7421875</c:v>
                </c:pt>
                <c:pt idx="47518">
                  <c:v>120.74479166666667</c:v>
                </c:pt>
                <c:pt idx="47519">
                  <c:v>120.74739583333333</c:v>
                </c:pt>
                <c:pt idx="47520">
                  <c:v>120.75</c:v>
                </c:pt>
                <c:pt idx="47521">
                  <c:v>120.75260416666667</c:v>
                </c:pt>
                <c:pt idx="47522">
                  <c:v>120.75520833333333</c:v>
                </c:pt>
                <c:pt idx="47523">
                  <c:v>120.7578125</c:v>
                </c:pt>
                <c:pt idx="47524">
                  <c:v>120.76041666666667</c:v>
                </c:pt>
                <c:pt idx="47525">
                  <c:v>120.76302083333333</c:v>
                </c:pt>
                <c:pt idx="47526">
                  <c:v>120.765625</c:v>
                </c:pt>
                <c:pt idx="47527">
                  <c:v>120.76822916666667</c:v>
                </c:pt>
                <c:pt idx="47528">
                  <c:v>120.77083333333333</c:v>
                </c:pt>
                <c:pt idx="47529">
                  <c:v>120.7734375</c:v>
                </c:pt>
                <c:pt idx="47530">
                  <c:v>120.77604166666667</c:v>
                </c:pt>
                <c:pt idx="47531">
                  <c:v>120.77864583333333</c:v>
                </c:pt>
                <c:pt idx="47532">
                  <c:v>120.78125</c:v>
                </c:pt>
                <c:pt idx="47533">
                  <c:v>120.78385416666667</c:v>
                </c:pt>
                <c:pt idx="47534">
                  <c:v>120.78645833333333</c:v>
                </c:pt>
                <c:pt idx="47535">
                  <c:v>120.7890625</c:v>
                </c:pt>
                <c:pt idx="47536">
                  <c:v>120.79166666666667</c:v>
                </c:pt>
                <c:pt idx="47537">
                  <c:v>120.79427083333333</c:v>
                </c:pt>
                <c:pt idx="47538">
                  <c:v>120.796875</c:v>
                </c:pt>
                <c:pt idx="47539">
                  <c:v>120.79947916666667</c:v>
                </c:pt>
                <c:pt idx="47540">
                  <c:v>120.80208333333333</c:v>
                </c:pt>
                <c:pt idx="47541">
                  <c:v>120.8046875</c:v>
                </c:pt>
                <c:pt idx="47542">
                  <c:v>120.80729166666667</c:v>
                </c:pt>
                <c:pt idx="47543">
                  <c:v>120.80989583333333</c:v>
                </c:pt>
                <c:pt idx="47544">
                  <c:v>120.8125</c:v>
                </c:pt>
                <c:pt idx="47545">
                  <c:v>120.81510416666667</c:v>
                </c:pt>
                <c:pt idx="47546">
                  <c:v>120.81770833333333</c:v>
                </c:pt>
                <c:pt idx="47547">
                  <c:v>120.8203125</c:v>
                </c:pt>
                <c:pt idx="47548">
                  <c:v>120.82291666666667</c:v>
                </c:pt>
                <c:pt idx="47549">
                  <c:v>120.82552083333333</c:v>
                </c:pt>
                <c:pt idx="47550">
                  <c:v>120.828125</c:v>
                </c:pt>
                <c:pt idx="47551">
                  <c:v>120.83072916666667</c:v>
                </c:pt>
                <c:pt idx="47552">
                  <c:v>120.83333333333333</c:v>
                </c:pt>
                <c:pt idx="47553">
                  <c:v>120.8359375</c:v>
                </c:pt>
                <c:pt idx="47554">
                  <c:v>120.83854166666667</c:v>
                </c:pt>
                <c:pt idx="47555">
                  <c:v>120.84114583333333</c:v>
                </c:pt>
                <c:pt idx="47556">
                  <c:v>120.84375</c:v>
                </c:pt>
                <c:pt idx="47557">
                  <c:v>120.84635416666667</c:v>
                </c:pt>
                <c:pt idx="47558">
                  <c:v>120.84895833333333</c:v>
                </c:pt>
                <c:pt idx="47559">
                  <c:v>120.8515625</c:v>
                </c:pt>
                <c:pt idx="47560">
                  <c:v>120.85416666666667</c:v>
                </c:pt>
                <c:pt idx="47561">
                  <c:v>120.85677083333333</c:v>
                </c:pt>
                <c:pt idx="47562">
                  <c:v>120.859375</c:v>
                </c:pt>
                <c:pt idx="47563">
                  <c:v>120.86197916666667</c:v>
                </c:pt>
                <c:pt idx="47564">
                  <c:v>120.86458333333333</c:v>
                </c:pt>
                <c:pt idx="47565">
                  <c:v>120.8671875</c:v>
                </c:pt>
                <c:pt idx="47566">
                  <c:v>120.86979166666667</c:v>
                </c:pt>
                <c:pt idx="47567">
                  <c:v>120.87239583333333</c:v>
                </c:pt>
                <c:pt idx="47568">
                  <c:v>120.875</c:v>
                </c:pt>
                <c:pt idx="47569">
                  <c:v>120.87760416666667</c:v>
                </c:pt>
                <c:pt idx="47570">
                  <c:v>120.88020833333333</c:v>
                </c:pt>
                <c:pt idx="47571">
                  <c:v>120.8828125</c:v>
                </c:pt>
                <c:pt idx="47572">
                  <c:v>120.88541666666667</c:v>
                </c:pt>
                <c:pt idx="47573">
                  <c:v>120.88802083333333</c:v>
                </c:pt>
                <c:pt idx="47574">
                  <c:v>120.890625</c:v>
                </c:pt>
                <c:pt idx="47575">
                  <c:v>120.89322916666667</c:v>
                </c:pt>
                <c:pt idx="47576">
                  <c:v>120.89583333333333</c:v>
                </c:pt>
                <c:pt idx="47577">
                  <c:v>120.8984375</c:v>
                </c:pt>
                <c:pt idx="47578">
                  <c:v>120.90104166666667</c:v>
                </c:pt>
                <c:pt idx="47579">
                  <c:v>120.90364583333333</c:v>
                </c:pt>
                <c:pt idx="47580">
                  <c:v>120.90625</c:v>
                </c:pt>
                <c:pt idx="47581">
                  <c:v>120.90885416666667</c:v>
                </c:pt>
                <c:pt idx="47582">
                  <c:v>120.91145833333333</c:v>
                </c:pt>
                <c:pt idx="47583">
                  <c:v>120.9140625</c:v>
                </c:pt>
                <c:pt idx="47584">
                  <c:v>120.91666666666667</c:v>
                </c:pt>
                <c:pt idx="47585">
                  <c:v>120.91927083333333</c:v>
                </c:pt>
                <c:pt idx="47586">
                  <c:v>120.921875</c:v>
                </c:pt>
                <c:pt idx="47587">
                  <c:v>120.92447916666667</c:v>
                </c:pt>
                <c:pt idx="47588">
                  <c:v>120.92708333333333</c:v>
                </c:pt>
                <c:pt idx="47589">
                  <c:v>120.9296875</c:v>
                </c:pt>
                <c:pt idx="47590">
                  <c:v>120.93229166666667</c:v>
                </c:pt>
                <c:pt idx="47591">
                  <c:v>120.93489583333333</c:v>
                </c:pt>
                <c:pt idx="47592">
                  <c:v>120.9375</c:v>
                </c:pt>
                <c:pt idx="47593">
                  <c:v>120.94010416666667</c:v>
                </c:pt>
                <c:pt idx="47594">
                  <c:v>120.94270833333333</c:v>
                </c:pt>
                <c:pt idx="47595">
                  <c:v>120.9453125</c:v>
                </c:pt>
                <c:pt idx="47596">
                  <c:v>120.94791666666667</c:v>
                </c:pt>
                <c:pt idx="47597">
                  <c:v>120.95052083333333</c:v>
                </c:pt>
                <c:pt idx="47598">
                  <c:v>120.953125</c:v>
                </c:pt>
                <c:pt idx="47599">
                  <c:v>120.95572916666667</c:v>
                </c:pt>
                <c:pt idx="47600">
                  <c:v>120.95833333333333</c:v>
                </c:pt>
                <c:pt idx="47601">
                  <c:v>120.9609375</c:v>
                </c:pt>
                <c:pt idx="47602">
                  <c:v>120.96354166666667</c:v>
                </c:pt>
                <c:pt idx="47603">
                  <c:v>120.96614583333333</c:v>
                </c:pt>
                <c:pt idx="47604">
                  <c:v>120.96875</c:v>
                </c:pt>
                <c:pt idx="47605">
                  <c:v>120.97135416666667</c:v>
                </c:pt>
                <c:pt idx="47606">
                  <c:v>120.97395833333333</c:v>
                </c:pt>
                <c:pt idx="47607">
                  <c:v>120.9765625</c:v>
                </c:pt>
                <c:pt idx="47608">
                  <c:v>120.97916666666667</c:v>
                </c:pt>
                <c:pt idx="47609">
                  <c:v>120.98177083333333</c:v>
                </c:pt>
                <c:pt idx="47610">
                  <c:v>120.984375</c:v>
                </c:pt>
                <c:pt idx="47611">
                  <c:v>120.98697916666667</c:v>
                </c:pt>
                <c:pt idx="47612">
                  <c:v>120.98958333333333</c:v>
                </c:pt>
                <c:pt idx="47613">
                  <c:v>120.9921875</c:v>
                </c:pt>
                <c:pt idx="47614">
                  <c:v>120.99479166666667</c:v>
                </c:pt>
                <c:pt idx="47615">
                  <c:v>120.99739583333333</c:v>
                </c:pt>
                <c:pt idx="47616">
                  <c:v>121</c:v>
                </c:pt>
                <c:pt idx="47617">
                  <c:v>121.00260416666667</c:v>
                </c:pt>
                <c:pt idx="47618">
                  <c:v>121.00520833333333</c:v>
                </c:pt>
                <c:pt idx="47619">
                  <c:v>121.0078125</c:v>
                </c:pt>
                <c:pt idx="47620">
                  <c:v>121.01041666666667</c:v>
                </c:pt>
                <c:pt idx="47621">
                  <c:v>121.01302083333333</c:v>
                </c:pt>
                <c:pt idx="47622">
                  <c:v>121.015625</c:v>
                </c:pt>
                <c:pt idx="47623">
                  <c:v>121.01822916666667</c:v>
                </c:pt>
                <c:pt idx="47624">
                  <c:v>121.02083333333333</c:v>
                </c:pt>
                <c:pt idx="47625">
                  <c:v>121.0234375</c:v>
                </c:pt>
                <c:pt idx="47626">
                  <c:v>121.02604166666667</c:v>
                </c:pt>
                <c:pt idx="47627">
                  <c:v>121.02864583333333</c:v>
                </c:pt>
                <c:pt idx="47628">
                  <c:v>121.03125</c:v>
                </c:pt>
                <c:pt idx="47629">
                  <c:v>121.03385416666667</c:v>
                </c:pt>
                <c:pt idx="47630">
                  <c:v>121.03645833333333</c:v>
                </c:pt>
                <c:pt idx="47631">
                  <c:v>121.0390625</c:v>
                </c:pt>
                <c:pt idx="47632">
                  <c:v>121.04166666666667</c:v>
                </c:pt>
                <c:pt idx="47633">
                  <c:v>121.04427083333333</c:v>
                </c:pt>
                <c:pt idx="47634">
                  <c:v>121.046875</c:v>
                </c:pt>
                <c:pt idx="47635">
                  <c:v>121.04947916666667</c:v>
                </c:pt>
                <c:pt idx="47636">
                  <c:v>121.05208333333333</c:v>
                </c:pt>
                <c:pt idx="47637">
                  <c:v>121.0546875</c:v>
                </c:pt>
                <c:pt idx="47638">
                  <c:v>121.05729166666667</c:v>
                </c:pt>
                <c:pt idx="47639">
                  <c:v>121.05989583333333</c:v>
                </c:pt>
                <c:pt idx="47640">
                  <c:v>121.0625</c:v>
                </c:pt>
                <c:pt idx="47641">
                  <c:v>121.06510416666667</c:v>
                </c:pt>
                <c:pt idx="47642">
                  <c:v>121.06770833333333</c:v>
                </c:pt>
                <c:pt idx="47643">
                  <c:v>121.0703125</c:v>
                </c:pt>
                <c:pt idx="47644">
                  <c:v>121.07291666666667</c:v>
                </c:pt>
                <c:pt idx="47645">
                  <c:v>121.07552083333333</c:v>
                </c:pt>
                <c:pt idx="47646">
                  <c:v>121.078125</c:v>
                </c:pt>
                <c:pt idx="47647">
                  <c:v>121.08072916666667</c:v>
                </c:pt>
                <c:pt idx="47648">
                  <c:v>121.08333333333333</c:v>
                </c:pt>
                <c:pt idx="47649">
                  <c:v>121.0859375</c:v>
                </c:pt>
                <c:pt idx="47650">
                  <c:v>121.08854166666667</c:v>
                </c:pt>
                <c:pt idx="47651">
                  <c:v>121.09114583333333</c:v>
                </c:pt>
                <c:pt idx="47652">
                  <c:v>121.09375</c:v>
                </c:pt>
                <c:pt idx="47653">
                  <c:v>121.09635416666667</c:v>
                </c:pt>
                <c:pt idx="47654">
                  <c:v>121.09895833333333</c:v>
                </c:pt>
                <c:pt idx="47655">
                  <c:v>121.1015625</c:v>
                </c:pt>
                <c:pt idx="47656">
                  <c:v>121.10416666666667</c:v>
                </c:pt>
                <c:pt idx="47657">
                  <c:v>121.10677083333333</c:v>
                </c:pt>
                <c:pt idx="47658">
                  <c:v>121.109375</c:v>
                </c:pt>
                <c:pt idx="47659">
                  <c:v>121.11197916666667</c:v>
                </c:pt>
                <c:pt idx="47660">
                  <c:v>121.11458333333333</c:v>
                </c:pt>
                <c:pt idx="47661">
                  <c:v>121.1171875</c:v>
                </c:pt>
                <c:pt idx="47662">
                  <c:v>121.11979166666667</c:v>
                </c:pt>
                <c:pt idx="47663">
                  <c:v>121.12239583333333</c:v>
                </c:pt>
                <c:pt idx="47664">
                  <c:v>121.125</c:v>
                </c:pt>
                <c:pt idx="47665">
                  <c:v>121.12760416666667</c:v>
                </c:pt>
                <c:pt idx="47666">
                  <c:v>121.13020833333333</c:v>
                </c:pt>
                <c:pt idx="47667">
                  <c:v>121.1328125</c:v>
                </c:pt>
                <c:pt idx="47668">
                  <c:v>121.13541666666667</c:v>
                </c:pt>
                <c:pt idx="47669">
                  <c:v>121.13802083333333</c:v>
                </c:pt>
                <c:pt idx="47670">
                  <c:v>121.140625</c:v>
                </c:pt>
                <c:pt idx="47671">
                  <c:v>121.14322916666667</c:v>
                </c:pt>
                <c:pt idx="47672">
                  <c:v>121.14583333333333</c:v>
                </c:pt>
                <c:pt idx="47673">
                  <c:v>121.1484375</c:v>
                </c:pt>
                <c:pt idx="47674">
                  <c:v>121.15104166666667</c:v>
                </c:pt>
                <c:pt idx="47675">
                  <c:v>121.15364583333333</c:v>
                </c:pt>
                <c:pt idx="47676">
                  <c:v>121.15625</c:v>
                </c:pt>
                <c:pt idx="47677">
                  <c:v>121.15885416666667</c:v>
                </c:pt>
                <c:pt idx="47678">
                  <c:v>121.16145833333333</c:v>
                </c:pt>
                <c:pt idx="47679">
                  <c:v>121.1640625</c:v>
                </c:pt>
                <c:pt idx="47680">
                  <c:v>121.16666666666667</c:v>
                </c:pt>
                <c:pt idx="47681">
                  <c:v>121.16927083333333</c:v>
                </c:pt>
                <c:pt idx="47682">
                  <c:v>121.171875</c:v>
                </c:pt>
                <c:pt idx="47683">
                  <c:v>121.17447916666667</c:v>
                </c:pt>
                <c:pt idx="47684">
                  <c:v>121.17708333333333</c:v>
                </c:pt>
                <c:pt idx="47685">
                  <c:v>121.1796875</c:v>
                </c:pt>
                <c:pt idx="47686">
                  <c:v>121.18229166666667</c:v>
                </c:pt>
                <c:pt idx="47687">
                  <c:v>121.18489583333333</c:v>
                </c:pt>
                <c:pt idx="47688">
                  <c:v>121.1875</c:v>
                </c:pt>
                <c:pt idx="47689">
                  <c:v>121.19010416666667</c:v>
                </c:pt>
                <c:pt idx="47690">
                  <c:v>121.19270833333333</c:v>
                </c:pt>
                <c:pt idx="47691">
                  <c:v>121.1953125</c:v>
                </c:pt>
                <c:pt idx="47692">
                  <c:v>121.19791666666667</c:v>
                </c:pt>
                <c:pt idx="47693">
                  <c:v>121.20052083333333</c:v>
                </c:pt>
                <c:pt idx="47694">
                  <c:v>121.203125</c:v>
                </c:pt>
                <c:pt idx="47695">
                  <c:v>121.20572916666667</c:v>
                </c:pt>
                <c:pt idx="47696">
                  <c:v>121.20833333333333</c:v>
                </c:pt>
                <c:pt idx="47697">
                  <c:v>121.2109375</c:v>
                </c:pt>
                <c:pt idx="47698">
                  <c:v>121.21354166666667</c:v>
                </c:pt>
                <c:pt idx="47699">
                  <c:v>121.21614583333333</c:v>
                </c:pt>
                <c:pt idx="47700">
                  <c:v>121.21875</c:v>
                </c:pt>
                <c:pt idx="47701">
                  <c:v>121.22135416666667</c:v>
                </c:pt>
                <c:pt idx="47702">
                  <c:v>121.22395833333333</c:v>
                </c:pt>
                <c:pt idx="47703">
                  <c:v>121.2265625</c:v>
                </c:pt>
                <c:pt idx="47704">
                  <c:v>121.22916666666667</c:v>
                </c:pt>
                <c:pt idx="47705">
                  <c:v>121.23177083333333</c:v>
                </c:pt>
                <c:pt idx="47706">
                  <c:v>121.234375</c:v>
                </c:pt>
                <c:pt idx="47707">
                  <c:v>121.23697916666667</c:v>
                </c:pt>
                <c:pt idx="47708">
                  <c:v>121.23958333333333</c:v>
                </c:pt>
                <c:pt idx="47709">
                  <c:v>121.2421875</c:v>
                </c:pt>
                <c:pt idx="47710">
                  <c:v>121.24479166666667</c:v>
                </c:pt>
                <c:pt idx="47711">
                  <c:v>121.24739583333333</c:v>
                </c:pt>
                <c:pt idx="47712">
                  <c:v>121.25</c:v>
                </c:pt>
                <c:pt idx="47713">
                  <c:v>121.25260416666667</c:v>
                </c:pt>
                <c:pt idx="47714">
                  <c:v>121.25520833333333</c:v>
                </c:pt>
                <c:pt idx="47715">
                  <c:v>121.2578125</c:v>
                </c:pt>
                <c:pt idx="47716">
                  <c:v>121.26041666666667</c:v>
                </c:pt>
                <c:pt idx="47717">
                  <c:v>121.26302083333333</c:v>
                </c:pt>
                <c:pt idx="47718">
                  <c:v>121.265625</c:v>
                </c:pt>
                <c:pt idx="47719">
                  <c:v>121.26822916666667</c:v>
                </c:pt>
                <c:pt idx="47720">
                  <c:v>121.27083333333333</c:v>
                </c:pt>
                <c:pt idx="47721">
                  <c:v>121.2734375</c:v>
                </c:pt>
                <c:pt idx="47722">
                  <c:v>121.27604166666667</c:v>
                </c:pt>
                <c:pt idx="47723">
                  <c:v>121.27864583333333</c:v>
                </c:pt>
                <c:pt idx="47724">
                  <c:v>121.28125</c:v>
                </c:pt>
                <c:pt idx="47725">
                  <c:v>121.28385416666667</c:v>
                </c:pt>
                <c:pt idx="47726">
                  <c:v>121.28645833333333</c:v>
                </c:pt>
                <c:pt idx="47727">
                  <c:v>121.2890625</c:v>
                </c:pt>
                <c:pt idx="47728">
                  <c:v>121.29166666666667</c:v>
                </c:pt>
                <c:pt idx="47729">
                  <c:v>121.29427083333333</c:v>
                </c:pt>
                <c:pt idx="47730">
                  <c:v>121.296875</c:v>
                </c:pt>
                <c:pt idx="47731">
                  <c:v>121.29947916666667</c:v>
                </c:pt>
                <c:pt idx="47732">
                  <c:v>121.30208333333333</c:v>
                </c:pt>
                <c:pt idx="47733">
                  <c:v>121.3046875</c:v>
                </c:pt>
                <c:pt idx="47734">
                  <c:v>121.30729166666667</c:v>
                </c:pt>
                <c:pt idx="47735">
                  <c:v>121.30989583333333</c:v>
                </c:pt>
                <c:pt idx="47736">
                  <c:v>121.3125</c:v>
                </c:pt>
                <c:pt idx="47737">
                  <c:v>121.31510416666667</c:v>
                </c:pt>
                <c:pt idx="47738">
                  <c:v>121.31770833333333</c:v>
                </c:pt>
                <c:pt idx="47739">
                  <c:v>121.3203125</c:v>
                </c:pt>
                <c:pt idx="47740">
                  <c:v>121.32291666666667</c:v>
                </c:pt>
                <c:pt idx="47741">
                  <c:v>121.32552083333333</c:v>
                </c:pt>
                <c:pt idx="47742">
                  <c:v>121.328125</c:v>
                </c:pt>
                <c:pt idx="47743">
                  <c:v>121.33072916666667</c:v>
                </c:pt>
                <c:pt idx="47744">
                  <c:v>121.33333333333333</c:v>
                </c:pt>
                <c:pt idx="47745">
                  <c:v>121.3359375</c:v>
                </c:pt>
                <c:pt idx="47746">
                  <c:v>121.33854166666667</c:v>
                </c:pt>
                <c:pt idx="47747">
                  <c:v>121.34114583333333</c:v>
                </c:pt>
                <c:pt idx="47748">
                  <c:v>121.34375</c:v>
                </c:pt>
                <c:pt idx="47749">
                  <c:v>121.34635416666667</c:v>
                </c:pt>
                <c:pt idx="47750">
                  <c:v>121.34895833333333</c:v>
                </c:pt>
                <c:pt idx="47751">
                  <c:v>121.3515625</c:v>
                </c:pt>
                <c:pt idx="47752">
                  <c:v>121.35416666666667</c:v>
                </c:pt>
                <c:pt idx="47753">
                  <c:v>121.35677083333333</c:v>
                </c:pt>
                <c:pt idx="47754">
                  <c:v>121.359375</c:v>
                </c:pt>
                <c:pt idx="47755">
                  <c:v>121.36197916666667</c:v>
                </c:pt>
                <c:pt idx="47756">
                  <c:v>121.36458333333333</c:v>
                </c:pt>
                <c:pt idx="47757">
                  <c:v>121.3671875</c:v>
                </c:pt>
                <c:pt idx="47758">
                  <c:v>121.36979166666667</c:v>
                </c:pt>
                <c:pt idx="47759">
                  <c:v>121.37239583333333</c:v>
                </c:pt>
                <c:pt idx="47760">
                  <c:v>121.375</c:v>
                </c:pt>
                <c:pt idx="47761">
                  <c:v>121.37760416666667</c:v>
                </c:pt>
                <c:pt idx="47762">
                  <c:v>121.38020833333333</c:v>
                </c:pt>
                <c:pt idx="47763">
                  <c:v>121.3828125</c:v>
                </c:pt>
                <c:pt idx="47764">
                  <c:v>121.38541666666667</c:v>
                </c:pt>
                <c:pt idx="47765">
                  <c:v>121.38802083333333</c:v>
                </c:pt>
                <c:pt idx="47766">
                  <c:v>121.390625</c:v>
                </c:pt>
                <c:pt idx="47767">
                  <c:v>121.39322916666667</c:v>
                </c:pt>
                <c:pt idx="47768">
                  <c:v>121.39583333333333</c:v>
                </c:pt>
                <c:pt idx="47769">
                  <c:v>121.3984375</c:v>
                </c:pt>
                <c:pt idx="47770">
                  <c:v>121.40104166666667</c:v>
                </c:pt>
                <c:pt idx="47771">
                  <c:v>121.40364583333333</c:v>
                </c:pt>
                <c:pt idx="47772">
                  <c:v>121.40625</c:v>
                </c:pt>
                <c:pt idx="47773">
                  <c:v>121.40885416666667</c:v>
                </c:pt>
                <c:pt idx="47774">
                  <c:v>121.41145833333333</c:v>
                </c:pt>
                <c:pt idx="47775">
                  <c:v>121.4140625</c:v>
                </c:pt>
                <c:pt idx="47776">
                  <c:v>121.41666666666667</c:v>
                </c:pt>
                <c:pt idx="47777">
                  <c:v>121.41927083333333</c:v>
                </c:pt>
                <c:pt idx="47778">
                  <c:v>121.421875</c:v>
                </c:pt>
                <c:pt idx="47779">
                  <c:v>121.42447916666667</c:v>
                </c:pt>
                <c:pt idx="47780">
                  <c:v>121.42708333333333</c:v>
                </c:pt>
                <c:pt idx="47781">
                  <c:v>121.4296875</c:v>
                </c:pt>
                <c:pt idx="47782">
                  <c:v>121.43229166666667</c:v>
                </c:pt>
                <c:pt idx="47783">
                  <c:v>121.43489583333333</c:v>
                </c:pt>
                <c:pt idx="47784">
                  <c:v>121.4375</c:v>
                </c:pt>
                <c:pt idx="47785">
                  <c:v>121.44010416666667</c:v>
                </c:pt>
                <c:pt idx="47786">
                  <c:v>121.44270833333333</c:v>
                </c:pt>
                <c:pt idx="47787">
                  <c:v>121.4453125</c:v>
                </c:pt>
                <c:pt idx="47788">
                  <c:v>121.44791666666667</c:v>
                </c:pt>
                <c:pt idx="47789">
                  <c:v>121.45052083333333</c:v>
                </c:pt>
                <c:pt idx="47790">
                  <c:v>121.453125</c:v>
                </c:pt>
                <c:pt idx="47791">
                  <c:v>121.45572916666667</c:v>
                </c:pt>
                <c:pt idx="47792">
                  <c:v>121.45833333333333</c:v>
                </c:pt>
                <c:pt idx="47793">
                  <c:v>121.4609375</c:v>
                </c:pt>
                <c:pt idx="47794">
                  <c:v>121.46354166666667</c:v>
                </c:pt>
                <c:pt idx="47795">
                  <c:v>121.46614583333333</c:v>
                </c:pt>
                <c:pt idx="47796">
                  <c:v>121.46875</c:v>
                </c:pt>
                <c:pt idx="47797">
                  <c:v>121.47135416666667</c:v>
                </c:pt>
                <c:pt idx="47798">
                  <c:v>121.47395833333333</c:v>
                </c:pt>
                <c:pt idx="47799">
                  <c:v>121.4765625</c:v>
                </c:pt>
                <c:pt idx="47800">
                  <c:v>121.47916666666667</c:v>
                </c:pt>
                <c:pt idx="47801">
                  <c:v>121.48177083333333</c:v>
                </c:pt>
                <c:pt idx="47802">
                  <c:v>121.484375</c:v>
                </c:pt>
                <c:pt idx="47803">
                  <c:v>121.48697916666667</c:v>
                </c:pt>
                <c:pt idx="47804">
                  <c:v>121.48958333333333</c:v>
                </c:pt>
                <c:pt idx="47805">
                  <c:v>121.4921875</c:v>
                </c:pt>
                <c:pt idx="47806">
                  <c:v>121.49479166666667</c:v>
                </c:pt>
                <c:pt idx="47807">
                  <c:v>121.49739583333333</c:v>
                </c:pt>
                <c:pt idx="47808">
                  <c:v>121.5</c:v>
                </c:pt>
                <c:pt idx="47809">
                  <c:v>121.50260416666667</c:v>
                </c:pt>
                <c:pt idx="47810">
                  <c:v>121.50520833333333</c:v>
                </c:pt>
                <c:pt idx="47811">
                  <c:v>121.5078125</c:v>
                </c:pt>
                <c:pt idx="47812">
                  <c:v>121.51041666666667</c:v>
                </c:pt>
                <c:pt idx="47813">
                  <c:v>121.51302083333333</c:v>
                </c:pt>
                <c:pt idx="47814">
                  <c:v>121.515625</c:v>
                </c:pt>
                <c:pt idx="47815">
                  <c:v>121.51822916666667</c:v>
                </c:pt>
                <c:pt idx="47816">
                  <c:v>121.52083333333333</c:v>
                </c:pt>
                <c:pt idx="47817">
                  <c:v>121.5234375</c:v>
                </c:pt>
                <c:pt idx="47818">
                  <c:v>121.52604166666667</c:v>
                </c:pt>
                <c:pt idx="47819">
                  <c:v>121.52864583333333</c:v>
                </c:pt>
                <c:pt idx="47820">
                  <c:v>121.53125</c:v>
                </c:pt>
                <c:pt idx="47821">
                  <c:v>121.53385416666667</c:v>
                </c:pt>
                <c:pt idx="47822">
                  <c:v>121.53645833333333</c:v>
                </c:pt>
                <c:pt idx="47823">
                  <c:v>121.5390625</c:v>
                </c:pt>
                <c:pt idx="47824">
                  <c:v>121.54166666666667</c:v>
                </c:pt>
                <c:pt idx="47825">
                  <c:v>121.54427083333333</c:v>
                </c:pt>
                <c:pt idx="47826">
                  <c:v>121.546875</c:v>
                </c:pt>
                <c:pt idx="47827">
                  <c:v>121.54947916666667</c:v>
                </c:pt>
                <c:pt idx="47828">
                  <c:v>121.55208333333333</c:v>
                </c:pt>
                <c:pt idx="47829">
                  <c:v>121.5546875</c:v>
                </c:pt>
                <c:pt idx="47830">
                  <c:v>121.55729166666667</c:v>
                </c:pt>
                <c:pt idx="47831">
                  <c:v>121.55989583333333</c:v>
                </c:pt>
                <c:pt idx="47832">
                  <c:v>121.5625</c:v>
                </c:pt>
                <c:pt idx="47833">
                  <c:v>121.56510416666667</c:v>
                </c:pt>
                <c:pt idx="47834">
                  <c:v>121.56770833333333</c:v>
                </c:pt>
                <c:pt idx="47835">
                  <c:v>121.5703125</c:v>
                </c:pt>
                <c:pt idx="47836">
                  <c:v>121.57291666666667</c:v>
                </c:pt>
                <c:pt idx="47837">
                  <c:v>121.57552083333333</c:v>
                </c:pt>
                <c:pt idx="47838">
                  <c:v>121.578125</c:v>
                </c:pt>
                <c:pt idx="47839">
                  <c:v>121.58072916666667</c:v>
                </c:pt>
                <c:pt idx="47840">
                  <c:v>121.58333333333333</c:v>
                </c:pt>
                <c:pt idx="47841">
                  <c:v>121.5859375</c:v>
                </c:pt>
                <c:pt idx="47842">
                  <c:v>121.58854166666667</c:v>
                </c:pt>
                <c:pt idx="47843">
                  <c:v>121.59114583333333</c:v>
                </c:pt>
                <c:pt idx="47844">
                  <c:v>121.59375</c:v>
                </c:pt>
                <c:pt idx="47845">
                  <c:v>121.59635416666667</c:v>
                </c:pt>
                <c:pt idx="47846">
                  <c:v>121.59895833333333</c:v>
                </c:pt>
                <c:pt idx="47847">
                  <c:v>121.6015625</c:v>
                </c:pt>
                <c:pt idx="47848">
                  <c:v>121.60416666666667</c:v>
                </c:pt>
                <c:pt idx="47849">
                  <c:v>121.60677083333333</c:v>
                </c:pt>
                <c:pt idx="47850">
                  <c:v>121.609375</c:v>
                </c:pt>
                <c:pt idx="47851">
                  <c:v>121.61197916666667</c:v>
                </c:pt>
                <c:pt idx="47852">
                  <c:v>121.61458333333333</c:v>
                </c:pt>
                <c:pt idx="47853">
                  <c:v>121.6171875</c:v>
                </c:pt>
                <c:pt idx="47854">
                  <c:v>121.61979166666667</c:v>
                </c:pt>
                <c:pt idx="47855">
                  <c:v>121.62239583333333</c:v>
                </c:pt>
                <c:pt idx="47856">
                  <c:v>121.625</c:v>
                </c:pt>
                <c:pt idx="47857">
                  <c:v>121.62760416666667</c:v>
                </c:pt>
                <c:pt idx="47858">
                  <c:v>121.63020833333333</c:v>
                </c:pt>
                <c:pt idx="47859">
                  <c:v>121.6328125</c:v>
                </c:pt>
                <c:pt idx="47860">
                  <c:v>121.63541666666667</c:v>
                </c:pt>
                <c:pt idx="47861">
                  <c:v>121.63802083333333</c:v>
                </c:pt>
                <c:pt idx="47862">
                  <c:v>121.640625</c:v>
                </c:pt>
                <c:pt idx="47863">
                  <c:v>121.64322916666667</c:v>
                </c:pt>
                <c:pt idx="47864">
                  <c:v>121.64583333333333</c:v>
                </c:pt>
                <c:pt idx="47865">
                  <c:v>121.6484375</c:v>
                </c:pt>
                <c:pt idx="47866">
                  <c:v>121.65104166666667</c:v>
                </c:pt>
                <c:pt idx="47867">
                  <c:v>121.65364583333333</c:v>
                </c:pt>
                <c:pt idx="47868">
                  <c:v>121.65625</c:v>
                </c:pt>
                <c:pt idx="47869">
                  <c:v>121.65885416666667</c:v>
                </c:pt>
                <c:pt idx="47870">
                  <c:v>121.66145833333333</c:v>
                </c:pt>
                <c:pt idx="47871">
                  <c:v>121.6640625</c:v>
                </c:pt>
                <c:pt idx="47872">
                  <c:v>121.66666666666667</c:v>
                </c:pt>
                <c:pt idx="47873">
                  <c:v>121.66927083333333</c:v>
                </c:pt>
                <c:pt idx="47874">
                  <c:v>121.671875</c:v>
                </c:pt>
                <c:pt idx="47875">
                  <c:v>121.67447916666667</c:v>
                </c:pt>
                <c:pt idx="47876">
                  <c:v>121.67708333333333</c:v>
                </c:pt>
                <c:pt idx="47877">
                  <c:v>121.6796875</c:v>
                </c:pt>
                <c:pt idx="47878">
                  <c:v>121.68229166666667</c:v>
                </c:pt>
                <c:pt idx="47879">
                  <c:v>121.68489583333333</c:v>
                </c:pt>
                <c:pt idx="47880">
                  <c:v>121.6875</c:v>
                </c:pt>
                <c:pt idx="47881">
                  <c:v>121.69010416666667</c:v>
                </c:pt>
                <c:pt idx="47882">
                  <c:v>121.69270833333333</c:v>
                </c:pt>
                <c:pt idx="47883">
                  <c:v>121.6953125</c:v>
                </c:pt>
                <c:pt idx="47884">
                  <c:v>121.69791666666667</c:v>
                </c:pt>
                <c:pt idx="47885">
                  <c:v>121.70052083333333</c:v>
                </c:pt>
                <c:pt idx="47886">
                  <c:v>121.703125</c:v>
                </c:pt>
                <c:pt idx="47887">
                  <c:v>121.70572916666667</c:v>
                </c:pt>
                <c:pt idx="47888">
                  <c:v>121.70833333333333</c:v>
                </c:pt>
                <c:pt idx="47889">
                  <c:v>121.7109375</c:v>
                </c:pt>
                <c:pt idx="47890">
                  <c:v>121.71354166666667</c:v>
                </c:pt>
                <c:pt idx="47891">
                  <c:v>121.71614583333333</c:v>
                </c:pt>
                <c:pt idx="47892">
                  <c:v>121.71875</c:v>
                </c:pt>
                <c:pt idx="47893">
                  <c:v>121.72135416666667</c:v>
                </c:pt>
                <c:pt idx="47894">
                  <c:v>121.72395833333333</c:v>
                </c:pt>
                <c:pt idx="47895">
                  <c:v>121.7265625</c:v>
                </c:pt>
                <c:pt idx="47896">
                  <c:v>121.72916666666667</c:v>
                </c:pt>
                <c:pt idx="47897">
                  <c:v>121.73177083333333</c:v>
                </c:pt>
                <c:pt idx="47898">
                  <c:v>121.734375</c:v>
                </c:pt>
                <c:pt idx="47899">
                  <c:v>121.73697916666667</c:v>
                </c:pt>
                <c:pt idx="47900">
                  <c:v>121.73958333333333</c:v>
                </c:pt>
                <c:pt idx="47901">
                  <c:v>121.7421875</c:v>
                </c:pt>
                <c:pt idx="47902">
                  <c:v>121.74479166666667</c:v>
                </c:pt>
                <c:pt idx="47903">
                  <c:v>121.74739583333333</c:v>
                </c:pt>
                <c:pt idx="47904">
                  <c:v>121.75</c:v>
                </c:pt>
                <c:pt idx="47905">
                  <c:v>121.75260416666667</c:v>
                </c:pt>
                <c:pt idx="47906">
                  <c:v>121.75520833333333</c:v>
                </c:pt>
                <c:pt idx="47907">
                  <c:v>121.7578125</c:v>
                </c:pt>
                <c:pt idx="47908">
                  <c:v>121.76041666666667</c:v>
                </c:pt>
                <c:pt idx="47909">
                  <c:v>121.76302083333333</c:v>
                </c:pt>
                <c:pt idx="47910">
                  <c:v>121.765625</c:v>
                </c:pt>
                <c:pt idx="47911">
                  <c:v>121.76822916666667</c:v>
                </c:pt>
                <c:pt idx="47912">
                  <c:v>121.77083333333333</c:v>
                </c:pt>
                <c:pt idx="47913">
                  <c:v>121.7734375</c:v>
                </c:pt>
                <c:pt idx="47914">
                  <c:v>121.77604166666667</c:v>
                </c:pt>
                <c:pt idx="47915">
                  <c:v>121.77864583333333</c:v>
                </c:pt>
                <c:pt idx="47916">
                  <c:v>121.78125</c:v>
                </c:pt>
                <c:pt idx="47917">
                  <c:v>121.78385416666667</c:v>
                </c:pt>
                <c:pt idx="47918">
                  <c:v>121.78645833333333</c:v>
                </c:pt>
                <c:pt idx="47919">
                  <c:v>121.7890625</c:v>
                </c:pt>
                <c:pt idx="47920">
                  <c:v>121.79166666666667</c:v>
                </c:pt>
                <c:pt idx="47921">
                  <c:v>121.79427083333333</c:v>
                </c:pt>
                <c:pt idx="47922">
                  <c:v>121.796875</c:v>
                </c:pt>
                <c:pt idx="47923">
                  <c:v>121.79947916666667</c:v>
                </c:pt>
                <c:pt idx="47924">
                  <c:v>121.80208333333333</c:v>
                </c:pt>
                <c:pt idx="47925">
                  <c:v>121.8046875</c:v>
                </c:pt>
                <c:pt idx="47926">
                  <c:v>121.80729166666667</c:v>
                </c:pt>
                <c:pt idx="47927">
                  <c:v>121.80989583333333</c:v>
                </c:pt>
                <c:pt idx="47928">
                  <c:v>121.8125</c:v>
                </c:pt>
                <c:pt idx="47929">
                  <c:v>121.81510416666667</c:v>
                </c:pt>
                <c:pt idx="47930">
                  <c:v>121.81770833333333</c:v>
                </c:pt>
                <c:pt idx="47931">
                  <c:v>121.8203125</c:v>
                </c:pt>
                <c:pt idx="47932">
                  <c:v>121.82291666666667</c:v>
                </c:pt>
                <c:pt idx="47933">
                  <c:v>121.82552083333333</c:v>
                </c:pt>
                <c:pt idx="47934">
                  <c:v>121.828125</c:v>
                </c:pt>
                <c:pt idx="47935">
                  <c:v>121.83072916666667</c:v>
                </c:pt>
                <c:pt idx="47936">
                  <c:v>121.83333333333333</c:v>
                </c:pt>
                <c:pt idx="47937">
                  <c:v>121.8359375</c:v>
                </c:pt>
                <c:pt idx="47938">
                  <c:v>121.83854166666667</c:v>
                </c:pt>
                <c:pt idx="47939">
                  <c:v>121.84114583333333</c:v>
                </c:pt>
                <c:pt idx="47940">
                  <c:v>121.84375</c:v>
                </c:pt>
                <c:pt idx="47941">
                  <c:v>121.84635416666667</c:v>
                </c:pt>
                <c:pt idx="47942">
                  <c:v>121.84895833333333</c:v>
                </c:pt>
                <c:pt idx="47943">
                  <c:v>121.8515625</c:v>
                </c:pt>
                <c:pt idx="47944">
                  <c:v>121.85416666666667</c:v>
                </c:pt>
                <c:pt idx="47945">
                  <c:v>121.85677083333333</c:v>
                </c:pt>
                <c:pt idx="47946">
                  <c:v>121.859375</c:v>
                </c:pt>
                <c:pt idx="47947">
                  <c:v>121.86197916666667</c:v>
                </c:pt>
                <c:pt idx="47948">
                  <c:v>121.86458333333333</c:v>
                </c:pt>
                <c:pt idx="47949">
                  <c:v>121.8671875</c:v>
                </c:pt>
                <c:pt idx="47950">
                  <c:v>121.86979166666667</c:v>
                </c:pt>
                <c:pt idx="47951">
                  <c:v>121.87239583333333</c:v>
                </c:pt>
                <c:pt idx="47952">
                  <c:v>121.875</c:v>
                </c:pt>
                <c:pt idx="47953">
                  <c:v>121.87760416666667</c:v>
                </c:pt>
                <c:pt idx="47954">
                  <c:v>121.88020833333333</c:v>
                </c:pt>
                <c:pt idx="47955">
                  <c:v>121.8828125</c:v>
                </c:pt>
                <c:pt idx="47956">
                  <c:v>121.88541666666667</c:v>
                </c:pt>
                <c:pt idx="47957">
                  <c:v>121.88802083333333</c:v>
                </c:pt>
                <c:pt idx="47958">
                  <c:v>121.890625</c:v>
                </c:pt>
                <c:pt idx="47959">
                  <c:v>121.89322916666667</c:v>
                </c:pt>
                <c:pt idx="47960">
                  <c:v>121.89583333333333</c:v>
                </c:pt>
                <c:pt idx="47961">
                  <c:v>121.8984375</c:v>
                </c:pt>
                <c:pt idx="47962">
                  <c:v>121.90104166666667</c:v>
                </c:pt>
                <c:pt idx="47963">
                  <c:v>121.90364583333333</c:v>
                </c:pt>
                <c:pt idx="47964">
                  <c:v>121.90625</c:v>
                </c:pt>
                <c:pt idx="47965">
                  <c:v>121.90885416666667</c:v>
                </c:pt>
                <c:pt idx="47966">
                  <c:v>121.91145833333333</c:v>
                </c:pt>
                <c:pt idx="47967">
                  <c:v>121.9140625</c:v>
                </c:pt>
                <c:pt idx="47968">
                  <c:v>121.91666666666667</c:v>
                </c:pt>
                <c:pt idx="47969">
                  <c:v>121.91927083333333</c:v>
                </c:pt>
                <c:pt idx="47970">
                  <c:v>121.921875</c:v>
                </c:pt>
                <c:pt idx="47971">
                  <c:v>121.92447916666667</c:v>
                </c:pt>
                <c:pt idx="47972">
                  <c:v>121.92708333333333</c:v>
                </c:pt>
                <c:pt idx="47973">
                  <c:v>121.9296875</c:v>
                </c:pt>
                <c:pt idx="47974">
                  <c:v>121.93229166666667</c:v>
                </c:pt>
                <c:pt idx="47975">
                  <c:v>121.93489583333333</c:v>
                </c:pt>
                <c:pt idx="47976">
                  <c:v>121.9375</c:v>
                </c:pt>
                <c:pt idx="47977">
                  <c:v>121.94010416666667</c:v>
                </c:pt>
                <c:pt idx="47978">
                  <c:v>121.94270833333333</c:v>
                </c:pt>
                <c:pt idx="47979">
                  <c:v>121.9453125</c:v>
                </c:pt>
                <c:pt idx="47980">
                  <c:v>121.94791666666667</c:v>
                </c:pt>
                <c:pt idx="47981">
                  <c:v>121.95052083333333</c:v>
                </c:pt>
                <c:pt idx="47982">
                  <c:v>121.953125</c:v>
                </c:pt>
                <c:pt idx="47983">
                  <c:v>121.95572916666667</c:v>
                </c:pt>
                <c:pt idx="47984">
                  <c:v>121.95833333333333</c:v>
                </c:pt>
                <c:pt idx="47985">
                  <c:v>121.9609375</c:v>
                </c:pt>
                <c:pt idx="47986">
                  <c:v>121.96354166666667</c:v>
                </c:pt>
                <c:pt idx="47987">
                  <c:v>121.96614583333333</c:v>
                </c:pt>
                <c:pt idx="47988">
                  <c:v>121.96875</c:v>
                </c:pt>
                <c:pt idx="47989">
                  <c:v>121.97135416666667</c:v>
                </c:pt>
                <c:pt idx="47990">
                  <c:v>121.97395833333333</c:v>
                </c:pt>
                <c:pt idx="47991">
                  <c:v>121.9765625</c:v>
                </c:pt>
                <c:pt idx="47992">
                  <c:v>121.97916666666667</c:v>
                </c:pt>
                <c:pt idx="47993">
                  <c:v>121.98177083333333</c:v>
                </c:pt>
                <c:pt idx="47994">
                  <c:v>121.984375</c:v>
                </c:pt>
                <c:pt idx="47995">
                  <c:v>121.98697916666667</c:v>
                </c:pt>
                <c:pt idx="47996">
                  <c:v>121.98958333333333</c:v>
                </c:pt>
                <c:pt idx="47997">
                  <c:v>121.9921875</c:v>
                </c:pt>
                <c:pt idx="47998">
                  <c:v>121.99479166666667</c:v>
                </c:pt>
                <c:pt idx="47999">
                  <c:v>121.99739583333333</c:v>
                </c:pt>
                <c:pt idx="48000">
                  <c:v>122</c:v>
                </c:pt>
                <c:pt idx="48001">
                  <c:v>122.00260416666667</c:v>
                </c:pt>
                <c:pt idx="48002">
                  <c:v>122.00520833333333</c:v>
                </c:pt>
                <c:pt idx="48003">
                  <c:v>122.0078125</c:v>
                </c:pt>
                <c:pt idx="48004">
                  <c:v>122.01041666666667</c:v>
                </c:pt>
                <c:pt idx="48005">
                  <c:v>122.01302083333333</c:v>
                </c:pt>
                <c:pt idx="48006">
                  <c:v>122.015625</c:v>
                </c:pt>
                <c:pt idx="48007">
                  <c:v>122.01822916666667</c:v>
                </c:pt>
                <c:pt idx="48008">
                  <c:v>122.02083333333333</c:v>
                </c:pt>
                <c:pt idx="48009">
                  <c:v>122.0234375</c:v>
                </c:pt>
                <c:pt idx="48010">
                  <c:v>122.02604166666667</c:v>
                </c:pt>
                <c:pt idx="48011">
                  <c:v>122.02864583333333</c:v>
                </c:pt>
                <c:pt idx="48012">
                  <c:v>122.03125</c:v>
                </c:pt>
                <c:pt idx="48013">
                  <c:v>122.03385416666667</c:v>
                </c:pt>
                <c:pt idx="48014">
                  <c:v>122.03645833333333</c:v>
                </c:pt>
                <c:pt idx="48015">
                  <c:v>122.0390625</c:v>
                </c:pt>
                <c:pt idx="48016">
                  <c:v>122.04166666666667</c:v>
                </c:pt>
                <c:pt idx="48017">
                  <c:v>122.04427083333333</c:v>
                </c:pt>
                <c:pt idx="48018">
                  <c:v>122.046875</c:v>
                </c:pt>
                <c:pt idx="48019">
                  <c:v>122.04947916666667</c:v>
                </c:pt>
                <c:pt idx="48020">
                  <c:v>122.05208333333333</c:v>
                </c:pt>
                <c:pt idx="48021">
                  <c:v>122.0546875</c:v>
                </c:pt>
                <c:pt idx="48022">
                  <c:v>122.05729166666667</c:v>
                </c:pt>
                <c:pt idx="48023">
                  <c:v>122.05989583333333</c:v>
                </c:pt>
                <c:pt idx="48024">
                  <c:v>122.0625</c:v>
                </c:pt>
                <c:pt idx="48025">
                  <c:v>122.06510416666667</c:v>
                </c:pt>
                <c:pt idx="48026">
                  <c:v>122.06770833333333</c:v>
                </c:pt>
                <c:pt idx="48027">
                  <c:v>122.0703125</c:v>
                </c:pt>
                <c:pt idx="48028">
                  <c:v>122.07291666666667</c:v>
                </c:pt>
                <c:pt idx="48029">
                  <c:v>122.07552083333333</c:v>
                </c:pt>
                <c:pt idx="48030">
                  <c:v>122.078125</c:v>
                </c:pt>
                <c:pt idx="48031">
                  <c:v>122.08072916666667</c:v>
                </c:pt>
                <c:pt idx="48032">
                  <c:v>122.08333333333333</c:v>
                </c:pt>
                <c:pt idx="48033">
                  <c:v>122.0859375</c:v>
                </c:pt>
                <c:pt idx="48034">
                  <c:v>122.08854166666667</c:v>
                </c:pt>
                <c:pt idx="48035">
                  <c:v>122.09114583333333</c:v>
                </c:pt>
                <c:pt idx="48036">
                  <c:v>122.09375</c:v>
                </c:pt>
                <c:pt idx="48037">
                  <c:v>122.09635416666667</c:v>
                </c:pt>
                <c:pt idx="48038">
                  <c:v>122.09895833333333</c:v>
                </c:pt>
                <c:pt idx="48039">
                  <c:v>122.1015625</c:v>
                </c:pt>
                <c:pt idx="48040">
                  <c:v>122.10416666666667</c:v>
                </c:pt>
                <c:pt idx="48041">
                  <c:v>122.10677083333333</c:v>
                </c:pt>
                <c:pt idx="48042">
                  <c:v>122.109375</c:v>
                </c:pt>
                <c:pt idx="48043">
                  <c:v>122.11197916666667</c:v>
                </c:pt>
                <c:pt idx="48044">
                  <c:v>122.11458333333333</c:v>
                </c:pt>
                <c:pt idx="48045">
                  <c:v>122.1171875</c:v>
                </c:pt>
                <c:pt idx="48046">
                  <c:v>122.11979166666667</c:v>
                </c:pt>
                <c:pt idx="48047">
                  <c:v>122.12239583333333</c:v>
                </c:pt>
                <c:pt idx="48048">
                  <c:v>122.125</c:v>
                </c:pt>
                <c:pt idx="48049">
                  <c:v>122.12760416666667</c:v>
                </c:pt>
                <c:pt idx="48050">
                  <c:v>122.13020833333333</c:v>
                </c:pt>
                <c:pt idx="48051">
                  <c:v>122.1328125</c:v>
                </c:pt>
                <c:pt idx="48052">
                  <c:v>122.13541666666667</c:v>
                </c:pt>
                <c:pt idx="48053">
                  <c:v>122.13802083333333</c:v>
                </c:pt>
                <c:pt idx="48054">
                  <c:v>122.140625</c:v>
                </c:pt>
                <c:pt idx="48055">
                  <c:v>122.14322916666667</c:v>
                </c:pt>
                <c:pt idx="48056">
                  <c:v>122.14583333333333</c:v>
                </c:pt>
                <c:pt idx="48057">
                  <c:v>122.1484375</c:v>
                </c:pt>
                <c:pt idx="48058">
                  <c:v>122.15104166666667</c:v>
                </c:pt>
                <c:pt idx="48059">
                  <c:v>122.15364583333333</c:v>
                </c:pt>
                <c:pt idx="48060">
                  <c:v>122.15625</c:v>
                </c:pt>
                <c:pt idx="48061">
                  <c:v>122.15885416666667</c:v>
                </c:pt>
                <c:pt idx="48062">
                  <c:v>122.16145833333333</c:v>
                </c:pt>
                <c:pt idx="48063">
                  <c:v>122.1640625</c:v>
                </c:pt>
                <c:pt idx="48064">
                  <c:v>122.16666666666667</c:v>
                </c:pt>
                <c:pt idx="48065">
                  <c:v>122.16927083333333</c:v>
                </c:pt>
                <c:pt idx="48066">
                  <c:v>122.171875</c:v>
                </c:pt>
                <c:pt idx="48067">
                  <c:v>122.17447916666667</c:v>
                </c:pt>
                <c:pt idx="48068">
                  <c:v>122.17708333333333</c:v>
                </c:pt>
                <c:pt idx="48069">
                  <c:v>122.1796875</c:v>
                </c:pt>
                <c:pt idx="48070">
                  <c:v>122.18229166666667</c:v>
                </c:pt>
                <c:pt idx="48071">
                  <c:v>122.18489583333333</c:v>
                </c:pt>
                <c:pt idx="48072">
                  <c:v>122.1875</c:v>
                </c:pt>
                <c:pt idx="48073">
                  <c:v>122.19010416666667</c:v>
                </c:pt>
                <c:pt idx="48074">
                  <c:v>122.19270833333333</c:v>
                </c:pt>
                <c:pt idx="48075">
                  <c:v>122.1953125</c:v>
                </c:pt>
                <c:pt idx="48076">
                  <c:v>122.19791666666667</c:v>
                </c:pt>
                <c:pt idx="48077">
                  <c:v>122.20052083333333</c:v>
                </c:pt>
                <c:pt idx="48078">
                  <c:v>122.203125</c:v>
                </c:pt>
                <c:pt idx="48079">
                  <c:v>122.20572916666667</c:v>
                </c:pt>
                <c:pt idx="48080">
                  <c:v>122.20833333333333</c:v>
                </c:pt>
                <c:pt idx="48081">
                  <c:v>122.2109375</c:v>
                </c:pt>
                <c:pt idx="48082">
                  <c:v>122.21354166666667</c:v>
                </c:pt>
                <c:pt idx="48083">
                  <c:v>122.21614583333333</c:v>
                </c:pt>
                <c:pt idx="48084">
                  <c:v>122.21875</c:v>
                </c:pt>
                <c:pt idx="48085">
                  <c:v>122.22135416666667</c:v>
                </c:pt>
                <c:pt idx="48086">
                  <c:v>122.22395833333333</c:v>
                </c:pt>
                <c:pt idx="48087">
                  <c:v>122.2265625</c:v>
                </c:pt>
                <c:pt idx="48088">
                  <c:v>122.22916666666667</c:v>
                </c:pt>
                <c:pt idx="48089">
                  <c:v>122.23177083333333</c:v>
                </c:pt>
                <c:pt idx="48090">
                  <c:v>122.234375</c:v>
                </c:pt>
                <c:pt idx="48091">
                  <c:v>122.23697916666667</c:v>
                </c:pt>
                <c:pt idx="48092">
                  <c:v>122.23958333333333</c:v>
                </c:pt>
                <c:pt idx="48093">
                  <c:v>122.2421875</c:v>
                </c:pt>
                <c:pt idx="48094">
                  <c:v>122.24479166666667</c:v>
                </c:pt>
                <c:pt idx="48095">
                  <c:v>122.24739583333333</c:v>
                </c:pt>
                <c:pt idx="48096">
                  <c:v>122.25</c:v>
                </c:pt>
                <c:pt idx="48097">
                  <c:v>122.25260416666667</c:v>
                </c:pt>
                <c:pt idx="48098">
                  <c:v>122.25520833333333</c:v>
                </c:pt>
                <c:pt idx="48099">
                  <c:v>122.2578125</c:v>
                </c:pt>
                <c:pt idx="48100">
                  <c:v>122.26041666666667</c:v>
                </c:pt>
                <c:pt idx="48101">
                  <c:v>122.26302083333333</c:v>
                </c:pt>
                <c:pt idx="48102">
                  <c:v>122.265625</c:v>
                </c:pt>
                <c:pt idx="48103">
                  <c:v>122.26822916666667</c:v>
                </c:pt>
                <c:pt idx="48104">
                  <c:v>122.27083333333333</c:v>
                </c:pt>
                <c:pt idx="48105">
                  <c:v>122.2734375</c:v>
                </c:pt>
                <c:pt idx="48106">
                  <c:v>122.27604166666667</c:v>
                </c:pt>
                <c:pt idx="48107">
                  <c:v>122.27864583333333</c:v>
                </c:pt>
                <c:pt idx="48108">
                  <c:v>122.28125</c:v>
                </c:pt>
                <c:pt idx="48109">
                  <c:v>122.28385416666667</c:v>
                </c:pt>
                <c:pt idx="48110">
                  <c:v>122.28645833333333</c:v>
                </c:pt>
                <c:pt idx="48111">
                  <c:v>122.2890625</c:v>
                </c:pt>
                <c:pt idx="48112">
                  <c:v>122.29166666666667</c:v>
                </c:pt>
                <c:pt idx="48113">
                  <c:v>122.29427083333333</c:v>
                </c:pt>
                <c:pt idx="48114">
                  <c:v>122.296875</c:v>
                </c:pt>
                <c:pt idx="48115">
                  <c:v>122.29947916666667</c:v>
                </c:pt>
                <c:pt idx="48116">
                  <c:v>122.30208333333333</c:v>
                </c:pt>
                <c:pt idx="48117">
                  <c:v>122.3046875</c:v>
                </c:pt>
                <c:pt idx="48118">
                  <c:v>122.30729166666667</c:v>
                </c:pt>
                <c:pt idx="48119">
                  <c:v>122.30989583333333</c:v>
                </c:pt>
                <c:pt idx="48120">
                  <c:v>122.3125</c:v>
                </c:pt>
                <c:pt idx="48121">
                  <c:v>122.31510416666667</c:v>
                </c:pt>
                <c:pt idx="48122">
                  <c:v>122.31770833333333</c:v>
                </c:pt>
                <c:pt idx="48123">
                  <c:v>122.3203125</c:v>
                </c:pt>
                <c:pt idx="48124">
                  <c:v>122.32291666666667</c:v>
                </c:pt>
                <c:pt idx="48125">
                  <c:v>122.32552083333333</c:v>
                </c:pt>
                <c:pt idx="48126">
                  <c:v>122.328125</c:v>
                </c:pt>
                <c:pt idx="48127">
                  <c:v>122.33072916666667</c:v>
                </c:pt>
                <c:pt idx="48128">
                  <c:v>122.33333333333333</c:v>
                </c:pt>
                <c:pt idx="48129">
                  <c:v>122.3359375</c:v>
                </c:pt>
                <c:pt idx="48130">
                  <c:v>122.33854166666667</c:v>
                </c:pt>
                <c:pt idx="48131">
                  <c:v>122.34114583333333</c:v>
                </c:pt>
                <c:pt idx="48132">
                  <c:v>122.34375</c:v>
                </c:pt>
                <c:pt idx="48133">
                  <c:v>122.34635416666667</c:v>
                </c:pt>
                <c:pt idx="48134">
                  <c:v>122.34895833333333</c:v>
                </c:pt>
                <c:pt idx="48135">
                  <c:v>122.3515625</c:v>
                </c:pt>
                <c:pt idx="48136">
                  <c:v>122.35416666666667</c:v>
                </c:pt>
                <c:pt idx="48137">
                  <c:v>122.35677083333333</c:v>
                </c:pt>
                <c:pt idx="48138">
                  <c:v>122.359375</c:v>
                </c:pt>
                <c:pt idx="48139">
                  <c:v>122.36197916666667</c:v>
                </c:pt>
                <c:pt idx="48140">
                  <c:v>122.36458333333333</c:v>
                </c:pt>
                <c:pt idx="48141">
                  <c:v>122.3671875</c:v>
                </c:pt>
                <c:pt idx="48142">
                  <c:v>122.36979166666667</c:v>
                </c:pt>
                <c:pt idx="48143">
                  <c:v>122.37239583333333</c:v>
                </c:pt>
                <c:pt idx="48144">
                  <c:v>122.375</c:v>
                </c:pt>
                <c:pt idx="48145">
                  <c:v>122.37760416666667</c:v>
                </c:pt>
                <c:pt idx="48146">
                  <c:v>122.38020833333333</c:v>
                </c:pt>
                <c:pt idx="48147">
                  <c:v>122.3828125</c:v>
                </c:pt>
                <c:pt idx="48148">
                  <c:v>122.38541666666667</c:v>
                </c:pt>
                <c:pt idx="48149">
                  <c:v>122.38802083333333</c:v>
                </c:pt>
                <c:pt idx="48150">
                  <c:v>122.390625</c:v>
                </c:pt>
                <c:pt idx="48151">
                  <c:v>122.39322916666667</c:v>
                </c:pt>
                <c:pt idx="48152">
                  <c:v>122.39583333333333</c:v>
                </c:pt>
                <c:pt idx="48153">
                  <c:v>122.3984375</c:v>
                </c:pt>
                <c:pt idx="48154">
                  <c:v>122.40104166666667</c:v>
                </c:pt>
                <c:pt idx="48155">
                  <c:v>122.40364583333333</c:v>
                </c:pt>
                <c:pt idx="48156">
                  <c:v>122.40625</c:v>
                </c:pt>
                <c:pt idx="48157">
                  <c:v>122.40885416666667</c:v>
                </c:pt>
                <c:pt idx="48158">
                  <c:v>122.41145833333333</c:v>
                </c:pt>
                <c:pt idx="48159">
                  <c:v>122.4140625</c:v>
                </c:pt>
                <c:pt idx="48160">
                  <c:v>122.41666666666667</c:v>
                </c:pt>
                <c:pt idx="48161">
                  <c:v>122.41927083333333</c:v>
                </c:pt>
                <c:pt idx="48162">
                  <c:v>122.421875</c:v>
                </c:pt>
                <c:pt idx="48163">
                  <c:v>122.42447916666667</c:v>
                </c:pt>
                <c:pt idx="48164">
                  <c:v>122.42708333333333</c:v>
                </c:pt>
                <c:pt idx="48165">
                  <c:v>122.4296875</c:v>
                </c:pt>
                <c:pt idx="48166">
                  <c:v>122.43229166666667</c:v>
                </c:pt>
                <c:pt idx="48167">
                  <c:v>122.43489583333333</c:v>
                </c:pt>
                <c:pt idx="48168">
                  <c:v>122.4375</c:v>
                </c:pt>
                <c:pt idx="48169">
                  <c:v>122.44010416666667</c:v>
                </c:pt>
                <c:pt idx="48170">
                  <c:v>122.44270833333333</c:v>
                </c:pt>
                <c:pt idx="48171">
                  <c:v>122.4453125</c:v>
                </c:pt>
                <c:pt idx="48172">
                  <c:v>122.44791666666667</c:v>
                </c:pt>
                <c:pt idx="48173">
                  <c:v>122.45052083333333</c:v>
                </c:pt>
                <c:pt idx="48174">
                  <c:v>122.453125</c:v>
                </c:pt>
                <c:pt idx="48175">
                  <c:v>122.45572916666667</c:v>
                </c:pt>
                <c:pt idx="48176">
                  <c:v>122.45833333333333</c:v>
                </c:pt>
                <c:pt idx="48177">
                  <c:v>122.4609375</c:v>
                </c:pt>
                <c:pt idx="48178">
                  <c:v>122.46354166666667</c:v>
                </c:pt>
                <c:pt idx="48179">
                  <c:v>122.46614583333333</c:v>
                </c:pt>
                <c:pt idx="48180">
                  <c:v>122.46875</c:v>
                </c:pt>
                <c:pt idx="48181">
                  <c:v>122.47135416666667</c:v>
                </c:pt>
                <c:pt idx="48182">
                  <c:v>122.47395833333333</c:v>
                </c:pt>
                <c:pt idx="48183">
                  <c:v>122.4765625</c:v>
                </c:pt>
                <c:pt idx="48184">
                  <c:v>122.47916666666667</c:v>
                </c:pt>
                <c:pt idx="48185">
                  <c:v>122.48177083333333</c:v>
                </c:pt>
                <c:pt idx="48186">
                  <c:v>122.484375</c:v>
                </c:pt>
                <c:pt idx="48187">
                  <c:v>122.48697916666667</c:v>
                </c:pt>
                <c:pt idx="48188">
                  <c:v>122.48958333333333</c:v>
                </c:pt>
                <c:pt idx="48189">
                  <c:v>122.4921875</c:v>
                </c:pt>
                <c:pt idx="48190">
                  <c:v>122.49479166666667</c:v>
                </c:pt>
                <c:pt idx="48191">
                  <c:v>122.49739583333333</c:v>
                </c:pt>
                <c:pt idx="48192">
                  <c:v>122.5</c:v>
                </c:pt>
                <c:pt idx="48193">
                  <c:v>122.50260416666667</c:v>
                </c:pt>
                <c:pt idx="48194">
                  <c:v>122.50520833333333</c:v>
                </c:pt>
                <c:pt idx="48195">
                  <c:v>122.5078125</c:v>
                </c:pt>
                <c:pt idx="48196">
                  <c:v>122.51041666666667</c:v>
                </c:pt>
                <c:pt idx="48197">
                  <c:v>122.51302083333333</c:v>
                </c:pt>
                <c:pt idx="48198">
                  <c:v>122.515625</c:v>
                </c:pt>
                <c:pt idx="48199">
                  <c:v>122.51822916666667</c:v>
                </c:pt>
                <c:pt idx="48200">
                  <c:v>122.52083333333333</c:v>
                </c:pt>
                <c:pt idx="48201">
                  <c:v>122.5234375</c:v>
                </c:pt>
                <c:pt idx="48202">
                  <c:v>122.52604166666667</c:v>
                </c:pt>
                <c:pt idx="48203">
                  <c:v>122.52864583333333</c:v>
                </c:pt>
                <c:pt idx="48204">
                  <c:v>122.53125</c:v>
                </c:pt>
                <c:pt idx="48205">
                  <c:v>122.53385416666667</c:v>
                </c:pt>
                <c:pt idx="48206">
                  <c:v>122.53645833333333</c:v>
                </c:pt>
                <c:pt idx="48207">
                  <c:v>122.5390625</c:v>
                </c:pt>
                <c:pt idx="48208">
                  <c:v>122.54166666666667</c:v>
                </c:pt>
                <c:pt idx="48209">
                  <c:v>122.54427083333333</c:v>
                </c:pt>
                <c:pt idx="48210">
                  <c:v>122.546875</c:v>
                </c:pt>
                <c:pt idx="48211">
                  <c:v>122.54947916666667</c:v>
                </c:pt>
                <c:pt idx="48212">
                  <c:v>122.55208333333333</c:v>
                </c:pt>
                <c:pt idx="48213">
                  <c:v>122.5546875</c:v>
                </c:pt>
                <c:pt idx="48214">
                  <c:v>122.55729166666667</c:v>
                </c:pt>
                <c:pt idx="48215">
                  <c:v>122.55989583333333</c:v>
                </c:pt>
                <c:pt idx="48216">
                  <c:v>122.5625</c:v>
                </c:pt>
                <c:pt idx="48217">
                  <c:v>122.56510416666667</c:v>
                </c:pt>
                <c:pt idx="48218">
                  <c:v>122.56770833333333</c:v>
                </c:pt>
                <c:pt idx="48219">
                  <c:v>122.5703125</c:v>
                </c:pt>
                <c:pt idx="48220">
                  <c:v>122.57291666666667</c:v>
                </c:pt>
                <c:pt idx="48221">
                  <c:v>122.57552083333333</c:v>
                </c:pt>
                <c:pt idx="48222">
                  <c:v>122.578125</c:v>
                </c:pt>
                <c:pt idx="48223">
                  <c:v>122.58072916666667</c:v>
                </c:pt>
                <c:pt idx="48224">
                  <c:v>122.58333333333333</c:v>
                </c:pt>
                <c:pt idx="48225">
                  <c:v>122.5859375</c:v>
                </c:pt>
                <c:pt idx="48226">
                  <c:v>122.58854166666667</c:v>
                </c:pt>
                <c:pt idx="48227">
                  <c:v>122.59114583333333</c:v>
                </c:pt>
                <c:pt idx="48228">
                  <c:v>122.59375</c:v>
                </c:pt>
                <c:pt idx="48229">
                  <c:v>122.59635416666667</c:v>
                </c:pt>
                <c:pt idx="48230">
                  <c:v>122.59895833333333</c:v>
                </c:pt>
                <c:pt idx="48231">
                  <c:v>122.6015625</c:v>
                </c:pt>
                <c:pt idx="48232">
                  <c:v>122.60416666666667</c:v>
                </c:pt>
                <c:pt idx="48233">
                  <c:v>122.60677083333333</c:v>
                </c:pt>
                <c:pt idx="48234">
                  <c:v>122.609375</c:v>
                </c:pt>
                <c:pt idx="48235">
                  <c:v>122.61197916666667</c:v>
                </c:pt>
                <c:pt idx="48236">
                  <c:v>122.61458333333333</c:v>
                </c:pt>
                <c:pt idx="48237">
                  <c:v>122.6171875</c:v>
                </c:pt>
                <c:pt idx="48238">
                  <c:v>122.61979166666667</c:v>
                </c:pt>
                <c:pt idx="48239">
                  <c:v>122.62239583333333</c:v>
                </c:pt>
                <c:pt idx="48240">
                  <c:v>122.625</c:v>
                </c:pt>
                <c:pt idx="48241">
                  <c:v>122.62760416666667</c:v>
                </c:pt>
                <c:pt idx="48242">
                  <c:v>122.63020833333333</c:v>
                </c:pt>
                <c:pt idx="48243">
                  <c:v>122.6328125</c:v>
                </c:pt>
                <c:pt idx="48244">
                  <c:v>122.63541666666667</c:v>
                </c:pt>
                <c:pt idx="48245">
                  <c:v>122.63802083333333</c:v>
                </c:pt>
                <c:pt idx="48246">
                  <c:v>122.640625</c:v>
                </c:pt>
                <c:pt idx="48247">
                  <c:v>122.64322916666667</c:v>
                </c:pt>
                <c:pt idx="48248">
                  <c:v>122.64583333333333</c:v>
                </c:pt>
                <c:pt idx="48249">
                  <c:v>122.6484375</c:v>
                </c:pt>
                <c:pt idx="48250">
                  <c:v>122.65104166666667</c:v>
                </c:pt>
                <c:pt idx="48251">
                  <c:v>122.65364583333333</c:v>
                </c:pt>
                <c:pt idx="48252">
                  <c:v>122.65625</c:v>
                </c:pt>
                <c:pt idx="48253">
                  <c:v>122.65885416666667</c:v>
                </c:pt>
                <c:pt idx="48254">
                  <c:v>122.66145833333333</c:v>
                </c:pt>
                <c:pt idx="48255">
                  <c:v>122.6640625</c:v>
                </c:pt>
                <c:pt idx="48256">
                  <c:v>122.66666666666667</c:v>
                </c:pt>
                <c:pt idx="48257">
                  <c:v>122.66927083333333</c:v>
                </c:pt>
                <c:pt idx="48258">
                  <c:v>122.671875</c:v>
                </c:pt>
                <c:pt idx="48259">
                  <c:v>122.67447916666667</c:v>
                </c:pt>
                <c:pt idx="48260">
                  <c:v>122.67708333333333</c:v>
                </c:pt>
                <c:pt idx="48261">
                  <c:v>122.6796875</c:v>
                </c:pt>
                <c:pt idx="48262">
                  <c:v>122.68229166666667</c:v>
                </c:pt>
                <c:pt idx="48263">
                  <c:v>122.68489583333333</c:v>
                </c:pt>
                <c:pt idx="48264">
                  <c:v>122.6875</c:v>
                </c:pt>
                <c:pt idx="48265">
                  <c:v>122.69010416666667</c:v>
                </c:pt>
                <c:pt idx="48266">
                  <c:v>122.69270833333333</c:v>
                </c:pt>
                <c:pt idx="48267">
                  <c:v>122.6953125</c:v>
                </c:pt>
                <c:pt idx="48268">
                  <c:v>122.69791666666667</c:v>
                </c:pt>
                <c:pt idx="48269">
                  <c:v>122.70052083333333</c:v>
                </c:pt>
                <c:pt idx="48270">
                  <c:v>122.703125</c:v>
                </c:pt>
                <c:pt idx="48271">
                  <c:v>122.70572916666667</c:v>
                </c:pt>
                <c:pt idx="48272">
                  <c:v>122.70833333333333</c:v>
                </c:pt>
                <c:pt idx="48273">
                  <c:v>122.7109375</c:v>
                </c:pt>
                <c:pt idx="48274">
                  <c:v>122.71354166666667</c:v>
                </c:pt>
                <c:pt idx="48275">
                  <c:v>122.71614583333333</c:v>
                </c:pt>
                <c:pt idx="48276">
                  <c:v>122.71875</c:v>
                </c:pt>
                <c:pt idx="48277">
                  <c:v>122.72135416666667</c:v>
                </c:pt>
                <c:pt idx="48278">
                  <c:v>122.72395833333333</c:v>
                </c:pt>
                <c:pt idx="48279">
                  <c:v>122.7265625</c:v>
                </c:pt>
                <c:pt idx="48280">
                  <c:v>122.72916666666667</c:v>
                </c:pt>
                <c:pt idx="48281">
                  <c:v>122.73177083333333</c:v>
                </c:pt>
                <c:pt idx="48282">
                  <c:v>122.734375</c:v>
                </c:pt>
                <c:pt idx="48283">
                  <c:v>122.73697916666667</c:v>
                </c:pt>
                <c:pt idx="48284">
                  <c:v>122.73958333333333</c:v>
                </c:pt>
                <c:pt idx="48285">
                  <c:v>122.7421875</c:v>
                </c:pt>
                <c:pt idx="48286">
                  <c:v>122.74479166666667</c:v>
                </c:pt>
                <c:pt idx="48287">
                  <c:v>122.74739583333333</c:v>
                </c:pt>
                <c:pt idx="48288">
                  <c:v>122.75</c:v>
                </c:pt>
                <c:pt idx="48289">
                  <c:v>122.75260416666667</c:v>
                </c:pt>
                <c:pt idx="48290">
                  <c:v>122.75520833333333</c:v>
                </c:pt>
                <c:pt idx="48291">
                  <c:v>122.7578125</c:v>
                </c:pt>
                <c:pt idx="48292">
                  <c:v>122.76041666666667</c:v>
                </c:pt>
                <c:pt idx="48293">
                  <c:v>122.76302083333333</c:v>
                </c:pt>
                <c:pt idx="48294">
                  <c:v>122.765625</c:v>
                </c:pt>
                <c:pt idx="48295">
                  <c:v>122.76822916666667</c:v>
                </c:pt>
                <c:pt idx="48296">
                  <c:v>122.77083333333333</c:v>
                </c:pt>
                <c:pt idx="48297">
                  <c:v>122.7734375</c:v>
                </c:pt>
                <c:pt idx="48298">
                  <c:v>122.77604166666667</c:v>
                </c:pt>
                <c:pt idx="48299">
                  <c:v>122.77864583333333</c:v>
                </c:pt>
                <c:pt idx="48300">
                  <c:v>122.78125</c:v>
                </c:pt>
                <c:pt idx="48301">
                  <c:v>122.78385416666667</c:v>
                </c:pt>
                <c:pt idx="48302">
                  <c:v>122.78645833333333</c:v>
                </c:pt>
                <c:pt idx="48303">
                  <c:v>122.7890625</c:v>
                </c:pt>
                <c:pt idx="48304">
                  <c:v>122.79166666666667</c:v>
                </c:pt>
                <c:pt idx="48305">
                  <c:v>122.79427083333333</c:v>
                </c:pt>
                <c:pt idx="48306">
                  <c:v>122.796875</c:v>
                </c:pt>
                <c:pt idx="48307">
                  <c:v>122.79947916666667</c:v>
                </c:pt>
                <c:pt idx="48308">
                  <c:v>122.80208333333333</c:v>
                </c:pt>
                <c:pt idx="48309">
                  <c:v>122.8046875</c:v>
                </c:pt>
                <c:pt idx="48310">
                  <c:v>122.80729166666667</c:v>
                </c:pt>
                <c:pt idx="48311">
                  <c:v>122.80989583333333</c:v>
                </c:pt>
                <c:pt idx="48312">
                  <c:v>122.8125</c:v>
                </c:pt>
                <c:pt idx="48313">
                  <c:v>122.81510416666667</c:v>
                </c:pt>
                <c:pt idx="48314">
                  <c:v>122.81770833333333</c:v>
                </c:pt>
                <c:pt idx="48315">
                  <c:v>122.8203125</c:v>
                </c:pt>
                <c:pt idx="48316">
                  <c:v>122.82291666666667</c:v>
                </c:pt>
                <c:pt idx="48317">
                  <c:v>122.82552083333333</c:v>
                </c:pt>
                <c:pt idx="48318">
                  <c:v>122.828125</c:v>
                </c:pt>
                <c:pt idx="48319">
                  <c:v>122.83072916666667</c:v>
                </c:pt>
                <c:pt idx="48320">
                  <c:v>122.83333333333333</c:v>
                </c:pt>
                <c:pt idx="48321">
                  <c:v>122.8359375</c:v>
                </c:pt>
                <c:pt idx="48322">
                  <c:v>122.83854166666667</c:v>
                </c:pt>
                <c:pt idx="48323">
                  <c:v>122.84114583333333</c:v>
                </c:pt>
                <c:pt idx="48324">
                  <c:v>122.84375</c:v>
                </c:pt>
                <c:pt idx="48325">
                  <c:v>122.84635416666667</c:v>
                </c:pt>
                <c:pt idx="48326">
                  <c:v>122.84895833333333</c:v>
                </c:pt>
                <c:pt idx="48327">
                  <c:v>122.8515625</c:v>
                </c:pt>
                <c:pt idx="48328">
                  <c:v>122.85416666666667</c:v>
                </c:pt>
                <c:pt idx="48329">
                  <c:v>122.85677083333333</c:v>
                </c:pt>
                <c:pt idx="48330">
                  <c:v>122.859375</c:v>
                </c:pt>
                <c:pt idx="48331">
                  <c:v>122.86197916666667</c:v>
                </c:pt>
                <c:pt idx="48332">
                  <c:v>122.86458333333333</c:v>
                </c:pt>
                <c:pt idx="48333">
                  <c:v>122.8671875</c:v>
                </c:pt>
                <c:pt idx="48334">
                  <c:v>122.86979166666667</c:v>
                </c:pt>
                <c:pt idx="48335">
                  <c:v>122.87239583333333</c:v>
                </c:pt>
                <c:pt idx="48336">
                  <c:v>122.875</c:v>
                </c:pt>
                <c:pt idx="48337">
                  <c:v>122.87760416666667</c:v>
                </c:pt>
                <c:pt idx="48338">
                  <c:v>122.88020833333333</c:v>
                </c:pt>
                <c:pt idx="48339">
                  <c:v>122.8828125</c:v>
                </c:pt>
                <c:pt idx="48340">
                  <c:v>122.88541666666667</c:v>
                </c:pt>
                <c:pt idx="48341">
                  <c:v>122.88802083333333</c:v>
                </c:pt>
                <c:pt idx="48342">
                  <c:v>122.890625</c:v>
                </c:pt>
                <c:pt idx="48343">
                  <c:v>122.89322916666667</c:v>
                </c:pt>
                <c:pt idx="48344">
                  <c:v>122.89583333333333</c:v>
                </c:pt>
                <c:pt idx="48345">
                  <c:v>122.8984375</c:v>
                </c:pt>
                <c:pt idx="48346">
                  <c:v>122.90104166666667</c:v>
                </c:pt>
                <c:pt idx="48347">
                  <c:v>122.90364583333333</c:v>
                </c:pt>
                <c:pt idx="48348">
                  <c:v>122.90625</c:v>
                </c:pt>
                <c:pt idx="48349">
                  <c:v>122.90885416666667</c:v>
                </c:pt>
                <c:pt idx="48350">
                  <c:v>122.91145833333333</c:v>
                </c:pt>
                <c:pt idx="48351">
                  <c:v>122.9140625</c:v>
                </c:pt>
                <c:pt idx="48352">
                  <c:v>122.91666666666667</c:v>
                </c:pt>
                <c:pt idx="48353">
                  <c:v>122.91927083333333</c:v>
                </c:pt>
                <c:pt idx="48354">
                  <c:v>122.921875</c:v>
                </c:pt>
                <c:pt idx="48355">
                  <c:v>122.92447916666667</c:v>
                </c:pt>
                <c:pt idx="48356">
                  <c:v>122.92708333333333</c:v>
                </c:pt>
                <c:pt idx="48357">
                  <c:v>122.9296875</c:v>
                </c:pt>
                <c:pt idx="48358">
                  <c:v>122.93229166666667</c:v>
                </c:pt>
                <c:pt idx="48359">
                  <c:v>122.93489583333333</c:v>
                </c:pt>
                <c:pt idx="48360">
                  <c:v>122.9375</c:v>
                </c:pt>
                <c:pt idx="48361">
                  <c:v>122.94010416666667</c:v>
                </c:pt>
                <c:pt idx="48362">
                  <c:v>122.94270833333333</c:v>
                </c:pt>
                <c:pt idx="48363">
                  <c:v>122.9453125</c:v>
                </c:pt>
                <c:pt idx="48364">
                  <c:v>122.94791666666667</c:v>
                </c:pt>
                <c:pt idx="48365">
                  <c:v>122.95052083333333</c:v>
                </c:pt>
                <c:pt idx="48366">
                  <c:v>122.953125</c:v>
                </c:pt>
                <c:pt idx="48367">
                  <c:v>122.95572916666667</c:v>
                </c:pt>
                <c:pt idx="48368">
                  <c:v>122.95833333333333</c:v>
                </c:pt>
                <c:pt idx="48369">
                  <c:v>122.9609375</c:v>
                </c:pt>
                <c:pt idx="48370">
                  <c:v>122.96354166666667</c:v>
                </c:pt>
                <c:pt idx="48371">
                  <c:v>122.96614583333333</c:v>
                </c:pt>
                <c:pt idx="48372">
                  <c:v>122.96875</c:v>
                </c:pt>
                <c:pt idx="48373">
                  <c:v>122.97135416666667</c:v>
                </c:pt>
                <c:pt idx="48374">
                  <c:v>122.97395833333333</c:v>
                </c:pt>
                <c:pt idx="48375">
                  <c:v>122.9765625</c:v>
                </c:pt>
                <c:pt idx="48376">
                  <c:v>122.97916666666667</c:v>
                </c:pt>
                <c:pt idx="48377">
                  <c:v>122.98177083333333</c:v>
                </c:pt>
                <c:pt idx="48378">
                  <c:v>122.984375</c:v>
                </c:pt>
                <c:pt idx="48379">
                  <c:v>122.98697916666667</c:v>
                </c:pt>
                <c:pt idx="48380">
                  <c:v>122.98958333333333</c:v>
                </c:pt>
                <c:pt idx="48381">
                  <c:v>122.9921875</c:v>
                </c:pt>
                <c:pt idx="48382">
                  <c:v>122.99479166666667</c:v>
                </c:pt>
                <c:pt idx="48383">
                  <c:v>122.99739583333333</c:v>
                </c:pt>
                <c:pt idx="48384">
                  <c:v>123</c:v>
                </c:pt>
                <c:pt idx="48385">
                  <c:v>123.00260416666667</c:v>
                </c:pt>
                <c:pt idx="48386">
                  <c:v>123.00520833333333</c:v>
                </c:pt>
                <c:pt idx="48387">
                  <c:v>123.0078125</c:v>
                </c:pt>
                <c:pt idx="48388">
                  <c:v>123.01041666666667</c:v>
                </c:pt>
                <c:pt idx="48389">
                  <c:v>123.01302083333333</c:v>
                </c:pt>
                <c:pt idx="48390">
                  <c:v>123.015625</c:v>
                </c:pt>
                <c:pt idx="48391">
                  <c:v>123.01822916666667</c:v>
                </c:pt>
                <c:pt idx="48392">
                  <c:v>123.02083333333333</c:v>
                </c:pt>
                <c:pt idx="48393">
                  <c:v>123.0234375</c:v>
                </c:pt>
                <c:pt idx="48394">
                  <c:v>123.02604166666667</c:v>
                </c:pt>
                <c:pt idx="48395">
                  <c:v>123.02864583333333</c:v>
                </c:pt>
                <c:pt idx="48396">
                  <c:v>123.03125</c:v>
                </c:pt>
                <c:pt idx="48397">
                  <c:v>123.03385416666667</c:v>
                </c:pt>
                <c:pt idx="48398">
                  <c:v>123.03645833333333</c:v>
                </c:pt>
                <c:pt idx="48399">
                  <c:v>123.0390625</c:v>
                </c:pt>
                <c:pt idx="48400">
                  <c:v>123.04166666666667</c:v>
                </c:pt>
                <c:pt idx="48401">
                  <c:v>123.04427083333333</c:v>
                </c:pt>
                <c:pt idx="48402">
                  <c:v>123.046875</c:v>
                </c:pt>
                <c:pt idx="48403">
                  <c:v>123.04947916666667</c:v>
                </c:pt>
                <c:pt idx="48404">
                  <c:v>123.05208333333333</c:v>
                </c:pt>
                <c:pt idx="48405">
                  <c:v>123.0546875</c:v>
                </c:pt>
                <c:pt idx="48406">
                  <c:v>123.05729166666667</c:v>
                </c:pt>
                <c:pt idx="48407">
                  <c:v>123.05989583333333</c:v>
                </c:pt>
                <c:pt idx="48408">
                  <c:v>123.0625</c:v>
                </c:pt>
                <c:pt idx="48409">
                  <c:v>123.06510416666667</c:v>
                </c:pt>
                <c:pt idx="48410">
                  <c:v>123.06770833333333</c:v>
                </c:pt>
                <c:pt idx="48411">
                  <c:v>123.0703125</c:v>
                </c:pt>
                <c:pt idx="48412">
                  <c:v>123.07291666666667</c:v>
                </c:pt>
                <c:pt idx="48413">
                  <c:v>123.07552083333333</c:v>
                </c:pt>
                <c:pt idx="48414">
                  <c:v>123.078125</c:v>
                </c:pt>
                <c:pt idx="48415">
                  <c:v>123.08072916666667</c:v>
                </c:pt>
                <c:pt idx="48416">
                  <c:v>123.08333333333333</c:v>
                </c:pt>
                <c:pt idx="48417">
                  <c:v>123.0859375</c:v>
                </c:pt>
                <c:pt idx="48418">
                  <c:v>123.08854166666667</c:v>
                </c:pt>
                <c:pt idx="48419">
                  <c:v>123.09114583333333</c:v>
                </c:pt>
                <c:pt idx="48420">
                  <c:v>123.09375</c:v>
                </c:pt>
                <c:pt idx="48421">
                  <c:v>123.09635416666667</c:v>
                </c:pt>
                <c:pt idx="48422">
                  <c:v>123.09895833333333</c:v>
                </c:pt>
                <c:pt idx="48423">
                  <c:v>123.1015625</c:v>
                </c:pt>
                <c:pt idx="48424">
                  <c:v>123.10416666666667</c:v>
                </c:pt>
                <c:pt idx="48425">
                  <c:v>123.10677083333333</c:v>
                </c:pt>
                <c:pt idx="48426">
                  <c:v>123.109375</c:v>
                </c:pt>
                <c:pt idx="48427">
                  <c:v>123.11197916666667</c:v>
                </c:pt>
                <c:pt idx="48428">
                  <c:v>123.11458333333333</c:v>
                </c:pt>
                <c:pt idx="48429">
                  <c:v>123.1171875</c:v>
                </c:pt>
                <c:pt idx="48430">
                  <c:v>123.11979166666667</c:v>
                </c:pt>
                <c:pt idx="48431">
                  <c:v>123.12239583333333</c:v>
                </c:pt>
                <c:pt idx="48432">
                  <c:v>123.125</c:v>
                </c:pt>
                <c:pt idx="48433">
                  <c:v>123.12760416666667</c:v>
                </c:pt>
                <c:pt idx="48434">
                  <c:v>123.13020833333333</c:v>
                </c:pt>
                <c:pt idx="48435">
                  <c:v>123.1328125</c:v>
                </c:pt>
                <c:pt idx="48436">
                  <c:v>123.13541666666667</c:v>
                </c:pt>
                <c:pt idx="48437">
                  <c:v>123.13802083333333</c:v>
                </c:pt>
                <c:pt idx="48438">
                  <c:v>123.140625</c:v>
                </c:pt>
                <c:pt idx="48439">
                  <c:v>123.14322916666667</c:v>
                </c:pt>
                <c:pt idx="48440">
                  <c:v>123.14583333333333</c:v>
                </c:pt>
                <c:pt idx="48441">
                  <c:v>123.1484375</c:v>
                </c:pt>
                <c:pt idx="48442">
                  <c:v>123.15104166666667</c:v>
                </c:pt>
                <c:pt idx="48443">
                  <c:v>123.15364583333333</c:v>
                </c:pt>
                <c:pt idx="48444">
                  <c:v>123.15625</c:v>
                </c:pt>
                <c:pt idx="48445">
                  <c:v>123.15885416666667</c:v>
                </c:pt>
                <c:pt idx="48446">
                  <c:v>123.16145833333333</c:v>
                </c:pt>
                <c:pt idx="48447">
                  <c:v>123.1640625</c:v>
                </c:pt>
                <c:pt idx="48448">
                  <c:v>123.16666666666667</c:v>
                </c:pt>
                <c:pt idx="48449">
                  <c:v>123.16927083333333</c:v>
                </c:pt>
                <c:pt idx="48450">
                  <c:v>123.171875</c:v>
                </c:pt>
                <c:pt idx="48451">
                  <c:v>123.17447916666667</c:v>
                </c:pt>
                <c:pt idx="48452">
                  <c:v>123.17708333333333</c:v>
                </c:pt>
                <c:pt idx="48453">
                  <c:v>123.1796875</c:v>
                </c:pt>
                <c:pt idx="48454">
                  <c:v>123.18229166666667</c:v>
                </c:pt>
                <c:pt idx="48455">
                  <c:v>123.18489583333333</c:v>
                </c:pt>
                <c:pt idx="48456">
                  <c:v>123.1875</c:v>
                </c:pt>
                <c:pt idx="48457">
                  <c:v>123.19010416666667</c:v>
                </c:pt>
                <c:pt idx="48458">
                  <c:v>123.19270833333333</c:v>
                </c:pt>
                <c:pt idx="48459">
                  <c:v>123.1953125</c:v>
                </c:pt>
                <c:pt idx="48460">
                  <c:v>123.19791666666667</c:v>
                </c:pt>
                <c:pt idx="48461">
                  <c:v>123.20052083333333</c:v>
                </c:pt>
                <c:pt idx="48462">
                  <c:v>123.203125</c:v>
                </c:pt>
                <c:pt idx="48463">
                  <c:v>123.20572916666667</c:v>
                </c:pt>
                <c:pt idx="48464">
                  <c:v>123.20833333333333</c:v>
                </c:pt>
                <c:pt idx="48465">
                  <c:v>123.2109375</c:v>
                </c:pt>
                <c:pt idx="48466">
                  <c:v>123.21354166666667</c:v>
                </c:pt>
                <c:pt idx="48467">
                  <c:v>123.21614583333333</c:v>
                </c:pt>
                <c:pt idx="48468">
                  <c:v>123.21875</c:v>
                </c:pt>
                <c:pt idx="48469">
                  <c:v>123.22135416666667</c:v>
                </c:pt>
                <c:pt idx="48470">
                  <c:v>123.22395833333333</c:v>
                </c:pt>
                <c:pt idx="48471">
                  <c:v>123.2265625</c:v>
                </c:pt>
                <c:pt idx="48472">
                  <c:v>123.22916666666667</c:v>
                </c:pt>
                <c:pt idx="48473">
                  <c:v>123.23177083333333</c:v>
                </c:pt>
                <c:pt idx="48474">
                  <c:v>123.234375</c:v>
                </c:pt>
                <c:pt idx="48475">
                  <c:v>123.23697916666667</c:v>
                </c:pt>
                <c:pt idx="48476">
                  <c:v>123.23958333333333</c:v>
                </c:pt>
                <c:pt idx="48477">
                  <c:v>123.2421875</c:v>
                </c:pt>
                <c:pt idx="48478">
                  <c:v>123.24479166666667</c:v>
                </c:pt>
                <c:pt idx="48479">
                  <c:v>123.24739583333333</c:v>
                </c:pt>
                <c:pt idx="48480">
                  <c:v>123.25</c:v>
                </c:pt>
                <c:pt idx="48481">
                  <c:v>123.25260416666667</c:v>
                </c:pt>
                <c:pt idx="48482">
                  <c:v>123.25520833333333</c:v>
                </c:pt>
                <c:pt idx="48483">
                  <c:v>123.2578125</c:v>
                </c:pt>
                <c:pt idx="48484">
                  <c:v>123.26041666666667</c:v>
                </c:pt>
                <c:pt idx="48485">
                  <c:v>123.26302083333333</c:v>
                </c:pt>
                <c:pt idx="48486">
                  <c:v>123.265625</c:v>
                </c:pt>
                <c:pt idx="48487">
                  <c:v>123.26822916666667</c:v>
                </c:pt>
                <c:pt idx="48488">
                  <c:v>123.27083333333333</c:v>
                </c:pt>
                <c:pt idx="48489">
                  <c:v>123.2734375</c:v>
                </c:pt>
                <c:pt idx="48490">
                  <c:v>123.27604166666667</c:v>
                </c:pt>
                <c:pt idx="48491">
                  <c:v>123.27864583333333</c:v>
                </c:pt>
                <c:pt idx="48492">
                  <c:v>123.28125</c:v>
                </c:pt>
                <c:pt idx="48493">
                  <c:v>123.28385416666667</c:v>
                </c:pt>
                <c:pt idx="48494">
                  <c:v>123.28645833333333</c:v>
                </c:pt>
                <c:pt idx="48495">
                  <c:v>123.2890625</c:v>
                </c:pt>
                <c:pt idx="48496">
                  <c:v>123.29166666666667</c:v>
                </c:pt>
                <c:pt idx="48497">
                  <c:v>123.29427083333333</c:v>
                </c:pt>
                <c:pt idx="48498">
                  <c:v>123.296875</c:v>
                </c:pt>
                <c:pt idx="48499">
                  <c:v>123.29947916666667</c:v>
                </c:pt>
                <c:pt idx="48500">
                  <c:v>123.30208333333333</c:v>
                </c:pt>
                <c:pt idx="48501">
                  <c:v>123.3046875</c:v>
                </c:pt>
                <c:pt idx="48502">
                  <c:v>123.30729166666667</c:v>
                </c:pt>
                <c:pt idx="48503">
                  <c:v>123.30989583333333</c:v>
                </c:pt>
                <c:pt idx="48504">
                  <c:v>123.3125</c:v>
                </c:pt>
                <c:pt idx="48505">
                  <c:v>123.31510416666667</c:v>
                </c:pt>
                <c:pt idx="48506">
                  <c:v>123.31770833333333</c:v>
                </c:pt>
                <c:pt idx="48507">
                  <c:v>123.3203125</c:v>
                </c:pt>
                <c:pt idx="48508">
                  <c:v>123.32291666666667</c:v>
                </c:pt>
                <c:pt idx="48509">
                  <c:v>123.32552083333333</c:v>
                </c:pt>
                <c:pt idx="48510">
                  <c:v>123.328125</c:v>
                </c:pt>
                <c:pt idx="48511">
                  <c:v>123.33072916666667</c:v>
                </c:pt>
                <c:pt idx="48512">
                  <c:v>123.33333333333333</c:v>
                </c:pt>
                <c:pt idx="48513">
                  <c:v>123.3359375</c:v>
                </c:pt>
                <c:pt idx="48514">
                  <c:v>123.33854166666667</c:v>
                </c:pt>
                <c:pt idx="48515">
                  <c:v>123.34114583333333</c:v>
                </c:pt>
                <c:pt idx="48516">
                  <c:v>123.34375</c:v>
                </c:pt>
                <c:pt idx="48517">
                  <c:v>123.34635416666667</c:v>
                </c:pt>
                <c:pt idx="48518">
                  <c:v>123.34895833333333</c:v>
                </c:pt>
                <c:pt idx="48519">
                  <c:v>123.3515625</c:v>
                </c:pt>
                <c:pt idx="48520">
                  <c:v>123.35416666666667</c:v>
                </c:pt>
                <c:pt idx="48521">
                  <c:v>123.35677083333333</c:v>
                </c:pt>
                <c:pt idx="48522">
                  <c:v>123.359375</c:v>
                </c:pt>
                <c:pt idx="48523">
                  <c:v>123.36197916666667</c:v>
                </c:pt>
                <c:pt idx="48524">
                  <c:v>123.36458333333333</c:v>
                </c:pt>
                <c:pt idx="48525">
                  <c:v>123.3671875</c:v>
                </c:pt>
                <c:pt idx="48526">
                  <c:v>123.36979166666667</c:v>
                </c:pt>
                <c:pt idx="48527">
                  <c:v>123.37239583333333</c:v>
                </c:pt>
                <c:pt idx="48528">
                  <c:v>123.375</c:v>
                </c:pt>
                <c:pt idx="48529">
                  <c:v>123.37760416666667</c:v>
                </c:pt>
                <c:pt idx="48530">
                  <c:v>123.38020833333333</c:v>
                </c:pt>
                <c:pt idx="48531">
                  <c:v>123.3828125</c:v>
                </c:pt>
                <c:pt idx="48532">
                  <c:v>123.38541666666667</c:v>
                </c:pt>
                <c:pt idx="48533">
                  <c:v>123.38802083333333</c:v>
                </c:pt>
                <c:pt idx="48534">
                  <c:v>123.390625</c:v>
                </c:pt>
                <c:pt idx="48535">
                  <c:v>123.39322916666667</c:v>
                </c:pt>
                <c:pt idx="48536">
                  <c:v>123.39583333333333</c:v>
                </c:pt>
                <c:pt idx="48537">
                  <c:v>123.3984375</c:v>
                </c:pt>
                <c:pt idx="48538">
                  <c:v>123.40104166666667</c:v>
                </c:pt>
                <c:pt idx="48539">
                  <c:v>123.40364583333333</c:v>
                </c:pt>
                <c:pt idx="48540">
                  <c:v>123.40625</c:v>
                </c:pt>
                <c:pt idx="48541">
                  <c:v>123.40885416666667</c:v>
                </c:pt>
                <c:pt idx="48542">
                  <c:v>123.41145833333333</c:v>
                </c:pt>
                <c:pt idx="48543">
                  <c:v>123.4140625</c:v>
                </c:pt>
                <c:pt idx="48544">
                  <c:v>123.41666666666667</c:v>
                </c:pt>
                <c:pt idx="48545">
                  <c:v>123.41927083333333</c:v>
                </c:pt>
                <c:pt idx="48546">
                  <c:v>123.421875</c:v>
                </c:pt>
                <c:pt idx="48547">
                  <c:v>123.42447916666667</c:v>
                </c:pt>
                <c:pt idx="48548">
                  <c:v>123.42708333333333</c:v>
                </c:pt>
                <c:pt idx="48549">
                  <c:v>123.4296875</c:v>
                </c:pt>
                <c:pt idx="48550">
                  <c:v>123.43229166666667</c:v>
                </c:pt>
                <c:pt idx="48551">
                  <c:v>123.43489583333333</c:v>
                </c:pt>
                <c:pt idx="48552">
                  <c:v>123.4375</c:v>
                </c:pt>
                <c:pt idx="48553">
                  <c:v>123.44010416666667</c:v>
                </c:pt>
                <c:pt idx="48554">
                  <c:v>123.44270833333333</c:v>
                </c:pt>
                <c:pt idx="48555">
                  <c:v>123.4453125</c:v>
                </c:pt>
                <c:pt idx="48556">
                  <c:v>123.44791666666667</c:v>
                </c:pt>
                <c:pt idx="48557">
                  <c:v>123.45052083333333</c:v>
                </c:pt>
                <c:pt idx="48558">
                  <c:v>123.453125</c:v>
                </c:pt>
                <c:pt idx="48559">
                  <c:v>123.45572916666667</c:v>
                </c:pt>
                <c:pt idx="48560">
                  <c:v>123.45833333333333</c:v>
                </c:pt>
                <c:pt idx="48561">
                  <c:v>123.4609375</c:v>
                </c:pt>
                <c:pt idx="48562">
                  <c:v>123.46354166666667</c:v>
                </c:pt>
                <c:pt idx="48563">
                  <c:v>123.46614583333333</c:v>
                </c:pt>
                <c:pt idx="48564">
                  <c:v>123.46875</c:v>
                </c:pt>
                <c:pt idx="48565">
                  <c:v>123.47135416666667</c:v>
                </c:pt>
                <c:pt idx="48566">
                  <c:v>123.47395833333333</c:v>
                </c:pt>
                <c:pt idx="48567">
                  <c:v>123.4765625</c:v>
                </c:pt>
                <c:pt idx="48568">
                  <c:v>123.47916666666667</c:v>
                </c:pt>
                <c:pt idx="48569">
                  <c:v>123.48177083333333</c:v>
                </c:pt>
                <c:pt idx="48570">
                  <c:v>123.484375</c:v>
                </c:pt>
                <c:pt idx="48571">
                  <c:v>123.48697916666667</c:v>
                </c:pt>
                <c:pt idx="48572">
                  <c:v>123.48958333333333</c:v>
                </c:pt>
                <c:pt idx="48573">
                  <c:v>123.4921875</c:v>
                </c:pt>
                <c:pt idx="48574">
                  <c:v>123.49479166666667</c:v>
                </c:pt>
                <c:pt idx="48575">
                  <c:v>123.49739583333333</c:v>
                </c:pt>
                <c:pt idx="48576">
                  <c:v>123.5</c:v>
                </c:pt>
                <c:pt idx="48577">
                  <c:v>123.50260416666667</c:v>
                </c:pt>
                <c:pt idx="48578">
                  <c:v>123.50520833333333</c:v>
                </c:pt>
                <c:pt idx="48579">
                  <c:v>123.5078125</c:v>
                </c:pt>
                <c:pt idx="48580">
                  <c:v>123.51041666666667</c:v>
                </c:pt>
                <c:pt idx="48581">
                  <c:v>123.51302083333333</c:v>
                </c:pt>
                <c:pt idx="48582">
                  <c:v>123.515625</c:v>
                </c:pt>
                <c:pt idx="48583">
                  <c:v>123.51822916666667</c:v>
                </c:pt>
                <c:pt idx="48584">
                  <c:v>123.52083333333333</c:v>
                </c:pt>
                <c:pt idx="48585">
                  <c:v>123.5234375</c:v>
                </c:pt>
                <c:pt idx="48586">
                  <c:v>123.52604166666667</c:v>
                </c:pt>
                <c:pt idx="48587">
                  <c:v>123.52864583333333</c:v>
                </c:pt>
                <c:pt idx="48588">
                  <c:v>123.53125</c:v>
                </c:pt>
                <c:pt idx="48589">
                  <c:v>123.53385416666667</c:v>
                </c:pt>
                <c:pt idx="48590">
                  <c:v>123.53645833333333</c:v>
                </c:pt>
                <c:pt idx="48591">
                  <c:v>123.5390625</c:v>
                </c:pt>
                <c:pt idx="48592">
                  <c:v>123.54166666666667</c:v>
                </c:pt>
                <c:pt idx="48593">
                  <c:v>123.54427083333333</c:v>
                </c:pt>
                <c:pt idx="48594">
                  <c:v>123.546875</c:v>
                </c:pt>
                <c:pt idx="48595">
                  <c:v>123.54947916666667</c:v>
                </c:pt>
                <c:pt idx="48596">
                  <c:v>123.55208333333333</c:v>
                </c:pt>
                <c:pt idx="48597">
                  <c:v>123.5546875</c:v>
                </c:pt>
                <c:pt idx="48598">
                  <c:v>123.55729166666667</c:v>
                </c:pt>
                <c:pt idx="48599">
                  <c:v>123.55989583333333</c:v>
                </c:pt>
                <c:pt idx="48600">
                  <c:v>123.5625</c:v>
                </c:pt>
                <c:pt idx="48601">
                  <c:v>123.56510416666667</c:v>
                </c:pt>
                <c:pt idx="48602">
                  <c:v>123.56770833333333</c:v>
                </c:pt>
                <c:pt idx="48603">
                  <c:v>123.5703125</c:v>
                </c:pt>
                <c:pt idx="48604">
                  <c:v>123.57291666666667</c:v>
                </c:pt>
                <c:pt idx="48605">
                  <c:v>123.57552083333333</c:v>
                </c:pt>
                <c:pt idx="48606">
                  <c:v>123.578125</c:v>
                </c:pt>
                <c:pt idx="48607">
                  <c:v>123.58072916666667</c:v>
                </c:pt>
                <c:pt idx="48608">
                  <c:v>123.58333333333333</c:v>
                </c:pt>
                <c:pt idx="48609">
                  <c:v>123.5859375</c:v>
                </c:pt>
                <c:pt idx="48610">
                  <c:v>123.58854166666667</c:v>
                </c:pt>
                <c:pt idx="48611">
                  <c:v>123.59114583333333</c:v>
                </c:pt>
                <c:pt idx="48612">
                  <c:v>123.59375</c:v>
                </c:pt>
                <c:pt idx="48613">
                  <c:v>123.59635416666667</c:v>
                </c:pt>
                <c:pt idx="48614">
                  <c:v>123.59895833333333</c:v>
                </c:pt>
                <c:pt idx="48615">
                  <c:v>123.6015625</c:v>
                </c:pt>
                <c:pt idx="48616">
                  <c:v>123.60416666666667</c:v>
                </c:pt>
                <c:pt idx="48617">
                  <c:v>123.60677083333333</c:v>
                </c:pt>
                <c:pt idx="48618">
                  <c:v>123.609375</c:v>
                </c:pt>
                <c:pt idx="48619">
                  <c:v>123.61197916666667</c:v>
                </c:pt>
                <c:pt idx="48620">
                  <c:v>123.61458333333333</c:v>
                </c:pt>
                <c:pt idx="48621">
                  <c:v>123.6171875</c:v>
                </c:pt>
                <c:pt idx="48622">
                  <c:v>123.61979166666667</c:v>
                </c:pt>
                <c:pt idx="48623">
                  <c:v>123.62239583333333</c:v>
                </c:pt>
                <c:pt idx="48624">
                  <c:v>123.625</c:v>
                </c:pt>
                <c:pt idx="48625">
                  <c:v>123.62760416666667</c:v>
                </c:pt>
                <c:pt idx="48626">
                  <c:v>123.63020833333333</c:v>
                </c:pt>
                <c:pt idx="48627">
                  <c:v>123.6328125</c:v>
                </c:pt>
                <c:pt idx="48628">
                  <c:v>123.63541666666667</c:v>
                </c:pt>
                <c:pt idx="48629">
                  <c:v>123.63802083333333</c:v>
                </c:pt>
                <c:pt idx="48630">
                  <c:v>123.640625</c:v>
                </c:pt>
                <c:pt idx="48631">
                  <c:v>123.64322916666667</c:v>
                </c:pt>
                <c:pt idx="48632">
                  <c:v>123.64583333333333</c:v>
                </c:pt>
                <c:pt idx="48633">
                  <c:v>123.6484375</c:v>
                </c:pt>
                <c:pt idx="48634">
                  <c:v>123.65104166666667</c:v>
                </c:pt>
                <c:pt idx="48635">
                  <c:v>123.65364583333333</c:v>
                </c:pt>
                <c:pt idx="48636">
                  <c:v>123.65625</c:v>
                </c:pt>
                <c:pt idx="48637">
                  <c:v>123.65885416666667</c:v>
                </c:pt>
                <c:pt idx="48638">
                  <c:v>123.66145833333333</c:v>
                </c:pt>
                <c:pt idx="48639">
                  <c:v>123.6640625</c:v>
                </c:pt>
                <c:pt idx="48640">
                  <c:v>123.66666666666667</c:v>
                </c:pt>
                <c:pt idx="48641">
                  <c:v>123.66927083333333</c:v>
                </c:pt>
                <c:pt idx="48642">
                  <c:v>123.671875</c:v>
                </c:pt>
                <c:pt idx="48643">
                  <c:v>123.67447916666667</c:v>
                </c:pt>
                <c:pt idx="48644">
                  <c:v>123.67708333333333</c:v>
                </c:pt>
                <c:pt idx="48645">
                  <c:v>123.6796875</c:v>
                </c:pt>
                <c:pt idx="48646">
                  <c:v>123.68229166666667</c:v>
                </c:pt>
                <c:pt idx="48647">
                  <c:v>123.68489583333333</c:v>
                </c:pt>
                <c:pt idx="48648">
                  <c:v>123.6875</c:v>
                </c:pt>
                <c:pt idx="48649">
                  <c:v>123.69010416666667</c:v>
                </c:pt>
                <c:pt idx="48650">
                  <c:v>123.69270833333333</c:v>
                </c:pt>
                <c:pt idx="48651">
                  <c:v>123.6953125</c:v>
                </c:pt>
                <c:pt idx="48652">
                  <c:v>123.69791666666667</c:v>
                </c:pt>
                <c:pt idx="48653">
                  <c:v>123.70052083333333</c:v>
                </c:pt>
                <c:pt idx="48654">
                  <c:v>123.703125</c:v>
                </c:pt>
                <c:pt idx="48655">
                  <c:v>123.70572916666667</c:v>
                </c:pt>
                <c:pt idx="48656">
                  <c:v>123.70833333333333</c:v>
                </c:pt>
                <c:pt idx="48657">
                  <c:v>123.7109375</c:v>
                </c:pt>
                <c:pt idx="48658">
                  <c:v>123.71354166666667</c:v>
                </c:pt>
                <c:pt idx="48659">
                  <c:v>123.71614583333333</c:v>
                </c:pt>
                <c:pt idx="48660">
                  <c:v>123.71875</c:v>
                </c:pt>
                <c:pt idx="48661">
                  <c:v>123.72135416666667</c:v>
                </c:pt>
                <c:pt idx="48662">
                  <c:v>123.72395833333333</c:v>
                </c:pt>
                <c:pt idx="48663">
                  <c:v>123.7265625</c:v>
                </c:pt>
                <c:pt idx="48664">
                  <c:v>123.72916666666667</c:v>
                </c:pt>
                <c:pt idx="48665">
                  <c:v>123.73177083333333</c:v>
                </c:pt>
                <c:pt idx="48666">
                  <c:v>123.734375</c:v>
                </c:pt>
                <c:pt idx="48667">
                  <c:v>123.73697916666667</c:v>
                </c:pt>
                <c:pt idx="48668">
                  <c:v>123.73958333333333</c:v>
                </c:pt>
                <c:pt idx="48669">
                  <c:v>123.7421875</c:v>
                </c:pt>
                <c:pt idx="48670">
                  <c:v>123.74479166666667</c:v>
                </c:pt>
                <c:pt idx="48671">
                  <c:v>123.74739583333333</c:v>
                </c:pt>
                <c:pt idx="48672">
                  <c:v>123.75</c:v>
                </c:pt>
                <c:pt idx="48673">
                  <c:v>123.75260416666667</c:v>
                </c:pt>
                <c:pt idx="48674">
                  <c:v>123.75520833333333</c:v>
                </c:pt>
                <c:pt idx="48675">
                  <c:v>123.7578125</c:v>
                </c:pt>
                <c:pt idx="48676">
                  <c:v>123.76041666666667</c:v>
                </c:pt>
                <c:pt idx="48677">
                  <c:v>123.76302083333333</c:v>
                </c:pt>
                <c:pt idx="48678">
                  <c:v>123.765625</c:v>
                </c:pt>
                <c:pt idx="48679">
                  <c:v>123.76822916666667</c:v>
                </c:pt>
                <c:pt idx="48680">
                  <c:v>123.77083333333333</c:v>
                </c:pt>
                <c:pt idx="48681">
                  <c:v>123.7734375</c:v>
                </c:pt>
                <c:pt idx="48682">
                  <c:v>123.77604166666667</c:v>
                </c:pt>
                <c:pt idx="48683">
                  <c:v>123.77864583333333</c:v>
                </c:pt>
                <c:pt idx="48684">
                  <c:v>123.78125</c:v>
                </c:pt>
                <c:pt idx="48685">
                  <c:v>123.78385416666667</c:v>
                </c:pt>
                <c:pt idx="48686">
                  <c:v>123.78645833333333</c:v>
                </c:pt>
                <c:pt idx="48687">
                  <c:v>123.7890625</c:v>
                </c:pt>
                <c:pt idx="48688">
                  <c:v>123.79166666666667</c:v>
                </c:pt>
                <c:pt idx="48689">
                  <c:v>123.79427083333333</c:v>
                </c:pt>
                <c:pt idx="48690">
                  <c:v>123.796875</c:v>
                </c:pt>
                <c:pt idx="48691">
                  <c:v>123.79947916666667</c:v>
                </c:pt>
                <c:pt idx="48692">
                  <c:v>123.80208333333333</c:v>
                </c:pt>
                <c:pt idx="48693">
                  <c:v>123.8046875</c:v>
                </c:pt>
                <c:pt idx="48694">
                  <c:v>123.80729166666667</c:v>
                </c:pt>
                <c:pt idx="48695">
                  <c:v>123.80989583333333</c:v>
                </c:pt>
                <c:pt idx="48696">
                  <c:v>123.8125</c:v>
                </c:pt>
                <c:pt idx="48697">
                  <c:v>123.81510416666667</c:v>
                </c:pt>
                <c:pt idx="48698">
                  <c:v>123.81770833333333</c:v>
                </c:pt>
                <c:pt idx="48699">
                  <c:v>123.8203125</c:v>
                </c:pt>
                <c:pt idx="48700">
                  <c:v>123.82291666666667</c:v>
                </c:pt>
                <c:pt idx="48701">
                  <c:v>123.82552083333333</c:v>
                </c:pt>
                <c:pt idx="48702">
                  <c:v>123.828125</c:v>
                </c:pt>
                <c:pt idx="48703">
                  <c:v>123.83072916666667</c:v>
                </c:pt>
                <c:pt idx="48704">
                  <c:v>123.83333333333333</c:v>
                </c:pt>
                <c:pt idx="48705">
                  <c:v>123.8359375</c:v>
                </c:pt>
                <c:pt idx="48706">
                  <c:v>123.83854166666667</c:v>
                </c:pt>
                <c:pt idx="48707">
                  <c:v>123.84114583333333</c:v>
                </c:pt>
                <c:pt idx="48708">
                  <c:v>123.84375</c:v>
                </c:pt>
                <c:pt idx="48709">
                  <c:v>123.84635416666667</c:v>
                </c:pt>
                <c:pt idx="48710">
                  <c:v>123.84895833333333</c:v>
                </c:pt>
                <c:pt idx="48711">
                  <c:v>123.8515625</c:v>
                </c:pt>
                <c:pt idx="48712">
                  <c:v>123.85416666666667</c:v>
                </c:pt>
                <c:pt idx="48713">
                  <c:v>123.85677083333333</c:v>
                </c:pt>
                <c:pt idx="48714">
                  <c:v>123.859375</c:v>
                </c:pt>
                <c:pt idx="48715">
                  <c:v>123.86197916666667</c:v>
                </c:pt>
                <c:pt idx="48716">
                  <c:v>123.86458333333333</c:v>
                </c:pt>
                <c:pt idx="48717">
                  <c:v>123.8671875</c:v>
                </c:pt>
                <c:pt idx="48718">
                  <c:v>123.86979166666667</c:v>
                </c:pt>
                <c:pt idx="48719">
                  <c:v>123.87239583333333</c:v>
                </c:pt>
                <c:pt idx="48720">
                  <c:v>123.875</c:v>
                </c:pt>
                <c:pt idx="48721">
                  <c:v>123.87760416666667</c:v>
                </c:pt>
                <c:pt idx="48722">
                  <c:v>123.88020833333333</c:v>
                </c:pt>
                <c:pt idx="48723">
                  <c:v>123.8828125</c:v>
                </c:pt>
                <c:pt idx="48724">
                  <c:v>123.88541666666667</c:v>
                </c:pt>
                <c:pt idx="48725">
                  <c:v>123.88802083333333</c:v>
                </c:pt>
                <c:pt idx="48726">
                  <c:v>123.890625</c:v>
                </c:pt>
                <c:pt idx="48727">
                  <c:v>123.89322916666667</c:v>
                </c:pt>
                <c:pt idx="48728">
                  <c:v>123.89583333333333</c:v>
                </c:pt>
                <c:pt idx="48729">
                  <c:v>123.8984375</c:v>
                </c:pt>
                <c:pt idx="48730">
                  <c:v>123.90104166666667</c:v>
                </c:pt>
                <c:pt idx="48731">
                  <c:v>123.90364583333333</c:v>
                </c:pt>
                <c:pt idx="48732">
                  <c:v>123.90625</c:v>
                </c:pt>
                <c:pt idx="48733">
                  <c:v>123.90885416666667</c:v>
                </c:pt>
                <c:pt idx="48734">
                  <c:v>123.91145833333333</c:v>
                </c:pt>
                <c:pt idx="48735">
                  <c:v>123.9140625</c:v>
                </c:pt>
                <c:pt idx="48736">
                  <c:v>123.91666666666667</c:v>
                </c:pt>
                <c:pt idx="48737">
                  <c:v>123.91927083333333</c:v>
                </c:pt>
                <c:pt idx="48738">
                  <c:v>123.921875</c:v>
                </c:pt>
                <c:pt idx="48739">
                  <c:v>123.92447916666667</c:v>
                </c:pt>
                <c:pt idx="48740">
                  <c:v>123.92708333333333</c:v>
                </c:pt>
                <c:pt idx="48741">
                  <c:v>123.9296875</c:v>
                </c:pt>
                <c:pt idx="48742">
                  <c:v>123.93229166666667</c:v>
                </c:pt>
                <c:pt idx="48743">
                  <c:v>123.93489583333333</c:v>
                </c:pt>
                <c:pt idx="48744">
                  <c:v>123.9375</c:v>
                </c:pt>
                <c:pt idx="48745">
                  <c:v>123.94010416666667</c:v>
                </c:pt>
                <c:pt idx="48746">
                  <c:v>123.94270833333333</c:v>
                </c:pt>
                <c:pt idx="48747">
                  <c:v>123.9453125</c:v>
                </c:pt>
                <c:pt idx="48748">
                  <c:v>123.94791666666667</c:v>
                </c:pt>
                <c:pt idx="48749">
                  <c:v>123.95052083333333</c:v>
                </c:pt>
                <c:pt idx="48750">
                  <c:v>123.953125</c:v>
                </c:pt>
                <c:pt idx="48751">
                  <c:v>123.95572916666667</c:v>
                </c:pt>
                <c:pt idx="48752">
                  <c:v>123.95833333333333</c:v>
                </c:pt>
                <c:pt idx="48753">
                  <c:v>123.9609375</c:v>
                </c:pt>
                <c:pt idx="48754">
                  <c:v>123.96354166666667</c:v>
                </c:pt>
                <c:pt idx="48755">
                  <c:v>123.96614583333333</c:v>
                </c:pt>
                <c:pt idx="48756">
                  <c:v>123.96875</c:v>
                </c:pt>
                <c:pt idx="48757">
                  <c:v>123.97135416666667</c:v>
                </c:pt>
                <c:pt idx="48758">
                  <c:v>123.97395833333333</c:v>
                </c:pt>
                <c:pt idx="48759">
                  <c:v>123.9765625</c:v>
                </c:pt>
                <c:pt idx="48760">
                  <c:v>123.97916666666667</c:v>
                </c:pt>
                <c:pt idx="48761">
                  <c:v>123.98177083333333</c:v>
                </c:pt>
                <c:pt idx="48762">
                  <c:v>123.984375</c:v>
                </c:pt>
                <c:pt idx="48763">
                  <c:v>123.98697916666667</c:v>
                </c:pt>
                <c:pt idx="48764">
                  <c:v>123.98958333333333</c:v>
                </c:pt>
                <c:pt idx="48765">
                  <c:v>123.9921875</c:v>
                </c:pt>
                <c:pt idx="48766">
                  <c:v>123.99479166666667</c:v>
                </c:pt>
                <c:pt idx="48767">
                  <c:v>123.99739583333333</c:v>
                </c:pt>
                <c:pt idx="48768">
                  <c:v>124</c:v>
                </c:pt>
                <c:pt idx="48769">
                  <c:v>124.00260416666667</c:v>
                </c:pt>
                <c:pt idx="48770">
                  <c:v>124.00520833333333</c:v>
                </c:pt>
                <c:pt idx="48771">
                  <c:v>124.0078125</c:v>
                </c:pt>
                <c:pt idx="48772">
                  <c:v>124.01041666666667</c:v>
                </c:pt>
                <c:pt idx="48773">
                  <c:v>124.01302083333333</c:v>
                </c:pt>
                <c:pt idx="48774">
                  <c:v>124.015625</c:v>
                </c:pt>
                <c:pt idx="48775">
                  <c:v>124.01822916666667</c:v>
                </c:pt>
                <c:pt idx="48776">
                  <c:v>124.02083333333333</c:v>
                </c:pt>
                <c:pt idx="48777">
                  <c:v>124.0234375</c:v>
                </c:pt>
                <c:pt idx="48778">
                  <c:v>124.02604166666667</c:v>
                </c:pt>
                <c:pt idx="48779">
                  <c:v>124.02864583333333</c:v>
                </c:pt>
                <c:pt idx="48780">
                  <c:v>124.03125</c:v>
                </c:pt>
                <c:pt idx="48781">
                  <c:v>124.03385416666667</c:v>
                </c:pt>
                <c:pt idx="48782">
                  <c:v>124.03645833333333</c:v>
                </c:pt>
                <c:pt idx="48783">
                  <c:v>124.0390625</c:v>
                </c:pt>
                <c:pt idx="48784">
                  <c:v>124.04166666666667</c:v>
                </c:pt>
                <c:pt idx="48785">
                  <c:v>124.04427083333333</c:v>
                </c:pt>
                <c:pt idx="48786">
                  <c:v>124.046875</c:v>
                </c:pt>
                <c:pt idx="48787">
                  <c:v>124.04947916666667</c:v>
                </c:pt>
                <c:pt idx="48788">
                  <c:v>124.05208333333333</c:v>
                </c:pt>
                <c:pt idx="48789">
                  <c:v>124.0546875</c:v>
                </c:pt>
                <c:pt idx="48790">
                  <c:v>124.05729166666667</c:v>
                </c:pt>
                <c:pt idx="48791">
                  <c:v>124.05989583333333</c:v>
                </c:pt>
                <c:pt idx="48792">
                  <c:v>124.0625</c:v>
                </c:pt>
                <c:pt idx="48793">
                  <c:v>124.06510416666667</c:v>
                </c:pt>
                <c:pt idx="48794">
                  <c:v>124.06770833333333</c:v>
                </c:pt>
                <c:pt idx="48795">
                  <c:v>124.0703125</c:v>
                </c:pt>
                <c:pt idx="48796">
                  <c:v>124.07291666666667</c:v>
                </c:pt>
                <c:pt idx="48797">
                  <c:v>124.07552083333333</c:v>
                </c:pt>
                <c:pt idx="48798">
                  <c:v>124.078125</c:v>
                </c:pt>
                <c:pt idx="48799">
                  <c:v>124.08072916666667</c:v>
                </c:pt>
                <c:pt idx="48800">
                  <c:v>124.08333333333333</c:v>
                </c:pt>
                <c:pt idx="48801">
                  <c:v>124.0859375</c:v>
                </c:pt>
                <c:pt idx="48802">
                  <c:v>124.08854166666667</c:v>
                </c:pt>
                <c:pt idx="48803">
                  <c:v>124.09114583333333</c:v>
                </c:pt>
                <c:pt idx="48804">
                  <c:v>124.09375</c:v>
                </c:pt>
                <c:pt idx="48805">
                  <c:v>124.09635416666667</c:v>
                </c:pt>
                <c:pt idx="48806">
                  <c:v>124.09895833333333</c:v>
                </c:pt>
                <c:pt idx="48807">
                  <c:v>124.1015625</c:v>
                </c:pt>
                <c:pt idx="48808">
                  <c:v>124.10416666666667</c:v>
                </c:pt>
                <c:pt idx="48809">
                  <c:v>124.10677083333333</c:v>
                </c:pt>
                <c:pt idx="48810">
                  <c:v>124.109375</c:v>
                </c:pt>
                <c:pt idx="48811">
                  <c:v>124.11197916666667</c:v>
                </c:pt>
                <c:pt idx="48812">
                  <c:v>124.11458333333333</c:v>
                </c:pt>
                <c:pt idx="48813">
                  <c:v>124.1171875</c:v>
                </c:pt>
                <c:pt idx="48814">
                  <c:v>124.11979166666667</c:v>
                </c:pt>
                <c:pt idx="48815">
                  <c:v>124.12239583333333</c:v>
                </c:pt>
                <c:pt idx="48816">
                  <c:v>124.125</c:v>
                </c:pt>
                <c:pt idx="48817">
                  <c:v>124.12760416666667</c:v>
                </c:pt>
                <c:pt idx="48818">
                  <c:v>124.13020833333333</c:v>
                </c:pt>
                <c:pt idx="48819">
                  <c:v>124.1328125</c:v>
                </c:pt>
                <c:pt idx="48820">
                  <c:v>124.13541666666667</c:v>
                </c:pt>
                <c:pt idx="48821">
                  <c:v>124.13802083333333</c:v>
                </c:pt>
                <c:pt idx="48822">
                  <c:v>124.140625</c:v>
                </c:pt>
                <c:pt idx="48823">
                  <c:v>124.14322916666667</c:v>
                </c:pt>
                <c:pt idx="48824">
                  <c:v>124.14583333333333</c:v>
                </c:pt>
                <c:pt idx="48825">
                  <c:v>124.1484375</c:v>
                </c:pt>
                <c:pt idx="48826">
                  <c:v>124.15104166666667</c:v>
                </c:pt>
                <c:pt idx="48827">
                  <c:v>124.15364583333333</c:v>
                </c:pt>
                <c:pt idx="48828">
                  <c:v>124.15625</c:v>
                </c:pt>
                <c:pt idx="48829">
                  <c:v>124.15885416666667</c:v>
                </c:pt>
                <c:pt idx="48830">
                  <c:v>124.16145833333333</c:v>
                </c:pt>
                <c:pt idx="48831">
                  <c:v>124.1640625</c:v>
                </c:pt>
                <c:pt idx="48832">
                  <c:v>124.16666666666667</c:v>
                </c:pt>
                <c:pt idx="48833">
                  <c:v>124.16927083333333</c:v>
                </c:pt>
                <c:pt idx="48834">
                  <c:v>124.171875</c:v>
                </c:pt>
                <c:pt idx="48835">
                  <c:v>124.17447916666667</c:v>
                </c:pt>
                <c:pt idx="48836">
                  <c:v>124.17708333333333</c:v>
                </c:pt>
                <c:pt idx="48837">
                  <c:v>124.1796875</c:v>
                </c:pt>
                <c:pt idx="48838">
                  <c:v>124.18229166666667</c:v>
                </c:pt>
                <c:pt idx="48839">
                  <c:v>124.18489583333333</c:v>
                </c:pt>
                <c:pt idx="48840">
                  <c:v>124.1875</c:v>
                </c:pt>
                <c:pt idx="48841">
                  <c:v>124.19010416666667</c:v>
                </c:pt>
                <c:pt idx="48842">
                  <c:v>124.19270833333333</c:v>
                </c:pt>
                <c:pt idx="48843">
                  <c:v>124.1953125</c:v>
                </c:pt>
                <c:pt idx="48844">
                  <c:v>124.19791666666667</c:v>
                </c:pt>
                <c:pt idx="48845">
                  <c:v>124.20052083333333</c:v>
                </c:pt>
                <c:pt idx="48846">
                  <c:v>124.203125</c:v>
                </c:pt>
                <c:pt idx="48847">
                  <c:v>124.20572916666667</c:v>
                </c:pt>
                <c:pt idx="48848">
                  <c:v>124.20833333333333</c:v>
                </c:pt>
                <c:pt idx="48849">
                  <c:v>124.2109375</c:v>
                </c:pt>
                <c:pt idx="48850">
                  <c:v>124.21354166666667</c:v>
                </c:pt>
                <c:pt idx="48851">
                  <c:v>124.21614583333333</c:v>
                </c:pt>
                <c:pt idx="48852">
                  <c:v>124.21875</c:v>
                </c:pt>
                <c:pt idx="48853">
                  <c:v>124.22135416666667</c:v>
                </c:pt>
                <c:pt idx="48854">
                  <c:v>124.22395833333333</c:v>
                </c:pt>
                <c:pt idx="48855">
                  <c:v>124.2265625</c:v>
                </c:pt>
                <c:pt idx="48856">
                  <c:v>124.22916666666667</c:v>
                </c:pt>
                <c:pt idx="48857">
                  <c:v>124.23177083333333</c:v>
                </c:pt>
                <c:pt idx="48858">
                  <c:v>124.234375</c:v>
                </c:pt>
                <c:pt idx="48859">
                  <c:v>124.23697916666667</c:v>
                </c:pt>
                <c:pt idx="48860">
                  <c:v>124.23958333333333</c:v>
                </c:pt>
                <c:pt idx="48861">
                  <c:v>124.2421875</c:v>
                </c:pt>
                <c:pt idx="48862">
                  <c:v>124.24479166666667</c:v>
                </c:pt>
                <c:pt idx="48863">
                  <c:v>124.24739583333333</c:v>
                </c:pt>
                <c:pt idx="48864">
                  <c:v>124.25</c:v>
                </c:pt>
                <c:pt idx="48865">
                  <c:v>124.25260416666667</c:v>
                </c:pt>
                <c:pt idx="48866">
                  <c:v>124.25520833333333</c:v>
                </c:pt>
                <c:pt idx="48867">
                  <c:v>124.2578125</c:v>
                </c:pt>
                <c:pt idx="48868">
                  <c:v>124.26041666666667</c:v>
                </c:pt>
                <c:pt idx="48869">
                  <c:v>124.26302083333333</c:v>
                </c:pt>
                <c:pt idx="48870">
                  <c:v>124.265625</c:v>
                </c:pt>
                <c:pt idx="48871">
                  <c:v>124.26822916666667</c:v>
                </c:pt>
                <c:pt idx="48872">
                  <c:v>124.27083333333333</c:v>
                </c:pt>
                <c:pt idx="48873">
                  <c:v>124.2734375</c:v>
                </c:pt>
                <c:pt idx="48874">
                  <c:v>124.27604166666667</c:v>
                </c:pt>
                <c:pt idx="48875">
                  <c:v>124.27864583333333</c:v>
                </c:pt>
                <c:pt idx="48876">
                  <c:v>124.28125</c:v>
                </c:pt>
                <c:pt idx="48877">
                  <c:v>124.28385416666667</c:v>
                </c:pt>
                <c:pt idx="48878">
                  <c:v>124.28645833333333</c:v>
                </c:pt>
                <c:pt idx="48879">
                  <c:v>124.2890625</c:v>
                </c:pt>
                <c:pt idx="48880">
                  <c:v>124.29166666666667</c:v>
                </c:pt>
                <c:pt idx="48881">
                  <c:v>124.29427083333333</c:v>
                </c:pt>
                <c:pt idx="48882">
                  <c:v>124.296875</c:v>
                </c:pt>
                <c:pt idx="48883">
                  <c:v>124.29947916666667</c:v>
                </c:pt>
                <c:pt idx="48884">
                  <c:v>124.30208333333333</c:v>
                </c:pt>
                <c:pt idx="48885">
                  <c:v>124.3046875</c:v>
                </c:pt>
                <c:pt idx="48886">
                  <c:v>124.30729166666667</c:v>
                </c:pt>
                <c:pt idx="48887">
                  <c:v>124.30989583333333</c:v>
                </c:pt>
                <c:pt idx="48888">
                  <c:v>124.3125</c:v>
                </c:pt>
                <c:pt idx="48889">
                  <c:v>124.31510416666667</c:v>
                </c:pt>
                <c:pt idx="48890">
                  <c:v>124.31770833333333</c:v>
                </c:pt>
                <c:pt idx="48891">
                  <c:v>124.3203125</c:v>
                </c:pt>
                <c:pt idx="48892">
                  <c:v>124.32291666666667</c:v>
                </c:pt>
                <c:pt idx="48893">
                  <c:v>124.32552083333333</c:v>
                </c:pt>
                <c:pt idx="48894">
                  <c:v>124.328125</c:v>
                </c:pt>
                <c:pt idx="48895">
                  <c:v>124.33072916666667</c:v>
                </c:pt>
                <c:pt idx="48896">
                  <c:v>124.33333333333333</c:v>
                </c:pt>
                <c:pt idx="48897">
                  <c:v>124.3359375</c:v>
                </c:pt>
                <c:pt idx="48898">
                  <c:v>124.33854166666667</c:v>
                </c:pt>
                <c:pt idx="48899">
                  <c:v>124.34114583333333</c:v>
                </c:pt>
                <c:pt idx="48900">
                  <c:v>124.34375</c:v>
                </c:pt>
                <c:pt idx="48901">
                  <c:v>124.34635416666667</c:v>
                </c:pt>
                <c:pt idx="48902">
                  <c:v>124.34895833333333</c:v>
                </c:pt>
                <c:pt idx="48903">
                  <c:v>124.3515625</c:v>
                </c:pt>
                <c:pt idx="48904">
                  <c:v>124.35416666666667</c:v>
                </c:pt>
                <c:pt idx="48905">
                  <c:v>124.35677083333333</c:v>
                </c:pt>
                <c:pt idx="48906">
                  <c:v>124.359375</c:v>
                </c:pt>
                <c:pt idx="48907">
                  <c:v>124.36197916666667</c:v>
                </c:pt>
                <c:pt idx="48908">
                  <c:v>124.36458333333333</c:v>
                </c:pt>
                <c:pt idx="48909">
                  <c:v>124.3671875</c:v>
                </c:pt>
                <c:pt idx="48910">
                  <c:v>124.36979166666667</c:v>
                </c:pt>
                <c:pt idx="48911">
                  <c:v>124.37239583333333</c:v>
                </c:pt>
                <c:pt idx="48912">
                  <c:v>124.375</c:v>
                </c:pt>
                <c:pt idx="48913">
                  <c:v>124.37760416666667</c:v>
                </c:pt>
                <c:pt idx="48914">
                  <c:v>124.38020833333333</c:v>
                </c:pt>
                <c:pt idx="48915">
                  <c:v>124.3828125</c:v>
                </c:pt>
                <c:pt idx="48916">
                  <c:v>124.38541666666667</c:v>
                </c:pt>
                <c:pt idx="48917">
                  <c:v>124.38802083333333</c:v>
                </c:pt>
                <c:pt idx="48918">
                  <c:v>124.390625</c:v>
                </c:pt>
                <c:pt idx="48919">
                  <c:v>124.39322916666667</c:v>
                </c:pt>
                <c:pt idx="48920">
                  <c:v>124.39583333333333</c:v>
                </c:pt>
                <c:pt idx="48921">
                  <c:v>124.3984375</c:v>
                </c:pt>
                <c:pt idx="48922">
                  <c:v>124.40104166666667</c:v>
                </c:pt>
                <c:pt idx="48923">
                  <c:v>124.40364583333333</c:v>
                </c:pt>
                <c:pt idx="48924">
                  <c:v>124.40625</c:v>
                </c:pt>
                <c:pt idx="48925">
                  <c:v>124.40885416666667</c:v>
                </c:pt>
                <c:pt idx="48926">
                  <c:v>124.41145833333333</c:v>
                </c:pt>
                <c:pt idx="48927">
                  <c:v>124.4140625</c:v>
                </c:pt>
                <c:pt idx="48928">
                  <c:v>124.41666666666667</c:v>
                </c:pt>
                <c:pt idx="48929">
                  <c:v>124.41927083333333</c:v>
                </c:pt>
                <c:pt idx="48930">
                  <c:v>124.421875</c:v>
                </c:pt>
                <c:pt idx="48931">
                  <c:v>124.42447916666667</c:v>
                </c:pt>
                <c:pt idx="48932">
                  <c:v>124.42708333333333</c:v>
                </c:pt>
                <c:pt idx="48933">
                  <c:v>124.4296875</c:v>
                </c:pt>
                <c:pt idx="48934">
                  <c:v>124.43229166666667</c:v>
                </c:pt>
                <c:pt idx="48935">
                  <c:v>124.43489583333333</c:v>
                </c:pt>
                <c:pt idx="48936">
                  <c:v>124.4375</c:v>
                </c:pt>
                <c:pt idx="48937">
                  <c:v>124.44010416666667</c:v>
                </c:pt>
                <c:pt idx="48938">
                  <c:v>124.44270833333333</c:v>
                </c:pt>
                <c:pt idx="48939">
                  <c:v>124.4453125</c:v>
                </c:pt>
                <c:pt idx="48940">
                  <c:v>124.44791666666667</c:v>
                </c:pt>
                <c:pt idx="48941">
                  <c:v>124.45052083333333</c:v>
                </c:pt>
                <c:pt idx="48942">
                  <c:v>124.453125</c:v>
                </c:pt>
                <c:pt idx="48943">
                  <c:v>124.45572916666667</c:v>
                </c:pt>
                <c:pt idx="48944">
                  <c:v>124.45833333333333</c:v>
                </c:pt>
                <c:pt idx="48945">
                  <c:v>124.4609375</c:v>
                </c:pt>
                <c:pt idx="48946">
                  <c:v>124.46354166666667</c:v>
                </c:pt>
                <c:pt idx="48947">
                  <c:v>124.46614583333333</c:v>
                </c:pt>
                <c:pt idx="48948">
                  <c:v>124.46875</c:v>
                </c:pt>
                <c:pt idx="48949">
                  <c:v>124.47135416666667</c:v>
                </c:pt>
                <c:pt idx="48950">
                  <c:v>124.47395833333333</c:v>
                </c:pt>
                <c:pt idx="48951">
                  <c:v>124.4765625</c:v>
                </c:pt>
                <c:pt idx="48952">
                  <c:v>124.47916666666667</c:v>
                </c:pt>
                <c:pt idx="48953">
                  <c:v>124.48177083333333</c:v>
                </c:pt>
                <c:pt idx="48954">
                  <c:v>124.484375</c:v>
                </c:pt>
                <c:pt idx="48955">
                  <c:v>124.48697916666667</c:v>
                </c:pt>
                <c:pt idx="48956">
                  <c:v>124.48958333333333</c:v>
                </c:pt>
                <c:pt idx="48957">
                  <c:v>124.4921875</c:v>
                </c:pt>
                <c:pt idx="48958">
                  <c:v>124.49479166666667</c:v>
                </c:pt>
                <c:pt idx="48959">
                  <c:v>124.49739583333333</c:v>
                </c:pt>
                <c:pt idx="48960">
                  <c:v>124.5</c:v>
                </c:pt>
                <c:pt idx="48961">
                  <c:v>124.50260416666667</c:v>
                </c:pt>
                <c:pt idx="48962">
                  <c:v>124.50520833333333</c:v>
                </c:pt>
                <c:pt idx="48963">
                  <c:v>124.5078125</c:v>
                </c:pt>
                <c:pt idx="48964">
                  <c:v>124.51041666666667</c:v>
                </c:pt>
                <c:pt idx="48965">
                  <c:v>124.51302083333333</c:v>
                </c:pt>
                <c:pt idx="48966">
                  <c:v>124.515625</c:v>
                </c:pt>
                <c:pt idx="48967">
                  <c:v>124.51822916666667</c:v>
                </c:pt>
                <c:pt idx="48968">
                  <c:v>124.52083333333333</c:v>
                </c:pt>
                <c:pt idx="48969">
                  <c:v>124.5234375</c:v>
                </c:pt>
                <c:pt idx="48970">
                  <c:v>124.52604166666667</c:v>
                </c:pt>
                <c:pt idx="48971">
                  <c:v>124.52864583333333</c:v>
                </c:pt>
                <c:pt idx="48972">
                  <c:v>124.53125</c:v>
                </c:pt>
                <c:pt idx="48973">
                  <c:v>124.53385416666667</c:v>
                </c:pt>
                <c:pt idx="48974">
                  <c:v>124.53645833333333</c:v>
                </c:pt>
                <c:pt idx="48975">
                  <c:v>124.5390625</c:v>
                </c:pt>
                <c:pt idx="48976">
                  <c:v>124.54166666666667</c:v>
                </c:pt>
                <c:pt idx="48977">
                  <c:v>124.54427083333333</c:v>
                </c:pt>
                <c:pt idx="48978">
                  <c:v>124.546875</c:v>
                </c:pt>
                <c:pt idx="48979">
                  <c:v>124.54947916666667</c:v>
                </c:pt>
                <c:pt idx="48980">
                  <c:v>124.55208333333333</c:v>
                </c:pt>
                <c:pt idx="48981">
                  <c:v>124.5546875</c:v>
                </c:pt>
                <c:pt idx="48982">
                  <c:v>124.55729166666667</c:v>
                </c:pt>
                <c:pt idx="48983">
                  <c:v>124.55989583333333</c:v>
                </c:pt>
                <c:pt idx="48984">
                  <c:v>124.5625</c:v>
                </c:pt>
                <c:pt idx="48985">
                  <c:v>124.56510416666667</c:v>
                </c:pt>
                <c:pt idx="48986">
                  <c:v>124.56770833333333</c:v>
                </c:pt>
                <c:pt idx="48987">
                  <c:v>124.5703125</c:v>
                </c:pt>
                <c:pt idx="48988">
                  <c:v>124.57291666666667</c:v>
                </c:pt>
                <c:pt idx="48989">
                  <c:v>124.57552083333333</c:v>
                </c:pt>
                <c:pt idx="48990">
                  <c:v>124.578125</c:v>
                </c:pt>
                <c:pt idx="48991">
                  <c:v>124.58072916666667</c:v>
                </c:pt>
                <c:pt idx="48992">
                  <c:v>124.58333333333333</c:v>
                </c:pt>
                <c:pt idx="48993">
                  <c:v>124.5859375</c:v>
                </c:pt>
                <c:pt idx="48994">
                  <c:v>124.58854166666667</c:v>
                </c:pt>
                <c:pt idx="48995">
                  <c:v>124.59114583333333</c:v>
                </c:pt>
                <c:pt idx="48996">
                  <c:v>124.59375</c:v>
                </c:pt>
                <c:pt idx="48997">
                  <c:v>124.59635416666667</c:v>
                </c:pt>
                <c:pt idx="48998">
                  <c:v>124.59895833333333</c:v>
                </c:pt>
                <c:pt idx="48999">
                  <c:v>124.6015625</c:v>
                </c:pt>
                <c:pt idx="49000">
                  <c:v>124.60416666666667</c:v>
                </c:pt>
                <c:pt idx="49001">
                  <c:v>124.60677083333333</c:v>
                </c:pt>
                <c:pt idx="49002">
                  <c:v>124.609375</c:v>
                </c:pt>
                <c:pt idx="49003">
                  <c:v>124.61197916666667</c:v>
                </c:pt>
                <c:pt idx="49004">
                  <c:v>124.61458333333333</c:v>
                </c:pt>
                <c:pt idx="49005">
                  <c:v>124.6171875</c:v>
                </c:pt>
                <c:pt idx="49006">
                  <c:v>124.61979166666667</c:v>
                </c:pt>
                <c:pt idx="49007">
                  <c:v>124.62239583333333</c:v>
                </c:pt>
                <c:pt idx="49008">
                  <c:v>124.625</c:v>
                </c:pt>
                <c:pt idx="49009">
                  <c:v>124.62760416666667</c:v>
                </c:pt>
                <c:pt idx="49010">
                  <c:v>124.63020833333333</c:v>
                </c:pt>
                <c:pt idx="49011">
                  <c:v>124.6328125</c:v>
                </c:pt>
                <c:pt idx="49012">
                  <c:v>124.63541666666667</c:v>
                </c:pt>
                <c:pt idx="49013">
                  <c:v>124.63802083333333</c:v>
                </c:pt>
                <c:pt idx="49014">
                  <c:v>124.640625</c:v>
                </c:pt>
                <c:pt idx="49015">
                  <c:v>124.64322916666667</c:v>
                </c:pt>
                <c:pt idx="49016">
                  <c:v>124.64583333333333</c:v>
                </c:pt>
                <c:pt idx="49017">
                  <c:v>124.6484375</c:v>
                </c:pt>
                <c:pt idx="49018">
                  <c:v>124.65104166666667</c:v>
                </c:pt>
                <c:pt idx="49019">
                  <c:v>124.65364583333333</c:v>
                </c:pt>
                <c:pt idx="49020">
                  <c:v>124.65625</c:v>
                </c:pt>
                <c:pt idx="49021">
                  <c:v>124.65885416666667</c:v>
                </c:pt>
                <c:pt idx="49022">
                  <c:v>124.66145833333333</c:v>
                </c:pt>
                <c:pt idx="49023">
                  <c:v>124.6640625</c:v>
                </c:pt>
                <c:pt idx="49024">
                  <c:v>124.66666666666667</c:v>
                </c:pt>
                <c:pt idx="49025">
                  <c:v>124.66927083333333</c:v>
                </c:pt>
                <c:pt idx="49026">
                  <c:v>124.671875</c:v>
                </c:pt>
                <c:pt idx="49027">
                  <c:v>124.67447916666667</c:v>
                </c:pt>
                <c:pt idx="49028">
                  <c:v>124.67708333333333</c:v>
                </c:pt>
                <c:pt idx="49029">
                  <c:v>124.6796875</c:v>
                </c:pt>
                <c:pt idx="49030">
                  <c:v>124.68229166666667</c:v>
                </c:pt>
                <c:pt idx="49031">
                  <c:v>124.68489583333333</c:v>
                </c:pt>
                <c:pt idx="49032">
                  <c:v>124.6875</c:v>
                </c:pt>
                <c:pt idx="49033">
                  <c:v>124.69010416666667</c:v>
                </c:pt>
                <c:pt idx="49034">
                  <c:v>124.69270833333333</c:v>
                </c:pt>
                <c:pt idx="49035">
                  <c:v>124.6953125</c:v>
                </c:pt>
                <c:pt idx="49036">
                  <c:v>124.69791666666667</c:v>
                </c:pt>
                <c:pt idx="49037">
                  <c:v>124.70052083333333</c:v>
                </c:pt>
                <c:pt idx="49038">
                  <c:v>124.703125</c:v>
                </c:pt>
                <c:pt idx="49039">
                  <c:v>124.70572916666667</c:v>
                </c:pt>
                <c:pt idx="49040">
                  <c:v>124.70833333333333</c:v>
                </c:pt>
                <c:pt idx="49041">
                  <c:v>124.7109375</c:v>
                </c:pt>
                <c:pt idx="49042">
                  <c:v>124.71354166666667</c:v>
                </c:pt>
                <c:pt idx="49043">
                  <c:v>124.71614583333333</c:v>
                </c:pt>
                <c:pt idx="49044">
                  <c:v>124.71875</c:v>
                </c:pt>
                <c:pt idx="49045">
                  <c:v>124.72135416666667</c:v>
                </c:pt>
                <c:pt idx="49046">
                  <c:v>124.72395833333333</c:v>
                </c:pt>
                <c:pt idx="49047">
                  <c:v>124.7265625</c:v>
                </c:pt>
                <c:pt idx="49048">
                  <c:v>124.72916666666667</c:v>
                </c:pt>
                <c:pt idx="49049">
                  <c:v>124.73177083333333</c:v>
                </c:pt>
                <c:pt idx="49050">
                  <c:v>124.734375</c:v>
                </c:pt>
                <c:pt idx="49051">
                  <c:v>124.73697916666667</c:v>
                </c:pt>
                <c:pt idx="49052">
                  <c:v>124.73958333333333</c:v>
                </c:pt>
                <c:pt idx="49053">
                  <c:v>124.7421875</c:v>
                </c:pt>
                <c:pt idx="49054">
                  <c:v>124.74479166666667</c:v>
                </c:pt>
                <c:pt idx="49055">
                  <c:v>124.74739583333333</c:v>
                </c:pt>
                <c:pt idx="49056">
                  <c:v>124.75</c:v>
                </c:pt>
                <c:pt idx="49057">
                  <c:v>124.75260416666667</c:v>
                </c:pt>
                <c:pt idx="49058">
                  <c:v>124.75520833333333</c:v>
                </c:pt>
                <c:pt idx="49059">
                  <c:v>124.7578125</c:v>
                </c:pt>
                <c:pt idx="49060">
                  <c:v>124.76041666666667</c:v>
                </c:pt>
                <c:pt idx="49061">
                  <c:v>124.76302083333333</c:v>
                </c:pt>
                <c:pt idx="49062">
                  <c:v>124.765625</c:v>
                </c:pt>
                <c:pt idx="49063">
                  <c:v>124.76822916666667</c:v>
                </c:pt>
                <c:pt idx="49064">
                  <c:v>124.77083333333333</c:v>
                </c:pt>
                <c:pt idx="49065">
                  <c:v>124.7734375</c:v>
                </c:pt>
                <c:pt idx="49066">
                  <c:v>124.77604166666667</c:v>
                </c:pt>
                <c:pt idx="49067">
                  <c:v>124.77864583333333</c:v>
                </c:pt>
                <c:pt idx="49068">
                  <c:v>124.78125</c:v>
                </c:pt>
                <c:pt idx="49069">
                  <c:v>124.78385416666667</c:v>
                </c:pt>
                <c:pt idx="49070">
                  <c:v>124.78645833333333</c:v>
                </c:pt>
                <c:pt idx="49071">
                  <c:v>124.7890625</c:v>
                </c:pt>
                <c:pt idx="49072">
                  <c:v>124.79166666666667</c:v>
                </c:pt>
                <c:pt idx="49073">
                  <c:v>124.79427083333333</c:v>
                </c:pt>
                <c:pt idx="49074">
                  <c:v>124.796875</c:v>
                </c:pt>
                <c:pt idx="49075">
                  <c:v>124.79947916666667</c:v>
                </c:pt>
                <c:pt idx="49076">
                  <c:v>124.80208333333333</c:v>
                </c:pt>
                <c:pt idx="49077">
                  <c:v>124.8046875</c:v>
                </c:pt>
                <c:pt idx="49078">
                  <c:v>124.80729166666667</c:v>
                </c:pt>
                <c:pt idx="49079">
                  <c:v>124.80989583333333</c:v>
                </c:pt>
                <c:pt idx="49080">
                  <c:v>124.8125</c:v>
                </c:pt>
                <c:pt idx="49081">
                  <c:v>124.81510416666667</c:v>
                </c:pt>
                <c:pt idx="49082">
                  <c:v>124.81770833333333</c:v>
                </c:pt>
                <c:pt idx="49083">
                  <c:v>124.8203125</c:v>
                </c:pt>
                <c:pt idx="49084">
                  <c:v>124.82291666666667</c:v>
                </c:pt>
                <c:pt idx="49085">
                  <c:v>124.82552083333333</c:v>
                </c:pt>
                <c:pt idx="49086">
                  <c:v>124.828125</c:v>
                </c:pt>
                <c:pt idx="49087">
                  <c:v>124.83072916666667</c:v>
                </c:pt>
                <c:pt idx="49088">
                  <c:v>124.83333333333333</c:v>
                </c:pt>
                <c:pt idx="49089">
                  <c:v>124.8359375</c:v>
                </c:pt>
                <c:pt idx="49090">
                  <c:v>124.83854166666667</c:v>
                </c:pt>
                <c:pt idx="49091">
                  <c:v>124.84114583333333</c:v>
                </c:pt>
                <c:pt idx="49092">
                  <c:v>124.84375</c:v>
                </c:pt>
                <c:pt idx="49093">
                  <c:v>124.84635416666667</c:v>
                </c:pt>
                <c:pt idx="49094">
                  <c:v>124.84895833333333</c:v>
                </c:pt>
                <c:pt idx="49095">
                  <c:v>124.8515625</c:v>
                </c:pt>
                <c:pt idx="49096">
                  <c:v>124.85416666666667</c:v>
                </c:pt>
                <c:pt idx="49097">
                  <c:v>124.85677083333333</c:v>
                </c:pt>
                <c:pt idx="49098">
                  <c:v>124.859375</c:v>
                </c:pt>
                <c:pt idx="49099">
                  <c:v>124.86197916666667</c:v>
                </c:pt>
                <c:pt idx="49100">
                  <c:v>124.86458333333333</c:v>
                </c:pt>
                <c:pt idx="49101">
                  <c:v>124.8671875</c:v>
                </c:pt>
                <c:pt idx="49102">
                  <c:v>124.86979166666667</c:v>
                </c:pt>
                <c:pt idx="49103">
                  <c:v>124.87239583333333</c:v>
                </c:pt>
                <c:pt idx="49104">
                  <c:v>124.875</c:v>
                </c:pt>
                <c:pt idx="49105">
                  <c:v>124.87760416666667</c:v>
                </c:pt>
                <c:pt idx="49106">
                  <c:v>124.88020833333333</c:v>
                </c:pt>
                <c:pt idx="49107">
                  <c:v>124.8828125</c:v>
                </c:pt>
                <c:pt idx="49108">
                  <c:v>124.88541666666667</c:v>
                </c:pt>
                <c:pt idx="49109">
                  <c:v>124.88802083333333</c:v>
                </c:pt>
                <c:pt idx="49110">
                  <c:v>124.890625</c:v>
                </c:pt>
                <c:pt idx="49111">
                  <c:v>124.89322916666667</c:v>
                </c:pt>
                <c:pt idx="49112">
                  <c:v>124.89583333333333</c:v>
                </c:pt>
                <c:pt idx="49113">
                  <c:v>124.8984375</c:v>
                </c:pt>
                <c:pt idx="49114">
                  <c:v>124.90104166666667</c:v>
                </c:pt>
                <c:pt idx="49115">
                  <c:v>124.90364583333333</c:v>
                </c:pt>
                <c:pt idx="49116">
                  <c:v>124.90625</c:v>
                </c:pt>
                <c:pt idx="49117">
                  <c:v>124.90885416666667</c:v>
                </c:pt>
                <c:pt idx="49118">
                  <c:v>124.91145833333333</c:v>
                </c:pt>
                <c:pt idx="49119">
                  <c:v>124.9140625</c:v>
                </c:pt>
                <c:pt idx="49120">
                  <c:v>124.91666666666667</c:v>
                </c:pt>
                <c:pt idx="49121">
                  <c:v>124.91927083333333</c:v>
                </c:pt>
                <c:pt idx="49122">
                  <c:v>124.921875</c:v>
                </c:pt>
                <c:pt idx="49123">
                  <c:v>124.92447916666667</c:v>
                </c:pt>
                <c:pt idx="49124">
                  <c:v>124.92708333333333</c:v>
                </c:pt>
                <c:pt idx="49125">
                  <c:v>124.9296875</c:v>
                </c:pt>
                <c:pt idx="49126">
                  <c:v>124.93229166666667</c:v>
                </c:pt>
                <c:pt idx="49127">
                  <c:v>124.93489583333333</c:v>
                </c:pt>
                <c:pt idx="49128">
                  <c:v>124.9375</c:v>
                </c:pt>
                <c:pt idx="49129">
                  <c:v>124.94010416666667</c:v>
                </c:pt>
                <c:pt idx="49130">
                  <c:v>124.94270833333333</c:v>
                </c:pt>
                <c:pt idx="49131">
                  <c:v>124.9453125</c:v>
                </c:pt>
                <c:pt idx="49132">
                  <c:v>124.94791666666667</c:v>
                </c:pt>
                <c:pt idx="49133">
                  <c:v>124.95052083333333</c:v>
                </c:pt>
                <c:pt idx="49134">
                  <c:v>124.953125</c:v>
                </c:pt>
                <c:pt idx="49135">
                  <c:v>124.95572916666667</c:v>
                </c:pt>
                <c:pt idx="49136">
                  <c:v>124.95833333333333</c:v>
                </c:pt>
                <c:pt idx="49137">
                  <c:v>124.9609375</c:v>
                </c:pt>
                <c:pt idx="49138">
                  <c:v>124.96354166666667</c:v>
                </c:pt>
                <c:pt idx="49139">
                  <c:v>124.96614583333333</c:v>
                </c:pt>
                <c:pt idx="49140">
                  <c:v>124.96875</c:v>
                </c:pt>
                <c:pt idx="49141">
                  <c:v>124.97135416666667</c:v>
                </c:pt>
                <c:pt idx="49142">
                  <c:v>124.97395833333333</c:v>
                </c:pt>
                <c:pt idx="49143">
                  <c:v>124.9765625</c:v>
                </c:pt>
                <c:pt idx="49144">
                  <c:v>124.97916666666667</c:v>
                </c:pt>
                <c:pt idx="49145">
                  <c:v>124.98177083333333</c:v>
                </c:pt>
                <c:pt idx="49146">
                  <c:v>124.984375</c:v>
                </c:pt>
                <c:pt idx="49147">
                  <c:v>124.98697916666667</c:v>
                </c:pt>
                <c:pt idx="49148">
                  <c:v>124.98958333333333</c:v>
                </c:pt>
                <c:pt idx="49149">
                  <c:v>124.9921875</c:v>
                </c:pt>
                <c:pt idx="49150">
                  <c:v>124.99479166666667</c:v>
                </c:pt>
                <c:pt idx="49151">
                  <c:v>124.99739583333333</c:v>
                </c:pt>
                <c:pt idx="49152">
                  <c:v>125</c:v>
                </c:pt>
                <c:pt idx="49153">
                  <c:v>125.00260416666666</c:v>
                </c:pt>
                <c:pt idx="49154">
                  <c:v>125.00520833333334</c:v>
                </c:pt>
                <c:pt idx="49155">
                  <c:v>125.0078125</c:v>
                </c:pt>
                <c:pt idx="49156">
                  <c:v>125.01041666666666</c:v>
                </c:pt>
                <c:pt idx="49157">
                  <c:v>125.01302083333334</c:v>
                </c:pt>
                <c:pt idx="49158">
                  <c:v>125.015625</c:v>
                </c:pt>
                <c:pt idx="49159">
                  <c:v>125.01822916666666</c:v>
                </c:pt>
                <c:pt idx="49160">
                  <c:v>125.02083333333334</c:v>
                </c:pt>
                <c:pt idx="49161">
                  <c:v>125.0234375</c:v>
                </c:pt>
                <c:pt idx="49162">
                  <c:v>125.02604166666666</c:v>
                </c:pt>
                <c:pt idx="49163">
                  <c:v>125.02864583333334</c:v>
                </c:pt>
                <c:pt idx="49164">
                  <c:v>125.03125</c:v>
                </c:pt>
                <c:pt idx="49165">
                  <c:v>125.03385416666666</c:v>
                </c:pt>
                <c:pt idx="49166">
                  <c:v>125.03645833333334</c:v>
                </c:pt>
                <c:pt idx="49167">
                  <c:v>125.0390625</c:v>
                </c:pt>
                <c:pt idx="49168">
                  <c:v>125.04166666666666</c:v>
                </c:pt>
                <c:pt idx="49169">
                  <c:v>125.04427083333334</c:v>
                </c:pt>
                <c:pt idx="49170">
                  <c:v>125.046875</c:v>
                </c:pt>
                <c:pt idx="49171">
                  <c:v>125.04947916666666</c:v>
                </c:pt>
                <c:pt idx="49172">
                  <c:v>125.05208333333334</c:v>
                </c:pt>
                <c:pt idx="49173">
                  <c:v>125.0546875</c:v>
                </c:pt>
                <c:pt idx="49174">
                  <c:v>125.05729166666666</c:v>
                </c:pt>
                <c:pt idx="49175">
                  <c:v>125.05989583333334</c:v>
                </c:pt>
                <c:pt idx="49176">
                  <c:v>125.0625</c:v>
                </c:pt>
                <c:pt idx="49177">
                  <c:v>125.06510416666666</c:v>
                </c:pt>
                <c:pt idx="49178">
                  <c:v>125.06770833333334</c:v>
                </c:pt>
                <c:pt idx="49179">
                  <c:v>125.0703125</c:v>
                </c:pt>
                <c:pt idx="49180">
                  <c:v>125.07291666666666</c:v>
                </c:pt>
                <c:pt idx="49181">
                  <c:v>125.07552083333334</c:v>
                </c:pt>
                <c:pt idx="49182">
                  <c:v>125.078125</c:v>
                </c:pt>
                <c:pt idx="49183">
                  <c:v>125.08072916666666</c:v>
                </c:pt>
                <c:pt idx="49184">
                  <c:v>125.08333333333334</c:v>
                </c:pt>
                <c:pt idx="49185">
                  <c:v>125.0859375</c:v>
                </c:pt>
                <c:pt idx="49186">
                  <c:v>125.08854166666666</c:v>
                </c:pt>
                <c:pt idx="49187">
                  <c:v>125.09114583333334</c:v>
                </c:pt>
                <c:pt idx="49188">
                  <c:v>125.09375</c:v>
                </c:pt>
                <c:pt idx="49189">
                  <c:v>125.09635416666666</c:v>
                </c:pt>
                <c:pt idx="49190">
                  <c:v>125.09895833333334</c:v>
                </c:pt>
                <c:pt idx="49191">
                  <c:v>125.1015625</c:v>
                </c:pt>
                <c:pt idx="49192">
                  <c:v>125.10416666666666</c:v>
                </c:pt>
                <c:pt idx="49193">
                  <c:v>125.10677083333334</c:v>
                </c:pt>
                <c:pt idx="49194">
                  <c:v>125.109375</c:v>
                </c:pt>
                <c:pt idx="49195">
                  <c:v>125.11197916666666</c:v>
                </c:pt>
                <c:pt idx="49196">
                  <c:v>125.11458333333334</c:v>
                </c:pt>
                <c:pt idx="49197">
                  <c:v>125.1171875</c:v>
                </c:pt>
                <c:pt idx="49198">
                  <c:v>125.11979166666666</c:v>
                </c:pt>
                <c:pt idx="49199">
                  <c:v>125.12239583333334</c:v>
                </c:pt>
                <c:pt idx="49200">
                  <c:v>125.125</c:v>
                </c:pt>
                <c:pt idx="49201">
                  <c:v>125.12760416666666</c:v>
                </c:pt>
                <c:pt idx="49202">
                  <c:v>125.13020833333334</c:v>
                </c:pt>
                <c:pt idx="49203">
                  <c:v>125.1328125</c:v>
                </c:pt>
                <c:pt idx="49204">
                  <c:v>125.13541666666666</c:v>
                </c:pt>
                <c:pt idx="49205">
                  <c:v>125.13802083333334</c:v>
                </c:pt>
                <c:pt idx="49206">
                  <c:v>125.140625</c:v>
                </c:pt>
                <c:pt idx="49207">
                  <c:v>125.14322916666666</c:v>
                </c:pt>
                <c:pt idx="49208">
                  <c:v>125.14583333333334</c:v>
                </c:pt>
                <c:pt idx="49209">
                  <c:v>125.1484375</c:v>
                </c:pt>
                <c:pt idx="49210">
                  <c:v>125.15104166666666</c:v>
                </c:pt>
                <c:pt idx="49211">
                  <c:v>125.15364583333334</c:v>
                </c:pt>
                <c:pt idx="49212">
                  <c:v>125.15625</c:v>
                </c:pt>
                <c:pt idx="49213">
                  <c:v>125.15885416666666</c:v>
                </c:pt>
                <c:pt idx="49214">
                  <c:v>125.16145833333334</c:v>
                </c:pt>
                <c:pt idx="49215">
                  <c:v>125.1640625</c:v>
                </c:pt>
                <c:pt idx="49216">
                  <c:v>125.16666666666666</c:v>
                </c:pt>
                <c:pt idx="49217">
                  <c:v>125.16927083333334</c:v>
                </c:pt>
                <c:pt idx="49218">
                  <c:v>125.171875</c:v>
                </c:pt>
                <c:pt idx="49219">
                  <c:v>125.17447916666666</c:v>
                </c:pt>
                <c:pt idx="49220">
                  <c:v>125.17708333333334</c:v>
                </c:pt>
                <c:pt idx="49221">
                  <c:v>125.1796875</c:v>
                </c:pt>
                <c:pt idx="49222">
                  <c:v>125.18229166666666</c:v>
                </c:pt>
                <c:pt idx="49223">
                  <c:v>125.18489583333334</c:v>
                </c:pt>
                <c:pt idx="49224">
                  <c:v>125.1875</c:v>
                </c:pt>
                <c:pt idx="49225">
                  <c:v>125.19010416666666</c:v>
                </c:pt>
                <c:pt idx="49226">
                  <c:v>125.19270833333334</c:v>
                </c:pt>
                <c:pt idx="49227">
                  <c:v>125.1953125</c:v>
                </c:pt>
                <c:pt idx="49228">
                  <c:v>125.19791666666666</c:v>
                </c:pt>
                <c:pt idx="49229">
                  <c:v>125.20052083333334</c:v>
                </c:pt>
                <c:pt idx="49230">
                  <c:v>125.203125</c:v>
                </c:pt>
                <c:pt idx="49231">
                  <c:v>125.20572916666666</c:v>
                </c:pt>
                <c:pt idx="49232">
                  <c:v>125.20833333333334</c:v>
                </c:pt>
                <c:pt idx="49233">
                  <c:v>125.2109375</c:v>
                </c:pt>
                <c:pt idx="49234">
                  <c:v>125.21354166666666</c:v>
                </c:pt>
                <c:pt idx="49235">
                  <c:v>125.21614583333334</c:v>
                </c:pt>
                <c:pt idx="49236">
                  <c:v>125.21875</c:v>
                </c:pt>
                <c:pt idx="49237">
                  <c:v>125.22135416666666</c:v>
                </c:pt>
                <c:pt idx="49238">
                  <c:v>125.22395833333334</c:v>
                </c:pt>
                <c:pt idx="49239">
                  <c:v>125.2265625</c:v>
                </c:pt>
                <c:pt idx="49240">
                  <c:v>125.22916666666666</c:v>
                </c:pt>
                <c:pt idx="49241">
                  <c:v>125.23177083333334</c:v>
                </c:pt>
                <c:pt idx="49242">
                  <c:v>125.234375</c:v>
                </c:pt>
                <c:pt idx="49243">
                  <c:v>125.23697916666666</c:v>
                </c:pt>
                <c:pt idx="49244">
                  <c:v>125.23958333333334</c:v>
                </c:pt>
                <c:pt idx="49245">
                  <c:v>125.2421875</c:v>
                </c:pt>
                <c:pt idx="49246">
                  <c:v>125.24479166666666</c:v>
                </c:pt>
                <c:pt idx="49247">
                  <c:v>125.24739583333334</c:v>
                </c:pt>
                <c:pt idx="49248">
                  <c:v>125.25</c:v>
                </c:pt>
                <c:pt idx="49249">
                  <c:v>125.25260416666666</c:v>
                </c:pt>
                <c:pt idx="49250">
                  <c:v>125.25520833333334</c:v>
                </c:pt>
                <c:pt idx="49251">
                  <c:v>125.2578125</c:v>
                </c:pt>
                <c:pt idx="49252">
                  <c:v>125.26041666666666</c:v>
                </c:pt>
                <c:pt idx="49253">
                  <c:v>125.26302083333334</c:v>
                </c:pt>
                <c:pt idx="49254">
                  <c:v>125.265625</c:v>
                </c:pt>
                <c:pt idx="49255">
                  <c:v>125.26822916666666</c:v>
                </c:pt>
                <c:pt idx="49256">
                  <c:v>125.27083333333334</c:v>
                </c:pt>
                <c:pt idx="49257">
                  <c:v>125.2734375</c:v>
                </c:pt>
                <c:pt idx="49258">
                  <c:v>125.27604166666666</c:v>
                </c:pt>
                <c:pt idx="49259">
                  <c:v>125.27864583333334</c:v>
                </c:pt>
                <c:pt idx="49260">
                  <c:v>125.28125</c:v>
                </c:pt>
                <c:pt idx="49261">
                  <c:v>125.28385416666666</c:v>
                </c:pt>
                <c:pt idx="49262">
                  <c:v>125.28645833333334</c:v>
                </c:pt>
                <c:pt idx="49263">
                  <c:v>125.2890625</c:v>
                </c:pt>
                <c:pt idx="49264">
                  <c:v>125.29166666666666</c:v>
                </c:pt>
                <c:pt idx="49265">
                  <c:v>125.29427083333334</c:v>
                </c:pt>
                <c:pt idx="49266">
                  <c:v>125.296875</c:v>
                </c:pt>
                <c:pt idx="49267">
                  <c:v>125.29947916666666</c:v>
                </c:pt>
                <c:pt idx="49268">
                  <c:v>125.30208333333334</c:v>
                </c:pt>
                <c:pt idx="49269">
                  <c:v>125.3046875</c:v>
                </c:pt>
                <c:pt idx="49270">
                  <c:v>125.30729166666666</c:v>
                </c:pt>
                <c:pt idx="49271">
                  <c:v>125.30989583333334</c:v>
                </c:pt>
                <c:pt idx="49272">
                  <c:v>125.3125</c:v>
                </c:pt>
                <c:pt idx="49273">
                  <c:v>125.31510416666666</c:v>
                </c:pt>
                <c:pt idx="49274">
                  <c:v>125.31770833333334</c:v>
                </c:pt>
                <c:pt idx="49275">
                  <c:v>125.3203125</c:v>
                </c:pt>
                <c:pt idx="49276">
                  <c:v>125.32291666666666</c:v>
                </c:pt>
                <c:pt idx="49277">
                  <c:v>125.32552083333334</c:v>
                </c:pt>
                <c:pt idx="49278">
                  <c:v>125.328125</c:v>
                </c:pt>
                <c:pt idx="49279">
                  <c:v>125.33072916666666</c:v>
                </c:pt>
                <c:pt idx="49280">
                  <c:v>125.33333333333334</c:v>
                </c:pt>
                <c:pt idx="49281">
                  <c:v>125.3359375</c:v>
                </c:pt>
                <c:pt idx="49282">
                  <c:v>125.33854166666666</c:v>
                </c:pt>
                <c:pt idx="49283">
                  <c:v>125.34114583333334</c:v>
                </c:pt>
                <c:pt idx="49284">
                  <c:v>125.34375</c:v>
                </c:pt>
                <c:pt idx="49285">
                  <c:v>125.34635416666666</c:v>
                </c:pt>
                <c:pt idx="49286">
                  <c:v>125.34895833333334</c:v>
                </c:pt>
                <c:pt idx="49287">
                  <c:v>125.3515625</c:v>
                </c:pt>
                <c:pt idx="49288">
                  <c:v>125.35416666666666</c:v>
                </c:pt>
                <c:pt idx="49289">
                  <c:v>125.35677083333334</c:v>
                </c:pt>
                <c:pt idx="49290">
                  <c:v>125.359375</c:v>
                </c:pt>
                <c:pt idx="49291">
                  <c:v>125.36197916666666</c:v>
                </c:pt>
                <c:pt idx="49292">
                  <c:v>125.36458333333334</c:v>
                </c:pt>
                <c:pt idx="49293">
                  <c:v>125.3671875</c:v>
                </c:pt>
                <c:pt idx="49294">
                  <c:v>125.36979166666666</c:v>
                </c:pt>
                <c:pt idx="49295">
                  <c:v>125.37239583333334</c:v>
                </c:pt>
                <c:pt idx="49296">
                  <c:v>125.375</c:v>
                </c:pt>
                <c:pt idx="49297">
                  <c:v>125.37760416666666</c:v>
                </c:pt>
                <c:pt idx="49298">
                  <c:v>125.38020833333334</c:v>
                </c:pt>
                <c:pt idx="49299">
                  <c:v>125.3828125</c:v>
                </c:pt>
                <c:pt idx="49300">
                  <c:v>125.38541666666666</c:v>
                </c:pt>
                <c:pt idx="49301">
                  <c:v>125.38802083333334</c:v>
                </c:pt>
                <c:pt idx="49302">
                  <c:v>125.390625</c:v>
                </c:pt>
                <c:pt idx="49303">
                  <c:v>125.39322916666666</c:v>
                </c:pt>
                <c:pt idx="49304">
                  <c:v>125.39583333333334</c:v>
                </c:pt>
                <c:pt idx="49305">
                  <c:v>125.3984375</c:v>
                </c:pt>
                <c:pt idx="49306">
                  <c:v>125.40104166666666</c:v>
                </c:pt>
                <c:pt idx="49307">
                  <c:v>125.40364583333334</c:v>
                </c:pt>
                <c:pt idx="49308">
                  <c:v>125.40625</c:v>
                </c:pt>
                <c:pt idx="49309">
                  <c:v>125.40885416666666</c:v>
                </c:pt>
                <c:pt idx="49310">
                  <c:v>125.41145833333334</c:v>
                </c:pt>
                <c:pt idx="49311">
                  <c:v>125.4140625</c:v>
                </c:pt>
                <c:pt idx="49312">
                  <c:v>125.41666666666666</c:v>
                </c:pt>
                <c:pt idx="49313">
                  <c:v>125.41927083333334</c:v>
                </c:pt>
                <c:pt idx="49314">
                  <c:v>125.421875</c:v>
                </c:pt>
                <c:pt idx="49315">
                  <c:v>125.42447916666666</c:v>
                </c:pt>
                <c:pt idx="49316">
                  <c:v>125.42708333333334</c:v>
                </c:pt>
                <c:pt idx="49317">
                  <c:v>125.4296875</c:v>
                </c:pt>
                <c:pt idx="49318">
                  <c:v>125.43229166666666</c:v>
                </c:pt>
                <c:pt idx="49319">
                  <c:v>125.43489583333334</c:v>
                </c:pt>
                <c:pt idx="49320">
                  <c:v>125.4375</c:v>
                </c:pt>
                <c:pt idx="49321">
                  <c:v>125.44010416666666</c:v>
                </c:pt>
                <c:pt idx="49322">
                  <c:v>125.44270833333334</c:v>
                </c:pt>
                <c:pt idx="49323">
                  <c:v>125.4453125</c:v>
                </c:pt>
                <c:pt idx="49324">
                  <c:v>125.44791666666666</c:v>
                </c:pt>
                <c:pt idx="49325">
                  <c:v>125.45052083333334</c:v>
                </c:pt>
                <c:pt idx="49326">
                  <c:v>125.453125</c:v>
                </c:pt>
                <c:pt idx="49327">
                  <c:v>125.45572916666666</c:v>
                </c:pt>
                <c:pt idx="49328">
                  <c:v>125.45833333333334</c:v>
                </c:pt>
                <c:pt idx="49329">
                  <c:v>125.4609375</c:v>
                </c:pt>
                <c:pt idx="49330">
                  <c:v>125.46354166666666</c:v>
                </c:pt>
                <c:pt idx="49331">
                  <c:v>125.46614583333334</c:v>
                </c:pt>
                <c:pt idx="49332">
                  <c:v>125.46875</c:v>
                </c:pt>
                <c:pt idx="49333">
                  <c:v>125.47135416666666</c:v>
                </c:pt>
                <c:pt idx="49334">
                  <c:v>125.47395833333334</c:v>
                </c:pt>
                <c:pt idx="49335">
                  <c:v>125.4765625</c:v>
                </c:pt>
                <c:pt idx="49336">
                  <c:v>125.47916666666666</c:v>
                </c:pt>
                <c:pt idx="49337">
                  <c:v>125.48177083333334</c:v>
                </c:pt>
                <c:pt idx="49338">
                  <c:v>125.484375</c:v>
                </c:pt>
                <c:pt idx="49339">
                  <c:v>125.48697916666666</c:v>
                </c:pt>
                <c:pt idx="49340">
                  <c:v>125.48958333333334</c:v>
                </c:pt>
                <c:pt idx="49341">
                  <c:v>125.4921875</c:v>
                </c:pt>
                <c:pt idx="49342">
                  <c:v>125.49479166666666</c:v>
                </c:pt>
                <c:pt idx="49343">
                  <c:v>125.49739583333334</c:v>
                </c:pt>
                <c:pt idx="49344">
                  <c:v>125.5</c:v>
                </c:pt>
                <c:pt idx="49345">
                  <c:v>125.50260416666666</c:v>
                </c:pt>
                <c:pt idx="49346">
                  <c:v>125.50520833333334</c:v>
                </c:pt>
                <c:pt idx="49347">
                  <c:v>125.5078125</c:v>
                </c:pt>
                <c:pt idx="49348">
                  <c:v>125.51041666666666</c:v>
                </c:pt>
                <c:pt idx="49349">
                  <c:v>125.51302083333334</c:v>
                </c:pt>
                <c:pt idx="49350">
                  <c:v>125.515625</c:v>
                </c:pt>
                <c:pt idx="49351">
                  <c:v>125.51822916666666</c:v>
                </c:pt>
                <c:pt idx="49352">
                  <c:v>125.52083333333334</c:v>
                </c:pt>
                <c:pt idx="49353">
                  <c:v>125.5234375</c:v>
                </c:pt>
                <c:pt idx="49354">
                  <c:v>125.52604166666666</c:v>
                </c:pt>
                <c:pt idx="49355">
                  <c:v>125.52864583333334</c:v>
                </c:pt>
                <c:pt idx="49356">
                  <c:v>125.53125</c:v>
                </c:pt>
                <c:pt idx="49357">
                  <c:v>125.53385416666666</c:v>
                </c:pt>
                <c:pt idx="49358">
                  <c:v>125.53645833333334</c:v>
                </c:pt>
                <c:pt idx="49359">
                  <c:v>125.5390625</c:v>
                </c:pt>
                <c:pt idx="49360">
                  <c:v>125.54166666666666</c:v>
                </c:pt>
                <c:pt idx="49361">
                  <c:v>125.54427083333334</c:v>
                </c:pt>
                <c:pt idx="49362">
                  <c:v>125.546875</c:v>
                </c:pt>
                <c:pt idx="49363">
                  <c:v>125.54947916666666</c:v>
                </c:pt>
                <c:pt idx="49364">
                  <c:v>125.55208333333334</c:v>
                </c:pt>
                <c:pt idx="49365">
                  <c:v>125.5546875</c:v>
                </c:pt>
                <c:pt idx="49366">
                  <c:v>125.55729166666666</c:v>
                </c:pt>
                <c:pt idx="49367">
                  <c:v>125.55989583333334</c:v>
                </c:pt>
                <c:pt idx="49368">
                  <c:v>125.5625</c:v>
                </c:pt>
                <c:pt idx="49369">
                  <c:v>125.56510416666666</c:v>
                </c:pt>
                <c:pt idx="49370">
                  <c:v>125.56770833333334</c:v>
                </c:pt>
                <c:pt idx="49371">
                  <c:v>125.5703125</c:v>
                </c:pt>
                <c:pt idx="49372">
                  <c:v>125.57291666666666</c:v>
                </c:pt>
                <c:pt idx="49373">
                  <c:v>125.57552083333334</c:v>
                </c:pt>
                <c:pt idx="49374">
                  <c:v>125.578125</c:v>
                </c:pt>
                <c:pt idx="49375">
                  <c:v>125.58072916666666</c:v>
                </c:pt>
                <c:pt idx="49376">
                  <c:v>125.58333333333334</c:v>
                </c:pt>
                <c:pt idx="49377">
                  <c:v>125.5859375</c:v>
                </c:pt>
                <c:pt idx="49378">
                  <c:v>125.58854166666666</c:v>
                </c:pt>
                <c:pt idx="49379">
                  <c:v>125.59114583333334</c:v>
                </c:pt>
                <c:pt idx="49380">
                  <c:v>125.59375</c:v>
                </c:pt>
                <c:pt idx="49381">
                  <c:v>125.59635416666666</c:v>
                </c:pt>
                <c:pt idx="49382">
                  <c:v>125.59895833333334</c:v>
                </c:pt>
                <c:pt idx="49383">
                  <c:v>125.6015625</c:v>
                </c:pt>
                <c:pt idx="49384">
                  <c:v>125.60416666666666</c:v>
                </c:pt>
                <c:pt idx="49385">
                  <c:v>125.60677083333334</c:v>
                </c:pt>
                <c:pt idx="49386">
                  <c:v>125.609375</c:v>
                </c:pt>
                <c:pt idx="49387">
                  <c:v>125.61197916666666</c:v>
                </c:pt>
                <c:pt idx="49388">
                  <c:v>125.61458333333334</c:v>
                </c:pt>
                <c:pt idx="49389">
                  <c:v>125.6171875</c:v>
                </c:pt>
                <c:pt idx="49390">
                  <c:v>125.61979166666666</c:v>
                </c:pt>
                <c:pt idx="49391">
                  <c:v>125.62239583333334</c:v>
                </c:pt>
                <c:pt idx="49392">
                  <c:v>125.625</c:v>
                </c:pt>
                <c:pt idx="49393">
                  <c:v>125.62760416666666</c:v>
                </c:pt>
                <c:pt idx="49394">
                  <c:v>125.63020833333334</c:v>
                </c:pt>
                <c:pt idx="49395">
                  <c:v>125.6328125</c:v>
                </c:pt>
                <c:pt idx="49396">
                  <c:v>125.63541666666666</c:v>
                </c:pt>
                <c:pt idx="49397">
                  <c:v>125.63802083333334</c:v>
                </c:pt>
                <c:pt idx="49398">
                  <c:v>125.640625</c:v>
                </c:pt>
                <c:pt idx="49399">
                  <c:v>125.64322916666666</c:v>
                </c:pt>
                <c:pt idx="49400">
                  <c:v>125.64583333333334</c:v>
                </c:pt>
                <c:pt idx="49401">
                  <c:v>125.6484375</c:v>
                </c:pt>
                <c:pt idx="49402">
                  <c:v>125.65104166666666</c:v>
                </c:pt>
                <c:pt idx="49403">
                  <c:v>125.65364583333334</c:v>
                </c:pt>
                <c:pt idx="49404">
                  <c:v>125.65625</c:v>
                </c:pt>
                <c:pt idx="49405">
                  <c:v>125.65885416666666</c:v>
                </c:pt>
                <c:pt idx="49406">
                  <c:v>125.66145833333334</c:v>
                </c:pt>
                <c:pt idx="49407">
                  <c:v>125.6640625</c:v>
                </c:pt>
                <c:pt idx="49408">
                  <c:v>125.66666666666666</c:v>
                </c:pt>
                <c:pt idx="49409">
                  <c:v>125.66927083333334</c:v>
                </c:pt>
                <c:pt idx="49410">
                  <c:v>125.671875</c:v>
                </c:pt>
                <c:pt idx="49411">
                  <c:v>125.67447916666666</c:v>
                </c:pt>
                <c:pt idx="49412">
                  <c:v>125.67708333333334</c:v>
                </c:pt>
                <c:pt idx="49413">
                  <c:v>125.6796875</c:v>
                </c:pt>
                <c:pt idx="49414">
                  <c:v>125.68229166666666</c:v>
                </c:pt>
                <c:pt idx="49415">
                  <c:v>125.68489583333334</c:v>
                </c:pt>
                <c:pt idx="49416">
                  <c:v>125.6875</c:v>
                </c:pt>
                <c:pt idx="49417">
                  <c:v>125.69010416666666</c:v>
                </c:pt>
                <c:pt idx="49418">
                  <c:v>125.69270833333334</c:v>
                </c:pt>
                <c:pt idx="49419">
                  <c:v>125.6953125</c:v>
                </c:pt>
                <c:pt idx="49420">
                  <c:v>125.69791666666666</c:v>
                </c:pt>
                <c:pt idx="49421">
                  <c:v>125.70052083333334</c:v>
                </c:pt>
                <c:pt idx="49422">
                  <c:v>125.703125</c:v>
                </c:pt>
                <c:pt idx="49423">
                  <c:v>125.70572916666666</c:v>
                </c:pt>
                <c:pt idx="49424">
                  <c:v>125.70833333333334</c:v>
                </c:pt>
                <c:pt idx="49425">
                  <c:v>125.7109375</c:v>
                </c:pt>
                <c:pt idx="49426">
                  <c:v>125.71354166666666</c:v>
                </c:pt>
                <c:pt idx="49427">
                  <c:v>125.71614583333334</c:v>
                </c:pt>
                <c:pt idx="49428">
                  <c:v>125.71875</c:v>
                </c:pt>
                <c:pt idx="49429">
                  <c:v>125.72135416666666</c:v>
                </c:pt>
                <c:pt idx="49430">
                  <c:v>125.72395833333334</c:v>
                </c:pt>
                <c:pt idx="49431">
                  <c:v>125.7265625</c:v>
                </c:pt>
                <c:pt idx="49432">
                  <c:v>125.72916666666666</c:v>
                </c:pt>
                <c:pt idx="49433">
                  <c:v>125.73177083333334</c:v>
                </c:pt>
                <c:pt idx="49434">
                  <c:v>125.734375</c:v>
                </c:pt>
                <c:pt idx="49435">
                  <c:v>125.73697916666666</c:v>
                </c:pt>
                <c:pt idx="49436">
                  <c:v>125.73958333333334</c:v>
                </c:pt>
                <c:pt idx="49437">
                  <c:v>125.7421875</c:v>
                </c:pt>
                <c:pt idx="49438">
                  <c:v>125.74479166666666</c:v>
                </c:pt>
                <c:pt idx="49439">
                  <c:v>125.74739583333334</c:v>
                </c:pt>
                <c:pt idx="49440">
                  <c:v>125.75</c:v>
                </c:pt>
                <c:pt idx="49441">
                  <c:v>125.75260416666666</c:v>
                </c:pt>
                <c:pt idx="49442">
                  <c:v>125.75520833333334</c:v>
                </c:pt>
                <c:pt idx="49443">
                  <c:v>125.7578125</c:v>
                </c:pt>
                <c:pt idx="49444">
                  <c:v>125.76041666666666</c:v>
                </c:pt>
                <c:pt idx="49445">
                  <c:v>125.76302083333334</c:v>
                </c:pt>
                <c:pt idx="49446">
                  <c:v>125.765625</c:v>
                </c:pt>
                <c:pt idx="49447">
                  <c:v>125.76822916666666</c:v>
                </c:pt>
                <c:pt idx="49448">
                  <c:v>125.77083333333334</c:v>
                </c:pt>
                <c:pt idx="49449">
                  <c:v>125.7734375</c:v>
                </c:pt>
                <c:pt idx="49450">
                  <c:v>125.77604166666666</c:v>
                </c:pt>
                <c:pt idx="49451">
                  <c:v>125.77864583333334</c:v>
                </c:pt>
                <c:pt idx="49452">
                  <c:v>125.78125</c:v>
                </c:pt>
                <c:pt idx="49453">
                  <c:v>125.78385416666666</c:v>
                </c:pt>
                <c:pt idx="49454">
                  <c:v>125.78645833333334</c:v>
                </c:pt>
                <c:pt idx="49455">
                  <c:v>125.7890625</c:v>
                </c:pt>
                <c:pt idx="49456">
                  <c:v>125.79166666666666</c:v>
                </c:pt>
                <c:pt idx="49457">
                  <c:v>125.79427083333334</c:v>
                </c:pt>
                <c:pt idx="49458">
                  <c:v>125.796875</c:v>
                </c:pt>
                <c:pt idx="49459">
                  <c:v>125.79947916666666</c:v>
                </c:pt>
                <c:pt idx="49460">
                  <c:v>125.80208333333334</c:v>
                </c:pt>
                <c:pt idx="49461">
                  <c:v>125.8046875</c:v>
                </c:pt>
                <c:pt idx="49462">
                  <c:v>125.80729166666666</c:v>
                </c:pt>
                <c:pt idx="49463">
                  <c:v>125.80989583333334</c:v>
                </c:pt>
                <c:pt idx="49464">
                  <c:v>125.8125</c:v>
                </c:pt>
                <c:pt idx="49465">
                  <c:v>125.81510416666666</c:v>
                </c:pt>
                <c:pt idx="49466">
                  <c:v>125.81770833333334</c:v>
                </c:pt>
                <c:pt idx="49467">
                  <c:v>125.8203125</c:v>
                </c:pt>
                <c:pt idx="49468">
                  <c:v>125.82291666666666</c:v>
                </c:pt>
                <c:pt idx="49469">
                  <c:v>125.82552083333334</c:v>
                </c:pt>
                <c:pt idx="49470">
                  <c:v>125.828125</c:v>
                </c:pt>
                <c:pt idx="49471">
                  <c:v>125.83072916666666</c:v>
                </c:pt>
                <c:pt idx="49472">
                  <c:v>125.83333333333334</c:v>
                </c:pt>
                <c:pt idx="49473">
                  <c:v>125.8359375</c:v>
                </c:pt>
                <c:pt idx="49474">
                  <c:v>125.83854166666666</c:v>
                </c:pt>
                <c:pt idx="49475">
                  <c:v>125.84114583333334</c:v>
                </c:pt>
                <c:pt idx="49476">
                  <c:v>125.84375</c:v>
                </c:pt>
                <c:pt idx="49477">
                  <c:v>125.84635416666666</c:v>
                </c:pt>
                <c:pt idx="49478">
                  <c:v>125.84895833333334</c:v>
                </c:pt>
                <c:pt idx="49479">
                  <c:v>125.8515625</c:v>
                </c:pt>
                <c:pt idx="49480">
                  <c:v>125.85416666666666</c:v>
                </c:pt>
                <c:pt idx="49481">
                  <c:v>125.85677083333334</c:v>
                </c:pt>
                <c:pt idx="49482">
                  <c:v>125.859375</c:v>
                </c:pt>
                <c:pt idx="49483">
                  <c:v>125.86197916666666</c:v>
                </c:pt>
                <c:pt idx="49484">
                  <c:v>125.86458333333334</c:v>
                </c:pt>
                <c:pt idx="49485">
                  <c:v>125.8671875</c:v>
                </c:pt>
                <c:pt idx="49486">
                  <c:v>125.86979166666666</c:v>
                </c:pt>
                <c:pt idx="49487">
                  <c:v>125.87239583333334</c:v>
                </c:pt>
                <c:pt idx="49488">
                  <c:v>125.875</c:v>
                </c:pt>
                <c:pt idx="49489">
                  <c:v>125.87760416666666</c:v>
                </c:pt>
                <c:pt idx="49490">
                  <c:v>125.88020833333334</c:v>
                </c:pt>
                <c:pt idx="49491">
                  <c:v>125.8828125</c:v>
                </c:pt>
                <c:pt idx="49492">
                  <c:v>125.88541666666666</c:v>
                </c:pt>
                <c:pt idx="49493">
                  <c:v>125.88802083333334</c:v>
                </c:pt>
                <c:pt idx="49494">
                  <c:v>125.890625</c:v>
                </c:pt>
                <c:pt idx="49495">
                  <c:v>125.89322916666666</c:v>
                </c:pt>
                <c:pt idx="49496">
                  <c:v>125.89583333333334</c:v>
                </c:pt>
                <c:pt idx="49497">
                  <c:v>125.8984375</c:v>
                </c:pt>
                <c:pt idx="49498">
                  <c:v>125.90104166666666</c:v>
                </c:pt>
                <c:pt idx="49499">
                  <c:v>125.90364583333334</c:v>
                </c:pt>
                <c:pt idx="49500">
                  <c:v>125.90625</c:v>
                </c:pt>
                <c:pt idx="49501">
                  <c:v>125.90885416666666</c:v>
                </c:pt>
                <c:pt idx="49502">
                  <c:v>125.91145833333334</c:v>
                </c:pt>
                <c:pt idx="49503">
                  <c:v>125.9140625</c:v>
                </c:pt>
                <c:pt idx="49504">
                  <c:v>125.91666666666666</c:v>
                </c:pt>
                <c:pt idx="49505">
                  <c:v>125.91927083333334</c:v>
                </c:pt>
                <c:pt idx="49506">
                  <c:v>125.921875</c:v>
                </c:pt>
                <c:pt idx="49507">
                  <c:v>125.92447916666666</c:v>
                </c:pt>
                <c:pt idx="49508">
                  <c:v>125.92708333333334</c:v>
                </c:pt>
                <c:pt idx="49509">
                  <c:v>125.9296875</c:v>
                </c:pt>
                <c:pt idx="49510">
                  <c:v>125.93229166666666</c:v>
                </c:pt>
                <c:pt idx="49511">
                  <c:v>125.93489583333334</c:v>
                </c:pt>
                <c:pt idx="49512">
                  <c:v>125.9375</c:v>
                </c:pt>
                <c:pt idx="49513">
                  <c:v>125.94010416666666</c:v>
                </c:pt>
                <c:pt idx="49514">
                  <c:v>125.94270833333334</c:v>
                </c:pt>
                <c:pt idx="49515">
                  <c:v>125.9453125</c:v>
                </c:pt>
                <c:pt idx="49516">
                  <c:v>125.94791666666666</c:v>
                </c:pt>
                <c:pt idx="49517">
                  <c:v>125.95052083333334</c:v>
                </c:pt>
                <c:pt idx="49518">
                  <c:v>125.953125</c:v>
                </c:pt>
                <c:pt idx="49519">
                  <c:v>125.95572916666666</c:v>
                </c:pt>
                <c:pt idx="49520">
                  <c:v>125.95833333333334</c:v>
                </c:pt>
                <c:pt idx="49521">
                  <c:v>125.9609375</c:v>
                </c:pt>
                <c:pt idx="49522">
                  <c:v>125.96354166666666</c:v>
                </c:pt>
                <c:pt idx="49523">
                  <c:v>125.96614583333334</c:v>
                </c:pt>
                <c:pt idx="49524">
                  <c:v>125.96875</c:v>
                </c:pt>
                <c:pt idx="49525">
                  <c:v>125.97135416666666</c:v>
                </c:pt>
                <c:pt idx="49526">
                  <c:v>125.97395833333334</c:v>
                </c:pt>
                <c:pt idx="49527">
                  <c:v>125.9765625</c:v>
                </c:pt>
                <c:pt idx="49528">
                  <c:v>125.97916666666666</c:v>
                </c:pt>
                <c:pt idx="49529">
                  <c:v>125.98177083333334</c:v>
                </c:pt>
                <c:pt idx="49530">
                  <c:v>125.984375</c:v>
                </c:pt>
                <c:pt idx="49531">
                  <c:v>125.98697916666666</c:v>
                </c:pt>
                <c:pt idx="49532">
                  <c:v>125.98958333333334</c:v>
                </c:pt>
                <c:pt idx="49533">
                  <c:v>125.9921875</c:v>
                </c:pt>
                <c:pt idx="49534">
                  <c:v>125.99479166666666</c:v>
                </c:pt>
                <c:pt idx="49535">
                  <c:v>125.99739583333334</c:v>
                </c:pt>
                <c:pt idx="49536">
                  <c:v>126</c:v>
                </c:pt>
                <c:pt idx="49537">
                  <c:v>126.00260416666666</c:v>
                </c:pt>
                <c:pt idx="49538">
                  <c:v>126.00520833333334</c:v>
                </c:pt>
                <c:pt idx="49539">
                  <c:v>126.0078125</c:v>
                </c:pt>
                <c:pt idx="49540">
                  <c:v>126.01041666666666</c:v>
                </c:pt>
                <c:pt idx="49541">
                  <c:v>126.01302083333334</c:v>
                </c:pt>
                <c:pt idx="49542">
                  <c:v>126.015625</c:v>
                </c:pt>
                <c:pt idx="49543">
                  <c:v>126.01822916666666</c:v>
                </c:pt>
                <c:pt idx="49544">
                  <c:v>126.02083333333334</c:v>
                </c:pt>
                <c:pt idx="49545">
                  <c:v>126.0234375</c:v>
                </c:pt>
                <c:pt idx="49546">
                  <c:v>126.02604166666666</c:v>
                </c:pt>
                <c:pt idx="49547">
                  <c:v>126.02864583333334</c:v>
                </c:pt>
                <c:pt idx="49548">
                  <c:v>126.03125</c:v>
                </c:pt>
                <c:pt idx="49549">
                  <c:v>126.03385416666666</c:v>
                </c:pt>
                <c:pt idx="49550">
                  <c:v>126.03645833333334</c:v>
                </c:pt>
                <c:pt idx="49551">
                  <c:v>126.0390625</c:v>
                </c:pt>
                <c:pt idx="49552">
                  <c:v>126.04166666666666</c:v>
                </c:pt>
                <c:pt idx="49553">
                  <c:v>126.04427083333334</c:v>
                </c:pt>
                <c:pt idx="49554">
                  <c:v>126.046875</c:v>
                </c:pt>
                <c:pt idx="49555">
                  <c:v>126.04947916666666</c:v>
                </c:pt>
                <c:pt idx="49556">
                  <c:v>126.05208333333334</c:v>
                </c:pt>
                <c:pt idx="49557">
                  <c:v>126.0546875</c:v>
                </c:pt>
                <c:pt idx="49558">
                  <c:v>126.05729166666666</c:v>
                </c:pt>
                <c:pt idx="49559">
                  <c:v>126.05989583333334</c:v>
                </c:pt>
                <c:pt idx="49560">
                  <c:v>126.0625</c:v>
                </c:pt>
                <c:pt idx="49561">
                  <c:v>126.06510416666666</c:v>
                </c:pt>
                <c:pt idx="49562">
                  <c:v>126.06770833333334</c:v>
                </c:pt>
                <c:pt idx="49563">
                  <c:v>126.0703125</c:v>
                </c:pt>
                <c:pt idx="49564">
                  <c:v>126.07291666666666</c:v>
                </c:pt>
                <c:pt idx="49565">
                  <c:v>126.07552083333334</c:v>
                </c:pt>
                <c:pt idx="49566">
                  <c:v>126.078125</c:v>
                </c:pt>
                <c:pt idx="49567">
                  <c:v>126.08072916666666</c:v>
                </c:pt>
                <c:pt idx="49568">
                  <c:v>126.08333333333334</c:v>
                </c:pt>
                <c:pt idx="49569">
                  <c:v>126.0859375</c:v>
                </c:pt>
                <c:pt idx="49570">
                  <c:v>126.08854166666666</c:v>
                </c:pt>
                <c:pt idx="49571">
                  <c:v>126.09114583333334</c:v>
                </c:pt>
                <c:pt idx="49572">
                  <c:v>126.09375</c:v>
                </c:pt>
                <c:pt idx="49573">
                  <c:v>126.09635416666666</c:v>
                </c:pt>
                <c:pt idx="49574">
                  <c:v>126.09895833333334</c:v>
                </c:pt>
                <c:pt idx="49575">
                  <c:v>126.1015625</c:v>
                </c:pt>
                <c:pt idx="49576">
                  <c:v>126.10416666666666</c:v>
                </c:pt>
                <c:pt idx="49577">
                  <c:v>126.10677083333334</c:v>
                </c:pt>
                <c:pt idx="49578">
                  <c:v>126.109375</c:v>
                </c:pt>
                <c:pt idx="49579">
                  <c:v>126.11197916666666</c:v>
                </c:pt>
                <c:pt idx="49580">
                  <c:v>126.11458333333334</c:v>
                </c:pt>
                <c:pt idx="49581">
                  <c:v>126.1171875</c:v>
                </c:pt>
                <c:pt idx="49582">
                  <c:v>126.11979166666666</c:v>
                </c:pt>
                <c:pt idx="49583">
                  <c:v>126.12239583333334</c:v>
                </c:pt>
                <c:pt idx="49584">
                  <c:v>126.125</c:v>
                </c:pt>
                <c:pt idx="49585">
                  <c:v>126.12760416666666</c:v>
                </c:pt>
                <c:pt idx="49586">
                  <c:v>126.13020833333334</c:v>
                </c:pt>
                <c:pt idx="49587">
                  <c:v>126.1328125</c:v>
                </c:pt>
                <c:pt idx="49588">
                  <c:v>126.13541666666666</c:v>
                </c:pt>
                <c:pt idx="49589">
                  <c:v>126.13802083333334</c:v>
                </c:pt>
                <c:pt idx="49590">
                  <c:v>126.140625</c:v>
                </c:pt>
                <c:pt idx="49591">
                  <c:v>126.14322916666666</c:v>
                </c:pt>
                <c:pt idx="49592">
                  <c:v>126.14583333333334</c:v>
                </c:pt>
                <c:pt idx="49593">
                  <c:v>126.1484375</c:v>
                </c:pt>
                <c:pt idx="49594">
                  <c:v>126.15104166666666</c:v>
                </c:pt>
                <c:pt idx="49595">
                  <c:v>126.15364583333334</c:v>
                </c:pt>
                <c:pt idx="49596">
                  <c:v>126.15625</c:v>
                </c:pt>
                <c:pt idx="49597">
                  <c:v>126.15885416666666</c:v>
                </c:pt>
                <c:pt idx="49598">
                  <c:v>126.16145833333334</c:v>
                </c:pt>
                <c:pt idx="49599">
                  <c:v>126.1640625</c:v>
                </c:pt>
                <c:pt idx="49600">
                  <c:v>126.16666666666666</c:v>
                </c:pt>
                <c:pt idx="49601">
                  <c:v>126.16927083333334</c:v>
                </c:pt>
                <c:pt idx="49602">
                  <c:v>126.171875</c:v>
                </c:pt>
                <c:pt idx="49603">
                  <c:v>126.17447916666666</c:v>
                </c:pt>
                <c:pt idx="49604">
                  <c:v>126.17708333333334</c:v>
                </c:pt>
                <c:pt idx="49605">
                  <c:v>126.1796875</c:v>
                </c:pt>
                <c:pt idx="49606">
                  <c:v>126.18229166666666</c:v>
                </c:pt>
                <c:pt idx="49607">
                  <c:v>126.18489583333334</c:v>
                </c:pt>
                <c:pt idx="49608">
                  <c:v>126.1875</c:v>
                </c:pt>
                <c:pt idx="49609">
                  <c:v>126.19010416666666</c:v>
                </c:pt>
                <c:pt idx="49610">
                  <c:v>126.19270833333334</c:v>
                </c:pt>
                <c:pt idx="49611">
                  <c:v>126.1953125</c:v>
                </c:pt>
                <c:pt idx="49612">
                  <c:v>126.19791666666666</c:v>
                </c:pt>
                <c:pt idx="49613">
                  <c:v>126.20052083333334</c:v>
                </c:pt>
                <c:pt idx="49614">
                  <c:v>126.203125</c:v>
                </c:pt>
                <c:pt idx="49615">
                  <c:v>126.20572916666666</c:v>
                </c:pt>
                <c:pt idx="49616">
                  <c:v>126.20833333333334</c:v>
                </c:pt>
                <c:pt idx="49617">
                  <c:v>126.2109375</c:v>
                </c:pt>
                <c:pt idx="49618">
                  <c:v>126.21354166666666</c:v>
                </c:pt>
                <c:pt idx="49619">
                  <c:v>126.21614583333334</c:v>
                </c:pt>
                <c:pt idx="49620">
                  <c:v>126.21875</c:v>
                </c:pt>
                <c:pt idx="49621">
                  <c:v>126.22135416666666</c:v>
                </c:pt>
                <c:pt idx="49622">
                  <c:v>126.22395833333334</c:v>
                </c:pt>
                <c:pt idx="49623">
                  <c:v>126.2265625</c:v>
                </c:pt>
                <c:pt idx="49624">
                  <c:v>126.22916666666666</c:v>
                </c:pt>
                <c:pt idx="49625">
                  <c:v>126.23177083333334</c:v>
                </c:pt>
                <c:pt idx="49626">
                  <c:v>126.234375</c:v>
                </c:pt>
                <c:pt idx="49627">
                  <c:v>126.23697916666666</c:v>
                </c:pt>
                <c:pt idx="49628">
                  <c:v>126.23958333333334</c:v>
                </c:pt>
                <c:pt idx="49629">
                  <c:v>126.2421875</c:v>
                </c:pt>
                <c:pt idx="49630">
                  <c:v>126.24479166666666</c:v>
                </c:pt>
                <c:pt idx="49631">
                  <c:v>126.24739583333334</c:v>
                </c:pt>
                <c:pt idx="49632">
                  <c:v>126.25</c:v>
                </c:pt>
                <c:pt idx="49633">
                  <c:v>126.25260416666666</c:v>
                </c:pt>
                <c:pt idx="49634">
                  <c:v>126.25520833333334</c:v>
                </c:pt>
                <c:pt idx="49635">
                  <c:v>126.2578125</c:v>
                </c:pt>
                <c:pt idx="49636">
                  <c:v>126.26041666666666</c:v>
                </c:pt>
                <c:pt idx="49637">
                  <c:v>126.26302083333334</c:v>
                </c:pt>
                <c:pt idx="49638">
                  <c:v>126.265625</c:v>
                </c:pt>
                <c:pt idx="49639">
                  <c:v>126.26822916666666</c:v>
                </c:pt>
                <c:pt idx="49640">
                  <c:v>126.27083333333334</c:v>
                </c:pt>
                <c:pt idx="49641">
                  <c:v>126.2734375</c:v>
                </c:pt>
                <c:pt idx="49642">
                  <c:v>126.27604166666666</c:v>
                </c:pt>
                <c:pt idx="49643">
                  <c:v>126.27864583333334</c:v>
                </c:pt>
                <c:pt idx="49644">
                  <c:v>126.28125</c:v>
                </c:pt>
                <c:pt idx="49645">
                  <c:v>126.28385416666666</c:v>
                </c:pt>
                <c:pt idx="49646">
                  <c:v>126.28645833333334</c:v>
                </c:pt>
                <c:pt idx="49647">
                  <c:v>126.2890625</c:v>
                </c:pt>
                <c:pt idx="49648">
                  <c:v>126.29166666666666</c:v>
                </c:pt>
                <c:pt idx="49649">
                  <c:v>126.29427083333334</c:v>
                </c:pt>
                <c:pt idx="49650">
                  <c:v>126.296875</c:v>
                </c:pt>
                <c:pt idx="49651">
                  <c:v>126.29947916666666</c:v>
                </c:pt>
                <c:pt idx="49652">
                  <c:v>126.30208333333334</c:v>
                </c:pt>
                <c:pt idx="49653">
                  <c:v>126.3046875</c:v>
                </c:pt>
                <c:pt idx="49654">
                  <c:v>126.30729166666666</c:v>
                </c:pt>
                <c:pt idx="49655">
                  <c:v>126.30989583333334</c:v>
                </c:pt>
                <c:pt idx="49656">
                  <c:v>126.3125</c:v>
                </c:pt>
                <c:pt idx="49657">
                  <c:v>126.31510416666666</c:v>
                </c:pt>
                <c:pt idx="49658">
                  <c:v>126.31770833333334</c:v>
                </c:pt>
                <c:pt idx="49659">
                  <c:v>126.3203125</c:v>
                </c:pt>
                <c:pt idx="49660">
                  <c:v>126.32291666666666</c:v>
                </c:pt>
                <c:pt idx="49661">
                  <c:v>126.32552083333334</c:v>
                </c:pt>
                <c:pt idx="49662">
                  <c:v>126.328125</c:v>
                </c:pt>
                <c:pt idx="49663">
                  <c:v>126.33072916666666</c:v>
                </c:pt>
                <c:pt idx="49664">
                  <c:v>126.33333333333334</c:v>
                </c:pt>
                <c:pt idx="49665">
                  <c:v>126.3359375</c:v>
                </c:pt>
                <c:pt idx="49666">
                  <c:v>126.33854166666666</c:v>
                </c:pt>
                <c:pt idx="49667">
                  <c:v>126.34114583333334</c:v>
                </c:pt>
                <c:pt idx="49668">
                  <c:v>126.34375</c:v>
                </c:pt>
                <c:pt idx="49669">
                  <c:v>126.34635416666666</c:v>
                </c:pt>
                <c:pt idx="49670">
                  <c:v>126.34895833333334</c:v>
                </c:pt>
                <c:pt idx="49671">
                  <c:v>126.3515625</c:v>
                </c:pt>
                <c:pt idx="49672">
                  <c:v>126.35416666666666</c:v>
                </c:pt>
                <c:pt idx="49673">
                  <c:v>126.35677083333334</c:v>
                </c:pt>
                <c:pt idx="49674">
                  <c:v>126.359375</c:v>
                </c:pt>
                <c:pt idx="49675">
                  <c:v>126.36197916666666</c:v>
                </c:pt>
                <c:pt idx="49676">
                  <c:v>126.36458333333334</c:v>
                </c:pt>
                <c:pt idx="49677">
                  <c:v>126.3671875</c:v>
                </c:pt>
                <c:pt idx="49678">
                  <c:v>126.36979166666666</c:v>
                </c:pt>
                <c:pt idx="49679">
                  <c:v>126.37239583333334</c:v>
                </c:pt>
                <c:pt idx="49680">
                  <c:v>126.375</c:v>
                </c:pt>
                <c:pt idx="49681">
                  <c:v>126.37760416666666</c:v>
                </c:pt>
                <c:pt idx="49682">
                  <c:v>126.38020833333334</c:v>
                </c:pt>
                <c:pt idx="49683">
                  <c:v>126.3828125</c:v>
                </c:pt>
                <c:pt idx="49684">
                  <c:v>126.38541666666666</c:v>
                </c:pt>
                <c:pt idx="49685">
                  <c:v>126.38802083333334</c:v>
                </c:pt>
                <c:pt idx="49686">
                  <c:v>126.390625</c:v>
                </c:pt>
                <c:pt idx="49687">
                  <c:v>126.39322916666666</c:v>
                </c:pt>
                <c:pt idx="49688">
                  <c:v>126.39583333333334</c:v>
                </c:pt>
                <c:pt idx="49689">
                  <c:v>126.3984375</c:v>
                </c:pt>
                <c:pt idx="49690">
                  <c:v>126.40104166666666</c:v>
                </c:pt>
                <c:pt idx="49691">
                  <c:v>126.40364583333334</c:v>
                </c:pt>
                <c:pt idx="49692">
                  <c:v>126.40625</c:v>
                </c:pt>
                <c:pt idx="49693">
                  <c:v>126.40885416666666</c:v>
                </c:pt>
                <c:pt idx="49694">
                  <c:v>126.41145833333334</c:v>
                </c:pt>
                <c:pt idx="49695">
                  <c:v>126.4140625</c:v>
                </c:pt>
                <c:pt idx="49696">
                  <c:v>126.41666666666666</c:v>
                </c:pt>
                <c:pt idx="49697">
                  <c:v>126.41927083333334</c:v>
                </c:pt>
                <c:pt idx="49698">
                  <c:v>126.421875</c:v>
                </c:pt>
                <c:pt idx="49699">
                  <c:v>126.42447916666666</c:v>
                </c:pt>
                <c:pt idx="49700">
                  <c:v>126.42708333333334</c:v>
                </c:pt>
                <c:pt idx="49701">
                  <c:v>126.4296875</c:v>
                </c:pt>
                <c:pt idx="49702">
                  <c:v>126.43229166666666</c:v>
                </c:pt>
                <c:pt idx="49703">
                  <c:v>126.43489583333334</c:v>
                </c:pt>
                <c:pt idx="49704">
                  <c:v>126.4375</c:v>
                </c:pt>
                <c:pt idx="49705">
                  <c:v>126.44010416666666</c:v>
                </c:pt>
                <c:pt idx="49706">
                  <c:v>126.44270833333334</c:v>
                </c:pt>
                <c:pt idx="49707">
                  <c:v>126.4453125</c:v>
                </c:pt>
                <c:pt idx="49708">
                  <c:v>126.44791666666666</c:v>
                </c:pt>
                <c:pt idx="49709">
                  <c:v>126.45052083333334</c:v>
                </c:pt>
                <c:pt idx="49710">
                  <c:v>126.453125</c:v>
                </c:pt>
                <c:pt idx="49711">
                  <c:v>126.45572916666666</c:v>
                </c:pt>
                <c:pt idx="49712">
                  <c:v>126.45833333333334</c:v>
                </c:pt>
                <c:pt idx="49713">
                  <c:v>126.4609375</c:v>
                </c:pt>
                <c:pt idx="49714">
                  <c:v>126.46354166666666</c:v>
                </c:pt>
                <c:pt idx="49715">
                  <c:v>126.46614583333334</c:v>
                </c:pt>
                <c:pt idx="49716">
                  <c:v>126.46875</c:v>
                </c:pt>
                <c:pt idx="49717">
                  <c:v>126.47135416666666</c:v>
                </c:pt>
                <c:pt idx="49718">
                  <c:v>126.47395833333334</c:v>
                </c:pt>
                <c:pt idx="49719">
                  <c:v>126.4765625</c:v>
                </c:pt>
                <c:pt idx="49720">
                  <c:v>126.47916666666666</c:v>
                </c:pt>
                <c:pt idx="49721">
                  <c:v>126.48177083333334</c:v>
                </c:pt>
                <c:pt idx="49722">
                  <c:v>126.484375</c:v>
                </c:pt>
                <c:pt idx="49723">
                  <c:v>126.48697916666666</c:v>
                </c:pt>
                <c:pt idx="49724">
                  <c:v>126.48958333333334</c:v>
                </c:pt>
                <c:pt idx="49725">
                  <c:v>126.4921875</c:v>
                </c:pt>
                <c:pt idx="49726">
                  <c:v>126.49479166666666</c:v>
                </c:pt>
                <c:pt idx="49727">
                  <c:v>126.49739583333334</c:v>
                </c:pt>
                <c:pt idx="49728">
                  <c:v>126.5</c:v>
                </c:pt>
                <c:pt idx="49729">
                  <c:v>126.50260416666666</c:v>
                </c:pt>
                <c:pt idx="49730">
                  <c:v>126.50520833333334</c:v>
                </c:pt>
                <c:pt idx="49731">
                  <c:v>126.5078125</c:v>
                </c:pt>
                <c:pt idx="49732">
                  <c:v>126.51041666666666</c:v>
                </c:pt>
                <c:pt idx="49733">
                  <c:v>126.51302083333334</c:v>
                </c:pt>
                <c:pt idx="49734">
                  <c:v>126.515625</c:v>
                </c:pt>
                <c:pt idx="49735">
                  <c:v>126.51822916666666</c:v>
                </c:pt>
                <c:pt idx="49736">
                  <c:v>126.52083333333334</c:v>
                </c:pt>
                <c:pt idx="49737">
                  <c:v>126.5234375</c:v>
                </c:pt>
                <c:pt idx="49738">
                  <c:v>126.52604166666666</c:v>
                </c:pt>
                <c:pt idx="49739">
                  <c:v>126.52864583333334</c:v>
                </c:pt>
                <c:pt idx="49740">
                  <c:v>126.53125</c:v>
                </c:pt>
                <c:pt idx="49741">
                  <c:v>126.53385416666666</c:v>
                </c:pt>
                <c:pt idx="49742">
                  <c:v>126.53645833333334</c:v>
                </c:pt>
                <c:pt idx="49743">
                  <c:v>126.5390625</c:v>
                </c:pt>
                <c:pt idx="49744">
                  <c:v>126.54166666666666</c:v>
                </c:pt>
                <c:pt idx="49745">
                  <c:v>126.54427083333334</c:v>
                </c:pt>
                <c:pt idx="49746">
                  <c:v>126.546875</c:v>
                </c:pt>
                <c:pt idx="49747">
                  <c:v>126.54947916666666</c:v>
                </c:pt>
                <c:pt idx="49748">
                  <c:v>126.55208333333334</c:v>
                </c:pt>
                <c:pt idx="49749">
                  <c:v>126.5546875</c:v>
                </c:pt>
                <c:pt idx="49750">
                  <c:v>126.55729166666666</c:v>
                </c:pt>
                <c:pt idx="49751">
                  <c:v>126.55989583333334</c:v>
                </c:pt>
                <c:pt idx="49752">
                  <c:v>126.5625</c:v>
                </c:pt>
                <c:pt idx="49753">
                  <c:v>126.56510416666666</c:v>
                </c:pt>
                <c:pt idx="49754">
                  <c:v>126.56770833333334</c:v>
                </c:pt>
                <c:pt idx="49755">
                  <c:v>126.5703125</c:v>
                </c:pt>
                <c:pt idx="49756">
                  <c:v>126.57291666666666</c:v>
                </c:pt>
                <c:pt idx="49757">
                  <c:v>126.57552083333334</c:v>
                </c:pt>
                <c:pt idx="49758">
                  <c:v>126.578125</c:v>
                </c:pt>
                <c:pt idx="49759">
                  <c:v>126.58072916666666</c:v>
                </c:pt>
                <c:pt idx="49760">
                  <c:v>126.58333333333334</c:v>
                </c:pt>
                <c:pt idx="49761">
                  <c:v>126.5859375</c:v>
                </c:pt>
                <c:pt idx="49762">
                  <c:v>126.58854166666666</c:v>
                </c:pt>
                <c:pt idx="49763">
                  <c:v>126.59114583333334</c:v>
                </c:pt>
                <c:pt idx="49764">
                  <c:v>126.59375</c:v>
                </c:pt>
                <c:pt idx="49765">
                  <c:v>126.59635416666666</c:v>
                </c:pt>
                <c:pt idx="49766">
                  <c:v>126.59895833333334</c:v>
                </c:pt>
                <c:pt idx="49767">
                  <c:v>126.6015625</c:v>
                </c:pt>
                <c:pt idx="49768">
                  <c:v>126.60416666666666</c:v>
                </c:pt>
                <c:pt idx="49769">
                  <c:v>126.60677083333334</c:v>
                </c:pt>
                <c:pt idx="49770">
                  <c:v>126.609375</c:v>
                </c:pt>
                <c:pt idx="49771">
                  <c:v>126.61197916666666</c:v>
                </c:pt>
                <c:pt idx="49772">
                  <c:v>126.61458333333334</c:v>
                </c:pt>
                <c:pt idx="49773">
                  <c:v>126.6171875</c:v>
                </c:pt>
                <c:pt idx="49774">
                  <c:v>126.61979166666666</c:v>
                </c:pt>
                <c:pt idx="49775">
                  <c:v>126.62239583333334</c:v>
                </c:pt>
                <c:pt idx="49776">
                  <c:v>126.625</c:v>
                </c:pt>
                <c:pt idx="49777">
                  <c:v>126.62760416666666</c:v>
                </c:pt>
                <c:pt idx="49778">
                  <c:v>126.63020833333334</c:v>
                </c:pt>
                <c:pt idx="49779">
                  <c:v>126.6328125</c:v>
                </c:pt>
                <c:pt idx="49780">
                  <c:v>126.63541666666666</c:v>
                </c:pt>
                <c:pt idx="49781">
                  <c:v>126.63802083333334</c:v>
                </c:pt>
                <c:pt idx="49782">
                  <c:v>126.640625</c:v>
                </c:pt>
                <c:pt idx="49783">
                  <c:v>126.64322916666666</c:v>
                </c:pt>
                <c:pt idx="49784">
                  <c:v>126.64583333333334</c:v>
                </c:pt>
                <c:pt idx="49785">
                  <c:v>126.6484375</c:v>
                </c:pt>
                <c:pt idx="49786">
                  <c:v>126.65104166666666</c:v>
                </c:pt>
                <c:pt idx="49787">
                  <c:v>126.65364583333334</c:v>
                </c:pt>
                <c:pt idx="49788">
                  <c:v>126.65625</c:v>
                </c:pt>
                <c:pt idx="49789">
                  <c:v>126.65885416666666</c:v>
                </c:pt>
                <c:pt idx="49790">
                  <c:v>126.66145833333334</c:v>
                </c:pt>
                <c:pt idx="49791">
                  <c:v>126.6640625</c:v>
                </c:pt>
                <c:pt idx="49792">
                  <c:v>126.66666666666666</c:v>
                </c:pt>
                <c:pt idx="49793">
                  <c:v>126.66927083333334</c:v>
                </c:pt>
                <c:pt idx="49794">
                  <c:v>126.671875</c:v>
                </c:pt>
                <c:pt idx="49795">
                  <c:v>126.67447916666666</c:v>
                </c:pt>
                <c:pt idx="49796">
                  <c:v>126.67708333333334</c:v>
                </c:pt>
                <c:pt idx="49797">
                  <c:v>126.6796875</c:v>
                </c:pt>
                <c:pt idx="49798">
                  <c:v>126.68229166666666</c:v>
                </c:pt>
                <c:pt idx="49799">
                  <c:v>126.68489583333334</c:v>
                </c:pt>
                <c:pt idx="49800">
                  <c:v>126.6875</c:v>
                </c:pt>
                <c:pt idx="49801">
                  <c:v>126.69010416666666</c:v>
                </c:pt>
                <c:pt idx="49802">
                  <c:v>126.69270833333334</c:v>
                </c:pt>
                <c:pt idx="49803">
                  <c:v>126.6953125</c:v>
                </c:pt>
                <c:pt idx="49804">
                  <c:v>126.69791666666666</c:v>
                </c:pt>
                <c:pt idx="49805">
                  <c:v>126.70052083333334</c:v>
                </c:pt>
                <c:pt idx="49806">
                  <c:v>126.703125</c:v>
                </c:pt>
                <c:pt idx="49807">
                  <c:v>126.70572916666666</c:v>
                </c:pt>
                <c:pt idx="49808">
                  <c:v>126.70833333333334</c:v>
                </c:pt>
                <c:pt idx="49809">
                  <c:v>126.7109375</c:v>
                </c:pt>
                <c:pt idx="49810">
                  <c:v>126.71354166666666</c:v>
                </c:pt>
                <c:pt idx="49811">
                  <c:v>126.71614583333334</c:v>
                </c:pt>
                <c:pt idx="49812">
                  <c:v>126.71875</c:v>
                </c:pt>
                <c:pt idx="49813">
                  <c:v>126.72135416666666</c:v>
                </c:pt>
                <c:pt idx="49814">
                  <c:v>126.72395833333334</c:v>
                </c:pt>
                <c:pt idx="49815">
                  <c:v>126.7265625</c:v>
                </c:pt>
                <c:pt idx="49816">
                  <c:v>126.72916666666666</c:v>
                </c:pt>
                <c:pt idx="49817">
                  <c:v>126.73177083333334</c:v>
                </c:pt>
                <c:pt idx="49818">
                  <c:v>126.734375</c:v>
                </c:pt>
                <c:pt idx="49819">
                  <c:v>126.73697916666666</c:v>
                </c:pt>
                <c:pt idx="49820">
                  <c:v>126.73958333333334</c:v>
                </c:pt>
                <c:pt idx="49821">
                  <c:v>126.7421875</c:v>
                </c:pt>
                <c:pt idx="49822">
                  <c:v>126.74479166666666</c:v>
                </c:pt>
                <c:pt idx="49823">
                  <c:v>126.74739583333334</c:v>
                </c:pt>
                <c:pt idx="49824">
                  <c:v>126.75</c:v>
                </c:pt>
                <c:pt idx="49825">
                  <c:v>126.75260416666666</c:v>
                </c:pt>
                <c:pt idx="49826">
                  <c:v>126.75520833333334</c:v>
                </c:pt>
                <c:pt idx="49827">
                  <c:v>126.7578125</c:v>
                </c:pt>
                <c:pt idx="49828">
                  <c:v>126.76041666666666</c:v>
                </c:pt>
                <c:pt idx="49829">
                  <c:v>126.76302083333334</c:v>
                </c:pt>
                <c:pt idx="49830">
                  <c:v>126.765625</c:v>
                </c:pt>
                <c:pt idx="49831">
                  <c:v>126.76822916666666</c:v>
                </c:pt>
                <c:pt idx="49832">
                  <c:v>126.77083333333334</c:v>
                </c:pt>
                <c:pt idx="49833">
                  <c:v>126.7734375</c:v>
                </c:pt>
                <c:pt idx="49834">
                  <c:v>126.77604166666666</c:v>
                </c:pt>
                <c:pt idx="49835">
                  <c:v>126.77864583333334</c:v>
                </c:pt>
                <c:pt idx="49836">
                  <c:v>126.78125</c:v>
                </c:pt>
                <c:pt idx="49837">
                  <c:v>126.78385416666666</c:v>
                </c:pt>
                <c:pt idx="49838">
                  <c:v>126.78645833333334</c:v>
                </c:pt>
                <c:pt idx="49839">
                  <c:v>126.7890625</c:v>
                </c:pt>
                <c:pt idx="49840">
                  <c:v>126.79166666666666</c:v>
                </c:pt>
                <c:pt idx="49841">
                  <c:v>126.79427083333334</c:v>
                </c:pt>
                <c:pt idx="49842">
                  <c:v>126.796875</c:v>
                </c:pt>
                <c:pt idx="49843">
                  <c:v>126.79947916666666</c:v>
                </c:pt>
                <c:pt idx="49844">
                  <c:v>126.80208333333334</c:v>
                </c:pt>
                <c:pt idx="49845">
                  <c:v>126.8046875</c:v>
                </c:pt>
                <c:pt idx="49846">
                  <c:v>126.80729166666666</c:v>
                </c:pt>
                <c:pt idx="49847">
                  <c:v>126.80989583333334</c:v>
                </c:pt>
                <c:pt idx="49848">
                  <c:v>126.8125</c:v>
                </c:pt>
                <c:pt idx="49849">
                  <c:v>126.81510416666666</c:v>
                </c:pt>
                <c:pt idx="49850">
                  <c:v>126.81770833333334</c:v>
                </c:pt>
                <c:pt idx="49851">
                  <c:v>126.8203125</c:v>
                </c:pt>
                <c:pt idx="49852">
                  <c:v>126.82291666666666</c:v>
                </c:pt>
                <c:pt idx="49853">
                  <c:v>126.82552083333334</c:v>
                </c:pt>
                <c:pt idx="49854">
                  <c:v>126.828125</c:v>
                </c:pt>
                <c:pt idx="49855">
                  <c:v>126.83072916666666</c:v>
                </c:pt>
                <c:pt idx="49856">
                  <c:v>126.83333333333334</c:v>
                </c:pt>
                <c:pt idx="49857">
                  <c:v>126.8359375</c:v>
                </c:pt>
                <c:pt idx="49858">
                  <c:v>126.83854166666666</c:v>
                </c:pt>
                <c:pt idx="49859">
                  <c:v>126.84114583333334</c:v>
                </c:pt>
                <c:pt idx="49860">
                  <c:v>126.84375</c:v>
                </c:pt>
                <c:pt idx="49861">
                  <c:v>126.84635416666666</c:v>
                </c:pt>
                <c:pt idx="49862">
                  <c:v>126.84895833333334</c:v>
                </c:pt>
                <c:pt idx="49863">
                  <c:v>126.8515625</c:v>
                </c:pt>
                <c:pt idx="49864">
                  <c:v>126.85416666666666</c:v>
                </c:pt>
                <c:pt idx="49865">
                  <c:v>126.85677083333334</c:v>
                </c:pt>
                <c:pt idx="49866">
                  <c:v>126.859375</c:v>
                </c:pt>
                <c:pt idx="49867">
                  <c:v>126.86197916666666</c:v>
                </c:pt>
                <c:pt idx="49868">
                  <c:v>126.86458333333334</c:v>
                </c:pt>
                <c:pt idx="49869">
                  <c:v>126.8671875</c:v>
                </c:pt>
                <c:pt idx="49870">
                  <c:v>126.86979166666666</c:v>
                </c:pt>
                <c:pt idx="49871">
                  <c:v>126.87239583333334</c:v>
                </c:pt>
                <c:pt idx="49872">
                  <c:v>126.875</c:v>
                </c:pt>
                <c:pt idx="49873">
                  <c:v>126.87760416666666</c:v>
                </c:pt>
                <c:pt idx="49874">
                  <c:v>126.88020833333334</c:v>
                </c:pt>
                <c:pt idx="49875">
                  <c:v>126.8828125</c:v>
                </c:pt>
                <c:pt idx="49876">
                  <c:v>126.88541666666666</c:v>
                </c:pt>
                <c:pt idx="49877">
                  <c:v>126.88802083333334</c:v>
                </c:pt>
                <c:pt idx="49878">
                  <c:v>126.890625</c:v>
                </c:pt>
                <c:pt idx="49879">
                  <c:v>126.89322916666666</c:v>
                </c:pt>
                <c:pt idx="49880">
                  <c:v>126.89583333333334</c:v>
                </c:pt>
                <c:pt idx="49881">
                  <c:v>126.8984375</c:v>
                </c:pt>
                <c:pt idx="49882">
                  <c:v>126.90104166666666</c:v>
                </c:pt>
                <c:pt idx="49883">
                  <c:v>126.90364583333334</c:v>
                </c:pt>
                <c:pt idx="49884">
                  <c:v>126.90625</c:v>
                </c:pt>
                <c:pt idx="49885">
                  <c:v>126.90885416666666</c:v>
                </c:pt>
                <c:pt idx="49886">
                  <c:v>126.91145833333334</c:v>
                </c:pt>
                <c:pt idx="49887">
                  <c:v>126.9140625</c:v>
                </c:pt>
                <c:pt idx="49888">
                  <c:v>126.91666666666666</c:v>
                </c:pt>
                <c:pt idx="49889">
                  <c:v>126.91927083333334</c:v>
                </c:pt>
                <c:pt idx="49890">
                  <c:v>126.921875</c:v>
                </c:pt>
                <c:pt idx="49891">
                  <c:v>126.92447916666666</c:v>
                </c:pt>
                <c:pt idx="49892">
                  <c:v>126.92708333333334</c:v>
                </c:pt>
                <c:pt idx="49893">
                  <c:v>126.9296875</c:v>
                </c:pt>
                <c:pt idx="49894">
                  <c:v>126.93229166666666</c:v>
                </c:pt>
                <c:pt idx="49895">
                  <c:v>126.93489583333334</c:v>
                </c:pt>
                <c:pt idx="49896">
                  <c:v>126.9375</c:v>
                </c:pt>
                <c:pt idx="49897">
                  <c:v>126.94010416666666</c:v>
                </c:pt>
                <c:pt idx="49898">
                  <c:v>126.94270833333334</c:v>
                </c:pt>
                <c:pt idx="49899">
                  <c:v>126.9453125</c:v>
                </c:pt>
                <c:pt idx="49900">
                  <c:v>126.94791666666666</c:v>
                </c:pt>
                <c:pt idx="49901">
                  <c:v>126.95052083333334</c:v>
                </c:pt>
                <c:pt idx="49902">
                  <c:v>126.953125</c:v>
                </c:pt>
                <c:pt idx="49903">
                  <c:v>126.95572916666666</c:v>
                </c:pt>
                <c:pt idx="49904">
                  <c:v>126.95833333333334</c:v>
                </c:pt>
                <c:pt idx="49905">
                  <c:v>126.9609375</c:v>
                </c:pt>
                <c:pt idx="49906">
                  <c:v>126.96354166666666</c:v>
                </c:pt>
                <c:pt idx="49907">
                  <c:v>126.96614583333334</c:v>
                </c:pt>
                <c:pt idx="49908">
                  <c:v>126.96875</c:v>
                </c:pt>
                <c:pt idx="49909">
                  <c:v>126.97135416666666</c:v>
                </c:pt>
                <c:pt idx="49910">
                  <c:v>126.97395833333334</c:v>
                </c:pt>
                <c:pt idx="49911">
                  <c:v>126.9765625</c:v>
                </c:pt>
                <c:pt idx="49912">
                  <c:v>126.97916666666666</c:v>
                </c:pt>
                <c:pt idx="49913">
                  <c:v>126.98177083333334</c:v>
                </c:pt>
                <c:pt idx="49914">
                  <c:v>126.984375</c:v>
                </c:pt>
                <c:pt idx="49915">
                  <c:v>126.98697916666666</c:v>
                </c:pt>
                <c:pt idx="49916">
                  <c:v>126.98958333333334</c:v>
                </c:pt>
                <c:pt idx="49917">
                  <c:v>126.9921875</c:v>
                </c:pt>
                <c:pt idx="49918">
                  <c:v>126.99479166666666</c:v>
                </c:pt>
                <c:pt idx="49919">
                  <c:v>126.99739583333334</c:v>
                </c:pt>
                <c:pt idx="49920">
                  <c:v>127</c:v>
                </c:pt>
                <c:pt idx="49921">
                  <c:v>127.00260416666666</c:v>
                </c:pt>
                <c:pt idx="49922">
                  <c:v>127.00520833333334</c:v>
                </c:pt>
                <c:pt idx="49923">
                  <c:v>127.0078125</c:v>
                </c:pt>
                <c:pt idx="49924">
                  <c:v>127.01041666666666</c:v>
                </c:pt>
                <c:pt idx="49925">
                  <c:v>127.01302083333334</c:v>
                </c:pt>
                <c:pt idx="49926">
                  <c:v>127.015625</c:v>
                </c:pt>
                <c:pt idx="49927">
                  <c:v>127.01822916666666</c:v>
                </c:pt>
                <c:pt idx="49928">
                  <c:v>127.02083333333334</c:v>
                </c:pt>
                <c:pt idx="49929">
                  <c:v>127.0234375</c:v>
                </c:pt>
                <c:pt idx="49930">
                  <c:v>127.02604166666666</c:v>
                </c:pt>
                <c:pt idx="49931">
                  <c:v>127.02864583333334</c:v>
                </c:pt>
                <c:pt idx="49932">
                  <c:v>127.03125</c:v>
                </c:pt>
                <c:pt idx="49933">
                  <c:v>127.03385416666666</c:v>
                </c:pt>
                <c:pt idx="49934">
                  <c:v>127.03645833333334</c:v>
                </c:pt>
                <c:pt idx="49935">
                  <c:v>127.0390625</c:v>
                </c:pt>
                <c:pt idx="49936">
                  <c:v>127.04166666666666</c:v>
                </c:pt>
                <c:pt idx="49937">
                  <c:v>127.04427083333334</c:v>
                </c:pt>
                <c:pt idx="49938">
                  <c:v>127.046875</c:v>
                </c:pt>
                <c:pt idx="49939">
                  <c:v>127.04947916666666</c:v>
                </c:pt>
                <c:pt idx="49940">
                  <c:v>127.05208333333334</c:v>
                </c:pt>
                <c:pt idx="49941">
                  <c:v>127.0546875</c:v>
                </c:pt>
                <c:pt idx="49942">
                  <c:v>127.05729166666666</c:v>
                </c:pt>
                <c:pt idx="49943">
                  <c:v>127.05989583333334</c:v>
                </c:pt>
                <c:pt idx="49944">
                  <c:v>127.0625</c:v>
                </c:pt>
                <c:pt idx="49945">
                  <c:v>127.06510416666666</c:v>
                </c:pt>
                <c:pt idx="49946">
                  <c:v>127.06770833333334</c:v>
                </c:pt>
                <c:pt idx="49947">
                  <c:v>127.0703125</c:v>
                </c:pt>
                <c:pt idx="49948">
                  <c:v>127.07291666666666</c:v>
                </c:pt>
                <c:pt idx="49949">
                  <c:v>127.07552083333334</c:v>
                </c:pt>
                <c:pt idx="49950">
                  <c:v>127.078125</c:v>
                </c:pt>
                <c:pt idx="49951">
                  <c:v>127.08072916666666</c:v>
                </c:pt>
                <c:pt idx="49952">
                  <c:v>127.08333333333334</c:v>
                </c:pt>
                <c:pt idx="49953">
                  <c:v>127.0859375</c:v>
                </c:pt>
                <c:pt idx="49954">
                  <c:v>127.08854166666666</c:v>
                </c:pt>
                <c:pt idx="49955">
                  <c:v>127.09114583333334</c:v>
                </c:pt>
                <c:pt idx="49956">
                  <c:v>127.09375</c:v>
                </c:pt>
                <c:pt idx="49957">
                  <c:v>127.09635416666666</c:v>
                </c:pt>
                <c:pt idx="49958">
                  <c:v>127.09895833333334</c:v>
                </c:pt>
                <c:pt idx="49959">
                  <c:v>127.1015625</c:v>
                </c:pt>
                <c:pt idx="49960">
                  <c:v>127.10416666666666</c:v>
                </c:pt>
                <c:pt idx="49961">
                  <c:v>127.10677083333334</c:v>
                </c:pt>
                <c:pt idx="49962">
                  <c:v>127.109375</c:v>
                </c:pt>
                <c:pt idx="49963">
                  <c:v>127.11197916666666</c:v>
                </c:pt>
                <c:pt idx="49964">
                  <c:v>127.11458333333334</c:v>
                </c:pt>
                <c:pt idx="49965">
                  <c:v>127.1171875</c:v>
                </c:pt>
                <c:pt idx="49966">
                  <c:v>127.11979166666666</c:v>
                </c:pt>
                <c:pt idx="49967">
                  <c:v>127.12239583333334</c:v>
                </c:pt>
                <c:pt idx="49968">
                  <c:v>127.125</c:v>
                </c:pt>
                <c:pt idx="49969">
                  <c:v>127.12760416666666</c:v>
                </c:pt>
                <c:pt idx="49970">
                  <c:v>127.13020833333334</c:v>
                </c:pt>
                <c:pt idx="49971">
                  <c:v>127.1328125</c:v>
                </c:pt>
                <c:pt idx="49972">
                  <c:v>127.13541666666666</c:v>
                </c:pt>
                <c:pt idx="49973">
                  <c:v>127.13802083333334</c:v>
                </c:pt>
                <c:pt idx="49974">
                  <c:v>127.140625</c:v>
                </c:pt>
                <c:pt idx="49975">
                  <c:v>127.14322916666666</c:v>
                </c:pt>
                <c:pt idx="49976">
                  <c:v>127.14583333333334</c:v>
                </c:pt>
                <c:pt idx="49977">
                  <c:v>127.1484375</c:v>
                </c:pt>
                <c:pt idx="49978">
                  <c:v>127.15104166666666</c:v>
                </c:pt>
                <c:pt idx="49979">
                  <c:v>127.15364583333334</c:v>
                </c:pt>
                <c:pt idx="49980">
                  <c:v>127.15625</c:v>
                </c:pt>
                <c:pt idx="49981">
                  <c:v>127.15885416666666</c:v>
                </c:pt>
                <c:pt idx="49982">
                  <c:v>127.16145833333334</c:v>
                </c:pt>
                <c:pt idx="49983">
                  <c:v>127.1640625</c:v>
                </c:pt>
                <c:pt idx="49984">
                  <c:v>127.16666666666666</c:v>
                </c:pt>
                <c:pt idx="49985">
                  <c:v>127.16927083333334</c:v>
                </c:pt>
                <c:pt idx="49986">
                  <c:v>127.171875</c:v>
                </c:pt>
                <c:pt idx="49987">
                  <c:v>127.17447916666666</c:v>
                </c:pt>
                <c:pt idx="49988">
                  <c:v>127.17708333333334</c:v>
                </c:pt>
                <c:pt idx="49989">
                  <c:v>127.1796875</c:v>
                </c:pt>
                <c:pt idx="49990">
                  <c:v>127.18229166666666</c:v>
                </c:pt>
                <c:pt idx="49991">
                  <c:v>127.18489583333334</c:v>
                </c:pt>
                <c:pt idx="49992">
                  <c:v>127.1875</c:v>
                </c:pt>
                <c:pt idx="49993">
                  <c:v>127.19010416666666</c:v>
                </c:pt>
                <c:pt idx="49994">
                  <c:v>127.19270833333334</c:v>
                </c:pt>
                <c:pt idx="49995">
                  <c:v>127.1953125</c:v>
                </c:pt>
                <c:pt idx="49996">
                  <c:v>127.19791666666666</c:v>
                </c:pt>
                <c:pt idx="49997">
                  <c:v>127.20052083333334</c:v>
                </c:pt>
                <c:pt idx="49998">
                  <c:v>127.203125</c:v>
                </c:pt>
                <c:pt idx="49999">
                  <c:v>127.20572916666666</c:v>
                </c:pt>
                <c:pt idx="50000">
                  <c:v>127.20833333333334</c:v>
                </c:pt>
                <c:pt idx="50001">
                  <c:v>127.2109375</c:v>
                </c:pt>
                <c:pt idx="50002">
                  <c:v>127.21354166666666</c:v>
                </c:pt>
                <c:pt idx="50003">
                  <c:v>127.21614583333334</c:v>
                </c:pt>
                <c:pt idx="50004">
                  <c:v>127.21875</c:v>
                </c:pt>
                <c:pt idx="50005">
                  <c:v>127.22135416666666</c:v>
                </c:pt>
                <c:pt idx="50006">
                  <c:v>127.22395833333334</c:v>
                </c:pt>
                <c:pt idx="50007">
                  <c:v>127.2265625</c:v>
                </c:pt>
                <c:pt idx="50008">
                  <c:v>127.22916666666666</c:v>
                </c:pt>
                <c:pt idx="50009">
                  <c:v>127.23177083333334</c:v>
                </c:pt>
                <c:pt idx="50010">
                  <c:v>127.234375</c:v>
                </c:pt>
                <c:pt idx="50011">
                  <c:v>127.23697916666666</c:v>
                </c:pt>
                <c:pt idx="50012">
                  <c:v>127.23958333333334</c:v>
                </c:pt>
                <c:pt idx="50013">
                  <c:v>127.2421875</c:v>
                </c:pt>
                <c:pt idx="50014">
                  <c:v>127.24479166666666</c:v>
                </c:pt>
                <c:pt idx="50015">
                  <c:v>127.24739583333334</c:v>
                </c:pt>
                <c:pt idx="50016">
                  <c:v>127.25</c:v>
                </c:pt>
                <c:pt idx="50017">
                  <c:v>127.25260416666666</c:v>
                </c:pt>
                <c:pt idx="50018">
                  <c:v>127.25520833333334</c:v>
                </c:pt>
                <c:pt idx="50019">
                  <c:v>127.2578125</c:v>
                </c:pt>
                <c:pt idx="50020">
                  <c:v>127.26041666666666</c:v>
                </c:pt>
                <c:pt idx="50021">
                  <c:v>127.26302083333334</c:v>
                </c:pt>
                <c:pt idx="50022">
                  <c:v>127.265625</c:v>
                </c:pt>
                <c:pt idx="50023">
                  <c:v>127.26822916666666</c:v>
                </c:pt>
                <c:pt idx="50024">
                  <c:v>127.27083333333334</c:v>
                </c:pt>
                <c:pt idx="50025">
                  <c:v>127.2734375</c:v>
                </c:pt>
                <c:pt idx="50026">
                  <c:v>127.27604166666666</c:v>
                </c:pt>
                <c:pt idx="50027">
                  <c:v>127.27864583333334</c:v>
                </c:pt>
                <c:pt idx="50028">
                  <c:v>127.28125</c:v>
                </c:pt>
                <c:pt idx="50029">
                  <c:v>127.28385416666666</c:v>
                </c:pt>
                <c:pt idx="50030">
                  <c:v>127.28645833333334</c:v>
                </c:pt>
                <c:pt idx="50031">
                  <c:v>127.2890625</c:v>
                </c:pt>
                <c:pt idx="50032">
                  <c:v>127.29166666666666</c:v>
                </c:pt>
                <c:pt idx="50033">
                  <c:v>127.29427083333334</c:v>
                </c:pt>
                <c:pt idx="50034">
                  <c:v>127.296875</c:v>
                </c:pt>
                <c:pt idx="50035">
                  <c:v>127.29947916666666</c:v>
                </c:pt>
                <c:pt idx="50036">
                  <c:v>127.30208333333334</c:v>
                </c:pt>
                <c:pt idx="50037">
                  <c:v>127.3046875</c:v>
                </c:pt>
                <c:pt idx="50038">
                  <c:v>127.30729166666666</c:v>
                </c:pt>
                <c:pt idx="50039">
                  <c:v>127.30989583333334</c:v>
                </c:pt>
                <c:pt idx="50040">
                  <c:v>127.3125</c:v>
                </c:pt>
                <c:pt idx="50041">
                  <c:v>127.31510416666666</c:v>
                </c:pt>
                <c:pt idx="50042">
                  <c:v>127.31770833333334</c:v>
                </c:pt>
                <c:pt idx="50043">
                  <c:v>127.3203125</c:v>
                </c:pt>
                <c:pt idx="50044">
                  <c:v>127.32291666666666</c:v>
                </c:pt>
                <c:pt idx="50045">
                  <c:v>127.32552083333334</c:v>
                </c:pt>
                <c:pt idx="50046">
                  <c:v>127.328125</c:v>
                </c:pt>
                <c:pt idx="50047">
                  <c:v>127.33072916666666</c:v>
                </c:pt>
                <c:pt idx="50048">
                  <c:v>127.33333333333334</c:v>
                </c:pt>
                <c:pt idx="50049">
                  <c:v>127.3359375</c:v>
                </c:pt>
                <c:pt idx="50050">
                  <c:v>127.33854166666666</c:v>
                </c:pt>
                <c:pt idx="50051">
                  <c:v>127.34114583333334</c:v>
                </c:pt>
                <c:pt idx="50052">
                  <c:v>127.34375</c:v>
                </c:pt>
                <c:pt idx="50053">
                  <c:v>127.34635416666666</c:v>
                </c:pt>
                <c:pt idx="50054">
                  <c:v>127.34895833333334</c:v>
                </c:pt>
                <c:pt idx="50055">
                  <c:v>127.3515625</c:v>
                </c:pt>
                <c:pt idx="50056">
                  <c:v>127.35416666666666</c:v>
                </c:pt>
                <c:pt idx="50057">
                  <c:v>127.35677083333334</c:v>
                </c:pt>
                <c:pt idx="50058">
                  <c:v>127.359375</c:v>
                </c:pt>
                <c:pt idx="50059">
                  <c:v>127.36197916666666</c:v>
                </c:pt>
                <c:pt idx="50060">
                  <c:v>127.36458333333334</c:v>
                </c:pt>
                <c:pt idx="50061">
                  <c:v>127.3671875</c:v>
                </c:pt>
                <c:pt idx="50062">
                  <c:v>127.36979166666666</c:v>
                </c:pt>
                <c:pt idx="50063">
                  <c:v>127.37239583333334</c:v>
                </c:pt>
                <c:pt idx="50064">
                  <c:v>127.375</c:v>
                </c:pt>
                <c:pt idx="50065">
                  <c:v>127.37760416666666</c:v>
                </c:pt>
                <c:pt idx="50066">
                  <c:v>127.38020833333334</c:v>
                </c:pt>
                <c:pt idx="50067">
                  <c:v>127.3828125</c:v>
                </c:pt>
                <c:pt idx="50068">
                  <c:v>127.38541666666666</c:v>
                </c:pt>
                <c:pt idx="50069">
                  <c:v>127.38802083333334</c:v>
                </c:pt>
                <c:pt idx="50070">
                  <c:v>127.390625</c:v>
                </c:pt>
                <c:pt idx="50071">
                  <c:v>127.39322916666666</c:v>
                </c:pt>
                <c:pt idx="50072">
                  <c:v>127.39583333333334</c:v>
                </c:pt>
                <c:pt idx="50073">
                  <c:v>127.3984375</c:v>
                </c:pt>
                <c:pt idx="50074">
                  <c:v>127.40104166666666</c:v>
                </c:pt>
                <c:pt idx="50075">
                  <c:v>127.40364583333334</c:v>
                </c:pt>
                <c:pt idx="50076">
                  <c:v>127.40625</c:v>
                </c:pt>
                <c:pt idx="50077">
                  <c:v>127.40885416666666</c:v>
                </c:pt>
                <c:pt idx="50078">
                  <c:v>127.41145833333334</c:v>
                </c:pt>
                <c:pt idx="50079">
                  <c:v>127.4140625</c:v>
                </c:pt>
                <c:pt idx="50080">
                  <c:v>127.41666666666666</c:v>
                </c:pt>
                <c:pt idx="50081">
                  <c:v>127.41927083333334</c:v>
                </c:pt>
                <c:pt idx="50082">
                  <c:v>127.421875</c:v>
                </c:pt>
                <c:pt idx="50083">
                  <c:v>127.42447916666666</c:v>
                </c:pt>
                <c:pt idx="50084">
                  <c:v>127.42708333333334</c:v>
                </c:pt>
                <c:pt idx="50085">
                  <c:v>127.4296875</c:v>
                </c:pt>
                <c:pt idx="50086">
                  <c:v>127.43229166666666</c:v>
                </c:pt>
                <c:pt idx="50087">
                  <c:v>127.43489583333334</c:v>
                </c:pt>
                <c:pt idx="50088">
                  <c:v>127.4375</c:v>
                </c:pt>
                <c:pt idx="50089">
                  <c:v>127.44010416666666</c:v>
                </c:pt>
                <c:pt idx="50090">
                  <c:v>127.44270833333334</c:v>
                </c:pt>
                <c:pt idx="50091">
                  <c:v>127.4453125</c:v>
                </c:pt>
                <c:pt idx="50092">
                  <c:v>127.44791666666666</c:v>
                </c:pt>
                <c:pt idx="50093">
                  <c:v>127.45052083333334</c:v>
                </c:pt>
                <c:pt idx="50094">
                  <c:v>127.453125</c:v>
                </c:pt>
                <c:pt idx="50095">
                  <c:v>127.45572916666666</c:v>
                </c:pt>
                <c:pt idx="50096">
                  <c:v>127.45833333333334</c:v>
                </c:pt>
                <c:pt idx="50097">
                  <c:v>127.4609375</c:v>
                </c:pt>
                <c:pt idx="50098">
                  <c:v>127.46354166666666</c:v>
                </c:pt>
                <c:pt idx="50099">
                  <c:v>127.46614583333334</c:v>
                </c:pt>
                <c:pt idx="50100">
                  <c:v>127.46875</c:v>
                </c:pt>
                <c:pt idx="50101">
                  <c:v>127.47135416666666</c:v>
                </c:pt>
                <c:pt idx="50102">
                  <c:v>127.47395833333334</c:v>
                </c:pt>
                <c:pt idx="50103">
                  <c:v>127.4765625</c:v>
                </c:pt>
                <c:pt idx="50104">
                  <c:v>127.47916666666666</c:v>
                </c:pt>
                <c:pt idx="50105">
                  <c:v>127.48177083333334</c:v>
                </c:pt>
                <c:pt idx="50106">
                  <c:v>127.484375</c:v>
                </c:pt>
                <c:pt idx="50107">
                  <c:v>127.48697916666666</c:v>
                </c:pt>
                <c:pt idx="50108">
                  <c:v>127.48958333333334</c:v>
                </c:pt>
                <c:pt idx="50109">
                  <c:v>127.4921875</c:v>
                </c:pt>
                <c:pt idx="50110">
                  <c:v>127.49479166666666</c:v>
                </c:pt>
                <c:pt idx="50111">
                  <c:v>127.49739583333334</c:v>
                </c:pt>
                <c:pt idx="50112">
                  <c:v>127.5</c:v>
                </c:pt>
                <c:pt idx="50113">
                  <c:v>127.50260416666666</c:v>
                </c:pt>
                <c:pt idx="50114">
                  <c:v>127.50520833333334</c:v>
                </c:pt>
                <c:pt idx="50115">
                  <c:v>127.5078125</c:v>
                </c:pt>
                <c:pt idx="50116">
                  <c:v>127.51041666666666</c:v>
                </c:pt>
                <c:pt idx="50117">
                  <c:v>127.51302083333334</c:v>
                </c:pt>
                <c:pt idx="50118">
                  <c:v>127.515625</c:v>
                </c:pt>
                <c:pt idx="50119">
                  <c:v>127.51822916666666</c:v>
                </c:pt>
                <c:pt idx="50120">
                  <c:v>127.52083333333334</c:v>
                </c:pt>
                <c:pt idx="50121">
                  <c:v>127.5234375</c:v>
                </c:pt>
                <c:pt idx="50122">
                  <c:v>127.52604166666666</c:v>
                </c:pt>
                <c:pt idx="50123">
                  <c:v>127.52864583333334</c:v>
                </c:pt>
                <c:pt idx="50124">
                  <c:v>127.53125</c:v>
                </c:pt>
                <c:pt idx="50125">
                  <c:v>127.53385416666666</c:v>
                </c:pt>
                <c:pt idx="50126">
                  <c:v>127.53645833333334</c:v>
                </c:pt>
                <c:pt idx="50127">
                  <c:v>127.5390625</c:v>
                </c:pt>
                <c:pt idx="50128">
                  <c:v>127.54166666666666</c:v>
                </c:pt>
                <c:pt idx="50129">
                  <c:v>127.54427083333334</c:v>
                </c:pt>
                <c:pt idx="50130">
                  <c:v>127.546875</c:v>
                </c:pt>
                <c:pt idx="50131">
                  <c:v>127.54947916666666</c:v>
                </c:pt>
                <c:pt idx="50132">
                  <c:v>127.55208333333334</c:v>
                </c:pt>
                <c:pt idx="50133">
                  <c:v>127.5546875</c:v>
                </c:pt>
                <c:pt idx="50134">
                  <c:v>127.55729166666666</c:v>
                </c:pt>
                <c:pt idx="50135">
                  <c:v>127.55989583333334</c:v>
                </c:pt>
                <c:pt idx="50136">
                  <c:v>127.5625</c:v>
                </c:pt>
                <c:pt idx="50137">
                  <c:v>127.56510416666666</c:v>
                </c:pt>
                <c:pt idx="50138">
                  <c:v>127.56770833333334</c:v>
                </c:pt>
                <c:pt idx="50139">
                  <c:v>127.5703125</c:v>
                </c:pt>
                <c:pt idx="50140">
                  <c:v>127.57291666666666</c:v>
                </c:pt>
                <c:pt idx="50141">
                  <c:v>127.57552083333334</c:v>
                </c:pt>
                <c:pt idx="50142">
                  <c:v>127.578125</c:v>
                </c:pt>
                <c:pt idx="50143">
                  <c:v>127.58072916666666</c:v>
                </c:pt>
                <c:pt idx="50144">
                  <c:v>127.58333333333334</c:v>
                </c:pt>
                <c:pt idx="50145">
                  <c:v>127.5859375</c:v>
                </c:pt>
                <c:pt idx="50146">
                  <c:v>127.58854166666666</c:v>
                </c:pt>
                <c:pt idx="50147">
                  <c:v>127.59114583333334</c:v>
                </c:pt>
                <c:pt idx="50148">
                  <c:v>127.59375</c:v>
                </c:pt>
                <c:pt idx="50149">
                  <c:v>127.59635416666666</c:v>
                </c:pt>
                <c:pt idx="50150">
                  <c:v>127.59895833333334</c:v>
                </c:pt>
                <c:pt idx="50151">
                  <c:v>127.6015625</c:v>
                </c:pt>
                <c:pt idx="50152">
                  <c:v>127.60416666666666</c:v>
                </c:pt>
                <c:pt idx="50153">
                  <c:v>127.60677083333334</c:v>
                </c:pt>
                <c:pt idx="50154">
                  <c:v>127.609375</c:v>
                </c:pt>
                <c:pt idx="50155">
                  <c:v>127.61197916666666</c:v>
                </c:pt>
                <c:pt idx="50156">
                  <c:v>127.61458333333334</c:v>
                </c:pt>
                <c:pt idx="50157">
                  <c:v>127.6171875</c:v>
                </c:pt>
                <c:pt idx="50158">
                  <c:v>127.61979166666666</c:v>
                </c:pt>
                <c:pt idx="50159">
                  <c:v>127.62239583333334</c:v>
                </c:pt>
                <c:pt idx="50160">
                  <c:v>127.625</c:v>
                </c:pt>
                <c:pt idx="50161">
                  <c:v>127.62760416666666</c:v>
                </c:pt>
                <c:pt idx="50162">
                  <c:v>127.63020833333334</c:v>
                </c:pt>
                <c:pt idx="50163">
                  <c:v>127.6328125</c:v>
                </c:pt>
                <c:pt idx="50164">
                  <c:v>127.63541666666666</c:v>
                </c:pt>
                <c:pt idx="50165">
                  <c:v>127.63802083333334</c:v>
                </c:pt>
                <c:pt idx="50166">
                  <c:v>127.640625</c:v>
                </c:pt>
                <c:pt idx="50167">
                  <c:v>127.64322916666666</c:v>
                </c:pt>
                <c:pt idx="50168">
                  <c:v>127.64583333333334</c:v>
                </c:pt>
                <c:pt idx="50169">
                  <c:v>127.6484375</c:v>
                </c:pt>
                <c:pt idx="50170">
                  <c:v>127.65104166666666</c:v>
                </c:pt>
                <c:pt idx="50171">
                  <c:v>127.65364583333334</c:v>
                </c:pt>
                <c:pt idx="50172">
                  <c:v>127.65625</c:v>
                </c:pt>
                <c:pt idx="50173">
                  <c:v>127.65885416666666</c:v>
                </c:pt>
                <c:pt idx="50174">
                  <c:v>127.66145833333334</c:v>
                </c:pt>
                <c:pt idx="50175">
                  <c:v>127.6640625</c:v>
                </c:pt>
                <c:pt idx="50176">
                  <c:v>127.66666666666666</c:v>
                </c:pt>
                <c:pt idx="50177">
                  <c:v>127.66927083333334</c:v>
                </c:pt>
                <c:pt idx="50178">
                  <c:v>127.671875</c:v>
                </c:pt>
                <c:pt idx="50179">
                  <c:v>127.67447916666666</c:v>
                </c:pt>
                <c:pt idx="50180">
                  <c:v>127.67708333333334</c:v>
                </c:pt>
                <c:pt idx="50181">
                  <c:v>127.6796875</c:v>
                </c:pt>
                <c:pt idx="50182">
                  <c:v>127.68229166666666</c:v>
                </c:pt>
                <c:pt idx="50183">
                  <c:v>127.68489583333334</c:v>
                </c:pt>
                <c:pt idx="50184">
                  <c:v>127.6875</c:v>
                </c:pt>
                <c:pt idx="50185">
                  <c:v>127.69010416666666</c:v>
                </c:pt>
                <c:pt idx="50186">
                  <c:v>127.69270833333334</c:v>
                </c:pt>
                <c:pt idx="50187">
                  <c:v>127.6953125</c:v>
                </c:pt>
                <c:pt idx="50188">
                  <c:v>127.69791666666666</c:v>
                </c:pt>
                <c:pt idx="50189">
                  <c:v>127.70052083333334</c:v>
                </c:pt>
                <c:pt idx="50190">
                  <c:v>127.703125</c:v>
                </c:pt>
                <c:pt idx="50191">
                  <c:v>127.70572916666666</c:v>
                </c:pt>
                <c:pt idx="50192">
                  <c:v>127.70833333333334</c:v>
                </c:pt>
                <c:pt idx="50193">
                  <c:v>127.7109375</c:v>
                </c:pt>
                <c:pt idx="50194">
                  <c:v>127.71354166666666</c:v>
                </c:pt>
                <c:pt idx="50195">
                  <c:v>127.71614583333334</c:v>
                </c:pt>
                <c:pt idx="50196">
                  <c:v>127.71875</c:v>
                </c:pt>
                <c:pt idx="50197">
                  <c:v>127.72135416666666</c:v>
                </c:pt>
                <c:pt idx="50198">
                  <c:v>127.72395833333334</c:v>
                </c:pt>
                <c:pt idx="50199">
                  <c:v>127.7265625</c:v>
                </c:pt>
                <c:pt idx="50200">
                  <c:v>127.72916666666666</c:v>
                </c:pt>
                <c:pt idx="50201">
                  <c:v>127.73177083333334</c:v>
                </c:pt>
                <c:pt idx="50202">
                  <c:v>127.734375</c:v>
                </c:pt>
                <c:pt idx="50203">
                  <c:v>127.73697916666666</c:v>
                </c:pt>
                <c:pt idx="50204">
                  <c:v>127.73958333333334</c:v>
                </c:pt>
                <c:pt idx="50205">
                  <c:v>127.7421875</c:v>
                </c:pt>
                <c:pt idx="50206">
                  <c:v>127.74479166666666</c:v>
                </c:pt>
                <c:pt idx="50207">
                  <c:v>127.74739583333334</c:v>
                </c:pt>
                <c:pt idx="50208">
                  <c:v>127.75</c:v>
                </c:pt>
                <c:pt idx="50209">
                  <c:v>127.75260416666666</c:v>
                </c:pt>
                <c:pt idx="50210">
                  <c:v>127.75520833333334</c:v>
                </c:pt>
                <c:pt idx="50211">
                  <c:v>127.7578125</c:v>
                </c:pt>
                <c:pt idx="50212">
                  <c:v>127.76041666666666</c:v>
                </c:pt>
                <c:pt idx="50213">
                  <c:v>127.76302083333334</c:v>
                </c:pt>
                <c:pt idx="50214">
                  <c:v>127.765625</c:v>
                </c:pt>
                <c:pt idx="50215">
                  <c:v>127.76822916666666</c:v>
                </c:pt>
                <c:pt idx="50216">
                  <c:v>127.77083333333334</c:v>
                </c:pt>
                <c:pt idx="50217">
                  <c:v>127.7734375</c:v>
                </c:pt>
                <c:pt idx="50218">
                  <c:v>127.77604166666666</c:v>
                </c:pt>
                <c:pt idx="50219">
                  <c:v>127.77864583333334</c:v>
                </c:pt>
                <c:pt idx="50220">
                  <c:v>127.78125</c:v>
                </c:pt>
                <c:pt idx="50221">
                  <c:v>127.78385416666666</c:v>
                </c:pt>
                <c:pt idx="50222">
                  <c:v>127.78645833333334</c:v>
                </c:pt>
                <c:pt idx="50223">
                  <c:v>127.7890625</c:v>
                </c:pt>
                <c:pt idx="50224">
                  <c:v>127.79166666666666</c:v>
                </c:pt>
                <c:pt idx="50225">
                  <c:v>127.79427083333334</c:v>
                </c:pt>
                <c:pt idx="50226">
                  <c:v>127.796875</c:v>
                </c:pt>
                <c:pt idx="50227">
                  <c:v>127.79947916666666</c:v>
                </c:pt>
                <c:pt idx="50228">
                  <c:v>127.80208333333334</c:v>
                </c:pt>
                <c:pt idx="50229">
                  <c:v>127.8046875</c:v>
                </c:pt>
                <c:pt idx="50230">
                  <c:v>127.80729166666666</c:v>
                </c:pt>
                <c:pt idx="50231">
                  <c:v>127.80989583333334</c:v>
                </c:pt>
                <c:pt idx="50232">
                  <c:v>127.8125</c:v>
                </c:pt>
                <c:pt idx="50233">
                  <c:v>127.81510416666666</c:v>
                </c:pt>
                <c:pt idx="50234">
                  <c:v>127.81770833333334</c:v>
                </c:pt>
                <c:pt idx="50235">
                  <c:v>127.8203125</c:v>
                </c:pt>
                <c:pt idx="50236">
                  <c:v>127.82291666666666</c:v>
                </c:pt>
                <c:pt idx="50237">
                  <c:v>127.82552083333334</c:v>
                </c:pt>
                <c:pt idx="50238">
                  <c:v>127.828125</c:v>
                </c:pt>
                <c:pt idx="50239">
                  <c:v>127.83072916666666</c:v>
                </c:pt>
                <c:pt idx="50240">
                  <c:v>127.83333333333334</c:v>
                </c:pt>
                <c:pt idx="50241">
                  <c:v>127.8359375</c:v>
                </c:pt>
                <c:pt idx="50242">
                  <c:v>127.83854166666666</c:v>
                </c:pt>
                <c:pt idx="50243">
                  <c:v>127.84114583333334</c:v>
                </c:pt>
                <c:pt idx="50244">
                  <c:v>127.84375</c:v>
                </c:pt>
                <c:pt idx="50245">
                  <c:v>127.84635416666666</c:v>
                </c:pt>
                <c:pt idx="50246">
                  <c:v>127.84895833333334</c:v>
                </c:pt>
                <c:pt idx="50247">
                  <c:v>127.8515625</c:v>
                </c:pt>
                <c:pt idx="50248">
                  <c:v>127.85416666666666</c:v>
                </c:pt>
                <c:pt idx="50249">
                  <c:v>127.85677083333334</c:v>
                </c:pt>
                <c:pt idx="50250">
                  <c:v>127.859375</c:v>
                </c:pt>
                <c:pt idx="50251">
                  <c:v>127.86197916666666</c:v>
                </c:pt>
                <c:pt idx="50252">
                  <c:v>127.86458333333334</c:v>
                </c:pt>
                <c:pt idx="50253">
                  <c:v>127.8671875</c:v>
                </c:pt>
                <c:pt idx="50254">
                  <c:v>127.86979166666666</c:v>
                </c:pt>
                <c:pt idx="50255">
                  <c:v>127.87239583333334</c:v>
                </c:pt>
                <c:pt idx="50256">
                  <c:v>127.875</c:v>
                </c:pt>
                <c:pt idx="50257">
                  <c:v>127.87760416666666</c:v>
                </c:pt>
                <c:pt idx="50258">
                  <c:v>127.88020833333334</c:v>
                </c:pt>
                <c:pt idx="50259">
                  <c:v>127.8828125</c:v>
                </c:pt>
                <c:pt idx="50260">
                  <c:v>127.88541666666666</c:v>
                </c:pt>
                <c:pt idx="50261">
                  <c:v>127.88802083333334</c:v>
                </c:pt>
                <c:pt idx="50262">
                  <c:v>127.890625</c:v>
                </c:pt>
                <c:pt idx="50263">
                  <c:v>127.89322916666666</c:v>
                </c:pt>
                <c:pt idx="50264">
                  <c:v>127.89583333333334</c:v>
                </c:pt>
                <c:pt idx="50265">
                  <c:v>127.8984375</c:v>
                </c:pt>
                <c:pt idx="50266">
                  <c:v>127.90104166666666</c:v>
                </c:pt>
                <c:pt idx="50267">
                  <c:v>127.90364583333334</c:v>
                </c:pt>
                <c:pt idx="50268">
                  <c:v>127.90625</c:v>
                </c:pt>
                <c:pt idx="50269">
                  <c:v>127.90885416666666</c:v>
                </c:pt>
                <c:pt idx="50270">
                  <c:v>127.91145833333334</c:v>
                </c:pt>
                <c:pt idx="50271">
                  <c:v>127.9140625</c:v>
                </c:pt>
                <c:pt idx="50272">
                  <c:v>127.91666666666666</c:v>
                </c:pt>
                <c:pt idx="50273">
                  <c:v>127.91927083333334</c:v>
                </c:pt>
                <c:pt idx="50274">
                  <c:v>127.921875</c:v>
                </c:pt>
                <c:pt idx="50275">
                  <c:v>127.92447916666666</c:v>
                </c:pt>
                <c:pt idx="50276">
                  <c:v>127.92708333333334</c:v>
                </c:pt>
                <c:pt idx="50277">
                  <c:v>127.9296875</c:v>
                </c:pt>
                <c:pt idx="50278">
                  <c:v>127.93229166666666</c:v>
                </c:pt>
                <c:pt idx="50279">
                  <c:v>127.93489583333334</c:v>
                </c:pt>
                <c:pt idx="50280">
                  <c:v>127.9375</c:v>
                </c:pt>
                <c:pt idx="50281">
                  <c:v>127.94010416666666</c:v>
                </c:pt>
                <c:pt idx="50282">
                  <c:v>127.94270833333334</c:v>
                </c:pt>
                <c:pt idx="50283">
                  <c:v>127.9453125</c:v>
                </c:pt>
                <c:pt idx="50284">
                  <c:v>127.94791666666666</c:v>
                </c:pt>
                <c:pt idx="50285">
                  <c:v>127.95052083333334</c:v>
                </c:pt>
                <c:pt idx="50286">
                  <c:v>127.953125</c:v>
                </c:pt>
                <c:pt idx="50287">
                  <c:v>127.95572916666666</c:v>
                </c:pt>
                <c:pt idx="50288">
                  <c:v>127.95833333333334</c:v>
                </c:pt>
                <c:pt idx="50289">
                  <c:v>127.9609375</c:v>
                </c:pt>
                <c:pt idx="50290">
                  <c:v>127.96354166666666</c:v>
                </c:pt>
                <c:pt idx="50291">
                  <c:v>127.96614583333334</c:v>
                </c:pt>
                <c:pt idx="50292">
                  <c:v>127.96875</c:v>
                </c:pt>
                <c:pt idx="50293">
                  <c:v>127.97135416666666</c:v>
                </c:pt>
                <c:pt idx="50294">
                  <c:v>127.97395833333334</c:v>
                </c:pt>
                <c:pt idx="50295">
                  <c:v>127.9765625</c:v>
                </c:pt>
                <c:pt idx="50296">
                  <c:v>127.97916666666666</c:v>
                </c:pt>
                <c:pt idx="50297">
                  <c:v>127.98177083333334</c:v>
                </c:pt>
                <c:pt idx="50298">
                  <c:v>127.984375</c:v>
                </c:pt>
                <c:pt idx="50299">
                  <c:v>127.98697916666666</c:v>
                </c:pt>
                <c:pt idx="50300">
                  <c:v>127.98958333333334</c:v>
                </c:pt>
                <c:pt idx="50301">
                  <c:v>127.9921875</c:v>
                </c:pt>
                <c:pt idx="50302">
                  <c:v>127.99479166666666</c:v>
                </c:pt>
                <c:pt idx="50303">
                  <c:v>127.99739583333334</c:v>
                </c:pt>
                <c:pt idx="50304">
                  <c:v>128</c:v>
                </c:pt>
                <c:pt idx="50305">
                  <c:v>128.00260416666666</c:v>
                </c:pt>
                <c:pt idx="50306">
                  <c:v>128.00520833333334</c:v>
                </c:pt>
                <c:pt idx="50307">
                  <c:v>128.0078125</c:v>
                </c:pt>
                <c:pt idx="50308">
                  <c:v>128.01041666666666</c:v>
                </c:pt>
                <c:pt idx="50309">
                  <c:v>128.01302083333334</c:v>
                </c:pt>
                <c:pt idx="50310">
                  <c:v>128.015625</c:v>
                </c:pt>
                <c:pt idx="50311">
                  <c:v>128.01822916666666</c:v>
                </c:pt>
                <c:pt idx="50312">
                  <c:v>128.02083333333334</c:v>
                </c:pt>
                <c:pt idx="50313">
                  <c:v>128.0234375</c:v>
                </c:pt>
                <c:pt idx="50314">
                  <c:v>128.02604166666666</c:v>
                </c:pt>
                <c:pt idx="50315">
                  <c:v>128.02864583333334</c:v>
                </c:pt>
                <c:pt idx="50316">
                  <c:v>128.03125</c:v>
                </c:pt>
                <c:pt idx="50317">
                  <c:v>128.03385416666666</c:v>
                </c:pt>
                <c:pt idx="50318">
                  <c:v>128.03645833333334</c:v>
                </c:pt>
                <c:pt idx="50319">
                  <c:v>128.0390625</c:v>
                </c:pt>
                <c:pt idx="50320">
                  <c:v>128.04166666666666</c:v>
                </c:pt>
                <c:pt idx="50321">
                  <c:v>128.04427083333334</c:v>
                </c:pt>
                <c:pt idx="50322">
                  <c:v>128.046875</c:v>
                </c:pt>
                <c:pt idx="50323">
                  <c:v>128.04947916666666</c:v>
                </c:pt>
                <c:pt idx="50324">
                  <c:v>128.05208333333334</c:v>
                </c:pt>
                <c:pt idx="50325">
                  <c:v>128.0546875</c:v>
                </c:pt>
                <c:pt idx="50326">
                  <c:v>128.05729166666666</c:v>
                </c:pt>
                <c:pt idx="50327">
                  <c:v>128.05989583333334</c:v>
                </c:pt>
                <c:pt idx="50328">
                  <c:v>128.0625</c:v>
                </c:pt>
                <c:pt idx="50329">
                  <c:v>128.06510416666666</c:v>
                </c:pt>
                <c:pt idx="50330">
                  <c:v>128.06770833333334</c:v>
                </c:pt>
                <c:pt idx="50331">
                  <c:v>128.0703125</c:v>
                </c:pt>
                <c:pt idx="50332">
                  <c:v>128.07291666666666</c:v>
                </c:pt>
                <c:pt idx="50333">
                  <c:v>128.07552083333334</c:v>
                </c:pt>
                <c:pt idx="50334">
                  <c:v>128.078125</c:v>
                </c:pt>
                <c:pt idx="50335">
                  <c:v>128.08072916666666</c:v>
                </c:pt>
                <c:pt idx="50336">
                  <c:v>128.08333333333334</c:v>
                </c:pt>
                <c:pt idx="50337">
                  <c:v>128.0859375</c:v>
                </c:pt>
                <c:pt idx="50338">
                  <c:v>128.08854166666666</c:v>
                </c:pt>
                <c:pt idx="50339">
                  <c:v>128.09114583333334</c:v>
                </c:pt>
                <c:pt idx="50340">
                  <c:v>128.09375</c:v>
                </c:pt>
                <c:pt idx="50341">
                  <c:v>128.09635416666666</c:v>
                </c:pt>
                <c:pt idx="50342">
                  <c:v>128.09895833333334</c:v>
                </c:pt>
                <c:pt idx="50343">
                  <c:v>128.1015625</c:v>
                </c:pt>
                <c:pt idx="50344">
                  <c:v>128.10416666666666</c:v>
                </c:pt>
                <c:pt idx="50345">
                  <c:v>128.10677083333334</c:v>
                </c:pt>
                <c:pt idx="50346">
                  <c:v>128.109375</c:v>
                </c:pt>
                <c:pt idx="50347">
                  <c:v>128.11197916666666</c:v>
                </c:pt>
                <c:pt idx="50348">
                  <c:v>128.11458333333334</c:v>
                </c:pt>
                <c:pt idx="50349">
                  <c:v>128.1171875</c:v>
                </c:pt>
                <c:pt idx="50350">
                  <c:v>128.11979166666666</c:v>
                </c:pt>
                <c:pt idx="50351">
                  <c:v>128.12239583333334</c:v>
                </c:pt>
                <c:pt idx="50352">
                  <c:v>128.125</c:v>
                </c:pt>
                <c:pt idx="50353">
                  <c:v>128.12760416666666</c:v>
                </c:pt>
                <c:pt idx="50354">
                  <c:v>128.13020833333334</c:v>
                </c:pt>
                <c:pt idx="50355">
                  <c:v>128.1328125</c:v>
                </c:pt>
                <c:pt idx="50356">
                  <c:v>128.13541666666666</c:v>
                </c:pt>
                <c:pt idx="50357">
                  <c:v>128.13802083333334</c:v>
                </c:pt>
                <c:pt idx="50358">
                  <c:v>128.140625</c:v>
                </c:pt>
                <c:pt idx="50359">
                  <c:v>128.14322916666666</c:v>
                </c:pt>
                <c:pt idx="50360">
                  <c:v>128.14583333333334</c:v>
                </c:pt>
                <c:pt idx="50361">
                  <c:v>128.1484375</c:v>
                </c:pt>
                <c:pt idx="50362">
                  <c:v>128.15104166666666</c:v>
                </c:pt>
                <c:pt idx="50363">
                  <c:v>128.15364583333334</c:v>
                </c:pt>
                <c:pt idx="50364">
                  <c:v>128.15625</c:v>
                </c:pt>
                <c:pt idx="50365">
                  <c:v>128.15885416666666</c:v>
                </c:pt>
                <c:pt idx="50366">
                  <c:v>128.16145833333334</c:v>
                </c:pt>
                <c:pt idx="50367">
                  <c:v>128.1640625</c:v>
                </c:pt>
                <c:pt idx="50368">
                  <c:v>128.16666666666666</c:v>
                </c:pt>
                <c:pt idx="50369">
                  <c:v>128.16927083333334</c:v>
                </c:pt>
                <c:pt idx="50370">
                  <c:v>128.171875</c:v>
                </c:pt>
                <c:pt idx="50371">
                  <c:v>128.17447916666666</c:v>
                </c:pt>
                <c:pt idx="50372">
                  <c:v>128.17708333333334</c:v>
                </c:pt>
                <c:pt idx="50373">
                  <c:v>128.1796875</c:v>
                </c:pt>
                <c:pt idx="50374">
                  <c:v>128.18229166666666</c:v>
                </c:pt>
                <c:pt idx="50375">
                  <c:v>128.18489583333334</c:v>
                </c:pt>
                <c:pt idx="50376">
                  <c:v>128.1875</c:v>
                </c:pt>
                <c:pt idx="50377">
                  <c:v>128.19010416666666</c:v>
                </c:pt>
                <c:pt idx="50378">
                  <c:v>128.19270833333334</c:v>
                </c:pt>
                <c:pt idx="50379">
                  <c:v>128.1953125</c:v>
                </c:pt>
                <c:pt idx="50380">
                  <c:v>128.19791666666666</c:v>
                </c:pt>
                <c:pt idx="50381">
                  <c:v>128.20052083333334</c:v>
                </c:pt>
                <c:pt idx="50382">
                  <c:v>128.203125</c:v>
                </c:pt>
                <c:pt idx="50383">
                  <c:v>128.20572916666666</c:v>
                </c:pt>
                <c:pt idx="50384">
                  <c:v>128.20833333333334</c:v>
                </c:pt>
                <c:pt idx="50385">
                  <c:v>128.2109375</c:v>
                </c:pt>
                <c:pt idx="50386">
                  <c:v>128.21354166666666</c:v>
                </c:pt>
                <c:pt idx="50387">
                  <c:v>128.21614583333334</c:v>
                </c:pt>
                <c:pt idx="50388">
                  <c:v>128.21875</c:v>
                </c:pt>
                <c:pt idx="50389">
                  <c:v>128.22135416666666</c:v>
                </c:pt>
                <c:pt idx="50390">
                  <c:v>128.22395833333334</c:v>
                </c:pt>
                <c:pt idx="50391">
                  <c:v>128.2265625</c:v>
                </c:pt>
                <c:pt idx="50392">
                  <c:v>128.22916666666666</c:v>
                </c:pt>
                <c:pt idx="50393">
                  <c:v>128.23177083333334</c:v>
                </c:pt>
                <c:pt idx="50394">
                  <c:v>128.234375</c:v>
                </c:pt>
                <c:pt idx="50395">
                  <c:v>128.23697916666666</c:v>
                </c:pt>
                <c:pt idx="50396">
                  <c:v>128.23958333333334</c:v>
                </c:pt>
                <c:pt idx="50397">
                  <c:v>128.2421875</c:v>
                </c:pt>
                <c:pt idx="50398">
                  <c:v>128.24479166666666</c:v>
                </c:pt>
                <c:pt idx="50399">
                  <c:v>128.24739583333334</c:v>
                </c:pt>
                <c:pt idx="50400">
                  <c:v>128.25</c:v>
                </c:pt>
                <c:pt idx="50401">
                  <c:v>128.25260416666666</c:v>
                </c:pt>
                <c:pt idx="50402">
                  <c:v>128.25520833333334</c:v>
                </c:pt>
                <c:pt idx="50403">
                  <c:v>128.2578125</c:v>
                </c:pt>
                <c:pt idx="50404">
                  <c:v>128.26041666666666</c:v>
                </c:pt>
                <c:pt idx="50405">
                  <c:v>128.26302083333334</c:v>
                </c:pt>
                <c:pt idx="50406">
                  <c:v>128.265625</c:v>
                </c:pt>
                <c:pt idx="50407">
                  <c:v>128.26822916666666</c:v>
                </c:pt>
                <c:pt idx="50408">
                  <c:v>128.27083333333334</c:v>
                </c:pt>
                <c:pt idx="50409">
                  <c:v>128.2734375</c:v>
                </c:pt>
                <c:pt idx="50410">
                  <c:v>128.27604166666666</c:v>
                </c:pt>
                <c:pt idx="50411">
                  <c:v>128.27864583333334</c:v>
                </c:pt>
                <c:pt idx="50412">
                  <c:v>128.28125</c:v>
                </c:pt>
                <c:pt idx="50413">
                  <c:v>128.28385416666666</c:v>
                </c:pt>
                <c:pt idx="50414">
                  <c:v>128.28645833333334</c:v>
                </c:pt>
                <c:pt idx="50415">
                  <c:v>128.2890625</c:v>
                </c:pt>
                <c:pt idx="50416">
                  <c:v>128.29166666666666</c:v>
                </c:pt>
                <c:pt idx="50417">
                  <c:v>128.29427083333334</c:v>
                </c:pt>
                <c:pt idx="50418">
                  <c:v>128.296875</c:v>
                </c:pt>
                <c:pt idx="50419">
                  <c:v>128.29947916666666</c:v>
                </c:pt>
                <c:pt idx="50420">
                  <c:v>128.30208333333334</c:v>
                </c:pt>
                <c:pt idx="50421">
                  <c:v>128.3046875</c:v>
                </c:pt>
                <c:pt idx="50422">
                  <c:v>128.30729166666666</c:v>
                </c:pt>
                <c:pt idx="50423">
                  <c:v>128.30989583333334</c:v>
                </c:pt>
                <c:pt idx="50424">
                  <c:v>128.3125</c:v>
                </c:pt>
                <c:pt idx="50425">
                  <c:v>128.31510416666666</c:v>
                </c:pt>
                <c:pt idx="50426">
                  <c:v>128.31770833333334</c:v>
                </c:pt>
                <c:pt idx="50427">
                  <c:v>128.3203125</c:v>
                </c:pt>
                <c:pt idx="50428">
                  <c:v>128.32291666666666</c:v>
                </c:pt>
                <c:pt idx="50429">
                  <c:v>128.32552083333334</c:v>
                </c:pt>
                <c:pt idx="50430">
                  <c:v>128.328125</c:v>
                </c:pt>
                <c:pt idx="50431">
                  <c:v>128.33072916666666</c:v>
                </c:pt>
                <c:pt idx="50432">
                  <c:v>128.33333333333334</c:v>
                </c:pt>
                <c:pt idx="50433">
                  <c:v>128.3359375</c:v>
                </c:pt>
                <c:pt idx="50434">
                  <c:v>128.33854166666666</c:v>
                </c:pt>
                <c:pt idx="50435">
                  <c:v>128.34114583333334</c:v>
                </c:pt>
                <c:pt idx="50436">
                  <c:v>128.34375</c:v>
                </c:pt>
                <c:pt idx="50437">
                  <c:v>128.34635416666666</c:v>
                </c:pt>
                <c:pt idx="50438">
                  <c:v>128.34895833333334</c:v>
                </c:pt>
                <c:pt idx="50439">
                  <c:v>128.3515625</c:v>
                </c:pt>
                <c:pt idx="50440">
                  <c:v>128.35416666666666</c:v>
                </c:pt>
                <c:pt idx="50441">
                  <c:v>128.35677083333334</c:v>
                </c:pt>
                <c:pt idx="50442">
                  <c:v>128.359375</c:v>
                </c:pt>
                <c:pt idx="50443">
                  <c:v>128.36197916666666</c:v>
                </c:pt>
                <c:pt idx="50444">
                  <c:v>128.36458333333334</c:v>
                </c:pt>
                <c:pt idx="50445">
                  <c:v>128.3671875</c:v>
                </c:pt>
                <c:pt idx="50446">
                  <c:v>128.36979166666666</c:v>
                </c:pt>
                <c:pt idx="50447">
                  <c:v>128.37239583333334</c:v>
                </c:pt>
                <c:pt idx="50448">
                  <c:v>128.375</c:v>
                </c:pt>
                <c:pt idx="50449">
                  <c:v>128.37760416666666</c:v>
                </c:pt>
                <c:pt idx="50450">
                  <c:v>128.38020833333334</c:v>
                </c:pt>
                <c:pt idx="50451">
                  <c:v>128.3828125</c:v>
                </c:pt>
                <c:pt idx="50452">
                  <c:v>128.38541666666666</c:v>
                </c:pt>
                <c:pt idx="50453">
                  <c:v>128.38802083333334</c:v>
                </c:pt>
                <c:pt idx="50454">
                  <c:v>128.390625</c:v>
                </c:pt>
                <c:pt idx="50455">
                  <c:v>128.39322916666666</c:v>
                </c:pt>
                <c:pt idx="50456">
                  <c:v>128.39583333333334</c:v>
                </c:pt>
                <c:pt idx="50457">
                  <c:v>128.3984375</c:v>
                </c:pt>
                <c:pt idx="50458">
                  <c:v>128.40104166666666</c:v>
                </c:pt>
                <c:pt idx="50459">
                  <c:v>128.40364583333334</c:v>
                </c:pt>
                <c:pt idx="50460">
                  <c:v>128.40625</c:v>
                </c:pt>
                <c:pt idx="50461">
                  <c:v>128.40885416666666</c:v>
                </c:pt>
                <c:pt idx="50462">
                  <c:v>128.41145833333334</c:v>
                </c:pt>
                <c:pt idx="50463">
                  <c:v>128.4140625</c:v>
                </c:pt>
                <c:pt idx="50464">
                  <c:v>128.41666666666666</c:v>
                </c:pt>
                <c:pt idx="50465">
                  <c:v>128.41927083333334</c:v>
                </c:pt>
                <c:pt idx="50466">
                  <c:v>128.421875</c:v>
                </c:pt>
                <c:pt idx="50467">
                  <c:v>128.42447916666666</c:v>
                </c:pt>
                <c:pt idx="50468">
                  <c:v>128.42708333333334</c:v>
                </c:pt>
                <c:pt idx="50469">
                  <c:v>128.4296875</c:v>
                </c:pt>
                <c:pt idx="50470">
                  <c:v>128.43229166666666</c:v>
                </c:pt>
                <c:pt idx="50471">
                  <c:v>128.43489583333334</c:v>
                </c:pt>
                <c:pt idx="50472">
                  <c:v>128.4375</c:v>
                </c:pt>
                <c:pt idx="50473">
                  <c:v>128.44010416666666</c:v>
                </c:pt>
                <c:pt idx="50474">
                  <c:v>128.44270833333334</c:v>
                </c:pt>
                <c:pt idx="50475">
                  <c:v>128.4453125</c:v>
                </c:pt>
                <c:pt idx="50476">
                  <c:v>128.44791666666666</c:v>
                </c:pt>
                <c:pt idx="50477">
                  <c:v>128.45052083333334</c:v>
                </c:pt>
                <c:pt idx="50478">
                  <c:v>128.453125</c:v>
                </c:pt>
                <c:pt idx="50479">
                  <c:v>128.45572916666666</c:v>
                </c:pt>
                <c:pt idx="50480">
                  <c:v>128.45833333333334</c:v>
                </c:pt>
                <c:pt idx="50481">
                  <c:v>128.4609375</c:v>
                </c:pt>
                <c:pt idx="50482">
                  <c:v>128.46354166666666</c:v>
                </c:pt>
                <c:pt idx="50483">
                  <c:v>128.46614583333334</c:v>
                </c:pt>
                <c:pt idx="50484">
                  <c:v>128.46875</c:v>
                </c:pt>
                <c:pt idx="50485">
                  <c:v>128.47135416666666</c:v>
                </c:pt>
                <c:pt idx="50486">
                  <c:v>128.47395833333334</c:v>
                </c:pt>
                <c:pt idx="50487">
                  <c:v>128.4765625</c:v>
                </c:pt>
                <c:pt idx="50488">
                  <c:v>128.47916666666666</c:v>
                </c:pt>
                <c:pt idx="50489">
                  <c:v>128.48177083333334</c:v>
                </c:pt>
                <c:pt idx="50490">
                  <c:v>128.484375</c:v>
                </c:pt>
                <c:pt idx="50491">
                  <c:v>128.48697916666666</c:v>
                </c:pt>
                <c:pt idx="50492">
                  <c:v>128.48958333333334</c:v>
                </c:pt>
                <c:pt idx="50493">
                  <c:v>128.4921875</c:v>
                </c:pt>
                <c:pt idx="50494">
                  <c:v>128.49479166666666</c:v>
                </c:pt>
                <c:pt idx="50495">
                  <c:v>128.49739583333334</c:v>
                </c:pt>
                <c:pt idx="50496">
                  <c:v>128.5</c:v>
                </c:pt>
                <c:pt idx="50497">
                  <c:v>128.50260416666666</c:v>
                </c:pt>
                <c:pt idx="50498">
                  <c:v>128.50520833333334</c:v>
                </c:pt>
                <c:pt idx="50499">
                  <c:v>128.5078125</c:v>
                </c:pt>
                <c:pt idx="50500">
                  <c:v>128.51041666666666</c:v>
                </c:pt>
                <c:pt idx="50501">
                  <c:v>128.51302083333334</c:v>
                </c:pt>
                <c:pt idx="50502">
                  <c:v>128.515625</c:v>
                </c:pt>
                <c:pt idx="50503">
                  <c:v>128.51822916666666</c:v>
                </c:pt>
                <c:pt idx="50504">
                  <c:v>128.52083333333334</c:v>
                </c:pt>
                <c:pt idx="50505">
                  <c:v>128.5234375</c:v>
                </c:pt>
                <c:pt idx="50506">
                  <c:v>128.52604166666666</c:v>
                </c:pt>
                <c:pt idx="50507">
                  <c:v>128.52864583333334</c:v>
                </c:pt>
                <c:pt idx="50508">
                  <c:v>128.53125</c:v>
                </c:pt>
                <c:pt idx="50509">
                  <c:v>128.53385416666666</c:v>
                </c:pt>
                <c:pt idx="50510">
                  <c:v>128.53645833333334</c:v>
                </c:pt>
                <c:pt idx="50511">
                  <c:v>128.5390625</c:v>
                </c:pt>
                <c:pt idx="50512">
                  <c:v>128.54166666666666</c:v>
                </c:pt>
                <c:pt idx="50513">
                  <c:v>128.54427083333334</c:v>
                </c:pt>
                <c:pt idx="50514">
                  <c:v>128.546875</c:v>
                </c:pt>
                <c:pt idx="50515">
                  <c:v>128.54947916666666</c:v>
                </c:pt>
                <c:pt idx="50516">
                  <c:v>128.55208333333334</c:v>
                </c:pt>
                <c:pt idx="50517">
                  <c:v>128.5546875</c:v>
                </c:pt>
                <c:pt idx="50518">
                  <c:v>128.55729166666666</c:v>
                </c:pt>
                <c:pt idx="50519">
                  <c:v>128.55989583333334</c:v>
                </c:pt>
                <c:pt idx="50520">
                  <c:v>128.5625</c:v>
                </c:pt>
                <c:pt idx="50521">
                  <c:v>128.56510416666666</c:v>
                </c:pt>
                <c:pt idx="50522">
                  <c:v>128.56770833333334</c:v>
                </c:pt>
                <c:pt idx="50523">
                  <c:v>128.5703125</c:v>
                </c:pt>
                <c:pt idx="50524">
                  <c:v>128.57291666666666</c:v>
                </c:pt>
                <c:pt idx="50525">
                  <c:v>128.57552083333334</c:v>
                </c:pt>
                <c:pt idx="50526">
                  <c:v>128.578125</c:v>
                </c:pt>
                <c:pt idx="50527">
                  <c:v>128.58072916666666</c:v>
                </c:pt>
                <c:pt idx="50528">
                  <c:v>128.58333333333334</c:v>
                </c:pt>
                <c:pt idx="50529">
                  <c:v>128.5859375</c:v>
                </c:pt>
                <c:pt idx="50530">
                  <c:v>128.58854166666666</c:v>
                </c:pt>
                <c:pt idx="50531">
                  <c:v>128.59114583333334</c:v>
                </c:pt>
                <c:pt idx="50532">
                  <c:v>128.59375</c:v>
                </c:pt>
                <c:pt idx="50533">
                  <c:v>128.59635416666666</c:v>
                </c:pt>
                <c:pt idx="50534">
                  <c:v>128.59895833333334</c:v>
                </c:pt>
                <c:pt idx="50535">
                  <c:v>128.6015625</c:v>
                </c:pt>
                <c:pt idx="50536">
                  <c:v>128.60416666666666</c:v>
                </c:pt>
                <c:pt idx="50537">
                  <c:v>128.60677083333334</c:v>
                </c:pt>
                <c:pt idx="50538">
                  <c:v>128.609375</c:v>
                </c:pt>
                <c:pt idx="50539">
                  <c:v>128.61197916666666</c:v>
                </c:pt>
                <c:pt idx="50540">
                  <c:v>128.61458333333334</c:v>
                </c:pt>
                <c:pt idx="50541">
                  <c:v>128.6171875</c:v>
                </c:pt>
                <c:pt idx="50542">
                  <c:v>128.61979166666666</c:v>
                </c:pt>
                <c:pt idx="50543">
                  <c:v>128.62239583333334</c:v>
                </c:pt>
                <c:pt idx="50544">
                  <c:v>128.625</c:v>
                </c:pt>
                <c:pt idx="50545">
                  <c:v>128.62760416666666</c:v>
                </c:pt>
                <c:pt idx="50546">
                  <c:v>128.63020833333334</c:v>
                </c:pt>
                <c:pt idx="50547">
                  <c:v>128.6328125</c:v>
                </c:pt>
                <c:pt idx="50548">
                  <c:v>128.63541666666666</c:v>
                </c:pt>
                <c:pt idx="50549">
                  <c:v>128.63802083333334</c:v>
                </c:pt>
                <c:pt idx="50550">
                  <c:v>128.640625</c:v>
                </c:pt>
                <c:pt idx="50551">
                  <c:v>128.64322916666666</c:v>
                </c:pt>
                <c:pt idx="50552">
                  <c:v>128.64583333333334</c:v>
                </c:pt>
                <c:pt idx="50553">
                  <c:v>128.6484375</c:v>
                </c:pt>
                <c:pt idx="50554">
                  <c:v>128.65104166666666</c:v>
                </c:pt>
                <c:pt idx="50555">
                  <c:v>128.65364583333334</c:v>
                </c:pt>
                <c:pt idx="50556">
                  <c:v>128.65625</c:v>
                </c:pt>
                <c:pt idx="50557">
                  <c:v>128.65885416666666</c:v>
                </c:pt>
                <c:pt idx="50558">
                  <c:v>128.66145833333334</c:v>
                </c:pt>
                <c:pt idx="50559">
                  <c:v>128.6640625</c:v>
                </c:pt>
                <c:pt idx="50560">
                  <c:v>128.66666666666666</c:v>
                </c:pt>
                <c:pt idx="50561">
                  <c:v>128.66927083333334</c:v>
                </c:pt>
                <c:pt idx="50562">
                  <c:v>128.671875</c:v>
                </c:pt>
                <c:pt idx="50563">
                  <c:v>128.67447916666666</c:v>
                </c:pt>
                <c:pt idx="50564">
                  <c:v>128.67708333333334</c:v>
                </c:pt>
                <c:pt idx="50565">
                  <c:v>128.6796875</c:v>
                </c:pt>
                <c:pt idx="50566">
                  <c:v>128.68229166666666</c:v>
                </c:pt>
                <c:pt idx="50567">
                  <c:v>128.68489583333334</c:v>
                </c:pt>
                <c:pt idx="50568">
                  <c:v>128.6875</c:v>
                </c:pt>
                <c:pt idx="50569">
                  <c:v>128.69010416666666</c:v>
                </c:pt>
                <c:pt idx="50570">
                  <c:v>128.69270833333334</c:v>
                </c:pt>
                <c:pt idx="50571">
                  <c:v>128.6953125</c:v>
                </c:pt>
                <c:pt idx="50572">
                  <c:v>128.69791666666666</c:v>
                </c:pt>
                <c:pt idx="50573">
                  <c:v>128.70052083333334</c:v>
                </c:pt>
                <c:pt idx="50574">
                  <c:v>128.703125</c:v>
                </c:pt>
                <c:pt idx="50575">
                  <c:v>128.70572916666666</c:v>
                </c:pt>
                <c:pt idx="50576">
                  <c:v>128.70833333333334</c:v>
                </c:pt>
                <c:pt idx="50577">
                  <c:v>128.7109375</c:v>
                </c:pt>
                <c:pt idx="50578">
                  <c:v>128.71354166666666</c:v>
                </c:pt>
                <c:pt idx="50579">
                  <c:v>128.71614583333334</c:v>
                </c:pt>
                <c:pt idx="50580">
                  <c:v>128.71875</c:v>
                </c:pt>
                <c:pt idx="50581">
                  <c:v>128.72135416666666</c:v>
                </c:pt>
                <c:pt idx="50582">
                  <c:v>128.72395833333334</c:v>
                </c:pt>
                <c:pt idx="50583">
                  <c:v>128.7265625</c:v>
                </c:pt>
                <c:pt idx="50584">
                  <c:v>128.72916666666666</c:v>
                </c:pt>
                <c:pt idx="50585">
                  <c:v>128.73177083333334</c:v>
                </c:pt>
                <c:pt idx="50586">
                  <c:v>128.734375</c:v>
                </c:pt>
                <c:pt idx="50587">
                  <c:v>128.73697916666666</c:v>
                </c:pt>
                <c:pt idx="50588">
                  <c:v>128.73958333333334</c:v>
                </c:pt>
                <c:pt idx="50589">
                  <c:v>128.7421875</c:v>
                </c:pt>
                <c:pt idx="50590">
                  <c:v>128.74479166666666</c:v>
                </c:pt>
                <c:pt idx="50591">
                  <c:v>128.74739583333334</c:v>
                </c:pt>
                <c:pt idx="50592">
                  <c:v>128.75</c:v>
                </c:pt>
                <c:pt idx="50593">
                  <c:v>128.75260416666666</c:v>
                </c:pt>
                <c:pt idx="50594">
                  <c:v>128.75520833333334</c:v>
                </c:pt>
                <c:pt idx="50595">
                  <c:v>128.7578125</c:v>
                </c:pt>
                <c:pt idx="50596">
                  <c:v>128.76041666666666</c:v>
                </c:pt>
                <c:pt idx="50597">
                  <c:v>128.76302083333334</c:v>
                </c:pt>
                <c:pt idx="50598">
                  <c:v>128.765625</c:v>
                </c:pt>
                <c:pt idx="50599">
                  <c:v>128.76822916666666</c:v>
                </c:pt>
                <c:pt idx="50600">
                  <c:v>128.77083333333334</c:v>
                </c:pt>
                <c:pt idx="50601">
                  <c:v>128.7734375</c:v>
                </c:pt>
                <c:pt idx="50602">
                  <c:v>128.77604166666666</c:v>
                </c:pt>
                <c:pt idx="50603">
                  <c:v>128.77864583333334</c:v>
                </c:pt>
                <c:pt idx="50604">
                  <c:v>128.78125</c:v>
                </c:pt>
                <c:pt idx="50605">
                  <c:v>128.78385416666666</c:v>
                </c:pt>
                <c:pt idx="50606">
                  <c:v>128.78645833333334</c:v>
                </c:pt>
                <c:pt idx="50607">
                  <c:v>128.7890625</c:v>
                </c:pt>
                <c:pt idx="50608">
                  <c:v>128.79166666666666</c:v>
                </c:pt>
                <c:pt idx="50609">
                  <c:v>128.79427083333334</c:v>
                </c:pt>
                <c:pt idx="50610">
                  <c:v>128.796875</c:v>
                </c:pt>
                <c:pt idx="50611">
                  <c:v>128.79947916666666</c:v>
                </c:pt>
                <c:pt idx="50612">
                  <c:v>128.80208333333334</c:v>
                </c:pt>
                <c:pt idx="50613">
                  <c:v>128.8046875</c:v>
                </c:pt>
                <c:pt idx="50614">
                  <c:v>128.80729166666666</c:v>
                </c:pt>
                <c:pt idx="50615">
                  <c:v>128.80989583333334</c:v>
                </c:pt>
                <c:pt idx="50616">
                  <c:v>128.8125</c:v>
                </c:pt>
                <c:pt idx="50617">
                  <c:v>128.81510416666666</c:v>
                </c:pt>
                <c:pt idx="50618">
                  <c:v>128.81770833333334</c:v>
                </c:pt>
                <c:pt idx="50619">
                  <c:v>128.8203125</c:v>
                </c:pt>
                <c:pt idx="50620">
                  <c:v>128.82291666666666</c:v>
                </c:pt>
                <c:pt idx="50621">
                  <c:v>128.82552083333334</c:v>
                </c:pt>
                <c:pt idx="50622">
                  <c:v>128.828125</c:v>
                </c:pt>
                <c:pt idx="50623">
                  <c:v>128.83072916666666</c:v>
                </c:pt>
                <c:pt idx="50624">
                  <c:v>128.83333333333334</c:v>
                </c:pt>
                <c:pt idx="50625">
                  <c:v>128.8359375</c:v>
                </c:pt>
                <c:pt idx="50626">
                  <c:v>128.83854166666666</c:v>
                </c:pt>
                <c:pt idx="50627">
                  <c:v>128.84114583333334</c:v>
                </c:pt>
                <c:pt idx="50628">
                  <c:v>128.84375</c:v>
                </c:pt>
                <c:pt idx="50629">
                  <c:v>128.84635416666666</c:v>
                </c:pt>
                <c:pt idx="50630">
                  <c:v>128.84895833333334</c:v>
                </c:pt>
                <c:pt idx="50631">
                  <c:v>128.8515625</c:v>
                </c:pt>
                <c:pt idx="50632">
                  <c:v>128.85416666666666</c:v>
                </c:pt>
                <c:pt idx="50633">
                  <c:v>128.85677083333334</c:v>
                </c:pt>
                <c:pt idx="50634">
                  <c:v>128.859375</c:v>
                </c:pt>
                <c:pt idx="50635">
                  <c:v>128.86197916666666</c:v>
                </c:pt>
                <c:pt idx="50636">
                  <c:v>128.86458333333334</c:v>
                </c:pt>
                <c:pt idx="50637">
                  <c:v>128.8671875</c:v>
                </c:pt>
                <c:pt idx="50638">
                  <c:v>128.86979166666666</c:v>
                </c:pt>
                <c:pt idx="50639">
                  <c:v>128.87239583333334</c:v>
                </c:pt>
                <c:pt idx="50640">
                  <c:v>128.875</c:v>
                </c:pt>
                <c:pt idx="50641">
                  <c:v>128.87760416666666</c:v>
                </c:pt>
                <c:pt idx="50642">
                  <c:v>128.88020833333334</c:v>
                </c:pt>
                <c:pt idx="50643">
                  <c:v>128.8828125</c:v>
                </c:pt>
                <c:pt idx="50644">
                  <c:v>128.88541666666666</c:v>
                </c:pt>
                <c:pt idx="50645">
                  <c:v>128.88802083333334</c:v>
                </c:pt>
                <c:pt idx="50646">
                  <c:v>128.890625</c:v>
                </c:pt>
                <c:pt idx="50647">
                  <c:v>128.89322916666666</c:v>
                </c:pt>
                <c:pt idx="50648">
                  <c:v>128.89583333333334</c:v>
                </c:pt>
                <c:pt idx="50649">
                  <c:v>128.8984375</c:v>
                </c:pt>
                <c:pt idx="50650">
                  <c:v>128.90104166666666</c:v>
                </c:pt>
                <c:pt idx="50651">
                  <c:v>128.90364583333334</c:v>
                </c:pt>
                <c:pt idx="50652">
                  <c:v>128.90625</c:v>
                </c:pt>
                <c:pt idx="50653">
                  <c:v>128.90885416666666</c:v>
                </c:pt>
                <c:pt idx="50654">
                  <c:v>128.91145833333334</c:v>
                </c:pt>
                <c:pt idx="50655">
                  <c:v>128.9140625</c:v>
                </c:pt>
                <c:pt idx="50656">
                  <c:v>128.91666666666666</c:v>
                </c:pt>
                <c:pt idx="50657">
                  <c:v>128.91927083333334</c:v>
                </c:pt>
                <c:pt idx="50658">
                  <c:v>128.921875</c:v>
                </c:pt>
                <c:pt idx="50659">
                  <c:v>128.92447916666666</c:v>
                </c:pt>
                <c:pt idx="50660">
                  <c:v>128.92708333333334</c:v>
                </c:pt>
                <c:pt idx="50661">
                  <c:v>128.9296875</c:v>
                </c:pt>
                <c:pt idx="50662">
                  <c:v>128.93229166666666</c:v>
                </c:pt>
                <c:pt idx="50663">
                  <c:v>128.93489583333334</c:v>
                </c:pt>
                <c:pt idx="50664">
                  <c:v>128.9375</c:v>
                </c:pt>
                <c:pt idx="50665">
                  <c:v>128.94010416666666</c:v>
                </c:pt>
                <c:pt idx="50666">
                  <c:v>128.94270833333334</c:v>
                </c:pt>
                <c:pt idx="50667">
                  <c:v>128.9453125</c:v>
                </c:pt>
                <c:pt idx="50668">
                  <c:v>128.94791666666666</c:v>
                </c:pt>
                <c:pt idx="50669">
                  <c:v>128.95052083333334</c:v>
                </c:pt>
                <c:pt idx="50670">
                  <c:v>128.953125</c:v>
                </c:pt>
                <c:pt idx="50671">
                  <c:v>128.95572916666666</c:v>
                </c:pt>
                <c:pt idx="50672">
                  <c:v>128.95833333333334</c:v>
                </c:pt>
                <c:pt idx="50673">
                  <c:v>128.9609375</c:v>
                </c:pt>
                <c:pt idx="50674">
                  <c:v>128.96354166666666</c:v>
                </c:pt>
                <c:pt idx="50675">
                  <c:v>128.96614583333334</c:v>
                </c:pt>
                <c:pt idx="50676">
                  <c:v>128.96875</c:v>
                </c:pt>
                <c:pt idx="50677">
                  <c:v>128.97135416666666</c:v>
                </c:pt>
                <c:pt idx="50678">
                  <c:v>128.97395833333334</c:v>
                </c:pt>
                <c:pt idx="50679">
                  <c:v>128.9765625</c:v>
                </c:pt>
                <c:pt idx="50680">
                  <c:v>128.97916666666666</c:v>
                </c:pt>
                <c:pt idx="50681">
                  <c:v>128.98177083333334</c:v>
                </c:pt>
                <c:pt idx="50682">
                  <c:v>128.984375</c:v>
                </c:pt>
                <c:pt idx="50683">
                  <c:v>128.98697916666666</c:v>
                </c:pt>
                <c:pt idx="50684">
                  <c:v>128.98958333333334</c:v>
                </c:pt>
                <c:pt idx="50685">
                  <c:v>128.9921875</c:v>
                </c:pt>
                <c:pt idx="50686">
                  <c:v>128.99479166666666</c:v>
                </c:pt>
                <c:pt idx="50687">
                  <c:v>128.99739583333334</c:v>
                </c:pt>
                <c:pt idx="50688">
                  <c:v>129</c:v>
                </c:pt>
                <c:pt idx="50689">
                  <c:v>129.00260416666666</c:v>
                </c:pt>
                <c:pt idx="50690">
                  <c:v>129.00520833333334</c:v>
                </c:pt>
                <c:pt idx="50691">
                  <c:v>129.0078125</c:v>
                </c:pt>
                <c:pt idx="50692">
                  <c:v>129.01041666666666</c:v>
                </c:pt>
                <c:pt idx="50693">
                  <c:v>129.01302083333334</c:v>
                </c:pt>
                <c:pt idx="50694">
                  <c:v>129.015625</c:v>
                </c:pt>
                <c:pt idx="50695">
                  <c:v>129.01822916666666</c:v>
                </c:pt>
                <c:pt idx="50696">
                  <c:v>129.02083333333334</c:v>
                </c:pt>
                <c:pt idx="50697">
                  <c:v>129.0234375</c:v>
                </c:pt>
                <c:pt idx="50698">
                  <c:v>129.02604166666666</c:v>
                </c:pt>
                <c:pt idx="50699">
                  <c:v>129.02864583333334</c:v>
                </c:pt>
                <c:pt idx="50700">
                  <c:v>129.03125</c:v>
                </c:pt>
                <c:pt idx="50701">
                  <c:v>129.03385416666666</c:v>
                </c:pt>
                <c:pt idx="50702">
                  <c:v>129.03645833333334</c:v>
                </c:pt>
                <c:pt idx="50703">
                  <c:v>129.0390625</c:v>
                </c:pt>
                <c:pt idx="50704">
                  <c:v>129.04166666666666</c:v>
                </c:pt>
                <c:pt idx="50705">
                  <c:v>129.04427083333334</c:v>
                </c:pt>
                <c:pt idx="50706">
                  <c:v>129.046875</c:v>
                </c:pt>
                <c:pt idx="50707">
                  <c:v>129.04947916666666</c:v>
                </c:pt>
                <c:pt idx="50708">
                  <c:v>129.05208333333334</c:v>
                </c:pt>
                <c:pt idx="50709">
                  <c:v>129.0546875</c:v>
                </c:pt>
                <c:pt idx="50710">
                  <c:v>129.05729166666666</c:v>
                </c:pt>
                <c:pt idx="50711">
                  <c:v>129.05989583333334</c:v>
                </c:pt>
                <c:pt idx="50712">
                  <c:v>129.0625</c:v>
                </c:pt>
                <c:pt idx="50713">
                  <c:v>129.06510416666666</c:v>
                </c:pt>
                <c:pt idx="50714">
                  <c:v>129.06770833333334</c:v>
                </c:pt>
                <c:pt idx="50715">
                  <c:v>129.0703125</c:v>
                </c:pt>
                <c:pt idx="50716">
                  <c:v>129.07291666666666</c:v>
                </c:pt>
                <c:pt idx="50717">
                  <c:v>129.07552083333334</c:v>
                </c:pt>
                <c:pt idx="50718">
                  <c:v>129.078125</c:v>
                </c:pt>
                <c:pt idx="50719">
                  <c:v>129.08072916666666</c:v>
                </c:pt>
                <c:pt idx="50720">
                  <c:v>129.08333333333334</c:v>
                </c:pt>
                <c:pt idx="50721">
                  <c:v>129.0859375</c:v>
                </c:pt>
                <c:pt idx="50722">
                  <c:v>129.08854166666666</c:v>
                </c:pt>
                <c:pt idx="50723">
                  <c:v>129.09114583333334</c:v>
                </c:pt>
                <c:pt idx="50724">
                  <c:v>129.09375</c:v>
                </c:pt>
                <c:pt idx="50725">
                  <c:v>129.09635416666666</c:v>
                </c:pt>
                <c:pt idx="50726">
                  <c:v>129.09895833333334</c:v>
                </c:pt>
                <c:pt idx="50727">
                  <c:v>129.1015625</c:v>
                </c:pt>
                <c:pt idx="50728">
                  <c:v>129.10416666666666</c:v>
                </c:pt>
                <c:pt idx="50729">
                  <c:v>129.10677083333334</c:v>
                </c:pt>
                <c:pt idx="50730">
                  <c:v>129.109375</c:v>
                </c:pt>
                <c:pt idx="50731">
                  <c:v>129.11197916666666</c:v>
                </c:pt>
                <c:pt idx="50732">
                  <c:v>129.11458333333334</c:v>
                </c:pt>
                <c:pt idx="50733">
                  <c:v>129.1171875</c:v>
                </c:pt>
                <c:pt idx="50734">
                  <c:v>129.11979166666666</c:v>
                </c:pt>
                <c:pt idx="50735">
                  <c:v>129.12239583333334</c:v>
                </c:pt>
                <c:pt idx="50736">
                  <c:v>129.125</c:v>
                </c:pt>
                <c:pt idx="50737">
                  <c:v>129.12760416666666</c:v>
                </c:pt>
                <c:pt idx="50738">
                  <c:v>129.13020833333334</c:v>
                </c:pt>
                <c:pt idx="50739">
                  <c:v>129.1328125</c:v>
                </c:pt>
                <c:pt idx="50740">
                  <c:v>129.13541666666666</c:v>
                </c:pt>
                <c:pt idx="50741">
                  <c:v>129.13802083333334</c:v>
                </c:pt>
                <c:pt idx="50742">
                  <c:v>129.140625</c:v>
                </c:pt>
                <c:pt idx="50743">
                  <c:v>129.14322916666666</c:v>
                </c:pt>
                <c:pt idx="50744">
                  <c:v>129.14583333333334</c:v>
                </c:pt>
                <c:pt idx="50745">
                  <c:v>129.1484375</c:v>
                </c:pt>
                <c:pt idx="50746">
                  <c:v>129.15104166666666</c:v>
                </c:pt>
                <c:pt idx="50747">
                  <c:v>129.15364583333334</c:v>
                </c:pt>
                <c:pt idx="50748">
                  <c:v>129.15625</c:v>
                </c:pt>
                <c:pt idx="50749">
                  <c:v>129.15885416666666</c:v>
                </c:pt>
                <c:pt idx="50750">
                  <c:v>129.16145833333334</c:v>
                </c:pt>
                <c:pt idx="50751">
                  <c:v>129.1640625</c:v>
                </c:pt>
                <c:pt idx="50752">
                  <c:v>129.16666666666666</c:v>
                </c:pt>
                <c:pt idx="50753">
                  <c:v>129.16927083333334</c:v>
                </c:pt>
                <c:pt idx="50754">
                  <c:v>129.171875</c:v>
                </c:pt>
                <c:pt idx="50755">
                  <c:v>129.17447916666666</c:v>
                </c:pt>
                <c:pt idx="50756">
                  <c:v>129.17708333333334</c:v>
                </c:pt>
                <c:pt idx="50757">
                  <c:v>129.1796875</c:v>
                </c:pt>
                <c:pt idx="50758">
                  <c:v>129.18229166666666</c:v>
                </c:pt>
                <c:pt idx="50759">
                  <c:v>129.18489583333334</c:v>
                </c:pt>
                <c:pt idx="50760">
                  <c:v>129.1875</c:v>
                </c:pt>
                <c:pt idx="50761">
                  <c:v>129.19010416666666</c:v>
                </c:pt>
                <c:pt idx="50762">
                  <c:v>129.19270833333334</c:v>
                </c:pt>
                <c:pt idx="50763">
                  <c:v>129.1953125</c:v>
                </c:pt>
                <c:pt idx="50764">
                  <c:v>129.19791666666666</c:v>
                </c:pt>
                <c:pt idx="50765">
                  <c:v>129.20052083333334</c:v>
                </c:pt>
                <c:pt idx="50766">
                  <c:v>129.203125</c:v>
                </c:pt>
                <c:pt idx="50767">
                  <c:v>129.20572916666666</c:v>
                </c:pt>
                <c:pt idx="50768">
                  <c:v>129.20833333333334</c:v>
                </c:pt>
                <c:pt idx="50769">
                  <c:v>129.2109375</c:v>
                </c:pt>
                <c:pt idx="50770">
                  <c:v>129.21354166666666</c:v>
                </c:pt>
                <c:pt idx="50771">
                  <c:v>129.21614583333334</c:v>
                </c:pt>
                <c:pt idx="50772">
                  <c:v>129.21875</c:v>
                </c:pt>
                <c:pt idx="50773">
                  <c:v>129.22135416666666</c:v>
                </c:pt>
                <c:pt idx="50774">
                  <c:v>129.22395833333334</c:v>
                </c:pt>
                <c:pt idx="50775">
                  <c:v>129.2265625</c:v>
                </c:pt>
                <c:pt idx="50776">
                  <c:v>129.22916666666666</c:v>
                </c:pt>
                <c:pt idx="50777">
                  <c:v>129.23177083333334</c:v>
                </c:pt>
                <c:pt idx="50778">
                  <c:v>129.234375</c:v>
                </c:pt>
                <c:pt idx="50779">
                  <c:v>129.23697916666666</c:v>
                </c:pt>
                <c:pt idx="50780">
                  <c:v>129.23958333333334</c:v>
                </c:pt>
                <c:pt idx="50781">
                  <c:v>129.2421875</c:v>
                </c:pt>
                <c:pt idx="50782">
                  <c:v>129.24479166666666</c:v>
                </c:pt>
                <c:pt idx="50783">
                  <c:v>129.24739583333334</c:v>
                </c:pt>
                <c:pt idx="50784">
                  <c:v>129.25</c:v>
                </c:pt>
                <c:pt idx="50785">
                  <c:v>129.25260416666666</c:v>
                </c:pt>
                <c:pt idx="50786">
                  <c:v>129.25520833333334</c:v>
                </c:pt>
                <c:pt idx="50787">
                  <c:v>129.2578125</c:v>
                </c:pt>
                <c:pt idx="50788">
                  <c:v>129.26041666666666</c:v>
                </c:pt>
                <c:pt idx="50789">
                  <c:v>129.26302083333334</c:v>
                </c:pt>
                <c:pt idx="50790">
                  <c:v>129.265625</c:v>
                </c:pt>
                <c:pt idx="50791">
                  <c:v>129.26822916666666</c:v>
                </c:pt>
                <c:pt idx="50792">
                  <c:v>129.27083333333334</c:v>
                </c:pt>
                <c:pt idx="50793">
                  <c:v>129.2734375</c:v>
                </c:pt>
                <c:pt idx="50794">
                  <c:v>129.27604166666666</c:v>
                </c:pt>
                <c:pt idx="50795">
                  <c:v>129.27864583333334</c:v>
                </c:pt>
                <c:pt idx="50796">
                  <c:v>129.28125</c:v>
                </c:pt>
                <c:pt idx="50797">
                  <c:v>129.28385416666666</c:v>
                </c:pt>
                <c:pt idx="50798">
                  <c:v>129.28645833333334</c:v>
                </c:pt>
                <c:pt idx="50799">
                  <c:v>129.2890625</c:v>
                </c:pt>
                <c:pt idx="50800">
                  <c:v>129.29166666666666</c:v>
                </c:pt>
                <c:pt idx="50801">
                  <c:v>129.29427083333334</c:v>
                </c:pt>
                <c:pt idx="50802">
                  <c:v>129.296875</c:v>
                </c:pt>
                <c:pt idx="50803">
                  <c:v>129.29947916666666</c:v>
                </c:pt>
                <c:pt idx="50804">
                  <c:v>129.30208333333334</c:v>
                </c:pt>
                <c:pt idx="50805">
                  <c:v>129.3046875</c:v>
                </c:pt>
                <c:pt idx="50806">
                  <c:v>129.30729166666666</c:v>
                </c:pt>
                <c:pt idx="50807">
                  <c:v>129.30989583333334</c:v>
                </c:pt>
                <c:pt idx="50808">
                  <c:v>129.3125</c:v>
                </c:pt>
                <c:pt idx="50809">
                  <c:v>129.31510416666666</c:v>
                </c:pt>
                <c:pt idx="50810">
                  <c:v>129.31770833333334</c:v>
                </c:pt>
                <c:pt idx="50811">
                  <c:v>129.3203125</c:v>
                </c:pt>
                <c:pt idx="50812">
                  <c:v>129.32291666666666</c:v>
                </c:pt>
                <c:pt idx="50813">
                  <c:v>129.32552083333334</c:v>
                </c:pt>
                <c:pt idx="50814">
                  <c:v>129.328125</c:v>
                </c:pt>
                <c:pt idx="50815">
                  <c:v>129.33072916666666</c:v>
                </c:pt>
                <c:pt idx="50816">
                  <c:v>129.33333333333334</c:v>
                </c:pt>
                <c:pt idx="50817">
                  <c:v>129.3359375</c:v>
                </c:pt>
                <c:pt idx="50818">
                  <c:v>129.33854166666666</c:v>
                </c:pt>
                <c:pt idx="50819">
                  <c:v>129.34114583333334</c:v>
                </c:pt>
                <c:pt idx="50820">
                  <c:v>129.34375</c:v>
                </c:pt>
                <c:pt idx="50821">
                  <c:v>129.34635416666666</c:v>
                </c:pt>
                <c:pt idx="50822">
                  <c:v>129.34895833333334</c:v>
                </c:pt>
                <c:pt idx="50823">
                  <c:v>129.3515625</c:v>
                </c:pt>
                <c:pt idx="50824">
                  <c:v>129.35416666666666</c:v>
                </c:pt>
                <c:pt idx="50825">
                  <c:v>129.35677083333334</c:v>
                </c:pt>
                <c:pt idx="50826">
                  <c:v>129.359375</c:v>
                </c:pt>
                <c:pt idx="50827">
                  <c:v>129.36197916666666</c:v>
                </c:pt>
                <c:pt idx="50828">
                  <c:v>129.36458333333334</c:v>
                </c:pt>
                <c:pt idx="50829">
                  <c:v>129.3671875</c:v>
                </c:pt>
                <c:pt idx="50830">
                  <c:v>129.36979166666666</c:v>
                </c:pt>
                <c:pt idx="50831">
                  <c:v>129.37239583333334</c:v>
                </c:pt>
                <c:pt idx="50832">
                  <c:v>129.375</c:v>
                </c:pt>
                <c:pt idx="50833">
                  <c:v>129.37760416666666</c:v>
                </c:pt>
                <c:pt idx="50834">
                  <c:v>129.38020833333334</c:v>
                </c:pt>
                <c:pt idx="50835">
                  <c:v>129.3828125</c:v>
                </c:pt>
                <c:pt idx="50836">
                  <c:v>129.38541666666666</c:v>
                </c:pt>
                <c:pt idx="50837">
                  <c:v>129.38802083333334</c:v>
                </c:pt>
                <c:pt idx="50838">
                  <c:v>129.390625</c:v>
                </c:pt>
                <c:pt idx="50839">
                  <c:v>129.39322916666666</c:v>
                </c:pt>
                <c:pt idx="50840">
                  <c:v>129.39583333333334</c:v>
                </c:pt>
                <c:pt idx="50841">
                  <c:v>129.3984375</c:v>
                </c:pt>
                <c:pt idx="50842">
                  <c:v>129.40104166666666</c:v>
                </c:pt>
                <c:pt idx="50843">
                  <c:v>129.40364583333334</c:v>
                </c:pt>
                <c:pt idx="50844">
                  <c:v>129.40625</c:v>
                </c:pt>
                <c:pt idx="50845">
                  <c:v>129.40885416666666</c:v>
                </c:pt>
                <c:pt idx="50846">
                  <c:v>129.41145833333334</c:v>
                </c:pt>
                <c:pt idx="50847">
                  <c:v>129.4140625</c:v>
                </c:pt>
                <c:pt idx="50848">
                  <c:v>129.41666666666666</c:v>
                </c:pt>
                <c:pt idx="50849">
                  <c:v>129.41927083333334</c:v>
                </c:pt>
                <c:pt idx="50850">
                  <c:v>129.421875</c:v>
                </c:pt>
                <c:pt idx="50851">
                  <c:v>129.42447916666666</c:v>
                </c:pt>
                <c:pt idx="50852">
                  <c:v>129.42708333333334</c:v>
                </c:pt>
                <c:pt idx="50853">
                  <c:v>129.4296875</c:v>
                </c:pt>
                <c:pt idx="50854">
                  <c:v>129.43229166666666</c:v>
                </c:pt>
                <c:pt idx="50855">
                  <c:v>129.43489583333334</c:v>
                </c:pt>
                <c:pt idx="50856">
                  <c:v>129.4375</c:v>
                </c:pt>
                <c:pt idx="50857">
                  <c:v>129.44010416666666</c:v>
                </c:pt>
                <c:pt idx="50858">
                  <c:v>129.44270833333334</c:v>
                </c:pt>
                <c:pt idx="50859">
                  <c:v>129.4453125</c:v>
                </c:pt>
                <c:pt idx="50860">
                  <c:v>129.44791666666666</c:v>
                </c:pt>
                <c:pt idx="50861">
                  <c:v>129.45052083333334</c:v>
                </c:pt>
                <c:pt idx="50862">
                  <c:v>129.453125</c:v>
                </c:pt>
                <c:pt idx="50863">
                  <c:v>129.45572916666666</c:v>
                </c:pt>
                <c:pt idx="50864">
                  <c:v>129.45833333333334</c:v>
                </c:pt>
                <c:pt idx="50865">
                  <c:v>129.4609375</c:v>
                </c:pt>
                <c:pt idx="50866">
                  <c:v>129.46354166666666</c:v>
                </c:pt>
                <c:pt idx="50867">
                  <c:v>129.46614583333334</c:v>
                </c:pt>
                <c:pt idx="50868">
                  <c:v>129.46875</c:v>
                </c:pt>
                <c:pt idx="50869">
                  <c:v>129.47135416666666</c:v>
                </c:pt>
                <c:pt idx="50870">
                  <c:v>129.47395833333334</c:v>
                </c:pt>
                <c:pt idx="50871">
                  <c:v>129.4765625</c:v>
                </c:pt>
                <c:pt idx="50872">
                  <c:v>129.47916666666666</c:v>
                </c:pt>
                <c:pt idx="50873">
                  <c:v>129.48177083333334</c:v>
                </c:pt>
                <c:pt idx="50874">
                  <c:v>129.484375</c:v>
                </c:pt>
                <c:pt idx="50875">
                  <c:v>129.48697916666666</c:v>
                </c:pt>
                <c:pt idx="50876">
                  <c:v>129.48958333333334</c:v>
                </c:pt>
                <c:pt idx="50877">
                  <c:v>129.4921875</c:v>
                </c:pt>
                <c:pt idx="50878">
                  <c:v>129.49479166666666</c:v>
                </c:pt>
                <c:pt idx="50879">
                  <c:v>129.49739583333334</c:v>
                </c:pt>
                <c:pt idx="50880">
                  <c:v>129.5</c:v>
                </c:pt>
                <c:pt idx="50881">
                  <c:v>129.50260416666666</c:v>
                </c:pt>
                <c:pt idx="50882">
                  <c:v>129.50520833333334</c:v>
                </c:pt>
                <c:pt idx="50883">
                  <c:v>129.5078125</c:v>
                </c:pt>
                <c:pt idx="50884">
                  <c:v>129.51041666666666</c:v>
                </c:pt>
                <c:pt idx="50885">
                  <c:v>129.51302083333334</c:v>
                </c:pt>
                <c:pt idx="50886">
                  <c:v>129.515625</c:v>
                </c:pt>
                <c:pt idx="50887">
                  <c:v>129.51822916666666</c:v>
                </c:pt>
                <c:pt idx="50888">
                  <c:v>129.52083333333334</c:v>
                </c:pt>
                <c:pt idx="50889">
                  <c:v>129.5234375</c:v>
                </c:pt>
                <c:pt idx="50890">
                  <c:v>129.52604166666666</c:v>
                </c:pt>
                <c:pt idx="50891">
                  <c:v>129.52864583333334</c:v>
                </c:pt>
                <c:pt idx="50892">
                  <c:v>129.53125</c:v>
                </c:pt>
                <c:pt idx="50893">
                  <c:v>129.53385416666666</c:v>
                </c:pt>
                <c:pt idx="50894">
                  <c:v>129.53645833333334</c:v>
                </c:pt>
                <c:pt idx="50895">
                  <c:v>129.5390625</c:v>
                </c:pt>
                <c:pt idx="50896">
                  <c:v>129.54166666666666</c:v>
                </c:pt>
                <c:pt idx="50897">
                  <c:v>129.54427083333334</c:v>
                </c:pt>
                <c:pt idx="50898">
                  <c:v>129.546875</c:v>
                </c:pt>
                <c:pt idx="50899">
                  <c:v>129.54947916666666</c:v>
                </c:pt>
                <c:pt idx="50900">
                  <c:v>129.55208333333334</c:v>
                </c:pt>
                <c:pt idx="50901">
                  <c:v>129.5546875</c:v>
                </c:pt>
                <c:pt idx="50902">
                  <c:v>129.55729166666666</c:v>
                </c:pt>
                <c:pt idx="50903">
                  <c:v>129.55989583333334</c:v>
                </c:pt>
                <c:pt idx="50904">
                  <c:v>129.5625</c:v>
                </c:pt>
                <c:pt idx="50905">
                  <c:v>129.56510416666666</c:v>
                </c:pt>
                <c:pt idx="50906">
                  <c:v>129.56770833333334</c:v>
                </c:pt>
                <c:pt idx="50907">
                  <c:v>129.5703125</c:v>
                </c:pt>
                <c:pt idx="50908">
                  <c:v>129.57291666666666</c:v>
                </c:pt>
                <c:pt idx="50909">
                  <c:v>129.57552083333334</c:v>
                </c:pt>
                <c:pt idx="50910">
                  <c:v>129.578125</c:v>
                </c:pt>
                <c:pt idx="50911">
                  <c:v>129.58072916666666</c:v>
                </c:pt>
                <c:pt idx="50912">
                  <c:v>129.58333333333334</c:v>
                </c:pt>
                <c:pt idx="50913">
                  <c:v>129.5859375</c:v>
                </c:pt>
                <c:pt idx="50914">
                  <c:v>129.58854166666666</c:v>
                </c:pt>
                <c:pt idx="50915">
                  <c:v>129.59114583333334</c:v>
                </c:pt>
                <c:pt idx="50916">
                  <c:v>129.59375</c:v>
                </c:pt>
                <c:pt idx="50917">
                  <c:v>129.59635416666666</c:v>
                </c:pt>
                <c:pt idx="50918">
                  <c:v>129.59895833333334</c:v>
                </c:pt>
                <c:pt idx="50919">
                  <c:v>129.6015625</c:v>
                </c:pt>
                <c:pt idx="50920">
                  <c:v>129.60416666666666</c:v>
                </c:pt>
                <c:pt idx="50921">
                  <c:v>129.60677083333334</c:v>
                </c:pt>
                <c:pt idx="50922">
                  <c:v>129.609375</c:v>
                </c:pt>
                <c:pt idx="50923">
                  <c:v>129.61197916666666</c:v>
                </c:pt>
                <c:pt idx="50924">
                  <c:v>129.61458333333334</c:v>
                </c:pt>
                <c:pt idx="50925">
                  <c:v>129.6171875</c:v>
                </c:pt>
                <c:pt idx="50926">
                  <c:v>129.61979166666666</c:v>
                </c:pt>
                <c:pt idx="50927">
                  <c:v>129.62239583333334</c:v>
                </c:pt>
                <c:pt idx="50928">
                  <c:v>129.625</c:v>
                </c:pt>
                <c:pt idx="50929">
                  <c:v>129.62760416666666</c:v>
                </c:pt>
                <c:pt idx="50930">
                  <c:v>129.63020833333334</c:v>
                </c:pt>
                <c:pt idx="50931">
                  <c:v>129.6328125</c:v>
                </c:pt>
                <c:pt idx="50932">
                  <c:v>129.63541666666666</c:v>
                </c:pt>
                <c:pt idx="50933">
                  <c:v>129.63802083333334</c:v>
                </c:pt>
                <c:pt idx="50934">
                  <c:v>129.640625</c:v>
                </c:pt>
                <c:pt idx="50935">
                  <c:v>129.64322916666666</c:v>
                </c:pt>
                <c:pt idx="50936">
                  <c:v>129.64583333333334</c:v>
                </c:pt>
                <c:pt idx="50937">
                  <c:v>129.6484375</c:v>
                </c:pt>
                <c:pt idx="50938">
                  <c:v>129.65104166666666</c:v>
                </c:pt>
                <c:pt idx="50939">
                  <c:v>129.65364583333334</c:v>
                </c:pt>
                <c:pt idx="50940">
                  <c:v>129.65625</c:v>
                </c:pt>
                <c:pt idx="50941">
                  <c:v>129.65885416666666</c:v>
                </c:pt>
                <c:pt idx="50942">
                  <c:v>129.66145833333334</c:v>
                </c:pt>
                <c:pt idx="50943">
                  <c:v>129.6640625</c:v>
                </c:pt>
                <c:pt idx="50944">
                  <c:v>129.66666666666666</c:v>
                </c:pt>
                <c:pt idx="50945">
                  <c:v>129.66927083333334</c:v>
                </c:pt>
                <c:pt idx="50946">
                  <c:v>129.671875</c:v>
                </c:pt>
                <c:pt idx="50947">
                  <c:v>129.67447916666666</c:v>
                </c:pt>
                <c:pt idx="50948">
                  <c:v>129.67708333333334</c:v>
                </c:pt>
                <c:pt idx="50949">
                  <c:v>129.6796875</c:v>
                </c:pt>
                <c:pt idx="50950">
                  <c:v>129.68229166666666</c:v>
                </c:pt>
                <c:pt idx="50951">
                  <c:v>129.68489583333334</c:v>
                </c:pt>
                <c:pt idx="50952">
                  <c:v>129.6875</c:v>
                </c:pt>
                <c:pt idx="50953">
                  <c:v>129.69010416666666</c:v>
                </c:pt>
                <c:pt idx="50954">
                  <c:v>129.69270833333334</c:v>
                </c:pt>
                <c:pt idx="50955">
                  <c:v>129.6953125</c:v>
                </c:pt>
                <c:pt idx="50956">
                  <c:v>129.69791666666666</c:v>
                </c:pt>
                <c:pt idx="50957">
                  <c:v>129.70052083333334</c:v>
                </c:pt>
                <c:pt idx="50958">
                  <c:v>129.703125</c:v>
                </c:pt>
                <c:pt idx="50959">
                  <c:v>129.70572916666666</c:v>
                </c:pt>
                <c:pt idx="50960">
                  <c:v>129.70833333333334</c:v>
                </c:pt>
                <c:pt idx="50961">
                  <c:v>129.7109375</c:v>
                </c:pt>
                <c:pt idx="50962">
                  <c:v>129.71354166666666</c:v>
                </c:pt>
                <c:pt idx="50963">
                  <c:v>129.71614583333334</c:v>
                </c:pt>
                <c:pt idx="50964">
                  <c:v>129.71875</c:v>
                </c:pt>
                <c:pt idx="50965">
                  <c:v>129.72135416666666</c:v>
                </c:pt>
                <c:pt idx="50966">
                  <c:v>129.72395833333334</c:v>
                </c:pt>
                <c:pt idx="50967">
                  <c:v>129.7265625</c:v>
                </c:pt>
                <c:pt idx="50968">
                  <c:v>129.72916666666666</c:v>
                </c:pt>
                <c:pt idx="50969">
                  <c:v>129.73177083333334</c:v>
                </c:pt>
                <c:pt idx="50970">
                  <c:v>129.734375</c:v>
                </c:pt>
                <c:pt idx="50971">
                  <c:v>129.73697916666666</c:v>
                </c:pt>
                <c:pt idx="50972">
                  <c:v>129.73958333333334</c:v>
                </c:pt>
                <c:pt idx="50973">
                  <c:v>129.7421875</c:v>
                </c:pt>
                <c:pt idx="50974">
                  <c:v>129.74479166666666</c:v>
                </c:pt>
                <c:pt idx="50975">
                  <c:v>129.74739583333334</c:v>
                </c:pt>
                <c:pt idx="50976">
                  <c:v>129.75</c:v>
                </c:pt>
                <c:pt idx="50977">
                  <c:v>129.75260416666666</c:v>
                </c:pt>
                <c:pt idx="50978">
                  <c:v>129.75520833333334</c:v>
                </c:pt>
                <c:pt idx="50979">
                  <c:v>129.7578125</c:v>
                </c:pt>
                <c:pt idx="50980">
                  <c:v>129.76041666666666</c:v>
                </c:pt>
                <c:pt idx="50981">
                  <c:v>129.76302083333334</c:v>
                </c:pt>
                <c:pt idx="50982">
                  <c:v>129.765625</c:v>
                </c:pt>
                <c:pt idx="50983">
                  <c:v>129.76822916666666</c:v>
                </c:pt>
                <c:pt idx="50984">
                  <c:v>129.77083333333334</c:v>
                </c:pt>
                <c:pt idx="50985">
                  <c:v>129.7734375</c:v>
                </c:pt>
                <c:pt idx="50986">
                  <c:v>129.77604166666666</c:v>
                </c:pt>
                <c:pt idx="50987">
                  <c:v>129.77864583333334</c:v>
                </c:pt>
                <c:pt idx="50988">
                  <c:v>129.78125</c:v>
                </c:pt>
                <c:pt idx="50989">
                  <c:v>129.78385416666666</c:v>
                </c:pt>
                <c:pt idx="50990">
                  <c:v>129.78645833333334</c:v>
                </c:pt>
                <c:pt idx="50991">
                  <c:v>129.7890625</c:v>
                </c:pt>
                <c:pt idx="50992">
                  <c:v>129.79166666666666</c:v>
                </c:pt>
                <c:pt idx="50993">
                  <c:v>129.79427083333334</c:v>
                </c:pt>
                <c:pt idx="50994">
                  <c:v>129.796875</c:v>
                </c:pt>
                <c:pt idx="50995">
                  <c:v>129.79947916666666</c:v>
                </c:pt>
                <c:pt idx="50996">
                  <c:v>129.80208333333334</c:v>
                </c:pt>
                <c:pt idx="50997">
                  <c:v>129.8046875</c:v>
                </c:pt>
                <c:pt idx="50998">
                  <c:v>129.80729166666666</c:v>
                </c:pt>
                <c:pt idx="50999">
                  <c:v>129.80989583333334</c:v>
                </c:pt>
                <c:pt idx="51000">
                  <c:v>129.8125</c:v>
                </c:pt>
                <c:pt idx="51001">
                  <c:v>129.81510416666666</c:v>
                </c:pt>
                <c:pt idx="51002">
                  <c:v>129.81770833333334</c:v>
                </c:pt>
                <c:pt idx="51003">
                  <c:v>129.8203125</c:v>
                </c:pt>
                <c:pt idx="51004">
                  <c:v>129.82291666666666</c:v>
                </c:pt>
                <c:pt idx="51005">
                  <c:v>129.82552083333334</c:v>
                </c:pt>
                <c:pt idx="51006">
                  <c:v>129.828125</c:v>
                </c:pt>
                <c:pt idx="51007">
                  <c:v>129.83072916666666</c:v>
                </c:pt>
                <c:pt idx="51008">
                  <c:v>129.83333333333334</c:v>
                </c:pt>
                <c:pt idx="51009">
                  <c:v>129.8359375</c:v>
                </c:pt>
                <c:pt idx="51010">
                  <c:v>129.83854166666666</c:v>
                </c:pt>
                <c:pt idx="51011">
                  <c:v>129.84114583333334</c:v>
                </c:pt>
                <c:pt idx="51012">
                  <c:v>129.84375</c:v>
                </c:pt>
                <c:pt idx="51013">
                  <c:v>129.84635416666666</c:v>
                </c:pt>
                <c:pt idx="51014">
                  <c:v>129.84895833333334</c:v>
                </c:pt>
                <c:pt idx="51015">
                  <c:v>129.8515625</c:v>
                </c:pt>
                <c:pt idx="51016">
                  <c:v>129.85416666666666</c:v>
                </c:pt>
                <c:pt idx="51017">
                  <c:v>129.85677083333334</c:v>
                </c:pt>
                <c:pt idx="51018">
                  <c:v>129.859375</c:v>
                </c:pt>
                <c:pt idx="51019">
                  <c:v>129.86197916666666</c:v>
                </c:pt>
                <c:pt idx="51020">
                  <c:v>129.86458333333334</c:v>
                </c:pt>
                <c:pt idx="51021">
                  <c:v>129.8671875</c:v>
                </c:pt>
                <c:pt idx="51022">
                  <c:v>129.86979166666666</c:v>
                </c:pt>
                <c:pt idx="51023">
                  <c:v>129.87239583333334</c:v>
                </c:pt>
                <c:pt idx="51024">
                  <c:v>129.875</c:v>
                </c:pt>
                <c:pt idx="51025">
                  <c:v>129.87760416666666</c:v>
                </c:pt>
                <c:pt idx="51026">
                  <c:v>129.88020833333334</c:v>
                </c:pt>
                <c:pt idx="51027">
                  <c:v>129.8828125</c:v>
                </c:pt>
                <c:pt idx="51028">
                  <c:v>129.88541666666666</c:v>
                </c:pt>
                <c:pt idx="51029">
                  <c:v>129.88802083333334</c:v>
                </c:pt>
                <c:pt idx="51030">
                  <c:v>129.890625</c:v>
                </c:pt>
                <c:pt idx="51031">
                  <c:v>129.89322916666666</c:v>
                </c:pt>
                <c:pt idx="51032">
                  <c:v>129.89583333333334</c:v>
                </c:pt>
                <c:pt idx="51033">
                  <c:v>129.8984375</c:v>
                </c:pt>
                <c:pt idx="51034">
                  <c:v>129.90104166666666</c:v>
                </c:pt>
                <c:pt idx="51035">
                  <c:v>129.90364583333334</c:v>
                </c:pt>
                <c:pt idx="51036">
                  <c:v>129.90625</c:v>
                </c:pt>
                <c:pt idx="51037">
                  <c:v>129.90885416666666</c:v>
                </c:pt>
                <c:pt idx="51038">
                  <c:v>129.91145833333334</c:v>
                </c:pt>
                <c:pt idx="51039">
                  <c:v>129.9140625</c:v>
                </c:pt>
                <c:pt idx="51040">
                  <c:v>129.91666666666666</c:v>
                </c:pt>
                <c:pt idx="51041">
                  <c:v>129.91927083333334</c:v>
                </c:pt>
                <c:pt idx="51042">
                  <c:v>129.921875</c:v>
                </c:pt>
                <c:pt idx="51043">
                  <c:v>129.92447916666666</c:v>
                </c:pt>
                <c:pt idx="51044">
                  <c:v>129.92708333333334</c:v>
                </c:pt>
                <c:pt idx="51045">
                  <c:v>129.9296875</c:v>
                </c:pt>
                <c:pt idx="51046">
                  <c:v>129.93229166666666</c:v>
                </c:pt>
                <c:pt idx="51047">
                  <c:v>129.93489583333334</c:v>
                </c:pt>
                <c:pt idx="51048">
                  <c:v>129.9375</c:v>
                </c:pt>
                <c:pt idx="51049">
                  <c:v>129.94010416666666</c:v>
                </c:pt>
                <c:pt idx="51050">
                  <c:v>129.94270833333334</c:v>
                </c:pt>
                <c:pt idx="51051">
                  <c:v>129.9453125</c:v>
                </c:pt>
                <c:pt idx="51052">
                  <c:v>129.94791666666666</c:v>
                </c:pt>
                <c:pt idx="51053">
                  <c:v>129.95052083333334</c:v>
                </c:pt>
                <c:pt idx="51054">
                  <c:v>129.953125</c:v>
                </c:pt>
                <c:pt idx="51055">
                  <c:v>129.95572916666666</c:v>
                </c:pt>
                <c:pt idx="51056">
                  <c:v>129.95833333333334</c:v>
                </c:pt>
                <c:pt idx="51057">
                  <c:v>129.9609375</c:v>
                </c:pt>
                <c:pt idx="51058">
                  <c:v>129.96354166666666</c:v>
                </c:pt>
                <c:pt idx="51059">
                  <c:v>129.96614583333334</c:v>
                </c:pt>
                <c:pt idx="51060">
                  <c:v>129.96875</c:v>
                </c:pt>
                <c:pt idx="51061">
                  <c:v>129.97135416666666</c:v>
                </c:pt>
                <c:pt idx="51062">
                  <c:v>129.97395833333334</c:v>
                </c:pt>
                <c:pt idx="51063">
                  <c:v>129.9765625</c:v>
                </c:pt>
                <c:pt idx="51064">
                  <c:v>129.97916666666666</c:v>
                </c:pt>
                <c:pt idx="51065">
                  <c:v>129.98177083333334</c:v>
                </c:pt>
                <c:pt idx="51066">
                  <c:v>129.984375</c:v>
                </c:pt>
                <c:pt idx="51067">
                  <c:v>129.98697916666666</c:v>
                </c:pt>
                <c:pt idx="51068">
                  <c:v>129.98958333333334</c:v>
                </c:pt>
                <c:pt idx="51069">
                  <c:v>129.9921875</c:v>
                </c:pt>
                <c:pt idx="51070">
                  <c:v>129.99479166666666</c:v>
                </c:pt>
                <c:pt idx="51071">
                  <c:v>129.99739583333334</c:v>
                </c:pt>
                <c:pt idx="51072">
                  <c:v>130</c:v>
                </c:pt>
                <c:pt idx="51073">
                  <c:v>130.00260416666666</c:v>
                </c:pt>
                <c:pt idx="51074">
                  <c:v>130.00520833333334</c:v>
                </c:pt>
                <c:pt idx="51075">
                  <c:v>130.0078125</c:v>
                </c:pt>
                <c:pt idx="51076">
                  <c:v>130.01041666666666</c:v>
                </c:pt>
                <c:pt idx="51077">
                  <c:v>130.01302083333334</c:v>
                </c:pt>
                <c:pt idx="51078">
                  <c:v>130.015625</c:v>
                </c:pt>
                <c:pt idx="51079">
                  <c:v>130.01822916666666</c:v>
                </c:pt>
                <c:pt idx="51080">
                  <c:v>130.02083333333334</c:v>
                </c:pt>
                <c:pt idx="51081">
                  <c:v>130.0234375</c:v>
                </c:pt>
                <c:pt idx="51082">
                  <c:v>130.02604166666666</c:v>
                </c:pt>
                <c:pt idx="51083">
                  <c:v>130.02864583333334</c:v>
                </c:pt>
                <c:pt idx="51084">
                  <c:v>130.03125</c:v>
                </c:pt>
                <c:pt idx="51085">
                  <c:v>130.03385416666666</c:v>
                </c:pt>
                <c:pt idx="51086">
                  <c:v>130.03645833333334</c:v>
                </c:pt>
                <c:pt idx="51087">
                  <c:v>130.0390625</c:v>
                </c:pt>
                <c:pt idx="51088">
                  <c:v>130.04166666666666</c:v>
                </c:pt>
                <c:pt idx="51089">
                  <c:v>130.04427083333334</c:v>
                </c:pt>
                <c:pt idx="51090">
                  <c:v>130.046875</c:v>
                </c:pt>
                <c:pt idx="51091">
                  <c:v>130.04947916666666</c:v>
                </c:pt>
                <c:pt idx="51092">
                  <c:v>130.05208333333334</c:v>
                </c:pt>
                <c:pt idx="51093">
                  <c:v>130.0546875</c:v>
                </c:pt>
                <c:pt idx="51094">
                  <c:v>130.05729166666666</c:v>
                </c:pt>
                <c:pt idx="51095">
                  <c:v>130.05989583333334</c:v>
                </c:pt>
                <c:pt idx="51096">
                  <c:v>130.0625</c:v>
                </c:pt>
                <c:pt idx="51097">
                  <c:v>130.06510416666666</c:v>
                </c:pt>
                <c:pt idx="51098">
                  <c:v>130.06770833333334</c:v>
                </c:pt>
                <c:pt idx="51099">
                  <c:v>130.0703125</c:v>
                </c:pt>
                <c:pt idx="51100">
                  <c:v>130.07291666666666</c:v>
                </c:pt>
                <c:pt idx="51101">
                  <c:v>130.07552083333334</c:v>
                </c:pt>
                <c:pt idx="51102">
                  <c:v>130.078125</c:v>
                </c:pt>
                <c:pt idx="51103">
                  <c:v>130.08072916666666</c:v>
                </c:pt>
                <c:pt idx="51104">
                  <c:v>130.08333333333334</c:v>
                </c:pt>
                <c:pt idx="51105">
                  <c:v>130.0859375</c:v>
                </c:pt>
                <c:pt idx="51106">
                  <c:v>130.08854166666666</c:v>
                </c:pt>
                <c:pt idx="51107">
                  <c:v>130.09114583333334</c:v>
                </c:pt>
                <c:pt idx="51108">
                  <c:v>130.09375</c:v>
                </c:pt>
                <c:pt idx="51109">
                  <c:v>130.09635416666666</c:v>
                </c:pt>
                <c:pt idx="51110">
                  <c:v>130.09895833333334</c:v>
                </c:pt>
                <c:pt idx="51111">
                  <c:v>130.1015625</c:v>
                </c:pt>
                <c:pt idx="51112">
                  <c:v>130.10416666666666</c:v>
                </c:pt>
                <c:pt idx="51113">
                  <c:v>130.10677083333334</c:v>
                </c:pt>
                <c:pt idx="51114">
                  <c:v>130.109375</c:v>
                </c:pt>
                <c:pt idx="51115">
                  <c:v>130.11197916666666</c:v>
                </c:pt>
                <c:pt idx="51116">
                  <c:v>130.11458333333334</c:v>
                </c:pt>
                <c:pt idx="51117">
                  <c:v>130.1171875</c:v>
                </c:pt>
                <c:pt idx="51118">
                  <c:v>130.11979166666666</c:v>
                </c:pt>
                <c:pt idx="51119">
                  <c:v>130.12239583333334</c:v>
                </c:pt>
                <c:pt idx="51120">
                  <c:v>130.125</c:v>
                </c:pt>
                <c:pt idx="51121">
                  <c:v>130.12760416666666</c:v>
                </c:pt>
                <c:pt idx="51122">
                  <c:v>130.13020833333334</c:v>
                </c:pt>
                <c:pt idx="51123">
                  <c:v>130.1328125</c:v>
                </c:pt>
                <c:pt idx="51124">
                  <c:v>130.13541666666666</c:v>
                </c:pt>
                <c:pt idx="51125">
                  <c:v>130.13802083333334</c:v>
                </c:pt>
                <c:pt idx="51126">
                  <c:v>130.140625</c:v>
                </c:pt>
                <c:pt idx="51127">
                  <c:v>130.14322916666666</c:v>
                </c:pt>
                <c:pt idx="51128">
                  <c:v>130.14583333333334</c:v>
                </c:pt>
                <c:pt idx="51129">
                  <c:v>130.1484375</c:v>
                </c:pt>
                <c:pt idx="51130">
                  <c:v>130.15104166666666</c:v>
                </c:pt>
                <c:pt idx="51131">
                  <c:v>130.15364583333334</c:v>
                </c:pt>
                <c:pt idx="51132">
                  <c:v>130.15625</c:v>
                </c:pt>
                <c:pt idx="51133">
                  <c:v>130.15885416666666</c:v>
                </c:pt>
                <c:pt idx="51134">
                  <c:v>130.16145833333334</c:v>
                </c:pt>
                <c:pt idx="51135">
                  <c:v>130.1640625</c:v>
                </c:pt>
                <c:pt idx="51136">
                  <c:v>130.16666666666666</c:v>
                </c:pt>
                <c:pt idx="51137">
                  <c:v>130.16927083333334</c:v>
                </c:pt>
                <c:pt idx="51138">
                  <c:v>130.171875</c:v>
                </c:pt>
                <c:pt idx="51139">
                  <c:v>130.17447916666666</c:v>
                </c:pt>
                <c:pt idx="51140">
                  <c:v>130.17708333333334</c:v>
                </c:pt>
                <c:pt idx="51141">
                  <c:v>130.1796875</c:v>
                </c:pt>
                <c:pt idx="51142">
                  <c:v>130.18229166666666</c:v>
                </c:pt>
                <c:pt idx="51143">
                  <c:v>130.18489583333334</c:v>
                </c:pt>
                <c:pt idx="51144">
                  <c:v>130.1875</c:v>
                </c:pt>
                <c:pt idx="51145">
                  <c:v>130.19010416666666</c:v>
                </c:pt>
                <c:pt idx="51146">
                  <c:v>130.19270833333334</c:v>
                </c:pt>
                <c:pt idx="51147">
                  <c:v>130.1953125</c:v>
                </c:pt>
                <c:pt idx="51148">
                  <c:v>130.19791666666666</c:v>
                </c:pt>
                <c:pt idx="51149">
                  <c:v>130.20052083333334</c:v>
                </c:pt>
                <c:pt idx="51150">
                  <c:v>130.203125</c:v>
                </c:pt>
                <c:pt idx="51151">
                  <c:v>130.20572916666666</c:v>
                </c:pt>
                <c:pt idx="51152">
                  <c:v>130.20833333333334</c:v>
                </c:pt>
                <c:pt idx="51153">
                  <c:v>130.2109375</c:v>
                </c:pt>
                <c:pt idx="51154">
                  <c:v>130.21354166666666</c:v>
                </c:pt>
                <c:pt idx="51155">
                  <c:v>130.21614583333334</c:v>
                </c:pt>
                <c:pt idx="51156">
                  <c:v>130.21875</c:v>
                </c:pt>
                <c:pt idx="51157">
                  <c:v>130.22135416666666</c:v>
                </c:pt>
                <c:pt idx="51158">
                  <c:v>130.22395833333334</c:v>
                </c:pt>
                <c:pt idx="51159">
                  <c:v>130.2265625</c:v>
                </c:pt>
                <c:pt idx="51160">
                  <c:v>130.22916666666666</c:v>
                </c:pt>
                <c:pt idx="51161">
                  <c:v>130.23177083333334</c:v>
                </c:pt>
                <c:pt idx="51162">
                  <c:v>130.234375</c:v>
                </c:pt>
                <c:pt idx="51163">
                  <c:v>130.23697916666666</c:v>
                </c:pt>
                <c:pt idx="51164">
                  <c:v>130.23958333333334</c:v>
                </c:pt>
                <c:pt idx="51165">
                  <c:v>130.2421875</c:v>
                </c:pt>
                <c:pt idx="51166">
                  <c:v>130.24479166666666</c:v>
                </c:pt>
                <c:pt idx="51167">
                  <c:v>130.24739583333334</c:v>
                </c:pt>
                <c:pt idx="51168">
                  <c:v>130.25</c:v>
                </c:pt>
                <c:pt idx="51169">
                  <c:v>130.25260416666666</c:v>
                </c:pt>
                <c:pt idx="51170">
                  <c:v>130.25520833333334</c:v>
                </c:pt>
                <c:pt idx="51171">
                  <c:v>130.2578125</c:v>
                </c:pt>
                <c:pt idx="51172">
                  <c:v>130.26041666666666</c:v>
                </c:pt>
                <c:pt idx="51173">
                  <c:v>130.26302083333334</c:v>
                </c:pt>
                <c:pt idx="51174">
                  <c:v>130.265625</c:v>
                </c:pt>
                <c:pt idx="51175">
                  <c:v>130.26822916666666</c:v>
                </c:pt>
                <c:pt idx="51176">
                  <c:v>130.27083333333334</c:v>
                </c:pt>
                <c:pt idx="51177">
                  <c:v>130.2734375</c:v>
                </c:pt>
                <c:pt idx="51178">
                  <c:v>130.27604166666666</c:v>
                </c:pt>
                <c:pt idx="51179">
                  <c:v>130.27864583333334</c:v>
                </c:pt>
                <c:pt idx="51180">
                  <c:v>130.28125</c:v>
                </c:pt>
                <c:pt idx="51181">
                  <c:v>130.28385416666666</c:v>
                </c:pt>
                <c:pt idx="51182">
                  <c:v>130.28645833333334</c:v>
                </c:pt>
                <c:pt idx="51183">
                  <c:v>130.2890625</c:v>
                </c:pt>
                <c:pt idx="51184">
                  <c:v>130.29166666666666</c:v>
                </c:pt>
                <c:pt idx="51185">
                  <c:v>130.29427083333334</c:v>
                </c:pt>
                <c:pt idx="51186">
                  <c:v>130.296875</c:v>
                </c:pt>
                <c:pt idx="51187">
                  <c:v>130.29947916666666</c:v>
                </c:pt>
                <c:pt idx="51188">
                  <c:v>130.30208333333334</c:v>
                </c:pt>
                <c:pt idx="51189">
                  <c:v>130.3046875</c:v>
                </c:pt>
                <c:pt idx="51190">
                  <c:v>130.30729166666666</c:v>
                </c:pt>
                <c:pt idx="51191">
                  <c:v>130.30989583333334</c:v>
                </c:pt>
                <c:pt idx="51192">
                  <c:v>130.3125</c:v>
                </c:pt>
                <c:pt idx="51193">
                  <c:v>130.31510416666666</c:v>
                </c:pt>
                <c:pt idx="51194">
                  <c:v>130.31770833333334</c:v>
                </c:pt>
                <c:pt idx="51195">
                  <c:v>130.3203125</c:v>
                </c:pt>
                <c:pt idx="51196">
                  <c:v>130.32291666666666</c:v>
                </c:pt>
                <c:pt idx="51197">
                  <c:v>130.32552083333334</c:v>
                </c:pt>
                <c:pt idx="51198">
                  <c:v>130.328125</c:v>
                </c:pt>
                <c:pt idx="51199">
                  <c:v>130.33072916666666</c:v>
                </c:pt>
                <c:pt idx="51200">
                  <c:v>130.33333333333334</c:v>
                </c:pt>
                <c:pt idx="51201">
                  <c:v>130.3359375</c:v>
                </c:pt>
                <c:pt idx="51202">
                  <c:v>130.33854166666666</c:v>
                </c:pt>
                <c:pt idx="51203">
                  <c:v>130.34114583333334</c:v>
                </c:pt>
                <c:pt idx="51204">
                  <c:v>130.34375</c:v>
                </c:pt>
                <c:pt idx="51205">
                  <c:v>130.34635416666666</c:v>
                </c:pt>
                <c:pt idx="51206">
                  <c:v>130.34895833333334</c:v>
                </c:pt>
                <c:pt idx="51207">
                  <c:v>130.3515625</c:v>
                </c:pt>
                <c:pt idx="51208">
                  <c:v>130.35416666666666</c:v>
                </c:pt>
                <c:pt idx="51209">
                  <c:v>130.35677083333334</c:v>
                </c:pt>
                <c:pt idx="51210">
                  <c:v>130.359375</c:v>
                </c:pt>
                <c:pt idx="51211">
                  <c:v>130.36197916666666</c:v>
                </c:pt>
                <c:pt idx="51212">
                  <c:v>130.36458333333334</c:v>
                </c:pt>
                <c:pt idx="51213">
                  <c:v>130.3671875</c:v>
                </c:pt>
                <c:pt idx="51214">
                  <c:v>130.36979166666666</c:v>
                </c:pt>
                <c:pt idx="51215">
                  <c:v>130.37239583333334</c:v>
                </c:pt>
                <c:pt idx="51216">
                  <c:v>130.375</c:v>
                </c:pt>
                <c:pt idx="51217">
                  <c:v>130.37760416666666</c:v>
                </c:pt>
                <c:pt idx="51218">
                  <c:v>130.38020833333334</c:v>
                </c:pt>
                <c:pt idx="51219">
                  <c:v>130.3828125</c:v>
                </c:pt>
                <c:pt idx="51220">
                  <c:v>130.38541666666666</c:v>
                </c:pt>
                <c:pt idx="51221">
                  <c:v>130.38802083333334</c:v>
                </c:pt>
                <c:pt idx="51222">
                  <c:v>130.390625</c:v>
                </c:pt>
                <c:pt idx="51223">
                  <c:v>130.39322916666666</c:v>
                </c:pt>
                <c:pt idx="51224">
                  <c:v>130.39583333333334</c:v>
                </c:pt>
                <c:pt idx="51225">
                  <c:v>130.3984375</c:v>
                </c:pt>
                <c:pt idx="51226">
                  <c:v>130.40104166666666</c:v>
                </c:pt>
                <c:pt idx="51227">
                  <c:v>130.40364583333334</c:v>
                </c:pt>
                <c:pt idx="51228">
                  <c:v>130.40625</c:v>
                </c:pt>
                <c:pt idx="51229">
                  <c:v>130.40885416666666</c:v>
                </c:pt>
                <c:pt idx="51230">
                  <c:v>130.41145833333334</c:v>
                </c:pt>
                <c:pt idx="51231">
                  <c:v>130.4140625</c:v>
                </c:pt>
                <c:pt idx="51232">
                  <c:v>130.41666666666666</c:v>
                </c:pt>
                <c:pt idx="51233">
                  <c:v>130.41927083333334</c:v>
                </c:pt>
                <c:pt idx="51234">
                  <c:v>130.421875</c:v>
                </c:pt>
                <c:pt idx="51235">
                  <c:v>130.42447916666666</c:v>
                </c:pt>
                <c:pt idx="51236">
                  <c:v>130.42708333333334</c:v>
                </c:pt>
                <c:pt idx="51237">
                  <c:v>130.4296875</c:v>
                </c:pt>
                <c:pt idx="51238">
                  <c:v>130.43229166666666</c:v>
                </c:pt>
                <c:pt idx="51239">
                  <c:v>130.43489583333334</c:v>
                </c:pt>
                <c:pt idx="51240">
                  <c:v>130.4375</c:v>
                </c:pt>
                <c:pt idx="51241">
                  <c:v>130.44010416666666</c:v>
                </c:pt>
                <c:pt idx="51242">
                  <c:v>130.44270833333334</c:v>
                </c:pt>
                <c:pt idx="51243">
                  <c:v>130.4453125</c:v>
                </c:pt>
                <c:pt idx="51244">
                  <c:v>130.44791666666666</c:v>
                </c:pt>
                <c:pt idx="51245">
                  <c:v>130.45052083333334</c:v>
                </c:pt>
                <c:pt idx="51246">
                  <c:v>130.453125</c:v>
                </c:pt>
                <c:pt idx="51247">
                  <c:v>130.45572916666666</c:v>
                </c:pt>
                <c:pt idx="51248">
                  <c:v>130.45833333333334</c:v>
                </c:pt>
                <c:pt idx="51249">
                  <c:v>130.4609375</c:v>
                </c:pt>
                <c:pt idx="51250">
                  <c:v>130.46354166666666</c:v>
                </c:pt>
                <c:pt idx="51251">
                  <c:v>130.46614583333334</c:v>
                </c:pt>
                <c:pt idx="51252">
                  <c:v>130.46875</c:v>
                </c:pt>
                <c:pt idx="51253">
                  <c:v>130.47135416666666</c:v>
                </c:pt>
                <c:pt idx="51254">
                  <c:v>130.47395833333334</c:v>
                </c:pt>
                <c:pt idx="51255">
                  <c:v>130.4765625</c:v>
                </c:pt>
                <c:pt idx="51256">
                  <c:v>130.47916666666666</c:v>
                </c:pt>
                <c:pt idx="51257">
                  <c:v>130.48177083333334</c:v>
                </c:pt>
                <c:pt idx="51258">
                  <c:v>130.484375</c:v>
                </c:pt>
                <c:pt idx="51259">
                  <c:v>130.48697916666666</c:v>
                </c:pt>
                <c:pt idx="51260">
                  <c:v>130.48958333333334</c:v>
                </c:pt>
                <c:pt idx="51261">
                  <c:v>130.4921875</c:v>
                </c:pt>
                <c:pt idx="51262">
                  <c:v>130.49479166666666</c:v>
                </c:pt>
                <c:pt idx="51263">
                  <c:v>130.49739583333334</c:v>
                </c:pt>
                <c:pt idx="51264">
                  <c:v>130.5</c:v>
                </c:pt>
                <c:pt idx="51265">
                  <c:v>130.50260416666666</c:v>
                </c:pt>
                <c:pt idx="51266">
                  <c:v>130.50520833333334</c:v>
                </c:pt>
                <c:pt idx="51267">
                  <c:v>130.5078125</c:v>
                </c:pt>
                <c:pt idx="51268">
                  <c:v>130.51041666666666</c:v>
                </c:pt>
                <c:pt idx="51269">
                  <c:v>130.51302083333334</c:v>
                </c:pt>
                <c:pt idx="51270">
                  <c:v>130.515625</c:v>
                </c:pt>
                <c:pt idx="51271">
                  <c:v>130.51822916666666</c:v>
                </c:pt>
                <c:pt idx="51272">
                  <c:v>130.52083333333334</c:v>
                </c:pt>
                <c:pt idx="51273">
                  <c:v>130.5234375</c:v>
                </c:pt>
                <c:pt idx="51274">
                  <c:v>130.52604166666666</c:v>
                </c:pt>
                <c:pt idx="51275">
                  <c:v>130.52864583333334</c:v>
                </c:pt>
                <c:pt idx="51276">
                  <c:v>130.53125</c:v>
                </c:pt>
                <c:pt idx="51277">
                  <c:v>130.53385416666666</c:v>
                </c:pt>
                <c:pt idx="51278">
                  <c:v>130.53645833333334</c:v>
                </c:pt>
                <c:pt idx="51279">
                  <c:v>130.5390625</c:v>
                </c:pt>
                <c:pt idx="51280">
                  <c:v>130.54166666666666</c:v>
                </c:pt>
                <c:pt idx="51281">
                  <c:v>130.54427083333334</c:v>
                </c:pt>
                <c:pt idx="51282">
                  <c:v>130.546875</c:v>
                </c:pt>
                <c:pt idx="51283">
                  <c:v>130.54947916666666</c:v>
                </c:pt>
                <c:pt idx="51284">
                  <c:v>130.55208333333334</c:v>
                </c:pt>
                <c:pt idx="51285">
                  <c:v>130.5546875</c:v>
                </c:pt>
                <c:pt idx="51286">
                  <c:v>130.55729166666666</c:v>
                </c:pt>
                <c:pt idx="51287">
                  <c:v>130.55989583333334</c:v>
                </c:pt>
                <c:pt idx="51288">
                  <c:v>130.5625</c:v>
                </c:pt>
                <c:pt idx="51289">
                  <c:v>130.56510416666666</c:v>
                </c:pt>
                <c:pt idx="51290">
                  <c:v>130.56770833333334</c:v>
                </c:pt>
                <c:pt idx="51291">
                  <c:v>130.5703125</c:v>
                </c:pt>
                <c:pt idx="51292">
                  <c:v>130.57291666666666</c:v>
                </c:pt>
                <c:pt idx="51293">
                  <c:v>130.57552083333334</c:v>
                </c:pt>
                <c:pt idx="51294">
                  <c:v>130.578125</c:v>
                </c:pt>
                <c:pt idx="51295">
                  <c:v>130.58072916666666</c:v>
                </c:pt>
                <c:pt idx="51296">
                  <c:v>130.58333333333334</c:v>
                </c:pt>
                <c:pt idx="51297">
                  <c:v>130.5859375</c:v>
                </c:pt>
                <c:pt idx="51298">
                  <c:v>130.58854166666666</c:v>
                </c:pt>
                <c:pt idx="51299">
                  <c:v>130.59114583333334</c:v>
                </c:pt>
                <c:pt idx="51300">
                  <c:v>130.59375</c:v>
                </c:pt>
                <c:pt idx="51301">
                  <c:v>130.59635416666666</c:v>
                </c:pt>
                <c:pt idx="51302">
                  <c:v>130.59895833333334</c:v>
                </c:pt>
                <c:pt idx="51303">
                  <c:v>130.6015625</c:v>
                </c:pt>
                <c:pt idx="51304">
                  <c:v>130.60416666666666</c:v>
                </c:pt>
                <c:pt idx="51305">
                  <c:v>130.60677083333334</c:v>
                </c:pt>
                <c:pt idx="51306">
                  <c:v>130.609375</c:v>
                </c:pt>
                <c:pt idx="51307">
                  <c:v>130.61197916666666</c:v>
                </c:pt>
                <c:pt idx="51308">
                  <c:v>130.61458333333334</c:v>
                </c:pt>
                <c:pt idx="51309">
                  <c:v>130.6171875</c:v>
                </c:pt>
                <c:pt idx="51310">
                  <c:v>130.61979166666666</c:v>
                </c:pt>
                <c:pt idx="51311">
                  <c:v>130.62239583333334</c:v>
                </c:pt>
                <c:pt idx="51312">
                  <c:v>130.625</c:v>
                </c:pt>
                <c:pt idx="51313">
                  <c:v>130.62760416666666</c:v>
                </c:pt>
                <c:pt idx="51314">
                  <c:v>130.63020833333334</c:v>
                </c:pt>
                <c:pt idx="51315">
                  <c:v>130.6328125</c:v>
                </c:pt>
                <c:pt idx="51316">
                  <c:v>130.63541666666666</c:v>
                </c:pt>
                <c:pt idx="51317">
                  <c:v>130.63802083333334</c:v>
                </c:pt>
                <c:pt idx="51318">
                  <c:v>130.640625</c:v>
                </c:pt>
                <c:pt idx="51319">
                  <c:v>130.64322916666666</c:v>
                </c:pt>
                <c:pt idx="51320">
                  <c:v>130.64583333333334</c:v>
                </c:pt>
                <c:pt idx="51321">
                  <c:v>130.6484375</c:v>
                </c:pt>
                <c:pt idx="51322">
                  <c:v>130.65104166666666</c:v>
                </c:pt>
                <c:pt idx="51323">
                  <c:v>130.65364583333334</c:v>
                </c:pt>
                <c:pt idx="51324">
                  <c:v>130.65625</c:v>
                </c:pt>
                <c:pt idx="51325">
                  <c:v>130.65885416666666</c:v>
                </c:pt>
                <c:pt idx="51326">
                  <c:v>130.66145833333334</c:v>
                </c:pt>
                <c:pt idx="51327">
                  <c:v>130.6640625</c:v>
                </c:pt>
                <c:pt idx="51328">
                  <c:v>130.66666666666666</c:v>
                </c:pt>
                <c:pt idx="51329">
                  <c:v>130.66927083333334</c:v>
                </c:pt>
                <c:pt idx="51330">
                  <c:v>130.671875</c:v>
                </c:pt>
                <c:pt idx="51331">
                  <c:v>130.67447916666666</c:v>
                </c:pt>
                <c:pt idx="51332">
                  <c:v>130.67708333333334</c:v>
                </c:pt>
                <c:pt idx="51333">
                  <c:v>130.6796875</c:v>
                </c:pt>
                <c:pt idx="51334">
                  <c:v>130.68229166666666</c:v>
                </c:pt>
                <c:pt idx="51335">
                  <c:v>130.68489583333334</c:v>
                </c:pt>
                <c:pt idx="51336">
                  <c:v>130.6875</c:v>
                </c:pt>
                <c:pt idx="51337">
                  <c:v>130.69010416666666</c:v>
                </c:pt>
                <c:pt idx="51338">
                  <c:v>130.69270833333334</c:v>
                </c:pt>
                <c:pt idx="51339">
                  <c:v>130.6953125</c:v>
                </c:pt>
                <c:pt idx="51340">
                  <c:v>130.69791666666666</c:v>
                </c:pt>
                <c:pt idx="51341">
                  <c:v>130.70052083333334</c:v>
                </c:pt>
                <c:pt idx="51342">
                  <c:v>130.703125</c:v>
                </c:pt>
                <c:pt idx="51343">
                  <c:v>130.70572916666666</c:v>
                </c:pt>
                <c:pt idx="51344">
                  <c:v>130.70833333333334</c:v>
                </c:pt>
                <c:pt idx="51345">
                  <c:v>130.7109375</c:v>
                </c:pt>
                <c:pt idx="51346">
                  <c:v>130.71354166666666</c:v>
                </c:pt>
                <c:pt idx="51347">
                  <c:v>130.71614583333334</c:v>
                </c:pt>
                <c:pt idx="51348">
                  <c:v>130.71875</c:v>
                </c:pt>
                <c:pt idx="51349">
                  <c:v>130.72135416666666</c:v>
                </c:pt>
                <c:pt idx="51350">
                  <c:v>130.72395833333334</c:v>
                </c:pt>
                <c:pt idx="51351">
                  <c:v>130.7265625</c:v>
                </c:pt>
                <c:pt idx="51352">
                  <c:v>130.72916666666666</c:v>
                </c:pt>
                <c:pt idx="51353">
                  <c:v>130.73177083333334</c:v>
                </c:pt>
                <c:pt idx="51354">
                  <c:v>130.734375</c:v>
                </c:pt>
                <c:pt idx="51355">
                  <c:v>130.73697916666666</c:v>
                </c:pt>
                <c:pt idx="51356">
                  <c:v>130.73958333333334</c:v>
                </c:pt>
                <c:pt idx="51357">
                  <c:v>130.7421875</c:v>
                </c:pt>
                <c:pt idx="51358">
                  <c:v>130.74479166666666</c:v>
                </c:pt>
                <c:pt idx="51359">
                  <c:v>130.74739583333334</c:v>
                </c:pt>
                <c:pt idx="51360">
                  <c:v>130.75</c:v>
                </c:pt>
                <c:pt idx="51361">
                  <c:v>130.75260416666666</c:v>
                </c:pt>
                <c:pt idx="51362">
                  <c:v>130.75520833333334</c:v>
                </c:pt>
                <c:pt idx="51363">
                  <c:v>130.7578125</c:v>
                </c:pt>
                <c:pt idx="51364">
                  <c:v>130.76041666666666</c:v>
                </c:pt>
                <c:pt idx="51365">
                  <c:v>130.76302083333334</c:v>
                </c:pt>
                <c:pt idx="51366">
                  <c:v>130.765625</c:v>
                </c:pt>
                <c:pt idx="51367">
                  <c:v>130.76822916666666</c:v>
                </c:pt>
                <c:pt idx="51368">
                  <c:v>130.77083333333334</c:v>
                </c:pt>
                <c:pt idx="51369">
                  <c:v>130.7734375</c:v>
                </c:pt>
                <c:pt idx="51370">
                  <c:v>130.77604166666666</c:v>
                </c:pt>
                <c:pt idx="51371">
                  <c:v>130.77864583333334</c:v>
                </c:pt>
                <c:pt idx="51372">
                  <c:v>130.78125</c:v>
                </c:pt>
                <c:pt idx="51373">
                  <c:v>130.78385416666666</c:v>
                </c:pt>
                <c:pt idx="51374">
                  <c:v>130.78645833333334</c:v>
                </c:pt>
                <c:pt idx="51375">
                  <c:v>130.7890625</c:v>
                </c:pt>
                <c:pt idx="51376">
                  <c:v>130.79166666666666</c:v>
                </c:pt>
                <c:pt idx="51377">
                  <c:v>130.79427083333334</c:v>
                </c:pt>
                <c:pt idx="51378">
                  <c:v>130.796875</c:v>
                </c:pt>
                <c:pt idx="51379">
                  <c:v>130.79947916666666</c:v>
                </c:pt>
                <c:pt idx="51380">
                  <c:v>130.80208333333334</c:v>
                </c:pt>
                <c:pt idx="51381">
                  <c:v>130.8046875</c:v>
                </c:pt>
                <c:pt idx="51382">
                  <c:v>130.80729166666666</c:v>
                </c:pt>
                <c:pt idx="51383">
                  <c:v>130.80989583333334</c:v>
                </c:pt>
                <c:pt idx="51384">
                  <c:v>130.8125</c:v>
                </c:pt>
                <c:pt idx="51385">
                  <c:v>130.81510416666666</c:v>
                </c:pt>
                <c:pt idx="51386">
                  <c:v>130.81770833333334</c:v>
                </c:pt>
                <c:pt idx="51387">
                  <c:v>130.8203125</c:v>
                </c:pt>
                <c:pt idx="51388">
                  <c:v>130.82291666666666</c:v>
                </c:pt>
                <c:pt idx="51389">
                  <c:v>130.82552083333334</c:v>
                </c:pt>
                <c:pt idx="51390">
                  <c:v>130.828125</c:v>
                </c:pt>
                <c:pt idx="51391">
                  <c:v>130.83072916666666</c:v>
                </c:pt>
                <c:pt idx="51392">
                  <c:v>130.83333333333334</c:v>
                </c:pt>
                <c:pt idx="51393">
                  <c:v>130.8359375</c:v>
                </c:pt>
                <c:pt idx="51394">
                  <c:v>130.83854166666666</c:v>
                </c:pt>
                <c:pt idx="51395">
                  <c:v>130.84114583333334</c:v>
                </c:pt>
                <c:pt idx="51396">
                  <c:v>130.84375</c:v>
                </c:pt>
                <c:pt idx="51397">
                  <c:v>130.84635416666666</c:v>
                </c:pt>
                <c:pt idx="51398">
                  <c:v>130.84895833333334</c:v>
                </c:pt>
                <c:pt idx="51399">
                  <c:v>130.8515625</c:v>
                </c:pt>
                <c:pt idx="51400">
                  <c:v>130.85416666666666</c:v>
                </c:pt>
                <c:pt idx="51401">
                  <c:v>130.85677083333334</c:v>
                </c:pt>
                <c:pt idx="51402">
                  <c:v>130.859375</c:v>
                </c:pt>
                <c:pt idx="51403">
                  <c:v>130.86197916666666</c:v>
                </c:pt>
                <c:pt idx="51404">
                  <c:v>130.86458333333334</c:v>
                </c:pt>
                <c:pt idx="51405">
                  <c:v>130.8671875</c:v>
                </c:pt>
                <c:pt idx="51406">
                  <c:v>130.86979166666666</c:v>
                </c:pt>
                <c:pt idx="51407">
                  <c:v>130.87239583333334</c:v>
                </c:pt>
                <c:pt idx="51408">
                  <c:v>130.875</c:v>
                </c:pt>
                <c:pt idx="51409">
                  <c:v>130.87760416666666</c:v>
                </c:pt>
                <c:pt idx="51410">
                  <c:v>130.88020833333334</c:v>
                </c:pt>
                <c:pt idx="51411">
                  <c:v>130.8828125</c:v>
                </c:pt>
                <c:pt idx="51412">
                  <c:v>130.88541666666666</c:v>
                </c:pt>
                <c:pt idx="51413">
                  <c:v>130.88802083333334</c:v>
                </c:pt>
                <c:pt idx="51414">
                  <c:v>130.890625</c:v>
                </c:pt>
                <c:pt idx="51415">
                  <c:v>130.89322916666666</c:v>
                </c:pt>
                <c:pt idx="51416">
                  <c:v>130.89583333333334</c:v>
                </c:pt>
                <c:pt idx="51417">
                  <c:v>130.8984375</c:v>
                </c:pt>
                <c:pt idx="51418">
                  <c:v>130.90104166666666</c:v>
                </c:pt>
                <c:pt idx="51419">
                  <c:v>130.90364583333334</c:v>
                </c:pt>
                <c:pt idx="51420">
                  <c:v>130.90625</c:v>
                </c:pt>
                <c:pt idx="51421">
                  <c:v>130.90885416666666</c:v>
                </c:pt>
                <c:pt idx="51422">
                  <c:v>130.91145833333334</c:v>
                </c:pt>
                <c:pt idx="51423">
                  <c:v>130.9140625</c:v>
                </c:pt>
                <c:pt idx="51424">
                  <c:v>130.91666666666666</c:v>
                </c:pt>
                <c:pt idx="51425">
                  <c:v>130.91927083333334</c:v>
                </c:pt>
                <c:pt idx="51426">
                  <c:v>130.921875</c:v>
                </c:pt>
                <c:pt idx="51427">
                  <c:v>130.92447916666666</c:v>
                </c:pt>
                <c:pt idx="51428">
                  <c:v>130.92708333333334</c:v>
                </c:pt>
                <c:pt idx="51429">
                  <c:v>130.9296875</c:v>
                </c:pt>
                <c:pt idx="51430">
                  <c:v>130.93229166666666</c:v>
                </c:pt>
                <c:pt idx="51431">
                  <c:v>130.93489583333334</c:v>
                </c:pt>
                <c:pt idx="51432">
                  <c:v>130.9375</c:v>
                </c:pt>
                <c:pt idx="51433">
                  <c:v>130.94010416666666</c:v>
                </c:pt>
                <c:pt idx="51434">
                  <c:v>130.94270833333334</c:v>
                </c:pt>
                <c:pt idx="51435">
                  <c:v>130.9453125</c:v>
                </c:pt>
                <c:pt idx="51436">
                  <c:v>130.94791666666666</c:v>
                </c:pt>
                <c:pt idx="51437">
                  <c:v>130.95052083333334</c:v>
                </c:pt>
                <c:pt idx="51438">
                  <c:v>130.953125</c:v>
                </c:pt>
                <c:pt idx="51439">
                  <c:v>130.95572916666666</c:v>
                </c:pt>
                <c:pt idx="51440">
                  <c:v>130.95833333333334</c:v>
                </c:pt>
                <c:pt idx="51441">
                  <c:v>130.9609375</c:v>
                </c:pt>
                <c:pt idx="51442">
                  <c:v>130.96354166666666</c:v>
                </c:pt>
                <c:pt idx="51443">
                  <c:v>130.96614583333334</c:v>
                </c:pt>
                <c:pt idx="51444">
                  <c:v>130.96875</c:v>
                </c:pt>
                <c:pt idx="51445">
                  <c:v>130.97135416666666</c:v>
                </c:pt>
                <c:pt idx="51446">
                  <c:v>130.97395833333334</c:v>
                </c:pt>
                <c:pt idx="51447">
                  <c:v>130.9765625</c:v>
                </c:pt>
                <c:pt idx="51448">
                  <c:v>130.97916666666666</c:v>
                </c:pt>
                <c:pt idx="51449">
                  <c:v>130.98177083333334</c:v>
                </c:pt>
                <c:pt idx="51450">
                  <c:v>130.984375</c:v>
                </c:pt>
                <c:pt idx="51451">
                  <c:v>130.98697916666666</c:v>
                </c:pt>
                <c:pt idx="51452">
                  <c:v>130.98958333333334</c:v>
                </c:pt>
                <c:pt idx="51453">
                  <c:v>130.9921875</c:v>
                </c:pt>
                <c:pt idx="51454">
                  <c:v>130.99479166666666</c:v>
                </c:pt>
                <c:pt idx="51455">
                  <c:v>130.99739583333334</c:v>
                </c:pt>
                <c:pt idx="51456">
                  <c:v>131</c:v>
                </c:pt>
                <c:pt idx="51457">
                  <c:v>131.00260416666666</c:v>
                </c:pt>
                <c:pt idx="51458">
                  <c:v>131.00520833333334</c:v>
                </c:pt>
                <c:pt idx="51459">
                  <c:v>131.0078125</c:v>
                </c:pt>
                <c:pt idx="51460">
                  <c:v>131.01041666666666</c:v>
                </c:pt>
                <c:pt idx="51461">
                  <c:v>131.01302083333334</c:v>
                </c:pt>
                <c:pt idx="51462">
                  <c:v>131.015625</c:v>
                </c:pt>
                <c:pt idx="51463">
                  <c:v>131.01822916666666</c:v>
                </c:pt>
                <c:pt idx="51464">
                  <c:v>131.02083333333334</c:v>
                </c:pt>
                <c:pt idx="51465">
                  <c:v>131.0234375</c:v>
                </c:pt>
                <c:pt idx="51466">
                  <c:v>131.02604166666666</c:v>
                </c:pt>
                <c:pt idx="51467">
                  <c:v>131.02864583333334</c:v>
                </c:pt>
                <c:pt idx="51468">
                  <c:v>131.03125</c:v>
                </c:pt>
                <c:pt idx="51469">
                  <c:v>131.03385416666666</c:v>
                </c:pt>
                <c:pt idx="51470">
                  <c:v>131.03645833333334</c:v>
                </c:pt>
                <c:pt idx="51471">
                  <c:v>131.0390625</c:v>
                </c:pt>
                <c:pt idx="51472">
                  <c:v>131.04166666666666</c:v>
                </c:pt>
                <c:pt idx="51473">
                  <c:v>131.04427083333334</c:v>
                </c:pt>
                <c:pt idx="51474">
                  <c:v>131.046875</c:v>
                </c:pt>
                <c:pt idx="51475">
                  <c:v>131.04947916666666</c:v>
                </c:pt>
                <c:pt idx="51476">
                  <c:v>131.05208333333334</c:v>
                </c:pt>
                <c:pt idx="51477">
                  <c:v>131.0546875</c:v>
                </c:pt>
                <c:pt idx="51478">
                  <c:v>131.05729166666666</c:v>
                </c:pt>
                <c:pt idx="51479">
                  <c:v>131.05989583333334</c:v>
                </c:pt>
                <c:pt idx="51480">
                  <c:v>131.0625</c:v>
                </c:pt>
                <c:pt idx="51481">
                  <c:v>131.06510416666666</c:v>
                </c:pt>
                <c:pt idx="51482">
                  <c:v>131.06770833333334</c:v>
                </c:pt>
                <c:pt idx="51483">
                  <c:v>131.0703125</c:v>
                </c:pt>
                <c:pt idx="51484">
                  <c:v>131.07291666666666</c:v>
                </c:pt>
                <c:pt idx="51485">
                  <c:v>131.07552083333334</c:v>
                </c:pt>
                <c:pt idx="51486">
                  <c:v>131.078125</c:v>
                </c:pt>
                <c:pt idx="51487">
                  <c:v>131.08072916666666</c:v>
                </c:pt>
                <c:pt idx="51488">
                  <c:v>131.08333333333334</c:v>
                </c:pt>
                <c:pt idx="51489">
                  <c:v>131.0859375</c:v>
                </c:pt>
                <c:pt idx="51490">
                  <c:v>131.08854166666666</c:v>
                </c:pt>
                <c:pt idx="51491">
                  <c:v>131.09114583333334</c:v>
                </c:pt>
                <c:pt idx="51492">
                  <c:v>131.09375</c:v>
                </c:pt>
                <c:pt idx="51493">
                  <c:v>131.09635416666666</c:v>
                </c:pt>
                <c:pt idx="51494">
                  <c:v>131.09895833333334</c:v>
                </c:pt>
                <c:pt idx="51495">
                  <c:v>131.1015625</c:v>
                </c:pt>
                <c:pt idx="51496">
                  <c:v>131.10416666666666</c:v>
                </c:pt>
                <c:pt idx="51497">
                  <c:v>131.10677083333334</c:v>
                </c:pt>
                <c:pt idx="51498">
                  <c:v>131.109375</c:v>
                </c:pt>
                <c:pt idx="51499">
                  <c:v>131.11197916666666</c:v>
                </c:pt>
                <c:pt idx="51500">
                  <c:v>131.11458333333334</c:v>
                </c:pt>
                <c:pt idx="51501">
                  <c:v>131.1171875</c:v>
                </c:pt>
                <c:pt idx="51502">
                  <c:v>131.11979166666666</c:v>
                </c:pt>
                <c:pt idx="51503">
                  <c:v>131.12239583333334</c:v>
                </c:pt>
                <c:pt idx="51504">
                  <c:v>131.125</c:v>
                </c:pt>
                <c:pt idx="51505">
                  <c:v>131.12760416666666</c:v>
                </c:pt>
                <c:pt idx="51506">
                  <c:v>131.13020833333334</c:v>
                </c:pt>
                <c:pt idx="51507">
                  <c:v>131.1328125</c:v>
                </c:pt>
                <c:pt idx="51508">
                  <c:v>131.13541666666666</c:v>
                </c:pt>
                <c:pt idx="51509">
                  <c:v>131.13802083333334</c:v>
                </c:pt>
                <c:pt idx="51510">
                  <c:v>131.140625</c:v>
                </c:pt>
                <c:pt idx="51511">
                  <c:v>131.14322916666666</c:v>
                </c:pt>
                <c:pt idx="51512">
                  <c:v>131.14583333333334</c:v>
                </c:pt>
                <c:pt idx="51513">
                  <c:v>131.1484375</c:v>
                </c:pt>
                <c:pt idx="51514">
                  <c:v>131.15104166666666</c:v>
                </c:pt>
                <c:pt idx="51515">
                  <c:v>131.15364583333334</c:v>
                </c:pt>
                <c:pt idx="51516">
                  <c:v>131.15625</c:v>
                </c:pt>
                <c:pt idx="51517">
                  <c:v>131.15885416666666</c:v>
                </c:pt>
                <c:pt idx="51518">
                  <c:v>131.16145833333334</c:v>
                </c:pt>
                <c:pt idx="51519">
                  <c:v>131.1640625</c:v>
                </c:pt>
                <c:pt idx="51520">
                  <c:v>131.16666666666666</c:v>
                </c:pt>
                <c:pt idx="51521">
                  <c:v>131.16927083333334</c:v>
                </c:pt>
                <c:pt idx="51522">
                  <c:v>131.171875</c:v>
                </c:pt>
                <c:pt idx="51523">
                  <c:v>131.17447916666666</c:v>
                </c:pt>
                <c:pt idx="51524">
                  <c:v>131.17708333333334</c:v>
                </c:pt>
                <c:pt idx="51525">
                  <c:v>131.1796875</c:v>
                </c:pt>
                <c:pt idx="51526">
                  <c:v>131.18229166666666</c:v>
                </c:pt>
                <c:pt idx="51527">
                  <c:v>131.18489583333334</c:v>
                </c:pt>
                <c:pt idx="51528">
                  <c:v>131.1875</c:v>
                </c:pt>
                <c:pt idx="51529">
                  <c:v>131.19010416666666</c:v>
                </c:pt>
                <c:pt idx="51530">
                  <c:v>131.19270833333334</c:v>
                </c:pt>
                <c:pt idx="51531">
                  <c:v>131.1953125</c:v>
                </c:pt>
                <c:pt idx="51532">
                  <c:v>131.19791666666666</c:v>
                </c:pt>
                <c:pt idx="51533">
                  <c:v>131.20052083333334</c:v>
                </c:pt>
                <c:pt idx="51534">
                  <c:v>131.203125</c:v>
                </c:pt>
                <c:pt idx="51535">
                  <c:v>131.20572916666666</c:v>
                </c:pt>
                <c:pt idx="51536">
                  <c:v>131.20833333333334</c:v>
                </c:pt>
                <c:pt idx="51537">
                  <c:v>131.2109375</c:v>
                </c:pt>
                <c:pt idx="51538">
                  <c:v>131.21354166666666</c:v>
                </c:pt>
                <c:pt idx="51539">
                  <c:v>131.21614583333334</c:v>
                </c:pt>
                <c:pt idx="51540">
                  <c:v>131.21875</c:v>
                </c:pt>
                <c:pt idx="51541">
                  <c:v>131.22135416666666</c:v>
                </c:pt>
                <c:pt idx="51542">
                  <c:v>131.22395833333334</c:v>
                </c:pt>
                <c:pt idx="51543">
                  <c:v>131.2265625</c:v>
                </c:pt>
                <c:pt idx="51544">
                  <c:v>131.22916666666666</c:v>
                </c:pt>
                <c:pt idx="51545">
                  <c:v>131.23177083333334</c:v>
                </c:pt>
                <c:pt idx="51546">
                  <c:v>131.234375</c:v>
                </c:pt>
                <c:pt idx="51547">
                  <c:v>131.23697916666666</c:v>
                </c:pt>
                <c:pt idx="51548">
                  <c:v>131.23958333333334</c:v>
                </c:pt>
                <c:pt idx="51549">
                  <c:v>131.2421875</c:v>
                </c:pt>
                <c:pt idx="51550">
                  <c:v>131.24479166666666</c:v>
                </c:pt>
                <c:pt idx="51551">
                  <c:v>131.24739583333334</c:v>
                </c:pt>
                <c:pt idx="51552">
                  <c:v>131.25</c:v>
                </c:pt>
                <c:pt idx="51553">
                  <c:v>131.25260416666666</c:v>
                </c:pt>
                <c:pt idx="51554">
                  <c:v>131.25520833333334</c:v>
                </c:pt>
                <c:pt idx="51555">
                  <c:v>131.2578125</c:v>
                </c:pt>
                <c:pt idx="51556">
                  <c:v>131.26041666666666</c:v>
                </c:pt>
                <c:pt idx="51557">
                  <c:v>131.26302083333334</c:v>
                </c:pt>
                <c:pt idx="51558">
                  <c:v>131.265625</c:v>
                </c:pt>
                <c:pt idx="51559">
                  <c:v>131.26822916666666</c:v>
                </c:pt>
                <c:pt idx="51560">
                  <c:v>131.27083333333334</c:v>
                </c:pt>
                <c:pt idx="51561">
                  <c:v>131.2734375</c:v>
                </c:pt>
                <c:pt idx="51562">
                  <c:v>131.27604166666666</c:v>
                </c:pt>
                <c:pt idx="51563">
                  <c:v>131.27864583333334</c:v>
                </c:pt>
                <c:pt idx="51564">
                  <c:v>131.28125</c:v>
                </c:pt>
                <c:pt idx="51565">
                  <c:v>131.28385416666666</c:v>
                </c:pt>
                <c:pt idx="51566">
                  <c:v>131.28645833333334</c:v>
                </c:pt>
                <c:pt idx="51567">
                  <c:v>131.2890625</c:v>
                </c:pt>
                <c:pt idx="51568">
                  <c:v>131.29166666666666</c:v>
                </c:pt>
                <c:pt idx="51569">
                  <c:v>131.29427083333334</c:v>
                </c:pt>
                <c:pt idx="51570">
                  <c:v>131.296875</c:v>
                </c:pt>
                <c:pt idx="51571">
                  <c:v>131.29947916666666</c:v>
                </c:pt>
                <c:pt idx="51572">
                  <c:v>131.30208333333334</c:v>
                </c:pt>
                <c:pt idx="51573">
                  <c:v>131.3046875</c:v>
                </c:pt>
                <c:pt idx="51574">
                  <c:v>131.30729166666666</c:v>
                </c:pt>
                <c:pt idx="51575">
                  <c:v>131.30989583333334</c:v>
                </c:pt>
                <c:pt idx="51576">
                  <c:v>131.3125</c:v>
                </c:pt>
                <c:pt idx="51577">
                  <c:v>131.31510416666666</c:v>
                </c:pt>
                <c:pt idx="51578">
                  <c:v>131.31770833333334</c:v>
                </c:pt>
                <c:pt idx="51579">
                  <c:v>131.3203125</c:v>
                </c:pt>
                <c:pt idx="51580">
                  <c:v>131.32291666666666</c:v>
                </c:pt>
                <c:pt idx="51581">
                  <c:v>131.32552083333334</c:v>
                </c:pt>
                <c:pt idx="51582">
                  <c:v>131.328125</c:v>
                </c:pt>
                <c:pt idx="51583">
                  <c:v>131.33072916666666</c:v>
                </c:pt>
                <c:pt idx="51584">
                  <c:v>131.33333333333334</c:v>
                </c:pt>
                <c:pt idx="51585">
                  <c:v>131.3359375</c:v>
                </c:pt>
                <c:pt idx="51586">
                  <c:v>131.33854166666666</c:v>
                </c:pt>
                <c:pt idx="51587">
                  <c:v>131.34114583333334</c:v>
                </c:pt>
                <c:pt idx="51588">
                  <c:v>131.34375</c:v>
                </c:pt>
                <c:pt idx="51589">
                  <c:v>131.34635416666666</c:v>
                </c:pt>
                <c:pt idx="51590">
                  <c:v>131.34895833333334</c:v>
                </c:pt>
                <c:pt idx="51591">
                  <c:v>131.3515625</c:v>
                </c:pt>
                <c:pt idx="51592">
                  <c:v>131.35416666666666</c:v>
                </c:pt>
                <c:pt idx="51593">
                  <c:v>131.35677083333334</c:v>
                </c:pt>
                <c:pt idx="51594">
                  <c:v>131.359375</c:v>
                </c:pt>
                <c:pt idx="51595">
                  <c:v>131.36197916666666</c:v>
                </c:pt>
                <c:pt idx="51596">
                  <c:v>131.36458333333334</c:v>
                </c:pt>
                <c:pt idx="51597">
                  <c:v>131.3671875</c:v>
                </c:pt>
                <c:pt idx="51598">
                  <c:v>131.36979166666666</c:v>
                </c:pt>
                <c:pt idx="51599">
                  <c:v>131.37239583333334</c:v>
                </c:pt>
                <c:pt idx="51600">
                  <c:v>131.375</c:v>
                </c:pt>
                <c:pt idx="51601">
                  <c:v>131.37760416666666</c:v>
                </c:pt>
                <c:pt idx="51602">
                  <c:v>131.38020833333334</c:v>
                </c:pt>
                <c:pt idx="51603">
                  <c:v>131.3828125</c:v>
                </c:pt>
                <c:pt idx="51604">
                  <c:v>131.38541666666666</c:v>
                </c:pt>
                <c:pt idx="51605">
                  <c:v>131.38802083333334</c:v>
                </c:pt>
                <c:pt idx="51606">
                  <c:v>131.390625</c:v>
                </c:pt>
                <c:pt idx="51607">
                  <c:v>131.39322916666666</c:v>
                </c:pt>
                <c:pt idx="51608">
                  <c:v>131.39583333333334</c:v>
                </c:pt>
                <c:pt idx="51609">
                  <c:v>131.3984375</c:v>
                </c:pt>
                <c:pt idx="51610">
                  <c:v>131.40104166666666</c:v>
                </c:pt>
                <c:pt idx="51611">
                  <c:v>131.40364583333334</c:v>
                </c:pt>
                <c:pt idx="51612">
                  <c:v>131.40625</c:v>
                </c:pt>
                <c:pt idx="51613">
                  <c:v>131.40885416666666</c:v>
                </c:pt>
                <c:pt idx="51614">
                  <c:v>131.41145833333334</c:v>
                </c:pt>
                <c:pt idx="51615">
                  <c:v>131.4140625</c:v>
                </c:pt>
                <c:pt idx="51616">
                  <c:v>131.41666666666666</c:v>
                </c:pt>
                <c:pt idx="51617">
                  <c:v>131.41927083333334</c:v>
                </c:pt>
                <c:pt idx="51618">
                  <c:v>131.421875</c:v>
                </c:pt>
                <c:pt idx="51619">
                  <c:v>131.42447916666666</c:v>
                </c:pt>
                <c:pt idx="51620">
                  <c:v>131.42708333333334</c:v>
                </c:pt>
                <c:pt idx="51621">
                  <c:v>131.4296875</c:v>
                </c:pt>
                <c:pt idx="51622">
                  <c:v>131.43229166666666</c:v>
                </c:pt>
                <c:pt idx="51623">
                  <c:v>131.43489583333334</c:v>
                </c:pt>
                <c:pt idx="51624">
                  <c:v>131.4375</c:v>
                </c:pt>
                <c:pt idx="51625">
                  <c:v>131.44010416666666</c:v>
                </c:pt>
                <c:pt idx="51626">
                  <c:v>131.44270833333334</c:v>
                </c:pt>
                <c:pt idx="51627">
                  <c:v>131.4453125</c:v>
                </c:pt>
                <c:pt idx="51628">
                  <c:v>131.44791666666666</c:v>
                </c:pt>
                <c:pt idx="51629">
                  <c:v>131.45052083333334</c:v>
                </c:pt>
                <c:pt idx="51630">
                  <c:v>131.453125</c:v>
                </c:pt>
                <c:pt idx="51631">
                  <c:v>131.45572916666666</c:v>
                </c:pt>
                <c:pt idx="51632">
                  <c:v>131.45833333333334</c:v>
                </c:pt>
                <c:pt idx="51633">
                  <c:v>131.4609375</c:v>
                </c:pt>
                <c:pt idx="51634">
                  <c:v>131.46354166666666</c:v>
                </c:pt>
                <c:pt idx="51635">
                  <c:v>131.46614583333334</c:v>
                </c:pt>
                <c:pt idx="51636">
                  <c:v>131.46875</c:v>
                </c:pt>
                <c:pt idx="51637">
                  <c:v>131.47135416666666</c:v>
                </c:pt>
                <c:pt idx="51638">
                  <c:v>131.47395833333334</c:v>
                </c:pt>
                <c:pt idx="51639">
                  <c:v>131.4765625</c:v>
                </c:pt>
                <c:pt idx="51640">
                  <c:v>131.47916666666666</c:v>
                </c:pt>
                <c:pt idx="51641">
                  <c:v>131.48177083333334</c:v>
                </c:pt>
                <c:pt idx="51642">
                  <c:v>131.484375</c:v>
                </c:pt>
                <c:pt idx="51643">
                  <c:v>131.48697916666666</c:v>
                </c:pt>
                <c:pt idx="51644">
                  <c:v>131.48958333333334</c:v>
                </c:pt>
                <c:pt idx="51645">
                  <c:v>131.4921875</c:v>
                </c:pt>
                <c:pt idx="51646">
                  <c:v>131.49479166666666</c:v>
                </c:pt>
                <c:pt idx="51647">
                  <c:v>131.49739583333334</c:v>
                </c:pt>
                <c:pt idx="51648">
                  <c:v>131.5</c:v>
                </c:pt>
                <c:pt idx="51649">
                  <c:v>131.50260416666666</c:v>
                </c:pt>
                <c:pt idx="51650">
                  <c:v>131.50520833333334</c:v>
                </c:pt>
                <c:pt idx="51651">
                  <c:v>131.5078125</c:v>
                </c:pt>
                <c:pt idx="51652">
                  <c:v>131.51041666666666</c:v>
                </c:pt>
                <c:pt idx="51653">
                  <c:v>131.51302083333334</c:v>
                </c:pt>
                <c:pt idx="51654">
                  <c:v>131.515625</c:v>
                </c:pt>
                <c:pt idx="51655">
                  <c:v>131.51822916666666</c:v>
                </c:pt>
                <c:pt idx="51656">
                  <c:v>131.52083333333334</c:v>
                </c:pt>
                <c:pt idx="51657">
                  <c:v>131.5234375</c:v>
                </c:pt>
                <c:pt idx="51658">
                  <c:v>131.52604166666666</c:v>
                </c:pt>
                <c:pt idx="51659">
                  <c:v>131.52864583333334</c:v>
                </c:pt>
                <c:pt idx="51660">
                  <c:v>131.53125</c:v>
                </c:pt>
                <c:pt idx="51661">
                  <c:v>131.53385416666666</c:v>
                </c:pt>
                <c:pt idx="51662">
                  <c:v>131.53645833333334</c:v>
                </c:pt>
                <c:pt idx="51663">
                  <c:v>131.5390625</c:v>
                </c:pt>
                <c:pt idx="51664">
                  <c:v>131.54166666666666</c:v>
                </c:pt>
                <c:pt idx="51665">
                  <c:v>131.54427083333334</c:v>
                </c:pt>
                <c:pt idx="51666">
                  <c:v>131.546875</c:v>
                </c:pt>
                <c:pt idx="51667">
                  <c:v>131.54947916666666</c:v>
                </c:pt>
                <c:pt idx="51668">
                  <c:v>131.55208333333334</c:v>
                </c:pt>
                <c:pt idx="51669">
                  <c:v>131.5546875</c:v>
                </c:pt>
                <c:pt idx="51670">
                  <c:v>131.55729166666666</c:v>
                </c:pt>
                <c:pt idx="51671">
                  <c:v>131.55989583333334</c:v>
                </c:pt>
                <c:pt idx="51672">
                  <c:v>131.5625</c:v>
                </c:pt>
                <c:pt idx="51673">
                  <c:v>131.56510416666666</c:v>
                </c:pt>
                <c:pt idx="51674">
                  <c:v>131.56770833333334</c:v>
                </c:pt>
                <c:pt idx="51675">
                  <c:v>131.5703125</c:v>
                </c:pt>
                <c:pt idx="51676">
                  <c:v>131.57291666666666</c:v>
                </c:pt>
                <c:pt idx="51677">
                  <c:v>131.57552083333334</c:v>
                </c:pt>
                <c:pt idx="51678">
                  <c:v>131.578125</c:v>
                </c:pt>
                <c:pt idx="51679">
                  <c:v>131.58072916666666</c:v>
                </c:pt>
                <c:pt idx="51680">
                  <c:v>131.58333333333334</c:v>
                </c:pt>
                <c:pt idx="51681">
                  <c:v>131.5859375</c:v>
                </c:pt>
                <c:pt idx="51682">
                  <c:v>131.58854166666666</c:v>
                </c:pt>
                <c:pt idx="51683">
                  <c:v>131.59114583333334</c:v>
                </c:pt>
                <c:pt idx="51684">
                  <c:v>131.59375</c:v>
                </c:pt>
                <c:pt idx="51685">
                  <c:v>131.59635416666666</c:v>
                </c:pt>
                <c:pt idx="51686">
                  <c:v>131.59895833333334</c:v>
                </c:pt>
                <c:pt idx="51687">
                  <c:v>131.6015625</c:v>
                </c:pt>
                <c:pt idx="51688">
                  <c:v>131.60416666666666</c:v>
                </c:pt>
                <c:pt idx="51689">
                  <c:v>131.60677083333334</c:v>
                </c:pt>
                <c:pt idx="51690">
                  <c:v>131.609375</c:v>
                </c:pt>
                <c:pt idx="51691">
                  <c:v>131.61197916666666</c:v>
                </c:pt>
                <c:pt idx="51692">
                  <c:v>131.61458333333334</c:v>
                </c:pt>
                <c:pt idx="51693">
                  <c:v>131.6171875</c:v>
                </c:pt>
                <c:pt idx="51694">
                  <c:v>131.61979166666666</c:v>
                </c:pt>
                <c:pt idx="51695">
                  <c:v>131.62239583333334</c:v>
                </c:pt>
                <c:pt idx="51696">
                  <c:v>131.625</c:v>
                </c:pt>
                <c:pt idx="51697">
                  <c:v>131.62760416666666</c:v>
                </c:pt>
                <c:pt idx="51698">
                  <c:v>131.63020833333334</c:v>
                </c:pt>
                <c:pt idx="51699">
                  <c:v>131.6328125</c:v>
                </c:pt>
                <c:pt idx="51700">
                  <c:v>131.63541666666666</c:v>
                </c:pt>
                <c:pt idx="51701">
                  <c:v>131.63802083333334</c:v>
                </c:pt>
                <c:pt idx="51702">
                  <c:v>131.640625</c:v>
                </c:pt>
                <c:pt idx="51703">
                  <c:v>131.64322916666666</c:v>
                </c:pt>
                <c:pt idx="51704">
                  <c:v>131.64583333333334</c:v>
                </c:pt>
                <c:pt idx="51705">
                  <c:v>131.6484375</c:v>
                </c:pt>
                <c:pt idx="51706">
                  <c:v>131.65104166666666</c:v>
                </c:pt>
                <c:pt idx="51707">
                  <c:v>131.65364583333334</c:v>
                </c:pt>
                <c:pt idx="51708">
                  <c:v>131.65625</c:v>
                </c:pt>
                <c:pt idx="51709">
                  <c:v>131.65885416666666</c:v>
                </c:pt>
                <c:pt idx="51710">
                  <c:v>131.66145833333334</c:v>
                </c:pt>
                <c:pt idx="51711">
                  <c:v>131.6640625</c:v>
                </c:pt>
                <c:pt idx="51712">
                  <c:v>131.66666666666666</c:v>
                </c:pt>
                <c:pt idx="51713">
                  <c:v>131.66927083333334</c:v>
                </c:pt>
                <c:pt idx="51714">
                  <c:v>131.671875</c:v>
                </c:pt>
                <c:pt idx="51715">
                  <c:v>131.67447916666666</c:v>
                </c:pt>
                <c:pt idx="51716">
                  <c:v>131.67708333333334</c:v>
                </c:pt>
                <c:pt idx="51717">
                  <c:v>131.6796875</c:v>
                </c:pt>
                <c:pt idx="51718">
                  <c:v>131.68229166666666</c:v>
                </c:pt>
                <c:pt idx="51719">
                  <c:v>131.68489583333334</c:v>
                </c:pt>
                <c:pt idx="51720">
                  <c:v>131.6875</c:v>
                </c:pt>
                <c:pt idx="51721">
                  <c:v>131.69010416666666</c:v>
                </c:pt>
                <c:pt idx="51722">
                  <c:v>131.69270833333334</c:v>
                </c:pt>
                <c:pt idx="51723">
                  <c:v>131.6953125</c:v>
                </c:pt>
                <c:pt idx="51724">
                  <c:v>131.69791666666666</c:v>
                </c:pt>
                <c:pt idx="51725">
                  <c:v>131.70052083333334</c:v>
                </c:pt>
                <c:pt idx="51726">
                  <c:v>131.703125</c:v>
                </c:pt>
                <c:pt idx="51727">
                  <c:v>131.70572916666666</c:v>
                </c:pt>
                <c:pt idx="51728">
                  <c:v>131.70833333333334</c:v>
                </c:pt>
                <c:pt idx="51729">
                  <c:v>131.7109375</c:v>
                </c:pt>
                <c:pt idx="51730">
                  <c:v>131.71354166666666</c:v>
                </c:pt>
                <c:pt idx="51731">
                  <c:v>131.71614583333334</c:v>
                </c:pt>
                <c:pt idx="51732">
                  <c:v>131.71875</c:v>
                </c:pt>
                <c:pt idx="51733">
                  <c:v>131.72135416666666</c:v>
                </c:pt>
                <c:pt idx="51734">
                  <c:v>131.72395833333334</c:v>
                </c:pt>
                <c:pt idx="51735">
                  <c:v>131.7265625</c:v>
                </c:pt>
                <c:pt idx="51736">
                  <c:v>131.72916666666666</c:v>
                </c:pt>
                <c:pt idx="51737">
                  <c:v>131.73177083333334</c:v>
                </c:pt>
                <c:pt idx="51738">
                  <c:v>131.734375</c:v>
                </c:pt>
                <c:pt idx="51739">
                  <c:v>131.73697916666666</c:v>
                </c:pt>
                <c:pt idx="51740">
                  <c:v>131.73958333333334</c:v>
                </c:pt>
                <c:pt idx="51741">
                  <c:v>131.7421875</c:v>
                </c:pt>
                <c:pt idx="51742">
                  <c:v>131.74479166666666</c:v>
                </c:pt>
                <c:pt idx="51743">
                  <c:v>131.74739583333334</c:v>
                </c:pt>
                <c:pt idx="51744">
                  <c:v>131.75</c:v>
                </c:pt>
                <c:pt idx="51745">
                  <c:v>131.75260416666666</c:v>
                </c:pt>
                <c:pt idx="51746">
                  <c:v>131.75520833333334</c:v>
                </c:pt>
                <c:pt idx="51747">
                  <c:v>131.7578125</c:v>
                </c:pt>
                <c:pt idx="51748">
                  <c:v>131.76041666666666</c:v>
                </c:pt>
                <c:pt idx="51749">
                  <c:v>131.76302083333334</c:v>
                </c:pt>
                <c:pt idx="51750">
                  <c:v>131.765625</c:v>
                </c:pt>
                <c:pt idx="51751">
                  <c:v>131.76822916666666</c:v>
                </c:pt>
                <c:pt idx="51752">
                  <c:v>131.77083333333334</c:v>
                </c:pt>
                <c:pt idx="51753">
                  <c:v>131.7734375</c:v>
                </c:pt>
                <c:pt idx="51754">
                  <c:v>131.77604166666666</c:v>
                </c:pt>
                <c:pt idx="51755">
                  <c:v>131.77864583333334</c:v>
                </c:pt>
                <c:pt idx="51756">
                  <c:v>131.78125</c:v>
                </c:pt>
                <c:pt idx="51757">
                  <c:v>131.78385416666666</c:v>
                </c:pt>
                <c:pt idx="51758">
                  <c:v>131.78645833333334</c:v>
                </c:pt>
                <c:pt idx="51759">
                  <c:v>131.7890625</c:v>
                </c:pt>
                <c:pt idx="51760">
                  <c:v>131.79166666666666</c:v>
                </c:pt>
                <c:pt idx="51761">
                  <c:v>131.79427083333334</c:v>
                </c:pt>
                <c:pt idx="51762">
                  <c:v>131.796875</c:v>
                </c:pt>
                <c:pt idx="51763">
                  <c:v>131.79947916666666</c:v>
                </c:pt>
                <c:pt idx="51764">
                  <c:v>131.80208333333334</c:v>
                </c:pt>
                <c:pt idx="51765">
                  <c:v>131.8046875</c:v>
                </c:pt>
                <c:pt idx="51766">
                  <c:v>131.80729166666666</c:v>
                </c:pt>
                <c:pt idx="51767">
                  <c:v>131.80989583333334</c:v>
                </c:pt>
                <c:pt idx="51768">
                  <c:v>131.8125</c:v>
                </c:pt>
                <c:pt idx="51769">
                  <c:v>131.81510416666666</c:v>
                </c:pt>
                <c:pt idx="51770">
                  <c:v>131.81770833333334</c:v>
                </c:pt>
                <c:pt idx="51771">
                  <c:v>131.8203125</c:v>
                </c:pt>
                <c:pt idx="51772">
                  <c:v>131.82291666666666</c:v>
                </c:pt>
                <c:pt idx="51773">
                  <c:v>131.82552083333334</c:v>
                </c:pt>
                <c:pt idx="51774">
                  <c:v>131.828125</c:v>
                </c:pt>
                <c:pt idx="51775">
                  <c:v>131.83072916666666</c:v>
                </c:pt>
                <c:pt idx="51776">
                  <c:v>131.83333333333334</c:v>
                </c:pt>
                <c:pt idx="51777">
                  <c:v>131.8359375</c:v>
                </c:pt>
                <c:pt idx="51778">
                  <c:v>131.83854166666666</c:v>
                </c:pt>
                <c:pt idx="51779">
                  <c:v>131.84114583333334</c:v>
                </c:pt>
                <c:pt idx="51780">
                  <c:v>131.84375</c:v>
                </c:pt>
                <c:pt idx="51781">
                  <c:v>131.84635416666666</c:v>
                </c:pt>
                <c:pt idx="51782">
                  <c:v>131.84895833333334</c:v>
                </c:pt>
                <c:pt idx="51783">
                  <c:v>131.8515625</c:v>
                </c:pt>
                <c:pt idx="51784">
                  <c:v>131.85416666666666</c:v>
                </c:pt>
                <c:pt idx="51785">
                  <c:v>131.85677083333334</c:v>
                </c:pt>
                <c:pt idx="51786">
                  <c:v>131.859375</c:v>
                </c:pt>
                <c:pt idx="51787">
                  <c:v>131.86197916666666</c:v>
                </c:pt>
                <c:pt idx="51788">
                  <c:v>131.86458333333334</c:v>
                </c:pt>
                <c:pt idx="51789">
                  <c:v>131.8671875</c:v>
                </c:pt>
                <c:pt idx="51790">
                  <c:v>131.86979166666666</c:v>
                </c:pt>
                <c:pt idx="51791">
                  <c:v>131.87239583333334</c:v>
                </c:pt>
                <c:pt idx="51792">
                  <c:v>131.875</c:v>
                </c:pt>
                <c:pt idx="51793">
                  <c:v>131.87760416666666</c:v>
                </c:pt>
                <c:pt idx="51794">
                  <c:v>131.88020833333334</c:v>
                </c:pt>
                <c:pt idx="51795">
                  <c:v>131.8828125</c:v>
                </c:pt>
                <c:pt idx="51796">
                  <c:v>131.88541666666666</c:v>
                </c:pt>
                <c:pt idx="51797">
                  <c:v>131.88802083333334</c:v>
                </c:pt>
                <c:pt idx="51798">
                  <c:v>131.890625</c:v>
                </c:pt>
                <c:pt idx="51799">
                  <c:v>131.89322916666666</c:v>
                </c:pt>
                <c:pt idx="51800">
                  <c:v>131.89583333333334</c:v>
                </c:pt>
                <c:pt idx="51801">
                  <c:v>131.8984375</c:v>
                </c:pt>
                <c:pt idx="51802">
                  <c:v>131.90104166666666</c:v>
                </c:pt>
                <c:pt idx="51803">
                  <c:v>131.90364583333334</c:v>
                </c:pt>
                <c:pt idx="51804">
                  <c:v>131.90625</c:v>
                </c:pt>
                <c:pt idx="51805">
                  <c:v>131.90885416666666</c:v>
                </c:pt>
                <c:pt idx="51806">
                  <c:v>131.91145833333334</c:v>
                </c:pt>
                <c:pt idx="51807">
                  <c:v>131.9140625</c:v>
                </c:pt>
                <c:pt idx="51808">
                  <c:v>131.91666666666666</c:v>
                </c:pt>
                <c:pt idx="51809">
                  <c:v>131.91927083333334</c:v>
                </c:pt>
                <c:pt idx="51810">
                  <c:v>131.921875</c:v>
                </c:pt>
                <c:pt idx="51811">
                  <c:v>131.92447916666666</c:v>
                </c:pt>
                <c:pt idx="51812">
                  <c:v>131.92708333333334</c:v>
                </c:pt>
                <c:pt idx="51813">
                  <c:v>131.9296875</c:v>
                </c:pt>
                <c:pt idx="51814">
                  <c:v>131.93229166666666</c:v>
                </c:pt>
                <c:pt idx="51815">
                  <c:v>131.93489583333334</c:v>
                </c:pt>
                <c:pt idx="51816">
                  <c:v>131.9375</c:v>
                </c:pt>
                <c:pt idx="51817">
                  <c:v>131.94010416666666</c:v>
                </c:pt>
                <c:pt idx="51818">
                  <c:v>131.94270833333334</c:v>
                </c:pt>
                <c:pt idx="51819">
                  <c:v>131.9453125</c:v>
                </c:pt>
                <c:pt idx="51820">
                  <c:v>131.94791666666666</c:v>
                </c:pt>
                <c:pt idx="51821">
                  <c:v>131.95052083333334</c:v>
                </c:pt>
                <c:pt idx="51822">
                  <c:v>131.953125</c:v>
                </c:pt>
                <c:pt idx="51823">
                  <c:v>131.95572916666666</c:v>
                </c:pt>
                <c:pt idx="51824">
                  <c:v>131.95833333333334</c:v>
                </c:pt>
                <c:pt idx="51825">
                  <c:v>131.9609375</c:v>
                </c:pt>
                <c:pt idx="51826">
                  <c:v>131.96354166666666</c:v>
                </c:pt>
                <c:pt idx="51827">
                  <c:v>131.96614583333334</c:v>
                </c:pt>
                <c:pt idx="51828">
                  <c:v>131.96875</c:v>
                </c:pt>
                <c:pt idx="51829">
                  <c:v>131.97135416666666</c:v>
                </c:pt>
                <c:pt idx="51830">
                  <c:v>131.97395833333334</c:v>
                </c:pt>
                <c:pt idx="51831">
                  <c:v>131.9765625</c:v>
                </c:pt>
                <c:pt idx="51832">
                  <c:v>131.97916666666666</c:v>
                </c:pt>
                <c:pt idx="51833">
                  <c:v>131.98177083333334</c:v>
                </c:pt>
                <c:pt idx="51834">
                  <c:v>131.984375</c:v>
                </c:pt>
                <c:pt idx="51835">
                  <c:v>131.98697916666666</c:v>
                </c:pt>
                <c:pt idx="51836">
                  <c:v>131.98958333333334</c:v>
                </c:pt>
                <c:pt idx="51837">
                  <c:v>131.9921875</c:v>
                </c:pt>
                <c:pt idx="51838">
                  <c:v>131.99479166666666</c:v>
                </c:pt>
                <c:pt idx="51839">
                  <c:v>131.99739583333334</c:v>
                </c:pt>
                <c:pt idx="51840">
                  <c:v>132</c:v>
                </c:pt>
                <c:pt idx="51841">
                  <c:v>132.00260416666666</c:v>
                </c:pt>
                <c:pt idx="51842">
                  <c:v>132.00520833333334</c:v>
                </c:pt>
                <c:pt idx="51843">
                  <c:v>132.0078125</c:v>
                </c:pt>
                <c:pt idx="51844">
                  <c:v>132.01041666666666</c:v>
                </c:pt>
                <c:pt idx="51845">
                  <c:v>132.01302083333334</c:v>
                </c:pt>
                <c:pt idx="51846">
                  <c:v>132.015625</c:v>
                </c:pt>
                <c:pt idx="51847">
                  <c:v>132.01822916666666</c:v>
                </c:pt>
                <c:pt idx="51848">
                  <c:v>132.02083333333334</c:v>
                </c:pt>
                <c:pt idx="51849">
                  <c:v>132.0234375</c:v>
                </c:pt>
                <c:pt idx="51850">
                  <c:v>132.02604166666666</c:v>
                </c:pt>
                <c:pt idx="51851">
                  <c:v>132.02864583333334</c:v>
                </c:pt>
                <c:pt idx="51852">
                  <c:v>132.03125</c:v>
                </c:pt>
                <c:pt idx="51853">
                  <c:v>132.03385416666666</c:v>
                </c:pt>
                <c:pt idx="51854">
                  <c:v>132.03645833333334</c:v>
                </c:pt>
                <c:pt idx="51855">
                  <c:v>132.0390625</c:v>
                </c:pt>
                <c:pt idx="51856">
                  <c:v>132.04166666666666</c:v>
                </c:pt>
                <c:pt idx="51857">
                  <c:v>132.04427083333334</c:v>
                </c:pt>
                <c:pt idx="51858">
                  <c:v>132.046875</c:v>
                </c:pt>
                <c:pt idx="51859">
                  <c:v>132.04947916666666</c:v>
                </c:pt>
                <c:pt idx="51860">
                  <c:v>132.05208333333334</c:v>
                </c:pt>
                <c:pt idx="51861">
                  <c:v>132.0546875</c:v>
                </c:pt>
                <c:pt idx="51862">
                  <c:v>132.05729166666666</c:v>
                </c:pt>
                <c:pt idx="51863">
                  <c:v>132.05989583333334</c:v>
                </c:pt>
                <c:pt idx="51864">
                  <c:v>132.0625</c:v>
                </c:pt>
                <c:pt idx="51865">
                  <c:v>132.06510416666666</c:v>
                </c:pt>
                <c:pt idx="51866">
                  <c:v>132.06770833333334</c:v>
                </c:pt>
                <c:pt idx="51867">
                  <c:v>132.0703125</c:v>
                </c:pt>
                <c:pt idx="51868">
                  <c:v>132.07291666666666</c:v>
                </c:pt>
                <c:pt idx="51869">
                  <c:v>132.07552083333334</c:v>
                </c:pt>
                <c:pt idx="51870">
                  <c:v>132.078125</c:v>
                </c:pt>
                <c:pt idx="51871">
                  <c:v>132.08072916666666</c:v>
                </c:pt>
                <c:pt idx="51872">
                  <c:v>132.08333333333334</c:v>
                </c:pt>
                <c:pt idx="51873">
                  <c:v>132.0859375</c:v>
                </c:pt>
                <c:pt idx="51874">
                  <c:v>132.08854166666666</c:v>
                </c:pt>
                <c:pt idx="51875">
                  <c:v>132.09114583333334</c:v>
                </c:pt>
                <c:pt idx="51876">
                  <c:v>132.09375</c:v>
                </c:pt>
                <c:pt idx="51877">
                  <c:v>132.09635416666666</c:v>
                </c:pt>
                <c:pt idx="51878">
                  <c:v>132.09895833333334</c:v>
                </c:pt>
                <c:pt idx="51879">
                  <c:v>132.1015625</c:v>
                </c:pt>
                <c:pt idx="51880">
                  <c:v>132.10416666666666</c:v>
                </c:pt>
                <c:pt idx="51881">
                  <c:v>132.10677083333334</c:v>
                </c:pt>
                <c:pt idx="51882">
                  <c:v>132.109375</c:v>
                </c:pt>
                <c:pt idx="51883">
                  <c:v>132.11197916666666</c:v>
                </c:pt>
                <c:pt idx="51884">
                  <c:v>132.11458333333334</c:v>
                </c:pt>
                <c:pt idx="51885">
                  <c:v>132.1171875</c:v>
                </c:pt>
                <c:pt idx="51886">
                  <c:v>132.11979166666666</c:v>
                </c:pt>
                <c:pt idx="51887">
                  <c:v>132.12239583333334</c:v>
                </c:pt>
                <c:pt idx="51888">
                  <c:v>132.125</c:v>
                </c:pt>
                <c:pt idx="51889">
                  <c:v>132.12760416666666</c:v>
                </c:pt>
                <c:pt idx="51890">
                  <c:v>132.13020833333334</c:v>
                </c:pt>
                <c:pt idx="51891">
                  <c:v>132.1328125</c:v>
                </c:pt>
                <c:pt idx="51892">
                  <c:v>132.13541666666666</c:v>
                </c:pt>
                <c:pt idx="51893">
                  <c:v>132.13802083333334</c:v>
                </c:pt>
                <c:pt idx="51894">
                  <c:v>132.140625</c:v>
                </c:pt>
                <c:pt idx="51895">
                  <c:v>132.14322916666666</c:v>
                </c:pt>
                <c:pt idx="51896">
                  <c:v>132.14583333333334</c:v>
                </c:pt>
                <c:pt idx="51897">
                  <c:v>132.1484375</c:v>
                </c:pt>
                <c:pt idx="51898">
                  <c:v>132.15104166666666</c:v>
                </c:pt>
                <c:pt idx="51899">
                  <c:v>132.15364583333334</c:v>
                </c:pt>
                <c:pt idx="51900">
                  <c:v>132.15625</c:v>
                </c:pt>
                <c:pt idx="51901">
                  <c:v>132.15885416666666</c:v>
                </c:pt>
                <c:pt idx="51902">
                  <c:v>132.16145833333334</c:v>
                </c:pt>
                <c:pt idx="51903">
                  <c:v>132.1640625</c:v>
                </c:pt>
                <c:pt idx="51904">
                  <c:v>132.16666666666666</c:v>
                </c:pt>
                <c:pt idx="51905">
                  <c:v>132.16927083333334</c:v>
                </c:pt>
                <c:pt idx="51906">
                  <c:v>132.171875</c:v>
                </c:pt>
                <c:pt idx="51907">
                  <c:v>132.17447916666666</c:v>
                </c:pt>
                <c:pt idx="51908">
                  <c:v>132.17708333333334</c:v>
                </c:pt>
                <c:pt idx="51909">
                  <c:v>132.1796875</c:v>
                </c:pt>
                <c:pt idx="51910">
                  <c:v>132.18229166666666</c:v>
                </c:pt>
                <c:pt idx="51911">
                  <c:v>132.18489583333334</c:v>
                </c:pt>
                <c:pt idx="51912">
                  <c:v>132.1875</c:v>
                </c:pt>
                <c:pt idx="51913">
                  <c:v>132.19010416666666</c:v>
                </c:pt>
                <c:pt idx="51914">
                  <c:v>132.19270833333334</c:v>
                </c:pt>
                <c:pt idx="51915">
                  <c:v>132.1953125</c:v>
                </c:pt>
                <c:pt idx="51916">
                  <c:v>132.19791666666666</c:v>
                </c:pt>
                <c:pt idx="51917">
                  <c:v>132.20052083333334</c:v>
                </c:pt>
                <c:pt idx="51918">
                  <c:v>132.203125</c:v>
                </c:pt>
                <c:pt idx="51919">
                  <c:v>132.20572916666666</c:v>
                </c:pt>
                <c:pt idx="51920">
                  <c:v>132.20833333333334</c:v>
                </c:pt>
                <c:pt idx="51921">
                  <c:v>132.2109375</c:v>
                </c:pt>
                <c:pt idx="51922">
                  <c:v>132.21354166666666</c:v>
                </c:pt>
                <c:pt idx="51923">
                  <c:v>132.21614583333334</c:v>
                </c:pt>
                <c:pt idx="51924">
                  <c:v>132.21875</c:v>
                </c:pt>
                <c:pt idx="51925">
                  <c:v>132.22135416666666</c:v>
                </c:pt>
                <c:pt idx="51926">
                  <c:v>132.22395833333334</c:v>
                </c:pt>
                <c:pt idx="51927">
                  <c:v>132.2265625</c:v>
                </c:pt>
                <c:pt idx="51928">
                  <c:v>132.22916666666666</c:v>
                </c:pt>
                <c:pt idx="51929">
                  <c:v>132.23177083333334</c:v>
                </c:pt>
                <c:pt idx="51930">
                  <c:v>132.234375</c:v>
                </c:pt>
                <c:pt idx="51931">
                  <c:v>132.23697916666666</c:v>
                </c:pt>
                <c:pt idx="51932">
                  <c:v>132.23958333333334</c:v>
                </c:pt>
                <c:pt idx="51933">
                  <c:v>132.2421875</c:v>
                </c:pt>
                <c:pt idx="51934">
                  <c:v>132.24479166666666</c:v>
                </c:pt>
                <c:pt idx="51935">
                  <c:v>132.24739583333334</c:v>
                </c:pt>
                <c:pt idx="51936">
                  <c:v>132.25</c:v>
                </c:pt>
                <c:pt idx="51937">
                  <c:v>132.25260416666666</c:v>
                </c:pt>
                <c:pt idx="51938">
                  <c:v>132.25520833333334</c:v>
                </c:pt>
                <c:pt idx="51939">
                  <c:v>132.2578125</c:v>
                </c:pt>
                <c:pt idx="51940">
                  <c:v>132.26041666666666</c:v>
                </c:pt>
                <c:pt idx="51941">
                  <c:v>132.26302083333334</c:v>
                </c:pt>
                <c:pt idx="51942">
                  <c:v>132.265625</c:v>
                </c:pt>
                <c:pt idx="51943">
                  <c:v>132.26822916666666</c:v>
                </c:pt>
                <c:pt idx="51944">
                  <c:v>132.27083333333334</c:v>
                </c:pt>
                <c:pt idx="51945">
                  <c:v>132.2734375</c:v>
                </c:pt>
                <c:pt idx="51946">
                  <c:v>132.27604166666666</c:v>
                </c:pt>
                <c:pt idx="51947">
                  <c:v>132.27864583333334</c:v>
                </c:pt>
                <c:pt idx="51948">
                  <c:v>132.28125</c:v>
                </c:pt>
                <c:pt idx="51949">
                  <c:v>132.28385416666666</c:v>
                </c:pt>
                <c:pt idx="51950">
                  <c:v>132.28645833333334</c:v>
                </c:pt>
                <c:pt idx="51951">
                  <c:v>132.2890625</c:v>
                </c:pt>
                <c:pt idx="51952">
                  <c:v>132.29166666666666</c:v>
                </c:pt>
                <c:pt idx="51953">
                  <c:v>132.29427083333334</c:v>
                </c:pt>
                <c:pt idx="51954">
                  <c:v>132.296875</c:v>
                </c:pt>
                <c:pt idx="51955">
                  <c:v>132.29947916666666</c:v>
                </c:pt>
                <c:pt idx="51956">
                  <c:v>132.30208333333334</c:v>
                </c:pt>
                <c:pt idx="51957">
                  <c:v>132.3046875</c:v>
                </c:pt>
                <c:pt idx="51958">
                  <c:v>132.30729166666666</c:v>
                </c:pt>
                <c:pt idx="51959">
                  <c:v>132.30989583333334</c:v>
                </c:pt>
                <c:pt idx="51960">
                  <c:v>132.3125</c:v>
                </c:pt>
                <c:pt idx="51961">
                  <c:v>132.31510416666666</c:v>
                </c:pt>
                <c:pt idx="51962">
                  <c:v>132.31770833333334</c:v>
                </c:pt>
                <c:pt idx="51963">
                  <c:v>132.3203125</c:v>
                </c:pt>
                <c:pt idx="51964">
                  <c:v>132.32291666666666</c:v>
                </c:pt>
                <c:pt idx="51965">
                  <c:v>132.32552083333334</c:v>
                </c:pt>
                <c:pt idx="51966">
                  <c:v>132.328125</c:v>
                </c:pt>
                <c:pt idx="51967">
                  <c:v>132.33072916666666</c:v>
                </c:pt>
                <c:pt idx="51968">
                  <c:v>132.33333333333334</c:v>
                </c:pt>
                <c:pt idx="51969">
                  <c:v>132.3359375</c:v>
                </c:pt>
                <c:pt idx="51970">
                  <c:v>132.33854166666666</c:v>
                </c:pt>
                <c:pt idx="51971">
                  <c:v>132.34114583333334</c:v>
                </c:pt>
                <c:pt idx="51972">
                  <c:v>132.34375</c:v>
                </c:pt>
                <c:pt idx="51973">
                  <c:v>132.34635416666666</c:v>
                </c:pt>
                <c:pt idx="51974">
                  <c:v>132.34895833333334</c:v>
                </c:pt>
                <c:pt idx="51975">
                  <c:v>132.3515625</c:v>
                </c:pt>
                <c:pt idx="51976">
                  <c:v>132.35416666666666</c:v>
                </c:pt>
                <c:pt idx="51977">
                  <c:v>132.35677083333334</c:v>
                </c:pt>
                <c:pt idx="51978">
                  <c:v>132.359375</c:v>
                </c:pt>
                <c:pt idx="51979">
                  <c:v>132.36197916666666</c:v>
                </c:pt>
                <c:pt idx="51980">
                  <c:v>132.36458333333334</c:v>
                </c:pt>
                <c:pt idx="51981">
                  <c:v>132.3671875</c:v>
                </c:pt>
                <c:pt idx="51982">
                  <c:v>132.36979166666666</c:v>
                </c:pt>
                <c:pt idx="51983">
                  <c:v>132.37239583333334</c:v>
                </c:pt>
                <c:pt idx="51984">
                  <c:v>132.375</c:v>
                </c:pt>
                <c:pt idx="51985">
                  <c:v>132.37760416666666</c:v>
                </c:pt>
                <c:pt idx="51986">
                  <c:v>132.38020833333334</c:v>
                </c:pt>
                <c:pt idx="51987">
                  <c:v>132.3828125</c:v>
                </c:pt>
                <c:pt idx="51988">
                  <c:v>132.38541666666666</c:v>
                </c:pt>
                <c:pt idx="51989">
                  <c:v>132.38802083333334</c:v>
                </c:pt>
                <c:pt idx="51990">
                  <c:v>132.390625</c:v>
                </c:pt>
                <c:pt idx="51991">
                  <c:v>132.39322916666666</c:v>
                </c:pt>
                <c:pt idx="51992">
                  <c:v>132.39583333333334</c:v>
                </c:pt>
                <c:pt idx="51993">
                  <c:v>132.3984375</c:v>
                </c:pt>
                <c:pt idx="51994">
                  <c:v>132.40104166666666</c:v>
                </c:pt>
                <c:pt idx="51995">
                  <c:v>132.40364583333334</c:v>
                </c:pt>
                <c:pt idx="51996">
                  <c:v>132.40625</c:v>
                </c:pt>
                <c:pt idx="51997">
                  <c:v>132.40885416666666</c:v>
                </c:pt>
                <c:pt idx="51998">
                  <c:v>132.41145833333334</c:v>
                </c:pt>
                <c:pt idx="51999">
                  <c:v>132.4140625</c:v>
                </c:pt>
                <c:pt idx="52000">
                  <c:v>132.41666666666666</c:v>
                </c:pt>
                <c:pt idx="52001">
                  <c:v>132.41927083333334</c:v>
                </c:pt>
                <c:pt idx="52002">
                  <c:v>132.421875</c:v>
                </c:pt>
                <c:pt idx="52003">
                  <c:v>132.42447916666666</c:v>
                </c:pt>
                <c:pt idx="52004">
                  <c:v>132.42708333333334</c:v>
                </c:pt>
                <c:pt idx="52005">
                  <c:v>132.4296875</c:v>
                </c:pt>
                <c:pt idx="52006">
                  <c:v>132.43229166666666</c:v>
                </c:pt>
                <c:pt idx="52007">
                  <c:v>132.43489583333334</c:v>
                </c:pt>
                <c:pt idx="52008">
                  <c:v>132.4375</c:v>
                </c:pt>
                <c:pt idx="52009">
                  <c:v>132.44010416666666</c:v>
                </c:pt>
                <c:pt idx="52010">
                  <c:v>132.44270833333334</c:v>
                </c:pt>
                <c:pt idx="52011">
                  <c:v>132.4453125</c:v>
                </c:pt>
                <c:pt idx="52012">
                  <c:v>132.44791666666666</c:v>
                </c:pt>
                <c:pt idx="52013">
                  <c:v>132.45052083333334</c:v>
                </c:pt>
                <c:pt idx="52014">
                  <c:v>132.453125</c:v>
                </c:pt>
                <c:pt idx="52015">
                  <c:v>132.45572916666666</c:v>
                </c:pt>
                <c:pt idx="52016">
                  <c:v>132.45833333333334</c:v>
                </c:pt>
                <c:pt idx="52017">
                  <c:v>132.4609375</c:v>
                </c:pt>
                <c:pt idx="52018">
                  <c:v>132.46354166666666</c:v>
                </c:pt>
                <c:pt idx="52019">
                  <c:v>132.46614583333334</c:v>
                </c:pt>
                <c:pt idx="52020">
                  <c:v>132.46875</c:v>
                </c:pt>
                <c:pt idx="52021">
                  <c:v>132.47135416666666</c:v>
                </c:pt>
                <c:pt idx="52022">
                  <c:v>132.47395833333334</c:v>
                </c:pt>
                <c:pt idx="52023">
                  <c:v>132.4765625</c:v>
                </c:pt>
                <c:pt idx="52024">
                  <c:v>132.47916666666666</c:v>
                </c:pt>
                <c:pt idx="52025">
                  <c:v>132.48177083333334</c:v>
                </c:pt>
                <c:pt idx="52026">
                  <c:v>132.484375</c:v>
                </c:pt>
                <c:pt idx="52027">
                  <c:v>132.48697916666666</c:v>
                </c:pt>
                <c:pt idx="52028">
                  <c:v>132.48958333333334</c:v>
                </c:pt>
                <c:pt idx="52029">
                  <c:v>132.4921875</c:v>
                </c:pt>
                <c:pt idx="52030">
                  <c:v>132.49479166666666</c:v>
                </c:pt>
                <c:pt idx="52031">
                  <c:v>132.49739583333334</c:v>
                </c:pt>
                <c:pt idx="52032">
                  <c:v>132.5</c:v>
                </c:pt>
                <c:pt idx="52033">
                  <c:v>132.50260416666666</c:v>
                </c:pt>
                <c:pt idx="52034">
                  <c:v>132.50520833333334</c:v>
                </c:pt>
                <c:pt idx="52035">
                  <c:v>132.5078125</c:v>
                </c:pt>
                <c:pt idx="52036">
                  <c:v>132.51041666666666</c:v>
                </c:pt>
                <c:pt idx="52037">
                  <c:v>132.51302083333334</c:v>
                </c:pt>
                <c:pt idx="52038">
                  <c:v>132.515625</c:v>
                </c:pt>
                <c:pt idx="52039">
                  <c:v>132.51822916666666</c:v>
                </c:pt>
                <c:pt idx="52040">
                  <c:v>132.52083333333334</c:v>
                </c:pt>
                <c:pt idx="52041">
                  <c:v>132.5234375</c:v>
                </c:pt>
                <c:pt idx="52042">
                  <c:v>132.52604166666666</c:v>
                </c:pt>
                <c:pt idx="52043">
                  <c:v>132.52864583333334</c:v>
                </c:pt>
                <c:pt idx="52044">
                  <c:v>132.53125</c:v>
                </c:pt>
                <c:pt idx="52045">
                  <c:v>132.53385416666666</c:v>
                </c:pt>
                <c:pt idx="52046">
                  <c:v>132.53645833333334</c:v>
                </c:pt>
                <c:pt idx="52047">
                  <c:v>132.5390625</c:v>
                </c:pt>
                <c:pt idx="52048">
                  <c:v>132.54166666666666</c:v>
                </c:pt>
                <c:pt idx="52049">
                  <c:v>132.54427083333334</c:v>
                </c:pt>
                <c:pt idx="52050">
                  <c:v>132.546875</c:v>
                </c:pt>
                <c:pt idx="52051">
                  <c:v>132.54947916666666</c:v>
                </c:pt>
                <c:pt idx="52052">
                  <c:v>132.55208333333334</c:v>
                </c:pt>
                <c:pt idx="52053">
                  <c:v>132.5546875</c:v>
                </c:pt>
                <c:pt idx="52054">
                  <c:v>132.55729166666666</c:v>
                </c:pt>
                <c:pt idx="52055">
                  <c:v>132.55989583333334</c:v>
                </c:pt>
                <c:pt idx="52056">
                  <c:v>132.5625</c:v>
                </c:pt>
                <c:pt idx="52057">
                  <c:v>132.56510416666666</c:v>
                </c:pt>
                <c:pt idx="52058">
                  <c:v>132.56770833333334</c:v>
                </c:pt>
                <c:pt idx="52059">
                  <c:v>132.5703125</c:v>
                </c:pt>
                <c:pt idx="52060">
                  <c:v>132.57291666666666</c:v>
                </c:pt>
                <c:pt idx="52061">
                  <c:v>132.57552083333334</c:v>
                </c:pt>
                <c:pt idx="52062">
                  <c:v>132.578125</c:v>
                </c:pt>
                <c:pt idx="52063">
                  <c:v>132.58072916666666</c:v>
                </c:pt>
                <c:pt idx="52064">
                  <c:v>132.58333333333334</c:v>
                </c:pt>
                <c:pt idx="52065">
                  <c:v>132.5859375</c:v>
                </c:pt>
                <c:pt idx="52066">
                  <c:v>132.58854166666666</c:v>
                </c:pt>
                <c:pt idx="52067">
                  <c:v>132.59114583333334</c:v>
                </c:pt>
                <c:pt idx="52068">
                  <c:v>132.59375</c:v>
                </c:pt>
                <c:pt idx="52069">
                  <c:v>132.59635416666666</c:v>
                </c:pt>
                <c:pt idx="52070">
                  <c:v>132.59895833333334</c:v>
                </c:pt>
                <c:pt idx="52071">
                  <c:v>132.6015625</c:v>
                </c:pt>
                <c:pt idx="52072">
                  <c:v>132.60416666666666</c:v>
                </c:pt>
                <c:pt idx="52073">
                  <c:v>132.60677083333334</c:v>
                </c:pt>
                <c:pt idx="52074">
                  <c:v>132.609375</c:v>
                </c:pt>
                <c:pt idx="52075">
                  <c:v>132.61197916666666</c:v>
                </c:pt>
                <c:pt idx="52076">
                  <c:v>132.61458333333334</c:v>
                </c:pt>
                <c:pt idx="52077">
                  <c:v>132.6171875</c:v>
                </c:pt>
                <c:pt idx="52078">
                  <c:v>132.61979166666666</c:v>
                </c:pt>
                <c:pt idx="52079">
                  <c:v>132.62239583333334</c:v>
                </c:pt>
                <c:pt idx="52080">
                  <c:v>132.625</c:v>
                </c:pt>
                <c:pt idx="52081">
                  <c:v>132.62760416666666</c:v>
                </c:pt>
                <c:pt idx="52082">
                  <c:v>132.63020833333334</c:v>
                </c:pt>
                <c:pt idx="52083">
                  <c:v>132.6328125</c:v>
                </c:pt>
                <c:pt idx="52084">
                  <c:v>132.63541666666666</c:v>
                </c:pt>
                <c:pt idx="52085">
                  <c:v>132.63802083333334</c:v>
                </c:pt>
                <c:pt idx="52086">
                  <c:v>132.640625</c:v>
                </c:pt>
                <c:pt idx="52087">
                  <c:v>132.64322916666666</c:v>
                </c:pt>
                <c:pt idx="52088">
                  <c:v>132.64583333333334</c:v>
                </c:pt>
                <c:pt idx="52089">
                  <c:v>132.6484375</c:v>
                </c:pt>
                <c:pt idx="52090">
                  <c:v>132.65104166666666</c:v>
                </c:pt>
                <c:pt idx="52091">
                  <c:v>132.65364583333334</c:v>
                </c:pt>
                <c:pt idx="52092">
                  <c:v>132.65625</c:v>
                </c:pt>
                <c:pt idx="52093">
                  <c:v>132.65885416666666</c:v>
                </c:pt>
                <c:pt idx="52094">
                  <c:v>132.66145833333334</c:v>
                </c:pt>
                <c:pt idx="52095">
                  <c:v>132.6640625</c:v>
                </c:pt>
                <c:pt idx="52096">
                  <c:v>132.66666666666666</c:v>
                </c:pt>
                <c:pt idx="52097">
                  <c:v>132.66927083333334</c:v>
                </c:pt>
                <c:pt idx="52098">
                  <c:v>132.671875</c:v>
                </c:pt>
                <c:pt idx="52099">
                  <c:v>132.67447916666666</c:v>
                </c:pt>
                <c:pt idx="52100">
                  <c:v>132.67708333333334</c:v>
                </c:pt>
                <c:pt idx="52101">
                  <c:v>132.6796875</c:v>
                </c:pt>
                <c:pt idx="52102">
                  <c:v>132.68229166666666</c:v>
                </c:pt>
                <c:pt idx="52103">
                  <c:v>132.68489583333334</c:v>
                </c:pt>
                <c:pt idx="52104">
                  <c:v>132.6875</c:v>
                </c:pt>
                <c:pt idx="52105">
                  <c:v>132.69010416666666</c:v>
                </c:pt>
                <c:pt idx="52106">
                  <c:v>132.69270833333334</c:v>
                </c:pt>
                <c:pt idx="52107">
                  <c:v>132.6953125</c:v>
                </c:pt>
                <c:pt idx="52108">
                  <c:v>132.69791666666666</c:v>
                </c:pt>
                <c:pt idx="52109">
                  <c:v>132.70052083333334</c:v>
                </c:pt>
                <c:pt idx="52110">
                  <c:v>132.703125</c:v>
                </c:pt>
                <c:pt idx="52111">
                  <c:v>132.70572916666666</c:v>
                </c:pt>
                <c:pt idx="52112">
                  <c:v>132.70833333333334</c:v>
                </c:pt>
                <c:pt idx="52113">
                  <c:v>132.7109375</c:v>
                </c:pt>
                <c:pt idx="52114">
                  <c:v>132.71354166666666</c:v>
                </c:pt>
                <c:pt idx="52115">
                  <c:v>132.71614583333334</c:v>
                </c:pt>
                <c:pt idx="52116">
                  <c:v>132.71875</c:v>
                </c:pt>
                <c:pt idx="52117">
                  <c:v>132.72135416666666</c:v>
                </c:pt>
                <c:pt idx="52118">
                  <c:v>132.72395833333334</c:v>
                </c:pt>
                <c:pt idx="52119">
                  <c:v>132.7265625</c:v>
                </c:pt>
                <c:pt idx="52120">
                  <c:v>132.72916666666666</c:v>
                </c:pt>
                <c:pt idx="52121">
                  <c:v>132.73177083333334</c:v>
                </c:pt>
                <c:pt idx="52122">
                  <c:v>132.734375</c:v>
                </c:pt>
                <c:pt idx="52123">
                  <c:v>132.73697916666666</c:v>
                </c:pt>
                <c:pt idx="52124">
                  <c:v>132.73958333333334</c:v>
                </c:pt>
                <c:pt idx="52125">
                  <c:v>132.7421875</c:v>
                </c:pt>
                <c:pt idx="52126">
                  <c:v>132.74479166666666</c:v>
                </c:pt>
                <c:pt idx="52127">
                  <c:v>132.74739583333334</c:v>
                </c:pt>
                <c:pt idx="52128">
                  <c:v>132.75</c:v>
                </c:pt>
                <c:pt idx="52129">
                  <c:v>132.75260416666666</c:v>
                </c:pt>
                <c:pt idx="52130">
                  <c:v>132.75520833333334</c:v>
                </c:pt>
                <c:pt idx="52131">
                  <c:v>132.7578125</c:v>
                </c:pt>
                <c:pt idx="52132">
                  <c:v>132.76041666666666</c:v>
                </c:pt>
                <c:pt idx="52133">
                  <c:v>132.76302083333334</c:v>
                </c:pt>
                <c:pt idx="52134">
                  <c:v>132.765625</c:v>
                </c:pt>
                <c:pt idx="52135">
                  <c:v>132.76822916666666</c:v>
                </c:pt>
                <c:pt idx="52136">
                  <c:v>132.77083333333334</c:v>
                </c:pt>
                <c:pt idx="52137">
                  <c:v>132.7734375</c:v>
                </c:pt>
                <c:pt idx="52138">
                  <c:v>132.77604166666666</c:v>
                </c:pt>
                <c:pt idx="52139">
                  <c:v>132.77864583333334</c:v>
                </c:pt>
                <c:pt idx="52140">
                  <c:v>132.78125</c:v>
                </c:pt>
                <c:pt idx="52141">
                  <c:v>132.78385416666666</c:v>
                </c:pt>
                <c:pt idx="52142">
                  <c:v>132.78645833333334</c:v>
                </c:pt>
                <c:pt idx="52143">
                  <c:v>132.7890625</c:v>
                </c:pt>
                <c:pt idx="52144">
                  <c:v>132.79166666666666</c:v>
                </c:pt>
                <c:pt idx="52145">
                  <c:v>132.79427083333334</c:v>
                </c:pt>
                <c:pt idx="52146">
                  <c:v>132.796875</c:v>
                </c:pt>
                <c:pt idx="52147">
                  <c:v>132.79947916666666</c:v>
                </c:pt>
                <c:pt idx="52148">
                  <c:v>132.80208333333334</c:v>
                </c:pt>
                <c:pt idx="52149">
                  <c:v>132.8046875</c:v>
                </c:pt>
                <c:pt idx="52150">
                  <c:v>132.80729166666666</c:v>
                </c:pt>
                <c:pt idx="52151">
                  <c:v>132.80989583333334</c:v>
                </c:pt>
                <c:pt idx="52152">
                  <c:v>132.8125</c:v>
                </c:pt>
                <c:pt idx="52153">
                  <c:v>132.81510416666666</c:v>
                </c:pt>
                <c:pt idx="52154">
                  <c:v>132.81770833333334</c:v>
                </c:pt>
                <c:pt idx="52155">
                  <c:v>132.8203125</c:v>
                </c:pt>
                <c:pt idx="52156">
                  <c:v>132.82291666666666</c:v>
                </c:pt>
                <c:pt idx="52157">
                  <c:v>132.82552083333334</c:v>
                </c:pt>
                <c:pt idx="52158">
                  <c:v>132.828125</c:v>
                </c:pt>
                <c:pt idx="52159">
                  <c:v>132.83072916666666</c:v>
                </c:pt>
                <c:pt idx="52160">
                  <c:v>132.83333333333334</c:v>
                </c:pt>
                <c:pt idx="52161">
                  <c:v>132.8359375</c:v>
                </c:pt>
                <c:pt idx="52162">
                  <c:v>132.83854166666666</c:v>
                </c:pt>
                <c:pt idx="52163">
                  <c:v>132.84114583333334</c:v>
                </c:pt>
                <c:pt idx="52164">
                  <c:v>132.84375</c:v>
                </c:pt>
                <c:pt idx="52165">
                  <c:v>132.84635416666666</c:v>
                </c:pt>
                <c:pt idx="52166">
                  <c:v>132.84895833333334</c:v>
                </c:pt>
                <c:pt idx="52167">
                  <c:v>132.8515625</c:v>
                </c:pt>
                <c:pt idx="52168">
                  <c:v>132.85416666666666</c:v>
                </c:pt>
                <c:pt idx="52169">
                  <c:v>132.85677083333334</c:v>
                </c:pt>
                <c:pt idx="52170">
                  <c:v>132.859375</c:v>
                </c:pt>
                <c:pt idx="52171">
                  <c:v>132.86197916666666</c:v>
                </c:pt>
                <c:pt idx="52172">
                  <c:v>132.86458333333334</c:v>
                </c:pt>
                <c:pt idx="52173">
                  <c:v>132.8671875</c:v>
                </c:pt>
                <c:pt idx="52174">
                  <c:v>132.86979166666666</c:v>
                </c:pt>
                <c:pt idx="52175">
                  <c:v>132.87239583333334</c:v>
                </c:pt>
                <c:pt idx="52176">
                  <c:v>132.875</c:v>
                </c:pt>
                <c:pt idx="52177">
                  <c:v>132.87760416666666</c:v>
                </c:pt>
                <c:pt idx="52178">
                  <c:v>132.88020833333334</c:v>
                </c:pt>
                <c:pt idx="52179">
                  <c:v>132.8828125</c:v>
                </c:pt>
                <c:pt idx="52180">
                  <c:v>132.88541666666666</c:v>
                </c:pt>
                <c:pt idx="52181">
                  <c:v>132.88802083333334</c:v>
                </c:pt>
                <c:pt idx="52182">
                  <c:v>132.890625</c:v>
                </c:pt>
                <c:pt idx="52183">
                  <c:v>132.89322916666666</c:v>
                </c:pt>
                <c:pt idx="52184">
                  <c:v>132.89583333333334</c:v>
                </c:pt>
                <c:pt idx="52185">
                  <c:v>132.8984375</c:v>
                </c:pt>
                <c:pt idx="52186">
                  <c:v>132.90104166666666</c:v>
                </c:pt>
                <c:pt idx="52187">
                  <c:v>132.90364583333334</c:v>
                </c:pt>
                <c:pt idx="52188">
                  <c:v>132.90625</c:v>
                </c:pt>
                <c:pt idx="52189">
                  <c:v>132.90885416666666</c:v>
                </c:pt>
                <c:pt idx="52190">
                  <c:v>132.91145833333334</c:v>
                </c:pt>
                <c:pt idx="52191">
                  <c:v>132.9140625</c:v>
                </c:pt>
                <c:pt idx="52192">
                  <c:v>132.91666666666666</c:v>
                </c:pt>
                <c:pt idx="52193">
                  <c:v>132.91927083333334</c:v>
                </c:pt>
                <c:pt idx="52194">
                  <c:v>132.921875</c:v>
                </c:pt>
                <c:pt idx="52195">
                  <c:v>132.92447916666666</c:v>
                </c:pt>
                <c:pt idx="52196">
                  <c:v>132.92708333333334</c:v>
                </c:pt>
                <c:pt idx="52197">
                  <c:v>132.9296875</c:v>
                </c:pt>
                <c:pt idx="52198">
                  <c:v>132.93229166666666</c:v>
                </c:pt>
                <c:pt idx="52199">
                  <c:v>132.93489583333334</c:v>
                </c:pt>
                <c:pt idx="52200">
                  <c:v>132.9375</c:v>
                </c:pt>
                <c:pt idx="52201">
                  <c:v>132.94010416666666</c:v>
                </c:pt>
                <c:pt idx="52202">
                  <c:v>132.94270833333334</c:v>
                </c:pt>
                <c:pt idx="52203">
                  <c:v>132.9453125</c:v>
                </c:pt>
                <c:pt idx="52204">
                  <c:v>132.94791666666666</c:v>
                </c:pt>
                <c:pt idx="52205">
                  <c:v>132.95052083333334</c:v>
                </c:pt>
                <c:pt idx="52206">
                  <c:v>132.953125</c:v>
                </c:pt>
                <c:pt idx="52207">
                  <c:v>132.95572916666666</c:v>
                </c:pt>
                <c:pt idx="52208">
                  <c:v>132.95833333333334</c:v>
                </c:pt>
                <c:pt idx="52209">
                  <c:v>132.9609375</c:v>
                </c:pt>
                <c:pt idx="52210">
                  <c:v>132.96354166666666</c:v>
                </c:pt>
                <c:pt idx="52211">
                  <c:v>132.96614583333334</c:v>
                </c:pt>
                <c:pt idx="52212">
                  <c:v>132.96875</c:v>
                </c:pt>
                <c:pt idx="52213">
                  <c:v>132.97135416666666</c:v>
                </c:pt>
                <c:pt idx="52214">
                  <c:v>132.97395833333334</c:v>
                </c:pt>
                <c:pt idx="52215">
                  <c:v>132.9765625</c:v>
                </c:pt>
                <c:pt idx="52216">
                  <c:v>132.97916666666666</c:v>
                </c:pt>
                <c:pt idx="52217">
                  <c:v>132.98177083333334</c:v>
                </c:pt>
                <c:pt idx="52218">
                  <c:v>132.984375</c:v>
                </c:pt>
                <c:pt idx="52219">
                  <c:v>132.98697916666666</c:v>
                </c:pt>
                <c:pt idx="52220">
                  <c:v>132.98958333333334</c:v>
                </c:pt>
                <c:pt idx="52221">
                  <c:v>132.9921875</c:v>
                </c:pt>
                <c:pt idx="52222">
                  <c:v>132.99479166666666</c:v>
                </c:pt>
                <c:pt idx="52223">
                  <c:v>132.99739583333334</c:v>
                </c:pt>
                <c:pt idx="52224">
                  <c:v>133</c:v>
                </c:pt>
                <c:pt idx="52225">
                  <c:v>133.00260416666666</c:v>
                </c:pt>
                <c:pt idx="52226">
                  <c:v>133.00520833333334</c:v>
                </c:pt>
                <c:pt idx="52227">
                  <c:v>133.0078125</c:v>
                </c:pt>
                <c:pt idx="52228">
                  <c:v>133.01041666666666</c:v>
                </c:pt>
                <c:pt idx="52229">
                  <c:v>133.01302083333334</c:v>
                </c:pt>
                <c:pt idx="52230">
                  <c:v>133.015625</c:v>
                </c:pt>
                <c:pt idx="52231">
                  <c:v>133.01822916666666</c:v>
                </c:pt>
                <c:pt idx="52232">
                  <c:v>133.02083333333334</c:v>
                </c:pt>
                <c:pt idx="52233">
                  <c:v>133.0234375</c:v>
                </c:pt>
                <c:pt idx="52234">
                  <c:v>133.02604166666666</c:v>
                </c:pt>
                <c:pt idx="52235">
                  <c:v>133.02864583333334</c:v>
                </c:pt>
                <c:pt idx="52236">
                  <c:v>133.03125</c:v>
                </c:pt>
                <c:pt idx="52237">
                  <c:v>133.03385416666666</c:v>
                </c:pt>
                <c:pt idx="52238">
                  <c:v>133.03645833333334</c:v>
                </c:pt>
                <c:pt idx="52239">
                  <c:v>133.0390625</c:v>
                </c:pt>
                <c:pt idx="52240">
                  <c:v>133.04166666666666</c:v>
                </c:pt>
                <c:pt idx="52241">
                  <c:v>133.04427083333334</c:v>
                </c:pt>
                <c:pt idx="52242">
                  <c:v>133.046875</c:v>
                </c:pt>
                <c:pt idx="52243">
                  <c:v>133.04947916666666</c:v>
                </c:pt>
                <c:pt idx="52244">
                  <c:v>133.05208333333334</c:v>
                </c:pt>
                <c:pt idx="52245">
                  <c:v>133.0546875</c:v>
                </c:pt>
                <c:pt idx="52246">
                  <c:v>133.05729166666666</c:v>
                </c:pt>
                <c:pt idx="52247">
                  <c:v>133.05989583333334</c:v>
                </c:pt>
                <c:pt idx="52248">
                  <c:v>133.0625</c:v>
                </c:pt>
                <c:pt idx="52249">
                  <c:v>133.06510416666666</c:v>
                </c:pt>
                <c:pt idx="52250">
                  <c:v>133.06770833333334</c:v>
                </c:pt>
                <c:pt idx="52251">
                  <c:v>133.0703125</c:v>
                </c:pt>
                <c:pt idx="52252">
                  <c:v>133.07291666666666</c:v>
                </c:pt>
                <c:pt idx="52253">
                  <c:v>133.07552083333334</c:v>
                </c:pt>
                <c:pt idx="52254">
                  <c:v>133.078125</c:v>
                </c:pt>
                <c:pt idx="52255">
                  <c:v>133.08072916666666</c:v>
                </c:pt>
                <c:pt idx="52256">
                  <c:v>133.08333333333334</c:v>
                </c:pt>
                <c:pt idx="52257">
                  <c:v>133.0859375</c:v>
                </c:pt>
                <c:pt idx="52258">
                  <c:v>133.08854166666666</c:v>
                </c:pt>
                <c:pt idx="52259">
                  <c:v>133.09114583333334</c:v>
                </c:pt>
                <c:pt idx="52260">
                  <c:v>133.09375</c:v>
                </c:pt>
                <c:pt idx="52261">
                  <c:v>133.09635416666666</c:v>
                </c:pt>
                <c:pt idx="52262">
                  <c:v>133.09895833333334</c:v>
                </c:pt>
                <c:pt idx="52263">
                  <c:v>133.1015625</c:v>
                </c:pt>
                <c:pt idx="52264">
                  <c:v>133.10416666666666</c:v>
                </c:pt>
                <c:pt idx="52265">
                  <c:v>133.10677083333334</c:v>
                </c:pt>
                <c:pt idx="52266">
                  <c:v>133.109375</c:v>
                </c:pt>
                <c:pt idx="52267">
                  <c:v>133.11197916666666</c:v>
                </c:pt>
                <c:pt idx="52268">
                  <c:v>133.11458333333334</c:v>
                </c:pt>
                <c:pt idx="52269">
                  <c:v>133.1171875</c:v>
                </c:pt>
                <c:pt idx="52270">
                  <c:v>133.11979166666666</c:v>
                </c:pt>
                <c:pt idx="52271">
                  <c:v>133.12239583333334</c:v>
                </c:pt>
                <c:pt idx="52272">
                  <c:v>133.125</c:v>
                </c:pt>
                <c:pt idx="52273">
                  <c:v>133.12760416666666</c:v>
                </c:pt>
                <c:pt idx="52274">
                  <c:v>133.13020833333334</c:v>
                </c:pt>
                <c:pt idx="52275">
                  <c:v>133.1328125</c:v>
                </c:pt>
                <c:pt idx="52276">
                  <c:v>133.13541666666666</c:v>
                </c:pt>
                <c:pt idx="52277">
                  <c:v>133.13802083333334</c:v>
                </c:pt>
                <c:pt idx="52278">
                  <c:v>133.140625</c:v>
                </c:pt>
                <c:pt idx="52279">
                  <c:v>133.14322916666666</c:v>
                </c:pt>
                <c:pt idx="52280">
                  <c:v>133.14583333333334</c:v>
                </c:pt>
                <c:pt idx="52281">
                  <c:v>133.1484375</c:v>
                </c:pt>
                <c:pt idx="52282">
                  <c:v>133.15104166666666</c:v>
                </c:pt>
                <c:pt idx="52283">
                  <c:v>133.15364583333334</c:v>
                </c:pt>
                <c:pt idx="52284">
                  <c:v>133.15625</c:v>
                </c:pt>
                <c:pt idx="52285">
                  <c:v>133.15885416666666</c:v>
                </c:pt>
                <c:pt idx="52286">
                  <c:v>133.16145833333334</c:v>
                </c:pt>
                <c:pt idx="52287">
                  <c:v>133.1640625</c:v>
                </c:pt>
                <c:pt idx="52288">
                  <c:v>133.16666666666666</c:v>
                </c:pt>
                <c:pt idx="52289">
                  <c:v>133.16927083333334</c:v>
                </c:pt>
                <c:pt idx="52290">
                  <c:v>133.171875</c:v>
                </c:pt>
                <c:pt idx="52291">
                  <c:v>133.17447916666666</c:v>
                </c:pt>
                <c:pt idx="52292">
                  <c:v>133.17708333333334</c:v>
                </c:pt>
                <c:pt idx="52293">
                  <c:v>133.1796875</c:v>
                </c:pt>
                <c:pt idx="52294">
                  <c:v>133.18229166666666</c:v>
                </c:pt>
                <c:pt idx="52295">
                  <c:v>133.18489583333334</c:v>
                </c:pt>
                <c:pt idx="52296">
                  <c:v>133.1875</c:v>
                </c:pt>
                <c:pt idx="52297">
                  <c:v>133.19010416666666</c:v>
                </c:pt>
                <c:pt idx="52298">
                  <c:v>133.19270833333334</c:v>
                </c:pt>
                <c:pt idx="52299">
                  <c:v>133.1953125</c:v>
                </c:pt>
                <c:pt idx="52300">
                  <c:v>133.19791666666666</c:v>
                </c:pt>
                <c:pt idx="52301">
                  <c:v>133.20052083333334</c:v>
                </c:pt>
                <c:pt idx="52302">
                  <c:v>133.203125</c:v>
                </c:pt>
                <c:pt idx="52303">
                  <c:v>133.20572916666666</c:v>
                </c:pt>
                <c:pt idx="52304">
                  <c:v>133.20833333333334</c:v>
                </c:pt>
                <c:pt idx="52305">
                  <c:v>133.2109375</c:v>
                </c:pt>
                <c:pt idx="52306">
                  <c:v>133.21354166666666</c:v>
                </c:pt>
                <c:pt idx="52307">
                  <c:v>133.21614583333334</c:v>
                </c:pt>
                <c:pt idx="52308">
                  <c:v>133.21875</c:v>
                </c:pt>
                <c:pt idx="52309">
                  <c:v>133.22135416666666</c:v>
                </c:pt>
                <c:pt idx="52310">
                  <c:v>133.22395833333334</c:v>
                </c:pt>
                <c:pt idx="52311">
                  <c:v>133.2265625</c:v>
                </c:pt>
                <c:pt idx="52312">
                  <c:v>133.22916666666666</c:v>
                </c:pt>
                <c:pt idx="52313">
                  <c:v>133.23177083333334</c:v>
                </c:pt>
                <c:pt idx="52314">
                  <c:v>133.234375</c:v>
                </c:pt>
                <c:pt idx="52315">
                  <c:v>133.23697916666666</c:v>
                </c:pt>
                <c:pt idx="52316">
                  <c:v>133.23958333333334</c:v>
                </c:pt>
                <c:pt idx="52317">
                  <c:v>133.2421875</c:v>
                </c:pt>
                <c:pt idx="52318">
                  <c:v>133.24479166666666</c:v>
                </c:pt>
                <c:pt idx="52319">
                  <c:v>133.24739583333334</c:v>
                </c:pt>
                <c:pt idx="52320">
                  <c:v>133.25</c:v>
                </c:pt>
                <c:pt idx="52321">
                  <c:v>133.25260416666666</c:v>
                </c:pt>
                <c:pt idx="52322">
                  <c:v>133.25520833333334</c:v>
                </c:pt>
                <c:pt idx="52323">
                  <c:v>133.2578125</c:v>
                </c:pt>
                <c:pt idx="52324">
                  <c:v>133.26041666666666</c:v>
                </c:pt>
                <c:pt idx="52325">
                  <c:v>133.26302083333334</c:v>
                </c:pt>
                <c:pt idx="52326">
                  <c:v>133.265625</c:v>
                </c:pt>
                <c:pt idx="52327">
                  <c:v>133.26822916666666</c:v>
                </c:pt>
                <c:pt idx="52328">
                  <c:v>133.27083333333334</c:v>
                </c:pt>
                <c:pt idx="52329">
                  <c:v>133.2734375</c:v>
                </c:pt>
                <c:pt idx="52330">
                  <c:v>133.27604166666666</c:v>
                </c:pt>
                <c:pt idx="52331">
                  <c:v>133.27864583333334</c:v>
                </c:pt>
                <c:pt idx="52332">
                  <c:v>133.28125</c:v>
                </c:pt>
                <c:pt idx="52333">
                  <c:v>133.28385416666666</c:v>
                </c:pt>
                <c:pt idx="52334">
                  <c:v>133.28645833333334</c:v>
                </c:pt>
                <c:pt idx="52335">
                  <c:v>133.2890625</c:v>
                </c:pt>
                <c:pt idx="52336">
                  <c:v>133.29166666666666</c:v>
                </c:pt>
                <c:pt idx="52337">
                  <c:v>133.29427083333334</c:v>
                </c:pt>
                <c:pt idx="52338">
                  <c:v>133.296875</c:v>
                </c:pt>
                <c:pt idx="52339">
                  <c:v>133.29947916666666</c:v>
                </c:pt>
                <c:pt idx="52340">
                  <c:v>133.30208333333334</c:v>
                </c:pt>
                <c:pt idx="52341">
                  <c:v>133.3046875</c:v>
                </c:pt>
                <c:pt idx="52342">
                  <c:v>133.30729166666666</c:v>
                </c:pt>
                <c:pt idx="52343">
                  <c:v>133.30989583333334</c:v>
                </c:pt>
                <c:pt idx="52344">
                  <c:v>133.3125</c:v>
                </c:pt>
                <c:pt idx="52345">
                  <c:v>133.31510416666666</c:v>
                </c:pt>
                <c:pt idx="52346">
                  <c:v>133.31770833333334</c:v>
                </c:pt>
                <c:pt idx="52347">
                  <c:v>133.3203125</c:v>
                </c:pt>
                <c:pt idx="52348">
                  <c:v>133.32291666666666</c:v>
                </c:pt>
                <c:pt idx="52349">
                  <c:v>133.32552083333334</c:v>
                </c:pt>
                <c:pt idx="52350">
                  <c:v>133.328125</c:v>
                </c:pt>
                <c:pt idx="52351">
                  <c:v>133.33072916666666</c:v>
                </c:pt>
                <c:pt idx="52352">
                  <c:v>133.33333333333334</c:v>
                </c:pt>
                <c:pt idx="52353">
                  <c:v>133.3359375</c:v>
                </c:pt>
                <c:pt idx="52354">
                  <c:v>133.33854166666666</c:v>
                </c:pt>
                <c:pt idx="52355">
                  <c:v>133.34114583333334</c:v>
                </c:pt>
                <c:pt idx="52356">
                  <c:v>133.34375</c:v>
                </c:pt>
                <c:pt idx="52357">
                  <c:v>133.34635416666666</c:v>
                </c:pt>
                <c:pt idx="52358">
                  <c:v>133.34895833333334</c:v>
                </c:pt>
                <c:pt idx="52359">
                  <c:v>133.3515625</c:v>
                </c:pt>
                <c:pt idx="52360">
                  <c:v>133.35416666666666</c:v>
                </c:pt>
                <c:pt idx="52361">
                  <c:v>133.35677083333334</c:v>
                </c:pt>
                <c:pt idx="52362">
                  <c:v>133.359375</c:v>
                </c:pt>
                <c:pt idx="52363">
                  <c:v>133.36197916666666</c:v>
                </c:pt>
                <c:pt idx="52364">
                  <c:v>133.36458333333334</c:v>
                </c:pt>
                <c:pt idx="52365">
                  <c:v>133.3671875</c:v>
                </c:pt>
                <c:pt idx="52366">
                  <c:v>133.36979166666666</c:v>
                </c:pt>
                <c:pt idx="52367">
                  <c:v>133.37239583333334</c:v>
                </c:pt>
                <c:pt idx="52368">
                  <c:v>133.375</c:v>
                </c:pt>
                <c:pt idx="52369">
                  <c:v>133.37760416666666</c:v>
                </c:pt>
                <c:pt idx="52370">
                  <c:v>133.38020833333334</c:v>
                </c:pt>
                <c:pt idx="52371">
                  <c:v>133.3828125</c:v>
                </c:pt>
                <c:pt idx="52372">
                  <c:v>133.38541666666666</c:v>
                </c:pt>
                <c:pt idx="52373">
                  <c:v>133.38802083333334</c:v>
                </c:pt>
                <c:pt idx="52374">
                  <c:v>133.390625</c:v>
                </c:pt>
                <c:pt idx="52375">
                  <c:v>133.39322916666666</c:v>
                </c:pt>
                <c:pt idx="52376">
                  <c:v>133.39583333333334</c:v>
                </c:pt>
                <c:pt idx="52377">
                  <c:v>133.3984375</c:v>
                </c:pt>
                <c:pt idx="52378">
                  <c:v>133.40104166666666</c:v>
                </c:pt>
                <c:pt idx="52379">
                  <c:v>133.40364583333334</c:v>
                </c:pt>
                <c:pt idx="52380">
                  <c:v>133.40625</c:v>
                </c:pt>
                <c:pt idx="52381">
                  <c:v>133.40885416666666</c:v>
                </c:pt>
                <c:pt idx="52382">
                  <c:v>133.41145833333334</c:v>
                </c:pt>
                <c:pt idx="52383">
                  <c:v>133.4140625</c:v>
                </c:pt>
                <c:pt idx="52384">
                  <c:v>133.41666666666666</c:v>
                </c:pt>
                <c:pt idx="52385">
                  <c:v>133.41927083333334</c:v>
                </c:pt>
                <c:pt idx="52386">
                  <c:v>133.421875</c:v>
                </c:pt>
                <c:pt idx="52387">
                  <c:v>133.42447916666666</c:v>
                </c:pt>
                <c:pt idx="52388">
                  <c:v>133.42708333333334</c:v>
                </c:pt>
                <c:pt idx="52389">
                  <c:v>133.4296875</c:v>
                </c:pt>
                <c:pt idx="52390">
                  <c:v>133.43229166666666</c:v>
                </c:pt>
                <c:pt idx="52391">
                  <c:v>133.43489583333334</c:v>
                </c:pt>
                <c:pt idx="52392">
                  <c:v>133.4375</c:v>
                </c:pt>
                <c:pt idx="52393">
                  <c:v>133.44010416666666</c:v>
                </c:pt>
                <c:pt idx="52394">
                  <c:v>133.44270833333334</c:v>
                </c:pt>
                <c:pt idx="52395">
                  <c:v>133.4453125</c:v>
                </c:pt>
                <c:pt idx="52396">
                  <c:v>133.44791666666666</c:v>
                </c:pt>
                <c:pt idx="52397">
                  <c:v>133.45052083333334</c:v>
                </c:pt>
                <c:pt idx="52398">
                  <c:v>133.453125</c:v>
                </c:pt>
                <c:pt idx="52399">
                  <c:v>133.45572916666666</c:v>
                </c:pt>
                <c:pt idx="52400">
                  <c:v>133.45833333333334</c:v>
                </c:pt>
                <c:pt idx="52401">
                  <c:v>133.4609375</c:v>
                </c:pt>
                <c:pt idx="52402">
                  <c:v>133.46354166666666</c:v>
                </c:pt>
                <c:pt idx="52403">
                  <c:v>133.46614583333334</c:v>
                </c:pt>
                <c:pt idx="52404">
                  <c:v>133.46875</c:v>
                </c:pt>
                <c:pt idx="52405">
                  <c:v>133.47135416666666</c:v>
                </c:pt>
                <c:pt idx="52406">
                  <c:v>133.47395833333334</c:v>
                </c:pt>
                <c:pt idx="52407">
                  <c:v>133.4765625</c:v>
                </c:pt>
                <c:pt idx="52408">
                  <c:v>133.47916666666666</c:v>
                </c:pt>
                <c:pt idx="52409">
                  <c:v>133.48177083333334</c:v>
                </c:pt>
                <c:pt idx="52410">
                  <c:v>133.484375</c:v>
                </c:pt>
                <c:pt idx="52411">
                  <c:v>133.48697916666666</c:v>
                </c:pt>
                <c:pt idx="52412">
                  <c:v>133.48958333333334</c:v>
                </c:pt>
                <c:pt idx="52413">
                  <c:v>133.4921875</c:v>
                </c:pt>
                <c:pt idx="52414">
                  <c:v>133.49479166666666</c:v>
                </c:pt>
                <c:pt idx="52415">
                  <c:v>133.49739583333334</c:v>
                </c:pt>
                <c:pt idx="52416">
                  <c:v>133.5</c:v>
                </c:pt>
                <c:pt idx="52417">
                  <c:v>133.50260416666666</c:v>
                </c:pt>
                <c:pt idx="52418">
                  <c:v>133.50520833333334</c:v>
                </c:pt>
                <c:pt idx="52419">
                  <c:v>133.5078125</c:v>
                </c:pt>
                <c:pt idx="52420">
                  <c:v>133.51041666666666</c:v>
                </c:pt>
                <c:pt idx="52421">
                  <c:v>133.51302083333334</c:v>
                </c:pt>
                <c:pt idx="52422">
                  <c:v>133.515625</c:v>
                </c:pt>
                <c:pt idx="52423">
                  <c:v>133.51822916666666</c:v>
                </c:pt>
                <c:pt idx="52424">
                  <c:v>133.52083333333334</c:v>
                </c:pt>
                <c:pt idx="52425">
                  <c:v>133.5234375</c:v>
                </c:pt>
                <c:pt idx="52426">
                  <c:v>133.52604166666666</c:v>
                </c:pt>
                <c:pt idx="52427">
                  <c:v>133.52864583333334</c:v>
                </c:pt>
                <c:pt idx="52428">
                  <c:v>133.53125</c:v>
                </c:pt>
                <c:pt idx="52429">
                  <c:v>133.53385416666666</c:v>
                </c:pt>
                <c:pt idx="52430">
                  <c:v>133.53645833333334</c:v>
                </c:pt>
                <c:pt idx="52431">
                  <c:v>133.5390625</c:v>
                </c:pt>
                <c:pt idx="52432">
                  <c:v>133.54166666666666</c:v>
                </c:pt>
                <c:pt idx="52433">
                  <c:v>133.54427083333334</c:v>
                </c:pt>
                <c:pt idx="52434">
                  <c:v>133.546875</c:v>
                </c:pt>
                <c:pt idx="52435">
                  <c:v>133.54947916666666</c:v>
                </c:pt>
                <c:pt idx="52436">
                  <c:v>133.55208333333334</c:v>
                </c:pt>
                <c:pt idx="52437">
                  <c:v>133.5546875</c:v>
                </c:pt>
                <c:pt idx="52438">
                  <c:v>133.55729166666666</c:v>
                </c:pt>
                <c:pt idx="52439">
                  <c:v>133.55989583333334</c:v>
                </c:pt>
                <c:pt idx="52440">
                  <c:v>133.5625</c:v>
                </c:pt>
                <c:pt idx="52441">
                  <c:v>133.56510416666666</c:v>
                </c:pt>
                <c:pt idx="52442">
                  <c:v>133.56770833333334</c:v>
                </c:pt>
                <c:pt idx="52443">
                  <c:v>133.5703125</c:v>
                </c:pt>
                <c:pt idx="52444">
                  <c:v>133.57291666666666</c:v>
                </c:pt>
                <c:pt idx="52445">
                  <c:v>133.57552083333334</c:v>
                </c:pt>
                <c:pt idx="52446">
                  <c:v>133.578125</c:v>
                </c:pt>
                <c:pt idx="52447">
                  <c:v>133.58072916666666</c:v>
                </c:pt>
                <c:pt idx="52448">
                  <c:v>133.58333333333334</c:v>
                </c:pt>
                <c:pt idx="52449">
                  <c:v>133.5859375</c:v>
                </c:pt>
                <c:pt idx="52450">
                  <c:v>133.58854166666666</c:v>
                </c:pt>
                <c:pt idx="52451">
                  <c:v>133.59114583333334</c:v>
                </c:pt>
                <c:pt idx="52452">
                  <c:v>133.59375</c:v>
                </c:pt>
                <c:pt idx="52453">
                  <c:v>133.59635416666666</c:v>
                </c:pt>
                <c:pt idx="52454">
                  <c:v>133.59895833333334</c:v>
                </c:pt>
                <c:pt idx="52455">
                  <c:v>133.6015625</c:v>
                </c:pt>
                <c:pt idx="52456">
                  <c:v>133.60416666666666</c:v>
                </c:pt>
                <c:pt idx="52457">
                  <c:v>133.60677083333334</c:v>
                </c:pt>
                <c:pt idx="52458">
                  <c:v>133.609375</c:v>
                </c:pt>
                <c:pt idx="52459">
                  <c:v>133.61197916666666</c:v>
                </c:pt>
                <c:pt idx="52460">
                  <c:v>133.61458333333334</c:v>
                </c:pt>
                <c:pt idx="52461">
                  <c:v>133.6171875</c:v>
                </c:pt>
                <c:pt idx="52462">
                  <c:v>133.61979166666666</c:v>
                </c:pt>
                <c:pt idx="52463">
                  <c:v>133.62239583333334</c:v>
                </c:pt>
                <c:pt idx="52464">
                  <c:v>133.625</c:v>
                </c:pt>
                <c:pt idx="52465">
                  <c:v>133.62760416666666</c:v>
                </c:pt>
                <c:pt idx="52466">
                  <c:v>133.63020833333334</c:v>
                </c:pt>
                <c:pt idx="52467">
                  <c:v>133.6328125</c:v>
                </c:pt>
                <c:pt idx="52468">
                  <c:v>133.63541666666666</c:v>
                </c:pt>
                <c:pt idx="52469">
                  <c:v>133.63802083333334</c:v>
                </c:pt>
                <c:pt idx="52470">
                  <c:v>133.640625</c:v>
                </c:pt>
                <c:pt idx="52471">
                  <c:v>133.64322916666666</c:v>
                </c:pt>
                <c:pt idx="52472">
                  <c:v>133.64583333333334</c:v>
                </c:pt>
                <c:pt idx="52473">
                  <c:v>133.6484375</c:v>
                </c:pt>
                <c:pt idx="52474">
                  <c:v>133.65104166666666</c:v>
                </c:pt>
                <c:pt idx="52475">
                  <c:v>133.65364583333334</c:v>
                </c:pt>
                <c:pt idx="52476">
                  <c:v>133.65625</c:v>
                </c:pt>
                <c:pt idx="52477">
                  <c:v>133.65885416666666</c:v>
                </c:pt>
                <c:pt idx="52478">
                  <c:v>133.66145833333334</c:v>
                </c:pt>
                <c:pt idx="52479">
                  <c:v>133.6640625</c:v>
                </c:pt>
                <c:pt idx="52480">
                  <c:v>133.66666666666666</c:v>
                </c:pt>
                <c:pt idx="52481">
                  <c:v>133.66927083333334</c:v>
                </c:pt>
                <c:pt idx="52482">
                  <c:v>133.671875</c:v>
                </c:pt>
                <c:pt idx="52483">
                  <c:v>133.67447916666666</c:v>
                </c:pt>
                <c:pt idx="52484">
                  <c:v>133.67708333333334</c:v>
                </c:pt>
                <c:pt idx="52485">
                  <c:v>133.6796875</c:v>
                </c:pt>
                <c:pt idx="52486">
                  <c:v>133.68229166666666</c:v>
                </c:pt>
                <c:pt idx="52487">
                  <c:v>133.68489583333334</c:v>
                </c:pt>
                <c:pt idx="52488">
                  <c:v>133.6875</c:v>
                </c:pt>
                <c:pt idx="52489">
                  <c:v>133.69010416666666</c:v>
                </c:pt>
                <c:pt idx="52490">
                  <c:v>133.69270833333334</c:v>
                </c:pt>
                <c:pt idx="52491">
                  <c:v>133.6953125</c:v>
                </c:pt>
                <c:pt idx="52492">
                  <c:v>133.69791666666666</c:v>
                </c:pt>
                <c:pt idx="52493">
                  <c:v>133.70052083333334</c:v>
                </c:pt>
                <c:pt idx="52494">
                  <c:v>133.703125</c:v>
                </c:pt>
                <c:pt idx="52495">
                  <c:v>133.70572916666666</c:v>
                </c:pt>
                <c:pt idx="52496">
                  <c:v>133.70833333333334</c:v>
                </c:pt>
                <c:pt idx="52497">
                  <c:v>133.7109375</c:v>
                </c:pt>
                <c:pt idx="52498">
                  <c:v>133.71354166666666</c:v>
                </c:pt>
                <c:pt idx="52499">
                  <c:v>133.71614583333334</c:v>
                </c:pt>
                <c:pt idx="52500">
                  <c:v>133.71875</c:v>
                </c:pt>
                <c:pt idx="52501">
                  <c:v>133.72135416666666</c:v>
                </c:pt>
                <c:pt idx="52502">
                  <c:v>133.72395833333334</c:v>
                </c:pt>
                <c:pt idx="52503">
                  <c:v>133.7265625</c:v>
                </c:pt>
                <c:pt idx="52504">
                  <c:v>133.72916666666666</c:v>
                </c:pt>
                <c:pt idx="52505">
                  <c:v>133.73177083333334</c:v>
                </c:pt>
                <c:pt idx="52506">
                  <c:v>133.734375</c:v>
                </c:pt>
                <c:pt idx="52507">
                  <c:v>133.73697916666666</c:v>
                </c:pt>
                <c:pt idx="52508">
                  <c:v>133.73958333333334</c:v>
                </c:pt>
                <c:pt idx="52509">
                  <c:v>133.7421875</c:v>
                </c:pt>
                <c:pt idx="52510">
                  <c:v>133.74479166666666</c:v>
                </c:pt>
                <c:pt idx="52511">
                  <c:v>133.74739583333334</c:v>
                </c:pt>
                <c:pt idx="52512">
                  <c:v>133.75</c:v>
                </c:pt>
                <c:pt idx="52513">
                  <c:v>133.75260416666666</c:v>
                </c:pt>
                <c:pt idx="52514">
                  <c:v>133.75520833333334</c:v>
                </c:pt>
                <c:pt idx="52515">
                  <c:v>133.7578125</c:v>
                </c:pt>
                <c:pt idx="52516">
                  <c:v>133.76041666666666</c:v>
                </c:pt>
                <c:pt idx="52517">
                  <c:v>133.76302083333334</c:v>
                </c:pt>
                <c:pt idx="52518">
                  <c:v>133.765625</c:v>
                </c:pt>
                <c:pt idx="52519">
                  <c:v>133.76822916666666</c:v>
                </c:pt>
                <c:pt idx="52520">
                  <c:v>133.77083333333334</c:v>
                </c:pt>
                <c:pt idx="52521">
                  <c:v>133.7734375</c:v>
                </c:pt>
                <c:pt idx="52522">
                  <c:v>133.77604166666666</c:v>
                </c:pt>
                <c:pt idx="52523">
                  <c:v>133.77864583333334</c:v>
                </c:pt>
                <c:pt idx="52524">
                  <c:v>133.78125</c:v>
                </c:pt>
                <c:pt idx="52525">
                  <c:v>133.78385416666666</c:v>
                </c:pt>
                <c:pt idx="52526">
                  <c:v>133.78645833333334</c:v>
                </c:pt>
                <c:pt idx="52527">
                  <c:v>133.7890625</c:v>
                </c:pt>
                <c:pt idx="52528">
                  <c:v>133.79166666666666</c:v>
                </c:pt>
                <c:pt idx="52529">
                  <c:v>133.79427083333334</c:v>
                </c:pt>
                <c:pt idx="52530">
                  <c:v>133.796875</c:v>
                </c:pt>
                <c:pt idx="52531">
                  <c:v>133.79947916666666</c:v>
                </c:pt>
                <c:pt idx="52532">
                  <c:v>133.80208333333334</c:v>
                </c:pt>
                <c:pt idx="52533">
                  <c:v>133.8046875</c:v>
                </c:pt>
                <c:pt idx="52534">
                  <c:v>133.80729166666666</c:v>
                </c:pt>
                <c:pt idx="52535">
                  <c:v>133.80989583333334</c:v>
                </c:pt>
                <c:pt idx="52536">
                  <c:v>133.8125</c:v>
                </c:pt>
                <c:pt idx="52537">
                  <c:v>133.81510416666666</c:v>
                </c:pt>
                <c:pt idx="52538">
                  <c:v>133.81770833333334</c:v>
                </c:pt>
                <c:pt idx="52539">
                  <c:v>133.8203125</c:v>
                </c:pt>
                <c:pt idx="52540">
                  <c:v>133.82291666666666</c:v>
                </c:pt>
                <c:pt idx="52541">
                  <c:v>133.82552083333334</c:v>
                </c:pt>
                <c:pt idx="52542">
                  <c:v>133.828125</c:v>
                </c:pt>
                <c:pt idx="52543">
                  <c:v>133.83072916666666</c:v>
                </c:pt>
                <c:pt idx="52544">
                  <c:v>133.83333333333334</c:v>
                </c:pt>
                <c:pt idx="52545">
                  <c:v>133.8359375</c:v>
                </c:pt>
                <c:pt idx="52546">
                  <c:v>133.83854166666666</c:v>
                </c:pt>
                <c:pt idx="52547">
                  <c:v>133.84114583333334</c:v>
                </c:pt>
                <c:pt idx="52548">
                  <c:v>133.84375</c:v>
                </c:pt>
                <c:pt idx="52549">
                  <c:v>133.84635416666666</c:v>
                </c:pt>
                <c:pt idx="52550">
                  <c:v>133.84895833333334</c:v>
                </c:pt>
                <c:pt idx="52551">
                  <c:v>133.8515625</c:v>
                </c:pt>
                <c:pt idx="52552">
                  <c:v>133.85416666666666</c:v>
                </c:pt>
                <c:pt idx="52553">
                  <c:v>133.85677083333334</c:v>
                </c:pt>
                <c:pt idx="52554">
                  <c:v>133.859375</c:v>
                </c:pt>
                <c:pt idx="52555">
                  <c:v>133.86197916666666</c:v>
                </c:pt>
                <c:pt idx="52556">
                  <c:v>133.86458333333334</c:v>
                </c:pt>
                <c:pt idx="52557">
                  <c:v>133.8671875</c:v>
                </c:pt>
                <c:pt idx="52558">
                  <c:v>133.86979166666666</c:v>
                </c:pt>
                <c:pt idx="52559">
                  <c:v>133.87239583333334</c:v>
                </c:pt>
                <c:pt idx="52560">
                  <c:v>133.875</c:v>
                </c:pt>
                <c:pt idx="52561">
                  <c:v>133.87760416666666</c:v>
                </c:pt>
                <c:pt idx="52562">
                  <c:v>133.88020833333334</c:v>
                </c:pt>
                <c:pt idx="52563">
                  <c:v>133.8828125</c:v>
                </c:pt>
                <c:pt idx="52564">
                  <c:v>133.88541666666666</c:v>
                </c:pt>
                <c:pt idx="52565">
                  <c:v>133.88802083333334</c:v>
                </c:pt>
                <c:pt idx="52566">
                  <c:v>133.890625</c:v>
                </c:pt>
                <c:pt idx="52567">
                  <c:v>133.89322916666666</c:v>
                </c:pt>
                <c:pt idx="52568">
                  <c:v>133.89583333333334</c:v>
                </c:pt>
                <c:pt idx="52569">
                  <c:v>133.8984375</c:v>
                </c:pt>
                <c:pt idx="52570">
                  <c:v>133.90104166666666</c:v>
                </c:pt>
                <c:pt idx="52571">
                  <c:v>133.90364583333334</c:v>
                </c:pt>
                <c:pt idx="52572">
                  <c:v>133.90625</c:v>
                </c:pt>
                <c:pt idx="52573">
                  <c:v>133.90885416666666</c:v>
                </c:pt>
                <c:pt idx="52574">
                  <c:v>133.91145833333334</c:v>
                </c:pt>
                <c:pt idx="52575">
                  <c:v>133.9140625</c:v>
                </c:pt>
                <c:pt idx="52576">
                  <c:v>133.91666666666666</c:v>
                </c:pt>
                <c:pt idx="52577">
                  <c:v>133.91927083333334</c:v>
                </c:pt>
                <c:pt idx="52578">
                  <c:v>133.921875</c:v>
                </c:pt>
                <c:pt idx="52579">
                  <c:v>133.92447916666666</c:v>
                </c:pt>
                <c:pt idx="52580">
                  <c:v>133.92708333333334</c:v>
                </c:pt>
                <c:pt idx="52581">
                  <c:v>133.9296875</c:v>
                </c:pt>
                <c:pt idx="52582">
                  <c:v>133.93229166666666</c:v>
                </c:pt>
                <c:pt idx="52583">
                  <c:v>133.93489583333334</c:v>
                </c:pt>
                <c:pt idx="52584">
                  <c:v>133.9375</c:v>
                </c:pt>
                <c:pt idx="52585">
                  <c:v>133.94010416666666</c:v>
                </c:pt>
                <c:pt idx="52586">
                  <c:v>133.94270833333334</c:v>
                </c:pt>
                <c:pt idx="52587">
                  <c:v>133.9453125</c:v>
                </c:pt>
                <c:pt idx="52588">
                  <c:v>133.94791666666666</c:v>
                </c:pt>
                <c:pt idx="52589">
                  <c:v>133.95052083333334</c:v>
                </c:pt>
                <c:pt idx="52590">
                  <c:v>133.953125</c:v>
                </c:pt>
                <c:pt idx="52591">
                  <c:v>133.95572916666666</c:v>
                </c:pt>
                <c:pt idx="52592">
                  <c:v>133.95833333333334</c:v>
                </c:pt>
                <c:pt idx="52593">
                  <c:v>133.9609375</c:v>
                </c:pt>
                <c:pt idx="52594">
                  <c:v>133.96354166666666</c:v>
                </c:pt>
                <c:pt idx="52595">
                  <c:v>133.96614583333334</c:v>
                </c:pt>
                <c:pt idx="52596">
                  <c:v>133.96875</c:v>
                </c:pt>
                <c:pt idx="52597">
                  <c:v>133.97135416666666</c:v>
                </c:pt>
                <c:pt idx="52598">
                  <c:v>133.97395833333334</c:v>
                </c:pt>
                <c:pt idx="52599">
                  <c:v>133.9765625</c:v>
                </c:pt>
                <c:pt idx="52600">
                  <c:v>133.97916666666666</c:v>
                </c:pt>
                <c:pt idx="52601">
                  <c:v>133.98177083333334</c:v>
                </c:pt>
                <c:pt idx="52602">
                  <c:v>133.984375</c:v>
                </c:pt>
                <c:pt idx="52603">
                  <c:v>133.98697916666666</c:v>
                </c:pt>
                <c:pt idx="52604">
                  <c:v>133.98958333333334</c:v>
                </c:pt>
                <c:pt idx="52605">
                  <c:v>133.9921875</c:v>
                </c:pt>
                <c:pt idx="52606">
                  <c:v>133.99479166666666</c:v>
                </c:pt>
                <c:pt idx="52607">
                  <c:v>133.99739583333334</c:v>
                </c:pt>
                <c:pt idx="52608">
                  <c:v>134</c:v>
                </c:pt>
                <c:pt idx="52609">
                  <c:v>134.00260416666666</c:v>
                </c:pt>
                <c:pt idx="52610">
                  <c:v>134.00520833333334</c:v>
                </c:pt>
                <c:pt idx="52611">
                  <c:v>134.0078125</c:v>
                </c:pt>
                <c:pt idx="52612">
                  <c:v>134.01041666666666</c:v>
                </c:pt>
                <c:pt idx="52613">
                  <c:v>134.01302083333334</c:v>
                </c:pt>
                <c:pt idx="52614">
                  <c:v>134.015625</c:v>
                </c:pt>
                <c:pt idx="52615">
                  <c:v>134.01822916666666</c:v>
                </c:pt>
                <c:pt idx="52616">
                  <c:v>134.02083333333334</c:v>
                </c:pt>
                <c:pt idx="52617">
                  <c:v>134.0234375</c:v>
                </c:pt>
                <c:pt idx="52618">
                  <c:v>134.02604166666666</c:v>
                </c:pt>
                <c:pt idx="52619">
                  <c:v>134.02864583333334</c:v>
                </c:pt>
                <c:pt idx="52620">
                  <c:v>134.03125</c:v>
                </c:pt>
                <c:pt idx="52621">
                  <c:v>134.03385416666666</c:v>
                </c:pt>
                <c:pt idx="52622">
                  <c:v>134.03645833333334</c:v>
                </c:pt>
                <c:pt idx="52623">
                  <c:v>134.0390625</c:v>
                </c:pt>
                <c:pt idx="52624">
                  <c:v>134.04166666666666</c:v>
                </c:pt>
                <c:pt idx="52625">
                  <c:v>134.04427083333334</c:v>
                </c:pt>
                <c:pt idx="52626">
                  <c:v>134.046875</c:v>
                </c:pt>
                <c:pt idx="52627">
                  <c:v>134.04947916666666</c:v>
                </c:pt>
                <c:pt idx="52628">
                  <c:v>134.05208333333334</c:v>
                </c:pt>
                <c:pt idx="52629">
                  <c:v>134.0546875</c:v>
                </c:pt>
                <c:pt idx="52630">
                  <c:v>134.05729166666666</c:v>
                </c:pt>
                <c:pt idx="52631">
                  <c:v>134.05989583333334</c:v>
                </c:pt>
                <c:pt idx="52632">
                  <c:v>134.0625</c:v>
                </c:pt>
                <c:pt idx="52633">
                  <c:v>134.06510416666666</c:v>
                </c:pt>
                <c:pt idx="52634">
                  <c:v>134.06770833333334</c:v>
                </c:pt>
                <c:pt idx="52635">
                  <c:v>134.0703125</c:v>
                </c:pt>
                <c:pt idx="52636">
                  <c:v>134.07291666666666</c:v>
                </c:pt>
                <c:pt idx="52637">
                  <c:v>134.07552083333334</c:v>
                </c:pt>
                <c:pt idx="52638">
                  <c:v>134.078125</c:v>
                </c:pt>
                <c:pt idx="52639">
                  <c:v>134.08072916666666</c:v>
                </c:pt>
                <c:pt idx="52640">
                  <c:v>134.08333333333334</c:v>
                </c:pt>
                <c:pt idx="52641">
                  <c:v>134.0859375</c:v>
                </c:pt>
                <c:pt idx="52642">
                  <c:v>134.08854166666666</c:v>
                </c:pt>
                <c:pt idx="52643">
                  <c:v>134.09114583333334</c:v>
                </c:pt>
                <c:pt idx="52644">
                  <c:v>134.09375</c:v>
                </c:pt>
                <c:pt idx="52645">
                  <c:v>134.09635416666666</c:v>
                </c:pt>
                <c:pt idx="52646">
                  <c:v>134.09895833333334</c:v>
                </c:pt>
                <c:pt idx="52647">
                  <c:v>134.1015625</c:v>
                </c:pt>
                <c:pt idx="52648">
                  <c:v>134.10416666666666</c:v>
                </c:pt>
                <c:pt idx="52649">
                  <c:v>134.10677083333334</c:v>
                </c:pt>
                <c:pt idx="52650">
                  <c:v>134.109375</c:v>
                </c:pt>
                <c:pt idx="52651">
                  <c:v>134.11197916666666</c:v>
                </c:pt>
                <c:pt idx="52652">
                  <c:v>134.11458333333334</c:v>
                </c:pt>
                <c:pt idx="52653">
                  <c:v>134.1171875</c:v>
                </c:pt>
                <c:pt idx="52654">
                  <c:v>134.11979166666666</c:v>
                </c:pt>
                <c:pt idx="52655">
                  <c:v>134.12239583333334</c:v>
                </c:pt>
                <c:pt idx="52656">
                  <c:v>134.125</c:v>
                </c:pt>
                <c:pt idx="52657">
                  <c:v>134.12760416666666</c:v>
                </c:pt>
                <c:pt idx="52658">
                  <c:v>134.13020833333334</c:v>
                </c:pt>
                <c:pt idx="52659">
                  <c:v>134.1328125</c:v>
                </c:pt>
                <c:pt idx="52660">
                  <c:v>134.13541666666666</c:v>
                </c:pt>
                <c:pt idx="52661">
                  <c:v>134.13802083333334</c:v>
                </c:pt>
                <c:pt idx="52662">
                  <c:v>134.140625</c:v>
                </c:pt>
                <c:pt idx="52663">
                  <c:v>134.14322916666666</c:v>
                </c:pt>
                <c:pt idx="52664">
                  <c:v>134.14583333333334</c:v>
                </c:pt>
                <c:pt idx="52665">
                  <c:v>134.1484375</c:v>
                </c:pt>
                <c:pt idx="52666">
                  <c:v>134.15104166666666</c:v>
                </c:pt>
                <c:pt idx="52667">
                  <c:v>134.15364583333334</c:v>
                </c:pt>
                <c:pt idx="52668">
                  <c:v>134.15625</c:v>
                </c:pt>
                <c:pt idx="52669">
                  <c:v>134.15885416666666</c:v>
                </c:pt>
                <c:pt idx="52670">
                  <c:v>134.16145833333334</c:v>
                </c:pt>
                <c:pt idx="52671">
                  <c:v>134.1640625</c:v>
                </c:pt>
                <c:pt idx="52672">
                  <c:v>134.16666666666666</c:v>
                </c:pt>
                <c:pt idx="52673">
                  <c:v>134.16927083333334</c:v>
                </c:pt>
                <c:pt idx="52674">
                  <c:v>134.171875</c:v>
                </c:pt>
                <c:pt idx="52675">
                  <c:v>134.17447916666666</c:v>
                </c:pt>
                <c:pt idx="52676">
                  <c:v>134.17708333333334</c:v>
                </c:pt>
                <c:pt idx="52677">
                  <c:v>134.1796875</c:v>
                </c:pt>
                <c:pt idx="52678">
                  <c:v>134.18229166666666</c:v>
                </c:pt>
                <c:pt idx="52679">
                  <c:v>134.18489583333334</c:v>
                </c:pt>
                <c:pt idx="52680">
                  <c:v>134.1875</c:v>
                </c:pt>
                <c:pt idx="52681">
                  <c:v>134.19010416666666</c:v>
                </c:pt>
                <c:pt idx="52682">
                  <c:v>134.19270833333334</c:v>
                </c:pt>
                <c:pt idx="52683">
                  <c:v>134.1953125</c:v>
                </c:pt>
                <c:pt idx="52684">
                  <c:v>134.19791666666666</c:v>
                </c:pt>
                <c:pt idx="52685">
                  <c:v>134.20052083333334</c:v>
                </c:pt>
                <c:pt idx="52686">
                  <c:v>134.203125</c:v>
                </c:pt>
                <c:pt idx="52687">
                  <c:v>134.20572916666666</c:v>
                </c:pt>
                <c:pt idx="52688">
                  <c:v>134.20833333333334</c:v>
                </c:pt>
                <c:pt idx="52689">
                  <c:v>134.2109375</c:v>
                </c:pt>
                <c:pt idx="52690">
                  <c:v>134.21354166666666</c:v>
                </c:pt>
                <c:pt idx="52691">
                  <c:v>134.21614583333334</c:v>
                </c:pt>
                <c:pt idx="52692">
                  <c:v>134.21875</c:v>
                </c:pt>
                <c:pt idx="52693">
                  <c:v>134.22135416666666</c:v>
                </c:pt>
                <c:pt idx="52694">
                  <c:v>134.22395833333334</c:v>
                </c:pt>
                <c:pt idx="52695">
                  <c:v>134.2265625</c:v>
                </c:pt>
                <c:pt idx="52696">
                  <c:v>134.22916666666666</c:v>
                </c:pt>
                <c:pt idx="52697">
                  <c:v>134.23177083333334</c:v>
                </c:pt>
                <c:pt idx="52698">
                  <c:v>134.234375</c:v>
                </c:pt>
                <c:pt idx="52699">
                  <c:v>134.23697916666666</c:v>
                </c:pt>
                <c:pt idx="52700">
                  <c:v>134.23958333333334</c:v>
                </c:pt>
                <c:pt idx="52701">
                  <c:v>134.2421875</c:v>
                </c:pt>
                <c:pt idx="52702">
                  <c:v>134.24479166666666</c:v>
                </c:pt>
                <c:pt idx="52703">
                  <c:v>134.24739583333334</c:v>
                </c:pt>
                <c:pt idx="52704">
                  <c:v>134.25</c:v>
                </c:pt>
                <c:pt idx="52705">
                  <c:v>134.25260416666666</c:v>
                </c:pt>
                <c:pt idx="52706">
                  <c:v>134.25520833333334</c:v>
                </c:pt>
                <c:pt idx="52707">
                  <c:v>134.2578125</c:v>
                </c:pt>
                <c:pt idx="52708">
                  <c:v>134.26041666666666</c:v>
                </c:pt>
                <c:pt idx="52709">
                  <c:v>134.26302083333334</c:v>
                </c:pt>
                <c:pt idx="52710">
                  <c:v>134.265625</c:v>
                </c:pt>
                <c:pt idx="52711">
                  <c:v>134.26822916666666</c:v>
                </c:pt>
                <c:pt idx="52712">
                  <c:v>134.27083333333334</c:v>
                </c:pt>
                <c:pt idx="52713">
                  <c:v>134.2734375</c:v>
                </c:pt>
                <c:pt idx="52714">
                  <c:v>134.27604166666666</c:v>
                </c:pt>
                <c:pt idx="52715">
                  <c:v>134.27864583333334</c:v>
                </c:pt>
                <c:pt idx="52716">
                  <c:v>134.28125</c:v>
                </c:pt>
                <c:pt idx="52717">
                  <c:v>134.28385416666666</c:v>
                </c:pt>
                <c:pt idx="52718">
                  <c:v>134.28645833333334</c:v>
                </c:pt>
                <c:pt idx="52719">
                  <c:v>134.2890625</c:v>
                </c:pt>
                <c:pt idx="52720">
                  <c:v>134.29166666666666</c:v>
                </c:pt>
                <c:pt idx="52721">
                  <c:v>134.29427083333334</c:v>
                </c:pt>
                <c:pt idx="52722">
                  <c:v>134.296875</c:v>
                </c:pt>
                <c:pt idx="52723">
                  <c:v>134.29947916666666</c:v>
                </c:pt>
                <c:pt idx="52724">
                  <c:v>134.30208333333334</c:v>
                </c:pt>
                <c:pt idx="52725">
                  <c:v>134.3046875</c:v>
                </c:pt>
                <c:pt idx="52726">
                  <c:v>134.30729166666666</c:v>
                </c:pt>
                <c:pt idx="52727">
                  <c:v>134.30989583333334</c:v>
                </c:pt>
                <c:pt idx="52728">
                  <c:v>134.3125</c:v>
                </c:pt>
                <c:pt idx="52729">
                  <c:v>134.31510416666666</c:v>
                </c:pt>
                <c:pt idx="52730">
                  <c:v>134.31770833333334</c:v>
                </c:pt>
                <c:pt idx="52731">
                  <c:v>134.3203125</c:v>
                </c:pt>
                <c:pt idx="52732">
                  <c:v>134.32291666666666</c:v>
                </c:pt>
                <c:pt idx="52733">
                  <c:v>134.32552083333334</c:v>
                </c:pt>
                <c:pt idx="52734">
                  <c:v>134.328125</c:v>
                </c:pt>
                <c:pt idx="52735">
                  <c:v>134.33072916666666</c:v>
                </c:pt>
                <c:pt idx="52736">
                  <c:v>134.33333333333334</c:v>
                </c:pt>
                <c:pt idx="52737">
                  <c:v>134.3359375</c:v>
                </c:pt>
                <c:pt idx="52738">
                  <c:v>134.33854166666666</c:v>
                </c:pt>
                <c:pt idx="52739">
                  <c:v>134.34114583333334</c:v>
                </c:pt>
                <c:pt idx="52740">
                  <c:v>134.34375</c:v>
                </c:pt>
                <c:pt idx="52741">
                  <c:v>134.34635416666666</c:v>
                </c:pt>
                <c:pt idx="52742">
                  <c:v>134.34895833333334</c:v>
                </c:pt>
                <c:pt idx="52743">
                  <c:v>134.3515625</c:v>
                </c:pt>
                <c:pt idx="52744">
                  <c:v>134.35416666666666</c:v>
                </c:pt>
                <c:pt idx="52745">
                  <c:v>134.35677083333334</c:v>
                </c:pt>
                <c:pt idx="52746">
                  <c:v>134.359375</c:v>
                </c:pt>
                <c:pt idx="52747">
                  <c:v>134.36197916666666</c:v>
                </c:pt>
                <c:pt idx="52748">
                  <c:v>134.36458333333334</c:v>
                </c:pt>
                <c:pt idx="52749">
                  <c:v>134.3671875</c:v>
                </c:pt>
                <c:pt idx="52750">
                  <c:v>134.36979166666666</c:v>
                </c:pt>
                <c:pt idx="52751">
                  <c:v>134.37239583333334</c:v>
                </c:pt>
                <c:pt idx="52752">
                  <c:v>134.375</c:v>
                </c:pt>
                <c:pt idx="52753">
                  <c:v>134.37760416666666</c:v>
                </c:pt>
                <c:pt idx="52754">
                  <c:v>134.38020833333334</c:v>
                </c:pt>
                <c:pt idx="52755">
                  <c:v>134.3828125</c:v>
                </c:pt>
                <c:pt idx="52756">
                  <c:v>134.38541666666666</c:v>
                </c:pt>
                <c:pt idx="52757">
                  <c:v>134.38802083333334</c:v>
                </c:pt>
                <c:pt idx="52758">
                  <c:v>134.390625</c:v>
                </c:pt>
                <c:pt idx="52759">
                  <c:v>134.39322916666666</c:v>
                </c:pt>
                <c:pt idx="52760">
                  <c:v>134.39583333333334</c:v>
                </c:pt>
                <c:pt idx="52761">
                  <c:v>134.3984375</c:v>
                </c:pt>
                <c:pt idx="52762">
                  <c:v>134.40104166666666</c:v>
                </c:pt>
                <c:pt idx="52763">
                  <c:v>134.40364583333334</c:v>
                </c:pt>
                <c:pt idx="52764">
                  <c:v>134.40625</c:v>
                </c:pt>
                <c:pt idx="52765">
                  <c:v>134.40885416666666</c:v>
                </c:pt>
                <c:pt idx="52766">
                  <c:v>134.41145833333334</c:v>
                </c:pt>
                <c:pt idx="52767">
                  <c:v>134.4140625</c:v>
                </c:pt>
                <c:pt idx="52768">
                  <c:v>134.41666666666666</c:v>
                </c:pt>
                <c:pt idx="52769">
                  <c:v>134.41927083333334</c:v>
                </c:pt>
                <c:pt idx="52770">
                  <c:v>134.421875</c:v>
                </c:pt>
                <c:pt idx="52771">
                  <c:v>134.42447916666666</c:v>
                </c:pt>
                <c:pt idx="52772">
                  <c:v>134.42708333333334</c:v>
                </c:pt>
                <c:pt idx="52773">
                  <c:v>134.4296875</c:v>
                </c:pt>
                <c:pt idx="52774">
                  <c:v>134.43229166666666</c:v>
                </c:pt>
                <c:pt idx="52775">
                  <c:v>134.43489583333334</c:v>
                </c:pt>
                <c:pt idx="52776">
                  <c:v>134.4375</c:v>
                </c:pt>
                <c:pt idx="52777">
                  <c:v>134.44010416666666</c:v>
                </c:pt>
                <c:pt idx="52778">
                  <c:v>134.44270833333334</c:v>
                </c:pt>
                <c:pt idx="52779">
                  <c:v>134.4453125</c:v>
                </c:pt>
                <c:pt idx="52780">
                  <c:v>134.44791666666666</c:v>
                </c:pt>
                <c:pt idx="52781">
                  <c:v>134.45052083333334</c:v>
                </c:pt>
                <c:pt idx="52782">
                  <c:v>134.453125</c:v>
                </c:pt>
                <c:pt idx="52783">
                  <c:v>134.45572916666666</c:v>
                </c:pt>
                <c:pt idx="52784">
                  <c:v>134.45833333333334</c:v>
                </c:pt>
                <c:pt idx="52785">
                  <c:v>134.4609375</c:v>
                </c:pt>
                <c:pt idx="52786">
                  <c:v>134.46354166666666</c:v>
                </c:pt>
                <c:pt idx="52787">
                  <c:v>134.46614583333334</c:v>
                </c:pt>
                <c:pt idx="52788">
                  <c:v>134.46875</c:v>
                </c:pt>
                <c:pt idx="52789">
                  <c:v>134.47135416666666</c:v>
                </c:pt>
                <c:pt idx="52790">
                  <c:v>134.47395833333334</c:v>
                </c:pt>
                <c:pt idx="52791">
                  <c:v>134.4765625</c:v>
                </c:pt>
                <c:pt idx="52792">
                  <c:v>134.47916666666666</c:v>
                </c:pt>
                <c:pt idx="52793">
                  <c:v>134.48177083333334</c:v>
                </c:pt>
                <c:pt idx="52794">
                  <c:v>134.484375</c:v>
                </c:pt>
                <c:pt idx="52795">
                  <c:v>134.48697916666666</c:v>
                </c:pt>
                <c:pt idx="52796">
                  <c:v>134.48958333333334</c:v>
                </c:pt>
                <c:pt idx="52797">
                  <c:v>134.4921875</c:v>
                </c:pt>
                <c:pt idx="52798">
                  <c:v>134.49479166666666</c:v>
                </c:pt>
                <c:pt idx="52799">
                  <c:v>134.49739583333334</c:v>
                </c:pt>
                <c:pt idx="52800">
                  <c:v>134.5</c:v>
                </c:pt>
                <c:pt idx="52801">
                  <c:v>134.50260416666666</c:v>
                </c:pt>
                <c:pt idx="52802">
                  <c:v>134.50520833333334</c:v>
                </c:pt>
                <c:pt idx="52803">
                  <c:v>134.5078125</c:v>
                </c:pt>
                <c:pt idx="52804">
                  <c:v>134.51041666666666</c:v>
                </c:pt>
                <c:pt idx="52805">
                  <c:v>134.51302083333334</c:v>
                </c:pt>
                <c:pt idx="52806">
                  <c:v>134.515625</c:v>
                </c:pt>
                <c:pt idx="52807">
                  <c:v>134.51822916666666</c:v>
                </c:pt>
                <c:pt idx="52808">
                  <c:v>134.52083333333334</c:v>
                </c:pt>
                <c:pt idx="52809">
                  <c:v>134.5234375</c:v>
                </c:pt>
                <c:pt idx="52810">
                  <c:v>134.52604166666666</c:v>
                </c:pt>
                <c:pt idx="52811">
                  <c:v>134.52864583333334</c:v>
                </c:pt>
                <c:pt idx="52812">
                  <c:v>134.53125</c:v>
                </c:pt>
                <c:pt idx="52813">
                  <c:v>134.53385416666666</c:v>
                </c:pt>
                <c:pt idx="52814">
                  <c:v>134.53645833333334</c:v>
                </c:pt>
                <c:pt idx="52815">
                  <c:v>134.5390625</c:v>
                </c:pt>
                <c:pt idx="52816">
                  <c:v>134.54166666666666</c:v>
                </c:pt>
                <c:pt idx="52817">
                  <c:v>134.54427083333334</c:v>
                </c:pt>
                <c:pt idx="52818">
                  <c:v>134.546875</c:v>
                </c:pt>
                <c:pt idx="52819">
                  <c:v>134.54947916666666</c:v>
                </c:pt>
                <c:pt idx="52820">
                  <c:v>134.55208333333334</c:v>
                </c:pt>
                <c:pt idx="52821">
                  <c:v>134.5546875</c:v>
                </c:pt>
                <c:pt idx="52822">
                  <c:v>134.55729166666666</c:v>
                </c:pt>
                <c:pt idx="52823">
                  <c:v>134.55989583333334</c:v>
                </c:pt>
                <c:pt idx="52824">
                  <c:v>134.5625</c:v>
                </c:pt>
                <c:pt idx="52825">
                  <c:v>134.56510416666666</c:v>
                </c:pt>
                <c:pt idx="52826">
                  <c:v>134.56770833333334</c:v>
                </c:pt>
                <c:pt idx="52827">
                  <c:v>134.5703125</c:v>
                </c:pt>
                <c:pt idx="52828">
                  <c:v>134.57291666666666</c:v>
                </c:pt>
                <c:pt idx="52829">
                  <c:v>134.57552083333334</c:v>
                </c:pt>
                <c:pt idx="52830">
                  <c:v>134.578125</c:v>
                </c:pt>
                <c:pt idx="52831">
                  <c:v>134.58072916666666</c:v>
                </c:pt>
                <c:pt idx="52832">
                  <c:v>134.58333333333334</c:v>
                </c:pt>
                <c:pt idx="52833">
                  <c:v>134.5859375</c:v>
                </c:pt>
                <c:pt idx="52834">
                  <c:v>134.58854166666666</c:v>
                </c:pt>
                <c:pt idx="52835">
                  <c:v>134.59114583333334</c:v>
                </c:pt>
                <c:pt idx="52836">
                  <c:v>134.59375</c:v>
                </c:pt>
                <c:pt idx="52837">
                  <c:v>134.59635416666666</c:v>
                </c:pt>
                <c:pt idx="52838">
                  <c:v>134.59895833333334</c:v>
                </c:pt>
                <c:pt idx="52839">
                  <c:v>134.6015625</c:v>
                </c:pt>
                <c:pt idx="52840">
                  <c:v>134.60416666666666</c:v>
                </c:pt>
                <c:pt idx="52841">
                  <c:v>134.60677083333334</c:v>
                </c:pt>
                <c:pt idx="52842">
                  <c:v>134.609375</c:v>
                </c:pt>
                <c:pt idx="52843">
                  <c:v>134.61197916666666</c:v>
                </c:pt>
                <c:pt idx="52844">
                  <c:v>134.61458333333334</c:v>
                </c:pt>
                <c:pt idx="52845">
                  <c:v>134.6171875</c:v>
                </c:pt>
                <c:pt idx="52846">
                  <c:v>134.61979166666666</c:v>
                </c:pt>
                <c:pt idx="52847">
                  <c:v>134.62239583333334</c:v>
                </c:pt>
                <c:pt idx="52848">
                  <c:v>134.625</c:v>
                </c:pt>
                <c:pt idx="52849">
                  <c:v>134.62760416666666</c:v>
                </c:pt>
                <c:pt idx="52850">
                  <c:v>134.63020833333334</c:v>
                </c:pt>
                <c:pt idx="52851">
                  <c:v>134.6328125</c:v>
                </c:pt>
                <c:pt idx="52852">
                  <c:v>134.63541666666666</c:v>
                </c:pt>
                <c:pt idx="52853">
                  <c:v>134.63802083333334</c:v>
                </c:pt>
                <c:pt idx="52854">
                  <c:v>134.640625</c:v>
                </c:pt>
                <c:pt idx="52855">
                  <c:v>134.64322916666666</c:v>
                </c:pt>
                <c:pt idx="52856">
                  <c:v>134.64583333333334</c:v>
                </c:pt>
                <c:pt idx="52857">
                  <c:v>134.6484375</c:v>
                </c:pt>
                <c:pt idx="52858">
                  <c:v>134.65104166666666</c:v>
                </c:pt>
                <c:pt idx="52859">
                  <c:v>134.65364583333334</c:v>
                </c:pt>
                <c:pt idx="52860">
                  <c:v>134.65625</c:v>
                </c:pt>
                <c:pt idx="52861">
                  <c:v>134.65885416666666</c:v>
                </c:pt>
                <c:pt idx="52862">
                  <c:v>134.66145833333334</c:v>
                </c:pt>
                <c:pt idx="52863">
                  <c:v>134.6640625</c:v>
                </c:pt>
                <c:pt idx="52864">
                  <c:v>134.66666666666666</c:v>
                </c:pt>
                <c:pt idx="52865">
                  <c:v>134.66927083333334</c:v>
                </c:pt>
                <c:pt idx="52866">
                  <c:v>134.671875</c:v>
                </c:pt>
                <c:pt idx="52867">
                  <c:v>134.67447916666666</c:v>
                </c:pt>
                <c:pt idx="52868">
                  <c:v>134.67708333333334</c:v>
                </c:pt>
                <c:pt idx="52869">
                  <c:v>134.6796875</c:v>
                </c:pt>
                <c:pt idx="52870">
                  <c:v>134.68229166666666</c:v>
                </c:pt>
                <c:pt idx="52871">
                  <c:v>134.68489583333334</c:v>
                </c:pt>
                <c:pt idx="52872">
                  <c:v>134.6875</c:v>
                </c:pt>
                <c:pt idx="52873">
                  <c:v>134.69010416666666</c:v>
                </c:pt>
                <c:pt idx="52874">
                  <c:v>134.69270833333334</c:v>
                </c:pt>
                <c:pt idx="52875">
                  <c:v>134.6953125</c:v>
                </c:pt>
                <c:pt idx="52876">
                  <c:v>134.69791666666666</c:v>
                </c:pt>
                <c:pt idx="52877">
                  <c:v>134.70052083333334</c:v>
                </c:pt>
                <c:pt idx="52878">
                  <c:v>134.703125</c:v>
                </c:pt>
                <c:pt idx="52879">
                  <c:v>134.70572916666666</c:v>
                </c:pt>
                <c:pt idx="52880">
                  <c:v>134.70833333333334</c:v>
                </c:pt>
                <c:pt idx="52881">
                  <c:v>134.7109375</c:v>
                </c:pt>
                <c:pt idx="52882">
                  <c:v>134.71354166666666</c:v>
                </c:pt>
                <c:pt idx="52883">
                  <c:v>134.71614583333334</c:v>
                </c:pt>
                <c:pt idx="52884">
                  <c:v>134.71875</c:v>
                </c:pt>
                <c:pt idx="52885">
                  <c:v>134.72135416666666</c:v>
                </c:pt>
                <c:pt idx="52886">
                  <c:v>134.72395833333334</c:v>
                </c:pt>
                <c:pt idx="52887">
                  <c:v>134.7265625</c:v>
                </c:pt>
                <c:pt idx="52888">
                  <c:v>134.72916666666666</c:v>
                </c:pt>
                <c:pt idx="52889">
                  <c:v>134.73177083333334</c:v>
                </c:pt>
                <c:pt idx="52890">
                  <c:v>134.734375</c:v>
                </c:pt>
                <c:pt idx="52891">
                  <c:v>134.73697916666666</c:v>
                </c:pt>
                <c:pt idx="52892">
                  <c:v>134.73958333333334</c:v>
                </c:pt>
                <c:pt idx="52893">
                  <c:v>134.7421875</c:v>
                </c:pt>
                <c:pt idx="52894">
                  <c:v>134.74479166666666</c:v>
                </c:pt>
                <c:pt idx="52895">
                  <c:v>134.74739583333334</c:v>
                </c:pt>
                <c:pt idx="52896">
                  <c:v>134.75</c:v>
                </c:pt>
                <c:pt idx="52897">
                  <c:v>134.75260416666666</c:v>
                </c:pt>
                <c:pt idx="52898">
                  <c:v>134.75520833333334</c:v>
                </c:pt>
                <c:pt idx="52899">
                  <c:v>134.7578125</c:v>
                </c:pt>
                <c:pt idx="52900">
                  <c:v>134.76041666666666</c:v>
                </c:pt>
                <c:pt idx="52901">
                  <c:v>134.76302083333334</c:v>
                </c:pt>
                <c:pt idx="52902">
                  <c:v>134.765625</c:v>
                </c:pt>
                <c:pt idx="52903">
                  <c:v>134.76822916666666</c:v>
                </c:pt>
                <c:pt idx="52904">
                  <c:v>134.77083333333334</c:v>
                </c:pt>
                <c:pt idx="52905">
                  <c:v>134.7734375</c:v>
                </c:pt>
                <c:pt idx="52906">
                  <c:v>134.77604166666666</c:v>
                </c:pt>
                <c:pt idx="52907">
                  <c:v>134.77864583333334</c:v>
                </c:pt>
                <c:pt idx="52908">
                  <c:v>134.78125</c:v>
                </c:pt>
                <c:pt idx="52909">
                  <c:v>134.78385416666666</c:v>
                </c:pt>
                <c:pt idx="52910">
                  <c:v>134.78645833333334</c:v>
                </c:pt>
                <c:pt idx="52911">
                  <c:v>134.7890625</c:v>
                </c:pt>
                <c:pt idx="52912">
                  <c:v>134.79166666666666</c:v>
                </c:pt>
                <c:pt idx="52913">
                  <c:v>134.79427083333334</c:v>
                </c:pt>
                <c:pt idx="52914">
                  <c:v>134.796875</c:v>
                </c:pt>
                <c:pt idx="52915">
                  <c:v>134.79947916666666</c:v>
                </c:pt>
                <c:pt idx="52916">
                  <c:v>134.80208333333334</c:v>
                </c:pt>
                <c:pt idx="52917">
                  <c:v>134.8046875</c:v>
                </c:pt>
                <c:pt idx="52918">
                  <c:v>134.80729166666666</c:v>
                </c:pt>
                <c:pt idx="52919">
                  <c:v>134.80989583333334</c:v>
                </c:pt>
                <c:pt idx="52920">
                  <c:v>134.8125</c:v>
                </c:pt>
                <c:pt idx="52921">
                  <c:v>134.81510416666666</c:v>
                </c:pt>
                <c:pt idx="52922">
                  <c:v>134.81770833333334</c:v>
                </c:pt>
                <c:pt idx="52923">
                  <c:v>134.8203125</c:v>
                </c:pt>
                <c:pt idx="52924">
                  <c:v>134.82291666666666</c:v>
                </c:pt>
                <c:pt idx="52925">
                  <c:v>134.82552083333334</c:v>
                </c:pt>
                <c:pt idx="52926">
                  <c:v>134.828125</c:v>
                </c:pt>
                <c:pt idx="52927">
                  <c:v>134.83072916666666</c:v>
                </c:pt>
                <c:pt idx="52928">
                  <c:v>134.83333333333334</c:v>
                </c:pt>
                <c:pt idx="52929">
                  <c:v>134.8359375</c:v>
                </c:pt>
                <c:pt idx="52930">
                  <c:v>134.83854166666666</c:v>
                </c:pt>
                <c:pt idx="52931">
                  <c:v>134.84114583333334</c:v>
                </c:pt>
                <c:pt idx="52932">
                  <c:v>134.84375</c:v>
                </c:pt>
                <c:pt idx="52933">
                  <c:v>134.84635416666666</c:v>
                </c:pt>
                <c:pt idx="52934">
                  <c:v>134.84895833333334</c:v>
                </c:pt>
                <c:pt idx="52935">
                  <c:v>134.8515625</c:v>
                </c:pt>
                <c:pt idx="52936">
                  <c:v>134.85416666666666</c:v>
                </c:pt>
                <c:pt idx="52937">
                  <c:v>134.85677083333334</c:v>
                </c:pt>
                <c:pt idx="52938">
                  <c:v>134.859375</c:v>
                </c:pt>
                <c:pt idx="52939">
                  <c:v>134.86197916666666</c:v>
                </c:pt>
                <c:pt idx="52940">
                  <c:v>134.86458333333334</c:v>
                </c:pt>
                <c:pt idx="52941">
                  <c:v>134.8671875</c:v>
                </c:pt>
                <c:pt idx="52942">
                  <c:v>134.86979166666666</c:v>
                </c:pt>
                <c:pt idx="52943">
                  <c:v>134.87239583333334</c:v>
                </c:pt>
                <c:pt idx="52944">
                  <c:v>134.875</c:v>
                </c:pt>
                <c:pt idx="52945">
                  <c:v>134.87760416666666</c:v>
                </c:pt>
                <c:pt idx="52946">
                  <c:v>134.88020833333334</c:v>
                </c:pt>
                <c:pt idx="52947">
                  <c:v>134.8828125</c:v>
                </c:pt>
                <c:pt idx="52948">
                  <c:v>134.88541666666666</c:v>
                </c:pt>
                <c:pt idx="52949">
                  <c:v>134.88802083333334</c:v>
                </c:pt>
                <c:pt idx="52950">
                  <c:v>134.890625</c:v>
                </c:pt>
                <c:pt idx="52951">
                  <c:v>134.89322916666666</c:v>
                </c:pt>
                <c:pt idx="52952">
                  <c:v>134.89583333333334</c:v>
                </c:pt>
                <c:pt idx="52953">
                  <c:v>134.8984375</c:v>
                </c:pt>
                <c:pt idx="52954">
                  <c:v>134.90104166666666</c:v>
                </c:pt>
                <c:pt idx="52955">
                  <c:v>134.90364583333334</c:v>
                </c:pt>
                <c:pt idx="52956">
                  <c:v>134.90625</c:v>
                </c:pt>
                <c:pt idx="52957">
                  <c:v>134.90885416666666</c:v>
                </c:pt>
                <c:pt idx="52958">
                  <c:v>134.91145833333334</c:v>
                </c:pt>
                <c:pt idx="52959">
                  <c:v>134.9140625</c:v>
                </c:pt>
                <c:pt idx="52960">
                  <c:v>134.91666666666666</c:v>
                </c:pt>
                <c:pt idx="52961">
                  <c:v>134.91927083333334</c:v>
                </c:pt>
                <c:pt idx="52962">
                  <c:v>134.921875</c:v>
                </c:pt>
                <c:pt idx="52963">
                  <c:v>134.92447916666666</c:v>
                </c:pt>
                <c:pt idx="52964">
                  <c:v>134.92708333333334</c:v>
                </c:pt>
                <c:pt idx="52965">
                  <c:v>134.9296875</c:v>
                </c:pt>
                <c:pt idx="52966">
                  <c:v>134.93229166666666</c:v>
                </c:pt>
                <c:pt idx="52967">
                  <c:v>134.93489583333334</c:v>
                </c:pt>
                <c:pt idx="52968">
                  <c:v>134.9375</c:v>
                </c:pt>
                <c:pt idx="52969">
                  <c:v>134.94010416666666</c:v>
                </c:pt>
                <c:pt idx="52970">
                  <c:v>134.94270833333334</c:v>
                </c:pt>
                <c:pt idx="52971">
                  <c:v>134.9453125</c:v>
                </c:pt>
                <c:pt idx="52972">
                  <c:v>134.94791666666666</c:v>
                </c:pt>
                <c:pt idx="52973">
                  <c:v>134.95052083333334</c:v>
                </c:pt>
                <c:pt idx="52974">
                  <c:v>134.953125</c:v>
                </c:pt>
                <c:pt idx="52975">
                  <c:v>134.95572916666666</c:v>
                </c:pt>
                <c:pt idx="52976">
                  <c:v>134.95833333333334</c:v>
                </c:pt>
                <c:pt idx="52977">
                  <c:v>134.9609375</c:v>
                </c:pt>
                <c:pt idx="52978">
                  <c:v>134.96354166666666</c:v>
                </c:pt>
                <c:pt idx="52979">
                  <c:v>134.96614583333334</c:v>
                </c:pt>
                <c:pt idx="52980">
                  <c:v>134.96875</c:v>
                </c:pt>
                <c:pt idx="52981">
                  <c:v>134.97135416666666</c:v>
                </c:pt>
                <c:pt idx="52982">
                  <c:v>134.97395833333334</c:v>
                </c:pt>
                <c:pt idx="52983">
                  <c:v>134.9765625</c:v>
                </c:pt>
                <c:pt idx="52984">
                  <c:v>134.97916666666666</c:v>
                </c:pt>
                <c:pt idx="52985">
                  <c:v>134.98177083333334</c:v>
                </c:pt>
                <c:pt idx="52986">
                  <c:v>134.984375</c:v>
                </c:pt>
                <c:pt idx="52987">
                  <c:v>134.98697916666666</c:v>
                </c:pt>
                <c:pt idx="52988">
                  <c:v>134.98958333333334</c:v>
                </c:pt>
                <c:pt idx="52989">
                  <c:v>134.9921875</c:v>
                </c:pt>
                <c:pt idx="52990">
                  <c:v>134.99479166666666</c:v>
                </c:pt>
                <c:pt idx="52991">
                  <c:v>134.99739583333334</c:v>
                </c:pt>
                <c:pt idx="52992">
                  <c:v>135</c:v>
                </c:pt>
                <c:pt idx="52993">
                  <c:v>135.00260416666666</c:v>
                </c:pt>
                <c:pt idx="52994">
                  <c:v>135.00520833333334</c:v>
                </c:pt>
                <c:pt idx="52995">
                  <c:v>135.0078125</c:v>
                </c:pt>
                <c:pt idx="52996">
                  <c:v>135.01041666666666</c:v>
                </c:pt>
                <c:pt idx="52997">
                  <c:v>135.01302083333334</c:v>
                </c:pt>
                <c:pt idx="52998">
                  <c:v>135.015625</c:v>
                </c:pt>
                <c:pt idx="52999">
                  <c:v>135.01822916666666</c:v>
                </c:pt>
                <c:pt idx="53000">
                  <c:v>135.02083333333334</c:v>
                </c:pt>
                <c:pt idx="53001">
                  <c:v>135.0234375</c:v>
                </c:pt>
                <c:pt idx="53002">
                  <c:v>135.02604166666666</c:v>
                </c:pt>
                <c:pt idx="53003">
                  <c:v>135.02864583333334</c:v>
                </c:pt>
                <c:pt idx="53004">
                  <c:v>135.03125</c:v>
                </c:pt>
                <c:pt idx="53005">
                  <c:v>135.03385416666666</c:v>
                </c:pt>
                <c:pt idx="53006">
                  <c:v>135.03645833333334</c:v>
                </c:pt>
                <c:pt idx="53007">
                  <c:v>135.0390625</c:v>
                </c:pt>
                <c:pt idx="53008">
                  <c:v>135.04166666666666</c:v>
                </c:pt>
                <c:pt idx="53009">
                  <c:v>135.04427083333334</c:v>
                </c:pt>
                <c:pt idx="53010">
                  <c:v>135.046875</c:v>
                </c:pt>
                <c:pt idx="53011">
                  <c:v>135.04947916666666</c:v>
                </c:pt>
                <c:pt idx="53012">
                  <c:v>135.05208333333334</c:v>
                </c:pt>
                <c:pt idx="53013">
                  <c:v>135.0546875</c:v>
                </c:pt>
                <c:pt idx="53014">
                  <c:v>135.05729166666666</c:v>
                </c:pt>
                <c:pt idx="53015">
                  <c:v>135.05989583333334</c:v>
                </c:pt>
                <c:pt idx="53016">
                  <c:v>135.0625</c:v>
                </c:pt>
                <c:pt idx="53017">
                  <c:v>135.06510416666666</c:v>
                </c:pt>
                <c:pt idx="53018">
                  <c:v>135.06770833333334</c:v>
                </c:pt>
                <c:pt idx="53019">
                  <c:v>135.0703125</c:v>
                </c:pt>
                <c:pt idx="53020">
                  <c:v>135.07291666666666</c:v>
                </c:pt>
                <c:pt idx="53021">
                  <c:v>135.07552083333334</c:v>
                </c:pt>
                <c:pt idx="53022">
                  <c:v>135.078125</c:v>
                </c:pt>
                <c:pt idx="53023">
                  <c:v>135.08072916666666</c:v>
                </c:pt>
                <c:pt idx="53024">
                  <c:v>135.08333333333334</c:v>
                </c:pt>
                <c:pt idx="53025">
                  <c:v>135.0859375</c:v>
                </c:pt>
                <c:pt idx="53026">
                  <c:v>135.08854166666666</c:v>
                </c:pt>
                <c:pt idx="53027">
                  <c:v>135.09114583333334</c:v>
                </c:pt>
                <c:pt idx="53028">
                  <c:v>135.09375</c:v>
                </c:pt>
                <c:pt idx="53029">
                  <c:v>135.09635416666666</c:v>
                </c:pt>
                <c:pt idx="53030">
                  <c:v>135.09895833333334</c:v>
                </c:pt>
                <c:pt idx="53031">
                  <c:v>135.1015625</c:v>
                </c:pt>
                <c:pt idx="53032">
                  <c:v>135.10416666666666</c:v>
                </c:pt>
                <c:pt idx="53033">
                  <c:v>135.10677083333334</c:v>
                </c:pt>
                <c:pt idx="53034">
                  <c:v>135.109375</c:v>
                </c:pt>
                <c:pt idx="53035">
                  <c:v>135.11197916666666</c:v>
                </c:pt>
                <c:pt idx="53036">
                  <c:v>135.11458333333334</c:v>
                </c:pt>
                <c:pt idx="53037">
                  <c:v>135.1171875</c:v>
                </c:pt>
                <c:pt idx="53038">
                  <c:v>135.11979166666666</c:v>
                </c:pt>
                <c:pt idx="53039">
                  <c:v>135.12239583333334</c:v>
                </c:pt>
                <c:pt idx="53040">
                  <c:v>135.125</c:v>
                </c:pt>
                <c:pt idx="53041">
                  <c:v>135.12760416666666</c:v>
                </c:pt>
                <c:pt idx="53042">
                  <c:v>135.13020833333334</c:v>
                </c:pt>
                <c:pt idx="53043">
                  <c:v>135.1328125</c:v>
                </c:pt>
                <c:pt idx="53044">
                  <c:v>135.13541666666666</c:v>
                </c:pt>
                <c:pt idx="53045">
                  <c:v>135.13802083333334</c:v>
                </c:pt>
                <c:pt idx="53046">
                  <c:v>135.140625</c:v>
                </c:pt>
                <c:pt idx="53047">
                  <c:v>135.14322916666666</c:v>
                </c:pt>
                <c:pt idx="53048">
                  <c:v>135.14583333333334</c:v>
                </c:pt>
                <c:pt idx="53049">
                  <c:v>135.1484375</c:v>
                </c:pt>
                <c:pt idx="53050">
                  <c:v>135.15104166666666</c:v>
                </c:pt>
                <c:pt idx="53051">
                  <c:v>135.15364583333334</c:v>
                </c:pt>
                <c:pt idx="53052">
                  <c:v>135.15625</c:v>
                </c:pt>
                <c:pt idx="53053">
                  <c:v>135.15885416666666</c:v>
                </c:pt>
                <c:pt idx="53054">
                  <c:v>135.16145833333334</c:v>
                </c:pt>
                <c:pt idx="53055">
                  <c:v>135.1640625</c:v>
                </c:pt>
                <c:pt idx="53056">
                  <c:v>135.16666666666666</c:v>
                </c:pt>
                <c:pt idx="53057">
                  <c:v>135.16927083333334</c:v>
                </c:pt>
                <c:pt idx="53058">
                  <c:v>135.171875</c:v>
                </c:pt>
                <c:pt idx="53059">
                  <c:v>135.17447916666666</c:v>
                </c:pt>
                <c:pt idx="53060">
                  <c:v>135.17708333333334</c:v>
                </c:pt>
                <c:pt idx="53061">
                  <c:v>135.1796875</c:v>
                </c:pt>
                <c:pt idx="53062">
                  <c:v>135.18229166666666</c:v>
                </c:pt>
                <c:pt idx="53063">
                  <c:v>135.18489583333334</c:v>
                </c:pt>
                <c:pt idx="53064">
                  <c:v>135.1875</c:v>
                </c:pt>
                <c:pt idx="53065">
                  <c:v>135.19010416666666</c:v>
                </c:pt>
                <c:pt idx="53066">
                  <c:v>135.19270833333334</c:v>
                </c:pt>
                <c:pt idx="53067">
                  <c:v>135.1953125</c:v>
                </c:pt>
                <c:pt idx="53068">
                  <c:v>135.19791666666666</c:v>
                </c:pt>
                <c:pt idx="53069">
                  <c:v>135.20052083333334</c:v>
                </c:pt>
                <c:pt idx="53070">
                  <c:v>135.203125</c:v>
                </c:pt>
                <c:pt idx="53071">
                  <c:v>135.20572916666666</c:v>
                </c:pt>
                <c:pt idx="53072">
                  <c:v>135.20833333333334</c:v>
                </c:pt>
                <c:pt idx="53073">
                  <c:v>135.2109375</c:v>
                </c:pt>
                <c:pt idx="53074">
                  <c:v>135.21354166666666</c:v>
                </c:pt>
                <c:pt idx="53075">
                  <c:v>135.21614583333334</c:v>
                </c:pt>
                <c:pt idx="53076">
                  <c:v>135.21875</c:v>
                </c:pt>
                <c:pt idx="53077">
                  <c:v>135.22135416666666</c:v>
                </c:pt>
                <c:pt idx="53078">
                  <c:v>135.22395833333334</c:v>
                </c:pt>
                <c:pt idx="53079">
                  <c:v>135.2265625</c:v>
                </c:pt>
                <c:pt idx="53080">
                  <c:v>135.22916666666666</c:v>
                </c:pt>
                <c:pt idx="53081">
                  <c:v>135.23177083333334</c:v>
                </c:pt>
                <c:pt idx="53082">
                  <c:v>135.234375</c:v>
                </c:pt>
                <c:pt idx="53083">
                  <c:v>135.23697916666666</c:v>
                </c:pt>
                <c:pt idx="53084">
                  <c:v>135.23958333333334</c:v>
                </c:pt>
                <c:pt idx="53085">
                  <c:v>135.2421875</c:v>
                </c:pt>
                <c:pt idx="53086">
                  <c:v>135.24479166666666</c:v>
                </c:pt>
                <c:pt idx="53087">
                  <c:v>135.24739583333334</c:v>
                </c:pt>
                <c:pt idx="53088">
                  <c:v>135.25</c:v>
                </c:pt>
                <c:pt idx="53089">
                  <c:v>135.25260416666666</c:v>
                </c:pt>
                <c:pt idx="53090">
                  <c:v>135.25520833333334</c:v>
                </c:pt>
                <c:pt idx="53091">
                  <c:v>135.2578125</c:v>
                </c:pt>
                <c:pt idx="53092">
                  <c:v>135.26041666666666</c:v>
                </c:pt>
                <c:pt idx="53093">
                  <c:v>135.26302083333334</c:v>
                </c:pt>
                <c:pt idx="53094">
                  <c:v>135.265625</c:v>
                </c:pt>
                <c:pt idx="53095">
                  <c:v>135.26822916666666</c:v>
                </c:pt>
                <c:pt idx="53096">
                  <c:v>135.27083333333334</c:v>
                </c:pt>
                <c:pt idx="53097">
                  <c:v>135.2734375</c:v>
                </c:pt>
                <c:pt idx="53098">
                  <c:v>135.27604166666666</c:v>
                </c:pt>
                <c:pt idx="53099">
                  <c:v>135.27864583333334</c:v>
                </c:pt>
                <c:pt idx="53100">
                  <c:v>135.28125</c:v>
                </c:pt>
                <c:pt idx="53101">
                  <c:v>135.28385416666666</c:v>
                </c:pt>
                <c:pt idx="53102">
                  <c:v>135.28645833333334</c:v>
                </c:pt>
                <c:pt idx="53103">
                  <c:v>135.2890625</c:v>
                </c:pt>
                <c:pt idx="53104">
                  <c:v>135.29166666666666</c:v>
                </c:pt>
                <c:pt idx="53105">
                  <c:v>135.29427083333334</c:v>
                </c:pt>
                <c:pt idx="53106">
                  <c:v>135.296875</c:v>
                </c:pt>
                <c:pt idx="53107">
                  <c:v>135.29947916666666</c:v>
                </c:pt>
                <c:pt idx="53108">
                  <c:v>135.30208333333334</c:v>
                </c:pt>
                <c:pt idx="53109">
                  <c:v>135.3046875</c:v>
                </c:pt>
                <c:pt idx="53110">
                  <c:v>135.30729166666666</c:v>
                </c:pt>
                <c:pt idx="53111">
                  <c:v>135.30989583333334</c:v>
                </c:pt>
                <c:pt idx="53112">
                  <c:v>135.3125</c:v>
                </c:pt>
                <c:pt idx="53113">
                  <c:v>135.31510416666666</c:v>
                </c:pt>
                <c:pt idx="53114">
                  <c:v>135.31770833333334</c:v>
                </c:pt>
                <c:pt idx="53115">
                  <c:v>135.3203125</c:v>
                </c:pt>
                <c:pt idx="53116">
                  <c:v>135.32291666666666</c:v>
                </c:pt>
                <c:pt idx="53117">
                  <c:v>135.32552083333334</c:v>
                </c:pt>
                <c:pt idx="53118">
                  <c:v>135.328125</c:v>
                </c:pt>
                <c:pt idx="53119">
                  <c:v>135.33072916666666</c:v>
                </c:pt>
                <c:pt idx="53120">
                  <c:v>135.33333333333334</c:v>
                </c:pt>
                <c:pt idx="53121">
                  <c:v>135.3359375</c:v>
                </c:pt>
                <c:pt idx="53122">
                  <c:v>135.33854166666666</c:v>
                </c:pt>
                <c:pt idx="53123">
                  <c:v>135.34114583333334</c:v>
                </c:pt>
                <c:pt idx="53124">
                  <c:v>135.34375</c:v>
                </c:pt>
                <c:pt idx="53125">
                  <c:v>135.34635416666666</c:v>
                </c:pt>
                <c:pt idx="53126">
                  <c:v>135.34895833333334</c:v>
                </c:pt>
                <c:pt idx="53127">
                  <c:v>135.3515625</c:v>
                </c:pt>
                <c:pt idx="53128">
                  <c:v>135.35416666666666</c:v>
                </c:pt>
                <c:pt idx="53129">
                  <c:v>135.35677083333334</c:v>
                </c:pt>
                <c:pt idx="53130">
                  <c:v>135.359375</c:v>
                </c:pt>
                <c:pt idx="53131">
                  <c:v>135.36197916666666</c:v>
                </c:pt>
                <c:pt idx="53132">
                  <c:v>135.36458333333334</c:v>
                </c:pt>
                <c:pt idx="53133">
                  <c:v>135.3671875</c:v>
                </c:pt>
                <c:pt idx="53134">
                  <c:v>135.36979166666666</c:v>
                </c:pt>
                <c:pt idx="53135">
                  <c:v>135.37239583333334</c:v>
                </c:pt>
                <c:pt idx="53136">
                  <c:v>135.375</c:v>
                </c:pt>
                <c:pt idx="53137">
                  <c:v>135.37760416666666</c:v>
                </c:pt>
                <c:pt idx="53138">
                  <c:v>135.38020833333334</c:v>
                </c:pt>
                <c:pt idx="53139">
                  <c:v>135.3828125</c:v>
                </c:pt>
                <c:pt idx="53140">
                  <c:v>135.38541666666666</c:v>
                </c:pt>
                <c:pt idx="53141">
                  <c:v>135.38802083333334</c:v>
                </c:pt>
                <c:pt idx="53142">
                  <c:v>135.390625</c:v>
                </c:pt>
                <c:pt idx="53143">
                  <c:v>135.39322916666666</c:v>
                </c:pt>
                <c:pt idx="53144">
                  <c:v>135.39583333333334</c:v>
                </c:pt>
                <c:pt idx="53145">
                  <c:v>135.3984375</c:v>
                </c:pt>
                <c:pt idx="53146">
                  <c:v>135.40104166666666</c:v>
                </c:pt>
                <c:pt idx="53147">
                  <c:v>135.40364583333334</c:v>
                </c:pt>
                <c:pt idx="53148">
                  <c:v>135.40625</c:v>
                </c:pt>
                <c:pt idx="53149">
                  <c:v>135.40885416666666</c:v>
                </c:pt>
                <c:pt idx="53150">
                  <c:v>135.41145833333334</c:v>
                </c:pt>
                <c:pt idx="53151">
                  <c:v>135.4140625</c:v>
                </c:pt>
                <c:pt idx="53152">
                  <c:v>135.41666666666666</c:v>
                </c:pt>
                <c:pt idx="53153">
                  <c:v>135.41927083333334</c:v>
                </c:pt>
                <c:pt idx="53154">
                  <c:v>135.421875</c:v>
                </c:pt>
                <c:pt idx="53155">
                  <c:v>135.42447916666666</c:v>
                </c:pt>
                <c:pt idx="53156">
                  <c:v>135.42708333333334</c:v>
                </c:pt>
                <c:pt idx="53157">
                  <c:v>135.4296875</c:v>
                </c:pt>
                <c:pt idx="53158">
                  <c:v>135.43229166666666</c:v>
                </c:pt>
                <c:pt idx="53159">
                  <c:v>135.43489583333334</c:v>
                </c:pt>
                <c:pt idx="53160">
                  <c:v>135.4375</c:v>
                </c:pt>
                <c:pt idx="53161">
                  <c:v>135.44010416666666</c:v>
                </c:pt>
                <c:pt idx="53162">
                  <c:v>135.44270833333334</c:v>
                </c:pt>
                <c:pt idx="53163">
                  <c:v>135.4453125</c:v>
                </c:pt>
                <c:pt idx="53164">
                  <c:v>135.44791666666666</c:v>
                </c:pt>
                <c:pt idx="53165">
                  <c:v>135.45052083333334</c:v>
                </c:pt>
                <c:pt idx="53166">
                  <c:v>135.453125</c:v>
                </c:pt>
                <c:pt idx="53167">
                  <c:v>135.45572916666666</c:v>
                </c:pt>
                <c:pt idx="53168">
                  <c:v>135.45833333333334</c:v>
                </c:pt>
                <c:pt idx="53169">
                  <c:v>135.4609375</c:v>
                </c:pt>
                <c:pt idx="53170">
                  <c:v>135.46354166666666</c:v>
                </c:pt>
                <c:pt idx="53171">
                  <c:v>135.46614583333334</c:v>
                </c:pt>
                <c:pt idx="53172">
                  <c:v>135.46875</c:v>
                </c:pt>
                <c:pt idx="53173">
                  <c:v>135.47135416666666</c:v>
                </c:pt>
                <c:pt idx="53174">
                  <c:v>135.47395833333334</c:v>
                </c:pt>
                <c:pt idx="53175">
                  <c:v>135.4765625</c:v>
                </c:pt>
                <c:pt idx="53176">
                  <c:v>135.47916666666666</c:v>
                </c:pt>
                <c:pt idx="53177">
                  <c:v>135.48177083333334</c:v>
                </c:pt>
                <c:pt idx="53178">
                  <c:v>135.484375</c:v>
                </c:pt>
                <c:pt idx="53179">
                  <c:v>135.48697916666666</c:v>
                </c:pt>
                <c:pt idx="53180">
                  <c:v>135.48958333333334</c:v>
                </c:pt>
                <c:pt idx="53181">
                  <c:v>135.4921875</c:v>
                </c:pt>
                <c:pt idx="53182">
                  <c:v>135.49479166666666</c:v>
                </c:pt>
                <c:pt idx="53183">
                  <c:v>135.49739583333334</c:v>
                </c:pt>
                <c:pt idx="53184">
                  <c:v>135.5</c:v>
                </c:pt>
                <c:pt idx="53185">
                  <c:v>135.50260416666666</c:v>
                </c:pt>
                <c:pt idx="53186">
                  <c:v>135.50520833333334</c:v>
                </c:pt>
                <c:pt idx="53187">
                  <c:v>135.5078125</c:v>
                </c:pt>
                <c:pt idx="53188">
                  <c:v>135.51041666666666</c:v>
                </c:pt>
                <c:pt idx="53189">
                  <c:v>135.51302083333334</c:v>
                </c:pt>
                <c:pt idx="53190">
                  <c:v>135.515625</c:v>
                </c:pt>
                <c:pt idx="53191">
                  <c:v>135.51822916666666</c:v>
                </c:pt>
                <c:pt idx="53192">
                  <c:v>135.52083333333334</c:v>
                </c:pt>
                <c:pt idx="53193">
                  <c:v>135.5234375</c:v>
                </c:pt>
                <c:pt idx="53194">
                  <c:v>135.52604166666666</c:v>
                </c:pt>
                <c:pt idx="53195">
                  <c:v>135.52864583333334</c:v>
                </c:pt>
                <c:pt idx="53196">
                  <c:v>135.53125</c:v>
                </c:pt>
                <c:pt idx="53197">
                  <c:v>135.53385416666666</c:v>
                </c:pt>
                <c:pt idx="53198">
                  <c:v>135.53645833333334</c:v>
                </c:pt>
                <c:pt idx="53199">
                  <c:v>135.5390625</c:v>
                </c:pt>
                <c:pt idx="53200">
                  <c:v>135.54166666666666</c:v>
                </c:pt>
                <c:pt idx="53201">
                  <c:v>135.54427083333334</c:v>
                </c:pt>
                <c:pt idx="53202">
                  <c:v>135.546875</c:v>
                </c:pt>
                <c:pt idx="53203">
                  <c:v>135.54947916666666</c:v>
                </c:pt>
                <c:pt idx="53204">
                  <c:v>135.55208333333334</c:v>
                </c:pt>
                <c:pt idx="53205">
                  <c:v>135.5546875</c:v>
                </c:pt>
                <c:pt idx="53206">
                  <c:v>135.55729166666666</c:v>
                </c:pt>
                <c:pt idx="53207">
                  <c:v>135.55989583333334</c:v>
                </c:pt>
                <c:pt idx="53208">
                  <c:v>135.5625</c:v>
                </c:pt>
                <c:pt idx="53209">
                  <c:v>135.56510416666666</c:v>
                </c:pt>
                <c:pt idx="53210">
                  <c:v>135.56770833333334</c:v>
                </c:pt>
                <c:pt idx="53211">
                  <c:v>135.5703125</c:v>
                </c:pt>
                <c:pt idx="53212">
                  <c:v>135.57291666666666</c:v>
                </c:pt>
                <c:pt idx="53213">
                  <c:v>135.57552083333334</c:v>
                </c:pt>
                <c:pt idx="53214">
                  <c:v>135.578125</c:v>
                </c:pt>
                <c:pt idx="53215">
                  <c:v>135.58072916666666</c:v>
                </c:pt>
                <c:pt idx="53216">
                  <c:v>135.58333333333334</c:v>
                </c:pt>
                <c:pt idx="53217">
                  <c:v>135.5859375</c:v>
                </c:pt>
                <c:pt idx="53218">
                  <c:v>135.58854166666666</c:v>
                </c:pt>
                <c:pt idx="53219">
                  <c:v>135.59114583333334</c:v>
                </c:pt>
                <c:pt idx="53220">
                  <c:v>135.59375</c:v>
                </c:pt>
                <c:pt idx="53221">
                  <c:v>135.59635416666666</c:v>
                </c:pt>
                <c:pt idx="53222">
                  <c:v>135.59895833333334</c:v>
                </c:pt>
                <c:pt idx="53223">
                  <c:v>135.6015625</c:v>
                </c:pt>
                <c:pt idx="53224">
                  <c:v>135.60416666666666</c:v>
                </c:pt>
                <c:pt idx="53225">
                  <c:v>135.60677083333334</c:v>
                </c:pt>
                <c:pt idx="53226">
                  <c:v>135.609375</c:v>
                </c:pt>
                <c:pt idx="53227">
                  <c:v>135.61197916666666</c:v>
                </c:pt>
                <c:pt idx="53228">
                  <c:v>135.61458333333334</c:v>
                </c:pt>
                <c:pt idx="53229">
                  <c:v>135.6171875</c:v>
                </c:pt>
                <c:pt idx="53230">
                  <c:v>135.61979166666666</c:v>
                </c:pt>
                <c:pt idx="53231">
                  <c:v>135.62239583333334</c:v>
                </c:pt>
                <c:pt idx="53232">
                  <c:v>135.625</c:v>
                </c:pt>
                <c:pt idx="53233">
                  <c:v>135.62760416666666</c:v>
                </c:pt>
                <c:pt idx="53234">
                  <c:v>135.63020833333334</c:v>
                </c:pt>
                <c:pt idx="53235">
                  <c:v>135.6328125</c:v>
                </c:pt>
                <c:pt idx="53236">
                  <c:v>135.63541666666666</c:v>
                </c:pt>
                <c:pt idx="53237">
                  <c:v>135.63802083333334</c:v>
                </c:pt>
                <c:pt idx="53238">
                  <c:v>135.640625</c:v>
                </c:pt>
                <c:pt idx="53239">
                  <c:v>135.64322916666666</c:v>
                </c:pt>
                <c:pt idx="53240">
                  <c:v>135.64583333333334</c:v>
                </c:pt>
                <c:pt idx="53241">
                  <c:v>135.6484375</c:v>
                </c:pt>
                <c:pt idx="53242">
                  <c:v>135.65104166666666</c:v>
                </c:pt>
                <c:pt idx="53243">
                  <c:v>135.65364583333334</c:v>
                </c:pt>
                <c:pt idx="53244">
                  <c:v>135.65625</c:v>
                </c:pt>
                <c:pt idx="53245">
                  <c:v>135.65885416666666</c:v>
                </c:pt>
                <c:pt idx="53246">
                  <c:v>135.66145833333334</c:v>
                </c:pt>
                <c:pt idx="53247">
                  <c:v>135.6640625</c:v>
                </c:pt>
                <c:pt idx="53248">
                  <c:v>135.66666666666666</c:v>
                </c:pt>
                <c:pt idx="53249">
                  <c:v>135.66927083333334</c:v>
                </c:pt>
                <c:pt idx="53250">
                  <c:v>135.671875</c:v>
                </c:pt>
                <c:pt idx="53251">
                  <c:v>135.67447916666666</c:v>
                </c:pt>
                <c:pt idx="53252">
                  <c:v>135.67708333333334</c:v>
                </c:pt>
                <c:pt idx="53253">
                  <c:v>135.6796875</c:v>
                </c:pt>
                <c:pt idx="53254">
                  <c:v>135.68229166666666</c:v>
                </c:pt>
                <c:pt idx="53255">
                  <c:v>135.68489583333334</c:v>
                </c:pt>
                <c:pt idx="53256">
                  <c:v>135.6875</c:v>
                </c:pt>
                <c:pt idx="53257">
                  <c:v>135.69010416666666</c:v>
                </c:pt>
                <c:pt idx="53258">
                  <c:v>135.69270833333334</c:v>
                </c:pt>
                <c:pt idx="53259">
                  <c:v>135.6953125</c:v>
                </c:pt>
                <c:pt idx="53260">
                  <c:v>135.69791666666666</c:v>
                </c:pt>
                <c:pt idx="53261">
                  <c:v>135.70052083333334</c:v>
                </c:pt>
                <c:pt idx="53262">
                  <c:v>135.703125</c:v>
                </c:pt>
                <c:pt idx="53263">
                  <c:v>135.70572916666666</c:v>
                </c:pt>
                <c:pt idx="53264">
                  <c:v>135.70833333333334</c:v>
                </c:pt>
                <c:pt idx="53265">
                  <c:v>135.7109375</c:v>
                </c:pt>
                <c:pt idx="53266">
                  <c:v>135.71354166666666</c:v>
                </c:pt>
                <c:pt idx="53267">
                  <c:v>135.71614583333334</c:v>
                </c:pt>
                <c:pt idx="53268">
                  <c:v>135.71875</c:v>
                </c:pt>
                <c:pt idx="53269">
                  <c:v>135.72135416666666</c:v>
                </c:pt>
                <c:pt idx="53270">
                  <c:v>135.72395833333334</c:v>
                </c:pt>
                <c:pt idx="53271">
                  <c:v>135.7265625</c:v>
                </c:pt>
                <c:pt idx="53272">
                  <c:v>135.72916666666666</c:v>
                </c:pt>
                <c:pt idx="53273">
                  <c:v>135.73177083333334</c:v>
                </c:pt>
                <c:pt idx="53274">
                  <c:v>135.734375</c:v>
                </c:pt>
                <c:pt idx="53275">
                  <c:v>135.73697916666666</c:v>
                </c:pt>
                <c:pt idx="53276">
                  <c:v>135.73958333333334</c:v>
                </c:pt>
                <c:pt idx="53277">
                  <c:v>135.7421875</c:v>
                </c:pt>
                <c:pt idx="53278">
                  <c:v>135.74479166666666</c:v>
                </c:pt>
                <c:pt idx="53279">
                  <c:v>135.74739583333334</c:v>
                </c:pt>
                <c:pt idx="53280">
                  <c:v>135.75</c:v>
                </c:pt>
                <c:pt idx="53281">
                  <c:v>135.75260416666666</c:v>
                </c:pt>
                <c:pt idx="53282">
                  <c:v>135.75520833333334</c:v>
                </c:pt>
                <c:pt idx="53283">
                  <c:v>135.7578125</c:v>
                </c:pt>
                <c:pt idx="53284">
                  <c:v>135.76041666666666</c:v>
                </c:pt>
                <c:pt idx="53285">
                  <c:v>135.76302083333334</c:v>
                </c:pt>
                <c:pt idx="53286">
                  <c:v>135.765625</c:v>
                </c:pt>
                <c:pt idx="53287">
                  <c:v>135.76822916666666</c:v>
                </c:pt>
                <c:pt idx="53288">
                  <c:v>135.77083333333334</c:v>
                </c:pt>
                <c:pt idx="53289">
                  <c:v>135.7734375</c:v>
                </c:pt>
                <c:pt idx="53290">
                  <c:v>135.77604166666666</c:v>
                </c:pt>
                <c:pt idx="53291">
                  <c:v>135.77864583333334</c:v>
                </c:pt>
                <c:pt idx="53292">
                  <c:v>135.78125</c:v>
                </c:pt>
                <c:pt idx="53293">
                  <c:v>135.78385416666666</c:v>
                </c:pt>
                <c:pt idx="53294">
                  <c:v>135.78645833333334</c:v>
                </c:pt>
                <c:pt idx="53295">
                  <c:v>135.7890625</c:v>
                </c:pt>
                <c:pt idx="53296">
                  <c:v>135.79166666666666</c:v>
                </c:pt>
                <c:pt idx="53297">
                  <c:v>135.79427083333334</c:v>
                </c:pt>
                <c:pt idx="53298">
                  <c:v>135.796875</c:v>
                </c:pt>
                <c:pt idx="53299">
                  <c:v>135.79947916666666</c:v>
                </c:pt>
                <c:pt idx="53300">
                  <c:v>135.80208333333334</c:v>
                </c:pt>
                <c:pt idx="53301">
                  <c:v>135.8046875</c:v>
                </c:pt>
                <c:pt idx="53302">
                  <c:v>135.80729166666666</c:v>
                </c:pt>
                <c:pt idx="53303">
                  <c:v>135.80989583333334</c:v>
                </c:pt>
                <c:pt idx="53304">
                  <c:v>135.8125</c:v>
                </c:pt>
                <c:pt idx="53305">
                  <c:v>135.81510416666666</c:v>
                </c:pt>
                <c:pt idx="53306">
                  <c:v>135.81770833333334</c:v>
                </c:pt>
                <c:pt idx="53307">
                  <c:v>135.8203125</c:v>
                </c:pt>
                <c:pt idx="53308">
                  <c:v>135.82291666666666</c:v>
                </c:pt>
                <c:pt idx="53309">
                  <c:v>135.82552083333334</c:v>
                </c:pt>
                <c:pt idx="53310">
                  <c:v>135.828125</c:v>
                </c:pt>
                <c:pt idx="53311">
                  <c:v>135.83072916666666</c:v>
                </c:pt>
                <c:pt idx="53312">
                  <c:v>135.83333333333334</c:v>
                </c:pt>
                <c:pt idx="53313">
                  <c:v>135.8359375</c:v>
                </c:pt>
                <c:pt idx="53314">
                  <c:v>135.83854166666666</c:v>
                </c:pt>
                <c:pt idx="53315">
                  <c:v>135.84114583333334</c:v>
                </c:pt>
                <c:pt idx="53316">
                  <c:v>135.84375</c:v>
                </c:pt>
                <c:pt idx="53317">
                  <c:v>135.84635416666666</c:v>
                </c:pt>
                <c:pt idx="53318">
                  <c:v>135.84895833333334</c:v>
                </c:pt>
                <c:pt idx="53319">
                  <c:v>135.8515625</c:v>
                </c:pt>
                <c:pt idx="53320">
                  <c:v>135.85416666666666</c:v>
                </c:pt>
                <c:pt idx="53321">
                  <c:v>135.85677083333334</c:v>
                </c:pt>
                <c:pt idx="53322">
                  <c:v>135.859375</c:v>
                </c:pt>
                <c:pt idx="53323">
                  <c:v>135.86197916666666</c:v>
                </c:pt>
                <c:pt idx="53324">
                  <c:v>135.86458333333334</c:v>
                </c:pt>
                <c:pt idx="53325">
                  <c:v>135.8671875</c:v>
                </c:pt>
                <c:pt idx="53326">
                  <c:v>135.86979166666666</c:v>
                </c:pt>
                <c:pt idx="53327">
                  <c:v>135.87239583333334</c:v>
                </c:pt>
                <c:pt idx="53328">
                  <c:v>135.875</c:v>
                </c:pt>
                <c:pt idx="53329">
                  <c:v>135.87760416666666</c:v>
                </c:pt>
                <c:pt idx="53330">
                  <c:v>135.88020833333334</c:v>
                </c:pt>
                <c:pt idx="53331">
                  <c:v>135.8828125</c:v>
                </c:pt>
                <c:pt idx="53332">
                  <c:v>135.88541666666666</c:v>
                </c:pt>
                <c:pt idx="53333">
                  <c:v>135.88802083333334</c:v>
                </c:pt>
                <c:pt idx="53334">
                  <c:v>135.890625</c:v>
                </c:pt>
                <c:pt idx="53335">
                  <c:v>135.89322916666666</c:v>
                </c:pt>
                <c:pt idx="53336">
                  <c:v>135.89583333333334</c:v>
                </c:pt>
                <c:pt idx="53337">
                  <c:v>135.8984375</c:v>
                </c:pt>
                <c:pt idx="53338">
                  <c:v>135.90104166666666</c:v>
                </c:pt>
                <c:pt idx="53339">
                  <c:v>135.90364583333334</c:v>
                </c:pt>
                <c:pt idx="53340">
                  <c:v>135.90625</c:v>
                </c:pt>
                <c:pt idx="53341">
                  <c:v>135.90885416666666</c:v>
                </c:pt>
                <c:pt idx="53342">
                  <c:v>135.91145833333334</c:v>
                </c:pt>
                <c:pt idx="53343">
                  <c:v>135.9140625</c:v>
                </c:pt>
                <c:pt idx="53344">
                  <c:v>135.91666666666666</c:v>
                </c:pt>
                <c:pt idx="53345">
                  <c:v>135.91927083333334</c:v>
                </c:pt>
                <c:pt idx="53346">
                  <c:v>135.921875</c:v>
                </c:pt>
                <c:pt idx="53347">
                  <c:v>135.92447916666666</c:v>
                </c:pt>
                <c:pt idx="53348">
                  <c:v>135.92708333333334</c:v>
                </c:pt>
                <c:pt idx="53349">
                  <c:v>135.9296875</c:v>
                </c:pt>
                <c:pt idx="53350">
                  <c:v>135.93229166666666</c:v>
                </c:pt>
                <c:pt idx="53351">
                  <c:v>135.93489583333334</c:v>
                </c:pt>
                <c:pt idx="53352">
                  <c:v>135.9375</c:v>
                </c:pt>
                <c:pt idx="53353">
                  <c:v>135.94010416666666</c:v>
                </c:pt>
                <c:pt idx="53354">
                  <c:v>135.94270833333334</c:v>
                </c:pt>
                <c:pt idx="53355">
                  <c:v>135.9453125</c:v>
                </c:pt>
                <c:pt idx="53356">
                  <c:v>135.94791666666666</c:v>
                </c:pt>
                <c:pt idx="53357">
                  <c:v>135.95052083333334</c:v>
                </c:pt>
                <c:pt idx="53358">
                  <c:v>135.953125</c:v>
                </c:pt>
                <c:pt idx="53359">
                  <c:v>135.95572916666666</c:v>
                </c:pt>
                <c:pt idx="53360">
                  <c:v>135.95833333333334</c:v>
                </c:pt>
                <c:pt idx="53361">
                  <c:v>135.9609375</c:v>
                </c:pt>
                <c:pt idx="53362">
                  <c:v>135.96354166666666</c:v>
                </c:pt>
                <c:pt idx="53363">
                  <c:v>135.96614583333334</c:v>
                </c:pt>
                <c:pt idx="53364">
                  <c:v>135.96875</c:v>
                </c:pt>
                <c:pt idx="53365">
                  <c:v>135.97135416666666</c:v>
                </c:pt>
                <c:pt idx="53366">
                  <c:v>135.97395833333334</c:v>
                </c:pt>
                <c:pt idx="53367">
                  <c:v>135.9765625</c:v>
                </c:pt>
                <c:pt idx="53368">
                  <c:v>135.97916666666666</c:v>
                </c:pt>
                <c:pt idx="53369">
                  <c:v>135.98177083333334</c:v>
                </c:pt>
                <c:pt idx="53370">
                  <c:v>135.984375</c:v>
                </c:pt>
                <c:pt idx="53371">
                  <c:v>135.98697916666666</c:v>
                </c:pt>
                <c:pt idx="53372">
                  <c:v>135.98958333333334</c:v>
                </c:pt>
                <c:pt idx="53373">
                  <c:v>135.9921875</c:v>
                </c:pt>
                <c:pt idx="53374">
                  <c:v>135.99479166666666</c:v>
                </c:pt>
                <c:pt idx="53375">
                  <c:v>135.99739583333334</c:v>
                </c:pt>
                <c:pt idx="53376">
                  <c:v>136</c:v>
                </c:pt>
                <c:pt idx="53377">
                  <c:v>136.00260416666666</c:v>
                </c:pt>
                <c:pt idx="53378">
                  <c:v>136.00520833333334</c:v>
                </c:pt>
                <c:pt idx="53379">
                  <c:v>136.0078125</c:v>
                </c:pt>
                <c:pt idx="53380">
                  <c:v>136.01041666666666</c:v>
                </c:pt>
                <c:pt idx="53381">
                  <c:v>136.01302083333334</c:v>
                </c:pt>
                <c:pt idx="53382">
                  <c:v>136.015625</c:v>
                </c:pt>
                <c:pt idx="53383">
                  <c:v>136.01822916666666</c:v>
                </c:pt>
                <c:pt idx="53384">
                  <c:v>136.02083333333334</c:v>
                </c:pt>
                <c:pt idx="53385">
                  <c:v>136.0234375</c:v>
                </c:pt>
                <c:pt idx="53386">
                  <c:v>136.02604166666666</c:v>
                </c:pt>
                <c:pt idx="53387">
                  <c:v>136.02864583333334</c:v>
                </c:pt>
                <c:pt idx="53388">
                  <c:v>136.03125</c:v>
                </c:pt>
                <c:pt idx="53389">
                  <c:v>136.03385416666666</c:v>
                </c:pt>
                <c:pt idx="53390">
                  <c:v>136.03645833333334</c:v>
                </c:pt>
                <c:pt idx="53391">
                  <c:v>136.0390625</c:v>
                </c:pt>
                <c:pt idx="53392">
                  <c:v>136.04166666666666</c:v>
                </c:pt>
                <c:pt idx="53393">
                  <c:v>136.04427083333334</c:v>
                </c:pt>
                <c:pt idx="53394">
                  <c:v>136.046875</c:v>
                </c:pt>
                <c:pt idx="53395">
                  <c:v>136.04947916666666</c:v>
                </c:pt>
                <c:pt idx="53396">
                  <c:v>136.05208333333334</c:v>
                </c:pt>
                <c:pt idx="53397">
                  <c:v>136.0546875</c:v>
                </c:pt>
                <c:pt idx="53398">
                  <c:v>136.05729166666666</c:v>
                </c:pt>
                <c:pt idx="53399">
                  <c:v>136.05989583333334</c:v>
                </c:pt>
                <c:pt idx="53400">
                  <c:v>136.0625</c:v>
                </c:pt>
                <c:pt idx="53401">
                  <c:v>136.06510416666666</c:v>
                </c:pt>
                <c:pt idx="53402">
                  <c:v>136.06770833333334</c:v>
                </c:pt>
                <c:pt idx="53403">
                  <c:v>136.0703125</c:v>
                </c:pt>
                <c:pt idx="53404">
                  <c:v>136.07291666666666</c:v>
                </c:pt>
                <c:pt idx="53405">
                  <c:v>136.07552083333334</c:v>
                </c:pt>
                <c:pt idx="53406">
                  <c:v>136.078125</c:v>
                </c:pt>
                <c:pt idx="53407">
                  <c:v>136.08072916666666</c:v>
                </c:pt>
                <c:pt idx="53408">
                  <c:v>136.08333333333334</c:v>
                </c:pt>
                <c:pt idx="53409">
                  <c:v>136.0859375</c:v>
                </c:pt>
                <c:pt idx="53410">
                  <c:v>136.08854166666666</c:v>
                </c:pt>
                <c:pt idx="53411">
                  <c:v>136.09114583333334</c:v>
                </c:pt>
                <c:pt idx="53412">
                  <c:v>136.09375</c:v>
                </c:pt>
                <c:pt idx="53413">
                  <c:v>136.09635416666666</c:v>
                </c:pt>
                <c:pt idx="53414">
                  <c:v>136.09895833333334</c:v>
                </c:pt>
                <c:pt idx="53415">
                  <c:v>136.1015625</c:v>
                </c:pt>
                <c:pt idx="53416">
                  <c:v>136.10416666666666</c:v>
                </c:pt>
                <c:pt idx="53417">
                  <c:v>136.10677083333334</c:v>
                </c:pt>
                <c:pt idx="53418">
                  <c:v>136.109375</c:v>
                </c:pt>
                <c:pt idx="53419">
                  <c:v>136.11197916666666</c:v>
                </c:pt>
                <c:pt idx="53420">
                  <c:v>136.11458333333334</c:v>
                </c:pt>
                <c:pt idx="53421">
                  <c:v>136.1171875</c:v>
                </c:pt>
                <c:pt idx="53422">
                  <c:v>136.11979166666666</c:v>
                </c:pt>
                <c:pt idx="53423">
                  <c:v>136.12239583333334</c:v>
                </c:pt>
                <c:pt idx="53424">
                  <c:v>136.125</c:v>
                </c:pt>
                <c:pt idx="53425">
                  <c:v>136.12760416666666</c:v>
                </c:pt>
                <c:pt idx="53426">
                  <c:v>136.13020833333334</c:v>
                </c:pt>
                <c:pt idx="53427">
                  <c:v>136.1328125</c:v>
                </c:pt>
                <c:pt idx="53428">
                  <c:v>136.13541666666666</c:v>
                </c:pt>
                <c:pt idx="53429">
                  <c:v>136.13802083333334</c:v>
                </c:pt>
                <c:pt idx="53430">
                  <c:v>136.140625</c:v>
                </c:pt>
                <c:pt idx="53431">
                  <c:v>136.14322916666666</c:v>
                </c:pt>
                <c:pt idx="53432">
                  <c:v>136.14583333333334</c:v>
                </c:pt>
                <c:pt idx="53433">
                  <c:v>136.1484375</c:v>
                </c:pt>
                <c:pt idx="53434">
                  <c:v>136.15104166666666</c:v>
                </c:pt>
                <c:pt idx="53435">
                  <c:v>136.15364583333334</c:v>
                </c:pt>
                <c:pt idx="53436">
                  <c:v>136.15625</c:v>
                </c:pt>
                <c:pt idx="53437">
                  <c:v>136.15885416666666</c:v>
                </c:pt>
                <c:pt idx="53438">
                  <c:v>136.16145833333334</c:v>
                </c:pt>
                <c:pt idx="53439">
                  <c:v>136.1640625</c:v>
                </c:pt>
                <c:pt idx="53440">
                  <c:v>136.16666666666666</c:v>
                </c:pt>
                <c:pt idx="53441">
                  <c:v>136.16927083333334</c:v>
                </c:pt>
                <c:pt idx="53442">
                  <c:v>136.171875</c:v>
                </c:pt>
                <c:pt idx="53443">
                  <c:v>136.17447916666666</c:v>
                </c:pt>
                <c:pt idx="53444">
                  <c:v>136.17708333333334</c:v>
                </c:pt>
                <c:pt idx="53445">
                  <c:v>136.1796875</c:v>
                </c:pt>
                <c:pt idx="53446">
                  <c:v>136.18229166666666</c:v>
                </c:pt>
                <c:pt idx="53447">
                  <c:v>136.18489583333334</c:v>
                </c:pt>
                <c:pt idx="53448">
                  <c:v>136.1875</c:v>
                </c:pt>
                <c:pt idx="53449">
                  <c:v>136.19010416666666</c:v>
                </c:pt>
                <c:pt idx="53450">
                  <c:v>136.19270833333334</c:v>
                </c:pt>
                <c:pt idx="53451">
                  <c:v>136.1953125</c:v>
                </c:pt>
                <c:pt idx="53452">
                  <c:v>136.19791666666666</c:v>
                </c:pt>
                <c:pt idx="53453">
                  <c:v>136.20052083333334</c:v>
                </c:pt>
                <c:pt idx="53454">
                  <c:v>136.203125</c:v>
                </c:pt>
                <c:pt idx="53455">
                  <c:v>136.20572916666666</c:v>
                </c:pt>
                <c:pt idx="53456">
                  <c:v>136.20833333333334</c:v>
                </c:pt>
                <c:pt idx="53457">
                  <c:v>136.2109375</c:v>
                </c:pt>
                <c:pt idx="53458">
                  <c:v>136.21354166666666</c:v>
                </c:pt>
                <c:pt idx="53459">
                  <c:v>136.21614583333334</c:v>
                </c:pt>
                <c:pt idx="53460">
                  <c:v>136.21875</c:v>
                </c:pt>
                <c:pt idx="53461">
                  <c:v>136.22135416666666</c:v>
                </c:pt>
                <c:pt idx="53462">
                  <c:v>136.22395833333334</c:v>
                </c:pt>
                <c:pt idx="53463">
                  <c:v>136.2265625</c:v>
                </c:pt>
                <c:pt idx="53464">
                  <c:v>136.22916666666666</c:v>
                </c:pt>
                <c:pt idx="53465">
                  <c:v>136.23177083333334</c:v>
                </c:pt>
                <c:pt idx="53466">
                  <c:v>136.234375</c:v>
                </c:pt>
                <c:pt idx="53467">
                  <c:v>136.23697916666666</c:v>
                </c:pt>
                <c:pt idx="53468">
                  <c:v>136.23958333333334</c:v>
                </c:pt>
                <c:pt idx="53469">
                  <c:v>136.2421875</c:v>
                </c:pt>
                <c:pt idx="53470">
                  <c:v>136.24479166666666</c:v>
                </c:pt>
                <c:pt idx="53471">
                  <c:v>136.24739583333334</c:v>
                </c:pt>
                <c:pt idx="53472">
                  <c:v>136.25</c:v>
                </c:pt>
                <c:pt idx="53473">
                  <c:v>136.25260416666666</c:v>
                </c:pt>
                <c:pt idx="53474">
                  <c:v>136.25520833333334</c:v>
                </c:pt>
                <c:pt idx="53475">
                  <c:v>136.2578125</c:v>
                </c:pt>
                <c:pt idx="53476">
                  <c:v>136.26041666666666</c:v>
                </c:pt>
                <c:pt idx="53477">
                  <c:v>136.26302083333334</c:v>
                </c:pt>
                <c:pt idx="53478">
                  <c:v>136.265625</c:v>
                </c:pt>
                <c:pt idx="53479">
                  <c:v>136.26822916666666</c:v>
                </c:pt>
                <c:pt idx="53480">
                  <c:v>136.27083333333334</c:v>
                </c:pt>
                <c:pt idx="53481">
                  <c:v>136.2734375</c:v>
                </c:pt>
                <c:pt idx="53482">
                  <c:v>136.27604166666666</c:v>
                </c:pt>
                <c:pt idx="53483">
                  <c:v>136.27864583333334</c:v>
                </c:pt>
                <c:pt idx="53484">
                  <c:v>136.28125</c:v>
                </c:pt>
                <c:pt idx="53485">
                  <c:v>136.28385416666666</c:v>
                </c:pt>
                <c:pt idx="53486">
                  <c:v>136.28645833333334</c:v>
                </c:pt>
                <c:pt idx="53487">
                  <c:v>136.2890625</c:v>
                </c:pt>
                <c:pt idx="53488">
                  <c:v>136.29166666666666</c:v>
                </c:pt>
                <c:pt idx="53489">
                  <c:v>136.29427083333334</c:v>
                </c:pt>
                <c:pt idx="53490">
                  <c:v>136.296875</c:v>
                </c:pt>
                <c:pt idx="53491">
                  <c:v>136.29947916666666</c:v>
                </c:pt>
                <c:pt idx="53492">
                  <c:v>136.30208333333334</c:v>
                </c:pt>
                <c:pt idx="53493">
                  <c:v>136.3046875</c:v>
                </c:pt>
                <c:pt idx="53494">
                  <c:v>136.30729166666666</c:v>
                </c:pt>
                <c:pt idx="53495">
                  <c:v>136.30989583333334</c:v>
                </c:pt>
                <c:pt idx="53496">
                  <c:v>136.3125</c:v>
                </c:pt>
                <c:pt idx="53497">
                  <c:v>136.31510416666666</c:v>
                </c:pt>
                <c:pt idx="53498">
                  <c:v>136.31770833333334</c:v>
                </c:pt>
                <c:pt idx="53499">
                  <c:v>136.3203125</c:v>
                </c:pt>
                <c:pt idx="53500">
                  <c:v>136.32291666666666</c:v>
                </c:pt>
                <c:pt idx="53501">
                  <c:v>136.32552083333334</c:v>
                </c:pt>
                <c:pt idx="53502">
                  <c:v>136.328125</c:v>
                </c:pt>
                <c:pt idx="53503">
                  <c:v>136.33072916666666</c:v>
                </c:pt>
                <c:pt idx="53504">
                  <c:v>136.33333333333334</c:v>
                </c:pt>
                <c:pt idx="53505">
                  <c:v>136.3359375</c:v>
                </c:pt>
                <c:pt idx="53506">
                  <c:v>136.33854166666666</c:v>
                </c:pt>
                <c:pt idx="53507">
                  <c:v>136.34114583333334</c:v>
                </c:pt>
                <c:pt idx="53508">
                  <c:v>136.34375</c:v>
                </c:pt>
                <c:pt idx="53509">
                  <c:v>136.34635416666666</c:v>
                </c:pt>
                <c:pt idx="53510">
                  <c:v>136.34895833333334</c:v>
                </c:pt>
                <c:pt idx="53511">
                  <c:v>136.3515625</c:v>
                </c:pt>
                <c:pt idx="53512">
                  <c:v>136.35416666666666</c:v>
                </c:pt>
                <c:pt idx="53513">
                  <c:v>136.35677083333334</c:v>
                </c:pt>
                <c:pt idx="53514">
                  <c:v>136.359375</c:v>
                </c:pt>
                <c:pt idx="53515">
                  <c:v>136.36197916666666</c:v>
                </c:pt>
                <c:pt idx="53516">
                  <c:v>136.36458333333334</c:v>
                </c:pt>
                <c:pt idx="53517">
                  <c:v>136.3671875</c:v>
                </c:pt>
                <c:pt idx="53518">
                  <c:v>136.36979166666666</c:v>
                </c:pt>
                <c:pt idx="53519">
                  <c:v>136.37239583333334</c:v>
                </c:pt>
                <c:pt idx="53520">
                  <c:v>136.375</c:v>
                </c:pt>
                <c:pt idx="53521">
                  <c:v>136.37760416666666</c:v>
                </c:pt>
                <c:pt idx="53522">
                  <c:v>136.38020833333334</c:v>
                </c:pt>
                <c:pt idx="53523">
                  <c:v>136.3828125</c:v>
                </c:pt>
                <c:pt idx="53524">
                  <c:v>136.38541666666666</c:v>
                </c:pt>
                <c:pt idx="53525">
                  <c:v>136.38802083333334</c:v>
                </c:pt>
                <c:pt idx="53526">
                  <c:v>136.390625</c:v>
                </c:pt>
                <c:pt idx="53527">
                  <c:v>136.39322916666666</c:v>
                </c:pt>
                <c:pt idx="53528">
                  <c:v>136.39583333333334</c:v>
                </c:pt>
                <c:pt idx="53529">
                  <c:v>136.3984375</c:v>
                </c:pt>
                <c:pt idx="53530">
                  <c:v>136.40104166666666</c:v>
                </c:pt>
                <c:pt idx="53531">
                  <c:v>136.40364583333334</c:v>
                </c:pt>
                <c:pt idx="53532">
                  <c:v>136.40625</c:v>
                </c:pt>
                <c:pt idx="53533">
                  <c:v>136.40885416666666</c:v>
                </c:pt>
                <c:pt idx="53534">
                  <c:v>136.41145833333334</c:v>
                </c:pt>
                <c:pt idx="53535">
                  <c:v>136.4140625</c:v>
                </c:pt>
                <c:pt idx="53536">
                  <c:v>136.41666666666666</c:v>
                </c:pt>
                <c:pt idx="53537">
                  <c:v>136.41927083333334</c:v>
                </c:pt>
                <c:pt idx="53538">
                  <c:v>136.421875</c:v>
                </c:pt>
                <c:pt idx="53539">
                  <c:v>136.42447916666666</c:v>
                </c:pt>
                <c:pt idx="53540">
                  <c:v>136.42708333333334</c:v>
                </c:pt>
                <c:pt idx="53541">
                  <c:v>136.4296875</c:v>
                </c:pt>
                <c:pt idx="53542">
                  <c:v>136.43229166666666</c:v>
                </c:pt>
                <c:pt idx="53543">
                  <c:v>136.43489583333334</c:v>
                </c:pt>
                <c:pt idx="53544">
                  <c:v>136.4375</c:v>
                </c:pt>
                <c:pt idx="53545">
                  <c:v>136.44010416666666</c:v>
                </c:pt>
                <c:pt idx="53546">
                  <c:v>136.44270833333334</c:v>
                </c:pt>
                <c:pt idx="53547">
                  <c:v>136.4453125</c:v>
                </c:pt>
                <c:pt idx="53548">
                  <c:v>136.44791666666666</c:v>
                </c:pt>
                <c:pt idx="53549">
                  <c:v>136.45052083333334</c:v>
                </c:pt>
                <c:pt idx="53550">
                  <c:v>136.453125</c:v>
                </c:pt>
                <c:pt idx="53551">
                  <c:v>136.45572916666666</c:v>
                </c:pt>
                <c:pt idx="53552">
                  <c:v>136.45833333333334</c:v>
                </c:pt>
                <c:pt idx="53553">
                  <c:v>136.4609375</c:v>
                </c:pt>
                <c:pt idx="53554">
                  <c:v>136.46354166666666</c:v>
                </c:pt>
                <c:pt idx="53555">
                  <c:v>136.46614583333334</c:v>
                </c:pt>
                <c:pt idx="53556">
                  <c:v>136.46875</c:v>
                </c:pt>
                <c:pt idx="53557">
                  <c:v>136.47135416666666</c:v>
                </c:pt>
                <c:pt idx="53558">
                  <c:v>136.47395833333334</c:v>
                </c:pt>
                <c:pt idx="53559">
                  <c:v>136.4765625</c:v>
                </c:pt>
                <c:pt idx="53560">
                  <c:v>136.47916666666666</c:v>
                </c:pt>
                <c:pt idx="53561">
                  <c:v>136.48177083333334</c:v>
                </c:pt>
                <c:pt idx="53562">
                  <c:v>136.484375</c:v>
                </c:pt>
                <c:pt idx="53563">
                  <c:v>136.48697916666666</c:v>
                </c:pt>
                <c:pt idx="53564">
                  <c:v>136.48958333333334</c:v>
                </c:pt>
                <c:pt idx="53565">
                  <c:v>136.4921875</c:v>
                </c:pt>
                <c:pt idx="53566">
                  <c:v>136.49479166666666</c:v>
                </c:pt>
                <c:pt idx="53567">
                  <c:v>136.49739583333334</c:v>
                </c:pt>
                <c:pt idx="53568">
                  <c:v>136.5</c:v>
                </c:pt>
                <c:pt idx="53569">
                  <c:v>136.50260416666666</c:v>
                </c:pt>
                <c:pt idx="53570">
                  <c:v>136.50520833333334</c:v>
                </c:pt>
                <c:pt idx="53571">
                  <c:v>136.5078125</c:v>
                </c:pt>
                <c:pt idx="53572">
                  <c:v>136.51041666666666</c:v>
                </c:pt>
                <c:pt idx="53573">
                  <c:v>136.51302083333334</c:v>
                </c:pt>
                <c:pt idx="53574">
                  <c:v>136.515625</c:v>
                </c:pt>
                <c:pt idx="53575">
                  <c:v>136.51822916666666</c:v>
                </c:pt>
                <c:pt idx="53576">
                  <c:v>136.52083333333334</c:v>
                </c:pt>
                <c:pt idx="53577">
                  <c:v>136.5234375</c:v>
                </c:pt>
                <c:pt idx="53578">
                  <c:v>136.52604166666666</c:v>
                </c:pt>
                <c:pt idx="53579">
                  <c:v>136.52864583333334</c:v>
                </c:pt>
                <c:pt idx="53580">
                  <c:v>136.53125</c:v>
                </c:pt>
                <c:pt idx="53581">
                  <c:v>136.53385416666666</c:v>
                </c:pt>
                <c:pt idx="53582">
                  <c:v>136.53645833333334</c:v>
                </c:pt>
                <c:pt idx="53583">
                  <c:v>136.5390625</c:v>
                </c:pt>
                <c:pt idx="53584">
                  <c:v>136.54166666666666</c:v>
                </c:pt>
                <c:pt idx="53585">
                  <c:v>136.54427083333334</c:v>
                </c:pt>
                <c:pt idx="53586">
                  <c:v>136.546875</c:v>
                </c:pt>
                <c:pt idx="53587">
                  <c:v>136.54947916666666</c:v>
                </c:pt>
                <c:pt idx="53588">
                  <c:v>136.55208333333334</c:v>
                </c:pt>
                <c:pt idx="53589">
                  <c:v>136.5546875</c:v>
                </c:pt>
                <c:pt idx="53590">
                  <c:v>136.55729166666666</c:v>
                </c:pt>
                <c:pt idx="53591">
                  <c:v>136.55989583333334</c:v>
                </c:pt>
                <c:pt idx="53592">
                  <c:v>136.5625</c:v>
                </c:pt>
                <c:pt idx="53593">
                  <c:v>136.56510416666666</c:v>
                </c:pt>
                <c:pt idx="53594">
                  <c:v>136.56770833333334</c:v>
                </c:pt>
                <c:pt idx="53595">
                  <c:v>136.5703125</c:v>
                </c:pt>
                <c:pt idx="53596">
                  <c:v>136.57291666666666</c:v>
                </c:pt>
                <c:pt idx="53597">
                  <c:v>136.57552083333334</c:v>
                </c:pt>
                <c:pt idx="53598">
                  <c:v>136.578125</c:v>
                </c:pt>
                <c:pt idx="53599">
                  <c:v>136.58072916666666</c:v>
                </c:pt>
                <c:pt idx="53600">
                  <c:v>136.58333333333334</c:v>
                </c:pt>
                <c:pt idx="53601">
                  <c:v>136.5859375</c:v>
                </c:pt>
                <c:pt idx="53602">
                  <c:v>136.58854166666666</c:v>
                </c:pt>
                <c:pt idx="53603">
                  <c:v>136.59114583333334</c:v>
                </c:pt>
                <c:pt idx="53604">
                  <c:v>136.59375</c:v>
                </c:pt>
                <c:pt idx="53605">
                  <c:v>136.59635416666666</c:v>
                </c:pt>
                <c:pt idx="53606">
                  <c:v>136.59895833333334</c:v>
                </c:pt>
                <c:pt idx="53607">
                  <c:v>136.6015625</c:v>
                </c:pt>
                <c:pt idx="53608">
                  <c:v>136.60416666666666</c:v>
                </c:pt>
                <c:pt idx="53609">
                  <c:v>136.60677083333334</c:v>
                </c:pt>
                <c:pt idx="53610">
                  <c:v>136.609375</c:v>
                </c:pt>
                <c:pt idx="53611">
                  <c:v>136.61197916666666</c:v>
                </c:pt>
                <c:pt idx="53612">
                  <c:v>136.61458333333334</c:v>
                </c:pt>
                <c:pt idx="53613">
                  <c:v>136.6171875</c:v>
                </c:pt>
                <c:pt idx="53614">
                  <c:v>136.61979166666666</c:v>
                </c:pt>
                <c:pt idx="53615">
                  <c:v>136.62239583333334</c:v>
                </c:pt>
                <c:pt idx="53616">
                  <c:v>136.625</c:v>
                </c:pt>
                <c:pt idx="53617">
                  <c:v>136.62760416666666</c:v>
                </c:pt>
                <c:pt idx="53618">
                  <c:v>136.63020833333334</c:v>
                </c:pt>
                <c:pt idx="53619">
                  <c:v>136.6328125</c:v>
                </c:pt>
                <c:pt idx="53620">
                  <c:v>136.63541666666666</c:v>
                </c:pt>
                <c:pt idx="53621">
                  <c:v>136.63802083333334</c:v>
                </c:pt>
                <c:pt idx="53622">
                  <c:v>136.640625</c:v>
                </c:pt>
                <c:pt idx="53623">
                  <c:v>136.64322916666666</c:v>
                </c:pt>
                <c:pt idx="53624">
                  <c:v>136.64583333333334</c:v>
                </c:pt>
                <c:pt idx="53625">
                  <c:v>136.6484375</c:v>
                </c:pt>
                <c:pt idx="53626">
                  <c:v>136.65104166666666</c:v>
                </c:pt>
                <c:pt idx="53627">
                  <c:v>136.65364583333334</c:v>
                </c:pt>
                <c:pt idx="53628">
                  <c:v>136.65625</c:v>
                </c:pt>
                <c:pt idx="53629">
                  <c:v>136.65885416666666</c:v>
                </c:pt>
                <c:pt idx="53630">
                  <c:v>136.66145833333334</c:v>
                </c:pt>
                <c:pt idx="53631">
                  <c:v>136.6640625</c:v>
                </c:pt>
                <c:pt idx="53632">
                  <c:v>136.66666666666666</c:v>
                </c:pt>
                <c:pt idx="53633">
                  <c:v>136.66927083333334</c:v>
                </c:pt>
                <c:pt idx="53634">
                  <c:v>136.671875</c:v>
                </c:pt>
                <c:pt idx="53635">
                  <c:v>136.67447916666666</c:v>
                </c:pt>
                <c:pt idx="53636">
                  <c:v>136.67708333333334</c:v>
                </c:pt>
                <c:pt idx="53637">
                  <c:v>136.6796875</c:v>
                </c:pt>
                <c:pt idx="53638">
                  <c:v>136.68229166666666</c:v>
                </c:pt>
                <c:pt idx="53639">
                  <c:v>136.68489583333334</c:v>
                </c:pt>
                <c:pt idx="53640">
                  <c:v>136.6875</c:v>
                </c:pt>
                <c:pt idx="53641">
                  <c:v>136.69010416666666</c:v>
                </c:pt>
                <c:pt idx="53642">
                  <c:v>136.69270833333334</c:v>
                </c:pt>
                <c:pt idx="53643">
                  <c:v>136.6953125</c:v>
                </c:pt>
                <c:pt idx="53644">
                  <c:v>136.69791666666666</c:v>
                </c:pt>
                <c:pt idx="53645">
                  <c:v>136.70052083333334</c:v>
                </c:pt>
                <c:pt idx="53646">
                  <c:v>136.703125</c:v>
                </c:pt>
                <c:pt idx="53647">
                  <c:v>136.70572916666666</c:v>
                </c:pt>
                <c:pt idx="53648">
                  <c:v>136.70833333333334</c:v>
                </c:pt>
                <c:pt idx="53649">
                  <c:v>136.7109375</c:v>
                </c:pt>
                <c:pt idx="53650">
                  <c:v>136.71354166666666</c:v>
                </c:pt>
                <c:pt idx="53651">
                  <c:v>136.71614583333334</c:v>
                </c:pt>
                <c:pt idx="53652">
                  <c:v>136.71875</c:v>
                </c:pt>
                <c:pt idx="53653">
                  <c:v>136.72135416666666</c:v>
                </c:pt>
                <c:pt idx="53654">
                  <c:v>136.72395833333334</c:v>
                </c:pt>
                <c:pt idx="53655">
                  <c:v>136.7265625</c:v>
                </c:pt>
                <c:pt idx="53656">
                  <c:v>136.72916666666666</c:v>
                </c:pt>
                <c:pt idx="53657">
                  <c:v>136.73177083333334</c:v>
                </c:pt>
                <c:pt idx="53658">
                  <c:v>136.734375</c:v>
                </c:pt>
                <c:pt idx="53659">
                  <c:v>136.73697916666666</c:v>
                </c:pt>
                <c:pt idx="53660">
                  <c:v>136.73958333333334</c:v>
                </c:pt>
                <c:pt idx="53661">
                  <c:v>136.7421875</c:v>
                </c:pt>
                <c:pt idx="53662">
                  <c:v>136.74479166666666</c:v>
                </c:pt>
                <c:pt idx="53663">
                  <c:v>136.74739583333334</c:v>
                </c:pt>
                <c:pt idx="53664">
                  <c:v>136.75</c:v>
                </c:pt>
                <c:pt idx="53665">
                  <c:v>136.75260416666666</c:v>
                </c:pt>
                <c:pt idx="53666">
                  <c:v>136.75520833333334</c:v>
                </c:pt>
                <c:pt idx="53667">
                  <c:v>136.7578125</c:v>
                </c:pt>
                <c:pt idx="53668">
                  <c:v>136.76041666666666</c:v>
                </c:pt>
                <c:pt idx="53669">
                  <c:v>136.76302083333334</c:v>
                </c:pt>
                <c:pt idx="53670">
                  <c:v>136.765625</c:v>
                </c:pt>
                <c:pt idx="53671">
                  <c:v>136.76822916666666</c:v>
                </c:pt>
                <c:pt idx="53672">
                  <c:v>136.77083333333334</c:v>
                </c:pt>
                <c:pt idx="53673">
                  <c:v>136.7734375</c:v>
                </c:pt>
                <c:pt idx="53674">
                  <c:v>136.77604166666666</c:v>
                </c:pt>
                <c:pt idx="53675">
                  <c:v>136.77864583333334</c:v>
                </c:pt>
                <c:pt idx="53676">
                  <c:v>136.78125</c:v>
                </c:pt>
                <c:pt idx="53677">
                  <c:v>136.78385416666666</c:v>
                </c:pt>
                <c:pt idx="53678">
                  <c:v>136.78645833333334</c:v>
                </c:pt>
                <c:pt idx="53679">
                  <c:v>136.7890625</c:v>
                </c:pt>
                <c:pt idx="53680">
                  <c:v>136.79166666666666</c:v>
                </c:pt>
                <c:pt idx="53681">
                  <c:v>136.79427083333334</c:v>
                </c:pt>
                <c:pt idx="53682">
                  <c:v>136.796875</c:v>
                </c:pt>
                <c:pt idx="53683">
                  <c:v>136.79947916666666</c:v>
                </c:pt>
                <c:pt idx="53684">
                  <c:v>136.80208333333334</c:v>
                </c:pt>
                <c:pt idx="53685">
                  <c:v>136.8046875</c:v>
                </c:pt>
                <c:pt idx="53686">
                  <c:v>136.80729166666666</c:v>
                </c:pt>
                <c:pt idx="53687">
                  <c:v>136.80989583333334</c:v>
                </c:pt>
                <c:pt idx="53688">
                  <c:v>136.8125</c:v>
                </c:pt>
                <c:pt idx="53689">
                  <c:v>136.81510416666666</c:v>
                </c:pt>
                <c:pt idx="53690">
                  <c:v>136.81770833333334</c:v>
                </c:pt>
                <c:pt idx="53691">
                  <c:v>136.8203125</c:v>
                </c:pt>
                <c:pt idx="53692">
                  <c:v>136.82291666666666</c:v>
                </c:pt>
                <c:pt idx="53693">
                  <c:v>136.82552083333334</c:v>
                </c:pt>
                <c:pt idx="53694">
                  <c:v>136.828125</c:v>
                </c:pt>
                <c:pt idx="53695">
                  <c:v>136.83072916666666</c:v>
                </c:pt>
                <c:pt idx="53696">
                  <c:v>136.83333333333334</c:v>
                </c:pt>
                <c:pt idx="53697">
                  <c:v>136.8359375</c:v>
                </c:pt>
                <c:pt idx="53698">
                  <c:v>136.83854166666666</c:v>
                </c:pt>
                <c:pt idx="53699">
                  <c:v>136.84114583333334</c:v>
                </c:pt>
                <c:pt idx="53700">
                  <c:v>136.84375</c:v>
                </c:pt>
                <c:pt idx="53701">
                  <c:v>136.84635416666666</c:v>
                </c:pt>
                <c:pt idx="53702">
                  <c:v>136.84895833333334</c:v>
                </c:pt>
                <c:pt idx="53703">
                  <c:v>136.8515625</c:v>
                </c:pt>
                <c:pt idx="53704">
                  <c:v>136.85416666666666</c:v>
                </c:pt>
                <c:pt idx="53705">
                  <c:v>136.85677083333334</c:v>
                </c:pt>
                <c:pt idx="53706">
                  <c:v>136.859375</c:v>
                </c:pt>
                <c:pt idx="53707">
                  <c:v>136.86197916666666</c:v>
                </c:pt>
                <c:pt idx="53708">
                  <c:v>136.86458333333334</c:v>
                </c:pt>
                <c:pt idx="53709">
                  <c:v>136.8671875</c:v>
                </c:pt>
                <c:pt idx="53710">
                  <c:v>136.86979166666666</c:v>
                </c:pt>
                <c:pt idx="53711">
                  <c:v>136.87239583333334</c:v>
                </c:pt>
                <c:pt idx="53712">
                  <c:v>136.875</c:v>
                </c:pt>
                <c:pt idx="53713">
                  <c:v>136.87760416666666</c:v>
                </c:pt>
                <c:pt idx="53714">
                  <c:v>136.88020833333334</c:v>
                </c:pt>
                <c:pt idx="53715">
                  <c:v>136.8828125</c:v>
                </c:pt>
                <c:pt idx="53716">
                  <c:v>136.88541666666666</c:v>
                </c:pt>
                <c:pt idx="53717">
                  <c:v>136.88802083333334</c:v>
                </c:pt>
                <c:pt idx="53718">
                  <c:v>136.890625</c:v>
                </c:pt>
                <c:pt idx="53719">
                  <c:v>136.89322916666666</c:v>
                </c:pt>
                <c:pt idx="53720">
                  <c:v>136.89583333333334</c:v>
                </c:pt>
                <c:pt idx="53721">
                  <c:v>136.8984375</c:v>
                </c:pt>
                <c:pt idx="53722">
                  <c:v>136.90104166666666</c:v>
                </c:pt>
                <c:pt idx="53723">
                  <c:v>136.90364583333334</c:v>
                </c:pt>
                <c:pt idx="53724">
                  <c:v>136.90625</c:v>
                </c:pt>
                <c:pt idx="53725">
                  <c:v>136.90885416666666</c:v>
                </c:pt>
                <c:pt idx="53726">
                  <c:v>136.91145833333334</c:v>
                </c:pt>
                <c:pt idx="53727">
                  <c:v>136.9140625</c:v>
                </c:pt>
                <c:pt idx="53728">
                  <c:v>136.91666666666666</c:v>
                </c:pt>
                <c:pt idx="53729">
                  <c:v>136.91927083333334</c:v>
                </c:pt>
                <c:pt idx="53730">
                  <c:v>136.921875</c:v>
                </c:pt>
                <c:pt idx="53731">
                  <c:v>136.92447916666666</c:v>
                </c:pt>
                <c:pt idx="53732">
                  <c:v>136.92708333333334</c:v>
                </c:pt>
                <c:pt idx="53733">
                  <c:v>136.9296875</c:v>
                </c:pt>
                <c:pt idx="53734">
                  <c:v>136.93229166666666</c:v>
                </c:pt>
                <c:pt idx="53735">
                  <c:v>136.93489583333334</c:v>
                </c:pt>
                <c:pt idx="53736">
                  <c:v>136.9375</c:v>
                </c:pt>
                <c:pt idx="53737">
                  <c:v>136.94010416666666</c:v>
                </c:pt>
                <c:pt idx="53738">
                  <c:v>136.94270833333334</c:v>
                </c:pt>
                <c:pt idx="53739">
                  <c:v>136.9453125</c:v>
                </c:pt>
                <c:pt idx="53740">
                  <c:v>136.94791666666666</c:v>
                </c:pt>
                <c:pt idx="53741">
                  <c:v>136.95052083333334</c:v>
                </c:pt>
                <c:pt idx="53742">
                  <c:v>136.953125</c:v>
                </c:pt>
                <c:pt idx="53743">
                  <c:v>136.95572916666666</c:v>
                </c:pt>
                <c:pt idx="53744">
                  <c:v>136.95833333333334</c:v>
                </c:pt>
                <c:pt idx="53745">
                  <c:v>136.9609375</c:v>
                </c:pt>
                <c:pt idx="53746">
                  <c:v>136.96354166666666</c:v>
                </c:pt>
                <c:pt idx="53747">
                  <c:v>136.96614583333334</c:v>
                </c:pt>
                <c:pt idx="53748">
                  <c:v>136.96875</c:v>
                </c:pt>
                <c:pt idx="53749">
                  <c:v>136.97135416666666</c:v>
                </c:pt>
                <c:pt idx="53750">
                  <c:v>136.97395833333334</c:v>
                </c:pt>
                <c:pt idx="53751">
                  <c:v>136.9765625</c:v>
                </c:pt>
                <c:pt idx="53752">
                  <c:v>136.97916666666666</c:v>
                </c:pt>
                <c:pt idx="53753">
                  <c:v>136.98177083333334</c:v>
                </c:pt>
                <c:pt idx="53754">
                  <c:v>136.984375</c:v>
                </c:pt>
                <c:pt idx="53755">
                  <c:v>136.98697916666666</c:v>
                </c:pt>
                <c:pt idx="53756">
                  <c:v>136.98958333333334</c:v>
                </c:pt>
                <c:pt idx="53757">
                  <c:v>136.9921875</c:v>
                </c:pt>
                <c:pt idx="53758">
                  <c:v>136.99479166666666</c:v>
                </c:pt>
                <c:pt idx="53759">
                  <c:v>136.99739583333334</c:v>
                </c:pt>
                <c:pt idx="53760">
                  <c:v>137</c:v>
                </c:pt>
                <c:pt idx="53761">
                  <c:v>137.00260416666666</c:v>
                </c:pt>
                <c:pt idx="53762">
                  <c:v>137.00520833333334</c:v>
                </c:pt>
                <c:pt idx="53763">
                  <c:v>137.0078125</c:v>
                </c:pt>
                <c:pt idx="53764">
                  <c:v>137.01041666666666</c:v>
                </c:pt>
                <c:pt idx="53765">
                  <c:v>137.01302083333334</c:v>
                </c:pt>
                <c:pt idx="53766">
                  <c:v>137.015625</c:v>
                </c:pt>
                <c:pt idx="53767">
                  <c:v>137.01822916666666</c:v>
                </c:pt>
                <c:pt idx="53768">
                  <c:v>137.02083333333334</c:v>
                </c:pt>
                <c:pt idx="53769">
                  <c:v>137.0234375</c:v>
                </c:pt>
                <c:pt idx="53770">
                  <c:v>137.02604166666666</c:v>
                </c:pt>
                <c:pt idx="53771">
                  <c:v>137.02864583333334</c:v>
                </c:pt>
                <c:pt idx="53772">
                  <c:v>137.03125</c:v>
                </c:pt>
                <c:pt idx="53773">
                  <c:v>137.03385416666666</c:v>
                </c:pt>
                <c:pt idx="53774">
                  <c:v>137.03645833333334</c:v>
                </c:pt>
                <c:pt idx="53775">
                  <c:v>137.0390625</c:v>
                </c:pt>
                <c:pt idx="53776">
                  <c:v>137.04166666666666</c:v>
                </c:pt>
                <c:pt idx="53777">
                  <c:v>137.04427083333334</c:v>
                </c:pt>
                <c:pt idx="53778">
                  <c:v>137.046875</c:v>
                </c:pt>
                <c:pt idx="53779">
                  <c:v>137.04947916666666</c:v>
                </c:pt>
                <c:pt idx="53780">
                  <c:v>137.05208333333334</c:v>
                </c:pt>
                <c:pt idx="53781">
                  <c:v>137.0546875</c:v>
                </c:pt>
                <c:pt idx="53782">
                  <c:v>137.05729166666666</c:v>
                </c:pt>
                <c:pt idx="53783">
                  <c:v>137.05989583333334</c:v>
                </c:pt>
                <c:pt idx="53784">
                  <c:v>137.0625</c:v>
                </c:pt>
                <c:pt idx="53785">
                  <c:v>137.06510416666666</c:v>
                </c:pt>
                <c:pt idx="53786">
                  <c:v>137.06770833333334</c:v>
                </c:pt>
                <c:pt idx="53787">
                  <c:v>137.0703125</c:v>
                </c:pt>
                <c:pt idx="53788">
                  <c:v>137.07291666666666</c:v>
                </c:pt>
                <c:pt idx="53789">
                  <c:v>137.07552083333334</c:v>
                </c:pt>
                <c:pt idx="53790">
                  <c:v>137.078125</c:v>
                </c:pt>
                <c:pt idx="53791">
                  <c:v>137.08072916666666</c:v>
                </c:pt>
                <c:pt idx="53792">
                  <c:v>137.08333333333334</c:v>
                </c:pt>
                <c:pt idx="53793">
                  <c:v>137.0859375</c:v>
                </c:pt>
                <c:pt idx="53794">
                  <c:v>137.08854166666666</c:v>
                </c:pt>
                <c:pt idx="53795">
                  <c:v>137.09114583333334</c:v>
                </c:pt>
                <c:pt idx="53796">
                  <c:v>137.09375</c:v>
                </c:pt>
                <c:pt idx="53797">
                  <c:v>137.09635416666666</c:v>
                </c:pt>
                <c:pt idx="53798">
                  <c:v>137.09895833333334</c:v>
                </c:pt>
                <c:pt idx="53799">
                  <c:v>137.1015625</c:v>
                </c:pt>
                <c:pt idx="53800">
                  <c:v>137.10416666666666</c:v>
                </c:pt>
                <c:pt idx="53801">
                  <c:v>137.10677083333334</c:v>
                </c:pt>
                <c:pt idx="53802">
                  <c:v>137.109375</c:v>
                </c:pt>
                <c:pt idx="53803">
                  <c:v>137.11197916666666</c:v>
                </c:pt>
                <c:pt idx="53804">
                  <c:v>137.11458333333334</c:v>
                </c:pt>
                <c:pt idx="53805">
                  <c:v>137.1171875</c:v>
                </c:pt>
                <c:pt idx="53806">
                  <c:v>137.11979166666666</c:v>
                </c:pt>
                <c:pt idx="53807">
                  <c:v>137.12239583333334</c:v>
                </c:pt>
                <c:pt idx="53808">
                  <c:v>137.125</c:v>
                </c:pt>
                <c:pt idx="53809">
                  <c:v>137.12760416666666</c:v>
                </c:pt>
                <c:pt idx="53810">
                  <c:v>137.13020833333334</c:v>
                </c:pt>
                <c:pt idx="53811">
                  <c:v>137.1328125</c:v>
                </c:pt>
                <c:pt idx="53812">
                  <c:v>137.13541666666666</c:v>
                </c:pt>
                <c:pt idx="53813">
                  <c:v>137.13802083333334</c:v>
                </c:pt>
                <c:pt idx="53814">
                  <c:v>137.140625</c:v>
                </c:pt>
                <c:pt idx="53815">
                  <c:v>137.14322916666666</c:v>
                </c:pt>
                <c:pt idx="53816">
                  <c:v>137.14583333333334</c:v>
                </c:pt>
                <c:pt idx="53817">
                  <c:v>137.1484375</c:v>
                </c:pt>
                <c:pt idx="53818">
                  <c:v>137.15104166666666</c:v>
                </c:pt>
                <c:pt idx="53819">
                  <c:v>137.15364583333334</c:v>
                </c:pt>
                <c:pt idx="53820">
                  <c:v>137.15625</c:v>
                </c:pt>
                <c:pt idx="53821">
                  <c:v>137.15885416666666</c:v>
                </c:pt>
                <c:pt idx="53822">
                  <c:v>137.16145833333334</c:v>
                </c:pt>
                <c:pt idx="53823">
                  <c:v>137.1640625</c:v>
                </c:pt>
                <c:pt idx="53824">
                  <c:v>137.16666666666666</c:v>
                </c:pt>
                <c:pt idx="53825">
                  <c:v>137.16927083333334</c:v>
                </c:pt>
                <c:pt idx="53826">
                  <c:v>137.171875</c:v>
                </c:pt>
                <c:pt idx="53827">
                  <c:v>137.17447916666666</c:v>
                </c:pt>
                <c:pt idx="53828">
                  <c:v>137.17708333333334</c:v>
                </c:pt>
                <c:pt idx="53829">
                  <c:v>137.1796875</c:v>
                </c:pt>
                <c:pt idx="53830">
                  <c:v>137.18229166666666</c:v>
                </c:pt>
                <c:pt idx="53831">
                  <c:v>137.18489583333334</c:v>
                </c:pt>
                <c:pt idx="53832">
                  <c:v>137.1875</c:v>
                </c:pt>
                <c:pt idx="53833">
                  <c:v>137.19010416666666</c:v>
                </c:pt>
                <c:pt idx="53834">
                  <c:v>137.19270833333334</c:v>
                </c:pt>
                <c:pt idx="53835">
                  <c:v>137.1953125</c:v>
                </c:pt>
                <c:pt idx="53836">
                  <c:v>137.19791666666666</c:v>
                </c:pt>
                <c:pt idx="53837">
                  <c:v>137.20052083333334</c:v>
                </c:pt>
                <c:pt idx="53838">
                  <c:v>137.203125</c:v>
                </c:pt>
                <c:pt idx="53839">
                  <c:v>137.20572916666666</c:v>
                </c:pt>
                <c:pt idx="53840">
                  <c:v>137.20833333333334</c:v>
                </c:pt>
                <c:pt idx="53841">
                  <c:v>137.2109375</c:v>
                </c:pt>
                <c:pt idx="53842">
                  <c:v>137.21354166666666</c:v>
                </c:pt>
                <c:pt idx="53843">
                  <c:v>137.21614583333334</c:v>
                </c:pt>
                <c:pt idx="53844">
                  <c:v>137.21875</c:v>
                </c:pt>
                <c:pt idx="53845">
                  <c:v>137.22135416666666</c:v>
                </c:pt>
                <c:pt idx="53846">
                  <c:v>137.22395833333334</c:v>
                </c:pt>
                <c:pt idx="53847">
                  <c:v>137.2265625</c:v>
                </c:pt>
                <c:pt idx="53848">
                  <c:v>137.22916666666666</c:v>
                </c:pt>
                <c:pt idx="53849">
                  <c:v>137.23177083333334</c:v>
                </c:pt>
                <c:pt idx="53850">
                  <c:v>137.234375</c:v>
                </c:pt>
                <c:pt idx="53851">
                  <c:v>137.23697916666666</c:v>
                </c:pt>
                <c:pt idx="53852">
                  <c:v>137.23958333333334</c:v>
                </c:pt>
                <c:pt idx="53853">
                  <c:v>137.2421875</c:v>
                </c:pt>
                <c:pt idx="53854">
                  <c:v>137.24479166666666</c:v>
                </c:pt>
                <c:pt idx="53855">
                  <c:v>137.24739583333334</c:v>
                </c:pt>
                <c:pt idx="53856">
                  <c:v>137.25</c:v>
                </c:pt>
                <c:pt idx="53857">
                  <c:v>137.25260416666666</c:v>
                </c:pt>
                <c:pt idx="53858">
                  <c:v>137.25520833333334</c:v>
                </c:pt>
                <c:pt idx="53859">
                  <c:v>137.2578125</c:v>
                </c:pt>
                <c:pt idx="53860">
                  <c:v>137.26041666666666</c:v>
                </c:pt>
                <c:pt idx="53861">
                  <c:v>137.26302083333334</c:v>
                </c:pt>
                <c:pt idx="53862">
                  <c:v>137.265625</c:v>
                </c:pt>
                <c:pt idx="53863">
                  <c:v>137.26822916666666</c:v>
                </c:pt>
                <c:pt idx="53864">
                  <c:v>137.27083333333334</c:v>
                </c:pt>
                <c:pt idx="53865">
                  <c:v>137.2734375</c:v>
                </c:pt>
                <c:pt idx="53866">
                  <c:v>137.27604166666666</c:v>
                </c:pt>
                <c:pt idx="53867">
                  <c:v>137.27864583333334</c:v>
                </c:pt>
                <c:pt idx="53868">
                  <c:v>137.28125</c:v>
                </c:pt>
                <c:pt idx="53869">
                  <c:v>137.28385416666666</c:v>
                </c:pt>
                <c:pt idx="53870">
                  <c:v>137.28645833333334</c:v>
                </c:pt>
                <c:pt idx="53871">
                  <c:v>137.2890625</c:v>
                </c:pt>
                <c:pt idx="53872">
                  <c:v>137.29166666666666</c:v>
                </c:pt>
                <c:pt idx="53873">
                  <c:v>137.29427083333334</c:v>
                </c:pt>
                <c:pt idx="53874">
                  <c:v>137.296875</c:v>
                </c:pt>
                <c:pt idx="53875">
                  <c:v>137.29947916666666</c:v>
                </c:pt>
                <c:pt idx="53876">
                  <c:v>137.30208333333334</c:v>
                </c:pt>
                <c:pt idx="53877">
                  <c:v>137.3046875</c:v>
                </c:pt>
                <c:pt idx="53878">
                  <c:v>137.30729166666666</c:v>
                </c:pt>
                <c:pt idx="53879">
                  <c:v>137.30989583333334</c:v>
                </c:pt>
                <c:pt idx="53880">
                  <c:v>137.3125</c:v>
                </c:pt>
                <c:pt idx="53881">
                  <c:v>137.31510416666666</c:v>
                </c:pt>
                <c:pt idx="53882">
                  <c:v>137.31770833333334</c:v>
                </c:pt>
                <c:pt idx="53883">
                  <c:v>137.3203125</c:v>
                </c:pt>
                <c:pt idx="53884">
                  <c:v>137.32291666666666</c:v>
                </c:pt>
                <c:pt idx="53885">
                  <c:v>137.32552083333334</c:v>
                </c:pt>
                <c:pt idx="53886">
                  <c:v>137.328125</c:v>
                </c:pt>
                <c:pt idx="53887">
                  <c:v>137.33072916666666</c:v>
                </c:pt>
                <c:pt idx="53888">
                  <c:v>137.33333333333334</c:v>
                </c:pt>
                <c:pt idx="53889">
                  <c:v>137.3359375</c:v>
                </c:pt>
                <c:pt idx="53890">
                  <c:v>137.33854166666666</c:v>
                </c:pt>
                <c:pt idx="53891">
                  <c:v>137.34114583333334</c:v>
                </c:pt>
                <c:pt idx="53892">
                  <c:v>137.34375</c:v>
                </c:pt>
                <c:pt idx="53893">
                  <c:v>137.34635416666666</c:v>
                </c:pt>
                <c:pt idx="53894">
                  <c:v>137.34895833333334</c:v>
                </c:pt>
                <c:pt idx="53895">
                  <c:v>137.3515625</c:v>
                </c:pt>
                <c:pt idx="53896">
                  <c:v>137.35416666666666</c:v>
                </c:pt>
                <c:pt idx="53897">
                  <c:v>137.35677083333334</c:v>
                </c:pt>
                <c:pt idx="53898">
                  <c:v>137.359375</c:v>
                </c:pt>
                <c:pt idx="53899">
                  <c:v>137.36197916666666</c:v>
                </c:pt>
                <c:pt idx="53900">
                  <c:v>137.36458333333334</c:v>
                </c:pt>
                <c:pt idx="53901">
                  <c:v>137.3671875</c:v>
                </c:pt>
                <c:pt idx="53902">
                  <c:v>137.36979166666666</c:v>
                </c:pt>
                <c:pt idx="53903">
                  <c:v>137.37239583333334</c:v>
                </c:pt>
                <c:pt idx="53904">
                  <c:v>137.375</c:v>
                </c:pt>
                <c:pt idx="53905">
                  <c:v>137.37760416666666</c:v>
                </c:pt>
                <c:pt idx="53906">
                  <c:v>137.38020833333334</c:v>
                </c:pt>
                <c:pt idx="53907">
                  <c:v>137.3828125</c:v>
                </c:pt>
                <c:pt idx="53908">
                  <c:v>137.38541666666666</c:v>
                </c:pt>
                <c:pt idx="53909">
                  <c:v>137.38802083333334</c:v>
                </c:pt>
                <c:pt idx="53910">
                  <c:v>137.390625</c:v>
                </c:pt>
                <c:pt idx="53911">
                  <c:v>137.39322916666666</c:v>
                </c:pt>
                <c:pt idx="53912">
                  <c:v>137.39583333333334</c:v>
                </c:pt>
                <c:pt idx="53913">
                  <c:v>137.3984375</c:v>
                </c:pt>
                <c:pt idx="53914">
                  <c:v>137.40104166666666</c:v>
                </c:pt>
                <c:pt idx="53915">
                  <c:v>137.40364583333334</c:v>
                </c:pt>
                <c:pt idx="53916">
                  <c:v>137.40625</c:v>
                </c:pt>
                <c:pt idx="53917">
                  <c:v>137.40885416666666</c:v>
                </c:pt>
                <c:pt idx="53918">
                  <c:v>137.41145833333334</c:v>
                </c:pt>
                <c:pt idx="53919">
                  <c:v>137.4140625</c:v>
                </c:pt>
                <c:pt idx="53920">
                  <c:v>137.41666666666666</c:v>
                </c:pt>
                <c:pt idx="53921">
                  <c:v>137.41927083333334</c:v>
                </c:pt>
                <c:pt idx="53922">
                  <c:v>137.421875</c:v>
                </c:pt>
                <c:pt idx="53923">
                  <c:v>137.42447916666666</c:v>
                </c:pt>
                <c:pt idx="53924">
                  <c:v>137.42708333333334</c:v>
                </c:pt>
                <c:pt idx="53925">
                  <c:v>137.4296875</c:v>
                </c:pt>
                <c:pt idx="53926">
                  <c:v>137.43229166666666</c:v>
                </c:pt>
                <c:pt idx="53927">
                  <c:v>137.43489583333334</c:v>
                </c:pt>
                <c:pt idx="53928">
                  <c:v>137.4375</c:v>
                </c:pt>
                <c:pt idx="53929">
                  <c:v>137.44010416666666</c:v>
                </c:pt>
                <c:pt idx="53930">
                  <c:v>137.44270833333334</c:v>
                </c:pt>
                <c:pt idx="53931">
                  <c:v>137.4453125</c:v>
                </c:pt>
                <c:pt idx="53932">
                  <c:v>137.44791666666666</c:v>
                </c:pt>
                <c:pt idx="53933">
                  <c:v>137.45052083333334</c:v>
                </c:pt>
                <c:pt idx="53934">
                  <c:v>137.453125</c:v>
                </c:pt>
                <c:pt idx="53935">
                  <c:v>137.45572916666666</c:v>
                </c:pt>
                <c:pt idx="53936">
                  <c:v>137.45833333333334</c:v>
                </c:pt>
                <c:pt idx="53937">
                  <c:v>137.4609375</c:v>
                </c:pt>
                <c:pt idx="53938">
                  <c:v>137.46354166666666</c:v>
                </c:pt>
                <c:pt idx="53939">
                  <c:v>137.46614583333334</c:v>
                </c:pt>
                <c:pt idx="53940">
                  <c:v>137.46875</c:v>
                </c:pt>
                <c:pt idx="53941">
                  <c:v>137.47135416666666</c:v>
                </c:pt>
                <c:pt idx="53942">
                  <c:v>137.47395833333334</c:v>
                </c:pt>
                <c:pt idx="53943">
                  <c:v>137.4765625</c:v>
                </c:pt>
                <c:pt idx="53944">
                  <c:v>137.47916666666666</c:v>
                </c:pt>
                <c:pt idx="53945">
                  <c:v>137.48177083333334</c:v>
                </c:pt>
                <c:pt idx="53946">
                  <c:v>137.484375</c:v>
                </c:pt>
                <c:pt idx="53947">
                  <c:v>137.48697916666666</c:v>
                </c:pt>
                <c:pt idx="53948">
                  <c:v>137.48958333333334</c:v>
                </c:pt>
                <c:pt idx="53949">
                  <c:v>137.4921875</c:v>
                </c:pt>
                <c:pt idx="53950">
                  <c:v>137.49479166666666</c:v>
                </c:pt>
                <c:pt idx="53951">
                  <c:v>137.49739583333334</c:v>
                </c:pt>
                <c:pt idx="53952">
                  <c:v>137.5</c:v>
                </c:pt>
                <c:pt idx="53953">
                  <c:v>137.50260416666666</c:v>
                </c:pt>
                <c:pt idx="53954">
                  <c:v>137.50520833333334</c:v>
                </c:pt>
                <c:pt idx="53955">
                  <c:v>137.5078125</c:v>
                </c:pt>
                <c:pt idx="53956">
                  <c:v>137.51041666666666</c:v>
                </c:pt>
                <c:pt idx="53957">
                  <c:v>137.51302083333334</c:v>
                </c:pt>
                <c:pt idx="53958">
                  <c:v>137.515625</c:v>
                </c:pt>
                <c:pt idx="53959">
                  <c:v>137.51822916666666</c:v>
                </c:pt>
                <c:pt idx="53960">
                  <c:v>137.52083333333334</c:v>
                </c:pt>
                <c:pt idx="53961">
                  <c:v>137.5234375</c:v>
                </c:pt>
                <c:pt idx="53962">
                  <c:v>137.52604166666666</c:v>
                </c:pt>
                <c:pt idx="53963">
                  <c:v>137.52864583333334</c:v>
                </c:pt>
                <c:pt idx="53964">
                  <c:v>137.53125</c:v>
                </c:pt>
                <c:pt idx="53965">
                  <c:v>137.53385416666666</c:v>
                </c:pt>
                <c:pt idx="53966">
                  <c:v>137.53645833333334</c:v>
                </c:pt>
                <c:pt idx="53967">
                  <c:v>137.5390625</c:v>
                </c:pt>
                <c:pt idx="53968">
                  <c:v>137.54166666666666</c:v>
                </c:pt>
                <c:pt idx="53969">
                  <c:v>137.54427083333334</c:v>
                </c:pt>
                <c:pt idx="53970">
                  <c:v>137.546875</c:v>
                </c:pt>
                <c:pt idx="53971">
                  <c:v>137.54947916666666</c:v>
                </c:pt>
                <c:pt idx="53972">
                  <c:v>137.55208333333334</c:v>
                </c:pt>
                <c:pt idx="53973">
                  <c:v>137.5546875</c:v>
                </c:pt>
                <c:pt idx="53974">
                  <c:v>137.55729166666666</c:v>
                </c:pt>
                <c:pt idx="53975">
                  <c:v>137.55989583333334</c:v>
                </c:pt>
                <c:pt idx="53976">
                  <c:v>137.5625</c:v>
                </c:pt>
                <c:pt idx="53977">
                  <c:v>137.56510416666666</c:v>
                </c:pt>
                <c:pt idx="53978">
                  <c:v>137.56770833333334</c:v>
                </c:pt>
                <c:pt idx="53979">
                  <c:v>137.5703125</c:v>
                </c:pt>
                <c:pt idx="53980">
                  <c:v>137.57291666666666</c:v>
                </c:pt>
                <c:pt idx="53981">
                  <c:v>137.57552083333334</c:v>
                </c:pt>
                <c:pt idx="53982">
                  <c:v>137.578125</c:v>
                </c:pt>
                <c:pt idx="53983">
                  <c:v>137.58072916666666</c:v>
                </c:pt>
                <c:pt idx="53984">
                  <c:v>137.58333333333334</c:v>
                </c:pt>
                <c:pt idx="53985">
                  <c:v>137.5859375</c:v>
                </c:pt>
                <c:pt idx="53986">
                  <c:v>137.58854166666666</c:v>
                </c:pt>
                <c:pt idx="53987">
                  <c:v>137.59114583333334</c:v>
                </c:pt>
                <c:pt idx="53988">
                  <c:v>137.59375</c:v>
                </c:pt>
                <c:pt idx="53989">
                  <c:v>137.59635416666666</c:v>
                </c:pt>
                <c:pt idx="53990">
                  <c:v>137.59895833333334</c:v>
                </c:pt>
                <c:pt idx="53991">
                  <c:v>137.6015625</c:v>
                </c:pt>
                <c:pt idx="53992">
                  <c:v>137.60416666666666</c:v>
                </c:pt>
                <c:pt idx="53993">
                  <c:v>137.60677083333334</c:v>
                </c:pt>
                <c:pt idx="53994">
                  <c:v>137.609375</c:v>
                </c:pt>
                <c:pt idx="53995">
                  <c:v>137.61197916666666</c:v>
                </c:pt>
                <c:pt idx="53996">
                  <c:v>137.61458333333334</c:v>
                </c:pt>
                <c:pt idx="53997">
                  <c:v>137.6171875</c:v>
                </c:pt>
                <c:pt idx="53998">
                  <c:v>137.61979166666666</c:v>
                </c:pt>
                <c:pt idx="53999">
                  <c:v>137.62239583333334</c:v>
                </c:pt>
                <c:pt idx="54000">
                  <c:v>137.625</c:v>
                </c:pt>
                <c:pt idx="54001">
                  <c:v>137.62760416666666</c:v>
                </c:pt>
                <c:pt idx="54002">
                  <c:v>137.63020833333334</c:v>
                </c:pt>
                <c:pt idx="54003">
                  <c:v>137.6328125</c:v>
                </c:pt>
                <c:pt idx="54004">
                  <c:v>137.63541666666666</c:v>
                </c:pt>
                <c:pt idx="54005">
                  <c:v>137.63802083333334</c:v>
                </c:pt>
                <c:pt idx="54006">
                  <c:v>137.640625</c:v>
                </c:pt>
                <c:pt idx="54007">
                  <c:v>137.64322916666666</c:v>
                </c:pt>
                <c:pt idx="54008">
                  <c:v>137.64583333333334</c:v>
                </c:pt>
                <c:pt idx="54009">
                  <c:v>137.6484375</c:v>
                </c:pt>
                <c:pt idx="54010">
                  <c:v>137.65104166666666</c:v>
                </c:pt>
                <c:pt idx="54011">
                  <c:v>137.65364583333334</c:v>
                </c:pt>
                <c:pt idx="54012">
                  <c:v>137.65625</c:v>
                </c:pt>
                <c:pt idx="54013">
                  <c:v>137.65885416666666</c:v>
                </c:pt>
                <c:pt idx="54014">
                  <c:v>137.66145833333334</c:v>
                </c:pt>
                <c:pt idx="54015">
                  <c:v>137.6640625</c:v>
                </c:pt>
                <c:pt idx="54016">
                  <c:v>137.66666666666666</c:v>
                </c:pt>
                <c:pt idx="54017">
                  <c:v>137.66927083333334</c:v>
                </c:pt>
                <c:pt idx="54018">
                  <c:v>137.671875</c:v>
                </c:pt>
                <c:pt idx="54019">
                  <c:v>137.67447916666666</c:v>
                </c:pt>
                <c:pt idx="54020">
                  <c:v>137.67708333333334</c:v>
                </c:pt>
                <c:pt idx="54021">
                  <c:v>137.6796875</c:v>
                </c:pt>
                <c:pt idx="54022">
                  <c:v>137.68229166666666</c:v>
                </c:pt>
                <c:pt idx="54023">
                  <c:v>137.68489583333334</c:v>
                </c:pt>
                <c:pt idx="54024">
                  <c:v>137.6875</c:v>
                </c:pt>
                <c:pt idx="54025">
                  <c:v>137.69010416666666</c:v>
                </c:pt>
                <c:pt idx="54026">
                  <c:v>137.69270833333334</c:v>
                </c:pt>
                <c:pt idx="54027">
                  <c:v>137.6953125</c:v>
                </c:pt>
                <c:pt idx="54028">
                  <c:v>137.69791666666666</c:v>
                </c:pt>
                <c:pt idx="54029">
                  <c:v>137.70052083333334</c:v>
                </c:pt>
                <c:pt idx="54030">
                  <c:v>137.703125</c:v>
                </c:pt>
                <c:pt idx="54031">
                  <c:v>137.70572916666666</c:v>
                </c:pt>
                <c:pt idx="54032">
                  <c:v>137.70833333333334</c:v>
                </c:pt>
                <c:pt idx="54033">
                  <c:v>137.7109375</c:v>
                </c:pt>
                <c:pt idx="54034">
                  <c:v>137.71354166666666</c:v>
                </c:pt>
                <c:pt idx="54035">
                  <c:v>137.71614583333334</c:v>
                </c:pt>
                <c:pt idx="54036">
                  <c:v>137.71875</c:v>
                </c:pt>
                <c:pt idx="54037">
                  <c:v>137.72135416666666</c:v>
                </c:pt>
                <c:pt idx="54038">
                  <c:v>137.72395833333334</c:v>
                </c:pt>
                <c:pt idx="54039">
                  <c:v>137.7265625</c:v>
                </c:pt>
                <c:pt idx="54040">
                  <c:v>137.72916666666666</c:v>
                </c:pt>
                <c:pt idx="54041">
                  <c:v>137.73177083333334</c:v>
                </c:pt>
                <c:pt idx="54042">
                  <c:v>137.734375</c:v>
                </c:pt>
                <c:pt idx="54043">
                  <c:v>137.73697916666666</c:v>
                </c:pt>
                <c:pt idx="54044">
                  <c:v>137.73958333333334</c:v>
                </c:pt>
                <c:pt idx="54045">
                  <c:v>137.7421875</c:v>
                </c:pt>
                <c:pt idx="54046">
                  <c:v>137.74479166666666</c:v>
                </c:pt>
                <c:pt idx="54047">
                  <c:v>137.74739583333334</c:v>
                </c:pt>
                <c:pt idx="54048">
                  <c:v>137.75</c:v>
                </c:pt>
                <c:pt idx="54049">
                  <c:v>137.75260416666666</c:v>
                </c:pt>
                <c:pt idx="54050">
                  <c:v>137.75520833333334</c:v>
                </c:pt>
                <c:pt idx="54051">
                  <c:v>137.7578125</c:v>
                </c:pt>
                <c:pt idx="54052">
                  <c:v>137.76041666666666</c:v>
                </c:pt>
                <c:pt idx="54053">
                  <c:v>137.76302083333334</c:v>
                </c:pt>
                <c:pt idx="54054">
                  <c:v>137.765625</c:v>
                </c:pt>
                <c:pt idx="54055">
                  <c:v>137.76822916666666</c:v>
                </c:pt>
                <c:pt idx="54056">
                  <c:v>137.77083333333334</c:v>
                </c:pt>
                <c:pt idx="54057">
                  <c:v>137.7734375</c:v>
                </c:pt>
                <c:pt idx="54058">
                  <c:v>137.77604166666666</c:v>
                </c:pt>
                <c:pt idx="54059">
                  <c:v>137.77864583333334</c:v>
                </c:pt>
                <c:pt idx="54060">
                  <c:v>137.78125</c:v>
                </c:pt>
                <c:pt idx="54061">
                  <c:v>137.78385416666666</c:v>
                </c:pt>
                <c:pt idx="54062">
                  <c:v>137.78645833333334</c:v>
                </c:pt>
                <c:pt idx="54063">
                  <c:v>137.7890625</c:v>
                </c:pt>
                <c:pt idx="54064">
                  <c:v>137.79166666666666</c:v>
                </c:pt>
                <c:pt idx="54065">
                  <c:v>137.79427083333334</c:v>
                </c:pt>
                <c:pt idx="54066">
                  <c:v>137.796875</c:v>
                </c:pt>
                <c:pt idx="54067">
                  <c:v>137.79947916666666</c:v>
                </c:pt>
                <c:pt idx="54068">
                  <c:v>137.80208333333334</c:v>
                </c:pt>
                <c:pt idx="54069">
                  <c:v>137.8046875</c:v>
                </c:pt>
                <c:pt idx="54070">
                  <c:v>137.80729166666666</c:v>
                </c:pt>
                <c:pt idx="54071">
                  <c:v>137.80989583333334</c:v>
                </c:pt>
                <c:pt idx="54072">
                  <c:v>137.8125</c:v>
                </c:pt>
                <c:pt idx="54073">
                  <c:v>137.81510416666666</c:v>
                </c:pt>
                <c:pt idx="54074">
                  <c:v>137.81770833333334</c:v>
                </c:pt>
                <c:pt idx="54075">
                  <c:v>137.8203125</c:v>
                </c:pt>
                <c:pt idx="54076">
                  <c:v>137.82291666666666</c:v>
                </c:pt>
                <c:pt idx="54077">
                  <c:v>137.82552083333334</c:v>
                </c:pt>
                <c:pt idx="54078">
                  <c:v>137.828125</c:v>
                </c:pt>
                <c:pt idx="54079">
                  <c:v>137.83072916666666</c:v>
                </c:pt>
                <c:pt idx="54080">
                  <c:v>137.83333333333334</c:v>
                </c:pt>
                <c:pt idx="54081">
                  <c:v>137.8359375</c:v>
                </c:pt>
                <c:pt idx="54082">
                  <c:v>137.83854166666666</c:v>
                </c:pt>
                <c:pt idx="54083">
                  <c:v>137.84114583333334</c:v>
                </c:pt>
                <c:pt idx="54084">
                  <c:v>137.84375</c:v>
                </c:pt>
                <c:pt idx="54085">
                  <c:v>137.84635416666666</c:v>
                </c:pt>
                <c:pt idx="54086">
                  <c:v>137.84895833333334</c:v>
                </c:pt>
                <c:pt idx="54087">
                  <c:v>137.8515625</c:v>
                </c:pt>
                <c:pt idx="54088">
                  <c:v>137.85416666666666</c:v>
                </c:pt>
                <c:pt idx="54089">
                  <c:v>137.85677083333334</c:v>
                </c:pt>
                <c:pt idx="54090">
                  <c:v>137.859375</c:v>
                </c:pt>
                <c:pt idx="54091">
                  <c:v>137.86197916666666</c:v>
                </c:pt>
                <c:pt idx="54092">
                  <c:v>137.86458333333334</c:v>
                </c:pt>
                <c:pt idx="54093">
                  <c:v>137.8671875</c:v>
                </c:pt>
                <c:pt idx="54094">
                  <c:v>137.86979166666666</c:v>
                </c:pt>
                <c:pt idx="54095">
                  <c:v>137.87239583333334</c:v>
                </c:pt>
                <c:pt idx="54096">
                  <c:v>137.875</c:v>
                </c:pt>
                <c:pt idx="54097">
                  <c:v>137.87760416666666</c:v>
                </c:pt>
                <c:pt idx="54098">
                  <c:v>137.88020833333334</c:v>
                </c:pt>
                <c:pt idx="54099">
                  <c:v>137.8828125</c:v>
                </c:pt>
                <c:pt idx="54100">
                  <c:v>137.88541666666666</c:v>
                </c:pt>
                <c:pt idx="54101">
                  <c:v>137.88802083333334</c:v>
                </c:pt>
                <c:pt idx="54102">
                  <c:v>137.890625</c:v>
                </c:pt>
                <c:pt idx="54103">
                  <c:v>137.89322916666666</c:v>
                </c:pt>
                <c:pt idx="54104">
                  <c:v>137.89583333333334</c:v>
                </c:pt>
                <c:pt idx="54105">
                  <c:v>137.8984375</c:v>
                </c:pt>
                <c:pt idx="54106">
                  <c:v>137.90104166666666</c:v>
                </c:pt>
                <c:pt idx="54107">
                  <c:v>137.90364583333334</c:v>
                </c:pt>
                <c:pt idx="54108">
                  <c:v>137.90625</c:v>
                </c:pt>
                <c:pt idx="54109">
                  <c:v>137.90885416666666</c:v>
                </c:pt>
                <c:pt idx="54110">
                  <c:v>137.91145833333334</c:v>
                </c:pt>
                <c:pt idx="54111">
                  <c:v>137.9140625</c:v>
                </c:pt>
                <c:pt idx="54112">
                  <c:v>137.91666666666666</c:v>
                </c:pt>
                <c:pt idx="54113">
                  <c:v>137.91927083333334</c:v>
                </c:pt>
                <c:pt idx="54114">
                  <c:v>137.921875</c:v>
                </c:pt>
                <c:pt idx="54115">
                  <c:v>137.92447916666666</c:v>
                </c:pt>
                <c:pt idx="54116">
                  <c:v>137.92708333333334</c:v>
                </c:pt>
                <c:pt idx="54117">
                  <c:v>137.9296875</c:v>
                </c:pt>
                <c:pt idx="54118">
                  <c:v>137.93229166666666</c:v>
                </c:pt>
                <c:pt idx="54119">
                  <c:v>137.93489583333334</c:v>
                </c:pt>
                <c:pt idx="54120">
                  <c:v>137.9375</c:v>
                </c:pt>
                <c:pt idx="54121">
                  <c:v>137.94010416666666</c:v>
                </c:pt>
                <c:pt idx="54122">
                  <c:v>137.94270833333334</c:v>
                </c:pt>
                <c:pt idx="54123">
                  <c:v>137.9453125</c:v>
                </c:pt>
                <c:pt idx="54124">
                  <c:v>137.94791666666666</c:v>
                </c:pt>
                <c:pt idx="54125">
                  <c:v>137.95052083333334</c:v>
                </c:pt>
                <c:pt idx="54126">
                  <c:v>137.953125</c:v>
                </c:pt>
                <c:pt idx="54127">
                  <c:v>137.95572916666666</c:v>
                </c:pt>
                <c:pt idx="54128">
                  <c:v>137.95833333333334</c:v>
                </c:pt>
                <c:pt idx="54129">
                  <c:v>137.9609375</c:v>
                </c:pt>
                <c:pt idx="54130">
                  <c:v>137.96354166666666</c:v>
                </c:pt>
                <c:pt idx="54131">
                  <c:v>137.96614583333334</c:v>
                </c:pt>
                <c:pt idx="54132">
                  <c:v>137.96875</c:v>
                </c:pt>
                <c:pt idx="54133">
                  <c:v>137.97135416666666</c:v>
                </c:pt>
                <c:pt idx="54134">
                  <c:v>137.97395833333334</c:v>
                </c:pt>
                <c:pt idx="54135">
                  <c:v>137.9765625</c:v>
                </c:pt>
                <c:pt idx="54136">
                  <c:v>137.97916666666666</c:v>
                </c:pt>
                <c:pt idx="54137">
                  <c:v>137.98177083333334</c:v>
                </c:pt>
                <c:pt idx="54138">
                  <c:v>137.984375</c:v>
                </c:pt>
                <c:pt idx="54139">
                  <c:v>137.98697916666666</c:v>
                </c:pt>
                <c:pt idx="54140">
                  <c:v>137.98958333333334</c:v>
                </c:pt>
                <c:pt idx="54141">
                  <c:v>137.9921875</c:v>
                </c:pt>
                <c:pt idx="54142">
                  <c:v>137.99479166666666</c:v>
                </c:pt>
                <c:pt idx="54143">
                  <c:v>137.99739583333334</c:v>
                </c:pt>
                <c:pt idx="54144">
                  <c:v>138</c:v>
                </c:pt>
                <c:pt idx="54145">
                  <c:v>138.00260416666666</c:v>
                </c:pt>
                <c:pt idx="54146">
                  <c:v>138.00520833333334</c:v>
                </c:pt>
                <c:pt idx="54147">
                  <c:v>138.0078125</c:v>
                </c:pt>
                <c:pt idx="54148">
                  <c:v>138.01041666666666</c:v>
                </c:pt>
                <c:pt idx="54149">
                  <c:v>138.01302083333334</c:v>
                </c:pt>
                <c:pt idx="54150">
                  <c:v>138.015625</c:v>
                </c:pt>
                <c:pt idx="54151">
                  <c:v>138.01822916666666</c:v>
                </c:pt>
                <c:pt idx="54152">
                  <c:v>138.02083333333334</c:v>
                </c:pt>
                <c:pt idx="54153">
                  <c:v>138.0234375</c:v>
                </c:pt>
                <c:pt idx="54154">
                  <c:v>138.02604166666666</c:v>
                </c:pt>
                <c:pt idx="54155">
                  <c:v>138.02864583333334</c:v>
                </c:pt>
                <c:pt idx="54156">
                  <c:v>138.03125</c:v>
                </c:pt>
                <c:pt idx="54157">
                  <c:v>138.03385416666666</c:v>
                </c:pt>
                <c:pt idx="54158">
                  <c:v>138.03645833333334</c:v>
                </c:pt>
                <c:pt idx="54159">
                  <c:v>138.0390625</c:v>
                </c:pt>
                <c:pt idx="54160">
                  <c:v>138.04166666666666</c:v>
                </c:pt>
                <c:pt idx="54161">
                  <c:v>138.04427083333334</c:v>
                </c:pt>
                <c:pt idx="54162">
                  <c:v>138.046875</c:v>
                </c:pt>
                <c:pt idx="54163">
                  <c:v>138.04947916666666</c:v>
                </c:pt>
                <c:pt idx="54164">
                  <c:v>138.05208333333334</c:v>
                </c:pt>
                <c:pt idx="54165">
                  <c:v>138.0546875</c:v>
                </c:pt>
                <c:pt idx="54166">
                  <c:v>138.05729166666666</c:v>
                </c:pt>
                <c:pt idx="54167">
                  <c:v>138.05989583333334</c:v>
                </c:pt>
                <c:pt idx="54168">
                  <c:v>138.0625</c:v>
                </c:pt>
                <c:pt idx="54169">
                  <c:v>138.06510416666666</c:v>
                </c:pt>
                <c:pt idx="54170">
                  <c:v>138.06770833333334</c:v>
                </c:pt>
                <c:pt idx="54171">
                  <c:v>138.0703125</c:v>
                </c:pt>
                <c:pt idx="54172">
                  <c:v>138.07291666666666</c:v>
                </c:pt>
                <c:pt idx="54173">
                  <c:v>138.07552083333334</c:v>
                </c:pt>
                <c:pt idx="54174">
                  <c:v>138.078125</c:v>
                </c:pt>
                <c:pt idx="54175">
                  <c:v>138.08072916666666</c:v>
                </c:pt>
                <c:pt idx="54176">
                  <c:v>138.08333333333334</c:v>
                </c:pt>
                <c:pt idx="54177">
                  <c:v>138.0859375</c:v>
                </c:pt>
                <c:pt idx="54178">
                  <c:v>138.08854166666666</c:v>
                </c:pt>
                <c:pt idx="54179">
                  <c:v>138.09114583333334</c:v>
                </c:pt>
                <c:pt idx="54180">
                  <c:v>138.09375</c:v>
                </c:pt>
                <c:pt idx="54181">
                  <c:v>138.09635416666666</c:v>
                </c:pt>
                <c:pt idx="54182">
                  <c:v>138.09895833333334</c:v>
                </c:pt>
                <c:pt idx="54183">
                  <c:v>138.1015625</c:v>
                </c:pt>
                <c:pt idx="54184">
                  <c:v>138.10416666666666</c:v>
                </c:pt>
                <c:pt idx="54185">
                  <c:v>138.10677083333334</c:v>
                </c:pt>
                <c:pt idx="54186">
                  <c:v>138.109375</c:v>
                </c:pt>
                <c:pt idx="54187">
                  <c:v>138.11197916666666</c:v>
                </c:pt>
                <c:pt idx="54188">
                  <c:v>138.11458333333334</c:v>
                </c:pt>
                <c:pt idx="54189">
                  <c:v>138.1171875</c:v>
                </c:pt>
                <c:pt idx="54190">
                  <c:v>138.11979166666666</c:v>
                </c:pt>
                <c:pt idx="54191">
                  <c:v>138.12239583333334</c:v>
                </c:pt>
                <c:pt idx="54192">
                  <c:v>138.125</c:v>
                </c:pt>
                <c:pt idx="54193">
                  <c:v>138.12760416666666</c:v>
                </c:pt>
                <c:pt idx="54194">
                  <c:v>138.13020833333334</c:v>
                </c:pt>
                <c:pt idx="54195">
                  <c:v>138.1328125</c:v>
                </c:pt>
                <c:pt idx="54196">
                  <c:v>138.13541666666666</c:v>
                </c:pt>
                <c:pt idx="54197">
                  <c:v>138.13802083333334</c:v>
                </c:pt>
                <c:pt idx="54198">
                  <c:v>138.140625</c:v>
                </c:pt>
                <c:pt idx="54199">
                  <c:v>138.14322916666666</c:v>
                </c:pt>
                <c:pt idx="54200">
                  <c:v>138.14583333333334</c:v>
                </c:pt>
                <c:pt idx="54201">
                  <c:v>138.1484375</c:v>
                </c:pt>
                <c:pt idx="54202">
                  <c:v>138.15104166666666</c:v>
                </c:pt>
                <c:pt idx="54203">
                  <c:v>138.15364583333334</c:v>
                </c:pt>
                <c:pt idx="54204">
                  <c:v>138.15625</c:v>
                </c:pt>
                <c:pt idx="54205">
                  <c:v>138.15885416666666</c:v>
                </c:pt>
                <c:pt idx="54206">
                  <c:v>138.16145833333334</c:v>
                </c:pt>
                <c:pt idx="54207">
                  <c:v>138.1640625</c:v>
                </c:pt>
                <c:pt idx="54208">
                  <c:v>138.16666666666666</c:v>
                </c:pt>
                <c:pt idx="54209">
                  <c:v>138.16927083333334</c:v>
                </c:pt>
                <c:pt idx="54210">
                  <c:v>138.171875</c:v>
                </c:pt>
                <c:pt idx="54211">
                  <c:v>138.17447916666666</c:v>
                </c:pt>
                <c:pt idx="54212">
                  <c:v>138.17708333333334</c:v>
                </c:pt>
                <c:pt idx="54213">
                  <c:v>138.1796875</c:v>
                </c:pt>
                <c:pt idx="54214">
                  <c:v>138.18229166666666</c:v>
                </c:pt>
                <c:pt idx="54215">
                  <c:v>138.18489583333334</c:v>
                </c:pt>
                <c:pt idx="54216">
                  <c:v>138.1875</c:v>
                </c:pt>
                <c:pt idx="54217">
                  <c:v>138.19010416666666</c:v>
                </c:pt>
                <c:pt idx="54218">
                  <c:v>138.19270833333334</c:v>
                </c:pt>
                <c:pt idx="54219">
                  <c:v>138.1953125</c:v>
                </c:pt>
                <c:pt idx="54220">
                  <c:v>138.19791666666666</c:v>
                </c:pt>
                <c:pt idx="54221">
                  <c:v>138.20052083333334</c:v>
                </c:pt>
                <c:pt idx="54222">
                  <c:v>138.203125</c:v>
                </c:pt>
                <c:pt idx="54223">
                  <c:v>138.20572916666666</c:v>
                </c:pt>
                <c:pt idx="54224">
                  <c:v>138.20833333333334</c:v>
                </c:pt>
                <c:pt idx="54225">
                  <c:v>138.2109375</c:v>
                </c:pt>
                <c:pt idx="54226">
                  <c:v>138.21354166666666</c:v>
                </c:pt>
                <c:pt idx="54227">
                  <c:v>138.21614583333334</c:v>
                </c:pt>
                <c:pt idx="54228">
                  <c:v>138.21875</c:v>
                </c:pt>
                <c:pt idx="54229">
                  <c:v>138.22135416666666</c:v>
                </c:pt>
                <c:pt idx="54230">
                  <c:v>138.22395833333334</c:v>
                </c:pt>
                <c:pt idx="54231">
                  <c:v>138.2265625</c:v>
                </c:pt>
                <c:pt idx="54232">
                  <c:v>138.22916666666666</c:v>
                </c:pt>
                <c:pt idx="54233">
                  <c:v>138.23177083333334</c:v>
                </c:pt>
                <c:pt idx="54234">
                  <c:v>138.234375</c:v>
                </c:pt>
                <c:pt idx="54235">
                  <c:v>138.23697916666666</c:v>
                </c:pt>
                <c:pt idx="54236">
                  <c:v>138.23958333333334</c:v>
                </c:pt>
                <c:pt idx="54237">
                  <c:v>138.2421875</c:v>
                </c:pt>
                <c:pt idx="54238">
                  <c:v>138.24479166666666</c:v>
                </c:pt>
                <c:pt idx="54239">
                  <c:v>138.24739583333334</c:v>
                </c:pt>
                <c:pt idx="54240">
                  <c:v>138.25</c:v>
                </c:pt>
                <c:pt idx="54241">
                  <c:v>138.25260416666666</c:v>
                </c:pt>
                <c:pt idx="54242">
                  <c:v>138.25520833333334</c:v>
                </c:pt>
                <c:pt idx="54243">
                  <c:v>138.2578125</c:v>
                </c:pt>
                <c:pt idx="54244">
                  <c:v>138.26041666666666</c:v>
                </c:pt>
                <c:pt idx="54245">
                  <c:v>138.26302083333334</c:v>
                </c:pt>
                <c:pt idx="54246">
                  <c:v>138.265625</c:v>
                </c:pt>
                <c:pt idx="54247">
                  <c:v>138.26822916666666</c:v>
                </c:pt>
                <c:pt idx="54248">
                  <c:v>138.27083333333334</c:v>
                </c:pt>
                <c:pt idx="54249">
                  <c:v>138.2734375</c:v>
                </c:pt>
                <c:pt idx="54250">
                  <c:v>138.27604166666666</c:v>
                </c:pt>
                <c:pt idx="54251">
                  <c:v>138.27864583333334</c:v>
                </c:pt>
                <c:pt idx="54252">
                  <c:v>138.28125</c:v>
                </c:pt>
                <c:pt idx="54253">
                  <c:v>138.28385416666666</c:v>
                </c:pt>
                <c:pt idx="54254">
                  <c:v>138.28645833333334</c:v>
                </c:pt>
                <c:pt idx="54255">
                  <c:v>138.2890625</c:v>
                </c:pt>
                <c:pt idx="54256">
                  <c:v>138.29166666666666</c:v>
                </c:pt>
                <c:pt idx="54257">
                  <c:v>138.29427083333334</c:v>
                </c:pt>
                <c:pt idx="54258">
                  <c:v>138.296875</c:v>
                </c:pt>
                <c:pt idx="54259">
                  <c:v>138.29947916666666</c:v>
                </c:pt>
                <c:pt idx="54260">
                  <c:v>138.30208333333334</c:v>
                </c:pt>
                <c:pt idx="54261">
                  <c:v>138.3046875</c:v>
                </c:pt>
                <c:pt idx="54262">
                  <c:v>138.30729166666666</c:v>
                </c:pt>
                <c:pt idx="54263">
                  <c:v>138.30989583333334</c:v>
                </c:pt>
                <c:pt idx="54264">
                  <c:v>138.3125</c:v>
                </c:pt>
                <c:pt idx="54265">
                  <c:v>138.31510416666666</c:v>
                </c:pt>
                <c:pt idx="54266">
                  <c:v>138.31770833333334</c:v>
                </c:pt>
                <c:pt idx="54267">
                  <c:v>138.3203125</c:v>
                </c:pt>
                <c:pt idx="54268">
                  <c:v>138.32291666666666</c:v>
                </c:pt>
                <c:pt idx="54269">
                  <c:v>138.32552083333334</c:v>
                </c:pt>
                <c:pt idx="54270">
                  <c:v>138.328125</c:v>
                </c:pt>
                <c:pt idx="54271">
                  <c:v>138.33072916666666</c:v>
                </c:pt>
                <c:pt idx="54272">
                  <c:v>138.33333333333334</c:v>
                </c:pt>
                <c:pt idx="54273">
                  <c:v>138.3359375</c:v>
                </c:pt>
                <c:pt idx="54274">
                  <c:v>138.33854166666666</c:v>
                </c:pt>
                <c:pt idx="54275">
                  <c:v>138.34114583333334</c:v>
                </c:pt>
                <c:pt idx="54276">
                  <c:v>138.34375</c:v>
                </c:pt>
                <c:pt idx="54277">
                  <c:v>138.34635416666666</c:v>
                </c:pt>
                <c:pt idx="54278">
                  <c:v>138.34895833333334</c:v>
                </c:pt>
                <c:pt idx="54279">
                  <c:v>138.3515625</c:v>
                </c:pt>
                <c:pt idx="54280">
                  <c:v>138.35416666666666</c:v>
                </c:pt>
                <c:pt idx="54281">
                  <c:v>138.35677083333334</c:v>
                </c:pt>
                <c:pt idx="54282">
                  <c:v>138.359375</c:v>
                </c:pt>
                <c:pt idx="54283">
                  <c:v>138.36197916666666</c:v>
                </c:pt>
                <c:pt idx="54284">
                  <c:v>138.36458333333334</c:v>
                </c:pt>
                <c:pt idx="54285">
                  <c:v>138.3671875</c:v>
                </c:pt>
                <c:pt idx="54286">
                  <c:v>138.36979166666666</c:v>
                </c:pt>
                <c:pt idx="54287">
                  <c:v>138.37239583333334</c:v>
                </c:pt>
                <c:pt idx="54288">
                  <c:v>138.375</c:v>
                </c:pt>
                <c:pt idx="54289">
                  <c:v>138.37760416666666</c:v>
                </c:pt>
                <c:pt idx="54290">
                  <c:v>138.38020833333334</c:v>
                </c:pt>
                <c:pt idx="54291">
                  <c:v>138.3828125</c:v>
                </c:pt>
                <c:pt idx="54292">
                  <c:v>138.38541666666666</c:v>
                </c:pt>
                <c:pt idx="54293">
                  <c:v>138.38802083333334</c:v>
                </c:pt>
                <c:pt idx="54294">
                  <c:v>138.390625</c:v>
                </c:pt>
                <c:pt idx="54295">
                  <c:v>138.39322916666666</c:v>
                </c:pt>
                <c:pt idx="54296">
                  <c:v>138.39583333333334</c:v>
                </c:pt>
                <c:pt idx="54297">
                  <c:v>138.3984375</c:v>
                </c:pt>
                <c:pt idx="54298">
                  <c:v>138.40104166666666</c:v>
                </c:pt>
                <c:pt idx="54299">
                  <c:v>138.40364583333334</c:v>
                </c:pt>
                <c:pt idx="54300">
                  <c:v>138.40625</c:v>
                </c:pt>
                <c:pt idx="54301">
                  <c:v>138.40885416666666</c:v>
                </c:pt>
                <c:pt idx="54302">
                  <c:v>138.41145833333334</c:v>
                </c:pt>
                <c:pt idx="54303">
                  <c:v>138.4140625</c:v>
                </c:pt>
                <c:pt idx="54304">
                  <c:v>138.41666666666666</c:v>
                </c:pt>
                <c:pt idx="54305">
                  <c:v>138.41927083333334</c:v>
                </c:pt>
                <c:pt idx="54306">
                  <c:v>138.421875</c:v>
                </c:pt>
                <c:pt idx="54307">
                  <c:v>138.42447916666666</c:v>
                </c:pt>
                <c:pt idx="54308">
                  <c:v>138.42708333333334</c:v>
                </c:pt>
                <c:pt idx="54309">
                  <c:v>138.4296875</c:v>
                </c:pt>
                <c:pt idx="54310">
                  <c:v>138.43229166666666</c:v>
                </c:pt>
                <c:pt idx="54311">
                  <c:v>138.43489583333334</c:v>
                </c:pt>
                <c:pt idx="54312">
                  <c:v>138.4375</c:v>
                </c:pt>
                <c:pt idx="54313">
                  <c:v>138.44010416666666</c:v>
                </c:pt>
                <c:pt idx="54314">
                  <c:v>138.44270833333334</c:v>
                </c:pt>
                <c:pt idx="54315">
                  <c:v>138.4453125</c:v>
                </c:pt>
                <c:pt idx="54316">
                  <c:v>138.44791666666666</c:v>
                </c:pt>
                <c:pt idx="54317">
                  <c:v>138.45052083333334</c:v>
                </c:pt>
                <c:pt idx="54318">
                  <c:v>138.453125</c:v>
                </c:pt>
                <c:pt idx="54319">
                  <c:v>138.45572916666666</c:v>
                </c:pt>
                <c:pt idx="54320">
                  <c:v>138.45833333333334</c:v>
                </c:pt>
                <c:pt idx="54321">
                  <c:v>138.4609375</c:v>
                </c:pt>
                <c:pt idx="54322">
                  <c:v>138.46354166666666</c:v>
                </c:pt>
                <c:pt idx="54323">
                  <c:v>138.46614583333334</c:v>
                </c:pt>
                <c:pt idx="54324">
                  <c:v>138.46875</c:v>
                </c:pt>
                <c:pt idx="54325">
                  <c:v>138.47135416666666</c:v>
                </c:pt>
                <c:pt idx="54326">
                  <c:v>138.47395833333334</c:v>
                </c:pt>
                <c:pt idx="54327">
                  <c:v>138.4765625</c:v>
                </c:pt>
                <c:pt idx="54328">
                  <c:v>138.47916666666666</c:v>
                </c:pt>
                <c:pt idx="54329">
                  <c:v>138.48177083333334</c:v>
                </c:pt>
                <c:pt idx="54330">
                  <c:v>138.484375</c:v>
                </c:pt>
                <c:pt idx="54331">
                  <c:v>138.48697916666666</c:v>
                </c:pt>
                <c:pt idx="54332">
                  <c:v>138.48958333333334</c:v>
                </c:pt>
                <c:pt idx="54333">
                  <c:v>138.4921875</c:v>
                </c:pt>
                <c:pt idx="54334">
                  <c:v>138.49479166666666</c:v>
                </c:pt>
                <c:pt idx="54335">
                  <c:v>138.49739583333334</c:v>
                </c:pt>
                <c:pt idx="54336">
                  <c:v>138.5</c:v>
                </c:pt>
                <c:pt idx="54337">
                  <c:v>138.50260416666666</c:v>
                </c:pt>
                <c:pt idx="54338">
                  <c:v>138.50520833333334</c:v>
                </c:pt>
                <c:pt idx="54339">
                  <c:v>138.5078125</c:v>
                </c:pt>
                <c:pt idx="54340">
                  <c:v>138.51041666666666</c:v>
                </c:pt>
                <c:pt idx="54341">
                  <c:v>138.51302083333334</c:v>
                </c:pt>
                <c:pt idx="54342">
                  <c:v>138.515625</c:v>
                </c:pt>
                <c:pt idx="54343">
                  <c:v>138.51822916666666</c:v>
                </c:pt>
                <c:pt idx="54344">
                  <c:v>138.52083333333334</c:v>
                </c:pt>
                <c:pt idx="54345">
                  <c:v>138.5234375</c:v>
                </c:pt>
                <c:pt idx="54346">
                  <c:v>138.52604166666666</c:v>
                </c:pt>
                <c:pt idx="54347">
                  <c:v>138.52864583333334</c:v>
                </c:pt>
                <c:pt idx="54348">
                  <c:v>138.53125</c:v>
                </c:pt>
                <c:pt idx="54349">
                  <c:v>138.53385416666666</c:v>
                </c:pt>
                <c:pt idx="54350">
                  <c:v>138.53645833333334</c:v>
                </c:pt>
                <c:pt idx="54351">
                  <c:v>138.5390625</c:v>
                </c:pt>
                <c:pt idx="54352">
                  <c:v>138.54166666666666</c:v>
                </c:pt>
                <c:pt idx="54353">
                  <c:v>138.54427083333334</c:v>
                </c:pt>
                <c:pt idx="54354">
                  <c:v>138.546875</c:v>
                </c:pt>
                <c:pt idx="54355">
                  <c:v>138.54947916666666</c:v>
                </c:pt>
                <c:pt idx="54356">
                  <c:v>138.55208333333334</c:v>
                </c:pt>
                <c:pt idx="54357">
                  <c:v>138.5546875</c:v>
                </c:pt>
                <c:pt idx="54358">
                  <c:v>138.55729166666666</c:v>
                </c:pt>
                <c:pt idx="54359">
                  <c:v>138.55989583333334</c:v>
                </c:pt>
                <c:pt idx="54360">
                  <c:v>138.5625</c:v>
                </c:pt>
                <c:pt idx="54361">
                  <c:v>138.56510416666666</c:v>
                </c:pt>
                <c:pt idx="54362">
                  <c:v>138.56770833333334</c:v>
                </c:pt>
                <c:pt idx="54363">
                  <c:v>138.5703125</c:v>
                </c:pt>
                <c:pt idx="54364">
                  <c:v>138.57291666666666</c:v>
                </c:pt>
                <c:pt idx="54365">
                  <c:v>138.57552083333334</c:v>
                </c:pt>
                <c:pt idx="54366">
                  <c:v>138.578125</c:v>
                </c:pt>
                <c:pt idx="54367">
                  <c:v>138.58072916666666</c:v>
                </c:pt>
                <c:pt idx="54368">
                  <c:v>138.58333333333334</c:v>
                </c:pt>
                <c:pt idx="54369">
                  <c:v>138.5859375</c:v>
                </c:pt>
                <c:pt idx="54370">
                  <c:v>138.58854166666666</c:v>
                </c:pt>
                <c:pt idx="54371">
                  <c:v>138.59114583333334</c:v>
                </c:pt>
                <c:pt idx="54372">
                  <c:v>138.59375</c:v>
                </c:pt>
                <c:pt idx="54373">
                  <c:v>138.59635416666666</c:v>
                </c:pt>
                <c:pt idx="54374">
                  <c:v>138.59895833333334</c:v>
                </c:pt>
                <c:pt idx="54375">
                  <c:v>138.6015625</c:v>
                </c:pt>
                <c:pt idx="54376">
                  <c:v>138.60416666666666</c:v>
                </c:pt>
                <c:pt idx="54377">
                  <c:v>138.60677083333334</c:v>
                </c:pt>
                <c:pt idx="54378">
                  <c:v>138.609375</c:v>
                </c:pt>
                <c:pt idx="54379">
                  <c:v>138.61197916666666</c:v>
                </c:pt>
                <c:pt idx="54380">
                  <c:v>138.61458333333334</c:v>
                </c:pt>
                <c:pt idx="54381">
                  <c:v>138.6171875</c:v>
                </c:pt>
                <c:pt idx="54382">
                  <c:v>138.61979166666666</c:v>
                </c:pt>
                <c:pt idx="54383">
                  <c:v>138.62239583333334</c:v>
                </c:pt>
                <c:pt idx="54384">
                  <c:v>138.625</c:v>
                </c:pt>
                <c:pt idx="54385">
                  <c:v>138.62760416666666</c:v>
                </c:pt>
                <c:pt idx="54386">
                  <c:v>138.63020833333334</c:v>
                </c:pt>
                <c:pt idx="54387">
                  <c:v>138.6328125</c:v>
                </c:pt>
                <c:pt idx="54388">
                  <c:v>138.63541666666666</c:v>
                </c:pt>
                <c:pt idx="54389">
                  <c:v>138.63802083333334</c:v>
                </c:pt>
                <c:pt idx="54390">
                  <c:v>138.640625</c:v>
                </c:pt>
                <c:pt idx="54391">
                  <c:v>138.64322916666666</c:v>
                </c:pt>
                <c:pt idx="54392">
                  <c:v>138.64583333333334</c:v>
                </c:pt>
                <c:pt idx="54393">
                  <c:v>138.6484375</c:v>
                </c:pt>
                <c:pt idx="54394">
                  <c:v>138.65104166666666</c:v>
                </c:pt>
                <c:pt idx="54395">
                  <c:v>138.65364583333334</c:v>
                </c:pt>
                <c:pt idx="54396">
                  <c:v>138.65625</c:v>
                </c:pt>
                <c:pt idx="54397">
                  <c:v>138.65885416666666</c:v>
                </c:pt>
                <c:pt idx="54398">
                  <c:v>138.66145833333334</c:v>
                </c:pt>
                <c:pt idx="54399">
                  <c:v>138.6640625</c:v>
                </c:pt>
                <c:pt idx="54400">
                  <c:v>138.66666666666666</c:v>
                </c:pt>
                <c:pt idx="54401">
                  <c:v>138.66927083333334</c:v>
                </c:pt>
                <c:pt idx="54402">
                  <c:v>138.671875</c:v>
                </c:pt>
                <c:pt idx="54403">
                  <c:v>138.67447916666666</c:v>
                </c:pt>
                <c:pt idx="54404">
                  <c:v>138.67708333333334</c:v>
                </c:pt>
                <c:pt idx="54405">
                  <c:v>138.6796875</c:v>
                </c:pt>
                <c:pt idx="54406">
                  <c:v>138.68229166666666</c:v>
                </c:pt>
                <c:pt idx="54407">
                  <c:v>138.68489583333334</c:v>
                </c:pt>
                <c:pt idx="54408">
                  <c:v>138.6875</c:v>
                </c:pt>
                <c:pt idx="54409">
                  <c:v>138.69010416666666</c:v>
                </c:pt>
                <c:pt idx="54410">
                  <c:v>138.69270833333334</c:v>
                </c:pt>
                <c:pt idx="54411">
                  <c:v>138.6953125</c:v>
                </c:pt>
                <c:pt idx="54412">
                  <c:v>138.69791666666666</c:v>
                </c:pt>
                <c:pt idx="54413">
                  <c:v>138.70052083333334</c:v>
                </c:pt>
                <c:pt idx="54414">
                  <c:v>138.703125</c:v>
                </c:pt>
                <c:pt idx="54415">
                  <c:v>138.70572916666666</c:v>
                </c:pt>
                <c:pt idx="54416">
                  <c:v>138.70833333333334</c:v>
                </c:pt>
                <c:pt idx="54417">
                  <c:v>138.7109375</c:v>
                </c:pt>
                <c:pt idx="54418">
                  <c:v>138.71354166666666</c:v>
                </c:pt>
                <c:pt idx="54419">
                  <c:v>138.71614583333334</c:v>
                </c:pt>
                <c:pt idx="54420">
                  <c:v>138.71875</c:v>
                </c:pt>
                <c:pt idx="54421">
                  <c:v>138.72135416666666</c:v>
                </c:pt>
                <c:pt idx="54422">
                  <c:v>138.72395833333334</c:v>
                </c:pt>
                <c:pt idx="54423">
                  <c:v>138.7265625</c:v>
                </c:pt>
                <c:pt idx="54424">
                  <c:v>138.72916666666666</c:v>
                </c:pt>
                <c:pt idx="54425">
                  <c:v>138.73177083333334</c:v>
                </c:pt>
                <c:pt idx="54426">
                  <c:v>138.734375</c:v>
                </c:pt>
                <c:pt idx="54427">
                  <c:v>138.73697916666666</c:v>
                </c:pt>
                <c:pt idx="54428">
                  <c:v>138.73958333333334</c:v>
                </c:pt>
                <c:pt idx="54429">
                  <c:v>138.7421875</c:v>
                </c:pt>
                <c:pt idx="54430">
                  <c:v>138.74479166666666</c:v>
                </c:pt>
                <c:pt idx="54431">
                  <c:v>138.74739583333334</c:v>
                </c:pt>
                <c:pt idx="54432">
                  <c:v>138.75</c:v>
                </c:pt>
                <c:pt idx="54433">
                  <c:v>138.75260416666666</c:v>
                </c:pt>
                <c:pt idx="54434">
                  <c:v>138.75520833333334</c:v>
                </c:pt>
                <c:pt idx="54435">
                  <c:v>138.7578125</c:v>
                </c:pt>
                <c:pt idx="54436">
                  <c:v>138.76041666666666</c:v>
                </c:pt>
                <c:pt idx="54437">
                  <c:v>138.76302083333334</c:v>
                </c:pt>
                <c:pt idx="54438">
                  <c:v>138.765625</c:v>
                </c:pt>
                <c:pt idx="54439">
                  <c:v>138.76822916666666</c:v>
                </c:pt>
                <c:pt idx="54440">
                  <c:v>138.77083333333334</c:v>
                </c:pt>
                <c:pt idx="54441">
                  <c:v>138.7734375</c:v>
                </c:pt>
                <c:pt idx="54442">
                  <c:v>138.77604166666666</c:v>
                </c:pt>
                <c:pt idx="54443">
                  <c:v>138.77864583333334</c:v>
                </c:pt>
                <c:pt idx="54444">
                  <c:v>138.78125</c:v>
                </c:pt>
                <c:pt idx="54445">
                  <c:v>138.78385416666666</c:v>
                </c:pt>
                <c:pt idx="54446">
                  <c:v>138.78645833333334</c:v>
                </c:pt>
                <c:pt idx="54447">
                  <c:v>138.7890625</c:v>
                </c:pt>
                <c:pt idx="54448">
                  <c:v>138.79166666666666</c:v>
                </c:pt>
                <c:pt idx="54449">
                  <c:v>138.79427083333334</c:v>
                </c:pt>
                <c:pt idx="54450">
                  <c:v>138.796875</c:v>
                </c:pt>
                <c:pt idx="54451">
                  <c:v>138.79947916666666</c:v>
                </c:pt>
                <c:pt idx="54452">
                  <c:v>138.80208333333334</c:v>
                </c:pt>
                <c:pt idx="54453">
                  <c:v>138.8046875</c:v>
                </c:pt>
                <c:pt idx="54454">
                  <c:v>138.80729166666666</c:v>
                </c:pt>
                <c:pt idx="54455">
                  <c:v>138.80989583333334</c:v>
                </c:pt>
                <c:pt idx="54456">
                  <c:v>138.8125</c:v>
                </c:pt>
                <c:pt idx="54457">
                  <c:v>138.81510416666666</c:v>
                </c:pt>
                <c:pt idx="54458">
                  <c:v>138.81770833333334</c:v>
                </c:pt>
                <c:pt idx="54459">
                  <c:v>138.8203125</c:v>
                </c:pt>
                <c:pt idx="54460">
                  <c:v>138.82291666666666</c:v>
                </c:pt>
                <c:pt idx="54461">
                  <c:v>138.82552083333334</c:v>
                </c:pt>
                <c:pt idx="54462">
                  <c:v>138.828125</c:v>
                </c:pt>
                <c:pt idx="54463">
                  <c:v>138.83072916666666</c:v>
                </c:pt>
                <c:pt idx="54464">
                  <c:v>138.83333333333334</c:v>
                </c:pt>
                <c:pt idx="54465">
                  <c:v>138.8359375</c:v>
                </c:pt>
                <c:pt idx="54466">
                  <c:v>138.83854166666666</c:v>
                </c:pt>
                <c:pt idx="54467">
                  <c:v>138.84114583333334</c:v>
                </c:pt>
                <c:pt idx="54468">
                  <c:v>138.84375</c:v>
                </c:pt>
                <c:pt idx="54469">
                  <c:v>138.84635416666666</c:v>
                </c:pt>
                <c:pt idx="54470">
                  <c:v>138.84895833333334</c:v>
                </c:pt>
                <c:pt idx="54471">
                  <c:v>138.8515625</c:v>
                </c:pt>
                <c:pt idx="54472">
                  <c:v>138.85416666666666</c:v>
                </c:pt>
                <c:pt idx="54473">
                  <c:v>138.85677083333334</c:v>
                </c:pt>
                <c:pt idx="54474">
                  <c:v>138.859375</c:v>
                </c:pt>
                <c:pt idx="54475">
                  <c:v>138.86197916666666</c:v>
                </c:pt>
                <c:pt idx="54476">
                  <c:v>138.86458333333334</c:v>
                </c:pt>
                <c:pt idx="54477">
                  <c:v>138.8671875</c:v>
                </c:pt>
                <c:pt idx="54478">
                  <c:v>138.86979166666666</c:v>
                </c:pt>
                <c:pt idx="54479">
                  <c:v>138.87239583333334</c:v>
                </c:pt>
                <c:pt idx="54480">
                  <c:v>138.875</c:v>
                </c:pt>
                <c:pt idx="54481">
                  <c:v>138.87760416666666</c:v>
                </c:pt>
                <c:pt idx="54482">
                  <c:v>138.88020833333334</c:v>
                </c:pt>
                <c:pt idx="54483">
                  <c:v>138.8828125</c:v>
                </c:pt>
                <c:pt idx="54484">
                  <c:v>138.88541666666666</c:v>
                </c:pt>
                <c:pt idx="54485">
                  <c:v>138.88802083333334</c:v>
                </c:pt>
                <c:pt idx="54486">
                  <c:v>138.890625</c:v>
                </c:pt>
                <c:pt idx="54487">
                  <c:v>138.89322916666666</c:v>
                </c:pt>
                <c:pt idx="54488">
                  <c:v>138.89583333333334</c:v>
                </c:pt>
                <c:pt idx="54489">
                  <c:v>138.8984375</c:v>
                </c:pt>
                <c:pt idx="54490">
                  <c:v>138.90104166666666</c:v>
                </c:pt>
                <c:pt idx="54491">
                  <c:v>138.90364583333334</c:v>
                </c:pt>
                <c:pt idx="54492">
                  <c:v>138.90625</c:v>
                </c:pt>
                <c:pt idx="54493">
                  <c:v>138.90885416666666</c:v>
                </c:pt>
                <c:pt idx="54494">
                  <c:v>138.91145833333334</c:v>
                </c:pt>
                <c:pt idx="54495">
                  <c:v>138.9140625</c:v>
                </c:pt>
                <c:pt idx="54496">
                  <c:v>138.91666666666666</c:v>
                </c:pt>
                <c:pt idx="54497">
                  <c:v>138.91927083333334</c:v>
                </c:pt>
                <c:pt idx="54498">
                  <c:v>138.921875</c:v>
                </c:pt>
                <c:pt idx="54499">
                  <c:v>138.92447916666666</c:v>
                </c:pt>
                <c:pt idx="54500">
                  <c:v>138.92708333333334</c:v>
                </c:pt>
                <c:pt idx="54501">
                  <c:v>138.9296875</c:v>
                </c:pt>
                <c:pt idx="54502">
                  <c:v>138.93229166666666</c:v>
                </c:pt>
                <c:pt idx="54503">
                  <c:v>138.93489583333334</c:v>
                </c:pt>
                <c:pt idx="54504">
                  <c:v>138.9375</c:v>
                </c:pt>
                <c:pt idx="54505">
                  <c:v>138.94010416666666</c:v>
                </c:pt>
                <c:pt idx="54506">
                  <c:v>138.94270833333334</c:v>
                </c:pt>
                <c:pt idx="54507">
                  <c:v>138.9453125</c:v>
                </c:pt>
                <c:pt idx="54508">
                  <c:v>138.94791666666666</c:v>
                </c:pt>
                <c:pt idx="54509">
                  <c:v>138.95052083333334</c:v>
                </c:pt>
                <c:pt idx="54510">
                  <c:v>138.953125</c:v>
                </c:pt>
                <c:pt idx="54511">
                  <c:v>138.95572916666666</c:v>
                </c:pt>
                <c:pt idx="54512">
                  <c:v>138.95833333333334</c:v>
                </c:pt>
                <c:pt idx="54513">
                  <c:v>138.9609375</c:v>
                </c:pt>
                <c:pt idx="54514">
                  <c:v>138.96354166666666</c:v>
                </c:pt>
                <c:pt idx="54515">
                  <c:v>138.96614583333334</c:v>
                </c:pt>
                <c:pt idx="54516">
                  <c:v>138.96875</c:v>
                </c:pt>
                <c:pt idx="54517">
                  <c:v>138.97135416666666</c:v>
                </c:pt>
                <c:pt idx="54518">
                  <c:v>138.97395833333334</c:v>
                </c:pt>
                <c:pt idx="54519">
                  <c:v>138.9765625</c:v>
                </c:pt>
                <c:pt idx="54520">
                  <c:v>138.97916666666666</c:v>
                </c:pt>
                <c:pt idx="54521">
                  <c:v>138.98177083333334</c:v>
                </c:pt>
                <c:pt idx="54522">
                  <c:v>138.984375</c:v>
                </c:pt>
                <c:pt idx="54523">
                  <c:v>138.98697916666666</c:v>
                </c:pt>
                <c:pt idx="54524">
                  <c:v>138.98958333333334</c:v>
                </c:pt>
                <c:pt idx="54525">
                  <c:v>138.9921875</c:v>
                </c:pt>
                <c:pt idx="54526">
                  <c:v>138.99479166666666</c:v>
                </c:pt>
                <c:pt idx="54527">
                  <c:v>138.99739583333334</c:v>
                </c:pt>
                <c:pt idx="54528">
                  <c:v>139</c:v>
                </c:pt>
                <c:pt idx="54529">
                  <c:v>139.00260416666666</c:v>
                </c:pt>
                <c:pt idx="54530">
                  <c:v>139.00520833333334</c:v>
                </c:pt>
                <c:pt idx="54531">
                  <c:v>139.0078125</c:v>
                </c:pt>
                <c:pt idx="54532">
                  <c:v>139.01041666666666</c:v>
                </c:pt>
                <c:pt idx="54533">
                  <c:v>139.01302083333334</c:v>
                </c:pt>
                <c:pt idx="54534">
                  <c:v>139.015625</c:v>
                </c:pt>
                <c:pt idx="54535">
                  <c:v>139.01822916666666</c:v>
                </c:pt>
                <c:pt idx="54536">
                  <c:v>139.02083333333334</c:v>
                </c:pt>
                <c:pt idx="54537">
                  <c:v>139.0234375</c:v>
                </c:pt>
                <c:pt idx="54538">
                  <c:v>139.02604166666666</c:v>
                </c:pt>
                <c:pt idx="54539">
                  <c:v>139.02864583333334</c:v>
                </c:pt>
                <c:pt idx="54540">
                  <c:v>139.03125</c:v>
                </c:pt>
                <c:pt idx="54541">
                  <c:v>139.03385416666666</c:v>
                </c:pt>
                <c:pt idx="54542">
                  <c:v>139.03645833333334</c:v>
                </c:pt>
                <c:pt idx="54543">
                  <c:v>139.0390625</c:v>
                </c:pt>
                <c:pt idx="54544">
                  <c:v>139.04166666666666</c:v>
                </c:pt>
                <c:pt idx="54545">
                  <c:v>139.04427083333334</c:v>
                </c:pt>
                <c:pt idx="54546">
                  <c:v>139.046875</c:v>
                </c:pt>
                <c:pt idx="54547">
                  <c:v>139.04947916666666</c:v>
                </c:pt>
                <c:pt idx="54548">
                  <c:v>139.05208333333334</c:v>
                </c:pt>
                <c:pt idx="54549">
                  <c:v>139.0546875</c:v>
                </c:pt>
                <c:pt idx="54550">
                  <c:v>139.05729166666666</c:v>
                </c:pt>
                <c:pt idx="54551">
                  <c:v>139.05989583333334</c:v>
                </c:pt>
                <c:pt idx="54552">
                  <c:v>139.0625</c:v>
                </c:pt>
                <c:pt idx="54553">
                  <c:v>139.06510416666666</c:v>
                </c:pt>
                <c:pt idx="54554">
                  <c:v>139.06770833333334</c:v>
                </c:pt>
                <c:pt idx="54555">
                  <c:v>139.0703125</c:v>
                </c:pt>
                <c:pt idx="54556">
                  <c:v>139.07291666666666</c:v>
                </c:pt>
                <c:pt idx="54557">
                  <c:v>139.07552083333334</c:v>
                </c:pt>
                <c:pt idx="54558">
                  <c:v>139.078125</c:v>
                </c:pt>
                <c:pt idx="54559">
                  <c:v>139.08072916666666</c:v>
                </c:pt>
                <c:pt idx="54560">
                  <c:v>139.08333333333334</c:v>
                </c:pt>
                <c:pt idx="54561">
                  <c:v>139.0859375</c:v>
                </c:pt>
                <c:pt idx="54562">
                  <c:v>139.08854166666666</c:v>
                </c:pt>
                <c:pt idx="54563">
                  <c:v>139.09114583333334</c:v>
                </c:pt>
                <c:pt idx="54564">
                  <c:v>139.09375</c:v>
                </c:pt>
                <c:pt idx="54565">
                  <c:v>139.09635416666666</c:v>
                </c:pt>
                <c:pt idx="54566">
                  <c:v>139.09895833333334</c:v>
                </c:pt>
                <c:pt idx="54567">
                  <c:v>139.1015625</c:v>
                </c:pt>
                <c:pt idx="54568">
                  <c:v>139.10416666666666</c:v>
                </c:pt>
                <c:pt idx="54569">
                  <c:v>139.10677083333334</c:v>
                </c:pt>
                <c:pt idx="54570">
                  <c:v>139.109375</c:v>
                </c:pt>
                <c:pt idx="54571">
                  <c:v>139.11197916666666</c:v>
                </c:pt>
                <c:pt idx="54572">
                  <c:v>139.11458333333334</c:v>
                </c:pt>
                <c:pt idx="54573">
                  <c:v>139.1171875</c:v>
                </c:pt>
                <c:pt idx="54574">
                  <c:v>139.11979166666666</c:v>
                </c:pt>
                <c:pt idx="54575">
                  <c:v>139.12239583333334</c:v>
                </c:pt>
                <c:pt idx="54576">
                  <c:v>139.125</c:v>
                </c:pt>
                <c:pt idx="54577">
                  <c:v>139.12760416666666</c:v>
                </c:pt>
                <c:pt idx="54578">
                  <c:v>139.13020833333334</c:v>
                </c:pt>
                <c:pt idx="54579">
                  <c:v>139.1328125</c:v>
                </c:pt>
                <c:pt idx="54580">
                  <c:v>139.13541666666666</c:v>
                </c:pt>
                <c:pt idx="54581">
                  <c:v>139.13802083333334</c:v>
                </c:pt>
                <c:pt idx="54582">
                  <c:v>139.140625</c:v>
                </c:pt>
                <c:pt idx="54583">
                  <c:v>139.14322916666666</c:v>
                </c:pt>
                <c:pt idx="54584">
                  <c:v>139.14583333333334</c:v>
                </c:pt>
                <c:pt idx="54585">
                  <c:v>139.1484375</c:v>
                </c:pt>
                <c:pt idx="54586">
                  <c:v>139.15104166666666</c:v>
                </c:pt>
                <c:pt idx="54587">
                  <c:v>139.15364583333334</c:v>
                </c:pt>
                <c:pt idx="54588">
                  <c:v>139.15625</c:v>
                </c:pt>
                <c:pt idx="54589">
                  <c:v>139.15885416666666</c:v>
                </c:pt>
                <c:pt idx="54590">
                  <c:v>139.16145833333334</c:v>
                </c:pt>
                <c:pt idx="54591">
                  <c:v>139.1640625</c:v>
                </c:pt>
                <c:pt idx="54592">
                  <c:v>139.16666666666666</c:v>
                </c:pt>
                <c:pt idx="54593">
                  <c:v>139.16927083333334</c:v>
                </c:pt>
                <c:pt idx="54594">
                  <c:v>139.171875</c:v>
                </c:pt>
                <c:pt idx="54595">
                  <c:v>139.17447916666666</c:v>
                </c:pt>
                <c:pt idx="54596">
                  <c:v>139.17708333333334</c:v>
                </c:pt>
                <c:pt idx="54597">
                  <c:v>139.1796875</c:v>
                </c:pt>
                <c:pt idx="54598">
                  <c:v>139.18229166666666</c:v>
                </c:pt>
                <c:pt idx="54599">
                  <c:v>139.18489583333334</c:v>
                </c:pt>
                <c:pt idx="54600">
                  <c:v>139.1875</c:v>
                </c:pt>
                <c:pt idx="54601">
                  <c:v>139.19010416666666</c:v>
                </c:pt>
                <c:pt idx="54602">
                  <c:v>139.19270833333334</c:v>
                </c:pt>
                <c:pt idx="54603">
                  <c:v>139.1953125</c:v>
                </c:pt>
                <c:pt idx="54604">
                  <c:v>139.19791666666666</c:v>
                </c:pt>
                <c:pt idx="54605">
                  <c:v>139.20052083333334</c:v>
                </c:pt>
                <c:pt idx="54606">
                  <c:v>139.203125</c:v>
                </c:pt>
                <c:pt idx="54607">
                  <c:v>139.20572916666666</c:v>
                </c:pt>
                <c:pt idx="54608">
                  <c:v>139.20833333333334</c:v>
                </c:pt>
                <c:pt idx="54609">
                  <c:v>139.2109375</c:v>
                </c:pt>
                <c:pt idx="54610">
                  <c:v>139.21354166666666</c:v>
                </c:pt>
                <c:pt idx="54611">
                  <c:v>139.21614583333334</c:v>
                </c:pt>
                <c:pt idx="54612">
                  <c:v>139.21875</c:v>
                </c:pt>
                <c:pt idx="54613">
                  <c:v>139.22135416666666</c:v>
                </c:pt>
                <c:pt idx="54614">
                  <c:v>139.22395833333334</c:v>
                </c:pt>
                <c:pt idx="54615">
                  <c:v>139.2265625</c:v>
                </c:pt>
                <c:pt idx="54616">
                  <c:v>139.22916666666666</c:v>
                </c:pt>
                <c:pt idx="54617">
                  <c:v>139.23177083333334</c:v>
                </c:pt>
                <c:pt idx="54618">
                  <c:v>139.234375</c:v>
                </c:pt>
                <c:pt idx="54619">
                  <c:v>139.23697916666666</c:v>
                </c:pt>
                <c:pt idx="54620">
                  <c:v>139.23958333333334</c:v>
                </c:pt>
                <c:pt idx="54621">
                  <c:v>139.2421875</c:v>
                </c:pt>
                <c:pt idx="54622">
                  <c:v>139.24479166666666</c:v>
                </c:pt>
                <c:pt idx="54623">
                  <c:v>139.24739583333334</c:v>
                </c:pt>
                <c:pt idx="54624">
                  <c:v>139.25</c:v>
                </c:pt>
                <c:pt idx="54625">
                  <c:v>139.25260416666666</c:v>
                </c:pt>
                <c:pt idx="54626">
                  <c:v>139.25520833333334</c:v>
                </c:pt>
                <c:pt idx="54627">
                  <c:v>139.2578125</c:v>
                </c:pt>
                <c:pt idx="54628">
                  <c:v>139.26041666666666</c:v>
                </c:pt>
                <c:pt idx="54629">
                  <c:v>139.26302083333334</c:v>
                </c:pt>
                <c:pt idx="54630">
                  <c:v>139.265625</c:v>
                </c:pt>
                <c:pt idx="54631">
                  <c:v>139.26822916666666</c:v>
                </c:pt>
                <c:pt idx="54632">
                  <c:v>139.27083333333334</c:v>
                </c:pt>
                <c:pt idx="54633">
                  <c:v>139.2734375</c:v>
                </c:pt>
                <c:pt idx="54634">
                  <c:v>139.27604166666666</c:v>
                </c:pt>
                <c:pt idx="54635">
                  <c:v>139.27864583333334</c:v>
                </c:pt>
                <c:pt idx="54636">
                  <c:v>139.28125</c:v>
                </c:pt>
                <c:pt idx="54637">
                  <c:v>139.28385416666666</c:v>
                </c:pt>
                <c:pt idx="54638">
                  <c:v>139.28645833333334</c:v>
                </c:pt>
                <c:pt idx="54639">
                  <c:v>139.2890625</c:v>
                </c:pt>
                <c:pt idx="54640">
                  <c:v>139.29166666666666</c:v>
                </c:pt>
                <c:pt idx="54641">
                  <c:v>139.29427083333334</c:v>
                </c:pt>
                <c:pt idx="54642">
                  <c:v>139.296875</c:v>
                </c:pt>
                <c:pt idx="54643">
                  <c:v>139.29947916666666</c:v>
                </c:pt>
                <c:pt idx="54644">
                  <c:v>139.30208333333334</c:v>
                </c:pt>
                <c:pt idx="54645">
                  <c:v>139.3046875</c:v>
                </c:pt>
                <c:pt idx="54646">
                  <c:v>139.30729166666666</c:v>
                </c:pt>
                <c:pt idx="54647">
                  <c:v>139.30989583333334</c:v>
                </c:pt>
                <c:pt idx="54648">
                  <c:v>139.3125</c:v>
                </c:pt>
                <c:pt idx="54649">
                  <c:v>139.31510416666666</c:v>
                </c:pt>
                <c:pt idx="54650">
                  <c:v>139.31770833333334</c:v>
                </c:pt>
                <c:pt idx="54651">
                  <c:v>139.3203125</c:v>
                </c:pt>
                <c:pt idx="54652">
                  <c:v>139.32291666666666</c:v>
                </c:pt>
                <c:pt idx="54653">
                  <c:v>139.32552083333334</c:v>
                </c:pt>
                <c:pt idx="54654">
                  <c:v>139.328125</c:v>
                </c:pt>
                <c:pt idx="54655">
                  <c:v>139.33072916666666</c:v>
                </c:pt>
                <c:pt idx="54656">
                  <c:v>139.33333333333334</c:v>
                </c:pt>
                <c:pt idx="54657">
                  <c:v>139.3359375</c:v>
                </c:pt>
                <c:pt idx="54658">
                  <c:v>139.33854166666666</c:v>
                </c:pt>
                <c:pt idx="54659">
                  <c:v>139.34114583333334</c:v>
                </c:pt>
                <c:pt idx="54660">
                  <c:v>139.34375</c:v>
                </c:pt>
                <c:pt idx="54661">
                  <c:v>139.34635416666666</c:v>
                </c:pt>
                <c:pt idx="54662">
                  <c:v>139.34895833333334</c:v>
                </c:pt>
                <c:pt idx="54663">
                  <c:v>139.3515625</c:v>
                </c:pt>
                <c:pt idx="54664">
                  <c:v>139.35416666666666</c:v>
                </c:pt>
                <c:pt idx="54665">
                  <c:v>139.35677083333334</c:v>
                </c:pt>
                <c:pt idx="54666">
                  <c:v>139.359375</c:v>
                </c:pt>
                <c:pt idx="54667">
                  <c:v>139.36197916666666</c:v>
                </c:pt>
                <c:pt idx="54668">
                  <c:v>139.36458333333334</c:v>
                </c:pt>
                <c:pt idx="54669">
                  <c:v>139.3671875</c:v>
                </c:pt>
                <c:pt idx="54670">
                  <c:v>139.36979166666666</c:v>
                </c:pt>
                <c:pt idx="54671">
                  <c:v>139.37239583333334</c:v>
                </c:pt>
                <c:pt idx="54672">
                  <c:v>139.375</c:v>
                </c:pt>
                <c:pt idx="54673">
                  <c:v>139.37760416666666</c:v>
                </c:pt>
                <c:pt idx="54674">
                  <c:v>139.38020833333334</c:v>
                </c:pt>
                <c:pt idx="54675">
                  <c:v>139.3828125</c:v>
                </c:pt>
                <c:pt idx="54676">
                  <c:v>139.38541666666666</c:v>
                </c:pt>
                <c:pt idx="54677">
                  <c:v>139.38802083333334</c:v>
                </c:pt>
                <c:pt idx="54678">
                  <c:v>139.390625</c:v>
                </c:pt>
                <c:pt idx="54679">
                  <c:v>139.39322916666666</c:v>
                </c:pt>
                <c:pt idx="54680">
                  <c:v>139.39583333333334</c:v>
                </c:pt>
                <c:pt idx="54681">
                  <c:v>139.3984375</c:v>
                </c:pt>
                <c:pt idx="54682">
                  <c:v>139.40104166666666</c:v>
                </c:pt>
                <c:pt idx="54683">
                  <c:v>139.40364583333334</c:v>
                </c:pt>
                <c:pt idx="54684">
                  <c:v>139.40625</c:v>
                </c:pt>
                <c:pt idx="54685">
                  <c:v>139.40885416666666</c:v>
                </c:pt>
                <c:pt idx="54686">
                  <c:v>139.41145833333334</c:v>
                </c:pt>
                <c:pt idx="54687">
                  <c:v>139.4140625</c:v>
                </c:pt>
                <c:pt idx="54688">
                  <c:v>139.41666666666666</c:v>
                </c:pt>
                <c:pt idx="54689">
                  <c:v>139.41927083333334</c:v>
                </c:pt>
                <c:pt idx="54690">
                  <c:v>139.421875</c:v>
                </c:pt>
                <c:pt idx="54691">
                  <c:v>139.42447916666666</c:v>
                </c:pt>
                <c:pt idx="54692">
                  <c:v>139.42708333333334</c:v>
                </c:pt>
                <c:pt idx="54693">
                  <c:v>139.4296875</c:v>
                </c:pt>
                <c:pt idx="54694">
                  <c:v>139.43229166666666</c:v>
                </c:pt>
                <c:pt idx="54695">
                  <c:v>139.43489583333334</c:v>
                </c:pt>
                <c:pt idx="54696">
                  <c:v>139.4375</c:v>
                </c:pt>
                <c:pt idx="54697">
                  <c:v>139.44010416666666</c:v>
                </c:pt>
                <c:pt idx="54698">
                  <c:v>139.44270833333334</c:v>
                </c:pt>
                <c:pt idx="54699">
                  <c:v>139.4453125</c:v>
                </c:pt>
                <c:pt idx="54700">
                  <c:v>139.44791666666666</c:v>
                </c:pt>
                <c:pt idx="54701">
                  <c:v>139.45052083333334</c:v>
                </c:pt>
                <c:pt idx="54702">
                  <c:v>139.453125</c:v>
                </c:pt>
                <c:pt idx="54703">
                  <c:v>139.45572916666666</c:v>
                </c:pt>
                <c:pt idx="54704">
                  <c:v>139.45833333333334</c:v>
                </c:pt>
                <c:pt idx="54705">
                  <c:v>139.4609375</c:v>
                </c:pt>
                <c:pt idx="54706">
                  <c:v>139.46354166666666</c:v>
                </c:pt>
                <c:pt idx="54707">
                  <c:v>139.46614583333334</c:v>
                </c:pt>
                <c:pt idx="54708">
                  <c:v>139.46875</c:v>
                </c:pt>
                <c:pt idx="54709">
                  <c:v>139.47135416666666</c:v>
                </c:pt>
                <c:pt idx="54710">
                  <c:v>139.47395833333334</c:v>
                </c:pt>
                <c:pt idx="54711">
                  <c:v>139.4765625</c:v>
                </c:pt>
                <c:pt idx="54712">
                  <c:v>139.47916666666666</c:v>
                </c:pt>
                <c:pt idx="54713">
                  <c:v>139.48177083333334</c:v>
                </c:pt>
                <c:pt idx="54714">
                  <c:v>139.484375</c:v>
                </c:pt>
                <c:pt idx="54715">
                  <c:v>139.48697916666666</c:v>
                </c:pt>
                <c:pt idx="54716">
                  <c:v>139.48958333333334</c:v>
                </c:pt>
                <c:pt idx="54717">
                  <c:v>139.4921875</c:v>
                </c:pt>
                <c:pt idx="54718">
                  <c:v>139.49479166666666</c:v>
                </c:pt>
                <c:pt idx="54719">
                  <c:v>139.49739583333334</c:v>
                </c:pt>
                <c:pt idx="54720">
                  <c:v>139.5</c:v>
                </c:pt>
                <c:pt idx="54721">
                  <c:v>139.50260416666666</c:v>
                </c:pt>
                <c:pt idx="54722">
                  <c:v>139.50520833333334</c:v>
                </c:pt>
                <c:pt idx="54723">
                  <c:v>139.5078125</c:v>
                </c:pt>
                <c:pt idx="54724">
                  <c:v>139.51041666666666</c:v>
                </c:pt>
                <c:pt idx="54725">
                  <c:v>139.51302083333334</c:v>
                </c:pt>
                <c:pt idx="54726">
                  <c:v>139.515625</c:v>
                </c:pt>
                <c:pt idx="54727">
                  <c:v>139.51822916666666</c:v>
                </c:pt>
                <c:pt idx="54728">
                  <c:v>139.52083333333334</c:v>
                </c:pt>
                <c:pt idx="54729">
                  <c:v>139.5234375</c:v>
                </c:pt>
                <c:pt idx="54730">
                  <c:v>139.52604166666666</c:v>
                </c:pt>
                <c:pt idx="54731">
                  <c:v>139.52864583333334</c:v>
                </c:pt>
                <c:pt idx="54732">
                  <c:v>139.53125</c:v>
                </c:pt>
                <c:pt idx="54733">
                  <c:v>139.53385416666666</c:v>
                </c:pt>
                <c:pt idx="54734">
                  <c:v>139.53645833333334</c:v>
                </c:pt>
                <c:pt idx="54735">
                  <c:v>139.5390625</c:v>
                </c:pt>
                <c:pt idx="54736">
                  <c:v>139.54166666666666</c:v>
                </c:pt>
                <c:pt idx="54737">
                  <c:v>139.54427083333334</c:v>
                </c:pt>
                <c:pt idx="54738">
                  <c:v>139.546875</c:v>
                </c:pt>
                <c:pt idx="54739">
                  <c:v>139.54947916666666</c:v>
                </c:pt>
                <c:pt idx="54740">
                  <c:v>139.55208333333334</c:v>
                </c:pt>
                <c:pt idx="54741">
                  <c:v>139.5546875</c:v>
                </c:pt>
                <c:pt idx="54742">
                  <c:v>139.55729166666666</c:v>
                </c:pt>
                <c:pt idx="54743">
                  <c:v>139.55989583333334</c:v>
                </c:pt>
                <c:pt idx="54744">
                  <c:v>139.5625</c:v>
                </c:pt>
                <c:pt idx="54745">
                  <c:v>139.56510416666666</c:v>
                </c:pt>
                <c:pt idx="54746">
                  <c:v>139.56770833333334</c:v>
                </c:pt>
                <c:pt idx="54747">
                  <c:v>139.5703125</c:v>
                </c:pt>
                <c:pt idx="54748">
                  <c:v>139.57291666666666</c:v>
                </c:pt>
                <c:pt idx="54749">
                  <c:v>139.57552083333334</c:v>
                </c:pt>
                <c:pt idx="54750">
                  <c:v>139.578125</c:v>
                </c:pt>
                <c:pt idx="54751">
                  <c:v>139.58072916666666</c:v>
                </c:pt>
                <c:pt idx="54752">
                  <c:v>139.58333333333334</c:v>
                </c:pt>
                <c:pt idx="54753">
                  <c:v>139.5859375</c:v>
                </c:pt>
                <c:pt idx="54754">
                  <c:v>139.58854166666666</c:v>
                </c:pt>
                <c:pt idx="54755">
                  <c:v>139.59114583333334</c:v>
                </c:pt>
                <c:pt idx="54756">
                  <c:v>139.59375</c:v>
                </c:pt>
                <c:pt idx="54757">
                  <c:v>139.59635416666666</c:v>
                </c:pt>
                <c:pt idx="54758">
                  <c:v>139.59895833333334</c:v>
                </c:pt>
                <c:pt idx="54759">
                  <c:v>139.6015625</c:v>
                </c:pt>
                <c:pt idx="54760">
                  <c:v>139.60416666666666</c:v>
                </c:pt>
                <c:pt idx="54761">
                  <c:v>139.60677083333334</c:v>
                </c:pt>
                <c:pt idx="54762">
                  <c:v>139.609375</c:v>
                </c:pt>
                <c:pt idx="54763">
                  <c:v>139.61197916666666</c:v>
                </c:pt>
                <c:pt idx="54764">
                  <c:v>139.61458333333334</c:v>
                </c:pt>
                <c:pt idx="54765">
                  <c:v>139.6171875</c:v>
                </c:pt>
                <c:pt idx="54766">
                  <c:v>139.61979166666666</c:v>
                </c:pt>
                <c:pt idx="54767">
                  <c:v>139.62239583333334</c:v>
                </c:pt>
                <c:pt idx="54768">
                  <c:v>139.625</c:v>
                </c:pt>
                <c:pt idx="54769">
                  <c:v>139.62760416666666</c:v>
                </c:pt>
                <c:pt idx="54770">
                  <c:v>139.63020833333334</c:v>
                </c:pt>
                <c:pt idx="54771">
                  <c:v>139.6328125</c:v>
                </c:pt>
                <c:pt idx="54772">
                  <c:v>139.63541666666666</c:v>
                </c:pt>
                <c:pt idx="54773">
                  <c:v>139.63802083333334</c:v>
                </c:pt>
                <c:pt idx="54774">
                  <c:v>139.640625</c:v>
                </c:pt>
                <c:pt idx="54775">
                  <c:v>139.64322916666666</c:v>
                </c:pt>
                <c:pt idx="54776">
                  <c:v>139.64583333333334</c:v>
                </c:pt>
                <c:pt idx="54777">
                  <c:v>139.6484375</c:v>
                </c:pt>
                <c:pt idx="54778">
                  <c:v>139.65104166666666</c:v>
                </c:pt>
                <c:pt idx="54779">
                  <c:v>139.65364583333334</c:v>
                </c:pt>
                <c:pt idx="54780">
                  <c:v>139.65625</c:v>
                </c:pt>
                <c:pt idx="54781">
                  <c:v>139.65885416666666</c:v>
                </c:pt>
                <c:pt idx="54782">
                  <c:v>139.66145833333334</c:v>
                </c:pt>
                <c:pt idx="54783">
                  <c:v>139.6640625</c:v>
                </c:pt>
                <c:pt idx="54784">
                  <c:v>139.66666666666666</c:v>
                </c:pt>
                <c:pt idx="54785">
                  <c:v>139.66927083333334</c:v>
                </c:pt>
                <c:pt idx="54786">
                  <c:v>139.671875</c:v>
                </c:pt>
                <c:pt idx="54787">
                  <c:v>139.67447916666666</c:v>
                </c:pt>
                <c:pt idx="54788">
                  <c:v>139.67708333333334</c:v>
                </c:pt>
                <c:pt idx="54789">
                  <c:v>139.6796875</c:v>
                </c:pt>
                <c:pt idx="54790">
                  <c:v>139.68229166666666</c:v>
                </c:pt>
                <c:pt idx="54791">
                  <c:v>139.68489583333334</c:v>
                </c:pt>
                <c:pt idx="54792">
                  <c:v>139.6875</c:v>
                </c:pt>
                <c:pt idx="54793">
                  <c:v>139.69010416666666</c:v>
                </c:pt>
                <c:pt idx="54794">
                  <c:v>139.69270833333334</c:v>
                </c:pt>
                <c:pt idx="54795">
                  <c:v>139.6953125</c:v>
                </c:pt>
                <c:pt idx="54796">
                  <c:v>139.69791666666666</c:v>
                </c:pt>
                <c:pt idx="54797">
                  <c:v>139.70052083333334</c:v>
                </c:pt>
                <c:pt idx="54798">
                  <c:v>139.703125</c:v>
                </c:pt>
                <c:pt idx="54799">
                  <c:v>139.70572916666666</c:v>
                </c:pt>
                <c:pt idx="54800">
                  <c:v>139.70833333333334</c:v>
                </c:pt>
                <c:pt idx="54801">
                  <c:v>139.7109375</c:v>
                </c:pt>
                <c:pt idx="54802">
                  <c:v>139.71354166666666</c:v>
                </c:pt>
                <c:pt idx="54803">
                  <c:v>139.71614583333334</c:v>
                </c:pt>
                <c:pt idx="54804">
                  <c:v>139.71875</c:v>
                </c:pt>
                <c:pt idx="54805">
                  <c:v>139.72135416666666</c:v>
                </c:pt>
                <c:pt idx="54806">
                  <c:v>139.72395833333334</c:v>
                </c:pt>
                <c:pt idx="54807">
                  <c:v>139.7265625</c:v>
                </c:pt>
                <c:pt idx="54808">
                  <c:v>139.72916666666666</c:v>
                </c:pt>
                <c:pt idx="54809">
                  <c:v>139.73177083333334</c:v>
                </c:pt>
                <c:pt idx="54810">
                  <c:v>139.734375</c:v>
                </c:pt>
                <c:pt idx="54811">
                  <c:v>139.73697916666666</c:v>
                </c:pt>
                <c:pt idx="54812">
                  <c:v>139.73958333333334</c:v>
                </c:pt>
                <c:pt idx="54813">
                  <c:v>139.7421875</c:v>
                </c:pt>
                <c:pt idx="54814">
                  <c:v>139.74479166666666</c:v>
                </c:pt>
                <c:pt idx="54815">
                  <c:v>139.74739583333334</c:v>
                </c:pt>
                <c:pt idx="54816">
                  <c:v>139.75</c:v>
                </c:pt>
                <c:pt idx="54817">
                  <c:v>139.75260416666666</c:v>
                </c:pt>
                <c:pt idx="54818">
                  <c:v>139.75520833333334</c:v>
                </c:pt>
                <c:pt idx="54819">
                  <c:v>139.7578125</c:v>
                </c:pt>
                <c:pt idx="54820">
                  <c:v>139.76041666666666</c:v>
                </c:pt>
                <c:pt idx="54821">
                  <c:v>139.76302083333334</c:v>
                </c:pt>
                <c:pt idx="54822">
                  <c:v>139.765625</c:v>
                </c:pt>
                <c:pt idx="54823">
                  <c:v>139.76822916666666</c:v>
                </c:pt>
                <c:pt idx="54824">
                  <c:v>139.77083333333334</c:v>
                </c:pt>
                <c:pt idx="54825">
                  <c:v>139.7734375</c:v>
                </c:pt>
                <c:pt idx="54826">
                  <c:v>139.77604166666666</c:v>
                </c:pt>
                <c:pt idx="54827">
                  <c:v>139.77864583333334</c:v>
                </c:pt>
                <c:pt idx="54828">
                  <c:v>139.78125</c:v>
                </c:pt>
                <c:pt idx="54829">
                  <c:v>139.78385416666666</c:v>
                </c:pt>
                <c:pt idx="54830">
                  <c:v>139.78645833333334</c:v>
                </c:pt>
                <c:pt idx="54831">
                  <c:v>139.7890625</c:v>
                </c:pt>
                <c:pt idx="54832">
                  <c:v>139.79166666666666</c:v>
                </c:pt>
                <c:pt idx="54833">
                  <c:v>139.79427083333334</c:v>
                </c:pt>
                <c:pt idx="54834">
                  <c:v>139.796875</c:v>
                </c:pt>
                <c:pt idx="54835">
                  <c:v>139.79947916666666</c:v>
                </c:pt>
                <c:pt idx="54836">
                  <c:v>139.80208333333334</c:v>
                </c:pt>
                <c:pt idx="54837">
                  <c:v>139.8046875</c:v>
                </c:pt>
                <c:pt idx="54838">
                  <c:v>139.80729166666666</c:v>
                </c:pt>
                <c:pt idx="54839">
                  <c:v>139.80989583333334</c:v>
                </c:pt>
                <c:pt idx="54840">
                  <c:v>139.8125</c:v>
                </c:pt>
                <c:pt idx="54841">
                  <c:v>139.81510416666666</c:v>
                </c:pt>
                <c:pt idx="54842">
                  <c:v>139.81770833333334</c:v>
                </c:pt>
                <c:pt idx="54843">
                  <c:v>139.8203125</c:v>
                </c:pt>
                <c:pt idx="54844">
                  <c:v>139.82291666666666</c:v>
                </c:pt>
                <c:pt idx="54845">
                  <c:v>139.82552083333334</c:v>
                </c:pt>
                <c:pt idx="54846">
                  <c:v>139.828125</c:v>
                </c:pt>
                <c:pt idx="54847">
                  <c:v>139.83072916666666</c:v>
                </c:pt>
                <c:pt idx="54848">
                  <c:v>139.83333333333334</c:v>
                </c:pt>
                <c:pt idx="54849">
                  <c:v>139.8359375</c:v>
                </c:pt>
                <c:pt idx="54850">
                  <c:v>139.83854166666666</c:v>
                </c:pt>
                <c:pt idx="54851">
                  <c:v>139.84114583333334</c:v>
                </c:pt>
                <c:pt idx="54852">
                  <c:v>139.84375</c:v>
                </c:pt>
                <c:pt idx="54853">
                  <c:v>139.84635416666666</c:v>
                </c:pt>
                <c:pt idx="54854">
                  <c:v>139.84895833333334</c:v>
                </c:pt>
                <c:pt idx="54855">
                  <c:v>139.8515625</c:v>
                </c:pt>
                <c:pt idx="54856">
                  <c:v>139.85416666666666</c:v>
                </c:pt>
                <c:pt idx="54857">
                  <c:v>139.85677083333334</c:v>
                </c:pt>
                <c:pt idx="54858">
                  <c:v>139.859375</c:v>
                </c:pt>
                <c:pt idx="54859">
                  <c:v>139.86197916666666</c:v>
                </c:pt>
                <c:pt idx="54860">
                  <c:v>139.86458333333334</c:v>
                </c:pt>
                <c:pt idx="54861">
                  <c:v>139.8671875</c:v>
                </c:pt>
                <c:pt idx="54862">
                  <c:v>139.86979166666666</c:v>
                </c:pt>
                <c:pt idx="54863">
                  <c:v>139.87239583333334</c:v>
                </c:pt>
                <c:pt idx="54864">
                  <c:v>139.875</c:v>
                </c:pt>
                <c:pt idx="54865">
                  <c:v>139.87760416666666</c:v>
                </c:pt>
                <c:pt idx="54866">
                  <c:v>139.88020833333334</c:v>
                </c:pt>
                <c:pt idx="54867">
                  <c:v>139.8828125</c:v>
                </c:pt>
                <c:pt idx="54868">
                  <c:v>139.88541666666666</c:v>
                </c:pt>
                <c:pt idx="54869">
                  <c:v>139.88802083333334</c:v>
                </c:pt>
                <c:pt idx="54870">
                  <c:v>139.890625</c:v>
                </c:pt>
                <c:pt idx="54871">
                  <c:v>139.89322916666666</c:v>
                </c:pt>
                <c:pt idx="54872">
                  <c:v>139.89583333333334</c:v>
                </c:pt>
                <c:pt idx="54873">
                  <c:v>139.8984375</c:v>
                </c:pt>
                <c:pt idx="54874">
                  <c:v>139.90104166666666</c:v>
                </c:pt>
                <c:pt idx="54875">
                  <c:v>139.90364583333334</c:v>
                </c:pt>
                <c:pt idx="54876">
                  <c:v>139.90625</c:v>
                </c:pt>
                <c:pt idx="54877">
                  <c:v>139.90885416666666</c:v>
                </c:pt>
                <c:pt idx="54878">
                  <c:v>139.91145833333334</c:v>
                </c:pt>
                <c:pt idx="54879">
                  <c:v>139.9140625</c:v>
                </c:pt>
                <c:pt idx="54880">
                  <c:v>139.91666666666666</c:v>
                </c:pt>
                <c:pt idx="54881">
                  <c:v>139.91927083333334</c:v>
                </c:pt>
                <c:pt idx="54882">
                  <c:v>139.921875</c:v>
                </c:pt>
                <c:pt idx="54883">
                  <c:v>139.92447916666666</c:v>
                </c:pt>
                <c:pt idx="54884">
                  <c:v>139.92708333333334</c:v>
                </c:pt>
                <c:pt idx="54885">
                  <c:v>139.9296875</c:v>
                </c:pt>
                <c:pt idx="54886">
                  <c:v>139.93229166666666</c:v>
                </c:pt>
                <c:pt idx="54887">
                  <c:v>139.93489583333334</c:v>
                </c:pt>
                <c:pt idx="54888">
                  <c:v>139.9375</c:v>
                </c:pt>
                <c:pt idx="54889">
                  <c:v>139.94010416666666</c:v>
                </c:pt>
                <c:pt idx="54890">
                  <c:v>139.94270833333334</c:v>
                </c:pt>
                <c:pt idx="54891">
                  <c:v>139.9453125</c:v>
                </c:pt>
                <c:pt idx="54892">
                  <c:v>139.94791666666666</c:v>
                </c:pt>
                <c:pt idx="54893">
                  <c:v>139.95052083333334</c:v>
                </c:pt>
                <c:pt idx="54894">
                  <c:v>139.953125</c:v>
                </c:pt>
                <c:pt idx="54895">
                  <c:v>139.95572916666666</c:v>
                </c:pt>
                <c:pt idx="54896">
                  <c:v>139.95833333333334</c:v>
                </c:pt>
                <c:pt idx="54897">
                  <c:v>139.9609375</c:v>
                </c:pt>
                <c:pt idx="54898">
                  <c:v>139.96354166666666</c:v>
                </c:pt>
                <c:pt idx="54899">
                  <c:v>139.96614583333334</c:v>
                </c:pt>
                <c:pt idx="54900">
                  <c:v>139.96875</c:v>
                </c:pt>
                <c:pt idx="54901">
                  <c:v>139.97135416666666</c:v>
                </c:pt>
                <c:pt idx="54902">
                  <c:v>139.97395833333334</c:v>
                </c:pt>
                <c:pt idx="54903">
                  <c:v>139.9765625</c:v>
                </c:pt>
                <c:pt idx="54904">
                  <c:v>139.97916666666666</c:v>
                </c:pt>
                <c:pt idx="54905">
                  <c:v>139.98177083333334</c:v>
                </c:pt>
                <c:pt idx="54906">
                  <c:v>139.984375</c:v>
                </c:pt>
                <c:pt idx="54907">
                  <c:v>139.98697916666666</c:v>
                </c:pt>
                <c:pt idx="54908">
                  <c:v>139.98958333333334</c:v>
                </c:pt>
                <c:pt idx="54909">
                  <c:v>139.9921875</c:v>
                </c:pt>
                <c:pt idx="54910">
                  <c:v>139.99479166666666</c:v>
                </c:pt>
                <c:pt idx="54911">
                  <c:v>139.99739583333334</c:v>
                </c:pt>
                <c:pt idx="54912">
                  <c:v>140</c:v>
                </c:pt>
                <c:pt idx="54913">
                  <c:v>140.00260416666666</c:v>
                </c:pt>
                <c:pt idx="54914">
                  <c:v>140.00520833333334</c:v>
                </c:pt>
                <c:pt idx="54915">
                  <c:v>140.0078125</c:v>
                </c:pt>
                <c:pt idx="54916">
                  <c:v>140.01041666666666</c:v>
                </c:pt>
                <c:pt idx="54917">
                  <c:v>140.01302083333334</c:v>
                </c:pt>
                <c:pt idx="54918">
                  <c:v>140.015625</c:v>
                </c:pt>
                <c:pt idx="54919">
                  <c:v>140.01822916666666</c:v>
                </c:pt>
                <c:pt idx="54920">
                  <c:v>140.02083333333334</c:v>
                </c:pt>
                <c:pt idx="54921">
                  <c:v>140.0234375</c:v>
                </c:pt>
                <c:pt idx="54922">
                  <c:v>140.02604166666666</c:v>
                </c:pt>
                <c:pt idx="54923">
                  <c:v>140.02864583333334</c:v>
                </c:pt>
                <c:pt idx="54924">
                  <c:v>140.03125</c:v>
                </c:pt>
                <c:pt idx="54925">
                  <c:v>140.03385416666666</c:v>
                </c:pt>
                <c:pt idx="54926">
                  <c:v>140.03645833333334</c:v>
                </c:pt>
                <c:pt idx="54927">
                  <c:v>140.0390625</c:v>
                </c:pt>
                <c:pt idx="54928">
                  <c:v>140.04166666666666</c:v>
                </c:pt>
                <c:pt idx="54929">
                  <c:v>140.04427083333334</c:v>
                </c:pt>
                <c:pt idx="54930">
                  <c:v>140.046875</c:v>
                </c:pt>
                <c:pt idx="54931">
                  <c:v>140.04947916666666</c:v>
                </c:pt>
                <c:pt idx="54932">
                  <c:v>140.05208333333334</c:v>
                </c:pt>
                <c:pt idx="54933">
                  <c:v>140.0546875</c:v>
                </c:pt>
                <c:pt idx="54934">
                  <c:v>140.05729166666666</c:v>
                </c:pt>
                <c:pt idx="54935">
                  <c:v>140.05989583333334</c:v>
                </c:pt>
                <c:pt idx="54936">
                  <c:v>140.0625</c:v>
                </c:pt>
                <c:pt idx="54937">
                  <c:v>140.06510416666666</c:v>
                </c:pt>
                <c:pt idx="54938">
                  <c:v>140.06770833333334</c:v>
                </c:pt>
                <c:pt idx="54939">
                  <c:v>140.0703125</c:v>
                </c:pt>
                <c:pt idx="54940">
                  <c:v>140.07291666666666</c:v>
                </c:pt>
                <c:pt idx="54941">
                  <c:v>140.07552083333334</c:v>
                </c:pt>
                <c:pt idx="54942">
                  <c:v>140.078125</c:v>
                </c:pt>
                <c:pt idx="54943">
                  <c:v>140.08072916666666</c:v>
                </c:pt>
                <c:pt idx="54944">
                  <c:v>140.08333333333334</c:v>
                </c:pt>
                <c:pt idx="54945">
                  <c:v>140.0859375</c:v>
                </c:pt>
                <c:pt idx="54946">
                  <c:v>140.08854166666666</c:v>
                </c:pt>
                <c:pt idx="54947">
                  <c:v>140.09114583333334</c:v>
                </c:pt>
                <c:pt idx="54948">
                  <c:v>140.09375</c:v>
                </c:pt>
                <c:pt idx="54949">
                  <c:v>140.09635416666666</c:v>
                </c:pt>
                <c:pt idx="54950">
                  <c:v>140.09895833333334</c:v>
                </c:pt>
                <c:pt idx="54951">
                  <c:v>140.1015625</c:v>
                </c:pt>
                <c:pt idx="54952">
                  <c:v>140.10416666666666</c:v>
                </c:pt>
                <c:pt idx="54953">
                  <c:v>140.10677083333334</c:v>
                </c:pt>
                <c:pt idx="54954">
                  <c:v>140.109375</c:v>
                </c:pt>
                <c:pt idx="54955">
                  <c:v>140.11197916666666</c:v>
                </c:pt>
                <c:pt idx="54956">
                  <c:v>140.11458333333334</c:v>
                </c:pt>
                <c:pt idx="54957">
                  <c:v>140.1171875</c:v>
                </c:pt>
                <c:pt idx="54958">
                  <c:v>140.11979166666666</c:v>
                </c:pt>
                <c:pt idx="54959">
                  <c:v>140.12239583333334</c:v>
                </c:pt>
                <c:pt idx="54960">
                  <c:v>140.125</c:v>
                </c:pt>
                <c:pt idx="54961">
                  <c:v>140.12760416666666</c:v>
                </c:pt>
                <c:pt idx="54962">
                  <c:v>140.13020833333334</c:v>
                </c:pt>
                <c:pt idx="54963">
                  <c:v>140.1328125</c:v>
                </c:pt>
                <c:pt idx="54964">
                  <c:v>140.13541666666666</c:v>
                </c:pt>
                <c:pt idx="54965">
                  <c:v>140.13802083333334</c:v>
                </c:pt>
                <c:pt idx="54966">
                  <c:v>140.140625</c:v>
                </c:pt>
                <c:pt idx="54967">
                  <c:v>140.14322916666666</c:v>
                </c:pt>
                <c:pt idx="54968">
                  <c:v>140.14583333333334</c:v>
                </c:pt>
                <c:pt idx="54969">
                  <c:v>140.1484375</c:v>
                </c:pt>
                <c:pt idx="54970">
                  <c:v>140.15104166666666</c:v>
                </c:pt>
                <c:pt idx="54971">
                  <c:v>140.15364583333334</c:v>
                </c:pt>
                <c:pt idx="54972">
                  <c:v>140.15625</c:v>
                </c:pt>
                <c:pt idx="54973">
                  <c:v>140.15885416666666</c:v>
                </c:pt>
                <c:pt idx="54974">
                  <c:v>140.16145833333334</c:v>
                </c:pt>
                <c:pt idx="54975">
                  <c:v>140.1640625</c:v>
                </c:pt>
                <c:pt idx="54976">
                  <c:v>140.16666666666666</c:v>
                </c:pt>
                <c:pt idx="54977">
                  <c:v>140.16927083333334</c:v>
                </c:pt>
                <c:pt idx="54978">
                  <c:v>140.171875</c:v>
                </c:pt>
                <c:pt idx="54979">
                  <c:v>140.17447916666666</c:v>
                </c:pt>
                <c:pt idx="54980">
                  <c:v>140.17708333333334</c:v>
                </c:pt>
                <c:pt idx="54981">
                  <c:v>140.1796875</c:v>
                </c:pt>
                <c:pt idx="54982">
                  <c:v>140.18229166666666</c:v>
                </c:pt>
                <c:pt idx="54983">
                  <c:v>140.18489583333334</c:v>
                </c:pt>
                <c:pt idx="54984">
                  <c:v>140.1875</c:v>
                </c:pt>
                <c:pt idx="54985">
                  <c:v>140.19010416666666</c:v>
                </c:pt>
                <c:pt idx="54986">
                  <c:v>140.19270833333334</c:v>
                </c:pt>
                <c:pt idx="54987">
                  <c:v>140.1953125</c:v>
                </c:pt>
                <c:pt idx="54988">
                  <c:v>140.19791666666666</c:v>
                </c:pt>
                <c:pt idx="54989">
                  <c:v>140.20052083333334</c:v>
                </c:pt>
                <c:pt idx="54990">
                  <c:v>140.203125</c:v>
                </c:pt>
                <c:pt idx="54991">
                  <c:v>140.20572916666666</c:v>
                </c:pt>
                <c:pt idx="54992">
                  <c:v>140.20833333333334</c:v>
                </c:pt>
                <c:pt idx="54993">
                  <c:v>140.2109375</c:v>
                </c:pt>
                <c:pt idx="54994">
                  <c:v>140.21354166666666</c:v>
                </c:pt>
                <c:pt idx="54995">
                  <c:v>140.21614583333334</c:v>
                </c:pt>
                <c:pt idx="54996">
                  <c:v>140.21875</c:v>
                </c:pt>
                <c:pt idx="54997">
                  <c:v>140.22135416666666</c:v>
                </c:pt>
                <c:pt idx="54998">
                  <c:v>140.22395833333334</c:v>
                </c:pt>
                <c:pt idx="54999">
                  <c:v>140.2265625</c:v>
                </c:pt>
                <c:pt idx="55000">
                  <c:v>140.22916666666666</c:v>
                </c:pt>
                <c:pt idx="55001">
                  <c:v>140.23177083333334</c:v>
                </c:pt>
                <c:pt idx="55002">
                  <c:v>140.234375</c:v>
                </c:pt>
                <c:pt idx="55003">
                  <c:v>140.23697916666666</c:v>
                </c:pt>
                <c:pt idx="55004">
                  <c:v>140.23958333333334</c:v>
                </c:pt>
                <c:pt idx="55005">
                  <c:v>140.2421875</c:v>
                </c:pt>
                <c:pt idx="55006">
                  <c:v>140.24479166666666</c:v>
                </c:pt>
                <c:pt idx="55007">
                  <c:v>140.24739583333334</c:v>
                </c:pt>
                <c:pt idx="55008">
                  <c:v>140.25</c:v>
                </c:pt>
                <c:pt idx="55009">
                  <c:v>140.25260416666666</c:v>
                </c:pt>
                <c:pt idx="55010">
                  <c:v>140.25520833333334</c:v>
                </c:pt>
                <c:pt idx="55011">
                  <c:v>140.2578125</c:v>
                </c:pt>
                <c:pt idx="55012">
                  <c:v>140.26041666666666</c:v>
                </c:pt>
                <c:pt idx="55013">
                  <c:v>140.26302083333334</c:v>
                </c:pt>
                <c:pt idx="55014">
                  <c:v>140.265625</c:v>
                </c:pt>
                <c:pt idx="55015">
                  <c:v>140.26822916666666</c:v>
                </c:pt>
                <c:pt idx="55016">
                  <c:v>140.27083333333334</c:v>
                </c:pt>
                <c:pt idx="55017">
                  <c:v>140.2734375</c:v>
                </c:pt>
                <c:pt idx="55018">
                  <c:v>140.27604166666666</c:v>
                </c:pt>
                <c:pt idx="55019">
                  <c:v>140.27864583333334</c:v>
                </c:pt>
                <c:pt idx="55020">
                  <c:v>140.28125</c:v>
                </c:pt>
                <c:pt idx="55021">
                  <c:v>140.28385416666666</c:v>
                </c:pt>
                <c:pt idx="55022">
                  <c:v>140.28645833333334</c:v>
                </c:pt>
                <c:pt idx="55023">
                  <c:v>140.2890625</c:v>
                </c:pt>
                <c:pt idx="55024">
                  <c:v>140.29166666666666</c:v>
                </c:pt>
                <c:pt idx="55025">
                  <c:v>140.29427083333334</c:v>
                </c:pt>
                <c:pt idx="55026">
                  <c:v>140.296875</c:v>
                </c:pt>
                <c:pt idx="55027">
                  <c:v>140.29947916666666</c:v>
                </c:pt>
                <c:pt idx="55028">
                  <c:v>140.30208333333334</c:v>
                </c:pt>
                <c:pt idx="55029">
                  <c:v>140.3046875</c:v>
                </c:pt>
                <c:pt idx="55030">
                  <c:v>140.30729166666666</c:v>
                </c:pt>
                <c:pt idx="55031">
                  <c:v>140.30989583333334</c:v>
                </c:pt>
                <c:pt idx="55032">
                  <c:v>140.3125</c:v>
                </c:pt>
                <c:pt idx="55033">
                  <c:v>140.31510416666666</c:v>
                </c:pt>
                <c:pt idx="55034">
                  <c:v>140.31770833333334</c:v>
                </c:pt>
                <c:pt idx="55035">
                  <c:v>140.3203125</c:v>
                </c:pt>
                <c:pt idx="55036">
                  <c:v>140.32291666666666</c:v>
                </c:pt>
                <c:pt idx="55037">
                  <c:v>140.32552083333334</c:v>
                </c:pt>
                <c:pt idx="55038">
                  <c:v>140.328125</c:v>
                </c:pt>
                <c:pt idx="55039">
                  <c:v>140.33072916666666</c:v>
                </c:pt>
                <c:pt idx="55040">
                  <c:v>140.33333333333334</c:v>
                </c:pt>
                <c:pt idx="55041">
                  <c:v>140.3359375</c:v>
                </c:pt>
                <c:pt idx="55042">
                  <c:v>140.33854166666666</c:v>
                </c:pt>
                <c:pt idx="55043">
                  <c:v>140.34114583333334</c:v>
                </c:pt>
                <c:pt idx="55044">
                  <c:v>140.34375</c:v>
                </c:pt>
                <c:pt idx="55045">
                  <c:v>140.34635416666666</c:v>
                </c:pt>
                <c:pt idx="55046">
                  <c:v>140.34895833333334</c:v>
                </c:pt>
                <c:pt idx="55047">
                  <c:v>140.3515625</c:v>
                </c:pt>
                <c:pt idx="55048">
                  <c:v>140.35416666666666</c:v>
                </c:pt>
                <c:pt idx="55049">
                  <c:v>140.35677083333334</c:v>
                </c:pt>
                <c:pt idx="55050">
                  <c:v>140.359375</c:v>
                </c:pt>
                <c:pt idx="55051">
                  <c:v>140.36197916666666</c:v>
                </c:pt>
                <c:pt idx="55052">
                  <c:v>140.36458333333334</c:v>
                </c:pt>
                <c:pt idx="55053">
                  <c:v>140.3671875</c:v>
                </c:pt>
                <c:pt idx="55054">
                  <c:v>140.36979166666666</c:v>
                </c:pt>
                <c:pt idx="55055">
                  <c:v>140.37239583333334</c:v>
                </c:pt>
                <c:pt idx="55056">
                  <c:v>140.375</c:v>
                </c:pt>
                <c:pt idx="55057">
                  <c:v>140.37760416666666</c:v>
                </c:pt>
                <c:pt idx="55058">
                  <c:v>140.38020833333334</c:v>
                </c:pt>
                <c:pt idx="55059">
                  <c:v>140.3828125</c:v>
                </c:pt>
                <c:pt idx="55060">
                  <c:v>140.38541666666666</c:v>
                </c:pt>
                <c:pt idx="55061">
                  <c:v>140.38802083333334</c:v>
                </c:pt>
                <c:pt idx="55062">
                  <c:v>140.390625</c:v>
                </c:pt>
                <c:pt idx="55063">
                  <c:v>140.39322916666666</c:v>
                </c:pt>
                <c:pt idx="55064">
                  <c:v>140.39583333333334</c:v>
                </c:pt>
                <c:pt idx="55065">
                  <c:v>140.3984375</c:v>
                </c:pt>
                <c:pt idx="55066">
                  <c:v>140.40104166666666</c:v>
                </c:pt>
                <c:pt idx="55067">
                  <c:v>140.40364583333334</c:v>
                </c:pt>
                <c:pt idx="55068">
                  <c:v>140.40625</c:v>
                </c:pt>
                <c:pt idx="55069">
                  <c:v>140.40885416666666</c:v>
                </c:pt>
                <c:pt idx="55070">
                  <c:v>140.41145833333334</c:v>
                </c:pt>
                <c:pt idx="55071">
                  <c:v>140.4140625</c:v>
                </c:pt>
                <c:pt idx="55072">
                  <c:v>140.41666666666666</c:v>
                </c:pt>
                <c:pt idx="55073">
                  <c:v>140.41927083333334</c:v>
                </c:pt>
                <c:pt idx="55074">
                  <c:v>140.421875</c:v>
                </c:pt>
                <c:pt idx="55075">
                  <c:v>140.42447916666666</c:v>
                </c:pt>
                <c:pt idx="55076">
                  <c:v>140.42708333333334</c:v>
                </c:pt>
                <c:pt idx="55077">
                  <c:v>140.4296875</c:v>
                </c:pt>
                <c:pt idx="55078">
                  <c:v>140.43229166666666</c:v>
                </c:pt>
                <c:pt idx="55079">
                  <c:v>140.43489583333334</c:v>
                </c:pt>
                <c:pt idx="55080">
                  <c:v>140.4375</c:v>
                </c:pt>
                <c:pt idx="55081">
                  <c:v>140.44010416666666</c:v>
                </c:pt>
                <c:pt idx="55082">
                  <c:v>140.44270833333334</c:v>
                </c:pt>
                <c:pt idx="55083">
                  <c:v>140.4453125</c:v>
                </c:pt>
                <c:pt idx="55084">
                  <c:v>140.44791666666666</c:v>
                </c:pt>
                <c:pt idx="55085">
                  <c:v>140.45052083333334</c:v>
                </c:pt>
                <c:pt idx="55086">
                  <c:v>140.453125</c:v>
                </c:pt>
                <c:pt idx="55087">
                  <c:v>140.45572916666666</c:v>
                </c:pt>
                <c:pt idx="55088">
                  <c:v>140.45833333333334</c:v>
                </c:pt>
                <c:pt idx="55089">
                  <c:v>140.4609375</c:v>
                </c:pt>
                <c:pt idx="55090">
                  <c:v>140.46354166666666</c:v>
                </c:pt>
                <c:pt idx="55091">
                  <c:v>140.46614583333334</c:v>
                </c:pt>
                <c:pt idx="55092">
                  <c:v>140.46875</c:v>
                </c:pt>
                <c:pt idx="55093">
                  <c:v>140.47135416666666</c:v>
                </c:pt>
                <c:pt idx="55094">
                  <c:v>140.47395833333334</c:v>
                </c:pt>
                <c:pt idx="55095">
                  <c:v>140.4765625</c:v>
                </c:pt>
                <c:pt idx="55096">
                  <c:v>140.47916666666666</c:v>
                </c:pt>
                <c:pt idx="55097">
                  <c:v>140.48177083333334</c:v>
                </c:pt>
                <c:pt idx="55098">
                  <c:v>140.484375</c:v>
                </c:pt>
                <c:pt idx="55099">
                  <c:v>140.48697916666666</c:v>
                </c:pt>
                <c:pt idx="55100">
                  <c:v>140.48958333333334</c:v>
                </c:pt>
                <c:pt idx="55101">
                  <c:v>140.4921875</c:v>
                </c:pt>
                <c:pt idx="55102">
                  <c:v>140.49479166666666</c:v>
                </c:pt>
                <c:pt idx="55103">
                  <c:v>140.49739583333334</c:v>
                </c:pt>
                <c:pt idx="55104">
                  <c:v>140.5</c:v>
                </c:pt>
                <c:pt idx="55105">
                  <c:v>140.50260416666666</c:v>
                </c:pt>
                <c:pt idx="55106">
                  <c:v>140.50520833333334</c:v>
                </c:pt>
                <c:pt idx="55107">
                  <c:v>140.5078125</c:v>
                </c:pt>
                <c:pt idx="55108">
                  <c:v>140.51041666666666</c:v>
                </c:pt>
                <c:pt idx="55109">
                  <c:v>140.51302083333334</c:v>
                </c:pt>
                <c:pt idx="55110">
                  <c:v>140.515625</c:v>
                </c:pt>
                <c:pt idx="55111">
                  <c:v>140.51822916666666</c:v>
                </c:pt>
                <c:pt idx="55112">
                  <c:v>140.52083333333334</c:v>
                </c:pt>
                <c:pt idx="55113">
                  <c:v>140.5234375</c:v>
                </c:pt>
                <c:pt idx="55114">
                  <c:v>140.52604166666666</c:v>
                </c:pt>
                <c:pt idx="55115">
                  <c:v>140.52864583333334</c:v>
                </c:pt>
                <c:pt idx="55116">
                  <c:v>140.53125</c:v>
                </c:pt>
                <c:pt idx="55117">
                  <c:v>140.53385416666666</c:v>
                </c:pt>
                <c:pt idx="55118">
                  <c:v>140.53645833333334</c:v>
                </c:pt>
                <c:pt idx="55119">
                  <c:v>140.5390625</c:v>
                </c:pt>
                <c:pt idx="55120">
                  <c:v>140.54166666666666</c:v>
                </c:pt>
                <c:pt idx="55121">
                  <c:v>140.54427083333334</c:v>
                </c:pt>
                <c:pt idx="55122">
                  <c:v>140.546875</c:v>
                </c:pt>
                <c:pt idx="55123">
                  <c:v>140.54947916666666</c:v>
                </c:pt>
                <c:pt idx="55124">
                  <c:v>140.55208333333334</c:v>
                </c:pt>
                <c:pt idx="55125">
                  <c:v>140.5546875</c:v>
                </c:pt>
                <c:pt idx="55126">
                  <c:v>140.55729166666666</c:v>
                </c:pt>
                <c:pt idx="55127">
                  <c:v>140.55989583333334</c:v>
                </c:pt>
                <c:pt idx="55128">
                  <c:v>140.5625</c:v>
                </c:pt>
                <c:pt idx="55129">
                  <c:v>140.56510416666666</c:v>
                </c:pt>
                <c:pt idx="55130">
                  <c:v>140.56770833333334</c:v>
                </c:pt>
                <c:pt idx="55131">
                  <c:v>140.5703125</c:v>
                </c:pt>
                <c:pt idx="55132">
                  <c:v>140.57291666666666</c:v>
                </c:pt>
                <c:pt idx="55133">
                  <c:v>140.57552083333334</c:v>
                </c:pt>
                <c:pt idx="55134">
                  <c:v>140.578125</c:v>
                </c:pt>
                <c:pt idx="55135">
                  <c:v>140.58072916666666</c:v>
                </c:pt>
                <c:pt idx="55136">
                  <c:v>140.58333333333334</c:v>
                </c:pt>
                <c:pt idx="55137">
                  <c:v>140.5859375</c:v>
                </c:pt>
                <c:pt idx="55138">
                  <c:v>140.58854166666666</c:v>
                </c:pt>
                <c:pt idx="55139">
                  <c:v>140.59114583333334</c:v>
                </c:pt>
                <c:pt idx="55140">
                  <c:v>140.59375</c:v>
                </c:pt>
                <c:pt idx="55141">
                  <c:v>140.59635416666666</c:v>
                </c:pt>
                <c:pt idx="55142">
                  <c:v>140.59895833333334</c:v>
                </c:pt>
                <c:pt idx="55143">
                  <c:v>140.6015625</c:v>
                </c:pt>
                <c:pt idx="55144">
                  <c:v>140.60416666666666</c:v>
                </c:pt>
                <c:pt idx="55145">
                  <c:v>140.60677083333334</c:v>
                </c:pt>
                <c:pt idx="55146">
                  <c:v>140.609375</c:v>
                </c:pt>
                <c:pt idx="55147">
                  <c:v>140.61197916666666</c:v>
                </c:pt>
                <c:pt idx="55148">
                  <c:v>140.61458333333334</c:v>
                </c:pt>
                <c:pt idx="55149">
                  <c:v>140.6171875</c:v>
                </c:pt>
                <c:pt idx="55150">
                  <c:v>140.61979166666666</c:v>
                </c:pt>
                <c:pt idx="55151">
                  <c:v>140.62239583333334</c:v>
                </c:pt>
                <c:pt idx="55152">
                  <c:v>140.625</c:v>
                </c:pt>
                <c:pt idx="55153">
                  <c:v>140.62760416666666</c:v>
                </c:pt>
                <c:pt idx="55154">
                  <c:v>140.63020833333334</c:v>
                </c:pt>
                <c:pt idx="55155">
                  <c:v>140.6328125</c:v>
                </c:pt>
                <c:pt idx="55156">
                  <c:v>140.63541666666666</c:v>
                </c:pt>
                <c:pt idx="55157">
                  <c:v>140.63802083333334</c:v>
                </c:pt>
                <c:pt idx="55158">
                  <c:v>140.640625</c:v>
                </c:pt>
                <c:pt idx="55159">
                  <c:v>140.64322916666666</c:v>
                </c:pt>
                <c:pt idx="55160">
                  <c:v>140.64583333333334</c:v>
                </c:pt>
                <c:pt idx="55161">
                  <c:v>140.6484375</c:v>
                </c:pt>
                <c:pt idx="55162">
                  <c:v>140.65104166666666</c:v>
                </c:pt>
                <c:pt idx="55163">
                  <c:v>140.65364583333334</c:v>
                </c:pt>
                <c:pt idx="55164">
                  <c:v>140.65625</c:v>
                </c:pt>
                <c:pt idx="55165">
                  <c:v>140.65885416666666</c:v>
                </c:pt>
                <c:pt idx="55166">
                  <c:v>140.66145833333334</c:v>
                </c:pt>
                <c:pt idx="55167">
                  <c:v>140.6640625</c:v>
                </c:pt>
                <c:pt idx="55168">
                  <c:v>140.66666666666666</c:v>
                </c:pt>
                <c:pt idx="55169">
                  <c:v>140.66927083333334</c:v>
                </c:pt>
                <c:pt idx="55170">
                  <c:v>140.671875</c:v>
                </c:pt>
                <c:pt idx="55171">
                  <c:v>140.67447916666666</c:v>
                </c:pt>
                <c:pt idx="55172">
                  <c:v>140.67708333333334</c:v>
                </c:pt>
                <c:pt idx="55173">
                  <c:v>140.6796875</c:v>
                </c:pt>
                <c:pt idx="55174">
                  <c:v>140.68229166666666</c:v>
                </c:pt>
                <c:pt idx="55175">
                  <c:v>140.68489583333334</c:v>
                </c:pt>
                <c:pt idx="55176">
                  <c:v>140.6875</c:v>
                </c:pt>
                <c:pt idx="55177">
                  <c:v>140.69010416666666</c:v>
                </c:pt>
                <c:pt idx="55178">
                  <c:v>140.69270833333334</c:v>
                </c:pt>
                <c:pt idx="55179">
                  <c:v>140.6953125</c:v>
                </c:pt>
                <c:pt idx="55180">
                  <c:v>140.69791666666666</c:v>
                </c:pt>
                <c:pt idx="55181">
                  <c:v>140.70052083333334</c:v>
                </c:pt>
                <c:pt idx="55182">
                  <c:v>140.703125</c:v>
                </c:pt>
                <c:pt idx="55183">
                  <c:v>140.70572916666666</c:v>
                </c:pt>
                <c:pt idx="55184">
                  <c:v>140.70833333333334</c:v>
                </c:pt>
                <c:pt idx="55185">
                  <c:v>140.7109375</c:v>
                </c:pt>
                <c:pt idx="55186">
                  <c:v>140.71354166666666</c:v>
                </c:pt>
                <c:pt idx="55187">
                  <c:v>140.71614583333334</c:v>
                </c:pt>
                <c:pt idx="55188">
                  <c:v>140.71875</c:v>
                </c:pt>
                <c:pt idx="55189">
                  <c:v>140.72135416666666</c:v>
                </c:pt>
                <c:pt idx="55190">
                  <c:v>140.72395833333334</c:v>
                </c:pt>
                <c:pt idx="55191">
                  <c:v>140.7265625</c:v>
                </c:pt>
                <c:pt idx="55192">
                  <c:v>140.72916666666666</c:v>
                </c:pt>
                <c:pt idx="55193">
                  <c:v>140.73177083333334</c:v>
                </c:pt>
                <c:pt idx="55194">
                  <c:v>140.734375</c:v>
                </c:pt>
                <c:pt idx="55195">
                  <c:v>140.73697916666666</c:v>
                </c:pt>
                <c:pt idx="55196">
                  <c:v>140.73958333333334</c:v>
                </c:pt>
                <c:pt idx="55197">
                  <c:v>140.7421875</c:v>
                </c:pt>
                <c:pt idx="55198">
                  <c:v>140.74479166666666</c:v>
                </c:pt>
                <c:pt idx="55199">
                  <c:v>140.74739583333334</c:v>
                </c:pt>
                <c:pt idx="55200">
                  <c:v>140.75</c:v>
                </c:pt>
                <c:pt idx="55201">
                  <c:v>140.75260416666666</c:v>
                </c:pt>
                <c:pt idx="55202">
                  <c:v>140.75520833333334</c:v>
                </c:pt>
                <c:pt idx="55203">
                  <c:v>140.7578125</c:v>
                </c:pt>
                <c:pt idx="55204">
                  <c:v>140.76041666666666</c:v>
                </c:pt>
                <c:pt idx="55205">
                  <c:v>140.76302083333334</c:v>
                </c:pt>
                <c:pt idx="55206">
                  <c:v>140.765625</c:v>
                </c:pt>
                <c:pt idx="55207">
                  <c:v>140.76822916666666</c:v>
                </c:pt>
                <c:pt idx="55208">
                  <c:v>140.77083333333334</c:v>
                </c:pt>
                <c:pt idx="55209">
                  <c:v>140.7734375</c:v>
                </c:pt>
                <c:pt idx="55210">
                  <c:v>140.77604166666666</c:v>
                </c:pt>
                <c:pt idx="55211">
                  <c:v>140.77864583333334</c:v>
                </c:pt>
                <c:pt idx="55212">
                  <c:v>140.78125</c:v>
                </c:pt>
                <c:pt idx="55213">
                  <c:v>140.78385416666666</c:v>
                </c:pt>
                <c:pt idx="55214">
                  <c:v>140.78645833333334</c:v>
                </c:pt>
                <c:pt idx="55215">
                  <c:v>140.7890625</c:v>
                </c:pt>
                <c:pt idx="55216">
                  <c:v>140.79166666666666</c:v>
                </c:pt>
                <c:pt idx="55217">
                  <c:v>140.79427083333334</c:v>
                </c:pt>
                <c:pt idx="55218">
                  <c:v>140.796875</c:v>
                </c:pt>
                <c:pt idx="55219">
                  <c:v>140.79947916666666</c:v>
                </c:pt>
                <c:pt idx="55220">
                  <c:v>140.80208333333334</c:v>
                </c:pt>
                <c:pt idx="55221">
                  <c:v>140.8046875</c:v>
                </c:pt>
                <c:pt idx="55222">
                  <c:v>140.80729166666666</c:v>
                </c:pt>
                <c:pt idx="55223">
                  <c:v>140.80989583333334</c:v>
                </c:pt>
                <c:pt idx="55224">
                  <c:v>140.8125</c:v>
                </c:pt>
                <c:pt idx="55225">
                  <c:v>140.81510416666666</c:v>
                </c:pt>
                <c:pt idx="55226">
                  <c:v>140.81770833333334</c:v>
                </c:pt>
                <c:pt idx="55227">
                  <c:v>140.8203125</c:v>
                </c:pt>
                <c:pt idx="55228">
                  <c:v>140.82291666666666</c:v>
                </c:pt>
                <c:pt idx="55229">
                  <c:v>140.82552083333334</c:v>
                </c:pt>
                <c:pt idx="55230">
                  <c:v>140.828125</c:v>
                </c:pt>
                <c:pt idx="55231">
                  <c:v>140.83072916666666</c:v>
                </c:pt>
                <c:pt idx="55232">
                  <c:v>140.83333333333334</c:v>
                </c:pt>
                <c:pt idx="55233">
                  <c:v>140.8359375</c:v>
                </c:pt>
                <c:pt idx="55234">
                  <c:v>140.83854166666666</c:v>
                </c:pt>
                <c:pt idx="55235">
                  <c:v>140.84114583333334</c:v>
                </c:pt>
                <c:pt idx="55236">
                  <c:v>140.84375</c:v>
                </c:pt>
                <c:pt idx="55237">
                  <c:v>140.84635416666666</c:v>
                </c:pt>
                <c:pt idx="55238">
                  <c:v>140.84895833333334</c:v>
                </c:pt>
                <c:pt idx="55239">
                  <c:v>140.8515625</c:v>
                </c:pt>
                <c:pt idx="55240">
                  <c:v>140.85416666666666</c:v>
                </c:pt>
                <c:pt idx="55241">
                  <c:v>140.85677083333334</c:v>
                </c:pt>
                <c:pt idx="55242">
                  <c:v>140.859375</c:v>
                </c:pt>
                <c:pt idx="55243">
                  <c:v>140.86197916666666</c:v>
                </c:pt>
                <c:pt idx="55244">
                  <c:v>140.86458333333334</c:v>
                </c:pt>
                <c:pt idx="55245">
                  <c:v>140.8671875</c:v>
                </c:pt>
                <c:pt idx="55246">
                  <c:v>140.86979166666666</c:v>
                </c:pt>
                <c:pt idx="55247">
                  <c:v>140.87239583333334</c:v>
                </c:pt>
                <c:pt idx="55248">
                  <c:v>140.875</c:v>
                </c:pt>
                <c:pt idx="55249">
                  <c:v>140.87760416666666</c:v>
                </c:pt>
                <c:pt idx="55250">
                  <c:v>140.88020833333334</c:v>
                </c:pt>
                <c:pt idx="55251">
                  <c:v>140.8828125</c:v>
                </c:pt>
                <c:pt idx="55252">
                  <c:v>140.88541666666666</c:v>
                </c:pt>
                <c:pt idx="55253">
                  <c:v>140.88802083333334</c:v>
                </c:pt>
                <c:pt idx="55254">
                  <c:v>140.890625</c:v>
                </c:pt>
                <c:pt idx="55255">
                  <c:v>140.89322916666666</c:v>
                </c:pt>
                <c:pt idx="55256">
                  <c:v>140.89583333333334</c:v>
                </c:pt>
                <c:pt idx="55257">
                  <c:v>140.8984375</c:v>
                </c:pt>
                <c:pt idx="55258">
                  <c:v>140.90104166666666</c:v>
                </c:pt>
                <c:pt idx="55259">
                  <c:v>140.90364583333334</c:v>
                </c:pt>
                <c:pt idx="55260">
                  <c:v>140.90625</c:v>
                </c:pt>
                <c:pt idx="55261">
                  <c:v>140.90885416666666</c:v>
                </c:pt>
                <c:pt idx="55262">
                  <c:v>140.91145833333334</c:v>
                </c:pt>
                <c:pt idx="55263">
                  <c:v>140.9140625</c:v>
                </c:pt>
                <c:pt idx="55264">
                  <c:v>140.91666666666666</c:v>
                </c:pt>
                <c:pt idx="55265">
                  <c:v>140.91927083333334</c:v>
                </c:pt>
                <c:pt idx="55266">
                  <c:v>140.921875</c:v>
                </c:pt>
                <c:pt idx="55267">
                  <c:v>140.92447916666666</c:v>
                </c:pt>
                <c:pt idx="55268">
                  <c:v>140.92708333333334</c:v>
                </c:pt>
                <c:pt idx="55269">
                  <c:v>140.9296875</c:v>
                </c:pt>
                <c:pt idx="55270">
                  <c:v>140.93229166666666</c:v>
                </c:pt>
                <c:pt idx="55271">
                  <c:v>140.93489583333334</c:v>
                </c:pt>
                <c:pt idx="55272">
                  <c:v>140.9375</c:v>
                </c:pt>
                <c:pt idx="55273">
                  <c:v>140.94010416666666</c:v>
                </c:pt>
                <c:pt idx="55274">
                  <c:v>140.94270833333334</c:v>
                </c:pt>
                <c:pt idx="55275">
                  <c:v>140.9453125</c:v>
                </c:pt>
                <c:pt idx="55276">
                  <c:v>140.94791666666666</c:v>
                </c:pt>
                <c:pt idx="55277">
                  <c:v>140.95052083333334</c:v>
                </c:pt>
                <c:pt idx="55278">
                  <c:v>140.953125</c:v>
                </c:pt>
                <c:pt idx="55279">
                  <c:v>140.95572916666666</c:v>
                </c:pt>
                <c:pt idx="55280">
                  <c:v>140.95833333333334</c:v>
                </c:pt>
                <c:pt idx="55281">
                  <c:v>140.9609375</c:v>
                </c:pt>
                <c:pt idx="55282">
                  <c:v>140.96354166666666</c:v>
                </c:pt>
                <c:pt idx="55283">
                  <c:v>140.96614583333334</c:v>
                </c:pt>
                <c:pt idx="55284">
                  <c:v>140.96875</c:v>
                </c:pt>
                <c:pt idx="55285">
                  <c:v>140.97135416666666</c:v>
                </c:pt>
                <c:pt idx="55286">
                  <c:v>140.97395833333334</c:v>
                </c:pt>
                <c:pt idx="55287">
                  <c:v>140.9765625</c:v>
                </c:pt>
                <c:pt idx="55288">
                  <c:v>140.97916666666666</c:v>
                </c:pt>
                <c:pt idx="55289">
                  <c:v>140.98177083333334</c:v>
                </c:pt>
                <c:pt idx="55290">
                  <c:v>140.984375</c:v>
                </c:pt>
                <c:pt idx="55291">
                  <c:v>140.98697916666666</c:v>
                </c:pt>
                <c:pt idx="55292">
                  <c:v>140.98958333333334</c:v>
                </c:pt>
                <c:pt idx="55293">
                  <c:v>140.9921875</c:v>
                </c:pt>
                <c:pt idx="55294">
                  <c:v>140.99479166666666</c:v>
                </c:pt>
                <c:pt idx="55295">
                  <c:v>140.99739583333334</c:v>
                </c:pt>
                <c:pt idx="55296">
                  <c:v>141</c:v>
                </c:pt>
                <c:pt idx="55297">
                  <c:v>141.00260416666666</c:v>
                </c:pt>
                <c:pt idx="55298">
                  <c:v>141.00520833333334</c:v>
                </c:pt>
                <c:pt idx="55299">
                  <c:v>141.0078125</c:v>
                </c:pt>
                <c:pt idx="55300">
                  <c:v>141.01041666666666</c:v>
                </c:pt>
                <c:pt idx="55301">
                  <c:v>141.01302083333334</c:v>
                </c:pt>
                <c:pt idx="55302">
                  <c:v>141.015625</c:v>
                </c:pt>
                <c:pt idx="55303">
                  <c:v>141.01822916666666</c:v>
                </c:pt>
                <c:pt idx="55304">
                  <c:v>141.02083333333334</c:v>
                </c:pt>
                <c:pt idx="55305">
                  <c:v>141.0234375</c:v>
                </c:pt>
                <c:pt idx="55306">
                  <c:v>141.02604166666666</c:v>
                </c:pt>
                <c:pt idx="55307">
                  <c:v>141.02864583333334</c:v>
                </c:pt>
                <c:pt idx="55308">
                  <c:v>141.03125</c:v>
                </c:pt>
                <c:pt idx="55309">
                  <c:v>141.03385416666666</c:v>
                </c:pt>
                <c:pt idx="55310">
                  <c:v>141.03645833333334</c:v>
                </c:pt>
                <c:pt idx="55311">
                  <c:v>141.0390625</c:v>
                </c:pt>
                <c:pt idx="55312">
                  <c:v>141.04166666666666</c:v>
                </c:pt>
                <c:pt idx="55313">
                  <c:v>141.04427083333334</c:v>
                </c:pt>
                <c:pt idx="55314">
                  <c:v>141.046875</c:v>
                </c:pt>
                <c:pt idx="55315">
                  <c:v>141.04947916666666</c:v>
                </c:pt>
                <c:pt idx="55316">
                  <c:v>141.05208333333334</c:v>
                </c:pt>
                <c:pt idx="55317">
                  <c:v>141.0546875</c:v>
                </c:pt>
                <c:pt idx="55318">
                  <c:v>141.05729166666666</c:v>
                </c:pt>
                <c:pt idx="55319">
                  <c:v>141.05989583333334</c:v>
                </c:pt>
                <c:pt idx="55320">
                  <c:v>141.0625</c:v>
                </c:pt>
                <c:pt idx="55321">
                  <c:v>141.06510416666666</c:v>
                </c:pt>
                <c:pt idx="55322">
                  <c:v>141.06770833333334</c:v>
                </c:pt>
                <c:pt idx="55323">
                  <c:v>141.0703125</c:v>
                </c:pt>
                <c:pt idx="55324">
                  <c:v>141.07291666666666</c:v>
                </c:pt>
                <c:pt idx="55325">
                  <c:v>141.07552083333334</c:v>
                </c:pt>
                <c:pt idx="55326">
                  <c:v>141.078125</c:v>
                </c:pt>
                <c:pt idx="55327">
                  <c:v>141.08072916666666</c:v>
                </c:pt>
                <c:pt idx="55328">
                  <c:v>141.08333333333334</c:v>
                </c:pt>
                <c:pt idx="55329">
                  <c:v>141.0859375</c:v>
                </c:pt>
                <c:pt idx="55330">
                  <c:v>141.08854166666666</c:v>
                </c:pt>
                <c:pt idx="55331">
                  <c:v>141.09114583333334</c:v>
                </c:pt>
                <c:pt idx="55332">
                  <c:v>141.09375</c:v>
                </c:pt>
                <c:pt idx="55333">
                  <c:v>141.09635416666666</c:v>
                </c:pt>
                <c:pt idx="55334">
                  <c:v>141.09895833333334</c:v>
                </c:pt>
                <c:pt idx="55335">
                  <c:v>141.1015625</c:v>
                </c:pt>
                <c:pt idx="55336">
                  <c:v>141.10416666666666</c:v>
                </c:pt>
                <c:pt idx="55337">
                  <c:v>141.10677083333334</c:v>
                </c:pt>
                <c:pt idx="55338">
                  <c:v>141.109375</c:v>
                </c:pt>
                <c:pt idx="55339">
                  <c:v>141.11197916666666</c:v>
                </c:pt>
                <c:pt idx="55340">
                  <c:v>141.11458333333334</c:v>
                </c:pt>
                <c:pt idx="55341">
                  <c:v>141.1171875</c:v>
                </c:pt>
                <c:pt idx="55342">
                  <c:v>141.11979166666666</c:v>
                </c:pt>
                <c:pt idx="55343">
                  <c:v>141.12239583333334</c:v>
                </c:pt>
                <c:pt idx="55344">
                  <c:v>141.125</c:v>
                </c:pt>
                <c:pt idx="55345">
                  <c:v>141.12760416666666</c:v>
                </c:pt>
                <c:pt idx="55346">
                  <c:v>141.13020833333334</c:v>
                </c:pt>
                <c:pt idx="55347">
                  <c:v>141.1328125</c:v>
                </c:pt>
                <c:pt idx="55348">
                  <c:v>141.13541666666666</c:v>
                </c:pt>
                <c:pt idx="55349">
                  <c:v>141.13802083333334</c:v>
                </c:pt>
                <c:pt idx="55350">
                  <c:v>141.140625</c:v>
                </c:pt>
                <c:pt idx="55351">
                  <c:v>141.14322916666666</c:v>
                </c:pt>
                <c:pt idx="55352">
                  <c:v>141.14583333333334</c:v>
                </c:pt>
                <c:pt idx="55353">
                  <c:v>141.1484375</c:v>
                </c:pt>
                <c:pt idx="55354">
                  <c:v>141.15104166666666</c:v>
                </c:pt>
                <c:pt idx="55355">
                  <c:v>141.15364583333334</c:v>
                </c:pt>
                <c:pt idx="55356">
                  <c:v>141.15625</c:v>
                </c:pt>
                <c:pt idx="55357">
                  <c:v>141.15885416666666</c:v>
                </c:pt>
                <c:pt idx="55358">
                  <c:v>141.16145833333334</c:v>
                </c:pt>
                <c:pt idx="55359">
                  <c:v>141.1640625</c:v>
                </c:pt>
                <c:pt idx="55360">
                  <c:v>141.16666666666666</c:v>
                </c:pt>
                <c:pt idx="55361">
                  <c:v>141.16927083333334</c:v>
                </c:pt>
                <c:pt idx="55362">
                  <c:v>141.171875</c:v>
                </c:pt>
                <c:pt idx="55363">
                  <c:v>141.17447916666666</c:v>
                </c:pt>
                <c:pt idx="55364">
                  <c:v>141.17708333333334</c:v>
                </c:pt>
                <c:pt idx="55365">
                  <c:v>141.1796875</c:v>
                </c:pt>
                <c:pt idx="55366">
                  <c:v>141.18229166666666</c:v>
                </c:pt>
                <c:pt idx="55367">
                  <c:v>141.18489583333334</c:v>
                </c:pt>
                <c:pt idx="55368">
                  <c:v>141.1875</c:v>
                </c:pt>
                <c:pt idx="55369">
                  <c:v>141.19010416666666</c:v>
                </c:pt>
                <c:pt idx="55370">
                  <c:v>141.19270833333334</c:v>
                </c:pt>
                <c:pt idx="55371">
                  <c:v>141.1953125</c:v>
                </c:pt>
                <c:pt idx="55372">
                  <c:v>141.19791666666666</c:v>
                </c:pt>
                <c:pt idx="55373">
                  <c:v>141.20052083333334</c:v>
                </c:pt>
                <c:pt idx="55374">
                  <c:v>141.203125</c:v>
                </c:pt>
                <c:pt idx="55375">
                  <c:v>141.20572916666666</c:v>
                </c:pt>
                <c:pt idx="55376">
                  <c:v>141.20833333333334</c:v>
                </c:pt>
                <c:pt idx="55377">
                  <c:v>141.2109375</c:v>
                </c:pt>
                <c:pt idx="55378">
                  <c:v>141.21354166666666</c:v>
                </c:pt>
                <c:pt idx="55379">
                  <c:v>141.21614583333334</c:v>
                </c:pt>
                <c:pt idx="55380">
                  <c:v>141.21875</c:v>
                </c:pt>
                <c:pt idx="55381">
                  <c:v>141.22135416666666</c:v>
                </c:pt>
                <c:pt idx="55382">
                  <c:v>141.22395833333334</c:v>
                </c:pt>
                <c:pt idx="55383">
                  <c:v>141.2265625</c:v>
                </c:pt>
                <c:pt idx="55384">
                  <c:v>141.22916666666666</c:v>
                </c:pt>
                <c:pt idx="55385">
                  <c:v>141.23177083333334</c:v>
                </c:pt>
                <c:pt idx="55386">
                  <c:v>141.234375</c:v>
                </c:pt>
                <c:pt idx="55387">
                  <c:v>141.23697916666666</c:v>
                </c:pt>
                <c:pt idx="55388">
                  <c:v>141.23958333333334</c:v>
                </c:pt>
                <c:pt idx="55389">
                  <c:v>141.2421875</c:v>
                </c:pt>
                <c:pt idx="55390">
                  <c:v>141.24479166666666</c:v>
                </c:pt>
                <c:pt idx="55391">
                  <c:v>141.24739583333334</c:v>
                </c:pt>
                <c:pt idx="55392">
                  <c:v>141.25</c:v>
                </c:pt>
                <c:pt idx="55393">
                  <c:v>141.25260416666666</c:v>
                </c:pt>
                <c:pt idx="55394">
                  <c:v>141.25520833333334</c:v>
                </c:pt>
                <c:pt idx="55395">
                  <c:v>141.2578125</c:v>
                </c:pt>
                <c:pt idx="55396">
                  <c:v>141.26041666666666</c:v>
                </c:pt>
                <c:pt idx="55397">
                  <c:v>141.26302083333334</c:v>
                </c:pt>
                <c:pt idx="55398">
                  <c:v>141.265625</c:v>
                </c:pt>
                <c:pt idx="55399">
                  <c:v>141.26822916666666</c:v>
                </c:pt>
                <c:pt idx="55400">
                  <c:v>141.27083333333334</c:v>
                </c:pt>
                <c:pt idx="55401">
                  <c:v>141.2734375</c:v>
                </c:pt>
                <c:pt idx="55402">
                  <c:v>141.27604166666666</c:v>
                </c:pt>
                <c:pt idx="55403">
                  <c:v>141.27864583333334</c:v>
                </c:pt>
                <c:pt idx="55404">
                  <c:v>141.28125</c:v>
                </c:pt>
                <c:pt idx="55405">
                  <c:v>141.28385416666666</c:v>
                </c:pt>
                <c:pt idx="55406">
                  <c:v>141.28645833333334</c:v>
                </c:pt>
                <c:pt idx="55407">
                  <c:v>141.2890625</c:v>
                </c:pt>
                <c:pt idx="55408">
                  <c:v>141.29166666666666</c:v>
                </c:pt>
                <c:pt idx="55409">
                  <c:v>141.29427083333334</c:v>
                </c:pt>
                <c:pt idx="55410">
                  <c:v>141.296875</c:v>
                </c:pt>
                <c:pt idx="55411">
                  <c:v>141.29947916666666</c:v>
                </c:pt>
                <c:pt idx="55412">
                  <c:v>141.30208333333334</c:v>
                </c:pt>
                <c:pt idx="55413">
                  <c:v>141.3046875</c:v>
                </c:pt>
                <c:pt idx="55414">
                  <c:v>141.30729166666666</c:v>
                </c:pt>
                <c:pt idx="55415">
                  <c:v>141.30989583333334</c:v>
                </c:pt>
                <c:pt idx="55416">
                  <c:v>141.3125</c:v>
                </c:pt>
                <c:pt idx="55417">
                  <c:v>141.31510416666666</c:v>
                </c:pt>
                <c:pt idx="55418">
                  <c:v>141.31770833333334</c:v>
                </c:pt>
                <c:pt idx="55419">
                  <c:v>141.3203125</c:v>
                </c:pt>
                <c:pt idx="55420">
                  <c:v>141.32291666666666</c:v>
                </c:pt>
                <c:pt idx="55421">
                  <c:v>141.32552083333334</c:v>
                </c:pt>
                <c:pt idx="55422">
                  <c:v>141.328125</c:v>
                </c:pt>
                <c:pt idx="55423">
                  <c:v>141.33072916666666</c:v>
                </c:pt>
                <c:pt idx="55424">
                  <c:v>141.33333333333334</c:v>
                </c:pt>
                <c:pt idx="55425">
                  <c:v>141.3359375</c:v>
                </c:pt>
                <c:pt idx="55426">
                  <c:v>141.33854166666666</c:v>
                </c:pt>
                <c:pt idx="55427">
                  <c:v>141.34114583333334</c:v>
                </c:pt>
                <c:pt idx="55428">
                  <c:v>141.34375</c:v>
                </c:pt>
                <c:pt idx="55429">
                  <c:v>141.34635416666666</c:v>
                </c:pt>
                <c:pt idx="55430">
                  <c:v>141.34895833333334</c:v>
                </c:pt>
                <c:pt idx="55431">
                  <c:v>141.3515625</c:v>
                </c:pt>
                <c:pt idx="55432">
                  <c:v>141.35416666666666</c:v>
                </c:pt>
                <c:pt idx="55433">
                  <c:v>141.35677083333334</c:v>
                </c:pt>
                <c:pt idx="55434">
                  <c:v>141.359375</c:v>
                </c:pt>
                <c:pt idx="55435">
                  <c:v>141.36197916666666</c:v>
                </c:pt>
                <c:pt idx="55436">
                  <c:v>141.36458333333334</c:v>
                </c:pt>
                <c:pt idx="55437">
                  <c:v>141.3671875</c:v>
                </c:pt>
                <c:pt idx="55438">
                  <c:v>141.36979166666666</c:v>
                </c:pt>
                <c:pt idx="55439">
                  <c:v>141.37239583333334</c:v>
                </c:pt>
                <c:pt idx="55440">
                  <c:v>141.375</c:v>
                </c:pt>
                <c:pt idx="55441">
                  <c:v>141.37760416666666</c:v>
                </c:pt>
                <c:pt idx="55442">
                  <c:v>141.38020833333334</c:v>
                </c:pt>
                <c:pt idx="55443">
                  <c:v>141.3828125</c:v>
                </c:pt>
                <c:pt idx="55444">
                  <c:v>141.38541666666666</c:v>
                </c:pt>
                <c:pt idx="55445">
                  <c:v>141.38802083333334</c:v>
                </c:pt>
                <c:pt idx="55446">
                  <c:v>141.390625</c:v>
                </c:pt>
                <c:pt idx="55447">
                  <c:v>141.39322916666666</c:v>
                </c:pt>
                <c:pt idx="55448">
                  <c:v>141.39583333333334</c:v>
                </c:pt>
                <c:pt idx="55449">
                  <c:v>141.3984375</c:v>
                </c:pt>
                <c:pt idx="55450">
                  <c:v>141.40104166666666</c:v>
                </c:pt>
                <c:pt idx="55451">
                  <c:v>141.40364583333334</c:v>
                </c:pt>
                <c:pt idx="55452">
                  <c:v>141.40625</c:v>
                </c:pt>
                <c:pt idx="55453">
                  <c:v>141.40885416666666</c:v>
                </c:pt>
                <c:pt idx="55454">
                  <c:v>141.41145833333334</c:v>
                </c:pt>
                <c:pt idx="55455">
                  <c:v>141.4140625</c:v>
                </c:pt>
                <c:pt idx="55456">
                  <c:v>141.41666666666666</c:v>
                </c:pt>
                <c:pt idx="55457">
                  <c:v>141.41927083333334</c:v>
                </c:pt>
                <c:pt idx="55458">
                  <c:v>141.421875</c:v>
                </c:pt>
                <c:pt idx="55459">
                  <c:v>141.42447916666666</c:v>
                </c:pt>
                <c:pt idx="55460">
                  <c:v>141.42708333333334</c:v>
                </c:pt>
                <c:pt idx="55461">
                  <c:v>141.4296875</c:v>
                </c:pt>
                <c:pt idx="55462">
                  <c:v>141.43229166666666</c:v>
                </c:pt>
                <c:pt idx="55463">
                  <c:v>141.43489583333334</c:v>
                </c:pt>
                <c:pt idx="55464">
                  <c:v>141.4375</c:v>
                </c:pt>
                <c:pt idx="55465">
                  <c:v>141.44010416666666</c:v>
                </c:pt>
                <c:pt idx="55466">
                  <c:v>141.44270833333334</c:v>
                </c:pt>
                <c:pt idx="55467">
                  <c:v>141.4453125</c:v>
                </c:pt>
                <c:pt idx="55468">
                  <c:v>141.44791666666666</c:v>
                </c:pt>
                <c:pt idx="55469">
                  <c:v>141.45052083333334</c:v>
                </c:pt>
                <c:pt idx="55470">
                  <c:v>141.453125</c:v>
                </c:pt>
                <c:pt idx="55471">
                  <c:v>141.45572916666666</c:v>
                </c:pt>
                <c:pt idx="55472">
                  <c:v>141.45833333333334</c:v>
                </c:pt>
                <c:pt idx="55473">
                  <c:v>141.4609375</c:v>
                </c:pt>
                <c:pt idx="55474">
                  <c:v>141.46354166666666</c:v>
                </c:pt>
                <c:pt idx="55475">
                  <c:v>141.46614583333334</c:v>
                </c:pt>
                <c:pt idx="55476">
                  <c:v>141.46875</c:v>
                </c:pt>
                <c:pt idx="55477">
                  <c:v>141.47135416666666</c:v>
                </c:pt>
                <c:pt idx="55478">
                  <c:v>141.47395833333334</c:v>
                </c:pt>
                <c:pt idx="55479">
                  <c:v>141.4765625</c:v>
                </c:pt>
                <c:pt idx="55480">
                  <c:v>141.47916666666666</c:v>
                </c:pt>
                <c:pt idx="55481">
                  <c:v>141.48177083333334</c:v>
                </c:pt>
                <c:pt idx="55482">
                  <c:v>141.484375</c:v>
                </c:pt>
                <c:pt idx="55483">
                  <c:v>141.48697916666666</c:v>
                </c:pt>
                <c:pt idx="55484">
                  <c:v>141.48958333333334</c:v>
                </c:pt>
                <c:pt idx="55485">
                  <c:v>141.4921875</c:v>
                </c:pt>
                <c:pt idx="55486">
                  <c:v>141.49479166666666</c:v>
                </c:pt>
                <c:pt idx="55487">
                  <c:v>141.49739583333334</c:v>
                </c:pt>
                <c:pt idx="55488">
                  <c:v>141.5</c:v>
                </c:pt>
                <c:pt idx="55489">
                  <c:v>141.50260416666666</c:v>
                </c:pt>
                <c:pt idx="55490">
                  <c:v>141.50520833333334</c:v>
                </c:pt>
                <c:pt idx="55491">
                  <c:v>141.5078125</c:v>
                </c:pt>
                <c:pt idx="55492">
                  <c:v>141.51041666666666</c:v>
                </c:pt>
                <c:pt idx="55493">
                  <c:v>141.51302083333334</c:v>
                </c:pt>
                <c:pt idx="55494">
                  <c:v>141.515625</c:v>
                </c:pt>
                <c:pt idx="55495">
                  <c:v>141.51822916666666</c:v>
                </c:pt>
                <c:pt idx="55496">
                  <c:v>141.52083333333334</c:v>
                </c:pt>
                <c:pt idx="55497">
                  <c:v>141.5234375</c:v>
                </c:pt>
                <c:pt idx="55498">
                  <c:v>141.52604166666666</c:v>
                </c:pt>
                <c:pt idx="55499">
                  <c:v>141.52864583333334</c:v>
                </c:pt>
                <c:pt idx="55500">
                  <c:v>141.53125</c:v>
                </c:pt>
                <c:pt idx="55501">
                  <c:v>141.53385416666666</c:v>
                </c:pt>
                <c:pt idx="55502">
                  <c:v>141.53645833333334</c:v>
                </c:pt>
                <c:pt idx="55503">
                  <c:v>141.5390625</c:v>
                </c:pt>
                <c:pt idx="55504">
                  <c:v>141.54166666666666</c:v>
                </c:pt>
                <c:pt idx="55505">
                  <c:v>141.54427083333334</c:v>
                </c:pt>
                <c:pt idx="55506">
                  <c:v>141.546875</c:v>
                </c:pt>
                <c:pt idx="55507">
                  <c:v>141.54947916666666</c:v>
                </c:pt>
                <c:pt idx="55508">
                  <c:v>141.55208333333334</c:v>
                </c:pt>
                <c:pt idx="55509">
                  <c:v>141.5546875</c:v>
                </c:pt>
                <c:pt idx="55510">
                  <c:v>141.55729166666666</c:v>
                </c:pt>
                <c:pt idx="55511">
                  <c:v>141.55989583333334</c:v>
                </c:pt>
                <c:pt idx="55512">
                  <c:v>141.5625</c:v>
                </c:pt>
                <c:pt idx="55513">
                  <c:v>141.56510416666666</c:v>
                </c:pt>
                <c:pt idx="55514">
                  <c:v>141.56770833333334</c:v>
                </c:pt>
                <c:pt idx="55515">
                  <c:v>141.5703125</c:v>
                </c:pt>
                <c:pt idx="55516">
                  <c:v>141.57291666666666</c:v>
                </c:pt>
                <c:pt idx="55517">
                  <c:v>141.57552083333334</c:v>
                </c:pt>
                <c:pt idx="55518">
                  <c:v>141.578125</c:v>
                </c:pt>
                <c:pt idx="55519">
                  <c:v>141.58072916666666</c:v>
                </c:pt>
                <c:pt idx="55520">
                  <c:v>141.58333333333334</c:v>
                </c:pt>
                <c:pt idx="55521">
                  <c:v>141.5859375</c:v>
                </c:pt>
                <c:pt idx="55522">
                  <c:v>141.58854166666666</c:v>
                </c:pt>
                <c:pt idx="55523">
                  <c:v>141.59114583333334</c:v>
                </c:pt>
                <c:pt idx="55524">
                  <c:v>141.59375</c:v>
                </c:pt>
                <c:pt idx="55525">
                  <c:v>141.59635416666666</c:v>
                </c:pt>
                <c:pt idx="55526">
                  <c:v>141.59895833333334</c:v>
                </c:pt>
                <c:pt idx="55527">
                  <c:v>141.6015625</c:v>
                </c:pt>
                <c:pt idx="55528">
                  <c:v>141.60416666666666</c:v>
                </c:pt>
                <c:pt idx="55529">
                  <c:v>141.60677083333334</c:v>
                </c:pt>
                <c:pt idx="55530">
                  <c:v>141.609375</c:v>
                </c:pt>
                <c:pt idx="55531">
                  <c:v>141.61197916666666</c:v>
                </c:pt>
                <c:pt idx="55532">
                  <c:v>141.61458333333334</c:v>
                </c:pt>
                <c:pt idx="55533">
                  <c:v>141.6171875</c:v>
                </c:pt>
                <c:pt idx="55534">
                  <c:v>141.61979166666666</c:v>
                </c:pt>
                <c:pt idx="55535">
                  <c:v>141.62239583333334</c:v>
                </c:pt>
                <c:pt idx="55536">
                  <c:v>141.625</c:v>
                </c:pt>
                <c:pt idx="55537">
                  <c:v>141.62760416666666</c:v>
                </c:pt>
                <c:pt idx="55538">
                  <c:v>141.63020833333334</c:v>
                </c:pt>
                <c:pt idx="55539">
                  <c:v>141.6328125</c:v>
                </c:pt>
                <c:pt idx="55540">
                  <c:v>141.63541666666666</c:v>
                </c:pt>
                <c:pt idx="55541">
                  <c:v>141.63802083333334</c:v>
                </c:pt>
                <c:pt idx="55542">
                  <c:v>141.640625</c:v>
                </c:pt>
                <c:pt idx="55543">
                  <c:v>141.64322916666666</c:v>
                </c:pt>
                <c:pt idx="55544">
                  <c:v>141.64583333333334</c:v>
                </c:pt>
                <c:pt idx="55545">
                  <c:v>141.6484375</c:v>
                </c:pt>
                <c:pt idx="55546">
                  <c:v>141.65104166666666</c:v>
                </c:pt>
                <c:pt idx="55547">
                  <c:v>141.65364583333334</c:v>
                </c:pt>
                <c:pt idx="55548">
                  <c:v>141.65625</c:v>
                </c:pt>
                <c:pt idx="55549">
                  <c:v>141.65885416666666</c:v>
                </c:pt>
                <c:pt idx="55550">
                  <c:v>141.66145833333334</c:v>
                </c:pt>
                <c:pt idx="55551">
                  <c:v>141.6640625</c:v>
                </c:pt>
                <c:pt idx="55552">
                  <c:v>141.66666666666666</c:v>
                </c:pt>
                <c:pt idx="55553">
                  <c:v>141.66927083333334</c:v>
                </c:pt>
                <c:pt idx="55554">
                  <c:v>141.671875</c:v>
                </c:pt>
                <c:pt idx="55555">
                  <c:v>141.67447916666666</c:v>
                </c:pt>
                <c:pt idx="55556">
                  <c:v>141.67708333333334</c:v>
                </c:pt>
                <c:pt idx="55557">
                  <c:v>141.6796875</c:v>
                </c:pt>
                <c:pt idx="55558">
                  <c:v>141.68229166666666</c:v>
                </c:pt>
                <c:pt idx="55559">
                  <c:v>141.68489583333334</c:v>
                </c:pt>
                <c:pt idx="55560">
                  <c:v>141.6875</c:v>
                </c:pt>
                <c:pt idx="55561">
                  <c:v>141.69010416666666</c:v>
                </c:pt>
                <c:pt idx="55562">
                  <c:v>141.69270833333334</c:v>
                </c:pt>
                <c:pt idx="55563">
                  <c:v>141.6953125</c:v>
                </c:pt>
                <c:pt idx="55564">
                  <c:v>141.69791666666666</c:v>
                </c:pt>
                <c:pt idx="55565">
                  <c:v>141.70052083333334</c:v>
                </c:pt>
                <c:pt idx="55566">
                  <c:v>141.703125</c:v>
                </c:pt>
                <c:pt idx="55567">
                  <c:v>141.70572916666666</c:v>
                </c:pt>
                <c:pt idx="55568">
                  <c:v>141.70833333333334</c:v>
                </c:pt>
                <c:pt idx="55569">
                  <c:v>141.7109375</c:v>
                </c:pt>
                <c:pt idx="55570">
                  <c:v>141.71354166666666</c:v>
                </c:pt>
                <c:pt idx="55571">
                  <c:v>141.71614583333334</c:v>
                </c:pt>
                <c:pt idx="55572">
                  <c:v>141.71875</c:v>
                </c:pt>
                <c:pt idx="55573">
                  <c:v>141.72135416666666</c:v>
                </c:pt>
                <c:pt idx="55574">
                  <c:v>141.72395833333334</c:v>
                </c:pt>
                <c:pt idx="55575">
                  <c:v>141.7265625</c:v>
                </c:pt>
                <c:pt idx="55576">
                  <c:v>141.72916666666666</c:v>
                </c:pt>
                <c:pt idx="55577">
                  <c:v>141.73177083333334</c:v>
                </c:pt>
                <c:pt idx="55578">
                  <c:v>141.734375</c:v>
                </c:pt>
                <c:pt idx="55579">
                  <c:v>141.73697916666666</c:v>
                </c:pt>
                <c:pt idx="55580">
                  <c:v>141.73958333333334</c:v>
                </c:pt>
                <c:pt idx="55581">
                  <c:v>141.7421875</c:v>
                </c:pt>
                <c:pt idx="55582">
                  <c:v>141.74479166666666</c:v>
                </c:pt>
                <c:pt idx="55583">
                  <c:v>141.74739583333334</c:v>
                </c:pt>
                <c:pt idx="55584">
                  <c:v>141.75</c:v>
                </c:pt>
                <c:pt idx="55585">
                  <c:v>141.75260416666666</c:v>
                </c:pt>
                <c:pt idx="55586">
                  <c:v>141.75520833333334</c:v>
                </c:pt>
                <c:pt idx="55587">
                  <c:v>141.7578125</c:v>
                </c:pt>
                <c:pt idx="55588">
                  <c:v>141.76041666666666</c:v>
                </c:pt>
                <c:pt idx="55589">
                  <c:v>141.76302083333334</c:v>
                </c:pt>
                <c:pt idx="55590">
                  <c:v>141.765625</c:v>
                </c:pt>
                <c:pt idx="55591">
                  <c:v>141.76822916666666</c:v>
                </c:pt>
                <c:pt idx="55592">
                  <c:v>141.77083333333334</c:v>
                </c:pt>
                <c:pt idx="55593">
                  <c:v>141.7734375</c:v>
                </c:pt>
                <c:pt idx="55594">
                  <c:v>141.77604166666666</c:v>
                </c:pt>
                <c:pt idx="55595">
                  <c:v>141.77864583333334</c:v>
                </c:pt>
                <c:pt idx="55596">
                  <c:v>141.78125</c:v>
                </c:pt>
                <c:pt idx="55597">
                  <c:v>141.78385416666666</c:v>
                </c:pt>
                <c:pt idx="55598">
                  <c:v>141.78645833333334</c:v>
                </c:pt>
                <c:pt idx="55599">
                  <c:v>141.7890625</c:v>
                </c:pt>
                <c:pt idx="55600">
                  <c:v>141.79166666666666</c:v>
                </c:pt>
                <c:pt idx="55601">
                  <c:v>141.79427083333334</c:v>
                </c:pt>
                <c:pt idx="55602">
                  <c:v>141.796875</c:v>
                </c:pt>
                <c:pt idx="55603">
                  <c:v>141.79947916666666</c:v>
                </c:pt>
                <c:pt idx="55604">
                  <c:v>141.80208333333334</c:v>
                </c:pt>
                <c:pt idx="55605">
                  <c:v>141.8046875</c:v>
                </c:pt>
                <c:pt idx="55606">
                  <c:v>141.80729166666666</c:v>
                </c:pt>
                <c:pt idx="55607">
                  <c:v>141.80989583333334</c:v>
                </c:pt>
                <c:pt idx="55608">
                  <c:v>141.8125</c:v>
                </c:pt>
                <c:pt idx="55609">
                  <c:v>141.81510416666666</c:v>
                </c:pt>
                <c:pt idx="55610">
                  <c:v>141.81770833333334</c:v>
                </c:pt>
                <c:pt idx="55611">
                  <c:v>141.8203125</c:v>
                </c:pt>
                <c:pt idx="55612">
                  <c:v>141.82291666666666</c:v>
                </c:pt>
                <c:pt idx="55613">
                  <c:v>141.82552083333334</c:v>
                </c:pt>
                <c:pt idx="55614">
                  <c:v>141.828125</c:v>
                </c:pt>
                <c:pt idx="55615">
                  <c:v>141.83072916666666</c:v>
                </c:pt>
                <c:pt idx="55616">
                  <c:v>141.83333333333334</c:v>
                </c:pt>
                <c:pt idx="55617">
                  <c:v>141.8359375</c:v>
                </c:pt>
                <c:pt idx="55618">
                  <c:v>141.83854166666666</c:v>
                </c:pt>
                <c:pt idx="55619">
                  <c:v>141.84114583333334</c:v>
                </c:pt>
                <c:pt idx="55620">
                  <c:v>141.84375</c:v>
                </c:pt>
                <c:pt idx="55621">
                  <c:v>141.84635416666666</c:v>
                </c:pt>
                <c:pt idx="55622">
                  <c:v>141.84895833333334</c:v>
                </c:pt>
                <c:pt idx="55623">
                  <c:v>141.8515625</c:v>
                </c:pt>
                <c:pt idx="55624">
                  <c:v>141.85416666666666</c:v>
                </c:pt>
                <c:pt idx="55625">
                  <c:v>141.85677083333334</c:v>
                </c:pt>
                <c:pt idx="55626">
                  <c:v>141.859375</c:v>
                </c:pt>
                <c:pt idx="55627">
                  <c:v>141.86197916666666</c:v>
                </c:pt>
                <c:pt idx="55628">
                  <c:v>141.86458333333334</c:v>
                </c:pt>
                <c:pt idx="55629">
                  <c:v>141.8671875</c:v>
                </c:pt>
                <c:pt idx="55630">
                  <c:v>141.86979166666666</c:v>
                </c:pt>
                <c:pt idx="55631">
                  <c:v>141.87239583333334</c:v>
                </c:pt>
                <c:pt idx="55632">
                  <c:v>141.875</c:v>
                </c:pt>
                <c:pt idx="55633">
                  <c:v>141.87760416666666</c:v>
                </c:pt>
                <c:pt idx="55634">
                  <c:v>141.88020833333334</c:v>
                </c:pt>
                <c:pt idx="55635">
                  <c:v>141.8828125</c:v>
                </c:pt>
                <c:pt idx="55636">
                  <c:v>141.88541666666666</c:v>
                </c:pt>
                <c:pt idx="55637">
                  <c:v>141.88802083333334</c:v>
                </c:pt>
                <c:pt idx="55638">
                  <c:v>141.890625</c:v>
                </c:pt>
                <c:pt idx="55639">
                  <c:v>141.89322916666666</c:v>
                </c:pt>
                <c:pt idx="55640">
                  <c:v>141.89583333333334</c:v>
                </c:pt>
                <c:pt idx="55641">
                  <c:v>141.8984375</c:v>
                </c:pt>
                <c:pt idx="55642">
                  <c:v>141.90104166666666</c:v>
                </c:pt>
                <c:pt idx="55643">
                  <c:v>141.90364583333334</c:v>
                </c:pt>
                <c:pt idx="55644">
                  <c:v>141.90625</c:v>
                </c:pt>
                <c:pt idx="55645">
                  <c:v>141.90885416666666</c:v>
                </c:pt>
                <c:pt idx="55646">
                  <c:v>141.91145833333334</c:v>
                </c:pt>
                <c:pt idx="55647">
                  <c:v>141.9140625</c:v>
                </c:pt>
                <c:pt idx="55648">
                  <c:v>141.91666666666666</c:v>
                </c:pt>
                <c:pt idx="55649">
                  <c:v>141.91927083333334</c:v>
                </c:pt>
                <c:pt idx="55650">
                  <c:v>141.921875</c:v>
                </c:pt>
                <c:pt idx="55651">
                  <c:v>141.92447916666666</c:v>
                </c:pt>
                <c:pt idx="55652">
                  <c:v>141.92708333333334</c:v>
                </c:pt>
                <c:pt idx="55653">
                  <c:v>141.9296875</c:v>
                </c:pt>
                <c:pt idx="55654">
                  <c:v>141.93229166666666</c:v>
                </c:pt>
                <c:pt idx="55655">
                  <c:v>141.93489583333334</c:v>
                </c:pt>
                <c:pt idx="55656">
                  <c:v>141.9375</c:v>
                </c:pt>
                <c:pt idx="55657">
                  <c:v>141.94010416666666</c:v>
                </c:pt>
                <c:pt idx="55658">
                  <c:v>141.94270833333334</c:v>
                </c:pt>
                <c:pt idx="55659">
                  <c:v>141.9453125</c:v>
                </c:pt>
                <c:pt idx="55660">
                  <c:v>141.94791666666666</c:v>
                </c:pt>
                <c:pt idx="55661">
                  <c:v>141.95052083333334</c:v>
                </c:pt>
                <c:pt idx="55662">
                  <c:v>141.953125</c:v>
                </c:pt>
                <c:pt idx="55663">
                  <c:v>141.95572916666666</c:v>
                </c:pt>
                <c:pt idx="55664">
                  <c:v>141.95833333333334</c:v>
                </c:pt>
                <c:pt idx="55665">
                  <c:v>141.9609375</c:v>
                </c:pt>
                <c:pt idx="55666">
                  <c:v>141.96354166666666</c:v>
                </c:pt>
                <c:pt idx="55667">
                  <c:v>141.96614583333334</c:v>
                </c:pt>
                <c:pt idx="55668">
                  <c:v>141.96875</c:v>
                </c:pt>
                <c:pt idx="55669">
                  <c:v>141.97135416666666</c:v>
                </c:pt>
                <c:pt idx="55670">
                  <c:v>141.97395833333334</c:v>
                </c:pt>
                <c:pt idx="55671">
                  <c:v>141.9765625</c:v>
                </c:pt>
                <c:pt idx="55672">
                  <c:v>141.97916666666666</c:v>
                </c:pt>
                <c:pt idx="55673">
                  <c:v>141.98177083333334</c:v>
                </c:pt>
                <c:pt idx="55674">
                  <c:v>141.984375</c:v>
                </c:pt>
                <c:pt idx="55675">
                  <c:v>141.98697916666666</c:v>
                </c:pt>
                <c:pt idx="55676">
                  <c:v>141.98958333333334</c:v>
                </c:pt>
                <c:pt idx="55677">
                  <c:v>141.9921875</c:v>
                </c:pt>
                <c:pt idx="55678">
                  <c:v>141.99479166666666</c:v>
                </c:pt>
                <c:pt idx="55679">
                  <c:v>141.99739583333334</c:v>
                </c:pt>
                <c:pt idx="55680">
                  <c:v>142</c:v>
                </c:pt>
                <c:pt idx="55681">
                  <c:v>142.00260416666666</c:v>
                </c:pt>
                <c:pt idx="55682">
                  <c:v>142.00520833333334</c:v>
                </c:pt>
                <c:pt idx="55683">
                  <c:v>142.0078125</c:v>
                </c:pt>
                <c:pt idx="55684">
                  <c:v>142.01041666666666</c:v>
                </c:pt>
                <c:pt idx="55685">
                  <c:v>142.01302083333334</c:v>
                </c:pt>
                <c:pt idx="55686">
                  <c:v>142.015625</c:v>
                </c:pt>
                <c:pt idx="55687">
                  <c:v>142.01822916666666</c:v>
                </c:pt>
                <c:pt idx="55688">
                  <c:v>142.02083333333334</c:v>
                </c:pt>
                <c:pt idx="55689">
                  <c:v>142.0234375</c:v>
                </c:pt>
                <c:pt idx="55690">
                  <c:v>142.02604166666666</c:v>
                </c:pt>
                <c:pt idx="55691">
                  <c:v>142.02864583333334</c:v>
                </c:pt>
                <c:pt idx="55692">
                  <c:v>142.03125</c:v>
                </c:pt>
                <c:pt idx="55693">
                  <c:v>142.03385416666666</c:v>
                </c:pt>
                <c:pt idx="55694">
                  <c:v>142.03645833333334</c:v>
                </c:pt>
                <c:pt idx="55695">
                  <c:v>142.0390625</c:v>
                </c:pt>
                <c:pt idx="55696">
                  <c:v>142.04166666666666</c:v>
                </c:pt>
                <c:pt idx="55697">
                  <c:v>142.04427083333334</c:v>
                </c:pt>
                <c:pt idx="55698">
                  <c:v>142.046875</c:v>
                </c:pt>
                <c:pt idx="55699">
                  <c:v>142.04947916666666</c:v>
                </c:pt>
                <c:pt idx="55700">
                  <c:v>142.05208333333334</c:v>
                </c:pt>
                <c:pt idx="55701">
                  <c:v>142.0546875</c:v>
                </c:pt>
                <c:pt idx="55702">
                  <c:v>142.05729166666666</c:v>
                </c:pt>
                <c:pt idx="55703">
                  <c:v>142.05989583333334</c:v>
                </c:pt>
                <c:pt idx="55704">
                  <c:v>142.0625</c:v>
                </c:pt>
                <c:pt idx="55705">
                  <c:v>142.06510416666666</c:v>
                </c:pt>
                <c:pt idx="55706">
                  <c:v>142.06770833333334</c:v>
                </c:pt>
                <c:pt idx="55707">
                  <c:v>142.0703125</c:v>
                </c:pt>
                <c:pt idx="55708">
                  <c:v>142.07291666666666</c:v>
                </c:pt>
                <c:pt idx="55709">
                  <c:v>142.07552083333334</c:v>
                </c:pt>
                <c:pt idx="55710">
                  <c:v>142.078125</c:v>
                </c:pt>
                <c:pt idx="55711">
                  <c:v>142.08072916666666</c:v>
                </c:pt>
                <c:pt idx="55712">
                  <c:v>142.08333333333334</c:v>
                </c:pt>
                <c:pt idx="55713">
                  <c:v>142.0859375</c:v>
                </c:pt>
                <c:pt idx="55714">
                  <c:v>142.08854166666666</c:v>
                </c:pt>
                <c:pt idx="55715">
                  <c:v>142.09114583333334</c:v>
                </c:pt>
                <c:pt idx="55716">
                  <c:v>142.09375</c:v>
                </c:pt>
                <c:pt idx="55717">
                  <c:v>142.09635416666666</c:v>
                </c:pt>
                <c:pt idx="55718">
                  <c:v>142.09895833333334</c:v>
                </c:pt>
                <c:pt idx="55719">
                  <c:v>142.1015625</c:v>
                </c:pt>
                <c:pt idx="55720">
                  <c:v>142.10416666666666</c:v>
                </c:pt>
                <c:pt idx="55721">
                  <c:v>142.10677083333334</c:v>
                </c:pt>
                <c:pt idx="55722">
                  <c:v>142.109375</c:v>
                </c:pt>
                <c:pt idx="55723">
                  <c:v>142.11197916666666</c:v>
                </c:pt>
                <c:pt idx="55724">
                  <c:v>142.11458333333334</c:v>
                </c:pt>
                <c:pt idx="55725">
                  <c:v>142.1171875</c:v>
                </c:pt>
                <c:pt idx="55726">
                  <c:v>142.11979166666666</c:v>
                </c:pt>
                <c:pt idx="55727">
                  <c:v>142.12239583333334</c:v>
                </c:pt>
                <c:pt idx="55728">
                  <c:v>142.125</c:v>
                </c:pt>
                <c:pt idx="55729">
                  <c:v>142.12760416666666</c:v>
                </c:pt>
                <c:pt idx="55730">
                  <c:v>142.13020833333334</c:v>
                </c:pt>
                <c:pt idx="55731">
                  <c:v>142.1328125</c:v>
                </c:pt>
                <c:pt idx="55732">
                  <c:v>142.13541666666666</c:v>
                </c:pt>
                <c:pt idx="55733">
                  <c:v>142.13802083333334</c:v>
                </c:pt>
                <c:pt idx="55734">
                  <c:v>142.140625</c:v>
                </c:pt>
                <c:pt idx="55735">
                  <c:v>142.14322916666666</c:v>
                </c:pt>
                <c:pt idx="55736">
                  <c:v>142.14583333333334</c:v>
                </c:pt>
                <c:pt idx="55737">
                  <c:v>142.1484375</c:v>
                </c:pt>
                <c:pt idx="55738">
                  <c:v>142.15104166666666</c:v>
                </c:pt>
                <c:pt idx="55739">
                  <c:v>142.15364583333334</c:v>
                </c:pt>
                <c:pt idx="55740">
                  <c:v>142.15625</c:v>
                </c:pt>
                <c:pt idx="55741">
                  <c:v>142.15885416666666</c:v>
                </c:pt>
                <c:pt idx="55742">
                  <c:v>142.16145833333334</c:v>
                </c:pt>
                <c:pt idx="55743">
                  <c:v>142.1640625</c:v>
                </c:pt>
                <c:pt idx="55744">
                  <c:v>142.16666666666666</c:v>
                </c:pt>
                <c:pt idx="55745">
                  <c:v>142.16927083333334</c:v>
                </c:pt>
                <c:pt idx="55746">
                  <c:v>142.171875</c:v>
                </c:pt>
                <c:pt idx="55747">
                  <c:v>142.17447916666666</c:v>
                </c:pt>
                <c:pt idx="55748">
                  <c:v>142.17708333333334</c:v>
                </c:pt>
                <c:pt idx="55749">
                  <c:v>142.1796875</c:v>
                </c:pt>
                <c:pt idx="55750">
                  <c:v>142.18229166666666</c:v>
                </c:pt>
                <c:pt idx="55751">
                  <c:v>142.18489583333334</c:v>
                </c:pt>
                <c:pt idx="55752">
                  <c:v>142.1875</c:v>
                </c:pt>
                <c:pt idx="55753">
                  <c:v>142.19010416666666</c:v>
                </c:pt>
                <c:pt idx="55754">
                  <c:v>142.19270833333334</c:v>
                </c:pt>
                <c:pt idx="55755">
                  <c:v>142.1953125</c:v>
                </c:pt>
                <c:pt idx="55756">
                  <c:v>142.19791666666666</c:v>
                </c:pt>
                <c:pt idx="55757">
                  <c:v>142.20052083333334</c:v>
                </c:pt>
                <c:pt idx="55758">
                  <c:v>142.203125</c:v>
                </c:pt>
                <c:pt idx="55759">
                  <c:v>142.20572916666666</c:v>
                </c:pt>
                <c:pt idx="55760">
                  <c:v>142.20833333333334</c:v>
                </c:pt>
                <c:pt idx="55761">
                  <c:v>142.2109375</c:v>
                </c:pt>
                <c:pt idx="55762">
                  <c:v>142.21354166666666</c:v>
                </c:pt>
                <c:pt idx="55763">
                  <c:v>142.21614583333334</c:v>
                </c:pt>
                <c:pt idx="55764">
                  <c:v>142.21875</c:v>
                </c:pt>
                <c:pt idx="55765">
                  <c:v>142.22135416666666</c:v>
                </c:pt>
                <c:pt idx="55766">
                  <c:v>142.22395833333334</c:v>
                </c:pt>
                <c:pt idx="55767">
                  <c:v>142.2265625</c:v>
                </c:pt>
                <c:pt idx="55768">
                  <c:v>142.22916666666666</c:v>
                </c:pt>
                <c:pt idx="55769">
                  <c:v>142.23177083333334</c:v>
                </c:pt>
                <c:pt idx="55770">
                  <c:v>142.234375</c:v>
                </c:pt>
                <c:pt idx="55771">
                  <c:v>142.23697916666666</c:v>
                </c:pt>
                <c:pt idx="55772">
                  <c:v>142.23958333333334</c:v>
                </c:pt>
                <c:pt idx="55773">
                  <c:v>142.2421875</c:v>
                </c:pt>
                <c:pt idx="55774">
                  <c:v>142.24479166666666</c:v>
                </c:pt>
                <c:pt idx="55775">
                  <c:v>142.24739583333334</c:v>
                </c:pt>
                <c:pt idx="55776">
                  <c:v>142.25</c:v>
                </c:pt>
                <c:pt idx="55777">
                  <c:v>142.25260416666666</c:v>
                </c:pt>
                <c:pt idx="55778">
                  <c:v>142.25520833333334</c:v>
                </c:pt>
                <c:pt idx="55779">
                  <c:v>142.2578125</c:v>
                </c:pt>
                <c:pt idx="55780">
                  <c:v>142.26041666666666</c:v>
                </c:pt>
                <c:pt idx="55781">
                  <c:v>142.26302083333334</c:v>
                </c:pt>
                <c:pt idx="55782">
                  <c:v>142.265625</c:v>
                </c:pt>
                <c:pt idx="55783">
                  <c:v>142.26822916666666</c:v>
                </c:pt>
                <c:pt idx="55784">
                  <c:v>142.27083333333334</c:v>
                </c:pt>
                <c:pt idx="55785">
                  <c:v>142.2734375</c:v>
                </c:pt>
                <c:pt idx="55786">
                  <c:v>142.27604166666666</c:v>
                </c:pt>
                <c:pt idx="55787">
                  <c:v>142.27864583333334</c:v>
                </c:pt>
                <c:pt idx="55788">
                  <c:v>142.28125</c:v>
                </c:pt>
                <c:pt idx="55789">
                  <c:v>142.28385416666666</c:v>
                </c:pt>
                <c:pt idx="55790">
                  <c:v>142.28645833333334</c:v>
                </c:pt>
                <c:pt idx="55791">
                  <c:v>142.2890625</c:v>
                </c:pt>
                <c:pt idx="55792">
                  <c:v>142.29166666666666</c:v>
                </c:pt>
                <c:pt idx="55793">
                  <c:v>142.29427083333334</c:v>
                </c:pt>
                <c:pt idx="55794">
                  <c:v>142.296875</c:v>
                </c:pt>
                <c:pt idx="55795">
                  <c:v>142.29947916666666</c:v>
                </c:pt>
                <c:pt idx="55796">
                  <c:v>142.30208333333334</c:v>
                </c:pt>
                <c:pt idx="55797">
                  <c:v>142.3046875</c:v>
                </c:pt>
                <c:pt idx="55798">
                  <c:v>142.30729166666666</c:v>
                </c:pt>
                <c:pt idx="55799">
                  <c:v>142.30989583333334</c:v>
                </c:pt>
                <c:pt idx="55800">
                  <c:v>142.3125</c:v>
                </c:pt>
                <c:pt idx="55801">
                  <c:v>142.31510416666666</c:v>
                </c:pt>
                <c:pt idx="55802">
                  <c:v>142.31770833333334</c:v>
                </c:pt>
                <c:pt idx="55803">
                  <c:v>142.3203125</c:v>
                </c:pt>
                <c:pt idx="55804">
                  <c:v>142.32291666666666</c:v>
                </c:pt>
                <c:pt idx="55805">
                  <c:v>142.32552083333334</c:v>
                </c:pt>
                <c:pt idx="55806">
                  <c:v>142.328125</c:v>
                </c:pt>
                <c:pt idx="55807">
                  <c:v>142.33072916666666</c:v>
                </c:pt>
                <c:pt idx="55808">
                  <c:v>142.33333333333334</c:v>
                </c:pt>
                <c:pt idx="55809">
                  <c:v>142.3359375</c:v>
                </c:pt>
                <c:pt idx="55810">
                  <c:v>142.33854166666666</c:v>
                </c:pt>
                <c:pt idx="55811">
                  <c:v>142.34114583333334</c:v>
                </c:pt>
                <c:pt idx="55812">
                  <c:v>142.34375</c:v>
                </c:pt>
                <c:pt idx="55813">
                  <c:v>142.34635416666666</c:v>
                </c:pt>
                <c:pt idx="55814">
                  <c:v>142.34895833333334</c:v>
                </c:pt>
                <c:pt idx="55815">
                  <c:v>142.3515625</c:v>
                </c:pt>
                <c:pt idx="55816">
                  <c:v>142.35416666666666</c:v>
                </c:pt>
                <c:pt idx="55817">
                  <c:v>142.35677083333334</c:v>
                </c:pt>
                <c:pt idx="55818">
                  <c:v>142.359375</c:v>
                </c:pt>
                <c:pt idx="55819">
                  <c:v>142.36197916666666</c:v>
                </c:pt>
                <c:pt idx="55820">
                  <c:v>142.36458333333334</c:v>
                </c:pt>
                <c:pt idx="55821">
                  <c:v>142.3671875</c:v>
                </c:pt>
                <c:pt idx="55822">
                  <c:v>142.36979166666666</c:v>
                </c:pt>
                <c:pt idx="55823">
                  <c:v>142.37239583333334</c:v>
                </c:pt>
                <c:pt idx="55824">
                  <c:v>142.375</c:v>
                </c:pt>
                <c:pt idx="55825">
                  <c:v>142.37760416666666</c:v>
                </c:pt>
                <c:pt idx="55826">
                  <c:v>142.38020833333334</c:v>
                </c:pt>
                <c:pt idx="55827">
                  <c:v>142.3828125</c:v>
                </c:pt>
                <c:pt idx="55828">
                  <c:v>142.38541666666666</c:v>
                </c:pt>
                <c:pt idx="55829">
                  <c:v>142.38802083333334</c:v>
                </c:pt>
                <c:pt idx="55830">
                  <c:v>142.390625</c:v>
                </c:pt>
                <c:pt idx="55831">
                  <c:v>142.39322916666666</c:v>
                </c:pt>
                <c:pt idx="55832">
                  <c:v>142.39583333333334</c:v>
                </c:pt>
                <c:pt idx="55833">
                  <c:v>142.3984375</c:v>
                </c:pt>
                <c:pt idx="55834">
                  <c:v>142.40104166666666</c:v>
                </c:pt>
                <c:pt idx="55835">
                  <c:v>142.40364583333334</c:v>
                </c:pt>
                <c:pt idx="55836">
                  <c:v>142.40625</c:v>
                </c:pt>
                <c:pt idx="55837">
                  <c:v>142.40885416666666</c:v>
                </c:pt>
                <c:pt idx="55838">
                  <c:v>142.41145833333334</c:v>
                </c:pt>
                <c:pt idx="55839">
                  <c:v>142.4140625</c:v>
                </c:pt>
                <c:pt idx="55840">
                  <c:v>142.41666666666666</c:v>
                </c:pt>
                <c:pt idx="55841">
                  <c:v>142.41927083333334</c:v>
                </c:pt>
                <c:pt idx="55842">
                  <c:v>142.421875</c:v>
                </c:pt>
                <c:pt idx="55843">
                  <c:v>142.42447916666666</c:v>
                </c:pt>
                <c:pt idx="55844">
                  <c:v>142.42708333333334</c:v>
                </c:pt>
                <c:pt idx="55845">
                  <c:v>142.4296875</c:v>
                </c:pt>
                <c:pt idx="55846">
                  <c:v>142.43229166666666</c:v>
                </c:pt>
                <c:pt idx="55847">
                  <c:v>142.43489583333334</c:v>
                </c:pt>
                <c:pt idx="55848">
                  <c:v>142.4375</c:v>
                </c:pt>
                <c:pt idx="55849">
                  <c:v>142.44010416666666</c:v>
                </c:pt>
                <c:pt idx="55850">
                  <c:v>142.44270833333334</c:v>
                </c:pt>
                <c:pt idx="55851">
                  <c:v>142.4453125</c:v>
                </c:pt>
                <c:pt idx="55852">
                  <c:v>142.44791666666666</c:v>
                </c:pt>
                <c:pt idx="55853">
                  <c:v>142.45052083333334</c:v>
                </c:pt>
                <c:pt idx="55854">
                  <c:v>142.453125</c:v>
                </c:pt>
                <c:pt idx="55855">
                  <c:v>142.45572916666666</c:v>
                </c:pt>
                <c:pt idx="55856">
                  <c:v>142.45833333333334</c:v>
                </c:pt>
                <c:pt idx="55857">
                  <c:v>142.4609375</c:v>
                </c:pt>
                <c:pt idx="55858">
                  <c:v>142.46354166666666</c:v>
                </c:pt>
                <c:pt idx="55859">
                  <c:v>142.46614583333334</c:v>
                </c:pt>
                <c:pt idx="55860">
                  <c:v>142.46875</c:v>
                </c:pt>
                <c:pt idx="55861">
                  <c:v>142.47135416666666</c:v>
                </c:pt>
                <c:pt idx="55862">
                  <c:v>142.47395833333334</c:v>
                </c:pt>
                <c:pt idx="55863">
                  <c:v>142.4765625</c:v>
                </c:pt>
                <c:pt idx="55864">
                  <c:v>142.47916666666666</c:v>
                </c:pt>
                <c:pt idx="55865">
                  <c:v>142.48177083333334</c:v>
                </c:pt>
                <c:pt idx="55866">
                  <c:v>142.484375</c:v>
                </c:pt>
                <c:pt idx="55867">
                  <c:v>142.48697916666666</c:v>
                </c:pt>
                <c:pt idx="55868">
                  <c:v>142.48958333333334</c:v>
                </c:pt>
                <c:pt idx="55869">
                  <c:v>142.4921875</c:v>
                </c:pt>
                <c:pt idx="55870">
                  <c:v>142.49479166666666</c:v>
                </c:pt>
                <c:pt idx="55871">
                  <c:v>142.49739583333334</c:v>
                </c:pt>
                <c:pt idx="55872">
                  <c:v>142.5</c:v>
                </c:pt>
                <c:pt idx="55873">
                  <c:v>142.50260416666666</c:v>
                </c:pt>
                <c:pt idx="55874">
                  <c:v>142.50520833333334</c:v>
                </c:pt>
                <c:pt idx="55875">
                  <c:v>142.5078125</c:v>
                </c:pt>
                <c:pt idx="55876">
                  <c:v>142.51041666666666</c:v>
                </c:pt>
                <c:pt idx="55877">
                  <c:v>142.51302083333334</c:v>
                </c:pt>
                <c:pt idx="55878">
                  <c:v>142.515625</c:v>
                </c:pt>
                <c:pt idx="55879">
                  <c:v>142.51822916666666</c:v>
                </c:pt>
                <c:pt idx="55880">
                  <c:v>142.52083333333334</c:v>
                </c:pt>
                <c:pt idx="55881">
                  <c:v>142.5234375</c:v>
                </c:pt>
                <c:pt idx="55882">
                  <c:v>142.52604166666666</c:v>
                </c:pt>
                <c:pt idx="55883">
                  <c:v>142.52864583333334</c:v>
                </c:pt>
                <c:pt idx="55884">
                  <c:v>142.53125</c:v>
                </c:pt>
                <c:pt idx="55885">
                  <c:v>142.53385416666666</c:v>
                </c:pt>
                <c:pt idx="55886">
                  <c:v>142.53645833333334</c:v>
                </c:pt>
                <c:pt idx="55887">
                  <c:v>142.5390625</c:v>
                </c:pt>
                <c:pt idx="55888">
                  <c:v>142.54166666666666</c:v>
                </c:pt>
                <c:pt idx="55889">
                  <c:v>142.54427083333334</c:v>
                </c:pt>
                <c:pt idx="55890">
                  <c:v>142.546875</c:v>
                </c:pt>
                <c:pt idx="55891">
                  <c:v>142.54947916666666</c:v>
                </c:pt>
                <c:pt idx="55892">
                  <c:v>142.55208333333334</c:v>
                </c:pt>
                <c:pt idx="55893">
                  <c:v>142.5546875</c:v>
                </c:pt>
                <c:pt idx="55894">
                  <c:v>142.55729166666666</c:v>
                </c:pt>
                <c:pt idx="55895">
                  <c:v>142.55989583333334</c:v>
                </c:pt>
                <c:pt idx="55896">
                  <c:v>142.5625</c:v>
                </c:pt>
                <c:pt idx="55897">
                  <c:v>142.56510416666666</c:v>
                </c:pt>
                <c:pt idx="55898">
                  <c:v>142.56770833333334</c:v>
                </c:pt>
                <c:pt idx="55899">
                  <c:v>142.5703125</c:v>
                </c:pt>
                <c:pt idx="55900">
                  <c:v>142.57291666666666</c:v>
                </c:pt>
                <c:pt idx="55901">
                  <c:v>142.57552083333334</c:v>
                </c:pt>
                <c:pt idx="55902">
                  <c:v>142.578125</c:v>
                </c:pt>
                <c:pt idx="55903">
                  <c:v>142.58072916666666</c:v>
                </c:pt>
                <c:pt idx="55904">
                  <c:v>142.58333333333334</c:v>
                </c:pt>
                <c:pt idx="55905">
                  <c:v>142.5859375</c:v>
                </c:pt>
                <c:pt idx="55906">
                  <c:v>142.58854166666666</c:v>
                </c:pt>
                <c:pt idx="55907">
                  <c:v>142.59114583333334</c:v>
                </c:pt>
                <c:pt idx="55908">
                  <c:v>142.59375</c:v>
                </c:pt>
                <c:pt idx="55909">
                  <c:v>142.59635416666666</c:v>
                </c:pt>
                <c:pt idx="55910">
                  <c:v>142.59895833333334</c:v>
                </c:pt>
                <c:pt idx="55911">
                  <c:v>142.6015625</c:v>
                </c:pt>
                <c:pt idx="55912">
                  <c:v>142.60416666666666</c:v>
                </c:pt>
                <c:pt idx="55913">
                  <c:v>142.60677083333334</c:v>
                </c:pt>
                <c:pt idx="55914">
                  <c:v>142.609375</c:v>
                </c:pt>
                <c:pt idx="55915">
                  <c:v>142.61197916666666</c:v>
                </c:pt>
                <c:pt idx="55916">
                  <c:v>142.61458333333334</c:v>
                </c:pt>
                <c:pt idx="55917">
                  <c:v>142.6171875</c:v>
                </c:pt>
                <c:pt idx="55918">
                  <c:v>142.61979166666666</c:v>
                </c:pt>
                <c:pt idx="55919">
                  <c:v>142.62239583333334</c:v>
                </c:pt>
                <c:pt idx="55920">
                  <c:v>142.625</c:v>
                </c:pt>
                <c:pt idx="55921">
                  <c:v>142.62760416666666</c:v>
                </c:pt>
                <c:pt idx="55922">
                  <c:v>142.63020833333334</c:v>
                </c:pt>
                <c:pt idx="55923">
                  <c:v>142.6328125</c:v>
                </c:pt>
                <c:pt idx="55924">
                  <c:v>142.63541666666666</c:v>
                </c:pt>
                <c:pt idx="55925">
                  <c:v>142.63802083333334</c:v>
                </c:pt>
                <c:pt idx="55926">
                  <c:v>142.640625</c:v>
                </c:pt>
                <c:pt idx="55927">
                  <c:v>142.64322916666666</c:v>
                </c:pt>
                <c:pt idx="55928">
                  <c:v>142.64583333333334</c:v>
                </c:pt>
                <c:pt idx="55929">
                  <c:v>142.6484375</c:v>
                </c:pt>
                <c:pt idx="55930">
                  <c:v>142.65104166666666</c:v>
                </c:pt>
                <c:pt idx="55931">
                  <c:v>142.65364583333334</c:v>
                </c:pt>
                <c:pt idx="55932">
                  <c:v>142.65625</c:v>
                </c:pt>
                <c:pt idx="55933">
                  <c:v>142.65885416666666</c:v>
                </c:pt>
                <c:pt idx="55934">
                  <c:v>142.66145833333334</c:v>
                </c:pt>
                <c:pt idx="55935">
                  <c:v>142.6640625</c:v>
                </c:pt>
                <c:pt idx="55936">
                  <c:v>142.66666666666666</c:v>
                </c:pt>
                <c:pt idx="55937">
                  <c:v>142.66927083333334</c:v>
                </c:pt>
                <c:pt idx="55938">
                  <c:v>142.671875</c:v>
                </c:pt>
                <c:pt idx="55939">
                  <c:v>142.67447916666666</c:v>
                </c:pt>
                <c:pt idx="55940">
                  <c:v>142.67708333333334</c:v>
                </c:pt>
                <c:pt idx="55941">
                  <c:v>142.6796875</c:v>
                </c:pt>
                <c:pt idx="55942">
                  <c:v>142.68229166666666</c:v>
                </c:pt>
                <c:pt idx="55943">
                  <c:v>142.68489583333334</c:v>
                </c:pt>
                <c:pt idx="55944">
                  <c:v>142.6875</c:v>
                </c:pt>
                <c:pt idx="55945">
                  <c:v>142.69010416666666</c:v>
                </c:pt>
                <c:pt idx="55946">
                  <c:v>142.69270833333334</c:v>
                </c:pt>
                <c:pt idx="55947">
                  <c:v>142.6953125</c:v>
                </c:pt>
                <c:pt idx="55948">
                  <c:v>142.69791666666666</c:v>
                </c:pt>
                <c:pt idx="55949">
                  <c:v>142.70052083333334</c:v>
                </c:pt>
                <c:pt idx="55950">
                  <c:v>142.703125</c:v>
                </c:pt>
                <c:pt idx="55951">
                  <c:v>142.70572916666666</c:v>
                </c:pt>
                <c:pt idx="55952">
                  <c:v>142.70833333333334</c:v>
                </c:pt>
                <c:pt idx="55953">
                  <c:v>142.7109375</c:v>
                </c:pt>
                <c:pt idx="55954">
                  <c:v>142.71354166666666</c:v>
                </c:pt>
                <c:pt idx="55955">
                  <c:v>142.71614583333334</c:v>
                </c:pt>
                <c:pt idx="55956">
                  <c:v>142.71875</c:v>
                </c:pt>
                <c:pt idx="55957">
                  <c:v>142.72135416666666</c:v>
                </c:pt>
                <c:pt idx="55958">
                  <c:v>142.72395833333334</c:v>
                </c:pt>
                <c:pt idx="55959">
                  <c:v>142.7265625</c:v>
                </c:pt>
                <c:pt idx="55960">
                  <c:v>142.72916666666666</c:v>
                </c:pt>
                <c:pt idx="55961">
                  <c:v>142.73177083333334</c:v>
                </c:pt>
                <c:pt idx="55962">
                  <c:v>142.734375</c:v>
                </c:pt>
                <c:pt idx="55963">
                  <c:v>142.73697916666666</c:v>
                </c:pt>
                <c:pt idx="55964">
                  <c:v>142.73958333333334</c:v>
                </c:pt>
                <c:pt idx="55965">
                  <c:v>142.7421875</c:v>
                </c:pt>
                <c:pt idx="55966">
                  <c:v>142.74479166666666</c:v>
                </c:pt>
                <c:pt idx="55967">
                  <c:v>142.74739583333334</c:v>
                </c:pt>
                <c:pt idx="55968">
                  <c:v>142.75</c:v>
                </c:pt>
                <c:pt idx="55969">
                  <c:v>142.75260416666666</c:v>
                </c:pt>
                <c:pt idx="55970">
                  <c:v>142.75520833333334</c:v>
                </c:pt>
                <c:pt idx="55971">
                  <c:v>142.7578125</c:v>
                </c:pt>
                <c:pt idx="55972">
                  <c:v>142.76041666666666</c:v>
                </c:pt>
                <c:pt idx="55973">
                  <c:v>142.76302083333334</c:v>
                </c:pt>
                <c:pt idx="55974">
                  <c:v>142.765625</c:v>
                </c:pt>
                <c:pt idx="55975">
                  <c:v>142.76822916666666</c:v>
                </c:pt>
                <c:pt idx="55976">
                  <c:v>142.77083333333334</c:v>
                </c:pt>
                <c:pt idx="55977">
                  <c:v>142.7734375</c:v>
                </c:pt>
                <c:pt idx="55978">
                  <c:v>142.77604166666666</c:v>
                </c:pt>
                <c:pt idx="55979">
                  <c:v>142.77864583333334</c:v>
                </c:pt>
                <c:pt idx="55980">
                  <c:v>142.78125</c:v>
                </c:pt>
                <c:pt idx="55981">
                  <c:v>142.78385416666666</c:v>
                </c:pt>
                <c:pt idx="55982">
                  <c:v>142.78645833333334</c:v>
                </c:pt>
                <c:pt idx="55983">
                  <c:v>142.7890625</c:v>
                </c:pt>
                <c:pt idx="55984">
                  <c:v>142.79166666666666</c:v>
                </c:pt>
                <c:pt idx="55985">
                  <c:v>142.79427083333334</c:v>
                </c:pt>
                <c:pt idx="55986">
                  <c:v>142.796875</c:v>
                </c:pt>
                <c:pt idx="55987">
                  <c:v>142.79947916666666</c:v>
                </c:pt>
                <c:pt idx="55988">
                  <c:v>142.80208333333334</c:v>
                </c:pt>
                <c:pt idx="55989">
                  <c:v>142.8046875</c:v>
                </c:pt>
                <c:pt idx="55990">
                  <c:v>142.80729166666666</c:v>
                </c:pt>
                <c:pt idx="55991">
                  <c:v>142.80989583333334</c:v>
                </c:pt>
                <c:pt idx="55992">
                  <c:v>142.8125</c:v>
                </c:pt>
                <c:pt idx="55993">
                  <c:v>142.81510416666666</c:v>
                </c:pt>
                <c:pt idx="55994">
                  <c:v>142.81770833333334</c:v>
                </c:pt>
                <c:pt idx="55995">
                  <c:v>142.8203125</c:v>
                </c:pt>
                <c:pt idx="55996">
                  <c:v>142.82291666666666</c:v>
                </c:pt>
                <c:pt idx="55997">
                  <c:v>142.82552083333334</c:v>
                </c:pt>
                <c:pt idx="55998">
                  <c:v>142.828125</c:v>
                </c:pt>
                <c:pt idx="55999">
                  <c:v>142.83072916666666</c:v>
                </c:pt>
                <c:pt idx="56000">
                  <c:v>142.83333333333334</c:v>
                </c:pt>
                <c:pt idx="56001">
                  <c:v>142.8359375</c:v>
                </c:pt>
                <c:pt idx="56002">
                  <c:v>142.83854166666666</c:v>
                </c:pt>
                <c:pt idx="56003">
                  <c:v>142.84114583333334</c:v>
                </c:pt>
                <c:pt idx="56004">
                  <c:v>142.84375</c:v>
                </c:pt>
                <c:pt idx="56005">
                  <c:v>142.84635416666666</c:v>
                </c:pt>
                <c:pt idx="56006">
                  <c:v>142.84895833333334</c:v>
                </c:pt>
                <c:pt idx="56007">
                  <c:v>142.8515625</c:v>
                </c:pt>
                <c:pt idx="56008">
                  <c:v>142.85416666666666</c:v>
                </c:pt>
                <c:pt idx="56009">
                  <c:v>142.85677083333334</c:v>
                </c:pt>
                <c:pt idx="56010">
                  <c:v>142.859375</c:v>
                </c:pt>
                <c:pt idx="56011">
                  <c:v>142.86197916666666</c:v>
                </c:pt>
                <c:pt idx="56012">
                  <c:v>142.86458333333334</c:v>
                </c:pt>
                <c:pt idx="56013">
                  <c:v>142.8671875</c:v>
                </c:pt>
                <c:pt idx="56014">
                  <c:v>142.86979166666666</c:v>
                </c:pt>
                <c:pt idx="56015">
                  <c:v>142.87239583333334</c:v>
                </c:pt>
                <c:pt idx="56016">
                  <c:v>142.875</c:v>
                </c:pt>
                <c:pt idx="56017">
                  <c:v>142.87760416666666</c:v>
                </c:pt>
                <c:pt idx="56018">
                  <c:v>142.88020833333334</c:v>
                </c:pt>
                <c:pt idx="56019">
                  <c:v>142.8828125</c:v>
                </c:pt>
                <c:pt idx="56020">
                  <c:v>142.88541666666666</c:v>
                </c:pt>
                <c:pt idx="56021">
                  <c:v>142.88802083333334</c:v>
                </c:pt>
                <c:pt idx="56022">
                  <c:v>142.890625</c:v>
                </c:pt>
                <c:pt idx="56023">
                  <c:v>142.89322916666666</c:v>
                </c:pt>
                <c:pt idx="56024">
                  <c:v>142.89583333333334</c:v>
                </c:pt>
                <c:pt idx="56025">
                  <c:v>142.8984375</c:v>
                </c:pt>
                <c:pt idx="56026">
                  <c:v>142.90104166666666</c:v>
                </c:pt>
                <c:pt idx="56027">
                  <c:v>142.90364583333334</c:v>
                </c:pt>
                <c:pt idx="56028">
                  <c:v>142.90625</c:v>
                </c:pt>
                <c:pt idx="56029">
                  <c:v>142.90885416666666</c:v>
                </c:pt>
                <c:pt idx="56030">
                  <c:v>142.91145833333334</c:v>
                </c:pt>
                <c:pt idx="56031">
                  <c:v>142.9140625</c:v>
                </c:pt>
                <c:pt idx="56032">
                  <c:v>142.91666666666666</c:v>
                </c:pt>
                <c:pt idx="56033">
                  <c:v>142.91927083333334</c:v>
                </c:pt>
                <c:pt idx="56034">
                  <c:v>142.921875</c:v>
                </c:pt>
                <c:pt idx="56035">
                  <c:v>142.92447916666666</c:v>
                </c:pt>
                <c:pt idx="56036">
                  <c:v>142.92708333333334</c:v>
                </c:pt>
                <c:pt idx="56037">
                  <c:v>142.9296875</c:v>
                </c:pt>
                <c:pt idx="56038">
                  <c:v>142.93229166666666</c:v>
                </c:pt>
                <c:pt idx="56039">
                  <c:v>142.93489583333334</c:v>
                </c:pt>
                <c:pt idx="56040">
                  <c:v>142.9375</c:v>
                </c:pt>
                <c:pt idx="56041">
                  <c:v>142.94010416666666</c:v>
                </c:pt>
                <c:pt idx="56042">
                  <c:v>142.94270833333334</c:v>
                </c:pt>
                <c:pt idx="56043">
                  <c:v>142.9453125</c:v>
                </c:pt>
                <c:pt idx="56044">
                  <c:v>142.94791666666666</c:v>
                </c:pt>
                <c:pt idx="56045">
                  <c:v>142.95052083333334</c:v>
                </c:pt>
                <c:pt idx="56046">
                  <c:v>142.953125</c:v>
                </c:pt>
                <c:pt idx="56047">
                  <c:v>142.95572916666666</c:v>
                </c:pt>
                <c:pt idx="56048">
                  <c:v>142.95833333333334</c:v>
                </c:pt>
                <c:pt idx="56049">
                  <c:v>142.9609375</c:v>
                </c:pt>
                <c:pt idx="56050">
                  <c:v>142.96354166666666</c:v>
                </c:pt>
                <c:pt idx="56051">
                  <c:v>142.96614583333334</c:v>
                </c:pt>
                <c:pt idx="56052">
                  <c:v>142.96875</c:v>
                </c:pt>
                <c:pt idx="56053">
                  <c:v>142.97135416666666</c:v>
                </c:pt>
                <c:pt idx="56054">
                  <c:v>142.97395833333334</c:v>
                </c:pt>
                <c:pt idx="56055">
                  <c:v>142.9765625</c:v>
                </c:pt>
                <c:pt idx="56056">
                  <c:v>142.97916666666666</c:v>
                </c:pt>
                <c:pt idx="56057">
                  <c:v>142.98177083333334</c:v>
                </c:pt>
                <c:pt idx="56058">
                  <c:v>142.984375</c:v>
                </c:pt>
                <c:pt idx="56059">
                  <c:v>142.98697916666666</c:v>
                </c:pt>
                <c:pt idx="56060">
                  <c:v>142.98958333333334</c:v>
                </c:pt>
                <c:pt idx="56061">
                  <c:v>142.9921875</c:v>
                </c:pt>
                <c:pt idx="56062">
                  <c:v>142.99479166666666</c:v>
                </c:pt>
                <c:pt idx="56063">
                  <c:v>142.99739583333334</c:v>
                </c:pt>
                <c:pt idx="56064">
                  <c:v>143</c:v>
                </c:pt>
                <c:pt idx="56065">
                  <c:v>143.00260416666666</c:v>
                </c:pt>
                <c:pt idx="56066">
                  <c:v>143.00520833333334</c:v>
                </c:pt>
                <c:pt idx="56067">
                  <c:v>143.0078125</c:v>
                </c:pt>
                <c:pt idx="56068">
                  <c:v>143.01041666666666</c:v>
                </c:pt>
                <c:pt idx="56069">
                  <c:v>143.01302083333334</c:v>
                </c:pt>
                <c:pt idx="56070">
                  <c:v>143.015625</c:v>
                </c:pt>
                <c:pt idx="56071">
                  <c:v>143.01822916666666</c:v>
                </c:pt>
                <c:pt idx="56072">
                  <c:v>143.02083333333334</c:v>
                </c:pt>
                <c:pt idx="56073">
                  <c:v>143.0234375</c:v>
                </c:pt>
                <c:pt idx="56074">
                  <c:v>143.02604166666666</c:v>
                </c:pt>
                <c:pt idx="56075">
                  <c:v>143.02864583333334</c:v>
                </c:pt>
                <c:pt idx="56076">
                  <c:v>143.03125</c:v>
                </c:pt>
                <c:pt idx="56077">
                  <c:v>143.03385416666666</c:v>
                </c:pt>
                <c:pt idx="56078">
                  <c:v>143.03645833333334</c:v>
                </c:pt>
                <c:pt idx="56079">
                  <c:v>143.0390625</c:v>
                </c:pt>
                <c:pt idx="56080">
                  <c:v>143.04166666666666</c:v>
                </c:pt>
                <c:pt idx="56081">
                  <c:v>143.04427083333334</c:v>
                </c:pt>
                <c:pt idx="56082">
                  <c:v>143.046875</c:v>
                </c:pt>
                <c:pt idx="56083">
                  <c:v>143.04947916666666</c:v>
                </c:pt>
                <c:pt idx="56084">
                  <c:v>143.05208333333334</c:v>
                </c:pt>
                <c:pt idx="56085">
                  <c:v>143.0546875</c:v>
                </c:pt>
                <c:pt idx="56086">
                  <c:v>143.05729166666666</c:v>
                </c:pt>
                <c:pt idx="56087">
                  <c:v>143.05989583333334</c:v>
                </c:pt>
                <c:pt idx="56088">
                  <c:v>143.0625</c:v>
                </c:pt>
                <c:pt idx="56089">
                  <c:v>143.06510416666666</c:v>
                </c:pt>
                <c:pt idx="56090">
                  <c:v>143.06770833333334</c:v>
                </c:pt>
                <c:pt idx="56091">
                  <c:v>143.0703125</c:v>
                </c:pt>
                <c:pt idx="56092">
                  <c:v>143.07291666666666</c:v>
                </c:pt>
                <c:pt idx="56093">
                  <c:v>143.07552083333334</c:v>
                </c:pt>
                <c:pt idx="56094">
                  <c:v>143.078125</c:v>
                </c:pt>
                <c:pt idx="56095">
                  <c:v>143.08072916666666</c:v>
                </c:pt>
                <c:pt idx="56096">
                  <c:v>143.08333333333334</c:v>
                </c:pt>
                <c:pt idx="56097">
                  <c:v>143.0859375</c:v>
                </c:pt>
                <c:pt idx="56098">
                  <c:v>143.08854166666666</c:v>
                </c:pt>
                <c:pt idx="56099">
                  <c:v>143.09114583333334</c:v>
                </c:pt>
                <c:pt idx="56100">
                  <c:v>143.09375</c:v>
                </c:pt>
                <c:pt idx="56101">
                  <c:v>143.09635416666666</c:v>
                </c:pt>
                <c:pt idx="56102">
                  <c:v>143.09895833333334</c:v>
                </c:pt>
                <c:pt idx="56103">
                  <c:v>143.1015625</c:v>
                </c:pt>
                <c:pt idx="56104">
                  <c:v>143.10416666666666</c:v>
                </c:pt>
                <c:pt idx="56105">
                  <c:v>143.10677083333334</c:v>
                </c:pt>
                <c:pt idx="56106">
                  <c:v>143.109375</c:v>
                </c:pt>
                <c:pt idx="56107">
                  <c:v>143.11197916666666</c:v>
                </c:pt>
                <c:pt idx="56108">
                  <c:v>143.11458333333334</c:v>
                </c:pt>
                <c:pt idx="56109">
                  <c:v>143.1171875</c:v>
                </c:pt>
                <c:pt idx="56110">
                  <c:v>143.11979166666666</c:v>
                </c:pt>
                <c:pt idx="56111">
                  <c:v>143.12239583333334</c:v>
                </c:pt>
                <c:pt idx="56112">
                  <c:v>143.125</c:v>
                </c:pt>
                <c:pt idx="56113">
                  <c:v>143.12760416666666</c:v>
                </c:pt>
                <c:pt idx="56114">
                  <c:v>143.13020833333334</c:v>
                </c:pt>
                <c:pt idx="56115">
                  <c:v>143.1328125</c:v>
                </c:pt>
                <c:pt idx="56116">
                  <c:v>143.13541666666666</c:v>
                </c:pt>
                <c:pt idx="56117">
                  <c:v>143.13802083333334</c:v>
                </c:pt>
                <c:pt idx="56118">
                  <c:v>143.140625</c:v>
                </c:pt>
                <c:pt idx="56119">
                  <c:v>143.14322916666666</c:v>
                </c:pt>
                <c:pt idx="56120">
                  <c:v>143.14583333333334</c:v>
                </c:pt>
                <c:pt idx="56121">
                  <c:v>143.1484375</c:v>
                </c:pt>
                <c:pt idx="56122">
                  <c:v>143.15104166666666</c:v>
                </c:pt>
                <c:pt idx="56123">
                  <c:v>143.15364583333334</c:v>
                </c:pt>
                <c:pt idx="56124">
                  <c:v>143.15625</c:v>
                </c:pt>
                <c:pt idx="56125">
                  <c:v>143.15885416666666</c:v>
                </c:pt>
                <c:pt idx="56126">
                  <c:v>143.16145833333334</c:v>
                </c:pt>
                <c:pt idx="56127">
                  <c:v>143.1640625</c:v>
                </c:pt>
                <c:pt idx="56128">
                  <c:v>143.16666666666666</c:v>
                </c:pt>
                <c:pt idx="56129">
                  <c:v>143.16927083333334</c:v>
                </c:pt>
                <c:pt idx="56130">
                  <c:v>143.171875</c:v>
                </c:pt>
                <c:pt idx="56131">
                  <c:v>143.17447916666666</c:v>
                </c:pt>
                <c:pt idx="56132">
                  <c:v>143.17708333333334</c:v>
                </c:pt>
                <c:pt idx="56133">
                  <c:v>143.1796875</c:v>
                </c:pt>
                <c:pt idx="56134">
                  <c:v>143.18229166666666</c:v>
                </c:pt>
                <c:pt idx="56135">
                  <c:v>143.18489583333334</c:v>
                </c:pt>
                <c:pt idx="56136">
                  <c:v>143.1875</c:v>
                </c:pt>
                <c:pt idx="56137">
                  <c:v>143.19010416666666</c:v>
                </c:pt>
                <c:pt idx="56138">
                  <c:v>143.19270833333334</c:v>
                </c:pt>
                <c:pt idx="56139">
                  <c:v>143.1953125</c:v>
                </c:pt>
                <c:pt idx="56140">
                  <c:v>143.19791666666666</c:v>
                </c:pt>
                <c:pt idx="56141">
                  <c:v>143.20052083333334</c:v>
                </c:pt>
                <c:pt idx="56142">
                  <c:v>143.203125</c:v>
                </c:pt>
                <c:pt idx="56143">
                  <c:v>143.20572916666666</c:v>
                </c:pt>
                <c:pt idx="56144">
                  <c:v>143.20833333333334</c:v>
                </c:pt>
                <c:pt idx="56145">
                  <c:v>143.2109375</c:v>
                </c:pt>
                <c:pt idx="56146">
                  <c:v>143.21354166666666</c:v>
                </c:pt>
                <c:pt idx="56147">
                  <c:v>143.21614583333334</c:v>
                </c:pt>
                <c:pt idx="56148">
                  <c:v>143.21875</c:v>
                </c:pt>
                <c:pt idx="56149">
                  <c:v>143.22135416666666</c:v>
                </c:pt>
                <c:pt idx="56150">
                  <c:v>143.22395833333334</c:v>
                </c:pt>
                <c:pt idx="56151">
                  <c:v>143.2265625</c:v>
                </c:pt>
                <c:pt idx="56152">
                  <c:v>143.22916666666666</c:v>
                </c:pt>
                <c:pt idx="56153">
                  <c:v>143.23177083333334</c:v>
                </c:pt>
                <c:pt idx="56154">
                  <c:v>143.234375</c:v>
                </c:pt>
                <c:pt idx="56155">
                  <c:v>143.23697916666666</c:v>
                </c:pt>
                <c:pt idx="56156">
                  <c:v>143.23958333333334</c:v>
                </c:pt>
                <c:pt idx="56157">
                  <c:v>143.2421875</c:v>
                </c:pt>
                <c:pt idx="56158">
                  <c:v>143.24479166666666</c:v>
                </c:pt>
                <c:pt idx="56159">
                  <c:v>143.24739583333334</c:v>
                </c:pt>
                <c:pt idx="56160">
                  <c:v>143.25</c:v>
                </c:pt>
                <c:pt idx="56161">
                  <c:v>143.25260416666666</c:v>
                </c:pt>
                <c:pt idx="56162">
                  <c:v>143.25520833333334</c:v>
                </c:pt>
                <c:pt idx="56163">
                  <c:v>143.2578125</c:v>
                </c:pt>
                <c:pt idx="56164">
                  <c:v>143.26041666666666</c:v>
                </c:pt>
                <c:pt idx="56165">
                  <c:v>143.26302083333334</c:v>
                </c:pt>
                <c:pt idx="56166">
                  <c:v>143.265625</c:v>
                </c:pt>
                <c:pt idx="56167">
                  <c:v>143.26822916666666</c:v>
                </c:pt>
                <c:pt idx="56168">
                  <c:v>143.27083333333334</c:v>
                </c:pt>
                <c:pt idx="56169">
                  <c:v>143.2734375</c:v>
                </c:pt>
                <c:pt idx="56170">
                  <c:v>143.27604166666666</c:v>
                </c:pt>
                <c:pt idx="56171">
                  <c:v>143.27864583333334</c:v>
                </c:pt>
                <c:pt idx="56172">
                  <c:v>143.28125</c:v>
                </c:pt>
                <c:pt idx="56173">
                  <c:v>143.28385416666666</c:v>
                </c:pt>
                <c:pt idx="56174">
                  <c:v>143.28645833333334</c:v>
                </c:pt>
                <c:pt idx="56175">
                  <c:v>143.2890625</c:v>
                </c:pt>
                <c:pt idx="56176">
                  <c:v>143.29166666666666</c:v>
                </c:pt>
                <c:pt idx="56177">
                  <c:v>143.29427083333334</c:v>
                </c:pt>
                <c:pt idx="56178">
                  <c:v>143.296875</c:v>
                </c:pt>
                <c:pt idx="56179">
                  <c:v>143.29947916666666</c:v>
                </c:pt>
                <c:pt idx="56180">
                  <c:v>143.30208333333334</c:v>
                </c:pt>
                <c:pt idx="56181">
                  <c:v>143.3046875</c:v>
                </c:pt>
                <c:pt idx="56182">
                  <c:v>143.30729166666666</c:v>
                </c:pt>
                <c:pt idx="56183">
                  <c:v>143.30989583333334</c:v>
                </c:pt>
                <c:pt idx="56184">
                  <c:v>143.3125</c:v>
                </c:pt>
                <c:pt idx="56185">
                  <c:v>143.31510416666666</c:v>
                </c:pt>
                <c:pt idx="56186">
                  <c:v>143.31770833333334</c:v>
                </c:pt>
                <c:pt idx="56187">
                  <c:v>143.3203125</c:v>
                </c:pt>
                <c:pt idx="56188">
                  <c:v>143.32291666666666</c:v>
                </c:pt>
                <c:pt idx="56189">
                  <c:v>143.32552083333334</c:v>
                </c:pt>
                <c:pt idx="56190">
                  <c:v>143.328125</c:v>
                </c:pt>
                <c:pt idx="56191">
                  <c:v>143.33072916666666</c:v>
                </c:pt>
                <c:pt idx="56192">
                  <c:v>143.33333333333334</c:v>
                </c:pt>
                <c:pt idx="56193">
                  <c:v>143.3359375</c:v>
                </c:pt>
                <c:pt idx="56194">
                  <c:v>143.33854166666666</c:v>
                </c:pt>
                <c:pt idx="56195">
                  <c:v>143.34114583333334</c:v>
                </c:pt>
                <c:pt idx="56196">
                  <c:v>143.34375</c:v>
                </c:pt>
                <c:pt idx="56197">
                  <c:v>143.34635416666666</c:v>
                </c:pt>
                <c:pt idx="56198">
                  <c:v>143.34895833333334</c:v>
                </c:pt>
                <c:pt idx="56199">
                  <c:v>143.3515625</c:v>
                </c:pt>
                <c:pt idx="56200">
                  <c:v>143.35416666666666</c:v>
                </c:pt>
                <c:pt idx="56201">
                  <c:v>143.35677083333334</c:v>
                </c:pt>
                <c:pt idx="56202">
                  <c:v>143.359375</c:v>
                </c:pt>
                <c:pt idx="56203">
                  <c:v>143.36197916666666</c:v>
                </c:pt>
                <c:pt idx="56204">
                  <c:v>143.36458333333334</c:v>
                </c:pt>
                <c:pt idx="56205">
                  <c:v>143.3671875</c:v>
                </c:pt>
                <c:pt idx="56206">
                  <c:v>143.36979166666666</c:v>
                </c:pt>
                <c:pt idx="56207">
                  <c:v>143.37239583333334</c:v>
                </c:pt>
                <c:pt idx="56208">
                  <c:v>143.375</c:v>
                </c:pt>
                <c:pt idx="56209">
                  <c:v>143.37760416666666</c:v>
                </c:pt>
                <c:pt idx="56210">
                  <c:v>143.38020833333334</c:v>
                </c:pt>
                <c:pt idx="56211">
                  <c:v>143.3828125</c:v>
                </c:pt>
                <c:pt idx="56212">
                  <c:v>143.38541666666666</c:v>
                </c:pt>
                <c:pt idx="56213">
                  <c:v>143.38802083333334</c:v>
                </c:pt>
                <c:pt idx="56214">
                  <c:v>143.390625</c:v>
                </c:pt>
                <c:pt idx="56215">
                  <c:v>143.39322916666666</c:v>
                </c:pt>
                <c:pt idx="56216">
                  <c:v>143.39583333333334</c:v>
                </c:pt>
                <c:pt idx="56217">
                  <c:v>143.3984375</c:v>
                </c:pt>
                <c:pt idx="56218">
                  <c:v>143.40104166666666</c:v>
                </c:pt>
                <c:pt idx="56219">
                  <c:v>143.40364583333334</c:v>
                </c:pt>
                <c:pt idx="56220">
                  <c:v>143.40625</c:v>
                </c:pt>
                <c:pt idx="56221">
                  <c:v>143.40885416666666</c:v>
                </c:pt>
                <c:pt idx="56222">
                  <c:v>143.41145833333334</c:v>
                </c:pt>
                <c:pt idx="56223">
                  <c:v>143.4140625</c:v>
                </c:pt>
                <c:pt idx="56224">
                  <c:v>143.41666666666666</c:v>
                </c:pt>
                <c:pt idx="56225">
                  <c:v>143.41927083333334</c:v>
                </c:pt>
                <c:pt idx="56226">
                  <c:v>143.421875</c:v>
                </c:pt>
                <c:pt idx="56227">
                  <c:v>143.42447916666666</c:v>
                </c:pt>
                <c:pt idx="56228">
                  <c:v>143.42708333333334</c:v>
                </c:pt>
                <c:pt idx="56229">
                  <c:v>143.4296875</c:v>
                </c:pt>
                <c:pt idx="56230">
                  <c:v>143.43229166666666</c:v>
                </c:pt>
                <c:pt idx="56231">
                  <c:v>143.43489583333334</c:v>
                </c:pt>
                <c:pt idx="56232">
                  <c:v>143.4375</c:v>
                </c:pt>
                <c:pt idx="56233">
                  <c:v>143.44010416666666</c:v>
                </c:pt>
                <c:pt idx="56234">
                  <c:v>143.44270833333334</c:v>
                </c:pt>
                <c:pt idx="56235">
                  <c:v>143.4453125</c:v>
                </c:pt>
                <c:pt idx="56236">
                  <c:v>143.44791666666666</c:v>
                </c:pt>
                <c:pt idx="56237">
                  <c:v>143.45052083333334</c:v>
                </c:pt>
                <c:pt idx="56238">
                  <c:v>143.453125</c:v>
                </c:pt>
                <c:pt idx="56239">
                  <c:v>143.45572916666666</c:v>
                </c:pt>
                <c:pt idx="56240">
                  <c:v>143.45833333333334</c:v>
                </c:pt>
                <c:pt idx="56241">
                  <c:v>143.4609375</c:v>
                </c:pt>
                <c:pt idx="56242">
                  <c:v>143.46354166666666</c:v>
                </c:pt>
                <c:pt idx="56243">
                  <c:v>143.46614583333334</c:v>
                </c:pt>
                <c:pt idx="56244">
                  <c:v>143.46875</c:v>
                </c:pt>
                <c:pt idx="56245">
                  <c:v>143.47135416666666</c:v>
                </c:pt>
                <c:pt idx="56246">
                  <c:v>143.47395833333334</c:v>
                </c:pt>
                <c:pt idx="56247">
                  <c:v>143.4765625</c:v>
                </c:pt>
                <c:pt idx="56248">
                  <c:v>143.47916666666666</c:v>
                </c:pt>
                <c:pt idx="56249">
                  <c:v>143.48177083333334</c:v>
                </c:pt>
                <c:pt idx="56250">
                  <c:v>143.484375</c:v>
                </c:pt>
                <c:pt idx="56251">
                  <c:v>143.48697916666666</c:v>
                </c:pt>
                <c:pt idx="56252">
                  <c:v>143.48958333333334</c:v>
                </c:pt>
                <c:pt idx="56253">
                  <c:v>143.4921875</c:v>
                </c:pt>
                <c:pt idx="56254">
                  <c:v>143.49479166666666</c:v>
                </c:pt>
                <c:pt idx="56255">
                  <c:v>143.49739583333334</c:v>
                </c:pt>
                <c:pt idx="56256">
                  <c:v>143.5</c:v>
                </c:pt>
                <c:pt idx="56257">
                  <c:v>143.50260416666666</c:v>
                </c:pt>
                <c:pt idx="56258">
                  <c:v>143.50520833333334</c:v>
                </c:pt>
                <c:pt idx="56259">
                  <c:v>143.5078125</c:v>
                </c:pt>
                <c:pt idx="56260">
                  <c:v>143.51041666666666</c:v>
                </c:pt>
                <c:pt idx="56261">
                  <c:v>143.51302083333334</c:v>
                </c:pt>
                <c:pt idx="56262">
                  <c:v>143.515625</c:v>
                </c:pt>
                <c:pt idx="56263">
                  <c:v>143.51822916666666</c:v>
                </c:pt>
                <c:pt idx="56264">
                  <c:v>143.52083333333334</c:v>
                </c:pt>
                <c:pt idx="56265">
                  <c:v>143.5234375</c:v>
                </c:pt>
                <c:pt idx="56266">
                  <c:v>143.52604166666666</c:v>
                </c:pt>
                <c:pt idx="56267">
                  <c:v>143.52864583333334</c:v>
                </c:pt>
                <c:pt idx="56268">
                  <c:v>143.53125</c:v>
                </c:pt>
                <c:pt idx="56269">
                  <c:v>143.53385416666666</c:v>
                </c:pt>
                <c:pt idx="56270">
                  <c:v>143.53645833333334</c:v>
                </c:pt>
                <c:pt idx="56271">
                  <c:v>143.5390625</c:v>
                </c:pt>
                <c:pt idx="56272">
                  <c:v>143.54166666666666</c:v>
                </c:pt>
                <c:pt idx="56273">
                  <c:v>143.54427083333334</c:v>
                </c:pt>
                <c:pt idx="56274">
                  <c:v>143.546875</c:v>
                </c:pt>
                <c:pt idx="56275">
                  <c:v>143.54947916666666</c:v>
                </c:pt>
                <c:pt idx="56276">
                  <c:v>143.55208333333334</c:v>
                </c:pt>
                <c:pt idx="56277">
                  <c:v>143.5546875</c:v>
                </c:pt>
                <c:pt idx="56278">
                  <c:v>143.55729166666666</c:v>
                </c:pt>
                <c:pt idx="56279">
                  <c:v>143.55989583333334</c:v>
                </c:pt>
                <c:pt idx="56280">
                  <c:v>143.5625</c:v>
                </c:pt>
                <c:pt idx="56281">
                  <c:v>143.56510416666666</c:v>
                </c:pt>
                <c:pt idx="56282">
                  <c:v>143.56770833333334</c:v>
                </c:pt>
                <c:pt idx="56283">
                  <c:v>143.5703125</c:v>
                </c:pt>
                <c:pt idx="56284">
                  <c:v>143.57291666666666</c:v>
                </c:pt>
                <c:pt idx="56285">
                  <c:v>143.57552083333334</c:v>
                </c:pt>
                <c:pt idx="56286">
                  <c:v>143.578125</c:v>
                </c:pt>
                <c:pt idx="56287">
                  <c:v>143.58072916666666</c:v>
                </c:pt>
                <c:pt idx="56288">
                  <c:v>143.58333333333334</c:v>
                </c:pt>
                <c:pt idx="56289">
                  <c:v>143.5859375</c:v>
                </c:pt>
                <c:pt idx="56290">
                  <c:v>143.58854166666666</c:v>
                </c:pt>
                <c:pt idx="56291">
                  <c:v>143.59114583333334</c:v>
                </c:pt>
                <c:pt idx="56292">
                  <c:v>143.59375</c:v>
                </c:pt>
                <c:pt idx="56293">
                  <c:v>143.59635416666666</c:v>
                </c:pt>
                <c:pt idx="56294">
                  <c:v>143.59895833333334</c:v>
                </c:pt>
                <c:pt idx="56295">
                  <c:v>143.6015625</c:v>
                </c:pt>
                <c:pt idx="56296">
                  <c:v>143.60416666666666</c:v>
                </c:pt>
                <c:pt idx="56297">
                  <c:v>143.60677083333334</c:v>
                </c:pt>
                <c:pt idx="56298">
                  <c:v>143.609375</c:v>
                </c:pt>
                <c:pt idx="56299">
                  <c:v>143.61197916666666</c:v>
                </c:pt>
                <c:pt idx="56300">
                  <c:v>143.61458333333334</c:v>
                </c:pt>
                <c:pt idx="56301">
                  <c:v>143.6171875</c:v>
                </c:pt>
                <c:pt idx="56302">
                  <c:v>143.61979166666666</c:v>
                </c:pt>
                <c:pt idx="56303">
                  <c:v>143.62239583333334</c:v>
                </c:pt>
                <c:pt idx="56304">
                  <c:v>143.625</c:v>
                </c:pt>
                <c:pt idx="56305">
                  <c:v>143.62760416666666</c:v>
                </c:pt>
                <c:pt idx="56306">
                  <c:v>143.63020833333334</c:v>
                </c:pt>
                <c:pt idx="56307">
                  <c:v>143.6328125</c:v>
                </c:pt>
                <c:pt idx="56308">
                  <c:v>143.63541666666666</c:v>
                </c:pt>
                <c:pt idx="56309">
                  <c:v>143.63802083333334</c:v>
                </c:pt>
                <c:pt idx="56310">
                  <c:v>143.640625</c:v>
                </c:pt>
                <c:pt idx="56311">
                  <c:v>143.64322916666666</c:v>
                </c:pt>
                <c:pt idx="56312">
                  <c:v>143.64583333333334</c:v>
                </c:pt>
                <c:pt idx="56313">
                  <c:v>143.6484375</c:v>
                </c:pt>
                <c:pt idx="56314">
                  <c:v>143.65104166666666</c:v>
                </c:pt>
                <c:pt idx="56315">
                  <c:v>143.65364583333334</c:v>
                </c:pt>
                <c:pt idx="56316">
                  <c:v>143.65625</c:v>
                </c:pt>
                <c:pt idx="56317">
                  <c:v>143.65885416666666</c:v>
                </c:pt>
                <c:pt idx="56318">
                  <c:v>143.66145833333334</c:v>
                </c:pt>
                <c:pt idx="56319">
                  <c:v>143.6640625</c:v>
                </c:pt>
                <c:pt idx="56320">
                  <c:v>143.66666666666666</c:v>
                </c:pt>
                <c:pt idx="56321">
                  <c:v>143.66927083333334</c:v>
                </c:pt>
                <c:pt idx="56322">
                  <c:v>143.671875</c:v>
                </c:pt>
                <c:pt idx="56323">
                  <c:v>143.67447916666666</c:v>
                </c:pt>
                <c:pt idx="56324">
                  <c:v>143.67708333333334</c:v>
                </c:pt>
                <c:pt idx="56325">
                  <c:v>143.6796875</c:v>
                </c:pt>
                <c:pt idx="56326">
                  <c:v>143.68229166666666</c:v>
                </c:pt>
                <c:pt idx="56327">
                  <c:v>143.68489583333334</c:v>
                </c:pt>
                <c:pt idx="56328">
                  <c:v>143.6875</c:v>
                </c:pt>
                <c:pt idx="56329">
                  <c:v>143.69010416666666</c:v>
                </c:pt>
                <c:pt idx="56330">
                  <c:v>143.69270833333334</c:v>
                </c:pt>
                <c:pt idx="56331">
                  <c:v>143.6953125</c:v>
                </c:pt>
                <c:pt idx="56332">
                  <c:v>143.69791666666666</c:v>
                </c:pt>
                <c:pt idx="56333">
                  <c:v>143.70052083333334</c:v>
                </c:pt>
                <c:pt idx="56334">
                  <c:v>143.703125</c:v>
                </c:pt>
                <c:pt idx="56335">
                  <c:v>143.70572916666666</c:v>
                </c:pt>
                <c:pt idx="56336">
                  <c:v>143.70833333333334</c:v>
                </c:pt>
                <c:pt idx="56337">
                  <c:v>143.7109375</c:v>
                </c:pt>
                <c:pt idx="56338">
                  <c:v>143.71354166666666</c:v>
                </c:pt>
                <c:pt idx="56339">
                  <c:v>143.71614583333334</c:v>
                </c:pt>
                <c:pt idx="56340">
                  <c:v>143.71875</c:v>
                </c:pt>
                <c:pt idx="56341">
                  <c:v>143.72135416666666</c:v>
                </c:pt>
                <c:pt idx="56342">
                  <c:v>143.72395833333334</c:v>
                </c:pt>
                <c:pt idx="56343">
                  <c:v>143.7265625</c:v>
                </c:pt>
                <c:pt idx="56344">
                  <c:v>143.72916666666666</c:v>
                </c:pt>
                <c:pt idx="56345">
                  <c:v>143.73177083333334</c:v>
                </c:pt>
                <c:pt idx="56346">
                  <c:v>143.734375</c:v>
                </c:pt>
                <c:pt idx="56347">
                  <c:v>143.73697916666666</c:v>
                </c:pt>
                <c:pt idx="56348">
                  <c:v>143.73958333333334</c:v>
                </c:pt>
                <c:pt idx="56349">
                  <c:v>143.7421875</c:v>
                </c:pt>
                <c:pt idx="56350">
                  <c:v>143.74479166666666</c:v>
                </c:pt>
                <c:pt idx="56351">
                  <c:v>143.74739583333334</c:v>
                </c:pt>
                <c:pt idx="56352">
                  <c:v>143.75</c:v>
                </c:pt>
                <c:pt idx="56353">
                  <c:v>143.75260416666666</c:v>
                </c:pt>
                <c:pt idx="56354">
                  <c:v>143.75520833333334</c:v>
                </c:pt>
                <c:pt idx="56355">
                  <c:v>143.7578125</c:v>
                </c:pt>
                <c:pt idx="56356">
                  <c:v>143.76041666666666</c:v>
                </c:pt>
                <c:pt idx="56357">
                  <c:v>143.76302083333334</c:v>
                </c:pt>
                <c:pt idx="56358">
                  <c:v>143.765625</c:v>
                </c:pt>
                <c:pt idx="56359">
                  <c:v>143.76822916666666</c:v>
                </c:pt>
                <c:pt idx="56360">
                  <c:v>143.77083333333334</c:v>
                </c:pt>
                <c:pt idx="56361">
                  <c:v>143.7734375</c:v>
                </c:pt>
                <c:pt idx="56362">
                  <c:v>143.77604166666666</c:v>
                </c:pt>
                <c:pt idx="56363">
                  <c:v>143.77864583333334</c:v>
                </c:pt>
                <c:pt idx="56364">
                  <c:v>143.78125</c:v>
                </c:pt>
                <c:pt idx="56365">
                  <c:v>143.78385416666666</c:v>
                </c:pt>
                <c:pt idx="56366">
                  <c:v>143.78645833333334</c:v>
                </c:pt>
                <c:pt idx="56367">
                  <c:v>143.7890625</c:v>
                </c:pt>
                <c:pt idx="56368">
                  <c:v>143.79166666666666</c:v>
                </c:pt>
                <c:pt idx="56369">
                  <c:v>143.79427083333334</c:v>
                </c:pt>
                <c:pt idx="56370">
                  <c:v>143.796875</c:v>
                </c:pt>
                <c:pt idx="56371">
                  <c:v>143.79947916666666</c:v>
                </c:pt>
                <c:pt idx="56372">
                  <c:v>143.80208333333334</c:v>
                </c:pt>
                <c:pt idx="56373">
                  <c:v>143.8046875</c:v>
                </c:pt>
                <c:pt idx="56374">
                  <c:v>143.80729166666666</c:v>
                </c:pt>
                <c:pt idx="56375">
                  <c:v>143.80989583333334</c:v>
                </c:pt>
                <c:pt idx="56376">
                  <c:v>143.8125</c:v>
                </c:pt>
                <c:pt idx="56377">
                  <c:v>143.81510416666666</c:v>
                </c:pt>
                <c:pt idx="56378">
                  <c:v>143.81770833333334</c:v>
                </c:pt>
                <c:pt idx="56379">
                  <c:v>143.8203125</c:v>
                </c:pt>
                <c:pt idx="56380">
                  <c:v>143.82291666666666</c:v>
                </c:pt>
                <c:pt idx="56381">
                  <c:v>143.82552083333334</c:v>
                </c:pt>
                <c:pt idx="56382">
                  <c:v>143.828125</c:v>
                </c:pt>
                <c:pt idx="56383">
                  <c:v>143.83072916666666</c:v>
                </c:pt>
                <c:pt idx="56384">
                  <c:v>143.83333333333334</c:v>
                </c:pt>
                <c:pt idx="56385">
                  <c:v>143.8359375</c:v>
                </c:pt>
                <c:pt idx="56386">
                  <c:v>143.83854166666666</c:v>
                </c:pt>
                <c:pt idx="56387">
                  <c:v>143.84114583333334</c:v>
                </c:pt>
                <c:pt idx="56388">
                  <c:v>143.84375</c:v>
                </c:pt>
                <c:pt idx="56389">
                  <c:v>143.84635416666666</c:v>
                </c:pt>
                <c:pt idx="56390">
                  <c:v>143.84895833333334</c:v>
                </c:pt>
                <c:pt idx="56391">
                  <c:v>143.8515625</c:v>
                </c:pt>
                <c:pt idx="56392">
                  <c:v>143.85416666666666</c:v>
                </c:pt>
                <c:pt idx="56393">
                  <c:v>143.85677083333334</c:v>
                </c:pt>
                <c:pt idx="56394">
                  <c:v>143.859375</c:v>
                </c:pt>
                <c:pt idx="56395">
                  <c:v>143.86197916666666</c:v>
                </c:pt>
                <c:pt idx="56396">
                  <c:v>143.86458333333334</c:v>
                </c:pt>
                <c:pt idx="56397">
                  <c:v>143.8671875</c:v>
                </c:pt>
                <c:pt idx="56398">
                  <c:v>143.86979166666666</c:v>
                </c:pt>
                <c:pt idx="56399">
                  <c:v>143.87239583333334</c:v>
                </c:pt>
                <c:pt idx="56400">
                  <c:v>143.875</c:v>
                </c:pt>
                <c:pt idx="56401">
                  <c:v>143.87760416666666</c:v>
                </c:pt>
                <c:pt idx="56402">
                  <c:v>143.88020833333334</c:v>
                </c:pt>
                <c:pt idx="56403">
                  <c:v>143.8828125</c:v>
                </c:pt>
                <c:pt idx="56404">
                  <c:v>143.88541666666666</c:v>
                </c:pt>
                <c:pt idx="56405">
                  <c:v>143.88802083333334</c:v>
                </c:pt>
                <c:pt idx="56406">
                  <c:v>143.890625</c:v>
                </c:pt>
                <c:pt idx="56407">
                  <c:v>143.89322916666666</c:v>
                </c:pt>
                <c:pt idx="56408">
                  <c:v>143.89583333333334</c:v>
                </c:pt>
                <c:pt idx="56409">
                  <c:v>143.8984375</c:v>
                </c:pt>
                <c:pt idx="56410">
                  <c:v>143.90104166666666</c:v>
                </c:pt>
                <c:pt idx="56411">
                  <c:v>143.90364583333334</c:v>
                </c:pt>
                <c:pt idx="56412">
                  <c:v>143.90625</c:v>
                </c:pt>
                <c:pt idx="56413">
                  <c:v>143.90885416666666</c:v>
                </c:pt>
                <c:pt idx="56414">
                  <c:v>143.91145833333334</c:v>
                </c:pt>
                <c:pt idx="56415">
                  <c:v>143.9140625</c:v>
                </c:pt>
                <c:pt idx="56416">
                  <c:v>143.91666666666666</c:v>
                </c:pt>
                <c:pt idx="56417">
                  <c:v>143.91927083333334</c:v>
                </c:pt>
                <c:pt idx="56418">
                  <c:v>143.921875</c:v>
                </c:pt>
                <c:pt idx="56419">
                  <c:v>143.92447916666666</c:v>
                </c:pt>
                <c:pt idx="56420">
                  <c:v>143.92708333333334</c:v>
                </c:pt>
                <c:pt idx="56421">
                  <c:v>143.9296875</c:v>
                </c:pt>
                <c:pt idx="56422">
                  <c:v>143.93229166666666</c:v>
                </c:pt>
                <c:pt idx="56423">
                  <c:v>143.93489583333334</c:v>
                </c:pt>
                <c:pt idx="56424">
                  <c:v>143.9375</c:v>
                </c:pt>
                <c:pt idx="56425">
                  <c:v>143.94010416666666</c:v>
                </c:pt>
                <c:pt idx="56426">
                  <c:v>143.94270833333334</c:v>
                </c:pt>
                <c:pt idx="56427">
                  <c:v>143.9453125</c:v>
                </c:pt>
                <c:pt idx="56428">
                  <c:v>143.94791666666666</c:v>
                </c:pt>
                <c:pt idx="56429">
                  <c:v>143.95052083333334</c:v>
                </c:pt>
                <c:pt idx="56430">
                  <c:v>143.953125</c:v>
                </c:pt>
                <c:pt idx="56431">
                  <c:v>143.95572916666666</c:v>
                </c:pt>
                <c:pt idx="56432">
                  <c:v>143.95833333333334</c:v>
                </c:pt>
                <c:pt idx="56433">
                  <c:v>143.9609375</c:v>
                </c:pt>
                <c:pt idx="56434">
                  <c:v>143.96354166666666</c:v>
                </c:pt>
                <c:pt idx="56435">
                  <c:v>143.96614583333334</c:v>
                </c:pt>
                <c:pt idx="56436">
                  <c:v>143.96875</c:v>
                </c:pt>
                <c:pt idx="56437">
                  <c:v>143.97135416666666</c:v>
                </c:pt>
                <c:pt idx="56438">
                  <c:v>143.97395833333334</c:v>
                </c:pt>
                <c:pt idx="56439">
                  <c:v>143.9765625</c:v>
                </c:pt>
                <c:pt idx="56440">
                  <c:v>143.97916666666666</c:v>
                </c:pt>
                <c:pt idx="56441">
                  <c:v>143.98177083333334</c:v>
                </c:pt>
                <c:pt idx="56442">
                  <c:v>143.984375</c:v>
                </c:pt>
                <c:pt idx="56443">
                  <c:v>143.98697916666666</c:v>
                </c:pt>
                <c:pt idx="56444">
                  <c:v>143.98958333333334</c:v>
                </c:pt>
                <c:pt idx="56445">
                  <c:v>143.9921875</c:v>
                </c:pt>
                <c:pt idx="56446">
                  <c:v>143.99479166666666</c:v>
                </c:pt>
                <c:pt idx="56447">
                  <c:v>143.99739583333334</c:v>
                </c:pt>
                <c:pt idx="56448">
                  <c:v>144</c:v>
                </c:pt>
                <c:pt idx="56449">
                  <c:v>144.00260416666666</c:v>
                </c:pt>
                <c:pt idx="56450">
                  <c:v>144.00520833333334</c:v>
                </c:pt>
                <c:pt idx="56451">
                  <c:v>144.0078125</c:v>
                </c:pt>
                <c:pt idx="56452">
                  <c:v>144.01041666666666</c:v>
                </c:pt>
                <c:pt idx="56453">
                  <c:v>144.01302083333334</c:v>
                </c:pt>
                <c:pt idx="56454">
                  <c:v>144.015625</c:v>
                </c:pt>
                <c:pt idx="56455">
                  <c:v>144.01822916666666</c:v>
                </c:pt>
                <c:pt idx="56456">
                  <c:v>144.02083333333334</c:v>
                </c:pt>
                <c:pt idx="56457">
                  <c:v>144.0234375</c:v>
                </c:pt>
                <c:pt idx="56458">
                  <c:v>144.02604166666666</c:v>
                </c:pt>
                <c:pt idx="56459">
                  <c:v>144.02864583333334</c:v>
                </c:pt>
                <c:pt idx="56460">
                  <c:v>144.03125</c:v>
                </c:pt>
                <c:pt idx="56461">
                  <c:v>144.03385416666666</c:v>
                </c:pt>
                <c:pt idx="56462">
                  <c:v>144.03645833333334</c:v>
                </c:pt>
                <c:pt idx="56463">
                  <c:v>144.0390625</c:v>
                </c:pt>
                <c:pt idx="56464">
                  <c:v>144.04166666666666</c:v>
                </c:pt>
                <c:pt idx="56465">
                  <c:v>144.04427083333334</c:v>
                </c:pt>
                <c:pt idx="56466">
                  <c:v>144.046875</c:v>
                </c:pt>
                <c:pt idx="56467">
                  <c:v>144.04947916666666</c:v>
                </c:pt>
                <c:pt idx="56468">
                  <c:v>144.05208333333334</c:v>
                </c:pt>
                <c:pt idx="56469">
                  <c:v>144.0546875</c:v>
                </c:pt>
                <c:pt idx="56470">
                  <c:v>144.05729166666666</c:v>
                </c:pt>
                <c:pt idx="56471">
                  <c:v>144.05989583333334</c:v>
                </c:pt>
                <c:pt idx="56472">
                  <c:v>144.0625</c:v>
                </c:pt>
                <c:pt idx="56473">
                  <c:v>144.06510416666666</c:v>
                </c:pt>
                <c:pt idx="56474">
                  <c:v>144.06770833333334</c:v>
                </c:pt>
                <c:pt idx="56475">
                  <c:v>144.0703125</c:v>
                </c:pt>
                <c:pt idx="56476">
                  <c:v>144.07291666666666</c:v>
                </c:pt>
                <c:pt idx="56477">
                  <c:v>144.07552083333334</c:v>
                </c:pt>
                <c:pt idx="56478">
                  <c:v>144.078125</c:v>
                </c:pt>
                <c:pt idx="56479">
                  <c:v>144.08072916666666</c:v>
                </c:pt>
                <c:pt idx="56480">
                  <c:v>144.08333333333334</c:v>
                </c:pt>
                <c:pt idx="56481">
                  <c:v>144.0859375</c:v>
                </c:pt>
                <c:pt idx="56482">
                  <c:v>144.08854166666666</c:v>
                </c:pt>
                <c:pt idx="56483">
                  <c:v>144.09114583333334</c:v>
                </c:pt>
                <c:pt idx="56484">
                  <c:v>144.09375</c:v>
                </c:pt>
                <c:pt idx="56485">
                  <c:v>144.09635416666666</c:v>
                </c:pt>
                <c:pt idx="56486">
                  <c:v>144.09895833333334</c:v>
                </c:pt>
                <c:pt idx="56487">
                  <c:v>144.1015625</c:v>
                </c:pt>
                <c:pt idx="56488">
                  <c:v>144.10416666666666</c:v>
                </c:pt>
                <c:pt idx="56489">
                  <c:v>144.10677083333334</c:v>
                </c:pt>
                <c:pt idx="56490">
                  <c:v>144.109375</c:v>
                </c:pt>
                <c:pt idx="56491">
                  <c:v>144.11197916666666</c:v>
                </c:pt>
                <c:pt idx="56492">
                  <c:v>144.11458333333334</c:v>
                </c:pt>
                <c:pt idx="56493">
                  <c:v>144.1171875</c:v>
                </c:pt>
                <c:pt idx="56494">
                  <c:v>144.11979166666666</c:v>
                </c:pt>
                <c:pt idx="56495">
                  <c:v>144.12239583333334</c:v>
                </c:pt>
                <c:pt idx="56496">
                  <c:v>144.125</c:v>
                </c:pt>
                <c:pt idx="56497">
                  <c:v>144.12760416666666</c:v>
                </c:pt>
                <c:pt idx="56498">
                  <c:v>144.13020833333334</c:v>
                </c:pt>
                <c:pt idx="56499">
                  <c:v>144.1328125</c:v>
                </c:pt>
                <c:pt idx="56500">
                  <c:v>144.13541666666666</c:v>
                </c:pt>
                <c:pt idx="56501">
                  <c:v>144.13802083333334</c:v>
                </c:pt>
                <c:pt idx="56502">
                  <c:v>144.140625</c:v>
                </c:pt>
                <c:pt idx="56503">
                  <c:v>144.14322916666666</c:v>
                </c:pt>
                <c:pt idx="56504">
                  <c:v>144.14583333333334</c:v>
                </c:pt>
                <c:pt idx="56505">
                  <c:v>144.1484375</c:v>
                </c:pt>
                <c:pt idx="56506">
                  <c:v>144.15104166666666</c:v>
                </c:pt>
                <c:pt idx="56507">
                  <c:v>144.15364583333334</c:v>
                </c:pt>
                <c:pt idx="56508">
                  <c:v>144.15625</c:v>
                </c:pt>
                <c:pt idx="56509">
                  <c:v>144.15885416666666</c:v>
                </c:pt>
                <c:pt idx="56510">
                  <c:v>144.16145833333334</c:v>
                </c:pt>
                <c:pt idx="56511">
                  <c:v>144.1640625</c:v>
                </c:pt>
                <c:pt idx="56512">
                  <c:v>144.16666666666666</c:v>
                </c:pt>
                <c:pt idx="56513">
                  <c:v>144.16927083333334</c:v>
                </c:pt>
                <c:pt idx="56514">
                  <c:v>144.171875</c:v>
                </c:pt>
                <c:pt idx="56515">
                  <c:v>144.17447916666666</c:v>
                </c:pt>
                <c:pt idx="56516">
                  <c:v>144.17708333333334</c:v>
                </c:pt>
                <c:pt idx="56517">
                  <c:v>144.1796875</c:v>
                </c:pt>
                <c:pt idx="56518">
                  <c:v>144.18229166666666</c:v>
                </c:pt>
                <c:pt idx="56519">
                  <c:v>144.18489583333334</c:v>
                </c:pt>
                <c:pt idx="56520">
                  <c:v>144.1875</c:v>
                </c:pt>
                <c:pt idx="56521">
                  <c:v>144.19010416666666</c:v>
                </c:pt>
                <c:pt idx="56522">
                  <c:v>144.19270833333334</c:v>
                </c:pt>
                <c:pt idx="56523">
                  <c:v>144.1953125</c:v>
                </c:pt>
                <c:pt idx="56524">
                  <c:v>144.19791666666666</c:v>
                </c:pt>
                <c:pt idx="56525">
                  <c:v>144.20052083333334</c:v>
                </c:pt>
                <c:pt idx="56526">
                  <c:v>144.203125</c:v>
                </c:pt>
                <c:pt idx="56527">
                  <c:v>144.20572916666666</c:v>
                </c:pt>
                <c:pt idx="56528">
                  <c:v>144.20833333333334</c:v>
                </c:pt>
                <c:pt idx="56529">
                  <c:v>144.2109375</c:v>
                </c:pt>
                <c:pt idx="56530">
                  <c:v>144.21354166666666</c:v>
                </c:pt>
                <c:pt idx="56531">
                  <c:v>144.21614583333334</c:v>
                </c:pt>
                <c:pt idx="56532">
                  <c:v>144.21875</c:v>
                </c:pt>
                <c:pt idx="56533">
                  <c:v>144.22135416666666</c:v>
                </c:pt>
                <c:pt idx="56534">
                  <c:v>144.22395833333334</c:v>
                </c:pt>
                <c:pt idx="56535">
                  <c:v>144.2265625</c:v>
                </c:pt>
                <c:pt idx="56536">
                  <c:v>144.22916666666666</c:v>
                </c:pt>
                <c:pt idx="56537">
                  <c:v>144.23177083333334</c:v>
                </c:pt>
                <c:pt idx="56538">
                  <c:v>144.234375</c:v>
                </c:pt>
                <c:pt idx="56539">
                  <c:v>144.23697916666666</c:v>
                </c:pt>
                <c:pt idx="56540">
                  <c:v>144.23958333333334</c:v>
                </c:pt>
                <c:pt idx="56541">
                  <c:v>144.2421875</c:v>
                </c:pt>
                <c:pt idx="56542">
                  <c:v>144.24479166666666</c:v>
                </c:pt>
                <c:pt idx="56543">
                  <c:v>144.24739583333334</c:v>
                </c:pt>
                <c:pt idx="56544">
                  <c:v>144.25</c:v>
                </c:pt>
                <c:pt idx="56545">
                  <c:v>144.25260416666666</c:v>
                </c:pt>
                <c:pt idx="56546">
                  <c:v>144.25520833333334</c:v>
                </c:pt>
                <c:pt idx="56547">
                  <c:v>144.2578125</c:v>
                </c:pt>
                <c:pt idx="56548">
                  <c:v>144.26041666666666</c:v>
                </c:pt>
                <c:pt idx="56549">
                  <c:v>144.26302083333334</c:v>
                </c:pt>
                <c:pt idx="56550">
                  <c:v>144.265625</c:v>
                </c:pt>
                <c:pt idx="56551">
                  <c:v>144.26822916666666</c:v>
                </c:pt>
                <c:pt idx="56552">
                  <c:v>144.27083333333334</c:v>
                </c:pt>
                <c:pt idx="56553">
                  <c:v>144.2734375</c:v>
                </c:pt>
                <c:pt idx="56554">
                  <c:v>144.27604166666666</c:v>
                </c:pt>
                <c:pt idx="56555">
                  <c:v>144.27864583333334</c:v>
                </c:pt>
                <c:pt idx="56556">
                  <c:v>144.28125</c:v>
                </c:pt>
                <c:pt idx="56557">
                  <c:v>144.28385416666666</c:v>
                </c:pt>
                <c:pt idx="56558">
                  <c:v>144.28645833333334</c:v>
                </c:pt>
                <c:pt idx="56559">
                  <c:v>144.2890625</c:v>
                </c:pt>
                <c:pt idx="56560">
                  <c:v>144.29166666666666</c:v>
                </c:pt>
                <c:pt idx="56561">
                  <c:v>144.29427083333334</c:v>
                </c:pt>
                <c:pt idx="56562">
                  <c:v>144.296875</c:v>
                </c:pt>
                <c:pt idx="56563">
                  <c:v>144.29947916666666</c:v>
                </c:pt>
                <c:pt idx="56564">
                  <c:v>144.30208333333334</c:v>
                </c:pt>
                <c:pt idx="56565">
                  <c:v>144.3046875</c:v>
                </c:pt>
                <c:pt idx="56566">
                  <c:v>144.30729166666666</c:v>
                </c:pt>
                <c:pt idx="56567">
                  <c:v>144.30989583333334</c:v>
                </c:pt>
                <c:pt idx="56568">
                  <c:v>144.3125</c:v>
                </c:pt>
                <c:pt idx="56569">
                  <c:v>144.31510416666666</c:v>
                </c:pt>
                <c:pt idx="56570">
                  <c:v>144.31770833333334</c:v>
                </c:pt>
                <c:pt idx="56571">
                  <c:v>144.3203125</c:v>
                </c:pt>
                <c:pt idx="56572">
                  <c:v>144.32291666666666</c:v>
                </c:pt>
                <c:pt idx="56573">
                  <c:v>144.32552083333334</c:v>
                </c:pt>
                <c:pt idx="56574">
                  <c:v>144.328125</c:v>
                </c:pt>
                <c:pt idx="56575">
                  <c:v>144.33072916666666</c:v>
                </c:pt>
                <c:pt idx="56576">
                  <c:v>144.33333333333334</c:v>
                </c:pt>
                <c:pt idx="56577">
                  <c:v>144.3359375</c:v>
                </c:pt>
                <c:pt idx="56578">
                  <c:v>144.33854166666666</c:v>
                </c:pt>
                <c:pt idx="56579">
                  <c:v>144.34114583333334</c:v>
                </c:pt>
                <c:pt idx="56580">
                  <c:v>144.34375</c:v>
                </c:pt>
                <c:pt idx="56581">
                  <c:v>144.34635416666666</c:v>
                </c:pt>
                <c:pt idx="56582">
                  <c:v>144.34895833333334</c:v>
                </c:pt>
                <c:pt idx="56583">
                  <c:v>144.3515625</c:v>
                </c:pt>
                <c:pt idx="56584">
                  <c:v>144.35416666666666</c:v>
                </c:pt>
                <c:pt idx="56585">
                  <c:v>144.35677083333334</c:v>
                </c:pt>
                <c:pt idx="56586">
                  <c:v>144.359375</c:v>
                </c:pt>
                <c:pt idx="56587">
                  <c:v>144.36197916666666</c:v>
                </c:pt>
                <c:pt idx="56588">
                  <c:v>144.36458333333334</c:v>
                </c:pt>
                <c:pt idx="56589">
                  <c:v>144.3671875</c:v>
                </c:pt>
                <c:pt idx="56590">
                  <c:v>144.36979166666666</c:v>
                </c:pt>
                <c:pt idx="56591">
                  <c:v>144.37239583333334</c:v>
                </c:pt>
                <c:pt idx="56592">
                  <c:v>144.375</c:v>
                </c:pt>
                <c:pt idx="56593">
                  <c:v>144.37760416666666</c:v>
                </c:pt>
                <c:pt idx="56594">
                  <c:v>144.38020833333334</c:v>
                </c:pt>
                <c:pt idx="56595">
                  <c:v>144.3828125</c:v>
                </c:pt>
                <c:pt idx="56596">
                  <c:v>144.38541666666666</c:v>
                </c:pt>
                <c:pt idx="56597">
                  <c:v>144.38802083333334</c:v>
                </c:pt>
                <c:pt idx="56598">
                  <c:v>144.390625</c:v>
                </c:pt>
                <c:pt idx="56599">
                  <c:v>144.39322916666666</c:v>
                </c:pt>
                <c:pt idx="56600">
                  <c:v>144.39583333333334</c:v>
                </c:pt>
                <c:pt idx="56601">
                  <c:v>144.3984375</c:v>
                </c:pt>
                <c:pt idx="56602">
                  <c:v>144.40104166666666</c:v>
                </c:pt>
                <c:pt idx="56603">
                  <c:v>144.40364583333334</c:v>
                </c:pt>
                <c:pt idx="56604">
                  <c:v>144.40625</c:v>
                </c:pt>
                <c:pt idx="56605">
                  <c:v>144.40885416666666</c:v>
                </c:pt>
                <c:pt idx="56606">
                  <c:v>144.41145833333334</c:v>
                </c:pt>
                <c:pt idx="56607">
                  <c:v>144.4140625</c:v>
                </c:pt>
                <c:pt idx="56608">
                  <c:v>144.41666666666666</c:v>
                </c:pt>
                <c:pt idx="56609">
                  <c:v>144.41927083333334</c:v>
                </c:pt>
                <c:pt idx="56610">
                  <c:v>144.421875</c:v>
                </c:pt>
                <c:pt idx="56611">
                  <c:v>144.42447916666666</c:v>
                </c:pt>
                <c:pt idx="56612">
                  <c:v>144.42708333333334</c:v>
                </c:pt>
                <c:pt idx="56613">
                  <c:v>144.4296875</c:v>
                </c:pt>
                <c:pt idx="56614">
                  <c:v>144.43229166666666</c:v>
                </c:pt>
                <c:pt idx="56615">
                  <c:v>144.43489583333334</c:v>
                </c:pt>
                <c:pt idx="56616">
                  <c:v>144.4375</c:v>
                </c:pt>
                <c:pt idx="56617">
                  <c:v>144.44010416666666</c:v>
                </c:pt>
                <c:pt idx="56618">
                  <c:v>144.44270833333334</c:v>
                </c:pt>
                <c:pt idx="56619">
                  <c:v>144.4453125</c:v>
                </c:pt>
                <c:pt idx="56620">
                  <c:v>144.44791666666666</c:v>
                </c:pt>
                <c:pt idx="56621">
                  <c:v>144.45052083333334</c:v>
                </c:pt>
                <c:pt idx="56622">
                  <c:v>144.453125</c:v>
                </c:pt>
                <c:pt idx="56623">
                  <c:v>144.45572916666666</c:v>
                </c:pt>
                <c:pt idx="56624">
                  <c:v>144.45833333333334</c:v>
                </c:pt>
                <c:pt idx="56625">
                  <c:v>144.4609375</c:v>
                </c:pt>
                <c:pt idx="56626">
                  <c:v>144.46354166666666</c:v>
                </c:pt>
                <c:pt idx="56627">
                  <c:v>144.46614583333334</c:v>
                </c:pt>
                <c:pt idx="56628">
                  <c:v>144.46875</c:v>
                </c:pt>
                <c:pt idx="56629">
                  <c:v>144.47135416666666</c:v>
                </c:pt>
                <c:pt idx="56630">
                  <c:v>144.47395833333334</c:v>
                </c:pt>
                <c:pt idx="56631">
                  <c:v>144.4765625</c:v>
                </c:pt>
                <c:pt idx="56632">
                  <c:v>144.47916666666666</c:v>
                </c:pt>
                <c:pt idx="56633">
                  <c:v>144.48177083333334</c:v>
                </c:pt>
                <c:pt idx="56634">
                  <c:v>144.484375</c:v>
                </c:pt>
                <c:pt idx="56635">
                  <c:v>144.48697916666666</c:v>
                </c:pt>
                <c:pt idx="56636">
                  <c:v>144.48958333333334</c:v>
                </c:pt>
                <c:pt idx="56637">
                  <c:v>144.4921875</c:v>
                </c:pt>
                <c:pt idx="56638">
                  <c:v>144.49479166666666</c:v>
                </c:pt>
                <c:pt idx="56639">
                  <c:v>144.49739583333334</c:v>
                </c:pt>
                <c:pt idx="56640">
                  <c:v>144.5</c:v>
                </c:pt>
                <c:pt idx="56641">
                  <c:v>144.50260416666666</c:v>
                </c:pt>
                <c:pt idx="56642">
                  <c:v>144.50520833333334</c:v>
                </c:pt>
                <c:pt idx="56643">
                  <c:v>144.5078125</c:v>
                </c:pt>
                <c:pt idx="56644">
                  <c:v>144.51041666666666</c:v>
                </c:pt>
                <c:pt idx="56645">
                  <c:v>144.51302083333334</c:v>
                </c:pt>
                <c:pt idx="56646">
                  <c:v>144.515625</c:v>
                </c:pt>
                <c:pt idx="56647">
                  <c:v>144.51822916666666</c:v>
                </c:pt>
                <c:pt idx="56648">
                  <c:v>144.52083333333334</c:v>
                </c:pt>
                <c:pt idx="56649">
                  <c:v>144.5234375</c:v>
                </c:pt>
                <c:pt idx="56650">
                  <c:v>144.52604166666666</c:v>
                </c:pt>
                <c:pt idx="56651">
                  <c:v>144.52864583333334</c:v>
                </c:pt>
                <c:pt idx="56652">
                  <c:v>144.53125</c:v>
                </c:pt>
                <c:pt idx="56653">
                  <c:v>144.53385416666666</c:v>
                </c:pt>
                <c:pt idx="56654">
                  <c:v>144.53645833333334</c:v>
                </c:pt>
                <c:pt idx="56655">
                  <c:v>144.5390625</c:v>
                </c:pt>
                <c:pt idx="56656">
                  <c:v>144.54166666666666</c:v>
                </c:pt>
                <c:pt idx="56657">
                  <c:v>144.54427083333334</c:v>
                </c:pt>
                <c:pt idx="56658">
                  <c:v>144.546875</c:v>
                </c:pt>
                <c:pt idx="56659">
                  <c:v>144.54947916666666</c:v>
                </c:pt>
                <c:pt idx="56660">
                  <c:v>144.55208333333334</c:v>
                </c:pt>
                <c:pt idx="56661">
                  <c:v>144.5546875</c:v>
                </c:pt>
                <c:pt idx="56662">
                  <c:v>144.55729166666666</c:v>
                </c:pt>
                <c:pt idx="56663">
                  <c:v>144.55989583333334</c:v>
                </c:pt>
                <c:pt idx="56664">
                  <c:v>144.5625</c:v>
                </c:pt>
                <c:pt idx="56665">
                  <c:v>144.56510416666666</c:v>
                </c:pt>
                <c:pt idx="56666">
                  <c:v>144.56770833333334</c:v>
                </c:pt>
                <c:pt idx="56667">
                  <c:v>144.5703125</c:v>
                </c:pt>
                <c:pt idx="56668">
                  <c:v>144.57291666666666</c:v>
                </c:pt>
                <c:pt idx="56669">
                  <c:v>144.57552083333334</c:v>
                </c:pt>
                <c:pt idx="56670">
                  <c:v>144.578125</c:v>
                </c:pt>
                <c:pt idx="56671">
                  <c:v>144.58072916666666</c:v>
                </c:pt>
                <c:pt idx="56672">
                  <c:v>144.58333333333334</c:v>
                </c:pt>
                <c:pt idx="56673">
                  <c:v>144.5859375</c:v>
                </c:pt>
                <c:pt idx="56674">
                  <c:v>144.58854166666666</c:v>
                </c:pt>
                <c:pt idx="56675">
                  <c:v>144.59114583333334</c:v>
                </c:pt>
                <c:pt idx="56676">
                  <c:v>144.59375</c:v>
                </c:pt>
                <c:pt idx="56677">
                  <c:v>144.59635416666666</c:v>
                </c:pt>
                <c:pt idx="56678">
                  <c:v>144.59895833333334</c:v>
                </c:pt>
                <c:pt idx="56679">
                  <c:v>144.6015625</c:v>
                </c:pt>
                <c:pt idx="56680">
                  <c:v>144.60416666666666</c:v>
                </c:pt>
                <c:pt idx="56681">
                  <c:v>144.60677083333334</c:v>
                </c:pt>
                <c:pt idx="56682">
                  <c:v>144.609375</c:v>
                </c:pt>
                <c:pt idx="56683">
                  <c:v>144.61197916666666</c:v>
                </c:pt>
                <c:pt idx="56684">
                  <c:v>144.61458333333334</c:v>
                </c:pt>
                <c:pt idx="56685">
                  <c:v>144.6171875</c:v>
                </c:pt>
                <c:pt idx="56686">
                  <c:v>144.61979166666666</c:v>
                </c:pt>
                <c:pt idx="56687">
                  <c:v>144.62239583333334</c:v>
                </c:pt>
                <c:pt idx="56688">
                  <c:v>144.625</c:v>
                </c:pt>
                <c:pt idx="56689">
                  <c:v>144.62760416666666</c:v>
                </c:pt>
                <c:pt idx="56690">
                  <c:v>144.63020833333334</c:v>
                </c:pt>
                <c:pt idx="56691">
                  <c:v>144.6328125</c:v>
                </c:pt>
                <c:pt idx="56692">
                  <c:v>144.63541666666666</c:v>
                </c:pt>
                <c:pt idx="56693">
                  <c:v>144.63802083333334</c:v>
                </c:pt>
                <c:pt idx="56694">
                  <c:v>144.640625</c:v>
                </c:pt>
                <c:pt idx="56695">
                  <c:v>144.64322916666666</c:v>
                </c:pt>
                <c:pt idx="56696">
                  <c:v>144.64583333333334</c:v>
                </c:pt>
                <c:pt idx="56697">
                  <c:v>144.6484375</c:v>
                </c:pt>
                <c:pt idx="56698">
                  <c:v>144.65104166666666</c:v>
                </c:pt>
                <c:pt idx="56699">
                  <c:v>144.65364583333334</c:v>
                </c:pt>
                <c:pt idx="56700">
                  <c:v>144.65625</c:v>
                </c:pt>
                <c:pt idx="56701">
                  <c:v>144.65885416666666</c:v>
                </c:pt>
                <c:pt idx="56702">
                  <c:v>144.66145833333334</c:v>
                </c:pt>
                <c:pt idx="56703">
                  <c:v>144.6640625</c:v>
                </c:pt>
                <c:pt idx="56704">
                  <c:v>144.66666666666666</c:v>
                </c:pt>
                <c:pt idx="56705">
                  <c:v>144.66927083333334</c:v>
                </c:pt>
                <c:pt idx="56706">
                  <c:v>144.671875</c:v>
                </c:pt>
                <c:pt idx="56707">
                  <c:v>144.67447916666666</c:v>
                </c:pt>
                <c:pt idx="56708">
                  <c:v>144.67708333333334</c:v>
                </c:pt>
                <c:pt idx="56709">
                  <c:v>144.6796875</c:v>
                </c:pt>
                <c:pt idx="56710">
                  <c:v>144.68229166666666</c:v>
                </c:pt>
                <c:pt idx="56711">
                  <c:v>144.68489583333334</c:v>
                </c:pt>
                <c:pt idx="56712">
                  <c:v>144.6875</c:v>
                </c:pt>
                <c:pt idx="56713">
                  <c:v>144.69010416666666</c:v>
                </c:pt>
                <c:pt idx="56714">
                  <c:v>144.69270833333334</c:v>
                </c:pt>
                <c:pt idx="56715">
                  <c:v>144.6953125</c:v>
                </c:pt>
                <c:pt idx="56716">
                  <c:v>144.69791666666666</c:v>
                </c:pt>
                <c:pt idx="56717">
                  <c:v>144.70052083333334</c:v>
                </c:pt>
                <c:pt idx="56718">
                  <c:v>144.703125</c:v>
                </c:pt>
                <c:pt idx="56719">
                  <c:v>144.70572916666666</c:v>
                </c:pt>
                <c:pt idx="56720">
                  <c:v>144.70833333333334</c:v>
                </c:pt>
                <c:pt idx="56721">
                  <c:v>144.7109375</c:v>
                </c:pt>
                <c:pt idx="56722">
                  <c:v>144.71354166666666</c:v>
                </c:pt>
                <c:pt idx="56723">
                  <c:v>144.71614583333334</c:v>
                </c:pt>
                <c:pt idx="56724">
                  <c:v>144.71875</c:v>
                </c:pt>
                <c:pt idx="56725">
                  <c:v>144.72135416666666</c:v>
                </c:pt>
                <c:pt idx="56726">
                  <c:v>144.72395833333334</c:v>
                </c:pt>
                <c:pt idx="56727">
                  <c:v>144.7265625</c:v>
                </c:pt>
                <c:pt idx="56728">
                  <c:v>144.72916666666666</c:v>
                </c:pt>
                <c:pt idx="56729">
                  <c:v>144.73177083333334</c:v>
                </c:pt>
                <c:pt idx="56730">
                  <c:v>144.734375</c:v>
                </c:pt>
                <c:pt idx="56731">
                  <c:v>144.73697916666666</c:v>
                </c:pt>
                <c:pt idx="56732">
                  <c:v>144.73958333333334</c:v>
                </c:pt>
                <c:pt idx="56733">
                  <c:v>144.7421875</c:v>
                </c:pt>
                <c:pt idx="56734">
                  <c:v>144.74479166666666</c:v>
                </c:pt>
                <c:pt idx="56735">
                  <c:v>144.74739583333334</c:v>
                </c:pt>
                <c:pt idx="56736">
                  <c:v>144.75</c:v>
                </c:pt>
                <c:pt idx="56737">
                  <c:v>144.75260416666666</c:v>
                </c:pt>
                <c:pt idx="56738">
                  <c:v>144.75520833333334</c:v>
                </c:pt>
                <c:pt idx="56739">
                  <c:v>144.7578125</c:v>
                </c:pt>
                <c:pt idx="56740">
                  <c:v>144.76041666666666</c:v>
                </c:pt>
                <c:pt idx="56741">
                  <c:v>144.76302083333334</c:v>
                </c:pt>
                <c:pt idx="56742">
                  <c:v>144.765625</c:v>
                </c:pt>
                <c:pt idx="56743">
                  <c:v>144.76822916666666</c:v>
                </c:pt>
                <c:pt idx="56744">
                  <c:v>144.77083333333334</c:v>
                </c:pt>
                <c:pt idx="56745">
                  <c:v>144.7734375</c:v>
                </c:pt>
                <c:pt idx="56746">
                  <c:v>144.77604166666666</c:v>
                </c:pt>
                <c:pt idx="56747">
                  <c:v>144.77864583333334</c:v>
                </c:pt>
                <c:pt idx="56748">
                  <c:v>144.78125</c:v>
                </c:pt>
                <c:pt idx="56749">
                  <c:v>144.78385416666666</c:v>
                </c:pt>
                <c:pt idx="56750">
                  <c:v>144.78645833333334</c:v>
                </c:pt>
                <c:pt idx="56751">
                  <c:v>144.7890625</c:v>
                </c:pt>
                <c:pt idx="56752">
                  <c:v>144.79166666666666</c:v>
                </c:pt>
                <c:pt idx="56753">
                  <c:v>144.79427083333334</c:v>
                </c:pt>
                <c:pt idx="56754">
                  <c:v>144.796875</c:v>
                </c:pt>
                <c:pt idx="56755">
                  <c:v>144.79947916666666</c:v>
                </c:pt>
                <c:pt idx="56756">
                  <c:v>144.80208333333334</c:v>
                </c:pt>
                <c:pt idx="56757">
                  <c:v>144.8046875</c:v>
                </c:pt>
                <c:pt idx="56758">
                  <c:v>144.80729166666666</c:v>
                </c:pt>
                <c:pt idx="56759">
                  <c:v>144.80989583333334</c:v>
                </c:pt>
                <c:pt idx="56760">
                  <c:v>144.8125</c:v>
                </c:pt>
                <c:pt idx="56761">
                  <c:v>144.81510416666666</c:v>
                </c:pt>
                <c:pt idx="56762">
                  <c:v>144.81770833333334</c:v>
                </c:pt>
                <c:pt idx="56763">
                  <c:v>144.8203125</c:v>
                </c:pt>
                <c:pt idx="56764">
                  <c:v>144.82291666666666</c:v>
                </c:pt>
                <c:pt idx="56765">
                  <c:v>144.82552083333334</c:v>
                </c:pt>
                <c:pt idx="56766">
                  <c:v>144.828125</c:v>
                </c:pt>
                <c:pt idx="56767">
                  <c:v>144.83072916666666</c:v>
                </c:pt>
                <c:pt idx="56768">
                  <c:v>144.83333333333334</c:v>
                </c:pt>
                <c:pt idx="56769">
                  <c:v>144.8359375</c:v>
                </c:pt>
                <c:pt idx="56770">
                  <c:v>144.83854166666666</c:v>
                </c:pt>
                <c:pt idx="56771">
                  <c:v>144.84114583333334</c:v>
                </c:pt>
                <c:pt idx="56772">
                  <c:v>144.84375</c:v>
                </c:pt>
                <c:pt idx="56773">
                  <c:v>144.84635416666666</c:v>
                </c:pt>
                <c:pt idx="56774">
                  <c:v>144.84895833333334</c:v>
                </c:pt>
                <c:pt idx="56775">
                  <c:v>144.8515625</c:v>
                </c:pt>
                <c:pt idx="56776">
                  <c:v>144.85416666666666</c:v>
                </c:pt>
                <c:pt idx="56777">
                  <c:v>144.85677083333334</c:v>
                </c:pt>
                <c:pt idx="56778">
                  <c:v>144.859375</c:v>
                </c:pt>
                <c:pt idx="56779">
                  <c:v>144.86197916666666</c:v>
                </c:pt>
                <c:pt idx="56780">
                  <c:v>144.86458333333334</c:v>
                </c:pt>
                <c:pt idx="56781">
                  <c:v>144.8671875</c:v>
                </c:pt>
                <c:pt idx="56782">
                  <c:v>144.86979166666666</c:v>
                </c:pt>
                <c:pt idx="56783">
                  <c:v>144.87239583333334</c:v>
                </c:pt>
                <c:pt idx="56784">
                  <c:v>144.875</c:v>
                </c:pt>
                <c:pt idx="56785">
                  <c:v>144.87760416666666</c:v>
                </c:pt>
                <c:pt idx="56786">
                  <c:v>144.88020833333334</c:v>
                </c:pt>
                <c:pt idx="56787">
                  <c:v>144.8828125</c:v>
                </c:pt>
                <c:pt idx="56788">
                  <c:v>144.88541666666666</c:v>
                </c:pt>
                <c:pt idx="56789">
                  <c:v>144.88802083333334</c:v>
                </c:pt>
                <c:pt idx="56790">
                  <c:v>144.890625</c:v>
                </c:pt>
                <c:pt idx="56791">
                  <c:v>144.89322916666666</c:v>
                </c:pt>
                <c:pt idx="56792">
                  <c:v>144.89583333333334</c:v>
                </c:pt>
                <c:pt idx="56793">
                  <c:v>144.8984375</c:v>
                </c:pt>
                <c:pt idx="56794">
                  <c:v>144.90104166666666</c:v>
                </c:pt>
                <c:pt idx="56795">
                  <c:v>144.90364583333334</c:v>
                </c:pt>
                <c:pt idx="56796">
                  <c:v>144.90625</c:v>
                </c:pt>
                <c:pt idx="56797">
                  <c:v>144.90885416666666</c:v>
                </c:pt>
                <c:pt idx="56798">
                  <c:v>144.91145833333334</c:v>
                </c:pt>
                <c:pt idx="56799">
                  <c:v>144.9140625</c:v>
                </c:pt>
                <c:pt idx="56800">
                  <c:v>144.91666666666666</c:v>
                </c:pt>
                <c:pt idx="56801">
                  <c:v>144.91927083333334</c:v>
                </c:pt>
                <c:pt idx="56802">
                  <c:v>144.921875</c:v>
                </c:pt>
                <c:pt idx="56803">
                  <c:v>144.92447916666666</c:v>
                </c:pt>
                <c:pt idx="56804">
                  <c:v>144.92708333333334</c:v>
                </c:pt>
                <c:pt idx="56805">
                  <c:v>144.9296875</c:v>
                </c:pt>
                <c:pt idx="56806">
                  <c:v>144.93229166666666</c:v>
                </c:pt>
                <c:pt idx="56807">
                  <c:v>144.93489583333334</c:v>
                </c:pt>
                <c:pt idx="56808">
                  <c:v>144.9375</c:v>
                </c:pt>
                <c:pt idx="56809">
                  <c:v>144.94010416666666</c:v>
                </c:pt>
                <c:pt idx="56810">
                  <c:v>144.94270833333334</c:v>
                </c:pt>
                <c:pt idx="56811">
                  <c:v>144.9453125</c:v>
                </c:pt>
                <c:pt idx="56812">
                  <c:v>144.94791666666666</c:v>
                </c:pt>
                <c:pt idx="56813">
                  <c:v>144.95052083333334</c:v>
                </c:pt>
                <c:pt idx="56814">
                  <c:v>144.953125</c:v>
                </c:pt>
                <c:pt idx="56815">
                  <c:v>144.95572916666666</c:v>
                </c:pt>
                <c:pt idx="56816">
                  <c:v>144.95833333333334</c:v>
                </c:pt>
                <c:pt idx="56817">
                  <c:v>144.9609375</c:v>
                </c:pt>
                <c:pt idx="56818">
                  <c:v>144.96354166666666</c:v>
                </c:pt>
                <c:pt idx="56819">
                  <c:v>144.96614583333334</c:v>
                </c:pt>
                <c:pt idx="56820">
                  <c:v>144.96875</c:v>
                </c:pt>
                <c:pt idx="56821">
                  <c:v>144.97135416666666</c:v>
                </c:pt>
                <c:pt idx="56822">
                  <c:v>144.97395833333334</c:v>
                </c:pt>
                <c:pt idx="56823">
                  <c:v>144.9765625</c:v>
                </c:pt>
                <c:pt idx="56824">
                  <c:v>144.97916666666666</c:v>
                </c:pt>
                <c:pt idx="56825">
                  <c:v>144.98177083333334</c:v>
                </c:pt>
                <c:pt idx="56826">
                  <c:v>144.984375</c:v>
                </c:pt>
                <c:pt idx="56827">
                  <c:v>144.98697916666666</c:v>
                </c:pt>
                <c:pt idx="56828">
                  <c:v>144.98958333333334</c:v>
                </c:pt>
                <c:pt idx="56829">
                  <c:v>144.9921875</c:v>
                </c:pt>
                <c:pt idx="56830">
                  <c:v>144.99479166666666</c:v>
                </c:pt>
                <c:pt idx="56831">
                  <c:v>144.99739583333334</c:v>
                </c:pt>
                <c:pt idx="56832">
                  <c:v>145</c:v>
                </c:pt>
                <c:pt idx="56833">
                  <c:v>145.00260416666666</c:v>
                </c:pt>
                <c:pt idx="56834">
                  <c:v>145.00520833333334</c:v>
                </c:pt>
                <c:pt idx="56835">
                  <c:v>145.0078125</c:v>
                </c:pt>
                <c:pt idx="56836">
                  <c:v>145.01041666666666</c:v>
                </c:pt>
                <c:pt idx="56837">
                  <c:v>145.01302083333334</c:v>
                </c:pt>
                <c:pt idx="56838">
                  <c:v>145.015625</c:v>
                </c:pt>
                <c:pt idx="56839">
                  <c:v>145.01822916666666</c:v>
                </c:pt>
                <c:pt idx="56840">
                  <c:v>145.02083333333334</c:v>
                </c:pt>
                <c:pt idx="56841">
                  <c:v>145.0234375</c:v>
                </c:pt>
                <c:pt idx="56842">
                  <c:v>145.02604166666666</c:v>
                </c:pt>
                <c:pt idx="56843">
                  <c:v>145.02864583333334</c:v>
                </c:pt>
                <c:pt idx="56844">
                  <c:v>145.03125</c:v>
                </c:pt>
                <c:pt idx="56845">
                  <c:v>145.03385416666666</c:v>
                </c:pt>
                <c:pt idx="56846">
                  <c:v>145.03645833333334</c:v>
                </c:pt>
                <c:pt idx="56847">
                  <c:v>145.0390625</c:v>
                </c:pt>
                <c:pt idx="56848">
                  <c:v>145.04166666666666</c:v>
                </c:pt>
                <c:pt idx="56849">
                  <c:v>145.04427083333334</c:v>
                </c:pt>
                <c:pt idx="56850">
                  <c:v>145.046875</c:v>
                </c:pt>
                <c:pt idx="56851">
                  <c:v>145.04947916666666</c:v>
                </c:pt>
                <c:pt idx="56852">
                  <c:v>145.05208333333334</c:v>
                </c:pt>
                <c:pt idx="56853">
                  <c:v>145.0546875</c:v>
                </c:pt>
                <c:pt idx="56854">
                  <c:v>145.05729166666666</c:v>
                </c:pt>
                <c:pt idx="56855">
                  <c:v>145.05989583333334</c:v>
                </c:pt>
                <c:pt idx="56856">
                  <c:v>145.0625</c:v>
                </c:pt>
                <c:pt idx="56857">
                  <c:v>145.06510416666666</c:v>
                </c:pt>
                <c:pt idx="56858">
                  <c:v>145.06770833333334</c:v>
                </c:pt>
                <c:pt idx="56859">
                  <c:v>145.0703125</c:v>
                </c:pt>
                <c:pt idx="56860">
                  <c:v>145.07291666666666</c:v>
                </c:pt>
                <c:pt idx="56861">
                  <c:v>145.07552083333334</c:v>
                </c:pt>
                <c:pt idx="56862">
                  <c:v>145.078125</c:v>
                </c:pt>
                <c:pt idx="56863">
                  <c:v>145.08072916666666</c:v>
                </c:pt>
                <c:pt idx="56864">
                  <c:v>145.08333333333334</c:v>
                </c:pt>
                <c:pt idx="56865">
                  <c:v>145.0859375</c:v>
                </c:pt>
                <c:pt idx="56866">
                  <c:v>145.08854166666666</c:v>
                </c:pt>
                <c:pt idx="56867">
                  <c:v>145.09114583333334</c:v>
                </c:pt>
                <c:pt idx="56868">
                  <c:v>145.09375</c:v>
                </c:pt>
                <c:pt idx="56869">
                  <c:v>145.09635416666666</c:v>
                </c:pt>
                <c:pt idx="56870">
                  <c:v>145.09895833333334</c:v>
                </c:pt>
                <c:pt idx="56871">
                  <c:v>145.1015625</c:v>
                </c:pt>
                <c:pt idx="56872">
                  <c:v>145.10416666666666</c:v>
                </c:pt>
                <c:pt idx="56873">
                  <c:v>145.10677083333334</c:v>
                </c:pt>
                <c:pt idx="56874">
                  <c:v>145.109375</c:v>
                </c:pt>
                <c:pt idx="56875">
                  <c:v>145.11197916666666</c:v>
                </c:pt>
                <c:pt idx="56876">
                  <c:v>145.11458333333334</c:v>
                </c:pt>
                <c:pt idx="56877">
                  <c:v>145.1171875</c:v>
                </c:pt>
                <c:pt idx="56878">
                  <c:v>145.11979166666666</c:v>
                </c:pt>
                <c:pt idx="56879">
                  <c:v>145.12239583333334</c:v>
                </c:pt>
                <c:pt idx="56880">
                  <c:v>145.125</c:v>
                </c:pt>
                <c:pt idx="56881">
                  <c:v>145.12760416666666</c:v>
                </c:pt>
                <c:pt idx="56882">
                  <c:v>145.13020833333334</c:v>
                </c:pt>
                <c:pt idx="56883">
                  <c:v>145.1328125</c:v>
                </c:pt>
                <c:pt idx="56884">
                  <c:v>145.13541666666666</c:v>
                </c:pt>
                <c:pt idx="56885">
                  <c:v>145.13802083333334</c:v>
                </c:pt>
                <c:pt idx="56886">
                  <c:v>145.140625</c:v>
                </c:pt>
                <c:pt idx="56887">
                  <c:v>145.14322916666666</c:v>
                </c:pt>
                <c:pt idx="56888">
                  <c:v>145.14583333333334</c:v>
                </c:pt>
                <c:pt idx="56889">
                  <c:v>145.1484375</c:v>
                </c:pt>
                <c:pt idx="56890">
                  <c:v>145.15104166666666</c:v>
                </c:pt>
                <c:pt idx="56891">
                  <c:v>145.15364583333334</c:v>
                </c:pt>
                <c:pt idx="56892">
                  <c:v>145.15625</c:v>
                </c:pt>
                <c:pt idx="56893">
                  <c:v>145.15885416666666</c:v>
                </c:pt>
                <c:pt idx="56894">
                  <c:v>145.16145833333334</c:v>
                </c:pt>
                <c:pt idx="56895">
                  <c:v>145.1640625</c:v>
                </c:pt>
                <c:pt idx="56896">
                  <c:v>145.16666666666666</c:v>
                </c:pt>
                <c:pt idx="56897">
                  <c:v>145.16927083333334</c:v>
                </c:pt>
                <c:pt idx="56898">
                  <c:v>145.171875</c:v>
                </c:pt>
                <c:pt idx="56899">
                  <c:v>145.17447916666666</c:v>
                </c:pt>
                <c:pt idx="56900">
                  <c:v>145.17708333333334</c:v>
                </c:pt>
                <c:pt idx="56901">
                  <c:v>145.1796875</c:v>
                </c:pt>
                <c:pt idx="56902">
                  <c:v>145.18229166666666</c:v>
                </c:pt>
                <c:pt idx="56903">
                  <c:v>145.18489583333334</c:v>
                </c:pt>
                <c:pt idx="56904">
                  <c:v>145.1875</c:v>
                </c:pt>
                <c:pt idx="56905">
                  <c:v>145.19010416666666</c:v>
                </c:pt>
                <c:pt idx="56906">
                  <c:v>145.19270833333334</c:v>
                </c:pt>
                <c:pt idx="56907">
                  <c:v>145.1953125</c:v>
                </c:pt>
                <c:pt idx="56908">
                  <c:v>145.19791666666666</c:v>
                </c:pt>
                <c:pt idx="56909">
                  <c:v>145.20052083333334</c:v>
                </c:pt>
                <c:pt idx="56910">
                  <c:v>145.203125</c:v>
                </c:pt>
                <c:pt idx="56911">
                  <c:v>145.20572916666666</c:v>
                </c:pt>
                <c:pt idx="56912">
                  <c:v>145.20833333333334</c:v>
                </c:pt>
                <c:pt idx="56913">
                  <c:v>145.2109375</c:v>
                </c:pt>
                <c:pt idx="56914">
                  <c:v>145.21354166666666</c:v>
                </c:pt>
                <c:pt idx="56915">
                  <c:v>145.21614583333334</c:v>
                </c:pt>
                <c:pt idx="56916">
                  <c:v>145.21875</c:v>
                </c:pt>
                <c:pt idx="56917">
                  <c:v>145.22135416666666</c:v>
                </c:pt>
                <c:pt idx="56918">
                  <c:v>145.22395833333334</c:v>
                </c:pt>
                <c:pt idx="56919">
                  <c:v>145.2265625</c:v>
                </c:pt>
                <c:pt idx="56920">
                  <c:v>145.22916666666666</c:v>
                </c:pt>
                <c:pt idx="56921">
                  <c:v>145.23177083333334</c:v>
                </c:pt>
                <c:pt idx="56922">
                  <c:v>145.234375</c:v>
                </c:pt>
                <c:pt idx="56923">
                  <c:v>145.23697916666666</c:v>
                </c:pt>
                <c:pt idx="56924">
                  <c:v>145.23958333333334</c:v>
                </c:pt>
                <c:pt idx="56925">
                  <c:v>145.2421875</c:v>
                </c:pt>
                <c:pt idx="56926">
                  <c:v>145.24479166666666</c:v>
                </c:pt>
                <c:pt idx="56927">
                  <c:v>145.24739583333334</c:v>
                </c:pt>
                <c:pt idx="56928">
                  <c:v>145.25</c:v>
                </c:pt>
                <c:pt idx="56929">
                  <c:v>145.25260416666666</c:v>
                </c:pt>
                <c:pt idx="56930">
                  <c:v>145.25520833333334</c:v>
                </c:pt>
                <c:pt idx="56931">
                  <c:v>145.2578125</c:v>
                </c:pt>
                <c:pt idx="56932">
                  <c:v>145.26041666666666</c:v>
                </c:pt>
                <c:pt idx="56933">
                  <c:v>145.26302083333334</c:v>
                </c:pt>
                <c:pt idx="56934">
                  <c:v>145.265625</c:v>
                </c:pt>
                <c:pt idx="56935">
                  <c:v>145.26822916666666</c:v>
                </c:pt>
                <c:pt idx="56936">
                  <c:v>145.27083333333334</c:v>
                </c:pt>
                <c:pt idx="56937">
                  <c:v>145.2734375</c:v>
                </c:pt>
                <c:pt idx="56938">
                  <c:v>145.27604166666666</c:v>
                </c:pt>
                <c:pt idx="56939">
                  <c:v>145.27864583333334</c:v>
                </c:pt>
                <c:pt idx="56940">
                  <c:v>145.28125</c:v>
                </c:pt>
                <c:pt idx="56941">
                  <c:v>145.28385416666666</c:v>
                </c:pt>
                <c:pt idx="56942">
                  <c:v>145.28645833333334</c:v>
                </c:pt>
                <c:pt idx="56943">
                  <c:v>145.2890625</c:v>
                </c:pt>
                <c:pt idx="56944">
                  <c:v>145.29166666666666</c:v>
                </c:pt>
                <c:pt idx="56945">
                  <c:v>145.29427083333334</c:v>
                </c:pt>
                <c:pt idx="56946">
                  <c:v>145.296875</c:v>
                </c:pt>
                <c:pt idx="56947">
                  <c:v>145.29947916666666</c:v>
                </c:pt>
                <c:pt idx="56948">
                  <c:v>145.30208333333334</c:v>
                </c:pt>
                <c:pt idx="56949">
                  <c:v>145.3046875</c:v>
                </c:pt>
                <c:pt idx="56950">
                  <c:v>145.30729166666666</c:v>
                </c:pt>
                <c:pt idx="56951">
                  <c:v>145.30989583333334</c:v>
                </c:pt>
                <c:pt idx="56952">
                  <c:v>145.3125</c:v>
                </c:pt>
                <c:pt idx="56953">
                  <c:v>145.31510416666666</c:v>
                </c:pt>
                <c:pt idx="56954">
                  <c:v>145.31770833333334</c:v>
                </c:pt>
                <c:pt idx="56955">
                  <c:v>145.3203125</c:v>
                </c:pt>
                <c:pt idx="56956">
                  <c:v>145.32291666666666</c:v>
                </c:pt>
                <c:pt idx="56957">
                  <c:v>145.32552083333334</c:v>
                </c:pt>
                <c:pt idx="56958">
                  <c:v>145.328125</c:v>
                </c:pt>
                <c:pt idx="56959">
                  <c:v>145.33072916666666</c:v>
                </c:pt>
                <c:pt idx="56960">
                  <c:v>145.33333333333334</c:v>
                </c:pt>
                <c:pt idx="56961">
                  <c:v>145.3359375</c:v>
                </c:pt>
                <c:pt idx="56962">
                  <c:v>145.33854166666666</c:v>
                </c:pt>
                <c:pt idx="56963">
                  <c:v>145.34114583333334</c:v>
                </c:pt>
                <c:pt idx="56964">
                  <c:v>145.34375</c:v>
                </c:pt>
                <c:pt idx="56965">
                  <c:v>145.34635416666666</c:v>
                </c:pt>
                <c:pt idx="56966">
                  <c:v>145.34895833333334</c:v>
                </c:pt>
                <c:pt idx="56967">
                  <c:v>145.3515625</c:v>
                </c:pt>
                <c:pt idx="56968">
                  <c:v>145.35416666666666</c:v>
                </c:pt>
                <c:pt idx="56969">
                  <c:v>145.35677083333334</c:v>
                </c:pt>
                <c:pt idx="56970">
                  <c:v>145.359375</c:v>
                </c:pt>
                <c:pt idx="56971">
                  <c:v>145.36197916666666</c:v>
                </c:pt>
                <c:pt idx="56972">
                  <c:v>145.36458333333334</c:v>
                </c:pt>
                <c:pt idx="56973">
                  <c:v>145.3671875</c:v>
                </c:pt>
                <c:pt idx="56974">
                  <c:v>145.36979166666666</c:v>
                </c:pt>
                <c:pt idx="56975">
                  <c:v>145.37239583333334</c:v>
                </c:pt>
                <c:pt idx="56976">
                  <c:v>145.375</c:v>
                </c:pt>
                <c:pt idx="56977">
                  <c:v>145.37760416666666</c:v>
                </c:pt>
                <c:pt idx="56978">
                  <c:v>145.38020833333334</c:v>
                </c:pt>
                <c:pt idx="56979">
                  <c:v>145.3828125</c:v>
                </c:pt>
                <c:pt idx="56980">
                  <c:v>145.38541666666666</c:v>
                </c:pt>
                <c:pt idx="56981">
                  <c:v>145.38802083333334</c:v>
                </c:pt>
                <c:pt idx="56982">
                  <c:v>145.390625</c:v>
                </c:pt>
                <c:pt idx="56983">
                  <c:v>145.39322916666666</c:v>
                </c:pt>
                <c:pt idx="56984">
                  <c:v>145.39583333333334</c:v>
                </c:pt>
                <c:pt idx="56985">
                  <c:v>145.3984375</c:v>
                </c:pt>
                <c:pt idx="56986">
                  <c:v>145.40104166666666</c:v>
                </c:pt>
                <c:pt idx="56987">
                  <c:v>145.40364583333334</c:v>
                </c:pt>
                <c:pt idx="56988">
                  <c:v>145.40625</c:v>
                </c:pt>
                <c:pt idx="56989">
                  <c:v>145.40885416666666</c:v>
                </c:pt>
                <c:pt idx="56990">
                  <c:v>145.41145833333334</c:v>
                </c:pt>
                <c:pt idx="56991">
                  <c:v>145.4140625</c:v>
                </c:pt>
                <c:pt idx="56992">
                  <c:v>145.41666666666666</c:v>
                </c:pt>
                <c:pt idx="56993">
                  <c:v>145.41927083333334</c:v>
                </c:pt>
                <c:pt idx="56994">
                  <c:v>145.421875</c:v>
                </c:pt>
                <c:pt idx="56995">
                  <c:v>145.42447916666666</c:v>
                </c:pt>
                <c:pt idx="56996">
                  <c:v>145.42708333333334</c:v>
                </c:pt>
                <c:pt idx="56997">
                  <c:v>145.4296875</c:v>
                </c:pt>
                <c:pt idx="56998">
                  <c:v>145.43229166666666</c:v>
                </c:pt>
                <c:pt idx="56999">
                  <c:v>145.43489583333334</c:v>
                </c:pt>
                <c:pt idx="57000">
                  <c:v>145.4375</c:v>
                </c:pt>
                <c:pt idx="57001">
                  <c:v>145.44010416666666</c:v>
                </c:pt>
                <c:pt idx="57002">
                  <c:v>145.44270833333334</c:v>
                </c:pt>
                <c:pt idx="57003">
                  <c:v>145.4453125</c:v>
                </c:pt>
                <c:pt idx="57004">
                  <c:v>145.44791666666666</c:v>
                </c:pt>
                <c:pt idx="57005">
                  <c:v>145.45052083333334</c:v>
                </c:pt>
                <c:pt idx="57006">
                  <c:v>145.453125</c:v>
                </c:pt>
                <c:pt idx="57007">
                  <c:v>145.45572916666666</c:v>
                </c:pt>
                <c:pt idx="57008">
                  <c:v>145.45833333333334</c:v>
                </c:pt>
                <c:pt idx="57009">
                  <c:v>145.4609375</c:v>
                </c:pt>
                <c:pt idx="57010">
                  <c:v>145.46354166666666</c:v>
                </c:pt>
                <c:pt idx="57011">
                  <c:v>145.46614583333334</c:v>
                </c:pt>
                <c:pt idx="57012">
                  <c:v>145.46875</c:v>
                </c:pt>
                <c:pt idx="57013">
                  <c:v>145.47135416666666</c:v>
                </c:pt>
                <c:pt idx="57014">
                  <c:v>145.47395833333334</c:v>
                </c:pt>
                <c:pt idx="57015">
                  <c:v>145.4765625</c:v>
                </c:pt>
                <c:pt idx="57016">
                  <c:v>145.47916666666666</c:v>
                </c:pt>
                <c:pt idx="57017">
                  <c:v>145.48177083333334</c:v>
                </c:pt>
                <c:pt idx="57018">
                  <c:v>145.484375</c:v>
                </c:pt>
                <c:pt idx="57019">
                  <c:v>145.48697916666666</c:v>
                </c:pt>
                <c:pt idx="57020">
                  <c:v>145.48958333333334</c:v>
                </c:pt>
                <c:pt idx="57021">
                  <c:v>145.4921875</c:v>
                </c:pt>
                <c:pt idx="57022">
                  <c:v>145.49479166666666</c:v>
                </c:pt>
                <c:pt idx="57023">
                  <c:v>145.49739583333334</c:v>
                </c:pt>
                <c:pt idx="57024">
                  <c:v>145.5</c:v>
                </c:pt>
                <c:pt idx="57025">
                  <c:v>145.50260416666666</c:v>
                </c:pt>
                <c:pt idx="57026">
                  <c:v>145.50520833333334</c:v>
                </c:pt>
                <c:pt idx="57027">
                  <c:v>145.5078125</c:v>
                </c:pt>
                <c:pt idx="57028">
                  <c:v>145.51041666666666</c:v>
                </c:pt>
                <c:pt idx="57029">
                  <c:v>145.51302083333334</c:v>
                </c:pt>
                <c:pt idx="57030">
                  <c:v>145.515625</c:v>
                </c:pt>
                <c:pt idx="57031">
                  <c:v>145.51822916666666</c:v>
                </c:pt>
                <c:pt idx="57032">
                  <c:v>145.52083333333334</c:v>
                </c:pt>
                <c:pt idx="57033">
                  <c:v>145.5234375</c:v>
                </c:pt>
                <c:pt idx="57034">
                  <c:v>145.52604166666666</c:v>
                </c:pt>
                <c:pt idx="57035">
                  <c:v>145.52864583333334</c:v>
                </c:pt>
                <c:pt idx="57036">
                  <c:v>145.53125</c:v>
                </c:pt>
                <c:pt idx="57037">
                  <c:v>145.53385416666666</c:v>
                </c:pt>
                <c:pt idx="57038">
                  <c:v>145.53645833333334</c:v>
                </c:pt>
                <c:pt idx="57039">
                  <c:v>145.5390625</c:v>
                </c:pt>
                <c:pt idx="57040">
                  <c:v>145.54166666666666</c:v>
                </c:pt>
                <c:pt idx="57041">
                  <c:v>145.54427083333334</c:v>
                </c:pt>
                <c:pt idx="57042">
                  <c:v>145.546875</c:v>
                </c:pt>
                <c:pt idx="57043">
                  <c:v>145.54947916666666</c:v>
                </c:pt>
                <c:pt idx="57044">
                  <c:v>145.55208333333334</c:v>
                </c:pt>
                <c:pt idx="57045">
                  <c:v>145.5546875</c:v>
                </c:pt>
                <c:pt idx="57046">
                  <c:v>145.55729166666666</c:v>
                </c:pt>
                <c:pt idx="57047">
                  <c:v>145.55989583333334</c:v>
                </c:pt>
                <c:pt idx="57048">
                  <c:v>145.5625</c:v>
                </c:pt>
                <c:pt idx="57049">
                  <c:v>145.56510416666666</c:v>
                </c:pt>
                <c:pt idx="57050">
                  <c:v>145.56770833333334</c:v>
                </c:pt>
                <c:pt idx="57051">
                  <c:v>145.5703125</c:v>
                </c:pt>
                <c:pt idx="57052">
                  <c:v>145.57291666666666</c:v>
                </c:pt>
                <c:pt idx="57053">
                  <c:v>145.57552083333334</c:v>
                </c:pt>
                <c:pt idx="57054">
                  <c:v>145.578125</c:v>
                </c:pt>
                <c:pt idx="57055">
                  <c:v>145.58072916666666</c:v>
                </c:pt>
                <c:pt idx="57056">
                  <c:v>145.58333333333334</c:v>
                </c:pt>
                <c:pt idx="57057">
                  <c:v>145.5859375</c:v>
                </c:pt>
                <c:pt idx="57058">
                  <c:v>145.58854166666666</c:v>
                </c:pt>
                <c:pt idx="57059">
                  <c:v>145.59114583333334</c:v>
                </c:pt>
                <c:pt idx="57060">
                  <c:v>145.59375</c:v>
                </c:pt>
                <c:pt idx="57061">
                  <c:v>145.59635416666666</c:v>
                </c:pt>
                <c:pt idx="57062">
                  <c:v>145.59895833333334</c:v>
                </c:pt>
                <c:pt idx="57063">
                  <c:v>145.6015625</c:v>
                </c:pt>
                <c:pt idx="57064">
                  <c:v>145.60416666666666</c:v>
                </c:pt>
                <c:pt idx="57065">
                  <c:v>145.60677083333334</c:v>
                </c:pt>
                <c:pt idx="57066">
                  <c:v>145.609375</c:v>
                </c:pt>
                <c:pt idx="57067">
                  <c:v>145.61197916666666</c:v>
                </c:pt>
                <c:pt idx="57068">
                  <c:v>145.61458333333334</c:v>
                </c:pt>
                <c:pt idx="57069">
                  <c:v>145.6171875</c:v>
                </c:pt>
                <c:pt idx="57070">
                  <c:v>145.61979166666666</c:v>
                </c:pt>
                <c:pt idx="57071">
                  <c:v>145.62239583333334</c:v>
                </c:pt>
                <c:pt idx="57072">
                  <c:v>145.625</c:v>
                </c:pt>
                <c:pt idx="57073">
                  <c:v>145.62760416666666</c:v>
                </c:pt>
                <c:pt idx="57074">
                  <c:v>145.63020833333334</c:v>
                </c:pt>
                <c:pt idx="57075">
                  <c:v>145.6328125</c:v>
                </c:pt>
                <c:pt idx="57076">
                  <c:v>145.63541666666666</c:v>
                </c:pt>
                <c:pt idx="57077">
                  <c:v>145.63802083333334</c:v>
                </c:pt>
                <c:pt idx="57078">
                  <c:v>145.640625</c:v>
                </c:pt>
                <c:pt idx="57079">
                  <c:v>145.64322916666666</c:v>
                </c:pt>
                <c:pt idx="57080">
                  <c:v>145.64583333333334</c:v>
                </c:pt>
                <c:pt idx="57081">
                  <c:v>145.6484375</c:v>
                </c:pt>
                <c:pt idx="57082">
                  <c:v>145.65104166666666</c:v>
                </c:pt>
                <c:pt idx="57083">
                  <c:v>145.65364583333334</c:v>
                </c:pt>
                <c:pt idx="57084">
                  <c:v>145.65625</c:v>
                </c:pt>
                <c:pt idx="57085">
                  <c:v>145.65885416666666</c:v>
                </c:pt>
                <c:pt idx="57086">
                  <c:v>145.66145833333334</c:v>
                </c:pt>
                <c:pt idx="57087">
                  <c:v>145.6640625</c:v>
                </c:pt>
                <c:pt idx="57088">
                  <c:v>145.66666666666666</c:v>
                </c:pt>
                <c:pt idx="57089">
                  <c:v>145.66927083333334</c:v>
                </c:pt>
                <c:pt idx="57090">
                  <c:v>145.671875</c:v>
                </c:pt>
                <c:pt idx="57091">
                  <c:v>145.67447916666666</c:v>
                </c:pt>
                <c:pt idx="57092">
                  <c:v>145.67708333333334</c:v>
                </c:pt>
                <c:pt idx="57093">
                  <c:v>145.6796875</c:v>
                </c:pt>
                <c:pt idx="57094">
                  <c:v>145.68229166666666</c:v>
                </c:pt>
                <c:pt idx="57095">
                  <c:v>145.68489583333334</c:v>
                </c:pt>
                <c:pt idx="57096">
                  <c:v>145.6875</c:v>
                </c:pt>
                <c:pt idx="57097">
                  <c:v>145.69010416666666</c:v>
                </c:pt>
                <c:pt idx="57098">
                  <c:v>145.69270833333334</c:v>
                </c:pt>
                <c:pt idx="57099">
                  <c:v>145.6953125</c:v>
                </c:pt>
                <c:pt idx="57100">
                  <c:v>145.69791666666666</c:v>
                </c:pt>
                <c:pt idx="57101">
                  <c:v>145.70052083333334</c:v>
                </c:pt>
                <c:pt idx="57102">
                  <c:v>145.703125</c:v>
                </c:pt>
                <c:pt idx="57103">
                  <c:v>145.70572916666666</c:v>
                </c:pt>
                <c:pt idx="57104">
                  <c:v>145.70833333333334</c:v>
                </c:pt>
                <c:pt idx="57105">
                  <c:v>145.7109375</c:v>
                </c:pt>
                <c:pt idx="57106">
                  <c:v>145.71354166666666</c:v>
                </c:pt>
                <c:pt idx="57107">
                  <c:v>145.71614583333334</c:v>
                </c:pt>
                <c:pt idx="57108">
                  <c:v>145.71875</c:v>
                </c:pt>
                <c:pt idx="57109">
                  <c:v>145.72135416666666</c:v>
                </c:pt>
                <c:pt idx="57110">
                  <c:v>145.72395833333334</c:v>
                </c:pt>
                <c:pt idx="57111">
                  <c:v>145.7265625</c:v>
                </c:pt>
                <c:pt idx="57112">
                  <c:v>145.72916666666666</c:v>
                </c:pt>
                <c:pt idx="57113">
                  <c:v>145.73177083333334</c:v>
                </c:pt>
                <c:pt idx="57114">
                  <c:v>145.734375</c:v>
                </c:pt>
                <c:pt idx="57115">
                  <c:v>145.73697916666666</c:v>
                </c:pt>
                <c:pt idx="57116">
                  <c:v>145.73958333333334</c:v>
                </c:pt>
                <c:pt idx="57117">
                  <c:v>145.7421875</c:v>
                </c:pt>
                <c:pt idx="57118">
                  <c:v>145.74479166666666</c:v>
                </c:pt>
                <c:pt idx="57119">
                  <c:v>145.74739583333334</c:v>
                </c:pt>
                <c:pt idx="57120">
                  <c:v>145.75</c:v>
                </c:pt>
                <c:pt idx="57121">
                  <c:v>145.75260416666666</c:v>
                </c:pt>
                <c:pt idx="57122">
                  <c:v>145.75520833333334</c:v>
                </c:pt>
                <c:pt idx="57123">
                  <c:v>145.7578125</c:v>
                </c:pt>
                <c:pt idx="57124">
                  <c:v>145.76041666666666</c:v>
                </c:pt>
                <c:pt idx="57125">
                  <c:v>145.76302083333334</c:v>
                </c:pt>
                <c:pt idx="57126">
                  <c:v>145.765625</c:v>
                </c:pt>
                <c:pt idx="57127">
                  <c:v>145.76822916666666</c:v>
                </c:pt>
                <c:pt idx="57128">
                  <c:v>145.77083333333334</c:v>
                </c:pt>
                <c:pt idx="57129">
                  <c:v>145.7734375</c:v>
                </c:pt>
                <c:pt idx="57130">
                  <c:v>145.77604166666666</c:v>
                </c:pt>
                <c:pt idx="57131">
                  <c:v>145.77864583333334</c:v>
                </c:pt>
                <c:pt idx="57132">
                  <c:v>145.78125</c:v>
                </c:pt>
                <c:pt idx="57133">
                  <c:v>145.78385416666666</c:v>
                </c:pt>
                <c:pt idx="57134">
                  <c:v>145.78645833333334</c:v>
                </c:pt>
                <c:pt idx="57135">
                  <c:v>145.7890625</c:v>
                </c:pt>
                <c:pt idx="57136">
                  <c:v>145.79166666666666</c:v>
                </c:pt>
                <c:pt idx="57137">
                  <c:v>145.79427083333334</c:v>
                </c:pt>
                <c:pt idx="57138">
                  <c:v>145.796875</c:v>
                </c:pt>
                <c:pt idx="57139">
                  <c:v>145.79947916666666</c:v>
                </c:pt>
                <c:pt idx="57140">
                  <c:v>145.80208333333334</c:v>
                </c:pt>
                <c:pt idx="57141">
                  <c:v>145.8046875</c:v>
                </c:pt>
                <c:pt idx="57142">
                  <c:v>145.80729166666666</c:v>
                </c:pt>
                <c:pt idx="57143">
                  <c:v>145.80989583333334</c:v>
                </c:pt>
                <c:pt idx="57144">
                  <c:v>145.8125</c:v>
                </c:pt>
                <c:pt idx="57145">
                  <c:v>145.81510416666666</c:v>
                </c:pt>
                <c:pt idx="57146">
                  <c:v>145.81770833333334</c:v>
                </c:pt>
                <c:pt idx="57147">
                  <c:v>145.8203125</c:v>
                </c:pt>
                <c:pt idx="57148">
                  <c:v>145.82291666666666</c:v>
                </c:pt>
                <c:pt idx="57149">
                  <c:v>145.82552083333334</c:v>
                </c:pt>
                <c:pt idx="57150">
                  <c:v>145.828125</c:v>
                </c:pt>
                <c:pt idx="57151">
                  <c:v>145.83072916666666</c:v>
                </c:pt>
                <c:pt idx="57152">
                  <c:v>145.83333333333334</c:v>
                </c:pt>
                <c:pt idx="57153">
                  <c:v>145.8359375</c:v>
                </c:pt>
                <c:pt idx="57154">
                  <c:v>145.83854166666666</c:v>
                </c:pt>
                <c:pt idx="57155">
                  <c:v>145.84114583333334</c:v>
                </c:pt>
                <c:pt idx="57156">
                  <c:v>145.84375</c:v>
                </c:pt>
                <c:pt idx="57157">
                  <c:v>145.84635416666666</c:v>
                </c:pt>
                <c:pt idx="57158">
                  <c:v>145.84895833333334</c:v>
                </c:pt>
                <c:pt idx="57159">
                  <c:v>145.8515625</c:v>
                </c:pt>
                <c:pt idx="57160">
                  <c:v>145.85416666666666</c:v>
                </c:pt>
                <c:pt idx="57161">
                  <c:v>145.85677083333334</c:v>
                </c:pt>
                <c:pt idx="57162">
                  <c:v>145.859375</c:v>
                </c:pt>
                <c:pt idx="57163">
                  <c:v>145.86197916666666</c:v>
                </c:pt>
                <c:pt idx="57164">
                  <c:v>145.86458333333334</c:v>
                </c:pt>
                <c:pt idx="57165">
                  <c:v>145.8671875</c:v>
                </c:pt>
                <c:pt idx="57166">
                  <c:v>145.86979166666666</c:v>
                </c:pt>
                <c:pt idx="57167">
                  <c:v>145.87239583333334</c:v>
                </c:pt>
                <c:pt idx="57168">
                  <c:v>145.875</c:v>
                </c:pt>
                <c:pt idx="57169">
                  <c:v>145.87760416666666</c:v>
                </c:pt>
                <c:pt idx="57170">
                  <c:v>145.88020833333334</c:v>
                </c:pt>
                <c:pt idx="57171">
                  <c:v>145.8828125</c:v>
                </c:pt>
                <c:pt idx="57172">
                  <c:v>145.88541666666666</c:v>
                </c:pt>
                <c:pt idx="57173">
                  <c:v>145.88802083333334</c:v>
                </c:pt>
                <c:pt idx="57174">
                  <c:v>145.890625</c:v>
                </c:pt>
                <c:pt idx="57175">
                  <c:v>145.89322916666666</c:v>
                </c:pt>
                <c:pt idx="57176">
                  <c:v>145.89583333333334</c:v>
                </c:pt>
                <c:pt idx="57177">
                  <c:v>145.8984375</c:v>
                </c:pt>
                <c:pt idx="57178">
                  <c:v>145.90104166666666</c:v>
                </c:pt>
                <c:pt idx="57179">
                  <c:v>145.90364583333334</c:v>
                </c:pt>
                <c:pt idx="57180">
                  <c:v>145.90625</c:v>
                </c:pt>
                <c:pt idx="57181">
                  <c:v>145.90885416666666</c:v>
                </c:pt>
                <c:pt idx="57182">
                  <c:v>145.91145833333334</c:v>
                </c:pt>
                <c:pt idx="57183">
                  <c:v>145.9140625</c:v>
                </c:pt>
                <c:pt idx="57184">
                  <c:v>145.91666666666666</c:v>
                </c:pt>
                <c:pt idx="57185">
                  <c:v>145.91927083333334</c:v>
                </c:pt>
                <c:pt idx="57186">
                  <c:v>145.921875</c:v>
                </c:pt>
                <c:pt idx="57187">
                  <c:v>145.92447916666666</c:v>
                </c:pt>
                <c:pt idx="57188">
                  <c:v>145.92708333333334</c:v>
                </c:pt>
                <c:pt idx="57189">
                  <c:v>145.9296875</c:v>
                </c:pt>
                <c:pt idx="57190">
                  <c:v>145.93229166666666</c:v>
                </c:pt>
                <c:pt idx="57191">
                  <c:v>145.93489583333334</c:v>
                </c:pt>
                <c:pt idx="57192">
                  <c:v>145.9375</c:v>
                </c:pt>
                <c:pt idx="57193">
                  <c:v>145.94010416666666</c:v>
                </c:pt>
                <c:pt idx="57194">
                  <c:v>145.94270833333334</c:v>
                </c:pt>
                <c:pt idx="57195">
                  <c:v>145.9453125</c:v>
                </c:pt>
                <c:pt idx="57196">
                  <c:v>145.94791666666666</c:v>
                </c:pt>
                <c:pt idx="57197">
                  <c:v>145.95052083333334</c:v>
                </c:pt>
                <c:pt idx="57198">
                  <c:v>145.953125</c:v>
                </c:pt>
                <c:pt idx="57199">
                  <c:v>145.95572916666666</c:v>
                </c:pt>
                <c:pt idx="57200">
                  <c:v>145.95833333333334</c:v>
                </c:pt>
                <c:pt idx="57201">
                  <c:v>145.9609375</c:v>
                </c:pt>
                <c:pt idx="57202">
                  <c:v>145.96354166666666</c:v>
                </c:pt>
                <c:pt idx="57203">
                  <c:v>145.96614583333334</c:v>
                </c:pt>
                <c:pt idx="57204">
                  <c:v>145.96875</c:v>
                </c:pt>
                <c:pt idx="57205">
                  <c:v>145.97135416666666</c:v>
                </c:pt>
                <c:pt idx="57206">
                  <c:v>145.97395833333334</c:v>
                </c:pt>
                <c:pt idx="57207">
                  <c:v>145.9765625</c:v>
                </c:pt>
                <c:pt idx="57208">
                  <c:v>145.97916666666666</c:v>
                </c:pt>
                <c:pt idx="57209">
                  <c:v>145.98177083333334</c:v>
                </c:pt>
                <c:pt idx="57210">
                  <c:v>145.984375</c:v>
                </c:pt>
                <c:pt idx="57211">
                  <c:v>145.98697916666666</c:v>
                </c:pt>
                <c:pt idx="57212">
                  <c:v>145.98958333333334</c:v>
                </c:pt>
                <c:pt idx="57213">
                  <c:v>145.9921875</c:v>
                </c:pt>
                <c:pt idx="57214">
                  <c:v>145.99479166666666</c:v>
                </c:pt>
                <c:pt idx="57215">
                  <c:v>145.99739583333334</c:v>
                </c:pt>
                <c:pt idx="57216">
                  <c:v>146</c:v>
                </c:pt>
                <c:pt idx="57217">
                  <c:v>146.00260416666666</c:v>
                </c:pt>
                <c:pt idx="57218">
                  <c:v>146.00520833333334</c:v>
                </c:pt>
                <c:pt idx="57219">
                  <c:v>146.0078125</c:v>
                </c:pt>
                <c:pt idx="57220">
                  <c:v>146.01041666666666</c:v>
                </c:pt>
                <c:pt idx="57221">
                  <c:v>146.01302083333334</c:v>
                </c:pt>
                <c:pt idx="57222">
                  <c:v>146.015625</c:v>
                </c:pt>
                <c:pt idx="57223">
                  <c:v>146.01822916666666</c:v>
                </c:pt>
                <c:pt idx="57224">
                  <c:v>146.02083333333334</c:v>
                </c:pt>
                <c:pt idx="57225">
                  <c:v>146.0234375</c:v>
                </c:pt>
                <c:pt idx="57226">
                  <c:v>146.02604166666666</c:v>
                </c:pt>
                <c:pt idx="57227">
                  <c:v>146.02864583333334</c:v>
                </c:pt>
                <c:pt idx="57228">
                  <c:v>146.03125</c:v>
                </c:pt>
                <c:pt idx="57229">
                  <c:v>146.03385416666666</c:v>
                </c:pt>
                <c:pt idx="57230">
                  <c:v>146.03645833333334</c:v>
                </c:pt>
                <c:pt idx="57231">
                  <c:v>146.0390625</c:v>
                </c:pt>
                <c:pt idx="57232">
                  <c:v>146.04166666666666</c:v>
                </c:pt>
                <c:pt idx="57233">
                  <c:v>146.04427083333334</c:v>
                </c:pt>
                <c:pt idx="57234">
                  <c:v>146.046875</c:v>
                </c:pt>
                <c:pt idx="57235">
                  <c:v>146.04947916666666</c:v>
                </c:pt>
                <c:pt idx="57236">
                  <c:v>146.05208333333334</c:v>
                </c:pt>
                <c:pt idx="57237">
                  <c:v>146.0546875</c:v>
                </c:pt>
                <c:pt idx="57238">
                  <c:v>146.05729166666666</c:v>
                </c:pt>
                <c:pt idx="57239">
                  <c:v>146.05989583333334</c:v>
                </c:pt>
                <c:pt idx="57240">
                  <c:v>146.0625</c:v>
                </c:pt>
                <c:pt idx="57241">
                  <c:v>146.06510416666666</c:v>
                </c:pt>
                <c:pt idx="57242">
                  <c:v>146.06770833333334</c:v>
                </c:pt>
                <c:pt idx="57243">
                  <c:v>146.0703125</c:v>
                </c:pt>
                <c:pt idx="57244">
                  <c:v>146.07291666666666</c:v>
                </c:pt>
                <c:pt idx="57245">
                  <c:v>146.07552083333334</c:v>
                </c:pt>
                <c:pt idx="57246">
                  <c:v>146.078125</c:v>
                </c:pt>
                <c:pt idx="57247">
                  <c:v>146.08072916666666</c:v>
                </c:pt>
                <c:pt idx="57248">
                  <c:v>146.08333333333334</c:v>
                </c:pt>
                <c:pt idx="57249">
                  <c:v>146.0859375</c:v>
                </c:pt>
                <c:pt idx="57250">
                  <c:v>146.08854166666666</c:v>
                </c:pt>
                <c:pt idx="57251">
                  <c:v>146.09114583333334</c:v>
                </c:pt>
                <c:pt idx="57252">
                  <c:v>146.09375</c:v>
                </c:pt>
                <c:pt idx="57253">
                  <c:v>146.09635416666666</c:v>
                </c:pt>
                <c:pt idx="57254">
                  <c:v>146.09895833333334</c:v>
                </c:pt>
                <c:pt idx="57255">
                  <c:v>146.1015625</c:v>
                </c:pt>
                <c:pt idx="57256">
                  <c:v>146.10416666666666</c:v>
                </c:pt>
                <c:pt idx="57257">
                  <c:v>146.10677083333334</c:v>
                </c:pt>
                <c:pt idx="57258">
                  <c:v>146.109375</c:v>
                </c:pt>
                <c:pt idx="57259">
                  <c:v>146.11197916666666</c:v>
                </c:pt>
                <c:pt idx="57260">
                  <c:v>146.11458333333334</c:v>
                </c:pt>
                <c:pt idx="57261">
                  <c:v>146.1171875</c:v>
                </c:pt>
                <c:pt idx="57262">
                  <c:v>146.11979166666666</c:v>
                </c:pt>
                <c:pt idx="57263">
                  <c:v>146.12239583333334</c:v>
                </c:pt>
                <c:pt idx="57264">
                  <c:v>146.125</c:v>
                </c:pt>
                <c:pt idx="57265">
                  <c:v>146.12760416666666</c:v>
                </c:pt>
                <c:pt idx="57266">
                  <c:v>146.13020833333334</c:v>
                </c:pt>
                <c:pt idx="57267">
                  <c:v>146.1328125</c:v>
                </c:pt>
                <c:pt idx="57268">
                  <c:v>146.13541666666666</c:v>
                </c:pt>
                <c:pt idx="57269">
                  <c:v>146.13802083333334</c:v>
                </c:pt>
                <c:pt idx="57270">
                  <c:v>146.140625</c:v>
                </c:pt>
                <c:pt idx="57271">
                  <c:v>146.14322916666666</c:v>
                </c:pt>
                <c:pt idx="57272">
                  <c:v>146.14583333333334</c:v>
                </c:pt>
                <c:pt idx="57273">
                  <c:v>146.1484375</c:v>
                </c:pt>
                <c:pt idx="57274">
                  <c:v>146.15104166666666</c:v>
                </c:pt>
                <c:pt idx="57275">
                  <c:v>146.15364583333334</c:v>
                </c:pt>
                <c:pt idx="57276">
                  <c:v>146.15625</c:v>
                </c:pt>
                <c:pt idx="57277">
                  <c:v>146.15885416666666</c:v>
                </c:pt>
                <c:pt idx="57278">
                  <c:v>146.16145833333334</c:v>
                </c:pt>
                <c:pt idx="57279">
                  <c:v>146.1640625</c:v>
                </c:pt>
                <c:pt idx="57280">
                  <c:v>146.16666666666666</c:v>
                </c:pt>
                <c:pt idx="57281">
                  <c:v>146.16927083333334</c:v>
                </c:pt>
                <c:pt idx="57282">
                  <c:v>146.171875</c:v>
                </c:pt>
                <c:pt idx="57283">
                  <c:v>146.17447916666666</c:v>
                </c:pt>
                <c:pt idx="57284">
                  <c:v>146.17708333333334</c:v>
                </c:pt>
                <c:pt idx="57285">
                  <c:v>146.1796875</c:v>
                </c:pt>
                <c:pt idx="57286">
                  <c:v>146.18229166666666</c:v>
                </c:pt>
                <c:pt idx="57287">
                  <c:v>146.18489583333334</c:v>
                </c:pt>
                <c:pt idx="57288">
                  <c:v>146.1875</c:v>
                </c:pt>
                <c:pt idx="57289">
                  <c:v>146.19010416666666</c:v>
                </c:pt>
                <c:pt idx="57290">
                  <c:v>146.19270833333334</c:v>
                </c:pt>
                <c:pt idx="57291">
                  <c:v>146.1953125</c:v>
                </c:pt>
                <c:pt idx="57292">
                  <c:v>146.19791666666666</c:v>
                </c:pt>
                <c:pt idx="57293">
                  <c:v>146.20052083333334</c:v>
                </c:pt>
                <c:pt idx="57294">
                  <c:v>146.203125</c:v>
                </c:pt>
                <c:pt idx="57295">
                  <c:v>146.20572916666666</c:v>
                </c:pt>
                <c:pt idx="57296">
                  <c:v>146.20833333333334</c:v>
                </c:pt>
                <c:pt idx="57297">
                  <c:v>146.2109375</c:v>
                </c:pt>
                <c:pt idx="57298">
                  <c:v>146.21354166666666</c:v>
                </c:pt>
                <c:pt idx="57299">
                  <c:v>146.21614583333334</c:v>
                </c:pt>
                <c:pt idx="57300">
                  <c:v>146.21875</c:v>
                </c:pt>
                <c:pt idx="57301">
                  <c:v>146.22135416666666</c:v>
                </c:pt>
                <c:pt idx="57302">
                  <c:v>146.22395833333334</c:v>
                </c:pt>
                <c:pt idx="57303">
                  <c:v>146.2265625</c:v>
                </c:pt>
                <c:pt idx="57304">
                  <c:v>146.22916666666666</c:v>
                </c:pt>
                <c:pt idx="57305">
                  <c:v>146.23177083333334</c:v>
                </c:pt>
                <c:pt idx="57306">
                  <c:v>146.234375</c:v>
                </c:pt>
                <c:pt idx="57307">
                  <c:v>146.23697916666666</c:v>
                </c:pt>
                <c:pt idx="57308">
                  <c:v>146.23958333333334</c:v>
                </c:pt>
                <c:pt idx="57309">
                  <c:v>146.2421875</c:v>
                </c:pt>
                <c:pt idx="57310">
                  <c:v>146.24479166666666</c:v>
                </c:pt>
                <c:pt idx="57311">
                  <c:v>146.24739583333334</c:v>
                </c:pt>
                <c:pt idx="57312">
                  <c:v>146.25</c:v>
                </c:pt>
                <c:pt idx="57313">
                  <c:v>146.25260416666666</c:v>
                </c:pt>
                <c:pt idx="57314">
                  <c:v>146.25520833333334</c:v>
                </c:pt>
                <c:pt idx="57315">
                  <c:v>146.2578125</c:v>
                </c:pt>
                <c:pt idx="57316">
                  <c:v>146.26041666666666</c:v>
                </c:pt>
                <c:pt idx="57317">
                  <c:v>146.26302083333334</c:v>
                </c:pt>
                <c:pt idx="57318">
                  <c:v>146.265625</c:v>
                </c:pt>
                <c:pt idx="57319">
                  <c:v>146.26822916666666</c:v>
                </c:pt>
                <c:pt idx="57320">
                  <c:v>146.27083333333334</c:v>
                </c:pt>
                <c:pt idx="57321">
                  <c:v>146.2734375</c:v>
                </c:pt>
                <c:pt idx="57322">
                  <c:v>146.27604166666666</c:v>
                </c:pt>
                <c:pt idx="57323">
                  <c:v>146.27864583333334</c:v>
                </c:pt>
                <c:pt idx="57324">
                  <c:v>146.28125</c:v>
                </c:pt>
                <c:pt idx="57325">
                  <c:v>146.28385416666666</c:v>
                </c:pt>
                <c:pt idx="57326">
                  <c:v>146.28645833333334</c:v>
                </c:pt>
                <c:pt idx="57327">
                  <c:v>146.2890625</c:v>
                </c:pt>
                <c:pt idx="57328">
                  <c:v>146.29166666666666</c:v>
                </c:pt>
                <c:pt idx="57329">
                  <c:v>146.29427083333334</c:v>
                </c:pt>
                <c:pt idx="57330">
                  <c:v>146.296875</c:v>
                </c:pt>
                <c:pt idx="57331">
                  <c:v>146.29947916666666</c:v>
                </c:pt>
                <c:pt idx="57332">
                  <c:v>146.30208333333334</c:v>
                </c:pt>
                <c:pt idx="57333">
                  <c:v>146.3046875</c:v>
                </c:pt>
                <c:pt idx="57334">
                  <c:v>146.30729166666666</c:v>
                </c:pt>
                <c:pt idx="57335">
                  <c:v>146.30989583333334</c:v>
                </c:pt>
                <c:pt idx="57336">
                  <c:v>146.3125</c:v>
                </c:pt>
                <c:pt idx="57337">
                  <c:v>146.31510416666666</c:v>
                </c:pt>
                <c:pt idx="57338">
                  <c:v>146.31770833333334</c:v>
                </c:pt>
                <c:pt idx="57339">
                  <c:v>146.3203125</c:v>
                </c:pt>
                <c:pt idx="57340">
                  <c:v>146.32291666666666</c:v>
                </c:pt>
                <c:pt idx="57341">
                  <c:v>146.32552083333334</c:v>
                </c:pt>
                <c:pt idx="57342">
                  <c:v>146.328125</c:v>
                </c:pt>
                <c:pt idx="57343">
                  <c:v>146.33072916666666</c:v>
                </c:pt>
                <c:pt idx="57344">
                  <c:v>146.33333333333334</c:v>
                </c:pt>
                <c:pt idx="57345">
                  <c:v>146.3359375</c:v>
                </c:pt>
                <c:pt idx="57346">
                  <c:v>146.33854166666666</c:v>
                </c:pt>
                <c:pt idx="57347">
                  <c:v>146.34114583333334</c:v>
                </c:pt>
                <c:pt idx="57348">
                  <c:v>146.34375</c:v>
                </c:pt>
                <c:pt idx="57349">
                  <c:v>146.34635416666666</c:v>
                </c:pt>
                <c:pt idx="57350">
                  <c:v>146.34895833333334</c:v>
                </c:pt>
                <c:pt idx="57351">
                  <c:v>146.3515625</c:v>
                </c:pt>
                <c:pt idx="57352">
                  <c:v>146.35416666666666</c:v>
                </c:pt>
                <c:pt idx="57353">
                  <c:v>146.35677083333334</c:v>
                </c:pt>
                <c:pt idx="57354">
                  <c:v>146.359375</c:v>
                </c:pt>
                <c:pt idx="57355">
                  <c:v>146.36197916666666</c:v>
                </c:pt>
                <c:pt idx="57356">
                  <c:v>146.36458333333334</c:v>
                </c:pt>
                <c:pt idx="57357">
                  <c:v>146.3671875</c:v>
                </c:pt>
                <c:pt idx="57358">
                  <c:v>146.36979166666666</c:v>
                </c:pt>
                <c:pt idx="57359">
                  <c:v>146.37239583333334</c:v>
                </c:pt>
                <c:pt idx="57360">
                  <c:v>146.375</c:v>
                </c:pt>
                <c:pt idx="57361">
                  <c:v>146.37760416666666</c:v>
                </c:pt>
                <c:pt idx="57362">
                  <c:v>146.38020833333334</c:v>
                </c:pt>
                <c:pt idx="57363">
                  <c:v>146.3828125</c:v>
                </c:pt>
                <c:pt idx="57364">
                  <c:v>146.38541666666666</c:v>
                </c:pt>
                <c:pt idx="57365">
                  <c:v>146.38802083333334</c:v>
                </c:pt>
                <c:pt idx="57366">
                  <c:v>146.390625</c:v>
                </c:pt>
                <c:pt idx="57367">
                  <c:v>146.39322916666666</c:v>
                </c:pt>
                <c:pt idx="57368">
                  <c:v>146.39583333333334</c:v>
                </c:pt>
                <c:pt idx="57369">
                  <c:v>146.3984375</c:v>
                </c:pt>
                <c:pt idx="57370">
                  <c:v>146.40104166666666</c:v>
                </c:pt>
                <c:pt idx="57371">
                  <c:v>146.40364583333334</c:v>
                </c:pt>
                <c:pt idx="57372">
                  <c:v>146.40625</c:v>
                </c:pt>
                <c:pt idx="57373">
                  <c:v>146.40885416666666</c:v>
                </c:pt>
                <c:pt idx="57374">
                  <c:v>146.41145833333334</c:v>
                </c:pt>
                <c:pt idx="57375">
                  <c:v>146.4140625</c:v>
                </c:pt>
                <c:pt idx="57376">
                  <c:v>146.41666666666666</c:v>
                </c:pt>
                <c:pt idx="57377">
                  <c:v>146.41927083333334</c:v>
                </c:pt>
                <c:pt idx="57378">
                  <c:v>146.421875</c:v>
                </c:pt>
                <c:pt idx="57379">
                  <c:v>146.42447916666666</c:v>
                </c:pt>
                <c:pt idx="57380">
                  <c:v>146.42708333333334</c:v>
                </c:pt>
                <c:pt idx="57381">
                  <c:v>146.4296875</c:v>
                </c:pt>
                <c:pt idx="57382">
                  <c:v>146.43229166666666</c:v>
                </c:pt>
                <c:pt idx="57383">
                  <c:v>146.43489583333334</c:v>
                </c:pt>
                <c:pt idx="57384">
                  <c:v>146.4375</c:v>
                </c:pt>
                <c:pt idx="57385">
                  <c:v>146.44010416666666</c:v>
                </c:pt>
                <c:pt idx="57386">
                  <c:v>146.44270833333334</c:v>
                </c:pt>
                <c:pt idx="57387">
                  <c:v>146.4453125</c:v>
                </c:pt>
                <c:pt idx="57388">
                  <c:v>146.44791666666666</c:v>
                </c:pt>
                <c:pt idx="57389">
                  <c:v>146.45052083333334</c:v>
                </c:pt>
                <c:pt idx="57390">
                  <c:v>146.453125</c:v>
                </c:pt>
                <c:pt idx="57391">
                  <c:v>146.45572916666666</c:v>
                </c:pt>
                <c:pt idx="57392">
                  <c:v>146.45833333333334</c:v>
                </c:pt>
                <c:pt idx="57393">
                  <c:v>146.4609375</c:v>
                </c:pt>
                <c:pt idx="57394">
                  <c:v>146.46354166666666</c:v>
                </c:pt>
                <c:pt idx="57395">
                  <c:v>146.46614583333334</c:v>
                </c:pt>
                <c:pt idx="57396">
                  <c:v>146.46875</c:v>
                </c:pt>
                <c:pt idx="57397">
                  <c:v>146.47135416666666</c:v>
                </c:pt>
                <c:pt idx="57398">
                  <c:v>146.47395833333334</c:v>
                </c:pt>
                <c:pt idx="57399">
                  <c:v>146.4765625</c:v>
                </c:pt>
                <c:pt idx="57400">
                  <c:v>146.47916666666666</c:v>
                </c:pt>
                <c:pt idx="57401">
                  <c:v>146.48177083333334</c:v>
                </c:pt>
                <c:pt idx="57402">
                  <c:v>146.484375</c:v>
                </c:pt>
                <c:pt idx="57403">
                  <c:v>146.48697916666666</c:v>
                </c:pt>
                <c:pt idx="57404">
                  <c:v>146.48958333333334</c:v>
                </c:pt>
                <c:pt idx="57405">
                  <c:v>146.4921875</c:v>
                </c:pt>
                <c:pt idx="57406">
                  <c:v>146.49479166666666</c:v>
                </c:pt>
                <c:pt idx="57407">
                  <c:v>146.49739583333334</c:v>
                </c:pt>
                <c:pt idx="57408">
                  <c:v>146.5</c:v>
                </c:pt>
                <c:pt idx="57409">
                  <c:v>146.50260416666666</c:v>
                </c:pt>
                <c:pt idx="57410">
                  <c:v>146.50520833333334</c:v>
                </c:pt>
                <c:pt idx="57411">
                  <c:v>146.5078125</c:v>
                </c:pt>
                <c:pt idx="57412">
                  <c:v>146.51041666666666</c:v>
                </c:pt>
                <c:pt idx="57413">
                  <c:v>146.51302083333334</c:v>
                </c:pt>
                <c:pt idx="57414">
                  <c:v>146.515625</c:v>
                </c:pt>
                <c:pt idx="57415">
                  <c:v>146.51822916666666</c:v>
                </c:pt>
                <c:pt idx="57416">
                  <c:v>146.52083333333334</c:v>
                </c:pt>
                <c:pt idx="57417">
                  <c:v>146.5234375</c:v>
                </c:pt>
                <c:pt idx="57418">
                  <c:v>146.52604166666666</c:v>
                </c:pt>
                <c:pt idx="57419">
                  <c:v>146.52864583333334</c:v>
                </c:pt>
                <c:pt idx="57420">
                  <c:v>146.53125</c:v>
                </c:pt>
                <c:pt idx="57421">
                  <c:v>146.53385416666666</c:v>
                </c:pt>
                <c:pt idx="57422">
                  <c:v>146.53645833333334</c:v>
                </c:pt>
                <c:pt idx="57423">
                  <c:v>146.5390625</c:v>
                </c:pt>
                <c:pt idx="57424">
                  <c:v>146.54166666666666</c:v>
                </c:pt>
                <c:pt idx="57425">
                  <c:v>146.54427083333334</c:v>
                </c:pt>
                <c:pt idx="57426">
                  <c:v>146.546875</c:v>
                </c:pt>
                <c:pt idx="57427">
                  <c:v>146.54947916666666</c:v>
                </c:pt>
                <c:pt idx="57428">
                  <c:v>146.55208333333334</c:v>
                </c:pt>
                <c:pt idx="57429">
                  <c:v>146.5546875</c:v>
                </c:pt>
                <c:pt idx="57430">
                  <c:v>146.55729166666666</c:v>
                </c:pt>
                <c:pt idx="57431">
                  <c:v>146.55989583333334</c:v>
                </c:pt>
                <c:pt idx="57432">
                  <c:v>146.5625</c:v>
                </c:pt>
                <c:pt idx="57433">
                  <c:v>146.56510416666666</c:v>
                </c:pt>
                <c:pt idx="57434">
                  <c:v>146.56770833333334</c:v>
                </c:pt>
                <c:pt idx="57435">
                  <c:v>146.5703125</c:v>
                </c:pt>
                <c:pt idx="57436">
                  <c:v>146.57291666666666</c:v>
                </c:pt>
                <c:pt idx="57437">
                  <c:v>146.57552083333334</c:v>
                </c:pt>
                <c:pt idx="57438">
                  <c:v>146.578125</c:v>
                </c:pt>
                <c:pt idx="57439">
                  <c:v>146.58072916666666</c:v>
                </c:pt>
                <c:pt idx="57440">
                  <c:v>146.58333333333334</c:v>
                </c:pt>
                <c:pt idx="57441">
                  <c:v>146.5859375</c:v>
                </c:pt>
                <c:pt idx="57442">
                  <c:v>146.58854166666666</c:v>
                </c:pt>
                <c:pt idx="57443">
                  <c:v>146.59114583333334</c:v>
                </c:pt>
                <c:pt idx="57444">
                  <c:v>146.59375</c:v>
                </c:pt>
                <c:pt idx="57445">
                  <c:v>146.59635416666666</c:v>
                </c:pt>
                <c:pt idx="57446">
                  <c:v>146.59895833333334</c:v>
                </c:pt>
                <c:pt idx="57447">
                  <c:v>146.6015625</c:v>
                </c:pt>
                <c:pt idx="57448">
                  <c:v>146.60416666666666</c:v>
                </c:pt>
                <c:pt idx="57449">
                  <c:v>146.60677083333334</c:v>
                </c:pt>
                <c:pt idx="57450">
                  <c:v>146.609375</c:v>
                </c:pt>
                <c:pt idx="57451">
                  <c:v>146.61197916666666</c:v>
                </c:pt>
                <c:pt idx="57452">
                  <c:v>146.61458333333334</c:v>
                </c:pt>
                <c:pt idx="57453">
                  <c:v>146.6171875</c:v>
                </c:pt>
                <c:pt idx="57454">
                  <c:v>146.61979166666666</c:v>
                </c:pt>
                <c:pt idx="57455">
                  <c:v>146.62239583333334</c:v>
                </c:pt>
                <c:pt idx="57456">
                  <c:v>146.625</c:v>
                </c:pt>
                <c:pt idx="57457">
                  <c:v>146.62760416666666</c:v>
                </c:pt>
                <c:pt idx="57458">
                  <c:v>146.63020833333334</c:v>
                </c:pt>
                <c:pt idx="57459">
                  <c:v>146.6328125</c:v>
                </c:pt>
                <c:pt idx="57460">
                  <c:v>146.63541666666666</c:v>
                </c:pt>
                <c:pt idx="57461">
                  <c:v>146.63802083333334</c:v>
                </c:pt>
                <c:pt idx="57462">
                  <c:v>146.640625</c:v>
                </c:pt>
                <c:pt idx="57463">
                  <c:v>146.64322916666666</c:v>
                </c:pt>
                <c:pt idx="57464">
                  <c:v>146.64583333333334</c:v>
                </c:pt>
                <c:pt idx="57465">
                  <c:v>146.6484375</c:v>
                </c:pt>
                <c:pt idx="57466">
                  <c:v>146.65104166666666</c:v>
                </c:pt>
                <c:pt idx="57467">
                  <c:v>146.65364583333334</c:v>
                </c:pt>
                <c:pt idx="57468">
                  <c:v>146.65625</c:v>
                </c:pt>
                <c:pt idx="57469">
                  <c:v>146.65885416666666</c:v>
                </c:pt>
                <c:pt idx="57470">
                  <c:v>146.66145833333334</c:v>
                </c:pt>
                <c:pt idx="57471">
                  <c:v>146.6640625</c:v>
                </c:pt>
                <c:pt idx="57472">
                  <c:v>146.66666666666666</c:v>
                </c:pt>
                <c:pt idx="57473">
                  <c:v>146.66927083333334</c:v>
                </c:pt>
                <c:pt idx="57474">
                  <c:v>146.671875</c:v>
                </c:pt>
                <c:pt idx="57475">
                  <c:v>146.67447916666666</c:v>
                </c:pt>
                <c:pt idx="57476">
                  <c:v>146.67708333333334</c:v>
                </c:pt>
                <c:pt idx="57477">
                  <c:v>146.6796875</c:v>
                </c:pt>
                <c:pt idx="57478">
                  <c:v>146.68229166666666</c:v>
                </c:pt>
                <c:pt idx="57479">
                  <c:v>146.68489583333334</c:v>
                </c:pt>
                <c:pt idx="57480">
                  <c:v>146.6875</c:v>
                </c:pt>
                <c:pt idx="57481">
                  <c:v>146.69010416666666</c:v>
                </c:pt>
                <c:pt idx="57482">
                  <c:v>146.69270833333334</c:v>
                </c:pt>
                <c:pt idx="57483">
                  <c:v>146.6953125</c:v>
                </c:pt>
                <c:pt idx="57484">
                  <c:v>146.69791666666666</c:v>
                </c:pt>
                <c:pt idx="57485">
                  <c:v>146.70052083333334</c:v>
                </c:pt>
                <c:pt idx="57486">
                  <c:v>146.703125</c:v>
                </c:pt>
                <c:pt idx="57487">
                  <c:v>146.70572916666666</c:v>
                </c:pt>
                <c:pt idx="57488">
                  <c:v>146.70833333333334</c:v>
                </c:pt>
                <c:pt idx="57489">
                  <c:v>146.7109375</c:v>
                </c:pt>
                <c:pt idx="57490">
                  <c:v>146.71354166666666</c:v>
                </c:pt>
                <c:pt idx="57491">
                  <c:v>146.71614583333334</c:v>
                </c:pt>
                <c:pt idx="57492">
                  <c:v>146.71875</c:v>
                </c:pt>
                <c:pt idx="57493">
                  <c:v>146.72135416666666</c:v>
                </c:pt>
                <c:pt idx="57494">
                  <c:v>146.72395833333334</c:v>
                </c:pt>
                <c:pt idx="57495">
                  <c:v>146.7265625</c:v>
                </c:pt>
                <c:pt idx="57496">
                  <c:v>146.72916666666666</c:v>
                </c:pt>
                <c:pt idx="57497">
                  <c:v>146.73177083333334</c:v>
                </c:pt>
                <c:pt idx="57498">
                  <c:v>146.734375</c:v>
                </c:pt>
                <c:pt idx="57499">
                  <c:v>146.73697916666666</c:v>
                </c:pt>
                <c:pt idx="57500">
                  <c:v>146.73958333333334</c:v>
                </c:pt>
                <c:pt idx="57501">
                  <c:v>146.7421875</c:v>
                </c:pt>
                <c:pt idx="57502">
                  <c:v>146.74479166666666</c:v>
                </c:pt>
                <c:pt idx="57503">
                  <c:v>146.74739583333334</c:v>
                </c:pt>
                <c:pt idx="57504">
                  <c:v>146.75</c:v>
                </c:pt>
                <c:pt idx="57505">
                  <c:v>146.75260416666666</c:v>
                </c:pt>
                <c:pt idx="57506">
                  <c:v>146.75520833333334</c:v>
                </c:pt>
                <c:pt idx="57507">
                  <c:v>146.7578125</c:v>
                </c:pt>
                <c:pt idx="57508">
                  <c:v>146.76041666666666</c:v>
                </c:pt>
                <c:pt idx="57509">
                  <c:v>146.76302083333334</c:v>
                </c:pt>
                <c:pt idx="57510">
                  <c:v>146.765625</c:v>
                </c:pt>
                <c:pt idx="57511">
                  <c:v>146.76822916666666</c:v>
                </c:pt>
                <c:pt idx="57512">
                  <c:v>146.77083333333334</c:v>
                </c:pt>
                <c:pt idx="57513">
                  <c:v>146.7734375</c:v>
                </c:pt>
                <c:pt idx="57514">
                  <c:v>146.77604166666666</c:v>
                </c:pt>
                <c:pt idx="57515">
                  <c:v>146.77864583333334</c:v>
                </c:pt>
                <c:pt idx="57516">
                  <c:v>146.78125</c:v>
                </c:pt>
                <c:pt idx="57517">
                  <c:v>146.78385416666666</c:v>
                </c:pt>
                <c:pt idx="57518">
                  <c:v>146.78645833333334</c:v>
                </c:pt>
                <c:pt idx="57519">
                  <c:v>146.7890625</c:v>
                </c:pt>
                <c:pt idx="57520">
                  <c:v>146.79166666666666</c:v>
                </c:pt>
                <c:pt idx="57521">
                  <c:v>146.79427083333334</c:v>
                </c:pt>
                <c:pt idx="57522">
                  <c:v>146.796875</c:v>
                </c:pt>
                <c:pt idx="57523">
                  <c:v>146.79947916666666</c:v>
                </c:pt>
                <c:pt idx="57524">
                  <c:v>146.80208333333334</c:v>
                </c:pt>
                <c:pt idx="57525">
                  <c:v>146.8046875</c:v>
                </c:pt>
                <c:pt idx="57526">
                  <c:v>146.80729166666666</c:v>
                </c:pt>
                <c:pt idx="57527">
                  <c:v>146.80989583333334</c:v>
                </c:pt>
                <c:pt idx="57528">
                  <c:v>146.8125</c:v>
                </c:pt>
                <c:pt idx="57529">
                  <c:v>146.81510416666666</c:v>
                </c:pt>
                <c:pt idx="57530">
                  <c:v>146.81770833333334</c:v>
                </c:pt>
                <c:pt idx="57531">
                  <c:v>146.8203125</c:v>
                </c:pt>
                <c:pt idx="57532">
                  <c:v>146.82291666666666</c:v>
                </c:pt>
                <c:pt idx="57533">
                  <c:v>146.82552083333334</c:v>
                </c:pt>
                <c:pt idx="57534">
                  <c:v>146.828125</c:v>
                </c:pt>
                <c:pt idx="57535">
                  <c:v>146.83072916666666</c:v>
                </c:pt>
                <c:pt idx="57536">
                  <c:v>146.83333333333334</c:v>
                </c:pt>
                <c:pt idx="57537">
                  <c:v>146.8359375</c:v>
                </c:pt>
                <c:pt idx="57538">
                  <c:v>146.83854166666666</c:v>
                </c:pt>
                <c:pt idx="57539">
                  <c:v>146.84114583333334</c:v>
                </c:pt>
                <c:pt idx="57540">
                  <c:v>146.84375</c:v>
                </c:pt>
                <c:pt idx="57541">
                  <c:v>146.84635416666666</c:v>
                </c:pt>
                <c:pt idx="57542">
                  <c:v>146.84895833333334</c:v>
                </c:pt>
                <c:pt idx="57543">
                  <c:v>146.8515625</c:v>
                </c:pt>
                <c:pt idx="57544">
                  <c:v>146.85416666666666</c:v>
                </c:pt>
                <c:pt idx="57545">
                  <c:v>146.85677083333334</c:v>
                </c:pt>
                <c:pt idx="57546">
                  <c:v>146.859375</c:v>
                </c:pt>
                <c:pt idx="57547">
                  <c:v>146.86197916666666</c:v>
                </c:pt>
                <c:pt idx="57548">
                  <c:v>146.86458333333334</c:v>
                </c:pt>
                <c:pt idx="57549">
                  <c:v>146.8671875</c:v>
                </c:pt>
                <c:pt idx="57550">
                  <c:v>146.86979166666666</c:v>
                </c:pt>
                <c:pt idx="57551">
                  <c:v>146.87239583333334</c:v>
                </c:pt>
                <c:pt idx="57552">
                  <c:v>146.875</c:v>
                </c:pt>
                <c:pt idx="57553">
                  <c:v>146.87760416666666</c:v>
                </c:pt>
                <c:pt idx="57554">
                  <c:v>146.88020833333334</c:v>
                </c:pt>
                <c:pt idx="57555">
                  <c:v>146.8828125</c:v>
                </c:pt>
                <c:pt idx="57556">
                  <c:v>146.88541666666666</c:v>
                </c:pt>
                <c:pt idx="57557">
                  <c:v>146.88802083333334</c:v>
                </c:pt>
                <c:pt idx="57558">
                  <c:v>146.890625</c:v>
                </c:pt>
                <c:pt idx="57559">
                  <c:v>146.89322916666666</c:v>
                </c:pt>
                <c:pt idx="57560">
                  <c:v>146.89583333333334</c:v>
                </c:pt>
                <c:pt idx="57561">
                  <c:v>146.8984375</c:v>
                </c:pt>
                <c:pt idx="57562">
                  <c:v>146.90104166666666</c:v>
                </c:pt>
                <c:pt idx="57563">
                  <c:v>146.90364583333334</c:v>
                </c:pt>
                <c:pt idx="57564">
                  <c:v>146.90625</c:v>
                </c:pt>
                <c:pt idx="57565">
                  <c:v>146.90885416666666</c:v>
                </c:pt>
                <c:pt idx="57566">
                  <c:v>146.91145833333334</c:v>
                </c:pt>
                <c:pt idx="57567">
                  <c:v>146.9140625</c:v>
                </c:pt>
                <c:pt idx="57568">
                  <c:v>146.91666666666666</c:v>
                </c:pt>
                <c:pt idx="57569">
                  <c:v>146.91927083333334</c:v>
                </c:pt>
                <c:pt idx="57570">
                  <c:v>146.921875</c:v>
                </c:pt>
                <c:pt idx="57571">
                  <c:v>146.92447916666666</c:v>
                </c:pt>
                <c:pt idx="57572">
                  <c:v>146.92708333333334</c:v>
                </c:pt>
                <c:pt idx="57573">
                  <c:v>146.9296875</c:v>
                </c:pt>
                <c:pt idx="57574">
                  <c:v>146.93229166666666</c:v>
                </c:pt>
                <c:pt idx="57575">
                  <c:v>146.93489583333334</c:v>
                </c:pt>
                <c:pt idx="57576">
                  <c:v>146.9375</c:v>
                </c:pt>
                <c:pt idx="57577">
                  <c:v>146.94010416666666</c:v>
                </c:pt>
                <c:pt idx="57578">
                  <c:v>146.94270833333334</c:v>
                </c:pt>
                <c:pt idx="57579">
                  <c:v>146.9453125</c:v>
                </c:pt>
                <c:pt idx="57580">
                  <c:v>146.94791666666666</c:v>
                </c:pt>
                <c:pt idx="57581">
                  <c:v>146.95052083333334</c:v>
                </c:pt>
                <c:pt idx="57582">
                  <c:v>146.953125</c:v>
                </c:pt>
                <c:pt idx="57583">
                  <c:v>146.95572916666666</c:v>
                </c:pt>
                <c:pt idx="57584">
                  <c:v>146.95833333333334</c:v>
                </c:pt>
                <c:pt idx="57585">
                  <c:v>146.9609375</c:v>
                </c:pt>
                <c:pt idx="57586">
                  <c:v>146.96354166666666</c:v>
                </c:pt>
                <c:pt idx="57587">
                  <c:v>146.96614583333334</c:v>
                </c:pt>
                <c:pt idx="57588">
                  <c:v>146.96875</c:v>
                </c:pt>
                <c:pt idx="57589">
                  <c:v>146.97135416666666</c:v>
                </c:pt>
                <c:pt idx="57590">
                  <c:v>146.97395833333334</c:v>
                </c:pt>
                <c:pt idx="57591">
                  <c:v>146.9765625</c:v>
                </c:pt>
                <c:pt idx="57592">
                  <c:v>146.97916666666666</c:v>
                </c:pt>
                <c:pt idx="57593">
                  <c:v>146.98177083333334</c:v>
                </c:pt>
                <c:pt idx="57594">
                  <c:v>146.984375</c:v>
                </c:pt>
                <c:pt idx="57595">
                  <c:v>146.98697916666666</c:v>
                </c:pt>
                <c:pt idx="57596">
                  <c:v>146.98958333333334</c:v>
                </c:pt>
                <c:pt idx="57597">
                  <c:v>146.9921875</c:v>
                </c:pt>
                <c:pt idx="57598">
                  <c:v>146.99479166666666</c:v>
                </c:pt>
                <c:pt idx="57599">
                  <c:v>146.99739583333334</c:v>
                </c:pt>
                <c:pt idx="57600">
                  <c:v>147</c:v>
                </c:pt>
                <c:pt idx="57601">
                  <c:v>147.00260416666666</c:v>
                </c:pt>
                <c:pt idx="57602">
                  <c:v>147.00520833333334</c:v>
                </c:pt>
                <c:pt idx="57603">
                  <c:v>147.0078125</c:v>
                </c:pt>
                <c:pt idx="57604">
                  <c:v>147.01041666666666</c:v>
                </c:pt>
                <c:pt idx="57605">
                  <c:v>147.01302083333334</c:v>
                </c:pt>
                <c:pt idx="57606">
                  <c:v>147.015625</c:v>
                </c:pt>
                <c:pt idx="57607">
                  <c:v>147.01822916666666</c:v>
                </c:pt>
                <c:pt idx="57608">
                  <c:v>147.02083333333334</c:v>
                </c:pt>
                <c:pt idx="57609">
                  <c:v>147.0234375</c:v>
                </c:pt>
                <c:pt idx="57610">
                  <c:v>147.02604166666666</c:v>
                </c:pt>
                <c:pt idx="57611">
                  <c:v>147.02864583333334</c:v>
                </c:pt>
                <c:pt idx="57612">
                  <c:v>147.03125</c:v>
                </c:pt>
                <c:pt idx="57613">
                  <c:v>147.03385416666666</c:v>
                </c:pt>
                <c:pt idx="57614">
                  <c:v>147.03645833333334</c:v>
                </c:pt>
                <c:pt idx="57615">
                  <c:v>147.0390625</c:v>
                </c:pt>
                <c:pt idx="57616">
                  <c:v>147.04166666666666</c:v>
                </c:pt>
                <c:pt idx="57617">
                  <c:v>147.04427083333334</c:v>
                </c:pt>
                <c:pt idx="57618">
                  <c:v>147.046875</c:v>
                </c:pt>
                <c:pt idx="57619">
                  <c:v>147.04947916666666</c:v>
                </c:pt>
                <c:pt idx="57620">
                  <c:v>147.05208333333334</c:v>
                </c:pt>
                <c:pt idx="57621">
                  <c:v>147.0546875</c:v>
                </c:pt>
                <c:pt idx="57622">
                  <c:v>147.05729166666666</c:v>
                </c:pt>
                <c:pt idx="57623">
                  <c:v>147.05989583333334</c:v>
                </c:pt>
                <c:pt idx="57624">
                  <c:v>147.0625</c:v>
                </c:pt>
                <c:pt idx="57625">
                  <c:v>147.06510416666666</c:v>
                </c:pt>
                <c:pt idx="57626">
                  <c:v>147.06770833333334</c:v>
                </c:pt>
                <c:pt idx="57627">
                  <c:v>147.0703125</c:v>
                </c:pt>
                <c:pt idx="57628">
                  <c:v>147.07291666666666</c:v>
                </c:pt>
                <c:pt idx="57629">
                  <c:v>147.07552083333334</c:v>
                </c:pt>
                <c:pt idx="57630">
                  <c:v>147.078125</c:v>
                </c:pt>
                <c:pt idx="57631">
                  <c:v>147.08072916666666</c:v>
                </c:pt>
                <c:pt idx="57632">
                  <c:v>147.08333333333334</c:v>
                </c:pt>
                <c:pt idx="57633">
                  <c:v>147.0859375</c:v>
                </c:pt>
                <c:pt idx="57634">
                  <c:v>147.08854166666666</c:v>
                </c:pt>
                <c:pt idx="57635">
                  <c:v>147.09114583333334</c:v>
                </c:pt>
                <c:pt idx="57636">
                  <c:v>147.09375</c:v>
                </c:pt>
                <c:pt idx="57637">
                  <c:v>147.09635416666666</c:v>
                </c:pt>
                <c:pt idx="57638">
                  <c:v>147.09895833333334</c:v>
                </c:pt>
                <c:pt idx="57639">
                  <c:v>147.1015625</c:v>
                </c:pt>
                <c:pt idx="57640">
                  <c:v>147.10416666666666</c:v>
                </c:pt>
                <c:pt idx="57641">
                  <c:v>147.10677083333334</c:v>
                </c:pt>
                <c:pt idx="57642">
                  <c:v>147.109375</c:v>
                </c:pt>
                <c:pt idx="57643">
                  <c:v>147.11197916666666</c:v>
                </c:pt>
                <c:pt idx="57644">
                  <c:v>147.11458333333334</c:v>
                </c:pt>
                <c:pt idx="57645">
                  <c:v>147.1171875</c:v>
                </c:pt>
                <c:pt idx="57646">
                  <c:v>147.11979166666666</c:v>
                </c:pt>
                <c:pt idx="57647">
                  <c:v>147.12239583333334</c:v>
                </c:pt>
                <c:pt idx="57648">
                  <c:v>147.125</c:v>
                </c:pt>
                <c:pt idx="57649">
                  <c:v>147.12760416666666</c:v>
                </c:pt>
                <c:pt idx="57650">
                  <c:v>147.13020833333334</c:v>
                </c:pt>
                <c:pt idx="57651">
                  <c:v>147.1328125</c:v>
                </c:pt>
                <c:pt idx="57652">
                  <c:v>147.13541666666666</c:v>
                </c:pt>
                <c:pt idx="57653">
                  <c:v>147.13802083333334</c:v>
                </c:pt>
                <c:pt idx="57654">
                  <c:v>147.140625</c:v>
                </c:pt>
                <c:pt idx="57655">
                  <c:v>147.14322916666666</c:v>
                </c:pt>
                <c:pt idx="57656">
                  <c:v>147.14583333333334</c:v>
                </c:pt>
                <c:pt idx="57657">
                  <c:v>147.1484375</c:v>
                </c:pt>
                <c:pt idx="57658">
                  <c:v>147.15104166666666</c:v>
                </c:pt>
                <c:pt idx="57659">
                  <c:v>147.15364583333334</c:v>
                </c:pt>
                <c:pt idx="57660">
                  <c:v>147.15625</c:v>
                </c:pt>
                <c:pt idx="57661">
                  <c:v>147.15885416666666</c:v>
                </c:pt>
                <c:pt idx="57662">
                  <c:v>147.16145833333334</c:v>
                </c:pt>
                <c:pt idx="57663">
                  <c:v>147.1640625</c:v>
                </c:pt>
                <c:pt idx="57664">
                  <c:v>147.16666666666666</c:v>
                </c:pt>
                <c:pt idx="57665">
                  <c:v>147.16927083333334</c:v>
                </c:pt>
                <c:pt idx="57666">
                  <c:v>147.171875</c:v>
                </c:pt>
                <c:pt idx="57667">
                  <c:v>147.17447916666666</c:v>
                </c:pt>
                <c:pt idx="57668">
                  <c:v>147.17708333333334</c:v>
                </c:pt>
                <c:pt idx="57669">
                  <c:v>147.1796875</c:v>
                </c:pt>
                <c:pt idx="57670">
                  <c:v>147.18229166666666</c:v>
                </c:pt>
                <c:pt idx="57671">
                  <c:v>147.18489583333334</c:v>
                </c:pt>
                <c:pt idx="57672">
                  <c:v>147.1875</c:v>
                </c:pt>
                <c:pt idx="57673">
                  <c:v>147.19010416666666</c:v>
                </c:pt>
                <c:pt idx="57674">
                  <c:v>147.19270833333334</c:v>
                </c:pt>
                <c:pt idx="57675">
                  <c:v>147.1953125</c:v>
                </c:pt>
                <c:pt idx="57676">
                  <c:v>147.19791666666666</c:v>
                </c:pt>
                <c:pt idx="57677">
                  <c:v>147.20052083333334</c:v>
                </c:pt>
                <c:pt idx="57678">
                  <c:v>147.203125</c:v>
                </c:pt>
                <c:pt idx="57679">
                  <c:v>147.20572916666666</c:v>
                </c:pt>
                <c:pt idx="57680">
                  <c:v>147.20833333333334</c:v>
                </c:pt>
                <c:pt idx="57681">
                  <c:v>147.2109375</c:v>
                </c:pt>
                <c:pt idx="57682">
                  <c:v>147.21354166666666</c:v>
                </c:pt>
                <c:pt idx="57683">
                  <c:v>147.21614583333334</c:v>
                </c:pt>
                <c:pt idx="57684">
                  <c:v>147.21875</c:v>
                </c:pt>
                <c:pt idx="57685">
                  <c:v>147.22135416666666</c:v>
                </c:pt>
                <c:pt idx="57686">
                  <c:v>147.22395833333334</c:v>
                </c:pt>
                <c:pt idx="57687">
                  <c:v>147.2265625</c:v>
                </c:pt>
                <c:pt idx="57688">
                  <c:v>147.22916666666666</c:v>
                </c:pt>
                <c:pt idx="57689">
                  <c:v>147.23177083333334</c:v>
                </c:pt>
                <c:pt idx="57690">
                  <c:v>147.234375</c:v>
                </c:pt>
                <c:pt idx="57691">
                  <c:v>147.23697916666666</c:v>
                </c:pt>
                <c:pt idx="57692">
                  <c:v>147.23958333333334</c:v>
                </c:pt>
                <c:pt idx="57693">
                  <c:v>147.2421875</c:v>
                </c:pt>
                <c:pt idx="57694">
                  <c:v>147.24479166666666</c:v>
                </c:pt>
                <c:pt idx="57695">
                  <c:v>147.24739583333334</c:v>
                </c:pt>
                <c:pt idx="57696">
                  <c:v>147.25</c:v>
                </c:pt>
                <c:pt idx="57697">
                  <c:v>147.25260416666666</c:v>
                </c:pt>
                <c:pt idx="57698">
                  <c:v>147.25520833333334</c:v>
                </c:pt>
                <c:pt idx="57699">
                  <c:v>147.2578125</c:v>
                </c:pt>
                <c:pt idx="57700">
                  <c:v>147.26041666666666</c:v>
                </c:pt>
                <c:pt idx="57701">
                  <c:v>147.26302083333334</c:v>
                </c:pt>
                <c:pt idx="57702">
                  <c:v>147.265625</c:v>
                </c:pt>
                <c:pt idx="57703">
                  <c:v>147.26822916666666</c:v>
                </c:pt>
                <c:pt idx="57704">
                  <c:v>147.27083333333334</c:v>
                </c:pt>
                <c:pt idx="57705">
                  <c:v>147.2734375</c:v>
                </c:pt>
                <c:pt idx="57706">
                  <c:v>147.27604166666666</c:v>
                </c:pt>
                <c:pt idx="57707">
                  <c:v>147.27864583333334</c:v>
                </c:pt>
                <c:pt idx="57708">
                  <c:v>147.28125</c:v>
                </c:pt>
                <c:pt idx="57709">
                  <c:v>147.28385416666666</c:v>
                </c:pt>
                <c:pt idx="57710">
                  <c:v>147.28645833333334</c:v>
                </c:pt>
                <c:pt idx="57711">
                  <c:v>147.2890625</c:v>
                </c:pt>
                <c:pt idx="57712">
                  <c:v>147.29166666666666</c:v>
                </c:pt>
                <c:pt idx="57713">
                  <c:v>147.29427083333334</c:v>
                </c:pt>
                <c:pt idx="57714">
                  <c:v>147.296875</c:v>
                </c:pt>
                <c:pt idx="57715">
                  <c:v>147.29947916666666</c:v>
                </c:pt>
                <c:pt idx="57716">
                  <c:v>147.30208333333334</c:v>
                </c:pt>
                <c:pt idx="57717">
                  <c:v>147.3046875</c:v>
                </c:pt>
                <c:pt idx="57718">
                  <c:v>147.30729166666666</c:v>
                </c:pt>
                <c:pt idx="57719">
                  <c:v>147.30989583333334</c:v>
                </c:pt>
                <c:pt idx="57720">
                  <c:v>147.3125</c:v>
                </c:pt>
                <c:pt idx="57721">
                  <c:v>147.31510416666666</c:v>
                </c:pt>
                <c:pt idx="57722">
                  <c:v>147.31770833333334</c:v>
                </c:pt>
                <c:pt idx="57723">
                  <c:v>147.3203125</c:v>
                </c:pt>
                <c:pt idx="57724">
                  <c:v>147.32291666666666</c:v>
                </c:pt>
                <c:pt idx="57725">
                  <c:v>147.32552083333334</c:v>
                </c:pt>
                <c:pt idx="57726">
                  <c:v>147.328125</c:v>
                </c:pt>
                <c:pt idx="57727">
                  <c:v>147.33072916666666</c:v>
                </c:pt>
                <c:pt idx="57728">
                  <c:v>147.33333333333334</c:v>
                </c:pt>
                <c:pt idx="57729">
                  <c:v>147.3359375</c:v>
                </c:pt>
                <c:pt idx="57730">
                  <c:v>147.33854166666666</c:v>
                </c:pt>
                <c:pt idx="57731">
                  <c:v>147.34114583333334</c:v>
                </c:pt>
                <c:pt idx="57732">
                  <c:v>147.34375</c:v>
                </c:pt>
                <c:pt idx="57733">
                  <c:v>147.34635416666666</c:v>
                </c:pt>
                <c:pt idx="57734">
                  <c:v>147.34895833333334</c:v>
                </c:pt>
                <c:pt idx="57735">
                  <c:v>147.3515625</c:v>
                </c:pt>
                <c:pt idx="57736">
                  <c:v>147.35416666666666</c:v>
                </c:pt>
                <c:pt idx="57737">
                  <c:v>147.35677083333334</c:v>
                </c:pt>
                <c:pt idx="57738">
                  <c:v>147.359375</c:v>
                </c:pt>
                <c:pt idx="57739">
                  <c:v>147.36197916666666</c:v>
                </c:pt>
                <c:pt idx="57740">
                  <c:v>147.36458333333334</c:v>
                </c:pt>
                <c:pt idx="57741">
                  <c:v>147.3671875</c:v>
                </c:pt>
                <c:pt idx="57742">
                  <c:v>147.36979166666666</c:v>
                </c:pt>
                <c:pt idx="57743">
                  <c:v>147.37239583333334</c:v>
                </c:pt>
                <c:pt idx="57744">
                  <c:v>147.375</c:v>
                </c:pt>
                <c:pt idx="57745">
                  <c:v>147.37760416666666</c:v>
                </c:pt>
                <c:pt idx="57746">
                  <c:v>147.38020833333334</c:v>
                </c:pt>
                <c:pt idx="57747">
                  <c:v>147.3828125</c:v>
                </c:pt>
                <c:pt idx="57748">
                  <c:v>147.38541666666666</c:v>
                </c:pt>
                <c:pt idx="57749">
                  <c:v>147.38802083333334</c:v>
                </c:pt>
                <c:pt idx="57750">
                  <c:v>147.390625</c:v>
                </c:pt>
                <c:pt idx="57751">
                  <c:v>147.39322916666666</c:v>
                </c:pt>
                <c:pt idx="57752">
                  <c:v>147.39583333333334</c:v>
                </c:pt>
                <c:pt idx="57753">
                  <c:v>147.3984375</c:v>
                </c:pt>
                <c:pt idx="57754">
                  <c:v>147.40104166666666</c:v>
                </c:pt>
                <c:pt idx="57755">
                  <c:v>147.40364583333334</c:v>
                </c:pt>
                <c:pt idx="57756">
                  <c:v>147.40625</c:v>
                </c:pt>
                <c:pt idx="57757">
                  <c:v>147.40885416666666</c:v>
                </c:pt>
                <c:pt idx="57758">
                  <c:v>147.41145833333334</c:v>
                </c:pt>
                <c:pt idx="57759">
                  <c:v>147.4140625</c:v>
                </c:pt>
                <c:pt idx="57760">
                  <c:v>147.41666666666666</c:v>
                </c:pt>
                <c:pt idx="57761">
                  <c:v>147.41927083333334</c:v>
                </c:pt>
                <c:pt idx="57762">
                  <c:v>147.421875</c:v>
                </c:pt>
                <c:pt idx="57763">
                  <c:v>147.42447916666666</c:v>
                </c:pt>
                <c:pt idx="57764">
                  <c:v>147.42708333333334</c:v>
                </c:pt>
                <c:pt idx="57765">
                  <c:v>147.4296875</c:v>
                </c:pt>
                <c:pt idx="57766">
                  <c:v>147.43229166666666</c:v>
                </c:pt>
                <c:pt idx="57767">
                  <c:v>147.43489583333334</c:v>
                </c:pt>
                <c:pt idx="57768">
                  <c:v>147.4375</c:v>
                </c:pt>
                <c:pt idx="57769">
                  <c:v>147.44010416666666</c:v>
                </c:pt>
                <c:pt idx="57770">
                  <c:v>147.44270833333334</c:v>
                </c:pt>
                <c:pt idx="57771">
                  <c:v>147.4453125</c:v>
                </c:pt>
                <c:pt idx="57772">
                  <c:v>147.44791666666666</c:v>
                </c:pt>
                <c:pt idx="57773">
                  <c:v>147.45052083333334</c:v>
                </c:pt>
                <c:pt idx="57774">
                  <c:v>147.453125</c:v>
                </c:pt>
                <c:pt idx="57775">
                  <c:v>147.45572916666666</c:v>
                </c:pt>
                <c:pt idx="57776">
                  <c:v>147.45833333333334</c:v>
                </c:pt>
                <c:pt idx="57777">
                  <c:v>147.4609375</c:v>
                </c:pt>
                <c:pt idx="57778">
                  <c:v>147.46354166666666</c:v>
                </c:pt>
                <c:pt idx="57779">
                  <c:v>147.46614583333334</c:v>
                </c:pt>
                <c:pt idx="57780">
                  <c:v>147.46875</c:v>
                </c:pt>
                <c:pt idx="57781">
                  <c:v>147.47135416666666</c:v>
                </c:pt>
                <c:pt idx="57782">
                  <c:v>147.47395833333334</c:v>
                </c:pt>
                <c:pt idx="57783">
                  <c:v>147.4765625</c:v>
                </c:pt>
                <c:pt idx="57784">
                  <c:v>147.47916666666666</c:v>
                </c:pt>
                <c:pt idx="57785">
                  <c:v>147.48177083333334</c:v>
                </c:pt>
                <c:pt idx="57786">
                  <c:v>147.484375</c:v>
                </c:pt>
                <c:pt idx="57787">
                  <c:v>147.48697916666666</c:v>
                </c:pt>
                <c:pt idx="57788">
                  <c:v>147.48958333333334</c:v>
                </c:pt>
                <c:pt idx="57789">
                  <c:v>147.4921875</c:v>
                </c:pt>
                <c:pt idx="57790">
                  <c:v>147.49479166666666</c:v>
                </c:pt>
                <c:pt idx="57791">
                  <c:v>147.49739583333334</c:v>
                </c:pt>
                <c:pt idx="57792">
                  <c:v>147.5</c:v>
                </c:pt>
                <c:pt idx="57793">
                  <c:v>147.50260416666666</c:v>
                </c:pt>
                <c:pt idx="57794">
                  <c:v>147.50520833333334</c:v>
                </c:pt>
                <c:pt idx="57795">
                  <c:v>147.5078125</c:v>
                </c:pt>
                <c:pt idx="57796">
                  <c:v>147.51041666666666</c:v>
                </c:pt>
                <c:pt idx="57797">
                  <c:v>147.51302083333334</c:v>
                </c:pt>
                <c:pt idx="57798">
                  <c:v>147.515625</c:v>
                </c:pt>
                <c:pt idx="57799">
                  <c:v>147.51822916666666</c:v>
                </c:pt>
                <c:pt idx="57800">
                  <c:v>147.52083333333334</c:v>
                </c:pt>
                <c:pt idx="57801">
                  <c:v>147.5234375</c:v>
                </c:pt>
                <c:pt idx="57802">
                  <c:v>147.52604166666666</c:v>
                </c:pt>
                <c:pt idx="57803">
                  <c:v>147.52864583333334</c:v>
                </c:pt>
                <c:pt idx="57804">
                  <c:v>147.53125</c:v>
                </c:pt>
                <c:pt idx="57805">
                  <c:v>147.53385416666666</c:v>
                </c:pt>
                <c:pt idx="57806">
                  <c:v>147.53645833333334</c:v>
                </c:pt>
                <c:pt idx="57807">
                  <c:v>147.5390625</c:v>
                </c:pt>
                <c:pt idx="57808">
                  <c:v>147.54166666666666</c:v>
                </c:pt>
                <c:pt idx="57809">
                  <c:v>147.54427083333334</c:v>
                </c:pt>
                <c:pt idx="57810">
                  <c:v>147.546875</c:v>
                </c:pt>
                <c:pt idx="57811">
                  <c:v>147.54947916666666</c:v>
                </c:pt>
                <c:pt idx="57812">
                  <c:v>147.55208333333334</c:v>
                </c:pt>
                <c:pt idx="57813">
                  <c:v>147.5546875</c:v>
                </c:pt>
                <c:pt idx="57814">
                  <c:v>147.55729166666666</c:v>
                </c:pt>
                <c:pt idx="57815">
                  <c:v>147.55989583333334</c:v>
                </c:pt>
                <c:pt idx="57816">
                  <c:v>147.5625</c:v>
                </c:pt>
                <c:pt idx="57817">
                  <c:v>147.56510416666666</c:v>
                </c:pt>
                <c:pt idx="57818">
                  <c:v>147.56770833333334</c:v>
                </c:pt>
                <c:pt idx="57819">
                  <c:v>147.5703125</c:v>
                </c:pt>
                <c:pt idx="57820">
                  <c:v>147.57291666666666</c:v>
                </c:pt>
                <c:pt idx="57821">
                  <c:v>147.57552083333334</c:v>
                </c:pt>
                <c:pt idx="57822">
                  <c:v>147.578125</c:v>
                </c:pt>
                <c:pt idx="57823">
                  <c:v>147.58072916666666</c:v>
                </c:pt>
                <c:pt idx="57824">
                  <c:v>147.58333333333334</c:v>
                </c:pt>
                <c:pt idx="57825">
                  <c:v>147.5859375</c:v>
                </c:pt>
                <c:pt idx="57826">
                  <c:v>147.58854166666666</c:v>
                </c:pt>
                <c:pt idx="57827">
                  <c:v>147.59114583333334</c:v>
                </c:pt>
                <c:pt idx="57828">
                  <c:v>147.59375</c:v>
                </c:pt>
                <c:pt idx="57829">
                  <c:v>147.59635416666666</c:v>
                </c:pt>
                <c:pt idx="57830">
                  <c:v>147.59895833333334</c:v>
                </c:pt>
                <c:pt idx="57831">
                  <c:v>147.6015625</c:v>
                </c:pt>
                <c:pt idx="57832">
                  <c:v>147.60416666666666</c:v>
                </c:pt>
                <c:pt idx="57833">
                  <c:v>147.60677083333334</c:v>
                </c:pt>
                <c:pt idx="57834">
                  <c:v>147.609375</c:v>
                </c:pt>
                <c:pt idx="57835">
                  <c:v>147.61197916666666</c:v>
                </c:pt>
                <c:pt idx="57836">
                  <c:v>147.61458333333334</c:v>
                </c:pt>
                <c:pt idx="57837">
                  <c:v>147.6171875</c:v>
                </c:pt>
                <c:pt idx="57838">
                  <c:v>147.61979166666666</c:v>
                </c:pt>
                <c:pt idx="57839">
                  <c:v>147.62239583333334</c:v>
                </c:pt>
                <c:pt idx="57840">
                  <c:v>147.625</c:v>
                </c:pt>
                <c:pt idx="57841">
                  <c:v>147.62760416666666</c:v>
                </c:pt>
                <c:pt idx="57842">
                  <c:v>147.63020833333334</c:v>
                </c:pt>
                <c:pt idx="57843">
                  <c:v>147.6328125</c:v>
                </c:pt>
                <c:pt idx="57844">
                  <c:v>147.63541666666666</c:v>
                </c:pt>
                <c:pt idx="57845">
                  <c:v>147.63802083333334</c:v>
                </c:pt>
                <c:pt idx="57846">
                  <c:v>147.640625</c:v>
                </c:pt>
                <c:pt idx="57847">
                  <c:v>147.64322916666666</c:v>
                </c:pt>
                <c:pt idx="57848">
                  <c:v>147.64583333333334</c:v>
                </c:pt>
                <c:pt idx="57849">
                  <c:v>147.6484375</c:v>
                </c:pt>
                <c:pt idx="57850">
                  <c:v>147.65104166666666</c:v>
                </c:pt>
                <c:pt idx="57851">
                  <c:v>147.65364583333334</c:v>
                </c:pt>
                <c:pt idx="57852">
                  <c:v>147.65625</c:v>
                </c:pt>
                <c:pt idx="57853">
                  <c:v>147.65885416666666</c:v>
                </c:pt>
                <c:pt idx="57854">
                  <c:v>147.66145833333334</c:v>
                </c:pt>
                <c:pt idx="57855">
                  <c:v>147.6640625</c:v>
                </c:pt>
                <c:pt idx="57856">
                  <c:v>147.66666666666666</c:v>
                </c:pt>
                <c:pt idx="57857">
                  <c:v>147.66927083333334</c:v>
                </c:pt>
                <c:pt idx="57858">
                  <c:v>147.671875</c:v>
                </c:pt>
                <c:pt idx="57859">
                  <c:v>147.67447916666666</c:v>
                </c:pt>
                <c:pt idx="57860">
                  <c:v>147.67708333333334</c:v>
                </c:pt>
                <c:pt idx="57861">
                  <c:v>147.6796875</c:v>
                </c:pt>
                <c:pt idx="57862">
                  <c:v>147.68229166666666</c:v>
                </c:pt>
                <c:pt idx="57863">
                  <c:v>147.68489583333334</c:v>
                </c:pt>
                <c:pt idx="57864">
                  <c:v>147.6875</c:v>
                </c:pt>
                <c:pt idx="57865">
                  <c:v>147.69010416666666</c:v>
                </c:pt>
                <c:pt idx="57866">
                  <c:v>147.69270833333334</c:v>
                </c:pt>
                <c:pt idx="57867">
                  <c:v>147.6953125</c:v>
                </c:pt>
                <c:pt idx="57868">
                  <c:v>147.69791666666666</c:v>
                </c:pt>
                <c:pt idx="57869">
                  <c:v>147.70052083333334</c:v>
                </c:pt>
                <c:pt idx="57870">
                  <c:v>147.703125</c:v>
                </c:pt>
                <c:pt idx="57871">
                  <c:v>147.70572916666666</c:v>
                </c:pt>
                <c:pt idx="57872">
                  <c:v>147.70833333333334</c:v>
                </c:pt>
                <c:pt idx="57873">
                  <c:v>147.7109375</c:v>
                </c:pt>
                <c:pt idx="57874">
                  <c:v>147.71354166666666</c:v>
                </c:pt>
                <c:pt idx="57875">
                  <c:v>147.71614583333334</c:v>
                </c:pt>
                <c:pt idx="57876">
                  <c:v>147.71875</c:v>
                </c:pt>
                <c:pt idx="57877">
                  <c:v>147.72135416666666</c:v>
                </c:pt>
                <c:pt idx="57878">
                  <c:v>147.72395833333334</c:v>
                </c:pt>
                <c:pt idx="57879">
                  <c:v>147.7265625</c:v>
                </c:pt>
                <c:pt idx="57880">
                  <c:v>147.72916666666666</c:v>
                </c:pt>
                <c:pt idx="57881">
                  <c:v>147.73177083333334</c:v>
                </c:pt>
                <c:pt idx="57882">
                  <c:v>147.734375</c:v>
                </c:pt>
                <c:pt idx="57883">
                  <c:v>147.73697916666666</c:v>
                </c:pt>
                <c:pt idx="57884">
                  <c:v>147.73958333333334</c:v>
                </c:pt>
                <c:pt idx="57885">
                  <c:v>147.7421875</c:v>
                </c:pt>
                <c:pt idx="57886">
                  <c:v>147.74479166666666</c:v>
                </c:pt>
                <c:pt idx="57887">
                  <c:v>147.74739583333334</c:v>
                </c:pt>
                <c:pt idx="57888">
                  <c:v>147.75</c:v>
                </c:pt>
                <c:pt idx="57889">
                  <c:v>147.75260416666666</c:v>
                </c:pt>
                <c:pt idx="57890">
                  <c:v>147.75520833333334</c:v>
                </c:pt>
                <c:pt idx="57891">
                  <c:v>147.7578125</c:v>
                </c:pt>
                <c:pt idx="57892">
                  <c:v>147.76041666666666</c:v>
                </c:pt>
                <c:pt idx="57893">
                  <c:v>147.76302083333334</c:v>
                </c:pt>
                <c:pt idx="57894">
                  <c:v>147.765625</c:v>
                </c:pt>
                <c:pt idx="57895">
                  <c:v>147.76822916666666</c:v>
                </c:pt>
                <c:pt idx="57896">
                  <c:v>147.77083333333334</c:v>
                </c:pt>
                <c:pt idx="57897">
                  <c:v>147.7734375</c:v>
                </c:pt>
                <c:pt idx="57898">
                  <c:v>147.77604166666666</c:v>
                </c:pt>
                <c:pt idx="57899">
                  <c:v>147.77864583333334</c:v>
                </c:pt>
                <c:pt idx="57900">
                  <c:v>147.78125</c:v>
                </c:pt>
                <c:pt idx="57901">
                  <c:v>147.78385416666666</c:v>
                </c:pt>
                <c:pt idx="57902">
                  <c:v>147.78645833333334</c:v>
                </c:pt>
                <c:pt idx="57903">
                  <c:v>147.7890625</c:v>
                </c:pt>
                <c:pt idx="57904">
                  <c:v>147.79166666666666</c:v>
                </c:pt>
                <c:pt idx="57905">
                  <c:v>147.79427083333334</c:v>
                </c:pt>
                <c:pt idx="57906">
                  <c:v>147.796875</c:v>
                </c:pt>
                <c:pt idx="57907">
                  <c:v>147.79947916666666</c:v>
                </c:pt>
                <c:pt idx="57908">
                  <c:v>147.80208333333334</c:v>
                </c:pt>
                <c:pt idx="57909">
                  <c:v>147.8046875</c:v>
                </c:pt>
                <c:pt idx="57910">
                  <c:v>147.80729166666666</c:v>
                </c:pt>
                <c:pt idx="57911">
                  <c:v>147.80989583333334</c:v>
                </c:pt>
                <c:pt idx="57912">
                  <c:v>147.8125</c:v>
                </c:pt>
                <c:pt idx="57913">
                  <c:v>147.81510416666666</c:v>
                </c:pt>
                <c:pt idx="57914">
                  <c:v>147.81770833333334</c:v>
                </c:pt>
                <c:pt idx="57915">
                  <c:v>147.8203125</c:v>
                </c:pt>
                <c:pt idx="57916">
                  <c:v>147.82291666666666</c:v>
                </c:pt>
                <c:pt idx="57917">
                  <c:v>147.82552083333334</c:v>
                </c:pt>
                <c:pt idx="57918">
                  <c:v>147.828125</c:v>
                </c:pt>
                <c:pt idx="57919">
                  <c:v>147.83072916666666</c:v>
                </c:pt>
                <c:pt idx="57920">
                  <c:v>147.83333333333334</c:v>
                </c:pt>
                <c:pt idx="57921">
                  <c:v>147.8359375</c:v>
                </c:pt>
                <c:pt idx="57922">
                  <c:v>147.83854166666666</c:v>
                </c:pt>
                <c:pt idx="57923">
                  <c:v>147.84114583333334</c:v>
                </c:pt>
                <c:pt idx="57924">
                  <c:v>147.84375</c:v>
                </c:pt>
                <c:pt idx="57925">
                  <c:v>147.84635416666666</c:v>
                </c:pt>
                <c:pt idx="57926">
                  <c:v>147.84895833333334</c:v>
                </c:pt>
                <c:pt idx="57927">
                  <c:v>147.8515625</c:v>
                </c:pt>
                <c:pt idx="57928">
                  <c:v>147.85416666666666</c:v>
                </c:pt>
                <c:pt idx="57929">
                  <c:v>147.85677083333334</c:v>
                </c:pt>
                <c:pt idx="57930">
                  <c:v>147.859375</c:v>
                </c:pt>
                <c:pt idx="57931">
                  <c:v>147.86197916666666</c:v>
                </c:pt>
                <c:pt idx="57932">
                  <c:v>147.86458333333334</c:v>
                </c:pt>
                <c:pt idx="57933">
                  <c:v>147.8671875</c:v>
                </c:pt>
                <c:pt idx="57934">
                  <c:v>147.86979166666666</c:v>
                </c:pt>
                <c:pt idx="57935">
                  <c:v>147.87239583333334</c:v>
                </c:pt>
                <c:pt idx="57936">
                  <c:v>147.875</c:v>
                </c:pt>
                <c:pt idx="57937">
                  <c:v>147.87760416666666</c:v>
                </c:pt>
                <c:pt idx="57938">
                  <c:v>147.88020833333334</c:v>
                </c:pt>
                <c:pt idx="57939">
                  <c:v>147.8828125</c:v>
                </c:pt>
                <c:pt idx="57940">
                  <c:v>147.88541666666666</c:v>
                </c:pt>
                <c:pt idx="57941">
                  <c:v>147.88802083333334</c:v>
                </c:pt>
                <c:pt idx="57942">
                  <c:v>147.890625</c:v>
                </c:pt>
                <c:pt idx="57943">
                  <c:v>147.89322916666666</c:v>
                </c:pt>
                <c:pt idx="57944">
                  <c:v>147.89583333333334</c:v>
                </c:pt>
                <c:pt idx="57945">
                  <c:v>147.8984375</c:v>
                </c:pt>
                <c:pt idx="57946">
                  <c:v>147.90104166666666</c:v>
                </c:pt>
                <c:pt idx="57947">
                  <c:v>147.90364583333334</c:v>
                </c:pt>
                <c:pt idx="57948">
                  <c:v>147.90625</c:v>
                </c:pt>
                <c:pt idx="57949">
                  <c:v>147.90885416666666</c:v>
                </c:pt>
                <c:pt idx="57950">
                  <c:v>147.91145833333334</c:v>
                </c:pt>
                <c:pt idx="57951">
                  <c:v>147.9140625</c:v>
                </c:pt>
                <c:pt idx="57952">
                  <c:v>147.91666666666666</c:v>
                </c:pt>
                <c:pt idx="57953">
                  <c:v>147.91927083333334</c:v>
                </c:pt>
                <c:pt idx="57954">
                  <c:v>147.921875</c:v>
                </c:pt>
                <c:pt idx="57955">
                  <c:v>147.92447916666666</c:v>
                </c:pt>
                <c:pt idx="57956">
                  <c:v>147.92708333333334</c:v>
                </c:pt>
                <c:pt idx="57957">
                  <c:v>147.9296875</c:v>
                </c:pt>
                <c:pt idx="57958">
                  <c:v>147.93229166666666</c:v>
                </c:pt>
                <c:pt idx="57959">
                  <c:v>147.93489583333334</c:v>
                </c:pt>
                <c:pt idx="57960">
                  <c:v>147.9375</c:v>
                </c:pt>
                <c:pt idx="57961">
                  <c:v>147.94010416666666</c:v>
                </c:pt>
                <c:pt idx="57962">
                  <c:v>147.94270833333334</c:v>
                </c:pt>
                <c:pt idx="57963">
                  <c:v>147.9453125</c:v>
                </c:pt>
                <c:pt idx="57964">
                  <c:v>147.94791666666666</c:v>
                </c:pt>
                <c:pt idx="57965">
                  <c:v>147.95052083333334</c:v>
                </c:pt>
                <c:pt idx="57966">
                  <c:v>147.953125</c:v>
                </c:pt>
                <c:pt idx="57967">
                  <c:v>147.95572916666666</c:v>
                </c:pt>
                <c:pt idx="57968">
                  <c:v>147.95833333333334</c:v>
                </c:pt>
                <c:pt idx="57969">
                  <c:v>147.9609375</c:v>
                </c:pt>
                <c:pt idx="57970">
                  <c:v>147.96354166666666</c:v>
                </c:pt>
                <c:pt idx="57971">
                  <c:v>147.96614583333334</c:v>
                </c:pt>
                <c:pt idx="57972">
                  <c:v>147.96875</c:v>
                </c:pt>
                <c:pt idx="57973">
                  <c:v>147.97135416666666</c:v>
                </c:pt>
                <c:pt idx="57974">
                  <c:v>147.97395833333334</c:v>
                </c:pt>
                <c:pt idx="57975">
                  <c:v>147.9765625</c:v>
                </c:pt>
                <c:pt idx="57976">
                  <c:v>147.97916666666666</c:v>
                </c:pt>
                <c:pt idx="57977">
                  <c:v>147.98177083333334</c:v>
                </c:pt>
                <c:pt idx="57978">
                  <c:v>147.984375</c:v>
                </c:pt>
                <c:pt idx="57979">
                  <c:v>147.98697916666666</c:v>
                </c:pt>
                <c:pt idx="57980">
                  <c:v>147.98958333333334</c:v>
                </c:pt>
                <c:pt idx="57981">
                  <c:v>147.9921875</c:v>
                </c:pt>
                <c:pt idx="57982">
                  <c:v>147.99479166666666</c:v>
                </c:pt>
                <c:pt idx="57983">
                  <c:v>147.99739583333334</c:v>
                </c:pt>
                <c:pt idx="57984">
                  <c:v>148</c:v>
                </c:pt>
                <c:pt idx="57985">
                  <c:v>148.00260416666666</c:v>
                </c:pt>
                <c:pt idx="57986">
                  <c:v>148.00520833333334</c:v>
                </c:pt>
                <c:pt idx="57987">
                  <c:v>148.0078125</c:v>
                </c:pt>
                <c:pt idx="57988">
                  <c:v>148.01041666666666</c:v>
                </c:pt>
                <c:pt idx="57989">
                  <c:v>148.01302083333334</c:v>
                </c:pt>
                <c:pt idx="57990">
                  <c:v>148.015625</c:v>
                </c:pt>
                <c:pt idx="57991">
                  <c:v>148.01822916666666</c:v>
                </c:pt>
                <c:pt idx="57992">
                  <c:v>148.02083333333334</c:v>
                </c:pt>
                <c:pt idx="57993">
                  <c:v>148.0234375</c:v>
                </c:pt>
                <c:pt idx="57994">
                  <c:v>148.02604166666666</c:v>
                </c:pt>
                <c:pt idx="57995">
                  <c:v>148.02864583333334</c:v>
                </c:pt>
                <c:pt idx="57996">
                  <c:v>148.03125</c:v>
                </c:pt>
                <c:pt idx="57997">
                  <c:v>148.03385416666666</c:v>
                </c:pt>
                <c:pt idx="57998">
                  <c:v>148.03645833333334</c:v>
                </c:pt>
                <c:pt idx="57999">
                  <c:v>148.0390625</c:v>
                </c:pt>
                <c:pt idx="58000">
                  <c:v>148.04166666666666</c:v>
                </c:pt>
                <c:pt idx="58001">
                  <c:v>148.04427083333334</c:v>
                </c:pt>
                <c:pt idx="58002">
                  <c:v>148.046875</c:v>
                </c:pt>
                <c:pt idx="58003">
                  <c:v>148.04947916666666</c:v>
                </c:pt>
                <c:pt idx="58004">
                  <c:v>148.05208333333334</c:v>
                </c:pt>
                <c:pt idx="58005">
                  <c:v>148.0546875</c:v>
                </c:pt>
                <c:pt idx="58006">
                  <c:v>148.05729166666666</c:v>
                </c:pt>
                <c:pt idx="58007">
                  <c:v>148.05989583333334</c:v>
                </c:pt>
                <c:pt idx="58008">
                  <c:v>148.0625</c:v>
                </c:pt>
                <c:pt idx="58009">
                  <c:v>148.06510416666666</c:v>
                </c:pt>
                <c:pt idx="58010">
                  <c:v>148.06770833333334</c:v>
                </c:pt>
                <c:pt idx="58011">
                  <c:v>148.0703125</c:v>
                </c:pt>
                <c:pt idx="58012">
                  <c:v>148.07291666666666</c:v>
                </c:pt>
                <c:pt idx="58013">
                  <c:v>148.07552083333334</c:v>
                </c:pt>
                <c:pt idx="58014">
                  <c:v>148.078125</c:v>
                </c:pt>
                <c:pt idx="58015">
                  <c:v>148.08072916666666</c:v>
                </c:pt>
                <c:pt idx="58016">
                  <c:v>148.08333333333334</c:v>
                </c:pt>
                <c:pt idx="58017">
                  <c:v>148.0859375</c:v>
                </c:pt>
                <c:pt idx="58018">
                  <c:v>148.08854166666666</c:v>
                </c:pt>
                <c:pt idx="58019">
                  <c:v>148.09114583333334</c:v>
                </c:pt>
                <c:pt idx="58020">
                  <c:v>148.09375</c:v>
                </c:pt>
                <c:pt idx="58021">
                  <c:v>148.09635416666666</c:v>
                </c:pt>
                <c:pt idx="58022">
                  <c:v>148.09895833333334</c:v>
                </c:pt>
                <c:pt idx="58023">
                  <c:v>148.1015625</c:v>
                </c:pt>
                <c:pt idx="58024">
                  <c:v>148.10416666666666</c:v>
                </c:pt>
                <c:pt idx="58025">
                  <c:v>148.10677083333334</c:v>
                </c:pt>
                <c:pt idx="58026">
                  <c:v>148.109375</c:v>
                </c:pt>
                <c:pt idx="58027">
                  <c:v>148.11197916666666</c:v>
                </c:pt>
                <c:pt idx="58028">
                  <c:v>148.11458333333334</c:v>
                </c:pt>
                <c:pt idx="58029">
                  <c:v>148.1171875</c:v>
                </c:pt>
                <c:pt idx="58030">
                  <c:v>148.11979166666666</c:v>
                </c:pt>
                <c:pt idx="58031">
                  <c:v>148.12239583333334</c:v>
                </c:pt>
                <c:pt idx="58032">
                  <c:v>148.125</c:v>
                </c:pt>
                <c:pt idx="58033">
                  <c:v>148.12760416666666</c:v>
                </c:pt>
                <c:pt idx="58034">
                  <c:v>148.13020833333334</c:v>
                </c:pt>
                <c:pt idx="58035">
                  <c:v>148.1328125</c:v>
                </c:pt>
                <c:pt idx="58036">
                  <c:v>148.13541666666666</c:v>
                </c:pt>
                <c:pt idx="58037">
                  <c:v>148.13802083333334</c:v>
                </c:pt>
                <c:pt idx="58038">
                  <c:v>148.140625</c:v>
                </c:pt>
                <c:pt idx="58039">
                  <c:v>148.14322916666666</c:v>
                </c:pt>
                <c:pt idx="58040">
                  <c:v>148.14583333333334</c:v>
                </c:pt>
                <c:pt idx="58041">
                  <c:v>148.1484375</c:v>
                </c:pt>
                <c:pt idx="58042">
                  <c:v>148.15104166666666</c:v>
                </c:pt>
                <c:pt idx="58043">
                  <c:v>148.15364583333334</c:v>
                </c:pt>
                <c:pt idx="58044">
                  <c:v>148.15625</c:v>
                </c:pt>
                <c:pt idx="58045">
                  <c:v>148.15885416666666</c:v>
                </c:pt>
                <c:pt idx="58046">
                  <c:v>148.16145833333334</c:v>
                </c:pt>
                <c:pt idx="58047">
                  <c:v>148.1640625</c:v>
                </c:pt>
                <c:pt idx="58048">
                  <c:v>148.16666666666666</c:v>
                </c:pt>
                <c:pt idx="58049">
                  <c:v>148.16927083333334</c:v>
                </c:pt>
                <c:pt idx="58050">
                  <c:v>148.171875</c:v>
                </c:pt>
                <c:pt idx="58051">
                  <c:v>148.17447916666666</c:v>
                </c:pt>
                <c:pt idx="58052">
                  <c:v>148.17708333333334</c:v>
                </c:pt>
                <c:pt idx="58053">
                  <c:v>148.1796875</c:v>
                </c:pt>
                <c:pt idx="58054">
                  <c:v>148.18229166666666</c:v>
                </c:pt>
                <c:pt idx="58055">
                  <c:v>148.18489583333334</c:v>
                </c:pt>
                <c:pt idx="58056">
                  <c:v>148.1875</c:v>
                </c:pt>
                <c:pt idx="58057">
                  <c:v>148.19010416666666</c:v>
                </c:pt>
                <c:pt idx="58058">
                  <c:v>148.19270833333334</c:v>
                </c:pt>
                <c:pt idx="58059">
                  <c:v>148.1953125</c:v>
                </c:pt>
                <c:pt idx="58060">
                  <c:v>148.19791666666666</c:v>
                </c:pt>
                <c:pt idx="58061">
                  <c:v>148.20052083333334</c:v>
                </c:pt>
                <c:pt idx="58062">
                  <c:v>148.203125</c:v>
                </c:pt>
                <c:pt idx="58063">
                  <c:v>148.20572916666666</c:v>
                </c:pt>
                <c:pt idx="58064">
                  <c:v>148.20833333333334</c:v>
                </c:pt>
                <c:pt idx="58065">
                  <c:v>148.2109375</c:v>
                </c:pt>
                <c:pt idx="58066">
                  <c:v>148.21354166666666</c:v>
                </c:pt>
                <c:pt idx="58067">
                  <c:v>148.21614583333334</c:v>
                </c:pt>
                <c:pt idx="58068">
                  <c:v>148.21875</c:v>
                </c:pt>
                <c:pt idx="58069">
                  <c:v>148.22135416666666</c:v>
                </c:pt>
                <c:pt idx="58070">
                  <c:v>148.22395833333334</c:v>
                </c:pt>
                <c:pt idx="58071">
                  <c:v>148.2265625</c:v>
                </c:pt>
                <c:pt idx="58072">
                  <c:v>148.22916666666666</c:v>
                </c:pt>
                <c:pt idx="58073">
                  <c:v>148.23177083333334</c:v>
                </c:pt>
                <c:pt idx="58074">
                  <c:v>148.234375</c:v>
                </c:pt>
                <c:pt idx="58075">
                  <c:v>148.23697916666666</c:v>
                </c:pt>
                <c:pt idx="58076">
                  <c:v>148.23958333333334</c:v>
                </c:pt>
                <c:pt idx="58077">
                  <c:v>148.2421875</c:v>
                </c:pt>
                <c:pt idx="58078">
                  <c:v>148.24479166666666</c:v>
                </c:pt>
                <c:pt idx="58079">
                  <c:v>148.24739583333334</c:v>
                </c:pt>
                <c:pt idx="58080">
                  <c:v>148.25</c:v>
                </c:pt>
                <c:pt idx="58081">
                  <c:v>148.25260416666666</c:v>
                </c:pt>
                <c:pt idx="58082">
                  <c:v>148.25520833333334</c:v>
                </c:pt>
                <c:pt idx="58083">
                  <c:v>148.2578125</c:v>
                </c:pt>
                <c:pt idx="58084">
                  <c:v>148.26041666666666</c:v>
                </c:pt>
                <c:pt idx="58085">
                  <c:v>148.26302083333334</c:v>
                </c:pt>
                <c:pt idx="58086">
                  <c:v>148.265625</c:v>
                </c:pt>
                <c:pt idx="58087">
                  <c:v>148.26822916666666</c:v>
                </c:pt>
                <c:pt idx="58088">
                  <c:v>148.27083333333334</c:v>
                </c:pt>
                <c:pt idx="58089">
                  <c:v>148.2734375</c:v>
                </c:pt>
                <c:pt idx="58090">
                  <c:v>148.27604166666666</c:v>
                </c:pt>
                <c:pt idx="58091">
                  <c:v>148.27864583333334</c:v>
                </c:pt>
                <c:pt idx="58092">
                  <c:v>148.28125</c:v>
                </c:pt>
                <c:pt idx="58093">
                  <c:v>148.28385416666666</c:v>
                </c:pt>
                <c:pt idx="58094">
                  <c:v>148.28645833333334</c:v>
                </c:pt>
                <c:pt idx="58095">
                  <c:v>148.2890625</c:v>
                </c:pt>
                <c:pt idx="58096">
                  <c:v>148.29166666666666</c:v>
                </c:pt>
                <c:pt idx="58097">
                  <c:v>148.29427083333334</c:v>
                </c:pt>
                <c:pt idx="58098">
                  <c:v>148.296875</c:v>
                </c:pt>
                <c:pt idx="58099">
                  <c:v>148.29947916666666</c:v>
                </c:pt>
                <c:pt idx="58100">
                  <c:v>148.30208333333334</c:v>
                </c:pt>
                <c:pt idx="58101">
                  <c:v>148.3046875</c:v>
                </c:pt>
                <c:pt idx="58102">
                  <c:v>148.30729166666666</c:v>
                </c:pt>
                <c:pt idx="58103">
                  <c:v>148.30989583333334</c:v>
                </c:pt>
                <c:pt idx="58104">
                  <c:v>148.3125</c:v>
                </c:pt>
                <c:pt idx="58105">
                  <c:v>148.31510416666666</c:v>
                </c:pt>
                <c:pt idx="58106">
                  <c:v>148.31770833333334</c:v>
                </c:pt>
                <c:pt idx="58107">
                  <c:v>148.3203125</c:v>
                </c:pt>
                <c:pt idx="58108">
                  <c:v>148.32291666666666</c:v>
                </c:pt>
                <c:pt idx="58109">
                  <c:v>148.32552083333334</c:v>
                </c:pt>
                <c:pt idx="58110">
                  <c:v>148.328125</c:v>
                </c:pt>
                <c:pt idx="58111">
                  <c:v>148.33072916666666</c:v>
                </c:pt>
                <c:pt idx="58112">
                  <c:v>148.33333333333334</c:v>
                </c:pt>
                <c:pt idx="58113">
                  <c:v>148.3359375</c:v>
                </c:pt>
                <c:pt idx="58114">
                  <c:v>148.33854166666666</c:v>
                </c:pt>
                <c:pt idx="58115">
                  <c:v>148.34114583333334</c:v>
                </c:pt>
                <c:pt idx="58116">
                  <c:v>148.34375</c:v>
                </c:pt>
                <c:pt idx="58117">
                  <c:v>148.34635416666666</c:v>
                </c:pt>
                <c:pt idx="58118">
                  <c:v>148.34895833333334</c:v>
                </c:pt>
                <c:pt idx="58119">
                  <c:v>148.3515625</c:v>
                </c:pt>
                <c:pt idx="58120">
                  <c:v>148.35416666666666</c:v>
                </c:pt>
                <c:pt idx="58121">
                  <c:v>148.35677083333334</c:v>
                </c:pt>
                <c:pt idx="58122">
                  <c:v>148.359375</c:v>
                </c:pt>
                <c:pt idx="58123">
                  <c:v>148.36197916666666</c:v>
                </c:pt>
                <c:pt idx="58124">
                  <c:v>148.36458333333334</c:v>
                </c:pt>
                <c:pt idx="58125">
                  <c:v>148.3671875</c:v>
                </c:pt>
                <c:pt idx="58126">
                  <c:v>148.36979166666666</c:v>
                </c:pt>
                <c:pt idx="58127">
                  <c:v>148.37239583333334</c:v>
                </c:pt>
                <c:pt idx="58128">
                  <c:v>148.375</c:v>
                </c:pt>
                <c:pt idx="58129">
                  <c:v>148.37760416666666</c:v>
                </c:pt>
                <c:pt idx="58130">
                  <c:v>148.38020833333334</c:v>
                </c:pt>
                <c:pt idx="58131">
                  <c:v>148.3828125</c:v>
                </c:pt>
                <c:pt idx="58132">
                  <c:v>148.38541666666666</c:v>
                </c:pt>
                <c:pt idx="58133">
                  <c:v>148.38802083333334</c:v>
                </c:pt>
                <c:pt idx="58134">
                  <c:v>148.390625</c:v>
                </c:pt>
                <c:pt idx="58135">
                  <c:v>148.39322916666666</c:v>
                </c:pt>
                <c:pt idx="58136">
                  <c:v>148.39583333333334</c:v>
                </c:pt>
                <c:pt idx="58137">
                  <c:v>148.3984375</c:v>
                </c:pt>
                <c:pt idx="58138">
                  <c:v>148.40104166666666</c:v>
                </c:pt>
                <c:pt idx="58139">
                  <c:v>148.40364583333334</c:v>
                </c:pt>
                <c:pt idx="58140">
                  <c:v>148.40625</c:v>
                </c:pt>
                <c:pt idx="58141">
                  <c:v>148.40885416666666</c:v>
                </c:pt>
                <c:pt idx="58142">
                  <c:v>148.41145833333334</c:v>
                </c:pt>
                <c:pt idx="58143">
                  <c:v>148.4140625</c:v>
                </c:pt>
                <c:pt idx="58144">
                  <c:v>148.41666666666666</c:v>
                </c:pt>
                <c:pt idx="58145">
                  <c:v>148.41927083333334</c:v>
                </c:pt>
                <c:pt idx="58146">
                  <c:v>148.421875</c:v>
                </c:pt>
                <c:pt idx="58147">
                  <c:v>148.42447916666666</c:v>
                </c:pt>
                <c:pt idx="58148">
                  <c:v>148.42708333333334</c:v>
                </c:pt>
                <c:pt idx="58149">
                  <c:v>148.4296875</c:v>
                </c:pt>
                <c:pt idx="58150">
                  <c:v>148.43229166666666</c:v>
                </c:pt>
                <c:pt idx="58151">
                  <c:v>148.43489583333334</c:v>
                </c:pt>
                <c:pt idx="58152">
                  <c:v>148.4375</c:v>
                </c:pt>
                <c:pt idx="58153">
                  <c:v>148.44010416666666</c:v>
                </c:pt>
                <c:pt idx="58154">
                  <c:v>148.44270833333334</c:v>
                </c:pt>
                <c:pt idx="58155">
                  <c:v>148.4453125</c:v>
                </c:pt>
                <c:pt idx="58156">
                  <c:v>148.44791666666666</c:v>
                </c:pt>
                <c:pt idx="58157">
                  <c:v>148.45052083333334</c:v>
                </c:pt>
                <c:pt idx="58158">
                  <c:v>148.453125</c:v>
                </c:pt>
                <c:pt idx="58159">
                  <c:v>148.45572916666666</c:v>
                </c:pt>
                <c:pt idx="58160">
                  <c:v>148.45833333333334</c:v>
                </c:pt>
                <c:pt idx="58161">
                  <c:v>148.4609375</c:v>
                </c:pt>
                <c:pt idx="58162">
                  <c:v>148.46354166666666</c:v>
                </c:pt>
                <c:pt idx="58163">
                  <c:v>148.46614583333334</c:v>
                </c:pt>
                <c:pt idx="58164">
                  <c:v>148.46875</c:v>
                </c:pt>
                <c:pt idx="58165">
                  <c:v>148.47135416666666</c:v>
                </c:pt>
                <c:pt idx="58166">
                  <c:v>148.47395833333334</c:v>
                </c:pt>
                <c:pt idx="58167">
                  <c:v>148.4765625</c:v>
                </c:pt>
                <c:pt idx="58168">
                  <c:v>148.47916666666666</c:v>
                </c:pt>
                <c:pt idx="58169">
                  <c:v>148.48177083333334</c:v>
                </c:pt>
                <c:pt idx="58170">
                  <c:v>148.484375</c:v>
                </c:pt>
                <c:pt idx="58171">
                  <c:v>148.48697916666666</c:v>
                </c:pt>
                <c:pt idx="58172">
                  <c:v>148.48958333333334</c:v>
                </c:pt>
                <c:pt idx="58173">
                  <c:v>148.4921875</c:v>
                </c:pt>
                <c:pt idx="58174">
                  <c:v>148.49479166666666</c:v>
                </c:pt>
                <c:pt idx="58175">
                  <c:v>148.49739583333334</c:v>
                </c:pt>
                <c:pt idx="58176">
                  <c:v>148.5</c:v>
                </c:pt>
                <c:pt idx="58177">
                  <c:v>148.50260416666666</c:v>
                </c:pt>
                <c:pt idx="58178">
                  <c:v>148.50520833333334</c:v>
                </c:pt>
                <c:pt idx="58179">
                  <c:v>148.5078125</c:v>
                </c:pt>
                <c:pt idx="58180">
                  <c:v>148.51041666666666</c:v>
                </c:pt>
                <c:pt idx="58181">
                  <c:v>148.51302083333334</c:v>
                </c:pt>
                <c:pt idx="58182">
                  <c:v>148.515625</c:v>
                </c:pt>
                <c:pt idx="58183">
                  <c:v>148.51822916666666</c:v>
                </c:pt>
                <c:pt idx="58184">
                  <c:v>148.52083333333334</c:v>
                </c:pt>
                <c:pt idx="58185">
                  <c:v>148.5234375</c:v>
                </c:pt>
                <c:pt idx="58186">
                  <c:v>148.52604166666666</c:v>
                </c:pt>
                <c:pt idx="58187">
                  <c:v>148.52864583333334</c:v>
                </c:pt>
                <c:pt idx="58188">
                  <c:v>148.53125</c:v>
                </c:pt>
                <c:pt idx="58189">
                  <c:v>148.53385416666666</c:v>
                </c:pt>
                <c:pt idx="58190">
                  <c:v>148.53645833333334</c:v>
                </c:pt>
                <c:pt idx="58191">
                  <c:v>148.5390625</c:v>
                </c:pt>
                <c:pt idx="58192">
                  <c:v>148.54166666666666</c:v>
                </c:pt>
                <c:pt idx="58193">
                  <c:v>148.54427083333334</c:v>
                </c:pt>
                <c:pt idx="58194">
                  <c:v>148.546875</c:v>
                </c:pt>
                <c:pt idx="58195">
                  <c:v>148.54947916666666</c:v>
                </c:pt>
                <c:pt idx="58196">
                  <c:v>148.55208333333334</c:v>
                </c:pt>
                <c:pt idx="58197">
                  <c:v>148.5546875</c:v>
                </c:pt>
                <c:pt idx="58198">
                  <c:v>148.55729166666666</c:v>
                </c:pt>
                <c:pt idx="58199">
                  <c:v>148.55989583333334</c:v>
                </c:pt>
                <c:pt idx="58200">
                  <c:v>148.5625</c:v>
                </c:pt>
                <c:pt idx="58201">
                  <c:v>148.56510416666666</c:v>
                </c:pt>
                <c:pt idx="58202">
                  <c:v>148.56770833333334</c:v>
                </c:pt>
                <c:pt idx="58203">
                  <c:v>148.5703125</c:v>
                </c:pt>
                <c:pt idx="58204">
                  <c:v>148.57291666666666</c:v>
                </c:pt>
                <c:pt idx="58205">
                  <c:v>148.57552083333334</c:v>
                </c:pt>
                <c:pt idx="58206">
                  <c:v>148.578125</c:v>
                </c:pt>
                <c:pt idx="58207">
                  <c:v>148.58072916666666</c:v>
                </c:pt>
                <c:pt idx="58208">
                  <c:v>148.58333333333334</c:v>
                </c:pt>
                <c:pt idx="58209">
                  <c:v>148.5859375</c:v>
                </c:pt>
                <c:pt idx="58210">
                  <c:v>148.58854166666666</c:v>
                </c:pt>
                <c:pt idx="58211">
                  <c:v>148.59114583333334</c:v>
                </c:pt>
                <c:pt idx="58212">
                  <c:v>148.59375</c:v>
                </c:pt>
                <c:pt idx="58213">
                  <c:v>148.59635416666666</c:v>
                </c:pt>
                <c:pt idx="58214">
                  <c:v>148.59895833333334</c:v>
                </c:pt>
                <c:pt idx="58215">
                  <c:v>148.6015625</c:v>
                </c:pt>
                <c:pt idx="58216">
                  <c:v>148.60416666666666</c:v>
                </c:pt>
                <c:pt idx="58217">
                  <c:v>148.60677083333334</c:v>
                </c:pt>
                <c:pt idx="58218">
                  <c:v>148.609375</c:v>
                </c:pt>
                <c:pt idx="58219">
                  <c:v>148.61197916666666</c:v>
                </c:pt>
                <c:pt idx="58220">
                  <c:v>148.61458333333334</c:v>
                </c:pt>
                <c:pt idx="58221">
                  <c:v>148.6171875</c:v>
                </c:pt>
                <c:pt idx="58222">
                  <c:v>148.61979166666666</c:v>
                </c:pt>
                <c:pt idx="58223">
                  <c:v>148.62239583333334</c:v>
                </c:pt>
                <c:pt idx="58224">
                  <c:v>148.625</c:v>
                </c:pt>
                <c:pt idx="58225">
                  <c:v>148.62760416666666</c:v>
                </c:pt>
                <c:pt idx="58226">
                  <c:v>148.63020833333334</c:v>
                </c:pt>
                <c:pt idx="58227">
                  <c:v>148.6328125</c:v>
                </c:pt>
                <c:pt idx="58228">
                  <c:v>148.63541666666666</c:v>
                </c:pt>
                <c:pt idx="58229">
                  <c:v>148.63802083333334</c:v>
                </c:pt>
                <c:pt idx="58230">
                  <c:v>148.640625</c:v>
                </c:pt>
                <c:pt idx="58231">
                  <c:v>148.64322916666666</c:v>
                </c:pt>
                <c:pt idx="58232">
                  <c:v>148.64583333333334</c:v>
                </c:pt>
                <c:pt idx="58233">
                  <c:v>148.6484375</c:v>
                </c:pt>
                <c:pt idx="58234">
                  <c:v>148.65104166666666</c:v>
                </c:pt>
                <c:pt idx="58235">
                  <c:v>148.65364583333334</c:v>
                </c:pt>
                <c:pt idx="58236">
                  <c:v>148.65625</c:v>
                </c:pt>
                <c:pt idx="58237">
                  <c:v>148.65885416666666</c:v>
                </c:pt>
                <c:pt idx="58238">
                  <c:v>148.66145833333334</c:v>
                </c:pt>
                <c:pt idx="58239">
                  <c:v>148.6640625</c:v>
                </c:pt>
                <c:pt idx="58240">
                  <c:v>148.66666666666666</c:v>
                </c:pt>
                <c:pt idx="58241">
                  <c:v>148.66927083333334</c:v>
                </c:pt>
                <c:pt idx="58242">
                  <c:v>148.671875</c:v>
                </c:pt>
                <c:pt idx="58243">
                  <c:v>148.67447916666666</c:v>
                </c:pt>
                <c:pt idx="58244">
                  <c:v>148.67708333333334</c:v>
                </c:pt>
                <c:pt idx="58245">
                  <c:v>148.6796875</c:v>
                </c:pt>
                <c:pt idx="58246">
                  <c:v>148.68229166666666</c:v>
                </c:pt>
                <c:pt idx="58247">
                  <c:v>148.68489583333334</c:v>
                </c:pt>
                <c:pt idx="58248">
                  <c:v>148.6875</c:v>
                </c:pt>
                <c:pt idx="58249">
                  <c:v>148.69010416666666</c:v>
                </c:pt>
                <c:pt idx="58250">
                  <c:v>148.69270833333334</c:v>
                </c:pt>
                <c:pt idx="58251">
                  <c:v>148.6953125</c:v>
                </c:pt>
                <c:pt idx="58252">
                  <c:v>148.69791666666666</c:v>
                </c:pt>
                <c:pt idx="58253">
                  <c:v>148.70052083333334</c:v>
                </c:pt>
                <c:pt idx="58254">
                  <c:v>148.703125</c:v>
                </c:pt>
                <c:pt idx="58255">
                  <c:v>148.70572916666666</c:v>
                </c:pt>
                <c:pt idx="58256">
                  <c:v>148.70833333333334</c:v>
                </c:pt>
                <c:pt idx="58257">
                  <c:v>148.7109375</c:v>
                </c:pt>
                <c:pt idx="58258">
                  <c:v>148.71354166666666</c:v>
                </c:pt>
                <c:pt idx="58259">
                  <c:v>148.71614583333334</c:v>
                </c:pt>
                <c:pt idx="58260">
                  <c:v>148.71875</c:v>
                </c:pt>
                <c:pt idx="58261">
                  <c:v>148.72135416666666</c:v>
                </c:pt>
                <c:pt idx="58262">
                  <c:v>148.72395833333334</c:v>
                </c:pt>
                <c:pt idx="58263">
                  <c:v>148.7265625</c:v>
                </c:pt>
                <c:pt idx="58264">
                  <c:v>148.72916666666666</c:v>
                </c:pt>
                <c:pt idx="58265">
                  <c:v>148.73177083333334</c:v>
                </c:pt>
                <c:pt idx="58266">
                  <c:v>148.734375</c:v>
                </c:pt>
                <c:pt idx="58267">
                  <c:v>148.73697916666666</c:v>
                </c:pt>
                <c:pt idx="58268">
                  <c:v>148.73958333333334</c:v>
                </c:pt>
                <c:pt idx="58269">
                  <c:v>148.7421875</c:v>
                </c:pt>
                <c:pt idx="58270">
                  <c:v>148.74479166666666</c:v>
                </c:pt>
                <c:pt idx="58271">
                  <c:v>148.74739583333334</c:v>
                </c:pt>
                <c:pt idx="58272">
                  <c:v>148.75</c:v>
                </c:pt>
                <c:pt idx="58273">
                  <c:v>148.75260416666666</c:v>
                </c:pt>
                <c:pt idx="58274">
                  <c:v>148.75520833333334</c:v>
                </c:pt>
                <c:pt idx="58275">
                  <c:v>148.7578125</c:v>
                </c:pt>
                <c:pt idx="58276">
                  <c:v>148.76041666666666</c:v>
                </c:pt>
                <c:pt idx="58277">
                  <c:v>148.76302083333334</c:v>
                </c:pt>
                <c:pt idx="58278">
                  <c:v>148.765625</c:v>
                </c:pt>
                <c:pt idx="58279">
                  <c:v>148.76822916666666</c:v>
                </c:pt>
                <c:pt idx="58280">
                  <c:v>148.77083333333334</c:v>
                </c:pt>
                <c:pt idx="58281">
                  <c:v>148.7734375</c:v>
                </c:pt>
                <c:pt idx="58282">
                  <c:v>148.77604166666666</c:v>
                </c:pt>
                <c:pt idx="58283">
                  <c:v>148.77864583333334</c:v>
                </c:pt>
                <c:pt idx="58284">
                  <c:v>148.78125</c:v>
                </c:pt>
                <c:pt idx="58285">
                  <c:v>148.78385416666666</c:v>
                </c:pt>
                <c:pt idx="58286">
                  <c:v>148.78645833333334</c:v>
                </c:pt>
                <c:pt idx="58287">
                  <c:v>148.7890625</c:v>
                </c:pt>
                <c:pt idx="58288">
                  <c:v>148.79166666666666</c:v>
                </c:pt>
                <c:pt idx="58289">
                  <c:v>148.79427083333334</c:v>
                </c:pt>
                <c:pt idx="58290">
                  <c:v>148.796875</c:v>
                </c:pt>
                <c:pt idx="58291">
                  <c:v>148.79947916666666</c:v>
                </c:pt>
                <c:pt idx="58292">
                  <c:v>148.80208333333334</c:v>
                </c:pt>
                <c:pt idx="58293">
                  <c:v>148.8046875</c:v>
                </c:pt>
                <c:pt idx="58294">
                  <c:v>148.80729166666666</c:v>
                </c:pt>
                <c:pt idx="58295">
                  <c:v>148.80989583333334</c:v>
                </c:pt>
                <c:pt idx="58296">
                  <c:v>148.8125</c:v>
                </c:pt>
                <c:pt idx="58297">
                  <c:v>148.81510416666666</c:v>
                </c:pt>
                <c:pt idx="58298">
                  <c:v>148.81770833333334</c:v>
                </c:pt>
                <c:pt idx="58299">
                  <c:v>148.8203125</c:v>
                </c:pt>
                <c:pt idx="58300">
                  <c:v>148.82291666666666</c:v>
                </c:pt>
                <c:pt idx="58301">
                  <c:v>148.82552083333334</c:v>
                </c:pt>
                <c:pt idx="58302">
                  <c:v>148.828125</c:v>
                </c:pt>
                <c:pt idx="58303">
                  <c:v>148.83072916666666</c:v>
                </c:pt>
                <c:pt idx="58304">
                  <c:v>148.83333333333334</c:v>
                </c:pt>
                <c:pt idx="58305">
                  <c:v>148.8359375</c:v>
                </c:pt>
                <c:pt idx="58306">
                  <c:v>148.83854166666666</c:v>
                </c:pt>
                <c:pt idx="58307">
                  <c:v>148.84114583333334</c:v>
                </c:pt>
                <c:pt idx="58308">
                  <c:v>148.84375</c:v>
                </c:pt>
                <c:pt idx="58309">
                  <c:v>148.84635416666666</c:v>
                </c:pt>
                <c:pt idx="58310">
                  <c:v>148.84895833333334</c:v>
                </c:pt>
                <c:pt idx="58311">
                  <c:v>148.8515625</c:v>
                </c:pt>
                <c:pt idx="58312">
                  <c:v>148.85416666666666</c:v>
                </c:pt>
                <c:pt idx="58313">
                  <c:v>148.85677083333334</c:v>
                </c:pt>
                <c:pt idx="58314">
                  <c:v>148.859375</c:v>
                </c:pt>
                <c:pt idx="58315">
                  <c:v>148.86197916666666</c:v>
                </c:pt>
                <c:pt idx="58316">
                  <c:v>148.86458333333334</c:v>
                </c:pt>
                <c:pt idx="58317">
                  <c:v>148.8671875</c:v>
                </c:pt>
                <c:pt idx="58318">
                  <c:v>148.86979166666666</c:v>
                </c:pt>
                <c:pt idx="58319">
                  <c:v>148.87239583333334</c:v>
                </c:pt>
                <c:pt idx="58320">
                  <c:v>148.875</c:v>
                </c:pt>
                <c:pt idx="58321">
                  <c:v>148.87760416666666</c:v>
                </c:pt>
                <c:pt idx="58322">
                  <c:v>148.88020833333334</c:v>
                </c:pt>
                <c:pt idx="58323">
                  <c:v>148.8828125</c:v>
                </c:pt>
                <c:pt idx="58324">
                  <c:v>148.88541666666666</c:v>
                </c:pt>
                <c:pt idx="58325">
                  <c:v>148.88802083333334</c:v>
                </c:pt>
                <c:pt idx="58326">
                  <c:v>148.890625</c:v>
                </c:pt>
                <c:pt idx="58327">
                  <c:v>148.89322916666666</c:v>
                </c:pt>
                <c:pt idx="58328">
                  <c:v>148.89583333333334</c:v>
                </c:pt>
                <c:pt idx="58329">
                  <c:v>148.8984375</c:v>
                </c:pt>
                <c:pt idx="58330">
                  <c:v>148.90104166666666</c:v>
                </c:pt>
                <c:pt idx="58331">
                  <c:v>148.90364583333334</c:v>
                </c:pt>
                <c:pt idx="58332">
                  <c:v>148.90625</c:v>
                </c:pt>
                <c:pt idx="58333">
                  <c:v>148.90885416666666</c:v>
                </c:pt>
                <c:pt idx="58334">
                  <c:v>148.91145833333334</c:v>
                </c:pt>
                <c:pt idx="58335">
                  <c:v>148.9140625</c:v>
                </c:pt>
                <c:pt idx="58336">
                  <c:v>148.91666666666666</c:v>
                </c:pt>
                <c:pt idx="58337">
                  <c:v>148.91927083333334</c:v>
                </c:pt>
                <c:pt idx="58338">
                  <c:v>148.921875</c:v>
                </c:pt>
                <c:pt idx="58339">
                  <c:v>148.92447916666666</c:v>
                </c:pt>
                <c:pt idx="58340">
                  <c:v>148.92708333333334</c:v>
                </c:pt>
                <c:pt idx="58341">
                  <c:v>148.9296875</c:v>
                </c:pt>
                <c:pt idx="58342">
                  <c:v>148.93229166666666</c:v>
                </c:pt>
                <c:pt idx="58343">
                  <c:v>148.93489583333334</c:v>
                </c:pt>
                <c:pt idx="58344">
                  <c:v>148.9375</c:v>
                </c:pt>
                <c:pt idx="58345">
                  <c:v>148.94010416666666</c:v>
                </c:pt>
                <c:pt idx="58346">
                  <c:v>148.94270833333334</c:v>
                </c:pt>
                <c:pt idx="58347">
                  <c:v>148.9453125</c:v>
                </c:pt>
                <c:pt idx="58348">
                  <c:v>148.94791666666666</c:v>
                </c:pt>
                <c:pt idx="58349">
                  <c:v>148.95052083333334</c:v>
                </c:pt>
                <c:pt idx="58350">
                  <c:v>148.953125</c:v>
                </c:pt>
                <c:pt idx="58351">
                  <c:v>148.95572916666666</c:v>
                </c:pt>
                <c:pt idx="58352">
                  <c:v>148.95833333333334</c:v>
                </c:pt>
                <c:pt idx="58353">
                  <c:v>148.9609375</c:v>
                </c:pt>
                <c:pt idx="58354">
                  <c:v>148.96354166666666</c:v>
                </c:pt>
                <c:pt idx="58355">
                  <c:v>148.96614583333334</c:v>
                </c:pt>
                <c:pt idx="58356">
                  <c:v>148.96875</c:v>
                </c:pt>
                <c:pt idx="58357">
                  <c:v>148.97135416666666</c:v>
                </c:pt>
                <c:pt idx="58358">
                  <c:v>148.97395833333334</c:v>
                </c:pt>
                <c:pt idx="58359">
                  <c:v>148.9765625</c:v>
                </c:pt>
                <c:pt idx="58360">
                  <c:v>148.97916666666666</c:v>
                </c:pt>
                <c:pt idx="58361">
                  <c:v>148.98177083333334</c:v>
                </c:pt>
                <c:pt idx="58362">
                  <c:v>148.984375</c:v>
                </c:pt>
                <c:pt idx="58363">
                  <c:v>148.98697916666666</c:v>
                </c:pt>
                <c:pt idx="58364">
                  <c:v>148.98958333333334</c:v>
                </c:pt>
                <c:pt idx="58365">
                  <c:v>148.9921875</c:v>
                </c:pt>
                <c:pt idx="58366">
                  <c:v>148.99479166666666</c:v>
                </c:pt>
                <c:pt idx="58367">
                  <c:v>148.99739583333334</c:v>
                </c:pt>
                <c:pt idx="58368">
                  <c:v>149</c:v>
                </c:pt>
                <c:pt idx="58369">
                  <c:v>149.00260416666666</c:v>
                </c:pt>
                <c:pt idx="58370">
                  <c:v>149.00520833333334</c:v>
                </c:pt>
                <c:pt idx="58371">
                  <c:v>149.0078125</c:v>
                </c:pt>
                <c:pt idx="58372">
                  <c:v>149.01041666666666</c:v>
                </c:pt>
                <c:pt idx="58373">
                  <c:v>149.01302083333334</c:v>
                </c:pt>
                <c:pt idx="58374">
                  <c:v>149.015625</c:v>
                </c:pt>
                <c:pt idx="58375">
                  <c:v>149.01822916666666</c:v>
                </c:pt>
                <c:pt idx="58376">
                  <c:v>149.02083333333334</c:v>
                </c:pt>
                <c:pt idx="58377">
                  <c:v>149.0234375</c:v>
                </c:pt>
                <c:pt idx="58378">
                  <c:v>149.02604166666666</c:v>
                </c:pt>
                <c:pt idx="58379">
                  <c:v>149.02864583333334</c:v>
                </c:pt>
                <c:pt idx="58380">
                  <c:v>149.03125</c:v>
                </c:pt>
                <c:pt idx="58381">
                  <c:v>149.03385416666666</c:v>
                </c:pt>
                <c:pt idx="58382">
                  <c:v>149.03645833333334</c:v>
                </c:pt>
                <c:pt idx="58383">
                  <c:v>149.0390625</c:v>
                </c:pt>
                <c:pt idx="58384">
                  <c:v>149.04166666666666</c:v>
                </c:pt>
                <c:pt idx="58385">
                  <c:v>149.04427083333334</c:v>
                </c:pt>
                <c:pt idx="58386">
                  <c:v>149.046875</c:v>
                </c:pt>
                <c:pt idx="58387">
                  <c:v>149.04947916666666</c:v>
                </c:pt>
                <c:pt idx="58388">
                  <c:v>149.05208333333334</c:v>
                </c:pt>
                <c:pt idx="58389">
                  <c:v>149.0546875</c:v>
                </c:pt>
                <c:pt idx="58390">
                  <c:v>149.05729166666666</c:v>
                </c:pt>
                <c:pt idx="58391">
                  <c:v>149.05989583333334</c:v>
                </c:pt>
                <c:pt idx="58392">
                  <c:v>149.0625</c:v>
                </c:pt>
                <c:pt idx="58393">
                  <c:v>149.06510416666666</c:v>
                </c:pt>
                <c:pt idx="58394">
                  <c:v>149.06770833333334</c:v>
                </c:pt>
                <c:pt idx="58395">
                  <c:v>149.0703125</c:v>
                </c:pt>
                <c:pt idx="58396">
                  <c:v>149.07291666666666</c:v>
                </c:pt>
                <c:pt idx="58397">
                  <c:v>149.07552083333334</c:v>
                </c:pt>
                <c:pt idx="58398">
                  <c:v>149.078125</c:v>
                </c:pt>
                <c:pt idx="58399">
                  <c:v>149.08072916666666</c:v>
                </c:pt>
                <c:pt idx="58400">
                  <c:v>149.08333333333334</c:v>
                </c:pt>
                <c:pt idx="58401">
                  <c:v>149.0859375</c:v>
                </c:pt>
                <c:pt idx="58402">
                  <c:v>149.08854166666666</c:v>
                </c:pt>
                <c:pt idx="58403">
                  <c:v>149.09114583333334</c:v>
                </c:pt>
                <c:pt idx="58404">
                  <c:v>149.09375</c:v>
                </c:pt>
                <c:pt idx="58405">
                  <c:v>149.09635416666666</c:v>
                </c:pt>
                <c:pt idx="58406">
                  <c:v>149.09895833333334</c:v>
                </c:pt>
                <c:pt idx="58407">
                  <c:v>149.1015625</c:v>
                </c:pt>
                <c:pt idx="58408">
                  <c:v>149.10416666666666</c:v>
                </c:pt>
                <c:pt idx="58409">
                  <c:v>149.10677083333334</c:v>
                </c:pt>
                <c:pt idx="58410">
                  <c:v>149.109375</c:v>
                </c:pt>
                <c:pt idx="58411">
                  <c:v>149.11197916666666</c:v>
                </c:pt>
                <c:pt idx="58412">
                  <c:v>149.11458333333334</c:v>
                </c:pt>
                <c:pt idx="58413">
                  <c:v>149.1171875</c:v>
                </c:pt>
                <c:pt idx="58414">
                  <c:v>149.11979166666666</c:v>
                </c:pt>
                <c:pt idx="58415">
                  <c:v>149.12239583333334</c:v>
                </c:pt>
                <c:pt idx="58416">
                  <c:v>149.125</c:v>
                </c:pt>
                <c:pt idx="58417">
                  <c:v>149.12760416666666</c:v>
                </c:pt>
                <c:pt idx="58418">
                  <c:v>149.13020833333334</c:v>
                </c:pt>
                <c:pt idx="58419">
                  <c:v>149.1328125</c:v>
                </c:pt>
                <c:pt idx="58420">
                  <c:v>149.13541666666666</c:v>
                </c:pt>
                <c:pt idx="58421">
                  <c:v>149.13802083333334</c:v>
                </c:pt>
                <c:pt idx="58422">
                  <c:v>149.140625</c:v>
                </c:pt>
                <c:pt idx="58423">
                  <c:v>149.14322916666666</c:v>
                </c:pt>
                <c:pt idx="58424">
                  <c:v>149.14583333333334</c:v>
                </c:pt>
                <c:pt idx="58425">
                  <c:v>149.1484375</c:v>
                </c:pt>
                <c:pt idx="58426">
                  <c:v>149.15104166666666</c:v>
                </c:pt>
                <c:pt idx="58427">
                  <c:v>149.15364583333334</c:v>
                </c:pt>
                <c:pt idx="58428">
                  <c:v>149.15625</c:v>
                </c:pt>
                <c:pt idx="58429">
                  <c:v>149.15885416666666</c:v>
                </c:pt>
                <c:pt idx="58430">
                  <c:v>149.16145833333334</c:v>
                </c:pt>
                <c:pt idx="58431">
                  <c:v>149.1640625</c:v>
                </c:pt>
                <c:pt idx="58432">
                  <c:v>149.16666666666666</c:v>
                </c:pt>
                <c:pt idx="58433">
                  <c:v>149.16927083333334</c:v>
                </c:pt>
                <c:pt idx="58434">
                  <c:v>149.171875</c:v>
                </c:pt>
                <c:pt idx="58435">
                  <c:v>149.17447916666666</c:v>
                </c:pt>
                <c:pt idx="58436">
                  <c:v>149.17708333333334</c:v>
                </c:pt>
                <c:pt idx="58437">
                  <c:v>149.1796875</c:v>
                </c:pt>
                <c:pt idx="58438">
                  <c:v>149.18229166666666</c:v>
                </c:pt>
                <c:pt idx="58439">
                  <c:v>149.18489583333334</c:v>
                </c:pt>
                <c:pt idx="58440">
                  <c:v>149.1875</c:v>
                </c:pt>
                <c:pt idx="58441">
                  <c:v>149.19010416666666</c:v>
                </c:pt>
                <c:pt idx="58442">
                  <c:v>149.19270833333334</c:v>
                </c:pt>
                <c:pt idx="58443">
                  <c:v>149.1953125</c:v>
                </c:pt>
                <c:pt idx="58444">
                  <c:v>149.19791666666666</c:v>
                </c:pt>
                <c:pt idx="58445">
                  <c:v>149.20052083333334</c:v>
                </c:pt>
                <c:pt idx="58446">
                  <c:v>149.203125</c:v>
                </c:pt>
                <c:pt idx="58447">
                  <c:v>149.20572916666666</c:v>
                </c:pt>
                <c:pt idx="58448">
                  <c:v>149.20833333333334</c:v>
                </c:pt>
                <c:pt idx="58449">
                  <c:v>149.2109375</c:v>
                </c:pt>
                <c:pt idx="58450">
                  <c:v>149.21354166666666</c:v>
                </c:pt>
                <c:pt idx="58451">
                  <c:v>149.21614583333334</c:v>
                </c:pt>
                <c:pt idx="58452">
                  <c:v>149.21875</c:v>
                </c:pt>
                <c:pt idx="58453">
                  <c:v>149.22135416666666</c:v>
                </c:pt>
                <c:pt idx="58454">
                  <c:v>149.22395833333334</c:v>
                </c:pt>
                <c:pt idx="58455">
                  <c:v>149.2265625</c:v>
                </c:pt>
                <c:pt idx="58456">
                  <c:v>149.22916666666666</c:v>
                </c:pt>
                <c:pt idx="58457">
                  <c:v>149.23177083333334</c:v>
                </c:pt>
                <c:pt idx="58458">
                  <c:v>149.234375</c:v>
                </c:pt>
                <c:pt idx="58459">
                  <c:v>149.23697916666666</c:v>
                </c:pt>
                <c:pt idx="58460">
                  <c:v>149.23958333333334</c:v>
                </c:pt>
                <c:pt idx="58461">
                  <c:v>149.2421875</c:v>
                </c:pt>
                <c:pt idx="58462">
                  <c:v>149.24479166666666</c:v>
                </c:pt>
                <c:pt idx="58463">
                  <c:v>149.24739583333334</c:v>
                </c:pt>
                <c:pt idx="58464">
                  <c:v>149.25</c:v>
                </c:pt>
                <c:pt idx="58465">
                  <c:v>149.25260416666666</c:v>
                </c:pt>
                <c:pt idx="58466">
                  <c:v>149.25520833333334</c:v>
                </c:pt>
                <c:pt idx="58467">
                  <c:v>149.2578125</c:v>
                </c:pt>
                <c:pt idx="58468">
                  <c:v>149.26041666666666</c:v>
                </c:pt>
                <c:pt idx="58469">
                  <c:v>149.26302083333334</c:v>
                </c:pt>
                <c:pt idx="58470">
                  <c:v>149.265625</c:v>
                </c:pt>
                <c:pt idx="58471">
                  <c:v>149.26822916666666</c:v>
                </c:pt>
                <c:pt idx="58472">
                  <c:v>149.27083333333334</c:v>
                </c:pt>
                <c:pt idx="58473">
                  <c:v>149.2734375</c:v>
                </c:pt>
                <c:pt idx="58474">
                  <c:v>149.27604166666666</c:v>
                </c:pt>
                <c:pt idx="58475">
                  <c:v>149.27864583333334</c:v>
                </c:pt>
                <c:pt idx="58476">
                  <c:v>149.28125</c:v>
                </c:pt>
                <c:pt idx="58477">
                  <c:v>149.28385416666666</c:v>
                </c:pt>
                <c:pt idx="58478">
                  <c:v>149.28645833333334</c:v>
                </c:pt>
                <c:pt idx="58479">
                  <c:v>149.2890625</c:v>
                </c:pt>
                <c:pt idx="58480">
                  <c:v>149.29166666666666</c:v>
                </c:pt>
                <c:pt idx="58481">
                  <c:v>149.29427083333334</c:v>
                </c:pt>
                <c:pt idx="58482">
                  <c:v>149.296875</c:v>
                </c:pt>
                <c:pt idx="58483">
                  <c:v>149.29947916666666</c:v>
                </c:pt>
                <c:pt idx="58484">
                  <c:v>149.30208333333334</c:v>
                </c:pt>
                <c:pt idx="58485">
                  <c:v>149.3046875</c:v>
                </c:pt>
                <c:pt idx="58486">
                  <c:v>149.30729166666666</c:v>
                </c:pt>
                <c:pt idx="58487">
                  <c:v>149.30989583333334</c:v>
                </c:pt>
                <c:pt idx="58488">
                  <c:v>149.3125</c:v>
                </c:pt>
                <c:pt idx="58489">
                  <c:v>149.31510416666666</c:v>
                </c:pt>
                <c:pt idx="58490">
                  <c:v>149.31770833333334</c:v>
                </c:pt>
                <c:pt idx="58491">
                  <c:v>149.3203125</c:v>
                </c:pt>
                <c:pt idx="58492">
                  <c:v>149.32291666666666</c:v>
                </c:pt>
                <c:pt idx="58493">
                  <c:v>149.32552083333334</c:v>
                </c:pt>
                <c:pt idx="58494">
                  <c:v>149.328125</c:v>
                </c:pt>
                <c:pt idx="58495">
                  <c:v>149.33072916666666</c:v>
                </c:pt>
                <c:pt idx="58496">
                  <c:v>149.33333333333334</c:v>
                </c:pt>
                <c:pt idx="58497">
                  <c:v>149.3359375</c:v>
                </c:pt>
                <c:pt idx="58498">
                  <c:v>149.33854166666666</c:v>
                </c:pt>
                <c:pt idx="58499">
                  <c:v>149.34114583333334</c:v>
                </c:pt>
                <c:pt idx="58500">
                  <c:v>149.34375</c:v>
                </c:pt>
                <c:pt idx="58501">
                  <c:v>149.34635416666666</c:v>
                </c:pt>
                <c:pt idx="58502">
                  <c:v>149.34895833333334</c:v>
                </c:pt>
                <c:pt idx="58503">
                  <c:v>149.3515625</c:v>
                </c:pt>
                <c:pt idx="58504">
                  <c:v>149.35416666666666</c:v>
                </c:pt>
                <c:pt idx="58505">
                  <c:v>149.35677083333334</c:v>
                </c:pt>
                <c:pt idx="58506">
                  <c:v>149.359375</c:v>
                </c:pt>
                <c:pt idx="58507">
                  <c:v>149.36197916666666</c:v>
                </c:pt>
                <c:pt idx="58508">
                  <c:v>149.36458333333334</c:v>
                </c:pt>
                <c:pt idx="58509">
                  <c:v>149.3671875</c:v>
                </c:pt>
                <c:pt idx="58510">
                  <c:v>149.36979166666666</c:v>
                </c:pt>
                <c:pt idx="58511">
                  <c:v>149.37239583333334</c:v>
                </c:pt>
                <c:pt idx="58512">
                  <c:v>149.375</c:v>
                </c:pt>
                <c:pt idx="58513">
                  <c:v>149.37760416666666</c:v>
                </c:pt>
                <c:pt idx="58514">
                  <c:v>149.38020833333334</c:v>
                </c:pt>
                <c:pt idx="58515">
                  <c:v>149.3828125</c:v>
                </c:pt>
                <c:pt idx="58516">
                  <c:v>149.38541666666666</c:v>
                </c:pt>
                <c:pt idx="58517">
                  <c:v>149.38802083333334</c:v>
                </c:pt>
                <c:pt idx="58518">
                  <c:v>149.390625</c:v>
                </c:pt>
                <c:pt idx="58519">
                  <c:v>149.39322916666666</c:v>
                </c:pt>
                <c:pt idx="58520">
                  <c:v>149.39583333333334</c:v>
                </c:pt>
                <c:pt idx="58521">
                  <c:v>149.3984375</c:v>
                </c:pt>
                <c:pt idx="58522">
                  <c:v>149.40104166666666</c:v>
                </c:pt>
                <c:pt idx="58523">
                  <c:v>149.40364583333334</c:v>
                </c:pt>
                <c:pt idx="58524">
                  <c:v>149.40625</c:v>
                </c:pt>
                <c:pt idx="58525">
                  <c:v>149.40885416666666</c:v>
                </c:pt>
                <c:pt idx="58526">
                  <c:v>149.41145833333334</c:v>
                </c:pt>
                <c:pt idx="58527">
                  <c:v>149.4140625</c:v>
                </c:pt>
                <c:pt idx="58528">
                  <c:v>149.41666666666666</c:v>
                </c:pt>
                <c:pt idx="58529">
                  <c:v>149.41927083333334</c:v>
                </c:pt>
                <c:pt idx="58530">
                  <c:v>149.421875</c:v>
                </c:pt>
                <c:pt idx="58531">
                  <c:v>149.42447916666666</c:v>
                </c:pt>
                <c:pt idx="58532">
                  <c:v>149.42708333333334</c:v>
                </c:pt>
                <c:pt idx="58533">
                  <c:v>149.4296875</c:v>
                </c:pt>
                <c:pt idx="58534">
                  <c:v>149.43229166666666</c:v>
                </c:pt>
                <c:pt idx="58535">
                  <c:v>149.43489583333334</c:v>
                </c:pt>
                <c:pt idx="58536">
                  <c:v>149.4375</c:v>
                </c:pt>
                <c:pt idx="58537">
                  <c:v>149.44010416666666</c:v>
                </c:pt>
                <c:pt idx="58538">
                  <c:v>149.44270833333334</c:v>
                </c:pt>
                <c:pt idx="58539">
                  <c:v>149.4453125</c:v>
                </c:pt>
                <c:pt idx="58540">
                  <c:v>149.44791666666666</c:v>
                </c:pt>
                <c:pt idx="58541">
                  <c:v>149.45052083333334</c:v>
                </c:pt>
                <c:pt idx="58542">
                  <c:v>149.453125</c:v>
                </c:pt>
                <c:pt idx="58543">
                  <c:v>149.45572916666666</c:v>
                </c:pt>
                <c:pt idx="58544">
                  <c:v>149.45833333333334</c:v>
                </c:pt>
                <c:pt idx="58545">
                  <c:v>149.4609375</c:v>
                </c:pt>
                <c:pt idx="58546">
                  <c:v>149.46354166666666</c:v>
                </c:pt>
                <c:pt idx="58547">
                  <c:v>149.46614583333334</c:v>
                </c:pt>
                <c:pt idx="58548">
                  <c:v>149.46875</c:v>
                </c:pt>
                <c:pt idx="58549">
                  <c:v>149.47135416666666</c:v>
                </c:pt>
                <c:pt idx="58550">
                  <c:v>149.47395833333334</c:v>
                </c:pt>
                <c:pt idx="58551">
                  <c:v>149.4765625</c:v>
                </c:pt>
                <c:pt idx="58552">
                  <c:v>149.47916666666666</c:v>
                </c:pt>
                <c:pt idx="58553">
                  <c:v>149.48177083333334</c:v>
                </c:pt>
                <c:pt idx="58554">
                  <c:v>149.484375</c:v>
                </c:pt>
                <c:pt idx="58555">
                  <c:v>149.48697916666666</c:v>
                </c:pt>
                <c:pt idx="58556">
                  <c:v>149.48958333333334</c:v>
                </c:pt>
                <c:pt idx="58557">
                  <c:v>149.4921875</c:v>
                </c:pt>
                <c:pt idx="58558">
                  <c:v>149.49479166666666</c:v>
                </c:pt>
                <c:pt idx="58559">
                  <c:v>149.49739583333334</c:v>
                </c:pt>
                <c:pt idx="58560">
                  <c:v>149.5</c:v>
                </c:pt>
                <c:pt idx="58561">
                  <c:v>149.50260416666666</c:v>
                </c:pt>
                <c:pt idx="58562">
                  <c:v>149.50520833333334</c:v>
                </c:pt>
                <c:pt idx="58563">
                  <c:v>149.5078125</c:v>
                </c:pt>
                <c:pt idx="58564">
                  <c:v>149.51041666666666</c:v>
                </c:pt>
                <c:pt idx="58565">
                  <c:v>149.51302083333334</c:v>
                </c:pt>
                <c:pt idx="58566">
                  <c:v>149.515625</c:v>
                </c:pt>
                <c:pt idx="58567">
                  <c:v>149.51822916666666</c:v>
                </c:pt>
                <c:pt idx="58568">
                  <c:v>149.52083333333334</c:v>
                </c:pt>
                <c:pt idx="58569">
                  <c:v>149.5234375</c:v>
                </c:pt>
                <c:pt idx="58570">
                  <c:v>149.52604166666666</c:v>
                </c:pt>
                <c:pt idx="58571">
                  <c:v>149.52864583333334</c:v>
                </c:pt>
                <c:pt idx="58572">
                  <c:v>149.53125</c:v>
                </c:pt>
                <c:pt idx="58573">
                  <c:v>149.53385416666666</c:v>
                </c:pt>
                <c:pt idx="58574">
                  <c:v>149.53645833333334</c:v>
                </c:pt>
                <c:pt idx="58575">
                  <c:v>149.5390625</c:v>
                </c:pt>
                <c:pt idx="58576">
                  <c:v>149.54166666666666</c:v>
                </c:pt>
                <c:pt idx="58577">
                  <c:v>149.54427083333334</c:v>
                </c:pt>
                <c:pt idx="58578">
                  <c:v>149.546875</c:v>
                </c:pt>
                <c:pt idx="58579">
                  <c:v>149.54947916666666</c:v>
                </c:pt>
                <c:pt idx="58580">
                  <c:v>149.55208333333334</c:v>
                </c:pt>
                <c:pt idx="58581">
                  <c:v>149.5546875</c:v>
                </c:pt>
                <c:pt idx="58582">
                  <c:v>149.55729166666666</c:v>
                </c:pt>
                <c:pt idx="58583">
                  <c:v>149.55989583333334</c:v>
                </c:pt>
                <c:pt idx="58584">
                  <c:v>149.5625</c:v>
                </c:pt>
                <c:pt idx="58585">
                  <c:v>149.56510416666666</c:v>
                </c:pt>
                <c:pt idx="58586">
                  <c:v>149.56770833333334</c:v>
                </c:pt>
                <c:pt idx="58587">
                  <c:v>149.5703125</c:v>
                </c:pt>
                <c:pt idx="58588">
                  <c:v>149.57291666666666</c:v>
                </c:pt>
                <c:pt idx="58589">
                  <c:v>149.57552083333334</c:v>
                </c:pt>
                <c:pt idx="58590">
                  <c:v>149.578125</c:v>
                </c:pt>
                <c:pt idx="58591">
                  <c:v>149.58072916666666</c:v>
                </c:pt>
                <c:pt idx="58592">
                  <c:v>149.58333333333334</c:v>
                </c:pt>
                <c:pt idx="58593">
                  <c:v>149.5859375</c:v>
                </c:pt>
                <c:pt idx="58594">
                  <c:v>149.58854166666666</c:v>
                </c:pt>
                <c:pt idx="58595">
                  <c:v>149.59114583333334</c:v>
                </c:pt>
                <c:pt idx="58596">
                  <c:v>149.59375</c:v>
                </c:pt>
                <c:pt idx="58597">
                  <c:v>149.59635416666666</c:v>
                </c:pt>
                <c:pt idx="58598">
                  <c:v>149.59895833333334</c:v>
                </c:pt>
                <c:pt idx="58599">
                  <c:v>149.6015625</c:v>
                </c:pt>
                <c:pt idx="58600">
                  <c:v>149.60416666666666</c:v>
                </c:pt>
                <c:pt idx="58601">
                  <c:v>149.60677083333334</c:v>
                </c:pt>
                <c:pt idx="58602">
                  <c:v>149.609375</c:v>
                </c:pt>
                <c:pt idx="58603">
                  <c:v>149.61197916666666</c:v>
                </c:pt>
                <c:pt idx="58604">
                  <c:v>149.61458333333334</c:v>
                </c:pt>
                <c:pt idx="58605">
                  <c:v>149.6171875</c:v>
                </c:pt>
                <c:pt idx="58606">
                  <c:v>149.61979166666666</c:v>
                </c:pt>
                <c:pt idx="58607">
                  <c:v>149.62239583333334</c:v>
                </c:pt>
                <c:pt idx="58608">
                  <c:v>149.625</c:v>
                </c:pt>
                <c:pt idx="58609">
                  <c:v>149.62760416666666</c:v>
                </c:pt>
                <c:pt idx="58610">
                  <c:v>149.63020833333334</c:v>
                </c:pt>
                <c:pt idx="58611">
                  <c:v>149.6328125</c:v>
                </c:pt>
                <c:pt idx="58612">
                  <c:v>149.63541666666666</c:v>
                </c:pt>
                <c:pt idx="58613">
                  <c:v>149.63802083333334</c:v>
                </c:pt>
                <c:pt idx="58614">
                  <c:v>149.640625</c:v>
                </c:pt>
                <c:pt idx="58615">
                  <c:v>149.64322916666666</c:v>
                </c:pt>
                <c:pt idx="58616">
                  <c:v>149.64583333333334</c:v>
                </c:pt>
                <c:pt idx="58617">
                  <c:v>149.6484375</c:v>
                </c:pt>
                <c:pt idx="58618">
                  <c:v>149.65104166666666</c:v>
                </c:pt>
                <c:pt idx="58619">
                  <c:v>149.65364583333334</c:v>
                </c:pt>
                <c:pt idx="58620">
                  <c:v>149.65625</c:v>
                </c:pt>
                <c:pt idx="58621">
                  <c:v>149.65885416666666</c:v>
                </c:pt>
                <c:pt idx="58622">
                  <c:v>149.66145833333334</c:v>
                </c:pt>
                <c:pt idx="58623">
                  <c:v>149.6640625</c:v>
                </c:pt>
                <c:pt idx="58624">
                  <c:v>149.66666666666666</c:v>
                </c:pt>
                <c:pt idx="58625">
                  <c:v>149.66927083333334</c:v>
                </c:pt>
                <c:pt idx="58626">
                  <c:v>149.671875</c:v>
                </c:pt>
                <c:pt idx="58627">
                  <c:v>149.67447916666666</c:v>
                </c:pt>
                <c:pt idx="58628">
                  <c:v>149.67708333333334</c:v>
                </c:pt>
                <c:pt idx="58629">
                  <c:v>149.6796875</c:v>
                </c:pt>
                <c:pt idx="58630">
                  <c:v>149.68229166666666</c:v>
                </c:pt>
                <c:pt idx="58631">
                  <c:v>149.68489583333334</c:v>
                </c:pt>
                <c:pt idx="58632">
                  <c:v>149.6875</c:v>
                </c:pt>
                <c:pt idx="58633">
                  <c:v>149.69010416666666</c:v>
                </c:pt>
                <c:pt idx="58634">
                  <c:v>149.69270833333334</c:v>
                </c:pt>
                <c:pt idx="58635">
                  <c:v>149.6953125</c:v>
                </c:pt>
                <c:pt idx="58636">
                  <c:v>149.69791666666666</c:v>
                </c:pt>
                <c:pt idx="58637">
                  <c:v>149.70052083333334</c:v>
                </c:pt>
                <c:pt idx="58638">
                  <c:v>149.703125</c:v>
                </c:pt>
                <c:pt idx="58639">
                  <c:v>149.70572916666666</c:v>
                </c:pt>
                <c:pt idx="58640">
                  <c:v>149.70833333333334</c:v>
                </c:pt>
                <c:pt idx="58641">
                  <c:v>149.7109375</c:v>
                </c:pt>
                <c:pt idx="58642">
                  <c:v>149.71354166666666</c:v>
                </c:pt>
                <c:pt idx="58643">
                  <c:v>149.71614583333334</c:v>
                </c:pt>
                <c:pt idx="58644">
                  <c:v>149.71875</c:v>
                </c:pt>
                <c:pt idx="58645">
                  <c:v>149.72135416666666</c:v>
                </c:pt>
                <c:pt idx="58646">
                  <c:v>149.72395833333334</c:v>
                </c:pt>
                <c:pt idx="58647">
                  <c:v>149.7265625</c:v>
                </c:pt>
                <c:pt idx="58648">
                  <c:v>149.72916666666666</c:v>
                </c:pt>
                <c:pt idx="58649">
                  <c:v>149.73177083333334</c:v>
                </c:pt>
                <c:pt idx="58650">
                  <c:v>149.734375</c:v>
                </c:pt>
                <c:pt idx="58651">
                  <c:v>149.73697916666666</c:v>
                </c:pt>
                <c:pt idx="58652">
                  <c:v>149.73958333333334</c:v>
                </c:pt>
                <c:pt idx="58653">
                  <c:v>149.7421875</c:v>
                </c:pt>
                <c:pt idx="58654">
                  <c:v>149.74479166666666</c:v>
                </c:pt>
                <c:pt idx="58655">
                  <c:v>149.74739583333334</c:v>
                </c:pt>
                <c:pt idx="58656">
                  <c:v>149.75</c:v>
                </c:pt>
                <c:pt idx="58657">
                  <c:v>149.75260416666666</c:v>
                </c:pt>
                <c:pt idx="58658">
                  <c:v>149.75520833333334</c:v>
                </c:pt>
                <c:pt idx="58659">
                  <c:v>149.7578125</c:v>
                </c:pt>
                <c:pt idx="58660">
                  <c:v>149.76041666666666</c:v>
                </c:pt>
                <c:pt idx="58661">
                  <c:v>149.76302083333334</c:v>
                </c:pt>
                <c:pt idx="58662">
                  <c:v>149.765625</c:v>
                </c:pt>
                <c:pt idx="58663">
                  <c:v>149.76822916666666</c:v>
                </c:pt>
                <c:pt idx="58664">
                  <c:v>149.77083333333334</c:v>
                </c:pt>
                <c:pt idx="58665">
                  <c:v>149.7734375</c:v>
                </c:pt>
                <c:pt idx="58666">
                  <c:v>149.77604166666666</c:v>
                </c:pt>
                <c:pt idx="58667">
                  <c:v>149.77864583333334</c:v>
                </c:pt>
                <c:pt idx="58668">
                  <c:v>149.78125</c:v>
                </c:pt>
                <c:pt idx="58669">
                  <c:v>149.78385416666666</c:v>
                </c:pt>
                <c:pt idx="58670">
                  <c:v>149.78645833333334</c:v>
                </c:pt>
                <c:pt idx="58671">
                  <c:v>149.7890625</c:v>
                </c:pt>
                <c:pt idx="58672">
                  <c:v>149.79166666666666</c:v>
                </c:pt>
                <c:pt idx="58673">
                  <c:v>149.79427083333334</c:v>
                </c:pt>
                <c:pt idx="58674">
                  <c:v>149.796875</c:v>
                </c:pt>
                <c:pt idx="58675">
                  <c:v>149.79947916666666</c:v>
                </c:pt>
                <c:pt idx="58676">
                  <c:v>149.80208333333334</c:v>
                </c:pt>
                <c:pt idx="58677">
                  <c:v>149.8046875</c:v>
                </c:pt>
                <c:pt idx="58678">
                  <c:v>149.80729166666666</c:v>
                </c:pt>
                <c:pt idx="58679">
                  <c:v>149.80989583333334</c:v>
                </c:pt>
                <c:pt idx="58680">
                  <c:v>149.8125</c:v>
                </c:pt>
                <c:pt idx="58681">
                  <c:v>149.81510416666666</c:v>
                </c:pt>
                <c:pt idx="58682">
                  <c:v>149.81770833333334</c:v>
                </c:pt>
                <c:pt idx="58683">
                  <c:v>149.8203125</c:v>
                </c:pt>
                <c:pt idx="58684">
                  <c:v>149.82291666666666</c:v>
                </c:pt>
                <c:pt idx="58685">
                  <c:v>149.82552083333334</c:v>
                </c:pt>
                <c:pt idx="58686">
                  <c:v>149.828125</c:v>
                </c:pt>
                <c:pt idx="58687">
                  <c:v>149.83072916666666</c:v>
                </c:pt>
                <c:pt idx="58688">
                  <c:v>149.83333333333334</c:v>
                </c:pt>
                <c:pt idx="58689">
                  <c:v>149.8359375</c:v>
                </c:pt>
                <c:pt idx="58690">
                  <c:v>149.83854166666666</c:v>
                </c:pt>
                <c:pt idx="58691">
                  <c:v>149.84114583333334</c:v>
                </c:pt>
                <c:pt idx="58692">
                  <c:v>149.84375</c:v>
                </c:pt>
                <c:pt idx="58693">
                  <c:v>149.84635416666666</c:v>
                </c:pt>
                <c:pt idx="58694">
                  <c:v>149.84895833333334</c:v>
                </c:pt>
                <c:pt idx="58695">
                  <c:v>149.8515625</c:v>
                </c:pt>
                <c:pt idx="58696">
                  <c:v>149.85416666666666</c:v>
                </c:pt>
                <c:pt idx="58697">
                  <c:v>149.85677083333334</c:v>
                </c:pt>
                <c:pt idx="58698">
                  <c:v>149.859375</c:v>
                </c:pt>
                <c:pt idx="58699">
                  <c:v>149.86197916666666</c:v>
                </c:pt>
                <c:pt idx="58700">
                  <c:v>149.86458333333334</c:v>
                </c:pt>
                <c:pt idx="58701">
                  <c:v>149.8671875</c:v>
                </c:pt>
                <c:pt idx="58702">
                  <c:v>149.86979166666666</c:v>
                </c:pt>
                <c:pt idx="58703">
                  <c:v>149.87239583333334</c:v>
                </c:pt>
                <c:pt idx="58704">
                  <c:v>149.875</c:v>
                </c:pt>
                <c:pt idx="58705">
                  <c:v>149.87760416666666</c:v>
                </c:pt>
                <c:pt idx="58706">
                  <c:v>149.88020833333334</c:v>
                </c:pt>
                <c:pt idx="58707">
                  <c:v>149.8828125</c:v>
                </c:pt>
                <c:pt idx="58708">
                  <c:v>149.88541666666666</c:v>
                </c:pt>
                <c:pt idx="58709">
                  <c:v>149.88802083333334</c:v>
                </c:pt>
                <c:pt idx="58710">
                  <c:v>149.890625</c:v>
                </c:pt>
                <c:pt idx="58711">
                  <c:v>149.89322916666666</c:v>
                </c:pt>
                <c:pt idx="58712">
                  <c:v>149.89583333333334</c:v>
                </c:pt>
                <c:pt idx="58713">
                  <c:v>149.8984375</c:v>
                </c:pt>
                <c:pt idx="58714">
                  <c:v>149.90104166666666</c:v>
                </c:pt>
                <c:pt idx="58715">
                  <c:v>149.90364583333334</c:v>
                </c:pt>
                <c:pt idx="58716">
                  <c:v>149.90625</c:v>
                </c:pt>
                <c:pt idx="58717">
                  <c:v>149.90885416666666</c:v>
                </c:pt>
                <c:pt idx="58718">
                  <c:v>149.91145833333334</c:v>
                </c:pt>
                <c:pt idx="58719">
                  <c:v>149.9140625</c:v>
                </c:pt>
                <c:pt idx="58720">
                  <c:v>149.91666666666666</c:v>
                </c:pt>
                <c:pt idx="58721">
                  <c:v>149.91927083333334</c:v>
                </c:pt>
                <c:pt idx="58722">
                  <c:v>149.921875</c:v>
                </c:pt>
                <c:pt idx="58723">
                  <c:v>149.92447916666666</c:v>
                </c:pt>
                <c:pt idx="58724">
                  <c:v>149.92708333333334</c:v>
                </c:pt>
                <c:pt idx="58725">
                  <c:v>149.9296875</c:v>
                </c:pt>
                <c:pt idx="58726">
                  <c:v>149.93229166666666</c:v>
                </c:pt>
                <c:pt idx="58727">
                  <c:v>149.93489583333334</c:v>
                </c:pt>
                <c:pt idx="58728">
                  <c:v>149.9375</c:v>
                </c:pt>
                <c:pt idx="58729">
                  <c:v>149.94010416666666</c:v>
                </c:pt>
                <c:pt idx="58730">
                  <c:v>149.94270833333334</c:v>
                </c:pt>
                <c:pt idx="58731">
                  <c:v>149.9453125</c:v>
                </c:pt>
                <c:pt idx="58732">
                  <c:v>149.94791666666666</c:v>
                </c:pt>
                <c:pt idx="58733">
                  <c:v>149.95052083333334</c:v>
                </c:pt>
                <c:pt idx="58734">
                  <c:v>149.953125</c:v>
                </c:pt>
                <c:pt idx="58735">
                  <c:v>149.95572916666666</c:v>
                </c:pt>
                <c:pt idx="58736">
                  <c:v>149.95833333333334</c:v>
                </c:pt>
                <c:pt idx="58737">
                  <c:v>149.9609375</c:v>
                </c:pt>
                <c:pt idx="58738">
                  <c:v>149.96354166666666</c:v>
                </c:pt>
                <c:pt idx="58739">
                  <c:v>149.96614583333334</c:v>
                </c:pt>
                <c:pt idx="58740">
                  <c:v>149.96875</c:v>
                </c:pt>
                <c:pt idx="58741">
                  <c:v>149.97135416666666</c:v>
                </c:pt>
                <c:pt idx="58742">
                  <c:v>149.97395833333334</c:v>
                </c:pt>
                <c:pt idx="58743">
                  <c:v>149.9765625</c:v>
                </c:pt>
                <c:pt idx="58744">
                  <c:v>149.97916666666666</c:v>
                </c:pt>
                <c:pt idx="58745">
                  <c:v>149.98177083333334</c:v>
                </c:pt>
                <c:pt idx="58746">
                  <c:v>149.984375</c:v>
                </c:pt>
                <c:pt idx="58747">
                  <c:v>149.98697916666666</c:v>
                </c:pt>
                <c:pt idx="58748">
                  <c:v>149.98958333333334</c:v>
                </c:pt>
                <c:pt idx="58749">
                  <c:v>149.9921875</c:v>
                </c:pt>
                <c:pt idx="58750">
                  <c:v>149.99479166666666</c:v>
                </c:pt>
                <c:pt idx="58751">
                  <c:v>149.99739583333334</c:v>
                </c:pt>
                <c:pt idx="58752">
                  <c:v>150</c:v>
                </c:pt>
                <c:pt idx="58753">
                  <c:v>150.00260416666666</c:v>
                </c:pt>
                <c:pt idx="58754">
                  <c:v>150.00520833333334</c:v>
                </c:pt>
                <c:pt idx="58755">
                  <c:v>150.0078125</c:v>
                </c:pt>
                <c:pt idx="58756">
                  <c:v>150.01041666666666</c:v>
                </c:pt>
                <c:pt idx="58757">
                  <c:v>150.01302083333334</c:v>
                </c:pt>
                <c:pt idx="58758">
                  <c:v>150.015625</c:v>
                </c:pt>
                <c:pt idx="58759">
                  <c:v>150.01822916666666</c:v>
                </c:pt>
                <c:pt idx="58760">
                  <c:v>150.02083333333334</c:v>
                </c:pt>
                <c:pt idx="58761">
                  <c:v>150.0234375</c:v>
                </c:pt>
                <c:pt idx="58762">
                  <c:v>150.02604166666666</c:v>
                </c:pt>
                <c:pt idx="58763">
                  <c:v>150.02864583333334</c:v>
                </c:pt>
                <c:pt idx="58764">
                  <c:v>150.03125</c:v>
                </c:pt>
                <c:pt idx="58765">
                  <c:v>150.03385416666666</c:v>
                </c:pt>
                <c:pt idx="58766">
                  <c:v>150.03645833333334</c:v>
                </c:pt>
                <c:pt idx="58767">
                  <c:v>150.0390625</c:v>
                </c:pt>
                <c:pt idx="58768">
                  <c:v>150.04166666666666</c:v>
                </c:pt>
                <c:pt idx="58769">
                  <c:v>150.04427083333334</c:v>
                </c:pt>
                <c:pt idx="58770">
                  <c:v>150.046875</c:v>
                </c:pt>
                <c:pt idx="58771">
                  <c:v>150.04947916666666</c:v>
                </c:pt>
                <c:pt idx="58772">
                  <c:v>150.05208333333334</c:v>
                </c:pt>
                <c:pt idx="58773">
                  <c:v>150.0546875</c:v>
                </c:pt>
                <c:pt idx="58774">
                  <c:v>150.05729166666666</c:v>
                </c:pt>
                <c:pt idx="58775">
                  <c:v>150.05989583333334</c:v>
                </c:pt>
                <c:pt idx="58776">
                  <c:v>150.0625</c:v>
                </c:pt>
                <c:pt idx="58777">
                  <c:v>150.06510416666666</c:v>
                </c:pt>
                <c:pt idx="58778">
                  <c:v>150.06770833333334</c:v>
                </c:pt>
                <c:pt idx="58779">
                  <c:v>150.0703125</c:v>
                </c:pt>
                <c:pt idx="58780">
                  <c:v>150.07291666666666</c:v>
                </c:pt>
                <c:pt idx="58781">
                  <c:v>150.07552083333334</c:v>
                </c:pt>
                <c:pt idx="58782">
                  <c:v>150.078125</c:v>
                </c:pt>
                <c:pt idx="58783">
                  <c:v>150.08072916666666</c:v>
                </c:pt>
                <c:pt idx="58784">
                  <c:v>150.08333333333334</c:v>
                </c:pt>
                <c:pt idx="58785">
                  <c:v>150.0859375</c:v>
                </c:pt>
                <c:pt idx="58786">
                  <c:v>150.08854166666666</c:v>
                </c:pt>
                <c:pt idx="58787">
                  <c:v>150.09114583333334</c:v>
                </c:pt>
                <c:pt idx="58788">
                  <c:v>150.09375</c:v>
                </c:pt>
                <c:pt idx="58789">
                  <c:v>150.09635416666666</c:v>
                </c:pt>
                <c:pt idx="58790">
                  <c:v>150.09895833333334</c:v>
                </c:pt>
                <c:pt idx="58791">
                  <c:v>150.1015625</c:v>
                </c:pt>
                <c:pt idx="58792">
                  <c:v>150.10416666666666</c:v>
                </c:pt>
                <c:pt idx="58793">
                  <c:v>150.10677083333334</c:v>
                </c:pt>
                <c:pt idx="58794">
                  <c:v>150.109375</c:v>
                </c:pt>
                <c:pt idx="58795">
                  <c:v>150.11197916666666</c:v>
                </c:pt>
                <c:pt idx="58796">
                  <c:v>150.11458333333334</c:v>
                </c:pt>
                <c:pt idx="58797">
                  <c:v>150.1171875</c:v>
                </c:pt>
                <c:pt idx="58798">
                  <c:v>150.11979166666666</c:v>
                </c:pt>
                <c:pt idx="58799">
                  <c:v>150.12239583333334</c:v>
                </c:pt>
                <c:pt idx="58800">
                  <c:v>150.125</c:v>
                </c:pt>
                <c:pt idx="58801">
                  <c:v>150.12760416666666</c:v>
                </c:pt>
                <c:pt idx="58802">
                  <c:v>150.13020833333334</c:v>
                </c:pt>
                <c:pt idx="58803">
                  <c:v>150.1328125</c:v>
                </c:pt>
                <c:pt idx="58804">
                  <c:v>150.13541666666666</c:v>
                </c:pt>
                <c:pt idx="58805">
                  <c:v>150.13802083333334</c:v>
                </c:pt>
                <c:pt idx="58806">
                  <c:v>150.140625</c:v>
                </c:pt>
                <c:pt idx="58807">
                  <c:v>150.14322916666666</c:v>
                </c:pt>
                <c:pt idx="58808">
                  <c:v>150.14583333333334</c:v>
                </c:pt>
                <c:pt idx="58809">
                  <c:v>150.1484375</c:v>
                </c:pt>
                <c:pt idx="58810">
                  <c:v>150.15104166666666</c:v>
                </c:pt>
                <c:pt idx="58811">
                  <c:v>150.15364583333334</c:v>
                </c:pt>
                <c:pt idx="58812">
                  <c:v>150.15625</c:v>
                </c:pt>
                <c:pt idx="58813">
                  <c:v>150.15885416666666</c:v>
                </c:pt>
                <c:pt idx="58814">
                  <c:v>150.16145833333334</c:v>
                </c:pt>
                <c:pt idx="58815">
                  <c:v>150.1640625</c:v>
                </c:pt>
                <c:pt idx="58816">
                  <c:v>150.16666666666666</c:v>
                </c:pt>
                <c:pt idx="58817">
                  <c:v>150.16927083333334</c:v>
                </c:pt>
                <c:pt idx="58818">
                  <c:v>150.171875</c:v>
                </c:pt>
                <c:pt idx="58819">
                  <c:v>150.17447916666666</c:v>
                </c:pt>
                <c:pt idx="58820">
                  <c:v>150.17708333333334</c:v>
                </c:pt>
                <c:pt idx="58821">
                  <c:v>150.1796875</c:v>
                </c:pt>
                <c:pt idx="58822">
                  <c:v>150.18229166666666</c:v>
                </c:pt>
                <c:pt idx="58823">
                  <c:v>150.18489583333334</c:v>
                </c:pt>
                <c:pt idx="58824">
                  <c:v>150.1875</c:v>
                </c:pt>
                <c:pt idx="58825">
                  <c:v>150.19010416666666</c:v>
                </c:pt>
                <c:pt idx="58826">
                  <c:v>150.19270833333334</c:v>
                </c:pt>
                <c:pt idx="58827">
                  <c:v>150.1953125</c:v>
                </c:pt>
                <c:pt idx="58828">
                  <c:v>150.19791666666666</c:v>
                </c:pt>
                <c:pt idx="58829">
                  <c:v>150.20052083333334</c:v>
                </c:pt>
                <c:pt idx="58830">
                  <c:v>150.203125</c:v>
                </c:pt>
                <c:pt idx="58831">
                  <c:v>150.20572916666666</c:v>
                </c:pt>
                <c:pt idx="58832">
                  <c:v>150.20833333333334</c:v>
                </c:pt>
                <c:pt idx="58833">
                  <c:v>150.2109375</c:v>
                </c:pt>
                <c:pt idx="58834">
                  <c:v>150.21354166666666</c:v>
                </c:pt>
                <c:pt idx="58835">
                  <c:v>150.21614583333334</c:v>
                </c:pt>
                <c:pt idx="58836">
                  <c:v>150.21875</c:v>
                </c:pt>
                <c:pt idx="58837">
                  <c:v>150.22135416666666</c:v>
                </c:pt>
                <c:pt idx="58838">
                  <c:v>150.22395833333334</c:v>
                </c:pt>
                <c:pt idx="58839">
                  <c:v>150.2265625</c:v>
                </c:pt>
                <c:pt idx="58840">
                  <c:v>150.22916666666666</c:v>
                </c:pt>
                <c:pt idx="58841">
                  <c:v>150.23177083333334</c:v>
                </c:pt>
                <c:pt idx="58842">
                  <c:v>150.234375</c:v>
                </c:pt>
                <c:pt idx="58843">
                  <c:v>150.23697916666666</c:v>
                </c:pt>
                <c:pt idx="58844">
                  <c:v>150.23958333333334</c:v>
                </c:pt>
                <c:pt idx="58845">
                  <c:v>150.2421875</c:v>
                </c:pt>
                <c:pt idx="58846">
                  <c:v>150.24479166666666</c:v>
                </c:pt>
                <c:pt idx="58847">
                  <c:v>150.24739583333334</c:v>
                </c:pt>
                <c:pt idx="58848">
                  <c:v>150.25</c:v>
                </c:pt>
                <c:pt idx="58849">
                  <c:v>150.25260416666666</c:v>
                </c:pt>
                <c:pt idx="58850">
                  <c:v>150.25520833333334</c:v>
                </c:pt>
                <c:pt idx="58851">
                  <c:v>150.2578125</c:v>
                </c:pt>
                <c:pt idx="58852">
                  <c:v>150.26041666666666</c:v>
                </c:pt>
                <c:pt idx="58853">
                  <c:v>150.26302083333334</c:v>
                </c:pt>
                <c:pt idx="58854">
                  <c:v>150.265625</c:v>
                </c:pt>
                <c:pt idx="58855">
                  <c:v>150.26822916666666</c:v>
                </c:pt>
                <c:pt idx="58856">
                  <c:v>150.27083333333334</c:v>
                </c:pt>
                <c:pt idx="58857">
                  <c:v>150.2734375</c:v>
                </c:pt>
                <c:pt idx="58858">
                  <c:v>150.27604166666666</c:v>
                </c:pt>
                <c:pt idx="58859">
                  <c:v>150.27864583333334</c:v>
                </c:pt>
                <c:pt idx="58860">
                  <c:v>150.28125</c:v>
                </c:pt>
                <c:pt idx="58861">
                  <c:v>150.28385416666666</c:v>
                </c:pt>
                <c:pt idx="58862">
                  <c:v>150.28645833333334</c:v>
                </c:pt>
                <c:pt idx="58863">
                  <c:v>150.2890625</c:v>
                </c:pt>
                <c:pt idx="58864">
                  <c:v>150.29166666666666</c:v>
                </c:pt>
                <c:pt idx="58865">
                  <c:v>150.29427083333334</c:v>
                </c:pt>
                <c:pt idx="58866">
                  <c:v>150.296875</c:v>
                </c:pt>
                <c:pt idx="58867">
                  <c:v>150.29947916666666</c:v>
                </c:pt>
                <c:pt idx="58868">
                  <c:v>150.30208333333334</c:v>
                </c:pt>
                <c:pt idx="58869">
                  <c:v>150.3046875</c:v>
                </c:pt>
                <c:pt idx="58870">
                  <c:v>150.30729166666666</c:v>
                </c:pt>
                <c:pt idx="58871">
                  <c:v>150.30989583333334</c:v>
                </c:pt>
                <c:pt idx="58872">
                  <c:v>150.3125</c:v>
                </c:pt>
                <c:pt idx="58873">
                  <c:v>150.31510416666666</c:v>
                </c:pt>
                <c:pt idx="58874">
                  <c:v>150.31770833333334</c:v>
                </c:pt>
                <c:pt idx="58875">
                  <c:v>150.3203125</c:v>
                </c:pt>
                <c:pt idx="58876">
                  <c:v>150.32291666666666</c:v>
                </c:pt>
                <c:pt idx="58877">
                  <c:v>150.32552083333334</c:v>
                </c:pt>
                <c:pt idx="58878">
                  <c:v>150.328125</c:v>
                </c:pt>
                <c:pt idx="58879">
                  <c:v>150.33072916666666</c:v>
                </c:pt>
                <c:pt idx="58880">
                  <c:v>150.33333333333334</c:v>
                </c:pt>
                <c:pt idx="58881">
                  <c:v>150.3359375</c:v>
                </c:pt>
                <c:pt idx="58882">
                  <c:v>150.33854166666666</c:v>
                </c:pt>
                <c:pt idx="58883">
                  <c:v>150.34114583333334</c:v>
                </c:pt>
                <c:pt idx="58884">
                  <c:v>150.34375</c:v>
                </c:pt>
                <c:pt idx="58885">
                  <c:v>150.34635416666666</c:v>
                </c:pt>
                <c:pt idx="58886">
                  <c:v>150.34895833333334</c:v>
                </c:pt>
                <c:pt idx="58887">
                  <c:v>150.3515625</c:v>
                </c:pt>
                <c:pt idx="58888">
                  <c:v>150.35416666666666</c:v>
                </c:pt>
                <c:pt idx="58889">
                  <c:v>150.35677083333334</c:v>
                </c:pt>
                <c:pt idx="58890">
                  <c:v>150.359375</c:v>
                </c:pt>
                <c:pt idx="58891">
                  <c:v>150.36197916666666</c:v>
                </c:pt>
                <c:pt idx="58892">
                  <c:v>150.36458333333334</c:v>
                </c:pt>
                <c:pt idx="58893">
                  <c:v>150.3671875</c:v>
                </c:pt>
                <c:pt idx="58894">
                  <c:v>150.36979166666666</c:v>
                </c:pt>
                <c:pt idx="58895">
                  <c:v>150.37239583333334</c:v>
                </c:pt>
                <c:pt idx="58896">
                  <c:v>150.375</c:v>
                </c:pt>
                <c:pt idx="58897">
                  <c:v>150.37760416666666</c:v>
                </c:pt>
                <c:pt idx="58898">
                  <c:v>150.38020833333334</c:v>
                </c:pt>
                <c:pt idx="58899">
                  <c:v>150.3828125</c:v>
                </c:pt>
                <c:pt idx="58900">
                  <c:v>150.38541666666666</c:v>
                </c:pt>
                <c:pt idx="58901">
                  <c:v>150.38802083333334</c:v>
                </c:pt>
                <c:pt idx="58902">
                  <c:v>150.390625</c:v>
                </c:pt>
                <c:pt idx="58903">
                  <c:v>150.39322916666666</c:v>
                </c:pt>
                <c:pt idx="58904">
                  <c:v>150.39583333333334</c:v>
                </c:pt>
                <c:pt idx="58905">
                  <c:v>150.3984375</c:v>
                </c:pt>
                <c:pt idx="58906">
                  <c:v>150.40104166666666</c:v>
                </c:pt>
                <c:pt idx="58907">
                  <c:v>150.40364583333334</c:v>
                </c:pt>
                <c:pt idx="58908">
                  <c:v>150.40625</c:v>
                </c:pt>
                <c:pt idx="58909">
                  <c:v>150.40885416666666</c:v>
                </c:pt>
                <c:pt idx="58910">
                  <c:v>150.41145833333334</c:v>
                </c:pt>
                <c:pt idx="58911">
                  <c:v>150.4140625</c:v>
                </c:pt>
                <c:pt idx="58912">
                  <c:v>150.41666666666666</c:v>
                </c:pt>
                <c:pt idx="58913">
                  <c:v>150.41927083333334</c:v>
                </c:pt>
                <c:pt idx="58914">
                  <c:v>150.421875</c:v>
                </c:pt>
                <c:pt idx="58915">
                  <c:v>150.42447916666666</c:v>
                </c:pt>
                <c:pt idx="58916">
                  <c:v>150.42708333333334</c:v>
                </c:pt>
                <c:pt idx="58917">
                  <c:v>150.4296875</c:v>
                </c:pt>
                <c:pt idx="58918">
                  <c:v>150.43229166666666</c:v>
                </c:pt>
                <c:pt idx="58919">
                  <c:v>150.43489583333334</c:v>
                </c:pt>
                <c:pt idx="58920">
                  <c:v>150.4375</c:v>
                </c:pt>
                <c:pt idx="58921">
                  <c:v>150.44010416666666</c:v>
                </c:pt>
                <c:pt idx="58922">
                  <c:v>150.44270833333334</c:v>
                </c:pt>
                <c:pt idx="58923">
                  <c:v>150.4453125</c:v>
                </c:pt>
                <c:pt idx="58924">
                  <c:v>150.44791666666666</c:v>
                </c:pt>
                <c:pt idx="58925">
                  <c:v>150.45052083333334</c:v>
                </c:pt>
                <c:pt idx="58926">
                  <c:v>150.453125</c:v>
                </c:pt>
                <c:pt idx="58927">
                  <c:v>150.45572916666666</c:v>
                </c:pt>
                <c:pt idx="58928">
                  <c:v>150.45833333333334</c:v>
                </c:pt>
                <c:pt idx="58929">
                  <c:v>150.4609375</c:v>
                </c:pt>
                <c:pt idx="58930">
                  <c:v>150.46354166666666</c:v>
                </c:pt>
                <c:pt idx="58931">
                  <c:v>150.46614583333334</c:v>
                </c:pt>
                <c:pt idx="58932">
                  <c:v>150.46875</c:v>
                </c:pt>
                <c:pt idx="58933">
                  <c:v>150.47135416666666</c:v>
                </c:pt>
                <c:pt idx="58934">
                  <c:v>150.47395833333334</c:v>
                </c:pt>
                <c:pt idx="58935">
                  <c:v>150.4765625</c:v>
                </c:pt>
                <c:pt idx="58936">
                  <c:v>150.47916666666666</c:v>
                </c:pt>
                <c:pt idx="58937">
                  <c:v>150.48177083333334</c:v>
                </c:pt>
                <c:pt idx="58938">
                  <c:v>150.484375</c:v>
                </c:pt>
                <c:pt idx="58939">
                  <c:v>150.48697916666666</c:v>
                </c:pt>
                <c:pt idx="58940">
                  <c:v>150.48958333333334</c:v>
                </c:pt>
                <c:pt idx="58941">
                  <c:v>150.4921875</c:v>
                </c:pt>
                <c:pt idx="58942">
                  <c:v>150.49479166666666</c:v>
                </c:pt>
                <c:pt idx="58943">
                  <c:v>150.49739583333334</c:v>
                </c:pt>
                <c:pt idx="58944">
                  <c:v>150.5</c:v>
                </c:pt>
                <c:pt idx="58945">
                  <c:v>150.50260416666666</c:v>
                </c:pt>
                <c:pt idx="58946">
                  <c:v>150.50520833333334</c:v>
                </c:pt>
                <c:pt idx="58947">
                  <c:v>150.5078125</c:v>
                </c:pt>
                <c:pt idx="58948">
                  <c:v>150.51041666666666</c:v>
                </c:pt>
                <c:pt idx="58949">
                  <c:v>150.51302083333334</c:v>
                </c:pt>
                <c:pt idx="58950">
                  <c:v>150.515625</c:v>
                </c:pt>
                <c:pt idx="58951">
                  <c:v>150.51822916666666</c:v>
                </c:pt>
                <c:pt idx="58952">
                  <c:v>150.52083333333334</c:v>
                </c:pt>
                <c:pt idx="58953">
                  <c:v>150.5234375</c:v>
                </c:pt>
                <c:pt idx="58954">
                  <c:v>150.52604166666666</c:v>
                </c:pt>
                <c:pt idx="58955">
                  <c:v>150.52864583333334</c:v>
                </c:pt>
                <c:pt idx="58956">
                  <c:v>150.53125</c:v>
                </c:pt>
                <c:pt idx="58957">
                  <c:v>150.53385416666666</c:v>
                </c:pt>
                <c:pt idx="58958">
                  <c:v>150.53645833333334</c:v>
                </c:pt>
                <c:pt idx="58959">
                  <c:v>150.5390625</c:v>
                </c:pt>
                <c:pt idx="58960">
                  <c:v>150.54166666666666</c:v>
                </c:pt>
                <c:pt idx="58961">
                  <c:v>150.54427083333334</c:v>
                </c:pt>
                <c:pt idx="58962">
                  <c:v>150.546875</c:v>
                </c:pt>
                <c:pt idx="58963">
                  <c:v>150.54947916666666</c:v>
                </c:pt>
                <c:pt idx="58964">
                  <c:v>150.55208333333334</c:v>
                </c:pt>
                <c:pt idx="58965">
                  <c:v>150.5546875</c:v>
                </c:pt>
                <c:pt idx="58966">
                  <c:v>150.55729166666666</c:v>
                </c:pt>
                <c:pt idx="58967">
                  <c:v>150.55989583333334</c:v>
                </c:pt>
                <c:pt idx="58968">
                  <c:v>150.5625</c:v>
                </c:pt>
                <c:pt idx="58969">
                  <c:v>150.56510416666666</c:v>
                </c:pt>
                <c:pt idx="58970">
                  <c:v>150.56770833333334</c:v>
                </c:pt>
                <c:pt idx="58971">
                  <c:v>150.5703125</c:v>
                </c:pt>
                <c:pt idx="58972">
                  <c:v>150.57291666666666</c:v>
                </c:pt>
                <c:pt idx="58973">
                  <c:v>150.57552083333334</c:v>
                </c:pt>
                <c:pt idx="58974">
                  <c:v>150.578125</c:v>
                </c:pt>
                <c:pt idx="58975">
                  <c:v>150.58072916666666</c:v>
                </c:pt>
                <c:pt idx="58976">
                  <c:v>150.58333333333334</c:v>
                </c:pt>
                <c:pt idx="58977">
                  <c:v>150.5859375</c:v>
                </c:pt>
                <c:pt idx="58978">
                  <c:v>150.58854166666666</c:v>
                </c:pt>
                <c:pt idx="58979">
                  <c:v>150.59114583333334</c:v>
                </c:pt>
                <c:pt idx="58980">
                  <c:v>150.59375</c:v>
                </c:pt>
                <c:pt idx="58981">
                  <c:v>150.59635416666666</c:v>
                </c:pt>
                <c:pt idx="58982">
                  <c:v>150.59895833333334</c:v>
                </c:pt>
                <c:pt idx="58983">
                  <c:v>150.6015625</c:v>
                </c:pt>
                <c:pt idx="58984">
                  <c:v>150.60416666666666</c:v>
                </c:pt>
                <c:pt idx="58985">
                  <c:v>150.60677083333334</c:v>
                </c:pt>
                <c:pt idx="58986">
                  <c:v>150.609375</c:v>
                </c:pt>
                <c:pt idx="58987">
                  <c:v>150.61197916666666</c:v>
                </c:pt>
                <c:pt idx="58988">
                  <c:v>150.61458333333334</c:v>
                </c:pt>
                <c:pt idx="58989">
                  <c:v>150.6171875</c:v>
                </c:pt>
                <c:pt idx="58990">
                  <c:v>150.61979166666666</c:v>
                </c:pt>
                <c:pt idx="58991">
                  <c:v>150.62239583333334</c:v>
                </c:pt>
                <c:pt idx="58992">
                  <c:v>150.625</c:v>
                </c:pt>
                <c:pt idx="58993">
                  <c:v>150.62760416666666</c:v>
                </c:pt>
                <c:pt idx="58994">
                  <c:v>150.63020833333334</c:v>
                </c:pt>
                <c:pt idx="58995">
                  <c:v>150.6328125</c:v>
                </c:pt>
                <c:pt idx="58996">
                  <c:v>150.63541666666666</c:v>
                </c:pt>
                <c:pt idx="58997">
                  <c:v>150.63802083333334</c:v>
                </c:pt>
                <c:pt idx="58998">
                  <c:v>150.640625</c:v>
                </c:pt>
                <c:pt idx="58999">
                  <c:v>150.64322916666666</c:v>
                </c:pt>
                <c:pt idx="59000">
                  <c:v>150.64583333333334</c:v>
                </c:pt>
                <c:pt idx="59001">
                  <c:v>150.6484375</c:v>
                </c:pt>
                <c:pt idx="59002">
                  <c:v>150.65104166666666</c:v>
                </c:pt>
                <c:pt idx="59003">
                  <c:v>150.65364583333334</c:v>
                </c:pt>
                <c:pt idx="59004">
                  <c:v>150.65625</c:v>
                </c:pt>
                <c:pt idx="59005">
                  <c:v>150.65885416666666</c:v>
                </c:pt>
                <c:pt idx="59006">
                  <c:v>150.66145833333334</c:v>
                </c:pt>
                <c:pt idx="59007">
                  <c:v>150.6640625</c:v>
                </c:pt>
                <c:pt idx="59008">
                  <c:v>150.66666666666666</c:v>
                </c:pt>
                <c:pt idx="59009">
                  <c:v>150.66927083333334</c:v>
                </c:pt>
                <c:pt idx="59010">
                  <c:v>150.671875</c:v>
                </c:pt>
                <c:pt idx="59011">
                  <c:v>150.67447916666666</c:v>
                </c:pt>
                <c:pt idx="59012">
                  <c:v>150.67708333333334</c:v>
                </c:pt>
                <c:pt idx="59013">
                  <c:v>150.6796875</c:v>
                </c:pt>
                <c:pt idx="59014">
                  <c:v>150.68229166666666</c:v>
                </c:pt>
                <c:pt idx="59015">
                  <c:v>150.68489583333334</c:v>
                </c:pt>
                <c:pt idx="59016">
                  <c:v>150.6875</c:v>
                </c:pt>
                <c:pt idx="59017">
                  <c:v>150.69010416666666</c:v>
                </c:pt>
                <c:pt idx="59018">
                  <c:v>150.69270833333334</c:v>
                </c:pt>
                <c:pt idx="59019">
                  <c:v>150.6953125</c:v>
                </c:pt>
                <c:pt idx="59020">
                  <c:v>150.69791666666666</c:v>
                </c:pt>
                <c:pt idx="59021">
                  <c:v>150.70052083333334</c:v>
                </c:pt>
                <c:pt idx="59022">
                  <c:v>150.703125</c:v>
                </c:pt>
                <c:pt idx="59023">
                  <c:v>150.70572916666666</c:v>
                </c:pt>
                <c:pt idx="59024">
                  <c:v>150.70833333333334</c:v>
                </c:pt>
                <c:pt idx="59025">
                  <c:v>150.7109375</c:v>
                </c:pt>
                <c:pt idx="59026">
                  <c:v>150.71354166666666</c:v>
                </c:pt>
                <c:pt idx="59027">
                  <c:v>150.71614583333334</c:v>
                </c:pt>
                <c:pt idx="59028">
                  <c:v>150.71875</c:v>
                </c:pt>
                <c:pt idx="59029">
                  <c:v>150.72135416666666</c:v>
                </c:pt>
                <c:pt idx="59030">
                  <c:v>150.72395833333334</c:v>
                </c:pt>
                <c:pt idx="59031">
                  <c:v>150.7265625</c:v>
                </c:pt>
                <c:pt idx="59032">
                  <c:v>150.72916666666666</c:v>
                </c:pt>
                <c:pt idx="59033">
                  <c:v>150.73177083333334</c:v>
                </c:pt>
                <c:pt idx="59034">
                  <c:v>150.734375</c:v>
                </c:pt>
                <c:pt idx="59035">
                  <c:v>150.73697916666666</c:v>
                </c:pt>
                <c:pt idx="59036">
                  <c:v>150.73958333333334</c:v>
                </c:pt>
                <c:pt idx="59037">
                  <c:v>150.7421875</c:v>
                </c:pt>
                <c:pt idx="59038">
                  <c:v>150.74479166666666</c:v>
                </c:pt>
                <c:pt idx="59039">
                  <c:v>150.74739583333334</c:v>
                </c:pt>
                <c:pt idx="59040">
                  <c:v>150.75</c:v>
                </c:pt>
                <c:pt idx="59041">
                  <c:v>150.75260416666666</c:v>
                </c:pt>
                <c:pt idx="59042">
                  <c:v>150.75520833333334</c:v>
                </c:pt>
                <c:pt idx="59043">
                  <c:v>150.7578125</c:v>
                </c:pt>
                <c:pt idx="59044">
                  <c:v>150.76041666666666</c:v>
                </c:pt>
                <c:pt idx="59045">
                  <c:v>150.76302083333334</c:v>
                </c:pt>
                <c:pt idx="59046">
                  <c:v>150.765625</c:v>
                </c:pt>
                <c:pt idx="59047">
                  <c:v>150.76822916666666</c:v>
                </c:pt>
                <c:pt idx="59048">
                  <c:v>150.77083333333334</c:v>
                </c:pt>
                <c:pt idx="59049">
                  <c:v>150.7734375</c:v>
                </c:pt>
                <c:pt idx="59050">
                  <c:v>150.77604166666666</c:v>
                </c:pt>
                <c:pt idx="59051">
                  <c:v>150.77864583333334</c:v>
                </c:pt>
                <c:pt idx="59052">
                  <c:v>150.78125</c:v>
                </c:pt>
                <c:pt idx="59053">
                  <c:v>150.78385416666666</c:v>
                </c:pt>
                <c:pt idx="59054">
                  <c:v>150.78645833333334</c:v>
                </c:pt>
                <c:pt idx="59055">
                  <c:v>150.7890625</c:v>
                </c:pt>
                <c:pt idx="59056">
                  <c:v>150.79166666666666</c:v>
                </c:pt>
                <c:pt idx="59057">
                  <c:v>150.79427083333334</c:v>
                </c:pt>
                <c:pt idx="59058">
                  <c:v>150.796875</c:v>
                </c:pt>
                <c:pt idx="59059">
                  <c:v>150.79947916666666</c:v>
                </c:pt>
                <c:pt idx="59060">
                  <c:v>150.80208333333334</c:v>
                </c:pt>
                <c:pt idx="59061">
                  <c:v>150.8046875</c:v>
                </c:pt>
                <c:pt idx="59062">
                  <c:v>150.80729166666666</c:v>
                </c:pt>
                <c:pt idx="59063">
                  <c:v>150.80989583333334</c:v>
                </c:pt>
                <c:pt idx="59064">
                  <c:v>150.8125</c:v>
                </c:pt>
                <c:pt idx="59065">
                  <c:v>150.81510416666666</c:v>
                </c:pt>
                <c:pt idx="59066">
                  <c:v>150.81770833333334</c:v>
                </c:pt>
                <c:pt idx="59067">
                  <c:v>150.8203125</c:v>
                </c:pt>
                <c:pt idx="59068">
                  <c:v>150.82291666666666</c:v>
                </c:pt>
                <c:pt idx="59069">
                  <c:v>150.82552083333334</c:v>
                </c:pt>
                <c:pt idx="59070">
                  <c:v>150.828125</c:v>
                </c:pt>
                <c:pt idx="59071">
                  <c:v>150.83072916666666</c:v>
                </c:pt>
                <c:pt idx="59072">
                  <c:v>150.83333333333334</c:v>
                </c:pt>
                <c:pt idx="59073">
                  <c:v>150.8359375</c:v>
                </c:pt>
                <c:pt idx="59074">
                  <c:v>150.83854166666666</c:v>
                </c:pt>
                <c:pt idx="59075">
                  <c:v>150.84114583333334</c:v>
                </c:pt>
                <c:pt idx="59076">
                  <c:v>150.84375</c:v>
                </c:pt>
                <c:pt idx="59077">
                  <c:v>150.84635416666666</c:v>
                </c:pt>
                <c:pt idx="59078">
                  <c:v>150.84895833333334</c:v>
                </c:pt>
                <c:pt idx="59079">
                  <c:v>150.8515625</c:v>
                </c:pt>
                <c:pt idx="59080">
                  <c:v>150.85416666666666</c:v>
                </c:pt>
                <c:pt idx="59081">
                  <c:v>150.85677083333334</c:v>
                </c:pt>
                <c:pt idx="59082">
                  <c:v>150.859375</c:v>
                </c:pt>
                <c:pt idx="59083">
                  <c:v>150.86197916666666</c:v>
                </c:pt>
                <c:pt idx="59084">
                  <c:v>150.86458333333334</c:v>
                </c:pt>
                <c:pt idx="59085">
                  <c:v>150.8671875</c:v>
                </c:pt>
                <c:pt idx="59086">
                  <c:v>150.86979166666666</c:v>
                </c:pt>
                <c:pt idx="59087">
                  <c:v>150.87239583333334</c:v>
                </c:pt>
                <c:pt idx="59088">
                  <c:v>150.875</c:v>
                </c:pt>
                <c:pt idx="59089">
                  <c:v>150.87760416666666</c:v>
                </c:pt>
                <c:pt idx="59090">
                  <c:v>150.88020833333334</c:v>
                </c:pt>
                <c:pt idx="59091">
                  <c:v>150.8828125</c:v>
                </c:pt>
                <c:pt idx="59092">
                  <c:v>150.88541666666666</c:v>
                </c:pt>
                <c:pt idx="59093">
                  <c:v>150.88802083333334</c:v>
                </c:pt>
                <c:pt idx="59094">
                  <c:v>150.890625</c:v>
                </c:pt>
                <c:pt idx="59095">
                  <c:v>150.89322916666666</c:v>
                </c:pt>
                <c:pt idx="59096">
                  <c:v>150.89583333333334</c:v>
                </c:pt>
                <c:pt idx="59097">
                  <c:v>150.8984375</c:v>
                </c:pt>
                <c:pt idx="59098">
                  <c:v>150.90104166666666</c:v>
                </c:pt>
                <c:pt idx="59099">
                  <c:v>150.90364583333334</c:v>
                </c:pt>
                <c:pt idx="59100">
                  <c:v>150.90625</c:v>
                </c:pt>
                <c:pt idx="59101">
                  <c:v>150.90885416666666</c:v>
                </c:pt>
                <c:pt idx="59102">
                  <c:v>150.91145833333334</c:v>
                </c:pt>
                <c:pt idx="59103">
                  <c:v>150.9140625</c:v>
                </c:pt>
                <c:pt idx="59104">
                  <c:v>150.91666666666666</c:v>
                </c:pt>
                <c:pt idx="59105">
                  <c:v>150.91927083333334</c:v>
                </c:pt>
                <c:pt idx="59106">
                  <c:v>150.921875</c:v>
                </c:pt>
                <c:pt idx="59107">
                  <c:v>150.92447916666666</c:v>
                </c:pt>
                <c:pt idx="59108">
                  <c:v>150.92708333333334</c:v>
                </c:pt>
                <c:pt idx="59109">
                  <c:v>150.9296875</c:v>
                </c:pt>
                <c:pt idx="59110">
                  <c:v>150.93229166666666</c:v>
                </c:pt>
                <c:pt idx="59111">
                  <c:v>150.93489583333334</c:v>
                </c:pt>
                <c:pt idx="59112">
                  <c:v>150.9375</c:v>
                </c:pt>
                <c:pt idx="59113">
                  <c:v>150.94010416666666</c:v>
                </c:pt>
                <c:pt idx="59114">
                  <c:v>150.94270833333334</c:v>
                </c:pt>
                <c:pt idx="59115">
                  <c:v>150.9453125</c:v>
                </c:pt>
                <c:pt idx="59116">
                  <c:v>150.94791666666666</c:v>
                </c:pt>
                <c:pt idx="59117">
                  <c:v>150.95052083333334</c:v>
                </c:pt>
                <c:pt idx="59118">
                  <c:v>150.953125</c:v>
                </c:pt>
                <c:pt idx="59119">
                  <c:v>150.95572916666666</c:v>
                </c:pt>
                <c:pt idx="59120">
                  <c:v>150.95833333333334</c:v>
                </c:pt>
                <c:pt idx="59121">
                  <c:v>150.9609375</c:v>
                </c:pt>
                <c:pt idx="59122">
                  <c:v>150.96354166666666</c:v>
                </c:pt>
                <c:pt idx="59123">
                  <c:v>150.96614583333334</c:v>
                </c:pt>
                <c:pt idx="59124">
                  <c:v>150.96875</c:v>
                </c:pt>
                <c:pt idx="59125">
                  <c:v>150.97135416666666</c:v>
                </c:pt>
                <c:pt idx="59126">
                  <c:v>150.97395833333334</c:v>
                </c:pt>
                <c:pt idx="59127">
                  <c:v>150.9765625</c:v>
                </c:pt>
                <c:pt idx="59128">
                  <c:v>150.97916666666666</c:v>
                </c:pt>
                <c:pt idx="59129">
                  <c:v>150.98177083333334</c:v>
                </c:pt>
                <c:pt idx="59130">
                  <c:v>150.984375</c:v>
                </c:pt>
                <c:pt idx="59131">
                  <c:v>150.98697916666666</c:v>
                </c:pt>
                <c:pt idx="59132">
                  <c:v>150.98958333333334</c:v>
                </c:pt>
                <c:pt idx="59133">
                  <c:v>150.9921875</c:v>
                </c:pt>
                <c:pt idx="59134">
                  <c:v>150.99479166666666</c:v>
                </c:pt>
                <c:pt idx="59135">
                  <c:v>150.99739583333334</c:v>
                </c:pt>
                <c:pt idx="59136">
                  <c:v>151</c:v>
                </c:pt>
                <c:pt idx="59137">
                  <c:v>151.00260416666666</c:v>
                </c:pt>
                <c:pt idx="59138">
                  <c:v>151.00520833333334</c:v>
                </c:pt>
                <c:pt idx="59139">
                  <c:v>151.0078125</c:v>
                </c:pt>
                <c:pt idx="59140">
                  <c:v>151.01041666666666</c:v>
                </c:pt>
                <c:pt idx="59141">
                  <c:v>151.01302083333334</c:v>
                </c:pt>
                <c:pt idx="59142">
                  <c:v>151.015625</c:v>
                </c:pt>
                <c:pt idx="59143">
                  <c:v>151.01822916666666</c:v>
                </c:pt>
                <c:pt idx="59144">
                  <c:v>151.02083333333334</c:v>
                </c:pt>
                <c:pt idx="59145">
                  <c:v>151.0234375</c:v>
                </c:pt>
                <c:pt idx="59146">
                  <c:v>151.02604166666666</c:v>
                </c:pt>
                <c:pt idx="59147">
                  <c:v>151.02864583333334</c:v>
                </c:pt>
                <c:pt idx="59148">
                  <c:v>151.03125</c:v>
                </c:pt>
                <c:pt idx="59149">
                  <c:v>151.03385416666666</c:v>
                </c:pt>
                <c:pt idx="59150">
                  <c:v>151.03645833333334</c:v>
                </c:pt>
                <c:pt idx="59151">
                  <c:v>151.0390625</c:v>
                </c:pt>
                <c:pt idx="59152">
                  <c:v>151.04166666666666</c:v>
                </c:pt>
                <c:pt idx="59153">
                  <c:v>151.04427083333334</c:v>
                </c:pt>
                <c:pt idx="59154">
                  <c:v>151.046875</c:v>
                </c:pt>
                <c:pt idx="59155">
                  <c:v>151.04947916666666</c:v>
                </c:pt>
                <c:pt idx="59156">
                  <c:v>151.05208333333334</c:v>
                </c:pt>
                <c:pt idx="59157">
                  <c:v>151.0546875</c:v>
                </c:pt>
                <c:pt idx="59158">
                  <c:v>151.05729166666666</c:v>
                </c:pt>
                <c:pt idx="59159">
                  <c:v>151.05989583333334</c:v>
                </c:pt>
                <c:pt idx="59160">
                  <c:v>151.0625</c:v>
                </c:pt>
                <c:pt idx="59161">
                  <c:v>151.06510416666666</c:v>
                </c:pt>
                <c:pt idx="59162">
                  <c:v>151.06770833333334</c:v>
                </c:pt>
                <c:pt idx="59163">
                  <c:v>151.0703125</c:v>
                </c:pt>
                <c:pt idx="59164">
                  <c:v>151.07291666666666</c:v>
                </c:pt>
                <c:pt idx="59165">
                  <c:v>151.07552083333334</c:v>
                </c:pt>
                <c:pt idx="59166">
                  <c:v>151.078125</c:v>
                </c:pt>
                <c:pt idx="59167">
                  <c:v>151.08072916666666</c:v>
                </c:pt>
                <c:pt idx="59168">
                  <c:v>151.08333333333334</c:v>
                </c:pt>
                <c:pt idx="59169">
                  <c:v>151.0859375</c:v>
                </c:pt>
                <c:pt idx="59170">
                  <c:v>151.08854166666666</c:v>
                </c:pt>
                <c:pt idx="59171">
                  <c:v>151.09114583333334</c:v>
                </c:pt>
                <c:pt idx="59172">
                  <c:v>151.09375</c:v>
                </c:pt>
                <c:pt idx="59173">
                  <c:v>151.09635416666666</c:v>
                </c:pt>
                <c:pt idx="59174">
                  <c:v>151.09895833333334</c:v>
                </c:pt>
                <c:pt idx="59175">
                  <c:v>151.1015625</c:v>
                </c:pt>
                <c:pt idx="59176">
                  <c:v>151.10416666666666</c:v>
                </c:pt>
                <c:pt idx="59177">
                  <c:v>151.10677083333334</c:v>
                </c:pt>
                <c:pt idx="59178">
                  <c:v>151.109375</c:v>
                </c:pt>
                <c:pt idx="59179">
                  <c:v>151.11197916666666</c:v>
                </c:pt>
                <c:pt idx="59180">
                  <c:v>151.11458333333334</c:v>
                </c:pt>
                <c:pt idx="59181">
                  <c:v>151.1171875</c:v>
                </c:pt>
                <c:pt idx="59182">
                  <c:v>151.11979166666666</c:v>
                </c:pt>
                <c:pt idx="59183">
                  <c:v>151.12239583333334</c:v>
                </c:pt>
                <c:pt idx="59184">
                  <c:v>151.125</c:v>
                </c:pt>
                <c:pt idx="59185">
                  <c:v>151.12760416666666</c:v>
                </c:pt>
                <c:pt idx="59186">
                  <c:v>151.13020833333334</c:v>
                </c:pt>
                <c:pt idx="59187">
                  <c:v>151.1328125</c:v>
                </c:pt>
                <c:pt idx="59188">
                  <c:v>151.13541666666666</c:v>
                </c:pt>
                <c:pt idx="59189">
                  <c:v>151.13802083333334</c:v>
                </c:pt>
                <c:pt idx="59190">
                  <c:v>151.140625</c:v>
                </c:pt>
                <c:pt idx="59191">
                  <c:v>151.14322916666666</c:v>
                </c:pt>
                <c:pt idx="59192">
                  <c:v>151.14583333333334</c:v>
                </c:pt>
                <c:pt idx="59193">
                  <c:v>151.1484375</c:v>
                </c:pt>
                <c:pt idx="59194">
                  <c:v>151.15104166666666</c:v>
                </c:pt>
                <c:pt idx="59195">
                  <c:v>151.15364583333334</c:v>
                </c:pt>
                <c:pt idx="59196">
                  <c:v>151.15625</c:v>
                </c:pt>
                <c:pt idx="59197">
                  <c:v>151.15885416666666</c:v>
                </c:pt>
                <c:pt idx="59198">
                  <c:v>151.16145833333334</c:v>
                </c:pt>
                <c:pt idx="59199">
                  <c:v>151.1640625</c:v>
                </c:pt>
                <c:pt idx="59200">
                  <c:v>151.16666666666666</c:v>
                </c:pt>
                <c:pt idx="59201">
                  <c:v>151.16927083333334</c:v>
                </c:pt>
                <c:pt idx="59202">
                  <c:v>151.171875</c:v>
                </c:pt>
                <c:pt idx="59203">
                  <c:v>151.17447916666666</c:v>
                </c:pt>
                <c:pt idx="59204">
                  <c:v>151.17708333333334</c:v>
                </c:pt>
                <c:pt idx="59205">
                  <c:v>151.1796875</c:v>
                </c:pt>
                <c:pt idx="59206">
                  <c:v>151.18229166666666</c:v>
                </c:pt>
                <c:pt idx="59207">
                  <c:v>151.18489583333334</c:v>
                </c:pt>
                <c:pt idx="59208">
                  <c:v>151.1875</c:v>
                </c:pt>
                <c:pt idx="59209">
                  <c:v>151.19010416666666</c:v>
                </c:pt>
                <c:pt idx="59210">
                  <c:v>151.19270833333334</c:v>
                </c:pt>
                <c:pt idx="59211">
                  <c:v>151.1953125</c:v>
                </c:pt>
                <c:pt idx="59212">
                  <c:v>151.19791666666666</c:v>
                </c:pt>
                <c:pt idx="59213">
                  <c:v>151.20052083333334</c:v>
                </c:pt>
                <c:pt idx="59214">
                  <c:v>151.203125</c:v>
                </c:pt>
                <c:pt idx="59215">
                  <c:v>151.20572916666666</c:v>
                </c:pt>
                <c:pt idx="59216">
                  <c:v>151.20833333333334</c:v>
                </c:pt>
                <c:pt idx="59217">
                  <c:v>151.2109375</c:v>
                </c:pt>
                <c:pt idx="59218">
                  <c:v>151.21354166666666</c:v>
                </c:pt>
                <c:pt idx="59219">
                  <c:v>151.21614583333334</c:v>
                </c:pt>
                <c:pt idx="59220">
                  <c:v>151.21875</c:v>
                </c:pt>
                <c:pt idx="59221">
                  <c:v>151.22135416666666</c:v>
                </c:pt>
                <c:pt idx="59222">
                  <c:v>151.22395833333334</c:v>
                </c:pt>
                <c:pt idx="59223">
                  <c:v>151.2265625</c:v>
                </c:pt>
                <c:pt idx="59224">
                  <c:v>151.22916666666666</c:v>
                </c:pt>
                <c:pt idx="59225">
                  <c:v>151.23177083333334</c:v>
                </c:pt>
                <c:pt idx="59226">
                  <c:v>151.234375</c:v>
                </c:pt>
                <c:pt idx="59227">
                  <c:v>151.23697916666666</c:v>
                </c:pt>
                <c:pt idx="59228">
                  <c:v>151.23958333333334</c:v>
                </c:pt>
                <c:pt idx="59229">
                  <c:v>151.2421875</c:v>
                </c:pt>
                <c:pt idx="59230">
                  <c:v>151.24479166666666</c:v>
                </c:pt>
                <c:pt idx="59231">
                  <c:v>151.24739583333334</c:v>
                </c:pt>
                <c:pt idx="59232">
                  <c:v>151.25</c:v>
                </c:pt>
                <c:pt idx="59233">
                  <c:v>151.25260416666666</c:v>
                </c:pt>
                <c:pt idx="59234">
                  <c:v>151.25520833333334</c:v>
                </c:pt>
                <c:pt idx="59235">
                  <c:v>151.2578125</c:v>
                </c:pt>
                <c:pt idx="59236">
                  <c:v>151.26041666666666</c:v>
                </c:pt>
                <c:pt idx="59237">
                  <c:v>151.26302083333334</c:v>
                </c:pt>
                <c:pt idx="59238">
                  <c:v>151.265625</c:v>
                </c:pt>
                <c:pt idx="59239">
                  <c:v>151.26822916666666</c:v>
                </c:pt>
                <c:pt idx="59240">
                  <c:v>151.27083333333334</c:v>
                </c:pt>
                <c:pt idx="59241">
                  <c:v>151.2734375</c:v>
                </c:pt>
                <c:pt idx="59242">
                  <c:v>151.27604166666666</c:v>
                </c:pt>
                <c:pt idx="59243">
                  <c:v>151.27864583333334</c:v>
                </c:pt>
                <c:pt idx="59244">
                  <c:v>151.28125</c:v>
                </c:pt>
                <c:pt idx="59245">
                  <c:v>151.28385416666666</c:v>
                </c:pt>
                <c:pt idx="59246">
                  <c:v>151.28645833333334</c:v>
                </c:pt>
                <c:pt idx="59247">
                  <c:v>151.2890625</c:v>
                </c:pt>
                <c:pt idx="59248">
                  <c:v>151.29166666666666</c:v>
                </c:pt>
                <c:pt idx="59249">
                  <c:v>151.29427083333334</c:v>
                </c:pt>
                <c:pt idx="59250">
                  <c:v>151.296875</c:v>
                </c:pt>
                <c:pt idx="59251">
                  <c:v>151.29947916666666</c:v>
                </c:pt>
                <c:pt idx="59252">
                  <c:v>151.30208333333334</c:v>
                </c:pt>
                <c:pt idx="59253">
                  <c:v>151.3046875</c:v>
                </c:pt>
                <c:pt idx="59254">
                  <c:v>151.30729166666666</c:v>
                </c:pt>
                <c:pt idx="59255">
                  <c:v>151.30989583333334</c:v>
                </c:pt>
                <c:pt idx="59256">
                  <c:v>151.3125</c:v>
                </c:pt>
                <c:pt idx="59257">
                  <c:v>151.31510416666666</c:v>
                </c:pt>
                <c:pt idx="59258">
                  <c:v>151.31770833333334</c:v>
                </c:pt>
                <c:pt idx="59259">
                  <c:v>151.3203125</c:v>
                </c:pt>
                <c:pt idx="59260">
                  <c:v>151.32291666666666</c:v>
                </c:pt>
                <c:pt idx="59261">
                  <c:v>151.32552083333334</c:v>
                </c:pt>
                <c:pt idx="59262">
                  <c:v>151.328125</c:v>
                </c:pt>
                <c:pt idx="59263">
                  <c:v>151.33072916666666</c:v>
                </c:pt>
                <c:pt idx="59264">
                  <c:v>151.33333333333334</c:v>
                </c:pt>
                <c:pt idx="59265">
                  <c:v>151.3359375</c:v>
                </c:pt>
                <c:pt idx="59266">
                  <c:v>151.33854166666666</c:v>
                </c:pt>
                <c:pt idx="59267">
                  <c:v>151.34114583333334</c:v>
                </c:pt>
                <c:pt idx="59268">
                  <c:v>151.34375</c:v>
                </c:pt>
                <c:pt idx="59269">
                  <c:v>151.34635416666666</c:v>
                </c:pt>
                <c:pt idx="59270">
                  <c:v>151.34895833333334</c:v>
                </c:pt>
                <c:pt idx="59271">
                  <c:v>151.3515625</c:v>
                </c:pt>
                <c:pt idx="59272">
                  <c:v>151.35416666666666</c:v>
                </c:pt>
                <c:pt idx="59273">
                  <c:v>151.35677083333334</c:v>
                </c:pt>
                <c:pt idx="59274">
                  <c:v>151.359375</c:v>
                </c:pt>
                <c:pt idx="59275">
                  <c:v>151.36197916666666</c:v>
                </c:pt>
                <c:pt idx="59276">
                  <c:v>151.36458333333334</c:v>
                </c:pt>
                <c:pt idx="59277">
                  <c:v>151.3671875</c:v>
                </c:pt>
                <c:pt idx="59278">
                  <c:v>151.36979166666666</c:v>
                </c:pt>
                <c:pt idx="59279">
                  <c:v>151.37239583333334</c:v>
                </c:pt>
                <c:pt idx="59280">
                  <c:v>151.375</c:v>
                </c:pt>
                <c:pt idx="59281">
                  <c:v>151.37760416666666</c:v>
                </c:pt>
                <c:pt idx="59282">
                  <c:v>151.38020833333334</c:v>
                </c:pt>
                <c:pt idx="59283">
                  <c:v>151.3828125</c:v>
                </c:pt>
                <c:pt idx="59284">
                  <c:v>151.38541666666666</c:v>
                </c:pt>
                <c:pt idx="59285">
                  <c:v>151.38802083333334</c:v>
                </c:pt>
                <c:pt idx="59286">
                  <c:v>151.390625</c:v>
                </c:pt>
                <c:pt idx="59287">
                  <c:v>151.39322916666666</c:v>
                </c:pt>
                <c:pt idx="59288">
                  <c:v>151.39583333333334</c:v>
                </c:pt>
                <c:pt idx="59289">
                  <c:v>151.3984375</c:v>
                </c:pt>
                <c:pt idx="59290">
                  <c:v>151.40104166666666</c:v>
                </c:pt>
                <c:pt idx="59291">
                  <c:v>151.40364583333334</c:v>
                </c:pt>
                <c:pt idx="59292">
                  <c:v>151.40625</c:v>
                </c:pt>
                <c:pt idx="59293">
                  <c:v>151.40885416666666</c:v>
                </c:pt>
                <c:pt idx="59294">
                  <c:v>151.41145833333334</c:v>
                </c:pt>
                <c:pt idx="59295">
                  <c:v>151.4140625</c:v>
                </c:pt>
                <c:pt idx="59296">
                  <c:v>151.41666666666666</c:v>
                </c:pt>
                <c:pt idx="59297">
                  <c:v>151.41927083333334</c:v>
                </c:pt>
                <c:pt idx="59298">
                  <c:v>151.421875</c:v>
                </c:pt>
                <c:pt idx="59299">
                  <c:v>151.42447916666666</c:v>
                </c:pt>
                <c:pt idx="59300">
                  <c:v>151.42708333333334</c:v>
                </c:pt>
                <c:pt idx="59301">
                  <c:v>151.4296875</c:v>
                </c:pt>
                <c:pt idx="59302">
                  <c:v>151.43229166666666</c:v>
                </c:pt>
                <c:pt idx="59303">
                  <c:v>151.43489583333334</c:v>
                </c:pt>
                <c:pt idx="59304">
                  <c:v>151.4375</c:v>
                </c:pt>
                <c:pt idx="59305">
                  <c:v>151.44010416666666</c:v>
                </c:pt>
                <c:pt idx="59306">
                  <c:v>151.44270833333334</c:v>
                </c:pt>
                <c:pt idx="59307">
                  <c:v>151.4453125</c:v>
                </c:pt>
                <c:pt idx="59308">
                  <c:v>151.44791666666666</c:v>
                </c:pt>
                <c:pt idx="59309">
                  <c:v>151.45052083333334</c:v>
                </c:pt>
                <c:pt idx="59310">
                  <c:v>151.453125</c:v>
                </c:pt>
                <c:pt idx="59311">
                  <c:v>151.45572916666666</c:v>
                </c:pt>
                <c:pt idx="59312">
                  <c:v>151.45833333333334</c:v>
                </c:pt>
                <c:pt idx="59313">
                  <c:v>151.4609375</c:v>
                </c:pt>
                <c:pt idx="59314">
                  <c:v>151.46354166666666</c:v>
                </c:pt>
                <c:pt idx="59315">
                  <c:v>151.46614583333334</c:v>
                </c:pt>
                <c:pt idx="59316">
                  <c:v>151.46875</c:v>
                </c:pt>
                <c:pt idx="59317">
                  <c:v>151.47135416666666</c:v>
                </c:pt>
                <c:pt idx="59318">
                  <c:v>151.47395833333334</c:v>
                </c:pt>
                <c:pt idx="59319">
                  <c:v>151.4765625</c:v>
                </c:pt>
                <c:pt idx="59320">
                  <c:v>151.47916666666666</c:v>
                </c:pt>
                <c:pt idx="59321">
                  <c:v>151.48177083333334</c:v>
                </c:pt>
                <c:pt idx="59322">
                  <c:v>151.484375</c:v>
                </c:pt>
                <c:pt idx="59323">
                  <c:v>151.48697916666666</c:v>
                </c:pt>
                <c:pt idx="59324">
                  <c:v>151.48958333333334</c:v>
                </c:pt>
                <c:pt idx="59325">
                  <c:v>151.4921875</c:v>
                </c:pt>
                <c:pt idx="59326">
                  <c:v>151.49479166666666</c:v>
                </c:pt>
                <c:pt idx="59327">
                  <c:v>151.49739583333334</c:v>
                </c:pt>
                <c:pt idx="59328">
                  <c:v>151.5</c:v>
                </c:pt>
                <c:pt idx="59329">
                  <c:v>151.50260416666666</c:v>
                </c:pt>
                <c:pt idx="59330">
                  <c:v>151.50520833333334</c:v>
                </c:pt>
                <c:pt idx="59331">
                  <c:v>151.5078125</c:v>
                </c:pt>
                <c:pt idx="59332">
                  <c:v>151.51041666666666</c:v>
                </c:pt>
                <c:pt idx="59333">
                  <c:v>151.51302083333334</c:v>
                </c:pt>
                <c:pt idx="59334">
                  <c:v>151.515625</c:v>
                </c:pt>
                <c:pt idx="59335">
                  <c:v>151.51822916666666</c:v>
                </c:pt>
                <c:pt idx="59336">
                  <c:v>151.52083333333334</c:v>
                </c:pt>
                <c:pt idx="59337">
                  <c:v>151.5234375</c:v>
                </c:pt>
                <c:pt idx="59338">
                  <c:v>151.52604166666666</c:v>
                </c:pt>
                <c:pt idx="59339">
                  <c:v>151.52864583333334</c:v>
                </c:pt>
                <c:pt idx="59340">
                  <c:v>151.53125</c:v>
                </c:pt>
                <c:pt idx="59341">
                  <c:v>151.53385416666666</c:v>
                </c:pt>
                <c:pt idx="59342">
                  <c:v>151.53645833333334</c:v>
                </c:pt>
                <c:pt idx="59343">
                  <c:v>151.5390625</c:v>
                </c:pt>
                <c:pt idx="59344">
                  <c:v>151.54166666666666</c:v>
                </c:pt>
                <c:pt idx="59345">
                  <c:v>151.54427083333334</c:v>
                </c:pt>
                <c:pt idx="59346">
                  <c:v>151.546875</c:v>
                </c:pt>
                <c:pt idx="59347">
                  <c:v>151.54947916666666</c:v>
                </c:pt>
                <c:pt idx="59348">
                  <c:v>151.55208333333334</c:v>
                </c:pt>
                <c:pt idx="59349">
                  <c:v>151.5546875</c:v>
                </c:pt>
                <c:pt idx="59350">
                  <c:v>151.55729166666666</c:v>
                </c:pt>
                <c:pt idx="59351">
                  <c:v>151.55989583333334</c:v>
                </c:pt>
                <c:pt idx="59352">
                  <c:v>151.5625</c:v>
                </c:pt>
                <c:pt idx="59353">
                  <c:v>151.56510416666666</c:v>
                </c:pt>
                <c:pt idx="59354">
                  <c:v>151.56770833333334</c:v>
                </c:pt>
                <c:pt idx="59355">
                  <c:v>151.5703125</c:v>
                </c:pt>
                <c:pt idx="59356">
                  <c:v>151.57291666666666</c:v>
                </c:pt>
                <c:pt idx="59357">
                  <c:v>151.57552083333334</c:v>
                </c:pt>
                <c:pt idx="59358">
                  <c:v>151.578125</c:v>
                </c:pt>
                <c:pt idx="59359">
                  <c:v>151.58072916666666</c:v>
                </c:pt>
                <c:pt idx="59360">
                  <c:v>151.58333333333334</c:v>
                </c:pt>
                <c:pt idx="59361">
                  <c:v>151.5859375</c:v>
                </c:pt>
                <c:pt idx="59362">
                  <c:v>151.58854166666666</c:v>
                </c:pt>
                <c:pt idx="59363">
                  <c:v>151.59114583333334</c:v>
                </c:pt>
                <c:pt idx="59364">
                  <c:v>151.59375</c:v>
                </c:pt>
                <c:pt idx="59365">
                  <c:v>151.59635416666666</c:v>
                </c:pt>
                <c:pt idx="59366">
                  <c:v>151.59895833333334</c:v>
                </c:pt>
                <c:pt idx="59367">
                  <c:v>151.6015625</c:v>
                </c:pt>
                <c:pt idx="59368">
                  <c:v>151.60416666666666</c:v>
                </c:pt>
                <c:pt idx="59369">
                  <c:v>151.60677083333334</c:v>
                </c:pt>
                <c:pt idx="59370">
                  <c:v>151.609375</c:v>
                </c:pt>
                <c:pt idx="59371">
                  <c:v>151.61197916666666</c:v>
                </c:pt>
                <c:pt idx="59372">
                  <c:v>151.61458333333334</c:v>
                </c:pt>
                <c:pt idx="59373">
                  <c:v>151.6171875</c:v>
                </c:pt>
                <c:pt idx="59374">
                  <c:v>151.61979166666666</c:v>
                </c:pt>
                <c:pt idx="59375">
                  <c:v>151.62239583333334</c:v>
                </c:pt>
                <c:pt idx="59376">
                  <c:v>151.625</c:v>
                </c:pt>
                <c:pt idx="59377">
                  <c:v>151.62760416666666</c:v>
                </c:pt>
                <c:pt idx="59378">
                  <c:v>151.63020833333334</c:v>
                </c:pt>
                <c:pt idx="59379">
                  <c:v>151.6328125</c:v>
                </c:pt>
                <c:pt idx="59380">
                  <c:v>151.63541666666666</c:v>
                </c:pt>
                <c:pt idx="59381">
                  <c:v>151.63802083333334</c:v>
                </c:pt>
                <c:pt idx="59382">
                  <c:v>151.640625</c:v>
                </c:pt>
                <c:pt idx="59383">
                  <c:v>151.64322916666666</c:v>
                </c:pt>
                <c:pt idx="59384">
                  <c:v>151.64583333333334</c:v>
                </c:pt>
                <c:pt idx="59385">
                  <c:v>151.6484375</c:v>
                </c:pt>
                <c:pt idx="59386">
                  <c:v>151.65104166666666</c:v>
                </c:pt>
                <c:pt idx="59387">
                  <c:v>151.65364583333334</c:v>
                </c:pt>
                <c:pt idx="59388">
                  <c:v>151.65625</c:v>
                </c:pt>
                <c:pt idx="59389">
                  <c:v>151.65885416666666</c:v>
                </c:pt>
                <c:pt idx="59390">
                  <c:v>151.66145833333334</c:v>
                </c:pt>
                <c:pt idx="59391">
                  <c:v>151.6640625</c:v>
                </c:pt>
                <c:pt idx="59392">
                  <c:v>151.66666666666666</c:v>
                </c:pt>
                <c:pt idx="59393">
                  <c:v>151.66927083333334</c:v>
                </c:pt>
                <c:pt idx="59394">
                  <c:v>151.671875</c:v>
                </c:pt>
                <c:pt idx="59395">
                  <c:v>151.67447916666666</c:v>
                </c:pt>
                <c:pt idx="59396">
                  <c:v>151.67708333333334</c:v>
                </c:pt>
                <c:pt idx="59397">
                  <c:v>151.6796875</c:v>
                </c:pt>
                <c:pt idx="59398">
                  <c:v>151.68229166666666</c:v>
                </c:pt>
                <c:pt idx="59399">
                  <c:v>151.68489583333334</c:v>
                </c:pt>
                <c:pt idx="59400">
                  <c:v>151.6875</c:v>
                </c:pt>
                <c:pt idx="59401">
                  <c:v>151.69010416666666</c:v>
                </c:pt>
                <c:pt idx="59402">
                  <c:v>151.69270833333334</c:v>
                </c:pt>
                <c:pt idx="59403">
                  <c:v>151.6953125</c:v>
                </c:pt>
                <c:pt idx="59404">
                  <c:v>151.69791666666666</c:v>
                </c:pt>
                <c:pt idx="59405">
                  <c:v>151.70052083333334</c:v>
                </c:pt>
                <c:pt idx="59406">
                  <c:v>151.703125</c:v>
                </c:pt>
                <c:pt idx="59407">
                  <c:v>151.70572916666666</c:v>
                </c:pt>
                <c:pt idx="59408">
                  <c:v>151.70833333333334</c:v>
                </c:pt>
                <c:pt idx="59409">
                  <c:v>151.7109375</c:v>
                </c:pt>
                <c:pt idx="59410">
                  <c:v>151.71354166666666</c:v>
                </c:pt>
                <c:pt idx="59411">
                  <c:v>151.71614583333334</c:v>
                </c:pt>
                <c:pt idx="59412">
                  <c:v>151.71875</c:v>
                </c:pt>
                <c:pt idx="59413">
                  <c:v>151.72135416666666</c:v>
                </c:pt>
                <c:pt idx="59414">
                  <c:v>151.72395833333334</c:v>
                </c:pt>
                <c:pt idx="59415">
                  <c:v>151.7265625</c:v>
                </c:pt>
                <c:pt idx="59416">
                  <c:v>151.72916666666666</c:v>
                </c:pt>
                <c:pt idx="59417">
                  <c:v>151.73177083333334</c:v>
                </c:pt>
                <c:pt idx="59418">
                  <c:v>151.734375</c:v>
                </c:pt>
                <c:pt idx="59419">
                  <c:v>151.73697916666666</c:v>
                </c:pt>
                <c:pt idx="59420">
                  <c:v>151.73958333333334</c:v>
                </c:pt>
                <c:pt idx="59421">
                  <c:v>151.7421875</c:v>
                </c:pt>
                <c:pt idx="59422">
                  <c:v>151.74479166666666</c:v>
                </c:pt>
                <c:pt idx="59423">
                  <c:v>151.74739583333334</c:v>
                </c:pt>
                <c:pt idx="59424">
                  <c:v>151.75</c:v>
                </c:pt>
                <c:pt idx="59425">
                  <c:v>151.75260416666666</c:v>
                </c:pt>
                <c:pt idx="59426">
                  <c:v>151.75520833333334</c:v>
                </c:pt>
                <c:pt idx="59427">
                  <c:v>151.7578125</c:v>
                </c:pt>
                <c:pt idx="59428">
                  <c:v>151.76041666666666</c:v>
                </c:pt>
                <c:pt idx="59429">
                  <c:v>151.76302083333334</c:v>
                </c:pt>
                <c:pt idx="59430">
                  <c:v>151.765625</c:v>
                </c:pt>
                <c:pt idx="59431">
                  <c:v>151.76822916666666</c:v>
                </c:pt>
                <c:pt idx="59432">
                  <c:v>151.77083333333334</c:v>
                </c:pt>
                <c:pt idx="59433">
                  <c:v>151.7734375</c:v>
                </c:pt>
                <c:pt idx="59434">
                  <c:v>151.77604166666666</c:v>
                </c:pt>
                <c:pt idx="59435">
                  <c:v>151.77864583333334</c:v>
                </c:pt>
                <c:pt idx="59436">
                  <c:v>151.78125</c:v>
                </c:pt>
                <c:pt idx="59437">
                  <c:v>151.78385416666666</c:v>
                </c:pt>
                <c:pt idx="59438">
                  <c:v>151.78645833333334</c:v>
                </c:pt>
                <c:pt idx="59439">
                  <c:v>151.7890625</c:v>
                </c:pt>
                <c:pt idx="59440">
                  <c:v>151.79166666666666</c:v>
                </c:pt>
                <c:pt idx="59441">
                  <c:v>151.79427083333334</c:v>
                </c:pt>
                <c:pt idx="59442">
                  <c:v>151.796875</c:v>
                </c:pt>
                <c:pt idx="59443">
                  <c:v>151.79947916666666</c:v>
                </c:pt>
                <c:pt idx="59444">
                  <c:v>151.80208333333334</c:v>
                </c:pt>
                <c:pt idx="59445">
                  <c:v>151.8046875</c:v>
                </c:pt>
                <c:pt idx="59446">
                  <c:v>151.80729166666666</c:v>
                </c:pt>
                <c:pt idx="59447">
                  <c:v>151.80989583333334</c:v>
                </c:pt>
                <c:pt idx="59448">
                  <c:v>151.8125</c:v>
                </c:pt>
                <c:pt idx="59449">
                  <c:v>151.81510416666666</c:v>
                </c:pt>
                <c:pt idx="59450">
                  <c:v>151.81770833333334</c:v>
                </c:pt>
                <c:pt idx="59451">
                  <c:v>151.8203125</c:v>
                </c:pt>
                <c:pt idx="59452">
                  <c:v>151.82291666666666</c:v>
                </c:pt>
                <c:pt idx="59453">
                  <c:v>151.82552083333334</c:v>
                </c:pt>
                <c:pt idx="59454">
                  <c:v>151.828125</c:v>
                </c:pt>
                <c:pt idx="59455">
                  <c:v>151.83072916666666</c:v>
                </c:pt>
                <c:pt idx="59456">
                  <c:v>151.83333333333334</c:v>
                </c:pt>
                <c:pt idx="59457">
                  <c:v>151.8359375</c:v>
                </c:pt>
                <c:pt idx="59458">
                  <c:v>151.83854166666666</c:v>
                </c:pt>
                <c:pt idx="59459">
                  <c:v>151.84114583333334</c:v>
                </c:pt>
                <c:pt idx="59460">
                  <c:v>151.84375</c:v>
                </c:pt>
                <c:pt idx="59461">
                  <c:v>151.84635416666666</c:v>
                </c:pt>
                <c:pt idx="59462">
                  <c:v>151.84895833333334</c:v>
                </c:pt>
                <c:pt idx="59463">
                  <c:v>151.8515625</c:v>
                </c:pt>
                <c:pt idx="59464">
                  <c:v>151.85416666666666</c:v>
                </c:pt>
                <c:pt idx="59465">
                  <c:v>151.85677083333334</c:v>
                </c:pt>
                <c:pt idx="59466">
                  <c:v>151.859375</c:v>
                </c:pt>
                <c:pt idx="59467">
                  <c:v>151.86197916666666</c:v>
                </c:pt>
                <c:pt idx="59468">
                  <c:v>151.86458333333334</c:v>
                </c:pt>
                <c:pt idx="59469">
                  <c:v>151.8671875</c:v>
                </c:pt>
                <c:pt idx="59470">
                  <c:v>151.86979166666666</c:v>
                </c:pt>
                <c:pt idx="59471">
                  <c:v>151.87239583333334</c:v>
                </c:pt>
                <c:pt idx="59472">
                  <c:v>151.875</c:v>
                </c:pt>
                <c:pt idx="59473">
                  <c:v>151.87760416666666</c:v>
                </c:pt>
                <c:pt idx="59474">
                  <c:v>151.88020833333334</c:v>
                </c:pt>
                <c:pt idx="59475">
                  <c:v>151.8828125</c:v>
                </c:pt>
                <c:pt idx="59476">
                  <c:v>151.88541666666666</c:v>
                </c:pt>
                <c:pt idx="59477">
                  <c:v>151.88802083333334</c:v>
                </c:pt>
                <c:pt idx="59478">
                  <c:v>151.890625</c:v>
                </c:pt>
                <c:pt idx="59479">
                  <c:v>151.89322916666666</c:v>
                </c:pt>
                <c:pt idx="59480">
                  <c:v>151.89583333333334</c:v>
                </c:pt>
                <c:pt idx="59481">
                  <c:v>151.8984375</c:v>
                </c:pt>
                <c:pt idx="59482">
                  <c:v>151.90104166666666</c:v>
                </c:pt>
                <c:pt idx="59483">
                  <c:v>151.90364583333334</c:v>
                </c:pt>
                <c:pt idx="59484">
                  <c:v>151.90625</c:v>
                </c:pt>
                <c:pt idx="59485">
                  <c:v>151.90885416666666</c:v>
                </c:pt>
                <c:pt idx="59486">
                  <c:v>151.91145833333334</c:v>
                </c:pt>
                <c:pt idx="59487">
                  <c:v>151.9140625</c:v>
                </c:pt>
                <c:pt idx="59488">
                  <c:v>151.91666666666666</c:v>
                </c:pt>
                <c:pt idx="59489">
                  <c:v>151.91927083333334</c:v>
                </c:pt>
                <c:pt idx="59490">
                  <c:v>151.921875</c:v>
                </c:pt>
                <c:pt idx="59491">
                  <c:v>151.92447916666666</c:v>
                </c:pt>
                <c:pt idx="59492">
                  <c:v>151.92708333333334</c:v>
                </c:pt>
                <c:pt idx="59493">
                  <c:v>151.9296875</c:v>
                </c:pt>
                <c:pt idx="59494">
                  <c:v>151.93229166666666</c:v>
                </c:pt>
                <c:pt idx="59495">
                  <c:v>151.93489583333334</c:v>
                </c:pt>
                <c:pt idx="59496">
                  <c:v>151.9375</c:v>
                </c:pt>
                <c:pt idx="59497">
                  <c:v>151.94010416666666</c:v>
                </c:pt>
                <c:pt idx="59498">
                  <c:v>151.94270833333334</c:v>
                </c:pt>
                <c:pt idx="59499">
                  <c:v>151.9453125</c:v>
                </c:pt>
                <c:pt idx="59500">
                  <c:v>151.94791666666666</c:v>
                </c:pt>
                <c:pt idx="59501">
                  <c:v>151.95052083333334</c:v>
                </c:pt>
                <c:pt idx="59502">
                  <c:v>151.953125</c:v>
                </c:pt>
                <c:pt idx="59503">
                  <c:v>151.95572916666666</c:v>
                </c:pt>
                <c:pt idx="59504">
                  <c:v>151.95833333333334</c:v>
                </c:pt>
                <c:pt idx="59505">
                  <c:v>151.9609375</c:v>
                </c:pt>
                <c:pt idx="59506">
                  <c:v>151.96354166666666</c:v>
                </c:pt>
                <c:pt idx="59507">
                  <c:v>151.96614583333334</c:v>
                </c:pt>
                <c:pt idx="59508">
                  <c:v>151.96875</c:v>
                </c:pt>
                <c:pt idx="59509">
                  <c:v>151.97135416666666</c:v>
                </c:pt>
                <c:pt idx="59510">
                  <c:v>151.97395833333334</c:v>
                </c:pt>
                <c:pt idx="59511">
                  <c:v>151.9765625</c:v>
                </c:pt>
                <c:pt idx="59512">
                  <c:v>151.97916666666666</c:v>
                </c:pt>
                <c:pt idx="59513">
                  <c:v>151.98177083333334</c:v>
                </c:pt>
                <c:pt idx="59514">
                  <c:v>151.984375</c:v>
                </c:pt>
                <c:pt idx="59515">
                  <c:v>151.98697916666666</c:v>
                </c:pt>
                <c:pt idx="59516">
                  <c:v>151.98958333333334</c:v>
                </c:pt>
                <c:pt idx="59517">
                  <c:v>151.9921875</c:v>
                </c:pt>
                <c:pt idx="59518">
                  <c:v>151.99479166666666</c:v>
                </c:pt>
                <c:pt idx="59519">
                  <c:v>151.99739583333334</c:v>
                </c:pt>
                <c:pt idx="59520">
                  <c:v>152</c:v>
                </c:pt>
                <c:pt idx="59521">
                  <c:v>152.00260416666666</c:v>
                </c:pt>
                <c:pt idx="59522">
                  <c:v>152.00520833333334</c:v>
                </c:pt>
                <c:pt idx="59523">
                  <c:v>152.0078125</c:v>
                </c:pt>
                <c:pt idx="59524">
                  <c:v>152.01041666666666</c:v>
                </c:pt>
                <c:pt idx="59525">
                  <c:v>152.01302083333334</c:v>
                </c:pt>
                <c:pt idx="59526">
                  <c:v>152.015625</c:v>
                </c:pt>
                <c:pt idx="59527">
                  <c:v>152.01822916666666</c:v>
                </c:pt>
                <c:pt idx="59528">
                  <c:v>152.02083333333334</c:v>
                </c:pt>
                <c:pt idx="59529">
                  <c:v>152.0234375</c:v>
                </c:pt>
                <c:pt idx="59530">
                  <c:v>152.02604166666666</c:v>
                </c:pt>
                <c:pt idx="59531">
                  <c:v>152.02864583333334</c:v>
                </c:pt>
                <c:pt idx="59532">
                  <c:v>152.03125</c:v>
                </c:pt>
                <c:pt idx="59533">
                  <c:v>152.03385416666666</c:v>
                </c:pt>
                <c:pt idx="59534">
                  <c:v>152.03645833333334</c:v>
                </c:pt>
                <c:pt idx="59535">
                  <c:v>152.0390625</c:v>
                </c:pt>
                <c:pt idx="59536">
                  <c:v>152.04166666666666</c:v>
                </c:pt>
                <c:pt idx="59537">
                  <c:v>152.04427083333334</c:v>
                </c:pt>
                <c:pt idx="59538">
                  <c:v>152.046875</c:v>
                </c:pt>
                <c:pt idx="59539">
                  <c:v>152.04947916666666</c:v>
                </c:pt>
                <c:pt idx="59540">
                  <c:v>152.05208333333334</c:v>
                </c:pt>
                <c:pt idx="59541">
                  <c:v>152.0546875</c:v>
                </c:pt>
                <c:pt idx="59542">
                  <c:v>152.05729166666666</c:v>
                </c:pt>
                <c:pt idx="59543">
                  <c:v>152.05989583333334</c:v>
                </c:pt>
                <c:pt idx="59544">
                  <c:v>152.0625</c:v>
                </c:pt>
                <c:pt idx="59545">
                  <c:v>152.06510416666666</c:v>
                </c:pt>
                <c:pt idx="59546">
                  <c:v>152.06770833333334</c:v>
                </c:pt>
                <c:pt idx="59547">
                  <c:v>152.0703125</c:v>
                </c:pt>
                <c:pt idx="59548">
                  <c:v>152.07291666666666</c:v>
                </c:pt>
                <c:pt idx="59549">
                  <c:v>152.07552083333334</c:v>
                </c:pt>
                <c:pt idx="59550">
                  <c:v>152.078125</c:v>
                </c:pt>
                <c:pt idx="59551">
                  <c:v>152.08072916666666</c:v>
                </c:pt>
                <c:pt idx="59552">
                  <c:v>152.08333333333334</c:v>
                </c:pt>
                <c:pt idx="59553">
                  <c:v>152.0859375</c:v>
                </c:pt>
                <c:pt idx="59554">
                  <c:v>152.08854166666666</c:v>
                </c:pt>
                <c:pt idx="59555">
                  <c:v>152.09114583333334</c:v>
                </c:pt>
                <c:pt idx="59556">
                  <c:v>152.09375</c:v>
                </c:pt>
                <c:pt idx="59557">
                  <c:v>152.09635416666666</c:v>
                </c:pt>
                <c:pt idx="59558">
                  <c:v>152.09895833333334</c:v>
                </c:pt>
                <c:pt idx="59559">
                  <c:v>152.1015625</c:v>
                </c:pt>
                <c:pt idx="59560">
                  <c:v>152.10416666666666</c:v>
                </c:pt>
                <c:pt idx="59561">
                  <c:v>152.10677083333334</c:v>
                </c:pt>
                <c:pt idx="59562">
                  <c:v>152.109375</c:v>
                </c:pt>
                <c:pt idx="59563">
                  <c:v>152.11197916666666</c:v>
                </c:pt>
                <c:pt idx="59564">
                  <c:v>152.11458333333334</c:v>
                </c:pt>
                <c:pt idx="59565">
                  <c:v>152.1171875</c:v>
                </c:pt>
                <c:pt idx="59566">
                  <c:v>152.11979166666666</c:v>
                </c:pt>
                <c:pt idx="59567">
                  <c:v>152.12239583333334</c:v>
                </c:pt>
                <c:pt idx="59568">
                  <c:v>152.125</c:v>
                </c:pt>
                <c:pt idx="59569">
                  <c:v>152.12760416666666</c:v>
                </c:pt>
                <c:pt idx="59570">
                  <c:v>152.13020833333334</c:v>
                </c:pt>
                <c:pt idx="59571">
                  <c:v>152.1328125</c:v>
                </c:pt>
                <c:pt idx="59572">
                  <c:v>152.13541666666666</c:v>
                </c:pt>
                <c:pt idx="59573">
                  <c:v>152.13802083333334</c:v>
                </c:pt>
                <c:pt idx="59574">
                  <c:v>152.140625</c:v>
                </c:pt>
                <c:pt idx="59575">
                  <c:v>152.14322916666666</c:v>
                </c:pt>
                <c:pt idx="59576">
                  <c:v>152.14583333333334</c:v>
                </c:pt>
                <c:pt idx="59577">
                  <c:v>152.1484375</c:v>
                </c:pt>
                <c:pt idx="59578">
                  <c:v>152.15104166666666</c:v>
                </c:pt>
                <c:pt idx="59579">
                  <c:v>152.15364583333334</c:v>
                </c:pt>
                <c:pt idx="59580">
                  <c:v>152.15625</c:v>
                </c:pt>
                <c:pt idx="59581">
                  <c:v>152.15885416666666</c:v>
                </c:pt>
                <c:pt idx="59582">
                  <c:v>152.16145833333334</c:v>
                </c:pt>
                <c:pt idx="59583">
                  <c:v>152.1640625</c:v>
                </c:pt>
                <c:pt idx="59584">
                  <c:v>152.16666666666666</c:v>
                </c:pt>
                <c:pt idx="59585">
                  <c:v>152.16927083333334</c:v>
                </c:pt>
                <c:pt idx="59586">
                  <c:v>152.171875</c:v>
                </c:pt>
                <c:pt idx="59587">
                  <c:v>152.17447916666666</c:v>
                </c:pt>
                <c:pt idx="59588">
                  <c:v>152.17708333333334</c:v>
                </c:pt>
                <c:pt idx="59589">
                  <c:v>152.1796875</c:v>
                </c:pt>
                <c:pt idx="59590">
                  <c:v>152.18229166666666</c:v>
                </c:pt>
                <c:pt idx="59591">
                  <c:v>152.18489583333334</c:v>
                </c:pt>
                <c:pt idx="59592">
                  <c:v>152.1875</c:v>
                </c:pt>
                <c:pt idx="59593">
                  <c:v>152.19010416666666</c:v>
                </c:pt>
                <c:pt idx="59594">
                  <c:v>152.19270833333334</c:v>
                </c:pt>
                <c:pt idx="59595">
                  <c:v>152.1953125</c:v>
                </c:pt>
                <c:pt idx="59596">
                  <c:v>152.19791666666666</c:v>
                </c:pt>
                <c:pt idx="59597">
                  <c:v>152.20052083333334</c:v>
                </c:pt>
                <c:pt idx="59598">
                  <c:v>152.203125</c:v>
                </c:pt>
                <c:pt idx="59599">
                  <c:v>152.20572916666666</c:v>
                </c:pt>
                <c:pt idx="59600">
                  <c:v>152.20833333333334</c:v>
                </c:pt>
                <c:pt idx="59601">
                  <c:v>152.2109375</c:v>
                </c:pt>
                <c:pt idx="59602">
                  <c:v>152.21354166666666</c:v>
                </c:pt>
                <c:pt idx="59603">
                  <c:v>152.21614583333334</c:v>
                </c:pt>
                <c:pt idx="59604">
                  <c:v>152.21875</c:v>
                </c:pt>
                <c:pt idx="59605">
                  <c:v>152.22135416666666</c:v>
                </c:pt>
                <c:pt idx="59606">
                  <c:v>152.22395833333334</c:v>
                </c:pt>
                <c:pt idx="59607">
                  <c:v>152.2265625</c:v>
                </c:pt>
                <c:pt idx="59608">
                  <c:v>152.22916666666666</c:v>
                </c:pt>
                <c:pt idx="59609">
                  <c:v>152.23177083333334</c:v>
                </c:pt>
                <c:pt idx="59610">
                  <c:v>152.234375</c:v>
                </c:pt>
                <c:pt idx="59611">
                  <c:v>152.23697916666666</c:v>
                </c:pt>
                <c:pt idx="59612">
                  <c:v>152.23958333333334</c:v>
                </c:pt>
                <c:pt idx="59613">
                  <c:v>152.2421875</c:v>
                </c:pt>
                <c:pt idx="59614">
                  <c:v>152.24479166666666</c:v>
                </c:pt>
                <c:pt idx="59615">
                  <c:v>152.24739583333334</c:v>
                </c:pt>
                <c:pt idx="59616">
                  <c:v>152.25</c:v>
                </c:pt>
                <c:pt idx="59617">
                  <c:v>152.25260416666666</c:v>
                </c:pt>
                <c:pt idx="59618">
                  <c:v>152.25520833333334</c:v>
                </c:pt>
                <c:pt idx="59619">
                  <c:v>152.2578125</c:v>
                </c:pt>
                <c:pt idx="59620">
                  <c:v>152.26041666666666</c:v>
                </c:pt>
                <c:pt idx="59621">
                  <c:v>152.26302083333334</c:v>
                </c:pt>
                <c:pt idx="59622">
                  <c:v>152.265625</c:v>
                </c:pt>
                <c:pt idx="59623">
                  <c:v>152.26822916666666</c:v>
                </c:pt>
                <c:pt idx="59624">
                  <c:v>152.27083333333334</c:v>
                </c:pt>
                <c:pt idx="59625">
                  <c:v>152.2734375</c:v>
                </c:pt>
                <c:pt idx="59626">
                  <c:v>152.27604166666666</c:v>
                </c:pt>
                <c:pt idx="59627">
                  <c:v>152.27864583333334</c:v>
                </c:pt>
                <c:pt idx="59628">
                  <c:v>152.28125</c:v>
                </c:pt>
                <c:pt idx="59629">
                  <c:v>152.28385416666666</c:v>
                </c:pt>
                <c:pt idx="59630">
                  <c:v>152.28645833333334</c:v>
                </c:pt>
                <c:pt idx="59631">
                  <c:v>152.2890625</c:v>
                </c:pt>
                <c:pt idx="59632">
                  <c:v>152.29166666666666</c:v>
                </c:pt>
                <c:pt idx="59633">
                  <c:v>152.29427083333334</c:v>
                </c:pt>
                <c:pt idx="59634">
                  <c:v>152.296875</c:v>
                </c:pt>
                <c:pt idx="59635">
                  <c:v>152.29947916666666</c:v>
                </c:pt>
                <c:pt idx="59636">
                  <c:v>152.30208333333334</c:v>
                </c:pt>
                <c:pt idx="59637">
                  <c:v>152.3046875</c:v>
                </c:pt>
                <c:pt idx="59638">
                  <c:v>152.30729166666666</c:v>
                </c:pt>
                <c:pt idx="59639">
                  <c:v>152.30989583333334</c:v>
                </c:pt>
                <c:pt idx="59640">
                  <c:v>152.3125</c:v>
                </c:pt>
                <c:pt idx="59641">
                  <c:v>152.31510416666666</c:v>
                </c:pt>
                <c:pt idx="59642">
                  <c:v>152.31770833333334</c:v>
                </c:pt>
                <c:pt idx="59643">
                  <c:v>152.3203125</c:v>
                </c:pt>
                <c:pt idx="59644">
                  <c:v>152.32291666666666</c:v>
                </c:pt>
                <c:pt idx="59645">
                  <c:v>152.32552083333334</c:v>
                </c:pt>
                <c:pt idx="59646">
                  <c:v>152.328125</c:v>
                </c:pt>
                <c:pt idx="59647">
                  <c:v>152.33072916666666</c:v>
                </c:pt>
                <c:pt idx="59648">
                  <c:v>152.33333333333334</c:v>
                </c:pt>
                <c:pt idx="59649">
                  <c:v>152.3359375</c:v>
                </c:pt>
                <c:pt idx="59650">
                  <c:v>152.33854166666666</c:v>
                </c:pt>
                <c:pt idx="59651">
                  <c:v>152.34114583333334</c:v>
                </c:pt>
                <c:pt idx="59652">
                  <c:v>152.34375</c:v>
                </c:pt>
                <c:pt idx="59653">
                  <c:v>152.34635416666666</c:v>
                </c:pt>
                <c:pt idx="59654">
                  <c:v>152.34895833333334</c:v>
                </c:pt>
                <c:pt idx="59655">
                  <c:v>152.3515625</c:v>
                </c:pt>
                <c:pt idx="59656">
                  <c:v>152.35416666666666</c:v>
                </c:pt>
                <c:pt idx="59657">
                  <c:v>152.35677083333334</c:v>
                </c:pt>
                <c:pt idx="59658">
                  <c:v>152.359375</c:v>
                </c:pt>
                <c:pt idx="59659">
                  <c:v>152.36197916666666</c:v>
                </c:pt>
                <c:pt idx="59660">
                  <c:v>152.36458333333334</c:v>
                </c:pt>
                <c:pt idx="59661">
                  <c:v>152.3671875</c:v>
                </c:pt>
                <c:pt idx="59662">
                  <c:v>152.36979166666666</c:v>
                </c:pt>
                <c:pt idx="59663">
                  <c:v>152.37239583333334</c:v>
                </c:pt>
                <c:pt idx="59664">
                  <c:v>152.375</c:v>
                </c:pt>
                <c:pt idx="59665">
                  <c:v>152.37760416666666</c:v>
                </c:pt>
                <c:pt idx="59666">
                  <c:v>152.38020833333334</c:v>
                </c:pt>
                <c:pt idx="59667">
                  <c:v>152.3828125</c:v>
                </c:pt>
                <c:pt idx="59668">
                  <c:v>152.38541666666666</c:v>
                </c:pt>
                <c:pt idx="59669">
                  <c:v>152.38802083333334</c:v>
                </c:pt>
                <c:pt idx="59670">
                  <c:v>152.390625</c:v>
                </c:pt>
                <c:pt idx="59671">
                  <c:v>152.39322916666666</c:v>
                </c:pt>
                <c:pt idx="59672">
                  <c:v>152.39583333333334</c:v>
                </c:pt>
                <c:pt idx="59673">
                  <c:v>152.3984375</c:v>
                </c:pt>
                <c:pt idx="59674">
                  <c:v>152.40104166666666</c:v>
                </c:pt>
                <c:pt idx="59675">
                  <c:v>152.40364583333334</c:v>
                </c:pt>
                <c:pt idx="59676">
                  <c:v>152.40625</c:v>
                </c:pt>
                <c:pt idx="59677">
                  <c:v>152.40885416666666</c:v>
                </c:pt>
                <c:pt idx="59678">
                  <c:v>152.41145833333334</c:v>
                </c:pt>
                <c:pt idx="59679">
                  <c:v>152.4140625</c:v>
                </c:pt>
                <c:pt idx="59680">
                  <c:v>152.41666666666666</c:v>
                </c:pt>
                <c:pt idx="59681">
                  <c:v>152.41927083333334</c:v>
                </c:pt>
                <c:pt idx="59682">
                  <c:v>152.421875</c:v>
                </c:pt>
                <c:pt idx="59683">
                  <c:v>152.42447916666666</c:v>
                </c:pt>
                <c:pt idx="59684">
                  <c:v>152.42708333333334</c:v>
                </c:pt>
                <c:pt idx="59685">
                  <c:v>152.4296875</c:v>
                </c:pt>
                <c:pt idx="59686">
                  <c:v>152.43229166666666</c:v>
                </c:pt>
                <c:pt idx="59687">
                  <c:v>152.43489583333334</c:v>
                </c:pt>
                <c:pt idx="59688">
                  <c:v>152.4375</c:v>
                </c:pt>
                <c:pt idx="59689">
                  <c:v>152.44010416666666</c:v>
                </c:pt>
                <c:pt idx="59690">
                  <c:v>152.44270833333334</c:v>
                </c:pt>
                <c:pt idx="59691">
                  <c:v>152.4453125</c:v>
                </c:pt>
                <c:pt idx="59692">
                  <c:v>152.44791666666666</c:v>
                </c:pt>
                <c:pt idx="59693">
                  <c:v>152.45052083333334</c:v>
                </c:pt>
                <c:pt idx="59694">
                  <c:v>152.453125</c:v>
                </c:pt>
                <c:pt idx="59695">
                  <c:v>152.45572916666666</c:v>
                </c:pt>
                <c:pt idx="59696">
                  <c:v>152.45833333333334</c:v>
                </c:pt>
                <c:pt idx="59697">
                  <c:v>152.4609375</c:v>
                </c:pt>
                <c:pt idx="59698">
                  <c:v>152.46354166666666</c:v>
                </c:pt>
                <c:pt idx="59699">
                  <c:v>152.46614583333334</c:v>
                </c:pt>
                <c:pt idx="59700">
                  <c:v>152.46875</c:v>
                </c:pt>
                <c:pt idx="59701">
                  <c:v>152.47135416666666</c:v>
                </c:pt>
                <c:pt idx="59702">
                  <c:v>152.47395833333334</c:v>
                </c:pt>
                <c:pt idx="59703">
                  <c:v>152.4765625</c:v>
                </c:pt>
                <c:pt idx="59704">
                  <c:v>152.47916666666666</c:v>
                </c:pt>
                <c:pt idx="59705">
                  <c:v>152.48177083333334</c:v>
                </c:pt>
                <c:pt idx="59706">
                  <c:v>152.484375</c:v>
                </c:pt>
                <c:pt idx="59707">
                  <c:v>152.48697916666666</c:v>
                </c:pt>
                <c:pt idx="59708">
                  <c:v>152.48958333333334</c:v>
                </c:pt>
                <c:pt idx="59709">
                  <c:v>152.4921875</c:v>
                </c:pt>
                <c:pt idx="59710">
                  <c:v>152.49479166666666</c:v>
                </c:pt>
                <c:pt idx="59711">
                  <c:v>152.49739583333334</c:v>
                </c:pt>
                <c:pt idx="59712">
                  <c:v>152.5</c:v>
                </c:pt>
                <c:pt idx="59713">
                  <c:v>152.50260416666666</c:v>
                </c:pt>
                <c:pt idx="59714">
                  <c:v>152.50520833333334</c:v>
                </c:pt>
                <c:pt idx="59715">
                  <c:v>152.5078125</c:v>
                </c:pt>
                <c:pt idx="59716">
                  <c:v>152.51041666666666</c:v>
                </c:pt>
                <c:pt idx="59717">
                  <c:v>152.51302083333334</c:v>
                </c:pt>
                <c:pt idx="59718">
                  <c:v>152.515625</c:v>
                </c:pt>
                <c:pt idx="59719">
                  <c:v>152.51822916666666</c:v>
                </c:pt>
                <c:pt idx="59720">
                  <c:v>152.52083333333334</c:v>
                </c:pt>
                <c:pt idx="59721">
                  <c:v>152.5234375</c:v>
                </c:pt>
                <c:pt idx="59722">
                  <c:v>152.52604166666666</c:v>
                </c:pt>
                <c:pt idx="59723">
                  <c:v>152.52864583333334</c:v>
                </c:pt>
                <c:pt idx="59724">
                  <c:v>152.53125</c:v>
                </c:pt>
                <c:pt idx="59725">
                  <c:v>152.53385416666666</c:v>
                </c:pt>
                <c:pt idx="59726">
                  <c:v>152.53645833333334</c:v>
                </c:pt>
                <c:pt idx="59727">
                  <c:v>152.5390625</c:v>
                </c:pt>
                <c:pt idx="59728">
                  <c:v>152.54166666666666</c:v>
                </c:pt>
                <c:pt idx="59729">
                  <c:v>152.54427083333334</c:v>
                </c:pt>
                <c:pt idx="59730">
                  <c:v>152.546875</c:v>
                </c:pt>
                <c:pt idx="59731">
                  <c:v>152.54947916666666</c:v>
                </c:pt>
                <c:pt idx="59732">
                  <c:v>152.55208333333334</c:v>
                </c:pt>
                <c:pt idx="59733">
                  <c:v>152.5546875</c:v>
                </c:pt>
                <c:pt idx="59734">
                  <c:v>152.55729166666666</c:v>
                </c:pt>
                <c:pt idx="59735">
                  <c:v>152.55989583333334</c:v>
                </c:pt>
                <c:pt idx="59736">
                  <c:v>152.5625</c:v>
                </c:pt>
                <c:pt idx="59737">
                  <c:v>152.56510416666666</c:v>
                </c:pt>
                <c:pt idx="59738">
                  <c:v>152.56770833333334</c:v>
                </c:pt>
                <c:pt idx="59739">
                  <c:v>152.5703125</c:v>
                </c:pt>
                <c:pt idx="59740">
                  <c:v>152.57291666666666</c:v>
                </c:pt>
                <c:pt idx="59741">
                  <c:v>152.57552083333334</c:v>
                </c:pt>
                <c:pt idx="59742">
                  <c:v>152.578125</c:v>
                </c:pt>
                <c:pt idx="59743">
                  <c:v>152.58072916666666</c:v>
                </c:pt>
                <c:pt idx="59744">
                  <c:v>152.58333333333334</c:v>
                </c:pt>
                <c:pt idx="59745">
                  <c:v>152.5859375</c:v>
                </c:pt>
                <c:pt idx="59746">
                  <c:v>152.58854166666666</c:v>
                </c:pt>
                <c:pt idx="59747">
                  <c:v>152.59114583333334</c:v>
                </c:pt>
                <c:pt idx="59748">
                  <c:v>152.59375</c:v>
                </c:pt>
                <c:pt idx="59749">
                  <c:v>152.59635416666666</c:v>
                </c:pt>
                <c:pt idx="59750">
                  <c:v>152.59895833333334</c:v>
                </c:pt>
                <c:pt idx="59751">
                  <c:v>152.6015625</c:v>
                </c:pt>
                <c:pt idx="59752">
                  <c:v>152.60416666666666</c:v>
                </c:pt>
                <c:pt idx="59753">
                  <c:v>152.60677083333334</c:v>
                </c:pt>
                <c:pt idx="59754">
                  <c:v>152.609375</c:v>
                </c:pt>
                <c:pt idx="59755">
                  <c:v>152.61197916666666</c:v>
                </c:pt>
                <c:pt idx="59756">
                  <c:v>152.61458333333334</c:v>
                </c:pt>
                <c:pt idx="59757">
                  <c:v>152.6171875</c:v>
                </c:pt>
                <c:pt idx="59758">
                  <c:v>152.61979166666666</c:v>
                </c:pt>
                <c:pt idx="59759">
                  <c:v>152.62239583333334</c:v>
                </c:pt>
                <c:pt idx="59760">
                  <c:v>152.625</c:v>
                </c:pt>
                <c:pt idx="59761">
                  <c:v>152.62760416666666</c:v>
                </c:pt>
                <c:pt idx="59762">
                  <c:v>152.63020833333334</c:v>
                </c:pt>
                <c:pt idx="59763">
                  <c:v>152.6328125</c:v>
                </c:pt>
                <c:pt idx="59764">
                  <c:v>152.63541666666666</c:v>
                </c:pt>
                <c:pt idx="59765">
                  <c:v>152.63802083333334</c:v>
                </c:pt>
                <c:pt idx="59766">
                  <c:v>152.640625</c:v>
                </c:pt>
                <c:pt idx="59767">
                  <c:v>152.64322916666666</c:v>
                </c:pt>
                <c:pt idx="59768">
                  <c:v>152.64583333333334</c:v>
                </c:pt>
                <c:pt idx="59769">
                  <c:v>152.6484375</c:v>
                </c:pt>
                <c:pt idx="59770">
                  <c:v>152.65104166666666</c:v>
                </c:pt>
                <c:pt idx="59771">
                  <c:v>152.65364583333334</c:v>
                </c:pt>
                <c:pt idx="59772">
                  <c:v>152.65625</c:v>
                </c:pt>
                <c:pt idx="59773">
                  <c:v>152.65885416666666</c:v>
                </c:pt>
                <c:pt idx="59774">
                  <c:v>152.66145833333334</c:v>
                </c:pt>
                <c:pt idx="59775">
                  <c:v>152.6640625</c:v>
                </c:pt>
                <c:pt idx="59776">
                  <c:v>152.66666666666666</c:v>
                </c:pt>
                <c:pt idx="59777">
                  <c:v>152.66927083333334</c:v>
                </c:pt>
                <c:pt idx="59778">
                  <c:v>152.671875</c:v>
                </c:pt>
                <c:pt idx="59779">
                  <c:v>152.67447916666666</c:v>
                </c:pt>
                <c:pt idx="59780">
                  <c:v>152.67708333333334</c:v>
                </c:pt>
                <c:pt idx="59781">
                  <c:v>152.6796875</c:v>
                </c:pt>
                <c:pt idx="59782">
                  <c:v>152.68229166666666</c:v>
                </c:pt>
                <c:pt idx="59783">
                  <c:v>152.68489583333334</c:v>
                </c:pt>
                <c:pt idx="59784">
                  <c:v>152.6875</c:v>
                </c:pt>
                <c:pt idx="59785">
                  <c:v>152.69010416666666</c:v>
                </c:pt>
                <c:pt idx="59786">
                  <c:v>152.69270833333334</c:v>
                </c:pt>
                <c:pt idx="59787">
                  <c:v>152.6953125</c:v>
                </c:pt>
                <c:pt idx="59788">
                  <c:v>152.69791666666666</c:v>
                </c:pt>
                <c:pt idx="59789">
                  <c:v>152.70052083333334</c:v>
                </c:pt>
                <c:pt idx="59790">
                  <c:v>152.703125</c:v>
                </c:pt>
                <c:pt idx="59791">
                  <c:v>152.70572916666666</c:v>
                </c:pt>
                <c:pt idx="59792">
                  <c:v>152.70833333333334</c:v>
                </c:pt>
                <c:pt idx="59793">
                  <c:v>152.7109375</c:v>
                </c:pt>
                <c:pt idx="59794">
                  <c:v>152.71354166666666</c:v>
                </c:pt>
                <c:pt idx="59795">
                  <c:v>152.71614583333334</c:v>
                </c:pt>
                <c:pt idx="59796">
                  <c:v>152.71875</c:v>
                </c:pt>
                <c:pt idx="59797">
                  <c:v>152.72135416666666</c:v>
                </c:pt>
                <c:pt idx="59798">
                  <c:v>152.72395833333334</c:v>
                </c:pt>
                <c:pt idx="59799">
                  <c:v>152.7265625</c:v>
                </c:pt>
                <c:pt idx="59800">
                  <c:v>152.72916666666666</c:v>
                </c:pt>
                <c:pt idx="59801">
                  <c:v>152.73177083333334</c:v>
                </c:pt>
                <c:pt idx="59802">
                  <c:v>152.734375</c:v>
                </c:pt>
                <c:pt idx="59803">
                  <c:v>152.73697916666666</c:v>
                </c:pt>
                <c:pt idx="59804">
                  <c:v>152.73958333333334</c:v>
                </c:pt>
                <c:pt idx="59805">
                  <c:v>152.7421875</c:v>
                </c:pt>
                <c:pt idx="59806">
                  <c:v>152.74479166666666</c:v>
                </c:pt>
                <c:pt idx="59807">
                  <c:v>152.74739583333334</c:v>
                </c:pt>
                <c:pt idx="59808">
                  <c:v>152.75</c:v>
                </c:pt>
                <c:pt idx="59809">
                  <c:v>152.75260416666666</c:v>
                </c:pt>
                <c:pt idx="59810">
                  <c:v>152.75520833333334</c:v>
                </c:pt>
                <c:pt idx="59811">
                  <c:v>152.7578125</c:v>
                </c:pt>
                <c:pt idx="59812">
                  <c:v>152.76041666666666</c:v>
                </c:pt>
                <c:pt idx="59813">
                  <c:v>152.76302083333334</c:v>
                </c:pt>
                <c:pt idx="59814">
                  <c:v>152.765625</c:v>
                </c:pt>
                <c:pt idx="59815">
                  <c:v>152.76822916666666</c:v>
                </c:pt>
                <c:pt idx="59816">
                  <c:v>152.77083333333334</c:v>
                </c:pt>
                <c:pt idx="59817">
                  <c:v>152.7734375</c:v>
                </c:pt>
                <c:pt idx="59818">
                  <c:v>152.77604166666666</c:v>
                </c:pt>
                <c:pt idx="59819">
                  <c:v>152.77864583333334</c:v>
                </c:pt>
                <c:pt idx="59820">
                  <c:v>152.78125</c:v>
                </c:pt>
                <c:pt idx="59821">
                  <c:v>152.78385416666666</c:v>
                </c:pt>
                <c:pt idx="59822">
                  <c:v>152.78645833333334</c:v>
                </c:pt>
                <c:pt idx="59823">
                  <c:v>152.7890625</c:v>
                </c:pt>
                <c:pt idx="59824">
                  <c:v>152.79166666666666</c:v>
                </c:pt>
                <c:pt idx="59825">
                  <c:v>152.79427083333334</c:v>
                </c:pt>
                <c:pt idx="59826">
                  <c:v>152.796875</c:v>
                </c:pt>
                <c:pt idx="59827">
                  <c:v>152.79947916666666</c:v>
                </c:pt>
                <c:pt idx="59828">
                  <c:v>152.80208333333334</c:v>
                </c:pt>
                <c:pt idx="59829">
                  <c:v>152.8046875</c:v>
                </c:pt>
                <c:pt idx="59830">
                  <c:v>152.80729166666666</c:v>
                </c:pt>
                <c:pt idx="59831">
                  <c:v>152.80989583333334</c:v>
                </c:pt>
                <c:pt idx="59832">
                  <c:v>152.8125</c:v>
                </c:pt>
                <c:pt idx="59833">
                  <c:v>152.81510416666666</c:v>
                </c:pt>
                <c:pt idx="59834">
                  <c:v>152.81770833333334</c:v>
                </c:pt>
                <c:pt idx="59835">
                  <c:v>152.8203125</c:v>
                </c:pt>
                <c:pt idx="59836">
                  <c:v>152.82291666666666</c:v>
                </c:pt>
                <c:pt idx="59837">
                  <c:v>152.82552083333334</c:v>
                </c:pt>
                <c:pt idx="59838">
                  <c:v>152.828125</c:v>
                </c:pt>
                <c:pt idx="59839">
                  <c:v>152.83072916666666</c:v>
                </c:pt>
                <c:pt idx="59840">
                  <c:v>152.83333333333334</c:v>
                </c:pt>
                <c:pt idx="59841">
                  <c:v>152.8359375</c:v>
                </c:pt>
                <c:pt idx="59842">
                  <c:v>152.83854166666666</c:v>
                </c:pt>
                <c:pt idx="59843">
                  <c:v>152.84114583333334</c:v>
                </c:pt>
                <c:pt idx="59844">
                  <c:v>152.84375</c:v>
                </c:pt>
                <c:pt idx="59845">
                  <c:v>152.84635416666666</c:v>
                </c:pt>
                <c:pt idx="59846">
                  <c:v>152.84895833333334</c:v>
                </c:pt>
                <c:pt idx="59847">
                  <c:v>152.8515625</c:v>
                </c:pt>
                <c:pt idx="59848">
                  <c:v>152.85416666666666</c:v>
                </c:pt>
                <c:pt idx="59849">
                  <c:v>152.85677083333334</c:v>
                </c:pt>
                <c:pt idx="59850">
                  <c:v>152.859375</c:v>
                </c:pt>
                <c:pt idx="59851">
                  <c:v>152.86197916666666</c:v>
                </c:pt>
                <c:pt idx="59852">
                  <c:v>152.86458333333334</c:v>
                </c:pt>
                <c:pt idx="59853">
                  <c:v>152.8671875</c:v>
                </c:pt>
                <c:pt idx="59854">
                  <c:v>152.86979166666666</c:v>
                </c:pt>
                <c:pt idx="59855">
                  <c:v>152.87239583333334</c:v>
                </c:pt>
                <c:pt idx="59856">
                  <c:v>152.875</c:v>
                </c:pt>
                <c:pt idx="59857">
                  <c:v>152.87760416666666</c:v>
                </c:pt>
                <c:pt idx="59858">
                  <c:v>152.88020833333334</c:v>
                </c:pt>
                <c:pt idx="59859">
                  <c:v>152.8828125</c:v>
                </c:pt>
                <c:pt idx="59860">
                  <c:v>152.88541666666666</c:v>
                </c:pt>
                <c:pt idx="59861">
                  <c:v>152.88802083333334</c:v>
                </c:pt>
                <c:pt idx="59862">
                  <c:v>152.890625</c:v>
                </c:pt>
                <c:pt idx="59863">
                  <c:v>152.89322916666666</c:v>
                </c:pt>
                <c:pt idx="59864">
                  <c:v>152.89583333333334</c:v>
                </c:pt>
                <c:pt idx="59865">
                  <c:v>152.8984375</c:v>
                </c:pt>
                <c:pt idx="59866">
                  <c:v>152.90104166666666</c:v>
                </c:pt>
                <c:pt idx="59867">
                  <c:v>152.90364583333334</c:v>
                </c:pt>
                <c:pt idx="59868">
                  <c:v>152.90625</c:v>
                </c:pt>
                <c:pt idx="59869">
                  <c:v>152.90885416666666</c:v>
                </c:pt>
                <c:pt idx="59870">
                  <c:v>152.91145833333334</c:v>
                </c:pt>
                <c:pt idx="59871">
                  <c:v>152.9140625</c:v>
                </c:pt>
                <c:pt idx="59872">
                  <c:v>152.91666666666666</c:v>
                </c:pt>
                <c:pt idx="59873">
                  <c:v>152.91927083333334</c:v>
                </c:pt>
                <c:pt idx="59874">
                  <c:v>152.921875</c:v>
                </c:pt>
                <c:pt idx="59875">
                  <c:v>152.92447916666666</c:v>
                </c:pt>
                <c:pt idx="59876">
                  <c:v>152.92708333333334</c:v>
                </c:pt>
                <c:pt idx="59877">
                  <c:v>152.9296875</c:v>
                </c:pt>
                <c:pt idx="59878">
                  <c:v>152.93229166666666</c:v>
                </c:pt>
                <c:pt idx="59879">
                  <c:v>152.93489583333334</c:v>
                </c:pt>
                <c:pt idx="59880">
                  <c:v>152.9375</c:v>
                </c:pt>
                <c:pt idx="59881">
                  <c:v>152.94010416666666</c:v>
                </c:pt>
                <c:pt idx="59882">
                  <c:v>152.94270833333334</c:v>
                </c:pt>
                <c:pt idx="59883">
                  <c:v>152.9453125</c:v>
                </c:pt>
                <c:pt idx="59884">
                  <c:v>152.94791666666666</c:v>
                </c:pt>
                <c:pt idx="59885">
                  <c:v>152.95052083333334</c:v>
                </c:pt>
                <c:pt idx="59886">
                  <c:v>152.953125</c:v>
                </c:pt>
                <c:pt idx="59887">
                  <c:v>152.95572916666666</c:v>
                </c:pt>
                <c:pt idx="59888">
                  <c:v>152.95833333333334</c:v>
                </c:pt>
                <c:pt idx="59889">
                  <c:v>152.9609375</c:v>
                </c:pt>
                <c:pt idx="59890">
                  <c:v>152.96354166666666</c:v>
                </c:pt>
                <c:pt idx="59891">
                  <c:v>152.96614583333334</c:v>
                </c:pt>
                <c:pt idx="59892">
                  <c:v>152.96875</c:v>
                </c:pt>
                <c:pt idx="59893">
                  <c:v>152.97135416666666</c:v>
                </c:pt>
                <c:pt idx="59894">
                  <c:v>152.97395833333334</c:v>
                </c:pt>
                <c:pt idx="59895">
                  <c:v>152.9765625</c:v>
                </c:pt>
                <c:pt idx="59896">
                  <c:v>152.97916666666666</c:v>
                </c:pt>
                <c:pt idx="59897">
                  <c:v>152.98177083333334</c:v>
                </c:pt>
                <c:pt idx="59898">
                  <c:v>152.984375</c:v>
                </c:pt>
                <c:pt idx="59899">
                  <c:v>152.98697916666666</c:v>
                </c:pt>
                <c:pt idx="59900">
                  <c:v>152.98958333333334</c:v>
                </c:pt>
                <c:pt idx="59901">
                  <c:v>152.9921875</c:v>
                </c:pt>
                <c:pt idx="59902">
                  <c:v>152.99479166666666</c:v>
                </c:pt>
                <c:pt idx="59903">
                  <c:v>152.99739583333334</c:v>
                </c:pt>
                <c:pt idx="59904">
                  <c:v>153</c:v>
                </c:pt>
                <c:pt idx="59905">
                  <c:v>153.00260416666666</c:v>
                </c:pt>
                <c:pt idx="59906">
                  <c:v>153.00520833333334</c:v>
                </c:pt>
                <c:pt idx="59907">
                  <c:v>153.0078125</c:v>
                </c:pt>
                <c:pt idx="59908">
                  <c:v>153.01041666666666</c:v>
                </c:pt>
                <c:pt idx="59909">
                  <c:v>153.01302083333334</c:v>
                </c:pt>
                <c:pt idx="59910">
                  <c:v>153.015625</c:v>
                </c:pt>
                <c:pt idx="59911">
                  <c:v>153.01822916666666</c:v>
                </c:pt>
                <c:pt idx="59912">
                  <c:v>153.02083333333334</c:v>
                </c:pt>
                <c:pt idx="59913">
                  <c:v>153.0234375</c:v>
                </c:pt>
                <c:pt idx="59914">
                  <c:v>153.02604166666666</c:v>
                </c:pt>
                <c:pt idx="59915">
                  <c:v>153.02864583333334</c:v>
                </c:pt>
                <c:pt idx="59916">
                  <c:v>153.03125</c:v>
                </c:pt>
                <c:pt idx="59917">
                  <c:v>153.03385416666666</c:v>
                </c:pt>
                <c:pt idx="59918">
                  <c:v>153.03645833333334</c:v>
                </c:pt>
                <c:pt idx="59919">
                  <c:v>153.0390625</c:v>
                </c:pt>
                <c:pt idx="59920">
                  <c:v>153.04166666666666</c:v>
                </c:pt>
                <c:pt idx="59921">
                  <c:v>153.04427083333334</c:v>
                </c:pt>
                <c:pt idx="59922">
                  <c:v>153.046875</c:v>
                </c:pt>
                <c:pt idx="59923">
                  <c:v>153.04947916666666</c:v>
                </c:pt>
                <c:pt idx="59924">
                  <c:v>153.05208333333334</c:v>
                </c:pt>
                <c:pt idx="59925">
                  <c:v>153.0546875</c:v>
                </c:pt>
                <c:pt idx="59926">
                  <c:v>153.05729166666666</c:v>
                </c:pt>
                <c:pt idx="59927">
                  <c:v>153.05989583333334</c:v>
                </c:pt>
                <c:pt idx="59928">
                  <c:v>153.0625</c:v>
                </c:pt>
                <c:pt idx="59929">
                  <c:v>153.06510416666666</c:v>
                </c:pt>
                <c:pt idx="59930">
                  <c:v>153.06770833333334</c:v>
                </c:pt>
                <c:pt idx="59931">
                  <c:v>153.0703125</c:v>
                </c:pt>
                <c:pt idx="59932">
                  <c:v>153.07291666666666</c:v>
                </c:pt>
                <c:pt idx="59933">
                  <c:v>153.07552083333334</c:v>
                </c:pt>
                <c:pt idx="59934">
                  <c:v>153.078125</c:v>
                </c:pt>
                <c:pt idx="59935">
                  <c:v>153.08072916666666</c:v>
                </c:pt>
                <c:pt idx="59936">
                  <c:v>153.08333333333334</c:v>
                </c:pt>
                <c:pt idx="59937">
                  <c:v>153.0859375</c:v>
                </c:pt>
                <c:pt idx="59938">
                  <c:v>153.08854166666666</c:v>
                </c:pt>
                <c:pt idx="59939">
                  <c:v>153.09114583333334</c:v>
                </c:pt>
                <c:pt idx="59940">
                  <c:v>153.09375</c:v>
                </c:pt>
                <c:pt idx="59941">
                  <c:v>153.09635416666666</c:v>
                </c:pt>
                <c:pt idx="59942">
                  <c:v>153.09895833333334</c:v>
                </c:pt>
                <c:pt idx="59943">
                  <c:v>153.1015625</c:v>
                </c:pt>
                <c:pt idx="59944">
                  <c:v>153.10416666666666</c:v>
                </c:pt>
                <c:pt idx="59945">
                  <c:v>153.10677083333334</c:v>
                </c:pt>
                <c:pt idx="59946">
                  <c:v>153.109375</c:v>
                </c:pt>
                <c:pt idx="59947">
                  <c:v>153.11197916666666</c:v>
                </c:pt>
                <c:pt idx="59948">
                  <c:v>153.11458333333334</c:v>
                </c:pt>
                <c:pt idx="59949">
                  <c:v>153.1171875</c:v>
                </c:pt>
                <c:pt idx="59950">
                  <c:v>153.11979166666666</c:v>
                </c:pt>
                <c:pt idx="59951">
                  <c:v>153.12239583333334</c:v>
                </c:pt>
                <c:pt idx="59952">
                  <c:v>153.125</c:v>
                </c:pt>
                <c:pt idx="59953">
                  <c:v>153.12760416666666</c:v>
                </c:pt>
                <c:pt idx="59954">
                  <c:v>153.13020833333334</c:v>
                </c:pt>
                <c:pt idx="59955">
                  <c:v>153.1328125</c:v>
                </c:pt>
                <c:pt idx="59956">
                  <c:v>153.13541666666666</c:v>
                </c:pt>
                <c:pt idx="59957">
                  <c:v>153.13802083333334</c:v>
                </c:pt>
                <c:pt idx="59958">
                  <c:v>153.140625</c:v>
                </c:pt>
                <c:pt idx="59959">
                  <c:v>153.14322916666666</c:v>
                </c:pt>
                <c:pt idx="59960">
                  <c:v>153.14583333333334</c:v>
                </c:pt>
                <c:pt idx="59961">
                  <c:v>153.1484375</c:v>
                </c:pt>
                <c:pt idx="59962">
                  <c:v>153.15104166666666</c:v>
                </c:pt>
                <c:pt idx="59963">
                  <c:v>153.15364583333334</c:v>
                </c:pt>
                <c:pt idx="59964">
                  <c:v>153.15625</c:v>
                </c:pt>
                <c:pt idx="59965">
                  <c:v>153.15885416666666</c:v>
                </c:pt>
                <c:pt idx="59966">
                  <c:v>153.16145833333334</c:v>
                </c:pt>
                <c:pt idx="59967">
                  <c:v>153.1640625</c:v>
                </c:pt>
                <c:pt idx="59968">
                  <c:v>153.16666666666666</c:v>
                </c:pt>
                <c:pt idx="59969">
                  <c:v>153.16927083333334</c:v>
                </c:pt>
                <c:pt idx="59970">
                  <c:v>153.171875</c:v>
                </c:pt>
                <c:pt idx="59971">
                  <c:v>153.17447916666666</c:v>
                </c:pt>
                <c:pt idx="59972">
                  <c:v>153.17708333333334</c:v>
                </c:pt>
                <c:pt idx="59973">
                  <c:v>153.1796875</c:v>
                </c:pt>
                <c:pt idx="59974">
                  <c:v>153.18229166666666</c:v>
                </c:pt>
                <c:pt idx="59975">
                  <c:v>153.18489583333334</c:v>
                </c:pt>
                <c:pt idx="59976">
                  <c:v>153.1875</c:v>
                </c:pt>
                <c:pt idx="59977">
                  <c:v>153.19010416666666</c:v>
                </c:pt>
                <c:pt idx="59978">
                  <c:v>153.19270833333334</c:v>
                </c:pt>
                <c:pt idx="59979">
                  <c:v>153.1953125</c:v>
                </c:pt>
                <c:pt idx="59980">
                  <c:v>153.19791666666666</c:v>
                </c:pt>
                <c:pt idx="59981">
                  <c:v>153.20052083333334</c:v>
                </c:pt>
                <c:pt idx="59982">
                  <c:v>153.203125</c:v>
                </c:pt>
                <c:pt idx="59983">
                  <c:v>153.20572916666666</c:v>
                </c:pt>
                <c:pt idx="59984">
                  <c:v>153.20833333333334</c:v>
                </c:pt>
                <c:pt idx="59985">
                  <c:v>153.2109375</c:v>
                </c:pt>
                <c:pt idx="59986">
                  <c:v>153.21354166666666</c:v>
                </c:pt>
                <c:pt idx="59987">
                  <c:v>153.21614583333334</c:v>
                </c:pt>
                <c:pt idx="59988">
                  <c:v>153.21875</c:v>
                </c:pt>
                <c:pt idx="59989">
                  <c:v>153.22135416666666</c:v>
                </c:pt>
                <c:pt idx="59990">
                  <c:v>153.22395833333334</c:v>
                </c:pt>
                <c:pt idx="59991">
                  <c:v>153.2265625</c:v>
                </c:pt>
                <c:pt idx="59992">
                  <c:v>153.22916666666666</c:v>
                </c:pt>
                <c:pt idx="59993">
                  <c:v>153.23177083333334</c:v>
                </c:pt>
                <c:pt idx="59994">
                  <c:v>153.234375</c:v>
                </c:pt>
                <c:pt idx="59995">
                  <c:v>153.23697916666666</c:v>
                </c:pt>
                <c:pt idx="59996">
                  <c:v>153.23958333333334</c:v>
                </c:pt>
                <c:pt idx="59997">
                  <c:v>153.2421875</c:v>
                </c:pt>
                <c:pt idx="59998">
                  <c:v>153.24479166666666</c:v>
                </c:pt>
                <c:pt idx="59999">
                  <c:v>153.24739583333334</c:v>
                </c:pt>
                <c:pt idx="60000">
                  <c:v>153.25</c:v>
                </c:pt>
                <c:pt idx="60001">
                  <c:v>153.25260416666666</c:v>
                </c:pt>
                <c:pt idx="60002">
                  <c:v>153.25520833333334</c:v>
                </c:pt>
                <c:pt idx="60003">
                  <c:v>153.2578125</c:v>
                </c:pt>
                <c:pt idx="60004">
                  <c:v>153.26041666666666</c:v>
                </c:pt>
                <c:pt idx="60005">
                  <c:v>153.26302083333334</c:v>
                </c:pt>
                <c:pt idx="60006">
                  <c:v>153.265625</c:v>
                </c:pt>
                <c:pt idx="60007">
                  <c:v>153.26822916666666</c:v>
                </c:pt>
                <c:pt idx="60008">
                  <c:v>153.27083333333334</c:v>
                </c:pt>
                <c:pt idx="60009">
                  <c:v>153.2734375</c:v>
                </c:pt>
                <c:pt idx="60010">
                  <c:v>153.27604166666666</c:v>
                </c:pt>
                <c:pt idx="60011">
                  <c:v>153.27864583333334</c:v>
                </c:pt>
                <c:pt idx="60012">
                  <c:v>153.28125</c:v>
                </c:pt>
                <c:pt idx="60013">
                  <c:v>153.28385416666666</c:v>
                </c:pt>
                <c:pt idx="60014">
                  <c:v>153.28645833333334</c:v>
                </c:pt>
                <c:pt idx="60015">
                  <c:v>153.2890625</c:v>
                </c:pt>
                <c:pt idx="60016">
                  <c:v>153.29166666666666</c:v>
                </c:pt>
                <c:pt idx="60017">
                  <c:v>153.29427083333334</c:v>
                </c:pt>
                <c:pt idx="60018">
                  <c:v>153.296875</c:v>
                </c:pt>
                <c:pt idx="60019">
                  <c:v>153.29947916666666</c:v>
                </c:pt>
                <c:pt idx="60020">
                  <c:v>153.30208333333334</c:v>
                </c:pt>
                <c:pt idx="60021">
                  <c:v>153.3046875</c:v>
                </c:pt>
                <c:pt idx="60022">
                  <c:v>153.30729166666666</c:v>
                </c:pt>
                <c:pt idx="60023">
                  <c:v>153.30989583333334</c:v>
                </c:pt>
                <c:pt idx="60024">
                  <c:v>153.3125</c:v>
                </c:pt>
                <c:pt idx="60025">
                  <c:v>153.31510416666666</c:v>
                </c:pt>
                <c:pt idx="60026">
                  <c:v>153.31770833333334</c:v>
                </c:pt>
                <c:pt idx="60027">
                  <c:v>153.3203125</c:v>
                </c:pt>
                <c:pt idx="60028">
                  <c:v>153.32291666666666</c:v>
                </c:pt>
                <c:pt idx="60029">
                  <c:v>153.32552083333334</c:v>
                </c:pt>
                <c:pt idx="60030">
                  <c:v>153.328125</c:v>
                </c:pt>
                <c:pt idx="60031">
                  <c:v>153.33072916666666</c:v>
                </c:pt>
                <c:pt idx="60032">
                  <c:v>153.33333333333334</c:v>
                </c:pt>
                <c:pt idx="60033">
                  <c:v>153.3359375</c:v>
                </c:pt>
                <c:pt idx="60034">
                  <c:v>153.33854166666666</c:v>
                </c:pt>
                <c:pt idx="60035">
                  <c:v>153.34114583333334</c:v>
                </c:pt>
                <c:pt idx="60036">
                  <c:v>153.34375</c:v>
                </c:pt>
                <c:pt idx="60037">
                  <c:v>153.34635416666666</c:v>
                </c:pt>
                <c:pt idx="60038">
                  <c:v>153.34895833333334</c:v>
                </c:pt>
                <c:pt idx="60039">
                  <c:v>153.3515625</c:v>
                </c:pt>
                <c:pt idx="60040">
                  <c:v>153.35416666666666</c:v>
                </c:pt>
                <c:pt idx="60041">
                  <c:v>153.35677083333334</c:v>
                </c:pt>
                <c:pt idx="60042">
                  <c:v>153.359375</c:v>
                </c:pt>
                <c:pt idx="60043">
                  <c:v>153.36197916666666</c:v>
                </c:pt>
                <c:pt idx="60044">
                  <c:v>153.36458333333334</c:v>
                </c:pt>
                <c:pt idx="60045">
                  <c:v>153.3671875</c:v>
                </c:pt>
                <c:pt idx="60046">
                  <c:v>153.36979166666666</c:v>
                </c:pt>
                <c:pt idx="60047">
                  <c:v>153.37239583333334</c:v>
                </c:pt>
                <c:pt idx="60048">
                  <c:v>153.375</c:v>
                </c:pt>
                <c:pt idx="60049">
                  <c:v>153.37760416666666</c:v>
                </c:pt>
                <c:pt idx="60050">
                  <c:v>153.38020833333334</c:v>
                </c:pt>
                <c:pt idx="60051">
                  <c:v>153.3828125</c:v>
                </c:pt>
                <c:pt idx="60052">
                  <c:v>153.38541666666666</c:v>
                </c:pt>
                <c:pt idx="60053">
                  <c:v>153.38802083333334</c:v>
                </c:pt>
                <c:pt idx="60054">
                  <c:v>153.390625</c:v>
                </c:pt>
                <c:pt idx="60055">
                  <c:v>153.39322916666666</c:v>
                </c:pt>
                <c:pt idx="60056">
                  <c:v>153.39583333333334</c:v>
                </c:pt>
                <c:pt idx="60057">
                  <c:v>153.3984375</c:v>
                </c:pt>
                <c:pt idx="60058">
                  <c:v>153.40104166666666</c:v>
                </c:pt>
                <c:pt idx="60059">
                  <c:v>153.40364583333334</c:v>
                </c:pt>
                <c:pt idx="60060">
                  <c:v>153.40625</c:v>
                </c:pt>
                <c:pt idx="60061">
                  <c:v>153.40885416666666</c:v>
                </c:pt>
                <c:pt idx="60062">
                  <c:v>153.41145833333334</c:v>
                </c:pt>
                <c:pt idx="60063">
                  <c:v>153.4140625</c:v>
                </c:pt>
                <c:pt idx="60064">
                  <c:v>153.41666666666666</c:v>
                </c:pt>
                <c:pt idx="60065">
                  <c:v>153.41927083333334</c:v>
                </c:pt>
                <c:pt idx="60066">
                  <c:v>153.421875</c:v>
                </c:pt>
                <c:pt idx="60067">
                  <c:v>153.42447916666666</c:v>
                </c:pt>
                <c:pt idx="60068">
                  <c:v>153.42708333333334</c:v>
                </c:pt>
                <c:pt idx="60069">
                  <c:v>153.4296875</c:v>
                </c:pt>
                <c:pt idx="60070">
                  <c:v>153.43229166666666</c:v>
                </c:pt>
                <c:pt idx="60071">
                  <c:v>153.43489583333334</c:v>
                </c:pt>
                <c:pt idx="60072">
                  <c:v>153.4375</c:v>
                </c:pt>
                <c:pt idx="60073">
                  <c:v>153.44010416666666</c:v>
                </c:pt>
                <c:pt idx="60074">
                  <c:v>153.44270833333334</c:v>
                </c:pt>
                <c:pt idx="60075">
                  <c:v>153.4453125</c:v>
                </c:pt>
                <c:pt idx="60076">
                  <c:v>153.44791666666666</c:v>
                </c:pt>
                <c:pt idx="60077">
                  <c:v>153.45052083333334</c:v>
                </c:pt>
                <c:pt idx="60078">
                  <c:v>153.453125</c:v>
                </c:pt>
                <c:pt idx="60079">
                  <c:v>153.45572916666666</c:v>
                </c:pt>
                <c:pt idx="60080">
                  <c:v>153.45833333333334</c:v>
                </c:pt>
                <c:pt idx="60081">
                  <c:v>153.4609375</c:v>
                </c:pt>
                <c:pt idx="60082">
                  <c:v>153.46354166666666</c:v>
                </c:pt>
                <c:pt idx="60083">
                  <c:v>153.46614583333334</c:v>
                </c:pt>
                <c:pt idx="60084">
                  <c:v>153.46875</c:v>
                </c:pt>
                <c:pt idx="60085">
                  <c:v>153.47135416666666</c:v>
                </c:pt>
                <c:pt idx="60086">
                  <c:v>153.47395833333334</c:v>
                </c:pt>
                <c:pt idx="60087">
                  <c:v>153.4765625</c:v>
                </c:pt>
                <c:pt idx="60088">
                  <c:v>153.47916666666666</c:v>
                </c:pt>
                <c:pt idx="60089">
                  <c:v>153.48177083333334</c:v>
                </c:pt>
                <c:pt idx="60090">
                  <c:v>153.484375</c:v>
                </c:pt>
                <c:pt idx="60091">
                  <c:v>153.48697916666666</c:v>
                </c:pt>
                <c:pt idx="60092">
                  <c:v>153.48958333333334</c:v>
                </c:pt>
                <c:pt idx="60093">
                  <c:v>153.4921875</c:v>
                </c:pt>
                <c:pt idx="60094">
                  <c:v>153.49479166666666</c:v>
                </c:pt>
                <c:pt idx="60095">
                  <c:v>153.49739583333334</c:v>
                </c:pt>
                <c:pt idx="60096">
                  <c:v>153.5</c:v>
                </c:pt>
                <c:pt idx="60097">
                  <c:v>153.50260416666666</c:v>
                </c:pt>
                <c:pt idx="60098">
                  <c:v>153.50520833333334</c:v>
                </c:pt>
                <c:pt idx="60099">
                  <c:v>153.5078125</c:v>
                </c:pt>
                <c:pt idx="60100">
                  <c:v>153.51041666666666</c:v>
                </c:pt>
                <c:pt idx="60101">
                  <c:v>153.51302083333334</c:v>
                </c:pt>
                <c:pt idx="60102">
                  <c:v>153.515625</c:v>
                </c:pt>
                <c:pt idx="60103">
                  <c:v>153.51822916666666</c:v>
                </c:pt>
                <c:pt idx="60104">
                  <c:v>153.52083333333334</c:v>
                </c:pt>
                <c:pt idx="60105">
                  <c:v>153.5234375</c:v>
                </c:pt>
                <c:pt idx="60106">
                  <c:v>153.52604166666666</c:v>
                </c:pt>
                <c:pt idx="60107">
                  <c:v>153.52864583333334</c:v>
                </c:pt>
                <c:pt idx="60108">
                  <c:v>153.53125</c:v>
                </c:pt>
                <c:pt idx="60109">
                  <c:v>153.53385416666666</c:v>
                </c:pt>
                <c:pt idx="60110">
                  <c:v>153.53645833333334</c:v>
                </c:pt>
                <c:pt idx="60111">
                  <c:v>153.5390625</c:v>
                </c:pt>
                <c:pt idx="60112">
                  <c:v>153.54166666666666</c:v>
                </c:pt>
                <c:pt idx="60113">
                  <c:v>153.54427083333334</c:v>
                </c:pt>
                <c:pt idx="60114">
                  <c:v>153.546875</c:v>
                </c:pt>
                <c:pt idx="60115">
                  <c:v>153.54947916666666</c:v>
                </c:pt>
                <c:pt idx="60116">
                  <c:v>153.55208333333334</c:v>
                </c:pt>
                <c:pt idx="60117">
                  <c:v>153.5546875</c:v>
                </c:pt>
                <c:pt idx="60118">
                  <c:v>153.55729166666666</c:v>
                </c:pt>
                <c:pt idx="60119">
                  <c:v>153.55989583333334</c:v>
                </c:pt>
                <c:pt idx="60120">
                  <c:v>153.5625</c:v>
                </c:pt>
                <c:pt idx="60121">
                  <c:v>153.56510416666666</c:v>
                </c:pt>
                <c:pt idx="60122">
                  <c:v>153.56770833333334</c:v>
                </c:pt>
                <c:pt idx="60123">
                  <c:v>153.5703125</c:v>
                </c:pt>
                <c:pt idx="60124">
                  <c:v>153.57291666666666</c:v>
                </c:pt>
                <c:pt idx="60125">
                  <c:v>153.57552083333334</c:v>
                </c:pt>
                <c:pt idx="60126">
                  <c:v>153.578125</c:v>
                </c:pt>
                <c:pt idx="60127">
                  <c:v>153.58072916666666</c:v>
                </c:pt>
                <c:pt idx="60128">
                  <c:v>153.58333333333334</c:v>
                </c:pt>
                <c:pt idx="60129">
                  <c:v>153.5859375</c:v>
                </c:pt>
                <c:pt idx="60130">
                  <c:v>153.58854166666666</c:v>
                </c:pt>
                <c:pt idx="60131">
                  <c:v>153.59114583333334</c:v>
                </c:pt>
                <c:pt idx="60132">
                  <c:v>153.59375</c:v>
                </c:pt>
                <c:pt idx="60133">
                  <c:v>153.59635416666666</c:v>
                </c:pt>
                <c:pt idx="60134">
                  <c:v>153.59895833333334</c:v>
                </c:pt>
                <c:pt idx="60135">
                  <c:v>153.6015625</c:v>
                </c:pt>
                <c:pt idx="60136">
                  <c:v>153.60416666666666</c:v>
                </c:pt>
                <c:pt idx="60137">
                  <c:v>153.60677083333334</c:v>
                </c:pt>
                <c:pt idx="60138">
                  <c:v>153.609375</c:v>
                </c:pt>
                <c:pt idx="60139">
                  <c:v>153.61197916666666</c:v>
                </c:pt>
                <c:pt idx="60140">
                  <c:v>153.61458333333334</c:v>
                </c:pt>
                <c:pt idx="60141">
                  <c:v>153.6171875</c:v>
                </c:pt>
                <c:pt idx="60142">
                  <c:v>153.61979166666666</c:v>
                </c:pt>
                <c:pt idx="60143">
                  <c:v>153.62239583333334</c:v>
                </c:pt>
                <c:pt idx="60144">
                  <c:v>153.625</c:v>
                </c:pt>
                <c:pt idx="60145">
                  <c:v>153.62760416666666</c:v>
                </c:pt>
                <c:pt idx="60146">
                  <c:v>153.63020833333334</c:v>
                </c:pt>
                <c:pt idx="60147">
                  <c:v>153.6328125</c:v>
                </c:pt>
                <c:pt idx="60148">
                  <c:v>153.63541666666666</c:v>
                </c:pt>
                <c:pt idx="60149">
                  <c:v>153.63802083333334</c:v>
                </c:pt>
                <c:pt idx="60150">
                  <c:v>153.640625</c:v>
                </c:pt>
                <c:pt idx="60151">
                  <c:v>153.64322916666666</c:v>
                </c:pt>
                <c:pt idx="60152">
                  <c:v>153.64583333333334</c:v>
                </c:pt>
                <c:pt idx="60153">
                  <c:v>153.6484375</c:v>
                </c:pt>
                <c:pt idx="60154">
                  <c:v>153.65104166666666</c:v>
                </c:pt>
                <c:pt idx="60155">
                  <c:v>153.65364583333334</c:v>
                </c:pt>
                <c:pt idx="60156">
                  <c:v>153.65625</c:v>
                </c:pt>
                <c:pt idx="60157">
                  <c:v>153.65885416666666</c:v>
                </c:pt>
                <c:pt idx="60158">
                  <c:v>153.66145833333334</c:v>
                </c:pt>
                <c:pt idx="60159">
                  <c:v>153.6640625</c:v>
                </c:pt>
                <c:pt idx="60160">
                  <c:v>153.66666666666666</c:v>
                </c:pt>
                <c:pt idx="60161">
                  <c:v>153.66927083333334</c:v>
                </c:pt>
                <c:pt idx="60162">
                  <c:v>153.671875</c:v>
                </c:pt>
                <c:pt idx="60163">
                  <c:v>153.67447916666666</c:v>
                </c:pt>
                <c:pt idx="60164">
                  <c:v>153.67708333333334</c:v>
                </c:pt>
                <c:pt idx="60165">
                  <c:v>153.6796875</c:v>
                </c:pt>
                <c:pt idx="60166">
                  <c:v>153.68229166666666</c:v>
                </c:pt>
                <c:pt idx="60167">
                  <c:v>153.68489583333334</c:v>
                </c:pt>
                <c:pt idx="60168">
                  <c:v>153.6875</c:v>
                </c:pt>
                <c:pt idx="60169">
                  <c:v>153.69010416666666</c:v>
                </c:pt>
                <c:pt idx="60170">
                  <c:v>153.69270833333334</c:v>
                </c:pt>
                <c:pt idx="60171">
                  <c:v>153.6953125</c:v>
                </c:pt>
                <c:pt idx="60172">
                  <c:v>153.69791666666666</c:v>
                </c:pt>
                <c:pt idx="60173">
                  <c:v>153.70052083333334</c:v>
                </c:pt>
                <c:pt idx="60174">
                  <c:v>153.703125</c:v>
                </c:pt>
                <c:pt idx="60175">
                  <c:v>153.70572916666666</c:v>
                </c:pt>
                <c:pt idx="60176">
                  <c:v>153.70833333333334</c:v>
                </c:pt>
                <c:pt idx="60177">
                  <c:v>153.7109375</c:v>
                </c:pt>
                <c:pt idx="60178">
                  <c:v>153.71354166666666</c:v>
                </c:pt>
                <c:pt idx="60179">
                  <c:v>153.71614583333334</c:v>
                </c:pt>
                <c:pt idx="60180">
                  <c:v>153.71875</c:v>
                </c:pt>
                <c:pt idx="60181">
                  <c:v>153.72135416666666</c:v>
                </c:pt>
                <c:pt idx="60182">
                  <c:v>153.72395833333334</c:v>
                </c:pt>
                <c:pt idx="60183">
                  <c:v>153.7265625</c:v>
                </c:pt>
                <c:pt idx="60184">
                  <c:v>153.72916666666666</c:v>
                </c:pt>
                <c:pt idx="60185">
                  <c:v>153.73177083333334</c:v>
                </c:pt>
                <c:pt idx="60186">
                  <c:v>153.734375</c:v>
                </c:pt>
                <c:pt idx="60187">
                  <c:v>153.73697916666666</c:v>
                </c:pt>
                <c:pt idx="60188">
                  <c:v>153.73958333333334</c:v>
                </c:pt>
                <c:pt idx="60189">
                  <c:v>153.7421875</c:v>
                </c:pt>
                <c:pt idx="60190">
                  <c:v>153.74479166666666</c:v>
                </c:pt>
                <c:pt idx="60191">
                  <c:v>153.74739583333334</c:v>
                </c:pt>
                <c:pt idx="60192">
                  <c:v>153.75</c:v>
                </c:pt>
                <c:pt idx="60193">
                  <c:v>153.75260416666666</c:v>
                </c:pt>
                <c:pt idx="60194">
                  <c:v>153.75520833333334</c:v>
                </c:pt>
                <c:pt idx="60195">
                  <c:v>153.7578125</c:v>
                </c:pt>
                <c:pt idx="60196">
                  <c:v>153.76041666666666</c:v>
                </c:pt>
                <c:pt idx="60197">
                  <c:v>153.76302083333334</c:v>
                </c:pt>
                <c:pt idx="60198">
                  <c:v>153.765625</c:v>
                </c:pt>
                <c:pt idx="60199">
                  <c:v>153.76822916666666</c:v>
                </c:pt>
                <c:pt idx="60200">
                  <c:v>153.77083333333334</c:v>
                </c:pt>
                <c:pt idx="60201">
                  <c:v>153.7734375</c:v>
                </c:pt>
                <c:pt idx="60202">
                  <c:v>153.77604166666666</c:v>
                </c:pt>
                <c:pt idx="60203">
                  <c:v>153.77864583333334</c:v>
                </c:pt>
                <c:pt idx="60204">
                  <c:v>153.78125</c:v>
                </c:pt>
                <c:pt idx="60205">
                  <c:v>153.78385416666666</c:v>
                </c:pt>
                <c:pt idx="60206">
                  <c:v>153.78645833333334</c:v>
                </c:pt>
                <c:pt idx="60207">
                  <c:v>153.7890625</c:v>
                </c:pt>
                <c:pt idx="60208">
                  <c:v>153.79166666666666</c:v>
                </c:pt>
                <c:pt idx="60209">
                  <c:v>153.79427083333334</c:v>
                </c:pt>
                <c:pt idx="60210">
                  <c:v>153.796875</c:v>
                </c:pt>
                <c:pt idx="60211">
                  <c:v>153.79947916666666</c:v>
                </c:pt>
                <c:pt idx="60212">
                  <c:v>153.80208333333334</c:v>
                </c:pt>
                <c:pt idx="60213">
                  <c:v>153.8046875</c:v>
                </c:pt>
                <c:pt idx="60214">
                  <c:v>153.80729166666666</c:v>
                </c:pt>
                <c:pt idx="60215">
                  <c:v>153.80989583333334</c:v>
                </c:pt>
                <c:pt idx="60216">
                  <c:v>153.8125</c:v>
                </c:pt>
                <c:pt idx="60217">
                  <c:v>153.81510416666666</c:v>
                </c:pt>
                <c:pt idx="60218">
                  <c:v>153.81770833333334</c:v>
                </c:pt>
                <c:pt idx="60219">
                  <c:v>153.8203125</c:v>
                </c:pt>
                <c:pt idx="60220">
                  <c:v>153.82291666666666</c:v>
                </c:pt>
                <c:pt idx="60221">
                  <c:v>153.82552083333334</c:v>
                </c:pt>
                <c:pt idx="60222">
                  <c:v>153.828125</c:v>
                </c:pt>
                <c:pt idx="60223">
                  <c:v>153.83072916666666</c:v>
                </c:pt>
                <c:pt idx="60224">
                  <c:v>153.83333333333334</c:v>
                </c:pt>
                <c:pt idx="60225">
                  <c:v>153.8359375</c:v>
                </c:pt>
                <c:pt idx="60226">
                  <c:v>153.83854166666666</c:v>
                </c:pt>
                <c:pt idx="60227">
                  <c:v>153.84114583333334</c:v>
                </c:pt>
                <c:pt idx="60228">
                  <c:v>153.84375</c:v>
                </c:pt>
                <c:pt idx="60229">
                  <c:v>153.84635416666666</c:v>
                </c:pt>
                <c:pt idx="60230">
                  <c:v>153.84895833333334</c:v>
                </c:pt>
                <c:pt idx="60231">
                  <c:v>153.8515625</c:v>
                </c:pt>
                <c:pt idx="60232">
                  <c:v>153.85416666666666</c:v>
                </c:pt>
                <c:pt idx="60233">
                  <c:v>153.85677083333334</c:v>
                </c:pt>
                <c:pt idx="60234">
                  <c:v>153.859375</c:v>
                </c:pt>
                <c:pt idx="60235">
                  <c:v>153.86197916666666</c:v>
                </c:pt>
                <c:pt idx="60236">
                  <c:v>153.86458333333334</c:v>
                </c:pt>
                <c:pt idx="60237">
                  <c:v>153.8671875</c:v>
                </c:pt>
                <c:pt idx="60238">
                  <c:v>153.86979166666666</c:v>
                </c:pt>
                <c:pt idx="60239">
                  <c:v>153.87239583333334</c:v>
                </c:pt>
                <c:pt idx="60240">
                  <c:v>153.875</c:v>
                </c:pt>
                <c:pt idx="60241">
                  <c:v>153.87760416666666</c:v>
                </c:pt>
                <c:pt idx="60242">
                  <c:v>153.88020833333334</c:v>
                </c:pt>
                <c:pt idx="60243">
                  <c:v>153.8828125</c:v>
                </c:pt>
                <c:pt idx="60244">
                  <c:v>153.88541666666666</c:v>
                </c:pt>
                <c:pt idx="60245">
                  <c:v>153.88802083333334</c:v>
                </c:pt>
                <c:pt idx="60246">
                  <c:v>153.890625</c:v>
                </c:pt>
                <c:pt idx="60247">
                  <c:v>153.89322916666666</c:v>
                </c:pt>
                <c:pt idx="60248">
                  <c:v>153.89583333333334</c:v>
                </c:pt>
                <c:pt idx="60249">
                  <c:v>153.8984375</c:v>
                </c:pt>
                <c:pt idx="60250">
                  <c:v>153.90104166666666</c:v>
                </c:pt>
                <c:pt idx="60251">
                  <c:v>153.90364583333334</c:v>
                </c:pt>
                <c:pt idx="60252">
                  <c:v>153.90625</c:v>
                </c:pt>
                <c:pt idx="60253">
                  <c:v>153.90885416666666</c:v>
                </c:pt>
                <c:pt idx="60254">
                  <c:v>153.91145833333334</c:v>
                </c:pt>
                <c:pt idx="60255">
                  <c:v>153.9140625</c:v>
                </c:pt>
                <c:pt idx="60256">
                  <c:v>153.91666666666666</c:v>
                </c:pt>
                <c:pt idx="60257">
                  <c:v>153.91927083333334</c:v>
                </c:pt>
                <c:pt idx="60258">
                  <c:v>153.921875</c:v>
                </c:pt>
                <c:pt idx="60259">
                  <c:v>153.92447916666666</c:v>
                </c:pt>
                <c:pt idx="60260">
                  <c:v>153.92708333333334</c:v>
                </c:pt>
                <c:pt idx="60261">
                  <c:v>153.9296875</c:v>
                </c:pt>
                <c:pt idx="60262">
                  <c:v>153.93229166666666</c:v>
                </c:pt>
                <c:pt idx="60263">
                  <c:v>153.93489583333334</c:v>
                </c:pt>
                <c:pt idx="60264">
                  <c:v>153.9375</c:v>
                </c:pt>
                <c:pt idx="60265">
                  <c:v>153.94010416666666</c:v>
                </c:pt>
                <c:pt idx="60266">
                  <c:v>153.94270833333334</c:v>
                </c:pt>
                <c:pt idx="60267">
                  <c:v>153.9453125</c:v>
                </c:pt>
                <c:pt idx="60268">
                  <c:v>153.94791666666666</c:v>
                </c:pt>
                <c:pt idx="60269">
                  <c:v>153.95052083333334</c:v>
                </c:pt>
                <c:pt idx="60270">
                  <c:v>153.953125</c:v>
                </c:pt>
                <c:pt idx="60271">
                  <c:v>153.95572916666666</c:v>
                </c:pt>
                <c:pt idx="60272">
                  <c:v>153.95833333333334</c:v>
                </c:pt>
                <c:pt idx="60273">
                  <c:v>153.9609375</c:v>
                </c:pt>
                <c:pt idx="60274">
                  <c:v>153.96354166666666</c:v>
                </c:pt>
                <c:pt idx="60275">
                  <c:v>153.96614583333334</c:v>
                </c:pt>
                <c:pt idx="60276">
                  <c:v>153.96875</c:v>
                </c:pt>
                <c:pt idx="60277">
                  <c:v>153.97135416666666</c:v>
                </c:pt>
                <c:pt idx="60278">
                  <c:v>153.97395833333334</c:v>
                </c:pt>
                <c:pt idx="60279">
                  <c:v>153.9765625</c:v>
                </c:pt>
                <c:pt idx="60280">
                  <c:v>153.97916666666666</c:v>
                </c:pt>
                <c:pt idx="60281">
                  <c:v>153.98177083333334</c:v>
                </c:pt>
                <c:pt idx="60282">
                  <c:v>153.984375</c:v>
                </c:pt>
                <c:pt idx="60283">
                  <c:v>153.98697916666666</c:v>
                </c:pt>
                <c:pt idx="60284">
                  <c:v>153.98958333333334</c:v>
                </c:pt>
                <c:pt idx="60285">
                  <c:v>153.9921875</c:v>
                </c:pt>
                <c:pt idx="60286">
                  <c:v>153.99479166666666</c:v>
                </c:pt>
                <c:pt idx="60287">
                  <c:v>153.99739583333334</c:v>
                </c:pt>
                <c:pt idx="60288">
                  <c:v>154</c:v>
                </c:pt>
                <c:pt idx="60289">
                  <c:v>154.00260416666666</c:v>
                </c:pt>
                <c:pt idx="60290">
                  <c:v>154.00520833333334</c:v>
                </c:pt>
                <c:pt idx="60291">
                  <c:v>154.0078125</c:v>
                </c:pt>
                <c:pt idx="60292">
                  <c:v>154.01041666666666</c:v>
                </c:pt>
                <c:pt idx="60293">
                  <c:v>154.01302083333334</c:v>
                </c:pt>
                <c:pt idx="60294">
                  <c:v>154.015625</c:v>
                </c:pt>
                <c:pt idx="60295">
                  <c:v>154.01822916666666</c:v>
                </c:pt>
                <c:pt idx="60296">
                  <c:v>154.02083333333334</c:v>
                </c:pt>
                <c:pt idx="60297">
                  <c:v>154.0234375</c:v>
                </c:pt>
                <c:pt idx="60298">
                  <c:v>154.02604166666666</c:v>
                </c:pt>
                <c:pt idx="60299">
                  <c:v>154.02864583333334</c:v>
                </c:pt>
                <c:pt idx="60300">
                  <c:v>154.03125</c:v>
                </c:pt>
                <c:pt idx="60301">
                  <c:v>154.03385416666666</c:v>
                </c:pt>
                <c:pt idx="60302">
                  <c:v>154.03645833333334</c:v>
                </c:pt>
                <c:pt idx="60303">
                  <c:v>154.0390625</c:v>
                </c:pt>
                <c:pt idx="60304">
                  <c:v>154.04166666666666</c:v>
                </c:pt>
                <c:pt idx="60305">
                  <c:v>154.04427083333334</c:v>
                </c:pt>
                <c:pt idx="60306">
                  <c:v>154.046875</c:v>
                </c:pt>
                <c:pt idx="60307">
                  <c:v>154.04947916666666</c:v>
                </c:pt>
                <c:pt idx="60308">
                  <c:v>154.05208333333334</c:v>
                </c:pt>
                <c:pt idx="60309">
                  <c:v>154.0546875</c:v>
                </c:pt>
                <c:pt idx="60310">
                  <c:v>154.05729166666666</c:v>
                </c:pt>
                <c:pt idx="60311">
                  <c:v>154.05989583333334</c:v>
                </c:pt>
                <c:pt idx="60312">
                  <c:v>154.0625</c:v>
                </c:pt>
                <c:pt idx="60313">
                  <c:v>154.06510416666666</c:v>
                </c:pt>
                <c:pt idx="60314">
                  <c:v>154.06770833333334</c:v>
                </c:pt>
                <c:pt idx="60315">
                  <c:v>154.0703125</c:v>
                </c:pt>
                <c:pt idx="60316">
                  <c:v>154.07291666666666</c:v>
                </c:pt>
                <c:pt idx="60317">
                  <c:v>154.07552083333334</c:v>
                </c:pt>
                <c:pt idx="60318">
                  <c:v>154.078125</c:v>
                </c:pt>
                <c:pt idx="60319">
                  <c:v>154.08072916666666</c:v>
                </c:pt>
                <c:pt idx="60320">
                  <c:v>154.08333333333334</c:v>
                </c:pt>
                <c:pt idx="60321">
                  <c:v>154.0859375</c:v>
                </c:pt>
                <c:pt idx="60322">
                  <c:v>154.08854166666666</c:v>
                </c:pt>
                <c:pt idx="60323">
                  <c:v>154.09114583333334</c:v>
                </c:pt>
                <c:pt idx="60324">
                  <c:v>154.09375</c:v>
                </c:pt>
                <c:pt idx="60325">
                  <c:v>154.09635416666666</c:v>
                </c:pt>
                <c:pt idx="60326">
                  <c:v>154.09895833333334</c:v>
                </c:pt>
                <c:pt idx="60327">
                  <c:v>154.1015625</c:v>
                </c:pt>
                <c:pt idx="60328">
                  <c:v>154.10416666666666</c:v>
                </c:pt>
                <c:pt idx="60329">
                  <c:v>154.10677083333334</c:v>
                </c:pt>
                <c:pt idx="60330">
                  <c:v>154.109375</c:v>
                </c:pt>
                <c:pt idx="60331">
                  <c:v>154.11197916666666</c:v>
                </c:pt>
                <c:pt idx="60332">
                  <c:v>154.11458333333334</c:v>
                </c:pt>
                <c:pt idx="60333">
                  <c:v>154.1171875</c:v>
                </c:pt>
                <c:pt idx="60334">
                  <c:v>154.11979166666666</c:v>
                </c:pt>
                <c:pt idx="60335">
                  <c:v>154.12239583333334</c:v>
                </c:pt>
                <c:pt idx="60336">
                  <c:v>154.125</c:v>
                </c:pt>
                <c:pt idx="60337">
                  <c:v>154.12760416666666</c:v>
                </c:pt>
                <c:pt idx="60338">
                  <c:v>154.13020833333334</c:v>
                </c:pt>
                <c:pt idx="60339">
                  <c:v>154.1328125</c:v>
                </c:pt>
                <c:pt idx="60340">
                  <c:v>154.13541666666666</c:v>
                </c:pt>
                <c:pt idx="60341">
                  <c:v>154.13802083333334</c:v>
                </c:pt>
                <c:pt idx="60342">
                  <c:v>154.140625</c:v>
                </c:pt>
                <c:pt idx="60343">
                  <c:v>154.14322916666666</c:v>
                </c:pt>
                <c:pt idx="60344">
                  <c:v>154.14583333333334</c:v>
                </c:pt>
                <c:pt idx="60345">
                  <c:v>154.1484375</c:v>
                </c:pt>
                <c:pt idx="60346">
                  <c:v>154.15104166666666</c:v>
                </c:pt>
                <c:pt idx="60347">
                  <c:v>154.15364583333334</c:v>
                </c:pt>
                <c:pt idx="60348">
                  <c:v>154.15625</c:v>
                </c:pt>
                <c:pt idx="60349">
                  <c:v>154.15885416666666</c:v>
                </c:pt>
                <c:pt idx="60350">
                  <c:v>154.16145833333334</c:v>
                </c:pt>
                <c:pt idx="60351">
                  <c:v>154.1640625</c:v>
                </c:pt>
                <c:pt idx="60352">
                  <c:v>154.16666666666666</c:v>
                </c:pt>
                <c:pt idx="60353">
                  <c:v>154.16927083333334</c:v>
                </c:pt>
                <c:pt idx="60354">
                  <c:v>154.171875</c:v>
                </c:pt>
                <c:pt idx="60355">
                  <c:v>154.17447916666666</c:v>
                </c:pt>
                <c:pt idx="60356">
                  <c:v>154.17708333333334</c:v>
                </c:pt>
                <c:pt idx="60357">
                  <c:v>154.1796875</c:v>
                </c:pt>
                <c:pt idx="60358">
                  <c:v>154.18229166666666</c:v>
                </c:pt>
                <c:pt idx="60359">
                  <c:v>154.18489583333334</c:v>
                </c:pt>
                <c:pt idx="60360">
                  <c:v>154.1875</c:v>
                </c:pt>
                <c:pt idx="60361">
                  <c:v>154.19010416666666</c:v>
                </c:pt>
                <c:pt idx="60362">
                  <c:v>154.19270833333334</c:v>
                </c:pt>
                <c:pt idx="60363">
                  <c:v>154.1953125</c:v>
                </c:pt>
                <c:pt idx="60364">
                  <c:v>154.19791666666666</c:v>
                </c:pt>
                <c:pt idx="60365">
                  <c:v>154.20052083333334</c:v>
                </c:pt>
                <c:pt idx="60366">
                  <c:v>154.203125</c:v>
                </c:pt>
                <c:pt idx="60367">
                  <c:v>154.20572916666666</c:v>
                </c:pt>
                <c:pt idx="60368">
                  <c:v>154.20833333333334</c:v>
                </c:pt>
                <c:pt idx="60369">
                  <c:v>154.2109375</c:v>
                </c:pt>
                <c:pt idx="60370">
                  <c:v>154.21354166666666</c:v>
                </c:pt>
                <c:pt idx="60371">
                  <c:v>154.21614583333334</c:v>
                </c:pt>
                <c:pt idx="60372">
                  <c:v>154.21875</c:v>
                </c:pt>
                <c:pt idx="60373">
                  <c:v>154.22135416666666</c:v>
                </c:pt>
                <c:pt idx="60374">
                  <c:v>154.22395833333334</c:v>
                </c:pt>
                <c:pt idx="60375">
                  <c:v>154.2265625</c:v>
                </c:pt>
                <c:pt idx="60376">
                  <c:v>154.22916666666666</c:v>
                </c:pt>
                <c:pt idx="60377">
                  <c:v>154.23177083333334</c:v>
                </c:pt>
                <c:pt idx="60378">
                  <c:v>154.234375</c:v>
                </c:pt>
                <c:pt idx="60379">
                  <c:v>154.23697916666666</c:v>
                </c:pt>
                <c:pt idx="60380">
                  <c:v>154.23958333333334</c:v>
                </c:pt>
                <c:pt idx="60381">
                  <c:v>154.2421875</c:v>
                </c:pt>
                <c:pt idx="60382">
                  <c:v>154.24479166666666</c:v>
                </c:pt>
                <c:pt idx="60383">
                  <c:v>154.24739583333334</c:v>
                </c:pt>
                <c:pt idx="60384">
                  <c:v>154.25</c:v>
                </c:pt>
                <c:pt idx="60385">
                  <c:v>154.25260416666666</c:v>
                </c:pt>
                <c:pt idx="60386">
                  <c:v>154.25520833333334</c:v>
                </c:pt>
                <c:pt idx="60387">
                  <c:v>154.2578125</c:v>
                </c:pt>
                <c:pt idx="60388">
                  <c:v>154.26041666666666</c:v>
                </c:pt>
                <c:pt idx="60389">
                  <c:v>154.26302083333334</c:v>
                </c:pt>
                <c:pt idx="60390">
                  <c:v>154.265625</c:v>
                </c:pt>
                <c:pt idx="60391">
                  <c:v>154.26822916666666</c:v>
                </c:pt>
                <c:pt idx="60392">
                  <c:v>154.27083333333334</c:v>
                </c:pt>
                <c:pt idx="60393">
                  <c:v>154.2734375</c:v>
                </c:pt>
                <c:pt idx="60394">
                  <c:v>154.27604166666666</c:v>
                </c:pt>
                <c:pt idx="60395">
                  <c:v>154.27864583333334</c:v>
                </c:pt>
                <c:pt idx="60396">
                  <c:v>154.28125</c:v>
                </c:pt>
                <c:pt idx="60397">
                  <c:v>154.28385416666666</c:v>
                </c:pt>
                <c:pt idx="60398">
                  <c:v>154.28645833333334</c:v>
                </c:pt>
                <c:pt idx="60399">
                  <c:v>154.2890625</c:v>
                </c:pt>
                <c:pt idx="60400">
                  <c:v>154.29166666666666</c:v>
                </c:pt>
                <c:pt idx="60401">
                  <c:v>154.29427083333334</c:v>
                </c:pt>
                <c:pt idx="60402">
                  <c:v>154.296875</c:v>
                </c:pt>
                <c:pt idx="60403">
                  <c:v>154.29947916666666</c:v>
                </c:pt>
                <c:pt idx="60404">
                  <c:v>154.30208333333334</c:v>
                </c:pt>
                <c:pt idx="60405">
                  <c:v>154.3046875</c:v>
                </c:pt>
                <c:pt idx="60406">
                  <c:v>154.30729166666666</c:v>
                </c:pt>
                <c:pt idx="60407">
                  <c:v>154.30989583333334</c:v>
                </c:pt>
                <c:pt idx="60408">
                  <c:v>154.3125</c:v>
                </c:pt>
                <c:pt idx="60409">
                  <c:v>154.31510416666666</c:v>
                </c:pt>
                <c:pt idx="60410">
                  <c:v>154.31770833333334</c:v>
                </c:pt>
                <c:pt idx="60411">
                  <c:v>154.3203125</c:v>
                </c:pt>
                <c:pt idx="60412">
                  <c:v>154.32291666666666</c:v>
                </c:pt>
                <c:pt idx="60413">
                  <c:v>154.32552083333334</c:v>
                </c:pt>
                <c:pt idx="60414">
                  <c:v>154.328125</c:v>
                </c:pt>
                <c:pt idx="60415">
                  <c:v>154.33072916666666</c:v>
                </c:pt>
                <c:pt idx="60416">
                  <c:v>154.33333333333334</c:v>
                </c:pt>
                <c:pt idx="60417">
                  <c:v>154.3359375</c:v>
                </c:pt>
                <c:pt idx="60418">
                  <c:v>154.33854166666666</c:v>
                </c:pt>
                <c:pt idx="60419">
                  <c:v>154.34114583333334</c:v>
                </c:pt>
                <c:pt idx="60420">
                  <c:v>154.34375</c:v>
                </c:pt>
                <c:pt idx="60421">
                  <c:v>154.34635416666666</c:v>
                </c:pt>
                <c:pt idx="60422">
                  <c:v>154.34895833333334</c:v>
                </c:pt>
                <c:pt idx="60423">
                  <c:v>154.3515625</c:v>
                </c:pt>
                <c:pt idx="60424">
                  <c:v>154.35416666666666</c:v>
                </c:pt>
                <c:pt idx="60425">
                  <c:v>154.35677083333334</c:v>
                </c:pt>
                <c:pt idx="60426">
                  <c:v>154.359375</c:v>
                </c:pt>
                <c:pt idx="60427">
                  <c:v>154.36197916666666</c:v>
                </c:pt>
                <c:pt idx="60428">
                  <c:v>154.36458333333334</c:v>
                </c:pt>
                <c:pt idx="60429">
                  <c:v>154.3671875</c:v>
                </c:pt>
                <c:pt idx="60430">
                  <c:v>154.36979166666666</c:v>
                </c:pt>
                <c:pt idx="60431">
                  <c:v>154.37239583333334</c:v>
                </c:pt>
                <c:pt idx="60432">
                  <c:v>154.375</c:v>
                </c:pt>
                <c:pt idx="60433">
                  <c:v>154.37760416666666</c:v>
                </c:pt>
                <c:pt idx="60434">
                  <c:v>154.38020833333334</c:v>
                </c:pt>
                <c:pt idx="60435">
                  <c:v>154.3828125</c:v>
                </c:pt>
                <c:pt idx="60436">
                  <c:v>154.38541666666666</c:v>
                </c:pt>
                <c:pt idx="60437">
                  <c:v>154.38802083333334</c:v>
                </c:pt>
                <c:pt idx="60438">
                  <c:v>154.390625</c:v>
                </c:pt>
                <c:pt idx="60439">
                  <c:v>154.39322916666666</c:v>
                </c:pt>
                <c:pt idx="60440">
                  <c:v>154.39583333333334</c:v>
                </c:pt>
                <c:pt idx="60441">
                  <c:v>154.3984375</c:v>
                </c:pt>
                <c:pt idx="60442">
                  <c:v>154.40104166666666</c:v>
                </c:pt>
                <c:pt idx="60443">
                  <c:v>154.40364583333334</c:v>
                </c:pt>
                <c:pt idx="60444">
                  <c:v>154.40625</c:v>
                </c:pt>
                <c:pt idx="60445">
                  <c:v>154.40885416666666</c:v>
                </c:pt>
                <c:pt idx="60446">
                  <c:v>154.41145833333334</c:v>
                </c:pt>
                <c:pt idx="60447">
                  <c:v>154.4140625</c:v>
                </c:pt>
                <c:pt idx="60448">
                  <c:v>154.41666666666666</c:v>
                </c:pt>
                <c:pt idx="60449">
                  <c:v>154.41927083333334</c:v>
                </c:pt>
                <c:pt idx="60450">
                  <c:v>154.421875</c:v>
                </c:pt>
                <c:pt idx="60451">
                  <c:v>154.42447916666666</c:v>
                </c:pt>
                <c:pt idx="60452">
                  <c:v>154.42708333333334</c:v>
                </c:pt>
                <c:pt idx="60453">
                  <c:v>154.4296875</c:v>
                </c:pt>
                <c:pt idx="60454">
                  <c:v>154.43229166666666</c:v>
                </c:pt>
                <c:pt idx="60455">
                  <c:v>154.43489583333334</c:v>
                </c:pt>
                <c:pt idx="60456">
                  <c:v>154.4375</c:v>
                </c:pt>
                <c:pt idx="60457">
                  <c:v>154.44010416666666</c:v>
                </c:pt>
                <c:pt idx="60458">
                  <c:v>154.44270833333334</c:v>
                </c:pt>
                <c:pt idx="60459">
                  <c:v>154.4453125</c:v>
                </c:pt>
                <c:pt idx="60460">
                  <c:v>154.44791666666666</c:v>
                </c:pt>
                <c:pt idx="60461">
                  <c:v>154.45052083333334</c:v>
                </c:pt>
                <c:pt idx="60462">
                  <c:v>154.453125</c:v>
                </c:pt>
                <c:pt idx="60463">
                  <c:v>154.45572916666666</c:v>
                </c:pt>
                <c:pt idx="60464">
                  <c:v>154.45833333333334</c:v>
                </c:pt>
                <c:pt idx="60465">
                  <c:v>154.4609375</c:v>
                </c:pt>
                <c:pt idx="60466">
                  <c:v>154.46354166666666</c:v>
                </c:pt>
                <c:pt idx="60467">
                  <c:v>154.46614583333334</c:v>
                </c:pt>
                <c:pt idx="60468">
                  <c:v>154.46875</c:v>
                </c:pt>
                <c:pt idx="60469">
                  <c:v>154.47135416666666</c:v>
                </c:pt>
                <c:pt idx="60470">
                  <c:v>154.47395833333334</c:v>
                </c:pt>
                <c:pt idx="60471">
                  <c:v>154.4765625</c:v>
                </c:pt>
                <c:pt idx="60472">
                  <c:v>154.47916666666666</c:v>
                </c:pt>
                <c:pt idx="60473">
                  <c:v>154.48177083333334</c:v>
                </c:pt>
                <c:pt idx="60474">
                  <c:v>154.484375</c:v>
                </c:pt>
                <c:pt idx="60475">
                  <c:v>154.48697916666666</c:v>
                </c:pt>
                <c:pt idx="60476">
                  <c:v>154.48958333333334</c:v>
                </c:pt>
                <c:pt idx="60477">
                  <c:v>154.4921875</c:v>
                </c:pt>
                <c:pt idx="60478">
                  <c:v>154.49479166666666</c:v>
                </c:pt>
                <c:pt idx="60479">
                  <c:v>154.49739583333334</c:v>
                </c:pt>
                <c:pt idx="60480">
                  <c:v>154.5</c:v>
                </c:pt>
                <c:pt idx="60481">
                  <c:v>154.50260416666666</c:v>
                </c:pt>
                <c:pt idx="60482">
                  <c:v>154.50520833333334</c:v>
                </c:pt>
                <c:pt idx="60483">
                  <c:v>154.5078125</c:v>
                </c:pt>
                <c:pt idx="60484">
                  <c:v>154.51041666666666</c:v>
                </c:pt>
                <c:pt idx="60485">
                  <c:v>154.51302083333334</c:v>
                </c:pt>
                <c:pt idx="60486">
                  <c:v>154.515625</c:v>
                </c:pt>
                <c:pt idx="60487">
                  <c:v>154.51822916666666</c:v>
                </c:pt>
                <c:pt idx="60488">
                  <c:v>154.52083333333334</c:v>
                </c:pt>
                <c:pt idx="60489">
                  <c:v>154.5234375</c:v>
                </c:pt>
                <c:pt idx="60490">
                  <c:v>154.52604166666666</c:v>
                </c:pt>
                <c:pt idx="60491">
                  <c:v>154.52864583333334</c:v>
                </c:pt>
                <c:pt idx="60492">
                  <c:v>154.53125</c:v>
                </c:pt>
                <c:pt idx="60493">
                  <c:v>154.53385416666666</c:v>
                </c:pt>
                <c:pt idx="60494">
                  <c:v>154.53645833333334</c:v>
                </c:pt>
                <c:pt idx="60495">
                  <c:v>154.5390625</c:v>
                </c:pt>
                <c:pt idx="60496">
                  <c:v>154.54166666666666</c:v>
                </c:pt>
                <c:pt idx="60497">
                  <c:v>154.54427083333334</c:v>
                </c:pt>
                <c:pt idx="60498">
                  <c:v>154.546875</c:v>
                </c:pt>
                <c:pt idx="60499">
                  <c:v>154.54947916666666</c:v>
                </c:pt>
                <c:pt idx="60500">
                  <c:v>154.55208333333334</c:v>
                </c:pt>
                <c:pt idx="60501">
                  <c:v>154.5546875</c:v>
                </c:pt>
                <c:pt idx="60502">
                  <c:v>154.55729166666666</c:v>
                </c:pt>
                <c:pt idx="60503">
                  <c:v>154.55989583333334</c:v>
                </c:pt>
                <c:pt idx="60504">
                  <c:v>154.5625</c:v>
                </c:pt>
                <c:pt idx="60505">
                  <c:v>154.56510416666666</c:v>
                </c:pt>
                <c:pt idx="60506">
                  <c:v>154.56770833333334</c:v>
                </c:pt>
                <c:pt idx="60507">
                  <c:v>154.5703125</c:v>
                </c:pt>
                <c:pt idx="60508">
                  <c:v>154.57291666666666</c:v>
                </c:pt>
                <c:pt idx="60509">
                  <c:v>154.57552083333334</c:v>
                </c:pt>
                <c:pt idx="60510">
                  <c:v>154.578125</c:v>
                </c:pt>
                <c:pt idx="60511">
                  <c:v>154.58072916666666</c:v>
                </c:pt>
                <c:pt idx="60512">
                  <c:v>154.58333333333334</c:v>
                </c:pt>
                <c:pt idx="60513">
                  <c:v>154.5859375</c:v>
                </c:pt>
                <c:pt idx="60514">
                  <c:v>154.58854166666666</c:v>
                </c:pt>
                <c:pt idx="60515">
                  <c:v>154.59114583333334</c:v>
                </c:pt>
                <c:pt idx="60516">
                  <c:v>154.59375</c:v>
                </c:pt>
                <c:pt idx="60517">
                  <c:v>154.59635416666666</c:v>
                </c:pt>
                <c:pt idx="60518">
                  <c:v>154.59895833333334</c:v>
                </c:pt>
                <c:pt idx="60519">
                  <c:v>154.6015625</c:v>
                </c:pt>
                <c:pt idx="60520">
                  <c:v>154.60416666666666</c:v>
                </c:pt>
                <c:pt idx="60521">
                  <c:v>154.60677083333334</c:v>
                </c:pt>
                <c:pt idx="60522">
                  <c:v>154.609375</c:v>
                </c:pt>
                <c:pt idx="60523">
                  <c:v>154.61197916666666</c:v>
                </c:pt>
                <c:pt idx="60524">
                  <c:v>154.61458333333334</c:v>
                </c:pt>
                <c:pt idx="60525">
                  <c:v>154.6171875</c:v>
                </c:pt>
                <c:pt idx="60526">
                  <c:v>154.61979166666666</c:v>
                </c:pt>
                <c:pt idx="60527">
                  <c:v>154.62239583333334</c:v>
                </c:pt>
                <c:pt idx="60528">
                  <c:v>154.625</c:v>
                </c:pt>
                <c:pt idx="60529">
                  <c:v>154.62760416666666</c:v>
                </c:pt>
                <c:pt idx="60530">
                  <c:v>154.63020833333334</c:v>
                </c:pt>
                <c:pt idx="60531">
                  <c:v>154.6328125</c:v>
                </c:pt>
                <c:pt idx="60532">
                  <c:v>154.63541666666666</c:v>
                </c:pt>
                <c:pt idx="60533">
                  <c:v>154.63802083333334</c:v>
                </c:pt>
                <c:pt idx="60534">
                  <c:v>154.640625</c:v>
                </c:pt>
                <c:pt idx="60535">
                  <c:v>154.64322916666666</c:v>
                </c:pt>
                <c:pt idx="60536">
                  <c:v>154.64583333333334</c:v>
                </c:pt>
                <c:pt idx="60537">
                  <c:v>154.6484375</c:v>
                </c:pt>
                <c:pt idx="60538">
                  <c:v>154.65104166666666</c:v>
                </c:pt>
                <c:pt idx="60539">
                  <c:v>154.65364583333334</c:v>
                </c:pt>
                <c:pt idx="60540">
                  <c:v>154.65625</c:v>
                </c:pt>
                <c:pt idx="60541">
                  <c:v>154.65885416666666</c:v>
                </c:pt>
                <c:pt idx="60542">
                  <c:v>154.66145833333334</c:v>
                </c:pt>
                <c:pt idx="60543">
                  <c:v>154.6640625</c:v>
                </c:pt>
                <c:pt idx="60544">
                  <c:v>154.66666666666666</c:v>
                </c:pt>
                <c:pt idx="60545">
                  <c:v>154.66927083333334</c:v>
                </c:pt>
                <c:pt idx="60546">
                  <c:v>154.671875</c:v>
                </c:pt>
                <c:pt idx="60547">
                  <c:v>154.67447916666666</c:v>
                </c:pt>
                <c:pt idx="60548">
                  <c:v>154.67708333333334</c:v>
                </c:pt>
                <c:pt idx="60549">
                  <c:v>154.6796875</c:v>
                </c:pt>
                <c:pt idx="60550">
                  <c:v>154.68229166666666</c:v>
                </c:pt>
                <c:pt idx="60551">
                  <c:v>154.68489583333334</c:v>
                </c:pt>
                <c:pt idx="60552">
                  <c:v>154.6875</c:v>
                </c:pt>
                <c:pt idx="60553">
                  <c:v>154.69010416666666</c:v>
                </c:pt>
                <c:pt idx="60554">
                  <c:v>154.69270833333334</c:v>
                </c:pt>
                <c:pt idx="60555">
                  <c:v>154.6953125</c:v>
                </c:pt>
                <c:pt idx="60556">
                  <c:v>154.69791666666666</c:v>
                </c:pt>
                <c:pt idx="60557">
                  <c:v>154.70052083333334</c:v>
                </c:pt>
                <c:pt idx="60558">
                  <c:v>154.703125</c:v>
                </c:pt>
                <c:pt idx="60559">
                  <c:v>154.70572916666666</c:v>
                </c:pt>
                <c:pt idx="60560">
                  <c:v>154.70833333333334</c:v>
                </c:pt>
                <c:pt idx="60561">
                  <c:v>154.7109375</c:v>
                </c:pt>
                <c:pt idx="60562">
                  <c:v>154.71354166666666</c:v>
                </c:pt>
                <c:pt idx="60563">
                  <c:v>154.71614583333334</c:v>
                </c:pt>
                <c:pt idx="60564">
                  <c:v>154.71875</c:v>
                </c:pt>
                <c:pt idx="60565">
                  <c:v>154.72135416666666</c:v>
                </c:pt>
                <c:pt idx="60566">
                  <c:v>154.72395833333334</c:v>
                </c:pt>
                <c:pt idx="60567">
                  <c:v>154.7265625</c:v>
                </c:pt>
                <c:pt idx="60568">
                  <c:v>154.72916666666666</c:v>
                </c:pt>
                <c:pt idx="60569">
                  <c:v>154.73177083333334</c:v>
                </c:pt>
                <c:pt idx="60570">
                  <c:v>154.734375</c:v>
                </c:pt>
                <c:pt idx="60571">
                  <c:v>154.73697916666666</c:v>
                </c:pt>
                <c:pt idx="60572">
                  <c:v>154.73958333333334</c:v>
                </c:pt>
                <c:pt idx="60573">
                  <c:v>154.7421875</c:v>
                </c:pt>
                <c:pt idx="60574">
                  <c:v>154.74479166666666</c:v>
                </c:pt>
                <c:pt idx="60575">
                  <c:v>154.74739583333334</c:v>
                </c:pt>
                <c:pt idx="60576">
                  <c:v>154.75</c:v>
                </c:pt>
                <c:pt idx="60577">
                  <c:v>154.75260416666666</c:v>
                </c:pt>
                <c:pt idx="60578">
                  <c:v>154.75520833333334</c:v>
                </c:pt>
                <c:pt idx="60579">
                  <c:v>154.7578125</c:v>
                </c:pt>
                <c:pt idx="60580">
                  <c:v>154.76041666666666</c:v>
                </c:pt>
                <c:pt idx="60581">
                  <c:v>154.76302083333334</c:v>
                </c:pt>
                <c:pt idx="60582">
                  <c:v>154.765625</c:v>
                </c:pt>
                <c:pt idx="60583">
                  <c:v>154.76822916666666</c:v>
                </c:pt>
                <c:pt idx="60584">
                  <c:v>154.77083333333334</c:v>
                </c:pt>
                <c:pt idx="60585">
                  <c:v>154.7734375</c:v>
                </c:pt>
                <c:pt idx="60586">
                  <c:v>154.77604166666666</c:v>
                </c:pt>
                <c:pt idx="60587">
                  <c:v>154.77864583333334</c:v>
                </c:pt>
                <c:pt idx="60588">
                  <c:v>154.78125</c:v>
                </c:pt>
                <c:pt idx="60589">
                  <c:v>154.78385416666666</c:v>
                </c:pt>
                <c:pt idx="60590">
                  <c:v>154.78645833333334</c:v>
                </c:pt>
                <c:pt idx="60591">
                  <c:v>154.7890625</c:v>
                </c:pt>
                <c:pt idx="60592">
                  <c:v>154.79166666666666</c:v>
                </c:pt>
                <c:pt idx="60593">
                  <c:v>154.79427083333334</c:v>
                </c:pt>
                <c:pt idx="60594">
                  <c:v>154.796875</c:v>
                </c:pt>
                <c:pt idx="60595">
                  <c:v>154.79947916666666</c:v>
                </c:pt>
                <c:pt idx="60596">
                  <c:v>154.80208333333334</c:v>
                </c:pt>
                <c:pt idx="60597">
                  <c:v>154.8046875</c:v>
                </c:pt>
                <c:pt idx="60598">
                  <c:v>154.80729166666666</c:v>
                </c:pt>
                <c:pt idx="60599">
                  <c:v>154.80989583333334</c:v>
                </c:pt>
                <c:pt idx="60600">
                  <c:v>154.8125</c:v>
                </c:pt>
                <c:pt idx="60601">
                  <c:v>154.81510416666666</c:v>
                </c:pt>
                <c:pt idx="60602">
                  <c:v>154.81770833333334</c:v>
                </c:pt>
                <c:pt idx="60603">
                  <c:v>154.8203125</c:v>
                </c:pt>
                <c:pt idx="60604">
                  <c:v>154.82291666666666</c:v>
                </c:pt>
                <c:pt idx="60605">
                  <c:v>154.82552083333334</c:v>
                </c:pt>
                <c:pt idx="60606">
                  <c:v>154.828125</c:v>
                </c:pt>
                <c:pt idx="60607">
                  <c:v>154.83072916666666</c:v>
                </c:pt>
                <c:pt idx="60608">
                  <c:v>154.83333333333334</c:v>
                </c:pt>
                <c:pt idx="60609">
                  <c:v>154.8359375</c:v>
                </c:pt>
                <c:pt idx="60610">
                  <c:v>154.83854166666666</c:v>
                </c:pt>
                <c:pt idx="60611">
                  <c:v>154.84114583333334</c:v>
                </c:pt>
                <c:pt idx="60612">
                  <c:v>154.84375</c:v>
                </c:pt>
                <c:pt idx="60613">
                  <c:v>154.84635416666666</c:v>
                </c:pt>
                <c:pt idx="60614">
                  <c:v>154.84895833333334</c:v>
                </c:pt>
                <c:pt idx="60615">
                  <c:v>154.8515625</c:v>
                </c:pt>
                <c:pt idx="60616">
                  <c:v>154.85416666666666</c:v>
                </c:pt>
                <c:pt idx="60617">
                  <c:v>154.85677083333334</c:v>
                </c:pt>
                <c:pt idx="60618">
                  <c:v>154.859375</c:v>
                </c:pt>
                <c:pt idx="60619">
                  <c:v>154.86197916666666</c:v>
                </c:pt>
                <c:pt idx="60620">
                  <c:v>154.86458333333334</c:v>
                </c:pt>
                <c:pt idx="60621">
                  <c:v>154.8671875</c:v>
                </c:pt>
                <c:pt idx="60622">
                  <c:v>154.86979166666666</c:v>
                </c:pt>
                <c:pt idx="60623">
                  <c:v>154.87239583333334</c:v>
                </c:pt>
                <c:pt idx="60624">
                  <c:v>154.875</c:v>
                </c:pt>
                <c:pt idx="60625">
                  <c:v>154.87760416666666</c:v>
                </c:pt>
                <c:pt idx="60626">
                  <c:v>154.88020833333334</c:v>
                </c:pt>
                <c:pt idx="60627">
                  <c:v>154.8828125</c:v>
                </c:pt>
                <c:pt idx="60628">
                  <c:v>154.88541666666666</c:v>
                </c:pt>
                <c:pt idx="60629">
                  <c:v>154.88802083333334</c:v>
                </c:pt>
                <c:pt idx="60630">
                  <c:v>154.890625</c:v>
                </c:pt>
                <c:pt idx="60631">
                  <c:v>154.89322916666666</c:v>
                </c:pt>
                <c:pt idx="60632">
                  <c:v>154.89583333333334</c:v>
                </c:pt>
                <c:pt idx="60633">
                  <c:v>154.8984375</c:v>
                </c:pt>
                <c:pt idx="60634">
                  <c:v>154.90104166666666</c:v>
                </c:pt>
                <c:pt idx="60635">
                  <c:v>154.90364583333334</c:v>
                </c:pt>
                <c:pt idx="60636">
                  <c:v>154.90625</c:v>
                </c:pt>
                <c:pt idx="60637">
                  <c:v>154.90885416666666</c:v>
                </c:pt>
                <c:pt idx="60638">
                  <c:v>154.91145833333334</c:v>
                </c:pt>
                <c:pt idx="60639">
                  <c:v>154.9140625</c:v>
                </c:pt>
                <c:pt idx="60640">
                  <c:v>154.91666666666666</c:v>
                </c:pt>
                <c:pt idx="60641">
                  <c:v>154.91927083333334</c:v>
                </c:pt>
                <c:pt idx="60642">
                  <c:v>154.921875</c:v>
                </c:pt>
                <c:pt idx="60643">
                  <c:v>154.92447916666666</c:v>
                </c:pt>
                <c:pt idx="60644">
                  <c:v>154.92708333333334</c:v>
                </c:pt>
                <c:pt idx="60645">
                  <c:v>154.9296875</c:v>
                </c:pt>
                <c:pt idx="60646">
                  <c:v>154.93229166666666</c:v>
                </c:pt>
                <c:pt idx="60647">
                  <c:v>154.93489583333334</c:v>
                </c:pt>
                <c:pt idx="60648">
                  <c:v>154.9375</c:v>
                </c:pt>
                <c:pt idx="60649">
                  <c:v>154.94010416666666</c:v>
                </c:pt>
                <c:pt idx="60650">
                  <c:v>154.94270833333334</c:v>
                </c:pt>
                <c:pt idx="60651">
                  <c:v>154.9453125</c:v>
                </c:pt>
                <c:pt idx="60652">
                  <c:v>154.94791666666666</c:v>
                </c:pt>
                <c:pt idx="60653">
                  <c:v>154.95052083333334</c:v>
                </c:pt>
                <c:pt idx="60654">
                  <c:v>154.953125</c:v>
                </c:pt>
                <c:pt idx="60655">
                  <c:v>154.95572916666666</c:v>
                </c:pt>
                <c:pt idx="60656">
                  <c:v>154.95833333333334</c:v>
                </c:pt>
                <c:pt idx="60657">
                  <c:v>154.9609375</c:v>
                </c:pt>
                <c:pt idx="60658">
                  <c:v>154.96354166666666</c:v>
                </c:pt>
                <c:pt idx="60659">
                  <c:v>154.96614583333334</c:v>
                </c:pt>
                <c:pt idx="60660">
                  <c:v>154.96875</c:v>
                </c:pt>
                <c:pt idx="60661">
                  <c:v>154.97135416666666</c:v>
                </c:pt>
                <c:pt idx="60662">
                  <c:v>154.97395833333334</c:v>
                </c:pt>
                <c:pt idx="60663">
                  <c:v>154.9765625</c:v>
                </c:pt>
                <c:pt idx="60664">
                  <c:v>154.97916666666666</c:v>
                </c:pt>
                <c:pt idx="60665">
                  <c:v>154.98177083333334</c:v>
                </c:pt>
                <c:pt idx="60666">
                  <c:v>154.984375</c:v>
                </c:pt>
                <c:pt idx="60667">
                  <c:v>154.98697916666666</c:v>
                </c:pt>
                <c:pt idx="60668">
                  <c:v>154.98958333333334</c:v>
                </c:pt>
                <c:pt idx="60669">
                  <c:v>154.9921875</c:v>
                </c:pt>
                <c:pt idx="60670">
                  <c:v>154.99479166666666</c:v>
                </c:pt>
                <c:pt idx="60671">
                  <c:v>154.99739583333334</c:v>
                </c:pt>
                <c:pt idx="60672">
                  <c:v>155</c:v>
                </c:pt>
                <c:pt idx="60673">
                  <c:v>155.00260416666666</c:v>
                </c:pt>
                <c:pt idx="60674">
                  <c:v>155.00520833333334</c:v>
                </c:pt>
                <c:pt idx="60675">
                  <c:v>155.0078125</c:v>
                </c:pt>
                <c:pt idx="60676">
                  <c:v>155.01041666666666</c:v>
                </c:pt>
                <c:pt idx="60677">
                  <c:v>155.01302083333334</c:v>
                </c:pt>
                <c:pt idx="60678">
                  <c:v>155.015625</c:v>
                </c:pt>
                <c:pt idx="60679">
                  <c:v>155.01822916666666</c:v>
                </c:pt>
                <c:pt idx="60680">
                  <c:v>155.02083333333334</c:v>
                </c:pt>
                <c:pt idx="60681">
                  <c:v>155.0234375</c:v>
                </c:pt>
                <c:pt idx="60682">
                  <c:v>155.02604166666666</c:v>
                </c:pt>
                <c:pt idx="60683">
                  <c:v>155.02864583333334</c:v>
                </c:pt>
                <c:pt idx="60684">
                  <c:v>155.03125</c:v>
                </c:pt>
                <c:pt idx="60685">
                  <c:v>155.03385416666666</c:v>
                </c:pt>
                <c:pt idx="60686">
                  <c:v>155.03645833333334</c:v>
                </c:pt>
                <c:pt idx="60687">
                  <c:v>155.0390625</c:v>
                </c:pt>
                <c:pt idx="60688">
                  <c:v>155.04166666666666</c:v>
                </c:pt>
                <c:pt idx="60689">
                  <c:v>155.04427083333334</c:v>
                </c:pt>
                <c:pt idx="60690">
                  <c:v>155.046875</c:v>
                </c:pt>
                <c:pt idx="60691">
                  <c:v>155.04947916666666</c:v>
                </c:pt>
                <c:pt idx="60692">
                  <c:v>155.05208333333334</c:v>
                </c:pt>
                <c:pt idx="60693">
                  <c:v>155.0546875</c:v>
                </c:pt>
                <c:pt idx="60694">
                  <c:v>155.05729166666666</c:v>
                </c:pt>
                <c:pt idx="60695">
                  <c:v>155.05989583333334</c:v>
                </c:pt>
                <c:pt idx="60696">
                  <c:v>155.0625</c:v>
                </c:pt>
                <c:pt idx="60697">
                  <c:v>155.06510416666666</c:v>
                </c:pt>
                <c:pt idx="60698">
                  <c:v>155.06770833333334</c:v>
                </c:pt>
                <c:pt idx="60699">
                  <c:v>155.0703125</c:v>
                </c:pt>
                <c:pt idx="60700">
                  <c:v>155.07291666666666</c:v>
                </c:pt>
                <c:pt idx="60701">
                  <c:v>155.07552083333334</c:v>
                </c:pt>
                <c:pt idx="60702">
                  <c:v>155.078125</c:v>
                </c:pt>
                <c:pt idx="60703">
                  <c:v>155.08072916666666</c:v>
                </c:pt>
                <c:pt idx="60704">
                  <c:v>155.08333333333334</c:v>
                </c:pt>
                <c:pt idx="60705">
                  <c:v>155.0859375</c:v>
                </c:pt>
                <c:pt idx="60706">
                  <c:v>155.08854166666666</c:v>
                </c:pt>
                <c:pt idx="60707">
                  <c:v>155.09114583333334</c:v>
                </c:pt>
                <c:pt idx="60708">
                  <c:v>155.09375</c:v>
                </c:pt>
                <c:pt idx="60709">
                  <c:v>155.09635416666666</c:v>
                </c:pt>
                <c:pt idx="60710">
                  <c:v>155.09895833333334</c:v>
                </c:pt>
                <c:pt idx="60711">
                  <c:v>155.1015625</c:v>
                </c:pt>
                <c:pt idx="60712">
                  <c:v>155.10416666666666</c:v>
                </c:pt>
                <c:pt idx="60713">
                  <c:v>155.10677083333334</c:v>
                </c:pt>
                <c:pt idx="60714">
                  <c:v>155.109375</c:v>
                </c:pt>
                <c:pt idx="60715">
                  <c:v>155.11197916666666</c:v>
                </c:pt>
                <c:pt idx="60716">
                  <c:v>155.11458333333334</c:v>
                </c:pt>
                <c:pt idx="60717">
                  <c:v>155.1171875</c:v>
                </c:pt>
                <c:pt idx="60718">
                  <c:v>155.11979166666666</c:v>
                </c:pt>
                <c:pt idx="60719">
                  <c:v>155.12239583333334</c:v>
                </c:pt>
                <c:pt idx="60720">
                  <c:v>155.125</c:v>
                </c:pt>
                <c:pt idx="60721">
                  <c:v>155.12760416666666</c:v>
                </c:pt>
                <c:pt idx="60722">
                  <c:v>155.13020833333334</c:v>
                </c:pt>
                <c:pt idx="60723">
                  <c:v>155.1328125</c:v>
                </c:pt>
                <c:pt idx="60724">
                  <c:v>155.13541666666666</c:v>
                </c:pt>
                <c:pt idx="60725">
                  <c:v>155.13802083333334</c:v>
                </c:pt>
                <c:pt idx="60726">
                  <c:v>155.140625</c:v>
                </c:pt>
                <c:pt idx="60727">
                  <c:v>155.14322916666666</c:v>
                </c:pt>
                <c:pt idx="60728">
                  <c:v>155.14583333333334</c:v>
                </c:pt>
                <c:pt idx="60729">
                  <c:v>155.1484375</c:v>
                </c:pt>
                <c:pt idx="60730">
                  <c:v>155.15104166666666</c:v>
                </c:pt>
                <c:pt idx="60731">
                  <c:v>155.15364583333334</c:v>
                </c:pt>
                <c:pt idx="60732">
                  <c:v>155.15625</c:v>
                </c:pt>
                <c:pt idx="60733">
                  <c:v>155.15885416666666</c:v>
                </c:pt>
                <c:pt idx="60734">
                  <c:v>155.16145833333334</c:v>
                </c:pt>
                <c:pt idx="60735">
                  <c:v>155.1640625</c:v>
                </c:pt>
                <c:pt idx="60736">
                  <c:v>155.16666666666666</c:v>
                </c:pt>
                <c:pt idx="60737">
                  <c:v>155.16927083333334</c:v>
                </c:pt>
                <c:pt idx="60738">
                  <c:v>155.171875</c:v>
                </c:pt>
                <c:pt idx="60739">
                  <c:v>155.17447916666666</c:v>
                </c:pt>
                <c:pt idx="60740">
                  <c:v>155.17708333333334</c:v>
                </c:pt>
                <c:pt idx="60741">
                  <c:v>155.1796875</c:v>
                </c:pt>
                <c:pt idx="60742">
                  <c:v>155.18229166666666</c:v>
                </c:pt>
                <c:pt idx="60743">
                  <c:v>155.18489583333334</c:v>
                </c:pt>
                <c:pt idx="60744">
                  <c:v>155.1875</c:v>
                </c:pt>
                <c:pt idx="60745">
                  <c:v>155.19010416666666</c:v>
                </c:pt>
                <c:pt idx="60746">
                  <c:v>155.19270833333334</c:v>
                </c:pt>
                <c:pt idx="60747">
                  <c:v>155.1953125</c:v>
                </c:pt>
                <c:pt idx="60748">
                  <c:v>155.19791666666666</c:v>
                </c:pt>
                <c:pt idx="60749">
                  <c:v>155.20052083333334</c:v>
                </c:pt>
                <c:pt idx="60750">
                  <c:v>155.203125</c:v>
                </c:pt>
                <c:pt idx="60751">
                  <c:v>155.20572916666666</c:v>
                </c:pt>
                <c:pt idx="60752">
                  <c:v>155.20833333333334</c:v>
                </c:pt>
                <c:pt idx="60753">
                  <c:v>155.2109375</c:v>
                </c:pt>
                <c:pt idx="60754">
                  <c:v>155.21354166666666</c:v>
                </c:pt>
                <c:pt idx="60755">
                  <c:v>155.21614583333334</c:v>
                </c:pt>
                <c:pt idx="60756">
                  <c:v>155.21875</c:v>
                </c:pt>
                <c:pt idx="60757">
                  <c:v>155.22135416666666</c:v>
                </c:pt>
                <c:pt idx="60758">
                  <c:v>155.22395833333334</c:v>
                </c:pt>
                <c:pt idx="60759">
                  <c:v>155.2265625</c:v>
                </c:pt>
                <c:pt idx="60760">
                  <c:v>155.22916666666666</c:v>
                </c:pt>
                <c:pt idx="60761">
                  <c:v>155.23177083333334</c:v>
                </c:pt>
                <c:pt idx="60762">
                  <c:v>155.234375</c:v>
                </c:pt>
                <c:pt idx="60763">
                  <c:v>155.23697916666666</c:v>
                </c:pt>
                <c:pt idx="60764">
                  <c:v>155.23958333333334</c:v>
                </c:pt>
                <c:pt idx="60765">
                  <c:v>155.2421875</c:v>
                </c:pt>
                <c:pt idx="60766">
                  <c:v>155.24479166666666</c:v>
                </c:pt>
                <c:pt idx="60767">
                  <c:v>155.24739583333334</c:v>
                </c:pt>
                <c:pt idx="60768">
                  <c:v>155.25</c:v>
                </c:pt>
                <c:pt idx="60769">
                  <c:v>155.25260416666666</c:v>
                </c:pt>
                <c:pt idx="60770">
                  <c:v>155.25520833333334</c:v>
                </c:pt>
                <c:pt idx="60771">
                  <c:v>155.2578125</c:v>
                </c:pt>
                <c:pt idx="60772">
                  <c:v>155.26041666666666</c:v>
                </c:pt>
                <c:pt idx="60773">
                  <c:v>155.26302083333334</c:v>
                </c:pt>
                <c:pt idx="60774">
                  <c:v>155.265625</c:v>
                </c:pt>
                <c:pt idx="60775">
                  <c:v>155.26822916666666</c:v>
                </c:pt>
                <c:pt idx="60776">
                  <c:v>155.27083333333334</c:v>
                </c:pt>
                <c:pt idx="60777">
                  <c:v>155.2734375</c:v>
                </c:pt>
                <c:pt idx="60778">
                  <c:v>155.27604166666666</c:v>
                </c:pt>
                <c:pt idx="60779">
                  <c:v>155.27864583333334</c:v>
                </c:pt>
                <c:pt idx="60780">
                  <c:v>155.28125</c:v>
                </c:pt>
                <c:pt idx="60781">
                  <c:v>155.28385416666666</c:v>
                </c:pt>
                <c:pt idx="60782">
                  <c:v>155.28645833333334</c:v>
                </c:pt>
                <c:pt idx="60783">
                  <c:v>155.2890625</c:v>
                </c:pt>
                <c:pt idx="60784">
                  <c:v>155.29166666666666</c:v>
                </c:pt>
                <c:pt idx="60785">
                  <c:v>155.29427083333334</c:v>
                </c:pt>
                <c:pt idx="60786">
                  <c:v>155.296875</c:v>
                </c:pt>
                <c:pt idx="60787">
                  <c:v>155.29947916666666</c:v>
                </c:pt>
                <c:pt idx="60788">
                  <c:v>155.30208333333334</c:v>
                </c:pt>
                <c:pt idx="60789">
                  <c:v>155.3046875</c:v>
                </c:pt>
                <c:pt idx="60790">
                  <c:v>155.30729166666666</c:v>
                </c:pt>
                <c:pt idx="60791">
                  <c:v>155.30989583333334</c:v>
                </c:pt>
                <c:pt idx="60792">
                  <c:v>155.3125</c:v>
                </c:pt>
                <c:pt idx="60793">
                  <c:v>155.31510416666666</c:v>
                </c:pt>
                <c:pt idx="60794">
                  <c:v>155.31770833333334</c:v>
                </c:pt>
                <c:pt idx="60795">
                  <c:v>155.3203125</c:v>
                </c:pt>
                <c:pt idx="60796">
                  <c:v>155.32291666666666</c:v>
                </c:pt>
                <c:pt idx="60797">
                  <c:v>155.32552083333334</c:v>
                </c:pt>
                <c:pt idx="60798">
                  <c:v>155.328125</c:v>
                </c:pt>
                <c:pt idx="60799">
                  <c:v>155.33072916666666</c:v>
                </c:pt>
                <c:pt idx="60800">
                  <c:v>155.33333333333334</c:v>
                </c:pt>
                <c:pt idx="60801">
                  <c:v>155.3359375</c:v>
                </c:pt>
                <c:pt idx="60802">
                  <c:v>155.33854166666666</c:v>
                </c:pt>
                <c:pt idx="60803">
                  <c:v>155.34114583333334</c:v>
                </c:pt>
                <c:pt idx="60804">
                  <c:v>155.34375</c:v>
                </c:pt>
                <c:pt idx="60805">
                  <c:v>155.34635416666666</c:v>
                </c:pt>
                <c:pt idx="60806">
                  <c:v>155.34895833333334</c:v>
                </c:pt>
                <c:pt idx="60807">
                  <c:v>155.3515625</c:v>
                </c:pt>
                <c:pt idx="60808">
                  <c:v>155.35416666666666</c:v>
                </c:pt>
                <c:pt idx="60809">
                  <c:v>155.35677083333334</c:v>
                </c:pt>
                <c:pt idx="60810">
                  <c:v>155.359375</c:v>
                </c:pt>
                <c:pt idx="60811">
                  <c:v>155.36197916666666</c:v>
                </c:pt>
                <c:pt idx="60812">
                  <c:v>155.36458333333334</c:v>
                </c:pt>
                <c:pt idx="60813">
                  <c:v>155.3671875</c:v>
                </c:pt>
                <c:pt idx="60814">
                  <c:v>155.36979166666666</c:v>
                </c:pt>
                <c:pt idx="60815">
                  <c:v>155.37239583333334</c:v>
                </c:pt>
                <c:pt idx="60816">
                  <c:v>155.375</c:v>
                </c:pt>
                <c:pt idx="60817">
                  <c:v>155.37760416666666</c:v>
                </c:pt>
                <c:pt idx="60818">
                  <c:v>155.38020833333334</c:v>
                </c:pt>
                <c:pt idx="60819">
                  <c:v>155.3828125</c:v>
                </c:pt>
                <c:pt idx="60820">
                  <c:v>155.38541666666666</c:v>
                </c:pt>
                <c:pt idx="60821">
                  <c:v>155.38802083333334</c:v>
                </c:pt>
                <c:pt idx="60822">
                  <c:v>155.390625</c:v>
                </c:pt>
                <c:pt idx="60823">
                  <c:v>155.39322916666666</c:v>
                </c:pt>
                <c:pt idx="60824">
                  <c:v>155.39583333333334</c:v>
                </c:pt>
                <c:pt idx="60825">
                  <c:v>155.3984375</c:v>
                </c:pt>
                <c:pt idx="60826">
                  <c:v>155.40104166666666</c:v>
                </c:pt>
                <c:pt idx="60827">
                  <c:v>155.40364583333334</c:v>
                </c:pt>
                <c:pt idx="60828">
                  <c:v>155.40625</c:v>
                </c:pt>
                <c:pt idx="60829">
                  <c:v>155.40885416666666</c:v>
                </c:pt>
                <c:pt idx="60830">
                  <c:v>155.41145833333334</c:v>
                </c:pt>
                <c:pt idx="60831">
                  <c:v>155.4140625</c:v>
                </c:pt>
                <c:pt idx="60832">
                  <c:v>155.41666666666666</c:v>
                </c:pt>
                <c:pt idx="60833">
                  <c:v>155.41927083333334</c:v>
                </c:pt>
                <c:pt idx="60834">
                  <c:v>155.421875</c:v>
                </c:pt>
                <c:pt idx="60835">
                  <c:v>155.42447916666666</c:v>
                </c:pt>
                <c:pt idx="60836">
                  <c:v>155.42708333333334</c:v>
                </c:pt>
                <c:pt idx="60837">
                  <c:v>155.4296875</c:v>
                </c:pt>
                <c:pt idx="60838">
                  <c:v>155.43229166666666</c:v>
                </c:pt>
                <c:pt idx="60839">
                  <c:v>155.43489583333334</c:v>
                </c:pt>
                <c:pt idx="60840">
                  <c:v>155.4375</c:v>
                </c:pt>
                <c:pt idx="60841">
                  <c:v>155.44010416666666</c:v>
                </c:pt>
                <c:pt idx="60842">
                  <c:v>155.44270833333334</c:v>
                </c:pt>
                <c:pt idx="60843">
                  <c:v>155.4453125</c:v>
                </c:pt>
                <c:pt idx="60844">
                  <c:v>155.44791666666666</c:v>
                </c:pt>
                <c:pt idx="60845">
                  <c:v>155.45052083333334</c:v>
                </c:pt>
                <c:pt idx="60846">
                  <c:v>155.453125</c:v>
                </c:pt>
                <c:pt idx="60847">
                  <c:v>155.45572916666666</c:v>
                </c:pt>
                <c:pt idx="60848">
                  <c:v>155.45833333333334</c:v>
                </c:pt>
                <c:pt idx="60849">
                  <c:v>155.4609375</c:v>
                </c:pt>
                <c:pt idx="60850">
                  <c:v>155.46354166666666</c:v>
                </c:pt>
                <c:pt idx="60851">
                  <c:v>155.46614583333334</c:v>
                </c:pt>
                <c:pt idx="60852">
                  <c:v>155.46875</c:v>
                </c:pt>
                <c:pt idx="60853">
                  <c:v>155.47135416666666</c:v>
                </c:pt>
                <c:pt idx="60854">
                  <c:v>155.47395833333334</c:v>
                </c:pt>
                <c:pt idx="60855">
                  <c:v>155.4765625</c:v>
                </c:pt>
                <c:pt idx="60856">
                  <c:v>155.47916666666666</c:v>
                </c:pt>
                <c:pt idx="60857">
                  <c:v>155.48177083333334</c:v>
                </c:pt>
                <c:pt idx="60858">
                  <c:v>155.484375</c:v>
                </c:pt>
                <c:pt idx="60859">
                  <c:v>155.48697916666666</c:v>
                </c:pt>
                <c:pt idx="60860">
                  <c:v>155.48958333333334</c:v>
                </c:pt>
                <c:pt idx="60861">
                  <c:v>155.4921875</c:v>
                </c:pt>
                <c:pt idx="60862">
                  <c:v>155.49479166666666</c:v>
                </c:pt>
                <c:pt idx="60863">
                  <c:v>155.49739583333334</c:v>
                </c:pt>
                <c:pt idx="60864">
                  <c:v>155.5</c:v>
                </c:pt>
                <c:pt idx="60865">
                  <c:v>155.50260416666666</c:v>
                </c:pt>
                <c:pt idx="60866">
                  <c:v>155.50520833333334</c:v>
                </c:pt>
                <c:pt idx="60867">
                  <c:v>155.5078125</c:v>
                </c:pt>
                <c:pt idx="60868">
                  <c:v>155.51041666666666</c:v>
                </c:pt>
                <c:pt idx="60869">
                  <c:v>155.51302083333334</c:v>
                </c:pt>
                <c:pt idx="60870">
                  <c:v>155.515625</c:v>
                </c:pt>
                <c:pt idx="60871">
                  <c:v>155.51822916666666</c:v>
                </c:pt>
                <c:pt idx="60872">
                  <c:v>155.52083333333334</c:v>
                </c:pt>
                <c:pt idx="60873">
                  <c:v>155.5234375</c:v>
                </c:pt>
                <c:pt idx="60874">
                  <c:v>155.52604166666666</c:v>
                </c:pt>
                <c:pt idx="60875">
                  <c:v>155.52864583333334</c:v>
                </c:pt>
                <c:pt idx="60876">
                  <c:v>155.53125</c:v>
                </c:pt>
                <c:pt idx="60877">
                  <c:v>155.53385416666666</c:v>
                </c:pt>
                <c:pt idx="60878">
                  <c:v>155.53645833333334</c:v>
                </c:pt>
                <c:pt idx="60879">
                  <c:v>155.5390625</c:v>
                </c:pt>
                <c:pt idx="60880">
                  <c:v>155.54166666666666</c:v>
                </c:pt>
                <c:pt idx="60881">
                  <c:v>155.54427083333334</c:v>
                </c:pt>
                <c:pt idx="60882">
                  <c:v>155.546875</c:v>
                </c:pt>
                <c:pt idx="60883">
                  <c:v>155.54947916666666</c:v>
                </c:pt>
                <c:pt idx="60884">
                  <c:v>155.55208333333334</c:v>
                </c:pt>
                <c:pt idx="60885">
                  <c:v>155.5546875</c:v>
                </c:pt>
                <c:pt idx="60886">
                  <c:v>155.55729166666666</c:v>
                </c:pt>
                <c:pt idx="60887">
                  <c:v>155.55989583333334</c:v>
                </c:pt>
                <c:pt idx="60888">
                  <c:v>155.5625</c:v>
                </c:pt>
                <c:pt idx="60889">
                  <c:v>155.56510416666666</c:v>
                </c:pt>
                <c:pt idx="60890">
                  <c:v>155.56770833333334</c:v>
                </c:pt>
                <c:pt idx="60891">
                  <c:v>155.5703125</c:v>
                </c:pt>
                <c:pt idx="60892">
                  <c:v>155.57291666666666</c:v>
                </c:pt>
                <c:pt idx="60893">
                  <c:v>155.57552083333334</c:v>
                </c:pt>
                <c:pt idx="60894">
                  <c:v>155.578125</c:v>
                </c:pt>
                <c:pt idx="60895">
                  <c:v>155.58072916666666</c:v>
                </c:pt>
                <c:pt idx="60896">
                  <c:v>155.58333333333334</c:v>
                </c:pt>
                <c:pt idx="60897">
                  <c:v>155.5859375</c:v>
                </c:pt>
                <c:pt idx="60898">
                  <c:v>155.58854166666666</c:v>
                </c:pt>
                <c:pt idx="60899">
                  <c:v>155.59114583333334</c:v>
                </c:pt>
                <c:pt idx="60900">
                  <c:v>155.59375</c:v>
                </c:pt>
                <c:pt idx="60901">
                  <c:v>155.59635416666666</c:v>
                </c:pt>
                <c:pt idx="60902">
                  <c:v>155.59895833333334</c:v>
                </c:pt>
                <c:pt idx="60903">
                  <c:v>155.6015625</c:v>
                </c:pt>
                <c:pt idx="60904">
                  <c:v>155.60416666666666</c:v>
                </c:pt>
                <c:pt idx="60905">
                  <c:v>155.60677083333334</c:v>
                </c:pt>
                <c:pt idx="60906">
                  <c:v>155.609375</c:v>
                </c:pt>
                <c:pt idx="60907">
                  <c:v>155.61197916666666</c:v>
                </c:pt>
                <c:pt idx="60908">
                  <c:v>155.61458333333334</c:v>
                </c:pt>
                <c:pt idx="60909">
                  <c:v>155.6171875</c:v>
                </c:pt>
                <c:pt idx="60910">
                  <c:v>155.61979166666666</c:v>
                </c:pt>
                <c:pt idx="60911">
                  <c:v>155.62239583333334</c:v>
                </c:pt>
                <c:pt idx="60912">
                  <c:v>155.625</c:v>
                </c:pt>
                <c:pt idx="60913">
                  <c:v>155.62760416666666</c:v>
                </c:pt>
                <c:pt idx="60914">
                  <c:v>155.63020833333334</c:v>
                </c:pt>
                <c:pt idx="60915">
                  <c:v>155.6328125</c:v>
                </c:pt>
                <c:pt idx="60916">
                  <c:v>155.63541666666666</c:v>
                </c:pt>
                <c:pt idx="60917">
                  <c:v>155.63802083333334</c:v>
                </c:pt>
                <c:pt idx="60918">
                  <c:v>155.640625</c:v>
                </c:pt>
                <c:pt idx="60919">
                  <c:v>155.64322916666666</c:v>
                </c:pt>
                <c:pt idx="60920">
                  <c:v>155.64583333333334</c:v>
                </c:pt>
                <c:pt idx="60921">
                  <c:v>155.6484375</c:v>
                </c:pt>
                <c:pt idx="60922">
                  <c:v>155.65104166666666</c:v>
                </c:pt>
                <c:pt idx="60923">
                  <c:v>155.65364583333334</c:v>
                </c:pt>
                <c:pt idx="60924">
                  <c:v>155.65625</c:v>
                </c:pt>
                <c:pt idx="60925">
                  <c:v>155.65885416666666</c:v>
                </c:pt>
                <c:pt idx="60926">
                  <c:v>155.66145833333334</c:v>
                </c:pt>
                <c:pt idx="60927">
                  <c:v>155.6640625</c:v>
                </c:pt>
                <c:pt idx="60928">
                  <c:v>155.66666666666666</c:v>
                </c:pt>
                <c:pt idx="60929">
                  <c:v>155.66927083333334</c:v>
                </c:pt>
                <c:pt idx="60930">
                  <c:v>155.671875</c:v>
                </c:pt>
                <c:pt idx="60931">
                  <c:v>155.67447916666666</c:v>
                </c:pt>
                <c:pt idx="60932">
                  <c:v>155.67708333333334</c:v>
                </c:pt>
                <c:pt idx="60933">
                  <c:v>155.6796875</c:v>
                </c:pt>
                <c:pt idx="60934">
                  <c:v>155.68229166666666</c:v>
                </c:pt>
                <c:pt idx="60935">
                  <c:v>155.68489583333334</c:v>
                </c:pt>
                <c:pt idx="60936">
                  <c:v>155.6875</c:v>
                </c:pt>
                <c:pt idx="60937">
                  <c:v>155.69010416666666</c:v>
                </c:pt>
                <c:pt idx="60938">
                  <c:v>155.69270833333334</c:v>
                </c:pt>
                <c:pt idx="60939">
                  <c:v>155.6953125</c:v>
                </c:pt>
                <c:pt idx="60940">
                  <c:v>155.69791666666666</c:v>
                </c:pt>
                <c:pt idx="60941">
                  <c:v>155.70052083333334</c:v>
                </c:pt>
                <c:pt idx="60942">
                  <c:v>155.703125</c:v>
                </c:pt>
                <c:pt idx="60943">
                  <c:v>155.70572916666666</c:v>
                </c:pt>
                <c:pt idx="60944">
                  <c:v>155.70833333333334</c:v>
                </c:pt>
                <c:pt idx="60945">
                  <c:v>155.7109375</c:v>
                </c:pt>
                <c:pt idx="60946">
                  <c:v>155.71354166666666</c:v>
                </c:pt>
                <c:pt idx="60947">
                  <c:v>155.71614583333334</c:v>
                </c:pt>
                <c:pt idx="60948">
                  <c:v>155.71875</c:v>
                </c:pt>
                <c:pt idx="60949">
                  <c:v>155.72135416666666</c:v>
                </c:pt>
                <c:pt idx="60950">
                  <c:v>155.72395833333334</c:v>
                </c:pt>
                <c:pt idx="60951">
                  <c:v>155.7265625</c:v>
                </c:pt>
                <c:pt idx="60952">
                  <c:v>155.72916666666666</c:v>
                </c:pt>
                <c:pt idx="60953">
                  <c:v>155.73177083333334</c:v>
                </c:pt>
                <c:pt idx="60954">
                  <c:v>155.734375</c:v>
                </c:pt>
                <c:pt idx="60955">
                  <c:v>155.73697916666666</c:v>
                </c:pt>
                <c:pt idx="60956">
                  <c:v>155.73958333333334</c:v>
                </c:pt>
                <c:pt idx="60957">
                  <c:v>155.7421875</c:v>
                </c:pt>
                <c:pt idx="60958">
                  <c:v>155.74479166666666</c:v>
                </c:pt>
                <c:pt idx="60959">
                  <c:v>155.74739583333334</c:v>
                </c:pt>
                <c:pt idx="60960">
                  <c:v>155.75</c:v>
                </c:pt>
                <c:pt idx="60961">
                  <c:v>155.75260416666666</c:v>
                </c:pt>
                <c:pt idx="60962">
                  <c:v>155.75520833333334</c:v>
                </c:pt>
                <c:pt idx="60963">
                  <c:v>155.7578125</c:v>
                </c:pt>
                <c:pt idx="60964">
                  <c:v>155.76041666666666</c:v>
                </c:pt>
                <c:pt idx="60965">
                  <c:v>155.76302083333334</c:v>
                </c:pt>
                <c:pt idx="60966">
                  <c:v>155.765625</c:v>
                </c:pt>
                <c:pt idx="60967">
                  <c:v>155.76822916666666</c:v>
                </c:pt>
                <c:pt idx="60968">
                  <c:v>155.77083333333334</c:v>
                </c:pt>
                <c:pt idx="60969">
                  <c:v>155.7734375</c:v>
                </c:pt>
                <c:pt idx="60970">
                  <c:v>155.77604166666666</c:v>
                </c:pt>
                <c:pt idx="60971">
                  <c:v>155.77864583333334</c:v>
                </c:pt>
                <c:pt idx="60972">
                  <c:v>155.78125</c:v>
                </c:pt>
                <c:pt idx="60973">
                  <c:v>155.78385416666666</c:v>
                </c:pt>
                <c:pt idx="60974">
                  <c:v>155.78645833333334</c:v>
                </c:pt>
                <c:pt idx="60975">
                  <c:v>155.7890625</c:v>
                </c:pt>
                <c:pt idx="60976">
                  <c:v>155.79166666666666</c:v>
                </c:pt>
                <c:pt idx="60977">
                  <c:v>155.79427083333334</c:v>
                </c:pt>
                <c:pt idx="60978">
                  <c:v>155.796875</c:v>
                </c:pt>
                <c:pt idx="60979">
                  <c:v>155.79947916666666</c:v>
                </c:pt>
                <c:pt idx="60980">
                  <c:v>155.80208333333334</c:v>
                </c:pt>
                <c:pt idx="60981">
                  <c:v>155.8046875</c:v>
                </c:pt>
                <c:pt idx="60982">
                  <c:v>155.80729166666666</c:v>
                </c:pt>
                <c:pt idx="60983">
                  <c:v>155.80989583333334</c:v>
                </c:pt>
                <c:pt idx="60984">
                  <c:v>155.8125</c:v>
                </c:pt>
                <c:pt idx="60985">
                  <c:v>155.81510416666666</c:v>
                </c:pt>
                <c:pt idx="60986">
                  <c:v>155.81770833333334</c:v>
                </c:pt>
                <c:pt idx="60987">
                  <c:v>155.8203125</c:v>
                </c:pt>
                <c:pt idx="60988">
                  <c:v>155.82291666666666</c:v>
                </c:pt>
                <c:pt idx="60989">
                  <c:v>155.82552083333334</c:v>
                </c:pt>
                <c:pt idx="60990">
                  <c:v>155.828125</c:v>
                </c:pt>
                <c:pt idx="60991">
                  <c:v>155.83072916666666</c:v>
                </c:pt>
                <c:pt idx="60992">
                  <c:v>155.83333333333334</c:v>
                </c:pt>
                <c:pt idx="60993">
                  <c:v>155.8359375</c:v>
                </c:pt>
                <c:pt idx="60994">
                  <c:v>155.83854166666666</c:v>
                </c:pt>
                <c:pt idx="60995">
                  <c:v>155.84114583333334</c:v>
                </c:pt>
                <c:pt idx="60996">
                  <c:v>155.84375</c:v>
                </c:pt>
                <c:pt idx="60997">
                  <c:v>155.84635416666666</c:v>
                </c:pt>
                <c:pt idx="60998">
                  <c:v>155.84895833333334</c:v>
                </c:pt>
                <c:pt idx="60999">
                  <c:v>155.8515625</c:v>
                </c:pt>
                <c:pt idx="61000">
                  <c:v>155.85416666666666</c:v>
                </c:pt>
                <c:pt idx="61001">
                  <c:v>155.85677083333334</c:v>
                </c:pt>
                <c:pt idx="61002">
                  <c:v>155.859375</c:v>
                </c:pt>
                <c:pt idx="61003">
                  <c:v>155.86197916666666</c:v>
                </c:pt>
                <c:pt idx="61004">
                  <c:v>155.86458333333334</c:v>
                </c:pt>
                <c:pt idx="61005">
                  <c:v>155.8671875</c:v>
                </c:pt>
                <c:pt idx="61006">
                  <c:v>155.86979166666666</c:v>
                </c:pt>
                <c:pt idx="61007">
                  <c:v>155.87239583333334</c:v>
                </c:pt>
                <c:pt idx="61008">
                  <c:v>155.875</c:v>
                </c:pt>
                <c:pt idx="61009">
                  <c:v>155.87760416666666</c:v>
                </c:pt>
                <c:pt idx="61010">
                  <c:v>155.88020833333334</c:v>
                </c:pt>
                <c:pt idx="61011">
                  <c:v>155.8828125</c:v>
                </c:pt>
                <c:pt idx="61012">
                  <c:v>155.88541666666666</c:v>
                </c:pt>
                <c:pt idx="61013">
                  <c:v>155.88802083333334</c:v>
                </c:pt>
                <c:pt idx="61014">
                  <c:v>155.890625</c:v>
                </c:pt>
                <c:pt idx="61015">
                  <c:v>155.89322916666666</c:v>
                </c:pt>
                <c:pt idx="61016">
                  <c:v>155.89583333333334</c:v>
                </c:pt>
                <c:pt idx="61017">
                  <c:v>155.8984375</c:v>
                </c:pt>
                <c:pt idx="61018">
                  <c:v>155.90104166666666</c:v>
                </c:pt>
                <c:pt idx="61019">
                  <c:v>155.90364583333334</c:v>
                </c:pt>
                <c:pt idx="61020">
                  <c:v>155.90625</c:v>
                </c:pt>
                <c:pt idx="61021">
                  <c:v>155.90885416666666</c:v>
                </c:pt>
                <c:pt idx="61022">
                  <c:v>155.91145833333334</c:v>
                </c:pt>
                <c:pt idx="61023">
                  <c:v>155.9140625</c:v>
                </c:pt>
                <c:pt idx="61024">
                  <c:v>155.91666666666666</c:v>
                </c:pt>
                <c:pt idx="61025">
                  <c:v>155.91927083333334</c:v>
                </c:pt>
                <c:pt idx="61026">
                  <c:v>155.921875</c:v>
                </c:pt>
                <c:pt idx="61027">
                  <c:v>155.92447916666666</c:v>
                </c:pt>
                <c:pt idx="61028">
                  <c:v>155.92708333333334</c:v>
                </c:pt>
                <c:pt idx="61029">
                  <c:v>155.9296875</c:v>
                </c:pt>
                <c:pt idx="61030">
                  <c:v>155.93229166666666</c:v>
                </c:pt>
                <c:pt idx="61031">
                  <c:v>155.93489583333334</c:v>
                </c:pt>
                <c:pt idx="61032">
                  <c:v>155.9375</c:v>
                </c:pt>
                <c:pt idx="61033">
                  <c:v>155.94010416666666</c:v>
                </c:pt>
                <c:pt idx="61034">
                  <c:v>155.94270833333334</c:v>
                </c:pt>
                <c:pt idx="61035">
                  <c:v>155.9453125</c:v>
                </c:pt>
                <c:pt idx="61036">
                  <c:v>155.94791666666666</c:v>
                </c:pt>
                <c:pt idx="61037">
                  <c:v>155.95052083333334</c:v>
                </c:pt>
                <c:pt idx="61038">
                  <c:v>155.953125</c:v>
                </c:pt>
                <c:pt idx="61039">
                  <c:v>155.95572916666666</c:v>
                </c:pt>
                <c:pt idx="61040">
                  <c:v>155.95833333333334</c:v>
                </c:pt>
                <c:pt idx="61041">
                  <c:v>155.9609375</c:v>
                </c:pt>
                <c:pt idx="61042">
                  <c:v>155.96354166666666</c:v>
                </c:pt>
                <c:pt idx="61043">
                  <c:v>155.96614583333334</c:v>
                </c:pt>
                <c:pt idx="61044">
                  <c:v>155.96875</c:v>
                </c:pt>
                <c:pt idx="61045">
                  <c:v>155.97135416666666</c:v>
                </c:pt>
                <c:pt idx="61046">
                  <c:v>155.97395833333334</c:v>
                </c:pt>
                <c:pt idx="61047">
                  <c:v>155.9765625</c:v>
                </c:pt>
                <c:pt idx="61048">
                  <c:v>155.97916666666666</c:v>
                </c:pt>
                <c:pt idx="61049">
                  <c:v>155.98177083333334</c:v>
                </c:pt>
                <c:pt idx="61050">
                  <c:v>155.984375</c:v>
                </c:pt>
                <c:pt idx="61051">
                  <c:v>155.98697916666666</c:v>
                </c:pt>
                <c:pt idx="61052">
                  <c:v>155.98958333333334</c:v>
                </c:pt>
                <c:pt idx="61053">
                  <c:v>155.9921875</c:v>
                </c:pt>
                <c:pt idx="61054">
                  <c:v>155.99479166666666</c:v>
                </c:pt>
                <c:pt idx="61055">
                  <c:v>155.99739583333334</c:v>
                </c:pt>
                <c:pt idx="61056">
                  <c:v>156</c:v>
                </c:pt>
                <c:pt idx="61057">
                  <c:v>156.00260416666666</c:v>
                </c:pt>
                <c:pt idx="61058">
                  <c:v>156.00520833333334</c:v>
                </c:pt>
                <c:pt idx="61059">
                  <c:v>156.0078125</c:v>
                </c:pt>
                <c:pt idx="61060">
                  <c:v>156.01041666666666</c:v>
                </c:pt>
                <c:pt idx="61061">
                  <c:v>156.01302083333334</c:v>
                </c:pt>
                <c:pt idx="61062">
                  <c:v>156.015625</c:v>
                </c:pt>
                <c:pt idx="61063">
                  <c:v>156.01822916666666</c:v>
                </c:pt>
                <c:pt idx="61064">
                  <c:v>156.02083333333334</c:v>
                </c:pt>
                <c:pt idx="61065">
                  <c:v>156.0234375</c:v>
                </c:pt>
                <c:pt idx="61066">
                  <c:v>156.02604166666666</c:v>
                </c:pt>
                <c:pt idx="61067">
                  <c:v>156.02864583333334</c:v>
                </c:pt>
                <c:pt idx="61068">
                  <c:v>156.03125</c:v>
                </c:pt>
                <c:pt idx="61069">
                  <c:v>156.03385416666666</c:v>
                </c:pt>
                <c:pt idx="61070">
                  <c:v>156.03645833333334</c:v>
                </c:pt>
                <c:pt idx="61071">
                  <c:v>156.0390625</c:v>
                </c:pt>
                <c:pt idx="61072">
                  <c:v>156.04166666666666</c:v>
                </c:pt>
                <c:pt idx="61073">
                  <c:v>156.04427083333334</c:v>
                </c:pt>
                <c:pt idx="61074">
                  <c:v>156.046875</c:v>
                </c:pt>
                <c:pt idx="61075">
                  <c:v>156.04947916666666</c:v>
                </c:pt>
                <c:pt idx="61076">
                  <c:v>156.05208333333334</c:v>
                </c:pt>
                <c:pt idx="61077">
                  <c:v>156.0546875</c:v>
                </c:pt>
                <c:pt idx="61078">
                  <c:v>156.05729166666666</c:v>
                </c:pt>
                <c:pt idx="61079">
                  <c:v>156.05989583333334</c:v>
                </c:pt>
                <c:pt idx="61080">
                  <c:v>156.0625</c:v>
                </c:pt>
                <c:pt idx="61081">
                  <c:v>156.06510416666666</c:v>
                </c:pt>
                <c:pt idx="61082">
                  <c:v>156.06770833333334</c:v>
                </c:pt>
                <c:pt idx="61083">
                  <c:v>156.0703125</c:v>
                </c:pt>
                <c:pt idx="61084">
                  <c:v>156.07291666666666</c:v>
                </c:pt>
                <c:pt idx="61085">
                  <c:v>156.07552083333334</c:v>
                </c:pt>
                <c:pt idx="61086">
                  <c:v>156.078125</c:v>
                </c:pt>
                <c:pt idx="61087">
                  <c:v>156.08072916666666</c:v>
                </c:pt>
                <c:pt idx="61088">
                  <c:v>156.08333333333334</c:v>
                </c:pt>
                <c:pt idx="61089">
                  <c:v>156.0859375</c:v>
                </c:pt>
                <c:pt idx="61090">
                  <c:v>156.08854166666666</c:v>
                </c:pt>
                <c:pt idx="61091">
                  <c:v>156.09114583333334</c:v>
                </c:pt>
                <c:pt idx="61092">
                  <c:v>156.09375</c:v>
                </c:pt>
                <c:pt idx="61093">
                  <c:v>156.09635416666666</c:v>
                </c:pt>
                <c:pt idx="61094">
                  <c:v>156.09895833333334</c:v>
                </c:pt>
                <c:pt idx="61095">
                  <c:v>156.1015625</c:v>
                </c:pt>
                <c:pt idx="61096">
                  <c:v>156.10416666666666</c:v>
                </c:pt>
                <c:pt idx="61097">
                  <c:v>156.10677083333334</c:v>
                </c:pt>
                <c:pt idx="61098">
                  <c:v>156.109375</c:v>
                </c:pt>
                <c:pt idx="61099">
                  <c:v>156.11197916666666</c:v>
                </c:pt>
                <c:pt idx="61100">
                  <c:v>156.11458333333334</c:v>
                </c:pt>
                <c:pt idx="61101">
                  <c:v>156.1171875</c:v>
                </c:pt>
                <c:pt idx="61102">
                  <c:v>156.11979166666666</c:v>
                </c:pt>
                <c:pt idx="61103">
                  <c:v>156.12239583333334</c:v>
                </c:pt>
                <c:pt idx="61104">
                  <c:v>156.125</c:v>
                </c:pt>
                <c:pt idx="61105">
                  <c:v>156.12760416666666</c:v>
                </c:pt>
                <c:pt idx="61106">
                  <c:v>156.13020833333334</c:v>
                </c:pt>
                <c:pt idx="61107">
                  <c:v>156.1328125</c:v>
                </c:pt>
                <c:pt idx="61108">
                  <c:v>156.13541666666666</c:v>
                </c:pt>
                <c:pt idx="61109">
                  <c:v>156.13802083333334</c:v>
                </c:pt>
                <c:pt idx="61110">
                  <c:v>156.140625</c:v>
                </c:pt>
                <c:pt idx="61111">
                  <c:v>156.14322916666666</c:v>
                </c:pt>
                <c:pt idx="61112">
                  <c:v>156.14583333333334</c:v>
                </c:pt>
                <c:pt idx="61113">
                  <c:v>156.1484375</c:v>
                </c:pt>
                <c:pt idx="61114">
                  <c:v>156.15104166666666</c:v>
                </c:pt>
                <c:pt idx="61115">
                  <c:v>156.15364583333334</c:v>
                </c:pt>
                <c:pt idx="61116">
                  <c:v>156.15625</c:v>
                </c:pt>
                <c:pt idx="61117">
                  <c:v>156.15885416666666</c:v>
                </c:pt>
                <c:pt idx="61118">
                  <c:v>156.16145833333334</c:v>
                </c:pt>
                <c:pt idx="61119">
                  <c:v>156.1640625</c:v>
                </c:pt>
                <c:pt idx="61120">
                  <c:v>156.16666666666666</c:v>
                </c:pt>
                <c:pt idx="61121">
                  <c:v>156.16927083333334</c:v>
                </c:pt>
                <c:pt idx="61122">
                  <c:v>156.171875</c:v>
                </c:pt>
                <c:pt idx="61123">
                  <c:v>156.17447916666666</c:v>
                </c:pt>
                <c:pt idx="61124">
                  <c:v>156.17708333333334</c:v>
                </c:pt>
                <c:pt idx="61125">
                  <c:v>156.1796875</c:v>
                </c:pt>
                <c:pt idx="61126">
                  <c:v>156.18229166666666</c:v>
                </c:pt>
                <c:pt idx="61127">
                  <c:v>156.18489583333334</c:v>
                </c:pt>
                <c:pt idx="61128">
                  <c:v>156.1875</c:v>
                </c:pt>
                <c:pt idx="61129">
                  <c:v>156.19010416666666</c:v>
                </c:pt>
                <c:pt idx="61130">
                  <c:v>156.19270833333334</c:v>
                </c:pt>
                <c:pt idx="61131">
                  <c:v>156.1953125</c:v>
                </c:pt>
                <c:pt idx="61132">
                  <c:v>156.19791666666666</c:v>
                </c:pt>
                <c:pt idx="61133">
                  <c:v>156.20052083333334</c:v>
                </c:pt>
                <c:pt idx="61134">
                  <c:v>156.203125</c:v>
                </c:pt>
                <c:pt idx="61135">
                  <c:v>156.20572916666666</c:v>
                </c:pt>
                <c:pt idx="61136">
                  <c:v>156.20833333333334</c:v>
                </c:pt>
                <c:pt idx="61137">
                  <c:v>156.2109375</c:v>
                </c:pt>
                <c:pt idx="61138">
                  <c:v>156.21354166666666</c:v>
                </c:pt>
                <c:pt idx="61139">
                  <c:v>156.21614583333334</c:v>
                </c:pt>
                <c:pt idx="61140">
                  <c:v>156.21875</c:v>
                </c:pt>
                <c:pt idx="61141">
                  <c:v>156.22135416666666</c:v>
                </c:pt>
                <c:pt idx="61142">
                  <c:v>156.22395833333334</c:v>
                </c:pt>
                <c:pt idx="61143">
                  <c:v>156.2265625</c:v>
                </c:pt>
                <c:pt idx="61144">
                  <c:v>156.22916666666666</c:v>
                </c:pt>
                <c:pt idx="61145">
                  <c:v>156.23177083333334</c:v>
                </c:pt>
                <c:pt idx="61146">
                  <c:v>156.234375</c:v>
                </c:pt>
                <c:pt idx="61147">
                  <c:v>156.23697916666666</c:v>
                </c:pt>
                <c:pt idx="61148">
                  <c:v>156.23958333333334</c:v>
                </c:pt>
                <c:pt idx="61149">
                  <c:v>156.2421875</c:v>
                </c:pt>
                <c:pt idx="61150">
                  <c:v>156.24479166666666</c:v>
                </c:pt>
                <c:pt idx="61151">
                  <c:v>156.24739583333334</c:v>
                </c:pt>
                <c:pt idx="61152">
                  <c:v>156.25</c:v>
                </c:pt>
                <c:pt idx="61153">
                  <c:v>156.25260416666666</c:v>
                </c:pt>
                <c:pt idx="61154">
                  <c:v>156.25520833333334</c:v>
                </c:pt>
                <c:pt idx="61155">
                  <c:v>156.2578125</c:v>
                </c:pt>
                <c:pt idx="61156">
                  <c:v>156.26041666666666</c:v>
                </c:pt>
                <c:pt idx="61157">
                  <c:v>156.26302083333334</c:v>
                </c:pt>
                <c:pt idx="61158">
                  <c:v>156.265625</c:v>
                </c:pt>
                <c:pt idx="61159">
                  <c:v>156.26822916666666</c:v>
                </c:pt>
                <c:pt idx="61160">
                  <c:v>156.27083333333334</c:v>
                </c:pt>
                <c:pt idx="61161">
                  <c:v>156.2734375</c:v>
                </c:pt>
                <c:pt idx="61162">
                  <c:v>156.27604166666666</c:v>
                </c:pt>
                <c:pt idx="61163">
                  <c:v>156.27864583333334</c:v>
                </c:pt>
                <c:pt idx="61164">
                  <c:v>156.28125</c:v>
                </c:pt>
                <c:pt idx="61165">
                  <c:v>156.28385416666666</c:v>
                </c:pt>
                <c:pt idx="61166">
                  <c:v>156.28645833333334</c:v>
                </c:pt>
                <c:pt idx="61167">
                  <c:v>156.2890625</c:v>
                </c:pt>
                <c:pt idx="61168">
                  <c:v>156.29166666666666</c:v>
                </c:pt>
                <c:pt idx="61169">
                  <c:v>156.29427083333334</c:v>
                </c:pt>
                <c:pt idx="61170">
                  <c:v>156.296875</c:v>
                </c:pt>
                <c:pt idx="61171">
                  <c:v>156.29947916666666</c:v>
                </c:pt>
                <c:pt idx="61172">
                  <c:v>156.30208333333334</c:v>
                </c:pt>
                <c:pt idx="61173">
                  <c:v>156.3046875</c:v>
                </c:pt>
                <c:pt idx="61174">
                  <c:v>156.30729166666666</c:v>
                </c:pt>
                <c:pt idx="61175">
                  <c:v>156.30989583333334</c:v>
                </c:pt>
                <c:pt idx="61176">
                  <c:v>156.3125</c:v>
                </c:pt>
                <c:pt idx="61177">
                  <c:v>156.31510416666666</c:v>
                </c:pt>
                <c:pt idx="61178">
                  <c:v>156.31770833333334</c:v>
                </c:pt>
                <c:pt idx="61179">
                  <c:v>156.3203125</c:v>
                </c:pt>
                <c:pt idx="61180">
                  <c:v>156.32291666666666</c:v>
                </c:pt>
                <c:pt idx="61181">
                  <c:v>156.32552083333334</c:v>
                </c:pt>
                <c:pt idx="61182">
                  <c:v>156.328125</c:v>
                </c:pt>
                <c:pt idx="61183">
                  <c:v>156.33072916666666</c:v>
                </c:pt>
                <c:pt idx="61184">
                  <c:v>156.33333333333334</c:v>
                </c:pt>
                <c:pt idx="61185">
                  <c:v>156.3359375</c:v>
                </c:pt>
                <c:pt idx="61186">
                  <c:v>156.33854166666666</c:v>
                </c:pt>
                <c:pt idx="61187">
                  <c:v>156.34114583333334</c:v>
                </c:pt>
                <c:pt idx="61188">
                  <c:v>156.34375</c:v>
                </c:pt>
                <c:pt idx="61189">
                  <c:v>156.34635416666666</c:v>
                </c:pt>
                <c:pt idx="61190">
                  <c:v>156.34895833333334</c:v>
                </c:pt>
                <c:pt idx="61191">
                  <c:v>156.3515625</c:v>
                </c:pt>
                <c:pt idx="61192">
                  <c:v>156.35416666666666</c:v>
                </c:pt>
                <c:pt idx="61193">
                  <c:v>156.35677083333334</c:v>
                </c:pt>
                <c:pt idx="61194">
                  <c:v>156.359375</c:v>
                </c:pt>
                <c:pt idx="61195">
                  <c:v>156.36197916666666</c:v>
                </c:pt>
                <c:pt idx="61196">
                  <c:v>156.36458333333334</c:v>
                </c:pt>
                <c:pt idx="61197">
                  <c:v>156.3671875</c:v>
                </c:pt>
                <c:pt idx="61198">
                  <c:v>156.36979166666666</c:v>
                </c:pt>
                <c:pt idx="61199">
                  <c:v>156.37239583333334</c:v>
                </c:pt>
                <c:pt idx="61200">
                  <c:v>156.375</c:v>
                </c:pt>
                <c:pt idx="61201">
                  <c:v>156.37760416666666</c:v>
                </c:pt>
                <c:pt idx="61202">
                  <c:v>156.38020833333334</c:v>
                </c:pt>
                <c:pt idx="61203">
                  <c:v>156.3828125</c:v>
                </c:pt>
                <c:pt idx="61204">
                  <c:v>156.38541666666666</c:v>
                </c:pt>
                <c:pt idx="61205">
                  <c:v>156.38802083333334</c:v>
                </c:pt>
                <c:pt idx="61206">
                  <c:v>156.390625</c:v>
                </c:pt>
                <c:pt idx="61207">
                  <c:v>156.39322916666666</c:v>
                </c:pt>
                <c:pt idx="61208">
                  <c:v>156.39583333333334</c:v>
                </c:pt>
                <c:pt idx="61209">
                  <c:v>156.3984375</c:v>
                </c:pt>
                <c:pt idx="61210">
                  <c:v>156.40104166666666</c:v>
                </c:pt>
                <c:pt idx="61211">
                  <c:v>156.40364583333334</c:v>
                </c:pt>
                <c:pt idx="61212">
                  <c:v>156.40625</c:v>
                </c:pt>
                <c:pt idx="61213">
                  <c:v>156.40885416666666</c:v>
                </c:pt>
                <c:pt idx="61214">
                  <c:v>156.41145833333334</c:v>
                </c:pt>
                <c:pt idx="61215">
                  <c:v>156.4140625</c:v>
                </c:pt>
                <c:pt idx="61216">
                  <c:v>156.41666666666666</c:v>
                </c:pt>
                <c:pt idx="61217">
                  <c:v>156.41927083333334</c:v>
                </c:pt>
                <c:pt idx="61218">
                  <c:v>156.421875</c:v>
                </c:pt>
                <c:pt idx="61219">
                  <c:v>156.42447916666666</c:v>
                </c:pt>
                <c:pt idx="61220">
                  <c:v>156.42708333333334</c:v>
                </c:pt>
                <c:pt idx="61221">
                  <c:v>156.4296875</c:v>
                </c:pt>
                <c:pt idx="61222">
                  <c:v>156.43229166666666</c:v>
                </c:pt>
                <c:pt idx="61223">
                  <c:v>156.43489583333334</c:v>
                </c:pt>
                <c:pt idx="61224">
                  <c:v>156.4375</c:v>
                </c:pt>
                <c:pt idx="61225">
                  <c:v>156.44010416666666</c:v>
                </c:pt>
                <c:pt idx="61226">
                  <c:v>156.44270833333334</c:v>
                </c:pt>
                <c:pt idx="61227">
                  <c:v>156.4453125</c:v>
                </c:pt>
                <c:pt idx="61228">
                  <c:v>156.44791666666666</c:v>
                </c:pt>
                <c:pt idx="61229">
                  <c:v>156.45052083333334</c:v>
                </c:pt>
                <c:pt idx="61230">
                  <c:v>156.453125</c:v>
                </c:pt>
                <c:pt idx="61231">
                  <c:v>156.45572916666666</c:v>
                </c:pt>
                <c:pt idx="61232">
                  <c:v>156.45833333333334</c:v>
                </c:pt>
                <c:pt idx="61233">
                  <c:v>156.4609375</c:v>
                </c:pt>
                <c:pt idx="61234">
                  <c:v>156.46354166666666</c:v>
                </c:pt>
                <c:pt idx="61235">
                  <c:v>156.46614583333334</c:v>
                </c:pt>
                <c:pt idx="61236">
                  <c:v>156.46875</c:v>
                </c:pt>
                <c:pt idx="61237">
                  <c:v>156.47135416666666</c:v>
                </c:pt>
                <c:pt idx="61238">
                  <c:v>156.47395833333334</c:v>
                </c:pt>
                <c:pt idx="61239">
                  <c:v>156.4765625</c:v>
                </c:pt>
                <c:pt idx="61240">
                  <c:v>156.47916666666666</c:v>
                </c:pt>
                <c:pt idx="61241">
                  <c:v>156.48177083333334</c:v>
                </c:pt>
                <c:pt idx="61242">
                  <c:v>156.484375</c:v>
                </c:pt>
                <c:pt idx="61243">
                  <c:v>156.48697916666666</c:v>
                </c:pt>
                <c:pt idx="61244">
                  <c:v>156.48958333333334</c:v>
                </c:pt>
                <c:pt idx="61245">
                  <c:v>156.4921875</c:v>
                </c:pt>
                <c:pt idx="61246">
                  <c:v>156.49479166666666</c:v>
                </c:pt>
                <c:pt idx="61247">
                  <c:v>156.49739583333334</c:v>
                </c:pt>
                <c:pt idx="61248">
                  <c:v>156.5</c:v>
                </c:pt>
                <c:pt idx="61249">
                  <c:v>156.50260416666666</c:v>
                </c:pt>
                <c:pt idx="61250">
                  <c:v>156.50520833333334</c:v>
                </c:pt>
                <c:pt idx="61251">
                  <c:v>156.5078125</c:v>
                </c:pt>
                <c:pt idx="61252">
                  <c:v>156.51041666666666</c:v>
                </c:pt>
                <c:pt idx="61253">
                  <c:v>156.51302083333334</c:v>
                </c:pt>
                <c:pt idx="61254">
                  <c:v>156.515625</c:v>
                </c:pt>
                <c:pt idx="61255">
                  <c:v>156.51822916666666</c:v>
                </c:pt>
                <c:pt idx="61256">
                  <c:v>156.52083333333334</c:v>
                </c:pt>
                <c:pt idx="61257">
                  <c:v>156.5234375</c:v>
                </c:pt>
                <c:pt idx="61258">
                  <c:v>156.52604166666666</c:v>
                </c:pt>
                <c:pt idx="61259">
                  <c:v>156.52864583333334</c:v>
                </c:pt>
                <c:pt idx="61260">
                  <c:v>156.53125</c:v>
                </c:pt>
                <c:pt idx="61261">
                  <c:v>156.53385416666666</c:v>
                </c:pt>
                <c:pt idx="61262">
                  <c:v>156.53645833333334</c:v>
                </c:pt>
                <c:pt idx="61263">
                  <c:v>156.5390625</c:v>
                </c:pt>
                <c:pt idx="61264">
                  <c:v>156.54166666666666</c:v>
                </c:pt>
                <c:pt idx="61265">
                  <c:v>156.54427083333334</c:v>
                </c:pt>
                <c:pt idx="61266">
                  <c:v>156.546875</c:v>
                </c:pt>
                <c:pt idx="61267">
                  <c:v>156.54947916666666</c:v>
                </c:pt>
                <c:pt idx="61268">
                  <c:v>156.55208333333334</c:v>
                </c:pt>
                <c:pt idx="61269">
                  <c:v>156.5546875</c:v>
                </c:pt>
                <c:pt idx="61270">
                  <c:v>156.55729166666666</c:v>
                </c:pt>
                <c:pt idx="61271">
                  <c:v>156.55989583333334</c:v>
                </c:pt>
                <c:pt idx="61272">
                  <c:v>156.5625</c:v>
                </c:pt>
                <c:pt idx="61273">
                  <c:v>156.56510416666666</c:v>
                </c:pt>
                <c:pt idx="61274">
                  <c:v>156.56770833333334</c:v>
                </c:pt>
                <c:pt idx="61275">
                  <c:v>156.5703125</c:v>
                </c:pt>
                <c:pt idx="61276">
                  <c:v>156.57291666666666</c:v>
                </c:pt>
                <c:pt idx="61277">
                  <c:v>156.57552083333334</c:v>
                </c:pt>
                <c:pt idx="61278">
                  <c:v>156.578125</c:v>
                </c:pt>
                <c:pt idx="61279">
                  <c:v>156.58072916666666</c:v>
                </c:pt>
                <c:pt idx="61280">
                  <c:v>156.58333333333334</c:v>
                </c:pt>
                <c:pt idx="61281">
                  <c:v>156.5859375</c:v>
                </c:pt>
                <c:pt idx="61282">
                  <c:v>156.58854166666666</c:v>
                </c:pt>
                <c:pt idx="61283">
                  <c:v>156.59114583333334</c:v>
                </c:pt>
                <c:pt idx="61284">
                  <c:v>156.59375</c:v>
                </c:pt>
                <c:pt idx="61285">
                  <c:v>156.59635416666666</c:v>
                </c:pt>
                <c:pt idx="61286">
                  <c:v>156.59895833333334</c:v>
                </c:pt>
                <c:pt idx="61287">
                  <c:v>156.6015625</c:v>
                </c:pt>
                <c:pt idx="61288">
                  <c:v>156.60416666666666</c:v>
                </c:pt>
                <c:pt idx="61289">
                  <c:v>156.60677083333334</c:v>
                </c:pt>
                <c:pt idx="61290">
                  <c:v>156.609375</c:v>
                </c:pt>
                <c:pt idx="61291">
                  <c:v>156.61197916666666</c:v>
                </c:pt>
                <c:pt idx="61292">
                  <c:v>156.61458333333334</c:v>
                </c:pt>
                <c:pt idx="61293">
                  <c:v>156.6171875</c:v>
                </c:pt>
                <c:pt idx="61294">
                  <c:v>156.61979166666666</c:v>
                </c:pt>
                <c:pt idx="61295">
                  <c:v>156.62239583333334</c:v>
                </c:pt>
                <c:pt idx="61296">
                  <c:v>156.625</c:v>
                </c:pt>
                <c:pt idx="61297">
                  <c:v>156.62760416666666</c:v>
                </c:pt>
                <c:pt idx="61298">
                  <c:v>156.63020833333334</c:v>
                </c:pt>
                <c:pt idx="61299">
                  <c:v>156.6328125</c:v>
                </c:pt>
                <c:pt idx="61300">
                  <c:v>156.63541666666666</c:v>
                </c:pt>
                <c:pt idx="61301">
                  <c:v>156.63802083333334</c:v>
                </c:pt>
                <c:pt idx="61302">
                  <c:v>156.640625</c:v>
                </c:pt>
                <c:pt idx="61303">
                  <c:v>156.64322916666666</c:v>
                </c:pt>
                <c:pt idx="61304">
                  <c:v>156.64583333333334</c:v>
                </c:pt>
                <c:pt idx="61305">
                  <c:v>156.6484375</c:v>
                </c:pt>
                <c:pt idx="61306">
                  <c:v>156.65104166666666</c:v>
                </c:pt>
                <c:pt idx="61307">
                  <c:v>156.65364583333334</c:v>
                </c:pt>
                <c:pt idx="61308">
                  <c:v>156.65625</c:v>
                </c:pt>
                <c:pt idx="61309">
                  <c:v>156.65885416666666</c:v>
                </c:pt>
                <c:pt idx="61310">
                  <c:v>156.66145833333334</c:v>
                </c:pt>
                <c:pt idx="61311">
                  <c:v>156.6640625</c:v>
                </c:pt>
                <c:pt idx="61312">
                  <c:v>156.66666666666666</c:v>
                </c:pt>
                <c:pt idx="61313">
                  <c:v>156.66927083333334</c:v>
                </c:pt>
                <c:pt idx="61314">
                  <c:v>156.671875</c:v>
                </c:pt>
                <c:pt idx="61315">
                  <c:v>156.67447916666666</c:v>
                </c:pt>
                <c:pt idx="61316">
                  <c:v>156.67708333333334</c:v>
                </c:pt>
                <c:pt idx="61317">
                  <c:v>156.6796875</c:v>
                </c:pt>
                <c:pt idx="61318">
                  <c:v>156.68229166666666</c:v>
                </c:pt>
                <c:pt idx="61319">
                  <c:v>156.68489583333334</c:v>
                </c:pt>
                <c:pt idx="61320">
                  <c:v>156.6875</c:v>
                </c:pt>
                <c:pt idx="61321">
                  <c:v>156.69010416666666</c:v>
                </c:pt>
                <c:pt idx="61322">
                  <c:v>156.69270833333334</c:v>
                </c:pt>
                <c:pt idx="61323">
                  <c:v>156.6953125</c:v>
                </c:pt>
                <c:pt idx="61324">
                  <c:v>156.69791666666666</c:v>
                </c:pt>
                <c:pt idx="61325">
                  <c:v>156.70052083333334</c:v>
                </c:pt>
                <c:pt idx="61326">
                  <c:v>156.703125</c:v>
                </c:pt>
                <c:pt idx="61327">
                  <c:v>156.70572916666666</c:v>
                </c:pt>
                <c:pt idx="61328">
                  <c:v>156.70833333333334</c:v>
                </c:pt>
                <c:pt idx="61329">
                  <c:v>156.7109375</c:v>
                </c:pt>
                <c:pt idx="61330">
                  <c:v>156.71354166666666</c:v>
                </c:pt>
                <c:pt idx="61331">
                  <c:v>156.71614583333334</c:v>
                </c:pt>
                <c:pt idx="61332">
                  <c:v>156.71875</c:v>
                </c:pt>
                <c:pt idx="61333">
                  <c:v>156.72135416666666</c:v>
                </c:pt>
                <c:pt idx="61334">
                  <c:v>156.72395833333334</c:v>
                </c:pt>
                <c:pt idx="61335">
                  <c:v>156.7265625</c:v>
                </c:pt>
                <c:pt idx="61336">
                  <c:v>156.72916666666666</c:v>
                </c:pt>
                <c:pt idx="61337">
                  <c:v>156.73177083333334</c:v>
                </c:pt>
                <c:pt idx="61338">
                  <c:v>156.734375</c:v>
                </c:pt>
                <c:pt idx="61339">
                  <c:v>156.73697916666666</c:v>
                </c:pt>
                <c:pt idx="61340">
                  <c:v>156.73958333333334</c:v>
                </c:pt>
                <c:pt idx="61341">
                  <c:v>156.7421875</c:v>
                </c:pt>
                <c:pt idx="61342">
                  <c:v>156.74479166666666</c:v>
                </c:pt>
                <c:pt idx="61343">
                  <c:v>156.74739583333334</c:v>
                </c:pt>
                <c:pt idx="61344">
                  <c:v>156.75</c:v>
                </c:pt>
                <c:pt idx="61345">
                  <c:v>156.75260416666666</c:v>
                </c:pt>
                <c:pt idx="61346">
                  <c:v>156.75520833333334</c:v>
                </c:pt>
                <c:pt idx="61347">
                  <c:v>156.7578125</c:v>
                </c:pt>
                <c:pt idx="61348">
                  <c:v>156.76041666666666</c:v>
                </c:pt>
                <c:pt idx="61349">
                  <c:v>156.76302083333334</c:v>
                </c:pt>
                <c:pt idx="61350">
                  <c:v>156.765625</c:v>
                </c:pt>
                <c:pt idx="61351">
                  <c:v>156.76822916666666</c:v>
                </c:pt>
                <c:pt idx="61352">
                  <c:v>156.77083333333334</c:v>
                </c:pt>
                <c:pt idx="61353">
                  <c:v>156.7734375</c:v>
                </c:pt>
                <c:pt idx="61354">
                  <c:v>156.77604166666666</c:v>
                </c:pt>
                <c:pt idx="61355">
                  <c:v>156.77864583333334</c:v>
                </c:pt>
                <c:pt idx="61356">
                  <c:v>156.78125</c:v>
                </c:pt>
                <c:pt idx="61357">
                  <c:v>156.78385416666666</c:v>
                </c:pt>
                <c:pt idx="61358">
                  <c:v>156.78645833333334</c:v>
                </c:pt>
                <c:pt idx="61359">
                  <c:v>156.7890625</c:v>
                </c:pt>
                <c:pt idx="61360">
                  <c:v>156.79166666666666</c:v>
                </c:pt>
                <c:pt idx="61361">
                  <c:v>156.79427083333334</c:v>
                </c:pt>
                <c:pt idx="61362">
                  <c:v>156.796875</c:v>
                </c:pt>
                <c:pt idx="61363">
                  <c:v>156.79947916666666</c:v>
                </c:pt>
                <c:pt idx="61364">
                  <c:v>156.80208333333334</c:v>
                </c:pt>
                <c:pt idx="61365">
                  <c:v>156.8046875</c:v>
                </c:pt>
                <c:pt idx="61366">
                  <c:v>156.80729166666666</c:v>
                </c:pt>
                <c:pt idx="61367">
                  <c:v>156.80989583333334</c:v>
                </c:pt>
                <c:pt idx="61368">
                  <c:v>156.8125</c:v>
                </c:pt>
                <c:pt idx="61369">
                  <c:v>156.81510416666666</c:v>
                </c:pt>
                <c:pt idx="61370">
                  <c:v>156.81770833333334</c:v>
                </c:pt>
                <c:pt idx="61371">
                  <c:v>156.8203125</c:v>
                </c:pt>
                <c:pt idx="61372">
                  <c:v>156.82291666666666</c:v>
                </c:pt>
                <c:pt idx="61373">
                  <c:v>156.82552083333334</c:v>
                </c:pt>
                <c:pt idx="61374">
                  <c:v>156.828125</c:v>
                </c:pt>
                <c:pt idx="61375">
                  <c:v>156.83072916666666</c:v>
                </c:pt>
                <c:pt idx="61376">
                  <c:v>156.83333333333334</c:v>
                </c:pt>
                <c:pt idx="61377">
                  <c:v>156.8359375</c:v>
                </c:pt>
                <c:pt idx="61378">
                  <c:v>156.83854166666666</c:v>
                </c:pt>
                <c:pt idx="61379">
                  <c:v>156.84114583333334</c:v>
                </c:pt>
                <c:pt idx="61380">
                  <c:v>156.84375</c:v>
                </c:pt>
                <c:pt idx="61381">
                  <c:v>156.84635416666666</c:v>
                </c:pt>
                <c:pt idx="61382">
                  <c:v>156.84895833333334</c:v>
                </c:pt>
                <c:pt idx="61383">
                  <c:v>156.8515625</c:v>
                </c:pt>
                <c:pt idx="61384">
                  <c:v>156.85416666666666</c:v>
                </c:pt>
                <c:pt idx="61385">
                  <c:v>156.85677083333334</c:v>
                </c:pt>
                <c:pt idx="61386">
                  <c:v>156.859375</c:v>
                </c:pt>
                <c:pt idx="61387">
                  <c:v>156.86197916666666</c:v>
                </c:pt>
                <c:pt idx="61388">
                  <c:v>156.86458333333334</c:v>
                </c:pt>
                <c:pt idx="61389">
                  <c:v>156.8671875</c:v>
                </c:pt>
                <c:pt idx="61390">
                  <c:v>156.86979166666666</c:v>
                </c:pt>
                <c:pt idx="61391">
                  <c:v>156.87239583333334</c:v>
                </c:pt>
                <c:pt idx="61392">
                  <c:v>156.875</c:v>
                </c:pt>
                <c:pt idx="61393">
                  <c:v>156.87760416666666</c:v>
                </c:pt>
                <c:pt idx="61394">
                  <c:v>156.88020833333334</c:v>
                </c:pt>
                <c:pt idx="61395">
                  <c:v>156.8828125</c:v>
                </c:pt>
                <c:pt idx="61396">
                  <c:v>156.88541666666666</c:v>
                </c:pt>
                <c:pt idx="61397">
                  <c:v>156.88802083333334</c:v>
                </c:pt>
                <c:pt idx="61398">
                  <c:v>156.890625</c:v>
                </c:pt>
                <c:pt idx="61399">
                  <c:v>156.89322916666666</c:v>
                </c:pt>
                <c:pt idx="61400">
                  <c:v>156.89583333333334</c:v>
                </c:pt>
                <c:pt idx="61401">
                  <c:v>156.8984375</c:v>
                </c:pt>
                <c:pt idx="61402">
                  <c:v>156.90104166666666</c:v>
                </c:pt>
                <c:pt idx="61403">
                  <c:v>156.90364583333334</c:v>
                </c:pt>
                <c:pt idx="61404">
                  <c:v>156.90625</c:v>
                </c:pt>
                <c:pt idx="61405">
                  <c:v>156.90885416666666</c:v>
                </c:pt>
                <c:pt idx="61406">
                  <c:v>156.91145833333334</c:v>
                </c:pt>
                <c:pt idx="61407">
                  <c:v>156.9140625</c:v>
                </c:pt>
                <c:pt idx="61408">
                  <c:v>156.91666666666666</c:v>
                </c:pt>
                <c:pt idx="61409">
                  <c:v>156.91927083333334</c:v>
                </c:pt>
                <c:pt idx="61410">
                  <c:v>156.921875</c:v>
                </c:pt>
                <c:pt idx="61411">
                  <c:v>156.92447916666666</c:v>
                </c:pt>
                <c:pt idx="61412">
                  <c:v>156.92708333333334</c:v>
                </c:pt>
                <c:pt idx="61413">
                  <c:v>156.9296875</c:v>
                </c:pt>
                <c:pt idx="61414">
                  <c:v>156.93229166666666</c:v>
                </c:pt>
                <c:pt idx="61415">
                  <c:v>156.93489583333334</c:v>
                </c:pt>
                <c:pt idx="61416">
                  <c:v>156.9375</c:v>
                </c:pt>
                <c:pt idx="61417">
                  <c:v>156.94010416666666</c:v>
                </c:pt>
                <c:pt idx="61418">
                  <c:v>156.94270833333334</c:v>
                </c:pt>
                <c:pt idx="61419">
                  <c:v>156.9453125</c:v>
                </c:pt>
                <c:pt idx="61420">
                  <c:v>156.94791666666666</c:v>
                </c:pt>
                <c:pt idx="61421">
                  <c:v>156.95052083333334</c:v>
                </c:pt>
                <c:pt idx="61422">
                  <c:v>156.953125</c:v>
                </c:pt>
                <c:pt idx="61423">
                  <c:v>156.95572916666666</c:v>
                </c:pt>
                <c:pt idx="61424">
                  <c:v>156.95833333333334</c:v>
                </c:pt>
                <c:pt idx="61425">
                  <c:v>156.9609375</c:v>
                </c:pt>
                <c:pt idx="61426">
                  <c:v>156.96354166666666</c:v>
                </c:pt>
                <c:pt idx="61427">
                  <c:v>156.96614583333334</c:v>
                </c:pt>
                <c:pt idx="61428">
                  <c:v>156.96875</c:v>
                </c:pt>
                <c:pt idx="61429">
                  <c:v>156.97135416666666</c:v>
                </c:pt>
                <c:pt idx="61430">
                  <c:v>156.97395833333334</c:v>
                </c:pt>
                <c:pt idx="61431">
                  <c:v>156.9765625</c:v>
                </c:pt>
                <c:pt idx="61432">
                  <c:v>156.97916666666666</c:v>
                </c:pt>
                <c:pt idx="61433">
                  <c:v>156.98177083333334</c:v>
                </c:pt>
                <c:pt idx="61434">
                  <c:v>156.984375</c:v>
                </c:pt>
                <c:pt idx="61435">
                  <c:v>156.98697916666666</c:v>
                </c:pt>
                <c:pt idx="61436">
                  <c:v>156.98958333333334</c:v>
                </c:pt>
                <c:pt idx="61437">
                  <c:v>156.9921875</c:v>
                </c:pt>
                <c:pt idx="61438">
                  <c:v>156.99479166666666</c:v>
                </c:pt>
                <c:pt idx="61439">
                  <c:v>156.99739583333334</c:v>
                </c:pt>
                <c:pt idx="61440">
                  <c:v>157</c:v>
                </c:pt>
                <c:pt idx="61441">
                  <c:v>157.00260416666666</c:v>
                </c:pt>
                <c:pt idx="61442">
                  <c:v>157.00520833333334</c:v>
                </c:pt>
                <c:pt idx="61443">
                  <c:v>157.0078125</c:v>
                </c:pt>
                <c:pt idx="61444">
                  <c:v>157.01041666666666</c:v>
                </c:pt>
                <c:pt idx="61445">
                  <c:v>157.01302083333334</c:v>
                </c:pt>
                <c:pt idx="61446">
                  <c:v>157.015625</c:v>
                </c:pt>
                <c:pt idx="61447">
                  <c:v>157.01822916666666</c:v>
                </c:pt>
                <c:pt idx="61448">
                  <c:v>157.02083333333334</c:v>
                </c:pt>
                <c:pt idx="61449">
                  <c:v>157.0234375</c:v>
                </c:pt>
                <c:pt idx="61450">
                  <c:v>157.02604166666666</c:v>
                </c:pt>
                <c:pt idx="61451">
                  <c:v>157.02864583333334</c:v>
                </c:pt>
                <c:pt idx="61452">
                  <c:v>157.03125</c:v>
                </c:pt>
                <c:pt idx="61453">
                  <c:v>157.03385416666666</c:v>
                </c:pt>
                <c:pt idx="61454">
                  <c:v>157.03645833333334</c:v>
                </c:pt>
                <c:pt idx="61455">
                  <c:v>157.0390625</c:v>
                </c:pt>
                <c:pt idx="61456">
                  <c:v>157.04166666666666</c:v>
                </c:pt>
                <c:pt idx="61457">
                  <c:v>157.04427083333334</c:v>
                </c:pt>
                <c:pt idx="61458">
                  <c:v>157.046875</c:v>
                </c:pt>
                <c:pt idx="61459">
                  <c:v>157.04947916666666</c:v>
                </c:pt>
                <c:pt idx="61460">
                  <c:v>157.05208333333334</c:v>
                </c:pt>
                <c:pt idx="61461">
                  <c:v>157.0546875</c:v>
                </c:pt>
                <c:pt idx="61462">
                  <c:v>157.05729166666666</c:v>
                </c:pt>
                <c:pt idx="61463">
                  <c:v>157.05989583333334</c:v>
                </c:pt>
                <c:pt idx="61464">
                  <c:v>157.0625</c:v>
                </c:pt>
                <c:pt idx="61465">
                  <c:v>157.06510416666666</c:v>
                </c:pt>
                <c:pt idx="61466">
                  <c:v>157.06770833333334</c:v>
                </c:pt>
                <c:pt idx="61467">
                  <c:v>157.0703125</c:v>
                </c:pt>
                <c:pt idx="61468">
                  <c:v>157.07291666666666</c:v>
                </c:pt>
                <c:pt idx="61469">
                  <c:v>157.07552083333334</c:v>
                </c:pt>
                <c:pt idx="61470">
                  <c:v>157.078125</c:v>
                </c:pt>
                <c:pt idx="61471">
                  <c:v>157.08072916666666</c:v>
                </c:pt>
                <c:pt idx="61472">
                  <c:v>157.08333333333334</c:v>
                </c:pt>
                <c:pt idx="61473">
                  <c:v>157.0859375</c:v>
                </c:pt>
                <c:pt idx="61474">
                  <c:v>157.08854166666666</c:v>
                </c:pt>
                <c:pt idx="61475">
                  <c:v>157.09114583333334</c:v>
                </c:pt>
                <c:pt idx="61476">
                  <c:v>157.09375</c:v>
                </c:pt>
                <c:pt idx="61477">
                  <c:v>157.09635416666666</c:v>
                </c:pt>
                <c:pt idx="61478">
                  <c:v>157.09895833333334</c:v>
                </c:pt>
                <c:pt idx="61479">
                  <c:v>157.1015625</c:v>
                </c:pt>
                <c:pt idx="61480">
                  <c:v>157.10416666666666</c:v>
                </c:pt>
                <c:pt idx="61481">
                  <c:v>157.10677083333334</c:v>
                </c:pt>
                <c:pt idx="61482">
                  <c:v>157.109375</c:v>
                </c:pt>
                <c:pt idx="61483">
                  <c:v>157.11197916666666</c:v>
                </c:pt>
                <c:pt idx="61484">
                  <c:v>157.11458333333334</c:v>
                </c:pt>
                <c:pt idx="61485">
                  <c:v>157.1171875</c:v>
                </c:pt>
                <c:pt idx="61486">
                  <c:v>157.11979166666666</c:v>
                </c:pt>
                <c:pt idx="61487">
                  <c:v>157.12239583333334</c:v>
                </c:pt>
                <c:pt idx="61488">
                  <c:v>157.125</c:v>
                </c:pt>
                <c:pt idx="61489">
                  <c:v>157.12760416666666</c:v>
                </c:pt>
                <c:pt idx="61490">
                  <c:v>157.13020833333334</c:v>
                </c:pt>
                <c:pt idx="61491">
                  <c:v>157.1328125</c:v>
                </c:pt>
                <c:pt idx="61492">
                  <c:v>157.13541666666666</c:v>
                </c:pt>
                <c:pt idx="61493">
                  <c:v>157.13802083333334</c:v>
                </c:pt>
                <c:pt idx="61494">
                  <c:v>157.140625</c:v>
                </c:pt>
                <c:pt idx="61495">
                  <c:v>157.14322916666666</c:v>
                </c:pt>
                <c:pt idx="61496">
                  <c:v>157.14583333333334</c:v>
                </c:pt>
                <c:pt idx="61497">
                  <c:v>157.1484375</c:v>
                </c:pt>
                <c:pt idx="61498">
                  <c:v>157.15104166666666</c:v>
                </c:pt>
                <c:pt idx="61499">
                  <c:v>157.15364583333334</c:v>
                </c:pt>
                <c:pt idx="61500">
                  <c:v>157.15625</c:v>
                </c:pt>
                <c:pt idx="61501">
                  <c:v>157.15885416666666</c:v>
                </c:pt>
                <c:pt idx="61502">
                  <c:v>157.16145833333334</c:v>
                </c:pt>
                <c:pt idx="61503">
                  <c:v>157.1640625</c:v>
                </c:pt>
                <c:pt idx="61504">
                  <c:v>157.16666666666666</c:v>
                </c:pt>
                <c:pt idx="61505">
                  <c:v>157.16927083333334</c:v>
                </c:pt>
                <c:pt idx="61506">
                  <c:v>157.171875</c:v>
                </c:pt>
                <c:pt idx="61507">
                  <c:v>157.17447916666666</c:v>
                </c:pt>
                <c:pt idx="61508">
                  <c:v>157.17708333333334</c:v>
                </c:pt>
                <c:pt idx="61509">
                  <c:v>157.1796875</c:v>
                </c:pt>
                <c:pt idx="61510">
                  <c:v>157.18229166666666</c:v>
                </c:pt>
                <c:pt idx="61511">
                  <c:v>157.18489583333334</c:v>
                </c:pt>
                <c:pt idx="61512">
                  <c:v>157.1875</c:v>
                </c:pt>
                <c:pt idx="61513">
                  <c:v>157.19010416666666</c:v>
                </c:pt>
                <c:pt idx="61514">
                  <c:v>157.19270833333334</c:v>
                </c:pt>
                <c:pt idx="61515">
                  <c:v>157.1953125</c:v>
                </c:pt>
                <c:pt idx="61516">
                  <c:v>157.19791666666666</c:v>
                </c:pt>
                <c:pt idx="61517">
                  <c:v>157.20052083333334</c:v>
                </c:pt>
                <c:pt idx="61518">
                  <c:v>157.203125</c:v>
                </c:pt>
                <c:pt idx="61519">
                  <c:v>157.20572916666666</c:v>
                </c:pt>
                <c:pt idx="61520">
                  <c:v>157.20833333333334</c:v>
                </c:pt>
                <c:pt idx="61521">
                  <c:v>157.2109375</c:v>
                </c:pt>
                <c:pt idx="61522">
                  <c:v>157.21354166666666</c:v>
                </c:pt>
                <c:pt idx="61523">
                  <c:v>157.21614583333334</c:v>
                </c:pt>
                <c:pt idx="61524">
                  <c:v>157.21875</c:v>
                </c:pt>
                <c:pt idx="61525">
                  <c:v>157.22135416666666</c:v>
                </c:pt>
                <c:pt idx="61526">
                  <c:v>157.22395833333334</c:v>
                </c:pt>
                <c:pt idx="61527">
                  <c:v>157.2265625</c:v>
                </c:pt>
                <c:pt idx="61528">
                  <c:v>157.22916666666666</c:v>
                </c:pt>
                <c:pt idx="61529">
                  <c:v>157.23177083333334</c:v>
                </c:pt>
                <c:pt idx="61530">
                  <c:v>157.234375</c:v>
                </c:pt>
                <c:pt idx="61531">
                  <c:v>157.23697916666666</c:v>
                </c:pt>
                <c:pt idx="61532">
                  <c:v>157.23958333333334</c:v>
                </c:pt>
                <c:pt idx="61533">
                  <c:v>157.2421875</c:v>
                </c:pt>
                <c:pt idx="61534">
                  <c:v>157.24479166666666</c:v>
                </c:pt>
                <c:pt idx="61535">
                  <c:v>157.24739583333334</c:v>
                </c:pt>
                <c:pt idx="61536">
                  <c:v>157.25</c:v>
                </c:pt>
                <c:pt idx="61537">
                  <c:v>157.25260416666666</c:v>
                </c:pt>
                <c:pt idx="61538">
                  <c:v>157.25520833333334</c:v>
                </c:pt>
                <c:pt idx="61539">
                  <c:v>157.2578125</c:v>
                </c:pt>
                <c:pt idx="61540">
                  <c:v>157.26041666666666</c:v>
                </c:pt>
                <c:pt idx="61541">
                  <c:v>157.26302083333334</c:v>
                </c:pt>
                <c:pt idx="61542">
                  <c:v>157.265625</c:v>
                </c:pt>
                <c:pt idx="61543">
                  <c:v>157.26822916666666</c:v>
                </c:pt>
                <c:pt idx="61544">
                  <c:v>157.27083333333334</c:v>
                </c:pt>
                <c:pt idx="61545">
                  <c:v>157.2734375</c:v>
                </c:pt>
                <c:pt idx="61546">
                  <c:v>157.27604166666666</c:v>
                </c:pt>
                <c:pt idx="61547">
                  <c:v>157.27864583333334</c:v>
                </c:pt>
                <c:pt idx="61548">
                  <c:v>157.28125</c:v>
                </c:pt>
                <c:pt idx="61549">
                  <c:v>157.28385416666666</c:v>
                </c:pt>
                <c:pt idx="61550">
                  <c:v>157.28645833333334</c:v>
                </c:pt>
                <c:pt idx="61551">
                  <c:v>157.2890625</c:v>
                </c:pt>
                <c:pt idx="61552">
                  <c:v>157.29166666666666</c:v>
                </c:pt>
                <c:pt idx="61553">
                  <c:v>157.29427083333334</c:v>
                </c:pt>
                <c:pt idx="61554">
                  <c:v>157.296875</c:v>
                </c:pt>
                <c:pt idx="61555">
                  <c:v>157.29947916666666</c:v>
                </c:pt>
                <c:pt idx="61556">
                  <c:v>157.30208333333334</c:v>
                </c:pt>
                <c:pt idx="61557">
                  <c:v>157.3046875</c:v>
                </c:pt>
                <c:pt idx="61558">
                  <c:v>157.30729166666666</c:v>
                </c:pt>
                <c:pt idx="61559">
                  <c:v>157.30989583333334</c:v>
                </c:pt>
                <c:pt idx="61560">
                  <c:v>157.3125</c:v>
                </c:pt>
                <c:pt idx="61561">
                  <c:v>157.31510416666666</c:v>
                </c:pt>
                <c:pt idx="61562">
                  <c:v>157.31770833333334</c:v>
                </c:pt>
                <c:pt idx="61563">
                  <c:v>157.3203125</c:v>
                </c:pt>
                <c:pt idx="61564">
                  <c:v>157.32291666666666</c:v>
                </c:pt>
                <c:pt idx="61565">
                  <c:v>157.32552083333334</c:v>
                </c:pt>
                <c:pt idx="61566">
                  <c:v>157.328125</c:v>
                </c:pt>
                <c:pt idx="61567">
                  <c:v>157.33072916666666</c:v>
                </c:pt>
                <c:pt idx="61568">
                  <c:v>157.33333333333334</c:v>
                </c:pt>
                <c:pt idx="61569">
                  <c:v>157.3359375</c:v>
                </c:pt>
                <c:pt idx="61570">
                  <c:v>157.33854166666666</c:v>
                </c:pt>
                <c:pt idx="61571">
                  <c:v>157.34114583333334</c:v>
                </c:pt>
                <c:pt idx="61572">
                  <c:v>157.34375</c:v>
                </c:pt>
                <c:pt idx="61573">
                  <c:v>157.34635416666666</c:v>
                </c:pt>
                <c:pt idx="61574">
                  <c:v>157.34895833333334</c:v>
                </c:pt>
                <c:pt idx="61575">
                  <c:v>157.3515625</c:v>
                </c:pt>
                <c:pt idx="61576">
                  <c:v>157.35416666666666</c:v>
                </c:pt>
                <c:pt idx="61577">
                  <c:v>157.35677083333334</c:v>
                </c:pt>
                <c:pt idx="61578">
                  <c:v>157.359375</c:v>
                </c:pt>
                <c:pt idx="61579">
                  <c:v>157.36197916666666</c:v>
                </c:pt>
                <c:pt idx="61580">
                  <c:v>157.36458333333334</c:v>
                </c:pt>
                <c:pt idx="61581">
                  <c:v>157.3671875</c:v>
                </c:pt>
                <c:pt idx="61582">
                  <c:v>157.36979166666666</c:v>
                </c:pt>
                <c:pt idx="61583">
                  <c:v>157.37239583333334</c:v>
                </c:pt>
                <c:pt idx="61584">
                  <c:v>157.375</c:v>
                </c:pt>
                <c:pt idx="61585">
                  <c:v>157.37760416666666</c:v>
                </c:pt>
                <c:pt idx="61586">
                  <c:v>157.38020833333334</c:v>
                </c:pt>
                <c:pt idx="61587">
                  <c:v>157.3828125</c:v>
                </c:pt>
                <c:pt idx="61588">
                  <c:v>157.38541666666666</c:v>
                </c:pt>
                <c:pt idx="61589">
                  <c:v>157.38802083333334</c:v>
                </c:pt>
                <c:pt idx="61590">
                  <c:v>157.390625</c:v>
                </c:pt>
                <c:pt idx="61591">
                  <c:v>157.39322916666666</c:v>
                </c:pt>
                <c:pt idx="61592">
                  <c:v>157.39583333333334</c:v>
                </c:pt>
                <c:pt idx="61593">
                  <c:v>157.3984375</c:v>
                </c:pt>
                <c:pt idx="61594">
                  <c:v>157.40104166666666</c:v>
                </c:pt>
                <c:pt idx="61595">
                  <c:v>157.40364583333334</c:v>
                </c:pt>
                <c:pt idx="61596">
                  <c:v>157.40625</c:v>
                </c:pt>
                <c:pt idx="61597">
                  <c:v>157.40885416666666</c:v>
                </c:pt>
                <c:pt idx="61598">
                  <c:v>157.41145833333334</c:v>
                </c:pt>
                <c:pt idx="61599">
                  <c:v>157.4140625</c:v>
                </c:pt>
                <c:pt idx="61600">
                  <c:v>157.41666666666666</c:v>
                </c:pt>
                <c:pt idx="61601">
                  <c:v>157.41927083333334</c:v>
                </c:pt>
                <c:pt idx="61602">
                  <c:v>157.421875</c:v>
                </c:pt>
                <c:pt idx="61603">
                  <c:v>157.42447916666666</c:v>
                </c:pt>
                <c:pt idx="61604">
                  <c:v>157.42708333333334</c:v>
                </c:pt>
                <c:pt idx="61605">
                  <c:v>157.4296875</c:v>
                </c:pt>
                <c:pt idx="61606">
                  <c:v>157.43229166666666</c:v>
                </c:pt>
                <c:pt idx="61607">
                  <c:v>157.43489583333334</c:v>
                </c:pt>
                <c:pt idx="61608">
                  <c:v>157.4375</c:v>
                </c:pt>
                <c:pt idx="61609">
                  <c:v>157.44010416666666</c:v>
                </c:pt>
                <c:pt idx="61610">
                  <c:v>157.44270833333334</c:v>
                </c:pt>
                <c:pt idx="61611">
                  <c:v>157.4453125</c:v>
                </c:pt>
                <c:pt idx="61612">
                  <c:v>157.44791666666666</c:v>
                </c:pt>
                <c:pt idx="61613">
                  <c:v>157.45052083333334</c:v>
                </c:pt>
                <c:pt idx="61614">
                  <c:v>157.453125</c:v>
                </c:pt>
                <c:pt idx="61615">
                  <c:v>157.45572916666666</c:v>
                </c:pt>
                <c:pt idx="61616">
                  <c:v>157.45833333333334</c:v>
                </c:pt>
                <c:pt idx="61617">
                  <c:v>157.4609375</c:v>
                </c:pt>
                <c:pt idx="61618">
                  <c:v>157.46354166666666</c:v>
                </c:pt>
                <c:pt idx="61619">
                  <c:v>157.46614583333334</c:v>
                </c:pt>
                <c:pt idx="61620">
                  <c:v>157.46875</c:v>
                </c:pt>
                <c:pt idx="61621">
                  <c:v>157.47135416666666</c:v>
                </c:pt>
                <c:pt idx="61622">
                  <c:v>157.47395833333334</c:v>
                </c:pt>
                <c:pt idx="61623">
                  <c:v>157.4765625</c:v>
                </c:pt>
                <c:pt idx="61624">
                  <c:v>157.47916666666666</c:v>
                </c:pt>
                <c:pt idx="61625">
                  <c:v>157.48177083333334</c:v>
                </c:pt>
                <c:pt idx="61626">
                  <c:v>157.484375</c:v>
                </c:pt>
                <c:pt idx="61627">
                  <c:v>157.48697916666666</c:v>
                </c:pt>
                <c:pt idx="61628">
                  <c:v>157.48958333333334</c:v>
                </c:pt>
                <c:pt idx="61629">
                  <c:v>157.4921875</c:v>
                </c:pt>
                <c:pt idx="61630">
                  <c:v>157.49479166666666</c:v>
                </c:pt>
                <c:pt idx="61631">
                  <c:v>157.49739583333334</c:v>
                </c:pt>
                <c:pt idx="61632">
                  <c:v>157.5</c:v>
                </c:pt>
                <c:pt idx="61633">
                  <c:v>157.50260416666666</c:v>
                </c:pt>
                <c:pt idx="61634">
                  <c:v>157.50520833333334</c:v>
                </c:pt>
                <c:pt idx="61635">
                  <c:v>157.5078125</c:v>
                </c:pt>
                <c:pt idx="61636">
                  <c:v>157.51041666666666</c:v>
                </c:pt>
                <c:pt idx="61637">
                  <c:v>157.51302083333334</c:v>
                </c:pt>
                <c:pt idx="61638">
                  <c:v>157.515625</c:v>
                </c:pt>
                <c:pt idx="61639">
                  <c:v>157.51822916666666</c:v>
                </c:pt>
                <c:pt idx="61640">
                  <c:v>157.52083333333334</c:v>
                </c:pt>
                <c:pt idx="61641">
                  <c:v>157.5234375</c:v>
                </c:pt>
                <c:pt idx="61642">
                  <c:v>157.52604166666666</c:v>
                </c:pt>
                <c:pt idx="61643">
                  <c:v>157.52864583333334</c:v>
                </c:pt>
                <c:pt idx="61644">
                  <c:v>157.53125</c:v>
                </c:pt>
                <c:pt idx="61645">
                  <c:v>157.53385416666666</c:v>
                </c:pt>
                <c:pt idx="61646">
                  <c:v>157.53645833333334</c:v>
                </c:pt>
                <c:pt idx="61647">
                  <c:v>157.5390625</c:v>
                </c:pt>
                <c:pt idx="61648">
                  <c:v>157.54166666666666</c:v>
                </c:pt>
                <c:pt idx="61649">
                  <c:v>157.54427083333334</c:v>
                </c:pt>
                <c:pt idx="61650">
                  <c:v>157.546875</c:v>
                </c:pt>
                <c:pt idx="61651">
                  <c:v>157.54947916666666</c:v>
                </c:pt>
                <c:pt idx="61652">
                  <c:v>157.55208333333334</c:v>
                </c:pt>
                <c:pt idx="61653">
                  <c:v>157.5546875</c:v>
                </c:pt>
                <c:pt idx="61654">
                  <c:v>157.55729166666666</c:v>
                </c:pt>
                <c:pt idx="61655">
                  <c:v>157.55989583333334</c:v>
                </c:pt>
                <c:pt idx="61656">
                  <c:v>157.5625</c:v>
                </c:pt>
                <c:pt idx="61657">
                  <c:v>157.56510416666666</c:v>
                </c:pt>
                <c:pt idx="61658">
                  <c:v>157.56770833333334</c:v>
                </c:pt>
                <c:pt idx="61659">
                  <c:v>157.5703125</c:v>
                </c:pt>
                <c:pt idx="61660">
                  <c:v>157.57291666666666</c:v>
                </c:pt>
                <c:pt idx="61661">
                  <c:v>157.57552083333334</c:v>
                </c:pt>
                <c:pt idx="61662">
                  <c:v>157.578125</c:v>
                </c:pt>
                <c:pt idx="61663">
                  <c:v>157.58072916666666</c:v>
                </c:pt>
                <c:pt idx="61664">
                  <c:v>157.58333333333334</c:v>
                </c:pt>
                <c:pt idx="61665">
                  <c:v>157.5859375</c:v>
                </c:pt>
                <c:pt idx="61666">
                  <c:v>157.58854166666666</c:v>
                </c:pt>
                <c:pt idx="61667">
                  <c:v>157.59114583333334</c:v>
                </c:pt>
                <c:pt idx="61668">
                  <c:v>157.59375</c:v>
                </c:pt>
                <c:pt idx="61669">
                  <c:v>157.59635416666666</c:v>
                </c:pt>
                <c:pt idx="61670">
                  <c:v>157.59895833333334</c:v>
                </c:pt>
                <c:pt idx="61671">
                  <c:v>157.6015625</c:v>
                </c:pt>
                <c:pt idx="61672">
                  <c:v>157.60416666666666</c:v>
                </c:pt>
                <c:pt idx="61673">
                  <c:v>157.60677083333334</c:v>
                </c:pt>
                <c:pt idx="61674">
                  <c:v>157.609375</c:v>
                </c:pt>
                <c:pt idx="61675">
                  <c:v>157.61197916666666</c:v>
                </c:pt>
                <c:pt idx="61676">
                  <c:v>157.61458333333334</c:v>
                </c:pt>
                <c:pt idx="61677">
                  <c:v>157.6171875</c:v>
                </c:pt>
                <c:pt idx="61678">
                  <c:v>157.61979166666666</c:v>
                </c:pt>
                <c:pt idx="61679">
                  <c:v>157.62239583333334</c:v>
                </c:pt>
                <c:pt idx="61680">
                  <c:v>157.625</c:v>
                </c:pt>
                <c:pt idx="61681">
                  <c:v>157.62760416666666</c:v>
                </c:pt>
                <c:pt idx="61682">
                  <c:v>157.63020833333334</c:v>
                </c:pt>
                <c:pt idx="61683">
                  <c:v>157.6328125</c:v>
                </c:pt>
                <c:pt idx="61684">
                  <c:v>157.63541666666666</c:v>
                </c:pt>
                <c:pt idx="61685">
                  <c:v>157.63802083333334</c:v>
                </c:pt>
                <c:pt idx="61686">
                  <c:v>157.640625</c:v>
                </c:pt>
                <c:pt idx="61687">
                  <c:v>157.64322916666666</c:v>
                </c:pt>
                <c:pt idx="61688">
                  <c:v>157.64583333333334</c:v>
                </c:pt>
                <c:pt idx="61689">
                  <c:v>157.6484375</c:v>
                </c:pt>
                <c:pt idx="61690">
                  <c:v>157.65104166666666</c:v>
                </c:pt>
                <c:pt idx="61691">
                  <c:v>157.65364583333334</c:v>
                </c:pt>
                <c:pt idx="61692">
                  <c:v>157.65625</c:v>
                </c:pt>
                <c:pt idx="61693">
                  <c:v>157.65885416666666</c:v>
                </c:pt>
                <c:pt idx="61694">
                  <c:v>157.66145833333334</c:v>
                </c:pt>
                <c:pt idx="61695">
                  <c:v>157.6640625</c:v>
                </c:pt>
                <c:pt idx="61696">
                  <c:v>157.66666666666666</c:v>
                </c:pt>
                <c:pt idx="61697">
                  <c:v>157.66927083333334</c:v>
                </c:pt>
                <c:pt idx="61698">
                  <c:v>157.671875</c:v>
                </c:pt>
                <c:pt idx="61699">
                  <c:v>157.67447916666666</c:v>
                </c:pt>
                <c:pt idx="61700">
                  <c:v>157.67708333333334</c:v>
                </c:pt>
                <c:pt idx="61701">
                  <c:v>157.6796875</c:v>
                </c:pt>
                <c:pt idx="61702">
                  <c:v>157.68229166666666</c:v>
                </c:pt>
                <c:pt idx="61703">
                  <c:v>157.68489583333334</c:v>
                </c:pt>
                <c:pt idx="61704">
                  <c:v>157.6875</c:v>
                </c:pt>
                <c:pt idx="61705">
                  <c:v>157.69010416666666</c:v>
                </c:pt>
                <c:pt idx="61706">
                  <c:v>157.69270833333334</c:v>
                </c:pt>
                <c:pt idx="61707">
                  <c:v>157.6953125</c:v>
                </c:pt>
                <c:pt idx="61708">
                  <c:v>157.69791666666666</c:v>
                </c:pt>
                <c:pt idx="61709">
                  <c:v>157.70052083333334</c:v>
                </c:pt>
                <c:pt idx="61710">
                  <c:v>157.703125</c:v>
                </c:pt>
                <c:pt idx="61711">
                  <c:v>157.70572916666666</c:v>
                </c:pt>
                <c:pt idx="61712">
                  <c:v>157.70833333333334</c:v>
                </c:pt>
                <c:pt idx="61713">
                  <c:v>157.7109375</c:v>
                </c:pt>
                <c:pt idx="61714">
                  <c:v>157.71354166666666</c:v>
                </c:pt>
                <c:pt idx="61715">
                  <c:v>157.71614583333334</c:v>
                </c:pt>
                <c:pt idx="61716">
                  <c:v>157.71875</c:v>
                </c:pt>
                <c:pt idx="61717">
                  <c:v>157.72135416666666</c:v>
                </c:pt>
                <c:pt idx="61718">
                  <c:v>157.72395833333334</c:v>
                </c:pt>
                <c:pt idx="61719">
                  <c:v>157.7265625</c:v>
                </c:pt>
                <c:pt idx="61720">
                  <c:v>157.72916666666666</c:v>
                </c:pt>
                <c:pt idx="61721">
                  <c:v>157.73177083333334</c:v>
                </c:pt>
                <c:pt idx="61722">
                  <c:v>157.734375</c:v>
                </c:pt>
                <c:pt idx="61723">
                  <c:v>157.73697916666666</c:v>
                </c:pt>
                <c:pt idx="61724">
                  <c:v>157.73958333333334</c:v>
                </c:pt>
                <c:pt idx="61725">
                  <c:v>157.7421875</c:v>
                </c:pt>
                <c:pt idx="61726">
                  <c:v>157.74479166666666</c:v>
                </c:pt>
                <c:pt idx="61727">
                  <c:v>157.74739583333334</c:v>
                </c:pt>
                <c:pt idx="61728">
                  <c:v>157.75</c:v>
                </c:pt>
                <c:pt idx="61729">
                  <c:v>157.75260416666666</c:v>
                </c:pt>
                <c:pt idx="61730">
                  <c:v>157.75520833333334</c:v>
                </c:pt>
                <c:pt idx="61731">
                  <c:v>157.7578125</c:v>
                </c:pt>
                <c:pt idx="61732">
                  <c:v>157.76041666666666</c:v>
                </c:pt>
                <c:pt idx="61733">
                  <c:v>157.76302083333334</c:v>
                </c:pt>
                <c:pt idx="61734">
                  <c:v>157.765625</c:v>
                </c:pt>
                <c:pt idx="61735">
                  <c:v>157.76822916666666</c:v>
                </c:pt>
                <c:pt idx="61736">
                  <c:v>157.77083333333334</c:v>
                </c:pt>
                <c:pt idx="61737">
                  <c:v>157.7734375</c:v>
                </c:pt>
                <c:pt idx="61738">
                  <c:v>157.77604166666666</c:v>
                </c:pt>
                <c:pt idx="61739">
                  <c:v>157.77864583333334</c:v>
                </c:pt>
                <c:pt idx="61740">
                  <c:v>157.78125</c:v>
                </c:pt>
                <c:pt idx="61741">
                  <c:v>157.78385416666666</c:v>
                </c:pt>
                <c:pt idx="61742">
                  <c:v>157.78645833333334</c:v>
                </c:pt>
                <c:pt idx="61743">
                  <c:v>157.7890625</c:v>
                </c:pt>
                <c:pt idx="61744">
                  <c:v>157.79166666666666</c:v>
                </c:pt>
                <c:pt idx="61745">
                  <c:v>157.79427083333334</c:v>
                </c:pt>
                <c:pt idx="61746">
                  <c:v>157.796875</c:v>
                </c:pt>
                <c:pt idx="61747">
                  <c:v>157.79947916666666</c:v>
                </c:pt>
                <c:pt idx="61748">
                  <c:v>157.80208333333334</c:v>
                </c:pt>
                <c:pt idx="61749">
                  <c:v>157.8046875</c:v>
                </c:pt>
                <c:pt idx="61750">
                  <c:v>157.80729166666666</c:v>
                </c:pt>
                <c:pt idx="61751">
                  <c:v>157.80989583333334</c:v>
                </c:pt>
                <c:pt idx="61752">
                  <c:v>157.8125</c:v>
                </c:pt>
                <c:pt idx="61753">
                  <c:v>157.81510416666666</c:v>
                </c:pt>
                <c:pt idx="61754">
                  <c:v>157.81770833333334</c:v>
                </c:pt>
                <c:pt idx="61755">
                  <c:v>157.8203125</c:v>
                </c:pt>
                <c:pt idx="61756">
                  <c:v>157.82291666666666</c:v>
                </c:pt>
                <c:pt idx="61757">
                  <c:v>157.82552083333334</c:v>
                </c:pt>
                <c:pt idx="61758">
                  <c:v>157.828125</c:v>
                </c:pt>
                <c:pt idx="61759">
                  <c:v>157.83072916666666</c:v>
                </c:pt>
                <c:pt idx="61760">
                  <c:v>157.83333333333334</c:v>
                </c:pt>
                <c:pt idx="61761">
                  <c:v>157.8359375</c:v>
                </c:pt>
                <c:pt idx="61762">
                  <c:v>157.83854166666666</c:v>
                </c:pt>
                <c:pt idx="61763">
                  <c:v>157.84114583333334</c:v>
                </c:pt>
                <c:pt idx="61764">
                  <c:v>157.84375</c:v>
                </c:pt>
                <c:pt idx="61765">
                  <c:v>157.84635416666666</c:v>
                </c:pt>
                <c:pt idx="61766">
                  <c:v>157.84895833333334</c:v>
                </c:pt>
                <c:pt idx="61767">
                  <c:v>157.8515625</c:v>
                </c:pt>
                <c:pt idx="61768">
                  <c:v>157.85416666666666</c:v>
                </c:pt>
                <c:pt idx="61769">
                  <c:v>157.85677083333334</c:v>
                </c:pt>
                <c:pt idx="61770">
                  <c:v>157.859375</c:v>
                </c:pt>
                <c:pt idx="61771">
                  <c:v>157.86197916666666</c:v>
                </c:pt>
                <c:pt idx="61772">
                  <c:v>157.86458333333334</c:v>
                </c:pt>
                <c:pt idx="61773">
                  <c:v>157.8671875</c:v>
                </c:pt>
                <c:pt idx="61774">
                  <c:v>157.86979166666666</c:v>
                </c:pt>
                <c:pt idx="61775">
                  <c:v>157.87239583333334</c:v>
                </c:pt>
                <c:pt idx="61776">
                  <c:v>157.875</c:v>
                </c:pt>
                <c:pt idx="61777">
                  <c:v>157.87760416666666</c:v>
                </c:pt>
                <c:pt idx="61778">
                  <c:v>157.88020833333334</c:v>
                </c:pt>
                <c:pt idx="61779">
                  <c:v>157.8828125</c:v>
                </c:pt>
                <c:pt idx="61780">
                  <c:v>157.88541666666666</c:v>
                </c:pt>
                <c:pt idx="61781">
                  <c:v>157.88802083333334</c:v>
                </c:pt>
                <c:pt idx="61782">
                  <c:v>157.890625</c:v>
                </c:pt>
                <c:pt idx="61783">
                  <c:v>157.89322916666666</c:v>
                </c:pt>
                <c:pt idx="61784">
                  <c:v>157.89583333333334</c:v>
                </c:pt>
                <c:pt idx="61785">
                  <c:v>157.8984375</c:v>
                </c:pt>
                <c:pt idx="61786">
                  <c:v>157.90104166666666</c:v>
                </c:pt>
                <c:pt idx="61787">
                  <c:v>157.90364583333334</c:v>
                </c:pt>
                <c:pt idx="61788">
                  <c:v>157.90625</c:v>
                </c:pt>
                <c:pt idx="61789">
                  <c:v>157.90885416666666</c:v>
                </c:pt>
                <c:pt idx="61790">
                  <c:v>157.91145833333334</c:v>
                </c:pt>
                <c:pt idx="61791">
                  <c:v>157.9140625</c:v>
                </c:pt>
                <c:pt idx="61792">
                  <c:v>157.91666666666666</c:v>
                </c:pt>
                <c:pt idx="61793">
                  <c:v>157.91927083333334</c:v>
                </c:pt>
                <c:pt idx="61794">
                  <c:v>157.921875</c:v>
                </c:pt>
                <c:pt idx="61795">
                  <c:v>157.92447916666666</c:v>
                </c:pt>
                <c:pt idx="61796">
                  <c:v>157.92708333333334</c:v>
                </c:pt>
                <c:pt idx="61797">
                  <c:v>157.9296875</c:v>
                </c:pt>
                <c:pt idx="61798">
                  <c:v>157.93229166666666</c:v>
                </c:pt>
                <c:pt idx="61799">
                  <c:v>157.93489583333334</c:v>
                </c:pt>
                <c:pt idx="61800">
                  <c:v>157.9375</c:v>
                </c:pt>
                <c:pt idx="61801">
                  <c:v>157.94010416666666</c:v>
                </c:pt>
                <c:pt idx="61802">
                  <c:v>157.94270833333334</c:v>
                </c:pt>
                <c:pt idx="61803">
                  <c:v>157.9453125</c:v>
                </c:pt>
                <c:pt idx="61804">
                  <c:v>157.94791666666666</c:v>
                </c:pt>
                <c:pt idx="61805">
                  <c:v>157.95052083333334</c:v>
                </c:pt>
                <c:pt idx="61806">
                  <c:v>157.953125</c:v>
                </c:pt>
                <c:pt idx="61807">
                  <c:v>157.95572916666666</c:v>
                </c:pt>
                <c:pt idx="61808">
                  <c:v>157.95833333333334</c:v>
                </c:pt>
                <c:pt idx="61809">
                  <c:v>157.9609375</c:v>
                </c:pt>
                <c:pt idx="61810">
                  <c:v>157.96354166666666</c:v>
                </c:pt>
                <c:pt idx="61811">
                  <c:v>157.96614583333334</c:v>
                </c:pt>
                <c:pt idx="61812">
                  <c:v>157.96875</c:v>
                </c:pt>
                <c:pt idx="61813">
                  <c:v>157.97135416666666</c:v>
                </c:pt>
                <c:pt idx="61814">
                  <c:v>157.97395833333334</c:v>
                </c:pt>
                <c:pt idx="61815">
                  <c:v>157.9765625</c:v>
                </c:pt>
                <c:pt idx="61816">
                  <c:v>157.97916666666666</c:v>
                </c:pt>
                <c:pt idx="61817">
                  <c:v>157.98177083333334</c:v>
                </c:pt>
                <c:pt idx="61818">
                  <c:v>157.984375</c:v>
                </c:pt>
                <c:pt idx="61819">
                  <c:v>157.98697916666666</c:v>
                </c:pt>
                <c:pt idx="61820">
                  <c:v>157.98958333333334</c:v>
                </c:pt>
                <c:pt idx="61821">
                  <c:v>157.9921875</c:v>
                </c:pt>
                <c:pt idx="61822">
                  <c:v>157.99479166666666</c:v>
                </c:pt>
                <c:pt idx="61823">
                  <c:v>157.99739583333334</c:v>
                </c:pt>
                <c:pt idx="61824">
                  <c:v>158</c:v>
                </c:pt>
                <c:pt idx="61825">
                  <c:v>158.00260416666666</c:v>
                </c:pt>
                <c:pt idx="61826">
                  <c:v>158.00520833333334</c:v>
                </c:pt>
                <c:pt idx="61827">
                  <c:v>158.0078125</c:v>
                </c:pt>
                <c:pt idx="61828">
                  <c:v>158.01041666666666</c:v>
                </c:pt>
                <c:pt idx="61829">
                  <c:v>158.01302083333334</c:v>
                </c:pt>
                <c:pt idx="61830">
                  <c:v>158.015625</c:v>
                </c:pt>
                <c:pt idx="61831">
                  <c:v>158.01822916666666</c:v>
                </c:pt>
                <c:pt idx="61832">
                  <c:v>158.02083333333334</c:v>
                </c:pt>
                <c:pt idx="61833">
                  <c:v>158.0234375</c:v>
                </c:pt>
                <c:pt idx="61834">
                  <c:v>158.02604166666666</c:v>
                </c:pt>
                <c:pt idx="61835">
                  <c:v>158.02864583333334</c:v>
                </c:pt>
                <c:pt idx="61836">
                  <c:v>158.03125</c:v>
                </c:pt>
                <c:pt idx="61837">
                  <c:v>158.03385416666666</c:v>
                </c:pt>
                <c:pt idx="61838">
                  <c:v>158.03645833333334</c:v>
                </c:pt>
                <c:pt idx="61839">
                  <c:v>158.0390625</c:v>
                </c:pt>
                <c:pt idx="61840">
                  <c:v>158.04166666666666</c:v>
                </c:pt>
                <c:pt idx="61841">
                  <c:v>158.04427083333334</c:v>
                </c:pt>
                <c:pt idx="61842">
                  <c:v>158.046875</c:v>
                </c:pt>
                <c:pt idx="61843">
                  <c:v>158.04947916666666</c:v>
                </c:pt>
                <c:pt idx="61844">
                  <c:v>158.05208333333334</c:v>
                </c:pt>
                <c:pt idx="61845">
                  <c:v>158.0546875</c:v>
                </c:pt>
                <c:pt idx="61846">
                  <c:v>158.05729166666666</c:v>
                </c:pt>
                <c:pt idx="61847">
                  <c:v>158.05989583333334</c:v>
                </c:pt>
                <c:pt idx="61848">
                  <c:v>158.0625</c:v>
                </c:pt>
                <c:pt idx="61849">
                  <c:v>158.06510416666666</c:v>
                </c:pt>
                <c:pt idx="61850">
                  <c:v>158.06770833333334</c:v>
                </c:pt>
                <c:pt idx="61851">
                  <c:v>158.0703125</c:v>
                </c:pt>
                <c:pt idx="61852">
                  <c:v>158.07291666666666</c:v>
                </c:pt>
                <c:pt idx="61853">
                  <c:v>158.07552083333334</c:v>
                </c:pt>
                <c:pt idx="61854">
                  <c:v>158.078125</c:v>
                </c:pt>
                <c:pt idx="61855">
                  <c:v>158.08072916666666</c:v>
                </c:pt>
                <c:pt idx="61856">
                  <c:v>158.08333333333334</c:v>
                </c:pt>
                <c:pt idx="61857">
                  <c:v>158.0859375</c:v>
                </c:pt>
                <c:pt idx="61858">
                  <c:v>158.08854166666666</c:v>
                </c:pt>
                <c:pt idx="61859">
                  <c:v>158.09114583333334</c:v>
                </c:pt>
                <c:pt idx="61860">
                  <c:v>158.09375</c:v>
                </c:pt>
                <c:pt idx="61861">
                  <c:v>158.09635416666666</c:v>
                </c:pt>
                <c:pt idx="61862">
                  <c:v>158.09895833333334</c:v>
                </c:pt>
                <c:pt idx="61863">
                  <c:v>158.1015625</c:v>
                </c:pt>
                <c:pt idx="61864">
                  <c:v>158.10416666666666</c:v>
                </c:pt>
                <c:pt idx="61865">
                  <c:v>158.10677083333334</c:v>
                </c:pt>
                <c:pt idx="61866">
                  <c:v>158.109375</c:v>
                </c:pt>
                <c:pt idx="61867">
                  <c:v>158.11197916666666</c:v>
                </c:pt>
                <c:pt idx="61868">
                  <c:v>158.11458333333334</c:v>
                </c:pt>
                <c:pt idx="61869">
                  <c:v>158.1171875</c:v>
                </c:pt>
                <c:pt idx="61870">
                  <c:v>158.11979166666666</c:v>
                </c:pt>
                <c:pt idx="61871">
                  <c:v>158.12239583333334</c:v>
                </c:pt>
                <c:pt idx="61872">
                  <c:v>158.125</c:v>
                </c:pt>
                <c:pt idx="61873">
                  <c:v>158.12760416666666</c:v>
                </c:pt>
                <c:pt idx="61874">
                  <c:v>158.13020833333334</c:v>
                </c:pt>
                <c:pt idx="61875">
                  <c:v>158.1328125</c:v>
                </c:pt>
                <c:pt idx="61876">
                  <c:v>158.13541666666666</c:v>
                </c:pt>
                <c:pt idx="61877">
                  <c:v>158.13802083333334</c:v>
                </c:pt>
                <c:pt idx="61878">
                  <c:v>158.140625</c:v>
                </c:pt>
                <c:pt idx="61879">
                  <c:v>158.14322916666666</c:v>
                </c:pt>
                <c:pt idx="61880">
                  <c:v>158.14583333333334</c:v>
                </c:pt>
                <c:pt idx="61881">
                  <c:v>158.1484375</c:v>
                </c:pt>
                <c:pt idx="61882">
                  <c:v>158.15104166666666</c:v>
                </c:pt>
                <c:pt idx="61883">
                  <c:v>158.15364583333334</c:v>
                </c:pt>
                <c:pt idx="61884">
                  <c:v>158.15625</c:v>
                </c:pt>
                <c:pt idx="61885">
                  <c:v>158.15885416666666</c:v>
                </c:pt>
                <c:pt idx="61886">
                  <c:v>158.16145833333334</c:v>
                </c:pt>
                <c:pt idx="61887">
                  <c:v>158.1640625</c:v>
                </c:pt>
                <c:pt idx="61888">
                  <c:v>158.16666666666666</c:v>
                </c:pt>
                <c:pt idx="61889">
                  <c:v>158.16927083333334</c:v>
                </c:pt>
                <c:pt idx="61890">
                  <c:v>158.171875</c:v>
                </c:pt>
                <c:pt idx="61891">
                  <c:v>158.17447916666666</c:v>
                </c:pt>
                <c:pt idx="61892">
                  <c:v>158.17708333333334</c:v>
                </c:pt>
                <c:pt idx="61893">
                  <c:v>158.1796875</c:v>
                </c:pt>
                <c:pt idx="61894">
                  <c:v>158.18229166666666</c:v>
                </c:pt>
                <c:pt idx="61895">
                  <c:v>158.18489583333334</c:v>
                </c:pt>
                <c:pt idx="61896">
                  <c:v>158.1875</c:v>
                </c:pt>
                <c:pt idx="61897">
                  <c:v>158.19010416666666</c:v>
                </c:pt>
                <c:pt idx="61898">
                  <c:v>158.19270833333334</c:v>
                </c:pt>
                <c:pt idx="61899">
                  <c:v>158.1953125</c:v>
                </c:pt>
                <c:pt idx="61900">
                  <c:v>158.19791666666666</c:v>
                </c:pt>
                <c:pt idx="61901">
                  <c:v>158.20052083333334</c:v>
                </c:pt>
                <c:pt idx="61902">
                  <c:v>158.203125</c:v>
                </c:pt>
                <c:pt idx="61903">
                  <c:v>158.20572916666666</c:v>
                </c:pt>
                <c:pt idx="61904">
                  <c:v>158.20833333333334</c:v>
                </c:pt>
                <c:pt idx="61905">
                  <c:v>158.2109375</c:v>
                </c:pt>
                <c:pt idx="61906">
                  <c:v>158.21354166666666</c:v>
                </c:pt>
                <c:pt idx="61907">
                  <c:v>158.21614583333334</c:v>
                </c:pt>
                <c:pt idx="61908">
                  <c:v>158.21875</c:v>
                </c:pt>
                <c:pt idx="61909">
                  <c:v>158.22135416666666</c:v>
                </c:pt>
                <c:pt idx="61910">
                  <c:v>158.22395833333334</c:v>
                </c:pt>
                <c:pt idx="61911">
                  <c:v>158.2265625</c:v>
                </c:pt>
                <c:pt idx="61912">
                  <c:v>158.22916666666666</c:v>
                </c:pt>
                <c:pt idx="61913">
                  <c:v>158.23177083333334</c:v>
                </c:pt>
                <c:pt idx="61914">
                  <c:v>158.234375</c:v>
                </c:pt>
                <c:pt idx="61915">
                  <c:v>158.23697916666666</c:v>
                </c:pt>
                <c:pt idx="61916">
                  <c:v>158.23958333333334</c:v>
                </c:pt>
                <c:pt idx="61917">
                  <c:v>158.2421875</c:v>
                </c:pt>
                <c:pt idx="61918">
                  <c:v>158.24479166666666</c:v>
                </c:pt>
                <c:pt idx="61919">
                  <c:v>158.24739583333334</c:v>
                </c:pt>
                <c:pt idx="61920">
                  <c:v>158.25</c:v>
                </c:pt>
                <c:pt idx="61921">
                  <c:v>158.25260416666666</c:v>
                </c:pt>
                <c:pt idx="61922">
                  <c:v>158.25520833333334</c:v>
                </c:pt>
                <c:pt idx="61923">
                  <c:v>158.2578125</c:v>
                </c:pt>
                <c:pt idx="61924">
                  <c:v>158.26041666666666</c:v>
                </c:pt>
                <c:pt idx="61925">
                  <c:v>158.26302083333334</c:v>
                </c:pt>
                <c:pt idx="61926">
                  <c:v>158.265625</c:v>
                </c:pt>
                <c:pt idx="61927">
                  <c:v>158.26822916666666</c:v>
                </c:pt>
                <c:pt idx="61928">
                  <c:v>158.27083333333334</c:v>
                </c:pt>
                <c:pt idx="61929">
                  <c:v>158.2734375</c:v>
                </c:pt>
                <c:pt idx="61930">
                  <c:v>158.27604166666666</c:v>
                </c:pt>
                <c:pt idx="61931">
                  <c:v>158.27864583333334</c:v>
                </c:pt>
                <c:pt idx="61932">
                  <c:v>158.28125</c:v>
                </c:pt>
                <c:pt idx="61933">
                  <c:v>158.28385416666666</c:v>
                </c:pt>
                <c:pt idx="61934">
                  <c:v>158.28645833333334</c:v>
                </c:pt>
                <c:pt idx="61935">
                  <c:v>158.2890625</c:v>
                </c:pt>
                <c:pt idx="61936">
                  <c:v>158.29166666666666</c:v>
                </c:pt>
                <c:pt idx="61937">
                  <c:v>158.29427083333334</c:v>
                </c:pt>
                <c:pt idx="61938">
                  <c:v>158.296875</c:v>
                </c:pt>
                <c:pt idx="61939">
                  <c:v>158.29947916666666</c:v>
                </c:pt>
                <c:pt idx="61940">
                  <c:v>158.30208333333334</c:v>
                </c:pt>
                <c:pt idx="61941">
                  <c:v>158.3046875</c:v>
                </c:pt>
                <c:pt idx="61942">
                  <c:v>158.30729166666666</c:v>
                </c:pt>
                <c:pt idx="61943">
                  <c:v>158.30989583333334</c:v>
                </c:pt>
                <c:pt idx="61944">
                  <c:v>158.3125</c:v>
                </c:pt>
                <c:pt idx="61945">
                  <c:v>158.31510416666666</c:v>
                </c:pt>
                <c:pt idx="61946">
                  <c:v>158.31770833333334</c:v>
                </c:pt>
                <c:pt idx="61947">
                  <c:v>158.3203125</c:v>
                </c:pt>
                <c:pt idx="61948">
                  <c:v>158.32291666666666</c:v>
                </c:pt>
                <c:pt idx="61949">
                  <c:v>158.32552083333334</c:v>
                </c:pt>
                <c:pt idx="61950">
                  <c:v>158.328125</c:v>
                </c:pt>
                <c:pt idx="61951">
                  <c:v>158.33072916666666</c:v>
                </c:pt>
                <c:pt idx="61952">
                  <c:v>158.33333333333334</c:v>
                </c:pt>
                <c:pt idx="61953">
                  <c:v>158.3359375</c:v>
                </c:pt>
                <c:pt idx="61954">
                  <c:v>158.33854166666666</c:v>
                </c:pt>
                <c:pt idx="61955">
                  <c:v>158.34114583333334</c:v>
                </c:pt>
                <c:pt idx="61956">
                  <c:v>158.34375</c:v>
                </c:pt>
                <c:pt idx="61957">
                  <c:v>158.34635416666666</c:v>
                </c:pt>
                <c:pt idx="61958">
                  <c:v>158.34895833333334</c:v>
                </c:pt>
                <c:pt idx="61959">
                  <c:v>158.3515625</c:v>
                </c:pt>
                <c:pt idx="61960">
                  <c:v>158.35416666666666</c:v>
                </c:pt>
                <c:pt idx="61961">
                  <c:v>158.35677083333334</c:v>
                </c:pt>
                <c:pt idx="61962">
                  <c:v>158.359375</c:v>
                </c:pt>
                <c:pt idx="61963">
                  <c:v>158.36197916666666</c:v>
                </c:pt>
                <c:pt idx="61964">
                  <c:v>158.36458333333334</c:v>
                </c:pt>
                <c:pt idx="61965">
                  <c:v>158.3671875</c:v>
                </c:pt>
                <c:pt idx="61966">
                  <c:v>158.36979166666666</c:v>
                </c:pt>
                <c:pt idx="61967">
                  <c:v>158.37239583333334</c:v>
                </c:pt>
                <c:pt idx="61968">
                  <c:v>158.375</c:v>
                </c:pt>
                <c:pt idx="61969">
                  <c:v>158.37760416666666</c:v>
                </c:pt>
                <c:pt idx="61970">
                  <c:v>158.38020833333334</c:v>
                </c:pt>
                <c:pt idx="61971">
                  <c:v>158.3828125</c:v>
                </c:pt>
                <c:pt idx="61972">
                  <c:v>158.38541666666666</c:v>
                </c:pt>
                <c:pt idx="61973">
                  <c:v>158.38802083333334</c:v>
                </c:pt>
                <c:pt idx="61974">
                  <c:v>158.390625</c:v>
                </c:pt>
                <c:pt idx="61975">
                  <c:v>158.39322916666666</c:v>
                </c:pt>
                <c:pt idx="61976">
                  <c:v>158.39583333333334</c:v>
                </c:pt>
                <c:pt idx="61977">
                  <c:v>158.3984375</c:v>
                </c:pt>
                <c:pt idx="61978">
                  <c:v>158.40104166666666</c:v>
                </c:pt>
                <c:pt idx="61979">
                  <c:v>158.40364583333334</c:v>
                </c:pt>
                <c:pt idx="61980">
                  <c:v>158.40625</c:v>
                </c:pt>
                <c:pt idx="61981">
                  <c:v>158.40885416666666</c:v>
                </c:pt>
                <c:pt idx="61982">
                  <c:v>158.41145833333334</c:v>
                </c:pt>
                <c:pt idx="61983">
                  <c:v>158.4140625</c:v>
                </c:pt>
                <c:pt idx="61984">
                  <c:v>158.41666666666666</c:v>
                </c:pt>
                <c:pt idx="61985">
                  <c:v>158.41927083333334</c:v>
                </c:pt>
                <c:pt idx="61986">
                  <c:v>158.421875</c:v>
                </c:pt>
                <c:pt idx="61987">
                  <c:v>158.42447916666666</c:v>
                </c:pt>
                <c:pt idx="61988">
                  <c:v>158.42708333333334</c:v>
                </c:pt>
                <c:pt idx="61989">
                  <c:v>158.4296875</c:v>
                </c:pt>
                <c:pt idx="61990">
                  <c:v>158.43229166666666</c:v>
                </c:pt>
                <c:pt idx="61991">
                  <c:v>158.43489583333334</c:v>
                </c:pt>
                <c:pt idx="61992">
                  <c:v>158.4375</c:v>
                </c:pt>
                <c:pt idx="61993">
                  <c:v>158.44010416666666</c:v>
                </c:pt>
                <c:pt idx="61994">
                  <c:v>158.44270833333334</c:v>
                </c:pt>
                <c:pt idx="61995">
                  <c:v>158.4453125</c:v>
                </c:pt>
                <c:pt idx="61996">
                  <c:v>158.44791666666666</c:v>
                </c:pt>
                <c:pt idx="61997">
                  <c:v>158.45052083333334</c:v>
                </c:pt>
                <c:pt idx="61998">
                  <c:v>158.453125</c:v>
                </c:pt>
                <c:pt idx="61999">
                  <c:v>158.45572916666666</c:v>
                </c:pt>
                <c:pt idx="62000">
                  <c:v>158.45833333333334</c:v>
                </c:pt>
                <c:pt idx="62001">
                  <c:v>158.4609375</c:v>
                </c:pt>
                <c:pt idx="62002">
                  <c:v>158.46354166666666</c:v>
                </c:pt>
                <c:pt idx="62003">
                  <c:v>158.46614583333334</c:v>
                </c:pt>
                <c:pt idx="62004">
                  <c:v>158.46875</c:v>
                </c:pt>
                <c:pt idx="62005">
                  <c:v>158.47135416666666</c:v>
                </c:pt>
                <c:pt idx="62006">
                  <c:v>158.47395833333334</c:v>
                </c:pt>
                <c:pt idx="62007">
                  <c:v>158.4765625</c:v>
                </c:pt>
                <c:pt idx="62008">
                  <c:v>158.47916666666666</c:v>
                </c:pt>
                <c:pt idx="62009">
                  <c:v>158.48177083333334</c:v>
                </c:pt>
                <c:pt idx="62010">
                  <c:v>158.484375</c:v>
                </c:pt>
                <c:pt idx="62011">
                  <c:v>158.48697916666666</c:v>
                </c:pt>
                <c:pt idx="62012">
                  <c:v>158.48958333333334</c:v>
                </c:pt>
                <c:pt idx="62013">
                  <c:v>158.4921875</c:v>
                </c:pt>
                <c:pt idx="62014">
                  <c:v>158.49479166666666</c:v>
                </c:pt>
                <c:pt idx="62015">
                  <c:v>158.49739583333334</c:v>
                </c:pt>
                <c:pt idx="62016">
                  <c:v>158.5</c:v>
                </c:pt>
                <c:pt idx="62017">
                  <c:v>158.50260416666666</c:v>
                </c:pt>
                <c:pt idx="62018">
                  <c:v>158.50520833333334</c:v>
                </c:pt>
                <c:pt idx="62019">
                  <c:v>158.5078125</c:v>
                </c:pt>
                <c:pt idx="62020">
                  <c:v>158.51041666666666</c:v>
                </c:pt>
                <c:pt idx="62021">
                  <c:v>158.51302083333334</c:v>
                </c:pt>
                <c:pt idx="62022">
                  <c:v>158.515625</c:v>
                </c:pt>
                <c:pt idx="62023">
                  <c:v>158.51822916666666</c:v>
                </c:pt>
                <c:pt idx="62024">
                  <c:v>158.52083333333334</c:v>
                </c:pt>
                <c:pt idx="62025">
                  <c:v>158.5234375</c:v>
                </c:pt>
                <c:pt idx="62026">
                  <c:v>158.52604166666666</c:v>
                </c:pt>
                <c:pt idx="62027">
                  <c:v>158.52864583333334</c:v>
                </c:pt>
                <c:pt idx="62028">
                  <c:v>158.53125</c:v>
                </c:pt>
                <c:pt idx="62029">
                  <c:v>158.53385416666666</c:v>
                </c:pt>
                <c:pt idx="62030">
                  <c:v>158.53645833333334</c:v>
                </c:pt>
                <c:pt idx="62031">
                  <c:v>158.5390625</c:v>
                </c:pt>
                <c:pt idx="62032">
                  <c:v>158.54166666666666</c:v>
                </c:pt>
                <c:pt idx="62033">
                  <c:v>158.54427083333334</c:v>
                </c:pt>
                <c:pt idx="62034">
                  <c:v>158.546875</c:v>
                </c:pt>
                <c:pt idx="62035">
                  <c:v>158.54947916666666</c:v>
                </c:pt>
                <c:pt idx="62036">
                  <c:v>158.55208333333334</c:v>
                </c:pt>
                <c:pt idx="62037">
                  <c:v>158.5546875</c:v>
                </c:pt>
                <c:pt idx="62038">
                  <c:v>158.55729166666666</c:v>
                </c:pt>
                <c:pt idx="62039">
                  <c:v>158.55989583333334</c:v>
                </c:pt>
                <c:pt idx="62040">
                  <c:v>158.5625</c:v>
                </c:pt>
                <c:pt idx="62041">
                  <c:v>158.56510416666666</c:v>
                </c:pt>
                <c:pt idx="62042">
                  <c:v>158.56770833333334</c:v>
                </c:pt>
                <c:pt idx="62043">
                  <c:v>158.5703125</c:v>
                </c:pt>
                <c:pt idx="62044">
                  <c:v>158.57291666666666</c:v>
                </c:pt>
                <c:pt idx="62045">
                  <c:v>158.57552083333334</c:v>
                </c:pt>
                <c:pt idx="62046">
                  <c:v>158.578125</c:v>
                </c:pt>
                <c:pt idx="62047">
                  <c:v>158.58072916666666</c:v>
                </c:pt>
                <c:pt idx="62048">
                  <c:v>158.58333333333334</c:v>
                </c:pt>
                <c:pt idx="62049">
                  <c:v>158.5859375</c:v>
                </c:pt>
                <c:pt idx="62050">
                  <c:v>158.58854166666666</c:v>
                </c:pt>
                <c:pt idx="62051">
                  <c:v>158.59114583333334</c:v>
                </c:pt>
                <c:pt idx="62052">
                  <c:v>158.59375</c:v>
                </c:pt>
                <c:pt idx="62053">
                  <c:v>158.59635416666666</c:v>
                </c:pt>
                <c:pt idx="62054">
                  <c:v>158.59895833333334</c:v>
                </c:pt>
                <c:pt idx="62055">
                  <c:v>158.6015625</c:v>
                </c:pt>
                <c:pt idx="62056">
                  <c:v>158.60416666666666</c:v>
                </c:pt>
                <c:pt idx="62057">
                  <c:v>158.60677083333334</c:v>
                </c:pt>
                <c:pt idx="62058">
                  <c:v>158.609375</c:v>
                </c:pt>
                <c:pt idx="62059">
                  <c:v>158.61197916666666</c:v>
                </c:pt>
                <c:pt idx="62060">
                  <c:v>158.61458333333334</c:v>
                </c:pt>
                <c:pt idx="62061">
                  <c:v>158.6171875</c:v>
                </c:pt>
                <c:pt idx="62062">
                  <c:v>158.61979166666666</c:v>
                </c:pt>
                <c:pt idx="62063">
                  <c:v>158.62239583333334</c:v>
                </c:pt>
                <c:pt idx="62064">
                  <c:v>158.625</c:v>
                </c:pt>
                <c:pt idx="62065">
                  <c:v>158.62760416666666</c:v>
                </c:pt>
                <c:pt idx="62066">
                  <c:v>158.63020833333334</c:v>
                </c:pt>
                <c:pt idx="62067">
                  <c:v>158.6328125</c:v>
                </c:pt>
                <c:pt idx="62068">
                  <c:v>158.63541666666666</c:v>
                </c:pt>
                <c:pt idx="62069">
                  <c:v>158.63802083333334</c:v>
                </c:pt>
                <c:pt idx="62070">
                  <c:v>158.640625</c:v>
                </c:pt>
                <c:pt idx="62071">
                  <c:v>158.64322916666666</c:v>
                </c:pt>
                <c:pt idx="62072">
                  <c:v>158.64583333333334</c:v>
                </c:pt>
                <c:pt idx="62073">
                  <c:v>158.6484375</c:v>
                </c:pt>
                <c:pt idx="62074">
                  <c:v>158.65104166666666</c:v>
                </c:pt>
                <c:pt idx="62075">
                  <c:v>158.65364583333334</c:v>
                </c:pt>
                <c:pt idx="62076">
                  <c:v>158.65625</c:v>
                </c:pt>
                <c:pt idx="62077">
                  <c:v>158.65885416666666</c:v>
                </c:pt>
                <c:pt idx="62078">
                  <c:v>158.66145833333334</c:v>
                </c:pt>
                <c:pt idx="62079">
                  <c:v>158.6640625</c:v>
                </c:pt>
                <c:pt idx="62080">
                  <c:v>158.66666666666666</c:v>
                </c:pt>
                <c:pt idx="62081">
                  <c:v>158.66927083333334</c:v>
                </c:pt>
                <c:pt idx="62082">
                  <c:v>158.671875</c:v>
                </c:pt>
                <c:pt idx="62083">
                  <c:v>158.67447916666666</c:v>
                </c:pt>
                <c:pt idx="62084">
                  <c:v>158.67708333333334</c:v>
                </c:pt>
                <c:pt idx="62085">
                  <c:v>158.6796875</c:v>
                </c:pt>
                <c:pt idx="62086">
                  <c:v>158.68229166666666</c:v>
                </c:pt>
                <c:pt idx="62087">
                  <c:v>158.68489583333334</c:v>
                </c:pt>
                <c:pt idx="62088">
                  <c:v>158.6875</c:v>
                </c:pt>
                <c:pt idx="62089">
                  <c:v>158.69010416666666</c:v>
                </c:pt>
                <c:pt idx="62090">
                  <c:v>158.69270833333334</c:v>
                </c:pt>
                <c:pt idx="62091">
                  <c:v>158.6953125</c:v>
                </c:pt>
                <c:pt idx="62092">
                  <c:v>158.69791666666666</c:v>
                </c:pt>
                <c:pt idx="62093">
                  <c:v>158.70052083333334</c:v>
                </c:pt>
                <c:pt idx="62094">
                  <c:v>158.703125</c:v>
                </c:pt>
                <c:pt idx="62095">
                  <c:v>158.70572916666666</c:v>
                </c:pt>
                <c:pt idx="62096">
                  <c:v>158.70833333333334</c:v>
                </c:pt>
                <c:pt idx="62097">
                  <c:v>158.7109375</c:v>
                </c:pt>
                <c:pt idx="62098">
                  <c:v>158.71354166666666</c:v>
                </c:pt>
                <c:pt idx="62099">
                  <c:v>158.71614583333334</c:v>
                </c:pt>
                <c:pt idx="62100">
                  <c:v>158.71875</c:v>
                </c:pt>
                <c:pt idx="62101">
                  <c:v>158.72135416666666</c:v>
                </c:pt>
                <c:pt idx="62102">
                  <c:v>158.72395833333334</c:v>
                </c:pt>
                <c:pt idx="62103">
                  <c:v>158.7265625</c:v>
                </c:pt>
                <c:pt idx="62104">
                  <c:v>158.72916666666666</c:v>
                </c:pt>
                <c:pt idx="62105">
                  <c:v>158.73177083333334</c:v>
                </c:pt>
                <c:pt idx="62106">
                  <c:v>158.734375</c:v>
                </c:pt>
                <c:pt idx="62107">
                  <c:v>158.73697916666666</c:v>
                </c:pt>
                <c:pt idx="62108">
                  <c:v>158.73958333333334</c:v>
                </c:pt>
                <c:pt idx="62109">
                  <c:v>158.7421875</c:v>
                </c:pt>
                <c:pt idx="62110">
                  <c:v>158.74479166666666</c:v>
                </c:pt>
                <c:pt idx="62111">
                  <c:v>158.74739583333334</c:v>
                </c:pt>
                <c:pt idx="62112">
                  <c:v>158.75</c:v>
                </c:pt>
                <c:pt idx="62113">
                  <c:v>158.75260416666666</c:v>
                </c:pt>
                <c:pt idx="62114">
                  <c:v>158.75520833333334</c:v>
                </c:pt>
                <c:pt idx="62115">
                  <c:v>158.7578125</c:v>
                </c:pt>
                <c:pt idx="62116">
                  <c:v>158.76041666666666</c:v>
                </c:pt>
                <c:pt idx="62117">
                  <c:v>158.76302083333334</c:v>
                </c:pt>
                <c:pt idx="62118">
                  <c:v>158.765625</c:v>
                </c:pt>
                <c:pt idx="62119">
                  <c:v>158.76822916666666</c:v>
                </c:pt>
                <c:pt idx="62120">
                  <c:v>158.77083333333334</c:v>
                </c:pt>
                <c:pt idx="62121">
                  <c:v>158.7734375</c:v>
                </c:pt>
                <c:pt idx="62122">
                  <c:v>158.77604166666666</c:v>
                </c:pt>
                <c:pt idx="62123">
                  <c:v>158.77864583333334</c:v>
                </c:pt>
                <c:pt idx="62124">
                  <c:v>158.78125</c:v>
                </c:pt>
                <c:pt idx="62125">
                  <c:v>158.78385416666666</c:v>
                </c:pt>
                <c:pt idx="62126">
                  <c:v>158.78645833333334</c:v>
                </c:pt>
                <c:pt idx="62127">
                  <c:v>158.7890625</c:v>
                </c:pt>
                <c:pt idx="62128">
                  <c:v>158.79166666666666</c:v>
                </c:pt>
                <c:pt idx="62129">
                  <c:v>158.79427083333334</c:v>
                </c:pt>
                <c:pt idx="62130">
                  <c:v>158.796875</c:v>
                </c:pt>
                <c:pt idx="62131">
                  <c:v>158.79947916666666</c:v>
                </c:pt>
                <c:pt idx="62132">
                  <c:v>158.80208333333334</c:v>
                </c:pt>
                <c:pt idx="62133">
                  <c:v>158.8046875</c:v>
                </c:pt>
                <c:pt idx="62134">
                  <c:v>158.80729166666666</c:v>
                </c:pt>
                <c:pt idx="62135">
                  <c:v>158.80989583333334</c:v>
                </c:pt>
                <c:pt idx="62136">
                  <c:v>158.8125</c:v>
                </c:pt>
                <c:pt idx="62137">
                  <c:v>158.81510416666666</c:v>
                </c:pt>
                <c:pt idx="62138">
                  <c:v>158.81770833333334</c:v>
                </c:pt>
                <c:pt idx="62139">
                  <c:v>158.8203125</c:v>
                </c:pt>
                <c:pt idx="62140">
                  <c:v>158.82291666666666</c:v>
                </c:pt>
                <c:pt idx="62141">
                  <c:v>158.82552083333334</c:v>
                </c:pt>
                <c:pt idx="62142">
                  <c:v>158.828125</c:v>
                </c:pt>
                <c:pt idx="62143">
                  <c:v>158.83072916666666</c:v>
                </c:pt>
                <c:pt idx="62144">
                  <c:v>158.83333333333334</c:v>
                </c:pt>
                <c:pt idx="62145">
                  <c:v>158.8359375</c:v>
                </c:pt>
                <c:pt idx="62146">
                  <c:v>158.83854166666666</c:v>
                </c:pt>
                <c:pt idx="62147">
                  <c:v>158.84114583333334</c:v>
                </c:pt>
                <c:pt idx="62148">
                  <c:v>158.84375</c:v>
                </c:pt>
                <c:pt idx="62149">
                  <c:v>158.84635416666666</c:v>
                </c:pt>
                <c:pt idx="62150">
                  <c:v>158.84895833333334</c:v>
                </c:pt>
                <c:pt idx="62151">
                  <c:v>158.8515625</c:v>
                </c:pt>
                <c:pt idx="62152">
                  <c:v>158.85416666666666</c:v>
                </c:pt>
                <c:pt idx="62153">
                  <c:v>158.85677083333334</c:v>
                </c:pt>
                <c:pt idx="62154">
                  <c:v>158.859375</c:v>
                </c:pt>
                <c:pt idx="62155">
                  <c:v>158.86197916666666</c:v>
                </c:pt>
                <c:pt idx="62156">
                  <c:v>158.86458333333334</c:v>
                </c:pt>
                <c:pt idx="62157">
                  <c:v>158.8671875</c:v>
                </c:pt>
                <c:pt idx="62158">
                  <c:v>158.86979166666666</c:v>
                </c:pt>
                <c:pt idx="62159">
                  <c:v>158.87239583333334</c:v>
                </c:pt>
                <c:pt idx="62160">
                  <c:v>158.875</c:v>
                </c:pt>
                <c:pt idx="62161">
                  <c:v>158.87760416666666</c:v>
                </c:pt>
                <c:pt idx="62162">
                  <c:v>158.88020833333334</c:v>
                </c:pt>
                <c:pt idx="62163">
                  <c:v>158.8828125</c:v>
                </c:pt>
                <c:pt idx="62164">
                  <c:v>158.88541666666666</c:v>
                </c:pt>
                <c:pt idx="62165">
                  <c:v>158.88802083333334</c:v>
                </c:pt>
                <c:pt idx="62166">
                  <c:v>158.890625</c:v>
                </c:pt>
                <c:pt idx="62167">
                  <c:v>158.89322916666666</c:v>
                </c:pt>
                <c:pt idx="62168">
                  <c:v>158.89583333333334</c:v>
                </c:pt>
                <c:pt idx="62169">
                  <c:v>158.8984375</c:v>
                </c:pt>
                <c:pt idx="62170">
                  <c:v>158.90104166666666</c:v>
                </c:pt>
                <c:pt idx="62171">
                  <c:v>158.90364583333334</c:v>
                </c:pt>
                <c:pt idx="62172">
                  <c:v>158.90625</c:v>
                </c:pt>
                <c:pt idx="62173">
                  <c:v>158.90885416666666</c:v>
                </c:pt>
                <c:pt idx="62174">
                  <c:v>158.91145833333334</c:v>
                </c:pt>
                <c:pt idx="62175">
                  <c:v>158.9140625</c:v>
                </c:pt>
                <c:pt idx="62176">
                  <c:v>158.91666666666666</c:v>
                </c:pt>
                <c:pt idx="62177">
                  <c:v>158.91927083333334</c:v>
                </c:pt>
                <c:pt idx="62178">
                  <c:v>158.921875</c:v>
                </c:pt>
                <c:pt idx="62179">
                  <c:v>158.92447916666666</c:v>
                </c:pt>
                <c:pt idx="62180">
                  <c:v>158.92708333333334</c:v>
                </c:pt>
                <c:pt idx="62181">
                  <c:v>158.9296875</c:v>
                </c:pt>
                <c:pt idx="62182">
                  <c:v>158.93229166666666</c:v>
                </c:pt>
                <c:pt idx="62183">
                  <c:v>158.93489583333334</c:v>
                </c:pt>
                <c:pt idx="62184">
                  <c:v>158.9375</c:v>
                </c:pt>
                <c:pt idx="62185">
                  <c:v>158.94010416666666</c:v>
                </c:pt>
                <c:pt idx="62186">
                  <c:v>158.94270833333334</c:v>
                </c:pt>
                <c:pt idx="62187">
                  <c:v>158.9453125</c:v>
                </c:pt>
                <c:pt idx="62188">
                  <c:v>158.94791666666666</c:v>
                </c:pt>
                <c:pt idx="62189">
                  <c:v>158.95052083333334</c:v>
                </c:pt>
                <c:pt idx="62190">
                  <c:v>158.953125</c:v>
                </c:pt>
                <c:pt idx="62191">
                  <c:v>158.95572916666666</c:v>
                </c:pt>
                <c:pt idx="62192">
                  <c:v>158.95833333333334</c:v>
                </c:pt>
                <c:pt idx="62193">
                  <c:v>158.9609375</c:v>
                </c:pt>
                <c:pt idx="62194">
                  <c:v>158.96354166666666</c:v>
                </c:pt>
                <c:pt idx="62195">
                  <c:v>158.96614583333334</c:v>
                </c:pt>
                <c:pt idx="62196">
                  <c:v>158.96875</c:v>
                </c:pt>
                <c:pt idx="62197">
                  <c:v>158.97135416666666</c:v>
                </c:pt>
                <c:pt idx="62198">
                  <c:v>158.97395833333334</c:v>
                </c:pt>
                <c:pt idx="62199">
                  <c:v>158.9765625</c:v>
                </c:pt>
                <c:pt idx="62200">
                  <c:v>158.97916666666666</c:v>
                </c:pt>
                <c:pt idx="62201">
                  <c:v>158.98177083333334</c:v>
                </c:pt>
                <c:pt idx="62202">
                  <c:v>158.984375</c:v>
                </c:pt>
                <c:pt idx="62203">
                  <c:v>158.98697916666666</c:v>
                </c:pt>
                <c:pt idx="62204">
                  <c:v>158.98958333333334</c:v>
                </c:pt>
                <c:pt idx="62205">
                  <c:v>158.9921875</c:v>
                </c:pt>
                <c:pt idx="62206">
                  <c:v>158.99479166666666</c:v>
                </c:pt>
                <c:pt idx="62207">
                  <c:v>158.99739583333334</c:v>
                </c:pt>
                <c:pt idx="62208">
                  <c:v>159</c:v>
                </c:pt>
                <c:pt idx="62209">
                  <c:v>159.00260416666666</c:v>
                </c:pt>
                <c:pt idx="62210">
                  <c:v>159.00520833333334</c:v>
                </c:pt>
                <c:pt idx="62211">
                  <c:v>159.0078125</c:v>
                </c:pt>
                <c:pt idx="62212">
                  <c:v>159.01041666666666</c:v>
                </c:pt>
                <c:pt idx="62213">
                  <c:v>159.01302083333334</c:v>
                </c:pt>
                <c:pt idx="62214">
                  <c:v>159.015625</c:v>
                </c:pt>
                <c:pt idx="62215">
                  <c:v>159.01822916666666</c:v>
                </c:pt>
                <c:pt idx="62216">
                  <c:v>159.02083333333334</c:v>
                </c:pt>
                <c:pt idx="62217">
                  <c:v>159.0234375</c:v>
                </c:pt>
                <c:pt idx="62218">
                  <c:v>159.02604166666666</c:v>
                </c:pt>
                <c:pt idx="62219">
                  <c:v>159.02864583333334</c:v>
                </c:pt>
                <c:pt idx="62220">
                  <c:v>159.03125</c:v>
                </c:pt>
                <c:pt idx="62221">
                  <c:v>159.03385416666666</c:v>
                </c:pt>
                <c:pt idx="62222">
                  <c:v>159.03645833333334</c:v>
                </c:pt>
                <c:pt idx="62223">
                  <c:v>159.0390625</c:v>
                </c:pt>
                <c:pt idx="62224">
                  <c:v>159.04166666666666</c:v>
                </c:pt>
                <c:pt idx="62225">
                  <c:v>159.04427083333334</c:v>
                </c:pt>
                <c:pt idx="62226">
                  <c:v>159.046875</c:v>
                </c:pt>
                <c:pt idx="62227">
                  <c:v>159.04947916666666</c:v>
                </c:pt>
                <c:pt idx="62228">
                  <c:v>159.05208333333334</c:v>
                </c:pt>
                <c:pt idx="62229">
                  <c:v>159.0546875</c:v>
                </c:pt>
                <c:pt idx="62230">
                  <c:v>159.05729166666666</c:v>
                </c:pt>
                <c:pt idx="62231">
                  <c:v>159.05989583333334</c:v>
                </c:pt>
                <c:pt idx="62232">
                  <c:v>159.0625</c:v>
                </c:pt>
                <c:pt idx="62233">
                  <c:v>159.06510416666666</c:v>
                </c:pt>
                <c:pt idx="62234">
                  <c:v>159.06770833333334</c:v>
                </c:pt>
                <c:pt idx="62235">
                  <c:v>159.0703125</c:v>
                </c:pt>
                <c:pt idx="62236">
                  <c:v>159.07291666666666</c:v>
                </c:pt>
                <c:pt idx="62237">
                  <c:v>159.07552083333334</c:v>
                </c:pt>
                <c:pt idx="62238">
                  <c:v>159.078125</c:v>
                </c:pt>
                <c:pt idx="62239">
                  <c:v>159.08072916666666</c:v>
                </c:pt>
                <c:pt idx="62240">
                  <c:v>159.08333333333334</c:v>
                </c:pt>
                <c:pt idx="62241">
                  <c:v>159.0859375</c:v>
                </c:pt>
                <c:pt idx="62242">
                  <c:v>159.08854166666666</c:v>
                </c:pt>
                <c:pt idx="62243">
                  <c:v>159.09114583333334</c:v>
                </c:pt>
                <c:pt idx="62244">
                  <c:v>159.09375</c:v>
                </c:pt>
                <c:pt idx="62245">
                  <c:v>159.09635416666666</c:v>
                </c:pt>
                <c:pt idx="62246">
                  <c:v>159.09895833333334</c:v>
                </c:pt>
                <c:pt idx="62247">
                  <c:v>159.1015625</c:v>
                </c:pt>
                <c:pt idx="62248">
                  <c:v>159.10416666666666</c:v>
                </c:pt>
                <c:pt idx="62249">
                  <c:v>159.10677083333334</c:v>
                </c:pt>
                <c:pt idx="62250">
                  <c:v>159.109375</c:v>
                </c:pt>
                <c:pt idx="62251">
                  <c:v>159.11197916666666</c:v>
                </c:pt>
                <c:pt idx="62252">
                  <c:v>159.11458333333334</c:v>
                </c:pt>
                <c:pt idx="62253">
                  <c:v>159.1171875</c:v>
                </c:pt>
                <c:pt idx="62254">
                  <c:v>159.11979166666666</c:v>
                </c:pt>
                <c:pt idx="62255">
                  <c:v>159.12239583333334</c:v>
                </c:pt>
                <c:pt idx="62256">
                  <c:v>159.125</c:v>
                </c:pt>
                <c:pt idx="62257">
                  <c:v>159.12760416666666</c:v>
                </c:pt>
                <c:pt idx="62258">
                  <c:v>159.13020833333334</c:v>
                </c:pt>
                <c:pt idx="62259">
                  <c:v>159.1328125</c:v>
                </c:pt>
                <c:pt idx="62260">
                  <c:v>159.13541666666666</c:v>
                </c:pt>
                <c:pt idx="62261">
                  <c:v>159.13802083333334</c:v>
                </c:pt>
                <c:pt idx="62262">
                  <c:v>159.140625</c:v>
                </c:pt>
                <c:pt idx="62263">
                  <c:v>159.14322916666666</c:v>
                </c:pt>
                <c:pt idx="62264">
                  <c:v>159.14583333333334</c:v>
                </c:pt>
                <c:pt idx="62265">
                  <c:v>159.1484375</c:v>
                </c:pt>
                <c:pt idx="62266">
                  <c:v>159.15104166666666</c:v>
                </c:pt>
                <c:pt idx="62267">
                  <c:v>159.15364583333334</c:v>
                </c:pt>
                <c:pt idx="62268">
                  <c:v>159.15625</c:v>
                </c:pt>
                <c:pt idx="62269">
                  <c:v>159.15885416666666</c:v>
                </c:pt>
                <c:pt idx="62270">
                  <c:v>159.16145833333334</c:v>
                </c:pt>
                <c:pt idx="62271">
                  <c:v>159.1640625</c:v>
                </c:pt>
                <c:pt idx="62272">
                  <c:v>159.16666666666666</c:v>
                </c:pt>
                <c:pt idx="62273">
                  <c:v>159.16927083333334</c:v>
                </c:pt>
                <c:pt idx="62274">
                  <c:v>159.171875</c:v>
                </c:pt>
                <c:pt idx="62275">
                  <c:v>159.17447916666666</c:v>
                </c:pt>
                <c:pt idx="62276">
                  <c:v>159.17708333333334</c:v>
                </c:pt>
                <c:pt idx="62277">
                  <c:v>159.1796875</c:v>
                </c:pt>
                <c:pt idx="62278">
                  <c:v>159.18229166666666</c:v>
                </c:pt>
                <c:pt idx="62279">
                  <c:v>159.18489583333334</c:v>
                </c:pt>
                <c:pt idx="62280">
                  <c:v>159.1875</c:v>
                </c:pt>
                <c:pt idx="62281">
                  <c:v>159.19010416666666</c:v>
                </c:pt>
                <c:pt idx="62282">
                  <c:v>159.19270833333334</c:v>
                </c:pt>
                <c:pt idx="62283">
                  <c:v>159.1953125</c:v>
                </c:pt>
                <c:pt idx="62284">
                  <c:v>159.19791666666666</c:v>
                </c:pt>
                <c:pt idx="62285">
                  <c:v>159.20052083333334</c:v>
                </c:pt>
                <c:pt idx="62286">
                  <c:v>159.203125</c:v>
                </c:pt>
                <c:pt idx="62287">
                  <c:v>159.20572916666666</c:v>
                </c:pt>
                <c:pt idx="62288">
                  <c:v>159.20833333333334</c:v>
                </c:pt>
                <c:pt idx="62289">
                  <c:v>159.2109375</c:v>
                </c:pt>
                <c:pt idx="62290">
                  <c:v>159.21354166666666</c:v>
                </c:pt>
                <c:pt idx="62291">
                  <c:v>159.21614583333334</c:v>
                </c:pt>
                <c:pt idx="62292">
                  <c:v>159.21875</c:v>
                </c:pt>
                <c:pt idx="62293">
                  <c:v>159.22135416666666</c:v>
                </c:pt>
                <c:pt idx="62294">
                  <c:v>159.22395833333334</c:v>
                </c:pt>
                <c:pt idx="62295">
                  <c:v>159.2265625</c:v>
                </c:pt>
                <c:pt idx="62296">
                  <c:v>159.22916666666666</c:v>
                </c:pt>
                <c:pt idx="62297">
                  <c:v>159.23177083333334</c:v>
                </c:pt>
                <c:pt idx="62298">
                  <c:v>159.234375</c:v>
                </c:pt>
                <c:pt idx="62299">
                  <c:v>159.23697916666666</c:v>
                </c:pt>
                <c:pt idx="62300">
                  <c:v>159.23958333333334</c:v>
                </c:pt>
                <c:pt idx="62301">
                  <c:v>159.2421875</c:v>
                </c:pt>
                <c:pt idx="62302">
                  <c:v>159.24479166666666</c:v>
                </c:pt>
                <c:pt idx="62303">
                  <c:v>159.24739583333334</c:v>
                </c:pt>
                <c:pt idx="62304">
                  <c:v>159.25</c:v>
                </c:pt>
                <c:pt idx="62305">
                  <c:v>159.25260416666666</c:v>
                </c:pt>
                <c:pt idx="62306">
                  <c:v>159.25520833333334</c:v>
                </c:pt>
                <c:pt idx="62307">
                  <c:v>159.2578125</c:v>
                </c:pt>
                <c:pt idx="62308">
                  <c:v>159.26041666666666</c:v>
                </c:pt>
                <c:pt idx="62309">
                  <c:v>159.26302083333334</c:v>
                </c:pt>
                <c:pt idx="62310">
                  <c:v>159.265625</c:v>
                </c:pt>
                <c:pt idx="62311">
                  <c:v>159.26822916666666</c:v>
                </c:pt>
                <c:pt idx="62312">
                  <c:v>159.27083333333334</c:v>
                </c:pt>
                <c:pt idx="62313">
                  <c:v>159.2734375</c:v>
                </c:pt>
                <c:pt idx="62314">
                  <c:v>159.27604166666666</c:v>
                </c:pt>
                <c:pt idx="62315">
                  <c:v>159.27864583333334</c:v>
                </c:pt>
                <c:pt idx="62316">
                  <c:v>159.28125</c:v>
                </c:pt>
                <c:pt idx="62317">
                  <c:v>159.28385416666666</c:v>
                </c:pt>
                <c:pt idx="62318">
                  <c:v>159.28645833333334</c:v>
                </c:pt>
                <c:pt idx="62319">
                  <c:v>159.2890625</c:v>
                </c:pt>
                <c:pt idx="62320">
                  <c:v>159.29166666666666</c:v>
                </c:pt>
                <c:pt idx="62321">
                  <c:v>159.29427083333334</c:v>
                </c:pt>
                <c:pt idx="62322">
                  <c:v>159.296875</c:v>
                </c:pt>
                <c:pt idx="62323">
                  <c:v>159.29947916666666</c:v>
                </c:pt>
                <c:pt idx="62324">
                  <c:v>159.30208333333334</c:v>
                </c:pt>
                <c:pt idx="62325">
                  <c:v>159.3046875</c:v>
                </c:pt>
                <c:pt idx="62326">
                  <c:v>159.30729166666666</c:v>
                </c:pt>
                <c:pt idx="62327">
                  <c:v>159.30989583333334</c:v>
                </c:pt>
                <c:pt idx="62328">
                  <c:v>159.3125</c:v>
                </c:pt>
                <c:pt idx="62329">
                  <c:v>159.31510416666666</c:v>
                </c:pt>
                <c:pt idx="62330">
                  <c:v>159.31770833333334</c:v>
                </c:pt>
                <c:pt idx="62331">
                  <c:v>159.3203125</c:v>
                </c:pt>
                <c:pt idx="62332">
                  <c:v>159.32291666666666</c:v>
                </c:pt>
                <c:pt idx="62333">
                  <c:v>159.32552083333334</c:v>
                </c:pt>
                <c:pt idx="62334">
                  <c:v>159.328125</c:v>
                </c:pt>
                <c:pt idx="62335">
                  <c:v>159.33072916666666</c:v>
                </c:pt>
                <c:pt idx="62336">
                  <c:v>159.33333333333334</c:v>
                </c:pt>
                <c:pt idx="62337">
                  <c:v>159.3359375</c:v>
                </c:pt>
                <c:pt idx="62338">
                  <c:v>159.33854166666666</c:v>
                </c:pt>
                <c:pt idx="62339">
                  <c:v>159.34114583333334</c:v>
                </c:pt>
                <c:pt idx="62340">
                  <c:v>159.34375</c:v>
                </c:pt>
                <c:pt idx="62341">
                  <c:v>159.34635416666666</c:v>
                </c:pt>
                <c:pt idx="62342">
                  <c:v>159.34895833333334</c:v>
                </c:pt>
                <c:pt idx="62343">
                  <c:v>159.3515625</c:v>
                </c:pt>
                <c:pt idx="62344">
                  <c:v>159.35416666666666</c:v>
                </c:pt>
                <c:pt idx="62345">
                  <c:v>159.35677083333334</c:v>
                </c:pt>
                <c:pt idx="62346">
                  <c:v>159.359375</c:v>
                </c:pt>
                <c:pt idx="62347">
                  <c:v>159.36197916666666</c:v>
                </c:pt>
                <c:pt idx="62348">
                  <c:v>159.36458333333334</c:v>
                </c:pt>
                <c:pt idx="62349">
                  <c:v>159.3671875</c:v>
                </c:pt>
                <c:pt idx="62350">
                  <c:v>159.36979166666666</c:v>
                </c:pt>
                <c:pt idx="62351">
                  <c:v>159.37239583333334</c:v>
                </c:pt>
                <c:pt idx="62352">
                  <c:v>159.375</c:v>
                </c:pt>
                <c:pt idx="62353">
                  <c:v>159.37760416666666</c:v>
                </c:pt>
                <c:pt idx="62354">
                  <c:v>159.38020833333334</c:v>
                </c:pt>
                <c:pt idx="62355">
                  <c:v>159.3828125</c:v>
                </c:pt>
                <c:pt idx="62356">
                  <c:v>159.38541666666666</c:v>
                </c:pt>
                <c:pt idx="62357">
                  <c:v>159.38802083333334</c:v>
                </c:pt>
                <c:pt idx="62358">
                  <c:v>159.390625</c:v>
                </c:pt>
                <c:pt idx="62359">
                  <c:v>159.39322916666666</c:v>
                </c:pt>
                <c:pt idx="62360">
                  <c:v>159.39583333333334</c:v>
                </c:pt>
                <c:pt idx="62361">
                  <c:v>159.3984375</c:v>
                </c:pt>
                <c:pt idx="62362">
                  <c:v>159.40104166666666</c:v>
                </c:pt>
                <c:pt idx="62363">
                  <c:v>159.40364583333334</c:v>
                </c:pt>
                <c:pt idx="62364">
                  <c:v>159.40625</c:v>
                </c:pt>
                <c:pt idx="62365">
                  <c:v>159.40885416666666</c:v>
                </c:pt>
                <c:pt idx="62366">
                  <c:v>159.41145833333334</c:v>
                </c:pt>
                <c:pt idx="62367">
                  <c:v>159.4140625</c:v>
                </c:pt>
                <c:pt idx="62368">
                  <c:v>159.41666666666666</c:v>
                </c:pt>
                <c:pt idx="62369">
                  <c:v>159.41927083333334</c:v>
                </c:pt>
                <c:pt idx="62370">
                  <c:v>159.421875</c:v>
                </c:pt>
                <c:pt idx="62371">
                  <c:v>159.42447916666666</c:v>
                </c:pt>
                <c:pt idx="62372">
                  <c:v>159.42708333333334</c:v>
                </c:pt>
                <c:pt idx="62373">
                  <c:v>159.4296875</c:v>
                </c:pt>
                <c:pt idx="62374">
                  <c:v>159.43229166666666</c:v>
                </c:pt>
                <c:pt idx="62375">
                  <c:v>159.43489583333334</c:v>
                </c:pt>
                <c:pt idx="62376">
                  <c:v>159.4375</c:v>
                </c:pt>
                <c:pt idx="62377">
                  <c:v>159.44010416666666</c:v>
                </c:pt>
                <c:pt idx="62378">
                  <c:v>159.44270833333334</c:v>
                </c:pt>
                <c:pt idx="62379">
                  <c:v>159.4453125</c:v>
                </c:pt>
                <c:pt idx="62380">
                  <c:v>159.44791666666666</c:v>
                </c:pt>
                <c:pt idx="62381">
                  <c:v>159.45052083333334</c:v>
                </c:pt>
                <c:pt idx="62382">
                  <c:v>159.453125</c:v>
                </c:pt>
                <c:pt idx="62383">
                  <c:v>159.45572916666666</c:v>
                </c:pt>
                <c:pt idx="62384">
                  <c:v>159.45833333333334</c:v>
                </c:pt>
                <c:pt idx="62385">
                  <c:v>159.4609375</c:v>
                </c:pt>
                <c:pt idx="62386">
                  <c:v>159.46354166666666</c:v>
                </c:pt>
                <c:pt idx="62387">
                  <c:v>159.46614583333334</c:v>
                </c:pt>
                <c:pt idx="62388">
                  <c:v>159.46875</c:v>
                </c:pt>
                <c:pt idx="62389">
                  <c:v>159.47135416666666</c:v>
                </c:pt>
                <c:pt idx="62390">
                  <c:v>159.47395833333334</c:v>
                </c:pt>
                <c:pt idx="62391">
                  <c:v>159.4765625</c:v>
                </c:pt>
                <c:pt idx="62392">
                  <c:v>159.47916666666666</c:v>
                </c:pt>
                <c:pt idx="62393">
                  <c:v>159.48177083333334</c:v>
                </c:pt>
                <c:pt idx="62394">
                  <c:v>159.484375</c:v>
                </c:pt>
                <c:pt idx="62395">
                  <c:v>159.48697916666666</c:v>
                </c:pt>
                <c:pt idx="62396">
                  <c:v>159.48958333333334</c:v>
                </c:pt>
                <c:pt idx="62397">
                  <c:v>159.4921875</c:v>
                </c:pt>
                <c:pt idx="62398">
                  <c:v>159.49479166666666</c:v>
                </c:pt>
                <c:pt idx="62399">
                  <c:v>159.49739583333334</c:v>
                </c:pt>
                <c:pt idx="62400">
                  <c:v>159.5</c:v>
                </c:pt>
                <c:pt idx="62401">
                  <c:v>159.50260416666666</c:v>
                </c:pt>
                <c:pt idx="62402">
                  <c:v>159.50520833333334</c:v>
                </c:pt>
                <c:pt idx="62403">
                  <c:v>159.5078125</c:v>
                </c:pt>
                <c:pt idx="62404">
                  <c:v>159.51041666666666</c:v>
                </c:pt>
                <c:pt idx="62405">
                  <c:v>159.51302083333334</c:v>
                </c:pt>
                <c:pt idx="62406">
                  <c:v>159.515625</c:v>
                </c:pt>
                <c:pt idx="62407">
                  <c:v>159.51822916666666</c:v>
                </c:pt>
                <c:pt idx="62408">
                  <c:v>159.52083333333334</c:v>
                </c:pt>
                <c:pt idx="62409">
                  <c:v>159.5234375</c:v>
                </c:pt>
                <c:pt idx="62410">
                  <c:v>159.52604166666666</c:v>
                </c:pt>
                <c:pt idx="62411">
                  <c:v>159.52864583333334</c:v>
                </c:pt>
                <c:pt idx="62412">
                  <c:v>159.53125</c:v>
                </c:pt>
                <c:pt idx="62413">
                  <c:v>159.53385416666666</c:v>
                </c:pt>
                <c:pt idx="62414">
                  <c:v>159.53645833333334</c:v>
                </c:pt>
                <c:pt idx="62415">
                  <c:v>159.5390625</c:v>
                </c:pt>
                <c:pt idx="62416">
                  <c:v>159.54166666666666</c:v>
                </c:pt>
                <c:pt idx="62417">
                  <c:v>159.54427083333334</c:v>
                </c:pt>
                <c:pt idx="62418">
                  <c:v>159.546875</c:v>
                </c:pt>
                <c:pt idx="62419">
                  <c:v>159.54947916666666</c:v>
                </c:pt>
                <c:pt idx="62420">
                  <c:v>159.55208333333334</c:v>
                </c:pt>
                <c:pt idx="62421">
                  <c:v>159.5546875</c:v>
                </c:pt>
                <c:pt idx="62422">
                  <c:v>159.55729166666666</c:v>
                </c:pt>
                <c:pt idx="62423">
                  <c:v>159.55989583333334</c:v>
                </c:pt>
                <c:pt idx="62424">
                  <c:v>159.5625</c:v>
                </c:pt>
                <c:pt idx="62425">
                  <c:v>159.56510416666666</c:v>
                </c:pt>
                <c:pt idx="62426">
                  <c:v>159.56770833333334</c:v>
                </c:pt>
                <c:pt idx="62427">
                  <c:v>159.5703125</c:v>
                </c:pt>
                <c:pt idx="62428">
                  <c:v>159.57291666666666</c:v>
                </c:pt>
                <c:pt idx="62429">
                  <c:v>159.57552083333334</c:v>
                </c:pt>
                <c:pt idx="62430">
                  <c:v>159.578125</c:v>
                </c:pt>
                <c:pt idx="62431">
                  <c:v>159.58072916666666</c:v>
                </c:pt>
                <c:pt idx="62432">
                  <c:v>159.58333333333334</c:v>
                </c:pt>
                <c:pt idx="62433">
                  <c:v>159.5859375</c:v>
                </c:pt>
                <c:pt idx="62434">
                  <c:v>159.58854166666666</c:v>
                </c:pt>
                <c:pt idx="62435">
                  <c:v>159.59114583333334</c:v>
                </c:pt>
                <c:pt idx="62436">
                  <c:v>159.59375</c:v>
                </c:pt>
                <c:pt idx="62437">
                  <c:v>159.59635416666666</c:v>
                </c:pt>
                <c:pt idx="62438">
                  <c:v>159.59895833333334</c:v>
                </c:pt>
                <c:pt idx="62439">
                  <c:v>159.6015625</c:v>
                </c:pt>
                <c:pt idx="62440">
                  <c:v>159.60416666666666</c:v>
                </c:pt>
                <c:pt idx="62441">
                  <c:v>159.60677083333334</c:v>
                </c:pt>
                <c:pt idx="62442">
                  <c:v>159.609375</c:v>
                </c:pt>
                <c:pt idx="62443">
                  <c:v>159.61197916666666</c:v>
                </c:pt>
                <c:pt idx="62444">
                  <c:v>159.61458333333334</c:v>
                </c:pt>
                <c:pt idx="62445">
                  <c:v>159.6171875</c:v>
                </c:pt>
                <c:pt idx="62446">
                  <c:v>159.61979166666666</c:v>
                </c:pt>
                <c:pt idx="62447">
                  <c:v>159.62239583333334</c:v>
                </c:pt>
                <c:pt idx="62448">
                  <c:v>159.625</c:v>
                </c:pt>
                <c:pt idx="62449">
                  <c:v>159.62760416666666</c:v>
                </c:pt>
                <c:pt idx="62450">
                  <c:v>159.63020833333334</c:v>
                </c:pt>
                <c:pt idx="62451">
                  <c:v>159.6328125</c:v>
                </c:pt>
                <c:pt idx="62452">
                  <c:v>159.63541666666666</c:v>
                </c:pt>
                <c:pt idx="62453">
                  <c:v>159.63802083333334</c:v>
                </c:pt>
                <c:pt idx="62454">
                  <c:v>159.640625</c:v>
                </c:pt>
                <c:pt idx="62455">
                  <c:v>159.64322916666666</c:v>
                </c:pt>
                <c:pt idx="62456">
                  <c:v>159.64583333333334</c:v>
                </c:pt>
                <c:pt idx="62457">
                  <c:v>159.6484375</c:v>
                </c:pt>
                <c:pt idx="62458">
                  <c:v>159.65104166666666</c:v>
                </c:pt>
                <c:pt idx="62459">
                  <c:v>159.65364583333334</c:v>
                </c:pt>
                <c:pt idx="62460">
                  <c:v>159.65625</c:v>
                </c:pt>
                <c:pt idx="62461">
                  <c:v>159.65885416666666</c:v>
                </c:pt>
                <c:pt idx="62462">
                  <c:v>159.66145833333334</c:v>
                </c:pt>
                <c:pt idx="62463">
                  <c:v>159.6640625</c:v>
                </c:pt>
                <c:pt idx="62464">
                  <c:v>159.66666666666666</c:v>
                </c:pt>
                <c:pt idx="62465">
                  <c:v>159.66927083333334</c:v>
                </c:pt>
                <c:pt idx="62466">
                  <c:v>159.671875</c:v>
                </c:pt>
                <c:pt idx="62467">
                  <c:v>159.67447916666666</c:v>
                </c:pt>
                <c:pt idx="62468">
                  <c:v>159.67708333333334</c:v>
                </c:pt>
                <c:pt idx="62469">
                  <c:v>159.6796875</c:v>
                </c:pt>
                <c:pt idx="62470">
                  <c:v>159.68229166666666</c:v>
                </c:pt>
                <c:pt idx="62471">
                  <c:v>159.68489583333334</c:v>
                </c:pt>
                <c:pt idx="62472">
                  <c:v>159.6875</c:v>
                </c:pt>
                <c:pt idx="62473">
                  <c:v>159.69010416666666</c:v>
                </c:pt>
                <c:pt idx="62474">
                  <c:v>159.69270833333334</c:v>
                </c:pt>
                <c:pt idx="62475">
                  <c:v>159.6953125</c:v>
                </c:pt>
                <c:pt idx="62476">
                  <c:v>159.69791666666666</c:v>
                </c:pt>
                <c:pt idx="62477">
                  <c:v>159.70052083333334</c:v>
                </c:pt>
                <c:pt idx="62478">
                  <c:v>159.703125</c:v>
                </c:pt>
                <c:pt idx="62479">
                  <c:v>159.70572916666666</c:v>
                </c:pt>
                <c:pt idx="62480">
                  <c:v>159.70833333333334</c:v>
                </c:pt>
                <c:pt idx="62481">
                  <c:v>159.7109375</c:v>
                </c:pt>
                <c:pt idx="62482">
                  <c:v>159.71354166666666</c:v>
                </c:pt>
                <c:pt idx="62483">
                  <c:v>159.71614583333334</c:v>
                </c:pt>
                <c:pt idx="62484">
                  <c:v>159.71875</c:v>
                </c:pt>
                <c:pt idx="62485">
                  <c:v>159.72135416666666</c:v>
                </c:pt>
                <c:pt idx="62486">
                  <c:v>159.72395833333334</c:v>
                </c:pt>
                <c:pt idx="62487">
                  <c:v>159.7265625</c:v>
                </c:pt>
                <c:pt idx="62488">
                  <c:v>159.72916666666666</c:v>
                </c:pt>
                <c:pt idx="62489">
                  <c:v>159.73177083333334</c:v>
                </c:pt>
                <c:pt idx="62490">
                  <c:v>159.734375</c:v>
                </c:pt>
                <c:pt idx="62491">
                  <c:v>159.73697916666666</c:v>
                </c:pt>
                <c:pt idx="62492">
                  <c:v>159.73958333333334</c:v>
                </c:pt>
                <c:pt idx="62493">
                  <c:v>159.7421875</c:v>
                </c:pt>
                <c:pt idx="62494">
                  <c:v>159.74479166666666</c:v>
                </c:pt>
                <c:pt idx="62495">
                  <c:v>159.74739583333334</c:v>
                </c:pt>
                <c:pt idx="62496">
                  <c:v>159.75</c:v>
                </c:pt>
                <c:pt idx="62497">
                  <c:v>159.75260416666666</c:v>
                </c:pt>
                <c:pt idx="62498">
                  <c:v>159.75520833333334</c:v>
                </c:pt>
                <c:pt idx="62499">
                  <c:v>159.7578125</c:v>
                </c:pt>
                <c:pt idx="62500">
                  <c:v>159.76041666666666</c:v>
                </c:pt>
                <c:pt idx="62501">
                  <c:v>159.76302083333334</c:v>
                </c:pt>
                <c:pt idx="62502">
                  <c:v>159.765625</c:v>
                </c:pt>
                <c:pt idx="62503">
                  <c:v>159.76822916666666</c:v>
                </c:pt>
                <c:pt idx="62504">
                  <c:v>159.77083333333334</c:v>
                </c:pt>
                <c:pt idx="62505">
                  <c:v>159.7734375</c:v>
                </c:pt>
                <c:pt idx="62506">
                  <c:v>159.77604166666666</c:v>
                </c:pt>
                <c:pt idx="62507">
                  <c:v>159.77864583333334</c:v>
                </c:pt>
                <c:pt idx="62508">
                  <c:v>159.78125</c:v>
                </c:pt>
                <c:pt idx="62509">
                  <c:v>159.78385416666666</c:v>
                </c:pt>
                <c:pt idx="62510">
                  <c:v>159.78645833333334</c:v>
                </c:pt>
                <c:pt idx="62511">
                  <c:v>159.7890625</c:v>
                </c:pt>
                <c:pt idx="62512">
                  <c:v>159.79166666666666</c:v>
                </c:pt>
                <c:pt idx="62513">
                  <c:v>159.79427083333334</c:v>
                </c:pt>
                <c:pt idx="62514">
                  <c:v>159.796875</c:v>
                </c:pt>
                <c:pt idx="62515">
                  <c:v>159.79947916666666</c:v>
                </c:pt>
                <c:pt idx="62516">
                  <c:v>159.80208333333334</c:v>
                </c:pt>
                <c:pt idx="62517">
                  <c:v>159.8046875</c:v>
                </c:pt>
                <c:pt idx="62518">
                  <c:v>159.80729166666666</c:v>
                </c:pt>
                <c:pt idx="62519">
                  <c:v>159.80989583333334</c:v>
                </c:pt>
                <c:pt idx="62520">
                  <c:v>159.8125</c:v>
                </c:pt>
                <c:pt idx="62521">
                  <c:v>159.81510416666666</c:v>
                </c:pt>
                <c:pt idx="62522">
                  <c:v>159.81770833333334</c:v>
                </c:pt>
                <c:pt idx="62523">
                  <c:v>159.8203125</c:v>
                </c:pt>
                <c:pt idx="62524">
                  <c:v>159.82291666666666</c:v>
                </c:pt>
                <c:pt idx="62525">
                  <c:v>159.82552083333334</c:v>
                </c:pt>
                <c:pt idx="62526">
                  <c:v>159.828125</c:v>
                </c:pt>
                <c:pt idx="62527">
                  <c:v>159.83072916666666</c:v>
                </c:pt>
                <c:pt idx="62528">
                  <c:v>159.83333333333334</c:v>
                </c:pt>
                <c:pt idx="62529">
                  <c:v>159.8359375</c:v>
                </c:pt>
                <c:pt idx="62530">
                  <c:v>159.83854166666666</c:v>
                </c:pt>
                <c:pt idx="62531">
                  <c:v>159.84114583333334</c:v>
                </c:pt>
                <c:pt idx="62532">
                  <c:v>159.84375</c:v>
                </c:pt>
                <c:pt idx="62533">
                  <c:v>159.84635416666666</c:v>
                </c:pt>
                <c:pt idx="62534">
                  <c:v>159.84895833333334</c:v>
                </c:pt>
                <c:pt idx="62535">
                  <c:v>159.8515625</c:v>
                </c:pt>
                <c:pt idx="62536">
                  <c:v>159.85416666666666</c:v>
                </c:pt>
                <c:pt idx="62537">
                  <c:v>159.85677083333334</c:v>
                </c:pt>
                <c:pt idx="62538">
                  <c:v>159.859375</c:v>
                </c:pt>
                <c:pt idx="62539">
                  <c:v>159.86197916666666</c:v>
                </c:pt>
                <c:pt idx="62540">
                  <c:v>159.86458333333334</c:v>
                </c:pt>
                <c:pt idx="62541">
                  <c:v>159.8671875</c:v>
                </c:pt>
                <c:pt idx="62542">
                  <c:v>159.86979166666666</c:v>
                </c:pt>
                <c:pt idx="62543">
                  <c:v>159.87239583333334</c:v>
                </c:pt>
                <c:pt idx="62544">
                  <c:v>159.875</c:v>
                </c:pt>
                <c:pt idx="62545">
                  <c:v>159.87760416666666</c:v>
                </c:pt>
                <c:pt idx="62546">
                  <c:v>159.88020833333334</c:v>
                </c:pt>
                <c:pt idx="62547">
                  <c:v>159.8828125</c:v>
                </c:pt>
                <c:pt idx="62548">
                  <c:v>159.88541666666666</c:v>
                </c:pt>
                <c:pt idx="62549">
                  <c:v>159.88802083333334</c:v>
                </c:pt>
                <c:pt idx="62550">
                  <c:v>159.890625</c:v>
                </c:pt>
                <c:pt idx="62551">
                  <c:v>159.89322916666666</c:v>
                </c:pt>
                <c:pt idx="62552">
                  <c:v>159.89583333333334</c:v>
                </c:pt>
                <c:pt idx="62553">
                  <c:v>159.8984375</c:v>
                </c:pt>
                <c:pt idx="62554">
                  <c:v>159.90104166666666</c:v>
                </c:pt>
                <c:pt idx="62555">
                  <c:v>159.90364583333334</c:v>
                </c:pt>
                <c:pt idx="62556">
                  <c:v>159.90625</c:v>
                </c:pt>
                <c:pt idx="62557">
                  <c:v>159.90885416666666</c:v>
                </c:pt>
                <c:pt idx="62558">
                  <c:v>159.91145833333334</c:v>
                </c:pt>
                <c:pt idx="62559">
                  <c:v>159.9140625</c:v>
                </c:pt>
                <c:pt idx="62560">
                  <c:v>159.91666666666666</c:v>
                </c:pt>
                <c:pt idx="62561">
                  <c:v>159.91927083333334</c:v>
                </c:pt>
                <c:pt idx="62562">
                  <c:v>159.921875</c:v>
                </c:pt>
                <c:pt idx="62563">
                  <c:v>159.92447916666666</c:v>
                </c:pt>
                <c:pt idx="62564">
                  <c:v>159.92708333333334</c:v>
                </c:pt>
                <c:pt idx="62565">
                  <c:v>159.9296875</c:v>
                </c:pt>
                <c:pt idx="62566">
                  <c:v>159.93229166666666</c:v>
                </c:pt>
                <c:pt idx="62567">
                  <c:v>159.93489583333334</c:v>
                </c:pt>
                <c:pt idx="62568">
                  <c:v>159.9375</c:v>
                </c:pt>
                <c:pt idx="62569">
                  <c:v>159.94010416666666</c:v>
                </c:pt>
                <c:pt idx="62570">
                  <c:v>159.94270833333334</c:v>
                </c:pt>
                <c:pt idx="62571">
                  <c:v>159.9453125</c:v>
                </c:pt>
                <c:pt idx="62572">
                  <c:v>159.94791666666666</c:v>
                </c:pt>
                <c:pt idx="62573">
                  <c:v>159.95052083333334</c:v>
                </c:pt>
                <c:pt idx="62574">
                  <c:v>159.953125</c:v>
                </c:pt>
                <c:pt idx="62575">
                  <c:v>159.95572916666666</c:v>
                </c:pt>
                <c:pt idx="62576">
                  <c:v>159.95833333333334</c:v>
                </c:pt>
                <c:pt idx="62577">
                  <c:v>159.9609375</c:v>
                </c:pt>
                <c:pt idx="62578">
                  <c:v>159.96354166666666</c:v>
                </c:pt>
                <c:pt idx="62579">
                  <c:v>159.96614583333334</c:v>
                </c:pt>
                <c:pt idx="62580">
                  <c:v>159.96875</c:v>
                </c:pt>
                <c:pt idx="62581">
                  <c:v>159.97135416666666</c:v>
                </c:pt>
                <c:pt idx="62582">
                  <c:v>159.97395833333334</c:v>
                </c:pt>
                <c:pt idx="62583">
                  <c:v>159.9765625</c:v>
                </c:pt>
                <c:pt idx="62584">
                  <c:v>159.97916666666666</c:v>
                </c:pt>
                <c:pt idx="62585">
                  <c:v>159.98177083333334</c:v>
                </c:pt>
                <c:pt idx="62586">
                  <c:v>159.984375</c:v>
                </c:pt>
                <c:pt idx="62587">
                  <c:v>159.98697916666666</c:v>
                </c:pt>
                <c:pt idx="62588">
                  <c:v>159.98958333333334</c:v>
                </c:pt>
                <c:pt idx="62589">
                  <c:v>159.9921875</c:v>
                </c:pt>
                <c:pt idx="62590">
                  <c:v>159.99479166666666</c:v>
                </c:pt>
                <c:pt idx="62591">
                  <c:v>159.99739583333334</c:v>
                </c:pt>
                <c:pt idx="62592">
                  <c:v>160</c:v>
                </c:pt>
                <c:pt idx="62593">
                  <c:v>160.00260416666666</c:v>
                </c:pt>
                <c:pt idx="62594">
                  <c:v>160.00520833333334</c:v>
                </c:pt>
                <c:pt idx="62595">
                  <c:v>160.0078125</c:v>
                </c:pt>
                <c:pt idx="62596">
                  <c:v>160.01041666666666</c:v>
                </c:pt>
                <c:pt idx="62597">
                  <c:v>160.01302083333334</c:v>
                </c:pt>
                <c:pt idx="62598">
                  <c:v>160.015625</c:v>
                </c:pt>
                <c:pt idx="62599">
                  <c:v>160.01822916666666</c:v>
                </c:pt>
                <c:pt idx="62600">
                  <c:v>160.02083333333334</c:v>
                </c:pt>
                <c:pt idx="62601">
                  <c:v>160.0234375</c:v>
                </c:pt>
                <c:pt idx="62602">
                  <c:v>160.02604166666666</c:v>
                </c:pt>
                <c:pt idx="62603">
                  <c:v>160.02864583333334</c:v>
                </c:pt>
                <c:pt idx="62604">
                  <c:v>160.03125</c:v>
                </c:pt>
                <c:pt idx="62605">
                  <c:v>160.03385416666666</c:v>
                </c:pt>
                <c:pt idx="62606">
                  <c:v>160.03645833333334</c:v>
                </c:pt>
                <c:pt idx="62607">
                  <c:v>160.0390625</c:v>
                </c:pt>
                <c:pt idx="62608">
                  <c:v>160.04166666666666</c:v>
                </c:pt>
                <c:pt idx="62609">
                  <c:v>160.04427083333334</c:v>
                </c:pt>
                <c:pt idx="62610">
                  <c:v>160.046875</c:v>
                </c:pt>
                <c:pt idx="62611">
                  <c:v>160.04947916666666</c:v>
                </c:pt>
                <c:pt idx="62612">
                  <c:v>160.05208333333334</c:v>
                </c:pt>
                <c:pt idx="62613">
                  <c:v>160.0546875</c:v>
                </c:pt>
                <c:pt idx="62614">
                  <c:v>160.05729166666666</c:v>
                </c:pt>
                <c:pt idx="62615">
                  <c:v>160.05989583333334</c:v>
                </c:pt>
                <c:pt idx="62616">
                  <c:v>160.0625</c:v>
                </c:pt>
                <c:pt idx="62617">
                  <c:v>160.06510416666666</c:v>
                </c:pt>
                <c:pt idx="62618">
                  <c:v>160.06770833333334</c:v>
                </c:pt>
                <c:pt idx="62619">
                  <c:v>160.0703125</c:v>
                </c:pt>
                <c:pt idx="62620">
                  <c:v>160.07291666666666</c:v>
                </c:pt>
                <c:pt idx="62621">
                  <c:v>160.07552083333334</c:v>
                </c:pt>
                <c:pt idx="62622">
                  <c:v>160.078125</c:v>
                </c:pt>
                <c:pt idx="62623">
                  <c:v>160.08072916666666</c:v>
                </c:pt>
                <c:pt idx="62624">
                  <c:v>160.08333333333334</c:v>
                </c:pt>
                <c:pt idx="62625">
                  <c:v>160.0859375</c:v>
                </c:pt>
                <c:pt idx="62626">
                  <c:v>160.08854166666666</c:v>
                </c:pt>
                <c:pt idx="62627">
                  <c:v>160.09114583333334</c:v>
                </c:pt>
                <c:pt idx="62628">
                  <c:v>160.09375</c:v>
                </c:pt>
                <c:pt idx="62629">
                  <c:v>160.09635416666666</c:v>
                </c:pt>
                <c:pt idx="62630">
                  <c:v>160.09895833333334</c:v>
                </c:pt>
                <c:pt idx="62631">
                  <c:v>160.1015625</c:v>
                </c:pt>
                <c:pt idx="62632">
                  <c:v>160.10416666666666</c:v>
                </c:pt>
                <c:pt idx="62633">
                  <c:v>160.10677083333334</c:v>
                </c:pt>
                <c:pt idx="62634">
                  <c:v>160.109375</c:v>
                </c:pt>
                <c:pt idx="62635">
                  <c:v>160.11197916666666</c:v>
                </c:pt>
                <c:pt idx="62636">
                  <c:v>160.11458333333334</c:v>
                </c:pt>
                <c:pt idx="62637">
                  <c:v>160.1171875</c:v>
                </c:pt>
                <c:pt idx="62638">
                  <c:v>160.11979166666666</c:v>
                </c:pt>
                <c:pt idx="62639">
                  <c:v>160.12239583333334</c:v>
                </c:pt>
                <c:pt idx="62640">
                  <c:v>160.125</c:v>
                </c:pt>
                <c:pt idx="62641">
                  <c:v>160.12760416666666</c:v>
                </c:pt>
                <c:pt idx="62642">
                  <c:v>160.13020833333334</c:v>
                </c:pt>
                <c:pt idx="62643">
                  <c:v>160.1328125</c:v>
                </c:pt>
                <c:pt idx="62644">
                  <c:v>160.13541666666666</c:v>
                </c:pt>
                <c:pt idx="62645">
                  <c:v>160.13802083333334</c:v>
                </c:pt>
                <c:pt idx="62646">
                  <c:v>160.140625</c:v>
                </c:pt>
                <c:pt idx="62647">
                  <c:v>160.14322916666666</c:v>
                </c:pt>
                <c:pt idx="62648">
                  <c:v>160.14583333333334</c:v>
                </c:pt>
                <c:pt idx="62649">
                  <c:v>160.1484375</c:v>
                </c:pt>
                <c:pt idx="62650">
                  <c:v>160.15104166666666</c:v>
                </c:pt>
                <c:pt idx="62651">
                  <c:v>160.15364583333334</c:v>
                </c:pt>
                <c:pt idx="62652">
                  <c:v>160.15625</c:v>
                </c:pt>
                <c:pt idx="62653">
                  <c:v>160.15885416666666</c:v>
                </c:pt>
                <c:pt idx="62654">
                  <c:v>160.16145833333334</c:v>
                </c:pt>
                <c:pt idx="62655">
                  <c:v>160.1640625</c:v>
                </c:pt>
                <c:pt idx="62656">
                  <c:v>160.16666666666666</c:v>
                </c:pt>
                <c:pt idx="62657">
                  <c:v>160.16927083333334</c:v>
                </c:pt>
                <c:pt idx="62658">
                  <c:v>160.171875</c:v>
                </c:pt>
                <c:pt idx="62659">
                  <c:v>160.17447916666666</c:v>
                </c:pt>
                <c:pt idx="62660">
                  <c:v>160.17708333333334</c:v>
                </c:pt>
                <c:pt idx="62661">
                  <c:v>160.1796875</c:v>
                </c:pt>
                <c:pt idx="62662">
                  <c:v>160.18229166666666</c:v>
                </c:pt>
                <c:pt idx="62663">
                  <c:v>160.18489583333334</c:v>
                </c:pt>
                <c:pt idx="62664">
                  <c:v>160.1875</c:v>
                </c:pt>
                <c:pt idx="62665">
                  <c:v>160.19010416666666</c:v>
                </c:pt>
                <c:pt idx="62666">
                  <c:v>160.19270833333334</c:v>
                </c:pt>
                <c:pt idx="62667">
                  <c:v>160.1953125</c:v>
                </c:pt>
                <c:pt idx="62668">
                  <c:v>160.19791666666666</c:v>
                </c:pt>
                <c:pt idx="62669">
                  <c:v>160.20052083333334</c:v>
                </c:pt>
                <c:pt idx="62670">
                  <c:v>160.203125</c:v>
                </c:pt>
                <c:pt idx="62671">
                  <c:v>160.20572916666666</c:v>
                </c:pt>
                <c:pt idx="62672">
                  <c:v>160.20833333333334</c:v>
                </c:pt>
                <c:pt idx="62673">
                  <c:v>160.2109375</c:v>
                </c:pt>
                <c:pt idx="62674">
                  <c:v>160.21354166666666</c:v>
                </c:pt>
                <c:pt idx="62675">
                  <c:v>160.21614583333334</c:v>
                </c:pt>
                <c:pt idx="62676">
                  <c:v>160.21875</c:v>
                </c:pt>
                <c:pt idx="62677">
                  <c:v>160.22135416666666</c:v>
                </c:pt>
                <c:pt idx="62678">
                  <c:v>160.22395833333334</c:v>
                </c:pt>
                <c:pt idx="62679">
                  <c:v>160.2265625</c:v>
                </c:pt>
                <c:pt idx="62680">
                  <c:v>160.22916666666666</c:v>
                </c:pt>
                <c:pt idx="62681">
                  <c:v>160.23177083333334</c:v>
                </c:pt>
                <c:pt idx="62682">
                  <c:v>160.234375</c:v>
                </c:pt>
                <c:pt idx="62683">
                  <c:v>160.23697916666666</c:v>
                </c:pt>
                <c:pt idx="62684">
                  <c:v>160.23958333333334</c:v>
                </c:pt>
                <c:pt idx="62685">
                  <c:v>160.2421875</c:v>
                </c:pt>
                <c:pt idx="62686">
                  <c:v>160.24479166666666</c:v>
                </c:pt>
                <c:pt idx="62687">
                  <c:v>160.24739583333334</c:v>
                </c:pt>
                <c:pt idx="62688">
                  <c:v>160.25</c:v>
                </c:pt>
                <c:pt idx="62689">
                  <c:v>160.25260416666666</c:v>
                </c:pt>
                <c:pt idx="62690">
                  <c:v>160.25520833333334</c:v>
                </c:pt>
                <c:pt idx="62691">
                  <c:v>160.2578125</c:v>
                </c:pt>
                <c:pt idx="62692">
                  <c:v>160.26041666666666</c:v>
                </c:pt>
                <c:pt idx="62693">
                  <c:v>160.26302083333334</c:v>
                </c:pt>
                <c:pt idx="62694">
                  <c:v>160.265625</c:v>
                </c:pt>
                <c:pt idx="62695">
                  <c:v>160.26822916666666</c:v>
                </c:pt>
                <c:pt idx="62696">
                  <c:v>160.27083333333334</c:v>
                </c:pt>
                <c:pt idx="62697">
                  <c:v>160.2734375</c:v>
                </c:pt>
                <c:pt idx="62698">
                  <c:v>160.27604166666666</c:v>
                </c:pt>
                <c:pt idx="62699">
                  <c:v>160.27864583333334</c:v>
                </c:pt>
                <c:pt idx="62700">
                  <c:v>160.28125</c:v>
                </c:pt>
                <c:pt idx="62701">
                  <c:v>160.28385416666666</c:v>
                </c:pt>
                <c:pt idx="62702">
                  <c:v>160.28645833333334</c:v>
                </c:pt>
                <c:pt idx="62703">
                  <c:v>160.2890625</c:v>
                </c:pt>
                <c:pt idx="62704">
                  <c:v>160.29166666666666</c:v>
                </c:pt>
                <c:pt idx="62705">
                  <c:v>160.29427083333334</c:v>
                </c:pt>
                <c:pt idx="62706">
                  <c:v>160.296875</c:v>
                </c:pt>
                <c:pt idx="62707">
                  <c:v>160.29947916666666</c:v>
                </c:pt>
                <c:pt idx="62708">
                  <c:v>160.30208333333334</c:v>
                </c:pt>
                <c:pt idx="62709">
                  <c:v>160.3046875</c:v>
                </c:pt>
                <c:pt idx="62710">
                  <c:v>160.30729166666666</c:v>
                </c:pt>
                <c:pt idx="62711">
                  <c:v>160.30989583333334</c:v>
                </c:pt>
                <c:pt idx="62712">
                  <c:v>160.3125</c:v>
                </c:pt>
                <c:pt idx="62713">
                  <c:v>160.31510416666666</c:v>
                </c:pt>
                <c:pt idx="62714">
                  <c:v>160.31770833333334</c:v>
                </c:pt>
                <c:pt idx="62715">
                  <c:v>160.3203125</c:v>
                </c:pt>
                <c:pt idx="62716">
                  <c:v>160.32291666666666</c:v>
                </c:pt>
                <c:pt idx="62717">
                  <c:v>160.32552083333334</c:v>
                </c:pt>
                <c:pt idx="62718">
                  <c:v>160.328125</c:v>
                </c:pt>
                <c:pt idx="62719">
                  <c:v>160.33072916666666</c:v>
                </c:pt>
                <c:pt idx="62720">
                  <c:v>160.33333333333334</c:v>
                </c:pt>
                <c:pt idx="62721">
                  <c:v>160.3359375</c:v>
                </c:pt>
                <c:pt idx="62722">
                  <c:v>160.33854166666666</c:v>
                </c:pt>
                <c:pt idx="62723">
                  <c:v>160.34114583333334</c:v>
                </c:pt>
                <c:pt idx="62724">
                  <c:v>160.34375</c:v>
                </c:pt>
                <c:pt idx="62725">
                  <c:v>160.34635416666666</c:v>
                </c:pt>
                <c:pt idx="62726">
                  <c:v>160.34895833333334</c:v>
                </c:pt>
                <c:pt idx="62727">
                  <c:v>160.3515625</c:v>
                </c:pt>
                <c:pt idx="62728">
                  <c:v>160.35416666666666</c:v>
                </c:pt>
                <c:pt idx="62729">
                  <c:v>160.35677083333334</c:v>
                </c:pt>
                <c:pt idx="62730">
                  <c:v>160.359375</c:v>
                </c:pt>
                <c:pt idx="62731">
                  <c:v>160.36197916666666</c:v>
                </c:pt>
                <c:pt idx="62732">
                  <c:v>160.36458333333334</c:v>
                </c:pt>
                <c:pt idx="62733">
                  <c:v>160.3671875</c:v>
                </c:pt>
                <c:pt idx="62734">
                  <c:v>160.36979166666666</c:v>
                </c:pt>
                <c:pt idx="62735">
                  <c:v>160.37239583333334</c:v>
                </c:pt>
                <c:pt idx="62736">
                  <c:v>160.375</c:v>
                </c:pt>
                <c:pt idx="62737">
                  <c:v>160.37760416666666</c:v>
                </c:pt>
                <c:pt idx="62738">
                  <c:v>160.38020833333334</c:v>
                </c:pt>
                <c:pt idx="62739">
                  <c:v>160.3828125</c:v>
                </c:pt>
                <c:pt idx="62740">
                  <c:v>160.38541666666666</c:v>
                </c:pt>
                <c:pt idx="62741">
                  <c:v>160.38802083333334</c:v>
                </c:pt>
                <c:pt idx="62742">
                  <c:v>160.390625</c:v>
                </c:pt>
                <c:pt idx="62743">
                  <c:v>160.39322916666666</c:v>
                </c:pt>
                <c:pt idx="62744">
                  <c:v>160.39583333333334</c:v>
                </c:pt>
                <c:pt idx="62745">
                  <c:v>160.3984375</c:v>
                </c:pt>
                <c:pt idx="62746">
                  <c:v>160.40104166666666</c:v>
                </c:pt>
                <c:pt idx="62747">
                  <c:v>160.40364583333334</c:v>
                </c:pt>
                <c:pt idx="62748">
                  <c:v>160.40625</c:v>
                </c:pt>
                <c:pt idx="62749">
                  <c:v>160.40885416666666</c:v>
                </c:pt>
                <c:pt idx="62750">
                  <c:v>160.41145833333334</c:v>
                </c:pt>
                <c:pt idx="62751">
                  <c:v>160.4140625</c:v>
                </c:pt>
                <c:pt idx="62752">
                  <c:v>160.41666666666666</c:v>
                </c:pt>
                <c:pt idx="62753">
                  <c:v>160.41927083333334</c:v>
                </c:pt>
                <c:pt idx="62754">
                  <c:v>160.421875</c:v>
                </c:pt>
                <c:pt idx="62755">
                  <c:v>160.42447916666666</c:v>
                </c:pt>
                <c:pt idx="62756">
                  <c:v>160.42708333333334</c:v>
                </c:pt>
                <c:pt idx="62757">
                  <c:v>160.4296875</c:v>
                </c:pt>
                <c:pt idx="62758">
                  <c:v>160.43229166666666</c:v>
                </c:pt>
                <c:pt idx="62759">
                  <c:v>160.43489583333334</c:v>
                </c:pt>
                <c:pt idx="62760">
                  <c:v>160.4375</c:v>
                </c:pt>
                <c:pt idx="62761">
                  <c:v>160.44010416666666</c:v>
                </c:pt>
                <c:pt idx="62762">
                  <c:v>160.44270833333334</c:v>
                </c:pt>
                <c:pt idx="62763">
                  <c:v>160.4453125</c:v>
                </c:pt>
                <c:pt idx="62764">
                  <c:v>160.44791666666666</c:v>
                </c:pt>
                <c:pt idx="62765">
                  <c:v>160.45052083333334</c:v>
                </c:pt>
                <c:pt idx="62766">
                  <c:v>160.453125</c:v>
                </c:pt>
                <c:pt idx="62767">
                  <c:v>160.45572916666666</c:v>
                </c:pt>
                <c:pt idx="62768">
                  <c:v>160.45833333333334</c:v>
                </c:pt>
                <c:pt idx="62769">
                  <c:v>160.4609375</c:v>
                </c:pt>
                <c:pt idx="62770">
                  <c:v>160.46354166666666</c:v>
                </c:pt>
                <c:pt idx="62771">
                  <c:v>160.46614583333334</c:v>
                </c:pt>
                <c:pt idx="62772">
                  <c:v>160.46875</c:v>
                </c:pt>
                <c:pt idx="62773">
                  <c:v>160.47135416666666</c:v>
                </c:pt>
                <c:pt idx="62774">
                  <c:v>160.47395833333334</c:v>
                </c:pt>
                <c:pt idx="62775">
                  <c:v>160.4765625</c:v>
                </c:pt>
                <c:pt idx="62776">
                  <c:v>160.47916666666666</c:v>
                </c:pt>
                <c:pt idx="62777">
                  <c:v>160.48177083333334</c:v>
                </c:pt>
                <c:pt idx="62778">
                  <c:v>160.484375</c:v>
                </c:pt>
                <c:pt idx="62779">
                  <c:v>160.48697916666666</c:v>
                </c:pt>
                <c:pt idx="62780">
                  <c:v>160.48958333333334</c:v>
                </c:pt>
                <c:pt idx="62781">
                  <c:v>160.4921875</c:v>
                </c:pt>
                <c:pt idx="62782">
                  <c:v>160.49479166666666</c:v>
                </c:pt>
                <c:pt idx="62783">
                  <c:v>160.49739583333334</c:v>
                </c:pt>
                <c:pt idx="62784">
                  <c:v>160.5</c:v>
                </c:pt>
                <c:pt idx="62785">
                  <c:v>160.50260416666666</c:v>
                </c:pt>
                <c:pt idx="62786">
                  <c:v>160.50520833333334</c:v>
                </c:pt>
                <c:pt idx="62787">
                  <c:v>160.5078125</c:v>
                </c:pt>
                <c:pt idx="62788">
                  <c:v>160.51041666666666</c:v>
                </c:pt>
                <c:pt idx="62789">
                  <c:v>160.51302083333334</c:v>
                </c:pt>
                <c:pt idx="62790">
                  <c:v>160.515625</c:v>
                </c:pt>
                <c:pt idx="62791">
                  <c:v>160.51822916666666</c:v>
                </c:pt>
                <c:pt idx="62792">
                  <c:v>160.52083333333334</c:v>
                </c:pt>
                <c:pt idx="62793">
                  <c:v>160.5234375</c:v>
                </c:pt>
                <c:pt idx="62794">
                  <c:v>160.52604166666666</c:v>
                </c:pt>
                <c:pt idx="62795">
                  <c:v>160.52864583333334</c:v>
                </c:pt>
                <c:pt idx="62796">
                  <c:v>160.53125</c:v>
                </c:pt>
                <c:pt idx="62797">
                  <c:v>160.53385416666666</c:v>
                </c:pt>
                <c:pt idx="62798">
                  <c:v>160.53645833333334</c:v>
                </c:pt>
                <c:pt idx="62799">
                  <c:v>160.5390625</c:v>
                </c:pt>
                <c:pt idx="62800">
                  <c:v>160.54166666666666</c:v>
                </c:pt>
                <c:pt idx="62801">
                  <c:v>160.54427083333334</c:v>
                </c:pt>
                <c:pt idx="62802">
                  <c:v>160.546875</c:v>
                </c:pt>
                <c:pt idx="62803">
                  <c:v>160.54947916666666</c:v>
                </c:pt>
                <c:pt idx="62804">
                  <c:v>160.55208333333334</c:v>
                </c:pt>
                <c:pt idx="62805">
                  <c:v>160.5546875</c:v>
                </c:pt>
                <c:pt idx="62806">
                  <c:v>160.55729166666666</c:v>
                </c:pt>
                <c:pt idx="62807">
                  <c:v>160.55989583333334</c:v>
                </c:pt>
                <c:pt idx="62808">
                  <c:v>160.5625</c:v>
                </c:pt>
                <c:pt idx="62809">
                  <c:v>160.56510416666666</c:v>
                </c:pt>
                <c:pt idx="62810">
                  <c:v>160.56770833333334</c:v>
                </c:pt>
                <c:pt idx="62811">
                  <c:v>160.5703125</c:v>
                </c:pt>
                <c:pt idx="62812">
                  <c:v>160.57291666666666</c:v>
                </c:pt>
                <c:pt idx="62813">
                  <c:v>160.57552083333334</c:v>
                </c:pt>
                <c:pt idx="62814">
                  <c:v>160.578125</c:v>
                </c:pt>
                <c:pt idx="62815">
                  <c:v>160.58072916666666</c:v>
                </c:pt>
                <c:pt idx="62816">
                  <c:v>160.58333333333334</c:v>
                </c:pt>
                <c:pt idx="62817">
                  <c:v>160.5859375</c:v>
                </c:pt>
                <c:pt idx="62818">
                  <c:v>160.58854166666666</c:v>
                </c:pt>
                <c:pt idx="62819">
                  <c:v>160.59114583333334</c:v>
                </c:pt>
                <c:pt idx="62820">
                  <c:v>160.59375</c:v>
                </c:pt>
                <c:pt idx="62821">
                  <c:v>160.59635416666666</c:v>
                </c:pt>
                <c:pt idx="62822">
                  <c:v>160.59895833333334</c:v>
                </c:pt>
                <c:pt idx="62823">
                  <c:v>160.6015625</c:v>
                </c:pt>
                <c:pt idx="62824">
                  <c:v>160.60416666666666</c:v>
                </c:pt>
                <c:pt idx="62825">
                  <c:v>160.60677083333334</c:v>
                </c:pt>
                <c:pt idx="62826">
                  <c:v>160.609375</c:v>
                </c:pt>
                <c:pt idx="62827">
                  <c:v>160.61197916666666</c:v>
                </c:pt>
                <c:pt idx="62828">
                  <c:v>160.61458333333334</c:v>
                </c:pt>
                <c:pt idx="62829">
                  <c:v>160.6171875</c:v>
                </c:pt>
                <c:pt idx="62830">
                  <c:v>160.61979166666666</c:v>
                </c:pt>
                <c:pt idx="62831">
                  <c:v>160.62239583333334</c:v>
                </c:pt>
                <c:pt idx="62832">
                  <c:v>160.625</c:v>
                </c:pt>
                <c:pt idx="62833">
                  <c:v>160.62760416666666</c:v>
                </c:pt>
                <c:pt idx="62834">
                  <c:v>160.63020833333334</c:v>
                </c:pt>
                <c:pt idx="62835">
                  <c:v>160.6328125</c:v>
                </c:pt>
                <c:pt idx="62836">
                  <c:v>160.63541666666666</c:v>
                </c:pt>
                <c:pt idx="62837">
                  <c:v>160.63802083333334</c:v>
                </c:pt>
                <c:pt idx="62838">
                  <c:v>160.640625</c:v>
                </c:pt>
                <c:pt idx="62839">
                  <c:v>160.64322916666666</c:v>
                </c:pt>
                <c:pt idx="62840">
                  <c:v>160.64583333333334</c:v>
                </c:pt>
                <c:pt idx="62841">
                  <c:v>160.6484375</c:v>
                </c:pt>
                <c:pt idx="62842">
                  <c:v>160.65104166666666</c:v>
                </c:pt>
                <c:pt idx="62843">
                  <c:v>160.65364583333334</c:v>
                </c:pt>
                <c:pt idx="62844">
                  <c:v>160.65625</c:v>
                </c:pt>
                <c:pt idx="62845">
                  <c:v>160.65885416666666</c:v>
                </c:pt>
                <c:pt idx="62846">
                  <c:v>160.66145833333334</c:v>
                </c:pt>
                <c:pt idx="62847">
                  <c:v>160.6640625</c:v>
                </c:pt>
                <c:pt idx="62848">
                  <c:v>160.66666666666666</c:v>
                </c:pt>
                <c:pt idx="62849">
                  <c:v>160.66927083333334</c:v>
                </c:pt>
                <c:pt idx="62850">
                  <c:v>160.671875</c:v>
                </c:pt>
                <c:pt idx="62851">
                  <c:v>160.67447916666666</c:v>
                </c:pt>
                <c:pt idx="62852">
                  <c:v>160.67708333333334</c:v>
                </c:pt>
                <c:pt idx="62853">
                  <c:v>160.6796875</c:v>
                </c:pt>
                <c:pt idx="62854">
                  <c:v>160.68229166666666</c:v>
                </c:pt>
                <c:pt idx="62855">
                  <c:v>160.68489583333334</c:v>
                </c:pt>
                <c:pt idx="62856">
                  <c:v>160.6875</c:v>
                </c:pt>
                <c:pt idx="62857">
                  <c:v>160.69010416666666</c:v>
                </c:pt>
                <c:pt idx="62858">
                  <c:v>160.69270833333334</c:v>
                </c:pt>
                <c:pt idx="62859">
                  <c:v>160.6953125</c:v>
                </c:pt>
                <c:pt idx="62860">
                  <c:v>160.69791666666666</c:v>
                </c:pt>
                <c:pt idx="62861">
                  <c:v>160.70052083333334</c:v>
                </c:pt>
                <c:pt idx="62862">
                  <c:v>160.703125</c:v>
                </c:pt>
                <c:pt idx="62863">
                  <c:v>160.70572916666666</c:v>
                </c:pt>
                <c:pt idx="62864">
                  <c:v>160.70833333333334</c:v>
                </c:pt>
                <c:pt idx="62865">
                  <c:v>160.7109375</c:v>
                </c:pt>
                <c:pt idx="62866">
                  <c:v>160.71354166666666</c:v>
                </c:pt>
                <c:pt idx="62867">
                  <c:v>160.71614583333334</c:v>
                </c:pt>
                <c:pt idx="62868">
                  <c:v>160.71875</c:v>
                </c:pt>
                <c:pt idx="62869">
                  <c:v>160.72135416666666</c:v>
                </c:pt>
                <c:pt idx="62870">
                  <c:v>160.72395833333334</c:v>
                </c:pt>
                <c:pt idx="62871">
                  <c:v>160.7265625</c:v>
                </c:pt>
                <c:pt idx="62872">
                  <c:v>160.72916666666666</c:v>
                </c:pt>
                <c:pt idx="62873">
                  <c:v>160.73177083333334</c:v>
                </c:pt>
                <c:pt idx="62874">
                  <c:v>160.734375</c:v>
                </c:pt>
                <c:pt idx="62875">
                  <c:v>160.73697916666666</c:v>
                </c:pt>
                <c:pt idx="62876">
                  <c:v>160.73958333333334</c:v>
                </c:pt>
                <c:pt idx="62877">
                  <c:v>160.7421875</c:v>
                </c:pt>
                <c:pt idx="62878">
                  <c:v>160.74479166666666</c:v>
                </c:pt>
                <c:pt idx="62879">
                  <c:v>160.74739583333334</c:v>
                </c:pt>
                <c:pt idx="62880">
                  <c:v>160.75</c:v>
                </c:pt>
                <c:pt idx="62881">
                  <c:v>160.75260416666666</c:v>
                </c:pt>
                <c:pt idx="62882">
                  <c:v>160.75520833333334</c:v>
                </c:pt>
                <c:pt idx="62883">
                  <c:v>160.7578125</c:v>
                </c:pt>
                <c:pt idx="62884">
                  <c:v>160.76041666666666</c:v>
                </c:pt>
                <c:pt idx="62885">
                  <c:v>160.76302083333334</c:v>
                </c:pt>
                <c:pt idx="62886">
                  <c:v>160.765625</c:v>
                </c:pt>
                <c:pt idx="62887">
                  <c:v>160.76822916666666</c:v>
                </c:pt>
                <c:pt idx="62888">
                  <c:v>160.77083333333334</c:v>
                </c:pt>
                <c:pt idx="62889">
                  <c:v>160.7734375</c:v>
                </c:pt>
                <c:pt idx="62890">
                  <c:v>160.77604166666666</c:v>
                </c:pt>
                <c:pt idx="62891">
                  <c:v>160.77864583333334</c:v>
                </c:pt>
                <c:pt idx="62892">
                  <c:v>160.78125</c:v>
                </c:pt>
                <c:pt idx="62893">
                  <c:v>160.78385416666666</c:v>
                </c:pt>
                <c:pt idx="62894">
                  <c:v>160.78645833333334</c:v>
                </c:pt>
                <c:pt idx="62895">
                  <c:v>160.7890625</c:v>
                </c:pt>
                <c:pt idx="62896">
                  <c:v>160.79166666666666</c:v>
                </c:pt>
                <c:pt idx="62897">
                  <c:v>160.79427083333334</c:v>
                </c:pt>
                <c:pt idx="62898">
                  <c:v>160.796875</c:v>
                </c:pt>
                <c:pt idx="62899">
                  <c:v>160.79947916666666</c:v>
                </c:pt>
                <c:pt idx="62900">
                  <c:v>160.80208333333334</c:v>
                </c:pt>
                <c:pt idx="62901">
                  <c:v>160.8046875</c:v>
                </c:pt>
                <c:pt idx="62902">
                  <c:v>160.80729166666666</c:v>
                </c:pt>
                <c:pt idx="62903">
                  <c:v>160.80989583333334</c:v>
                </c:pt>
                <c:pt idx="62904">
                  <c:v>160.8125</c:v>
                </c:pt>
                <c:pt idx="62905">
                  <c:v>160.81510416666666</c:v>
                </c:pt>
                <c:pt idx="62906">
                  <c:v>160.81770833333334</c:v>
                </c:pt>
                <c:pt idx="62907">
                  <c:v>160.8203125</c:v>
                </c:pt>
                <c:pt idx="62908">
                  <c:v>160.82291666666666</c:v>
                </c:pt>
                <c:pt idx="62909">
                  <c:v>160.82552083333334</c:v>
                </c:pt>
                <c:pt idx="62910">
                  <c:v>160.828125</c:v>
                </c:pt>
                <c:pt idx="62911">
                  <c:v>160.83072916666666</c:v>
                </c:pt>
                <c:pt idx="62912">
                  <c:v>160.83333333333334</c:v>
                </c:pt>
                <c:pt idx="62913">
                  <c:v>160.8359375</c:v>
                </c:pt>
                <c:pt idx="62914">
                  <c:v>160.83854166666666</c:v>
                </c:pt>
                <c:pt idx="62915">
                  <c:v>160.84114583333334</c:v>
                </c:pt>
                <c:pt idx="62916">
                  <c:v>160.84375</c:v>
                </c:pt>
                <c:pt idx="62917">
                  <c:v>160.84635416666666</c:v>
                </c:pt>
                <c:pt idx="62918">
                  <c:v>160.84895833333334</c:v>
                </c:pt>
                <c:pt idx="62919">
                  <c:v>160.8515625</c:v>
                </c:pt>
                <c:pt idx="62920">
                  <c:v>160.85416666666666</c:v>
                </c:pt>
                <c:pt idx="62921">
                  <c:v>160.85677083333334</c:v>
                </c:pt>
                <c:pt idx="62922">
                  <c:v>160.859375</c:v>
                </c:pt>
                <c:pt idx="62923">
                  <c:v>160.86197916666666</c:v>
                </c:pt>
                <c:pt idx="62924">
                  <c:v>160.86458333333334</c:v>
                </c:pt>
                <c:pt idx="62925">
                  <c:v>160.8671875</c:v>
                </c:pt>
                <c:pt idx="62926">
                  <c:v>160.86979166666666</c:v>
                </c:pt>
                <c:pt idx="62927">
                  <c:v>160.87239583333334</c:v>
                </c:pt>
                <c:pt idx="62928">
                  <c:v>160.875</c:v>
                </c:pt>
                <c:pt idx="62929">
                  <c:v>160.87760416666666</c:v>
                </c:pt>
                <c:pt idx="62930">
                  <c:v>160.88020833333334</c:v>
                </c:pt>
                <c:pt idx="62931">
                  <c:v>160.8828125</c:v>
                </c:pt>
                <c:pt idx="62932">
                  <c:v>160.88541666666666</c:v>
                </c:pt>
                <c:pt idx="62933">
                  <c:v>160.88802083333334</c:v>
                </c:pt>
                <c:pt idx="62934">
                  <c:v>160.890625</c:v>
                </c:pt>
                <c:pt idx="62935">
                  <c:v>160.89322916666666</c:v>
                </c:pt>
                <c:pt idx="62936">
                  <c:v>160.89583333333334</c:v>
                </c:pt>
                <c:pt idx="62937">
                  <c:v>160.8984375</c:v>
                </c:pt>
                <c:pt idx="62938">
                  <c:v>160.90104166666666</c:v>
                </c:pt>
                <c:pt idx="62939">
                  <c:v>160.90364583333334</c:v>
                </c:pt>
                <c:pt idx="62940">
                  <c:v>160.90625</c:v>
                </c:pt>
                <c:pt idx="62941">
                  <c:v>160.90885416666666</c:v>
                </c:pt>
                <c:pt idx="62942">
                  <c:v>160.91145833333334</c:v>
                </c:pt>
                <c:pt idx="62943">
                  <c:v>160.9140625</c:v>
                </c:pt>
                <c:pt idx="62944">
                  <c:v>160.91666666666666</c:v>
                </c:pt>
                <c:pt idx="62945">
                  <c:v>160.91927083333334</c:v>
                </c:pt>
                <c:pt idx="62946">
                  <c:v>160.921875</c:v>
                </c:pt>
                <c:pt idx="62947">
                  <c:v>160.92447916666666</c:v>
                </c:pt>
                <c:pt idx="62948">
                  <c:v>160.92708333333334</c:v>
                </c:pt>
                <c:pt idx="62949">
                  <c:v>160.9296875</c:v>
                </c:pt>
                <c:pt idx="62950">
                  <c:v>160.93229166666666</c:v>
                </c:pt>
                <c:pt idx="62951">
                  <c:v>160.93489583333334</c:v>
                </c:pt>
                <c:pt idx="62952">
                  <c:v>160.9375</c:v>
                </c:pt>
                <c:pt idx="62953">
                  <c:v>160.94010416666666</c:v>
                </c:pt>
                <c:pt idx="62954">
                  <c:v>160.94270833333334</c:v>
                </c:pt>
                <c:pt idx="62955">
                  <c:v>160.9453125</c:v>
                </c:pt>
                <c:pt idx="62956">
                  <c:v>160.94791666666666</c:v>
                </c:pt>
                <c:pt idx="62957">
                  <c:v>160.95052083333334</c:v>
                </c:pt>
                <c:pt idx="62958">
                  <c:v>160.953125</c:v>
                </c:pt>
                <c:pt idx="62959">
                  <c:v>160.95572916666666</c:v>
                </c:pt>
                <c:pt idx="62960">
                  <c:v>160.95833333333334</c:v>
                </c:pt>
                <c:pt idx="62961">
                  <c:v>160.9609375</c:v>
                </c:pt>
                <c:pt idx="62962">
                  <c:v>160.96354166666666</c:v>
                </c:pt>
                <c:pt idx="62963">
                  <c:v>160.96614583333334</c:v>
                </c:pt>
                <c:pt idx="62964">
                  <c:v>160.96875</c:v>
                </c:pt>
                <c:pt idx="62965">
                  <c:v>160.97135416666666</c:v>
                </c:pt>
                <c:pt idx="62966">
                  <c:v>160.97395833333334</c:v>
                </c:pt>
                <c:pt idx="62967">
                  <c:v>160.9765625</c:v>
                </c:pt>
                <c:pt idx="62968">
                  <c:v>160.97916666666666</c:v>
                </c:pt>
                <c:pt idx="62969">
                  <c:v>160.98177083333334</c:v>
                </c:pt>
                <c:pt idx="62970">
                  <c:v>160.984375</c:v>
                </c:pt>
                <c:pt idx="62971">
                  <c:v>160.98697916666666</c:v>
                </c:pt>
                <c:pt idx="62972">
                  <c:v>160.98958333333334</c:v>
                </c:pt>
                <c:pt idx="62973">
                  <c:v>160.9921875</c:v>
                </c:pt>
                <c:pt idx="62974">
                  <c:v>160.99479166666666</c:v>
                </c:pt>
                <c:pt idx="62975">
                  <c:v>160.99739583333334</c:v>
                </c:pt>
                <c:pt idx="62976">
                  <c:v>161</c:v>
                </c:pt>
                <c:pt idx="62977">
                  <c:v>161.00260416666666</c:v>
                </c:pt>
                <c:pt idx="62978">
                  <c:v>161.00520833333334</c:v>
                </c:pt>
                <c:pt idx="62979">
                  <c:v>161.0078125</c:v>
                </c:pt>
                <c:pt idx="62980">
                  <c:v>161.01041666666666</c:v>
                </c:pt>
                <c:pt idx="62981">
                  <c:v>161.01302083333334</c:v>
                </c:pt>
                <c:pt idx="62982">
                  <c:v>161.015625</c:v>
                </c:pt>
                <c:pt idx="62983">
                  <c:v>161.01822916666666</c:v>
                </c:pt>
                <c:pt idx="62984">
                  <c:v>161.02083333333334</c:v>
                </c:pt>
                <c:pt idx="62985">
                  <c:v>161.0234375</c:v>
                </c:pt>
                <c:pt idx="62986">
                  <c:v>161.02604166666666</c:v>
                </c:pt>
                <c:pt idx="62987">
                  <c:v>161.02864583333334</c:v>
                </c:pt>
                <c:pt idx="62988">
                  <c:v>161.03125</c:v>
                </c:pt>
                <c:pt idx="62989">
                  <c:v>161.03385416666666</c:v>
                </c:pt>
                <c:pt idx="62990">
                  <c:v>161.03645833333334</c:v>
                </c:pt>
                <c:pt idx="62991">
                  <c:v>161.0390625</c:v>
                </c:pt>
                <c:pt idx="62992">
                  <c:v>161.04166666666666</c:v>
                </c:pt>
                <c:pt idx="62993">
                  <c:v>161.04427083333334</c:v>
                </c:pt>
                <c:pt idx="62994">
                  <c:v>161.046875</c:v>
                </c:pt>
                <c:pt idx="62995">
                  <c:v>161.04947916666666</c:v>
                </c:pt>
                <c:pt idx="62996">
                  <c:v>161.05208333333334</c:v>
                </c:pt>
                <c:pt idx="62997">
                  <c:v>161.0546875</c:v>
                </c:pt>
                <c:pt idx="62998">
                  <c:v>161.05729166666666</c:v>
                </c:pt>
                <c:pt idx="62999">
                  <c:v>161.05989583333334</c:v>
                </c:pt>
                <c:pt idx="63000">
                  <c:v>161.0625</c:v>
                </c:pt>
                <c:pt idx="63001">
                  <c:v>161.06510416666666</c:v>
                </c:pt>
                <c:pt idx="63002">
                  <c:v>161.06770833333334</c:v>
                </c:pt>
                <c:pt idx="63003">
                  <c:v>161.0703125</c:v>
                </c:pt>
                <c:pt idx="63004">
                  <c:v>161.07291666666666</c:v>
                </c:pt>
                <c:pt idx="63005">
                  <c:v>161.07552083333334</c:v>
                </c:pt>
                <c:pt idx="63006">
                  <c:v>161.078125</c:v>
                </c:pt>
                <c:pt idx="63007">
                  <c:v>161.08072916666666</c:v>
                </c:pt>
                <c:pt idx="63008">
                  <c:v>161.08333333333334</c:v>
                </c:pt>
                <c:pt idx="63009">
                  <c:v>161.0859375</c:v>
                </c:pt>
                <c:pt idx="63010">
                  <c:v>161.08854166666666</c:v>
                </c:pt>
                <c:pt idx="63011">
                  <c:v>161.09114583333334</c:v>
                </c:pt>
                <c:pt idx="63012">
                  <c:v>161.09375</c:v>
                </c:pt>
                <c:pt idx="63013">
                  <c:v>161.09635416666666</c:v>
                </c:pt>
                <c:pt idx="63014">
                  <c:v>161.09895833333334</c:v>
                </c:pt>
                <c:pt idx="63015">
                  <c:v>161.1015625</c:v>
                </c:pt>
                <c:pt idx="63016">
                  <c:v>161.10416666666666</c:v>
                </c:pt>
                <c:pt idx="63017">
                  <c:v>161.10677083333334</c:v>
                </c:pt>
                <c:pt idx="63018">
                  <c:v>161.109375</c:v>
                </c:pt>
                <c:pt idx="63019">
                  <c:v>161.11197916666666</c:v>
                </c:pt>
                <c:pt idx="63020">
                  <c:v>161.11458333333334</c:v>
                </c:pt>
                <c:pt idx="63021">
                  <c:v>161.1171875</c:v>
                </c:pt>
                <c:pt idx="63022">
                  <c:v>161.11979166666666</c:v>
                </c:pt>
                <c:pt idx="63023">
                  <c:v>161.12239583333334</c:v>
                </c:pt>
                <c:pt idx="63024">
                  <c:v>161.125</c:v>
                </c:pt>
                <c:pt idx="63025">
                  <c:v>161.12760416666666</c:v>
                </c:pt>
                <c:pt idx="63026">
                  <c:v>161.13020833333334</c:v>
                </c:pt>
                <c:pt idx="63027">
                  <c:v>161.1328125</c:v>
                </c:pt>
                <c:pt idx="63028">
                  <c:v>161.13541666666666</c:v>
                </c:pt>
                <c:pt idx="63029">
                  <c:v>161.13802083333334</c:v>
                </c:pt>
                <c:pt idx="63030">
                  <c:v>161.140625</c:v>
                </c:pt>
                <c:pt idx="63031">
                  <c:v>161.14322916666666</c:v>
                </c:pt>
                <c:pt idx="63032">
                  <c:v>161.14583333333334</c:v>
                </c:pt>
                <c:pt idx="63033">
                  <c:v>161.1484375</c:v>
                </c:pt>
                <c:pt idx="63034">
                  <c:v>161.15104166666666</c:v>
                </c:pt>
                <c:pt idx="63035">
                  <c:v>161.15364583333334</c:v>
                </c:pt>
                <c:pt idx="63036">
                  <c:v>161.15625</c:v>
                </c:pt>
                <c:pt idx="63037">
                  <c:v>161.15885416666666</c:v>
                </c:pt>
                <c:pt idx="63038">
                  <c:v>161.16145833333334</c:v>
                </c:pt>
                <c:pt idx="63039">
                  <c:v>161.1640625</c:v>
                </c:pt>
                <c:pt idx="63040">
                  <c:v>161.16666666666666</c:v>
                </c:pt>
                <c:pt idx="63041">
                  <c:v>161.16927083333334</c:v>
                </c:pt>
                <c:pt idx="63042">
                  <c:v>161.171875</c:v>
                </c:pt>
                <c:pt idx="63043">
                  <c:v>161.17447916666666</c:v>
                </c:pt>
                <c:pt idx="63044">
                  <c:v>161.17708333333334</c:v>
                </c:pt>
                <c:pt idx="63045">
                  <c:v>161.1796875</c:v>
                </c:pt>
                <c:pt idx="63046">
                  <c:v>161.18229166666666</c:v>
                </c:pt>
                <c:pt idx="63047">
                  <c:v>161.18489583333334</c:v>
                </c:pt>
                <c:pt idx="63048">
                  <c:v>161.1875</c:v>
                </c:pt>
                <c:pt idx="63049">
                  <c:v>161.19010416666666</c:v>
                </c:pt>
                <c:pt idx="63050">
                  <c:v>161.19270833333334</c:v>
                </c:pt>
                <c:pt idx="63051">
                  <c:v>161.1953125</c:v>
                </c:pt>
                <c:pt idx="63052">
                  <c:v>161.19791666666666</c:v>
                </c:pt>
                <c:pt idx="63053">
                  <c:v>161.20052083333334</c:v>
                </c:pt>
                <c:pt idx="63054">
                  <c:v>161.203125</c:v>
                </c:pt>
                <c:pt idx="63055">
                  <c:v>161.20572916666666</c:v>
                </c:pt>
                <c:pt idx="63056">
                  <c:v>161.20833333333334</c:v>
                </c:pt>
                <c:pt idx="63057">
                  <c:v>161.2109375</c:v>
                </c:pt>
                <c:pt idx="63058">
                  <c:v>161.21354166666666</c:v>
                </c:pt>
                <c:pt idx="63059">
                  <c:v>161.21614583333334</c:v>
                </c:pt>
                <c:pt idx="63060">
                  <c:v>161.21875</c:v>
                </c:pt>
                <c:pt idx="63061">
                  <c:v>161.22135416666666</c:v>
                </c:pt>
                <c:pt idx="63062">
                  <c:v>161.22395833333334</c:v>
                </c:pt>
                <c:pt idx="63063">
                  <c:v>161.2265625</c:v>
                </c:pt>
                <c:pt idx="63064">
                  <c:v>161.22916666666666</c:v>
                </c:pt>
                <c:pt idx="63065">
                  <c:v>161.23177083333334</c:v>
                </c:pt>
                <c:pt idx="63066">
                  <c:v>161.234375</c:v>
                </c:pt>
                <c:pt idx="63067">
                  <c:v>161.23697916666666</c:v>
                </c:pt>
                <c:pt idx="63068">
                  <c:v>161.23958333333334</c:v>
                </c:pt>
                <c:pt idx="63069">
                  <c:v>161.2421875</c:v>
                </c:pt>
                <c:pt idx="63070">
                  <c:v>161.24479166666666</c:v>
                </c:pt>
                <c:pt idx="63071">
                  <c:v>161.24739583333334</c:v>
                </c:pt>
                <c:pt idx="63072">
                  <c:v>161.25</c:v>
                </c:pt>
                <c:pt idx="63073">
                  <c:v>161.25260416666666</c:v>
                </c:pt>
                <c:pt idx="63074">
                  <c:v>161.25520833333334</c:v>
                </c:pt>
                <c:pt idx="63075">
                  <c:v>161.2578125</c:v>
                </c:pt>
                <c:pt idx="63076">
                  <c:v>161.26041666666666</c:v>
                </c:pt>
                <c:pt idx="63077">
                  <c:v>161.26302083333334</c:v>
                </c:pt>
                <c:pt idx="63078">
                  <c:v>161.265625</c:v>
                </c:pt>
                <c:pt idx="63079">
                  <c:v>161.26822916666666</c:v>
                </c:pt>
                <c:pt idx="63080">
                  <c:v>161.27083333333334</c:v>
                </c:pt>
                <c:pt idx="63081">
                  <c:v>161.2734375</c:v>
                </c:pt>
                <c:pt idx="63082">
                  <c:v>161.27604166666666</c:v>
                </c:pt>
                <c:pt idx="63083">
                  <c:v>161.27864583333334</c:v>
                </c:pt>
                <c:pt idx="63084">
                  <c:v>161.28125</c:v>
                </c:pt>
                <c:pt idx="63085">
                  <c:v>161.28385416666666</c:v>
                </c:pt>
                <c:pt idx="63086">
                  <c:v>161.28645833333334</c:v>
                </c:pt>
                <c:pt idx="63087">
                  <c:v>161.2890625</c:v>
                </c:pt>
                <c:pt idx="63088">
                  <c:v>161.29166666666666</c:v>
                </c:pt>
                <c:pt idx="63089">
                  <c:v>161.29427083333334</c:v>
                </c:pt>
                <c:pt idx="63090">
                  <c:v>161.296875</c:v>
                </c:pt>
                <c:pt idx="63091">
                  <c:v>161.29947916666666</c:v>
                </c:pt>
                <c:pt idx="63092">
                  <c:v>161.30208333333334</c:v>
                </c:pt>
                <c:pt idx="63093">
                  <c:v>161.3046875</c:v>
                </c:pt>
                <c:pt idx="63094">
                  <c:v>161.30729166666666</c:v>
                </c:pt>
                <c:pt idx="63095">
                  <c:v>161.30989583333334</c:v>
                </c:pt>
                <c:pt idx="63096">
                  <c:v>161.3125</c:v>
                </c:pt>
                <c:pt idx="63097">
                  <c:v>161.31510416666666</c:v>
                </c:pt>
                <c:pt idx="63098">
                  <c:v>161.31770833333334</c:v>
                </c:pt>
                <c:pt idx="63099">
                  <c:v>161.3203125</c:v>
                </c:pt>
                <c:pt idx="63100">
                  <c:v>161.32291666666666</c:v>
                </c:pt>
                <c:pt idx="63101">
                  <c:v>161.32552083333334</c:v>
                </c:pt>
                <c:pt idx="63102">
                  <c:v>161.328125</c:v>
                </c:pt>
                <c:pt idx="63103">
                  <c:v>161.33072916666666</c:v>
                </c:pt>
                <c:pt idx="63104">
                  <c:v>161.33333333333334</c:v>
                </c:pt>
                <c:pt idx="63105">
                  <c:v>161.3359375</c:v>
                </c:pt>
                <c:pt idx="63106">
                  <c:v>161.33854166666666</c:v>
                </c:pt>
                <c:pt idx="63107">
                  <c:v>161.34114583333334</c:v>
                </c:pt>
                <c:pt idx="63108">
                  <c:v>161.34375</c:v>
                </c:pt>
                <c:pt idx="63109">
                  <c:v>161.34635416666666</c:v>
                </c:pt>
                <c:pt idx="63110">
                  <c:v>161.34895833333334</c:v>
                </c:pt>
                <c:pt idx="63111">
                  <c:v>161.3515625</c:v>
                </c:pt>
                <c:pt idx="63112">
                  <c:v>161.35416666666666</c:v>
                </c:pt>
                <c:pt idx="63113">
                  <c:v>161.35677083333334</c:v>
                </c:pt>
                <c:pt idx="63114">
                  <c:v>161.359375</c:v>
                </c:pt>
                <c:pt idx="63115">
                  <c:v>161.36197916666666</c:v>
                </c:pt>
                <c:pt idx="63116">
                  <c:v>161.36458333333334</c:v>
                </c:pt>
                <c:pt idx="63117">
                  <c:v>161.3671875</c:v>
                </c:pt>
                <c:pt idx="63118">
                  <c:v>161.36979166666666</c:v>
                </c:pt>
                <c:pt idx="63119">
                  <c:v>161.37239583333334</c:v>
                </c:pt>
                <c:pt idx="63120">
                  <c:v>161.375</c:v>
                </c:pt>
                <c:pt idx="63121">
                  <c:v>161.37760416666666</c:v>
                </c:pt>
                <c:pt idx="63122">
                  <c:v>161.38020833333334</c:v>
                </c:pt>
                <c:pt idx="63123">
                  <c:v>161.3828125</c:v>
                </c:pt>
                <c:pt idx="63124">
                  <c:v>161.38541666666666</c:v>
                </c:pt>
                <c:pt idx="63125">
                  <c:v>161.38802083333334</c:v>
                </c:pt>
                <c:pt idx="63126">
                  <c:v>161.390625</c:v>
                </c:pt>
                <c:pt idx="63127">
                  <c:v>161.39322916666666</c:v>
                </c:pt>
                <c:pt idx="63128">
                  <c:v>161.39583333333334</c:v>
                </c:pt>
                <c:pt idx="63129">
                  <c:v>161.3984375</c:v>
                </c:pt>
                <c:pt idx="63130">
                  <c:v>161.40104166666666</c:v>
                </c:pt>
                <c:pt idx="63131">
                  <c:v>161.40364583333334</c:v>
                </c:pt>
                <c:pt idx="63132">
                  <c:v>161.40625</c:v>
                </c:pt>
                <c:pt idx="63133">
                  <c:v>161.40885416666666</c:v>
                </c:pt>
                <c:pt idx="63134">
                  <c:v>161.41145833333334</c:v>
                </c:pt>
                <c:pt idx="63135">
                  <c:v>161.4140625</c:v>
                </c:pt>
                <c:pt idx="63136">
                  <c:v>161.41666666666666</c:v>
                </c:pt>
                <c:pt idx="63137">
                  <c:v>161.41927083333334</c:v>
                </c:pt>
                <c:pt idx="63138">
                  <c:v>161.421875</c:v>
                </c:pt>
                <c:pt idx="63139">
                  <c:v>161.42447916666666</c:v>
                </c:pt>
                <c:pt idx="63140">
                  <c:v>161.42708333333334</c:v>
                </c:pt>
                <c:pt idx="63141">
                  <c:v>161.4296875</c:v>
                </c:pt>
                <c:pt idx="63142">
                  <c:v>161.43229166666666</c:v>
                </c:pt>
                <c:pt idx="63143">
                  <c:v>161.43489583333334</c:v>
                </c:pt>
                <c:pt idx="63144">
                  <c:v>161.4375</c:v>
                </c:pt>
                <c:pt idx="63145">
                  <c:v>161.44010416666666</c:v>
                </c:pt>
                <c:pt idx="63146">
                  <c:v>161.44270833333334</c:v>
                </c:pt>
                <c:pt idx="63147">
                  <c:v>161.4453125</c:v>
                </c:pt>
                <c:pt idx="63148">
                  <c:v>161.44791666666666</c:v>
                </c:pt>
                <c:pt idx="63149">
                  <c:v>161.45052083333334</c:v>
                </c:pt>
                <c:pt idx="63150">
                  <c:v>161.453125</c:v>
                </c:pt>
                <c:pt idx="63151">
                  <c:v>161.45572916666666</c:v>
                </c:pt>
                <c:pt idx="63152">
                  <c:v>161.45833333333334</c:v>
                </c:pt>
                <c:pt idx="63153">
                  <c:v>161.4609375</c:v>
                </c:pt>
                <c:pt idx="63154">
                  <c:v>161.46354166666666</c:v>
                </c:pt>
                <c:pt idx="63155">
                  <c:v>161.46614583333334</c:v>
                </c:pt>
                <c:pt idx="63156">
                  <c:v>161.46875</c:v>
                </c:pt>
                <c:pt idx="63157">
                  <c:v>161.47135416666666</c:v>
                </c:pt>
                <c:pt idx="63158">
                  <c:v>161.47395833333334</c:v>
                </c:pt>
                <c:pt idx="63159">
                  <c:v>161.4765625</c:v>
                </c:pt>
                <c:pt idx="63160">
                  <c:v>161.47916666666666</c:v>
                </c:pt>
                <c:pt idx="63161">
                  <c:v>161.48177083333334</c:v>
                </c:pt>
                <c:pt idx="63162">
                  <c:v>161.484375</c:v>
                </c:pt>
                <c:pt idx="63163">
                  <c:v>161.48697916666666</c:v>
                </c:pt>
                <c:pt idx="63164">
                  <c:v>161.48958333333334</c:v>
                </c:pt>
                <c:pt idx="63165">
                  <c:v>161.4921875</c:v>
                </c:pt>
                <c:pt idx="63166">
                  <c:v>161.49479166666666</c:v>
                </c:pt>
                <c:pt idx="63167">
                  <c:v>161.49739583333334</c:v>
                </c:pt>
                <c:pt idx="63168">
                  <c:v>161.5</c:v>
                </c:pt>
                <c:pt idx="63169">
                  <c:v>161.50260416666666</c:v>
                </c:pt>
                <c:pt idx="63170">
                  <c:v>161.50520833333334</c:v>
                </c:pt>
                <c:pt idx="63171">
                  <c:v>161.5078125</c:v>
                </c:pt>
                <c:pt idx="63172">
                  <c:v>161.51041666666666</c:v>
                </c:pt>
                <c:pt idx="63173">
                  <c:v>161.51302083333334</c:v>
                </c:pt>
                <c:pt idx="63174">
                  <c:v>161.515625</c:v>
                </c:pt>
                <c:pt idx="63175">
                  <c:v>161.51822916666666</c:v>
                </c:pt>
                <c:pt idx="63176">
                  <c:v>161.52083333333334</c:v>
                </c:pt>
                <c:pt idx="63177">
                  <c:v>161.5234375</c:v>
                </c:pt>
                <c:pt idx="63178">
                  <c:v>161.52604166666666</c:v>
                </c:pt>
                <c:pt idx="63179">
                  <c:v>161.52864583333334</c:v>
                </c:pt>
                <c:pt idx="63180">
                  <c:v>161.53125</c:v>
                </c:pt>
                <c:pt idx="63181">
                  <c:v>161.53385416666666</c:v>
                </c:pt>
                <c:pt idx="63182">
                  <c:v>161.53645833333334</c:v>
                </c:pt>
                <c:pt idx="63183">
                  <c:v>161.5390625</c:v>
                </c:pt>
                <c:pt idx="63184">
                  <c:v>161.54166666666666</c:v>
                </c:pt>
                <c:pt idx="63185">
                  <c:v>161.54427083333334</c:v>
                </c:pt>
                <c:pt idx="63186">
                  <c:v>161.546875</c:v>
                </c:pt>
                <c:pt idx="63187">
                  <c:v>161.54947916666666</c:v>
                </c:pt>
                <c:pt idx="63188">
                  <c:v>161.55208333333334</c:v>
                </c:pt>
                <c:pt idx="63189">
                  <c:v>161.5546875</c:v>
                </c:pt>
                <c:pt idx="63190">
                  <c:v>161.55729166666666</c:v>
                </c:pt>
                <c:pt idx="63191">
                  <c:v>161.55989583333334</c:v>
                </c:pt>
                <c:pt idx="63192">
                  <c:v>161.5625</c:v>
                </c:pt>
                <c:pt idx="63193">
                  <c:v>161.56510416666666</c:v>
                </c:pt>
                <c:pt idx="63194">
                  <c:v>161.56770833333334</c:v>
                </c:pt>
                <c:pt idx="63195">
                  <c:v>161.5703125</c:v>
                </c:pt>
                <c:pt idx="63196">
                  <c:v>161.57291666666666</c:v>
                </c:pt>
                <c:pt idx="63197">
                  <c:v>161.57552083333334</c:v>
                </c:pt>
                <c:pt idx="63198">
                  <c:v>161.578125</c:v>
                </c:pt>
                <c:pt idx="63199">
                  <c:v>161.58072916666666</c:v>
                </c:pt>
                <c:pt idx="63200">
                  <c:v>161.58333333333334</c:v>
                </c:pt>
                <c:pt idx="63201">
                  <c:v>161.5859375</c:v>
                </c:pt>
                <c:pt idx="63202">
                  <c:v>161.58854166666666</c:v>
                </c:pt>
                <c:pt idx="63203">
                  <c:v>161.59114583333334</c:v>
                </c:pt>
                <c:pt idx="63204">
                  <c:v>161.59375</c:v>
                </c:pt>
                <c:pt idx="63205">
                  <c:v>161.59635416666666</c:v>
                </c:pt>
                <c:pt idx="63206">
                  <c:v>161.59895833333334</c:v>
                </c:pt>
                <c:pt idx="63207">
                  <c:v>161.6015625</c:v>
                </c:pt>
                <c:pt idx="63208">
                  <c:v>161.60416666666666</c:v>
                </c:pt>
                <c:pt idx="63209">
                  <c:v>161.60677083333334</c:v>
                </c:pt>
                <c:pt idx="63210">
                  <c:v>161.609375</c:v>
                </c:pt>
                <c:pt idx="63211">
                  <c:v>161.61197916666666</c:v>
                </c:pt>
                <c:pt idx="63212">
                  <c:v>161.61458333333334</c:v>
                </c:pt>
                <c:pt idx="63213">
                  <c:v>161.6171875</c:v>
                </c:pt>
                <c:pt idx="63214">
                  <c:v>161.61979166666666</c:v>
                </c:pt>
                <c:pt idx="63215">
                  <c:v>161.62239583333334</c:v>
                </c:pt>
                <c:pt idx="63216">
                  <c:v>161.625</c:v>
                </c:pt>
                <c:pt idx="63217">
                  <c:v>161.62760416666666</c:v>
                </c:pt>
                <c:pt idx="63218">
                  <c:v>161.63020833333334</c:v>
                </c:pt>
                <c:pt idx="63219">
                  <c:v>161.6328125</c:v>
                </c:pt>
                <c:pt idx="63220">
                  <c:v>161.63541666666666</c:v>
                </c:pt>
                <c:pt idx="63221">
                  <c:v>161.63802083333334</c:v>
                </c:pt>
                <c:pt idx="63222">
                  <c:v>161.640625</c:v>
                </c:pt>
                <c:pt idx="63223">
                  <c:v>161.64322916666666</c:v>
                </c:pt>
                <c:pt idx="63224">
                  <c:v>161.64583333333334</c:v>
                </c:pt>
                <c:pt idx="63225">
                  <c:v>161.6484375</c:v>
                </c:pt>
                <c:pt idx="63226">
                  <c:v>161.65104166666666</c:v>
                </c:pt>
                <c:pt idx="63227">
                  <c:v>161.65364583333334</c:v>
                </c:pt>
                <c:pt idx="63228">
                  <c:v>161.65625</c:v>
                </c:pt>
                <c:pt idx="63229">
                  <c:v>161.65885416666666</c:v>
                </c:pt>
                <c:pt idx="63230">
                  <c:v>161.66145833333334</c:v>
                </c:pt>
                <c:pt idx="63231">
                  <c:v>161.6640625</c:v>
                </c:pt>
                <c:pt idx="63232">
                  <c:v>161.66666666666666</c:v>
                </c:pt>
                <c:pt idx="63233">
                  <c:v>161.66927083333334</c:v>
                </c:pt>
                <c:pt idx="63234">
                  <c:v>161.671875</c:v>
                </c:pt>
                <c:pt idx="63235">
                  <c:v>161.67447916666666</c:v>
                </c:pt>
                <c:pt idx="63236">
                  <c:v>161.67708333333334</c:v>
                </c:pt>
                <c:pt idx="63237">
                  <c:v>161.6796875</c:v>
                </c:pt>
                <c:pt idx="63238">
                  <c:v>161.68229166666666</c:v>
                </c:pt>
                <c:pt idx="63239">
                  <c:v>161.68489583333334</c:v>
                </c:pt>
                <c:pt idx="63240">
                  <c:v>161.6875</c:v>
                </c:pt>
                <c:pt idx="63241">
                  <c:v>161.69010416666666</c:v>
                </c:pt>
                <c:pt idx="63242">
                  <c:v>161.69270833333334</c:v>
                </c:pt>
                <c:pt idx="63243">
                  <c:v>161.6953125</c:v>
                </c:pt>
                <c:pt idx="63244">
                  <c:v>161.69791666666666</c:v>
                </c:pt>
                <c:pt idx="63245">
                  <c:v>161.70052083333334</c:v>
                </c:pt>
                <c:pt idx="63246">
                  <c:v>161.703125</c:v>
                </c:pt>
                <c:pt idx="63247">
                  <c:v>161.70572916666666</c:v>
                </c:pt>
                <c:pt idx="63248">
                  <c:v>161.70833333333334</c:v>
                </c:pt>
                <c:pt idx="63249">
                  <c:v>161.7109375</c:v>
                </c:pt>
                <c:pt idx="63250">
                  <c:v>161.71354166666666</c:v>
                </c:pt>
                <c:pt idx="63251">
                  <c:v>161.71614583333334</c:v>
                </c:pt>
                <c:pt idx="63252">
                  <c:v>161.71875</c:v>
                </c:pt>
                <c:pt idx="63253">
                  <c:v>161.72135416666666</c:v>
                </c:pt>
                <c:pt idx="63254">
                  <c:v>161.72395833333334</c:v>
                </c:pt>
                <c:pt idx="63255">
                  <c:v>161.7265625</c:v>
                </c:pt>
                <c:pt idx="63256">
                  <c:v>161.72916666666666</c:v>
                </c:pt>
                <c:pt idx="63257">
                  <c:v>161.73177083333334</c:v>
                </c:pt>
                <c:pt idx="63258">
                  <c:v>161.734375</c:v>
                </c:pt>
                <c:pt idx="63259">
                  <c:v>161.73697916666666</c:v>
                </c:pt>
                <c:pt idx="63260">
                  <c:v>161.73958333333334</c:v>
                </c:pt>
                <c:pt idx="63261">
                  <c:v>161.7421875</c:v>
                </c:pt>
                <c:pt idx="63262">
                  <c:v>161.74479166666666</c:v>
                </c:pt>
                <c:pt idx="63263">
                  <c:v>161.74739583333334</c:v>
                </c:pt>
                <c:pt idx="63264">
                  <c:v>161.75</c:v>
                </c:pt>
                <c:pt idx="63265">
                  <c:v>161.75260416666666</c:v>
                </c:pt>
                <c:pt idx="63266">
                  <c:v>161.75520833333334</c:v>
                </c:pt>
                <c:pt idx="63267">
                  <c:v>161.7578125</c:v>
                </c:pt>
                <c:pt idx="63268">
                  <c:v>161.76041666666666</c:v>
                </c:pt>
                <c:pt idx="63269">
                  <c:v>161.76302083333334</c:v>
                </c:pt>
                <c:pt idx="63270">
                  <c:v>161.765625</c:v>
                </c:pt>
                <c:pt idx="63271">
                  <c:v>161.76822916666666</c:v>
                </c:pt>
                <c:pt idx="63272">
                  <c:v>161.77083333333334</c:v>
                </c:pt>
                <c:pt idx="63273">
                  <c:v>161.7734375</c:v>
                </c:pt>
                <c:pt idx="63274">
                  <c:v>161.77604166666666</c:v>
                </c:pt>
                <c:pt idx="63275">
                  <c:v>161.77864583333334</c:v>
                </c:pt>
                <c:pt idx="63276">
                  <c:v>161.78125</c:v>
                </c:pt>
                <c:pt idx="63277">
                  <c:v>161.78385416666666</c:v>
                </c:pt>
                <c:pt idx="63278">
                  <c:v>161.78645833333334</c:v>
                </c:pt>
                <c:pt idx="63279">
                  <c:v>161.7890625</c:v>
                </c:pt>
                <c:pt idx="63280">
                  <c:v>161.79166666666666</c:v>
                </c:pt>
                <c:pt idx="63281">
                  <c:v>161.79427083333334</c:v>
                </c:pt>
                <c:pt idx="63282">
                  <c:v>161.796875</c:v>
                </c:pt>
                <c:pt idx="63283">
                  <c:v>161.79947916666666</c:v>
                </c:pt>
                <c:pt idx="63284">
                  <c:v>161.80208333333334</c:v>
                </c:pt>
                <c:pt idx="63285">
                  <c:v>161.8046875</c:v>
                </c:pt>
                <c:pt idx="63286">
                  <c:v>161.80729166666666</c:v>
                </c:pt>
                <c:pt idx="63287">
                  <c:v>161.80989583333334</c:v>
                </c:pt>
                <c:pt idx="63288">
                  <c:v>161.8125</c:v>
                </c:pt>
                <c:pt idx="63289">
                  <c:v>161.81510416666666</c:v>
                </c:pt>
                <c:pt idx="63290">
                  <c:v>161.81770833333334</c:v>
                </c:pt>
                <c:pt idx="63291">
                  <c:v>161.8203125</c:v>
                </c:pt>
                <c:pt idx="63292">
                  <c:v>161.82291666666666</c:v>
                </c:pt>
                <c:pt idx="63293">
                  <c:v>161.82552083333334</c:v>
                </c:pt>
                <c:pt idx="63294">
                  <c:v>161.828125</c:v>
                </c:pt>
                <c:pt idx="63295">
                  <c:v>161.83072916666666</c:v>
                </c:pt>
                <c:pt idx="63296">
                  <c:v>161.83333333333334</c:v>
                </c:pt>
                <c:pt idx="63297">
                  <c:v>161.8359375</c:v>
                </c:pt>
                <c:pt idx="63298">
                  <c:v>161.83854166666666</c:v>
                </c:pt>
                <c:pt idx="63299">
                  <c:v>161.84114583333334</c:v>
                </c:pt>
                <c:pt idx="63300">
                  <c:v>161.84375</c:v>
                </c:pt>
                <c:pt idx="63301">
                  <c:v>161.84635416666666</c:v>
                </c:pt>
                <c:pt idx="63302">
                  <c:v>161.84895833333334</c:v>
                </c:pt>
                <c:pt idx="63303">
                  <c:v>161.8515625</c:v>
                </c:pt>
                <c:pt idx="63304">
                  <c:v>161.85416666666666</c:v>
                </c:pt>
                <c:pt idx="63305">
                  <c:v>161.85677083333334</c:v>
                </c:pt>
                <c:pt idx="63306">
                  <c:v>161.859375</c:v>
                </c:pt>
                <c:pt idx="63307">
                  <c:v>161.86197916666666</c:v>
                </c:pt>
                <c:pt idx="63308">
                  <c:v>161.86458333333334</c:v>
                </c:pt>
                <c:pt idx="63309">
                  <c:v>161.8671875</c:v>
                </c:pt>
                <c:pt idx="63310">
                  <c:v>161.86979166666666</c:v>
                </c:pt>
                <c:pt idx="63311">
                  <c:v>161.87239583333334</c:v>
                </c:pt>
                <c:pt idx="63312">
                  <c:v>161.875</c:v>
                </c:pt>
                <c:pt idx="63313">
                  <c:v>161.87760416666666</c:v>
                </c:pt>
                <c:pt idx="63314">
                  <c:v>161.88020833333334</c:v>
                </c:pt>
                <c:pt idx="63315">
                  <c:v>161.8828125</c:v>
                </c:pt>
                <c:pt idx="63316">
                  <c:v>161.88541666666666</c:v>
                </c:pt>
                <c:pt idx="63317">
                  <c:v>161.88802083333334</c:v>
                </c:pt>
                <c:pt idx="63318">
                  <c:v>161.890625</c:v>
                </c:pt>
                <c:pt idx="63319">
                  <c:v>161.89322916666666</c:v>
                </c:pt>
                <c:pt idx="63320">
                  <c:v>161.89583333333334</c:v>
                </c:pt>
                <c:pt idx="63321">
                  <c:v>161.8984375</c:v>
                </c:pt>
                <c:pt idx="63322">
                  <c:v>161.90104166666666</c:v>
                </c:pt>
                <c:pt idx="63323">
                  <c:v>161.90364583333334</c:v>
                </c:pt>
                <c:pt idx="63324">
                  <c:v>161.90625</c:v>
                </c:pt>
                <c:pt idx="63325">
                  <c:v>161.90885416666666</c:v>
                </c:pt>
                <c:pt idx="63326">
                  <c:v>161.91145833333334</c:v>
                </c:pt>
                <c:pt idx="63327">
                  <c:v>161.9140625</c:v>
                </c:pt>
                <c:pt idx="63328">
                  <c:v>161.91666666666666</c:v>
                </c:pt>
                <c:pt idx="63329">
                  <c:v>161.91927083333334</c:v>
                </c:pt>
                <c:pt idx="63330">
                  <c:v>161.921875</c:v>
                </c:pt>
                <c:pt idx="63331">
                  <c:v>161.92447916666666</c:v>
                </c:pt>
                <c:pt idx="63332">
                  <c:v>161.92708333333334</c:v>
                </c:pt>
                <c:pt idx="63333">
                  <c:v>161.9296875</c:v>
                </c:pt>
                <c:pt idx="63334">
                  <c:v>161.93229166666666</c:v>
                </c:pt>
                <c:pt idx="63335">
                  <c:v>161.93489583333334</c:v>
                </c:pt>
                <c:pt idx="63336">
                  <c:v>161.9375</c:v>
                </c:pt>
                <c:pt idx="63337">
                  <c:v>161.94010416666666</c:v>
                </c:pt>
                <c:pt idx="63338">
                  <c:v>161.94270833333334</c:v>
                </c:pt>
                <c:pt idx="63339">
                  <c:v>161.9453125</c:v>
                </c:pt>
                <c:pt idx="63340">
                  <c:v>161.94791666666666</c:v>
                </c:pt>
                <c:pt idx="63341">
                  <c:v>161.95052083333334</c:v>
                </c:pt>
                <c:pt idx="63342">
                  <c:v>161.953125</c:v>
                </c:pt>
                <c:pt idx="63343">
                  <c:v>161.95572916666666</c:v>
                </c:pt>
                <c:pt idx="63344">
                  <c:v>161.95833333333334</c:v>
                </c:pt>
                <c:pt idx="63345">
                  <c:v>161.9609375</c:v>
                </c:pt>
                <c:pt idx="63346">
                  <c:v>161.96354166666666</c:v>
                </c:pt>
                <c:pt idx="63347">
                  <c:v>161.96614583333334</c:v>
                </c:pt>
                <c:pt idx="63348">
                  <c:v>161.96875</c:v>
                </c:pt>
                <c:pt idx="63349">
                  <c:v>161.97135416666666</c:v>
                </c:pt>
                <c:pt idx="63350">
                  <c:v>161.97395833333334</c:v>
                </c:pt>
                <c:pt idx="63351">
                  <c:v>161.9765625</c:v>
                </c:pt>
                <c:pt idx="63352">
                  <c:v>161.97916666666666</c:v>
                </c:pt>
                <c:pt idx="63353">
                  <c:v>161.98177083333334</c:v>
                </c:pt>
                <c:pt idx="63354">
                  <c:v>161.984375</c:v>
                </c:pt>
                <c:pt idx="63355">
                  <c:v>161.98697916666666</c:v>
                </c:pt>
                <c:pt idx="63356">
                  <c:v>161.98958333333334</c:v>
                </c:pt>
                <c:pt idx="63357">
                  <c:v>161.9921875</c:v>
                </c:pt>
                <c:pt idx="63358">
                  <c:v>161.99479166666666</c:v>
                </c:pt>
                <c:pt idx="63359">
                  <c:v>161.99739583333334</c:v>
                </c:pt>
                <c:pt idx="63360">
                  <c:v>162</c:v>
                </c:pt>
                <c:pt idx="63361">
                  <c:v>162.00260416666666</c:v>
                </c:pt>
                <c:pt idx="63362">
                  <c:v>162.00520833333334</c:v>
                </c:pt>
                <c:pt idx="63363">
                  <c:v>162.0078125</c:v>
                </c:pt>
                <c:pt idx="63364">
                  <c:v>162.01041666666666</c:v>
                </c:pt>
                <c:pt idx="63365">
                  <c:v>162.01302083333334</c:v>
                </c:pt>
                <c:pt idx="63366">
                  <c:v>162.015625</c:v>
                </c:pt>
                <c:pt idx="63367">
                  <c:v>162.01822916666666</c:v>
                </c:pt>
                <c:pt idx="63368">
                  <c:v>162.02083333333334</c:v>
                </c:pt>
                <c:pt idx="63369">
                  <c:v>162.0234375</c:v>
                </c:pt>
                <c:pt idx="63370">
                  <c:v>162.02604166666666</c:v>
                </c:pt>
                <c:pt idx="63371">
                  <c:v>162.02864583333334</c:v>
                </c:pt>
                <c:pt idx="63372">
                  <c:v>162.03125</c:v>
                </c:pt>
                <c:pt idx="63373">
                  <c:v>162.03385416666666</c:v>
                </c:pt>
                <c:pt idx="63374">
                  <c:v>162.03645833333334</c:v>
                </c:pt>
                <c:pt idx="63375">
                  <c:v>162.0390625</c:v>
                </c:pt>
                <c:pt idx="63376">
                  <c:v>162.04166666666666</c:v>
                </c:pt>
                <c:pt idx="63377">
                  <c:v>162.04427083333334</c:v>
                </c:pt>
                <c:pt idx="63378">
                  <c:v>162.046875</c:v>
                </c:pt>
                <c:pt idx="63379">
                  <c:v>162.04947916666666</c:v>
                </c:pt>
                <c:pt idx="63380">
                  <c:v>162.05208333333334</c:v>
                </c:pt>
                <c:pt idx="63381">
                  <c:v>162.0546875</c:v>
                </c:pt>
                <c:pt idx="63382">
                  <c:v>162.05729166666666</c:v>
                </c:pt>
                <c:pt idx="63383">
                  <c:v>162.05989583333334</c:v>
                </c:pt>
                <c:pt idx="63384">
                  <c:v>162.0625</c:v>
                </c:pt>
                <c:pt idx="63385">
                  <c:v>162.06510416666666</c:v>
                </c:pt>
                <c:pt idx="63386">
                  <c:v>162.06770833333334</c:v>
                </c:pt>
                <c:pt idx="63387">
                  <c:v>162.0703125</c:v>
                </c:pt>
                <c:pt idx="63388">
                  <c:v>162.07291666666666</c:v>
                </c:pt>
                <c:pt idx="63389">
                  <c:v>162.07552083333334</c:v>
                </c:pt>
                <c:pt idx="63390">
                  <c:v>162.078125</c:v>
                </c:pt>
                <c:pt idx="63391">
                  <c:v>162.08072916666666</c:v>
                </c:pt>
                <c:pt idx="63392">
                  <c:v>162.08333333333334</c:v>
                </c:pt>
                <c:pt idx="63393">
                  <c:v>162.0859375</c:v>
                </c:pt>
                <c:pt idx="63394">
                  <c:v>162.08854166666666</c:v>
                </c:pt>
                <c:pt idx="63395">
                  <c:v>162.09114583333334</c:v>
                </c:pt>
                <c:pt idx="63396">
                  <c:v>162.09375</c:v>
                </c:pt>
                <c:pt idx="63397">
                  <c:v>162.09635416666666</c:v>
                </c:pt>
                <c:pt idx="63398">
                  <c:v>162.09895833333334</c:v>
                </c:pt>
                <c:pt idx="63399">
                  <c:v>162.1015625</c:v>
                </c:pt>
                <c:pt idx="63400">
                  <c:v>162.10416666666666</c:v>
                </c:pt>
                <c:pt idx="63401">
                  <c:v>162.10677083333334</c:v>
                </c:pt>
                <c:pt idx="63402">
                  <c:v>162.109375</c:v>
                </c:pt>
                <c:pt idx="63403">
                  <c:v>162.11197916666666</c:v>
                </c:pt>
                <c:pt idx="63404">
                  <c:v>162.11458333333334</c:v>
                </c:pt>
                <c:pt idx="63405">
                  <c:v>162.1171875</c:v>
                </c:pt>
                <c:pt idx="63406">
                  <c:v>162.11979166666666</c:v>
                </c:pt>
                <c:pt idx="63407">
                  <c:v>162.12239583333334</c:v>
                </c:pt>
                <c:pt idx="63408">
                  <c:v>162.125</c:v>
                </c:pt>
                <c:pt idx="63409">
                  <c:v>162.12760416666666</c:v>
                </c:pt>
                <c:pt idx="63410">
                  <c:v>162.13020833333334</c:v>
                </c:pt>
                <c:pt idx="63411">
                  <c:v>162.1328125</c:v>
                </c:pt>
                <c:pt idx="63412">
                  <c:v>162.13541666666666</c:v>
                </c:pt>
                <c:pt idx="63413">
                  <c:v>162.13802083333334</c:v>
                </c:pt>
                <c:pt idx="63414">
                  <c:v>162.140625</c:v>
                </c:pt>
                <c:pt idx="63415">
                  <c:v>162.14322916666666</c:v>
                </c:pt>
                <c:pt idx="63416">
                  <c:v>162.14583333333334</c:v>
                </c:pt>
                <c:pt idx="63417">
                  <c:v>162.1484375</c:v>
                </c:pt>
                <c:pt idx="63418">
                  <c:v>162.15104166666666</c:v>
                </c:pt>
                <c:pt idx="63419">
                  <c:v>162.15364583333334</c:v>
                </c:pt>
                <c:pt idx="63420">
                  <c:v>162.15625</c:v>
                </c:pt>
                <c:pt idx="63421">
                  <c:v>162.15885416666666</c:v>
                </c:pt>
                <c:pt idx="63422">
                  <c:v>162.16145833333334</c:v>
                </c:pt>
                <c:pt idx="63423">
                  <c:v>162.1640625</c:v>
                </c:pt>
                <c:pt idx="63424">
                  <c:v>162.16666666666666</c:v>
                </c:pt>
                <c:pt idx="63425">
                  <c:v>162.16927083333334</c:v>
                </c:pt>
                <c:pt idx="63426">
                  <c:v>162.171875</c:v>
                </c:pt>
                <c:pt idx="63427">
                  <c:v>162.17447916666666</c:v>
                </c:pt>
                <c:pt idx="63428">
                  <c:v>162.17708333333334</c:v>
                </c:pt>
                <c:pt idx="63429">
                  <c:v>162.1796875</c:v>
                </c:pt>
                <c:pt idx="63430">
                  <c:v>162.18229166666666</c:v>
                </c:pt>
                <c:pt idx="63431">
                  <c:v>162.18489583333334</c:v>
                </c:pt>
                <c:pt idx="63432">
                  <c:v>162.1875</c:v>
                </c:pt>
                <c:pt idx="63433">
                  <c:v>162.19010416666666</c:v>
                </c:pt>
                <c:pt idx="63434">
                  <c:v>162.19270833333334</c:v>
                </c:pt>
                <c:pt idx="63435">
                  <c:v>162.1953125</c:v>
                </c:pt>
                <c:pt idx="63436">
                  <c:v>162.19791666666666</c:v>
                </c:pt>
                <c:pt idx="63437">
                  <c:v>162.20052083333334</c:v>
                </c:pt>
                <c:pt idx="63438">
                  <c:v>162.203125</c:v>
                </c:pt>
                <c:pt idx="63439">
                  <c:v>162.20572916666666</c:v>
                </c:pt>
                <c:pt idx="63440">
                  <c:v>162.20833333333334</c:v>
                </c:pt>
                <c:pt idx="63441">
                  <c:v>162.2109375</c:v>
                </c:pt>
                <c:pt idx="63442">
                  <c:v>162.21354166666666</c:v>
                </c:pt>
                <c:pt idx="63443">
                  <c:v>162.21614583333334</c:v>
                </c:pt>
                <c:pt idx="63444">
                  <c:v>162.21875</c:v>
                </c:pt>
                <c:pt idx="63445">
                  <c:v>162.22135416666666</c:v>
                </c:pt>
                <c:pt idx="63446">
                  <c:v>162.22395833333334</c:v>
                </c:pt>
                <c:pt idx="63447">
                  <c:v>162.2265625</c:v>
                </c:pt>
                <c:pt idx="63448">
                  <c:v>162.22916666666666</c:v>
                </c:pt>
                <c:pt idx="63449">
                  <c:v>162.23177083333334</c:v>
                </c:pt>
                <c:pt idx="63450">
                  <c:v>162.234375</c:v>
                </c:pt>
                <c:pt idx="63451">
                  <c:v>162.23697916666666</c:v>
                </c:pt>
                <c:pt idx="63452">
                  <c:v>162.23958333333334</c:v>
                </c:pt>
                <c:pt idx="63453">
                  <c:v>162.2421875</c:v>
                </c:pt>
                <c:pt idx="63454">
                  <c:v>162.24479166666666</c:v>
                </c:pt>
                <c:pt idx="63455">
                  <c:v>162.24739583333334</c:v>
                </c:pt>
                <c:pt idx="63456">
                  <c:v>162.25</c:v>
                </c:pt>
                <c:pt idx="63457">
                  <c:v>162.25260416666666</c:v>
                </c:pt>
                <c:pt idx="63458">
                  <c:v>162.25520833333334</c:v>
                </c:pt>
                <c:pt idx="63459">
                  <c:v>162.2578125</c:v>
                </c:pt>
                <c:pt idx="63460">
                  <c:v>162.26041666666666</c:v>
                </c:pt>
                <c:pt idx="63461">
                  <c:v>162.26302083333334</c:v>
                </c:pt>
                <c:pt idx="63462">
                  <c:v>162.265625</c:v>
                </c:pt>
                <c:pt idx="63463">
                  <c:v>162.26822916666666</c:v>
                </c:pt>
                <c:pt idx="63464">
                  <c:v>162.27083333333334</c:v>
                </c:pt>
                <c:pt idx="63465">
                  <c:v>162.2734375</c:v>
                </c:pt>
                <c:pt idx="63466">
                  <c:v>162.27604166666666</c:v>
                </c:pt>
                <c:pt idx="63467">
                  <c:v>162.27864583333334</c:v>
                </c:pt>
                <c:pt idx="63468">
                  <c:v>162.28125</c:v>
                </c:pt>
                <c:pt idx="63469">
                  <c:v>162.28385416666666</c:v>
                </c:pt>
                <c:pt idx="63470">
                  <c:v>162.28645833333334</c:v>
                </c:pt>
                <c:pt idx="63471">
                  <c:v>162.2890625</c:v>
                </c:pt>
                <c:pt idx="63472">
                  <c:v>162.29166666666666</c:v>
                </c:pt>
                <c:pt idx="63473">
                  <c:v>162.29427083333334</c:v>
                </c:pt>
                <c:pt idx="63474">
                  <c:v>162.296875</c:v>
                </c:pt>
                <c:pt idx="63475">
                  <c:v>162.29947916666666</c:v>
                </c:pt>
                <c:pt idx="63476">
                  <c:v>162.30208333333334</c:v>
                </c:pt>
                <c:pt idx="63477">
                  <c:v>162.3046875</c:v>
                </c:pt>
                <c:pt idx="63478">
                  <c:v>162.30729166666666</c:v>
                </c:pt>
                <c:pt idx="63479">
                  <c:v>162.30989583333334</c:v>
                </c:pt>
                <c:pt idx="63480">
                  <c:v>162.3125</c:v>
                </c:pt>
                <c:pt idx="63481">
                  <c:v>162.31510416666666</c:v>
                </c:pt>
                <c:pt idx="63482">
                  <c:v>162.31770833333334</c:v>
                </c:pt>
                <c:pt idx="63483">
                  <c:v>162.3203125</c:v>
                </c:pt>
                <c:pt idx="63484">
                  <c:v>162.32291666666666</c:v>
                </c:pt>
                <c:pt idx="63485">
                  <c:v>162.32552083333334</c:v>
                </c:pt>
                <c:pt idx="63486">
                  <c:v>162.328125</c:v>
                </c:pt>
                <c:pt idx="63487">
                  <c:v>162.33072916666666</c:v>
                </c:pt>
                <c:pt idx="63488">
                  <c:v>162.33333333333334</c:v>
                </c:pt>
                <c:pt idx="63489">
                  <c:v>162.3359375</c:v>
                </c:pt>
                <c:pt idx="63490">
                  <c:v>162.33854166666666</c:v>
                </c:pt>
                <c:pt idx="63491">
                  <c:v>162.34114583333334</c:v>
                </c:pt>
                <c:pt idx="63492">
                  <c:v>162.34375</c:v>
                </c:pt>
                <c:pt idx="63493">
                  <c:v>162.34635416666666</c:v>
                </c:pt>
                <c:pt idx="63494">
                  <c:v>162.34895833333334</c:v>
                </c:pt>
                <c:pt idx="63495">
                  <c:v>162.3515625</c:v>
                </c:pt>
                <c:pt idx="63496">
                  <c:v>162.35416666666666</c:v>
                </c:pt>
                <c:pt idx="63497">
                  <c:v>162.35677083333334</c:v>
                </c:pt>
                <c:pt idx="63498">
                  <c:v>162.359375</c:v>
                </c:pt>
                <c:pt idx="63499">
                  <c:v>162.36197916666666</c:v>
                </c:pt>
                <c:pt idx="63500">
                  <c:v>162.36458333333334</c:v>
                </c:pt>
                <c:pt idx="63501">
                  <c:v>162.3671875</c:v>
                </c:pt>
                <c:pt idx="63502">
                  <c:v>162.36979166666666</c:v>
                </c:pt>
                <c:pt idx="63503">
                  <c:v>162.37239583333334</c:v>
                </c:pt>
                <c:pt idx="63504">
                  <c:v>162.375</c:v>
                </c:pt>
                <c:pt idx="63505">
                  <c:v>162.37760416666666</c:v>
                </c:pt>
                <c:pt idx="63506">
                  <c:v>162.38020833333334</c:v>
                </c:pt>
                <c:pt idx="63507">
                  <c:v>162.3828125</c:v>
                </c:pt>
                <c:pt idx="63508">
                  <c:v>162.38541666666666</c:v>
                </c:pt>
                <c:pt idx="63509">
                  <c:v>162.38802083333334</c:v>
                </c:pt>
                <c:pt idx="63510">
                  <c:v>162.390625</c:v>
                </c:pt>
                <c:pt idx="63511">
                  <c:v>162.39322916666666</c:v>
                </c:pt>
                <c:pt idx="63512">
                  <c:v>162.39583333333334</c:v>
                </c:pt>
                <c:pt idx="63513">
                  <c:v>162.3984375</c:v>
                </c:pt>
                <c:pt idx="63514">
                  <c:v>162.40104166666666</c:v>
                </c:pt>
                <c:pt idx="63515">
                  <c:v>162.40364583333334</c:v>
                </c:pt>
                <c:pt idx="63516">
                  <c:v>162.40625</c:v>
                </c:pt>
                <c:pt idx="63517">
                  <c:v>162.40885416666666</c:v>
                </c:pt>
                <c:pt idx="63518">
                  <c:v>162.41145833333334</c:v>
                </c:pt>
                <c:pt idx="63519">
                  <c:v>162.4140625</c:v>
                </c:pt>
                <c:pt idx="63520">
                  <c:v>162.41666666666666</c:v>
                </c:pt>
                <c:pt idx="63521">
                  <c:v>162.41927083333334</c:v>
                </c:pt>
                <c:pt idx="63522">
                  <c:v>162.421875</c:v>
                </c:pt>
                <c:pt idx="63523">
                  <c:v>162.42447916666666</c:v>
                </c:pt>
                <c:pt idx="63524">
                  <c:v>162.42708333333334</c:v>
                </c:pt>
                <c:pt idx="63525">
                  <c:v>162.4296875</c:v>
                </c:pt>
                <c:pt idx="63526">
                  <c:v>162.43229166666666</c:v>
                </c:pt>
                <c:pt idx="63527">
                  <c:v>162.43489583333334</c:v>
                </c:pt>
                <c:pt idx="63528">
                  <c:v>162.4375</c:v>
                </c:pt>
                <c:pt idx="63529">
                  <c:v>162.44010416666666</c:v>
                </c:pt>
                <c:pt idx="63530">
                  <c:v>162.44270833333334</c:v>
                </c:pt>
                <c:pt idx="63531">
                  <c:v>162.4453125</c:v>
                </c:pt>
                <c:pt idx="63532">
                  <c:v>162.44791666666666</c:v>
                </c:pt>
                <c:pt idx="63533">
                  <c:v>162.45052083333334</c:v>
                </c:pt>
                <c:pt idx="63534">
                  <c:v>162.453125</c:v>
                </c:pt>
                <c:pt idx="63535">
                  <c:v>162.45572916666666</c:v>
                </c:pt>
                <c:pt idx="63536">
                  <c:v>162.45833333333334</c:v>
                </c:pt>
                <c:pt idx="63537">
                  <c:v>162.4609375</c:v>
                </c:pt>
                <c:pt idx="63538">
                  <c:v>162.46354166666666</c:v>
                </c:pt>
                <c:pt idx="63539">
                  <c:v>162.46614583333334</c:v>
                </c:pt>
                <c:pt idx="63540">
                  <c:v>162.46875</c:v>
                </c:pt>
                <c:pt idx="63541">
                  <c:v>162.47135416666666</c:v>
                </c:pt>
                <c:pt idx="63542">
                  <c:v>162.47395833333334</c:v>
                </c:pt>
                <c:pt idx="63543">
                  <c:v>162.4765625</c:v>
                </c:pt>
                <c:pt idx="63544">
                  <c:v>162.47916666666666</c:v>
                </c:pt>
                <c:pt idx="63545">
                  <c:v>162.48177083333334</c:v>
                </c:pt>
                <c:pt idx="63546">
                  <c:v>162.484375</c:v>
                </c:pt>
                <c:pt idx="63547">
                  <c:v>162.48697916666666</c:v>
                </c:pt>
                <c:pt idx="63548">
                  <c:v>162.48958333333334</c:v>
                </c:pt>
                <c:pt idx="63549">
                  <c:v>162.4921875</c:v>
                </c:pt>
                <c:pt idx="63550">
                  <c:v>162.49479166666666</c:v>
                </c:pt>
                <c:pt idx="63551">
                  <c:v>162.49739583333334</c:v>
                </c:pt>
                <c:pt idx="63552">
                  <c:v>162.5</c:v>
                </c:pt>
                <c:pt idx="63553">
                  <c:v>162.50260416666666</c:v>
                </c:pt>
                <c:pt idx="63554">
                  <c:v>162.50520833333334</c:v>
                </c:pt>
                <c:pt idx="63555">
                  <c:v>162.5078125</c:v>
                </c:pt>
                <c:pt idx="63556">
                  <c:v>162.51041666666666</c:v>
                </c:pt>
                <c:pt idx="63557">
                  <c:v>162.51302083333334</c:v>
                </c:pt>
                <c:pt idx="63558">
                  <c:v>162.515625</c:v>
                </c:pt>
                <c:pt idx="63559">
                  <c:v>162.51822916666666</c:v>
                </c:pt>
                <c:pt idx="63560">
                  <c:v>162.52083333333334</c:v>
                </c:pt>
                <c:pt idx="63561">
                  <c:v>162.5234375</c:v>
                </c:pt>
                <c:pt idx="63562">
                  <c:v>162.52604166666666</c:v>
                </c:pt>
                <c:pt idx="63563">
                  <c:v>162.52864583333334</c:v>
                </c:pt>
                <c:pt idx="63564">
                  <c:v>162.53125</c:v>
                </c:pt>
                <c:pt idx="63565">
                  <c:v>162.53385416666666</c:v>
                </c:pt>
                <c:pt idx="63566">
                  <c:v>162.53645833333334</c:v>
                </c:pt>
                <c:pt idx="63567">
                  <c:v>162.5390625</c:v>
                </c:pt>
                <c:pt idx="63568">
                  <c:v>162.54166666666666</c:v>
                </c:pt>
                <c:pt idx="63569">
                  <c:v>162.54427083333334</c:v>
                </c:pt>
                <c:pt idx="63570">
                  <c:v>162.546875</c:v>
                </c:pt>
                <c:pt idx="63571">
                  <c:v>162.54947916666666</c:v>
                </c:pt>
                <c:pt idx="63572">
                  <c:v>162.55208333333334</c:v>
                </c:pt>
                <c:pt idx="63573">
                  <c:v>162.5546875</c:v>
                </c:pt>
                <c:pt idx="63574">
                  <c:v>162.55729166666666</c:v>
                </c:pt>
                <c:pt idx="63575">
                  <c:v>162.55989583333334</c:v>
                </c:pt>
                <c:pt idx="63576">
                  <c:v>162.5625</c:v>
                </c:pt>
                <c:pt idx="63577">
                  <c:v>162.56510416666666</c:v>
                </c:pt>
                <c:pt idx="63578">
                  <c:v>162.56770833333334</c:v>
                </c:pt>
                <c:pt idx="63579">
                  <c:v>162.5703125</c:v>
                </c:pt>
                <c:pt idx="63580">
                  <c:v>162.57291666666666</c:v>
                </c:pt>
                <c:pt idx="63581">
                  <c:v>162.57552083333334</c:v>
                </c:pt>
                <c:pt idx="63582">
                  <c:v>162.578125</c:v>
                </c:pt>
                <c:pt idx="63583">
                  <c:v>162.58072916666666</c:v>
                </c:pt>
                <c:pt idx="63584">
                  <c:v>162.58333333333334</c:v>
                </c:pt>
                <c:pt idx="63585">
                  <c:v>162.5859375</c:v>
                </c:pt>
                <c:pt idx="63586">
                  <c:v>162.58854166666666</c:v>
                </c:pt>
                <c:pt idx="63587">
                  <c:v>162.59114583333334</c:v>
                </c:pt>
                <c:pt idx="63588">
                  <c:v>162.59375</c:v>
                </c:pt>
                <c:pt idx="63589">
                  <c:v>162.59635416666666</c:v>
                </c:pt>
                <c:pt idx="63590">
                  <c:v>162.59895833333334</c:v>
                </c:pt>
                <c:pt idx="63591">
                  <c:v>162.6015625</c:v>
                </c:pt>
                <c:pt idx="63592">
                  <c:v>162.60416666666666</c:v>
                </c:pt>
                <c:pt idx="63593">
                  <c:v>162.60677083333334</c:v>
                </c:pt>
                <c:pt idx="63594">
                  <c:v>162.609375</c:v>
                </c:pt>
                <c:pt idx="63595">
                  <c:v>162.61197916666666</c:v>
                </c:pt>
                <c:pt idx="63596">
                  <c:v>162.61458333333334</c:v>
                </c:pt>
                <c:pt idx="63597">
                  <c:v>162.6171875</c:v>
                </c:pt>
                <c:pt idx="63598">
                  <c:v>162.61979166666666</c:v>
                </c:pt>
                <c:pt idx="63599">
                  <c:v>162.62239583333334</c:v>
                </c:pt>
                <c:pt idx="63600">
                  <c:v>162.625</c:v>
                </c:pt>
                <c:pt idx="63601">
                  <c:v>162.62760416666666</c:v>
                </c:pt>
                <c:pt idx="63602">
                  <c:v>162.63020833333334</c:v>
                </c:pt>
                <c:pt idx="63603">
                  <c:v>162.6328125</c:v>
                </c:pt>
                <c:pt idx="63604">
                  <c:v>162.63541666666666</c:v>
                </c:pt>
                <c:pt idx="63605">
                  <c:v>162.63802083333334</c:v>
                </c:pt>
                <c:pt idx="63606">
                  <c:v>162.640625</c:v>
                </c:pt>
                <c:pt idx="63607">
                  <c:v>162.64322916666666</c:v>
                </c:pt>
                <c:pt idx="63608">
                  <c:v>162.64583333333334</c:v>
                </c:pt>
                <c:pt idx="63609">
                  <c:v>162.6484375</c:v>
                </c:pt>
                <c:pt idx="63610">
                  <c:v>162.65104166666666</c:v>
                </c:pt>
                <c:pt idx="63611">
                  <c:v>162.65364583333334</c:v>
                </c:pt>
                <c:pt idx="63612">
                  <c:v>162.65625</c:v>
                </c:pt>
                <c:pt idx="63613">
                  <c:v>162.65885416666666</c:v>
                </c:pt>
                <c:pt idx="63614">
                  <c:v>162.66145833333334</c:v>
                </c:pt>
                <c:pt idx="63615">
                  <c:v>162.6640625</c:v>
                </c:pt>
                <c:pt idx="63616">
                  <c:v>162.66666666666666</c:v>
                </c:pt>
                <c:pt idx="63617">
                  <c:v>162.66927083333334</c:v>
                </c:pt>
                <c:pt idx="63618">
                  <c:v>162.671875</c:v>
                </c:pt>
                <c:pt idx="63619">
                  <c:v>162.67447916666666</c:v>
                </c:pt>
                <c:pt idx="63620">
                  <c:v>162.67708333333334</c:v>
                </c:pt>
                <c:pt idx="63621">
                  <c:v>162.6796875</c:v>
                </c:pt>
                <c:pt idx="63622">
                  <c:v>162.68229166666666</c:v>
                </c:pt>
                <c:pt idx="63623">
                  <c:v>162.68489583333334</c:v>
                </c:pt>
                <c:pt idx="63624">
                  <c:v>162.6875</c:v>
                </c:pt>
                <c:pt idx="63625">
                  <c:v>162.69010416666666</c:v>
                </c:pt>
                <c:pt idx="63626">
                  <c:v>162.69270833333334</c:v>
                </c:pt>
                <c:pt idx="63627">
                  <c:v>162.6953125</c:v>
                </c:pt>
                <c:pt idx="63628">
                  <c:v>162.69791666666666</c:v>
                </c:pt>
                <c:pt idx="63629">
                  <c:v>162.70052083333334</c:v>
                </c:pt>
                <c:pt idx="63630">
                  <c:v>162.703125</c:v>
                </c:pt>
                <c:pt idx="63631">
                  <c:v>162.70572916666666</c:v>
                </c:pt>
                <c:pt idx="63632">
                  <c:v>162.70833333333334</c:v>
                </c:pt>
                <c:pt idx="63633">
                  <c:v>162.7109375</c:v>
                </c:pt>
                <c:pt idx="63634">
                  <c:v>162.71354166666666</c:v>
                </c:pt>
                <c:pt idx="63635">
                  <c:v>162.71614583333334</c:v>
                </c:pt>
                <c:pt idx="63636">
                  <c:v>162.71875</c:v>
                </c:pt>
                <c:pt idx="63637">
                  <c:v>162.72135416666666</c:v>
                </c:pt>
                <c:pt idx="63638">
                  <c:v>162.72395833333334</c:v>
                </c:pt>
                <c:pt idx="63639">
                  <c:v>162.7265625</c:v>
                </c:pt>
                <c:pt idx="63640">
                  <c:v>162.72916666666666</c:v>
                </c:pt>
                <c:pt idx="63641">
                  <c:v>162.73177083333334</c:v>
                </c:pt>
                <c:pt idx="63642">
                  <c:v>162.734375</c:v>
                </c:pt>
                <c:pt idx="63643">
                  <c:v>162.73697916666666</c:v>
                </c:pt>
                <c:pt idx="63644">
                  <c:v>162.73958333333334</c:v>
                </c:pt>
                <c:pt idx="63645">
                  <c:v>162.7421875</c:v>
                </c:pt>
                <c:pt idx="63646">
                  <c:v>162.74479166666666</c:v>
                </c:pt>
                <c:pt idx="63647">
                  <c:v>162.74739583333334</c:v>
                </c:pt>
                <c:pt idx="63648">
                  <c:v>162.75</c:v>
                </c:pt>
                <c:pt idx="63649">
                  <c:v>162.75260416666666</c:v>
                </c:pt>
                <c:pt idx="63650">
                  <c:v>162.75520833333334</c:v>
                </c:pt>
                <c:pt idx="63651">
                  <c:v>162.7578125</c:v>
                </c:pt>
                <c:pt idx="63652">
                  <c:v>162.76041666666666</c:v>
                </c:pt>
                <c:pt idx="63653">
                  <c:v>162.76302083333334</c:v>
                </c:pt>
                <c:pt idx="63654">
                  <c:v>162.765625</c:v>
                </c:pt>
                <c:pt idx="63655">
                  <c:v>162.76822916666666</c:v>
                </c:pt>
                <c:pt idx="63656">
                  <c:v>162.77083333333334</c:v>
                </c:pt>
                <c:pt idx="63657">
                  <c:v>162.7734375</c:v>
                </c:pt>
                <c:pt idx="63658">
                  <c:v>162.77604166666666</c:v>
                </c:pt>
                <c:pt idx="63659">
                  <c:v>162.77864583333334</c:v>
                </c:pt>
                <c:pt idx="63660">
                  <c:v>162.78125</c:v>
                </c:pt>
                <c:pt idx="63661">
                  <c:v>162.78385416666666</c:v>
                </c:pt>
                <c:pt idx="63662">
                  <c:v>162.78645833333334</c:v>
                </c:pt>
                <c:pt idx="63663">
                  <c:v>162.7890625</c:v>
                </c:pt>
                <c:pt idx="63664">
                  <c:v>162.79166666666666</c:v>
                </c:pt>
                <c:pt idx="63665">
                  <c:v>162.79427083333334</c:v>
                </c:pt>
                <c:pt idx="63666">
                  <c:v>162.796875</c:v>
                </c:pt>
                <c:pt idx="63667">
                  <c:v>162.79947916666666</c:v>
                </c:pt>
                <c:pt idx="63668">
                  <c:v>162.80208333333334</c:v>
                </c:pt>
                <c:pt idx="63669">
                  <c:v>162.8046875</c:v>
                </c:pt>
                <c:pt idx="63670">
                  <c:v>162.80729166666666</c:v>
                </c:pt>
                <c:pt idx="63671">
                  <c:v>162.80989583333334</c:v>
                </c:pt>
                <c:pt idx="63672">
                  <c:v>162.8125</c:v>
                </c:pt>
                <c:pt idx="63673">
                  <c:v>162.81510416666666</c:v>
                </c:pt>
                <c:pt idx="63674">
                  <c:v>162.81770833333334</c:v>
                </c:pt>
                <c:pt idx="63675">
                  <c:v>162.8203125</c:v>
                </c:pt>
                <c:pt idx="63676">
                  <c:v>162.82291666666666</c:v>
                </c:pt>
                <c:pt idx="63677">
                  <c:v>162.82552083333334</c:v>
                </c:pt>
                <c:pt idx="63678">
                  <c:v>162.828125</c:v>
                </c:pt>
                <c:pt idx="63679">
                  <c:v>162.83072916666666</c:v>
                </c:pt>
                <c:pt idx="63680">
                  <c:v>162.83333333333334</c:v>
                </c:pt>
                <c:pt idx="63681">
                  <c:v>162.8359375</c:v>
                </c:pt>
                <c:pt idx="63682">
                  <c:v>162.83854166666666</c:v>
                </c:pt>
                <c:pt idx="63683">
                  <c:v>162.84114583333334</c:v>
                </c:pt>
                <c:pt idx="63684">
                  <c:v>162.84375</c:v>
                </c:pt>
                <c:pt idx="63685">
                  <c:v>162.84635416666666</c:v>
                </c:pt>
                <c:pt idx="63686">
                  <c:v>162.84895833333334</c:v>
                </c:pt>
                <c:pt idx="63687">
                  <c:v>162.8515625</c:v>
                </c:pt>
                <c:pt idx="63688">
                  <c:v>162.85416666666666</c:v>
                </c:pt>
                <c:pt idx="63689">
                  <c:v>162.85677083333334</c:v>
                </c:pt>
                <c:pt idx="63690">
                  <c:v>162.859375</c:v>
                </c:pt>
                <c:pt idx="63691">
                  <c:v>162.86197916666666</c:v>
                </c:pt>
                <c:pt idx="63692">
                  <c:v>162.86458333333334</c:v>
                </c:pt>
                <c:pt idx="63693">
                  <c:v>162.8671875</c:v>
                </c:pt>
                <c:pt idx="63694">
                  <c:v>162.86979166666666</c:v>
                </c:pt>
                <c:pt idx="63695">
                  <c:v>162.87239583333334</c:v>
                </c:pt>
                <c:pt idx="63696">
                  <c:v>162.875</c:v>
                </c:pt>
                <c:pt idx="63697">
                  <c:v>162.87760416666666</c:v>
                </c:pt>
                <c:pt idx="63698">
                  <c:v>162.88020833333334</c:v>
                </c:pt>
                <c:pt idx="63699">
                  <c:v>162.8828125</c:v>
                </c:pt>
                <c:pt idx="63700">
                  <c:v>162.88541666666666</c:v>
                </c:pt>
                <c:pt idx="63701">
                  <c:v>162.88802083333334</c:v>
                </c:pt>
                <c:pt idx="63702">
                  <c:v>162.890625</c:v>
                </c:pt>
                <c:pt idx="63703">
                  <c:v>162.89322916666666</c:v>
                </c:pt>
                <c:pt idx="63704">
                  <c:v>162.89583333333334</c:v>
                </c:pt>
                <c:pt idx="63705">
                  <c:v>162.8984375</c:v>
                </c:pt>
                <c:pt idx="63706">
                  <c:v>162.90104166666666</c:v>
                </c:pt>
                <c:pt idx="63707">
                  <c:v>162.90364583333334</c:v>
                </c:pt>
                <c:pt idx="63708">
                  <c:v>162.90625</c:v>
                </c:pt>
                <c:pt idx="63709">
                  <c:v>162.90885416666666</c:v>
                </c:pt>
                <c:pt idx="63710">
                  <c:v>162.91145833333334</c:v>
                </c:pt>
                <c:pt idx="63711">
                  <c:v>162.9140625</c:v>
                </c:pt>
                <c:pt idx="63712">
                  <c:v>162.91666666666666</c:v>
                </c:pt>
                <c:pt idx="63713">
                  <c:v>162.91927083333334</c:v>
                </c:pt>
                <c:pt idx="63714">
                  <c:v>162.921875</c:v>
                </c:pt>
                <c:pt idx="63715">
                  <c:v>162.92447916666666</c:v>
                </c:pt>
                <c:pt idx="63716">
                  <c:v>162.92708333333334</c:v>
                </c:pt>
                <c:pt idx="63717">
                  <c:v>162.9296875</c:v>
                </c:pt>
                <c:pt idx="63718">
                  <c:v>162.93229166666666</c:v>
                </c:pt>
                <c:pt idx="63719">
                  <c:v>162.93489583333334</c:v>
                </c:pt>
                <c:pt idx="63720">
                  <c:v>162.9375</c:v>
                </c:pt>
                <c:pt idx="63721">
                  <c:v>162.94010416666666</c:v>
                </c:pt>
                <c:pt idx="63722">
                  <c:v>162.94270833333334</c:v>
                </c:pt>
                <c:pt idx="63723">
                  <c:v>162.9453125</c:v>
                </c:pt>
                <c:pt idx="63724">
                  <c:v>162.94791666666666</c:v>
                </c:pt>
                <c:pt idx="63725">
                  <c:v>162.95052083333334</c:v>
                </c:pt>
                <c:pt idx="63726">
                  <c:v>162.953125</c:v>
                </c:pt>
                <c:pt idx="63727">
                  <c:v>162.95572916666666</c:v>
                </c:pt>
                <c:pt idx="63728">
                  <c:v>162.95833333333334</c:v>
                </c:pt>
                <c:pt idx="63729">
                  <c:v>162.9609375</c:v>
                </c:pt>
                <c:pt idx="63730">
                  <c:v>162.96354166666666</c:v>
                </c:pt>
                <c:pt idx="63731">
                  <c:v>162.96614583333334</c:v>
                </c:pt>
                <c:pt idx="63732">
                  <c:v>162.96875</c:v>
                </c:pt>
                <c:pt idx="63733">
                  <c:v>162.97135416666666</c:v>
                </c:pt>
                <c:pt idx="63734">
                  <c:v>162.97395833333334</c:v>
                </c:pt>
                <c:pt idx="63735">
                  <c:v>162.9765625</c:v>
                </c:pt>
                <c:pt idx="63736">
                  <c:v>162.97916666666666</c:v>
                </c:pt>
                <c:pt idx="63737">
                  <c:v>162.98177083333334</c:v>
                </c:pt>
                <c:pt idx="63738">
                  <c:v>162.984375</c:v>
                </c:pt>
                <c:pt idx="63739">
                  <c:v>162.98697916666666</c:v>
                </c:pt>
                <c:pt idx="63740">
                  <c:v>162.98958333333334</c:v>
                </c:pt>
                <c:pt idx="63741">
                  <c:v>162.9921875</c:v>
                </c:pt>
                <c:pt idx="63742">
                  <c:v>162.99479166666666</c:v>
                </c:pt>
                <c:pt idx="63743">
                  <c:v>162.99739583333334</c:v>
                </c:pt>
                <c:pt idx="63744">
                  <c:v>163</c:v>
                </c:pt>
                <c:pt idx="63745">
                  <c:v>163.00260416666666</c:v>
                </c:pt>
                <c:pt idx="63746">
                  <c:v>163.00520833333334</c:v>
                </c:pt>
                <c:pt idx="63747">
                  <c:v>163.0078125</c:v>
                </c:pt>
                <c:pt idx="63748">
                  <c:v>163.01041666666666</c:v>
                </c:pt>
                <c:pt idx="63749">
                  <c:v>163.01302083333334</c:v>
                </c:pt>
                <c:pt idx="63750">
                  <c:v>163.015625</c:v>
                </c:pt>
                <c:pt idx="63751">
                  <c:v>163.01822916666666</c:v>
                </c:pt>
                <c:pt idx="63752">
                  <c:v>163.02083333333334</c:v>
                </c:pt>
                <c:pt idx="63753">
                  <c:v>163.0234375</c:v>
                </c:pt>
                <c:pt idx="63754">
                  <c:v>163.02604166666666</c:v>
                </c:pt>
                <c:pt idx="63755">
                  <c:v>163.02864583333334</c:v>
                </c:pt>
                <c:pt idx="63756">
                  <c:v>163.03125</c:v>
                </c:pt>
                <c:pt idx="63757">
                  <c:v>163.03385416666666</c:v>
                </c:pt>
                <c:pt idx="63758">
                  <c:v>163.03645833333334</c:v>
                </c:pt>
                <c:pt idx="63759">
                  <c:v>163.0390625</c:v>
                </c:pt>
                <c:pt idx="63760">
                  <c:v>163.04166666666666</c:v>
                </c:pt>
                <c:pt idx="63761">
                  <c:v>163.04427083333334</c:v>
                </c:pt>
                <c:pt idx="63762">
                  <c:v>163.046875</c:v>
                </c:pt>
                <c:pt idx="63763">
                  <c:v>163.04947916666666</c:v>
                </c:pt>
                <c:pt idx="63764">
                  <c:v>163.05208333333334</c:v>
                </c:pt>
                <c:pt idx="63765">
                  <c:v>163.0546875</c:v>
                </c:pt>
                <c:pt idx="63766">
                  <c:v>163.05729166666666</c:v>
                </c:pt>
                <c:pt idx="63767">
                  <c:v>163.05989583333334</c:v>
                </c:pt>
                <c:pt idx="63768">
                  <c:v>163.0625</c:v>
                </c:pt>
                <c:pt idx="63769">
                  <c:v>163.06510416666666</c:v>
                </c:pt>
                <c:pt idx="63770">
                  <c:v>163.06770833333334</c:v>
                </c:pt>
                <c:pt idx="63771">
                  <c:v>163.0703125</c:v>
                </c:pt>
                <c:pt idx="63772">
                  <c:v>163.07291666666666</c:v>
                </c:pt>
                <c:pt idx="63773">
                  <c:v>163.07552083333334</c:v>
                </c:pt>
                <c:pt idx="63774">
                  <c:v>163.078125</c:v>
                </c:pt>
                <c:pt idx="63775">
                  <c:v>163.08072916666666</c:v>
                </c:pt>
                <c:pt idx="63776">
                  <c:v>163.08333333333334</c:v>
                </c:pt>
                <c:pt idx="63777">
                  <c:v>163.0859375</c:v>
                </c:pt>
                <c:pt idx="63778">
                  <c:v>163.08854166666666</c:v>
                </c:pt>
                <c:pt idx="63779">
                  <c:v>163.09114583333334</c:v>
                </c:pt>
                <c:pt idx="63780">
                  <c:v>163.09375</c:v>
                </c:pt>
                <c:pt idx="63781">
                  <c:v>163.09635416666666</c:v>
                </c:pt>
                <c:pt idx="63782">
                  <c:v>163.09895833333334</c:v>
                </c:pt>
                <c:pt idx="63783">
                  <c:v>163.1015625</c:v>
                </c:pt>
                <c:pt idx="63784">
                  <c:v>163.10416666666666</c:v>
                </c:pt>
                <c:pt idx="63785">
                  <c:v>163.10677083333334</c:v>
                </c:pt>
                <c:pt idx="63786">
                  <c:v>163.109375</c:v>
                </c:pt>
                <c:pt idx="63787">
                  <c:v>163.11197916666666</c:v>
                </c:pt>
                <c:pt idx="63788">
                  <c:v>163.11458333333334</c:v>
                </c:pt>
                <c:pt idx="63789">
                  <c:v>163.1171875</c:v>
                </c:pt>
                <c:pt idx="63790">
                  <c:v>163.11979166666666</c:v>
                </c:pt>
                <c:pt idx="63791">
                  <c:v>163.12239583333334</c:v>
                </c:pt>
                <c:pt idx="63792">
                  <c:v>163.125</c:v>
                </c:pt>
                <c:pt idx="63793">
                  <c:v>163.12760416666666</c:v>
                </c:pt>
                <c:pt idx="63794">
                  <c:v>163.13020833333334</c:v>
                </c:pt>
                <c:pt idx="63795">
                  <c:v>163.1328125</c:v>
                </c:pt>
                <c:pt idx="63796">
                  <c:v>163.13541666666666</c:v>
                </c:pt>
                <c:pt idx="63797">
                  <c:v>163.13802083333334</c:v>
                </c:pt>
                <c:pt idx="63798">
                  <c:v>163.140625</c:v>
                </c:pt>
                <c:pt idx="63799">
                  <c:v>163.14322916666666</c:v>
                </c:pt>
                <c:pt idx="63800">
                  <c:v>163.14583333333334</c:v>
                </c:pt>
                <c:pt idx="63801">
                  <c:v>163.1484375</c:v>
                </c:pt>
                <c:pt idx="63802">
                  <c:v>163.15104166666666</c:v>
                </c:pt>
                <c:pt idx="63803">
                  <c:v>163.15364583333334</c:v>
                </c:pt>
                <c:pt idx="63804">
                  <c:v>163.15625</c:v>
                </c:pt>
                <c:pt idx="63805">
                  <c:v>163.15885416666666</c:v>
                </c:pt>
                <c:pt idx="63806">
                  <c:v>163.16145833333334</c:v>
                </c:pt>
                <c:pt idx="63807">
                  <c:v>163.1640625</c:v>
                </c:pt>
                <c:pt idx="63808">
                  <c:v>163.16666666666666</c:v>
                </c:pt>
                <c:pt idx="63809">
                  <c:v>163.16927083333334</c:v>
                </c:pt>
                <c:pt idx="63810">
                  <c:v>163.171875</c:v>
                </c:pt>
                <c:pt idx="63811">
                  <c:v>163.17447916666666</c:v>
                </c:pt>
                <c:pt idx="63812">
                  <c:v>163.17708333333334</c:v>
                </c:pt>
                <c:pt idx="63813">
                  <c:v>163.1796875</c:v>
                </c:pt>
                <c:pt idx="63814">
                  <c:v>163.18229166666666</c:v>
                </c:pt>
                <c:pt idx="63815">
                  <c:v>163.18489583333334</c:v>
                </c:pt>
                <c:pt idx="63816">
                  <c:v>163.1875</c:v>
                </c:pt>
                <c:pt idx="63817">
                  <c:v>163.19010416666666</c:v>
                </c:pt>
                <c:pt idx="63818">
                  <c:v>163.19270833333334</c:v>
                </c:pt>
                <c:pt idx="63819">
                  <c:v>163.1953125</c:v>
                </c:pt>
                <c:pt idx="63820">
                  <c:v>163.19791666666666</c:v>
                </c:pt>
                <c:pt idx="63821">
                  <c:v>163.20052083333334</c:v>
                </c:pt>
                <c:pt idx="63822">
                  <c:v>163.203125</c:v>
                </c:pt>
                <c:pt idx="63823">
                  <c:v>163.20572916666666</c:v>
                </c:pt>
                <c:pt idx="63824">
                  <c:v>163.20833333333334</c:v>
                </c:pt>
                <c:pt idx="63825">
                  <c:v>163.2109375</c:v>
                </c:pt>
                <c:pt idx="63826">
                  <c:v>163.21354166666666</c:v>
                </c:pt>
                <c:pt idx="63827">
                  <c:v>163.21614583333334</c:v>
                </c:pt>
                <c:pt idx="63828">
                  <c:v>163.21875</c:v>
                </c:pt>
                <c:pt idx="63829">
                  <c:v>163.22135416666666</c:v>
                </c:pt>
                <c:pt idx="63830">
                  <c:v>163.22395833333334</c:v>
                </c:pt>
                <c:pt idx="63831">
                  <c:v>163.2265625</c:v>
                </c:pt>
                <c:pt idx="63832">
                  <c:v>163.22916666666666</c:v>
                </c:pt>
                <c:pt idx="63833">
                  <c:v>163.23177083333334</c:v>
                </c:pt>
                <c:pt idx="63834">
                  <c:v>163.234375</c:v>
                </c:pt>
                <c:pt idx="63835">
                  <c:v>163.23697916666666</c:v>
                </c:pt>
                <c:pt idx="63836">
                  <c:v>163.23958333333334</c:v>
                </c:pt>
                <c:pt idx="63837">
                  <c:v>163.2421875</c:v>
                </c:pt>
                <c:pt idx="63838">
                  <c:v>163.24479166666666</c:v>
                </c:pt>
                <c:pt idx="63839">
                  <c:v>163.24739583333334</c:v>
                </c:pt>
                <c:pt idx="63840">
                  <c:v>163.25</c:v>
                </c:pt>
                <c:pt idx="63841">
                  <c:v>163.25260416666666</c:v>
                </c:pt>
                <c:pt idx="63842">
                  <c:v>163.25520833333334</c:v>
                </c:pt>
                <c:pt idx="63843">
                  <c:v>163.2578125</c:v>
                </c:pt>
                <c:pt idx="63844">
                  <c:v>163.26041666666666</c:v>
                </c:pt>
                <c:pt idx="63845">
                  <c:v>163.26302083333334</c:v>
                </c:pt>
                <c:pt idx="63846">
                  <c:v>163.265625</c:v>
                </c:pt>
                <c:pt idx="63847">
                  <c:v>163.26822916666666</c:v>
                </c:pt>
                <c:pt idx="63848">
                  <c:v>163.27083333333334</c:v>
                </c:pt>
                <c:pt idx="63849">
                  <c:v>163.2734375</c:v>
                </c:pt>
                <c:pt idx="63850">
                  <c:v>163.27604166666666</c:v>
                </c:pt>
                <c:pt idx="63851">
                  <c:v>163.27864583333334</c:v>
                </c:pt>
                <c:pt idx="63852">
                  <c:v>163.28125</c:v>
                </c:pt>
                <c:pt idx="63853">
                  <c:v>163.28385416666666</c:v>
                </c:pt>
                <c:pt idx="63854">
                  <c:v>163.28645833333334</c:v>
                </c:pt>
                <c:pt idx="63855">
                  <c:v>163.2890625</c:v>
                </c:pt>
                <c:pt idx="63856">
                  <c:v>163.29166666666666</c:v>
                </c:pt>
                <c:pt idx="63857">
                  <c:v>163.29427083333334</c:v>
                </c:pt>
                <c:pt idx="63858">
                  <c:v>163.296875</c:v>
                </c:pt>
                <c:pt idx="63859">
                  <c:v>163.29947916666666</c:v>
                </c:pt>
                <c:pt idx="63860">
                  <c:v>163.30208333333334</c:v>
                </c:pt>
                <c:pt idx="63861">
                  <c:v>163.3046875</c:v>
                </c:pt>
                <c:pt idx="63862">
                  <c:v>163.30729166666666</c:v>
                </c:pt>
                <c:pt idx="63863">
                  <c:v>163.30989583333334</c:v>
                </c:pt>
                <c:pt idx="63864">
                  <c:v>163.3125</c:v>
                </c:pt>
                <c:pt idx="63865">
                  <c:v>163.31510416666666</c:v>
                </c:pt>
                <c:pt idx="63866">
                  <c:v>163.31770833333334</c:v>
                </c:pt>
                <c:pt idx="63867">
                  <c:v>163.3203125</c:v>
                </c:pt>
                <c:pt idx="63868">
                  <c:v>163.32291666666666</c:v>
                </c:pt>
                <c:pt idx="63869">
                  <c:v>163.32552083333334</c:v>
                </c:pt>
                <c:pt idx="63870">
                  <c:v>163.328125</c:v>
                </c:pt>
                <c:pt idx="63871">
                  <c:v>163.33072916666666</c:v>
                </c:pt>
                <c:pt idx="63872">
                  <c:v>163.33333333333334</c:v>
                </c:pt>
                <c:pt idx="63873">
                  <c:v>163.3359375</c:v>
                </c:pt>
                <c:pt idx="63874">
                  <c:v>163.33854166666666</c:v>
                </c:pt>
                <c:pt idx="63875">
                  <c:v>163.34114583333334</c:v>
                </c:pt>
                <c:pt idx="63876">
                  <c:v>163.34375</c:v>
                </c:pt>
                <c:pt idx="63877">
                  <c:v>163.34635416666666</c:v>
                </c:pt>
                <c:pt idx="63878">
                  <c:v>163.34895833333334</c:v>
                </c:pt>
                <c:pt idx="63879">
                  <c:v>163.3515625</c:v>
                </c:pt>
                <c:pt idx="63880">
                  <c:v>163.35416666666666</c:v>
                </c:pt>
                <c:pt idx="63881">
                  <c:v>163.35677083333334</c:v>
                </c:pt>
                <c:pt idx="63882">
                  <c:v>163.359375</c:v>
                </c:pt>
                <c:pt idx="63883">
                  <c:v>163.36197916666666</c:v>
                </c:pt>
                <c:pt idx="63884">
                  <c:v>163.36458333333334</c:v>
                </c:pt>
                <c:pt idx="63885">
                  <c:v>163.3671875</c:v>
                </c:pt>
                <c:pt idx="63886">
                  <c:v>163.36979166666666</c:v>
                </c:pt>
                <c:pt idx="63887">
                  <c:v>163.37239583333334</c:v>
                </c:pt>
                <c:pt idx="63888">
                  <c:v>163.375</c:v>
                </c:pt>
                <c:pt idx="63889">
                  <c:v>163.37760416666666</c:v>
                </c:pt>
                <c:pt idx="63890">
                  <c:v>163.38020833333334</c:v>
                </c:pt>
                <c:pt idx="63891">
                  <c:v>163.3828125</c:v>
                </c:pt>
                <c:pt idx="63892">
                  <c:v>163.38541666666666</c:v>
                </c:pt>
                <c:pt idx="63893">
                  <c:v>163.38802083333334</c:v>
                </c:pt>
                <c:pt idx="63894">
                  <c:v>163.390625</c:v>
                </c:pt>
                <c:pt idx="63895">
                  <c:v>163.39322916666666</c:v>
                </c:pt>
                <c:pt idx="63896">
                  <c:v>163.39583333333334</c:v>
                </c:pt>
                <c:pt idx="63897">
                  <c:v>163.3984375</c:v>
                </c:pt>
                <c:pt idx="63898">
                  <c:v>163.40104166666666</c:v>
                </c:pt>
                <c:pt idx="63899">
                  <c:v>163.40364583333334</c:v>
                </c:pt>
                <c:pt idx="63900">
                  <c:v>163.40625</c:v>
                </c:pt>
                <c:pt idx="63901">
                  <c:v>163.40885416666666</c:v>
                </c:pt>
                <c:pt idx="63902">
                  <c:v>163.41145833333334</c:v>
                </c:pt>
                <c:pt idx="63903">
                  <c:v>163.4140625</c:v>
                </c:pt>
                <c:pt idx="63904">
                  <c:v>163.41666666666666</c:v>
                </c:pt>
                <c:pt idx="63905">
                  <c:v>163.41927083333334</c:v>
                </c:pt>
                <c:pt idx="63906">
                  <c:v>163.421875</c:v>
                </c:pt>
                <c:pt idx="63907">
                  <c:v>163.42447916666666</c:v>
                </c:pt>
                <c:pt idx="63908">
                  <c:v>163.42708333333334</c:v>
                </c:pt>
                <c:pt idx="63909">
                  <c:v>163.4296875</c:v>
                </c:pt>
                <c:pt idx="63910">
                  <c:v>163.43229166666666</c:v>
                </c:pt>
                <c:pt idx="63911">
                  <c:v>163.43489583333334</c:v>
                </c:pt>
                <c:pt idx="63912">
                  <c:v>163.4375</c:v>
                </c:pt>
                <c:pt idx="63913">
                  <c:v>163.44010416666666</c:v>
                </c:pt>
                <c:pt idx="63914">
                  <c:v>163.44270833333334</c:v>
                </c:pt>
                <c:pt idx="63915">
                  <c:v>163.4453125</c:v>
                </c:pt>
                <c:pt idx="63916">
                  <c:v>163.44791666666666</c:v>
                </c:pt>
                <c:pt idx="63917">
                  <c:v>163.45052083333334</c:v>
                </c:pt>
                <c:pt idx="63918">
                  <c:v>163.453125</c:v>
                </c:pt>
                <c:pt idx="63919">
                  <c:v>163.45572916666666</c:v>
                </c:pt>
                <c:pt idx="63920">
                  <c:v>163.45833333333334</c:v>
                </c:pt>
                <c:pt idx="63921">
                  <c:v>163.4609375</c:v>
                </c:pt>
                <c:pt idx="63922">
                  <c:v>163.46354166666666</c:v>
                </c:pt>
                <c:pt idx="63923">
                  <c:v>163.46614583333334</c:v>
                </c:pt>
                <c:pt idx="63924">
                  <c:v>163.46875</c:v>
                </c:pt>
                <c:pt idx="63925">
                  <c:v>163.47135416666666</c:v>
                </c:pt>
                <c:pt idx="63926">
                  <c:v>163.47395833333334</c:v>
                </c:pt>
                <c:pt idx="63927">
                  <c:v>163.4765625</c:v>
                </c:pt>
                <c:pt idx="63928">
                  <c:v>163.47916666666666</c:v>
                </c:pt>
                <c:pt idx="63929">
                  <c:v>163.48177083333334</c:v>
                </c:pt>
                <c:pt idx="63930">
                  <c:v>163.484375</c:v>
                </c:pt>
                <c:pt idx="63931">
                  <c:v>163.48697916666666</c:v>
                </c:pt>
                <c:pt idx="63932">
                  <c:v>163.48958333333334</c:v>
                </c:pt>
                <c:pt idx="63933">
                  <c:v>163.4921875</c:v>
                </c:pt>
                <c:pt idx="63934">
                  <c:v>163.49479166666666</c:v>
                </c:pt>
                <c:pt idx="63935">
                  <c:v>163.49739583333334</c:v>
                </c:pt>
                <c:pt idx="63936">
                  <c:v>163.5</c:v>
                </c:pt>
                <c:pt idx="63937">
                  <c:v>163.50260416666666</c:v>
                </c:pt>
                <c:pt idx="63938">
                  <c:v>163.50520833333334</c:v>
                </c:pt>
                <c:pt idx="63939">
                  <c:v>163.5078125</c:v>
                </c:pt>
                <c:pt idx="63940">
                  <c:v>163.51041666666666</c:v>
                </c:pt>
                <c:pt idx="63941">
                  <c:v>163.51302083333334</c:v>
                </c:pt>
                <c:pt idx="63942">
                  <c:v>163.515625</c:v>
                </c:pt>
                <c:pt idx="63943">
                  <c:v>163.51822916666666</c:v>
                </c:pt>
                <c:pt idx="63944">
                  <c:v>163.52083333333334</c:v>
                </c:pt>
                <c:pt idx="63945">
                  <c:v>163.5234375</c:v>
                </c:pt>
                <c:pt idx="63946">
                  <c:v>163.52604166666666</c:v>
                </c:pt>
                <c:pt idx="63947">
                  <c:v>163.52864583333334</c:v>
                </c:pt>
                <c:pt idx="63948">
                  <c:v>163.53125</c:v>
                </c:pt>
                <c:pt idx="63949">
                  <c:v>163.53385416666666</c:v>
                </c:pt>
                <c:pt idx="63950">
                  <c:v>163.53645833333334</c:v>
                </c:pt>
                <c:pt idx="63951">
                  <c:v>163.5390625</c:v>
                </c:pt>
                <c:pt idx="63952">
                  <c:v>163.54166666666666</c:v>
                </c:pt>
                <c:pt idx="63953">
                  <c:v>163.54427083333334</c:v>
                </c:pt>
                <c:pt idx="63954">
                  <c:v>163.546875</c:v>
                </c:pt>
                <c:pt idx="63955">
                  <c:v>163.54947916666666</c:v>
                </c:pt>
                <c:pt idx="63956">
                  <c:v>163.55208333333334</c:v>
                </c:pt>
                <c:pt idx="63957">
                  <c:v>163.5546875</c:v>
                </c:pt>
                <c:pt idx="63958">
                  <c:v>163.55729166666666</c:v>
                </c:pt>
                <c:pt idx="63959">
                  <c:v>163.55989583333334</c:v>
                </c:pt>
                <c:pt idx="63960">
                  <c:v>163.5625</c:v>
                </c:pt>
                <c:pt idx="63961">
                  <c:v>163.56510416666666</c:v>
                </c:pt>
                <c:pt idx="63962">
                  <c:v>163.56770833333334</c:v>
                </c:pt>
                <c:pt idx="63963">
                  <c:v>163.5703125</c:v>
                </c:pt>
                <c:pt idx="63964">
                  <c:v>163.57291666666666</c:v>
                </c:pt>
                <c:pt idx="63965">
                  <c:v>163.57552083333334</c:v>
                </c:pt>
                <c:pt idx="63966">
                  <c:v>163.578125</c:v>
                </c:pt>
                <c:pt idx="63967">
                  <c:v>163.58072916666666</c:v>
                </c:pt>
                <c:pt idx="63968">
                  <c:v>163.58333333333334</c:v>
                </c:pt>
                <c:pt idx="63969">
                  <c:v>163.5859375</c:v>
                </c:pt>
                <c:pt idx="63970">
                  <c:v>163.58854166666666</c:v>
                </c:pt>
                <c:pt idx="63971">
                  <c:v>163.59114583333334</c:v>
                </c:pt>
                <c:pt idx="63972">
                  <c:v>163.59375</c:v>
                </c:pt>
                <c:pt idx="63973">
                  <c:v>163.59635416666666</c:v>
                </c:pt>
                <c:pt idx="63974">
                  <c:v>163.59895833333334</c:v>
                </c:pt>
                <c:pt idx="63975">
                  <c:v>163.6015625</c:v>
                </c:pt>
                <c:pt idx="63976">
                  <c:v>163.60416666666666</c:v>
                </c:pt>
                <c:pt idx="63977">
                  <c:v>163.60677083333334</c:v>
                </c:pt>
                <c:pt idx="63978">
                  <c:v>163.609375</c:v>
                </c:pt>
                <c:pt idx="63979">
                  <c:v>163.61197916666666</c:v>
                </c:pt>
                <c:pt idx="63980">
                  <c:v>163.61458333333334</c:v>
                </c:pt>
                <c:pt idx="63981">
                  <c:v>163.6171875</c:v>
                </c:pt>
                <c:pt idx="63982">
                  <c:v>163.61979166666666</c:v>
                </c:pt>
                <c:pt idx="63983">
                  <c:v>163.62239583333334</c:v>
                </c:pt>
                <c:pt idx="63984">
                  <c:v>163.625</c:v>
                </c:pt>
                <c:pt idx="63985">
                  <c:v>163.62760416666666</c:v>
                </c:pt>
                <c:pt idx="63986">
                  <c:v>163.63020833333334</c:v>
                </c:pt>
                <c:pt idx="63987">
                  <c:v>163.6328125</c:v>
                </c:pt>
                <c:pt idx="63988">
                  <c:v>163.63541666666666</c:v>
                </c:pt>
                <c:pt idx="63989">
                  <c:v>163.63802083333334</c:v>
                </c:pt>
                <c:pt idx="63990">
                  <c:v>163.640625</c:v>
                </c:pt>
                <c:pt idx="63991">
                  <c:v>163.64322916666666</c:v>
                </c:pt>
                <c:pt idx="63992">
                  <c:v>163.64583333333334</c:v>
                </c:pt>
                <c:pt idx="63993">
                  <c:v>163.6484375</c:v>
                </c:pt>
                <c:pt idx="63994">
                  <c:v>163.65104166666666</c:v>
                </c:pt>
                <c:pt idx="63995">
                  <c:v>163.65364583333334</c:v>
                </c:pt>
                <c:pt idx="63996">
                  <c:v>163.65625</c:v>
                </c:pt>
                <c:pt idx="63997">
                  <c:v>163.65885416666666</c:v>
                </c:pt>
                <c:pt idx="63998">
                  <c:v>163.66145833333334</c:v>
                </c:pt>
                <c:pt idx="63999">
                  <c:v>163.6640625</c:v>
                </c:pt>
                <c:pt idx="64000">
                  <c:v>163.66666666666666</c:v>
                </c:pt>
                <c:pt idx="64001">
                  <c:v>163.66927083333334</c:v>
                </c:pt>
                <c:pt idx="64002">
                  <c:v>163.671875</c:v>
                </c:pt>
                <c:pt idx="64003">
                  <c:v>163.67447916666666</c:v>
                </c:pt>
                <c:pt idx="64004">
                  <c:v>163.67708333333334</c:v>
                </c:pt>
                <c:pt idx="64005">
                  <c:v>163.6796875</c:v>
                </c:pt>
                <c:pt idx="64006">
                  <c:v>163.68229166666666</c:v>
                </c:pt>
                <c:pt idx="64007">
                  <c:v>163.68489583333334</c:v>
                </c:pt>
                <c:pt idx="64008">
                  <c:v>163.6875</c:v>
                </c:pt>
                <c:pt idx="64009">
                  <c:v>163.69010416666666</c:v>
                </c:pt>
                <c:pt idx="64010">
                  <c:v>163.69270833333334</c:v>
                </c:pt>
                <c:pt idx="64011">
                  <c:v>163.6953125</c:v>
                </c:pt>
                <c:pt idx="64012">
                  <c:v>163.69791666666666</c:v>
                </c:pt>
                <c:pt idx="64013">
                  <c:v>163.70052083333334</c:v>
                </c:pt>
                <c:pt idx="64014">
                  <c:v>163.703125</c:v>
                </c:pt>
                <c:pt idx="64015">
                  <c:v>163.70572916666666</c:v>
                </c:pt>
                <c:pt idx="64016">
                  <c:v>163.70833333333334</c:v>
                </c:pt>
                <c:pt idx="64017">
                  <c:v>163.7109375</c:v>
                </c:pt>
                <c:pt idx="64018">
                  <c:v>163.71354166666666</c:v>
                </c:pt>
                <c:pt idx="64019">
                  <c:v>163.71614583333334</c:v>
                </c:pt>
                <c:pt idx="64020">
                  <c:v>163.71875</c:v>
                </c:pt>
                <c:pt idx="64021">
                  <c:v>163.72135416666666</c:v>
                </c:pt>
                <c:pt idx="64022">
                  <c:v>163.72395833333334</c:v>
                </c:pt>
                <c:pt idx="64023">
                  <c:v>163.7265625</c:v>
                </c:pt>
                <c:pt idx="64024">
                  <c:v>163.72916666666666</c:v>
                </c:pt>
                <c:pt idx="64025">
                  <c:v>163.73177083333334</c:v>
                </c:pt>
                <c:pt idx="64026">
                  <c:v>163.734375</c:v>
                </c:pt>
                <c:pt idx="64027">
                  <c:v>163.73697916666666</c:v>
                </c:pt>
                <c:pt idx="64028">
                  <c:v>163.73958333333334</c:v>
                </c:pt>
                <c:pt idx="64029">
                  <c:v>163.7421875</c:v>
                </c:pt>
                <c:pt idx="64030">
                  <c:v>163.74479166666666</c:v>
                </c:pt>
                <c:pt idx="64031">
                  <c:v>163.74739583333334</c:v>
                </c:pt>
                <c:pt idx="64032">
                  <c:v>163.75</c:v>
                </c:pt>
                <c:pt idx="64033">
                  <c:v>163.75260416666666</c:v>
                </c:pt>
                <c:pt idx="64034">
                  <c:v>163.75520833333334</c:v>
                </c:pt>
                <c:pt idx="64035">
                  <c:v>163.7578125</c:v>
                </c:pt>
                <c:pt idx="64036">
                  <c:v>163.76041666666666</c:v>
                </c:pt>
                <c:pt idx="64037">
                  <c:v>163.76302083333334</c:v>
                </c:pt>
                <c:pt idx="64038">
                  <c:v>163.765625</c:v>
                </c:pt>
                <c:pt idx="64039">
                  <c:v>163.76822916666666</c:v>
                </c:pt>
                <c:pt idx="64040">
                  <c:v>163.77083333333334</c:v>
                </c:pt>
                <c:pt idx="64041">
                  <c:v>163.7734375</c:v>
                </c:pt>
                <c:pt idx="64042">
                  <c:v>163.77604166666666</c:v>
                </c:pt>
                <c:pt idx="64043">
                  <c:v>163.77864583333334</c:v>
                </c:pt>
                <c:pt idx="64044">
                  <c:v>163.78125</c:v>
                </c:pt>
                <c:pt idx="64045">
                  <c:v>163.78385416666666</c:v>
                </c:pt>
                <c:pt idx="64046">
                  <c:v>163.78645833333334</c:v>
                </c:pt>
                <c:pt idx="64047">
                  <c:v>163.7890625</c:v>
                </c:pt>
                <c:pt idx="64048">
                  <c:v>163.79166666666666</c:v>
                </c:pt>
                <c:pt idx="64049">
                  <c:v>163.79427083333334</c:v>
                </c:pt>
                <c:pt idx="64050">
                  <c:v>163.796875</c:v>
                </c:pt>
                <c:pt idx="64051">
                  <c:v>163.79947916666666</c:v>
                </c:pt>
                <c:pt idx="64052">
                  <c:v>163.80208333333334</c:v>
                </c:pt>
                <c:pt idx="64053">
                  <c:v>163.8046875</c:v>
                </c:pt>
                <c:pt idx="64054">
                  <c:v>163.80729166666666</c:v>
                </c:pt>
                <c:pt idx="64055">
                  <c:v>163.80989583333334</c:v>
                </c:pt>
                <c:pt idx="64056">
                  <c:v>163.8125</c:v>
                </c:pt>
                <c:pt idx="64057">
                  <c:v>163.81510416666666</c:v>
                </c:pt>
                <c:pt idx="64058">
                  <c:v>163.81770833333334</c:v>
                </c:pt>
                <c:pt idx="64059">
                  <c:v>163.8203125</c:v>
                </c:pt>
                <c:pt idx="64060">
                  <c:v>163.82291666666666</c:v>
                </c:pt>
                <c:pt idx="64061">
                  <c:v>163.82552083333334</c:v>
                </c:pt>
                <c:pt idx="64062">
                  <c:v>163.828125</c:v>
                </c:pt>
                <c:pt idx="64063">
                  <c:v>163.83072916666666</c:v>
                </c:pt>
                <c:pt idx="64064">
                  <c:v>163.83333333333334</c:v>
                </c:pt>
                <c:pt idx="64065">
                  <c:v>163.8359375</c:v>
                </c:pt>
                <c:pt idx="64066">
                  <c:v>163.83854166666666</c:v>
                </c:pt>
                <c:pt idx="64067">
                  <c:v>163.84114583333334</c:v>
                </c:pt>
                <c:pt idx="64068">
                  <c:v>163.84375</c:v>
                </c:pt>
                <c:pt idx="64069">
                  <c:v>163.84635416666666</c:v>
                </c:pt>
                <c:pt idx="64070">
                  <c:v>163.84895833333334</c:v>
                </c:pt>
                <c:pt idx="64071">
                  <c:v>163.8515625</c:v>
                </c:pt>
                <c:pt idx="64072">
                  <c:v>163.85416666666666</c:v>
                </c:pt>
                <c:pt idx="64073">
                  <c:v>163.85677083333334</c:v>
                </c:pt>
                <c:pt idx="64074">
                  <c:v>163.859375</c:v>
                </c:pt>
                <c:pt idx="64075">
                  <c:v>163.86197916666666</c:v>
                </c:pt>
                <c:pt idx="64076">
                  <c:v>163.86458333333334</c:v>
                </c:pt>
                <c:pt idx="64077">
                  <c:v>163.8671875</c:v>
                </c:pt>
                <c:pt idx="64078">
                  <c:v>163.86979166666666</c:v>
                </c:pt>
                <c:pt idx="64079">
                  <c:v>163.87239583333334</c:v>
                </c:pt>
                <c:pt idx="64080">
                  <c:v>163.875</c:v>
                </c:pt>
                <c:pt idx="64081">
                  <c:v>163.87760416666666</c:v>
                </c:pt>
                <c:pt idx="64082">
                  <c:v>163.88020833333334</c:v>
                </c:pt>
                <c:pt idx="64083">
                  <c:v>163.8828125</c:v>
                </c:pt>
                <c:pt idx="64084">
                  <c:v>163.88541666666666</c:v>
                </c:pt>
                <c:pt idx="64085">
                  <c:v>163.88802083333334</c:v>
                </c:pt>
                <c:pt idx="64086">
                  <c:v>163.890625</c:v>
                </c:pt>
                <c:pt idx="64087">
                  <c:v>163.89322916666666</c:v>
                </c:pt>
                <c:pt idx="64088">
                  <c:v>163.89583333333334</c:v>
                </c:pt>
                <c:pt idx="64089">
                  <c:v>163.8984375</c:v>
                </c:pt>
                <c:pt idx="64090">
                  <c:v>163.90104166666666</c:v>
                </c:pt>
                <c:pt idx="64091">
                  <c:v>163.90364583333334</c:v>
                </c:pt>
                <c:pt idx="64092">
                  <c:v>163.90625</c:v>
                </c:pt>
                <c:pt idx="64093">
                  <c:v>163.90885416666666</c:v>
                </c:pt>
                <c:pt idx="64094">
                  <c:v>163.91145833333334</c:v>
                </c:pt>
                <c:pt idx="64095">
                  <c:v>163.9140625</c:v>
                </c:pt>
                <c:pt idx="64096">
                  <c:v>163.91666666666666</c:v>
                </c:pt>
                <c:pt idx="64097">
                  <c:v>163.91927083333334</c:v>
                </c:pt>
                <c:pt idx="64098">
                  <c:v>163.921875</c:v>
                </c:pt>
                <c:pt idx="64099">
                  <c:v>163.92447916666666</c:v>
                </c:pt>
                <c:pt idx="64100">
                  <c:v>163.92708333333334</c:v>
                </c:pt>
                <c:pt idx="64101">
                  <c:v>163.9296875</c:v>
                </c:pt>
                <c:pt idx="64102">
                  <c:v>163.93229166666666</c:v>
                </c:pt>
                <c:pt idx="64103">
                  <c:v>163.93489583333334</c:v>
                </c:pt>
                <c:pt idx="64104">
                  <c:v>163.9375</c:v>
                </c:pt>
                <c:pt idx="64105">
                  <c:v>163.94010416666666</c:v>
                </c:pt>
                <c:pt idx="64106">
                  <c:v>163.94270833333334</c:v>
                </c:pt>
                <c:pt idx="64107">
                  <c:v>163.9453125</c:v>
                </c:pt>
                <c:pt idx="64108">
                  <c:v>163.94791666666666</c:v>
                </c:pt>
                <c:pt idx="64109">
                  <c:v>163.95052083333334</c:v>
                </c:pt>
                <c:pt idx="64110">
                  <c:v>163.953125</c:v>
                </c:pt>
                <c:pt idx="64111">
                  <c:v>163.95572916666666</c:v>
                </c:pt>
                <c:pt idx="64112">
                  <c:v>163.95833333333334</c:v>
                </c:pt>
                <c:pt idx="64113">
                  <c:v>163.9609375</c:v>
                </c:pt>
                <c:pt idx="64114">
                  <c:v>163.96354166666666</c:v>
                </c:pt>
                <c:pt idx="64115">
                  <c:v>163.96614583333334</c:v>
                </c:pt>
                <c:pt idx="64116">
                  <c:v>163.96875</c:v>
                </c:pt>
                <c:pt idx="64117">
                  <c:v>163.97135416666666</c:v>
                </c:pt>
                <c:pt idx="64118">
                  <c:v>163.97395833333334</c:v>
                </c:pt>
                <c:pt idx="64119">
                  <c:v>163.9765625</c:v>
                </c:pt>
                <c:pt idx="64120">
                  <c:v>163.97916666666666</c:v>
                </c:pt>
                <c:pt idx="64121">
                  <c:v>163.98177083333334</c:v>
                </c:pt>
                <c:pt idx="64122">
                  <c:v>163.984375</c:v>
                </c:pt>
                <c:pt idx="64123">
                  <c:v>163.98697916666666</c:v>
                </c:pt>
                <c:pt idx="64124">
                  <c:v>163.98958333333334</c:v>
                </c:pt>
                <c:pt idx="64125">
                  <c:v>163.9921875</c:v>
                </c:pt>
                <c:pt idx="64126">
                  <c:v>163.99479166666666</c:v>
                </c:pt>
                <c:pt idx="64127">
                  <c:v>163.99739583333334</c:v>
                </c:pt>
                <c:pt idx="64128">
                  <c:v>164</c:v>
                </c:pt>
                <c:pt idx="64129">
                  <c:v>164.00260416666666</c:v>
                </c:pt>
                <c:pt idx="64130">
                  <c:v>164.00520833333334</c:v>
                </c:pt>
                <c:pt idx="64131">
                  <c:v>164.0078125</c:v>
                </c:pt>
                <c:pt idx="64132">
                  <c:v>164.01041666666666</c:v>
                </c:pt>
                <c:pt idx="64133">
                  <c:v>164.01302083333334</c:v>
                </c:pt>
                <c:pt idx="64134">
                  <c:v>164.015625</c:v>
                </c:pt>
                <c:pt idx="64135">
                  <c:v>164.01822916666666</c:v>
                </c:pt>
                <c:pt idx="64136">
                  <c:v>164.02083333333334</c:v>
                </c:pt>
                <c:pt idx="64137">
                  <c:v>164.0234375</c:v>
                </c:pt>
                <c:pt idx="64138">
                  <c:v>164.02604166666666</c:v>
                </c:pt>
                <c:pt idx="64139">
                  <c:v>164.02864583333334</c:v>
                </c:pt>
                <c:pt idx="64140">
                  <c:v>164.03125</c:v>
                </c:pt>
                <c:pt idx="64141">
                  <c:v>164.03385416666666</c:v>
                </c:pt>
                <c:pt idx="64142">
                  <c:v>164.03645833333334</c:v>
                </c:pt>
                <c:pt idx="64143">
                  <c:v>164.0390625</c:v>
                </c:pt>
                <c:pt idx="64144">
                  <c:v>164.04166666666666</c:v>
                </c:pt>
                <c:pt idx="64145">
                  <c:v>164.04427083333334</c:v>
                </c:pt>
                <c:pt idx="64146">
                  <c:v>164.046875</c:v>
                </c:pt>
                <c:pt idx="64147">
                  <c:v>164.04947916666666</c:v>
                </c:pt>
                <c:pt idx="64148">
                  <c:v>164.05208333333334</c:v>
                </c:pt>
                <c:pt idx="64149">
                  <c:v>164.0546875</c:v>
                </c:pt>
                <c:pt idx="64150">
                  <c:v>164.05729166666666</c:v>
                </c:pt>
                <c:pt idx="64151">
                  <c:v>164.05989583333334</c:v>
                </c:pt>
                <c:pt idx="64152">
                  <c:v>164.0625</c:v>
                </c:pt>
                <c:pt idx="64153">
                  <c:v>164.06510416666666</c:v>
                </c:pt>
                <c:pt idx="64154">
                  <c:v>164.06770833333334</c:v>
                </c:pt>
                <c:pt idx="64155">
                  <c:v>164.0703125</c:v>
                </c:pt>
                <c:pt idx="64156">
                  <c:v>164.07291666666666</c:v>
                </c:pt>
                <c:pt idx="64157">
                  <c:v>164.07552083333334</c:v>
                </c:pt>
                <c:pt idx="64158">
                  <c:v>164.078125</c:v>
                </c:pt>
                <c:pt idx="64159">
                  <c:v>164.08072916666666</c:v>
                </c:pt>
                <c:pt idx="64160">
                  <c:v>164.08333333333334</c:v>
                </c:pt>
                <c:pt idx="64161">
                  <c:v>164.0859375</c:v>
                </c:pt>
                <c:pt idx="64162">
                  <c:v>164.08854166666666</c:v>
                </c:pt>
                <c:pt idx="64163">
                  <c:v>164.09114583333334</c:v>
                </c:pt>
                <c:pt idx="64164">
                  <c:v>164.09375</c:v>
                </c:pt>
                <c:pt idx="64165">
                  <c:v>164.09635416666666</c:v>
                </c:pt>
                <c:pt idx="64166">
                  <c:v>164.09895833333334</c:v>
                </c:pt>
                <c:pt idx="64167">
                  <c:v>164.1015625</c:v>
                </c:pt>
                <c:pt idx="64168">
                  <c:v>164.10416666666666</c:v>
                </c:pt>
                <c:pt idx="64169">
                  <c:v>164.10677083333334</c:v>
                </c:pt>
                <c:pt idx="64170">
                  <c:v>164.109375</c:v>
                </c:pt>
                <c:pt idx="64171">
                  <c:v>164.11197916666666</c:v>
                </c:pt>
                <c:pt idx="64172">
                  <c:v>164.11458333333334</c:v>
                </c:pt>
                <c:pt idx="64173">
                  <c:v>164.1171875</c:v>
                </c:pt>
                <c:pt idx="64174">
                  <c:v>164.11979166666666</c:v>
                </c:pt>
                <c:pt idx="64175">
                  <c:v>164.12239583333334</c:v>
                </c:pt>
                <c:pt idx="64176">
                  <c:v>164.125</c:v>
                </c:pt>
                <c:pt idx="64177">
                  <c:v>164.12760416666666</c:v>
                </c:pt>
                <c:pt idx="64178">
                  <c:v>164.13020833333334</c:v>
                </c:pt>
                <c:pt idx="64179">
                  <c:v>164.1328125</c:v>
                </c:pt>
                <c:pt idx="64180">
                  <c:v>164.13541666666666</c:v>
                </c:pt>
                <c:pt idx="64181">
                  <c:v>164.13802083333334</c:v>
                </c:pt>
                <c:pt idx="64182">
                  <c:v>164.140625</c:v>
                </c:pt>
                <c:pt idx="64183">
                  <c:v>164.14322916666666</c:v>
                </c:pt>
                <c:pt idx="64184">
                  <c:v>164.14583333333334</c:v>
                </c:pt>
                <c:pt idx="64185">
                  <c:v>164.1484375</c:v>
                </c:pt>
                <c:pt idx="64186">
                  <c:v>164.15104166666666</c:v>
                </c:pt>
                <c:pt idx="64187">
                  <c:v>164.15364583333334</c:v>
                </c:pt>
                <c:pt idx="64188">
                  <c:v>164.15625</c:v>
                </c:pt>
                <c:pt idx="64189">
                  <c:v>164.15885416666666</c:v>
                </c:pt>
                <c:pt idx="64190">
                  <c:v>164.16145833333334</c:v>
                </c:pt>
                <c:pt idx="64191">
                  <c:v>164.1640625</c:v>
                </c:pt>
                <c:pt idx="64192">
                  <c:v>164.16666666666666</c:v>
                </c:pt>
                <c:pt idx="64193">
                  <c:v>164.16927083333334</c:v>
                </c:pt>
                <c:pt idx="64194">
                  <c:v>164.171875</c:v>
                </c:pt>
                <c:pt idx="64195">
                  <c:v>164.17447916666666</c:v>
                </c:pt>
                <c:pt idx="64196">
                  <c:v>164.17708333333334</c:v>
                </c:pt>
                <c:pt idx="64197">
                  <c:v>164.1796875</c:v>
                </c:pt>
                <c:pt idx="64198">
                  <c:v>164.18229166666666</c:v>
                </c:pt>
                <c:pt idx="64199">
                  <c:v>164.18489583333334</c:v>
                </c:pt>
                <c:pt idx="64200">
                  <c:v>164.1875</c:v>
                </c:pt>
                <c:pt idx="64201">
                  <c:v>164.19010416666666</c:v>
                </c:pt>
                <c:pt idx="64202">
                  <c:v>164.19270833333334</c:v>
                </c:pt>
                <c:pt idx="64203">
                  <c:v>164.1953125</c:v>
                </c:pt>
                <c:pt idx="64204">
                  <c:v>164.19791666666666</c:v>
                </c:pt>
                <c:pt idx="64205">
                  <c:v>164.20052083333334</c:v>
                </c:pt>
                <c:pt idx="64206">
                  <c:v>164.203125</c:v>
                </c:pt>
                <c:pt idx="64207">
                  <c:v>164.20572916666666</c:v>
                </c:pt>
                <c:pt idx="64208">
                  <c:v>164.20833333333334</c:v>
                </c:pt>
                <c:pt idx="64209">
                  <c:v>164.2109375</c:v>
                </c:pt>
                <c:pt idx="64210">
                  <c:v>164.21354166666666</c:v>
                </c:pt>
                <c:pt idx="64211">
                  <c:v>164.21614583333334</c:v>
                </c:pt>
                <c:pt idx="64212">
                  <c:v>164.21875</c:v>
                </c:pt>
                <c:pt idx="64213">
                  <c:v>164.22135416666666</c:v>
                </c:pt>
                <c:pt idx="64214">
                  <c:v>164.22395833333334</c:v>
                </c:pt>
                <c:pt idx="64215">
                  <c:v>164.2265625</c:v>
                </c:pt>
                <c:pt idx="64216">
                  <c:v>164.22916666666666</c:v>
                </c:pt>
                <c:pt idx="64217">
                  <c:v>164.23177083333334</c:v>
                </c:pt>
                <c:pt idx="64218">
                  <c:v>164.234375</c:v>
                </c:pt>
                <c:pt idx="64219">
                  <c:v>164.23697916666666</c:v>
                </c:pt>
                <c:pt idx="64220">
                  <c:v>164.23958333333334</c:v>
                </c:pt>
                <c:pt idx="64221">
                  <c:v>164.2421875</c:v>
                </c:pt>
                <c:pt idx="64222">
                  <c:v>164.24479166666666</c:v>
                </c:pt>
                <c:pt idx="64223">
                  <c:v>164.24739583333334</c:v>
                </c:pt>
                <c:pt idx="64224">
                  <c:v>164.25</c:v>
                </c:pt>
                <c:pt idx="64225">
                  <c:v>164.25260416666666</c:v>
                </c:pt>
                <c:pt idx="64226">
                  <c:v>164.25520833333334</c:v>
                </c:pt>
                <c:pt idx="64227">
                  <c:v>164.2578125</c:v>
                </c:pt>
                <c:pt idx="64228">
                  <c:v>164.26041666666666</c:v>
                </c:pt>
                <c:pt idx="64229">
                  <c:v>164.26302083333334</c:v>
                </c:pt>
                <c:pt idx="64230">
                  <c:v>164.265625</c:v>
                </c:pt>
                <c:pt idx="64231">
                  <c:v>164.26822916666666</c:v>
                </c:pt>
                <c:pt idx="64232">
                  <c:v>164.27083333333334</c:v>
                </c:pt>
                <c:pt idx="64233">
                  <c:v>164.2734375</c:v>
                </c:pt>
                <c:pt idx="64234">
                  <c:v>164.27604166666666</c:v>
                </c:pt>
                <c:pt idx="64235">
                  <c:v>164.27864583333334</c:v>
                </c:pt>
                <c:pt idx="64236">
                  <c:v>164.28125</c:v>
                </c:pt>
                <c:pt idx="64237">
                  <c:v>164.28385416666666</c:v>
                </c:pt>
                <c:pt idx="64238">
                  <c:v>164.28645833333334</c:v>
                </c:pt>
                <c:pt idx="64239">
                  <c:v>164.2890625</c:v>
                </c:pt>
                <c:pt idx="64240">
                  <c:v>164.29166666666666</c:v>
                </c:pt>
                <c:pt idx="64241">
                  <c:v>164.29427083333334</c:v>
                </c:pt>
                <c:pt idx="64242">
                  <c:v>164.296875</c:v>
                </c:pt>
                <c:pt idx="64243">
                  <c:v>164.29947916666666</c:v>
                </c:pt>
                <c:pt idx="64244">
                  <c:v>164.30208333333334</c:v>
                </c:pt>
                <c:pt idx="64245">
                  <c:v>164.3046875</c:v>
                </c:pt>
                <c:pt idx="64246">
                  <c:v>164.30729166666666</c:v>
                </c:pt>
                <c:pt idx="64247">
                  <c:v>164.30989583333334</c:v>
                </c:pt>
                <c:pt idx="64248">
                  <c:v>164.3125</c:v>
                </c:pt>
                <c:pt idx="64249">
                  <c:v>164.31510416666666</c:v>
                </c:pt>
                <c:pt idx="64250">
                  <c:v>164.31770833333334</c:v>
                </c:pt>
                <c:pt idx="64251">
                  <c:v>164.3203125</c:v>
                </c:pt>
                <c:pt idx="64252">
                  <c:v>164.32291666666666</c:v>
                </c:pt>
                <c:pt idx="64253">
                  <c:v>164.32552083333334</c:v>
                </c:pt>
                <c:pt idx="64254">
                  <c:v>164.328125</c:v>
                </c:pt>
                <c:pt idx="64255">
                  <c:v>164.33072916666666</c:v>
                </c:pt>
                <c:pt idx="64256">
                  <c:v>164.33333333333334</c:v>
                </c:pt>
                <c:pt idx="64257">
                  <c:v>164.3359375</c:v>
                </c:pt>
                <c:pt idx="64258">
                  <c:v>164.33854166666666</c:v>
                </c:pt>
                <c:pt idx="64259">
                  <c:v>164.34114583333334</c:v>
                </c:pt>
                <c:pt idx="64260">
                  <c:v>164.34375</c:v>
                </c:pt>
                <c:pt idx="64261">
                  <c:v>164.34635416666666</c:v>
                </c:pt>
                <c:pt idx="64262">
                  <c:v>164.34895833333334</c:v>
                </c:pt>
                <c:pt idx="64263">
                  <c:v>164.3515625</c:v>
                </c:pt>
                <c:pt idx="64264">
                  <c:v>164.35416666666666</c:v>
                </c:pt>
                <c:pt idx="64265">
                  <c:v>164.35677083333334</c:v>
                </c:pt>
                <c:pt idx="64266">
                  <c:v>164.359375</c:v>
                </c:pt>
                <c:pt idx="64267">
                  <c:v>164.36197916666666</c:v>
                </c:pt>
                <c:pt idx="64268">
                  <c:v>164.36458333333334</c:v>
                </c:pt>
                <c:pt idx="64269">
                  <c:v>164.3671875</c:v>
                </c:pt>
                <c:pt idx="64270">
                  <c:v>164.36979166666666</c:v>
                </c:pt>
                <c:pt idx="64271">
                  <c:v>164.37239583333334</c:v>
                </c:pt>
                <c:pt idx="64272">
                  <c:v>164.375</c:v>
                </c:pt>
                <c:pt idx="64273">
                  <c:v>164.37760416666666</c:v>
                </c:pt>
                <c:pt idx="64274">
                  <c:v>164.38020833333334</c:v>
                </c:pt>
                <c:pt idx="64275">
                  <c:v>164.3828125</c:v>
                </c:pt>
                <c:pt idx="64276">
                  <c:v>164.38541666666666</c:v>
                </c:pt>
                <c:pt idx="64277">
                  <c:v>164.38802083333334</c:v>
                </c:pt>
                <c:pt idx="64278">
                  <c:v>164.390625</c:v>
                </c:pt>
                <c:pt idx="64279">
                  <c:v>164.39322916666666</c:v>
                </c:pt>
                <c:pt idx="64280">
                  <c:v>164.39583333333334</c:v>
                </c:pt>
                <c:pt idx="64281">
                  <c:v>164.3984375</c:v>
                </c:pt>
                <c:pt idx="64282">
                  <c:v>164.40104166666666</c:v>
                </c:pt>
                <c:pt idx="64283">
                  <c:v>164.40364583333334</c:v>
                </c:pt>
                <c:pt idx="64284">
                  <c:v>164.40625</c:v>
                </c:pt>
                <c:pt idx="64285">
                  <c:v>164.40885416666666</c:v>
                </c:pt>
                <c:pt idx="64286">
                  <c:v>164.41145833333334</c:v>
                </c:pt>
                <c:pt idx="64287">
                  <c:v>164.4140625</c:v>
                </c:pt>
                <c:pt idx="64288">
                  <c:v>164.41666666666666</c:v>
                </c:pt>
                <c:pt idx="64289">
                  <c:v>164.41927083333334</c:v>
                </c:pt>
                <c:pt idx="64290">
                  <c:v>164.421875</c:v>
                </c:pt>
                <c:pt idx="64291">
                  <c:v>164.42447916666666</c:v>
                </c:pt>
                <c:pt idx="64292">
                  <c:v>164.42708333333334</c:v>
                </c:pt>
                <c:pt idx="64293">
                  <c:v>164.4296875</c:v>
                </c:pt>
                <c:pt idx="64294">
                  <c:v>164.43229166666666</c:v>
                </c:pt>
                <c:pt idx="64295">
                  <c:v>164.43489583333334</c:v>
                </c:pt>
                <c:pt idx="64296">
                  <c:v>164.4375</c:v>
                </c:pt>
                <c:pt idx="64297">
                  <c:v>164.44010416666666</c:v>
                </c:pt>
                <c:pt idx="64298">
                  <c:v>164.44270833333334</c:v>
                </c:pt>
                <c:pt idx="64299">
                  <c:v>164.4453125</c:v>
                </c:pt>
                <c:pt idx="64300">
                  <c:v>164.44791666666666</c:v>
                </c:pt>
                <c:pt idx="64301">
                  <c:v>164.45052083333334</c:v>
                </c:pt>
                <c:pt idx="64302">
                  <c:v>164.453125</c:v>
                </c:pt>
                <c:pt idx="64303">
                  <c:v>164.45572916666666</c:v>
                </c:pt>
                <c:pt idx="64304">
                  <c:v>164.45833333333334</c:v>
                </c:pt>
                <c:pt idx="64305">
                  <c:v>164.4609375</c:v>
                </c:pt>
                <c:pt idx="64306">
                  <c:v>164.46354166666666</c:v>
                </c:pt>
                <c:pt idx="64307">
                  <c:v>164.46614583333334</c:v>
                </c:pt>
                <c:pt idx="64308">
                  <c:v>164.46875</c:v>
                </c:pt>
                <c:pt idx="64309">
                  <c:v>164.47135416666666</c:v>
                </c:pt>
                <c:pt idx="64310">
                  <c:v>164.47395833333334</c:v>
                </c:pt>
                <c:pt idx="64311">
                  <c:v>164.4765625</c:v>
                </c:pt>
                <c:pt idx="64312">
                  <c:v>164.47916666666666</c:v>
                </c:pt>
                <c:pt idx="64313">
                  <c:v>164.48177083333334</c:v>
                </c:pt>
                <c:pt idx="64314">
                  <c:v>164.484375</c:v>
                </c:pt>
                <c:pt idx="64315">
                  <c:v>164.48697916666666</c:v>
                </c:pt>
                <c:pt idx="64316">
                  <c:v>164.48958333333334</c:v>
                </c:pt>
                <c:pt idx="64317">
                  <c:v>164.4921875</c:v>
                </c:pt>
                <c:pt idx="64318">
                  <c:v>164.49479166666666</c:v>
                </c:pt>
                <c:pt idx="64319">
                  <c:v>164.49739583333334</c:v>
                </c:pt>
                <c:pt idx="64320">
                  <c:v>164.5</c:v>
                </c:pt>
                <c:pt idx="64321">
                  <c:v>164.50260416666666</c:v>
                </c:pt>
                <c:pt idx="64322">
                  <c:v>164.50520833333334</c:v>
                </c:pt>
                <c:pt idx="64323">
                  <c:v>164.5078125</c:v>
                </c:pt>
                <c:pt idx="64324">
                  <c:v>164.51041666666666</c:v>
                </c:pt>
                <c:pt idx="64325">
                  <c:v>164.51302083333334</c:v>
                </c:pt>
                <c:pt idx="64326">
                  <c:v>164.515625</c:v>
                </c:pt>
                <c:pt idx="64327">
                  <c:v>164.51822916666666</c:v>
                </c:pt>
                <c:pt idx="64328">
                  <c:v>164.52083333333334</c:v>
                </c:pt>
                <c:pt idx="64329">
                  <c:v>164.5234375</c:v>
                </c:pt>
                <c:pt idx="64330">
                  <c:v>164.52604166666666</c:v>
                </c:pt>
                <c:pt idx="64331">
                  <c:v>164.52864583333334</c:v>
                </c:pt>
                <c:pt idx="64332">
                  <c:v>164.53125</c:v>
                </c:pt>
                <c:pt idx="64333">
                  <c:v>164.53385416666666</c:v>
                </c:pt>
                <c:pt idx="64334">
                  <c:v>164.53645833333334</c:v>
                </c:pt>
                <c:pt idx="64335">
                  <c:v>164.5390625</c:v>
                </c:pt>
                <c:pt idx="64336">
                  <c:v>164.54166666666666</c:v>
                </c:pt>
                <c:pt idx="64337">
                  <c:v>164.54427083333334</c:v>
                </c:pt>
                <c:pt idx="64338">
                  <c:v>164.546875</c:v>
                </c:pt>
                <c:pt idx="64339">
                  <c:v>164.54947916666666</c:v>
                </c:pt>
                <c:pt idx="64340">
                  <c:v>164.55208333333334</c:v>
                </c:pt>
                <c:pt idx="64341">
                  <c:v>164.5546875</c:v>
                </c:pt>
                <c:pt idx="64342">
                  <c:v>164.55729166666666</c:v>
                </c:pt>
                <c:pt idx="64343">
                  <c:v>164.55989583333334</c:v>
                </c:pt>
                <c:pt idx="64344">
                  <c:v>164.5625</c:v>
                </c:pt>
                <c:pt idx="64345">
                  <c:v>164.56510416666666</c:v>
                </c:pt>
                <c:pt idx="64346">
                  <c:v>164.56770833333334</c:v>
                </c:pt>
                <c:pt idx="64347">
                  <c:v>164.5703125</c:v>
                </c:pt>
                <c:pt idx="64348">
                  <c:v>164.57291666666666</c:v>
                </c:pt>
                <c:pt idx="64349">
                  <c:v>164.57552083333334</c:v>
                </c:pt>
                <c:pt idx="64350">
                  <c:v>164.578125</c:v>
                </c:pt>
                <c:pt idx="64351">
                  <c:v>164.58072916666666</c:v>
                </c:pt>
                <c:pt idx="64352">
                  <c:v>164.58333333333334</c:v>
                </c:pt>
                <c:pt idx="64353">
                  <c:v>164.5859375</c:v>
                </c:pt>
                <c:pt idx="64354">
                  <c:v>164.58854166666666</c:v>
                </c:pt>
                <c:pt idx="64355">
                  <c:v>164.59114583333334</c:v>
                </c:pt>
                <c:pt idx="64356">
                  <c:v>164.59375</c:v>
                </c:pt>
                <c:pt idx="64357">
                  <c:v>164.59635416666666</c:v>
                </c:pt>
                <c:pt idx="64358">
                  <c:v>164.59895833333334</c:v>
                </c:pt>
                <c:pt idx="64359">
                  <c:v>164.6015625</c:v>
                </c:pt>
                <c:pt idx="64360">
                  <c:v>164.60416666666666</c:v>
                </c:pt>
                <c:pt idx="64361">
                  <c:v>164.60677083333334</c:v>
                </c:pt>
                <c:pt idx="64362">
                  <c:v>164.609375</c:v>
                </c:pt>
                <c:pt idx="64363">
                  <c:v>164.61197916666666</c:v>
                </c:pt>
                <c:pt idx="64364">
                  <c:v>164.61458333333334</c:v>
                </c:pt>
                <c:pt idx="64365">
                  <c:v>164.6171875</c:v>
                </c:pt>
                <c:pt idx="64366">
                  <c:v>164.61979166666666</c:v>
                </c:pt>
                <c:pt idx="64367">
                  <c:v>164.62239583333334</c:v>
                </c:pt>
                <c:pt idx="64368">
                  <c:v>164.625</c:v>
                </c:pt>
                <c:pt idx="64369">
                  <c:v>164.62760416666666</c:v>
                </c:pt>
                <c:pt idx="64370">
                  <c:v>164.63020833333334</c:v>
                </c:pt>
                <c:pt idx="64371">
                  <c:v>164.6328125</c:v>
                </c:pt>
                <c:pt idx="64372">
                  <c:v>164.63541666666666</c:v>
                </c:pt>
                <c:pt idx="64373">
                  <c:v>164.63802083333334</c:v>
                </c:pt>
                <c:pt idx="64374">
                  <c:v>164.640625</c:v>
                </c:pt>
                <c:pt idx="64375">
                  <c:v>164.64322916666666</c:v>
                </c:pt>
                <c:pt idx="64376">
                  <c:v>164.64583333333334</c:v>
                </c:pt>
                <c:pt idx="64377">
                  <c:v>164.6484375</c:v>
                </c:pt>
                <c:pt idx="64378">
                  <c:v>164.65104166666666</c:v>
                </c:pt>
                <c:pt idx="64379">
                  <c:v>164.65364583333334</c:v>
                </c:pt>
                <c:pt idx="64380">
                  <c:v>164.65625</c:v>
                </c:pt>
                <c:pt idx="64381">
                  <c:v>164.65885416666666</c:v>
                </c:pt>
                <c:pt idx="64382">
                  <c:v>164.66145833333334</c:v>
                </c:pt>
                <c:pt idx="64383">
                  <c:v>164.6640625</c:v>
                </c:pt>
                <c:pt idx="64384">
                  <c:v>164.66666666666666</c:v>
                </c:pt>
                <c:pt idx="64385">
                  <c:v>164.66927083333334</c:v>
                </c:pt>
                <c:pt idx="64386">
                  <c:v>164.671875</c:v>
                </c:pt>
                <c:pt idx="64387">
                  <c:v>164.67447916666666</c:v>
                </c:pt>
                <c:pt idx="64388">
                  <c:v>164.67708333333334</c:v>
                </c:pt>
                <c:pt idx="64389">
                  <c:v>164.6796875</c:v>
                </c:pt>
                <c:pt idx="64390">
                  <c:v>164.68229166666666</c:v>
                </c:pt>
                <c:pt idx="64391">
                  <c:v>164.68489583333334</c:v>
                </c:pt>
                <c:pt idx="64392">
                  <c:v>164.6875</c:v>
                </c:pt>
                <c:pt idx="64393">
                  <c:v>164.69010416666666</c:v>
                </c:pt>
                <c:pt idx="64394">
                  <c:v>164.69270833333334</c:v>
                </c:pt>
                <c:pt idx="64395">
                  <c:v>164.6953125</c:v>
                </c:pt>
                <c:pt idx="64396">
                  <c:v>164.69791666666666</c:v>
                </c:pt>
                <c:pt idx="64397">
                  <c:v>164.70052083333334</c:v>
                </c:pt>
                <c:pt idx="64398">
                  <c:v>164.703125</c:v>
                </c:pt>
                <c:pt idx="64399">
                  <c:v>164.70572916666666</c:v>
                </c:pt>
                <c:pt idx="64400">
                  <c:v>164.70833333333334</c:v>
                </c:pt>
                <c:pt idx="64401">
                  <c:v>164.7109375</c:v>
                </c:pt>
                <c:pt idx="64402">
                  <c:v>164.71354166666666</c:v>
                </c:pt>
                <c:pt idx="64403">
                  <c:v>164.71614583333334</c:v>
                </c:pt>
                <c:pt idx="64404">
                  <c:v>164.71875</c:v>
                </c:pt>
                <c:pt idx="64405">
                  <c:v>164.72135416666666</c:v>
                </c:pt>
                <c:pt idx="64406">
                  <c:v>164.72395833333334</c:v>
                </c:pt>
                <c:pt idx="64407">
                  <c:v>164.7265625</c:v>
                </c:pt>
                <c:pt idx="64408">
                  <c:v>164.72916666666666</c:v>
                </c:pt>
                <c:pt idx="64409">
                  <c:v>164.73177083333334</c:v>
                </c:pt>
                <c:pt idx="64410">
                  <c:v>164.734375</c:v>
                </c:pt>
                <c:pt idx="64411">
                  <c:v>164.73697916666666</c:v>
                </c:pt>
                <c:pt idx="64412">
                  <c:v>164.73958333333334</c:v>
                </c:pt>
                <c:pt idx="64413">
                  <c:v>164.7421875</c:v>
                </c:pt>
                <c:pt idx="64414">
                  <c:v>164.74479166666666</c:v>
                </c:pt>
                <c:pt idx="64415">
                  <c:v>164.74739583333334</c:v>
                </c:pt>
                <c:pt idx="64416">
                  <c:v>164.75</c:v>
                </c:pt>
                <c:pt idx="64417">
                  <c:v>164.75260416666666</c:v>
                </c:pt>
                <c:pt idx="64418">
                  <c:v>164.75520833333334</c:v>
                </c:pt>
                <c:pt idx="64419">
                  <c:v>164.7578125</c:v>
                </c:pt>
                <c:pt idx="64420">
                  <c:v>164.76041666666666</c:v>
                </c:pt>
                <c:pt idx="64421">
                  <c:v>164.76302083333334</c:v>
                </c:pt>
                <c:pt idx="64422">
                  <c:v>164.765625</c:v>
                </c:pt>
                <c:pt idx="64423">
                  <c:v>164.76822916666666</c:v>
                </c:pt>
                <c:pt idx="64424">
                  <c:v>164.77083333333334</c:v>
                </c:pt>
                <c:pt idx="64425">
                  <c:v>164.7734375</c:v>
                </c:pt>
                <c:pt idx="64426">
                  <c:v>164.77604166666666</c:v>
                </c:pt>
                <c:pt idx="64427">
                  <c:v>164.77864583333334</c:v>
                </c:pt>
                <c:pt idx="64428">
                  <c:v>164.78125</c:v>
                </c:pt>
                <c:pt idx="64429">
                  <c:v>164.78385416666666</c:v>
                </c:pt>
                <c:pt idx="64430">
                  <c:v>164.78645833333334</c:v>
                </c:pt>
                <c:pt idx="64431">
                  <c:v>164.7890625</c:v>
                </c:pt>
                <c:pt idx="64432">
                  <c:v>164.79166666666666</c:v>
                </c:pt>
                <c:pt idx="64433">
                  <c:v>164.79427083333334</c:v>
                </c:pt>
                <c:pt idx="64434">
                  <c:v>164.796875</c:v>
                </c:pt>
                <c:pt idx="64435">
                  <c:v>164.79947916666666</c:v>
                </c:pt>
                <c:pt idx="64436">
                  <c:v>164.80208333333334</c:v>
                </c:pt>
                <c:pt idx="64437">
                  <c:v>164.8046875</c:v>
                </c:pt>
                <c:pt idx="64438">
                  <c:v>164.80729166666666</c:v>
                </c:pt>
                <c:pt idx="64439">
                  <c:v>164.80989583333334</c:v>
                </c:pt>
                <c:pt idx="64440">
                  <c:v>164.8125</c:v>
                </c:pt>
                <c:pt idx="64441">
                  <c:v>164.81510416666666</c:v>
                </c:pt>
                <c:pt idx="64442">
                  <c:v>164.81770833333334</c:v>
                </c:pt>
                <c:pt idx="64443">
                  <c:v>164.8203125</c:v>
                </c:pt>
                <c:pt idx="64444">
                  <c:v>164.82291666666666</c:v>
                </c:pt>
                <c:pt idx="64445">
                  <c:v>164.82552083333334</c:v>
                </c:pt>
                <c:pt idx="64446">
                  <c:v>164.828125</c:v>
                </c:pt>
                <c:pt idx="64447">
                  <c:v>164.83072916666666</c:v>
                </c:pt>
                <c:pt idx="64448">
                  <c:v>164.83333333333334</c:v>
                </c:pt>
                <c:pt idx="64449">
                  <c:v>164.8359375</c:v>
                </c:pt>
                <c:pt idx="64450">
                  <c:v>164.83854166666666</c:v>
                </c:pt>
                <c:pt idx="64451">
                  <c:v>164.84114583333334</c:v>
                </c:pt>
                <c:pt idx="64452">
                  <c:v>164.84375</c:v>
                </c:pt>
                <c:pt idx="64453">
                  <c:v>164.84635416666666</c:v>
                </c:pt>
                <c:pt idx="64454">
                  <c:v>164.84895833333334</c:v>
                </c:pt>
                <c:pt idx="64455">
                  <c:v>164.8515625</c:v>
                </c:pt>
                <c:pt idx="64456">
                  <c:v>164.85416666666666</c:v>
                </c:pt>
                <c:pt idx="64457">
                  <c:v>164.85677083333334</c:v>
                </c:pt>
                <c:pt idx="64458">
                  <c:v>164.859375</c:v>
                </c:pt>
                <c:pt idx="64459">
                  <c:v>164.86197916666666</c:v>
                </c:pt>
                <c:pt idx="64460">
                  <c:v>164.86458333333334</c:v>
                </c:pt>
                <c:pt idx="64461">
                  <c:v>164.8671875</c:v>
                </c:pt>
                <c:pt idx="64462">
                  <c:v>164.86979166666666</c:v>
                </c:pt>
                <c:pt idx="64463">
                  <c:v>164.87239583333334</c:v>
                </c:pt>
                <c:pt idx="64464">
                  <c:v>164.875</c:v>
                </c:pt>
                <c:pt idx="64465">
                  <c:v>164.87760416666666</c:v>
                </c:pt>
                <c:pt idx="64466">
                  <c:v>164.88020833333334</c:v>
                </c:pt>
                <c:pt idx="64467">
                  <c:v>164.8828125</c:v>
                </c:pt>
                <c:pt idx="64468">
                  <c:v>164.88541666666666</c:v>
                </c:pt>
                <c:pt idx="64469">
                  <c:v>164.88802083333334</c:v>
                </c:pt>
                <c:pt idx="64470">
                  <c:v>164.890625</c:v>
                </c:pt>
                <c:pt idx="64471">
                  <c:v>164.89322916666666</c:v>
                </c:pt>
                <c:pt idx="64472">
                  <c:v>164.89583333333334</c:v>
                </c:pt>
                <c:pt idx="64473">
                  <c:v>164.8984375</c:v>
                </c:pt>
                <c:pt idx="64474">
                  <c:v>164.90104166666666</c:v>
                </c:pt>
                <c:pt idx="64475">
                  <c:v>164.90364583333334</c:v>
                </c:pt>
                <c:pt idx="64476">
                  <c:v>164.90625</c:v>
                </c:pt>
                <c:pt idx="64477">
                  <c:v>164.90885416666666</c:v>
                </c:pt>
                <c:pt idx="64478">
                  <c:v>164.91145833333334</c:v>
                </c:pt>
                <c:pt idx="64479">
                  <c:v>164.9140625</c:v>
                </c:pt>
                <c:pt idx="64480">
                  <c:v>164.91666666666666</c:v>
                </c:pt>
                <c:pt idx="64481">
                  <c:v>164.91927083333334</c:v>
                </c:pt>
                <c:pt idx="64482">
                  <c:v>164.921875</c:v>
                </c:pt>
                <c:pt idx="64483">
                  <c:v>164.92447916666666</c:v>
                </c:pt>
                <c:pt idx="64484">
                  <c:v>164.92708333333334</c:v>
                </c:pt>
                <c:pt idx="64485">
                  <c:v>164.9296875</c:v>
                </c:pt>
                <c:pt idx="64486">
                  <c:v>164.93229166666666</c:v>
                </c:pt>
                <c:pt idx="64487">
                  <c:v>164.93489583333334</c:v>
                </c:pt>
                <c:pt idx="64488">
                  <c:v>164.9375</c:v>
                </c:pt>
                <c:pt idx="64489">
                  <c:v>164.94010416666666</c:v>
                </c:pt>
                <c:pt idx="64490">
                  <c:v>164.94270833333334</c:v>
                </c:pt>
                <c:pt idx="64491">
                  <c:v>164.9453125</c:v>
                </c:pt>
                <c:pt idx="64492">
                  <c:v>164.94791666666666</c:v>
                </c:pt>
                <c:pt idx="64493">
                  <c:v>164.95052083333334</c:v>
                </c:pt>
                <c:pt idx="64494">
                  <c:v>164.953125</c:v>
                </c:pt>
                <c:pt idx="64495">
                  <c:v>164.95572916666666</c:v>
                </c:pt>
                <c:pt idx="64496">
                  <c:v>164.95833333333334</c:v>
                </c:pt>
                <c:pt idx="64497">
                  <c:v>164.9609375</c:v>
                </c:pt>
                <c:pt idx="64498">
                  <c:v>164.96354166666666</c:v>
                </c:pt>
                <c:pt idx="64499">
                  <c:v>164.96614583333334</c:v>
                </c:pt>
                <c:pt idx="64500">
                  <c:v>164.96875</c:v>
                </c:pt>
                <c:pt idx="64501">
                  <c:v>164.97135416666666</c:v>
                </c:pt>
                <c:pt idx="64502">
                  <c:v>164.97395833333334</c:v>
                </c:pt>
                <c:pt idx="64503">
                  <c:v>164.9765625</c:v>
                </c:pt>
                <c:pt idx="64504">
                  <c:v>164.97916666666666</c:v>
                </c:pt>
                <c:pt idx="64505">
                  <c:v>164.98177083333334</c:v>
                </c:pt>
                <c:pt idx="64506">
                  <c:v>164.984375</c:v>
                </c:pt>
                <c:pt idx="64507">
                  <c:v>164.98697916666666</c:v>
                </c:pt>
                <c:pt idx="64508">
                  <c:v>164.98958333333334</c:v>
                </c:pt>
                <c:pt idx="64509">
                  <c:v>164.9921875</c:v>
                </c:pt>
                <c:pt idx="64510">
                  <c:v>164.99479166666666</c:v>
                </c:pt>
                <c:pt idx="64511">
                  <c:v>164.99739583333334</c:v>
                </c:pt>
                <c:pt idx="64512">
                  <c:v>165</c:v>
                </c:pt>
                <c:pt idx="64513">
                  <c:v>165.00260416666666</c:v>
                </c:pt>
                <c:pt idx="64514">
                  <c:v>165.00520833333334</c:v>
                </c:pt>
                <c:pt idx="64515">
                  <c:v>165.0078125</c:v>
                </c:pt>
                <c:pt idx="64516">
                  <c:v>165.01041666666666</c:v>
                </c:pt>
                <c:pt idx="64517">
                  <c:v>165.01302083333334</c:v>
                </c:pt>
                <c:pt idx="64518">
                  <c:v>165.015625</c:v>
                </c:pt>
                <c:pt idx="64519">
                  <c:v>165.01822916666666</c:v>
                </c:pt>
                <c:pt idx="64520">
                  <c:v>165.02083333333334</c:v>
                </c:pt>
                <c:pt idx="64521">
                  <c:v>165.0234375</c:v>
                </c:pt>
                <c:pt idx="64522">
                  <c:v>165.02604166666666</c:v>
                </c:pt>
                <c:pt idx="64523">
                  <c:v>165.02864583333334</c:v>
                </c:pt>
                <c:pt idx="64524">
                  <c:v>165.03125</c:v>
                </c:pt>
                <c:pt idx="64525">
                  <c:v>165.03385416666666</c:v>
                </c:pt>
                <c:pt idx="64526">
                  <c:v>165.03645833333334</c:v>
                </c:pt>
                <c:pt idx="64527">
                  <c:v>165.0390625</c:v>
                </c:pt>
                <c:pt idx="64528">
                  <c:v>165.04166666666666</c:v>
                </c:pt>
                <c:pt idx="64529">
                  <c:v>165.04427083333334</c:v>
                </c:pt>
                <c:pt idx="64530">
                  <c:v>165.046875</c:v>
                </c:pt>
                <c:pt idx="64531">
                  <c:v>165.04947916666666</c:v>
                </c:pt>
                <c:pt idx="64532">
                  <c:v>165.05208333333334</c:v>
                </c:pt>
                <c:pt idx="64533">
                  <c:v>165.0546875</c:v>
                </c:pt>
                <c:pt idx="64534">
                  <c:v>165.05729166666666</c:v>
                </c:pt>
                <c:pt idx="64535">
                  <c:v>165.05989583333334</c:v>
                </c:pt>
                <c:pt idx="64536">
                  <c:v>165.0625</c:v>
                </c:pt>
                <c:pt idx="64537">
                  <c:v>165.06510416666666</c:v>
                </c:pt>
                <c:pt idx="64538">
                  <c:v>165.06770833333334</c:v>
                </c:pt>
                <c:pt idx="64539">
                  <c:v>165.0703125</c:v>
                </c:pt>
                <c:pt idx="64540">
                  <c:v>165.07291666666666</c:v>
                </c:pt>
                <c:pt idx="64541">
                  <c:v>165.07552083333334</c:v>
                </c:pt>
                <c:pt idx="64542">
                  <c:v>165.078125</c:v>
                </c:pt>
                <c:pt idx="64543">
                  <c:v>165.08072916666666</c:v>
                </c:pt>
                <c:pt idx="64544">
                  <c:v>165.08333333333334</c:v>
                </c:pt>
                <c:pt idx="64545">
                  <c:v>165.0859375</c:v>
                </c:pt>
                <c:pt idx="64546">
                  <c:v>165.08854166666666</c:v>
                </c:pt>
                <c:pt idx="64547">
                  <c:v>165.09114583333334</c:v>
                </c:pt>
                <c:pt idx="64548">
                  <c:v>165.09375</c:v>
                </c:pt>
                <c:pt idx="64549">
                  <c:v>165.09635416666666</c:v>
                </c:pt>
                <c:pt idx="64550">
                  <c:v>165.09895833333334</c:v>
                </c:pt>
                <c:pt idx="64551">
                  <c:v>165.1015625</c:v>
                </c:pt>
                <c:pt idx="64552">
                  <c:v>165.10416666666666</c:v>
                </c:pt>
                <c:pt idx="64553">
                  <c:v>165.10677083333334</c:v>
                </c:pt>
                <c:pt idx="64554">
                  <c:v>165.109375</c:v>
                </c:pt>
                <c:pt idx="64555">
                  <c:v>165.11197916666666</c:v>
                </c:pt>
                <c:pt idx="64556">
                  <c:v>165.11458333333334</c:v>
                </c:pt>
                <c:pt idx="64557">
                  <c:v>165.1171875</c:v>
                </c:pt>
                <c:pt idx="64558">
                  <c:v>165.11979166666666</c:v>
                </c:pt>
                <c:pt idx="64559">
                  <c:v>165.12239583333334</c:v>
                </c:pt>
                <c:pt idx="64560">
                  <c:v>165.125</c:v>
                </c:pt>
                <c:pt idx="64561">
                  <c:v>165.12760416666666</c:v>
                </c:pt>
                <c:pt idx="64562">
                  <c:v>165.13020833333334</c:v>
                </c:pt>
                <c:pt idx="64563">
                  <c:v>165.1328125</c:v>
                </c:pt>
                <c:pt idx="64564">
                  <c:v>165.13541666666666</c:v>
                </c:pt>
                <c:pt idx="64565">
                  <c:v>165.13802083333334</c:v>
                </c:pt>
                <c:pt idx="64566">
                  <c:v>165.140625</c:v>
                </c:pt>
                <c:pt idx="64567">
                  <c:v>165.14322916666666</c:v>
                </c:pt>
                <c:pt idx="64568">
                  <c:v>165.14583333333334</c:v>
                </c:pt>
                <c:pt idx="64569">
                  <c:v>165.1484375</c:v>
                </c:pt>
                <c:pt idx="64570">
                  <c:v>165.15104166666666</c:v>
                </c:pt>
                <c:pt idx="64571">
                  <c:v>165.15364583333334</c:v>
                </c:pt>
                <c:pt idx="64572">
                  <c:v>165.15625</c:v>
                </c:pt>
                <c:pt idx="64573">
                  <c:v>165.15885416666666</c:v>
                </c:pt>
                <c:pt idx="64574">
                  <c:v>165.16145833333334</c:v>
                </c:pt>
                <c:pt idx="64575">
                  <c:v>165.1640625</c:v>
                </c:pt>
                <c:pt idx="64576">
                  <c:v>165.16666666666666</c:v>
                </c:pt>
                <c:pt idx="64577">
                  <c:v>165.16927083333334</c:v>
                </c:pt>
                <c:pt idx="64578">
                  <c:v>165.171875</c:v>
                </c:pt>
                <c:pt idx="64579">
                  <c:v>165.17447916666666</c:v>
                </c:pt>
                <c:pt idx="64580">
                  <c:v>165.17708333333334</c:v>
                </c:pt>
                <c:pt idx="64581">
                  <c:v>165.1796875</c:v>
                </c:pt>
                <c:pt idx="64582">
                  <c:v>165.18229166666666</c:v>
                </c:pt>
                <c:pt idx="64583">
                  <c:v>165.18489583333334</c:v>
                </c:pt>
                <c:pt idx="64584">
                  <c:v>165.1875</c:v>
                </c:pt>
                <c:pt idx="64585">
                  <c:v>165.19010416666666</c:v>
                </c:pt>
                <c:pt idx="64586">
                  <c:v>165.19270833333334</c:v>
                </c:pt>
                <c:pt idx="64587">
                  <c:v>165.1953125</c:v>
                </c:pt>
                <c:pt idx="64588">
                  <c:v>165.19791666666666</c:v>
                </c:pt>
                <c:pt idx="64589">
                  <c:v>165.20052083333334</c:v>
                </c:pt>
                <c:pt idx="64590">
                  <c:v>165.203125</c:v>
                </c:pt>
                <c:pt idx="64591">
                  <c:v>165.20572916666666</c:v>
                </c:pt>
                <c:pt idx="64592">
                  <c:v>165.20833333333334</c:v>
                </c:pt>
                <c:pt idx="64593">
                  <c:v>165.2109375</c:v>
                </c:pt>
                <c:pt idx="64594">
                  <c:v>165.21354166666666</c:v>
                </c:pt>
                <c:pt idx="64595">
                  <c:v>165.21614583333334</c:v>
                </c:pt>
                <c:pt idx="64596">
                  <c:v>165.21875</c:v>
                </c:pt>
                <c:pt idx="64597">
                  <c:v>165.22135416666666</c:v>
                </c:pt>
                <c:pt idx="64598">
                  <c:v>165.22395833333334</c:v>
                </c:pt>
                <c:pt idx="64599">
                  <c:v>165.2265625</c:v>
                </c:pt>
                <c:pt idx="64600">
                  <c:v>165.22916666666666</c:v>
                </c:pt>
                <c:pt idx="64601">
                  <c:v>165.23177083333334</c:v>
                </c:pt>
                <c:pt idx="64602">
                  <c:v>165.234375</c:v>
                </c:pt>
                <c:pt idx="64603">
                  <c:v>165.23697916666666</c:v>
                </c:pt>
                <c:pt idx="64604">
                  <c:v>165.23958333333334</c:v>
                </c:pt>
                <c:pt idx="64605">
                  <c:v>165.2421875</c:v>
                </c:pt>
                <c:pt idx="64606">
                  <c:v>165.24479166666666</c:v>
                </c:pt>
                <c:pt idx="64607">
                  <c:v>165.24739583333334</c:v>
                </c:pt>
                <c:pt idx="64608">
                  <c:v>165.25</c:v>
                </c:pt>
                <c:pt idx="64609">
                  <c:v>165.25260416666666</c:v>
                </c:pt>
                <c:pt idx="64610">
                  <c:v>165.25520833333334</c:v>
                </c:pt>
                <c:pt idx="64611">
                  <c:v>165.2578125</c:v>
                </c:pt>
                <c:pt idx="64612">
                  <c:v>165.26041666666666</c:v>
                </c:pt>
                <c:pt idx="64613">
                  <c:v>165.26302083333334</c:v>
                </c:pt>
                <c:pt idx="64614">
                  <c:v>165.265625</c:v>
                </c:pt>
                <c:pt idx="64615">
                  <c:v>165.26822916666666</c:v>
                </c:pt>
                <c:pt idx="64616">
                  <c:v>165.27083333333334</c:v>
                </c:pt>
                <c:pt idx="64617">
                  <c:v>165.2734375</c:v>
                </c:pt>
                <c:pt idx="64618">
                  <c:v>165.27604166666666</c:v>
                </c:pt>
                <c:pt idx="64619">
                  <c:v>165.27864583333334</c:v>
                </c:pt>
                <c:pt idx="64620">
                  <c:v>165.28125</c:v>
                </c:pt>
                <c:pt idx="64621">
                  <c:v>165.28385416666666</c:v>
                </c:pt>
                <c:pt idx="64622">
                  <c:v>165.28645833333334</c:v>
                </c:pt>
                <c:pt idx="64623">
                  <c:v>165.2890625</c:v>
                </c:pt>
                <c:pt idx="64624">
                  <c:v>165.29166666666666</c:v>
                </c:pt>
                <c:pt idx="64625">
                  <c:v>165.29427083333334</c:v>
                </c:pt>
                <c:pt idx="64626">
                  <c:v>165.296875</c:v>
                </c:pt>
                <c:pt idx="64627">
                  <c:v>165.29947916666666</c:v>
                </c:pt>
                <c:pt idx="64628">
                  <c:v>165.30208333333334</c:v>
                </c:pt>
                <c:pt idx="64629">
                  <c:v>165.3046875</c:v>
                </c:pt>
                <c:pt idx="64630">
                  <c:v>165.30729166666666</c:v>
                </c:pt>
                <c:pt idx="64631">
                  <c:v>165.30989583333334</c:v>
                </c:pt>
                <c:pt idx="64632">
                  <c:v>165.3125</c:v>
                </c:pt>
                <c:pt idx="64633">
                  <c:v>165.31510416666666</c:v>
                </c:pt>
                <c:pt idx="64634">
                  <c:v>165.31770833333334</c:v>
                </c:pt>
                <c:pt idx="64635">
                  <c:v>165.3203125</c:v>
                </c:pt>
                <c:pt idx="64636">
                  <c:v>165.32291666666666</c:v>
                </c:pt>
                <c:pt idx="64637">
                  <c:v>165.32552083333334</c:v>
                </c:pt>
                <c:pt idx="64638">
                  <c:v>165.328125</c:v>
                </c:pt>
                <c:pt idx="64639">
                  <c:v>165.33072916666666</c:v>
                </c:pt>
                <c:pt idx="64640">
                  <c:v>165.33333333333334</c:v>
                </c:pt>
                <c:pt idx="64641">
                  <c:v>165.3359375</c:v>
                </c:pt>
                <c:pt idx="64642">
                  <c:v>165.33854166666666</c:v>
                </c:pt>
                <c:pt idx="64643">
                  <c:v>165.34114583333334</c:v>
                </c:pt>
                <c:pt idx="64644">
                  <c:v>165.34375</c:v>
                </c:pt>
                <c:pt idx="64645">
                  <c:v>165.34635416666666</c:v>
                </c:pt>
                <c:pt idx="64646">
                  <c:v>165.34895833333334</c:v>
                </c:pt>
                <c:pt idx="64647">
                  <c:v>165.3515625</c:v>
                </c:pt>
                <c:pt idx="64648">
                  <c:v>165.35416666666666</c:v>
                </c:pt>
                <c:pt idx="64649">
                  <c:v>165.35677083333334</c:v>
                </c:pt>
                <c:pt idx="64650">
                  <c:v>165.359375</c:v>
                </c:pt>
                <c:pt idx="64651">
                  <c:v>165.36197916666666</c:v>
                </c:pt>
                <c:pt idx="64652">
                  <c:v>165.36458333333334</c:v>
                </c:pt>
                <c:pt idx="64653">
                  <c:v>165.3671875</c:v>
                </c:pt>
                <c:pt idx="64654">
                  <c:v>165.36979166666666</c:v>
                </c:pt>
                <c:pt idx="64655">
                  <c:v>165.37239583333334</c:v>
                </c:pt>
                <c:pt idx="64656">
                  <c:v>165.375</c:v>
                </c:pt>
                <c:pt idx="64657">
                  <c:v>165.37760416666666</c:v>
                </c:pt>
                <c:pt idx="64658">
                  <c:v>165.38020833333334</c:v>
                </c:pt>
                <c:pt idx="64659">
                  <c:v>165.3828125</c:v>
                </c:pt>
                <c:pt idx="64660">
                  <c:v>165.38541666666666</c:v>
                </c:pt>
                <c:pt idx="64661">
                  <c:v>165.38802083333334</c:v>
                </c:pt>
                <c:pt idx="64662">
                  <c:v>165.390625</c:v>
                </c:pt>
                <c:pt idx="64663">
                  <c:v>165.39322916666666</c:v>
                </c:pt>
                <c:pt idx="64664">
                  <c:v>165.39583333333334</c:v>
                </c:pt>
                <c:pt idx="64665">
                  <c:v>165.3984375</c:v>
                </c:pt>
                <c:pt idx="64666">
                  <c:v>165.40104166666666</c:v>
                </c:pt>
                <c:pt idx="64667">
                  <c:v>165.40364583333334</c:v>
                </c:pt>
                <c:pt idx="64668">
                  <c:v>165.40625</c:v>
                </c:pt>
                <c:pt idx="64669">
                  <c:v>165.40885416666666</c:v>
                </c:pt>
                <c:pt idx="64670">
                  <c:v>165.41145833333334</c:v>
                </c:pt>
                <c:pt idx="64671">
                  <c:v>165.4140625</c:v>
                </c:pt>
                <c:pt idx="64672">
                  <c:v>165.41666666666666</c:v>
                </c:pt>
                <c:pt idx="64673">
                  <c:v>165.41927083333334</c:v>
                </c:pt>
                <c:pt idx="64674">
                  <c:v>165.421875</c:v>
                </c:pt>
                <c:pt idx="64675">
                  <c:v>165.42447916666666</c:v>
                </c:pt>
                <c:pt idx="64676">
                  <c:v>165.42708333333334</c:v>
                </c:pt>
                <c:pt idx="64677">
                  <c:v>165.4296875</c:v>
                </c:pt>
                <c:pt idx="64678">
                  <c:v>165.43229166666666</c:v>
                </c:pt>
                <c:pt idx="64679">
                  <c:v>165.43489583333334</c:v>
                </c:pt>
                <c:pt idx="64680">
                  <c:v>165.4375</c:v>
                </c:pt>
                <c:pt idx="64681">
                  <c:v>165.44010416666666</c:v>
                </c:pt>
                <c:pt idx="64682">
                  <c:v>165.44270833333334</c:v>
                </c:pt>
                <c:pt idx="64683">
                  <c:v>165.4453125</c:v>
                </c:pt>
                <c:pt idx="64684">
                  <c:v>165.44791666666666</c:v>
                </c:pt>
                <c:pt idx="64685">
                  <c:v>165.45052083333334</c:v>
                </c:pt>
                <c:pt idx="64686">
                  <c:v>165.453125</c:v>
                </c:pt>
                <c:pt idx="64687">
                  <c:v>165.45572916666666</c:v>
                </c:pt>
                <c:pt idx="64688">
                  <c:v>165.45833333333334</c:v>
                </c:pt>
                <c:pt idx="64689">
                  <c:v>165.4609375</c:v>
                </c:pt>
                <c:pt idx="64690">
                  <c:v>165.46354166666666</c:v>
                </c:pt>
                <c:pt idx="64691">
                  <c:v>165.46614583333334</c:v>
                </c:pt>
                <c:pt idx="64692">
                  <c:v>165.46875</c:v>
                </c:pt>
                <c:pt idx="64693">
                  <c:v>165.47135416666666</c:v>
                </c:pt>
                <c:pt idx="64694">
                  <c:v>165.47395833333334</c:v>
                </c:pt>
                <c:pt idx="64695">
                  <c:v>165.4765625</c:v>
                </c:pt>
                <c:pt idx="64696">
                  <c:v>165.47916666666666</c:v>
                </c:pt>
                <c:pt idx="64697">
                  <c:v>165.48177083333334</c:v>
                </c:pt>
                <c:pt idx="64698">
                  <c:v>165.484375</c:v>
                </c:pt>
                <c:pt idx="64699">
                  <c:v>165.48697916666666</c:v>
                </c:pt>
                <c:pt idx="64700">
                  <c:v>165.48958333333334</c:v>
                </c:pt>
                <c:pt idx="64701">
                  <c:v>165.4921875</c:v>
                </c:pt>
                <c:pt idx="64702">
                  <c:v>165.49479166666666</c:v>
                </c:pt>
                <c:pt idx="64703">
                  <c:v>165.49739583333334</c:v>
                </c:pt>
                <c:pt idx="64704">
                  <c:v>165.5</c:v>
                </c:pt>
                <c:pt idx="64705">
                  <c:v>165.50260416666666</c:v>
                </c:pt>
                <c:pt idx="64706">
                  <c:v>165.50520833333334</c:v>
                </c:pt>
                <c:pt idx="64707">
                  <c:v>165.5078125</c:v>
                </c:pt>
                <c:pt idx="64708">
                  <c:v>165.51041666666666</c:v>
                </c:pt>
                <c:pt idx="64709">
                  <c:v>165.51302083333334</c:v>
                </c:pt>
                <c:pt idx="64710">
                  <c:v>165.515625</c:v>
                </c:pt>
                <c:pt idx="64711">
                  <c:v>165.51822916666666</c:v>
                </c:pt>
                <c:pt idx="64712">
                  <c:v>165.52083333333334</c:v>
                </c:pt>
                <c:pt idx="64713">
                  <c:v>165.5234375</c:v>
                </c:pt>
                <c:pt idx="64714">
                  <c:v>165.52604166666666</c:v>
                </c:pt>
                <c:pt idx="64715">
                  <c:v>165.52864583333334</c:v>
                </c:pt>
                <c:pt idx="64716">
                  <c:v>165.53125</c:v>
                </c:pt>
                <c:pt idx="64717">
                  <c:v>165.53385416666666</c:v>
                </c:pt>
                <c:pt idx="64718">
                  <c:v>165.53645833333334</c:v>
                </c:pt>
                <c:pt idx="64719">
                  <c:v>165.5390625</c:v>
                </c:pt>
                <c:pt idx="64720">
                  <c:v>165.54166666666666</c:v>
                </c:pt>
                <c:pt idx="64721">
                  <c:v>165.54427083333334</c:v>
                </c:pt>
                <c:pt idx="64722">
                  <c:v>165.546875</c:v>
                </c:pt>
                <c:pt idx="64723">
                  <c:v>165.54947916666666</c:v>
                </c:pt>
                <c:pt idx="64724">
                  <c:v>165.55208333333334</c:v>
                </c:pt>
                <c:pt idx="64725">
                  <c:v>165.5546875</c:v>
                </c:pt>
                <c:pt idx="64726">
                  <c:v>165.55729166666666</c:v>
                </c:pt>
                <c:pt idx="64727">
                  <c:v>165.55989583333334</c:v>
                </c:pt>
                <c:pt idx="64728">
                  <c:v>165.5625</c:v>
                </c:pt>
                <c:pt idx="64729">
                  <c:v>165.56510416666666</c:v>
                </c:pt>
                <c:pt idx="64730">
                  <c:v>165.56770833333334</c:v>
                </c:pt>
                <c:pt idx="64731">
                  <c:v>165.5703125</c:v>
                </c:pt>
                <c:pt idx="64732">
                  <c:v>165.57291666666666</c:v>
                </c:pt>
                <c:pt idx="64733">
                  <c:v>165.57552083333334</c:v>
                </c:pt>
                <c:pt idx="64734">
                  <c:v>165.578125</c:v>
                </c:pt>
                <c:pt idx="64735">
                  <c:v>165.58072916666666</c:v>
                </c:pt>
                <c:pt idx="64736">
                  <c:v>165.58333333333334</c:v>
                </c:pt>
                <c:pt idx="64737">
                  <c:v>165.5859375</c:v>
                </c:pt>
                <c:pt idx="64738">
                  <c:v>165.58854166666666</c:v>
                </c:pt>
                <c:pt idx="64739">
                  <c:v>165.59114583333334</c:v>
                </c:pt>
                <c:pt idx="64740">
                  <c:v>165.59375</c:v>
                </c:pt>
                <c:pt idx="64741">
                  <c:v>165.59635416666666</c:v>
                </c:pt>
                <c:pt idx="64742">
                  <c:v>165.59895833333334</c:v>
                </c:pt>
                <c:pt idx="64743">
                  <c:v>165.6015625</c:v>
                </c:pt>
                <c:pt idx="64744">
                  <c:v>165.60416666666666</c:v>
                </c:pt>
                <c:pt idx="64745">
                  <c:v>165.60677083333334</c:v>
                </c:pt>
                <c:pt idx="64746">
                  <c:v>165.609375</c:v>
                </c:pt>
                <c:pt idx="64747">
                  <c:v>165.61197916666666</c:v>
                </c:pt>
                <c:pt idx="64748">
                  <c:v>165.61458333333334</c:v>
                </c:pt>
                <c:pt idx="64749">
                  <c:v>165.6171875</c:v>
                </c:pt>
                <c:pt idx="64750">
                  <c:v>165.61979166666666</c:v>
                </c:pt>
                <c:pt idx="64751">
                  <c:v>165.62239583333334</c:v>
                </c:pt>
                <c:pt idx="64752">
                  <c:v>165.625</c:v>
                </c:pt>
                <c:pt idx="64753">
                  <c:v>165.62760416666666</c:v>
                </c:pt>
                <c:pt idx="64754">
                  <c:v>165.63020833333334</c:v>
                </c:pt>
                <c:pt idx="64755">
                  <c:v>165.6328125</c:v>
                </c:pt>
                <c:pt idx="64756">
                  <c:v>165.63541666666666</c:v>
                </c:pt>
                <c:pt idx="64757">
                  <c:v>165.63802083333334</c:v>
                </c:pt>
                <c:pt idx="64758">
                  <c:v>165.640625</c:v>
                </c:pt>
                <c:pt idx="64759">
                  <c:v>165.64322916666666</c:v>
                </c:pt>
                <c:pt idx="64760">
                  <c:v>165.64583333333334</c:v>
                </c:pt>
                <c:pt idx="64761">
                  <c:v>165.6484375</c:v>
                </c:pt>
                <c:pt idx="64762">
                  <c:v>165.65104166666666</c:v>
                </c:pt>
                <c:pt idx="64763">
                  <c:v>165.65364583333334</c:v>
                </c:pt>
                <c:pt idx="64764">
                  <c:v>165.65625</c:v>
                </c:pt>
                <c:pt idx="64765">
                  <c:v>165.65885416666666</c:v>
                </c:pt>
                <c:pt idx="64766">
                  <c:v>165.66145833333334</c:v>
                </c:pt>
                <c:pt idx="64767">
                  <c:v>165.6640625</c:v>
                </c:pt>
                <c:pt idx="64768">
                  <c:v>165.66666666666666</c:v>
                </c:pt>
                <c:pt idx="64769">
                  <c:v>165.66927083333334</c:v>
                </c:pt>
                <c:pt idx="64770">
                  <c:v>165.671875</c:v>
                </c:pt>
                <c:pt idx="64771">
                  <c:v>165.67447916666666</c:v>
                </c:pt>
                <c:pt idx="64772">
                  <c:v>165.67708333333334</c:v>
                </c:pt>
                <c:pt idx="64773">
                  <c:v>165.6796875</c:v>
                </c:pt>
                <c:pt idx="64774">
                  <c:v>165.68229166666666</c:v>
                </c:pt>
                <c:pt idx="64775">
                  <c:v>165.68489583333334</c:v>
                </c:pt>
                <c:pt idx="64776">
                  <c:v>165.6875</c:v>
                </c:pt>
                <c:pt idx="64777">
                  <c:v>165.69010416666666</c:v>
                </c:pt>
                <c:pt idx="64778">
                  <c:v>165.69270833333334</c:v>
                </c:pt>
                <c:pt idx="64779">
                  <c:v>165.6953125</c:v>
                </c:pt>
                <c:pt idx="64780">
                  <c:v>165.69791666666666</c:v>
                </c:pt>
                <c:pt idx="64781">
                  <c:v>165.70052083333334</c:v>
                </c:pt>
                <c:pt idx="64782">
                  <c:v>165.703125</c:v>
                </c:pt>
                <c:pt idx="64783">
                  <c:v>165.70572916666666</c:v>
                </c:pt>
                <c:pt idx="64784">
                  <c:v>165.70833333333334</c:v>
                </c:pt>
                <c:pt idx="64785">
                  <c:v>165.7109375</c:v>
                </c:pt>
                <c:pt idx="64786">
                  <c:v>165.71354166666666</c:v>
                </c:pt>
                <c:pt idx="64787">
                  <c:v>165.71614583333334</c:v>
                </c:pt>
                <c:pt idx="64788">
                  <c:v>165.71875</c:v>
                </c:pt>
                <c:pt idx="64789">
                  <c:v>165.72135416666666</c:v>
                </c:pt>
                <c:pt idx="64790">
                  <c:v>165.72395833333334</c:v>
                </c:pt>
                <c:pt idx="64791">
                  <c:v>165.7265625</c:v>
                </c:pt>
                <c:pt idx="64792">
                  <c:v>165.72916666666666</c:v>
                </c:pt>
                <c:pt idx="64793">
                  <c:v>165.73177083333334</c:v>
                </c:pt>
                <c:pt idx="64794">
                  <c:v>165.734375</c:v>
                </c:pt>
                <c:pt idx="64795">
                  <c:v>165.73697916666666</c:v>
                </c:pt>
                <c:pt idx="64796">
                  <c:v>165.73958333333334</c:v>
                </c:pt>
                <c:pt idx="64797">
                  <c:v>165.7421875</c:v>
                </c:pt>
                <c:pt idx="64798">
                  <c:v>165.74479166666666</c:v>
                </c:pt>
                <c:pt idx="64799">
                  <c:v>165.74739583333334</c:v>
                </c:pt>
                <c:pt idx="64800">
                  <c:v>165.75</c:v>
                </c:pt>
                <c:pt idx="64801">
                  <c:v>165.75260416666666</c:v>
                </c:pt>
                <c:pt idx="64802">
                  <c:v>165.75520833333334</c:v>
                </c:pt>
                <c:pt idx="64803">
                  <c:v>165.7578125</c:v>
                </c:pt>
                <c:pt idx="64804">
                  <c:v>165.76041666666666</c:v>
                </c:pt>
                <c:pt idx="64805">
                  <c:v>165.76302083333334</c:v>
                </c:pt>
                <c:pt idx="64806">
                  <c:v>165.765625</c:v>
                </c:pt>
                <c:pt idx="64807">
                  <c:v>165.76822916666666</c:v>
                </c:pt>
                <c:pt idx="64808">
                  <c:v>165.77083333333334</c:v>
                </c:pt>
                <c:pt idx="64809">
                  <c:v>165.7734375</c:v>
                </c:pt>
                <c:pt idx="64810">
                  <c:v>165.77604166666666</c:v>
                </c:pt>
                <c:pt idx="64811">
                  <c:v>165.77864583333334</c:v>
                </c:pt>
                <c:pt idx="64812">
                  <c:v>165.78125</c:v>
                </c:pt>
                <c:pt idx="64813">
                  <c:v>165.78385416666666</c:v>
                </c:pt>
                <c:pt idx="64814">
                  <c:v>165.78645833333334</c:v>
                </c:pt>
                <c:pt idx="64815">
                  <c:v>165.7890625</c:v>
                </c:pt>
                <c:pt idx="64816">
                  <c:v>165.79166666666666</c:v>
                </c:pt>
                <c:pt idx="64817">
                  <c:v>165.79427083333334</c:v>
                </c:pt>
                <c:pt idx="64818">
                  <c:v>165.796875</c:v>
                </c:pt>
                <c:pt idx="64819">
                  <c:v>165.79947916666666</c:v>
                </c:pt>
                <c:pt idx="64820">
                  <c:v>165.80208333333334</c:v>
                </c:pt>
                <c:pt idx="64821">
                  <c:v>165.8046875</c:v>
                </c:pt>
                <c:pt idx="64822">
                  <c:v>165.80729166666666</c:v>
                </c:pt>
                <c:pt idx="64823">
                  <c:v>165.80989583333334</c:v>
                </c:pt>
                <c:pt idx="64824">
                  <c:v>165.8125</c:v>
                </c:pt>
                <c:pt idx="64825">
                  <c:v>165.81510416666666</c:v>
                </c:pt>
                <c:pt idx="64826">
                  <c:v>165.81770833333334</c:v>
                </c:pt>
                <c:pt idx="64827">
                  <c:v>165.8203125</c:v>
                </c:pt>
                <c:pt idx="64828">
                  <c:v>165.82291666666666</c:v>
                </c:pt>
                <c:pt idx="64829">
                  <c:v>165.82552083333334</c:v>
                </c:pt>
                <c:pt idx="64830">
                  <c:v>165.828125</c:v>
                </c:pt>
                <c:pt idx="64831">
                  <c:v>165.83072916666666</c:v>
                </c:pt>
                <c:pt idx="64832">
                  <c:v>165.83333333333334</c:v>
                </c:pt>
                <c:pt idx="64833">
                  <c:v>165.8359375</c:v>
                </c:pt>
                <c:pt idx="64834">
                  <c:v>165.83854166666666</c:v>
                </c:pt>
                <c:pt idx="64835">
                  <c:v>165.84114583333334</c:v>
                </c:pt>
                <c:pt idx="64836">
                  <c:v>165.84375</c:v>
                </c:pt>
                <c:pt idx="64837">
                  <c:v>165.84635416666666</c:v>
                </c:pt>
                <c:pt idx="64838">
                  <c:v>165.84895833333334</c:v>
                </c:pt>
                <c:pt idx="64839">
                  <c:v>165.8515625</c:v>
                </c:pt>
                <c:pt idx="64840">
                  <c:v>165.85416666666666</c:v>
                </c:pt>
                <c:pt idx="64841">
                  <c:v>165.85677083333334</c:v>
                </c:pt>
                <c:pt idx="64842">
                  <c:v>165.859375</c:v>
                </c:pt>
                <c:pt idx="64843">
                  <c:v>165.86197916666666</c:v>
                </c:pt>
                <c:pt idx="64844">
                  <c:v>165.86458333333334</c:v>
                </c:pt>
                <c:pt idx="64845">
                  <c:v>165.8671875</c:v>
                </c:pt>
                <c:pt idx="64846">
                  <c:v>165.86979166666666</c:v>
                </c:pt>
                <c:pt idx="64847">
                  <c:v>165.87239583333334</c:v>
                </c:pt>
                <c:pt idx="64848">
                  <c:v>165.875</c:v>
                </c:pt>
                <c:pt idx="64849">
                  <c:v>165.87760416666666</c:v>
                </c:pt>
                <c:pt idx="64850">
                  <c:v>165.88020833333334</c:v>
                </c:pt>
                <c:pt idx="64851">
                  <c:v>165.8828125</c:v>
                </c:pt>
                <c:pt idx="64852">
                  <c:v>165.88541666666666</c:v>
                </c:pt>
                <c:pt idx="64853">
                  <c:v>165.88802083333334</c:v>
                </c:pt>
                <c:pt idx="64854">
                  <c:v>165.890625</c:v>
                </c:pt>
                <c:pt idx="64855">
                  <c:v>165.89322916666666</c:v>
                </c:pt>
                <c:pt idx="64856">
                  <c:v>165.89583333333334</c:v>
                </c:pt>
                <c:pt idx="64857">
                  <c:v>165.8984375</c:v>
                </c:pt>
                <c:pt idx="64858">
                  <c:v>165.90104166666666</c:v>
                </c:pt>
                <c:pt idx="64859">
                  <c:v>165.90364583333334</c:v>
                </c:pt>
                <c:pt idx="64860">
                  <c:v>165.90625</c:v>
                </c:pt>
                <c:pt idx="64861">
                  <c:v>165.90885416666666</c:v>
                </c:pt>
                <c:pt idx="64862">
                  <c:v>165.91145833333334</c:v>
                </c:pt>
                <c:pt idx="64863">
                  <c:v>165.9140625</c:v>
                </c:pt>
                <c:pt idx="64864">
                  <c:v>165.91666666666666</c:v>
                </c:pt>
                <c:pt idx="64865">
                  <c:v>165.91927083333334</c:v>
                </c:pt>
                <c:pt idx="64866">
                  <c:v>165.921875</c:v>
                </c:pt>
                <c:pt idx="64867">
                  <c:v>165.92447916666666</c:v>
                </c:pt>
                <c:pt idx="64868">
                  <c:v>165.92708333333334</c:v>
                </c:pt>
                <c:pt idx="64869">
                  <c:v>165.9296875</c:v>
                </c:pt>
                <c:pt idx="64870">
                  <c:v>165.93229166666666</c:v>
                </c:pt>
                <c:pt idx="64871">
                  <c:v>165.93489583333334</c:v>
                </c:pt>
                <c:pt idx="64872">
                  <c:v>165.9375</c:v>
                </c:pt>
                <c:pt idx="64873">
                  <c:v>165.94010416666666</c:v>
                </c:pt>
                <c:pt idx="64874">
                  <c:v>165.94270833333334</c:v>
                </c:pt>
                <c:pt idx="64875">
                  <c:v>165.9453125</c:v>
                </c:pt>
                <c:pt idx="64876">
                  <c:v>165.94791666666666</c:v>
                </c:pt>
                <c:pt idx="64877">
                  <c:v>165.95052083333334</c:v>
                </c:pt>
                <c:pt idx="64878">
                  <c:v>165.953125</c:v>
                </c:pt>
                <c:pt idx="64879">
                  <c:v>165.95572916666666</c:v>
                </c:pt>
                <c:pt idx="64880">
                  <c:v>165.95833333333334</c:v>
                </c:pt>
                <c:pt idx="64881">
                  <c:v>165.9609375</c:v>
                </c:pt>
                <c:pt idx="64882">
                  <c:v>165.96354166666666</c:v>
                </c:pt>
                <c:pt idx="64883">
                  <c:v>165.96614583333334</c:v>
                </c:pt>
                <c:pt idx="64884">
                  <c:v>165.96875</c:v>
                </c:pt>
                <c:pt idx="64885">
                  <c:v>165.97135416666666</c:v>
                </c:pt>
                <c:pt idx="64886">
                  <c:v>165.97395833333334</c:v>
                </c:pt>
                <c:pt idx="64887">
                  <c:v>165.9765625</c:v>
                </c:pt>
                <c:pt idx="64888">
                  <c:v>165.97916666666666</c:v>
                </c:pt>
                <c:pt idx="64889">
                  <c:v>165.98177083333334</c:v>
                </c:pt>
                <c:pt idx="64890">
                  <c:v>165.984375</c:v>
                </c:pt>
                <c:pt idx="64891">
                  <c:v>165.98697916666666</c:v>
                </c:pt>
                <c:pt idx="64892">
                  <c:v>165.98958333333334</c:v>
                </c:pt>
                <c:pt idx="64893">
                  <c:v>165.9921875</c:v>
                </c:pt>
                <c:pt idx="64894">
                  <c:v>165.99479166666666</c:v>
                </c:pt>
                <c:pt idx="64895">
                  <c:v>165.99739583333334</c:v>
                </c:pt>
                <c:pt idx="64896">
                  <c:v>166</c:v>
                </c:pt>
                <c:pt idx="64897">
                  <c:v>166.00260416666666</c:v>
                </c:pt>
                <c:pt idx="64898">
                  <c:v>166.00520833333334</c:v>
                </c:pt>
                <c:pt idx="64899">
                  <c:v>166.0078125</c:v>
                </c:pt>
                <c:pt idx="64900">
                  <c:v>166.01041666666666</c:v>
                </c:pt>
                <c:pt idx="64901">
                  <c:v>166.01302083333334</c:v>
                </c:pt>
                <c:pt idx="64902">
                  <c:v>166.015625</c:v>
                </c:pt>
                <c:pt idx="64903">
                  <c:v>166.01822916666666</c:v>
                </c:pt>
                <c:pt idx="64904">
                  <c:v>166.02083333333334</c:v>
                </c:pt>
                <c:pt idx="64905">
                  <c:v>166.0234375</c:v>
                </c:pt>
                <c:pt idx="64906">
                  <c:v>166.02604166666666</c:v>
                </c:pt>
                <c:pt idx="64907">
                  <c:v>166.02864583333334</c:v>
                </c:pt>
                <c:pt idx="64908">
                  <c:v>166.03125</c:v>
                </c:pt>
                <c:pt idx="64909">
                  <c:v>166.03385416666666</c:v>
                </c:pt>
                <c:pt idx="64910">
                  <c:v>166.03645833333334</c:v>
                </c:pt>
                <c:pt idx="64911">
                  <c:v>166.0390625</c:v>
                </c:pt>
                <c:pt idx="64912">
                  <c:v>166.04166666666666</c:v>
                </c:pt>
                <c:pt idx="64913">
                  <c:v>166.04427083333334</c:v>
                </c:pt>
                <c:pt idx="64914">
                  <c:v>166.046875</c:v>
                </c:pt>
                <c:pt idx="64915">
                  <c:v>166.04947916666666</c:v>
                </c:pt>
                <c:pt idx="64916">
                  <c:v>166.05208333333334</c:v>
                </c:pt>
                <c:pt idx="64917">
                  <c:v>166.0546875</c:v>
                </c:pt>
                <c:pt idx="64918">
                  <c:v>166.05729166666666</c:v>
                </c:pt>
                <c:pt idx="64919">
                  <c:v>166.05989583333334</c:v>
                </c:pt>
                <c:pt idx="64920">
                  <c:v>166.0625</c:v>
                </c:pt>
                <c:pt idx="64921">
                  <c:v>166.06510416666666</c:v>
                </c:pt>
                <c:pt idx="64922">
                  <c:v>166.06770833333334</c:v>
                </c:pt>
                <c:pt idx="64923">
                  <c:v>166.0703125</c:v>
                </c:pt>
                <c:pt idx="64924">
                  <c:v>166.07291666666666</c:v>
                </c:pt>
                <c:pt idx="64925">
                  <c:v>166.07552083333334</c:v>
                </c:pt>
                <c:pt idx="64926">
                  <c:v>166.078125</c:v>
                </c:pt>
                <c:pt idx="64927">
                  <c:v>166.08072916666666</c:v>
                </c:pt>
                <c:pt idx="64928">
                  <c:v>166.08333333333334</c:v>
                </c:pt>
                <c:pt idx="64929">
                  <c:v>166.0859375</c:v>
                </c:pt>
                <c:pt idx="64930">
                  <c:v>166.08854166666666</c:v>
                </c:pt>
                <c:pt idx="64931">
                  <c:v>166.09114583333334</c:v>
                </c:pt>
                <c:pt idx="64932">
                  <c:v>166.09375</c:v>
                </c:pt>
                <c:pt idx="64933">
                  <c:v>166.09635416666666</c:v>
                </c:pt>
                <c:pt idx="64934">
                  <c:v>166.09895833333334</c:v>
                </c:pt>
                <c:pt idx="64935">
                  <c:v>166.1015625</c:v>
                </c:pt>
                <c:pt idx="64936">
                  <c:v>166.10416666666666</c:v>
                </c:pt>
                <c:pt idx="64937">
                  <c:v>166.10677083333334</c:v>
                </c:pt>
                <c:pt idx="64938">
                  <c:v>166.109375</c:v>
                </c:pt>
                <c:pt idx="64939">
                  <c:v>166.11197916666666</c:v>
                </c:pt>
                <c:pt idx="64940">
                  <c:v>166.11458333333334</c:v>
                </c:pt>
                <c:pt idx="64941">
                  <c:v>166.1171875</c:v>
                </c:pt>
                <c:pt idx="64942">
                  <c:v>166.11979166666666</c:v>
                </c:pt>
                <c:pt idx="64943">
                  <c:v>166.12239583333334</c:v>
                </c:pt>
                <c:pt idx="64944">
                  <c:v>166.125</c:v>
                </c:pt>
                <c:pt idx="64945">
                  <c:v>166.12760416666666</c:v>
                </c:pt>
                <c:pt idx="64946">
                  <c:v>166.13020833333334</c:v>
                </c:pt>
                <c:pt idx="64947">
                  <c:v>166.1328125</c:v>
                </c:pt>
                <c:pt idx="64948">
                  <c:v>166.13541666666666</c:v>
                </c:pt>
                <c:pt idx="64949">
                  <c:v>166.13802083333334</c:v>
                </c:pt>
                <c:pt idx="64950">
                  <c:v>166.140625</c:v>
                </c:pt>
                <c:pt idx="64951">
                  <c:v>166.14322916666666</c:v>
                </c:pt>
                <c:pt idx="64952">
                  <c:v>166.14583333333334</c:v>
                </c:pt>
                <c:pt idx="64953">
                  <c:v>166.1484375</c:v>
                </c:pt>
                <c:pt idx="64954">
                  <c:v>166.15104166666666</c:v>
                </c:pt>
                <c:pt idx="64955">
                  <c:v>166.15364583333334</c:v>
                </c:pt>
                <c:pt idx="64956">
                  <c:v>166.15625</c:v>
                </c:pt>
                <c:pt idx="64957">
                  <c:v>166.15885416666666</c:v>
                </c:pt>
                <c:pt idx="64958">
                  <c:v>166.16145833333334</c:v>
                </c:pt>
                <c:pt idx="64959">
                  <c:v>166.1640625</c:v>
                </c:pt>
                <c:pt idx="64960">
                  <c:v>166.16666666666666</c:v>
                </c:pt>
                <c:pt idx="64961">
                  <c:v>166.16927083333334</c:v>
                </c:pt>
                <c:pt idx="64962">
                  <c:v>166.171875</c:v>
                </c:pt>
                <c:pt idx="64963">
                  <c:v>166.17447916666666</c:v>
                </c:pt>
                <c:pt idx="64964">
                  <c:v>166.17708333333334</c:v>
                </c:pt>
                <c:pt idx="64965">
                  <c:v>166.1796875</c:v>
                </c:pt>
                <c:pt idx="64966">
                  <c:v>166.18229166666666</c:v>
                </c:pt>
                <c:pt idx="64967">
                  <c:v>166.18489583333334</c:v>
                </c:pt>
                <c:pt idx="64968">
                  <c:v>166.1875</c:v>
                </c:pt>
                <c:pt idx="64969">
                  <c:v>166.19010416666666</c:v>
                </c:pt>
                <c:pt idx="64970">
                  <c:v>166.19270833333334</c:v>
                </c:pt>
                <c:pt idx="64971">
                  <c:v>166.1953125</c:v>
                </c:pt>
                <c:pt idx="64972">
                  <c:v>166.19791666666666</c:v>
                </c:pt>
                <c:pt idx="64973">
                  <c:v>166.20052083333334</c:v>
                </c:pt>
                <c:pt idx="64974">
                  <c:v>166.203125</c:v>
                </c:pt>
                <c:pt idx="64975">
                  <c:v>166.20572916666666</c:v>
                </c:pt>
                <c:pt idx="64976">
                  <c:v>166.20833333333334</c:v>
                </c:pt>
                <c:pt idx="64977">
                  <c:v>166.2109375</c:v>
                </c:pt>
                <c:pt idx="64978">
                  <c:v>166.21354166666666</c:v>
                </c:pt>
                <c:pt idx="64979">
                  <c:v>166.21614583333334</c:v>
                </c:pt>
                <c:pt idx="64980">
                  <c:v>166.21875</c:v>
                </c:pt>
                <c:pt idx="64981">
                  <c:v>166.22135416666666</c:v>
                </c:pt>
                <c:pt idx="64982">
                  <c:v>166.22395833333334</c:v>
                </c:pt>
                <c:pt idx="64983">
                  <c:v>166.2265625</c:v>
                </c:pt>
                <c:pt idx="64984">
                  <c:v>166.22916666666666</c:v>
                </c:pt>
                <c:pt idx="64985">
                  <c:v>166.23177083333334</c:v>
                </c:pt>
                <c:pt idx="64986">
                  <c:v>166.234375</c:v>
                </c:pt>
                <c:pt idx="64987">
                  <c:v>166.23697916666666</c:v>
                </c:pt>
                <c:pt idx="64988">
                  <c:v>166.23958333333334</c:v>
                </c:pt>
                <c:pt idx="64989">
                  <c:v>166.2421875</c:v>
                </c:pt>
                <c:pt idx="64990">
                  <c:v>166.24479166666666</c:v>
                </c:pt>
                <c:pt idx="64991">
                  <c:v>166.24739583333334</c:v>
                </c:pt>
                <c:pt idx="64992">
                  <c:v>166.25</c:v>
                </c:pt>
                <c:pt idx="64993">
                  <c:v>166.25260416666666</c:v>
                </c:pt>
                <c:pt idx="64994">
                  <c:v>166.25520833333334</c:v>
                </c:pt>
                <c:pt idx="64995">
                  <c:v>166.2578125</c:v>
                </c:pt>
                <c:pt idx="64996">
                  <c:v>166.26041666666666</c:v>
                </c:pt>
                <c:pt idx="64997">
                  <c:v>166.26302083333334</c:v>
                </c:pt>
                <c:pt idx="64998">
                  <c:v>166.265625</c:v>
                </c:pt>
                <c:pt idx="64999">
                  <c:v>166.26822916666666</c:v>
                </c:pt>
                <c:pt idx="65000">
                  <c:v>166.27083333333334</c:v>
                </c:pt>
                <c:pt idx="65001">
                  <c:v>166.2734375</c:v>
                </c:pt>
                <c:pt idx="65002">
                  <c:v>166.27604166666666</c:v>
                </c:pt>
                <c:pt idx="65003">
                  <c:v>166.27864583333334</c:v>
                </c:pt>
                <c:pt idx="65004">
                  <c:v>166.28125</c:v>
                </c:pt>
                <c:pt idx="65005">
                  <c:v>166.28385416666666</c:v>
                </c:pt>
                <c:pt idx="65006">
                  <c:v>166.28645833333334</c:v>
                </c:pt>
                <c:pt idx="65007">
                  <c:v>166.2890625</c:v>
                </c:pt>
                <c:pt idx="65008">
                  <c:v>166.29166666666666</c:v>
                </c:pt>
                <c:pt idx="65009">
                  <c:v>166.29427083333334</c:v>
                </c:pt>
                <c:pt idx="65010">
                  <c:v>166.296875</c:v>
                </c:pt>
                <c:pt idx="65011">
                  <c:v>166.29947916666666</c:v>
                </c:pt>
                <c:pt idx="65012">
                  <c:v>166.30208333333334</c:v>
                </c:pt>
                <c:pt idx="65013">
                  <c:v>166.3046875</c:v>
                </c:pt>
                <c:pt idx="65014">
                  <c:v>166.30729166666666</c:v>
                </c:pt>
                <c:pt idx="65015">
                  <c:v>166.30989583333334</c:v>
                </c:pt>
                <c:pt idx="65016">
                  <c:v>166.3125</c:v>
                </c:pt>
                <c:pt idx="65017">
                  <c:v>166.31510416666666</c:v>
                </c:pt>
                <c:pt idx="65018">
                  <c:v>166.31770833333334</c:v>
                </c:pt>
                <c:pt idx="65019">
                  <c:v>166.3203125</c:v>
                </c:pt>
                <c:pt idx="65020">
                  <c:v>166.32291666666666</c:v>
                </c:pt>
                <c:pt idx="65021">
                  <c:v>166.32552083333334</c:v>
                </c:pt>
                <c:pt idx="65022">
                  <c:v>166.328125</c:v>
                </c:pt>
                <c:pt idx="65023">
                  <c:v>166.33072916666666</c:v>
                </c:pt>
                <c:pt idx="65024">
                  <c:v>166.33333333333334</c:v>
                </c:pt>
                <c:pt idx="65025">
                  <c:v>166.3359375</c:v>
                </c:pt>
                <c:pt idx="65026">
                  <c:v>166.33854166666666</c:v>
                </c:pt>
                <c:pt idx="65027">
                  <c:v>166.34114583333334</c:v>
                </c:pt>
                <c:pt idx="65028">
                  <c:v>166.34375</c:v>
                </c:pt>
                <c:pt idx="65029">
                  <c:v>166.34635416666666</c:v>
                </c:pt>
                <c:pt idx="65030">
                  <c:v>166.34895833333334</c:v>
                </c:pt>
                <c:pt idx="65031">
                  <c:v>166.3515625</c:v>
                </c:pt>
                <c:pt idx="65032">
                  <c:v>166.35416666666666</c:v>
                </c:pt>
                <c:pt idx="65033">
                  <c:v>166.35677083333334</c:v>
                </c:pt>
                <c:pt idx="65034">
                  <c:v>166.359375</c:v>
                </c:pt>
                <c:pt idx="65035">
                  <c:v>166.36197916666666</c:v>
                </c:pt>
                <c:pt idx="65036">
                  <c:v>166.36458333333334</c:v>
                </c:pt>
                <c:pt idx="65037">
                  <c:v>166.3671875</c:v>
                </c:pt>
                <c:pt idx="65038">
                  <c:v>166.36979166666666</c:v>
                </c:pt>
                <c:pt idx="65039">
                  <c:v>166.37239583333334</c:v>
                </c:pt>
                <c:pt idx="65040">
                  <c:v>166.375</c:v>
                </c:pt>
                <c:pt idx="65041">
                  <c:v>166.37760416666666</c:v>
                </c:pt>
                <c:pt idx="65042">
                  <c:v>166.38020833333334</c:v>
                </c:pt>
                <c:pt idx="65043">
                  <c:v>166.3828125</c:v>
                </c:pt>
                <c:pt idx="65044">
                  <c:v>166.38541666666666</c:v>
                </c:pt>
                <c:pt idx="65045">
                  <c:v>166.38802083333334</c:v>
                </c:pt>
                <c:pt idx="65046">
                  <c:v>166.390625</c:v>
                </c:pt>
                <c:pt idx="65047">
                  <c:v>166.39322916666666</c:v>
                </c:pt>
                <c:pt idx="65048">
                  <c:v>166.39583333333334</c:v>
                </c:pt>
                <c:pt idx="65049">
                  <c:v>166.3984375</c:v>
                </c:pt>
                <c:pt idx="65050">
                  <c:v>166.40104166666666</c:v>
                </c:pt>
                <c:pt idx="65051">
                  <c:v>166.40364583333334</c:v>
                </c:pt>
                <c:pt idx="65052">
                  <c:v>166.40625</c:v>
                </c:pt>
                <c:pt idx="65053">
                  <c:v>166.40885416666666</c:v>
                </c:pt>
                <c:pt idx="65054">
                  <c:v>166.41145833333334</c:v>
                </c:pt>
                <c:pt idx="65055">
                  <c:v>166.4140625</c:v>
                </c:pt>
                <c:pt idx="65056">
                  <c:v>166.41666666666666</c:v>
                </c:pt>
                <c:pt idx="65057">
                  <c:v>166.41927083333334</c:v>
                </c:pt>
                <c:pt idx="65058">
                  <c:v>166.421875</c:v>
                </c:pt>
                <c:pt idx="65059">
                  <c:v>166.42447916666666</c:v>
                </c:pt>
                <c:pt idx="65060">
                  <c:v>166.42708333333334</c:v>
                </c:pt>
                <c:pt idx="65061">
                  <c:v>166.4296875</c:v>
                </c:pt>
                <c:pt idx="65062">
                  <c:v>166.43229166666666</c:v>
                </c:pt>
                <c:pt idx="65063">
                  <c:v>166.43489583333334</c:v>
                </c:pt>
                <c:pt idx="65064">
                  <c:v>166.4375</c:v>
                </c:pt>
                <c:pt idx="65065">
                  <c:v>166.44010416666666</c:v>
                </c:pt>
                <c:pt idx="65066">
                  <c:v>166.44270833333334</c:v>
                </c:pt>
                <c:pt idx="65067">
                  <c:v>166.4453125</c:v>
                </c:pt>
                <c:pt idx="65068">
                  <c:v>166.44791666666666</c:v>
                </c:pt>
                <c:pt idx="65069">
                  <c:v>166.45052083333334</c:v>
                </c:pt>
                <c:pt idx="65070">
                  <c:v>166.453125</c:v>
                </c:pt>
                <c:pt idx="65071">
                  <c:v>166.45572916666666</c:v>
                </c:pt>
                <c:pt idx="65072">
                  <c:v>166.45833333333334</c:v>
                </c:pt>
                <c:pt idx="65073">
                  <c:v>166.4609375</c:v>
                </c:pt>
                <c:pt idx="65074">
                  <c:v>166.46354166666666</c:v>
                </c:pt>
                <c:pt idx="65075">
                  <c:v>166.46614583333334</c:v>
                </c:pt>
                <c:pt idx="65076">
                  <c:v>166.46875</c:v>
                </c:pt>
                <c:pt idx="65077">
                  <c:v>166.47135416666666</c:v>
                </c:pt>
                <c:pt idx="65078">
                  <c:v>166.47395833333334</c:v>
                </c:pt>
                <c:pt idx="65079">
                  <c:v>166.4765625</c:v>
                </c:pt>
                <c:pt idx="65080">
                  <c:v>166.47916666666666</c:v>
                </c:pt>
                <c:pt idx="65081">
                  <c:v>166.48177083333334</c:v>
                </c:pt>
                <c:pt idx="65082">
                  <c:v>166.484375</c:v>
                </c:pt>
                <c:pt idx="65083">
                  <c:v>166.48697916666666</c:v>
                </c:pt>
                <c:pt idx="65084">
                  <c:v>166.48958333333334</c:v>
                </c:pt>
                <c:pt idx="65085">
                  <c:v>166.4921875</c:v>
                </c:pt>
                <c:pt idx="65086">
                  <c:v>166.49479166666666</c:v>
                </c:pt>
                <c:pt idx="65087">
                  <c:v>166.49739583333334</c:v>
                </c:pt>
                <c:pt idx="65088">
                  <c:v>166.5</c:v>
                </c:pt>
                <c:pt idx="65089">
                  <c:v>166.50260416666666</c:v>
                </c:pt>
                <c:pt idx="65090">
                  <c:v>166.50520833333334</c:v>
                </c:pt>
                <c:pt idx="65091">
                  <c:v>166.5078125</c:v>
                </c:pt>
                <c:pt idx="65092">
                  <c:v>166.51041666666666</c:v>
                </c:pt>
                <c:pt idx="65093">
                  <c:v>166.51302083333334</c:v>
                </c:pt>
                <c:pt idx="65094">
                  <c:v>166.515625</c:v>
                </c:pt>
                <c:pt idx="65095">
                  <c:v>166.51822916666666</c:v>
                </c:pt>
                <c:pt idx="65096">
                  <c:v>166.52083333333334</c:v>
                </c:pt>
                <c:pt idx="65097">
                  <c:v>166.5234375</c:v>
                </c:pt>
                <c:pt idx="65098">
                  <c:v>166.52604166666666</c:v>
                </c:pt>
                <c:pt idx="65099">
                  <c:v>166.52864583333334</c:v>
                </c:pt>
                <c:pt idx="65100">
                  <c:v>166.53125</c:v>
                </c:pt>
                <c:pt idx="65101">
                  <c:v>166.53385416666666</c:v>
                </c:pt>
                <c:pt idx="65102">
                  <c:v>166.53645833333334</c:v>
                </c:pt>
                <c:pt idx="65103">
                  <c:v>166.5390625</c:v>
                </c:pt>
                <c:pt idx="65104">
                  <c:v>166.54166666666666</c:v>
                </c:pt>
                <c:pt idx="65105">
                  <c:v>166.54427083333334</c:v>
                </c:pt>
                <c:pt idx="65106">
                  <c:v>166.546875</c:v>
                </c:pt>
                <c:pt idx="65107">
                  <c:v>166.54947916666666</c:v>
                </c:pt>
                <c:pt idx="65108">
                  <c:v>166.55208333333334</c:v>
                </c:pt>
                <c:pt idx="65109">
                  <c:v>166.5546875</c:v>
                </c:pt>
                <c:pt idx="65110">
                  <c:v>166.55729166666666</c:v>
                </c:pt>
                <c:pt idx="65111">
                  <c:v>166.55989583333334</c:v>
                </c:pt>
                <c:pt idx="65112">
                  <c:v>166.5625</c:v>
                </c:pt>
                <c:pt idx="65113">
                  <c:v>166.56510416666666</c:v>
                </c:pt>
                <c:pt idx="65114">
                  <c:v>166.56770833333334</c:v>
                </c:pt>
                <c:pt idx="65115">
                  <c:v>166.5703125</c:v>
                </c:pt>
                <c:pt idx="65116">
                  <c:v>166.57291666666666</c:v>
                </c:pt>
                <c:pt idx="65117">
                  <c:v>166.57552083333334</c:v>
                </c:pt>
                <c:pt idx="65118">
                  <c:v>166.578125</c:v>
                </c:pt>
                <c:pt idx="65119">
                  <c:v>166.58072916666666</c:v>
                </c:pt>
                <c:pt idx="65120">
                  <c:v>166.58333333333334</c:v>
                </c:pt>
                <c:pt idx="65121">
                  <c:v>166.5859375</c:v>
                </c:pt>
                <c:pt idx="65122">
                  <c:v>166.58854166666666</c:v>
                </c:pt>
                <c:pt idx="65123">
                  <c:v>166.59114583333334</c:v>
                </c:pt>
                <c:pt idx="65124">
                  <c:v>166.59375</c:v>
                </c:pt>
                <c:pt idx="65125">
                  <c:v>166.59635416666666</c:v>
                </c:pt>
                <c:pt idx="65126">
                  <c:v>166.59895833333334</c:v>
                </c:pt>
                <c:pt idx="65127">
                  <c:v>166.6015625</c:v>
                </c:pt>
                <c:pt idx="65128">
                  <c:v>166.60416666666666</c:v>
                </c:pt>
                <c:pt idx="65129">
                  <c:v>166.60677083333334</c:v>
                </c:pt>
                <c:pt idx="65130">
                  <c:v>166.609375</c:v>
                </c:pt>
                <c:pt idx="65131">
                  <c:v>166.61197916666666</c:v>
                </c:pt>
                <c:pt idx="65132">
                  <c:v>166.61458333333334</c:v>
                </c:pt>
                <c:pt idx="65133">
                  <c:v>166.6171875</c:v>
                </c:pt>
                <c:pt idx="65134">
                  <c:v>166.61979166666666</c:v>
                </c:pt>
                <c:pt idx="65135">
                  <c:v>166.62239583333334</c:v>
                </c:pt>
                <c:pt idx="65136">
                  <c:v>166.625</c:v>
                </c:pt>
                <c:pt idx="65137">
                  <c:v>166.62760416666666</c:v>
                </c:pt>
                <c:pt idx="65138">
                  <c:v>166.63020833333334</c:v>
                </c:pt>
                <c:pt idx="65139">
                  <c:v>166.6328125</c:v>
                </c:pt>
                <c:pt idx="65140">
                  <c:v>166.63541666666666</c:v>
                </c:pt>
                <c:pt idx="65141">
                  <c:v>166.63802083333334</c:v>
                </c:pt>
                <c:pt idx="65142">
                  <c:v>166.640625</c:v>
                </c:pt>
                <c:pt idx="65143">
                  <c:v>166.64322916666666</c:v>
                </c:pt>
                <c:pt idx="65144">
                  <c:v>166.64583333333334</c:v>
                </c:pt>
                <c:pt idx="65145">
                  <c:v>166.6484375</c:v>
                </c:pt>
                <c:pt idx="65146">
                  <c:v>166.65104166666666</c:v>
                </c:pt>
                <c:pt idx="65147">
                  <c:v>166.65364583333334</c:v>
                </c:pt>
                <c:pt idx="65148">
                  <c:v>166.65625</c:v>
                </c:pt>
                <c:pt idx="65149">
                  <c:v>166.65885416666666</c:v>
                </c:pt>
                <c:pt idx="65150">
                  <c:v>166.66145833333334</c:v>
                </c:pt>
                <c:pt idx="65151">
                  <c:v>166.6640625</c:v>
                </c:pt>
                <c:pt idx="65152">
                  <c:v>166.66666666666666</c:v>
                </c:pt>
                <c:pt idx="65153">
                  <c:v>166.66927083333334</c:v>
                </c:pt>
                <c:pt idx="65154">
                  <c:v>166.671875</c:v>
                </c:pt>
                <c:pt idx="65155">
                  <c:v>166.67447916666666</c:v>
                </c:pt>
                <c:pt idx="65156">
                  <c:v>166.67708333333334</c:v>
                </c:pt>
                <c:pt idx="65157">
                  <c:v>166.6796875</c:v>
                </c:pt>
                <c:pt idx="65158">
                  <c:v>166.68229166666666</c:v>
                </c:pt>
                <c:pt idx="65159">
                  <c:v>166.68489583333334</c:v>
                </c:pt>
                <c:pt idx="65160">
                  <c:v>166.6875</c:v>
                </c:pt>
                <c:pt idx="65161">
                  <c:v>166.69010416666666</c:v>
                </c:pt>
                <c:pt idx="65162">
                  <c:v>166.69270833333334</c:v>
                </c:pt>
                <c:pt idx="65163">
                  <c:v>166.6953125</c:v>
                </c:pt>
                <c:pt idx="65164">
                  <c:v>166.69791666666666</c:v>
                </c:pt>
                <c:pt idx="65165">
                  <c:v>166.70052083333334</c:v>
                </c:pt>
                <c:pt idx="65166">
                  <c:v>166.703125</c:v>
                </c:pt>
                <c:pt idx="65167">
                  <c:v>166.70572916666666</c:v>
                </c:pt>
                <c:pt idx="65168">
                  <c:v>166.70833333333334</c:v>
                </c:pt>
                <c:pt idx="65169">
                  <c:v>166.7109375</c:v>
                </c:pt>
                <c:pt idx="65170">
                  <c:v>166.71354166666666</c:v>
                </c:pt>
                <c:pt idx="65171">
                  <c:v>166.71614583333334</c:v>
                </c:pt>
                <c:pt idx="65172">
                  <c:v>166.71875</c:v>
                </c:pt>
                <c:pt idx="65173">
                  <c:v>166.72135416666666</c:v>
                </c:pt>
                <c:pt idx="65174">
                  <c:v>166.72395833333334</c:v>
                </c:pt>
                <c:pt idx="65175">
                  <c:v>166.7265625</c:v>
                </c:pt>
                <c:pt idx="65176">
                  <c:v>166.72916666666666</c:v>
                </c:pt>
                <c:pt idx="65177">
                  <c:v>166.73177083333334</c:v>
                </c:pt>
                <c:pt idx="65178">
                  <c:v>166.734375</c:v>
                </c:pt>
                <c:pt idx="65179">
                  <c:v>166.73697916666666</c:v>
                </c:pt>
                <c:pt idx="65180">
                  <c:v>166.73958333333334</c:v>
                </c:pt>
                <c:pt idx="65181">
                  <c:v>166.7421875</c:v>
                </c:pt>
                <c:pt idx="65182">
                  <c:v>166.74479166666666</c:v>
                </c:pt>
                <c:pt idx="65183">
                  <c:v>166.74739583333334</c:v>
                </c:pt>
                <c:pt idx="65184">
                  <c:v>166.75</c:v>
                </c:pt>
                <c:pt idx="65185">
                  <c:v>166.75260416666666</c:v>
                </c:pt>
                <c:pt idx="65186">
                  <c:v>166.75520833333334</c:v>
                </c:pt>
                <c:pt idx="65187">
                  <c:v>166.7578125</c:v>
                </c:pt>
                <c:pt idx="65188">
                  <c:v>166.76041666666666</c:v>
                </c:pt>
                <c:pt idx="65189">
                  <c:v>166.76302083333334</c:v>
                </c:pt>
                <c:pt idx="65190">
                  <c:v>166.765625</c:v>
                </c:pt>
                <c:pt idx="65191">
                  <c:v>166.76822916666666</c:v>
                </c:pt>
                <c:pt idx="65192">
                  <c:v>166.77083333333334</c:v>
                </c:pt>
                <c:pt idx="65193">
                  <c:v>166.7734375</c:v>
                </c:pt>
                <c:pt idx="65194">
                  <c:v>166.77604166666666</c:v>
                </c:pt>
                <c:pt idx="65195">
                  <c:v>166.77864583333334</c:v>
                </c:pt>
                <c:pt idx="65196">
                  <c:v>166.78125</c:v>
                </c:pt>
                <c:pt idx="65197">
                  <c:v>166.78385416666666</c:v>
                </c:pt>
                <c:pt idx="65198">
                  <c:v>166.78645833333334</c:v>
                </c:pt>
                <c:pt idx="65199">
                  <c:v>166.7890625</c:v>
                </c:pt>
                <c:pt idx="65200">
                  <c:v>166.79166666666666</c:v>
                </c:pt>
                <c:pt idx="65201">
                  <c:v>166.79427083333334</c:v>
                </c:pt>
                <c:pt idx="65202">
                  <c:v>166.796875</c:v>
                </c:pt>
                <c:pt idx="65203">
                  <c:v>166.79947916666666</c:v>
                </c:pt>
                <c:pt idx="65204">
                  <c:v>166.80208333333334</c:v>
                </c:pt>
                <c:pt idx="65205">
                  <c:v>166.8046875</c:v>
                </c:pt>
                <c:pt idx="65206">
                  <c:v>166.80729166666666</c:v>
                </c:pt>
                <c:pt idx="65207">
                  <c:v>166.80989583333334</c:v>
                </c:pt>
                <c:pt idx="65208">
                  <c:v>166.8125</c:v>
                </c:pt>
                <c:pt idx="65209">
                  <c:v>166.81510416666666</c:v>
                </c:pt>
                <c:pt idx="65210">
                  <c:v>166.81770833333334</c:v>
                </c:pt>
                <c:pt idx="65211">
                  <c:v>166.8203125</c:v>
                </c:pt>
                <c:pt idx="65212">
                  <c:v>166.82291666666666</c:v>
                </c:pt>
                <c:pt idx="65213">
                  <c:v>166.82552083333334</c:v>
                </c:pt>
                <c:pt idx="65214">
                  <c:v>166.828125</c:v>
                </c:pt>
                <c:pt idx="65215">
                  <c:v>166.83072916666666</c:v>
                </c:pt>
                <c:pt idx="65216">
                  <c:v>166.83333333333334</c:v>
                </c:pt>
                <c:pt idx="65217">
                  <c:v>166.8359375</c:v>
                </c:pt>
                <c:pt idx="65218">
                  <c:v>166.83854166666666</c:v>
                </c:pt>
                <c:pt idx="65219">
                  <c:v>166.84114583333334</c:v>
                </c:pt>
                <c:pt idx="65220">
                  <c:v>166.84375</c:v>
                </c:pt>
                <c:pt idx="65221">
                  <c:v>166.84635416666666</c:v>
                </c:pt>
                <c:pt idx="65222">
                  <c:v>166.84895833333334</c:v>
                </c:pt>
                <c:pt idx="65223">
                  <c:v>166.8515625</c:v>
                </c:pt>
                <c:pt idx="65224">
                  <c:v>166.85416666666666</c:v>
                </c:pt>
                <c:pt idx="65225">
                  <c:v>166.85677083333334</c:v>
                </c:pt>
                <c:pt idx="65226">
                  <c:v>166.859375</c:v>
                </c:pt>
                <c:pt idx="65227">
                  <c:v>166.86197916666666</c:v>
                </c:pt>
                <c:pt idx="65228">
                  <c:v>166.86458333333334</c:v>
                </c:pt>
                <c:pt idx="65229">
                  <c:v>166.8671875</c:v>
                </c:pt>
                <c:pt idx="65230">
                  <c:v>166.86979166666666</c:v>
                </c:pt>
                <c:pt idx="65231">
                  <c:v>166.87239583333334</c:v>
                </c:pt>
                <c:pt idx="65232">
                  <c:v>166.875</c:v>
                </c:pt>
                <c:pt idx="65233">
                  <c:v>166.87760416666666</c:v>
                </c:pt>
                <c:pt idx="65234">
                  <c:v>166.88020833333334</c:v>
                </c:pt>
                <c:pt idx="65235">
                  <c:v>166.8828125</c:v>
                </c:pt>
                <c:pt idx="65236">
                  <c:v>166.88541666666666</c:v>
                </c:pt>
                <c:pt idx="65237">
                  <c:v>166.88802083333334</c:v>
                </c:pt>
                <c:pt idx="65238">
                  <c:v>166.890625</c:v>
                </c:pt>
                <c:pt idx="65239">
                  <c:v>166.89322916666666</c:v>
                </c:pt>
                <c:pt idx="65240">
                  <c:v>166.89583333333334</c:v>
                </c:pt>
                <c:pt idx="65241">
                  <c:v>166.8984375</c:v>
                </c:pt>
                <c:pt idx="65242">
                  <c:v>166.90104166666666</c:v>
                </c:pt>
                <c:pt idx="65243">
                  <c:v>166.90364583333334</c:v>
                </c:pt>
                <c:pt idx="65244">
                  <c:v>166.90625</c:v>
                </c:pt>
                <c:pt idx="65245">
                  <c:v>166.90885416666666</c:v>
                </c:pt>
                <c:pt idx="65246">
                  <c:v>166.91145833333334</c:v>
                </c:pt>
                <c:pt idx="65247">
                  <c:v>166.9140625</c:v>
                </c:pt>
                <c:pt idx="65248">
                  <c:v>166.91666666666666</c:v>
                </c:pt>
                <c:pt idx="65249">
                  <c:v>166.91927083333334</c:v>
                </c:pt>
                <c:pt idx="65250">
                  <c:v>166.921875</c:v>
                </c:pt>
                <c:pt idx="65251">
                  <c:v>166.92447916666666</c:v>
                </c:pt>
                <c:pt idx="65252">
                  <c:v>166.92708333333334</c:v>
                </c:pt>
                <c:pt idx="65253">
                  <c:v>166.9296875</c:v>
                </c:pt>
                <c:pt idx="65254">
                  <c:v>166.93229166666666</c:v>
                </c:pt>
                <c:pt idx="65255">
                  <c:v>166.93489583333334</c:v>
                </c:pt>
                <c:pt idx="65256">
                  <c:v>166.9375</c:v>
                </c:pt>
                <c:pt idx="65257">
                  <c:v>166.94010416666666</c:v>
                </c:pt>
                <c:pt idx="65258">
                  <c:v>166.94270833333334</c:v>
                </c:pt>
                <c:pt idx="65259">
                  <c:v>166.9453125</c:v>
                </c:pt>
                <c:pt idx="65260">
                  <c:v>166.94791666666666</c:v>
                </c:pt>
                <c:pt idx="65261">
                  <c:v>166.95052083333334</c:v>
                </c:pt>
                <c:pt idx="65262">
                  <c:v>166.953125</c:v>
                </c:pt>
                <c:pt idx="65263">
                  <c:v>166.95572916666666</c:v>
                </c:pt>
                <c:pt idx="65264">
                  <c:v>166.95833333333334</c:v>
                </c:pt>
                <c:pt idx="65265">
                  <c:v>166.9609375</c:v>
                </c:pt>
                <c:pt idx="65266">
                  <c:v>166.96354166666666</c:v>
                </c:pt>
                <c:pt idx="65267">
                  <c:v>166.96614583333334</c:v>
                </c:pt>
                <c:pt idx="65268">
                  <c:v>166.96875</c:v>
                </c:pt>
                <c:pt idx="65269">
                  <c:v>166.97135416666666</c:v>
                </c:pt>
                <c:pt idx="65270">
                  <c:v>166.97395833333334</c:v>
                </c:pt>
                <c:pt idx="65271">
                  <c:v>166.9765625</c:v>
                </c:pt>
                <c:pt idx="65272">
                  <c:v>166.97916666666666</c:v>
                </c:pt>
                <c:pt idx="65273">
                  <c:v>166.98177083333334</c:v>
                </c:pt>
                <c:pt idx="65274">
                  <c:v>166.984375</c:v>
                </c:pt>
                <c:pt idx="65275">
                  <c:v>166.98697916666666</c:v>
                </c:pt>
                <c:pt idx="65276">
                  <c:v>166.98958333333334</c:v>
                </c:pt>
                <c:pt idx="65277">
                  <c:v>166.9921875</c:v>
                </c:pt>
                <c:pt idx="65278">
                  <c:v>166.99479166666666</c:v>
                </c:pt>
                <c:pt idx="65279">
                  <c:v>166.99739583333334</c:v>
                </c:pt>
                <c:pt idx="65280">
                  <c:v>167</c:v>
                </c:pt>
                <c:pt idx="65281">
                  <c:v>167.00260416666666</c:v>
                </c:pt>
                <c:pt idx="65282">
                  <c:v>167.00520833333334</c:v>
                </c:pt>
                <c:pt idx="65283">
                  <c:v>167.0078125</c:v>
                </c:pt>
                <c:pt idx="65284">
                  <c:v>167.01041666666666</c:v>
                </c:pt>
                <c:pt idx="65285">
                  <c:v>167.01302083333334</c:v>
                </c:pt>
                <c:pt idx="65286">
                  <c:v>167.015625</c:v>
                </c:pt>
                <c:pt idx="65287">
                  <c:v>167.01822916666666</c:v>
                </c:pt>
                <c:pt idx="65288">
                  <c:v>167.02083333333334</c:v>
                </c:pt>
                <c:pt idx="65289">
                  <c:v>167.0234375</c:v>
                </c:pt>
                <c:pt idx="65290">
                  <c:v>167.02604166666666</c:v>
                </c:pt>
                <c:pt idx="65291">
                  <c:v>167.02864583333334</c:v>
                </c:pt>
                <c:pt idx="65292">
                  <c:v>167.03125</c:v>
                </c:pt>
                <c:pt idx="65293">
                  <c:v>167.03385416666666</c:v>
                </c:pt>
                <c:pt idx="65294">
                  <c:v>167.03645833333334</c:v>
                </c:pt>
                <c:pt idx="65295">
                  <c:v>167.0390625</c:v>
                </c:pt>
                <c:pt idx="65296">
                  <c:v>167.04166666666666</c:v>
                </c:pt>
                <c:pt idx="65297">
                  <c:v>167.04427083333334</c:v>
                </c:pt>
                <c:pt idx="65298">
                  <c:v>167.046875</c:v>
                </c:pt>
                <c:pt idx="65299">
                  <c:v>167.04947916666666</c:v>
                </c:pt>
                <c:pt idx="65300">
                  <c:v>167.05208333333334</c:v>
                </c:pt>
                <c:pt idx="65301">
                  <c:v>167.0546875</c:v>
                </c:pt>
                <c:pt idx="65302">
                  <c:v>167.05729166666666</c:v>
                </c:pt>
                <c:pt idx="65303">
                  <c:v>167.05989583333334</c:v>
                </c:pt>
                <c:pt idx="65304">
                  <c:v>167.0625</c:v>
                </c:pt>
                <c:pt idx="65305">
                  <c:v>167.06510416666666</c:v>
                </c:pt>
                <c:pt idx="65306">
                  <c:v>167.06770833333334</c:v>
                </c:pt>
                <c:pt idx="65307">
                  <c:v>167.0703125</c:v>
                </c:pt>
                <c:pt idx="65308">
                  <c:v>167.07291666666666</c:v>
                </c:pt>
                <c:pt idx="65309">
                  <c:v>167.07552083333334</c:v>
                </c:pt>
                <c:pt idx="65310">
                  <c:v>167.078125</c:v>
                </c:pt>
                <c:pt idx="65311">
                  <c:v>167.08072916666666</c:v>
                </c:pt>
                <c:pt idx="65312">
                  <c:v>167.08333333333334</c:v>
                </c:pt>
                <c:pt idx="65313">
                  <c:v>167.0859375</c:v>
                </c:pt>
                <c:pt idx="65314">
                  <c:v>167.08854166666666</c:v>
                </c:pt>
                <c:pt idx="65315">
                  <c:v>167.09114583333334</c:v>
                </c:pt>
                <c:pt idx="65316">
                  <c:v>167.09375</c:v>
                </c:pt>
                <c:pt idx="65317">
                  <c:v>167.09635416666666</c:v>
                </c:pt>
                <c:pt idx="65318">
                  <c:v>167.09895833333334</c:v>
                </c:pt>
                <c:pt idx="65319">
                  <c:v>167.1015625</c:v>
                </c:pt>
                <c:pt idx="65320">
                  <c:v>167.10416666666666</c:v>
                </c:pt>
                <c:pt idx="65321">
                  <c:v>167.10677083333334</c:v>
                </c:pt>
                <c:pt idx="65322">
                  <c:v>167.109375</c:v>
                </c:pt>
                <c:pt idx="65323">
                  <c:v>167.11197916666666</c:v>
                </c:pt>
                <c:pt idx="65324">
                  <c:v>167.11458333333334</c:v>
                </c:pt>
                <c:pt idx="65325">
                  <c:v>167.1171875</c:v>
                </c:pt>
                <c:pt idx="65326">
                  <c:v>167.11979166666666</c:v>
                </c:pt>
                <c:pt idx="65327">
                  <c:v>167.12239583333334</c:v>
                </c:pt>
                <c:pt idx="65328">
                  <c:v>167.125</c:v>
                </c:pt>
                <c:pt idx="65329">
                  <c:v>167.12760416666666</c:v>
                </c:pt>
                <c:pt idx="65330">
                  <c:v>167.13020833333334</c:v>
                </c:pt>
                <c:pt idx="65331">
                  <c:v>167.1328125</c:v>
                </c:pt>
                <c:pt idx="65332">
                  <c:v>167.13541666666666</c:v>
                </c:pt>
                <c:pt idx="65333">
                  <c:v>167.13802083333334</c:v>
                </c:pt>
                <c:pt idx="65334">
                  <c:v>167.140625</c:v>
                </c:pt>
                <c:pt idx="65335">
                  <c:v>167.14322916666666</c:v>
                </c:pt>
                <c:pt idx="65336">
                  <c:v>167.14583333333334</c:v>
                </c:pt>
                <c:pt idx="65337">
                  <c:v>167.1484375</c:v>
                </c:pt>
                <c:pt idx="65338">
                  <c:v>167.15104166666666</c:v>
                </c:pt>
                <c:pt idx="65339">
                  <c:v>167.15364583333334</c:v>
                </c:pt>
                <c:pt idx="65340">
                  <c:v>167.15625</c:v>
                </c:pt>
                <c:pt idx="65341">
                  <c:v>167.15885416666666</c:v>
                </c:pt>
                <c:pt idx="65342">
                  <c:v>167.16145833333334</c:v>
                </c:pt>
                <c:pt idx="65343">
                  <c:v>167.1640625</c:v>
                </c:pt>
                <c:pt idx="65344">
                  <c:v>167.16666666666666</c:v>
                </c:pt>
                <c:pt idx="65345">
                  <c:v>167.16927083333334</c:v>
                </c:pt>
                <c:pt idx="65346">
                  <c:v>167.171875</c:v>
                </c:pt>
                <c:pt idx="65347">
                  <c:v>167.17447916666666</c:v>
                </c:pt>
                <c:pt idx="65348">
                  <c:v>167.17708333333334</c:v>
                </c:pt>
                <c:pt idx="65349">
                  <c:v>167.1796875</c:v>
                </c:pt>
                <c:pt idx="65350">
                  <c:v>167.18229166666666</c:v>
                </c:pt>
                <c:pt idx="65351">
                  <c:v>167.18489583333334</c:v>
                </c:pt>
                <c:pt idx="65352">
                  <c:v>167.1875</c:v>
                </c:pt>
                <c:pt idx="65353">
                  <c:v>167.19010416666666</c:v>
                </c:pt>
                <c:pt idx="65354">
                  <c:v>167.19270833333334</c:v>
                </c:pt>
                <c:pt idx="65355">
                  <c:v>167.1953125</c:v>
                </c:pt>
                <c:pt idx="65356">
                  <c:v>167.19791666666666</c:v>
                </c:pt>
                <c:pt idx="65357">
                  <c:v>167.20052083333334</c:v>
                </c:pt>
                <c:pt idx="65358">
                  <c:v>167.203125</c:v>
                </c:pt>
                <c:pt idx="65359">
                  <c:v>167.20572916666666</c:v>
                </c:pt>
                <c:pt idx="65360">
                  <c:v>167.20833333333334</c:v>
                </c:pt>
                <c:pt idx="65361">
                  <c:v>167.2109375</c:v>
                </c:pt>
                <c:pt idx="65362">
                  <c:v>167.21354166666666</c:v>
                </c:pt>
                <c:pt idx="65363">
                  <c:v>167.21614583333334</c:v>
                </c:pt>
                <c:pt idx="65364">
                  <c:v>167.21875</c:v>
                </c:pt>
                <c:pt idx="65365">
                  <c:v>167.22135416666666</c:v>
                </c:pt>
                <c:pt idx="65366">
                  <c:v>167.22395833333334</c:v>
                </c:pt>
                <c:pt idx="65367">
                  <c:v>167.2265625</c:v>
                </c:pt>
                <c:pt idx="65368">
                  <c:v>167.22916666666666</c:v>
                </c:pt>
                <c:pt idx="65369">
                  <c:v>167.23177083333334</c:v>
                </c:pt>
                <c:pt idx="65370">
                  <c:v>167.234375</c:v>
                </c:pt>
                <c:pt idx="65371">
                  <c:v>167.23697916666666</c:v>
                </c:pt>
                <c:pt idx="65372">
                  <c:v>167.23958333333334</c:v>
                </c:pt>
                <c:pt idx="65373">
                  <c:v>167.2421875</c:v>
                </c:pt>
                <c:pt idx="65374">
                  <c:v>167.24479166666666</c:v>
                </c:pt>
                <c:pt idx="65375">
                  <c:v>167.24739583333334</c:v>
                </c:pt>
                <c:pt idx="65376">
                  <c:v>167.25</c:v>
                </c:pt>
                <c:pt idx="65377">
                  <c:v>167.25260416666666</c:v>
                </c:pt>
                <c:pt idx="65378">
                  <c:v>167.25520833333334</c:v>
                </c:pt>
                <c:pt idx="65379">
                  <c:v>167.2578125</c:v>
                </c:pt>
                <c:pt idx="65380">
                  <c:v>167.26041666666666</c:v>
                </c:pt>
                <c:pt idx="65381">
                  <c:v>167.26302083333334</c:v>
                </c:pt>
                <c:pt idx="65382">
                  <c:v>167.265625</c:v>
                </c:pt>
                <c:pt idx="65383">
                  <c:v>167.26822916666666</c:v>
                </c:pt>
                <c:pt idx="65384">
                  <c:v>167.27083333333334</c:v>
                </c:pt>
                <c:pt idx="65385">
                  <c:v>167.2734375</c:v>
                </c:pt>
                <c:pt idx="65386">
                  <c:v>167.27604166666666</c:v>
                </c:pt>
                <c:pt idx="65387">
                  <c:v>167.27864583333334</c:v>
                </c:pt>
                <c:pt idx="65388">
                  <c:v>167.28125</c:v>
                </c:pt>
                <c:pt idx="65389">
                  <c:v>167.28385416666666</c:v>
                </c:pt>
                <c:pt idx="65390">
                  <c:v>167.28645833333334</c:v>
                </c:pt>
                <c:pt idx="65391">
                  <c:v>167.2890625</c:v>
                </c:pt>
                <c:pt idx="65392">
                  <c:v>167.29166666666666</c:v>
                </c:pt>
                <c:pt idx="65393">
                  <c:v>167.29427083333334</c:v>
                </c:pt>
                <c:pt idx="65394">
                  <c:v>167.296875</c:v>
                </c:pt>
                <c:pt idx="65395">
                  <c:v>167.29947916666666</c:v>
                </c:pt>
                <c:pt idx="65396">
                  <c:v>167.30208333333334</c:v>
                </c:pt>
                <c:pt idx="65397">
                  <c:v>167.3046875</c:v>
                </c:pt>
                <c:pt idx="65398">
                  <c:v>167.30729166666666</c:v>
                </c:pt>
                <c:pt idx="65399">
                  <c:v>167.30989583333334</c:v>
                </c:pt>
                <c:pt idx="65400">
                  <c:v>167.3125</c:v>
                </c:pt>
                <c:pt idx="65401">
                  <c:v>167.31510416666666</c:v>
                </c:pt>
                <c:pt idx="65402">
                  <c:v>167.31770833333334</c:v>
                </c:pt>
                <c:pt idx="65403">
                  <c:v>167.3203125</c:v>
                </c:pt>
                <c:pt idx="65404">
                  <c:v>167.32291666666666</c:v>
                </c:pt>
                <c:pt idx="65405">
                  <c:v>167.32552083333334</c:v>
                </c:pt>
                <c:pt idx="65406">
                  <c:v>167.328125</c:v>
                </c:pt>
                <c:pt idx="65407">
                  <c:v>167.33072916666666</c:v>
                </c:pt>
                <c:pt idx="65408">
                  <c:v>167.33333333333334</c:v>
                </c:pt>
                <c:pt idx="65409">
                  <c:v>167.3359375</c:v>
                </c:pt>
                <c:pt idx="65410">
                  <c:v>167.33854166666666</c:v>
                </c:pt>
                <c:pt idx="65411">
                  <c:v>167.34114583333334</c:v>
                </c:pt>
                <c:pt idx="65412">
                  <c:v>167.34375</c:v>
                </c:pt>
                <c:pt idx="65413">
                  <c:v>167.34635416666666</c:v>
                </c:pt>
                <c:pt idx="65414">
                  <c:v>167.34895833333334</c:v>
                </c:pt>
                <c:pt idx="65415">
                  <c:v>167.3515625</c:v>
                </c:pt>
                <c:pt idx="65416">
                  <c:v>167.35416666666666</c:v>
                </c:pt>
                <c:pt idx="65417">
                  <c:v>167.35677083333334</c:v>
                </c:pt>
                <c:pt idx="65418">
                  <c:v>167.359375</c:v>
                </c:pt>
                <c:pt idx="65419">
                  <c:v>167.36197916666666</c:v>
                </c:pt>
                <c:pt idx="65420">
                  <c:v>167.36458333333334</c:v>
                </c:pt>
                <c:pt idx="65421">
                  <c:v>167.3671875</c:v>
                </c:pt>
                <c:pt idx="65422">
                  <c:v>167.36979166666666</c:v>
                </c:pt>
                <c:pt idx="65423">
                  <c:v>167.37239583333334</c:v>
                </c:pt>
                <c:pt idx="65424">
                  <c:v>167.375</c:v>
                </c:pt>
                <c:pt idx="65425">
                  <c:v>167.37760416666666</c:v>
                </c:pt>
                <c:pt idx="65426">
                  <c:v>167.38020833333334</c:v>
                </c:pt>
                <c:pt idx="65427">
                  <c:v>167.3828125</c:v>
                </c:pt>
                <c:pt idx="65428">
                  <c:v>167.38541666666666</c:v>
                </c:pt>
                <c:pt idx="65429">
                  <c:v>167.38802083333334</c:v>
                </c:pt>
                <c:pt idx="65430">
                  <c:v>167.390625</c:v>
                </c:pt>
                <c:pt idx="65431">
                  <c:v>167.39322916666666</c:v>
                </c:pt>
                <c:pt idx="65432">
                  <c:v>167.39583333333334</c:v>
                </c:pt>
                <c:pt idx="65433">
                  <c:v>167.3984375</c:v>
                </c:pt>
                <c:pt idx="65434">
                  <c:v>167.40104166666666</c:v>
                </c:pt>
                <c:pt idx="65435">
                  <c:v>167.40364583333334</c:v>
                </c:pt>
                <c:pt idx="65436">
                  <c:v>167.40625</c:v>
                </c:pt>
                <c:pt idx="65437">
                  <c:v>167.40885416666666</c:v>
                </c:pt>
                <c:pt idx="65438">
                  <c:v>167.41145833333334</c:v>
                </c:pt>
                <c:pt idx="65439">
                  <c:v>167.4140625</c:v>
                </c:pt>
                <c:pt idx="65440">
                  <c:v>167.41666666666666</c:v>
                </c:pt>
                <c:pt idx="65441">
                  <c:v>167.41927083333334</c:v>
                </c:pt>
                <c:pt idx="65442">
                  <c:v>167.421875</c:v>
                </c:pt>
                <c:pt idx="65443">
                  <c:v>167.42447916666666</c:v>
                </c:pt>
                <c:pt idx="65444">
                  <c:v>167.42708333333334</c:v>
                </c:pt>
                <c:pt idx="65445">
                  <c:v>167.4296875</c:v>
                </c:pt>
                <c:pt idx="65446">
                  <c:v>167.43229166666666</c:v>
                </c:pt>
                <c:pt idx="65447">
                  <c:v>167.43489583333334</c:v>
                </c:pt>
                <c:pt idx="65448">
                  <c:v>167.4375</c:v>
                </c:pt>
                <c:pt idx="65449">
                  <c:v>167.44010416666666</c:v>
                </c:pt>
                <c:pt idx="65450">
                  <c:v>167.44270833333334</c:v>
                </c:pt>
                <c:pt idx="65451">
                  <c:v>167.4453125</c:v>
                </c:pt>
                <c:pt idx="65452">
                  <c:v>167.44791666666666</c:v>
                </c:pt>
                <c:pt idx="65453">
                  <c:v>167.45052083333334</c:v>
                </c:pt>
                <c:pt idx="65454">
                  <c:v>167.453125</c:v>
                </c:pt>
                <c:pt idx="65455">
                  <c:v>167.45572916666666</c:v>
                </c:pt>
                <c:pt idx="65456">
                  <c:v>167.45833333333334</c:v>
                </c:pt>
                <c:pt idx="65457">
                  <c:v>167.4609375</c:v>
                </c:pt>
                <c:pt idx="65458">
                  <c:v>167.46354166666666</c:v>
                </c:pt>
                <c:pt idx="65459">
                  <c:v>167.46614583333334</c:v>
                </c:pt>
                <c:pt idx="65460">
                  <c:v>167.46875</c:v>
                </c:pt>
                <c:pt idx="65461">
                  <c:v>167.47135416666666</c:v>
                </c:pt>
                <c:pt idx="65462">
                  <c:v>167.47395833333334</c:v>
                </c:pt>
                <c:pt idx="65463">
                  <c:v>167.4765625</c:v>
                </c:pt>
                <c:pt idx="65464">
                  <c:v>167.47916666666666</c:v>
                </c:pt>
                <c:pt idx="65465">
                  <c:v>167.48177083333334</c:v>
                </c:pt>
                <c:pt idx="65466">
                  <c:v>167.484375</c:v>
                </c:pt>
                <c:pt idx="65467">
                  <c:v>167.48697916666666</c:v>
                </c:pt>
                <c:pt idx="65468">
                  <c:v>167.48958333333334</c:v>
                </c:pt>
                <c:pt idx="65469">
                  <c:v>167.4921875</c:v>
                </c:pt>
                <c:pt idx="65470">
                  <c:v>167.49479166666666</c:v>
                </c:pt>
                <c:pt idx="65471">
                  <c:v>167.49739583333334</c:v>
                </c:pt>
                <c:pt idx="65472">
                  <c:v>167.5</c:v>
                </c:pt>
                <c:pt idx="65473">
                  <c:v>167.50260416666666</c:v>
                </c:pt>
                <c:pt idx="65474">
                  <c:v>167.50520833333334</c:v>
                </c:pt>
                <c:pt idx="65475">
                  <c:v>167.5078125</c:v>
                </c:pt>
                <c:pt idx="65476">
                  <c:v>167.51041666666666</c:v>
                </c:pt>
                <c:pt idx="65477">
                  <c:v>167.51302083333334</c:v>
                </c:pt>
                <c:pt idx="65478">
                  <c:v>167.515625</c:v>
                </c:pt>
                <c:pt idx="65479">
                  <c:v>167.51822916666666</c:v>
                </c:pt>
                <c:pt idx="65480">
                  <c:v>167.52083333333334</c:v>
                </c:pt>
                <c:pt idx="65481">
                  <c:v>167.5234375</c:v>
                </c:pt>
                <c:pt idx="65482">
                  <c:v>167.52604166666666</c:v>
                </c:pt>
                <c:pt idx="65483">
                  <c:v>167.52864583333334</c:v>
                </c:pt>
                <c:pt idx="65484">
                  <c:v>167.53125</c:v>
                </c:pt>
                <c:pt idx="65485">
                  <c:v>167.53385416666666</c:v>
                </c:pt>
                <c:pt idx="65486">
                  <c:v>167.53645833333334</c:v>
                </c:pt>
                <c:pt idx="65487">
                  <c:v>167.5390625</c:v>
                </c:pt>
                <c:pt idx="65488">
                  <c:v>167.54166666666666</c:v>
                </c:pt>
                <c:pt idx="65489">
                  <c:v>167.54427083333334</c:v>
                </c:pt>
                <c:pt idx="65490">
                  <c:v>167.546875</c:v>
                </c:pt>
                <c:pt idx="65491">
                  <c:v>167.54947916666666</c:v>
                </c:pt>
                <c:pt idx="65492">
                  <c:v>167.55208333333334</c:v>
                </c:pt>
                <c:pt idx="65493">
                  <c:v>167.5546875</c:v>
                </c:pt>
                <c:pt idx="65494">
                  <c:v>167.55729166666666</c:v>
                </c:pt>
                <c:pt idx="65495">
                  <c:v>167.55989583333334</c:v>
                </c:pt>
                <c:pt idx="65496">
                  <c:v>167.5625</c:v>
                </c:pt>
                <c:pt idx="65497">
                  <c:v>167.56510416666666</c:v>
                </c:pt>
                <c:pt idx="65498">
                  <c:v>167.56770833333334</c:v>
                </c:pt>
                <c:pt idx="65499">
                  <c:v>167.5703125</c:v>
                </c:pt>
                <c:pt idx="65500">
                  <c:v>167.57291666666666</c:v>
                </c:pt>
                <c:pt idx="65501">
                  <c:v>167.57552083333334</c:v>
                </c:pt>
                <c:pt idx="65502">
                  <c:v>167.578125</c:v>
                </c:pt>
                <c:pt idx="65503">
                  <c:v>167.58072916666666</c:v>
                </c:pt>
                <c:pt idx="65504">
                  <c:v>167.58333333333334</c:v>
                </c:pt>
                <c:pt idx="65505">
                  <c:v>167.5859375</c:v>
                </c:pt>
                <c:pt idx="65506">
                  <c:v>167.58854166666666</c:v>
                </c:pt>
                <c:pt idx="65507">
                  <c:v>167.59114583333334</c:v>
                </c:pt>
                <c:pt idx="65508">
                  <c:v>167.59375</c:v>
                </c:pt>
                <c:pt idx="65509">
                  <c:v>167.59635416666666</c:v>
                </c:pt>
                <c:pt idx="65510">
                  <c:v>167.59895833333334</c:v>
                </c:pt>
                <c:pt idx="65511">
                  <c:v>167.6015625</c:v>
                </c:pt>
                <c:pt idx="65512">
                  <c:v>167.60416666666666</c:v>
                </c:pt>
                <c:pt idx="65513">
                  <c:v>167.60677083333334</c:v>
                </c:pt>
                <c:pt idx="65514">
                  <c:v>167.609375</c:v>
                </c:pt>
                <c:pt idx="65515">
                  <c:v>167.61197916666666</c:v>
                </c:pt>
                <c:pt idx="65516">
                  <c:v>167.61458333333334</c:v>
                </c:pt>
                <c:pt idx="65517">
                  <c:v>167.6171875</c:v>
                </c:pt>
                <c:pt idx="65518">
                  <c:v>167.61979166666666</c:v>
                </c:pt>
                <c:pt idx="65519">
                  <c:v>167.62239583333334</c:v>
                </c:pt>
                <c:pt idx="65520">
                  <c:v>167.625</c:v>
                </c:pt>
                <c:pt idx="65521">
                  <c:v>167.62760416666666</c:v>
                </c:pt>
                <c:pt idx="65522">
                  <c:v>167.63020833333334</c:v>
                </c:pt>
                <c:pt idx="65523">
                  <c:v>167.6328125</c:v>
                </c:pt>
                <c:pt idx="65524">
                  <c:v>167.63541666666666</c:v>
                </c:pt>
                <c:pt idx="65525">
                  <c:v>167.63802083333334</c:v>
                </c:pt>
                <c:pt idx="65526">
                  <c:v>167.640625</c:v>
                </c:pt>
                <c:pt idx="65527">
                  <c:v>167.64322916666666</c:v>
                </c:pt>
                <c:pt idx="65528">
                  <c:v>167.64583333333334</c:v>
                </c:pt>
                <c:pt idx="65529">
                  <c:v>167.6484375</c:v>
                </c:pt>
                <c:pt idx="65530">
                  <c:v>167.65104166666666</c:v>
                </c:pt>
                <c:pt idx="65531">
                  <c:v>167.65364583333334</c:v>
                </c:pt>
                <c:pt idx="65532">
                  <c:v>167.65625</c:v>
                </c:pt>
                <c:pt idx="65533">
                  <c:v>167.65885416666666</c:v>
                </c:pt>
                <c:pt idx="65534">
                  <c:v>167.66145833333334</c:v>
                </c:pt>
                <c:pt idx="65535">
                  <c:v>167.6640625</c:v>
                </c:pt>
                <c:pt idx="65536">
                  <c:v>167.66666666666666</c:v>
                </c:pt>
                <c:pt idx="65537">
                  <c:v>167.66927083333334</c:v>
                </c:pt>
                <c:pt idx="65538">
                  <c:v>167.671875</c:v>
                </c:pt>
                <c:pt idx="65539">
                  <c:v>167.67447916666666</c:v>
                </c:pt>
                <c:pt idx="65540">
                  <c:v>167.67708333333334</c:v>
                </c:pt>
                <c:pt idx="65541">
                  <c:v>167.6796875</c:v>
                </c:pt>
                <c:pt idx="65542">
                  <c:v>167.68229166666666</c:v>
                </c:pt>
                <c:pt idx="65543">
                  <c:v>167.68489583333334</c:v>
                </c:pt>
                <c:pt idx="65544">
                  <c:v>167.6875</c:v>
                </c:pt>
                <c:pt idx="65545">
                  <c:v>167.69010416666666</c:v>
                </c:pt>
                <c:pt idx="65546">
                  <c:v>167.69270833333334</c:v>
                </c:pt>
                <c:pt idx="65547">
                  <c:v>167.6953125</c:v>
                </c:pt>
                <c:pt idx="65548">
                  <c:v>167.69791666666666</c:v>
                </c:pt>
                <c:pt idx="65549">
                  <c:v>167.70052083333334</c:v>
                </c:pt>
                <c:pt idx="65550">
                  <c:v>167.703125</c:v>
                </c:pt>
                <c:pt idx="65551">
                  <c:v>167.70572916666666</c:v>
                </c:pt>
                <c:pt idx="65552">
                  <c:v>167.70833333333334</c:v>
                </c:pt>
                <c:pt idx="65553">
                  <c:v>167.7109375</c:v>
                </c:pt>
                <c:pt idx="65554">
                  <c:v>167.71354166666666</c:v>
                </c:pt>
                <c:pt idx="65555">
                  <c:v>167.71614583333334</c:v>
                </c:pt>
                <c:pt idx="65556">
                  <c:v>167.71875</c:v>
                </c:pt>
                <c:pt idx="65557">
                  <c:v>167.72135416666666</c:v>
                </c:pt>
                <c:pt idx="65558">
                  <c:v>167.72395833333334</c:v>
                </c:pt>
                <c:pt idx="65559">
                  <c:v>167.7265625</c:v>
                </c:pt>
                <c:pt idx="65560">
                  <c:v>167.72916666666666</c:v>
                </c:pt>
                <c:pt idx="65561">
                  <c:v>167.73177083333334</c:v>
                </c:pt>
                <c:pt idx="65562">
                  <c:v>167.734375</c:v>
                </c:pt>
                <c:pt idx="65563">
                  <c:v>167.73697916666666</c:v>
                </c:pt>
                <c:pt idx="65564">
                  <c:v>167.73958333333334</c:v>
                </c:pt>
                <c:pt idx="65565">
                  <c:v>167.7421875</c:v>
                </c:pt>
                <c:pt idx="65566">
                  <c:v>167.74479166666666</c:v>
                </c:pt>
                <c:pt idx="65567">
                  <c:v>167.74739583333334</c:v>
                </c:pt>
                <c:pt idx="65568">
                  <c:v>167.75</c:v>
                </c:pt>
                <c:pt idx="65569">
                  <c:v>167.75260416666666</c:v>
                </c:pt>
                <c:pt idx="65570">
                  <c:v>167.75520833333334</c:v>
                </c:pt>
                <c:pt idx="65571">
                  <c:v>167.7578125</c:v>
                </c:pt>
                <c:pt idx="65572">
                  <c:v>167.76041666666666</c:v>
                </c:pt>
                <c:pt idx="65573">
                  <c:v>167.76302083333334</c:v>
                </c:pt>
                <c:pt idx="65574">
                  <c:v>167.765625</c:v>
                </c:pt>
                <c:pt idx="65575">
                  <c:v>167.76822916666666</c:v>
                </c:pt>
                <c:pt idx="65576">
                  <c:v>167.77083333333334</c:v>
                </c:pt>
                <c:pt idx="65577">
                  <c:v>167.7734375</c:v>
                </c:pt>
                <c:pt idx="65578">
                  <c:v>167.77604166666666</c:v>
                </c:pt>
                <c:pt idx="65579">
                  <c:v>167.77864583333334</c:v>
                </c:pt>
                <c:pt idx="65580">
                  <c:v>167.78125</c:v>
                </c:pt>
                <c:pt idx="65581">
                  <c:v>167.78385416666666</c:v>
                </c:pt>
                <c:pt idx="65582">
                  <c:v>167.78645833333334</c:v>
                </c:pt>
                <c:pt idx="65583">
                  <c:v>167.7890625</c:v>
                </c:pt>
                <c:pt idx="65584">
                  <c:v>167.79166666666666</c:v>
                </c:pt>
                <c:pt idx="65585">
                  <c:v>167.79427083333334</c:v>
                </c:pt>
                <c:pt idx="65586">
                  <c:v>167.796875</c:v>
                </c:pt>
                <c:pt idx="65587">
                  <c:v>167.79947916666666</c:v>
                </c:pt>
                <c:pt idx="65588">
                  <c:v>167.80208333333334</c:v>
                </c:pt>
                <c:pt idx="65589">
                  <c:v>167.8046875</c:v>
                </c:pt>
                <c:pt idx="65590">
                  <c:v>167.80729166666666</c:v>
                </c:pt>
                <c:pt idx="65591">
                  <c:v>167.80989583333334</c:v>
                </c:pt>
                <c:pt idx="65592">
                  <c:v>167.8125</c:v>
                </c:pt>
                <c:pt idx="65593">
                  <c:v>167.81510416666666</c:v>
                </c:pt>
                <c:pt idx="65594">
                  <c:v>167.81770833333334</c:v>
                </c:pt>
                <c:pt idx="65595">
                  <c:v>167.8203125</c:v>
                </c:pt>
                <c:pt idx="65596">
                  <c:v>167.82291666666666</c:v>
                </c:pt>
                <c:pt idx="65597">
                  <c:v>167.82552083333334</c:v>
                </c:pt>
                <c:pt idx="65598">
                  <c:v>167.828125</c:v>
                </c:pt>
                <c:pt idx="65599">
                  <c:v>167.83072916666666</c:v>
                </c:pt>
                <c:pt idx="65600">
                  <c:v>167.83333333333334</c:v>
                </c:pt>
                <c:pt idx="65601">
                  <c:v>167.8359375</c:v>
                </c:pt>
                <c:pt idx="65602">
                  <c:v>167.83854166666666</c:v>
                </c:pt>
                <c:pt idx="65603">
                  <c:v>167.84114583333334</c:v>
                </c:pt>
                <c:pt idx="65604">
                  <c:v>167.84375</c:v>
                </c:pt>
                <c:pt idx="65605">
                  <c:v>167.84635416666666</c:v>
                </c:pt>
                <c:pt idx="65606">
                  <c:v>167.84895833333334</c:v>
                </c:pt>
                <c:pt idx="65607">
                  <c:v>167.8515625</c:v>
                </c:pt>
                <c:pt idx="65608">
                  <c:v>167.85416666666666</c:v>
                </c:pt>
                <c:pt idx="65609">
                  <c:v>167.85677083333334</c:v>
                </c:pt>
                <c:pt idx="65610">
                  <c:v>167.859375</c:v>
                </c:pt>
                <c:pt idx="65611">
                  <c:v>167.86197916666666</c:v>
                </c:pt>
                <c:pt idx="65612">
                  <c:v>167.86458333333334</c:v>
                </c:pt>
                <c:pt idx="65613">
                  <c:v>167.8671875</c:v>
                </c:pt>
                <c:pt idx="65614">
                  <c:v>167.86979166666666</c:v>
                </c:pt>
                <c:pt idx="65615">
                  <c:v>167.87239583333334</c:v>
                </c:pt>
                <c:pt idx="65616">
                  <c:v>167.875</c:v>
                </c:pt>
                <c:pt idx="65617">
                  <c:v>167.87760416666666</c:v>
                </c:pt>
                <c:pt idx="65618">
                  <c:v>167.88020833333334</c:v>
                </c:pt>
                <c:pt idx="65619">
                  <c:v>167.8828125</c:v>
                </c:pt>
                <c:pt idx="65620">
                  <c:v>167.88541666666666</c:v>
                </c:pt>
                <c:pt idx="65621">
                  <c:v>167.88802083333334</c:v>
                </c:pt>
                <c:pt idx="65622">
                  <c:v>167.890625</c:v>
                </c:pt>
                <c:pt idx="65623">
                  <c:v>167.89322916666666</c:v>
                </c:pt>
                <c:pt idx="65624">
                  <c:v>167.89583333333334</c:v>
                </c:pt>
                <c:pt idx="65625">
                  <c:v>167.8984375</c:v>
                </c:pt>
                <c:pt idx="65626">
                  <c:v>167.90104166666666</c:v>
                </c:pt>
                <c:pt idx="65627">
                  <c:v>167.90364583333334</c:v>
                </c:pt>
                <c:pt idx="65628">
                  <c:v>167.90625</c:v>
                </c:pt>
                <c:pt idx="65629">
                  <c:v>167.90885416666666</c:v>
                </c:pt>
                <c:pt idx="65630">
                  <c:v>167.91145833333334</c:v>
                </c:pt>
                <c:pt idx="65631">
                  <c:v>167.9140625</c:v>
                </c:pt>
                <c:pt idx="65632">
                  <c:v>167.91666666666666</c:v>
                </c:pt>
                <c:pt idx="65633">
                  <c:v>167.91927083333334</c:v>
                </c:pt>
                <c:pt idx="65634">
                  <c:v>167.921875</c:v>
                </c:pt>
                <c:pt idx="65635">
                  <c:v>167.92447916666666</c:v>
                </c:pt>
                <c:pt idx="65636">
                  <c:v>167.92708333333334</c:v>
                </c:pt>
                <c:pt idx="65637">
                  <c:v>167.9296875</c:v>
                </c:pt>
                <c:pt idx="65638">
                  <c:v>167.93229166666666</c:v>
                </c:pt>
                <c:pt idx="65639">
                  <c:v>167.93489583333334</c:v>
                </c:pt>
                <c:pt idx="65640">
                  <c:v>167.9375</c:v>
                </c:pt>
                <c:pt idx="65641">
                  <c:v>167.94010416666666</c:v>
                </c:pt>
                <c:pt idx="65642">
                  <c:v>167.94270833333334</c:v>
                </c:pt>
                <c:pt idx="65643">
                  <c:v>167.9453125</c:v>
                </c:pt>
                <c:pt idx="65644">
                  <c:v>167.94791666666666</c:v>
                </c:pt>
                <c:pt idx="65645">
                  <c:v>167.95052083333334</c:v>
                </c:pt>
                <c:pt idx="65646">
                  <c:v>167.953125</c:v>
                </c:pt>
                <c:pt idx="65647">
                  <c:v>167.95572916666666</c:v>
                </c:pt>
                <c:pt idx="65648">
                  <c:v>167.95833333333334</c:v>
                </c:pt>
                <c:pt idx="65649">
                  <c:v>167.9609375</c:v>
                </c:pt>
                <c:pt idx="65650">
                  <c:v>167.96354166666666</c:v>
                </c:pt>
                <c:pt idx="65651">
                  <c:v>167.96614583333334</c:v>
                </c:pt>
                <c:pt idx="65652">
                  <c:v>167.96875</c:v>
                </c:pt>
                <c:pt idx="65653">
                  <c:v>167.97135416666666</c:v>
                </c:pt>
                <c:pt idx="65654">
                  <c:v>167.97395833333334</c:v>
                </c:pt>
                <c:pt idx="65655">
                  <c:v>167.9765625</c:v>
                </c:pt>
                <c:pt idx="65656">
                  <c:v>167.97916666666666</c:v>
                </c:pt>
                <c:pt idx="65657">
                  <c:v>167.98177083333334</c:v>
                </c:pt>
                <c:pt idx="65658">
                  <c:v>167.984375</c:v>
                </c:pt>
                <c:pt idx="65659">
                  <c:v>167.98697916666666</c:v>
                </c:pt>
                <c:pt idx="65660">
                  <c:v>167.98958333333334</c:v>
                </c:pt>
                <c:pt idx="65661">
                  <c:v>167.9921875</c:v>
                </c:pt>
                <c:pt idx="65662">
                  <c:v>167.99479166666666</c:v>
                </c:pt>
                <c:pt idx="65663">
                  <c:v>167.99739583333334</c:v>
                </c:pt>
                <c:pt idx="65664">
                  <c:v>168</c:v>
                </c:pt>
                <c:pt idx="65665">
                  <c:v>168.00260416666666</c:v>
                </c:pt>
                <c:pt idx="65666">
                  <c:v>168.00520833333334</c:v>
                </c:pt>
                <c:pt idx="65667">
                  <c:v>168.0078125</c:v>
                </c:pt>
                <c:pt idx="65668">
                  <c:v>168.01041666666666</c:v>
                </c:pt>
                <c:pt idx="65669">
                  <c:v>168.01302083333334</c:v>
                </c:pt>
                <c:pt idx="65670">
                  <c:v>168.015625</c:v>
                </c:pt>
                <c:pt idx="65671">
                  <c:v>168.01822916666666</c:v>
                </c:pt>
                <c:pt idx="65672">
                  <c:v>168.02083333333334</c:v>
                </c:pt>
                <c:pt idx="65673">
                  <c:v>168.0234375</c:v>
                </c:pt>
                <c:pt idx="65674">
                  <c:v>168.02604166666666</c:v>
                </c:pt>
                <c:pt idx="65675">
                  <c:v>168.02864583333334</c:v>
                </c:pt>
                <c:pt idx="65676">
                  <c:v>168.03125</c:v>
                </c:pt>
                <c:pt idx="65677">
                  <c:v>168.03385416666666</c:v>
                </c:pt>
                <c:pt idx="65678">
                  <c:v>168.03645833333334</c:v>
                </c:pt>
                <c:pt idx="65679">
                  <c:v>168.0390625</c:v>
                </c:pt>
                <c:pt idx="65680">
                  <c:v>168.04166666666666</c:v>
                </c:pt>
                <c:pt idx="65681">
                  <c:v>168.04427083333334</c:v>
                </c:pt>
                <c:pt idx="65682">
                  <c:v>168.046875</c:v>
                </c:pt>
                <c:pt idx="65683">
                  <c:v>168.04947916666666</c:v>
                </c:pt>
                <c:pt idx="65684">
                  <c:v>168.05208333333334</c:v>
                </c:pt>
                <c:pt idx="65685">
                  <c:v>168.0546875</c:v>
                </c:pt>
                <c:pt idx="65686">
                  <c:v>168.05729166666666</c:v>
                </c:pt>
                <c:pt idx="65687">
                  <c:v>168.05989583333334</c:v>
                </c:pt>
                <c:pt idx="65688">
                  <c:v>168.0625</c:v>
                </c:pt>
                <c:pt idx="65689">
                  <c:v>168.06510416666666</c:v>
                </c:pt>
                <c:pt idx="65690">
                  <c:v>168.06770833333334</c:v>
                </c:pt>
                <c:pt idx="65691">
                  <c:v>168.0703125</c:v>
                </c:pt>
                <c:pt idx="65692">
                  <c:v>168.07291666666666</c:v>
                </c:pt>
                <c:pt idx="65693">
                  <c:v>168.07552083333334</c:v>
                </c:pt>
                <c:pt idx="65694">
                  <c:v>168.078125</c:v>
                </c:pt>
                <c:pt idx="65695">
                  <c:v>168.08072916666666</c:v>
                </c:pt>
                <c:pt idx="65696">
                  <c:v>168.08333333333334</c:v>
                </c:pt>
                <c:pt idx="65697">
                  <c:v>168.0859375</c:v>
                </c:pt>
                <c:pt idx="65698">
                  <c:v>168.08854166666666</c:v>
                </c:pt>
                <c:pt idx="65699">
                  <c:v>168.09114583333334</c:v>
                </c:pt>
                <c:pt idx="65700">
                  <c:v>168.09375</c:v>
                </c:pt>
                <c:pt idx="65701">
                  <c:v>168.09635416666666</c:v>
                </c:pt>
                <c:pt idx="65702">
                  <c:v>168.09895833333334</c:v>
                </c:pt>
                <c:pt idx="65703">
                  <c:v>168.1015625</c:v>
                </c:pt>
                <c:pt idx="65704">
                  <c:v>168.10416666666666</c:v>
                </c:pt>
                <c:pt idx="65705">
                  <c:v>168.10677083333334</c:v>
                </c:pt>
                <c:pt idx="65706">
                  <c:v>168.109375</c:v>
                </c:pt>
                <c:pt idx="65707">
                  <c:v>168.11197916666666</c:v>
                </c:pt>
                <c:pt idx="65708">
                  <c:v>168.11458333333334</c:v>
                </c:pt>
                <c:pt idx="65709">
                  <c:v>168.1171875</c:v>
                </c:pt>
                <c:pt idx="65710">
                  <c:v>168.11979166666666</c:v>
                </c:pt>
                <c:pt idx="65711">
                  <c:v>168.12239583333334</c:v>
                </c:pt>
                <c:pt idx="65712">
                  <c:v>168.125</c:v>
                </c:pt>
                <c:pt idx="65713">
                  <c:v>168.12760416666666</c:v>
                </c:pt>
                <c:pt idx="65714">
                  <c:v>168.13020833333334</c:v>
                </c:pt>
                <c:pt idx="65715">
                  <c:v>168.1328125</c:v>
                </c:pt>
                <c:pt idx="65716">
                  <c:v>168.13541666666666</c:v>
                </c:pt>
                <c:pt idx="65717">
                  <c:v>168.13802083333334</c:v>
                </c:pt>
                <c:pt idx="65718">
                  <c:v>168.140625</c:v>
                </c:pt>
                <c:pt idx="65719">
                  <c:v>168.14322916666666</c:v>
                </c:pt>
                <c:pt idx="65720">
                  <c:v>168.14583333333334</c:v>
                </c:pt>
                <c:pt idx="65721">
                  <c:v>168.1484375</c:v>
                </c:pt>
                <c:pt idx="65722">
                  <c:v>168.15104166666666</c:v>
                </c:pt>
                <c:pt idx="65723">
                  <c:v>168.15364583333334</c:v>
                </c:pt>
                <c:pt idx="65724">
                  <c:v>168.15625</c:v>
                </c:pt>
                <c:pt idx="65725">
                  <c:v>168.15885416666666</c:v>
                </c:pt>
                <c:pt idx="65726">
                  <c:v>168.16145833333334</c:v>
                </c:pt>
                <c:pt idx="65727">
                  <c:v>168.1640625</c:v>
                </c:pt>
                <c:pt idx="65728">
                  <c:v>168.16666666666666</c:v>
                </c:pt>
                <c:pt idx="65729">
                  <c:v>168.16927083333334</c:v>
                </c:pt>
                <c:pt idx="65730">
                  <c:v>168.171875</c:v>
                </c:pt>
                <c:pt idx="65731">
                  <c:v>168.17447916666666</c:v>
                </c:pt>
                <c:pt idx="65732">
                  <c:v>168.17708333333334</c:v>
                </c:pt>
                <c:pt idx="65733">
                  <c:v>168.1796875</c:v>
                </c:pt>
                <c:pt idx="65734">
                  <c:v>168.18229166666666</c:v>
                </c:pt>
                <c:pt idx="65735">
                  <c:v>168.18489583333334</c:v>
                </c:pt>
                <c:pt idx="65736">
                  <c:v>168.1875</c:v>
                </c:pt>
                <c:pt idx="65737">
                  <c:v>168.19010416666666</c:v>
                </c:pt>
                <c:pt idx="65738">
                  <c:v>168.19270833333334</c:v>
                </c:pt>
                <c:pt idx="65739">
                  <c:v>168.1953125</c:v>
                </c:pt>
                <c:pt idx="65740">
                  <c:v>168.19791666666666</c:v>
                </c:pt>
                <c:pt idx="65741">
                  <c:v>168.20052083333334</c:v>
                </c:pt>
                <c:pt idx="65742">
                  <c:v>168.203125</c:v>
                </c:pt>
                <c:pt idx="65743">
                  <c:v>168.20572916666666</c:v>
                </c:pt>
                <c:pt idx="65744">
                  <c:v>168.20833333333334</c:v>
                </c:pt>
                <c:pt idx="65745">
                  <c:v>168.2109375</c:v>
                </c:pt>
                <c:pt idx="65746">
                  <c:v>168.21354166666666</c:v>
                </c:pt>
                <c:pt idx="65747">
                  <c:v>168.21614583333334</c:v>
                </c:pt>
                <c:pt idx="65748">
                  <c:v>168.21875</c:v>
                </c:pt>
                <c:pt idx="65749">
                  <c:v>168.22135416666666</c:v>
                </c:pt>
                <c:pt idx="65750">
                  <c:v>168.22395833333334</c:v>
                </c:pt>
                <c:pt idx="65751">
                  <c:v>168.2265625</c:v>
                </c:pt>
                <c:pt idx="65752">
                  <c:v>168.22916666666666</c:v>
                </c:pt>
                <c:pt idx="65753">
                  <c:v>168.23177083333334</c:v>
                </c:pt>
                <c:pt idx="65754">
                  <c:v>168.234375</c:v>
                </c:pt>
                <c:pt idx="65755">
                  <c:v>168.23697916666666</c:v>
                </c:pt>
                <c:pt idx="65756">
                  <c:v>168.23958333333334</c:v>
                </c:pt>
                <c:pt idx="65757">
                  <c:v>168.2421875</c:v>
                </c:pt>
                <c:pt idx="65758">
                  <c:v>168.24479166666666</c:v>
                </c:pt>
                <c:pt idx="65759">
                  <c:v>168.24739583333334</c:v>
                </c:pt>
                <c:pt idx="65760">
                  <c:v>168.25</c:v>
                </c:pt>
                <c:pt idx="65761">
                  <c:v>168.25260416666666</c:v>
                </c:pt>
                <c:pt idx="65762">
                  <c:v>168.25520833333334</c:v>
                </c:pt>
                <c:pt idx="65763">
                  <c:v>168.2578125</c:v>
                </c:pt>
                <c:pt idx="65764">
                  <c:v>168.26041666666666</c:v>
                </c:pt>
                <c:pt idx="65765">
                  <c:v>168.26302083333334</c:v>
                </c:pt>
                <c:pt idx="65766">
                  <c:v>168.265625</c:v>
                </c:pt>
                <c:pt idx="65767">
                  <c:v>168.26822916666666</c:v>
                </c:pt>
                <c:pt idx="65768">
                  <c:v>168.27083333333334</c:v>
                </c:pt>
                <c:pt idx="65769">
                  <c:v>168.2734375</c:v>
                </c:pt>
                <c:pt idx="65770">
                  <c:v>168.27604166666666</c:v>
                </c:pt>
                <c:pt idx="65771">
                  <c:v>168.27864583333334</c:v>
                </c:pt>
                <c:pt idx="65772">
                  <c:v>168.28125</c:v>
                </c:pt>
                <c:pt idx="65773">
                  <c:v>168.28385416666666</c:v>
                </c:pt>
                <c:pt idx="65774">
                  <c:v>168.28645833333334</c:v>
                </c:pt>
                <c:pt idx="65775">
                  <c:v>168.2890625</c:v>
                </c:pt>
                <c:pt idx="65776">
                  <c:v>168.29166666666666</c:v>
                </c:pt>
                <c:pt idx="65777">
                  <c:v>168.29427083333334</c:v>
                </c:pt>
                <c:pt idx="65778">
                  <c:v>168.296875</c:v>
                </c:pt>
                <c:pt idx="65779">
                  <c:v>168.29947916666666</c:v>
                </c:pt>
                <c:pt idx="65780">
                  <c:v>168.30208333333334</c:v>
                </c:pt>
                <c:pt idx="65781">
                  <c:v>168.3046875</c:v>
                </c:pt>
                <c:pt idx="65782">
                  <c:v>168.30729166666666</c:v>
                </c:pt>
                <c:pt idx="65783">
                  <c:v>168.30989583333334</c:v>
                </c:pt>
                <c:pt idx="65784">
                  <c:v>168.3125</c:v>
                </c:pt>
                <c:pt idx="65785">
                  <c:v>168.31510416666666</c:v>
                </c:pt>
                <c:pt idx="65786">
                  <c:v>168.31770833333334</c:v>
                </c:pt>
                <c:pt idx="65787">
                  <c:v>168.3203125</c:v>
                </c:pt>
                <c:pt idx="65788">
                  <c:v>168.32291666666666</c:v>
                </c:pt>
                <c:pt idx="65789">
                  <c:v>168.32552083333334</c:v>
                </c:pt>
                <c:pt idx="65790">
                  <c:v>168.328125</c:v>
                </c:pt>
                <c:pt idx="65791">
                  <c:v>168.33072916666666</c:v>
                </c:pt>
                <c:pt idx="65792">
                  <c:v>168.33333333333334</c:v>
                </c:pt>
                <c:pt idx="65793">
                  <c:v>168.3359375</c:v>
                </c:pt>
                <c:pt idx="65794">
                  <c:v>168.33854166666666</c:v>
                </c:pt>
                <c:pt idx="65795">
                  <c:v>168.34114583333334</c:v>
                </c:pt>
                <c:pt idx="65796">
                  <c:v>168.34375</c:v>
                </c:pt>
                <c:pt idx="65797">
                  <c:v>168.34635416666666</c:v>
                </c:pt>
                <c:pt idx="65798">
                  <c:v>168.34895833333334</c:v>
                </c:pt>
                <c:pt idx="65799">
                  <c:v>168.3515625</c:v>
                </c:pt>
                <c:pt idx="65800">
                  <c:v>168.35416666666666</c:v>
                </c:pt>
                <c:pt idx="65801">
                  <c:v>168.35677083333334</c:v>
                </c:pt>
                <c:pt idx="65802">
                  <c:v>168.359375</c:v>
                </c:pt>
                <c:pt idx="65803">
                  <c:v>168.36197916666666</c:v>
                </c:pt>
                <c:pt idx="65804">
                  <c:v>168.36458333333334</c:v>
                </c:pt>
                <c:pt idx="65805">
                  <c:v>168.3671875</c:v>
                </c:pt>
                <c:pt idx="65806">
                  <c:v>168.36979166666666</c:v>
                </c:pt>
                <c:pt idx="65807">
                  <c:v>168.37239583333334</c:v>
                </c:pt>
                <c:pt idx="65808">
                  <c:v>168.375</c:v>
                </c:pt>
                <c:pt idx="65809">
                  <c:v>168.37760416666666</c:v>
                </c:pt>
                <c:pt idx="65810">
                  <c:v>168.38020833333334</c:v>
                </c:pt>
                <c:pt idx="65811">
                  <c:v>168.3828125</c:v>
                </c:pt>
                <c:pt idx="65812">
                  <c:v>168.38541666666666</c:v>
                </c:pt>
                <c:pt idx="65813">
                  <c:v>168.38802083333334</c:v>
                </c:pt>
                <c:pt idx="65814">
                  <c:v>168.390625</c:v>
                </c:pt>
                <c:pt idx="65815">
                  <c:v>168.39322916666666</c:v>
                </c:pt>
                <c:pt idx="65816">
                  <c:v>168.39583333333334</c:v>
                </c:pt>
                <c:pt idx="65817">
                  <c:v>168.3984375</c:v>
                </c:pt>
                <c:pt idx="65818">
                  <c:v>168.40104166666666</c:v>
                </c:pt>
                <c:pt idx="65819">
                  <c:v>168.40364583333334</c:v>
                </c:pt>
                <c:pt idx="65820">
                  <c:v>168.40625</c:v>
                </c:pt>
                <c:pt idx="65821">
                  <c:v>168.40885416666666</c:v>
                </c:pt>
                <c:pt idx="65822">
                  <c:v>168.41145833333334</c:v>
                </c:pt>
                <c:pt idx="65823">
                  <c:v>168.4140625</c:v>
                </c:pt>
                <c:pt idx="65824">
                  <c:v>168.41666666666666</c:v>
                </c:pt>
                <c:pt idx="65825">
                  <c:v>168.41927083333334</c:v>
                </c:pt>
                <c:pt idx="65826">
                  <c:v>168.421875</c:v>
                </c:pt>
                <c:pt idx="65827">
                  <c:v>168.42447916666666</c:v>
                </c:pt>
                <c:pt idx="65828">
                  <c:v>168.42708333333334</c:v>
                </c:pt>
                <c:pt idx="65829">
                  <c:v>168.4296875</c:v>
                </c:pt>
                <c:pt idx="65830">
                  <c:v>168.43229166666666</c:v>
                </c:pt>
                <c:pt idx="65831">
                  <c:v>168.43489583333334</c:v>
                </c:pt>
                <c:pt idx="65832">
                  <c:v>168.4375</c:v>
                </c:pt>
                <c:pt idx="65833">
                  <c:v>168.44010416666666</c:v>
                </c:pt>
                <c:pt idx="65834">
                  <c:v>168.44270833333334</c:v>
                </c:pt>
                <c:pt idx="65835">
                  <c:v>168.4453125</c:v>
                </c:pt>
                <c:pt idx="65836">
                  <c:v>168.44791666666666</c:v>
                </c:pt>
                <c:pt idx="65837">
                  <c:v>168.45052083333334</c:v>
                </c:pt>
                <c:pt idx="65838">
                  <c:v>168.453125</c:v>
                </c:pt>
                <c:pt idx="65839">
                  <c:v>168.45572916666666</c:v>
                </c:pt>
                <c:pt idx="65840">
                  <c:v>168.45833333333334</c:v>
                </c:pt>
                <c:pt idx="65841">
                  <c:v>168.4609375</c:v>
                </c:pt>
                <c:pt idx="65842">
                  <c:v>168.46354166666666</c:v>
                </c:pt>
                <c:pt idx="65843">
                  <c:v>168.46614583333334</c:v>
                </c:pt>
                <c:pt idx="65844">
                  <c:v>168.46875</c:v>
                </c:pt>
                <c:pt idx="65845">
                  <c:v>168.47135416666666</c:v>
                </c:pt>
                <c:pt idx="65846">
                  <c:v>168.47395833333334</c:v>
                </c:pt>
                <c:pt idx="65847">
                  <c:v>168.4765625</c:v>
                </c:pt>
                <c:pt idx="65848">
                  <c:v>168.47916666666666</c:v>
                </c:pt>
                <c:pt idx="65849">
                  <c:v>168.48177083333334</c:v>
                </c:pt>
                <c:pt idx="65850">
                  <c:v>168.484375</c:v>
                </c:pt>
                <c:pt idx="65851">
                  <c:v>168.48697916666666</c:v>
                </c:pt>
                <c:pt idx="65852">
                  <c:v>168.48958333333334</c:v>
                </c:pt>
                <c:pt idx="65853">
                  <c:v>168.4921875</c:v>
                </c:pt>
                <c:pt idx="65854">
                  <c:v>168.49479166666666</c:v>
                </c:pt>
                <c:pt idx="65855">
                  <c:v>168.49739583333334</c:v>
                </c:pt>
                <c:pt idx="65856">
                  <c:v>168.5</c:v>
                </c:pt>
                <c:pt idx="65857">
                  <c:v>168.50260416666666</c:v>
                </c:pt>
                <c:pt idx="65858">
                  <c:v>168.50520833333334</c:v>
                </c:pt>
                <c:pt idx="65859">
                  <c:v>168.5078125</c:v>
                </c:pt>
                <c:pt idx="65860">
                  <c:v>168.51041666666666</c:v>
                </c:pt>
                <c:pt idx="65861">
                  <c:v>168.51302083333334</c:v>
                </c:pt>
                <c:pt idx="65862">
                  <c:v>168.515625</c:v>
                </c:pt>
                <c:pt idx="65863">
                  <c:v>168.51822916666666</c:v>
                </c:pt>
                <c:pt idx="65864">
                  <c:v>168.52083333333334</c:v>
                </c:pt>
                <c:pt idx="65865">
                  <c:v>168.5234375</c:v>
                </c:pt>
                <c:pt idx="65866">
                  <c:v>168.52604166666666</c:v>
                </c:pt>
                <c:pt idx="65867">
                  <c:v>168.52864583333334</c:v>
                </c:pt>
                <c:pt idx="65868">
                  <c:v>168.53125</c:v>
                </c:pt>
                <c:pt idx="65869">
                  <c:v>168.53385416666666</c:v>
                </c:pt>
                <c:pt idx="65870">
                  <c:v>168.53645833333334</c:v>
                </c:pt>
                <c:pt idx="65871">
                  <c:v>168.5390625</c:v>
                </c:pt>
                <c:pt idx="65872">
                  <c:v>168.54166666666666</c:v>
                </c:pt>
                <c:pt idx="65873">
                  <c:v>168.54427083333334</c:v>
                </c:pt>
                <c:pt idx="65874">
                  <c:v>168.546875</c:v>
                </c:pt>
                <c:pt idx="65875">
                  <c:v>168.54947916666666</c:v>
                </c:pt>
                <c:pt idx="65876">
                  <c:v>168.55208333333334</c:v>
                </c:pt>
                <c:pt idx="65877">
                  <c:v>168.5546875</c:v>
                </c:pt>
                <c:pt idx="65878">
                  <c:v>168.55729166666666</c:v>
                </c:pt>
                <c:pt idx="65879">
                  <c:v>168.55989583333334</c:v>
                </c:pt>
                <c:pt idx="65880">
                  <c:v>168.5625</c:v>
                </c:pt>
                <c:pt idx="65881">
                  <c:v>168.56510416666666</c:v>
                </c:pt>
                <c:pt idx="65882">
                  <c:v>168.56770833333334</c:v>
                </c:pt>
                <c:pt idx="65883">
                  <c:v>168.5703125</c:v>
                </c:pt>
                <c:pt idx="65884">
                  <c:v>168.57291666666666</c:v>
                </c:pt>
                <c:pt idx="65885">
                  <c:v>168.57552083333334</c:v>
                </c:pt>
                <c:pt idx="65886">
                  <c:v>168.578125</c:v>
                </c:pt>
                <c:pt idx="65887">
                  <c:v>168.58072916666666</c:v>
                </c:pt>
                <c:pt idx="65888">
                  <c:v>168.58333333333334</c:v>
                </c:pt>
                <c:pt idx="65889">
                  <c:v>168.5859375</c:v>
                </c:pt>
                <c:pt idx="65890">
                  <c:v>168.58854166666666</c:v>
                </c:pt>
                <c:pt idx="65891">
                  <c:v>168.59114583333334</c:v>
                </c:pt>
                <c:pt idx="65892">
                  <c:v>168.59375</c:v>
                </c:pt>
                <c:pt idx="65893">
                  <c:v>168.59635416666666</c:v>
                </c:pt>
                <c:pt idx="65894">
                  <c:v>168.59895833333334</c:v>
                </c:pt>
                <c:pt idx="65895">
                  <c:v>168.6015625</c:v>
                </c:pt>
                <c:pt idx="65896">
                  <c:v>168.60416666666666</c:v>
                </c:pt>
                <c:pt idx="65897">
                  <c:v>168.60677083333334</c:v>
                </c:pt>
                <c:pt idx="65898">
                  <c:v>168.609375</c:v>
                </c:pt>
                <c:pt idx="65899">
                  <c:v>168.61197916666666</c:v>
                </c:pt>
                <c:pt idx="65900">
                  <c:v>168.61458333333334</c:v>
                </c:pt>
                <c:pt idx="65901">
                  <c:v>168.6171875</c:v>
                </c:pt>
                <c:pt idx="65902">
                  <c:v>168.61979166666666</c:v>
                </c:pt>
                <c:pt idx="65903">
                  <c:v>168.62239583333334</c:v>
                </c:pt>
                <c:pt idx="65904">
                  <c:v>168.625</c:v>
                </c:pt>
                <c:pt idx="65905">
                  <c:v>168.62760416666666</c:v>
                </c:pt>
                <c:pt idx="65906">
                  <c:v>168.63020833333334</c:v>
                </c:pt>
                <c:pt idx="65907">
                  <c:v>168.6328125</c:v>
                </c:pt>
                <c:pt idx="65908">
                  <c:v>168.63541666666666</c:v>
                </c:pt>
                <c:pt idx="65909">
                  <c:v>168.63802083333334</c:v>
                </c:pt>
                <c:pt idx="65910">
                  <c:v>168.640625</c:v>
                </c:pt>
                <c:pt idx="65911">
                  <c:v>168.64322916666666</c:v>
                </c:pt>
                <c:pt idx="65912">
                  <c:v>168.64583333333334</c:v>
                </c:pt>
                <c:pt idx="65913">
                  <c:v>168.6484375</c:v>
                </c:pt>
                <c:pt idx="65914">
                  <c:v>168.65104166666666</c:v>
                </c:pt>
                <c:pt idx="65915">
                  <c:v>168.65364583333334</c:v>
                </c:pt>
                <c:pt idx="65916">
                  <c:v>168.65625</c:v>
                </c:pt>
                <c:pt idx="65917">
                  <c:v>168.65885416666666</c:v>
                </c:pt>
                <c:pt idx="65918">
                  <c:v>168.66145833333334</c:v>
                </c:pt>
                <c:pt idx="65919">
                  <c:v>168.6640625</c:v>
                </c:pt>
                <c:pt idx="65920">
                  <c:v>168.66666666666666</c:v>
                </c:pt>
                <c:pt idx="65921">
                  <c:v>168.66927083333334</c:v>
                </c:pt>
                <c:pt idx="65922">
                  <c:v>168.671875</c:v>
                </c:pt>
                <c:pt idx="65923">
                  <c:v>168.67447916666666</c:v>
                </c:pt>
                <c:pt idx="65924">
                  <c:v>168.67708333333334</c:v>
                </c:pt>
                <c:pt idx="65925">
                  <c:v>168.6796875</c:v>
                </c:pt>
                <c:pt idx="65926">
                  <c:v>168.68229166666666</c:v>
                </c:pt>
                <c:pt idx="65927">
                  <c:v>168.68489583333334</c:v>
                </c:pt>
                <c:pt idx="65928">
                  <c:v>168.6875</c:v>
                </c:pt>
                <c:pt idx="65929">
                  <c:v>168.69010416666666</c:v>
                </c:pt>
                <c:pt idx="65930">
                  <c:v>168.69270833333334</c:v>
                </c:pt>
                <c:pt idx="65931">
                  <c:v>168.6953125</c:v>
                </c:pt>
                <c:pt idx="65932">
                  <c:v>168.69791666666666</c:v>
                </c:pt>
                <c:pt idx="65933">
                  <c:v>168.70052083333334</c:v>
                </c:pt>
                <c:pt idx="65934">
                  <c:v>168.703125</c:v>
                </c:pt>
                <c:pt idx="65935">
                  <c:v>168.70572916666666</c:v>
                </c:pt>
                <c:pt idx="65936">
                  <c:v>168.70833333333334</c:v>
                </c:pt>
                <c:pt idx="65937">
                  <c:v>168.7109375</c:v>
                </c:pt>
                <c:pt idx="65938">
                  <c:v>168.71354166666666</c:v>
                </c:pt>
                <c:pt idx="65939">
                  <c:v>168.71614583333334</c:v>
                </c:pt>
                <c:pt idx="65940">
                  <c:v>168.71875</c:v>
                </c:pt>
                <c:pt idx="65941">
                  <c:v>168.72135416666666</c:v>
                </c:pt>
                <c:pt idx="65942">
                  <c:v>168.72395833333334</c:v>
                </c:pt>
                <c:pt idx="65943">
                  <c:v>168.7265625</c:v>
                </c:pt>
                <c:pt idx="65944">
                  <c:v>168.72916666666666</c:v>
                </c:pt>
                <c:pt idx="65945">
                  <c:v>168.73177083333334</c:v>
                </c:pt>
                <c:pt idx="65946">
                  <c:v>168.734375</c:v>
                </c:pt>
                <c:pt idx="65947">
                  <c:v>168.73697916666666</c:v>
                </c:pt>
                <c:pt idx="65948">
                  <c:v>168.73958333333334</c:v>
                </c:pt>
                <c:pt idx="65949">
                  <c:v>168.7421875</c:v>
                </c:pt>
                <c:pt idx="65950">
                  <c:v>168.74479166666666</c:v>
                </c:pt>
                <c:pt idx="65951">
                  <c:v>168.74739583333334</c:v>
                </c:pt>
                <c:pt idx="65952">
                  <c:v>168.75</c:v>
                </c:pt>
                <c:pt idx="65953">
                  <c:v>168.75260416666666</c:v>
                </c:pt>
                <c:pt idx="65954">
                  <c:v>168.75520833333334</c:v>
                </c:pt>
                <c:pt idx="65955">
                  <c:v>168.7578125</c:v>
                </c:pt>
                <c:pt idx="65956">
                  <c:v>168.76041666666666</c:v>
                </c:pt>
                <c:pt idx="65957">
                  <c:v>168.76302083333334</c:v>
                </c:pt>
                <c:pt idx="65958">
                  <c:v>168.765625</c:v>
                </c:pt>
                <c:pt idx="65959">
                  <c:v>168.76822916666666</c:v>
                </c:pt>
                <c:pt idx="65960">
                  <c:v>168.77083333333334</c:v>
                </c:pt>
                <c:pt idx="65961">
                  <c:v>168.7734375</c:v>
                </c:pt>
                <c:pt idx="65962">
                  <c:v>168.77604166666666</c:v>
                </c:pt>
                <c:pt idx="65963">
                  <c:v>168.77864583333334</c:v>
                </c:pt>
                <c:pt idx="65964">
                  <c:v>168.78125</c:v>
                </c:pt>
                <c:pt idx="65965">
                  <c:v>168.78385416666666</c:v>
                </c:pt>
                <c:pt idx="65966">
                  <c:v>168.78645833333334</c:v>
                </c:pt>
                <c:pt idx="65967">
                  <c:v>168.7890625</c:v>
                </c:pt>
                <c:pt idx="65968">
                  <c:v>168.79166666666666</c:v>
                </c:pt>
                <c:pt idx="65969">
                  <c:v>168.79427083333334</c:v>
                </c:pt>
                <c:pt idx="65970">
                  <c:v>168.796875</c:v>
                </c:pt>
                <c:pt idx="65971">
                  <c:v>168.79947916666666</c:v>
                </c:pt>
                <c:pt idx="65972">
                  <c:v>168.80208333333334</c:v>
                </c:pt>
                <c:pt idx="65973">
                  <c:v>168.8046875</c:v>
                </c:pt>
                <c:pt idx="65974">
                  <c:v>168.80729166666666</c:v>
                </c:pt>
                <c:pt idx="65975">
                  <c:v>168.80989583333334</c:v>
                </c:pt>
                <c:pt idx="65976">
                  <c:v>168.8125</c:v>
                </c:pt>
                <c:pt idx="65977">
                  <c:v>168.81510416666666</c:v>
                </c:pt>
                <c:pt idx="65978">
                  <c:v>168.81770833333334</c:v>
                </c:pt>
                <c:pt idx="65979">
                  <c:v>168.8203125</c:v>
                </c:pt>
                <c:pt idx="65980">
                  <c:v>168.82291666666666</c:v>
                </c:pt>
                <c:pt idx="65981">
                  <c:v>168.82552083333334</c:v>
                </c:pt>
                <c:pt idx="65982">
                  <c:v>168.828125</c:v>
                </c:pt>
                <c:pt idx="65983">
                  <c:v>168.83072916666666</c:v>
                </c:pt>
                <c:pt idx="65984">
                  <c:v>168.83333333333334</c:v>
                </c:pt>
                <c:pt idx="65985">
                  <c:v>168.8359375</c:v>
                </c:pt>
                <c:pt idx="65986">
                  <c:v>168.83854166666666</c:v>
                </c:pt>
                <c:pt idx="65987">
                  <c:v>168.84114583333334</c:v>
                </c:pt>
                <c:pt idx="65988">
                  <c:v>168.84375</c:v>
                </c:pt>
                <c:pt idx="65989">
                  <c:v>168.84635416666666</c:v>
                </c:pt>
                <c:pt idx="65990">
                  <c:v>168.84895833333334</c:v>
                </c:pt>
                <c:pt idx="65991">
                  <c:v>168.8515625</c:v>
                </c:pt>
                <c:pt idx="65992">
                  <c:v>168.85416666666666</c:v>
                </c:pt>
                <c:pt idx="65993">
                  <c:v>168.85677083333334</c:v>
                </c:pt>
                <c:pt idx="65994">
                  <c:v>168.859375</c:v>
                </c:pt>
                <c:pt idx="65995">
                  <c:v>168.86197916666666</c:v>
                </c:pt>
                <c:pt idx="65996">
                  <c:v>168.86458333333334</c:v>
                </c:pt>
                <c:pt idx="65997">
                  <c:v>168.8671875</c:v>
                </c:pt>
                <c:pt idx="65998">
                  <c:v>168.86979166666666</c:v>
                </c:pt>
                <c:pt idx="65999">
                  <c:v>168.87239583333334</c:v>
                </c:pt>
                <c:pt idx="66000">
                  <c:v>168.875</c:v>
                </c:pt>
                <c:pt idx="66001">
                  <c:v>168.87760416666666</c:v>
                </c:pt>
                <c:pt idx="66002">
                  <c:v>168.88020833333334</c:v>
                </c:pt>
                <c:pt idx="66003">
                  <c:v>168.8828125</c:v>
                </c:pt>
                <c:pt idx="66004">
                  <c:v>168.88541666666666</c:v>
                </c:pt>
                <c:pt idx="66005">
                  <c:v>168.88802083333334</c:v>
                </c:pt>
                <c:pt idx="66006">
                  <c:v>168.890625</c:v>
                </c:pt>
                <c:pt idx="66007">
                  <c:v>168.89322916666666</c:v>
                </c:pt>
                <c:pt idx="66008">
                  <c:v>168.89583333333334</c:v>
                </c:pt>
                <c:pt idx="66009">
                  <c:v>168.8984375</c:v>
                </c:pt>
                <c:pt idx="66010">
                  <c:v>168.90104166666666</c:v>
                </c:pt>
                <c:pt idx="66011">
                  <c:v>168.90364583333334</c:v>
                </c:pt>
                <c:pt idx="66012">
                  <c:v>168.90625</c:v>
                </c:pt>
                <c:pt idx="66013">
                  <c:v>168.90885416666666</c:v>
                </c:pt>
                <c:pt idx="66014">
                  <c:v>168.91145833333334</c:v>
                </c:pt>
                <c:pt idx="66015">
                  <c:v>168.9140625</c:v>
                </c:pt>
                <c:pt idx="66016">
                  <c:v>168.91666666666666</c:v>
                </c:pt>
                <c:pt idx="66017">
                  <c:v>168.91927083333334</c:v>
                </c:pt>
                <c:pt idx="66018">
                  <c:v>168.921875</c:v>
                </c:pt>
                <c:pt idx="66019">
                  <c:v>168.92447916666666</c:v>
                </c:pt>
                <c:pt idx="66020">
                  <c:v>168.92708333333334</c:v>
                </c:pt>
                <c:pt idx="66021">
                  <c:v>168.9296875</c:v>
                </c:pt>
                <c:pt idx="66022">
                  <c:v>168.93229166666666</c:v>
                </c:pt>
                <c:pt idx="66023">
                  <c:v>168.93489583333334</c:v>
                </c:pt>
                <c:pt idx="66024">
                  <c:v>168.9375</c:v>
                </c:pt>
                <c:pt idx="66025">
                  <c:v>168.94010416666666</c:v>
                </c:pt>
                <c:pt idx="66026">
                  <c:v>168.94270833333334</c:v>
                </c:pt>
                <c:pt idx="66027">
                  <c:v>168.9453125</c:v>
                </c:pt>
                <c:pt idx="66028">
                  <c:v>168.94791666666666</c:v>
                </c:pt>
                <c:pt idx="66029">
                  <c:v>168.95052083333334</c:v>
                </c:pt>
                <c:pt idx="66030">
                  <c:v>168.953125</c:v>
                </c:pt>
                <c:pt idx="66031">
                  <c:v>168.95572916666666</c:v>
                </c:pt>
                <c:pt idx="66032">
                  <c:v>168.95833333333334</c:v>
                </c:pt>
                <c:pt idx="66033">
                  <c:v>168.9609375</c:v>
                </c:pt>
                <c:pt idx="66034">
                  <c:v>168.96354166666666</c:v>
                </c:pt>
                <c:pt idx="66035">
                  <c:v>168.96614583333334</c:v>
                </c:pt>
                <c:pt idx="66036">
                  <c:v>168.96875</c:v>
                </c:pt>
                <c:pt idx="66037">
                  <c:v>168.97135416666666</c:v>
                </c:pt>
                <c:pt idx="66038">
                  <c:v>168.97395833333334</c:v>
                </c:pt>
                <c:pt idx="66039">
                  <c:v>168.9765625</c:v>
                </c:pt>
                <c:pt idx="66040">
                  <c:v>168.97916666666666</c:v>
                </c:pt>
                <c:pt idx="66041">
                  <c:v>168.98177083333334</c:v>
                </c:pt>
                <c:pt idx="66042">
                  <c:v>168.984375</c:v>
                </c:pt>
                <c:pt idx="66043">
                  <c:v>168.98697916666666</c:v>
                </c:pt>
                <c:pt idx="66044">
                  <c:v>168.98958333333334</c:v>
                </c:pt>
                <c:pt idx="66045">
                  <c:v>168.9921875</c:v>
                </c:pt>
                <c:pt idx="66046">
                  <c:v>168.99479166666666</c:v>
                </c:pt>
                <c:pt idx="66047">
                  <c:v>168.99739583333334</c:v>
                </c:pt>
                <c:pt idx="66048">
                  <c:v>169</c:v>
                </c:pt>
                <c:pt idx="66049">
                  <c:v>169.00260416666666</c:v>
                </c:pt>
                <c:pt idx="66050">
                  <c:v>169.00520833333334</c:v>
                </c:pt>
                <c:pt idx="66051">
                  <c:v>169.0078125</c:v>
                </c:pt>
                <c:pt idx="66052">
                  <c:v>169.01041666666666</c:v>
                </c:pt>
                <c:pt idx="66053">
                  <c:v>169.01302083333334</c:v>
                </c:pt>
                <c:pt idx="66054">
                  <c:v>169.015625</c:v>
                </c:pt>
                <c:pt idx="66055">
                  <c:v>169.01822916666666</c:v>
                </c:pt>
                <c:pt idx="66056">
                  <c:v>169.02083333333334</c:v>
                </c:pt>
                <c:pt idx="66057">
                  <c:v>169.0234375</c:v>
                </c:pt>
                <c:pt idx="66058">
                  <c:v>169.02604166666666</c:v>
                </c:pt>
                <c:pt idx="66059">
                  <c:v>169.02864583333334</c:v>
                </c:pt>
                <c:pt idx="66060">
                  <c:v>169.03125</c:v>
                </c:pt>
                <c:pt idx="66061">
                  <c:v>169.03385416666666</c:v>
                </c:pt>
                <c:pt idx="66062">
                  <c:v>169.03645833333334</c:v>
                </c:pt>
                <c:pt idx="66063">
                  <c:v>169.0390625</c:v>
                </c:pt>
                <c:pt idx="66064">
                  <c:v>169.04166666666666</c:v>
                </c:pt>
                <c:pt idx="66065">
                  <c:v>169.04427083333334</c:v>
                </c:pt>
                <c:pt idx="66066">
                  <c:v>169.046875</c:v>
                </c:pt>
                <c:pt idx="66067">
                  <c:v>169.04947916666666</c:v>
                </c:pt>
                <c:pt idx="66068">
                  <c:v>169.05208333333334</c:v>
                </c:pt>
                <c:pt idx="66069">
                  <c:v>169.0546875</c:v>
                </c:pt>
                <c:pt idx="66070">
                  <c:v>169.05729166666666</c:v>
                </c:pt>
                <c:pt idx="66071">
                  <c:v>169.05989583333334</c:v>
                </c:pt>
                <c:pt idx="66072">
                  <c:v>169.0625</c:v>
                </c:pt>
                <c:pt idx="66073">
                  <c:v>169.06510416666666</c:v>
                </c:pt>
                <c:pt idx="66074">
                  <c:v>169.06770833333334</c:v>
                </c:pt>
                <c:pt idx="66075">
                  <c:v>169.0703125</c:v>
                </c:pt>
                <c:pt idx="66076">
                  <c:v>169.07291666666666</c:v>
                </c:pt>
                <c:pt idx="66077">
                  <c:v>169.07552083333334</c:v>
                </c:pt>
                <c:pt idx="66078">
                  <c:v>169.078125</c:v>
                </c:pt>
                <c:pt idx="66079">
                  <c:v>169.08072916666666</c:v>
                </c:pt>
                <c:pt idx="66080">
                  <c:v>169.08333333333334</c:v>
                </c:pt>
                <c:pt idx="66081">
                  <c:v>169.0859375</c:v>
                </c:pt>
                <c:pt idx="66082">
                  <c:v>169.08854166666666</c:v>
                </c:pt>
                <c:pt idx="66083">
                  <c:v>169.09114583333334</c:v>
                </c:pt>
                <c:pt idx="66084">
                  <c:v>169.09375</c:v>
                </c:pt>
                <c:pt idx="66085">
                  <c:v>169.09635416666666</c:v>
                </c:pt>
                <c:pt idx="66086">
                  <c:v>169.09895833333334</c:v>
                </c:pt>
                <c:pt idx="66087">
                  <c:v>169.1015625</c:v>
                </c:pt>
                <c:pt idx="66088">
                  <c:v>169.10416666666666</c:v>
                </c:pt>
                <c:pt idx="66089">
                  <c:v>169.10677083333334</c:v>
                </c:pt>
                <c:pt idx="66090">
                  <c:v>169.109375</c:v>
                </c:pt>
                <c:pt idx="66091">
                  <c:v>169.11197916666666</c:v>
                </c:pt>
                <c:pt idx="66092">
                  <c:v>169.11458333333334</c:v>
                </c:pt>
                <c:pt idx="66093">
                  <c:v>169.1171875</c:v>
                </c:pt>
                <c:pt idx="66094">
                  <c:v>169.11979166666666</c:v>
                </c:pt>
                <c:pt idx="66095">
                  <c:v>169.12239583333334</c:v>
                </c:pt>
                <c:pt idx="66096">
                  <c:v>169.125</c:v>
                </c:pt>
                <c:pt idx="66097">
                  <c:v>169.12760416666666</c:v>
                </c:pt>
                <c:pt idx="66098">
                  <c:v>169.13020833333334</c:v>
                </c:pt>
                <c:pt idx="66099">
                  <c:v>169.1328125</c:v>
                </c:pt>
                <c:pt idx="66100">
                  <c:v>169.13541666666666</c:v>
                </c:pt>
                <c:pt idx="66101">
                  <c:v>169.13802083333334</c:v>
                </c:pt>
                <c:pt idx="66102">
                  <c:v>169.140625</c:v>
                </c:pt>
                <c:pt idx="66103">
                  <c:v>169.14322916666666</c:v>
                </c:pt>
                <c:pt idx="66104">
                  <c:v>169.14583333333334</c:v>
                </c:pt>
                <c:pt idx="66105">
                  <c:v>169.1484375</c:v>
                </c:pt>
                <c:pt idx="66106">
                  <c:v>169.15104166666666</c:v>
                </c:pt>
                <c:pt idx="66107">
                  <c:v>169.15364583333334</c:v>
                </c:pt>
                <c:pt idx="66108">
                  <c:v>169.15625</c:v>
                </c:pt>
                <c:pt idx="66109">
                  <c:v>169.15885416666666</c:v>
                </c:pt>
                <c:pt idx="66110">
                  <c:v>169.16145833333334</c:v>
                </c:pt>
                <c:pt idx="66111">
                  <c:v>169.1640625</c:v>
                </c:pt>
                <c:pt idx="66112">
                  <c:v>169.16666666666666</c:v>
                </c:pt>
                <c:pt idx="66113">
                  <c:v>169.16927083333334</c:v>
                </c:pt>
                <c:pt idx="66114">
                  <c:v>169.171875</c:v>
                </c:pt>
                <c:pt idx="66115">
                  <c:v>169.17447916666666</c:v>
                </c:pt>
                <c:pt idx="66116">
                  <c:v>169.17708333333334</c:v>
                </c:pt>
                <c:pt idx="66117">
                  <c:v>169.1796875</c:v>
                </c:pt>
                <c:pt idx="66118">
                  <c:v>169.18229166666666</c:v>
                </c:pt>
                <c:pt idx="66119">
                  <c:v>169.18489583333334</c:v>
                </c:pt>
                <c:pt idx="66120">
                  <c:v>169.1875</c:v>
                </c:pt>
                <c:pt idx="66121">
                  <c:v>169.19010416666666</c:v>
                </c:pt>
                <c:pt idx="66122">
                  <c:v>169.19270833333334</c:v>
                </c:pt>
                <c:pt idx="66123">
                  <c:v>169.1953125</c:v>
                </c:pt>
                <c:pt idx="66124">
                  <c:v>169.19791666666666</c:v>
                </c:pt>
                <c:pt idx="66125">
                  <c:v>169.20052083333334</c:v>
                </c:pt>
                <c:pt idx="66126">
                  <c:v>169.203125</c:v>
                </c:pt>
                <c:pt idx="66127">
                  <c:v>169.20572916666666</c:v>
                </c:pt>
                <c:pt idx="66128">
                  <c:v>169.20833333333334</c:v>
                </c:pt>
                <c:pt idx="66129">
                  <c:v>169.2109375</c:v>
                </c:pt>
                <c:pt idx="66130">
                  <c:v>169.21354166666666</c:v>
                </c:pt>
                <c:pt idx="66131">
                  <c:v>169.21614583333334</c:v>
                </c:pt>
                <c:pt idx="66132">
                  <c:v>169.21875</c:v>
                </c:pt>
                <c:pt idx="66133">
                  <c:v>169.22135416666666</c:v>
                </c:pt>
                <c:pt idx="66134">
                  <c:v>169.22395833333334</c:v>
                </c:pt>
                <c:pt idx="66135">
                  <c:v>169.2265625</c:v>
                </c:pt>
                <c:pt idx="66136">
                  <c:v>169.22916666666666</c:v>
                </c:pt>
                <c:pt idx="66137">
                  <c:v>169.23177083333334</c:v>
                </c:pt>
                <c:pt idx="66138">
                  <c:v>169.234375</c:v>
                </c:pt>
                <c:pt idx="66139">
                  <c:v>169.23697916666666</c:v>
                </c:pt>
                <c:pt idx="66140">
                  <c:v>169.23958333333334</c:v>
                </c:pt>
                <c:pt idx="66141">
                  <c:v>169.2421875</c:v>
                </c:pt>
                <c:pt idx="66142">
                  <c:v>169.24479166666666</c:v>
                </c:pt>
                <c:pt idx="66143">
                  <c:v>169.24739583333334</c:v>
                </c:pt>
                <c:pt idx="66144">
                  <c:v>169.25</c:v>
                </c:pt>
                <c:pt idx="66145">
                  <c:v>169.25260416666666</c:v>
                </c:pt>
                <c:pt idx="66146">
                  <c:v>169.25520833333334</c:v>
                </c:pt>
                <c:pt idx="66147">
                  <c:v>169.2578125</c:v>
                </c:pt>
                <c:pt idx="66148">
                  <c:v>169.26041666666666</c:v>
                </c:pt>
                <c:pt idx="66149">
                  <c:v>169.26302083333334</c:v>
                </c:pt>
                <c:pt idx="66150">
                  <c:v>169.265625</c:v>
                </c:pt>
                <c:pt idx="66151">
                  <c:v>169.26822916666666</c:v>
                </c:pt>
                <c:pt idx="66152">
                  <c:v>169.27083333333334</c:v>
                </c:pt>
                <c:pt idx="66153">
                  <c:v>169.2734375</c:v>
                </c:pt>
                <c:pt idx="66154">
                  <c:v>169.27604166666666</c:v>
                </c:pt>
                <c:pt idx="66155">
                  <c:v>169.27864583333334</c:v>
                </c:pt>
                <c:pt idx="66156">
                  <c:v>169.28125</c:v>
                </c:pt>
                <c:pt idx="66157">
                  <c:v>169.28385416666666</c:v>
                </c:pt>
                <c:pt idx="66158">
                  <c:v>169.28645833333334</c:v>
                </c:pt>
                <c:pt idx="66159">
                  <c:v>169.2890625</c:v>
                </c:pt>
                <c:pt idx="66160">
                  <c:v>169.29166666666666</c:v>
                </c:pt>
                <c:pt idx="66161">
                  <c:v>169.29427083333334</c:v>
                </c:pt>
                <c:pt idx="66162">
                  <c:v>169.296875</c:v>
                </c:pt>
                <c:pt idx="66163">
                  <c:v>169.29947916666666</c:v>
                </c:pt>
                <c:pt idx="66164">
                  <c:v>169.30208333333334</c:v>
                </c:pt>
                <c:pt idx="66165">
                  <c:v>169.3046875</c:v>
                </c:pt>
                <c:pt idx="66166">
                  <c:v>169.30729166666666</c:v>
                </c:pt>
                <c:pt idx="66167">
                  <c:v>169.30989583333334</c:v>
                </c:pt>
                <c:pt idx="66168">
                  <c:v>169.3125</c:v>
                </c:pt>
                <c:pt idx="66169">
                  <c:v>169.31510416666666</c:v>
                </c:pt>
                <c:pt idx="66170">
                  <c:v>169.31770833333334</c:v>
                </c:pt>
                <c:pt idx="66171">
                  <c:v>169.3203125</c:v>
                </c:pt>
                <c:pt idx="66172">
                  <c:v>169.32291666666666</c:v>
                </c:pt>
                <c:pt idx="66173">
                  <c:v>169.32552083333334</c:v>
                </c:pt>
                <c:pt idx="66174">
                  <c:v>169.328125</c:v>
                </c:pt>
                <c:pt idx="66175">
                  <c:v>169.33072916666666</c:v>
                </c:pt>
                <c:pt idx="66176">
                  <c:v>169.33333333333334</c:v>
                </c:pt>
                <c:pt idx="66177">
                  <c:v>169.3359375</c:v>
                </c:pt>
                <c:pt idx="66178">
                  <c:v>169.33854166666666</c:v>
                </c:pt>
                <c:pt idx="66179">
                  <c:v>169.34114583333334</c:v>
                </c:pt>
                <c:pt idx="66180">
                  <c:v>169.34375</c:v>
                </c:pt>
                <c:pt idx="66181">
                  <c:v>169.34635416666666</c:v>
                </c:pt>
                <c:pt idx="66182">
                  <c:v>169.34895833333334</c:v>
                </c:pt>
                <c:pt idx="66183">
                  <c:v>169.3515625</c:v>
                </c:pt>
                <c:pt idx="66184">
                  <c:v>169.35416666666666</c:v>
                </c:pt>
                <c:pt idx="66185">
                  <c:v>169.35677083333334</c:v>
                </c:pt>
                <c:pt idx="66186">
                  <c:v>169.359375</c:v>
                </c:pt>
                <c:pt idx="66187">
                  <c:v>169.36197916666666</c:v>
                </c:pt>
                <c:pt idx="66188">
                  <c:v>169.36458333333334</c:v>
                </c:pt>
                <c:pt idx="66189">
                  <c:v>169.3671875</c:v>
                </c:pt>
                <c:pt idx="66190">
                  <c:v>169.36979166666666</c:v>
                </c:pt>
                <c:pt idx="66191">
                  <c:v>169.37239583333334</c:v>
                </c:pt>
                <c:pt idx="66192">
                  <c:v>169.375</c:v>
                </c:pt>
                <c:pt idx="66193">
                  <c:v>169.37760416666666</c:v>
                </c:pt>
                <c:pt idx="66194">
                  <c:v>169.38020833333334</c:v>
                </c:pt>
                <c:pt idx="66195">
                  <c:v>169.3828125</c:v>
                </c:pt>
                <c:pt idx="66196">
                  <c:v>169.38541666666666</c:v>
                </c:pt>
                <c:pt idx="66197">
                  <c:v>169.38802083333334</c:v>
                </c:pt>
                <c:pt idx="66198">
                  <c:v>169.390625</c:v>
                </c:pt>
                <c:pt idx="66199">
                  <c:v>169.39322916666666</c:v>
                </c:pt>
                <c:pt idx="66200">
                  <c:v>169.39583333333334</c:v>
                </c:pt>
                <c:pt idx="66201">
                  <c:v>169.3984375</c:v>
                </c:pt>
                <c:pt idx="66202">
                  <c:v>169.40104166666666</c:v>
                </c:pt>
                <c:pt idx="66203">
                  <c:v>169.40364583333334</c:v>
                </c:pt>
                <c:pt idx="66204">
                  <c:v>169.40625</c:v>
                </c:pt>
                <c:pt idx="66205">
                  <c:v>169.40885416666666</c:v>
                </c:pt>
                <c:pt idx="66206">
                  <c:v>169.41145833333334</c:v>
                </c:pt>
                <c:pt idx="66207">
                  <c:v>169.4140625</c:v>
                </c:pt>
                <c:pt idx="66208">
                  <c:v>169.41666666666666</c:v>
                </c:pt>
                <c:pt idx="66209">
                  <c:v>169.41927083333334</c:v>
                </c:pt>
                <c:pt idx="66210">
                  <c:v>169.421875</c:v>
                </c:pt>
                <c:pt idx="66211">
                  <c:v>169.42447916666666</c:v>
                </c:pt>
                <c:pt idx="66212">
                  <c:v>169.42708333333334</c:v>
                </c:pt>
                <c:pt idx="66213">
                  <c:v>169.4296875</c:v>
                </c:pt>
                <c:pt idx="66214">
                  <c:v>169.43229166666666</c:v>
                </c:pt>
                <c:pt idx="66215">
                  <c:v>169.43489583333334</c:v>
                </c:pt>
                <c:pt idx="66216">
                  <c:v>169.4375</c:v>
                </c:pt>
                <c:pt idx="66217">
                  <c:v>169.44010416666666</c:v>
                </c:pt>
                <c:pt idx="66218">
                  <c:v>169.44270833333334</c:v>
                </c:pt>
                <c:pt idx="66219">
                  <c:v>169.4453125</c:v>
                </c:pt>
                <c:pt idx="66220">
                  <c:v>169.44791666666666</c:v>
                </c:pt>
                <c:pt idx="66221">
                  <c:v>169.45052083333334</c:v>
                </c:pt>
                <c:pt idx="66222">
                  <c:v>169.453125</c:v>
                </c:pt>
                <c:pt idx="66223">
                  <c:v>169.45572916666666</c:v>
                </c:pt>
                <c:pt idx="66224">
                  <c:v>169.45833333333334</c:v>
                </c:pt>
                <c:pt idx="66225">
                  <c:v>169.4609375</c:v>
                </c:pt>
                <c:pt idx="66226">
                  <c:v>169.46354166666666</c:v>
                </c:pt>
                <c:pt idx="66227">
                  <c:v>169.46614583333334</c:v>
                </c:pt>
                <c:pt idx="66228">
                  <c:v>169.46875</c:v>
                </c:pt>
                <c:pt idx="66229">
                  <c:v>169.47135416666666</c:v>
                </c:pt>
                <c:pt idx="66230">
                  <c:v>169.47395833333334</c:v>
                </c:pt>
                <c:pt idx="66231">
                  <c:v>169.4765625</c:v>
                </c:pt>
                <c:pt idx="66232">
                  <c:v>169.47916666666666</c:v>
                </c:pt>
                <c:pt idx="66233">
                  <c:v>169.48177083333334</c:v>
                </c:pt>
                <c:pt idx="66234">
                  <c:v>169.484375</c:v>
                </c:pt>
                <c:pt idx="66235">
                  <c:v>169.48697916666666</c:v>
                </c:pt>
                <c:pt idx="66236">
                  <c:v>169.48958333333334</c:v>
                </c:pt>
                <c:pt idx="66237">
                  <c:v>169.4921875</c:v>
                </c:pt>
                <c:pt idx="66238">
                  <c:v>169.49479166666666</c:v>
                </c:pt>
                <c:pt idx="66239">
                  <c:v>169.49739583333334</c:v>
                </c:pt>
                <c:pt idx="66240">
                  <c:v>169.5</c:v>
                </c:pt>
                <c:pt idx="66241">
                  <c:v>169.50260416666666</c:v>
                </c:pt>
                <c:pt idx="66242">
                  <c:v>169.50520833333334</c:v>
                </c:pt>
                <c:pt idx="66243">
                  <c:v>169.5078125</c:v>
                </c:pt>
                <c:pt idx="66244">
                  <c:v>169.51041666666666</c:v>
                </c:pt>
                <c:pt idx="66245">
                  <c:v>169.51302083333334</c:v>
                </c:pt>
                <c:pt idx="66246">
                  <c:v>169.515625</c:v>
                </c:pt>
                <c:pt idx="66247">
                  <c:v>169.51822916666666</c:v>
                </c:pt>
                <c:pt idx="66248">
                  <c:v>169.52083333333334</c:v>
                </c:pt>
                <c:pt idx="66249">
                  <c:v>169.5234375</c:v>
                </c:pt>
                <c:pt idx="66250">
                  <c:v>169.52604166666666</c:v>
                </c:pt>
                <c:pt idx="66251">
                  <c:v>169.52864583333334</c:v>
                </c:pt>
                <c:pt idx="66252">
                  <c:v>169.53125</c:v>
                </c:pt>
                <c:pt idx="66253">
                  <c:v>169.53385416666666</c:v>
                </c:pt>
                <c:pt idx="66254">
                  <c:v>169.53645833333334</c:v>
                </c:pt>
                <c:pt idx="66255">
                  <c:v>169.5390625</c:v>
                </c:pt>
                <c:pt idx="66256">
                  <c:v>169.54166666666666</c:v>
                </c:pt>
                <c:pt idx="66257">
                  <c:v>169.54427083333334</c:v>
                </c:pt>
                <c:pt idx="66258">
                  <c:v>169.546875</c:v>
                </c:pt>
                <c:pt idx="66259">
                  <c:v>169.54947916666666</c:v>
                </c:pt>
                <c:pt idx="66260">
                  <c:v>169.55208333333334</c:v>
                </c:pt>
                <c:pt idx="66261">
                  <c:v>169.5546875</c:v>
                </c:pt>
                <c:pt idx="66262">
                  <c:v>169.55729166666666</c:v>
                </c:pt>
                <c:pt idx="66263">
                  <c:v>169.55989583333334</c:v>
                </c:pt>
                <c:pt idx="66264">
                  <c:v>169.5625</c:v>
                </c:pt>
                <c:pt idx="66265">
                  <c:v>169.56510416666666</c:v>
                </c:pt>
                <c:pt idx="66266">
                  <c:v>169.56770833333334</c:v>
                </c:pt>
                <c:pt idx="66267">
                  <c:v>169.5703125</c:v>
                </c:pt>
                <c:pt idx="66268">
                  <c:v>169.57291666666666</c:v>
                </c:pt>
                <c:pt idx="66269">
                  <c:v>169.57552083333334</c:v>
                </c:pt>
                <c:pt idx="66270">
                  <c:v>169.578125</c:v>
                </c:pt>
                <c:pt idx="66271">
                  <c:v>169.58072916666666</c:v>
                </c:pt>
                <c:pt idx="66272">
                  <c:v>169.58333333333334</c:v>
                </c:pt>
                <c:pt idx="66273">
                  <c:v>169.5859375</c:v>
                </c:pt>
                <c:pt idx="66274">
                  <c:v>169.58854166666666</c:v>
                </c:pt>
                <c:pt idx="66275">
                  <c:v>169.59114583333334</c:v>
                </c:pt>
                <c:pt idx="66276">
                  <c:v>169.59375</c:v>
                </c:pt>
                <c:pt idx="66277">
                  <c:v>169.59635416666666</c:v>
                </c:pt>
                <c:pt idx="66278">
                  <c:v>169.59895833333334</c:v>
                </c:pt>
                <c:pt idx="66279">
                  <c:v>169.6015625</c:v>
                </c:pt>
                <c:pt idx="66280">
                  <c:v>169.60416666666666</c:v>
                </c:pt>
                <c:pt idx="66281">
                  <c:v>169.60677083333334</c:v>
                </c:pt>
                <c:pt idx="66282">
                  <c:v>169.609375</c:v>
                </c:pt>
                <c:pt idx="66283">
                  <c:v>169.61197916666666</c:v>
                </c:pt>
                <c:pt idx="66284">
                  <c:v>169.61458333333334</c:v>
                </c:pt>
                <c:pt idx="66285">
                  <c:v>169.6171875</c:v>
                </c:pt>
                <c:pt idx="66286">
                  <c:v>169.61979166666666</c:v>
                </c:pt>
                <c:pt idx="66287">
                  <c:v>169.62239583333334</c:v>
                </c:pt>
                <c:pt idx="66288">
                  <c:v>169.625</c:v>
                </c:pt>
                <c:pt idx="66289">
                  <c:v>169.62760416666666</c:v>
                </c:pt>
                <c:pt idx="66290">
                  <c:v>169.63020833333334</c:v>
                </c:pt>
                <c:pt idx="66291">
                  <c:v>169.6328125</c:v>
                </c:pt>
                <c:pt idx="66292">
                  <c:v>169.63541666666666</c:v>
                </c:pt>
                <c:pt idx="66293">
                  <c:v>169.63802083333334</c:v>
                </c:pt>
                <c:pt idx="66294">
                  <c:v>169.640625</c:v>
                </c:pt>
                <c:pt idx="66295">
                  <c:v>169.64322916666666</c:v>
                </c:pt>
                <c:pt idx="66296">
                  <c:v>169.64583333333334</c:v>
                </c:pt>
                <c:pt idx="66297">
                  <c:v>169.6484375</c:v>
                </c:pt>
                <c:pt idx="66298">
                  <c:v>169.65104166666666</c:v>
                </c:pt>
                <c:pt idx="66299">
                  <c:v>169.65364583333334</c:v>
                </c:pt>
                <c:pt idx="66300">
                  <c:v>169.65625</c:v>
                </c:pt>
                <c:pt idx="66301">
                  <c:v>169.65885416666666</c:v>
                </c:pt>
                <c:pt idx="66302">
                  <c:v>169.66145833333334</c:v>
                </c:pt>
                <c:pt idx="66303">
                  <c:v>169.6640625</c:v>
                </c:pt>
                <c:pt idx="66304">
                  <c:v>169.66666666666666</c:v>
                </c:pt>
                <c:pt idx="66305">
                  <c:v>169.66927083333334</c:v>
                </c:pt>
                <c:pt idx="66306">
                  <c:v>169.671875</c:v>
                </c:pt>
                <c:pt idx="66307">
                  <c:v>169.67447916666666</c:v>
                </c:pt>
                <c:pt idx="66308">
                  <c:v>169.67708333333334</c:v>
                </c:pt>
                <c:pt idx="66309">
                  <c:v>169.6796875</c:v>
                </c:pt>
                <c:pt idx="66310">
                  <c:v>169.68229166666666</c:v>
                </c:pt>
                <c:pt idx="66311">
                  <c:v>169.68489583333334</c:v>
                </c:pt>
                <c:pt idx="66312">
                  <c:v>169.6875</c:v>
                </c:pt>
                <c:pt idx="66313">
                  <c:v>169.69010416666666</c:v>
                </c:pt>
                <c:pt idx="66314">
                  <c:v>169.69270833333334</c:v>
                </c:pt>
                <c:pt idx="66315">
                  <c:v>169.6953125</c:v>
                </c:pt>
                <c:pt idx="66316">
                  <c:v>169.69791666666666</c:v>
                </c:pt>
                <c:pt idx="66317">
                  <c:v>169.70052083333334</c:v>
                </c:pt>
                <c:pt idx="66318">
                  <c:v>169.703125</c:v>
                </c:pt>
                <c:pt idx="66319">
                  <c:v>169.70572916666666</c:v>
                </c:pt>
                <c:pt idx="66320">
                  <c:v>169.70833333333334</c:v>
                </c:pt>
                <c:pt idx="66321">
                  <c:v>169.7109375</c:v>
                </c:pt>
                <c:pt idx="66322">
                  <c:v>169.71354166666666</c:v>
                </c:pt>
                <c:pt idx="66323">
                  <c:v>169.71614583333334</c:v>
                </c:pt>
                <c:pt idx="66324">
                  <c:v>169.71875</c:v>
                </c:pt>
                <c:pt idx="66325">
                  <c:v>169.72135416666666</c:v>
                </c:pt>
                <c:pt idx="66326">
                  <c:v>169.72395833333334</c:v>
                </c:pt>
                <c:pt idx="66327">
                  <c:v>169.7265625</c:v>
                </c:pt>
                <c:pt idx="66328">
                  <c:v>169.72916666666666</c:v>
                </c:pt>
                <c:pt idx="66329">
                  <c:v>169.73177083333334</c:v>
                </c:pt>
                <c:pt idx="66330">
                  <c:v>169.734375</c:v>
                </c:pt>
                <c:pt idx="66331">
                  <c:v>169.73697916666666</c:v>
                </c:pt>
                <c:pt idx="66332">
                  <c:v>169.73958333333334</c:v>
                </c:pt>
                <c:pt idx="66333">
                  <c:v>169.7421875</c:v>
                </c:pt>
                <c:pt idx="66334">
                  <c:v>169.74479166666666</c:v>
                </c:pt>
                <c:pt idx="66335">
                  <c:v>169.74739583333334</c:v>
                </c:pt>
                <c:pt idx="66336">
                  <c:v>169.75</c:v>
                </c:pt>
                <c:pt idx="66337">
                  <c:v>169.75260416666666</c:v>
                </c:pt>
                <c:pt idx="66338">
                  <c:v>169.75520833333334</c:v>
                </c:pt>
                <c:pt idx="66339">
                  <c:v>169.7578125</c:v>
                </c:pt>
                <c:pt idx="66340">
                  <c:v>169.76041666666666</c:v>
                </c:pt>
                <c:pt idx="66341">
                  <c:v>169.76302083333334</c:v>
                </c:pt>
                <c:pt idx="66342">
                  <c:v>169.765625</c:v>
                </c:pt>
                <c:pt idx="66343">
                  <c:v>169.76822916666666</c:v>
                </c:pt>
                <c:pt idx="66344">
                  <c:v>169.77083333333334</c:v>
                </c:pt>
                <c:pt idx="66345">
                  <c:v>169.7734375</c:v>
                </c:pt>
                <c:pt idx="66346">
                  <c:v>169.77604166666666</c:v>
                </c:pt>
                <c:pt idx="66347">
                  <c:v>169.77864583333334</c:v>
                </c:pt>
                <c:pt idx="66348">
                  <c:v>169.78125</c:v>
                </c:pt>
                <c:pt idx="66349">
                  <c:v>169.78385416666666</c:v>
                </c:pt>
                <c:pt idx="66350">
                  <c:v>169.78645833333334</c:v>
                </c:pt>
                <c:pt idx="66351">
                  <c:v>169.7890625</c:v>
                </c:pt>
                <c:pt idx="66352">
                  <c:v>169.79166666666666</c:v>
                </c:pt>
                <c:pt idx="66353">
                  <c:v>169.79427083333334</c:v>
                </c:pt>
                <c:pt idx="66354">
                  <c:v>169.796875</c:v>
                </c:pt>
                <c:pt idx="66355">
                  <c:v>169.79947916666666</c:v>
                </c:pt>
                <c:pt idx="66356">
                  <c:v>169.80208333333334</c:v>
                </c:pt>
                <c:pt idx="66357">
                  <c:v>169.8046875</c:v>
                </c:pt>
                <c:pt idx="66358">
                  <c:v>169.80729166666666</c:v>
                </c:pt>
                <c:pt idx="66359">
                  <c:v>169.80989583333334</c:v>
                </c:pt>
                <c:pt idx="66360">
                  <c:v>169.8125</c:v>
                </c:pt>
                <c:pt idx="66361">
                  <c:v>169.81510416666666</c:v>
                </c:pt>
                <c:pt idx="66362">
                  <c:v>169.81770833333334</c:v>
                </c:pt>
                <c:pt idx="66363">
                  <c:v>169.8203125</c:v>
                </c:pt>
                <c:pt idx="66364">
                  <c:v>169.82291666666666</c:v>
                </c:pt>
                <c:pt idx="66365">
                  <c:v>169.82552083333334</c:v>
                </c:pt>
                <c:pt idx="66366">
                  <c:v>169.828125</c:v>
                </c:pt>
                <c:pt idx="66367">
                  <c:v>169.83072916666666</c:v>
                </c:pt>
                <c:pt idx="66368">
                  <c:v>169.83333333333334</c:v>
                </c:pt>
                <c:pt idx="66369">
                  <c:v>169.8359375</c:v>
                </c:pt>
                <c:pt idx="66370">
                  <c:v>169.83854166666666</c:v>
                </c:pt>
                <c:pt idx="66371">
                  <c:v>169.84114583333334</c:v>
                </c:pt>
                <c:pt idx="66372">
                  <c:v>169.84375</c:v>
                </c:pt>
                <c:pt idx="66373">
                  <c:v>169.84635416666666</c:v>
                </c:pt>
                <c:pt idx="66374">
                  <c:v>169.84895833333334</c:v>
                </c:pt>
                <c:pt idx="66375">
                  <c:v>169.8515625</c:v>
                </c:pt>
                <c:pt idx="66376">
                  <c:v>169.85416666666666</c:v>
                </c:pt>
                <c:pt idx="66377">
                  <c:v>169.85677083333334</c:v>
                </c:pt>
                <c:pt idx="66378">
                  <c:v>169.859375</c:v>
                </c:pt>
                <c:pt idx="66379">
                  <c:v>169.86197916666666</c:v>
                </c:pt>
                <c:pt idx="66380">
                  <c:v>169.86458333333334</c:v>
                </c:pt>
                <c:pt idx="66381">
                  <c:v>169.8671875</c:v>
                </c:pt>
                <c:pt idx="66382">
                  <c:v>169.86979166666666</c:v>
                </c:pt>
                <c:pt idx="66383">
                  <c:v>169.87239583333334</c:v>
                </c:pt>
                <c:pt idx="66384">
                  <c:v>169.875</c:v>
                </c:pt>
                <c:pt idx="66385">
                  <c:v>169.87760416666666</c:v>
                </c:pt>
                <c:pt idx="66386">
                  <c:v>169.88020833333334</c:v>
                </c:pt>
                <c:pt idx="66387">
                  <c:v>169.8828125</c:v>
                </c:pt>
                <c:pt idx="66388">
                  <c:v>169.88541666666666</c:v>
                </c:pt>
                <c:pt idx="66389">
                  <c:v>169.88802083333334</c:v>
                </c:pt>
                <c:pt idx="66390">
                  <c:v>169.890625</c:v>
                </c:pt>
                <c:pt idx="66391">
                  <c:v>169.89322916666666</c:v>
                </c:pt>
                <c:pt idx="66392">
                  <c:v>169.89583333333334</c:v>
                </c:pt>
                <c:pt idx="66393">
                  <c:v>169.8984375</c:v>
                </c:pt>
                <c:pt idx="66394">
                  <c:v>169.90104166666666</c:v>
                </c:pt>
                <c:pt idx="66395">
                  <c:v>169.90364583333334</c:v>
                </c:pt>
                <c:pt idx="66396">
                  <c:v>169.90625</c:v>
                </c:pt>
                <c:pt idx="66397">
                  <c:v>169.90885416666666</c:v>
                </c:pt>
                <c:pt idx="66398">
                  <c:v>169.91145833333334</c:v>
                </c:pt>
                <c:pt idx="66399">
                  <c:v>169.9140625</c:v>
                </c:pt>
                <c:pt idx="66400">
                  <c:v>169.91666666666666</c:v>
                </c:pt>
                <c:pt idx="66401">
                  <c:v>169.91927083333334</c:v>
                </c:pt>
                <c:pt idx="66402">
                  <c:v>169.921875</c:v>
                </c:pt>
                <c:pt idx="66403">
                  <c:v>169.92447916666666</c:v>
                </c:pt>
                <c:pt idx="66404">
                  <c:v>169.92708333333334</c:v>
                </c:pt>
                <c:pt idx="66405">
                  <c:v>169.9296875</c:v>
                </c:pt>
                <c:pt idx="66406">
                  <c:v>169.93229166666666</c:v>
                </c:pt>
                <c:pt idx="66407">
                  <c:v>169.93489583333334</c:v>
                </c:pt>
                <c:pt idx="66408">
                  <c:v>169.9375</c:v>
                </c:pt>
                <c:pt idx="66409">
                  <c:v>169.94010416666666</c:v>
                </c:pt>
                <c:pt idx="66410">
                  <c:v>169.94270833333334</c:v>
                </c:pt>
                <c:pt idx="66411">
                  <c:v>169.9453125</c:v>
                </c:pt>
                <c:pt idx="66412">
                  <c:v>169.94791666666666</c:v>
                </c:pt>
                <c:pt idx="66413">
                  <c:v>169.95052083333334</c:v>
                </c:pt>
                <c:pt idx="66414">
                  <c:v>169.953125</c:v>
                </c:pt>
                <c:pt idx="66415">
                  <c:v>169.95572916666666</c:v>
                </c:pt>
                <c:pt idx="66416">
                  <c:v>169.95833333333334</c:v>
                </c:pt>
                <c:pt idx="66417">
                  <c:v>169.9609375</c:v>
                </c:pt>
                <c:pt idx="66418">
                  <c:v>169.96354166666666</c:v>
                </c:pt>
                <c:pt idx="66419">
                  <c:v>169.96614583333334</c:v>
                </c:pt>
                <c:pt idx="66420">
                  <c:v>169.96875</c:v>
                </c:pt>
                <c:pt idx="66421">
                  <c:v>169.97135416666666</c:v>
                </c:pt>
                <c:pt idx="66422">
                  <c:v>169.97395833333334</c:v>
                </c:pt>
                <c:pt idx="66423">
                  <c:v>169.9765625</c:v>
                </c:pt>
                <c:pt idx="66424">
                  <c:v>169.97916666666666</c:v>
                </c:pt>
                <c:pt idx="66425">
                  <c:v>169.98177083333334</c:v>
                </c:pt>
                <c:pt idx="66426">
                  <c:v>169.984375</c:v>
                </c:pt>
                <c:pt idx="66427">
                  <c:v>169.98697916666666</c:v>
                </c:pt>
                <c:pt idx="66428">
                  <c:v>169.98958333333334</c:v>
                </c:pt>
                <c:pt idx="66429">
                  <c:v>169.9921875</c:v>
                </c:pt>
                <c:pt idx="66430">
                  <c:v>169.99479166666666</c:v>
                </c:pt>
                <c:pt idx="66431">
                  <c:v>169.99739583333334</c:v>
                </c:pt>
                <c:pt idx="66432">
                  <c:v>170</c:v>
                </c:pt>
                <c:pt idx="66433">
                  <c:v>170.00260416666666</c:v>
                </c:pt>
                <c:pt idx="66434">
                  <c:v>170.00520833333334</c:v>
                </c:pt>
                <c:pt idx="66435">
                  <c:v>170.0078125</c:v>
                </c:pt>
                <c:pt idx="66436">
                  <c:v>170.01041666666666</c:v>
                </c:pt>
                <c:pt idx="66437">
                  <c:v>170.01302083333334</c:v>
                </c:pt>
                <c:pt idx="66438">
                  <c:v>170.015625</c:v>
                </c:pt>
                <c:pt idx="66439">
                  <c:v>170.01822916666666</c:v>
                </c:pt>
                <c:pt idx="66440">
                  <c:v>170.02083333333334</c:v>
                </c:pt>
                <c:pt idx="66441">
                  <c:v>170.0234375</c:v>
                </c:pt>
                <c:pt idx="66442">
                  <c:v>170.02604166666666</c:v>
                </c:pt>
                <c:pt idx="66443">
                  <c:v>170.02864583333334</c:v>
                </c:pt>
                <c:pt idx="66444">
                  <c:v>170.03125</c:v>
                </c:pt>
                <c:pt idx="66445">
                  <c:v>170.03385416666666</c:v>
                </c:pt>
                <c:pt idx="66446">
                  <c:v>170.03645833333334</c:v>
                </c:pt>
                <c:pt idx="66447">
                  <c:v>170.0390625</c:v>
                </c:pt>
                <c:pt idx="66448">
                  <c:v>170.04166666666666</c:v>
                </c:pt>
                <c:pt idx="66449">
                  <c:v>170.04427083333334</c:v>
                </c:pt>
                <c:pt idx="66450">
                  <c:v>170.046875</c:v>
                </c:pt>
                <c:pt idx="66451">
                  <c:v>170.04947916666666</c:v>
                </c:pt>
                <c:pt idx="66452">
                  <c:v>170.05208333333334</c:v>
                </c:pt>
                <c:pt idx="66453">
                  <c:v>170.0546875</c:v>
                </c:pt>
                <c:pt idx="66454">
                  <c:v>170.05729166666666</c:v>
                </c:pt>
                <c:pt idx="66455">
                  <c:v>170.05989583333334</c:v>
                </c:pt>
                <c:pt idx="66456">
                  <c:v>170.0625</c:v>
                </c:pt>
                <c:pt idx="66457">
                  <c:v>170.06510416666666</c:v>
                </c:pt>
                <c:pt idx="66458">
                  <c:v>170.06770833333334</c:v>
                </c:pt>
                <c:pt idx="66459">
                  <c:v>170.0703125</c:v>
                </c:pt>
                <c:pt idx="66460">
                  <c:v>170.07291666666666</c:v>
                </c:pt>
                <c:pt idx="66461">
                  <c:v>170.07552083333334</c:v>
                </c:pt>
                <c:pt idx="66462">
                  <c:v>170.078125</c:v>
                </c:pt>
                <c:pt idx="66463">
                  <c:v>170.08072916666666</c:v>
                </c:pt>
                <c:pt idx="66464">
                  <c:v>170.08333333333334</c:v>
                </c:pt>
                <c:pt idx="66465">
                  <c:v>170.0859375</c:v>
                </c:pt>
                <c:pt idx="66466">
                  <c:v>170.08854166666666</c:v>
                </c:pt>
                <c:pt idx="66467">
                  <c:v>170.09114583333334</c:v>
                </c:pt>
                <c:pt idx="66468">
                  <c:v>170.09375</c:v>
                </c:pt>
                <c:pt idx="66469">
                  <c:v>170.09635416666666</c:v>
                </c:pt>
                <c:pt idx="66470">
                  <c:v>170.09895833333334</c:v>
                </c:pt>
                <c:pt idx="66471">
                  <c:v>170.1015625</c:v>
                </c:pt>
                <c:pt idx="66472">
                  <c:v>170.10416666666666</c:v>
                </c:pt>
                <c:pt idx="66473">
                  <c:v>170.10677083333334</c:v>
                </c:pt>
                <c:pt idx="66474">
                  <c:v>170.109375</c:v>
                </c:pt>
                <c:pt idx="66475">
                  <c:v>170.11197916666666</c:v>
                </c:pt>
                <c:pt idx="66476">
                  <c:v>170.11458333333334</c:v>
                </c:pt>
                <c:pt idx="66477">
                  <c:v>170.1171875</c:v>
                </c:pt>
                <c:pt idx="66478">
                  <c:v>170.11979166666666</c:v>
                </c:pt>
                <c:pt idx="66479">
                  <c:v>170.12239583333334</c:v>
                </c:pt>
                <c:pt idx="66480">
                  <c:v>170.125</c:v>
                </c:pt>
                <c:pt idx="66481">
                  <c:v>170.12760416666666</c:v>
                </c:pt>
                <c:pt idx="66482">
                  <c:v>170.13020833333334</c:v>
                </c:pt>
                <c:pt idx="66483">
                  <c:v>170.1328125</c:v>
                </c:pt>
                <c:pt idx="66484">
                  <c:v>170.13541666666666</c:v>
                </c:pt>
                <c:pt idx="66485">
                  <c:v>170.13802083333334</c:v>
                </c:pt>
                <c:pt idx="66486">
                  <c:v>170.140625</c:v>
                </c:pt>
                <c:pt idx="66487">
                  <c:v>170.14322916666666</c:v>
                </c:pt>
                <c:pt idx="66488">
                  <c:v>170.14583333333334</c:v>
                </c:pt>
                <c:pt idx="66489">
                  <c:v>170.1484375</c:v>
                </c:pt>
                <c:pt idx="66490">
                  <c:v>170.15104166666666</c:v>
                </c:pt>
                <c:pt idx="66491">
                  <c:v>170.15364583333334</c:v>
                </c:pt>
                <c:pt idx="66492">
                  <c:v>170.15625</c:v>
                </c:pt>
                <c:pt idx="66493">
                  <c:v>170.15885416666666</c:v>
                </c:pt>
                <c:pt idx="66494">
                  <c:v>170.16145833333334</c:v>
                </c:pt>
                <c:pt idx="66495">
                  <c:v>170.1640625</c:v>
                </c:pt>
                <c:pt idx="66496">
                  <c:v>170.16666666666666</c:v>
                </c:pt>
                <c:pt idx="66497">
                  <c:v>170.16927083333334</c:v>
                </c:pt>
                <c:pt idx="66498">
                  <c:v>170.171875</c:v>
                </c:pt>
                <c:pt idx="66499">
                  <c:v>170.17447916666666</c:v>
                </c:pt>
                <c:pt idx="66500">
                  <c:v>170.17708333333334</c:v>
                </c:pt>
                <c:pt idx="66501">
                  <c:v>170.1796875</c:v>
                </c:pt>
                <c:pt idx="66502">
                  <c:v>170.18229166666666</c:v>
                </c:pt>
                <c:pt idx="66503">
                  <c:v>170.18489583333334</c:v>
                </c:pt>
                <c:pt idx="66504">
                  <c:v>170.1875</c:v>
                </c:pt>
                <c:pt idx="66505">
                  <c:v>170.19010416666666</c:v>
                </c:pt>
                <c:pt idx="66506">
                  <c:v>170.19270833333334</c:v>
                </c:pt>
                <c:pt idx="66507">
                  <c:v>170.1953125</c:v>
                </c:pt>
                <c:pt idx="66508">
                  <c:v>170.19791666666666</c:v>
                </c:pt>
                <c:pt idx="66509">
                  <c:v>170.20052083333334</c:v>
                </c:pt>
                <c:pt idx="66510">
                  <c:v>170.203125</c:v>
                </c:pt>
                <c:pt idx="66511">
                  <c:v>170.20572916666666</c:v>
                </c:pt>
                <c:pt idx="66512">
                  <c:v>170.20833333333334</c:v>
                </c:pt>
                <c:pt idx="66513">
                  <c:v>170.2109375</c:v>
                </c:pt>
                <c:pt idx="66514">
                  <c:v>170.21354166666666</c:v>
                </c:pt>
                <c:pt idx="66515">
                  <c:v>170.21614583333334</c:v>
                </c:pt>
                <c:pt idx="66516">
                  <c:v>170.21875</c:v>
                </c:pt>
                <c:pt idx="66517">
                  <c:v>170.22135416666666</c:v>
                </c:pt>
                <c:pt idx="66518">
                  <c:v>170.22395833333334</c:v>
                </c:pt>
                <c:pt idx="66519">
                  <c:v>170.2265625</c:v>
                </c:pt>
                <c:pt idx="66520">
                  <c:v>170.22916666666666</c:v>
                </c:pt>
                <c:pt idx="66521">
                  <c:v>170.23177083333334</c:v>
                </c:pt>
                <c:pt idx="66522">
                  <c:v>170.234375</c:v>
                </c:pt>
                <c:pt idx="66523">
                  <c:v>170.23697916666666</c:v>
                </c:pt>
                <c:pt idx="66524">
                  <c:v>170.23958333333334</c:v>
                </c:pt>
                <c:pt idx="66525">
                  <c:v>170.2421875</c:v>
                </c:pt>
                <c:pt idx="66526">
                  <c:v>170.24479166666666</c:v>
                </c:pt>
                <c:pt idx="66527">
                  <c:v>170.24739583333334</c:v>
                </c:pt>
                <c:pt idx="66528">
                  <c:v>170.25</c:v>
                </c:pt>
                <c:pt idx="66529">
                  <c:v>170.25260416666666</c:v>
                </c:pt>
                <c:pt idx="66530">
                  <c:v>170.25520833333334</c:v>
                </c:pt>
                <c:pt idx="66531">
                  <c:v>170.2578125</c:v>
                </c:pt>
                <c:pt idx="66532">
                  <c:v>170.26041666666666</c:v>
                </c:pt>
                <c:pt idx="66533">
                  <c:v>170.26302083333334</c:v>
                </c:pt>
                <c:pt idx="66534">
                  <c:v>170.265625</c:v>
                </c:pt>
                <c:pt idx="66535">
                  <c:v>170.26822916666666</c:v>
                </c:pt>
                <c:pt idx="66536">
                  <c:v>170.27083333333334</c:v>
                </c:pt>
                <c:pt idx="66537">
                  <c:v>170.2734375</c:v>
                </c:pt>
                <c:pt idx="66538">
                  <c:v>170.27604166666666</c:v>
                </c:pt>
                <c:pt idx="66539">
                  <c:v>170.27864583333334</c:v>
                </c:pt>
                <c:pt idx="66540">
                  <c:v>170.28125</c:v>
                </c:pt>
                <c:pt idx="66541">
                  <c:v>170.28385416666666</c:v>
                </c:pt>
                <c:pt idx="66542">
                  <c:v>170.28645833333334</c:v>
                </c:pt>
                <c:pt idx="66543">
                  <c:v>170.2890625</c:v>
                </c:pt>
                <c:pt idx="66544">
                  <c:v>170.29166666666666</c:v>
                </c:pt>
                <c:pt idx="66545">
                  <c:v>170.29427083333334</c:v>
                </c:pt>
                <c:pt idx="66546">
                  <c:v>170.296875</c:v>
                </c:pt>
                <c:pt idx="66547">
                  <c:v>170.29947916666666</c:v>
                </c:pt>
                <c:pt idx="66548">
                  <c:v>170.30208333333334</c:v>
                </c:pt>
                <c:pt idx="66549">
                  <c:v>170.3046875</c:v>
                </c:pt>
                <c:pt idx="66550">
                  <c:v>170.30729166666666</c:v>
                </c:pt>
                <c:pt idx="66551">
                  <c:v>170.30989583333334</c:v>
                </c:pt>
                <c:pt idx="66552">
                  <c:v>170.3125</c:v>
                </c:pt>
                <c:pt idx="66553">
                  <c:v>170.31510416666666</c:v>
                </c:pt>
                <c:pt idx="66554">
                  <c:v>170.31770833333334</c:v>
                </c:pt>
                <c:pt idx="66555">
                  <c:v>170.3203125</c:v>
                </c:pt>
                <c:pt idx="66556">
                  <c:v>170.32291666666666</c:v>
                </c:pt>
                <c:pt idx="66557">
                  <c:v>170.32552083333334</c:v>
                </c:pt>
                <c:pt idx="66558">
                  <c:v>170.328125</c:v>
                </c:pt>
                <c:pt idx="66559">
                  <c:v>170.33072916666666</c:v>
                </c:pt>
                <c:pt idx="66560">
                  <c:v>170.33333333333334</c:v>
                </c:pt>
                <c:pt idx="66561">
                  <c:v>170.3359375</c:v>
                </c:pt>
                <c:pt idx="66562">
                  <c:v>170.33854166666666</c:v>
                </c:pt>
                <c:pt idx="66563">
                  <c:v>170.34114583333334</c:v>
                </c:pt>
                <c:pt idx="66564">
                  <c:v>170.34375</c:v>
                </c:pt>
                <c:pt idx="66565">
                  <c:v>170.34635416666666</c:v>
                </c:pt>
                <c:pt idx="66566">
                  <c:v>170.34895833333334</c:v>
                </c:pt>
                <c:pt idx="66567">
                  <c:v>170.3515625</c:v>
                </c:pt>
                <c:pt idx="66568">
                  <c:v>170.35416666666666</c:v>
                </c:pt>
                <c:pt idx="66569">
                  <c:v>170.35677083333334</c:v>
                </c:pt>
                <c:pt idx="66570">
                  <c:v>170.359375</c:v>
                </c:pt>
                <c:pt idx="66571">
                  <c:v>170.36197916666666</c:v>
                </c:pt>
                <c:pt idx="66572">
                  <c:v>170.36458333333334</c:v>
                </c:pt>
                <c:pt idx="66573">
                  <c:v>170.3671875</c:v>
                </c:pt>
                <c:pt idx="66574">
                  <c:v>170.36979166666666</c:v>
                </c:pt>
                <c:pt idx="66575">
                  <c:v>170.37239583333334</c:v>
                </c:pt>
                <c:pt idx="66576">
                  <c:v>170.375</c:v>
                </c:pt>
                <c:pt idx="66577">
                  <c:v>170.37760416666666</c:v>
                </c:pt>
                <c:pt idx="66578">
                  <c:v>170.38020833333334</c:v>
                </c:pt>
                <c:pt idx="66579">
                  <c:v>170.3828125</c:v>
                </c:pt>
                <c:pt idx="66580">
                  <c:v>170.38541666666666</c:v>
                </c:pt>
                <c:pt idx="66581">
                  <c:v>170.38802083333334</c:v>
                </c:pt>
                <c:pt idx="66582">
                  <c:v>170.390625</c:v>
                </c:pt>
                <c:pt idx="66583">
                  <c:v>170.39322916666666</c:v>
                </c:pt>
                <c:pt idx="66584">
                  <c:v>170.39583333333334</c:v>
                </c:pt>
                <c:pt idx="66585">
                  <c:v>170.3984375</c:v>
                </c:pt>
                <c:pt idx="66586">
                  <c:v>170.40104166666666</c:v>
                </c:pt>
                <c:pt idx="66587">
                  <c:v>170.40364583333334</c:v>
                </c:pt>
                <c:pt idx="66588">
                  <c:v>170.40625</c:v>
                </c:pt>
                <c:pt idx="66589">
                  <c:v>170.40885416666666</c:v>
                </c:pt>
                <c:pt idx="66590">
                  <c:v>170.41145833333334</c:v>
                </c:pt>
                <c:pt idx="66591">
                  <c:v>170.4140625</c:v>
                </c:pt>
                <c:pt idx="66592">
                  <c:v>170.41666666666666</c:v>
                </c:pt>
                <c:pt idx="66593">
                  <c:v>170.41927083333334</c:v>
                </c:pt>
                <c:pt idx="66594">
                  <c:v>170.421875</c:v>
                </c:pt>
                <c:pt idx="66595">
                  <c:v>170.42447916666666</c:v>
                </c:pt>
                <c:pt idx="66596">
                  <c:v>170.42708333333334</c:v>
                </c:pt>
                <c:pt idx="66597">
                  <c:v>170.4296875</c:v>
                </c:pt>
                <c:pt idx="66598">
                  <c:v>170.43229166666666</c:v>
                </c:pt>
                <c:pt idx="66599">
                  <c:v>170.43489583333334</c:v>
                </c:pt>
                <c:pt idx="66600">
                  <c:v>170.4375</c:v>
                </c:pt>
                <c:pt idx="66601">
                  <c:v>170.44010416666666</c:v>
                </c:pt>
                <c:pt idx="66602">
                  <c:v>170.44270833333334</c:v>
                </c:pt>
                <c:pt idx="66603">
                  <c:v>170.4453125</c:v>
                </c:pt>
                <c:pt idx="66604">
                  <c:v>170.44791666666666</c:v>
                </c:pt>
                <c:pt idx="66605">
                  <c:v>170.45052083333334</c:v>
                </c:pt>
                <c:pt idx="66606">
                  <c:v>170.453125</c:v>
                </c:pt>
                <c:pt idx="66607">
                  <c:v>170.45572916666666</c:v>
                </c:pt>
                <c:pt idx="66608">
                  <c:v>170.45833333333334</c:v>
                </c:pt>
                <c:pt idx="66609">
                  <c:v>170.4609375</c:v>
                </c:pt>
                <c:pt idx="66610">
                  <c:v>170.46354166666666</c:v>
                </c:pt>
                <c:pt idx="66611">
                  <c:v>170.46614583333334</c:v>
                </c:pt>
                <c:pt idx="66612">
                  <c:v>170.46875</c:v>
                </c:pt>
                <c:pt idx="66613">
                  <c:v>170.47135416666666</c:v>
                </c:pt>
                <c:pt idx="66614">
                  <c:v>170.47395833333334</c:v>
                </c:pt>
                <c:pt idx="66615">
                  <c:v>170.4765625</c:v>
                </c:pt>
                <c:pt idx="66616">
                  <c:v>170.47916666666666</c:v>
                </c:pt>
                <c:pt idx="66617">
                  <c:v>170.48177083333334</c:v>
                </c:pt>
                <c:pt idx="66618">
                  <c:v>170.484375</c:v>
                </c:pt>
                <c:pt idx="66619">
                  <c:v>170.48697916666666</c:v>
                </c:pt>
                <c:pt idx="66620">
                  <c:v>170.48958333333334</c:v>
                </c:pt>
                <c:pt idx="66621">
                  <c:v>170.4921875</c:v>
                </c:pt>
                <c:pt idx="66622">
                  <c:v>170.49479166666666</c:v>
                </c:pt>
                <c:pt idx="66623">
                  <c:v>170.49739583333334</c:v>
                </c:pt>
                <c:pt idx="66624">
                  <c:v>170.5</c:v>
                </c:pt>
                <c:pt idx="66625">
                  <c:v>170.50260416666666</c:v>
                </c:pt>
                <c:pt idx="66626">
                  <c:v>170.50520833333334</c:v>
                </c:pt>
                <c:pt idx="66627">
                  <c:v>170.5078125</c:v>
                </c:pt>
                <c:pt idx="66628">
                  <c:v>170.51041666666666</c:v>
                </c:pt>
                <c:pt idx="66629">
                  <c:v>170.51302083333334</c:v>
                </c:pt>
                <c:pt idx="66630">
                  <c:v>170.515625</c:v>
                </c:pt>
                <c:pt idx="66631">
                  <c:v>170.51822916666666</c:v>
                </c:pt>
                <c:pt idx="66632">
                  <c:v>170.52083333333334</c:v>
                </c:pt>
                <c:pt idx="66633">
                  <c:v>170.5234375</c:v>
                </c:pt>
                <c:pt idx="66634">
                  <c:v>170.52604166666666</c:v>
                </c:pt>
                <c:pt idx="66635">
                  <c:v>170.52864583333334</c:v>
                </c:pt>
                <c:pt idx="66636">
                  <c:v>170.53125</c:v>
                </c:pt>
                <c:pt idx="66637">
                  <c:v>170.53385416666666</c:v>
                </c:pt>
                <c:pt idx="66638">
                  <c:v>170.53645833333334</c:v>
                </c:pt>
                <c:pt idx="66639">
                  <c:v>170.5390625</c:v>
                </c:pt>
                <c:pt idx="66640">
                  <c:v>170.54166666666666</c:v>
                </c:pt>
                <c:pt idx="66641">
                  <c:v>170.54427083333334</c:v>
                </c:pt>
                <c:pt idx="66642">
                  <c:v>170.546875</c:v>
                </c:pt>
                <c:pt idx="66643">
                  <c:v>170.54947916666666</c:v>
                </c:pt>
                <c:pt idx="66644">
                  <c:v>170.55208333333334</c:v>
                </c:pt>
                <c:pt idx="66645">
                  <c:v>170.5546875</c:v>
                </c:pt>
                <c:pt idx="66646">
                  <c:v>170.55729166666666</c:v>
                </c:pt>
                <c:pt idx="66647">
                  <c:v>170.55989583333334</c:v>
                </c:pt>
                <c:pt idx="66648">
                  <c:v>170.5625</c:v>
                </c:pt>
                <c:pt idx="66649">
                  <c:v>170.56510416666666</c:v>
                </c:pt>
                <c:pt idx="66650">
                  <c:v>170.56770833333334</c:v>
                </c:pt>
                <c:pt idx="66651">
                  <c:v>170.5703125</c:v>
                </c:pt>
                <c:pt idx="66652">
                  <c:v>170.57291666666666</c:v>
                </c:pt>
                <c:pt idx="66653">
                  <c:v>170.57552083333334</c:v>
                </c:pt>
                <c:pt idx="66654">
                  <c:v>170.578125</c:v>
                </c:pt>
                <c:pt idx="66655">
                  <c:v>170.58072916666666</c:v>
                </c:pt>
                <c:pt idx="66656">
                  <c:v>170.58333333333334</c:v>
                </c:pt>
                <c:pt idx="66657">
                  <c:v>170.5859375</c:v>
                </c:pt>
                <c:pt idx="66658">
                  <c:v>170.58854166666666</c:v>
                </c:pt>
                <c:pt idx="66659">
                  <c:v>170.59114583333334</c:v>
                </c:pt>
                <c:pt idx="66660">
                  <c:v>170.59375</c:v>
                </c:pt>
                <c:pt idx="66661">
                  <c:v>170.59635416666666</c:v>
                </c:pt>
                <c:pt idx="66662">
                  <c:v>170.59895833333334</c:v>
                </c:pt>
                <c:pt idx="66663">
                  <c:v>170.6015625</c:v>
                </c:pt>
                <c:pt idx="66664">
                  <c:v>170.60416666666666</c:v>
                </c:pt>
                <c:pt idx="66665">
                  <c:v>170.60677083333334</c:v>
                </c:pt>
                <c:pt idx="66666">
                  <c:v>170.609375</c:v>
                </c:pt>
                <c:pt idx="66667">
                  <c:v>170.61197916666666</c:v>
                </c:pt>
                <c:pt idx="66668">
                  <c:v>170.61458333333334</c:v>
                </c:pt>
                <c:pt idx="66669">
                  <c:v>170.6171875</c:v>
                </c:pt>
                <c:pt idx="66670">
                  <c:v>170.61979166666666</c:v>
                </c:pt>
                <c:pt idx="66671">
                  <c:v>170.62239583333334</c:v>
                </c:pt>
                <c:pt idx="66672">
                  <c:v>170.625</c:v>
                </c:pt>
                <c:pt idx="66673">
                  <c:v>170.62760416666666</c:v>
                </c:pt>
                <c:pt idx="66674">
                  <c:v>170.63020833333334</c:v>
                </c:pt>
                <c:pt idx="66675">
                  <c:v>170.6328125</c:v>
                </c:pt>
                <c:pt idx="66676">
                  <c:v>170.63541666666666</c:v>
                </c:pt>
                <c:pt idx="66677">
                  <c:v>170.63802083333334</c:v>
                </c:pt>
                <c:pt idx="66678">
                  <c:v>170.640625</c:v>
                </c:pt>
                <c:pt idx="66679">
                  <c:v>170.64322916666666</c:v>
                </c:pt>
                <c:pt idx="66680">
                  <c:v>170.64583333333334</c:v>
                </c:pt>
                <c:pt idx="66681">
                  <c:v>170.6484375</c:v>
                </c:pt>
                <c:pt idx="66682">
                  <c:v>170.65104166666666</c:v>
                </c:pt>
                <c:pt idx="66683">
                  <c:v>170.65364583333334</c:v>
                </c:pt>
                <c:pt idx="66684">
                  <c:v>170.65625</c:v>
                </c:pt>
                <c:pt idx="66685">
                  <c:v>170.65885416666666</c:v>
                </c:pt>
                <c:pt idx="66686">
                  <c:v>170.66145833333334</c:v>
                </c:pt>
                <c:pt idx="66687">
                  <c:v>170.6640625</c:v>
                </c:pt>
                <c:pt idx="66688">
                  <c:v>170.66666666666666</c:v>
                </c:pt>
                <c:pt idx="66689">
                  <c:v>170.66927083333334</c:v>
                </c:pt>
                <c:pt idx="66690">
                  <c:v>170.671875</c:v>
                </c:pt>
                <c:pt idx="66691">
                  <c:v>170.67447916666666</c:v>
                </c:pt>
                <c:pt idx="66692">
                  <c:v>170.67708333333334</c:v>
                </c:pt>
                <c:pt idx="66693">
                  <c:v>170.6796875</c:v>
                </c:pt>
                <c:pt idx="66694">
                  <c:v>170.68229166666666</c:v>
                </c:pt>
                <c:pt idx="66695">
                  <c:v>170.68489583333334</c:v>
                </c:pt>
                <c:pt idx="66696">
                  <c:v>170.6875</c:v>
                </c:pt>
                <c:pt idx="66697">
                  <c:v>170.69010416666666</c:v>
                </c:pt>
                <c:pt idx="66698">
                  <c:v>170.69270833333334</c:v>
                </c:pt>
                <c:pt idx="66699">
                  <c:v>170.6953125</c:v>
                </c:pt>
                <c:pt idx="66700">
                  <c:v>170.69791666666666</c:v>
                </c:pt>
                <c:pt idx="66701">
                  <c:v>170.70052083333334</c:v>
                </c:pt>
                <c:pt idx="66702">
                  <c:v>170.703125</c:v>
                </c:pt>
                <c:pt idx="66703">
                  <c:v>170.70572916666666</c:v>
                </c:pt>
                <c:pt idx="66704">
                  <c:v>170.70833333333334</c:v>
                </c:pt>
                <c:pt idx="66705">
                  <c:v>170.7109375</c:v>
                </c:pt>
                <c:pt idx="66706">
                  <c:v>170.71354166666666</c:v>
                </c:pt>
                <c:pt idx="66707">
                  <c:v>170.71614583333334</c:v>
                </c:pt>
                <c:pt idx="66708">
                  <c:v>170.71875</c:v>
                </c:pt>
                <c:pt idx="66709">
                  <c:v>170.72135416666666</c:v>
                </c:pt>
                <c:pt idx="66710">
                  <c:v>170.72395833333334</c:v>
                </c:pt>
                <c:pt idx="66711">
                  <c:v>170.7265625</c:v>
                </c:pt>
                <c:pt idx="66712">
                  <c:v>170.72916666666666</c:v>
                </c:pt>
                <c:pt idx="66713">
                  <c:v>170.73177083333334</c:v>
                </c:pt>
                <c:pt idx="66714">
                  <c:v>170.734375</c:v>
                </c:pt>
                <c:pt idx="66715">
                  <c:v>170.73697916666666</c:v>
                </c:pt>
                <c:pt idx="66716">
                  <c:v>170.73958333333334</c:v>
                </c:pt>
                <c:pt idx="66717">
                  <c:v>170.7421875</c:v>
                </c:pt>
                <c:pt idx="66718">
                  <c:v>170.74479166666666</c:v>
                </c:pt>
                <c:pt idx="66719">
                  <c:v>170.74739583333334</c:v>
                </c:pt>
                <c:pt idx="66720">
                  <c:v>170.75</c:v>
                </c:pt>
                <c:pt idx="66721">
                  <c:v>170.75260416666666</c:v>
                </c:pt>
                <c:pt idx="66722">
                  <c:v>170.75520833333334</c:v>
                </c:pt>
                <c:pt idx="66723">
                  <c:v>170.7578125</c:v>
                </c:pt>
                <c:pt idx="66724">
                  <c:v>170.76041666666666</c:v>
                </c:pt>
                <c:pt idx="66725">
                  <c:v>170.76302083333334</c:v>
                </c:pt>
                <c:pt idx="66726">
                  <c:v>170.765625</c:v>
                </c:pt>
                <c:pt idx="66727">
                  <c:v>170.76822916666666</c:v>
                </c:pt>
                <c:pt idx="66728">
                  <c:v>170.77083333333334</c:v>
                </c:pt>
                <c:pt idx="66729">
                  <c:v>170.7734375</c:v>
                </c:pt>
                <c:pt idx="66730">
                  <c:v>170.77604166666666</c:v>
                </c:pt>
                <c:pt idx="66731">
                  <c:v>170.77864583333334</c:v>
                </c:pt>
                <c:pt idx="66732">
                  <c:v>170.78125</c:v>
                </c:pt>
                <c:pt idx="66733">
                  <c:v>170.78385416666666</c:v>
                </c:pt>
                <c:pt idx="66734">
                  <c:v>170.78645833333334</c:v>
                </c:pt>
                <c:pt idx="66735">
                  <c:v>170.7890625</c:v>
                </c:pt>
                <c:pt idx="66736">
                  <c:v>170.79166666666666</c:v>
                </c:pt>
                <c:pt idx="66737">
                  <c:v>170.79427083333334</c:v>
                </c:pt>
                <c:pt idx="66738">
                  <c:v>170.796875</c:v>
                </c:pt>
                <c:pt idx="66739">
                  <c:v>170.79947916666666</c:v>
                </c:pt>
                <c:pt idx="66740">
                  <c:v>170.80208333333334</c:v>
                </c:pt>
                <c:pt idx="66741">
                  <c:v>170.8046875</c:v>
                </c:pt>
                <c:pt idx="66742">
                  <c:v>170.80729166666666</c:v>
                </c:pt>
                <c:pt idx="66743">
                  <c:v>170.80989583333334</c:v>
                </c:pt>
                <c:pt idx="66744">
                  <c:v>170.8125</c:v>
                </c:pt>
                <c:pt idx="66745">
                  <c:v>170.81510416666666</c:v>
                </c:pt>
                <c:pt idx="66746">
                  <c:v>170.81770833333334</c:v>
                </c:pt>
                <c:pt idx="66747">
                  <c:v>170.8203125</c:v>
                </c:pt>
                <c:pt idx="66748">
                  <c:v>170.82291666666666</c:v>
                </c:pt>
                <c:pt idx="66749">
                  <c:v>170.82552083333334</c:v>
                </c:pt>
                <c:pt idx="66750">
                  <c:v>170.828125</c:v>
                </c:pt>
                <c:pt idx="66751">
                  <c:v>170.83072916666666</c:v>
                </c:pt>
                <c:pt idx="66752">
                  <c:v>170.83333333333334</c:v>
                </c:pt>
                <c:pt idx="66753">
                  <c:v>170.8359375</c:v>
                </c:pt>
                <c:pt idx="66754">
                  <c:v>170.83854166666666</c:v>
                </c:pt>
                <c:pt idx="66755">
                  <c:v>170.84114583333334</c:v>
                </c:pt>
                <c:pt idx="66756">
                  <c:v>170.84375</c:v>
                </c:pt>
                <c:pt idx="66757">
                  <c:v>170.84635416666666</c:v>
                </c:pt>
                <c:pt idx="66758">
                  <c:v>170.84895833333334</c:v>
                </c:pt>
                <c:pt idx="66759">
                  <c:v>170.8515625</c:v>
                </c:pt>
                <c:pt idx="66760">
                  <c:v>170.85416666666666</c:v>
                </c:pt>
                <c:pt idx="66761">
                  <c:v>170.85677083333334</c:v>
                </c:pt>
                <c:pt idx="66762">
                  <c:v>170.859375</c:v>
                </c:pt>
                <c:pt idx="66763">
                  <c:v>170.86197916666666</c:v>
                </c:pt>
                <c:pt idx="66764">
                  <c:v>170.86458333333334</c:v>
                </c:pt>
                <c:pt idx="66765">
                  <c:v>170.8671875</c:v>
                </c:pt>
                <c:pt idx="66766">
                  <c:v>170.86979166666666</c:v>
                </c:pt>
                <c:pt idx="66767">
                  <c:v>170.87239583333334</c:v>
                </c:pt>
                <c:pt idx="66768">
                  <c:v>170.875</c:v>
                </c:pt>
                <c:pt idx="66769">
                  <c:v>170.87760416666666</c:v>
                </c:pt>
                <c:pt idx="66770">
                  <c:v>170.88020833333334</c:v>
                </c:pt>
                <c:pt idx="66771">
                  <c:v>170.8828125</c:v>
                </c:pt>
                <c:pt idx="66772">
                  <c:v>170.88541666666666</c:v>
                </c:pt>
                <c:pt idx="66773">
                  <c:v>170.88802083333334</c:v>
                </c:pt>
                <c:pt idx="66774">
                  <c:v>170.890625</c:v>
                </c:pt>
                <c:pt idx="66775">
                  <c:v>170.89322916666666</c:v>
                </c:pt>
                <c:pt idx="66776">
                  <c:v>170.89583333333334</c:v>
                </c:pt>
                <c:pt idx="66777">
                  <c:v>170.8984375</c:v>
                </c:pt>
                <c:pt idx="66778">
                  <c:v>170.90104166666666</c:v>
                </c:pt>
                <c:pt idx="66779">
                  <c:v>170.90364583333334</c:v>
                </c:pt>
                <c:pt idx="66780">
                  <c:v>170.90625</c:v>
                </c:pt>
                <c:pt idx="66781">
                  <c:v>170.90885416666666</c:v>
                </c:pt>
                <c:pt idx="66782">
                  <c:v>170.91145833333334</c:v>
                </c:pt>
                <c:pt idx="66783">
                  <c:v>170.9140625</c:v>
                </c:pt>
                <c:pt idx="66784">
                  <c:v>170.91666666666666</c:v>
                </c:pt>
                <c:pt idx="66785">
                  <c:v>170.91927083333334</c:v>
                </c:pt>
                <c:pt idx="66786">
                  <c:v>170.921875</c:v>
                </c:pt>
                <c:pt idx="66787">
                  <c:v>170.92447916666666</c:v>
                </c:pt>
                <c:pt idx="66788">
                  <c:v>170.92708333333334</c:v>
                </c:pt>
                <c:pt idx="66789">
                  <c:v>170.9296875</c:v>
                </c:pt>
                <c:pt idx="66790">
                  <c:v>170.93229166666666</c:v>
                </c:pt>
                <c:pt idx="66791">
                  <c:v>170.93489583333334</c:v>
                </c:pt>
                <c:pt idx="66792">
                  <c:v>170.9375</c:v>
                </c:pt>
                <c:pt idx="66793">
                  <c:v>170.94010416666666</c:v>
                </c:pt>
                <c:pt idx="66794">
                  <c:v>170.94270833333334</c:v>
                </c:pt>
                <c:pt idx="66795">
                  <c:v>170.9453125</c:v>
                </c:pt>
                <c:pt idx="66796">
                  <c:v>170.94791666666666</c:v>
                </c:pt>
                <c:pt idx="66797">
                  <c:v>170.95052083333334</c:v>
                </c:pt>
                <c:pt idx="66798">
                  <c:v>170.953125</c:v>
                </c:pt>
                <c:pt idx="66799">
                  <c:v>170.95572916666666</c:v>
                </c:pt>
                <c:pt idx="66800">
                  <c:v>170.95833333333334</c:v>
                </c:pt>
                <c:pt idx="66801">
                  <c:v>170.9609375</c:v>
                </c:pt>
                <c:pt idx="66802">
                  <c:v>170.96354166666666</c:v>
                </c:pt>
                <c:pt idx="66803">
                  <c:v>170.96614583333334</c:v>
                </c:pt>
                <c:pt idx="66804">
                  <c:v>170.96875</c:v>
                </c:pt>
                <c:pt idx="66805">
                  <c:v>170.97135416666666</c:v>
                </c:pt>
                <c:pt idx="66806">
                  <c:v>170.97395833333334</c:v>
                </c:pt>
                <c:pt idx="66807">
                  <c:v>170.9765625</c:v>
                </c:pt>
                <c:pt idx="66808">
                  <c:v>170.97916666666666</c:v>
                </c:pt>
                <c:pt idx="66809">
                  <c:v>170.98177083333334</c:v>
                </c:pt>
                <c:pt idx="66810">
                  <c:v>170.984375</c:v>
                </c:pt>
                <c:pt idx="66811">
                  <c:v>170.98697916666666</c:v>
                </c:pt>
                <c:pt idx="66812">
                  <c:v>170.98958333333334</c:v>
                </c:pt>
                <c:pt idx="66813">
                  <c:v>170.9921875</c:v>
                </c:pt>
                <c:pt idx="66814">
                  <c:v>170.99479166666666</c:v>
                </c:pt>
                <c:pt idx="66815">
                  <c:v>170.99739583333334</c:v>
                </c:pt>
                <c:pt idx="66816">
                  <c:v>171</c:v>
                </c:pt>
                <c:pt idx="66817">
                  <c:v>171.00260416666666</c:v>
                </c:pt>
                <c:pt idx="66818">
                  <c:v>171.00520833333334</c:v>
                </c:pt>
                <c:pt idx="66819">
                  <c:v>171.0078125</c:v>
                </c:pt>
                <c:pt idx="66820">
                  <c:v>171.01041666666666</c:v>
                </c:pt>
                <c:pt idx="66821">
                  <c:v>171.01302083333334</c:v>
                </c:pt>
                <c:pt idx="66822">
                  <c:v>171.015625</c:v>
                </c:pt>
                <c:pt idx="66823">
                  <c:v>171.01822916666666</c:v>
                </c:pt>
                <c:pt idx="66824">
                  <c:v>171.02083333333334</c:v>
                </c:pt>
                <c:pt idx="66825">
                  <c:v>171.0234375</c:v>
                </c:pt>
                <c:pt idx="66826">
                  <c:v>171.02604166666666</c:v>
                </c:pt>
                <c:pt idx="66827">
                  <c:v>171.02864583333334</c:v>
                </c:pt>
                <c:pt idx="66828">
                  <c:v>171.03125</c:v>
                </c:pt>
                <c:pt idx="66829">
                  <c:v>171.03385416666666</c:v>
                </c:pt>
                <c:pt idx="66830">
                  <c:v>171.03645833333334</c:v>
                </c:pt>
                <c:pt idx="66831">
                  <c:v>171.0390625</c:v>
                </c:pt>
                <c:pt idx="66832">
                  <c:v>171.04166666666666</c:v>
                </c:pt>
                <c:pt idx="66833">
                  <c:v>171.04427083333334</c:v>
                </c:pt>
                <c:pt idx="66834">
                  <c:v>171.046875</c:v>
                </c:pt>
                <c:pt idx="66835">
                  <c:v>171.04947916666666</c:v>
                </c:pt>
                <c:pt idx="66836">
                  <c:v>171.05208333333334</c:v>
                </c:pt>
                <c:pt idx="66837">
                  <c:v>171.0546875</c:v>
                </c:pt>
                <c:pt idx="66838">
                  <c:v>171.05729166666666</c:v>
                </c:pt>
                <c:pt idx="66839">
                  <c:v>171.05989583333334</c:v>
                </c:pt>
                <c:pt idx="66840">
                  <c:v>171.0625</c:v>
                </c:pt>
                <c:pt idx="66841">
                  <c:v>171.06510416666666</c:v>
                </c:pt>
                <c:pt idx="66842">
                  <c:v>171.06770833333334</c:v>
                </c:pt>
                <c:pt idx="66843">
                  <c:v>171.0703125</c:v>
                </c:pt>
                <c:pt idx="66844">
                  <c:v>171.07291666666666</c:v>
                </c:pt>
                <c:pt idx="66845">
                  <c:v>171.07552083333334</c:v>
                </c:pt>
                <c:pt idx="66846">
                  <c:v>171.078125</c:v>
                </c:pt>
                <c:pt idx="66847">
                  <c:v>171.08072916666666</c:v>
                </c:pt>
                <c:pt idx="66848">
                  <c:v>171.08333333333334</c:v>
                </c:pt>
                <c:pt idx="66849">
                  <c:v>171.0859375</c:v>
                </c:pt>
                <c:pt idx="66850">
                  <c:v>171.08854166666666</c:v>
                </c:pt>
                <c:pt idx="66851">
                  <c:v>171.09114583333334</c:v>
                </c:pt>
                <c:pt idx="66852">
                  <c:v>171.09375</c:v>
                </c:pt>
                <c:pt idx="66853">
                  <c:v>171.09635416666666</c:v>
                </c:pt>
                <c:pt idx="66854">
                  <c:v>171.09895833333334</c:v>
                </c:pt>
                <c:pt idx="66855">
                  <c:v>171.1015625</c:v>
                </c:pt>
                <c:pt idx="66856">
                  <c:v>171.10416666666666</c:v>
                </c:pt>
                <c:pt idx="66857">
                  <c:v>171.10677083333334</c:v>
                </c:pt>
                <c:pt idx="66858">
                  <c:v>171.109375</c:v>
                </c:pt>
                <c:pt idx="66859">
                  <c:v>171.11197916666666</c:v>
                </c:pt>
                <c:pt idx="66860">
                  <c:v>171.11458333333334</c:v>
                </c:pt>
                <c:pt idx="66861">
                  <c:v>171.1171875</c:v>
                </c:pt>
                <c:pt idx="66862">
                  <c:v>171.11979166666666</c:v>
                </c:pt>
                <c:pt idx="66863">
                  <c:v>171.12239583333334</c:v>
                </c:pt>
                <c:pt idx="66864">
                  <c:v>171.125</c:v>
                </c:pt>
                <c:pt idx="66865">
                  <c:v>171.12760416666666</c:v>
                </c:pt>
                <c:pt idx="66866">
                  <c:v>171.13020833333334</c:v>
                </c:pt>
                <c:pt idx="66867">
                  <c:v>171.1328125</c:v>
                </c:pt>
                <c:pt idx="66868">
                  <c:v>171.13541666666666</c:v>
                </c:pt>
                <c:pt idx="66869">
                  <c:v>171.13802083333334</c:v>
                </c:pt>
                <c:pt idx="66870">
                  <c:v>171.140625</c:v>
                </c:pt>
                <c:pt idx="66871">
                  <c:v>171.14322916666666</c:v>
                </c:pt>
                <c:pt idx="66872">
                  <c:v>171.14583333333334</c:v>
                </c:pt>
                <c:pt idx="66873">
                  <c:v>171.1484375</c:v>
                </c:pt>
                <c:pt idx="66874">
                  <c:v>171.15104166666666</c:v>
                </c:pt>
                <c:pt idx="66875">
                  <c:v>171.15364583333334</c:v>
                </c:pt>
                <c:pt idx="66876">
                  <c:v>171.15625</c:v>
                </c:pt>
                <c:pt idx="66877">
                  <c:v>171.15885416666666</c:v>
                </c:pt>
                <c:pt idx="66878">
                  <c:v>171.16145833333334</c:v>
                </c:pt>
                <c:pt idx="66879">
                  <c:v>171.1640625</c:v>
                </c:pt>
                <c:pt idx="66880">
                  <c:v>171.16666666666666</c:v>
                </c:pt>
                <c:pt idx="66881">
                  <c:v>171.16927083333334</c:v>
                </c:pt>
                <c:pt idx="66882">
                  <c:v>171.171875</c:v>
                </c:pt>
                <c:pt idx="66883">
                  <c:v>171.17447916666666</c:v>
                </c:pt>
                <c:pt idx="66884">
                  <c:v>171.17708333333334</c:v>
                </c:pt>
                <c:pt idx="66885">
                  <c:v>171.1796875</c:v>
                </c:pt>
                <c:pt idx="66886">
                  <c:v>171.18229166666666</c:v>
                </c:pt>
                <c:pt idx="66887">
                  <c:v>171.18489583333334</c:v>
                </c:pt>
                <c:pt idx="66888">
                  <c:v>171.1875</c:v>
                </c:pt>
                <c:pt idx="66889">
                  <c:v>171.19010416666666</c:v>
                </c:pt>
                <c:pt idx="66890">
                  <c:v>171.19270833333334</c:v>
                </c:pt>
                <c:pt idx="66891">
                  <c:v>171.1953125</c:v>
                </c:pt>
                <c:pt idx="66892">
                  <c:v>171.19791666666666</c:v>
                </c:pt>
                <c:pt idx="66893">
                  <c:v>171.20052083333334</c:v>
                </c:pt>
                <c:pt idx="66894">
                  <c:v>171.203125</c:v>
                </c:pt>
                <c:pt idx="66895">
                  <c:v>171.20572916666666</c:v>
                </c:pt>
                <c:pt idx="66896">
                  <c:v>171.20833333333334</c:v>
                </c:pt>
                <c:pt idx="66897">
                  <c:v>171.2109375</c:v>
                </c:pt>
                <c:pt idx="66898">
                  <c:v>171.21354166666666</c:v>
                </c:pt>
                <c:pt idx="66899">
                  <c:v>171.21614583333334</c:v>
                </c:pt>
                <c:pt idx="66900">
                  <c:v>171.21875</c:v>
                </c:pt>
                <c:pt idx="66901">
                  <c:v>171.22135416666666</c:v>
                </c:pt>
                <c:pt idx="66902">
                  <c:v>171.22395833333334</c:v>
                </c:pt>
                <c:pt idx="66903">
                  <c:v>171.2265625</c:v>
                </c:pt>
                <c:pt idx="66904">
                  <c:v>171.22916666666666</c:v>
                </c:pt>
                <c:pt idx="66905">
                  <c:v>171.23177083333334</c:v>
                </c:pt>
                <c:pt idx="66906">
                  <c:v>171.234375</c:v>
                </c:pt>
                <c:pt idx="66907">
                  <c:v>171.23697916666666</c:v>
                </c:pt>
                <c:pt idx="66908">
                  <c:v>171.23958333333334</c:v>
                </c:pt>
                <c:pt idx="66909">
                  <c:v>171.2421875</c:v>
                </c:pt>
                <c:pt idx="66910">
                  <c:v>171.24479166666666</c:v>
                </c:pt>
                <c:pt idx="66911">
                  <c:v>171.24739583333334</c:v>
                </c:pt>
                <c:pt idx="66912">
                  <c:v>171.25</c:v>
                </c:pt>
                <c:pt idx="66913">
                  <c:v>171.25260416666666</c:v>
                </c:pt>
                <c:pt idx="66914">
                  <c:v>171.25520833333334</c:v>
                </c:pt>
                <c:pt idx="66915">
                  <c:v>171.2578125</c:v>
                </c:pt>
                <c:pt idx="66916">
                  <c:v>171.26041666666666</c:v>
                </c:pt>
                <c:pt idx="66917">
                  <c:v>171.26302083333334</c:v>
                </c:pt>
                <c:pt idx="66918">
                  <c:v>171.265625</c:v>
                </c:pt>
                <c:pt idx="66919">
                  <c:v>171.26822916666666</c:v>
                </c:pt>
                <c:pt idx="66920">
                  <c:v>171.27083333333334</c:v>
                </c:pt>
                <c:pt idx="66921">
                  <c:v>171.2734375</c:v>
                </c:pt>
                <c:pt idx="66922">
                  <c:v>171.27604166666666</c:v>
                </c:pt>
                <c:pt idx="66923">
                  <c:v>171.27864583333334</c:v>
                </c:pt>
                <c:pt idx="66924">
                  <c:v>171.28125</c:v>
                </c:pt>
                <c:pt idx="66925">
                  <c:v>171.28385416666666</c:v>
                </c:pt>
                <c:pt idx="66926">
                  <c:v>171.28645833333334</c:v>
                </c:pt>
                <c:pt idx="66927">
                  <c:v>171.2890625</c:v>
                </c:pt>
                <c:pt idx="66928">
                  <c:v>171.29166666666666</c:v>
                </c:pt>
                <c:pt idx="66929">
                  <c:v>171.29427083333334</c:v>
                </c:pt>
                <c:pt idx="66930">
                  <c:v>171.296875</c:v>
                </c:pt>
                <c:pt idx="66931">
                  <c:v>171.29947916666666</c:v>
                </c:pt>
                <c:pt idx="66932">
                  <c:v>171.30208333333334</c:v>
                </c:pt>
                <c:pt idx="66933">
                  <c:v>171.3046875</c:v>
                </c:pt>
                <c:pt idx="66934">
                  <c:v>171.30729166666666</c:v>
                </c:pt>
                <c:pt idx="66935">
                  <c:v>171.30989583333334</c:v>
                </c:pt>
                <c:pt idx="66936">
                  <c:v>171.3125</c:v>
                </c:pt>
                <c:pt idx="66937">
                  <c:v>171.31510416666666</c:v>
                </c:pt>
                <c:pt idx="66938">
                  <c:v>171.31770833333334</c:v>
                </c:pt>
                <c:pt idx="66939">
                  <c:v>171.3203125</c:v>
                </c:pt>
                <c:pt idx="66940">
                  <c:v>171.32291666666666</c:v>
                </c:pt>
                <c:pt idx="66941">
                  <c:v>171.32552083333334</c:v>
                </c:pt>
                <c:pt idx="66942">
                  <c:v>171.328125</c:v>
                </c:pt>
                <c:pt idx="66943">
                  <c:v>171.33072916666666</c:v>
                </c:pt>
                <c:pt idx="66944">
                  <c:v>171.33333333333334</c:v>
                </c:pt>
                <c:pt idx="66945">
                  <c:v>171.3359375</c:v>
                </c:pt>
                <c:pt idx="66946">
                  <c:v>171.33854166666666</c:v>
                </c:pt>
                <c:pt idx="66947">
                  <c:v>171.34114583333334</c:v>
                </c:pt>
                <c:pt idx="66948">
                  <c:v>171.34375</c:v>
                </c:pt>
                <c:pt idx="66949">
                  <c:v>171.34635416666666</c:v>
                </c:pt>
                <c:pt idx="66950">
                  <c:v>171.34895833333334</c:v>
                </c:pt>
                <c:pt idx="66951">
                  <c:v>171.3515625</c:v>
                </c:pt>
                <c:pt idx="66952">
                  <c:v>171.35416666666666</c:v>
                </c:pt>
                <c:pt idx="66953">
                  <c:v>171.35677083333334</c:v>
                </c:pt>
                <c:pt idx="66954">
                  <c:v>171.359375</c:v>
                </c:pt>
                <c:pt idx="66955">
                  <c:v>171.36197916666666</c:v>
                </c:pt>
                <c:pt idx="66956">
                  <c:v>171.36458333333334</c:v>
                </c:pt>
                <c:pt idx="66957">
                  <c:v>171.3671875</c:v>
                </c:pt>
                <c:pt idx="66958">
                  <c:v>171.36979166666666</c:v>
                </c:pt>
                <c:pt idx="66959">
                  <c:v>171.37239583333334</c:v>
                </c:pt>
                <c:pt idx="66960">
                  <c:v>171.375</c:v>
                </c:pt>
                <c:pt idx="66961">
                  <c:v>171.37760416666666</c:v>
                </c:pt>
                <c:pt idx="66962">
                  <c:v>171.38020833333334</c:v>
                </c:pt>
                <c:pt idx="66963">
                  <c:v>171.3828125</c:v>
                </c:pt>
                <c:pt idx="66964">
                  <c:v>171.38541666666666</c:v>
                </c:pt>
                <c:pt idx="66965">
                  <c:v>171.38802083333334</c:v>
                </c:pt>
                <c:pt idx="66966">
                  <c:v>171.390625</c:v>
                </c:pt>
                <c:pt idx="66967">
                  <c:v>171.39322916666666</c:v>
                </c:pt>
                <c:pt idx="66968">
                  <c:v>171.39583333333334</c:v>
                </c:pt>
                <c:pt idx="66969">
                  <c:v>171.3984375</c:v>
                </c:pt>
                <c:pt idx="66970">
                  <c:v>171.40104166666666</c:v>
                </c:pt>
                <c:pt idx="66971">
                  <c:v>171.40364583333334</c:v>
                </c:pt>
                <c:pt idx="66972">
                  <c:v>171.40625</c:v>
                </c:pt>
                <c:pt idx="66973">
                  <c:v>171.40885416666666</c:v>
                </c:pt>
                <c:pt idx="66974">
                  <c:v>171.41145833333334</c:v>
                </c:pt>
                <c:pt idx="66975">
                  <c:v>171.4140625</c:v>
                </c:pt>
                <c:pt idx="66976">
                  <c:v>171.41666666666666</c:v>
                </c:pt>
                <c:pt idx="66977">
                  <c:v>171.41927083333334</c:v>
                </c:pt>
                <c:pt idx="66978">
                  <c:v>171.421875</c:v>
                </c:pt>
                <c:pt idx="66979">
                  <c:v>171.42447916666666</c:v>
                </c:pt>
                <c:pt idx="66980">
                  <c:v>171.42708333333334</c:v>
                </c:pt>
                <c:pt idx="66981">
                  <c:v>171.4296875</c:v>
                </c:pt>
                <c:pt idx="66982">
                  <c:v>171.43229166666666</c:v>
                </c:pt>
                <c:pt idx="66983">
                  <c:v>171.43489583333334</c:v>
                </c:pt>
                <c:pt idx="66984">
                  <c:v>171.4375</c:v>
                </c:pt>
                <c:pt idx="66985">
                  <c:v>171.44010416666666</c:v>
                </c:pt>
                <c:pt idx="66986">
                  <c:v>171.44270833333334</c:v>
                </c:pt>
                <c:pt idx="66987">
                  <c:v>171.4453125</c:v>
                </c:pt>
                <c:pt idx="66988">
                  <c:v>171.44791666666666</c:v>
                </c:pt>
                <c:pt idx="66989">
                  <c:v>171.45052083333334</c:v>
                </c:pt>
                <c:pt idx="66990">
                  <c:v>171.453125</c:v>
                </c:pt>
                <c:pt idx="66991">
                  <c:v>171.45572916666666</c:v>
                </c:pt>
                <c:pt idx="66992">
                  <c:v>171.45833333333334</c:v>
                </c:pt>
                <c:pt idx="66993">
                  <c:v>171.4609375</c:v>
                </c:pt>
                <c:pt idx="66994">
                  <c:v>171.46354166666666</c:v>
                </c:pt>
                <c:pt idx="66995">
                  <c:v>171.46614583333334</c:v>
                </c:pt>
                <c:pt idx="66996">
                  <c:v>171.46875</c:v>
                </c:pt>
                <c:pt idx="66997">
                  <c:v>171.47135416666666</c:v>
                </c:pt>
                <c:pt idx="66998">
                  <c:v>171.47395833333334</c:v>
                </c:pt>
                <c:pt idx="66999">
                  <c:v>171.4765625</c:v>
                </c:pt>
                <c:pt idx="67000">
                  <c:v>171.47916666666666</c:v>
                </c:pt>
                <c:pt idx="67001">
                  <c:v>171.48177083333334</c:v>
                </c:pt>
                <c:pt idx="67002">
                  <c:v>171.484375</c:v>
                </c:pt>
                <c:pt idx="67003">
                  <c:v>171.48697916666666</c:v>
                </c:pt>
                <c:pt idx="67004">
                  <c:v>171.48958333333334</c:v>
                </c:pt>
                <c:pt idx="67005">
                  <c:v>171.4921875</c:v>
                </c:pt>
                <c:pt idx="67006">
                  <c:v>171.49479166666666</c:v>
                </c:pt>
                <c:pt idx="67007">
                  <c:v>171.49739583333334</c:v>
                </c:pt>
                <c:pt idx="67008">
                  <c:v>171.5</c:v>
                </c:pt>
                <c:pt idx="67009">
                  <c:v>171.50260416666666</c:v>
                </c:pt>
                <c:pt idx="67010">
                  <c:v>171.50520833333334</c:v>
                </c:pt>
                <c:pt idx="67011">
                  <c:v>171.5078125</c:v>
                </c:pt>
                <c:pt idx="67012">
                  <c:v>171.51041666666666</c:v>
                </c:pt>
                <c:pt idx="67013">
                  <c:v>171.51302083333334</c:v>
                </c:pt>
                <c:pt idx="67014">
                  <c:v>171.515625</c:v>
                </c:pt>
                <c:pt idx="67015">
                  <c:v>171.51822916666666</c:v>
                </c:pt>
                <c:pt idx="67016">
                  <c:v>171.52083333333334</c:v>
                </c:pt>
                <c:pt idx="67017">
                  <c:v>171.5234375</c:v>
                </c:pt>
                <c:pt idx="67018">
                  <c:v>171.52604166666666</c:v>
                </c:pt>
                <c:pt idx="67019">
                  <c:v>171.52864583333334</c:v>
                </c:pt>
                <c:pt idx="67020">
                  <c:v>171.53125</c:v>
                </c:pt>
                <c:pt idx="67021">
                  <c:v>171.53385416666666</c:v>
                </c:pt>
                <c:pt idx="67022">
                  <c:v>171.53645833333334</c:v>
                </c:pt>
                <c:pt idx="67023">
                  <c:v>171.5390625</c:v>
                </c:pt>
                <c:pt idx="67024">
                  <c:v>171.54166666666666</c:v>
                </c:pt>
                <c:pt idx="67025">
                  <c:v>171.54427083333334</c:v>
                </c:pt>
                <c:pt idx="67026">
                  <c:v>171.546875</c:v>
                </c:pt>
                <c:pt idx="67027">
                  <c:v>171.54947916666666</c:v>
                </c:pt>
                <c:pt idx="67028">
                  <c:v>171.55208333333334</c:v>
                </c:pt>
                <c:pt idx="67029">
                  <c:v>171.5546875</c:v>
                </c:pt>
                <c:pt idx="67030">
                  <c:v>171.55729166666666</c:v>
                </c:pt>
                <c:pt idx="67031">
                  <c:v>171.55989583333334</c:v>
                </c:pt>
                <c:pt idx="67032">
                  <c:v>171.5625</c:v>
                </c:pt>
                <c:pt idx="67033">
                  <c:v>171.56510416666666</c:v>
                </c:pt>
                <c:pt idx="67034">
                  <c:v>171.56770833333334</c:v>
                </c:pt>
                <c:pt idx="67035">
                  <c:v>171.5703125</c:v>
                </c:pt>
                <c:pt idx="67036">
                  <c:v>171.57291666666666</c:v>
                </c:pt>
                <c:pt idx="67037">
                  <c:v>171.57552083333334</c:v>
                </c:pt>
                <c:pt idx="67038">
                  <c:v>171.578125</c:v>
                </c:pt>
                <c:pt idx="67039">
                  <c:v>171.58072916666666</c:v>
                </c:pt>
                <c:pt idx="67040">
                  <c:v>171.58333333333334</c:v>
                </c:pt>
                <c:pt idx="67041">
                  <c:v>171.5859375</c:v>
                </c:pt>
                <c:pt idx="67042">
                  <c:v>171.58854166666666</c:v>
                </c:pt>
                <c:pt idx="67043">
                  <c:v>171.59114583333334</c:v>
                </c:pt>
                <c:pt idx="67044">
                  <c:v>171.59375</c:v>
                </c:pt>
                <c:pt idx="67045">
                  <c:v>171.59635416666666</c:v>
                </c:pt>
                <c:pt idx="67046">
                  <c:v>171.59895833333334</c:v>
                </c:pt>
                <c:pt idx="67047">
                  <c:v>171.6015625</c:v>
                </c:pt>
                <c:pt idx="67048">
                  <c:v>171.60416666666666</c:v>
                </c:pt>
                <c:pt idx="67049">
                  <c:v>171.60677083333334</c:v>
                </c:pt>
                <c:pt idx="67050">
                  <c:v>171.609375</c:v>
                </c:pt>
                <c:pt idx="67051">
                  <c:v>171.61197916666666</c:v>
                </c:pt>
                <c:pt idx="67052">
                  <c:v>171.61458333333334</c:v>
                </c:pt>
                <c:pt idx="67053">
                  <c:v>171.6171875</c:v>
                </c:pt>
                <c:pt idx="67054">
                  <c:v>171.61979166666666</c:v>
                </c:pt>
                <c:pt idx="67055">
                  <c:v>171.62239583333334</c:v>
                </c:pt>
                <c:pt idx="67056">
                  <c:v>171.625</c:v>
                </c:pt>
                <c:pt idx="67057">
                  <c:v>171.62760416666666</c:v>
                </c:pt>
                <c:pt idx="67058">
                  <c:v>171.63020833333334</c:v>
                </c:pt>
                <c:pt idx="67059">
                  <c:v>171.6328125</c:v>
                </c:pt>
                <c:pt idx="67060">
                  <c:v>171.63541666666666</c:v>
                </c:pt>
                <c:pt idx="67061">
                  <c:v>171.63802083333334</c:v>
                </c:pt>
                <c:pt idx="67062">
                  <c:v>171.640625</c:v>
                </c:pt>
                <c:pt idx="67063">
                  <c:v>171.64322916666666</c:v>
                </c:pt>
                <c:pt idx="67064">
                  <c:v>171.64583333333334</c:v>
                </c:pt>
                <c:pt idx="67065">
                  <c:v>171.6484375</c:v>
                </c:pt>
                <c:pt idx="67066">
                  <c:v>171.65104166666666</c:v>
                </c:pt>
                <c:pt idx="67067">
                  <c:v>171.65364583333334</c:v>
                </c:pt>
                <c:pt idx="67068">
                  <c:v>171.65625</c:v>
                </c:pt>
                <c:pt idx="67069">
                  <c:v>171.65885416666666</c:v>
                </c:pt>
                <c:pt idx="67070">
                  <c:v>171.66145833333334</c:v>
                </c:pt>
                <c:pt idx="67071">
                  <c:v>171.6640625</c:v>
                </c:pt>
                <c:pt idx="67072">
                  <c:v>171.66666666666666</c:v>
                </c:pt>
                <c:pt idx="67073">
                  <c:v>171.66927083333334</c:v>
                </c:pt>
                <c:pt idx="67074">
                  <c:v>171.671875</c:v>
                </c:pt>
                <c:pt idx="67075">
                  <c:v>171.67447916666666</c:v>
                </c:pt>
                <c:pt idx="67076">
                  <c:v>171.67708333333334</c:v>
                </c:pt>
                <c:pt idx="67077">
                  <c:v>171.6796875</c:v>
                </c:pt>
                <c:pt idx="67078">
                  <c:v>171.68229166666666</c:v>
                </c:pt>
                <c:pt idx="67079">
                  <c:v>171.68489583333334</c:v>
                </c:pt>
                <c:pt idx="67080">
                  <c:v>171.6875</c:v>
                </c:pt>
                <c:pt idx="67081">
                  <c:v>171.69010416666666</c:v>
                </c:pt>
                <c:pt idx="67082">
                  <c:v>171.69270833333334</c:v>
                </c:pt>
                <c:pt idx="67083">
                  <c:v>171.6953125</c:v>
                </c:pt>
                <c:pt idx="67084">
                  <c:v>171.69791666666666</c:v>
                </c:pt>
                <c:pt idx="67085">
                  <c:v>171.70052083333334</c:v>
                </c:pt>
                <c:pt idx="67086">
                  <c:v>171.703125</c:v>
                </c:pt>
                <c:pt idx="67087">
                  <c:v>171.70572916666666</c:v>
                </c:pt>
                <c:pt idx="67088">
                  <c:v>171.70833333333334</c:v>
                </c:pt>
                <c:pt idx="67089">
                  <c:v>171.7109375</c:v>
                </c:pt>
                <c:pt idx="67090">
                  <c:v>171.71354166666666</c:v>
                </c:pt>
                <c:pt idx="67091">
                  <c:v>171.71614583333334</c:v>
                </c:pt>
                <c:pt idx="67092">
                  <c:v>171.71875</c:v>
                </c:pt>
                <c:pt idx="67093">
                  <c:v>171.72135416666666</c:v>
                </c:pt>
                <c:pt idx="67094">
                  <c:v>171.72395833333334</c:v>
                </c:pt>
                <c:pt idx="67095">
                  <c:v>171.7265625</c:v>
                </c:pt>
                <c:pt idx="67096">
                  <c:v>171.72916666666666</c:v>
                </c:pt>
                <c:pt idx="67097">
                  <c:v>171.73177083333334</c:v>
                </c:pt>
                <c:pt idx="67098">
                  <c:v>171.734375</c:v>
                </c:pt>
                <c:pt idx="67099">
                  <c:v>171.73697916666666</c:v>
                </c:pt>
                <c:pt idx="67100">
                  <c:v>171.73958333333334</c:v>
                </c:pt>
                <c:pt idx="67101">
                  <c:v>171.7421875</c:v>
                </c:pt>
                <c:pt idx="67102">
                  <c:v>171.74479166666666</c:v>
                </c:pt>
                <c:pt idx="67103">
                  <c:v>171.74739583333334</c:v>
                </c:pt>
                <c:pt idx="67104">
                  <c:v>171.75</c:v>
                </c:pt>
                <c:pt idx="67105">
                  <c:v>171.75260416666666</c:v>
                </c:pt>
                <c:pt idx="67106">
                  <c:v>171.75520833333334</c:v>
                </c:pt>
                <c:pt idx="67107">
                  <c:v>171.7578125</c:v>
                </c:pt>
                <c:pt idx="67108">
                  <c:v>171.76041666666666</c:v>
                </c:pt>
                <c:pt idx="67109">
                  <c:v>171.76302083333334</c:v>
                </c:pt>
                <c:pt idx="67110">
                  <c:v>171.765625</c:v>
                </c:pt>
                <c:pt idx="67111">
                  <c:v>171.76822916666666</c:v>
                </c:pt>
                <c:pt idx="67112">
                  <c:v>171.77083333333334</c:v>
                </c:pt>
                <c:pt idx="67113">
                  <c:v>171.7734375</c:v>
                </c:pt>
                <c:pt idx="67114">
                  <c:v>171.77604166666666</c:v>
                </c:pt>
                <c:pt idx="67115">
                  <c:v>171.77864583333334</c:v>
                </c:pt>
                <c:pt idx="67116">
                  <c:v>171.78125</c:v>
                </c:pt>
                <c:pt idx="67117">
                  <c:v>171.78385416666666</c:v>
                </c:pt>
                <c:pt idx="67118">
                  <c:v>171.78645833333334</c:v>
                </c:pt>
                <c:pt idx="67119">
                  <c:v>171.7890625</c:v>
                </c:pt>
                <c:pt idx="67120">
                  <c:v>171.79166666666666</c:v>
                </c:pt>
                <c:pt idx="67121">
                  <c:v>171.79427083333334</c:v>
                </c:pt>
                <c:pt idx="67122">
                  <c:v>171.796875</c:v>
                </c:pt>
                <c:pt idx="67123">
                  <c:v>171.79947916666666</c:v>
                </c:pt>
                <c:pt idx="67124">
                  <c:v>171.80208333333334</c:v>
                </c:pt>
                <c:pt idx="67125">
                  <c:v>171.8046875</c:v>
                </c:pt>
                <c:pt idx="67126">
                  <c:v>171.80729166666666</c:v>
                </c:pt>
                <c:pt idx="67127">
                  <c:v>171.80989583333334</c:v>
                </c:pt>
                <c:pt idx="67128">
                  <c:v>171.8125</c:v>
                </c:pt>
                <c:pt idx="67129">
                  <c:v>171.81510416666666</c:v>
                </c:pt>
                <c:pt idx="67130">
                  <c:v>171.81770833333334</c:v>
                </c:pt>
                <c:pt idx="67131">
                  <c:v>171.8203125</c:v>
                </c:pt>
                <c:pt idx="67132">
                  <c:v>171.82291666666666</c:v>
                </c:pt>
                <c:pt idx="67133">
                  <c:v>171.82552083333334</c:v>
                </c:pt>
                <c:pt idx="67134">
                  <c:v>171.828125</c:v>
                </c:pt>
                <c:pt idx="67135">
                  <c:v>171.83072916666666</c:v>
                </c:pt>
                <c:pt idx="67136">
                  <c:v>171.83333333333334</c:v>
                </c:pt>
                <c:pt idx="67137">
                  <c:v>171.8359375</c:v>
                </c:pt>
                <c:pt idx="67138">
                  <c:v>171.83854166666666</c:v>
                </c:pt>
                <c:pt idx="67139">
                  <c:v>171.84114583333334</c:v>
                </c:pt>
                <c:pt idx="67140">
                  <c:v>171.84375</c:v>
                </c:pt>
                <c:pt idx="67141">
                  <c:v>171.84635416666666</c:v>
                </c:pt>
                <c:pt idx="67142">
                  <c:v>171.84895833333334</c:v>
                </c:pt>
                <c:pt idx="67143">
                  <c:v>171.8515625</c:v>
                </c:pt>
                <c:pt idx="67144">
                  <c:v>171.85416666666666</c:v>
                </c:pt>
                <c:pt idx="67145">
                  <c:v>171.85677083333334</c:v>
                </c:pt>
                <c:pt idx="67146">
                  <c:v>171.859375</c:v>
                </c:pt>
                <c:pt idx="67147">
                  <c:v>171.86197916666666</c:v>
                </c:pt>
                <c:pt idx="67148">
                  <c:v>171.86458333333334</c:v>
                </c:pt>
                <c:pt idx="67149">
                  <c:v>171.8671875</c:v>
                </c:pt>
                <c:pt idx="67150">
                  <c:v>171.86979166666666</c:v>
                </c:pt>
                <c:pt idx="67151">
                  <c:v>171.87239583333334</c:v>
                </c:pt>
                <c:pt idx="67152">
                  <c:v>171.875</c:v>
                </c:pt>
                <c:pt idx="67153">
                  <c:v>171.87760416666666</c:v>
                </c:pt>
                <c:pt idx="67154">
                  <c:v>171.88020833333334</c:v>
                </c:pt>
                <c:pt idx="67155">
                  <c:v>171.8828125</c:v>
                </c:pt>
                <c:pt idx="67156">
                  <c:v>171.88541666666666</c:v>
                </c:pt>
                <c:pt idx="67157">
                  <c:v>171.88802083333334</c:v>
                </c:pt>
                <c:pt idx="67158">
                  <c:v>171.890625</c:v>
                </c:pt>
                <c:pt idx="67159">
                  <c:v>171.89322916666666</c:v>
                </c:pt>
                <c:pt idx="67160">
                  <c:v>171.89583333333334</c:v>
                </c:pt>
                <c:pt idx="67161">
                  <c:v>171.8984375</c:v>
                </c:pt>
                <c:pt idx="67162">
                  <c:v>171.90104166666666</c:v>
                </c:pt>
                <c:pt idx="67163">
                  <c:v>171.90364583333334</c:v>
                </c:pt>
                <c:pt idx="67164">
                  <c:v>171.90625</c:v>
                </c:pt>
                <c:pt idx="67165">
                  <c:v>171.90885416666666</c:v>
                </c:pt>
                <c:pt idx="67166">
                  <c:v>171.91145833333334</c:v>
                </c:pt>
                <c:pt idx="67167">
                  <c:v>171.9140625</c:v>
                </c:pt>
                <c:pt idx="67168">
                  <c:v>171.91666666666666</c:v>
                </c:pt>
                <c:pt idx="67169">
                  <c:v>171.91927083333334</c:v>
                </c:pt>
                <c:pt idx="67170">
                  <c:v>171.921875</c:v>
                </c:pt>
                <c:pt idx="67171">
                  <c:v>171.92447916666666</c:v>
                </c:pt>
                <c:pt idx="67172">
                  <c:v>171.92708333333334</c:v>
                </c:pt>
                <c:pt idx="67173">
                  <c:v>171.9296875</c:v>
                </c:pt>
                <c:pt idx="67174">
                  <c:v>171.93229166666666</c:v>
                </c:pt>
                <c:pt idx="67175">
                  <c:v>171.93489583333334</c:v>
                </c:pt>
                <c:pt idx="67176">
                  <c:v>171.9375</c:v>
                </c:pt>
                <c:pt idx="67177">
                  <c:v>171.94010416666666</c:v>
                </c:pt>
                <c:pt idx="67178">
                  <c:v>171.94270833333334</c:v>
                </c:pt>
                <c:pt idx="67179">
                  <c:v>171.9453125</c:v>
                </c:pt>
                <c:pt idx="67180">
                  <c:v>171.94791666666666</c:v>
                </c:pt>
                <c:pt idx="67181">
                  <c:v>171.95052083333334</c:v>
                </c:pt>
                <c:pt idx="67182">
                  <c:v>171.953125</c:v>
                </c:pt>
                <c:pt idx="67183">
                  <c:v>171.95572916666666</c:v>
                </c:pt>
                <c:pt idx="67184">
                  <c:v>171.95833333333334</c:v>
                </c:pt>
                <c:pt idx="67185">
                  <c:v>171.9609375</c:v>
                </c:pt>
                <c:pt idx="67186">
                  <c:v>171.96354166666666</c:v>
                </c:pt>
                <c:pt idx="67187">
                  <c:v>171.96614583333334</c:v>
                </c:pt>
                <c:pt idx="67188">
                  <c:v>171.96875</c:v>
                </c:pt>
                <c:pt idx="67189">
                  <c:v>171.97135416666666</c:v>
                </c:pt>
                <c:pt idx="67190">
                  <c:v>171.97395833333334</c:v>
                </c:pt>
                <c:pt idx="67191">
                  <c:v>171.9765625</c:v>
                </c:pt>
                <c:pt idx="67192">
                  <c:v>171.97916666666666</c:v>
                </c:pt>
                <c:pt idx="67193">
                  <c:v>171.98177083333334</c:v>
                </c:pt>
                <c:pt idx="67194">
                  <c:v>171.984375</c:v>
                </c:pt>
                <c:pt idx="67195">
                  <c:v>171.98697916666666</c:v>
                </c:pt>
                <c:pt idx="67196">
                  <c:v>171.98958333333334</c:v>
                </c:pt>
                <c:pt idx="67197">
                  <c:v>171.9921875</c:v>
                </c:pt>
                <c:pt idx="67198">
                  <c:v>171.99479166666666</c:v>
                </c:pt>
                <c:pt idx="67199">
                  <c:v>171.99739583333334</c:v>
                </c:pt>
                <c:pt idx="67200">
                  <c:v>172</c:v>
                </c:pt>
                <c:pt idx="67201">
                  <c:v>172.00260416666666</c:v>
                </c:pt>
                <c:pt idx="67202">
                  <c:v>172.00520833333334</c:v>
                </c:pt>
                <c:pt idx="67203">
                  <c:v>172.0078125</c:v>
                </c:pt>
                <c:pt idx="67204">
                  <c:v>172.01041666666666</c:v>
                </c:pt>
                <c:pt idx="67205">
                  <c:v>172.01302083333334</c:v>
                </c:pt>
                <c:pt idx="67206">
                  <c:v>172.015625</c:v>
                </c:pt>
                <c:pt idx="67207">
                  <c:v>172.01822916666666</c:v>
                </c:pt>
                <c:pt idx="67208">
                  <c:v>172.02083333333334</c:v>
                </c:pt>
                <c:pt idx="67209">
                  <c:v>172.0234375</c:v>
                </c:pt>
                <c:pt idx="67210">
                  <c:v>172.02604166666666</c:v>
                </c:pt>
                <c:pt idx="67211">
                  <c:v>172.02864583333334</c:v>
                </c:pt>
                <c:pt idx="67212">
                  <c:v>172.03125</c:v>
                </c:pt>
                <c:pt idx="67213">
                  <c:v>172.03385416666666</c:v>
                </c:pt>
                <c:pt idx="67214">
                  <c:v>172.03645833333334</c:v>
                </c:pt>
                <c:pt idx="67215">
                  <c:v>172.0390625</c:v>
                </c:pt>
                <c:pt idx="67216">
                  <c:v>172.04166666666666</c:v>
                </c:pt>
                <c:pt idx="67217">
                  <c:v>172.04427083333334</c:v>
                </c:pt>
                <c:pt idx="67218">
                  <c:v>172.046875</c:v>
                </c:pt>
                <c:pt idx="67219">
                  <c:v>172.04947916666666</c:v>
                </c:pt>
                <c:pt idx="67220">
                  <c:v>172.05208333333334</c:v>
                </c:pt>
                <c:pt idx="67221">
                  <c:v>172.0546875</c:v>
                </c:pt>
                <c:pt idx="67222">
                  <c:v>172.05729166666666</c:v>
                </c:pt>
                <c:pt idx="67223">
                  <c:v>172.05989583333334</c:v>
                </c:pt>
                <c:pt idx="67224">
                  <c:v>172.0625</c:v>
                </c:pt>
                <c:pt idx="67225">
                  <c:v>172.06510416666666</c:v>
                </c:pt>
                <c:pt idx="67226">
                  <c:v>172.06770833333334</c:v>
                </c:pt>
                <c:pt idx="67227">
                  <c:v>172.0703125</c:v>
                </c:pt>
                <c:pt idx="67228">
                  <c:v>172.07291666666666</c:v>
                </c:pt>
                <c:pt idx="67229">
                  <c:v>172.07552083333334</c:v>
                </c:pt>
                <c:pt idx="67230">
                  <c:v>172.078125</c:v>
                </c:pt>
                <c:pt idx="67231">
                  <c:v>172.08072916666666</c:v>
                </c:pt>
                <c:pt idx="67232">
                  <c:v>172.08333333333334</c:v>
                </c:pt>
                <c:pt idx="67233">
                  <c:v>172.0859375</c:v>
                </c:pt>
                <c:pt idx="67234">
                  <c:v>172.08854166666666</c:v>
                </c:pt>
                <c:pt idx="67235">
                  <c:v>172.09114583333334</c:v>
                </c:pt>
                <c:pt idx="67236">
                  <c:v>172.09375</c:v>
                </c:pt>
                <c:pt idx="67237">
                  <c:v>172.09635416666666</c:v>
                </c:pt>
                <c:pt idx="67238">
                  <c:v>172.09895833333334</c:v>
                </c:pt>
                <c:pt idx="67239">
                  <c:v>172.1015625</c:v>
                </c:pt>
                <c:pt idx="67240">
                  <c:v>172.10416666666666</c:v>
                </c:pt>
                <c:pt idx="67241">
                  <c:v>172.10677083333334</c:v>
                </c:pt>
                <c:pt idx="67242">
                  <c:v>172.109375</c:v>
                </c:pt>
                <c:pt idx="67243">
                  <c:v>172.11197916666666</c:v>
                </c:pt>
                <c:pt idx="67244">
                  <c:v>172.11458333333334</c:v>
                </c:pt>
                <c:pt idx="67245">
                  <c:v>172.1171875</c:v>
                </c:pt>
                <c:pt idx="67246">
                  <c:v>172.11979166666666</c:v>
                </c:pt>
                <c:pt idx="67247">
                  <c:v>172.12239583333334</c:v>
                </c:pt>
                <c:pt idx="67248">
                  <c:v>172.125</c:v>
                </c:pt>
                <c:pt idx="67249">
                  <c:v>172.12760416666666</c:v>
                </c:pt>
                <c:pt idx="67250">
                  <c:v>172.13020833333334</c:v>
                </c:pt>
                <c:pt idx="67251">
                  <c:v>172.1328125</c:v>
                </c:pt>
                <c:pt idx="67252">
                  <c:v>172.13541666666666</c:v>
                </c:pt>
                <c:pt idx="67253">
                  <c:v>172.13802083333334</c:v>
                </c:pt>
                <c:pt idx="67254">
                  <c:v>172.140625</c:v>
                </c:pt>
                <c:pt idx="67255">
                  <c:v>172.14322916666666</c:v>
                </c:pt>
                <c:pt idx="67256">
                  <c:v>172.14583333333334</c:v>
                </c:pt>
                <c:pt idx="67257">
                  <c:v>172.1484375</c:v>
                </c:pt>
                <c:pt idx="67258">
                  <c:v>172.15104166666666</c:v>
                </c:pt>
                <c:pt idx="67259">
                  <c:v>172.15364583333334</c:v>
                </c:pt>
                <c:pt idx="67260">
                  <c:v>172.15625</c:v>
                </c:pt>
                <c:pt idx="67261">
                  <c:v>172.15885416666666</c:v>
                </c:pt>
                <c:pt idx="67262">
                  <c:v>172.16145833333334</c:v>
                </c:pt>
                <c:pt idx="67263">
                  <c:v>172.1640625</c:v>
                </c:pt>
                <c:pt idx="67264">
                  <c:v>172.16666666666666</c:v>
                </c:pt>
                <c:pt idx="67265">
                  <c:v>172.16927083333334</c:v>
                </c:pt>
                <c:pt idx="67266">
                  <c:v>172.171875</c:v>
                </c:pt>
                <c:pt idx="67267">
                  <c:v>172.17447916666666</c:v>
                </c:pt>
                <c:pt idx="67268">
                  <c:v>172.17708333333334</c:v>
                </c:pt>
                <c:pt idx="67269">
                  <c:v>172.1796875</c:v>
                </c:pt>
                <c:pt idx="67270">
                  <c:v>172.18229166666666</c:v>
                </c:pt>
                <c:pt idx="67271">
                  <c:v>172.18489583333334</c:v>
                </c:pt>
                <c:pt idx="67272">
                  <c:v>172.1875</c:v>
                </c:pt>
                <c:pt idx="67273">
                  <c:v>172.19010416666666</c:v>
                </c:pt>
                <c:pt idx="67274">
                  <c:v>172.19270833333334</c:v>
                </c:pt>
                <c:pt idx="67275">
                  <c:v>172.1953125</c:v>
                </c:pt>
                <c:pt idx="67276">
                  <c:v>172.19791666666666</c:v>
                </c:pt>
                <c:pt idx="67277">
                  <c:v>172.20052083333334</c:v>
                </c:pt>
                <c:pt idx="67278">
                  <c:v>172.203125</c:v>
                </c:pt>
                <c:pt idx="67279">
                  <c:v>172.20572916666666</c:v>
                </c:pt>
                <c:pt idx="67280">
                  <c:v>172.20833333333334</c:v>
                </c:pt>
                <c:pt idx="67281">
                  <c:v>172.2109375</c:v>
                </c:pt>
                <c:pt idx="67282">
                  <c:v>172.21354166666666</c:v>
                </c:pt>
                <c:pt idx="67283">
                  <c:v>172.21614583333334</c:v>
                </c:pt>
                <c:pt idx="67284">
                  <c:v>172.21875</c:v>
                </c:pt>
                <c:pt idx="67285">
                  <c:v>172.22135416666666</c:v>
                </c:pt>
                <c:pt idx="67286">
                  <c:v>172.22395833333334</c:v>
                </c:pt>
                <c:pt idx="67287">
                  <c:v>172.2265625</c:v>
                </c:pt>
                <c:pt idx="67288">
                  <c:v>172.22916666666666</c:v>
                </c:pt>
                <c:pt idx="67289">
                  <c:v>172.23177083333334</c:v>
                </c:pt>
                <c:pt idx="67290">
                  <c:v>172.234375</c:v>
                </c:pt>
                <c:pt idx="67291">
                  <c:v>172.23697916666666</c:v>
                </c:pt>
                <c:pt idx="67292">
                  <c:v>172.23958333333334</c:v>
                </c:pt>
                <c:pt idx="67293">
                  <c:v>172.2421875</c:v>
                </c:pt>
                <c:pt idx="67294">
                  <c:v>172.24479166666666</c:v>
                </c:pt>
                <c:pt idx="67295">
                  <c:v>172.24739583333334</c:v>
                </c:pt>
                <c:pt idx="67296">
                  <c:v>172.25</c:v>
                </c:pt>
                <c:pt idx="67297">
                  <c:v>172.25260416666666</c:v>
                </c:pt>
                <c:pt idx="67298">
                  <c:v>172.25520833333334</c:v>
                </c:pt>
                <c:pt idx="67299">
                  <c:v>172.2578125</c:v>
                </c:pt>
                <c:pt idx="67300">
                  <c:v>172.26041666666666</c:v>
                </c:pt>
                <c:pt idx="67301">
                  <c:v>172.26302083333334</c:v>
                </c:pt>
                <c:pt idx="67302">
                  <c:v>172.265625</c:v>
                </c:pt>
                <c:pt idx="67303">
                  <c:v>172.26822916666666</c:v>
                </c:pt>
                <c:pt idx="67304">
                  <c:v>172.27083333333334</c:v>
                </c:pt>
                <c:pt idx="67305">
                  <c:v>172.2734375</c:v>
                </c:pt>
                <c:pt idx="67306">
                  <c:v>172.27604166666666</c:v>
                </c:pt>
                <c:pt idx="67307">
                  <c:v>172.27864583333334</c:v>
                </c:pt>
                <c:pt idx="67308">
                  <c:v>172.28125</c:v>
                </c:pt>
                <c:pt idx="67309">
                  <c:v>172.28385416666666</c:v>
                </c:pt>
                <c:pt idx="67310">
                  <c:v>172.28645833333334</c:v>
                </c:pt>
                <c:pt idx="67311">
                  <c:v>172.2890625</c:v>
                </c:pt>
                <c:pt idx="67312">
                  <c:v>172.29166666666666</c:v>
                </c:pt>
                <c:pt idx="67313">
                  <c:v>172.29427083333334</c:v>
                </c:pt>
                <c:pt idx="67314">
                  <c:v>172.296875</c:v>
                </c:pt>
                <c:pt idx="67315">
                  <c:v>172.29947916666666</c:v>
                </c:pt>
                <c:pt idx="67316">
                  <c:v>172.30208333333334</c:v>
                </c:pt>
                <c:pt idx="67317">
                  <c:v>172.3046875</c:v>
                </c:pt>
                <c:pt idx="67318">
                  <c:v>172.30729166666666</c:v>
                </c:pt>
                <c:pt idx="67319">
                  <c:v>172.30989583333334</c:v>
                </c:pt>
                <c:pt idx="67320">
                  <c:v>172.3125</c:v>
                </c:pt>
                <c:pt idx="67321">
                  <c:v>172.31510416666666</c:v>
                </c:pt>
                <c:pt idx="67322">
                  <c:v>172.31770833333334</c:v>
                </c:pt>
                <c:pt idx="67323">
                  <c:v>172.3203125</c:v>
                </c:pt>
                <c:pt idx="67324">
                  <c:v>172.32291666666666</c:v>
                </c:pt>
                <c:pt idx="67325">
                  <c:v>172.32552083333334</c:v>
                </c:pt>
                <c:pt idx="67326">
                  <c:v>172.328125</c:v>
                </c:pt>
                <c:pt idx="67327">
                  <c:v>172.33072916666666</c:v>
                </c:pt>
                <c:pt idx="67328">
                  <c:v>172.33333333333334</c:v>
                </c:pt>
                <c:pt idx="67329">
                  <c:v>172.3359375</c:v>
                </c:pt>
                <c:pt idx="67330">
                  <c:v>172.33854166666666</c:v>
                </c:pt>
                <c:pt idx="67331">
                  <c:v>172.34114583333334</c:v>
                </c:pt>
                <c:pt idx="67332">
                  <c:v>172.34375</c:v>
                </c:pt>
                <c:pt idx="67333">
                  <c:v>172.34635416666666</c:v>
                </c:pt>
                <c:pt idx="67334">
                  <c:v>172.34895833333334</c:v>
                </c:pt>
                <c:pt idx="67335">
                  <c:v>172.3515625</c:v>
                </c:pt>
                <c:pt idx="67336">
                  <c:v>172.35416666666666</c:v>
                </c:pt>
                <c:pt idx="67337">
                  <c:v>172.35677083333334</c:v>
                </c:pt>
                <c:pt idx="67338">
                  <c:v>172.359375</c:v>
                </c:pt>
                <c:pt idx="67339">
                  <c:v>172.36197916666666</c:v>
                </c:pt>
                <c:pt idx="67340">
                  <c:v>172.36458333333334</c:v>
                </c:pt>
                <c:pt idx="67341">
                  <c:v>172.3671875</c:v>
                </c:pt>
                <c:pt idx="67342">
                  <c:v>172.36979166666666</c:v>
                </c:pt>
                <c:pt idx="67343">
                  <c:v>172.37239583333334</c:v>
                </c:pt>
                <c:pt idx="67344">
                  <c:v>172.375</c:v>
                </c:pt>
                <c:pt idx="67345">
                  <c:v>172.37760416666666</c:v>
                </c:pt>
                <c:pt idx="67346">
                  <c:v>172.38020833333334</c:v>
                </c:pt>
                <c:pt idx="67347">
                  <c:v>172.3828125</c:v>
                </c:pt>
                <c:pt idx="67348">
                  <c:v>172.38541666666666</c:v>
                </c:pt>
                <c:pt idx="67349">
                  <c:v>172.38802083333334</c:v>
                </c:pt>
                <c:pt idx="67350">
                  <c:v>172.390625</c:v>
                </c:pt>
                <c:pt idx="67351">
                  <c:v>172.39322916666666</c:v>
                </c:pt>
                <c:pt idx="67352">
                  <c:v>172.39583333333334</c:v>
                </c:pt>
                <c:pt idx="67353">
                  <c:v>172.3984375</c:v>
                </c:pt>
                <c:pt idx="67354">
                  <c:v>172.40104166666666</c:v>
                </c:pt>
                <c:pt idx="67355">
                  <c:v>172.40364583333334</c:v>
                </c:pt>
                <c:pt idx="67356">
                  <c:v>172.40625</c:v>
                </c:pt>
                <c:pt idx="67357">
                  <c:v>172.40885416666666</c:v>
                </c:pt>
                <c:pt idx="67358">
                  <c:v>172.41145833333334</c:v>
                </c:pt>
                <c:pt idx="67359">
                  <c:v>172.4140625</c:v>
                </c:pt>
                <c:pt idx="67360">
                  <c:v>172.41666666666666</c:v>
                </c:pt>
                <c:pt idx="67361">
                  <c:v>172.41927083333334</c:v>
                </c:pt>
                <c:pt idx="67362">
                  <c:v>172.421875</c:v>
                </c:pt>
                <c:pt idx="67363">
                  <c:v>172.42447916666666</c:v>
                </c:pt>
                <c:pt idx="67364">
                  <c:v>172.42708333333334</c:v>
                </c:pt>
                <c:pt idx="67365">
                  <c:v>172.4296875</c:v>
                </c:pt>
                <c:pt idx="67366">
                  <c:v>172.43229166666666</c:v>
                </c:pt>
                <c:pt idx="67367">
                  <c:v>172.43489583333334</c:v>
                </c:pt>
                <c:pt idx="67368">
                  <c:v>172.4375</c:v>
                </c:pt>
                <c:pt idx="67369">
                  <c:v>172.44010416666666</c:v>
                </c:pt>
                <c:pt idx="67370">
                  <c:v>172.44270833333334</c:v>
                </c:pt>
                <c:pt idx="67371">
                  <c:v>172.4453125</c:v>
                </c:pt>
                <c:pt idx="67372">
                  <c:v>172.44791666666666</c:v>
                </c:pt>
                <c:pt idx="67373">
                  <c:v>172.45052083333334</c:v>
                </c:pt>
                <c:pt idx="67374">
                  <c:v>172.453125</c:v>
                </c:pt>
                <c:pt idx="67375">
                  <c:v>172.45572916666666</c:v>
                </c:pt>
                <c:pt idx="67376">
                  <c:v>172.45833333333334</c:v>
                </c:pt>
                <c:pt idx="67377">
                  <c:v>172.4609375</c:v>
                </c:pt>
                <c:pt idx="67378">
                  <c:v>172.46354166666666</c:v>
                </c:pt>
                <c:pt idx="67379">
                  <c:v>172.46614583333334</c:v>
                </c:pt>
                <c:pt idx="67380">
                  <c:v>172.46875</c:v>
                </c:pt>
                <c:pt idx="67381">
                  <c:v>172.47135416666666</c:v>
                </c:pt>
                <c:pt idx="67382">
                  <c:v>172.47395833333334</c:v>
                </c:pt>
                <c:pt idx="67383">
                  <c:v>172.4765625</c:v>
                </c:pt>
                <c:pt idx="67384">
                  <c:v>172.47916666666666</c:v>
                </c:pt>
                <c:pt idx="67385">
                  <c:v>172.48177083333334</c:v>
                </c:pt>
                <c:pt idx="67386">
                  <c:v>172.484375</c:v>
                </c:pt>
                <c:pt idx="67387">
                  <c:v>172.48697916666666</c:v>
                </c:pt>
                <c:pt idx="67388">
                  <c:v>172.48958333333334</c:v>
                </c:pt>
                <c:pt idx="67389">
                  <c:v>172.4921875</c:v>
                </c:pt>
                <c:pt idx="67390">
                  <c:v>172.49479166666666</c:v>
                </c:pt>
                <c:pt idx="67391">
                  <c:v>172.49739583333334</c:v>
                </c:pt>
                <c:pt idx="67392">
                  <c:v>172.5</c:v>
                </c:pt>
                <c:pt idx="67393">
                  <c:v>172.50260416666666</c:v>
                </c:pt>
                <c:pt idx="67394">
                  <c:v>172.50520833333334</c:v>
                </c:pt>
                <c:pt idx="67395">
                  <c:v>172.5078125</c:v>
                </c:pt>
                <c:pt idx="67396">
                  <c:v>172.51041666666666</c:v>
                </c:pt>
                <c:pt idx="67397">
                  <c:v>172.51302083333334</c:v>
                </c:pt>
                <c:pt idx="67398">
                  <c:v>172.515625</c:v>
                </c:pt>
                <c:pt idx="67399">
                  <c:v>172.51822916666666</c:v>
                </c:pt>
                <c:pt idx="67400">
                  <c:v>172.52083333333334</c:v>
                </c:pt>
                <c:pt idx="67401">
                  <c:v>172.5234375</c:v>
                </c:pt>
                <c:pt idx="67402">
                  <c:v>172.52604166666666</c:v>
                </c:pt>
                <c:pt idx="67403">
                  <c:v>172.52864583333334</c:v>
                </c:pt>
                <c:pt idx="67404">
                  <c:v>172.53125</c:v>
                </c:pt>
                <c:pt idx="67405">
                  <c:v>172.53385416666666</c:v>
                </c:pt>
                <c:pt idx="67406">
                  <c:v>172.53645833333334</c:v>
                </c:pt>
                <c:pt idx="67407">
                  <c:v>172.5390625</c:v>
                </c:pt>
                <c:pt idx="67408">
                  <c:v>172.54166666666666</c:v>
                </c:pt>
                <c:pt idx="67409">
                  <c:v>172.54427083333334</c:v>
                </c:pt>
                <c:pt idx="67410">
                  <c:v>172.546875</c:v>
                </c:pt>
                <c:pt idx="67411">
                  <c:v>172.54947916666666</c:v>
                </c:pt>
                <c:pt idx="67412">
                  <c:v>172.55208333333334</c:v>
                </c:pt>
                <c:pt idx="67413">
                  <c:v>172.5546875</c:v>
                </c:pt>
                <c:pt idx="67414">
                  <c:v>172.55729166666666</c:v>
                </c:pt>
                <c:pt idx="67415">
                  <c:v>172.55989583333334</c:v>
                </c:pt>
                <c:pt idx="67416">
                  <c:v>172.5625</c:v>
                </c:pt>
                <c:pt idx="67417">
                  <c:v>172.56510416666666</c:v>
                </c:pt>
                <c:pt idx="67418">
                  <c:v>172.56770833333334</c:v>
                </c:pt>
                <c:pt idx="67419">
                  <c:v>172.5703125</c:v>
                </c:pt>
                <c:pt idx="67420">
                  <c:v>172.57291666666666</c:v>
                </c:pt>
                <c:pt idx="67421">
                  <c:v>172.57552083333334</c:v>
                </c:pt>
                <c:pt idx="67422">
                  <c:v>172.578125</c:v>
                </c:pt>
                <c:pt idx="67423">
                  <c:v>172.58072916666666</c:v>
                </c:pt>
                <c:pt idx="67424">
                  <c:v>172.58333333333334</c:v>
                </c:pt>
                <c:pt idx="67425">
                  <c:v>172.5859375</c:v>
                </c:pt>
                <c:pt idx="67426">
                  <c:v>172.58854166666666</c:v>
                </c:pt>
                <c:pt idx="67427">
                  <c:v>172.59114583333334</c:v>
                </c:pt>
                <c:pt idx="67428">
                  <c:v>172.59375</c:v>
                </c:pt>
                <c:pt idx="67429">
                  <c:v>172.59635416666666</c:v>
                </c:pt>
                <c:pt idx="67430">
                  <c:v>172.59895833333334</c:v>
                </c:pt>
                <c:pt idx="67431">
                  <c:v>172.6015625</c:v>
                </c:pt>
                <c:pt idx="67432">
                  <c:v>172.60416666666666</c:v>
                </c:pt>
                <c:pt idx="67433">
                  <c:v>172.60677083333334</c:v>
                </c:pt>
                <c:pt idx="67434">
                  <c:v>172.609375</c:v>
                </c:pt>
                <c:pt idx="67435">
                  <c:v>172.61197916666666</c:v>
                </c:pt>
                <c:pt idx="67436">
                  <c:v>172.61458333333334</c:v>
                </c:pt>
                <c:pt idx="67437">
                  <c:v>172.6171875</c:v>
                </c:pt>
                <c:pt idx="67438">
                  <c:v>172.61979166666666</c:v>
                </c:pt>
                <c:pt idx="67439">
                  <c:v>172.62239583333334</c:v>
                </c:pt>
                <c:pt idx="67440">
                  <c:v>172.625</c:v>
                </c:pt>
                <c:pt idx="67441">
                  <c:v>172.62760416666666</c:v>
                </c:pt>
                <c:pt idx="67442">
                  <c:v>172.63020833333334</c:v>
                </c:pt>
                <c:pt idx="67443">
                  <c:v>172.6328125</c:v>
                </c:pt>
                <c:pt idx="67444">
                  <c:v>172.63541666666666</c:v>
                </c:pt>
                <c:pt idx="67445">
                  <c:v>172.63802083333334</c:v>
                </c:pt>
                <c:pt idx="67446">
                  <c:v>172.640625</c:v>
                </c:pt>
                <c:pt idx="67447">
                  <c:v>172.64322916666666</c:v>
                </c:pt>
                <c:pt idx="67448">
                  <c:v>172.64583333333334</c:v>
                </c:pt>
                <c:pt idx="67449">
                  <c:v>172.6484375</c:v>
                </c:pt>
                <c:pt idx="67450">
                  <c:v>172.65104166666666</c:v>
                </c:pt>
                <c:pt idx="67451">
                  <c:v>172.65364583333334</c:v>
                </c:pt>
                <c:pt idx="67452">
                  <c:v>172.65625</c:v>
                </c:pt>
                <c:pt idx="67453">
                  <c:v>172.65885416666666</c:v>
                </c:pt>
                <c:pt idx="67454">
                  <c:v>172.66145833333334</c:v>
                </c:pt>
                <c:pt idx="67455">
                  <c:v>172.6640625</c:v>
                </c:pt>
                <c:pt idx="67456">
                  <c:v>172.66666666666666</c:v>
                </c:pt>
                <c:pt idx="67457">
                  <c:v>172.66927083333334</c:v>
                </c:pt>
                <c:pt idx="67458">
                  <c:v>172.671875</c:v>
                </c:pt>
                <c:pt idx="67459">
                  <c:v>172.67447916666666</c:v>
                </c:pt>
                <c:pt idx="67460">
                  <c:v>172.67708333333334</c:v>
                </c:pt>
                <c:pt idx="67461">
                  <c:v>172.6796875</c:v>
                </c:pt>
                <c:pt idx="67462">
                  <c:v>172.68229166666666</c:v>
                </c:pt>
                <c:pt idx="67463">
                  <c:v>172.68489583333334</c:v>
                </c:pt>
                <c:pt idx="67464">
                  <c:v>172.6875</c:v>
                </c:pt>
                <c:pt idx="67465">
                  <c:v>172.69010416666666</c:v>
                </c:pt>
                <c:pt idx="67466">
                  <c:v>172.69270833333334</c:v>
                </c:pt>
                <c:pt idx="67467">
                  <c:v>172.6953125</c:v>
                </c:pt>
                <c:pt idx="67468">
                  <c:v>172.69791666666666</c:v>
                </c:pt>
                <c:pt idx="67469">
                  <c:v>172.70052083333334</c:v>
                </c:pt>
                <c:pt idx="67470">
                  <c:v>172.703125</c:v>
                </c:pt>
                <c:pt idx="67471">
                  <c:v>172.70572916666666</c:v>
                </c:pt>
                <c:pt idx="67472">
                  <c:v>172.70833333333334</c:v>
                </c:pt>
                <c:pt idx="67473">
                  <c:v>172.7109375</c:v>
                </c:pt>
                <c:pt idx="67474">
                  <c:v>172.71354166666666</c:v>
                </c:pt>
                <c:pt idx="67475">
                  <c:v>172.71614583333334</c:v>
                </c:pt>
                <c:pt idx="67476">
                  <c:v>172.71875</c:v>
                </c:pt>
                <c:pt idx="67477">
                  <c:v>172.72135416666666</c:v>
                </c:pt>
                <c:pt idx="67478">
                  <c:v>172.72395833333334</c:v>
                </c:pt>
                <c:pt idx="67479">
                  <c:v>172.7265625</c:v>
                </c:pt>
                <c:pt idx="67480">
                  <c:v>172.72916666666666</c:v>
                </c:pt>
                <c:pt idx="67481">
                  <c:v>172.73177083333334</c:v>
                </c:pt>
                <c:pt idx="67482">
                  <c:v>172.734375</c:v>
                </c:pt>
                <c:pt idx="67483">
                  <c:v>172.73697916666666</c:v>
                </c:pt>
                <c:pt idx="67484">
                  <c:v>172.73958333333334</c:v>
                </c:pt>
                <c:pt idx="67485">
                  <c:v>172.7421875</c:v>
                </c:pt>
                <c:pt idx="67486">
                  <c:v>172.74479166666666</c:v>
                </c:pt>
                <c:pt idx="67487">
                  <c:v>172.74739583333334</c:v>
                </c:pt>
                <c:pt idx="67488">
                  <c:v>172.75</c:v>
                </c:pt>
                <c:pt idx="67489">
                  <c:v>172.75260416666666</c:v>
                </c:pt>
                <c:pt idx="67490">
                  <c:v>172.75520833333334</c:v>
                </c:pt>
                <c:pt idx="67491">
                  <c:v>172.7578125</c:v>
                </c:pt>
                <c:pt idx="67492">
                  <c:v>172.76041666666666</c:v>
                </c:pt>
                <c:pt idx="67493">
                  <c:v>172.76302083333334</c:v>
                </c:pt>
                <c:pt idx="67494">
                  <c:v>172.765625</c:v>
                </c:pt>
                <c:pt idx="67495">
                  <c:v>172.76822916666666</c:v>
                </c:pt>
                <c:pt idx="67496">
                  <c:v>172.77083333333334</c:v>
                </c:pt>
                <c:pt idx="67497">
                  <c:v>172.7734375</c:v>
                </c:pt>
                <c:pt idx="67498">
                  <c:v>172.77604166666666</c:v>
                </c:pt>
                <c:pt idx="67499">
                  <c:v>172.77864583333334</c:v>
                </c:pt>
                <c:pt idx="67500">
                  <c:v>172.78125</c:v>
                </c:pt>
                <c:pt idx="67501">
                  <c:v>172.78385416666666</c:v>
                </c:pt>
                <c:pt idx="67502">
                  <c:v>172.78645833333334</c:v>
                </c:pt>
                <c:pt idx="67503">
                  <c:v>172.7890625</c:v>
                </c:pt>
                <c:pt idx="67504">
                  <c:v>172.79166666666666</c:v>
                </c:pt>
                <c:pt idx="67505">
                  <c:v>172.79427083333334</c:v>
                </c:pt>
                <c:pt idx="67506">
                  <c:v>172.796875</c:v>
                </c:pt>
                <c:pt idx="67507">
                  <c:v>172.79947916666666</c:v>
                </c:pt>
                <c:pt idx="67508">
                  <c:v>172.80208333333334</c:v>
                </c:pt>
                <c:pt idx="67509">
                  <c:v>172.8046875</c:v>
                </c:pt>
                <c:pt idx="67510">
                  <c:v>172.80729166666666</c:v>
                </c:pt>
                <c:pt idx="67511">
                  <c:v>172.80989583333334</c:v>
                </c:pt>
                <c:pt idx="67512">
                  <c:v>172.8125</c:v>
                </c:pt>
                <c:pt idx="67513">
                  <c:v>172.81510416666666</c:v>
                </c:pt>
                <c:pt idx="67514">
                  <c:v>172.81770833333334</c:v>
                </c:pt>
                <c:pt idx="67515">
                  <c:v>172.8203125</c:v>
                </c:pt>
                <c:pt idx="67516">
                  <c:v>172.82291666666666</c:v>
                </c:pt>
                <c:pt idx="67517">
                  <c:v>172.82552083333334</c:v>
                </c:pt>
                <c:pt idx="67518">
                  <c:v>172.828125</c:v>
                </c:pt>
                <c:pt idx="67519">
                  <c:v>172.83072916666666</c:v>
                </c:pt>
                <c:pt idx="67520">
                  <c:v>172.83333333333334</c:v>
                </c:pt>
                <c:pt idx="67521">
                  <c:v>172.8359375</c:v>
                </c:pt>
                <c:pt idx="67522">
                  <c:v>172.83854166666666</c:v>
                </c:pt>
                <c:pt idx="67523">
                  <c:v>172.84114583333334</c:v>
                </c:pt>
                <c:pt idx="67524">
                  <c:v>172.84375</c:v>
                </c:pt>
                <c:pt idx="67525">
                  <c:v>172.84635416666666</c:v>
                </c:pt>
                <c:pt idx="67526">
                  <c:v>172.84895833333334</c:v>
                </c:pt>
                <c:pt idx="67527">
                  <c:v>172.8515625</c:v>
                </c:pt>
                <c:pt idx="67528">
                  <c:v>172.85416666666666</c:v>
                </c:pt>
                <c:pt idx="67529">
                  <c:v>172.85677083333334</c:v>
                </c:pt>
                <c:pt idx="67530">
                  <c:v>172.859375</c:v>
                </c:pt>
                <c:pt idx="67531">
                  <c:v>172.86197916666666</c:v>
                </c:pt>
                <c:pt idx="67532">
                  <c:v>172.86458333333334</c:v>
                </c:pt>
                <c:pt idx="67533">
                  <c:v>172.8671875</c:v>
                </c:pt>
                <c:pt idx="67534">
                  <c:v>172.86979166666666</c:v>
                </c:pt>
                <c:pt idx="67535">
                  <c:v>172.87239583333334</c:v>
                </c:pt>
                <c:pt idx="67536">
                  <c:v>172.875</c:v>
                </c:pt>
                <c:pt idx="67537">
                  <c:v>172.87760416666666</c:v>
                </c:pt>
                <c:pt idx="67538">
                  <c:v>172.88020833333334</c:v>
                </c:pt>
                <c:pt idx="67539">
                  <c:v>172.8828125</c:v>
                </c:pt>
                <c:pt idx="67540">
                  <c:v>172.88541666666666</c:v>
                </c:pt>
                <c:pt idx="67541">
                  <c:v>172.88802083333334</c:v>
                </c:pt>
                <c:pt idx="67542">
                  <c:v>172.890625</c:v>
                </c:pt>
                <c:pt idx="67543">
                  <c:v>172.89322916666666</c:v>
                </c:pt>
                <c:pt idx="67544">
                  <c:v>172.89583333333334</c:v>
                </c:pt>
                <c:pt idx="67545">
                  <c:v>172.8984375</c:v>
                </c:pt>
                <c:pt idx="67546">
                  <c:v>172.90104166666666</c:v>
                </c:pt>
                <c:pt idx="67547">
                  <c:v>172.90364583333334</c:v>
                </c:pt>
                <c:pt idx="67548">
                  <c:v>172.90625</c:v>
                </c:pt>
                <c:pt idx="67549">
                  <c:v>172.90885416666666</c:v>
                </c:pt>
                <c:pt idx="67550">
                  <c:v>172.91145833333334</c:v>
                </c:pt>
                <c:pt idx="67551">
                  <c:v>172.9140625</c:v>
                </c:pt>
                <c:pt idx="67552">
                  <c:v>172.91666666666666</c:v>
                </c:pt>
                <c:pt idx="67553">
                  <c:v>172.91927083333334</c:v>
                </c:pt>
                <c:pt idx="67554">
                  <c:v>172.921875</c:v>
                </c:pt>
                <c:pt idx="67555">
                  <c:v>172.92447916666666</c:v>
                </c:pt>
                <c:pt idx="67556">
                  <c:v>172.92708333333334</c:v>
                </c:pt>
                <c:pt idx="67557">
                  <c:v>172.9296875</c:v>
                </c:pt>
                <c:pt idx="67558">
                  <c:v>172.93229166666666</c:v>
                </c:pt>
                <c:pt idx="67559">
                  <c:v>172.93489583333334</c:v>
                </c:pt>
                <c:pt idx="67560">
                  <c:v>172.9375</c:v>
                </c:pt>
                <c:pt idx="67561">
                  <c:v>172.94010416666666</c:v>
                </c:pt>
                <c:pt idx="67562">
                  <c:v>172.94270833333334</c:v>
                </c:pt>
                <c:pt idx="67563">
                  <c:v>172.9453125</c:v>
                </c:pt>
                <c:pt idx="67564">
                  <c:v>172.94791666666666</c:v>
                </c:pt>
                <c:pt idx="67565">
                  <c:v>172.95052083333334</c:v>
                </c:pt>
                <c:pt idx="67566">
                  <c:v>172.953125</c:v>
                </c:pt>
                <c:pt idx="67567">
                  <c:v>172.95572916666666</c:v>
                </c:pt>
                <c:pt idx="67568">
                  <c:v>172.95833333333334</c:v>
                </c:pt>
                <c:pt idx="67569">
                  <c:v>172.9609375</c:v>
                </c:pt>
                <c:pt idx="67570">
                  <c:v>172.96354166666666</c:v>
                </c:pt>
                <c:pt idx="67571">
                  <c:v>172.96614583333334</c:v>
                </c:pt>
                <c:pt idx="67572">
                  <c:v>172.96875</c:v>
                </c:pt>
                <c:pt idx="67573">
                  <c:v>172.97135416666666</c:v>
                </c:pt>
                <c:pt idx="67574">
                  <c:v>172.97395833333334</c:v>
                </c:pt>
                <c:pt idx="67575">
                  <c:v>172.9765625</c:v>
                </c:pt>
                <c:pt idx="67576">
                  <c:v>172.97916666666666</c:v>
                </c:pt>
                <c:pt idx="67577">
                  <c:v>172.98177083333334</c:v>
                </c:pt>
                <c:pt idx="67578">
                  <c:v>172.984375</c:v>
                </c:pt>
                <c:pt idx="67579">
                  <c:v>172.98697916666666</c:v>
                </c:pt>
                <c:pt idx="67580">
                  <c:v>172.98958333333334</c:v>
                </c:pt>
                <c:pt idx="67581">
                  <c:v>172.9921875</c:v>
                </c:pt>
                <c:pt idx="67582">
                  <c:v>172.99479166666666</c:v>
                </c:pt>
                <c:pt idx="67583">
                  <c:v>172.99739583333334</c:v>
                </c:pt>
                <c:pt idx="67584">
                  <c:v>173</c:v>
                </c:pt>
                <c:pt idx="67585">
                  <c:v>173.00260416666666</c:v>
                </c:pt>
                <c:pt idx="67586">
                  <c:v>173.00520833333334</c:v>
                </c:pt>
                <c:pt idx="67587">
                  <c:v>173.0078125</c:v>
                </c:pt>
                <c:pt idx="67588">
                  <c:v>173.01041666666666</c:v>
                </c:pt>
                <c:pt idx="67589">
                  <c:v>173.01302083333334</c:v>
                </c:pt>
                <c:pt idx="67590">
                  <c:v>173.015625</c:v>
                </c:pt>
                <c:pt idx="67591">
                  <c:v>173.01822916666666</c:v>
                </c:pt>
                <c:pt idx="67592">
                  <c:v>173.02083333333334</c:v>
                </c:pt>
                <c:pt idx="67593">
                  <c:v>173.0234375</c:v>
                </c:pt>
                <c:pt idx="67594">
                  <c:v>173.02604166666666</c:v>
                </c:pt>
                <c:pt idx="67595">
                  <c:v>173.02864583333334</c:v>
                </c:pt>
                <c:pt idx="67596">
                  <c:v>173.03125</c:v>
                </c:pt>
                <c:pt idx="67597">
                  <c:v>173.03385416666666</c:v>
                </c:pt>
                <c:pt idx="67598">
                  <c:v>173.03645833333334</c:v>
                </c:pt>
                <c:pt idx="67599">
                  <c:v>173.0390625</c:v>
                </c:pt>
                <c:pt idx="67600">
                  <c:v>173.04166666666666</c:v>
                </c:pt>
                <c:pt idx="67601">
                  <c:v>173.04427083333334</c:v>
                </c:pt>
                <c:pt idx="67602">
                  <c:v>173.046875</c:v>
                </c:pt>
                <c:pt idx="67603">
                  <c:v>173.04947916666666</c:v>
                </c:pt>
                <c:pt idx="67604">
                  <c:v>173.05208333333334</c:v>
                </c:pt>
                <c:pt idx="67605">
                  <c:v>173.0546875</c:v>
                </c:pt>
                <c:pt idx="67606">
                  <c:v>173.05729166666666</c:v>
                </c:pt>
                <c:pt idx="67607">
                  <c:v>173.05989583333334</c:v>
                </c:pt>
                <c:pt idx="67608">
                  <c:v>173.0625</c:v>
                </c:pt>
                <c:pt idx="67609">
                  <c:v>173.06510416666666</c:v>
                </c:pt>
                <c:pt idx="67610">
                  <c:v>173.06770833333334</c:v>
                </c:pt>
                <c:pt idx="67611">
                  <c:v>173.0703125</c:v>
                </c:pt>
                <c:pt idx="67612">
                  <c:v>173.07291666666666</c:v>
                </c:pt>
                <c:pt idx="67613">
                  <c:v>173.07552083333334</c:v>
                </c:pt>
                <c:pt idx="67614">
                  <c:v>173.078125</c:v>
                </c:pt>
                <c:pt idx="67615">
                  <c:v>173.08072916666666</c:v>
                </c:pt>
                <c:pt idx="67616">
                  <c:v>173.08333333333334</c:v>
                </c:pt>
                <c:pt idx="67617">
                  <c:v>173.0859375</c:v>
                </c:pt>
                <c:pt idx="67618">
                  <c:v>173.08854166666666</c:v>
                </c:pt>
                <c:pt idx="67619">
                  <c:v>173.09114583333334</c:v>
                </c:pt>
                <c:pt idx="67620">
                  <c:v>173.09375</c:v>
                </c:pt>
                <c:pt idx="67621">
                  <c:v>173.09635416666666</c:v>
                </c:pt>
                <c:pt idx="67622">
                  <c:v>173.09895833333334</c:v>
                </c:pt>
                <c:pt idx="67623">
                  <c:v>173.1015625</c:v>
                </c:pt>
                <c:pt idx="67624">
                  <c:v>173.10416666666666</c:v>
                </c:pt>
                <c:pt idx="67625">
                  <c:v>173.10677083333334</c:v>
                </c:pt>
                <c:pt idx="67626">
                  <c:v>173.109375</c:v>
                </c:pt>
                <c:pt idx="67627">
                  <c:v>173.11197916666666</c:v>
                </c:pt>
                <c:pt idx="67628">
                  <c:v>173.11458333333334</c:v>
                </c:pt>
                <c:pt idx="67629">
                  <c:v>173.1171875</c:v>
                </c:pt>
                <c:pt idx="67630">
                  <c:v>173.11979166666666</c:v>
                </c:pt>
                <c:pt idx="67631">
                  <c:v>173.12239583333334</c:v>
                </c:pt>
                <c:pt idx="67632">
                  <c:v>173.125</c:v>
                </c:pt>
                <c:pt idx="67633">
                  <c:v>173.12760416666666</c:v>
                </c:pt>
                <c:pt idx="67634">
                  <c:v>173.13020833333334</c:v>
                </c:pt>
                <c:pt idx="67635">
                  <c:v>173.1328125</c:v>
                </c:pt>
                <c:pt idx="67636">
                  <c:v>173.13541666666666</c:v>
                </c:pt>
                <c:pt idx="67637">
                  <c:v>173.13802083333334</c:v>
                </c:pt>
                <c:pt idx="67638">
                  <c:v>173.140625</c:v>
                </c:pt>
                <c:pt idx="67639">
                  <c:v>173.14322916666666</c:v>
                </c:pt>
                <c:pt idx="67640">
                  <c:v>173.14583333333334</c:v>
                </c:pt>
                <c:pt idx="67641">
                  <c:v>173.1484375</c:v>
                </c:pt>
                <c:pt idx="67642">
                  <c:v>173.15104166666666</c:v>
                </c:pt>
                <c:pt idx="67643">
                  <c:v>173.15364583333334</c:v>
                </c:pt>
                <c:pt idx="67644">
                  <c:v>173.15625</c:v>
                </c:pt>
                <c:pt idx="67645">
                  <c:v>173.15885416666666</c:v>
                </c:pt>
                <c:pt idx="67646">
                  <c:v>173.16145833333334</c:v>
                </c:pt>
                <c:pt idx="67647">
                  <c:v>173.1640625</c:v>
                </c:pt>
                <c:pt idx="67648">
                  <c:v>173.16666666666666</c:v>
                </c:pt>
                <c:pt idx="67649">
                  <c:v>173.16927083333334</c:v>
                </c:pt>
                <c:pt idx="67650">
                  <c:v>173.171875</c:v>
                </c:pt>
                <c:pt idx="67651">
                  <c:v>173.17447916666666</c:v>
                </c:pt>
                <c:pt idx="67652">
                  <c:v>173.17708333333334</c:v>
                </c:pt>
                <c:pt idx="67653">
                  <c:v>173.1796875</c:v>
                </c:pt>
                <c:pt idx="67654">
                  <c:v>173.18229166666666</c:v>
                </c:pt>
                <c:pt idx="67655">
                  <c:v>173.18489583333334</c:v>
                </c:pt>
                <c:pt idx="67656">
                  <c:v>173.1875</c:v>
                </c:pt>
                <c:pt idx="67657">
                  <c:v>173.19010416666666</c:v>
                </c:pt>
                <c:pt idx="67658">
                  <c:v>173.19270833333334</c:v>
                </c:pt>
                <c:pt idx="67659">
                  <c:v>173.1953125</c:v>
                </c:pt>
                <c:pt idx="67660">
                  <c:v>173.19791666666666</c:v>
                </c:pt>
                <c:pt idx="67661">
                  <c:v>173.20052083333334</c:v>
                </c:pt>
                <c:pt idx="67662">
                  <c:v>173.203125</c:v>
                </c:pt>
                <c:pt idx="67663">
                  <c:v>173.20572916666666</c:v>
                </c:pt>
                <c:pt idx="67664">
                  <c:v>173.20833333333334</c:v>
                </c:pt>
                <c:pt idx="67665">
                  <c:v>173.2109375</c:v>
                </c:pt>
                <c:pt idx="67666">
                  <c:v>173.21354166666666</c:v>
                </c:pt>
                <c:pt idx="67667">
                  <c:v>173.21614583333334</c:v>
                </c:pt>
                <c:pt idx="67668">
                  <c:v>173.21875</c:v>
                </c:pt>
                <c:pt idx="67669">
                  <c:v>173.22135416666666</c:v>
                </c:pt>
                <c:pt idx="67670">
                  <c:v>173.22395833333334</c:v>
                </c:pt>
                <c:pt idx="67671">
                  <c:v>173.2265625</c:v>
                </c:pt>
                <c:pt idx="67672">
                  <c:v>173.22916666666666</c:v>
                </c:pt>
                <c:pt idx="67673">
                  <c:v>173.23177083333334</c:v>
                </c:pt>
                <c:pt idx="67674">
                  <c:v>173.234375</c:v>
                </c:pt>
                <c:pt idx="67675">
                  <c:v>173.23697916666666</c:v>
                </c:pt>
                <c:pt idx="67676">
                  <c:v>173.23958333333334</c:v>
                </c:pt>
                <c:pt idx="67677">
                  <c:v>173.2421875</c:v>
                </c:pt>
                <c:pt idx="67678">
                  <c:v>173.24479166666666</c:v>
                </c:pt>
                <c:pt idx="67679">
                  <c:v>173.24739583333334</c:v>
                </c:pt>
                <c:pt idx="67680">
                  <c:v>173.25</c:v>
                </c:pt>
                <c:pt idx="67681">
                  <c:v>173.25260416666666</c:v>
                </c:pt>
                <c:pt idx="67682">
                  <c:v>173.25520833333334</c:v>
                </c:pt>
                <c:pt idx="67683">
                  <c:v>173.2578125</c:v>
                </c:pt>
                <c:pt idx="67684">
                  <c:v>173.26041666666666</c:v>
                </c:pt>
                <c:pt idx="67685">
                  <c:v>173.26302083333334</c:v>
                </c:pt>
                <c:pt idx="67686">
                  <c:v>173.265625</c:v>
                </c:pt>
                <c:pt idx="67687">
                  <c:v>173.26822916666666</c:v>
                </c:pt>
                <c:pt idx="67688">
                  <c:v>173.27083333333334</c:v>
                </c:pt>
                <c:pt idx="67689">
                  <c:v>173.2734375</c:v>
                </c:pt>
                <c:pt idx="67690">
                  <c:v>173.27604166666666</c:v>
                </c:pt>
                <c:pt idx="67691">
                  <c:v>173.27864583333334</c:v>
                </c:pt>
                <c:pt idx="67692">
                  <c:v>173.28125</c:v>
                </c:pt>
                <c:pt idx="67693">
                  <c:v>173.28385416666666</c:v>
                </c:pt>
                <c:pt idx="67694">
                  <c:v>173.28645833333334</c:v>
                </c:pt>
                <c:pt idx="67695">
                  <c:v>173.2890625</c:v>
                </c:pt>
                <c:pt idx="67696">
                  <c:v>173.29166666666666</c:v>
                </c:pt>
                <c:pt idx="67697">
                  <c:v>173.29427083333334</c:v>
                </c:pt>
                <c:pt idx="67698">
                  <c:v>173.296875</c:v>
                </c:pt>
                <c:pt idx="67699">
                  <c:v>173.29947916666666</c:v>
                </c:pt>
                <c:pt idx="67700">
                  <c:v>173.30208333333334</c:v>
                </c:pt>
                <c:pt idx="67701">
                  <c:v>173.3046875</c:v>
                </c:pt>
                <c:pt idx="67702">
                  <c:v>173.30729166666666</c:v>
                </c:pt>
                <c:pt idx="67703">
                  <c:v>173.30989583333334</c:v>
                </c:pt>
                <c:pt idx="67704">
                  <c:v>173.3125</c:v>
                </c:pt>
                <c:pt idx="67705">
                  <c:v>173.31510416666666</c:v>
                </c:pt>
                <c:pt idx="67706">
                  <c:v>173.31770833333334</c:v>
                </c:pt>
                <c:pt idx="67707">
                  <c:v>173.3203125</c:v>
                </c:pt>
                <c:pt idx="67708">
                  <c:v>173.32291666666666</c:v>
                </c:pt>
                <c:pt idx="67709">
                  <c:v>173.32552083333334</c:v>
                </c:pt>
                <c:pt idx="67710">
                  <c:v>173.328125</c:v>
                </c:pt>
                <c:pt idx="67711">
                  <c:v>173.33072916666666</c:v>
                </c:pt>
                <c:pt idx="67712">
                  <c:v>173.33333333333334</c:v>
                </c:pt>
                <c:pt idx="67713">
                  <c:v>173.3359375</c:v>
                </c:pt>
                <c:pt idx="67714">
                  <c:v>173.33854166666666</c:v>
                </c:pt>
                <c:pt idx="67715">
                  <c:v>173.34114583333334</c:v>
                </c:pt>
                <c:pt idx="67716">
                  <c:v>173.34375</c:v>
                </c:pt>
                <c:pt idx="67717">
                  <c:v>173.34635416666666</c:v>
                </c:pt>
                <c:pt idx="67718">
                  <c:v>173.34895833333334</c:v>
                </c:pt>
                <c:pt idx="67719">
                  <c:v>173.3515625</c:v>
                </c:pt>
                <c:pt idx="67720">
                  <c:v>173.35416666666666</c:v>
                </c:pt>
                <c:pt idx="67721">
                  <c:v>173.35677083333334</c:v>
                </c:pt>
                <c:pt idx="67722">
                  <c:v>173.359375</c:v>
                </c:pt>
                <c:pt idx="67723">
                  <c:v>173.36197916666666</c:v>
                </c:pt>
                <c:pt idx="67724">
                  <c:v>173.36458333333334</c:v>
                </c:pt>
                <c:pt idx="67725">
                  <c:v>173.3671875</c:v>
                </c:pt>
                <c:pt idx="67726">
                  <c:v>173.36979166666666</c:v>
                </c:pt>
                <c:pt idx="67727">
                  <c:v>173.37239583333334</c:v>
                </c:pt>
                <c:pt idx="67728">
                  <c:v>173.375</c:v>
                </c:pt>
                <c:pt idx="67729">
                  <c:v>173.37760416666666</c:v>
                </c:pt>
                <c:pt idx="67730">
                  <c:v>173.38020833333334</c:v>
                </c:pt>
                <c:pt idx="67731">
                  <c:v>173.3828125</c:v>
                </c:pt>
                <c:pt idx="67732">
                  <c:v>173.38541666666666</c:v>
                </c:pt>
                <c:pt idx="67733">
                  <c:v>173.38802083333334</c:v>
                </c:pt>
                <c:pt idx="67734">
                  <c:v>173.390625</c:v>
                </c:pt>
                <c:pt idx="67735">
                  <c:v>173.39322916666666</c:v>
                </c:pt>
                <c:pt idx="67736">
                  <c:v>173.39583333333334</c:v>
                </c:pt>
                <c:pt idx="67737">
                  <c:v>173.3984375</c:v>
                </c:pt>
                <c:pt idx="67738">
                  <c:v>173.40104166666666</c:v>
                </c:pt>
                <c:pt idx="67739">
                  <c:v>173.40364583333334</c:v>
                </c:pt>
                <c:pt idx="67740">
                  <c:v>173.40625</c:v>
                </c:pt>
                <c:pt idx="67741">
                  <c:v>173.40885416666666</c:v>
                </c:pt>
                <c:pt idx="67742">
                  <c:v>173.41145833333334</c:v>
                </c:pt>
                <c:pt idx="67743">
                  <c:v>173.4140625</c:v>
                </c:pt>
                <c:pt idx="67744">
                  <c:v>173.41666666666666</c:v>
                </c:pt>
                <c:pt idx="67745">
                  <c:v>173.41927083333334</c:v>
                </c:pt>
                <c:pt idx="67746">
                  <c:v>173.421875</c:v>
                </c:pt>
                <c:pt idx="67747">
                  <c:v>173.42447916666666</c:v>
                </c:pt>
                <c:pt idx="67748">
                  <c:v>173.42708333333334</c:v>
                </c:pt>
                <c:pt idx="67749">
                  <c:v>173.4296875</c:v>
                </c:pt>
                <c:pt idx="67750">
                  <c:v>173.43229166666666</c:v>
                </c:pt>
                <c:pt idx="67751">
                  <c:v>173.43489583333334</c:v>
                </c:pt>
                <c:pt idx="67752">
                  <c:v>173.4375</c:v>
                </c:pt>
                <c:pt idx="67753">
                  <c:v>173.44010416666666</c:v>
                </c:pt>
                <c:pt idx="67754">
                  <c:v>173.44270833333334</c:v>
                </c:pt>
                <c:pt idx="67755">
                  <c:v>173.4453125</c:v>
                </c:pt>
                <c:pt idx="67756">
                  <c:v>173.44791666666666</c:v>
                </c:pt>
                <c:pt idx="67757">
                  <c:v>173.45052083333334</c:v>
                </c:pt>
                <c:pt idx="67758">
                  <c:v>173.453125</c:v>
                </c:pt>
                <c:pt idx="67759">
                  <c:v>173.45572916666666</c:v>
                </c:pt>
                <c:pt idx="67760">
                  <c:v>173.45833333333334</c:v>
                </c:pt>
                <c:pt idx="67761">
                  <c:v>173.4609375</c:v>
                </c:pt>
                <c:pt idx="67762">
                  <c:v>173.46354166666666</c:v>
                </c:pt>
                <c:pt idx="67763">
                  <c:v>173.46614583333334</c:v>
                </c:pt>
                <c:pt idx="67764">
                  <c:v>173.46875</c:v>
                </c:pt>
                <c:pt idx="67765">
                  <c:v>173.47135416666666</c:v>
                </c:pt>
                <c:pt idx="67766">
                  <c:v>173.47395833333334</c:v>
                </c:pt>
                <c:pt idx="67767">
                  <c:v>173.4765625</c:v>
                </c:pt>
                <c:pt idx="67768">
                  <c:v>173.47916666666666</c:v>
                </c:pt>
                <c:pt idx="67769">
                  <c:v>173.48177083333334</c:v>
                </c:pt>
                <c:pt idx="67770">
                  <c:v>173.484375</c:v>
                </c:pt>
                <c:pt idx="67771">
                  <c:v>173.48697916666666</c:v>
                </c:pt>
                <c:pt idx="67772">
                  <c:v>173.48958333333334</c:v>
                </c:pt>
                <c:pt idx="67773">
                  <c:v>173.4921875</c:v>
                </c:pt>
                <c:pt idx="67774">
                  <c:v>173.49479166666666</c:v>
                </c:pt>
                <c:pt idx="67775">
                  <c:v>173.49739583333334</c:v>
                </c:pt>
                <c:pt idx="67776">
                  <c:v>173.5</c:v>
                </c:pt>
                <c:pt idx="67777">
                  <c:v>173.50260416666666</c:v>
                </c:pt>
                <c:pt idx="67778">
                  <c:v>173.50520833333334</c:v>
                </c:pt>
                <c:pt idx="67779">
                  <c:v>173.5078125</c:v>
                </c:pt>
                <c:pt idx="67780">
                  <c:v>173.51041666666666</c:v>
                </c:pt>
                <c:pt idx="67781">
                  <c:v>173.51302083333334</c:v>
                </c:pt>
                <c:pt idx="67782">
                  <c:v>173.515625</c:v>
                </c:pt>
                <c:pt idx="67783">
                  <c:v>173.51822916666666</c:v>
                </c:pt>
                <c:pt idx="67784">
                  <c:v>173.52083333333334</c:v>
                </c:pt>
                <c:pt idx="67785">
                  <c:v>173.5234375</c:v>
                </c:pt>
                <c:pt idx="67786">
                  <c:v>173.52604166666666</c:v>
                </c:pt>
                <c:pt idx="67787">
                  <c:v>173.52864583333334</c:v>
                </c:pt>
                <c:pt idx="67788">
                  <c:v>173.53125</c:v>
                </c:pt>
                <c:pt idx="67789">
                  <c:v>173.53385416666666</c:v>
                </c:pt>
                <c:pt idx="67790">
                  <c:v>173.53645833333334</c:v>
                </c:pt>
                <c:pt idx="67791">
                  <c:v>173.5390625</c:v>
                </c:pt>
                <c:pt idx="67792">
                  <c:v>173.54166666666666</c:v>
                </c:pt>
                <c:pt idx="67793">
                  <c:v>173.54427083333334</c:v>
                </c:pt>
                <c:pt idx="67794">
                  <c:v>173.546875</c:v>
                </c:pt>
                <c:pt idx="67795">
                  <c:v>173.54947916666666</c:v>
                </c:pt>
                <c:pt idx="67796">
                  <c:v>173.55208333333334</c:v>
                </c:pt>
                <c:pt idx="67797">
                  <c:v>173.5546875</c:v>
                </c:pt>
                <c:pt idx="67798">
                  <c:v>173.55729166666666</c:v>
                </c:pt>
                <c:pt idx="67799">
                  <c:v>173.55989583333334</c:v>
                </c:pt>
                <c:pt idx="67800">
                  <c:v>173.5625</c:v>
                </c:pt>
                <c:pt idx="67801">
                  <c:v>173.56510416666666</c:v>
                </c:pt>
                <c:pt idx="67802">
                  <c:v>173.56770833333334</c:v>
                </c:pt>
                <c:pt idx="67803">
                  <c:v>173.5703125</c:v>
                </c:pt>
                <c:pt idx="67804">
                  <c:v>173.57291666666666</c:v>
                </c:pt>
                <c:pt idx="67805">
                  <c:v>173.57552083333334</c:v>
                </c:pt>
                <c:pt idx="67806">
                  <c:v>173.578125</c:v>
                </c:pt>
                <c:pt idx="67807">
                  <c:v>173.58072916666666</c:v>
                </c:pt>
                <c:pt idx="67808">
                  <c:v>173.58333333333334</c:v>
                </c:pt>
                <c:pt idx="67809">
                  <c:v>173.5859375</c:v>
                </c:pt>
                <c:pt idx="67810">
                  <c:v>173.58854166666666</c:v>
                </c:pt>
                <c:pt idx="67811">
                  <c:v>173.59114583333334</c:v>
                </c:pt>
                <c:pt idx="67812">
                  <c:v>173.59375</c:v>
                </c:pt>
                <c:pt idx="67813">
                  <c:v>173.59635416666666</c:v>
                </c:pt>
                <c:pt idx="67814">
                  <c:v>173.59895833333334</c:v>
                </c:pt>
                <c:pt idx="67815">
                  <c:v>173.6015625</c:v>
                </c:pt>
                <c:pt idx="67816">
                  <c:v>173.60416666666666</c:v>
                </c:pt>
                <c:pt idx="67817">
                  <c:v>173.60677083333334</c:v>
                </c:pt>
                <c:pt idx="67818">
                  <c:v>173.609375</c:v>
                </c:pt>
                <c:pt idx="67819">
                  <c:v>173.61197916666666</c:v>
                </c:pt>
                <c:pt idx="67820">
                  <c:v>173.61458333333334</c:v>
                </c:pt>
                <c:pt idx="67821">
                  <c:v>173.6171875</c:v>
                </c:pt>
                <c:pt idx="67822">
                  <c:v>173.61979166666666</c:v>
                </c:pt>
                <c:pt idx="67823">
                  <c:v>173.62239583333334</c:v>
                </c:pt>
                <c:pt idx="67824">
                  <c:v>173.625</c:v>
                </c:pt>
                <c:pt idx="67825">
                  <c:v>173.62760416666666</c:v>
                </c:pt>
                <c:pt idx="67826">
                  <c:v>173.63020833333334</c:v>
                </c:pt>
                <c:pt idx="67827">
                  <c:v>173.6328125</c:v>
                </c:pt>
                <c:pt idx="67828">
                  <c:v>173.63541666666666</c:v>
                </c:pt>
                <c:pt idx="67829">
                  <c:v>173.63802083333334</c:v>
                </c:pt>
                <c:pt idx="67830">
                  <c:v>173.640625</c:v>
                </c:pt>
                <c:pt idx="67831">
                  <c:v>173.64322916666666</c:v>
                </c:pt>
                <c:pt idx="67832">
                  <c:v>173.64583333333334</c:v>
                </c:pt>
                <c:pt idx="67833">
                  <c:v>173.6484375</c:v>
                </c:pt>
                <c:pt idx="67834">
                  <c:v>173.65104166666666</c:v>
                </c:pt>
                <c:pt idx="67835">
                  <c:v>173.65364583333334</c:v>
                </c:pt>
                <c:pt idx="67836">
                  <c:v>173.65625</c:v>
                </c:pt>
                <c:pt idx="67837">
                  <c:v>173.65885416666666</c:v>
                </c:pt>
                <c:pt idx="67838">
                  <c:v>173.66145833333334</c:v>
                </c:pt>
                <c:pt idx="67839">
                  <c:v>173.6640625</c:v>
                </c:pt>
                <c:pt idx="67840">
                  <c:v>173.66666666666666</c:v>
                </c:pt>
                <c:pt idx="67841">
                  <c:v>173.66927083333334</c:v>
                </c:pt>
                <c:pt idx="67842">
                  <c:v>173.671875</c:v>
                </c:pt>
                <c:pt idx="67843">
                  <c:v>173.67447916666666</c:v>
                </c:pt>
                <c:pt idx="67844">
                  <c:v>173.67708333333334</c:v>
                </c:pt>
                <c:pt idx="67845">
                  <c:v>173.6796875</c:v>
                </c:pt>
                <c:pt idx="67846">
                  <c:v>173.68229166666666</c:v>
                </c:pt>
                <c:pt idx="67847">
                  <c:v>173.68489583333334</c:v>
                </c:pt>
                <c:pt idx="67848">
                  <c:v>173.6875</c:v>
                </c:pt>
                <c:pt idx="67849">
                  <c:v>173.69010416666666</c:v>
                </c:pt>
                <c:pt idx="67850">
                  <c:v>173.69270833333334</c:v>
                </c:pt>
                <c:pt idx="67851">
                  <c:v>173.6953125</c:v>
                </c:pt>
                <c:pt idx="67852">
                  <c:v>173.69791666666666</c:v>
                </c:pt>
                <c:pt idx="67853">
                  <c:v>173.70052083333334</c:v>
                </c:pt>
                <c:pt idx="67854">
                  <c:v>173.703125</c:v>
                </c:pt>
                <c:pt idx="67855">
                  <c:v>173.70572916666666</c:v>
                </c:pt>
                <c:pt idx="67856">
                  <c:v>173.70833333333334</c:v>
                </c:pt>
                <c:pt idx="67857">
                  <c:v>173.7109375</c:v>
                </c:pt>
                <c:pt idx="67858">
                  <c:v>173.71354166666666</c:v>
                </c:pt>
                <c:pt idx="67859">
                  <c:v>173.71614583333334</c:v>
                </c:pt>
                <c:pt idx="67860">
                  <c:v>173.71875</c:v>
                </c:pt>
                <c:pt idx="67861">
                  <c:v>173.72135416666666</c:v>
                </c:pt>
                <c:pt idx="67862">
                  <c:v>173.72395833333334</c:v>
                </c:pt>
                <c:pt idx="67863">
                  <c:v>173.7265625</c:v>
                </c:pt>
                <c:pt idx="67864">
                  <c:v>173.72916666666666</c:v>
                </c:pt>
                <c:pt idx="67865">
                  <c:v>173.73177083333334</c:v>
                </c:pt>
                <c:pt idx="67866">
                  <c:v>173.734375</c:v>
                </c:pt>
                <c:pt idx="67867">
                  <c:v>173.73697916666666</c:v>
                </c:pt>
                <c:pt idx="67868">
                  <c:v>173.73958333333334</c:v>
                </c:pt>
                <c:pt idx="67869">
                  <c:v>173.7421875</c:v>
                </c:pt>
                <c:pt idx="67870">
                  <c:v>173.74479166666666</c:v>
                </c:pt>
                <c:pt idx="67871">
                  <c:v>173.74739583333334</c:v>
                </c:pt>
                <c:pt idx="67872">
                  <c:v>173.75</c:v>
                </c:pt>
                <c:pt idx="67873">
                  <c:v>173.75260416666666</c:v>
                </c:pt>
                <c:pt idx="67874">
                  <c:v>173.75520833333334</c:v>
                </c:pt>
                <c:pt idx="67875">
                  <c:v>173.7578125</c:v>
                </c:pt>
                <c:pt idx="67876">
                  <c:v>173.76041666666666</c:v>
                </c:pt>
                <c:pt idx="67877">
                  <c:v>173.76302083333334</c:v>
                </c:pt>
                <c:pt idx="67878">
                  <c:v>173.765625</c:v>
                </c:pt>
                <c:pt idx="67879">
                  <c:v>173.76822916666666</c:v>
                </c:pt>
                <c:pt idx="67880">
                  <c:v>173.77083333333334</c:v>
                </c:pt>
                <c:pt idx="67881">
                  <c:v>173.7734375</c:v>
                </c:pt>
                <c:pt idx="67882">
                  <c:v>173.77604166666666</c:v>
                </c:pt>
                <c:pt idx="67883">
                  <c:v>173.77864583333334</c:v>
                </c:pt>
                <c:pt idx="67884">
                  <c:v>173.78125</c:v>
                </c:pt>
                <c:pt idx="67885">
                  <c:v>173.78385416666666</c:v>
                </c:pt>
                <c:pt idx="67886">
                  <c:v>173.78645833333334</c:v>
                </c:pt>
                <c:pt idx="67887">
                  <c:v>173.7890625</c:v>
                </c:pt>
                <c:pt idx="67888">
                  <c:v>173.79166666666666</c:v>
                </c:pt>
                <c:pt idx="67889">
                  <c:v>173.79427083333334</c:v>
                </c:pt>
                <c:pt idx="67890">
                  <c:v>173.796875</c:v>
                </c:pt>
                <c:pt idx="67891">
                  <c:v>173.79947916666666</c:v>
                </c:pt>
                <c:pt idx="67892">
                  <c:v>173.80208333333334</c:v>
                </c:pt>
                <c:pt idx="67893">
                  <c:v>173.8046875</c:v>
                </c:pt>
                <c:pt idx="67894">
                  <c:v>173.80729166666666</c:v>
                </c:pt>
                <c:pt idx="67895">
                  <c:v>173.80989583333334</c:v>
                </c:pt>
                <c:pt idx="67896">
                  <c:v>173.8125</c:v>
                </c:pt>
                <c:pt idx="67897">
                  <c:v>173.81510416666666</c:v>
                </c:pt>
                <c:pt idx="67898">
                  <c:v>173.81770833333334</c:v>
                </c:pt>
                <c:pt idx="67899">
                  <c:v>173.8203125</c:v>
                </c:pt>
                <c:pt idx="67900">
                  <c:v>173.82291666666666</c:v>
                </c:pt>
                <c:pt idx="67901">
                  <c:v>173.82552083333334</c:v>
                </c:pt>
                <c:pt idx="67902">
                  <c:v>173.828125</c:v>
                </c:pt>
                <c:pt idx="67903">
                  <c:v>173.83072916666666</c:v>
                </c:pt>
                <c:pt idx="67904">
                  <c:v>173.83333333333334</c:v>
                </c:pt>
                <c:pt idx="67905">
                  <c:v>173.8359375</c:v>
                </c:pt>
                <c:pt idx="67906">
                  <c:v>173.83854166666666</c:v>
                </c:pt>
                <c:pt idx="67907">
                  <c:v>173.84114583333334</c:v>
                </c:pt>
                <c:pt idx="67908">
                  <c:v>173.84375</c:v>
                </c:pt>
                <c:pt idx="67909">
                  <c:v>173.84635416666666</c:v>
                </c:pt>
                <c:pt idx="67910">
                  <c:v>173.84895833333334</c:v>
                </c:pt>
                <c:pt idx="67911">
                  <c:v>173.8515625</c:v>
                </c:pt>
                <c:pt idx="67912">
                  <c:v>173.85416666666666</c:v>
                </c:pt>
                <c:pt idx="67913">
                  <c:v>173.85677083333334</c:v>
                </c:pt>
                <c:pt idx="67914">
                  <c:v>173.859375</c:v>
                </c:pt>
                <c:pt idx="67915">
                  <c:v>173.86197916666666</c:v>
                </c:pt>
                <c:pt idx="67916">
                  <c:v>173.86458333333334</c:v>
                </c:pt>
                <c:pt idx="67917">
                  <c:v>173.8671875</c:v>
                </c:pt>
                <c:pt idx="67918">
                  <c:v>173.86979166666666</c:v>
                </c:pt>
                <c:pt idx="67919">
                  <c:v>173.87239583333334</c:v>
                </c:pt>
                <c:pt idx="67920">
                  <c:v>173.875</c:v>
                </c:pt>
                <c:pt idx="67921">
                  <c:v>173.87760416666666</c:v>
                </c:pt>
                <c:pt idx="67922">
                  <c:v>173.88020833333334</c:v>
                </c:pt>
                <c:pt idx="67923">
                  <c:v>173.8828125</c:v>
                </c:pt>
                <c:pt idx="67924">
                  <c:v>173.88541666666666</c:v>
                </c:pt>
                <c:pt idx="67925">
                  <c:v>173.88802083333334</c:v>
                </c:pt>
                <c:pt idx="67926">
                  <c:v>173.890625</c:v>
                </c:pt>
                <c:pt idx="67927">
                  <c:v>173.89322916666666</c:v>
                </c:pt>
                <c:pt idx="67928">
                  <c:v>173.89583333333334</c:v>
                </c:pt>
                <c:pt idx="67929">
                  <c:v>173.8984375</c:v>
                </c:pt>
                <c:pt idx="67930">
                  <c:v>173.90104166666666</c:v>
                </c:pt>
                <c:pt idx="67931">
                  <c:v>173.90364583333334</c:v>
                </c:pt>
                <c:pt idx="67932">
                  <c:v>173.90625</c:v>
                </c:pt>
                <c:pt idx="67933">
                  <c:v>173.90885416666666</c:v>
                </c:pt>
                <c:pt idx="67934">
                  <c:v>173.91145833333334</c:v>
                </c:pt>
                <c:pt idx="67935">
                  <c:v>173.9140625</c:v>
                </c:pt>
                <c:pt idx="67936">
                  <c:v>173.91666666666666</c:v>
                </c:pt>
                <c:pt idx="67937">
                  <c:v>173.91927083333334</c:v>
                </c:pt>
                <c:pt idx="67938">
                  <c:v>173.921875</c:v>
                </c:pt>
                <c:pt idx="67939">
                  <c:v>173.92447916666666</c:v>
                </c:pt>
                <c:pt idx="67940">
                  <c:v>173.92708333333334</c:v>
                </c:pt>
                <c:pt idx="67941">
                  <c:v>173.9296875</c:v>
                </c:pt>
                <c:pt idx="67942">
                  <c:v>173.93229166666666</c:v>
                </c:pt>
                <c:pt idx="67943">
                  <c:v>173.93489583333334</c:v>
                </c:pt>
                <c:pt idx="67944">
                  <c:v>173.9375</c:v>
                </c:pt>
                <c:pt idx="67945">
                  <c:v>173.94010416666666</c:v>
                </c:pt>
                <c:pt idx="67946">
                  <c:v>173.94270833333334</c:v>
                </c:pt>
                <c:pt idx="67947">
                  <c:v>173.9453125</c:v>
                </c:pt>
                <c:pt idx="67948">
                  <c:v>173.94791666666666</c:v>
                </c:pt>
                <c:pt idx="67949">
                  <c:v>173.95052083333334</c:v>
                </c:pt>
                <c:pt idx="67950">
                  <c:v>173.953125</c:v>
                </c:pt>
                <c:pt idx="67951">
                  <c:v>173.95572916666666</c:v>
                </c:pt>
                <c:pt idx="67952">
                  <c:v>173.95833333333334</c:v>
                </c:pt>
                <c:pt idx="67953">
                  <c:v>173.9609375</c:v>
                </c:pt>
                <c:pt idx="67954">
                  <c:v>173.96354166666666</c:v>
                </c:pt>
                <c:pt idx="67955">
                  <c:v>173.96614583333334</c:v>
                </c:pt>
                <c:pt idx="67956">
                  <c:v>173.96875</c:v>
                </c:pt>
                <c:pt idx="67957">
                  <c:v>173.97135416666666</c:v>
                </c:pt>
                <c:pt idx="67958">
                  <c:v>173.97395833333334</c:v>
                </c:pt>
                <c:pt idx="67959">
                  <c:v>173.9765625</c:v>
                </c:pt>
                <c:pt idx="67960">
                  <c:v>173.97916666666666</c:v>
                </c:pt>
                <c:pt idx="67961">
                  <c:v>173.98177083333334</c:v>
                </c:pt>
                <c:pt idx="67962">
                  <c:v>173.984375</c:v>
                </c:pt>
                <c:pt idx="67963">
                  <c:v>173.98697916666666</c:v>
                </c:pt>
                <c:pt idx="67964">
                  <c:v>173.98958333333334</c:v>
                </c:pt>
                <c:pt idx="67965">
                  <c:v>173.9921875</c:v>
                </c:pt>
                <c:pt idx="67966">
                  <c:v>173.99479166666666</c:v>
                </c:pt>
                <c:pt idx="67967">
                  <c:v>173.99739583333334</c:v>
                </c:pt>
                <c:pt idx="67968">
                  <c:v>174</c:v>
                </c:pt>
                <c:pt idx="67969">
                  <c:v>174.00260416666666</c:v>
                </c:pt>
                <c:pt idx="67970">
                  <c:v>174.00520833333334</c:v>
                </c:pt>
                <c:pt idx="67971">
                  <c:v>174.0078125</c:v>
                </c:pt>
                <c:pt idx="67972">
                  <c:v>174.01041666666666</c:v>
                </c:pt>
                <c:pt idx="67973">
                  <c:v>174.01302083333334</c:v>
                </c:pt>
                <c:pt idx="67974">
                  <c:v>174.015625</c:v>
                </c:pt>
                <c:pt idx="67975">
                  <c:v>174.01822916666666</c:v>
                </c:pt>
                <c:pt idx="67976">
                  <c:v>174.02083333333334</c:v>
                </c:pt>
                <c:pt idx="67977">
                  <c:v>174.0234375</c:v>
                </c:pt>
                <c:pt idx="67978">
                  <c:v>174.02604166666666</c:v>
                </c:pt>
                <c:pt idx="67979">
                  <c:v>174.02864583333334</c:v>
                </c:pt>
                <c:pt idx="67980">
                  <c:v>174.03125</c:v>
                </c:pt>
                <c:pt idx="67981">
                  <c:v>174.03385416666666</c:v>
                </c:pt>
                <c:pt idx="67982">
                  <c:v>174.03645833333334</c:v>
                </c:pt>
                <c:pt idx="67983">
                  <c:v>174.0390625</c:v>
                </c:pt>
                <c:pt idx="67984">
                  <c:v>174.04166666666666</c:v>
                </c:pt>
                <c:pt idx="67985">
                  <c:v>174.04427083333334</c:v>
                </c:pt>
                <c:pt idx="67986">
                  <c:v>174.046875</c:v>
                </c:pt>
                <c:pt idx="67987">
                  <c:v>174.04947916666666</c:v>
                </c:pt>
                <c:pt idx="67988">
                  <c:v>174.05208333333334</c:v>
                </c:pt>
                <c:pt idx="67989">
                  <c:v>174.0546875</c:v>
                </c:pt>
                <c:pt idx="67990">
                  <c:v>174.05729166666666</c:v>
                </c:pt>
                <c:pt idx="67991">
                  <c:v>174.05989583333334</c:v>
                </c:pt>
                <c:pt idx="67992">
                  <c:v>174.0625</c:v>
                </c:pt>
                <c:pt idx="67993">
                  <c:v>174.06510416666666</c:v>
                </c:pt>
                <c:pt idx="67994">
                  <c:v>174.06770833333334</c:v>
                </c:pt>
                <c:pt idx="67995">
                  <c:v>174.0703125</c:v>
                </c:pt>
                <c:pt idx="67996">
                  <c:v>174.07291666666666</c:v>
                </c:pt>
                <c:pt idx="67997">
                  <c:v>174.07552083333334</c:v>
                </c:pt>
                <c:pt idx="67998">
                  <c:v>174.078125</c:v>
                </c:pt>
                <c:pt idx="67999">
                  <c:v>174.08072916666666</c:v>
                </c:pt>
                <c:pt idx="68000">
                  <c:v>174.08333333333334</c:v>
                </c:pt>
                <c:pt idx="68001">
                  <c:v>174.0859375</c:v>
                </c:pt>
                <c:pt idx="68002">
                  <c:v>174.08854166666666</c:v>
                </c:pt>
                <c:pt idx="68003">
                  <c:v>174.09114583333334</c:v>
                </c:pt>
                <c:pt idx="68004">
                  <c:v>174.09375</c:v>
                </c:pt>
                <c:pt idx="68005">
                  <c:v>174.09635416666666</c:v>
                </c:pt>
                <c:pt idx="68006">
                  <c:v>174.09895833333334</c:v>
                </c:pt>
                <c:pt idx="68007">
                  <c:v>174.1015625</c:v>
                </c:pt>
                <c:pt idx="68008">
                  <c:v>174.10416666666666</c:v>
                </c:pt>
                <c:pt idx="68009">
                  <c:v>174.10677083333334</c:v>
                </c:pt>
                <c:pt idx="68010">
                  <c:v>174.109375</c:v>
                </c:pt>
                <c:pt idx="68011">
                  <c:v>174.11197916666666</c:v>
                </c:pt>
                <c:pt idx="68012">
                  <c:v>174.11458333333334</c:v>
                </c:pt>
                <c:pt idx="68013">
                  <c:v>174.1171875</c:v>
                </c:pt>
                <c:pt idx="68014">
                  <c:v>174.11979166666666</c:v>
                </c:pt>
                <c:pt idx="68015">
                  <c:v>174.12239583333334</c:v>
                </c:pt>
                <c:pt idx="68016">
                  <c:v>174.125</c:v>
                </c:pt>
                <c:pt idx="68017">
                  <c:v>174.12760416666666</c:v>
                </c:pt>
                <c:pt idx="68018">
                  <c:v>174.13020833333334</c:v>
                </c:pt>
                <c:pt idx="68019">
                  <c:v>174.1328125</c:v>
                </c:pt>
                <c:pt idx="68020">
                  <c:v>174.13541666666666</c:v>
                </c:pt>
                <c:pt idx="68021">
                  <c:v>174.13802083333334</c:v>
                </c:pt>
                <c:pt idx="68022">
                  <c:v>174.140625</c:v>
                </c:pt>
                <c:pt idx="68023">
                  <c:v>174.14322916666666</c:v>
                </c:pt>
                <c:pt idx="68024">
                  <c:v>174.14583333333334</c:v>
                </c:pt>
                <c:pt idx="68025">
                  <c:v>174.1484375</c:v>
                </c:pt>
                <c:pt idx="68026">
                  <c:v>174.15104166666666</c:v>
                </c:pt>
                <c:pt idx="68027">
                  <c:v>174.15364583333334</c:v>
                </c:pt>
                <c:pt idx="68028">
                  <c:v>174.15625</c:v>
                </c:pt>
                <c:pt idx="68029">
                  <c:v>174.15885416666666</c:v>
                </c:pt>
                <c:pt idx="68030">
                  <c:v>174.16145833333334</c:v>
                </c:pt>
                <c:pt idx="68031">
                  <c:v>174.1640625</c:v>
                </c:pt>
                <c:pt idx="68032">
                  <c:v>174.16666666666666</c:v>
                </c:pt>
                <c:pt idx="68033">
                  <c:v>174.16927083333334</c:v>
                </c:pt>
                <c:pt idx="68034">
                  <c:v>174.171875</c:v>
                </c:pt>
                <c:pt idx="68035">
                  <c:v>174.17447916666666</c:v>
                </c:pt>
                <c:pt idx="68036">
                  <c:v>174.17708333333334</c:v>
                </c:pt>
                <c:pt idx="68037">
                  <c:v>174.1796875</c:v>
                </c:pt>
                <c:pt idx="68038">
                  <c:v>174.18229166666666</c:v>
                </c:pt>
                <c:pt idx="68039">
                  <c:v>174.18489583333334</c:v>
                </c:pt>
                <c:pt idx="68040">
                  <c:v>174.1875</c:v>
                </c:pt>
                <c:pt idx="68041">
                  <c:v>174.19010416666666</c:v>
                </c:pt>
                <c:pt idx="68042">
                  <c:v>174.19270833333334</c:v>
                </c:pt>
                <c:pt idx="68043">
                  <c:v>174.1953125</c:v>
                </c:pt>
                <c:pt idx="68044">
                  <c:v>174.19791666666666</c:v>
                </c:pt>
                <c:pt idx="68045">
                  <c:v>174.20052083333334</c:v>
                </c:pt>
                <c:pt idx="68046">
                  <c:v>174.203125</c:v>
                </c:pt>
                <c:pt idx="68047">
                  <c:v>174.20572916666666</c:v>
                </c:pt>
                <c:pt idx="68048">
                  <c:v>174.20833333333334</c:v>
                </c:pt>
                <c:pt idx="68049">
                  <c:v>174.2109375</c:v>
                </c:pt>
                <c:pt idx="68050">
                  <c:v>174.21354166666666</c:v>
                </c:pt>
                <c:pt idx="68051">
                  <c:v>174.21614583333334</c:v>
                </c:pt>
                <c:pt idx="68052">
                  <c:v>174.21875</c:v>
                </c:pt>
                <c:pt idx="68053">
                  <c:v>174.22135416666666</c:v>
                </c:pt>
                <c:pt idx="68054">
                  <c:v>174.22395833333334</c:v>
                </c:pt>
                <c:pt idx="68055">
                  <c:v>174.2265625</c:v>
                </c:pt>
                <c:pt idx="68056">
                  <c:v>174.22916666666666</c:v>
                </c:pt>
                <c:pt idx="68057">
                  <c:v>174.23177083333334</c:v>
                </c:pt>
                <c:pt idx="68058">
                  <c:v>174.234375</c:v>
                </c:pt>
                <c:pt idx="68059">
                  <c:v>174.23697916666666</c:v>
                </c:pt>
                <c:pt idx="68060">
                  <c:v>174.23958333333334</c:v>
                </c:pt>
                <c:pt idx="68061">
                  <c:v>174.2421875</c:v>
                </c:pt>
                <c:pt idx="68062">
                  <c:v>174.24479166666666</c:v>
                </c:pt>
                <c:pt idx="68063">
                  <c:v>174.24739583333334</c:v>
                </c:pt>
                <c:pt idx="68064">
                  <c:v>174.25</c:v>
                </c:pt>
                <c:pt idx="68065">
                  <c:v>174.25260416666666</c:v>
                </c:pt>
                <c:pt idx="68066">
                  <c:v>174.25520833333334</c:v>
                </c:pt>
                <c:pt idx="68067">
                  <c:v>174.2578125</c:v>
                </c:pt>
                <c:pt idx="68068">
                  <c:v>174.26041666666666</c:v>
                </c:pt>
                <c:pt idx="68069">
                  <c:v>174.26302083333334</c:v>
                </c:pt>
                <c:pt idx="68070">
                  <c:v>174.265625</c:v>
                </c:pt>
                <c:pt idx="68071">
                  <c:v>174.26822916666666</c:v>
                </c:pt>
                <c:pt idx="68072">
                  <c:v>174.27083333333334</c:v>
                </c:pt>
                <c:pt idx="68073">
                  <c:v>174.2734375</c:v>
                </c:pt>
                <c:pt idx="68074">
                  <c:v>174.27604166666666</c:v>
                </c:pt>
                <c:pt idx="68075">
                  <c:v>174.27864583333334</c:v>
                </c:pt>
                <c:pt idx="68076">
                  <c:v>174.28125</c:v>
                </c:pt>
                <c:pt idx="68077">
                  <c:v>174.28385416666666</c:v>
                </c:pt>
                <c:pt idx="68078">
                  <c:v>174.28645833333334</c:v>
                </c:pt>
                <c:pt idx="68079">
                  <c:v>174.2890625</c:v>
                </c:pt>
                <c:pt idx="68080">
                  <c:v>174.29166666666666</c:v>
                </c:pt>
                <c:pt idx="68081">
                  <c:v>174.29427083333334</c:v>
                </c:pt>
                <c:pt idx="68082">
                  <c:v>174.296875</c:v>
                </c:pt>
                <c:pt idx="68083">
                  <c:v>174.29947916666666</c:v>
                </c:pt>
                <c:pt idx="68084">
                  <c:v>174.30208333333334</c:v>
                </c:pt>
                <c:pt idx="68085">
                  <c:v>174.3046875</c:v>
                </c:pt>
                <c:pt idx="68086">
                  <c:v>174.30729166666666</c:v>
                </c:pt>
                <c:pt idx="68087">
                  <c:v>174.30989583333334</c:v>
                </c:pt>
                <c:pt idx="68088">
                  <c:v>174.3125</c:v>
                </c:pt>
                <c:pt idx="68089">
                  <c:v>174.31510416666666</c:v>
                </c:pt>
                <c:pt idx="68090">
                  <c:v>174.31770833333334</c:v>
                </c:pt>
                <c:pt idx="68091">
                  <c:v>174.3203125</c:v>
                </c:pt>
                <c:pt idx="68092">
                  <c:v>174.32291666666666</c:v>
                </c:pt>
                <c:pt idx="68093">
                  <c:v>174.32552083333334</c:v>
                </c:pt>
                <c:pt idx="68094">
                  <c:v>174.328125</c:v>
                </c:pt>
                <c:pt idx="68095">
                  <c:v>174.33072916666666</c:v>
                </c:pt>
                <c:pt idx="68096">
                  <c:v>174.33333333333334</c:v>
                </c:pt>
                <c:pt idx="68097">
                  <c:v>174.3359375</c:v>
                </c:pt>
                <c:pt idx="68098">
                  <c:v>174.33854166666666</c:v>
                </c:pt>
                <c:pt idx="68099">
                  <c:v>174.34114583333334</c:v>
                </c:pt>
                <c:pt idx="68100">
                  <c:v>174.34375</c:v>
                </c:pt>
                <c:pt idx="68101">
                  <c:v>174.34635416666666</c:v>
                </c:pt>
                <c:pt idx="68102">
                  <c:v>174.34895833333334</c:v>
                </c:pt>
                <c:pt idx="68103">
                  <c:v>174.3515625</c:v>
                </c:pt>
                <c:pt idx="68104">
                  <c:v>174.35416666666666</c:v>
                </c:pt>
                <c:pt idx="68105">
                  <c:v>174.35677083333334</c:v>
                </c:pt>
                <c:pt idx="68106">
                  <c:v>174.359375</c:v>
                </c:pt>
                <c:pt idx="68107">
                  <c:v>174.36197916666666</c:v>
                </c:pt>
                <c:pt idx="68108">
                  <c:v>174.36458333333334</c:v>
                </c:pt>
                <c:pt idx="68109">
                  <c:v>174.3671875</c:v>
                </c:pt>
                <c:pt idx="68110">
                  <c:v>174.36979166666666</c:v>
                </c:pt>
                <c:pt idx="68111">
                  <c:v>174.37239583333334</c:v>
                </c:pt>
                <c:pt idx="68112">
                  <c:v>174.375</c:v>
                </c:pt>
                <c:pt idx="68113">
                  <c:v>174.37760416666666</c:v>
                </c:pt>
                <c:pt idx="68114">
                  <c:v>174.38020833333334</c:v>
                </c:pt>
                <c:pt idx="68115">
                  <c:v>174.3828125</c:v>
                </c:pt>
                <c:pt idx="68116">
                  <c:v>174.38541666666666</c:v>
                </c:pt>
                <c:pt idx="68117">
                  <c:v>174.38802083333334</c:v>
                </c:pt>
                <c:pt idx="68118">
                  <c:v>174.390625</c:v>
                </c:pt>
                <c:pt idx="68119">
                  <c:v>174.39322916666666</c:v>
                </c:pt>
                <c:pt idx="68120">
                  <c:v>174.39583333333334</c:v>
                </c:pt>
                <c:pt idx="68121">
                  <c:v>174.3984375</c:v>
                </c:pt>
                <c:pt idx="68122">
                  <c:v>174.40104166666666</c:v>
                </c:pt>
                <c:pt idx="68123">
                  <c:v>174.40364583333334</c:v>
                </c:pt>
                <c:pt idx="68124">
                  <c:v>174.40625</c:v>
                </c:pt>
                <c:pt idx="68125">
                  <c:v>174.40885416666666</c:v>
                </c:pt>
                <c:pt idx="68126">
                  <c:v>174.41145833333334</c:v>
                </c:pt>
                <c:pt idx="68127">
                  <c:v>174.4140625</c:v>
                </c:pt>
                <c:pt idx="68128">
                  <c:v>174.41666666666666</c:v>
                </c:pt>
                <c:pt idx="68129">
                  <c:v>174.41927083333334</c:v>
                </c:pt>
                <c:pt idx="68130">
                  <c:v>174.421875</c:v>
                </c:pt>
                <c:pt idx="68131">
                  <c:v>174.42447916666666</c:v>
                </c:pt>
                <c:pt idx="68132">
                  <c:v>174.42708333333334</c:v>
                </c:pt>
                <c:pt idx="68133">
                  <c:v>174.4296875</c:v>
                </c:pt>
                <c:pt idx="68134">
                  <c:v>174.43229166666666</c:v>
                </c:pt>
                <c:pt idx="68135">
                  <c:v>174.43489583333334</c:v>
                </c:pt>
                <c:pt idx="68136">
                  <c:v>174.4375</c:v>
                </c:pt>
                <c:pt idx="68137">
                  <c:v>174.44010416666666</c:v>
                </c:pt>
                <c:pt idx="68138">
                  <c:v>174.44270833333334</c:v>
                </c:pt>
                <c:pt idx="68139">
                  <c:v>174.4453125</c:v>
                </c:pt>
                <c:pt idx="68140">
                  <c:v>174.44791666666666</c:v>
                </c:pt>
                <c:pt idx="68141">
                  <c:v>174.45052083333334</c:v>
                </c:pt>
                <c:pt idx="68142">
                  <c:v>174.453125</c:v>
                </c:pt>
                <c:pt idx="68143">
                  <c:v>174.45572916666666</c:v>
                </c:pt>
                <c:pt idx="68144">
                  <c:v>174.45833333333334</c:v>
                </c:pt>
                <c:pt idx="68145">
                  <c:v>174.4609375</c:v>
                </c:pt>
                <c:pt idx="68146">
                  <c:v>174.46354166666666</c:v>
                </c:pt>
                <c:pt idx="68147">
                  <c:v>174.46614583333334</c:v>
                </c:pt>
                <c:pt idx="68148">
                  <c:v>174.46875</c:v>
                </c:pt>
                <c:pt idx="68149">
                  <c:v>174.47135416666666</c:v>
                </c:pt>
                <c:pt idx="68150">
                  <c:v>174.47395833333334</c:v>
                </c:pt>
                <c:pt idx="68151">
                  <c:v>174.4765625</c:v>
                </c:pt>
                <c:pt idx="68152">
                  <c:v>174.47916666666666</c:v>
                </c:pt>
                <c:pt idx="68153">
                  <c:v>174.48177083333334</c:v>
                </c:pt>
                <c:pt idx="68154">
                  <c:v>174.484375</c:v>
                </c:pt>
                <c:pt idx="68155">
                  <c:v>174.48697916666666</c:v>
                </c:pt>
                <c:pt idx="68156">
                  <c:v>174.48958333333334</c:v>
                </c:pt>
                <c:pt idx="68157">
                  <c:v>174.4921875</c:v>
                </c:pt>
                <c:pt idx="68158">
                  <c:v>174.49479166666666</c:v>
                </c:pt>
                <c:pt idx="68159">
                  <c:v>174.49739583333334</c:v>
                </c:pt>
                <c:pt idx="68160">
                  <c:v>174.5</c:v>
                </c:pt>
                <c:pt idx="68161">
                  <c:v>174.50260416666666</c:v>
                </c:pt>
                <c:pt idx="68162">
                  <c:v>174.50520833333334</c:v>
                </c:pt>
                <c:pt idx="68163">
                  <c:v>174.5078125</c:v>
                </c:pt>
                <c:pt idx="68164">
                  <c:v>174.51041666666666</c:v>
                </c:pt>
                <c:pt idx="68165">
                  <c:v>174.51302083333334</c:v>
                </c:pt>
                <c:pt idx="68166">
                  <c:v>174.515625</c:v>
                </c:pt>
                <c:pt idx="68167">
                  <c:v>174.51822916666666</c:v>
                </c:pt>
                <c:pt idx="68168">
                  <c:v>174.52083333333334</c:v>
                </c:pt>
                <c:pt idx="68169">
                  <c:v>174.5234375</c:v>
                </c:pt>
                <c:pt idx="68170">
                  <c:v>174.52604166666666</c:v>
                </c:pt>
                <c:pt idx="68171">
                  <c:v>174.52864583333334</c:v>
                </c:pt>
                <c:pt idx="68172">
                  <c:v>174.53125</c:v>
                </c:pt>
                <c:pt idx="68173">
                  <c:v>174.53385416666666</c:v>
                </c:pt>
                <c:pt idx="68174">
                  <c:v>174.53645833333334</c:v>
                </c:pt>
                <c:pt idx="68175">
                  <c:v>174.5390625</c:v>
                </c:pt>
                <c:pt idx="68176">
                  <c:v>174.54166666666666</c:v>
                </c:pt>
                <c:pt idx="68177">
                  <c:v>174.54427083333334</c:v>
                </c:pt>
                <c:pt idx="68178">
                  <c:v>174.546875</c:v>
                </c:pt>
                <c:pt idx="68179">
                  <c:v>174.54947916666666</c:v>
                </c:pt>
                <c:pt idx="68180">
                  <c:v>174.55208333333334</c:v>
                </c:pt>
                <c:pt idx="68181">
                  <c:v>174.5546875</c:v>
                </c:pt>
                <c:pt idx="68182">
                  <c:v>174.55729166666666</c:v>
                </c:pt>
                <c:pt idx="68183">
                  <c:v>174.55989583333334</c:v>
                </c:pt>
                <c:pt idx="68184">
                  <c:v>174.5625</c:v>
                </c:pt>
                <c:pt idx="68185">
                  <c:v>174.56510416666666</c:v>
                </c:pt>
                <c:pt idx="68186">
                  <c:v>174.56770833333334</c:v>
                </c:pt>
                <c:pt idx="68187">
                  <c:v>174.5703125</c:v>
                </c:pt>
                <c:pt idx="68188">
                  <c:v>174.57291666666666</c:v>
                </c:pt>
                <c:pt idx="68189">
                  <c:v>174.57552083333334</c:v>
                </c:pt>
                <c:pt idx="68190">
                  <c:v>174.578125</c:v>
                </c:pt>
                <c:pt idx="68191">
                  <c:v>174.58072916666666</c:v>
                </c:pt>
                <c:pt idx="68192">
                  <c:v>174.58333333333334</c:v>
                </c:pt>
                <c:pt idx="68193">
                  <c:v>174.5859375</c:v>
                </c:pt>
                <c:pt idx="68194">
                  <c:v>174.58854166666666</c:v>
                </c:pt>
                <c:pt idx="68195">
                  <c:v>174.59114583333334</c:v>
                </c:pt>
                <c:pt idx="68196">
                  <c:v>174.59375</c:v>
                </c:pt>
                <c:pt idx="68197">
                  <c:v>174.59635416666666</c:v>
                </c:pt>
                <c:pt idx="68198">
                  <c:v>174.59895833333334</c:v>
                </c:pt>
                <c:pt idx="68199">
                  <c:v>174.6015625</c:v>
                </c:pt>
                <c:pt idx="68200">
                  <c:v>174.60416666666666</c:v>
                </c:pt>
                <c:pt idx="68201">
                  <c:v>174.60677083333334</c:v>
                </c:pt>
                <c:pt idx="68202">
                  <c:v>174.609375</c:v>
                </c:pt>
                <c:pt idx="68203">
                  <c:v>174.61197916666666</c:v>
                </c:pt>
                <c:pt idx="68204">
                  <c:v>174.61458333333334</c:v>
                </c:pt>
                <c:pt idx="68205">
                  <c:v>174.6171875</c:v>
                </c:pt>
                <c:pt idx="68206">
                  <c:v>174.61979166666666</c:v>
                </c:pt>
                <c:pt idx="68207">
                  <c:v>174.62239583333334</c:v>
                </c:pt>
                <c:pt idx="68208">
                  <c:v>174.625</c:v>
                </c:pt>
                <c:pt idx="68209">
                  <c:v>174.62760416666666</c:v>
                </c:pt>
                <c:pt idx="68210">
                  <c:v>174.63020833333334</c:v>
                </c:pt>
                <c:pt idx="68211">
                  <c:v>174.6328125</c:v>
                </c:pt>
                <c:pt idx="68212">
                  <c:v>174.63541666666666</c:v>
                </c:pt>
                <c:pt idx="68213">
                  <c:v>174.63802083333334</c:v>
                </c:pt>
                <c:pt idx="68214">
                  <c:v>174.640625</c:v>
                </c:pt>
                <c:pt idx="68215">
                  <c:v>174.64322916666666</c:v>
                </c:pt>
                <c:pt idx="68216">
                  <c:v>174.64583333333334</c:v>
                </c:pt>
                <c:pt idx="68217">
                  <c:v>174.6484375</c:v>
                </c:pt>
                <c:pt idx="68218">
                  <c:v>174.65104166666666</c:v>
                </c:pt>
                <c:pt idx="68219">
                  <c:v>174.65364583333334</c:v>
                </c:pt>
                <c:pt idx="68220">
                  <c:v>174.65625</c:v>
                </c:pt>
                <c:pt idx="68221">
                  <c:v>174.65885416666666</c:v>
                </c:pt>
                <c:pt idx="68222">
                  <c:v>174.66145833333334</c:v>
                </c:pt>
                <c:pt idx="68223">
                  <c:v>174.6640625</c:v>
                </c:pt>
                <c:pt idx="68224">
                  <c:v>174.66666666666666</c:v>
                </c:pt>
                <c:pt idx="68225">
                  <c:v>174.66927083333334</c:v>
                </c:pt>
                <c:pt idx="68226">
                  <c:v>174.671875</c:v>
                </c:pt>
                <c:pt idx="68227">
                  <c:v>174.67447916666666</c:v>
                </c:pt>
                <c:pt idx="68228">
                  <c:v>174.67708333333334</c:v>
                </c:pt>
                <c:pt idx="68229">
                  <c:v>174.6796875</c:v>
                </c:pt>
                <c:pt idx="68230">
                  <c:v>174.68229166666666</c:v>
                </c:pt>
                <c:pt idx="68231">
                  <c:v>174.68489583333334</c:v>
                </c:pt>
                <c:pt idx="68232">
                  <c:v>174.6875</c:v>
                </c:pt>
                <c:pt idx="68233">
                  <c:v>174.69010416666666</c:v>
                </c:pt>
                <c:pt idx="68234">
                  <c:v>174.69270833333334</c:v>
                </c:pt>
                <c:pt idx="68235">
                  <c:v>174.6953125</c:v>
                </c:pt>
                <c:pt idx="68236">
                  <c:v>174.69791666666666</c:v>
                </c:pt>
                <c:pt idx="68237">
                  <c:v>174.70052083333334</c:v>
                </c:pt>
                <c:pt idx="68238">
                  <c:v>174.703125</c:v>
                </c:pt>
                <c:pt idx="68239">
                  <c:v>174.70572916666666</c:v>
                </c:pt>
                <c:pt idx="68240">
                  <c:v>174.70833333333334</c:v>
                </c:pt>
                <c:pt idx="68241">
                  <c:v>174.7109375</c:v>
                </c:pt>
                <c:pt idx="68242">
                  <c:v>174.71354166666666</c:v>
                </c:pt>
                <c:pt idx="68243">
                  <c:v>174.71614583333334</c:v>
                </c:pt>
                <c:pt idx="68244">
                  <c:v>174.71875</c:v>
                </c:pt>
                <c:pt idx="68245">
                  <c:v>174.72135416666666</c:v>
                </c:pt>
                <c:pt idx="68246">
                  <c:v>174.72395833333334</c:v>
                </c:pt>
                <c:pt idx="68247">
                  <c:v>174.7265625</c:v>
                </c:pt>
                <c:pt idx="68248">
                  <c:v>174.72916666666666</c:v>
                </c:pt>
                <c:pt idx="68249">
                  <c:v>174.73177083333334</c:v>
                </c:pt>
                <c:pt idx="68250">
                  <c:v>174.734375</c:v>
                </c:pt>
                <c:pt idx="68251">
                  <c:v>174.73697916666666</c:v>
                </c:pt>
                <c:pt idx="68252">
                  <c:v>174.73958333333334</c:v>
                </c:pt>
                <c:pt idx="68253">
                  <c:v>174.7421875</c:v>
                </c:pt>
                <c:pt idx="68254">
                  <c:v>174.74479166666666</c:v>
                </c:pt>
                <c:pt idx="68255">
                  <c:v>174.74739583333334</c:v>
                </c:pt>
                <c:pt idx="68256">
                  <c:v>174.75</c:v>
                </c:pt>
                <c:pt idx="68257">
                  <c:v>174.75260416666666</c:v>
                </c:pt>
                <c:pt idx="68258">
                  <c:v>174.75520833333334</c:v>
                </c:pt>
                <c:pt idx="68259">
                  <c:v>174.7578125</c:v>
                </c:pt>
                <c:pt idx="68260">
                  <c:v>174.76041666666666</c:v>
                </c:pt>
                <c:pt idx="68261">
                  <c:v>174.76302083333334</c:v>
                </c:pt>
                <c:pt idx="68262">
                  <c:v>174.765625</c:v>
                </c:pt>
                <c:pt idx="68263">
                  <c:v>174.76822916666666</c:v>
                </c:pt>
                <c:pt idx="68264">
                  <c:v>174.77083333333334</c:v>
                </c:pt>
                <c:pt idx="68265">
                  <c:v>174.7734375</c:v>
                </c:pt>
                <c:pt idx="68266">
                  <c:v>174.77604166666666</c:v>
                </c:pt>
                <c:pt idx="68267">
                  <c:v>174.77864583333334</c:v>
                </c:pt>
                <c:pt idx="68268">
                  <c:v>174.78125</c:v>
                </c:pt>
                <c:pt idx="68269">
                  <c:v>174.78385416666666</c:v>
                </c:pt>
                <c:pt idx="68270">
                  <c:v>174.78645833333334</c:v>
                </c:pt>
                <c:pt idx="68271">
                  <c:v>174.7890625</c:v>
                </c:pt>
                <c:pt idx="68272">
                  <c:v>174.79166666666666</c:v>
                </c:pt>
                <c:pt idx="68273">
                  <c:v>174.79427083333334</c:v>
                </c:pt>
                <c:pt idx="68274">
                  <c:v>174.796875</c:v>
                </c:pt>
                <c:pt idx="68275">
                  <c:v>174.79947916666666</c:v>
                </c:pt>
                <c:pt idx="68276">
                  <c:v>174.80208333333334</c:v>
                </c:pt>
                <c:pt idx="68277">
                  <c:v>174.8046875</c:v>
                </c:pt>
                <c:pt idx="68278">
                  <c:v>174.80729166666666</c:v>
                </c:pt>
                <c:pt idx="68279">
                  <c:v>174.80989583333334</c:v>
                </c:pt>
                <c:pt idx="68280">
                  <c:v>174.8125</c:v>
                </c:pt>
                <c:pt idx="68281">
                  <c:v>174.81510416666666</c:v>
                </c:pt>
                <c:pt idx="68282">
                  <c:v>174.81770833333334</c:v>
                </c:pt>
                <c:pt idx="68283">
                  <c:v>174.8203125</c:v>
                </c:pt>
                <c:pt idx="68284">
                  <c:v>174.82291666666666</c:v>
                </c:pt>
                <c:pt idx="68285">
                  <c:v>174.82552083333334</c:v>
                </c:pt>
                <c:pt idx="68286">
                  <c:v>174.828125</c:v>
                </c:pt>
                <c:pt idx="68287">
                  <c:v>174.83072916666666</c:v>
                </c:pt>
                <c:pt idx="68288">
                  <c:v>174.83333333333334</c:v>
                </c:pt>
                <c:pt idx="68289">
                  <c:v>174.8359375</c:v>
                </c:pt>
                <c:pt idx="68290">
                  <c:v>174.83854166666666</c:v>
                </c:pt>
                <c:pt idx="68291">
                  <c:v>174.84114583333334</c:v>
                </c:pt>
                <c:pt idx="68292">
                  <c:v>174.84375</c:v>
                </c:pt>
                <c:pt idx="68293">
                  <c:v>174.84635416666666</c:v>
                </c:pt>
                <c:pt idx="68294">
                  <c:v>174.84895833333334</c:v>
                </c:pt>
                <c:pt idx="68295">
                  <c:v>174.8515625</c:v>
                </c:pt>
                <c:pt idx="68296">
                  <c:v>174.85416666666666</c:v>
                </c:pt>
                <c:pt idx="68297">
                  <c:v>174.85677083333334</c:v>
                </c:pt>
                <c:pt idx="68298">
                  <c:v>174.859375</c:v>
                </c:pt>
                <c:pt idx="68299">
                  <c:v>174.86197916666666</c:v>
                </c:pt>
                <c:pt idx="68300">
                  <c:v>174.86458333333334</c:v>
                </c:pt>
                <c:pt idx="68301">
                  <c:v>174.8671875</c:v>
                </c:pt>
                <c:pt idx="68302">
                  <c:v>174.86979166666666</c:v>
                </c:pt>
                <c:pt idx="68303">
                  <c:v>174.87239583333334</c:v>
                </c:pt>
                <c:pt idx="68304">
                  <c:v>174.875</c:v>
                </c:pt>
                <c:pt idx="68305">
                  <c:v>174.87760416666666</c:v>
                </c:pt>
                <c:pt idx="68306">
                  <c:v>174.88020833333334</c:v>
                </c:pt>
                <c:pt idx="68307">
                  <c:v>174.8828125</c:v>
                </c:pt>
                <c:pt idx="68308">
                  <c:v>174.88541666666666</c:v>
                </c:pt>
                <c:pt idx="68309">
                  <c:v>174.88802083333334</c:v>
                </c:pt>
                <c:pt idx="68310">
                  <c:v>174.890625</c:v>
                </c:pt>
                <c:pt idx="68311">
                  <c:v>174.89322916666666</c:v>
                </c:pt>
                <c:pt idx="68312">
                  <c:v>174.89583333333334</c:v>
                </c:pt>
                <c:pt idx="68313">
                  <c:v>174.8984375</c:v>
                </c:pt>
                <c:pt idx="68314">
                  <c:v>174.90104166666666</c:v>
                </c:pt>
                <c:pt idx="68315">
                  <c:v>174.90364583333334</c:v>
                </c:pt>
                <c:pt idx="68316">
                  <c:v>174.90625</c:v>
                </c:pt>
                <c:pt idx="68317">
                  <c:v>174.90885416666666</c:v>
                </c:pt>
                <c:pt idx="68318">
                  <c:v>174.91145833333334</c:v>
                </c:pt>
                <c:pt idx="68319">
                  <c:v>174.9140625</c:v>
                </c:pt>
                <c:pt idx="68320">
                  <c:v>174.91666666666666</c:v>
                </c:pt>
                <c:pt idx="68321">
                  <c:v>174.91927083333334</c:v>
                </c:pt>
                <c:pt idx="68322">
                  <c:v>174.921875</c:v>
                </c:pt>
                <c:pt idx="68323">
                  <c:v>174.92447916666666</c:v>
                </c:pt>
                <c:pt idx="68324">
                  <c:v>174.92708333333334</c:v>
                </c:pt>
                <c:pt idx="68325">
                  <c:v>174.9296875</c:v>
                </c:pt>
                <c:pt idx="68326">
                  <c:v>174.93229166666666</c:v>
                </c:pt>
                <c:pt idx="68327">
                  <c:v>174.93489583333334</c:v>
                </c:pt>
                <c:pt idx="68328">
                  <c:v>174.9375</c:v>
                </c:pt>
                <c:pt idx="68329">
                  <c:v>174.94010416666666</c:v>
                </c:pt>
                <c:pt idx="68330">
                  <c:v>174.94270833333334</c:v>
                </c:pt>
                <c:pt idx="68331">
                  <c:v>174.9453125</c:v>
                </c:pt>
                <c:pt idx="68332">
                  <c:v>174.94791666666666</c:v>
                </c:pt>
                <c:pt idx="68333">
                  <c:v>174.95052083333334</c:v>
                </c:pt>
                <c:pt idx="68334">
                  <c:v>174.953125</c:v>
                </c:pt>
                <c:pt idx="68335">
                  <c:v>174.95572916666666</c:v>
                </c:pt>
                <c:pt idx="68336">
                  <c:v>174.95833333333334</c:v>
                </c:pt>
                <c:pt idx="68337">
                  <c:v>174.9609375</c:v>
                </c:pt>
                <c:pt idx="68338">
                  <c:v>174.96354166666666</c:v>
                </c:pt>
                <c:pt idx="68339">
                  <c:v>174.96614583333334</c:v>
                </c:pt>
                <c:pt idx="68340">
                  <c:v>174.96875</c:v>
                </c:pt>
                <c:pt idx="68341">
                  <c:v>174.97135416666666</c:v>
                </c:pt>
                <c:pt idx="68342">
                  <c:v>174.97395833333334</c:v>
                </c:pt>
                <c:pt idx="68343">
                  <c:v>174.9765625</c:v>
                </c:pt>
                <c:pt idx="68344">
                  <c:v>174.97916666666666</c:v>
                </c:pt>
                <c:pt idx="68345">
                  <c:v>174.98177083333334</c:v>
                </c:pt>
                <c:pt idx="68346">
                  <c:v>174.984375</c:v>
                </c:pt>
                <c:pt idx="68347">
                  <c:v>174.98697916666666</c:v>
                </c:pt>
                <c:pt idx="68348">
                  <c:v>174.98958333333334</c:v>
                </c:pt>
                <c:pt idx="68349">
                  <c:v>174.9921875</c:v>
                </c:pt>
                <c:pt idx="68350">
                  <c:v>174.99479166666666</c:v>
                </c:pt>
                <c:pt idx="68351">
                  <c:v>174.99739583333334</c:v>
                </c:pt>
                <c:pt idx="68352">
                  <c:v>175</c:v>
                </c:pt>
                <c:pt idx="68353">
                  <c:v>175.00260416666666</c:v>
                </c:pt>
                <c:pt idx="68354">
                  <c:v>175.00520833333334</c:v>
                </c:pt>
                <c:pt idx="68355">
                  <c:v>175.0078125</c:v>
                </c:pt>
                <c:pt idx="68356">
                  <c:v>175.01041666666666</c:v>
                </c:pt>
                <c:pt idx="68357">
                  <c:v>175.01302083333334</c:v>
                </c:pt>
                <c:pt idx="68358">
                  <c:v>175.015625</c:v>
                </c:pt>
                <c:pt idx="68359">
                  <c:v>175.01822916666666</c:v>
                </c:pt>
                <c:pt idx="68360">
                  <c:v>175.02083333333334</c:v>
                </c:pt>
                <c:pt idx="68361">
                  <c:v>175.0234375</c:v>
                </c:pt>
                <c:pt idx="68362">
                  <c:v>175.02604166666666</c:v>
                </c:pt>
                <c:pt idx="68363">
                  <c:v>175.02864583333334</c:v>
                </c:pt>
                <c:pt idx="68364">
                  <c:v>175.03125</c:v>
                </c:pt>
                <c:pt idx="68365">
                  <c:v>175.03385416666666</c:v>
                </c:pt>
                <c:pt idx="68366">
                  <c:v>175.03645833333334</c:v>
                </c:pt>
                <c:pt idx="68367">
                  <c:v>175.0390625</c:v>
                </c:pt>
                <c:pt idx="68368">
                  <c:v>175.04166666666666</c:v>
                </c:pt>
                <c:pt idx="68369">
                  <c:v>175.04427083333334</c:v>
                </c:pt>
                <c:pt idx="68370">
                  <c:v>175.046875</c:v>
                </c:pt>
                <c:pt idx="68371">
                  <c:v>175.04947916666666</c:v>
                </c:pt>
                <c:pt idx="68372">
                  <c:v>175.05208333333334</c:v>
                </c:pt>
                <c:pt idx="68373">
                  <c:v>175.0546875</c:v>
                </c:pt>
                <c:pt idx="68374">
                  <c:v>175.05729166666666</c:v>
                </c:pt>
                <c:pt idx="68375">
                  <c:v>175.05989583333334</c:v>
                </c:pt>
                <c:pt idx="68376">
                  <c:v>175.0625</c:v>
                </c:pt>
                <c:pt idx="68377">
                  <c:v>175.06510416666666</c:v>
                </c:pt>
                <c:pt idx="68378">
                  <c:v>175.06770833333334</c:v>
                </c:pt>
                <c:pt idx="68379">
                  <c:v>175.0703125</c:v>
                </c:pt>
                <c:pt idx="68380">
                  <c:v>175.07291666666666</c:v>
                </c:pt>
                <c:pt idx="68381">
                  <c:v>175.07552083333334</c:v>
                </c:pt>
                <c:pt idx="68382">
                  <c:v>175.078125</c:v>
                </c:pt>
                <c:pt idx="68383">
                  <c:v>175.08072916666666</c:v>
                </c:pt>
                <c:pt idx="68384">
                  <c:v>175.08333333333334</c:v>
                </c:pt>
                <c:pt idx="68385">
                  <c:v>175.0859375</c:v>
                </c:pt>
                <c:pt idx="68386">
                  <c:v>175.08854166666666</c:v>
                </c:pt>
                <c:pt idx="68387">
                  <c:v>175.09114583333334</c:v>
                </c:pt>
                <c:pt idx="68388">
                  <c:v>175.09375</c:v>
                </c:pt>
                <c:pt idx="68389">
                  <c:v>175.09635416666666</c:v>
                </c:pt>
                <c:pt idx="68390">
                  <c:v>175.09895833333334</c:v>
                </c:pt>
                <c:pt idx="68391">
                  <c:v>175.1015625</c:v>
                </c:pt>
                <c:pt idx="68392">
                  <c:v>175.10416666666666</c:v>
                </c:pt>
                <c:pt idx="68393">
                  <c:v>175.10677083333334</c:v>
                </c:pt>
                <c:pt idx="68394">
                  <c:v>175.109375</c:v>
                </c:pt>
                <c:pt idx="68395">
                  <c:v>175.11197916666666</c:v>
                </c:pt>
                <c:pt idx="68396">
                  <c:v>175.11458333333334</c:v>
                </c:pt>
                <c:pt idx="68397">
                  <c:v>175.1171875</c:v>
                </c:pt>
                <c:pt idx="68398">
                  <c:v>175.11979166666666</c:v>
                </c:pt>
                <c:pt idx="68399">
                  <c:v>175.12239583333334</c:v>
                </c:pt>
                <c:pt idx="68400">
                  <c:v>175.125</c:v>
                </c:pt>
                <c:pt idx="68401">
                  <c:v>175.12760416666666</c:v>
                </c:pt>
                <c:pt idx="68402">
                  <c:v>175.13020833333334</c:v>
                </c:pt>
                <c:pt idx="68403">
                  <c:v>175.1328125</c:v>
                </c:pt>
                <c:pt idx="68404">
                  <c:v>175.13541666666666</c:v>
                </c:pt>
                <c:pt idx="68405">
                  <c:v>175.13802083333334</c:v>
                </c:pt>
                <c:pt idx="68406">
                  <c:v>175.140625</c:v>
                </c:pt>
                <c:pt idx="68407">
                  <c:v>175.14322916666666</c:v>
                </c:pt>
                <c:pt idx="68408">
                  <c:v>175.14583333333334</c:v>
                </c:pt>
                <c:pt idx="68409">
                  <c:v>175.1484375</c:v>
                </c:pt>
                <c:pt idx="68410">
                  <c:v>175.15104166666666</c:v>
                </c:pt>
                <c:pt idx="68411">
                  <c:v>175.15364583333334</c:v>
                </c:pt>
                <c:pt idx="68412">
                  <c:v>175.15625</c:v>
                </c:pt>
                <c:pt idx="68413">
                  <c:v>175.15885416666666</c:v>
                </c:pt>
                <c:pt idx="68414">
                  <c:v>175.16145833333334</c:v>
                </c:pt>
                <c:pt idx="68415">
                  <c:v>175.1640625</c:v>
                </c:pt>
                <c:pt idx="68416">
                  <c:v>175.16666666666666</c:v>
                </c:pt>
                <c:pt idx="68417">
                  <c:v>175.16927083333334</c:v>
                </c:pt>
                <c:pt idx="68418">
                  <c:v>175.171875</c:v>
                </c:pt>
                <c:pt idx="68419">
                  <c:v>175.17447916666666</c:v>
                </c:pt>
                <c:pt idx="68420">
                  <c:v>175.17708333333334</c:v>
                </c:pt>
                <c:pt idx="68421">
                  <c:v>175.1796875</c:v>
                </c:pt>
                <c:pt idx="68422">
                  <c:v>175.18229166666666</c:v>
                </c:pt>
                <c:pt idx="68423">
                  <c:v>175.18489583333334</c:v>
                </c:pt>
                <c:pt idx="68424">
                  <c:v>175.1875</c:v>
                </c:pt>
                <c:pt idx="68425">
                  <c:v>175.19010416666666</c:v>
                </c:pt>
                <c:pt idx="68426">
                  <c:v>175.19270833333334</c:v>
                </c:pt>
                <c:pt idx="68427">
                  <c:v>175.1953125</c:v>
                </c:pt>
                <c:pt idx="68428">
                  <c:v>175.19791666666666</c:v>
                </c:pt>
                <c:pt idx="68429">
                  <c:v>175.20052083333334</c:v>
                </c:pt>
                <c:pt idx="68430">
                  <c:v>175.203125</c:v>
                </c:pt>
                <c:pt idx="68431">
                  <c:v>175.20572916666666</c:v>
                </c:pt>
                <c:pt idx="68432">
                  <c:v>175.20833333333334</c:v>
                </c:pt>
                <c:pt idx="68433">
                  <c:v>175.2109375</c:v>
                </c:pt>
                <c:pt idx="68434">
                  <c:v>175.21354166666666</c:v>
                </c:pt>
                <c:pt idx="68435">
                  <c:v>175.21614583333334</c:v>
                </c:pt>
                <c:pt idx="68436">
                  <c:v>175.21875</c:v>
                </c:pt>
                <c:pt idx="68437">
                  <c:v>175.22135416666666</c:v>
                </c:pt>
                <c:pt idx="68438">
                  <c:v>175.22395833333334</c:v>
                </c:pt>
                <c:pt idx="68439">
                  <c:v>175.2265625</c:v>
                </c:pt>
                <c:pt idx="68440">
                  <c:v>175.22916666666666</c:v>
                </c:pt>
                <c:pt idx="68441">
                  <c:v>175.23177083333334</c:v>
                </c:pt>
                <c:pt idx="68442">
                  <c:v>175.234375</c:v>
                </c:pt>
                <c:pt idx="68443">
                  <c:v>175.23697916666666</c:v>
                </c:pt>
                <c:pt idx="68444">
                  <c:v>175.23958333333334</c:v>
                </c:pt>
                <c:pt idx="68445">
                  <c:v>175.2421875</c:v>
                </c:pt>
                <c:pt idx="68446">
                  <c:v>175.24479166666666</c:v>
                </c:pt>
                <c:pt idx="68447">
                  <c:v>175.24739583333334</c:v>
                </c:pt>
                <c:pt idx="68448">
                  <c:v>175.25</c:v>
                </c:pt>
                <c:pt idx="68449">
                  <c:v>175.25260416666666</c:v>
                </c:pt>
                <c:pt idx="68450">
                  <c:v>175.25520833333334</c:v>
                </c:pt>
                <c:pt idx="68451">
                  <c:v>175.2578125</c:v>
                </c:pt>
                <c:pt idx="68452">
                  <c:v>175.26041666666666</c:v>
                </c:pt>
                <c:pt idx="68453">
                  <c:v>175.26302083333334</c:v>
                </c:pt>
                <c:pt idx="68454">
                  <c:v>175.265625</c:v>
                </c:pt>
                <c:pt idx="68455">
                  <c:v>175.26822916666666</c:v>
                </c:pt>
                <c:pt idx="68456">
                  <c:v>175.27083333333334</c:v>
                </c:pt>
                <c:pt idx="68457">
                  <c:v>175.2734375</c:v>
                </c:pt>
                <c:pt idx="68458">
                  <c:v>175.27604166666666</c:v>
                </c:pt>
                <c:pt idx="68459">
                  <c:v>175.27864583333334</c:v>
                </c:pt>
                <c:pt idx="68460">
                  <c:v>175.28125</c:v>
                </c:pt>
                <c:pt idx="68461">
                  <c:v>175.28385416666666</c:v>
                </c:pt>
                <c:pt idx="68462">
                  <c:v>175.28645833333334</c:v>
                </c:pt>
                <c:pt idx="68463">
                  <c:v>175.2890625</c:v>
                </c:pt>
                <c:pt idx="68464">
                  <c:v>175.29166666666666</c:v>
                </c:pt>
                <c:pt idx="68465">
                  <c:v>175.29427083333334</c:v>
                </c:pt>
                <c:pt idx="68466">
                  <c:v>175.296875</c:v>
                </c:pt>
                <c:pt idx="68467">
                  <c:v>175.29947916666666</c:v>
                </c:pt>
                <c:pt idx="68468">
                  <c:v>175.30208333333334</c:v>
                </c:pt>
                <c:pt idx="68469">
                  <c:v>175.3046875</c:v>
                </c:pt>
                <c:pt idx="68470">
                  <c:v>175.30729166666666</c:v>
                </c:pt>
                <c:pt idx="68471">
                  <c:v>175.30989583333334</c:v>
                </c:pt>
                <c:pt idx="68472">
                  <c:v>175.3125</c:v>
                </c:pt>
                <c:pt idx="68473">
                  <c:v>175.31510416666666</c:v>
                </c:pt>
                <c:pt idx="68474">
                  <c:v>175.31770833333334</c:v>
                </c:pt>
                <c:pt idx="68475">
                  <c:v>175.3203125</c:v>
                </c:pt>
                <c:pt idx="68476">
                  <c:v>175.32291666666666</c:v>
                </c:pt>
                <c:pt idx="68477">
                  <c:v>175.32552083333334</c:v>
                </c:pt>
                <c:pt idx="68478">
                  <c:v>175.328125</c:v>
                </c:pt>
                <c:pt idx="68479">
                  <c:v>175.33072916666666</c:v>
                </c:pt>
                <c:pt idx="68480">
                  <c:v>175.33333333333334</c:v>
                </c:pt>
                <c:pt idx="68481">
                  <c:v>175.3359375</c:v>
                </c:pt>
                <c:pt idx="68482">
                  <c:v>175.33854166666666</c:v>
                </c:pt>
                <c:pt idx="68483">
                  <c:v>175.34114583333334</c:v>
                </c:pt>
                <c:pt idx="68484">
                  <c:v>175.34375</c:v>
                </c:pt>
                <c:pt idx="68485">
                  <c:v>175.34635416666666</c:v>
                </c:pt>
                <c:pt idx="68486">
                  <c:v>175.34895833333334</c:v>
                </c:pt>
                <c:pt idx="68487">
                  <c:v>175.3515625</c:v>
                </c:pt>
                <c:pt idx="68488">
                  <c:v>175.35416666666666</c:v>
                </c:pt>
                <c:pt idx="68489">
                  <c:v>175.35677083333334</c:v>
                </c:pt>
                <c:pt idx="68490">
                  <c:v>175.359375</c:v>
                </c:pt>
                <c:pt idx="68491">
                  <c:v>175.36197916666666</c:v>
                </c:pt>
                <c:pt idx="68492">
                  <c:v>175.36458333333334</c:v>
                </c:pt>
                <c:pt idx="68493">
                  <c:v>175.3671875</c:v>
                </c:pt>
                <c:pt idx="68494">
                  <c:v>175.36979166666666</c:v>
                </c:pt>
                <c:pt idx="68495">
                  <c:v>175.37239583333334</c:v>
                </c:pt>
                <c:pt idx="68496">
                  <c:v>175.375</c:v>
                </c:pt>
                <c:pt idx="68497">
                  <c:v>175.37760416666666</c:v>
                </c:pt>
                <c:pt idx="68498">
                  <c:v>175.38020833333334</c:v>
                </c:pt>
                <c:pt idx="68499">
                  <c:v>175.3828125</c:v>
                </c:pt>
                <c:pt idx="68500">
                  <c:v>175.38541666666666</c:v>
                </c:pt>
                <c:pt idx="68501">
                  <c:v>175.38802083333334</c:v>
                </c:pt>
                <c:pt idx="68502">
                  <c:v>175.390625</c:v>
                </c:pt>
                <c:pt idx="68503">
                  <c:v>175.39322916666666</c:v>
                </c:pt>
                <c:pt idx="68504">
                  <c:v>175.39583333333334</c:v>
                </c:pt>
                <c:pt idx="68505">
                  <c:v>175.3984375</c:v>
                </c:pt>
                <c:pt idx="68506">
                  <c:v>175.40104166666666</c:v>
                </c:pt>
                <c:pt idx="68507">
                  <c:v>175.40364583333334</c:v>
                </c:pt>
                <c:pt idx="68508">
                  <c:v>175.40625</c:v>
                </c:pt>
                <c:pt idx="68509">
                  <c:v>175.40885416666666</c:v>
                </c:pt>
                <c:pt idx="68510">
                  <c:v>175.41145833333334</c:v>
                </c:pt>
                <c:pt idx="68511">
                  <c:v>175.4140625</c:v>
                </c:pt>
                <c:pt idx="68512">
                  <c:v>175.41666666666666</c:v>
                </c:pt>
                <c:pt idx="68513">
                  <c:v>175.41927083333334</c:v>
                </c:pt>
                <c:pt idx="68514">
                  <c:v>175.421875</c:v>
                </c:pt>
                <c:pt idx="68515">
                  <c:v>175.42447916666666</c:v>
                </c:pt>
                <c:pt idx="68516">
                  <c:v>175.42708333333334</c:v>
                </c:pt>
                <c:pt idx="68517">
                  <c:v>175.4296875</c:v>
                </c:pt>
                <c:pt idx="68518">
                  <c:v>175.43229166666666</c:v>
                </c:pt>
                <c:pt idx="68519">
                  <c:v>175.43489583333334</c:v>
                </c:pt>
                <c:pt idx="68520">
                  <c:v>175.4375</c:v>
                </c:pt>
                <c:pt idx="68521">
                  <c:v>175.44010416666666</c:v>
                </c:pt>
                <c:pt idx="68522">
                  <c:v>175.44270833333334</c:v>
                </c:pt>
                <c:pt idx="68523">
                  <c:v>175.4453125</c:v>
                </c:pt>
                <c:pt idx="68524">
                  <c:v>175.44791666666666</c:v>
                </c:pt>
                <c:pt idx="68525">
                  <c:v>175.45052083333334</c:v>
                </c:pt>
                <c:pt idx="68526">
                  <c:v>175.453125</c:v>
                </c:pt>
                <c:pt idx="68527">
                  <c:v>175.45572916666666</c:v>
                </c:pt>
                <c:pt idx="68528">
                  <c:v>175.45833333333334</c:v>
                </c:pt>
                <c:pt idx="68529">
                  <c:v>175.4609375</c:v>
                </c:pt>
                <c:pt idx="68530">
                  <c:v>175.46354166666666</c:v>
                </c:pt>
                <c:pt idx="68531">
                  <c:v>175.46614583333334</c:v>
                </c:pt>
                <c:pt idx="68532">
                  <c:v>175.46875</c:v>
                </c:pt>
                <c:pt idx="68533">
                  <c:v>175.47135416666666</c:v>
                </c:pt>
                <c:pt idx="68534">
                  <c:v>175.47395833333334</c:v>
                </c:pt>
                <c:pt idx="68535">
                  <c:v>175.4765625</c:v>
                </c:pt>
                <c:pt idx="68536">
                  <c:v>175.47916666666666</c:v>
                </c:pt>
                <c:pt idx="68537">
                  <c:v>175.48177083333334</c:v>
                </c:pt>
                <c:pt idx="68538">
                  <c:v>175.484375</c:v>
                </c:pt>
                <c:pt idx="68539">
                  <c:v>175.48697916666666</c:v>
                </c:pt>
                <c:pt idx="68540">
                  <c:v>175.48958333333334</c:v>
                </c:pt>
                <c:pt idx="68541">
                  <c:v>175.4921875</c:v>
                </c:pt>
                <c:pt idx="68542">
                  <c:v>175.49479166666666</c:v>
                </c:pt>
                <c:pt idx="68543">
                  <c:v>175.49739583333334</c:v>
                </c:pt>
                <c:pt idx="68544">
                  <c:v>175.5</c:v>
                </c:pt>
                <c:pt idx="68545">
                  <c:v>175.50260416666666</c:v>
                </c:pt>
                <c:pt idx="68546">
                  <c:v>175.50520833333334</c:v>
                </c:pt>
                <c:pt idx="68547">
                  <c:v>175.5078125</c:v>
                </c:pt>
                <c:pt idx="68548">
                  <c:v>175.51041666666666</c:v>
                </c:pt>
                <c:pt idx="68549">
                  <c:v>175.51302083333334</c:v>
                </c:pt>
                <c:pt idx="68550">
                  <c:v>175.515625</c:v>
                </c:pt>
                <c:pt idx="68551">
                  <c:v>175.51822916666666</c:v>
                </c:pt>
                <c:pt idx="68552">
                  <c:v>175.52083333333334</c:v>
                </c:pt>
                <c:pt idx="68553">
                  <c:v>175.5234375</c:v>
                </c:pt>
                <c:pt idx="68554">
                  <c:v>175.52604166666666</c:v>
                </c:pt>
                <c:pt idx="68555">
                  <c:v>175.52864583333334</c:v>
                </c:pt>
                <c:pt idx="68556">
                  <c:v>175.53125</c:v>
                </c:pt>
                <c:pt idx="68557">
                  <c:v>175.53385416666666</c:v>
                </c:pt>
                <c:pt idx="68558">
                  <c:v>175.53645833333334</c:v>
                </c:pt>
                <c:pt idx="68559">
                  <c:v>175.5390625</c:v>
                </c:pt>
                <c:pt idx="68560">
                  <c:v>175.54166666666666</c:v>
                </c:pt>
                <c:pt idx="68561">
                  <c:v>175.54427083333334</c:v>
                </c:pt>
                <c:pt idx="68562">
                  <c:v>175.546875</c:v>
                </c:pt>
                <c:pt idx="68563">
                  <c:v>175.54947916666666</c:v>
                </c:pt>
                <c:pt idx="68564">
                  <c:v>175.55208333333334</c:v>
                </c:pt>
                <c:pt idx="68565">
                  <c:v>175.5546875</c:v>
                </c:pt>
                <c:pt idx="68566">
                  <c:v>175.55729166666666</c:v>
                </c:pt>
                <c:pt idx="68567">
                  <c:v>175.55989583333334</c:v>
                </c:pt>
                <c:pt idx="68568">
                  <c:v>175.5625</c:v>
                </c:pt>
                <c:pt idx="68569">
                  <c:v>175.56510416666666</c:v>
                </c:pt>
                <c:pt idx="68570">
                  <c:v>175.56770833333334</c:v>
                </c:pt>
                <c:pt idx="68571">
                  <c:v>175.5703125</c:v>
                </c:pt>
                <c:pt idx="68572">
                  <c:v>175.57291666666666</c:v>
                </c:pt>
                <c:pt idx="68573">
                  <c:v>175.57552083333334</c:v>
                </c:pt>
                <c:pt idx="68574">
                  <c:v>175.578125</c:v>
                </c:pt>
                <c:pt idx="68575">
                  <c:v>175.58072916666666</c:v>
                </c:pt>
                <c:pt idx="68576">
                  <c:v>175.58333333333334</c:v>
                </c:pt>
                <c:pt idx="68577">
                  <c:v>175.5859375</c:v>
                </c:pt>
                <c:pt idx="68578">
                  <c:v>175.58854166666666</c:v>
                </c:pt>
                <c:pt idx="68579">
                  <c:v>175.59114583333334</c:v>
                </c:pt>
                <c:pt idx="68580">
                  <c:v>175.59375</c:v>
                </c:pt>
                <c:pt idx="68581">
                  <c:v>175.59635416666666</c:v>
                </c:pt>
                <c:pt idx="68582">
                  <c:v>175.59895833333334</c:v>
                </c:pt>
                <c:pt idx="68583">
                  <c:v>175.6015625</c:v>
                </c:pt>
                <c:pt idx="68584">
                  <c:v>175.60416666666666</c:v>
                </c:pt>
                <c:pt idx="68585">
                  <c:v>175.60677083333334</c:v>
                </c:pt>
                <c:pt idx="68586">
                  <c:v>175.609375</c:v>
                </c:pt>
                <c:pt idx="68587">
                  <c:v>175.61197916666666</c:v>
                </c:pt>
                <c:pt idx="68588">
                  <c:v>175.61458333333334</c:v>
                </c:pt>
                <c:pt idx="68589">
                  <c:v>175.6171875</c:v>
                </c:pt>
                <c:pt idx="68590">
                  <c:v>175.61979166666666</c:v>
                </c:pt>
                <c:pt idx="68591">
                  <c:v>175.62239583333334</c:v>
                </c:pt>
                <c:pt idx="68592">
                  <c:v>175.625</c:v>
                </c:pt>
                <c:pt idx="68593">
                  <c:v>175.62760416666666</c:v>
                </c:pt>
                <c:pt idx="68594">
                  <c:v>175.63020833333334</c:v>
                </c:pt>
                <c:pt idx="68595">
                  <c:v>175.6328125</c:v>
                </c:pt>
                <c:pt idx="68596">
                  <c:v>175.63541666666666</c:v>
                </c:pt>
                <c:pt idx="68597">
                  <c:v>175.63802083333334</c:v>
                </c:pt>
                <c:pt idx="68598">
                  <c:v>175.640625</c:v>
                </c:pt>
                <c:pt idx="68599">
                  <c:v>175.64322916666666</c:v>
                </c:pt>
                <c:pt idx="68600">
                  <c:v>175.64583333333334</c:v>
                </c:pt>
                <c:pt idx="68601">
                  <c:v>175.6484375</c:v>
                </c:pt>
                <c:pt idx="68602">
                  <c:v>175.65104166666666</c:v>
                </c:pt>
                <c:pt idx="68603">
                  <c:v>175.65364583333334</c:v>
                </c:pt>
                <c:pt idx="68604">
                  <c:v>175.65625</c:v>
                </c:pt>
                <c:pt idx="68605">
                  <c:v>175.65885416666666</c:v>
                </c:pt>
                <c:pt idx="68606">
                  <c:v>175.66145833333334</c:v>
                </c:pt>
                <c:pt idx="68607">
                  <c:v>175.6640625</c:v>
                </c:pt>
                <c:pt idx="68608">
                  <c:v>175.66666666666666</c:v>
                </c:pt>
                <c:pt idx="68609">
                  <c:v>175.66927083333334</c:v>
                </c:pt>
                <c:pt idx="68610">
                  <c:v>175.671875</c:v>
                </c:pt>
                <c:pt idx="68611">
                  <c:v>175.67447916666666</c:v>
                </c:pt>
                <c:pt idx="68612">
                  <c:v>175.67708333333334</c:v>
                </c:pt>
                <c:pt idx="68613">
                  <c:v>175.6796875</c:v>
                </c:pt>
                <c:pt idx="68614">
                  <c:v>175.68229166666666</c:v>
                </c:pt>
                <c:pt idx="68615">
                  <c:v>175.68489583333334</c:v>
                </c:pt>
                <c:pt idx="68616">
                  <c:v>175.6875</c:v>
                </c:pt>
                <c:pt idx="68617">
                  <c:v>175.69010416666666</c:v>
                </c:pt>
                <c:pt idx="68618">
                  <c:v>175.69270833333334</c:v>
                </c:pt>
                <c:pt idx="68619">
                  <c:v>175.6953125</c:v>
                </c:pt>
                <c:pt idx="68620">
                  <c:v>175.69791666666666</c:v>
                </c:pt>
                <c:pt idx="68621">
                  <c:v>175.70052083333334</c:v>
                </c:pt>
                <c:pt idx="68622">
                  <c:v>175.703125</c:v>
                </c:pt>
                <c:pt idx="68623">
                  <c:v>175.70572916666666</c:v>
                </c:pt>
                <c:pt idx="68624">
                  <c:v>175.70833333333334</c:v>
                </c:pt>
                <c:pt idx="68625">
                  <c:v>175.7109375</c:v>
                </c:pt>
                <c:pt idx="68626">
                  <c:v>175.71354166666666</c:v>
                </c:pt>
                <c:pt idx="68627">
                  <c:v>175.71614583333334</c:v>
                </c:pt>
                <c:pt idx="68628">
                  <c:v>175.71875</c:v>
                </c:pt>
                <c:pt idx="68629">
                  <c:v>175.72135416666666</c:v>
                </c:pt>
                <c:pt idx="68630">
                  <c:v>175.72395833333334</c:v>
                </c:pt>
                <c:pt idx="68631">
                  <c:v>175.7265625</c:v>
                </c:pt>
                <c:pt idx="68632">
                  <c:v>175.72916666666666</c:v>
                </c:pt>
                <c:pt idx="68633">
                  <c:v>175.73177083333334</c:v>
                </c:pt>
                <c:pt idx="68634">
                  <c:v>175.734375</c:v>
                </c:pt>
                <c:pt idx="68635">
                  <c:v>175.73697916666666</c:v>
                </c:pt>
                <c:pt idx="68636">
                  <c:v>175.73958333333334</c:v>
                </c:pt>
                <c:pt idx="68637">
                  <c:v>175.7421875</c:v>
                </c:pt>
                <c:pt idx="68638">
                  <c:v>175.74479166666666</c:v>
                </c:pt>
                <c:pt idx="68639">
                  <c:v>175.74739583333334</c:v>
                </c:pt>
                <c:pt idx="68640">
                  <c:v>175.75</c:v>
                </c:pt>
                <c:pt idx="68641">
                  <c:v>175.75260416666666</c:v>
                </c:pt>
                <c:pt idx="68642">
                  <c:v>175.75520833333334</c:v>
                </c:pt>
                <c:pt idx="68643">
                  <c:v>175.7578125</c:v>
                </c:pt>
                <c:pt idx="68644">
                  <c:v>175.76041666666666</c:v>
                </c:pt>
                <c:pt idx="68645">
                  <c:v>175.76302083333334</c:v>
                </c:pt>
                <c:pt idx="68646">
                  <c:v>175.765625</c:v>
                </c:pt>
                <c:pt idx="68647">
                  <c:v>175.76822916666666</c:v>
                </c:pt>
                <c:pt idx="68648">
                  <c:v>175.77083333333334</c:v>
                </c:pt>
                <c:pt idx="68649">
                  <c:v>175.7734375</c:v>
                </c:pt>
                <c:pt idx="68650">
                  <c:v>175.77604166666666</c:v>
                </c:pt>
                <c:pt idx="68651">
                  <c:v>175.77864583333334</c:v>
                </c:pt>
                <c:pt idx="68652">
                  <c:v>175.78125</c:v>
                </c:pt>
                <c:pt idx="68653">
                  <c:v>175.78385416666666</c:v>
                </c:pt>
                <c:pt idx="68654">
                  <c:v>175.78645833333334</c:v>
                </c:pt>
                <c:pt idx="68655">
                  <c:v>175.7890625</c:v>
                </c:pt>
                <c:pt idx="68656">
                  <c:v>175.79166666666666</c:v>
                </c:pt>
                <c:pt idx="68657">
                  <c:v>175.79427083333334</c:v>
                </c:pt>
                <c:pt idx="68658">
                  <c:v>175.796875</c:v>
                </c:pt>
                <c:pt idx="68659">
                  <c:v>175.79947916666666</c:v>
                </c:pt>
                <c:pt idx="68660">
                  <c:v>175.80208333333334</c:v>
                </c:pt>
                <c:pt idx="68661">
                  <c:v>175.8046875</c:v>
                </c:pt>
                <c:pt idx="68662">
                  <c:v>175.80729166666666</c:v>
                </c:pt>
                <c:pt idx="68663">
                  <c:v>175.80989583333334</c:v>
                </c:pt>
                <c:pt idx="68664">
                  <c:v>175.8125</c:v>
                </c:pt>
                <c:pt idx="68665">
                  <c:v>175.81510416666666</c:v>
                </c:pt>
                <c:pt idx="68666">
                  <c:v>175.81770833333334</c:v>
                </c:pt>
                <c:pt idx="68667">
                  <c:v>175.8203125</c:v>
                </c:pt>
                <c:pt idx="68668">
                  <c:v>175.82291666666666</c:v>
                </c:pt>
                <c:pt idx="68669">
                  <c:v>175.82552083333334</c:v>
                </c:pt>
                <c:pt idx="68670">
                  <c:v>175.828125</c:v>
                </c:pt>
                <c:pt idx="68671">
                  <c:v>175.83072916666666</c:v>
                </c:pt>
                <c:pt idx="68672">
                  <c:v>175.83333333333334</c:v>
                </c:pt>
                <c:pt idx="68673">
                  <c:v>175.8359375</c:v>
                </c:pt>
                <c:pt idx="68674">
                  <c:v>175.83854166666666</c:v>
                </c:pt>
                <c:pt idx="68675">
                  <c:v>175.84114583333334</c:v>
                </c:pt>
                <c:pt idx="68676">
                  <c:v>175.84375</c:v>
                </c:pt>
                <c:pt idx="68677">
                  <c:v>175.84635416666666</c:v>
                </c:pt>
                <c:pt idx="68678">
                  <c:v>175.84895833333334</c:v>
                </c:pt>
                <c:pt idx="68679">
                  <c:v>175.8515625</c:v>
                </c:pt>
                <c:pt idx="68680">
                  <c:v>175.85416666666666</c:v>
                </c:pt>
                <c:pt idx="68681">
                  <c:v>175.85677083333334</c:v>
                </c:pt>
                <c:pt idx="68682">
                  <c:v>175.859375</c:v>
                </c:pt>
                <c:pt idx="68683">
                  <c:v>175.86197916666666</c:v>
                </c:pt>
                <c:pt idx="68684">
                  <c:v>175.86458333333334</c:v>
                </c:pt>
                <c:pt idx="68685">
                  <c:v>175.8671875</c:v>
                </c:pt>
                <c:pt idx="68686">
                  <c:v>175.86979166666666</c:v>
                </c:pt>
                <c:pt idx="68687">
                  <c:v>175.87239583333334</c:v>
                </c:pt>
                <c:pt idx="68688">
                  <c:v>175.875</c:v>
                </c:pt>
                <c:pt idx="68689">
                  <c:v>175.87760416666666</c:v>
                </c:pt>
                <c:pt idx="68690">
                  <c:v>175.88020833333334</c:v>
                </c:pt>
                <c:pt idx="68691">
                  <c:v>175.8828125</c:v>
                </c:pt>
                <c:pt idx="68692">
                  <c:v>175.88541666666666</c:v>
                </c:pt>
                <c:pt idx="68693">
                  <c:v>175.88802083333334</c:v>
                </c:pt>
                <c:pt idx="68694">
                  <c:v>175.890625</c:v>
                </c:pt>
                <c:pt idx="68695">
                  <c:v>175.89322916666666</c:v>
                </c:pt>
                <c:pt idx="68696">
                  <c:v>175.89583333333334</c:v>
                </c:pt>
                <c:pt idx="68697">
                  <c:v>175.8984375</c:v>
                </c:pt>
                <c:pt idx="68698">
                  <c:v>175.90104166666666</c:v>
                </c:pt>
                <c:pt idx="68699">
                  <c:v>175.90364583333334</c:v>
                </c:pt>
                <c:pt idx="68700">
                  <c:v>175.90625</c:v>
                </c:pt>
                <c:pt idx="68701">
                  <c:v>175.90885416666666</c:v>
                </c:pt>
                <c:pt idx="68702">
                  <c:v>175.91145833333334</c:v>
                </c:pt>
                <c:pt idx="68703">
                  <c:v>175.9140625</c:v>
                </c:pt>
                <c:pt idx="68704">
                  <c:v>175.91666666666666</c:v>
                </c:pt>
                <c:pt idx="68705">
                  <c:v>175.91927083333334</c:v>
                </c:pt>
                <c:pt idx="68706">
                  <c:v>175.921875</c:v>
                </c:pt>
                <c:pt idx="68707">
                  <c:v>175.92447916666666</c:v>
                </c:pt>
                <c:pt idx="68708">
                  <c:v>175.92708333333334</c:v>
                </c:pt>
                <c:pt idx="68709">
                  <c:v>175.9296875</c:v>
                </c:pt>
                <c:pt idx="68710">
                  <c:v>175.93229166666666</c:v>
                </c:pt>
                <c:pt idx="68711">
                  <c:v>175.93489583333334</c:v>
                </c:pt>
                <c:pt idx="68712">
                  <c:v>175.9375</c:v>
                </c:pt>
                <c:pt idx="68713">
                  <c:v>175.94010416666666</c:v>
                </c:pt>
                <c:pt idx="68714">
                  <c:v>175.94270833333334</c:v>
                </c:pt>
                <c:pt idx="68715">
                  <c:v>175.9453125</c:v>
                </c:pt>
                <c:pt idx="68716">
                  <c:v>175.94791666666666</c:v>
                </c:pt>
                <c:pt idx="68717">
                  <c:v>175.95052083333334</c:v>
                </c:pt>
                <c:pt idx="68718">
                  <c:v>175.953125</c:v>
                </c:pt>
                <c:pt idx="68719">
                  <c:v>175.95572916666666</c:v>
                </c:pt>
                <c:pt idx="68720">
                  <c:v>175.95833333333334</c:v>
                </c:pt>
                <c:pt idx="68721">
                  <c:v>175.9609375</c:v>
                </c:pt>
                <c:pt idx="68722">
                  <c:v>175.96354166666666</c:v>
                </c:pt>
                <c:pt idx="68723">
                  <c:v>175.96614583333334</c:v>
                </c:pt>
                <c:pt idx="68724">
                  <c:v>175.96875</c:v>
                </c:pt>
                <c:pt idx="68725">
                  <c:v>175.97135416666666</c:v>
                </c:pt>
                <c:pt idx="68726">
                  <c:v>175.97395833333334</c:v>
                </c:pt>
                <c:pt idx="68727">
                  <c:v>175.9765625</c:v>
                </c:pt>
                <c:pt idx="68728">
                  <c:v>175.97916666666666</c:v>
                </c:pt>
                <c:pt idx="68729">
                  <c:v>175.98177083333334</c:v>
                </c:pt>
                <c:pt idx="68730">
                  <c:v>175.984375</c:v>
                </c:pt>
                <c:pt idx="68731">
                  <c:v>175.98697916666666</c:v>
                </c:pt>
                <c:pt idx="68732">
                  <c:v>175.98958333333334</c:v>
                </c:pt>
                <c:pt idx="68733">
                  <c:v>175.9921875</c:v>
                </c:pt>
                <c:pt idx="68734">
                  <c:v>175.99479166666666</c:v>
                </c:pt>
                <c:pt idx="68735">
                  <c:v>175.99739583333334</c:v>
                </c:pt>
                <c:pt idx="68736">
                  <c:v>176</c:v>
                </c:pt>
                <c:pt idx="68737">
                  <c:v>176.00260416666666</c:v>
                </c:pt>
                <c:pt idx="68738">
                  <c:v>176.00520833333334</c:v>
                </c:pt>
                <c:pt idx="68739">
                  <c:v>176.0078125</c:v>
                </c:pt>
                <c:pt idx="68740">
                  <c:v>176.01041666666666</c:v>
                </c:pt>
                <c:pt idx="68741">
                  <c:v>176.01302083333334</c:v>
                </c:pt>
                <c:pt idx="68742">
                  <c:v>176.015625</c:v>
                </c:pt>
                <c:pt idx="68743">
                  <c:v>176.01822916666666</c:v>
                </c:pt>
                <c:pt idx="68744">
                  <c:v>176.02083333333334</c:v>
                </c:pt>
                <c:pt idx="68745">
                  <c:v>176.0234375</c:v>
                </c:pt>
                <c:pt idx="68746">
                  <c:v>176.02604166666666</c:v>
                </c:pt>
                <c:pt idx="68747">
                  <c:v>176.02864583333334</c:v>
                </c:pt>
                <c:pt idx="68748">
                  <c:v>176.03125</c:v>
                </c:pt>
                <c:pt idx="68749">
                  <c:v>176.03385416666666</c:v>
                </c:pt>
                <c:pt idx="68750">
                  <c:v>176.03645833333334</c:v>
                </c:pt>
                <c:pt idx="68751">
                  <c:v>176.0390625</c:v>
                </c:pt>
                <c:pt idx="68752">
                  <c:v>176.04166666666666</c:v>
                </c:pt>
                <c:pt idx="68753">
                  <c:v>176.04427083333334</c:v>
                </c:pt>
                <c:pt idx="68754">
                  <c:v>176.046875</c:v>
                </c:pt>
                <c:pt idx="68755">
                  <c:v>176.04947916666666</c:v>
                </c:pt>
                <c:pt idx="68756">
                  <c:v>176.05208333333334</c:v>
                </c:pt>
                <c:pt idx="68757">
                  <c:v>176.0546875</c:v>
                </c:pt>
                <c:pt idx="68758">
                  <c:v>176.05729166666666</c:v>
                </c:pt>
                <c:pt idx="68759">
                  <c:v>176.05989583333334</c:v>
                </c:pt>
                <c:pt idx="68760">
                  <c:v>176.0625</c:v>
                </c:pt>
                <c:pt idx="68761">
                  <c:v>176.06510416666666</c:v>
                </c:pt>
                <c:pt idx="68762">
                  <c:v>176.06770833333334</c:v>
                </c:pt>
                <c:pt idx="68763">
                  <c:v>176.0703125</c:v>
                </c:pt>
                <c:pt idx="68764">
                  <c:v>176.07291666666666</c:v>
                </c:pt>
                <c:pt idx="68765">
                  <c:v>176.07552083333334</c:v>
                </c:pt>
                <c:pt idx="68766">
                  <c:v>176.078125</c:v>
                </c:pt>
                <c:pt idx="68767">
                  <c:v>176.08072916666666</c:v>
                </c:pt>
                <c:pt idx="68768">
                  <c:v>176.08333333333334</c:v>
                </c:pt>
                <c:pt idx="68769">
                  <c:v>176.0859375</c:v>
                </c:pt>
                <c:pt idx="68770">
                  <c:v>176.08854166666666</c:v>
                </c:pt>
                <c:pt idx="68771">
                  <c:v>176.09114583333334</c:v>
                </c:pt>
                <c:pt idx="68772">
                  <c:v>176.09375</c:v>
                </c:pt>
                <c:pt idx="68773">
                  <c:v>176.09635416666666</c:v>
                </c:pt>
                <c:pt idx="68774">
                  <c:v>176.09895833333334</c:v>
                </c:pt>
                <c:pt idx="68775">
                  <c:v>176.1015625</c:v>
                </c:pt>
                <c:pt idx="68776">
                  <c:v>176.10416666666666</c:v>
                </c:pt>
                <c:pt idx="68777">
                  <c:v>176.10677083333334</c:v>
                </c:pt>
                <c:pt idx="68778">
                  <c:v>176.109375</c:v>
                </c:pt>
                <c:pt idx="68779">
                  <c:v>176.11197916666666</c:v>
                </c:pt>
                <c:pt idx="68780">
                  <c:v>176.11458333333334</c:v>
                </c:pt>
                <c:pt idx="68781">
                  <c:v>176.1171875</c:v>
                </c:pt>
                <c:pt idx="68782">
                  <c:v>176.11979166666666</c:v>
                </c:pt>
                <c:pt idx="68783">
                  <c:v>176.12239583333334</c:v>
                </c:pt>
                <c:pt idx="68784">
                  <c:v>176.125</c:v>
                </c:pt>
                <c:pt idx="68785">
                  <c:v>176.12760416666666</c:v>
                </c:pt>
                <c:pt idx="68786">
                  <c:v>176.13020833333334</c:v>
                </c:pt>
                <c:pt idx="68787">
                  <c:v>176.1328125</c:v>
                </c:pt>
                <c:pt idx="68788">
                  <c:v>176.13541666666666</c:v>
                </c:pt>
                <c:pt idx="68789">
                  <c:v>176.13802083333334</c:v>
                </c:pt>
                <c:pt idx="68790">
                  <c:v>176.140625</c:v>
                </c:pt>
                <c:pt idx="68791">
                  <c:v>176.14322916666666</c:v>
                </c:pt>
                <c:pt idx="68792">
                  <c:v>176.14583333333334</c:v>
                </c:pt>
                <c:pt idx="68793">
                  <c:v>176.1484375</c:v>
                </c:pt>
                <c:pt idx="68794">
                  <c:v>176.15104166666666</c:v>
                </c:pt>
                <c:pt idx="68795">
                  <c:v>176.15364583333334</c:v>
                </c:pt>
                <c:pt idx="68796">
                  <c:v>176.15625</c:v>
                </c:pt>
                <c:pt idx="68797">
                  <c:v>176.15885416666666</c:v>
                </c:pt>
                <c:pt idx="68798">
                  <c:v>176.16145833333334</c:v>
                </c:pt>
                <c:pt idx="68799">
                  <c:v>176.1640625</c:v>
                </c:pt>
                <c:pt idx="68800">
                  <c:v>176.16666666666666</c:v>
                </c:pt>
                <c:pt idx="68801">
                  <c:v>176.16927083333334</c:v>
                </c:pt>
                <c:pt idx="68802">
                  <c:v>176.171875</c:v>
                </c:pt>
                <c:pt idx="68803">
                  <c:v>176.17447916666666</c:v>
                </c:pt>
                <c:pt idx="68804">
                  <c:v>176.17708333333334</c:v>
                </c:pt>
                <c:pt idx="68805">
                  <c:v>176.1796875</c:v>
                </c:pt>
                <c:pt idx="68806">
                  <c:v>176.18229166666666</c:v>
                </c:pt>
                <c:pt idx="68807">
                  <c:v>176.18489583333334</c:v>
                </c:pt>
                <c:pt idx="68808">
                  <c:v>176.1875</c:v>
                </c:pt>
                <c:pt idx="68809">
                  <c:v>176.19010416666666</c:v>
                </c:pt>
                <c:pt idx="68810">
                  <c:v>176.19270833333334</c:v>
                </c:pt>
                <c:pt idx="68811">
                  <c:v>176.1953125</c:v>
                </c:pt>
                <c:pt idx="68812">
                  <c:v>176.19791666666666</c:v>
                </c:pt>
                <c:pt idx="68813">
                  <c:v>176.20052083333334</c:v>
                </c:pt>
                <c:pt idx="68814">
                  <c:v>176.203125</c:v>
                </c:pt>
                <c:pt idx="68815">
                  <c:v>176.20572916666666</c:v>
                </c:pt>
                <c:pt idx="68816">
                  <c:v>176.20833333333334</c:v>
                </c:pt>
                <c:pt idx="68817">
                  <c:v>176.2109375</c:v>
                </c:pt>
                <c:pt idx="68818">
                  <c:v>176.21354166666666</c:v>
                </c:pt>
                <c:pt idx="68819">
                  <c:v>176.21614583333334</c:v>
                </c:pt>
                <c:pt idx="68820">
                  <c:v>176.21875</c:v>
                </c:pt>
                <c:pt idx="68821">
                  <c:v>176.22135416666666</c:v>
                </c:pt>
                <c:pt idx="68822">
                  <c:v>176.22395833333334</c:v>
                </c:pt>
                <c:pt idx="68823">
                  <c:v>176.2265625</c:v>
                </c:pt>
                <c:pt idx="68824">
                  <c:v>176.22916666666666</c:v>
                </c:pt>
                <c:pt idx="68825">
                  <c:v>176.23177083333334</c:v>
                </c:pt>
                <c:pt idx="68826">
                  <c:v>176.234375</c:v>
                </c:pt>
                <c:pt idx="68827">
                  <c:v>176.23697916666666</c:v>
                </c:pt>
                <c:pt idx="68828">
                  <c:v>176.23958333333334</c:v>
                </c:pt>
                <c:pt idx="68829">
                  <c:v>176.2421875</c:v>
                </c:pt>
                <c:pt idx="68830">
                  <c:v>176.24479166666666</c:v>
                </c:pt>
                <c:pt idx="68831">
                  <c:v>176.24739583333334</c:v>
                </c:pt>
                <c:pt idx="68832">
                  <c:v>176.25</c:v>
                </c:pt>
                <c:pt idx="68833">
                  <c:v>176.25260416666666</c:v>
                </c:pt>
                <c:pt idx="68834">
                  <c:v>176.25520833333334</c:v>
                </c:pt>
                <c:pt idx="68835">
                  <c:v>176.2578125</c:v>
                </c:pt>
                <c:pt idx="68836">
                  <c:v>176.26041666666666</c:v>
                </c:pt>
                <c:pt idx="68837">
                  <c:v>176.26302083333334</c:v>
                </c:pt>
                <c:pt idx="68838">
                  <c:v>176.265625</c:v>
                </c:pt>
                <c:pt idx="68839">
                  <c:v>176.26822916666666</c:v>
                </c:pt>
                <c:pt idx="68840">
                  <c:v>176.27083333333334</c:v>
                </c:pt>
                <c:pt idx="68841">
                  <c:v>176.2734375</c:v>
                </c:pt>
                <c:pt idx="68842">
                  <c:v>176.27604166666666</c:v>
                </c:pt>
                <c:pt idx="68843">
                  <c:v>176.27864583333334</c:v>
                </c:pt>
                <c:pt idx="68844">
                  <c:v>176.28125</c:v>
                </c:pt>
                <c:pt idx="68845">
                  <c:v>176.28385416666666</c:v>
                </c:pt>
                <c:pt idx="68846">
                  <c:v>176.28645833333334</c:v>
                </c:pt>
                <c:pt idx="68847">
                  <c:v>176.2890625</c:v>
                </c:pt>
                <c:pt idx="68848">
                  <c:v>176.29166666666666</c:v>
                </c:pt>
                <c:pt idx="68849">
                  <c:v>176.29427083333334</c:v>
                </c:pt>
                <c:pt idx="68850">
                  <c:v>176.296875</c:v>
                </c:pt>
                <c:pt idx="68851">
                  <c:v>176.29947916666666</c:v>
                </c:pt>
                <c:pt idx="68852">
                  <c:v>176.30208333333334</c:v>
                </c:pt>
                <c:pt idx="68853">
                  <c:v>176.3046875</c:v>
                </c:pt>
                <c:pt idx="68854">
                  <c:v>176.30729166666666</c:v>
                </c:pt>
                <c:pt idx="68855">
                  <c:v>176.30989583333334</c:v>
                </c:pt>
                <c:pt idx="68856">
                  <c:v>176.3125</c:v>
                </c:pt>
                <c:pt idx="68857">
                  <c:v>176.31510416666666</c:v>
                </c:pt>
                <c:pt idx="68858">
                  <c:v>176.31770833333334</c:v>
                </c:pt>
                <c:pt idx="68859">
                  <c:v>176.3203125</c:v>
                </c:pt>
                <c:pt idx="68860">
                  <c:v>176.32291666666666</c:v>
                </c:pt>
                <c:pt idx="68861">
                  <c:v>176.32552083333334</c:v>
                </c:pt>
                <c:pt idx="68862">
                  <c:v>176.328125</c:v>
                </c:pt>
                <c:pt idx="68863">
                  <c:v>176.33072916666666</c:v>
                </c:pt>
                <c:pt idx="68864">
                  <c:v>176.33333333333334</c:v>
                </c:pt>
                <c:pt idx="68865">
                  <c:v>176.3359375</c:v>
                </c:pt>
                <c:pt idx="68866">
                  <c:v>176.33854166666666</c:v>
                </c:pt>
                <c:pt idx="68867">
                  <c:v>176.34114583333334</c:v>
                </c:pt>
                <c:pt idx="68868">
                  <c:v>176.34375</c:v>
                </c:pt>
                <c:pt idx="68869">
                  <c:v>176.34635416666666</c:v>
                </c:pt>
                <c:pt idx="68870">
                  <c:v>176.34895833333334</c:v>
                </c:pt>
                <c:pt idx="68871">
                  <c:v>176.3515625</c:v>
                </c:pt>
                <c:pt idx="68872">
                  <c:v>176.35416666666666</c:v>
                </c:pt>
                <c:pt idx="68873">
                  <c:v>176.35677083333334</c:v>
                </c:pt>
                <c:pt idx="68874">
                  <c:v>176.359375</c:v>
                </c:pt>
                <c:pt idx="68875">
                  <c:v>176.36197916666666</c:v>
                </c:pt>
                <c:pt idx="68876">
                  <c:v>176.36458333333334</c:v>
                </c:pt>
                <c:pt idx="68877">
                  <c:v>176.3671875</c:v>
                </c:pt>
                <c:pt idx="68878">
                  <c:v>176.36979166666666</c:v>
                </c:pt>
                <c:pt idx="68879">
                  <c:v>176.37239583333334</c:v>
                </c:pt>
                <c:pt idx="68880">
                  <c:v>176.375</c:v>
                </c:pt>
                <c:pt idx="68881">
                  <c:v>176.37760416666666</c:v>
                </c:pt>
                <c:pt idx="68882">
                  <c:v>176.38020833333334</c:v>
                </c:pt>
                <c:pt idx="68883">
                  <c:v>176.3828125</c:v>
                </c:pt>
                <c:pt idx="68884">
                  <c:v>176.38541666666666</c:v>
                </c:pt>
                <c:pt idx="68885">
                  <c:v>176.38802083333334</c:v>
                </c:pt>
                <c:pt idx="68886">
                  <c:v>176.390625</c:v>
                </c:pt>
                <c:pt idx="68887">
                  <c:v>176.39322916666666</c:v>
                </c:pt>
                <c:pt idx="68888">
                  <c:v>176.39583333333334</c:v>
                </c:pt>
                <c:pt idx="68889">
                  <c:v>176.3984375</c:v>
                </c:pt>
                <c:pt idx="68890">
                  <c:v>176.40104166666666</c:v>
                </c:pt>
                <c:pt idx="68891">
                  <c:v>176.40364583333334</c:v>
                </c:pt>
                <c:pt idx="68892">
                  <c:v>176.40625</c:v>
                </c:pt>
                <c:pt idx="68893">
                  <c:v>176.40885416666666</c:v>
                </c:pt>
                <c:pt idx="68894">
                  <c:v>176.41145833333334</c:v>
                </c:pt>
                <c:pt idx="68895">
                  <c:v>176.4140625</c:v>
                </c:pt>
                <c:pt idx="68896">
                  <c:v>176.41666666666666</c:v>
                </c:pt>
                <c:pt idx="68897">
                  <c:v>176.41927083333334</c:v>
                </c:pt>
                <c:pt idx="68898">
                  <c:v>176.421875</c:v>
                </c:pt>
                <c:pt idx="68899">
                  <c:v>176.42447916666666</c:v>
                </c:pt>
                <c:pt idx="68900">
                  <c:v>176.42708333333334</c:v>
                </c:pt>
                <c:pt idx="68901">
                  <c:v>176.4296875</c:v>
                </c:pt>
                <c:pt idx="68902">
                  <c:v>176.43229166666666</c:v>
                </c:pt>
                <c:pt idx="68903">
                  <c:v>176.43489583333334</c:v>
                </c:pt>
                <c:pt idx="68904">
                  <c:v>176.4375</c:v>
                </c:pt>
                <c:pt idx="68905">
                  <c:v>176.44010416666666</c:v>
                </c:pt>
                <c:pt idx="68906">
                  <c:v>176.44270833333334</c:v>
                </c:pt>
                <c:pt idx="68907">
                  <c:v>176.4453125</c:v>
                </c:pt>
                <c:pt idx="68908">
                  <c:v>176.44791666666666</c:v>
                </c:pt>
                <c:pt idx="68909">
                  <c:v>176.45052083333334</c:v>
                </c:pt>
                <c:pt idx="68910">
                  <c:v>176.453125</c:v>
                </c:pt>
                <c:pt idx="68911">
                  <c:v>176.45572916666666</c:v>
                </c:pt>
                <c:pt idx="68912">
                  <c:v>176.45833333333334</c:v>
                </c:pt>
                <c:pt idx="68913">
                  <c:v>176.4609375</c:v>
                </c:pt>
                <c:pt idx="68914">
                  <c:v>176.46354166666666</c:v>
                </c:pt>
                <c:pt idx="68915">
                  <c:v>176.46614583333334</c:v>
                </c:pt>
                <c:pt idx="68916">
                  <c:v>176.46875</c:v>
                </c:pt>
                <c:pt idx="68917">
                  <c:v>176.47135416666666</c:v>
                </c:pt>
                <c:pt idx="68918">
                  <c:v>176.47395833333334</c:v>
                </c:pt>
                <c:pt idx="68919">
                  <c:v>176.4765625</c:v>
                </c:pt>
                <c:pt idx="68920">
                  <c:v>176.47916666666666</c:v>
                </c:pt>
                <c:pt idx="68921">
                  <c:v>176.48177083333334</c:v>
                </c:pt>
                <c:pt idx="68922">
                  <c:v>176.484375</c:v>
                </c:pt>
                <c:pt idx="68923">
                  <c:v>176.48697916666666</c:v>
                </c:pt>
                <c:pt idx="68924">
                  <c:v>176.48958333333334</c:v>
                </c:pt>
                <c:pt idx="68925">
                  <c:v>176.4921875</c:v>
                </c:pt>
                <c:pt idx="68926">
                  <c:v>176.49479166666666</c:v>
                </c:pt>
                <c:pt idx="68927">
                  <c:v>176.49739583333334</c:v>
                </c:pt>
                <c:pt idx="68928">
                  <c:v>176.5</c:v>
                </c:pt>
                <c:pt idx="68929">
                  <c:v>176.50260416666666</c:v>
                </c:pt>
                <c:pt idx="68930">
                  <c:v>176.50520833333334</c:v>
                </c:pt>
                <c:pt idx="68931">
                  <c:v>176.5078125</c:v>
                </c:pt>
                <c:pt idx="68932">
                  <c:v>176.51041666666666</c:v>
                </c:pt>
                <c:pt idx="68933">
                  <c:v>176.51302083333334</c:v>
                </c:pt>
                <c:pt idx="68934">
                  <c:v>176.515625</c:v>
                </c:pt>
                <c:pt idx="68935">
                  <c:v>176.51822916666666</c:v>
                </c:pt>
                <c:pt idx="68936">
                  <c:v>176.52083333333334</c:v>
                </c:pt>
                <c:pt idx="68937">
                  <c:v>176.5234375</c:v>
                </c:pt>
                <c:pt idx="68938">
                  <c:v>176.52604166666666</c:v>
                </c:pt>
                <c:pt idx="68939">
                  <c:v>176.52864583333334</c:v>
                </c:pt>
                <c:pt idx="68940">
                  <c:v>176.53125</c:v>
                </c:pt>
                <c:pt idx="68941">
                  <c:v>176.53385416666666</c:v>
                </c:pt>
                <c:pt idx="68942">
                  <c:v>176.53645833333334</c:v>
                </c:pt>
                <c:pt idx="68943">
                  <c:v>176.5390625</c:v>
                </c:pt>
                <c:pt idx="68944">
                  <c:v>176.54166666666666</c:v>
                </c:pt>
                <c:pt idx="68945">
                  <c:v>176.54427083333334</c:v>
                </c:pt>
                <c:pt idx="68946">
                  <c:v>176.546875</c:v>
                </c:pt>
                <c:pt idx="68947">
                  <c:v>176.54947916666666</c:v>
                </c:pt>
                <c:pt idx="68948">
                  <c:v>176.55208333333334</c:v>
                </c:pt>
                <c:pt idx="68949">
                  <c:v>176.5546875</c:v>
                </c:pt>
                <c:pt idx="68950">
                  <c:v>176.55729166666666</c:v>
                </c:pt>
                <c:pt idx="68951">
                  <c:v>176.55989583333334</c:v>
                </c:pt>
                <c:pt idx="68952">
                  <c:v>176.5625</c:v>
                </c:pt>
                <c:pt idx="68953">
                  <c:v>176.56510416666666</c:v>
                </c:pt>
                <c:pt idx="68954">
                  <c:v>176.56770833333334</c:v>
                </c:pt>
                <c:pt idx="68955">
                  <c:v>176.5703125</c:v>
                </c:pt>
                <c:pt idx="68956">
                  <c:v>176.57291666666666</c:v>
                </c:pt>
                <c:pt idx="68957">
                  <c:v>176.57552083333334</c:v>
                </c:pt>
                <c:pt idx="68958">
                  <c:v>176.578125</c:v>
                </c:pt>
                <c:pt idx="68959">
                  <c:v>176.58072916666666</c:v>
                </c:pt>
                <c:pt idx="68960">
                  <c:v>176.58333333333334</c:v>
                </c:pt>
                <c:pt idx="68961">
                  <c:v>176.5859375</c:v>
                </c:pt>
                <c:pt idx="68962">
                  <c:v>176.58854166666666</c:v>
                </c:pt>
                <c:pt idx="68963">
                  <c:v>176.59114583333334</c:v>
                </c:pt>
                <c:pt idx="68964">
                  <c:v>176.59375</c:v>
                </c:pt>
                <c:pt idx="68965">
                  <c:v>176.59635416666666</c:v>
                </c:pt>
                <c:pt idx="68966">
                  <c:v>176.59895833333334</c:v>
                </c:pt>
                <c:pt idx="68967">
                  <c:v>176.6015625</c:v>
                </c:pt>
                <c:pt idx="68968">
                  <c:v>176.60416666666666</c:v>
                </c:pt>
                <c:pt idx="68969">
                  <c:v>176.60677083333334</c:v>
                </c:pt>
                <c:pt idx="68970">
                  <c:v>176.609375</c:v>
                </c:pt>
                <c:pt idx="68971">
                  <c:v>176.61197916666666</c:v>
                </c:pt>
                <c:pt idx="68972">
                  <c:v>176.61458333333334</c:v>
                </c:pt>
                <c:pt idx="68973">
                  <c:v>176.6171875</c:v>
                </c:pt>
                <c:pt idx="68974">
                  <c:v>176.61979166666666</c:v>
                </c:pt>
                <c:pt idx="68975">
                  <c:v>176.62239583333334</c:v>
                </c:pt>
                <c:pt idx="68976">
                  <c:v>176.625</c:v>
                </c:pt>
                <c:pt idx="68977">
                  <c:v>176.62760416666666</c:v>
                </c:pt>
                <c:pt idx="68978">
                  <c:v>176.63020833333334</c:v>
                </c:pt>
                <c:pt idx="68979">
                  <c:v>176.6328125</c:v>
                </c:pt>
                <c:pt idx="68980">
                  <c:v>176.63541666666666</c:v>
                </c:pt>
                <c:pt idx="68981">
                  <c:v>176.63802083333334</c:v>
                </c:pt>
                <c:pt idx="68982">
                  <c:v>176.640625</c:v>
                </c:pt>
                <c:pt idx="68983">
                  <c:v>176.64322916666666</c:v>
                </c:pt>
                <c:pt idx="68984">
                  <c:v>176.64583333333334</c:v>
                </c:pt>
                <c:pt idx="68985">
                  <c:v>176.6484375</c:v>
                </c:pt>
                <c:pt idx="68986">
                  <c:v>176.65104166666666</c:v>
                </c:pt>
                <c:pt idx="68987">
                  <c:v>176.65364583333334</c:v>
                </c:pt>
                <c:pt idx="68988">
                  <c:v>176.65625</c:v>
                </c:pt>
                <c:pt idx="68989">
                  <c:v>176.65885416666666</c:v>
                </c:pt>
                <c:pt idx="68990">
                  <c:v>176.66145833333334</c:v>
                </c:pt>
                <c:pt idx="68991">
                  <c:v>176.6640625</c:v>
                </c:pt>
                <c:pt idx="68992">
                  <c:v>176.66666666666666</c:v>
                </c:pt>
                <c:pt idx="68993">
                  <c:v>176.66927083333334</c:v>
                </c:pt>
                <c:pt idx="68994">
                  <c:v>176.671875</c:v>
                </c:pt>
                <c:pt idx="68995">
                  <c:v>176.67447916666666</c:v>
                </c:pt>
                <c:pt idx="68996">
                  <c:v>176.67708333333334</c:v>
                </c:pt>
                <c:pt idx="68997">
                  <c:v>176.6796875</c:v>
                </c:pt>
                <c:pt idx="68998">
                  <c:v>176.68229166666666</c:v>
                </c:pt>
                <c:pt idx="68999">
                  <c:v>176.68489583333334</c:v>
                </c:pt>
                <c:pt idx="69000">
                  <c:v>176.6875</c:v>
                </c:pt>
                <c:pt idx="69001">
                  <c:v>176.69010416666666</c:v>
                </c:pt>
                <c:pt idx="69002">
                  <c:v>176.69270833333334</c:v>
                </c:pt>
                <c:pt idx="69003">
                  <c:v>176.6953125</c:v>
                </c:pt>
                <c:pt idx="69004">
                  <c:v>176.69791666666666</c:v>
                </c:pt>
                <c:pt idx="69005">
                  <c:v>176.70052083333334</c:v>
                </c:pt>
                <c:pt idx="69006">
                  <c:v>176.703125</c:v>
                </c:pt>
                <c:pt idx="69007">
                  <c:v>176.70572916666666</c:v>
                </c:pt>
                <c:pt idx="69008">
                  <c:v>176.70833333333334</c:v>
                </c:pt>
                <c:pt idx="69009">
                  <c:v>176.7109375</c:v>
                </c:pt>
                <c:pt idx="69010">
                  <c:v>176.71354166666666</c:v>
                </c:pt>
                <c:pt idx="69011">
                  <c:v>176.71614583333334</c:v>
                </c:pt>
                <c:pt idx="69012">
                  <c:v>176.71875</c:v>
                </c:pt>
                <c:pt idx="69013">
                  <c:v>176.72135416666666</c:v>
                </c:pt>
                <c:pt idx="69014">
                  <c:v>176.72395833333334</c:v>
                </c:pt>
                <c:pt idx="69015">
                  <c:v>176.7265625</c:v>
                </c:pt>
                <c:pt idx="69016">
                  <c:v>176.72916666666666</c:v>
                </c:pt>
                <c:pt idx="69017">
                  <c:v>176.73177083333334</c:v>
                </c:pt>
                <c:pt idx="69018">
                  <c:v>176.734375</c:v>
                </c:pt>
                <c:pt idx="69019">
                  <c:v>176.73697916666666</c:v>
                </c:pt>
                <c:pt idx="69020">
                  <c:v>176.73958333333334</c:v>
                </c:pt>
                <c:pt idx="69021">
                  <c:v>176.7421875</c:v>
                </c:pt>
                <c:pt idx="69022">
                  <c:v>176.74479166666666</c:v>
                </c:pt>
                <c:pt idx="69023">
                  <c:v>176.74739583333334</c:v>
                </c:pt>
                <c:pt idx="69024">
                  <c:v>176.75</c:v>
                </c:pt>
                <c:pt idx="69025">
                  <c:v>176.75260416666666</c:v>
                </c:pt>
                <c:pt idx="69026">
                  <c:v>176.75520833333334</c:v>
                </c:pt>
                <c:pt idx="69027">
                  <c:v>176.7578125</c:v>
                </c:pt>
                <c:pt idx="69028">
                  <c:v>176.76041666666666</c:v>
                </c:pt>
                <c:pt idx="69029">
                  <c:v>176.76302083333334</c:v>
                </c:pt>
                <c:pt idx="69030">
                  <c:v>176.765625</c:v>
                </c:pt>
                <c:pt idx="69031">
                  <c:v>176.76822916666666</c:v>
                </c:pt>
                <c:pt idx="69032">
                  <c:v>176.77083333333334</c:v>
                </c:pt>
                <c:pt idx="69033">
                  <c:v>176.7734375</c:v>
                </c:pt>
                <c:pt idx="69034">
                  <c:v>176.77604166666666</c:v>
                </c:pt>
                <c:pt idx="69035">
                  <c:v>176.77864583333334</c:v>
                </c:pt>
                <c:pt idx="69036">
                  <c:v>176.78125</c:v>
                </c:pt>
                <c:pt idx="69037">
                  <c:v>176.78385416666666</c:v>
                </c:pt>
                <c:pt idx="69038">
                  <c:v>176.78645833333334</c:v>
                </c:pt>
                <c:pt idx="69039">
                  <c:v>176.7890625</c:v>
                </c:pt>
                <c:pt idx="69040">
                  <c:v>176.79166666666666</c:v>
                </c:pt>
                <c:pt idx="69041">
                  <c:v>176.79427083333334</c:v>
                </c:pt>
                <c:pt idx="69042">
                  <c:v>176.796875</c:v>
                </c:pt>
                <c:pt idx="69043">
                  <c:v>176.79947916666666</c:v>
                </c:pt>
                <c:pt idx="69044">
                  <c:v>176.80208333333334</c:v>
                </c:pt>
                <c:pt idx="69045">
                  <c:v>176.8046875</c:v>
                </c:pt>
                <c:pt idx="69046">
                  <c:v>176.80729166666666</c:v>
                </c:pt>
                <c:pt idx="69047">
                  <c:v>176.80989583333334</c:v>
                </c:pt>
                <c:pt idx="69048">
                  <c:v>176.8125</c:v>
                </c:pt>
                <c:pt idx="69049">
                  <c:v>176.81510416666666</c:v>
                </c:pt>
                <c:pt idx="69050">
                  <c:v>176.81770833333334</c:v>
                </c:pt>
                <c:pt idx="69051">
                  <c:v>176.8203125</c:v>
                </c:pt>
                <c:pt idx="69052">
                  <c:v>176.82291666666666</c:v>
                </c:pt>
                <c:pt idx="69053">
                  <c:v>176.82552083333334</c:v>
                </c:pt>
                <c:pt idx="69054">
                  <c:v>176.828125</c:v>
                </c:pt>
                <c:pt idx="69055">
                  <c:v>176.83072916666666</c:v>
                </c:pt>
                <c:pt idx="69056">
                  <c:v>176.83333333333334</c:v>
                </c:pt>
                <c:pt idx="69057">
                  <c:v>176.8359375</c:v>
                </c:pt>
                <c:pt idx="69058">
                  <c:v>176.83854166666666</c:v>
                </c:pt>
                <c:pt idx="69059">
                  <c:v>176.84114583333334</c:v>
                </c:pt>
                <c:pt idx="69060">
                  <c:v>176.84375</c:v>
                </c:pt>
                <c:pt idx="69061">
                  <c:v>176.84635416666666</c:v>
                </c:pt>
                <c:pt idx="69062">
                  <c:v>176.84895833333334</c:v>
                </c:pt>
                <c:pt idx="69063">
                  <c:v>176.8515625</c:v>
                </c:pt>
                <c:pt idx="69064">
                  <c:v>176.85416666666666</c:v>
                </c:pt>
                <c:pt idx="69065">
                  <c:v>176.85677083333334</c:v>
                </c:pt>
                <c:pt idx="69066">
                  <c:v>176.859375</c:v>
                </c:pt>
                <c:pt idx="69067">
                  <c:v>176.86197916666666</c:v>
                </c:pt>
                <c:pt idx="69068">
                  <c:v>176.86458333333334</c:v>
                </c:pt>
                <c:pt idx="69069">
                  <c:v>176.8671875</c:v>
                </c:pt>
                <c:pt idx="69070">
                  <c:v>176.86979166666666</c:v>
                </c:pt>
                <c:pt idx="69071">
                  <c:v>176.87239583333334</c:v>
                </c:pt>
                <c:pt idx="69072">
                  <c:v>176.875</c:v>
                </c:pt>
                <c:pt idx="69073">
                  <c:v>176.87760416666666</c:v>
                </c:pt>
                <c:pt idx="69074">
                  <c:v>176.88020833333334</c:v>
                </c:pt>
                <c:pt idx="69075">
                  <c:v>176.8828125</c:v>
                </c:pt>
                <c:pt idx="69076">
                  <c:v>176.88541666666666</c:v>
                </c:pt>
                <c:pt idx="69077">
                  <c:v>176.88802083333334</c:v>
                </c:pt>
                <c:pt idx="69078">
                  <c:v>176.890625</c:v>
                </c:pt>
                <c:pt idx="69079">
                  <c:v>176.89322916666666</c:v>
                </c:pt>
                <c:pt idx="69080">
                  <c:v>176.89583333333334</c:v>
                </c:pt>
                <c:pt idx="69081">
                  <c:v>176.8984375</c:v>
                </c:pt>
                <c:pt idx="69082">
                  <c:v>176.90104166666666</c:v>
                </c:pt>
                <c:pt idx="69083">
                  <c:v>176.90364583333334</c:v>
                </c:pt>
                <c:pt idx="69084">
                  <c:v>176.90625</c:v>
                </c:pt>
                <c:pt idx="69085">
                  <c:v>176.90885416666666</c:v>
                </c:pt>
                <c:pt idx="69086">
                  <c:v>176.91145833333334</c:v>
                </c:pt>
                <c:pt idx="69087">
                  <c:v>176.9140625</c:v>
                </c:pt>
                <c:pt idx="69088">
                  <c:v>176.91666666666666</c:v>
                </c:pt>
                <c:pt idx="69089">
                  <c:v>176.91927083333334</c:v>
                </c:pt>
                <c:pt idx="69090">
                  <c:v>176.921875</c:v>
                </c:pt>
                <c:pt idx="69091">
                  <c:v>176.92447916666666</c:v>
                </c:pt>
                <c:pt idx="69092">
                  <c:v>176.92708333333334</c:v>
                </c:pt>
                <c:pt idx="69093">
                  <c:v>176.9296875</c:v>
                </c:pt>
                <c:pt idx="69094">
                  <c:v>176.93229166666666</c:v>
                </c:pt>
                <c:pt idx="69095">
                  <c:v>176.93489583333334</c:v>
                </c:pt>
                <c:pt idx="69096">
                  <c:v>176.9375</c:v>
                </c:pt>
                <c:pt idx="69097">
                  <c:v>176.94010416666666</c:v>
                </c:pt>
                <c:pt idx="69098">
                  <c:v>176.94270833333334</c:v>
                </c:pt>
                <c:pt idx="69099">
                  <c:v>176.9453125</c:v>
                </c:pt>
                <c:pt idx="69100">
                  <c:v>176.94791666666666</c:v>
                </c:pt>
                <c:pt idx="69101">
                  <c:v>176.95052083333334</c:v>
                </c:pt>
                <c:pt idx="69102">
                  <c:v>176.953125</c:v>
                </c:pt>
                <c:pt idx="69103">
                  <c:v>176.95572916666666</c:v>
                </c:pt>
                <c:pt idx="69104">
                  <c:v>176.95833333333334</c:v>
                </c:pt>
                <c:pt idx="69105">
                  <c:v>176.9609375</c:v>
                </c:pt>
                <c:pt idx="69106">
                  <c:v>176.96354166666666</c:v>
                </c:pt>
                <c:pt idx="69107">
                  <c:v>176.96614583333334</c:v>
                </c:pt>
                <c:pt idx="69108">
                  <c:v>176.96875</c:v>
                </c:pt>
                <c:pt idx="69109">
                  <c:v>176.97135416666666</c:v>
                </c:pt>
                <c:pt idx="69110">
                  <c:v>176.97395833333334</c:v>
                </c:pt>
                <c:pt idx="69111">
                  <c:v>176.9765625</c:v>
                </c:pt>
                <c:pt idx="69112">
                  <c:v>176.97916666666666</c:v>
                </c:pt>
                <c:pt idx="69113">
                  <c:v>176.98177083333334</c:v>
                </c:pt>
                <c:pt idx="69114">
                  <c:v>176.984375</c:v>
                </c:pt>
                <c:pt idx="69115">
                  <c:v>176.98697916666666</c:v>
                </c:pt>
                <c:pt idx="69116">
                  <c:v>176.98958333333334</c:v>
                </c:pt>
                <c:pt idx="69117">
                  <c:v>176.9921875</c:v>
                </c:pt>
                <c:pt idx="69118">
                  <c:v>176.99479166666666</c:v>
                </c:pt>
                <c:pt idx="69119">
                  <c:v>176.99739583333334</c:v>
                </c:pt>
                <c:pt idx="69120">
                  <c:v>177</c:v>
                </c:pt>
                <c:pt idx="69121">
                  <c:v>177.00260416666666</c:v>
                </c:pt>
                <c:pt idx="69122">
                  <c:v>177.00520833333334</c:v>
                </c:pt>
                <c:pt idx="69123">
                  <c:v>177.0078125</c:v>
                </c:pt>
                <c:pt idx="69124">
                  <c:v>177.01041666666666</c:v>
                </c:pt>
                <c:pt idx="69125">
                  <c:v>177.01302083333334</c:v>
                </c:pt>
                <c:pt idx="69126">
                  <c:v>177.015625</c:v>
                </c:pt>
                <c:pt idx="69127">
                  <c:v>177.01822916666666</c:v>
                </c:pt>
                <c:pt idx="69128">
                  <c:v>177.02083333333334</c:v>
                </c:pt>
                <c:pt idx="69129">
                  <c:v>177.0234375</c:v>
                </c:pt>
                <c:pt idx="69130">
                  <c:v>177.02604166666666</c:v>
                </c:pt>
                <c:pt idx="69131">
                  <c:v>177.02864583333334</c:v>
                </c:pt>
                <c:pt idx="69132">
                  <c:v>177.03125</c:v>
                </c:pt>
                <c:pt idx="69133">
                  <c:v>177.03385416666666</c:v>
                </c:pt>
                <c:pt idx="69134">
                  <c:v>177.03645833333334</c:v>
                </c:pt>
                <c:pt idx="69135">
                  <c:v>177.0390625</c:v>
                </c:pt>
                <c:pt idx="69136">
                  <c:v>177.04166666666666</c:v>
                </c:pt>
                <c:pt idx="69137">
                  <c:v>177.04427083333334</c:v>
                </c:pt>
                <c:pt idx="69138">
                  <c:v>177.046875</c:v>
                </c:pt>
                <c:pt idx="69139">
                  <c:v>177.04947916666666</c:v>
                </c:pt>
                <c:pt idx="69140">
                  <c:v>177.05208333333334</c:v>
                </c:pt>
                <c:pt idx="69141">
                  <c:v>177.0546875</c:v>
                </c:pt>
                <c:pt idx="69142">
                  <c:v>177.05729166666666</c:v>
                </c:pt>
                <c:pt idx="69143">
                  <c:v>177.05989583333334</c:v>
                </c:pt>
                <c:pt idx="69144">
                  <c:v>177.0625</c:v>
                </c:pt>
                <c:pt idx="69145">
                  <c:v>177.06510416666666</c:v>
                </c:pt>
                <c:pt idx="69146">
                  <c:v>177.06770833333334</c:v>
                </c:pt>
                <c:pt idx="69147">
                  <c:v>177.0703125</c:v>
                </c:pt>
                <c:pt idx="69148">
                  <c:v>177.07291666666666</c:v>
                </c:pt>
                <c:pt idx="69149">
                  <c:v>177.07552083333334</c:v>
                </c:pt>
                <c:pt idx="69150">
                  <c:v>177.078125</c:v>
                </c:pt>
                <c:pt idx="69151">
                  <c:v>177.08072916666666</c:v>
                </c:pt>
                <c:pt idx="69152">
                  <c:v>177.08333333333334</c:v>
                </c:pt>
                <c:pt idx="69153">
                  <c:v>177.0859375</c:v>
                </c:pt>
                <c:pt idx="69154">
                  <c:v>177.08854166666666</c:v>
                </c:pt>
                <c:pt idx="69155">
                  <c:v>177.09114583333334</c:v>
                </c:pt>
                <c:pt idx="69156">
                  <c:v>177.09375</c:v>
                </c:pt>
                <c:pt idx="69157">
                  <c:v>177.09635416666666</c:v>
                </c:pt>
                <c:pt idx="69158">
                  <c:v>177.09895833333334</c:v>
                </c:pt>
                <c:pt idx="69159">
                  <c:v>177.1015625</c:v>
                </c:pt>
                <c:pt idx="69160">
                  <c:v>177.10416666666666</c:v>
                </c:pt>
                <c:pt idx="69161">
                  <c:v>177.10677083333334</c:v>
                </c:pt>
                <c:pt idx="69162">
                  <c:v>177.109375</c:v>
                </c:pt>
                <c:pt idx="69163">
                  <c:v>177.11197916666666</c:v>
                </c:pt>
                <c:pt idx="69164">
                  <c:v>177.11458333333334</c:v>
                </c:pt>
                <c:pt idx="69165">
                  <c:v>177.1171875</c:v>
                </c:pt>
                <c:pt idx="69166">
                  <c:v>177.11979166666666</c:v>
                </c:pt>
                <c:pt idx="69167">
                  <c:v>177.12239583333334</c:v>
                </c:pt>
                <c:pt idx="69168">
                  <c:v>177.125</c:v>
                </c:pt>
                <c:pt idx="69169">
                  <c:v>177.12760416666666</c:v>
                </c:pt>
                <c:pt idx="69170">
                  <c:v>177.13020833333334</c:v>
                </c:pt>
                <c:pt idx="69171">
                  <c:v>177.1328125</c:v>
                </c:pt>
                <c:pt idx="69172">
                  <c:v>177.13541666666666</c:v>
                </c:pt>
                <c:pt idx="69173">
                  <c:v>177.13802083333334</c:v>
                </c:pt>
                <c:pt idx="69174">
                  <c:v>177.140625</c:v>
                </c:pt>
                <c:pt idx="69175">
                  <c:v>177.14322916666666</c:v>
                </c:pt>
                <c:pt idx="69176">
                  <c:v>177.14583333333334</c:v>
                </c:pt>
                <c:pt idx="69177">
                  <c:v>177.1484375</c:v>
                </c:pt>
                <c:pt idx="69178">
                  <c:v>177.15104166666666</c:v>
                </c:pt>
                <c:pt idx="69179">
                  <c:v>177.15364583333334</c:v>
                </c:pt>
                <c:pt idx="69180">
                  <c:v>177.15625</c:v>
                </c:pt>
                <c:pt idx="69181">
                  <c:v>177.15885416666666</c:v>
                </c:pt>
                <c:pt idx="69182">
                  <c:v>177.16145833333334</c:v>
                </c:pt>
                <c:pt idx="69183">
                  <c:v>177.1640625</c:v>
                </c:pt>
                <c:pt idx="69184">
                  <c:v>177.16666666666666</c:v>
                </c:pt>
                <c:pt idx="69185">
                  <c:v>177.16927083333334</c:v>
                </c:pt>
                <c:pt idx="69186">
                  <c:v>177.171875</c:v>
                </c:pt>
                <c:pt idx="69187">
                  <c:v>177.17447916666666</c:v>
                </c:pt>
                <c:pt idx="69188">
                  <c:v>177.17708333333334</c:v>
                </c:pt>
                <c:pt idx="69189">
                  <c:v>177.1796875</c:v>
                </c:pt>
                <c:pt idx="69190">
                  <c:v>177.18229166666666</c:v>
                </c:pt>
                <c:pt idx="69191">
                  <c:v>177.18489583333334</c:v>
                </c:pt>
                <c:pt idx="69192">
                  <c:v>177.1875</c:v>
                </c:pt>
                <c:pt idx="69193">
                  <c:v>177.19010416666666</c:v>
                </c:pt>
                <c:pt idx="69194">
                  <c:v>177.19270833333334</c:v>
                </c:pt>
                <c:pt idx="69195">
                  <c:v>177.1953125</c:v>
                </c:pt>
                <c:pt idx="69196">
                  <c:v>177.19791666666666</c:v>
                </c:pt>
                <c:pt idx="69197">
                  <c:v>177.20052083333334</c:v>
                </c:pt>
                <c:pt idx="69198">
                  <c:v>177.203125</c:v>
                </c:pt>
                <c:pt idx="69199">
                  <c:v>177.20572916666666</c:v>
                </c:pt>
                <c:pt idx="69200">
                  <c:v>177.20833333333334</c:v>
                </c:pt>
                <c:pt idx="69201">
                  <c:v>177.2109375</c:v>
                </c:pt>
                <c:pt idx="69202">
                  <c:v>177.21354166666666</c:v>
                </c:pt>
                <c:pt idx="69203">
                  <c:v>177.21614583333334</c:v>
                </c:pt>
                <c:pt idx="69204">
                  <c:v>177.21875</c:v>
                </c:pt>
                <c:pt idx="69205">
                  <c:v>177.22135416666666</c:v>
                </c:pt>
                <c:pt idx="69206">
                  <c:v>177.22395833333334</c:v>
                </c:pt>
                <c:pt idx="69207">
                  <c:v>177.2265625</c:v>
                </c:pt>
                <c:pt idx="69208">
                  <c:v>177.22916666666666</c:v>
                </c:pt>
                <c:pt idx="69209">
                  <c:v>177.23177083333334</c:v>
                </c:pt>
                <c:pt idx="69210">
                  <c:v>177.234375</c:v>
                </c:pt>
                <c:pt idx="69211">
                  <c:v>177.23697916666666</c:v>
                </c:pt>
                <c:pt idx="69212">
                  <c:v>177.23958333333334</c:v>
                </c:pt>
                <c:pt idx="69213">
                  <c:v>177.2421875</c:v>
                </c:pt>
                <c:pt idx="69214">
                  <c:v>177.24479166666666</c:v>
                </c:pt>
                <c:pt idx="69215">
                  <c:v>177.24739583333334</c:v>
                </c:pt>
                <c:pt idx="69216">
                  <c:v>177.25</c:v>
                </c:pt>
                <c:pt idx="69217">
                  <c:v>177.25260416666666</c:v>
                </c:pt>
                <c:pt idx="69218">
                  <c:v>177.25520833333334</c:v>
                </c:pt>
                <c:pt idx="69219">
                  <c:v>177.2578125</c:v>
                </c:pt>
                <c:pt idx="69220">
                  <c:v>177.26041666666666</c:v>
                </c:pt>
                <c:pt idx="69221">
                  <c:v>177.26302083333334</c:v>
                </c:pt>
                <c:pt idx="69222">
                  <c:v>177.265625</c:v>
                </c:pt>
                <c:pt idx="69223">
                  <c:v>177.26822916666666</c:v>
                </c:pt>
                <c:pt idx="69224">
                  <c:v>177.27083333333334</c:v>
                </c:pt>
                <c:pt idx="69225">
                  <c:v>177.2734375</c:v>
                </c:pt>
                <c:pt idx="69226">
                  <c:v>177.27604166666666</c:v>
                </c:pt>
                <c:pt idx="69227">
                  <c:v>177.27864583333334</c:v>
                </c:pt>
                <c:pt idx="69228">
                  <c:v>177.28125</c:v>
                </c:pt>
                <c:pt idx="69229">
                  <c:v>177.28385416666666</c:v>
                </c:pt>
                <c:pt idx="69230">
                  <c:v>177.28645833333334</c:v>
                </c:pt>
                <c:pt idx="69231">
                  <c:v>177.2890625</c:v>
                </c:pt>
                <c:pt idx="69232">
                  <c:v>177.29166666666666</c:v>
                </c:pt>
                <c:pt idx="69233">
                  <c:v>177.29427083333334</c:v>
                </c:pt>
                <c:pt idx="69234">
                  <c:v>177.296875</c:v>
                </c:pt>
                <c:pt idx="69235">
                  <c:v>177.29947916666666</c:v>
                </c:pt>
                <c:pt idx="69236">
                  <c:v>177.30208333333334</c:v>
                </c:pt>
                <c:pt idx="69237">
                  <c:v>177.3046875</c:v>
                </c:pt>
                <c:pt idx="69238">
                  <c:v>177.30729166666666</c:v>
                </c:pt>
                <c:pt idx="69239">
                  <c:v>177.30989583333334</c:v>
                </c:pt>
                <c:pt idx="69240">
                  <c:v>177.3125</c:v>
                </c:pt>
                <c:pt idx="69241">
                  <c:v>177.31510416666666</c:v>
                </c:pt>
                <c:pt idx="69242">
                  <c:v>177.31770833333334</c:v>
                </c:pt>
                <c:pt idx="69243">
                  <c:v>177.3203125</c:v>
                </c:pt>
                <c:pt idx="69244">
                  <c:v>177.32291666666666</c:v>
                </c:pt>
                <c:pt idx="69245">
                  <c:v>177.32552083333334</c:v>
                </c:pt>
                <c:pt idx="69246">
                  <c:v>177.328125</c:v>
                </c:pt>
                <c:pt idx="69247">
                  <c:v>177.33072916666666</c:v>
                </c:pt>
                <c:pt idx="69248">
                  <c:v>177.33333333333334</c:v>
                </c:pt>
                <c:pt idx="69249">
                  <c:v>177.3359375</c:v>
                </c:pt>
                <c:pt idx="69250">
                  <c:v>177.33854166666666</c:v>
                </c:pt>
                <c:pt idx="69251">
                  <c:v>177.34114583333334</c:v>
                </c:pt>
                <c:pt idx="69252">
                  <c:v>177.34375</c:v>
                </c:pt>
                <c:pt idx="69253">
                  <c:v>177.34635416666666</c:v>
                </c:pt>
                <c:pt idx="69254">
                  <c:v>177.34895833333334</c:v>
                </c:pt>
                <c:pt idx="69255">
                  <c:v>177.3515625</c:v>
                </c:pt>
                <c:pt idx="69256">
                  <c:v>177.35416666666666</c:v>
                </c:pt>
                <c:pt idx="69257">
                  <c:v>177.35677083333334</c:v>
                </c:pt>
                <c:pt idx="69258">
                  <c:v>177.359375</c:v>
                </c:pt>
                <c:pt idx="69259">
                  <c:v>177.36197916666666</c:v>
                </c:pt>
                <c:pt idx="69260">
                  <c:v>177.36458333333334</c:v>
                </c:pt>
                <c:pt idx="69261">
                  <c:v>177.3671875</c:v>
                </c:pt>
                <c:pt idx="69262">
                  <c:v>177.36979166666666</c:v>
                </c:pt>
                <c:pt idx="69263">
                  <c:v>177.37239583333334</c:v>
                </c:pt>
                <c:pt idx="69264">
                  <c:v>177.375</c:v>
                </c:pt>
                <c:pt idx="69265">
                  <c:v>177.37760416666666</c:v>
                </c:pt>
                <c:pt idx="69266">
                  <c:v>177.38020833333334</c:v>
                </c:pt>
                <c:pt idx="69267">
                  <c:v>177.3828125</c:v>
                </c:pt>
                <c:pt idx="69268">
                  <c:v>177.38541666666666</c:v>
                </c:pt>
                <c:pt idx="69269">
                  <c:v>177.38802083333334</c:v>
                </c:pt>
                <c:pt idx="69270">
                  <c:v>177.390625</c:v>
                </c:pt>
                <c:pt idx="69271">
                  <c:v>177.39322916666666</c:v>
                </c:pt>
                <c:pt idx="69272">
                  <c:v>177.39583333333334</c:v>
                </c:pt>
                <c:pt idx="69273">
                  <c:v>177.3984375</c:v>
                </c:pt>
                <c:pt idx="69274">
                  <c:v>177.40104166666666</c:v>
                </c:pt>
                <c:pt idx="69275">
                  <c:v>177.40364583333334</c:v>
                </c:pt>
                <c:pt idx="69276">
                  <c:v>177.40625</c:v>
                </c:pt>
                <c:pt idx="69277">
                  <c:v>177.40885416666666</c:v>
                </c:pt>
                <c:pt idx="69278">
                  <c:v>177.41145833333334</c:v>
                </c:pt>
                <c:pt idx="69279">
                  <c:v>177.4140625</c:v>
                </c:pt>
                <c:pt idx="69280">
                  <c:v>177.41666666666666</c:v>
                </c:pt>
                <c:pt idx="69281">
                  <c:v>177.41927083333334</c:v>
                </c:pt>
                <c:pt idx="69282">
                  <c:v>177.421875</c:v>
                </c:pt>
                <c:pt idx="69283">
                  <c:v>177.42447916666666</c:v>
                </c:pt>
                <c:pt idx="69284">
                  <c:v>177.42708333333334</c:v>
                </c:pt>
                <c:pt idx="69285">
                  <c:v>177.4296875</c:v>
                </c:pt>
                <c:pt idx="69286">
                  <c:v>177.43229166666666</c:v>
                </c:pt>
                <c:pt idx="69287">
                  <c:v>177.43489583333334</c:v>
                </c:pt>
                <c:pt idx="69288">
                  <c:v>177.4375</c:v>
                </c:pt>
                <c:pt idx="69289">
                  <c:v>177.44010416666666</c:v>
                </c:pt>
                <c:pt idx="69290">
                  <c:v>177.44270833333334</c:v>
                </c:pt>
                <c:pt idx="69291">
                  <c:v>177.4453125</c:v>
                </c:pt>
                <c:pt idx="69292">
                  <c:v>177.44791666666666</c:v>
                </c:pt>
                <c:pt idx="69293">
                  <c:v>177.45052083333334</c:v>
                </c:pt>
                <c:pt idx="69294">
                  <c:v>177.453125</c:v>
                </c:pt>
                <c:pt idx="69295">
                  <c:v>177.45572916666666</c:v>
                </c:pt>
                <c:pt idx="69296">
                  <c:v>177.45833333333334</c:v>
                </c:pt>
                <c:pt idx="69297">
                  <c:v>177.4609375</c:v>
                </c:pt>
                <c:pt idx="69298">
                  <c:v>177.46354166666666</c:v>
                </c:pt>
                <c:pt idx="69299">
                  <c:v>177.46614583333334</c:v>
                </c:pt>
                <c:pt idx="69300">
                  <c:v>177.46875</c:v>
                </c:pt>
                <c:pt idx="69301">
                  <c:v>177.47135416666666</c:v>
                </c:pt>
                <c:pt idx="69302">
                  <c:v>177.47395833333334</c:v>
                </c:pt>
                <c:pt idx="69303">
                  <c:v>177.4765625</c:v>
                </c:pt>
                <c:pt idx="69304">
                  <c:v>177.47916666666666</c:v>
                </c:pt>
                <c:pt idx="69305">
                  <c:v>177.48177083333334</c:v>
                </c:pt>
                <c:pt idx="69306">
                  <c:v>177.484375</c:v>
                </c:pt>
                <c:pt idx="69307">
                  <c:v>177.48697916666666</c:v>
                </c:pt>
                <c:pt idx="69308">
                  <c:v>177.48958333333334</c:v>
                </c:pt>
                <c:pt idx="69309">
                  <c:v>177.4921875</c:v>
                </c:pt>
                <c:pt idx="69310">
                  <c:v>177.49479166666666</c:v>
                </c:pt>
                <c:pt idx="69311">
                  <c:v>177.49739583333334</c:v>
                </c:pt>
                <c:pt idx="69312">
                  <c:v>177.5</c:v>
                </c:pt>
                <c:pt idx="69313">
                  <c:v>177.50260416666666</c:v>
                </c:pt>
                <c:pt idx="69314">
                  <c:v>177.50520833333334</c:v>
                </c:pt>
                <c:pt idx="69315">
                  <c:v>177.5078125</c:v>
                </c:pt>
                <c:pt idx="69316">
                  <c:v>177.51041666666666</c:v>
                </c:pt>
                <c:pt idx="69317">
                  <c:v>177.51302083333334</c:v>
                </c:pt>
                <c:pt idx="69318">
                  <c:v>177.515625</c:v>
                </c:pt>
                <c:pt idx="69319">
                  <c:v>177.51822916666666</c:v>
                </c:pt>
                <c:pt idx="69320">
                  <c:v>177.52083333333334</c:v>
                </c:pt>
                <c:pt idx="69321">
                  <c:v>177.5234375</c:v>
                </c:pt>
                <c:pt idx="69322">
                  <c:v>177.52604166666666</c:v>
                </c:pt>
                <c:pt idx="69323">
                  <c:v>177.52864583333334</c:v>
                </c:pt>
                <c:pt idx="69324">
                  <c:v>177.53125</c:v>
                </c:pt>
                <c:pt idx="69325">
                  <c:v>177.53385416666666</c:v>
                </c:pt>
                <c:pt idx="69326">
                  <c:v>177.53645833333334</c:v>
                </c:pt>
                <c:pt idx="69327">
                  <c:v>177.5390625</c:v>
                </c:pt>
                <c:pt idx="69328">
                  <c:v>177.54166666666666</c:v>
                </c:pt>
                <c:pt idx="69329">
                  <c:v>177.54427083333334</c:v>
                </c:pt>
                <c:pt idx="69330">
                  <c:v>177.546875</c:v>
                </c:pt>
                <c:pt idx="69331">
                  <c:v>177.54947916666666</c:v>
                </c:pt>
                <c:pt idx="69332">
                  <c:v>177.55208333333334</c:v>
                </c:pt>
                <c:pt idx="69333">
                  <c:v>177.5546875</c:v>
                </c:pt>
                <c:pt idx="69334">
                  <c:v>177.55729166666666</c:v>
                </c:pt>
                <c:pt idx="69335">
                  <c:v>177.55989583333334</c:v>
                </c:pt>
                <c:pt idx="69336">
                  <c:v>177.5625</c:v>
                </c:pt>
                <c:pt idx="69337">
                  <c:v>177.56510416666666</c:v>
                </c:pt>
                <c:pt idx="69338">
                  <c:v>177.56770833333334</c:v>
                </c:pt>
                <c:pt idx="69339">
                  <c:v>177.5703125</c:v>
                </c:pt>
                <c:pt idx="69340">
                  <c:v>177.57291666666666</c:v>
                </c:pt>
                <c:pt idx="69341">
                  <c:v>177.57552083333334</c:v>
                </c:pt>
                <c:pt idx="69342">
                  <c:v>177.578125</c:v>
                </c:pt>
                <c:pt idx="69343">
                  <c:v>177.58072916666666</c:v>
                </c:pt>
                <c:pt idx="69344">
                  <c:v>177.58333333333334</c:v>
                </c:pt>
                <c:pt idx="69345">
                  <c:v>177.5859375</c:v>
                </c:pt>
                <c:pt idx="69346">
                  <c:v>177.58854166666666</c:v>
                </c:pt>
                <c:pt idx="69347">
                  <c:v>177.59114583333334</c:v>
                </c:pt>
                <c:pt idx="69348">
                  <c:v>177.59375</c:v>
                </c:pt>
                <c:pt idx="69349">
                  <c:v>177.59635416666666</c:v>
                </c:pt>
                <c:pt idx="69350">
                  <c:v>177.59895833333334</c:v>
                </c:pt>
                <c:pt idx="69351">
                  <c:v>177.6015625</c:v>
                </c:pt>
                <c:pt idx="69352">
                  <c:v>177.60416666666666</c:v>
                </c:pt>
                <c:pt idx="69353">
                  <c:v>177.60677083333334</c:v>
                </c:pt>
                <c:pt idx="69354">
                  <c:v>177.609375</c:v>
                </c:pt>
                <c:pt idx="69355">
                  <c:v>177.61197916666666</c:v>
                </c:pt>
                <c:pt idx="69356">
                  <c:v>177.61458333333334</c:v>
                </c:pt>
                <c:pt idx="69357">
                  <c:v>177.6171875</c:v>
                </c:pt>
                <c:pt idx="69358">
                  <c:v>177.61979166666666</c:v>
                </c:pt>
                <c:pt idx="69359">
                  <c:v>177.62239583333334</c:v>
                </c:pt>
                <c:pt idx="69360">
                  <c:v>177.625</c:v>
                </c:pt>
                <c:pt idx="69361">
                  <c:v>177.62760416666666</c:v>
                </c:pt>
                <c:pt idx="69362">
                  <c:v>177.63020833333334</c:v>
                </c:pt>
                <c:pt idx="69363">
                  <c:v>177.6328125</c:v>
                </c:pt>
                <c:pt idx="69364">
                  <c:v>177.63541666666666</c:v>
                </c:pt>
                <c:pt idx="69365">
                  <c:v>177.63802083333334</c:v>
                </c:pt>
                <c:pt idx="69366">
                  <c:v>177.640625</c:v>
                </c:pt>
                <c:pt idx="69367">
                  <c:v>177.64322916666666</c:v>
                </c:pt>
                <c:pt idx="69368">
                  <c:v>177.64583333333334</c:v>
                </c:pt>
                <c:pt idx="69369">
                  <c:v>177.6484375</c:v>
                </c:pt>
                <c:pt idx="69370">
                  <c:v>177.65104166666666</c:v>
                </c:pt>
                <c:pt idx="69371">
                  <c:v>177.65364583333334</c:v>
                </c:pt>
                <c:pt idx="69372">
                  <c:v>177.65625</c:v>
                </c:pt>
                <c:pt idx="69373">
                  <c:v>177.65885416666666</c:v>
                </c:pt>
                <c:pt idx="69374">
                  <c:v>177.66145833333334</c:v>
                </c:pt>
                <c:pt idx="69375">
                  <c:v>177.6640625</c:v>
                </c:pt>
                <c:pt idx="69376">
                  <c:v>177.66666666666666</c:v>
                </c:pt>
                <c:pt idx="69377">
                  <c:v>177.66927083333334</c:v>
                </c:pt>
                <c:pt idx="69378">
                  <c:v>177.671875</c:v>
                </c:pt>
                <c:pt idx="69379">
                  <c:v>177.67447916666666</c:v>
                </c:pt>
                <c:pt idx="69380">
                  <c:v>177.67708333333334</c:v>
                </c:pt>
                <c:pt idx="69381">
                  <c:v>177.6796875</c:v>
                </c:pt>
                <c:pt idx="69382">
                  <c:v>177.68229166666666</c:v>
                </c:pt>
                <c:pt idx="69383">
                  <c:v>177.68489583333334</c:v>
                </c:pt>
                <c:pt idx="69384">
                  <c:v>177.6875</c:v>
                </c:pt>
                <c:pt idx="69385">
                  <c:v>177.69010416666666</c:v>
                </c:pt>
                <c:pt idx="69386">
                  <c:v>177.69270833333334</c:v>
                </c:pt>
                <c:pt idx="69387">
                  <c:v>177.6953125</c:v>
                </c:pt>
                <c:pt idx="69388">
                  <c:v>177.69791666666666</c:v>
                </c:pt>
                <c:pt idx="69389">
                  <c:v>177.70052083333334</c:v>
                </c:pt>
                <c:pt idx="69390">
                  <c:v>177.703125</c:v>
                </c:pt>
                <c:pt idx="69391">
                  <c:v>177.70572916666666</c:v>
                </c:pt>
                <c:pt idx="69392">
                  <c:v>177.70833333333334</c:v>
                </c:pt>
                <c:pt idx="69393">
                  <c:v>177.7109375</c:v>
                </c:pt>
                <c:pt idx="69394">
                  <c:v>177.71354166666666</c:v>
                </c:pt>
                <c:pt idx="69395">
                  <c:v>177.71614583333334</c:v>
                </c:pt>
                <c:pt idx="69396">
                  <c:v>177.71875</c:v>
                </c:pt>
                <c:pt idx="69397">
                  <c:v>177.72135416666666</c:v>
                </c:pt>
                <c:pt idx="69398">
                  <c:v>177.72395833333334</c:v>
                </c:pt>
                <c:pt idx="69399">
                  <c:v>177.7265625</c:v>
                </c:pt>
                <c:pt idx="69400">
                  <c:v>177.72916666666666</c:v>
                </c:pt>
                <c:pt idx="69401">
                  <c:v>177.73177083333334</c:v>
                </c:pt>
                <c:pt idx="69402">
                  <c:v>177.734375</c:v>
                </c:pt>
                <c:pt idx="69403">
                  <c:v>177.73697916666666</c:v>
                </c:pt>
                <c:pt idx="69404">
                  <c:v>177.73958333333334</c:v>
                </c:pt>
                <c:pt idx="69405">
                  <c:v>177.7421875</c:v>
                </c:pt>
                <c:pt idx="69406">
                  <c:v>177.74479166666666</c:v>
                </c:pt>
                <c:pt idx="69407">
                  <c:v>177.74739583333334</c:v>
                </c:pt>
                <c:pt idx="69408">
                  <c:v>177.75</c:v>
                </c:pt>
                <c:pt idx="69409">
                  <c:v>177.75260416666666</c:v>
                </c:pt>
                <c:pt idx="69410">
                  <c:v>177.75520833333334</c:v>
                </c:pt>
                <c:pt idx="69411">
                  <c:v>177.7578125</c:v>
                </c:pt>
                <c:pt idx="69412">
                  <c:v>177.76041666666666</c:v>
                </c:pt>
                <c:pt idx="69413">
                  <c:v>177.76302083333334</c:v>
                </c:pt>
                <c:pt idx="69414">
                  <c:v>177.765625</c:v>
                </c:pt>
                <c:pt idx="69415">
                  <c:v>177.76822916666666</c:v>
                </c:pt>
                <c:pt idx="69416">
                  <c:v>177.77083333333334</c:v>
                </c:pt>
                <c:pt idx="69417">
                  <c:v>177.7734375</c:v>
                </c:pt>
                <c:pt idx="69418">
                  <c:v>177.77604166666666</c:v>
                </c:pt>
                <c:pt idx="69419">
                  <c:v>177.77864583333334</c:v>
                </c:pt>
                <c:pt idx="69420">
                  <c:v>177.78125</c:v>
                </c:pt>
                <c:pt idx="69421">
                  <c:v>177.78385416666666</c:v>
                </c:pt>
                <c:pt idx="69422">
                  <c:v>177.78645833333334</c:v>
                </c:pt>
                <c:pt idx="69423">
                  <c:v>177.7890625</c:v>
                </c:pt>
                <c:pt idx="69424">
                  <c:v>177.79166666666666</c:v>
                </c:pt>
                <c:pt idx="69425">
                  <c:v>177.79427083333334</c:v>
                </c:pt>
                <c:pt idx="69426">
                  <c:v>177.796875</c:v>
                </c:pt>
                <c:pt idx="69427">
                  <c:v>177.79947916666666</c:v>
                </c:pt>
                <c:pt idx="69428">
                  <c:v>177.80208333333334</c:v>
                </c:pt>
                <c:pt idx="69429">
                  <c:v>177.8046875</c:v>
                </c:pt>
                <c:pt idx="69430">
                  <c:v>177.80729166666666</c:v>
                </c:pt>
                <c:pt idx="69431">
                  <c:v>177.80989583333334</c:v>
                </c:pt>
                <c:pt idx="69432">
                  <c:v>177.8125</c:v>
                </c:pt>
                <c:pt idx="69433">
                  <c:v>177.81510416666666</c:v>
                </c:pt>
                <c:pt idx="69434">
                  <c:v>177.81770833333334</c:v>
                </c:pt>
                <c:pt idx="69435">
                  <c:v>177.8203125</c:v>
                </c:pt>
                <c:pt idx="69436">
                  <c:v>177.82291666666666</c:v>
                </c:pt>
                <c:pt idx="69437">
                  <c:v>177.82552083333334</c:v>
                </c:pt>
                <c:pt idx="69438">
                  <c:v>177.828125</c:v>
                </c:pt>
                <c:pt idx="69439">
                  <c:v>177.83072916666666</c:v>
                </c:pt>
                <c:pt idx="69440">
                  <c:v>177.83333333333334</c:v>
                </c:pt>
                <c:pt idx="69441">
                  <c:v>177.8359375</c:v>
                </c:pt>
                <c:pt idx="69442">
                  <c:v>177.83854166666666</c:v>
                </c:pt>
                <c:pt idx="69443">
                  <c:v>177.84114583333334</c:v>
                </c:pt>
                <c:pt idx="69444">
                  <c:v>177.84375</c:v>
                </c:pt>
                <c:pt idx="69445">
                  <c:v>177.84635416666666</c:v>
                </c:pt>
                <c:pt idx="69446">
                  <c:v>177.84895833333334</c:v>
                </c:pt>
                <c:pt idx="69447">
                  <c:v>177.8515625</c:v>
                </c:pt>
                <c:pt idx="69448">
                  <c:v>177.85416666666666</c:v>
                </c:pt>
                <c:pt idx="69449">
                  <c:v>177.85677083333334</c:v>
                </c:pt>
                <c:pt idx="69450">
                  <c:v>177.859375</c:v>
                </c:pt>
                <c:pt idx="69451">
                  <c:v>177.86197916666666</c:v>
                </c:pt>
                <c:pt idx="69452">
                  <c:v>177.86458333333334</c:v>
                </c:pt>
                <c:pt idx="69453">
                  <c:v>177.8671875</c:v>
                </c:pt>
                <c:pt idx="69454">
                  <c:v>177.86979166666666</c:v>
                </c:pt>
                <c:pt idx="69455">
                  <c:v>177.87239583333334</c:v>
                </c:pt>
                <c:pt idx="69456">
                  <c:v>177.875</c:v>
                </c:pt>
                <c:pt idx="69457">
                  <c:v>177.87760416666666</c:v>
                </c:pt>
                <c:pt idx="69458">
                  <c:v>177.88020833333334</c:v>
                </c:pt>
                <c:pt idx="69459">
                  <c:v>177.8828125</c:v>
                </c:pt>
                <c:pt idx="69460">
                  <c:v>177.88541666666666</c:v>
                </c:pt>
                <c:pt idx="69461">
                  <c:v>177.88802083333334</c:v>
                </c:pt>
                <c:pt idx="69462">
                  <c:v>177.890625</c:v>
                </c:pt>
                <c:pt idx="69463">
                  <c:v>177.89322916666666</c:v>
                </c:pt>
                <c:pt idx="69464">
                  <c:v>177.89583333333334</c:v>
                </c:pt>
                <c:pt idx="69465">
                  <c:v>177.8984375</c:v>
                </c:pt>
                <c:pt idx="69466">
                  <c:v>177.90104166666666</c:v>
                </c:pt>
                <c:pt idx="69467">
                  <c:v>177.90364583333334</c:v>
                </c:pt>
                <c:pt idx="69468">
                  <c:v>177.90625</c:v>
                </c:pt>
                <c:pt idx="69469">
                  <c:v>177.90885416666666</c:v>
                </c:pt>
                <c:pt idx="69470">
                  <c:v>177.91145833333334</c:v>
                </c:pt>
                <c:pt idx="69471">
                  <c:v>177.9140625</c:v>
                </c:pt>
                <c:pt idx="69472">
                  <c:v>177.91666666666666</c:v>
                </c:pt>
                <c:pt idx="69473">
                  <c:v>177.91927083333334</c:v>
                </c:pt>
                <c:pt idx="69474">
                  <c:v>177.921875</c:v>
                </c:pt>
                <c:pt idx="69475">
                  <c:v>177.92447916666666</c:v>
                </c:pt>
                <c:pt idx="69476">
                  <c:v>177.92708333333334</c:v>
                </c:pt>
                <c:pt idx="69477">
                  <c:v>177.9296875</c:v>
                </c:pt>
                <c:pt idx="69478">
                  <c:v>177.93229166666666</c:v>
                </c:pt>
                <c:pt idx="69479">
                  <c:v>177.93489583333334</c:v>
                </c:pt>
                <c:pt idx="69480">
                  <c:v>177.9375</c:v>
                </c:pt>
                <c:pt idx="69481">
                  <c:v>177.94010416666666</c:v>
                </c:pt>
                <c:pt idx="69482">
                  <c:v>177.94270833333334</c:v>
                </c:pt>
                <c:pt idx="69483">
                  <c:v>177.9453125</c:v>
                </c:pt>
                <c:pt idx="69484">
                  <c:v>177.94791666666666</c:v>
                </c:pt>
                <c:pt idx="69485">
                  <c:v>177.95052083333334</c:v>
                </c:pt>
                <c:pt idx="69486">
                  <c:v>177.953125</c:v>
                </c:pt>
                <c:pt idx="69487">
                  <c:v>177.95572916666666</c:v>
                </c:pt>
                <c:pt idx="69488">
                  <c:v>177.95833333333334</c:v>
                </c:pt>
                <c:pt idx="69489">
                  <c:v>177.9609375</c:v>
                </c:pt>
                <c:pt idx="69490">
                  <c:v>177.96354166666666</c:v>
                </c:pt>
                <c:pt idx="69491">
                  <c:v>177.96614583333334</c:v>
                </c:pt>
                <c:pt idx="69492">
                  <c:v>177.96875</c:v>
                </c:pt>
                <c:pt idx="69493">
                  <c:v>177.97135416666666</c:v>
                </c:pt>
                <c:pt idx="69494">
                  <c:v>177.97395833333334</c:v>
                </c:pt>
                <c:pt idx="69495">
                  <c:v>177.9765625</c:v>
                </c:pt>
                <c:pt idx="69496">
                  <c:v>177.97916666666666</c:v>
                </c:pt>
                <c:pt idx="69497">
                  <c:v>177.98177083333334</c:v>
                </c:pt>
                <c:pt idx="69498">
                  <c:v>177.984375</c:v>
                </c:pt>
                <c:pt idx="69499">
                  <c:v>177.98697916666666</c:v>
                </c:pt>
                <c:pt idx="69500">
                  <c:v>177.98958333333334</c:v>
                </c:pt>
                <c:pt idx="69501">
                  <c:v>177.9921875</c:v>
                </c:pt>
                <c:pt idx="69502">
                  <c:v>177.99479166666666</c:v>
                </c:pt>
                <c:pt idx="69503">
                  <c:v>177.99739583333334</c:v>
                </c:pt>
                <c:pt idx="69504">
                  <c:v>178</c:v>
                </c:pt>
                <c:pt idx="69505">
                  <c:v>178.00260416666666</c:v>
                </c:pt>
                <c:pt idx="69506">
                  <c:v>178.00520833333334</c:v>
                </c:pt>
                <c:pt idx="69507">
                  <c:v>178.0078125</c:v>
                </c:pt>
                <c:pt idx="69508">
                  <c:v>178.01041666666666</c:v>
                </c:pt>
                <c:pt idx="69509">
                  <c:v>178.01302083333334</c:v>
                </c:pt>
                <c:pt idx="69510">
                  <c:v>178.015625</c:v>
                </c:pt>
                <c:pt idx="69511">
                  <c:v>178.01822916666666</c:v>
                </c:pt>
                <c:pt idx="69512">
                  <c:v>178.02083333333334</c:v>
                </c:pt>
                <c:pt idx="69513">
                  <c:v>178.0234375</c:v>
                </c:pt>
                <c:pt idx="69514">
                  <c:v>178.02604166666666</c:v>
                </c:pt>
                <c:pt idx="69515">
                  <c:v>178.02864583333334</c:v>
                </c:pt>
                <c:pt idx="69516">
                  <c:v>178.03125</c:v>
                </c:pt>
                <c:pt idx="69517">
                  <c:v>178.03385416666666</c:v>
                </c:pt>
                <c:pt idx="69518">
                  <c:v>178.03645833333334</c:v>
                </c:pt>
                <c:pt idx="69519">
                  <c:v>178.0390625</c:v>
                </c:pt>
                <c:pt idx="69520">
                  <c:v>178.04166666666666</c:v>
                </c:pt>
                <c:pt idx="69521">
                  <c:v>178.04427083333334</c:v>
                </c:pt>
                <c:pt idx="69522">
                  <c:v>178.046875</c:v>
                </c:pt>
                <c:pt idx="69523">
                  <c:v>178.04947916666666</c:v>
                </c:pt>
                <c:pt idx="69524">
                  <c:v>178.05208333333334</c:v>
                </c:pt>
                <c:pt idx="69525">
                  <c:v>178.0546875</c:v>
                </c:pt>
                <c:pt idx="69526">
                  <c:v>178.05729166666666</c:v>
                </c:pt>
                <c:pt idx="69527">
                  <c:v>178.05989583333334</c:v>
                </c:pt>
                <c:pt idx="69528">
                  <c:v>178.0625</c:v>
                </c:pt>
                <c:pt idx="69529">
                  <c:v>178.06510416666666</c:v>
                </c:pt>
                <c:pt idx="69530">
                  <c:v>178.06770833333334</c:v>
                </c:pt>
                <c:pt idx="69531">
                  <c:v>178.0703125</c:v>
                </c:pt>
                <c:pt idx="69532">
                  <c:v>178.07291666666666</c:v>
                </c:pt>
                <c:pt idx="69533">
                  <c:v>178.07552083333334</c:v>
                </c:pt>
                <c:pt idx="69534">
                  <c:v>178.078125</c:v>
                </c:pt>
                <c:pt idx="69535">
                  <c:v>178.08072916666666</c:v>
                </c:pt>
                <c:pt idx="69536">
                  <c:v>178.08333333333334</c:v>
                </c:pt>
                <c:pt idx="69537">
                  <c:v>178.0859375</c:v>
                </c:pt>
                <c:pt idx="69538">
                  <c:v>178.08854166666666</c:v>
                </c:pt>
                <c:pt idx="69539">
                  <c:v>178.09114583333334</c:v>
                </c:pt>
                <c:pt idx="69540">
                  <c:v>178.09375</c:v>
                </c:pt>
                <c:pt idx="69541">
                  <c:v>178.09635416666666</c:v>
                </c:pt>
                <c:pt idx="69542">
                  <c:v>178.09895833333334</c:v>
                </c:pt>
                <c:pt idx="69543">
                  <c:v>178.1015625</c:v>
                </c:pt>
                <c:pt idx="69544">
                  <c:v>178.10416666666666</c:v>
                </c:pt>
                <c:pt idx="69545">
                  <c:v>178.10677083333334</c:v>
                </c:pt>
                <c:pt idx="69546">
                  <c:v>178.109375</c:v>
                </c:pt>
                <c:pt idx="69547">
                  <c:v>178.11197916666666</c:v>
                </c:pt>
                <c:pt idx="69548">
                  <c:v>178.11458333333334</c:v>
                </c:pt>
                <c:pt idx="69549">
                  <c:v>178.1171875</c:v>
                </c:pt>
                <c:pt idx="69550">
                  <c:v>178.11979166666666</c:v>
                </c:pt>
                <c:pt idx="69551">
                  <c:v>178.12239583333334</c:v>
                </c:pt>
                <c:pt idx="69552">
                  <c:v>178.125</c:v>
                </c:pt>
                <c:pt idx="69553">
                  <c:v>178.12760416666666</c:v>
                </c:pt>
                <c:pt idx="69554">
                  <c:v>178.13020833333334</c:v>
                </c:pt>
                <c:pt idx="69555">
                  <c:v>178.1328125</c:v>
                </c:pt>
                <c:pt idx="69556">
                  <c:v>178.13541666666666</c:v>
                </c:pt>
                <c:pt idx="69557">
                  <c:v>178.13802083333334</c:v>
                </c:pt>
                <c:pt idx="69558">
                  <c:v>178.140625</c:v>
                </c:pt>
                <c:pt idx="69559">
                  <c:v>178.14322916666666</c:v>
                </c:pt>
                <c:pt idx="69560">
                  <c:v>178.14583333333334</c:v>
                </c:pt>
                <c:pt idx="69561">
                  <c:v>178.1484375</c:v>
                </c:pt>
                <c:pt idx="69562">
                  <c:v>178.15104166666666</c:v>
                </c:pt>
                <c:pt idx="69563">
                  <c:v>178.15364583333334</c:v>
                </c:pt>
                <c:pt idx="69564">
                  <c:v>178.15625</c:v>
                </c:pt>
                <c:pt idx="69565">
                  <c:v>178.15885416666666</c:v>
                </c:pt>
                <c:pt idx="69566">
                  <c:v>178.16145833333334</c:v>
                </c:pt>
                <c:pt idx="69567">
                  <c:v>178.1640625</c:v>
                </c:pt>
                <c:pt idx="69568">
                  <c:v>178.16666666666666</c:v>
                </c:pt>
                <c:pt idx="69569">
                  <c:v>178.16927083333334</c:v>
                </c:pt>
                <c:pt idx="69570">
                  <c:v>178.171875</c:v>
                </c:pt>
                <c:pt idx="69571">
                  <c:v>178.17447916666666</c:v>
                </c:pt>
                <c:pt idx="69572">
                  <c:v>178.17708333333334</c:v>
                </c:pt>
                <c:pt idx="69573">
                  <c:v>178.1796875</c:v>
                </c:pt>
                <c:pt idx="69574">
                  <c:v>178.18229166666666</c:v>
                </c:pt>
                <c:pt idx="69575">
                  <c:v>178.18489583333334</c:v>
                </c:pt>
                <c:pt idx="69576">
                  <c:v>178.1875</c:v>
                </c:pt>
                <c:pt idx="69577">
                  <c:v>178.19010416666666</c:v>
                </c:pt>
                <c:pt idx="69578">
                  <c:v>178.19270833333334</c:v>
                </c:pt>
                <c:pt idx="69579">
                  <c:v>178.1953125</c:v>
                </c:pt>
                <c:pt idx="69580">
                  <c:v>178.19791666666666</c:v>
                </c:pt>
                <c:pt idx="69581">
                  <c:v>178.20052083333334</c:v>
                </c:pt>
                <c:pt idx="69582">
                  <c:v>178.203125</c:v>
                </c:pt>
                <c:pt idx="69583">
                  <c:v>178.20572916666666</c:v>
                </c:pt>
                <c:pt idx="69584">
                  <c:v>178.20833333333334</c:v>
                </c:pt>
                <c:pt idx="69585">
                  <c:v>178.2109375</c:v>
                </c:pt>
                <c:pt idx="69586">
                  <c:v>178.21354166666666</c:v>
                </c:pt>
                <c:pt idx="69587">
                  <c:v>178.21614583333334</c:v>
                </c:pt>
                <c:pt idx="69588">
                  <c:v>178.21875</c:v>
                </c:pt>
                <c:pt idx="69589">
                  <c:v>178.22135416666666</c:v>
                </c:pt>
                <c:pt idx="69590">
                  <c:v>178.22395833333334</c:v>
                </c:pt>
                <c:pt idx="69591">
                  <c:v>178.2265625</c:v>
                </c:pt>
                <c:pt idx="69592">
                  <c:v>178.22916666666666</c:v>
                </c:pt>
                <c:pt idx="69593">
                  <c:v>178.23177083333334</c:v>
                </c:pt>
                <c:pt idx="69594">
                  <c:v>178.234375</c:v>
                </c:pt>
                <c:pt idx="69595">
                  <c:v>178.23697916666666</c:v>
                </c:pt>
                <c:pt idx="69596">
                  <c:v>178.23958333333334</c:v>
                </c:pt>
                <c:pt idx="69597">
                  <c:v>178.2421875</c:v>
                </c:pt>
                <c:pt idx="69598">
                  <c:v>178.24479166666666</c:v>
                </c:pt>
                <c:pt idx="69599">
                  <c:v>178.24739583333334</c:v>
                </c:pt>
                <c:pt idx="69600">
                  <c:v>178.25</c:v>
                </c:pt>
                <c:pt idx="69601">
                  <c:v>178.25260416666666</c:v>
                </c:pt>
                <c:pt idx="69602">
                  <c:v>178.25520833333334</c:v>
                </c:pt>
                <c:pt idx="69603">
                  <c:v>178.2578125</c:v>
                </c:pt>
                <c:pt idx="69604">
                  <c:v>178.26041666666666</c:v>
                </c:pt>
                <c:pt idx="69605">
                  <c:v>178.26302083333334</c:v>
                </c:pt>
                <c:pt idx="69606">
                  <c:v>178.265625</c:v>
                </c:pt>
                <c:pt idx="69607">
                  <c:v>178.26822916666666</c:v>
                </c:pt>
                <c:pt idx="69608">
                  <c:v>178.27083333333334</c:v>
                </c:pt>
                <c:pt idx="69609">
                  <c:v>178.2734375</c:v>
                </c:pt>
                <c:pt idx="69610">
                  <c:v>178.27604166666666</c:v>
                </c:pt>
                <c:pt idx="69611">
                  <c:v>178.27864583333334</c:v>
                </c:pt>
                <c:pt idx="69612">
                  <c:v>178.28125</c:v>
                </c:pt>
                <c:pt idx="69613">
                  <c:v>178.28385416666666</c:v>
                </c:pt>
                <c:pt idx="69614">
                  <c:v>178.28645833333334</c:v>
                </c:pt>
                <c:pt idx="69615">
                  <c:v>178.2890625</c:v>
                </c:pt>
                <c:pt idx="69616">
                  <c:v>178.29166666666666</c:v>
                </c:pt>
                <c:pt idx="69617">
                  <c:v>178.29427083333334</c:v>
                </c:pt>
                <c:pt idx="69618">
                  <c:v>178.296875</c:v>
                </c:pt>
                <c:pt idx="69619">
                  <c:v>178.29947916666666</c:v>
                </c:pt>
                <c:pt idx="69620">
                  <c:v>178.30208333333334</c:v>
                </c:pt>
                <c:pt idx="69621">
                  <c:v>178.3046875</c:v>
                </c:pt>
                <c:pt idx="69622">
                  <c:v>178.30729166666666</c:v>
                </c:pt>
                <c:pt idx="69623">
                  <c:v>178.30989583333334</c:v>
                </c:pt>
                <c:pt idx="69624">
                  <c:v>178.3125</c:v>
                </c:pt>
                <c:pt idx="69625">
                  <c:v>178.31510416666666</c:v>
                </c:pt>
                <c:pt idx="69626">
                  <c:v>178.31770833333334</c:v>
                </c:pt>
                <c:pt idx="69627">
                  <c:v>178.3203125</c:v>
                </c:pt>
                <c:pt idx="69628">
                  <c:v>178.32291666666666</c:v>
                </c:pt>
                <c:pt idx="69629">
                  <c:v>178.32552083333334</c:v>
                </c:pt>
                <c:pt idx="69630">
                  <c:v>178.328125</c:v>
                </c:pt>
                <c:pt idx="69631">
                  <c:v>178.33072916666666</c:v>
                </c:pt>
                <c:pt idx="69632">
                  <c:v>178.33333333333334</c:v>
                </c:pt>
                <c:pt idx="69633">
                  <c:v>178.3359375</c:v>
                </c:pt>
                <c:pt idx="69634">
                  <c:v>178.33854166666666</c:v>
                </c:pt>
                <c:pt idx="69635">
                  <c:v>178.34114583333334</c:v>
                </c:pt>
                <c:pt idx="69636">
                  <c:v>178.34375</c:v>
                </c:pt>
                <c:pt idx="69637">
                  <c:v>178.34635416666666</c:v>
                </c:pt>
                <c:pt idx="69638">
                  <c:v>178.34895833333334</c:v>
                </c:pt>
                <c:pt idx="69639">
                  <c:v>178.3515625</c:v>
                </c:pt>
                <c:pt idx="69640">
                  <c:v>178.35416666666666</c:v>
                </c:pt>
                <c:pt idx="69641">
                  <c:v>178.35677083333334</c:v>
                </c:pt>
                <c:pt idx="69642">
                  <c:v>178.359375</c:v>
                </c:pt>
                <c:pt idx="69643">
                  <c:v>178.36197916666666</c:v>
                </c:pt>
                <c:pt idx="69644">
                  <c:v>178.36458333333334</c:v>
                </c:pt>
                <c:pt idx="69645">
                  <c:v>178.3671875</c:v>
                </c:pt>
                <c:pt idx="69646">
                  <c:v>178.36979166666666</c:v>
                </c:pt>
                <c:pt idx="69647">
                  <c:v>178.37239583333334</c:v>
                </c:pt>
                <c:pt idx="69648">
                  <c:v>178.375</c:v>
                </c:pt>
                <c:pt idx="69649">
                  <c:v>178.37760416666666</c:v>
                </c:pt>
                <c:pt idx="69650">
                  <c:v>178.38020833333334</c:v>
                </c:pt>
                <c:pt idx="69651">
                  <c:v>178.3828125</c:v>
                </c:pt>
                <c:pt idx="69652">
                  <c:v>178.38541666666666</c:v>
                </c:pt>
                <c:pt idx="69653">
                  <c:v>178.38802083333334</c:v>
                </c:pt>
                <c:pt idx="69654">
                  <c:v>178.390625</c:v>
                </c:pt>
                <c:pt idx="69655">
                  <c:v>178.39322916666666</c:v>
                </c:pt>
                <c:pt idx="69656">
                  <c:v>178.39583333333334</c:v>
                </c:pt>
                <c:pt idx="69657">
                  <c:v>178.3984375</c:v>
                </c:pt>
                <c:pt idx="69658">
                  <c:v>178.40104166666666</c:v>
                </c:pt>
                <c:pt idx="69659">
                  <c:v>178.40364583333334</c:v>
                </c:pt>
                <c:pt idx="69660">
                  <c:v>178.40625</c:v>
                </c:pt>
                <c:pt idx="69661">
                  <c:v>178.40885416666666</c:v>
                </c:pt>
                <c:pt idx="69662">
                  <c:v>178.41145833333334</c:v>
                </c:pt>
                <c:pt idx="69663">
                  <c:v>178.4140625</c:v>
                </c:pt>
                <c:pt idx="69664">
                  <c:v>178.41666666666666</c:v>
                </c:pt>
                <c:pt idx="69665">
                  <c:v>178.41927083333334</c:v>
                </c:pt>
                <c:pt idx="69666">
                  <c:v>178.421875</c:v>
                </c:pt>
                <c:pt idx="69667">
                  <c:v>178.42447916666666</c:v>
                </c:pt>
                <c:pt idx="69668">
                  <c:v>178.42708333333334</c:v>
                </c:pt>
                <c:pt idx="69669">
                  <c:v>178.4296875</c:v>
                </c:pt>
                <c:pt idx="69670">
                  <c:v>178.43229166666666</c:v>
                </c:pt>
                <c:pt idx="69671">
                  <c:v>178.43489583333334</c:v>
                </c:pt>
                <c:pt idx="69672">
                  <c:v>178.4375</c:v>
                </c:pt>
                <c:pt idx="69673">
                  <c:v>178.44010416666666</c:v>
                </c:pt>
                <c:pt idx="69674">
                  <c:v>178.44270833333334</c:v>
                </c:pt>
                <c:pt idx="69675">
                  <c:v>178.4453125</c:v>
                </c:pt>
                <c:pt idx="69676">
                  <c:v>178.44791666666666</c:v>
                </c:pt>
                <c:pt idx="69677">
                  <c:v>178.45052083333334</c:v>
                </c:pt>
                <c:pt idx="69678">
                  <c:v>178.453125</c:v>
                </c:pt>
                <c:pt idx="69679">
                  <c:v>178.45572916666666</c:v>
                </c:pt>
                <c:pt idx="69680">
                  <c:v>178.45833333333334</c:v>
                </c:pt>
                <c:pt idx="69681">
                  <c:v>178.4609375</c:v>
                </c:pt>
                <c:pt idx="69682">
                  <c:v>178.46354166666666</c:v>
                </c:pt>
                <c:pt idx="69683">
                  <c:v>178.46614583333334</c:v>
                </c:pt>
                <c:pt idx="69684">
                  <c:v>178.46875</c:v>
                </c:pt>
                <c:pt idx="69685">
                  <c:v>178.47135416666666</c:v>
                </c:pt>
                <c:pt idx="69686">
                  <c:v>178.47395833333334</c:v>
                </c:pt>
                <c:pt idx="69687">
                  <c:v>178.4765625</c:v>
                </c:pt>
                <c:pt idx="69688">
                  <c:v>178.47916666666666</c:v>
                </c:pt>
                <c:pt idx="69689">
                  <c:v>178.48177083333334</c:v>
                </c:pt>
                <c:pt idx="69690">
                  <c:v>178.484375</c:v>
                </c:pt>
                <c:pt idx="69691">
                  <c:v>178.48697916666666</c:v>
                </c:pt>
                <c:pt idx="69692">
                  <c:v>178.48958333333334</c:v>
                </c:pt>
                <c:pt idx="69693">
                  <c:v>178.4921875</c:v>
                </c:pt>
                <c:pt idx="69694">
                  <c:v>178.49479166666666</c:v>
                </c:pt>
                <c:pt idx="69695">
                  <c:v>178.49739583333334</c:v>
                </c:pt>
                <c:pt idx="69696">
                  <c:v>178.5</c:v>
                </c:pt>
                <c:pt idx="69697">
                  <c:v>178.50260416666666</c:v>
                </c:pt>
                <c:pt idx="69698">
                  <c:v>178.50520833333334</c:v>
                </c:pt>
                <c:pt idx="69699">
                  <c:v>178.5078125</c:v>
                </c:pt>
                <c:pt idx="69700">
                  <c:v>178.51041666666666</c:v>
                </c:pt>
                <c:pt idx="69701">
                  <c:v>178.51302083333334</c:v>
                </c:pt>
                <c:pt idx="69702">
                  <c:v>178.515625</c:v>
                </c:pt>
                <c:pt idx="69703">
                  <c:v>178.51822916666666</c:v>
                </c:pt>
                <c:pt idx="69704">
                  <c:v>178.52083333333334</c:v>
                </c:pt>
                <c:pt idx="69705">
                  <c:v>178.5234375</c:v>
                </c:pt>
                <c:pt idx="69706">
                  <c:v>178.52604166666666</c:v>
                </c:pt>
                <c:pt idx="69707">
                  <c:v>178.52864583333334</c:v>
                </c:pt>
                <c:pt idx="69708">
                  <c:v>178.53125</c:v>
                </c:pt>
                <c:pt idx="69709">
                  <c:v>178.53385416666666</c:v>
                </c:pt>
                <c:pt idx="69710">
                  <c:v>178.53645833333334</c:v>
                </c:pt>
                <c:pt idx="69711">
                  <c:v>178.5390625</c:v>
                </c:pt>
                <c:pt idx="69712">
                  <c:v>178.54166666666666</c:v>
                </c:pt>
                <c:pt idx="69713">
                  <c:v>178.54427083333334</c:v>
                </c:pt>
                <c:pt idx="69714">
                  <c:v>178.546875</c:v>
                </c:pt>
                <c:pt idx="69715">
                  <c:v>178.54947916666666</c:v>
                </c:pt>
                <c:pt idx="69716">
                  <c:v>178.55208333333334</c:v>
                </c:pt>
                <c:pt idx="69717">
                  <c:v>178.5546875</c:v>
                </c:pt>
                <c:pt idx="69718">
                  <c:v>178.55729166666666</c:v>
                </c:pt>
                <c:pt idx="69719">
                  <c:v>178.55989583333334</c:v>
                </c:pt>
                <c:pt idx="69720">
                  <c:v>178.5625</c:v>
                </c:pt>
                <c:pt idx="69721">
                  <c:v>178.56510416666666</c:v>
                </c:pt>
                <c:pt idx="69722">
                  <c:v>178.56770833333334</c:v>
                </c:pt>
                <c:pt idx="69723">
                  <c:v>178.5703125</c:v>
                </c:pt>
                <c:pt idx="69724">
                  <c:v>178.57291666666666</c:v>
                </c:pt>
                <c:pt idx="69725">
                  <c:v>178.57552083333334</c:v>
                </c:pt>
                <c:pt idx="69726">
                  <c:v>178.578125</c:v>
                </c:pt>
                <c:pt idx="69727">
                  <c:v>178.58072916666666</c:v>
                </c:pt>
                <c:pt idx="69728">
                  <c:v>178.58333333333334</c:v>
                </c:pt>
                <c:pt idx="69729">
                  <c:v>178.5859375</c:v>
                </c:pt>
                <c:pt idx="69730">
                  <c:v>178.58854166666666</c:v>
                </c:pt>
                <c:pt idx="69731">
                  <c:v>178.59114583333334</c:v>
                </c:pt>
                <c:pt idx="69732">
                  <c:v>178.59375</c:v>
                </c:pt>
                <c:pt idx="69733">
                  <c:v>178.59635416666666</c:v>
                </c:pt>
                <c:pt idx="69734">
                  <c:v>178.59895833333334</c:v>
                </c:pt>
                <c:pt idx="69735">
                  <c:v>178.6015625</c:v>
                </c:pt>
                <c:pt idx="69736">
                  <c:v>178.60416666666666</c:v>
                </c:pt>
                <c:pt idx="69737">
                  <c:v>178.60677083333334</c:v>
                </c:pt>
                <c:pt idx="69738">
                  <c:v>178.609375</c:v>
                </c:pt>
                <c:pt idx="69739">
                  <c:v>178.61197916666666</c:v>
                </c:pt>
                <c:pt idx="69740">
                  <c:v>178.61458333333334</c:v>
                </c:pt>
                <c:pt idx="69741">
                  <c:v>178.6171875</c:v>
                </c:pt>
                <c:pt idx="69742">
                  <c:v>178.61979166666666</c:v>
                </c:pt>
                <c:pt idx="69743">
                  <c:v>178.62239583333334</c:v>
                </c:pt>
                <c:pt idx="69744">
                  <c:v>178.625</c:v>
                </c:pt>
                <c:pt idx="69745">
                  <c:v>178.62760416666666</c:v>
                </c:pt>
                <c:pt idx="69746">
                  <c:v>178.63020833333334</c:v>
                </c:pt>
                <c:pt idx="69747">
                  <c:v>178.6328125</c:v>
                </c:pt>
                <c:pt idx="69748">
                  <c:v>178.63541666666666</c:v>
                </c:pt>
                <c:pt idx="69749">
                  <c:v>178.63802083333334</c:v>
                </c:pt>
                <c:pt idx="69750">
                  <c:v>178.640625</c:v>
                </c:pt>
                <c:pt idx="69751">
                  <c:v>178.64322916666666</c:v>
                </c:pt>
                <c:pt idx="69752">
                  <c:v>178.64583333333334</c:v>
                </c:pt>
                <c:pt idx="69753">
                  <c:v>178.6484375</c:v>
                </c:pt>
                <c:pt idx="69754">
                  <c:v>178.65104166666666</c:v>
                </c:pt>
                <c:pt idx="69755">
                  <c:v>178.65364583333334</c:v>
                </c:pt>
                <c:pt idx="69756">
                  <c:v>178.65625</c:v>
                </c:pt>
                <c:pt idx="69757">
                  <c:v>178.65885416666666</c:v>
                </c:pt>
                <c:pt idx="69758">
                  <c:v>178.66145833333334</c:v>
                </c:pt>
                <c:pt idx="69759">
                  <c:v>178.6640625</c:v>
                </c:pt>
                <c:pt idx="69760">
                  <c:v>178.66666666666666</c:v>
                </c:pt>
                <c:pt idx="69761">
                  <c:v>178.66927083333334</c:v>
                </c:pt>
                <c:pt idx="69762">
                  <c:v>178.671875</c:v>
                </c:pt>
                <c:pt idx="69763">
                  <c:v>178.67447916666666</c:v>
                </c:pt>
                <c:pt idx="69764">
                  <c:v>178.67708333333334</c:v>
                </c:pt>
                <c:pt idx="69765">
                  <c:v>178.6796875</c:v>
                </c:pt>
                <c:pt idx="69766">
                  <c:v>178.68229166666666</c:v>
                </c:pt>
                <c:pt idx="69767">
                  <c:v>178.68489583333334</c:v>
                </c:pt>
                <c:pt idx="69768">
                  <c:v>178.6875</c:v>
                </c:pt>
                <c:pt idx="69769">
                  <c:v>178.69010416666666</c:v>
                </c:pt>
                <c:pt idx="69770">
                  <c:v>178.69270833333334</c:v>
                </c:pt>
                <c:pt idx="69771">
                  <c:v>178.6953125</c:v>
                </c:pt>
                <c:pt idx="69772">
                  <c:v>178.69791666666666</c:v>
                </c:pt>
                <c:pt idx="69773">
                  <c:v>178.70052083333334</c:v>
                </c:pt>
                <c:pt idx="69774">
                  <c:v>178.703125</c:v>
                </c:pt>
                <c:pt idx="69775">
                  <c:v>178.70572916666666</c:v>
                </c:pt>
                <c:pt idx="69776">
                  <c:v>178.70833333333334</c:v>
                </c:pt>
                <c:pt idx="69777">
                  <c:v>178.7109375</c:v>
                </c:pt>
                <c:pt idx="69778">
                  <c:v>178.71354166666666</c:v>
                </c:pt>
                <c:pt idx="69779">
                  <c:v>178.71614583333334</c:v>
                </c:pt>
                <c:pt idx="69780">
                  <c:v>178.71875</c:v>
                </c:pt>
                <c:pt idx="69781">
                  <c:v>178.72135416666666</c:v>
                </c:pt>
                <c:pt idx="69782">
                  <c:v>178.72395833333334</c:v>
                </c:pt>
                <c:pt idx="69783">
                  <c:v>178.7265625</c:v>
                </c:pt>
                <c:pt idx="69784">
                  <c:v>178.72916666666666</c:v>
                </c:pt>
                <c:pt idx="69785">
                  <c:v>178.73177083333334</c:v>
                </c:pt>
                <c:pt idx="69786">
                  <c:v>178.734375</c:v>
                </c:pt>
                <c:pt idx="69787">
                  <c:v>178.73697916666666</c:v>
                </c:pt>
                <c:pt idx="69788">
                  <c:v>178.73958333333334</c:v>
                </c:pt>
                <c:pt idx="69789">
                  <c:v>178.7421875</c:v>
                </c:pt>
                <c:pt idx="69790">
                  <c:v>178.74479166666666</c:v>
                </c:pt>
                <c:pt idx="69791">
                  <c:v>178.74739583333334</c:v>
                </c:pt>
                <c:pt idx="69792">
                  <c:v>178.75</c:v>
                </c:pt>
                <c:pt idx="69793">
                  <c:v>178.75260416666666</c:v>
                </c:pt>
                <c:pt idx="69794">
                  <c:v>178.75520833333334</c:v>
                </c:pt>
                <c:pt idx="69795">
                  <c:v>178.7578125</c:v>
                </c:pt>
                <c:pt idx="69796">
                  <c:v>178.76041666666666</c:v>
                </c:pt>
                <c:pt idx="69797">
                  <c:v>178.76302083333334</c:v>
                </c:pt>
                <c:pt idx="69798">
                  <c:v>178.765625</c:v>
                </c:pt>
                <c:pt idx="69799">
                  <c:v>178.76822916666666</c:v>
                </c:pt>
                <c:pt idx="69800">
                  <c:v>178.77083333333334</c:v>
                </c:pt>
                <c:pt idx="69801">
                  <c:v>178.7734375</c:v>
                </c:pt>
                <c:pt idx="69802">
                  <c:v>178.77604166666666</c:v>
                </c:pt>
                <c:pt idx="69803">
                  <c:v>178.77864583333334</c:v>
                </c:pt>
                <c:pt idx="69804">
                  <c:v>178.78125</c:v>
                </c:pt>
                <c:pt idx="69805">
                  <c:v>178.78385416666666</c:v>
                </c:pt>
                <c:pt idx="69806">
                  <c:v>178.78645833333334</c:v>
                </c:pt>
                <c:pt idx="69807">
                  <c:v>178.7890625</c:v>
                </c:pt>
                <c:pt idx="69808">
                  <c:v>178.79166666666666</c:v>
                </c:pt>
                <c:pt idx="69809">
                  <c:v>178.79427083333334</c:v>
                </c:pt>
                <c:pt idx="69810">
                  <c:v>178.796875</c:v>
                </c:pt>
                <c:pt idx="69811">
                  <c:v>178.79947916666666</c:v>
                </c:pt>
                <c:pt idx="69812">
                  <c:v>178.80208333333334</c:v>
                </c:pt>
                <c:pt idx="69813">
                  <c:v>178.8046875</c:v>
                </c:pt>
                <c:pt idx="69814">
                  <c:v>178.80729166666666</c:v>
                </c:pt>
                <c:pt idx="69815">
                  <c:v>178.80989583333334</c:v>
                </c:pt>
                <c:pt idx="69816">
                  <c:v>178.8125</c:v>
                </c:pt>
                <c:pt idx="69817">
                  <c:v>178.81510416666666</c:v>
                </c:pt>
                <c:pt idx="69818">
                  <c:v>178.81770833333334</c:v>
                </c:pt>
                <c:pt idx="69819">
                  <c:v>178.8203125</c:v>
                </c:pt>
                <c:pt idx="69820">
                  <c:v>178.82291666666666</c:v>
                </c:pt>
                <c:pt idx="69821">
                  <c:v>178.82552083333334</c:v>
                </c:pt>
                <c:pt idx="69822">
                  <c:v>178.828125</c:v>
                </c:pt>
                <c:pt idx="69823">
                  <c:v>178.83072916666666</c:v>
                </c:pt>
                <c:pt idx="69824">
                  <c:v>178.83333333333334</c:v>
                </c:pt>
                <c:pt idx="69825">
                  <c:v>178.8359375</c:v>
                </c:pt>
                <c:pt idx="69826">
                  <c:v>178.83854166666666</c:v>
                </c:pt>
                <c:pt idx="69827">
                  <c:v>178.84114583333334</c:v>
                </c:pt>
                <c:pt idx="69828">
                  <c:v>178.84375</c:v>
                </c:pt>
                <c:pt idx="69829">
                  <c:v>178.84635416666666</c:v>
                </c:pt>
                <c:pt idx="69830">
                  <c:v>178.84895833333334</c:v>
                </c:pt>
                <c:pt idx="69831">
                  <c:v>178.8515625</c:v>
                </c:pt>
                <c:pt idx="69832">
                  <c:v>178.85416666666666</c:v>
                </c:pt>
                <c:pt idx="69833">
                  <c:v>178.85677083333334</c:v>
                </c:pt>
                <c:pt idx="69834">
                  <c:v>178.859375</c:v>
                </c:pt>
                <c:pt idx="69835">
                  <c:v>178.86197916666666</c:v>
                </c:pt>
                <c:pt idx="69836">
                  <c:v>178.86458333333334</c:v>
                </c:pt>
                <c:pt idx="69837">
                  <c:v>178.8671875</c:v>
                </c:pt>
                <c:pt idx="69838">
                  <c:v>178.86979166666666</c:v>
                </c:pt>
                <c:pt idx="69839">
                  <c:v>178.87239583333334</c:v>
                </c:pt>
                <c:pt idx="69840">
                  <c:v>178.875</c:v>
                </c:pt>
                <c:pt idx="69841">
                  <c:v>178.87760416666666</c:v>
                </c:pt>
                <c:pt idx="69842">
                  <c:v>178.88020833333334</c:v>
                </c:pt>
                <c:pt idx="69843">
                  <c:v>178.8828125</c:v>
                </c:pt>
                <c:pt idx="69844">
                  <c:v>178.88541666666666</c:v>
                </c:pt>
                <c:pt idx="69845">
                  <c:v>178.88802083333334</c:v>
                </c:pt>
                <c:pt idx="69846">
                  <c:v>178.890625</c:v>
                </c:pt>
                <c:pt idx="69847">
                  <c:v>178.89322916666666</c:v>
                </c:pt>
                <c:pt idx="69848">
                  <c:v>178.89583333333334</c:v>
                </c:pt>
                <c:pt idx="69849">
                  <c:v>178.8984375</c:v>
                </c:pt>
                <c:pt idx="69850">
                  <c:v>178.90104166666666</c:v>
                </c:pt>
                <c:pt idx="69851">
                  <c:v>178.90364583333334</c:v>
                </c:pt>
                <c:pt idx="69852">
                  <c:v>178.90625</c:v>
                </c:pt>
                <c:pt idx="69853">
                  <c:v>178.90885416666666</c:v>
                </c:pt>
                <c:pt idx="69854">
                  <c:v>178.91145833333334</c:v>
                </c:pt>
                <c:pt idx="69855">
                  <c:v>178.9140625</c:v>
                </c:pt>
                <c:pt idx="69856">
                  <c:v>178.91666666666666</c:v>
                </c:pt>
                <c:pt idx="69857">
                  <c:v>178.91927083333334</c:v>
                </c:pt>
                <c:pt idx="69858">
                  <c:v>178.921875</c:v>
                </c:pt>
                <c:pt idx="69859">
                  <c:v>178.92447916666666</c:v>
                </c:pt>
                <c:pt idx="69860">
                  <c:v>178.92708333333334</c:v>
                </c:pt>
                <c:pt idx="69861">
                  <c:v>178.9296875</c:v>
                </c:pt>
                <c:pt idx="69862">
                  <c:v>178.93229166666666</c:v>
                </c:pt>
                <c:pt idx="69863">
                  <c:v>178.93489583333334</c:v>
                </c:pt>
                <c:pt idx="69864">
                  <c:v>178.9375</c:v>
                </c:pt>
                <c:pt idx="69865">
                  <c:v>178.94010416666666</c:v>
                </c:pt>
                <c:pt idx="69866">
                  <c:v>178.94270833333334</c:v>
                </c:pt>
                <c:pt idx="69867">
                  <c:v>178.9453125</c:v>
                </c:pt>
                <c:pt idx="69868">
                  <c:v>178.94791666666666</c:v>
                </c:pt>
                <c:pt idx="69869">
                  <c:v>178.95052083333334</c:v>
                </c:pt>
                <c:pt idx="69870">
                  <c:v>178.953125</c:v>
                </c:pt>
                <c:pt idx="69871">
                  <c:v>178.95572916666666</c:v>
                </c:pt>
                <c:pt idx="69872">
                  <c:v>178.95833333333334</c:v>
                </c:pt>
                <c:pt idx="69873">
                  <c:v>178.9609375</c:v>
                </c:pt>
                <c:pt idx="69874">
                  <c:v>178.96354166666666</c:v>
                </c:pt>
                <c:pt idx="69875">
                  <c:v>178.96614583333334</c:v>
                </c:pt>
                <c:pt idx="69876">
                  <c:v>178.96875</c:v>
                </c:pt>
                <c:pt idx="69877">
                  <c:v>178.97135416666666</c:v>
                </c:pt>
                <c:pt idx="69878">
                  <c:v>178.97395833333334</c:v>
                </c:pt>
                <c:pt idx="69879">
                  <c:v>178.9765625</c:v>
                </c:pt>
                <c:pt idx="69880">
                  <c:v>178.97916666666666</c:v>
                </c:pt>
                <c:pt idx="69881">
                  <c:v>178.98177083333334</c:v>
                </c:pt>
                <c:pt idx="69882">
                  <c:v>178.984375</c:v>
                </c:pt>
                <c:pt idx="69883">
                  <c:v>178.98697916666666</c:v>
                </c:pt>
                <c:pt idx="69884">
                  <c:v>178.98958333333334</c:v>
                </c:pt>
                <c:pt idx="69885">
                  <c:v>178.9921875</c:v>
                </c:pt>
                <c:pt idx="69886">
                  <c:v>178.99479166666666</c:v>
                </c:pt>
                <c:pt idx="69887">
                  <c:v>178.99739583333334</c:v>
                </c:pt>
                <c:pt idx="69888">
                  <c:v>179</c:v>
                </c:pt>
                <c:pt idx="69889">
                  <c:v>179.00260416666666</c:v>
                </c:pt>
                <c:pt idx="69890">
                  <c:v>179.00520833333334</c:v>
                </c:pt>
                <c:pt idx="69891">
                  <c:v>179.0078125</c:v>
                </c:pt>
                <c:pt idx="69892">
                  <c:v>179.01041666666666</c:v>
                </c:pt>
                <c:pt idx="69893">
                  <c:v>179.01302083333334</c:v>
                </c:pt>
                <c:pt idx="69894">
                  <c:v>179.015625</c:v>
                </c:pt>
                <c:pt idx="69895">
                  <c:v>179.01822916666666</c:v>
                </c:pt>
                <c:pt idx="69896">
                  <c:v>179.02083333333334</c:v>
                </c:pt>
                <c:pt idx="69897">
                  <c:v>179.0234375</c:v>
                </c:pt>
                <c:pt idx="69898">
                  <c:v>179.02604166666666</c:v>
                </c:pt>
                <c:pt idx="69899">
                  <c:v>179.02864583333334</c:v>
                </c:pt>
                <c:pt idx="69900">
                  <c:v>179.03125</c:v>
                </c:pt>
                <c:pt idx="69901">
                  <c:v>179.03385416666666</c:v>
                </c:pt>
                <c:pt idx="69902">
                  <c:v>179.03645833333334</c:v>
                </c:pt>
                <c:pt idx="69903">
                  <c:v>179.0390625</c:v>
                </c:pt>
                <c:pt idx="69904">
                  <c:v>179.04166666666666</c:v>
                </c:pt>
                <c:pt idx="69905">
                  <c:v>179.04427083333334</c:v>
                </c:pt>
                <c:pt idx="69906">
                  <c:v>179.046875</c:v>
                </c:pt>
                <c:pt idx="69907">
                  <c:v>179.04947916666666</c:v>
                </c:pt>
                <c:pt idx="69908">
                  <c:v>179.05208333333334</c:v>
                </c:pt>
                <c:pt idx="69909">
                  <c:v>179.0546875</c:v>
                </c:pt>
                <c:pt idx="69910">
                  <c:v>179.05729166666666</c:v>
                </c:pt>
                <c:pt idx="69911">
                  <c:v>179.05989583333334</c:v>
                </c:pt>
                <c:pt idx="69912">
                  <c:v>179.0625</c:v>
                </c:pt>
                <c:pt idx="69913">
                  <c:v>179.06510416666666</c:v>
                </c:pt>
                <c:pt idx="69914">
                  <c:v>179.06770833333334</c:v>
                </c:pt>
                <c:pt idx="69915">
                  <c:v>179.0703125</c:v>
                </c:pt>
                <c:pt idx="69916">
                  <c:v>179.07291666666666</c:v>
                </c:pt>
                <c:pt idx="69917">
                  <c:v>179.07552083333334</c:v>
                </c:pt>
                <c:pt idx="69918">
                  <c:v>179.078125</c:v>
                </c:pt>
                <c:pt idx="69919">
                  <c:v>179.08072916666666</c:v>
                </c:pt>
                <c:pt idx="69920">
                  <c:v>179.08333333333334</c:v>
                </c:pt>
                <c:pt idx="69921">
                  <c:v>179.0859375</c:v>
                </c:pt>
                <c:pt idx="69922">
                  <c:v>179.08854166666666</c:v>
                </c:pt>
                <c:pt idx="69923">
                  <c:v>179.09114583333334</c:v>
                </c:pt>
                <c:pt idx="69924">
                  <c:v>179.09375</c:v>
                </c:pt>
                <c:pt idx="69925">
                  <c:v>179.09635416666666</c:v>
                </c:pt>
                <c:pt idx="69926">
                  <c:v>179.09895833333334</c:v>
                </c:pt>
                <c:pt idx="69927">
                  <c:v>179.1015625</c:v>
                </c:pt>
                <c:pt idx="69928">
                  <c:v>179.10416666666666</c:v>
                </c:pt>
                <c:pt idx="69929">
                  <c:v>179.10677083333334</c:v>
                </c:pt>
                <c:pt idx="69930">
                  <c:v>179.109375</c:v>
                </c:pt>
                <c:pt idx="69931">
                  <c:v>179.11197916666666</c:v>
                </c:pt>
                <c:pt idx="69932">
                  <c:v>179.11458333333334</c:v>
                </c:pt>
                <c:pt idx="69933">
                  <c:v>179.1171875</c:v>
                </c:pt>
                <c:pt idx="69934">
                  <c:v>179.11979166666666</c:v>
                </c:pt>
                <c:pt idx="69935">
                  <c:v>179.12239583333334</c:v>
                </c:pt>
                <c:pt idx="69936">
                  <c:v>179.125</c:v>
                </c:pt>
                <c:pt idx="69937">
                  <c:v>179.12760416666666</c:v>
                </c:pt>
                <c:pt idx="69938">
                  <c:v>179.13020833333334</c:v>
                </c:pt>
                <c:pt idx="69939">
                  <c:v>179.1328125</c:v>
                </c:pt>
                <c:pt idx="69940">
                  <c:v>179.13541666666666</c:v>
                </c:pt>
                <c:pt idx="69941">
                  <c:v>179.13802083333334</c:v>
                </c:pt>
                <c:pt idx="69942">
                  <c:v>179.140625</c:v>
                </c:pt>
                <c:pt idx="69943">
                  <c:v>179.14322916666666</c:v>
                </c:pt>
                <c:pt idx="69944">
                  <c:v>179.14583333333334</c:v>
                </c:pt>
                <c:pt idx="69945">
                  <c:v>179.1484375</c:v>
                </c:pt>
                <c:pt idx="69946">
                  <c:v>179.15104166666666</c:v>
                </c:pt>
                <c:pt idx="69947">
                  <c:v>179.15364583333334</c:v>
                </c:pt>
                <c:pt idx="69948">
                  <c:v>179.15625</c:v>
                </c:pt>
                <c:pt idx="69949">
                  <c:v>179.15885416666666</c:v>
                </c:pt>
                <c:pt idx="69950">
                  <c:v>179.16145833333334</c:v>
                </c:pt>
                <c:pt idx="69951">
                  <c:v>179.1640625</c:v>
                </c:pt>
                <c:pt idx="69952">
                  <c:v>179.16666666666666</c:v>
                </c:pt>
                <c:pt idx="69953">
                  <c:v>179.16927083333334</c:v>
                </c:pt>
                <c:pt idx="69954">
                  <c:v>179.171875</c:v>
                </c:pt>
                <c:pt idx="69955">
                  <c:v>179.17447916666666</c:v>
                </c:pt>
                <c:pt idx="69956">
                  <c:v>179.17708333333334</c:v>
                </c:pt>
                <c:pt idx="69957">
                  <c:v>179.1796875</c:v>
                </c:pt>
                <c:pt idx="69958">
                  <c:v>179.18229166666666</c:v>
                </c:pt>
                <c:pt idx="69959">
                  <c:v>179.18489583333334</c:v>
                </c:pt>
                <c:pt idx="69960">
                  <c:v>179.1875</c:v>
                </c:pt>
                <c:pt idx="69961">
                  <c:v>179.19010416666666</c:v>
                </c:pt>
                <c:pt idx="69962">
                  <c:v>179.19270833333334</c:v>
                </c:pt>
                <c:pt idx="69963">
                  <c:v>179.1953125</c:v>
                </c:pt>
                <c:pt idx="69964">
                  <c:v>179.19791666666666</c:v>
                </c:pt>
                <c:pt idx="69965">
                  <c:v>179.20052083333334</c:v>
                </c:pt>
                <c:pt idx="69966">
                  <c:v>179.203125</c:v>
                </c:pt>
                <c:pt idx="69967">
                  <c:v>179.20572916666666</c:v>
                </c:pt>
                <c:pt idx="69968">
                  <c:v>179.20833333333334</c:v>
                </c:pt>
                <c:pt idx="69969">
                  <c:v>179.2109375</c:v>
                </c:pt>
                <c:pt idx="69970">
                  <c:v>179.21354166666666</c:v>
                </c:pt>
                <c:pt idx="69971">
                  <c:v>179.21614583333334</c:v>
                </c:pt>
                <c:pt idx="69972">
                  <c:v>179.21875</c:v>
                </c:pt>
                <c:pt idx="69973">
                  <c:v>179.22135416666666</c:v>
                </c:pt>
                <c:pt idx="69974">
                  <c:v>179.22395833333334</c:v>
                </c:pt>
                <c:pt idx="69975">
                  <c:v>179.2265625</c:v>
                </c:pt>
                <c:pt idx="69976">
                  <c:v>179.22916666666666</c:v>
                </c:pt>
                <c:pt idx="69977">
                  <c:v>179.23177083333334</c:v>
                </c:pt>
                <c:pt idx="69978">
                  <c:v>179.234375</c:v>
                </c:pt>
                <c:pt idx="69979">
                  <c:v>179.23697916666666</c:v>
                </c:pt>
                <c:pt idx="69980">
                  <c:v>179.23958333333334</c:v>
                </c:pt>
                <c:pt idx="69981">
                  <c:v>179.2421875</c:v>
                </c:pt>
                <c:pt idx="69982">
                  <c:v>179.24479166666666</c:v>
                </c:pt>
                <c:pt idx="69983">
                  <c:v>179.24739583333334</c:v>
                </c:pt>
                <c:pt idx="69984">
                  <c:v>179.25</c:v>
                </c:pt>
                <c:pt idx="69985">
                  <c:v>179.25260416666666</c:v>
                </c:pt>
                <c:pt idx="69986">
                  <c:v>179.25520833333334</c:v>
                </c:pt>
                <c:pt idx="69987">
                  <c:v>179.2578125</c:v>
                </c:pt>
                <c:pt idx="69988">
                  <c:v>179.26041666666666</c:v>
                </c:pt>
                <c:pt idx="69989">
                  <c:v>179.26302083333334</c:v>
                </c:pt>
                <c:pt idx="69990">
                  <c:v>179.265625</c:v>
                </c:pt>
                <c:pt idx="69991">
                  <c:v>179.26822916666666</c:v>
                </c:pt>
                <c:pt idx="69992">
                  <c:v>179.27083333333334</c:v>
                </c:pt>
                <c:pt idx="69993">
                  <c:v>179.2734375</c:v>
                </c:pt>
                <c:pt idx="69994">
                  <c:v>179.27604166666666</c:v>
                </c:pt>
                <c:pt idx="69995">
                  <c:v>179.27864583333334</c:v>
                </c:pt>
                <c:pt idx="69996">
                  <c:v>179.28125</c:v>
                </c:pt>
                <c:pt idx="69997">
                  <c:v>179.28385416666666</c:v>
                </c:pt>
                <c:pt idx="69998">
                  <c:v>179.28645833333334</c:v>
                </c:pt>
                <c:pt idx="69999">
                  <c:v>179.2890625</c:v>
                </c:pt>
                <c:pt idx="70000">
                  <c:v>179.29166666666666</c:v>
                </c:pt>
                <c:pt idx="70001">
                  <c:v>179.29427083333334</c:v>
                </c:pt>
                <c:pt idx="70002">
                  <c:v>179.296875</c:v>
                </c:pt>
                <c:pt idx="70003">
                  <c:v>179.29947916666666</c:v>
                </c:pt>
                <c:pt idx="70004">
                  <c:v>179.30208333333334</c:v>
                </c:pt>
                <c:pt idx="70005">
                  <c:v>179.3046875</c:v>
                </c:pt>
                <c:pt idx="70006">
                  <c:v>179.30729166666666</c:v>
                </c:pt>
                <c:pt idx="70007">
                  <c:v>179.30989583333334</c:v>
                </c:pt>
                <c:pt idx="70008">
                  <c:v>179.3125</c:v>
                </c:pt>
                <c:pt idx="70009">
                  <c:v>179.31510416666666</c:v>
                </c:pt>
                <c:pt idx="70010">
                  <c:v>179.31770833333334</c:v>
                </c:pt>
                <c:pt idx="70011">
                  <c:v>179.3203125</c:v>
                </c:pt>
                <c:pt idx="70012">
                  <c:v>179.32291666666666</c:v>
                </c:pt>
                <c:pt idx="70013">
                  <c:v>179.32552083333334</c:v>
                </c:pt>
                <c:pt idx="70014">
                  <c:v>179.328125</c:v>
                </c:pt>
                <c:pt idx="70015">
                  <c:v>179.33072916666666</c:v>
                </c:pt>
                <c:pt idx="70016">
                  <c:v>179.33333333333334</c:v>
                </c:pt>
                <c:pt idx="70017">
                  <c:v>179.3359375</c:v>
                </c:pt>
                <c:pt idx="70018">
                  <c:v>179.33854166666666</c:v>
                </c:pt>
                <c:pt idx="70019">
                  <c:v>179.34114583333334</c:v>
                </c:pt>
                <c:pt idx="70020">
                  <c:v>179.34375</c:v>
                </c:pt>
                <c:pt idx="70021">
                  <c:v>179.34635416666666</c:v>
                </c:pt>
                <c:pt idx="70022">
                  <c:v>179.34895833333334</c:v>
                </c:pt>
                <c:pt idx="70023">
                  <c:v>179.3515625</c:v>
                </c:pt>
                <c:pt idx="70024">
                  <c:v>179.35416666666666</c:v>
                </c:pt>
                <c:pt idx="70025">
                  <c:v>179.35677083333334</c:v>
                </c:pt>
                <c:pt idx="70026">
                  <c:v>179.359375</c:v>
                </c:pt>
                <c:pt idx="70027">
                  <c:v>179.36197916666666</c:v>
                </c:pt>
                <c:pt idx="70028">
                  <c:v>179.36458333333334</c:v>
                </c:pt>
                <c:pt idx="70029">
                  <c:v>179.3671875</c:v>
                </c:pt>
                <c:pt idx="70030">
                  <c:v>179.36979166666666</c:v>
                </c:pt>
                <c:pt idx="70031">
                  <c:v>179.37239583333334</c:v>
                </c:pt>
                <c:pt idx="70032">
                  <c:v>179.375</c:v>
                </c:pt>
                <c:pt idx="70033">
                  <c:v>179.37760416666666</c:v>
                </c:pt>
                <c:pt idx="70034">
                  <c:v>179.38020833333334</c:v>
                </c:pt>
                <c:pt idx="70035">
                  <c:v>179.3828125</c:v>
                </c:pt>
                <c:pt idx="70036">
                  <c:v>179.38541666666666</c:v>
                </c:pt>
                <c:pt idx="70037">
                  <c:v>179.38802083333334</c:v>
                </c:pt>
                <c:pt idx="70038">
                  <c:v>179.390625</c:v>
                </c:pt>
                <c:pt idx="70039">
                  <c:v>179.39322916666666</c:v>
                </c:pt>
                <c:pt idx="70040">
                  <c:v>179.39583333333334</c:v>
                </c:pt>
                <c:pt idx="70041">
                  <c:v>179.3984375</c:v>
                </c:pt>
                <c:pt idx="70042">
                  <c:v>179.40104166666666</c:v>
                </c:pt>
                <c:pt idx="70043">
                  <c:v>179.40364583333334</c:v>
                </c:pt>
                <c:pt idx="70044">
                  <c:v>179.40625</c:v>
                </c:pt>
                <c:pt idx="70045">
                  <c:v>179.40885416666666</c:v>
                </c:pt>
                <c:pt idx="70046">
                  <c:v>179.41145833333334</c:v>
                </c:pt>
                <c:pt idx="70047">
                  <c:v>179.4140625</c:v>
                </c:pt>
                <c:pt idx="70048">
                  <c:v>179.41666666666666</c:v>
                </c:pt>
                <c:pt idx="70049">
                  <c:v>179.41927083333334</c:v>
                </c:pt>
                <c:pt idx="70050">
                  <c:v>179.421875</c:v>
                </c:pt>
                <c:pt idx="70051">
                  <c:v>179.42447916666666</c:v>
                </c:pt>
                <c:pt idx="70052">
                  <c:v>179.42708333333334</c:v>
                </c:pt>
                <c:pt idx="70053">
                  <c:v>179.4296875</c:v>
                </c:pt>
                <c:pt idx="70054">
                  <c:v>179.43229166666666</c:v>
                </c:pt>
                <c:pt idx="70055">
                  <c:v>179.43489583333334</c:v>
                </c:pt>
                <c:pt idx="70056">
                  <c:v>179.4375</c:v>
                </c:pt>
                <c:pt idx="70057">
                  <c:v>179.44010416666666</c:v>
                </c:pt>
                <c:pt idx="70058">
                  <c:v>179.44270833333334</c:v>
                </c:pt>
                <c:pt idx="70059">
                  <c:v>179.4453125</c:v>
                </c:pt>
                <c:pt idx="70060">
                  <c:v>179.44791666666666</c:v>
                </c:pt>
                <c:pt idx="70061">
                  <c:v>179.45052083333334</c:v>
                </c:pt>
                <c:pt idx="70062">
                  <c:v>179.453125</c:v>
                </c:pt>
                <c:pt idx="70063">
                  <c:v>179.45572916666666</c:v>
                </c:pt>
                <c:pt idx="70064">
                  <c:v>179.45833333333334</c:v>
                </c:pt>
                <c:pt idx="70065">
                  <c:v>179.4609375</c:v>
                </c:pt>
                <c:pt idx="70066">
                  <c:v>179.46354166666666</c:v>
                </c:pt>
                <c:pt idx="70067">
                  <c:v>179.46614583333334</c:v>
                </c:pt>
                <c:pt idx="70068">
                  <c:v>179.46875</c:v>
                </c:pt>
                <c:pt idx="70069">
                  <c:v>179.47135416666666</c:v>
                </c:pt>
                <c:pt idx="70070">
                  <c:v>179.47395833333334</c:v>
                </c:pt>
                <c:pt idx="70071">
                  <c:v>179.4765625</c:v>
                </c:pt>
                <c:pt idx="70072">
                  <c:v>179.47916666666666</c:v>
                </c:pt>
                <c:pt idx="70073">
                  <c:v>179.48177083333334</c:v>
                </c:pt>
                <c:pt idx="70074">
                  <c:v>179.484375</c:v>
                </c:pt>
                <c:pt idx="70075">
                  <c:v>179.48697916666666</c:v>
                </c:pt>
                <c:pt idx="70076">
                  <c:v>179.48958333333334</c:v>
                </c:pt>
                <c:pt idx="70077">
                  <c:v>179.4921875</c:v>
                </c:pt>
                <c:pt idx="70078">
                  <c:v>179.49479166666666</c:v>
                </c:pt>
                <c:pt idx="70079">
                  <c:v>179.49739583333334</c:v>
                </c:pt>
                <c:pt idx="70080">
                  <c:v>179.5</c:v>
                </c:pt>
                <c:pt idx="70081">
                  <c:v>179.50260416666666</c:v>
                </c:pt>
                <c:pt idx="70082">
                  <c:v>179.50520833333334</c:v>
                </c:pt>
                <c:pt idx="70083">
                  <c:v>179.5078125</c:v>
                </c:pt>
                <c:pt idx="70084">
                  <c:v>179.51041666666666</c:v>
                </c:pt>
                <c:pt idx="70085">
                  <c:v>179.51302083333334</c:v>
                </c:pt>
                <c:pt idx="70086">
                  <c:v>179.515625</c:v>
                </c:pt>
                <c:pt idx="70087">
                  <c:v>179.51822916666666</c:v>
                </c:pt>
                <c:pt idx="70088">
                  <c:v>179.52083333333334</c:v>
                </c:pt>
                <c:pt idx="70089">
                  <c:v>179.5234375</c:v>
                </c:pt>
                <c:pt idx="70090">
                  <c:v>179.52604166666666</c:v>
                </c:pt>
                <c:pt idx="70091">
                  <c:v>179.52864583333334</c:v>
                </c:pt>
                <c:pt idx="70092">
                  <c:v>179.53125</c:v>
                </c:pt>
                <c:pt idx="70093">
                  <c:v>179.53385416666666</c:v>
                </c:pt>
                <c:pt idx="70094">
                  <c:v>179.53645833333334</c:v>
                </c:pt>
                <c:pt idx="70095">
                  <c:v>179.5390625</c:v>
                </c:pt>
                <c:pt idx="70096">
                  <c:v>179.54166666666666</c:v>
                </c:pt>
                <c:pt idx="70097">
                  <c:v>179.54427083333334</c:v>
                </c:pt>
                <c:pt idx="70098">
                  <c:v>179.546875</c:v>
                </c:pt>
                <c:pt idx="70099">
                  <c:v>179.54947916666666</c:v>
                </c:pt>
                <c:pt idx="70100">
                  <c:v>179.55208333333334</c:v>
                </c:pt>
                <c:pt idx="70101">
                  <c:v>179.5546875</c:v>
                </c:pt>
                <c:pt idx="70102">
                  <c:v>179.55729166666666</c:v>
                </c:pt>
                <c:pt idx="70103">
                  <c:v>179.55989583333334</c:v>
                </c:pt>
                <c:pt idx="70104">
                  <c:v>179.5625</c:v>
                </c:pt>
                <c:pt idx="70105">
                  <c:v>179.56510416666666</c:v>
                </c:pt>
                <c:pt idx="70106">
                  <c:v>179.56770833333334</c:v>
                </c:pt>
                <c:pt idx="70107">
                  <c:v>179.5703125</c:v>
                </c:pt>
                <c:pt idx="70108">
                  <c:v>179.57291666666666</c:v>
                </c:pt>
                <c:pt idx="70109">
                  <c:v>179.57552083333334</c:v>
                </c:pt>
                <c:pt idx="70110">
                  <c:v>179.578125</c:v>
                </c:pt>
                <c:pt idx="70111">
                  <c:v>179.58072916666666</c:v>
                </c:pt>
                <c:pt idx="70112">
                  <c:v>179.58333333333334</c:v>
                </c:pt>
                <c:pt idx="70113">
                  <c:v>179.5859375</c:v>
                </c:pt>
                <c:pt idx="70114">
                  <c:v>179.58854166666666</c:v>
                </c:pt>
                <c:pt idx="70115">
                  <c:v>179.59114583333334</c:v>
                </c:pt>
                <c:pt idx="70116">
                  <c:v>179.59375</c:v>
                </c:pt>
                <c:pt idx="70117">
                  <c:v>179.59635416666666</c:v>
                </c:pt>
                <c:pt idx="70118">
                  <c:v>179.59895833333334</c:v>
                </c:pt>
                <c:pt idx="70119">
                  <c:v>179.6015625</c:v>
                </c:pt>
                <c:pt idx="70120">
                  <c:v>179.60416666666666</c:v>
                </c:pt>
                <c:pt idx="70121">
                  <c:v>179.60677083333334</c:v>
                </c:pt>
                <c:pt idx="70122">
                  <c:v>179.609375</c:v>
                </c:pt>
                <c:pt idx="70123">
                  <c:v>179.61197916666666</c:v>
                </c:pt>
                <c:pt idx="70124">
                  <c:v>179.61458333333334</c:v>
                </c:pt>
                <c:pt idx="70125">
                  <c:v>179.6171875</c:v>
                </c:pt>
                <c:pt idx="70126">
                  <c:v>179.61979166666666</c:v>
                </c:pt>
                <c:pt idx="70127">
                  <c:v>179.62239583333334</c:v>
                </c:pt>
                <c:pt idx="70128">
                  <c:v>179.625</c:v>
                </c:pt>
                <c:pt idx="70129">
                  <c:v>179.62760416666666</c:v>
                </c:pt>
                <c:pt idx="70130">
                  <c:v>179.63020833333334</c:v>
                </c:pt>
                <c:pt idx="70131">
                  <c:v>179.6328125</c:v>
                </c:pt>
                <c:pt idx="70132">
                  <c:v>179.63541666666666</c:v>
                </c:pt>
                <c:pt idx="70133">
                  <c:v>179.63802083333334</c:v>
                </c:pt>
                <c:pt idx="70134">
                  <c:v>179.640625</c:v>
                </c:pt>
                <c:pt idx="70135">
                  <c:v>179.64322916666666</c:v>
                </c:pt>
                <c:pt idx="70136">
                  <c:v>179.64583333333334</c:v>
                </c:pt>
                <c:pt idx="70137">
                  <c:v>179.6484375</c:v>
                </c:pt>
                <c:pt idx="70138">
                  <c:v>179.65104166666666</c:v>
                </c:pt>
                <c:pt idx="70139">
                  <c:v>179.65364583333334</c:v>
                </c:pt>
                <c:pt idx="70140">
                  <c:v>179.65625</c:v>
                </c:pt>
                <c:pt idx="70141">
                  <c:v>179.65885416666666</c:v>
                </c:pt>
                <c:pt idx="70142">
                  <c:v>179.66145833333334</c:v>
                </c:pt>
                <c:pt idx="70143">
                  <c:v>179.6640625</c:v>
                </c:pt>
                <c:pt idx="70144">
                  <c:v>179.66666666666666</c:v>
                </c:pt>
                <c:pt idx="70145">
                  <c:v>179.66927083333334</c:v>
                </c:pt>
                <c:pt idx="70146">
                  <c:v>179.671875</c:v>
                </c:pt>
                <c:pt idx="70147">
                  <c:v>179.67447916666666</c:v>
                </c:pt>
                <c:pt idx="70148">
                  <c:v>179.67708333333334</c:v>
                </c:pt>
                <c:pt idx="70149">
                  <c:v>179.6796875</c:v>
                </c:pt>
                <c:pt idx="70150">
                  <c:v>179.68229166666666</c:v>
                </c:pt>
                <c:pt idx="70151">
                  <c:v>179.68489583333334</c:v>
                </c:pt>
                <c:pt idx="70152">
                  <c:v>179.6875</c:v>
                </c:pt>
                <c:pt idx="70153">
                  <c:v>179.69010416666666</c:v>
                </c:pt>
                <c:pt idx="70154">
                  <c:v>179.69270833333334</c:v>
                </c:pt>
                <c:pt idx="70155">
                  <c:v>179.6953125</c:v>
                </c:pt>
                <c:pt idx="70156">
                  <c:v>179.69791666666666</c:v>
                </c:pt>
                <c:pt idx="70157">
                  <c:v>179.70052083333334</c:v>
                </c:pt>
                <c:pt idx="70158">
                  <c:v>179.703125</c:v>
                </c:pt>
                <c:pt idx="70159">
                  <c:v>179.70572916666666</c:v>
                </c:pt>
                <c:pt idx="70160">
                  <c:v>179.70833333333334</c:v>
                </c:pt>
                <c:pt idx="70161">
                  <c:v>179.7109375</c:v>
                </c:pt>
                <c:pt idx="70162">
                  <c:v>179.71354166666666</c:v>
                </c:pt>
                <c:pt idx="70163">
                  <c:v>179.71614583333334</c:v>
                </c:pt>
                <c:pt idx="70164">
                  <c:v>179.71875</c:v>
                </c:pt>
                <c:pt idx="70165">
                  <c:v>179.72135416666666</c:v>
                </c:pt>
                <c:pt idx="70166">
                  <c:v>179.72395833333334</c:v>
                </c:pt>
                <c:pt idx="70167">
                  <c:v>179.7265625</c:v>
                </c:pt>
                <c:pt idx="70168">
                  <c:v>179.72916666666666</c:v>
                </c:pt>
                <c:pt idx="70169">
                  <c:v>179.73177083333334</c:v>
                </c:pt>
                <c:pt idx="70170">
                  <c:v>179.734375</c:v>
                </c:pt>
                <c:pt idx="70171">
                  <c:v>179.73697916666666</c:v>
                </c:pt>
                <c:pt idx="70172">
                  <c:v>179.73958333333334</c:v>
                </c:pt>
                <c:pt idx="70173">
                  <c:v>179.7421875</c:v>
                </c:pt>
                <c:pt idx="70174">
                  <c:v>179.74479166666666</c:v>
                </c:pt>
                <c:pt idx="70175">
                  <c:v>179.74739583333334</c:v>
                </c:pt>
                <c:pt idx="70176">
                  <c:v>179.75</c:v>
                </c:pt>
                <c:pt idx="70177">
                  <c:v>179.75260416666666</c:v>
                </c:pt>
                <c:pt idx="70178">
                  <c:v>179.75520833333334</c:v>
                </c:pt>
                <c:pt idx="70179">
                  <c:v>179.7578125</c:v>
                </c:pt>
                <c:pt idx="70180">
                  <c:v>179.76041666666666</c:v>
                </c:pt>
                <c:pt idx="70181">
                  <c:v>179.76302083333334</c:v>
                </c:pt>
                <c:pt idx="70182">
                  <c:v>179.765625</c:v>
                </c:pt>
                <c:pt idx="70183">
                  <c:v>179.76822916666666</c:v>
                </c:pt>
                <c:pt idx="70184">
                  <c:v>179.77083333333334</c:v>
                </c:pt>
                <c:pt idx="70185">
                  <c:v>179.7734375</c:v>
                </c:pt>
                <c:pt idx="70186">
                  <c:v>179.77604166666666</c:v>
                </c:pt>
                <c:pt idx="70187">
                  <c:v>179.77864583333334</c:v>
                </c:pt>
                <c:pt idx="70188">
                  <c:v>179.78125</c:v>
                </c:pt>
                <c:pt idx="70189">
                  <c:v>179.78385416666666</c:v>
                </c:pt>
                <c:pt idx="70190">
                  <c:v>179.78645833333334</c:v>
                </c:pt>
                <c:pt idx="70191">
                  <c:v>179.7890625</c:v>
                </c:pt>
                <c:pt idx="70192">
                  <c:v>179.79166666666666</c:v>
                </c:pt>
                <c:pt idx="70193">
                  <c:v>179.79427083333334</c:v>
                </c:pt>
                <c:pt idx="70194">
                  <c:v>179.796875</c:v>
                </c:pt>
                <c:pt idx="70195">
                  <c:v>179.79947916666666</c:v>
                </c:pt>
                <c:pt idx="70196">
                  <c:v>179.80208333333334</c:v>
                </c:pt>
                <c:pt idx="70197">
                  <c:v>179.8046875</c:v>
                </c:pt>
                <c:pt idx="70198">
                  <c:v>179.80729166666666</c:v>
                </c:pt>
                <c:pt idx="70199">
                  <c:v>179.80989583333334</c:v>
                </c:pt>
                <c:pt idx="70200">
                  <c:v>179.8125</c:v>
                </c:pt>
                <c:pt idx="70201">
                  <c:v>179.81510416666666</c:v>
                </c:pt>
                <c:pt idx="70202">
                  <c:v>179.81770833333334</c:v>
                </c:pt>
                <c:pt idx="70203">
                  <c:v>179.8203125</c:v>
                </c:pt>
                <c:pt idx="70204">
                  <c:v>179.82291666666666</c:v>
                </c:pt>
                <c:pt idx="70205">
                  <c:v>179.82552083333334</c:v>
                </c:pt>
                <c:pt idx="70206">
                  <c:v>179.828125</c:v>
                </c:pt>
                <c:pt idx="70207">
                  <c:v>179.83072916666666</c:v>
                </c:pt>
                <c:pt idx="70208">
                  <c:v>179.83333333333334</c:v>
                </c:pt>
                <c:pt idx="70209">
                  <c:v>179.8359375</c:v>
                </c:pt>
                <c:pt idx="70210">
                  <c:v>179.83854166666666</c:v>
                </c:pt>
                <c:pt idx="70211">
                  <c:v>179.84114583333334</c:v>
                </c:pt>
                <c:pt idx="70212">
                  <c:v>179.84375</c:v>
                </c:pt>
                <c:pt idx="70213">
                  <c:v>179.84635416666666</c:v>
                </c:pt>
                <c:pt idx="70214">
                  <c:v>179.84895833333334</c:v>
                </c:pt>
                <c:pt idx="70215">
                  <c:v>179.8515625</c:v>
                </c:pt>
                <c:pt idx="70216">
                  <c:v>179.85416666666666</c:v>
                </c:pt>
                <c:pt idx="70217">
                  <c:v>179.85677083333334</c:v>
                </c:pt>
                <c:pt idx="70218">
                  <c:v>179.859375</c:v>
                </c:pt>
                <c:pt idx="70219">
                  <c:v>179.86197916666666</c:v>
                </c:pt>
                <c:pt idx="70220">
                  <c:v>179.86458333333334</c:v>
                </c:pt>
                <c:pt idx="70221">
                  <c:v>179.8671875</c:v>
                </c:pt>
                <c:pt idx="70222">
                  <c:v>179.86979166666666</c:v>
                </c:pt>
                <c:pt idx="70223">
                  <c:v>179.87239583333334</c:v>
                </c:pt>
                <c:pt idx="70224">
                  <c:v>179.875</c:v>
                </c:pt>
                <c:pt idx="70225">
                  <c:v>179.87760416666666</c:v>
                </c:pt>
                <c:pt idx="70226">
                  <c:v>179.88020833333334</c:v>
                </c:pt>
                <c:pt idx="70227">
                  <c:v>179.8828125</c:v>
                </c:pt>
                <c:pt idx="70228">
                  <c:v>179.88541666666666</c:v>
                </c:pt>
                <c:pt idx="70229">
                  <c:v>179.88802083333334</c:v>
                </c:pt>
                <c:pt idx="70230">
                  <c:v>179.890625</c:v>
                </c:pt>
                <c:pt idx="70231">
                  <c:v>179.89322916666666</c:v>
                </c:pt>
                <c:pt idx="70232">
                  <c:v>179.89583333333334</c:v>
                </c:pt>
                <c:pt idx="70233">
                  <c:v>179.8984375</c:v>
                </c:pt>
                <c:pt idx="70234">
                  <c:v>179.90104166666666</c:v>
                </c:pt>
                <c:pt idx="70235">
                  <c:v>179.90364583333334</c:v>
                </c:pt>
                <c:pt idx="70236">
                  <c:v>179.90625</c:v>
                </c:pt>
                <c:pt idx="70237">
                  <c:v>179.90885416666666</c:v>
                </c:pt>
                <c:pt idx="70238">
                  <c:v>179.91145833333334</c:v>
                </c:pt>
                <c:pt idx="70239">
                  <c:v>179.9140625</c:v>
                </c:pt>
                <c:pt idx="70240">
                  <c:v>179.91666666666666</c:v>
                </c:pt>
                <c:pt idx="70241">
                  <c:v>179.91927083333334</c:v>
                </c:pt>
                <c:pt idx="70242">
                  <c:v>179.921875</c:v>
                </c:pt>
                <c:pt idx="70243">
                  <c:v>179.92447916666666</c:v>
                </c:pt>
                <c:pt idx="70244">
                  <c:v>179.92708333333334</c:v>
                </c:pt>
                <c:pt idx="70245">
                  <c:v>179.9296875</c:v>
                </c:pt>
                <c:pt idx="70246">
                  <c:v>179.93229166666666</c:v>
                </c:pt>
                <c:pt idx="70247">
                  <c:v>179.93489583333334</c:v>
                </c:pt>
                <c:pt idx="70248">
                  <c:v>179.9375</c:v>
                </c:pt>
                <c:pt idx="70249">
                  <c:v>179.94010416666666</c:v>
                </c:pt>
                <c:pt idx="70250">
                  <c:v>179.94270833333334</c:v>
                </c:pt>
                <c:pt idx="70251">
                  <c:v>179.9453125</c:v>
                </c:pt>
                <c:pt idx="70252">
                  <c:v>179.94791666666666</c:v>
                </c:pt>
                <c:pt idx="70253">
                  <c:v>179.95052083333334</c:v>
                </c:pt>
                <c:pt idx="70254">
                  <c:v>179.953125</c:v>
                </c:pt>
                <c:pt idx="70255">
                  <c:v>179.95572916666666</c:v>
                </c:pt>
                <c:pt idx="70256">
                  <c:v>179.95833333333334</c:v>
                </c:pt>
                <c:pt idx="70257">
                  <c:v>179.9609375</c:v>
                </c:pt>
                <c:pt idx="70258">
                  <c:v>179.96354166666666</c:v>
                </c:pt>
                <c:pt idx="70259">
                  <c:v>179.96614583333334</c:v>
                </c:pt>
                <c:pt idx="70260">
                  <c:v>179.96875</c:v>
                </c:pt>
                <c:pt idx="70261">
                  <c:v>179.97135416666666</c:v>
                </c:pt>
                <c:pt idx="70262">
                  <c:v>179.97395833333334</c:v>
                </c:pt>
                <c:pt idx="70263">
                  <c:v>179.9765625</c:v>
                </c:pt>
                <c:pt idx="70264">
                  <c:v>179.97916666666666</c:v>
                </c:pt>
                <c:pt idx="70265">
                  <c:v>179.98177083333334</c:v>
                </c:pt>
                <c:pt idx="70266">
                  <c:v>179.984375</c:v>
                </c:pt>
                <c:pt idx="70267">
                  <c:v>179.98697916666666</c:v>
                </c:pt>
                <c:pt idx="70268">
                  <c:v>179.98958333333334</c:v>
                </c:pt>
                <c:pt idx="70269">
                  <c:v>179.9921875</c:v>
                </c:pt>
                <c:pt idx="70270">
                  <c:v>179.99479166666666</c:v>
                </c:pt>
                <c:pt idx="70271">
                  <c:v>179.99739583333334</c:v>
                </c:pt>
                <c:pt idx="70272">
                  <c:v>180</c:v>
                </c:pt>
                <c:pt idx="70273">
                  <c:v>180.00260416666666</c:v>
                </c:pt>
                <c:pt idx="70274">
                  <c:v>180.00520833333334</c:v>
                </c:pt>
                <c:pt idx="70275">
                  <c:v>180.0078125</c:v>
                </c:pt>
                <c:pt idx="70276">
                  <c:v>180.01041666666666</c:v>
                </c:pt>
                <c:pt idx="70277">
                  <c:v>180.01302083333334</c:v>
                </c:pt>
                <c:pt idx="70278">
                  <c:v>180.015625</c:v>
                </c:pt>
                <c:pt idx="70279">
                  <c:v>180.01822916666666</c:v>
                </c:pt>
                <c:pt idx="70280">
                  <c:v>180.02083333333334</c:v>
                </c:pt>
                <c:pt idx="70281">
                  <c:v>180.0234375</c:v>
                </c:pt>
                <c:pt idx="70282">
                  <c:v>180.02604166666666</c:v>
                </c:pt>
                <c:pt idx="70283">
                  <c:v>180.02864583333334</c:v>
                </c:pt>
                <c:pt idx="70284">
                  <c:v>180.03125</c:v>
                </c:pt>
                <c:pt idx="70285">
                  <c:v>180.03385416666666</c:v>
                </c:pt>
                <c:pt idx="70286">
                  <c:v>180.03645833333334</c:v>
                </c:pt>
                <c:pt idx="70287">
                  <c:v>180.0390625</c:v>
                </c:pt>
                <c:pt idx="70288">
                  <c:v>180.04166666666666</c:v>
                </c:pt>
                <c:pt idx="70289">
                  <c:v>180.04427083333334</c:v>
                </c:pt>
                <c:pt idx="70290">
                  <c:v>180.046875</c:v>
                </c:pt>
                <c:pt idx="70291">
                  <c:v>180.04947916666666</c:v>
                </c:pt>
                <c:pt idx="70292">
                  <c:v>180.05208333333334</c:v>
                </c:pt>
                <c:pt idx="70293">
                  <c:v>180.0546875</c:v>
                </c:pt>
                <c:pt idx="70294">
                  <c:v>180.05729166666666</c:v>
                </c:pt>
                <c:pt idx="70295">
                  <c:v>180.05989583333334</c:v>
                </c:pt>
                <c:pt idx="70296">
                  <c:v>180.0625</c:v>
                </c:pt>
                <c:pt idx="70297">
                  <c:v>180.06510416666666</c:v>
                </c:pt>
                <c:pt idx="70298">
                  <c:v>180.06770833333334</c:v>
                </c:pt>
                <c:pt idx="70299">
                  <c:v>180.0703125</c:v>
                </c:pt>
                <c:pt idx="70300">
                  <c:v>180.07291666666666</c:v>
                </c:pt>
                <c:pt idx="70301">
                  <c:v>180.07552083333334</c:v>
                </c:pt>
                <c:pt idx="70302">
                  <c:v>180.078125</c:v>
                </c:pt>
                <c:pt idx="70303">
                  <c:v>180.08072916666666</c:v>
                </c:pt>
                <c:pt idx="70304">
                  <c:v>180.08333333333334</c:v>
                </c:pt>
                <c:pt idx="70305">
                  <c:v>180.0859375</c:v>
                </c:pt>
                <c:pt idx="70306">
                  <c:v>180.08854166666666</c:v>
                </c:pt>
                <c:pt idx="70307">
                  <c:v>180.09114583333334</c:v>
                </c:pt>
                <c:pt idx="70308">
                  <c:v>180.09375</c:v>
                </c:pt>
                <c:pt idx="70309">
                  <c:v>180.09635416666666</c:v>
                </c:pt>
                <c:pt idx="70310">
                  <c:v>180.09895833333334</c:v>
                </c:pt>
                <c:pt idx="70311">
                  <c:v>180.1015625</c:v>
                </c:pt>
                <c:pt idx="70312">
                  <c:v>180.10416666666666</c:v>
                </c:pt>
                <c:pt idx="70313">
                  <c:v>180.10677083333334</c:v>
                </c:pt>
                <c:pt idx="70314">
                  <c:v>180.109375</c:v>
                </c:pt>
                <c:pt idx="70315">
                  <c:v>180.11197916666666</c:v>
                </c:pt>
                <c:pt idx="70316">
                  <c:v>180.11458333333334</c:v>
                </c:pt>
                <c:pt idx="70317">
                  <c:v>180.1171875</c:v>
                </c:pt>
                <c:pt idx="70318">
                  <c:v>180.11979166666666</c:v>
                </c:pt>
                <c:pt idx="70319">
                  <c:v>180.12239583333334</c:v>
                </c:pt>
                <c:pt idx="70320">
                  <c:v>180.125</c:v>
                </c:pt>
                <c:pt idx="70321">
                  <c:v>180.12760416666666</c:v>
                </c:pt>
                <c:pt idx="70322">
                  <c:v>180.13020833333334</c:v>
                </c:pt>
                <c:pt idx="70323">
                  <c:v>180.1328125</c:v>
                </c:pt>
                <c:pt idx="70324">
                  <c:v>180.13541666666666</c:v>
                </c:pt>
                <c:pt idx="70325">
                  <c:v>180.13802083333334</c:v>
                </c:pt>
                <c:pt idx="70326">
                  <c:v>180.140625</c:v>
                </c:pt>
                <c:pt idx="70327">
                  <c:v>180.14322916666666</c:v>
                </c:pt>
                <c:pt idx="70328">
                  <c:v>180.14583333333334</c:v>
                </c:pt>
                <c:pt idx="70329">
                  <c:v>180.1484375</c:v>
                </c:pt>
                <c:pt idx="70330">
                  <c:v>180.15104166666666</c:v>
                </c:pt>
                <c:pt idx="70331">
                  <c:v>180.15364583333334</c:v>
                </c:pt>
                <c:pt idx="70332">
                  <c:v>180.15625</c:v>
                </c:pt>
                <c:pt idx="70333">
                  <c:v>180.15885416666666</c:v>
                </c:pt>
                <c:pt idx="70334">
                  <c:v>180.16145833333334</c:v>
                </c:pt>
                <c:pt idx="70335">
                  <c:v>180.1640625</c:v>
                </c:pt>
                <c:pt idx="70336">
                  <c:v>180.16666666666666</c:v>
                </c:pt>
                <c:pt idx="70337">
                  <c:v>180.16927083333334</c:v>
                </c:pt>
                <c:pt idx="70338">
                  <c:v>180.171875</c:v>
                </c:pt>
                <c:pt idx="70339">
                  <c:v>180.17447916666666</c:v>
                </c:pt>
                <c:pt idx="70340">
                  <c:v>180.17708333333334</c:v>
                </c:pt>
                <c:pt idx="70341">
                  <c:v>180.1796875</c:v>
                </c:pt>
                <c:pt idx="70342">
                  <c:v>180.18229166666666</c:v>
                </c:pt>
                <c:pt idx="70343">
                  <c:v>180.18489583333334</c:v>
                </c:pt>
                <c:pt idx="70344">
                  <c:v>180.1875</c:v>
                </c:pt>
                <c:pt idx="70345">
                  <c:v>180.19010416666666</c:v>
                </c:pt>
                <c:pt idx="70346">
                  <c:v>180.19270833333334</c:v>
                </c:pt>
                <c:pt idx="70347">
                  <c:v>180.1953125</c:v>
                </c:pt>
                <c:pt idx="70348">
                  <c:v>180.19791666666666</c:v>
                </c:pt>
                <c:pt idx="70349">
                  <c:v>180.20052083333334</c:v>
                </c:pt>
                <c:pt idx="70350">
                  <c:v>180.203125</c:v>
                </c:pt>
                <c:pt idx="70351">
                  <c:v>180.20572916666666</c:v>
                </c:pt>
                <c:pt idx="70352">
                  <c:v>180.20833333333334</c:v>
                </c:pt>
                <c:pt idx="70353">
                  <c:v>180.2109375</c:v>
                </c:pt>
                <c:pt idx="70354">
                  <c:v>180.21354166666666</c:v>
                </c:pt>
                <c:pt idx="70355">
                  <c:v>180.21614583333334</c:v>
                </c:pt>
                <c:pt idx="70356">
                  <c:v>180.21875</c:v>
                </c:pt>
                <c:pt idx="70357">
                  <c:v>180.22135416666666</c:v>
                </c:pt>
                <c:pt idx="70358">
                  <c:v>180.22395833333334</c:v>
                </c:pt>
                <c:pt idx="70359">
                  <c:v>180.2265625</c:v>
                </c:pt>
                <c:pt idx="70360">
                  <c:v>180.22916666666666</c:v>
                </c:pt>
                <c:pt idx="70361">
                  <c:v>180.23177083333334</c:v>
                </c:pt>
                <c:pt idx="70362">
                  <c:v>180.234375</c:v>
                </c:pt>
                <c:pt idx="70363">
                  <c:v>180.23697916666666</c:v>
                </c:pt>
                <c:pt idx="70364">
                  <c:v>180.23958333333334</c:v>
                </c:pt>
                <c:pt idx="70365">
                  <c:v>180.2421875</c:v>
                </c:pt>
                <c:pt idx="70366">
                  <c:v>180.24479166666666</c:v>
                </c:pt>
                <c:pt idx="70367">
                  <c:v>180.24739583333334</c:v>
                </c:pt>
                <c:pt idx="70368">
                  <c:v>180.25</c:v>
                </c:pt>
                <c:pt idx="70369">
                  <c:v>180.25260416666666</c:v>
                </c:pt>
                <c:pt idx="70370">
                  <c:v>180.25520833333334</c:v>
                </c:pt>
                <c:pt idx="70371">
                  <c:v>180.2578125</c:v>
                </c:pt>
                <c:pt idx="70372">
                  <c:v>180.26041666666666</c:v>
                </c:pt>
                <c:pt idx="70373">
                  <c:v>180.26302083333334</c:v>
                </c:pt>
                <c:pt idx="70374">
                  <c:v>180.265625</c:v>
                </c:pt>
                <c:pt idx="70375">
                  <c:v>180.26822916666666</c:v>
                </c:pt>
                <c:pt idx="70376">
                  <c:v>180.27083333333334</c:v>
                </c:pt>
                <c:pt idx="70377">
                  <c:v>180.2734375</c:v>
                </c:pt>
                <c:pt idx="70378">
                  <c:v>180.27604166666666</c:v>
                </c:pt>
                <c:pt idx="70379">
                  <c:v>180.27864583333334</c:v>
                </c:pt>
                <c:pt idx="70380">
                  <c:v>180.28125</c:v>
                </c:pt>
                <c:pt idx="70381">
                  <c:v>180.28385416666666</c:v>
                </c:pt>
                <c:pt idx="70382">
                  <c:v>180.28645833333334</c:v>
                </c:pt>
                <c:pt idx="70383">
                  <c:v>180.2890625</c:v>
                </c:pt>
                <c:pt idx="70384">
                  <c:v>180.29166666666666</c:v>
                </c:pt>
                <c:pt idx="70385">
                  <c:v>180.29427083333334</c:v>
                </c:pt>
                <c:pt idx="70386">
                  <c:v>180.296875</c:v>
                </c:pt>
                <c:pt idx="70387">
                  <c:v>180.29947916666666</c:v>
                </c:pt>
                <c:pt idx="70388">
                  <c:v>180.30208333333334</c:v>
                </c:pt>
                <c:pt idx="70389">
                  <c:v>180.3046875</c:v>
                </c:pt>
                <c:pt idx="70390">
                  <c:v>180.30729166666666</c:v>
                </c:pt>
                <c:pt idx="70391">
                  <c:v>180.30989583333334</c:v>
                </c:pt>
                <c:pt idx="70392">
                  <c:v>180.3125</c:v>
                </c:pt>
                <c:pt idx="70393">
                  <c:v>180.31510416666666</c:v>
                </c:pt>
                <c:pt idx="70394">
                  <c:v>180.31770833333334</c:v>
                </c:pt>
                <c:pt idx="70395">
                  <c:v>180.3203125</c:v>
                </c:pt>
                <c:pt idx="70396">
                  <c:v>180.32291666666666</c:v>
                </c:pt>
                <c:pt idx="70397">
                  <c:v>180.32552083333334</c:v>
                </c:pt>
                <c:pt idx="70398">
                  <c:v>180.328125</c:v>
                </c:pt>
                <c:pt idx="70399">
                  <c:v>180.33072916666666</c:v>
                </c:pt>
                <c:pt idx="70400">
                  <c:v>180.33333333333334</c:v>
                </c:pt>
                <c:pt idx="70401">
                  <c:v>180.3359375</c:v>
                </c:pt>
                <c:pt idx="70402">
                  <c:v>180.33854166666666</c:v>
                </c:pt>
                <c:pt idx="70403">
                  <c:v>180.34114583333334</c:v>
                </c:pt>
                <c:pt idx="70404">
                  <c:v>180.34375</c:v>
                </c:pt>
                <c:pt idx="70405">
                  <c:v>180.34635416666666</c:v>
                </c:pt>
                <c:pt idx="70406">
                  <c:v>180.34895833333334</c:v>
                </c:pt>
                <c:pt idx="70407">
                  <c:v>180.3515625</c:v>
                </c:pt>
                <c:pt idx="70408">
                  <c:v>180.35416666666666</c:v>
                </c:pt>
                <c:pt idx="70409">
                  <c:v>180.35677083333334</c:v>
                </c:pt>
                <c:pt idx="70410">
                  <c:v>180.359375</c:v>
                </c:pt>
                <c:pt idx="70411">
                  <c:v>180.36197916666666</c:v>
                </c:pt>
                <c:pt idx="70412">
                  <c:v>180.36458333333334</c:v>
                </c:pt>
                <c:pt idx="70413">
                  <c:v>180.3671875</c:v>
                </c:pt>
                <c:pt idx="70414">
                  <c:v>180.36979166666666</c:v>
                </c:pt>
                <c:pt idx="70415">
                  <c:v>180.37239583333334</c:v>
                </c:pt>
                <c:pt idx="70416">
                  <c:v>180.375</c:v>
                </c:pt>
                <c:pt idx="70417">
                  <c:v>180.37760416666666</c:v>
                </c:pt>
                <c:pt idx="70418">
                  <c:v>180.38020833333334</c:v>
                </c:pt>
                <c:pt idx="70419">
                  <c:v>180.3828125</c:v>
                </c:pt>
                <c:pt idx="70420">
                  <c:v>180.38541666666666</c:v>
                </c:pt>
                <c:pt idx="70421">
                  <c:v>180.38802083333334</c:v>
                </c:pt>
                <c:pt idx="70422">
                  <c:v>180.390625</c:v>
                </c:pt>
                <c:pt idx="70423">
                  <c:v>180.39322916666666</c:v>
                </c:pt>
                <c:pt idx="70424">
                  <c:v>180.39583333333334</c:v>
                </c:pt>
                <c:pt idx="70425">
                  <c:v>180.3984375</c:v>
                </c:pt>
                <c:pt idx="70426">
                  <c:v>180.40104166666666</c:v>
                </c:pt>
                <c:pt idx="70427">
                  <c:v>180.40364583333334</c:v>
                </c:pt>
                <c:pt idx="70428">
                  <c:v>180.40625</c:v>
                </c:pt>
                <c:pt idx="70429">
                  <c:v>180.40885416666666</c:v>
                </c:pt>
                <c:pt idx="70430">
                  <c:v>180.41145833333334</c:v>
                </c:pt>
                <c:pt idx="70431">
                  <c:v>180.4140625</c:v>
                </c:pt>
                <c:pt idx="70432">
                  <c:v>180.41666666666666</c:v>
                </c:pt>
                <c:pt idx="70433">
                  <c:v>180.41927083333334</c:v>
                </c:pt>
                <c:pt idx="70434">
                  <c:v>180.421875</c:v>
                </c:pt>
                <c:pt idx="70435">
                  <c:v>180.42447916666666</c:v>
                </c:pt>
                <c:pt idx="70436">
                  <c:v>180.42708333333334</c:v>
                </c:pt>
                <c:pt idx="70437">
                  <c:v>180.4296875</c:v>
                </c:pt>
                <c:pt idx="70438">
                  <c:v>180.43229166666666</c:v>
                </c:pt>
                <c:pt idx="70439">
                  <c:v>180.43489583333334</c:v>
                </c:pt>
                <c:pt idx="70440">
                  <c:v>180.4375</c:v>
                </c:pt>
                <c:pt idx="70441">
                  <c:v>180.44010416666666</c:v>
                </c:pt>
                <c:pt idx="70442">
                  <c:v>180.44270833333334</c:v>
                </c:pt>
                <c:pt idx="70443">
                  <c:v>180.4453125</c:v>
                </c:pt>
                <c:pt idx="70444">
                  <c:v>180.44791666666666</c:v>
                </c:pt>
                <c:pt idx="70445">
                  <c:v>180.45052083333334</c:v>
                </c:pt>
                <c:pt idx="70446">
                  <c:v>180.453125</c:v>
                </c:pt>
                <c:pt idx="70447">
                  <c:v>180.45572916666666</c:v>
                </c:pt>
                <c:pt idx="70448">
                  <c:v>180.45833333333334</c:v>
                </c:pt>
                <c:pt idx="70449">
                  <c:v>180.4609375</c:v>
                </c:pt>
                <c:pt idx="70450">
                  <c:v>180.46354166666666</c:v>
                </c:pt>
                <c:pt idx="70451">
                  <c:v>180.46614583333334</c:v>
                </c:pt>
                <c:pt idx="70452">
                  <c:v>180.46875</c:v>
                </c:pt>
                <c:pt idx="70453">
                  <c:v>180.47135416666666</c:v>
                </c:pt>
                <c:pt idx="70454">
                  <c:v>180.47395833333334</c:v>
                </c:pt>
                <c:pt idx="70455">
                  <c:v>180.4765625</c:v>
                </c:pt>
                <c:pt idx="70456">
                  <c:v>180.47916666666666</c:v>
                </c:pt>
                <c:pt idx="70457">
                  <c:v>180.48177083333334</c:v>
                </c:pt>
                <c:pt idx="70458">
                  <c:v>180.484375</c:v>
                </c:pt>
                <c:pt idx="70459">
                  <c:v>180.48697916666666</c:v>
                </c:pt>
                <c:pt idx="70460">
                  <c:v>180.48958333333334</c:v>
                </c:pt>
                <c:pt idx="70461">
                  <c:v>180.4921875</c:v>
                </c:pt>
                <c:pt idx="70462">
                  <c:v>180.49479166666666</c:v>
                </c:pt>
                <c:pt idx="70463">
                  <c:v>180.49739583333334</c:v>
                </c:pt>
                <c:pt idx="70464">
                  <c:v>180.5</c:v>
                </c:pt>
                <c:pt idx="70465">
                  <c:v>180.50260416666666</c:v>
                </c:pt>
                <c:pt idx="70466">
                  <c:v>180.50520833333334</c:v>
                </c:pt>
                <c:pt idx="70467">
                  <c:v>180.5078125</c:v>
                </c:pt>
                <c:pt idx="70468">
                  <c:v>180.51041666666666</c:v>
                </c:pt>
                <c:pt idx="70469">
                  <c:v>180.51302083333334</c:v>
                </c:pt>
                <c:pt idx="70470">
                  <c:v>180.515625</c:v>
                </c:pt>
                <c:pt idx="70471">
                  <c:v>180.51822916666666</c:v>
                </c:pt>
                <c:pt idx="70472">
                  <c:v>180.52083333333334</c:v>
                </c:pt>
                <c:pt idx="70473">
                  <c:v>180.5234375</c:v>
                </c:pt>
                <c:pt idx="70474">
                  <c:v>180.52604166666666</c:v>
                </c:pt>
                <c:pt idx="70475">
                  <c:v>180.52864583333334</c:v>
                </c:pt>
                <c:pt idx="70476">
                  <c:v>180.53125</c:v>
                </c:pt>
                <c:pt idx="70477">
                  <c:v>180.53385416666666</c:v>
                </c:pt>
                <c:pt idx="70478">
                  <c:v>180.53645833333334</c:v>
                </c:pt>
                <c:pt idx="70479">
                  <c:v>180.5390625</c:v>
                </c:pt>
                <c:pt idx="70480">
                  <c:v>180.54166666666666</c:v>
                </c:pt>
                <c:pt idx="70481">
                  <c:v>180.54427083333334</c:v>
                </c:pt>
                <c:pt idx="70482">
                  <c:v>180.546875</c:v>
                </c:pt>
                <c:pt idx="70483">
                  <c:v>180.54947916666666</c:v>
                </c:pt>
                <c:pt idx="70484">
                  <c:v>180.55208333333334</c:v>
                </c:pt>
                <c:pt idx="70485">
                  <c:v>180.5546875</c:v>
                </c:pt>
                <c:pt idx="70486">
                  <c:v>180.55729166666666</c:v>
                </c:pt>
                <c:pt idx="70487">
                  <c:v>180.55989583333334</c:v>
                </c:pt>
                <c:pt idx="70488">
                  <c:v>180.5625</c:v>
                </c:pt>
                <c:pt idx="70489">
                  <c:v>180.56510416666666</c:v>
                </c:pt>
                <c:pt idx="70490">
                  <c:v>180.56770833333334</c:v>
                </c:pt>
                <c:pt idx="70491">
                  <c:v>180.5703125</c:v>
                </c:pt>
                <c:pt idx="70492">
                  <c:v>180.57291666666666</c:v>
                </c:pt>
                <c:pt idx="70493">
                  <c:v>180.57552083333334</c:v>
                </c:pt>
                <c:pt idx="70494">
                  <c:v>180.578125</c:v>
                </c:pt>
                <c:pt idx="70495">
                  <c:v>180.58072916666666</c:v>
                </c:pt>
                <c:pt idx="70496">
                  <c:v>180.58333333333334</c:v>
                </c:pt>
                <c:pt idx="70497">
                  <c:v>180.5859375</c:v>
                </c:pt>
                <c:pt idx="70498">
                  <c:v>180.58854166666666</c:v>
                </c:pt>
                <c:pt idx="70499">
                  <c:v>180.59114583333334</c:v>
                </c:pt>
                <c:pt idx="70500">
                  <c:v>180.59375</c:v>
                </c:pt>
                <c:pt idx="70501">
                  <c:v>180.59635416666666</c:v>
                </c:pt>
                <c:pt idx="70502">
                  <c:v>180.59895833333334</c:v>
                </c:pt>
                <c:pt idx="70503">
                  <c:v>180.6015625</c:v>
                </c:pt>
                <c:pt idx="70504">
                  <c:v>180.60416666666666</c:v>
                </c:pt>
                <c:pt idx="70505">
                  <c:v>180.60677083333334</c:v>
                </c:pt>
                <c:pt idx="70506">
                  <c:v>180.609375</c:v>
                </c:pt>
                <c:pt idx="70507">
                  <c:v>180.61197916666666</c:v>
                </c:pt>
                <c:pt idx="70508">
                  <c:v>180.61458333333334</c:v>
                </c:pt>
                <c:pt idx="70509">
                  <c:v>180.6171875</c:v>
                </c:pt>
                <c:pt idx="70510">
                  <c:v>180.61979166666666</c:v>
                </c:pt>
                <c:pt idx="70511">
                  <c:v>180.62239583333334</c:v>
                </c:pt>
                <c:pt idx="70512">
                  <c:v>180.625</c:v>
                </c:pt>
                <c:pt idx="70513">
                  <c:v>180.62760416666666</c:v>
                </c:pt>
                <c:pt idx="70514">
                  <c:v>180.63020833333334</c:v>
                </c:pt>
                <c:pt idx="70515">
                  <c:v>180.6328125</c:v>
                </c:pt>
                <c:pt idx="70516">
                  <c:v>180.63541666666666</c:v>
                </c:pt>
                <c:pt idx="70517">
                  <c:v>180.63802083333334</c:v>
                </c:pt>
                <c:pt idx="70518">
                  <c:v>180.640625</c:v>
                </c:pt>
                <c:pt idx="70519">
                  <c:v>180.64322916666666</c:v>
                </c:pt>
                <c:pt idx="70520">
                  <c:v>180.64583333333334</c:v>
                </c:pt>
                <c:pt idx="70521">
                  <c:v>180.6484375</c:v>
                </c:pt>
                <c:pt idx="70522">
                  <c:v>180.65104166666666</c:v>
                </c:pt>
                <c:pt idx="70523">
                  <c:v>180.65364583333334</c:v>
                </c:pt>
                <c:pt idx="70524">
                  <c:v>180.65625</c:v>
                </c:pt>
                <c:pt idx="70525">
                  <c:v>180.65885416666666</c:v>
                </c:pt>
                <c:pt idx="70526">
                  <c:v>180.66145833333334</c:v>
                </c:pt>
                <c:pt idx="70527">
                  <c:v>180.6640625</c:v>
                </c:pt>
                <c:pt idx="70528">
                  <c:v>180.66666666666666</c:v>
                </c:pt>
                <c:pt idx="70529">
                  <c:v>180.66927083333334</c:v>
                </c:pt>
                <c:pt idx="70530">
                  <c:v>180.671875</c:v>
                </c:pt>
                <c:pt idx="70531">
                  <c:v>180.67447916666666</c:v>
                </c:pt>
                <c:pt idx="70532">
                  <c:v>180.67708333333334</c:v>
                </c:pt>
                <c:pt idx="70533">
                  <c:v>180.6796875</c:v>
                </c:pt>
                <c:pt idx="70534">
                  <c:v>180.68229166666666</c:v>
                </c:pt>
                <c:pt idx="70535">
                  <c:v>180.68489583333334</c:v>
                </c:pt>
                <c:pt idx="70536">
                  <c:v>180.6875</c:v>
                </c:pt>
                <c:pt idx="70537">
                  <c:v>180.69010416666666</c:v>
                </c:pt>
                <c:pt idx="70538">
                  <c:v>180.69270833333334</c:v>
                </c:pt>
                <c:pt idx="70539">
                  <c:v>180.6953125</c:v>
                </c:pt>
                <c:pt idx="70540">
                  <c:v>180.69791666666666</c:v>
                </c:pt>
                <c:pt idx="70541">
                  <c:v>180.70052083333334</c:v>
                </c:pt>
                <c:pt idx="70542">
                  <c:v>180.703125</c:v>
                </c:pt>
                <c:pt idx="70543">
                  <c:v>180.70572916666666</c:v>
                </c:pt>
                <c:pt idx="70544">
                  <c:v>180.70833333333334</c:v>
                </c:pt>
                <c:pt idx="70545">
                  <c:v>180.7109375</c:v>
                </c:pt>
                <c:pt idx="70546">
                  <c:v>180.71354166666666</c:v>
                </c:pt>
                <c:pt idx="70547">
                  <c:v>180.71614583333334</c:v>
                </c:pt>
                <c:pt idx="70548">
                  <c:v>180.71875</c:v>
                </c:pt>
                <c:pt idx="70549">
                  <c:v>180.72135416666666</c:v>
                </c:pt>
                <c:pt idx="70550">
                  <c:v>180.72395833333334</c:v>
                </c:pt>
                <c:pt idx="70551">
                  <c:v>180.7265625</c:v>
                </c:pt>
                <c:pt idx="70552">
                  <c:v>180.72916666666666</c:v>
                </c:pt>
                <c:pt idx="70553">
                  <c:v>180.73177083333334</c:v>
                </c:pt>
                <c:pt idx="70554">
                  <c:v>180.734375</c:v>
                </c:pt>
                <c:pt idx="70555">
                  <c:v>180.73697916666666</c:v>
                </c:pt>
                <c:pt idx="70556">
                  <c:v>180.73958333333334</c:v>
                </c:pt>
                <c:pt idx="70557">
                  <c:v>180.7421875</c:v>
                </c:pt>
                <c:pt idx="70558">
                  <c:v>180.74479166666666</c:v>
                </c:pt>
                <c:pt idx="70559">
                  <c:v>180.74739583333334</c:v>
                </c:pt>
                <c:pt idx="70560">
                  <c:v>180.75</c:v>
                </c:pt>
                <c:pt idx="70561">
                  <c:v>180.75260416666666</c:v>
                </c:pt>
                <c:pt idx="70562">
                  <c:v>180.75520833333334</c:v>
                </c:pt>
                <c:pt idx="70563">
                  <c:v>180.7578125</c:v>
                </c:pt>
                <c:pt idx="70564">
                  <c:v>180.76041666666666</c:v>
                </c:pt>
                <c:pt idx="70565">
                  <c:v>180.76302083333334</c:v>
                </c:pt>
                <c:pt idx="70566">
                  <c:v>180.765625</c:v>
                </c:pt>
                <c:pt idx="70567">
                  <c:v>180.76822916666666</c:v>
                </c:pt>
                <c:pt idx="70568">
                  <c:v>180.77083333333334</c:v>
                </c:pt>
                <c:pt idx="70569">
                  <c:v>180.7734375</c:v>
                </c:pt>
                <c:pt idx="70570">
                  <c:v>180.77604166666666</c:v>
                </c:pt>
                <c:pt idx="70571">
                  <c:v>180.77864583333334</c:v>
                </c:pt>
                <c:pt idx="70572">
                  <c:v>180.78125</c:v>
                </c:pt>
                <c:pt idx="70573">
                  <c:v>180.78385416666666</c:v>
                </c:pt>
                <c:pt idx="70574">
                  <c:v>180.78645833333334</c:v>
                </c:pt>
                <c:pt idx="70575">
                  <c:v>180.7890625</c:v>
                </c:pt>
                <c:pt idx="70576">
                  <c:v>180.79166666666666</c:v>
                </c:pt>
                <c:pt idx="70577">
                  <c:v>180.79427083333334</c:v>
                </c:pt>
                <c:pt idx="70578">
                  <c:v>180.796875</c:v>
                </c:pt>
                <c:pt idx="70579">
                  <c:v>180.79947916666666</c:v>
                </c:pt>
                <c:pt idx="70580">
                  <c:v>180.80208333333334</c:v>
                </c:pt>
                <c:pt idx="70581">
                  <c:v>180.8046875</c:v>
                </c:pt>
                <c:pt idx="70582">
                  <c:v>180.80729166666666</c:v>
                </c:pt>
                <c:pt idx="70583">
                  <c:v>180.80989583333334</c:v>
                </c:pt>
                <c:pt idx="70584">
                  <c:v>180.8125</c:v>
                </c:pt>
                <c:pt idx="70585">
                  <c:v>180.81510416666666</c:v>
                </c:pt>
                <c:pt idx="70586">
                  <c:v>180.81770833333334</c:v>
                </c:pt>
                <c:pt idx="70587">
                  <c:v>180.8203125</c:v>
                </c:pt>
                <c:pt idx="70588">
                  <c:v>180.82291666666666</c:v>
                </c:pt>
                <c:pt idx="70589">
                  <c:v>180.82552083333334</c:v>
                </c:pt>
                <c:pt idx="70590">
                  <c:v>180.828125</c:v>
                </c:pt>
                <c:pt idx="70591">
                  <c:v>180.83072916666666</c:v>
                </c:pt>
                <c:pt idx="70592">
                  <c:v>180.83333333333334</c:v>
                </c:pt>
                <c:pt idx="70593">
                  <c:v>180.8359375</c:v>
                </c:pt>
                <c:pt idx="70594">
                  <c:v>180.83854166666666</c:v>
                </c:pt>
                <c:pt idx="70595">
                  <c:v>180.84114583333334</c:v>
                </c:pt>
                <c:pt idx="70596">
                  <c:v>180.84375</c:v>
                </c:pt>
                <c:pt idx="70597">
                  <c:v>180.84635416666666</c:v>
                </c:pt>
                <c:pt idx="70598">
                  <c:v>180.84895833333334</c:v>
                </c:pt>
                <c:pt idx="70599">
                  <c:v>180.8515625</c:v>
                </c:pt>
                <c:pt idx="70600">
                  <c:v>180.85416666666666</c:v>
                </c:pt>
                <c:pt idx="70601">
                  <c:v>180.85677083333334</c:v>
                </c:pt>
                <c:pt idx="70602">
                  <c:v>180.859375</c:v>
                </c:pt>
                <c:pt idx="70603">
                  <c:v>180.86197916666666</c:v>
                </c:pt>
                <c:pt idx="70604">
                  <c:v>180.86458333333334</c:v>
                </c:pt>
                <c:pt idx="70605">
                  <c:v>180.8671875</c:v>
                </c:pt>
                <c:pt idx="70606">
                  <c:v>180.86979166666666</c:v>
                </c:pt>
                <c:pt idx="70607">
                  <c:v>180.87239583333334</c:v>
                </c:pt>
                <c:pt idx="70608">
                  <c:v>180.875</c:v>
                </c:pt>
                <c:pt idx="70609">
                  <c:v>180.87760416666666</c:v>
                </c:pt>
                <c:pt idx="70610">
                  <c:v>180.88020833333334</c:v>
                </c:pt>
                <c:pt idx="70611">
                  <c:v>180.8828125</c:v>
                </c:pt>
                <c:pt idx="70612">
                  <c:v>180.88541666666666</c:v>
                </c:pt>
                <c:pt idx="70613">
                  <c:v>180.88802083333334</c:v>
                </c:pt>
                <c:pt idx="70614">
                  <c:v>180.890625</c:v>
                </c:pt>
                <c:pt idx="70615">
                  <c:v>180.89322916666666</c:v>
                </c:pt>
                <c:pt idx="70616">
                  <c:v>180.89583333333334</c:v>
                </c:pt>
                <c:pt idx="70617">
                  <c:v>180.8984375</c:v>
                </c:pt>
                <c:pt idx="70618">
                  <c:v>180.90104166666666</c:v>
                </c:pt>
                <c:pt idx="70619">
                  <c:v>180.90364583333334</c:v>
                </c:pt>
                <c:pt idx="70620">
                  <c:v>180.90625</c:v>
                </c:pt>
                <c:pt idx="70621">
                  <c:v>180.90885416666666</c:v>
                </c:pt>
                <c:pt idx="70622">
                  <c:v>180.91145833333334</c:v>
                </c:pt>
                <c:pt idx="70623">
                  <c:v>180.9140625</c:v>
                </c:pt>
                <c:pt idx="70624">
                  <c:v>180.91666666666666</c:v>
                </c:pt>
                <c:pt idx="70625">
                  <c:v>180.91927083333334</c:v>
                </c:pt>
                <c:pt idx="70626">
                  <c:v>180.921875</c:v>
                </c:pt>
                <c:pt idx="70627">
                  <c:v>180.92447916666666</c:v>
                </c:pt>
                <c:pt idx="70628">
                  <c:v>180.92708333333334</c:v>
                </c:pt>
                <c:pt idx="70629">
                  <c:v>180.9296875</c:v>
                </c:pt>
                <c:pt idx="70630">
                  <c:v>180.93229166666666</c:v>
                </c:pt>
                <c:pt idx="70631">
                  <c:v>180.93489583333334</c:v>
                </c:pt>
                <c:pt idx="70632">
                  <c:v>180.9375</c:v>
                </c:pt>
                <c:pt idx="70633">
                  <c:v>180.94010416666666</c:v>
                </c:pt>
                <c:pt idx="70634">
                  <c:v>180.94270833333334</c:v>
                </c:pt>
                <c:pt idx="70635">
                  <c:v>180.9453125</c:v>
                </c:pt>
                <c:pt idx="70636">
                  <c:v>180.94791666666666</c:v>
                </c:pt>
                <c:pt idx="70637">
                  <c:v>180.95052083333334</c:v>
                </c:pt>
                <c:pt idx="70638">
                  <c:v>180.953125</c:v>
                </c:pt>
                <c:pt idx="70639">
                  <c:v>180.95572916666666</c:v>
                </c:pt>
                <c:pt idx="70640">
                  <c:v>180.95833333333334</c:v>
                </c:pt>
                <c:pt idx="70641">
                  <c:v>180.9609375</c:v>
                </c:pt>
                <c:pt idx="70642">
                  <c:v>180.96354166666666</c:v>
                </c:pt>
                <c:pt idx="70643">
                  <c:v>180.96614583333334</c:v>
                </c:pt>
                <c:pt idx="70644">
                  <c:v>180.96875</c:v>
                </c:pt>
                <c:pt idx="70645">
                  <c:v>180.97135416666666</c:v>
                </c:pt>
                <c:pt idx="70646">
                  <c:v>180.97395833333334</c:v>
                </c:pt>
                <c:pt idx="70647">
                  <c:v>180.9765625</c:v>
                </c:pt>
                <c:pt idx="70648">
                  <c:v>180.97916666666666</c:v>
                </c:pt>
                <c:pt idx="70649">
                  <c:v>180.98177083333334</c:v>
                </c:pt>
                <c:pt idx="70650">
                  <c:v>180.984375</c:v>
                </c:pt>
                <c:pt idx="70651">
                  <c:v>180.98697916666666</c:v>
                </c:pt>
                <c:pt idx="70652">
                  <c:v>180.98958333333334</c:v>
                </c:pt>
                <c:pt idx="70653">
                  <c:v>180.9921875</c:v>
                </c:pt>
                <c:pt idx="70654">
                  <c:v>180.99479166666666</c:v>
                </c:pt>
                <c:pt idx="70655">
                  <c:v>180.99739583333334</c:v>
                </c:pt>
                <c:pt idx="70656">
                  <c:v>181</c:v>
                </c:pt>
                <c:pt idx="70657">
                  <c:v>181.00260416666666</c:v>
                </c:pt>
                <c:pt idx="70658">
                  <c:v>181.00520833333334</c:v>
                </c:pt>
                <c:pt idx="70659">
                  <c:v>181.0078125</c:v>
                </c:pt>
                <c:pt idx="70660">
                  <c:v>181.01041666666666</c:v>
                </c:pt>
                <c:pt idx="70661">
                  <c:v>181.01302083333334</c:v>
                </c:pt>
                <c:pt idx="70662">
                  <c:v>181.015625</c:v>
                </c:pt>
                <c:pt idx="70663">
                  <c:v>181.01822916666666</c:v>
                </c:pt>
                <c:pt idx="70664">
                  <c:v>181.02083333333334</c:v>
                </c:pt>
                <c:pt idx="70665">
                  <c:v>181.0234375</c:v>
                </c:pt>
                <c:pt idx="70666">
                  <c:v>181.02604166666666</c:v>
                </c:pt>
                <c:pt idx="70667">
                  <c:v>181.02864583333334</c:v>
                </c:pt>
                <c:pt idx="70668">
                  <c:v>181.03125</c:v>
                </c:pt>
                <c:pt idx="70669">
                  <c:v>181.03385416666666</c:v>
                </c:pt>
                <c:pt idx="70670">
                  <c:v>181.03645833333334</c:v>
                </c:pt>
                <c:pt idx="70671">
                  <c:v>181.0390625</c:v>
                </c:pt>
                <c:pt idx="70672">
                  <c:v>181.04166666666666</c:v>
                </c:pt>
                <c:pt idx="70673">
                  <c:v>181.04427083333334</c:v>
                </c:pt>
                <c:pt idx="70674">
                  <c:v>181.046875</c:v>
                </c:pt>
                <c:pt idx="70675">
                  <c:v>181.04947916666666</c:v>
                </c:pt>
                <c:pt idx="70676">
                  <c:v>181.05208333333334</c:v>
                </c:pt>
                <c:pt idx="70677">
                  <c:v>181.0546875</c:v>
                </c:pt>
                <c:pt idx="70678">
                  <c:v>181.05729166666666</c:v>
                </c:pt>
                <c:pt idx="70679">
                  <c:v>181.05989583333334</c:v>
                </c:pt>
                <c:pt idx="70680">
                  <c:v>181.0625</c:v>
                </c:pt>
                <c:pt idx="70681">
                  <c:v>181.06510416666666</c:v>
                </c:pt>
                <c:pt idx="70682">
                  <c:v>181.06770833333334</c:v>
                </c:pt>
                <c:pt idx="70683">
                  <c:v>181.0703125</c:v>
                </c:pt>
                <c:pt idx="70684">
                  <c:v>181.07291666666666</c:v>
                </c:pt>
                <c:pt idx="70685">
                  <c:v>181.07552083333334</c:v>
                </c:pt>
                <c:pt idx="70686">
                  <c:v>181.078125</c:v>
                </c:pt>
                <c:pt idx="70687">
                  <c:v>181.08072916666666</c:v>
                </c:pt>
                <c:pt idx="70688">
                  <c:v>181.08333333333334</c:v>
                </c:pt>
                <c:pt idx="70689">
                  <c:v>181.0859375</c:v>
                </c:pt>
                <c:pt idx="70690">
                  <c:v>181.08854166666666</c:v>
                </c:pt>
                <c:pt idx="70691">
                  <c:v>181.09114583333334</c:v>
                </c:pt>
                <c:pt idx="70692">
                  <c:v>181.09375</c:v>
                </c:pt>
                <c:pt idx="70693">
                  <c:v>181.09635416666666</c:v>
                </c:pt>
                <c:pt idx="70694">
                  <c:v>181.09895833333334</c:v>
                </c:pt>
                <c:pt idx="70695">
                  <c:v>181.1015625</c:v>
                </c:pt>
                <c:pt idx="70696">
                  <c:v>181.10416666666666</c:v>
                </c:pt>
                <c:pt idx="70697">
                  <c:v>181.10677083333334</c:v>
                </c:pt>
                <c:pt idx="70698">
                  <c:v>181.109375</c:v>
                </c:pt>
                <c:pt idx="70699">
                  <c:v>181.11197916666666</c:v>
                </c:pt>
                <c:pt idx="70700">
                  <c:v>181.11458333333334</c:v>
                </c:pt>
                <c:pt idx="70701">
                  <c:v>181.1171875</c:v>
                </c:pt>
                <c:pt idx="70702">
                  <c:v>181.11979166666666</c:v>
                </c:pt>
                <c:pt idx="70703">
                  <c:v>181.12239583333334</c:v>
                </c:pt>
                <c:pt idx="70704">
                  <c:v>181.125</c:v>
                </c:pt>
                <c:pt idx="70705">
                  <c:v>181.12760416666666</c:v>
                </c:pt>
                <c:pt idx="70706">
                  <c:v>181.13020833333334</c:v>
                </c:pt>
                <c:pt idx="70707">
                  <c:v>181.1328125</c:v>
                </c:pt>
                <c:pt idx="70708">
                  <c:v>181.13541666666666</c:v>
                </c:pt>
                <c:pt idx="70709">
                  <c:v>181.13802083333334</c:v>
                </c:pt>
                <c:pt idx="70710">
                  <c:v>181.140625</c:v>
                </c:pt>
                <c:pt idx="70711">
                  <c:v>181.14322916666666</c:v>
                </c:pt>
                <c:pt idx="70712">
                  <c:v>181.14583333333334</c:v>
                </c:pt>
                <c:pt idx="70713">
                  <c:v>181.1484375</c:v>
                </c:pt>
                <c:pt idx="70714">
                  <c:v>181.15104166666666</c:v>
                </c:pt>
                <c:pt idx="70715">
                  <c:v>181.15364583333334</c:v>
                </c:pt>
                <c:pt idx="70716">
                  <c:v>181.15625</c:v>
                </c:pt>
                <c:pt idx="70717">
                  <c:v>181.15885416666666</c:v>
                </c:pt>
                <c:pt idx="70718">
                  <c:v>181.16145833333334</c:v>
                </c:pt>
                <c:pt idx="70719">
                  <c:v>181.1640625</c:v>
                </c:pt>
                <c:pt idx="70720">
                  <c:v>181.16666666666666</c:v>
                </c:pt>
                <c:pt idx="70721">
                  <c:v>181.16927083333334</c:v>
                </c:pt>
                <c:pt idx="70722">
                  <c:v>181.171875</c:v>
                </c:pt>
                <c:pt idx="70723">
                  <c:v>181.17447916666666</c:v>
                </c:pt>
                <c:pt idx="70724">
                  <c:v>181.17708333333334</c:v>
                </c:pt>
                <c:pt idx="70725">
                  <c:v>181.1796875</c:v>
                </c:pt>
                <c:pt idx="70726">
                  <c:v>181.18229166666666</c:v>
                </c:pt>
                <c:pt idx="70727">
                  <c:v>181.18489583333334</c:v>
                </c:pt>
                <c:pt idx="70728">
                  <c:v>181.1875</c:v>
                </c:pt>
                <c:pt idx="70729">
                  <c:v>181.19010416666666</c:v>
                </c:pt>
                <c:pt idx="70730">
                  <c:v>181.19270833333334</c:v>
                </c:pt>
                <c:pt idx="70731">
                  <c:v>181.1953125</c:v>
                </c:pt>
                <c:pt idx="70732">
                  <c:v>181.19791666666666</c:v>
                </c:pt>
                <c:pt idx="70733">
                  <c:v>181.20052083333334</c:v>
                </c:pt>
                <c:pt idx="70734">
                  <c:v>181.203125</c:v>
                </c:pt>
                <c:pt idx="70735">
                  <c:v>181.20572916666666</c:v>
                </c:pt>
                <c:pt idx="70736">
                  <c:v>181.20833333333334</c:v>
                </c:pt>
                <c:pt idx="70737">
                  <c:v>181.2109375</c:v>
                </c:pt>
                <c:pt idx="70738">
                  <c:v>181.21354166666666</c:v>
                </c:pt>
                <c:pt idx="70739">
                  <c:v>181.21614583333334</c:v>
                </c:pt>
                <c:pt idx="70740">
                  <c:v>181.21875</c:v>
                </c:pt>
                <c:pt idx="70741">
                  <c:v>181.22135416666666</c:v>
                </c:pt>
                <c:pt idx="70742">
                  <c:v>181.22395833333334</c:v>
                </c:pt>
                <c:pt idx="70743">
                  <c:v>181.2265625</c:v>
                </c:pt>
                <c:pt idx="70744">
                  <c:v>181.22916666666666</c:v>
                </c:pt>
                <c:pt idx="70745">
                  <c:v>181.23177083333334</c:v>
                </c:pt>
                <c:pt idx="70746">
                  <c:v>181.234375</c:v>
                </c:pt>
                <c:pt idx="70747">
                  <c:v>181.23697916666666</c:v>
                </c:pt>
                <c:pt idx="70748">
                  <c:v>181.23958333333334</c:v>
                </c:pt>
                <c:pt idx="70749">
                  <c:v>181.2421875</c:v>
                </c:pt>
                <c:pt idx="70750">
                  <c:v>181.24479166666666</c:v>
                </c:pt>
                <c:pt idx="70751">
                  <c:v>181.24739583333334</c:v>
                </c:pt>
                <c:pt idx="70752">
                  <c:v>181.25</c:v>
                </c:pt>
                <c:pt idx="70753">
                  <c:v>181.25260416666666</c:v>
                </c:pt>
                <c:pt idx="70754">
                  <c:v>181.25520833333334</c:v>
                </c:pt>
                <c:pt idx="70755">
                  <c:v>181.2578125</c:v>
                </c:pt>
                <c:pt idx="70756">
                  <c:v>181.26041666666666</c:v>
                </c:pt>
                <c:pt idx="70757">
                  <c:v>181.26302083333334</c:v>
                </c:pt>
                <c:pt idx="70758">
                  <c:v>181.265625</c:v>
                </c:pt>
                <c:pt idx="70759">
                  <c:v>181.26822916666666</c:v>
                </c:pt>
                <c:pt idx="70760">
                  <c:v>181.27083333333334</c:v>
                </c:pt>
                <c:pt idx="70761">
                  <c:v>181.2734375</c:v>
                </c:pt>
                <c:pt idx="70762">
                  <c:v>181.27604166666666</c:v>
                </c:pt>
                <c:pt idx="70763">
                  <c:v>181.27864583333334</c:v>
                </c:pt>
                <c:pt idx="70764">
                  <c:v>181.28125</c:v>
                </c:pt>
                <c:pt idx="70765">
                  <c:v>181.28385416666666</c:v>
                </c:pt>
                <c:pt idx="70766">
                  <c:v>181.28645833333334</c:v>
                </c:pt>
                <c:pt idx="70767">
                  <c:v>181.2890625</c:v>
                </c:pt>
                <c:pt idx="70768">
                  <c:v>181.29166666666666</c:v>
                </c:pt>
                <c:pt idx="70769">
                  <c:v>181.29427083333334</c:v>
                </c:pt>
                <c:pt idx="70770">
                  <c:v>181.296875</c:v>
                </c:pt>
                <c:pt idx="70771">
                  <c:v>181.29947916666666</c:v>
                </c:pt>
                <c:pt idx="70772">
                  <c:v>181.30208333333334</c:v>
                </c:pt>
                <c:pt idx="70773">
                  <c:v>181.3046875</c:v>
                </c:pt>
                <c:pt idx="70774">
                  <c:v>181.30729166666666</c:v>
                </c:pt>
                <c:pt idx="70775">
                  <c:v>181.30989583333334</c:v>
                </c:pt>
                <c:pt idx="70776">
                  <c:v>181.3125</c:v>
                </c:pt>
                <c:pt idx="70777">
                  <c:v>181.31510416666666</c:v>
                </c:pt>
                <c:pt idx="70778">
                  <c:v>181.31770833333334</c:v>
                </c:pt>
                <c:pt idx="70779">
                  <c:v>181.3203125</c:v>
                </c:pt>
                <c:pt idx="70780">
                  <c:v>181.32291666666666</c:v>
                </c:pt>
                <c:pt idx="70781">
                  <c:v>181.32552083333334</c:v>
                </c:pt>
                <c:pt idx="70782">
                  <c:v>181.328125</c:v>
                </c:pt>
                <c:pt idx="70783">
                  <c:v>181.33072916666666</c:v>
                </c:pt>
                <c:pt idx="70784">
                  <c:v>181.33333333333334</c:v>
                </c:pt>
                <c:pt idx="70785">
                  <c:v>181.3359375</c:v>
                </c:pt>
                <c:pt idx="70786">
                  <c:v>181.33854166666666</c:v>
                </c:pt>
                <c:pt idx="70787">
                  <c:v>181.34114583333334</c:v>
                </c:pt>
                <c:pt idx="70788">
                  <c:v>181.34375</c:v>
                </c:pt>
                <c:pt idx="70789">
                  <c:v>181.34635416666666</c:v>
                </c:pt>
                <c:pt idx="70790">
                  <c:v>181.34895833333334</c:v>
                </c:pt>
                <c:pt idx="70791">
                  <c:v>181.3515625</c:v>
                </c:pt>
                <c:pt idx="70792">
                  <c:v>181.35416666666666</c:v>
                </c:pt>
                <c:pt idx="70793">
                  <c:v>181.35677083333334</c:v>
                </c:pt>
                <c:pt idx="70794">
                  <c:v>181.359375</c:v>
                </c:pt>
                <c:pt idx="70795">
                  <c:v>181.36197916666666</c:v>
                </c:pt>
                <c:pt idx="70796">
                  <c:v>181.36458333333334</c:v>
                </c:pt>
                <c:pt idx="70797">
                  <c:v>181.3671875</c:v>
                </c:pt>
                <c:pt idx="70798">
                  <c:v>181.36979166666666</c:v>
                </c:pt>
                <c:pt idx="70799">
                  <c:v>181.37239583333334</c:v>
                </c:pt>
                <c:pt idx="70800">
                  <c:v>181.375</c:v>
                </c:pt>
                <c:pt idx="70801">
                  <c:v>181.37760416666666</c:v>
                </c:pt>
                <c:pt idx="70802">
                  <c:v>181.38020833333334</c:v>
                </c:pt>
                <c:pt idx="70803">
                  <c:v>181.3828125</c:v>
                </c:pt>
                <c:pt idx="70804">
                  <c:v>181.38541666666666</c:v>
                </c:pt>
                <c:pt idx="70805">
                  <c:v>181.38802083333334</c:v>
                </c:pt>
                <c:pt idx="70806">
                  <c:v>181.390625</c:v>
                </c:pt>
                <c:pt idx="70807">
                  <c:v>181.39322916666666</c:v>
                </c:pt>
                <c:pt idx="70808">
                  <c:v>181.39583333333334</c:v>
                </c:pt>
                <c:pt idx="70809">
                  <c:v>181.3984375</c:v>
                </c:pt>
                <c:pt idx="70810">
                  <c:v>181.40104166666666</c:v>
                </c:pt>
                <c:pt idx="70811">
                  <c:v>181.40364583333334</c:v>
                </c:pt>
                <c:pt idx="70812">
                  <c:v>181.40625</c:v>
                </c:pt>
                <c:pt idx="70813">
                  <c:v>181.40885416666666</c:v>
                </c:pt>
                <c:pt idx="70814">
                  <c:v>181.41145833333334</c:v>
                </c:pt>
                <c:pt idx="70815">
                  <c:v>181.4140625</c:v>
                </c:pt>
                <c:pt idx="70816">
                  <c:v>181.41666666666666</c:v>
                </c:pt>
                <c:pt idx="70817">
                  <c:v>181.41927083333334</c:v>
                </c:pt>
                <c:pt idx="70818">
                  <c:v>181.421875</c:v>
                </c:pt>
                <c:pt idx="70819">
                  <c:v>181.42447916666666</c:v>
                </c:pt>
                <c:pt idx="70820">
                  <c:v>181.42708333333334</c:v>
                </c:pt>
                <c:pt idx="70821">
                  <c:v>181.4296875</c:v>
                </c:pt>
                <c:pt idx="70822">
                  <c:v>181.43229166666666</c:v>
                </c:pt>
                <c:pt idx="70823">
                  <c:v>181.43489583333334</c:v>
                </c:pt>
                <c:pt idx="70824">
                  <c:v>181.4375</c:v>
                </c:pt>
                <c:pt idx="70825">
                  <c:v>181.44010416666666</c:v>
                </c:pt>
                <c:pt idx="70826">
                  <c:v>181.44270833333334</c:v>
                </c:pt>
                <c:pt idx="70827">
                  <c:v>181.4453125</c:v>
                </c:pt>
                <c:pt idx="70828">
                  <c:v>181.44791666666666</c:v>
                </c:pt>
                <c:pt idx="70829">
                  <c:v>181.45052083333334</c:v>
                </c:pt>
                <c:pt idx="70830">
                  <c:v>181.453125</c:v>
                </c:pt>
                <c:pt idx="70831">
                  <c:v>181.45572916666666</c:v>
                </c:pt>
                <c:pt idx="70832">
                  <c:v>181.45833333333334</c:v>
                </c:pt>
                <c:pt idx="70833">
                  <c:v>181.4609375</c:v>
                </c:pt>
                <c:pt idx="70834">
                  <c:v>181.46354166666666</c:v>
                </c:pt>
                <c:pt idx="70835">
                  <c:v>181.46614583333334</c:v>
                </c:pt>
                <c:pt idx="70836">
                  <c:v>181.46875</c:v>
                </c:pt>
                <c:pt idx="70837">
                  <c:v>181.47135416666666</c:v>
                </c:pt>
                <c:pt idx="70838">
                  <c:v>181.47395833333334</c:v>
                </c:pt>
                <c:pt idx="70839">
                  <c:v>181.4765625</c:v>
                </c:pt>
                <c:pt idx="70840">
                  <c:v>181.47916666666666</c:v>
                </c:pt>
                <c:pt idx="70841">
                  <c:v>181.48177083333334</c:v>
                </c:pt>
                <c:pt idx="70842">
                  <c:v>181.484375</c:v>
                </c:pt>
                <c:pt idx="70843">
                  <c:v>181.48697916666666</c:v>
                </c:pt>
                <c:pt idx="70844">
                  <c:v>181.48958333333334</c:v>
                </c:pt>
                <c:pt idx="70845">
                  <c:v>181.4921875</c:v>
                </c:pt>
                <c:pt idx="70846">
                  <c:v>181.49479166666666</c:v>
                </c:pt>
                <c:pt idx="70847">
                  <c:v>181.49739583333334</c:v>
                </c:pt>
                <c:pt idx="70848">
                  <c:v>181.5</c:v>
                </c:pt>
                <c:pt idx="70849">
                  <c:v>181.50260416666666</c:v>
                </c:pt>
                <c:pt idx="70850">
                  <c:v>181.50520833333334</c:v>
                </c:pt>
                <c:pt idx="70851">
                  <c:v>181.5078125</c:v>
                </c:pt>
                <c:pt idx="70852">
                  <c:v>181.51041666666666</c:v>
                </c:pt>
                <c:pt idx="70853">
                  <c:v>181.51302083333334</c:v>
                </c:pt>
                <c:pt idx="70854">
                  <c:v>181.515625</c:v>
                </c:pt>
                <c:pt idx="70855">
                  <c:v>181.51822916666666</c:v>
                </c:pt>
                <c:pt idx="70856">
                  <c:v>181.52083333333334</c:v>
                </c:pt>
                <c:pt idx="70857">
                  <c:v>181.5234375</c:v>
                </c:pt>
                <c:pt idx="70858">
                  <c:v>181.52604166666666</c:v>
                </c:pt>
                <c:pt idx="70859">
                  <c:v>181.52864583333334</c:v>
                </c:pt>
                <c:pt idx="70860">
                  <c:v>181.53125</c:v>
                </c:pt>
                <c:pt idx="70861">
                  <c:v>181.53385416666666</c:v>
                </c:pt>
                <c:pt idx="70862">
                  <c:v>181.53645833333334</c:v>
                </c:pt>
                <c:pt idx="70863">
                  <c:v>181.5390625</c:v>
                </c:pt>
                <c:pt idx="70864">
                  <c:v>181.54166666666666</c:v>
                </c:pt>
                <c:pt idx="70865">
                  <c:v>181.54427083333334</c:v>
                </c:pt>
                <c:pt idx="70866">
                  <c:v>181.546875</c:v>
                </c:pt>
                <c:pt idx="70867">
                  <c:v>181.54947916666666</c:v>
                </c:pt>
                <c:pt idx="70868">
                  <c:v>181.55208333333334</c:v>
                </c:pt>
                <c:pt idx="70869">
                  <c:v>181.5546875</c:v>
                </c:pt>
                <c:pt idx="70870">
                  <c:v>181.55729166666666</c:v>
                </c:pt>
                <c:pt idx="70871">
                  <c:v>181.55989583333334</c:v>
                </c:pt>
                <c:pt idx="70872">
                  <c:v>181.5625</c:v>
                </c:pt>
                <c:pt idx="70873">
                  <c:v>181.56510416666666</c:v>
                </c:pt>
                <c:pt idx="70874">
                  <c:v>181.56770833333334</c:v>
                </c:pt>
                <c:pt idx="70875">
                  <c:v>181.5703125</c:v>
                </c:pt>
                <c:pt idx="70876">
                  <c:v>181.57291666666666</c:v>
                </c:pt>
                <c:pt idx="70877">
                  <c:v>181.57552083333334</c:v>
                </c:pt>
                <c:pt idx="70878">
                  <c:v>181.578125</c:v>
                </c:pt>
                <c:pt idx="70879">
                  <c:v>181.58072916666666</c:v>
                </c:pt>
                <c:pt idx="70880">
                  <c:v>181.58333333333334</c:v>
                </c:pt>
                <c:pt idx="70881">
                  <c:v>181.5859375</c:v>
                </c:pt>
                <c:pt idx="70882">
                  <c:v>181.58854166666666</c:v>
                </c:pt>
                <c:pt idx="70883">
                  <c:v>181.59114583333334</c:v>
                </c:pt>
                <c:pt idx="70884">
                  <c:v>181.59375</c:v>
                </c:pt>
                <c:pt idx="70885">
                  <c:v>181.59635416666666</c:v>
                </c:pt>
                <c:pt idx="70886">
                  <c:v>181.59895833333334</c:v>
                </c:pt>
                <c:pt idx="70887">
                  <c:v>181.6015625</c:v>
                </c:pt>
                <c:pt idx="70888">
                  <c:v>181.60416666666666</c:v>
                </c:pt>
                <c:pt idx="70889">
                  <c:v>181.60677083333334</c:v>
                </c:pt>
                <c:pt idx="70890">
                  <c:v>181.609375</c:v>
                </c:pt>
                <c:pt idx="70891">
                  <c:v>181.61197916666666</c:v>
                </c:pt>
                <c:pt idx="70892">
                  <c:v>181.61458333333334</c:v>
                </c:pt>
                <c:pt idx="70893">
                  <c:v>181.6171875</c:v>
                </c:pt>
                <c:pt idx="70894">
                  <c:v>181.61979166666666</c:v>
                </c:pt>
                <c:pt idx="70895">
                  <c:v>181.62239583333334</c:v>
                </c:pt>
                <c:pt idx="70896">
                  <c:v>181.625</c:v>
                </c:pt>
                <c:pt idx="70897">
                  <c:v>181.62760416666666</c:v>
                </c:pt>
                <c:pt idx="70898">
                  <c:v>181.63020833333334</c:v>
                </c:pt>
                <c:pt idx="70899">
                  <c:v>181.6328125</c:v>
                </c:pt>
                <c:pt idx="70900">
                  <c:v>181.63541666666666</c:v>
                </c:pt>
                <c:pt idx="70901">
                  <c:v>181.63802083333334</c:v>
                </c:pt>
                <c:pt idx="70902">
                  <c:v>181.640625</c:v>
                </c:pt>
                <c:pt idx="70903">
                  <c:v>181.64322916666666</c:v>
                </c:pt>
                <c:pt idx="70904">
                  <c:v>181.64583333333334</c:v>
                </c:pt>
                <c:pt idx="70905">
                  <c:v>181.6484375</c:v>
                </c:pt>
                <c:pt idx="70906">
                  <c:v>181.65104166666666</c:v>
                </c:pt>
                <c:pt idx="70907">
                  <c:v>181.65364583333334</c:v>
                </c:pt>
                <c:pt idx="70908">
                  <c:v>181.65625</c:v>
                </c:pt>
                <c:pt idx="70909">
                  <c:v>181.65885416666666</c:v>
                </c:pt>
                <c:pt idx="70910">
                  <c:v>181.66145833333334</c:v>
                </c:pt>
                <c:pt idx="70911">
                  <c:v>181.6640625</c:v>
                </c:pt>
                <c:pt idx="70912">
                  <c:v>181.66666666666666</c:v>
                </c:pt>
                <c:pt idx="70913">
                  <c:v>181.66927083333334</c:v>
                </c:pt>
                <c:pt idx="70914">
                  <c:v>181.671875</c:v>
                </c:pt>
                <c:pt idx="70915">
                  <c:v>181.67447916666666</c:v>
                </c:pt>
                <c:pt idx="70916">
                  <c:v>181.67708333333334</c:v>
                </c:pt>
                <c:pt idx="70917">
                  <c:v>181.6796875</c:v>
                </c:pt>
                <c:pt idx="70918">
                  <c:v>181.68229166666666</c:v>
                </c:pt>
                <c:pt idx="70919">
                  <c:v>181.68489583333334</c:v>
                </c:pt>
                <c:pt idx="70920">
                  <c:v>181.6875</c:v>
                </c:pt>
                <c:pt idx="70921">
                  <c:v>181.69010416666666</c:v>
                </c:pt>
                <c:pt idx="70922">
                  <c:v>181.69270833333334</c:v>
                </c:pt>
                <c:pt idx="70923">
                  <c:v>181.6953125</c:v>
                </c:pt>
                <c:pt idx="70924">
                  <c:v>181.69791666666666</c:v>
                </c:pt>
                <c:pt idx="70925">
                  <c:v>181.70052083333334</c:v>
                </c:pt>
                <c:pt idx="70926">
                  <c:v>181.703125</c:v>
                </c:pt>
                <c:pt idx="70927">
                  <c:v>181.70572916666666</c:v>
                </c:pt>
                <c:pt idx="70928">
                  <c:v>181.70833333333334</c:v>
                </c:pt>
                <c:pt idx="70929">
                  <c:v>181.7109375</c:v>
                </c:pt>
                <c:pt idx="70930">
                  <c:v>181.71354166666666</c:v>
                </c:pt>
                <c:pt idx="70931">
                  <c:v>181.71614583333334</c:v>
                </c:pt>
                <c:pt idx="70932">
                  <c:v>181.71875</c:v>
                </c:pt>
                <c:pt idx="70933">
                  <c:v>181.72135416666666</c:v>
                </c:pt>
                <c:pt idx="70934">
                  <c:v>181.72395833333334</c:v>
                </c:pt>
                <c:pt idx="70935">
                  <c:v>181.7265625</c:v>
                </c:pt>
                <c:pt idx="70936">
                  <c:v>181.72916666666666</c:v>
                </c:pt>
                <c:pt idx="70937">
                  <c:v>181.73177083333334</c:v>
                </c:pt>
                <c:pt idx="70938">
                  <c:v>181.734375</c:v>
                </c:pt>
                <c:pt idx="70939">
                  <c:v>181.73697916666666</c:v>
                </c:pt>
                <c:pt idx="70940">
                  <c:v>181.73958333333334</c:v>
                </c:pt>
                <c:pt idx="70941">
                  <c:v>181.7421875</c:v>
                </c:pt>
                <c:pt idx="70942">
                  <c:v>181.74479166666666</c:v>
                </c:pt>
                <c:pt idx="70943">
                  <c:v>181.74739583333334</c:v>
                </c:pt>
                <c:pt idx="70944">
                  <c:v>181.75</c:v>
                </c:pt>
                <c:pt idx="70945">
                  <c:v>181.75260416666666</c:v>
                </c:pt>
                <c:pt idx="70946">
                  <c:v>181.75520833333334</c:v>
                </c:pt>
                <c:pt idx="70947">
                  <c:v>181.7578125</c:v>
                </c:pt>
                <c:pt idx="70948">
                  <c:v>181.76041666666666</c:v>
                </c:pt>
                <c:pt idx="70949">
                  <c:v>181.76302083333334</c:v>
                </c:pt>
                <c:pt idx="70950">
                  <c:v>181.765625</c:v>
                </c:pt>
                <c:pt idx="70951">
                  <c:v>181.76822916666666</c:v>
                </c:pt>
                <c:pt idx="70952">
                  <c:v>181.77083333333334</c:v>
                </c:pt>
                <c:pt idx="70953">
                  <c:v>181.7734375</c:v>
                </c:pt>
                <c:pt idx="70954">
                  <c:v>181.77604166666666</c:v>
                </c:pt>
                <c:pt idx="70955">
                  <c:v>181.77864583333334</c:v>
                </c:pt>
                <c:pt idx="70956">
                  <c:v>181.78125</c:v>
                </c:pt>
                <c:pt idx="70957">
                  <c:v>181.78385416666666</c:v>
                </c:pt>
                <c:pt idx="70958">
                  <c:v>181.78645833333334</c:v>
                </c:pt>
                <c:pt idx="70959">
                  <c:v>181.7890625</c:v>
                </c:pt>
                <c:pt idx="70960">
                  <c:v>181.79166666666666</c:v>
                </c:pt>
                <c:pt idx="70961">
                  <c:v>181.79427083333334</c:v>
                </c:pt>
                <c:pt idx="70962">
                  <c:v>181.796875</c:v>
                </c:pt>
                <c:pt idx="70963">
                  <c:v>181.79947916666666</c:v>
                </c:pt>
                <c:pt idx="70964">
                  <c:v>181.80208333333334</c:v>
                </c:pt>
                <c:pt idx="70965">
                  <c:v>181.8046875</c:v>
                </c:pt>
                <c:pt idx="70966">
                  <c:v>181.80729166666666</c:v>
                </c:pt>
                <c:pt idx="70967">
                  <c:v>181.80989583333334</c:v>
                </c:pt>
                <c:pt idx="70968">
                  <c:v>181.8125</c:v>
                </c:pt>
                <c:pt idx="70969">
                  <c:v>181.81510416666666</c:v>
                </c:pt>
                <c:pt idx="70970">
                  <c:v>181.81770833333334</c:v>
                </c:pt>
                <c:pt idx="70971">
                  <c:v>181.8203125</c:v>
                </c:pt>
                <c:pt idx="70972">
                  <c:v>181.82291666666666</c:v>
                </c:pt>
                <c:pt idx="70973">
                  <c:v>181.82552083333334</c:v>
                </c:pt>
                <c:pt idx="70974">
                  <c:v>181.828125</c:v>
                </c:pt>
                <c:pt idx="70975">
                  <c:v>181.83072916666666</c:v>
                </c:pt>
                <c:pt idx="70976">
                  <c:v>181.83333333333334</c:v>
                </c:pt>
                <c:pt idx="70977">
                  <c:v>181.8359375</c:v>
                </c:pt>
                <c:pt idx="70978">
                  <c:v>181.83854166666666</c:v>
                </c:pt>
                <c:pt idx="70979">
                  <c:v>181.84114583333334</c:v>
                </c:pt>
                <c:pt idx="70980">
                  <c:v>181.84375</c:v>
                </c:pt>
                <c:pt idx="70981">
                  <c:v>181.84635416666666</c:v>
                </c:pt>
                <c:pt idx="70982">
                  <c:v>181.84895833333334</c:v>
                </c:pt>
                <c:pt idx="70983">
                  <c:v>181.8515625</c:v>
                </c:pt>
                <c:pt idx="70984">
                  <c:v>181.85416666666666</c:v>
                </c:pt>
                <c:pt idx="70985">
                  <c:v>181.85677083333334</c:v>
                </c:pt>
                <c:pt idx="70986">
                  <c:v>181.859375</c:v>
                </c:pt>
                <c:pt idx="70987">
                  <c:v>181.86197916666666</c:v>
                </c:pt>
                <c:pt idx="70988">
                  <c:v>181.86458333333334</c:v>
                </c:pt>
                <c:pt idx="70989">
                  <c:v>181.8671875</c:v>
                </c:pt>
                <c:pt idx="70990">
                  <c:v>181.86979166666666</c:v>
                </c:pt>
                <c:pt idx="70991">
                  <c:v>181.87239583333334</c:v>
                </c:pt>
                <c:pt idx="70992">
                  <c:v>181.875</c:v>
                </c:pt>
                <c:pt idx="70993">
                  <c:v>181.87760416666666</c:v>
                </c:pt>
                <c:pt idx="70994">
                  <c:v>181.88020833333334</c:v>
                </c:pt>
                <c:pt idx="70995">
                  <c:v>181.8828125</c:v>
                </c:pt>
                <c:pt idx="70996">
                  <c:v>181.88541666666666</c:v>
                </c:pt>
                <c:pt idx="70997">
                  <c:v>181.88802083333334</c:v>
                </c:pt>
                <c:pt idx="70998">
                  <c:v>181.890625</c:v>
                </c:pt>
                <c:pt idx="70999">
                  <c:v>181.89322916666666</c:v>
                </c:pt>
                <c:pt idx="71000">
                  <c:v>181.89583333333334</c:v>
                </c:pt>
                <c:pt idx="71001">
                  <c:v>181.8984375</c:v>
                </c:pt>
                <c:pt idx="71002">
                  <c:v>181.90104166666666</c:v>
                </c:pt>
                <c:pt idx="71003">
                  <c:v>181.90364583333334</c:v>
                </c:pt>
                <c:pt idx="71004">
                  <c:v>181.90625</c:v>
                </c:pt>
                <c:pt idx="71005">
                  <c:v>181.90885416666666</c:v>
                </c:pt>
                <c:pt idx="71006">
                  <c:v>181.91145833333334</c:v>
                </c:pt>
                <c:pt idx="71007">
                  <c:v>181.9140625</c:v>
                </c:pt>
                <c:pt idx="71008">
                  <c:v>181.91666666666666</c:v>
                </c:pt>
                <c:pt idx="71009">
                  <c:v>181.91927083333334</c:v>
                </c:pt>
                <c:pt idx="71010">
                  <c:v>181.921875</c:v>
                </c:pt>
                <c:pt idx="71011">
                  <c:v>181.92447916666666</c:v>
                </c:pt>
                <c:pt idx="71012">
                  <c:v>181.92708333333334</c:v>
                </c:pt>
                <c:pt idx="71013">
                  <c:v>181.9296875</c:v>
                </c:pt>
                <c:pt idx="71014">
                  <c:v>181.93229166666666</c:v>
                </c:pt>
                <c:pt idx="71015">
                  <c:v>181.93489583333334</c:v>
                </c:pt>
                <c:pt idx="71016">
                  <c:v>181.9375</c:v>
                </c:pt>
                <c:pt idx="71017">
                  <c:v>181.94010416666666</c:v>
                </c:pt>
                <c:pt idx="71018">
                  <c:v>181.94270833333334</c:v>
                </c:pt>
                <c:pt idx="71019">
                  <c:v>181.9453125</c:v>
                </c:pt>
                <c:pt idx="71020">
                  <c:v>181.94791666666666</c:v>
                </c:pt>
                <c:pt idx="71021">
                  <c:v>181.95052083333334</c:v>
                </c:pt>
                <c:pt idx="71022">
                  <c:v>181.953125</c:v>
                </c:pt>
                <c:pt idx="71023">
                  <c:v>181.95572916666666</c:v>
                </c:pt>
                <c:pt idx="71024">
                  <c:v>181.95833333333334</c:v>
                </c:pt>
                <c:pt idx="71025">
                  <c:v>181.9609375</c:v>
                </c:pt>
                <c:pt idx="71026">
                  <c:v>181.96354166666666</c:v>
                </c:pt>
                <c:pt idx="71027">
                  <c:v>181.96614583333334</c:v>
                </c:pt>
                <c:pt idx="71028">
                  <c:v>181.96875</c:v>
                </c:pt>
                <c:pt idx="71029">
                  <c:v>181.97135416666666</c:v>
                </c:pt>
                <c:pt idx="71030">
                  <c:v>181.97395833333334</c:v>
                </c:pt>
                <c:pt idx="71031">
                  <c:v>181.9765625</c:v>
                </c:pt>
                <c:pt idx="71032">
                  <c:v>181.97916666666666</c:v>
                </c:pt>
                <c:pt idx="71033">
                  <c:v>181.98177083333334</c:v>
                </c:pt>
                <c:pt idx="71034">
                  <c:v>181.984375</c:v>
                </c:pt>
                <c:pt idx="71035">
                  <c:v>181.98697916666666</c:v>
                </c:pt>
                <c:pt idx="71036">
                  <c:v>181.98958333333334</c:v>
                </c:pt>
                <c:pt idx="71037">
                  <c:v>181.9921875</c:v>
                </c:pt>
                <c:pt idx="71038">
                  <c:v>181.99479166666666</c:v>
                </c:pt>
                <c:pt idx="71039">
                  <c:v>181.99739583333334</c:v>
                </c:pt>
                <c:pt idx="71040">
                  <c:v>182</c:v>
                </c:pt>
                <c:pt idx="71041">
                  <c:v>182.00260416666666</c:v>
                </c:pt>
                <c:pt idx="71042">
                  <c:v>182.00520833333334</c:v>
                </c:pt>
                <c:pt idx="71043">
                  <c:v>182.0078125</c:v>
                </c:pt>
                <c:pt idx="71044">
                  <c:v>182.01041666666666</c:v>
                </c:pt>
                <c:pt idx="71045">
                  <c:v>182.01302083333334</c:v>
                </c:pt>
                <c:pt idx="71046">
                  <c:v>182.015625</c:v>
                </c:pt>
                <c:pt idx="71047">
                  <c:v>182.01822916666666</c:v>
                </c:pt>
                <c:pt idx="71048">
                  <c:v>182.02083333333334</c:v>
                </c:pt>
                <c:pt idx="71049">
                  <c:v>182.0234375</c:v>
                </c:pt>
                <c:pt idx="71050">
                  <c:v>182.02604166666666</c:v>
                </c:pt>
                <c:pt idx="71051">
                  <c:v>182.02864583333334</c:v>
                </c:pt>
                <c:pt idx="71052">
                  <c:v>182.03125</c:v>
                </c:pt>
                <c:pt idx="71053">
                  <c:v>182.03385416666666</c:v>
                </c:pt>
                <c:pt idx="71054">
                  <c:v>182.03645833333334</c:v>
                </c:pt>
                <c:pt idx="71055">
                  <c:v>182.0390625</c:v>
                </c:pt>
                <c:pt idx="71056">
                  <c:v>182.04166666666666</c:v>
                </c:pt>
                <c:pt idx="71057">
                  <c:v>182.04427083333334</c:v>
                </c:pt>
                <c:pt idx="71058">
                  <c:v>182.046875</c:v>
                </c:pt>
                <c:pt idx="71059">
                  <c:v>182.04947916666666</c:v>
                </c:pt>
                <c:pt idx="71060">
                  <c:v>182.05208333333334</c:v>
                </c:pt>
                <c:pt idx="71061">
                  <c:v>182.0546875</c:v>
                </c:pt>
                <c:pt idx="71062">
                  <c:v>182.05729166666666</c:v>
                </c:pt>
                <c:pt idx="71063">
                  <c:v>182.05989583333334</c:v>
                </c:pt>
                <c:pt idx="71064">
                  <c:v>182.0625</c:v>
                </c:pt>
                <c:pt idx="71065">
                  <c:v>182.06510416666666</c:v>
                </c:pt>
                <c:pt idx="71066">
                  <c:v>182.06770833333334</c:v>
                </c:pt>
                <c:pt idx="71067">
                  <c:v>182.0703125</c:v>
                </c:pt>
                <c:pt idx="71068">
                  <c:v>182.07291666666666</c:v>
                </c:pt>
                <c:pt idx="71069">
                  <c:v>182.07552083333334</c:v>
                </c:pt>
                <c:pt idx="71070">
                  <c:v>182.078125</c:v>
                </c:pt>
                <c:pt idx="71071">
                  <c:v>182.08072916666666</c:v>
                </c:pt>
                <c:pt idx="71072">
                  <c:v>182.08333333333334</c:v>
                </c:pt>
                <c:pt idx="71073">
                  <c:v>182.0859375</c:v>
                </c:pt>
                <c:pt idx="71074">
                  <c:v>182.08854166666666</c:v>
                </c:pt>
                <c:pt idx="71075">
                  <c:v>182.09114583333334</c:v>
                </c:pt>
                <c:pt idx="71076">
                  <c:v>182.09375</c:v>
                </c:pt>
                <c:pt idx="71077">
                  <c:v>182.09635416666666</c:v>
                </c:pt>
                <c:pt idx="71078">
                  <c:v>182.09895833333334</c:v>
                </c:pt>
                <c:pt idx="71079">
                  <c:v>182.1015625</c:v>
                </c:pt>
                <c:pt idx="71080">
                  <c:v>182.10416666666666</c:v>
                </c:pt>
                <c:pt idx="71081">
                  <c:v>182.10677083333334</c:v>
                </c:pt>
                <c:pt idx="71082">
                  <c:v>182.109375</c:v>
                </c:pt>
                <c:pt idx="71083">
                  <c:v>182.11197916666666</c:v>
                </c:pt>
                <c:pt idx="71084">
                  <c:v>182.11458333333334</c:v>
                </c:pt>
                <c:pt idx="71085">
                  <c:v>182.1171875</c:v>
                </c:pt>
                <c:pt idx="71086">
                  <c:v>182.11979166666666</c:v>
                </c:pt>
                <c:pt idx="71087">
                  <c:v>182.12239583333334</c:v>
                </c:pt>
                <c:pt idx="71088">
                  <c:v>182.125</c:v>
                </c:pt>
                <c:pt idx="71089">
                  <c:v>182.12760416666666</c:v>
                </c:pt>
                <c:pt idx="71090">
                  <c:v>182.13020833333334</c:v>
                </c:pt>
                <c:pt idx="71091">
                  <c:v>182.1328125</c:v>
                </c:pt>
                <c:pt idx="71092">
                  <c:v>182.13541666666666</c:v>
                </c:pt>
                <c:pt idx="71093">
                  <c:v>182.13802083333334</c:v>
                </c:pt>
                <c:pt idx="71094">
                  <c:v>182.140625</c:v>
                </c:pt>
                <c:pt idx="71095">
                  <c:v>182.14322916666666</c:v>
                </c:pt>
                <c:pt idx="71096">
                  <c:v>182.14583333333334</c:v>
                </c:pt>
                <c:pt idx="71097">
                  <c:v>182.1484375</c:v>
                </c:pt>
                <c:pt idx="71098">
                  <c:v>182.15104166666666</c:v>
                </c:pt>
                <c:pt idx="71099">
                  <c:v>182.15364583333334</c:v>
                </c:pt>
                <c:pt idx="71100">
                  <c:v>182.15625</c:v>
                </c:pt>
                <c:pt idx="71101">
                  <c:v>182.15885416666666</c:v>
                </c:pt>
                <c:pt idx="71102">
                  <c:v>182.16145833333334</c:v>
                </c:pt>
                <c:pt idx="71103">
                  <c:v>182.1640625</c:v>
                </c:pt>
                <c:pt idx="71104">
                  <c:v>182.16666666666666</c:v>
                </c:pt>
                <c:pt idx="71105">
                  <c:v>182.16927083333334</c:v>
                </c:pt>
                <c:pt idx="71106">
                  <c:v>182.171875</c:v>
                </c:pt>
                <c:pt idx="71107">
                  <c:v>182.17447916666666</c:v>
                </c:pt>
                <c:pt idx="71108">
                  <c:v>182.17708333333334</c:v>
                </c:pt>
                <c:pt idx="71109">
                  <c:v>182.1796875</c:v>
                </c:pt>
                <c:pt idx="71110">
                  <c:v>182.18229166666666</c:v>
                </c:pt>
                <c:pt idx="71111">
                  <c:v>182.18489583333334</c:v>
                </c:pt>
                <c:pt idx="71112">
                  <c:v>182.1875</c:v>
                </c:pt>
                <c:pt idx="71113">
                  <c:v>182.19010416666666</c:v>
                </c:pt>
                <c:pt idx="71114">
                  <c:v>182.19270833333334</c:v>
                </c:pt>
                <c:pt idx="71115">
                  <c:v>182.1953125</c:v>
                </c:pt>
                <c:pt idx="71116">
                  <c:v>182.19791666666666</c:v>
                </c:pt>
                <c:pt idx="71117">
                  <c:v>182.20052083333334</c:v>
                </c:pt>
                <c:pt idx="71118">
                  <c:v>182.203125</c:v>
                </c:pt>
                <c:pt idx="71119">
                  <c:v>182.20572916666666</c:v>
                </c:pt>
                <c:pt idx="71120">
                  <c:v>182.20833333333334</c:v>
                </c:pt>
                <c:pt idx="71121">
                  <c:v>182.2109375</c:v>
                </c:pt>
                <c:pt idx="71122">
                  <c:v>182.21354166666666</c:v>
                </c:pt>
                <c:pt idx="71123">
                  <c:v>182.21614583333334</c:v>
                </c:pt>
                <c:pt idx="71124">
                  <c:v>182.21875</c:v>
                </c:pt>
                <c:pt idx="71125">
                  <c:v>182.22135416666666</c:v>
                </c:pt>
                <c:pt idx="71126">
                  <c:v>182.22395833333334</c:v>
                </c:pt>
                <c:pt idx="71127">
                  <c:v>182.2265625</c:v>
                </c:pt>
                <c:pt idx="71128">
                  <c:v>182.22916666666666</c:v>
                </c:pt>
                <c:pt idx="71129">
                  <c:v>182.23177083333334</c:v>
                </c:pt>
                <c:pt idx="71130">
                  <c:v>182.234375</c:v>
                </c:pt>
                <c:pt idx="71131">
                  <c:v>182.23697916666666</c:v>
                </c:pt>
                <c:pt idx="71132">
                  <c:v>182.23958333333334</c:v>
                </c:pt>
                <c:pt idx="71133">
                  <c:v>182.2421875</c:v>
                </c:pt>
                <c:pt idx="71134">
                  <c:v>182.24479166666666</c:v>
                </c:pt>
                <c:pt idx="71135">
                  <c:v>182.24739583333334</c:v>
                </c:pt>
                <c:pt idx="71136">
                  <c:v>182.25</c:v>
                </c:pt>
                <c:pt idx="71137">
                  <c:v>182.25260416666666</c:v>
                </c:pt>
                <c:pt idx="71138">
                  <c:v>182.25520833333334</c:v>
                </c:pt>
                <c:pt idx="71139">
                  <c:v>182.2578125</c:v>
                </c:pt>
                <c:pt idx="71140">
                  <c:v>182.26041666666666</c:v>
                </c:pt>
                <c:pt idx="71141">
                  <c:v>182.26302083333334</c:v>
                </c:pt>
                <c:pt idx="71142">
                  <c:v>182.265625</c:v>
                </c:pt>
                <c:pt idx="71143">
                  <c:v>182.26822916666666</c:v>
                </c:pt>
                <c:pt idx="71144">
                  <c:v>182.27083333333334</c:v>
                </c:pt>
                <c:pt idx="71145">
                  <c:v>182.2734375</c:v>
                </c:pt>
                <c:pt idx="71146">
                  <c:v>182.27604166666666</c:v>
                </c:pt>
                <c:pt idx="71147">
                  <c:v>182.27864583333334</c:v>
                </c:pt>
                <c:pt idx="71148">
                  <c:v>182.28125</c:v>
                </c:pt>
                <c:pt idx="71149">
                  <c:v>182.28385416666666</c:v>
                </c:pt>
                <c:pt idx="71150">
                  <c:v>182.28645833333334</c:v>
                </c:pt>
                <c:pt idx="71151">
                  <c:v>182.2890625</c:v>
                </c:pt>
                <c:pt idx="71152">
                  <c:v>182.29166666666666</c:v>
                </c:pt>
                <c:pt idx="71153">
                  <c:v>182.29427083333334</c:v>
                </c:pt>
                <c:pt idx="71154">
                  <c:v>182.296875</c:v>
                </c:pt>
                <c:pt idx="71155">
                  <c:v>182.29947916666666</c:v>
                </c:pt>
                <c:pt idx="71156">
                  <c:v>182.30208333333334</c:v>
                </c:pt>
                <c:pt idx="71157">
                  <c:v>182.3046875</c:v>
                </c:pt>
                <c:pt idx="71158">
                  <c:v>182.30729166666666</c:v>
                </c:pt>
                <c:pt idx="71159">
                  <c:v>182.30989583333334</c:v>
                </c:pt>
                <c:pt idx="71160">
                  <c:v>182.3125</c:v>
                </c:pt>
                <c:pt idx="71161">
                  <c:v>182.31510416666666</c:v>
                </c:pt>
                <c:pt idx="71162">
                  <c:v>182.31770833333334</c:v>
                </c:pt>
                <c:pt idx="71163">
                  <c:v>182.3203125</c:v>
                </c:pt>
                <c:pt idx="71164">
                  <c:v>182.32291666666666</c:v>
                </c:pt>
                <c:pt idx="71165">
                  <c:v>182.32552083333334</c:v>
                </c:pt>
                <c:pt idx="71166">
                  <c:v>182.328125</c:v>
                </c:pt>
                <c:pt idx="71167">
                  <c:v>182.33072916666666</c:v>
                </c:pt>
                <c:pt idx="71168">
                  <c:v>182.33333333333334</c:v>
                </c:pt>
                <c:pt idx="71169">
                  <c:v>182.3359375</c:v>
                </c:pt>
                <c:pt idx="71170">
                  <c:v>182.33854166666666</c:v>
                </c:pt>
                <c:pt idx="71171">
                  <c:v>182.34114583333334</c:v>
                </c:pt>
                <c:pt idx="71172">
                  <c:v>182.34375</c:v>
                </c:pt>
                <c:pt idx="71173">
                  <c:v>182.34635416666666</c:v>
                </c:pt>
                <c:pt idx="71174">
                  <c:v>182.34895833333334</c:v>
                </c:pt>
                <c:pt idx="71175">
                  <c:v>182.3515625</c:v>
                </c:pt>
                <c:pt idx="71176">
                  <c:v>182.35416666666666</c:v>
                </c:pt>
                <c:pt idx="71177">
                  <c:v>182.35677083333334</c:v>
                </c:pt>
                <c:pt idx="71178">
                  <c:v>182.359375</c:v>
                </c:pt>
                <c:pt idx="71179">
                  <c:v>182.36197916666666</c:v>
                </c:pt>
                <c:pt idx="71180">
                  <c:v>182.36458333333334</c:v>
                </c:pt>
                <c:pt idx="71181">
                  <c:v>182.3671875</c:v>
                </c:pt>
                <c:pt idx="71182">
                  <c:v>182.36979166666666</c:v>
                </c:pt>
                <c:pt idx="71183">
                  <c:v>182.37239583333334</c:v>
                </c:pt>
                <c:pt idx="71184">
                  <c:v>182.375</c:v>
                </c:pt>
                <c:pt idx="71185">
                  <c:v>182.37760416666666</c:v>
                </c:pt>
                <c:pt idx="71186">
                  <c:v>182.38020833333334</c:v>
                </c:pt>
                <c:pt idx="71187">
                  <c:v>182.3828125</c:v>
                </c:pt>
                <c:pt idx="71188">
                  <c:v>182.38541666666666</c:v>
                </c:pt>
                <c:pt idx="71189">
                  <c:v>182.38802083333334</c:v>
                </c:pt>
                <c:pt idx="71190">
                  <c:v>182.390625</c:v>
                </c:pt>
                <c:pt idx="71191">
                  <c:v>182.39322916666666</c:v>
                </c:pt>
                <c:pt idx="71192">
                  <c:v>182.39583333333334</c:v>
                </c:pt>
                <c:pt idx="71193">
                  <c:v>182.3984375</c:v>
                </c:pt>
                <c:pt idx="71194">
                  <c:v>182.40104166666666</c:v>
                </c:pt>
                <c:pt idx="71195">
                  <c:v>182.40364583333334</c:v>
                </c:pt>
                <c:pt idx="71196">
                  <c:v>182.40625</c:v>
                </c:pt>
                <c:pt idx="71197">
                  <c:v>182.40885416666666</c:v>
                </c:pt>
                <c:pt idx="71198">
                  <c:v>182.41145833333334</c:v>
                </c:pt>
                <c:pt idx="71199">
                  <c:v>182.4140625</c:v>
                </c:pt>
                <c:pt idx="71200">
                  <c:v>182.41666666666666</c:v>
                </c:pt>
                <c:pt idx="71201">
                  <c:v>182.41927083333334</c:v>
                </c:pt>
                <c:pt idx="71202">
                  <c:v>182.421875</c:v>
                </c:pt>
                <c:pt idx="71203">
                  <c:v>182.42447916666666</c:v>
                </c:pt>
                <c:pt idx="71204">
                  <c:v>182.42708333333334</c:v>
                </c:pt>
                <c:pt idx="71205">
                  <c:v>182.4296875</c:v>
                </c:pt>
                <c:pt idx="71206">
                  <c:v>182.43229166666666</c:v>
                </c:pt>
                <c:pt idx="71207">
                  <c:v>182.43489583333334</c:v>
                </c:pt>
                <c:pt idx="71208">
                  <c:v>182.4375</c:v>
                </c:pt>
                <c:pt idx="71209">
                  <c:v>182.44010416666666</c:v>
                </c:pt>
                <c:pt idx="71210">
                  <c:v>182.44270833333334</c:v>
                </c:pt>
                <c:pt idx="71211">
                  <c:v>182.4453125</c:v>
                </c:pt>
                <c:pt idx="71212">
                  <c:v>182.44791666666666</c:v>
                </c:pt>
                <c:pt idx="71213">
                  <c:v>182.45052083333334</c:v>
                </c:pt>
                <c:pt idx="71214">
                  <c:v>182.453125</c:v>
                </c:pt>
                <c:pt idx="71215">
                  <c:v>182.45572916666666</c:v>
                </c:pt>
                <c:pt idx="71216">
                  <c:v>182.45833333333334</c:v>
                </c:pt>
                <c:pt idx="71217">
                  <c:v>182.4609375</c:v>
                </c:pt>
                <c:pt idx="71218">
                  <c:v>182.46354166666666</c:v>
                </c:pt>
                <c:pt idx="71219">
                  <c:v>182.46614583333334</c:v>
                </c:pt>
                <c:pt idx="71220">
                  <c:v>182.46875</c:v>
                </c:pt>
                <c:pt idx="71221">
                  <c:v>182.47135416666666</c:v>
                </c:pt>
                <c:pt idx="71222">
                  <c:v>182.47395833333334</c:v>
                </c:pt>
                <c:pt idx="71223">
                  <c:v>182.4765625</c:v>
                </c:pt>
                <c:pt idx="71224">
                  <c:v>182.47916666666666</c:v>
                </c:pt>
                <c:pt idx="71225">
                  <c:v>182.48177083333334</c:v>
                </c:pt>
                <c:pt idx="71226">
                  <c:v>182.484375</c:v>
                </c:pt>
                <c:pt idx="71227">
                  <c:v>182.48697916666666</c:v>
                </c:pt>
                <c:pt idx="71228">
                  <c:v>182.48958333333334</c:v>
                </c:pt>
                <c:pt idx="71229">
                  <c:v>182.4921875</c:v>
                </c:pt>
                <c:pt idx="71230">
                  <c:v>182.49479166666666</c:v>
                </c:pt>
                <c:pt idx="71231">
                  <c:v>182.49739583333334</c:v>
                </c:pt>
                <c:pt idx="71232">
                  <c:v>182.5</c:v>
                </c:pt>
                <c:pt idx="71233">
                  <c:v>182.50260416666666</c:v>
                </c:pt>
                <c:pt idx="71234">
                  <c:v>182.50520833333334</c:v>
                </c:pt>
                <c:pt idx="71235">
                  <c:v>182.5078125</c:v>
                </c:pt>
                <c:pt idx="71236">
                  <c:v>182.51041666666666</c:v>
                </c:pt>
                <c:pt idx="71237">
                  <c:v>182.51302083333334</c:v>
                </c:pt>
                <c:pt idx="71238">
                  <c:v>182.515625</c:v>
                </c:pt>
                <c:pt idx="71239">
                  <c:v>182.51822916666666</c:v>
                </c:pt>
                <c:pt idx="71240">
                  <c:v>182.52083333333334</c:v>
                </c:pt>
                <c:pt idx="71241">
                  <c:v>182.5234375</c:v>
                </c:pt>
                <c:pt idx="71242">
                  <c:v>182.52604166666666</c:v>
                </c:pt>
                <c:pt idx="71243">
                  <c:v>182.52864583333334</c:v>
                </c:pt>
                <c:pt idx="71244">
                  <c:v>182.53125</c:v>
                </c:pt>
                <c:pt idx="71245">
                  <c:v>182.53385416666666</c:v>
                </c:pt>
                <c:pt idx="71246">
                  <c:v>182.53645833333334</c:v>
                </c:pt>
                <c:pt idx="71247">
                  <c:v>182.5390625</c:v>
                </c:pt>
                <c:pt idx="71248">
                  <c:v>182.54166666666666</c:v>
                </c:pt>
                <c:pt idx="71249">
                  <c:v>182.54427083333334</c:v>
                </c:pt>
                <c:pt idx="71250">
                  <c:v>182.546875</c:v>
                </c:pt>
                <c:pt idx="71251">
                  <c:v>182.54947916666666</c:v>
                </c:pt>
                <c:pt idx="71252">
                  <c:v>182.55208333333334</c:v>
                </c:pt>
                <c:pt idx="71253">
                  <c:v>182.5546875</c:v>
                </c:pt>
                <c:pt idx="71254">
                  <c:v>182.55729166666666</c:v>
                </c:pt>
                <c:pt idx="71255">
                  <c:v>182.55989583333334</c:v>
                </c:pt>
                <c:pt idx="71256">
                  <c:v>182.5625</c:v>
                </c:pt>
                <c:pt idx="71257">
                  <c:v>182.56510416666666</c:v>
                </c:pt>
                <c:pt idx="71258">
                  <c:v>182.56770833333334</c:v>
                </c:pt>
                <c:pt idx="71259">
                  <c:v>182.5703125</c:v>
                </c:pt>
                <c:pt idx="71260">
                  <c:v>182.57291666666666</c:v>
                </c:pt>
                <c:pt idx="71261">
                  <c:v>182.57552083333334</c:v>
                </c:pt>
                <c:pt idx="71262">
                  <c:v>182.578125</c:v>
                </c:pt>
                <c:pt idx="71263">
                  <c:v>182.58072916666666</c:v>
                </c:pt>
                <c:pt idx="71264">
                  <c:v>182.58333333333334</c:v>
                </c:pt>
                <c:pt idx="71265">
                  <c:v>182.5859375</c:v>
                </c:pt>
                <c:pt idx="71266">
                  <c:v>182.58854166666666</c:v>
                </c:pt>
                <c:pt idx="71267">
                  <c:v>182.59114583333334</c:v>
                </c:pt>
                <c:pt idx="71268">
                  <c:v>182.59375</c:v>
                </c:pt>
                <c:pt idx="71269">
                  <c:v>182.59635416666666</c:v>
                </c:pt>
                <c:pt idx="71270">
                  <c:v>182.59895833333334</c:v>
                </c:pt>
                <c:pt idx="71271">
                  <c:v>182.6015625</c:v>
                </c:pt>
                <c:pt idx="71272">
                  <c:v>182.60416666666666</c:v>
                </c:pt>
                <c:pt idx="71273">
                  <c:v>182.60677083333334</c:v>
                </c:pt>
                <c:pt idx="71274">
                  <c:v>182.609375</c:v>
                </c:pt>
                <c:pt idx="71275">
                  <c:v>182.61197916666666</c:v>
                </c:pt>
                <c:pt idx="71276">
                  <c:v>182.61458333333334</c:v>
                </c:pt>
                <c:pt idx="71277">
                  <c:v>182.6171875</c:v>
                </c:pt>
                <c:pt idx="71278">
                  <c:v>182.61979166666666</c:v>
                </c:pt>
                <c:pt idx="71279">
                  <c:v>182.62239583333334</c:v>
                </c:pt>
                <c:pt idx="71280">
                  <c:v>182.625</c:v>
                </c:pt>
                <c:pt idx="71281">
                  <c:v>182.62760416666666</c:v>
                </c:pt>
                <c:pt idx="71282">
                  <c:v>182.63020833333334</c:v>
                </c:pt>
                <c:pt idx="71283">
                  <c:v>182.6328125</c:v>
                </c:pt>
                <c:pt idx="71284">
                  <c:v>182.63541666666666</c:v>
                </c:pt>
                <c:pt idx="71285">
                  <c:v>182.63802083333334</c:v>
                </c:pt>
                <c:pt idx="71286">
                  <c:v>182.640625</c:v>
                </c:pt>
                <c:pt idx="71287">
                  <c:v>182.64322916666666</c:v>
                </c:pt>
                <c:pt idx="71288">
                  <c:v>182.64583333333334</c:v>
                </c:pt>
                <c:pt idx="71289">
                  <c:v>182.6484375</c:v>
                </c:pt>
                <c:pt idx="71290">
                  <c:v>182.65104166666666</c:v>
                </c:pt>
                <c:pt idx="71291">
                  <c:v>182.65364583333334</c:v>
                </c:pt>
                <c:pt idx="71292">
                  <c:v>182.65625</c:v>
                </c:pt>
                <c:pt idx="71293">
                  <c:v>182.65885416666666</c:v>
                </c:pt>
                <c:pt idx="71294">
                  <c:v>182.66145833333334</c:v>
                </c:pt>
                <c:pt idx="71295">
                  <c:v>182.6640625</c:v>
                </c:pt>
                <c:pt idx="71296">
                  <c:v>182.66666666666666</c:v>
                </c:pt>
                <c:pt idx="71297">
                  <c:v>182.66927083333334</c:v>
                </c:pt>
                <c:pt idx="71298">
                  <c:v>182.671875</c:v>
                </c:pt>
                <c:pt idx="71299">
                  <c:v>182.67447916666666</c:v>
                </c:pt>
                <c:pt idx="71300">
                  <c:v>182.67708333333334</c:v>
                </c:pt>
                <c:pt idx="71301">
                  <c:v>182.6796875</c:v>
                </c:pt>
                <c:pt idx="71302">
                  <c:v>182.68229166666666</c:v>
                </c:pt>
                <c:pt idx="71303">
                  <c:v>182.68489583333334</c:v>
                </c:pt>
                <c:pt idx="71304">
                  <c:v>182.6875</c:v>
                </c:pt>
                <c:pt idx="71305">
                  <c:v>182.69010416666666</c:v>
                </c:pt>
                <c:pt idx="71306">
                  <c:v>182.69270833333334</c:v>
                </c:pt>
                <c:pt idx="71307">
                  <c:v>182.6953125</c:v>
                </c:pt>
                <c:pt idx="71308">
                  <c:v>182.69791666666666</c:v>
                </c:pt>
                <c:pt idx="71309">
                  <c:v>182.70052083333334</c:v>
                </c:pt>
                <c:pt idx="71310">
                  <c:v>182.703125</c:v>
                </c:pt>
                <c:pt idx="71311">
                  <c:v>182.70572916666666</c:v>
                </c:pt>
                <c:pt idx="71312">
                  <c:v>182.70833333333334</c:v>
                </c:pt>
                <c:pt idx="71313">
                  <c:v>182.7109375</c:v>
                </c:pt>
                <c:pt idx="71314">
                  <c:v>182.71354166666666</c:v>
                </c:pt>
                <c:pt idx="71315">
                  <c:v>182.71614583333334</c:v>
                </c:pt>
                <c:pt idx="71316">
                  <c:v>182.71875</c:v>
                </c:pt>
                <c:pt idx="71317">
                  <c:v>182.72135416666666</c:v>
                </c:pt>
                <c:pt idx="71318">
                  <c:v>182.72395833333334</c:v>
                </c:pt>
                <c:pt idx="71319">
                  <c:v>182.7265625</c:v>
                </c:pt>
                <c:pt idx="71320">
                  <c:v>182.72916666666666</c:v>
                </c:pt>
                <c:pt idx="71321">
                  <c:v>182.73177083333334</c:v>
                </c:pt>
                <c:pt idx="71322">
                  <c:v>182.734375</c:v>
                </c:pt>
                <c:pt idx="71323">
                  <c:v>182.73697916666666</c:v>
                </c:pt>
                <c:pt idx="71324">
                  <c:v>182.73958333333334</c:v>
                </c:pt>
                <c:pt idx="71325">
                  <c:v>182.7421875</c:v>
                </c:pt>
                <c:pt idx="71326">
                  <c:v>182.74479166666666</c:v>
                </c:pt>
                <c:pt idx="71327">
                  <c:v>182.74739583333334</c:v>
                </c:pt>
                <c:pt idx="71328">
                  <c:v>182.75</c:v>
                </c:pt>
                <c:pt idx="71329">
                  <c:v>182.75260416666666</c:v>
                </c:pt>
                <c:pt idx="71330">
                  <c:v>182.75520833333334</c:v>
                </c:pt>
                <c:pt idx="71331">
                  <c:v>182.7578125</c:v>
                </c:pt>
                <c:pt idx="71332">
                  <c:v>182.76041666666666</c:v>
                </c:pt>
                <c:pt idx="71333">
                  <c:v>182.76302083333334</c:v>
                </c:pt>
                <c:pt idx="71334">
                  <c:v>182.765625</c:v>
                </c:pt>
                <c:pt idx="71335">
                  <c:v>182.76822916666666</c:v>
                </c:pt>
                <c:pt idx="71336">
                  <c:v>182.77083333333334</c:v>
                </c:pt>
                <c:pt idx="71337">
                  <c:v>182.7734375</c:v>
                </c:pt>
                <c:pt idx="71338">
                  <c:v>182.77604166666666</c:v>
                </c:pt>
                <c:pt idx="71339">
                  <c:v>182.77864583333334</c:v>
                </c:pt>
                <c:pt idx="71340">
                  <c:v>182.78125</c:v>
                </c:pt>
                <c:pt idx="71341">
                  <c:v>182.78385416666666</c:v>
                </c:pt>
                <c:pt idx="71342">
                  <c:v>182.78645833333334</c:v>
                </c:pt>
                <c:pt idx="71343">
                  <c:v>182.7890625</c:v>
                </c:pt>
                <c:pt idx="71344">
                  <c:v>182.79166666666666</c:v>
                </c:pt>
                <c:pt idx="71345">
                  <c:v>182.79427083333334</c:v>
                </c:pt>
                <c:pt idx="71346">
                  <c:v>182.796875</c:v>
                </c:pt>
                <c:pt idx="71347">
                  <c:v>182.79947916666666</c:v>
                </c:pt>
                <c:pt idx="71348">
                  <c:v>182.80208333333334</c:v>
                </c:pt>
                <c:pt idx="71349">
                  <c:v>182.8046875</c:v>
                </c:pt>
                <c:pt idx="71350">
                  <c:v>182.80729166666666</c:v>
                </c:pt>
                <c:pt idx="71351">
                  <c:v>182.80989583333334</c:v>
                </c:pt>
                <c:pt idx="71352">
                  <c:v>182.8125</c:v>
                </c:pt>
                <c:pt idx="71353">
                  <c:v>182.81510416666666</c:v>
                </c:pt>
                <c:pt idx="71354">
                  <c:v>182.81770833333334</c:v>
                </c:pt>
                <c:pt idx="71355">
                  <c:v>182.8203125</c:v>
                </c:pt>
                <c:pt idx="71356">
                  <c:v>182.82291666666666</c:v>
                </c:pt>
                <c:pt idx="71357">
                  <c:v>182.82552083333334</c:v>
                </c:pt>
                <c:pt idx="71358">
                  <c:v>182.828125</c:v>
                </c:pt>
                <c:pt idx="71359">
                  <c:v>182.83072916666666</c:v>
                </c:pt>
                <c:pt idx="71360">
                  <c:v>182.83333333333334</c:v>
                </c:pt>
                <c:pt idx="71361">
                  <c:v>182.8359375</c:v>
                </c:pt>
                <c:pt idx="71362">
                  <c:v>182.83854166666666</c:v>
                </c:pt>
                <c:pt idx="71363">
                  <c:v>182.84114583333334</c:v>
                </c:pt>
                <c:pt idx="71364">
                  <c:v>182.84375</c:v>
                </c:pt>
                <c:pt idx="71365">
                  <c:v>182.84635416666666</c:v>
                </c:pt>
                <c:pt idx="71366">
                  <c:v>182.84895833333334</c:v>
                </c:pt>
                <c:pt idx="71367">
                  <c:v>182.8515625</c:v>
                </c:pt>
                <c:pt idx="71368">
                  <c:v>182.85416666666666</c:v>
                </c:pt>
                <c:pt idx="71369">
                  <c:v>182.85677083333334</c:v>
                </c:pt>
                <c:pt idx="71370">
                  <c:v>182.859375</c:v>
                </c:pt>
                <c:pt idx="71371">
                  <c:v>182.86197916666666</c:v>
                </c:pt>
                <c:pt idx="71372">
                  <c:v>182.86458333333334</c:v>
                </c:pt>
                <c:pt idx="71373">
                  <c:v>182.8671875</c:v>
                </c:pt>
                <c:pt idx="71374">
                  <c:v>182.86979166666666</c:v>
                </c:pt>
                <c:pt idx="71375">
                  <c:v>182.87239583333334</c:v>
                </c:pt>
                <c:pt idx="71376">
                  <c:v>182.875</c:v>
                </c:pt>
                <c:pt idx="71377">
                  <c:v>182.87760416666666</c:v>
                </c:pt>
                <c:pt idx="71378">
                  <c:v>182.88020833333334</c:v>
                </c:pt>
                <c:pt idx="71379">
                  <c:v>182.8828125</c:v>
                </c:pt>
                <c:pt idx="71380">
                  <c:v>182.88541666666666</c:v>
                </c:pt>
                <c:pt idx="71381">
                  <c:v>182.88802083333334</c:v>
                </c:pt>
                <c:pt idx="71382">
                  <c:v>182.890625</c:v>
                </c:pt>
                <c:pt idx="71383">
                  <c:v>182.89322916666666</c:v>
                </c:pt>
                <c:pt idx="71384">
                  <c:v>182.89583333333334</c:v>
                </c:pt>
                <c:pt idx="71385">
                  <c:v>182.8984375</c:v>
                </c:pt>
                <c:pt idx="71386">
                  <c:v>182.90104166666666</c:v>
                </c:pt>
                <c:pt idx="71387">
                  <c:v>182.90364583333334</c:v>
                </c:pt>
                <c:pt idx="71388">
                  <c:v>182.90625</c:v>
                </c:pt>
                <c:pt idx="71389">
                  <c:v>182.90885416666666</c:v>
                </c:pt>
                <c:pt idx="71390">
                  <c:v>182.91145833333334</c:v>
                </c:pt>
                <c:pt idx="71391">
                  <c:v>182.9140625</c:v>
                </c:pt>
                <c:pt idx="71392">
                  <c:v>182.91666666666666</c:v>
                </c:pt>
                <c:pt idx="71393">
                  <c:v>182.91927083333334</c:v>
                </c:pt>
                <c:pt idx="71394">
                  <c:v>182.921875</c:v>
                </c:pt>
                <c:pt idx="71395">
                  <c:v>182.92447916666666</c:v>
                </c:pt>
                <c:pt idx="71396">
                  <c:v>182.92708333333334</c:v>
                </c:pt>
                <c:pt idx="71397">
                  <c:v>182.9296875</c:v>
                </c:pt>
                <c:pt idx="71398">
                  <c:v>182.93229166666666</c:v>
                </c:pt>
                <c:pt idx="71399">
                  <c:v>182.93489583333334</c:v>
                </c:pt>
                <c:pt idx="71400">
                  <c:v>182.9375</c:v>
                </c:pt>
                <c:pt idx="71401">
                  <c:v>182.94010416666666</c:v>
                </c:pt>
                <c:pt idx="71402">
                  <c:v>182.94270833333334</c:v>
                </c:pt>
                <c:pt idx="71403">
                  <c:v>182.9453125</c:v>
                </c:pt>
                <c:pt idx="71404">
                  <c:v>182.94791666666666</c:v>
                </c:pt>
                <c:pt idx="71405">
                  <c:v>182.95052083333334</c:v>
                </c:pt>
                <c:pt idx="71406">
                  <c:v>182.953125</c:v>
                </c:pt>
                <c:pt idx="71407">
                  <c:v>182.95572916666666</c:v>
                </c:pt>
                <c:pt idx="71408">
                  <c:v>182.95833333333334</c:v>
                </c:pt>
                <c:pt idx="71409">
                  <c:v>182.9609375</c:v>
                </c:pt>
                <c:pt idx="71410">
                  <c:v>182.96354166666666</c:v>
                </c:pt>
                <c:pt idx="71411">
                  <c:v>182.96614583333334</c:v>
                </c:pt>
                <c:pt idx="71412">
                  <c:v>182.96875</c:v>
                </c:pt>
                <c:pt idx="71413">
                  <c:v>182.97135416666666</c:v>
                </c:pt>
                <c:pt idx="71414">
                  <c:v>182.97395833333334</c:v>
                </c:pt>
                <c:pt idx="71415">
                  <c:v>182.9765625</c:v>
                </c:pt>
                <c:pt idx="71416">
                  <c:v>182.97916666666666</c:v>
                </c:pt>
                <c:pt idx="71417">
                  <c:v>182.98177083333334</c:v>
                </c:pt>
                <c:pt idx="71418">
                  <c:v>182.984375</c:v>
                </c:pt>
                <c:pt idx="71419">
                  <c:v>182.98697916666666</c:v>
                </c:pt>
                <c:pt idx="71420">
                  <c:v>182.98958333333334</c:v>
                </c:pt>
                <c:pt idx="71421">
                  <c:v>182.9921875</c:v>
                </c:pt>
                <c:pt idx="71422">
                  <c:v>182.99479166666666</c:v>
                </c:pt>
                <c:pt idx="71423">
                  <c:v>182.99739583333334</c:v>
                </c:pt>
                <c:pt idx="71424">
                  <c:v>183</c:v>
                </c:pt>
                <c:pt idx="71425">
                  <c:v>183.00260416666666</c:v>
                </c:pt>
                <c:pt idx="71426">
                  <c:v>183.00520833333334</c:v>
                </c:pt>
                <c:pt idx="71427">
                  <c:v>183.0078125</c:v>
                </c:pt>
                <c:pt idx="71428">
                  <c:v>183.01041666666666</c:v>
                </c:pt>
                <c:pt idx="71429">
                  <c:v>183.01302083333334</c:v>
                </c:pt>
                <c:pt idx="71430">
                  <c:v>183.015625</c:v>
                </c:pt>
                <c:pt idx="71431">
                  <c:v>183.01822916666666</c:v>
                </c:pt>
                <c:pt idx="71432">
                  <c:v>183.02083333333334</c:v>
                </c:pt>
                <c:pt idx="71433">
                  <c:v>183.0234375</c:v>
                </c:pt>
                <c:pt idx="71434">
                  <c:v>183.02604166666666</c:v>
                </c:pt>
                <c:pt idx="71435">
                  <c:v>183.02864583333334</c:v>
                </c:pt>
                <c:pt idx="71436">
                  <c:v>183.03125</c:v>
                </c:pt>
                <c:pt idx="71437">
                  <c:v>183.03385416666666</c:v>
                </c:pt>
                <c:pt idx="71438">
                  <c:v>183.03645833333334</c:v>
                </c:pt>
                <c:pt idx="71439">
                  <c:v>183.0390625</c:v>
                </c:pt>
                <c:pt idx="71440">
                  <c:v>183.04166666666666</c:v>
                </c:pt>
                <c:pt idx="71441">
                  <c:v>183.04427083333334</c:v>
                </c:pt>
                <c:pt idx="71442">
                  <c:v>183.046875</c:v>
                </c:pt>
                <c:pt idx="71443">
                  <c:v>183.04947916666666</c:v>
                </c:pt>
                <c:pt idx="71444">
                  <c:v>183.05208333333334</c:v>
                </c:pt>
                <c:pt idx="71445">
                  <c:v>183.0546875</c:v>
                </c:pt>
                <c:pt idx="71446">
                  <c:v>183.05729166666666</c:v>
                </c:pt>
                <c:pt idx="71447">
                  <c:v>183.05989583333334</c:v>
                </c:pt>
                <c:pt idx="71448">
                  <c:v>183.0625</c:v>
                </c:pt>
                <c:pt idx="71449">
                  <c:v>183.06510416666666</c:v>
                </c:pt>
                <c:pt idx="71450">
                  <c:v>183.06770833333334</c:v>
                </c:pt>
                <c:pt idx="71451">
                  <c:v>183.0703125</c:v>
                </c:pt>
                <c:pt idx="71452">
                  <c:v>183.07291666666666</c:v>
                </c:pt>
                <c:pt idx="71453">
                  <c:v>183.07552083333334</c:v>
                </c:pt>
                <c:pt idx="71454">
                  <c:v>183.078125</c:v>
                </c:pt>
                <c:pt idx="71455">
                  <c:v>183.08072916666666</c:v>
                </c:pt>
                <c:pt idx="71456">
                  <c:v>183.08333333333334</c:v>
                </c:pt>
                <c:pt idx="71457">
                  <c:v>183.0859375</c:v>
                </c:pt>
                <c:pt idx="71458">
                  <c:v>183.08854166666666</c:v>
                </c:pt>
                <c:pt idx="71459">
                  <c:v>183.09114583333334</c:v>
                </c:pt>
                <c:pt idx="71460">
                  <c:v>183.09375</c:v>
                </c:pt>
                <c:pt idx="71461">
                  <c:v>183.09635416666666</c:v>
                </c:pt>
                <c:pt idx="71462">
                  <c:v>183.09895833333334</c:v>
                </c:pt>
                <c:pt idx="71463">
                  <c:v>183.1015625</c:v>
                </c:pt>
                <c:pt idx="71464">
                  <c:v>183.10416666666666</c:v>
                </c:pt>
                <c:pt idx="71465">
                  <c:v>183.10677083333334</c:v>
                </c:pt>
                <c:pt idx="71466">
                  <c:v>183.109375</c:v>
                </c:pt>
                <c:pt idx="71467">
                  <c:v>183.11197916666666</c:v>
                </c:pt>
                <c:pt idx="71468">
                  <c:v>183.11458333333334</c:v>
                </c:pt>
                <c:pt idx="71469">
                  <c:v>183.1171875</c:v>
                </c:pt>
                <c:pt idx="71470">
                  <c:v>183.11979166666666</c:v>
                </c:pt>
                <c:pt idx="71471">
                  <c:v>183.12239583333334</c:v>
                </c:pt>
                <c:pt idx="71472">
                  <c:v>183.125</c:v>
                </c:pt>
                <c:pt idx="71473">
                  <c:v>183.12760416666666</c:v>
                </c:pt>
                <c:pt idx="71474">
                  <c:v>183.13020833333334</c:v>
                </c:pt>
                <c:pt idx="71475">
                  <c:v>183.1328125</c:v>
                </c:pt>
                <c:pt idx="71476">
                  <c:v>183.13541666666666</c:v>
                </c:pt>
                <c:pt idx="71477">
                  <c:v>183.13802083333334</c:v>
                </c:pt>
                <c:pt idx="71478">
                  <c:v>183.140625</c:v>
                </c:pt>
                <c:pt idx="71479">
                  <c:v>183.14322916666666</c:v>
                </c:pt>
                <c:pt idx="71480">
                  <c:v>183.14583333333334</c:v>
                </c:pt>
                <c:pt idx="71481">
                  <c:v>183.1484375</c:v>
                </c:pt>
                <c:pt idx="71482">
                  <c:v>183.15104166666666</c:v>
                </c:pt>
                <c:pt idx="71483">
                  <c:v>183.15364583333334</c:v>
                </c:pt>
                <c:pt idx="71484">
                  <c:v>183.15625</c:v>
                </c:pt>
                <c:pt idx="71485">
                  <c:v>183.15885416666666</c:v>
                </c:pt>
                <c:pt idx="71486">
                  <c:v>183.16145833333334</c:v>
                </c:pt>
                <c:pt idx="71487">
                  <c:v>183.1640625</c:v>
                </c:pt>
                <c:pt idx="71488">
                  <c:v>183.16666666666666</c:v>
                </c:pt>
                <c:pt idx="71489">
                  <c:v>183.16927083333334</c:v>
                </c:pt>
                <c:pt idx="71490">
                  <c:v>183.171875</c:v>
                </c:pt>
                <c:pt idx="71491">
                  <c:v>183.17447916666666</c:v>
                </c:pt>
                <c:pt idx="71492">
                  <c:v>183.17708333333334</c:v>
                </c:pt>
                <c:pt idx="71493">
                  <c:v>183.1796875</c:v>
                </c:pt>
                <c:pt idx="71494">
                  <c:v>183.18229166666666</c:v>
                </c:pt>
                <c:pt idx="71495">
                  <c:v>183.18489583333334</c:v>
                </c:pt>
                <c:pt idx="71496">
                  <c:v>183.1875</c:v>
                </c:pt>
                <c:pt idx="71497">
                  <c:v>183.19010416666666</c:v>
                </c:pt>
                <c:pt idx="71498">
                  <c:v>183.19270833333334</c:v>
                </c:pt>
                <c:pt idx="71499">
                  <c:v>183.1953125</c:v>
                </c:pt>
                <c:pt idx="71500">
                  <c:v>183.19791666666666</c:v>
                </c:pt>
                <c:pt idx="71501">
                  <c:v>183.20052083333334</c:v>
                </c:pt>
                <c:pt idx="71502">
                  <c:v>183.203125</c:v>
                </c:pt>
                <c:pt idx="71503">
                  <c:v>183.20572916666666</c:v>
                </c:pt>
                <c:pt idx="71504">
                  <c:v>183.20833333333334</c:v>
                </c:pt>
                <c:pt idx="71505">
                  <c:v>183.2109375</c:v>
                </c:pt>
                <c:pt idx="71506">
                  <c:v>183.21354166666666</c:v>
                </c:pt>
                <c:pt idx="71507">
                  <c:v>183.21614583333334</c:v>
                </c:pt>
                <c:pt idx="71508">
                  <c:v>183.21875</c:v>
                </c:pt>
                <c:pt idx="71509">
                  <c:v>183.22135416666666</c:v>
                </c:pt>
                <c:pt idx="71510">
                  <c:v>183.22395833333334</c:v>
                </c:pt>
                <c:pt idx="71511">
                  <c:v>183.2265625</c:v>
                </c:pt>
                <c:pt idx="71512">
                  <c:v>183.22916666666666</c:v>
                </c:pt>
                <c:pt idx="71513">
                  <c:v>183.23177083333334</c:v>
                </c:pt>
                <c:pt idx="71514">
                  <c:v>183.234375</c:v>
                </c:pt>
                <c:pt idx="71515">
                  <c:v>183.23697916666666</c:v>
                </c:pt>
                <c:pt idx="71516">
                  <c:v>183.23958333333334</c:v>
                </c:pt>
                <c:pt idx="71517">
                  <c:v>183.2421875</c:v>
                </c:pt>
                <c:pt idx="71518">
                  <c:v>183.24479166666666</c:v>
                </c:pt>
                <c:pt idx="71519">
                  <c:v>183.24739583333334</c:v>
                </c:pt>
                <c:pt idx="71520">
                  <c:v>183.25</c:v>
                </c:pt>
                <c:pt idx="71521">
                  <c:v>183.25260416666666</c:v>
                </c:pt>
                <c:pt idx="71522">
                  <c:v>183.25520833333334</c:v>
                </c:pt>
                <c:pt idx="71523">
                  <c:v>183.2578125</c:v>
                </c:pt>
                <c:pt idx="71524">
                  <c:v>183.26041666666666</c:v>
                </c:pt>
                <c:pt idx="71525">
                  <c:v>183.26302083333334</c:v>
                </c:pt>
                <c:pt idx="71526">
                  <c:v>183.265625</c:v>
                </c:pt>
                <c:pt idx="71527">
                  <c:v>183.26822916666666</c:v>
                </c:pt>
                <c:pt idx="71528">
                  <c:v>183.27083333333334</c:v>
                </c:pt>
                <c:pt idx="71529">
                  <c:v>183.2734375</c:v>
                </c:pt>
                <c:pt idx="71530">
                  <c:v>183.27604166666666</c:v>
                </c:pt>
                <c:pt idx="71531">
                  <c:v>183.27864583333334</c:v>
                </c:pt>
                <c:pt idx="71532">
                  <c:v>183.28125</c:v>
                </c:pt>
                <c:pt idx="71533">
                  <c:v>183.28385416666666</c:v>
                </c:pt>
                <c:pt idx="71534">
                  <c:v>183.28645833333334</c:v>
                </c:pt>
                <c:pt idx="71535">
                  <c:v>183.2890625</c:v>
                </c:pt>
                <c:pt idx="71536">
                  <c:v>183.29166666666666</c:v>
                </c:pt>
                <c:pt idx="71537">
                  <c:v>183.29427083333334</c:v>
                </c:pt>
                <c:pt idx="71538">
                  <c:v>183.296875</c:v>
                </c:pt>
                <c:pt idx="71539">
                  <c:v>183.29947916666666</c:v>
                </c:pt>
                <c:pt idx="71540">
                  <c:v>183.30208333333334</c:v>
                </c:pt>
                <c:pt idx="71541">
                  <c:v>183.3046875</c:v>
                </c:pt>
                <c:pt idx="71542">
                  <c:v>183.30729166666666</c:v>
                </c:pt>
                <c:pt idx="71543">
                  <c:v>183.30989583333334</c:v>
                </c:pt>
                <c:pt idx="71544">
                  <c:v>183.3125</c:v>
                </c:pt>
                <c:pt idx="71545">
                  <c:v>183.31510416666666</c:v>
                </c:pt>
                <c:pt idx="71546">
                  <c:v>183.31770833333334</c:v>
                </c:pt>
                <c:pt idx="71547">
                  <c:v>183.3203125</c:v>
                </c:pt>
                <c:pt idx="71548">
                  <c:v>183.32291666666666</c:v>
                </c:pt>
                <c:pt idx="71549">
                  <c:v>183.32552083333334</c:v>
                </c:pt>
                <c:pt idx="71550">
                  <c:v>183.328125</c:v>
                </c:pt>
                <c:pt idx="71551">
                  <c:v>183.33072916666666</c:v>
                </c:pt>
                <c:pt idx="71552">
                  <c:v>183.33333333333334</c:v>
                </c:pt>
                <c:pt idx="71553">
                  <c:v>183.3359375</c:v>
                </c:pt>
                <c:pt idx="71554">
                  <c:v>183.33854166666666</c:v>
                </c:pt>
                <c:pt idx="71555">
                  <c:v>183.34114583333334</c:v>
                </c:pt>
                <c:pt idx="71556">
                  <c:v>183.34375</c:v>
                </c:pt>
                <c:pt idx="71557">
                  <c:v>183.34635416666666</c:v>
                </c:pt>
                <c:pt idx="71558">
                  <c:v>183.34895833333334</c:v>
                </c:pt>
                <c:pt idx="71559">
                  <c:v>183.3515625</c:v>
                </c:pt>
                <c:pt idx="71560">
                  <c:v>183.35416666666666</c:v>
                </c:pt>
                <c:pt idx="71561">
                  <c:v>183.35677083333334</c:v>
                </c:pt>
                <c:pt idx="71562">
                  <c:v>183.359375</c:v>
                </c:pt>
                <c:pt idx="71563">
                  <c:v>183.36197916666666</c:v>
                </c:pt>
                <c:pt idx="71564">
                  <c:v>183.36458333333334</c:v>
                </c:pt>
                <c:pt idx="71565">
                  <c:v>183.3671875</c:v>
                </c:pt>
                <c:pt idx="71566">
                  <c:v>183.36979166666666</c:v>
                </c:pt>
                <c:pt idx="71567">
                  <c:v>183.37239583333334</c:v>
                </c:pt>
                <c:pt idx="71568">
                  <c:v>183.375</c:v>
                </c:pt>
                <c:pt idx="71569">
                  <c:v>183.37760416666666</c:v>
                </c:pt>
                <c:pt idx="71570">
                  <c:v>183.38020833333334</c:v>
                </c:pt>
                <c:pt idx="71571">
                  <c:v>183.3828125</c:v>
                </c:pt>
                <c:pt idx="71572">
                  <c:v>183.38541666666666</c:v>
                </c:pt>
                <c:pt idx="71573">
                  <c:v>183.38802083333334</c:v>
                </c:pt>
                <c:pt idx="71574">
                  <c:v>183.390625</c:v>
                </c:pt>
                <c:pt idx="71575">
                  <c:v>183.39322916666666</c:v>
                </c:pt>
                <c:pt idx="71576">
                  <c:v>183.39583333333334</c:v>
                </c:pt>
                <c:pt idx="71577">
                  <c:v>183.3984375</c:v>
                </c:pt>
                <c:pt idx="71578">
                  <c:v>183.40104166666666</c:v>
                </c:pt>
                <c:pt idx="71579">
                  <c:v>183.40364583333334</c:v>
                </c:pt>
                <c:pt idx="71580">
                  <c:v>183.40625</c:v>
                </c:pt>
                <c:pt idx="71581">
                  <c:v>183.40885416666666</c:v>
                </c:pt>
                <c:pt idx="71582">
                  <c:v>183.41145833333334</c:v>
                </c:pt>
                <c:pt idx="71583">
                  <c:v>183.4140625</c:v>
                </c:pt>
                <c:pt idx="71584">
                  <c:v>183.41666666666666</c:v>
                </c:pt>
                <c:pt idx="71585">
                  <c:v>183.41927083333334</c:v>
                </c:pt>
                <c:pt idx="71586">
                  <c:v>183.421875</c:v>
                </c:pt>
                <c:pt idx="71587">
                  <c:v>183.42447916666666</c:v>
                </c:pt>
                <c:pt idx="71588">
                  <c:v>183.42708333333334</c:v>
                </c:pt>
                <c:pt idx="71589">
                  <c:v>183.4296875</c:v>
                </c:pt>
                <c:pt idx="71590">
                  <c:v>183.43229166666666</c:v>
                </c:pt>
                <c:pt idx="71591">
                  <c:v>183.43489583333334</c:v>
                </c:pt>
                <c:pt idx="71592">
                  <c:v>183.4375</c:v>
                </c:pt>
                <c:pt idx="71593">
                  <c:v>183.44010416666666</c:v>
                </c:pt>
                <c:pt idx="71594">
                  <c:v>183.44270833333334</c:v>
                </c:pt>
                <c:pt idx="71595">
                  <c:v>183.4453125</c:v>
                </c:pt>
                <c:pt idx="71596">
                  <c:v>183.44791666666666</c:v>
                </c:pt>
                <c:pt idx="71597">
                  <c:v>183.45052083333334</c:v>
                </c:pt>
                <c:pt idx="71598">
                  <c:v>183.453125</c:v>
                </c:pt>
                <c:pt idx="71599">
                  <c:v>183.45572916666666</c:v>
                </c:pt>
                <c:pt idx="71600">
                  <c:v>183.45833333333334</c:v>
                </c:pt>
                <c:pt idx="71601">
                  <c:v>183.4609375</c:v>
                </c:pt>
                <c:pt idx="71602">
                  <c:v>183.46354166666666</c:v>
                </c:pt>
                <c:pt idx="71603">
                  <c:v>183.46614583333334</c:v>
                </c:pt>
                <c:pt idx="71604">
                  <c:v>183.46875</c:v>
                </c:pt>
                <c:pt idx="71605">
                  <c:v>183.47135416666666</c:v>
                </c:pt>
                <c:pt idx="71606">
                  <c:v>183.47395833333334</c:v>
                </c:pt>
                <c:pt idx="71607">
                  <c:v>183.4765625</c:v>
                </c:pt>
                <c:pt idx="71608">
                  <c:v>183.47916666666666</c:v>
                </c:pt>
                <c:pt idx="71609">
                  <c:v>183.48177083333334</c:v>
                </c:pt>
                <c:pt idx="71610">
                  <c:v>183.484375</c:v>
                </c:pt>
                <c:pt idx="71611">
                  <c:v>183.48697916666666</c:v>
                </c:pt>
                <c:pt idx="71612">
                  <c:v>183.48958333333334</c:v>
                </c:pt>
                <c:pt idx="71613">
                  <c:v>183.4921875</c:v>
                </c:pt>
                <c:pt idx="71614">
                  <c:v>183.49479166666666</c:v>
                </c:pt>
                <c:pt idx="71615">
                  <c:v>183.49739583333334</c:v>
                </c:pt>
                <c:pt idx="71616">
                  <c:v>183.5</c:v>
                </c:pt>
                <c:pt idx="71617">
                  <c:v>183.50260416666666</c:v>
                </c:pt>
                <c:pt idx="71618">
                  <c:v>183.50520833333334</c:v>
                </c:pt>
                <c:pt idx="71619">
                  <c:v>183.5078125</c:v>
                </c:pt>
                <c:pt idx="71620">
                  <c:v>183.51041666666666</c:v>
                </c:pt>
                <c:pt idx="71621">
                  <c:v>183.51302083333334</c:v>
                </c:pt>
                <c:pt idx="71622">
                  <c:v>183.515625</c:v>
                </c:pt>
                <c:pt idx="71623">
                  <c:v>183.51822916666666</c:v>
                </c:pt>
                <c:pt idx="71624">
                  <c:v>183.52083333333334</c:v>
                </c:pt>
                <c:pt idx="71625">
                  <c:v>183.5234375</c:v>
                </c:pt>
                <c:pt idx="71626">
                  <c:v>183.52604166666666</c:v>
                </c:pt>
                <c:pt idx="71627">
                  <c:v>183.52864583333334</c:v>
                </c:pt>
                <c:pt idx="71628">
                  <c:v>183.53125</c:v>
                </c:pt>
                <c:pt idx="71629">
                  <c:v>183.53385416666666</c:v>
                </c:pt>
                <c:pt idx="71630">
                  <c:v>183.53645833333334</c:v>
                </c:pt>
                <c:pt idx="71631">
                  <c:v>183.5390625</c:v>
                </c:pt>
                <c:pt idx="71632">
                  <c:v>183.54166666666666</c:v>
                </c:pt>
                <c:pt idx="71633">
                  <c:v>183.54427083333334</c:v>
                </c:pt>
                <c:pt idx="71634">
                  <c:v>183.546875</c:v>
                </c:pt>
                <c:pt idx="71635">
                  <c:v>183.54947916666666</c:v>
                </c:pt>
                <c:pt idx="71636">
                  <c:v>183.55208333333334</c:v>
                </c:pt>
                <c:pt idx="71637">
                  <c:v>183.5546875</c:v>
                </c:pt>
                <c:pt idx="71638">
                  <c:v>183.55729166666666</c:v>
                </c:pt>
                <c:pt idx="71639">
                  <c:v>183.55989583333334</c:v>
                </c:pt>
                <c:pt idx="71640">
                  <c:v>183.5625</c:v>
                </c:pt>
                <c:pt idx="71641">
                  <c:v>183.56510416666666</c:v>
                </c:pt>
                <c:pt idx="71642">
                  <c:v>183.56770833333334</c:v>
                </c:pt>
                <c:pt idx="71643">
                  <c:v>183.5703125</c:v>
                </c:pt>
                <c:pt idx="71644">
                  <c:v>183.57291666666666</c:v>
                </c:pt>
                <c:pt idx="71645">
                  <c:v>183.57552083333334</c:v>
                </c:pt>
                <c:pt idx="71646">
                  <c:v>183.578125</c:v>
                </c:pt>
                <c:pt idx="71647">
                  <c:v>183.58072916666666</c:v>
                </c:pt>
                <c:pt idx="71648">
                  <c:v>183.58333333333334</c:v>
                </c:pt>
                <c:pt idx="71649">
                  <c:v>183.5859375</c:v>
                </c:pt>
                <c:pt idx="71650">
                  <c:v>183.58854166666666</c:v>
                </c:pt>
                <c:pt idx="71651">
                  <c:v>183.59114583333334</c:v>
                </c:pt>
                <c:pt idx="71652">
                  <c:v>183.59375</c:v>
                </c:pt>
                <c:pt idx="71653">
                  <c:v>183.59635416666666</c:v>
                </c:pt>
                <c:pt idx="71654">
                  <c:v>183.59895833333334</c:v>
                </c:pt>
                <c:pt idx="71655">
                  <c:v>183.6015625</c:v>
                </c:pt>
                <c:pt idx="71656">
                  <c:v>183.60416666666666</c:v>
                </c:pt>
                <c:pt idx="71657">
                  <c:v>183.60677083333334</c:v>
                </c:pt>
                <c:pt idx="71658">
                  <c:v>183.609375</c:v>
                </c:pt>
                <c:pt idx="71659">
                  <c:v>183.61197916666666</c:v>
                </c:pt>
                <c:pt idx="71660">
                  <c:v>183.61458333333334</c:v>
                </c:pt>
                <c:pt idx="71661">
                  <c:v>183.6171875</c:v>
                </c:pt>
                <c:pt idx="71662">
                  <c:v>183.61979166666666</c:v>
                </c:pt>
                <c:pt idx="71663">
                  <c:v>183.62239583333334</c:v>
                </c:pt>
                <c:pt idx="71664">
                  <c:v>183.625</c:v>
                </c:pt>
                <c:pt idx="71665">
                  <c:v>183.62760416666666</c:v>
                </c:pt>
                <c:pt idx="71666">
                  <c:v>183.63020833333334</c:v>
                </c:pt>
                <c:pt idx="71667">
                  <c:v>183.6328125</c:v>
                </c:pt>
                <c:pt idx="71668">
                  <c:v>183.63541666666666</c:v>
                </c:pt>
                <c:pt idx="71669">
                  <c:v>183.63802083333334</c:v>
                </c:pt>
                <c:pt idx="71670">
                  <c:v>183.640625</c:v>
                </c:pt>
                <c:pt idx="71671">
                  <c:v>183.64322916666666</c:v>
                </c:pt>
                <c:pt idx="71672">
                  <c:v>183.64583333333334</c:v>
                </c:pt>
                <c:pt idx="71673">
                  <c:v>183.6484375</c:v>
                </c:pt>
                <c:pt idx="71674">
                  <c:v>183.65104166666666</c:v>
                </c:pt>
                <c:pt idx="71675">
                  <c:v>183.65364583333334</c:v>
                </c:pt>
                <c:pt idx="71676">
                  <c:v>183.65625</c:v>
                </c:pt>
                <c:pt idx="71677">
                  <c:v>183.65885416666666</c:v>
                </c:pt>
                <c:pt idx="71678">
                  <c:v>183.66145833333334</c:v>
                </c:pt>
                <c:pt idx="71679">
                  <c:v>183.6640625</c:v>
                </c:pt>
                <c:pt idx="71680">
                  <c:v>183.66666666666666</c:v>
                </c:pt>
                <c:pt idx="71681">
                  <c:v>183.66927083333334</c:v>
                </c:pt>
                <c:pt idx="71682">
                  <c:v>183.671875</c:v>
                </c:pt>
                <c:pt idx="71683">
                  <c:v>183.67447916666666</c:v>
                </c:pt>
                <c:pt idx="71684">
                  <c:v>183.67708333333334</c:v>
                </c:pt>
                <c:pt idx="71685">
                  <c:v>183.6796875</c:v>
                </c:pt>
                <c:pt idx="71686">
                  <c:v>183.68229166666666</c:v>
                </c:pt>
                <c:pt idx="71687">
                  <c:v>183.68489583333334</c:v>
                </c:pt>
                <c:pt idx="71688">
                  <c:v>183.6875</c:v>
                </c:pt>
                <c:pt idx="71689">
                  <c:v>183.69010416666666</c:v>
                </c:pt>
                <c:pt idx="71690">
                  <c:v>183.69270833333334</c:v>
                </c:pt>
                <c:pt idx="71691">
                  <c:v>183.6953125</c:v>
                </c:pt>
                <c:pt idx="71692">
                  <c:v>183.69791666666666</c:v>
                </c:pt>
                <c:pt idx="71693">
                  <c:v>183.70052083333334</c:v>
                </c:pt>
                <c:pt idx="71694">
                  <c:v>183.703125</c:v>
                </c:pt>
                <c:pt idx="71695">
                  <c:v>183.70572916666666</c:v>
                </c:pt>
                <c:pt idx="71696">
                  <c:v>183.70833333333334</c:v>
                </c:pt>
                <c:pt idx="71697">
                  <c:v>183.7109375</c:v>
                </c:pt>
                <c:pt idx="71698">
                  <c:v>183.71354166666666</c:v>
                </c:pt>
                <c:pt idx="71699">
                  <c:v>183.71614583333334</c:v>
                </c:pt>
                <c:pt idx="71700">
                  <c:v>183.71875</c:v>
                </c:pt>
                <c:pt idx="71701">
                  <c:v>183.72135416666666</c:v>
                </c:pt>
                <c:pt idx="71702">
                  <c:v>183.72395833333334</c:v>
                </c:pt>
                <c:pt idx="71703">
                  <c:v>183.7265625</c:v>
                </c:pt>
                <c:pt idx="71704">
                  <c:v>183.72916666666666</c:v>
                </c:pt>
                <c:pt idx="71705">
                  <c:v>183.73177083333334</c:v>
                </c:pt>
                <c:pt idx="71706">
                  <c:v>183.734375</c:v>
                </c:pt>
                <c:pt idx="71707">
                  <c:v>183.73697916666666</c:v>
                </c:pt>
                <c:pt idx="71708">
                  <c:v>183.73958333333334</c:v>
                </c:pt>
                <c:pt idx="71709">
                  <c:v>183.7421875</c:v>
                </c:pt>
                <c:pt idx="71710">
                  <c:v>183.74479166666666</c:v>
                </c:pt>
                <c:pt idx="71711">
                  <c:v>183.74739583333334</c:v>
                </c:pt>
                <c:pt idx="71712">
                  <c:v>183.75</c:v>
                </c:pt>
                <c:pt idx="71713">
                  <c:v>183.75260416666666</c:v>
                </c:pt>
                <c:pt idx="71714">
                  <c:v>183.75520833333334</c:v>
                </c:pt>
                <c:pt idx="71715">
                  <c:v>183.7578125</c:v>
                </c:pt>
                <c:pt idx="71716">
                  <c:v>183.76041666666666</c:v>
                </c:pt>
                <c:pt idx="71717">
                  <c:v>183.76302083333334</c:v>
                </c:pt>
                <c:pt idx="71718">
                  <c:v>183.765625</c:v>
                </c:pt>
                <c:pt idx="71719">
                  <c:v>183.76822916666666</c:v>
                </c:pt>
                <c:pt idx="71720">
                  <c:v>183.77083333333334</c:v>
                </c:pt>
                <c:pt idx="71721">
                  <c:v>183.7734375</c:v>
                </c:pt>
                <c:pt idx="71722">
                  <c:v>183.77604166666666</c:v>
                </c:pt>
                <c:pt idx="71723">
                  <c:v>183.77864583333334</c:v>
                </c:pt>
                <c:pt idx="71724">
                  <c:v>183.78125</c:v>
                </c:pt>
                <c:pt idx="71725">
                  <c:v>183.78385416666666</c:v>
                </c:pt>
                <c:pt idx="71726">
                  <c:v>183.78645833333334</c:v>
                </c:pt>
                <c:pt idx="71727">
                  <c:v>183.7890625</c:v>
                </c:pt>
                <c:pt idx="71728">
                  <c:v>183.79166666666666</c:v>
                </c:pt>
                <c:pt idx="71729">
                  <c:v>183.79427083333334</c:v>
                </c:pt>
                <c:pt idx="71730">
                  <c:v>183.796875</c:v>
                </c:pt>
                <c:pt idx="71731">
                  <c:v>183.79947916666666</c:v>
                </c:pt>
                <c:pt idx="71732">
                  <c:v>183.80208333333334</c:v>
                </c:pt>
                <c:pt idx="71733">
                  <c:v>183.8046875</c:v>
                </c:pt>
                <c:pt idx="71734">
                  <c:v>183.80729166666666</c:v>
                </c:pt>
                <c:pt idx="71735">
                  <c:v>183.80989583333334</c:v>
                </c:pt>
                <c:pt idx="71736">
                  <c:v>183.8125</c:v>
                </c:pt>
                <c:pt idx="71737">
                  <c:v>183.81510416666666</c:v>
                </c:pt>
                <c:pt idx="71738">
                  <c:v>183.81770833333334</c:v>
                </c:pt>
                <c:pt idx="71739">
                  <c:v>183.8203125</c:v>
                </c:pt>
                <c:pt idx="71740">
                  <c:v>183.82291666666666</c:v>
                </c:pt>
                <c:pt idx="71741">
                  <c:v>183.82552083333334</c:v>
                </c:pt>
                <c:pt idx="71742">
                  <c:v>183.828125</c:v>
                </c:pt>
                <c:pt idx="71743">
                  <c:v>183.83072916666666</c:v>
                </c:pt>
                <c:pt idx="71744">
                  <c:v>183.83333333333334</c:v>
                </c:pt>
                <c:pt idx="71745">
                  <c:v>183.8359375</c:v>
                </c:pt>
                <c:pt idx="71746">
                  <c:v>183.83854166666666</c:v>
                </c:pt>
                <c:pt idx="71747">
                  <c:v>183.84114583333334</c:v>
                </c:pt>
                <c:pt idx="71748">
                  <c:v>183.84375</c:v>
                </c:pt>
                <c:pt idx="71749">
                  <c:v>183.84635416666666</c:v>
                </c:pt>
                <c:pt idx="71750">
                  <c:v>183.84895833333334</c:v>
                </c:pt>
                <c:pt idx="71751">
                  <c:v>183.8515625</c:v>
                </c:pt>
                <c:pt idx="71752">
                  <c:v>183.85416666666666</c:v>
                </c:pt>
                <c:pt idx="71753">
                  <c:v>183.85677083333334</c:v>
                </c:pt>
                <c:pt idx="71754">
                  <c:v>183.859375</c:v>
                </c:pt>
                <c:pt idx="71755">
                  <c:v>183.86197916666666</c:v>
                </c:pt>
                <c:pt idx="71756">
                  <c:v>183.86458333333334</c:v>
                </c:pt>
                <c:pt idx="71757">
                  <c:v>183.8671875</c:v>
                </c:pt>
                <c:pt idx="71758">
                  <c:v>183.86979166666666</c:v>
                </c:pt>
                <c:pt idx="71759">
                  <c:v>183.87239583333334</c:v>
                </c:pt>
                <c:pt idx="71760">
                  <c:v>183.875</c:v>
                </c:pt>
                <c:pt idx="71761">
                  <c:v>183.87760416666666</c:v>
                </c:pt>
                <c:pt idx="71762">
                  <c:v>183.88020833333334</c:v>
                </c:pt>
                <c:pt idx="71763">
                  <c:v>183.8828125</c:v>
                </c:pt>
                <c:pt idx="71764">
                  <c:v>183.88541666666666</c:v>
                </c:pt>
                <c:pt idx="71765">
                  <c:v>183.88802083333334</c:v>
                </c:pt>
                <c:pt idx="71766">
                  <c:v>183.890625</c:v>
                </c:pt>
                <c:pt idx="71767">
                  <c:v>183.89322916666666</c:v>
                </c:pt>
                <c:pt idx="71768">
                  <c:v>183.89583333333334</c:v>
                </c:pt>
                <c:pt idx="71769">
                  <c:v>183.8984375</c:v>
                </c:pt>
                <c:pt idx="71770">
                  <c:v>183.90104166666666</c:v>
                </c:pt>
                <c:pt idx="71771">
                  <c:v>183.90364583333334</c:v>
                </c:pt>
                <c:pt idx="71772">
                  <c:v>183.90625</c:v>
                </c:pt>
                <c:pt idx="71773">
                  <c:v>183.90885416666666</c:v>
                </c:pt>
                <c:pt idx="71774">
                  <c:v>183.91145833333334</c:v>
                </c:pt>
                <c:pt idx="71775">
                  <c:v>183.9140625</c:v>
                </c:pt>
                <c:pt idx="71776">
                  <c:v>183.91666666666666</c:v>
                </c:pt>
                <c:pt idx="71777">
                  <c:v>183.91927083333334</c:v>
                </c:pt>
                <c:pt idx="71778">
                  <c:v>183.921875</c:v>
                </c:pt>
                <c:pt idx="71779">
                  <c:v>183.92447916666666</c:v>
                </c:pt>
                <c:pt idx="71780">
                  <c:v>183.92708333333334</c:v>
                </c:pt>
                <c:pt idx="71781">
                  <c:v>183.9296875</c:v>
                </c:pt>
                <c:pt idx="71782">
                  <c:v>183.93229166666666</c:v>
                </c:pt>
                <c:pt idx="71783">
                  <c:v>183.93489583333334</c:v>
                </c:pt>
                <c:pt idx="71784">
                  <c:v>183.9375</c:v>
                </c:pt>
                <c:pt idx="71785">
                  <c:v>183.94010416666666</c:v>
                </c:pt>
                <c:pt idx="71786">
                  <c:v>183.94270833333334</c:v>
                </c:pt>
                <c:pt idx="71787">
                  <c:v>183.9453125</c:v>
                </c:pt>
                <c:pt idx="71788">
                  <c:v>183.94791666666666</c:v>
                </c:pt>
                <c:pt idx="71789">
                  <c:v>183.95052083333334</c:v>
                </c:pt>
                <c:pt idx="71790">
                  <c:v>183.953125</c:v>
                </c:pt>
                <c:pt idx="71791">
                  <c:v>183.95572916666666</c:v>
                </c:pt>
                <c:pt idx="71792">
                  <c:v>183.95833333333334</c:v>
                </c:pt>
                <c:pt idx="71793">
                  <c:v>183.9609375</c:v>
                </c:pt>
                <c:pt idx="71794">
                  <c:v>183.96354166666666</c:v>
                </c:pt>
                <c:pt idx="71795">
                  <c:v>183.96614583333334</c:v>
                </c:pt>
                <c:pt idx="71796">
                  <c:v>183.96875</c:v>
                </c:pt>
                <c:pt idx="71797">
                  <c:v>183.97135416666666</c:v>
                </c:pt>
                <c:pt idx="71798">
                  <c:v>183.97395833333334</c:v>
                </c:pt>
                <c:pt idx="71799">
                  <c:v>183.9765625</c:v>
                </c:pt>
                <c:pt idx="71800">
                  <c:v>183.97916666666666</c:v>
                </c:pt>
                <c:pt idx="71801">
                  <c:v>183.98177083333334</c:v>
                </c:pt>
                <c:pt idx="71802">
                  <c:v>183.984375</c:v>
                </c:pt>
                <c:pt idx="71803">
                  <c:v>183.98697916666666</c:v>
                </c:pt>
                <c:pt idx="71804">
                  <c:v>183.98958333333334</c:v>
                </c:pt>
                <c:pt idx="71805">
                  <c:v>183.9921875</c:v>
                </c:pt>
                <c:pt idx="71806">
                  <c:v>183.99479166666666</c:v>
                </c:pt>
                <c:pt idx="71807">
                  <c:v>183.99739583333334</c:v>
                </c:pt>
                <c:pt idx="71808">
                  <c:v>184</c:v>
                </c:pt>
                <c:pt idx="71809">
                  <c:v>184.00260416666666</c:v>
                </c:pt>
                <c:pt idx="71810">
                  <c:v>184.00520833333334</c:v>
                </c:pt>
                <c:pt idx="71811">
                  <c:v>184.0078125</c:v>
                </c:pt>
                <c:pt idx="71812">
                  <c:v>184.01041666666666</c:v>
                </c:pt>
                <c:pt idx="71813">
                  <c:v>184.01302083333334</c:v>
                </c:pt>
                <c:pt idx="71814">
                  <c:v>184.015625</c:v>
                </c:pt>
                <c:pt idx="71815">
                  <c:v>184.01822916666666</c:v>
                </c:pt>
                <c:pt idx="71816">
                  <c:v>184.02083333333334</c:v>
                </c:pt>
                <c:pt idx="71817">
                  <c:v>184.0234375</c:v>
                </c:pt>
                <c:pt idx="71818">
                  <c:v>184.02604166666666</c:v>
                </c:pt>
                <c:pt idx="71819">
                  <c:v>184.02864583333334</c:v>
                </c:pt>
                <c:pt idx="71820">
                  <c:v>184.03125</c:v>
                </c:pt>
                <c:pt idx="71821">
                  <c:v>184.03385416666666</c:v>
                </c:pt>
                <c:pt idx="71822">
                  <c:v>184.03645833333334</c:v>
                </c:pt>
                <c:pt idx="71823">
                  <c:v>184.0390625</c:v>
                </c:pt>
                <c:pt idx="71824">
                  <c:v>184.04166666666666</c:v>
                </c:pt>
                <c:pt idx="71825">
                  <c:v>184.04427083333334</c:v>
                </c:pt>
                <c:pt idx="71826">
                  <c:v>184.046875</c:v>
                </c:pt>
                <c:pt idx="71827">
                  <c:v>184.04947916666666</c:v>
                </c:pt>
                <c:pt idx="71828">
                  <c:v>184.05208333333334</c:v>
                </c:pt>
                <c:pt idx="71829">
                  <c:v>184.0546875</c:v>
                </c:pt>
                <c:pt idx="71830">
                  <c:v>184.05729166666666</c:v>
                </c:pt>
                <c:pt idx="71831">
                  <c:v>184.05989583333334</c:v>
                </c:pt>
                <c:pt idx="71832">
                  <c:v>184.0625</c:v>
                </c:pt>
                <c:pt idx="71833">
                  <c:v>184.06510416666666</c:v>
                </c:pt>
                <c:pt idx="71834">
                  <c:v>184.06770833333334</c:v>
                </c:pt>
                <c:pt idx="71835">
                  <c:v>184.0703125</c:v>
                </c:pt>
                <c:pt idx="71836">
                  <c:v>184.07291666666666</c:v>
                </c:pt>
                <c:pt idx="71837">
                  <c:v>184.07552083333334</c:v>
                </c:pt>
                <c:pt idx="71838">
                  <c:v>184.078125</c:v>
                </c:pt>
                <c:pt idx="71839">
                  <c:v>184.08072916666666</c:v>
                </c:pt>
                <c:pt idx="71840">
                  <c:v>184.08333333333334</c:v>
                </c:pt>
                <c:pt idx="71841">
                  <c:v>184.0859375</c:v>
                </c:pt>
                <c:pt idx="71842">
                  <c:v>184.08854166666666</c:v>
                </c:pt>
                <c:pt idx="71843">
                  <c:v>184.09114583333334</c:v>
                </c:pt>
                <c:pt idx="71844">
                  <c:v>184.09375</c:v>
                </c:pt>
                <c:pt idx="71845">
                  <c:v>184.09635416666666</c:v>
                </c:pt>
                <c:pt idx="71846">
                  <c:v>184.09895833333334</c:v>
                </c:pt>
                <c:pt idx="71847">
                  <c:v>184.1015625</c:v>
                </c:pt>
                <c:pt idx="71848">
                  <c:v>184.10416666666666</c:v>
                </c:pt>
                <c:pt idx="71849">
                  <c:v>184.10677083333334</c:v>
                </c:pt>
                <c:pt idx="71850">
                  <c:v>184.109375</c:v>
                </c:pt>
                <c:pt idx="71851">
                  <c:v>184.11197916666666</c:v>
                </c:pt>
                <c:pt idx="71852">
                  <c:v>184.11458333333334</c:v>
                </c:pt>
                <c:pt idx="71853">
                  <c:v>184.1171875</c:v>
                </c:pt>
                <c:pt idx="71854">
                  <c:v>184.11979166666666</c:v>
                </c:pt>
                <c:pt idx="71855">
                  <c:v>184.12239583333334</c:v>
                </c:pt>
                <c:pt idx="71856">
                  <c:v>184.125</c:v>
                </c:pt>
                <c:pt idx="71857">
                  <c:v>184.12760416666666</c:v>
                </c:pt>
                <c:pt idx="71858">
                  <c:v>184.13020833333334</c:v>
                </c:pt>
                <c:pt idx="71859">
                  <c:v>184.1328125</c:v>
                </c:pt>
                <c:pt idx="71860">
                  <c:v>184.13541666666666</c:v>
                </c:pt>
                <c:pt idx="71861">
                  <c:v>184.13802083333334</c:v>
                </c:pt>
                <c:pt idx="71862">
                  <c:v>184.140625</c:v>
                </c:pt>
                <c:pt idx="71863">
                  <c:v>184.14322916666666</c:v>
                </c:pt>
                <c:pt idx="71864">
                  <c:v>184.14583333333334</c:v>
                </c:pt>
                <c:pt idx="71865">
                  <c:v>184.1484375</c:v>
                </c:pt>
                <c:pt idx="71866">
                  <c:v>184.15104166666666</c:v>
                </c:pt>
                <c:pt idx="71867">
                  <c:v>184.15364583333334</c:v>
                </c:pt>
                <c:pt idx="71868">
                  <c:v>184.15625</c:v>
                </c:pt>
                <c:pt idx="71869">
                  <c:v>184.15885416666666</c:v>
                </c:pt>
                <c:pt idx="71870">
                  <c:v>184.16145833333334</c:v>
                </c:pt>
                <c:pt idx="71871">
                  <c:v>184.1640625</c:v>
                </c:pt>
                <c:pt idx="71872">
                  <c:v>184.16666666666666</c:v>
                </c:pt>
                <c:pt idx="71873">
                  <c:v>184.16927083333334</c:v>
                </c:pt>
                <c:pt idx="71874">
                  <c:v>184.171875</c:v>
                </c:pt>
                <c:pt idx="71875">
                  <c:v>184.17447916666666</c:v>
                </c:pt>
                <c:pt idx="71876">
                  <c:v>184.17708333333334</c:v>
                </c:pt>
                <c:pt idx="71877">
                  <c:v>184.1796875</c:v>
                </c:pt>
                <c:pt idx="71878">
                  <c:v>184.18229166666666</c:v>
                </c:pt>
                <c:pt idx="71879">
                  <c:v>184.18489583333334</c:v>
                </c:pt>
                <c:pt idx="71880">
                  <c:v>184.1875</c:v>
                </c:pt>
                <c:pt idx="71881">
                  <c:v>184.19010416666666</c:v>
                </c:pt>
                <c:pt idx="71882">
                  <c:v>184.19270833333334</c:v>
                </c:pt>
                <c:pt idx="71883">
                  <c:v>184.1953125</c:v>
                </c:pt>
                <c:pt idx="71884">
                  <c:v>184.19791666666666</c:v>
                </c:pt>
                <c:pt idx="71885">
                  <c:v>184.20052083333334</c:v>
                </c:pt>
                <c:pt idx="71886">
                  <c:v>184.203125</c:v>
                </c:pt>
                <c:pt idx="71887">
                  <c:v>184.20572916666666</c:v>
                </c:pt>
                <c:pt idx="71888">
                  <c:v>184.20833333333334</c:v>
                </c:pt>
                <c:pt idx="71889">
                  <c:v>184.2109375</c:v>
                </c:pt>
                <c:pt idx="71890">
                  <c:v>184.21354166666666</c:v>
                </c:pt>
                <c:pt idx="71891">
                  <c:v>184.21614583333334</c:v>
                </c:pt>
                <c:pt idx="71892">
                  <c:v>184.21875</c:v>
                </c:pt>
                <c:pt idx="71893">
                  <c:v>184.22135416666666</c:v>
                </c:pt>
                <c:pt idx="71894">
                  <c:v>184.22395833333334</c:v>
                </c:pt>
                <c:pt idx="71895">
                  <c:v>184.2265625</c:v>
                </c:pt>
                <c:pt idx="71896">
                  <c:v>184.22916666666666</c:v>
                </c:pt>
                <c:pt idx="71897">
                  <c:v>184.23177083333334</c:v>
                </c:pt>
                <c:pt idx="71898">
                  <c:v>184.234375</c:v>
                </c:pt>
                <c:pt idx="71899">
                  <c:v>184.23697916666666</c:v>
                </c:pt>
                <c:pt idx="71900">
                  <c:v>184.23958333333334</c:v>
                </c:pt>
                <c:pt idx="71901">
                  <c:v>184.2421875</c:v>
                </c:pt>
                <c:pt idx="71902">
                  <c:v>184.24479166666666</c:v>
                </c:pt>
                <c:pt idx="71903">
                  <c:v>184.24739583333334</c:v>
                </c:pt>
                <c:pt idx="71904">
                  <c:v>184.25</c:v>
                </c:pt>
                <c:pt idx="71905">
                  <c:v>184.25260416666666</c:v>
                </c:pt>
                <c:pt idx="71906">
                  <c:v>184.25520833333334</c:v>
                </c:pt>
                <c:pt idx="71907">
                  <c:v>184.2578125</c:v>
                </c:pt>
                <c:pt idx="71908">
                  <c:v>184.26041666666666</c:v>
                </c:pt>
                <c:pt idx="71909">
                  <c:v>184.26302083333334</c:v>
                </c:pt>
                <c:pt idx="71910">
                  <c:v>184.265625</c:v>
                </c:pt>
                <c:pt idx="71911">
                  <c:v>184.26822916666666</c:v>
                </c:pt>
                <c:pt idx="71912">
                  <c:v>184.27083333333334</c:v>
                </c:pt>
                <c:pt idx="71913">
                  <c:v>184.2734375</c:v>
                </c:pt>
                <c:pt idx="71914">
                  <c:v>184.27604166666666</c:v>
                </c:pt>
                <c:pt idx="71915">
                  <c:v>184.27864583333334</c:v>
                </c:pt>
                <c:pt idx="71916">
                  <c:v>184.28125</c:v>
                </c:pt>
                <c:pt idx="71917">
                  <c:v>184.28385416666666</c:v>
                </c:pt>
                <c:pt idx="71918">
                  <c:v>184.28645833333334</c:v>
                </c:pt>
                <c:pt idx="71919">
                  <c:v>184.2890625</c:v>
                </c:pt>
                <c:pt idx="71920">
                  <c:v>184.29166666666666</c:v>
                </c:pt>
                <c:pt idx="71921">
                  <c:v>184.29427083333334</c:v>
                </c:pt>
                <c:pt idx="71922">
                  <c:v>184.296875</c:v>
                </c:pt>
                <c:pt idx="71923">
                  <c:v>184.29947916666666</c:v>
                </c:pt>
                <c:pt idx="71924">
                  <c:v>184.30208333333334</c:v>
                </c:pt>
                <c:pt idx="71925">
                  <c:v>184.3046875</c:v>
                </c:pt>
                <c:pt idx="71926">
                  <c:v>184.30729166666666</c:v>
                </c:pt>
                <c:pt idx="71927">
                  <c:v>184.30989583333334</c:v>
                </c:pt>
                <c:pt idx="71928">
                  <c:v>184.3125</c:v>
                </c:pt>
                <c:pt idx="71929">
                  <c:v>184.31510416666666</c:v>
                </c:pt>
                <c:pt idx="71930">
                  <c:v>184.31770833333334</c:v>
                </c:pt>
                <c:pt idx="71931">
                  <c:v>184.3203125</c:v>
                </c:pt>
                <c:pt idx="71932">
                  <c:v>184.32291666666666</c:v>
                </c:pt>
                <c:pt idx="71933">
                  <c:v>184.32552083333334</c:v>
                </c:pt>
                <c:pt idx="71934">
                  <c:v>184.328125</c:v>
                </c:pt>
                <c:pt idx="71935">
                  <c:v>184.33072916666666</c:v>
                </c:pt>
                <c:pt idx="71936">
                  <c:v>184.33333333333334</c:v>
                </c:pt>
                <c:pt idx="71937">
                  <c:v>184.3359375</c:v>
                </c:pt>
                <c:pt idx="71938">
                  <c:v>184.33854166666666</c:v>
                </c:pt>
                <c:pt idx="71939">
                  <c:v>184.34114583333334</c:v>
                </c:pt>
                <c:pt idx="71940">
                  <c:v>184.34375</c:v>
                </c:pt>
                <c:pt idx="71941">
                  <c:v>184.34635416666666</c:v>
                </c:pt>
                <c:pt idx="71942">
                  <c:v>184.34895833333334</c:v>
                </c:pt>
                <c:pt idx="71943">
                  <c:v>184.3515625</c:v>
                </c:pt>
                <c:pt idx="71944">
                  <c:v>184.35416666666666</c:v>
                </c:pt>
                <c:pt idx="71945">
                  <c:v>184.35677083333334</c:v>
                </c:pt>
                <c:pt idx="71946">
                  <c:v>184.359375</c:v>
                </c:pt>
                <c:pt idx="71947">
                  <c:v>184.36197916666666</c:v>
                </c:pt>
                <c:pt idx="71948">
                  <c:v>184.36458333333334</c:v>
                </c:pt>
                <c:pt idx="71949">
                  <c:v>184.3671875</c:v>
                </c:pt>
                <c:pt idx="71950">
                  <c:v>184.36979166666666</c:v>
                </c:pt>
                <c:pt idx="71951">
                  <c:v>184.37239583333334</c:v>
                </c:pt>
                <c:pt idx="71952">
                  <c:v>184.375</c:v>
                </c:pt>
                <c:pt idx="71953">
                  <c:v>184.37760416666666</c:v>
                </c:pt>
                <c:pt idx="71954">
                  <c:v>184.38020833333334</c:v>
                </c:pt>
                <c:pt idx="71955">
                  <c:v>184.3828125</c:v>
                </c:pt>
                <c:pt idx="71956">
                  <c:v>184.38541666666666</c:v>
                </c:pt>
                <c:pt idx="71957">
                  <c:v>184.38802083333334</c:v>
                </c:pt>
                <c:pt idx="71958">
                  <c:v>184.390625</c:v>
                </c:pt>
                <c:pt idx="71959">
                  <c:v>184.39322916666666</c:v>
                </c:pt>
                <c:pt idx="71960">
                  <c:v>184.39583333333334</c:v>
                </c:pt>
                <c:pt idx="71961">
                  <c:v>184.3984375</c:v>
                </c:pt>
                <c:pt idx="71962">
                  <c:v>184.40104166666666</c:v>
                </c:pt>
                <c:pt idx="71963">
                  <c:v>184.40364583333334</c:v>
                </c:pt>
                <c:pt idx="71964">
                  <c:v>184.40625</c:v>
                </c:pt>
                <c:pt idx="71965">
                  <c:v>184.40885416666666</c:v>
                </c:pt>
                <c:pt idx="71966">
                  <c:v>184.41145833333334</c:v>
                </c:pt>
                <c:pt idx="71967">
                  <c:v>184.4140625</c:v>
                </c:pt>
                <c:pt idx="71968">
                  <c:v>184.41666666666666</c:v>
                </c:pt>
                <c:pt idx="71969">
                  <c:v>184.41927083333334</c:v>
                </c:pt>
                <c:pt idx="71970">
                  <c:v>184.421875</c:v>
                </c:pt>
                <c:pt idx="71971">
                  <c:v>184.42447916666666</c:v>
                </c:pt>
                <c:pt idx="71972">
                  <c:v>184.42708333333334</c:v>
                </c:pt>
                <c:pt idx="71973">
                  <c:v>184.4296875</c:v>
                </c:pt>
                <c:pt idx="71974">
                  <c:v>184.43229166666666</c:v>
                </c:pt>
                <c:pt idx="71975">
                  <c:v>184.43489583333334</c:v>
                </c:pt>
                <c:pt idx="71976">
                  <c:v>184.4375</c:v>
                </c:pt>
                <c:pt idx="71977">
                  <c:v>184.44010416666666</c:v>
                </c:pt>
                <c:pt idx="71978">
                  <c:v>184.44270833333334</c:v>
                </c:pt>
                <c:pt idx="71979">
                  <c:v>184.4453125</c:v>
                </c:pt>
                <c:pt idx="71980">
                  <c:v>184.44791666666666</c:v>
                </c:pt>
                <c:pt idx="71981">
                  <c:v>184.45052083333334</c:v>
                </c:pt>
                <c:pt idx="71982">
                  <c:v>184.453125</c:v>
                </c:pt>
                <c:pt idx="71983">
                  <c:v>184.45572916666666</c:v>
                </c:pt>
                <c:pt idx="71984">
                  <c:v>184.45833333333334</c:v>
                </c:pt>
                <c:pt idx="71985">
                  <c:v>184.4609375</c:v>
                </c:pt>
                <c:pt idx="71986">
                  <c:v>184.46354166666666</c:v>
                </c:pt>
                <c:pt idx="71987">
                  <c:v>184.46614583333334</c:v>
                </c:pt>
                <c:pt idx="71988">
                  <c:v>184.46875</c:v>
                </c:pt>
                <c:pt idx="71989">
                  <c:v>184.47135416666666</c:v>
                </c:pt>
                <c:pt idx="71990">
                  <c:v>184.47395833333334</c:v>
                </c:pt>
                <c:pt idx="71991">
                  <c:v>184.4765625</c:v>
                </c:pt>
                <c:pt idx="71992">
                  <c:v>184.47916666666666</c:v>
                </c:pt>
                <c:pt idx="71993">
                  <c:v>184.48177083333334</c:v>
                </c:pt>
                <c:pt idx="71994">
                  <c:v>184.484375</c:v>
                </c:pt>
                <c:pt idx="71995">
                  <c:v>184.48697916666666</c:v>
                </c:pt>
                <c:pt idx="71996">
                  <c:v>184.48958333333334</c:v>
                </c:pt>
                <c:pt idx="71997">
                  <c:v>184.4921875</c:v>
                </c:pt>
                <c:pt idx="71998">
                  <c:v>184.49479166666666</c:v>
                </c:pt>
                <c:pt idx="71999">
                  <c:v>184.49739583333334</c:v>
                </c:pt>
                <c:pt idx="72000">
                  <c:v>184.5</c:v>
                </c:pt>
                <c:pt idx="72001">
                  <c:v>184.50260416666666</c:v>
                </c:pt>
                <c:pt idx="72002">
                  <c:v>184.50520833333334</c:v>
                </c:pt>
                <c:pt idx="72003">
                  <c:v>184.5078125</c:v>
                </c:pt>
                <c:pt idx="72004">
                  <c:v>184.51041666666666</c:v>
                </c:pt>
                <c:pt idx="72005">
                  <c:v>184.51302083333334</c:v>
                </c:pt>
                <c:pt idx="72006">
                  <c:v>184.515625</c:v>
                </c:pt>
                <c:pt idx="72007">
                  <c:v>184.51822916666666</c:v>
                </c:pt>
                <c:pt idx="72008">
                  <c:v>184.52083333333334</c:v>
                </c:pt>
                <c:pt idx="72009">
                  <c:v>184.5234375</c:v>
                </c:pt>
                <c:pt idx="72010">
                  <c:v>184.52604166666666</c:v>
                </c:pt>
                <c:pt idx="72011">
                  <c:v>184.52864583333334</c:v>
                </c:pt>
                <c:pt idx="72012">
                  <c:v>184.53125</c:v>
                </c:pt>
                <c:pt idx="72013">
                  <c:v>184.53385416666666</c:v>
                </c:pt>
                <c:pt idx="72014">
                  <c:v>184.53645833333334</c:v>
                </c:pt>
                <c:pt idx="72015">
                  <c:v>184.5390625</c:v>
                </c:pt>
                <c:pt idx="72016">
                  <c:v>184.54166666666666</c:v>
                </c:pt>
                <c:pt idx="72017">
                  <c:v>184.54427083333334</c:v>
                </c:pt>
                <c:pt idx="72018">
                  <c:v>184.546875</c:v>
                </c:pt>
                <c:pt idx="72019">
                  <c:v>184.54947916666666</c:v>
                </c:pt>
                <c:pt idx="72020">
                  <c:v>184.55208333333334</c:v>
                </c:pt>
                <c:pt idx="72021">
                  <c:v>184.5546875</c:v>
                </c:pt>
                <c:pt idx="72022">
                  <c:v>184.55729166666666</c:v>
                </c:pt>
                <c:pt idx="72023">
                  <c:v>184.55989583333334</c:v>
                </c:pt>
                <c:pt idx="72024">
                  <c:v>184.5625</c:v>
                </c:pt>
                <c:pt idx="72025">
                  <c:v>184.56510416666666</c:v>
                </c:pt>
                <c:pt idx="72026">
                  <c:v>184.56770833333334</c:v>
                </c:pt>
                <c:pt idx="72027">
                  <c:v>184.5703125</c:v>
                </c:pt>
                <c:pt idx="72028">
                  <c:v>184.57291666666666</c:v>
                </c:pt>
                <c:pt idx="72029">
                  <c:v>184.57552083333334</c:v>
                </c:pt>
                <c:pt idx="72030">
                  <c:v>184.578125</c:v>
                </c:pt>
                <c:pt idx="72031">
                  <c:v>184.58072916666666</c:v>
                </c:pt>
                <c:pt idx="72032">
                  <c:v>184.58333333333334</c:v>
                </c:pt>
                <c:pt idx="72033">
                  <c:v>184.5859375</c:v>
                </c:pt>
                <c:pt idx="72034">
                  <c:v>184.58854166666666</c:v>
                </c:pt>
                <c:pt idx="72035">
                  <c:v>184.59114583333334</c:v>
                </c:pt>
                <c:pt idx="72036">
                  <c:v>184.59375</c:v>
                </c:pt>
                <c:pt idx="72037">
                  <c:v>184.59635416666666</c:v>
                </c:pt>
                <c:pt idx="72038">
                  <c:v>184.59895833333334</c:v>
                </c:pt>
                <c:pt idx="72039">
                  <c:v>184.6015625</c:v>
                </c:pt>
                <c:pt idx="72040">
                  <c:v>184.60416666666666</c:v>
                </c:pt>
                <c:pt idx="72041">
                  <c:v>184.60677083333334</c:v>
                </c:pt>
                <c:pt idx="72042">
                  <c:v>184.609375</c:v>
                </c:pt>
                <c:pt idx="72043">
                  <c:v>184.61197916666666</c:v>
                </c:pt>
                <c:pt idx="72044">
                  <c:v>184.61458333333334</c:v>
                </c:pt>
                <c:pt idx="72045">
                  <c:v>184.6171875</c:v>
                </c:pt>
                <c:pt idx="72046">
                  <c:v>184.61979166666666</c:v>
                </c:pt>
                <c:pt idx="72047">
                  <c:v>184.62239583333334</c:v>
                </c:pt>
                <c:pt idx="72048">
                  <c:v>184.625</c:v>
                </c:pt>
                <c:pt idx="72049">
                  <c:v>184.62760416666666</c:v>
                </c:pt>
                <c:pt idx="72050">
                  <c:v>184.63020833333334</c:v>
                </c:pt>
                <c:pt idx="72051">
                  <c:v>184.6328125</c:v>
                </c:pt>
                <c:pt idx="72052">
                  <c:v>184.63541666666666</c:v>
                </c:pt>
                <c:pt idx="72053">
                  <c:v>184.63802083333334</c:v>
                </c:pt>
                <c:pt idx="72054">
                  <c:v>184.640625</c:v>
                </c:pt>
                <c:pt idx="72055">
                  <c:v>184.64322916666666</c:v>
                </c:pt>
                <c:pt idx="72056">
                  <c:v>184.64583333333334</c:v>
                </c:pt>
                <c:pt idx="72057">
                  <c:v>184.6484375</c:v>
                </c:pt>
                <c:pt idx="72058">
                  <c:v>184.65104166666666</c:v>
                </c:pt>
                <c:pt idx="72059">
                  <c:v>184.65364583333334</c:v>
                </c:pt>
                <c:pt idx="72060">
                  <c:v>184.65625</c:v>
                </c:pt>
                <c:pt idx="72061">
                  <c:v>184.65885416666666</c:v>
                </c:pt>
                <c:pt idx="72062">
                  <c:v>184.66145833333334</c:v>
                </c:pt>
                <c:pt idx="72063">
                  <c:v>184.6640625</c:v>
                </c:pt>
                <c:pt idx="72064">
                  <c:v>184.66666666666666</c:v>
                </c:pt>
                <c:pt idx="72065">
                  <c:v>184.66927083333334</c:v>
                </c:pt>
                <c:pt idx="72066">
                  <c:v>184.671875</c:v>
                </c:pt>
                <c:pt idx="72067">
                  <c:v>184.67447916666666</c:v>
                </c:pt>
                <c:pt idx="72068">
                  <c:v>184.67708333333334</c:v>
                </c:pt>
                <c:pt idx="72069">
                  <c:v>184.6796875</c:v>
                </c:pt>
                <c:pt idx="72070">
                  <c:v>184.68229166666666</c:v>
                </c:pt>
                <c:pt idx="72071">
                  <c:v>184.68489583333334</c:v>
                </c:pt>
                <c:pt idx="72072">
                  <c:v>184.6875</c:v>
                </c:pt>
                <c:pt idx="72073">
                  <c:v>184.69010416666666</c:v>
                </c:pt>
                <c:pt idx="72074">
                  <c:v>184.69270833333334</c:v>
                </c:pt>
                <c:pt idx="72075">
                  <c:v>184.6953125</c:v>
                </c:pt>
                <c:pt idx="72076">
                  <c:v>184.69791666666666</c:v>
                </c:pt>
                <c:pt idx="72077">
                  <c:v>184.70052083333334</c:v>
                </c:pt>
                <c:pt idx="72078">
                  <c:v>184.703125</c:v>
                </c:pt>
                <c:pt idx="72079">
                  <c:v>184.70572916666666</c:v>
                </c:pt>
                <c:pt idx="72080">
                  <c:v>184.70833333333334</c:v>
                </c:pt>
                <c:pt idx="72081">
                  <c:v>184.7109375</c:v>
                </c:pt>
                <c:pt idx="72082">
                  <c:v>184.71354166666666</c:v>
                </c:pt>
                <c:pt idx="72083">
                  <c:v>184.71614583333334</c:v>
                </c:pt>
                <c:pt idx="72084">
                  <c:v>184.71875</c:v>
                </c:pt>
                <c:pt idx="72085">
                  <c:v>184.72135416666666</c:v>
                </c:pt>
                <c:pt idx="72086">
                  <c:v>184.72395833333334</c:v>
                </c:pt>
                <c:pt idx="72087">
                  <c:v>184.7265625</c:v>
                </c:pt>
                <c:pt idx="72088">
                  <c:v>184.72916666666666</c:v>
                </c:pt>
                <c:pt idx="72089">
                  <c:v>184.73177083333334</c:v>
                </c:pt>
                <c:pt idx="72090">
                  <c:v>184.734375</c:v>
                </c:pt>
                <c:pt idx="72091">
                  <c:v>184.73697916666666</c:v>
                </c:pt>
                <c:pt idx="72092">
                  <c:v>184.73958333333334</c:v>
                </c:pt>
                <c:pt idx="72093">
                  <c:v>184.7421875</c:v>
                </c:pt>
                <c:pt idx="72094">
                  <c:v>184.74479166666666</c:v>
                </c:pt>
                <c:pt idx="72095">
                  <c:v>184.74739583333334</c:v>
                </c:pt>
                <c:pt idx="72096">
                  <c:v>184.75</c:v>
                </c:pt>
                <c:pt idx="72097">
                  <c:v>184.75260416666666</c:v>
                </c:pt>
                <c:pt idx="72098">
                  <c:v>184.75520833333334</c:v>
                </c:pt>
                <c:pt idx="72099">
                  <c:v>184.7578125</c:v>
                </c:pt>
                <c:pt idx="72100">
                  <c:v>184.76041666666666</c:v>
                </c:pt>
                <c:pt idx="72101">
                  <c:v>184.76302083333334</c:v>
                </c:pt>
                <c:pt idx="72102">
                  <c:v>184.765625</c:v>
                </c:pt>
                <c:pt idx="72103">
                  <c:v>184.76822916666666</c:v>
                </c:pt>
                <c:pt idx="72104">
                  <c:v>184.77083333333334</c:v>
                </c:pt>
                <c:pt idx="72105">
                  <c:v>184.7734375</c:v>
                </c:pt>
                <c:pt idx="72106">
                  <c:v>184.77604166666666</c:v>
                </c:pt>
                <c:pt idx="72107">
                  <c:v>184.77864583333334</c:v>
                </c:pt>
                <c:pt idx="72108">
                  <c:v>184.78125</c:v>
                </c:pt>
                <c:pt idx="72109">
                  <c:v>184.78385416666666</c:v>
                </c:pt>
                <c:pt idx="72110">
                  <c:v>184.78645833333334</c:v>
                </c:pt>
                <c:pt idx="72111">
                  <c:v>184.7890625</c:v>
                </c:pt>
                <c:pt idx="72112">
                  <c:v>184.79166666666666</c:v>
                </c:pt>
                <c:pt idx="72113">
                  <c:v>184.79427083333334</c:v>
                </c:pt>
                <c:pt idx="72114">
                  <c:v>184.796875</c:v>
                </c:pt>
                <c:pt idx="72115">
                  <c:v>184.79947916666666</c:v>
                </c:pt>
                <c:pt idx="72116">
                  <c:v>184.80208333333334</c:v>
                </c:pt>
                <c:pt idx="72117">
                  <c:v>184.8046875</c:v>
                </c:pt>
                <c:pt idx="72118">
                  <c:v>184.80729166666666</c:v>
                </c:pt>
                <c:pt idx="72119">
                  <c:v>184.80989583333334</c:v>
                </c:pt>
                <c:pt idx="72120">
                  <c:v>184.8125</c:v>
                </c:pt>
                <c:pt idx="72121">
                  <c:v>184.81510416666666</c:v>
                </c:pt>
                <c:pt idx="72122">
                  <c:v>184.81770833333334</c:v>
                </c:pt>
                <c:pt idx="72123">
                  <c:v>184.8203125</c:v>
                </c:pt>
                <c:pt idx="72124">
                  <c:v>184.82291666666666</c:v>
                </c:pt>
                <c:pt idx="72125">
                  <c:v>184.82552083333334</c:v>
                </c:pt>
                <c:pt idx="72126">
                  <c:v>184.828125</c:v>
                </c:pt>
                <c:pt idx="72127">
                  <c:v>184.83072916666666</c:v>
                </c:pt>
                <c:pt idx="72128">
                  <c:v>184.83333333333334</c:v>
                </c:pt>
                <c:pt idx="72129">
                  <c:v>184.8359375</c:v>
                </c:pt>
                <c:pt idx="72130">
                  <c:v>184.83854166666666</c:v>
                </c:pt>
                <c:pt idx="72131">
                  <c:v>184.84114583333334</c:v>
                </c:pt>
                <c:pt idx="72132">
                  <c:v>184.84375</c:v>
                </c:pt>
                <c:pt idx="72133">
                  <c:v>184.84635416666666</c:v>
                </c:pt>
                <c:pt idx="72134">
                  <c:v>184.84895833333334</c:v>
                </c:pt>
                <c:pt idx="72135">
                  <c:v>184.8515625</c:v>
                </c:pt>
                <c:pt idx="72136">
                  <c:v>184.85416666666666</c:v>
                </c:pt>
                <c:pt idx="72137">
                  <c:v>184.85677083333334</c:v>
                </c:pt>
                <c:pt idx="72138">
                  <c:v>184.859375</c:v>
                </c:pt>
                <c:pt idx="72139">
                  <c:v>184.86197916666666</c:v>
                </c:pt>
                <c:pt idx="72140">
                  <c:v>184.86458333333334</c:v>
                </c:pt>
                <c:pt idx="72141">
                  <c:v>184.8671875</c:v>
                </c:pt>
                <c:pt idx="72142">
                  <c:v>184.86979166666666</c:v>
                </c:pt>
                <c:pt idx="72143">
                  <c:v>184.87239583333334</c:v>
                </c:pt>
                <c:pt idx="72144">
                  <c:v>184.875</c:v>
                </c:pt>
                <c:pt idx="72145">
                  <c:v>184.87760416666666</c:v>
                </c:pt>
                <c:pt idx="72146">
                  <c:v>184.88020833333334</c:v>
                </c:pt>
                <c:pt idx="72147">
                  <c:v>184.8828125</c:v>
                </c:pt>
                <c:pt idx="72148">
                  <c:v>184.88541666666666</c:v>
                </c:pt>
                <c:pt idx="72149">
                  <c:v>184.88802083333334</c:v>
                </c:pt>
                <c:pt idx="72150">
                  <c:v>184.890625</c:v>
                </c:pt>
                <c:pt idx="72151">
                  <c:v>184.89322916666666</c:v>
                </c:pt>
                <c:pt idx="72152">
                  <c:v>184.89583333333334</c:v>
                </c:pt>
                <c:pt idx="72153">
                  <c:v>184.8984375</c:v>
                </c:pt>
                <c:pt idx="72154">
                  <c:v>184.90104166666666</c:v>
                </c:pt>
                <c:pt idx="72155">
                  <c:v>184.90364583333334</c:v>
                </c:pt>
                <c:pt idx="72156">
                  <c:v>184.90625</c:v>
                </c:pt>
                <c:pt idx="72157">
                  <c:v>184.90885416666666</c:v>
                </c:pt>
                <c:pt idx="72158">
                  <c:v>184.91145833333334</c:v>
                </c:pt>
                <c:pt idx="72159">
                  <c:v>184.9140625</c:v>
                </c:pt>
                <c:pt idx="72160">
                  <c:v>184.91666666666666</c:v>
                </c:pt>
                <c:pt idx="72161">
                  <c:v>184.91927083333334</c:v>
                </c:pt>
                <c:pt idx="72162">
                  <c:v>184.921875</c:v>
                </c:pt>
                <c:pt idx="72163">
                  <c:v>184.92447916666666</c:v>
                </c:pt>
                <c:pt idx="72164">
                  <c:v>184.92708333333334</c:v>
                </c:pt>
                <c:pt idx="72165">
                  <c:v>184.9296875</c:v>
                </c:pt>
                <c:pt idx="72166">
                  <c:v>184.93229166666666</c:v>
                </c:pt>
                <c:pt idx="72167">
                  <c:v>184.93489583333334</c:v>
                </c:pt>
                <c:pt idx="72168">
                  <c:v>184.9375</c:v>
                </c:pt>
                <c:pt idx="72169">
                  <c:v>184.94010416666666</c:v>
                </c:pt>
                <c:pt idx="72170">
                  <c:v>184.94270833333334</c:v>
                </c:pt>
                <c:pt idx="72171">
                  <c:v>184.9453125</c:v>
                </c:pt>
                <c:pt idx="72172">
                  <c:v>184.94791666666666</c:v>
                </c:pt>
                <c:pt idx="72173">
                  <c:v>184.95052083333334</c:v>
                </c:pt>
                <c:pt idx="72174">
                  <c:v>184.953125</c:v>
                </c:pt>
                <c:pt idx="72175">
                  <c:v>184.95572916666666</c:v>
                </c:pt>
                <c:pt idx="72176">
                  <c:v>184.95833333333334</c:v>
                </c:pt>
                <c:pt idx="72177">
                  <c:v>184.9609375</c:v>
                </c:pt>
                <c:pt idx="72178">
                  <c:v>184.96354166666666</c:v>
                </c:pt>
                <c:pt idx="72179">
                  <c:v>184.96614583333334</c:v>
                </c:pt>
                <c:pt idx="72180">
                  <c:v>184.96875</c:v>
                </c:pt>
                <c:pt idx="72181">
                  <c:v>184.97135416666666</c:v>
                </c:pt>
                <c:pt idx="72182">
                  <c:v>184.97395833333334</c:v>
                </c:pt>
                <c:pt idx="72183">
                  <c:v>184.9765625</c:v>
                </c:pt>
                <c:pt idx="72184">
                  <c:v>184.97916666666666</c:v>
                </c:pt>
                <c:pt idx="72185">
                  <c:v>184.98177083333334</c:v>
                </c:pt>
                <c:pt idx="72186">
                  <c:v>184.984375</c:v>
                </c:pt>
                <c:pt idx="72187">
                  <c:v>184.98697916666666</c:v>
                </c:pt>
                <c:pt idx="72188">
                  <c:v>184.98958333333334</c:v>
                </c:pt>
                <c:pt idx="72189">
                  <c:v>184.9921875</c:v>
                </c:pt>
                <c:pt idx="72190">
                  <c:v>184.99479166666666</c:v>
                </c:pt>
                <c:pt idx="72191">
                  <c:v>184.99739583333334</c:v>
                </c:pt>
                <c:pt idx="72192">
                  <c:v>185</c:v>
                </c:pt>
                <c:pt idx="72193">
                  <c:v>185.00260416666666</c:v>
                </c:pt>
                <c:pt idx="72194">
                  <c:v>185.00520833333334</c:v>
                </c:pt>
                <c:pt idx="72195">
                  <c:v>185.0078125</c:v>
                </c:pt>
                <c:pt idx="72196">
                  <c:v>185.01041666666666</c:v>
                </c:pt>
                <c:pt idx="72197">
                  <c:v>185.01302083333334</c:v>
                </c:pt>
                <c:pt idx="72198">
                  <c:v>185.015625</c:v>
                </c:pt>
                <c:pt idx="72199">
                  <c:v>185.01822916666666</c:v>
                </c:pt>
                <c:pt idx="72200">
                  <c:v>185.02083333333334</c:v>
                </c:pt>
                <c:pt idx="72201">
                  <c:v>185.0234375</c:v>
                </c:pt>
                <c:pt idx="72202">
                  <c:v>185.02604166666666</c:v>
                </c:pt>
                <c:pt idx="72203">
                  <c:v>185.02864583333334</c:v>
                </c:pt>
                <c:pt idx="72204">
                  <c:v>185.03125</c:v>
                </c:pt>
                <c:pt idx="72205">
                  <c:v>185.03385416666666</c:v>
                </c:pt>
                <c:pt idx="72206">
                  <c:v>185.03645833333334</c:v>
                </c:pt>
                <c:pt idx="72207">
                  <c:v>185.0390625</c:v>
                </c:pt>
                <c:pt idx="72208">
                  <c:v>185.04166666666666</c:v>
                </c:pt>
                <c:pt idx="72209">
                  <c:v>185.04427083333334</c:v>
                </c:pt>
                <c:pt idx="72210">
                  <c:v>185.046875</c:v>
                </c:pt>
                <c:pt idx="72211">
                  <c:v>185.04947916666666</c:v>
                </c:pt>
                <c:pt idx="72212">
                  <c:v>185.05208333333334</c:v>
                </c:pt>
                <c:pt idx="72213">
                  <c:v>185.0546875</c:v>
                </c:pt>
                <c:pt idx="72214">
                  <c:v>185.05729166666666</c:v>
                </c:pt>
                <c:pt idx="72215">
                  <c:v>185.05989583333334</c:v>
                </c:pt>
                <c:pt idx="72216">
                  <c:v>185.0625</c:v>
                </c:pt>
                <c:pt idx="72217">
                  <c:v>185.06510416666666</c:v>
                </c:pt>
                <c:pt idx="72218">
                  <c:v>185.06770833333334</c:v>
                </c:pt>
                <c:pt idx="72219">
                  <c:v>185.0703125</c:v>
                </c:pt>
                <c:pt idx="72220">
                  <c:v>185.07291666666666</c:v>
                </c:pt>
                <c:pt idx="72221">
                  <c:v>185.07552083333334</c:v>
                </c:pt>
                <c:pt idx="72222">
                  <c:v>185.078125</c:v>
                </c:pt>
                <c:pt idx="72223">
                  <c:v>185.08072916666666</c:v>
                </c:pt>
                <c:pt idx="72224">
                  <c:v>185.08333333333334</c:v>
                </c:pt>
                <c:pt idx="72225">
                  <c:v>185.0859375</c:v>
                </c:pt>
                <c:pt idx="72226">
                  <c:v>185.08854166666666</c:v>
                </c:pt>
                <c:pt idx="72227">
                  <c:v>185.09114583333334</c:v>
                </c:pt>
                <c:pt idx="72228">
                  <c:v>185.09375</c:v>
                </c:pt>
                <c:pt idx="72229">
                  <c:v>185.09635416666666</c:v>
                </c:pt>
                <c:pt idx="72230">
                  <c:v>185.09895833333334</c:v>
                </c:pt>
                <c:pt idx="72231">
                  <c:v>185.1015625</c:v>
                </c:pt>
                <c:pt idx="72232">
                  <c:v>185.10416666666666</c:v>
                </c:pt>
                <c:pt idx="72233">
                  <c:v>185.10677083333334</c:v>
                </c:pt>
                <c:pt idx="72234">
                  <c:v>185.109375</c:v>
                </c:pt>
                <c:pt idx="72235">
                  <c:v>185.11197916666666</c:v>
                </c:pt>
                <c:pt idx="72236">
                  <c:v>185.11458333333334</c:v>
                </c:pt>
                <c:pt idx="72237">
                  <c:v>185.1171875</c:v>
                </c:pt>
                <c:pt idx="72238">
                  <c:v>185.11979166666666</c:v>
                </c:pt>
                <c:pt idx="72239">
                  <c:v>185.12239583333334</c:v>
                </c:pt>
                <c:pt idx="72240">
                  <c:v>185.125</c:v>
                </c:pt>
                <c:pt idx="72241">
                  <c:v>185.12760416666666</c:v>
                </c:pt>
                <c:pt idx="72242">
                  <c:v>185.13020833333334</c:v>
                </c:pt>
                <c:pt idx="72243">
                  <c:v>185.1328125</c:v>
                </c:pt>
                <c:pt idx="72244">
                  <c:v>185.13541666666666</c:v>
                </c:pt>
                <c:pt idx="72245">
                  <c:v>185.13802083333334</c:v>
                </c:pt>
                <c:pt idx="72246">
                  <c:v>185.140625</c:v>
                </c:pt>
                <c:pt idx="72247">
                  <c:v>185.14322916666666</c:v>
                </c:pt>
                <c:pt idx="72248">
                  <c:v>185.14583333333334</c:v>
                </c:pt>
                <c:pt idx="72249">
                  <c:v>185.1484375</c:v>
                </c:pt>
                <c:pt idx="72250">
                  <c:v>185.15104166666666</c:v>
                </c:pt>
                <c:pt idx="72251">
                  <c:v>185.15364583333334</c:v>
                </c:pt>
                <c:pt idx="72252">
                  <c:v>185.15625</c:v>
                </c:pt>
                <c:pt idx="72253">
                  <c:v>185.15885416666666</c:v>
                </c:pt>
                <c:pt idx="72254">
                  <c:v>185.16145833333334</c:v>
                </c:pt>
                <c:pt idx="72255">
                  <c:v>185.1640625</c:v>
                </c:pt>
                <c:pt idx="72256">
                  <c:v>185.16666666666666</c:v>
                </c:pt>
                <c:pt idx="72257">
                  <c:v>185.16927083333334</c:v>
                </c:pt>
                <c:pt idx="72258">
                  <c:v>185.171875</c:v>
                </c:pt>
                <c:pt idx="72259">
                  <c:v>185.17447916666666</c:v>
                </c:pt>
                <c:pt idx="72260">
                  <c:v>185.17708333333334</c:v>
                </c:pt>
                <c:pt idx="72261">
                  <c:v>185.1796875</c:v>
                </c:pt>
                <c:pt idx="72262">
                  <c:v>185.18229166666666</c:v>
                </c:pt>
                <c:pt idx="72263">
                  <c:v>185.18489583333334</c:v>
                </c:pt>
                <c:pt idx="72264">
                  <c:v>185.1875</c:v>
                </c:pt>
                <c:pt idx="72265">
                  <c:v>185.19010416666666</c:v>
                </c:pt>
                <c:pt idx="72266">
                  <c:v>185.19270833333334</c:v>
                </c:pt>
                <c:pt idx="72267">
                  <c:v>185.1953125</c:v>
                </c:pt>
                <c:pt idx="72268">
                  <c:v>185.19791666666666</c:v>
                </c:pt>
                <c:pt idx="72269">
                  <c:v>185.20052083333334</c:v>
                </c:pt>
                <c:pt idx="72270">
                  <c:v>185.203125</c:v>
                </c:pt>
                <c:pt idx="72271">
                  <c:v>185.20572916666666</c:v>
                </c:pt>
                <c:pt idx="72272">
                  <c:v>185.20833333333334</c:v>
                </c:pt>
                <c:pt idx="72273">
                  <c:v>185.2109375</c:v>
                </c:pt>
                <c:pt idx="72274">
                  <c:v>185.21354166666666</c:v>
                </c:pt>
                <c:pt idx="72275">
                  <c:v>185.21614583333334</c:v>
                </c:pt>
                <c:pt idx="72276">
                  <c:v>185.21875</c:v>
                </c:pt>
                <c:pt idx="72277">
                  <c:v>185.22135416666666</c:v>
                </c:pt>
                <c:pt idx="72278">
                  <c:v>185.22395833333334</c:v>
                </c:pt>
                <c:pt idx="72279">
                  <c:v>185.2265625</c:v>
                </c:pt>
                <c:pt idx="72280">
                  <c:v>185.22916666666666</c:v>
                </c:pt>
                <c:pt idx="72281">
                  <c:v>185.23177083333334</c:v>
                </c:pt>
                <c:pt idx="72282">
                  <c:v>185.234375</c:v>
                </c:pt>
                <c:pt idx="72283">
                  <c:v>185.23697916666666</c:v>
                </c:pt>
                <c:pt idx="72284">
                  <c:v>185.23958333333334</c:v>
                </c:pt>
                <c:pt idx="72285">
                  <c:v>185.2421875</c:v>
                </c:pt>
                <c:pt idx="72286">
                  <c:v>185.24479166666666</c:v>
                </c:pt>
                <c:pt idx="72287">
                  <c:v>185.24739583333334</c:v>
                </c:pt>
                <c:pt idx="72288">
                  <c:v>185.25</c:v>
                </c:pt>
                <c:pt idx="72289">
                  <c:v>185.25260416666666</c:v>
                </c:pt>
                <c:pt idx="72290">
                  <c:v>185.25520833333334</c:v>
                </c:pt>
                <c:pt idx="72291">
                  <c:v>185.2578125</c:v>
                </c:pt>
                <c:pt idx="72292">
                  <c:v>185.26041666666666</c:v>
                </c:pt>
                <c:pt idx="72293">
                  <c:v>185.26302083333334</c:v>
                </c:pt>
                <c:pt idx="72294">
                  <c:v>185.265625</c:v>
                </c:pt>
                <c:pt idx="72295">
                  <c:v>185.26822916666666</c:v>
                </c:pt>
                <c:pt idx="72296">
                  <c:v>185.27083333333334</c:v>
                </c:pt>
                <c:pt idx="72297">
                  <c:v>185.2734375</c:v>
                </c:pt>
                <c:pt idx="72298">
                  <c:v>185.27604166666666</c:v>
                </c:pt>
                <c:pt idx="72299">
                  <c:v>185.27864583333334</c:v>
                </c:pt>
                <c:pt idx="72300">
                  <c:v>185.28125</c:v>
                </c:pt>
                <c:pt idx="72301">
                  <c:v>185.28385416666666</c:v>
                </c:pt>
                <c:pt idx="72302">
                  <c:v>185.28645833333334</c:v>
                </c:pt>
                <c:pt idx="72303">
                  <c:v>185.2890625</c:v>
                </c:pt>
                <c:pt idx="72304">
                  <c:v>185.29166666666666</c:v>
                </c:pt>
                <c:pt idx="72305">
                  <c:v>185.29427083333334</c:v>
                </c:pt>
                <c:pt idx="72306">
                  <c:v>185.296875</c:v>
                </c:pt>
                <c:pt idx="72307">
                  <c:v>185.29947916666666</c:v>
                </c:pt>
                <c:pt idx="72308">
                  <c:v>185.30208333333334</c:v>
                </c:pt>
                <c:pt idx="72309">
                  <c:v>185.3046875</c:v>
                </c:pt>
                <c:pt idx="72310">
                  <c:v>185.30729166666666</c:v>
                </c:pt>
                <c:pt idx="72311">
                  <c:v>185.30989583333334</c:v>
                </c:pt>
                <c:pt idx="72312">
                  <c:v>185.3125</c:v>
                </c:pt>
                <c:pt idx="72313">
                  <c:v>185.31510416666666</c:v>
                </c:pt>
                <c:pt idx="72314">
                  <c:v>185.31770833333334</c:v>
                </c:pt>
                <c:pt idx="72315">
                  <c:v>185.3203125</c:v>
                </c:pt>
                <c:pt idx="72316">
                  <c:v>185.32291666666666</c:v>
                </c:pt>
                <c:pt idx="72317">
                  <c:v>185.32552083333334</c:v>
                </c:pt>
                <c:pt idx="72318">
                  <c:v>185.328125</c:v>
                </c:pt>
                <c:pt idx="72319">
                  <c:v>185.33072916666666</c:v>
                </c:pt>
                <c:pt idx="72320">
                  <c:v>185.33333333333334</c:v>
                </c:pt>
                <c:pt idx="72321">
                  <c:v>185.3359375</c:v>
                </c:pt>
                <c:pt idx="72322">
                  <c:v>185.33854166666666</c:v>
                </c:pt>
                <c:pt idx="72323">
                  <c:v>185.34114583333334</c:v>
                </c:pt>
                <c:pt idx="72324">
                  <c:v>185.34375</c:v>
                </c:pt>
                <c:pt idx="72325">
                  <c:v>185.34635416666666</c:v>
                </c:pt>
                <c:pt idx="72326">
                  <c:v>185.34895833333334</c:v>
                </c:pt>
                <c:pt idx="72327">
                  <c:v>185.3515625</c:v>
                </c:pt>
                <c:pt idx="72328">
                  <c:v>185.35416666666666</c:v>
                </c:pt>
                <c:pt idx="72329">
                  <c:v>185.35677083333334</c:v>
                </c:pt>
                <c:pt idx="72330">
                  <c:v>185.359375</c:v>
                </c:pt>
                <c:pt idx="72331">
                  <c:v>185.36197916666666</c:v>
                </c:pt>
                <c:pt idx="72332">
                  <c:v>185.36458333333334</c:v>
                </c:pt>
                <c:pt idx="72333">
                  <c:v>185.3671875</c:v>
                </c:pt>
                <c:pt idx="72334">
                  <c:v>185.36979166666666</c:v>
                </c:pt>
                <c:pt idx="72335">
                  <c:v>185.37239583333334</c:v>
                </c:pt>
                <c:pt idx="72336">
                  <c:v>185.375</c:v>
                </c:pt>
                <c:pt idx="72337">
                  <c:v>185.37760416666666</c:v>
                </c:pt>
                <c:pt idx="72338">
                  <c:v>185.38020833333334</c:v>
                </c:pt>
                <c:pt idx="72339">
                  <c:v>185.3828125</c:v>
                </c:pt>
                <c:pt idx="72340">
                  <c:v>185.38541666666666</c:v>
                </c:pt>
                <c:pt idx="72341">
                  <c:v>185.38802083333334</c:v>
                </c:pt>
                <c:pt idx="72342">
                  <c:v>185.390625</c:v>
                </c:pt>
                <c:pt idx="72343">
                  <c:v>185.39322916666666</c:v>
                </c:pt>
                <c:pt idx="72344">
                  <c:v>185.39583333333334</c:v>
                </c:pt>
                <c:pt idx="72345">
                  <c:v>185.3984375</c:v>
                </c:pt>
                <c:pt idx="72346">
                  <c:v>185.40104166666666</c:v>
                </c:pt>
                <c:pt idx="72347">
                  <c:v>185.40364583333334</c:v>
                </c:pt>
                <c:pt idx="72348">
                  <c:v>185.40625</c:v>
                </c:pt>
                <c:pt idx="72349">
                  <c:v>185.40885416666666</c:v>
                </c:pt>
                <c:pt idx="72350">
                  <c:v>185.41145833333334</c:v>
                </c:pt>
                <c:pt idx="72351">
                  <c:v>185.4140625</c:v>
                </c:pt>
                <c:pt idx="72352">
                  <c:v>185.41666666666666</c:v>
                </c:pt>
                <c:pt idx="72353">
                  <c:v>185.41927083333334</c:v>
                </c:pt>
                <c:pt idx="72354">
                  <c:v>185.421875</c:v>
                </c:pt>
                <c:pt idx="72355">
                  <c:v>185.42447916666666</c:v>
                </c:pt>
                <c:pt idx="72356">
                  <c:v>185.42708333333334</c:v>
                </c:pt>
                <c:pt idx="72357">
                  <c:v>185.4296875</c:v>
                </c:pt>
                <c:pt idx="72358">
                  <c:v>185.43229166666666</c:v>
                </c:pt>
                <c:pt idx="72359">
                  <c:v>185.43489583333334</c:v>
                </c:pt>
                <c:pt idx="72360">
                  <c:v>185.4375</c:v>
                </c:pt>
                <c:pt idx="72361">
                  <c:v>185.44010416666666</c:v>
                </c:pt>
                <c:pt idx="72362">
                  <c:v>185.44270833333334</c:v>
                </c:pt>
                <c:pt idx="72363">
                  <c:v>185.4453125</c:v>
                </c:pt>
                <c:pt idx="72364">
                  <c:v>185.44791666666666</c:v>
                </c:pt>
                <c:pt idx="72365">
                  <c:v>185.45052083333334</c:v>
                </c:pt>
                <c:pt idx="72366">
                  <c:v>185.453125</c:v>
                </c:pt>
                <c:pt idx="72367">
                  <c:v>185.45572916666666</c:v>
                </c:pt>
                <c:pt idx="72368">
                  <c:v>185.45833333333334</c:v>
                </c:pt>
                <c:pt idx="72369">
                  <c:v>185.4609375</c:v>
                </c:pt>
                <c:pt idx="72370">
                  <c:v>185.46354166666666</c:v>
                </c:pt>
                <c:pt idx="72371">
                  <c:v>185.46614583333334</c:v>
                </c:pt>
                <c:pt idx="72372">
                  <c:v>185.46875</c:v>
                </c:pt>
                <c:pt idx="72373">
                  <c:v>185.47135416666666</c:v>
                </c:pt>
                <c:pt idx="72374">
                  <c:v>185.47395833333334</c:v>
                </c:pt>
                <c:pt idx="72375">
                  <c:v>185.4765625</c:v>
                </c:pt>
                <c:pt idx="72376">
                  <c:v>185.47916666666666</c:v>
                </c:pt>
                <c:pt idx="72377">
                  <c:v>185.48177083333334</c:v>
                </c:pt>
                <c:pt idx="72378">
                  <c:v>185.484375</c:v>
                </c:pt>
                <c:pt idx="72379">
                  <c:v>185.48697916666666</c:v>
                </c:pt>
                <c:pt idx="72380">
                  <c:v>185.48958333333334</c:v>
                </c:pt>
                <c:pt idx="72381">
                  <c:v>185.4921875</c:v>
                </c:pt>
                <c:pt idx="72382">
                  <c:v>185.49479166666666</c:v>
                </c:pt>
                <c:pt idx="72383">
                  <c:v>185.49739583333334</c:v>
                </c:pt>
                <c:pt idx="72384">
                  <c:v>185.5</c:v>
                </c:pt>
                <c:pt idx="72385">
                  <c:v>185.50260416666666</c:v>
                </c:pt>
                <c:pt idx="72386">
                  <c:v>185.50520833333334</c:v>
                </c:pt>
                <c:pt idx="72387">
                  <c:v>185.5078125</c:v>
                </c:pt>
                <c:pt idx="72388">
                  <c:v>185.51041666666666</c:v>
                </c:pt>
                <c:pt idx="72389">
                  <c:v>185.51302083333334</c:v>
                </c:pt>
                <c:pt idx="72390">
                  <c:v>185.515625</c:v>
                </c:pt>
                <c:pt idx="72391">
                  <c:v>185.51822916666666</c:v>
                </c:pt>
                <c:pt idx="72392">
                  <c:v>185.52083333333334</c:v>
                </c:pt>
                <c:pt idx="72393">
                  <c:v>185.5234375</c:v>
                </c:pt>
                <c:pt idx="72394">
                  <c:v>185.52604166666666</c:v>
                </c:pt>
                <c:pt idx="72395">
                  <c:v>185.52864583333334</c:v>
                </c:pt>
                <c:pt idx="72396">
                  <c:v>185.53125</c:v>
                </c:pt>
                <c:pt idx="72397">
                  <c:v>185.53385416666666</c:v>
                </c:pt>
                <c:pt idx="72398">
                  <c:v>185.53645833333334</c:v>
                </c:pt>
                <c:pt idx="72399">
                  <c:v>185.5390625</c:v>
                </c:pt>
                <c:pt idx="72400">
                  <c:v>185.54166666666666</c:v>
                </c:pt>
                <c:pt idx="72401">
                  <c:v>185.54427083333334</c:v>
                </c:pt>
                <c:pt idx="72402">
                  <c:v>185.546875</c:v>
                </c:pt>
                <c:pt idx="72403">
                  <c:v>185.54947916666666</c:v>
                </c:pt>
                <c:pt idx="72404">
                  <c:v>185.55208333333334</c:v>
                </c:pt>
                <c:pt idx="72405">
                  <c:v>185.5546875</c:v>
                </c:pt>
                <c:pt idx="72406">
                  <c:v>185.55729166666666</c:v>
                </c:pt>
                <c:pt idx="72407">
                  <c:v>185.55989583333334</c:v>
                </c:pt>
                <c:pt idx="72408">
                  <c:v>185.5625</c:v>
                </c:pt>
                <c:pt idx="72409">
                  <c:v>185.56510416666666</c:v>
                </c:pt>
                <c:pt idx="72410">
                  <c:v>185.56770833333334</c:v>
                </c:pt>
                <c:pt idx="72411">
                  <c:v>185.5703125</c:v>
                </c:pt>
                <c:pt idx="72412">
                  <c:v>185.57291666666666</c:v>
                </c:pt>
                <c:pt idx="72413">
                  <c:v>185.57552083333334</c:v>
                </c:pt>
                <c:pt idx="72414">
                  <c:v>185.578125</c:v>
                </c:pt>
                <c:pt idx="72415">
                  <c:v>185.58072916666666</c:v>
                </c:pt>
                <c:pt idx="72416">
                  <c:v>185.58333333333334</c:v>
                </c:pt>
                <c:pt idx="72417">
                  <c:v>185.5859375</c:v>
                </c:pt>
                <c:pt idx="72418">
                  <c:v>185.58854166666666</c:v>
                </c:pt>
                <c:pt idx="72419">
                  <c:v>185.59114583333334</c:v>
                </c:pt>
                <c:pt idx="72420">
                  <c:v>185.59375</c:v>
                </c:pt>
                <c:pt idx="72421">
                  <c:v>185.59635416666666</c:v>
                </c:pt>
                <c:pt idx="72422">
                  <c:v>185.59895833333334</c:v>
                </c:pt>
                <c:pt idx="72423">
                  <c:v>185.6015625</c:v>
                </c:pt>
                <c:pt idx="72424">
                  <c:v>185.60416666666666</c:v>
                </c:pt>
                <c:pt idx="72425">
                  <c:v>185.60677083333334</c:v>
                </c:pt>
                <c:pt idx="72426">
                  <c:v>185.609375</c:v>
                </c:pt>
                <c:pt idx="72427">
                  <c:v>185.61197916666666</c:v>
                </c:pt>
                <c:pt idx="72428">
                  <c:v>185.61458333333334</c:v>
                </c:pt>
                <c:pt idx="72429">
                  <c:v>185.6171875</c:v>
                </c:pt>
                <c:pt idx="72430">
                  <c:v>185.61979166666666</c:v>
                </c:pt>
                <c:pt idx="72431">
                  <c:v>185.62239583333334</c:v>
                </c:pt>
                <c:pt idx="72432">
                  <c:v>185.625</c:v>
                </c:pt>
                <c:pt idx="72433">
                  <c:v>185.62760416666666</c:v>
                </c:pt>
                <c:pt idx="72434">
                  <c:v>185.63020833333334</c:v>
                </c:pt>
                <c:pt idx="72435">
                  <c:v>185.6328125</c:v>
                </c:pt>
                <c:pt idx="72436">
                  <c:v>185.63541666666666</c:v>
                </c:pt>
                <c:pt idx="72437">
                  <c:v>185.63802083333334</c:v>
                </c:pt>
                <c:pt idx="72438">
                  <c:v>185.640625</c:v>
                </c:pt>
                <c:pt idx="72439">
                  <c:v>185.64322916666666</c:v>
                </c:pt>
                <c:pt idx="72440">
                  <c:v>185.64583333333334</c:v>
                </c:pt>
                <c:pt idx="72441">
                  <c:v>185.6484375</c:v>
                </c:pt>
                <c:pt idx="72442">
                  <c:v>185.65104166666666</c:v>
                </c:pt>
                <c:pt idx="72443">
                  <c:v>185.65364583333334</c:v>
                </c:pt>
                <c:pt idx="72444">
                  <c:v>185.65625</c:v>
                </c:pt>
                <c:pt idx="72445">
                  <c:v>185.65885416666666</c:v>
                </c:pt>
                <c:pt idx="72446">
                  <c:v>185.66145833333334</c:v>
                </c:pt>
                <c:pt idx="72447">
                  <c:v>185.6640625</c:v>
                </c:pt>
                <c:pt idx="72448">
                  <c:v>185.66666666666666</c:v>
                </c:pt>
                <c:pt idx="72449">
                  <c:v>185.66927083333334</c:v>
                </c:pt>
                <c:pt idx="72450">
                  <c:v>185.671875</c:v>
                </c:pt>
                <c:pt idx="72451">
                  <c:v>185.67447916666666</c:v>
                </c:pt>
                <c:pt idx="72452">
                  <c:v>185.67708333333334</c:v>
                </c:pt>
                <c:pt idx="72453">
                  <c:v>185.6796875</c:v>
                </c:pt>
                <c:pt idx="72454">
                  <c:v>185.68229166666666</c:v>
                </c:pt>
                <c:pt idx="72455">
                  <c:v>185.68489583333334</c:v>
                </c:pt>
                <c:pt idx="72456">
                  <c:v>185.6875</c:v>
                </c:pt>
                <c:pt idx="72457">
                  <c:v>185.69010416666666</c:v>
                </c:pt>
                <c:pt idx="72458">
                  <c:v>185.69270833333334</c:v>
                </c:pt>
                <c:pt idx="72459">
                  <c:v>185.6953125</c:v>
                </c:pt>
                <c:pt idx="72460">
                  <c:v>185.69791666666666</c:v>
                </c:pt>
                <c:pt idx="72461">
                  <c:v>185.70052083333334</c:v>
                </c:pt>
                <c:pt idx="72462">
                  <c:v>185.703125</c:v>
                </c:pt>
                <c:pt idx="72463">
                  <c:v>185.70572916666666</c:v>
                </c:pt>
                <c:pt idx="72464">
                  <c:v>185.70833333333334</c:v>
                </c:pt>
                <c:pt idx="72465">
                  <c:v>185.7109375</c:v>
                </c:pt>
                <c:pt idx="72466">
                  <c:v>185.71354166666666</c:v>
                </c:pt>
                <c:pt idx="72467">
                  <c:v>185.71614583333334</c:v>
                </c:pt>
                <c:pt idx="72468">
                  <c:v>185.71875</c:v>
                </c:pt>
                <c:pt idx="72469">
                  <c:v>185.72135416666666</c:v>
                </c:pt>
                <c:pt idx="72470">
                  <c:v>185.72395833333334</c:v>
                </c:pt>
                <c:pt idx="72471">
                  <c:v>185.7265625</c:v>
                </c:pt>
                <c:pt idx="72472">
                  <c:v>185.72916666666666</c:v>
                </c:pt>
                <c:pt idx="72473">
                  <c:v>185.73177083333334</c:v>
                </c:pt>
                <c:pt idx="72474">
                  <c:v>185.734375</c:v>
                </c:pt>
                <c:pt idx="72475">
                  <c:v>185.73697916666666</c:v>
                </c:pt>
                <c:pt idx="72476">
                  <c:v>185.73958333333334</c:v>
                </c:pt>
                <c:pt idx="72477">
                  <c:v>185.7421875</c:v>
                </c:pt>
                <c:pt idx="72478">
                  <c:v>185.74479166666666</c:v>
                </c:pt>
                <c:pt idx="72479">
                  <c:v>185.74739583333334</c:v>
                </c:pt>
                <c:pt idx="72480">
                  <c:v>185.75</c:v>
                </c:pt>
                <c:pt idx="72481">
                  <c:v>185.75260416666666</c:v>
                </c:pt>
                <c:pt idx="72482">
                  <c:v>185.75520833333334</c:v>
                </c:pt>
                <c:pt idx="72483">
                  <c:v>185.7578125</c:v>
                </c:pt>
                <c:pt idx="72484">
                  <c:v>185.76041666666666</c:v>
                </c:pt>
                <c:pt idx="72485">
                  <c:v>185.76302083333334</c:v>
                </c:pt>
                <c:pt idx="72486">
                  <c:v>185.765625</c:v>
                </c:pt>
                <c:pt idx="72487">
                  <c:v>185.76822916666666</c:v>
                </c:pt>
                <c:pt idx="72488">
                  <c:v>185.77083333333334</c:v>
                </c:pt>
                <c:pt idx="72489">
                  <c:v>185.7734375</c:v>
                </c:pt>
                <c:pt idx="72490">
                  <c:v>185.77604166666666</c:v>
                </c:pt>
                <c:pt idx="72491">
                  <c:v>185.77864583333334</c:v>
                </c:pt>
                <c:pt idx="72492">
                  <c:v>185.78125</c:v>
                </c:pt>
                <c:pt idx="72493">
                  <c:v>185.78385416666666</c:v>
                </c:pt>
                <c:pt idx="72494">
                  <c:v>185.78645833333334</c:v>
                </c:pt>
                <c:pt idx="72495">
                  <c:v>185.7890625</c:v>
                </c:pt>
                <c:pt idx="72496">
                  <c:v>185.79166666666666</c:v>
                </c:pt>
                <c:pt idx="72497">
                  <c:v>185.79427083333334</c:v>
                </c:pt>
                <c:pt idx="72498">
                  <c:v>185.796875</c:v>
                </c:pt>
                <c:pt idx="72499">
                  <c:v>185.79947916666666</c:v>
                </c:pt>
                <c:pt idx="72500">
                  <c:v>185.80208333333334</c:v>
                </c:pt>
                <c:pt idx="72501">
                  <c:v>185.8046875</c:v>
                </c:pt>
                <c:pt idx="72502">
                  <c:v>185.80729166666666</c:v>
                </c:pt>
                <c:pt idx="72503">
                  <c:v>185.80989583333334</c:v>
                </c:pt>
                <c:pt idx="72504">
                  <c:v>185.8125</c:v>
                </c:pt>
                <c:pt idx="72505">
                  <c:v>185.81510416666666</c:v>
                </c:pt>
                <c:pt idx="72506">
                  <c:v>185.81770833333334</c:v>
                </c:pt>
                <c:pt idx="72507">
                  <c:v>185.8203125</c:v>
                </c:pt>
                <c:pt idx="72508">
                  <c:v>185.82291666666666</c:v>
                </c:pt>
                <c:pt idx="72509">
                  <c:v>185.82552083333334</c:v>
                </c:pt>
                <c:pt idx="72510">
                  <c:v>185.828125</c:v>
                </c:pt>
                <c:pt idx="72511">
                  <c:v>185.83072916666666</c:v>
                </c:pt>
                <c:pt idx="72512">
                  <c:v>185.83333333333334</c:v>
                </c:pt>
                <c:pt idx="72513">
                  <c:v>185.8359375</c:v>
                </c:pt>
                <c:pt idx="72514">
                  <c:v>185.83854166666666</c:v>
                </c:pt>
                <c:pt idx="72515">
                  <c:v>185.84114583333334</c:v>
                </c:pt>
                <c:pt idx="72516">
                  <c:v>185.84375</c:v>
                </c:pt>
                <c:pt idx="72517">
                  <c:v>185.84635416666666</c:v>
                </c:pt>
                <c:pt idx="72518">
                  <c:v>185.84895833333334</c:v>
                </c:pt>
                <c:pt idx="72519">
                  <c:v>185.8515625</c:v>
                </c:pt>
                <c:pt idx="72520">
                  <c:v>185.85416666666666</c:v>
                </c:pt>
                <c:pt idx="72521">
                  <c:v>185.85677083333334</c:v>
                </c:pt>
                <c:pt idx="72522">
                  <c:v>185.859375</c:v>
                </c:pt>
                <c:pt idx="72523">
                  <c:v>185.86197916666666</c:v>
                </c:pt>
                <c:pt idx="72524">
                  <c:v>185.86458333333334</c:v>
                </c:pt>
                <c:pt idx="72525">
                  <c:v>185.8671875</c:v>
                </c:pt>
                <c:pt idx="72526">
                  <c:v>185.86979166666666</c:v>
                </c:pt>
                <c:pt idx="72527">
                  <c:v>185.87239583333334</c:v>
                </c:pt>
                <c:pt idx="72528">
                  <c:v>185.875</c:v>
                </c:pt>
                <c:pt idx="72529">
                  <c:v>185.87760416666666</c:v>
                </c:pt>
                <c:pt idx="72530">
                  <c:v>185.88020833333334</c:v>
                </c:pt>
                <c:pt idx="72531">
                  <c:v>185.8828125</c:v>
                </c:pt>
                <c:pt idx="72532">
                  <c:v>185.88541666666666</c:v>
                </c:pt>
                <c:pt idx="72533">
                  <c:v>185.88802083333334</c:v>
                </c:pt>
                <c:pt idx="72534">
                  <c:v>185.890625</c:v>
                </c:pt>
                <c:pt idx="72535">
                  <c:v>185.89322916666666</c:v>
                </c:pt>
                <c:pt idx="72536">
                  <c:v>185.89583333333334</c:v>
                </c:pt>
                <c:pt idx="72537">
                  <c:v>185.8984375</c:v>
                </c:pt>
                <c:pt idx="72538">
                  <c:v>185.90104166666666</c:v>
                </c:pt>
                <c:pt idx="72539">
                  <c:v>185.90364583333334</c:v>
                </c:pt>
                <c:pt idx="72540">
                  <c:v>185.90625</c:v>
                </c:pt>
                <c:pt idx="72541">
                  <c:v>185.90885416666666</c:v>
                </c:pt>
                <c:pt idx="72542">
                  <c:v>185.91145833333334</c:v>
                </c:pt>
                <c:pt idx="72543">
                  <c:v>185.9140625</c:v>
                </c:pt>
                <c:pt idx="72544">
                  <c:v>185.91666666666666</c:v>
                </c:pt>
                <c:pt idx="72545">
                  <c:v>185.91927083333334</c:v>
                </c:pt>
                <c:pt idx="72546">
                  <c:v>185.921875</c:v>
                </c:pt>
                <c:pt idx="72547">
                  <c:v>185.92447916666666</c:v>
                </c:pt>
                <c:pt idx="72548">
                  <c:v>185.92708333333334</c:v>
                </c:pt>
                <c:pt idx="72549">
                  <c:v>185.9296875</c:v>
                </c:pt>
                <c:pt idx="72550">
                  <c:v>185.93229166666666</c:v>
                </c:pt>
                <c:pt idx="72551">
                  <c:v>185.93489583333334</c:v>
                </c:pt>
                <c:pt idx="72552">
                  <c:v>185.9375</c:v>
                </c:pt>
                <c:pt idx="72553">
                  <c:v>185.94010416666666</c:v>
                </c:pt>
                <c:pt idx="72554">
                  <c:v>185.94270833333334</c:v>
                </c:pt>
                <c:pt idx="72555">
                  <c:v>185.9453125</c:v>
                </c:pt>
                <c:pt idx="72556">
                  <c:v>185.94791666666666</c:v>
                </c:pt>
                <c:pt idx="72557">
                  <c:v>185.95052083333334</c:v>
                </c:pt>
                <c:pt idx="72558">
                  <c:v>185.953125</c:v>
                </c:pt>
                <c:pt idx="72559">
                  <c:v>185.95572916666666</c:v>
                </c:pt>
                <c:pt idx="72560">
                  <c:v>185.95833333333334</c:v>
                </c:pt>
                <c:pt idx="72561">
                  <c:v>185.9609375</c:v>
                </c:pt>
                <c:pt idx="72562">
                  <c:v>185.96354166666666</c:v>
                </c:pt>
                <c:pt idx="72563">
                  <c:v>185.96614583333334</c:v>
                </c:pt>
                <c:pt idx="72564">
                  <c:v>185.96875</c:v>
                </c:pt>
                <c:pt idx="72565">
                  <c:v>185.97135416666666</c:v>
                </c:pt>
                <c:pt idx="72566">
                  <c:v>185.97395833333334</c:v>
                </c:pt>
                <c:pt idx="72567">
                  <c:v>185.9765625</c:v>
                </c:pt>
                <c:pt idx="72568">
                  <c:v>185.97916666666666</c:v>
                </c:pt>
                <c:pt idx="72569">
                  <c:v>185.98177083333334</c:v>
                </c:pt>
                <c:pt idx="72570">
                  <c:v>185.984375</c:v>
                </c:pt>
                <c:pt idx="72571">
                  <c:v>185.98697916666666</c:v>
                </c:pt>
                <c:pt idx="72572">
                  <c:v>185.98958333333334</c:v>
                </c:pt>
                <c:pt idx="72573">
                  <c:v>185.9921875</c:v>
                </c:pt>
                <c:pt idx="72574">
                  <c:v>185.99479166666666</c:v>
                </c:pt>
                <c:pt idx="72575">
                  <c:v>185.99739583333334</c:v>
                </c:pt>
                <c:pt idx="72576">
                  <c:v>186</c:v>
                </c:pt>
                <c:pt idx="72577">
                  <c:v>186.00260416666666</c:v>
                </c:pt>
                <c:pt idx="72578">
                  <c:v>186.00520833333334</c:v>
                </c:pt>
                <c:pt idx="72579">
                  <c:v>186.0078125</c:v>
                </c:pt>
                <c:pt idx="72580">
                  <c:v>186.01041666666666</c:v>
                </c:pt>
                <c:pt idx="72581">
                  <c:v>186.01302083333334</c:v>
                </c:pt>
                <c:pt idx="72582">
                  <c:v>186.015625</c:v>
                </c:pt>
                <c:pt idx="72583">
                  <c:v>186.01822916666666</c:v>
                </c:pt>
                <c:pt idx="72584">
                  <c:v>186.02083333333334</c:v>
                </c:pt>
                <c:pt idx="72585">
                  <c:v>186.0234375</c:v>
                </c:pt>
                <c:pt idx="72586">
                  <c:v>186.02604166666666</c:v>
                </c:pt>
                <c:pt idx="72587">
                  <c:v>186.02864583333334</c:v>
                </c:pt>
                <c:pt idx="72588">
                  <c:v>186.03125</c:v>
                </c:pt>
                <c:pt idx="72589">
                  <c:v>186.03385416666666</c:v>
                </c:pt>
                <c:pt idx="72590">
                  <c:v>186.03645833333334</c:v>
                </c:pt>
                <c:pt idx="72591">
                  <c:v>186.0390625</c:v>
                </c:pt>
                <c:pt idx="72592">
                  <c:v>186.04166666666666</c:v>
                </c:pt>
                <c:pt idx="72593">
                  <c:v>186.04427083333334</c:v>
                </c:pt>
                <c:pt idx="72594">
                  <c:v>186.046875</c:v>
                </c:pt>
                <c:pt idx="72595">
                  <c:v>186.04947916666666</c:v>
                </c:pt>
                <c:pt idx="72596">
                  <c:v>186.05208333333334</c:v>
                </c:pt>
                <c:pt idx="72597">
                  <c:v>186.0546875</c:v>
                </c:pt>
                <c:pt idx="72598">
                  <c:v>186.05729166666666</c:v>
                </c:pt>
                <c:pt idx="72599">
                  <c:v>186.05989583333334</c:v>
                </c:pt>
                <c:pt idx="72600">
                  <c:v>186.0625</c:v>
                </c:pt>
                <c:pt idx="72601">
                  <c:v>186.06510416666666</c:v>
                </c:pt>
                <c:pt idx="72602">
                  <c:v>186.06770833333334</c:v>
                </c:pt>
                <c:pt idx="72603">
                  <c:v>186.0703125</c:v>
                </c:pt>
                <c:pt idx="72604">
                  <c:v>186.07291666666666</c:v>
                </c:pt>
                <c:pt idx="72605">
                  <c:v>186.07552083333334</c:v>
                </c:pt>
                <c:pt idx="72606">
                  <c:v>186.078125</c:v>
                </c:pt>
                <c:pt idx="72607">
                  <c:v>186.08072916666666</c:v>
                </c:pt>
                <c:pt idx="72608">
                  <c:v>186.08333333333334</c:v>
                </c:pt>
                <c:pt idx="72609">
                  <c:v>186.0859375</c:v>
                </c:pt>
                <c:pt idx="72610">
                  <c:v>186.08854166666666</c:v>
                </c:pt>
                <c:pt idx="72611">
                  <c:v>186.09114583333334</c:v>
                </c:pt>
                <c:pt idx="72612">
                  <c:v>186.09375</c:v>
                </c:pt>
                <c:pt idx="72613">
                  <c:v>186.09635416666666</c:v>
                </c:pt>
                <c:pt idx="72614">
                  <c:v>186.09895833333334</c:v>
                </c:pt>
                <c:pt idx="72615">
                  <c:v>186.1015625</c:v>
                </c:pt>
                <c:pt idx="72616">
                  <c:v>186.10416666666666</c:v>
                </c:pt>
                <c:pt idx="72617">
                  <c:v>186.10677083333334</c:v>
                </c:pt>
                <c:pt idx="72618">
                  <c:v>186.109375</c:v>
                </c:pt>
                <c:pt idx="72619">
                  <c:v>186.11197916666666</c:v>
                </c:pt>
                <c:pt idx="72620">
                  <c:v>186.11458333333334</c:v>
                </c:pt>
                <c:pt idx="72621">
                  <c:v>186.1171875</c:v>
                </c:pt>
                <c:pt idx="72622">
                  <c:v>186.11979166666666</c:v>
                </c:pt>
                <c:pt idx="72623">
                  <c:v>186.12239583333334</c:v>
                </c:pt>
                <c:pt idx="72624">
                  <c:v>186.125</c:v>
                </c:pt>
                <c:pt idx="72625">
                  <c:v>186.12760416666666</c:v>
                </c:pt>
                <c:pt idx="72626">
                  <c:v>186.13020833333334</c:v>
                </c:pt>
                <c:pt idx="72627">
                  <c:v>186.1328125</c:v>
                </c:pt>
                <c:pt idx="72628">
                  <c:v>186.13541666666666</c:v>
                </c:pt>
                <c:pt idx="72629">
                  <c:v>186.13802083333334</c:v>
                </c:pt>
                <c:pt idx="72630">
                  <c:v>186.140625</c:v>
                </c:pt>
                <c:pt idx="72631">
                  <c:v>186.14322916666666</c:v>
                </c:pt>
                <c:pt idx="72632">
                  <c:v>186.14583333333334</c:v>
                </c:pt>
                <c:pt idx="72633">
                  <c:v>186.1484375</c:v>
                </c:pt>
                <c:pt idx="72634">
                  <c:v>186.15104166666666</c:v>
                </c:pt>
                <c:pt idx="72635">
                  <c:v>186.15364583333334</c:v>
                </c:pt>
                <c:pt idx="72636">
                  <c:v>186.15625</c:v>
                </c:pt>
                <c:pt idx="72637">
                  <c:v>186.15885416666666</c:v>
                </c:pt>
                <c:pt idx="72638">
                  <c:v>186.16145833333334</c:v>
                </c:pt>
                <c:pt idx="72639">
                  <c:v>186.1640625</c:v>
                </c:pt>
                <c:pt idx="72640">
                  <c:v>186.16666666666666</c:v>
                </c:pt>
                <c:pt idx="72641">
                  <c:v>186.16927083333334</c:v>
                </c:pt>
                <c:pt idx="72642">
                  <c:v>186.171875</c:v>
                </c:pt>
                <c:pt idx="72643">
                  <c:v>186.17447916666666</c:v>
                </c:pt>
                <c:pt idx="72644">
                  <c:v>186.17708333333334</c:v>
                </c:pt>
                <c:pt idx="72645">
                  <c:v>186.1796875</c:v>
                </c:pt>
                <c:pt idx="72646">
                  <c:v>186.18229166666666</c:v>
                </c:pt>
                <c:pt idx="72647">
                  <c:v>186.18489583333334</c:v>
                </c:pt>
                <c:pt idx="72648">
                  <c:v>186.1875</c:v>
                </c:pt>
                <c:pt idx="72649">
                  <c:v>186.19010416666666</c:v>
                </c:pt>
                <c:pt idx="72650">
                  <c:v>186.19270833333334</c:v>
                </c:pt>
                <c:pt idx="72651">
                  <c:v>186.1953125</c:v>
                </c:pt>
                <c:pt idx="72652">
                  <c:v>186.19791666666666</c:v>
                </c:pt>
                <c:pt idx="72653">
                  <c:v>186.20052083333334</c:v>
                </c:pt>
                <c:pt idx="72654">
                  <c:v>186.203125</c:v>
                </c:pt>
                <c:pt idx="72655">
                  <c:v>186.20572916666666</c:v>
                </c:pt>
                <c:pt idx="72656">
                  <c:v>186.20833333333334</c:v>
                </c:pt>
                <c:pt idx="72657">
                  <c:v>186.2109375</c:v>
                </c:pt>
                <c:pt idx="72658">
                  <c:v>186.21354166666666</c:v>
                </c:pt>
                <c:pt idx="72659">
                  <c:v>186.21614583333334</c:v>
                </c:pt>
                <c:pt idx="72660">
                  <c:v>186.21875</c:v>
                </c:pt>
                <c:pt idx="72661">
                  <c:v>186.22135416666666</c:v>
                </c:pt>
                <c:pt idx="72662">
                  <c:v>186.22395833333334</c:v>
                </c:pt>
                <c:pt idx="72663">
                  <c:v>186.2265625</c:v>
                </c:pt>
                <c:pt idx="72664">
                  <c:v>186.22916666666666</c:v>
                </c:pt>
                <c:pt idx="72665">
                  <c:v>186.23177083333334</c:v>
                </c:pt>
                <c:pt idx="72666">
                  <c:v>186.234375</c:v>
                </c:pt>
                <c:pt idx="72667">
                  <c:v>186.23697916666666</c:v>
                </c:pt>
                <c:pt idx="72668">
                  <c:v>186.23958333333334</c:v>
                </c:pt>
                <c:pt idx="72669">
                  <c:v>186.2421875</c:v>
                </c:pt>
                <c:pt idx="72670">
                  <c:v>186.24479166666666</c:v>
                </c:pt>
                <c:pt idx="72671">
                  <c:v>186.24739583333334</c:v>
                </c:pt>
                <c:pt idx="72672">
                  <c:v>186.25</c:v>
                </c:pt>
                <c:pt idx="72673">
                  <c:v>186.25260416666666</c:v>
                </c:pt>
                <c:pt idx="72674">
                  <c:v>186.25520833333334</c:v>
                </c:pt>
                <c:pt idx="72675">
                  <c:v>186.2578125</c:v>
                </c:pt>
                <c:pt idx="72676">
                  <c:v>186.26041666666666</c:v>
                </c:pt>
                <c:pt idx="72677">
                  <c:v>186.26302083333334</c:v>
                </c:pt>
                <c:pt idx="72678">
                  <c:v>186.265625</c:v>
                </c:pt>
                <c:pt idx="72679">
                  <c:v>186.26822916666666</c:v>
                </c:pt>
                <c:pt idx="72680">
                  <c:v>186.27083333333334</c:v>
                </c:pt>
                <c:pt idx="72681">
                  <c:v>186.2734375</c:v>
                </c:pt>
                <c:pt idx="72682">
                  <c:v>186.27604166666666</c:v>
                </c:pt>
                <c:pt idx="72683">
                  <c:v>186.27864583333334</c:v>
                </c:pt>
                <c:pt idx="72684">
                  <c:v>186.28125</c:v>
                </c:pt>
                <c:pt idx="72685">
                  <c:v>186.28385416666666</c:v>
                </c:pt>
                <c:pt idx="72686">
                  <c:v>186.28645833333334</c:v>
                </c:pt>
                <c:pt idx="72687">
                  <c:v>186.2890625</c:v>
                </c:pt>
                <c:pt idx="72688">
                  <c:v>186.29166666666666</c:v>
                </c:pt>
                <c:pt idx="72689">
                  <c:v>186.29427083333334</c:v>
                </c:pt>
                <c:pt idx="72690">
                  <c:v>186.296875</c:v>
                </c:pt>
                <c:pt idx="72691">
                  <c:v>186.29947916666666</c:v>
                </c:pt>
                <c:pt idx="72692">
                  <c:v>186.30208333333334</c:v>
                </c:pt>
                <c:pt idx="72693">
                  <c:v>186.3046875</c:v>
                </c:pt>
                <c:pt idx="72694">
                  <c:v>186.30729166666666</c:v>
                </c:pt>
                <c:pt idx="72695">
                  <c:v>186.30989583333334</c:v>
                </c:pt>
                <c:pt idx="72696">
                  <c:v>186.3125</c:v>
                </c:pt>
                <c:pt idx="72697">
                  <c:v>186.31510416666666</c:v>
                </c:pt>
                <c:pt idx="72698">
                  <c:v>186.31770833333334</c:v>
                </c:pt>
                <c:pt idx="72699">
                  <c:v>186.3203125</c:v>
                </c:pt>
                <c:pt idx="72700">
                  <c:v>186.32291666666666</c:v>
                </c:pt>
                <c:pt idx="72701">
                  <c:v>186.32552083333334</c:v>
                </c:pt>
                <c:pt idx="72702">
                  <c:v>186.328125</c:v>
                </c:pt>
                <c:pt idx="72703">
                  <c:v>186.33072916666666</c:v>
                </c:pt>
                <c:pt idx="72704">
                  <c:v>186.33333333333334</c:v>
                </c:pt>
                <c:pt idx="72705">
                  <c:v>186.3359375</c:v>
                </c:pt>
                <c:pt idx="72706">
                  <c:v>186.33854166666666</c:v>
                </c:pt>
                <c:pt idx="72707">
                  <c:v>186.34114583333334</c:v>
                </c:pt>
                <c:pt idx="72708">
                  <c:v>186.34375</c:v>
                </c:pt>
                <c:pt idx="72709">
                  <c:v>186.34635416666666</c:v>
                </c:pt>
                <c:pt idx="72710">
                  <c:v>186.34895833333334</c:v>
                </c:pt>
                <c:pt idx="72711">
                  <c:v>186.3515625</c:v>
                </c:pt>
                <c:pt idx="72712">
                  <c:v>186.35416666666666</c:v>
                </c:pt>
                <c:pt idx="72713">
                  <c:v>186.35677083333334</c:v>
                </c:pt>
                <c:pt idx="72714">
                  <c:v>186.359375</c:v>
                </c:pt>
                <c:pt idx="72715">
                  <c:v>186.36197916666666</c:v>
                </c:pt>
                <c:pt idx="72716">
                  <c:v>186.36458333333334</c:v>
                </c:pt>
                <c:pt idx="72717">
                  <c:v>186.3671875</c:v>
                </c:pt>
                <c:pt idx="72718">
                  <c:v>186.36979166666666</c:v>
                </c:pt>
                <c:pt idx="72719">
                  <c:v>186.37239583333334</c:v>
                </c:pt>
                <c:pt idx="72720">
                  <c:v>186.375</c:v>
                </c:pt>
                <c:pt idx="72721">
                  <c:v>186.37760416666666</c:v>
                </c:pt>
                <c:pt idx="72722">
                  <c:v>186.38020833333334</c:v>
                </c:pt>
                <c:pt idx="72723">
                  <c:v>186.3828125</c:v>
                </c:pt>
                <c:pt idx="72724">
                  <c:v>186.38541666666666</c:v>
                </c:pt>
                <c:pt idx="72725">
                  <c:v>186.38802083333334</c:v>
                </c:pt>
                <c:pt idx="72726">
                  <c:v>186.390625</c:v>
                </c:pt>
                <c:pt idx="72727">
                  <c:v>186.39322916666666</c:v>
                </c:pt>
                <c:pt idx="72728">
                  <c:v>186.39583333333334</c:v>
                </c:pt>
                <c:pt idx="72729">
                  <c:v>186.3984375</c:v>
                </c:pt>
                <c:pt idx="72730">
                  <c:v>186.40104166666666</c:v>
                </c:pt>
                <c:pt idx="72731">
                  <c:v>186.40364583333334</c:v>
                </c:pt>
                <c:pt idx="72732">
                  <c:v>186.40625</c:v>
                </c:pt>
                <c:pt idx="72733">
                  <c:v>186.40885416666666</c:v>
                </c:pt>
                <c:pt idx="72734">
                  <c:v>186.41145833333334</c:v>
                </c:pt>
                <c:pt idx="72735">
                  <c:v>186.4140625</c:v>
                </c:pt>
                <c:pt idx="72736">
                  <c:v>186.41666666666666</c:v>
                </c:pt>
                <c:pt idx="72737">
                  <c:v>186.41927083333334</c:v>
                </c:pt>
                <c:pt idx="72738">
                  <c:v>186.421875</c:v>
                </c:pt>
                <c:pt idx="72739">
                  <c:v>186.42447916666666</c:v>
                </c:pt>
                <c:pt idx="72740">
                  <c:v>186.42708333333334</c:v>
                </c:pt>
                <c:pt idx="72741">
                  <c:v>186.4296875</c:v>
                </c:pt>
                <c:pt idx="72742">
                  <c:v>186.43229166666666</c:v>
                </c:pt>
                <c:pt idx="72743">
                  <c:v>186.43489583333334</c:v>
                </c:pt>
                <c:pt idx="72744">
                  <c:v>186.4375</c:v>
                </c:pt>
                <c:pt idx="72745">
                  <c:v>186.44010416666666</c:v>
                </c:pt>
                <c:pt idx="72746">
                  <c:v>186.44270833333334</c:v>
                </c:pt>
                <c:pt idx="72747">
                  <c:v>186.4453125</c:v>
                </c:pt>
                <c:pt idx="72748">
                  <c:v>186.44791666666666</c:v>
                </c:pt>
                <c:pt idx="72749">
                  <c:v>186.45052083333334</c:v>
                </c:pt>
                <c:pt idx="72750">
                  <c:v>186.453125</c:v>
                </c:pt>
                <c:pt idx="72751">
                  <c:v>186.45572916666666</c:v>
                </c:pt>
                <c:pt idx="72752">
                  <c:v>186.45833333333334</c:v>
                </c:pt>
                <c:pt idx="72753">
                  <c:v>186.4609375</c:v>
                </c:pt>
                <c:pt idx="72754">
                  <c:v>186.46354166666666</c:v>
                </c:pt>
                <c:pt idx="72755">
                  <c:v>186.46614583333334</c:v>
                </c:pt>
                <c:pt idx="72756">
                  <c:v>186.46875</c:v>
                </c:pt>
                <c:pt idx="72757">
                  <c:v>186.47135416666666</c:v>
                </c:pt>
                <c:pt idx="72758">
                  <c:v>186.47395833333334</c:v>
                </c:pt>
                <c:pt idx="72759">
                  <c:v>186.4765625</c:v>
                </c:pt>
                <c:pt idx="72760">
                  <c:v>186.47916666666666</c:v>
                </c:pt>
                <c:pt idx="72761">
                  <c:v>186.48177083333334</c:v>
                </c:pt>
                <c:pt idx="72762">
                  <c:v>186.484375</c:v>
                </c:pt>
                <c:pt idx="72763">
                  <c:v>186.48697916666666</c:v>
                </c:pt>
                <c:pt idx="72764">
                  <c:v>186.48958333333334</c:v>
                </c:pt>
                <c:pt idx="72765">
                  <c:v>186.4921875</c:v>
                </c:pt>
                <c:pt idx="72766">
                  <c:v>186.49479166666666</c:v>
                </c:pt>
                <c:pt idx="72767">
                  <c:v>186.49739583333334</c:v>
                </c:pt>
                <c:pt idx="72768">
                  <c:v>186.5</c:v>
                </c:pt>
                <c:pt idx="72769">
                  <c:v>186.50260416666666</c:v>
                </c:pt>
                <c:pt idx="72770">
                  <c:v>186.50520833333334</c:v>
                </c:pt>
                <c:pt idx="72771">
                  <c:v>186.5078125</c:v>
                </c:pt>
                <c:pt idx="72772">
                  <c:v>186.51041666666666</c:v>
                </c:pt>
                <c:pt idx="72773">
                  <c:v>186.51302083333334</c:v>
                </c:pt>
                <c:pt idx="72774">
                  <c:v>186.515625</c:v>
                </c:pt>
                <c:pt idx="72775">
                  <c:v>186.51822916666666</c:v>
                </c:pt>
                <c:pt idx="72776">
                  <c:v>186.52083333333334</c:v>
                </c:pt>
                <c:pt idx="72777">
                  <c:v>186.5234375</c:v>
                </c:pt>
                <c:pt idx="72778">
                  <c:v>186.52604166666666</c:v>
                </c:pt>
                <c:pt idx="72779">
                  <c:v>186.52864583333334</c:v>
                </c:pt>
                <c:pt idx="72780">
                  <c:v>186.53125</c:v>
                </c:pt>
                <c:pt idx="72781">
                  <c:v>186.53385416666666</c:v>
                </c:pt>
                <c:pt idx="72782">
                  <c:v>186.53645833333334</c:v>
                </c:pt>
                <c:pt idx="72783">
                  <c:v>186.5390625</c:v>
                </c:pt>
                <c:pt idx="72784">
                  <c:v>186.54166666666666</c:v>
                </c:pt>
                <c:pt idx="72785">
                  <c:v>186.54427083333334</c:v>
                </c:pt>
                <c:pt idx="72786">
                  <c:v>186.546875</c:v>
                </c:pt>
                <c:pt idx="72787">
                  <c:v>186.54947916666666</c:v>
                </c:pt>
                <c:pt idx="72788">
                  <c:v>186.55208333333334</c:v>
                </c:pt>
                <c:pt idx="72789">
                  <c:v>186.5546875</c:v>
                </c:pt>
                <c:pt idx="72790">
                  <c:v>186.55729166666666</c:v>
                </c:pt>
                <c:pt idx="72791">
                  <c:v>186.55989583333334</c:v>
                </c:pt>
                <c:pt idx="72792">
                  <c:v>186.5625</c:v>
                </c:pt>
                <c:pt idx="72793">
                  <c:v>186.56510416666666</c:v>
                </c:pt>
                <c:pt idx="72794">
                  <c:v>186.56770833333334</c:v>
                </c:pt>
                <c:pt idx="72795">
                  <c:v>186.5703125</c:v>
                </c:pt>
                <c:pt idx="72796">
                  <c:v>186.57291666666666</c:v>
                </c:pt>
                <c:pt idx="72797">
                  <c:v>186.57552083333334</c:v>
                </c:pt>
                <c:pt idx="72798">
                  <c:v>186.578125</c:v>
                </c:pt>
                <c:pt idx="72799">
                  <c:v>186.58072916666666</c:v>
                </c:pt>
                <c:pt idx="72800">
                  <c:v>186.58333333333334</c:v>
                </c:pt>
                <c:pt idx="72801">
                  <c:v>186.5859375</c:v>
                </c:pt>
                <c:pt idx="72802">
                  <c:v>186.58854166666666</c:v>
                </c:pt>
                <c:pt idx="72803">
                  <c:v>186.59114583333334</c:v>
                </c:pt>
                <c:pt idx="72804">
                  <c:v>186.59375</c:v>
                </c:pt>
                <c:pt idx="72805">
                  <c:v>186.59635416666666</c:v>
                </c:pt>
                <c:pt idx="72806">
                  <c:v>186.59895833333334</c:v>
                </c:pt>
                <c:pt idx="72807">
                  <c:v>186.6015625</c:v>
                </c:pt>
                <c:pt idx="72808">
                  <c:v>186.60416666666666</c:v>
                </c:pt>
                <c:pt idx="72809">
                  <c:v>186.60677083333334</c:v>
                </c:pt>
                <c:pt idx="72810">
                  <c:v>186.609375</c:v>
                </c:pt>
                <c:pt idx="72811">
                  <c:v>186.61197916666666</c:v>
                </c:pt>
                <c:pt idx="72812">
                  <c:v>186.61458333333334</c:v>
                </c:pt>
                <c:pt idx="72813">
                  <c:v>186.6171875</c:v>
                </c:pt>
                <c:pt idx="72814">
                  <c:v>186.61979166666666</c:v>
                </c:pt>
                <c:pt idx="72815">
                  <c:v>186.62239583333334</c:v>
                </c:pt>
                <c:pt idx="72816">
                  <c:v>186.625</c:v>
                </c:pt>
                <c:pt idx="72817">
                  <c:v>186.62760416666666</c:v>
                </c:pt>
                <c:pt idx="72818">
                  <c:v>186.63020833333334</c:v>
                </c:pt>
                <c:pt idx="72819">
                  <c:v>186.6328125</c:v>
                </c:pt>
                <c:pt idx="72820">
                  <c:v>186.63541666666666</c:v>
                </c:pt>
                <c:pt idx="72821">
                  <c:v>186.63802083333334</c:v>
                </c:pt>
                <c:pt idx="72822">
                  <c:v>186.640625</c:v>
                </c:pt>
                <c:pt idx="72823">
                  <c:v>186.64322916666666</c:v>
                </c:pt>
                <c:pt idx="72824">
                  <c:v>186.64583333333334</c:v>
                </c:pt>
                <c:pt idx="72825">
                  <c:v>186.6484375</c:v>
                </c:pt>
                <c:pt idx="72826">
                  <c:v>186.65104166666666</c:v>
                </c:pt>
                <c:pt idx="72827">
                  <c:v>186.65364583333334</c:v>
                </c:pt>
                <c:pt idx="72828">
                  <c:v>186.65625</c:v>
                </c:pt>
                <c:pt idx="72829">
                  <c:v>186.65885416666666</c:v>
                </c:pt>
                <c:pt idx="72830">
                  <c:v>186.66145833333334</c:v>
                </c:pt>
                <c:pt idx="72831">
                  <c:v>186.6640625</c:v>
                </c:pt>
                <c:pt idx="72832">
                  <c:v>186.66666666666666</c:v>
                </c:pt>
                <c:pt idx="72833">
                  <c:v>186.66927083333334</c:v>
                </c:pt>
                <c:pt idx="72834">
                  <c:v>186.671875</c:v>
                </c:pt>
                <c:pt idx="72835">
                  <c:v>186.67447916666666</c:v>
                </c:pt>
                <c:pt idx="72836">
                  <c:v>186.67708333333334</c:v>
                </c:pt>
                <c:pt idx="72837">
                  <c:v>186.6796875</c:v>
                </c:pt>
                <c:pt idx="72838">
                  <c:v>186.68229166666666</c:v>
                </c:pt>
                <c:pt idx="72839">
                  <c:v>186.68489583333334</c:v>
                </c:pt>
                <c:pt idx="72840">
                  <c:v>186.6875</c:v>
                </c:pt>
                <c:pt idx="72841">
                  <c:v>186.69010416666666</c:v>
                </c:pt>
                <c:pt idx="72842">
                  <c:v>186.69270833333334</c:v>
                </c:pt>
                <c:pt idx="72843">
                  <c:v>186.6953125</c:v>
                </c:pt>
                <c:pt idx="72844">
                  <c:v>186.69791666666666</c:v>
                </c:pt>
                <c:pt idx="72845">
                  <c:v>186.70052083333334</c:v>
                </c:pt>
                <c:pt idx="72846">
                  <c:v>186.703125</c:v>
                </c:pt>
                <c:pt idx="72847">
                  <c:v>186.70572916666666</c:v>
                </c:pt>
                <c:pt idx="72848">
                  <c:v>186.70833333333334</c:v>
                </c:pt>
                <c:pt idx="72849">
                  <c:v>186.7109375</c:v>
                </c:pt>
                <c:pt idx="72850">
                  <c:v>186.71354166666666</c:v>
                </c:pt>
                <c:pt idx="72851">
                  <c:v>186.71614583333334</c:v>
                </c:pt>
                <c:pt idx="72852">
                  <c:v>186.71875</c:v>
                </c:pt>
                <c:pt idx="72853">
                  <c:v>186.72135416666666</c:v>
                </c:pt>
                <c:pt idx="72854">
                  <c:v>186.72395833333334</c:v>
                </c:pt>
                <c:pt idx="72855">
                  <c:v>186.7265625</c:v>
                </c:pt>
                <c:pt idx="72856">
                  <c:v>186.72916666666666</c:v>
                </c:pt>
                <c:pt idx="72857">
                  <c:v>186.73177083333334</c:v>
                </c:pt>
                <c:pt idx="72858">
                  <c:v>186.734375</c:v>
                </c:pt>
                <c:pt idx="72859">
                  <c:v>186.73697916666666</c:v>
                </c:pt>
                <c:pt idx="72860">
                  <c:v>186.73958333333334</c:v>
                </c:pt>
                <c:pt idx="72861">
                  <c:v>186.7421875</c:v>
                </c:pt>
                <c:pt idx="72862">
                  <c:v>186.74479166666666</c:v>
                </c:pt>
                <c:pt idx="72863">
                  <c:v>186.74739583333334</c:v>
                </c:pt>
                <c:pt idx="72864">
                  <c:v>186.75</c:v>
                </c:pt>
                <c:pt idx="72865">
                  <c:v>186.75260416666666</c:v>
                </c:pt>
                <c:pt idx="72866">
                  <c:v>186.75520833333334</c:v>
                </c:pt>
                <c:pt idx="72867">
                  <c:v>186.7578125</c:v>
                </c:pt>
                <c:pt idx="72868">
                  <c:v>186.76041666666666</c:v>
                </c:pt>
                <c:pt idx="72869">
                  <c:v>186.76302083333334</c:v>
                </c:pt>
                <c:pt idx="72870">
                  <c:v>186.765625</c:v>
                </c:pt>
                <c:pt idx="72871">
                  <c:v>186.76822916666666</c:v>
                </c:pt>
                <c:pt idx="72872">
                  <c:v>186.77083333333334</c:v>
                </c:pt>
                <c:pt idx="72873">
                  <c:v>186.7734375</c:v>
                </c:pt>
                <c:pt idx="72874">
                  <c:v>186.77604166666666</c:v>
                </c:pt>
                <c:pt idx="72875">
                  <c:v>186.77864583333334</c:v>
                </c:pt>
                <c:pt idx="72876">
                  <c:v>186.78125</c:v>
                </c:pt>
                <c:pt idx="72877">
                  <c:v>186.78385416666666</c:v>
                </c:pt>
                <c:pt idx="72878">
                  <c:v>186.78645833333334</c:v>
                </c:pt>
                <c:pt idx="72879">
                  <c:v>186.7890625</c:v>
                </c:pt>
                <c:pt idx="72880">
                  <c:v>186.79166666666666</c:v>
                </c:pt>
                <c:pt idx="72881">
                  <c:v>186.79427083333334</c:v>
                </c:pt>
                <c:pt idx="72882">
                  <c:v>186.796875</c:v>
                </c:pt>
                <c:pt idx="72883">
                  <c:v>186.79947916666666</c:v>
                </c:pt>
                <c:pt idx="72884">
                  <c:v>186.80208333333334</c:v>
                </c:pt>
                <c:pt idx="72885">
                  <c:v>186.8046875</c:v>
                </c:pt>
                <c:pt idx="72886">
                  <c:v>186.80729166666666</c:v>
                </c:pt>
                <c:pt idx="72887">
                  <c:v>186.80989583333334</c:v>
                </c:pt>
                <c:pt idx="72888">
                  <c:v>186.8125</c:v>
                </c:pt>
                <c:pt idx="72889">
                  <c:v>186.81510416666666</c:v>
                </c:pt>
                <c:pt idx="72890">
                  <c:v>186.81770833333334</c:v>
                </c:pt>
                <c:pt idx="72891">
                  <c:v>186.8203125</c:v>
                </c:pt>
                <c:pt idx="72892">
                  <c:v>186.82291666666666</c:v>
                </c:pt>
                <c:pt idx="72893">
                  <c:v>186.82552083333334</c:v>
                </c:pt>
                <c:pt idx="72894">
                  <c:v>186.828125</c:v>
                </c:pt>
                <c:pt idx="72895">
                  <c:v>186.83072916666666</c:v>
                </c:pt>
                <c:pt idx="72896">
                  <c:v>186.83333333333334</c:v>
                </c:pt>
                <c:pt idx="72897">
                  <c:v>186.8359375</c:v>
                </c:pt>
                <c:pt idx="72898">
                  <c:v>186.83854166666666</c:v>
                </c:pt>
                <c:pt idx="72899">
                  <c:v>186.84114583333334</c:v>
                </c:pt>
                <c:pt idx="72900">
                  <c:v>186.84375</c:v>
                </c:pt>
                <c:pt idx="72901">
                  <c:v>186.84635416666666</c:v>
                </c:pt>
                <c:pt idx="72902">
                  <c:v>186.84895833333334</c:v>
                </c:pt>
                <c:pt idx="72903">
                  <c:v>186.8515625</c:v>
                </c:pt>
                <c:pt idx="72904">
                  <c:v>186.85416666666666</c:v>
                </c:pt>
                <c:pt idx="72905">
                  <c:v>186.85677083333334</c:v>
                </c:pt>
                <c:pt idx="72906">
                  <c:v>186.859375</c:v>
                </c:pt>
                <c:pt idx="72907">
                  <c:v>186.86197916666666</c:v>
                </c:pt>
                <c:pt idx="72908">
                  <c:v>186.86458333333334</c:v>
                </c:pt>
                <c:pt idx="72909">
                  <c:v>186.8671875</c:v>
                </c:pt>
                <c:pt idx="72910">
                  <c:v>186.86979166666666</c:v>
                </c:pt>
                <c:pt idx="72911">
                  <c:v>186.87239583333334</c:v>
                </c:pt>
                <c:pt idx="72912">
                  <c:v>186.875</c:v>
                </c:pt>
                <c:pt idx="72913">
                  <c:v>186.87760416666666</c:v>
                </c:pt>
                <c:pt idx="72914">
                  <c:v>186.88020833333334</c:v>
                </c:pt>
                <c:pt idx="72915">
                  <c:v>186.8828125</c:v>
                </c:pt>
                <c:pt idx="72916">
                  <c:v>186.88541666666666</c:v>
                </c:pt>
                <c:pt idx="72917">
                  <c:v>186.88802083333334</c:v>
                </c:pt>
                <c:pt idx="72918">
                  <c:v>186.890625</c:v>
                </c:pt>
                <c:pt idx="72919">
                  <c:v>186.89322916666666</c:v>
                </c:pt>
                <c:pt idx="72920">
                  <c:v>186.89583333333334</c:v>
                </c:pt>
                <c:pt idx="72921">
                  <c:v>186.8984375</c:v>
                </c:pt>
                <c:pt idx="72922">
                  <c:v>186.90104166666666</c:v>
                </c:pt>
                <c:pt idx="72923">
                  <c:v>186.90364583333334</c:v>
                </c:pt>
                <c:pt idx="72924">
                  <c:v>186.90625</c:v>
                </c:pt>
                <c:pt idx="72925">
                  <c:v>186.90885416666666</c:v>
                </c:pt>
                <c:pt idx="72926">
                  <c:v>186.91145833333334</c:v>
                </c:pt>
                <c:pt idx="72927">
                  <c:v>186.9140625</c:v>
                </c:pt>
                <c:pt idx="72928">
                  <c:v>186.91666666666666</c:v>
                </c:pt>
                <c:pt idx="72929">
                  <c:v>186.91927083333334</c:v>
                </c:pt>
                <c:pt idx="72930">
                  <c:v>186.921875</c:v>
                </c:pt>
                <c:pt idx="72931">
                  <c:v>186.92447916666666</c:v>
                </c:pt>
                <c:pt idx="72932">
                  <c:v>186.92708333333334</c:v>
                </c:pt>
                <c:pt idx="72933">
                  <c:v>186.9296875</c:v>
                </c:pt>
                <c:pt idx="72934">
                  <c:v>186.93229166666666</c:v>
                </c:pt>
                <c:pt idx="72935">
                  <c:v>186.93489583333334</c:v>
                </c:pt>
                <c:pt idx="72936">
                  <c:v>186.9375</c:v>
                </c:pt>
                <c:pt idx="72937">
                  <c:v>186.94010416666666</c:v>
                </c:pt>
                <c:pt idx="72938">
                  <c:v>186.94270833333334</c:v>
                </c:pt>
                <c:pt idx="72939">
                  <c:v>186.9453125</c:v>
                </c:pt>
                <c:pt idx="72940">
                  <c:v>186.94791666666666</c:v>
                </c:pt>
                <c:pt idx="72941">
                  <c:v>186.95052083333334</c:v>
                </c:pt>
                <c:pt idx="72942">
                  <c:v>186.953125</c:v>
                </c:pt>
                <c:pt idx="72943">
                  <c:v>186.95572916666666</c:v>
                </c:pt>
                <c:pt idx="72944">
                  <c:v>186.95833333333334</c:v>
                </c:pt>
                <c:pt idx="72945">
                  <c:v>186.9609375</c:v>
                </c:pt>
                <c:pt idx="72946">
                  <c:v>186.96354166666666</c:v>
                </c:pt>
                <c:pt idx="72947">
                  <c:v>186.96614583333334</c:v>
                </c:pt>
                <c:pt idx="72948">
                  <c:v>186.96875</c:v>
                </c:pt>
                <c:pt idx="72949">
                  <c:v>186.97135416666666</c:v>
                </c:pt>
                <c:pt idx="72950">
                  <c:v>186.97395833333334</c:v>
                </c:pt>
                <c:pt idx="72951">
                  <c:v>186.9765625</c:v>
                </c:pt>
                <c:pt idx="72952">
                  <c:v>186.97916666666666</c:v>
                </c:pt>
                <c:pt idx="72953">
                  <c:v>186.98177083333334</c:v>
                </c:pt>
                <c:pt idx="72954">
                  <c:v>186.984375</c:v>
                </c:pt>
                <c:pt idx="72955">
                  <c:v>186.98697916666666</c:v>
                </c:pt>
                <c:pt idx="72956">
                  <c:v>186.98958333333334</c:v>
                </c:pt>
                <c:pt idx="72957">
                  <c:v>186.9921875</c:v>
                </c:pt>
                <c:pt idx="72958">
                  <c:v>186.99479166666666</c:v>
                </c:pt>
                <c:pt idx="72959">
                  <c:v>186.99739583333334</c:v>
                </c:pt>
                <c:pt idx="72960">
                  <c:v>187</c:v>
                </c:pt>
                <c:pt idx="72961">
                  <c:v>187.00260416666666</c:v>
                </c:pt>
                <c:pt idx="72962">
                  <c:v>187.00520833333334</c:v>
                </c:pt>
                <c:pt idx="72963">
                  <c:v>187.0078125</c:v>
                </c:pt>
                <c:pt idx="72964">
                  <c:v>187.01041666666666</c:v>
                </c:pt>
                <c:pt idx="72965">
                  <c:v>187.01302083333334</c:v>
                </c:pt>
                <c:pt idx="72966">
                  <c:v>187.015625</c:v>
                </c:pt>
                <c:pt idx="72967">
                  <c:v>187.01822916666666</c:v>
                </c:pt>
                <c:pt idx="72968">
                  <c:v>187.02083333333334</c:v>
                </c:pt>
                <c:pt idx="72969">
                  <c:v>187.0234375</c:v>
                </c:pt>
                <c:pt idx="72970">
                  <c:v>187.02604166666666</c:v>
                </c:pt>
                <c:pt idx="72971">
                  <c:v>187.02864583333334</c:v>
                </c:pt>
                <c:pt idx="72972">
                  <c:v>187.03125</c:v>
                </c:pt>
                <c:pt idx="72973">
                  <c:v>187.03385416666666</c:v>
                </c:pt>
                <c:pt idx="72974">
                  <c:v>187.03645833333334</c:v>
                </c:pt>
                <c:pt idx="72975">
                  <c:v>187.0390625</c:v>
                </c:pt>
                <c:pt idx="72976">
                  <c:v>187.04166666666666</c:v>
                </c:pt>
                <c:pt idx="72977">
                  <c:v>187.04427083333334</c:v>
                </c:pt>
                <c:pt idx="72978">
                  <c:v>187.046875</c:v>
                </c:pt>
                <c:pt idx="72979">
                  <c:v>187.04947916666666</c:v>
                </c:pt>
                <c:pt idx="72980">
                  <c:v>187.05208333333334</c:v>
                </c:pt>
                <c:pt idx="72981">
                  <c:v>187.0546875</c:v>
                </c:pt>
                <c:pt idx="72982">
                  <c:v>187.05729166666666</c:v>
                </c:pt>
                <c:pt idx="72983">
                  <c:v>187.05989583333334</c:v>
                </c:pt>
                <c:pt idx="72984">
                  <c:v>187.0625</c:v>
                </c:pt>
                <c:pt idx="72985">
                  <c:v>187.06510416666666</c:v>
                </c:pt>
                <c:pt idx="72986">
                  <c:v>187.06770833333334</c:v>
                </c:pt>
                <c:pt idx="72987">
                  <c:v>187.0703125</c:v>
                </c:pt>
                <c:pt idx="72988">
                  <c:v>187.07291666666666</c:v>
                </c:pt>
                <c:pt idx="72989">
                  <c:v>187.07552083333334</c:v>
                </c:pt>
                <c:pt idx="72990">
                  <c:v>187.078125</c:v>
                </c:pt>
                <c:pt idx="72991">
                  <c:v>187.08072916666666</c:v>
                </c:pt>
                <c:pt idx="72992">
                  <c:v>187.08333333333334</c:v>
                </c:pt>
                <c:pt idx="72993">
                  <c:v>187.0859375</c:v>
                </c:pt>
                <c:pt idx="72994">
                  <c:v>187.08854166666666</c:v>
                </c:pt>
                <c:pt idx="72995">
                  <c:v>187.09114583333334</c:v>
                </c:pt>
                <c:pt idx="72996">
                  <c:v>187.09375</c:v>
                </c:pt>
                <c:pt idx="72997">
                  <c:v>187.09635416666666</c:v>
                </c:pt>
                <c:pt idx="72998">
                  <c:v>187.09895833333334</c:v>
                </c:pt>
                <c:pt idx="72999">
                  <c:v>187.1015625</c:v>
                </c:pt>
                <c:pt idx="73000">
                  <c:v>187.10416666666666</c:v>
                </c:pt>
                <c:pt idx="73001">
                  <c:v>187.10677083333334</c:v>
                </c:pt>
                <c:pt idx="73002">
                  <c:v>187.109375</c:v>
                </c:pt>
                <c:pt idx="73003">
                  <c:v>187.11197916666666</c:v>
                </c:pt>
                <c:pt idx="73004">
                  <c:v>187.11458333333334</c:v>
                </c:pt>
                <c:pt idx="73005">
                  <c:v>187.1171875</c:v>
                </c:pt>
                <c:pt idx="73006">
                  <c:v>187.11979166666666</c:v>
                </c:pt>
                <c:pt idx="73007">
                  <c:v>187.12239583333334</c:v>
                </c:pt>
                <c:pt idx="73008">
                  <c:v>187.125</c:v>
                </c:pt>
                <c:pt idx="73009">
                  <c:v>187.12760416666666</c:v>
                </c:pt>
                <c:pt idx="73010">
                  <c:v>187.13020833333334</c:v>
                </c:pt>
                <c:pt idx="73011">
                  <c:v>187.1328125</c:v>
                </c:pt>
                <c:pt idx="73012">
                  <c:v>187.13541666666666</c:v>
                </c:pt>
                <c:pt idx="73013">
                  <c:v>187.13802083333334</c:v>
                </c:pt>
                <c:pt idx="73014">
                  <c:v>187.140625</c:v>
                </c:pt>
                <c:pt idx="73015">
                  <c:v>187.14322916666666</c:v>
                </c:pt>
                <c:pt idx="73016">
                  <c:v>187.14583333333334</c:v>
                </c:pt>
                <c:pt idx="73017">
                  <c:v>187.1484375</c:v>
                </c:pt>
                <c:pt idx="73018">
                  <c:v>187.15104166666666</c:v>
                </c:pt>
                <c:pt idx="73019">
                  <c:v>187.15364583333334</c:v>
                </c:pt>
                <c:pt idx="73020">
                  <c:v>187.15625</c:v>
                </c:pt>
                <c:pt idx="73021">
                  <c:v>187.15885416666666</c:v>
                </c:pt>
                <c:pt idx="73022">
                  <c:v>187.16145833333334</c:v>
                </c:pt>
                <c:pt idx="73023">
                  <c:v>187.1640625</c:v>
                </c:pt>
                <c:pt idx="73024">
                  <c:v>187.16666666666666</c:v>
                </c:pt>
                <c:pt idx="73025">
                  <c:v>187.16927083333334</c:v>
                </c:pt>
                <c:pt idx="73026">
                  <c:v>187.171875</c:v>
                </c:pt>
                <c:pt idx="73027">
                  <c:v>187.17447916666666</c:v>
                </c:pt>
                <c:pt idx="73028">
                  <c:v>187.17708333333334</c:v>
                </c:pt>
                <c:pt idx="73029">
                  <c:v>187.1796875</c:v>
                </c:pt>
                <c:pt idx="73030">
                  <c:v>187.18229166666666</c:v>
                </c:pt>
                <c:pt idx="73031">
                  <c:v>187.18489583333334</c:v>
                </c:pt>
                <c:pt idx="73032">
                  <c:v>187.1875</c:v>
                </c:pt>
                <c:pt idx="73033">
                  <c:v>187.19010416666666</c:v>
                </c:pt>
                <c:pt idx="73034">
                  <c:v>187.19270833333334</c:v>
                </c:pt>
                <c:pt idx="73035">
                  <c:v>187.1953125</c:v>
                </c:pt>
                <c:pt idx="73036">
                  <c:v>187.19791666666666</c:v>
                </c:pt>
                <c:pt idx="73037">
                  <c:v>187.20052083333334</c:v>
                </c:pt>
                <c:pt idx="73038">
                  <c:v>187.203125</c:v>
                </c:pt>
                <c:pt idx="73039">
                  <c:v>187.20572916666666</c:v>
                </c:pt>
                <c:pt idx="73040">
                  <c:v>187.20833333333334</c:v>
                </c:pt>
                <c:pt idx="73041">
                  <c:v>187.2109375</c:v>
                </c:pt>
                <c:pt idx="73042">
                  <c:v>187.21354166666666</c:v>
                </c:pt>
                <c:pt idx="73043">
                  <c:v>187.21614583333334</c:v>
                </c:pt>
                <c:pt idx="73044">
                  <c:v>187.21875</c:v>
                </c:pt>
                <c:pt idx="73045">
                  <c:v>187.22135416666666</c:v>
                </c:pt>
                <c:pt idx="73046">
                  <c:v>187.22395833333334</c:v>
                </c:pt>
                <c:pt idx="73047">
                  <c:v>187.2265625</c:v>
                </c:pt>
                <c:pt idx="73048">
                  <c:v>187.22916666666666</c:v>
                </c:pt>
                <c:pt idx="73049">
                  <c:v>187.23177083333334</c:v>
                </c:pt>
                <c:pt idx="73050">
                  <c:v>187.234375</c:v>
                </c:pt>
                <c:pt idx="73051">
                  <c:v>187.23697916666666</c:v>
                </c:pt>
                <c:pt idx="73052">
                  <c:v>187.23958333333334</c:v>
                </c:pt>
                <c:pt idx="73053">
                  <c:v>187.2421875</c:v>
                </c:pt>
                <c:pt idx="73054">
                  <c:v>187.24479166666666</c:v>
                </c:pt>
                <c:pt idx="73055">
                  <c:v>187.24739583333334</c:v>
                </c:pt>
                <c:pt idx="73056">
                  <c:v>187.25</c:v>
                </c:pt>
                <c:pt idx="73057">
                  <c:v>187.25260416666666</c:v>
                </c:pt>
                <c:pt idx="73058">
                  <c:v>187.25520833333334</c:v>
                </c:pt>
                <c:pt idx="73059">
                  <c:v>187.2578125</c:v>
                </c:pt>
                <c:pt idx="73060">
                  <c:v>187.26041666666666</c:v>
                </c:pt>
                <c:pt idx="73061">
                  <c:v>187.26302083333334</c:v>
                </c:pt>
                <c:pt idx="73062">
                  <c:v>187.265625</c:v>
                </c:pt>
                <c:pt idx="73063">
                  <c:v>187.26822916666666</c:v>
                </c:pt>
                <c:pt idx="73064">
                  <c:v>187.27083333333334</c:v>
                </c:pt>
                <c:pt idx="73065">
                  <c:v>187.2734375</c:v>
                </c:pt>
                <c:pt idx="73066">
                  <c:v>187.27604166666666</c:v>
                </c:pt>
                <c:pt idx="73067">
                  <c:v>187.27864583333334</c:v>
                </c:pt>
                <c:pt idx="73068">
                  <c:v>187.28125</c:v>
                </c:pt>
                <c:pt idx="73069">
                  <c:v>187.28385416666666</c:v>
                </c:pt>
                <c:pt idx="73070">
                  <c:v>187.28645833333334</c:v>
                </c:pt>
                <c:pt idx="73071">
                  <c:v>187.2890625</c:v>
                </c:pt>
                <c:pt idx="73072">
                  <c:v>187.29166666666666</c:v>
                </c:pt>
                <c:pt idx="73073">
                  <c:v>187.29427083333334</c:v>
                </c:pt>
                <c:pt idx="73074">
                  <c:v>187.296875</c:v>
                </c:pt>
                <c:pt idx="73075">
                  <c:v>187.29947916666666</c:v>
                </c:pt>
                <c:pt idx="73076">
                  <c:v>187.30208333333334</c:v>
                </c:pt>
                <c:pt idx="73077">
                  <c:v>187.3046875</c:v>
                </c:pt>
                <c:pt idx="73078">
                  <c:v>187.30729166666666</c:v>
                </c:pt>
                <c:pt idx="73079">
                  <c:v>187.30989583333334</c:v>
                </c:pt>
                <c:pt idx="73080">
                  <c:v>187.3125</c:v>
                </c:pt>
                <c:pt idx="73081">
                  <c:v>187.31510416666666</c:v>
                </c:pt>
                <c:pt idx="73082">
                  <c:v>187.31770833333334</c:v>
                </c:pt>
                <c:pt idx="73083">
                  <c:v>187.3203125</c:v>
                </c:pt>
                <c:pt idx="73084">
                  <c:v>187.32291666666666</c:v>
                </c:pt>
                <c:pt idx="73085">
                  <c:v>187.32552083333334</c:v>
                </c:pt>
                <c:pt idx="73086">
                  <c:v>187.328125</c:v>
                </c:pt>
                <c:pt idx="73087">
                  <c:v>187.33072916666666</c:v>
                </c:pt>
                <c:pt idx="73088">
                  <c:v>187.33333333333334</c:v>
                </c:pt>
                <c:pt idx="73089">
                  <c:v>187.3359375</c:v>
                </c:pt>
                <c:pt idx="73090">
                  <c:v>187.33854166666666</c:v>
                </c:pt>
                <c:pt idx="73091">
                  <c:v>187.34114583333334</c:v>
                </c:pt>
                <c:pt idx="73092">
                  <c:v>187.34375</c:v>
                </c:pt>
                <c:pt idx="73093">
                  <c:v>187.34635416666666</c:v>
                </c:pt>
                <c:pt idx="73094">
                  <c:v>187.34895833333334</c:v>
                </c:pt>
                <c:pt idx="73095">
                  <c:v>187.3515625</c:v>
                </c:pt>
                <c:pt idx="73096">
                  <c:v>187.35416666666666</c:v>
                </c:pt>
                <c:pt idx="73097">
                  <c:v>187.35677083333334</c:v>
                </c:pt>
                <c:pt idx="73098">
                  <c:v>187.359375</c:v>
                </c:pt>
                <c:pt idx="73099">
                  <c:v>187.36197916666666</c:v>
                </c:pt>
                <c:pt idx="73100">
                  <c:v>187.36458333333334</c:v>
                </c:pt>
                <c:pt idx="73101">
                  <c:v>187.3671875</c:v>
                </c:pt>
                <c:pt idx="73102">
                  <c:v>187.36979166666666</c:v>
                </c:pt>
                <c:pt idx="73103">
                  <c:v>187.37239583333334</c:v>
                </c:pt>
                <c:pt idx="73104">
                  <c:v>187.375</c:v>
                </c:pt>
                <c:pt idx="73105">
                  <c:v>187.37760416666666</c:v>
                </c:pt>
                <c:pt idx="73106">
                  <c:v>187.38020833333334</c:v>
                </c:pt>
                <c:pt idx="73107">
                  <c:v>187.3828125</c:v>
                </c:pt>
                <c:pt idx="73108">
                  <c:v>187.38541666666666</c:v>
                </c:pt>
                <c:pt idx="73109">
                  <c:v>187.38802083333334</c:v>
                </c:pt>
                <c:pt idx="73110">
                  <c:v>187.390625</c:v>
                </c:pt>
                <c:pt idx="73111">
                  <c:v>187.39322916666666</c:v>
                </c:pt>
                <c:pt idx="73112">
                  <c:v>187.39583333333334</c:v>
                </c:pt>
                <c:pt idx="73113">
                  <c:v>187.3984375</c:v>
                </c:pt>
                <c:pt idx="73114">
                  <c:v>187.40104166666666</c:v>
                </c:pt>
                <c:pt idx="73115">
                  <c:v>187.40364583333334</c:v>
                </c:pt>
                <c:pt idx="73116">
                  <c:v>187.40625</c:v>
                </c:pt>
                <c:pt idx="73117">
                  <c:v>187.40885416666666</c:v>
                </c:pt>
                <c:pt idx="73118">
                  <c:v>187.41145833333334</c:v>
                </c:pt>
                <c:pt idx="73119">
                  <c:v>187.4140625</c:v>
                </c:pt>
                <c:pt idx="73120">
                  <c:v>187.41666666666666</c:v>
                </c:pt>
                <c:pt idx="73121">
                  <c:v>187.41927083333334</c:v>
                </c:pt>
                <c:pt idx="73122">
                  <c:v>187.421875</c:v>
                </c:pt>
                <c:pt idx="73123">
                  <c:v>187.42447916666666</c:v>
                </c:pt>
                <c:pt idx="73124">
                  <c:v>187.42708333333334</c:v>
                </c:pt>
                <c:pt idx="73125">
                  <c:v>187.4296875</c:v>
                </c:pt>
                <c:pt idx="73126">
                  <c:v>187.43229166666666</c:v>
                </c:pt>
                <c:pt idx="73127">
                  <c:v>187.43489583333334</c:v>
                </c:pt>
                <c:pt idx="73128">
                  <c:v>187.4375</c:v>
                </c:pt>
                <c:pt idx="73129">
                  <c:v>187.44010416666666</c:v>
                </c:pt>
                <c:pt idx="73130">
                  <c:v>187.44270833333334</c:v>
                </c:pt>
                <c:pt idx="73131">
                  <c:v>187.4453125</c:v>
                </c:pt>
                <c:pt idx="73132">
                  <c:v>187.44791666666666</c:v>
                </c:pt>
                <c:pt idx="73133">
                  <c:v>187.45052083333334</c:v>
                </c:pt>
                <c:pt idx="73134">
                  <c:v>187.453125</c:v>
                </c:pt>
                <c:pt idx="73135">
                  <c:v>187.45572916666666</c:v>
                </c:pt>
                <c:pt idx="73136">
                  <c:v>187.45833333333334</c:v>
                </c:pt>
                <c:pt idx="73137">
                  <c:v>187.4609375</c:v>
                </c:pt>
                <c:pt idx="73138">
                  <c:v>187.46354166666666</c:v>
                </c:pt>
                <c:pt idx="73139">
                  <c:v>187.46614583333334</c:v>
                </c:pt>
                <c:pt idx="73140">
                  <c:v>187.46875</c:v>
                </c:pt>
                <c:pt idx="73141">
                  <c:v>187.47135416666666</c:v>
                </c:pt>
                <c:pt idx="73142">
                  <c:v>187.47395833333334</c:v>
                </c:pt>
                <c:pt idx="73143">
                  <c:v>187.4765625</c:v>
                </c:pt>
                <c:pt idx="73144">
                  <c:v>187.47916666666666</c:v>
                </c:pt>
                <c:pt idx="73145">
                  <c:v>187.48177083333334</c:v>
                </c:pt>
                <c:pt idx="73146">
                  <c:v>187.484375</c:v>
                </c:pt>
                <c:pt idx="73147">
                  <c:v>187.48697916666666</c:v>
                </c:pt>
                <c:pt idx="73148">
                  <c:v>187.48958333333334</c:v>
                </c:pt>
                <c:pt idx="73149">
                  <c:v>187.4921875</c:v>
                </c:pt>
                <c:pt idx="73150">
                  <c:v>187.49479166666666</c:v>
                </c:pt>
                <c:pt idx="73151">
                  <c:v>187.49739583333334</c:v>
                </c:pt>
                <c:pt idx="73152">
                  <c:v>187.5</c:v>
                </c:pt>
                <c:pt idx="73153">
                  <c:v>187.50260416666666</c:v>
                </c:pt>
                <c:pt idx="73154">
                  <c:v>187.50520833333334</c:v>
                </c:pt>
                <c:pt idx="73155">
                  <c:v>187.5078125</c:v>
                </c:pt>
                <c:pt idx="73156">
                  <c:v>187.51041666666666</c:v>
                </c:pt>
                <c:pt idx="73157">
                  <c:v>187.51302083333334</c:v>
                </c:pt>
                <c:pt idx="73158">
                  <c:v>187.515625</c:v>
                </c:pt>
                <c:pt idx="73159">
                  <c:v>187.51822916666666</c:v>
                </c:pt>
                <c:pt idx="73160">
                  <c:v>187.52083333333334</c:v>
                </c:pt>
                <c:pt idx="73161">
                  <c:v>187.5234375</c:v>
                </c:pt>
                <c:pt idx="73162">
                  <c:v>187.52604166666666</c:v>
                </c:pt>
                <c:pt idx="73163">
                  <c:v>187.52864583333334</c:v>
                </c:pt>
                <c:pt idx="73164">
                  <c:v>187.53125</c:v>
                </c:pt>
                <c:pt idx="73165">
                  <c:v>187.53385416666666</c:v>
                </c:pt>
                <c:pt idx="73166">
                  <c:v>187.53645833333334</c:v>
                </c:pt>
                <c:pt idx="73167">
                  <c:v>187.5390625</c:v>
                </c:pt>
                <c:pt idx="73168">
                  <c:v>187.54166666666666</c:v>
                </c:pt>
                <c:pt idx="73169">
                  <c:v>187.54427083333334</c:v>
                </c:pt>
                <c:pt idx="73170">
                  <c:v>187.546875</c:v>
                </c:pt>
                <c:pt idx="73171">
                  <c:v>187.54947916666666</c:v>
                </c:pt>
                <c:pt idx="73172">
                  <c:v>187.55208333333334</c:v>
                </c:pt>
                <c:pt idx="73173">
                  <c:v>187.5546875</c:v>
                </c:pt>
                <c:pt idx="73174">
                  <c:v>187.55729166666666</c:v>
                </c:pt>
                <c:pt idx="73175">
                  <c:v>187.55989583333334</c:v>
                </c:pt>
                <c:pt idx="73176">
                  <c:v>187.5625</c:v>
                </c:pt>
                <c:pt idx="73177">
                  <c:v>187.56510416666666</c:v>
                </c:pt>
                <c:pt idx="73178">
                  <c:v>187.56770833333334</c:v>
                </c:pt>
                <c:pt idx="73179">
                  <c:v>187.5703125</c:v>
                </c:pt>
                <c:pt idx="73180">
                  <c:v>187.57291666666666</c:v>
                </c:pt>
                <c:pt idx="73181">
                  <c:v>187.57552083333334</c:v>
                </c:pt>
                <c:pt idx="73182">
                  <c:v>187.578125</c:v>
                </c:pt>
                <c:pt idx="73183">
                  <c:v>187.58072916666666</c:v>
                </c:pt>
                <c:pt idx="73184">
                  <c:v>187.58333333333334</c:v>
                </c:pt>
                <c:pt idx="73185">
                  <c:v>187.5859375</c:v>
                </c:pt>
                <c:pt idx="73186">
                  <c:v>187.58854166666666</c:v>
                </c:pt>
                <c:pt idx="73187">
                  <c:v>187.59114583333334</c:v>
                </c:pt>
                <c:pt idx="73188">
                  <c:v>187.59375</c:v>
                </c:pt>
                <c:pt idx="73189">
                  <c:v>187.59635416666666</c:v>
                </c:pt>
                <c:pt idx="73190">
                  <c:v>187.59895833333334</c:v>
                </c:pt>
                <c:pt idx="73191">
                  <c:v>187.6015625</c:v>
                </c:pt>
                <c:pt idx="73192">
                  <c:v>187.60416666666666</c:v>
                </c:pt>
                <c:pt idx="73193">
                  <c:v>187.60677083333334</c:v>
                </c:pt>
                <c:pt idx="73194">
                  <c:v>187.609375</c:v>
                </c:pt>
                <c:pt idx="73195">
                  <c:v>187.61197916666666</c:v>
                </c:pt>
                <c:pt idx="73196">
                  <c:v>187.61458333333334</c:v>
                </c:pt>
                <c:pt idx="73197">
                  <c:v>187.6171875</c:v>
                </c:pt>
                <c:pt idx="73198">
                  <c:v>187.61979166666666</c:v>
                </c:pt>
                <c:pt idx="73199">
                  <c:v>187.62239583333334</c:v>
                </c:pt>
                <c:pt idx="73200">
                  <c:v>187.625</c:v>
                </c:pt>
                <c:pt idx="73201">
                  <c:v>187.62760416666666</c:v>
                </c:pt>
                <c:pt idx="73202">
                  <c:v>187.63020833333334</c:v>
                </c:pt>
                <c:pt idx="73203">
                  <c:v>187.6328125</c:v>
                </c:pt>
                <c:pt idx="73204">
                  <c:v>187.63541666666666</c:v>
                </c:pt>
                <c:pt idx="73205">
                  <c:v>187.63802083333334</c:v>
                </c:pt>
                <c:pt idx="73206">
                  <c:v>187.640625</c:v>
                </c:pt>
                <c:pt idx="73207">
                  <c:v>187.64322916666666</c:v>
                </c:pt>
                <c:pt idx="73208">
                  <c:v>187.64583333333334</c:v>
                </c:pt>
                <c:pt idx="73209">
                  <c:v>187.6484375</c:v>
                </c:pt>
                <c:pt idx="73210">
                  <c:v>187.65104166666666</c:v>
                </c:pt>
                <c:pt idx="73211">
                  <c:v>187.65364583333334</c:v>
                </c:pt>
                <c:pt idx="73212">
                  <c:v>187.65625</c:v>
                </c:pt>
                <c:pt idx="73213">
                  <c:v>187.65885416666666</c:v>
                </c:pt>
                <c:pt idx="73214">
                  <c:v>187.66145833333334</c:v>
                </c:pt>
                <c:pt idx="73215">
                  <c:v>187.6640625</c:v>
                </c:pt>
                <c:pt idx="73216">
                  <c:v>187.66666666666666</c:v>
                </c:pt>
                <c:pt idx="73217">
                  <c:v>187.66927083333334</c:v>
                </c:pt>
                <c:pt idx="73218">
                  <c:v>187.671875</c:v>
                </c:pt>
                <c:pt idx="73219">
                  <c:v>187.67447916666666</c:v>
                </c:pt>
                <c:pt idx="73220">
                  <c:v>187.67708333333334</c:v>
                </c:pt>
                <c:pt idx="73221">
                  <c:v>187.6796875</c:v>
                </c:pt>
                <c:pt idx="73222">
                  <c:v>187.68229166666666</c:v>
                </c:pt>
                <c:pt idx="73223">
                  <c:v>187.68489583333334</c:v>
                </c:pt>
                <c:pt idx="73224">
                  <c:v>187.6875</c:v>
                </c:pt>
                <c:pt idx="73225">
                  <c:v>187.69010416666666</c:v>
                </c:pt>
                <c:pt idx="73226">
                  <c:v>187.69270833333334</c:v>
                </c:pt>
                <c:pt idx="73227">
                  <c:v>187.6953125</c:v>
                </c:pt>
                <c:pt idx="73228">
                  <c:v>187.69791666666666</c:v>
                </c:pt>
                <c:pt idx="73229">
                  <c:v>187.70052083333334</c:v>
                </c:pt>
                <c:pt idx="73230">
                  <c:v>187.703125</c:v>
                </c:pt>
                <c:pt idx="73231">
                  <c:v>187.70572916666666</c:v>
                </c:pt>
                <c:pt idx="73232">
                  <c:v>187.70833333333334</c:v>
                </c:pt>
                <c:pt idx="73233">
                  <c:v>187.7109375</c:v>
                </c:pt>
                <c:pt idx="73234">
                  <c:v>187.71354166666666</c:v>
                </c:pt>
                <c:pt idx="73235">
                  <c:v>187.71614583333334</c:v>
                </c:pt>
                <c:pt idx="73236">
                  <c:v>187.71875</c:v>
                </c:pt>
                <c:pt idx="73237">
                  <c:v>187.72135416666666</c:v>
                </c:pt>
                <c:pt idx="73238">
                  <c:v>187.72395833333334</c:v>
                </c:pt>
                <c:pt idx="73239">
                  <c:v>187.7265625</c:v>
                </c:pt>
                <c:pt idx="73240">
                  <c:v>187.72916666666666</c:v>
                </c:pt>
                <c:pt idx="73241">
                  <c:v>187.73177083333334</c:v>
                </c:pt>
                <c:pt idx="73242">
                  <c:v>187.734375</c:v>
                </c:pt>
                <c:pt idx="73243">
                  <c:v>187.73697916666666</c:v>
                </c:pt>
                <c:pt idx="73244">
                  <c:v>187.73958333333334</c:v>
                </c:pt>
                <c:pt idx="73245">
                  <c:v>187.7421875</c:v>
                </c:pt>
                <c:pt idx="73246">
                  <c:v>187.74479166666666</c:v>
                </c:pt>
                <c:pt idx="73247">
                  <c:v>187.74739583333334</c:v>
                </c:pt>
                <c:pt idx="73248">
                  <c:v>187.75</c:v>
                </c:pt>
                <c:pt idx="73249">
                  <c:v>187.75260416666666</c:v>
                </c:pt>
                <c:pt idx="73250">
                  <c:v>187.75520833333334</c:v>
                </c:pt>
                <c:pt idx="73251">
                  <c:v>187.7578125</c:v>
                </c:pt>
                <c:pt idx="73252">
                  <c:v>187.76041666666666</c:v>
                </c:pt>
                <c:pt idx="73253">
                  <c:v>187.76302083333334</c:v>
                </c:pt>
                <c:pt idx="73254">
                  <c:v>187.765625</c:v>
                </c:pt>
                <c:pt idx="73255">
                  <c:v>187.76822916666666</c:v>
                </c:pt>
                <c:pt idx="73256">
                  <c:v>187.77083333333334</c:v>
                </c:pt>
                <c:pt idx="73257">
                  <c:v>187.7734375</c:v>
                </c:pt>
                <c:pt idx="73258">
                  <c:v>187.77604166666666</c:v>
                </c:pt>
                <c:pt idx="73259">
                  <c:v>187.77864583333334</c:v>
                </c:pt>
                <c:pt idx="73260">
                  <c:v>187.78125</c:v>
                </c:pt>
                <c:pt idx="73261">
                  <c:v>187.78385416666666</c:v>
                </c:pt>
                <c:pt idx="73262">
                  <c:v>187.78645833333334</c:v>
                </c:pt>
                <c:pt idx="73263">
                  <c:v>187.7890625</c:v>
                </c:pt>
                <c:pt idx="73264">
                  <c:v>187.79166666666666</c:v>
                </c:pt>
                <c:pt idx="73265">
                  <c:v>187.79427083333334</c:v>
                </c:pt>
                <c:pt idx="73266">
                  <c:v>187.796875</c:v>
                </c:pt>
                <c:pt idx="73267">
                  <c:v>187.79947916666666</c:v>
                </c:pt>
                <c:pt idx="73268">
                  <c:v>187.80208333333334</c:v>
                </c:pt>
                <c:pt idx="73269">
                  <c:v>187.8046875</c:v>
                </c:pt>
                <c:pt idx="73270">
                  <c:v>187.80729166666666</c:v>
                </c:pt>
                <c:pt idx="73271">
                  <c:v>187.80989583333334</c:v>
                </c:pt>
                <c:pt idx="73272">
                  <c:v>187.8125</c:v>
                </c:pt>
                <c:pt idx="73273">
                  <c:v>187.81510416666666</c:v>
                </c:pt>
                <c:pt idx="73274">
                  <c:v>187.81770833333334</c:v>
                </c:pt>
                <c:pt idx="73275">
                  <c:v>187.8203125</c:v>
                </c:pt>
                <c:pt idx="73276">
                  <c:v>187.82291666666666</c:v>
                </c:pt>
                <c:pt idx="73277">
                  <c:v>187.82552083333334</c:v>
                </c:pt>
                <c:pt idx="73278">
                  <c:v>187.828125</c:v>
                </c:pt>
                <c:pt idx="73279">
                  <c:v>187.83072916666666</c:v>
                </c:pt>
                <c:pt idx="73280">
                  <c:v>187.83333333333334</c:v>
                </c:pt>
                <c:pt idx="73281">
                  <c:v>187.8359375</c:v>
                </c:pt>
                <c:pt idx="73282">
                  <c:v>187.83854166666666</c:v>
                </c:pt>
                <c:pt idx="73283">
                  <c:v>187.84114583333334</c:v>
                </c:pt>
                <c:pt idx="73284">
                  <c:v>187.84375</c:v>
                </c:pt>
                <c:pt idx="73285">
                  <c:v>187.84635416666666</c:v>
                </c:pt>
                <c:pt idx="73286">
                  <c:v>187.84895833333334</c:v>
                </c:pt>
                <c:pt idx="73287">
                  <c:v>187.8515625</c:v>
                </c:pt>
                <c:pt idx="73288">
                  <c:v>187.85416666666666</c:v>
                </c:pt>
                <c:pt idx="73289">
                  <c:v>187.85677083333334</c:v>
                </c:pt>
                <c:pt idx="73290">
                  <c:v>187.859375</c:v>
                </c:pt>
                <c:pt idx="73291">
                  <c:v>187.86197916666666</c:v>
                </c:pt>
                <c:pt idx="73292">
                  <c:v>187.86458333333334</c:v>
                </c:pt>
                <c:pt idx="73293">
                  <c:v>187.8671875</c:v>
                </c:pt>
                <c:pt idx="73294">
                  <c:v>187.86979166666666</c:v>
                </c:pt>
                <c:pt idx="73295">
                  <c:v>187.87239583333334</c:v>
                </c:pt>
                <c:pt idx="73296">
                  <c:v>187.875</c:v>
                </c:pt>
                <c:pt idx="73297">
                  <c:v>187.87760416666666</c:v>
                </c:pt>
                <c:pt idx="73298">
                  <c:v>187.88020833333334</c:v>
                </c:pt>
                <c:pt idx="73299">
                  <c:v>187.8828125</c:v>
                </c:pt>
                <c:pt idx="73300">
                  <c:v>187.88541666666666</c:v>
                </c:pt>
                <c:pt idx="73301">
                  <c:v>187.88802083333334</c:v>
                </c:pt>
                <c:pt idx="73302">
                  <c:v>187.890625</c:v>
                </c:pt>
                <c:pt idx="73303">
                  <c:v>187.89322916666666</c:v>
                </c:pt>
                <c:pt idx="73304">
                  <c:v>187.89583333333334</c:v>
                </c:pt>
                <c:pt idx="73305">
                  <c:v>187.8984375</c:v>
                </c:pt>
                <c:pt idx="73306">
                  <c:v>187.90104166666666</c:v>
                </c:pt>
                <c:pt idx="73307">
                  <c:v>187.90364583333334</c:v>
                </c:pt>
                <c:pt idx="73308">
                  <c:v>187.90625</c:v>
                </c:pt>
                <c:pt idx="73309">
                  <c:v>187.90885416666666</c:v>
                </c:pt>
                <c:pt idx="73310">
                  <c:v>187.91145833333334</c:v>
                </c:pt>
                <c:pt idx="73311">
                  <c:v>187.9140625</c:v>
                </c:pt>
                <c:pt idx="73312">
                  <c:v>187.91666666666666</c:v>
                </c:pt>
                <c:pt idx="73313">
                  <c:v>187.91927083333334</c:v>
                </c:pt>
                <c:pt idx="73314">
                  <c:v>187.921875</c:v>
                </c:pt>
                <c:pt idx="73315">
                  <c:v>187.92447916666666</c:v>
                </c:pt>
                <c:pt idx="73316">
                  <c:v>187.92708333333334</c:v>
                </c:pt>
                <c:pt idx="73317">
                  <c:v>187.9296875</c:v>
                </c:pt>
                <c:pt idx="73318">
                  <c:v>187.93229166666666</c:v>
                </c:pt>
                <c:pt idx="73319">
                  <c:v>187.93489583333334</c:v>
                </c:pt>
                <c:pt idx="73320">
                  <c:v>187.9375</c:v>
                </c:pt>
                <c:pt idx="73321">
                  <c:v>187.94010416666666</c:v>
                </c:pt>
                <c:pt idx="73322">
                  <c:v>187.94270833333334</c:v>
                </c:pt>
                <c:pt idx="73323">
                  <c:v>187.9453125</c:v>
                </c:pt>
                <c:pt idx="73324">
                  <c:v>187.94791666666666</c:v>
                </c:pt>
                <c:pt idx="73325">
                  <c:v>187.95052083333334</c:v>
                </c:pt>
                <c:pt idx="73326">
                  <c:v>187.953125</c:v>
                </c:pt>
                <c:pt idx="73327">
                  <c:v>187.95572916666666</c:v>
                </c:pt>
                <c:pt idx="73328">
                  <c:v>187.95833333333334</c:v>
                </c:pt>
                <c:pt idx="73329">
                  <c:v>187.9609375</c:v>
                </c:pt>
                <c:pt idx="73330">
                  <c:v>187.96354166666666</c:v>
                </c:pt>
                <c:pt idx="73331">
                  <c:v>187.96614583333334</c:v>
                </c:pt>
                <c:pt idx="73332">
                  <c:v>187.96875</c:v>
                </c:pt>
                <c:pt idx="73333">
                  <c:v>187.97135416666666</c:v>
                </c:pt>
                <c:pt idx="73334">
                  <c:v>187.97395833333334</c:v>
                </c:pt>
                <c:pt idx="73335">
                  <c:v>187.9765625</c:v>
                </c:pt>
                <c:pt idx="73336">
                  <c:v>187.97916666666666</c:v>
                </c:pt>
                <c:pt idx="73337">
                  <c:v>187.98177083333334</c:v>
                </c:pt>
                <c:pt idx="73338">
                  <c:v>187.984375</c:v>
                </c:pt>
                <c:pt idx="73339">
                  <c:v>187.98697916666666</c:v>
                </c:pt>
                <c:pt idx="73340">
                  <c:v>187.98958333333334</c:v>
                </c:pt>
                <c:pt idx="73341">
                  <c:v>187.9921875</c:v>
                </c:pt>
                <c:pt idx="73342">
                  <c:v>187.99479166666666</c:v>
                </c:pt>
                <c:pt idx="73343">
                  <c:v>187.99739583333334</c:v>
                </c:pt>
                <c:pt idx="73344">
                  <c:v>188</c:v>
                </c:pt>
                <c:pt idx="73345">
                  <c:v>188.00260416666666</c:v>
                </c:pt>
                <c:pt idx="73346">
                  <c:v>188.00520833333334</c:v>
                </c:pt>
                <c:pt idx="73347">
                  <c:v>188.0078125</c:v>
                </c:pt>
                <c:pt idx="73348">
                  <c:v>188.01041666666666</c:v>
                </c:pt>
                <c:pt idx="73349">
                  <c:v>188.01302083333334</c:v>
                </c:pt>
                <c:pt idx="73350">
                  <c:v>188.015625</c:v>
                </c:pt>
                <c:pt idx="73351">
                  <c:v>188.01822916666666</c:v>
                </c:pt>
                <c:pt idx="73352">
                  <c:v>188.02083333333334</c:v>
                </c:pt>
                <c:pt idx="73353">
                  <c:v>188.0234375</c:v>
                </c:pt>
                <c:pt idx="73354">
                  <c:v>188.02604166666666</c:v>
                </c:pt>
                <c:pt idx="73355">
                  <c:v>188.02864583333334</c:v>
                </c:pt>
                <c:pt idx="73356">
                  <c:v>188.03125</c:v>
                </c:pt>
                <c:pt idx="73357">
                  <c:v>188.03385416666666</c:v>
                </c:pt>
                <c:pt idx="73358">
                  <c:v>188.03645833333334</c:v>
                </c:pt>
                <c:pt idx="73359">
                  <c:v>188.0390625</c:v>
                </c:pt>
                <c:pt idx="73360">
                  <c:v>188.04166666666666</c:v>
                </c:pt>
                <c:pt idx="73361">
                  <c:v>188.04427083333334</c:v>
                </c:pt>
                <c:pt idx="73362">
                  <c:v>188.046875</c:v>
                </c:pt>
                <c:pt idx="73363">
                  <c:v>188.04947916666666</c:v>
                </c:pt>
                <c:pt idx="73364">
                  <c:v>188.05208333333334</c:v>
                </c:pt>
                <c:pt idx="73365">
                  <c:v>188.0546875</c:v>
                </c:pt>
                <c:pt idx="73366">
                  <c:v>188.05729166666666</c:v>
                </c:pt>
                <c:pt idx="73367">
                  <c:v>188.05989583333334</c:v>
                </c:pt>
                <c:pt idx="73368">
                  <c:v>188.0625</c:v>
                </c:pt>
                <c:pt idx="73369">
                  <c:v>188.06510416666666</c:v>
                </c:pt>
                <c:pt idx="73370">
                  <c:v>188.06770833333334</c:v>
                </c:pt>
                <c:pt idx="73371">
                  <c:v>188.0703125</c:v>
                </c:pt>
                <c:pt idx="73372">
                  <c:v>188.07291666666666</c:v>
                </c:pt>
                <c:pt idx="73373">
                  <c:v>188.07552083333334</c:v>
                </c:pt>
                <c:pt idx="73374">
                  <c:v>188.078125</c:v>
                </c:pt>
                <c:pt idx="73375">
                  <c:v>188.08072916666666</c:v>
                </c:pt>
                <c:pt idx="73376">
                  <c:v>188.08333333333334</c:v>
                </c:pt>
                <c:pt idx="73377">
                  <c:v>188.0859375</c:v>
                </c:pt>
                <c:pt idx="73378">
                  <c:v>188.08854166666666</c:v>
                </c:pt>
                <c:pt idx="73379">
                  <c:v>188.09114583333334</c:v>
                </c:pt>
                <c:pt idx="73380">
                  <c:v>188.09375</c:v>
                </c:pt>
                <c:pt idx="73381">
                  <c:v>188.09635416666666</c:v>
                </c:pt>
                <c:pt idx="73382">
                  <c:v>188.09895833333334</c:v>
                </c:pt>
                <c:pt idx="73383">
                  <c:v>188.1015625</c:v>
                </c:pt>
                <c:pt idx="73384">
                  <c:v>188.10416666666666</c:v>
                </c:pt>
                <c:pt idx="73385">
                  <c:v>188.10677083333334</c:v>
                </c:pt>
                <c:pt idx="73386">
                  <c:v>188.109375</c:v>
                </c:pt>
                <c:pt idx="73387">
                  <c:v>188.11197916666666</c:v>
                </c:pt>
                <c:pt idx="73388">
                  <c:v>188.11458333333334</c:v>
                </c:pt>
                <c:pt idx="73389">
                  <c:v>188.1171875</c:v>
                </c:pt>
                <c:pt idx="73390">
                  <c:v>188.11979166666666</c:v>
                </c:pt>
                <c:pt idx="73391">
                  <c:v>188.12239583333334</c:v>
                </c:pt>
                <c:pt idx="73392">
                  <c:v>188.125</c:v>
                </c:pt>
                <c:pt idx="73393">
                  <c:v>188.12760416666666</c:v>
                </c:pt>
                <c:pt idx="73394">
                  <c:v>188.13020833333334</c:v>
                </c:pt>
                <c:pt idx="73395">
                  <c:v>188.1328125</c:v>
                </c:pt>
                <c:pt idx="73396">
                  <c:v>188.13541666666666</c:v>
                </c:pt>
                <c:pt idx="73397">
                  <c:v>188.13802083333334</c:v>
                </c:pt>
                <c:pt idx="73398">
                  <c:v>188.140625</c:v>
                </c:pt>
                <c:pt idx="73399">
                  <c:v>188.14322916666666</c:v>
                </c:pt>
                <c:pt idx="73400">
                  <c:v>188.14583333333334</c:v>
                </c:pt>
                <c:pt idx="73401">
                  <c:v>188.1484375</c:v>
                </c:pt>
                <c:pt idx="73402">
                  <c:v>188.15104166666666</c:v>
                </c:pt>
                <c:pt idx="73403">
                  <c:v>188.15364583333334</c:v>
                </c:pt>
                <c:pt idx="73404">
                  <c:v>188.15625</c:v>
                </c:pt>
                <c:pt idx="73405">
                  <c:v>188.15885416666666</c:v>
                </c:pt>
                <c:pt idx="73406">
                  <c:v>188.16145833333334</c:v>
                </c:pt>
                <c:pt idx="73407">
                  <c:v>188.1640625</c:v>
                </c:pt>
                <c:pt idx="73408">
                  <c:v>188.16666666666666</c:v>
                </c:pt>
                <c:pt idx="73409">
                  <c:v>188.16927083333334</c:v>
                </c:pt>
                <c:pt idx="73410">
                  <c:v>188.171875</c:v>
                </c:pt>
                <c:pt idx="73411">
                  <c:v>188.17447916666666</c:v>
                </c:pt>
                <c:pt idx="73412">
                  <c:v>188.17708333333334</c:v>
                </c:pt>
                <c:pt idx="73413">
                  <c:v>188.1796875</c:v>
                </c:pt>
                <c:pt idx="73414">
                  <c:v>188.18229166666666</c:v>
                </c:pt>
                <c:pt idx="73415">
                  <c:v>188.18489583333334</c:v>
                </c:pt>
                <c:pt idx="73416">
                  <c:v>188.1875</c:v>
                </c:pt>
                <c:pt idx="73417">
                  <c:v>188.19010416666666</c:v>
                </c:pt>
                <c:pt idx="73418">
                  <c:v>188.19270833333334</c:v>
                </c:pt>
                <c:pt idx="73419">
                  <c:v>188.1953125</c:v>
                </c:pt>
                <c:pt idx="73420">
                  <c:v>188.19791666666666</c:v>
                </c:pt>
                <c:pt idx="73421">
                  <c:v>188.20052083333334</c:v>
                </c:pt>
                <c:pt idx="73422">
                  <c:v>188.203125</c:v>
                </c:pt>
                <c:pt idx="73423">
                  <c:v>188.20572916666666</c:v>
                </c:pt>
                <c:pt idx="73424">
                  <c:v>188.20833333333334</c:v>
                </c:pt>
                <c:pt idx="73425">
                  <c:v>188.2109375</c:v>
                </c:pt>
                <c:pt idx="73426">
                  <c:v>188.21354166666666</c:v>
                </c:pt>
                <c:pt idx="73427">
                  <c:v>188.21614583333334</c:v>
                </c:pt>
                <c:pt idx="73428">
                  <c:v>188.21875</c:v>
                </c:pt>
                <c:pt idx="73429">
                  <c:v>188.22135416666666</c:v>
                </c:pt>
                <c:pt idx="73430">
                  <c:v>188.22395833333334</c:v>
                </c:pt>
                <c:pt idx="73431">
                  <c:v>188.2265625</c:v>
                </c:pt>
                <c:pt idx="73432">
                  <c:v>188.22916666666666</c:v>
                </c:pt>
                <c:pt idx="73433">
                  <c:v>188.23177083333334</c:v>
                </c:pt>
                <c:pt idx="73434">
                  <c:v>188.234375</c:v>
                </c:pt>
                <c:pt idx="73435">
                  <c:v>188.23697916666666</c:v>
                </c:pt>
                <c:pt idx="73436">
                  <c:v>188.23958333333334</c:v>
                </c:pt>
                <c:pt idx="73437">
                  <c:v>188.2421875</c:v>
                </c:pt>
                <c:pt idx="73438">
                  <c:v>188.24479166666666</c:v>
                </c:pt>
                <c:pt idx="73439">
                  <c:v>188.24739583333334</c:v>
                </c:pt>
                <c:pt idx="73440">
                  <c:v>188.25</c:v>
                </c:pt>
                <c:pt idx="73441">
                  <c:v>188.25260416666666</c:v>
                </c:pt>
                <c:pt idx="73442">
                  <c:v>188.25520833333334</c:v>
                </c:pt>
                <c:pt idx="73443">
                  <c:v>188.2578125</c:v>
                </c:pt>
                <c:pt idx="73444">
                  <c:v>188.26041666666666</c:v>
                </c:pt>
                <c:pt idx="73445">
                  <c:v>188.26302083333334</c:v>
                </c:pt>
                <c:pt idx="73446">
                  <c:v>188.265625</c:v>
                </c:pt>
                <c:pt idx="73447">
                  <c:v>188.26822916666666</c:v>
                </c:pt>
                <c:pt idx="73448">
                  <c:v>188.27083333333334</c:v>
                </c:pt>
                <c:pt idx="73449">
                  <c:v>188.2734375</c:v>
                </c:pt>
                <c:pt idx="73450">
                  <c:v>188.27604166666666</c:v>
                </c:pt>
                <c:pt idx="73451">
                  <c:v>188.27864583333334</c:v>
                </c:pt>
                <c:pt idx="73452">
                  <c:v>188.28125</c:v>
                </c:pt>
                <c:pt idx="73453">
                  <c:v>188.28385416666666</c:v>
                </c:pt>
                <c:pt idx="73454">
                  <c:v>188.28645833333334</c:v>
                </c:pt>
                <c:pt idx="73455">
                  <c:v>188.2890625</c:v>
                </c:pt>
                <c:pt idx="73456">
                  <c:v>188.29166666666666</c:v>
                </c:pt>
                <c:pt idx="73457">
                  <c:v>188.29427083333334</c:v>
                </c:pt>
                <c:pt idx="73458">
                  <c:v>188.296875</c:v>
                </c:pt>
                <c:pt idx="73459">
                  <c:v>188.29947916666666</c:v>
                </c:pt>
                <c:pt idx="73460">
                  <c:v>188.30208333333334</c:v>
                </c:pt>
                <c:pt idx="73461">
                  <c:v>188.3046875</c:v>
                </c:pt>
                <c:pt idx="73462">
                  <c:v>188.30729166666666</c:v>
                </c:pt>
                <c:pt idx="73463">
                  <c:v>188.30989583333334</c:v>
                </c:pt>
                <c:pt idx="73464">
                  <c:v>188.3125</c:v>
                </c:pt>
                <c:pt idx="73465">
                  <c:v>188.31510416666666</c:v>
                </c:pt>
                <c:pt idx="73466">
                  <c:v>188.31770833333334</c:v>
                </c:pt>
                <c:pt idx="73467">
                  <c:v>188.3203125</c:v>
                </c:pt>
                <c:pt idx="73468">
                  <c:v>188.32291666666666</c:v>
                </c:pt>
                <c:pt idx="73469">
                  <c:v>188.32552083333334</c:v>
                </c:pt>
                <c:pt idx="73470">
                  <c:v>188.328125</c:v>
                </c:pt>
                <c:pt idx="73471">
                  <c:v>188.33072916666666</c:v>
                </c:pt>
                <c:pt idx="73472">
                  <c:v>188.33333333333334</c:v>
                </c:pt>
                <c:pt idx="73473">
                  <c:v>188.3359375</c:v>
                </c:pt>
                <c:pt idx="73474">
                  <c:v>188.33854166666666</c:v>
                </c:pt>
                <c:pt idx="73475">
                  <c:v>188.34114583333334</c:v>
                </c:pt>
                <c:pt idx="73476">
                  <c:v>188.34375</c:v>
                </c:pt>
                <c:pt idx="73477">
                  <c:v>188.34635416666666</c:v>
                </c:pt>
                <c:pt idx="73478">
                  <c:v>188.34895833333334</c:v>
                </c:pt>
                <c:pt idx="73479">
                  <c:v>188.3515625</c:v>
                </c:pt>
                <c:pt idx="73480">
                  <c:v>188.35416666666666</c:v>
                </c:pt>
                <c:pt idx="73481">
                  <c:v>188.35677083333334</c:v>
                </c:pt>
                <c:pt idx="73482">
                  <c:v>188.359375</c:v>
                </c:pt>
                <c:pt idx="73483">
                  <c:v>188.36197916666666</c:v>
                </c:pt>
                <c:pt idx="73484">
                  <c:v>188.36458333333334</c:v>
                </c:pt>
                <c:pt idx="73485">
                  <c:v>188.3671875</c:v>
                </c:pt>
                <c:pt idx="73486">
                  <c:v>188.36979166666666</c:v>
                </c:pt>
                <c:pt idx="73487">
                  <c:v>188.37239583333334</c:v>
                </c:pt>
                <c:pt idx="73488">
                  <c:v>188.375</c:v>
                </c:pt>
                <c:pt idx="73489">
                  <c:v>188.37760416666666</c:v>
                </c:pt>
                <c:pt idx="73490">
                  <c:v>188.38020833333334</c:v>
                </c:pt>
                <c:pt idx="73491">
                  <c:v>188.3828125</c:v>
                </c:pt>
                <c:pt idx="73492">
                  <c:v>188.38541666666666</c:v>
                </c:pt>
                <c:pt idx="73493">
                  <c:v>188.38802083333334</c:v>
                </c:pt>
                <c:pt idx="73494">
                  <c:v>188.390625</c:v>
                </c:pt>
                <c:pt idx="73495">
                  <c:v>188.39322916666666</c:v>
                </c:pt>
                <c:pt idx="73496">
                  <c:v>188.39583333333334</c:v>
                </c:pt>
                <c:pt idx="73497">
                  <c:v>188.3984375</c:v>
                </c:pt>
                <c:pt idx="73498">
                  <c:v>188.40104166666666</c:v>
                </c:pt>
                <c:pt idx="73499">
                  <c:v>188.40364583333334</c:v>
                </c:pt>
                <c:pt idx="73500">
                  <c:v>188.40625</c:v>
                </c:pt>
                <c:pt idx="73501">
                  <c:v>188.40885416666666</c:v>
                </c:pt>
                <c:pt idx="73502">
                  <c:v>188.41145833333334</c:v>
                </c:pt>
                <c:pt idx="73503">
                  <c:v>188.4140625</c:v>
                </c:pt>
                <c:pt idx="73504">
                  <c:v>188.41666666666666</c:v>
                </c:pt>
                <c:pt idx="73505">
                  <c:v>188.41927083333334</c:v>
                </c:pt>
                <c:pt idx="73506">
                  <c:v>188.421875</c:v>
                </c:pt>
                <c:pt idx="73507">
                  <c:v>188.42447916666666</c:v>
                </c:pt>
                <c:pt idx="73508">
                  <c:v>188.42708333333334</c:v>
                </c:pt>
                <c:pt idx="73509">
                  <c:v>188.4296875</c:v>
                </c:pt>
                <c:pt idx="73510">
                  <c:v>188.43229166666666</c:v>
                </c:pt>
                <c:pt idx="73511">
                  <c:v>188.43489583333334</c:v>
                </c:pt>
                <c:pt idx="73512">
                  <c:v>188.4375</c:v>
                </c:pt>
                <c:pt idx="73513">
                  <c:v>188.44010416666666</c:v>
                </c:pt>
                <c:pt idx="73514">
                  <c:v>188.44270833333334</c:v>
                </c:pt>
                <c:pt idx="73515">
                  <c:v>188.4453125</c:v>
                </c:pt>
                <c:pt idx="73516">
                  <c:v>188.44791666666666</c:v>
                </c:pt>
                <c:pt idx="73517">
                  <c:v>188.45052083333334</c:v>
                </c:pt>
                <c:pt idx="73518">
                  <c:v>188.453125</c:v>
                </c:pt>
                <c:pt idx="73519">
                  <c:v>188.45572916666666</c:v>
                </c:pt>
                <c:pt idx="73520">
                  <c:v>188.45833333333334</c:v>
                </c:pt>
                <c:pt idx="73521">
                  <c:v>188.4609375</c:v>
                </c:pt>
                <c:pt idx="73522">
                  <c:v>188.46354166666666</c:v>
                </c:pt>
                <c:pt idx="73523">
                  <c:v>188.46614583333334</c:v>
                </c:pt>
                <c:pt idx="73524">
                  <c:v>188.46875</c:v>
                </c:pt>
                <c:pt idx="73525">
                  <c:v>188.47135416666666</c:v>
                </c:pt>
                <c:pt idx="73526">
                  <c:v>188.47395833333334</c:v>
                </c:pt>
                <c:pt idx="73527">
                  <c:v>188.4765625</c:v>
                </c:pt>
                <c:pt idx="73528">
                  <c:v>188.47916666666666</c:v>
                </c:pt>
                <c:pt idx="73529">
                  <c:v>188.48177083333334</c:v>
                </c:pt>
                <c:pt idx="73530">
                  <c:v>188.484375</c:v>
                </c:pt>
                <c:pt idx="73531">
                  <c:v>188.48697916666666</c:v>
                </c:pt>
                <c:pt idx="73532">
                  <c:v>188.48958333333334</c:v>
                </c:pt>
                <c:pt idx="73533">
                  <c:v>188.4921875</c:v>
                </c:pt>
                <c:pt idx="73534">
                  <c:v>188.49479166666666</c:v>
                </c:pt>
                <c:pt idx="73535">
                  <c:v>188.49739583333334</c:v>
                </c:pt>
                <c:pt idx="73536">
                  <c:v>188.5</c:v>
                </c:pt>
                <c:pt idx="73537">
                  <c:v>188.50260416666666</c:v>
                </c:pt>
                <c:pt idx="73538">
                  <c:v>188.50520833333334</c:v>
                </c:pt>
                <c:pt idx="73539">
                  <c:v>188.5078125</c:v>
                </c:pt>
                <c:pt idx="73540">
                  <c:v>188.51041666666666</c:v>
                </c:pt>
                <c:pt idx="73541">
                  <c:v>188.51302083333334</c:v>
                </c:pt>
                <c:pt idx="73542">
                  <c:v>188.515625</c:v>
                </c:pt>
                <c:pt idx="73543">
                  <c:v>188.51822916666666</c:v>
                </c:pt>
                <c:pt idx="73544">
                  <c:v>188.52083333333334</c:v>
                </c:pt>
                <c:pt idx="73545">
                  <c:v>188.5234375</c:v>
                </c:pt>
                <c:pt idx="73546">
                  <c:v>188.52604166666666</c:v>
                </c:pt>
                <c:pt idx="73547">
                  <c:v>188.52864583333334</c:v>
                </c:pt>
                <c:pt idx="73548">
                  <c:v>188.53125</c:v>
                </c:pt>
                <c:pt idx="73549">
                  <c:v>188.53385416666666</c:v>
                </c:pt>
                <c:pt idx="73550">
                  <c:v>188.53645833333334</c:v>
                </c:pt>
                <c:pt idx="73551">
                  <c:v>188.5390625</c:v>
                </c:pt>
                <c:pt idx="73552">
                  <c:v>188.54166666666666</c:v>
                </c:pt>
                <c:pt idx="73553">
                  <c:v>188.54427083333334</c:v>
                </c:pt>
                <c:pt idx="73554">
                  <c:v>188.546875</c:v>
                </c:pt>
                <c:pt idx="73555">
                  <c:v>188.54947916666666</c:v>
                </c:pt>
                <c:pt idx="73556">
                  <c:v>188.55208333333334</c:v>
                </c:pt>
                <c:pt idx="73557">
                  <c:v>188.5546875</c:v>
                </c:pt>
                <c:pt idx="73558">
                  <c:v>188.55729166666666</c:v>
                </c:pt>
                <c:pt idx="73559">
                  <c:v>188.55989583333334</c:v>
                </c:pt>
                <c:pt idx="73560">
                  <c:v>188.5625</c:v>
                </c:pt>
                <c:pt idx="73561">
                  <c:v>188.56510416666666</c:v>
                </c:pt>
                <c:pt idx="73562">
                  <c:v>188.56770833333334</c:v>
                </c:pt>
                <c:pt idx="73563">
                  <c:v>188.5703125</c:v>
                </c:pt>
                <c:pt idx="73564">
                  <c:v>188.57291666666666</c:v>
                </c:pt>
                <c:pt idx="73565">
                  <c:v>188.57552083333334</c:v>
                </c:pt>
                <c:pt idx="73566">
                  <c:v>188.578125</c:v>
                </c:pt>
                <c:pt idx="73567">
                  <c:v>188.58072916666666</c:v>
                </c:pt>
                <c:pt idx="73568">
                  <c:v>188.58333333333334</c:v>
                </c:pt>
                <c:pt idx="73569">
                  <c:v>188.5859375</c:v>
                </c:pt>
                <c:pt idx="73570">
                  <c:v>188.58854166666666</c:v>
                </c:pt>
                <c:pt idx="73571">
                  <c:v>188.59114583333334</c:v>
                </c:pt>
                <c:pt idx="73572">
                  <c:v>188.59375</c:v>
                </c:pt>
                <c:pt idx="73573">
                  <c:v>188.59635416666666</c:v>
                </c:pt>
                <c:pt idx="73574">
                  <c:v>188.59895833333334</c:v>
                </c:pt>
                <c:pt idx="73575">
                  <c:v>188.6015625</c:v>
                </c:pt>
                <c:pt idx="73576">
                  <c:v>188.60416666666666</c:v>
                </c:pt>
                <c:pt idx="73577">
                  <c:v>188.60677083333334</c:v>
                </c:pt>
                <c:pt idx="73578">
                  <c:v>188.609375</c:v>
                </c:pt>
                <c:pt idx="73579">
                  <c:v>188.61197916666666</c:v>
                </c:pt>
                <c:pt idx="73580">
                  <c:v>188.61458333333334</c:v>
                </c:pt>
                <c:pt idx="73581">
                  <c:v>188.6171875</c:v>
                </c:pt>
                <c:pt idx="73582">
                  <c:v>188.61979166666666</c:v>
                </c:pt>
                <c:pt idx="73583">
                  <c:v>188.62239583333334</c:v>
                </c:pt>
                <c:pt idx="73584">
                  <c:v>188.625</c:v>
                </c:pt>
                <c:pt idx="73585">
                  <c:v>188.62760416666666</c:v>
                </c:pt>
                <c:pt idx="73586">
                  <c:v>188.63020833333334</c:v>
                </c:pt>
                <c:pt idx="73587">
                  <c:v>188.6328125</c:v>
                </c:pt>
                <c:pt idx="73588">
                  <c:v>188.63541666666666</c:v>
                </c:pt>
                <c:pt idx="73589">
                  <c:v>188.63802083333334</c:v>
                </c:pt>
                <c:pt idx="73590">
                  <c:v>188.640625</c:v>
                </c:pt>
                <c:pt idx="73591">
                  <c:v>188.64322916666666</c:v>
                </c:pt>
                <c:pt idx="73592">
                  <c:v>188.64583333333334</c:v>
                </c:pt>
                <c:pt idx="73593">
                  <c:v>188.6484375</c:v>
                </c:pt>
                <c:pt idx="73594">
                  <c:v>188.65104166666666</c:v>
                </c:pt>
                <c:pt idx="73595">
                  <c:v>188.65364583333334</c:v>
                </c:pt>
                <c:pt idx="73596">
                  <c:v>188.65625</c:v>
                </c:pt>
                <c:pt idx="73597">
                  <c:v>188.65885416666666</c:v>
                </c:pt>
                <c:pt idx="73598">
                  <c:v>188.66145833333334</c:v>
                </c:pt>
                <c:pt idx="73599">
                  <c:v>188.6640625</c:v>
                </c:pt>
                <c:pt idx="73600">
                  <c:v>188.66666666666666</c:v>
                </c:pt>
                <c:pt idx="73601">
                  <c:v>188.66927083333334</c:v>
                </c:pt>
                <c:pt idx="73602">
                  <c:v>188.671875</c:v>
                </c:pt>
                <c:pt idx="73603">
                  <c:v>188.67447916666666</c:v>
                </c:pt>
                <c:pt idx="73604">
                  <c:v>188.67708333333334</c:v>
                </c:pt>
                <c:pt idx="73605">
                  <c:v>188.6796875</c:v>
                </c:pt>
                <c:pt idx="73606">
                  <c:v>188.68229166666666</c:v>
                </c:pt>
                <c:pt idx="73607">
                  <c:v>188.68489583333334</c:v>
                </c:pt>
                <c:pt idx="73608">
                  <c:v>188.6875</c:v>
                </c:pt>
                <c:pt idx="73609">
                  <c:v>188.69010416666666</c:v>
                </c:pt>
                <c:pt idx="73610">
                  <c:v>188.69270833333334</c:v>
                </c:pt>
                <c:pt idx="73611">
                  <c:v>188.6953125</c:v>
                </c:pt>
                <c:pt idx="73612">
                  <c:v>188.69791666666666</c:v>
                </c:pt>
                <c:pt idx="73613">
                  <c:v>188.70052083333334</c:v>
                </c:pt>
                <c:pt idx="73614">
                  <c:v>188.703125</c:v>
                </c:pt>
                <c:pt idx="73615">
                  <c:v>188.70572916666666</c:v>
                </c:pt>
                <c:pt idx="73616">
                  <c:v>188.70833333333334</c:v>
                </c:pt>
                <c:pt idx="73617">
                  <c:v>188.7109375</c:v>
                </c:pt>
                <c:pt idx="73618">
                  <c:v>188.71354166666666</c:v>
                </c:pt>
                <c:pt idx="73619">
                  <c:v>188.71614583333334</c:v>
                </c:pt>
                <c:pt idx="73620">
                  <c:v>188.71875</c:v>
                </c:pt>
                <c:pt idx="73621">
                  <c:v>188.72135416666666</c:v>
                </c:pt>
                <c:pt idx="73622">
                  <c:v>188.72395833333334</c:v>
                </c:pt>
                <c:pt idx="73623">
                  <c:v>188.7265625</c:v>
                </c:pt>
                <c:pt idx="73624">
                  <c:v>188.72916666666666</c:v>
                </c:pt>
                <c:pt idx="73625">
                  <c:v>188.73177083333334</c:v>
                </c:pt>
                <c:pt idx="73626">
                  <c:v>188.734375</c:v>
                </c:pt>
                <c:pt idx="73627">
                  <c:v>188.73697916666666</c:v>
                </c:pt>
                <c:pt idx="73628">
                  <c:v>188.73958333333334</c:v>
                </c:pt>
                <c:pt idx="73629">
                  <c:v>188.7421875</c:v>
                </c:pt>
                <c:pt idx="73630">
                  <c:v>188.74479166666666</c:v>
                </c:pt>
                <c:pt idx="73631">
                  <c:v>188.74739583333334</c:v>
                </c:pt>
                <c:pt idx="73632">
                  <c:v>188.75</c:v>
                </c:pt>
                <c:pt idx="73633">
                  <c:v>188.75260416666666</c:v>
                </c:pt>
                <c:pt idx="73634">
                  <c:v>188.75520833333334</c:v>
                </c:pt>
                <c:pt idx="73635">
                  <c:v>188.7578125</c:v>
                </c:pt>
                <c:pt idx="73636">
                  <c:v>188.76041666666666</c:v>
                </c:pt>
                <c:pt idx="73637">
                  <c:v>188.76302083333334</c:v>
                </c:pt>
                <c:pt idx="73638">
                  <c:v>188.765625</c:v>
                </c:pt>
                <c:pt idx="73639">
                  <c:v>188.76822916666666</c:v>
                </c:pt>
                <c:pt idx="73640">
                  <c:v>188.77083333333334</c:v>
                </c:pt>
                <c:pt idx="73641">
                  <c:v>188.7734375</c:v>
                </c:pt>
                <c:pt idx="73642">
                  <c:v>188.77604166666666</c:v>
                </c:pt>
                <c:pt idx="73643">
                  <c:v>188.77864583333334</c:v>
                </c:pt>
                <c:pt idx="73644">
                  <c:v>188.78125</c:v>
                </c:pt>
                <c:pt idx="73645">
                  <c:v>188.78385416666666</c:v>
                </c:pt>
                <c:pt idx="73646">
                  <c:v>188.78645833333334</c:v>
                </c:pt>
                <c:pt idx="73647">
                  <c:v>188.7890625</c:v>
                </c:pt>
                <c:pt idx="73648">
                  <c:v>188.79166666666666</c:v>
                </c:pt>
                <c:pt idx="73649">
                  <c:v>188.79427083333334</c:v>
                </c:pt>
                <c:pt idx="73650">
                  <c:v>188.796875</c:v>
                </c:pt>
                <c:pt idx="73651">
                  <c:v>188.79947916666666</c:v>
                </c:pt>
                <c:pt idx="73652">
                  <c:v>188.80208333333334</c:v>
                </c:pt>
                <c:pt idx="73653">
                  <c:v>188.8046875</c:v>
                </c:pt>
                <c:pt idx="73654">
                  <c:v>188.80729166666666</c:v>
                </c:pt>
                <c:pt idx="73655">
                  <c:v>188.80989583333334</c:v>
                </c:pt>
                <c:pt idx="73656">
                  <c:v>188.8125</c:v>
                </c:pt>
                <c:pt idx="73657">
                  <c:v>188.81510416666666</c:v>
                </c:pt>
                <c:pt idx="73658">
                  <c:v>188.81770833333334</c:v>
                </c:pt>
                <c:pt idx="73659">
                  <c:v>188.8203125</c:v>
                </c:pt>
                <c:pt idx="73660">
                  <c:v>188.82291666666666</c:v>
                </c:pt>
                <c:pt idx="73661">
                  <c:v>188.82552083333334</c:v>
                </c:pt>
                <c:pt idx="73662">
                  <c:v>188.828125</c:v>
                </c:pt>
                <c:pt idx="73663">
                  <c:v>188.83072916666666</c:v>
                </c:pt>
                <c:pt idx="73664">
                  <c:v>188.83333333333334</c:v>
                </c:pt>
                <c:pt idx="73665">
                  <c:v>188.8359375</c:v>
                </c:pt>
                <c:pt idx="73666">
                  <c:v>188.83854166666666</c:v>
                </c:pt>
                <c:pt idx="73667">
                  <c:v>188.84114583333334</c:v>
                </c:pt>
                <c:pt idx="73668">
                  <c:v>188.84375</c:v>
                </c:pt>
                <c:pt idx="73669">
                  <c:v>188.84635416666666</c:v>
                </c:pt>
                <c:pt idx="73670">
                  <c:v>188.84895833333334</c:v>
                </c:pt>
                <c:pt idx="73671">
                  <c:v>188.8515625</c:v>
                </c:pt>
                <c:pt idx="73672">
                  <c:v>188.85416666666666</c:v>
                </c:pt>
                <c:pt idx="73673">
                  <c:v>188.85677083333334</c:v>
                </c:pt>
                <c:pt idx="73674">
                  <c:v>188.859375</c:v>
                </c:pt>
                <c:pt idx="73675">
                  <c:v>188.86197916666666</c:v>
                </c:pt>
                <c:pt idx="73676">
                  <c:v>188.86458333333334</c:v>
                </c:pt>
                <c:pt idx="73677">
                  <c:v>188.8671875</c:v>
                </c:pt>
                <c:pt idx="73678">
                  <c:v>188.86979166666666</c:v>
                </c:pt>
                <c:pt idx="73679">
                  <c:v>188.87239583333334</c:v>
                </c:pt>
                <c:pt idx="73680">
                  <c:v>188.875</c:v>
                </c:pt>
                <c:pt idx="73681">
                  <c:v>188.87760416666666</c:v>
                </c:pt>
                <c:pt idx="73682">
                  <c:v>188.88020833333334</c:v>
                </c:pt>
                <c:pt idx="73683">
                  <c:v>188.8828125</c:v>
                </c:pt>
                <c:pt idx="73684">
                  <c:v>188.88541666666666</c:v>
                </c:pt>
                <c:pt idx="73685">
                  <c:v>188.88802083333334</c:v>
                </c:pt>
                <c:pt idx="73686">
                  <c:v>188.890625</c:v>
                </c:pt>
                <c:pt idx="73687">
                  <c:v>188.89322916666666</c:v>
                </c:pt>
                <c:pt idx="73688">
                  <c:v>188.89583333333334</c:v>
                </c:pt>
                <c:pt idx="73689">
                  <c:v>188.8984375</c:v>
                </c:pt>
                <c:pt idx="73690">
                  <c:v>188.90104166666666</c:v>
                </c:pt>
                <c:pt idx="73691">
                  <c:v>188.90364583333334</c:v>
                </c:pt>
                <c:pt idx="73692">
                  <c:v>188.90625</c:v>
                </c:pt>
                <c:pt idx="73693">
                  <c:v>188.90885416666666</c:v>
                </c:pt>
                <c:pt idx="73694">
                  <c:v>188.91145833333334</c:v>
                </c:pt>
                <c:pt idx="73695">
                  <c:v>188.9140625</c:v>
                </c:pt>
                <c:pt idx="73696">
                  <c:v>188.91666666666666</c:v>
                </c:pt>
                <c:pt idx="73697">
                  <c:v>188.91927083333334</c:v>
                </c:pt>
                <c:pt idx="73698">
                  <c:v>188.921875</c:v>
                </c:pt>
                <c:pt idx="73699">
                  <c:v>188.92447916666666</c:v>
                </c:pt>
                <c:pt idx="73700">
                  <c:v>188.92708333333334</c:v>
                </c:pt>
                <c:pt idx="73701">
                  <c:v>188.9296875</c:v>
                </c:pt>
                <c:pt idx="73702">
                  <c:v>188.93229166666666</c:v>
                </c:pt>
                <c:pt idx="73703">
                  <c:v>188.93489583333334</c:v>
                </c:pt>
                <c:pt idx="73704">
                  <c:v>188.9375</c:v>
                </c:pt>
                <c:pt idx="73705">
                  <c:v>188.94010416666666</c:v>
                </c:pt>
                <c:pt idx="73706">
                  <c:v>188.94270833333334</c:v>
                </c:pt>
                <c:pt idx="73707">
                  <c:v>188.9453125</c:v>
                </c:pt>
                <c:pt idx="73708">
                  <c:v>188.94791666666666</c:v>
                </c:pt>
                <c:pt idx="73709">
                  <c:v>188.95052083333334</c:v>
                </c:pt>
                <c:pt idx="73710">
                  <c:v>188.953125</c:v>
                </c:pt>
                <c:pt idx="73711">
                  <c:v>188.95572916666666</c:v>
                </c:pt>
                <c:pt idx="73712">
                  <c:v>188.95833333333334</c:v>
                </c:pt>
                <c:pt idx="73713">
                  <c:v>188.9609375</c:v>
                </c:pt>
                <c:pt idx="73714">
                  <c:v>188.96354166666666</c:v>
                </c:pt>
                <c:pt idx="73715">
                  <c:v>188.96614583333334</c:v>
                </c:pt>
                <c:pt idx="73716">
                  <c:v>188.96875</c:v>
                </c:pt>
                <c:pt idx="73717">
                  <c:v>188.97135416666666</c:v>
                </c:pt>
                <c:pt idx="73718">
                  <c:v>188.97395833333334</c:v>
                </c:pt>
                <c:pt idx="73719">
                  <c:v>188.9765625</c:v>
                </c:pt>
                <c:pt idx="73720">
                  <c:v>188.97916666666666</c:v>
                </c:pt>
                <c:pt idx="73721">
                  <c:v>188.98177083333334</c:v>
                </c:pt>
                <c:pt idx="73722">
                  <c:v>188.984375</c:v>
                </c:pt>
                <c:pt idx="73723">
                  <c:v>188.98697916666666</c:v>
                </c:pt>
                <c:pt idx="73724">
                  <c:v>188.98958333333334</c:v>
                </c:pt>
                <c:pt idx="73725">
                  <c:v>188.9921875</c:v>
                </c:pt>
                <c:pt idx="73726">
                  <c:v>188.99479166666666</c:v>
                </c:pt>
                <c:pt idx="73727">
                  <c:v>188.99739583333334</c:v>
                </c:pt>
                <c:pt idx="73728">
                  <c:v>189</c:v>
                </c:pt>
                <c:pt idx="73729">
                  <c:v>189.00260416666666</c:v>
                </c:pt>
                <c:pt idx="73730">
                  <c:v>189.00520833333334</c:v>
                </c:pt>
                <c:pt idx="73731">
                  <c:v>189.0078125</c:v>
                </c:pt>
                <c:pt idx="73732">
                  <c:v>189.01041666666666</c:v>
                </c:pt>
                <c:pt idx="73733">
                  <c:v>189.01302083333334</c:v>
                </c:pt>
                <c:pt idx="73734">
                  <c:v>189.015625</c:v>
                </c:pt>
                <c:pt idx="73735">
                  <c:v>189.01822916666666</c:v>
                </c:pt>
                <c:pt idx="73736">
                  <c:v>189.02083333333334</c:v>
                </c:pt>
                <c:pt idx="73737">
                  <c:v>189.0234375</c:v>
                </c:pt>
                <c:pt idx="73738">
                  <c:v>189.02604166666666</c:v>
                </c:pt>
                <c:pt idx="73739">
                  <c:v>189.02864583333334</c:v>
                </c:pt>
                <c:pt idx="73740">
                  <c:v>189.03125</c:v>
                </c:pt>
                <c:pt idx="73741">
                  <c:v>189.03385416666666</c:v>
                </c:pt>
                <c:pt idx="73742">
                  <c:v>189.03645833333334</c:v>
                </c:pt>
                <c:pt idx="73743">
                  <c:v>189.0390625</c:v>
                </c:pt>
                <c:pt idx="73744">
                  <c:v>189.04166666666666</c:v>
                </c:pt>
                <c:pt idx="73745">
                  <c:v>189.04427083333334</c:v>
                </c:pt>
                <c:pt idx="73746">
                  <c:v>189.046875</c:v>
                </c:pt>
                <c:pt idx="73747">
                  <c:v>189.04947916666666</c:v>
                </c:pt>
                <c:pt idx="73748">
                  <c:v>189.05208333333334</c:v>
                </c:pt>
                <c:pt idx="73749">
                  <c:v>189.0546875</c:v>
                </c:pt>
                <c:pt idx="73750">
                  <c:v>189.05729166666666</c:v>
                </c:pt>
                <c:pt idx="73751">
                  <c:v>189.05989583333334</c:v>
                </c:pt>
                <c:pt idx="73752">
                  <c:v>189.0625</c:v>
                </c:pt>
                <c:pt idx="73753">
                  <c:v>189.06510416666666</c:v>
                </c:pt>
                <c:pt idx="73754">
                  <c:v>189.06770833333334</c:v>
                </c:pt>
                <c:pt idx="73755">
                  <c:v>189.0703125</c:v>
                </c:pt>
                <c:pt idx="73756">
                  <c:v>189.07291666666666</c:v>
                </c:pt>
                <c:pt idx="73757">
                  <c:v>189.07552083333334</c:v>
                </c:pt>
                <c:pt idx="73758">
                  <c:v>189.078125</c:v>
                </c:pt>
                <c:pt idx="73759">
                  <c:v>189.08072916666666</c:v>
                </c:pt>
                <c:pt idx="73760">
                  <c:v>189.08333333333334</c:v>
                </c:pt>
                <c:pt idx="73761">
                  <c:v>189.0859375</c:v>
                </c:pt>
                <c:pt idx="73762">
                  <c:v>189.08854166666666</c:v>
                </c:pt>
                <c:pt idx="73763">
                  <c:v>189.09114583333334</c:v>
                </c:pt>
                <c:pt idx="73764">
                  <c:v>189.09375</c:v>
                </c:pt>
                <c:pt idx="73765">
                  <c:v>189.09635416666666</c:v>
                </c:pt>
                <c:pt idx="73766">
                  <c:v>189.09895833333334</c:v>
                </c:pt>
                <c:pt idx="73767">
                  <c:v>189.1015625</c:v>
                </c:pt>
                <c:pt idx="73768">
                  <c:v>189.10416666666666</c:v>
                </c:pt>
                <c:pt idx="73769">
                  <c:v>189.10677083333334</c:v>
                </c:pt>
                <c:pt idx="73770">
                  <c:v>189.109375</c:v>
                </c:pt>
                <c:pt idx="73771">
                  <c:v>189.11197916666666</c:v>
                </c:pt>
                <c:pt idx="73772">
                  <c:v>189.11458333333334</c:v>
                </c:pt>
                <c:pt idx="73773">
                  <c:v>189.1171875</c:v>
                </c:pt>
                <c:pt idx="73774">
                  <c:v>189.11979166666666</c:v>
                </c:pt>
                <c:pt idx="73775">
                  <c:v>189.12239583333334</c:v>
                </c:pt>
                <c:pt idx="73776">
                  <c:v>189.125</c:v>
                </c:pt>
                <c:pt idx="73777">
                  <c:v>189.12760416666666</c:v>
                </c:pt>
                <c:pt idx="73778">
                  <c:v>189.13020833333334</c:v>
                </c:pt>
                <c:pt idx="73779">
                  <c:v>189.1328125</c:v>
                </c:pt>
                <c:pt idx="73780">
                  <c:v>189.13541666666666</c:v>
                </c:pt>
                <c:pt idx="73781">
                  <c:v>189.13802083333334</c:v>
                </c:pt>
                <c:pt idx="73782">
                  <c:v>189.140625</c:v>
                </c:pt>
                <c:pt idx="73783">
                  <c:v>189.14322916666666</c:v>
                </c:pt>
                <c:pt idx="73784">
                  <c:v>189.14583333333334</c:v>
                </c:pt>
                <c:pt idx="73785">
                  <c:v>189.1484375</c:v>
                </c:pt>
                <c:pt idx="73786">
                  <c:v>189.15104166666666</c:v>
                </c:pt>
                <c:pt idx="73787">
                  <c:v>189.15364583333334</c:v>
                </c:pt>
                <c:pt idx="73788">
                  <c:v>189.15625</c:v>
                </c:pt>
                <c:pt idx="73789">
                  <c:v>189.15885416666666</c:v>
                </c:pt>
                <c:pt idx="73790">
                  <c:v>189.16145833333334</c:v>
                </c:pt>
                <c:pt idx="73791">
                  <c:v>189.1640625</c:v>
                </c:pt>
                <c:pt idx="73792">
                  <c:v>189.16666666666666</c:v>
                </c:pt>
                <c:pt idx="73793">
                  <c:v>189.16927083333334</c:v>
                </c:pt>
                <c:pt idx="73794">
                  <c:v>189.171875</c:v>
                </c:pt>
                <c:pt idx="73795">
                  <c:v>189.17447916666666</c:v>
                </c:pt>
                <c:pt idx="73796">
                  <c:v>189.17708333333334</c:v>
                </c:pt>
                <c:pt idx="73797">
                  <c:v>189.1796875</c:v>
                </c:pt>
                <c:pt idx="73798">
                  <c:v>189.18229166666666</c:v>
                </c:pt>
                <c:pt idx="73799">
                  <c:v>189.18489583333334</c:v>
                </c:pt>
                <c:pt idx="73800">
                  <c:v>189.1875</c:v>
                </c:pt>
                <c:pt idx="73801">
                  <c:v>189.19010416666666</c:v>
                </c:pt>
                <c:pt idx="73802">
                  <c:v>189.19270833333334</c:v>
                </c:pt>
                <c:pt idx="73803">
                  <c:v>189.1953125</c:v>
                </c:pt>
                <c:pt idx="73804">
                  <c:v>189.19791666666666</c:v>
                </c:pt>
                <c:pt idx="73805">
                  <c:v>189.20052083333334</c:v>
                </c:pt>
                <c:pt idx="73806">
                  <c:v>189.203125</c:v>
                </c:pt>
                <c:pt idx="73807">
                  <c:v>189.20572916666666</c:v>
                </c:pt>
                <c:pt idx="73808">
                  <c:v>189.20833333333334</c:v>
                </c:pt>
                <c:pt idx="73809">
                  <c:v>189.2109375</c:v>
                </c:pt>
                <c:pt idx="73810">
                  <c:v>189.21354166666666</c:v>
                </c:pt>
                <c:pt idx="73811">
                  <c:v>189.21614583333334</c:v>
                </c:pt>
                <c:pt idx="73812">
                  <c:v>189.21875</c:v>
                </c:pt>
                <c:pt idx="73813">
                  <c:v>189.22135416666666</c:v>
                </c:pt>
                <c:pt idx="73814">
                  <c:v>189.22395833333334</c:v>
                </c:pt>
                <c:pt idx="73815">
                  <c:v>189.2265625</c:v>
                </c:pt>
                <c:pt idx="73816">
                  <c:v>189.22916666666666</c:v>
                </c:pt>
                <c:pt idx="73817">
                  <c:v>189.23177083333334</c:v>
                </c:pt>
                <c:pt idx="73818">
                  <c:v>189.234375</c:v>
                </c:pt>
                <c:pt idx="73819">
                  <c:v>189.23697916666666</c:v>
                </c:pt>
                <c:pt idx="73820">
                  <c:v>189.23958333333334</c:v>
                </c:pt>
                <c:pt idx="73821">
                  <c:v>189.2421875</c:v>
                </c:pt>
                <c:pt idx="73822">
                  <c:v>189.24479166666666</c:v>
                </c:pt>
                <c:pt idx="73823">
                  <c:v>189.24739583333334</c:v>
                </c:pt>
                <c:pt idx="73824">
                  <c:v>189.25</c:v>
                </c:pt>
                <c:pt idx="73825">
                  <c:v>189.25260416666666</c:v>
                </c:pt>
                <c:pt idx="73826">
                  <c:v>189.25520833333334</c:v>
                </c:pt>
                <c:pt idx="73827">
                  <c:v>189.2578125</c:v>
                </c:pt>
                <c:pt idx="73828">
                  <c:v>189.26041666666666</c:v>
                </c:pt>
                <c:pt idx="73829">
                  <c:v>189.26302083333334</c:v>
                </c:pt>
                <c:pt idx="73830">
                  <c:v>189.265625</c:v>
                </c:pt>
                <c:pt idx="73831">
                  <c:v>189.26822916666666</c:v>
                </c:pt>
                <c:pt idx="73832">
                  <c:v>189.27083333333334</c:v>
                </c:pt>
                <c:pt idx="73833">
                  <c:v>189.2734375</c:v>
                </c:pt>
                <c:pt idx="73834">
                  <c:v>189.27604166666666</c:v>
                </c:pt>
                <c:pt idx="73835">
                  <c:v>189.27864583333334</c:v>
                </c:pt>
                <c:pt idx="73836">
                  <c:v>189.28125</c:v>
                </c:pt>
                <c:pt idx="73837">
                  <c:v>189.28385416666666</c:v>
                </c:pt>
                <c:pt idx="73838">
                  <c:v>189.28645833333334</c:v>
                </c:pt>
                <c:pt idx="73839">
                  <c:v>189.2890625</c:v>
                </c:pt>
                <c:pt idx="73840">
                  <c:v>189.29166666666666</c:v>
                </c:pt>
                <c:pt idx="73841">
                  <c:v>189.29427083333334</c:v>
                </c:pt>
                <c:pt idx="73842">
                  <c:v>189.296875</c:v>
                </c:pt>
                <c:pt idx="73843">
                  <c:v>189.29947916666666</c:v>
                </c:pt>
                <c:pt idx="73844">
                  <c:v>189.30208333333334</c:v>
                </c:pt>
                <c:pt idx="73845">
                  <c:v>189.3046875</c:v>
                </c:pt>
                <c:pt idx="73846">
                  <c:v>189.30729166666666</c:v>
                </c:pt>
                <c:pt idx="73847">
                  <c:v>189.30989583333334</c:v>
                </c:pt>
                <c:pt idx="73848">
                  <c:v>189.3125</c:v>
                </c:pt>
                <c:pt idx="73849">
                  <c:v>189.31510416666666</c:v>
                </c:pt>
                <c:pt idx="73850">
                  <c:v>189.31770833333334</c:v>
                </c:pt>
                <c:pt idx="73851">
                  <c:v>189.3203125</c:v>
                </c:pt>
                <c:pt idx="73852">
                  <c:v>189.32291666666666</c:v>
                </c:pt>
                <c:pt idx="73853">
                  <c:v>189.32552083333334</c:v>
                </c:pt>
                <c:pt idx="73854">
                  <c:v>189.328125</c:v>
                </c:pt>
                <c:pt idx="73855">
                  <c:v>189.33072916666666</c:v>
                </c:pt>
                <c:pt idx="73856">
                  <c:v>189.33333333333334</c:v>
                </c:pt>
                <c:pt idx="73857">
                  <c:v>189.3359375</c:v>
                </c:pt>
                <c:pt idx="73858">
                  <c:v>189.33854166666666</c:v>
                </c:pt>
                <c:pt idx="73859">
                  <c:v>189.34114583333334</c:v>
                </c:pt>
                <c:pt idx="73860">
                  <c:v>189.34375</c:v>
                </c:pt>
                <c:pt idx="73861">
                  <c:v>189.34635416666666</c:v>
                </c:pt>
                <c:pt idx="73862">
                  <c:v>189.34895833333334</c:v>
                </c:pt>
                <c:pt idx="73863">
                  <c:v>189.3515625</c:v>
                </c:pt>
                <c:pt idx="73864">
                  <c:v>189.35416666666666</c:v>
                </c:pt>
                <c:pt idx="73865">
                  <c:v>189.35677083333334</c:v>
                </c:pt>
                <c:pt idx="73866">
                  <c:v>189.359375</c:v>
                </c:pt>
                <c:pt idx="73867">
                  <c:v>189.36197916666666</c:v>
                </c:pt>
                <c:pt idx="73868">
                  <c:v>189.36458333333334</c:v>
                </c:pt>
                <c:pt idx="73869">
                  <c:v>189.3671875</c:v>
                </c:pt>
                <c:pt idx="73870">
                  <c:v>189.36979166666666</c:v>
                </c:pt>
                <c:pt idx="73871">
                  <c:v>189.37239583333334</c:v>
                </c:pt>
                <c:pt idx="73872">
                  <c:v>189.375</c:v>
                </c:pt>
                <c:pt idx="73873">
                  <c:v>189.37760416666666</c:v>
                </c:pt>
                <c:pt idx="73874">
                  <c:v>189.38020833333334</c:v>
                </c:pt>
                <c:pt idx="73875">
                  <c:v>189.3828125</c:v>
                </c:pt>
                <c:pt idx="73876">
                  <c:v>189.38541666666666</c:v>
                </c:pt>
                <c:pt idx="73877">
                  <c:v>189.38802083333334</c:v>
                </c:pt>
                <c:pt idx="73878">
                  <c:v>189.390625</c:v>
                </c:pt>
                <c:pt idx="73879">
                  <c:v>189.39322916666666</c:v>
                </c:pt>
                <c:pt idx="73880">
                  <c:v>189.39583333333334</c:v>
                </c:pt>
                <c:pt idx="73881">
                  <c:v>189.3984375</c:v>
                </c:pt>
                <c:pt idx="73882">
                  <c:v>189.40104166666666</c:v>
                </c:pt>
                <c:pt idx="73883">
                  <c:v>189.40364583333334</c:v>
                </c:pt>
                <c:pt idx="73884">
                  <c:v>189.40625</c:v>
                </c:pt>
                <c:pt idx="73885">
                  <c:v>189.40885416666666</c:v>
                </c:pt>
                <c:pt idx="73886">
                  <c:v>189.41145833333334</c:v>
                </c:pt>
                <c:pt idx="73887">
                  <c:v>189.4140625</c:v>
                </c:pt>
                <c:pt idx="73888">
                  <c:v>189.41666666666666</c:v>
                </c:pt>
                <c:pt idx="73889">
                  <c:v>189.41927083333334</c:v>
                </c:pt>
                <c:pt idx="73890">
                  <c:v>189.421875</c:v>
                </c:pt>
                <c:pt idx="73891">
                  <c:v>189.42447916666666</c:v>
                </c:pt>
                <c:pt idx="73892">
                  <c:v>189.42708333333334</c:v>
                </c:pt>
                <c:pt idx="73893">
                  <c:v>189.4296875</c:v>
                </c:pt>
                <c:pt idx="73894">
                  <c:v>189.43229166666666</c:v>
                </c:pt>
                <c:pt idx="73895">
                  <c:v>189.43489583333334</c:v>
                </c:pt>
                <c:pt idx="73896">
                  <c:v>189.4375</c:v>
                </c:pt>
                <c:pt idx="73897">
                  <c:v>189.44010416666666</c:v>
                </c:pt>
                <c:pt idx="73898">
                  <c:v>189.44270833333334</c:v>
                </c:pt>
                <c:pt idx="73899">
                  <c:v>189.4453125</c:v>
                </c:pt>
                <c:pt idx="73900">
                  <c:v>189.44791666666666</c:v>
                </c:pt>
                <c:pt idx="73901">
                  <c:v>189.45052083333334</c:v>
                </c:pt>
                <c:pt idx="73902">
                  <c:v>189.453125</c:v>
                </c:pt>
                <c:pt idx="73903">
                  <c:v>189.45572916666666</c:v>
                </c:pt>
                <c:pt idx="73904">
                  <c:v>189.45833333333334</c:v>
                </c:pt>
                <c:pt idx="73905">
                  <c:v>189.4609375</c:v>
                </c:pt>
                <c:pt idx="73906">
                  <c:v>189.46354166666666</c:v>
                </c:pt>
                <c:pt idx="73907">
                  <c:v>189.46614583333334</c:v>
                </c:pt>
                <c:pt idx="73908">
                  <c:v>189.46875</c:v>
                </c:pt>
                <c:pt idx="73909">
                  <c:v>189.47135416666666</c:v>
                </c:pt>
                <c:pt idx="73910">
                  <c:v>189.47395833333334</c:v>
                </c:pt>
                <c:pt idx="73911">
                  <c:v>189.4765625</c:v>
                </c:pt>
                <c:pt idx="73912">
                  <c:v>189.47916666666666</c:v>
                </c:pt>
                <c:pt idx="73913">
                  <c:v>189.48177083333334</c:v>
                </c:pt>
                <c:pt idx="73914">
                  <c:v>189.484375</c:v>
                </c:pt>
                <c:pt idx="73915">
                  <c:v>189.48697916666666</c:v>
                </c:pt>
                <c:pt idx="73916">
                  <c:v>189.48958333333334</c:v>
                </c:pt>
                <c:pt idx="73917">
                  <c:v>189.4921875</c:v>
                </c:pt>
                <c:pt idx="73918">
                  <c:v>189.49479166666666</c:v>
                </c:pt>
                <c:pt idx="73919">
                  <c:v>189.49739583333334</c:v>
                </c:pt>
                <c:pt idx="73920">
                  <c:v>189.5</c:v>
                </c:pt>
                <c:pt idx="73921">
                  <c:v>189.50260416666666</c:v>
                </c:pt>
                <c:pt idx="73922">
                  <c:v>189.50520833333334</c:v>
                </c:pt>
                <c:pt idx="73923">
                  <c:v>189.5078125</c:v>
                </c:pt>
                <c:pt idx="73924">
                  <c:v>189.51041666666666</c:v>
                </c:pt>
                <c:pt idx="73925">
                  <c:v>189.51302083333334</c:v>
                </c:pt>
                <c:pt idx="73926">
                  <c:v>189.515625</c:v>
                </c:pt>
                <c:pt idx="73927">
                  <c:v>189.51822916666666</c:v>
                </c:pt>
                <c:pt idx="73928">
                  <c:v>189.52083333333334</c:v>
                </c:pt>
                <c:pt idx="73929">
                  <c:v>189.5234375</c:v>
                </c:pt>
                <c:pt idx="73930">
                  <c:v>189.52604166666666</c:v>
                </c:pt>
                <c:pt idx="73931">
                  <c:v>189.52864583333334</c:v>
                </c:pt>
                <c:pt idx="73932">
                  <c:v>189.53125</c:v>
                </c:pt>
                <c:pt idx="73933">
                  <c:v>189.53385416666666</c:v>
                </c:pt>
                <c:pt idx="73934">
                  <c:v>189.53645833333334</c:v>
                </c:pt>
                <c:pt idx="73935">
                  <c:v>189.5390625</c:v>
                </c:pt>
                <c:pt idx="73936">
                  <c:v>189.54166666666666</c:v>
                </c:pt>
                <c:pt idx="73937">
                  <c:v>189.54427083333334</c:v>
                </c:pt>
                <c:pt idx="73938">
                  <c:v>189.546875</c:v>
                </c:pt>
                <c:pt idx="73939">
                  <c:v>189.54947916666666</c:v>
                </c:pt>
                <c:pt idx="73940">
                  <c:v>189.55208333333334</c:v>
                </c:pt>
                <c:pt idx="73941">
                  <c:v>189.5546875</c:v>
                </c:pt>
                <c:pt idx="73942">
                  <c:v>189.55729166666666</c:v>
                </c:pt>
                <c:pt idx="73943">
                  <c:v>189.55989583333334</c:v>
                </c:pt>
                <c:pt idx="73944">
                  <c:v>189.5625</c:v>
                </c:pt>
                <c:pt idx="73945">
                  <c:v>189.56510416666666</c:v>
                </c:pt>
                <c:pt idx="73946">
                  <c:v>189.56770833333334</c:v>
                </c:pt>
                <c:pt idx="73947">
                  <c:v>189.5703125</c:v>
                </c:pt>
                <c:pt idx="73948">
                  <c:v>189.57291666666666</c:v>
                </c:pt>
                <c:pt idx="73949">
                  <c:v>189.57552083333334</c:v>
                </c:pt>
                <c:pt idx="73950">
                  <c:v>189.578125</c:v>
                </c:pt>
                <c:pt idx="73951">
                  <c:v>189.58072916666666</c:v>
                </c:pt>
                <c:pt idx="73952">
                  <c:v>189.58333333333334</c:v>
                </c:pt>
                <c:pt idx="73953">
                  <c:v>189.5859375</c:v>
                </c:pt>
                <c:pt idx="73954">
                  <c:v>189.58854166666666</c:v>
                </c:pt>
                <c:pt idx="73955">
                  <c:v>189.59114583333334</c:v>
                </c:pt>
                <c:pt idx="73956">
                  <c:v>189.59375</c:v>
                </c:pt>
                <c:pt idx="73957">
                  <c:v>189.59635416666666</c:v>
                </c:pt>
                <c:pt idx="73958">
                  <c:v>189.59895833333334</c:v>
                </c:pt>
                <c:pt idx="73959">
                  <c:v>189.6015625</c:v>
                </c:pt>
                <c:pt idx="73960">
                  <c:v>189.60416666666666</c:v>
                </c:pt>
                <c:pt idx="73961">
                  <c:v>189.60677083333334</c:v>
                </c:pt>
                <c:pt idx="73962">
                  <c:v>189.609375</c:v>
                </c:pt>
                <c:pt idx="73963">
                  <c:v>189.61197916666666</c:v>
                </c:pt>
                <c:pt idx="73964">
                  <c:v>189.61458333333334</c:v>
                </c:pt>
                <c:pt idx="73965">
                  <c:v>189.6171875</c:v>
                </c:pt>
                <c:pt idx="73966">
                  <c:v>189.61979166666666</c:v>
                </c:pt>
                <c:pt idx="73967">
                  <c:v>189.62239583333334</c:v>
                </c:pt>
                <c:pt idx="73968">
                  <c:v>189.625</c:v>
                </c:pt>
                <c:pt idx="73969">
                  <c:v>189.62760416666666</c:v>
                </c:pt>
                <c:pt idx="73970">
                  <c:v>189.63020833333334</c:v>
                </c:pt>
                <c:pt idx="73971">
                  <c:v>189.6328125</c:v>
                </c:pt>
                <c:pt idx="73972">
                  <c:v>189.63541666666666</c:v>
                </c:pt>
                <c:pt idx="73973">
                  <c:v>189.63802083333334</c:v>
                </c:pt>
                <c:pt idx="73974">
                  <c:v>189.640625</c:v>
                </c:pt>
                <c:pt idx="73975">
                  <c:v>189.64322916666666</c:v>
                </c:pt>
                <c:pt idx="73976">
                  <c:v>189.64583333333334</c:v>
                </c:pt>
                <c:pt idx="73977">
                  <c:v>189.6484375</c:v>
                </c:pt>
                <c:pt idx="73978">
                  <c:v>189.65104166666666</c:v>
                </c:pt>
                <c:pt idx="73979">
                  <c:v>189.65364583333334</c:v>
                </c:pt>
                <c:pt idx="73980">
                  <c:v>189.65625</c:v>
                </c:pt>
                <c:pt idx="73981">
                  <c:v>189.65885416666666</c:v>
                </c:pt>
                <c:pt idx="73982">
                  <c:v>189.66145833333334</c:v>
                </c:pt>
                <c:pt idx="73983">
                  <c:v>189.6640625</c:v>
                </c:pt>
                <c:pt idx="73984">
                  <c:v>189.66666666666666</c:v>
                </c:pt>
                <c:pt idx="73985">
                  <c:v>189.66927083333334</c:v>
                </c:pt>
                <c:pt idx="73986">
                  <c:v>189.671875</c:v>
                </c:pt>
                <c:pt idx="73987">
                  <c:v>189.67447916666666</c:v>
                </c:pt>
                <c:pt idx="73988">
                  <c:v>189.67708333333334</c:v>
                </c:pt>
                <c:pt idx="73989">
                  <c:v>189.6796875</c:v>
                </c:pt>
                <c:pt idx="73990">
                  <c:v>189.68229166666666</c:v>
                </c:pt>
                <c:pt idx="73991">
                  <c:v>189.68489583333334</c:v>
                </c:pt>
                <c:pt idx="73992">
                  <c:v>189.6875</c:v>
                </c:pt>
                <c:pt idx="73993">
                  <c:v>189.69010416666666</c:v>
                </c:pt>
                <c:pt idx="73994">
                  <c:v>189.69270833333334</c:v>
                </c:pt>
                <c:pt idx="73995">
                  <c:v>189.6953125</c:v>
                </c:pt>
                <c:pt idx="73996">
                  <c:v>189.69791666666666</c:v>
                </c:pt>
                <c:pt idx="73997">
                  <c:v>189.70052083333334</c:v>
                </c:pt>
                <c:pt idx="73998">
                  <c:v>189.703125</c:v>
                </c:pt>
                <c:pt idx="73999">
                  <c:v>189.70572916666666</c:v>
                </c:pt>
                <c:pt idx="74000">
                  <c:v>189.70833333333334</c:v>
                </c:pt>
                <c:pt idx="74001">
                  <c:v>189.7109375</c:v>
                </c:pt>
                <c:pt idx="74002">
                  <c:v>189.71354166666666</c:v>
                </c:pt>
                <c:pt idx="74003">
                  <c:v>189.71614583333334</c:v>
                </c:pt>
                <c:pt idx="74004">
                  <c:v>189.71875</c:v>
                </c:pt>
                <c:pt idx="74005">
                  <c:v>189.72135416666666</c:v>
                </c:pt>
                <c:pt idx="74006">
                  <c:v>189.72395833333334</c:v>
                </c:pt>
                <c:pt idx="74007">
                  <c:v>189.7265625</c:v>
                </c:pt>
                <c:pt idx="74008">
                  <c:v>189.72916666666666</c:v>
                </c:pt>
                <c:pt idx="74009">
                  <c:v>189.73177083333334</c:v>
                </c:pt>
                <c:pt idx="74010">
                  <c:v>189.734375</c:v>
                </c:pt>
                <c:pt idx="74011">
                  <c:v>189.73697916666666</c:v>
                </c:pt>
                <c:pt idx="74012">
                  <c:v>189.73958333333334</c:v>
                </c:pt>
                <c:pt idx="74013">
                  <c:v>189.7421875</c:v>
                </c:pt>
                <c:pt idx="74014">
                  <c:v>189.74479166666666</c:v>
                </c:pt>
                <c:pt idx="74015">
                  <c:v>189.74739583333334</c:v>
                </c:pt>
                <c:pt idx="74016">
                  <c:v>189.75</c:v>
                </c:pt>
                <c:pt idx="74017">
                  <c:v>189.75260416666666</c:v>
                </c:pt>
                <c:pt idx="74018">
                  <c:v>189.75520833333334</c:v>
                </c:pt>
                <c:pt idx="74019">
                  <c:v>189.7578125</c:v>
                </c:pt>
                <c:pt idx="74020">
                  <c:v>189.76041666666666</c:v>
                </c:pt>
                <c:pt idx="74021">
                  <c:v>189.76302083333334</c:v>
                </c:pt>
                <c:pt idx="74022">
                  <c:v>189.765625</c:v>
                </c:pt>
                <c:pt idx="74023">
                  <c:v>189.76822916666666</c:v>
                </c:pt>
                <c:pt idx="74024">
                  <c:v>189.77083333333334</c:v>
                </c:pt>
                <c:pt idx="74025">
                  <c:v>189.7734375</c:v>
                </c:pt>
                <c:pt idx="74026">
                  <c:v>189.77604166666666</c:v>
                </c:pt>
                <c:pt idx="74027">
                  <c:v>189.77864583333334</c:v>
                </c:pt>
                <c:pt idx="74028">
                  <c:v>189.78125</c:v>
                </c:pt>
                <c:pt idx="74029">
                  <c:v>189.78385416666666</c:v>
                </c:pt>
                <c:pt idx="74030">
                  <c:v>189.78645833333334</c:v>
                </c:pt>
                <c:pt idx="74031">
                  <c:v>189.7890625</c:v>
                </c:pt>
                <c:pt idx="74032">
                  <c:v>189.79166666666666</c:v>
                </c:pt>
                <c:pt idx="74033">
                  <c:v>189.79427083333334</c:v>
                </c:pt>
                <c:pt idx="74034">
                  <c:v>189.796875</c:v>
                </c:pt>
                <c:pt idx="74035">
                  <c:v>189.79947916666666</c:v>
                </c:pt>
                <c:pt idx="74036">
                  <c:v>189.80208333333334</c:v>
                </c:pt>
                <c:pt idx="74037">
                  <c:v>189.8046875</c:v>
                </c:pt>
                <c:pt idx="74038">
                  <c:v>189.80729166666666</c:v>
                </c:pt>
                <c:pt idx="74039">
                  <c:v>189.80989583333334</c:v>
                </c:pt>
                <c:pt idx="74040">
                  <c:v>189.8125</c:v>
                </c:pt>
                <c:pt idx="74041">
                  <c:v>189.81510416666666</c:v>
                </c:pt>
                <c:pt idx="74042">
                  <c:v>189.81770833333334</c:v>
                </c:pt>
                <c:pt idx="74043">
                  <c:v>189.8203125</c:v>
                </c:pt>
                <c:pt idx="74044">
                  <c:v>189.82291666666666</c:v>
                </c:pt>
                <c:pt idx="74045">
                  <c:v>189.82552083333334</c:v>
                </c:pt>
                <c:pt idx="74046">
                  <c:v>189.828125</c:v>
                </c:pt>
                <c:pt idx="74047">
                  <c:v>189.83072916666666</c:v>
                </c:pt>
                <c:pt idx="74048">
                  <c:v>189.83333333333334</c:v>
                </c:pt>
                <c:pt idx="74049">
                  <c:v>189.8359375</c:v>
                </c:pt>
                <c:pt idx="74050">
                  <c:v>189.83854166666666</c:v>
                </c:pt>
                <c:pt idx="74051">
                  <c:v>189.84114583333334</c:v>
                </c:pt>
                <c:pt idx="74052">
                  <c:v>189.84375</c:v>
                </c:pt>
                <c:pt idx="74053">
                  <c:v>189.84635416666666</c:v>
                </c:pt>
                <c:pt idx="74054">
                  <c:v>189.84895833333334</c:v>
                </c:pt>
                <c:pt idx="74055">
                  <c:v>189.8515625</c:v>
                </c:pt>
                <c:pt idx="74056">
                  <c:v>189.85416666666666</c:v>
                </c:pt>
                <c:pt idx="74057">
                  <c:v>189.85677083333334</c:v>
                </c:pt>
                <c:pt idx="74058">
                  <c:v>189.859375</c:v>
                </c:pt>
                <c:pt idx="74059">
                  <c:v>189.86197916666666</c:v>
                </c:pt>
                <c:pt idx="74060">
                  <c:v>189.86458333333334</c:v>
                </c:pt>
                <c:pt idx="74061">
                  <c:v>189.8671875</c:v>
                </c:pt>
                <c:pt idx="74062">
                  <c:v>189.86979166666666</c:v>
                </c:pt>
                <c:pt idx="74063">
                  <c:v>189.87239583333334</c:v>
                </c:pt>
                <c:pt idx="74064">
                  <c:v>189.875</c:v>
                </c:pt>
                <c:pt idx="74065">
                  <c:v>189.87760416666666</c:v>
                </c:pt>
                <c:pt idx="74066">
                  <c:v>189.88020833333334</c:v>
                </c:pt>
                <c:pt idx="74067">
                  <c:v>189.8828125</c:v>
                </c:pt>
                <c:pt idx="74068">
                  <c:v>189.88541666666666</c:v>
                </c:pt>
                <c:pt idx="74069">
                  <c:v>189.88802083333334</c:v>
                </c:pt>
                <c:pt idx="74070">
                  <c:v>189.890625</c:v>
                </c:pt>
                <c:pt idx="74071">
                  <c:v>189.89322916666666</c:v>
                </c:pt>
                <c:pt idx="74072">
                  <c:v>189.89583333333334</c:v>
                </c:pt>
                <c:pt idx="74073">
                  <c:v>189.8984375</c:v>
                </c:pt>
                <c:pt idx="74074">
                  <c:v>189.90104166666666</c:v>
                </c:pt>
                <c:pt idx="74075">
                  <c:v>189.90364583333334</c:v>
                </c:pt>
                <c:pt idx="74076">
                  <c:v>189.90625</c:v>
                </c:pt>
                <c:pt idx="74077">
                  <c:v>189.90885416666666</c:v>
                </c:pt>
                <c:pt idx="74078">
                  <c:v>189.91145833333334</c:v>
                </c:pt>
                <c:pt idx="74079">
                  <c:v>189.9140625</c:v>
                </c:pt>
                <c:pt idx="74080">
                  <c:v>189.91666666666666</c:v>
                </c:pt>
                <c:pt idx="74081">
                  <c:v>189.91927083333334</c:v>
                </c:pt>
                <c:pt idx="74082">
                  <c:v>189.921875</c:v>
                </c:pt>
                <c:pt idx="74083">
                  <c:v>189.92447916666666</c:v>
                </c:pt>
                <c:pt idx="74084">
                  <c:v>189.92708333333334</c:v>
                </c:pt>
                <c:pt idx="74085">
                  <c:v>189.9296875</c:v>
                </c:pt>
                <c:pt idx="74086">
                  <c:v>189.93229166666666</c:v>
                </c:pt>
                <c:pt idx="74087">
                  <c:v>189.93489583333334</c:v>
                </c:pt>
                <c:pt idx="74088">
                  <c:v>189.9375</c:v>
                </c:pt>
                <c:pt idx="74089">
                  <c:v>189.94010416666666</c:v>
                </c:pt>
                <c:pt idx="74090">
                  <c:v>189.94270833333334</c:v>
                </c:pt>
                <c:pt idx="74091">
                  <c:v>189.9453125</c:v>
                </c:pt>
                <c:pt idx="74092">
                  <c:v>189.94791666666666</c:v>
                </c:pt>
                <c:pt idx="74093">
                  <c:v>189.95052083333334</c:v>
                </c:pt>
                <c:pt idx="74094">
                  <c:v>189.953125</c:v>
                </c:pt>
                <c:pt idx="74095">
                  <c:v>189.95572916666666</c:v>
                </c:pt>
                <c:pt idx="74096">
                  <c:v>189.95833333333334</c:v>
                </c:pt>
                <c:pt idx="74097">
                  <c:v>189.9609375</c:v>
                </c:pt>
                <c:pt idx="74098">
                  <c:v>189.96354166666666</c:v>
                </c:pt>
                <c:pt idx="74099">
                  <c:v>189.96614583333334</c:v>
                </c:pt>
                <c:pt idx="74100">
                  <c:v>189.96875</c:v>
                </c:pt>
                <c:pt idx="74101">
                  <c:v>189.97135416666666</c:v>
                </c:pt>
                <c:pt idx="74102">
                  <c:v>189.97395833333334</c:v>
                </c:pt>
                <c:pt idx="74103">
                  <c:v>189.9765625</c:v>
                </c:pt>
                <c:pt idx="74104">
                  <c:v>189.97916666666666</c:v>
                </c:pt>
                <c:pt idx="74105">
                  <c:v>189.98177083333334</c:v>
                </c:pt>
                <c:pt idx="74106">
                  <c:v>189.984375</c:v>
                </c:pt>
                <c:pt idx="74107">
                  <c:v>189.98697916666666</c:v>
                </c:pt>
                <c:pt idx="74108">
                  <c:v>189.98958333333334</c:v>
                </c:pt>
                <c:pt idx="74109">
                  <c:v>189.9921875</c:v>
                </c:pt>
                <c:pt idx="74110">
                  <c:v>189.99479166666666</c:v>
                </c:pt>
                <c:pt idx="74111">
                  <c:v>189.99739583333334</c:v>
                </c:pt>
                <c:pt idx="74112">
                  <c:v>190</c:v>
                </c:pt>
                <c:pt idx="74113">
                  <c:v>190.00260416666666</c:v>
                </c:pt>
                <c:pt idx="74114">
                  <c:v>190.00520833333334</c:v>
                </c:pt>
                <c:pt idx="74115">
                  <c:v>190.0078125</c:v>
                </c:pt>
                <c:pt idx="74116">
                  <c:v>190.01041666666666</c:v>
                </c:pt>
                <c:pt idx="74117">
                  <c:v>190.01302083333334</c:v>
                </c:pt>
                <c:pt idx="74118">
                  <c:v>190.015625</c:v>
                </c:pt>
                <c:pt idx="74119">
                  <c:v>190.01822916666666</c:v>
                </c:pt>
                <c:pt idx="74120">
                  <c:v>190.02083333333334</c:v>
                </c:pt>
                <c:pt idx="74121">
                  <c:v>190.0234375</c:v>
                </c:pt>
                <c:pt idx="74122">
                  <c:v>190.02604166666666</c:v>
                </c:pt>
                <c:pt idx="74123">
                  <c:v>190.02864583333334</c:v>
                </c:pt>
                <c:pt idx="74124">
                  <c:v>190.03125</c:v>
                </c:pt>
                <c:pt idx="74125">
                  <c:v>190.03385416666666</c:v>
                </c:pt>
                <c:pt idx="74126">
                  <c:v>190.03645833333334</c:v>
                </c:pt>
                <c:pt idx="74127">
                  <c:v>190.0390625</c:v>
                </c:pt>
                <c:pt idx="74128">
                  <c:v>190.04166666666666</c:v>
                </c:pt>
                <c:pt idx="74129">
                  <c:v>190.04427083333334</c:v>
                </c:pt>
                <c:pt idx="74130">
                  <c:v>190.046875</c:v>
                </c:pt>
                <c:pt idx="74131">
                  <c:v>190.04947916666666</c:v>
                </c:pt>
                <c:pt idx="74132">
                  <c:v>190.05208333333334</c:v>
                </c:pt>
                <c:pt idx="74133">
                  <c:v>190.0546875</c:v>
                </c:pt>
                <c:pt idx="74134">
                  <c:v>190.05729166666666</c:v>
                </c:pt>
                <c:pt idx="74135">
                  <c:v>190.05989583333334</c:v>
                </c:pt>
                <c:pt idx="74136">
                  <c:v>190.0625</c:v>
                </c:pt>
                <c:pt idx="74137">
                  <c:v>190.06510416666666</c:v>
                </c:pt>
                <c:pt idx="74138">
                  <c:v>190.06770833333334</c:v>
                </c:pt>
                <c:pt idx="74139">
                  <c:v>190.0703125</c:v>
                </c:pt>
                <c:pt idx="74140">
                  <c:v>190.07291666666666</c:v>
                </c:pt>
                <c:pt idx="74141">
                  <c:v>190.07552083333334</c:v>
                </c:pt>
                <c:pt idx="74142">
                  <c:v>190.078125</c:v>
                </c:pt>
                <c:pt idx="74143">
                  <c:v>190.08072916666666</c:v>
                </c:pt>
                <c:pt idx="74144">
                  <c:v>190.08333333333334</c:v>
                </c:pt>
                <c:pt idx="74145">
                  <c:v>190.0859375</c:v>
                </c:pt>
                <c:pt idx="74146">
                  <c:v>190.08854166666666</c:v>
                </c:pt>
                <c:pt idx="74147">
                  <c:v>190.09114583333334</c:v>
                </c:pt>
                <c:pt idx="74148">
                  <c:v>190.09375</c:v>
                </c:pt>
                <c:pt idx="74149">
                  <c:v>190.09635416666666</c:v>
                </c:pt>
                <c:pt idx="74150">
                  <c:v>190.09895833333334</c:v>
                </c:pt>
                <c:pt idx="74151">
                  <c:v>190.1015625</c:v>
                </c:pt>
                <c:pt idx="74152">
                  <c:v>190.10416666666666</c:v>
                </c:pt>
                <c:pt idx="74153">
                  <c:v>190.10677083333334</c:v>
                </c:pt>
                <c:pt idx="74154">
                  <c:v>190.109375</c:v>
                </c:pt>
                <c:pt idx="74155">
                  <c:v>190.11197916666666</c:v>
                </c:pt>
                <c:pt idx="74156">
                  <c:v>190.11458333333334</c:v>
                </c:pt>
                <c:pt idx="74157">
                  <c:v>190.1171875</c:v>
                </c:pt>
                <c:pt idx="74158">
                  <c:v>190.11979166666666</c:v>
                </c:pt>
                <c:pt idx="74159">
                  <c:v>190.12239583333334</c:v>
                </c:pt>
                <c:pt idx="74160">
                  <c:v>190.125</c:v>
                </c:pt>
                <c:pt idx="74161">
                  <c:v>190.12760416666666</c:v>
                </c:pt>
                <c:pt idx="74162">
                  <c:v>190.13020833333334</c:v>
                </c:pt>
                <c:pt idx="74163">
                  <c:v>190.1328125</c:v>
                </c:pt>
                <c:pt idx="74164">
                  <c:v>190.13541666666666</c:v>
                </c:pt>
                <c:pt idx="74165">
                  <c:v>190.13802083333334</c:v>
                </c:pt>
                <c:pt idx="74166">
                  <c:v>190.140625</c:v>
                </c:pt>
                <c:pt idx="74167">
                  <c:v>190.14322916666666</c:v>
                </c:pt>
                <c:pt idx="74168">
                  <c:v>190.14583333333334</c:v>
                </c:pt>
                <c:pt idx="74169">
                  <c:v>190.1484375</c:v>
                </c:pt>
                <c:pt idx="74170">
                  <c:v>190.15104166666666</c:v>
                </c:pt>
                <c:pt idx="74171">
                  <c:v>190.15364583333334</c:v>
                </c:pt>
                <c:pt idx="74172">
                  <c:v>190.15625</c:v>
                </c:pt>
                <c:pt idx="74173">
                  <c:v>190.15885416666666</c:v>
                </c:pt>
                <c:pt idx="74174">
                  <c:v>190.16145833333334</c:v>
                </c:pt>
                <c:pt idx="74175">
                  <c:v>190.1640625</c:v>
                </c:pt>
                <c:pt idx="74176">
                  <c:v>190.16666666666666</c:v>
                </c:pt>
                <c:pt idx="74177">
                  <c:v>190.16927083333334</c:v>
                </c:pt>
                <c:pt idx="74178">
                  <c:v>190.171875</c:v>
                </c:pt>
                <c:pt idx="74179">
                  <c:v>190.17447916666666</c:v>
                </c:pt>
                <c:pt idx="74180">
                  <c:v>190.17708333333334</c:v>
                </c:pt>
                <c:pt idx="74181">
                  <c:v>190.1796875</c:v>
                </c:pt>
                <c:pt idx="74182">
                  <c:v>190.18229166666666</c:v>
                </c:pt>
                <c:pt idx="74183">
                  <c:v>190.18489583333334</c:v>
                </c:pt>
                <c:pt idx="74184">
                  <c:v>190.1875</c:v>
                </c:pt>
                <c:pt idx="74185">
                  <c:v>190.19010416666666</c:v>
                </c:pt>
                <c:pt idx="74186">
                  <c:v>190.19270833333334</c:v>
                </c:pt>
                <c:pt idx="74187">
                  <c:v>190.1953125</c:v>
                </c:pt>
                <c:pt idx="74188">
                  <c:v>190.19791666666666</c:v>
                </c:pt>
                <c:pt idx="74189">
                  <c:v>190.20052083333334</c:v>
                </c:pt>
                <c:pt idx="74190">
                  <c:v>190.203125</c:v>
                </c:pt>
                <c:pt idx="74191">
                  <c:v>190.20572916666666</c:v>
                </c:pt>
                <c:pt idx="74192">
                  <c:v>190.20833333333334</c:v>
                </c:pt>
                <c:pt idx="74193">
                  <c:v>190.2109375</c:v>
                </c:pt>
                <c:pt idx="74194">
                  <c:v>190.21354166666666</c:v>
                </c:pt>
                <c:pt idx="74195">
                  <c:v>190.21614583333334</c:v>
                </c:pt>
                <c:pt idx="74196">
                  <c:v>190.21875</c:v>
                </c:pt>
                <c:pt idx="74197">
                  <c:v>190.22135416666666</c:v>
                </c:pt>
                <c:pt idx="74198">
                  <c:v>190.22395833333334</c:v>
                </c:pt>
                <c:pt idx="74199">
                  <c:v>190.2265625</c:v>
                </c:pt>
                <c:pt idx="74200">
                  <c:v>190.22916666666666</c:v>
                </c:pt>
                <c:pt idx="74201">
                  <c:v>190.23177083333334</c:v>
                </c:pt>
                <c:pt idx="74202">
                  <c:v>190.234375</c:v>
                </c:pt>
                <c:pt idx="74203">
                  <c:v>190.23697916666666</c:v>
                </c:pt>
                <c:pt idx="74204">
                  <c:v>190.23958333333334</c:v>
                </c:pt>
                <c:pt idx="74205">
                  <c:v>190.2421875</c:v>
                </c:pt>
                <c:pt idx="74206">
                  <c:v>190.24479166666666</c:v>
                </c:pt>
                <c:pt idx="74207">
                  <c:v>190.24739583333334</c:v>
                </c:pt>
                <c:pt idx="74208">
                  <c:v>190.25</c:v>
                </c:pt>
                <c:pt idx="74209">
                  <c:v>190.25260416666666</c:v>
                </c:pt>
                <c:pt idx="74210">
                  <c:v>190.25520833333334</c:v>
                </c:pt>
                <c:pt idx="74211">
                  <c:v>190.2578125</c:v>
                </c:pt>
                <c:pt idx="74212">
                  <c:v>190.26041666666666</c:v>
                </c:pt>
                <c:pt idx="74213">
                  <c:v>190.26302083333334</c:v>
                </c:pt>
                <c:pt idx="74214">
                  <c:v>190.265625</c:v>
                </c:pt>
                <c:pt idx="74215">
                  <c:v>190.26822916666666</c:v>
                </c:pt>
                <c:pt idx="74216">
                  <c:v>190.27083333333334</c:v>
                </c:pt>
                <c:pt idx="74217">
                  <c:v>190.2734375</c:v>
                </c:pt>
                <c:pt idx="74218">
                  <c:v>190.27604166666666</c:v>
                </c:pt>
                <c:pt idx="74219">
                  <c:v>190.27864583333334</c:v>
                </c:pt>
                <c:pt idx="74220">
                  <c:v>190.28125</c:v>
                </c:pt>
                <c:pt idx="74221">
                  <c:v>190.28385416666666</c:v>
                </c:pt>
                <c:pt idx="74222">
                  <c:v>190.28645833333334</c:v>
                </c:pt>
                <c:pt idx="74223">
                  <c:v>190.2890625</c:v>
                </c:pt>
                <c:pt idx="74224">
                  <c:v>190.29166666666666</c:v>
                </c:pt>
                <c:pt idx="74225">
                  <c:v>190.29427083333334</c:v>
                </c:pt>
                <c:pt idx="74226">
                  <c:v>190.296875</c:v>
                </c:pt>
                <c:pt idx="74227">
                  <c:v>190.29947916666666</c:v>
                </c:pt>
                <c:pt idx="74228">
                  <c:v>190.30208333333334</c:v>
                </c:pt>
                <c:pt idx="74229">
                  <c:v>190.3046875</c:v>
                </c:pt>
                <c:pt idx="74230">
                  <c:v>190.30729166666666</c:v>
                </c:pt>
                <c:pt idx="74231">
                  <c:v>190.30989583333334</c:v>
                </c:pt>
                <c:pt idx="74232">
                  <c:v>190.3125</c:v>
                </c:pt>
                <c:pt idx="74233">
                  <c:v>190.31510416666666</c:v>
                </c:pt>
                <c:pt idx="74234">
                  <c:v>190.31770833333334</c:v>
                </c:pt>
                <c:pt idx="74235">
                  <c:v>190.3203125</c:v>
                </c:pt>
                <c:pt idx="74236">
                  <c:v>190.32291666666666</c:v>
                </c:pt>
                <c:pt idx="74237">
                  <c:v>190.32552083333334</c:v>
                </c:pt>
                <c:pt idx="74238">
                  <c:v>190.328125</c:v>
                </c:pt>
                <c:pt idx="74239">
                  <c:v>190.33072916666666</c:v>
                </c:pt>
                <c:pt idx="74240">
                  <c:v>190.33333333333334</c:v>
                </c:pt>
                <c:pt idx="74241">
                  <c:v>190.3359375</c:v>
                </c:pt>
                <c:pt idx="74242">
                  <c:v>190.33854166666666</c:v>
                </c:pt>
                <c:pt idx="74243">
                  <c:v>190.34114583333334</c:v>
                </c:pt>
                <c:pt idx="74244">
                  <c:v>190.34375</c:v>
                </c:pt>
                <c:pt idx="74245">
                  <c:v>190.34635416666666</c:v>
                </c:pt>
                <c:pt idx="74246">
                  <c:v>190.34895833333334</c:v>
                </c:pt>
                <c:pt idx="74247">
                  <c:v>190.3515625</c:v>
                </c:pt>
                <c:pt idx="74248">
                  <c:v>190.35416666666666</c:v>
                </c:pt>
                <c:pt idx="74249">
                  <c:v>190.35677083333334</c:v>
                </c:pt>
                <c:pt idx="74250">
                  <c:v>190.359375</c:v>
                </c:pt>
                <c:pt idx="74251">
                  <c:v>190.36197916666666</c:v>
                </c:pt>
                <c:pt idx="74252">
                  <c:v>190.36458333333334</c:v>
                </c:pt>
                <c:pt idx="74253">
                  <c:v>190.3671875</c:v>
                </c:pt>
                <c:pt idx="74254">
                  <c:v>190.36979166666666</c:v>
                </c:pt>
                <c:pt idx="74255">
                  <c:v>190.37239583333334</c:v>
                </c:pt>
                <c:pt idx="74256">
                  <c:v>190.375</c:v>
                </c:pt>
                <c:pt idx="74257">
                  <c:v>190.37760416666666</c:v>
                </c:pt>
                <c:pt idx="74258">
                  <c:v>190.38020833333334</c:v>
                </c:pt>
                <c:pt idx="74259">
                  <c:v>190.3828125</c:v>
                </c:pt>
                <c:pt idx="74260">
                  <c:v>190.38541666666666</c:v>
                </c:pt>
                <c:pt idx="74261">
                  <c:v>190.38802083333334</c:v>
                </c:pt>
                <c:pt idx="74262">
                  <c:v>190.390625</c:v>
                </c:pt>
                <c:pt idx="74263">
                  <c:v>190.39322916666666</c:v>
                </c:pt>
                <c:pt idx="74264">
                  <c:v>190.39583333333334</c:v>
                </c:pt>
                <c:pt idx="74265">
                  <c:v>190.3984375</c:v>
                </c:pt>
                <c:pt idx="74266">
                  <c:v>190.40104166666666</c:v>
                </c:pt>
                <c:pt idx="74267">
                  <c:v>190.40364583333334</c:v>
                </c:pt>
                <c:pt idx="74268">
                  <c:v>190.40625</c:v>
                </c:pt>
                <c:pt idx="74269">
                  <c:v>190.40885416666666</c:v>
                </c:pt>
                <c:pt idx="74270">
                  <c:v>190.41145833333334</c:v>
                </c:pt>
                <c:pt idx="74271">
                  <c:v>190.4140625</c:v>
                </c:pt>
                <c:pt idx="74272">
                  <c:v>190.41666666666666</c:v>
                </c:pt>
                <c:pt idx="74273">
                  <c:v>190.41927083333334</c:v>
                </c:pt>
                <c:pt idx="74274">
                  <c:v>190.421875</c:v>
                </c:pt>
                <c:pt idx="74275">
                  <c:v>190.42447916666666</c:v>
                </c:pt>
                <c:pt idx="74276">
                  <c:v>190.42708333333334</c:v>
                </c:pt>
                <c:pt idx="74277">
                  <c:v>190.4296875</c:v>
                </c:pt>
                <c:pt idx="74278">
                  <c:v>190.43229166666666</c:v>
                </c:pt>
                <c:pt idx="74279">
                  <c:v>190.43489583333334</c:v>
                </c:pt>
                <c:pt idx="74280">
                  <c:v>190.4375</c:v>
                </c:pt>
                <c:pt idx="74281">
                  <c:v>190.44010416666666</c:v>
                </c:pt>
                <c:pt idx="74282">
                  <c:v>190.44270833333334</c:v>
                </c:pt>
                <c:pt idx="74283">
                  <c:v>190.4453125</c:v>
                </c:pt>
                <c:pt idx="74284">
                  <c:v>190.44791666666666</c:v>
                </c:pt>
                <c:pt idx="74285">
                  <c:v>190.45052083333334</c:v>
                </c:pt>
                <c:pt idx="74286">
                  <c:v>190.453125</c:v>
                </c:pt>
                <c:pt idx="74287">
                  <c:v>190.45572916666666</c:v>
                </c:pt>
                <c:pt idx="74288">
                  <c:v>190.45833333333334</c:v>
                </c:pt>
                <c:pt idx="74289">
                  <c:v>190.4609375</c:v>
                </c:pt>
                <c:pt idx="74290">
                  <c:v>190.46354166666666</c:v>
                </c:pt>
                <c:pt idx="74291">
                  <c:v>190.46614583333334</c:v>
                </c:pt>
                <c:pt idx="74292">
                  <c:v>190.46875</c:v>
                </c:pt>
                <c:pt idx="74293">
                  <c:v>190.47135416666666</c:v>
                </c:pt>
                <c:pt idx="74294">
                  <c:v>190.47395833333334</c:v>
                </c:pt>
                <c:pt idx="74295">
                  <c:v>190.4765625</c:v>
                </c:pt>
                <c:pt idx="74296">
                  <c:v>190.47916666666666</c:v>
                </c:pt>
                <c:pt idx="74297">
                  <c:v>190.48177083333334</c:v>
                </c:pt>
                <c:pt idx="74298">
                  <c:v>190.484375</c:v>
                </c:pt>
                <c:pt idx="74299">
                  <c:v>190.48697916666666</c:v>
                </c:pt>
                <c:pt idx="74300">
                  <c:v>190.48958333333334</c:v>
                </c:pt>
                <c:pt idx="74301">
                  <c:v>190.4921875</c:v>
                </c:pt>
                <c:pt idx="74302">
                  <c:v>190.49479166666666</c:v>
                </c:pt>
                <c:pt idx="74303">
                  <c:v>190.49739583333334</c:v>
                </c:pt>
                <c:pt idx="74304">
                  <c:v>190.5</c:v>
                </c:pt>
                <c:pt idx="74305">
                  <c:v>190.50260416666666</c:v>
                </c:pt>
                <c:pt idx="74306">
                  <c:v>190.50520833333334</c:v>
                </c:pt>
                <c:pt idx="74307">
                  <c:v>190.5078125</c:v>
                </c:pt>
                <c:pt idx="74308">
                  <c:v>190.51041666666666</c:v>
                </c:pt>
                <c:pt idx="74309">
                  <c:v>190.51302083333334</c:v>
                </c:pt>
                <c:pt idx="74310">
                  <c:v>190.515625</c:v>
                </c:pt>
                <c:pt idx="74311">
                  <c:v>190.51822916666666</c:v>
                </c:pt>
                <c:pt idx="74312">
                  <c:v>190.52083333333334</c:v>
                </c:pt>
                <c:pt idx="74313">
                  <c:v>190.5234375</c:v>
                </c:pt>
                <c:pt idx="74314">
                  <c:v>190.52604166666666</c:v>
                </c:pt>
                <c:pt idx="74315">
                  <c:v>190.52864583333334</c:v>
                </c:pt>
                <c:pt idx="74316">
                  <c:v>190.53125</c:v>
                </c:pt>
                <c:pt idx="74317">
                  <c:v>190.53385416666666</c:v>
                </c:pt>
                <c:pt idx="74318">
                  <c:v>190.53645833333334</c:v>
                </c:pt>
                <c:pt idx="74319">
                  <c:v>190.5390625</c:v>
                </c:pt>
                <c:pt idx="74320">
                  <c:v>190.54166666666666</c:v>
                </c:pt>
                <c:pt idx="74321">
                  <c:v>190.54427083333334</c:v>
                </c:pt>
                <c:pt idx="74322">
                  <c:v>190.546875</c:v>
                </c:pt>
                <c:pt idx="74323">
                  <c:v>190.54947916666666</c:v>
                </c:pt>
                <c:pt idx="74324">
                  <c:v>190.55208333333334</c:v>
                </c:pt>
                <c:pt idx="74325">
                  <c:v>190.5546875</c:v>
                </c:pt>
                <c:pt idx="74326">
                  <c:v>190.55729166666666</c:v>
                </c:pt>
                <c:pt idx="74327">
                  <c:v>190.55989583333334</c:v>
                </c:pt>
                <c:pt idx="74328">
                  <c:v>190.5625</c:v>
                </c:pt>
                <c:pt idx="74329">
                  <c:v>190.56510416666666</c:v>
                </c:pt>
                <c:pt idx="74330">
                  <c:v>190.56770833333334</c:v>
                </c:pt>
                <c:pt idx="74331">
                  <c:v>190.5703125</c:v>
                </c:pt>
                <c:pt idx="74332">
                  <c:v>190.57291666666666</c:v>
                </c:pt>
                <c:pt idx="74333">
                  <c:v>190.57552083333334</c:v>
                </c:pt>
                <c:pt idx="74334">
                  <c:v>190.578125</c:v>
                </c:pt>
                <c:pt idx="74335">
                  <c:v>190.58072916666666</c:v>
                </c:pt>
                <c:pt idx="74336">
                  <c:v>190.58333333333334</c:v>
                </c:pt>
                <c:pt idx="74337">
                  <c:v>190.5859375</c:v>
                </c:pt>
                <c:pt idx="74338">
                  <c:v>190.58854166666666</c:v>
                </c:pt>
                <c:pt idx="74339">
                  <c:v>190.59114583333334</c:v>
                </c:pt>
                <c:pt idx="74340">
                  <c:v>190.59375</c:v>
                </c:pt>
                <c:pt idx="74341">
                  <c:v>190.59635416666666</c:v>
                </c:pt>
                <c:pt idx="74342">
                  <c:v>190.59895833333334</c:v>
                </c:pt>
                <c:pt idx="74343">
                  <c:v>190.6015625</c:v>
                </c:pt>
                <c:pt idx="74344">
                  <c:v>190.60416666666666</c:v>
                </c:pt>
                <c:pt idx="74345">
                  <c:v>190.60677083333334</c:v>
                </c:pt>
                <c:pt idx="74346">
                  <c:v>190.609375</c:v>
                </c:pt>
                <c:pt idx="74347">
                  <c:v>190.61197916666666</c:v>
                </c:pt>
                <c:pt idx="74348">
                  <c:v>190.61458333333334</c:v>
                </c:pt>
                <c:pt idx="74349">
                  <c:v>190.6171875</c:v>
                </c:pt>
                <c:pt idx="74350">
                  <c:v>190.61979166666666</c:v>
                </c:pt>
                <c:pt idx="74351">
                  <c:v>190.62239583333334</c:v>
                </c:pt>
                <c:pt idx="74352">
                  <c:v>190.625</c:v>
                </c:pt>
                <c:pt idx="74353">
                  <c:v>190.62760416666666</c:v>
                </c:pt>
                <c:pt idx="74354">
                  <c:v>190.63020833333334</c:v>
                </c:pt>
                <c:pt idx="74355">
                  <c:v>190.6328125</c:v>
                </c:pt>
                <c:pt idx="74356">
                  <c:v>190.63541666666666</c:v>
                </c:pt>
                <c:pt idx="74357">
                  <c:v>190.63802083333334</c:v>
                </c:pt>
                <c:pt idx="74358">
                  <c:v>190.640625</c:v>
                </c:pt>
                <c:pt idx="74359">
                  <c:v>190.64322916666666</c:v>
                </c:pt>
                <c:pt idx="74360">
                  <c:v>190.64583333333334</c:v>
                </c:pt>
                <c:pt idx="74361">
                  <c:v>190.6484375</c:v>
                </c:pt>
                <c:pt idx="74362">
                  <c:v>190.65104166666666</c:v>
                </c:pt>
                <c:pt idx="74363">
                  <c:v>190.65364583333334</c:v>
                </c:pt>
                <c:pt idx="74364">
                  <c:v>190.65625</c:v>
                </c:pt>
                <c:pt idx="74365">
                  <c:v>190.65885416666666</c:v>
                </c:pt>
                <c:pt idx="74366">
                  <c:v>190.66145833333334</c:v>
                </c:pt>
                <c:pt idx="74367">
                  <c:v>190.6640625</c:v>
                </c:pt>
                <c:pt idx="74368">
                  <c:v>190.66666666666666</c:v>
                </c:pt>
                <c:pt idx="74369">
                  <c:v>190.66927083333334</c:v>
                </c:pt>
                <c:pt idx="74370">
                  <c:v>190.671875</c:v>
                </c:pt>
                <c:pt idx="74371">
                  <c:v>190.67447916666666</c:v>
                </c:pt>
                <c:pt idx="74372">
                  <c:v>190.67708333333334</c:v>
                </c:pt>
                <c:pt idx="74373">
                  <c:v>190.6796875</c:v>
                </c:pt>
                <c:pt idx="74374">
                  <c:v>190.68229166666666</c:v>
                </c:pt>
                <c:pt idx="74375">
                  <c:v>190.68489583333334</c:v>
                </c:pt>
                <c:pt idx="74376">
                  <c:v>190.6875</c:v>
                </c:pt>
                <c:pt idx="74377">
                  <c:v>190.69010416666666</c:v>
                </c:pt>
                <c:pt idx="74378">
                  <c:v>190.69270833333334</c:v>
                </c:pt>
                <c:pt idx="74379">
                  <c:v>190.6953125</c:v>
                </c:pt>
                <c:pt idx="74380">
                  <c:v>190.69791666666666</c:v>
                </c:pt>
                <c:pt idx="74381">
                  <c:v>190.70052083333334</c:v>
                </c:pt>
                <c:pt idx="74382">
                  <c:v>190.703125</c:v>
                </c:pt>
                <c:pt idx="74383">
                  <c:v>190.70572916666666</c:v>
                </c:pt>
                <c:pt idx="74384">
                  <c:v>190.70833333333334</c:v>
                </c:pt>
                <c:pt idx="74385">
                  <c:v>190.7109375</c:v>
                </c:pt>
                <c:pt idx="74386">
                  <c:v>190.71354166666666</c:v>
                </c:pt>
                <c:pt idx="74387">
                  <c:v>190.71614583333334</c:v>
                </c:pt>
                <c:pt idx="74388">
                  <c:v>190.71875</c:v>
                </c:pt>
                <c:pt idx="74389">
                  <c:v>190.72135416666666</c:v>
                </c:pt>
                <c:pt idx="74390">
                  <c:v>190.72395833333334</c:v>
                </c:pt>
                <c:pt idx="74391">
                  <c:v>190.7265625</c:v>
                </c:pt>
                <c:pt idx="74392">
                  <c:v>190.72916666666666</c:v>
                </c:pt>
                <c:pt idx="74393">
                  <c:v>190.73177083333334</c:v>
                </c:pt>
                <c:pt idx="74394">
                  <c:v>190.734375</c:v>
                </c:pt>
                <c:pt idx="74395">
                  <c:v>190.73697916666666</c:v>
                </c:pt>
                <c:pt idx="74396">
                  <c:v>190.73958333333334</c:v>
                </c:pt>
                <c:pt idx="74397">
                  <c:v>190.7421875</c:v>
                </c:pt>
                <c:pt idx="74398">
                  <c:v>190.74479166666666</c:v>
                </c:pt>
                <c:pt idx="74399">
                  <c:v>190.74739583333334</c:v>
                </c:pt>
                <c:pt idx="74400">
                  <c:v>190.75</c:v>
                </c:pt>
                <c:pt idx="74401">
                  <c:v>190.75260416666666</c:v>
                </c:pt>
                <c:pt idx="74402">
                  <c:v>190.75520833333334</c:v>
                </c:pt>
                <c:pt idx="74403">
                  <c:v>190.7578125</c:v>
                </c:pt>
                <c:pt idx="74404">
                  <c:v>190.76041666666666</c:v>
                </c:pt>
                <c:pt idx="74405">
                  <c:v>190.76302083333334</c:v>
                </c:pt>
                <c:pt idx="74406">
                  <c:v>190.765625</c:v>
                </c:pt>
                <c:pt idx="74407">
                  <c:v>190.76822916666666</c:v>
                </c:pt>
                <c:pt idx="74408">
                  <c:v>190.77083333333334</c:v>
                </c:pt>
                <c:pt idx="74409">
                  <c:v>190.7734375</c:v>
                </c:pt>
                <c:pt idx="74410">
                  <c:v>190.77604166666666</c:v>
                </c:pt>
                <c:pt idx="74411">
                  <c:v>190.77864583333334</c:v>
                </c:pt>
                <c:pt idx="74412">
                  <c:v>190.78125</c:v>
                </c:pt>
                <c:pt idx="74413">
                  <c:v>190.78385416666666</c:v>
                </c:pt>
                <c:pt idx="74414">
                  <c:v>190.78645833333334</c:v>
                </c:pt>
                <c:pt idx="74415">
                  <c:v>190.7890625</c:v>
                </c:pt>
                <c:pt idx="74416">
                  <c:v>190.79166666666666</c:v>
                </c:pt>
                <c:pt idx="74417">
                  <c:v>190.79427083333334</c:v>
                </c:pt>
                <c:pt idx="74418">
                  <c:v>190.796875</c:v>
                </c:pt>
                <c:pt idx="74419">
                  <c:v>190.79947916666666</c:v>
                </c:pt>
                <c:pt idx="74420">
                  <c:v>190.80208333333334</c:v>
                </c:pt>
                <c:pt idx="74421">
                  <c:v>190.8046875</c:v>
                </c:pt>
                <c:pt idx="74422">
                  <c:v>190.80729166666666</c:v>
                </c:pt>
                <c:pt idx="74423">
                  <c:v>190.80989583333334</c:v>
                </c:pt>
                <c:pt idx="74424">
                  <c:v>190.8125</c:v>
                </c:pt>
                <c:pt idx="74425">
                  <c:v>190.81510416666666</c:v>
                </c:pt>
                <c:pt idx="74426">
                  <c:v>190.81770833333334</c:v>
                </c:pt>
                <c:pt idx="74427">
                  <c:v>190.8203125</c:v>
                </c:pt>
                <c:pt idx="74428">
                  <c:v>190.82291666666666</c:v>
                </c:pt>
                <c:pt idx="74429">
                  <c:v>190.82552083333334</c:v>
                </c:pt>
                <c:pt idx="74430">
                  <c:v>190.828125</c:v>
                </c:pt>
                <c:pt idx="74431">
                  <c:v>190.83072916666666</c:v>
                </c:pt>
                <c:pt idx="74432">
                  <c:v>190.83333333333334</c:v>
                </c:pt>
                <c:pt idx="74433">
                  <c:v>190.8359375</c:v>
                </c:pt>
                <c:pt idx="74434">
                  <c:v>190.83854166666666</c:v>
                </c:pt>
                <c:pt idx="74435">
                  <c:v>190.84114583333334</c:v>
                </c:pt>
                <c:pt idx="74436">
                  <c:v>190.84375</c:v>
                </c:pt>
                <c:pt idx="74437">
                  <c:v>190.84635416666666</c:v>
                </c:pt>
                <c:pt idx="74438">
                  <c:v>190.84895833333334</c:v>
                </c:pt>
                <c:pt idx="74439">
                  <c:v>190.8515625</c:v>
                </c:pt>
                <c:pt idx="74440">
                  <c:v>190.85416666666666</c:v>
                </c:pt>
                <c:pt idx="74441">
                  <c:v>190.85677083333334</c:v>
                </c:pt>
                <c:pt idx="74442">
                  <c:v>190.859375</c:v>
                </c:pt>
                <c:pt idx="74443">
                  <c:v>190.86197916666666</c:v>
                </c:pt>
                <c:pt idx="74444">
                  <c:v>190.86458333333334</c:v>
                </c:pt>
                <c:pt idx="74445">
                  <c:v>190.8671875</c:v>
                </c:pt>
                <c:pt idx="74446">
                  <c:v>190.86979166666666</c:v>
                </c:pt>
                <c:pt idx="74447">
                  <c:v>190.87239583333334</c:v>
                </c:pt>
                <c:pt idx="74448">
                  <c:v>190.875</c:v>
                </c:pt>
                <c:pt idx="74449">
                  <c:v>190.87760416666666</c:v>
                </c:pt>
                <c:pt idx="74450">
                  <c:v>190.88020833333334</c:v>
                </c:pt>
                <c:pt idx="74451">
                  <c:v>190.8828125</c:v>
                </c:pt>
                <c:pt idx="74452">
                  <c:v>190.88541666666666</c:v>
                </c:pt>
                <c:pt idx="74453">
                  <c:v>190.88802083333334</c:v>
                </c:pt>
                <c:pt idx="74454">
                  <c:v>190.890625</c:v>
                </c:pt>
                <c:pt idx="74455">
                  <c:v>190.89322916666666</c:v>
                </c:pt>
                <c:pt idx="74456">
                  <c:v>190.89583333333334</c:v>
                </c:pt>
                <c:pt idx="74457">
                  <c:v>190.8984375</c:v>
                </c:pt>
                <c:pt idx="74458">
                  <c:v>190.90104166666666</c:v>
                </c:pt>
                <c:pt idx="74459">
                  <c:v>190.90364583333334</c:v>
                </c:pt>
                <c:pt idx="74460">
                  <c:v>190.90625</c:v>
                </c:pt>
                <c:pt idx="74461">
                  <c:v>190.90885416666666</c:v>
                </c:pt>
                <c:pt idx="74462">
                  <c:v>190.91145833333334</c:v>
                </c:pt>
                <c:pt idx="74463">
                  <c:v>190.9140625</c:v>
                </c:pt>
                <c:pt idx="74464">
                  <c:v>190.91666666666666</c:v>
                </c:pt>
                <c:pt idx="74465">
                  <c:v>190.91927083333334</c:v>
                </c:pt>
                <c:pt idx="74466">
                  <c:v>190.921875</c:v>
                </c:pt>
                <c:pt idx="74467">
                  <c:v>190.92447916666666</c:v>
                </c:pt>
                <c:pt idx="74468">
                  <c:v>190.92708333333334</c:v>
                </c:pt>
                <c:pt idx="74469">
                  <c:v>190.9296875</c:v>
                </c:pt>
                <c:pt idx="74470">
                  <c:v>190.93229166666666</c:v>
                </c:pt>
                <c:pt idx="74471">
                  <c:v>190.93489583333334</c:v>
                </c:pt>
                <c:pt idx="74472">
                  <c:v>190.9375</c:v>
                </c:pt>
                <c:pt idx="74473">
                  <c:v>190.94010416666666</c:v>
                </c:pt>
                <c:pt idx="74474">
                  <c:v>190.94270833333334</c:v>
                </c:pt>
                <c:pt idx="74475">
                  <c:v>190.9453125</c:v>
                </c:pt>
                <c:pt idx="74476">
                  <c:v>190.94791666666666</c:v>
                </c:pt>
                <c:pt idx="74477">
                  <c:v>190.95052083333334</c:v>
                </c:pt>
                <c:pt idx="74478">
                  <c:v>190.953125</c:v>
                </c:pt>
                <c:pt idx="74479">
                  <c:v>190.95572916666666</c:v>
                </c:pt>
                <c:pt idx="74480">
                  <c:v>190.95833333333334</c:v>
                </c:pt>
                <c:pt idx="74481">
                  <c:v>190.9609375</c:v>
                </c:pt>
                <c:pt idx="74482">
                  <c:v>190.96354166666666</c:v>
                </c:pt>
                <c:pt idx="74483">
                  <c:v>190.96614583333334</c:v>
                </c:pt>
                <c:pt idx="74484">
                  <c:v>190.96875</c:v>
                </c:pt>
                <c:pt idx="74485">
                  <c:v>190.97135416666666</c:v>
                </c:pt>
                <c:pt idx="74486">
                  <c:v>190.97395833333334</c:v>
                </c:pt>
                <c:pt idx="74487">
                  <c:v>190.9765625</c:v>
                </c:pt>
                <c:pt idx="74488">
                  <c:v>190.97916666666666</c:v>
                </c:pt>
                <c:pt idx="74489">
                  <c:v>190.98177083333334</c:v>
                </c:pt>
                <c:pt idx="74490">
                  <c:v>190.984375</c:v>
                </c:pt>
                <c:pt idx="74491">
                  <c:v>190.98697916666666</c:v>
                </c:pt>
                <c:pt idx="74492">
                  <c:v>190.98958333333334</c:v>
                </c:pt>
                <c:pt idx="74493">
                  <c:v>190.9921875</c:v>
                </c:pt>
                <c:pt idx="74494">
                  <c:v>190.99479166666666</c:v>
                </c:pt>
                <c:pt idx="74495">
                  <c:v>190.99739583333334</c:v>
                </c:pt>
                <c:pt idx="74496">
                  <c:v>191</c:v>
                </c:pt>
                <c:pt idx="74497">
                  <c:v>191.00260416666666</c:v>
                </c:pt>
                <c:pt idx="74498">
                  <c:v>191.00520833333334</c:v>
                </c:pt>
                <c:pt idx="74499">
                  <c:v>191.0078125</c:v>
                </c:pt>
                <c:pt idx="74500">
                  <c:v>191.01041666666666</c:v>
                </c:pt>
                <c:pt idx="74501">
                  <c:v>191.01302083333334</c:v>
                </c:pt>
                <c:pt idx="74502">
                  <c:v>191.015625</c:v>
                </c:pt>
                <c:pt idx="74503">
                  <c:v>191.01822916666666</c:v>
                </c:pt>
                <c:pt idx="74504">
                  <c:v>191.02083333333334</c:v>
                </c:pt>
                <c:pt idx="74505">
                  <c:v>191.0234375</c:v>
                </c:pt>
                <c:pt idx="74506">
                  <c:v>191.02604166666666</c:v>
                </c:pt>
                <c:pt idx="74507">
                  <c:v>191.02864583333334</c:v>
                </c:pt>
                <c:pt idx="74508">
                  <c:v>191.03125</c:v>
                </c:pt>
                <c:pt idx="74509">
                  <c:v>191.03385416666666</c:v>
                </c:pt>
                <c:pt idx="74510">
                  <c:v>191.03645833333334</c:v>
                </c:pt>
                <c:pt idx="74511">
                  <c:v>191.0390625</c:v>
                </c:pt>
                <c:pt idx="74512">
                  <c:v>191.04166666666666</c:v>
                </c:pt>
                <c:pt idx="74513">
                  <c:v>191.04427083333334</c:v>
                </c:pt>
                <c:pt idx="74514">
                  <c:v>191.046875</c:v>
                </c:pt>
                <c:pt idx="74515">
                  <c:v>191.04947916666666</c:v>
                </c:pt>
                <c:pt idx="74516">
                  <c:v>191.05208333333334</c:v>
                </c:pt>
                <c:pt idx="74517">
                  <c:v>191.0546875</c:v>
                </c:pt>
                <c:pt idx="74518">
                  <c:v>191.05729166666666</c:v>
                </c:pt>
                <c:pt idx="74519">
                  <c:v>191.05989583333334</c:v>
                </c:pt>
                <c:pt idx="74520">
                  <c:v>191.0625</c:v>
                </c:pt>
                <c:pt idx="74521">
                  <c:v>191.06510416666666</c:v>
                </c:pt>
                <c:pt idx="74522">
                  <c:v>191.06770833333334</c:v>
                </c:pt>
                <c:pt idx="74523">
                  <c:v>191.0703125</c:v>
                </c:pt>
                <c:pt idx="74524">
                  <c:v>191.07291666666666</c:v>
                </c:pt>
                <c:pt idx="74525">
                  <c:v>191.07552083333334</c:v>
                </c:pt>
                <c:pt idx="74526">
                  <c:v>191.078125</c:v>
                </c:pt>
                <c:pt idx="74527">
                  <c:v>191.08072916666666</c:v>
                </c:pt>
                <c:pt idx="74528">
                  <c:v>191.08333333333334</c:v>
                </c:pt>
                <c:pt idx="74529">
                  <c:v>191.0859375</c:v>
                </c:pt>
                <c:pt idx="74530">
                  <c:v>191.08854166666666</c:v>
                </c:pt>
                <c:pt idx="74531">
                  <c:v>191.09114583333334</c:v>
                </c:pt>
                <c:pt idx="74532">
                  <c:v>191.09375</c:v>
                </c:pt>
                <c:pt idx="74533">
                  <c:v>191.09635416666666</c:v>
                </c:pt>
                <c:pt idx="74534">
                  <c:v>191.09895833333334</c:v>
                </c:pt>
                <c:pt idx="74535">
                  <c:v>191.1015625</c:v>
                </c:pt>
                <c:pt idx="74536">
                  <c:v>191.10416666666666</c:v>
                </c:pt>
                <c:pt idx="74537">
                  <c:v>191.10677083333334</c:v>
                </c:pt>
                <c:pt idx="74538">
                  <c:v>191.109375</c:v>
                </c:pt>
                <c:pt idx="74539">
                  <c:v>191.11197916666666</c:v>
                </c:pt>
                <c:pt idx="74540">
                  <c:v>191.11458333333334</c:v>
                </c:pt>
                <c:pt idx="74541">
                  <c:v>191.1171875</c:v>
                </c:pt>
                <c:pt idx="74542">
                  <c:v>191.11979166666666</c:v>
                </c:pt>
                <c:pt idx="74543">
                  <c:v>191.12239583333334</c:v>
                </c:pt>
                <c:pt idx="74544">
                  <c:v>191.125</c:v>
                </c:pt>
                <c:pt idx="74545">
                  <c:v>191.12760416666666</c:v>
                </c:pt>
                <c:pt idx="74546">
                  <c:v>191.13020833333334</c:v>
                </c:pt>
                <c:pt idx="74547">
                  <c:v>191.1328125</c:v>
                </c:pt>
                <c:pt idx="74548">
                  <c:v>191.13541666666666</c:v>
                </c:pt>
                <c:pt idx="74549">
                  <c:v>191.13802083333334</c:v>
                </c:pt>
                <c:pt idx="74550">
                  <c:v>191.140625</c:v>
                </c:pt>
                <c:pt idx="74551">
                  <c:v>191.14322916666666</c:v>
                </c:pt>
                <c:pt idx="74552">
                  <c:v>191.14583333333334</c:v>
                </c:pt>
                <c:pt idx="74553">
                  <c:v>191.1484375</c:v>
                </c:pt>
                <c:pt idx="74554">
                  <c:v>191.15104166666666</c:v>
                </c:pt>
                <c:pt idx="74555">
                  <c:v>191.15364583333334</c:v>
                </c:pt>
                <c:pt idx="74556">
                  <c:v>191.15625</c:v>
                </c:pt>
                <c:pt idx="74557">
                  <c:v>191.15885416666666</c:v>
                </c:pt>
                <c:pt idx="74558">
                  <c:v>191.16145833333334</c:v>
                </c:pt>
                <c:pt idx="74559">
                  <c:v>191.1640625</c:v>
                </c:pt>
                <c:pt idx="74560">
                  <c:v>191.16666666666666</c:v>
                </c:pt>
                <c:pt idx="74561">
                  <c:v>191.16927083333334</c:v>
                </c:pt>
                <c:pt idx="74562">
                  <c:v>191.171875</c:v>
                </c:pt>
                <c:pt idx="74563">
                  <c:v>191.17447916666666</c:v>
                </c:pt>
                <c:pt idx="74564">
                  <c:v>191.17708333333334</c:v>
                </c:pt>
                <c:pt idx="74565">
                  <c:v>191.1796875</c:v>
                </c:pt>
                <c:pt idx="74566">
                  <c:v>191.18229166666666</c:v>
                </c:pt>
                <c:pt idx="74567">
                  <c:v>191.18489583333334</c:v>
                </c:pt>
                <c:pt idx="74568">
                  <c:v>191.1875</c:v>
                </c:pt>
                <c:pt idx="74569">
                  <c:v>191.19010416666666</c:v>
                </c:pt>
                <c:pt idx="74570">
                  <c:v>191.19270833333334</c:v>
                </c:pt>
                <c:pt idx="74571">
                  <c:v>191.1953125</c:v>
                </c:pt>
                <c:pt idx="74572">
                  <c:v>191.19791666666666</c:v>
                </c:pt>
                <c:pt idx="74573">
                  <c:v>191.20052083333334</c:v>
                </c:pt>
                <c:pt idx="74574">
                  <c:v>191.203125</c:v>
                </c:pt>
                <c:pt idx="74575">
                  <c:v>191.20572916666666</c:v>
                </c:pt>
                <c:pt idx="74576">
                  <c:v>191.20833333333334</c:v>
                </c:pt>
                <c:pt idx="74577">
                  <c:v>191.2109375</c:v>
                </c:pt>
                <c:pt idx="74578">
                  <c:v>191.21354166666666</c:v>
                </c:pt>
                <c:pt idx="74579">
                  <c:v>191.21614583333334</c:v>
                </c:pt>
                <c:pt idx="74580">
                  <c:v>191.21875</c:v>
                </c:pt>
                <c:pt idx="74581">
                  <c:v>191.22135416666666</c:v>
                </c:pt>
                <c:pt idx="74582">
                  <c:v>191.22395833333334</c:v>
                </c:pt>
                <c:pt idx="74583">
                  <c:v>191.2265625</c:v>
                </c:pt>
                <c:pt idx="74584">
                  <c:v>191.22916666666666</c:v>
                </c:pt>
                <c:pt idx="74585">
                  <c:v>191.23177083333334</c:v>
                </c:pt>
                <c:pt idx="74586">
                  <c:v>191.234375</c:v>
                </c:pt>
                <c:pt idx="74587">
                  <c:v>191.23697916666666</c:v>
                </c:pt>
                <c:pt idx="74588">
                  <c:v>191.23958333333334</c:v>
                </c:pt>
                <c:pt idx="74589">
                  <c:v>191.2421875</c:v>
                </c:pt>
                <c:pt idx="74590">
                  <c:v>191.24479166666666</c:v>
                </c:pt>
                <c:pt idx="74591">
                  <c:v>191.24739583333334</c:v>
                </c:pt>
                <c:pt idx="74592">
                  <c:v>191.25</c:v>
                </c:pt>
                <c:pt idx="74593">
                  <c:v>191.25260416666666</c:v>
                </c:pt>
                <c:pt idx="74594">
                  <c:v>191.25520833333334</c:v>
                </c:pt>
                <c:pt idx="74595">
                  <c:v>191.2578125</c:v>
                </c:pt>
                <c:pt idx="74596">
                  <c:v>191.26041666666666</c:v>
                </c:pt>
                <c:pt idx="74597">
                  <c:v>191.26302083333334</c:v>
                </c:pt>
                <c:pt idx="74598">
                  <c:v>191.265625</c:v>
                </c:pt>
                <c:pt idx="74599">
                  <c:v>191.26822916666666</c:v>
                </c:pt>
                <c:pt idx="74600">
                  <c:v>191.27083333333334</c:v>
                </c:pt>
                <c:pt idx="74601">
                  <c:v>191.2734375</c:v>
                </c:pt>
                <c:pt idx="74602">
                  <c:v>191.27604166666666</c:v>
                </c:pt>
                <c:pt idx="74603">
                  <c:v>191.27864583333334</c:v>
                </c:pt>
                <c:pt idx="74604">
                  <c:v>191.28125</c:v>
                </c:pt>
                <c:pt idx="74605">
                  <c:v>191.28385416666666</c:v>
                </c:pt>
                <c:pt idx="74606">
                  <c:v>191.28645833333334</c:v>
                </c:pt>
                <c:pt idx="74607">
                  <c:v>191.2890625</c:v>
                </c:pt>
                <c:pt idx="74608">
                  <c:v>191.29166666666666</c:v>
                </c:pt>
                <c:pt idx="74609">
                  <c:v>191.29427083333334</c:v>
                </c:pt>
                <c:pt idx="74610">
                  <c:v>191.296875</c:v>
                </c:pt>
                <c:pt idx="74611">
                  <c:v>191.29947916666666</c:v>
                </c:pt>
                <c:pt idx="74612">
                  <c:v>191.30208333333334</c:v>
                </c:pt>
                <c:pt idx="74613">
                  <c:v>191.3046875</c:v>
                </c:pt>
                <c:pt idx="74614">
                  <c:v>191.30729166666666</c:v>
                </c:pt>
                <c:pt idx="74615">
                  <c:v>191.30989583333334</c:v>
                </c:pt>
                <c:pt idx="74616">
                  <c:v>191.3125</c:v>
                </c:pt>
                <c:pt idx="74617">
                  <c:v>191.31510416666666</c:v>
                </c:pt>
                <c:pt idx="74618">
                  <c:v>191.31770833333334</c:v>
                </c:pt>
                <c:pt idx="74619">
                  <c:v>191.3203125</c:v>
                </c:pt>
                <c:pt idx="74620">
                  <c:v>191.32291666666666</c:v>
                </c:pt>
                <c:pt idx="74621">
                  <c:v>191.32552083333334</c:v>
                </c:pt>
                <c:pt idx="74622">
                  <c:v>191.328125</c:v>
                </c:pt>
                <c:pt idx="74623">
                  <c:v>191.33072916666666</c:v>
                </c:pt>
                <c:pt idx="74624">
                  <c:v>191.33333333333334</c:v>
                </c:pt>
                <c:pt idx="74625">
                  <c:v>191.3359375</c:v>
                </c:pt>
                <c:pt idx="74626">
                  <c:v>191.33854166666666</c:v>
                </c:pt>
                <c:pt idx="74627">
                  <c:v>191.34114583333334</c:v>
                </c:pt>
                <c:pt idx="74628">
                  <c:v>191.34375</c:v>
                </c:pt>
                <c:pt idx="74629">
                  <c:v>191.34635416666666</c:v>
                </c:pt>
                <c:pt idx="74630">
                  <c:v>191.34895833333334</c:v>
                </c:pt>
                <c:pt idx="74631">
                  <c:v>191.3515625</c:v>
                </c:pt>
                <c:pt idx="74632">
                  <c:v>191.35416666666666</c:v>
                </c:pt>
                <c:pt idx="74633">
                  <c:v>191.35677083333334</c:v>
                </c:pt>
                <c:pt idx="74634">
                  <c:v>191.359375</c:v>
                </c:pt>
                <c:pt idx="74635">
                  <c:v>191.36197916666666</c:v>
                </c:pt>
                <c:pt idx="74636">
                  <c:v>191.36458333333334</c:v>
                </c:pt>
                <c:pt idx="74637">
                  <c:v>191.3671875</c:v>
                </c:pt>
                <c:pt idx="74638">
                  <c:v>191.36979166666666</c:v>
                </c:pt>
                <c:pt idx="74639">
                  <c:v>191.37239583333334</c:v>
                </c:pt>
                <c:pt idx="74640">
                  <c:v>191.375</c:v>
                </c:pt>
                <c:pt idx="74641">
                  <c:v>191.37760416666666</c:v>
                </c:pt>
                <c:pt idx="74642">
                  <c:v>191.38020833333334</c:v>
                </c:pt>
                <c:pt idx="74643">
                  <c:v>191.3828125</c:v>
                </c:pt>
                <c:pt idx="74644">
                  <c:v>191.38541666666666</c:v>
                </c:pt>
                <c:pt idx="74645">
                  <c:v>191.38802083333334</c:v>
                </c:pt>
                <c:pt idx="74646">
                  <c:v>191.390625</c:v>
                </c:pt>
                <c:pt idx="74647">
                  <c:v>191.39322916666666</c:v>
                </c:pt>
                <c:pt idx="74648">
                  <c:v>191.39583333333334</c:v>
                </c:pt>
                <c:pt idx="74649">
                  <c:v>191.3984375</c:v>
                </c:pt>
                <c:pt idx="74650">
                  <c:v>191.40104166666666</c:v>
                </c:pt>
                <c:pt idx="74651">
                  <c:v>191.40364583333334</c:v>
                </c:pt>
                <c:pt idx="74652">
                  <c:v>191.40625</c:v>
                </c:pt>
                <c:pt idx="74653">
                  <c:v>191.40885416666666</c:v>
                </c:pt>
                <c:pt idx="74654">
                  <c:v>191.41145833333334</c:v>
                </c:pt>
                <c:pt idx="74655">
                  <c:v>191.4140625</c:v>
                </c:pt>
                <c:pt idx="74656">
                  <c:v>191.41666666666666</c:v>
                </c:pt>
                <c:pt idx="74657">
                  <c:v>191.41927083333334</c:v>
                </c:pt>
                <c:pt idx="74658">
                  <c:v>191.421875</c:v>
                </c:pt>
                <c:pt idx="74659">
                  <c:v>191.42447916666666</c:v>
                </c:pt>
                <c:pt idx="74660">
                  <c:v>191.42708333333334</c:v>
                </c:pt>
                <c:pt idx="74661">
                  <c:v>191.4296875</c:v>
                </c:pt>
                <c:pt idx="74662">
                  <c:v>191.43229166666666</c:v>
                </c:pt>
                <c:pt idx="74663">
                  <c:v>191.43489583333334</c:v>
                </c:pt>
                <c:pt idx="74664">
                  <c:v>191.4375</c:v>
                </c:pt>
                <c:pt idx="74665">
                  <c:v>191.44010416666666</c:v>
                </c:pt>
                <c:pt idx="74666">
                  <c:v>191.44270833333334</c:v>
                </c:pt>
                <c:pt idx="74667">
                  <c:v>191.4453125</c:v>
                </c:pt>
                <c:pt idx="74668">
                  <c:v>191.44791666666666</c:v>
                </c:pt>
                <c:pt idx="74669">
                  <c:v>191.45052083333334</c:v>
                </c:pt>
                <c:pt idx="74670">
                  <c:v>191.453125</c:v>
                </c:pt>
                <c:pt idx="74671">
                  <c:v>191.45572916666666</c:v>
                </c:pt>
                <c:pt idx="74672">
                  <c:v>191.45833333333334</c:v>
                </c:pt>
                <c:pt idx="74673">
                  <c:v>191.4609375</c:v>
                </c:pt>
                <c:pt idx="74674">
                  <c:v>191.46354166666666</c:v>
                </c:pt>
                <c:pt idx="74675">
                  <c:v>191.46614583333334</c:v>
                </c:pt>
                <c:pt idx="74676">
                  <c:v>191.46875</c:v>
                </c:pt>
                <c:pt idx="74677">
                  <c:v>191.47135416666666</c:v>
                </c:pt>
                <c:pt idx="74678">
                  <c:v>191.47395833333334</c:v>
                </c:pt>
                <c:pt idx="74679">
                  <c:v>191.4765625</c:v>
                </c:pt>
                <c:pt idx="74680">
                  <c:v>191.47916666666666</c:v>
                </c:pt>
                <c:pt idx="74681">
                  <c:v>191.48177083333334</c:v>
                </c:pt>
                <c:pt idx="74682">
                  <c:v>191.484375</c:v>
                </c:pt>
                <c:pt idx="74683">
                  <c:v>191.48697916666666</c:v>
                </c:pt>
                <c:pt idx="74684">
                  <c:v>191.48958333333334</c:v>
                </c:pt>
                <c:pt idx="74685">
                  <c:v>191.4921875</c:v>
                </c:pt>
                <c:pt idx="74686">
                  <c:v>191.49479166666666</c:v>
                </c:pt>
                <c:pt idx="74687">
                  <c:v>191.49739583333334</c:v>
                </c:pt>
                <c:pt idx="74688">
                  <c:v>191.5</c:v>
                </c:pt>
                <c:pt idx="74689">
                  <c:v>191.50260416666666</c:v>
                </c:pt>
                <c:pt idx="74690">
                  <c:v>191.50520833333334</c:v>
                </c:pt>
                <c:pt idx="74691">
                  <c:v>191.5078125</c:v>
                </c:pt>
                <c:pt idx="74692">
                  <c:v>191.51041666666666</c:v>
                </c:pt>
                <c:pt idx="74693">
                  <c:v>191.51302083333334</c:v>
                </c:pt>
                <c:pt idx="74694">
                  <c:v>191.515625</c:v>
                </c:pt>
                <c:pt idx="74695">
                  <c:v>191.51822916666666</c:v>
                </c:pt>
                <c:pt idx="74696">
                  <c:v>191.52083333333334</c:v>
                </c:pt>
                <c:pt idx="74697">
                  <c:v>191.5234375</c:v>
                </c:pt>
                <c:pt idx="74698">
                  <c:v>191.52604166666666</c:v>
                </c:pt>
                <c:pt idx="74699">
                  <c:v>191.52864583333334</c:v>
                </c:pt>
                <c:pt idx="74700">
                  <c:v>191.53125</c:v>
                </c:pt>
                <c:pt idx="74701">
                  <c:v>191.53385416666666</c:v>
                </c:pt>
                <c:pt idx="74702">
                  <c:v>191.53645833333334</c:v>
                </c:pt>
                <c:pt idx="74703">
                  <c:v>191.5390625</c:v>
                </c:pt>
                <c:pt idx="74704">
                  <c:v>191.54166666666666</c:v>
                </c:pt>
                <c:pt idx="74705">
                  <c:v>191.54427083333334</c:v>
                </c:pt>
                <c:pt idx="74706">
                  <c:v>191.546875</c:v>
                </c:pt>
                <c:pt idx="74707">
                  <c:v>191.54947916666666</c:v>
                </c:pt>
                <c:pt idx="74708">
                  <c:v>191.55208333333334</c:v>
                </c:pt>
                <c:pt idx="74709">
                  <c:v>191.5546875</c:v>
                </c:pt>
                <c:pt idx="74710">
                  <c:v>191.55729166666666</c:v>
                </c:pt>
                <c:pt idx="74711">
                  <c:v>191.55989583333334</c:v>
                </c:pt>
                <c:pt idx="74712">
                  <c:v>191.5625</c:v>
                </c:pt>
                <c:pt idx="74713">
                  <c:v>191.56510416666666</c:v>
                </c:pt>
                <c:pt idx="74714">
                  <c:v>191.56770833333334</c:v>
                </c:pt>
                <c:pt idx="74715">
                  <c:v>191.5703125</c:v>
                </c:pt>
                <c:pt idx="74716">
                  <c:v>191.57291666666666</c:v>
                </c:pt>
                <c:pt idx="74717">
                  <c:v>191.57552083333334</c:v>
                </c:pt>
                <c:pt idx="74718">
                  <c:v>191.578125</c:v>
                </c:pt>
                <c:pt idx="74719">
                  <c:v>191.58072916666666</c:v>
                </c:pt>
                <c:pt idx="74720">
                  <c:v>191.58333333333334</c:v>
                </c:pt>
                <c:pt idx="74721">
                  <c:v>191.5859375</c:v>
                </c:pt>
                <c:pt idx="74722">
                  <c:v>191.58854166666666</c:v>
                </c:pt>
                <c:pt idx="74723">
                  <c:v>191.59114583333334</c:v>
                </c:pt>
                <c:pt idx="74724">
                  <c:v>191.59375</c:v>
                </c:pt>
                <c:pt idx="74725">
                  <c:v>191.59635416666666</c:v>
                </c:pt>
                <c:pt idx="74726">
                  <c:v>191.59895833333334</c:v>
                </c:pt>
                <c:pt idx="74727">
                  <c:v>191.6015625</c:v>
                </c:pt>
                <c:pt idx="74728">
                  <c:v>191.60416666666666</c:v>
                </c:pt>
                <c:pt idx="74729">
                  <c:v>191.60677083333334</c:v>
                </c:pt>
                <c:pt idx="74730">
                  <c:v>191.609375</c:v>
                </c:pt>
                <c:pt idx="74731">
                  <c:v>191.61197916666666</c:v>
                </c:pt>
                <c:pt idx="74732">
                  <c:v>191.61458333333334</c:v>
                </c:pt>
                <c:pt idx="74733">
                  <c:v>191.6171875</c:v>
                </c:pt>
                <c:pt idx="74734">
                  <c:v>191.61979166666666</c:v>
                </c:pt>
                <c:pt idx="74735">
                  <c:v>191.62239583333334</c:v>
                </c:pt>
                <c:pt idx="74736">
                  <c:v>191.625</c:v>
                </c:pt>
                <c:pt idx="74737">
                  <c:v>191.62760416666666</c:v>
                </c:pt>
                <c:pt idx="74738">
                  <c:v>191.63020833333334</c:v>
                </c:pt>
                <c:pt idx="74739">
                  <c:v>191.6328125</c:v>
                </c:pt>
                <c:pt idx="74740">
                  <c:v>191.63541666666666</c:v>
                </c:pt>
                <c:pt idx="74741">
                  <c:v>191.63802083333334</c:v>
                </c:pt>
                <c:pt idx="74742">
                  <c:v>191.640625</c:v>
                </c:pt>
                <c:pt idx="74743">
                  <c:v>191.64322916666666</c:v>
                </c:pt>
                <c:pt idx="74744">
                  <c:v>191.64583333333334</c:v>
                </c:pt>
                <c:pt idx="74745">
                  <c:v>191.6484375</c:v>
                </c:pt>
                <c:pt idx="74746">
                  <c:v>191.65104166666666</c:v>
                </c:pt>
                <c:pt idx="74747">
                  <c:v>191.65364583333334</c:v>
                </c:pt>
                <c:pt idx="74748">
                  <c:v>191.65625</c:v>
                </c:pt>
                <c:pt idx="74749">
                  <c:v>191.65885416666666</c:v>
                </c:pt>
                <c:pt idx="74750">
                  <c:v>191.66145833333334</c:v>
                </c:pt>
                <c:pt idx="74751">
                  <c:v>191.6640625</c:v>
                </c:pt>
                <c:pt idx="74752">
                  <c:v>191.66666666666666</c:v>
                </c:pt>
                <c:pt idx="74753">
                  <c:v>191.66927083333334</c:v>
                </c:pt>
                <c:pt idx="74754">
                  <c:v>191.671875</c:v>
                </c:pt>
                <c:pt idx="74755">
                  <c:v>191.67447916666666</c:v>
                </c:pt>
                <c:pt idx="74756">
                  <c:v>191.67708333333334</c:v>
                </c:pt>
                <c:pt idx="74757">
                  <c:v>191.6796875</c:v>
                </c:pt>
                <c:pt idx="74758">
                  <c:v>191.68229166666666</c:v>
                </c:pt>
                <c:pt idx="74759">
                  <c:v>191.68489583333334</c:v>
                </c:pt>
                <c:pt idx="74760">
                  <c:v>191.6875</c:v>
                </c:pt>
                <c:pt idx="74761">
                  <c:v>191.69010416666666</c:v>
                </c:pt>
                <c:pt idx="74762">
                  <c:v>191.69270833333334</c:v>
                </c:pt>
                <c:pt idx="74763">
                  <c:v>191.6953125</c:v>
                </c:pt>
                <c:pt idx="74764">
                  <c:v>191.69791666666666</c:v>
                </c:pt>
                <c:pt idx="74765">
                  <c:v>191.70052083333334</c:v>
                </c:pt>
                <c:pt idx="74766">
                  <c:v>191.703125</c:v>
                </c:pt>
                <c:pt idx="74767">
                  <c:v>191.70572916666666</c:v>
                </c:pt>
                <c:pt idx="74768">
                  <c:v>191.70833333333334</c:v>
                </c:pt>
                <c:pt idx="74769">
                  <c:v>191.7109375</c:v>
                </c:pt>
                <c:pt idx="74770">
                  <c:v>191.71354166666666</c:v>
                </c:pt>
                <c:pt idx="74771">
                  <c:v>191.71614583333334</c:v>
                </c:pt>
                <c:pt idx="74772">
                  <c:v>191.71875</c:v>
                </c:pt>
                <c:pt idx="74773">
                  <c:v>191.72135416666666</c:v>
                </c:pt>
                <c:pt idx="74774">
                  <c:v>191.72395833333334</c:v>
                </c:pt>
                <c:pt idx="74775">
                  <c:v>191.7265625</c:v>
                </c:pt>
                <c:pt idx="74776">
                  <c:v>191.72916666666666</c:v>
                </c:pt>
                <c:pt idx="74777">
                  <c:v>191.73177083333334</c:v>
                </c:pt>
                <c:pt idx="74778">
                  <c:v>191.734375</c:v>
                </c:pt>
                <c:pt idx="74779">
                  <c:v>191.73697916666666</c:v>
                </c:pt>
                <c:pt idx="74780">
                  <c:v>191.73958333333334</c:v>
                </c:pt>
                <c:pt idx="74781">
                  <c:v>191.7421875</c:v>
                </c:pt>
                <c:pt idx="74782">
                  <c:v>191.74479166666666</c:v>
                </c:pt>
                <c:pt idx="74783">
                  <c:v>191.74739583333334</c:v>
                </c:pt>
                <c:pt idx="74784">
                  <c:v>191.75</c:v>
                </c:pt>
                <c:pt idx="74785">
                  <c:v>191.75260416666666</c:v>
                </c:pt>
                <c:pt idx="74786">
                  <c:v>191.75520833333334</c:v>
                </c:pt>
                <c:pt idx="74787">
                  <c:v>191.7578125</c:v>
                </c:pt>
                <c:pt idx="74788">
                  <c:v>191.76041666666666</c:v>
                </c:pt>
                <c:pt idx="74789">
                  <c:v>191.76302083333334</c:v>
                </c:pt>
                <c:pt idx="74790">
                  <c:v>191.765625</c:v>
                </c:pt>
                <c:pt idx="74791">
                  <c:v>191.76822916666666</c:v>
                </c:pt>
                <c:pt idx="74792">
                  <c:v>191.77083333333334</c:v>
                </c:pt>
                <c:pt idx="74793">
                  <c:v>191.7734375</c:v>
                </c:pt>
                <c:pt idx="74794">
                  <c:v>191.77604166666666</c:v>
                </c:pt>
                <c:pt idx="74795">
                  <c:v>191.77864583333334</c:v>
                </c:pt>
                <c:pt idx="74796">
                  <c:v>191.78125</c:v>
                </c:pt>
                <c:pt idx="74797">
                  <c:v>191.78385416666666</c:v>
                </c:pt>
                <c:pt idx="74798">
                  <c:v>191.78645833333334</c:v>
                </c:pt>
                <c:pt idx="74799">
                  <c:v>191.7890625</c:v>
                </c:pt>
                <c:pt idx="74800">
                  <c:v>191.79166666666666</c:v>
                </c:pt>
                <c:pt idx="74801">
                  <c:v>191.79427083333334</c:v>
                </c:pt>
                <c:pt idx="74802">
                  <c:v>191.796875</c:v>
                </c:pt>
                <c:pt idx="74803">
                  <c:v>191.79947916666666</c:v>
                </c:pt>
                <c:pt idx="74804">
                  <c:v>191.80208333333334</c:v>
                </c:pt>
                <c:pt idx="74805">
                  <c:v>191.8046875</c:v>
                </c:pt>
                <c:pt idx="74806">
                  <c:v>191.80729166666666</c:v>
                </c:pt>
                <c:pt idx="74807">
                  <c:v>191.80989583333334</c:v>
                </c:pt>
                <c:pt idx="74808">
                  <c:v>191.8125</c:v>
                </c:pt>
                <c:pt idx="74809">
                  <c:v>191.81510416666666</c:v>
                </c:pt>
                <c:pt idx="74810">
                  <c:v>191.81770833333334</c:v>
                </c:pt>
                <c:pt idx="74811">
                  <c:v>191.8203125</c:v>
                </c:pt>
                <c:pt idx="74812">
                  <c:v>191.82291666666666</c:v>
                </c:pt>
                <c:pt idx="74813">
                  <c:v>191.82552083333334</c:v>
                </c:pt>
                <c:pt idx="74814">
                  <c:v>191.828125</c:v>
                </c:pt>
                <c:pt idx="74815">
                  <c:v>191.83072916666666</c:v>
                </c:pt>
                <c:pt idx="74816">
                  <c:v>191.83333333333334</c:v>
                </c:pt>
                <c:pt idx="74817">
                  <c:v>191.8359375</c:v>
                </c:pt>
                <c:pt idx="74818">
                  <c:v>191.83854166666666</c:v>
                </c:pt>
                <c:pt idx="74819">
                  <c:v>191.84114583333334</c:v>
                </c:pt>
                <c:pt idx="74820">
                  <c:v>191.84375</c:v>
                </c:pt>
                <c:pt idx="74821">
                  <c:v>191.84635416666666</c:v>
                </c:pt>
                <c:pt idx="74822">
                  <c:v>191.84895833333334</c:v>
                </c:pt>
                <c:pt idx="74823">
                  <c:v>191.8515625</c:v>
                </c:pt>
                <c:pt idx="74824">
                  <c:v>191.85416666666666</c:v>
                </c:pt>
                <c:pt idx="74825">
                  <c:v>191.85677083333334</c:v>
                </c:pt>
                <c:pt idx="74826">
                  <c:v>191.859375</c:v>
                </c:pt>
                <c:pt idx="74827">
                  <c:v>191.86197916666666</c:v>
                </c:pt>
                <c:pt idx="74828">
                  <c:v>191.86458333333334</c:v>
                </c:pt>
                <c:pt idx="74829">
                  <c:v>191.8671875</c:v>
                </c:pt>
                <c:pt idx="74830">
                  <c:v>191.86979166666666</c:v>
                </c:pt>
                <c:pt idx="74831">
                  <c:v>191.87239583333334</c:v>
                </c:pt>
                <c:pt idx="74832">
                  <c:v>191.875</c:v>
                </c:pt>
                <c:pt idx="74833">
                  <c:v>191.87760416666666</c:v>
                </c:pt>
                <c:pt idx="74834">
                  <c:v>191.88020833333334</c:v>
                </c:pt>
                <c:pt idx="74835">
                  <c:v>191.8828125</c:v>
                </c:pt>
                <c:pt idx="74836">
                  <c:v>191.88541666666666</c:v>
                </c:pt>
                <c:pt idx="74837">
                  <c:v>191.88802083333334</c:v>
                </c:pt>
                <c:pt idx="74838">
                  <c:v>191.890625</c:v>
                </c:pt>
                <c:pt idx="74839">
                  <c:v>191.89322916666666</c:v>
                </c:pt>
                <c:pt idx="74840">
                  <c:v>191.89583333333334</c:v>
                </c:pt>
                <c:pt idx="74841">
                  <c:v>191.8984375</c:v>
                </c:pt>
                <c:pt idx="74842">
                  <c:v>191.90104166666666</c:v>
                </c:pt>
                <c:pt idx="74843">
                  <c:v>191.90364583333334</c:v>
                </c:pt>
                <c:pt idx="74844">
                  <c:v>191.90625</c:v>
                </c:pt>
                <c:pt idx="74845">
                  <c:v>191.90885416666666</c:v>
                </c:pt>
                <c:pt idx="74846">
                  <c:v>191.91145833333334</c:v>
                </c:pt>
                <c:pt idx="74847">
                  <c:v>191.9140625</c:v>
                </c:pt>
                <c:pt idx="74848">
                  <c:v>191.91666666666666</c:v>
                </c:pt>
                <c:pt idx="74849">
                  <c:v>191.91927083333334</c:v>
                </c:pt>
                <c:pt idx="74850">
                  <c:v>191.921875</c:v>
                </c:pt>
                <c:pt idx="74851">
                  <c:v>191.92447916666666</c:v>
                </c:pt>
                <c:pt idx="74852">
                  <c:v>191.92708333333334</c:v>
                </c:pt>
                <c:pt idx="74853">
                  <c:v>191.9296875</c:v>
                </c:pt>
                <c:pt idx="74854">
                  <c:v>191.93229166666666</c:v>
                </c:pt>
                <c:pt idx="74855">
                  <c:v>191.93489583333334</c:v>
                </c:pt>
                <c:pt idx="74856">
                  <c:v>191.9375</c:v>
                </c:pt>
                <c:pt idx="74857">
                  <c:v>191.94010416666666</c:v>
                </c:pt>
                <c:pt idx="74858">
                  <c:v>191.94270833333334</c:v>
                </c:pt>
                <c:pt idx="74859">
                  <c:v>191.9453125</c:v>
                </c:pt>
                <c:pt idx="74860">
                  <c:v>191.94791666666666</c:v>
                </c:pt>
                <c:pt idx="74861">
                  <c:v>191.95052083333334</c:v>
                </c:pt>
                <c:pt idx="74862">
                  <c:v>191.953125</c:v>
                </c:pt>
                <c:pt idx="74863">
                  <c:v>191.95572916666666</c:v>
                </c:pt>
                <c:pt idx="74864">
                  <c:v>191.95833333333334</c:v>
                </c:pt>
                <c:pt idx="74865">
                  <c:v>191.9609375</c:v>
                </c:pt>
                <c:pt idx="74866">
                  <c:v>191.96354166666666</c:v>
                </c:pt>
                <c:pt idx="74867">
                  <c:v>191.96614583333334</c:v>
                </c:pt>
                <c:pt idx="74868">
                  <c:v>191.96875</c:v>
                </c:pt>
                <c:pt idx="74869">
                  <c:v>191.97135416666666</c:v>
                </c:pt>
                <c:pt idx="74870">
                  <c:v>191.97395833333334</c:v>
                </c:pt>
                <c:pt idx="74871">
                  <c:v>191.9765625</c:v>
                </c:pt>
                <c:pt idx="74872">
                  <c:v>191.97916666666666</c:v>
                </c:pt>
                <c:pt idx="74873">
                  <c:v>191.98177083333334</c:v>
                </c:pt>
                <c:pt idx="74874">
                  <c:v>191.984375</c:v>
                </c:pt>
                <c:pt idx="74875">
                  <c:v>191.98697916666666</c:v>
                </c:pt>
                <c:pt idx="74876">
                  <c:v>191.98958333333334</c:v>
                </c:pt>
                <c:pt idx="74877">
                  <c:v>191.9921875</c:v>
                </c:pt>
                <c:pt idx="74878">
                  <c:v>191.99479166666666</c:v>
                </c:pt>
                <c:pt idx="74879">
                  <c:v>191.99739583333334</c:v>
                </c:pt>
                <c:pt idx="74880">
                  <c:v>192</c:v>
                </c:pt>
                <c:pt idx="74881">
                  <c:v>192.00260416666666</c:v>
                </c:pt>
                <c:pt idx="74882">
                  <c:v>192.00520833333334</c:v>
                </c:pt>
                <c:pt idx="74883">
                  <c:v>192.0078125</c:v>
                </c:pt>
                <c:pt idx="74884">
                  <c:v>192.01041666666666</c:v>
                </c:pt>
                <c:pt idx="74885">
                  <c:v>192.01302083333334</c:v>
                </c:pt>
                <c:pt idx="74886">
                  <c:v>192.015625</c:v>
                </c:pt>
                <c:pt idx="74887">
                  <c:v>192.01822916666666</c:v>
                </c:pt>
                <c:pt idx="74888">
                  <c:v>192.02083333333334</c:v>
                </c:pt>
                <c:pt idx="74889">
                  <c:v>192.0234375</c:v>
                </c:pt>
                <c:pt idx="74890">
                  <c:v>192.02604166666666</c:v>
                </c:pt>
                <c:pt idx="74891">
                  <c:v>192.02864583333334</c:v>
                </c:pt>
                <c:pt idx="74892">
                  <c:v>192.03125</c:v>
                </c:pt>
                <c:pt idx="74893">
                  <c:v>192.03385416666666</c:v>
                </c:pt>
                <c:pt idx="74894">
                  <c:v>192.03645833333334</c:v>
                </c:pt>
                <c:pt idx="74895">
                  <c:v>192.0390625</c:v>
                </c:pt>
                <c:pt idx="74896">
                  <c:v>192.04166666666666</c:v>
                </c:pt>
                <c:pt idx="74897">
                  <c:v>192.04427083333334</c:v>
                </c:pt>
                <c:pt idx="74898">
                  <c:v>192.046875</c:v>
                </c:pt>
                <c:pt idx="74899">
                  <c:v>192.04947916666666</c:v>
                </c:pt>
                <c:pt idx="74900">
                  <c:v>192.05208333333334</c:v>
                </c:pt>
                <c:pt idx="74901">
                  <c:v>192.0546875</c:v>
                </c:pt>
                <c:pt idx="74902">
                  <c:v>192.05729166666666</c:v>
                </c:pt>
                <c:pt idx="74903">
                  <c:v>192.05989583333334</c:v>
                </c:pt>
                <c:pt idx="74904">
                  <c:v>192.0625</c:v>
                </c:pt>
                <c:pt idx="74905">
                  <c:v>192.06510416666666</c:v>
                </c:pt>
                <c:pt idx="74906">
                  <c:v>192.06770833333334</c:v>
                </c:pt>
                <c:pt idx="74907">
                  <c:v>192.0703125</c:v>
                </c:pt>
                <c:pt idx="74908">
                  <c:v>192.07291666666666</c:v>
                </c:pt>
                <c:pt idx="74909">
                  <c:v>192.07552083333334</c:v>
                </c:pt>
                <c:pt idx="74910">
                  <c:v>192.078125</c:v>
                </c:pt>
                <c:pt idx="74911">
                  <c:v>192.08072916666666</c:v>
                </c:pt>
                <c:pt idx="74912">
                  <c:v>192.08333333333334</c:v>
                </c:pt>
                <c:pt idx="74913">
                  <c:v>192.0859375</c:v>
                </c:pt>
                <c:pt idx="74914">
                  <c:v>192.08854166666666</c:v>
                </c:pt>
                <c:pt idx="74915">
                  <c:v>192.09114583333334</c:v>
                </c:pt>
                <c:pt idx="74916">
                  <c:v>192.09375</c:v>
                </c:pt>
                <c:pt idx="74917">
                  <c:v>192.09635416666666</c:v>
                </c:pt>
                <c:pt idx="74918">
                  <c:v>192.09895833333334</c:v>
                </c:pt>
                <c:pt idx="74919">
                  <c:v>192.1015625</c:v>
                </c:pt>
                <c:pt idx="74920">
                  <c:v>192.10416666666666</c:v>
                </c:pt>
                <c:pt idx="74921">
                  <c:v>192.10677083333334</c:v>
                </c:pt>
                <c:pt idx="74922">
                  <c:v>192.109375</c:v>
                </c:pt>
                <c:pt idx="74923">
                  <c:v>192.11197916666666</c:v>
                </c:pt>
                <c:pt idx="74924">
                  <c:v>192.11458333333334</c:v>
                </c:pt>
                <c:pt idx="74925">
                  <c:v>192.1171875</c:v>
                </c:pt>
                <c:pt idx="74926">
                  <c:v>192.11979166666666</c:v>
                </c:pt>
                <c:pt idx="74927">
                  <c:v>192.12239583333334</c:v>
                </c:pt>
                <c:pt idx="74928">
                  <c:v>192.125</c:v>
                </c:pt>
                <c:pt idx="74929">
                  <c:v>192.12760416666666</c:v>
                </c:pt>
                <c:pt idx="74930">
                  <c:v>192.13020833333334</c:v>
                </c:pt>
                <c:pt idx="74931">
                  <c:v>192.1328125</c:v>
                </c:pt>
                <c:pt idx="74932">
                  <c:v>192.13541666666666</c:v>
                </c:pt>
                <c:pt idx="74933">
                  <c:v>192.13802083333334</c:v>
                </c:pt>
                <c:pt idx="74934">
                  <c:v>192.140625</c:v>
                </c:pt>
                <c:pt idx="74935">
                  <c:v>192.14322916666666</c:v>
                </c:pt>
                <c:pt idx="74936">
                  <c:v>192.14583333333334</c:v>
                </c:pt>
                <c:pt idx="74937">
                  <c:v>192.1484375</c:v>
                </c:pt>
                <c:pt idx="74938">
                  <c:v>192.15104166666666</c:v>
                </c:pt>
                <c:pt idx="74939">
                  <c:v>192.15364583333334</c:v>
                </c:pt>
                <c:pt idx="74940">
                  <c:v>192.15625</c:v>
                </c:pt>
                <c:pt idx="74941">
                  <c:v>192.15885416666666</c:v>
                </c:pt>
                <c:pt idx="74942">
                  <c:v>192.16145833333334</c:v>
                </c:pt>
                <c:pt idx="74943">
                  <c:v>192.1640625</c:v>
                </c:pt>
                <c:pt idx="74944">
                  <c:v>192.16666666666666</c:v>
                </c:pt>
                <c:pt idx="74945">
                  <c:v>192.16927083333334</c:v>
                </c:pt>
                <c:pt idx="74946">
                  <c:v>192.171875</c:v>
                </c:pt>
                <c:pt idx="74947">
                  <c:v>192.17447916666666</c:v>
                </c:pt>
                <c:pt idx="74948">
                  <c:v>192.17708333333334</c:v>
                </c:pt>
                <c:pt idx="74949">
                  <c:v>192.1796875</c:v>
                </c:pt>
                <c:pt idx="74950">
                  <c:v>192.18229166666666</c:v>
                </c:pt>
                <c:pt idx="74951">
                  <c:v>192.18489583333334</c:v>
                </c:pt>
                <c:pt idx="74952">
                  <c:v>192.1875</c:v>
                </c:pt>
                <c:pt idx="74953">
                  <c:v>192.19010416666666</c:v>
                </c:pt>
                <c:pt idx="74954">
                  <c:v>192.19270833333334</c:v>
                </c:pt>
                <c:pt idx="74955">
                  <c:v>192.1953125</c:v>
                </c:pt>
                <c:pt idx="74956">
                  <c:v>192.19791666666666</c:v>
                </c:pt>
                <c:pt idx="74957">
                  <c:v>192.20052083333334</c:v>
                </c:pt>
                <c:pt idx="74958">
                  <c:v>192.203125</c:v>
                </c:pt>
                <c:pt idx="74959">
                  <c:v>192.20572916666666</c:v>
                </c:pt>
                <c:pt idx="74960">
                  <c:v>192.20833333333334</c:v>
                </c:pt>
                <c:pt idx="74961">
                  <c:v>192.2109375</c:v>
                </c:pt>
                <c:pt idx="74962">
                  <c:v>192.21354166666666</c:v>
                </c:pt>
                <c:pt idx="74963">
                  <c:v>192.21614583333334</c:v>
                </c:pt>
                <c:pt idx="74964">
                  <c:v>192.21875</c:v>
                </c:pt>
                <c:pt idx="74965">
                  <c:v>192.22135416666666</c:v>
                </c:pt>
                <c:pt idx="74966">
                  <c:v>192.22395833333334</c:v>
                </c:pt>
                <c:pt idx="74967">
                  <c:v>192.2265625</c:v>
                </c:pt>
                <c:pt idx="74968">
                  <c:v>192.22916666666666</c:v>
                </c:pt>
                <c:pt idx="74969">
                  <c:v>192.23177083333334</c:v>
                </c:pt>
                <c:pt idx="74970">
                  <c:v>192.234375</c:v>
                </c:pt>
                <c:pt idx="74971">
                  <c:v>192.23697916666666</c:v>
                </c:pt>
                <c:pt idx="74972">
                  <c:v>192.23958333333334</c:v>
                </c:pt>
                <c:pt idx="74973">
                  <c:v>192.2421875</c:v>
                </c:pt>
                <c:pt idx="74974">
                  <c:v>192.24479166666666</c:v>
                </c:pt>
                <c:pt idx="74975">
                  <c:v>192.24739583333334</c:v>
                </c:pt>
                <c:pt idx="74976">
                  <c:v>192.25</c:v>
                </c:pt>
                <c:pt idx="74977">
                  <c:v>192.25260416666666</c:v>
                </c:pt>
                <c:pt idx="74978">
                  <c:v>192.25520833333334</c:v>
                </c:pt>
                <c:pt idx="74979">
                  <c:v>192.2578125</c:v>
                </c:pt>
                <c:pt idx="74980">
                  <c:v>192.26041666666666</c:v>
                </c:pt>
                <c:pt idx="74981">
                  <c:v>192.26302083333334</c:v>
                </c:pt>
                <c:pt idx="74982">
                  <c:v>192.265625</c:v>
                </c:pt>
                <c:pt idx="74983">
                  <c:v>192.26822916666666</c:v>
                </c:pt>
                <c:pt idx="74984">
                  <c:v>192.27083333333334</c:v>
                </c:pt>
                <c:pt idx="74985">
                  <c:v>192.2734375</c:v>
                </c:pt>
                <c:pt idx="74986">
                  <c:v>192.27604166666666</c:v>
                </c:pt>
                <c:pt idx="74987">
                  <c:v>192.27864583333334</c:v>
                </c:pt>
                <c:pt idx="74988">
                  <c:v>192.28125</c:v>
                </c:pt>
                <c:pt idx="74989">
                  <c:v>192.28385416666666</c:v>
                </c:pt>
                <c:pt idx="74990">
                  <c:v>192.28645833333334</c:v>
                </c:pt>
                <c:pt idx="74991">
                  <c:v>192.2890625</c:v>
                </c:pt>
                <c:pt idx="74992">
                  <c:v>192.29166666666666</c:v>
                </c:pt>
                <c:pt idx="74993">
                  <c:v>192.29427083333334</c:v>
                </c:pt>
                <c:pt idx="74994">
                  <c:v>192.296875</c:v>
                </c:pt>
                <c:pt idx="74995">
                  <c:v>192.29947916666666</c:v>
                </c:pt>
                <c:pt idx="74996">
                  <c:v>192.30208333333334</c:v>
                </c:pt>
                <c:pt idx="74997">
                  <c:v>192.3046875</c:v>
                </c:pt>
                <c:pt idx="74998">
                  <c:v>192.30729166666666</c:v>
                </c:pt>
                <c:pt idx="74999">
                  <c:v>192.30989583333334</c:v>
                </c:pt>
                <c:pt idx="75000">
                  <c:v>192.3125</c:v>
                </c:pt>
                <c:pt idx="75001">
                  <c:v>192.31510416666666</c:v>
                </c:pt>
                <c:pt idx="75002">
                  <c:v>192.31770833333334</c:v>
                </c:pt>
                <c:pt idx="75003">
                  <c:v>192.3203125</c:v>
                </c:pt>
                <c:pt idx="75004">
                  <c:v>192.32291666666666</c:v>
                </c:pt>
                <c:pt idx="75005">
                  <c:v>192.32552083333334</c:v>
                </c:pt>
                <c:pt idx="75006">
                  <c:v>192.328125</c:v>
                </c:pt>
                <c:pt idx="75007">
                  <c:v>192.33072916666666</c:v>
                </c:pt>
                <c:pt idx="75008">
                  <c:v>192.33333333333334</c:v>
                </c:pt>
                <c:pt idx="75009">
                  <c:v>192.3359375</c:v>
                </c:pt>
                <c:pt idx="75010">
                  <c:v>192.33854166666666</c:v>
                </c:pt>
                <c:pt idx="75011">
                  <c:v>192.34114583333334</c:v>
                </c:pt>
                <c:pt idx="75012">
                  <c:v>192.34375</c:v>
                </c:pt>
                <c:pt idx="75013">
                  <c:v>192.34635416666666</c:v>
                </c:pt>
                <c:pt idx="75014">
                  <c:v>192.34895833333334</c:v>
                </c:pt>
                <c:pt idx="75015">
                  <c:v>192.3515625</c:v>
                </c:pt>
                <c:pt idx="75016">
                  <c:v>192.35416666666666</c:v>
                </c:pt>
                <c:pt idx="75017">
                  <c:v>192.35677083333334</c:v>
                </c:pt>
                <c:pt idx="75018">
                  <c:v>192.359375</c:v>
                </c:pt>
                <c:pt idx="75019">
                  <c:v>192.36197916666666</c:v>
                </c:pt>
                <c:pt idx="75020">
                  <c:v>192.36458333333334</c:v>
                </c:pt>
                <c:pt idx="75021">
                  <c:v>192.3671875</c:v>
                </c:pt>
                <c:pt idx="75022">
                  <c:v>192.36979166666666</c:v>
                </c:pt>
                <c:pt idx="75023">
                  <c:v>192.37239583333334</c:v>
                </c:pt>
                <c:pt idx="75024">
                  <c:v>192.375</c:v>
                </c:pt>
                <c:pt idx="75025">
                  <c:v>192.37760416666666</c:v>
                </c:pt>
                <c:pt idx="75026">
                  <c:v>192.38020833333334</c:v>
                </c:pt>
                <c:pt idx="75027">
                  <c:v>192.3828125</c:v>
                </c:pt>
                <c:pt idx="75028">
                  <c:v>192.38541666666666</c:v>
                </c:pt>
                <c:pt idx="75029">
                  <c:v>192.38802083333334</c:v>
                </c:pt>
                <c:pt idx="75030">
                  <c:v>192.390625</c:v>
                </c:pt>
                <c:pt idx="75031">
                  <c:v>192.39322916666666</c:v>
                </c:pt>
                <c:pt idx="75032">
                  <c:v>192.39583333333334</c:v>
                </c:pt>
                <c:pt idx="75033">
                  <c:v>192.3984375</c:v>
                </c:pt>
                <c:pt idx="75034">
                  <c:v>192.40104166666666</c:v>
                </c:pt>
                <c:pt idx="75035">
                  <c:v>192.40364583333334</c:v>
                </c:pt>
                <c:pt idx="75036">
                  <c:v>192.40625</c:v>
                </c:pt>
                <c:pt idx="75037">
                  <c:v>192.40885416666666</c:v>
                </c:pt>
                <c:pt idx="75038">
                  <c:v>192.41145833333334</c:v>
                </c:pt>
                <c:pt idx="75039">
                  <c:v>192.4140625</c:v>
                </c:pt>
                <c:pt idx="75040">
                  <c:v>192.41666666666666</c:v>
                </c:pt>
                <c:pt idx="75041">
                  <c:v>192.41927083333334</c:v>
                </c:pt>
                <c:pt idx="75042">
                  <c:v>192.421875</c:v>
                </c:pt>
                <c:pt idx="75043">
                  <c:v>192.42447916666666</c:v>
                </c:pt>
                <c:pt idx="75044">
                  <c:v>192.42708333333334</c:v>
                </c:pt>
                <c:pt idx="75045">
                  <c:v>192.4296875</c:v>
                </c:pt>
                <c:pt idx="75046">
                  <c:v>192.43229166666666</c:v>
                </c:pt>
                <c:pt idx="75047">
                  <c:v>192.43489583333334</c:v>
                </c:pt>
                <c:pt idx="75048">
                  <c:v>192.4375</c:v>
                </c:pt>
                <c:pt idx="75049">
                  <c:v>192.44010416666666</c:v>
                </c:pt>
                <c:pt idx="75050">
                  <c:v>192.44270833333334</c:v>
                </c:pt>
                <c:pt idx="75051">
                  <c:v>192.4453125</c:v>
                </c:pt>
                <c:pt idx="75052">
                  <c:v>192.44791666666666</c:v>
                </c:pt>
                <c:pt idx="75053">
                  <c:v>192.45052083333334</c:v>
                </c:pt>
                <c:pt idx="75054">
                  <c:v>192.453125</c:v>
                </c:pt>
                <c:pt idx="75055">
                  <c:v>192.45572916666666</c:v>
                </c:pt>
                <c:pt idx="75056">
                  <c:v>192.45833333333334</c:v>
                </c:pt>
                <c:pt idx="75057">
                  <c:v>192.4609375</c:v>
                </c:pt>
                <c:pt idx="75058">
                  <c:v>192.46354166666666</c:v>
                </c:pt>
                <c:pt idx="75059">
                  <c:v>192.46614583333334</c:v>
                </c:pt>
                <c:pt idx="75060">
                  <c:v>192.46875</c:v>
                </c:pt>
                <c:pt idx="75061">
                  <c:v>192.47135416666666</c:v>
                </c:pt>
                <c:pt idx="75062">
                  <c:v>192.47395833333334</c:v>
                </c:pt>
                <c:pt idx="75063">
                  <c:v>192.4765625</c:v>
                </c:pt>
                <c:pt idx="75064">
                  <c:v>192.47916666666666</c:v>
                </c:pt>
                <c:pt idx="75065">
                  <c:v>192.48177083333334</c:v>
                </c:pt>
                <c:pt idx="75066">
                  <c:v>192.484375</c:v>
                </c:pt>
                <c:pt idx="75067">
                  <c:v>192.48697916666666</c:v>
                </c:pt>
                <c:pt idx="75068">
                  <c:v>192.48958333333334</c:v>
                </c:pt>
                <c:pt idx="75069">
                  <c:v>192.4921875</c:v>
                </c:pt>
                <c:pt idx="75070">
                  <c:v>192.49479166666666</c:v>
                </c:pt>
                <c:pt idx="75071">
                  <c:v>192.49739583333334</c:v>
                </c:pt>
                <c:pt idx="75072">
                  <c:v>192.5</c:v>
                </c:pt>
                <c:pt idx="75073">
                  <c:v>192.50260416666666</c:v>
                </c:pt>
                <c:pt idx="75074">
                  <c:v>192.50520833333334</c:v>
                </c:pt>
                <c:pt idx="75075">
                  <c:v>192.5078125</c:v>
                </c:pt>
                <c:pt idx="75076">
                  <c:v>192.51041666666666</c:v>
                </c:pt>
                <c:pt idx="75077">
                  <c:v>192.51302083333334</c:v>
                </c:pt>
                <c:pt idx="75078">
                  <c:v>192.515625</c:v>
                </c:pt>
                <c:pt idx="75079">
                  <c:v>192.51822916666666</c:v>
                </c:pt>
                <c:pt idx="75080">
                  <c:v>192.52083333333334</c:v>
                </c:pt>
                <c:pt idx="75081">
                  <c:v>192.5234375</c:v>
                </c:pt>
                <c:pt idx="75082">
                  <c:v>192.52604166666666</c:v>
                </c:pt>
                <c:pt idx="75083">
                  <c:v>192.52864583333334</c:v>
                </c:pt>
                <c:pt idx="75084">
                  <c:v>192.53125</c:v>
                </c:pt>
                <c:pt idx="75085">
                  <c:v>192.53385416666666</c:v>
                </c:pt>
                <c:pt idx="75086">
                  <c:v>192.53645833333334</c:v>
                </c:pt>
                <c:pt idx="75087">
                  <c:v>192.5390625</c:v>
                </c:pt>
                <c:pt idx="75088">
                  <c:v>192.54166666666666</c:v>
                </c:pt>
                <c:pt idx="75089">
                  <c:v>192.54427083333334</c:v>
                </c:pt>
                <c:pt idx="75090">
                  <c:v>192.546875</c:v>
                </c:pt>
                <c:pt idx="75091">
                  <c:v>192.54947916666666</c:v>
                </c:pt>
                <c:pt idx="75092">
                  <c:v>192.55208333333334</c:v>
                </c:pt>
                <c:pt idx="75093">
                  <c:v>192.5546875</c:v>
                </c:pt>
                <c:pt idx="75094">
                  <c:v>192.55729166666666</c:v>
                </c:pt>
                <c:pt idx="75095">
                  <c:v>192.55989583333334</c:v>
                </c:pt>
                <c:pt idx="75096">
                  <c:v>192.5625</c:v>
                </c:pt>
                <c:pt idx="75097">
                  <c:v>192.56510416666666</c:v>
                </c:pt>
                <c:pt idx="75098">
                  <c:v>192.56770833333334</c:v>
                </c:pt>
                <c:pt idx="75099">
                  <c:v>192.5703125</c:v>
                </c:pt>
                <c:pt idx="75100">
                  <c:v>192.57291666666666</c:v>
                </c:pt>
                <c:pt idx="75101">
                  <c:v>192.57552083333334</c:v>
                </c:pt>
                <c:pt idx="75102">
                  <c:v>192.578125</c:v>
                </c:pt>
                <c:pt idx="75103">
                  <c:v>192.58072916666666</c:v>
                </c:pt>
                <c:pt idx="75104">
                  <c:v>192.58333333333334</c:v>
                </c:pt>
                <c:pt idx="75105">
                  <c:v>192.5859375</c:v>
                </c:pt>
                <c:pt idx="75106">
                  <c:v>192.58854166666666</c:v>
                </c:pt>
                <c:pt idx="75107">
                  <c:v>192.59114583333334</c:v>
                </c:pt>
                <c:pt idx="75108">
                  <c:v>192.59375</c:v>
                </c:pt>
                <c:pt idx="75109">
                  <c:v>192.59635416666666</c:v>
                </c:pt>
                <c:pt idx="75110">
                  <c:v>192.59895833333334</c:v>
                </c:pt>
                <c:pt idx="75111">
                  <c:v>192.6015625</c:v>
                </c:pt>
                <c:pt idx="75112">
                  <c:v>192.60416666666666</c:v>
                </c:pt>
                <c:pt idx="75113">
                  <c:v>192.60677083333334</c:v>
                </c:pt>
                <c:pt idx="75114">
                  <c:v>192.609375</c:v>
                </c:pt>
                <c:pt idx="75115">
                  <c:v>192.61197916666666</c:v>
                </c:pt>
                <c:pt idx="75116">
                  <c:v>192.61458333333334</c:v>
                </c:pt>
                <c:pt idx="75117">
                  <c:v>192.6171875</c:v>
                </c:pt>
                <c:pt idx="75118">
                  <c:v>192.61979166666666</c:v>
                </c:pt>
                <c:pt idx="75119">
                  <c:v>192.62239583333334</c:v>
                </c:pt>
                <c:pt idx="75120">
                  <c:v>192.625</c:v>
                </c:pt>
                <c:pt idx="75121">
                  <c:v>192.62760416666666</c:v>
                </c:pt>
                <c:pt idx="75122">
                  <c:v>192.63020833333334</c:v>
                </c:pt>
                <c:pt idx="75123">
                  <c:v>192.6328125</c:v>
                </c:pt>
                <c:pt idx="75124">
                  <c:v>192.63541666666666</c:v>
                </c:pt>
                <c:pt idx="75125">
                  <c:v>192.63802083333334</c:v>
                </c:pt>
                <c:pt idx="75126">
                  <c:v>192.640625</c:v>
                </c:pt>
                <c:pt idx="75127">
                  <c:v>192.64322916666666</c:v>
                </c:pt>
                <c:pt idx="75128">
                  <c:v>192.64583333333334</c:v>
                </c:pt>
                <c:pt idx="75129">
                  <c:v>192.6484375</c:v>
                </c:pt>
                <c:pt idx="75130">
                  <c:v>192.65104166666666</c:v>
                </c:pt>
                <c:pt idx="75131">
                  <c:v>192.65364583333334</c:v>
                </c:pt>
                <c:pt idx="75132">
                  <c:v>192.65625</c:v>
                </c:pt>
                <c:pt idx="75133">
                  <c:v>192.65885416666666</c:v>
                </c:pt>
                <c:pt idx="75134">
                  <c:v>192.66145833333334</c:v>
                </c:pt>
                <c:pt idx="75135">
                  <c:v>192.6640625</c:v>
                </c:pt>
                <c:pt idx="75136">
                  <c:v>192.66666666666666</c:v>
                </c:pt>
                <c:pt idx="75137">
                  <c:v>192.66927083333334</c:v>
                </c:pt>
                <c:pt idx="75138">
                  <c:v>192.671875</c:v>
                </c:pt>
                <c:pt idx="75139">
                  <c:v>192.67447916666666</c:v>
                </c:pt>
                <c:pt idx="75140">
                  <c:v>192.67708333333334</c:v>
                </c:pt>
                <c:pt idx="75141">
                  <c:v>192.6796875</c:v>
                </c:pt>
                <c:pt idx="75142">
                  <c:v>192.68229166666666</c:v>
                </c:pt>
                <c:pt idx="75143">
                  <c:v>192.68489583333334</c:v>
                </c:pt>
                <c:pt idx="75144">
                  <c:v>192.6875</c:v>
                </c:pt>
                <c:pt idx="75145">
                  <c:v>192.69010416666666</c:v>
                </c:pt>
                <c:pt idx="75146">
                  <c:v>192.69270833333334</c:v>
                </c:pt>
                <c:pt idx="75147">
                  <c:v>192.6953125</c:v>
                </c:pt>
                <c:pt idx="75148">
                  <c:v>192.69791666666666</c:v>
                </c:pt>
                <c:pt idx="75149">
                  <c:v>192.70052083333334</c:v>
                </c:pt>
                <c:pt idx="75150">
                  <c:v>192.703125</c:v>
                </c:pt>
                <c:pt idx="75151">
                  <c:v>192.70572916666666</c:v>
                </c:pt>
                <c:pt idx="75152">
                  <c:v>192.70833333333334</c:v>
                </c:pt>
                <c:pt idx="75153">
                  <c:v>192.7109375</c:v>
                </c:pt>
                <c:pt idx="75154">
                  <c:v>192.71354166666666</c:v>
                </c:pt>
                <c:pt idx="75155">
                  <c:v>192.71614583333334</c:v>
                </c:pt>
                <c:pt idx="75156">
                  <c:v>192.71875</c:v>
                </c:pt>
                <c:pt idx="75157">
                  <c:v>192.72135416666666</c:v>
                </c:pt>
                <c:pt idx="75158">
                  <c:v>192.72395833333334</c:v>
                </c:pt>
                <c:pt idx="75159">
                  <c:v>192.7265625</c:v>
                </c:pt>
                <c:pt idx="75160">
                  <c:v>192.72916666666666</c:v>
                </c:pt>
                <c:pt idx="75161">
                  <c:v>192.73177083333334</c:v>
                </c:pt>
                <c:pt idx="75162">
                  <c:v>192.734375</c:v>
                </c:pt>
                <c:pt idx="75163">
                  <c:v>192.73697916666666</c:v>
                </c:pt>
                <c:pt idx="75164">
                  <c:v>192.73958333333334</c:v>
                </c:pt>
                <c:pt idx="75165">
                  <c:v>192.7421875</c:v>
                </c:pt>
                <c:pt idx="75166">
                  <c:v>192.74479166666666</c:v>
                </c:pt>
                <c:pt idx="75167">
                  <c:v>192.74739583333334</c:v>
                </c:pt>
                <c:pt idx="75168">
                  <c:v>192.75</c:v>
                </c:pt>
                <c:pt idx="75169">
                  <c:v>192.75260416666666</c:v>
                </c:pt>
                <c:pt idx="75170">
                  <c:v>192.75520833333334</c:v>
                </c:pt>
                <c:pt idx="75171">
                  <c:v>192.7578125</c:v>
                </c:pt>
                <c:pt idx="75172">
                  <c:v>192.76041666666666</c:v>
                </c:pt>
                <c:pt idx="75173">
                  <c:v>192.76302083333334</c:v>
                </c:pt>
                <c:pt idx="75174">
                  <c:v>192.765625</c:v>
                </c:pt>
                <c:pt idx="75175">
                  <c:v>192.76822916666666</c:v>
                </c:pt>
                <c:pt idx="75176">
                  <c:v>192.77083333333334</c:v>
                </c:pt>
                <c:pt idx="75177">
                  <c:v>192.7734375</c:v>
                </c:pt>
                <c:pt idx="75178">
                  <c:v>192.77604166666666</c:v>
                </c:pt>
                <c:pt idx="75179">
                  <c:v>192.77864583333334</c:v>
                </c:pt>
                <c:pt idx="75180">
                  <c:v>192.78125</c:v>
                </c:pt>
                <c:pt idx="75181">
                  <c:v>192.78385416666666</c:v>
                </c:pt>
                <c:pt idx="75182">
                  <c:v>192.78645833333334</c:v>
                </c:pt>
                <c:pt idx="75183">
                  <c:v>192.7890625</c:v>
                </c:pt>
                <c:pt idx="75184">
                  <c:v>192.79166666666666</c:v>
                </c:pt>
                <c:pt idx="75185">
                  <c:v>192.79427083333334</c:v>
                </c:pt>
                <c:pt idx="75186">
                  <c:v>192.796875</c:v>
                </c:pt>
                <c:pt idx="75187">
                  <c:v>192.79947916666666</c:v>
                </c:pt>
                <c:pt idx="75188">
                  <c:v>192.80208333333334</c:v>
                </c:pt>
                <c:pt idx="75189">
                  <c:v>192.8046875</c:v>
                </c:pt>
                <c:pt idx="75190">
                  <c:v>192.80729166666666</c:v>
                </c:pt>
                <c:pt idx="75191">
                  <c:v>192.80989583333334</c:v>
                </c:pt>
                <c:pt idx="75192">
                  <c:v>192.8125</c:v>
                </c:pt>
                <c:pt idx="75193">
                  <c:v>192.81510416666666</c:v>
                </c:pt>
                <c:pt idx="75194">
                  <c:v>192.81770833333334</c:v>
                </c:pt>
                <c:pt idx="75195">
                  <c:v>192.8203125</c:v>
                </c:pt>
                <c:pt idx="75196">
                  <c:v>192.82291666666666</c:v>
                </c:pt>
                <c:pt idx="75197">
                  <c:v>192.82552083333334</c:v>
                </c:pt>
                <c:pt idx="75198">
                  <c:v>192.828125</c:v>
                </c:pt>
                <c:pt idx="75199">
                  <c:v>192.83072916666666</c:v>
                </c:pt>
                <c:pt idx="75200">
                  <c:v>192.83333333333334</c:v>
                </c:pt>
                <c:pt idx="75201">
                  <c:v>192.8359375</c:v>
                </c:pt>
                <c:pt idx="75202">
                  <c:v>192.83854166666666</c:v>
                </c:pt>
                <c:pt idx="75203">
                  <c:v>192.84114583333334</c:v>
                </c:pt>
                <c:pt idx="75204">
                  <c:v>192.84375</c:v>
                </c:pt>
                <c:pt idx="75205">
                  <c:v>192.84635416666666</c:v>
                </c:pt>
                <c:pt idx="75206">
                  <c:v>192.84895833333334</c:v>
                </c:pt>
                <c:pt idx="75207">
                  <c:v>192.8515625</c:v>
                </c:pt>
                <c:pt idx="75208">
                  <c:v>192.85416666666666</c:v>
                </c:pt>
                <c:pt idx="75209">
                  <c:v>192.85677083333334</c:v>
                </c:pt>
                <c:pt idx="75210">
                  <c:v>192.859375</c:v>
                </c:pt>
                <c:pt idx="75211">
                  <c:v>192.86197916666666</c:v>
                </c:pt>
                <c:pt idx="75212">
                  <c:v>192.86458333333334</c:v>
                </c:pt>
                <c:pt idx="75213">
                  <c:v>192.8671875</c:v>
                </c:pt>
                <c:pt idx="75214">
                  <c:v>192.86979166666666</c:v>
                </c:pt>
                <c:pt idx="75215">
                  <c:v>192.87239583333334</c:v>
                </c:pt>
                <c:pt idx="75216">
                  <c:v>192.875</c:v>
                </c:pt>
                <c:pt idx="75217">
                  <c:v>192.87760416666666</c:v>
                </c:pt>
                <c:pt idx="75218">
                  <c:v>192.88020833333334</c:v>
                </c:pt>
                <c:pt idx="75219">
                  <c:v>192.8828125</c:v>
                </c:pt>
                <c:pt idx="75220">
                  <c:v>192.88541666666666</c:v>
                </c:pt>
                <c:pt idx="75221">
                  <c:v>192.88802083333334</c:v>
                </c:pt>
                <c:pt idx="75222">
                  <c:v>192.890625</c:v>
                </c:pt>
                <c:pt idx="75223">
                  <c:v>192.89322916666666</c:v>
                </c:pt>
                <c:pt idx="75224">
                  <c:v>192.89583333333334</c:v>
                </c:pt>
                <c:pt idx="75225">
                  <c:v>192.8984375</c:v>
                </c:pt>
                <c:pt idx="75226">
                  <c:v>192.90104166666666</c:v>
                </c:pt>
                <c:pt idx="75227">
                  <c:v>192.90364583333334</c:v>
                </c:pt>
                <c:pt idx="75228">
                  <c:v>192.90625</c:v>
                </c:pt>
                <c:pt idx="75229">
                  <c:v>192.90885416666666</c:v>
                </c:pt>
                <c:pt idx="75230">
                  <c:v>192.91145833333334</c:v>
                </c:pt>
                <c:pt idx="75231">
                  <c:v>192.9140625</c:v>
                </c:pt>
                <c:pt idx="75232">
                  <c:v>192.91666666666666</c:v>
                </c:pt>
                <c:pt idx="75233">
                  <c:v>192.91927083333334</c:v>
                </c:pt>
                <c:pt idx="75234">
                  <c:v>192.921875</c:v>
                </c:pt>
                <c:pt idx="75235">
                  <c:v>192.92447916666666</c:v>
                </c:pt>
                <c:pt idx="75236">
                  <c:v>192.92708333333334</c:v>
                </c:pt>
                <c:pt idx="75237">
                  <c:v>192.9296875</c:v>
                </c:pt>
                <c:pt idx="75238">
                  <c:v>192.93229166666666</c:v>
                </c:pt>
                <c:pt idx="75239">
                  <c:v>192.93489583333334</c:v>
                </c:pt>
                <c:pt idx="75240">
                  <c:v>192.9375</c:v>
                </c:pt>
                <c:pt idx="75241">
                  <c:v>192.94010416666666</c:v>
                </c:pt>
                <c:pt idx="75242">
                  <c:v>192.94270833333334</c:v>
                </c:pt>
                <c:pt idx="75243">
                  <c:v>192.9453125</c:v>
                </c:pt>
                <c:pt idx="75244">
                  <c:v>192.94791666666666</c:v>
                </c:pt>
                <c:pt idx="75245">
                  <c:v>192.95052083333334</c:v>
                </c:pt>
                <c:pt idx="75246">
                  <c:v>192.953125</c:v>
                </c:pt>
                <c:pt idx="75247">
                  <c:v>192.95572916666666</c:v>
                </c:pt>
                <c:pt idx="75248">
                  <c:v>192.95833333333334</c:v>
                </c:pt>
                <c:pt idx="75249">
                  <c:v>192.9609375</c:v>
                </c:pt>
                <c:pt idx="75250">
                  <c:v>192.96354166666666</c:v>
                </c:pt>
                <c:pt idx="75251">
                  <c:v>192.96614583333334</c:v>
                </c:pt>
                <c:pt idx="75252">
                  <c:v>192.96875</c:v>
                </c:pt>
                <c:pt idx="75253">
                  <c:v>192.97135416666666</c:v>
                </c:pt>
                <c:pt idx="75254">
                  <c:v>192.97395833333334</c:v>
                </c:pt>
                <c:pt idx="75255">
                  <c:v>192.9765625</c:v>
                </c:pt>
                <c:pt idx="75256">
                  <c:v>192.97916666666666</c:v>
                </c:pt>
                <c:pt idx="75257">
                  <c:v>192.98177083333334</c:v>
                </c:pt>
                <c:pt idx="75258">
                  <c:v>192.984375</c:v>
                </c:pt>
                <c:pt idx="75259">
                  <c:v>192.98697916666666</c:v>
                </c:pt>
                <c:pt idx="75260">
                  <c:v>192.98958333333334</c:v>
                </c:pt>
                <c:pt idx="75261">
                  <c:v>192.9921875</c:v>
                </c:pt>
                <c:pt idx="75262">
                  <c:v>192.99479166666666</c:v>
                </c:pt>
                <c:pt idx="75263">
                  <c:v>192.99739583333334</c:v>
                </c:pt>
                <c:pt idx="75264">
                  <c:v>193</c:v>
                </c:pt>
                <c:pt idx="75265">
                  <c:v>193.00260416666666</c:v>
                </c:pt>
                <c:pt idx="75266">
                  <c:v>193.00520833333334</c:v>
                </c:pt>
                <c:pt idx="75267">
                  <c:v>193.0078125</c:v>
                </c:pt>
                <c:pt idx="75268">
                  <c:v>193.01041666666666</c:v>
                </c:pt>
                <c:pt idx="75269">
                  <c:v>193.01302083333334</c:v>
                </c:pt>
                <c:pt idx="75270">
                  <c:v>193.015625</c:v>
                </c:pt>
                <c:pt idx="75271">
                  <c:v>193.01822916666666</c:v>
                </c:pt>
                <c:pt idx="75272">
                  <c:v>193.02083333333334</c:v>
                </c:pt>
                <c:pt idx="75273">
                  <c:v>193.0234375</c:v>
                </c:pt>
                <c:pt idx="75274">
                  <c:v>193.02604166666666</c:v>
                </c:pt>
                <c:pt idx="75275">
                  <c:v>193.02864583333334</c:v>
                </c:pt>
                <c:pt idx="75276">
                  <c:v>193.03125</c:v>
                </c:pt>
                <c:pt idx="75277">
                  <c:v>193.03385416666666</c:v>
                </c:pt>
                <c:pt idx="75278">
                  <c:v>193.03645833333334</c:v>
                </c:pt>
                <c:pt idx="75279">
                  <c:v>193.0390625</c:v>
                </c:pt>
                <c:pt idx="75280">
                  <c:v>193.04166666666666</c:v>
                </c:pt>
                <c:pt idx="75281">
                  <c:v>193.04427083333334</c:v>
                </c:pt>
                <c:pt idx="75282">
                  <c:v>193.046875</c:v>
                </c:pt>
                <c:pt idx="75283">
                  <c:v>193.04947916666666</c:v>
                </c:pt>
                <c:pt idx="75284">
                  <c:v>193.05208333333334</c:v>
                </c:pt>
                <c:pt idx="75285">
                  <c:v>193.0546875</c:v>
                </c:pt>
                <c:pt idx="75286">
                  <c:v>193.05729166666666</c:v>
                </c:pt>
                <c:pt idx="75287">
                  <c:v>193.05989583333334</c:v>
                </c:pt>
                <c:pt idx="75288">
                  <c:v>193.0625</c:v>
                </c:pt>
                <c:pt idx="75289">
                  <c:v>193.06510416666666</c:v>
                </c:pt>
                <c:pt idx="75290">
                  <c:v>193.06770833333334</c:v>
                </c:pt>
                <c:pt idx="75291">
                  <c:v>193.0703125</c:v>
                </c:pt>
                <c:pt idx="75292">
                  <c:v>193.07291666666666</c:v>
                </c:pt>
                <c:pt idx="75293">
                  <c:v>193.07552083333334</c:v>
                </c:pt>
                <c:pt idx="75294">
                  <c:v>193.078125</c:v>
                </c:pt>
                <c:pt idx="75295">
                  <c:v>193.08072916666666</c:v>
                </c:pt>
                <c:pt idx="75296">
                  <c:v>193.08333333333334</c:v>
                </c:pt>
                <c:pt idx="75297">
                  <c:v>193.0859375</c:v>
                </c:pt>
                <c:pt idx="75298">
                  <c:v>193.08854166666666</c:v>
                </c:pt>
                <c:pt idx="75299">
                  <c:v>193.09114583333334</c:v>
                </c:pt>
                <c:pt idx="75300">
                  <c:v>193.09375</c:v>
                </c:pt>
                <c:pt idx="75301">
                  <c:v>193.09635416666666</c:v>
                </c:pt>
                <c:pt idx="75302">
                  <c:v>193.09895833333334</c:v>
                </c:pt>
                <c:pt idx="75303">
                  <c:v>193.1015625</c:v>
                </c:pt>
                <c:pt idx="75304">
                  <c:v>193.10416666666666</c:v>
                </c:pt>
                <c:pt idx="75305">
                  <c:v>193.10677083333334</c:v>
                </c:pt>
                <c:pt idx="75306">
                  <c:v>193.109375</c:v>
                </c:pt>
                <c:pt idx="75307">
                  <c:v>193.11197916666666</c:v>
                </c:pt>
                <c:pt idx="75308">
                  <c:v>193.11458333333334</c:v>
                </c:pt>
                <c:pt idx="75309">
                  <c:v>193.1171875</c:v>
                </c:pt>
                <c:pt idx="75310">
                  <c:v>193.11979166666666</c:v>
                </c:pt>
                <c:pt idx="75311">
                  <c:v>193.12239583333334</c:v>
                </c:pt>
                <c:pt idx="75312">
                  <c:v>193.125</c:v>
                </c:pt>
                <c:pt idx="75313">
                  <c:v>193.12760416666666</c:v>
                </c:pt>
                <c:pt idx="75314">
                  <c:v>193.13020833333334</c:v>
                </c:pt>
                <c:pt idx="75315">
                  <c:v>193.1328125</c:v>
                </c:pt>
                <c:pt idx="75316">
                  <c:v>193.13541666666666</c:v>
                </c:pt>
                <c:pt idx="75317">
                  <c:v>193.13802083333334</c:v>
                </c:pt>
                <c:pt idx="75318">
                  <c:v>193.140625</c:v>
                </c:pt>
                <c:pt idx="75319">
                  <c:v>193.14322916666666</c:v>
                </c:pt>
                <c:pt idx="75320">
                  <c:v>193.14583333333334</c:v>
                </c:pt>
                <c:pt idx="75321">
                  <c:v>193.1484375</c:v>
                </c:pt>
                <c:pt idx="75322">
                  <c:v>193.15104166666666</c:v>
                </c:pt>
                <c:pt idx="75323">
                  <c:v>193.15364583333334</c:v>
                </c:pt>
                <c:pt idx="75324">
                  <c:v>193.15625</c:v>
                </c:pt>
                <c:pt idx="75325">
                  <c:v>193.15885416666666</c:v>
                </c:pt>
                <c:pt idx="75326">
                  <c:v>193.16145833333334</c:v>
                </c:pt>
                <c:pt idx="75327">
                  <c:v>193.1640625</c:v>
                </c:pt>
                <c:pt idx="75328">
                  <c:v>193.16666666666666</c:v>
                </c:pt>
                <c:pt idx="75329">
                  <c:v>193.16927083333334</c:v>
                </c:pt>
                <c:pt idx="75330">
                  <c:v>193.171875</c:v>
                </c:pt>
                <c:pt idx="75331">
                  <c:v>193.17447916666666</c:v>
                </c:pt>
                <c:pt idx="75332">
                  <c:v>193.17708333333334</c:v>
                </c:pt>
                <c:pt idx="75333">
                  <c:v>193.1796875</c:v>
                </c:pt>
                <c:pt idx="75334">
                  <c:v>193.18229166666666</c:v>
                </c:pt>
                <c:pt idx="75335">
                  <c:v>193.18489583333334</c:v>
                </c:pt>
                <c:pt idx="75336">
                  <c:v>193.1875</c:v>
                </c:pt>
                <c:pt idx="75337">
                  <c:v>193.19010416666666</c:v>
                </c:pt>
                <c:pt idx="75338">
                  <c:v>193.19270833333334</c:v>
                </c:pt>
                <c:pt idx="75339">
                  <c:v>193.1953125</c:v>
                </c:pt>
                <c:pt idx="75340">
                  <c:v>193.19791666666666</c:v>
                </c:pt>
                <c:pt idx="75341">
                  <c:v>193.20052083333334</c:v>
                </c:pt>
                <c:pt idx="75342">
                  <c:v>193.203125</c:v>
                </c:pt>
                <c:pt idx="75343">
                  <c:v>193.20572916666666</c:v>
                </c:pt>
                <c:pt idx="75344">
                  <c:v>193.20833333333334</c:v>
                </c:pt>
                <c:pt idx="75345">
                  <c:v>193.2109375</c:v>
                </c:pt>
                <c:pt idx="75346">
                  <c:v>193.21354166666666</c:v>
                </c:pt>
                <c:pt idx="75347">
                  <c:v>193.21614583333334</c:v>
                </c:pt>
                <c:pt idx="75348">
                  <c:v>193.21875</c:v>
                </c:pt>
                <c:pt idx="75349">
                  <c:v>193.22135416666666</c:v>
                </c:pt>
                <c:pt idx="75350">
                  <c:v>193.22395833333334</c:v>
                </c:pt>
                <c:pt idx="75351">
                  <c:v>193.2265625</c:v>
                </c:pt>
                <c:pt idx="75352">
                  <c:v>193.22916666666666</c:v>
                </c:pt>
                <c:pt idx="75353">
                  <c:v>193.23177083333334</c:v>
                </c:pt>
                <c:pt idx="75354">
                  <c:v>193.234375</c:v>
                </c:pt>
                <c:pt idx="75355">
                  <c:v>193.23697916666666</c:v>
                </c:pt>
                <c:pt idx="75356">
                  <c:v>193.23958333333334</c:v>
                </c:pt>
                <c:pt idx="75357">
                  <c:v>193.2421875</c:v>
                </c:pt>
                <c:pt idx="75358">
                  <c:v>193.24479166666666</c:v>
                </c:pt>
                <c:pt idx="75359">
                  <c:v>193.24739583333334</c:v>
                </c:pt>
                <c:pt idx="75360">
                  <c:v>193.25</c:v>
                </c:pt>
                <c:pt idx="75361">
                  <c:v>193.25260416666666</c:v>
                </c:pt>
                <c:pt idx="75362">
                  <c:v>193.25520833333334</c:v>
                </c:pt>
                <c:pt idx="75363">
                  <c:v>193.2578125</c:v>
                </c:pt>
                <c:pt idx="75364">
                  <c:v>193.26041666666666</c:v>
                </c:pt>
                <c:pt idx="75365">
                  <c:v>193.26302083333334</c:v>
                </c:pt>
                <c:pt idx="75366">
                  <c:v>193.265625</c:v>
                </c:pt>
                <c:pt idx="75367">
                  <c:v>193.26822916666666</c:v>
                </c:pt>
                <c:pt idx="75368">
                  <c:v>193.27083333333334</c:v>
                </c:pt>
                <c:pt idx="75369">
                  <c:v>193.2734375</c:v>
                </c:pt>
                <c:pt idx="75370">
                  <c:v>193.27604166666666</c:v>
                </c:pt>
                <c:pt idx="75371">
                  <c:v>193.27864583333334</c:v>
                </c:pt>
                <c:pt idx="75372">
                  <c:v>193.28125</c:v>
                </c:pt>
                <c:pt idx="75373">
                  <c:v>193.28385416666666</c:v>
                </c:pt>
                <c:pt idx="75374">
                  <c:v>193.28645833333334</c:v>
                </c:pt>
                <c:pt idx="75375">
                  <c:v>193.2890625</c:v>
                </c:pt>
                <c:pt idx="75376">
                  <c:v>193.29166666666666</c:v>
                </c:pt>
                <c:pt idx="75377">
                  <c:v>193.29427083333334</c:v>
                </c:pt>
                <c:pt idx="75378">
                  <c:v>193.296875</c:v>
                </c:pt>
                <c:pt idx="75379">
                  <c:v>193.29947916666666</c:v>
                </c:pt>
                <c:pt idx="75380">
                  <c:v>193.30208333333334</c:v>
                </c:pt>
                <c:pt idx="75381">
                  <c:v>193.3046875</c:v>
                </c:pt>
                <c:pt idx="75382">
                  <c:v>193.30729166666666</c:v>
                </c:pt>
                <c:pt idx="75383">
                  <c:v>193.30989583333334</c:v>
                </c:pt>
                <c:pt idx="75384">
                  <c:v>193.3125</c:v>
                </c:pt>
                <c:pt idx="75385">
                  <c:v>193.31510416666666</c:v>
                </c:pt>
                <c:pt idx="75386">
                  <c:v>193.31770833333334</c:v>
                </c:pt>
                <c:pt idx="75387">
                  <c:v>193.3203125</c:v>
                </c:pt>
                <c:pt idx="75388">
                  <c:v>193.32291666666666</c:v>
                </c:pt>
                <c:pt idx="75389">
                  <c:v>193.32552083333334</c:v>
                </c:pt>
                <c:pt idx="75390">
                  <c:v>193.328125</c:v>
                </c:pt>
                <c:pt idx="75391">
                  <c:v>193.33072916666666</c:v>
                </c:pt>
                <c:pt idx="75392">
                  <c:v>193.33333333333334</c:v>
                </c:pt>
                <c:pt idx="75393">
                  <c:v>193.3359375</c:v>
                </c:pt>
                <c:pt idx="75394">
                  <c:v>193.33854166666666</c:v>
                </c:pt>
                <c:pt idx="75395">
                  <c:v>193.34114583333334</c:v>
                </c:pt>
                <c:pt idx="75396">
                  <c:v>193.34375</c:v>
                </c:pt>
                <c:pt idx="75397">
                  <c:v>193.34635416666666</c:v>
                </c:pt>
                <c:pt idx="75398">
                  <c:v>193.34895833333334</c:v>
                </c:pt>
                <c:pt idx="75399">
                  <c:v>193.3515625</c:v>
                </c:pt>
                <c:pt idx="75400">
                  <c:v>193.35416666666666</c:v>
                </c:pt>
                <c:pt idx="75401">
                  <c:v>193.35677083333334</c:v>
                </c:pt>
                <c:pt idx="75402">
                  <c:v>193.359375</c:v>
                </c:pt>
                <c:pt idx="75403">
                  <c:v>193.36197916666666</c:v>
                </c:pt>
                <c:pt idx="75404">
                  <c:v>193.36458333333334</c:v>
                </c:pt>
                <c:pt idx="75405">
                  <c:v>193.3671875</c:v>
                </c:pt>
                <c:pt idx="75406">
                  <c:v>193.36979166666666</c:v>
                </c:pt>
                <c:pt idx="75407">
                  <c:v>193.37239583333334</c:v>
                </c:pt>
                <c:pt idx="75408">
                  <c:v>193.375</c:v>
                </c:pt>
                <c:pt idx="75409">
                  <c:v>193.37760416666666</c:v>
                </c:pt>
                <c:pt idx="75410">
                  <c:v>193.38020833333334</c:v>
                </c:pt>
                <c:pt idx="75411">
                  <c:v>193.3828125</c:v>
                </c:pt>
                <c:pt idx="75412">
                  <c:v>193.38541666666666</c:v>
                </c:pt>
                <c:pt idx="75413">
                  <c:v>193.38802083333334</c:v>
                </c:pt>
                <c:pt idx="75414">
                  <c:v>193.390625</c:v>
                </c:pt>
                <c:pt idx="75415">
                  <c:v>193.39322916666666</c:v>
                </c:pt>
                <c:pt idx="75416">
                  <c:v>193.39583333333334</c:v>
                </c:pt>
                <c:pt idx="75417">
                  <c:v>193.3984375</c:v>
                </c:pt>
                <c:pt idx="75418">
                  <c:v>193.40104166666666</c:v>
                </c:pt>
                <c:pt idx="75419">
                  <c:v>193.40364583333334</c:v>
                </c:pt>
                <c:pt idx="75420">
                  <c:v>193.40625</c:v>
                </c:pt>
                <c:pt idx="75421">
                  <c:v>193.40885416666666</c:v>
                </c:pt>
                <c:pt idx="75422">
                  <c:v>193.41145833333334</c:v>
                </c:pt>
                <c:pt idx="75423">
                  <c:v>193.4140625</c:v>
                </c:pt>
                <c:pt idx="75424">
                  <c:v>193.41666666666666</c:v>
                </c:pt>
                <c:pt idx="75425">
                  <c:v>193.41927083333334</c:v>
                </c:pt>
                <c:pt idx="75426">
                  <c:v>193.421875</c:v>
                </c:pt>
                <c:pt idx="75427">
                  <c:v>193.42447916666666</c:v>
                </c:pt>
                <c:pt idx="75428">
                  <c:v>193.42708333333334</c:v>
                </c:pt>
                <c:pt idx="75429">
                  <c:v>193.4296875</c:v>
                </c:pt>
                <c:pt idx="75430">
                  <c:v>193.43229166666666</c:v>
                </c:pt>
                <c:pt idx="75431">
                  <c:v>193.43489583333334</c:v>
                </c:pt>
                <c:pt idx="75432">
                  <c:v>193.4375</c:v>
                </c:pt>
                <c:pt idx="75433">
                  <c:v>193.44010416666666</c:v>
                </c:pt>
                <c:pt idx="75434">
                  <c:v>193.44270833333334</c:v>
                </c:pt>
                <c:pt idx="75435">
                  <c:v>193.4453125</c:v>
                </c:pt>
                <c:pt idx="75436">
                  <c:v>193.44791666666666</c:v>
                </c:pt>
                <c:pt idx="75437">
                  <c:v>193.45052083333334</c:v>
                </c:pt>
                <c:pt idx="75438">
                  <c:v>193.453125</c:v>
                </c:pt>
                <c:pt idx="75439">
                  <c:v>193.45572916666666</c:v>
                </c:pt>
                <c:pt idx="75440">
                  <c:v>193.45833333333334</c:v>
                </c:pt>
                <c:pt idx="75441">
                  <c:v>193.4609375</c:v>
                </c:pt>
                <c:pt idx="75442">
                  <c:v>193.46354166666666</c:v>
                </c:pt>
                <c:pt idx="75443">
                  <c:v>193.46614583333334</c:v>
                </c:pt>
                <c:pt idx="75444">
                  <c:v>193.46875</c:v>
                </c:pt>
                <c:pt idx="75445">
                  <c:v>193.47135416666666</c:v>
                </c:pt>
                <c:pt idx="75446">
                  <c:v>193.47395833333334</c:v>
                </c:pt>
                <c:pt idx="75447">
                  <c:v>193.4765625</c:v>
                </c:pt>
                <c:pt idx="75448">
                  <c:v>193.47916666666666</c:v>
                </c:pt>
                <c:pt idx="75449">
                  <c:v>193.48177083333334</c:v>
                </c:pt>
                <c:pt idx="75450">
                  <c:v>193.484375</c:v>
                </c:pt>
                <c:pt idx="75451">
                  <c:v>193.48697916666666</c:v>
                </c:pt>
                <c:pt idx="75452">
                  <c:v>193.48958333333334</c:v>
                </c:pt>
                <c:pt idx="75453">
                  <c:v>193.4921875</c:v>
                </c:pt>
                <c:pt idx="75454">
                  <c:v>193.49479166666666</c:v>
                </c:pt>
                <c:pt idx="75455">
                  <c:v>193.49739583333334</c:v>
                </c:pt>
                <c:pt idx="75456">
                  <c:v>193.5</c:v>
                </c:pt>
                <c:pt idx="75457">
                  <c:v>193.50260416666666</c:v>
                </c:pt>
                <c:pt idx="75458">
                  <c:v>193.50520833333334</c:v>
                </c:pt>
                <c:pt idx="75459">
                  <c:v>193.5078125</c:v>
                </c:pt>
                <c:pt idx="75460">
                  <c:v>193.51041666666666</c:v>
                </c:pt>
                <c:pt idx="75461">
                  <c:v>193.51302083333334</c:v>
                </c:pt>
                <c:pt idx="75462">
                  <c:v>193.515625</c:v>
                </c:pt>
                <c:pt idx="75463">
                  <c:v>193.51822916666666</c:v>
                </c:pt>
                <c:pt idx="75464">
                  <c:v>193.52083333333334</c:v>
                </c:pt>
                <c:pt idx="75465">
                  <c:v>193.5234375</c:v>
                </c:pt>
                <c:pt idx="75466">
                  <c:v>193.52604166666666</c:v>
                </c:pt>
                <c:pt idx="75467">
                  <c:v>193.52864583333334</c:v>
                </c:pt>
                <c:pt idx="75468">
                  <c:v>193.53125</c:v>
                </c:pt>
                <c:pt idx="75469">
                  <c:v>193.53385416666666</c:v>
                </c:pt>
                <c:pt idx="75470">
                  <c:v>193.53645833333334</c:v>
                </c:pt>
                <c:pt idx="75471">
                  <c:v>193.5390625</c:v>
                </c:pt>
                <c:pt idx="75472">
                  <c:v>193.54166666666666</c:v>
                </c:pt>
                <c:pt idx="75473">
                  <c:v>193.54427083333334</c:v>
                </c:pt>
                <c:pt idx="75474">
                  <c:v>193.546875</c:v>
                </c:pt>
                <c:pt idx="75475">
                  <c:v>193.54947916666666</c:v>
                </c:pt>
                <c:pt idx="75476">
                  <c:v>193.55208333333334</c:v>
                </c:pt>
                <c:pt idx="75477">
                  <c:v>193.5546875</c:v>
                </c:pt>
                <c:pt idx="75478">
                  <c:v>193.55729166666666</c:v>
                </c:pt>
                <c:pt idx="75479">
                  <c:v>193.55989583333334</c:v>
                </c:pt>
                <c:pt idx="75480">
                  <c:v>193.5625</c:v>
                </c:pt>
                <c:pt idx="75481">
                  <c:v>193.56510416666666</c:v>
                </c:pt>
                <c:pt idx="75482">
                  <c:v>193.56770833333334</c:v>
                </c:pt>
                <c:pt idx="75483">
                  <c:v>193.5703125</c:v>
                </c:pt>
                <c:pt idx="75484">
                  <c:v>193.57291666666666</c:v>
                </c:pt>
                <c:pt idx="75485">
                  <c:v>193.57552083333334</c:v>
                </c:pt>
                <c:pt idx="75486">
                  <c:v>193.578125</c:v>
                </c:pt>
                <c:pt idx="75487">
                  <c:v>193.58072916666666</c:v>
                </c:pt>
                <c:pt idx="75488">
                  <c:v>193.58333333333334</c:v>
                </c:pt>
                <c:pt idx="75489">
                  <c:v>193.5859375</c:v>
                </c:pt>
                <c:pt idx="75490">
                  <c:v>193.58854166666666</c:v>
                </c:pt>
                <c:pt idx="75491">
                  <c:v>193.59114583333334</c:v>
                </c:pt>
                <c:pt idx="75492">
                  <c:v>193.59375</c:v>
                </c:pt>
                <c:pt idx="75493">
                  <c:v>193.59635416666666</c:v>
                </c:pt>
                <c:pt idx="75494">
                  <c:v>193.59895833333334</c:v>
                </c:pt>
                <c:pt idx="75495">
                  <c:v>193.6015625</c:v>
                </c:pt>
                <c:pt idx="75496">
                  <c:v>193.60416666666666</c:v>
                </c:pt>
                <c:pt idx="75497">
                  <c:v>193.60677083333334</c:v>
                </c:pt>
                <c:pt idx="75498">
                  <c:v>193.609375</c:v>
                </c:pt>
                <c:pt idx="75499">
                  <c:v>193.61197916666666</c:v>
                </c:pt>
                <c:pt idx="75500">
                  <c:v>193.61458333333334</c:v>
                </c:pt>
                <c:pt idx="75501">
                  <c:v>193.6171875</c:v>
                </c:pt>
                <c:pt idx="75502">
                  <c:v>193.61979166666666</c:v>
                </c:pt>
                <c:pt idx="75503">
                  <c:v>193.62239583333334</c:v>
                </c:pt>
                <c:pt idx="75504">
                  <c:v>193.625</c:v>
                </c:pt>
                <c:pt idx="75505">
                  <c:v>193.62760416666666</c:v>
                </c:pt>
                <c:pt idx="75506">
                  <c:v>193.63020833333334</c:v>
                </c:pt>
                <c:pt idx="75507">
                  <c:v>193.6328125</c:v>
                </c:pt>
                <c:pt idx="75508">
                  <c:v>193.63541666666666</c:v>
                </c:pt>
                <c:pt idx="75509">
                  <c:v>193.63802083333334</c:v>
                </c:pt>
                <c:pt idx="75510">
                  <c:v>193.640625</c:v>
                </c:pt>
                <c:pt idx="75511">
                  <c:v>193.64322916666666</c:v>
                </c:pt>
                <c:pt idx="75512">
                  <c:v>193.64583333333334</c:v>
                </c:pt>
                <c:pt idx="75513">
                  <c:v>193.6484375</c:v>
                </c:pt>
                <c:pt idx="75514">
                  <c:v>193.65104166666666</c:v>
                </c:pt>
                <c:pt idx="75515">
                  <c:v>193.65364583333334</c:v>
                </c:pt>
                <c:pt idx="75516">
                  <c:v>193.65625</c:v>
                </c:pt>
                <c:pt idx="75517">
                  <c:v>193.65885416666666</c:v>
                </c:pt>
                <c:pt idx="75518">
                  <c:v>193.66145833333334</c:v>
                </c:pt>
                <c:pt idx="75519">
                  <c:v>193.6640625</c:v>
                </c:pt>
                <c:pt idx="75520">
                  <c:v>193.66666666666666</c:v>
                </c:pt>
                <c:pt idx="75521">
                  <c:v>193.66927083333334</c:v>
                </c:pt>
                <c:pt idx="75522">
                  <c:v>193.671875</c:v>
                </c:pt>
                <c:pt idx="75523">
                  <c:v>193.67447916666666</c:v>
                </c:pt>
                <c:pt idx="75524">
                  <c:v>193.67708333333334</c:v>
                </c:pt>
                <c:pt idx="75525">
                  <c:v>193.6796875</c:v>
                </c:pt>
                <c:pt idx="75526">
                  <c:v>193.68229166666666</c:v>
                </c:pt>
                <c:pt idx="75527">
                  <c:v>193.68489583333334</c:v>
                </c:pt>
                <c:pt idx="75528">
                  <c:v>193.6875</c:v>
                </c:pt>
                <c:pt idx="75529">
                  <c:v>193.69010416666666</c:v>
                </c:pt>
                <c:pt idx="75530">
                  <c:v>193.69270833333334</c:v>
                </c:pt>
                <c:pt idx="75531">
                  <c:v>193.6953125</c:v>
                </c:pt>
                <c:pt idx="75532">
                  <c:v>193.69791666666666</c:v>
                </c:pt>
                <c:pt idx="75533">
                  <c:v>193.70052083333334</c:v>
                </c:pt>
                <c:pt idx="75534">
                  <c:v>193.703125</c:v>
                </c:pt>
                <c:pt idx="75535">
                  <c:v>193.70572916666666</c:v>
                </c:pt>
                <c:pt idx="75536">
                  <c:v>193.70833333333334</c:v>
                </c:pt>
                <c:pt idx="75537">
                  <c:v>193.7109375</c:v>
                </c:pt>
                <c:pt idx="75538">
                  <c:v>193.71354166666666</c:v>
                </c:pt>
                <c:pt idx="75539">
                  <c:v>193.71614583333334</c:v>
                </c:pt>
                <c:pt idx="75540">
                  <c:v>193.71875</c:v>
                </c:pt>
                <c:pt idx="75541">
                  <c:v>193.72135416666666</c:v>
                </c:pt>
                <c:pt idx="75542">
                  <c:v>193.72395833333334</c:v>
                </c:pt>
                <c:pt idx="75543">
                  <c:v>193.7265625</c:v>
                </c:pt>
                <c:pt idx="75544">
                  <c:v>193.72916666666666</c:v>
                </c:pt>
                <c:pt idx="75545">
                  <c:v>193.73177083333334</c:v>
                </c:pt>
                <c:pt idx="75546">
                  <c:v>193.734375</c:v>
                </c:pt>
                <c:pt idx="75547">
                  <c:v>193.73697916666666</c:v>
                </c:pt>
                <c:pt idx="75548">
                  <c:v>193.73958333333334</c:v>
                </c:pt>
                <c:pt idx="75549">
                  <c:v>193.7421875</c:v>
                </c:pt>
                <c:pt idx="75550">
                  <c:v>193.74479166666666</c:v>
                </c:pt>
                <c:pt idx="75551">
                  <c:v>193.74739583333334</c:v>
                </c:pt>
                <c:pt idx="75552">
                  <c:v>193.75</c:v>
                </c:pt>
                <c:pt idx="75553">
                  <c:v>193.75260416666666</c:v>
                </c:pt>
                <c:pt idx="75554">
                  <c:v>193.75520833333334</c:v>
                </c:pt>
                <c:pt idx="75555">
                  <c:v>193.7578125</c:v>
                </c:pt>
                <c:pt idx="75556">
                  <c:v>193.76041666666666</c:v>
                </c:pt>
                <c:pt idx="75557">
                  <c:v>193.76302083333334</c:v>
                </c:pt>
                <c:pt idx="75558">
                  <c:v>193.765625</c:v>
                </c:pt>
                <c:pt idx="75559">
                  <c:v>193.76822916666666</c:v>
                </c:pt>
                <c:pt idx="75560">
                  <c:v>193.77083333333334</c:v>
                </c:pt>
                <c:pt idx="75561">
                  <c:v>193.7734375</c:v>
                </c:pt>
                <c:pt idx="75562">
                  <c:v>193.77604166666666</c:v>
                </c:pt>
                <c:pt idx="75563">
                  <c:v>193.77864583333334</c:v>
                </c:pt>
                <c:pt idx="75564">
                  <c:v>193.78125</c:v>
                </c:pt>
                <c:pt idx="75565">
                  <c:v>193.78385416666666</c:v>
                </c:pt>
                <c:pt idx="75566">
                  <c:v>193.78645833333334</c:v>
                </c:pt>
                <c:pt idx="75567">
                  <c:v>193.7890625</c:v>
                </c:pt>
                <c:pt idx="75568">
                  <c:v>193.79166666666666</c:v>
                </c:pt>
                <c:pt idx="75569">
                  <c:v>193.79427083333334</c:v>
                </c:pt>
                <c:pt idx="75570">
                  <c:v>193.796875</c:v>
                </c:pt>
                <c:pt idx="75571">
                  <c:v>193.79947916666666</c:v>
                </c:pt>
                <c:pt idx="75572">
                  <c:v>193.80208333333334</c:v>
                </c:pt>
                <c:pt idx="75573">
                  <c:v>193.8046875</c:v>
                </c:pt>
                <c:pt idx="75574">
                  <c:v>193.80729166666666</c:v>
                </c:pt>
                <c:pt idx="75575">
                  <c:v>193.80989583333334</c:v>
                </c:pt>
                <c:pt idx="75576">
                  <c:v>193.8125</c:v>
                </c:pt>
                <c:pt idx="75577">
                  <c:v>193.81510416666666</c:v>
                </c:pt>
                <c:pt idx="75578">
                  <c:v>193.81770833333334</c:v>
                </c:pt>
                <c:pt idx="75579">
                  <c:v>193.8203125</c:v>
                </c:pt>
                <c:pt idx="75580">
                  <c:v>193.82291666666666</c:v>
                </c:pt>
                <c:pt idx="75581">
                  <c:v>193.82552083333334</c:v>
                </c:pt>
                <c:pt idx="75582">
                  <c:v>193.828125</c:v>
                </c:pt>
                <c:pt idx="75583">
                  <c:v>193.83072916666666</c:v>
                </c:pt>
                <c:pt idx="75584">
                  <c:v>193.83333333333334</c:v>
                </c:pt>
                <c:pt idx="75585">
                  <c:v>193.8359375</c:v>
                </c:pt>
                <c:pt idx="75586">
                  <c:v>193.83854166666666</c:v>
                </c:pt>
                <c:pt idx="75587">
                  <c:v>193.84114583333334</c:v>
                </c:pt>
                <c:pt idx="75588">
                  <c:v>193.84375</c:v>
                </c:pt>
                <c:pt idx="75589">
                  <c:v>193.84635416666666</c:v>
                </c:pt>
                <c:pt idx="75590">
                  <c:v>193.84895833333334</c:v>
                </c:pt>
                <c:pt idx="75591">
                  <c:v>193.8515625</c:v>
                </c:pt>
                <c:pt idx="75592">
                  <c:v>193.85416666666666</c:v>
                </c:pt>
                <c:pt idx="75593">
                  <c:v>193.85677083333334</c:v>
                </c:pt>
                <c:pt idx="75594">
                  <c:v>193.859375</c:v>
                </c:pt>
                <c:pt idx="75595">
                  <c:v>193.86197916666666</c:v>
                </c:pt>
                <c:pt idx="75596">
                  <c:v>193.86458333333334</c:v>
                </c:pt>
                <c:pt idx="75597">
                  <c:v>193.8671875</c:v>
                </c:pt>
                <c:pt idx="75598">
                  <c:v>193.86979166666666</c:v>
                </c:pt>
                <c:pt idx="75599">
                  <c:v>193.87239583333334</c:v>
                </c:pt>
                <c:pt idx="75600">
                  <c:v>193.875</c:v>
                </c:pt>
                <c:pt idx="75601">
                  <c:v>193.87760416666666</c:v>
                </c:pt>
                <c:pt idx="75602">
                  <c:v>193.88020833333334</c:v>
                </c:pt>
                <c:pt idx="75603">
                  <c:v>193.8828125</c:v>
                </c:pt>
                <c:pt idx="75604">
                  <c:v>193.88541666666666</c:v>
                </c:pt>
                <c:pt idx="75605">
                  <c:v>193.88802083333334</c:v>
                </c:pt>
                <c:pt idx="75606">
                  <c:v>193.890625</c:v>
                </c:pt>
                <c:pt idx="75607">
                  <c:v>193.89322916666666</c:v>
                </c:pt>
                <c:pt idx="75608">
                  <c:v>193.89583333333334</c:v>
                </c:pt>
                <c:pt idx="75609">
                  <c:v>193.8984375</c:v>
                </c:pt>
                <c:pt idx="75610">
                  <c:v>193.90104166666666</c:v>
                </c:pt>
                <c:pt idx="75611">
                  <c:v>193.90364583333334</c:v>
                </c:pt>
                <c:pt idx="75612">
                  <c:v>193.90625</c:v>
                </c:pt>
                <c:pt idx="75613">
                  <c:v>193.90885416666666</c:v>
                </c:pt>
                <c:pt idx="75614">
                  <c:v>193.91145833333334</c:v>
                </c:pt>
                <c:pt idx="75615">
                  <c:v>193.9140625</c:v>
                </c:pt>
                <c:pt idx="75616">
                  <c:v>193.91666666666666</c:v>
                </c:pt>
                <c:pt idx="75617">
                  <c:v>193.91927083333334</c:v>
                </c:pt>
                <c:pt idx="75618">
                  <c:v>193.921875</c:v>
                </c:pt>
                <c:pt idx="75619">
                  <c:v>193.92447916666666</c:v>
                </c:pt>
                <c:pt idx="75620">
                  <c:v>193.92708333333334</c:v>
                </c:pt>
                <c:pt idx="75621">
                  <c:v>193.9296875</c:v>
                </c:pt>
                <c:pt idx="75622">
                  <c:v>193.93229166666666</c:v>
                </c:pt>
                <c:pt idx="75623">
                  <c:v>193.93489583333334</c:v>
                </c:pt>
                <c:pt idx="75624">
                  <c:v>193.9375</c:v>
                </c:pt>
                <c:pt idx="75625">
                  <c:v>193.94010416666666</c:v>
                </c:pt>
                <c:pt idx="75626">
                  <c:v>193.94270833333334</c:v>
                </c:pt>
                <c:pt idx="75627">
                  <c:v>193.9453125</c:v>
                </c:pt>
                <c:pt idx="75628">
                  <c:v>193.94791666666666</c:v>
                </c:pt>
                <c:pt idx="75629">
                  <c:v>193.95052083333334</c:v>
                </c:pt>
                <c:pt idx="75630">
                  <c:v>193.953125</c:v>
                </c:pt>
                <c:pt idx="75631">
                  <c:v>193.95572916666666</c:v>
                </c:pt>
                <c:pt idx="75632">
                  <c:v>193.95833333333334</c:v>
                </c:pt>
                <c:pt idx="75633">
                  <c:v>193.9609375</c:v>
                </c:pt>
                <c:pt idx="75634">
                  <c:v>193.96354166666666</c:v>
                </c:pt>
                <c:pt idx="75635">
                  <c:v>193.96614583333334</c:v>
                </c:pt>
                <c:pt idx="75636">
                  <c:v>193.96875</c:v>
                </c:pt>
                <c:pt idx="75637">
                  <c:v>193.97135416666666</c:v>
                </c:pt>
                <c:pt idx="75638">
                  <c:v>193.97395833333334</c:v>
                </c:pt>
                <c:pt idx="75639">
                  <c:v>193.9765625</c:v>
                </c:pt>
                <c:pt idx="75640">
                  <c:v>193.97916666666666</c:v>
                </c:pt>
                <c:pt idx="75641">
                  <c:v>193.98177083333334</c:v>
                </c:pt>
                <c:pt idx="75642">
                  <c:v>193.984375</c:v>
                </c:pt>
                <c:pt idx="75643">
                  <c:v>193.98697916666666</c:v>
                </c:pt>
                <c:pt idx="75644">
                  <c:v>193.98958333333334</c:v>
                </c:pt>
                <c:pt idx="75645">
                  <c:v>193.9921875</c:v>
                </c:pt>
                <c:pt idx="75646">
                  <c:v>193.99479166666666</c:v>
                </c:pt>
                <c:pt idx="75647">
                  <c:v>193.99739583333334</c:v>
                </c:pt>
                <c:pt idx="75648">
                  <c:v>194</c:v>
                </c:pt>
                <c:pt idx="75649">
                  <c:v>194.00260416666666</c:v>
                </c:pt>
                <c:pt idx="75650">
                  <c:v>194.00520833333334</c:v>
                </c:pt>
                <c:pt idx="75651">
                  <c:v>194.0078125</c:v>
                </c:pt>
                <c:pt idx="75652">
                  <c:v>194.01041666666666</c:v>
                </c:pt>
                <c:pt idx="75653">
                  <c:v>194.01302083333334</c:v>
                </c:pt>
                <c:pt idx="75654">
                  <c:v>194.015625</c:v>
                </c:pt>
                <c:pt idx="75655">
                  <c:v>194.01822916666666</c:v>
                </c:pt>
                <c:pt idx="75656">
                  <c:v>194.02083333333334</c:v>
                </c:pt>
                <c:pt idx="75657">
                  <c:v>194.0234375</c:v>
                </c:pt>
                <c:pt idx="75658">
                  <c:v>194.02604166666666</c:v>
                </c:pt>
                <c:pt idx="75659">
                  <c:v>194.02864583333334</c:v>
                </c:pt>
                <c:pt idx="75660">
                  <c:v>194.03125</c:v>
                </c:pt>
                <c:pt idx="75661">
                  <c:v>194.03385416666666</c:v>
                </c:pt>
                <c:pt idx="75662">
                  <c:v>194.03645833333334</c:v>
                </c:pt>
                <c:pt idx="75663">
                  <c:v>194.0390625</c:v>
                </c:pt>
                <c:pt idx="75664">
                  <c:v>194.04166666666666</c:v>
                </c:pt>
                <c:pt idx="75665">
                  <c:v>194.04427083333334</c:v>
                </c:pt>
                <c:pt idx="75666">
                  <c:v>194.046875</c:v>
                </c:pt>
                <c:pt idx="75667">
                  <c:v>194.04947916666666</c:v>
                </c:pt>
                <c:pt idx="75668">
                  <c:v>194.05208333333334</c:v>
                </c:pt>
                <c:pt idx="75669">
                  <c:v>194.0546875</c:v>
                </c:pt>
                <c:pt idx="75670">
                  <c:v>194.05729166666666</c:v>
                </c:pt>
                <c:pt idx="75671">
                  <c:v>194.05989583333334</c:v>
                </c:pt>
                <c:pt idx="75672">
                  <c:v>194.0625</c:v>
                </c:pt>
                <c:pt idx="75673">
                  <c:v>194.06510416666666</c:v>
                </c:pt>
                <c:pt idx="75674">
                  <c:v>194.06770833333334</c:v>
                </c:pt>
                <c:pt idx="75675">
                  <c:v>194.0703125</c:v>
                </c:pt>
                <c:pt idx="75676">
                  <c:v>194.07291666666666</c:v>
                </c:pt>
                <c:pt idx="75677">
                  <c:v>194.07552083333334</c:v>
                </c:pt>
                <c:pt idx="75678">
                  <c:v>194.078125</c:v>
                </c:pt>
                <c:pt idx="75679">
                  <c:v>194.08072916666666</c:v>
                </c:pt>
                <c:pt idx="75680">
                  <c:v>194.08333333333334</c:v>
                </c:pt>
                <c:pt idx="75681">
                  <c:v>194.0859375</c:v>
                </c:pt>
                <c:pt idx="75682">
                  <c:v>194.08854166666666</c:v>
                </c:pt>
                <c:pt idx="75683">
                  <c:v>194.09114583333334</c:v>
                </c:pt>
                <c:pt idx="75684">
                  <c:v>194.09375</c:v>
                </c:pt>
                <c:pt idx="75685">
                  <c:v>194.09635416666666</c:v>
                </c:pt>
                <c:pt idx="75686">
                  <c:v>194.09895833333334</c:v>
                </c:pt>
                <c:pt idx="75687">
                  <c:v>194.1015625</c:v>
                </c:pt>
                <c:pt idx="75688">
                  <c:v>194.10416666666666</c:v>
                </c:pt>
                <c:pt idx="75689">
                  <c:v>194.10677083333334</c:v>
                </c:pt>
                <c:pt idx="75690">
                  <c:v>194.109375</c:v>
                </c:pt>
                <c:pt idx="75691">
                  <c:v>194.11197916666666</c:v>
                </c:pt>
                <c:pt idx="75692">
                  <c:v>194.11458333333334</c:v>
                </c:pt>
                <c:pt idx="75693">
                  <c:v>194.1171875</c:v>
                </c:pt>
                <c:pt idx="75694">
                  <c:v>194.11979166666666</c:v>
                </c:pt>
                <c:pt idx="75695">
                  <c:v>194.12239583333334</c:v>
                </c:pt>
                <c:pt idx="75696">
                  <c:v>194.125</c:v>
                </c:pt>
                <c:pt idx="75697">
                  <c:v>194.12760416666666</c:v>
                </c:pt>
                <c:pt idx="75698">
                  <c:v>194.13020833333334</c:v>
                </c:pt>
                <c:pt idx="75699">
                  <c:v>194.1328125</c:v>
                </c:pt>
                <c:pt idx="75700">
                  <c:v>194.13541666666666</c:v>
                </c:pt>
                <c:pt idx="75701">
                  <c:v>194.13802083333334</c:v>
                </c:pt>
                <c:pt idx="75702">
                  <c:v>194.140625</c:v>
                </c:pt>
                <c:pt idx="75703">
                  <c:v>194.14322916666666</c:v>
                </c:pt>
                <c:pt idx="75704">
                  <c:v>194.14583333333334</c:v>
                </c:pt>
                <c:pt idx="75705">
                  <c:v>194.1484375</c:v>
                </c:pt>
                <c:pt idx="75706">
                  <c:v>194.15104166666666</c:v>
                </c:pt>
                <c:pt idx="75707">
                  <c:v>194.15364583333334</c:v>
                </c:pt>
                <c:pt idx="75708">
                  <c:v>194.15625</c:v>
                </c:pt>
                <c:pt idx="75709">
                  <c:v>194.15885416666666</c:v>
                </c:pt>
                <c:pt idx="75710">
                  <c:v>194.16145833333334</c:v>
                </c:pt>
                <c:pt idx="75711">
                  <c:v>194.1640625</c:v>
                </c:pt>
                <c:pt idx="75712">
                  <c:v>194.16666666666666</c:v>
                </c:pt>
                <c:pt idx="75713">
                  <c:v>194.16927083333334</c:v>
                </c:pt>
                <c:pt idx="75714">
                  <c:v>194.171875</c:v>
                </c:pt>
                <c:pt idx="75715">
                  <c:v>194.17447916666666</c:v>
                </c:pt>
                <c:pt idx="75716">
                  <c:v>194.17708333333334</c:v>
                </c:pt>
                <c:pt idx="75717">
                  <c:v>194.1796875</c:v>
                </c:pt>
                <c:pt idx="75718">
                  <c:v>194.18229166666666</c:v>
                </c:pt>
                <c:pt idx="75719">
                  <c:v>194.18489583333334</c:v>
                </c:pt>
                <c:pt idx="75720">
                  <c:v>194.1875</c:v>
                </c:pt>
                <c:pt idx="75721">
                  <c:v>194.19010416666666</c:v>
                </c:pt>
                <c:pt idx="75722">
                  <c:v>194.19270833333334</c:v>
                </c:pt>
                <c:pt idx="75723">
                  <c:v>194.1953125</c:v>
                </c:pt>
                <c:pt idx="75724">
                  <c:v>194.19791666666666</c:v>
                </c:pt>
                <c:pt idx="75725">
                  <c:v>194.20052083333334</c:v>
                </c:pt>
                <c:pt idx="75726">
                  <c:v>194.203125</c:v>
                </c:pt>
                <c:pt idx="75727">
                  <c:v>194.20572916666666</c:v>
                </c:pt>
                <c:pt idx="75728">
                  <c:v>194.20833333333334</c:v>
                </c:pt>
                <c:pt idx="75729">
                  <c:v>194.2109375</c:v>
                </c:pt>
                <c:pt idx="75730">
                  <c:v>194.21354166666666</c:v>
                </c:pt>
                <c:pt idx="75731">
                  <c:v>194.21614583333334</c:v>
                </c:pt>
                <c:pt idx="75732">
                  <c:v>194.21875</c:v>
                </c:pt>
                <c:pt idx="75733">
                  <c:v>194.22135416666666</c:v>
                </c:pt>
                <c:pt idx="75734">
                  <c:v>194.22395833333334</c:v>
                </c:pt>
                <c:pt idx="75735">
                  <c:v>194.2265625</c:v>
                </c:pt>
                <c:pt idx="75736">
                  <c:v>194.22916666666666</c:v>
                </c:pt>
                <c:pt idx="75737">
                  <c:v>194.23177083333334</c:v>
                </c:pt>
                <c:pt idx="75738">
                  <c:v>194.234375</c:v>
                </c:pt>
                <c:pt idx="75739">
                  <c:v>194.23697916666666</c:v>
                </c:pt>
                <c:pt idx="75740">
                  <c:v>194.23958333333334</c:v>
                </c:pt>
                <c:pt idx="75741">
                  <c:v>194.2421875</c:v>
                </c:pt>
                <c:pt idx="75742">
                  <c:v>194.24479166666666</c:v>
                </c:pt>
                <c:pt idx="75743">
                  <c:v>194.24739583333334</c:v>
                </c:pt>
                <c:pt idx="75744">
                  <c:v>194.25</c:v>
                </c:pt>
                <c:pt idx="75745">
                  <c:v>194.25260416666666</c:v>
                </c:pt>
                <c:pt idx="75746">
                  <c:v>194.25520833333334</c:v>
                </c:pt>
                <c:pt idx="75747">
                  <c:v>194.2578125</c:v>
                </c:pt>
                <c:pt idx="75748">
                  <c:v>194.26041666666666</c:v>
                </c:pt>
                <c:pt idx="75749">
                  <c:v>194.26302083333334</c:v>
                </c:pt>
                <c:pt idx="75750">
                  <c:v>194.265625</c:v>
                </c:pt>
                <c:pt idx="75751">
                  <c:v>194.26822916666666</c:v>
                </c:pt>
                <c:pt idx="75752">
                  <c:v>194.27083333333334</c:v>
                </c:pt>
                <c:pt idx="75753">
                  <c:v>194.2734375</c:v>
                </c:pt>
                <c:pt idx="75754">
                  <c:v>194.27604166666666</c:v>
                </c:pt>
                <c:pt idx="75755">
                  <c:v>194.27864583333334</c:v>
                </c:pt>
                <c:pt idx="75756">
                  <c:v>194.28125</c:v>
                </c:pt>
                <c:pt idx="75757">
                  <c:v>194.28385416666666</c:v>
                </c:pt>
                <c:pt idx="75758">
                  <c:v>194.28645833333334</c:v>
                </c:pt>
                <c:pt idx="75759">
                  <c:v>194.2890625</c:v>
                </c:pt>
                <c:pt idx="75760">
                  <c:v>194.29166666666666</c:v>
                </c:pt>
                <c:pt idx="75761">
                  <c:v>194.29427083333334</c:v>
                </c:pt>
                <c:pt idx="75762">
                  <c:v>194.296875</c:v>
                </c:pt>
                <c:pt idx="75763">
                  <c:v>194.29947916666666</c:v>
                </c:pt>
                <c:pt idx="75764">
                  <c:v>194.30208333333334</c:v>
                </c:pt>
                <c:pt idx="75765">
                  <c:v>194.3046875</c:v>
                </c:pt>
                <c:pt idx="75766">
                  <c:v>194.30729166666666</c:v>
                </c:pt>
                <c:pt idx="75767">
                  <c:v>194.30989583333334</c:v>
                </c:pt>
                <c:pt idx="75768">
                  <c:v>194.3125</c:v>
                </c:pt>
                <c:pt idx="75769">
                  <c:v>194.31510416666666</c:v>
                </c:pt>
                <c:pt idx="75770">
                  <c:v>194.31770833333334</c:v>
                </c:pt>
                <c:pt idx="75771">
                  <c:v>194.3203125</c:v>
                </c:pt>
                <c:pt idx="75772">
                  <c:v>194.32291666666666</c:v>
                </c:pt>
                <c:pt idx="75773">
                  <c:v>194.32552083333334</c:v>
                </c:pt>
                <c:pt idx="75774">
                  <c:v>194.328125</c:v>
                </c:pt>
                <c:pt idx="75775">
                  <c:v>194.33072916666666</c:v>
                </c:pt>
                <c:pt idx="75776">
                  <c:v>194.33333333333334</c:v>
                </c:pt>
                <c:pt idx="75777">
                  <c:v>194.3359375</c:v>
                </c:pt>
                <c:pt idx="75778">
                  <c:v>194.33854166666666</c:v>
                </c:pt>
                <c:pt idx="75779">
                  <c:v>194.34114583333334</c:v>
                </c:pt>
                <c:pt idx="75780">
                  <c:v>194.34375</c:v>
                </c:pt>
                <c:pt idx="75781">
                  <c:v>194.34635416666666</c:v>
                </c:pt>
                <c:pt idx="75782">
                  <c:v>194.34895833333334</c:v>
                </c:pt>
                <c:pt idx="75783">
                  <c:v>194.3515625</c:v>
                </c:pt>
                <c:pt idx="75784">
                  <c:v>194.35416666666666</c:v>
                </c:pt>
                <c:pt idx="75785">
                  <c:v>194.35677083333334</c:v>
                </c:pt>
                <c:pt idx="75786">
                  <c:v>194.359375</c:v>
                </c:pt>
                <c:pt idx="75787">
                  <c:v>194.36197916666666</c:v>
                </c:pt>
                <c:pt idx="75788">
                  <c:v>194.36458333333334</c:v>
                </c:pt>
                <c:pt idx="75789">
                  <c:v>194.3671875</c:v>
                </c:pt>
                <c:pt idx="75790">
                  <c:v>194.36979166666666</c:v>
                </c:pt>
                <c:pt idx="75791">
                  <c:v>194.37239583333334</c:v>
                </c:pt>
                <c:pt idx="75792">
                  <c:v>194.375</c:v>
                </c:pt>
                <c:pt idx="75793">
                  <c:v>194.37760416666666</c:v>
                </c:pt>
                <c:pt idx="75794">
                  <c:v>194.38020833333334</c:v>
                </c:pt>
                <c:pt idx="75795">
                  <c:v>194.3828125</c:v>
                </c:pt>
                <c:pt idx="75796">
                  <c:v>194.38541666666666</c:v>
                </c:pt>
                <c:pt idx="75797">
                  <c:v>194.38802083333334</c:v>
                </c:pt>
                <c:pt idx="75798">
                  <c:v>194.390625</c:v>
                </c:pt>
                <c:pt idx="75799">
                  <c:v>194.39322916666666</c:v>
                </c:pt>
                <c:pt idx="75800">
                  <c:v>194.39583333333334</c:v>
                </c:pt>
                <c:pt idx="75801">
                  <c:v>194.3984375</c:v>
                </c:pt>
                <c:pt idx="75802">
                  <c:v>194.40104166666666</c:v>
                </c:pt>
                <c:pt idx="75803">
                  <c:v>194.40364583333334</c:v>
                </c:pt>
                <c:pt idx="75804">
                  <c:v>194.40625</c:v>
                </c:pt>
                <c:pt idx="75805">
                  <c:v>194.40885416666666</c:v>
                </c:pt>
                <c:pt idx="75806">
                  <c:v>194.41145833333334</c:v>
                </c:pt>
                <c:pt idx="75807">
                  <c:v>194.4140625</c:v>
                </c:pt>
                <c:pt idx="75808">
                  <c:v>194.41666666666666</c:v>
                </c:pt>
                <c:pt idx="75809">
                  <c:v>194.41927083333334</c:v>
                </c:pt>
                <c:pt idx="75810">
                  <c:v>194.421875</c:v>
                </c:pt>
                <c:pt idx="75811">
                  <c:v>194.42447916666666</c:v>
                </c:pt>
                <c:pt idx="75812">
                  <c:v>194.42708333333334</c:v>
                </c:pt>
                <c:pt idx="75813">
                  <c:v>194.4296875</c:v>
                </c:pt>
                <c:pt idx="75814">
                  <c:v>194.43229166666666</c:v>
                </c:pt>
                <c:pt idx="75815">
                  <c:v>194.43489583333334</c:v>
                </c:pt>
                <c:pt idx="75816">
                  <c:v>194.4375</c:v>
                </c:pt>
                <c:pt idx="75817">
                  <c:v>194.44010416666666</c:v>
                </c:pt>
                <c:pt idx="75818">
                  <c:v>194.44270833333334</c:v>
                </c:pt>
                <c:pt idx="75819">
                  <c:v>194.4453125</c:v>
                </c:pt>
                <c:pt idx="75820">
                  <c:v>194.44791666666666</c:v>
                </c:pt>
                <c:pt idx="75821">
                  <c:v>194.45052083333334</c:v>
                </c:pt>
                <c:pt idx="75822">
                  <c:v>194.453125</c:v>
                </c:pt>
                <c:pt idx="75823">
                  <c:v>194.45572916666666</c:v>
                </c:pt>
                <c:pt idx="75824">
                  <c:v>194.45833333333334</c:v>
                </c:pt>
                <c:pt idx="75825">
                  <c:v>194.4609375</c:v>
                </c:pt>
                <c:pt idx="75826">
                  <c:v>194.46354166666666</c:v>
                </c:pt>
                <c:pt idx="75827">
                  <c:v>194.46614583333334</c:v>
                </c:pt>
                <c:pt idx="75828">
                  <c:v>194.46875</c:v>
                </c:pt>
                <c:pt idx="75829">
                  <c:v>194.47135416666666</c:v>
                </c:pt>
                <c:pt idx="75830">
                  <c:v>194.47395833333334</c:v>
                </c:pt>
                <c:pt idx="75831">
                  <c:v>194.4765625</c:v>
                </c:pt>
                <c:pt idx="75832">
                  <c:v>194.47916666666666</c:v>
                </c:pt>
                <c:pt idx="75833">
                  <c:v>194.48177083333334</c:v>
                </c:pt>
                <c:pt idx="75834">
                  <c:v>194.484375</c:v>
                </c:pt>
                <c:pt idx="75835">
                  <c:v>194.48697916666666</c:v>
                </c:pt>
                <c:pt idx="75836">
                  <c:v>194.48958333333334</c:v>
                </c:pt>
                <c:pt idx="75837">
                  <c:v>194.4921875</c:v>
                </c:pt>
                <c:pt idx="75838">
                  <c:v>194.49479166666666</c:v>
                </c:pt>
                <c:pt idx="75839">
                  <c:v>194.49739583333334</c:v>
                </c:pt>
                <c:pt idx="75840">
                  <c:v>194.5</c:v>
                </c:pt>
                <c:pt idx="75841">
                  <c:v>194.50260416666666</c:v>
                </c:pt>
                <c:pt idx="75842">
                  <c:v>194.50520833333334</c:v>
                </c:pt>
                <c:pt idx="75843">
                  <c:v>194.5078125</c:v>
                </c:pt>
                <c:pt idx="75844">
                  <c:v>194.51041666666666</c:v>
                </c:pt>
                <c:pt idx="75845">
                  <c:v>194.51302083333334</c:v>
                </c:pt>
                <c:pt idx="75846">
                  <c:v>194.515625</c:v>
                </c:pt>
                <c:pt idx="75847">
                  <c:v>194.51822916666666</c:v>
                </c:pt>
                <c:pt idx="75848">
                  <c:v>194.52083333333334</c:v>
                </c:pt>
                <c:pt idx="75849">
                  <c:v>194.5234375</c:v>
                </c:pt>
                <c:pt idx="75850">
                  <c:v>194.52604166666666</c:v>
                </c:pt>
                <c:pt idx="75851">
                  <c:v>194.52864583333334</c:v>
                </c:pt>
                <c:pt idx="75852">
                  <c:v>194.53125</c:v>
                </c:pt>
                <c:pt idx="75853">
                  <c:v>194.53385416666666</c:v>
                </c:pt>
                <c:pt idx="75854">
                  <c:v>194.53645833333334</c:v>
                </c:pt>
                <c:pt idx="75855">
                  <c:v>194.5390625</c:v>
                </c:pt>
                <c:pt idx="75856">
                  <c:v>194.54166666666666</c:v>
                </c:pt>
                <c:pt idx="75857">
                  <c:v>194.54427083333334</c:v>
                </c:pt>
                <c:pt idx="75858">
                  <c:v>194.546875</c:v>
                </c:pt>
                <c:pt idx="75859">
                  <c:v>194.54947916666666</c:v>
                </c:pt>
                <c:pt idx="75860">
                  <c:v>194.55208333333334</c:v>
                </c:pt>
                <c:pt idx="75861">
                  <c:v>194.5546875</c:v>
                </c:pt>
                <c:pt idx="75862">
                  <c:v>194.55729166666666</c:v>
                </c:pt>
                <c:pt idx="75863">
                  <c:v>194.55989583333334</c:v>
                </c:pt>
                <c:pt idx="75864">
                  <c:v>194.5625</c:v>
                </c:pt>
                <c:pt idx="75865">
                  <c:v>194.56510416666666</c:v>
                </c:pt>
                <c:pt idx="75866">
                  <c:v>194.56770833333334</c:v>
                </c:pt>
                <c:pt idx="75867">
                  <c:v>194.5703125</c:v>
                </c:pt>
                <c:pt idx="75868">
                  <c:v>194.57291666666666</c:v>
                </c:pt>
                <c:pt idx="75869">
                  <c:v>194.57552083333334</c:v>
                </c:pt>
                <c:pt idx="75870">
                  <c:v>194.578125</c:v>
                </c:pt>
                <c:pt idx="75871">
                  <c:v>194.58072916666666</c:v>
                </c:pt>
                <c:pt idx="75872">
                  <c:v>194.58333333333334</c:v>
                </c:pt>
                <c:pt idx="75873">
                  <c:v>194.5859375</c:v>
                </c:pt>
                <c:pt idx="75874">
                  <c:v>194.58854166666666</c:v>
                </c:pt>
                <c:pt idx="75875">
                  <c:v>194.59114583333334</c:v>
                </c:pt>
                <c:pt idx="75876">
                  <c:v>194.59375</c:v>
                </c:pt>
                <c:pt idx="75877">
                  <c:v>194.59635416666666</c:v>
                </c:pt>
                <c:pt idx="75878">
                  <c:v>194.59895833333334</c:v>
                </c:pt>
                <c:pt idx="75879">
                  <c:v>194.6015625</c:v>
                </c:pt>
                <c:pt idx="75880">
                  <c:v>194.60416666666666</c:v>
                </c:pt>
                <c:pt idx="75881">
                  <c:v>194.60677083333334</c:v>
                </c:pt>
                <c:pt idx="75882">
                  <c:v>194.609375</c:v>
                </c:pt>
                <c:pt idx="75883">
                  <c:v>194.61197916666666</c:v>
                </c:pt>
                <c:pt idx="75884">
                  <c:v>194.61458333333334</c:v>
                </c:pt>
                <c:pt idx="75885">
                  <c:v>194.6171875</c:v>
                </c:pt>
                <c:pt idx="75886">
                  <c:v>194.61979166666666</c:v>
                </c:pt>
                <c:pt idx="75887">
                  <c:v>194.62239583333334</c:v>
                </c:pt>
                <c:pt idx="75888">
                  <c:v>194.625</c:v>
                </c:pt>
                <c:pt idx="75889">
                  <c:v>194.62760416666666</c:v>
                </c:pt>
                <c:pt idx="75890">
                  <c:v>194.63020833333334</c:v>
                </c:pt>
                <c:pt idx="75891">
                  <c:v>194.6328125</c:v>
                </c:pt>
                <c:pt idx="75892">
                  <c:v>194.63541666666666</c:v>
                </c:pt>
                <c:pt idx="75893">
                  <c:v>194.63802083333334</c:v>
                </c:pt>
                <c:pt idx="75894">
                  <c:v>194.640625</c:v>
                </c:pt>
                <c:pt idx="75895">
                  <c:v>194.64322916666666</c:v>
                </c:pt>
                <c:pt idx="75896">
                  <c:v>194.64583333333334</c:v>
                </c:pt>
                <c:pt idx="75897">
                  <c:v>194.6484375</c:v>
                </c:pt>
                <c:pt idx="75898">
                  <c:v>194.65104166666666</c:v>
                </c:pt>
                <c:pt idx="75899">
                  <c:v>194.65364583333334</c:v>
                </c:pt>
                <c:pt idx="75900">
                  <c:v>194.65625</c:v>
                </c:pt>
                <c:pt idx="75901">
                  <c:v>194.65885416666666</c:v>
                </c:pt>
                <c:pt idx="75902">
                  <c:v>194.66145833333334</c:v>
                </c:pt>
                <c:pt idx="75903">
                  <c:v>194.6640625</c:v>
                </c:pt>
                <c:pt idx="75904">
                  <c:v>194.66666666666666</c:v>
                </c:pt>
                <c:pt idx="75905">
                  <c:v>194.66927083333334</c:v>
                </c:pt>
                <c:pt idx="75906">
                  <c:v>194.671875</c:v>
                </c:pt>
                <c:pt idx="75907">
                  <c:v>194.67447916666666</c:v>
                </c:pt>
                <c:pt idx="75908">
                  <c:v>194.67708333333334</c:v>
                </c:pt>
                <c:pt idx="75909">
                  <c:v>194.6796875</c:v>
                </c:pt>
                <c:pt idx="75910">
                  <c:v>194.68229166666666</c:v>
                </c:pt>
                <c:pt idx="75911">
                  <c:v>194.68489583333334</c:v>
                </c:pt>
                <c:pt idx="75912">
                  <c:v>194.6875</c:v>
                </c:pt>
                <c:pt idx="75913">
                  <c:v>194.69010416666666</c:v>
                </c:pt>
                <c:pt idx="75914">
                  <c:v>194.69270833333334</c:v>
                </c:pt>
                <c:pt idx="75915">
                  <c:v>194.6953125</c:v>
                </c:pt>
                <c:pt idx="75916">
                  <c:v>194.69791666666666</c:v>
                </c:pt>
                <c:pt idx="75917">
                  <c:v>194.70052083333334</c:v>
                </c:pt>
                <c:pt idx="75918">
                  <c:v>194.703125</c:v>
                </c:pt>
                <c:pt idx="75919">
                  <c:v>194.70572916666666</c:v>
                </c:pt>
                <c:pt idx="75920">
                  <c:v>194.70833333333334</c:v>
                </c:pt>
                <c:pt idx="75921">
                  <c:v>194.7109375</c:v>
                </c:pt>
                <c:pt idx="75922">
                  <c:v>194.71354166666666</c:v>
                </c:pt>
                <c:pt idx="75923">
                  <c:v>194.71614583333334</c:v>
                </c:pt>
                <c:pt idx="75924">
                  <c:v>194.71875</c:v>
                </c:pt>
                <c:pt idx="75925">
                  <c:v>194.72135416666666</c:v>
                </c:pt>
                <c:pt idx="75926">
                  <c:v>194.72395833333334</c:v>
                </c:pt>
                <c:pt idx="75927">
                  <c:v>194.7265625</c:v>
                </c:pt>
                <c:pt idx="75928">
                  <c:v>194.72916666666666</c:v>
                </c:pt>
                <c:pt idx="75929">
                  <c:v>194.73177083333334</c:v>
                </c:pt>
                <c:pt idx="75930">
                  <c:v>194.734375</c:v>
                </c:pt>
                <c:pt idx="75931">
                  <c:v>194.73697916666666</c:v>
                </c:pt>
                <c:pt idx="75932">
                  <c:v>194.73958333333334</c:v>
                </c:pt>
                <c:pt idx="75933">
                  <c:v>194.7421875</c:v>
                </c:pt>
                <c:pt idx="75934">
                  <c:v>194.74479166666666</c:v>
                </c:pt>
                <c:pt idx="75935">
                  <c:v>194.74739583333334</c:v>
                </c:pt>
                <c:pt idx="75936">
                  <c:v>194.75</c:v>
                </c:pt>
                <c:pt idx="75937">
                  <c:v>194.75260416666666</c:v>
                </c:pt>
                <c:pt idx="75938">
                  <c:v>194.75520833333334</c:v>
                </c:pt>
                <c:pt idx="75939">
                  <c:v>194.7578125</c:v>
                </c:pt>
                <c:pt idx="75940">
                  <c:v>194.76041666666666</c:v>
                </c:pt>
                <c:pt idx="75941">
                  <c:v>194.76302083333334</c:v>
                </c:pt>
                <c:pt idx="75942">
                  <c:v>194.765625</c:v>
                </c:pt>
                <c:pt idx="75943">
                  <c:v>194.76822916666666</c:v>
                </c:pt>
                <c:pt idx="75944">
                  <c:v>194.77083333333334</c:v>
                </c:pt>
                <c:pt idx="75945">
                  <c:v>194.7734375</c:v>
                </c:pt>
                <c:pt idx="75946">
                  <c:v>194.77604166666666</c:v>
                </c:pt>
                <c:pt idx="75947">
                  <c:v>194.77864583333334</c:v>
                </c:pt>
                <c:pt idx="75948">
                  <c:v>194.78125</c:v>
                </c:pt>
                <c:pt idx="75949">
                  <c:v>194.78385416666666</c:v>
                </c:pt>
                <c:pt idx="75950">
                  <c:v>194.78645833333334</c:v>
                </c:pt>
                <c:pt idx="75951">
                  <c:v>194.7890625</c:v>
                </c:pt>
                <c:pt idx="75952">
                  <c:v>194.79166666666666</c:v>
                </c:pt>
                <c:pt idx="75953">
                  <c:v>194.79427083333334</c:v>
                </c:pt>
                <c:pt idx="75954">
                  <c:v>194.796875</c:v>
                </c:pt>
                <c:pt idx="75955">
                  <c:v>194.79947916666666</c:v>
                </c:pt>
                <c:pt idx="75956">
                  <c:v>194.80208333333334</c:v>
                </c:pt>
                <c:pt idx="75957">
                  <c:v>194.8046875</c:v>
                </c:pt>
                <c:pt idx="75958">
                  <c:v>194.80729166666666</c:v>
                </c:pt>
                <c:pt idx="75959">
                  <c:v>194.80989583333334</c:v>
                </c:pt>
                <c:pt idx="75960">
                  <c:v>194.8125</c:v>
                </c:pt>
                <c:pt idx="75961">
                  <c:v>194.81510416666666</c:v>
                </c:pt>
                <c:pt idx="75962">
                  <c:v>194.81770833333334</c:v>
                </c:pt>
                <c:pt idx="75963">
                  <c:v>194.8203125</c:v>
                </c:pt>
                <c:pt idx="75964">
                  <c:v>194.82291666666666</c:v>
                </c:pt>
                <c:pt idx="75965">
                  <c:v>194.82552083333334</c:v>
                </c:pt>
                <c:pt idx="75966">
                  <c:v>194.828125</c:v>
                </c:pt>
                <c:pt idx="75967">
                  <c:v>194.83072916666666</c:v>
                </c:pt>
                <c:pt idx="75968">
                  <c:v>194.83333333333334</c:v>
                </c:pt>
                <c:pt idx="75969">
                  <c:v>194.8359375</c:v>
                </c:pt>
                <c:pt idx="75970">
                  <c:v>194.83854166666666</c:v>
                </c:pt>
                <c:pt idx="75971">
                  <c:v>194.84114583333334</c:v>
                </c:pt>
                <c:pt idx="75972">
                  <c:v>194.84375</c:v>
                </c:pt>
                <c:pt idx="75973">
                  <c:v>194.84635416666666</c:v>
                </c:pt>
                <c:pt idx="75974">
                  <c:v>194.84895833333334</c:v>
                </c:pt>
                <c:pt idx="75975">
                  <c:v>194.8515625</c:v>
                </c:pt>
                <c:pt idx="75976">
                  <c:v>194.85416666666666</c:v>
                </c:pt>
                <c:pt idx="75977">
                  <c:v>194.85677083333334</c:v>
                </c:pt>
                <c:pt idx="75978">
                  <c:v>194.859375</c:v>
                </c:pt>
                <c:pt idx="75979">
                  <c:v>194.86197916666666</c:v>
                </c:pt>
                <c:pt idx="75980">
                  <c:v>194.86458333333334</c:v>
                </c:pt>
                <c:pt idx="75981">
                  <c:v>194.8671875</c:v>
                </c:pt>
                <c:pt idx="75982">
                  <c:v>194.86979166666666</c:v>
                </c:pt>
                <c:pt idx="75983">
                  <c:v>194.87239583333334</c:v>
                </c:pt>
                <c:pt idx="75984">
                  <c:v>194.875</c:v>
                </c:pt>
                <c:pt idx="75985">
                  <c:v>194.87760416666666</c:v>
                </c:pt>
                <c:pt idx="75986">
                  <c:v>194.88020833333334</c:v>
                </c:pt>
                <c:pt idx="75987">
                  <c:v>194.8828125</c:v>
                </c:pt>
                <c:pt idx="75988">
                  <c:v>194.88541666666666</c:v>
                </c:pt>
                <c:pt idx="75989">
                  <c:v>194.88802083333334</c:v>
                </c:pt>
                <c:pt idx="75990">
                  <c:v>194.890625</c:v>
                </c:pt>
                <c:pt idx="75991">
                  <c:v>194.89322916666666</c:v>
                </c:pt>
                <c:pt idx="75992">
                  <c:v>194.89583333333334</c:v>
                </c:pt>
                <c:pt idx="75993">
                  <c:v>194.8984375</c:v>
                </c:pt>
                <c:pt idx="75994">
                  <c:v>194.90104166666666</c:v>
                </c:pt>
                <c:pt idx="75995">
                  <c:v>194.90364583333334</c:v>
                </c:pt>
                <c:pt idx="75996">
                  <c:v>194.90625</c:v>
                </c:pt>
                <c:pt idx="75997">
                  <c:v>194.90885416666666</c:v>
                </c:pt>
                <c:pt idx="75998">
                  <c:v>194.91145833333334</c:v>
                </c:pt>
                <c:pt idx="75999">
                  <c:v>194.9140625</c:v>
                </c:pt>
                <c:pt idx="76000">
                  <c:v>194.91666666666666</c:v>
                </c:pt>
                <c:pt idx="76001">
                  <c:v>194.91927083333334</c:v>
                </c:pt>
                <c:pt idx="76002">
                  <c:v>194.921875</c:v>
                </c:pt>
                <c:pt idx="76003">
                  <c:v>194.92447916666666</c:v>
                </c:pt>
                <c:pt idx="76004">
                  <c:v>194.92708333333334</c:v>
                </c:pt>
                <c:pt idx="76005">
                  <c:v>194.9296875</c:v>
                </c:pt>
                <c:pt idx="76006">
                  <c:v>194.93229166666666</c:v>
                </c:pt>
                <c:pt idx="76007">
                  <c:v>194.93489583333334</c:v>
                </c:pt>
                <c:pt idx="76008">
                  <c:v>194.9375</c:v>
                </c:pt>
                <c:pt idx="76009">
                  <c:v>194.94010416666666</c:v>
                </c:pt>
                <c:pt idx="76010">
                  <c:v>194.94270833333334</c:v>
                </c:pt>
                <c:pt idx="76011">
                  <c:v>194.9453125</c:v>
                </c:pt>
                <c:pt idx="76012">
                  <c:v>194.94791666666666</c:v>
                </c:pt>
                <c:pt idx="76013">
                  <c:v>194.95052083333334</c:v>
                </c:pt>
                <c:pt idx="76014">
                  <c:v>194.953125</c:v>
                </c:pt>
                <c:pt idx="76015">
                  <c:v>194.95572916666666</c:v>
                </c:pt>
                <c:pt idx="76016">
                  <c:v>194.95833333333334</c:v>
                </c:pt>
                <c:pt idx="76017">
                  <c:v>194.9609375</c:v>
                </c:pt>
                <c:pt idx="76018">
                  <c:v>194.96354166666666</c:v>
                </c:pt>
                <c:pt idx="76019">
                  <c:v>194.96614583333334</c:v>
                </c:pt>
                <c:pt idx="76020">
                  <c:v>194.96875</c:v>
                </c:pt>
                <c:pt idx="76021">
                  <c:v>194.97135416666666</c:v>
                </c:pt>
                <c:pt idx="76022">
                  <c:v>194.97395833333334</c:v>
                </c:pt>
                <c:pt idx="76023">
                  <c:v>194.9765625</c:v>
                </c:pt>
                <c:pt idx="76024">
                  <c:v>194.97916666666666</c:v>
                </c:pt>
                <c:pt idx="76025">
                  <c:v>194.98177083333334</c:v>
                </c:pt>
                <c:pt idx="76026">
                  <c:v>194.984375</c:v>
                </c:pt>
                <c:pt idx="76027">
                  <c:v>194.98697916666666</c:v>
                </c:pt>
                <c:pt idx="76028">
                  <c:v>194.98958333333334</c:v>
                </c:pt>
                <c:pt idx="76029">
                  <c:v>194.9921875</c:v>
                </c:pt>
                <c:pt idx="76030">
                  <c:v>194.99479166666666</c:v>
                </c:pt>
                <c:pt idx="76031">
                  <c:v>194.99739583333334</c:v>
                </c:pt>
                <c:pt idx="76032">
                  <c:v>195</c:v>
                </c:pt>
                <c:pt idx="76033">
                  <c:v>195.00260416666666</c:v>
                </c:pt>
                <c:pt idx="76034">
                  <c:v>195.00520833333334</c:v>
                </c:pt>
                <c:pt idx="76035">
                  <c:v>195.0078125</c:v>
                </c:pt>
                <c:pt idx="76036">
                  <c:v>195.01041666666666</c:v>
                </c:pt>
                <c:pt idx="76037">
                  <c:v>195.01302083333334</c:v>
                </c:pt>
                <c:pt idx="76038">
                  <c:v>195.015625</c:v>
                </c:pt>
                <c:pt idx="76039">
                  <c:v>195.01822916666666</c:v>
                </c:pt>
                <c:pt idx="76040">
                  <c:v>195.02083333333334</c:v>
                </c:pt>
                <c:pt idx="76041">
                  <c:v>195.0234375</c:v>
                </c:pt>
                <c:pt idx="76042">
                  <c:v>195.02604166666666</c:v>
                </c:pt>
                <c:pt idx="76043">
                  <c:v>195.02864583333334</c:v>
                </c:pt>
                <c:pt idx="76044">
                  <c:v>195.03125</c:v>
                </c:pt>
                <c:pt idx="76045">
                  <c:v>195.03385416666666</c:v>
                </c:pt>
                <c:pt idx="76046">
                  <c:v>195.03645833333334</c:v>
                </c:pt>
                <c:pt idx="76047">
                  <c:v>195.0390625</c:v>
                </c:pt>
                <c:pt idx="76048">
                  <c:v>195.04166666666666</c:v>
                </c:pt>
                <c:pt idx="76049">
                  <c:v>195.04427083333334</c:v>
                </c:pt>
                <c:pt idx="76050">
                  <c:v>195.046875</c:v>
                </c:pt>
                <c:pt idx="76051">
                  <c:v>195.04947916666666</c:v>
                </c:pt>
                <c:pt idx="76052">
                  <c:v>195.05208333333334</c:v>
                </c:pt>
                <c:pt idx="76053">
                  <c:v>195.0546875</c:v>
                </c:pt>
                <c:pt idx="76054">
                  <c:v>195.05729166666666</c:v>
                </c:pt>
                <c:pt idx="76055">
                  <c:v>195.05989583333334</c:v>
                </c:pt>
                <c:pt idx="76056">
                  <c:v>195.0625</c:v>
                </c:pt>
                <c:pt idx="76057">
                  <c:v>195.06510416666666</c:v>
                </c:pt>
                <c:pt idx="76058">
                  <c:v>195.06770833333334</c:v>
                </c:pt>
                <c:pt idx="76059">
                  <c:v>195.0703125</c:v>
                </c:pt>
                <c:pt idx="76060">
                  <c:v>195.07291666666666</c:v>
                </c:pt>
                <c:pt idx="76061">
                  <c:v>195.07552083333334</c:v>
                </c:pt>
                <c:pt idx="76062">
                  <c:v>195.078125</c:v>
                </c:pt>
                <c:pt idx="76063">
                  <c:v>195.08072916666666</c:v>
                </c:pt>
                <c:pt idx="76064">
                  <c:v>195.08333333333334</c:v>
                </c:pt>
                <c:pt idx="76065">
                  <c:v>195.0859375</c:v>
                </c:pt>
                <c:pt idx="76066">
                  <c:v>195.08854166666666</c:v>
                </c:pt>
                <c:pt idx="76067">
                  <c:v>195.09114583333334</c:v>
                </c:pt>
                <c:pt idx="76068">
                  <c:v>195.09375</c:v>
                </c:pt>
                <c:pt idx="76069">
                  <c:v>195.09635416666666</c:v>
                </c:pt>
                <c:pt idx="76070">
                  <c:v>195.09895833333334</c:v>
                </c:pt>
                <c:pt idx="76071">
                  <c:v>195.1015625</c:v>
                </c:pt>
                <c:pt idx="76072">
                  <c:v>195.10416666666666</c:v>
                </c:pt>
                <c:pt idx="76073">
                  <c:v>195.10677083333334</c:v>
                </c:pt>
                <c:pt idx="76074">
                  <c:v>195.109375</c:v>
                </c:pt>
                <c:pt idx="76075">
                  <c:v>195.11197916666666</c:v>
                </c:pt>
                <c:pt idx="76076">
                  <c:v>195.11458333333334</c:v>
                </c:pt>
                <c:pt idx="76077">
                  <c:v>195.1171875</c:v>
                </c:pt>
                <c:pt idx="76078">
                  <c:v>195.11979166666666</c:v>
                </c:pt>
                <c:pt idx="76079">
                  <c:v>195.12239583333334</c:v>
                </c:pt>
                <c:pt idx="76080">
                  <c:v>195.125</c:v>
                </c:pt>
                <c:pt idx="76081">
                  <c:v>195.12760416666666</c:v>
                </c:pt>
                <c:pt idx="76082">
                  <c:v>195.13020833333334</c:v>
                </c:pt>
                <c:pt idx="76083">
                  <c:v>195.1328125</c:v>
                </c:pt>
                <c:pt idx="76084">
                  <c:v>195.13541666666666</c:v>
                </c:pt>
                <c:pt idx="76085">
                  <c:v>195.13802083333334</c:v>
                </c:pt>
                <c:pt idx="76086">
                  <c:v>195.140625</c:v>
                </c:pt>
                <c:pt idx="76087">
                  <c:v>195.14322916666666</c:v>
                </c:pt>
                <c:pt idx="76088">
                  <c:v>195.14583333333334</c:v>
                </c:pt>
                <c:pt idx="76089">
                  <c:v>195.1484375</c:v>
                </c:pt>
                <c:pt idx="76090">
                  <c:v>195.15104166666666</c:v>
                </c:pt>
                <c:pt idx="76091">
                  <c:v>195.15364583333334</c:v>
                </c:pt>
                <c:pt idx="76092">
                  <c:v>195.15625</c:v>
                </c:pt>
                <c:pt idx="76093">
                  <c:v>195.15885416666666</c:v>
                </c:pt>
                <c:pt idx="76094">
                  <c:v>195.16145833333334</c:v>
                </c:pt>
                <c:pt idx="76095">
                  <c:v>195.1640625</c:v>
                </c:pt>
                <c:pt idx="76096">
                  <c:v>195.16666666666666</c:v>
                </c:pt>
                <c:pt idx="76097">
                  <c:v>195.16927083333334</c:v>
                </c:pt>
                <c:pt idx="76098">
                  <c:v>195.171875</c:v>
                </c:pt>
                <c:pt idx="76099">
                  <c:v>195.17447916666666</c:v>
                </c:pt>
                <c:pt idx="76100">
                  <c:v>195.17708333333334</c:v>
                </c:pt>
                <c:pt idx="76101">
                  <c:v>195.1796875</c:v>
                </c:pt>
                <c:pt idx="76102">
                  <c:v>195.18229166666666</c:v>
                </c:pt>
                <c:pt idx="76103">
                  <c:v>195.18489583333334</c:v>
                </c:pt>
                <c:pt idx="76104">
                  <c:v>195.1875</c:v>
                </c:pt>
                <c:pt idx="76105">
                  <c:v>195.19010416666666</c:v>
                </c:pt>
                <c:pt idx="76106">
                  <c:v>195.19270833333334</c:v>
                </c:pt>
                <c:pt idx="76107">
                  <c:v>195.1953125</c:v>
                </c:pt>
                <c:pt idx="76108">
                  <c:v>195.19791666666666</c:v>
                </c:pt>
                <c:pt idx="76109">
                  <c:v>195.20052083333334</c:v>
                </c:pt>
                <c:pt idx="76110">
                  <c:v>195.203125</c:v>
                </c:pt>
                <c:pt idx="76111">
                  <c:v>195.20572916666666</c:v>
                </c:pt>
                <c:pt idx="76112">
                  <c:v>195.20833333333334</c:v>
                </c:pt>
                <c:pt idx="76113">
                  <c:v>195.2109375</c:v>
                </c:pt>
                <c:pt idx="76114">
                  <c:v>195.21354166666666</c:v>
                </c:pt>
                <c:pt idx="76115">
                  <c:v>195.21614583333334</c:v>
                </c:pt>
                <c:pt idx="76116">
                  <c:v>195.21875</c:v>
                </c:pt>
                <c:pt idx="76117">
                  <c:v>195.22135416666666</c:v>
                </c:pt>
                <c:pt idx="76118">
                  <c:v>195.22395833333334</c:v>
                </c:pt>
                <c:pt idx="76119">
                  <c:v>195.2265625</c:v>
                </c:pt>
                <c:pt idx="76120">
                  <c:v>195.22916666666666</c:v>
                </c:pt>
                <c:pt idx="76121">
                  <c:v>195.23177083333334</c:v>
                </c:pt>
                <c:pt idx="76122">
                  <c:v>195.234375</c:v>
                </c:pt>
                <c:pt idx="76123">
                  <c:v>195.23697916666666</c:v>
                </c:pt>
                <c:pt idx="76124">
                  <c:v>195.23958333333334</c:v>
                </c:pt>
                <c:pt idx="76125">
                  <c:v>195.2421875</c:v>
                </c:pt>
                <c:pt idx="76126">
                  <c:v>195.24479166666666</c:v>
                </c:pt>
                <c:pt idx="76127">
                  <c:v>195.24739583333334</c:v>
                </c:pt>
                <c:pt idx="76128">
                  <c:v>195.25</c:v>
                </c:pt>
                <c:pt idx="76129">
                  <c:v>195.25260416666666</c:v>
                </c:pt>
                <c:pt idx="76130">
                  <c:v>195.25520833333334</c:v>
                </c:pt>
                <c:pt idx="76131">
                  <c:v>195.2578125</c:v>
                </c:pt>
                <c:pt idx="76132">
                  <c:v>195.26041666666666</c:v>
                </c:pt>
                <c:pt idx="76133">
                  <c:v>195.26302083333334</c:v>
                </c:pt>
                <c:pt idx="76134">
                  <c:v>195.265625</c:v>
                </c:pt>
                <c:pt idx="76135">
                  <c:v>195.26822916666666</c:v>
                </c:pt>
                <c:pt idx="76136">
                  <c:v>195.27083333333334</c:v>
                </c:pt>
                <c:pt idx="76137">
                  <c:v>195.2734375</c:v>
                </c:pt>
                <c:pt idx="76138">
                  <c:v>195.27604166666666</c:v>
                </c:pt>
                <c:pt idx="76139">
                  <c:v>195.27864583333334</c:v>
                </c:pt>
                <c:pt idx="76140">
                  <c:v>195.28125</c:v>
                </c:pt>
                <c:pt idx="76141">
                  <c:v>195.28385416666666</c:v>
                </c:pt>
                <c:pt idx="76142">
                  <c:v>195.28645833333334</c:v>
                </c:pt>
                <c:pt idx="76143">
                  <c:v>195.2890625</c:v>
                </c:pt>
                <c:pt idx="76144">
                  <c:v>195.29166666666666</c:v>
                </c:pt>
                <c:pt idx="76145">
                  <c:v>195.29427083333334</c:v>
                </c:pt>
                <c:pt idx="76146">
                  <c:v>195.296875</c:v>
                </c:pt>
                <c:pt idx="76147">
                  <c:v>195.29947916666666</c:v>
                </c:pt>
                <c:pt idx="76148">
                  <c:v>195.30208333333334</c:v>
                </c:pt>
                <c:pt idx="76149">
                  <c:v>195.3046875</c:v>
                </c:pt>
                <c:pt idx="76150">
                  <c:v>195.30729166666666</c:v>
                </c:pt>
                <c:pt idx="76151">
                  <c:v>195.30989583333334</c:v>
                </c:pt>
                <c:pt idx="76152">
                  <c:v>195.3125</c:v>
                </c:pt>
                <c:pt idx="76153">
                  <c:v>195.31510416666666</c:v>
                </c:pt>
                <c:pt idx="76154">
                  <c:v>195.31770833333334</c:v>
                </c:pt>
                <c:pt idx="76155">
                  <c:v>195.3203125</c:v>
                </c:pt>
                <c:pt idx="76156">
                  <c:v>195.32291666666666</c:v>
                </c:pt>
                <c:pt idx="76157">
                  <c:v>195.32552083333334</c:v>
                </c:pt>
                <c:pt idx="76158">
                  <c:v>195.328125</c:v>
                </c:pt>
                <c:pt idx="76159">
                  <c:v>195.33072916666666</c:v>
                </c:pt>
                <c:pt idx="76160">
                  <c:v>195.33333333333334</c:v>
                </c:pt>
                <c:pt idx="76161">
                  <c:v>195.3359375</c:v>
                </c:pt>
                <c:pt idx="76162">
                  <c:v>195.33854166666666</c:v>
                </c:pt>
                <c:pt idx="76163">
                  <c:v>195.34114583333334</c:v>
                </c:pt>
                <c:pt idx="76164">
                  <c:v>195.34375</c:v>
                </c:pt>
                <c:pt idx="76165">
                  <c:v>195.34635416666666</c:v>
                </c:pt>
                <c:pt idx="76166">
                  <c:v>195.34895833333334</c:v>
                </c:pt>
                <c:pt idx="76167">
                  <c:v>195.3515625</c:v>
                </c:pt>
                <c:pt idx="76168">
                  <c:v>195.35416666666666</c:v>
                </c:pt>
                <c:pt idx="76169">
                  <c:v>195.35677083333334</c:v>
                </c:pt>
                <c:pt idx="76170">
                  <c:v>195.359375</c:v>
                </c:pt>
                <c:pt idx="76171">
                  <c:v>195.36197916666666</c:v>
                </c:pt>
                <c:pt idx="76172">
                  <c:v>195.36458333333334</c:v>
                </c:pt>
                <c:pt idx="76173">
                  <c:v>195.3671875</c:v>
                </c:pt>
                <c:pt idx="76174">
                  <c:v>195.36979166666666</c:v>
                </c:pt>
                <c:pt idx="76175">
                  <c:v>195.37239583333334</c:v>
                </c:pt>
                <c:pt idx="76176">
                  <c:v>195.375</c:v>
                </c:pt>
                <c:pt idx="76177">
                  <c:v>195.37760416666666</c:v>
                </c:pt>
                <c:pt idx="76178">
                  <c:v>195.38020833333334</c:v>
                </c:pt>
                <c:pt idx="76179">
                  <c:v>195.3828125</c:v>
                </c:pt>
                <c:pt idx="76180">
                  <c:v>195.38541666666666</c:v>
                </c:pt>
                <c:pt idx="76181">
                  <c:v>195.38802083333334</c:v>
                </c:pt>
                <c:pt idx="76182">
                  <c:v>195.390625</c:v>
                </c:pt>
                <c:pt idx="76183">
                  <c:v>195.39322916666666</c:v>
                </c:pt>
                <c:pt idx="76184">
                  <c:v>195.39583333333334</c:v>
                </c:pt>
                <c:pt idx="76185">
                  <c:v>195.3984375</c:v>
                </c:pt>
                <c:pt idx="76186">
                  <c:v>195.40104166666666</c:v>
                </c:pt>
                <c:pt idx="76187">
                  <c:v>195.40364583333334</c:v>
                </c:pt>
                <c:pt idx="76188">
                  <c:v>195.40625</c:v>
                </c:pt>
                <c:pt idx="76189">
                  <c:v>195.40885416666666</c:v>
                </c:pt>
                <c:pt idx="76190">
                  <c:v>195.41145833333334</c:v>
                </c:pt>
                <c:pt idx="76191">
                  <c:v>195.4140625</c:v>
                </c:pt>
                <c:pt idx="76192">
                  <c:v>195.41666666666666</c:v>
                </c:pt>
                <c:pt idx="76193">
                  <c:v>195.41927083333334</c:v>
                </c:pt>
                <c:pt idx="76194">
                  <c:v>195.421875</c:v>
                </c:pt>
                <c:pt idx="76195">
                  <c:v>195.42447916666666</c:v>
                </c:pt>
                <c:pt idx="76196">
                  <c:v>195.42708333333334</c:v>
                </c:pt>
                <c:pt idx="76197">
                  <c:v>195.4296875</c:v>
                </c:pt>
                <c:pt idx="76198">
                  <c:v>195.43229166666666</c:v>
                </c:pt>
                <c:pt idx="76199">
                  <c:v>195.43489583333334</c:v>
                </c:pt>
                <c:pt idx="76200">
                  <c:v>195.4375</c:v>
                </c:pt>
                <c:pt idx="76201">
                  <c:v>195.44010416666666</c:v>
                </c:pt>
                <c:pt idx="76202">
                  <c:v>195.44270833333334</c:v>
                </c:pt>
                <c:pt idx="76203">
                  <c:v>195.4453125</c:v>
                </c:pt>
                <c:pt idx="76204">
                  <c:v>195.44791666666666</c:v>
                </c:pt>
                <c:pt idx="76205">
                  <c:v>195.45052083333334</c:v>
                </c:pt>
                <c:pt idx="76206">
                  <c:v>195.453125</c:v>
                </c:pt>
                <c:pt idx="76207">
                  <c:v>195.45572916666666</c:v>
                </c:pt>
                <c:pt idx="76208">
                  <c:v>195.45833333333334</c:v>
                </c:pt>
                <c:pt idx="76209">
                  <c:v>195.4609375</c:v>
                </c:pt>
                <c:pt idx="76210">
                  <c:v>195.46354166666666</c:v>
                </c:pt>
                <c:pt idx="76211">
                  <c:v>195.46614583333334</c:v>
                </c:pt>
                <c:pt idx="76212">
                  <c:v>195.46875</c:v>
                </c:pt>
                <c:pt idx="76213">
                  <c:v>195.47135416666666</c:v>
                </c:pt>
                <c:pt idx="76214">
                  <c:v>195.47395833333334</c:v>
                </c:pt>
                <c:pt idx="76215">
                  <c:v>195.4765625</c:v>
                </c:pt>
                <c:pt idx="76216">
                  <c:v>195.47916666666666</c:v>
                </c:pt>
                <c:pt idx="76217">
                  <c:v>195.48177083333334</c:v>
                </c:pt>
                <c:pt idx="76218">
                  <c:v>195.484375</c:v>
                </c:pt>
                <c:pt idx="76219">
                  <c:v>195.48697916666666</c:v>
                </c:pt>
                <c:pt idx="76220">
                  <c:v>195.48958333333334</c:v>
                </c:pt>
                <c:pt idx="76221">
                  <c:v>195.4921875</c:v>
                </c:pt>
                <c:pt idx="76222">
                  <c:v>195.49479166666666</c:v>
                </c:pt>
                <c:pt idx="76223">
                  <c:v>195.49739583333334</c:v>
                </c:pt>
                <c:pt idx="76224">
                  <c:v>195.5</c:v>
                </c:pt>
                <c:pt idx="76225">
                  <c:v>195.50260416666666</c:v>
                </c:pt>
                <c:pt idx="76226">
                  <c:v>195.50520833333334</c:v>
                </c:pt>
                <c:pt idx="76227">
                  <c:v>195.5078125</c:v>
                </c:pt>
                <c:pt idx="76228">
                  <c:v>195.51041666666666</c:v>
                </c:pt>
                <c:pt idx="76229">
                  <c:v>195.51302083333334</c:v>
                </c:pt>
                <c:pt idx="76230">
                  <c:v>195.515625</c:v>
                </c:pt>
                <c:pt idx="76231">
                  <c:v>195.51822916666666</c:v>
                </c:pt>
                <c:pt idx="76232">
                  <c:v>195.52083333333334</c:v>
                </c:pt>
                <c:pt idx="76233">
                  <c:v>195.5234375</c:v>
                </c:pt>
                <c:pt idx="76234">
                  <c:v>195.52604166666666</c:v>
                </c:pt>
                <c:pt idx="76235">
                  <c:v>195.52864583333334</c:v>
                </c:pt>
                <c:pt idx="76236">
                  <c:v>195.53125</c:v>
                </c:pt>
                <c:pt idx="76237">
                  <c:v>195.53385416666666</c:v>
                </c:pt>
                <c:pt idx="76238">
                  <c:v>195.53645833333334</c:v>
                </c:pt>
                <c:pt idx="76239">
                  <c:v>195.5390625</c:v>
                </c:pt>
                <c:pt idx="76240">
                  <c:v>195.54166666666666</c:v>
                </c:pt>
                <c:pt idx="76241">
                  <c:v>195.54427083333334</c:v>
                </c:pt>
                <c:pt idx="76242">
                  <c:v>195.546875</c:v>
                </c:pt>
                <c:pt idx="76243">
                  <c:v>195.54947916666666</c:v>
                </c:pt>
                <c:pt idx="76244">
                  <c:v>195.55208333333334</c:v>
                </c:pt>
                <c:pt idx="76245">
                  <c:v>195.5546875</c:v>
                </c:pt>
                <c:pt idx="76246">
                  <c:v>195.55729166666666</c:v>
                </c:pt>
                <c:pt idx="76247">
                  <c:v>195.55989583333334</c:v>
                </c:pt>
                <c:pt idx="76248">
                  <c:v>195.5625</c:v>
                </c:pt>
                <c:pt idx="76249">
                  <c:v>195.56510416666666</c:v>
                </c:pt>
                <c:pt idx="76250">
                  <c:v>195.56770833333334</c:v>
                </c:pt>
                <c:pt idx="76251">
                  <c:v>195.5703125</c:v>
                </c:pt>
                <c:pt idx="76252">
                  <c:v>195.57291666666666</c:v>
                </c:pt>
                <c:pt idx="76253">
                  <c:v>195.57552083333334</c:v>
                </c:pt>
                <c:pt idx="76254">
                  <c:v>195.578125</c:v>
                </c:pt>
                <c:pt idx="76255">
                  <c:v>195.58072916666666</c:v>
                </c:pt>
                <c:pt idx="76256">
                  <c:v>195.58333333333334</c:v>
                </c:pt>
                <c:pt idx="76257">
                  <c:v>195.5859375</c:v>
                </c:pt>
                <c:pt idx="76258">
                  <c:v>195.58854166666666</c:v>
                </c:pt>
                <c:pt idx="76259">
                  <c:v>195.59114583333334</c:v>
                </c:pt>
                <c:pt idx="76260">
                  <c:v>195.59375</c:v>
                </c:pt>
                <c:pt idx="76261">
                  <c:v>195.59635416666666</c:v>
                </c:pt>
                <c:pt idx="76262">
                  <c:v>195.59895833333334</c:v>
                </c:pt>
                <c:pt idx="76263">
                  <c:v>195.6015625</c:v>
                </c:pt>
                <c:pt idx="76264">
                  <c:v>195.60416666666666</c:v>
                </c:pt>
                <c:pt idx="76265">
                  <c:v>195.60677083333334</c:v>
                </c:pt>
                <c:pt idx="76266">
                  <c:v>195.609375</c:v>
                </c:pt>
                <c:pt idx="76267">
                  <c:v>195.61197916666666</c:v>
                </c:pt>
                <c:pt idx="76268">
                  <c:v>195.61458333333334</c:v>
                </c:pt>
                <c:pt idx="76269">
                  <c:v>195.6171875</c:v>
                </c:pt>
                <c:pt idx="76270">
                  <c:v>195.61979166666666</c:v>
                </c:pt>
                <c:pt idx="76271">
                  <c:v>195.62239583333334</c:v>
                </c:pt>
                <c:pt idx="76272">
                  <c:v>195.625</c:v>
                </c:pt>
                <c:pt idx="76273">
                  <c:v>195.62760416666666</c:v>
                </c:pt>
                <c:pt idx="76274">
                  <c:v>195.63020833333334</c:v>
                </c:pt>
                <c:pt idx="76275">
                  <c:v>195.6328125</c:v>
                </c:pt>
                <c:pt idx="76276">
                  <c:v>195.63541666666666</c:v>
                </c:pt>
                <c:pt idx="76277">
                  <c:v>195.63802083333334</c:v>
                </c:pt>
                <c:pt idx="76278">
                  <c:v>195.640625</c:v>
                </c:pt>
                <c:pt idx="76279">
                  <c:v>195.64322916666666</c:v>
                </c:pt>
                <c:pt idx="76280">
                  <c:v>195.64583333333334</c:v>
                </c:pt>
                <c:pt idx="76281">
                  <c:v>195.6484375</c:v>
                </c:pt>
                <c:pt idx="76282">
                  <c:v>195.65104166666666</c:v>
                </c:pt>
                <c:pt idx="76283">
                  <c:v>195.65364583333334</c:v>
                </c:pt>
                <c:pt idx="76284">
                  <c:v>195.65625</c:v>
                </c:pt>
                <c:pt idx="76285">
                  <c:v>195.65885416666666</c:v>
                </c:pt>
                <c:pt idx="76286">
                  <c:v>195.66145833333334</c:v>
                </c:pt>
                <c:pt idx="76287">
                  <c:v>195.6640625</c:v>
                </c:pt>
                <c:pt idx="76288">
                  <c:v>195.66666666666666</c:v>
                </c:pt>
                <c:pt idx="76289">
                  <c:v>195.66927083333334</c:v>
                </c:pt>
                <c:pt idx="76290">
                  <c:v>195.671875</c:v>
                </c:pt>
                <c:pt idx="76291">
                  <c:v>195.67447916666666</c:v>
                </c:pt>
                <c:pt idx="76292">
                  <c:v>195.67708333333334</c:v>
                </c:pt>
                <c:pt idx="76293">
                  <c:v>195.6796875</c:v>
                </c:pt>
                <c:pt idx="76294">
                  <c:v>195.68229166666666</c:v>
                </c:pt>
                <c:pt idx="76295">
                  <c:v>195.68489583333334</c:v>
                </c:pt>
                <c:pt idx="76296">
                  <c:v>195.6875</c:v>
                </c:pt>
                <c:pt idx="76297">
                  <c:v>195.69010416666666</c:v>
                </c:pt>
                <c:pt idx="76298">
                  <c:v>195.69270833333334</c:v>
                </c:pt>
                <c:pt idx="76299">
                  <c:v>195.6953125</c:v>
                </c:pt>
                <c:pt idx="76300">
                  <c:v>195.69791666666666</c:v>
                </c:pt>
                <c:pt idx="76301">
                  <c:v>195.70052083333334</c:v>
                </c:pt>
                <c:pt idx="76302">
                  <c:v>195.703125</c:v>
                </c:pt>
                <c:pt idx="76303">
                  <c:v>195.70572916666666</c:v>
                </c:pt>
                <c:pt idx="76304">
                  <c:v>195.70833333333334</c:v>
                </c:pt>
                <c:pt idx="76305">
                  <c:v>195.7109375</c:v>
                </c:pt>
                <c:pt idx="76306">
                  <c:v>195.71354166666666</c:v>
                </c:pt>
                <c:pt idx="76307">
                  <c:v>195.71614583333334</c:v>
                </c:pt>
                <c:pt idx="76308">
                  <c:v>195.71875</c:v>
                </c:pt>
                <c:pt idx="76309">
                  <c:v>195.72135416666666</c:v>
                </c:pt>
                <c:pt idx="76310">
                  <c:v>195.72395833333334</c:v>
                </c:pt>
                <c:pt idx="76311">
                  <c:v>195.7265625</c:v>
                </c:pt>
                <c:pt idx="76312">
                  <c:v>195.72916666666666</c:v>
                </c:pt>
                <c:pt idx="76313">
                  <c:v>195.73177083333334</c:v>
                </c:pt>
                <c:pt idx="76314">
                  <c:v>195.734375</c:v>
                </c:pt>
                <c:pt idx="76315">
                  <c:v>195.73697916666666</c:v>
                </c:pt>
                <c:pt idx="76316">
                  <c:v>195.73958333333334</c:v>
                </c:pt>
                <c:pt idx="76317">
                  <c:v>195.7421875</c:v>
                </c:pt>
                <c:pt idx="76318">
                  <c:v>195.74479166666666</c:v>
                </c:pt>
                <c:pt idx="76319">
                  <c:v>195.74739583333334</c:v>
                </c:pt>
                <c:pt idx="76320">
                  <c:v>195.75</c:v>
                </c:pt>
                <c:pt idx="76321">
                  <c:v>195.75260416666666</c:v>
                </c:pt>
                <c:pt idx="76322">
                  <c:v>195.75520833333334</c:v>
                </c:pt>
                <c:pt idx="76323">
                  <c:v>195.7578125</c:v>
                </c:pt>
                <c:pt idx="76324">
                  <c:v>195.76041666666666</c:v>
                </c:pt>
                <c:pt idx="76325">
                  <c:v>195.76302083333334</c:v>
                </c:pt>
                <c:pt idx="76326">
                  <c:v>195.765625</c:v>
                </c:pt>
                <c:pt idx="76327">
                  <c:v>195.76822916666666</c:v>
                </c:pt>
                <c:pt idx="76328">
                  <c:v>195.77083333333334</c:v>
                </c:pt>
                <c:pt idx="76329">
                  <c:v>195.7734375</c:v>
                </c:pt>
                <c:pt idx="76330">
                  <c:v>195.77604166666666</c:v>
                </c:pt>
                <c:pt idx="76331">
                  <c:v>195.77864583333334</c:v>
                </c:pt>
                <c:pt idx="76332">
                  <c:v>195.78125</c:v>
                </c:pt>
                <c:pt idx="76333">
                  <c:v>195.78385416666666</c:v>
                </c:pt>
                <c:pt idx="76334">
                  <c:v>195.78645833333334</c:v>
                </c:pt>
                <c:pt idx="76335">
                  <c:v>195.7890625</c:v>
                </c:pt>
                <c:pt idx="76336">
                  <c:v>195.79166666666666</c:v>
                </c:pt>
                <c:pt idx="76337">
                  <c:v>195.79427083333334</c:v>
                </c:pt>
                <c:pt idx="76338">
                  <c:v>195.796875</c:v>
                </c:pt>
                <c:pt idx="76339">
                  <c:v>195.79947916666666</c:v>
                </c:pt>
                <c:pt idx="76340">
                  <c:v>195.80208333333334</c:v>
                </c:pt>
                <c:pt idx="76341">
                  <c:v>195.8046875</c:v>
                </c:pt>
                <c:pt idx="76342">
                  <c:v>195.80729166666666</c:v>
                </c:pt>
                <c:pt idx="76343">
                  <c:v>195.80989583333334</c:v>
                </c:pt>
                <c:pt idx="76344">
                  <c:v>195.8125</c:v>
                </c:pt>
                <c:pt idx="76345">
                  <c:v>195.81510416666666</c:v>
                </c:pt>
                <c:pt idx="76346">
                  <c:v>195.81770833333334</c:v>
                </c:pt>
                <c:pt idx="76347">
                  <c:v>195.8203125</c:v>
                </c:pt>
                <c:pt idx="76348">
                  <c:v>195.82291666666666</c:v>
                </c:pt>
                <c:pt idx="76349">
                  <c:v>195.82552083333334</c:v>
                </c:pt>
                <c:pt idx="76350">
                  <c:v>195.828125</c:v>
                </c:pt>
                <c:pt idx="76351">
                  <c:v>195.83072916666666</c:v>
                </c:pt>
                <c:pt idx="76352">
                  <c:v>195.83333333333334</c:v>
                </c:pt>
                <c:pt idx="76353">
                  <c:v>195.8359375</c:v>
                </c:pt>
                <c:pt idx="76354">
                  <c:v>195.83854166666666</c:v>
                </c:pt>
                <c:pt idx="76355">
                  <c:v>195.84114583333334</c:v>
                </c:pt>
                <c:pt idx="76356">
                  <c:v>195.84375</c:v>
                </c:pt>
                <c:pt idx="76357">
                  <c:v>195.84635416666666</c:v>
                </c:pt>
                <c:pt idx="76358">
                  <c:v>195.84895833333334</c:v>
                </c:pt>
                <c:pt idx="76359">
                  <c:v>195.8515625</c:v>
                </c:pt>
                <c:pt idx="76360">
                  <c:v>195.85416666666666</c:v>
                </c:pt>
                <c:pt idx="76361">
                  <c:v>195.85677083333334</c:v>
                </c:pt>
                <c:pt idx="76362">
                  <c:v>195.859375</c:v>
                </c:pt>
                <c:pt idx="76363">
                  <c:v>195.86197916666666</c:v>
                </c:pt>
                <c:pt idx="76364">
                  <c:v>195.86458333333334</c:v>
                </c:pt>
                <c:pt idx="76365">
                  <c:v>195.8671875</c:v>
                </c:pt>
                <c:pt idx="76366">
                  <c:v>195.86979166666666</c:v>
                </c:pt>
                <c:pt idx="76367">
                  <c:v>195.87239583333334</c:v>
                </c:pt>
                <c:pt idx="76368">
                  <c:v>195.875</c:v>
                </c:pt>
                <c:pt idx="76369">
                  <c:v>195.87760416666666</c:v>
                </c:pt>
                <c:pt idx="76370">
                  <c:v>195.88020833333334</c:v>
                </c:pt>
                <c:pt idx="76371">
                  <c:v>195.8828125</c:v>
                </c:pt>
                <c:pt idx="76372">
                  <c:v>195.88541666666666</c:v>
                </c:pt>
                <c:pt idx="76373">
                  <c:v>195.88802083333334</c:v>
                </c:pt>
                <c:pt idx="76374">
                  <c:v>195.890625</c:v>
                </c:pt>
                <c:pt idx="76375">
                  <c:v>195.89322916666666</c:v>
                </c:pt>
                <c:pt idx="76376">
                  <c:v>195.89583333333334</c:v>
                </c:pt>
                <c:pt idx="76377">
                  <c:v>195.8984375</c:v>
                </c:pt>
                <c:pt idx="76378">
                  <c:v>195.90104166666666</c:v>
                </c:pt>
                <c:pt idx="76379">
                  <c:v>195.90364583333334</c:v>
                </c:pt>
                <c:pt idx="76380">
                  <c:v>195.90625</c:v>
                </c:pt>
                <c:pt idx="76381">
                  <c:v>195.90885416666666</c:v>
                </c:pt>
                <c:pt idx="76382">
                  <c:v>195.91145833333334</c:v>
                </c:pt>
                <c:pt idx="76383">
                  <c:v>195.9140625</c:v>
                </c:pt>
                <c:pt idx="76384">
                  <c:v>195.91666666666666</c:v>
                </c:pt>
                <c:pt idx="76385">
                  <c:v>195.91927083333334</c:v>
                </c:pt>
                <c:pt idx="76386">
                  <c:v>195.921875</c:v>
                </c:pt>
                <c:pt idx="76387">
                  <c:v>195.92447916666666</c:v>
                </c:pt>
                <c:pt idx="76388">
                  <c:v>195.92708333333334</c:v>
                </c:pt>
                <c:pt idx="76389">
                  <c:v>195.9296875</c:v>
                </c:pt>
                <c:pt idx="76390">
                  <c:v>195.93229166666666</c:v>
                </c:pt>
                <c:pt idx="76391">
                  <c:v>195.93489583333334</c:v>
                </c:pt>
                <c:pt idx="76392">
                  <c:v>195.9375</c:v>
                </c:pt>
                <c:pt idx="76393">
                  <c:v>195.94010416666666</c:v>
                </c:pt>
                <c:pt idx="76394">
                  <c:v>195.94270833333334</c:v>
                </c:pt>
                <c:pt idx="76395">
                  <c:v>195.9453125</c:v>
                </c:pt>
                <c:pt idx="76396">
                  <c:v>195.94791666666666</c:v>
                </c:pt>
                <c:pt idx="76397">
                  <c:v>195.95052083333334</c:v>
                </c:pt>
                <c:pt idx="76398">
                  <c:v>195.953125</c:v>
                </c:pt>
                <c:pt idx="76399">
                  <c:v>195.95572916666666</c:v>
                </c:pt>
                <c:pt idx="76400">
                  <c:v>195.95833333333334</c:v>
                </c:pt>
                <c:pt idx="76401">
                  <c:v>195.9609375</c:v>
                </c:pt>
                <c:pt idx="76402">
                  <c:v>195.96354166666666</c:v>
                </c:pt>
                <c:pt idx="76403">
                  <c:v>195.96614583333334</c:v>
                </c:pt>
                <c:pt idx="76404">
                  <c:v>195.96875</c:v>
                </c:pt>
                <c:pt idx="76405">
                  <c:v>195.97135416666666</c:v>
                </c:pt>
                <c:pt idx="76406">
                  <c:v>195.97395833333334</c:v>
                </c:pt>
                <c:pt idx="76407">
                  <c:v>195.9765625</c:v>
                </c:pt>
                <c:pt idx="76408">
                  <c:v>195.97916666666666</c:v>
                </c:pt>
                <c:pt idx="76409">
                  <c:v>195.98177083333334</c:v>
                </c:pt>
                <c:pt idx="76410">
                  <c:v>195.984375</c:v>
                </c:pt>
                <c:pt idx="76411">
                  <c:v>195.98697916666666</c:v>
                </c:pt>
                <c:pt idx="76412">
                  <c:v>195.98958333333334</c:v>
                </c:pt>
                <c:pt idx="76413">
                  <c:v>195.9921875</c:v>
                </c:pt>
                <c:pt idx="76414">
                  <c:v>195.99479166666666</c:v>
                </c:pt>
                <c:pt idx="76415">
                  <c:v>195.99739583333334</c:v>
                </c:pt>
                <c:pt idx="76416">
                  <c:v>196</c:v>
                </c:pt>
                <c:pt idx="76417">
                  <c:v>196.00260416666666</c:v>
                </c:pt>
                <c:pt idx="76418">
                  <c:v>196.00520833333334</c:v>
                </c:pt>
                <c:pt idx="76419">
                  <c:v>196.0078125</c:v>
                </c:pt>
                <c:pt idx="76420">
                  <c:v>196.01041666666666</c:v>
                </c:pt>
                <c:pt idx="76421">
                  <c:v>196.01302083333334</c:v>
                </c:pt>
                <c:pt idx="76422">
                  <c:v>196.015625</c:v>
                </c:pt>
                <c:pt idx="76423">
                  <c:v>196.01822916666666</c:v>
                </c:pt>
                <c:pt idx="76424">
                  <c:v>196.02083333333334</c:v>
                </c:pt>
                <c:pt idx="76425">
                  <c:v>196.0234375</c:v>
                </c:pt>
                <c:pt idx="76426">
                  <c:v>196.02604166666666</c:v>
                </c:pt>
                <c:pt idx="76427">
                  <c:v>196.02864583333334</c:v>
                </c:pt>
                <c:pt idx="76428">
                  <c:v>196.03125</c:v>
                </c:pt>
                <c:pt idx="76429">
                  <c:v>196.03385416666666</c:v>
                </c:pt>
                <c:pt idx="76430">
                  <c:v>196.03645833333334</c:v>
                </c:pt>
                <c:pt idx="76431">
                  <c:v>196.0390625</c:v>
                </c:pt>
                <c:pt idx="76432">
                  <c:v>196.04166666666666</c:v>
                </c:pt>
                <c:pt idx="76433">
                  <c:v>196.04427083333334</c:v>
                </c:pt>
                <c:pt idx="76434">
                  <c:v>196.046875</c:v>
                </c:pt>
                <c:pt idx="76435">
                  <c:v>196.04947916666666</c:v>
                </c:pt>
                <c:pt idx="76436">
                  <c:v>196.05208333333334</c:v>
                </c:pt>
                <c:pt idx="76437">
                  <c:v>196.0546875</c:v>
                </c:pt>
                <c:pt idx="76438">
                  <c:v>196.05729166666666</c:v>
                </c:pt>
                <c:pt idx="76439">
                  <c:v>196.05989583333334</c:v>
                </c:pt>
                <c:pt idx="76440">
                  <c:v>196.0625</c:v>
                </c:pt>
                <c:pt idx="76441">
                  <c:v>196.06510416666666</c:v>
                </c:pt>
                <c:pt idx="76442">
                  <c:v>196.06770833333334</c:v>
                </c:pt>
                <c:pt idx="76443">
                  <c:v>196.0703125</c:v>
                </c:pt>
                <c:pt idx="76444">
                  <c:v>196.07291666666666</c:v>
                </c:pt>
                <c:pt idx="76445">
                  <c:v>196.07552083333334</c:v>
                </c:pt>
                <c:pt idx="76446">
                  <c:v>196.078125</c:v>
                </c:pt>
                <c:pt idx="76447">
                  <c:v>196.08072916666666</c:v>
                </c:pt>
                <c:pt idx="76448">
                  <c:v>196.08333333333334</c:v>
                </c:pt>
                <c:pt idx="76449">
                  <c:v>196.0859375</c:v>
                </c:pt>
                <c:pt idx="76450">
                  <c:v>196.08854166666666</c:v>
                </c:pt>
                <c:pt idx="76451">
                  <c:v>196.09114583333334</c:v>
                </c:pt>
                <c:pt idx="76452">
                  <c:v>196.09375</c:v>
                </c:pt>
                <c:pt idx="76453">
                  <c:v>196.09635416666666</c:v>
                </c:pt>
                <c:pt idx="76454">
                  <c:v>196.09895833333334</c:v>
                </c:pt>
                <c:pt idx="76455">
                  <c:v>196.1015625</c:v>
                </c:pt>
                <c:pt idx="76456">
                  <c:v>196.10416666666666</c:v>
                </c:pt>
                <c:pt idx="76457">
                  <c:v>196.10677083333334</c:v>
                </c:pt>
                <c:pt idx="76458">
                  <c:v>196.109375</c:v>
                </c:pt>
                <c:pt idx="76459">
                  <c:v>196.11197916666666</c:v>
                </c:pt>
                <c:pt idx="76460">
                  <c:v>196.11458333333334</c:v>
                </c:pt>
                <c:pt idx="76461">
                  <c:v>196.1171875</c:v>
                </c:pt>
                <c:pt idx="76462">
                  <c:v>196.11979166666666</c:v>
                </c:pt>
                <c:pt idx="76463">
                  <c:v>196.12239583333334</c:v>
                </c:pt>
                <c:pt idx="76464">
                  <c:v>196.125</c:v>
                </c:pt>
                <c:pt idx="76465">
                  <c:v>196.12760416666666</c:v>
                </c:pt>
                <c:pt idx="76466">
                  <c:v>196.13020833333334</c:v>
                </c:pt>
                <c:pt idx="76467">
                  <c:v>196.1328125</c:v>
                </c:pt>
                <c:pt idx="76468">
                  <c:v>196.13541666666666</c:v>
                </c:pt>
                <c:pt idx="76469">
                  <c:v>196.13802083333334</c:v>
                </c:pt>
                <c:pt idx="76470">
                  <c:v>196.140625</c:v>
                </c:pt>
                <c:pt idx="76471">
                  <c:v>196.14322916666666</c:v>
                </c:pt>
                <c:pt idx="76472">
                  <c:v>196.14583333333334</c:v>
                </c:pt>
                <c:pt idx="76473">
                  <c:v>196.1484375</c:v>
                </c:pt>
                <c:pt idx="76474">
                  <c:v>196.15104166666666</c:v>
                </c:pt>
                <c:pt idx="76475">
                  <c:v>196.15364583333334</c:v>
                </c:pt>
                <c:pt idx="76476">
                  <c:v>196.15625</c:v>
                </c:pt>
                <c:pt idx="76477">
                  <c:v>196.15885416666666</c:v>
                </c:pt>
                <c:pt idx="76478">
                  <c:v>196.16145833333334</c:v>
                </c:pt>
                <c:pt idx="76479">
                  <c:v>196.1640625</c:v>
                </c:pt>
                <c:pt idx="76480">
                  <c:v>196.16666666666666</c:v>
                </c:pt>
                <c:pt idx="76481">
                  <c:v>196.16927083333334</c:v>
                </c:pt>
                <c:pt idx="76482">
                  <c:v>196.171875</c:v>
                </c:pt>
                <c:pt idx="76483">
                  <c:v>196.17447916666666</c:v>
                </c:pt>
                <c:pt idx="76484">
                  <c:v>196.17708333333334</c:v>
                </c:pt>
                <c:pt idx="76485">
                  <c:v>196.1796875</c:v>
                </c:pt>
                <c:pt idx="76486">
                  <c:v>196.18229166666666</c:v>
                </c:pt>
                <c:pt idx="76487">
                  <c:v>196.18489583333334</c:v>
                </c:pt>
                <c:pt idx="76488">
                  <c:v>196.1875</c:v>
                </c:pt>
                <c:pt idx="76489">
                  <c:v>196.19010416666666</c:v>
                </c:pt>
                <c:pt idx="76490">
                  <c:v>196.19270833333334</c:v>
                </c:pt>
                <c:pt idx="76491">
                  <c:v>196.1953125</c:v>
                </c:pt>
                <c:pt idx="76492">
                  <c:v>196.19791666666666</c:v>
                </c:pt>
                <c:pt idx="76493">
                  <c:v>196.20052083333334</c:v>
                </c:pt>
                <c:pt idx="76494">
                  <c:v>196.203125</c:v>
                </c:pt>
                <c:pt idx="76495">
                  <c:v>196.20572916666666</c:v>
                </c:pt>
                <c:pt idx="76496">
                  <c:v>196.20833333333334</c:v>
                </c:pt>
                <c:pt idx="76497">
                  <c:v>196.2109375</c:v>
                </c:pt>
                <c:pt idx="76498">
                  <c:v>196.21354166666666</c:v>
                </c:pt>
                <c:pt idx="76499">
                  <c:v>196.21614583333334</c:v>
                </c:pt>
                <c:pt idx="76500">
                  <c:v>196.21875</c:v>
                </c:pt>
                <c:pt idx="76501">
                  <c:v>196.22135416666666</c:v>
                </c:pt>
                <c:pt idx="76502">
                  <c:v>196.22395833333334</c:v>
                </c:pt>
                <c:pt idx="76503">
                  <c:v>196.2265625</c:v>
                </c:pt>
                <c:pt idx="76504">
                  <c:v>196.22916666666666</c:v>
                </c:pt>
                <c:pt idx="76505">
                  <c:v>196.23177083333334</c:v>
                </c:pt>
                <c:pt idx="76506">
                  <c:v>196.234375</c:v>
                </c:pt>
                <c:pt idx="76507">
                  <c:v>196.23697916666666</c:v>
                </c:pt>
                <c:pt idx="76508">
                  <c:v>196.23958333333334</c:v>
                </c:pt>
                <c:pt idx="76509">
                  <c:v>196.2421875</c:v>
                </c:pt>
                <c:pt idx="76510">
                  <c:v>196.24479166666666</c:v>
                </c:pt>
                <c:pt idx="76511">
                  <c:v>196.24739583333334</c:v>
                </c:pt>
                <c:pt idx="76512">
                  <c:v>196.25</c:v>
                </c:pt>
                <c:pt idx="76513">
                  <c:v>196.25260416666666</c:v>
                </c:pt>
                <c:pt idx="76514">
                  <c:v>196.25520833333334</c:v>
                </c:pt>
                <c:pt idx="76515">
                  <c:v>196.2578125</c:v>
                </c:pt>
                <c:pt idx="76516">
                  <c:v>196.26041666666666</c:v>
                </c:pt>
                <c:pt idx="76517">
                  <c:v>196.26302083333334</c:v>
                </c:pt>
                <c:pt idx="76518">
                  <c:v>196.265625</c:v>
                </c:pt>
                <c:pt idx="76519">
                  <c:v>196.26822916666666</c:v>
                </c:pt>
                <c:pt idx="76520">
                  <c:v>196.27083333333334</c:v>
                </c:pt>
                <c:pt idx="76521">
                  <c:v>196.2734375</c:v>
                </c:pt>
                <c:pt idx="76522">
                  <c:v>196.27604166666666</c:v>
                </c:pt>
                <c:pt idx="76523">
                  <c:v>196.27864583333334</c:v>
                </c:pt>
                <c:pt idx="76524">
                  <c:v>196.28125</c:v>
                </c:pt>
                <c:pt idx="76525">
                  <c:v>196.28385416666666</c:v>
                </c:pt>
                <c:pt idx="76526">
                  <c:v>196.28645833333334</c:v>
                </c:pt>
                <c:pt idx="76527">
                  <c:v>196.2890625</c:v>
                </c:pt>
                <c:pt idx="76528">
                  <c:v>196.29166666666666</c:v>
                </c:pt>
                <c:pt idx="76529">
                  <c:v>196.29427083333334</c:v>
                </c:pt>
                <c:pt idx="76530">
                  <c:v>196.296875</c:v>
                </c:pt>
                <c:pt idx="76531">
                  <c:v>196.29947916666666</c:v>
                </c:pt>
                <c:pt idx="76532">
                  <c:v>196.30208333333334</c:v>
                </c:pt>
                <c:pt idx="76533">
                  <c:v>196.3046875</c:v>
                </c:pt>
                <c:pt idx="76534">
                  <c:v>196.30729166666666</c:v>
                </c:pt>
                <c:pt idx="76535">
                  <c:v>196.30989583333334</c:v>
                </c:pt>
                <c:pt idx="76536">
                  <c:v>196.3125</c:v>
                </c:pt>
                <c:pt idx="76537">
                  <c:v>196.31510416666666</c:v>
                </c:pt>
                <c:pt idx="76538">
                  <c:v>196.31770833333334</c:v>
                </c:pt>
                <c:pt idx="76539">
                  <c:v>196.3203125</c:v>
                </c:pt>
                <c:pt idx="76540">
                  <c:v>196.32291666666666</c:v>
                </c:pt>
                <c:pt idx="76541">
                  <c:v>196.32552083333334</c:v>
                </c:pt>
                <c:pt idx="76542">
                  <c:v>196.328125</c:v>
                </c:pt>
                <c:pt idx="76543">
                  <c:v>196.33072916666666</c:v>
                </c:pt>
                <c:pt idx="76544">
                  <c:v>196.33333333333334</c:v>
                </c:pt>
                <c:pt idx="76545">
                  <c:v>196.3359375</c:v>
                </c:pt>
                <c:pt idx="76546">
                  <c:v>196.33854166666666</c:v>
                </c:pt>
                <c:pt idx="76547">
                  <c:v>196.34114583333334</c:v>
                </c:pt>
                <c:pt idx="76548">
                  <c:v>196.34375</c:v>
                </c:pt>
                <c:pt idx="76549">
                  <c:v>196.34635416666666</c:v>
                </c:pt>
                <c:pt idx="76550">
                  <c:v>196.34895833333334</c:v>
                </c:pt>
                <c:pt idx="76551">
                  <c:v>196.3515625</c:v>
                </c:pt>
                <c:pt idx="76552">
                  <c:v>196.35416666666666</c:v>
                </c:pt>
                <c:pt idx="76553">
                  <c:v>196.35677083333334</c:v>
                </c:pt>
                <c:pt idx="76554">
                  <c:v>196.359375</c:v>
                </c:pt>
                <c:pt idx="76555">
                  <c:v>196.36197916666666</c:v>
                </c:pt>
                <c:pt idx="76556">
                  <c:v>196.36458333333334</c:v>
                </c:pt>
                <c:pt idx="76557">
                  <c:v>196.3671875</c:v>
                </c:pt>
                <c:pt idx="76558">
                  <c:v>196.36979166666666</c:v>
                </c:pt>
                <c:pt idx="76559">
                  <c:v>196.37239583333334</c:v>
                </c:pt>
                <c:pt idx="76560">
                  <c:v>196.375</c:v>
                </c:pt>
                <c:pt idx="76561">
                  <c:v>196.37760416666666</c:v>
                </c:pt>
                <c:pt idx="76562">
                  <c:v>196.38020833333334</c:v>
                </c:pt>
                <c:pt idx="76563">
                  <c:v>196.3828125</c:v>
                </c:pt>
                <c:pt idx="76564">
                  <c:v>196.38541666666666</c:v>
                </c:pt>
                <c:pt idx="76565">
                  <c:v>196.38802083333334</c:v>
                </c:pt>
                <c:pt idx="76566">
                  <c:v>196.390625</c:v>
                </c:pt>
                <c:pt idx="76567">
                  <c:v>196.39322916666666</c:v>
                </c:pt>
                <c:pt idx="76568">
                  <c:v>196.39583333333334</c:v>
                </c:pt>
                <c:pt idx="76569">
                  <c:v>196.3984375</c:v>
                </c:pt>
                <c:pt idx="76570">
                  <c:v>196.40104166666666</c:v>
                </c:pt>
                <c:pt idx="76571">
                  <c:v>196.40364583333334</c:v>
                </c:pt>
                <c:pt idx="76572">
                  <c:v>196.40625</c:v>
                </c:pt>
                <c:pt idx="76573">
                  <c:v>196.40885416666666</c:v>
                </c:pt>
                <c:pt idx="76574">
                  <c:v>196.41145833333334</c:v>
                </c:pt>
                <c:pt idx="76575">
                  <c:v>196.4140625</c:v>
                </c:pt>
                <c:pt idx="76576">
                  <c:v>196.41666666666666</c:v>
                </c:pt>
                <c:pt idx="76577">
                  <c:v>196.41927083333334</c:v>
                </c:pt>
                <c:pt idx="76578">
                  <c:v>196.421875</c:v>
                </c:pt>
                <c:pt idx="76579">
                  <c:v>196.42447916666666</c:v>
                </c:pt>
                <c:pt idx="76580">
                  <c:v>196.42708333333334</c:v>
                </c:pt>
                <c:pt idx="76581">
                  <c:v>196.4296875</c:v>
                </c:pt>
                <c:pt idx="76582">
                  <c:v>196.43229166666666</c:v>
                </c:pt>
                <c:pt idx="76583">
                  <c:v>196.43489583333334</c:v>
                </c:pt>
                <c:pt idx="76584">
                  <c:v>196.4375</c:v>
                </c:pt>
                <c:pt idx="76585">
                  <c:v>196.44010416666666</c:v>
                </c:pt>
                <c:pt idx="76586">
                  <c:v>196.44270833333334</c:v>
                </c:pt>
                <c:pt idx="76587">
                  <c:v>196.4453125</c:v>
                </c:pt>
                <c:pt idx="76588">
                  <c:v>196.44791666666666</c:v>
                </c:pt>
                <c:pt idx="76589">
                  <c:v>196.45052083333334</c:v>
                </c:pt>
                <c:pt idx="76590">
                  <c:v>196.453125</c:v>
                </c:pt>
                <c:pt idx="76591">
                  <c:v>196.45572916666666</c:v>
                </c:pt>
                <c:pt idx="76592">
                  <c:v>196.45833333333334</c:v>
                </c:pt>
                <c:pt idx="76593">
                  <c:v>196.4609375</c:v>
                </c:pt>
                <c:pt idx="76594">
                  <c:v>196.46354166666666</c:v>
                </c:pt>
                <c:pt idx="76595">
                  <c:v>196.46614583333334</c:v>
                </c:pt>
                <c:pt idx="76596">
                  <c:v>196.46875</c:v>
                </c:pt>
                <c:pt idx="76597">
                  <c:v>196.47135416666666</c:v>
                </c:pt>
                <c:pt idx="76598">
                  <c:v>196.47395833333334</c:v>
                </c:pt>
                <c:pt idx="76599">
                  <c:v>196.4765625</c:v>
                </c:pt>
                <c:pt idx="76600">
                  <c:v>196.47916666666666</c:v>
                </c:pt>
                <c:pt idx="76601">
                  <c:v>196.48177083333334</c:v>
                </c:pt>
                <c:pt idx="76602">
                  <c:v>196.484375</c:v>
                </c:pt>
                <c:pt idx="76603">
                  <c:v>196.48697916666666</c:v>
                </c:pt>
                <c:pt idx="76604">
                  <c:v>196.48958333333334</c:v>
                </c:pt>
                <c:pt idx="76605">
                  <c:v>196.4921875</c:v>
                </c:pt>
                <c:pt idx="76606">
                  <c:v>196.49479166666666</c:v>
                </c:pt>
                <c:pt idx="76607">
                  <c:v>196.49739583333334</c:v>
                </c:pt>
                <c:pt idx="76608">
                  <c:v>196.5</c:v>
                </c:pt>
                <c:pt idx="76609">
                  <c:v>196.50260416666666</c:v>
                </c:pt>
                <c:pt idx="76610">
                  <c:v>196.50520833333334</c:v>
                </c:pt>
                <c:pt idx="76611">
                  <c:v>196.5078125</c:v>
                </c:pt>
                <c:pt idx="76612">
                  <c:v>196.51041666666666</c:v>
                </c:pt>
                <c:pt idx="76613">
                  <c:v>196.51302083333334</c:v>
                </c:pt>
                <c:pt idx="76614">
                  <c:v>196.515625</c:v>
                </c:pt>
                <c:pt idx="76615">
                  <c:v>196.51822916666666</c:v>
                </c:pt>
                <c:pt idx="76616">
                  <c:v>196.52083333333334</c:v>
                </c:pt>
                <c:pt idx="76617">
                  <c:v>196.5234375</c:v>
                </c:pt>
                <c:pt idx="76618">
                  <c:v>196.52604166666666</c:v>
                </c:pt>
                <c:pt idx="76619">
                  <c:v>196.52864583333334</c:v>
                </c:pt>
                <c:pt idx="76620">
                  <c:v>196.53125</c:v>
                </c:pt>
                <c:pt idx="76621">
                  <c:v>196.53385416666666</c:v>
                </c:pt>
                <c:pt idx="76622">
                  <c:v>196.53645833333334</c:v>
                </c:pt>
                <c:pt idx="76623">
                  <c:v>196.5390625</c:v>
                </c:pt>
                <c:pt idx="76624">
                  <c:v>196.54166666666666</c:v>
                </c:pt>
                <c:pt idx="76625">
                  <c:v>196.54427083333334</c:v>
                </c:pt>
                <c:pt idx="76626">
                  <c:v>196.546875</c:v>
                </c:pt>
                <c:pt idx="76627">
                  <c:v>196.54947916666666</c:v>
                </c:pt>
                <c:pt idx="76628">
                  <c:v>196.55208333333334</c:v>
                </c:pt>
                <c:pt idx="76629">
                  <c:v>196.5546875</c:v>
                </c:pt>
                <c:pt idx="76630">
                  <c:v>196.55729166666666</c:v>
                </c:pt>
                <c:pt idx="76631">
                  <c:v>196.55989583333334</c:v>
                </c:pt>
                <c:pt idx="76632">
                  <c:v>196.5625</c:v>
                </c:pt>
                <c:pt idx="76633">
                  <c:v>196.56510416666666</c:v>
                </c:pt>
                <c:pt idx="76634">
                  <c:v>196.56770833333334</c:v>
                </c:pt>
                <c:pt idx="76635">
                  <c:v>196.5703125</c:v>
                </c:pt>
                <c:pt idx="76636">
                  <c:v>196.57291666666666</c:v>
                </c:pt>
                <c:pt idx="76637">
                  <c:v>196.57552083333334</c:v>
                </c:pt>
                <c:pt idx="76638">
                  <c:v>196.578125</c:v>
                </c:pt>
                <c:pt idx="76639">
                  <c:v>196.58072916666666</c:v>
                </c:pt>
                <c:pt idx="76640">
                  <c:v>196.58333333333334</c:v>
                </c:pt>
                <c:pt idx="76641">
                  <c:v>196.5859375</c:v>
                </c:pt>
                <c:pt idx="76642">
                  <c:v>196.58854166666666</c:v>
                </c:pt>
                <c:pt idx="76643">
                  <c:v>196.59114583333334</c:v>
                </c:pt>
                <c:pt idx="76644">
                  <c:v>196.59375</c:v>
                </c:pt>
                <c:pt idx="76645">
                  <c:v>196.59635416666666</c:v>
                </c:pt>
                <c:pt idx="76646">
                  <c:v>196.59895833333334</c:v>
                </c:pt>
                <c:pt idx="76647">
                  <c:v>196.6015625</c:v>
                </c:pt>
                <c:pt idx="76648">
                  <c:v>196.60416666666666</c:v>
                </c:pt>
                <c:pt idx="76649">
                  <c:v>196.60677083333334</c:v>
                </c:pt>
                <c:pt idx="76650">
                  <c:v>196.609375</c:v>
                </c:pt>
                <c:pt idx="76651">
                  <c:v>196.61197916666666</c:v>
                </c:pt>
                <c:pt idx="76652">
                  <c:v>196.61458333333334</c:v>
                </c:pt>
                <c:pt idx="76653">
                  <c:v>196.6171875</c:v>
                </c:pt>
                <c:pt idx="76654">
                  <c:v>196.61979166666666</c:v>
                </c:pt>
                <c:pt idx="76655">
                  <c:v>196.62239583333334</c:v>
                </c:pt>
                <c:pt idx="76656">
                  <c:v>196.625</c:v>
                </c:pt>
                <c:pt idx="76657">
                  <c:v>196.62760416666666</c:v>
                </c:pt>
                <c:pt idx="76658">
                  <c:v>196.63020833333334</c:v>
                </c:pt>
                <c:pt idx="76659">
                  <c:v>196.6328125</c:v>
                </c:pt>
                <c:pt idx="76660">
                  <c:v>196.63541666666666</c:v>
                </c:pt>
                <c:pt idx="76661">
                  <c:v>196.63802083333334</c:v>
                </c:pt>
                <c:pt idx="76662">
                  <c:v>196.640625</c:v>
                </c:pt>
                <c:pt idx="76663">
                  <c:v>196.64322916666666</c:v>
                </c:pt>
                <c:pt idx="76664">
                  <c:v>196.64583333333334</c:v>
                </c:pt>
                <c:pt idx="76665">
                  <c:v>196.6484375</c:v>
                </c:pt>
                <c:pt idx="76666">
                  <c:v>196.65104166666666</c:v>
                </c:pt>
                <c:pt idx="76667">
                  <c:v>196.65364583333334</c:v>
                </c:pt>
                <c:pt idx="76668">
                  <c:v>196.65625</c:v>
                </c:pt>
                <c:pt idx="76669">
                  <c:v>196.65885416666666</c:v>
                </c:pt>
                <c:pt idx="76670">
                  <c:v>196.66145833333334</c:v>
                </c:pt>
                <c:pt idx="76671">
                  <c:v>196.6640625</c:v>
                </c:pt>
                <c:pt idx="76672">
                  <c:v>196.66666666666666</c:v>
                </c:pt>
                <c:pt idx="76673">
                  <c:v>196.66927083333334</c:v>
                </c:pt>
                <c:pt idx="76674">
                  <c:v>196.671875</c:v>
                </c:pt>
                <c:pt idx="76675">
                  <c:v>196.67447916666666</c:v>
                </c:pt>
                <c:pt idx="76676">
                  <c:v>196.67708333333334</c:v>
                </c:pt>
                <c:pt idx="76677">
                  <c:v>196.6796875</c:v>
                </c:pt>
                <c:pt idx="76678">
                  <c:v>196.68229166666666</c:v>
                </c:pt>
                <c:pt idx="76679">
                  <c:v>196.68489583333334</c:v>
                </c:pt>
                <c:pt idx="76680">
                  <c:v>196.6875</c:v>
                </c:pt>
                <c:pt idx="76681">
                  <c:v>196.69010416666666</c:v>
                </c:pt>
                <c:pt idx="76682">
                  <c:v>196.69270833333334</c:v>
                </c:pt>
                <c:pt idx="76683">
                  <c:v>196.6953125</c:v>
                </c:pt>
                <c:pt idx="76684">
                  <c:v>196.69791666666666</c:v>
                </c:pt>
                <c:pt idx="76685">
                  <c:v>196.70052083333334</c:v>
                </c:pt>
                <c:pt idx="76686">
                  <c:v>196.703125</c:v>
                </c:pt>
                <c:pt idx="76687">
                  <c:v>196.70572916666666</c:v>
                </c:pt>
                <c:pt idx="76688">
                  <c:v>196.70833333333334</c:v>
                </c:pt>
                <c:pt idx="76689">
                  <c:v>196.7109375</c:v>
                </c:pt>
                <c:pt idx="76690">
                  <c:v>196.71354166666666</c:v>
                </c:pt>
                <c:pt idx="76691">
                  <c:v>196.71614583333334</c:v>
                </c:pt>
                <c:pt idx="76692">
                  <c:v>196.71875</c:v>
                </c:pt>
                <c:pt idx="76693">
                  <c:v>196.72135416666666</c:v>
                </c:pt>
                <c:pt idx="76694">
                  <c:v>196.72395833333334</c:v>
                </c:pt>
                <c:pt idx="76695">
                  <c:v>196.7265625</c:v>
                </c:pt>
                <c:pt idx="76696">
                  <c:v>196.72916666666666</c:v>
                </c:pt>
                <c:pt idx="76697">
                  <c:v>196.73177083333334</c:v>
                </c:pt>
                <c:pt idx="76698">
                  <c:v>196.734375</c:v>
                </c:pt>
                <c:pt idx="76699">
                  <c:v>196.73697916666666</c:v>
                </c:pt>
                <c:pt idx="76700">
                  <c:v>196.73958333333334</c:v>
                </c:pt>
                <c:pt idx="76701">
                  <c:v>196.7421875</c:v>
                </c:pt>
                <c:pt idx="76702">
                  <c:v>196.74479166666666</c:v>
                </c:pt>
                <c:pt idx="76703">
                  <c:v>196.74739583333334</c:v>
                </c:pt>
                <c:pt idx="76704">
                  <c:v>196.75</c:v>
                </c:pt>
                <c:pt idx="76705">
                  <c:v>196.75260416666666</c:v>
                </c:pt>
                <c:pt idx="76706">
                  <c:v>196.75520833333334</c:v>
                </c:pt>
                <c:pt idx="76707">
                  <c:v>196.7578125</c:v>
                </c:pt>
                <c:pt idx="76708">
                  <c:v>196.76041666666666</c:v>
                </c:pt>
                <c:pt idx="76709">
                  <c:v>196.76302083333334</c:v>
                </c:pt>
                <c:pt idx="76710">
                  <c:v>196.765625</c:v>
                </c:pt>
                <c:pt idx="76711">
                  <c:v>196.76822916666666</c:v>
                </c:pt>
                <c:pt idx="76712">
                  <c:v>196.77083333333334</c:v>
                </c:pt>
                <c:pt idx="76713">
                  <c:v>196.7734375</c:v>
                </c:pt>
                <c:pt idx="76714">
                  <c:v>196.77604166666666</c:v>
                </c:pt>
                <c:pt idx="76715">
                  <c:v>196.77864583333334</c:v>
                </c:pt>
                <c:pt idx="76716">
                  <c:v>196.78125</c:v>
                </c:pt>
                <c:pt idx="76717">
                  <c:v>196.78385416666666</c:v>
                </c:pt>
                <c:pt idx="76718">
                  <c:v>196.78645833333334</c:v>
                </c:pt>
                <c:pt idx="76719">
                  <c:v>196.7890625</c:v>
                </c:pt>
                <c:pt idx="76720">
                  <c:v>196.79166666666666</c:v>
                </c:pt>
                <c:pt idx="76721">
                  <c:v>196.79427083333334</c:v>
                </c:pt>
                <c:pt idx="76722">
                  <c:v>196.796875</c:v>
                </c:pt>
                <c:pt idx="76723">
                  <c:v>196.79947916666666</c:v>
                </c:pt>
                <c:pt idx="76724">
                  <c:v>196.80208333333334</c:v>
                </c:pt>
                <c:pt idx="76725">
                  <c:v>196.8046875</c:v>
                </c:pt>
                <c:pt idx="76726">
                  <c:v>196.80729166666666</c:v>
                </c:pt>
                <c:pt idx="76727">
                  <c:v>196.80989583333334</c:v>
                </c:pt>
                <c:pt idx="76728">
                  <c:v>196.8125</c:v>
                </c:pt>
                <c:pt idx="76729">
                  <c:v>196.81510416666666</c:v>
                </c:pt>
                <c:pt idx="76730">
                  <c:v>196.81770833333334</c:v>
                </c:pt>
                <c:pt idx="76731">
                  <c:v>196.8203125</c:v>
                </c:pt>
                <c:pt idx="76732">
                  <c:v>196.82291666666666</c:v>
                </c:pt>
                <c:pt idx="76733">
                  <c:v>196.82552083333334</c:v>
                </c:pt>
                <c:pt idx="76734">
                  <c:v>196.828125</c:v>
                </c:pt>
                <c:pt idx="76735">
                  <c:v>196.83072916666666</c:v>
                </c:pt>
                <c:pt idx="76736">
                  <c:v>196.83333333333334</c:v>
                </c:pt>
                <c:pt idx="76737">
                  <c:v>196.8359375</c:v>
                </c:pt>
                <c:pt idx="76738">
                  <c:v>196.83854166666666</c:v>
                </c:pt>
                <c:pt idx="76739">
                  <c:v>196.84114583333334</c:v>
                </c:pt>
                <c:pt idx="76740">
                  <c:v>196.84375</c:v>
                </c:pt>
                <c:pt idx="76741">
                  <c:v>196.84635416666666</c:v>
                </c:pt>
                <c:pt idx="76742">
                  <c:v>196.84895833333334</c:v>
                </c:pt>
                <c:pt idx="76743">
                  <c:v>196.8515625</c:v>
                </c:pt>
                <c:pt idx="76744">
                  <c:v>196.85416666666666</c:v>
                </c:pt>
                <c:pt idx="76745">
                  <c:v>196.85677083333334</c:v>
                </c:pt>
                <c:pt idx="76746">
                  <c:v>196.859375</c:v>
                </c:pt>
                <c:pt idx="76747">
                  <c:v>196.86197916666666</c:v>
                </c:pt>
                <c:pt idx="76748">
                  <c:v>196.86458333333334</c:v>
                </c:pt>
                <c:pt idx="76749">
                  <c:v>196.8671875</c:v>
                </c:pt>
                <c:pt idx="76750">
                  <c:v>196.86979166666666</c:v>
                </c:pt>
                <c:pt idx="76751">
                  <c:v>196.87239583333334</c:v>
                </c:pt>
                <c:pt idx="76752">
                  <c:v>196.875</c:v>
                </c:pt>
                <c:pt idx="76753">
                  <c:v>196.87760416666666</c:v>
                </c:pt>
                <c:pt idx="76754">
                  <c:v>196.88020833333334</c:v>
                </c:pt>
                <c:pt idx="76755">
                  <c:v>196.8828125</c:v>
                </c:pt>
                <c:pt idx="76756">
                  <c:v>196.88541666666666</c:v>
                </c:pt>
                <c:pt idx="76757">
                  <c:v>196.88802083333334</c:v>
                </c:pt>
                <c:pt idx="76758">
                  <c:v>196.890625</c:v>
                </c:pt>
                <c:pt idx="76759">
                  <c:v>196.89322916666666</c:v>
                </c:pt>
                <c:pt idx="76760">
                  <c:v>196.89583333333334</c:v>
                </c:pt>
                <c:pt idx="76761">
                  <c:v>196.8984375</c:v>
                </c:pt>
                <c:pt idx="76762">
                  <c:v>196.90104166666666</c:v>
                </c:pt>
                <c:pt idx="76763">
                  <c:v>196.90364583333334</c:v>
                </c:pt>
                <c:pt idx="76764">
                  <c:v>196.90625</c:v>
                </c:pt>
                <c:pt idx="76765">
                  <c:v>196.90885416666666</c:v>
                </c:pt>
                <c:pt idx="76766">
                  <c:v>196.91145833333334</c:v>
                </c:pt>
                <c:pt idx="76767">
                  <c:v>196.9140625</c:v>
                </c:pt>
                <c:pt idx="76768">
                  <c:v>196.91666666666666</c:v>
                </c:pt>
                <c:pt idx="76769">
                  <c:v>196.91927083333334</c:v>
                </c:pt>
                <c:pt idx="76770">
                  <c:v>196.921875</c:v>
                </c:pt>
                <c:pt idx="76771">
                  <c:v>196.92447916666666</c:v>
                </c:pt>
                <c:pt idx="76772">
                  <c:v>196.92708333333334</c:v>
                </c:pt>
                <c:pt idx="76773">
                  <c:v>196.9296875</c:v>
                </c:pt>
                <c:pt idx="76774">
                  <c:v>196.93229166666666</c:v>
                </c:pt>
                <c:pt idx="76775">
                  <c:v>196.93489583333334</c:v>
                </c:pt>
                <c:pt idx="76776">
                  <c:v>196.9375</c:v>
                </c:pt>
                <c:pt idx="76777">
                  <c:v>196.94010416666666</c:v>
                </c:pt>
                <c:pt idx="76778">
                  <c:v>196.94270833333334</c:v>
                </c:pt>
                <c:pt idx="76779">
                  <c:v>196.9453125</c:v>
                </c:pt>
                <c:pt idx="76780">
                  <c:v>196.94791666666666</c:v>
                </c:pt>
                <c:pt idx="76781">
                  <c:v>196.95052083333334</c:v>
                </c:pt>
                <c:pt idx="76782">
                  <c:v>196.953125</c:v>
                </c:pt>
                <c:pt idx="76783">
                  <c:v>196.95572916666666</c:v>
                </c:pt>
                <c:pt idx="76784">
                  <c:v>196.95833333333334</c:v>
                </c:pt>
                <c:pt idx="76785">
                  <c:v>196.9609375</c:v>
                </c:pt>
                <c:pt idx="76786">
                  <c:v>196.96354166666666</c:v>
                </c:pt>
                <c:pt idx="76787">
                  <c:v>196.96614583333334</c:v>
                </c:pt>
                <c:pt idx="76788">
                  <c:v>196.96875</c:v>
                </c:pt>
                <c:pt idx="76789">
                  <c:v>196.97135416666666</c:v>
                </c:pt>
                <c:pt idx="76790">
                  <c:v>196.97395833333334</c:v>
                </c:pt>
                <c:pt idx="76791">
                  <c:v>196.9765625</c:v>
                </c:pt>
                <c:pt idx="76792">
                  <c:v>196.97916666666666</c:v>
                </c:pt>
                <c:pt idx="76793">
                  <c:v>196.98177083333334</c:v>
                </c:pt>
                <c:pt idx="76794">
                  <c:v>196.984375</c:v>
                </c:pt>
                <c:pt idx="76795">
                  <c:v>196.98697916666666</c:v>
                </c:pt>
                <c:pt idx="76796">
                  <c:v>196.98958333333334</c:v>
                </c:pt>
                <c:pt idx="76797">
                  <c:v>196.9921875</c:v>
                </c:pt>
                <c:pt idx="76798">
                  <c:v>196.99479166666666</c:v>
                </c:pt>
                <c:pt idx="76799">
                  <c:v>196.99739583333334</c:v>
                </c:pt>
                <c:pt idx="76800">
                  <c:v>197</c:v>
                </c:pt>
                <c:pt idx="76801">
                  <c:v>197.00260416666666</c:v>
                </c:pt>
                <c:pt idx="76802">
                  <c:v>197.00520833333334</c:v>
                </c:pt>
                <c:pt idx="76803">
                  <c:v>197.0078125</c:v>
                </c:pt>
                <c:pt idx="76804">
                  <c:v>197.01041666666666</c:v>
                </c:pt>
                <c:pt idx="76805">
                  <c:v>197.01302083333334</c:v>
                </c:pt>
                <c:pt idx="76806">
                  <c:v>197.015625</c:v>
                </c:pt>
                <c:pt idx="76807">
                  <c:v>197.01822916666666</c:v>
                </c:pt>
                <c:pt idx="76808">
                  <c:v>197.02083333333334</c:v>
                </c:pt>
                <c:pt idx="76809">
                  <c:v>197.0234375</c:v>
                </c:pt>
                <c:pt idx="76810">
                  <c:v>197.02604166666666</c:v>
                </c:pt>
                <c:pt idx="76811">
                  <c:v>197.02864583333334</c:v>
                </c:pt>
                <c:pt idx="76812">
                  <c:v>197.03125</c:v>
                </c:pt>
                <c:pt idx="76813">
                  <c:v>197.03385416666666</c:v>
                </c:pt>
                <c:pt idx="76814">
                  <c:v>197.03645833333334</c:v>
                </c:pt>
                <c:pt idx="76815">
                  <c:v>197.0390625</c:v>
                </c:pt>
                <c:pt idx="76816">
                  <c:v>197.04166666666666</c:v>
                </c:pt>
                <c:pt idx="76817">
                  <c:v>197.04427083333334</c:v>
                </c:pt>
                <c:pt idx="76818">
                  <c:v>197.046875</c:v>
                </c:pt>
                <c:pt idx="76819">
                  <c:v>197.04947916666666</c:v>
                </c:pt>
                <c:pt idx="76820">
                  <c:v>197.05208333333334</c:v>
                </c:pt>
                <c:pt idx="76821">
                  <c:v>197.0546875</c:v>
                </c:pt>
                <c:pt idx="76822">
                  <c:v>197.05729166666666</c:v>
                </c:pt>
                <c:pt idx="76823">
                  <c:v>197.05989583333334</c:v>
                </c:pt>
                <c:pt idx="76824">
                  <c:v>197.0625</c:v>
                </c:pt>
                <c:pt idx="76825">
                  <c:v>197.06510416666666</c:v>
                </c:pt>
                <c:pt idx="76826">
                  <c:v>197.06770833333334</c:v>
                </c:pt>
                <c:pt idx="76827">
                  <c:v>197.0703125</c:v>
                </c:pt>
                <c:pt idx="76828">
                  <c:v>197.07291666666666</c:v>
                </c:pt>
                <c:pt idx="76829">
                  <c:v>197.07552083333334</c:v>
                </c:pt>
                <c:pt idx="76830">
                  <c:v>197.078125</c:v>
                </c:pt>
                <c:pt idx="76831">
                  <c:v>197.08072916666666</c:v>
                </c:pt>
                <c:pt idx="76832">
                  <c:v>197.08333333333334</c:v>
                </c:pt>
                <c:pt idx="76833">
                  <c:v>197.0859375</c:v>
                </c:pt>
                <c:pt idx="76834">
                  <c:v>197.08854166666666</c:v>
                </c:pt>
                <c:pt idx="76835">
                  <c:v>197.09114583333334</c:v>
                </c:pt>
                <c:pt idx="76836">
                  <c:v>197.09375</c:v>
                </c:pt>
                <c:pt idx="76837">
                  <c:v>197.09635416666666</c:v>
                </c:pt>
                <c:pt idx="76838">
                  <c:v>197.09895833333334</c:v>
                </c:pt>
                <c:pt idx="76839">
                  <c:v>197.1015625</c:v>
                </c:pt>
                <c:pt idx="76840">
                  <c:v>197.10416666666666</c:v>
                </c:pt>
                <c:pt idx="76841">
                  <c:v>197.10677083333334</c:v>
                </c:pt>
                <c:pt idx="76842">
                  <c:v>197.109375</c:v>
                </c:pt>
                <c:pt idx="76843">
                  <c:v>197.11197916666666</c:v>
                </c:pt>
                <c:pt idx="76844">
                  <c:v>197.11458333333334</c:v>
                </c:pt>
                <c:pt idx="76845">
                  <c:v>197.1171875</c:v>
                </c:pt>
                <c:pt idx="76846">
                  <c:v>197.11979166666666</c:v>
                </c:pt>
                <c:pt idx="76847">
                  <c:v>197.12239583333334</c:v>
                </c:pt>
                <c:pt idx="76848">
                  <c:v>197.125</c:v>
                </c:pt>
                <c:pt idx="76849">
                  <c:v>197.12760416666666</c:v>
                </c:pt>
                <c:pt idx="76850">
                  <c:v>197.13020833333334</c:v>
                </c:pt>
                <c:pt idx="76851">
                  <c:v>197.1328125</c:v>
                </c:pt>
                <c:pt idx="76852">
                  <c:v>197.13541666666666</c:v>
                </c:pt>
                <c:pt idx="76853">
                  <c:v>197.13802083333334</c:v>
                </c:pt>
                <c:pt idx="76854">
                  <c:v>197.140625</c:v>
                </c:pt>
                <c:pt idx="76855">
                  <c:v>197.14322916666666</c:v>
                </c:pt>
                <c:pt idx="76856">
                  <c:v>197.14583333333334</c:v>
                </c:pt>
                <c:pt idx="76857">
                  <c:v>197.1484375</c:v>
                </c:pt>
                <c:pt idx="76858">
                  <c:v>197.15104166666666</c:v>
                </c:pt>
                <c:pt idx="76859">
                  <c:v>197.15364583333334</c:v>
                </c:pt>
                <c:pt idx="76860">
                  <c:v>197.15625</c:v>
                </c:pt>
                <c:pt idx="76861">
                  <c:v>197.15885416666666</c:v>
                </c:pt>
                <c:pt idx="76862">
                  <c:v>197.16145833333334</c:v>
                </c:pt>
                <c:pt idx="76863">
                  <c:v>197.1640625</c:v>
                </c:pt>
                <c:pt idx="76864">
                  <c:v>197.16666666666666</c:v>
                </c:pt>
                <c:pt idx="76865">
                  <c:v>197.16927083333334</c:v>
                </c:pt>
                <c:pt idx="76866">
                  <c:v>197.171875</c:v>
                </c:pt>
                <c:pt idx="76867">
                  <c:v>197.17447916666666</c:v>
                </c:pt>
                <c:pt idx="76868">
                  <c:v>197.17708333333334</c:v>
                </c:pt>
                <c:pt idx="76869">
                  <c:v>197.1796875</c:v>
                </c:pt>
                <c:pt idx="76870">
                  <c:v>197.18229166666666</c:v>
                </c:pt>
                <c:pt idx="76871">
                  <c:v>197.18489583333334</c:v>
                </c:pt>
                <c:pt idx="76872">
                  <c:v>197.1875</c:v>
                </c:pt>
                <c:pt idx="76873">
                  <c:v>197.19010416666666</c:v>
                </c:pt>
                <c:pt idx="76874">
                  <c:v>197.19270833333334</c:v>
                </c:pt>
                <c:pt idx="76875">
                  <c:v>197.1953125</c:v>
                </c:pt>
                <c:pt idx="76876">
                  <c:v>197.19791666666666</c:v>
                </c:pt>
                <c:pt idx="76877">
                  <c:v>197.20052083333334</c:v>
                </c:pt>
                <c:pt idx="76878">
                  <c:v>197.203125</c:v>
                </c:pt>
                <c:pt idx="76879">
                  <c:v>197.20572916666666</c:v>
                </c:pt>
                <c:pt idx="76880">
                  <c:v>197.20833333333334</c:v>
                </c:pt>
                <c:pt idx="76881">
                  <c:v>197.2109375</c:v>
                </c:pt>
                <c:pt idx="76882">
                  <c:v>197.21354166666666</c:v>
                </c:pt>
                <c:pt idx="76883">
                  <c:v>197.21614583333334</c:v>
                </c:pt>
                <c:pt idx="76884">
                  <c:v>197.21875</c:v>
                </c:pt>
                <c:pt idx="76885">
                  <c:v>197.22135416666666</c:v>
                </c:pt>
                <c:pt idx="76886">
                  <c:v>197.22395833333334</c:v>
                </c:pt>
                <c:pt idx="76887">
                  <c:v>197.2265625</c:v>
                </c:pt>
                <c:pt idx="76888">
                  <c:v>197.22916666666666</c:v>
                </c:pt>
                <c:pt idx="76889">
                  <c:v>197.23177083333334</c:v>
                </c:pt>
                <c:pt idx="76890">
                  <c:v>197.234375</c:v>
                </c:pt>
                <c:pt idx="76891">
                  <c:v>197.23697916666666</c:v>
                </c:pt>
                <c:pt idx="76892">
                  <c:v>197.23958333333334</c:v>
                </c:pt>
                <c:pt idx="76893">
                  <c:v>197.2421875</c:v>
                </c:pt>
                <c:pt idx="76894">
                  <c:v>197.24479166666666</c:v>
                </c:pt>
                <c:pt idx="76895">
                  <c:v>197.24739583333334</c:v>
                </c:pt>
                <c:pt idx="76896">
                  <c:v>197.25</c:v>
                </c:pt>
                <c:pt idx="76897">
                  <c:v>197.25260416666666</c:v>
                </c:pt>
                <c:pt idx="76898">
                  <c:v>197.25520833333334</c:v>
                </c:pt>
                <c:pt idx="76899">
                  <c:v>197.2578125</c:v>
                </c:pt>
                <c:pt idx="76900">
                  <c:v>197.26041666666666</c:v>
                </c:pt>
                <c:pt idx="76901">
                  <c:v>197.26302083333334</c:v>
                </c:pt>
                <c:pt idx="76902">
                  <c:v>197.265625</c:v>
                </c:pt>
                <c:pt idx="76903">
                  <c:v>197.26822916666666</c:v>
                </c:pt>
                <c:pt idx="76904">
                  <c:v>197.27083333333334</c:v>
                </c:pt>
                <c:pt idx="76905">
                  <c:v>197.2734375</c:v>
                </c:pt>
                <c:pt idx="76906">
                  <c:v>197.27604166666666</c:v>
                </c:pt>
                <c:pt idx="76907">
                  <c:v>197.27864583333334</c:v>
                </c:pt>
                <c:pt idx="76908">
                  <c:v>197.28125</c:v>
                </c:pt>
                <c:pt idx="76909">
                  <c:v>197.28385416666666</c:v>
                </c:pt>
                <c:pt idx="76910">
                  <c:v>197.28645833333334</c:v>
                </c:pt>
                <c:pt idx="76911">
                  <c:v>197.2890625</c:v>
                </c:pt>
                <c:pt idx="76912">
                  <c:v>197.29166666666666</c:v>
                </c:pt>
                <c:pt idx="76913">
                  <c:v>197.29427083333334</c:v>
                </c:pt>
                <c:pt idx="76914">
                  <c:v>197.296875</c:v>
                </c:pt>
                <c:pt idx="76915">
                  <c:v>197.29947916666666</c:v>
                </c:pt>
                <c:pt idx="76916">
                  <c:v>197.30208333333334</c:v>
                </c:pt>
                <c:pt idx="76917">
                  <c:v>197.3046875</c:v>
                </c:pt>
                <c:pt idx="76918">
                  <c:v>197.30729166666666</c:v>
                </c:pt>
                <c:pt idx="76919">
                  <c:v>197.30989583333334</c:v>
                </c:pt>
                <c:pt idx="76920">
                  <c:v>197.3125</c:v>
                </c:pt>
                <c:pt idx="76921">
                  <c:v>197.31510416666666</c:v>
                </c:pt>
                <c:pt idx="76922">
                  <c:v>197.31770833333334</c:v>
                </c:pt>
                <c:pt idx="76923">
                  <c:v>197.3203125</c:v>
                </c:pt>
                <c:pt idx="76924">
                  <c:v>197.32291666666666</c:v>
                </c:pt>
                <c:pt idx="76925">
                  <c:v>197.32552083333334</c:v>
                </c:pt>
                <c:pt idx="76926">
                  <c:v>197.328125</c:v>
                </c:pt>
                <c:pt idx="76927">
                  <c:v>197.33072916666666</c:v>
                </c:pt>
                <c:pt idx="76928">
                  <c:v>197.33333333333334</c:v>
                </c:pt>
                <c:pt idx="76929">
                  <c:v>197.3359375</c:v>
                </c:pt>
                <c:pt idx="76930">
                  <c:v>197.33854166666666</c:v>
                </c:pt>
                <c:pt idx="76931">
                  <c:v>197.34114583333334</c:v>
                </c:pt>
                <c:pt idx="76932">
                  <c:v>197.34375</c:v>
                </c:pt>
                <c:pt idx="76933">
                  <c:v>197.34635416666666</c:v>
                </c:pt>
                <c:pt idx="76934">
                  <c:v>197.34895833333334</c:v>
                </c:pt>
                <c:pt idx="76935">
                  <c:v>197.3515625</c:v>
                </c:pt>
                <c:pt idx="76936">
                  <c:v>197.35416666666666</c:v>
                </c:pt>
                <c:pt idx="76937">
                  <c:v>197.35677083333334</c:v>
                </c:pt>
                <c:pt idx="76938">
                  <c:v>197.359375</c:v>
                </c:pt>
                <c:pt idx="76939">
                  <c:v>197.36197916666666</c:v>
                </c:pt>
                <c:pt idx="76940">
                  <c:v>197.36458333333334</c:v>
                </c:pt>
                <c:pt idx="76941">
                  <c:v>197.3671875</c:v>
                </c:pt>
                <c:pt idx="76942">
                  <c:v>197.36979166666666</c:v>
                </c:pt>
                <c:pt idx="76943">
                  <c:v>197.37239583333334</c:v>
                </c:pt>
                <c:pt idx="76944">
                  <c:v>197.375</c:v>
                </c:pt>
                <c:pt idx="76945">
                  <c:v>197.37760416666666</c:v>
                </c:pt>
                <c:pt idx="76946">
                  <c:v>197.38020833333334</c:v>
                </c:pt>
                <c:pt idx="76947">
                  <c:v>197.3828125</c:v>
                </c:pt>
                <c:pt idx="76948">
                  <c:v>197.38541666666666</c:v>
                </c:pt>
                <c:pt idx="76949">
                  <c:v>197.38802083333334</c:v>
                </c:pt>
                <c:pt idx="76950">
                  <c:v>197.390625</c:v>
                </c:pt>
                <c:pt idx="76951">
                  <c:v>197.39322916666666</c:v>
                </c:pt>
                <c:pt idx="76952">
                  <c:v>197.39583333333334</c:v>
                </c:pt>
                <c:pt idx="76953">
                  <c:v>197.3984375</c:v>
                </c:pt>
                <c:pt idx="76954">
                  <c:v>197.40104166666666</c:v>
                </c:pt>
                <c:pt idx="76955">
                  <c:v>197.40364583333334</c:v>
                </c:pt>
                <c:pt idx="76956">
                  <c:v>197.40625</c:v>
                </c:pt>
                <c:pt idx="76957">
                  <c:v>197.40885416666666</c:v>
                </c:pt>
                <c:pt idx="76958">
                  <c:v>197.41145833333334</c:v>
                </c:pt>
                <c:pt idx="76959">
                  <c:v>197.4140625</c:v>
                </c:pt>
                <c:pt idx="76960">
                  <c:v>197.41666666666666</c:v>
                </c:pt>
                <c:pt idx="76961">
                  <c:v>197.41927083333334</c:v>
                </c:pt>
                <c:pt idx="76962">
                  <c:v>197.421875</c:v>
                </c:pt>
                <c:pt idx="76963">
                  <c:v>197.42447916666666</c:v>
                </c:pt>
                <c:pt idx="76964">
                  <c:v>197.42708333333334</c:v>
                </c:pt>
                <c:pt idx="76965">
                  <c:v>197.4296875</c:v>
                </c:pt>
                <c:pt idx="76966">
                  <c:v>197.43229166666666</c:v>
                </c:pt>
                <c:pt idx="76967">
                  <c:v>197.43489583333334</c:v>
                </c:pt>
                <c:pt idx="76968">
                  <c:v>197.4375</c:v>
                </c:pt>
                <c:pt idx="76969">
                  <c:v>197.44010416666666</c:v>
                </c:pt>
                <c:pt idx="76970">
                  <c:v>197.44270833333334</c:v>
                </c:pt>
                <c:pt idx="76971">
                  <c:v>197.4453125</c:v>
                </c:pt>
                <c:pt idx="76972">
                  <c:v>197.44791666666666</c:v>
                </c:pt>
                <c:pt idx="76973">
                  <c:v>197.45052083333334</c:v>
                </c:pt>
                <c:pt idx="76974">
                  <c:v>197.453125</c:v>
                </c:pt>
                <c:pt idx="76975">
                  <c:v>197.45572916666666</c:v>
                </c:pt>
                <c:pt idx="76976">
                  <c:v>197.45833333333334</c:v>
                </c:pt>
                <c:pt idx="76977">
                  <c:v>197.4609375</c:v>
                </c:pt>
                <c:pt idx="76978">
                  <c:v>197.46354166666666</c:v>
                </c:pt>
                <c:pt idx="76979">
                  <c:v>197.46614583333334</c:v>
                </c:pt>
                <c:pt idx="76980">
                  <c:v>197.46875</c:v>
                </c:pt>
                <c:pt idx="76981">
                  <c:v>197.47135416666666</c:v>
                </c:pt>
                <c:pt idx="76982">
                  <c:v>197.47395833333334</c:v>
                </c:pt>
                <c:pt idx="76983">
                  <c:v>197.4765625</c:v>
                </c:pt>
                <c:pt idx="76984">
                  <c:v>197.47916666666666</c:v>
                </c:pt>
                <c:pt idx="76985">
                  <c:v>197.48177083333334</c:v>
                </c:pt>
                <c:pt idx="76986">
                  <c:v>197.484375</c:v>
                </c:pt>
                <c:pt idx="76987">
                  <c:v>197.48697916666666</c:v>
                </c:pt>
                <c:pt idx="76988">
                  <c:v>197.48958333333334</c:v>
                </c:pt>
                <c:pt idx="76989">
                  <c:v>197.4921875</c:v>
                </c:pt>
                <c:pt idx="76990">
                  <c:v>197.49479166666666</c:v>
                </c:pt>
                <c:pt idx="76991">
                  <c:v>197.49739583333334</c:v>
                </c:pt>
                <c:pt idx="76992">
                  <c:v>197.5</c:v>
                </c:pt>
                <c:pt idx="76993">
                  <c:v>197.50260416666666</c:v>
                </c:pt>
                <c:pt idx="76994">
                  <c:v>197.50520833333334</c:v>
                </c:pt>
                <c:pt idx="76995">
                  <c:v>197.5078125</c:v>
                </c:pt>
                <c:pt idx="76996">
                  <c:v>197.51041666666666</c:v>
                </c:pt>
                <c:pt idx="76997">
                  <c:v>197.51302083333334</c:v>
                </c:pt>
                <c:pt idx="76998">
                  <c:v>197.515625</c:v>
                </c:pt>
                <c:pt idx="76999">
                  <c:v>197.51822916666666</c:v>
                </c:pt>
                <c:pt idx="77000">
                  <c:v>197.52083333333334</c:v>
                </c:pt>
                <c:pt idx="77001">
                  <c:v>197.5234375</c:v>
                </c:pt>
                <c:pt idx="77002">
                  <c:v>197.52604166666666</c:v>
                </c:pt>
                <c:pt idx="77003">
                  <c:v>197.52864583333334</c:v>
                </c:pt>
                <c:pt idx="77004">
                  <c:v>197.53125</c:v>
                </c:pt>
                <c:pt idx="77005">
                  <c:v>197.53385416666666</c:v>
                </c:pt>
                <c:pt idx="77006">
                  <c:v>197.53645833333334</c:v>
                </c:pt>
                <c:pt idx="77007">
                  <c:v>197.5390625</c:v>
                </c:pt>
                <c:pt idx="77008">
                  <c:v>197.54166666666666</c:v>
                </c:pt>
                <c:pt idx="77009">
                  <c:v>197.54427083333334</c:v>
                </c:pt>
                <c:pt idx="77010">
                  <c:v>197.546875</c:v>
                </c:pt>
                <c:pt idx="77011">
                  <c:v>197.54947916666666</c:v>
                </c:pt>
                <c:pt idx="77012">
                  <c:v>197.55208333333334</c:v>
                </c:pt>
                <c:pt idx="77013">
                  <c:v>197.5546875</c:v>
                </c:pt>
                <c:pt idx="77014">
                  <c:v>197.55729166666666</c:v>
                </c:pt>
                <c:pt idx="77015">
                  <c:v>197.55989583333334</c:v>
                </c:pt>
                <c:pt idx="77016">
                  <c:v>197.5625</c:v>
                </c:pt>
                <c:pt idx="77017">
                  <c:v>197.56510416666666</c:v>
                </c:pt>
                <c:pt idx="77018">
                  <c:v>197.56770833333334</c:v>
                </c:pt>
                <c:pt idx="77019">
                  <c:v>197.5703125</c:v>
                </c:pt>
                <c:pt idx="77020">
                  <c:v>197.57291666666666</c:v>
                </c:pt>
                <c:pt idx="77021">
                  <c:v>197.57552083333334</c:v>
                </c:pt>
                <c:pt idx="77022">
                  <c:v>197.578125</c:v>
                </c:pt>
                <c:pt idx="77023">
                  <c:v>197.58072916666666</c:v>
                </c:pt>
                <c:pt idx="77024">
                  <c:v>197.58333333333334</c:v>
                </c:pt>
                <c:pt idx="77025">
                  <c:v>197.5859375</c:v>
                </c:pt>
                <c:pt idx="77026">
                  <c:v>197.58854166666666</c:v>
                </c:pt>
                <c:pt idx="77027">
                  <c:v>197.59114583333334</c:v>
                </c:pt>
                <c:pt idx="77028">
                  <c:v>197.59375</c:v>
                </c:pt>
                <c:pt idx="77029">
                  <c:v>197.59635416666666</c:v>
                </c:pt>
                <c:pt idx="77030">
                  <c:v>197.59895833333334</c:v>
                </c:pt>
                <c:pt idx="77031">
                  <c:v>197.6015625</c:v>
                </c:pt>
                <c:pt idx="77032">
                  <c:v>197.60416666666666</c:v>
                </c:pt>
                <c:pt idx="77033">
                  <c:v>197.60677083333334</c:v>
                </c:pt>
                <c:pt idx="77034">
                  <c:v>197.609375</c:v>
                </c:pt>
                <c:pt idx="77035">
                  <c:v>197.61197916666666</c:v>
                </c:pt>
                <c:pt idx="77036">
                  <c:v>197.61458333333334</c:v>
                </c:pt>
                <c:pt idx="77037">
                  <c:v>197.6171875</c:v>
                </c:pt>
                <c:pt idx="77038">
                  <c:v>197.61979166666666</c:v>
                </c:pt>
                <c:pt idx="77039">
                  <c:v>197.62239583333334</c:v>
                </c:pt>
                <c:pt idx="77040">
                  <c:v>197.625</c:v>
                </c:pt>
                <c:pt idx="77041">
                  <c:v>197.62760416666666</c:v>
                </c:pt>
                <c:pt idx="77042">
                  <c:v>197.63020833333334</c:v>
                </c:pt>
                <c:pt idx="77043">
                  <c:v>197.6328125</c:v>
                </c:pt>
                <c:pt idx="77044">
                  <c:v>197.63541666666666</c:v>
                </c:pt>
                <c:pt idx="77045">
                  <c:v>197.63802083333334</c:v>
                </c:pt>
                <c:pt idx="77046">
                  <c:v>197.640625</c:v>
                </c:pt>
                <c:pt idx="77047">
                  <c:v>197.64322916666666</c:v>
                </c:pt>
                <c:pt idx="77048">
                  <c:v>197.64583333333334</c:v>
                </c:pt>
                <c:pt idx="77049">
                  <c:v>197.6484375</c:v>
                </c:pt>
                <c:pt idx="77050">
                  <c:v>197.65104166666666</c:v>
                </c:pt>
                <c:pt idx="77051">
                  <c:v>197.65364583333334</c:v>
                </c:pt>
                <c:pt idx="77052">
                  <c:v>197.65625</c:v>
                </c:pt>
                <c:pt idx="77053">
                  <c:v>197.65885416666666</c:v>
                </c:pt>
                <c:pt idx="77054">
                  <c:v>197.66145833333334</c:v>
                </c:pt>
                <c:pt idx="77055">
                  <c:v>197.6640625</c:v>
                </c:pt>
                <c:pt idx="77056">
                  <c:v>197.66666666666666</c:v>
                </c:pt>
                <c:pt idx="77057">
                  <c:v>197.66927083333334</c:v>
                </c:pt>
                <c:pt idx="77058">
                  <c:v>197.671875</c:v>
                </c:pt>
                <c:pt idx="77059">
                  <c:v>197.67447916666666</c:v>
                </c:pt>
                <c:pt idx="77060">
                  <c:v>197.67708333333334</c:v>
                </c:pt>
                <c:pt idx="77061">
                  <c:v>197.6796875</c:v>
                </c:pt>
                <c:pt idx="77062">
                  <c:v>197.68229166666666</c:v>
                </c:pt>
                <c:pt idx="77063">
                  <c:v>197.68489583333334</c:v>
                </c:pt>
                <c:pt idx="77064">
                  <c:v>197.6875</c:v>
                </c:pt>
                <c:pt idx="77065">
                  <c:v>197.69010416666666</c:v>
                </c:pt>
                <c:pt idx="77066">
                  <c:v>197.69270833333334</c:v>
                </c:pt>
                <c:pt idx="77067">
                  <c:v>197.6953125</c:v>
                </c:pt>
                <c:pt idx="77068">
                  <c:v>197.69791666666666</c:v>
                </c:pt>
                <c:pt idx="77069">
                  <c:v>197.70052083333334</c:v>
                </c:pt>
                <c:pt idx="77070">
                  <c:v>197.703125</c:v>
                </c:pt>
                <c:pt idx="77071">
                  <c:v>197.70572916666666</c:v>
                </c:pt>
                <c:pt idx="77072">
                  <c:v>197.70833333333334</c:v>
                </c:pt>
                <c:pt idx="77073">
                  <c:v>197.7109375</c:v>
                </c:pt>
                <c:pt idx="77074">
                  <c:v>197.71354166666666</c:v>
                </c:pt>
                <c:pt idx="77075">
                  <c:v>197.71614583333334</c:v>
                </c:pt>
                <c:pt idx="77076">
                  <c:v>197.71875</c:v>
                </c:pt>
                <c:pt idx="77077">
                  <c:v>197.72135416666666</c:v>
                </c:pt>
                <c:pt idx="77078">
                  <c:v>197.72395833333334</c:v>
                </c:pt>
                <c:pt idx="77079">
                  <c:v>197.7265625</c:v>
                </c:pt>
                <c:pt idx="77080">
                  <c:v>197.72916666666666</c:v>
                </c:pt>
                <c:pt idx="77081">
                  <c:v>197.73177083333334</c:v>
                </c:pt>
                <c:pt idx="77082">
                  <c:v>197.734375</c:v>
                </c:pt>
                <c:pt idx="77083">
                  <c:v>197.73697916666666</c:v>
                </c:pt>
                <c:pt idx="77084">
                  <c:v>197.73958333333334</c:v>
                </c:pt>
                <c:pt idx="77085">
                  <c:v>197.7421875</c:v>
                </c:pt>
                <c:pt idx="77086">
                  <c:v>197.74479166666666</c:v>
                </c:pt>
                <c:pt idx="77087">
                  <c:v>197.74739583333334</c:v>
                </c:pt>
                <c:pt idx="77088">
                  <c:v>197.75</c:v>
                </c:pt>
                <c:pt idx="77089">
                  <c:v>197.75260416666666</c:v>
                </c:pt>
                <c:pt idx="77090">
                  <c:v>197.75520833333334</c:v>
                </c:pt>
                <c:pt idx="77091">
                  <c:v>197.7578125</c:v>
                </c:pt>
                <c:pt idx="77092">
                  <c:v>197.76041666666666</c:v>
                </c:pt>
                <c:pt idx="77093">
                  <c:v>197.76302083333334</c:v>
                </c:pt>
                <c:pt idx="77094">
                  <c:v>197.765625</c:v>
                </c:pt>
                <c:pt idx="77095">
                  <c:v>197.76822916666666</c:v>
                </c:pt>
                <c:pt idx="77096">
                  <c:v>197.77083333333334</c:v>
                </c:pt>
                <c:pt idx="77097">
                  <c:v>197.7734375</c:v>
                </c:pt>
                <c:pt idx="77098">
                  <c:v>197.77604166666666</c:v>
                </c:pt>
                <c:pt idx="77099">
                  <c:v>197.77864583333334</c:v>
                </c:pt>
                <c:pt idx="77100">
                  <c:v>197.78125</c:v>
                </c:pt>
                <c:pt idx="77101">
                  <c:v>197.78385416666666</c:v>
                </c:pt>
                <c:pt idx="77102">
                  <c:v>197.78645833333334</c:v>
                </c:pt>
                <c:pt idx="77103">
                  <c:v>197.7890625</c:v>
                </c:pt>
                <c:pt idx="77104">
                  <c:v>197.79166666666666</c:v>
                </c:pt>
                <c:pt idx="77105">
                  <c:v>197.79427083333334</c:v>
                </c:pt>
                <c:pt idx="77106">
                  <c:v>197.796875</c:v>
                </c:pt>
                <c:pt idx="77107">
                  <c:v>197.79947916666666</c:v>
                </c:pt>
                <c:pt idx="77108">
                  <c:v>197.80208333333334</c:v>
                </c:pt>
                <c:pt idx="77109">
                  <c:v>197.8046875</c:v>
                </c:pt>
                <c:pt idx="77110">
                  <c:v>197.80729166666666</c:v>
                </c:pt>
                <c:pt idx="77111">
                  <c:v>197.80989583333334</c:v>
                </c:pt>
                <c:pt idx="77112">
                  <c:v>197.8125</c:v>
                </c:pt>
                <c:pt idx="77113">
                  <c:v>197.81510416666666</c:v>
                </c:pt>
                <c:pt idx="77114">
                  <c:v>197.81770833333334</c:v>
                </c:pt>
                <c:pt idx="77115">
                  <c:v>197.8203125</c:v>
                </c:pt>
                <c:pt idx="77116">
                  <c:v>197.82291666666666</c:v>
                </c:pt>
                <c:pt idx="77117">
                  <c:v>197.82552083333334</c:v>
                </c:pt>
                <c:pt idx="77118">
                  <c:v>197.828125</c:v>
                </c:pt>
                <c:pt idx="77119">
                  <c:v>197.83072916666666</c:v>
                </c:pt>
                <c:pt idx="77120">
                  <c:v>197.83333333333334</c:v>
                </c:pt>
                <c:pt idx="77121">
                  <c:v>197.8359375</c:v>
                </c:pt>
                <c:pt idx="77122">
                  <c:v>197.83854166666666</c:v>
                </c:pt>
                <c:pt idx="77123">
                  <c:v>197.84114583333334</c:v>
                </c:pt>
                <c:pt idx="77124">
                  <c:v>197.84375</c:v>
                </c:pt>
                <c:pt idx="77125">
                  <c:v>197.84635416666666</c:v>
                </c:pt>
                <c:pt idx="77126">
                  <c:v>197.84895833333334</c:v>
                </c:pt>
                <c:pt idx="77127">
                  <c:v>197.8515625</c:v>
                </c:pt>
                <c:pt idx="77128">
                  <c:v>197.85416666666666</c:v>
                </c:pt>
                <c:pt idx="77129">
                  <c:v>197.85677083333334</c:v>
                </c:pt>
                <c:pt idx="77130">
                  <c:v>197.859375</c:v>
                </c:pt>
                <c:pt idx="77131">
                  <c:v>197.86197916666666</c:v>
                </c:pt>
                <c:pt idx="77132">
                  <c:v>197.86458333333334</c:v>
                </c:pt>
                <c:pt idx="77133">
                  <c:v>197.8671875</c:v>
                </c:pt>
                <c:pt idx="77134">
                  <c:v>197.86979166666666</c:v>
                </c:pt>
                <c:pt idx="77135">
                  <c:v>197.87239583333334</c:v>
                </c:pt>
                <c:pt idx="77136">
                  <c:v>197.875</c:v>
                </c:pt>
                <c:pt idx="77137">
                  <c:v>197.87760416666666</c:v>
                </c:pt>
                <c:pt idx="77138">
                  <c:v>197.88020833333334</c:v>
                </c:pt>
                <c:pt idx="77139">
                  <c:v>197.8828125</c:v>
                </c:pt>
                <c:pt idx="77140">
                  <c:v>197.88541666666666</c:v>
                </c:pt>
                <c:pt idx="77141">
                  <c:v>197.88802083333334</c:v>
                </c:pt>
                <c:pt idx="77142">
                  <c:v>197.890625</c:v>
                </c:pt>
                <c:pt idx="77143">
                  <c:v>197.89322916666666</c:v>
                </c:pt>
                <c:pt idx="77144">
                  <c:v>197.89583333333334</c:v>
                </c:pt>
                <c:pt idx="77145">
                  <c:v>197.8984375</c:v>
                </c:pt>
                <c:pt idx="77146">
                  <c:v>197.90104166666666</c:v>
                </c:pt>
                <c:pt idx="77147">
                  <c:v>197.90364583333334</c:v>
                </c:pt>
                <c:pt idx="77148">
                  <c:v>197.90625</c:v>
                </c:pt>
                <c:pt idx="77149">
                  <c:v>197.90885416666666</c:v>
                </c:pt>
                <c:pt idx="77150">
                  <c:v>197.91145833333334</c:v>
                </c:pt>
                <c:pt idx="77151">
                  <c:v>197.9140625</c:v>
                </c:pt>
                <c:pt idx="77152">
                  <c:v>197.91666666666666</c:v>
                </c:pt>
                <c:pt idx="77153">
                  <c:v>197.91927083333334</c:v>
                </c:pt>
                <c:pt idx="77154">
                  <c:v>197.921875</c:v>
                </c:pt>
                <c:pt idx="77155">
                  <c:v>197.92447916666666</c:v>
                </c:pt>
                <c:pt idx="77156">
                  <c:v>197.92708333333334</c:v>
                </c:pt>
                <c:pt idx="77157">
                  <c:v>197.9296875</c:v>
                </c:pt>
                <c:pt idx="77158">
                  <c:v>197.93229166666666</c:v>
                </c:pt>
                <c:pt idx="77159">
                  <c:v>197.93489583333334</c:v>
                </c:pt>
                <c:pt idx="77160">
                  <c:v>197.9375</c:v>
                </c:pt>
                <c:pt idx="77161">
                  <c:v>197.94010416666666</c:v>
                </c:pt>
                <c:pt idx="77162">
                  <c:v>197.94270833333334</c:v>
                </c:pt>
                <c:pt idx="77163">
                  <c:v>197.9453125</c:v>
                </c:pt>
                <c:pt idx="77164">
                  <c:v>197.94791666666666</c:v>
                </c:pt>
                <c:pt idx="77165">
                  <c:v>197.95052083333334</c:v>
                </c:pt>
                <c:pt idx="77166">
                  <c:v>197.953125</c:v>
                </c:pt>
                <c:pt idx="77167">
                  <c:v>197.95572916666666</c:v>
                </c:pt>
                <c:pt idx="77168">
                  <c:v>197.95833333333334</c:v>
                </c:pt>
                <c:pt idx="77169">
                  <c:v>197.9609375</c:v>
                </c:pt>
                <c:pt idx="77170">
                  <c:v>197.96354166666666</c:v>
                </c:pt>
                <c:pt idx="77171">
                  <c:v>197.96614583333334</c:v>
                </c:pt>
                <c:pt idx="77172">
                  <c:v>197.96875</c:v>
                </c:pt>
                <c:pt idx="77173">
                  <c:v>197.97135416666666</c:v>
                </c:pt>
                <c:pt idx="77174">
                  <c:v>197.97395833333334</c:v>
                </c:pt>
                <c:pt idx="77175">
                  <c:v>197.9765625</c:v>
                </c:pt>
                <c:pt idx="77176">
                  <c:v>197.97916666666666</c:v>
                </c:pt>
                <c:pt idx="77177">
                  <c:v>197.98177083333334</c:v>
                </c:pt>
                <c:pt idx="77178">
                  <c:v>197.984375</c:v>
                </c:pt>
                <c:pt idx="77179">
                  <c:v>197.98697916666666</c:v>
                </c:pt>
                <c:pt idx="77180">
                  <c:v>197.98958333333334</c:v>
                </c:pt>
                <c:pt idx="77181">
                  <c:v>197.9921875</c:v>
                </c:pt>
                <c:pt idx="77182">
                  <c:v>197.99479166666666</c:v>
                </c:pt>
                <c:pt idx="77183">
                  <c:v>197.99739583333334</c:v>
                </c:pt>
                <c:pt idx="77184">
                  <c:v>198</c:v>
                </c:pt>
                <c:pt idx="77185">
                  <c:v>198.00260416666666</c:v>
                </c:pt>
                <c:pt idx="77186">
                  <c:v>198.00520833333334</c:v>
                </c:pt>
                <c:pt idx="77187">
                  <c:v>198.0078125</c:v>
                </c:pt>
                <c:pt idx="77188">
                  <c:v>198.01041666666666</c:v>
                </c:pt>
                <c:pt idx="77189">
                  <c:v>198.01302083333334</c:v>
                </c:pt>
                <c:pt idx="77190">
                  <c:v>198.015625</c:v>
                </c:pt>
                <c:pt idx="77191">
                  <c:v>198.01822916666666</c:v>
                </c:pt>
                <c:pt idx="77192">
                  <c:v>198.02083333333334</c:v>
                </c:pt>
                <c:pt idx="77193">
                  <c:v>198.0234375</c:v>
                </c:pt>
                <c:pt idx="77194">
                  <c:v>198.02604166666666</c:v>
                </c:pt>
                <c:pt idx="77195">
                  <c:v>198.02864583333334</c:v>
                </c:pt>
                <c:pt idx="77196">
                  <c:v>198.03125</c:v>
                </c:pt>
                <c:pt idx="77197">
                  <c:v>198.03385416666666</c:v>
                </c:pt>
                <c:pt idx="77198">
                  <c:v>198.03645833333334</c:v>
                </c:pt>
                <c:pt idx="77199">
                  <c:v>198.0390625</c:v>
                </c:pt>
                <c:pt idx="77200">
                  <c:v>198.04166666666666</c:v>
                </c:pt>
                <c:pt idx="77201">
                  <c:v>198.04427083333334</c:v>
                </c:pt>
                <c:pt idx="77202">
                  <c:v>198.046875</c:v>
                </c:pt>
                <c:pt idx="77203">
                  <c:v>198.04947916666666</c:v>
                </c:pt>
                <c:pt idx="77204">
                  <c:v>198.05208333333334</c:v>
                </c:pt>
                <c:pt idx="77205">
                  <c:v>198.0546875</c:v>
                </c:pt>
                <c:pt idx="77206">
                  <c:v>198.05729166666666</c:v>
                </c:pt>
                <c:pt idx="77207">
                  <c:v>198.05989583333334</c:v>
                </c:pt>
                <c:pt idx="77208">
                  <c:v>198.0625</c:v>
                </c:pt>
                <c:pt idx="77209">
                  <c:v>198.06510416666666</c:v>
                </c:pt>
                <c:pt idx="77210">
                  <c:v>198.06770833333334</c:v>
                </c:pt>
                <c:pt idx="77211">
                  <c:v>198.0703125</c:v>
                </c:pt>
                <c:pt idx="77212">
                  <c:v>198.07291666666666</c:v>
                </c:pt>
                <c:pt idx="77213">
                  <c:v>198.07552083333334</c:v>
                </c:pt>
                <c:pt idx="77214">
                  <c:v>198.078125</c:v>
                </c:pt>
                <c:pt idx="77215">
                  <c:v>198.08072916666666</c:v>
                </c:pt>
                <c:pt idx="77216">
                  <c:v>198.08333333333334</c:v>
                </c:pt>
                <c:pt idx="77217">
                  <c:v>198.0859375</c:v>
                </c:pt>
                <c:pt idx="77218">
                  <c:v>198.08854166666666</c:v>
                </c:pt>
                <c:pt idx="77219">
                  <c:v>198.09114583333334</c:v>
                </c:pt>
                <c:pt idx="77220">
                  <c:v>198.09375</c:v>
                </c:pt>
                <c:pt idx="77221">
                  <c:v>198.09635416666666</c:v>
                </c:pt>
                <c:pt idx="77222">
                  <c:v>198.09895833333334</c:v>
                </c:pt>
                <c:pt idx="77223">
                  <c:v>198.1015625</c:v>
                </c:pt>
                <c:pt idx="77224">
                  <c:v>198.10416666666666</c:v>
                </c:pt>
                <c:pt idx="77225">
                  <c:v>198.10677083333334</c:v>
                </c:pt>
                <c:pt idx="77226">
                  <c:v>198.109375</c:v>
                </c:pt>
                <c:pt idx="77227">
                  <c:v>198.11197916666666</c:v>
                </c:pt>
                <c:pt idx="77228">
                  <c:v>198.11458333333334</c:v>
                </c:pt>
                <c:pt idx="77229">
                  <c:v>198.1171875</c:v>
                </c:pt>
                <c:pt idx="77230">
                  <c:v>198.11979166666666</c:v>
                </c:pt>
                <c:pt idx="77231">
                  <c:v>198.12239583333334</c:v>
                </c:pt>
                <c:pt idx="77232">
                  <c:v>198.125</c:v>
                </c:pt>
                <c:pt idx="77233">
                  <c:v>198.12760416666666</c:v>
                </c:pt>
                <c:pt idx="77234">
                  <c:v>198.13020833333334</c:v>
                </c:pt>
                <c:pt idx="77235">
                  <c:v>198.1328125</c:v>
                </c:pt>
                <c:pt idx="77236">
                  <c:v>198.13541666666666</c:v>
                </c:pt>
                <c:pt idx="77237">
                  <c:v>198.13802083333334</c:v>
                </c:pt>
                <c:pt idx="77238">
                  <c:v>198.140625</c:v>
                </c:pt>
                <c:pt idx="77239">
                  <c:v>198.14322916666666</c:v>
                </c:pt>
                <c:pt idx="77240">
                  <c:v>198.14583333333334</c:v>
                </c:pt>
                <c:pt idx="77241">
                  <c:v>198.1484375</c:v>
                </c:pt>
                <c:pt idx="77242">
                  <c:v>198.15104166666666</c:v>
                </c:pt>
                <c:pt idx="77243">
                  <c:v>198.15364583333334</c:v>
                </c:pt>
                <c:pt idx="77244">
                  <c:v>198.15625</c:v>
                </c:pt>
                <c:pt idx="77245">
                  <c:v>198.15885416666666</c:v>
                </c:pt>
                <c:pt idx="77246">
                  <c:v>198.16145833333334</c:v>
                </c:pt>
                <c:pt idx="77247">
                  <c:v>198.1640625</c:v>
                </c:pt>
                <c:pt idx="77248">
                  <c:v>198.16666666666666</c:v>
                </c:pt>
                <c:pt idx="77249">
                  <c:v>198.16927083333334</c:v>
                </c:pt>
                <c:pt idx="77250">
                  <c:v>198.171875</c:v>
                </c:pt>
                <c:pt idx="77251">
                  <c:v>198.17447916666666</c:v>
                </c:pt>
                <c:pt idx="77252">
                  <c:v>198.17708333333334</c:v>
                </c:pt>
                <c:pt idx="77253">
                  <c:v>198.1796875</c:v>
                </c:pt>
                <c:pt idx="77254">
                  <c:v>198.18229166666666</c:v>
                </c:pt>
                <c:pt idx="77255">
                  <c:v>198.18489583333334</c:v>
                </c:pt>
                <c:pt idx="77256">
                  <c:v>198.1875</c:v>
                </c:pt>
                <c:pt idx="77257">
                  <c:v>198.19010416666666</c:v>
                </c:pt>
                <c:pt idx="77258">
                  <c:v>198.19270833333334</c:v>
                </c:pt>
                <c:pt idx="77259">
                  <c:v>198.1953125</c:v>
                </c:pt>
                <c:pt idx="77260">
                  <c:v>198.19791666666666</c:v>
                </c:pt>
                <c:pt idx="77261">
                  <c:v>198.20052083333334</c:v>
                </c:pt>
                <c:pt idx="77262">
                  <c:v>198.203125</c:v>
                </c:pt>
                <c:pt idx="77263">
                  <c:v>198.20572916666666</c:v>
                </c:pt>
                <c:pt idx="77264">
                  <c:v>198.20833333333334</c:v>
                </c:pt>
                <c:pt idx="77265">
                  <c:v>198.2109375</c:v>
                </c:pt>
                <c:pt idx="77266">
                  <c:v>198.21354166666666</c:v>
                </c:pt>
                <c:pt idx="77267">
                  <c:v>198.21614583333334</c:v>
                </c:pt>
                <c:pt idx="77268">
                  <c:v>198.21875</c:v>
                </c:pt>
                <c:pt idx="77269">
                  <c:v>198.22135416666666</c:v>
                </c:pt>
                <c:pt idx="77270">
                  <c:v>198.22395833333334</c:v>
                </c:pt>
                <c:pt idx="77271">
                  <c:v>198.2265625</c:v>
                </c:pt>
                <c:pt idx="77272">
                  <c:v>198.22916666666666</c:v>
                </c:pt>
                <c:pt idx="77273">
                  <c:v>198.23177083333334</c:v>
                </c:pt>
                <c:pt idx="77274">
                  <c:v>198.234375</c:v>
                </c:pt>
                <c:pt idx="77275">
                  <c:v>198.23697916666666</c:v>
                </c:pt>
                <c:pt idx="77276">
                  <c:v>198.23958333333334</c:v>
                </c:pt>
                <c:pt idx="77277">
                  <c:v>198.2421875</c:v>
                </c:pt>
                <c:pt idx="77278">
                  <c:v>198.24479166666666</c:v>
                </c:pt>
                <c:pt idx="77279">
                  <c:v>198.24739583333334</c:v>
                </c:pt>
                <c:pt idx="77280">
                  <c:v>198.25</c:v>
                </c:pt>
                <c:pt idx="77281">
                  <c:v>198.25260416666666</c:v>
                </c:pt>
                <c:pt idx="77282">
                  <c:v>198.25520833333334</c:v>
                </c:pt>
                <c:pt idx="77283">
                  <c:v>198.2578125</c:v>
                </c:pt>
                <c:pt idx="77284">
                  <c:v>198.26041666666666</c:v>
                </c:pt>
                <c:pt idx="77285">
                  <c:v>198.26302083333334</c:v>
                </c:pt>
                <c:pt idx="77286">
                  <c:v>198.265625</c:v>
                </c:pt>
                <c:pt idx="77287">
                  <c:v>198.26822916666666</c:v>
                </c:pt>
                <c:pt idx="77288">
                  <c:v>198.27083333333334</c:v>
                </c:pt>
                <c:pt idx="77289">
                  <c:v>198.2734375</c:v>
                </c:pt>
                <c:pt idx="77290">
                  <c:v>198.27604166666666</c:v>
                </c:pt>
                <c:pt idx="77291">
                  <c:v>198.27864583333334</c:v>
                </c:pt>
                <c:pt idx="77292">
                  <c:v>198.28125</c:v>
                </c:pt>
                <c:pt idx="77293">
                  <c:v>198.28385416666666</c:v>
                </c:pt>
                <c:pt idx="77294">
                  <c:v>198.28645833333334</c:v>
                </c:pt>
                <c:pt idx="77295">
                  <c:v>198.2890625</c:v>
                </c:pt>
                <c:pt idx="77296">
                  <c:v>198.29166666666666</c:v>
                </c:pt>
                <c:pt idx="77297">
                  <c:v>198.29427083333334</c:v>
                </c:pt>
                <c:pt idx="77298">
                  <c:v>198.296875</c:v>
                </c:pt>
                <c:pt idx="77299">
                  <c:v>198.29947916666666</c:v>
                </c:pt>
                <c:pt idx="77300">
                  <c:v>198.30208333333334</c:v>
                </c:pt>
                <c:pt idx="77301">
                  <c:v>198.3046875</c:v>
                </c:pt>
                <c:pt idx="77302">
                  <c:v>198.30729166666666</c:v>
                </c:pt>
                <c:pt idx="77303">
                  <c:v>198.30989583333334</c:v>
                </c:pt>
                <c:pt idx="77304">
                  <c:v>198.3125</c:v>
                </c:pt>
                <c:pt idx="77305">
                  <c:v>198.31510416666666</c:v>
                </c:pt>
                <c:pt idx="77306">
                  <c:v>198.31770833333334</c:v>
                </c:pt>
                <c:pt idx="77307">
                  <c:v>198.3203125</c:v>
                </c:pt>
                <c:pt idx="77308">
                  <c:v>198.32291666666666</c:v>
                </c:pt>
                <c:pt idx="77309">
                  <c:v>198.32552083333334</c:v>
                </c:pt>
                <c:pt idx="77310">
                  <c:v>198.328125</c:v>
                </c:pt>
                <c:pt idx="77311">
                  <c:v>198.33072916666666</c:v>
                </c:pt>
                <c:pt idx="77312">
                  <c:v>198.33333333333334</c:v>
                </c:pt>
                <c:pt idx="77313">
                  <c:v>198.3359375</c:v>
                </c:pt>
                <c:pt idx="77314">
                  <c:v>198.33854166666666</c:v>
                </c:pt>
                <c:pt idx="77315">
                  <c:v>198.34114583333334</c:v>
                </c:pt>
                <c:pt idx="77316">
                  <c:v>198.34375</c:v>
                </c:pt>
                <c:pt idx="77317">
                  <c:v>198.34635416666666</c:v>
                </c:pt>
                <c:pt idx="77318">
                  <c:v>198.34895833333334</c:v>
                </c:pt>
                <c:pt idx="77319">
                  <c:v>198.3515625</c:v>
                </c:pt>
                <c:pt idx="77320">
                  <c:v>198.35416666666666</c:v>
                </c:pt>
                <c:pt idx="77321">
                  <c:v>198.35677083333334</c:v>
                </c:pt>
                <c:pt idx="77322">
                  <c:v>198.359375</c:v>
                </c:pt>
                <c:pt idx="77323">
                  <c:v>198.36197916666666</c:v>
                </c:pt>
                <c:pt idx="77324">
                  <c:v>198.36458333333334</c:v>
                </c:pt>
                <c:pt idx="77325">
                  <c:v>198.3671875</c:v>
                </c:pt>
                <c:pt idx="77326">
                  <c:v>198.36979166666666</c:v>
                </c:pt>
                <c:pt idx="77327">
                  <c:v>198.37239583333334</c:v>
                </c:pt>
                <c:pt idx="77328">
                  <c:v>198.375</c:v>
                </c:pt>
                <c:pt idx="77329">
                  <c:v>198.37760416666666</c:v>
                </c:pt>
                <c:pt idx="77330">
                  <c:v>198.38020833333334</c:v>
                </c:pt>
                <c:pt idx="77331">
                  <c:v>198.3828125</c:v>
                </c:pt>
                <c:pt idx="77332">
                  <c:v>198.38541666666666</c:v>
                </c:pt>
                <c:pt idx="77333">
                  <c:v>198.38802083333334</c:v>
                </c:pt>
                <c:pt idx="77334">
                  <c:v>198.390625</c:v>
                </c:pt>
                <c:pt idx="77335">
                  <c:v>198.39322916666666</c:v>
                </c:pt>
                <c:pt idx="77336">
                  <c:v>198.39583333333334</c:v>
                </c:pt>
                <c:pt idx="77337">
                  <c:v>198.3984375</c:v>
                </c:pt>
                <c:pt idx="77338">
                  <c:v>198.40104166666666</c:v>
                </c:pt>
                <c:pt idx="77339">
                  <c:v>198.40364583333334</c:v>
                </c:pt>
                <c:pt idx="77340">
                  <c:v>198.40625</c:v>
                </c:pt>
                <c:pt idx="77341">
                  <c:v>198.40885416666666</c:v>
                </c:pt>
                <c:pt idx="77342">
                  <c:v>198.41145833333334</c:v>
                </c:pt>
                <c:pt idx="77343">
                  <c:v>198.4140625</c:v>
                </c:pt>
                <c:pt idx="77344">
                  <c:v>198.41666666666666</c:v>
                </c:pt>
                <c:pt idx="77345">
                  <c:v>198.41927083333334</c:v>
                </c:pt>
                <c:pt idx="77346">
                  <c:v>198.421875</c:v>
                </c:pt>
                <c:pt idx="77347">
                  <c:v>198.42447916666666</c:v>
                </c:pt>
                <c:pt idx="77348">
                  <c:v>198.42708333333334</c:v>
                </c:pt>
                <c:pt idx="77349">
                  <c:v>198.4296875</c:v>
                </c:pt>
                <c:pt idx="77350">
                  <c:v>198.43229166666666</c:v>
                </c:pt>
                <c:pt idx="77351">
                  <c:v>198.43489583333334</c:v>
                </c:pt>
                <c:pt idx="77352">
                  <c:v>198.4375</c:v>
                </c:pt>
                <c:pt idx="77353">
                  <c:v>198.44010416666666</c:v>
                </c:pt>
                <c:pt idx="77354">
                  <c:v>198.44270833333334</c:v>
                </c:pt>
                <c:pt idx="77355">
                  <c:v>198.4453125</c:v>
                </c:pt>
                <c:pt idx="77356">
                  <c:v>198.44791666666666</c:v>
                </c:pt>
                <c:pt idx="77357">
                  <c:v>198.45052083333334</c:v>
                </c:pt>
                <c:pt idx="77358">
                  <c:v>198.453125</c:v>
                </c:pt>
                <c:pt idx="77359">
                  <c:v>198.45572916666666</c:v>
                </c:pt>
                <c:pt idx="77360">
                  <c:v>198.45833333333334</c:v>
                </c:pt>
                <c:pt idx="77361">
                  <c:v>198.4609375</c:v>
                </c:pt>
                <c:pt idx="77362">
                  <c:v>198.46354166666666</c:v>
                </c:pt>
                <c:pt idx="77363">
                  <c:v>198.46614583333334</c:v>
                </c:pt>
                <c:pt idx="77364">
                  <c:v>198.46875</c:v>
                </c:pt>
                <c:pt idx="77365">
                  <c:v>198.47135416666666</c:v>
                </c:pt>
                <c:pt idx="77366">
                  <c:v>198.47395833333334</c:v>
                </c:pt>
                <c:pt idx="77367">
                  <c:v>198.4765625</c:v>
                </c:pt>
                <c:pt idx="77368">
                  <c:v>198.47916666666666</c:v>
                </c:pt>
                <c:pt idx="77369">
                  <c:v>198.48177083333334</c:v>
                </c:pt>
                <c:pt idx="77370">
                  <c:v>198.484375</c:v>
                </c:pt>
                <c:pt idx="77371">
                  <c:v>198.48697916666666</c:v>
                </c:pt>
                <c:pt idx="77372">
                  <c:v>198.48958333333334</c:v>
                </c:pt>
                <c:pt idx="77373">
                  <c:v>198.4921875</c:v>
                </c:pt>
                <c:pt idx="77374">
                  <c:v>198.49479166666666</c:v>
                </c:pt>
                <c:pt idx="77375">
                  <c:v>198.49739583333334</c:v>
                </c:pt>
                <c:pt idx="77376">
                  <c:v>198.5</c:v>
                </c:pt>
                <c:pt idx="77377">
                  <c:v>198.50260416666666</c:v>
                </c:pt>
                <c:pt idx="77378">
                  <c:v>198.50520833333334</c:v>
                </c:pt>
                <c:pt idx="77379">
                  <c:v>198.5078125</c:v>
                </c:pt>
                <c:pt idx="77380">
                  <c:v>198.51041666666666</c:v>
                </c:pt>
                <c:pt idx="77381">
                  <c:v>198.51302083333334</c:v>
                </c:pt>
                <c:pt idx="77382">
                  <c:v>198.515625</c:v>
                </c:pt>
                <c:pt idx="77383">
                  <c:v>198.51822916666666</c:v>
                </c:pt>
                <c:pt idx="77384">
                  <c:v>198.52083333333334</c:v>
                </c:pt>
                <c:pt idx="77385">
                  <c:v>198.5234375</c:v>
                </c:pt>
                <c:pt idx="77386">
                  <c:v>198.52604166666666</c:v>
                </c:pt>
                <c:pt idx="77387">
                  <c:v>198.52864583333334</c:v>
                </c:pt>
                <c:pt idx="77388">
                  <c:v>198.53125</c:v>
                </c:pt>
                <c:pt idx="77389">
                  <c:v>198.53385416666666</c:v>
                </c:pt>
                <c:pt idx="77390">
                  <c:v>198.53645833333334</c:v>
                </c:pt>
                <c:pt idx="77391">
                  <c:v>198.5390625</c:v>
                </c:pt>
                <c:pt idx="77392">
                  <c:v>198.54166666666666</c:v>
                </c:pt>
                <c:pt idx="77393">
                  <c:v>198.54427083333334</c:v>
                </c:pt>
                <c:pt idx="77394">
                  <c:v>198.546875</c:v>
                </c:pt>
                <c:pt idx="77395">
                  <c:v>198.54947916666666</c:v>
                </c:pt>
                <c:pt idx="77396">
                  <c:v>198.55208333333334</c:v>
                </c:pt>
                <c:pt idx="77397">
                  <c:v>198.5546875</c:v>
                </c:pt>
                <c:pt idx="77398">
                  <c:v>198.55729166666666</c:v>
                </c:pt>
                <c:pt idx="77399">
                  <c:v>198.55989583333334</c:v>
                </c:pt>
                <c:pt idx="77400">
                  <c:v>198.5625</c:v>
                </c:pt>
                <c:pt idx="77401">
                  <c:v>198.56510416666666</c:v>
                </c:pt>
                <c:pt idx="77402">
                  <c:v>198.56770833333334</c:v>
                </c:pt>
                <c:pt idx="77403">
                  <c:v>198.5703125</c:v>
                </c:pt>
                <c:pt idx="77404">
                  <c:v>198.57291666666666</c:v>
                </c:pt>
                <c:pt idx="77405">
                  <c:v>198.57552083333334</c:v>
                </c:pt>
                <c:pt idx="77406">
                  <c:v>198.578125</c:v>
                </c:pt>
                <c:pt idx="77407">
                  <c:v>198.58072916666666</c:v>
                </c:pt>
                <c:pt idx="77408">
                  <c:v>198.58333333333334</c:v>
                </c:pt>
                <c:pt idx="77409">
                  <c:v>198.5859375</c:v>
                </c:pt>
                <c:pt idx="77410">
                  <c:v>198.58854166666666</c:v>
                </c:pt>
                <c:pt idx="77411">
                  <c:v>198.59114583333334</c:v>
                </c:pt>
                <c:pt idx="77412">
                  <c:v>198.59375</c:v>
                </c:pt>
                <c:pt idx="77413">
                  <c:v>198.59635416666666</c:v>
                </c:pt>
                <c:pt idx="77414">
                  <c:v>198.59895833333334</c:v>
                </c:pt>
                <c:pt idx="77415">
                  <c:v>198.6015625</c:v>
                </c:pt>
                <c:pt idx="77416">
                  <c:v>198.60416666666666</c:v>
                </c:pt>
                <c:pt idx="77417">
                  <c:v>198.60677083333334</c:v>
                </c:pt>
                <c:pt idx="77418">
                  <c:v>198.609375</c:v>
                </c:pt>
                <c:pt idx="77419">
                  <c:v>198.61197916666666</c:v>
                </c:pt>
                <c:pt idx="77420">
                  <c:v>198.61458333333334</c:v>
                </c:pt>
                <c:pt idx="77421">
                  <c:v>198.6171875</c:v>
                </c:pt>
                <c:pt idx="77422">
                  <c:v>198.61979166666666</c:v>
                </c:pt>
                <c:pt idx="77423">
                  <c:v>198.62239583333334</c:v>
                </c:pt>
                <c:pt idx="77424">
                  <c:v>198.625</c:v>
                </c:pt>
                <c:pt idx="77425">
                  <c:v>198.62760416666666</c:v>
                </c:pt>
                <c:pt idx="77426">
                  <c:v>198.63020833333334</c:v>
                </c:pt>
                <c:pt idx="77427">
                  <c:v>198.6328125</c:v>
                </c:pt>
                <c:pt idx="77428">
                  <c:v>198.63541666666666</c:v>
                </c:pt>
                <c:pt idx="77429">
                  <c:v>198.63802083333334</c:v>
                </c:pt>
                <c:pt idx="77430">
                  <c:v>198.640625</c:v>
                </c:pt>
                <c:pt idx="77431">
                  <c:v>198.64322916666666</c:v>
                </c:pt>
                <c:pt idx="77432">
                  <c:v>198.64583333333334</c:v>
                </c:pt>
                <c:pt idx="77433">
                  <c:v>198.6484375</c:v>
                </c:pt>
                <c:pt idx="77434">
                  <c:v>198.65104166666666</c:v>
                </c:pt>
                <c:pt idx="77435">
                  <c:v>198.65364583333334</c:v>
                </c:pt>
                <c:pt idx="77436">
                  <c:v>198.65625</c:v>
                </c:pt>
                <c:pt idx="77437">
                  <c:v>198.65885416666666</c:v>
                </c:pt>
                <c:pt idx="77438">
                  <c:v>198.66145833333334</c:v>
                </c:pt>
                <c:pt idx="77439">
                  <c:v>198.6640625</c:v>
                </c:pt>
                <c:pt idx="77440">
                  <c:v>198.66666666666666</c:v>
                </c:pt>
                <c:pt idx="77441">
                  <c:v>198.66927083333334</c:v>
                </c:pt>
                <c:pt idx="77442">
                  <c:v>198.671875</c:v>
                </c:pt>
                <c:pt idx="77443">
                  <c:v>198.67447916666666</c:v>
                </c:pt>
                <c:pt idx="77444">
                  <c:v>198.67708333333334</c:v>
                </c:pt>
                <c:pt idx="77445">
                  <c:v>198.6796875</c:v>
                </c:pt>
                <c:pt idx="77446">
                  <c:v>198.68229166666666</c:v>
                </c:pt>
                <c:pt idx="77447">
                  <c:v>198.68489583333334</c:v>
                </c:pt>
                <c:pt idx="77448">
                  <c:v>198.6875</c:v>
                </c:pt>
                <c:pt idx="77449">
                  <c:v>198.69010416666666</c:v>
                </c:pt>
                <c:pt idx="77450">
                  <c:v>198.69270833333334</c:v>
                </c:pt>
                <c:pt idx="77451">
                  <c:v>198.6953125</c:v>
                </c:pt>
                <c:pt idx="77452">
                  <c:v>198.69791666666666</c:v>
                </c:pt>
                <c:pt idx="77453">
                  <c:v>198.70052083333334</c:v>
                </c:pt>
                <c:pt idx="77454">
                  <c:v>198.703125</c:v>
                </c:pt>
                <c:pt idx="77455">
                  <c:v>198.70572916666666</c:v>
                </c:pt>
                <c:pt idx="77456">
                  <c:v>198.70833333333334</c:v>
                </c:pt>
                <c:pt idx="77457">
                  <c:v>198.7109375</c:v>
                </c:pt>
                <c:pt idx="77458">
                  <c:v>198.71354166666666</c:v>
                </c:pt>
                <c:pt idx="77459">
                  <c:v>198.71614583333334</c:v>
                </c:pt>
                <c:pt idx="77460">
                  <c:v>198.71875</c:v>
                </c:pt>
                <c:pt idx="77461">
                  <c:v>198.72135416666666</c:v>
                </c:pt>
                <c:pt idx="77462">
                  <c:v>198.72395833333334</c:v>
                </c:pt>
                <c:pt idx="77463">
                  <c:v>198.7265625</c:v>
                </c:pt>
                <c:pt idx="77464">
                  <c:v>198.72916666666666</c:v>
                </c:pt>
                <c:pt idx="77465">
                  <c:v>198.73177083333334</c:v>
                </c:pt>
                <c:pt idx="77466">
                  <c:v>198.734375</c:v>
                </c:pt>
                <c:pt idx="77467">
                  <c:v>198.73697916666666</c:v>
                </c:pt>
                <c:pt idx="77468">
                  <c:v>198.73958333333334</c:v>
                </c:pt>
                <c:pt idx="77469">
                  <c:v>198.7421875</c:v>
                </c:pt>
                <c:pt idx="77470">
                  <c:v>198.74479166666666</c:v>
                </c:pt>
                <c:pt idx="77471">
                  <c:v>198.74739583333334</c:v>
                </c:pt>
                <c:pt idx="77472">
                  <c:v>198.75</c:v>
                </c:pt>
                <c:pt idx="77473">
                  <c:v>198.75260416666666</c:v>
                </c:pt>
                <c:pt idx="77474">
                  <c:v>198.75520833333334</c:v>
                </c:pt>
                <c:pt idx="77475">
                  <c:v>198.7578125</c:v>
                </c:pt>
                <c:pt idx="77476">
                  <c:v>198.76041666666666</c:v>
                </c:pt>
                <c:pt idx="77477">
                  <c:v>198.76302083333334</c:v>
                </c:pt>
                <c:pt idx="77478">
                  <c:v>198.765625</c:v>
                </c:pt>
                <c:pt idx="77479">
                  <c:v>198.76822916666666</c:v>
                </c:pt>
                <c:pt idx="77480">
                  <c:v>198.77083333333334</c:v>
                </c:pt>
                <c:pt idx="77481">
                  <c:v>198.7734375</c:v>
                </c:pt>
                <c:pt idx="77482">
                  <c:v>198.77604166666666</c:v>
                </c:pt>
                <c:pt idx="77483">
                  <c:v>198.77864583333334</c:v>
                </c:pt>
                <c:pt idx="77484">
                  <c:v>198.78125</c:v>
                </c:pt>
                <c:pt idx="77485">
                  <c:v>198.78385416666666</c:v>
                </c:pt>
                <c:pt idx="77486">
                  <c:v>198.78645833333334</c:v>
                </c:pt>
                <c:pt idx="77487">
                  <c:v>198.7890625</c:v>
                </c:pt>
                <c:pt idx="77488">
                  <c:v>198.79166666666666</c:v>
                </c:pt>
                <c:pt idx="77489">
                  <c:v>198.79427083333334</c:v>
                </c:pt>
                <c:pt idx="77490">
                  <c:v>198.796875</c:v>
                </c:pt>
                <c:pt idx="77491">
                  <c:v>198.79947916666666</c:v>
                </c:pt>
                <c:pt idx="77492">
                  <c:v>198.80208333333334</c:v>
                </c:pt>
                <c:pt idx="77493">
                  <c:v>198.8046875</c:v>
                </c:pt>
                <c:pt idx="77494">
                  <c:v>198.80729166666666</c:v>
                </c:pt>
                <c:pt idx="77495">
                  <c:v>198.80989583333334</c:v>
                </c:pt>
                <c:pt idx="77496">
                  <c:v>198.8125</c:v>
                </c:pt>
                <c:pt idx="77497">
                  <c:v>198.81510416666666</c:v>
                </c:pt>
                <c:pt idx="77498">
                  <c:v>198.81770833333334</c:v>
                </c:pt>
                <c:pt idx="77499">
                  <c:v>198.8203125</c:v>
                </c:pt>
                <c:pt idx="77500">
                  <c:v>198.82291666666666</c:v>
                </c:pt>
                <c:pt idx="77501">
                  <c:v>198.82552083333334</c:v>
                </c:pt>
                <c:pt idx="77502">
                  <c:v>198.828125</c:v>
                </c:pt>
                <c:pt idx="77503">
                  <c:v>198.83072916666666</c:v>
                </c:pt>
                <c:pt idx="77504">
                  <c:v>198.83333333333334</c:v>
                </c:pt>
                <c:pt idx="77505">
                  <c:v>198.8359375</c:v>
                </c:pt>
                <c:pt idx="77506">
                  <c:v>198.83854166666666</c:v>
                </c:pt>
                <c:pt idx="77507">
                  <c:v>198.84114583333334</c:v>
                </c:pt>
                <c:pt idx="77508">
                  <c:v>198.84375</c:v>
                </c:pt>
                <c:pt idx="77509">
                  <c:v>198.84635416666666</c:v>
                </c:pt>
                <c:pt idx="77510">
                  <c:v>198.84895833333334</c:v>
                </c:pt>
                <c:pt idx="77511">
                  <c:v>198.8515625</c:v>
                </c:pt>
                <c:pt idx="77512">
                  <c:v>198.85416666666666</c:v>
                </c:pt>
                <c:pt idx="77513">
                  <c:v>198.85677083333334</c:v>
                </c:pt>
                <c:pt idx="77514">
                  <c:v>198.859375</c:v>
                </c:pt>
                <c:pt idx="77515">
                  <c:v>198.86197916666666</c:v>
                </c:pt>
                <c:pt idx="77516">
                  <c:v>198.86458333333334</c:v>
                </c:pt>
                <c:pt idx="77517">
                  <c:v>198.8671875</c:v>
                </c:pt>
                <c:pt idx="77518">
                  <c:v>198.86979166666666</c:v>
                </c:pt>
                <c:pt idx="77519">
                  <c:v>198.87239583333334</c:v>
                </c:pt>
                <c:pt idx="77520">
                  <c:v>198.875</c:v>
                </c:pt>
                <c:pt idx="77521">
                  <c:v>198.87760416666666</c:v>
                </c:pt>
                <c:pt idx="77522">
                  <c:v>198.88020833333334</c:v>
                </c:pt>
                <c:pt idx="77523">
                  <c:v>198.8828125</c:v>
                </c:pt>
                <c:pt idx="77524">
                  <c:v>198.88541666666666</c:v>
                </c:pt>
                <c:pt idx="77525">
                  <c:v>198.88802083333334</c:v>
                </c:pt>
                <c:pt idx="77526">
                  <c:v>198.890625</c:v>
                </c:pt>
                <c:pt idx="77527">
                  <c:v>198.89322916666666</c:v>
                </c:pt>
                <c:pt idx="77528">
                  <c:v>198.89583333333334</c:v>
                </c:pt>
                <c:pt idx="77529">
                  <c:v>198.8984375</c:v>
                </c:pt>
                <c:pt idx="77530">
                  <c:v>198.90104166666666</c:v>
                </c:pt>
                <c:pt idx="77531">
                  <c:v>198.90364583333334</c:v>
                </c:pt>
                <c:pt idx="77532">
                  <c:v>198.90625</c:v>
                </c:pt>
                <c:pt idx="77533">
                  <c:v>198.90885416666666</c:v>
                </c:pt>
                <c:pt idx="77534">
                  <c:v>198.91145833333334</c:v>
                </c:pt>
                <c:pt idx="77535">
                  <c:v>198.9140625</c:v>
                </c:pt>
                <c:pt idx="77536">
                  <c:v>198.91666666666666</c:v>
                </c:pt>
                <c:pt idx="77537">
                  <c:v>198.91927083333334</c:v>
                </c:pt>
                <c:pt idx="77538">
                  <c:v>198.921875</c:v>
                </c:pt>
                <c:pt idx="77539">
                  <c:v>198.92447916666666</c:v>
                </c:pt>
                <c:pt idx="77540">
                  <c:v>198.92708333333334</c:v>
                </c:pt>
                <c:pt idx="77541">
                  <c:v>198.9296875</c:v>
                </c:pt>
                <c:pt idx="77542">
                  <c:v>198.93229166666666</c:v>
                </c:pt>
                <c:pt idx="77543">
                  <c:v>198.93489583333334</c:v>
                </c:pt>
                <c:pt idx="77544">
                  <c:v>198.9375</c:v>
                </c:pt>
                <c:pt idx="77545">
                  <c:v>198.94010416666666</c:v>
                </c:pt>
                <c:pt idx="77546">
                  <c:v>198.94270833333334</c:v>
                </c:pt>
                <c:pt idx="77547">
                  <c:v>198.9453125</c:v>
                </c:pt>
                <c:pt idx="77548">
                  <c:v>198.94791666666666</c:v>
                </c:pt>
                <c:pt idx="77549">
                  <c:v>198.95052083333334</c:v>
                </c:pt>
                <c:pt idx="77550">
                  <c:v>198.953125</c:v>
                </c:pt>
                <c:pt idx="77551">
                  <c:v>198.95572916666666</c:v>
                </c:pt>
                <c:pt idx="77552">
                  <c:v>198.95833333333334</c:v>
                </c:pt>
                <c:pt idx="77553">
                  <c:v>198.9609375</c:v>
                </c:pt>
                <c:pt idx="77554">
                  <c:v>198.96354166666666</c:v>
                </c:pt>
                <c:pt idx="77555">
                  <c:v>198.96614583333334</c:v>
                </c:pt>
                <c:pt idx="77556">
                  <c:v>198.96875</c:v>
                </c:pt>
                <c:pt idx="77557">
                  <c:v>198.97135416666666</c:v>
                </c:pt>
                <c:pt idx="77558">
                  <c:v>198.97395833333334</c:v>
                </c:pt>
                <c:pt idx="77559">
                  <c:v>198.9765625</c:v>
                </c:pt>
                <c:pt idx="77560">
                  <c:v>198.97916666666666</c:v>
                </c:pt>
                <c:pt idx="77561">
                  <c:v>198.98177083333334</c:v>
                </c:pt>
                <c:pt idx="77562">
                  <c:v>198.984375</c:v>
                </c:pt>
                <c:pt idx="77563">
                  <c:v>198.98697916666666</c:v>
                </c:pt>
                <c:pt idx="77564">
                  <c:v>198.98958333333334</c:v>
                </c:pt>
                <c:pt idx="77565">
                  <c:v>198.9921875</c:v>
                </c:pt>
                <c:pt idx="77566">
                  <c:v>198.99479166666666</c:v>
                </c:pt>
                <c:pt idx="77567">
                  <c:v>198.99739583333334</c:v>
                </c:pt>
                <c:pt idx="77568">
                  <c:v>199</c:v>
                </c:pt>
                <c:pt idx="77569">
                  <c:v>199.00260416666666</c:v>
                </c:pt>
                <c:pt idx="77570">
                  <c:v>199.00520833333334</c:v>
                </c:pt>
                <c:pt idx="77571">
                  <c:v>199.0078125</c:v>
                </c:pt>
                <c:pt idx="77572">
                  <c:v>199.01041666666666</c:v>
                </c:pt>
                <c:pt idx="77573">
                  <c:v>199.01302083333334</c:v>
                </c:pt>
                <c:pt idx="77574">
                  <c:v>199.015625</c:v>
                </c:pt>
                <c:pt idx="77575">
                  <c:v>199.01822916666666</c:v>
                </c:pt>
                <c:pt idx="77576">
                  <c:v>199.02083333333334</c:v>
                </c:pt>
                <c:pt idx="77577">
                  <c:v>199.0234375</c:v>
                </c:pt>
                <c:pt idx="77578">
                  <c:v>199.02604166666666</c:v>
                </c:pt>
                <c:pt idx="77579">
                  <c:v>199.02864583333334</c:v>
                </c:pt>
                <c:pt idx="77580">
                  <c:v>199.03125</c:v>
                </c:pt>
                <c:pt idx="77581">
                  <c:v>199.03385416666666</c:v>
                </c:pt>
                <c:pt idx="77582">
                  <c:v>199.03645833333334</c:v>
                </c:pt>
                <c:pt idx="77583">
                  <c:v>199.0390625</c:v>
                </c:pt>
                <c:pt idx="77584">
                  <c:v>199.04166666666666</c:v>
                </c:pt>
                <c:pt idx="77585">
                  <c:v>199.04427083333334</c:v>
                </c:pt>
                <c:pt idx="77586">
                  <c:v>199.046875</c:v>
                </c:pt>
                <c:pt idx="77587">
                  <c:v>199.04947916666666</c:v>
                </c:pt>
                <c:pt idx="77588">
                  <c:v>199.05208333333334</c:v>
                </c:pt>
                <c:pt idx="77589">
                  <c:v>199.0546875</c:v>
                </c:pt>
                <c:pt idx="77590">
                  <c:v>199.05729166666666</c:v>
                </c:pt>
                <c:pt idx="77591">
                  <c:v>199.05989583333334</c:v>
                </c:pt>
                <c:pt idx="77592">
                  <c:v>199.0625</c:v>
                </c:pt>
                <c:pt idx="77593">
                  <c:v>199.06510416666666</c:v>
                </c:pt>
                <c:pt idx="77594">
                  <c:v>199.06770833333334</c:v>
                </c:pt>
                <c:pt idx="77595">
                  <c:v>199.0703125</c:v>
                </c:pt>
                <c:pt idx="77596">
                  <c:v>199.07291666666666</c:v>
                </c:pt>
                <c:pt idx="77597">
                  <c:v>199.07552083333334</c:v>
                </c:pt>
                <c:pt idx="77598">
                  <c:v>199.078125</c:v>
                </c:pt>
                <c:pt idx="77599">
                  <c:v>199.08072916666666</c:v>
                </c:pt>
                <c:pt idx="77600">
                  <c:v>199.08333333333334</c:v>
                </c:pt>
                <c:pt idx="77601">
                  <c:v>199.0859375</c:v>
                </c:pt>
                <c:pt idx="77602">
                  <c:v>199.08854166666666</c:v>
                </c:pt>
                <c:pt idx="77603">
                  <c:v>199.09114583333334</c:v>
                </c:pt>
                <c:pt idx="77604">
                  <c:v>199.09375</c:v>
                </c:pt>
                <c:pt idx="77605">
                  <c:v>199.09635416666666</c:v>
                </c:pt>
                <c:pt idx="77606">
                  <c:v>199.09895833333334</c:v>
                </c:pt>
                <c:pt idx="77607">
                  <c:v>199.1015625</c:v>
                </c:pt>
                <c:pt idx="77608">
                  <c:v>199.10416666666666</c:v>
                </c:pt>
                <c:pt idx="77609">
                  <c:v>199.10677083333334</c:v>
                </c:pt>
                <c:pt idx="77610">
                  <c:v>199.109375</c:v>
                </c:pt>
                <c:pt idx="77611">
                  <c:v>199.11197916666666</c:v>
                </c:pt>
                <c:pt idx="77612">
                  <c:v>199.11458333333334</c:v>
                </c:pt>
                <c:pt idx="77613">
                  <c:v>199.1171875</c:v>
                </c:pt>
                <c:pt idx="77614">
                  <c:v>199.11979166666666</c:v>
                </c:pt>
                <c:pt idx="77615">
                  <c:v>199.12239583333334</c:v>
                </c:pt>
                <c:pt idx="77616">
                  <c:v>199.125</c:v>
                </c:pt>
                <c:pt idx="77617">
                  <c:v>199.12760416666666</c:v>
                </c:pt>
                <c:pt idx="77618">
                  <c:v>199.13020833333334</c:v>
                </c:pt>
                <c:pt idx="77619">
                  <c:v>199.1328125</c:v>
                </c:pt>
                <c:pt idx="77620">
                  <c:v>199.13541666666666</c:v>
                </c:pt>
                <c:pt idx="77621">
                  <c:v>199.13802083333334</c:v>
                </c:pt>
                <c:pt idx="77622">
                  <c:v>199.140625</c:v>
                </c:pt>
                <c:pt idx="77623">
                  <c:v>199.14322916666666</c:v>
                </c:pt>
                <c:pt idx="77624">
                  <c:v>199.14583333333334</c:v>
                </c:pt>
                <c:pt idx="77625">
                  <c:v>199.1484375</c:v>
                </c:pt>
                <c:pt idx="77626">
                  <c:v>199.15104166666666</c:v>
                </c:pt>
                <c:pt idx="77627">
                  <c:v>199.15364583333334</c:v>
                </c:pt>
                <c:pt idx="77628">
                  <c:v>199.15625</c:v>
                </c:pt>
                <c:pt idx="77629">
                  <c:v>199.15885416666666</c:v>
                </c:pt>
                <c:pt idx="77630">
                  <c:v>199.16145833333334</c:v>
                </c:pt>
                <c:pt idx="77631">
                  <c:v>199.1640625</c:v>
                </c:pt>
                <c:pt idx="77632">
                  <c:v>199.16666666666666</c:v>
                </c:pt>
                <c:pt idx="77633">
                  <c:v>199.16927083333334</c:v>
                </c:pt>
                <c:pt idx="77634">
                  <c:v>199.171875</c:v>
                </c:pt>
                <c:pt idx="77635">
                  <c:v>199.17447916666666</c:v>
                </c:pt>
                <c:pt idx="77636">
                  <c:v>199.17708333333334</c:v>
                </c:pt>
                <c:pt idx="77637">
                  <c:v>199.1796875</c:v>
                </c:pt>
                <c:pt idx="77638">
                  <c:v>199.18229166666666</c:v>
                </c:pt>
                <c:pt idx="77639">
                  <c:v>199.18489583333334</c:v>
                </c:pt>
                <c:pt idx="77640">
                  <c:v>199.1875</c:v>
                </c:pt>
                <c:pt idx="77641">
                  <c:v>199.19010416666666</c:v>
                </c:pt>
                <c:pt idx="77642">
                  <c:v>199.19270833333334</c:v>
                </c:pt>
                <c:pt idx="77643">
                  <c:v>199.1953125</c:v>
                </c:pt>
                <c:pt idx="77644">
                  <c:v>199.19791666666666</c:v>
                </c:pt>
                <c:pt idx="77645">
                  <c:v>199.20052083333334</c:v>
                </c:pt>
                <c:pt idx="77646">
                  <c:v>199.203125</c:v>
                </c:pt>
                <c:pt idx="77647">
                  <c:v>199.20572916666666</c:v>
                </c:pt>
                <c:pt idx="77648">
                  <c:v>199.20833333333334</c:v>
                </c:pt>
                <c:pt idx="77649">
                  <c:v>199.2109375</c:v>
                </c:pt>
                <c:pt idx="77650">
                  <c:v>199.21354166666666</c:v>
                </c:pt>
                <c:pt idx="77651">
                  <c:v>199.21614583333334</c:v>
                </c:pt>
                <c:pt idx="77652">
                  <c:v>199.21875</c:v>
                </c:pt>
                <c:pt idx="77653">
                  <c:v>199.22135416666666</c:v>
                </c:pt>
                <c:pt idx="77654">
                  <c:v>199.22395833333334</c:v>
                </c:pt>
                <c:pt idx="77655">
                  <c:v>199.2265625</c:v>
                </c:pt>
                <c:pt idx="77656">
                  <c:v>199.22916666666666</c:v>
                </c:pt>
                <c:pt idx="77657">
                  <c:v>199.23177083333334</c:v>
                </c:pt>
                <c:pt idx="77658">
                  <c:v>199.234375</c:v>
                </c:pt>
                <c:pt idx="77659">
                  <c:v>199.23697916666666</c:v>
                </c:pt>
                <c:pt idx="77660">
                  <c:v>199.23958333333334</c:v>
                </c:pt>
                <c:pt idx="77661">
                  <c:v>199.2421875</c:v>
                </c:pt>
                <c:pt idx="77662">
                  <c:v>199.24479166666666</c:v>
                </c:pt>
                <c:pt idx="77663">
                  <c:v>199.24739583333334</c:v>
                </c:pt>
                <c:pt idx="77664">
                  <c:v>199.25</c:v>
                </c:pt>
                <c:pt idx="77665">
                  <c:v>199.25260416666666</c:v>
                </c:pt>
                <c:pt idx="77666">
                  <c:v>199.25520833333334</c:v>
                </c:pt>
                <c:pt idx="77667">
                  <c:v>199.2578125</c:v>
                </c:pt>
                <c:pt idx="77668">
                  <c:v>199.26041666666666</c:v>
                </c:pt>
                <c:pt idx="77669">
                  <c:v>199.26302083333334</c:v>
                </c:pt>
                <c:pt idx="77670">
                  <c:v>199.265625</c:v>
                </c:pt>
                <c:pt idx="77671">
                  <c:v>199.26822916666666</c:v>
                </c:pt>
                <c:pt idx="77672">
                  <c:v>199.27083333333334</c:v>
                </c:pt>
                <c:pt idx="77673">
                  <c:v>199.2734375</c:v>
                </c:pt>
                <c:pt idx="77674">
                  <c:v>199.27604166666666</c:v>
                </c:pt>
                <c:pt idx="77675">
                  <c:v>199.27864583333334</c:v>
                </c:pt>
                <c:pt idx="77676">
                  <c:v>199.28125</c:v>
                </c:pt>
                <c:pt idx="77677">
                  <c:v>199.28385416666666</c:v>
                </c:pt>
                <c:pt idx="77678">
                  <c:v>199.28645833333334</c:v>
                </c:pt>
                <c:pt idx="77679">
                  <c:v>199.2890625</c:v>
                </c:pt>
                <c:pt idx="77680">
                  <c:v>199.29166666666666</c:v>
                </c:pt>
                <c:pt idx="77681">
                  <c:v>199.29427083333334</c:v>
                </c:pt>
                <c:pt idx="77682">
                  <c:v>199.296875</c:v>
                </c:pt>
                <c:pt idx="77683">
                  <c:v>199.29947916666666</c:v>
                </c:pt>
                <c:pt idx="77684">
                  <c:v>199.30208333333334</c:v>
                </c:pt>
                <c:pt idx="77685">
                  <c:v>199.3046875</c:v>
                </c:pt>
                <c:pt idx="77686">
                  <c:v>199.30729166666666</c:v>
                </c:pt>
                <c:pt idx="77687">
                  <c:v>199.30989583333334</c:v>
                </c:pt>
                <c:pt idx="77688">
                  <c:v>199.3125</c:v>
                </c:pt>
                <c:pt idx="77689">
                  <c:v>199.31510416666666</c:v>
                </c:pt>
                <c:pt idx="77690">
                  <c:v>199.31770833333334</c:v>
                </c:pt>
                <c:pt idx="77691">
                  <c:v>199.3203125</c:v>
                </c:pt>
                <c:pt idx="77692">
                  <c:v>199.32291666666666</c:v>
                </c:pt>
                <c:pt idx="77693">
                  <c:v>199.32552083333334</c:v>
                </c:pt>
                <c:pt idx="77694">
                  <c:v>199.328125</c:v>
                </c:pt>
                <c:pt idx="77695">
                  <c:v>199.33072916666666</c:v>
                </c:pt>
                <c:pt idx="77696">
                  <c:v>199.33333333333334</c:v>
                </c:pt>
                <c:pt idx="77697">
                  <c:v>199.3359375</c:v>
                </c:pt>
                <c:pt idx="77698">
                  <c:v>199.33854166666666</c:v>
                </c:pt>
                <c:pt idx="77699">
                  <c:v>199.34114583333334</c:v>
                </c:pt>
                <c:pt idx="77700">
                  <c:v>199.34375</c:v>
                </c:pt>
                <c:pt idx="77701">
                  <c:v>199.34635416666666</c:v>
                </c:pt>
                <c:pt idx="77702">
                  <c:v>199.34895833333334</c:v>
                </c:pt>
                <c:pt idx="77703">
                  <c:v>199.3515625</c:v>
                </c:pt>
                <c:pt idx="77704">
                  <c:v>199.35416666666666</c:v>
                </c:pt>
                <c:pt idx="77705">
                  <c:v>199.35677083333334</c:v>
                </c:pt>
                <c:pt idx="77706">
                  <c:v>199.359375</c:v>
                </c:pt>
                <c:pt idx="77707">
                  <c:v>199.36197916666666</c:v>
                </c:pt>
                <c:pt idx="77708">
                  <c:v>199.36458333333334</c:v>
                </c:pt>
                <c:pt idx="77709">
                  <c:v>199.3671875</c:v>
                </c:pt>
                <c:pt idx="77710">
                  <c:v>199.36979166666666</c:v>
                </c:pt>
                <c:pt idx="77711">
                  <c:v>199.37239583333334</c:v>
                </c:pt>
                <c:pt idx="77712">
                  <c:v>199.375</c:v>
                </c:pt>
                <c:pt idx="77713">
                  <c:v>199.37760416666666</c:v>
                </c:pt>
                <c:pt idx="77714">
                  <c:v>199.38020833333334</c:v>
                </c:pt>
                <c:pt idx="77715">
                  <c:v>199.3828125</c:v>
                </c:pt>
                <c:pt idx="77716">
                  <c:v>199.38541666666666</c:v>
                </c:pt>
                <c:pt idx="77717">
                  <c:v>199.38802083333334</c:v>
                </c:pt>
                <c:pt idx="77718">
                  <c:v>199.390625</c:v>
                </c:pt>
                <c:pt idx="77719">
                  <c:v>199.39322916666666</c:v>
                </c:pt>
                <c:pt idx="77720">
                  <c:v>199.39583333333334</c:v>
                </c:pt>
                <c:pt idx="77721">
                  <c:v>199.3984375</c:v>
                </c:pt>
                <c:pt idx="77722">
                  <c:v>199.40104166666666</c:v>
                </c:pt>
                <c:pt idx="77723">
                  <c:v>199.40364583333334</c:v>
                </c:pt>
                <c:pt idx="77724">
                  <c:v>199.40625</c:v>
                </c:pt>
                <c:pt idx="77725">
                  <c:v>199.40885416666666</c:v>
                </c:pt>
                <c:pt idx="77726">
                  <c:v>199.41145833333334</c:v>
                </c:pt>
                <c:pt idx="77727">
                  <c:v>199.4140625</c:v>
                </c:pt>
                <c:pt idx="77728">
                  <c:v>199.41666666666666</c:v>
                </c:pt>
                <c:pt idx="77729">
                  <c:v>199.41927083333334</c:v>
                </c:pt>
                <c:pt idx="77730">
                  <c:v>199.421875</c:v>
                </c:pt>
                <c:pt idx="77731">
                  <c:v>199.42447916666666</c:v>
                </c:pt>
                <c:pt idx="77732">
                  <c:v>199.42708333333334</c:v>
                </c:pt>
                <c:pt idx="77733">
                  <c:v>199.4296875</c:v>
                </c:pt>
                <c:pt idx="77734">
                  <c:v>199.43229166666666</c:v>
                </c:pt>
                <c:pt idx="77735">
                  <c:v>199.43489583333334</c:v>
                </c:pt>
                <c:pt idx="77736">
                  <c:v>199.4375</c:v>
                </c:pt>
                <c:pt idx="77737">
                  <c:v>199.44010416666666</c:v>
                </c:pt>
                <c:pt idx="77738">
                  <c:v>199.44270833333334</c:v>
                </c:pt>
                <c:pt idx="77739">
                  <c:v>199.4453125</c:v>
                </c:pt>
                <c:pt idx="77740">
                  <c:v>199.44791666666666</c:v>
                </c:pt>
                <c:pt idx="77741">
                  <c:v>199.45052083333334</c:v>
                </c:pt>
                <c:pt idx="77742">
                  <c:v>199.453125</c:v>
                </c:pt>
                <c:pt idx="77743">
                  <c:v>199.45572916666666</c:v>
                </c:pt>
                <c:pt idx="77744">
                  <c:v>199.45833333333334</c:v>
                </c:pt>
                <c:pt idx="77745">
                  <c:v>199.4609375</c:v>
                </c:pt>
                <c:pt idx="77746">
                  <c:v>199.46354166666666</c:v>
                </c:pt>
                <c:pt idx="77747">
                  <c:v>199.46614583333334</c:v>
                </c:pt>
                <c:pt idx="77748">
                  <c:v>199.46875</c:v>
                </c:pt>
                <c:pt idx="77749">
                  <c:v>199.47135416666666</c:v>
                </c:pt>
                <c:pt idx="77750">
                  <c:v>199.47395833333334</c:v>
                </c:pt>
                <c:pt idx="77751">
                  <c:v>199.4765625</c:v>
                </c:pt>
                <c:pt idx="77752">
                  <c:v>199.47916666666666</c:v>
                </c:pt>
                <c:pt idx="77753">
                  <c:v>199.48177083333334</c:v>
                </c:pt>
                <c:pt idx="77754">
                  <c:v>199.484375</c:v>
                </c:pt>
                <c:pt idx="77755">
                  <c:v>199.48697916666666</c:v>
                </c:pt>
                <c:pt idx="77756">
                  <c:v>199.48958333333334</c:v>
                </c:pt>
                <c:pt idx="77757">
                  <c:v>199.4921875</c:v>
                </c:pt>
                <c:pt idx="77758">
                  <c:v>199.49479166666666</c:v>
                </c:pt>
                <c:pt idx="77759">
                  <c:v>199.49739583333334</c:v>
                </c:pt>
                <c:pt idx="77760">
                  <c:v>199.5</c:v>
                </c:pt>
                <c:pt idx="77761">
                  <c:v>199.50260416666666</c:v>
                </c:pt>
                <c:pt idx="77762">
                  <c:v>199.50520833333334</c:v>
                </c:pt>
                <c:pt idx="77763">
                  <c:v>199.5078125</c:v>
                </c:pt>
                <c:pt idx="77764">
                  <c:v>199.51041666666666</c:v>
                </c:pt>
                <c:pt idx="77765">
                  <c:v>199.51302083333334</c:v>
                </c:pt>
                <c:pt idx="77766">
                  <c:v>199.515625</c:v>
                </c:pt>
                <c:pt idx="77767">
                  <c:v>199.51822916666666</c:v>
                </c:pt>
                <c:pt idx="77768">
                  <c:v>199.52083333333334</c:v>
                </c:pt>
                <c:pt idx="77769">
                  <c:v>199.5234375</c:v>
                </c:pt>
                <c:pt idx="77770">
                  <c:v>199.52604166666666</c:v>
                </c:pt>
                <c:pt idx="77771">
                  <c:v>199.52864583333334</c:v>
                </c:pt>
                <c:pt idx="77772">
                  <c:v>199.53125</c:v>
                </c:pt>
                <c:pt idx="77773">
                  <c:v>199.53385416666666</c:v>
                </c:pt>
                <c:pt idx="77774">
                  <c:v>199.53645833333334</c:v>
                </c:pt>
                <c:pt idx="77775">
                  <c:v>199.5390625</c:v>
                </c:pt>
                <c:pt idx="77776">
                  <c:v>199.54166666666666</c:v>
                </c:pt>
                <c:pt idx="77777">
                  <c:v>199.54427083333334</c:v>
                </c:pt>
                <c:pt idx="77778">
                  <c:v>199.546875</c:v>
                </c:pt>
                <c:pt idx="77779">
                  <c:v>199.54947916666666</c:v>
                </c:pt>
                <c:pt idx="77780">
                  <c:v>199.55208333333334</c:v>
                </c:pt>
                <c:pt idx="77781">
                  <c:v>199.5546875</c:v>
                </c:pt>
                <c:pt idx="77782">
                  <c:v>199.55729166666666</c:v>
                </c:pt>
                <c:pt idx="77783">
                  <c:v>199.55989583333334</c:v>
                </c:pt>
                <c:pt idx="77784">
                  <c:v>199.5625</c:v>
                </c:pt>
                <c:pt idx="77785">
                  <c:v>199.56510416666666</c:v>
                </c:pt>
                <c:pt idx="77786">
                  <c:v>199.56770833333334</c:v>
                </c:pt>
                <c:pt idx="77787">
                  <c:v>199.5703125</c:v>
                </c:pt>
                <c:pt idx="77788">
                  <c:v>199.57291666666666</c:v>
                </c:pt>
                <c:pt idx="77789">
                  <c:v>199.57552083333334</c:v>
                </c:pt>
                <c:pt idx="77790">
                  <c:v>199.578125</c:v>
                </c:pt>
                <c:pt idx="77791">
                  <c:v>199.58072916666666</c:v>
                </c:pt>
                <c:pt idx="77792">
                  <c:v>199.58333333333334</c:v>
                </c:pt>
                <c:pt idx="77793">
                  <c:v>199.5859375</c:v>
                </c:pt>
                <c:pt idx="77794">
                  <c:v>199.58854166666666</c:v>
                </c:pt>
                <c:pt idx="77795">
                  <c:v>199.59114583333334</c:v>
                </c:pt>
                <c:pt idx="77796">
                  <c:v>199.59375</c:v>
                </c:pt>
                <c:pt idx="77797">
                  <c:v>199.59635416666666</c:v>
                </c:pt>
                <c:pt idx="77798">
                  <c:v>199.59895833333334</c:v>
                </c:pt>
                <c:pt idx="77799">
                  <c:v>199.6015625</c:v>
                </c:pt>
                <c:pt idx="77800">
                  <c:v>199.60416666666666</c:v>
                </c:pt>
                <c:pt idx="77801">
                  <c:v>199.60677083333334</c:v>
                </c:pt>
                <c:pt idx="77802">
                  <c:v>199.609375</c:v>
                </c:pt>
                <c:pt idx="77803">
                  <c:v>199.61197916666666</c:v>
                </c:pt>
                <c:pt idx="77804">
                  <c:v>199.61458333333334</c:v>
                </c:pt>
                <c:pt idx="77805">
                  <c:v>199.6171875</c:v>
                </c:pt>
                <c:pt idx="77806">
                  <c:v>199.61979166666666</c:v>
                </c:pt>
                <c:pt idx="77807">
                  <c:v>199.62239583333334</c:v>
                </c:pt>
                <c:pt idx="77808">
                  <c:v>199.625</c:v>
                </c:pt>
                <c:pt idx="77809">
                  <c:v>199.62760416666666</c:v>
                </c:pt>
                <c:pt idx="77810">
                  <c:v>199.63020833333334</c:v>
                </c:pt>
                <c:pt idx="77811">
                  <c:v>199.6328125</c:v>
                </c:pt>
                <c:pt idx="77812">
                  <c:v>199.63541666666666</c:v>
                </c:pt>
                <c:pt idx="77813">
                  <c:v>199.63802083333334</c:v>
                </c:pt>
                <c:pt idx="77814">
                  <c:v>199.640625</c:v>
                </c:pt>
                <c:pt idx="77815">
                  <c:v>199.64322916666666</c:v>
                </c:pt>
                <c:pt idx="77816">
                  <c:v>199.64583333333334</c:v>
                </c:pt>
                <c:pt idx="77817">
                  <c:v>199.6484375</c:v>
                </c:pt>
                <c:pt idx="77818">
                  <c:v>199.65104166666666</c:v>
                </c:pt>
                <c:pt idx="77819">
                  <c:v>199.65364583333334</c:v>
                </c:pt>
                <c:pt idx="77820">
                  <c:v>199.65625</c:v>
                </c:pt>
                <c:pt idx="77821">
                  <c:v>199.65885416666666</c:v>
                </c:pt>
                <c:pt idx="77822">
                  <c:v>199.66145833333334</c:v>
                </c:pt>
                <c:pt idx="77823">
                  <c:v>199.6640625</c:v>
                </c:pt>
                <c:pt idx="77824">
                  <c:v>199.66666666666666</c:v>
                </c:pt>
                <c:pt idx="77825">
                  <c:v>199.66927083333334</c:v>
                </c:pt>
                <c:pt idx="77826">
                  <c:v>199.671875</c:v>
                </c:pt>
                <c:pt idx="77827">
                  <c:v>199.67447916666666</c:v>
                </c:pt>
                <c:pt idx="77828">
                  <c:v>199.67708333333334</c:v>
                </c:pt>
                <c:pt idx="77829">
                  <c:v>199.6796875</c:v>
                </c:pt>
                <c:pt idx="77830">
                  <c:v>199.68229166666666</c:v>
                </c:pt>
                <c:pt idx="77831">
                  <c:v>199.68489583333334</c:v>
                </c:pt>
                <c:pt idx="77832">
                  <c:v>199.6875</c:v>
                </c:pt>
                <c:pt idx="77833">
                  <c:v>199.69010416666666</c:v>
                </c:pt>
                <c:pt idx="77834">
                  <c:v>199.69270833333334</c:v>
                </c:pt>
                <c:pt idx="77835">
                  <c:v>199.6953125</c:v>
                </c:pt>
                <c:pt idx="77836">
                  <c:v>199.69791666666666</c:v>
                </c:pt>
                <c:pt idx="77837">
                  <c:v>199.70052083333334</c:v>
                </c:pt>
                <c:pt idx="77838">
                  <c:v>199.703125</c:v>
                </c:pt>
                <c:pt idx="77839">
                  <c:v>199.70572916666666</c:v>
                </c:pt>
                <c:pt idx="77840">
                  <c:v>199.70833333333334</c:v>
                </c:pt>
                <c:pt idx="77841">
                  <c:v>199.7109375</c:v>
                </c:pt>
                <c:pt idx="77842">
                  <c:v>199.71354166666666</c:v>
                </c:pt>
                <c:pt idx="77843">
                  <c:v>199.71614583333334</c:v>
                </c:pt>
                <c:pt idx="77844">
                  <c:v>199.71875</c:v>
                </c:pt>
                <c:pt idx="77845">
                  <c:v>199.72135416666666</c:v>
                </c:pt>
                <c:pt idx="77846">
                  <c:v>199.72395833333334</c:v>
                </c:pt>
                <c:pt idx="77847">
                  <c:v>199.7265625</c:v>
                </c:pt>
                <c:pt idx="77848">
                  <c:v>199.72916666666666</c:v>
                </c:pt>
                <c:pt idx="77849">
                  <c:v>199.73177083333334</c:v>
                </c:pt>
                <c:pt idx="77850">
                  <c:v>199.734375</c:v>
                </c:pt>
                <c:pt idx="77851">
                  <c:v>199.73697916666666</c:v>
                </c:pt>
                <c:pt idx="77852">
                  <c:v>199.73958333333334</c:v>
                </c:pt>
                <c:pt idx="77853">
                  <c:v>199.7421875</c:v>
                </c:pt>
                <c:pt idx="77854">
                  <c:v>199.74479166666666</c:v>
                </c:pt>
                <c:pt idx="77855">
                  <c:v>199.74739583333334</c:v>
                </c:pt>
                <c:pt idx="77856">
                  <c:v>199.75</c:v>
                </c:pt>
                <c:pt idx="77857">
                  <c:v>199.75260416666666</c:v>
                </c:pt>
                <c:pt idx="77858">
                  <c:v>199.75520833333334</c:v>
                </c:pt>
                <c:pt idx="77859">
                  <c:v>199.7578125</c:v>
                </c:pt>
                <c:pt idx="77860">
                  <c:v>199.76041666666666</c:v>
                </c:pt>
                <c:pt idx="77861">
                  <c:v>199.76302083333334</c:v>
                </c:pt>
                <c:pt idx="77862">
                  <c:v>199.765625</c:v>
                </c:pt>
                <c:pt idx="77863">
                  <c:v>199.76822916666666</c:v>
                </c:pt>
                <c:pt idx="77864">
                  <c:v>199.77083333333334</c:v>
                </c:pt>
                <c:pt idx="77865">
                  <c:v>199.7734375</c:v>
                </c:pt>
                <c:pt idx="77866">
                  <c:v>199.77604166666666</c:v>
                </c:pt>
                <c:pt idx="77867">
                  <c:v>199.77864583333334</c:v>
                </c:pt>
                <c:pt idx="77868">
                  <c:v>199.78125</c:v>
                </c:pt>
                <c:pt idx="77869">
                  <c:v>199.78385416666666</c:v>
                </c:pt>
                <c:pt idx="77870">
                  <c:v>199.78645833333334</c:v>
                </c:pt>
                <c:pt idx="77871">
                  <c:v>199.7890625</c:v>
                </c:pt>
                <c:pt idx="77872">
                  <c:v>199.79166666666666</c:v>
                </c:pt>
                <c:pt idx="77873">
                  <c:v>199.79427083333334</c:v>
                </c:pt>
                <c:pt idx="77874">
                  <c:v>199.796875</c:v>
                </c:pt>
                <c:pt idx="77875">
                  <c:v>199.79947916666666</c:v>
                </c:pt>
                <c:pt idx="77876">
                  <c:v>199.80208333333334</c:v>
                </c:pt>
                <c:pt idx="77877">
                  <c:v>199.8046875</c:v>
                </c:pt>
                <c:pt idx="77878">
                  <c:v>199.80729166666666</c:v>
                </c:pt>
                <c:pt idx="77879">
                  <c:v>199.80989583333334</c:v>
                </c:pt>
                <c:pt idx="77880">
                  <c:v>199.8125</c:v>
                </c:pt>
                <c:pt idx="77881">
                  <c:v>199.81510416666666</c:v>
                </c:pt>
                <c:pt idx="77882">
                  <c:v>199.81770833333334</c:v>
                </c:pt>
                <c:pt idx="77883">
                  <c:v>199.8203125</c:v>
                </c:pt>
                <c:pt idx="77884">
                  <c:v>199.82291666666666</c:v>
                </c:pt>
                <c:pt idx="77885">
                  <c:v>199.82552083333334</c:v>
                </c:pt>
                <c:pt idx="77886">
                  <c:v>199.828125</c:v>
                </c:pt>
                <c:pt idx="77887">
                  <c:v>199.83072916666666</c:v>
                </c:pt>
                <c:pt idx="77888">
                  <c:v>199.83333333333334</c:v>
                </c:pt>
                <c:pt idx="77889">
                  <c:v>199.8359375</c:v>
                </c:pt>
                <c:pt idx="77890">
                  <c:v>199.83854166666666</c:v>
                </c:pt>
                <c:pt idx="77891">
                  <c:v>199.84114583333334</c:v>
                </c:pt>
                <c:pt idx="77892">
                  <c:v>199.84375</c:v>
                </c:pt>
                <c:pt idx="77893">
                  <c:v>199.84635416666666</c:v>
                </c:pt>
                <c:pt idx="77894">
                  <c:v>199.84895833333334</c:v>
                </c:pt>
                <c:pt idx="77895">
                  <c:v>199.8515625</c:v>
                </c:pt>
                <c:pt idx="77896">
                  <c:v>199.85416666666666</c:v>
                </c:pt>
                <c:pt idx="77897">
                  <c:v>199.85677083333334</c:v>
                </c:pt>
                <c:pt idx="77898">
                  <c:v>199.859375</c:v>
                </c:pt>
                <c:pt idx="77899">
                  <c:v>199.86197916666666</c:v>
                </c:pt>
                <c:pt idx="77900">
                  <c:v>199.86458333333334</c:v>
                </c:pt>
                <c:pt idx="77901">
                  <c:v>199.8671875</c:v>
                </c:pt>
                <c:pt idx="77902">
                  <c:v>199.86979166666666</c:v>
                </c:pt>
                <c:pt idx="77903">
                  <c:v>199.87239583333334</c:v>
                </c:pt>
                <c:pt idx="77904">
                  <c:v>199.875</c:v>
                </c:pt>
                <c:pt idx="77905">
                  <c:v>199.87760416666666</c:v>
                </c:pt>
                <c:pt idx="77906">
                  <c:v>199.88020833333334</c:v>
                </c:pt>
                <c:pt idx="77907">
                  <c:v>199.8828125</c:v>
                </c:pt>
                <c:pt idx="77908">
                  <c:v>199.88541666666666</c:v>
                </c:pt>
                <c:pt idx="77909">
                  <c:v>199.88802083333334</c:v>
                </c:pt>
                <c:pt idx="77910">
                  <c:v>199.890625</c:v>
                </c:pt>
                <c:pt idx="77911">
                  <c:v>199.89322916666666</c:v>
                </c:pt>
                <c:pt idx="77912">
                  <c:v>199.89583333333334</c:v>
                </c:pt>
                <c:pt idx="77913">
                  <c:v>199.8984375</c:v>
                </c:pt>
                <c:pt idx="77914">
                  <c:v>199.90104166666666</c:v>
                </c:pt>
                <c:pt idx="77915">
                  <c:v>199.90364583333334</c:v>
                </c:pt>
                <c:pt idx="77916">
                  <c:v>199.90625</c:v>
                </c:pt>
                <c:pt idx="77917">
                  <c:v>199.90885416666666</c:v>
                </c:pt>
                <c:pt idx="77918">
                  <c:v>199.91145833333334</c:v>
                </c:pt>
                <c:pt idx="77919">
                  <c:v>199.9140625</c:v>
                </c:pt>
                <c:pt idx="77920">
                  <c:v>199.91666666666666</c:v>
                </c:pt>
                <c:pt idx="77921">
                  <c:v>199.91927083333334</c:v>
                </c:pt>
                <c:pt idx="77922">
                  <c:v>199.921875</c:v>
                </c:pt>
                <c:pt idx="77923">
                  <c:v>199.92447916666666</c:v>
                </c:pt>
                <c:pt idx="77924">
                  <c:v>199.92708333333334</c:v>
                </c:pt>
                <c:pt idx="77925">
                  <c:v>199.9296875</c:v>
                </c:pt>
                <c:pt idx="77926">
                  <c:v>199.93229166666666</c:v>
                </c:pt>
                <c:pt idx="77927">
                  <c:v>199.93489583333334</c:v>
                </c:pt>
                <c:pt idx="77928">
                  <c:v>199.9375</c:v>
                </c:pt>
                <c:pt idx="77929">
                  <c:v>199.94010416666666</c:v>
                </c:pt>
                <c:pt idx="77930">
                  <c:v>199.94270833333334</c:v>
                </c:pt>
                <c:pt idx="77931">
                  <c:v>199.9453125</c:v>
                </c:pt>
                <c:pt idx="77932">
                  <c:v>199.94791666666666</c:v>
                </c:pt>
                <c:pt idx="77933">
                  <c:v>199.95052083333334</c:v>
                </c:pt>
                <c:pt idx="77934">
                  <c:v>199.953125</c:v>
                </c:pt>
                <c:pt idx="77935">
                  <c:v>199.95572916666666</c:v>
                </c:pt>
                <c:pt idx="77936">
                  <c:v>199.95833333333334</c:v>
                </c:pt>
                <c:pt idx="77937">
                  <c:v>199.9609375</c:v>
                </c:pt>
                <c:pt idx="77938">
                  <c:v>199.96354166666666</c:v>
                </c:pt>
                <c:pt idx="77939">
                  <c:v>199.96614583333334</c:v>
                </c:pt>
                <c:pt idx="77940">
                  <c:v>199.96875</c:v>
                </c:pt>
                <c:pt idx="77941">
                  <c:v>199.97135416666666</c:v>
                </c:pt>
                <c:pt idx="77942">
                  <c:v>199.97395833333334</c:v>
                </c:pt>
                <c:pt idx="77943">
                  <c:v>199.9765625</c:v>
                </c:pt>
                <c:pt idx="77944">
                  <c:v>199.97916666666666</c:v>
                </c:pt>
                <c:pt idx="77945">
                  <c:v>199.98177083333334</c:v>
                </c:pt>
                <c:pt idx="77946">
                  <c:v>199.984375</c:v>
                </c:pt>
                <c:pt idx="77947">
                  <c:v>199.98697916666666</c:v>
                </c:pt>
                <c:pt idx="77948">
                  <c:v>199.98958333333334</c:v>
                </c:pt>
                <c:pt idx="77949">
                  <c:v>199.9921875</c:v>
                </c:pt>
                <c:pt idx="77950">
                  <c:v>199.99479166666666</c:v>
                </c:pt>
                <c:pt idx="77951">
                  <c:v>199.99739583333334</c:v>
                </c:pt>
                <c:pt idx="77952">
                  <c:v>200</c:v>
                </c:pt>
                <c:pt idx="77953">
                  <c:v>200.00260416666666</c:v>
                </c:pt>
                <c:pt idx="77954">
                  <c:v>200.00520833333334</c:v>
                </c:pt>
                <c:pt idx="77955">
                  <c:v>200.0078125</c:v>
                </c:pt>
                <c:pt idx="77956">
                  <c:v>200.01041666666666</c:v>
                </c:pt>
                <c:pt idx="77957">
                  <c:v>200.01302083333334</c:v>
                </c:pt>
                <c:pt idx="77958">
                  <c:v>200.015625</c:v>
                </c:pt>
                <c:pt idx="77959">
                  <c:v>200.01822916666666</c:v>
                </c:pt>
                <c:pt idx="77960">
                  <c:v>200.02083333333334</c:v>
                </c:pt>
                <c:pt idx="77961">
                  <c:v>200.0234375</c:v>
                </c:pt>
                <c:pt idx="77962">
                  <c:v>200.02604166666666</c:v>
                </c:pt>
                <c:pt idx="77963">
                  <c:v>200.02864583333334</c:v>
                </c:pt>
                <c:pt idx="77964">
                  <c:v>200.03125</c:v>
                </c:pt>
                <c:pt idx="77965">
                  <c:v>200.03385416666666</c:v>
                </c:pt>
                <c:pt idx="77966">
                  <c:v>200.03645833333334</c:v>
                </c:pt>
                <c:pt idx="77967">
                  <c:v>200.0390625</c:v>
                </c:pt>
                <c:pt idx="77968">
                  <c:v>200.04166666666666</c:v>
                </c:pt>
                <c:pt idx="77969">
                  <c:v>200.04427083333334</c:v>
                </c:pt>
                <c:pt idx="77970">
                  <c:v>200.046875</c:v>
                </c:pt>
                <c:pt idx="77971">
                  <c:v>200.04947916666666</c:v>
                </c:pt>
                <c:pt idx="77972">
                  <c:v>200.05208333333334</c:v>
                </c:pt>
                <c:pt idx="77973">
                  <c:v>200.0546875</c:v>
                </c:pt>
                <c:pt idx="77974">
                  <c:v>200.05729166666666</c:v>
                </c:pt>
                <c:pt idx="77975">
                  <c:v>200.05989583333334</c:v>
                </c:pt>
                <c:pt idx="77976">
                  <c:v>200.0625</c:v>
                </c:pt>
                <c:pt idx="77977">
                  <c:v>200.06510416666666</c:v>
                </c:pt>
                <c:pt idx="77978">
                  <c:v>200.06770833333334</c:v>
                </c:pt>
                <c:pt idx="77979">
                  <c:v>200.0703125</c:v>
                </c:pt>
                <c:pt idx="77980">
                  <c:v>200.07291666666666</c:v>
                </c:pt>
                <c:pt idx="77981">
                  <c:v>200.07552083333334</c:v>
                </c:pt>
                <c:pt idx="77982">
                  <c:v>200.078125</c:v>
                </c:pt>
                <c:pt idx="77983">
                  <c:v>200.08072916666666</c:v>
                </c:pt>
                <c:pt idx="77984">
                  <c:v>200.08333333333334</c:v>
                </c:pt>
                <c:pt idx="77985">
                  <c:v>200.0859375</c:v>
                </c:pt>
                <c:pt idx="77986">
                  <c:v>200.08854166666666</c:v>
                </c:pt>
                <c:pt idx="77987">
                  <c:v>200.09114583333334</c:v>
                </c:pt>
                <c:pt idx="77988">
                  <c:v>200.09375</c:v>
                </c:pt>
                <c:pt idx="77989">
                  <c:v>200.09635416666666</c:v>
                </c:pt>
                <c:pt idx="77990">
                  <c:v>200.09895833333334</c:v>
                </c:pt>
                <c:pt idx="77991">
                  <c:v>200.1015625</c:v>
                </c:pt>
                <c:pt idx="77992">
                  <c:v>200.10416666666666</c:v>
                </c:pt>
                <c:pt idx="77993">
                  <c:v>200.10677083333334</c:v>
                </c:pt>
                <c:pt idx="77994">
                  <c:v>200.109375</c:v>
                </c:pt>
                <c:pt idx="77995">
                  <c:v>200.11197916666666</c:v>
                </c:pt>
                <c:pt idx="77996">
                  <c:v>200.11458333333334</c:v>
                </c:pt>
                <c:pt idx="77997">
                  <c:v>200.1171875</c:v>
                </c:pt>
                <c:pt idx="77998">
                  <c:v>200.11979166666666</c:v>
                </c:pt>
                <c:pt idx="77999">
                  <c:v>200.12239583333334</c:v>
                </c:pt>
                <c:pt idx="78000">
                  <c:v>200.125</c:v>
                </c:pt>
                <c:pt idx="78001">
                  <c:v>200.12760416666666</c:v>
                </c:pt>
                <c:pt idx="78002">
                  <c:v>200.13020833333334</c:v>
                </c:pt>
                <c:pt idx="78003">
                  <c:v>200.1328125</c:v>
                </c:pt>
                <c:pt idx="78004">
                  <c:v>200.13541666666666</c:v>
                </c:pt>
                <c:pt idx="78005">
                  <c:v>200.13802083333334</c:v>
                </c:pt>
                <c:pt idx="78006">
                  <c:v>200.140625</c:v>
                </c:pt>
                <c:pt idx="78007">
                  <c:v>200.14322916666666</c:v>
                </c:pt>
                <c:pt idx="78008">
                  <c:v>200.14583333333334</c:v>
                </c:pt>
                <c:pt idx="78009">
                  <c:v>200.1484375</c:v>
                </c:pt>
                <c:pt idx="78010">
                  <c:v>200.15104166666666</c:v>
                </c:pt>
                <c:pt idx="78011">
                  <c:v>200.15364583333334</c:v>
                </c:pt>
                <c:pt idx="78012">
                  <c:v>200.15625</c:v>
                </c:pt>
                <c:pt idx="78013">
                  <c:v>200.15885416666666</c:v>
                </c:pt>
                <c:pt idx="78014">
                  <c:v>200.16145833333334</c:v>
                </c:pt>
                <c:pt idx="78015">
                  <c:v>200.1640625</c:v>
                </c:pt>
                <c:pt idx="78016">
                  <c:v>200.16666666666666</c:v>
                </c:pt>
                <c:pt idx="78017">
                  <c:v>200.16927083333334</c:v>
                </c:pt>
                <c:pt idx="78018">
                  <c:v>200.171875</c:v>
                </c:pt>
                <c:pt idx="78019">
                  <c:v>200.17447916666666</c:v>
                </c:pt>
                <c:pt idx="78020">
                  <c:v>200.17708333333334</c:v>
                </c:pt>
                <c:pt idx="78021">
                  <c:v>200.1796875</c:v>
                </c:pt>
                <c:pt idx="78022">
                  <c:v>200.18229166666666</c:v>
                </c:pt>
                <c:pt idx="78023">
                  <c:v>200.18489583333334</c:v>
                </c:pt>
                <c:pt idx="78024">
                  <c:v>200.1875</c:v>
                </c:pt>
                <c:pt idx="78025">
                  <c:v>200.19010416666666</c:v>
                </c:pt>
                <c:pt idx="78026">
                  <c:v>200.19270833333334</c:v>
                </c:pt>
                <c:pt idx="78027">
                  <c:v>200.1953125</c:v>
                </c:pt>
                <c:pt idx="78028">
                  <c:v>200.19791666666666</c:v>
                </c:pt>
                <c:pt idx="78029">
                  <c:v>200.20052083333334</c:v>
                </c:pt>
                <c:pt idx="78030">
                  <c:v>200.203125</c:v>
                </c:pt>
                <c:pt idx="78031">
                  <c:v>200.20572916666666</c:v>
                </c:pt>
                <c:pt idx="78032">
                  <c:v>200.20833333333334</c:v>
                </c:pt>
                <c:pt idx="78033">
                  <c:v>200.2109375</c:v>
                </c:pt>
                <c:pt idx="78034">
                  <c:v>200.21354166666666</c:v>
                </c:pt>
                <c:pt idx="78035">
                  <c:v>200.21614583333334</c:v>
                </c:pt>
                <c:pt idx="78036">
                  <c:v>200.21875</c:v>
                </c:pt>
                <c:pt idx="78037">
                  <c:v>200.22135416666666</c:v>
                </c:pt>
                <c:pt idx="78038">
                  <c:v>200.22395833333334</c:v>
                </c:pt>
                <c:pt idx="78039">
                  <c:v>200.2265625</c:v>
                </c:pt>
                <c:pt idx="78040">
                  <c:v>200.22916666666666</c:v>
                </c:pt>
                <c:pt idx="78041">
                  <c:v>200.23177083333334</c:v>
                </c:pt>
                <c:pt idx="78042">
                  <c:v>200.234375</c:v>
                </c:pt>
                <c:pt idx="78043">
                  <c:v>200.23697916666666</c:v>
                </c:pt>
                <c:pt idx="78044">
                  <c:v>200.23958333333334</c:v>
                </c:pt>
                <c:pt idx="78045">
                  <c:v>200.2421875</c:v>
                </c:pt>
                <c:pt idx="78046">
                  <c:v>200.24479166666666</c:v>
                </c:pt>
                <c:pt idx="78047">
                  <c:v>200.24739583333334</c:v>
                </c:pt>
                <c:pt idx="78048">
                  <c:v>200.25</c:v>
                </c:pt>
                <c:pt idx="78049">
                  <c:v>200.25260416666666</c:v>
                </c:pt>
                <c:pt idx="78050">
                  <c:v>200.25520833333334</c:v>
                </c:pt>
                <c:pt idx="78051">
                  <c:v>200.2578125</c:v>
                </c:pt>
                <c:pt idx="78052">
                  <c:v>200.26041666666666</c:v>
                </c:pt>
                <c:pt idx="78053">
                  <c:v>200.26302083333334</c:v>
                </c:pt>
                <c:pt idx="78054">
                  <c:v>200.265625</c:v>
                </c:pt>
                <c:pt idx="78055">
                  <c:v>200.26822916666666</c:v>
                </c:pt>
                <c:pt idx="78056">
                  <c:v>200.27083333333334</c:v>
                </c:pt>
                <c:pt idx="78057">
                  <c:v>200.2734375</c:v>
                </c:pt>
                <c:pt idx="78058">
                  <c:v>200.27604166666666</c:v>
                </c:pt>
                <c:pt idx="78059">
                  <c:v>200.27864583333334</c:v>
                </c:pt>
                <c:pt idx="78060">
                  <c:v>200.28125</c:v>
                </c:pt>
                <c:pt idx="78061">
                  <c:v>200.28385416666666</c:v>
                </c:pt>
                <c:pt idx="78062">
                  <c:v>200.28645833333334</c:v>
                </c:pt>
                <c:pt idx="78063">
                  <c:v>200.2890625</c:v>
                </c:pt>
                <c:pt idx="78064">
                  <c:v>200.29166666666666</c:v>
                </c:pt>
                <c:pt idx="78065">
                  <c:v>200.29427083333334</c:v>
                </c:pt>
                <c:pt idx="78066">
                  <c:v>200.296875</c:v>
                </c:pt>
                <c:pt idx="78067">
                  <c:v>200.29947916666666</c:v>
                </c:pt>
                <c:pt idx="78068">
                  <c:v>200.30208333333334</c:v>
                </c:pt>
                <c:pt idx="78069">
                  <c:v>200.3046875</c:v>
                </c:pt>
                <c:pt idx="78070">
                  <c:v>200.30729166666666</c:v>
                </c:pt>
                <c:pt idx="78071">
                  <c:v>200.30989583333334</c:v>
                </c:pt>
                <c:pt idx="78072">
                  <c:v>200.3125</c:v>
                </c:pt>
                <c:pt idx="78073">
                  <c:v>200.31510416666666</c:v>
                </c:pt>
                <c:pt idx="78074">
                  <c:v>200.31770833333334</c:v>
                </c:pt>
                <c:pt idx="78075">
                  <c:v>200.3203125</c:v>
                </c:pt>
                <c:pt idx="78076">
                  <c:v>200.32291666666666</c:v>
                </c:pt>
                <c:pt idx="78077">
                  <c:v>200.32552083333334</c:v>
                </c:pt>
                <c:pt idx="78078">
                  <c:v>200.328125</c:v>
                </c:pt>
                <c:pt idx="78079">
                  <c:v>200.33072916666666</c:v>
                </c:pt>
                <c:pt idx="78080">
                  <c:v>200.33333333333334</c:v>
                </c:pt>
                <c:pt idx="78081">
                  <c:v>200.3359375</c:v>
                </c:pt>
                <c:pt idx="78082">
                  <c:v>200.33854166666666</c:v>
                </c:pt>
                <c:pt idx="78083">
                  <c:v>200.34114583333334</c:v>
                </c:pt>
                <c:pt idx="78084">
                  <c:v>200.34375</c:v>
                </c:pt>
                <c:pt idx="78085">
                  <c:v>200.34635416666666</c:v>
                </c:pt>
                <c:pt idx="78086">
                  <c:v>200.34895833333334</c:v>
                </c:pt>
                <c:pt idx="78087">
                  <c:v>200.3515625</c:v>
                </c:pt>
                <c:pt idx="78088">
                  <c:v>200.35416666666666</c:v>
                </c:pt>
                <c:pt idx="78089">
                  <c:v>200.35677083333334</c:v>
                </c:pt>
                <c:pt idx="78090">
                  <c:v>200.359375</c:v>
                </c:pt>
                <c:pt idx="78091">
                  <c:v>200.36197916666666</c:v>
                </c:pt>
                <c:pt idx="78092">
                  <c:v>200.36458333333334</c:v>
                </c:pt>
                <c:pt idx="78093">
                  <c:v>200.3671875</c:v>
                </c:pt>
                <c:pt idx="78094">
                  <c:v>200.36979166666666</c:v>
                </c:pt>
                <c:pt idx="78095">
                  <c:v>200.37239583333334</c:v>
                </c:pt>
                <c:pt idx="78096">
                  <c:v>200.375</c:v>
                </c:pt>
                <c:pt idx="78097">
                  <c:v>200.37760416666666</c:v>
                </c:pt>
                <c:pt idx="78098">
                  <c:v>200.38020833333334</c:v>
                </c:pt>
                <c:pt idx="78099">
                  <c:v>200.3828125</c:v>
                </c:pt>
                <c:pt idx="78100">
                  <c:v>200.38541666666666</c:v>
                </c:pt>
                <c:pt idx="78101">
                  <c:v>200.38802083333334</c:v>
                </c:pt>
                <c:pt idx="78102">
                  <c:v>200.390625</c:v>
                </c:pt>
                <c:pt idx="78103">
                  <c:v>200.39322916666666</c:v>
                </c:pt>
                <c:pt idx="78104">
                  <c:v>200.39583333333334</c:v>
                </c:pt>
                <c:pt idx="78105">
                  <c:v>200.3984375</c:v>
                </c:pt>
                <c:pt idx="78106">
                  <c:v>200.40104166666666</c:v>
                </c:pt>
                <c:pt idx="78107">
                  <c:v>200.40364583333334</c:v>
                </c:pt>
                <c:pt idx="78108">
                  <c:v>200.40625</c:v>
                </c:pt>
                <c:pt idx="78109">
                  <c:v>200.40885416666666</c:v>
                </c:pt>
                <c:pt idx="78110">
                  <c:v>200.41145833333334</c:v>
                </c:pt>
                <c:pt idx="78111">
                  <c:v>200.4140625</c:v>
                </c:pt>
                <c:pt idx="78112">
                  <c:v>200.41666666666666</c:v>
                </c:pt>
                <c:pt idx="78113">
                  <c:v>200.41927083333334</c:v>
                </c:pt>
                <c:pt idx="78114">
                  <c:v>200.421875</c:v>
                </c:pt>
                <c:pt idx="78115">
                  <c:v>200.42447916666666</c:v>
                </c:pt>
                <c:pt idx="78116">
                  <c:v>200.42708333333334</c:v>
                </c:pt>
                <c:pt idx="78117">
                  <c:v>200.4296875</c:v>
                </c:pt>
                <c:pt idx="78118">
                  <c:v>200.43229166666666</c:v>
                </c:pt>
                <c:pt idx="78119">
                  <c:v>200.43489583333334</c:v>
                </c:pt>
                <c:pt idx="78120">
                  <c:v>200.4375</c:v>
                </c:pt>
                <c:pt idx="78121">
                  <c:v>200.44010416666666</c:v>
                </c:pt>
                <c:pt idx="78122">
                  <c:v>200.44270833333334</c:v>
                </c:pt>
                <c:pt idx="78123">
                  <c:v>200.4453125</c:v>
                </c:pt>
                <c:pt idx="78124">
                  <c:v>200.44791666666666</c:v>
                </c:pt>
                <c:pt idx="78125">
                  <c:v>200.45052083333334</c:v>
                </c:pt>
                <c:pt idx="78126">
                  <c:v>200.453125</c:v>
                </c:pt>
                <c:pt idx="78127">
                  <c:v>200.45572916666666</c:v>
                </c:pt>
                <c:pt idx="78128">
                  <c:v>200.45833333333334</c:v>
                </c:pt>
                <c:pt idx="78129">
                  <c:v>200.4609375</c:v>
                </c:pt>
                <c:pt idx="78130">
                  <c:v>200.46354166666666</c:v>
                </c:pt>
                <c:pt idx="78131">
                  <c:v>200.46614583333334</c:v>
                </c:pt>
                <c:pt idx="78132">
                  <c:v>200.46875</c:v>
                </c:pt>
                <c:pt idx="78133">
                  <c:v>200.47135416666666</c:v>
                </c:pt>
                <c:pt idx="78134">
                  <c:v>200.47395833333334</c:v>
                </c:pt>
                <c:pt idx="78135">
                  <c:v>200.4765625</c:v>
                </c:pt>
                <c:pt idx="78136">
                  <c:v>200.47916666666666</c:v>
                </c:pt>
                <c:pt idx="78137">
                  <c:v>200.48177083333334</c:v>
                </c:pt>
                <c:pt idx="78138">
                  <c:v>200.484375</c:v>
                </c:pt>
                <c:pt idx="78139">
                  <c:v>200.48697916666666</c:v>
                </c:pt>
                <c:pt idx="78140">
                  <c:v>200.48958333333334</c:v>
                </c:pt>
                <c:pt idx="78141">
                  <c:v>200.4921875</c:v>
                </c:pt>
                <c:pt idx="78142">
                  <c:v>200.49479166666666</c:v>
                </c:pt>
                <c:pt idx="78143">
                  <c:v>200.49739583333334</c:v>
                </c:pt>
                <c:pt idx="78144">
                  <c:v>200.5</c:v>
                </c:pt>
                <c:pt idx="78145">
                  <c:v>200.50260416666666</c:v>
                </c:pt>
                <c:pt idx="78146">
                  <c:v>200.50520833333334</c:v>
                </c:pt>
                <c:pt idx="78147">
                  <c:v>200.5078125</c:v>
                </c:pt>
                <c:pt idx="78148">
                  <c:v>200.51041666666666</c:v>
                </c:pt>
                <c:pt idx="78149">
                  <c:v>200.51302083333334</c:v>
                </c:pt>
                <c:pt idx="78150">
                  <c:v>200.515625</c:v>
                </c:pt>
                <c:pt idx="78151">
                  <c:v>200.51822916666666</c:v>
                </c:pt>
                <c:pt idx="78152">
                  <c:v>200.52083333333334</c:v>
                </c:pt>
                <c:pt idx="78153">
                  <c:v>200.5234375</c:v>
                </c:pt>
                <c:pt idx="78154">
                  <c:v>200.52604166666666</c:v>
                </c:pt>
                <c:pt idx="78155">
                  <c:v>200.52864583333334</c:v>
                </c:pt>
                <c:pt idx="78156">
                  <c:v>200.53125</c:v>
                </c:pt>
                <c:pt idx="78157">
                  <c:v>200.53385416666666</c:v>
                </c:pt>
                <c:pt idx="78158">
                  <c:v>200.53645833333334</c:v>
                </c:pt>
                <c:pt idx="78159">
                  <c:v>200.5390625</c:v>
                </c:pt>
                <c:pt idx="78160">
                  <c:v>200.54166666666666</c:v>
                </c:pt>
                <c:pt idx="78161">
                  <c:v>200.54427083333334</c:v>
                </c:pt>
                <c:pt idx="78162">
                  <c:v>200.546875</c:v>
                </c:pt>
                <c:pt idx="78163">
                  <c:v>200.54947916666666</c:v>
                </c:pt>
                <c:pt idx="78164">
                  <c:v>200.55208333333334</c:v>
                </c:pt>
                <c:pt idx="78165">
                  <c:v>200.5546875</c:v>
                </c:pt>
                <c:pt idx="78166">
                  <c:v>200.55729166666666</c:v>
                </c:pt>
                <c:pt idx="78167">
                  <c:v>200.55989583333334</c:v>
                </c:pt>
                <c:pt idx="78168">
                  <c:v>200.5625</c:v>
                </c:pt>
                <c:pt idx="78169">
                  <c:v>200.56510416666666</c:v>
                </c:pt>
                <c:pt idx="78170">
                  <c:v>200.56770833333334</c:v>
                </c:pt>
                <c:pt idx="78171">
                  <c:v>200.5703125</c:v>
                </c:pt>
                <c:pt idx="78172">
                  <c:v>200.57291666666666</c:v>
                </c:pt>
                <c:pt idx="78173">
                  <c:v>200.57552083333334</c:v>
                </c:pt>
                <c:pt idx="78174">
                  <c:v>200.578125</c:v>
                </c:pt>
                <c:pt idx="78175">
                  <c:v>200.58072916666666</c:v>
                </c:pt>
                <c:pt idx="78176">
                  <c:v>200.58333333333334</c:v>
                </c:pt>
                <c:pt idx="78177">
                  <c:v>200.5859375</c:v>
                </c:pt>
                <c:pt idx="78178">
                  <c:v>200.58854166666666</c:v>
                </c:pt>
                <c:pt idx="78179">
                  <c:v>200.59114583333334</c:v>
                </c:pt>
                <c:pt idx="78180">
                  <c:v>200.59375</c:v>
                </c:pt>
                <c:pt idx="78181">
                  <c:v>200.59635416666666</c:v>
                </c:pt>
                <c:pt idx="78182">
                  <c:v>200.59895833333334</c:v>
                </c:pt>
                <c:pt idx="78183">
                  <c:v>200.6015625</c:v>
                </c:pt>
                <c:pt idx="78184">
                  <c:v>200.60416666666666</c:v>
                </c:pt>
                <c:pt idx="78185">
                  <c:v>200.60677083333334</c:v>
                </c:pt>
                <c:pt idx="78186">
                  <c:v>200.609375</c:v>
                </c:pt>
                <c:pt idx="78187">
                  <c:v>200.61197916666666</c:v>
                </c:pt>
                <c:pt idx="78188">
                  <c:v>200.61458333333334</c:v>
                </c:pt>
                <c:pt idx="78189">
                  <c:v>200.6171875</c:v>
                </c:pt>
                <c:pt idx="78190">
                  <c:v>200.61979166666666</c:v>
                </c:pt>
                <c:pt idx="78191">
                  <c:v>200.62239583333334</c:v>
                </c:pt>
                <c:pt idx="78192">
                  <c:v>200.625</c:v>
                </c:pt>
                <c:pt idx="78193">
                  <c:v>200.62760416666666</c:v>
                </c:pt>
                <c:pt idx="78194">
                  <c:v>200.63020833333334</c:v>
                </c:pt>
                <c:pt idx="78195">
                  <c:v>200.6328125</c:v>
                </c:pt>
                <c:pt idx="78196">
                  <c:v>200.63541666666666</c:v>
                </c:pt>
                <c:pt idx="78197">
                  <c:v>200.63802083333334</c:v>
                </c:pt>
                <c:pt idx="78198">
                  <c:v>200.640625</c:v>
                </c:pt>
                <c:pt idx="78199">
                  <c:v>200.64322916666666</c:v>
                </c:pt>
                <c:pt idx="78200">
                  <c:v>200.64583333333334</c:v>
                </c:pt>
                <c:pt idx="78201">
                  <c:v>200.6484375</c:v>
                </c:pt>
                <c:pt idx="78202">
                  <c:v>200.65104166666666</c:v>
                </c:pt>
                <c:pt idx="78203">
                  <c:v>200.65364583333334</c:v>
                </c:pt>
                <c:pt idx="78204">
                  <c:v>200.65625</c:v>
                </c:pt>
                <c:pt idx="78205">
                  <c:v>200.65885416666666</c:v>
                </c:pt>
                <c:pt idx="78206">
                  <c:v>200.66145833333334</c:v>
                </c:pt>
                <c:pt idx="78207">
                  <c:v>200.6640625</c:v>
                </c:pt>
                <c:pt idx="78208">
                  <c:v>200.66666666666666</c:v>
                </c:pt>
                <c:pt idx="78209">
                  <c:v>200.66927083333334</c:v>
                </c:pt>
                <c:pt idx="78210">
                  <c:v>200.671875</c:v>
                </c:pt>
                <c:pt idx="78211">
                  <c:v>200.67447916666666</c:v>
                </c:pt>
                <c:pt idx="78212">
                  <c:v>200.67708333333334</c:v>
                </c:pt>
                <c:pt idx="78213">
                  <c:v>200.6796875</c:v>
                </c:pt>
                <c:pt idx="78214">
                  <c:v>200.68229166666666</c:v>
                </c:pt>
                <c:pt idx="78215">
                  <c:v>200.68489583333334</c:v>
                </c:pt>
                <c:pt idx="78216">
                  <c:v>200.6875</c:v>
                </c:pt>
                <c:pt idx="78217">
                  <c:v>200.69010416666666</c:v>
                </c:pt>
                <c:pt idx="78218">
                  <c:v>200.69270833333334</c:v>
                </c:pt>
                <c:pt idx="78219">
                  <c:v>200.6953125</c:v>
                </c:pt>
                <c:pt idx="78220">
                  <c:v>200.69791666666666</c:v>
                </c:pt>
                <c:pt idx="78221">
                  <c:v>200.70052083333334</c:v>
                </c:pt>
                <c:pt idx="78222">
                  <c:v>200.703125</c:v>
                </c:pt>
                <c:pt idx="78223">
                  <c:v>200.70572916666666</c:v>
                </c:pt>
                <c:pt idx="78224">
                  <c:v>200.70833333333334</c:v>
                </c:pt>
                <c:pt idx="78225">
                  <c:v>200.7109375</c:v>
                </c:pt>
                <c:pt idx="78226">
                  <c:v>200.71354166666666</c:v>
                </c:pt>
                <c:pt idx="78227">
                  <c:v>200.71614583333334</c:v>
                </c:pt>
                <c:pt idx="78228">
                  <c:v>200.71875</c:v>
                </c:pt>
                <c:pt idx="78229">
                  <c:v>200.72135416666666</c:v>
                </c:pt>
                <c:pt idx="78230">
                  <c:v>200.72395833333334</c:v>
                </c:pt>
                <c:pt idx="78231">
                  <c:v>200.7265625</c:v>
                </c:pt>
                <c:pt idx="78232">
                  <c:v>200.72916666666666</c:v>
                </c:pt>
                <c:pt idx="78233">
                  <c:v>200.73177083333334</c:v>
                </c:pt>
                <c:pt idx="78234">
                  <c:v>200.734375</c:v>
                </c:pt>
                <c:pt idx="78235">
                  <c:v>200.73697916666666</c:v>
                </c:pt>
                <c:pt idx="78236">
                  <c:v>200.73958333333334</c:v>
                </c:pt>
                <c:pt idx="78237">
                  <c:v>200.7421875</c:v>
                </c:pt>
                <c:pt idx="78238">
                  <c:v>200.74479166666666</c:v>
                </c:pt>
                <c:pt idx="78239">
                  <c:v>200.74739583333334</c:v>
                </c:pt>
                <c:pt idx="78240">
                  <c:v>200.75</c:v>
                </c:pt>
                <c:pt idx="78241">
                  <c:v>200.75260416666666</c:v>
                </c:pt>
                <c:pt idx="78242">
                  <c:v>200.75520833333334</c:v>
                </c:pt>
                <c:pt idx="78243">
                  <c:v>200.7578125</c:v>
                </c:pt>
                <c:pt idx="78244">
                  <c:v>200.76041666666666</c:v>
                </c:pt>
                <c:pt idx="78245">
                  <c:v>200.76302083333334</c:v>
                </c:pt>
                <c:pt idx="78246">
                  <c:v>200.765625</c:v>
                </c:pt>
                <c:pt idx="78247">
                  <c:v>200.76822916666666</c:v>
                </c:pt>
                <c:pt idx="78248">
                  <c:v>200.77083333333334</c:v>
                </c:pt>
                <c:pt idx="78249">
                  <c:v>200.7734375</c:v>
                </c:pt>
                <c:pt idx="78250">
                  <c:v>200.77604166666666</c:v>
                </c:pt>
                <c:pt idx="78251">
                  <c:v>200.77864583333334</c:v>
                </c:pt>
                <c:pt idx="78252">
                  <c:v>200.78125</c:v>
                </c:pt>
                <c:pt idx="78253">
                  <c:v>200.78385416666666</c:v>
                </c:pt>
                <c:pt idx="78254">
                  <c:v>200.78645833333334</c:v>
                </c:pt>
                <c:pt idx="78255">
                  <c:v>200.7890625</c:v>
                </c:pt>
                <c:pt idx="78256">
                  <c:v>200.79166666666666</c:v>
                </c:pt>
                <c:pt idx="78257">
                  <c:v>200.79427083333334</c:v>
                </c:pt>
                <c:pt idx="78258">
                  <c:v>200.796875</c:v>
                </c:pt>
                <c:pt idx="78259">
                  <c:v>200.79947916666666</c:v>
                </c:pt>
                <c:pt idx="78260">
                  <c:v>200.80208333333334</c:v>
                </c:pt>
                <c:pt idx="78261">
                  <c:v>200.8046875</c:v>
                </c:pt>
                <c:pt idx="78262">
                  <c:v>200.80729166666666</c:v>
                </c:pt>
                <c:pt idx="78263">
                  <c:v>200.80989583333334</c:v>
                </c:pt>
                <c:pt idx="78264">
                  <c:v>200.8125</c:v>
                </c:pt>
                <c:pt idx="78265">
                  <c:v>200.81510416666666</c:v>
                </c:pt>
                <c:pt idx="78266">
                  <c:v>200.81770833333334</c:v>
                </c:pt>
                <c:pt idx="78267">
                  <c:v>200.8203125</c:v>
                </c:pt>
                <c:pt idx="78268">
                  <c:v>200.82291666666666</c:v>
                </c:pt>
                <c:pt idx="78269">
                  <c:v>200.82552083333334</c:v>
                </c:pt>
                <c:pt idx="78270">
                  <c:v>200.828125</c:v>
                </c:pt>
                <c:pt idx="78271">
                  <c:v>200.83072916666666</c:v>
                </c:pt>
                <c:pt idx="78272">
                  <c:v>200.83333333333334</c:v>
                </c:pt>
                <c:pt idx="78273">
                  <c:v>200.8359375</c:v>
                </c:pt>
                <c:pt idx="78274">
                  <c:v>200.83854166666666</c:v>
                </c:pt>
                <c:pt idx="78275">
                  <c:v>200.84114583333334</c:v>
                </c:pt>
                <c:pt idx="78276">
                  <c:v>200.84375</c:v>
                </c:pt>
                <c:pt idx="78277">
                  <c:v>200.84635416666666</c:v>
                </c:pt>
                <c:pt idx="78278">
                  <c:v>200.84895833333334</c:v>
                </c:pt>
                <c:pt idx="78279">
                  <c:v>200.8515625</c:v>
                </c:pt>
                <c:pt idx="78280">
                  <c:v>200.85416666666666</c:v>
                </c:pt>
                <c:pt idx="78281">
                  <c:v>200.85677083333334</c:v>
                </c:pt>
                <c:pt idx="78282">
                  <c:v>200.859375</c:v>
                </c:pt>
                <c:pt idx="78283">
                  <c:v>200.86197916666666</c:v>
                </c:pt>
                <c:pt idx="78284">
                  <c:v>200.86458333333334</c:v>
                </c:pt>
                <c:pt idx="78285">
                  <c:v>200.8671875</c:v>
                </c:pt>
                <c:pt idx="78286">
                  <c:v>200.86979166666666</c:v>
                </c:pt>
                <c:pt idx="78287">
                  <c:v>200.87239583333334</c:v>
                </c:pt>
                <c:pt idx="78288">
                  <c:v>200.875</c:v>
                </c:pt>
                <c:pt idx="78289">
                  <c:v>200.87760416666666</c:v>
                </c:pt>
                <c:pt idx="78290">
                  <c:v>200.88020833333334</c:v>
                </c:pt>
                <c:pt idx="78291">
                  <c:v>200.8828125</c:v>
                </c:pt>
                <c:pt idx="78292">
                  <c:v>200.88541666666666</c:v>
                </c:pt>
                <c:pt idx="78293">
                  <c:v>200.88802083333334</c:v>
                </c:pt>
                <c:pt idx="78294">
                  <c:v>200.890625</c:v>
                </c:pt>
                <c:pt idx="78295">
                  <c:v>200.89322916666666</c:v>
                </c:pt>
                <c:pt idx="78296">
                  <c:v>200.89583333333334</c:v>
                </c:pt>
                <c:pt idx="78297">
                  <c:v>200.8984375</c:v>
                </c:pt>
                <c:pt idx="78298">
                  <c:v>200.90104166666666</c:v>
                </c:pt>
                <c:pt idx="78299">
                  <c:v>200.90364583333334</c:v>
                </c:pt>
                <c:pt idx="78300">
                  <c:v>200.90625</c:v>
                </c:pt>
                <c:pt idx="78301">
                  <c:v>200.90885416666666</c:v>
                </c:pt>
                <c:pt idx="78302">
                  <c:v>200.91145833333334</c:v>
                </c:pt>
                <c:pt idx="78303">
                  <c:v>200.9140625</c:v>
                </c:pt>
                <c:pt idx="78304">
                  <c:v>200.91666666666666</c:v>
                </c:pt>
                <c:pt idx="78305">
                  <c:v>200.91927083333334</c:v>
                </c:pt>
                <c:pt idx="78306">
                  <c:v>200.921875</c:v>
                </c:pt>
                <c:pt idx="78307">
                  <c:v>200.92447916666666</c:v>
                </c:pt>
                <c:pt idx="78308">
                  <c:v>200.92708333333334</c:v>
                </c:pt>
                <c:pt idx="78309">
                  <c:v>200.9296875</c:v>
                </c:pt>
                <c:pt idx="78310">
                  <c:v>200.93229166666666</c:v>
                </c:pt>
                <c:pt idx="78311">
                  <c:v>200.93489583333334</c:v>
                </c:pt>
                <c:pt idx="78312">
                  <c:v>200.9375</c:v>
                </c:pt>
                <c:pt idx="78313">
                  <c:v>200.94010416666666</c:v>
                </c:pt>
                <c:pt idx="78314">
                  <c:v>200.94270833333334</c:v>
                </c:pt>
                <c:pt idx="78315">
                  <c:v>200.9453125</c:v>
                </c:pt>
                <c:pt idx="78316">
                  <c:v>200.94791666666666</c:v>
                </c:pt>
                <c:pt idx="78317">
                  <c:v>200.95052083333334</c:v>
                </c:pt>
                <c:pt idx="78318">
                  <c:v>200.953125</c:v>
                </c:pt>
                <c:pt idx="78319">
                  <c:v>200.95572916666666</c:v>
                </c:pt>
                <c:pt idx="78320">
                  <c:v>200.95833333333334</c:v>
                </c:pt>
                <c:pt idx="78321">
                  <c:v>200.9609375</c:v>
                </c:pt>
                <c:pt idx="78322">
                  <c:v>200.96354166666666</c:v>
                </c:pt>
                <c:pt idx="78323">
                  <c:v>200.96614583333334</c:v>
                </c:pt>
                <c:pt idx="78324">
                  <c:v>200.96875</c:v>
                </c:pt>
                <c:pt idx="78325">
                  <c:v>200.97135416666666</c:v>
                </c:pt>
                <c:pt idx="78326">
                  <c:v>200.97395833333334</c:v>
                </c:pt>
                <c:pt idx="78327">
                  <c:v>200.9765625</c:v>
                </c:pt>
                <c:pt idx="78328">
                  <c:v>200.97916666666666</c:v>
                </c:pt>
                <c:pt idx="78329">
                  <c:v>200.98177083333334</c:v>
                </c:pt>
                <c:pt idx="78330">
                  <c:v>200.984375</c:v>
                </c:pt>
                <c:pt idx="78331">
                  <c:v>200.98697916666666</c:v>
                </c:pt>
                <c:pt idx="78332">
                  <c:v>200.98958333333334</c:v>
                </c:pt>
                <c:pt idx="78333">
                  <c:v>200.9921875</c:v>
                </c:pt>
                <c:pt idx="78334">
                  <c:v>200.99479166666666</c:v>
                </c:pt>
                <c:pt idx="78335">
                  <c:v>200.99739583333334</c:v>
                </c:pt>
                <c:pt idx="78336">
                  <c:v>201</c:v>
                </c:pt>
                <c:pt idx="78337">
                  <c:v>201.00260416666666</c:v>
                </c:pt>
                <c:pt idx="78338">
                  <c:v>201.00520833333334</c:v>
                </c:pt>
                <c:pt idx="78339">
                  <c:v>201.0078125</c:v>
                </c:pt>
                <c:pt idx="78340">
                  <c:v>201.01041666666666</c:v>
                </c:pt>
                <c:pt idx="78341">
                  <c:v>201.01302083333334</c:v>
                </c:pt>
                <c:pt idx="78342">
                  <c:v>201.015625</c:v>
                </c:pt>
                <c:pt idx="78343">
                  <c:v>201.01822916666666</c:v>
                </c:pt>
                <c:pt idx="78344">
                  <c:v>201.02083333333334</c:v>
                </c:pt>
                <c:pt idx="78345">
                  <c:v>201.0234375</c:v>
                </c:pt>
                <c:pt idx="78346">
                  <c:v>201.02604166666666</c:v>
                </c:pt>
                <c:pt idx="78347">
                  <c:v>201.02864583333334</c:v>
                </c:pt>
                <c:pt idx="78348">
                  <c:v>201.03125</c:v>
                </c:pt>
                <c:pt idx="78349">
                  <c:v>201.03385416666666</c:v>
                </c:pt>
                <c:pt idx="78350">
                  <c:v>201.03645833333334</c:v>
                </c:pt>
                <c:pt idx="78351">
                  <c:v>201.0390625</c:v>
                </c:pt>
                <c:pt idx="78352">
                  <c:v>201.04166666666666</c:v>
                </c:pt>
                <c:pt idx="78353">
                  <c:v>201.04427083333334</c:v>
                </c:pt>
                <c:pt idx="78354">
                  <c:v>201.046875</c:v>
                </c:pt>
                <c:pt idx="78355">
                  <c:v>201.04947916666666</c:v>
                </c:pt>
                <c:pt idx="78356">
                  <c:v>201.05208333333334</c:v>
                </c:pt>
                <c:pt idx="78357">
                  <c:v>201.0546875</c:v>
                </c:pt>
                <c:pt idx="78358">
                  <c:v>201.05729166666666</c:v>
                </c:pt>
                <c:pt idx="78359">
                  <c:v>201.05989583333334</c:v>
                </c:pt>
                <c:pt idx="78360">
                  <c:v>201.0625</c:v>
                </c:pt>
                <c:pt idx="78361">
                  <c:v>201.06510416666666</c:v>
                </c:pt>
                <c:pt idx="78362">
                  <c:v>201.06770833333334</c:v>
                </c:pt>
                <c:pt idx="78363">
                  <c:v>201.0703125</c:v>
                </c:pt>
                <c:pt idx="78364">
                  <c:v>201.07291666666666</c:v>
                </c:pt>
                <c:pt idx="78365">
                  <c:v>201.07552083333334</c:v>
                </c:pt>
                <c:pt idx="78366">
                  <c:v>201.078125</c:v>
                </c:pt>
                <c:pt idx="78367">
                  <c:v>201.08072916666666</c:v>
                </c:pt>
                <c:pt idx="78368">
                  <c:v>201.08333333333334</c:v>
                </c:pt>
                <c:pt idx="78369">
                  <c:v>201.0859375</c:v>
                </c:pt>
                <c:pt idx="78370">
                  <c:v>201.08854166666666</c:v>
                </c:pt>
                <c:pt idx="78371">
                  <c:v>201.09114583333334</c:v>
                </c:pt>
                <c:pt idx="78372">
                  <c:v>201.09375</c:v>
                </c:pt>
                <c:pt idx="78373">
                  <c:v>201.09635416666666</c:v>
                </c:pt>
                <c:pt idx="78374">
                  <c:v>201.09895833333334</c:v>
                </c:pt>
                <c:pt idx="78375">
                  <c:v>201.1015625</c:v>
                </c:pt>
                <c:pt idx="78376">
                  <c:v>201.10416666666666</c:v>
                </c:pt>
                <c:pt idx="78377">
                  <c:v>201.10677083333334</c:v>
                </c:pt>
                <c:pt idx="78378">
                  <c:v>201.109375</c:v>
                </c:pt>
                <c:pt idx="78379">
                  <c:v>201.11197916666666</c:v>
                </c:pt>
                <c:pt idx="78380">
                  <c:v>201.11458333333334</c:v>
                </c:pt>
                <c:pt idx="78381">
                  <c:v>201.1171875</c:v>
                </c:pt>
                <c:pt idx="78382">
                  <c:v>201.11979166666666</c:v>
                </c:pt>
                <c:pt idx="78383">
                  <c:v>201.12239583333334</c:v>
                </c:pt>
                <c:pt idx="78384">
                  <c:v>201.125</c:v>
                </c:pt>
                <c:pt idx="78385">
                  <c:v>201.12760416666666</c:v>
                </c:pt>
                <c:pt idx="78386">
                  <c:v>201.13020833333334</c:v>
                </c:pt>
                <c:pt idx="78387">
                  <c:v>201.1328125</c:v>
                </c:pt>
                <c:pt idx="78388">
                  <c:v>201.13541666666666</c:v>
                </c:pt>
                <c:pt idx="78389">
                  <c:v>201.13802083333334</c:v>
                </c:pt>
                <c:pt idx="78390">
                  <c:v>201.140625</c:v>
                </c:pt>
                <c:pt idx="78391">
                  <c:v>201.14322916666666</c:v>
                </c:pt>
                <c:pt idx="78392">
                  <c:v>201.14583333333334</c:v>
                </c:pt>
                <c:pt idx="78393">
                  <c:v>201.1484375</c:v>
                </c:pt>
                <c:pt idx="78394">
                  <c:v>201.15104166666666</c:v>
                </c:pt>
                <c:pt idx="78395">
                  <c:v>201.15364583333334</c:v>
                </c:pt>
                <c:pt idx="78396">
                  <c:v>201.15625</c:v>
                </c:pt>
                <c:pt idx="78397">
                  <c:v>201.15885416666666</c:v>
                </c:pt>
                <c:pt idx="78398">
                  <c:v>201.16145833333334</c:v>
                </c:pt>
                <c:pt idx="78399">
                  <c:v>201.1640625</c:v>
                </c:pt>
                <c:pt idx="78400">
                  <c:v>201.16666666666666</c:v>
                </c:pt>
                <c:pt idx="78401">
                  <c:v>201.16927083333334</c:v>
                </c:pt>
                <c:pt idx="78402">
                  <c:v>201.171875</c:v>
                </c:pt>
                <c:pt idx="78403">
                  <c:v>201.17447916666666</c:v>
                </c:pt>
                <c:pt idx="78404">
                  <c:v>201.17708333333334</c:v>
                </c:pt>
                <c:pt idx="78405">
                  <c:v>201.1796875</c:v>
                </c:pt>
                <c:pt idx="78406">
                  <c:v>201.18229166666666</c:v>
                </c:pt>
                <c:pt idx="78407">
                  <c:v>201.18489583333334</c:v>
                </c:pt>
                <c:pt idx="78408">
                  <c:v>201.1875</c:v>
                </c:pt>
                <c:pt idx="78409">
                  <c:v>201.19010416666666</c:v>
                </c:pt>
                <c:pt idx="78410">
                  <c:v>201.19270833333334</c:v>
                </c:pt>
                <c:pt idx="78411">
                  <c:v>201.1953125</c:v>
                </c:pt>
                <c:pt idx="78412">
                  <c:v>201.19791666666666</c:v>
                </c:pt>
                <c:pt idx="78413">
                  <c:v>201.20052083333334</c:v>
                </c:pt>
                <c:pt idx="78414">
                  <c:v>201.203125</c:v>
                </c:pt>
                <c:pt idx="78415">
                  <c:v>201.20572916666666</c:v>
                </c:pt>
                <c:pt idx="78416">
                  <c:v>201.20833333333334</c:v>
                </c:pt>
                <c:pt idx="78417">
                  <c:v>201.2109375</c:v>
                </c:pt>
                <c:pt idx="78418">
                  <c:v>201.21354166666666</c:v>
                </c:pt>
                <c:pt idx="78419">
                  <c:v>201.21614583333334</c:v>
                </c:pt>
                <c:pt idx="78420">
                  <c:v>201.21875</c:v>
                </c:pt>
                <c:pt idx="78421">
                  <c:v>201.22135416666666</c:v>
                </c:pt>
                <c:pt idx="78422">
                  <c:v>201.22395833333334</c:v>
                </c:pt>
                <c:pt idx="78423">
                  <c:v>201.2265625</c:v>
                </c:pt>
                <c:pt idx="78424">
                  <c:v>201.22916666666666</c:v>
                </c:pt>
                <c:pt idx="78425">
                  <c:v>201.23177083333334</c:v>
                </c:pt>
                <c:pt idx="78426">
                  <c:v>201.234375</c:v>
                </c:pt>
                <c:pt idx="78427">
                  <c:v>201.23697916666666</c:v>
                </c:pt>
                <c:pt idx="78428">
                  <c:v>201.23958333333334</c:v>
                </c:pt>
                <c:pt idx="78429">
                  <c:v>201.2421875</c:v>
                </c:pt>
                <c:pt idx="78430">
                  <c:v>201.24479166666666</c:v>
                </c:pt>
                <c:pt idx="78431">
                  <c:v>201.24739583333334</c:v>
                </c:pt>
                <c:pt idx="78432">
                  <c:v>201.25</c:v>
                </c:pt>
                <c:pt idx="78433">
                  <c:v>201.25260416666666</c:v>
                </c:pt>
                <c:pt idx="78434">
                  <c:v>201.25520833333334</c:v>
                </c:pt>
                <c:pt idx="78435">
                  <c:v>201.2578125</c:v>
                </c:pt>
                <c:pt idx="78436">
                  <c:v>201.26041666666666</c:v>
                </c:pt>
                <c:pt idx="78437">
                  <c:v>201.26302083333334</c:v>
                </c:pt>
                <c:pt idx="78438">
                  <c:v>201.265625</c:v>
                </c:pt>
                <c:pt idx="78439">
                  <c:v>201.26822916666666</c:v>
                </c:pt>
                <c:pt idx="78440">
                  <c:v>201.27083333333334</c:v>
                </c:pt>
                <c:pt idx="78441">
                  <c:v>201.2734375</c:v>
                </c:pt>
                <c:pt idx="78442">
                  <c:v>201.27604166666666</c:v>
                </c:pt>
                <c:pt idx="78443">
                  <c:v>201.27864583333334</c:v>
                </c:pt>
                <c:pt idx="78444">
                  <c:v>201.28125</c:v>
                </c:pt>
                <c:pt idx="78445">
                  <c:v>201.28385416666666</c:v>
                </c:pt>
                <c:pt idx="78446">
                  <c:v>201.28645833333334</c:v>
                </c:pt>
                <c:pt idx="78447">
                  <c:v>201.2890625</c:v>
                </c:pt>
                <c:pt idx="78448">
                  <c:v>201.29166666666666</c:v>
                </c:pt>
                <c:pt idx="78449">
                  <c:v>201.29427083333334</c:v>
                </c:pt>
                <c:pt idx="78450">
                  <c:v>201.296875</c:v>
                </c:pt>
                <c:pt idx="78451">
                  <c:v>201.29947916666666</c:v>
                </c:pt>
                <c:pt idx="78452">
                  <c:v>201.30208333333334</c:v>
                </c:pt>
                <c:pt idx="78453">
                  <c:v>201.3046875</c:v>
                </c:pt>
                <c:pt idx="78454">
                  <c:v>201.30729166666666</c:v>
                </c:pt>
                <c:pt idx="78455">
                  <c:v>201.30989583333334</c:v>
                </c:pt>
                <c:pt idx="78456">
                  <c:v>201.3125</c:v>
                </c:pt>
                <c:pt idx="78457">
                  <c:v>201.31510416666666</c:v>
                </c:pt>
                <c:pt idx="78458">
                  <c:v>201.31770833333334</c:v>
                </c:pt>
                <c:pt idx="78459">
                  <c:v>201.3203125</c:v>
                </c:pt>
                <c:pt idx="78460">
                  <c:v>201.32291666666666</c:v>
                </c:pt>
                <c:pt idx="78461">
                  <c:v>201.32552083333334</c:v>
                </c:pt>
                <c:pt idx="78462">
                  <c:v>201.328125</c:v>
                </c:pt>
                <c:pt idx="78463">
                  <c:v>201.33072916666666</c:v>
                </c:pt>
                <c:pt idx="78464">
                  <c:v>201.33333333333334</c:v>
                </c:pt>
                <c:pt idx="78465">
                  <c:v>201.3359375</c:v>
                </c:pt>
                <c:pt idx="78466">
                  <c:v>201.33854166666666</c:v>
                </c:pt>
                <c:pt idx="78467">
                  <c:v>201.34114583333334</c:v>
                </c:pt>
                <c:pt idx="78468">
                  <c:v>201.34375</c:v>
                </c:pt>
                <c:pt idx="78469">
                  <c:v>201.34635416666666</c:v>
                </c:pt>
                <c:pt idx="78470">
                  <c:v>201.34895833333334</c:v>
                </c:pt>
                <c:pt idx="78471">
                  <c:v>201.3515625</c:v>
                </c:pt>
                <c:pt idx="78472">
                  <c:v>201.35416666666666</c:v>
                </c:pt>
                <c:pt idx="78473">
                  <c:v>201.35677083333334</c:v>
                </c:pt>
                <c:pt idx="78474">
                  <c:v>201.359375</c:v>
                </c:pt>
                <c:pt idx="78475">
                  <c:v>201.36197916666666</c:v>
                </c:pt>
                <c:pt idx="78476">
                  <c:v>201.36458333333334</c:v>
                </c:pt>
                <c:pt idx="78477">
                  <c:v>201.3671875</c:v>
                </c:pt>
                <c:pt idx="78478">
                  <c:v>201.36979166666666</c:v>
                </c:pt>
                <c:pt idx="78479">
                  <c:v>201.37239583333334</c:v>
                </c:pt>
                <c:pt idx="78480">
                  <c:v>201.375</c:v>
                </c:pt>
                <c:pt idx="78481">
                  <c:v>201.37760416666666</c:v>
                </c:pt>
                <c:pt idx="78482">
                  <c:v>201.38020833333334</c:v>
                </c:pt>
                <c:pt idx="78483">
                  <c:v>201.3828125</c:v>
                </c:pt>
                <c:pt idx="78484">
                  <c:v>201.38541666666666</c:v>
                </c:pt>
                <c:pt idx="78485">
                  <c:v>201.38802083333334</c:v>
                </c:pt>
                <c:pt idx="78486">
                  <c:v>201.390625</c:v>
                </c:pt>
                <c:pt idx="78487">
                  <c:v>201.39322916666666</c:v>
                </c:pt>
                <c:pt idx="78488">
                  <c:v>201.39583333333334</c:v>
                </c:pt>
                <c:pt idx="78489">
                  <c:v>201.3984375</c:v>
                </c:pt>
                <c:pt idx="78490">
                  <c:v>201.40104166666666</c:v>
                </c:pt>
                <c:pt idx="78491">
                  <c:v>201.40364583333334</c:v>
                </c:pt>
                <c:pt idx="78492">
                  <c:v>201.40625</c:v>
                </c:pt>
                <c:pt idx="78493">
                  <c:v>201.40885416666666</c:v>
                </c:pt>
                <c:pt idx="78494">
                  <c:v>201.41145833333334</c:v>
                </c:pt>
                <c:pt idx="78495">
                  <c:v>201.4140625</c:v>
                </c:pt>
                <c:pt idx="78496">
                  <c:v>201.41666666666666</c:v>
                </c:pt>
                <c:pt idx="78497">
                  <c:v>201.41927083333334</c:v>
                </c:pt>
                <c:pt idx="78498">
                  <c:v>201.421875</c:v>
                </c:pt>
                <c:pt idx="78499">
                  <c:v>201.42447916666666</c:v>
                </c:pt>
                <c:pt idx="78500">
                  <c:v>201.42708333333334</c:v>
                </c:pt>
                <c:pt idx="78501">
                  <c:v>201.4296875</c:v>
                </c:pt>
                <c:pt idx="78502">
                  <c:v>201.43229166666666</c:v>
                </c:pt>
                <c:pt idx="78503">
                  <c:v>201.43489583333334</c:v>
                </c:pt>
                <c:pt idx="78504">
                  <c:v>201.4375</c:v>
                </c:pt>
                <c:pt idx="78505">
                  <c:v>201.44010416666666</c:v>
                </c:pt>
                <c:pt idx="78506">
                  <c:v>201.44270833333334</c:v>
                </c:pt>
                <c:pt idx="78507">
                  <c:v>201.4453125</c:v>
                </c:pt>
                <c:pt idx="78508">
                  <c:v>201.44791666666666</c:v>
                </c:pt>
                <c:pt idx="78509">
                  <c:v>201.45052083333334</c:v>
                </c:pt>
                <c:pt idx="78510">
                  <c:v>201.453125</c:v>
                </c:pt>
                <c:pt idx="78511">
                  <c:v>201.45572916666666</c:v>
                </c:pt>
                <c:pt idx="78512">
                  <c:v>201.45833333333334</c:v>
                </c:pt>
                <c:pt idx="78513">
                  <c:v>201.4609375</c:v>
                </c:pt>
                <c:pt idx="78514">
                  <c:v>201.46354166666666</c:v>
                </c:pt>
                <c:pt idx="78515">
                  <c:v>201.46614583333334</c:v>
                </c:pt>
                <c:pt idx="78516">
                  <c:v>201.46875</c:v>
                </c:pt>
                <c:pt idx="78517">
                  <c:v>201.47135416666666</c:v>
                </c:pt>
                <c:pt idx="78518">
                  <c:v>201.47395833333334</c:v>
                </c:pt>
                <c:pt idx="78519">
                  <c:v>201.4765625</c:v>
                </c:pt>
                <c:pt idx="78520">
                  <c:v>201.47916666666666</c:v>
                </c:pt>
                <c:pt idx="78521">
                  <c:v>201.48177083333334</c:v>
                </c:pt>
                <c:pt idx="78522">
                  <c:v>201.484375</c:v>
                </c:pt>
                <c:pt idx="78523">
                  <c:v>201.48697916666666</c:v>
                </c:pt>
                <c:pt idx="78524">
                  <c:v>201.48958333333334</c:v>
                </c:pt>
                <c:pt idx="78525">
                  <c:v>201.4921875</c:v>
                </c:pt>
                <c:pt idx="78526">
                  <c:v>201.49479166666666</c:v>
                </c:pt>
                <c:pt idx="78527">
                  <c:v>201.49739583333334</c:v>
                </c:pt>
                <c:pt idx="78528">
                  <c:v>201.5</c:v>
                </c:pt>
                <c:pt idx="78529">
                  <c:v>201.50260416666666</c:v>
                </c:pt>
                <c:pt idx="78530">
                  <c:v>201.50520833333334</c:v>
                </c:pt>
                <c:pt idx="78531">
                  <c:v>201.5078125</c:v>
                </c:pt>
                <c:pt idx="78532">
                  <c:v>201.51041666666666</c:v>
                </c:pt>
                <c:pt idx="78533">
                  <c:v>201.51302083333334</c:v>
                </c:pt>
                <c:pt idx="78534">
                  <c:v>201.515625</c:v>
                </c:pt>
                <c:pt idx="78535">
                  <c:v>201.51822916666666</c:v>
                </c:pt>
                <c:pt idx="78536">
                  <c:v>201.52083333333334</c:v>
                </c:pt>
                <c:pt idx="78537">
                  <c:v>201.5234375</c:v>
                </c:pt>
                <c:pt idx="78538">
                  <c:v>201.52604166666666</c:v>
                </c:pt>
                <c:pt idx="78539">
                  <c:v>201.52864583333334</c:v>
                </c:pt>
                <c:pt idx="78540">
                  <c:v>201.53125</c:v>
                </c:pt>
                <c:pt idx="78541">
                  <c:v>201.53385416666666</c:v>
                </c:pt>
                <c:pt idx="78542">
                  <c:v>201.53645833333334</c:v>
                </c:pt>
                <c:pt idx="78543">
                  <c:v>201.5390625</c:v>
                </c:pt>
                <c:pt idx="78544">
                  <c:v>201.54166666666666</c:v>
                </c:pt>
                <c:pt idx="78545">
                  <c:v>201.54427083333334</c:v>
                </c:pt>
                <c:pt idx="78546">
                  <c:v>201.546875</c:v>
                </c:pt>
                <c:pt idx="78547">
                  <c:v>201.54947916666666</c:v>
                </c:pt>
                <c:pt idx="78548">
                  <c:v>201.55208333333334</c:v>
                </c:pt>
                <c:pt idx="78549">
                  <c:v>201.5546875</c:v>
                </c:pt>
                <c:pt idx="78550">
                  <c:v>201.55729166666666</c:v>
                </c:pt>
                <c:pt idx="78551">
                  <c:v>201.55989583333334</c:v>
                </c:pt>
                <c:pt idx="78552">
                  <c:v>201.5625</c:v>
                </c:pt>
                <c:pt idx="78553">
                  <c:v>201.56510416666666</c:v>
                </c:pt>
                <c:pt idx="78554">
                  <c:v>201.56770833333334</c:v>
                </c:pt>
                <c:pt idx="78555">
                  <c:v>201.5703125</c:v>
                </c:pt>
                <c:pt idx="78556">
                  <c:v>201.57291666666666</c:v>
                </c:pt>
                <c:pt idx="78557">
                  <c:v>201.57552083333334</c:v>
                </c:pt>
                <c:pt idx="78558">
                  <c:v>201.578125</c:v>
                </c:pt>
                <c:pt idx="78559">
                  <c:v>201.58072916666666</c:v>
                </c:pt>
                <c:pt idx="78560">
                  <c:v>201.58333333333334</c:v>
                </c:pt>
                <c:pt idx="78561">
                  <c:v>201.5859375</c:v>
                </c:pt>
                <c:pt idx="78562">
                  <c:v>201.58854166666666</c:v>
                </c:pt>
                <c:pt idx="78563">
                  <c:v>201.59114583333334</c:v>
                </c:pt>
                <c:pt idx="78564">
                  <c:v>201.59375</c:v>
                </c:pt>
                <c:pt idx="78565">
                  <c:v>201.59635416666666</c:v>
                </c:pt>
                <c:pt idx="78566">
                  <c:v>201.59895833333334</c:v>
                </c:pt>
                <c:pt idx="78567">
                  <c:v>201.6015625</c:v>
                </c:pt>
                <c:pt idx="78568">
                  <c:v>201.60416666666666</c:v>
                </c:pt>
                <c:pt idx="78569">
                  <c:v>201.60677083333334</c:v>
                </c:pt>
                <c:pt idx="78570">
                  <c:v>201.609375</c:v>
                </c:pt>
                <c:pt idx="78571">
                  <c:v>201.61197916666666</c:v>
                </c:pt>
                <c:pt idx="78572">
                  <c:v>201.61458333333334</c:v>
                </c:pt>
                <c:pt idx="78573">
                  <c:v>201.6171875</c:v>
                </c:pt>
                <c:pt idx="78574">
                  <c:v>201.61979166666666</c:v>
                </c:pt>
                <c:pt idx="78575">
                  <c:v>201.62239583333334</c:v>
                </c:pt>
                <c:pt idx="78576">
                  <c:v>201.625</c:v>
                </c:pt>
                <c:pt idx="78577">
                  <c:v>201.62760416666666</c:v>
                </c:pt>
                <c:pt idx="78578">
                  <c:v>201.63020833333334</c:v>
                </c:pt>
                <c:pt idx="78579">
                  <c:v>201.6328125</c:v>
                </c:pt>
                <c:pt idx="78580">
                  <c:v>201.63541666666666</c:v>
                </c:pt>
                <c:pt idx="78581">
                  <c:v>201.63802083333334</c:v>
                </c:pt>
                <c:pt idx="78582">
                  <c:v>201.640625</c:v>
                </c:pt>
                <c:pt idx="78583">
                  <c:v>201.64322916666666</c:v>
                </c:pt>
                <c:pt idx="78584">
                  <c:v>201.64583333333334</c:v>
                </c:pt>
                <c:pt idx="78585">
                  <c:v>201.6484375</c:v>
                </c:pt>
                <c:pt idx="78586">
                  <c:v>201.65104166666666</c:v>
                </c:pt>
                <c:pt idx="78587">
                  <c:v>201.65364583333334</c:v>
                </c:pt>
                <c:pt idx="78588">
                  <c:v>201.65625</c:v>
                </c:pt>
                <c:pt idx="78589">
                  <c:v>201.65885416666666</c:v>
                </c:pt>
                <c:pt idx="78590">
                  <c:v>201.66145833333334</c:v>
                </c:pt>
                <c:pt idx="78591">
                  <c:v>201.6640625</c:v>
                </c:pt>
                <c:pt idx="78592">
                  <c:v>201.66666666666666</c:v>
                </c:pt>
                <c:pt idx="78593">
                  <c:v>201.66927083333334</c:v>
                </c:pt>
                <c:pt idx="78594">
                  <c:v>201.671875</c:v>
                </c:pt>
                <c:pt idx="78595">
                  <c:v>201.67447916666666</c:v>
                </c:pt>
                <c:pt idx="78596">
                  <c:v>201.67708333333334</c:v>
                </c:pt>
                <c:pt idx="78597">
                  <c:v>201.6796875</c:v>
                </c:pt>
                <c:pt idx="78598">
                  <c:v>201.68229166666666</c:v>
                </c:pt>
                <c:pt idx="78599">
                  <c:v>201.68489583333334</c:v>
                </c:pt>
                <c:pt idx="78600">
                  <c:v>201.6875</c:v>
                </c:pt>
                <c:pt idx="78601">
                  <c:v>201.69010416666666</c:v>
                </c:pt>
                <c:pt idx="78602">
                  <c:v>201.69270833333334</c:v>
                </c:pt>
                <c:pt idx="78603">
                  <c:v>201.6953125</c:v>
                </c:pt>
                <c:pt idx="78604">
                  <c:v>201.69791666666666</c:v>
                </c:pt>
                <c:pt idx="78605">
                  <c:v>201.70052083333334</c:v>
                </c:pt>
                <c:pt idx="78606">
                  <c:v>201.703125</c:v>
                </c:pt>
                <c:pt idx="78607">
                  <c:v>201.70572916666666</c:v>
                </c:pt>
                <c:pt idx="78608">
                  <c:v>201.70833333333334</c:v>
                </c:pt>
                <c:pt idx="78609">
                  <c:v>201.7109375</c:v>
                </c:pt>
                <c:pt idx="78610">
                  <c:v>201.71354166666666</c:v>
                </c:pt>
                <c:pt idx="78611">
                  <c:v>201.71614583333334</c:v>
                </c:pt>
                <c:pt idx="78612">
                  <c:v>201.71875</c:v>
                </c:pt>
                <c:pt idx="78613">
                  <c:v>201.72135416666666</c:v>
                </c:pt>
                <c:pt idx="78614">
                  <c:v>201.72395833333334</c:v>
                </c:pt>
                <c:pt idx="78615">
                  <c:v>201.7265625</c:v>
                </c:pt>
                <c:pt idx="78616">
                  <c:v>201.72916666666666</c:v>
                </c:pt>
                <c:pt idx="78617">
                  <c:v>201.73177083333334</c:v>
                </c:pt>
                <c:pt idx="78618">
                  <c:v>201.734375</c:v>
                </c:pt>
                <c:pt idx="78619">
                  <c:v>201.73697916666666</c:v>
                </c:pt>
                <c:pt idx="78620">
                  <c:v>201.73958333333334</c:v>
                </c:pt>
                <c:pt idx="78621">
                  <c:v>201.7421875</c:v>
                </c:pt>
                <c:pt idx="78622">
                  <c:v>201.74479166666666</c:v>
                </c:pt>
                <c:pt idx="78623">
                  <c:v>201.74739583333334</c:v>
                </c:pt>
                <c:pt idx="78624">
                  <c:v>201.75</c:v>
                </c:pt>
                <c:pt idx="78625">
                  <c:v>201.75260416666666</c:v>
                </c:pt>
                <c:pt idx="78626">
                  <c:v>201.75520833333334</c:v>
                </c:pt>
                <c:pt idx="78627">
                  <c:v>201.7578125</c:v>
                </c:pt>
                <c:pt idx="78628">
                  <c:v>201.76041666666666</c:v>
                </c:pt>
                <c:pt idx="78629">
                  <c:v>201.76302083333334</c:v>
                </c:pt>
                <c:pt idx="78630">
                  <c:v>201.765625</c:v>
                </c:pt>
                <c:pt idx="78631">
                  <c:v>201.76822916666666</c:v>
                </c:pt>
                <c:pt idx="78632">
                  <c:v>201.77083333333334</c:v>
                </c:pt>
                <c:pt idx="78633">
                  <c:v>201.7734375</c:v>
                </c:pt>
                <c:pt idx="78634">
                  <c:v>201.77604166666666</c:v>
                </c:pt>
                <c:pt idx="78635">
                  <c:v>201.77864583333334</c:v>
                </c:pt>
                <c:pt idx="78636">
                  <c:v>201.78125</c:v>
                </c:pt>
                <c:pt idx="78637">
                  <c:v>201.78385416666666</c:v>
                </c:pt>
                <c:pt idx="78638">
                  <c:v>201.78645833333334</c:v>
                </c:pt>
                <c:pt idx="78639">
                  <c:v>201.7890625</c:v>
                </c:pt>
                <c:pt idx="78640">
                  <c:v>201.79166666666666</c:v>
                </c:pt>
                <c:pt idx="78641">
                  <c:v>201.79427083333334</c:v>
                </c:pt>
                <c:pt idx="78642">
                  <c:v>201.796875</c:v>
                </c:pt>
                <c:pt idx="78643">
                  <c:v>201.79947916666666</c:v>
                </c:pt>
                <c:pt idx="78644">
                  <c:v>201.80208333333334</c:v>
                </c:pt>
                <c:pt idx="78645">
                  <c:v>201.8046875</c:v>
                </c:pt>
                <c:pt idx="78646">
                  <c:v>201.80729166666666</c:v>
                </c:pt>
                <c:pt idx="78647">
                  <c:v>201.80989583333334</c:v>
                </c:pt>
                <c:pt idx="78648">
                  <c:v>201.8125</c:v>
                </c:pt>
                <c:pt idx="78649">
                  <c:v>201.81510416666666</c:v>
                </c:pt>
                <c:pt idx="78650">
                  <c:v>201.81770833333334</c:v>
                </c:pt>
                <c:pt idx="78651">
                  <c:v>201.8203125</c:v>
                </c:pt>
                <c:pt idx="78652">
                  <c:v>201.82291666666666</c:v>
                </c:pt>
                <c:pt idx="78653">
                  <c:v>201.82552083333334</c:v>
                </c:pt>
                <c:pt idx="78654">
                  <c:v>201.828125</c:v>
                </c:pt>
                <c:pt idx="78655">
                  <c:v>201.83072916666666</c:v>
                </c:pt>
                <c:pt idx="78656">
                  <c:v>201.83333333333334</c:v>
                </c:pt>
                <c:pt idx="78657">
                  <c:v>201.8359375</c:v>
                </c:pt>
                <c:pt idx="78658">
                  <c:v>201.83854166666666</c:v>
                </c:pt>
                <c:pt idx="78659">
                  <c:v>201.84114583333334</c:v>
                </c:pt>
                <c:pt idx="78660">
                  <c:v>201.84375</c:v>
                </c:pt>
                <c:pt idx="78661">
                  <c:v>201.84635416666666</c:v>
                </c:pt>
                <c:pt idx="78662">
                  <c:v>201.84895833333334</c:v>
                </c:pt>
                <c:pt idx="78663">
                  <c:v>201.8515625</c:v>
                </c:pt>
                <c:pt idx="78664">
                  <c:v>201.85416666666666</c:v>
                </c:pt>
                <c:pt idx="78665">
                  <c:v>201.85677083333334</c:v>
                </c:pt>
                <c:pt idx="78666">
                  <c:v>201.859375</c:v>
                </c:pt>
                <c:pt idx="78667">
                  <c:v>201.86197916666666</c:v>
                </c:pt>
                <c:pt idx="78668">
                  <c:v>201.86458333333334</c:v>
                </c:pt>
                <c:pt idx="78669">
                  <c:v>201.8671875</c:v>
                </c:pt>
                <c:pt idx="78670">
                  <c:v>201.86979166666666</c:v>
                </c:pt>
                <c:pt idx="78671">
                  <c:v>201.87239583333334</c:v>
                </c:pt>
                <c:pt idx="78672">
                  <c:v>201.875</c:v>
                </c:pt>
                <c:pt idx="78673">
                  <c:v>201.87760416666666</c:v>
                </c:pt>
                <c:pt idx="78674">
                  <c:v>201.88020833333334</c:v>
                </c:pt>
                <c:pt idx="78675">
                  <c:v>201.8828125</c:v>
                </c:pt>
                <c:pt idx="78676">
                  <c:v>201.88541666666666</c:v>
                </c:pt>
                <c:pt idx="78677">
                  <c:v>201.88802083333334</c:v>
                </c:pt>
                <c:pt idx="78678">
                  <c:v>201.890625</c:v>
                </c:pt>
                <c:pt idx="78679">
                  <c:v>201.89322916666666</c:v>
                </c:pt>
                <c:pt idx="78680">
                  <c:v>201.89583333333334</c:v>
                </c:pt>
                <c:pt idx="78681">
                  <c:v>201.8984375</c:v>
                </c:pt>
                <c:pt idx="78682">
                  <c:v>201.90104166666666</c:v>
                </c:pt>
                <c:pt idx="78683">
                  <c:v>201.90364583333334</c:v>
                </c:pt>
                <c:pt idx="78684">
                  <c:v>201.90625</c:v>
                </c:pt>
                <c:pt idx="78685">
                  <c:v>201.90885416666666</c:v>
                </c:pt>
                <c:pt idx="78686">
                  <c:v>201.91145833333334</c:v>
                </c:pt>
                <c:pt idx="78687">
                  <c:v>201.9140625</c:v>
                </c:pt>
                <c:pt idx="78688">
                  <c:v>201.91666666666666</c:v>
                </c:pt>
                <c:pt idx="78689">
                  <c:v>201.91927083333334</c:v>
                </c:pt>
                <c:pt idx="78690">
                  <c:v>201.921875</c:v>
                </c:pt>
                <c:pt idx="78691">
                  <c:v>201.92447916666666</c:v>
                </c:pt>
                <c:pt idx="78692">
                  <c:v>201.92708333333334</c:v>
                </c:pt>
                <c:pt idx="78693">
                  <c:v>201.9296875</c:v>
                </c:pt>
                <c:pt idx="78694">
                  <c:v>201.93229166666666</c:v>
                </c:pt>
                <c:pt idx="78695">
                  <c:v>201.93489583333334</c:v>
                </c:pt>
                <c:pt idx="78696">
                  <c:v>201.9375</c:v>
                </c:pt>
                <c:pt idx="78697">
                  <c:v>201.94010416666666</c:v>
                </c:pt>
                <c:pt idx="78698">
                  <c:v>201.94270833333334</c:v>
                </c:pt>
                <c:pt idx="78699">
                  <c:v>201.9453125</c:v>
                </c:pt>
                <c:pt idx="78700">
                  <c:v>201.94791666666666</c:v>
                </c:pt>
                <c:pt idx="78701">
                  <c:v>201.95052083333334</c:v>
                </c:pt>
                <c:pt idx="78702">
                  <c:v>201.953125</c:v>
                </c:pt>
                <c:pt idx="78703">
                  <c:v>201.95572916666666</c:v>
                </c:pt>
                <c:pt idx="78704">
                  <c:v>201.95833333333334</c:v>
                </c:pt>
                <c:pt idx="78705">
                  <c:v>201.9609375</c:v>
                </c:pt>
                <c:pt idx="78706">
                  <c:v>201.96354166666666</c:v>
                </c:pt>
                <c:pt idx="78707">
                  <c:v>201.96614583333334</c:v>
                </c:pt>
                <c:pt idx="78708">
                  <c:v>201.96875</c:v>
                </c:pt>
                <c:pt idx="78709">
                  <c:v>201.97135416666666</c:v>
                </c:pt>
                <c:pt idx="78710">
                  <c:v>201.97395833333334</c:v>
                </c:pt>
                <c:pt idx="78711">
                  <c:v>201.9765625</c:v>
                </c:pt>
                <c:pt idx="78712">
                  <c:v>201.97916666666666</c:v>
                </c:pt>
                <c:pt idx="78713">
                  <c:v>201.98177083333334</c:v>
                </c:pt>
                <c:pt idx="78714">
                  <c:v>201.984375</c:v>
                </c:pt>
                <c:pt idx="78715">
                  <c:v>201.98697916666666</c:v>
                </c:pt>
                <c:pt idx="78716">
                  <c:v>201.98958333333334</c:v>
                </c:pt>
                <c:pt idx="78717">
                  <c:v>201.9921875</c:v>
                </c:pt>
                <c:pt idx="78718">
                  <c:v>201.99479166666666</c:v>
                </c:pt>
                <c:pt idx="78719">
                  <c:v>201.99739583333334</c:v>
                </c:pt>
                <c:pt idx="78720">
                  <c:v>202</c:v>
                </c:pt>
                <c:pt idx="78721">
                  <c:v>202.00260416666666</c:v>
                </c:pt>
                <c:pt idx="78722">
                  <c:v>202.00520833333334</c:v>
                </c:pt>
                <c:pt idx="78723">
                  <c:v>202.0078125</c:v>
                </c:pt>
                <c:pt idx="78724">
                  <c:v>202.01041666666666</c:v>
                </c:pt>
                <c:pt idx="78725">
                  <c:v>202.01302083333334</c:v>
                </c:pt>
                <c:pt idx="78726">
                  <c:v>202.015625</c:v>
                </c:pt>
                <c:pt idx="78727">
                  <c:v>202.01822916666666</c:v>
                </c:pt>
                <c:pt idx="78728">
                  <c:v>202.02083333333334</c:v>
                </c:pt>
                <c:pt idx="78729">
                  <c:v>202.0234375</c:v>
                </c:pt>
                <c:pt idx="78730">
                  <c:v>202.02604166666666</c:v>
                </c:pt>
                <c:pt idx="78731">
                  <c:v>202.02864583333334</c:v>
                </c:pt>
                <c:pt idx="78732">
                  <c:v>202.03125</c:v>
                </c:pt>
                <c:pt idx="78733">
                  <c:v>202.03385416666666</c:v>
                </c:pt>
                <c:pt idx="78734">
                  <c:v>202.03645833333334</c:v>
                </c:pt>
                <c:pt idx="78735">
                  <c:v>202.0390625</c:v>
                </c:pt>
                <c:pt idx="78736">
                  <c:v>202.04166666666666</c:v>
                </c:pt>
                <c:pt idx="78737">
                  <c:v>202.04427083333334</c:v>
                </c:pt>
                <c:pt idx="78738">
                  <c:v>202.046875</c:v>
                </c:pt>
                <c:pt idx="78739">
                  <c:v>202.04947916666666</c:v>
                </c:pt>
                <c:pt idx="78740">
                  <c:v>202.05208333333334</c:v>
                </c:pt>
                <c:pt idx="78741">
                  <c:v>202.0546875</c:v>
                </c:pt>
                <c:pt idx="78742">
                  <c:v>202.05729166666666</c:v>
                </c:pt>
                <c:pt idx="78743">
                  <c:v>202.05989583333334</c:v>
                </c:pt>
                <c:pt idx="78744">
                  <c:v>202.0625</c:v>
                </c:pt>
                <c:pt idx="78745">
                  <c:v>202.06510416666666</c:v>
                </c:pt>
                <c:pt idx="78746">
                  <c:v>202.06770833333334</c:v>
                </c:pt>
                <c:pt idx="78747">
                  <c:v>202.0703125</c:v>
                </c:pt>
                <c:pt idx="78748">
                  <c:v>202.07291666666666</c:v>
                </c:pt>
                <c:pt idx="78749">
                  <c:v>202.07552083333334</c:v>
                </c:pt>
                <c:pt idx="78750">
                  <c:v>202.078125</c:v>
                </c:pt>
                <c:pt idx="78751">
                  <c:v>202.08072916666666</c:v>
                </c:pt>
                <c:pt idx="78752">
                  <c:v>202.08333333333334</c:v>
                </c:pt>
                <c:pt idx="78753">
                  <c:v>202.0859375</c:v>
                </c:pt>
                <c:pt idx="78754">
                  <c:v>202.08854166666666</c:v>
                </c:pt>
                <c:pt idx="78755">
                  <c:v>202.09114583333334</c:v>
                </c:pt>
                <c:pt idx="78756">
                  <c:v>202.09375</c:v>
                </c:pt>
                <c:pt idx="78757">
                  <c:v>202.09635416666666</c:v>
                </c:pt>
                <c:pt idx="78758">
                  <c:v>202.09895833333334</c:v>
                </c:pt>
                <c:pt idx="78759">
                  <c:v>202.1015625</c:v>
                </c:pt>
                <c:pt idx="78760">
                  <c:v>202.10416666666666</c:v>
                </c:pt>
                <c:pt idx="78761">
                  <c:v>202.10677083333334</c:v>
                </c:pt>
                <c:pt idx="78762">
                  <c:v>202.109375</c:v>
                </c:pt>
                <c:pt idx="78763">
                  <c:v>202.11197916666666</c:v>
                </c:pt>
                <c:pt idx="78764">
                  <c:v>202.11458333333334</c:v>
                </c:pt>
                <c:pt idx="78765">
                  <c:v>202.1171875</c:v>
                </c:pt>
                <c:pt idx="78766">
                  <c:v>202.11979166666666</c:v>
                </c:pt>
                <c:pt idx="78767">
                  <c:v>202.12239583333334</c:v>
                </c:pt>
                <c:pt idx="78768">
                  <c:v>202.125</c:v>
                </c:pt>
                <c:pt idx="78769">
                  <c:v>202.12760416666666</c:v>
                </c:pt>
                <c:pt idx="78770">
                  <c:v>202.13020833333334</c:v>
                </c:pt>
                <c:pt idx="78771">
                  <c:v>202.1328125</c:v>
                </c:pt>
                <c:pt idx="78772">
                  <c:v>202.13541666666666</c:v>
                </c:pt>
                <c:pt idx="78773">
                  <c:v>202.13802083333334</c:v>
                </c:pt>
                <c:pt idx="78774">
                  <c:v>202.140625</c:v>
                </c:pt>
                <c:pt idx="78775">
                  <c:v>202.14322916666666</c:v>
                </c:pt>
                <c:pt idx="78776">
                  <c:v>202.14583333333334</c:v>
                </c:pt>
                <c:pt idx="78777">
                  <c:v>202.1484375</c:v>
                </c:pt>
                <c:pt idx="78778">
                  <c:v>202.15104166666666</c:v>
                </c:pt>
                <c:pt idx="78779">
                  <c:v>202.15364583333334</c:v>
                </c:pt>
                <c:pt idx="78780">
                  <c:v>202.15625</c:v>
                </c:pt>
                <c:pt idx="78781">
                  <c:v>202.15885416666666</c:v>
                </c:pt>
                <c:pt idx="78782">
                  <c:v>202.16145833333334</c:v>
                </c:pt>
                <c:pt idx="78783">
                  <c:v>202.1640625</c:v>
                </c:pt>
                <c:pt idx="78784">
                  <c:v>202.16666666666666</c:v>
                </c:pt>
                <c:pt idx="78785">
                  <c:v>202.16927083333334</c:v>
                </c:pt>
                <c:pt idx="78786">
                  <c:v>202.171875</c:v>
                </c:pt>
                <c:pt idx="78787">
                  <c:v>202.17447916666666</c:v>
                </c:pt>
                <c:pt idx="78788">
                  <c:v>202.17708333333334</c:v>
                </c:pt>
                <c:pt idx="78789">
                  <c:v>202.1796875</c:v>
                </c:pt>
                <c:pt idx="78790">
                  <c:v>202.18229166666666</c:v>
                </c:pt>
                <c:pt idx="78791">
                  <c:v>202.18489583333334</c:v>
                </c:pt>
                <c:pt idx="78792">
                  <c:v>202.1875</c:v>
                </c:pt>
                <c:pt idx="78793">
                  <c:v>202.19010416666666</c:v>
                </c:pt>
                <c:pt idx="78794">
                  <c:v>202.19270833333334</c:v>
                </c:pt>
                <c:pt idx="78795">
                  <c:v>202.1953125</c:v>
                </c:pt>
                <c:pt idx="78796">
                  <c:v>202.19791666666666</c:v>
                </c:pt>
                <c:pt idx="78797">
                  <c:v>202.20052083333334</c:v>
                </c:pt>
                <c:pt idx="78798">
                  <c:v>202.203125</c:v>
                </c:pt>
                <c:pt idx="78799">
                  <c:v>202.20572916666666</c:v>
                </c:pt>
                <c:pt idx="78800">
                  <c:v>202.20833333333334</c:v>
                </c:pt>
                <c:pt idx="78801">
                  <c:v>202.2109375</c:v>
                </c:pt>
                <c:pt idx="78802">
                  <c:v>202.21354166666666</c:v>
                </c:pt>
                <c:pt idx="78803">
                  <c:v>202.21614583333334</c:v>
                </c:pt>
                <c:pt idx="78804">
                  <c:v>202.21875</c:v>
                </c:pt>
                <c:pt idx="78805">
                  <c:v>202.22135416666666</c:v>
                </c:pt>
                <c:pt idx="78806">
                  <c:v>202.22395833333334</c:v>
                </c:pt>
                <c:pt idx="78807">
                  <c:v>202.2265625</c:v>
                </c:pt>
                <c:pt idx="78808">
                  <c:v>202.22916666666666</c:v>
                </c:pt>
                <c:pt idx="78809">
                  <c:v>202.23177083333334</c:v>
                </c:pt>
                <c:pt idx="78810">
                  <c:v>202.234375</c:v>
                </c:pt>
                <c:pt idx="78811">
                  <c:v>202.23697916666666</c:v>
                </c:pt>
                <c:pt idx="78812">
                  <c:v>202.23958333333334</c:v>
                </c:pt>
                <c:pt idx="78813">
                  <c:v>202.2421875</c:v>
                </c:pt>
                <c:pt idx="78814">
                  <c:v>202.24479166666666</c:v>
                </c:pt>
                <c:pt idx="78815">
                  <c:v>202.24739583333334</c:v>
                </c:pt>
                <c:pt idx="78816">
                  <c:v>202.25</c:v>
                </c:pt>
                <c:pt idx="78817">
                  <c:v>202.25260416666666</c:v>
                </c:pt>
                <c:pt idx="78818">
                  <c:v>202.25520833333334</c:v>
                </c:pt>
                <c:pt idx="78819">
                  <c:v>202.2578125</c:v>
                </c:pt>
                <c:pt idx="78820">
                  <c:v>202.26041666666666</c:v>
                </c:pt>
                <c:pt idx="78821">
                  <c:v>202.26302083333334</c:v>
                </c:pt>
                <c:pt idx="78822">
                  <c:v>202.265625</c:v>
                </c:pt>
                <c:pt idx="78823">
                  <c:v>202.26822916666666</c:v>
                </c:pt>
                <c:pt idx="78824">
                  <c:v>202.27083333333334</c:v>
                </c:pt>
                <c:pt idx="78825">
                  <c:v>202.2734375</c:v>
                </c:pt>
                <c:pt idx="78826">
                  <c:v>202.27604166666666</c:v>
                </c:pt>
                <c:pt idx="78827">
                  <c:v>202.27864583333334</c:v>
                </c:pt>
                <c:pt idx="78828">
                  <c:v>202.28125</c:v>
                </c:pt>
                <c:pt idx="78829">
                  <c:v>202.28385416666666</c:v>
                </c:pt>
                <c:pt idx="78830">
                  <c:v>202.28645833333334</c:v>
                </c:pt>
                <c:pt idx="78831">
                  <c:v>202.2890625</c:v>
                </c:pt>
                <c:pt idx="78832">
                  <c:v>202.29166666666666</c:v>
                </c:pt>
                <c:pt idx="78833">
                  <c:v>202.29427083333334</c:v>
                </c:pt>
                <c:pt idx="78834">
                  <c:v>202.296875</c:v>
                </c:pt>
                <c:pt idx="78835">
                  <c:v>202.29947916666666</c:v>
                </c:pt>
                <c:pt idx="78836">
                  <c:v>202.30208333333334</c:v>
                </c:pt>
                <c:pt idx="78837">
                  <c:v>202.3046875</c:v>
                </c:pt>
                <c:pt idx="78838">
                  <c:v>202.30729166666666</c:v>
                </c:pt>
                <c:pt idx="78839">
                  <c:v>202.30989583333334</c:v>
                </c:pt>
                <c:pt idx="78840">
                  <c:v>202.3125</c:v>
                </c:pt>
                <c:pt idx="78841">
                  <c:v>202.31510416666666</c:v>
                </c:pt>
                <c:pt idx="78842">
                  <c:v>202.31770833333334</c:v>
                </c:pt>
                <c:pt idx="78843">
                  <c:v>202.3203125</c:v>
                </c:pt>
                <c:pt idx="78844">
                  <c:v>202.32291666666666</c:v>
                </c:pt>
                <c:pt idx="78845">
                  <c:v>202.32552083333334</c:v>
                </c:pt>
                <c:pt idx="78846">
                  <c:v>202.328125</c:v>
                </c:pt>
                <c:pt idx="78847">
                  <c:v>202.33072916666666</c:v>
                </c:pt>
                <c:pt idx="78848">
                  <c:v>202.33333333333334</c:v>
                </c:pt>
                <c:pt idx="78849">
                  <c:v>202.3359375</c:v>
                </c:pt>
                <c:pt idx="78850">
                  <c:v>202.33854166666666</c:v>
                </c:pt>
                <c:pt idx="78851">
                  <c:v>202.34114583333334</c:v>
                </c:pt>
                <c:pt idx="78852">
                  <c:v>202.34375</c:v>
                </c:pt>
                <c:pt idx="78853">
                  <c:v>202.34635416666666</c:v>
                </c:pt>
                <c:pt idx="78854">
                  <c:v>202.34895833333334</c:v>
                </c:pt>
                <c:pt idx="78855">
                  <c:v>202.3515625</c:v>
                </c:pt>
                <c:pt idx="78856">
                  <c:v>202.35416666666666</c:v>
                </c:pt>
                <c:pt idx="78857">
                  <c:v>202.35677083333334</c:v>
                </c:pt>
                <c:pt idx="78858">
                  <c:v>202.359375</c:v>
                </c:pt>
                <c:pt idx="78859">
                  <c:v>202.36197916666666</c:v>
                </c:pt>
                <c:pt idx="78860">
                  <c:v>202.36458333333334</c:v>
                </c:pt>
                <c:pt idx="78861">
                  <c:v>202.3671875</c:v>
                </c:pt>
                <c:pt idx="78862">
                  <c:v>202.36979166666666</c:v>
                </c:pt>
                <c:pt idx="78863">
                  <c:v>202.37239583333334</c:v>
                </c:pt>
                <c:pt idx="78864">
                  <c:v>202.375</c:v>
                </c:pt>
                <c:pt idx="78865">
                  <c:v>202.37760416666666</c:v>
                </c:pt>
                <c:pt idx="78866">
                  <c:v>202.38020833333334</c:v>
                </c:pt>
                <c:pt idx="78867">
                  <c:v>202.3828125</c:v>
                </c:pt>
                <c:pt idx="78868">
                  <c:v>202.38541666666666</c:v>
                </c:pt>
                <c:pt idx="78869">
                  <c:v>202.38802083333334</c:v>
                </c:pt>
                <c:pt idx="78870">
                  <c:v>202.390625</c:v>
                </c:pt>
                <c:pt idx="78871">
                  <c:v>202.39322916666666</c:v>
                </c:pt>
                <c:pt idx="78872">
                  <c:v>202.39583333333334</c:v>
                </c:pt>
                <c:pt idx="78873">
                  <c:v>202.3984375</c:v>
                </c:pt>
                <c:pt idx="78874">
                  <c:v>202.40104166666666</c:v>
                </c:pt>
                <c:pt idx="78875">
                  <c:v>202.40364583333334</c:v>
                </c:pt>
                <c:pt idx="78876">
                  <c:v>202.40625</c:v>
                </c:pt>
                <c:pt idx="78877">
                  <c:v>202.40885416666666</c:v>
                </c:pt>
                <c:pt idx="78878">
                  <c:v>202.41145833333334</c:v>
                </c:pt>
                <c:pt idx="78879">
                  <c:v>202.4140625</c:v>
                </c:pt>
                <c:pt idx="78880">
                  <c:v>202.41666666666666</c:v>
                </c:pt>
                <c:pt idx="78881">
                  <c:v>202.41927083333334</c:v>
                </c:pt>
                <c:pt idx="78882">
                  <c:v>202.421875</c:v>
                </c:pt>
                <c:pt idx="78883">
                  <c:v>202.42447916666666</c:v>
                </c:pt>
                <c:pt idx="78884">
                  <c:v>202.42708333333334</c:v>
                </c:pt>
                <c:pt idx="78885">
                  <c:v>202.4296875</c:v>
                </c:pt>
                <c:pt idx="78886">
                  <c:v>202.43229166666666</c:v>
                </c:pt>
                <c:pt idx="78887">
                  <c:v>202.43489583333334</c:v>
                </c:pt>
                <c:pt idx="78888">
                  <c:v>202.4375</c:v>
                </c:pt>
                <c:pt idx="78889">
                  <c:v>202.44010416666666</c:v>
                </c:pt>
                <c:pt idx="78890">
                  <c:v>202.44270833333334</c:v>
                </c:pt>
                <c:pt idx="78891">
                  <c:v>202.4453125</c:v>
                </c:pt>
                <c:pt idx="78892">
                  <c:v>202.44791666666666</c:v>
                </c:pt>
                <c:pt idx="78893">
                  <c:v>202.45052083333334</c:v>
                </c:pt>
                <c:pt idx="78894">
                  <c:v>202.453125</c:v>
                </c:pt>
                <c:pt idx="78895">
                  <c:v>202.45572916666666</c:v>
                </c:pt>
                <c:pt idx="78896">
                  <c:v>202.45833333333334</c:v>
                </c:pt>
                <c:pt idx="78897">
                  <c:v>202.4609375</c:v>
                </c:pt>
                <c:pt idx="78898">
                  <c:v>202.46354166666666</c:v>
                </c:pt>
                <c:pt idx="78899">
                  <c:v>202.46614583333334</c:v>
                </c:pt>
                <c:pt idx="78900">
                  <c:v>202.46875</c:v>
                </c:pt>
                <c:pt idx="78901">
                  <c:v>202.47135416666666</c:v>
                </c:pt>
                <c:pt idx="78902">
                  <c:v>202.47395833333334</c:v>
                </c:pt>
                <c:pt idx="78903">
                  <c:v>202.4765625</c:v>
                </c:pt>
                <c:pt idx="78904">
                  <c:v>202.47916666666666</c:v>
                </c:pt>
                <c:pt idx="78905">
                  <c:v>202.48177083333334</c:v>
                </c:pt>
                <c:pt idx="78906">
                  <c:v>202.484375</c:v>
                </c:pt>
                <c:pt idx="78907">
                  <c:v>202.48697916666666</c:v>
                </c:pt>
                <c:pt idx="78908">
                  <c:v>202.48958333333334</c:v>
                </c:pt>
                <c:pt idx="78909">
                  <c:v>202.4921875</c:v>
                </c:pt>
                <c:pt idx="78910">
                  <c:v>202.49479166666666</c:v>
                </c:pt>
                <c:pt idx="78911">
                  <c:v>202.49739583333334</c:v>
                </c:pt>
                <c:pt idx="78912">
                  <c:v>202.5</c:v>
                </c:pt>
                <c:pt idx="78913">
                  <c:v>202.50260416666666</c:v>
                </c:pt>
                <c:pt idx="78914">
                  <c:v>202.50520833333334</c:v>
                </c:pt>
                <c:pt idx="78915">
                  <c:v>202.5078125</c:v>
                </c:pt>
                <c:pt idx="78916">
                  <c:v>202.51041666666666</c:v>
                </c:pt>
                <c:pt idx="78917">
                  <c:v>202.51302083333334</c:v>
                </c:pt>
                <c:pt idx="78918">
                  <c:v>202.515625</c:v>
                </c:pt>
                <c:pt idx="78919">
                  <c:v>202.51822916666666</c:v>
                </c:pt>
                <c:pt idx="78920">
                  <c:v>202.52083333333334</c:v>
                </c:pt>
                <c:pt idx="78921">
                  <c:v>202.5234375</c:v>
                </c:pt>
                <c:pt idx="78922">
                  <c:v>202.52604166666666</c:v>
                </c:pt>
                <c:pt idx="78923">
                  <c:v>202.52864583333334</c:v>
                </c:pt>
                <c:pt idx="78924">
                  <c:v>202.53125</c:v>
                </c:pt>
                <c:pt idx="78925">
                  <c:v>202.53385416666666</c:v>
                </c:pt>
                <c:pt idx="78926">
                  <c:v>202.53645833333334</c:v>
                </c:pt>
                <c:pt idx="78927">
                  <c:v>202.5390625</c:v>
                </c:pt>
                <c:pt idx="78928">
                  <c:v>202.54166666666666</c:v>
                </c:pt>
                <c:pt idx="78929">
                  <c:v>202.54427083333334</c:v>
                </c:pt>
                <c:pt idx="78930">
                  <c:v>202.546875</c:v>
                </c:pt>
                <c:pt idx="78931">
                  <c:v>202.54947916666666</c:v>
                </c:pt>
                <c:pt idx="78932">
                  <c:v>202.55208333333334</c:v>
                </c:pt>
                <c:pt idx="78933">
                  <c:v>202.5546875</c:v>
                </c:pt>
                <c:pt idx="78934">
                  <c:v>202.55729166666666</c:v>
                </c:pt>
                <c:pt idx="78935">
                  <c:v>202.55989583333334</c:v>
                </c:pt>
                <c:pt idx="78936">
                  <c:v>202.5625</c:v>
                </c:pt>
                <c:pt idx="78937">
                  <c:v>202.56510416666666</c:v>
                </c:pt>
                <c:pt idx="78938">
                  <c:v>202.56770833333334</c:v>
                </c:pt>
                <c:pt idx="78939">
                  <c:v>202.5703125</c:v>
                </c:pt>
                <c:pt idx="78940">
                  <c:v>202.57291666666666</c:v>
                </c:pt>
                <c:pt idx="78941">
                  <c:v>202.57552083333334</c:v>
                </c:pt>
                <c:pt idx="78942">
                  <c:v>202.578125</c:v>
                </c:pt>
                <c:pt idx="78943">
                  <c:v>202.58072916666666</c:v>
                </c:pt>
                <c:pt idx="78944">
                  <c:v>202.58333333333334</c:v>
                </c:pt>
                <c:pt idx="78945">
                  <c:v>202.5859375</c:v>
                </c:pt>
                <c:pt idx="78946">
                  <c:v>202.58854166666666</c:v>
                </c:pt>
                <c:pt idx="78947">
                  <c:v>202.59114583333334</c:v>
                </c:pt>
                <c:pt idx="78948">
                  <c:v>202.59375</c:v>
                </c:pt>
                <c:pt idx="78949">
                  <c:v>202.59635416666666</c:v>
                </c:pt>
                <c:pt idx="78950">
                  <c:v>202.59895833333334</c:v>
                </c:pt>
                <c:pt idx="78951">
                  <c:v>202.6015625</c:v>
                </c:pt>
                <c:pt idx="78952">
                  <c:v>202.60416666666666</c:v>
                </c:pt>
                <c:pt idx="78953">
                  <c:v>202.60677083333334</c:v>
                </c:pt>
                <c:pt idx="78954">
                  <c:v>202.609375</c:v>
                </c:pt>
                <c:pt idx="78955">
                  <c:v>202.61197916666666</c:v>
                </c:pt>
                <c:pt idx="78956">
                  <c:v>202.61458333333334</c:v>
                </c:pt>
                <c:pt idx="78957">
                  <c:v>202.6171875</c:v>
                </c:pt>
                <c:pt idx="78958">
                  <c:v>202.61979166666666</c:v>
                </c:pt>
                <c:pt idx="78959">
                  <c:v>202.62239583333334</c:v>
                </c:pt>
                <c:pt idx="78960">
                  <c:v>202.625</c:v>
                </c:pt>
                <c:pt idx="78961">
                  <c:v>202.62760416666666</c:v>
                </c:pt>
                <c:pt idx="78962">
                  <c:v>202.63020833333334</c:v>
                </c:pt>
                <c:pt idx="78963">
                  <c:v>202.6328125</c:v>
                </c:pt>
                <c:pt idx="78964">
                  <c:v>202.63541666666666</c:v>
                </c:pt>
                <c:pt idx="78965">
                  <c:v>202.63802083333334</c:v>
                </c:pt>
                <c:pt idx="78966">
                  <c:v>202.640625</c:v>
                </c:pt>
                <c:pt idx="78967">
                  <c:v>202.64322916666666</c:v>
                </c:pt>
                <c:pt idx="78968">
                  <c:v>202.64583333333334</c:v>
                </c:pt>
                <c:pt idx="78969">
                  <c:v>202.6484375</c:v>
                </c:pt>
                <c:pt idx="78970">
                  <c:v>202.65104166666666</c:v>
                </c:pt>
                <c:pt idx="78971">
                  <c:v>202.65364583333334</c:v>
                </c:pt>
                <c:pt idx="78972">
                  <c:v>202.65625</c:v>
                </c:pt>
                <c:pt idx="78973">
                  <c:v>202.65885416666666</c:v>
                </c:pt>
                <c:pt idx="78974">
                  <c:v>202.66145833333334</c:v>
                </c:pt>
                <c:pt idx="78975">
                  <c:v>202.6640625</c:v>
                </c:pt>
                <c:pt idx="78976">
                  <c:v>202.66666666666666</c:v>
                </c:pt>
                <c:pt idx="78977">
                  <c:v>202.66927083333334</c:v>
                </c:pt>
                <c:pt idx="78978">
                  <c:v>202.671875</c:v>
                </c:pt>
                <c:pt idx="78979">
                  <c:v>202.67447916666666</c:v>
                </c:pt>
                <c:pt idx="78980">
                  <c:v>202.67708333333334</c:v>
                </c:pt>
                <c:pt idx="78981">
                  <c:v>202.6796875</c:v>
                </c:pt>
                <c:pt idx="78982">
                  <c:v>202.68229166666666</c:v>
                </c:pt>
                <c:pt idx="78983">
                  <c:v>202.68489583333334</c:v>
                </c:pt>
                <c:pt idx="78984">
                  <c:v>202.6875</c:v>
                </c:pt>
                <c:pt idx="78985">
                  <c:v>202.69010416666666</c:v>
                </c:pt>
                <c:pt idx="78986">
                  <c:v>202.69270833333334</c:v>
                </c:pt>
                <c:pt idx="78987">
                  <c:v>202.6953125</c:v>
                </c:pt>
                <c:pt idx="78988">
                  <c:v>202.69791666666666</c:v>
                </c:pt>
                <c:pt idx="78989">
                  <c:v>202.70052083333334</c:v>
                </c:pt>
                <c:pt idx="78990">
                  <c:v>202.703125</c:v>
                </c:pt>
                <c:pt idx="78991">
                  <c:v>202.70572916666666</c:v>
                </c:pt>
                <c:pt idx="78992">
                  <c:v>202.70833333333334</c:v>
                </c:pt>
                <c:pt idx="78993">
                  <c:v>202.7109375</c:v>
                </c:pt>
                <c:pt idx="78994">
                  <c:v>202.71354166666666</c:v>
                </c:pt>
                <c:pt idx="78995">
                  <c:v>202.71614583333334</c:v>
                </c:pt>
                <c:pt idx="78996">
                  <c:v>202.71875</c:v>
                </c:pt>
                <c:pt idx="78997">
                  <c:v>202.72135416666666</c:v>
                </c:pt>
                <c:pt idx="78998">
                  <c:v>202.72395833333334</c:v>
                </c:pt>
                <c:pt idx="78999">
                  <c:v>202.7265625</c:v>
                </c:pt>
                <c:pt idx="79000">
                  <c:v>202.72916666666666</c:v>
                </c:pt>
                <c:pt idx="79001">
                  <c:v>202.73177083333334</c:v>
                </c:pt>
                <c:pt idx="79002">
                  <c:v>202.734375</c:v>
                </c:pt>
                <c:pt idx="79003">
                  <c:v>202.73697916666666</c:v>
                </c:pt>
                <c:pt idx="79004">
                  <c:v>202.73958333333334</c:v>
                </c:pt>
                <c:pt idx="79005">
                  <c:v>202.7421875</c:v>
                </c:pt>
                <c:pt idx="79006">
                  <c:v>202.74479166666666</c:v>
                </c:pt>
                <c:pt idx="79007">
                  <c:v>202.74739583333334</c:v>
                </c:pt>
                <c:pt idx="79008">
                  <c:v>202.75</c:v>
                </c:pt>
                <c:pt idx="79009">
                  <c:v>202.75260416666666</c:v>
                </c:pt>
                <c:pt idx="79010">
                  <c:v>202.75520833333334</c:v>
                </c:pt>
                <c:pt idx="79011">
                  <c:v>202.7578125</c:v>
                </c:pt>
                <c:pt idx="79012">
                  <c:v>202.76041666666666</c:v>
                </c:pt>
                <c:pt idx="79013">
                  <c:v>202.76302083333334</c:v>
                </c:pt>
                <c:pt idx="79014">
                  <c:v>202.765625</c:v>
                </c:pt>
                <c:pt idx="79015">
                  <c:v>202.76822916666666</c:v>
                </c:pt>
                <c:pt idx="79016">
                  <c:v>202.77083333333334</c:v>
                </c:pt>
                <c:pt idx="79017">
                  <c:v>202.7734375</c:v>
                </c:pt>
                <c:pt idx="79018">
                  <c:v>202.77604166666666</c:v>
                </c:pt>
                <c:pt idx="79019">
                  <c:v>202.77864583333334</c:v>
                </c:pt>
                <c:pt idx="79020">
                  <c:v>202.78125</c:v>
                </c:pt>
                <c:pt idx="79021">
                  <c:v>202.78385416666666</c:v>
                </c:pt>
                <c:pt idx="79022">
                  <c:v>202.78645833333334</c:v>
                </c:pt>
                <c:pt idx="79023">
                  <c:v>202.7890625</c:v>
                </c:pt>
                <c:pt idx="79024">
                  <c:v>202.79166666666666</c:v>
                </c:pt>
                <c:pt idx="79025">
                  <c:v>202.79427083333334</c:v>
                </c:pt>
                <c:pt idx="79026">
                  <c:v>202.796875</c:v>
                </c:pt>
                <c:pt idx="79027">
                  <c:v>202.79947916666666</c:v>
                </c:pt>
                <c:pt idx="79028">
                  <c:v>202.80208333333334</c:v>
                </c:pt>
                <c:pt idx="79029">
                  <c:v>202.8046875</c:v>
                </c:pt>
                <c:pt idx="79030">
                  <c:v>202.80729166666666</c:v>
                </c:pt>
                <c:pt idx="79031">
                  <c:v>202.80989583333334</c:v>
                </c:pt>
                <c:pt idx="79032">
                  <c:v>202.8125</c:v>
                </c:pt>
                <c:pt idx="79033">
                  <c:v>202.81510416666666</c:v>
                </c:pt>
                <c:pt idx="79034">
                  <c:v>202.81770833333334</c:v>
                </c:pt>
                <c:pt idx="79035">
                  <c:v>202.8203125</c:v>
                </c:pt>
                <c:pt idx="79036">
                  <c:v>202.82291666666666</c:v>
                </c:pt>
                <c:pt idx="79037">
                  <c:v>202.82552083333334</c:v>
                </c:pt>
                <c:pt idx="79038">
                  <c:v>202.828125</c:v>
                </c:pt>
                <c:pt idx="79039">
                  <c:v>202.83072916666666</c:v>
                </c:pt>
                <c:pt idx="79040">
                  <c:v>202.83333333333334</c:v>
                </c:pt>
                <c:pt idx="79041">
                  <c:v>202.8359375</c:v>
                </c:pt>
                <c:pt idx="79042">
                  <c:v>202.83854166666666</c:v>
                </c:pt>
                <c:pt idx="79043">
                  <c:v>202.84114583333334</c:v>
                </c:pt>
                <c:pt idx="79044">
                  <c:v>202.84375</c:v>
                </c:pt>
                <c:pt idx="79045">
                  <c:v>202.84635416666666</c:v>
                </c:pt>
                <c:pt idx="79046">
                  <c:v>202.84895833333334</c:v>
                </c:pt>
                <c:pt idx="79047">
                  <c:v>202.8515625</c:v>
                </c:pt>
                <c:pt idx="79048">
                  <c:v>202.85416666666666</c:v>
                </c:pt>
                <c:pt idx="79049">
                  <c:v>202.85677083333334</c:v>
                </c:pt>
                <c:pt idx="79050">
                  <c:v>202.859375</c:v>
                </c:pt>
                <c:pt idx="79051">
                  <c:v>202.86197916666666</c:v>
                </c:pt>
                <c:pt idx="79052">
                  <c:v>202.86458333333334</c:v>
                </c:pt>
                <c:pt idx="79053">
                  <c:v>202.8671875</c:v>
                </c:pt>
                <c:pt idx="79054">
                  <c:v>202.86979166666666</c:v>
                </c:pt>
                <c:pt idx="79055">
                  <c:v>202.87239583333334</c:v>
                </c:pt>
                <c:pt idx="79056">
                  <c:v>202.875</c:v>
                </c:pt>
                <c:pt idx="79057">
                  <c:v>202.87760416666666</c:v>
                </c:pt>
                <c:pt idx="79058">
                  <c:v>202.88020833333334</c:v>
                </c:pt>
                <c:pt idx="79059">
                  <c:v>202.8828125</c:v>
                </c:pt>
                <c:pt idx="79060">
                  <c:v>202.88541666666666</c:v>
                </c:pt>
                <c:pt idx="79061">
                  <c:v>202.88802083333334</c:v>
                </c:pt>
                <c:pt idx="79062">
                  <c:v>202.890625</c:v>
                </c:pt>
                <c:pt idx="79063">
                  <c:v>202.89322916666666</c:v>
                </c:pt>
                <c:pt idx="79064">
                  <c:v>202.89583333333334</c:v>
                </c:pt>
                <c:pt idx="79065">
                  <c:v>202.8984375</c:v>
                </c:pt>
                <c:pt idx="79066">
                  <c:v>202.90104166666666</c:v>
                </c:pt>
                <c:pt idx="79067">
                  <c:v>202.90364583333334</c:v>
                </c:pt>
                <c:pt idx="79068">
                  <c:v>202.90625</c:v>
                </c:pt>
                <c:pt idx="79069">
                  <c:v>202.90885416666666</c:v>
                </c:pt>
                <c:pt idx="79070">
                  <c:v>202.91145833333334</c:v>
                </c:pt>
                <c:pt idx="79071">
                  <c:v>202.9140625</c:v>
                </c:pt>
                <c:pt idx="79072">
                  <c:v>202.91666666666666</c:v>
                </c:pt>
                <c:pt idx="79073">
                  <c:v>202.91927083333334</c:v>
                </c:pt>
                <c:pt idx="79074">
                  <c:v>202.921875</c:v>
                </c:pt>
                <c:pt idx="79075">
                  <c:v>202.92447916666666</c:v>
                </c:pt>
                <c:pt idx="79076">
                  <c:v>202.92708333333334</c:v>
                </c:pt>
                <c:pt idx="79077">
                  <c:v>202.9296875</c:v>
                </c:pt>
                <c:pt idx="79078">
                  <c:v>202.93229166666666</c:v>
                </c:pt>
                <c:pt idx="79079">
                  <c:v>202.93489583333334</c:v>
                </c:pt>
                <c:pt idx="79080">
                  <c:v>202.9375</c:v>
                </c:pt>
                <c:pt idx="79081">
                  <c:v>202.94010416666666</c:v>
                </c:pt>
                <c:pt idx="79082">
                  <c:v>202.94270833333334</c:v>
                </c:pt>
                <c:pt idx="79083">
                  <c:v>202.9453125</c:v>
                </c:pt>
                <c:pt idx="79084">
                  <c:v>202.94791666666666</c:v>
                </c:pt>
                <c:pt idx="79085">
                  <c:v>202.95052083333334</c:v>
                </c:pt>
                <c:pt idx="79086">
                  <c:v>202.953125</c:v>
                </c:pt>
                <c:pt idx="79087">
                  <c:v>202.95572916666666</c:v>
                </c:pt>
                <c:pt idx="79088">
                  <c:v>202.95833333333334</c:v>
                </c:pt>
                <c:pt idx="79089">
                  <c:v>202.9609375</c:v>
                </c:pt>
                <c:pt idx="79090">
                  <c:v>202.96354166666666</c:v>
                </c:pt>
                <c:pt idx="79091">
                  <c:v>202.96614583333334</c:v>
                </c:pt>
                <c:pt idx="79092">
                  <c:v>202.96875</c:v>
                </c:pt>
                <c:pt idx="79093">
                  <c:v>202.97135416666666</c:v>
                </c:pt>
                <c:pt idx="79094">
                  <c:v>202.97395833333334</c:v>
                </c:pt>
                <c:pt idx="79095">
                  <c:v>202.9765625</c:v>
                </c:pt>
                <c:pt idx="79096">
                  <c:v>202.97916666666666</c:v>
                </c:pt>
                <c:pt idx="79097">
                  <c:v>202.98177083333334</c:v>
                </c:pt>
                <c:pt idx="79098">
                  <c:v>202.984375</c:v>
                </c:pt>
                <c:pt idx="79099">
                  <c:v>202.98697916666666</c:v>
                </c:pt>
                <c:pt idx="79100">
                  <c:v>202.98958333333334</c:v>
                </c:pt>
                <c:pt idx="79101">
                  <c:v>202.9921875</c:v>
                </c:pt>
                <c:pt idx="79102">
                  <c:v>202.99479166666666</c:v>
                </c:pt>
                <c:pt idx="79103">
                  <c:v>202.99739583333334</c:v>
                </c:pt>
                <c:pt idx="79104">
                  <c:v>203</c:v>
                </c:pt>
                <c:pt idx="79105">
                  <c:v>203.00260416666666</c:v>
                </c:pt>
                <c:pt idx="79106">
                  <c:v>203.00520833333334</c:v>
                </c:pt>
                <c:pt idx="79107">
                  <c:v>203.0078125</c:v>
                </c:pt>
                <c:pt idx="79108">
                  <c:v>203.01041666666666</c:v>
                </c:pt>
                <c:pt idx="79109">
                  <c:v>203.01302083333334</c:v>
                </c:pt>
                <c:pt idx="79110">
                  <c:v>203.015625</c:v>
                </c:pt>
                <c:pt idx="79111">
                  <c:v>203.01822916666666</c:v>
                </c:pt>
                <c:pt idx="79112">
                  <c:v>203.02083333333334</c:v>
                </c:pt>
                <c:pt idx="79113">
                  <c:v>203.0234375</c:v>
                </c:pt>
                <c:pt idx="79114">
                  <c:v>203.02604166666666</c:v>
                </c:pt>
                <c:pt idx="79115">
                  <c:v>203.02864583333334</c:v>
                </c:pt>
                <c:pt idx="79116">
                  <c:v>203.03125</c:v>
                </c:pt>
                <c:pt idx="79117">
                  <c:v>203.03385416666666</c:v>
                </c:pt>
                <c:pt idx="79118">
                  <c:v>203.03645833333334</c:v>
                </c:pt>
                <c:pt idx="79119">
                  <c:v>203.0390625</c:v>
                </c:pt>
                <c:pt idx="79120">
                  <c:v>203.04166666666666</c:v>
                </c:pt>
                <c:pt idx="79121">
                  <c:v>203.04427083333334</c:v>
                </c:pt>
                <c:pt idx="79122">
                  <c:v>203.046875</c:v>
                </c:pt>
                <c:pt idx="79123">
                  <c:v>203.04947916666666</c:v>
                </c:pt>
                <c:pt idx="79124">
                  <c:v>203.05208333333334</c:v>
                </c:pt>
                <c:pt idx="79125">
                  <c:v>203.0546875</c:v>
                </c:pt>
                <c:pt idx="79126">
                  <c:v>203.05729166666666</c:v>
                </c:pt>
                <c:pt idx="79127">
                  <c:v>203.05989583333334</c:v>
                </c:pt>
                <c:pt idx="79128">
                  <c:v>203.0625</c:v>
                </c:pt>
                <c:pt idx="79129">
                  <c:v>203.06510416666666</c:v>
                </c:pt>
                <c:pt idx="79130">
                  <c:v>203.06770833333334</c:v>
                </c:pt>
                <c:pt idx="79131">
                  <c:v>203.0703125</c:v>
                </c:pt>
                <c:pt idx="79132">
                  <c:v>203.07291666666666</c:v>
                </c:pt>
                <c:pt idx="79133">
                  <c:v>203.07552083333334</c:v>
                </c:pt>
                <c:pt idx="79134">
                  <c:v>203.078125</c:v>
                </c:pt>
                <c:pt idx="79135">
                  <c:v>203.08072916666666</c:v>
                </c:pt>
                <c:pt idx="79136">
                  <c:v>203.08333333333334</c:v>
                </c:pt>
                <c:pt idx="79137">
                  <c:v>203.0859375</c:v>
                </c:pt>
                <c:pt idx="79138">
                  <c:v>203.08854166666666</c:v>
                </c:pt>
                <c:pt idx="79139">
                  <c:v>203.09114583333334</c:v>
                </c:pt>
                <c:pt idx="79140">
                  <c:v>203.09375</c:v>
                </c:pt>
                <c:pt idx="79141">
                  <c:v>203.09635416666666</c:v>
                </c:pt>
                <c:pt idx="79142">
                  <c:v>203.09895833333334</c:v>
                </c:pt>
                <c:pt idx="79143">
                  <c:v>203.1015625</c:v>
                </c:pt>
                <c:pt idx="79144">
                  <c:v>203.10416666666666</c:v>
                </c:pt>
                <c:pt idx="79145">
                  <c:v>203.10677083333334</c:v>
                </c:pt>
                <c:pt idx="79146">
                  <c:v>203.109375</c:v>
                </c:pt>
                <c:pt idx="79147">
                  <c:v>203.11197916666666</c:v>
                </c:pt>
                <c:pt idx="79148">
                  <c:v>203.11458333333334</c:v>
                </c:pt>
                <c:pt idx="79149">
                  <c:v>203.1171875</c:v>
                </c:pt>
                <c:pt idx="79150">
                  <c:v>203.11979166666666</c:v>
                </c:pt>
                <c:pt idx="79151">
                  <c:v>203.12239583333334</c:v>
                </c:pt>
                <c:pt idx="79152">
                  <c:v>203.125</c:v>
                </c:pt>
                <c:pt idx="79153">
                  <c:v>203.12760416666666</c:v>
                </c:pt>
                <c:pt idx="79154">
                  <c:v>203.13020833333334</c:v>
                </c:pt>
                <c:pt idx="79155">
                  <c:v>203.1328125</c:v>
                </c:pt>
                <c:pt idx="79156">
                  <c:v>203.13541666666666</c:v>
                </c:pt>
                <c:pt idx="79157">
                  <c:v>203.13802083333334</c:v>
                </c:pt>
                <c:pt idx="79158">
                  <c:v>203.140625</c:v>
                </c:pt>
                <c:pt idx="79159">
                  <c:v>203.14322916666666</c:v>
                </c:pt>
                <c:pt idx="79160">
                  <c:v>203.14583333333334</c:v>
                </c:pt>
                <c:pt idx="79161">
                  <c:v>203.1484375</c:v>
                </c:pt>
                <c:pt idx="79162">
                  <c:v>203.15104166666666</c:v>
                </c:pt>
                <c:pt idx="79163">
                  <c:v>203.15364583333334</c:v>
                </c:pt>
                <c:pt idx="79164">
                  <c:v>203.15625</c:v>
                </c:pt>
                <c:pt idx="79165">
                  <c:v>203.15885416666666</c:v>
                </c:pt>
                <c:pt idx="79166">
                  <c:v>203.16145833333334</c:v>
                </c:pt>
                <c:pt idx="79167">
                  <c:v>203.1640625</c:v>
                </c:pt>
                <c:pt idx="79168">
                  <c:v>203.16666666666666</c:v>
                </c:pt>
                <c:pt idx="79169">
                  <c:v>203.16927083333334</c:v>
                </c:pt>
                <c:pt idx="79170">
                  <c:v>203.171875</c:v>
                </c:pt>
                <c:pt idx="79171">
                  <c:v>203.17447916666666</c:v>
                </c:pt>
                <c:pt idx="79172">
                  <c:v>203.17708333333334</c:v>
                </c:pt>
                <c:pt idx="79173">
                  <c:v>203.1796875</c:v>
                </c:pt>
                <c:pt idx="79174">
                  <c:v>203.18229166666666</c:v>
                </c:pt>
                <c:pt idx="79175">
                  <c:v>203.18489583333334</c:v>
                </c:pt>
                <c:pt idx="79176">
                  <c:v>203.1875</c:v>
                </c:pt>
                <c:pt idx="79177">
                  <c:v>203.19010416666666</c:v>
                </c:pt>
                <c:pt idx="79178">
                  <c:v>203.19270833333334</c:v>
                </c:pt>
                <c:pt idx="79179">
                  <c:v>203.1953125</c:v>
                </c:pt>
                <c:pt idx="79180">
                  <c:v>203.19791666666666</c:v>
                </c:pt>
                <c:pt idx="79181">
                  <c:v>203.20052083333334</c:v>
                </c:pt>
                <c:pt idx="79182">
                  <c:v>203.203125</c:v>
                </c:pt>
                <c:pt idx="79183">
                  <c:v>203.20572916666666</c:v>
                </c:pt>
                <c:pt idx="79184">
                  <c:v>203.20833333333334</c:v>
                </c:pt>
                <c:pt idx="79185">
                  <c:v>203.2109375</c:v>
                </c:pt>
                <c:pt idx="79186">
                  <c:v>203.21354166666666</c:v>
                </c:pt>
                <c:pt idx="79187">
                  <c:v>203.21614583333334</c:v>
                </c:pt>
                <c:pt idx="79188">
                  <c:v>203.21875</c:v>
                </c:pt>
                <c:pt idx="79189">
                  <c:v>203.22135416666666</c:v>
                </c:pt>
                <c:pt idx="79190">
                  <c:v>203.22395833333334</c:v>
                </c:pt>
                <c:pt idx="79191">
                  <c:v>203.2265625</c:v>
                </c:pt>
                <c:pt idx="79192">
                  <c:v>203.22916666666666</c:v>
                </c:pt>
                <c:pt idx="79193">
                  <c:v>203.23177083333334</c:v>
                </c:pt>
                <c:pt idx="79194">
                  <c:v>203.234375</c:v>
                </c:pt>
                <c:pt idx="79195">
                  <c:v>203.23697916666666</c:v>
                </c:pt>
                <c:pt idx="79196">
                  <c:v>203.23958333333334</c:v>
                </c:pt>
                <c:pt idx="79197">
                  <c:v>203.2421875</c:v>
                </c:pt>
                <c:pt idx="79198">
                  <c:v>203.24479166666666</c:v>
                </c:pt>
                <c:pt idx="79199">
                  <c:v>203.24739583333334</c:v>
                </c:pt>
                <c:pt idx="79200">
                  <c:v>203.25</c:v>
                </c:pt>
                <c:pt idx="79201">
                  <c:v>203.25260416666666</c:v>
                </c:pt>
                <c:pt idx="79202">
                  <c:v>203.25520833333334</c:v>
                </c:pt>
                <c:pt idx="79203">
                  <c:v>203.2578125</c:v>
                </c:pt>
                <c:pt idx="79204">
                  <c:v>203.26041666666666</c:v>
                </c:pt>
                <c:pt idx="79205">
                  <c:v>203.26302083333334</c:v>
                </c:pt>
                <c:pt idx="79206">
                  <c:v>203.265625</c:v>
                </c:pt>
                <c:pt idx="79207">
                  <c:v>203.26822916666666</c:v>
                </c:pt>
                <c:pt idx="79208">
                  <c:v>203.27083333333334</c:v>
                </c:pt>
                <c:pt idx="79209">
                  <c:v>203.2734375</c:v>
                </c:pt>
                <c:pt idx="79210">
                  <c:v>203.27604166666666</c:v>
                </c:pt>
                <c:pt idx="79211">
                  <c:v>203.27864583333334</c:v>
                </c:pt>
                <c:pt idx="79212">
                  <c:v>203.28125</c:v>
                </c:pt>
                <c:pt idx="79213">
                  <c:v>203.28385416666666</c:v>
                </c:pt>
                <c:pt idx="79214">
                  <c:v>203.28645833333334</c:v>
                </c:pt>
                <c:pt idx="79215">
                  <c:v>203.2890625</c:v>
                </c:pt>
                <c:pt idx="79216">
                  <c:v>203.29166666666666</c:v>
                </c:pt>
                <c:pt idx="79217">
                  <c:v>203.29427083333334</c:v>
                </c:pt>
                <c:pt idx="79218">
                  <c:v>203.296875</c:v>
                </c:pt>
                <c:pt idx="79219">
                  <c:v>203.29947916666666</c:v>
                </c:pt>
                <c:pt idx="79220">
                  <c:v>203.30208333333334</c:v>
                </c:pt>
                <c:pt idx="79221">
                  <c:v>203.3046875</c:v>
                </c:pt>
                <c:pt idx="79222">
                  <c:v>203.30729166666666</c:v>
                </c:pt>
                <c:pt idx="79223">
                  <c:v>203.30989583333334</c:v>
                </c:pt>
                <c:pt idx="79224">
                  <c:v>203.3125</c:v>
                </c:pt>
                <c:pt idx="79225">
                  <c:v>203.31510416666666</c:v>
                </c:pt>
                <c:pt idx="79226">
                  <c:v>203.31770833333334</c:v>
                </c:pt>
                <c:pt idx="79227">
                  <c:v>203.3203125</c:v>
                </c:pt>
                <c:pt idx="79228">
                  <c:v>203.32291666666666</c:v>
                </c:pt>
                <c:pt idx="79229">
                  <c:v>203.32552083333334</c:v>
                </c:pt>
                <c:pt idx="79230">
                  <c:v>203.328125</c:v>
                </c:pt>
                <c:pt idx="79231">
                  <c:v>203.33072916666666</c:v>
                </c:pt>
                <c:pt idx="79232">
                  <c:v>203.33333333333334</c:v>
                </c:pt>
                <c:pt idx="79233">
                  <c:v>203.3359375</c:v>
                </c:pt>
                <c:pt idx="79234">
                  <c:v>203.33854166666666</c:v>
                </c:pt>
                <c:pt idx="79235">
                  <c:v>203.34114583333334</c:v>
                </c:pt>
                <c:pt idx="79236">
                  <c:v>203.34375</c:v>
                </c:pt>
                <c:pt idx="79237">
                  <c:v>203.34635416666666</c:v>
                </c:pt>
                <c:pt idx="79238">
                  <c:v>203.34895833333334</c:v>
                </c:pt>
                <c:pt idx="79239">
                  <c:v>203.3515625</c:v>
                </c:pt>
                <c:pt idx="79240">
                  <c:v>203.35416666666666</c:v>
                </c:pt>
                <c:pt idx="79241">
                  <c:v>203.35677083333334</c:v>
                </c:pt>
                <c:pt idx="79242">
                  <c:v>203.359375</c:v>
                </c:pt>
                <c:pt idx="79243">
                  <c:v>203.36197916666666</c:v>
                </c:pt>
                <c:pt idx="79244">
                  <c:v>203.36458333333334</c:v>
                </c:pt>
                <c:pt idx="79245">
                  <c:v>203.3671875</c:v>
                </c:pt>
                <c:pt idx="79246">
                  <c:v>203.36979166666666</c:v>
                </c:pt>
                <c:pt idx="79247">
                  <c:v>203.37239583333334</c:v>
                </c:pt>
                <c:pt idx="79248">
                  <c:v>203.375</c:v>
                </c:pt>
                <c:pt idx="79249">
                  <c:v>203.37760416666666</c:v>
                </c:pt>
                <c:pt idx="79250">
                  <c:v>203.38020833333334</c:v>
                </c:pt>
                <c:pt idx="79251">
                  <c:v>203.3828125</c:v>
                </c:pt>
                <c:pt idx="79252">
                  <c:v>203.38541666666666</c:v>
                </c:pt>
                <c:pt idx="79253">
                  <c:v>203.38802083333334</c:v>
                </c:pt>
                <c:pt idx="79254">
                  <c:v>203.390625</c:v>
                </c:pt>
                <c:pt idx="79255">
                  <c:v>203.39322916666666</c:v>
                </c:pt>
                <c:pt idx="79256">
                  <c:v>203.39583333333334</c:v>
                </c:pt>
                <c:pt idx="79257">
                  <c:v>203.3984375</c:v>
                </c:pt>
                <c:pt idx="79258">
                  <c:v>203.40104166666666</c:v>
                </c:pt>
                <c:pt idx="79259">
                  <c:v>203.40364583333334</c:v>
                </c:pt>
                <c:pt idx="79260">
                  <c:v>203.40625</c:v>
                </c:pt>
                <c:pt idx="79261">
                  <c:v>203.40885416666666</c:v>
                </c:pt>
                <c:pt idx="79262">
                  <c:v>203.41145833333334</c:v>
                </c:pt>
                <c:pt idx="79263">
                  <c:v>203.4140625</c:v>
                </c:pt>
                <c:pt idx="79264">
                  <c:v>203.41666666666666</c:v>
                </c:pt>
                <c:pt idx="79265">
                  <c:v>203.41927083333334</c:v>
                </c:pt>
                <c:pt idx="79266">
                  <c:v>203.421875</c:v>
                </c:pt>
                <c:pt idx="79267">
                  <c:v>203.42447916666666</c:v>
                </c:pt>
                <c:pt idx="79268">
                  <c:v>203.42708333333334</c:v>
                </c:pt>
                <c:pt idx="79269">
                  <c:v>203.4296875</c:v>
                </c:pt>
                <c:pt idx="79270">
                  <c:v>203.43229166666666</c:v>
                </c:pt>
                <c:pt idx="79271">
                  <c:v>203.43489583333334</c:v>
                </c:pt>
                <c:pt idx="79272">
                  <c:v>203.4375</c:v>
                </c:pt>
                <c:pt idx="79273">
                  <c:v>203.44010416666666</c:v>
                </c:pt>
                <c:pt idx="79274">
                  <c:v>203.44270833333334</c:v>
                </c:pt>
                <c:pt idx="79275">
                  <c:v>203.4453125</c:v>
                </c:pt>
                <c:pt idx="79276">
                  <c:v>203.44791666666666</c:v>
                </c:pt>
                <c:pt idx="79277">
                  <c:v>203.45052083333334</c:v>
                </c:pt>
                <c:pt idx="79278">
                  <c:v>203.453125</c:v>
                </c:pt>
                <c:pt idx="79279">
                  <c:v>203.45572916666666</c:v>
                </c:pt>
                <c:pt idx="79280">
                  <c:v>203.45833333333334</c:v>
                </c:pt>
                <c:pt idx="79281">
                  <c:v>203.4609375</c:v>
                </c:pt>
                <c:pt idx="79282">
                  <c:v>203.46354166666666</c:v>
                </c:pt>
                <c:pt idx="79283">
                  <c:v>203.46614583333334</c:v>
                </c:pt>
                <c:pt idx="79284">
                  <c:v>203.46875</c:v>
                </c:pt>
                <c:pt idx="79285">
                  <c:v>203.47135416666666</c:v>
                </c:pt>
                <c:pt idx="79286">
                  <c:v>203.47395833333334</c:v>
                </c:pt>
                <c:pt idx="79287">
                  <c:v>203.4765625</c:v>
                </c:pt>
                <c:pt idx="79288">
                  <c:v>203.47916666666666</c:v>
                </c:pt>
                <c:pt idx="79289">
                  <c:v>203.48177083333334</c:v>
                </c:pt>
                <c:pt idx="79290">
                  <c:v>203.484375</c:v>
                </c:pt>
                <c:pt idx="79291">
                  <c:v>203.48697916666666</c:v>
                </c:pt>
                <c:pt idx="79292">
                  <c:v>203.48958333333334</c:v>
                </c:pt>
                <c:pt idx="79293">
                  <c:v>203.4921875</c:v>
                </c:pt>
                <c:pt idx="79294">
                  <c:v>203.49479166666666</c:v>
                </c:pt>
                <c:pt idx="79295">
                  <c:v>203.49739583333334</c:v>
                </c:pt>
                <c:pt idx="79296">
                  <c:v>203.5</c:v>
                </c:pt>
                <c:pt idx="79297">
                  <c:v>203.50260416666666</c:v>
                </c:pt>
                <c:pt idx="79298">
                  <c:v>203.50520833333334</c:v>
                </c:pt>
                <c:pt idx="79299">
                  <c:v>203.5078125</c:v>
                </c:pt>
                <c:pt idx="79300">
                  <c:v>203.51041666666666</c:v>
                </c:pt>
                <c:pt idx="79301">
                  <c:v>203.51302083333334</c:v>
                </c:pt>
                <c:pt idx="79302">
                  <c:v>203.515625</c:v>
                </c:pt>
                <c:pt idx="79303">
                  <c:v>203.51822916666666</c:v>
                </c:pt>
                <c:pt idx="79304">
                  <c:v>203.52083333333334</c:v>
                </c:pt>
                <c:pt idx="79305">
                  <c:v>203.5234375</c:v>
                </c:pt>
                <c:pt idx="79306">
                  <c:v>203.52604166666666</c:v>
                </c:pt>
                <c:pt idx="79307">
                  <c:v>203.52864583333334</c:v>
                </c:pt>
                <c:pt idx="79308">
                  <c:v>203.53125</c:v>
                </c:pt>
                <c:pt idx="79309">
                  <c:v>203.53385416666666</c:v>
                </c:pt>
                <c:pt idx="79310">
                  <c:v>203.53645833333334</c:v>
                </c:pt>
                <c:pt idx="79311">
                  <c:v>203.5390625</c:v>
                </c:pt>
                <c:pt idx="79312">
                  <c:v>203.54166666666666</c:v>
                </c:pt>
                <c:pt idx="79313">
                  <c:v>203.54427083333334</c:v>
                </c:pt>
                <c:pt idx="79314">
                  <c:v>203.546875</c:v>
                </c:pt>
                <c:pt idx="79315">
                  <c:v>203.54947916666666</c:v>
                </c:pt>
                <c:pt idx="79316">
                  <c:v>203.55208333333334</c:v>
                </c:pt>
                <c:pt idx="79317">
                  <c:v>203.5546875</c:v>
                </c:pt>
                <c:pt idx="79318">
                  <c:v>203.55729166666666</c:v>
                </c:pt>
                <c:pt idx="79319">
                  <c:v>203.55989583333334</c:v>
                </c:pt>
                <c:pt idx="79320">
                  <c:v>203.5625</c:v>
                </c:pt>
                <c:pt idx="79321">
                  <c:v>203.56510416666666</c:v>
                </c:pt>
                <c:pt idx="79322">
                  <c:v>203.56770833333334</c:v>
                </c:pt>
                <c:pt idx="79323">
                  <c:v>203.5703125</c:v>
                </c:pt>
                <c:pt idx="79324">
                  <c:v>203.57291666666666</c:v>
                </c:pt>
                <c:pt idx="79325">
                  <c:v>203.57552083333334</c:v>
                </c:pt>
                <c:pt idx="79326">
                  <c:v>203.578125</c:v>
                </c:pt>
                <c:pt idx="79327">
                  <c:v>203.58072916666666</c:v>
                </c:pt>
                <c:pt idx="79328">
                  <c:v>203.58333333333334</c:v>
                </c:pt>
                <c:pt idx="79329">
                  <c:v>203.5859375</c:v>
                </c:pt>
                <c:pt idx="79330">
                  <c:v>203.58854166666666</c:v>
                </c:pt>
                <c:pt idx="79331">
                  <c:v>203.59114583333334</c:v>
                </c:pt>
                <c:pt idx="79332">
                  <c:v>203.59375</c:v>
                </c:pt>
                <c:pt idx="79333">
                  <c:v>203.59635416666666</c:v>
                </c:pt>
                <c:pt idx="79334">
                  <c:v>203.59895833333334</c:v>
                </c:pt>
                <c:pt idx="79335">
                  <c:v>203.6015625</c:v>
                </c:pt>
                <c:pt idx="79336">
                  <c:v>203.60416666666666</c:v>
                </c:pt>
                <c:pt idx="79337">
                  <c:v>203.60677083333334</c:v>
                </c:pt>
                <c:pt idx="79338">
                  <c:v>203.609375</c:v>
                </c:pt>
                <c:pt idx="79339">
                  <c:v>203.61197916666666</c:v>
                </c:pt>
                <c:pt idx="79340">
                  <c:v>203.61458333333334</c:v>
                </c:pt>
                <c:pt idx="79341">
                  <c:v>203.6171875</c:v>
                </c:pt>
                <c:pt idx="79342">
                  <c:v>203.61979166666666</c:v>
                </c:pt>
                <c:pt idx="79343">
                  <c:v>203.62239583333334</c:v>
                </c:pt>
                <c:pt idx="79344">
                  <c:v>203.625</c:v>
                </c:pt>
                <c:pt idx="79345">
                  <c:v>203.62760416666666</c:v>
                </c:pt>
                <c:pt idx="79346">
                  <c:v>203.63020833333334</c:v>
                </c:pt>
                <c:pt idx="79347">
                  <c:v>203.6328125</c:v>
                </c:pt>
                <c:pt idx="79348">
                  <c:v>203.63541666666666</c:v>
                </c:pt>
                <c:pt idx="79349">
                  <c:v>203.63802083333334</c:v>
                </c:pt>
                <c:pt idx="79350">
                  <c:v>203.640625</c:v>
                </c:pt>
                <c:pt idx="79351">
                  <c:v>203.64322916666666</c:v>
                </c:pt>
                <c:pt idx="79352">
                  <c:v>203.64583333333334</c:v>
                </c:pt>
                <c:pt idx="79353">
                  <c:v>203.6484375</c:v>
                </c:pt>
                <c:pt idx="79354">
                  <c:v>203.65104166666666</c:v>
                </c:pt>
                <c:pt idx="79355">
                  <c:v>203.65364583333334</c:v>
                </c:pt>
                <c:pt idx="79356">
                  <c:v>203.65625</c:v>
                </c:pt>
                <c:pt idx="79357">
                  <c:v>203.65885416666666</c:v>
                </c:pt>
                <c:pt idx="79358">
                  <c:v>203.66145833333334</c:v>
                </c:pt>
                <c:pt idx="79359">
                  <c:v>203.6640625</c:v>
                </c:pt>
                <c:pt idx="79360">
                  <c:v>203.66666666666666</c:v>
                </c:pt>
                <c:pt idx="79361">
                  <c:v>203.66927083333334</c:v>
                </c:pt>
                <c:pt idx="79362">
                  <c:v>203.671875</c:v>
                </c:pt>
                <c:pt idx="79363">
                  <c:v>203.67447916666666</c:v>
                </c:pt>
                <c:pt idx="79364">
                  <c:v>203.67708333333334</c:v>
                </c:pt>
                <c:pt idx="79365">
                  <c:v>203.6796875</c:v>
                </c:pt>
                <c:pt idx="79366">
                  <c:v>203.68229166666666</c:v>
                </c:pt>
                <c:pt idx="79367">
                  <c:v>203.68489583333334</c:v>
                </c:pt>
                <c:pt idx="79368">
                  <c:v>203.6875</c:v>
                </c:pt>
                <c:pt idx="79369">
                  <c:v>203.69010416666666</c:v>
                </c:pt>
                <c:pt idx="79370">
                  <c:v>203.69270833333334</c:v>
                </c:pt>
                <c:pt idx="79371">
                  <c:v>203.6953125</c:v>
                </c:pt>
                <c:pt idx="79372">
                  <c:v>203.69791666666666</c:v>
                </c:pt>
                <c:pt idx="79373">
                  <c:v>203.70052083333334</c:v>
                </c:pt>
                <c:pt idx="79374">
                  <c:v>203.703125</c:v>
                </c:pt>
                <c:pt idx="79375">
                  <c:v>203.70572916666666</c:v>
                </c:pt>
                <c:pt idx="79376">
                  <c:v>203.70833333333334</c:v>
                </c:pt>
                <c:pt idx="79377">
                  <c:v>203.7109375</c:v>
                </c:pt>
                <c:pt idx="79378">
                  <c:v>203.71354166666666</c:v>
                </c:pt>
                <c:pt idx="79379">
                  <c:v>203.71614583333334</c:v>
                </c:pt>
                <c:pt idx="79380">
                  <c:v>203.71875</c:v>
                </c:pt>
                <c:pt idx="79381">
                  <c:v>203.72135416666666</c:v>
                </c:pt>
                <c:pt idx="79382">
                  <c:v>203.72395833333334</c:v>
                </c:pt>
                <c:pt idx="79383">
                  <c:v>203.7265625</c:v>
                </c:pt>
                <c:pt idx="79384">
                  <c:v>203.72916666666666</c:v>
                </c:pt>
                <c:pt idx="79385">
                  <c:v>203.73177083333334</c:v>
                </c:pt>
                <c:pt idx="79386">
                  <c:v>203.734375</c:v>
                </c:pt>
                <c:pt idx="79387">
                  <c:v>203.73697916666666</c:v>
                </c:pt>
                <c:pt idx="79388">
                  <c:v>203.73958333333334</c:v>
                </c:pt>
                <c:pt idx="79389">
                  <c:v>203.7421875</c:v>
                </c:pt>
                <c:pt idx="79390">
                  <c:v>203.74479166666666</c:v>
                </c:pt>
                <c:pt idx="79391">
                  <c:v>203.74739583333334</c:v>
                </c:pt>
                <c:pt idx="79392">
                  <c:v>203.75</c:v>
                </c:pt>
                <c:pt idx="79393">
                  <c:v>203.75260416666666</c:v>
                </c:pt>
                <c:pt idx="79394">
                  <c:v>203.75520833333334</c:v>
                </c:pt>
                <c:pt idx="79395">
                  <c:v>203.7578125</c:v>
                </c:pt>
                <c:pt idx="79396">
                  <c:v>203.76041666666666</c:v>
                </c:pt>
                <c:pt idx="79397">
                  <c:v>203.76302083333334</c:v>
                </c:pt>
                <c:pt idx="79398">
                  <c:v>203.765625</c:v>
                </c:pt>
                <c:pt idx="79399">
                  <c:v>203.76822916666666</c:v>
                </c:pt>
                <c:pt idx="79400">
                  <c:v>203.77083333333334</c:v>
                </c:pt>
                <c:pt idx="79401">
                  <c:v>203.7734375</c:v>
                </c:pt>
                <c:pt idx="79402">
                  <c:v>203.77604166666666</c:v>
                </c:pt>
                <c:pt idx="79403">
                  <c:v>203.77864583333334</c:v>
                </c:pt>
                <c:pt idx="79404">
                  <c:v>203.78125</c:v>
                </c:pt>
                <c:pt idx="79405">
                  <c:v>203.78385416666666</c:v>
                </c:pt>
                <c:pt idx="79406">
                  <c:v>203.78645833333334</c:v>
                </c:pt>
                <c:pt idx="79407">
                  <c:v>203.7890625</c:v>
                </c:pt>
                <c:pt idx="79408">
                  <c:v>203.79166666666666</c:v>
                </c:pt>
                <c:pt idx="79409">
                  <c:v>203.79427083333334</c:v>
                </c:pt>
                <c:pt idx="79410">
                  <c:v>203.796875</c:v>
                </c:pt>
                <c:pt idx="79411">
                  <c:v>203.79947916666666</c:v>
                </c:pt>
                <c:pt idx="79412">
                  <c:v>203.80208333333334</c:v>
                </c:pt>
                <c:pt idx="79413">
                  <c:v>203.8046875</c:v>
                </c:pt>
                <c:pt idx="79414">
                  <c:v>203.80729166666666</c:v>
                </c:pt>
                <c:pt idx="79415">
                  <c:v>203.80989583333334</c:v>
                </c:pt>
                <c:pt idx="79416">
                  <c:v>203.8125</c:v>
                </c:pt>
                <c:pt idx="79417">
                  <c:v>203.81510416666666</c:v>
                </c:pt>
                <c:pt idx="79418">
                  <c:v>203.81770833333334</c:v>
                </c:pt>
                <c:pt idx="79419">
                  <c:v>203.8203125</c:v>
                </c:pt>
                <c:pt idx="79420">
                  <c:v>203.82291666666666</c:v>
                </c:pt>
                <c:pt idx="79421">
                  <c:v>203.82552083333334</c:v>
                </c:pt>
                <c:pt idx="79422">
                  <c:v>203.828125</c:v>
                </c:pt>
                <c:pt idx="79423">
                  <c:v>203.83072916666666</c:v>
                </c:pt>
                <c:pt idx="79424">
                  <c:v>203.83333333333334</c:v>
                </c:pt>
                <c:pt idx="79425">
                  <c:v>203.8359375</c:v>
                </c:pt>
                <c:pt idx="79426">
                  <c:v>203.83854166666666</c:v>
                </c:pt>
                <c:pt idx="79427">
                  <c:v>203.84114583333334</c:v>
                </c:pt>
                <c:pt idx="79428">
                  <c:v>203.84375</c:v>
                </c:pt>
                <c:pt idx="79429">
                  <c:v>203.84635416666666</c:v>
                </c:pt>
                <c:pt idx="79430">
                  <c:v>203.84895833333334</c:v>
                </c:pt>
                <c:pt idx="79431">
                  <c:v>203.8515625</c:v>
                </c:pt>
                <c:pt idx="79432">
                  <c:v>203.85416666666666</c:v>
                </c:pt>
                <c:pt idx="79433">
                  <c:v>203.85677083333334</c:v>
                </c:pt>
                <c:pt idx="79434">
                  <c:v>203.859375</c:v>
                </c:pt>
                <c:pt idx="79435">
                  <c:v>203.86197916666666</c:v>
                </c:pt>
                <c:pt idx="79436">
                  <c:v>203.86458333333334</c:v>
                </c:pt>
                <c:pt idx="79437">
                  <c:v>203.8671875</c:v>
                </c:pt>
                <c:pt idx="79438">
                  <c:v>203.86979166666666</c:v>
                </c:pt>
                <c:pt idx="79439">
                  <c:v>203.87239583333334</c:v>
                </c:pt>
                <c:pt idx="79440">
                  <c:v>203.875</c:v>
                </c:pt>
                <c:pt idx="79441">
                  <c:v>203.87760416666666</c:v>
                </c:pt>
                <c:pt idx="79442">
                  <c:v>203.88020833333334</c:v>
                </c:pt>
                <c:pt idx="79443">
                  <c:v>203.8828125</c:v>
                </c:pt>
                <c:pt idx="79444">
                  <c:v>203.88541666666666</c:v>
                </c:pt>
                <c:pt idx="79445">
                  <c:v>203.88802083333334</c:v>
                </c:pt>
                <c:pt idx="79446">
                  <c:v>203.890625</c:v>
                </c:pt>
                <c:pt idx="79447">
                  <c:v>203.89322916666666</c:v>
                </c:pt>
                <c:pt idx="79448">
                  <c:v>203.89583333333334</c:v>
                </c:pt>
                <c:pt idx="79449">
                  <c:v>203.8984375</c:v>
                </c:pt>
                <c:pt idx="79450">
                  <c:v>203.90104166666666</c:v>
                </c:pt>
                <c:pt idx="79451">
                  <c:v>203.90364583333334</c:v>
                </c:pt>
                <c:pt idx="79452">
                  <c:v>203.90625</c:v>
                </c:pt>
                <c:pt idx="79453">
                  <c:v>203.90885416666666</c:v>
                </c:pt>
                <c:pt idx="79454">
                  <c:v>203.91145833333334</c:v>
                </c:pt>
                <c:pt idx="79455">
                  <c:v>203.9140625</c:v>
                </c:pt>
                <c:pt idx="79456">
                  <c:v>203.91666666666666</c:v>
                </c:pt>
                <c:pt idx="79457">
                  <c:v>203.91927083333334</c:v>
                </c:pt>
                <c:pt idx="79458">
                  <c:v>203.921875</c:v>
                </c:pt>
                <c:pt idx="79459">
                  <c:v>203.92447916666666</c:v>
                </c:pt>
                <c:pt idx="79460">
                  <c:v>203.92708333333334</c:v>
                </c:pt>
                <c:pt idx="79461">
                  <c:v>203.9296875</c:v>
                </c:pt>
                <c:pt idx="79462">
                  <c:v>203.93229166666666</c:v>
                </c:pt>
                <c:pt idx="79463">
                  <c:v>203.93489583333334</c:v>
                </c:pt>
                <c:pt idx="79464">
                  <c:v>203.9375</c:v>
                </c:pt>
                <c:pt idx="79465">
                  <c:v>203.94010416666666</c:v>
                </c:pt>
                <c:pt idx="79466">
                  <c:v>203.94270833333334</c:v>
                </c:pt>
                <c:pt idx="79467">
                  <c:v>203.9453125</c:v>
                </c:pt>
                <c:pt idx="79468">
                  <c:v>203.94791666666666</c:v>
                </c:pt>
                <c:pt idx="79469">
                  <c:v>203.95052083333334</c:v>
                </c:pt>
                <c:pt idx="79470">
                  <c:v>203.953125</c:v>
                </c:pt>
                <c:pt idx="79471">
                  <c:v>203.95572916666666</c:v>
                </c:pt>
                <c:pt idx="79472">
                  <c:v>203.95833333333334</c:v>
                </c:pt>
                <c:pt idx="79473">
                  <c:v>203.9609375</c:v>
                </c:pt>
                <c:pt idx="79474">
                  <c:v>203.96354166666666</c:v>
                </c:pt>
                <c:pt idx="79475">
                  <c:v>203.96614583333334</c:v>
                </c:pt>
                <c:pt idx="79476">
                  <c:v>203.96875</c:v>
                </c:pt>
                <c:pt idx="79477">
                  <c:v>203.97135416666666</c:v>
                </c:pt>
                <c:pt idx="79478">
                  <c:v>203.97395833333334</c:v>
                </c:pt>
                <c:pt idx="79479">
                  <c:v>203.9765625</c:v>
                </c:pt>
                <c:pt idx="79480">
                  <c:v>203.97916666666666</c:v>
                </c:pt>
                <c:pt idx="79481">
                  <c:v>203.98177083333334</c:v>
                </c:pt>
                <c:pt idx="79482">
                  <c:v>203.984375</c:v>
                </c:pt>
                <c:pt idx="79483">
                  <c:v>203.98697916666666</c:v>
                </c:pt>
                <c:pt idx="79484">
                  <c:v>203.98958333333334</c:v>
                </c:pt>
                <c:pt idx="79485">
                  <c:v>203.9921875</c:v>
                </c:pt>
                <c:pt idx="79486">
                  <c:v>203.99479166666666</c:v>
                </c:pt>
                <c:pt idx="79487">
                  <c:v>203.99739583333334</c:v>
                </c:pt>
                <c:pt idx="79488">
                  <c:v>204</c:v>
                </c:pt>
                <c:pt idx="79489">
                  <c:v>204.00260416666666</c:v>
                </c:pt>
                <c:pt idx="79490">
                  <c:v>204.00520833333334</c:v>
                </c:pt>
                <c:pt idx="79491">
                  <c:v>204.0078125</c:v>
                </c:pt>
                <c:pt idx="79492">
                  <c:v>204.01041666666666</c:v>
                </c:pt>
                <c:pt idx="79493">
                  <c:v>204.01302083333334</c:v>
                </c:pt>
                <c:pt idx="79494">
                  <c:v>204.015625</c:v>
                </c:pt>
                <c:pt idx="79495">
                  <c:v>204.01822916666666</c:v>
                </c:pt>
                <c:pt idx="79496">
                  <c:v>204.02083333333334</c:v>
                </c:pt>
                <c:pt idx="79497">
                  <c:v>204.0234375</c:v>
                </c:pt>
                <c:pt idx="79498">
                  <c:v>204.02604166666666</c:v>
                </c:pt>
                <c:pt idx="79499">
                  <c:v>204.02864583333334</c:v>
                </c:pt>
                <c:pt idx="79500">
                  <c:v>204.03125</c:v>
                </c:pt>
                <c:pt idx="79501">
                  <c:v>204.03385416666666</c:v>
                </c:pt>
                <c:pt idx="79502">
                  <c:v>204.03645833333334</c:v>
                </c:pt>
                <c:pt idx="79503">
                  <c:v>204.0390625</c:v>
                </c:pt>
                <c:pt idx="79504">
                  <c:v>204.04166666666666</c:v>
                </c:pt>
                <c:pt idx="79505">
                  <c:v>204.04427083333334</c:v>
                </c:pt>
                <c:pt idx="79506">
                  <c:v>204.046875</c:v>
                </c:pt>
                <c:pt idx="79507">
                  <c:v>204.04947916666666</c:v>
                </c:pt>
                <c:pt idx="79508">
                  <c:v>204.05208333333334</c:v>
                </c:pt>
                <c:pt idx="79509">
                  <c:v>204.0546875</c:v>
                </c:pt>
                <c:pt idx="79510">
                  <c:v>204.05729166666666</c:v>
                </c:pt>
                <c:pt idx="79511">
                  <c:v>204.05989583333334</c:v>
                </c:pt>
                <c:pt idx="79512">
                  <c:v>204.0625</c:v>
                </c:pt>
                <c:pt idx="79513">
                  <c:v>204.06510416666666</c:v>
                </c:pt>
                <c:pt idx="79514">
                  <c:v>204.06770833333334</c:v>
                </c:pt>
                <c:pt idx="79515">
                  <c:v>204.0703125</c:v>
                </c:pt>
                <c:pt idx="79516">
                  <c:v>204.07291666666666</c:v>
                </c:pt>
                <c:pt idx="79517">
                  <c:v>204.07552083333334</c:v>
                </c:pt>
                <c:pt idx="79518">
                  <c:v>204.078125</c:v>
                </c:pt>
                <c:pt idx="79519">
                  <c:v>204.08072916666666</c:v>
                </c:pt>
                <c:pt idx="79520">
                  <c:v>204.08333333333334</c:v>
                </c:pt>
                <c:pt idx="79521">
                  <c:v>204.0859375</c:v>
                </c:pt>
                <c:pt idx="79522">
                  <c:v>204.08854166666666</c:v>
                </c:pt>
                <c:pt idx="79523">
                  <c:v>204.09114583333334</c:v>
                </c:pt>
                <c:pt idx="79524">
                  <c:v>204.09375</c:v>
                </c:pt>
                <c:pt idx="79525">
                  <c:v>204.09635416666666</c:v>
                </c:pt>
                <c:pt idx="79526">
                  <c:v>204.09895833333334</c:v>
                </c:pt>
                <c:pt idx="79527">
                  <c:v>204.1015625</c:v>
                </c:pt>
                <c:pt idx="79528">
                  <c:v>204.10416666666666</c:v>
                </c:pt>
                <c:pt idx="79529">
                  <c:v>204.10677083333334</c:v>
                </c:pt>
                <c:pt idx="79530">
                  <c:v>204.109375</c:v>
                </c:pt>
                <c:pt idx="79531">
                  <c:v>204.11197916666666</c:v>
                </c:pt>
                <c:pt idx="79532">
                  <c:v>204.11458333333334</c:v>
                </c:pt>
                <c:pt idx="79533">
                  <c:v>204.1171875</c:v>
                </c:pt>
                <c:pt idx="79534">
                  <c:v>204.11979166666666</c:v>
                </c:pt>
                <c:pt idx="79535">
                  <c:v>204.12239583333334</c:v>
                </c:pt>
                <c:pt idx="79536">
                  <c:v>204.125</c:v>
                </c:pt>
                <c:pt idx="79537">
                  <c:v>204.12760416666666</c:v>
                </c:pt>
                <c:pt idx="79538">
                  <c:v>204.13020833333334</c:v>
                </c:pt>
                <c:pt idx="79539">
                  <c:v>204.1328125</c:v>
                </c:pt>
                <c:pt idx="79540">
                  <c:v>204.13541666666666</c:v>
                </c:pt>
                <c:pt idx="79541">
                  <c:v>204.13802083333334</c:v>
                </c:pt>
                <c:pt idx="79542">
                  <c:v>204.140625</c:v>
                </c:pt>
                <c:pt idx="79543">
                  <c:v>204.14322916666666</c:v>
                </c:pt>
                <c:pt idx="79544">
                  <c:v>204.14583333333334</c:v>
                </c:pt>
                <c:pt idx="79545">
                  <c:v>204.1484375</c:v>
                </c:pt>
                <c:pt idx="79546">
                  <c:v>204.15104166666666</c:v>
                </c:pt>
                <c:pt idx="79547">
                  <c:v>204.15364583333334</c:v>
                </c:pt>
                <c:pt idx="79548">
                  <c:v>204.15625</c:v>
                </c:pt>
                <c:pt idx="79549">
                  <c:v>204.15885416666666</c:v>
                </c:pt>
                <c:pt idx="79550">
                  <c:v>204.16145833333334</c:v>
                </c:pt>
                <c:pt idx="79551">
                  <c:v>204.1640625</c:v>
                </c:pt>
                <c:pt idx="79552">
                  <c:v>204.16666666666666</c:v>
                </c:pt>
                <c:pt idx="79553">
                  <c:v>204.16927083333334</c:v>
                </c:pt>
                <c:pt idx="79554">
                  <c:v>204.171875</c:v>
                </c:pt>
                <c:pt idx="79555">
                  <c:v>204.17447916666666</c:v>
                </c:pt>
                <c:pt idx="79556">
                  <c:v>204.17708333333334</c:v>
                </c:pt>
                <c:pt idx="79557">
                  <c:v>204.1796875</c:v>
                </c:pt>
                <c:pt idx="79558">
                  <c:v>204.18229166666666</c:v>
                </c:pt>
                <c:pt idx="79559">
                  <c:v>204.18489583333334</c:v>
                </c:pt>
                <c:pt idx="79560">
                  <c:v>204.1875</c:v>
                </c:pt>
                <c:pt idx="79561">
                  <c:v>204.19010416666666</c:v>
                </c:pt>
                <c:pt idx="79562">
                  <c:v>204.19270833333334</c:v>
                </c:pt>
                <c:pt idx="79563">
                  <c:v>204.1953125</c:v>
                </c:pt>
                <c:pt idx="79564">
                  <c:v>204.19791666666666</c:v>
                </c:pt>
                <c:pt idx="79565">
                  <c:v>204.20052083333334</c:v>
                </c:pt>
                <c:pt idx="79566">
                  <c:v>204.203125</c:v>
                </c:pt>
                <c:pt idx="79567">
                  <c:v>204.20572916666666</c:v>
                </c:pt>
                <c:pt idx="79568">
                  <c:v>204.20833333333334</c:v>
                </c:pt>
                <c:pt idx="79569">
                  <c:v>204.2109375</c:v>
                </c:pt>
                <c:pt idx="79570">
                  <c:v>204.21354166666666</c:v>
                </c:pt>
                <c:pt idx="79571">
                  <c:v>204.21614583333334</c:v>
                </c:pt>
                <c:pt idx="79572">
                  <c:v>204.21875</c:v>
                </c:pt>
                <c:pt idx="79573">
                  <c:v>204.22135416666666</c:v>
                </c:pt>
                <c:pt idx="79574">
                  <c:v>204.22395833333334</c:v>
                </c:pt>
                <c:pt idx="79575">
                  <c:v>204.2265625</c:v>
                </c:pt>
                <c:pt idx="79576">
                  <c:v>204.22916666666666</c:v>
                </c:pt>
                <c:pt idx="79577">
                  <c:v>204.23177083333334</c:v>
                </c:pt>
                <c:pt idx="79578">
                  <c:v>204.234375</c:v>
                </c:pt>
                <c:pt idx="79579">
                  <c:v>204.23697916666666</c:v>
                </c:pt>
                <c:pt idx="79580">
                  <c:v>204.23958333333334</c:v>
                </c:pt>
                <c:pt idx="79581">
                  <c:v>204.2421875</c:v>
                </c:pt>
                <c:pt idx="79582">
                  <c:v>204.24479166666666</c:v>
                </c:pt>
                <c:pt idx="79583">
                  <c:v>204.24739583333334</c:v>
                </c:pt>
                <c:pt idx="79584">
                  <c:v>204.25</c:v>
                </c:pt>
                <c:pt idx="79585">
                  <c:v>204.25260416666666</c:v>
                </c:pt>
                <c:pt idx="79586">
                  <c:v>204.25520833333334</c:v>
                </c:pt>
                <c:pt idx="79587">
                  <c:v>204.2578125</c:v>
                </c:pt>
                <c:pt idx="79588">
                  <c:v>204.26041666666666</c:v>
                </c:pt>
                <c:pt idx="79589">
                  <c:v>204.26302083333334</c:v>
                </c:pt>
                <c:pt idx="79590">
                  <c:v>204.265625</c:v>
                </c:pt>
                <c:pt idx="79591">
                  <c:v>204.26822916666666</c:v>
                </c:pt>
                <c:pt idx="79592">
                  <c:v>204.27083333333334</c:v>
                </c:pt>
                <c:pt idx="79593">
                  <c:v>204.2734375</c:v>
                </c:pt>
                <c:pt idx="79594">
                  <c:v>204.27604166666666</c:v>
                </c:pt>
                <c:pt idx="79595">
                  <c:v>204.27864583333334</c:v>
                </c:pt>
                <c:pt idx="79596">
                  <c:v>204.28125</c:v>
                </c:pt>
                <c:pt idx="79597">
                  <c:v>204.28385416666666</c:v>
                </c:pt>
                <c:pt idx="79598">
                  <c:v>204.28645833333334</c:v>
                </c:pt>
                <c:pt idx="79599">
                  <c:v>204.2890625</c:v>
                </c:pt>
                <c:pt idx="79600">
                  <c:v>204.29166666666666</c:v>
                </c:pt>
                <c:pt idx="79601">
                  <c:v>204.29427083333334</c:v>
                </c:pt>
                <c:pt idx="79602">
                  <c:v>204.296875</c:v>
                </c:pt>
                <c:pt idx="79603">
                  <c:v>204.29947916666666</c:v>
                </c:pt>
                <c:pt idx="79604">
                  <c:v>204.30208333333334</c:v>
                </c:pt>
                <c:pt idx="79605">
                  <c:v>204.3046875</c:v>
                </c:pt>
                <c:pt idx="79606">
                  <c:v>204.30729166666666</c:v>
                </c:pt>
                <c:pt idx="79607">
                  <c:v>204.30989583333334</c:v>
                </c:pt>
                <c:pt idx="79608">
                  <c:v>204.3125</c:v>
                </c:pt>
                <c:pt idx="79609">
                  <c:v>204.31510416666666</c:v>
                </c:pt>
                <c:pt idx="79610">
                  <c:v>204.31770833333334</c:v>
                </c:pt>
                <c:pt idx="79611">
                  <c:v>204.3203125</c:v>
                </c:pt>
                <c:pt idx="79612">
                  <c:v>204.32291666666666</c:v>
                </c:pt>
                <c:pt idx="79613">
                  <c:v>204.32552083333334</c:v>
                </c:pt>
                <c:pt idx="79614">
                  <c:v>204.328125</c:v>
                </c:pt>
                <c:pt idx="79615">
                  <c:v>204.33072916666666</c:v>
                </c:pt>
                <c:pt idx="79616">
                  <c:v>204.33333333333334</c:v>
                </c:pt>
                <c:pt idx="79617">
                  <c:v>204.3359375</c:v>
                </c:pt>
                <c:pt idx="79618">
                  <c:v>204.33854166666666</c:v>
                </c:pt>
                <c:pt idx="79619">
                  <c:v>204.34114583333334</c:v>
                </c:pt>
                <c:pt idx="79620">
                  <c:v>204.34375</c:v>
                </c:pt>
                <c:pt idx="79621">
                  <c:v>204.34635416666666</c:v>
                </c:pt>
                <c:pt idx="79622">
                  <c:v>204.34895833333334</c:v>
                </c:pt>
                <c:pt idx="79623">
                  <c:v>204.3515625</c:v>
                </c:pt>
                <c:pt idx="79624">
                  <c:v>204.35416666666666</c:v>
                </c:pt>
                <c:pt idx="79625">
                  <c:v>204.35677083333334</c:v>
                </c:pt>
                <c:pt idx="79626">
                  <c:v>204.359375</c:v>
                </c:pt>
                <c:pt idx="79627">
                  <c:v>204.36197916666666</c:v>
                </c:pt>
                <c:pt idx="79628">
                  <c:v>204.36458333333334</c:v>
                </c:pt>
                <c:pt idx="79629">
                  <c:v>204.3671875</c:v>
                </c:pt>
                <c:pt idx="79630">
                  <c:v>204.36979166666666</c:v>
                </c:pt>
                <c:pt idx="79631">
                  <c:v>204.37239583333334</c:v>
                </c:pt>
                <c:pt idx="79632">
                  <c:v>204.375</c:v>
                </c:pt>
                <c:pt idx="79633">
                  <c:v>204.37760416666666</c:v>
                </c:pt>
                <c:pt idx="79634">
                  <c:v>204.38020833333334</c:v>
                </c:pt>
                <c:pt idx="79635">
                  <c:v>204.3828125</c:v>
                </c:pt>
                <c:pt idx="79636">
                  <c:v>204.38541666666666</c:v>
                </c:pt>
                <c:pt idx="79637">
                  <c:v>204.38802083333334</c:v>
                </c:pt>
                <c:pt idx="79638">
                  <c:v>204.390625</c:v>
                </c:pt>
                <c:pt idx="79639">
                  <c:v>204.39322916666666</c:v>
                </c:pt>
                <c:pt idx="79640">
                  <c:v>204.39583333333334</c:v>
                </c:pt>
                <c:pt idx="79641">
                  <c:v>204.3984375</c:v>
                </c:pt>
                <c:pt idx="79642">
                  <c:v>204.40104166666666</c:v>
                </c:pt>
                <c:pt idx="79643">
                  <c:v>204.40364583333334</c:v>
                </c:pt>
                <c:pt idx="79644">
                  <c:v>204.40625</c:v>
                </c:pt>
                <c:pt idx="79645">
                  <c:v>204.40885416666666</c:v>
                </c:pt>
                <c:pt idx="79646">
                  <c:v>204.41145833333334</c:v>
                </c:pt>
                <c:pt idx="79647">
                  <c:v>204.4140625</c:v>
                </c:pt>
                <c:pt idx="79648">
                  <c:v>204.41666666666666</c:v>
                </c:pt>
                <c:pt idx="79649">
                  <c:v>204.41927083333334</c:v>
                </c:pt>
                <c:pt idx="79650">
                  <c:v>204.421875</c:v>
                </c:pt>
                <c:pt idx="79651">
                  <c:v>204.42447916666666</c:v>
                </c:pt>
                <c:pt idx="79652">
                  <c:v>204.42708333333334</c:v>
                </c:pt>
                <c:pt idx="79653">
                  <c:v>204.4296875</c:v>
                </c:pt>
                <c:pt idx="79654">
                  <c:v>204.43229166666666</c:v>
                </c:pt>
                <c:pt idx="79655">
                  <c:v>204.43489583333334</c:v>
                </c:pt>
                <c:pt idx="79656">
                  <c:v>204.4375</c:v>
                </c:pt>
                <c:pt idx="79657">
                  <c:v>204.44010416666666</c:v>
                </c:pt>
                <c:pt idx="79658">
                  <c:v>204.44270833333334</c:v>
                </c:pt>
                <c:pt idx="79659">
                  <c:v>204.4453125</c:v>
                </c:pt>
                <c:pt idx="79660">
                  <c:v>204.44791666666666</c:v>
                </c:pt>
                <c:pt idx="79661">
                  <c:v>204.45052083333334</c:v>
                </c:pt>
                <c:pt idx="79662">
                  <c:v>204.453125</c:v>
                </c:pt>
                <c:pt idx="79663">
                  <c:v>204.45572916666666</c:v>
                </c:pt>
                <c:pt idx="79664">
                  <c:v>204.45833333333334</c:v>
                </c:pt>
                <c:pt idx="79665">
                  <c:v>204.4609375</c:v>
                </c:pt>
                <c:pt idx="79666">
                  <c:v>204.46354166666666</c:v>
                </c:pt>
                <c:pt idx="79667">
                  <c:v>204.46614583333334</c:v>
                </c:pt>
                <c:pt idx="79668">
                  <c:v>204.46875</c:v>
                </c:pt>
                <c:pt idx="79669">
                  <c:v>204.47135416666666</c:v>
                </c:pt>
                <c:pt idx="79670">
                  <c:v>204.47395833333334</c:v>
                </c:pt>
                <c:pt idx="79671">
                  <c:v>204.4765625</c:v>
                </c:pt>
                <c:pt idx="79672">
                  <c:v>204.47916666666666</c:v>
                </c:pt>
                <c:pt idx="79673">
                  <c:v>204.48177083333334</c:v>
                </c:pt>
                <c:pt idx="79674">
                  <c:v>204.484375</c:v>
                </c:pt>
                <c:pt idx="79675">
                  <c:v>204.48697916666666</c:v>
                </c:pt>
                <c:pt idx="79676">
                  <c:v>204.48958333333334</c:v>
                </c:pt>
                <c:pt idx="79677">
                  <c:v>204.4921875</c:v>
                </c:pt>
                <c:pt idx="79678">
                  <c:v>204.49479166666666</c:v>
                </c:pt>
                <c:pt idx="79679">
                  <c:v>204.49739583333334</c:v>
                </c:pt>
                <c:pt idx="79680">
                  <c:v>204.5</c:v>
                </c:pt>
                <c:pt idx="79681">
                  <c:v>204.50260416666666</c:v>
                </c:pt>
                <c:pt idx="79682">
                  <c:v>204.50520833333334</c:v>
                </c:pt>
                <c:pt idx="79683">
                  <c:v>204.5078125</c:v>
                </c:pt>
                <c:pt idx="79684">
                  <c:v>204.51041666666666</c:v>
                </c:pt>
                <c:pt idx="79685">
                  <c:v>204.51302083333334</c:v>
                </c:pt>
                <c:pt idx="79686">
                  <c:v>204.515625</c:v>
                </c:pt>
                <c:pt idx="79687">
                  <c:v>204.51822916666666</c:v>
                </c:pt>
                <c:pt idx="79688">
                  <c:v>204.52083333333334</c:v>
                </c:pt>
                <c:pt idx="79689">
                  <c:v>204.5234375</c:v>
                </c:pt>
                <c:pt idx="79690">
                  <c:v>204.52604166666666</c:v>
                </c:pt>
                <c:pt idx="79691">
                  <c:v>204.52864583333334</c:v>
                </c:pt>
                <c:pt idx="79692">
                  <c:v>204.53125</c:v>
                </c:pt>
                <c:pt idx="79693">
                  <c:v>204.53385416666666</c:v>
                </c:pt>
                <c:pt idx="79694">
                  <c:v>204.53645833333334</c:v>
                </c:pt>
                <c:pt idx="79695">
                  <c:v>204.5390625</c:v>
                </c:pt>
                <c:pt idx="79696">
                  <c:v>204.54166666666666</c:v>
                </c:pt>
                <c:pt idx="79697">
                  <c:v>204.54427083333334</c:v>
                </c:pt>
                <c:pt idx="79698">
                  <c:v>204.546875</c:v>
                </c:pt>
                <c:pt idx="79699">
                  <c:v>204.54947916666666</c:v>
                </c:pt>
                <c:pt idx="79700">
                  <c:v>204.55208333333334</c:v>
                </c:pt>
                <c:pt idx="79701">
                  <c:v>204.5546875</c:v>
                </c:pt>
                <c:pt idx="79702">
                  <c:v>204.55729166666666</c:v>
                </c:pt>
                <c:pt idx="79703">
                  <c:v>204.55989583333334</c:v>
                </c:pt>
                <c:pt idx="79704">
                  <c:v>204.5625</c:v>
                </c:pt>
                <c:pt idx="79705">
                  <c:v>204.56510416666666</c:v>
                </c:pt>
                <c:pt idx="79706">
                  <c:v>204.56770833333334</c:v>
                </c:pt>
                <c:pt idx="79707">
                  <c:v>204.5703125</c:v>
                </c:pt>
                <c:pt idx="79708">
                  <c:v>204.57291666666666</c:v>
                </c:pt>
                <c:pt idx="79709">
                  <c:v>204.57552083333334</c:v>
                </c:pt>
                <c:pt idx="79710">
                  <c:v>204.578125</c:v>
                </c:pt>
                <c:pt idx="79711">
                  <c:v>204.58072916666666</c:v>
                </c:pt>
                <c:pt idx="79712">
                  <c:v>204.58333333333334</c:v>
                </c:pt>
                <c:pt idx="79713">
                  <c:v>204.5859375</c:v>
                </c:pt>
                <c:pt idx="79714">
                  <c:v>204.58854166666666</c:v>
                </c:pt>
                <c:pt idx="79715">
                  <c:v>204.59114583333334</c:v>
                </c:pt>
                <c:pt idx="79716">
                  <c:v>204.59375</c:v>
                </c:pt>
                <c:pt idx="79717">
                  <c:v>204.59635416666666</c:v>
                </c:pt>
                <c:pt idx="79718">
                  <c:v>204.59895833333334</c:v>
                </c:pt>
                <c:pt idx="79719">
                  <c:v>204.6015625</c:v>
                </c:pt>
                <c:pt idx="79720">
                  <c:v>204.60416666666666</c:v>
                </c:pt>
                <c:pt idx="79721">
                  <c:v>204.60677083333334</c:v>
                </c:pt>
                <c:pt idx="79722">
                  <c:v>204.609375</c:v>
                </c:pt>
                <c:pt idx="79723">
                  <c:v>204.61197916666666</c:v>
                </c:pt>
                <c:pt idx="79724">
                  <c:v>204.61458333333334</c:v>
                </c:pt>
                <c:pt idx="79725">
                  <c:v>204.6171875</c:v>
                </c:pt>
                <c:pt idx="79726">
                  <c:v>204.61979166666666</c:v>
                </c:pt>
                <c:pt idx="79727">
                  <c:v>204.62239583333334</c:v>
                </c:pt>
                <c:pt idx="79728">
                  <c:v>204.625</c:v>
                </c:pt>
                <c:pt idx="79729">
                  <c:v>204.62760416666666</c:v>
                </c:pt>
                <c:pt idx="79730">
                  <c:v>204.63020833333334</c:v>
                </c:pt>
                <c:pt idx="79731">
                  <c:v>204.6328125</c:v>
                </c:pt>
                <c:pt idx="79732">
                  <c:v>204.63541666666666</c:v>
                </c:pt>
                <c:pt idx="79733">
                  <c:v>204.63802083333334</c:v>
                </c:pt>
                <c:pt idx="79734">
                  <c:v>204.640625</c:v>
                </c:pt>
                <c:pt idx="79735">
                  <c:v>204.64322916666666</c:v>
                </c:pt>
                <c:pt idx="79736">
                  <c:v>204.64583333333334</c:v>
                </c:pt>
                <c:pt idx="79737">
                  <c:v>204.6484375</c:v>
                </c:pt>
                <c:pt idx="79738">
                  <c:v>204.65104166666666</c:v>
                </c:pt>
                <c:pt idx="79739">
                  <c:v>204.65364583333334</c:v>
                </c:pt>
                <c:pt idx="79740">
                  <c:v>204.65625</c:v>
                </c:pt>
                <c:pt idx="79741">
                  <c:v>204.65885416666666</c:v>
                </c:pt>
                <c:pt idx="79742">
                  <c:v>204.66145833333334</c:v>
                </c:pt>
                <c:pt idx="79743">
                  <c:v>204.6640625</c:v>
                </c:pt>
                <c:pt idx="79744">
                  <c:v>204.66666666666666</c:v>
                </c:pt>
                <c:pt idx="79745">
                  <c:v>204.66927083333334</c:v>
                </c:pt>
                <c:pt idx="79746">
                  <c:v>204.671875</c:v>
                </c:pt>
                <c:pt idx="79747">
                  <c:v>204.67447916666666</c:v>
                </c:pt>
                <c:pt idx="79748">
                  <c:v>204.67708333333334</c:v>
                </c:pt>
                <c:pt idx="79749">
                  <c:v>204.6796875</c:v>
                </c:pt>
                <c:pt idx="79750">
                  <c:v>204.68229166666666</c:v>
                </c:pt>
                <c:pt idx="79751">
                  <c:v>204.68489583333334</c:v>
                </c:pt>
                <c:pt idx="79752">
                  <c:v>204.6875</c:v>
                </c:pt>
                <c:pt idx="79753">
                  <c:v>204.69010416666666</c:v>
                </c:pt>
                <c:pt idx="79754">
                  <c:v>204.69270833333334</c:v>
                </c:pt>
                <c:pt idx="79755">
                  <c:v>204.6953125</c:v>
                </c:pt>
                <c:pt idx="79756">
                  <c:v>204.69791666666666</c:v>
                </c:pt>
                <c:pt idx="79757">
                  <c:v>204.70052083333334</c:v>
                </c:pt>
                <c:pt idx="79758">
                  <c:v>204.703125</c:v>
                </c:pt>
                <c:pt idx="79759">
                  <c:v>204.70572916666666</c:v>
                </c:pt>
                <c:pt idx="79760">
                  <c:v>204.70833333333334</c:v>
                </c:pt>
                <c:pt idx="79761">
                  <c:v>204.7109375</c:v>
                </c:pt>
                <c:pt idx="79762">
                  <c:v>204.71354166666666</c:v>
                </c:pt>
                <c:pt idx="79763">
                  <c:v>204.71614583333334</c:v>
                </c:pt>
                <c:pt idx="79764">
                  <c:v>204.71875</c:v>
                </c:pt>
                <c:pt idx="79765">
                  <c:v>204.72135416666666</c:v>
                </c:pt>
                <c:pt idx="79766">
                  <c:v>204.72395833333334</c:v>
                </c:pt>
                <c:pt idx="79767">
                  <c:v>204.7265625</c:v>
                </c:pt>
                <c:pt idx="79768">
                  <c:v>204.72916666666666</c:v>
                </c:pt>
                <c:pt idx="79769">
                  <c:v>204.73177083333334</c:v>
                </c:pt>
                <c:pt idx="79770">
                  <c:v>204.734375</c:v>
                </c:pt>
                <c:pt idx="79771">
                  <c:v>204.73697916666666</c:v>
                </c:pt>
                <c:pt idx="79772">
                  <c:v>204.73958333333334</c:v>
                </c:pt>
                <c:pt idx="79773">
                  <c:v>204.7421875</c:v>
                </c:pt>
                <c:pt idx="79774">
                  <c:v>204.74479166666666</c:v>
                </c:pt>
                <c:pt idx="79775">
                  <c:v>204.74739583333334</c:v>
                </c:pt>
                <c:pt idx="79776">
                  <c:v>204.75</c:v>
                </c:pt>
                <c:pt idx="79777">
                  <c:v>204.75260416666666</c:v>
                </c:pt>
                <c:pt idx="79778">
                  <c:v>204.75520833333334</c:v>
                </c:pt>
                <c:pt idx="79779">
                  <c:v>204.7578125</c:v>
                </c:pt>
                <c:pt idx="79780">
                  <c:v>204.76041666666666</c:v>
                </c:pt>
                <c:pt idx="79781">
                  <c:v>204.76302083333334</c:v>
                </c:pt>
                <c:pt idx="79782">
                  <c:v>204.765625</c:v>
                </c:pt>
                <c:pt idx="79783">
                  <c:v>204.76822916666666</c:v>
                </c:pt>
                <c:pt idx="79784">
                  <c:v>204.77083333333334</c:v>
                </c:pt>
                <c:pt idx="79785">
                  <c:v>204.7734375</c:v>
                </c:pt>
                <c:pt idx="79786">
                  <c:v>204.77604166666666</c:v>
                </c:pt>
                <c:pt idx="79787">
                  <c:v>204.77864583333334</c:v>
                </c:pt>
                <c:pt idx="79788">
                  <c:v>204.78125</c:v>
                </c:pt>
                <c:pt idx="79789">
                  <c:v>204.78385416666666</c:v>
                </c:pt>
                <c:pt idx="79790">
                  <c:v>204.78645833333334</c:v>
                </c:pt>
                <c:pt idx="79791">
                  <c:v>204.7890625</c:v>
                </c:pt>
                <c:pt idx="79792">
                  <c:v>204.79166666666666</c:v>
                </c:pt>
                <c:pt idx="79793">
                  <c:v>204.79427083333334</c:v>
                </c:pt>
                <c:pt idx="79794">
                  <c:v>204.796875</c:v>
                </c:pt>
                <c:pt idx="79795">
                  <c:v>204.79947916666666</c:v>
                </c:pt>
                <c:pt idx="79796">
                  <c:v>204.80208333333334</c:v>
                </c:pt>
                <c:pt idx="79797">
                  <c:v>204.8046875</c:v>
                </c:pt>
                <c:pt idx="79798">
                  <c:v>204.80729166666666</c:v>
                </c:pt>
                <c:pt idx="79799">
                  <c:v>204.80989583333334</c:v>
                </c:pt>
                <c:pt idx="79800">
                  <c:v>204.8125</c:v>
                </c:pt>
                <c:pt idx="79801">
                  <c:v>204.81510416666666</c:v>
                </c:pt>
                <c:pt idx="79802">
                  <c:v>204.81770833333334</c:v>
                </c:pt>
                <c:pt idx="79803">
                  <c:v>204.8203125</c:v>
                </c:pt>
                <c:pt idx="79804">
                  <c:v>204.82291666666666</c:v>
                </c:pt>
                <c:pt idx="79805">
                  <c:v>204.82552083333334</c:v>
                </c:pt>
                <c:pt idx="79806">
                  <c:v>204.828125</c:v>
                </c:pt>
                <c:pt idx="79807">
                  <c:v>204.83072916666666</c:v>
                </c:pt>
                <c:pt idx="79808">
                  <c:v>204.83333333333334</c:v>
                </c:pt>
                <c:pt idx="79809">
                  <c:v>204.8359375</c:v>
                </c:pt>
                <c:pt idx="79810">
                  <c:v>204.83854166666666</c:v>
                </c:pt>
                <c:pt idx="79811">
                  <c:v>204.84114583333334</c:v>
                </c:pt>
                <c:pt idx="79812">
                  <c:v>204.84375</c:v>
                </c:pt>
                <c:pt idx="79813">
                  <c:v>204.84635416666666</c:v>
                </c:pt>
                <c:pt idx="79814">
                  <c:v>204.84895833333334</c:v>
                </c:pt>
                <c:pt idx="79815">
                  <c:v>204.8515625</c:v>
                </c:pt>
                <c:pt idx="79816">
                  <c:v>204.85416666666666</c:v>
                </c:pt>
                <c:pt idx="79817">
                  <c:v>204.85677083333334</c:v>
                </c:pt>
                <c:pt idx="79818">
                  <c:v>204.859375</c:v>
                </c:pt>
                <c:pt idx="79819">
                  <c:v>204.86197916666666</c:v>
                </c:pt>
                <c:pt idx="79820">
                  <c:v>204.86458333333334</c:v>
                </c:pt>
                <c:pt idx="79821">
                  <c:v>204.8671875</c:v>
                </c:pt>
                <c:pt idx="79822">
                  <c:v>204.86979166666666</c:v>
                </c:pt>
                <c:pt idx="79823">
                  <c:v>204.87239583333334</c:v>
                </c:pt>
                <c:pt idx="79824">
                  <c:v>204.875</c:v>
                </c:pt>
                <c:pt idx="79825">
                  <c:v>204.87760416666666</c:v>
                </c:pt>
                <c:pt idx="79826">
                  <c:v>204.88020833333334</c:v>
                </c:pt>
                <c:pt idx="79827">
                  <c:v>204.8828125</c:v>
                </c:pt>
                <c:pt idx="79828">
                  <c:v>204.88541666666666</c:v>
                </c:pt>
                <c:pt idx="79829">
                  <c:v>204.88802083333334</c:v>
                </c:pt>
                <c:pt idx="79830">
                  <c:v>204.890625</c:v>
                </c:pt>
                <c:pt idx="79831">
                  <c:v>204.89322916666666</c:v>
                </c:pt>
                <c:pt idx="79832">
                  <c:v>204.89583333333334</c:v>
                </c:pt>
                <c:pt idx="79833">
                  <c:v>204.8984375</c:v>
                </c:pt>
                <c:pt idx="79834">
                  <c:v>204.90104166666666</c:v>
                </c:pt>
                <c:pt idx="79835">
                  <c:v>204.90364583333334</c:v>
                </c:pt>
                <c:pt idx="79836">
                  <c:v>204.90625</c:v>
                </c:pt>
                <c:pt idx="79837">
                  <c:v>204.90885416666666</c:v>
                </c:pt>
                <c:pt idx="79838">
                  <c:v>204.91145833333334</c:v>
                </c:pt>
                <c:pt idx="79839">
                  <c:v>204.9140625</c:v>
                </c:pt>
                <c:pt idx="79840">
                  <c:v>204.91666666666666</c:v>
                </c:pt>
                <c:pt idx="79841">
                  <c:v>204.91927083333334</c:v>
                </c:pt>
                <c:pt idx="79842">
                  <c:v>204.921875</c:v>
                </c:pt>
                <c:pt idx="79843">
                  <c:v>204.92447916666666</c:v>
                </c:pt>
                <c:pt idx="79844">
                  <c:v>204.92708333333334</c:v>
                </c:pt>
                <c:pt idx="79845">
                  <c:v>204.9296875</c:v>
                </c:pt>
                <c:pt idx="79846">
                  <c:v>204.93229166666666</c:v>
                </c:pt>
                <c:pt idx="79847">
                  <c:v>204.93489583333334</c:v>
                </c:pt>
                <c:pt idx="79848">
                  <c:v>204.9375</c:v>
                </c:pt>
                <c:pt idx="79849">
                  <c:v>204.94010416666666</c:v>
                </c:pt>
                <c:pt idx="79850">
                  <c:v>204.94270833333334</c:v>
                </c:pt>
                <c:pt idx="79851">
                  <c:v>204.9453125</c:v>
                </c:pt>
                <c:pt idx="79852">
                  <c:v>204.94791666666666</c:v>
                </c:pt>
                <c:pt idx="79853">
                  <c:v>204.95052083333334</c:v>
                </c:pt>
                <c:pt idx="79854">
                  <c:v>204.953125</c:v>
                </c:pt>
                <c:pt idx="79855">
                  <c:v>204.95572916666666</c:v>
                </c:pt>
                <c:pt idx="79856">
                  <c:v>204.95833333333334</c:v>
                </c:pt>
                <c:pt idx="79857">
                  <c:v>204.9609375</c:v>
                </c:pt>
                <c:pt idx="79858">
                  <c:v>204.96354166666666</c:v>
                </c:pt>
                <c:pt idx="79859">
                  <c:v>204.96614583333334</c:v>
                </c:pt>
                <c:pt idx="79860">
                  <c:v>204.96875</c:v>
                </c:pt>
                <c:pt idx="79861">
                  <c:v>204.97135416666666</c:v>
                </c:pt>
                <c:pt idx="79862">
                  <c:v>204.97395833333334</c:v>
                </c:pt>
                <c:pt idx="79863">
                  <c:v>204.9765625</c:v>
                </c:pt>
                <c:pt idx="79864">
                  <c:v>204.97916666666666</c:v>
                </c:pt>
                <c:pt idx="79865">
                  <c:v>204.98177083333334</c:v>
                </c:pt>
                <c:pt idx="79866">
                  <c:v>204.984375</c:v>
                </c:pt>
                <c:pt idx="79867">
                  <c:v>204.98697916666666</c:v>
                </c:pt>
                <c:pt idx="79868">
                  <c:v>204.98958333333334</c:v>
                </c:pt>
                <c:pt idx="79869">
                  <c:v>204.9921875</c:v>
                </c:pt>
                <c:pt idx="79870">
                  <c:v>204.99479166666666</c:v>
                </c:pt>
                <c:pt idx="79871">
                  <c:v>204.99739583333334</c:v>
                </c:pt>
                <c:pt idx="79872">
                  <c:v>205</c:v>
                </c:pt>
                <c:pt idx="79873">
                  <c:v>205.00260416666666</c:v>
                </c:pt>
                <c:pt idx="79874">
                  <c:v>205.00520833333334</c:v>
                </c:pt>
                <c:pt idx="79875">
                  <c:v>205.0078125</c:v>
                </c:pt>
                <c:pt idx="79876">
                  <c:v>205.01041666666666</c:v>
                </c:pt>
                <c:pt idx="79877">
                  <c:v>205.01302083333334</c:v>
                </c:pt>
                <c:pt idx="79878">
                  <c:v>205.015625</c:v>
                </c:pt>
                <c:pt idx="79879">
                  <c:v>205.01822916666666</c:v>
                </c:pt>
                <c:pt idx="79880">
                  <c:v>205.02083333333334</c:v>
                </c:pt>
                <c:pt idx="79881">
                  <c:v>205.0234375</c:v>
                </c:pt>
                <c:pt idx="79882">
                  <c:v>205.02604166666666</c:v>
                </c:pt>
                <c:pt idx="79883">
                  <c:v>205.02864583333334</c:v>
                </c:pt>
                <c:pt idx="79884">
                  <c:v>205.03125</c:v>
                </c:pt>
                <c:pt idx="79885">
                  <c:v>205.03385416666666</c:v>
                </c:pt>
                <c:pt idx="79886">
                  <c:v>205.03645833333334</c:v>
                </c:pt>
                <c:pt idx="79887">
                  <c:v>205.0390625</c:v>
                </c:pt>
                <c:pt idx="79888">
                  <c:v>205.04166666666666</c:v>
                </c:pt>
                <c:pt idx="79889">
                  <c:v>205.04427083333334</c:v>
                </c:pt>
                <c:pt idx="79890">
                  <c:v>205.046875</c:v>
                </c:pt>
                <c:pt idx="79891">
                  <c:v>205.04947916666666</c:v>
                </c:pt>
                <c:pt idx="79892">
                  <c:v>205.05208333333334</c:v>
                </c:pt>
                <c:pt idx="79893">
                  <c:v>205.0546875</c:v>
                </c:pt>
                <c:pt idx="79894">
                  <c:v>205.05729166666666</c:v>
                </c:pt>
                <c:pt idx="79895">
                  <c:v>205.05989583333334</c:v>
                </c:pt>
                <c:pt idx="79896">
                  <c:v>205.0625</c:v>
                </c:pt>
                <c:pt idx="79897">
                  <c:v>205.06510416666666</c:v>
                </c:pt>
                <c:pt idx="79898">
                  <c:v>205.06770833333334</c:v>
                </c:pt>
                <c:pt idx="79899">
                  <c:v>205.0703125</c:v>
                </c:pt>
                <c:pt idx="79900">
                  <c:v>205.07291666666666</c:v>
                </c:pt>
                <c:pt idx="79901">
                  <c:v>205.07552083333334</c:v>
                </c:pt>
                <c:pt idx="79902">
                  <c:v>205.078125</c:v>
                </c:pt>
                <c:pt idx="79903">
                  <c:v>205.08072916666666</c:v>
                </c:pt>
                <c:pt idx="79904">
                  <c:v>205.08333333333334</c:v>
                </c:pt>
                <c:pt idx="79905">
                  <c:v>205.0859375</c:v>
                </c:pt>
                <c:pt idx="79906">
                  <c:v>205.08854166666666</c:v>
                </c:pt>
                <c:pt idx="79907">
                  <c:v>205.09114583333334</c:v>
                </c:pt>
                <c:pt idx="79908">
                  <c:v>205.09375</c:v>
                </c:pt>
                <c:pt idx="79909">
                  <c:v>205.09635416666666</c:v>
                </c:pt>
                <c:pt idx="79910">
                  <c:v>205.09895833333334</c:v>
                </c:pt>
                <c:pt idx="79911">
                  <c:v>205.1015625</c:v>
                </c:pt>
                <c:pt idx="79912">
                  <c:v>205.10416666666666</c:v>
                </c:pt>
                <c:pt idx="79913">
                  <c:v>205.10677083333334</c:v>
                </c:pt>
                <c:pt idx="79914">
                  <c:v>205.109375</c:v>
                </c:pt>
                <c:pt idx="79915">
                  <c:v>205.11197916666666</c:v>
                </c:pt>
                <c:pt idx="79916">
                  <c:v>205.11458333333334</c:v>
                </c:pt>
                <c:pt idx="79917">
                  <c:v>205.1171875</c:v>
                </c:pt>
                <c:pt idx="79918">
                  <c:v>205.11979166666666</c:v>
                </c:pt>
                <c:pt idx="79919">
                  <c:v>205.12239583333334</c:v>
                </c:pt>
                <c:pt idx="79920">
                  <c:v>205.125</c:v>
                </c:pt>
                <c:pt idx="79921">
                  <c:v>205.12760416666666</c:v>
                </c:pt>
                <c:pt idx="79922">
                  <c:v>205.13020833333334</c:v>
                </c:pt>
                <c:pt idx="79923">
                  <c:v>205.1328125</c:v>
                </c:pt>
                <c:pt idx="79924">
                  <c:v>205.13541666666666</c:v>
                </c:pt>
                <c:pt idx="79925">
                  <c:v>205.13802083333334</c:v>
                </c:pt>
                <c:pt idx="79926">
                  <c:v>205.140625</c:v>
                </c:pt>
                <c:pt idx="79927">
                  <c:v>205.14322916666666</c:v>
                </c:pt>
                <c:pt idx="79928">
                  <c:v>205.14583333333334</c:v>
                </c:pt>
                <c:pt idx="79929">
                  <c:v>205.1484375</c:v>
                </c:pt>
                <c:pt idx="79930">
                  <c:v>205.15104166666666</c:v>
                </c:pt>
                <c:pt idx="79931">
                  <c:v>205.15364583333334</c:v>
                </c:pt>
                <c:pt idx="79932">
                  <c:v>205.15625</c:v>
                </c:pt>
                <c:pt idx="79933">
                  <c:v>205.15885416666666</c:v>
                </c:pt>
                <c:pt idx="79934">
                  <c:v>205.16145833333334</c:v>
                </c:pt>
                <c:pt idx="79935">
                  <c:v>205.1640625</c:v>
                </c:pt>
                <c:pt idx="79936">
                  <c:v>205.16666666666666</c:v>
                </c:pt>
                <c:pt idx="79937">
                  <c:v>205.16927083333334</c:v>
                </c:pt>
                <c:pt idx="79938">
                  <c:v>205.171875</c:v>
                </c:pt>
                <c:pt idx="79939">
                  <c:v>205.17447916666666</c:v>
                </c:pt>
                <c:pt idx="79940">
                  <c:v>205.17708333333334</c:v>
                </c:pt>
                <c:pt idx="79941">
                  <c:v>205.1796875</c:v>
                </c:pt>
                <c:pt idx="79942">
                  <c:v>205.18229166666666</c:v>
                </c:pt>
                <c:pt idx="79943">
                  <c:v>205.18489583333334</c:v>
                </c:pt>
                <c:pt idx="79944">
                  <c:v>205.1875</c:v>
                </c:pt>
                <c:pt idx="79945">
                  <c:v>205.19010416666666</c:v>
                </c:pt>
                <c:pt idx="79946">
                  <c:v>205.19270833333334</c:v>
                </c:pt>
                <c:pt idx="79947">
                  <c:v>205.1953125</c:v>
                </c:pt>
                <c:pt idx="79948">
                  <c:v>205.19791666666666</c:v>
                </c:pt>
                <c:pt idx="79949">
                  <c:v>205.20052083333334</c:v>
                </c:pt>
                <c:pt idx="79950">
                  <c:v>205.203125</c:v>
                </c:pt>
                <c:pt idx="79951">
                  <c:v>205.20572916666666</c:v>
                </c:pt>
                <c:pt idx="79952">
                  <c:v>205.20833333333334</c:v>
                </c:pt>
                <c:pt idx="79953">
                  <c:v>205.2109375</c:v>
                </c:pt>
                <c:pt idx="79954">
                  <c:v>205.21354166666666</c:v>
                </c:pt>
                <c:pt idx="79955">
                  <c:v>205.21614583333334</c:v>
                </c:pt>
                <c:pt idx="79956">
                  <c:v>205.21875</c:v>
                </c:pt>
                <c:pt idx="79957">
                  <c:v>205.22135416666666</c:v>
                </c:pt>
                <c:pt idx="79958">
                  <c:v>205.22395833333334</c:v>
                </c:pt>
                <c:pt idx="79959">
                  <c:v>205.2265625</c:v>
                </c:pt>
                <c:pt idx="79960">
                  <c:v>205.22916666666666</c:v>
                </c:pt>
                <c:pt idx="79961">
                  <c:v>205.23177083333334</c:v>
                </c:pt>
                <c:pt idx="79962">
                  <c:v>205.234375</c:v>
                </c:pt>
                <c:pt idx="79963">
                  <c:v>205.23697916666666</c:v>
                </c:pt>
                <c:pt idx="79964">
                  <c:v>205.23958333333334</c:v>
                </c:pt>
                <c:pt idx="79965">
                  <c:v>205.2421875</c:v>
                </c:pt>
                <c:pt idx="79966">
                  <c:v>205.24479166666666</c:v>
                </c:pt>
                <c:pt idx="79967">
                  <c:v>205.24739583333334</c:v>
                </c:pt>
                <c:pt idx="79968">
                  <c:v>205.25</c:v>
                </c:pt>
                <c:pt idx="79969">
                  <c:v>205.25260416666666</c:v>
                </c:pt>
                <c:pt idx="79970">
                  <c:v>205.25520833333334</c:v>
                </c:pt>
                <c:pt idx="79971">
                  <c:v>205.2578125</c:v>
                </c:pt>
                <c:pt idx="79972">
                  <c:v>205.26041666666666</c:v>
                </c:pt>
                <c:pt idx="79973">
                  <c:v>205.26302083333334</c:v>
                </c:pt>
                <c:pt idx="79974">
                  <c:v>205.265625</c:v>
                </c:pt>
                <c:pt idx="79975">
                  <c:v>205.26822916666666</c:v>
                </c:pt>
                <c:pt idx="79976">
                  <c:v>205.27083333333334</c:v>
                </c:pt>
                <c:pt idx="79977">
                  <c:v>205.2734375</c:v>
                </c:pt>
                <c:pt idx="79978">
                  <c:v>205.27604166666666</c:v>
                </c:pt>
                <c:pt idx="79979">
                  <c:v>205.27864583333334</c:v>
                </c:pt>
                <c:pt idx="79980">
                  <c:v>205.28125</c:v>
                </c:pt>
                <c:pt idx="79981">
                  <c:v>205.28385416666666</c:v>
                </c:pt>
                <c:pt idx="79982">
                  <c:v>205.28645833333334</c:v>
                </c:pt>
                <c:pt idx="79983">
                  <c:v>205.2890625</c:v>
                </c:pt>
                <c:pt idx="79984">
                  <c:v>205.29166666666666</c:v>
                </c:pt>
                <c:pt idx="79985">
                  <c:v>205.29427083333334</c:v>
                </c:pt>
                <c:pt idx="79986">
                  <c:v>205.296875</c:v>
                </c:pt>
                <c:pt idx="79987">
                  <c:v>205.29947916666666</c:v>
                </c:pt>
                <c:pt idx="79988">
                  <c:v>205.30208333333334</c:v>
                </c:pt>
                <c:pt idx="79989">
                  <c:v>205.3046875</c:v>
                </c:pt>
                <c:pt idx="79990">
                  <c:v>205.30729166666666</c:v>
                </c:pt>
                <c:pt idx="79991">
                  <c:v>205.30989583333334</c:v>
                </c:pt>
                <c:pt idx="79992">
                  <c:v>205.3125</c:v>
                </c:pt>
                <c:pt idx="79993">
                  <c:v>205.31510416666666</c:v>
                </c:pt>
                <c:pt idx="79994">
                  <c:v>205.31770833333334</c:v>
                </c:pt>
                <c:pt idx="79995">
                  <c:v>205.3203125</c:v>
                </c:pt>
                <c:pt idx="79996">
                  <c:v>205.32291666666666</c:v>
                </c:pt>
                <c:pt idx="79997">
                  <c:v>205.32552083333334</c:v>
                </c:pt>
                <c:pt idx="79998">
                  <c:v>205.328125</c:v>
                </c:pt>
                <c:pt idx="79999">
                  <c:v>205.33072916666666</c:v>
                </c:pt>
                <c:pt idx="80000">
                  <c:v>205.33333333333334</c:v>
                </c:pt>
                <c:pt idx="80001">
                  <c:v>205.3359375</c:v>
                </c:pt>
                <c:pt idx="80002">
                  <c:v>205.33854166666666</c:v>
                </c:pt>
                <c:pt idx="80003">
                  <c:v>205.34114583333334</c:v>
                </c:pt>
                <c:pt idx="80004">
                  <c:v>205.34375</c:v>
                </c:pt>
                <c:pt idx="80005">
                  <c:v>205.34635416666666</c:v>
                </c:pt>
                <c:pt idx="80006">
                  <c:v>205.34895833333334</c:v>
                </c:pt>
                <c:pt idx="80007">
                  <c:v>205.3515625</c:v>
                </c:pt>
                <c:pt idx="80008">
                  <c:v>205.35416666666666</c:v>
                </c:pt>
                <c:pt idx="80009">
                  <c:v>205.35677083333334</c:v>
                </c:pt>
                <c:pt idx="80010">
                  <c:v>205.359375</c:v>
                </c:pt>
                <c:pt idx="80011">
                  <c:v>205.36197916666666</c:v>
                </c:pt>
                <c:pt idx="80012">
                  <c:v>205.36458333333334</c:v>
                </c:pt>
                <c:pt idx="80013">
                  <c:v>205.3671875</c:v>
                </c:pt>
                <c:pt idx="80014">
                  <c:v>205.36979166666666</c:v>
                </c:pt>
                <c:pt idx="80015">
                  <c:v>205.37239583333334</c:v>
                </c:pt>
                <c:pt idx="80016">
                  <c:v>205.375</c:v>
                </c:pt>
                <c:pt idx="80017">
                  <c:v>205.37760416666666</c:v>
                </c:pt>
                <c:pt idx="80018">
                  <c:v>205.38020833333334</c:v>
                </c:pt>
                <c:pt idx="80019">
                  <c:v>205.3828125</c:v>
                </c:pt>
                <c:pt idx="80020">
                  <c:v>205.38541666666666</c:v>
                </c:pt>
                <c:pt idx="80021">
                  <c:v>205.38802083333334</c:v>
                </c:pt>
                <c:pt idx="80022">
                  <c:v>205.390625</c:v>
                </c:pt>
                <c:pt idx="80023">
                  <c:v>205.39322916666666</c:v>
                </c:pt>
                <c:pt idx="80024">
                  <c:v>205.39583333333334</c:v>
                </c:pt>
                <c:pt idx="80025">
                  <c:v>205.3984375</c:v>
                </c:pt>
                <c:pt idx="80026">
                  <c:v>205.40104166666666</c:v>
                </c:pt>
                <c:pt idx="80027">
                  <c:v>205.40364583333334</c:v>
                </c:pt>
                <c:pt idx="80028">
                  <c:v>205.40625</c:v>
                </c:pt>
                <c:pt idx="80029">
                  <c:v>205.40885416666666</c:v>
                </c:pt>
                <c:pt idx="80030">
                  <c:v>205.41145833333334</c:v>
                </c:pt>
                <c:pt idx="80031">
                  <c:v>205.4140625</c:v>
                </c:pt>
                <c:pt idx="80032">
                  <c:v>205.41666666666666</c:v>
                </c:pt>
                <c:pt idx="80033">
                  <c:v>205.41927083333334</c:v>
                </c:pt>
                <c:pt idx="80034">
                  <c:v>205.421875</c:v>
                </c:pt>
                <c:pt idx="80035">
                  <c:v>205.42447916666666</c:v>
                </c:pt>
                <c:pt idx="80036">
                  <c:v>205.42708333333334</c:v>
                </c:pt>
                <c:pt idx="80037">
                  <c:v>205.4296875</c:v>
                </c:pt>
                <c:pt idx="80038">
                  <c:v>205.43229166666666</c:v>
                </c:pt>
                <c:pt idx="80039">
                  <c:v>205.43489583333334</c:v>
                </c:pt>
                <c:pt idx="80040">
                  <c:v>205.4375</c:v>
                </c:pt>
                <c:pt idx="80041">
                  <c:v>205.44010416666666</c:v>
                </c:pt>
                <c:pt idx="80042">
                  <c:v>205.44270833333334</c:v>
                </c:pt>
                <c:pt idx="80043">
                  <c:v>205.4453125</c:v>
                </c:pt>
                <c:pt idx="80044">
                  <c:v>205.44791666666666</c:v>
                </c:pt>
                <c:pt idx="80045">
                  <c:v>205.45052083333334</c:v>
                </c:pt>
                <c:pt idx="80046">
                  <c:v>205.453125</c:v>
                </c:pt>
                <c:pt idx="80047">
                  <c:v>205.45572916666666</c:v>
                </c:pt>
                <c:pt idx="80048">
                  <c:v>205.45833333333334</c:v>
                </c:pt>
                <c:pt idx="80049">
                  <c:v>205.4609375</c:v>
                </c:pt>
                <c:pt idx="80050">
                  <c:v>205.46354166666666</c:v>
                </c:pt>
                <c:pt idx="80051">
                  <c:v>205.46614583333334</c:v>
                </c:pt>
                <c:pt idx="80052">
                  <c:v>205.46875</c:v>
                </c:pt>
                <c:pt idx="80053">
                  <c:v>205.47135416666666</c:v>
                </c:pt>
                <c:pt idx="80054">
                  <c:v>205.47395833333334</c:v>
                </c:pt>
                <c:pt idx="80055">
                  <c:v>205.4765625</c:v>
                </c:pt>
                <c:pt idx="80056">
                  <c:v>205.47916666666666</c:v>
                </c:pt>
                <c:pt idx="80057">
                  <c:v>205.48177083333334</c:v>
                </c:pt>
                <c:pt idx="80058">
                  <c:v>205.484375</c:v>
                </c:pt>
                <c:pt idx="80059">
                  <c:v>205.48697916666666</c:v>
                </c:pt>
                <c:pt idx="80060">
                  <c:v>205.48958333333334</c:v>
                </c:pt>
                <c:pt idx="80061">
                  <c:v>205.4921875</c:v>
                </c:pt>
                <c:pt idx="80062">
                  <c:v>205.49479166666666</c:v>
                </c:pt>
                <c:pt idx="80063">
                  <c:v>205.49739583333334</c:v>
                </c:pt>
                <c:pt idx="80064">
                  <c:v>205.5</c:v>
                </c:pt>
                <c:pt idx="80065">
                  <c:v>205.50260416666666</c:v>
                </c:pt>
                <c:pt idx="80066">
                  <c:v>205.50520833333334</c:v>
                </c:pt>
                <c:pt idx="80067">
                  <c:v>205.5078125</c:v>
                </c:pt>
                <c:pt idx="80068">
                  <c:v>205.51041666666666</c:v>
                </c:pt>
                <c:pt idx="80069">
                  <c:v>205.51302083333334</c:v>
                </c:pt>
                <c:pt idx="80070">
                  <c:v>205.515625</c:v>
                </c:pt>
                <c:pt idx="80071">
                  <c:v>205.51822916666666</c:v>
                </c:pt>
                <c:pt idx="80072">
                  <c:v>205.52083333333334</c:v>
                </c:pt>
                <c:pt idx="80073">
                  <c:v>205.5234375</c:v>
                </c:pt>
                <c:pt idx="80074">
                  <c:v>205.52604166666666</c:v>
                </c:pt>
                <c:pt idx="80075">
                  <c:v>205.52864583333334</c:v>
                </c:pt>
                <c:pt idx="80076">
                  <c:v>205.53125</c:v>
                </c:pt>
                <c:pt idx="80077">
                  <c:v>205.53385416666666</c:v>
                </c:pt>
                <c:pt idx="80078">
                  <c:v>205.53645833333334</c:v>
                </c:pt>
                <c:pt idx="80079">
                  <c:v>205.5390625</c:v>
                </c:pt>
                <c:pt idx="80080">
                  <c:v>205.54166666666666</c:v>
                </c:pt>
                <c:pt idx="80081">
                  <c:v>205.54427083333334</c:v>
                </c:pt>
                <c:pt idx="80082">
                  <c:v>205.546875</c:v>
                </c:pt>
                <c:pt idx="80083">
                  <c:v>205.54947916666666</c:v>
                </c:pt>
                <c:pt idx="80084">
                  <c:v>205.55208333333334</c:v>
                </c:pt>
                <c:pt idx="80085">
                  <c:v>205.5546875</c:v>
                </c:pt>
                <c:pt idx="80086">
                  <c:v>205.55729166666666</c:v>
                </c:pt>
                <c:pt idx="80087">
                  <c:v>205.55989583333334</c:v>
                </c:pt>
                <c:pt idx="80088">
                  <c:v>205.5625</c:v>
                </c:pt>
                <c:pt idx="80089">
                  <c:v>205.56510416666666</c:v>
                </c:pt>
                <c:pt idx="80090">
                  <c:v>205.56770833333334</c:v>
                </c:pt>
                <c:pt idx="80091">
                  <c:v>205.5703125</c:v>
                </c:pt>
                <c:pt idx="80092">
                  <c:v>205.57291666666666</c:v>
                </c:pt>
                <c:pt idx="80093">
                  <c:v>205.57552083333334</c:v>
                </c:pt>
                <c:pt idx="80094">
                  <c:v>205.578125</c:v>
                </c:pt>
                <c:pt idx="80095">
                  <c:v>205.58072916666666</c:v>
                </c:pt>
                <c:pt idx="80096">
                  <c:v>205.58333333333334</c:v>
                </c:pt>
                <c:pt idx="80097">
                  <c:v>205.5859375</c:v>
                </c:pt>
                <c:pt idx="80098">
                  <c:v>205.58854166666666</c:v>
                </c:pt>
                <c:pt idx="80099">
                  <c:v>205.59114583333334</c:v>
                </c:pt>
                <c:pt idx="80100">
                  <c:v>205.59375</c:v>
                </c:pt>
                <c:pt idx="80101">
                  <c:v>205.59635416666666</c:v>
                </c:pt>
                <c:pt idx="80102">
                  <c:v>205.59895833333334</c:v>
                </c:pt>
                <c:pt idx="80103">
                  <c:v>205.6015625</c:v>
                </c:pt>
                <c:pt idx="80104">
                  <c:v>205.60416666666666</c:v>
                </c:pt>
                <c:pt idx="80105">
                  <c:v>205.60677083333334</c:v>
                </c:pt>
                <c:pt idx="80106">
                  <c:v>205.609375</c:v>
                </c:pt>
                <c:pt idx="80107">
                  <c:v>205.61197916666666</c:v>
                </c:pt>
                <c:pt idx="80108">
                  <c:v>205.61458333333334</c:v>
                </c:pt>
                <c:pt idx="80109">
                  <c:v>205.6171875</c:v>
                </c:pt>
                <c:pt idx="80110">
                  <c:v>205.61979166666666</c:v>
                </c:pt>
                <c:pt idx="80111">
                  <c:v>205.62239583333334</c:v>
                </c:pt>
                <c:pt idx="80112">
                  <c:v>205.625</c:v>
                </c:pt>
                <c:pt idx="80113">
                  <c:v>205.62760416666666</c:v>
                </c:pt>
                <c:pt idx="80114">
                  <c:v>205.63020833333334</c:v>
                </c:pt>
                <c:pt idx="80115">
                  <c:v>205.6328125</c:v>
                </c:pt>
                <c:pt idx="80116">
                  <c:v>205.63541666666666</c:v>
                </c:pt>
                <c:pt idx="80117">
                  <c:v>205.63802083333334</c:v>
                </c:pt>
                <c:pt idx="80118">
                  <c:v>205.640625</c:v>
                </c:pt>
                <c:pt idx="80119">
                  <c:v>205.64322916666666</c:v>
                </c:pt>
                <c:pt idx="80120">
                  <c:v>205.64583333333334</c:v>
                </c:pt>
                <c:pt idx="80121">
                  <c:v>205.6484375</c:v>
                </c:pt>
                <c:pt idx="80122">
                  <c:v>205.65104166666666</c:v>
                </c:pt>
                <c:pt idx="80123">
                  <c:v>205.65364583333334</c:v>
                </c:pt>
                <c:pt idx="80124">
                  <c:v>205.65625</c:v>
                </c:pt>
                <c:pt idx="80125">
                  <c:v>205.65885416666666</c:v>
                </c:pt>
                <c:pt idx="80126">
                  <c:v>205.66145833333334</c:v>
                </c:pt>
                <c:pt idx="80127">
                  <c:v>205.6640625</c:v>
                </c:pt>
                <c:pt idx="80128">
                  <c:v>205.66666666666666</c:v>
                </c:pt>
                <c:pt idx="80129">
                  <c:v>205.66927083333334</c:v>
                </c:pt>
                <c:pt idx="80130">
                  <c:v>205.671875</c:v>
                </c:pt>
                <c:pt idx="80131">
                  <c:v>205.67447916666666</c:v>
                </c:pt>
                <c:pt idx="80132">
                  <c:v>205.67708333333334</c:v>
                </c:pt>
                <c:pt idx="80133">
                  <c:v>205.6796875</c:v>
                </c:pt>
                <c:pt idx="80134">
                  <c:v>205.68229166666666</c:v>
                </c:pt>
                <c:pt idx="80135">
                  <c:v>205.68489583333334</c:v>
                </c:pt>
                <c:pt idx="80136">
                  <c:v>205.6875</c:v>
                </c:pt>
                <c:pt idx="80137">
                  <c:v>205.69010416666666</c:v>
                </c:pt>
                <c:pt idx="80138">
                  <c:v>205.69270833333334</c:v>
                </c:pt>
                <c:pt idx="80139">
                  <c:v>205.6953125</c:v>
                </c:pt>
                <c:pt idx="80140">
                  <c:v>205.69791666666666</c:v>
                </c:pt>
                <c:pt idx="80141">
                  <c:v>205.70052083333334</c:v>
                </c:pt>
                <c:pt idx="80142">
                  <c:v>205.703125</c:v>
                </c:pt>
                <c:pt idx="80143">
                  <c:v>205.70572916666666</c:v>
                </c:pt>
                <c:pt idx="80144">
                  <c:v>205.70833333333334</c:v>
                </c:pt>
                <c:pt idx="80145">
                  <c:v>205.7109375</c:v>
                </c:pt>
                <c:pt idx="80146">
                  <c:v>205.71354166666666</c:v>
                </c:pt>
                <c:pt idx="80147">
                  <c:v>205.71614583333334</c:v>
                </c:pt>
                <c:pt idx="80148">
                  <c:v>205.71875</c:v>
                </c:pt>
                <c:pt idx="80149">
                  <c:v>205.72135416666666</c:v>
                </c:pt>
                <c:pt idx="80150">
                  <c:v>205.72395833333334</c:v>
                </c:pt>
                <c:pt idx="80151">
                  <c:v>205.7265625</c:v>
                </c:pt>
                <c:pt idx="80152">
                  <c:v>205.72916666666666</c:v>
                </c:pt>
                <c:pt idx="80153">
                  <c:v>205.73177083333334</c:v>
                </c:pt>
                <c:pt idx="80154">
                  <c:v>205.734375</c:v>
                </c:pt>
                <c:pt idx="80155">
                  <c:v>205.73697916666666</c:v>
                </c:pt>
                <c:pt idx="80156">
                  <c:v>205.73958333333334</c:v>
                </c:pt>
                <c:pt idx="80157">
                  <c:v>205.7421875</c:v>
                </c:pt>
                <c:pt idx="80158">
                  <c:v>205.74479166666666</c:v>
                </c:pt>
                <c:pt idx="80159">
                  <c:v>205.74739583333334</c:v>
                </c:pt>
                <c:pt idx="80160">
                  <c:v>205.75</c:v>
                </c:pt>
                <c:pt idx="80161">
                  <c:v>205.75260416666666</c:v>
                </c:pt>
                <c:pt idx="80162">
                  <c:v>205.75520833333334</c:v>
                </c:pt>
                <c:pt idx="80163">
                  <c:v>205.7578125</c:v>
                </c:pt>
                <c:pt idx="80164">
                  <c:v>205.76041666666666</c:v>
                </c:pt>
                <c:pt idx="80165">
                  <c:v>205.76302083333334</c:v>
                </c:pt>
                <c:pt idx="80166">
                  <c:v>205.765625</c:v>
                </c:pt>
                <c:pt idx="80167">
                  <c:v>205.76822916666666</c:v>
                </c:pt>
                <c:pt idx="80168">
                  <c:v>205.77083333333334</c:v>
                </c:pt>
                <c:pt idx="80169">
                  <c:v>205.7734375</c:v>
                </c:pt>
                <c:pt idx="80170">
                  <c:v>205.77604166666666</c:v>
                </c:pt>
                <c:pt idx="80171">
                  <c:v>205.77864583333334</c:v>
                </c:pt>
                <c:pt idx="80172">
                  <c:v>205.78125</c:v>
                </c:pt>
                <c:pt idx="80173">
                  <c:v>205.78385416666666</c:v>
                </c:pt>
                <c:pt idx="80174">
                  <c:v>205.78645833333334</c:v>
                </c:pt>
                <c:pt idx="80175">
                  <c:v>205.7890625</c:v>
                </c:pt>
                <c:pt idx="80176">
                  <c:v>205.79166666666666</c:v>
                </c:pt>
                <c:pt idx="80177">
                  <c:v>205.79427083333334</c:v>
                </c:pt>
                <c:pt idx="80178">
                  <c:v>205.796875</c:v>
                </c:pt>
                <c:pt idx="80179">
                  <c:v>205.79947916666666</c:v>
                </c:pt>
                <c:pt idx="80180">
                  <c:v>205.80208333333334</c:v>
                </c:pt>
                <c:pt idx="80181">
                  <c:v>205.8046875</c:v>
                </c:pt>
                <c:pt idx="80182">
                  <c:v>205.80729166666666</c:v>
                </c:pt>
                <c:pt idx="80183">
                  <c:v>205.80989583333334</c:v>
                </c:pt>
                <c:pt idx="80184">
                  <c:v>205.8125</c:v>
                </c:pt>
                <c:pt idx="80185">
                  <c:v>205.81510416666666</c:v>
                </c:pt>
                <c:pt idx="80186">
                  <c:v>205.81770833333334</c:v>
                </c:pt>
                <c:pt idx="80187">
                  <c:v>205.8203125</c:v>
                </c:pt>
                <c:pt idx="80188">
                  <c:v>205.82291666666666</c:v>
                </c:pt>
                <c:pt idx="80189">
                  <c:v>205.82552083333334</c:v>
                </c:pt>
                <c:pt idx="80190">
                  <c:v>205.828125</c:v>
                </c:pt>
                <c:pt idx="80191">
                  <c:v>205.83072916666666</c:v>
                </c:pt>
                <c:pt idx="80192">
                  <c:v>205.83333333333334</c:v>
                </c:pt>
                <c:pt idx="80193">
                  <c:v>205.8359375</c:v>
                </c:pt>
                <c:pt idx="80194">
                  <c:v>205.83854166666666</c:v>
                </c:pt>
                <c:pt idx="80195">
                  <c:v>205.84114583333334</c:v>
                </c:pt>
                <c:pt idx="80196">
                  <c:v>205.84375</c:v>
                </c:pt>
                <c:pt idx="80197">
                  <c:v>205.84635416666666</c:v>
                </c:pt>
                <c:pt idx="80198">
                  <c:v>205.84895833333334</c:v>
                </c:pt>
                <c:pt idx="80199">
                  <c:v>205.8515625</c:v>
                </c:pt>
                <c:pt idx="80200">
                  <c:v>205.85416666666666</c:v>
                </c:pt>
                <c:pt idx="80201">
                  <c:v>205.85677083333334</c:v>
                </c:pt>
                <c:pt idx="80202">
                  <c:v>205.859375</c:v>
                </c:pt>
                <c:pt idx="80203">
                  <c:v>205.86197916666666</c:v>
                </c:pt>
                <c:pt idx="80204">
                  <c:v>205.86458333333334</c:v>
                </c:pt>
                <c:pt idx="80205">
                  <c:v>205.8671875</c:v>
                </c:pt>
                <c:pt idx="80206">
                  <c:v>205.86979166666666</c:v>
                </c:pt>
                <c:pt idx="80207">
                  <c:v>205.87239583333334</c:v>
                </c:pt>
                <c:pt idx="80208">
                  <c:v>205.875</c:v>
                </c:pt>
                <c:pt idx="80209">
                  <c:v>205.87760416666666</c:v>
                </c:pt>
                <c:pt idx="80210">
                  <c:v>205.88020833333334</c:v>
                </c:pt>
                <c:pt idx="80211">
                  <c:v>205.8828125</c:v>
                </c:pt>
                <c:pt idx="80212">
                  <c:v>205.88541666666666</c:v>
                </c:pt>
                <c:pt idx="80213">
                  <c:v>205.88802083333334</c:v>
                </c:pt>
                <c:pt idx="80214">
                  <c:v>205.890625</c:v>
                </c:pt>
                <c:pt idx="80215">
                  <c:v>205.89322916666666</c:v>
                </c:pt>
                <c:pt idx="80216">
                  <c:v>205.89583333333334</c:v>
                </c:pt>
                <c:pt idx="80217">
                  <c:v>205.8984375</c:v>
                </c:pt>
                <c:pt idx="80218">
                  <c:v>205.90104166666666</c:v>
                </c:pt>
                <c:pt idx="80219">
                  <c:v>205.90364583333334</c:v>
                </c:pt>
                <c:pt idx="80220">
                  <c:v>205.90625</c:v>
                </c:pt>
                <c:pt idx="80221">
                  <c:v>205.90885416666666</c:v>
                </c:pt>
                <c:pt idx="80222">
                  <c:v>205.91145833333334</c:v>
                </c:pt>
                <c:pt idx="80223">
                  <c:v>205.9140625</c:v>
                </c:pt>
                <c:pt idx="80224">
                  <c:v>205.91666666666666</c:v>
                </c:pt>
                <c:pt idx="80225">
                  <c:v>205.91927083333334</c:v>
                </c:pt>
                <c:pt idx="80226">
                  <c:v>205.921875</c:v>
                </c:pt>
                <c:pt idx="80227">
                  <c:v>205.92447916666666</c:v>
                </c:pt>
                <c:pt idx="80228">
                  <c:v>205.92708333333334</c:v>
                </c:pt>
                <c:pt idx="80229">
                  <c:v>205.9296875</c:v>
                </c:pt>
                <c:pt idx="80230">
                  <c:v>205.93229166666666</c:v>
                </c:pt>
                <c:pt idx="80231">
                  <c:v>205.93489583333334</c:v>
                </c:pt>
                <c:pt idx="80232">
                  <c:v>205.9375</c:v>
                </c:pt>
                <c:pt idx="80233">
                  <c:v>205.94010416666666</c:v>
                </c:pt>
                <c:pt idx="80234">
                  <c:v>205.94270833333334</c:v>
                </c:pt>
                <c:pt idx="80235">
                  <c:v>205.9453125</c:v>
                </c:pt>
                <c:pt idx="80236">
                  <c:v>205.94791666666666</c:v>
                </c:pt>
                <c:pt idx="80237">
                  <c:v>205.95052083333334</c:v>
                </c:pt>
                <c:pt idx="80238">
                  <c:v>205.953125</c:v>
                </c:pt>
                <c:pt idx="80239">
                  <c:v>205.95572916666666</c:v>
                </c:pt>
                <c:pt idx="80240">
                  <c:v>205.95833333333334</c:v>
                </c:pt>
                <c:pt idx="80241">
                  <c:v>205.9609375</c:v>
                </c:pt>
                <c:pt idx="80242">
                  <c:v>205.96354166666666</c:v>
                </c:pt>
                <c:pt idx="80243">
                  <c:v>205.96614583333334</c:v>
                </c:pt>
                <c:pt idx="80244">
                  <c:v>205.96875</c:v>
                </c:pt>
                <c:pt idx="80245">
                  <c:v>205.97135416666666</c:v>
                </c:pt>
                <c:pt idx="80246">
                  <c:v>205.97395833333334</c:v>
                </c:pt>
                <c:pt idx="80247">
                  <c:v>205.9765625</c:v>
                </c:pt>
                <c:pt idx="80248">
                  <c:v>205.97916666666666</c:v>
                </c:pt>
                <c:pt idx="80249">
                  <c:v>205.98177083333334</c:v>
                </c:pt>
                <c:pt idx="80250">
                  <c:v>205.984375</c:v>
                </c:pt>
                <c:pt idx="80251">
                  <c:v>205.98697916666666</c:v>
                </c:pt>
                <c:pt idx="80252">
                  <c:v>205.98958333333334</c:v>
                </c:pt>
                <c:pt idx="80253">
                  <c:v>205.9921875</c:v>
                </c:pt>
                <c:pt idx="80254">
                  <c:v>205.99479166666666</c:v>
                </c:pt>
                <c:pt idx="80255">
                  <c:v>205.99739583333334</c:v>
                </c:pt>
                <c:pt idx="80256">
                  <c:v>206</c:v>
                </c:pt>
                <c:pt idx="80257">
                  <c:v>206.00260416666666</c:v>
                </c:pt>
                <c:pt idx="80258">
                  <c:v>206.00520833333334</c:v>
                </c:pt>
                <c:pt idx="80259">
                  <c:v>206.0078125</c:v>
                </c:pt>
                <c:pt idx="80260">
                  <c:v>206.01041666666666</c:v>
                </c:pt>
                <c:pt idx="80261">
                  <c:v>206.01302083333334</c:v>
                </c:pt>
                <c:pt idx="80262">
                  <c:v>206.015625</c:v>
                </c:pt>
                <c:pt idx="80263">
                  <c:v>206.01822916666666</c:v>
                </c:pt>
                <c:pt idx="80264">
                  <c:v>206.02083333333334</c:v>
                </c:pt>
                <c:pt idx="80265">
                  <c:v>206.0234375</c:v>
                </c:pt>
                <c:pt idx="80266">
                  <c:v>206.02604166666666</c:v>
                </c:pt>
                <c:pt idx="80267">
                  <c:v>206.02864583333334</c:v>
                </c:pt>
                <c:pt idx="80268">
                  <c:v>206.03125</c:v>
                </c:pt>
                <c:pt idx="80269">
                  <c:v>206.03385416666666</c:v>
                </c:pt>
                <c:pt idx="80270">
                  <c:v>206.03645833333334</c:v>
                </c:pt>
                <c:pt idx="80271">
                  <c:v>206.0390625</c:v>
                </c:pt>
                <c:pt idx="80272">
                  <c:v>206.04166666666666</c:v>
                </c:pt>
                <c:pt idx="80273">
                  <c:v>206.04427083333334</c:v>
                </c:pt>
                <c:pt idx="80274">
                  <c:v>206.046875</c:v>
                </c:pt>
                <c:pt idx="80275">
                  <c:v>206.04947916666666</c:v>
                </c:pt>
                <c:pt idx="80276">
                  <c:v>206.05208333333334</c:v>
                </c:pt>
                <c:pt idx="80277">
                  <c:v>206.0546875</c:v>
                </c:pt>
                <c:pt idx="80278">
                  <c:v>206.05729166666666</c:v>
                </c:pt>
                <c:pt idx="80279">
                  <c:v>206.05989583333334</c:v>
                </c:pt>
                <c:pt idx="80280">
                  <c:v>206.0625</c:v>
                </c:pt>
                <c:pt idx="80281">
                  <c:v>206.06510416666666</c:v>
                </c:pt>
                <c:pt idx="80282">
                  <c:v>206.06770833333334</c:v>
                </c:pt>
                <c:pt idx="80283">
                  <c:v>206.0703125</c:v>
                </c:pt>
                <c:pt idx="80284">
                  <c:v>206.07291666666666</c:v>
                </c:pt>
                <c:pt idx="80285">
                  <c:v>206.07552083333334</c:v>
                </c:pt>
                <c:pt idx="80286">
                  <c:v>206.078125</c:v>
                </c:pt>
                <c:pt idx="80287">
                  <c:v>206.08072916666666</c:v>
                </c:pt>
                <c:pt idx="80288">
                  <c:v>206.08333333333334</c:v>
                </c:pt>
                <c:pt idx="80289">
                  <c:v>206.0859375</c:v>
                </c:pt>
                <c:pt idx="80290">
                  <c:v>206.08854166666666</c:v>
                </c:pt>
                <c:pt idx="80291">
                  <c:v>206.09114583333334</c:v>
                </c:pt>
                <c:pt idx="80292">
                  <c:v>206.09375</c:v>
                </c:pt>
                <c:pt idx="80293">
                  <c:v>206.09635416666666</c:v>
                </c:pt>
                <c:pt idx="80294">
                  <c:v>206.09895833333334</c:v>
                </c:pt>
                <c:pt idx="80295">
                  <c:v>206.1015625</c:v>
                </c:pt>
                <c:pt idx="80296">
                  <c:v>206.10416666666666</c:v>
                </c:pt>
                <c:pt idx="80297">
                  <c:v>206.10677083333334</c:v>
                </c:pt>
                <c:pt idx="80298">
                  <c:v>206.109375</c:v>
                </c:pt>
                <c:pt idx="80299">
                  <c:v>206.11197916666666</c:v>
                </c:pt>
                <c:pt idx="80300">
                  <c:v>206.11458333333334</c:v>
                </c:pt>
                <c:pt idx="80301">
                  <c:v>206.1171875</c:v>
                </c:pt>
                <c:pt idx="80302">
                  <c:v>206.11979166666666</c:v>
                </c:pt>
                <c:pt idx="80303">
                  <c:v>206.12239583333334</c:v>
                </c:pt>
                <c:pt idx="80304">
                  <c:v>206.125</c:v>
                </c:pt>
                <c:pt idx="80305">
                  <c:v>206.12760416666666</c:v>
                </c:pt>
                <c:pt idx="80306">
                  <c:v>206.13020833333334</c:v>
                </c:pt>
                <c:pt idx="80307">
                  <c:v>206.1328125</c:v>
                </c:pt>
                <c:pt idx="80308">
                  <c:v>206.13541666666666</c:v>
                </c:pt>
                <c:pt idx="80309">
                  <c:v>206.13802083333334</c:v>
                </c:pt>
                <c:pt idx="80310">
                  <c:v>206.140625</c:v>
                </c:pt>
                <c:pt idx="80311">
                  <c:v>206.14322916666666</c:v>
                </c:pt>
                <c:pt idx="80312">
                  <c:v>206.14583333333334</c:v>
                </c:pt>
                <c:pt idx="80313">
                  <c:v>206.1484375</c:v>
                </c:pt>
                <c:pt idx="80314">
                  <c:v>206.15104166666666</c:v>
                </c:pt>
                <c:pt idx="80315">
                  <c:v>206.15364583333334</c:v>
                </c:pt>
                <c:pt idx="80316">
                  <c:v>206.15625</c:v>
                </c:pt>
                <c:pt idx="80317">
                  <c:v>206.15885416666666</c:v>
                </c:pt>
                <c:pt idx="80318">
                  <c:v>206.16145833333334</c:v>
                </c:pt>
                <c:pt idx="80319">
                  <c:v>206.1640625</c:v>
                </c:pt>
                <c:pt idx="80320">
                  <c:v>206.16666666666666</c:v>
                </c:pt>
                <c:pt idx="80321">
                  <c:v>206.16927083333334</c:v>
                </c:pt>
                <c:pt idx="80322">
                  <c:v>206.171875</c:v>
                </c:pt>
                <c:pt idx="80323">
                  <c:v>206.17447916666666</c:v>
                </c:pt>
                <c:pt idx="80324">
                  <c:v>206.17708333333334</c:v>
                </c:pt>
                <c:pt idx="80325">
                  <c:v>206.1796875</c:v>
                </c:pt>
                <c:pt idx="80326">
                  <c:v>206.18229166666666</c:v>
                </c:pt>
                <c:pt idx="80327">
                  <c:v>206.18489583333334</c:v>
                </c:pt>
                <c:pt idx="80328">
                  <c:v>206.1875</c:v>
                </c:pt>
                <c:pt idx="80329">
                  <c:v>206.19010416666666</c:v>
                </c:pt>
                <c:pt idx="80330">
                  <c:v>206.19270833333334</c:v>
                </c:pt>
                <c:pt idx="80331">
                  <c:v>206.1953125</c:v>
                </c:pt>
                <c:pt idx="80332">
                  <c:v>206.19791666666666</c:v>
                </c:pt>
                <c:pt idx="80333">
                  <c:v>206.20052083333334</c:v>
                </c:pt>
                <c:pt idx="80334">
                  <c:v>206.203125</c:v>
                </c:pt>
                <c:pt idx="80335">
                  <c:v>206.20572916666666</c:v>
                </c:pt>
                <c:pt idx="80336">
                  <c:v>206.20833333333334</c:v>
                </c:pt>
                <c:pt idx="80337">
                  <c:v>206.2109375</c:v>
                </c:pt>
                <c:pt idx="80338">
                  <c:v>206.21354166666666</c:v>
                </c:pt>
                <c:pt idx="80339">
                  <c:v>206.21614583333334</c:v>
                </c:pt>
                <c:pt idx="80340">
                  <c:v>206.21875</c:v>
                </c:pt>
                <c:pt idx="80341">
                  <c:v>206.22135416666666</c:v>
                </c:pt>
                <c:pt idx="80342">
                  <c:v>206.22395833333334</c:v>
                </c:pt>
                <c:pt idx="80343">
                  <c:v>206.2265625</c:v>
                </c:pt>
                <c:pt idx="80344">
                  <c:v>206.22916666666666</c:v>
                </c:pt>
                <c:pt idx="80345">
                  <c:v>206.23177083333334</c:v>
                </c:pt>
                <c:pt idx="80346">
                  <c:v>206.234375</c:v>
                </c:pt>
                <c:pt idx="80347">
                  <c:v>206.23697916666666</c:v>
                </c:pt>
                <c:pt idx="80348">
                  <c:v>206.23958333333334</c:v>
                </c:pt>
                <c:pt idx="80349">
                  <c:v>206.2421875</c:v>
                </c:pt>
                <c:pt idx="80350">
                  <c:v>206.24479166666666</c:v>
                </c:pt>
                <c:pt idx="80351">
                  <c:v>206.24739583333334</c:v>
                </c:pt>
                <c:pt idx="80352">
                  <c:v>206.25</c:v>
                </c:pt>
                <c:pt idx="80353">
                  <c:v>206.25260416666666</c:v>
                </c:pt>
                <c:pt idx="80354">
                  <c:v>206.25520833333334</c:v>
                </c:pt>
                <c:pt idx="80355">
                  <c:v>206.2578125</c:v>
                </c:pt>
                <c:pt idx="80356">
                  <c:v>206.26041666666666</c:v>
                </c:pt>
                <c:pt idx="80357">
                  <c:v>206.26302083333334</c:v>
                </c:pt>
                <c:pt idx="80358">
                  <c:v>206.265625</c:v>
                </c:pt>
                <c:pt idx="80359">
                  <c:v>206.26822916666666</c:v>
                </c:pt>
                <c:pt idx="80360">
                  <c:v>206.27083333333334</c:v>
                </c:pt>
                <c:pt idx="80361">
                  <c:v>206.2734375</c:v>
                </c:pt>
                <c:pt idx="80362">
                  <c:v>206.27604166666666</c:v>
                </c:pt>
                <c:pt idx="80363">
                  <c:v>206.27864583333334</c:v>
                </c:pt>
                <c:pt idx="80364">
                  <c:v>206.28125</c:v>
                </c:pt>
                <c:pt idx="80365">
                  <c:v>206.28385416666666</c:v>
                </c:pt>
                <c:pt idx="80366">
                  <c:v>206.28645833333334</c:v>
                </c:pt>
                <c:pt idx="80367">
                  <c:v>206.2890625</c:v>
                </c:pt>
                <c:pt idx="80368">
                  <c:v>206.29166666666666</c:v>
                </c:pt>
                <c:pt idx="80369">
                  <c:v>206.29427083333334</c:v>
                </c:pt>
                <c:pt idx="80370">
                  <c:v>206.296875</c:v>
                </c:pt>
                <c:pt idx="80371">
                  <c:v>206.29947916666666</c:v>
                </c:pt>
                <c:pt idx="80372">
                  <c:v>206.30208333333334</c:v>
                </c:pt>
                <c:pt idx="80373">
                  <c:v>206.3046875</c:v>
                </c:pt>
                <c:pt idx="80374">
                  <c:v>206.30729166666666</c:v>
                </c:pt>
                <c:pt idx="80375">
                  <c:v>206.30989583333334</c:v>
                </c:pt>
                <c:pt idx="80376">
                  <c:v>206.3125</c:v>
                </c:pt>
                <c:pt idx="80377">
                  <c:v>206.31510416666666</c:v>
                </c:pt>
                <c:pt idx="80378">
                  <c:v>206.31770833333334</c:v>
                </c:pt>
                <c:pt idx="80379">
                  <c:v>206.3203125</c:v>
                </c:pt>
                <c:pt idx="80380">
                  <c:v>206.32291666666666</c:v>
                </c:pt>
                <c:pt idx="80381">
                  <c:v>206.32552083333334</c:v>
                </c:pt>
                <c:pt idx="80382">
                  <c:v>206.328125</c:v>
                </c:pt>
                <c:pt idx="80383">
                  <c:v>206.33072916666666</c:v>
                </c:pt>
                <c:pt idx="80384">
                  <c:v>206.33333333333334</c:v>
                </c:pt>
                <c:pt idx="80385">
                  <c:v>206.3359375</c:v>
                </c:pt>
                <c:pt idx="80386">
                  <c:v>206.33854166666666</c:v>
                </c:pt>
                <c:pt idx="80387">
                  <c:v>206.34114583333334</c:v>
                </c:pt>
                <c:pt idx="80388">
                  <c:v>206.34375</c:v>
                </c:pt>
                <c:pt idx="80389">
                  <c:v>206.34635416666666</c:v>
                </c:pt>
                <c:pt idx="80390">
                  <c:v>206.34895833333334</c:v>
                </c:pt>
                <c:pt idx="80391">
                  <c:v>206.3515625</c:v>
                </c:pt>
                <c:pt idx="80392">
                  <c:v>206.35416666666666</c:v>
                </c:pt>
                <c:pt idx="80393">
                  <c:v>206.35677083333334</c:v>
                </c:pt>
                <c:pt idx="80394">
                  <c:v>206.359375</c:v>
                </c:pt>
                <c:pt idx="80395">
                  <c:v>206.36197916666666</c:v>
                </c:pt>
                <c:pt idx="80396">
                  <c:v>206.36458333333334</c:v>
                </c:pt>
                <c:pt idx="80397">
                  <c:v>206.3671875</c:v>
                </c:pt>
                <c:pt idx="80398">
                  <c:v>206.36979166666666</c:v>
                </c:pt>
                <c:pt idx="80399">
                  <c:v>206.37239583333334</c:v>
                </c:pt>
                <c:pt idx="80400">
                  <c:v>206.375</c:v>
                </c:pt>
                <c:pt idx="80401">
                  <c:v>206.37760416666666</c:v>
                </c:pt>
                <c:pt idx="80402">
                  <c:v>206.38020833333334</c:v>
                </c:pt>
                <c:pt idx="80403">
                  <c:v>206.3828125</c:v>
                </c:pt>
                <c:pt idx="80404">
                  <c:v>206.38541666666666</c:v>
                </c:pt>
                <c:pt idx="80405">
                  <c:v>206.38802083333334</c:v>
                </c:pt>
                <c:pt idx="80406">
                  <c:v>206.390625</c:v>
                </c:pt>
                <c:pt idx="80407">
                  <c:v>206.39322916666666</c:v>
                </c:pt>
                <c:pt idx="80408">
                  <c:v>206.39583333333334</c:v>
                </c:pt>
                <c:pt idx="80409">
                  <c:v>206.3984375</c:v>
                </c:pt>
                <c:pt idx="80410">
                  <c:v>206.40104166666666</c:v>
                </c:pt>
                <c:pt idx="80411">
                  <c:v>206.40364583333334</c:v>
                </c:pt>
                <c:pt idx="80412">
                  <c:v>206.40625</c:v>
                </c:pt>
                <c:pt idx="80413">
                  <c:v>206.40885416666666</c:v>
                </c:pt>
                <c:pt idx="80414">
                  <c:v>206.41145833333334</c:v>
                </c:pt>
                <c:pt idx="80415">
                  <c:v>206.4140625</c:v>
                </c:pt>
                <c:pt idx="80416">
                  <c:v>206.41666666666666</c:v>
                </c:pt>
                <c:pt idx="80417">
                  <c:v>206.41927083333334</c:v>
                </c:pt>
                <c:pt idx="80418">
                  <c:v>206.421875</c:v>
                </c:pt>
                <c:pt idx="80419">
                  <c:v>206.42447916666666</c:v>
                </c:pt>
                <c:pt idx="80420">
                  <c:v>206.42708333333334</c:v>
                </c:pt>
                <c:pt idx="80421">
                  <c:v>206.4296875</c:v>
                </c:pt>
                <c:pt idx="80422">
                  <c:v>206.43229166666666</c:v>
                </c:pt>
                <c:pt idx="80423">
                  <c:v>206.43489583333334</c:v>
                </c:pt>
                <c:pt idx="80424">
                  <c:v>206.4375</c:v>
                </c:pt>
                <c:pt idx="80425">
                  <c:v>206.44010416666666</c:v>
                </c:pt>
                <c:pt idx="80426">
                  <c:v>206.44270833333334</c:v>
                </c:pt>
                <c:pt idx="80427">
                  <c:v>206.4453125</c:v>
                </c:pt>
                <c:pt idx="80428">
                  <c:v>206.44791666666666</c:v>
                </c:pt>
                <c:pt idx="80429">
                  <c:v>206.45052083333334</c:v>
                </c:pt>
                <c:pt idx="80430">
                  <c:v>206.453125</c:v>
                </c:pt>
                <c:pt idx="80431">
                  <c:v>206.45572916666666</c:v>
                </c:pt>
                <c:pt idx="80432">
                  <c:v>206.45833333333334</c:v>
                </c:pt>
                <c:pt idx="80433">
                  <c:v>206.4609375</c:v>
                </c:pt>
                <c:pt idx="80434">
                  <c:v>206.46354166666666</c:v>
                </c:pt>
                <c:pt idx="80435">
                  <c:v>206.46614583333334</c:v>
                </c:pt>
                <c:pt idx="80436">
                  <c:v>206.46875</c:v>
                </c:pt>
                <c:pt idx="80437">
                  <c:v>206.47135416666666</c:v>
                </c:pt>
                <c:pt idx="80438">
                  <c:v>206.47395833333334</c:v>
                </c:pt>
                <c:pt idx="80439">
                  <c:v>206.4765625</c:v>
                </c:pt>
                <c:pt idx="80440">
                  <c:v>206.47916666666666</c:v>
                </c:pt>
                <c:pt idx="80441">
                  <c:v>206.48177083333334</c:v>
                </c:pt>
                <c:pt idx="80442">
                  <c:v>206.484375</c:v>
                </c:pt>
                <c:pt idx="80443">
                  <c:v>206.48697916666666</c:v>
                </c:pt>
                <c:pt idx="80444">
                  <c:v>206.48958333333334</c:v>
                </c:pt>
                <c:pt idx="80445">
                  <c:v>206.4921875</c:v>
                </c:pt>
                <c:pt idx="80446">
                  <c:v>206.49479166666666</c:v>
                </c:pt>
                <c:pt idx="80447">
                  <c:v>206.49739583333334</c:v>
                </c:pt>
                <c:pt idx="80448">
                  <c:v>206.5</c:v>
                </c:pt>
                <c:pt idx="80449">
                  <c:v>206.50260416666666</c:v>
                </c:pt>
                <c:pt idx="80450">
                  <c:v>206.50520833333334</c:v>
                </c:pt>
                <c:pt idx="80451">
                  <c:v>206.5078125</c:v>
                </c:pt>
                <c:pt idx="80452">
                  <c:v>206.51041666666666</c:v>
                </c:pt>
                <c:pt idx="80453">
                  <c:v>206.51302083333334</c:v>
                </c:pt>
                <c:pt idx="80454">
                  <c:v>206.515625</c:v>
                </c:pt>
                <c:pt idx="80455">
                  <c:v>206.51822916666666</c:v>
                </c:pt>
                <c:pt idx="80456">
                  <c:v>206.52083333333334</c:v>
                </c:pt>
                <c:pt idx="80457">
                  <c:v>206.5234375</c:v>
                </c:pt>
                <c:pt idx="80458">
                  <c:v>206.52604166666666</c:v>
                </c:pt>
                <c:pt idx="80459">
                  <c:v>206.52864583333334</c:v>
                </c:pt>
                <c:pt idx="80460">
                  <c:v>206.53125</c:v>
                </c:pt>
                <c:pt idx="80461">
                  <c:v>206.53385416666666</c:v>
                </c:pt>
                <c:pt idx="80462">
                  <c:v>206.53645833333334</c:v>
                </c:pt>
                <c:pt idx="80463">
                  <c:v>206.5390625</c:v>
                </c:pt>
                <c:pt idx="80464">
                  <c:v>206.54166666666666</c:v>
                </c:pt>
                <c:pt idx="80465">
                  <c:v>206.54427083333334</c:v>
                </c:pt>
                <c:pt idx="80466">
                  <c:v>206.546875</c:v>
                </c:pt>
                <c:pt idx="80467">
                  <c:v>206.54947916666666</c:v>
                </c:pt>
                <c:pt idx="80468">
                  <c:v>206.55208333333334</c:v>
                </c:pt>
                <c:pt idx="80469">
                  <c:v>206.5546875</c:v>
                </c:pt>
                <c:pt idx="80470">
                  <c:v>206.55729166666666</c:v>
                </c:pt>
                <c:pt idx="80471">
                  <c:v>206.55989583333334</c:v>
                </c:pt>
                <c:pt idx="80472">
                  <c:v>206.5625</c:v>
                </c:pt>
                <c:pt idx="80473">
                  <c:v>206.56510416666666</c:v>
                </c:pt>
                <c:pt idx="80474">
                  <c:v>206.56770833333334</c:v>
                </c:pt>
                <c:pt idx="80475">
                  <c:v>206.5703125</c:v>
                </c:pt>
                <c:pt idx="80476">
                  <c:v>206.57291666666666</c:v>
                </c:pt>
                <c:pt idx="80477">
                  <c:v>206.57552083333334</c:v>
                </c:pt>
                <c:pt idx="80478">
                  <c:v>206.578125</c:v>
                </c:pt>
                <c:pt idx="80479">
                  <c:v>206.58072916666666</c:v>
                </c:pt>
                <c:pt idx="80480">
                  <c:v>206.58333333333334</c:v>
                </c:pt>
                <c:pt idx="80481">
                  <c:v>206.5859375</c:v>
                </c:pt>
                <c:pt idx="80482">
                  <c:v>206.58854166666666</c:v>
                </c:pt>
                <c:pt idx="80483">
                  <c:v>206.59114583333334</c:v>
                </c:pt>
                <c:pt idx="80484">
                  <c:v>206.59375</c:v>
                </c:pt>
                <c:pt idx="80485">
                  <c:v>206.59635416666666</c:v>
                </c:pt>
                <c:pt idx="80486">
                  <c:v>206.59895833333334</c:v>
                </c:pt>
                <c:pt idx="80487">
                  <c:v>206.6015625</c:v>
                </c:pt>
                <c:pt idx="80488">
                  <c:v>206.60416666666666</c:v>
                </c:pt>
                <c:pt idx="80489">
                  <c:v>206.60677083333334</c:v>
                </c:pt>
                <c:pt idx="80490">
                  <c:v>206.609375</c:v>
                </c:pt>
                <c:pt idx="80491">
                  <c:v>206.61197916666666</c:v>
                </c:pt>
                <c:pt idx="80492">
                  <c:v>206.61458333333334</c:v>
                </c:pt>
                <c:pt idx="80493">
                  <c:v>206.6171875</c:v>
                </c:pt>
                <c:pt idx="80494">
                  <c:v>206.61979166666666</c:v>
                </c:pt>
                <c:pt idx="80495">
                  <c:v>206.62239583333334</c:v>
                </c:pt>
                <c:pt idx="80496">
                  <c:v>206.625</c:v>
                </c:pt>
                <c:pt idx="80497">
                  <c:v>206.62760416666666</c:v>
                </c:pt>
                <c:pt idx="80498">
                  <c:v>206.63020833333334</c:v>
                </c:pt>
                <c:pt idx="80499">
                  <c:v>206.6328125</c:v>
                </c:pt>
                <c:pt idx="80500">
                  <c:v>206.63541666666666</c:v>
                </c:pt>
                <c:pt idx="80501">
                  <c:v>206.63802083333334</c:v>
                </c:pt>
                <c:pt idx="80502">
                  <c:v>206.640625</c:v>
                </c:pt>
                <c:pt idx="80503">
                  <c:v>206.64322916666666</c:v>
                </c:pt>
                <c:pt idx="80504">
                  <c:v>206.64583333333334</c:v>
                </c:pt>
                <c:pt idx="80505">
                  <c:v>206.6484375</c:v>
                </c:pt>
                <c:pt idx="80506">
                  <c:v>206.65104166666666</c:v>
                </c:pt>
                <c:pt idx="80507">
                  <c:v>206.65364583333334</c:v>
                </c:pt>
                <c:pt idx="80508">
                  <c:v>206.65625</c:v>
                </c:pt>
                <c:pt idx="80509">
                  <c:v>206.65885416666666</c:v>
                </c:pt>
                <c:pt idx="80510">
                  <c:v>206.66145833333334</c:v>
                </c:pt>
                <c:pt idx="80511">
                  <c:v>206.6640625</c:v>
                </c:pt>
                <c:pt idx="80512">
                  <c:v>206.66666666666666</c:v>
                </c:pt>
                <c:pt idx="80513">
                  <c:v>206.66927083333334</c:v>
                </c:pt>
                <c:pt idx="80514">
                  <c:v>206.671875</c:v>
                </c:pt>
                <c:pt idx="80515">
                  <c:v>206.67447916666666</c:v>
                </c:pt>
                <c:pt idx="80516">
                  <c:v>206.67708333333334</c:v>
                </c:pt>
                <c:pt idx="80517">
                  <c:v>206.6796875</c:v>
                </c:pt>
                <c:pt idx="80518">
                  <c:v>206.68229166666666</c:v>
                </c:pt>
                <c:pt idx="80519">
                  <c:v>206.68489583333334</c:v>
                </c:pt>
                <c:pt idx="80520">
                  <c:v>206.6875</c:v>
                </c:pt>
                <c:pt idx="80521">
                  <c:v>206.69010416666666</c:v>
                </c:pt>
                <c:pt idx="80522">
                  <c:v>206.69270833333334</c:v>
                </c:pt>
                <c:pt idx="80523">
                  <c:v>206.6953125</c:v>
                </c:pt>
                <c:pt idx="80524">
                  <c:v>206.69791666666666</c:v>
                </c:pt>
                <c:pt idx="80525">
                  <c:v>206.70052083333334</c:v>
                </c:pt>
                <c:pt idx="80526">
                  <c:v>206.703125</c:v>
                </c:pt>
                <c:pt idx="80527">
                  <c:v>206.70572916666666</c:v>
                </c:pt>
                <c:pt idx="80528">
                  <c:v>206.70833333333334</c:v>
                </c:pt>
                <c:pt idx="80529">
                  <c:v>206.7109375</c:v>
                </c:pt>
                <c:pt idx="80530">
                  <c:v>206.71354166666666</c:v>
                </c:pt>
                <c:pt idx="80531">
                  <c:v>206.71614583333334</c:v>
                </c:pt>
                <c:pt idx="80532">
                  <c:v>206.71875</c:v>
                </c:pt>
                <c:pt idx="80533">
                  <c:v>206.72135416666666</c:v>
                </c:pt>
                <c:pt idx="80534">
                  <c:v>206.72395833333334</c:v>
                </c:pt>
                <c:pt idx="80535">
                  <c:v>206.7265625</c:v>
                </c:pt>
                <c:pt idx="80536">
                  <c:v>206.72916666666666</c:v>
                </c:pt>
                <c:pt idx="80537">
                  <c:v>206.73177083333334</c:v>
                </c:pt>
                <c:pt idx="80538">
                  <c:v>206.734375</c:v>
                </c:pt>
                <c:pt idx="80539">
                  <c:v>206.73697916666666</c:v>
                </c:pt>
                <c:pt idx="80540">
                  <c:v>206.73958333333334</c:v>
                </c:pt>
                <c:pt idx="80541">
                  <c:v>206.7421875</c:v>
                </c:pt>
                <c:pt idx="80542">
                  <c:v>206.74479166666666</c:v>
                </c:pt>
                <c:pt idx="80543">
                  <c:v>206.74739583333334</c:v>
                </c:pt>
                <c:pt idx="80544">
                  <c:v>206.75</c:v>
                </c:pt>
                <c:pt idx="80545">
                  <c:v>206.75260416666666</c:v>
                </c:pt>
                <c:pt idx="80546">
                  <c:v>206.75520833333334</c:v>
                </c:pt>
                <c:pt idx="80547">
                  <c:v>206.7578125</c:v>
                </c:pt>
                <c:pt idx="80548">
                  <c:v>206.76041666666666</c:v>
                </c:pt>
                <c:pt idx="80549">
                  <c:v>206.76302083333334</c:v>
                </c:pt>
                <c:pt idx="80550">
                  <c:v>206.765625</c:v>
                </c:pt>
                <c:pt idx="80551">
                  <c:v>206.76822916666666</c:v>
                </c:pt>
                <c:pt idx="80552">
                  <c:v>206.77083333333334</c:v>
                </c:pt>
                <c:pt idx="80553">
                  <c:v>206.7734375</c:v>
                </c:pt>
                <c:pt idx="80554">
                  <c:v>206.77604166666666</c:v>
                </c:pt>
                <c:pt idx="80555">
                  <c:v>206.77864583333334</c:v>
                </c:pt>
                <c:pt idx="80556">
                  <c:v>206.78125</c:v>
                </c:pt>
                <c:pt idx="80557">
                  <c:v>206.78385416666666</c:v>
                </c:pt>
                <c:pt idx="80558">
                  <c:v>206.78645833333334</c:v>
                </c:pt>
                <c:pt idx="80559">
                  <c:v>206.7890625</c:v>
                </c:pt>
                <c:pt idx="80560">
                  <c:v>206.79166666666666</c:v>
                </c:pt>
                <c:pt idx="80561">
                  <c:v>206.79427083333334</c:v>
                </c:pt>
                <c:pt idx="80562">
                  <c:v>206.796875</c:v>
                </c:pt>
                <c:pt idx="80563">
                  <c:v>206.79947916666666</c:v>
                </c:pt>
                <c:pt idx="80564">
                  <c:v>206.80208333333334</c:v>
                </c:pt>
                <c:pt idx="80565">
                  <c:v>206.8046875</c:v>
                </c:pt>
                <c:pt idx="80566">
                  <c:v>206.80729166666666</c:v>
                </c:pt>
                <c:pt idx="80567">
                  <c:v>206.80989583333334</c:v>
                </c:pt>
                <c:pt idx="80568">
                  <c:v>206.8125</c:v>
                </c:pt>
                <c:pt idx="80569">
                  <c:v>206.81510416666666</c:v>
                </c:pt>
                <c:pt idx="80570">
                  <c:v>206.81770833333334</c:v>
                </c:pt>
                <c:pt idx="80571">
                  <c:v>206.8203125</c:v>
                </c:pt>
                <c:pt idx="80572">
                  <c:v>206.82291666666666</c:v>
                </c:pt>
                <c:pt idx="80573">
                  <c:v>206.82552083333334</c:v>
                </c:pt>
                <c:pt idx="80574">
                  <c:v>206.828125</c:v>
                </c:pt>
                <c:pt idx="80575">
                  <c:v>206.83072916666666</c:v>
                </c:pt>
                <c:pt idx="80576">
                  <c:v>206.83333333333334</c:v>
                </c:pt>
                <c:pt idx="80577">
                  <c:v>206.8359375</c:v>
                </c:pt>
                <c:pt idx="80578">
                  <c:v>206.83854166666666</c:v>
                </c:pt>
                <c:pt idx="80579">
                  <c:v>206.84114583333334</c:v>
                </c:pt>
                <c:pt idx="80580">
                  <c:v>206.84375</c:v>
                </c:pt>
                <c:pt idx="80581">
                  <c:v>206.84635416666666</c:v>
                </c:pt>
                <c:pt idx="80582">
                  <c:v>206.84895833333334</c:v>
                </c:pt>
                <c:pt idx="80583">
                  <c:v>206.8515625</c:v>
                </c:pt>
                <c:pt idx="80584">
                  <c:v>206.85416666666666</c:v>
                </c:pt>
                <c:pt idx="80585">
                  <c:v>206.85677083333334</c:v>
                </c:pt>
                <c:pt idx="80586">
                  <c:v>206.859375</c:v>
                </c:pt>
                <c:pt idx="80587">
                  <c:v>206.86197916666666</c:v>
                </c:pt>
                <c:pt idx="80588">
                  <c:v>206.86458333333334</c:v>
                </c:pt>
                <c:pt idx="80589">
                  <c:v>206.8671875</c:v>
                </c:pt>
                <c:pt idx="80590">
                  <c:v>206.86979166666666</c:v>
                </c:pt>
                <c:pt idx="80591">
                  <c:v>206.87239583333334</c:v>
                </c:pt>
                <c:pt idx="80592">
                  <c:v>206.875</c:v>
                </c:pt>
                <c:pt idx="80593">
                  <c:v>206.87760416666666</c:v>
                </c:pt>
                <c:pt idx="80594">
                  <c:v>206.88020833333334</c:v>
                </c:pt>
                <c:pt idx="80595">
                  <c:v>206.8828125</c:v>
                </c:pt>
                <c:pt idx="80596">
                  <c:v>206.88541666666666</c:v>
                </c:pt>
                <c:pt idx="80597">
                  <c:v>206.88802083333334</c:v>
                </c:pt>
                <c:pt idx="80598">
                  <c:v>206.890625</c:v>
                </c:pt>
                <c:pt idx="80599">
                  <c:v>206.89322916666666</c:v>
                </c:pt>
                <c:pt idx="80600">
                  <c:v>206.89583333333334</c:v>
                </c:pt>
                <c:pt idx="80601">
                  <c:v>206.8984375</c:v>
                </c:pt>
                <c:pt idx="80602">
                  <c:v>206.90104166666666</c:v>
                </c:pt>
                <c:pt idx="80603">
                  <c:v>206.90364583333334</c:v>
                </c:pt>
                <c:pt idx="80604">
                  <c:v>206.90625</c:v>
                </c:pt>
                <c:pt idx="80605">
                  <c:v>206.90885416666666</c:v>
                </c:pt>
                <c:pt idx="80606">
                  <c:v>206.91145833333334</c:v>
                </c:pt>
                <c:pt idx="80607">
                  <c:v>206.9140625</c:v>
                </c:pt>
                <c:pt idx="80608">
                  <c:v>206.91666666666666</c:v>
                </c:pt>
                <c:pt idx="80609">
                  <c:v>206.91927083333334</c:v>
                </c:pt>
                <c:pt idx="80610">
                  <c:v>206.921875</c:v>
                </c:pt>
                <c:pt idx="80611">
                  <c:v>206.92447916666666</c:v>
                </c:pt>
                <c:pt idx="80612">
                  <c:v>206.92708333333334</c:v>
                </c:pt>
                <c:pt idx="80613">
                  <c:v>206.9296875</c:v>
                </c:pt>
                <c:pt idx="80614">
                  <c:v>206.93229166666666</c:v>
                </c:pt>
                <c:pt idx="80615">
                  <c:v>206.93489583333334</c:v>
                </c:pt>
                <c:pt idx="80616">
                  <c:v>206.9375</c:v>
                </c:pt>
                <c:pt idx="80617">
                  <c:v>206.94010416666666</c:v>
                </c:pt>
                <c:pt idx="80618">
                  <c:v>206.94270833333334</c:v>
                </c:pt>
                <c:pt idx="80619">
                  <c:v>206.9453125</c:v>
                </c:pt>
                <c:pt idx="80620">
                  <c:v>206.94791666666666</c:v>
                </c:pt>
                <c:pt idx="80621">
                  <c:v>206.95052083333334</c:v>
                </c:pt>
                <c:pt idx="80622">
                  <c:v>206.953125</c:v>
                </c:pt>
                <c:pt idx="80623">
                  <c:v>206.95572916666666</c:v>
                </c:pt>
                <c:pt idx="80624">
                  <c:v>206.95833333333334</c:v>
                </c:pt>
                <c:pt idx="80625">
                  <c:v>206.9609375</c:v>
                </c:pt>
                <c:pt idx="80626">
                  <c:v>206.96354166666666</c:v>
                </c:pt>
                <c:pt idx="80627">
                  <c:v>206.96614583333334</c:v>
                </c:pt>
                <c:pt idx="80628">
                  <c:v>206.96875</c:v>
                </c:pt>
                <c:pt idx="80629">
                  <c:v>206.97135416666666</c:v>
                </c:pt>
                <c:pt idx="80630">
                  <c:v>206.97395833333334</c:v>
                </c:pt>
                <c:pt idx="80631">
                  <c:v>206.9765625</c:v>
                </c:pt>
                <c:pt idx="80632">
                  <c:v>206.97916666666666</c:v>
                </c:pt>
                <c:pt idx="80633">
                  <c:v>206.98177083333334</c:v>
                </c:pt>
                <c:pt idx="80634">
                  <c:v>206.984375</c:v>
                </c:pt>
                <c:pt idx="80635">
                  <c:v>206.98697916666666</c:v>
                </c:pt>
                <c:pt idx="80636">
                  <c:v>206.98958333333334</c:v>
                </c:pt>
                <c:pt idx="80637">
                  <c:v>206.9921875</c:v>
                </c:pt>
                <c:pt idx="80638">
                  <c:v>206.99479166666666</c:v>
                </c:pt>
                <c:pt idx="80639">
                  <c:v>206.99739583333334</c:v>
                </c:pt>
                <c:pt idx="80640">
                  <c:v>207</c:v>
                </c:pt>
                <c:pt idx="80641">
                  <c:v>207.00260416666666</c:v>
                </c:pt>
                <c:pt idx="80642">
                  <c:v>207.00520833333334</c:v>
                </c:pt>
                <c:pt idx="80643">
                  <c:v>207.0078125</c:v>
                </c:pt>
                <c:pt idx="80644">
                  <c:v>207.01041666666666</c:v>
                </c:pt>
                <c:pt idx="80645">
                  <c:v>207.01302083333334</c:v>
                </c:pt>
                <c:pt idx="80646">
                  <c:v>207.015625</c:v>
                </c:pt>
                <c:pt idx="80647">
                  <c:v>207.01822916666666</c:v>
                </c:pt>
                <c:pt idx="80648">
                  <c:v>207.02083333333334</c:v>
                </c:pt>
                <c:pt idx="80649">
                  <c:v>207.0234375</c:v>
                </c:pt>
                <c:pt idx="80650">
                  <c:v>207.02604166666666</c:v>
                </c:pt>
                <c:pt idx="80651">
                  <c:v>207.02864583333334</c:v>
                </c:pt>
                <c:pt idx="80652">
                  <c:v>207.03125</c:v>
                </c:pt>
                <c:pt idx="80653">
                  <c:v>207.03385416666666</c:v>
                </c:pt>
                <c:pt idx="80654">
                  <c:v>207.03645833333334</c:v>
                </c:pt>
                <c:pt idx="80655">
                  <c:v>207.0390625</c:v>
                </c:pt>
                <c:pt idx="80656">
                  <c:v>207.04166666666666</c:v>
                </c:pt>
                <c:pt idx="80657">
                  <c:v>207.04427083333334</c:v>
                </c:pt>
                <c:pt idx="80658">
                  <c:v>207.046875</c:v>
                </c:pt>
                <c:pt idx="80659">
                  <c:v>207.04947916666666</c:v>
                </c:pt>
                <c:pt idx="80660">
                  <c:v>207.05208333333334</c:v>
                </c:pt>
                <c:pt idx="80661">
                  <c:v>207.0546875</c:v>
                </c:pt>
                <c:pt idx="80662">
                  <c:v>207.05729166666666</c:v>
                </c:pt>
                <c:pt idx="80663">
                  <c:v>207.05989583333334</c:v>
                </c:pt>
                <c:pt idx="80664">
                  <c:v>207.0625</c:v>
                </c:pt>
                <c:pt idx="80665">
                  <c:v>207.06510416666666</c:v>
                </c:pt>
                <c:pt idx="80666">
                  <c:v>207.06770833333334</c:v>
                </c:pt>
                <c:pt idx="80667">
                  <c:v>207.0703125</c:v>
                </c:pt>
                <c:pt idx="80668">
                  <c:v>207.07291666666666</c:v>
                </c:pt>
                <c:pt idx="80669">
                  <c:v>207.07552083333334</c:v>
                </c:pt>
                <c:pt idx="80670">
                  <c:v>207.078125</c:v>
                </c:pt>
                <c:pt idx="80671">
                  <c:v>207.08072916666666</c:v>
                </c:pt>
                <c:pt idx="80672">
                  <c:v>207.08333333333334</c:v>
                </c:pt>
                <c:pt idx="80673">
                  <c:v>207.0859375</c:v>
                </c:pt>
                <c:pt idx="80674">
                  <c:v>207.08854166666666</c:v>
                </c:pt>
                <c:pt idx="80675">
                  <c:v>207.09114583333334</c:v>
                </c:pt>
                <c:pt idx="80676">
                  <c:v>207.09375</c:v>
                </c:pt>
                <c:pt idx="80677">
                  <c:v>207.09635416666666</c:v>
                </c:pt>
                <c:pt idx="80678">
                  <c:v>207.09895833333334</c:v>
                </c:pt>
                <c:pt idx="80679">
                  <c:v>207.1015625</c:v>
                </c:pt>
                <c:pt idx="80680">
                  <c:v>207.10416666666666</c:v>
                </c:pt>
                <c:pt idx="80681">
                  <c:v>207.10677083333334</c:v>
                </c:pt>
                <c:pt idx="80682">
                  <c:v>207.109375</c:v>
                </c:pt>
                <c:pt idx="80683">
                  <c:v>207.11197916666666</c:v>
                </c:pt>
                <c:pt idx="80684">
                  <c:v>207.11458333333334</c:v>
                </c:pt>
                <c:pt idx="80685">
                  <c:v>207.1171875</c:v>
                </c:pt>
                <c:pt idx="80686">
                  <c:v>207.11979166666666</c:v>
                </c:pt>
                <c:pt idx="80687">
                  <c:v>207.12239583333334</c:v>
                </c:pt>
                <c:pt idx="80688">
                  <c:v>207.125</c:v>
                </c:pt>
                <c:pt idx="80689">
                  <c:v>207.12760416666666</c:v>
                </c:pt>
                <c:pt idx="80690">
                  <c:v>207.13020833333334</c:v>
                </c:pt>
                <c:pt idx="80691">
                  <c:v>207.1328125</c:v>
                </c:pt>
                <c:pt idx="80692">
                  <c:v>207.13541666666666</c:v>
                </c:pt>
                <c:pt idx="80693">
                  <c:v>207.13802083333334</c:v>
                </c:pt>
                <c:pt idx="80694">
                  <c:v>207.140625</c:v>
                </c:pt>
                <c:pt idx="80695">
                  <c:v>207.14322916666666</c:v>
                </c:pt>
                <c:pt idx="80696">
                  <c:v>207.14583333333334</c:v>
                </c:pt>
                <c:pt idx="80697">
                  <c:v>207.1484375</c:v>
                </c:pt>
                <c:pt idx="80698">
                  <c:v>207.15104166666666</c:v>
                </c:pt>
                <c:pt idx="80699">
                  <c:v>207.15364583333334</c:v>
                </c:pt>
                <c:pt idx="80700">
                  <c:v>207.15625</c:v>
                </c:pt>
                <c:pt idx="80701">
                  <c:v>207.15885416666666</c:v>
                </c:pt>
                <c:pt idx="80702">
                  <c:v>207.16145833333334</c:v>
                </c:pt>
                <c:pt idx="80703">
                  <c:v>207.1640625</c:v>
                </c:pt>
                <c:pt idx="80704">
                  <c:v>207.16666666666666</c:v>
                </c:pt>
                <c:pt idx="80705">
                  <c:v>207.16927083333334</c:v>
                </c:pt>
                <c:pt idx="80706">
                  <c:v>207.171875</c:v>
                </c:pt>
                <c:pt idx="80707">
                  <c:v>207.17447916666666</c:v>
                </c:pt>
                <c:pt idx="80708">
                  <c:v>207.17708333333334</c:v>
                </c:pt>
                <c:pt idx="80709">
                  <c:v>207.1796875</c:v>
                </c:pt>
                <c:pt idx="80710">
                  <c:v>207.18229166666666</c:v>
                </c:pt>
                <c:pt idx="80711">
                  <c:v>207.18489583333334</c:v>
                </c:pt>
                <c:pt idx="80712">
                  <c:v>207.1875</c:v>
                </c:pt>
                <c:pt idx="80713">
                  <c:v>207.19010416666666</c:v>
                </c:pt>
                <c:pt idx="80714">
                  <c:v>207.19270833333334</c:v>
                </c:pt>
                <c:pt idx="80715">
                  <c:v>207.1953125</c:v>
                </c:pt>
                <c:pt idx="80716">
                  <c:v>207.19791666666666</c:v>
                </c:pt>
                <c:pt idx="80717">
                  <c:v>207.20052083333334</c:v>
                </c:pt>
                <c:pt idx="80718">
                  <c:v>207.203125</c:v>
                </c:pt>
                <c:pt idx="80719">
                  <c:v>207.20572916666666</c:v>
                </c:pt>
                <c:pt idx="80720">
                  <c:v>207.20833333333334</c:v>
                </c:pt>
                <c:pt idx="80721">
                  <c:v>207.2109375</c:v>
                </c:pt>
                <c:pt idx="80722">
                  <c:v>207.21354166666666</c:v>
                </c:pt>
                <c:pt idx="80723">
                  <c:v>207.21614583333334</c:v>
                </c:pt>
                <c:pt idx="80724">
                  <c:v>207.21875</c:v>
                </c:pt>
                <c:pt idx="80725">
                  <c:v>207.22135416666666</c:v>
                </c:pt>
                <c:pt idx="80726">
                  <c:v>207.22395833333334</c:v>
                </c:pt>
                <c:pt idx="80727">
                  <c:v>207.2265625</c:v>
                </c:pt>
                <c:pt idx="80728">
                  <c:v>207.22916666666666</c:v>
                </c:pt>
                <c:pt idx="80729">
                  <c:v>207.23177083333334</c:v>
                </c:pt>
                <c:pt idx="80730">
                  <c:v>207.234375</c:v>
                </c:pt>
                <c:pt idx="80731">
                  <c:v>207.23697916666666</c:v>
                </c:pt>
                <c:pt idx="80732">
                  <c:v>207.23958333333334</c:v>
                </c:pt>
                <c:pt idx="80733">
                  <c:v>207.2421875</c:v>
                </c:pt>
                <c:pt idx="80734">
                  <c:v>207.24479166666666</c:v>
                </c:pt>
                <c:pt idx="80735">
                  <c:v>207.24739583333334</c:v>
                </c:pt>
                <c:pt idx="80736">
                  <c:v>207.25</c:v>
                </c:pt>
                <c:pt idx="80737">
                  <c:v>207.25260416666666</c:v>
                </c:pt>
                <c:pt idx="80738">
                  <c:v>207.25520833333334</c:v>
                </c:pt>
                <c:pt idx="80739">
                  <c:v>207.2578125</c:v>
                </c:pt>
                <c:pt idx="80740">
                  <c:v>207.26041666666666</c:v>
                </c:pt>
                <c:pt idx="80741">
                  <c:v>207.26302083333334</c:v>
                </c:pt>
                <c:pt idx="80742">
                  <c:v>207.265625</c:v>
                </c:pt>
                <c:pt idx="80743">
                  <c:v>207.26822916666666</c:v>
                </c:pt>
                <c:pt idx="80744">
                  <c:v>207.27083333333334</c:v>
                </c:pt>
                <c:pt idx="80745">
                  <c:v>207.2734375</c:v>
                </c:pt>
                <c:pt idx="80746">
                  <c:v>207.27604166666666</c:v>
                </c:pt>
                <c:pt idx="80747">
                  <c:v>207.27864583333334</c:v>
                </c:pt>
                <c:pt idx="80748">
                  <c:v>207.28125</c:v>
                </c:pt>
                <c:pt idx="80749">
                  <c:v>207.28385416666666</c:v>
                </c:pt>
                <c:pt idx="80750">
                  <c:v>207.28645833333334</c:v>
                </c:pt>
                <c:pt idx="80751">
                  <c:v>207.2890625</c:v>
                </c:pt>
                <c:pt idx="80752">
                  <c:v>207.29166666666666</c:v>
                </c:pt>
                <c:pt idx="80753">
                  <c:v>207.29427083333334</c:v>
                </c:pt>
                <c:pt idx="80754">
                  <c:v>207.296875</c:v>
                </c:pt>
                <c:pt idx="80755">
                  <c:v>207.29947916666666</c:v>
                </c:pt>
                <c:pt idx="80756">
                  <c:v>207.30208333333334</c:v>
                </c:pt>
                <c:pt idx="80757">
                  <c:v>207.3046875</c:v>
                </c:pt>
                <c:pt idx="80758">
                  <c:v>207.30729166666666</c:v>
                </c:pt>
                <c:pt idx="80759">
                  <c:v>207.30989583333334</c:v>
                </c:pt>
                <c:pt idx="80760">
                  <c:v>207.3125</c:v>
                </c:pt>
                <c:pt idx="80761">
                  <c:v>207.31510416666666</c:v>
                </c:pt>
                <c:pt idx="80762">
                  <c:v>207.31770833333334</c:v>
                </c:pt>
                <c:pt idx="80763">
                  <c:v>207.3203125</c:v>
                </c:pt>
                <c:pt idx="80764">
                  <c:v>207.32291666666666</c:v>
                </c:pt>
                <c:pt idx="80765">
                  <c:v>207.32552083333334</c:v>
                </c:pt>
                <c:pt idx="80766">
                  <c:v>207.328125</c:v>
                </c:pt>
                <c:pt idx="80767">
                  <c:v>207.33072916666666</c:v>
                </c:pt>
                <c:pt idx="80768">
                  <c:v>207.33333333333334</c:v>
                </c:pt>
                <c:pt idx="80769">
                  <c:v>207.3359375</c:v>
                </c:pt>
                <c:pt idx="80770">
                  <c:v>207.33854166666666</c:v>
                </c:pt>
                <c:pt idx="80771">
                  <c:v>207.34114583333334</c:v>
                </c:pt>
                <c:pt idx="80772">
                  <c:v>207.34375</c:v>
                </c:pt>
                <c:pt idx="80773">
                  <c:v>207.34635416666666</c:v>
                </c:pt>
                <c:pt idx="80774">
                  <c:v>207.34895833333334</c:v>
                </c:pt>
                <c:pt idx="80775">
                  <c:v>207.3515625</c:v>
                </c:pt>
                <c:pt idx="80776">
                  <c:v>207.35416666666666</c:v>
                </c:pt>
                <c:pt idx="80777">
                  <c:v>207.35677083333334</c:v>
                </c:pt>
                <c:pt idx="80778">
                  <c:v>207.359375</c:v>
                </c:pt>
                <c:pt idx="80779">
                  <c:v>207.36197916666666</c:v>
                </c:pt>
                <c:pt idx="80780">
                  <c:v>207.36458333333334</c:v>
                </c:pt>
                <c:pt idx="80781">
                  <c:v>207.3671875</c:v>
                </c:pt>
                <c:pt idx="80782">
                  <c:v>207.36979166666666</c:v>
                </c:pt>
                <c:pt idx="80783">
                  <c:v>207.37239583333334</c:v>
                </c:pt>
                <c:pt idx="80784">
                  <c:v>207.375</c:v>
                </c:pt>
                <c:pt idx="80785">
                  <c:v>207.37760416666666</c:v>
                </c:pt>
                <c:pt idx="80786">
                  <c:v>207.38020833333334</c:v>
                </c:pt>
                <c:pt idx="80787">
                  <c:v>207.3828125</c:v>
                </c:pt>
                <c:pt idx="80788">
                  <c:v>207.38541666666666</c:v>
                </c:pt>
                <c:pt idx="80789">
                  <c:v>207.38802083333334</c:v>
                </c:pt>
                <c:pt idx="80790">
                  <c:v>207.390625</c:v>
                </c:pt>
                <c:pt idx="80791">
                  <c:v>207.39322916666666</c:v>
                </c:pt>
                <c:pt idx="80792">
                  <c:v>207.39583333333334</c:v>
                </c:pt>
                <c:pt idx="80793">
                  <c:v>207.3984375</c:v>
                </c:pt>
                <c:pt idx="80794">
                  <c:v>207.40104166666666</c:v>
                </c:pt>
                <c:pt idx="80795">
                  <c:v>207.40364583333334</c:v>
                </c:pt>
                <c:pt idx="80796">
                  <c:v>207.40625</c:v>
                </c:pt>
                <c:pt idx="80797">
                  <c:v>207.40885416666666</c:v>
                </c:pt>
                <c:pt idx="80798">
                  <c:v>207.41145833333334</c:v>
                </c:pt>
                <c:pt idx="80799">
                  <c:v>207.4140625</c:v>
                </c:pt>
                <c:pt idx="80800">
                  <c:v>207.41666666666666</c:v>
                </c:pt>
                <c:pt idx="80801">
                  <c:v>207.41927083333334</c:v>
                </c:pt>
                <c:pt idx="80802">
                  <c:v>207.421875</c:v>
                </c:pt>
                <c:pt idx="80803">
                  <c:v>207.42447916666666</c:v>
                </c:pt>
                <c:pt idx="80804">
                  <c:v>207.42708333333334</c:v>
                </c:pt>
                <c:pt idx="80805">
                  <c:v>207.4296875</c:v>
                </c:pt>
                <c:pt idx="80806">
                  <c:v>207.43229166666666</c:v>
                </c:pt>
                <c:pt idx="80807">
                  <c:v>207.43489583333334</c:v>
                </c:pt>
                <c:pt idx="80808">
                  <c:v>207.4375</c:v>
                </c:pt>
                <c:pt idx="80809">
                  <c:v>207.44010416666666</c:v>
                </c:pt>
                <c:pt idx="80810">
                  <c:v>207.44270833333334</c:v>
                </c:pt>
                <c:pt idx="80811">
                  <c:v>207.4453125</c:v>
                </c:pt>
                <c:pt idx="80812">
                  <c:v>207.44791666666666</c:v>
                </c:pt>
                <c:pt idx="80813">
                  <c:v>207.45052083333334</c:v>
                </c:pt>
                <c:pt idx="80814">
                  <c:v>207.453125</c:v>
                </c:pt>
                <c:pt idx="80815">
                  <c:v>207.45572916666666</c:v>
                </c:pt>
                <c:pt idx="80816">
                  <c:v>207.45833333333334</c:v>
                </c:pt>
                <c:pt idx="80817">
                  <c:v>207.4609375</c:v>
                </c:pt>
                <c:pt idx="80818">
                  <c:v>207.46354166666666</c:v>
                </c:pt>
                <c:pt idx="80819">
                  <c:v>207.46614583333334</c:v>
                </c:pt>
                <c:pt idx="80820">
                  <c:v>207.46875</c:v>
                </c:pt>
                <c:pt idx="80821">
                  <c:v>207.47135416666666</c:v>
                </c:pt>
                <c:pt idx="80822">
                  <c:v>207.47395833333334</c:v>
                </c:pt>
                <c:pt idx="80823">
                  <c:v>207.4765625</c:v>
                </c:pt>
                <c:pt idx="80824">
                  <c:v>207.47916666666666</c:v>
                </c:pt>
                <c:pt idx="80825">
                  <c:v>207.48177083333334</c:v>
                </c:pt>
                <c:pt idx="80826">
                  <c:v>207.484375</c:v>
                </c:pt>
                <c:pt idx="80827">
                  <c:v>207.48697916666666</c:v>
                </c:pt>
                <c:pt idx="80828">
                  <c:v>207.48958333333334</c:v>
                </c:pt>
                <c:pt idx="80829">
                  <c:v>207.4921875</c:v>
                </c:pt>
                <c:pt idx="80830">
                  <c:v>207.49479166666666</c:v>
                </c:pt>
                <c:pt idx="80831">
                  <c:v>207.49739583333334</c:v>
                </c:pt>
                <c:pt idx="80832">
                  <c:v>207.5</c:v>
                </c:pt>
                <c:pt idx="80833">
                  <c:v>207.50260416666666</c:v>
                </c:pt>
                <c:pt idx="80834">
                  <c:v>207.50520833333334</c:v>
                </c:pt>
                <c:pt idx="80835">
                  <c:v>207.5078125</c:v>
                </c:pt>
                <c:pt idx="80836">
                  <c:v>207.51041666666666</c:v>
                </c:pt>
                <c:pt idx="80837">
                  <c:v>207.51302083333334</c:v>
                </c:pt>
                <c:pt idx="80838">
                  <c:v>207.515625</c:v>
                </c:pt>
                <c:pt idx="80839">
                  <c:v>207.51822916666666</c:v>
                </c:pt>
                <c:pt idx="80840">
                  <c:v>207.52083333333334</c:v>
                </c:pt>
                <c:pt idx="80841">
                  <c:v>207.5234375</c:v>
                </c:pt>
                <c:pt idx="80842">
                  <c:v>207.52604166666666</c:v>
                </c:pt>
                <c:pt idx="80843">
                  <c:v>207.52864583333334</c:v>
                </c:pt>
                <c:pt idx="80844">
                  <c:v>207.53125</c:v>
                </c:pt>
                <c:pt idx="80845">
                  <c:v>207.53385416666666</c:v>
                </c:pt>
                <c:pt idx="80846">
                  <c:v>207.53645833333334</c:v>
                </c:pt>
                <c:pt idx="80847">
                  <c:v>207.5390625</c:v>
                </c:pt>
                <c:pt idx="80848">
                  <c:v>207.54166666666666</c:v>
                </c:pt>
                <c:pt idx="80849">
                  <c:v>207.54427083333334</c:v>
                </c:pt>
                <c:pt idx="80850">
                  <c:v>207.546875</c:v>
                </c:pt>
                <c:pt idx="80851">
                  <c:v>207.54947916666666</c:v>
                </c:pt>
                <c:pt idx="80852">
                  <c:v>207.55208333333334</c:v>
                </c:pt>
                <c:pt idx="80853">
                  <c:v>207.5546875</c:v>
                </c:pt>
                <c:pt idx="80854">
                  <c:v>207.55729166666666</c:v>
                </c:pt>
                <c:pt idx="80855">
                  <c:v>207.55989583333334</c:v>
                </c:pt>
                <c:pt idx="80856">
                  <c:v>207.5625</c:v>
                </c:pt>
                <c:pt idx="80857">
                  <c:v>207.56510416666666</c:v>
                </c:pt>
                <c:pt idx="80858">
                  <c:v>207.56770833333334</c:v>
                </c:pt>
                <c:pt idx="80859">
                  <c:v>207.5703125</c:v>
                </c:pt>
                <c:pt idx="80860">
                  <c:v>207.57291666666666</c:v>
                </c:pt>
                <c:pt idx="80861">
                  <c:v>207.57552083333334</c:v>
                </c:pt>
                <c:pt idx="80862">
                  <c:v>207.578125</c:v>
                </c:pt>
                <c:pt idx="80863">
                  <c:v>207.58072916666666</c:v>
                </c:pt>
                <c:pt idx="80864">
                  <c:v>207.58333333333334</c:v>
                </c:pt>
                <c:pt idx="80865">
                  <c:v>207.5859375</c:v>
                </c:pt>
                <c:pt idx="80866">
                  <c:v>207.58854166666666</c:v>
                </c:pt>
                <c:pt idx="80867">
                  <c:v>207.59114583333334</c:v>
                </c:pt>
                <c:pt idx="80868">
                  <c:v>207.59375</c:v>
                </c:pt>
                <c:pt idx="80869">
                  <c:v>207.59635416666666</c:v>
                </c:pt>
                <c:pt idx="80870">
                  <c:v>207.59895833333334</c:v>
                </c:pt>
                <c:pt idx="80871">
                  <c:v>207.6015625</c:v>
                </c:pt>
                <c:pt idx="80872">
                  <c:v>207.60416666666666</c:v>
                </c:pt>
                <c:pt idx="80873">
                  <c:v>207.60677083333334</c:v>
                </c:pt>
                <c:pt idx="80874">
                  <c:v>207.609375</c:v>
                </c:pt>
                <c:pt idx="80875">
                  <c:v>207.61197916666666</c:v>
                </c:pt>
                <c:pt idx="80876">
                  <c:v>207.61458333333334</c:v>
                </c:pt>
                <c:pt idx="80877">
                  <c:v>207.6171875</c:v>
                </c:pt>
                <c:pt idx="80878">
                  <c:v>207.61979166666666</c:v>
                </c:pt>
                <c:pt idx="80879">
                  <c:v>207.62239583333334</c:v>
                </c:pt>
                <c:pt idx="80880">
                  <c:v>207.625</c:v>
                </c:pt>
                <c:pt idx="80881">
                  <c:v>207.62760416666666</c:v>
                </c:pt>
                <c:pt idx="80882">
                  <c:v>207.63020833333334</c:v>
                </c:pt>
                <c:pt idx="80883">
                  <c:v>207.6328125</c:v>
                </c:pt>
                <c:pt idx="80884">
                  <c:v>207.63541666666666</c:v>
                </c:pt>
                <c:pt idx="80885">
                  <c:v>207.63802083333334</c:v>
                </c:pt>
                <c:pt idx="80886">
                  <c:v>207.640625</c:v>
                </c:pt>
                <c:pt idx="80887">
                  <c:v>207.64322916666666</c:v>
                </c:pt>
                <c:pt idx="80888">
                  <c:v>207.64583333333334</c:v>
                </c:pt>
                <c:pt idx="80889">
                  <c:v>207.6484375</c:v>
                </c:pt>
                <c:pt idx="80890">
                  <c:v>207.65104166666666</c:v>
                </c:pt>
                <c:pt idx="80891">
                  <c:v>207.65364583333334</c:v>
                </c:pt>
                <c:pt idx="80892">
                  <c:v>207.65625</c:v>
                </c:pt>
                <c:pt idx="80893">
                  <c:v>207.65885416666666</c:v>
                </c:pt>
                <c:pt idx="80894">
                  <c:v>207.66145833333334</c:v>
                </c:pt>
                <c:pt idx="80895">
                  <c:v>207.6640625</c:v>
                </c:pt>
                <c:pt idx="80896">
                  <c:v>207.66666666666666</c:v>
                </c:pt>
                <c:pt idx="80897">
                  <c:v>207.66927083333334</c:v>
                </c:pt>
                <c:pt idx="80898">
                  <c:v>207.671875</c:v>
                </c:pt>
                <c:pt idx="80899">
                  <c:v>207.67447916666666</c:v>
                </c:pt>
                <c:pt idx="80900">
                  <c:v>207.67708333333334</c:v>
                </c:pt>
                <c:pt idx="80901">
                  <c:v>207.6796875</c:v>
                </c:pt>
                <c:pt idx="80902">
                  <c:v>207.68229166666666</c:v>
                </c:pt>
                <c:pt idx="80903">
                  <c:v>207.68489583333334</c:v>
                </c:pt>
                <c:pt idx="80904">
                  <c:v>207.6875</c:v>
                </c:pt>
                <c:pt idx="80905">
                  <c:v>207.69010416666666</c:v>
                </c:pt>
                <c:pt idx="80906">
                  <c:v>207.69270833333334</c:v>
                </c:pt>
                <c:pt idx="80907">
                  <c:v>207.6953125</c:v>
                </c:pt>
                <c:pt idx="80908">
                  <c:v>207.69791666666666</c:v>
                </c:pt>
                <c:pt idx="80909">
                  <c:v>207.70052083333334</c:v>
                </c:pt>
                <c:pt idx="80910">
                  <c:v>207.703125</c:v>
                </c:pt>
                <c:pt idx="80911">
                  <c:v>207.70572916666666</c:v>
                </c:pt>
                <c:pt idx="80912">
                  <c:v>207.70833333333334</c:v>
                </c:pt>
                <c:pt idx="80913">
                  <c:v>207.7109375</c:v>
                </c:pt>
                <c:pt idx="80914">
                  <c:v>207.71354166666666</c:v>
                </c:pt>
                <c:pt idx="80915">
                  <c:v>207.71614583333334</c:v>
                </c:pt>
                <c:pt idx="80916">
                  <c:v>207.71875</c:v>
                </c:pt>
                <c:pt idx="80917">
                  <c:v>207.72135416666666</c:v>
                </c:pt>
                <c:pt idx="80918">
                  <c:v>207.72395833333334</c:v>
                </c:pt>
                <c:pt idx="80919">
                  <c:v>207.7265625</c:v>
                </c:pt>
                <c:pt idx="80920">
                  <c:v>207.72916666666666</c:v>
                </c:pt>
                <c:pt idx="80921">
                  <c:v>207.73177083333334</c:v>
                </c:pt>
                <c:pt idx="80922">
                  <c:v>207.734375</c:v>
                </c:pt>
                <c:pt idx="80923">
                  <c:v>207.73697916666666</c:v>
                </c:pt>
                <c:pt idx="80924">
                  <c:v>207.73958333333334</c:v>
                </c:pt>
                <c:pt idx="80925">
                  <c:v>207.7421875</c:v>
                </c:pt>
                <c:pt idx="80926">
                  <c:v>207.74479166666666</c:v>
                </c:pt>
                <c:pt idx="80927">
                  <c:v>207.74739583333334</c:v>
                </c:pt>
                <c:pt idx="80928">
                  <c:v>207.75</c:v>
                </c:pt>
                <c:pt idx="80929">
                  <c:v>207.75260416666666</c:v>
                </c:pt>
                <c:pt idx="80930">
                  <c:v>207.75520833333334</c:v>
                </c:pt>
                <c:pt idx="80931">
                  <c:v>207.7578125</c:v>
                </c:pt>
                <c:pt idx="80932">
                  <c:v>207.76041666666666</c:v>
                </c:pt>
                <c:pt idx="80933">
                  <c:v>207.76302083333334</c:v>
                </c:pt>
                <c:pt idx="80934">
                  <c:v>207.765625</c:v>
                </c:pt>
                <c:pt idx="80935">
                  <c:v>207.76822916666666</c:v>
                </c:pt>
                <c:pt idx="80936">
                  <c:v>207.77083333333334</c:v>
                </c:pt>
                <c:pt idx="80937">
                  <c:v>207.7734375</c:v>
                </c:pt>
                <c:pt idx="80938">
                  <c:v>207.77604166666666</c:v>
                </c:pt>
                <c:pt idx="80939">
                  <c:v>207.77864583333334</c:v>
                </c:pt>
                <c:pt idx="80940">
                  <c:v>207.78125</c:v>
                </c:pt>
                <c:pt idx="80941">
                  <c:v>207.78385416666666</c:v>
                </c:pt>
                <c:pt idx="80942">
                  <c:v>207.78645833333334</c:v>
                </c:pt>
                <c:pt idx="80943">
                  <c:v>207.7890625</c:v>
                </c:pt>
                <c:pt idx="80944">
                  <c:v>207.79166666666666</c:v>
                </c:pt>
                <c:pt idx="80945">
                  <c:v>207.79427083333334</c:v>
                </c:pt>
                <c:pt idx="80946">
                  <c:v>207.796875</c:v>
                </c:pt>
                <c:pt idx="80947">
                  <c:v>207.79947916666666</c:v>
                </c:pt>
                <c:pt idx="80948">
                  <c:v>207.80208333333334</c:v>
                </c:pt>
                <c:pt idx="80949">
                  <c:v>207.8046875</c:v>
                </c:pt>
                <c:pt idx="80950">
                  <c:v>207.80729166666666</c:v>
                </c:pt>
                <c:pt idx="80951">
                  <c:v>207.80989583333334</c:v>
                </c:pt>
                <c:pt idx="80952">
                  <c:v>207.8125</c:v>
                </c:pt>
                <c:pt idx="80953">
                  <c:v>207.81510416666666</c:v>
                </c:pt>
                <c:pt idx="80954">
                  <c:v>207.81770833333334</c:v>
                </c:pt>
                <c:pt idx="80955">
                  <c:v>207.8203125</c:v>
                </c:pt>
                <c:pt idx="80956">
                  <c:v>207.82291666666666</c:v>
                </c:pt>
                <c:pt idx="80957">
                  <c:v>207.82552083333334</c:v>
                </c:pt>
                <c:pt idx="80958">
                  <c:v>207.828125</c:v>
                </c:pt>
                <c:pt idx="80959">
                  <c:v>207.83072916666666</c:v>
                </c:pt>
                <c:pt idx="80960">
                  <c:v>207.83333333333334</c:v>
                </c:pt>
                <c:pt idx="80961">
                  <c:v>207.8359375</c:v>
                </c:pt>
                <c:pt idx="80962">
                  <c:v>207.83854166666666</c:v>
                </c:pt>
                <c:pt idx="80963">
                  <c:v>207.84114583333334</c:v>
                </c:pt>
                <c:pt idx="80964">
                  <c:v>207.84375</c:v>
                </c:pt>
                <c:pt idx="80965">
                  <c:v>207.84635416666666</c:v>
                </c:pt>
                <c:pt idx="80966">
                  <c:v>207.84895833333334</c:v>
                </c:pt>
                <c:pt idx="80967">
                  <c:v>207.8515625</c:v>
                </c:pt>
                <c:pt idx="80968">
                  <c:v>207.85416666666666</c:v>
                </c:pt>
                <c:pt idx="80969">
                  <c:v>207.85677083333334</c:v>
                </c:pt>
                <c:pt idx="80970">
                  <c:v>207.859375</c:v>
                </c:pt>
                <c:pt idx="80971">
                  <c:v>207.86197916666666</c:v>
                </c:pt>
                <c:pt idx="80972">
                  <c:v>207.86458333333334</c:v>
                </c:pt>
                <c:pt idx="80973">
                  <c:v>207.8671875</c:v>
                </c:pt>
                <c:pt idx="80974">
                  <c:v>207.86979166666666</c:v>
                </c:pt>
                <c:pt idx="80975">
                  <c:v>207.87239583333334</c:v>
                </c:pt>
                <c:pt idx="80976">
                  <c:v>207.875</c:v>
                </c:pt>
                <c:pt idx="80977">
                  <c:v>207.87760416666666</c:v>
                </c:pt>
                <c:pt idx="80978">
                  <c:v>207.88020833333334</c:v>
                </c:pt>
                <c:pt idx="80979">
                  <c:v>207.8828125</c:v>
                </c:pt>
                <c:pt idx="80980">
                  <c:v>207.88541666666666</c:v>
                </c:pt>
                <c:pt idx="80981">
                  <c:v>207.88802083333334</c:v>
                </c:pt>
                <c:pt idx="80982">
                  <c:v>207.890625</c:v>
                </c:pt>
                <c:pt idx="80983">
                  <c:v>207.89322916666666</c:v>
                </c:pt>
                <c:pt idx="80984">
                  <c:v>207.89583333333334</c:v>
                </c:pt>
                <c:pt idx="80985">
                  <c:v>207.8984375</c:v>
                </c:pt>
                <c:pt idx="80986">
                  <c:v>207.90104166666666</c:v>
                </c:pt>
                <c:pt idx="80987">
                  <c:v>207.90364583333334</c:v>
                </c:pt>
                <c:pt idx="80988">
                  <c:v>207.90625</c:v>
                </c:pt>
                <c:pt idx="80989">
                  <c:v>207.90885416666666</c:v>
                </c:pt>
                <c:pt idx="80990">
                  <c:v>207.91145833333334</c:v>
                </c:pt>
                <c:pt idx="80991">
                  <c:v>207.9140625</c:v>
                </c:pt>
                <c:pt idx="80992">
                  <c:v>207.91666666666666</c:v>
                </c:pt>
                <c:pt idx="80993">
                  <c:v>207.91927083333334</c:v>
                </c:pt>
                <c:pt idx="80994">
                  <c:v>207.921875</c:v>
                </c:pt>
                <c:pt idx="80995">
                  <c:v>207.92447916666666</c:v>
                </c:pt>
                <c:pt idx="80996">
                  <c:v>207.92708333333334</c:v>
                </c:pt>
                <c:pt idx="80997">
                  <c:v>207.9296875</c:v>
                </c:pt>
                <c:pt idx="80998">
                  <c:v>207.93229166666666</c:v>
                </c:pt>
                <c:pt idx="80999">
                  <c:v>207.93489583333334</c:v>
                </c:pt>
                <c:pt idx="81000">
                  <c:v>207.9375</c:v>
                </c:pt>
                <c:pt idx="81001">
                  <c:v>207.94010416666666</c:v>
                </c:pt>
                <c:pt idx="81002">
                  <c:v>207.94270833333334</c:v>
                </c:pt>
                <c:pt idx="81003">
                  <c:v>207.9453125</c:v>
                </c:pt>
                <c:pt idx="81004">
                  <c:v>207.94791666666666</c:v>
                </c:pt>
                <c:pt idx="81005">
                  <c:v>207.95052083333334</c:v>
                </c:pt>
                <c:pt idx="81006">
                  <c:v>207.953125</c:v>
                </c:pt>
                <c:pt idx="81007">
                  <c:v>207.95572916666666</c:v>
                </c:pt>
                <c:pt idx="81008">
                  <c:v>207.95833333333334</c:v>
                </c:pt>
                <c:pt idx="81009">
                  <c:v>207.9609375</c:v>
                </c:pt>
                <c:pt idx="81010">
                  <c:v>207.96354166666666</c:v>
                </c:pt>
                <c:pt idx="81011">
                  <c:v>207.96614583333334</c:v>
                </c:pt>
                <c:pt idx="81012">
                  <c:v>207.96875</c:v>
                </c:pt>
                <c:pt idx="81013">
                  <c:v>207.97135416666666</c:v>
                </c:pt>
                <c:pt idx="81014">
                  <c:v>207.97395833333334</c:v>
                </c:pt>
                <c:pt idx="81015">
                  <c:v>207.9765625</c:v>
                </c:pt>
                <c:pt idx="81016">
                  <c:v>207.97916666666666</c:v>
                </c:pt>
                <c:pt idx="81017">
                  <c:v>207.98177083333334</c:v>
                </c:pt>
                <c:pt idx="81018">
                  <c:v>207.984375</c:v>
                </c:pt>
                <c:pt idx="81019">
                  <c:v>207.98697916666666</c:v>
                </c:pt>
                <c:pt idx="81020">
                  <c:v>207.98958333333334</c:v>
                </c:pt>
                <c:pt idx="81021">
                  <c:v>207.9921875</c:v>
                </c:pt>
                <c:pt idx="81022">
                  <c:v>207.99479166666666</c:v>
                </c:pt>
                <c:pt idx="81023">
                  <c:v>207.99739583333334</c:v>
                </c:pt>
                <c:pt idx="81024">
                  <c:v>208</c:v>
                </c:pt>
                <c:pt idx="81025">
                  <c:v>208.00260416666666</c:v>
                </c:pt>
                <c:pt idx="81026">
                  <c:v>208.00520833333334</c:v>
                </c:pt>
                <c:pt idx="81027">
                  <c:v>208.0078125</c:v>
                </c:pt>
                <c:pt idx="81028">
                  <c:v>208.01041666666666</c:v>
                </c:pt>
                <c:pt idx="81029">
                  <c:v>208.01302083333334</c:v>
                </c:pt>
                <c:pt idx="81030">
                  <c:v>208.015625</c:v>
                </c:pt>
                <c:pt idx="81031">
                  <c:v>208.01822916666666</c:v>
                </c:pt>
                <c:pt idx="81032">
                  <c:v>208.02083333333334</c:v>
                </c:pt>
                <c:pt idx="81033">
                  <c:v>208.0234375</c:v>
                </c:pt>
                <c:pt idx="81034">
                  <c:v>208.02604166666666</c:v>
                </c:pt>
                <c:pt idx="81035">
                  <c:v>208.02864583333334</c:v>
                </c:pt>
                <c:pt idx="81036">
                  <c:v>208.03125</c:v>
                </c:pt>
                <c:pt idx="81037">
                  <c:v>208.03385416666666</c:v>
                </c:pt>
                <c:pt idx="81038">
                  <c:v>208.03645833333334</c:v>
                </c:pt>
                <c:pt idx="81039">
                  <c:v>208.0390625</c:v>
                </c:pt>
                <c:pt idx="81040">
                  <c:v>208.04166666666666</c:v>
                </c:pt>
                <c:pt idx="81041">
                  <c:v>208.04427083333334</c:v>
                </c:pt>
                <c:pt idx="81042">
                  <c:v>208.046875</c:v>
                </c:pt>
                <c:pt idx="81043">
                  <c:v>208.04947916666666</c:v>
                </c:pt>
                <c:pt idx="81044">
                  <c:v>208.05208333333334</c:v>
                </c:pt>
                <c:pt idx="81045">
                  <c:v>208.0546875</c:v>
                </c:pt>
                <c:pt idx="81046">
                  <c:v>208.05729166666666</c:v>
                </c:pt>
                <c:pt idx="81047">
                  <c:v>208.05989583333334</c:v>
                </c:pt>
                <c:pt idx="81048">
                  <c:v>208.0625</c:v>
                </c:pt>
                <c:pt idx="81049">
                  <c:v>208.06510416666666</c:v>
                </c:pt>
                <c:pt idx="81050">
                  <c:v>208.06770833333334</c:v>
                </c:pt>
                <c:pt idx="81051">
                  <c:v>208.0703125</c:v>
                </c:pt>
                <c:pt idx="81052">
                  <c:v>208.07291666666666</c:v>
                </c:pt>
                <c:pt idx="81053">
                  <c:v>208.07552083333334</c:v>
                </c:pt>
                <c:pt idx="81054">
                  <c:v>208.078125</c:v>
                </c:pt>
                <c:pt idx="81055">
                  <c:v>208.08072916666666</c:v>
                </c:pt>
                <c:pt idx="81056">
                  <c:v>208.08333333333334</c:v>
                </c:pt>
                <c:pt idx="81057">
                  <c:v>208.0859375</c:v>
                </c:pt>
                <c:pt idx="81058">
                  <c:v>208.08854166666666</c:v>
                </c:pt>
                <c:pt idx="81059">
                  <c:v>208.09114583333334</c:v>
                </c:pt>
                <c:pt idx="81060">
                  <c:v>208.09375</c:v>
                </c:pt>
                <c:pt idx="81061">
                  <c:v>208.09635416666666</c:v>
                </c:pt>
                <c:pt idx="81062">
                  <c:v>208.09895833333334</c:v>
                </c:pt>
                <c:pt idx="81063">
                  <c:v>208.1015625</c:v>
                </c:pt>
                <c:pt idx="81064">
                  <c:v>208.10416666666666</c:v>
                </c:pt>
                <c:pt idx="81065">
                  <c:v>208.10677083333334</c:v>
                </c:pt>
                <c:pt idx="81066">
                  <c:v>208.109375</c:v>
                </c:pt>
                <c:pt idx="81067">
                  <c:v>208.11197916666666</c:v>
                </c:pt>
                <c:pt idx="81068">
                  <c:v>208.11458333333334</c:v>
                </c:pt>
                <c:pt idx="81069">
                  <c:v>208.1171875</c:v>
                </c:pt>
                <c:pt idx="81070">
                  <c:v>208.11979166666666</c:v>
                </c:pt>
                <c:pt idx="81071">
                  <c:v>208.12239583333334</c:v>
                </c:pt>
                <c:pt idx="81072">
                  <c:v>208.125</c:v>
                </c:pt>
                <c:pt idx="81073">
                  <c:v>208.12760416666666</c:v>
                </c:pt>
                <c:pt idx="81074">
                  <c:v>208.13020833333334</c:v>
                </c:pt>
                <c:pt idx="81075">
                  <c:v>208.1328125</c:v>
                </c:pt>
                <c:pt idx="81076">
                  <c:v>208.13541666666666</c:v>
                </c:pt>
                <c:pt idx="81077">
                  <c:v>208.13802083333334</c:v>
                </c:pt>
                <c:pt idx="81078">
                  <c:v>208.140625</c:v>
                </c:pt>
                <c:pt idx="81079">
                  <c:v>208.14322916666666</c:v>
                </c:pt>
                <c:pt idx="81080">
                  <c:v>208.14583333333334</c:v>
                </c:pt>
                <c:pt idx="81081">
                  <c:v>208.1484375</c:v>
                </c:pt>
                <c:pt idx="81082">
                  <c:v>208.15104166666666</c:v>
                </c:pt>
                <c:pt idx="81083">
                  <c:v>208.15364583333334</c:v>
                </c:pt>
                <c:pt idx="81084">
                  <c:v>208.15625</c:v>
                </c:pt>
                <c:pt idx="81085">
                  <c:v>208.15885416666666</c:v>
                </c:pt>
                <c:pt idx="81086">
                  <c:v>208.16145833333334</c:v>
                </c:pt>
                <c:pt idx="81087">
                  <c:v>208.1640625</c:v>
                </c:pt>
                <c:pt idx="81088">
                  <c:v>208.16666666666666</c:v>
                </c:pt>
                <c:pt idx="81089">
                  <c:v>208.16927083333334</c:v>
                </c:pt>
                <c:pt idx="81090">
                  <c:v>208.171875</c:v>
                </c:pt>
                <c:pt idx="81091">
                  <c:v>208.17447916666666</c:v>
                </c:pt>
                <c:pt idx="81092">
                  <c:v>208.17708333333334</c:v>
                </c:pt>
                <c:pt idx="81093">
                  <c:v>208.1796875</c:v>
                </c:pt>
                <c:pt idx="81094">
                  <c:v>208.18229166666666</c:v>
                </c:pt>
                <c:pt idx="81095">
                  <c:v>208.18489583333334</c:v>
                </c:pt>
                <c:pt idx="81096">
                  <c:v>208.1875</c:v>
                </c:pt>
                <c:pt idx="81097">
                  <c:v>208.19010416666666</c:v>
                </c:pt>
                <c:pt idx="81098">
                  <c:v>208.19270833333334</c:v>
                </c:pt>
                <c:pt idx="81099">
                  <c:v>208.1953125</c:v>
                </c:pt>
                <c:pt idx="81100">
                  <c:v>208.19791666666666</c:v>
                </c:pt>
                <c:pt idx="81101">
                  <c:v>208.20052083333334</c:v>
                </c:pt>
                <c:pt idx="81102">
                  <c:v>208.203125</c:v>
                </c:pt>
                <c:pt idx="81103">
                  <c:v>208.20572916666666</c:v>
                </c:pt>
                <c:pt idx="81104">
                  <c:v>208.20833333333334</c:v>
                </c:pt>
                <c:pt idx="81105">
                  <c:v>208.2109375</c:v>
                </c:pt>
                <c:pt idx="81106">
                  <c:v>208.21354166666666</c:v>
                </c:pt>
                <c:pt idx="81107">
                  <c:v>208.21614583333334</c:v>
                </c:pt>
                <c:pt idx="81108">
                  <c:v>208.21875</c:v>
                </c:pt>
                <c:pt idx="81109">
                  <c:v>208.22135416666666</c:v>
                </c:pt>
                <c:pt idx="81110">
                  <c:v>208.22395833333334</c:v>
                </c:pt>
                <c:pt idx="81111">
                  <c:v>208.2265625</c:v>
                </c:pt>
                <c:pt idx="81112">
                  <c:v>208.22916666666666</c:v>
                </c:pt>
                <c:pt idx="81113">
                  <c:v>208.23177083333334</c:v>
                </c:pt>
                <c:pt idx="81114">
                  <c:v>208.234375</c:v>
                </c:pt>
                <c:pt idx="81115">
                  <c:v>208.23697916666666</c:v>
                </c:pt>
                <c:pt idx="81116">
                  <c:v>208.23958333333334</c:v>
                </c:pt>
                <c:pt idx="81117">
                  <c:v>208.2421875</c:v>
                </c:pt>
                <c:pt idx="81118">
                  <c:v>208.24479166666666</c:v>
                </c:pt>
                <c:pt idx="81119">
                  <c:v>208.24739583333334</c:v>
                </c:pt>
                <c:pt idx="81120">
                  <c:v>208.25</c:v>
                </c:pt>
                <c:pt idx="81121">
                  <c:v>208.25260416666666</c:v>
                </c:pt>
                <c:pt idx="81122">
                  <c:v>208.25520833333334</c:v>
                </c:pt>
                <c:pt idx="81123">
                  <c:v>208.2578125</c:v>
                </c:pt>
                <c:pt idx="81124">
                  <c:v>208.26041666666666</c:v>
                </c:pt>
                <c:pt idx="81125">
                  <c:v>208.26302083333334</c:v>
                </c:pt>
                <c:pt idx="81126">
                  <c:v>208.265625</c:v>
                </c:pt>
                <c:pt idx="81127">
                  <c:v>208.26822916666666</c:v>
                </c:pt>
                <c:pt idx="81128">
                  <c:v>208.27083333333334</c:v>
                </c:pt>
                <c:pt idx="81129">
                  <c:v>208.2734375</c:v>
                </c:pt>
                <c:pt idx="81130">
                  <c:v>208.27604166666666</c:v>
                </c:pt>
                <c:pt idx="81131">
                  <c:v>208.27864583333334</c:v>
                </c:pt>
                <c:pt idx="81132">
                  <c:v>208.28125</c:v>
                </c:pt>
                <c:pt idx="81133">
                  <c:v>208.28385416666666</c:v>
                </c:pt>
                <c:pt idx="81134">
                  <c:v>208.28645833333334</c:v>
                </c:pt>
                <c:pt idx="81135">
                  <c:v>208.2890625</c:v>
                </c:pt>
                <c:pt idx="81136">
                  <c:v>208.29166666666666</c:v>
                </c:pt>
                <c:pt idx="81137">
                  <c:v>208.29427083333334</c:v>
                </c:pt>
                <c:pt idx="81138">
                  <c:v>208.296875</c:v>
                </c:pt>
                <c:pt idx="81139">
                  <c:v>208.29947916666666</c:v>
                </c:pt>
                <c:pt idx="81140">
                  <c:v>208.30208333333334</c:v>
                </c:pt>
                <c:pt idx="81141">
                  <c:v>208.3046875</c:v>
                </c:pt>
                <c:pt idx="81142">
                  <c:v>208.30729166666666</c:v>
                </c:pt>
                <c:pt idx="81143">
                  <c:v>208.30989583333334</c:v>
                </c:pt>
                <c:pt idx="81144">
                  <c:v>208.3125</c:v>
                </c:pt>
                <c:pt idx="81145">
                  <c:v>208.31510416666666</c:v>
                </c:pt>
                <c:pt idx="81146">
                  <c:v>208.31770833333334</c:v>
                </c:pt>
                <c:pt idx="81147">
                  <c:v>208.3203125</c:v>
                </c:pt>
                <c:pt idx="81148">
                  <c:v>208.32291666666666</c:v>
                </c:pt>
                <c:pt idx="81149">
                  <c:v>208.32552083333334</c:v>
                </c:pt>
                <c:pt idx="81150">
                  <c:v>208.328125</c:v>
                </c:pt>
                <c:pt idx="81151">
                  <c:v>208.33072916666666</c:v>
                </c:pt>
                <c:pt idx="81152">
                  <c:v>208.33333333333334</c:v>
                </c:pt>
                <c:pt idx="81153">
                  <c:v>208.3359375</c:v>
                </c:pt>
                <c:pt idx="81154">
                  <c:v>208.33854166666666</c:v>
                </c:pt>
                <c:pt idx="81155">
                  <c:v>208.34114583333334</c:v>
                </c:pt>
                <c:pt idx="81156">
                  <c:v>208.34375</c:v>
                </c:pt>
                <c:pt idx="81157">
                  <c:v>208.34635416666666</c:v>
                </c:pt>
                <c:pt idx="81158">
                  <c:v>208.34895833333334</c:v>
                </c:pt>
                <c:pt idx="81159">
                  <c:v>208.3515625</c:v>
                </c:pt>
                <c:pt idx="81160">
                  <c:v>208.35416666666666</c:v>
                </c:pt>
                <c:pt idx="81161">
                  <c:v>208.35677083333334</c:v>
                </c:pt>
                <c:pt idx="81162">
                  <c:v>208.359375</c:v>
                </c:pt>
                <c:pt idx="81163">
                  <c:v>208.36197916666666</c:v>
                </c:pt>
                <c:pt idx="81164">
                  <c:v>208.36458333333334</c:v>
                </c:pt>
                <c:pt idx="81165">
                  <c:v>208.3671875</c:v>
                </c:pt>
                <c:pt idx="81166">
                  <c:v>208.36979166666666</c:v>
                </c:pt>
                <c:pt idx="81167">
                  <c:v>208.37239583333334</c:v>
                </c:pt>
                <c:pt idx="81168">
                  <c:v>208.375</c:v>
                </c:pt>
                <c:pt idx="81169">
                  <c:v>208.37760416666666</c:v>
                </c:pt>
                <c:pt idx="81170">
                  <c:v>208.38020833333334</c:v>
                </c:pt>
                <c:pt idx="81171">
                  <c:v>208.3828125</c:v>
                </c:pt>
                <c:pt idx="81172">
                  <c:v>208.38541666666666</c:v>
                </c:pt>
                <c:pt idx="81173">
                  <c:v>208.38802083333334</c:v>
                </c:pt>
                <c:pt idx="81174">
                  <c:v>208.390625</c:v>
                </c:pt>
                <c:pt idx="81175">
                  <c:v>208.39322916666666</c:v>
                </c:pt>
                <c:pt idx="81176">
                  <c:v>208.39583333333334</c:v>
                </c:pt>
                <c:pt idx="81177">
                  <c:v>208.3984375</c:v>
                </c:pt>
                <c:pt idx="81178">
                  <c:v>208.40104166666666</c:v>
                </c:pt>
                <c:pt idx="81179">
                  <c:v>208.40364583333334</c:v>
                </c:pt>
                <c:pt idx="81180">
                  <c:v>208.40625</c:v>
                </c:pt>
                <c:pt idx="81181">
                  <c:v>208.40885416666666</c:v>
                </c:pt>
                <c:pt idx="81182">
                  <c:v>208.41145833333334</c:v>
                </c:pt>
                <c:pt idx="81183">
                  <c:v>208.4140625</c:v>
                </c:pt>
                <c:pt idx="81184">
                  <c:v>208.41666666666666</c:v>
                </c:pt>
                <c:pt idx="81185">
                  <c:v>208.41927083333334</c:v>
                </c:pt>
                <c:pt idx="81186">
                  <c:v>208.421875</c:v>
                </c:pt>
                <c:pt idx="81187">
                  <c:v>208.42447916666666</c:v>
                </c:pt>
                <c:pt idx="81188">
                  <c:v>208.42708333333334</c:v>
                </c:pt>
                <c:pt idx="81189">
                  <c:v>208.4296875</c:v>
                </c:pt>
                <c:pt idx="81190">
                  <c:v>208.43229166666666</c:v>
                </c:pt>
                <c:pt idx="81191">
                  <c:v>208.43489583333334</c:v>
                </c:pt>
                <c:pt idx="81192">
                  <c:v>208.4375</c:v>
                </c:pt>
                <c:pt idx="81193">
                  <c:v>208.44010416666666</c:v>
                </c:pt>
                <c:pt idx="81194">
                  <c:v>208.44270833333334</c:v>
                </c:pt>
                <c:pt idx="81195">
                  <c:v>208.4453125</c:v>
                </c:pt>
                <c:pt idx="81196">
                  <c:v>208.44791666666666</c:v>
                </c:pt>
                <c:pt idx="81197">
                  <c:v>208.45052083333334</c:v>
                </c:pt>
                <c:pt idx="81198">
                  <c:v>208.453125</c:v>
                </c:pt>
                <c:pt idx="81199">
                  <c:v>208.45572916666666</c:v>
                </c:pt>
                <c:pt idx="81200">
                  <c:v>208.45833333333334</c:v>
                </c:pt>
                <c:pt idx="81201">
                  <c:v>208.4609375</c:v>
                </c:pt>
                <c:pt idx="81202">
                  <c:v>208.46354166666666</c:v>
                </c:pt>
                <c:pt idx="81203">
                  <c:v>208.46614583333334</c:v>
                </c:pt>
                <c:pt idx="81204">
                  <c:v>208.46875</c:v>
                </c:pt>
                <c:pt idx="81205">
                  <c:v>208.47135416666666</c:v>
                </c:pt>
                <c:pt idx="81206">
                  <c:v>208.47395833333334</c:v>
                </c:pt>
                <c:pt idx="81207">
                  <c:v>208.4765625</c:v>
                </c:pt>
                <c:pt idx="81208">
                  <c:v>208.47916666666666</c:v>
                </c:pt>
                <c:pt idx="81209">
                  <c:v>208.48177083333334</c:v>
                </c:pt>
                <c:pt idx="81210">
                  <c:v>208.484375</c:v>
                </c:pt>
                <c:pt idx="81211">
                  <c:v>208.48697916666666</c:v>
                </c:pt>
                <c:pt idx="81212">
                  <c:v>208.48958333333334</c:v>
                </c:pt>
                <c:pt idx="81213">
                  <c:v>208.4921875</c:v>
                </c:pt>
                <c:pt idx="81214">
                  <c:v>208.49479166666666</c:v>
                </c:pt>
                <c:pt idx="81215">
                  <c:v>208.49739583333334</c:v>
                </c:pt>
                <c:pt idx="81216">
                  <c:v>208.5</c:v>
                </c:pt>
                <c:pt idx="81217">
                  <c:v>208.50260416666666</c:v>
                </c:pt>
                <c:pt idx="81218">
                  <c:v>208.50520833333334</c:v>
                </c:pt>
                <c:pt idx="81219">
                  <c:v>208.5078125</c:v>
                </c:pt>
                <c:pt idx="81220">
                  <c:v>208.51041666666666</c:v>
                </c:pt>
                <c:pt idx="81221">
                  <c:v>208.51302083333334</c:v>
                </c:pt>
                <c:pt idx="81222">
                  <c:v>208.515625</c:v>
                </c:pt>
                <c:pt idx="81223">
                  <c:v>208.51822916666666</c:v>
                </c:pt>
                <c:pt idx="81224">
                  <c:v>208.52083333333334</c:v>
                </c:pt>
                <c:pt idx="81225">
                  <c:v>208.5234375</c:v>
                </c:pt>
                <c:pt idx="81226">
                  <c:v>208.52604166666666</c:v>
                </c:pt>
                <c:pt idx="81227">
                  <c:v>208.52864583333334</c:v>
                </c:pt>
                <c:pt idx="81228">
                  <c:v>208.53125</c:v>
                </c:pt>
                <c:pt idx="81229">
                  <c:v>208.53385416666666</c:v>
                </c:pt>
                <c:pt idx="81230">
                  <c:v>208.53645833333334</c:v>
                </c:pt>
                <c:pt idx="81231">
                  <c:v>208.5390625</c:v>
                </c:pt>
                <c:pt idx="81232">
                  <c:v>208.54166666666666</c:v>
                </c:pt>
                <c:pt idx="81233">
                  <c:v>208.54427083333334</c:v>
                </c:pt>
                <c:pt idx="81234">
                  <c:v>208.546875</c:v>
                </c:pt>
                <c:pt idx="81235">
                  <c:v>208.54947916666666</c:v>
                </c:pt>
                <c:pt idx="81236">
                  <c:v>208.55208333333334</c:v>
                </c:pt>
                <c:pt idx="81237">
                  <c:v>208.5546875</c:v>
                </c:pt>
                <c:pt idx="81238">
                  <c:v>208.55729166666666</c:v>
                </c:pt>
                <c:pt idx="81239">
                  <c:v>208.55989583333334</c:v>
                </c:pt>
                <c:pt idx="81240">
                  <c:v>208.5625</c:v>
                </c:pt>
                <c:pt idx="81241">
                  <c:v>208.56510416666666</c:v>
                </c:pt>
                <c:pt idx="81242">
                  <c:v>208.56770833333334</c:v>
                </c:pt>
                <c:pt idx="81243">
                  <c:v>208.5703125</c:v>
                </c:pt>
                <c:pt idx="81244">
                  <c:v>208.57291666666666</c:v>
                </c:pt>
                <c:pt idx="81245">
                  <c:v>208.57552083333334</c:v>
                </c:pt>
                <c:pt idx="81246">
                  <c:v>208.578125</c:v>
                </c:pt>
                <c:pt idx="81247">
                  <c:v>208.58072916666666</c:v>
                </c:pt>
                <c:pt idx="81248">
                  <c:v>208.58333333333334</c:v>
                </c:pt>
                <c:pt idx="81249">
                  <c:v>208.5859375</c:v>
                </c:pt>
                <c:pt idx="81250">
                  <c:v>208.58854166666666</c:v>
                </c:pt>
                <c:pt idx="81251">
                  <c:v>208.59114583333334</c:v>
                </c:pt>
                <c:pt idx="81252">
                  <c:v>208.59375</c:v>
                </c:pt>
                <c:pt idx="81253">
                  <c:v>208.59635416666666</c:v>
                </c:pt>
                <c:pt idx="81254">
                  <c:v>208.59895833333334</c:v>
                </c:pt>
                <c:pt idx="81255">
                  <c:v>208.6015625</c:v>
                </c:pt>
                <c:pt idx="81256">
                  <c:v>208.60416666666666</c:v>
                </c:pt>
                <c:pt idx="81257">
                  <c:v>208.60677083333334</c:v>
                </c:pt>
                <c:pt idx="81258">
                  <c:v>208.609375</c:v>
                </c:pt>
                <c:pt idx="81259">
                  <c:v>208.61197916666666</c:v>
                </c:pt>
                <c:pt idx="81260">
                  <c:v>208.61458333333334</c:v>
                </c:pt>
                <c:pt idx="81261">
                  <c:v>208.6171875</c:v>
                </c:pt>
                <c:pt idx="81262">
                  <c:v>208.61979166666666</c:v>
                </c:pt>
                <c:pt idx="81263">
                  <c:v>208.62239583333334</c:v>
                </c:pt>
                <c:pt idx="81264">
                  <c:v>208.625</c:v>
                </c:pt>
                <c:pt idx="81265">
                  <c:v>208.62760416666666</c:v>
                </c:pt>
                <c:pt idx="81266">
                  <c:v>208.63020833333334</c:v>
                </c:pt>
                <c:pt idx="81267">
                  <c:v>208.6328125</c:v>
                </c:pt>
                <c:pt idx="81268">
                  <c:v>208.63541666666666</c:v>
                </c:pt>
                <c:pt idx="81269">
                  <c:v>208.63802083333334</c:v>
                </c:pt>
                <c:pt idx="81270">
                  <c:v>208.640625</c:v>
                </c:pt>
                <c:pt idx="81271">
                  <c:v>208.64322916666666</c:v>
                </c:pt>
                <c:pt idx="81272">
                  <c:v>208.64583333333334</c:v>
                </c:pt>
                <c:pt idx="81273">
                  <c:v>208.6484375</c:v>
                </c:pt>
                <c:pt idx="81274">
                  <c:v>208.65104166666666</c:v>
                </c:pt>
                <c:pt idx="81275">
                  <c:v>208.65364583333334</c:v>
                </c:pt>
                <c:pt idx="81276">
                  <c:v>208.65625</c:v>
                </c:pt>
                <c:pt idx="81277">
                  <c:v>208.65885416666666</c:v>
                </c:pt>
                <c:pt idx="81278">
                  <c:v>208.66145833333334</c:v>
                </c:pt>
                <c:pt idx="81279">
                  <c:v>208.6640625</c:v>
                </c:pt>
                <c:pt idx="81280">
                  <c:v>208.66666666666666</c:v>
                </c:pt>
                <c:pt idx="81281">
                  <c:v>208.66927083333334</c:v>
                </c:pt>
                <c:pt idx="81282">
                  <c:v>208.671875</c:v>
                </c:pt>
                <c:pt idx="81283">
                  <c:v>208.67447916666666</c:v>
                </c:pt>
                <c:pt idx="81284">
                  <c:v>208.67708333333334</c:v>
                </c:pt>
                <c:pt idx="81285">
                  <c:v>208.6796875</c:v>
                </c:pt>
                <c:pt idx="81286">
                  <c:v>208.68229166666666</c:v>
                </c:pt>
                <c:pt idx="81287">
                  <c:v>208.68489583333334</c:v>
                </c:pt>
                <c:pt idx="81288">
                  <c:v>208.6875</c:v>
                </c:pt>
                <c:pt idx="81289">
                  <c:v>208.69010416666666</c:v>
                </c:pt>
                <c:pt idx="81290">
                  <c:v>208.69270833333334</c:v>
                </c:pt>
                <c:pt idx="81291">
                  <c:v>208.6953125</c:v>
                </c:pt>
                <c:pt idx="81292">
                  <c:v>208.69791666666666</c:v>
                </c:pt>
                <c:pt idx="81293">
                  <c:v>208.70052083333334</c:v>
                </c:pt>
                <c:pt idx="81294">
                  <c:v>208.703125</c:v>
                </c:pt>
                <c:pt idx="81295">
                  <c:v>208.70572916666666</c:v>
                </c:pt>
                <c:pt idx="81296">
                  <c:v>208.70833333333334</c:v>
                </c:pt>
                <c:pt idx="81297">
                  <c:v>208.7109375</c:v>
                </c:pt>
                <c:pt idx="81298">
                  <c:v>208.71354166666666</c:v>
                </c:pt>
                <c:pt idx="81299">
                  <c:v>208.71614583333334</c:v>
                </c:pt>
                <c:pt idx="81300">
                  <c:v>208.71875</c:v>
                </c:pt>
                <c:pt idx="81301">
                  <c:v>208.72135416666666</c:v>
                </c:pt>
                <c:pt idx="81302">
                  <c:v>208.72395833333334</c:v>
                </c:pt>
                <c:pt idx="81303">
                  <c:v>208.7265625</c:v>
                </c:pt>
                <c:pt idx="81304">
                  <c:v>208.72916666666666</c:v>
                </c:pt>
                <c:pt idx="81305">
                  <c:v>208.73177083333334</c:v>
                </c:pt>
                <c:pt idx="81306">
                  <c:v>208.734375</c:v>
                </c:pt>
                <c:pt idx="81307">
                  <c:v>208.73697916666666</c:v>
                </c:pt>
                <c:pt idx="81308">
                  <c:v>208.73958333333334</c:v>
                </c:pt>
                <c:pt idx="81309">
                  <c:v>208.7421875</c:v>
                </c:pt>
                <c:pt idx="81310">
                  <c:v>208.74479166666666</c:v>
                </c:pt>
                <c:pt idx="81311">
                  <c:v>208.74739583333334</c:v>
                </c:pt>
                <c:pt idx="81312">
                  <c:v>208.75</c:v>
                </c:pt>
                <c:pt idx="81313">
                  <c:v>208.75260416666666</c:v>
                </c:pt>
                <c:pt idx="81314">
                  <c:v>208.75520833333334</c:v>
                </c:pt>
                <c:pt idx="81315">
                  <c:v>208.7578125</c:v>
                </c:pt>
                <c:pt idx="81316">
                  <c:v>208.76041666666666</c:v>
                </c:pt>
                <c:pt idx="81317">
                  <c:v>208.76302083333334</c:v>
                </c:pt>
                <c:pt idx="81318">
                  <c:v>208.765625</c:v>
                </c:pt>
                <c:pt idx="81319">
                  <c:v>208.76822916666666</c:v>
                </c:pt>
                <c:pt idx="81320">
                  <c:v>208.77083333333334</c:v>
                </c:pt>
                <c:pt idx="81321">
                  <c:v>208.7734375</c:v>
                </c:pt>
                <c:pt idx="81322">
                  <c:v>208.77604166666666</c:v>
                </c:pt>
                <c:pt idx="81323">
                  <c:v>208.77864583333334</c:v>
                </c:pt>
                <c:pt idx="81324">
                  <c:v>208.78125</c:v>
                </c:pt>
                <c:pt idx="81325">
                  <c:v>208.78385416666666</c:v>
                </c:pt>
                <c:pt idx="81326">
                  <c:v>208.78645833333334</c:v>
                </c:pt>
                <c:pt idx="81327">
                  <c:v>208.7890625</c:v>
                </c:pt>
                <c:pt idx="81328">
                  <c:v>208.79166666666666</c:v>
                </c:pt>
                <c:pt idx="81329">
                  <c:v>208.79427083333334</c:v>
                </c:pt>
                <c:pt idx="81330">
                  <c:v>208.796875</c:v>
                </c:pt>
                <c:pt idx="81331">
                  <c:v>208.79947916666666</c:v>
                </c:pt>
                <c:pt idx="81332">
                  <c:v>208.80208333333334</c:v>
                </c:pt>
                <c:pt idx="81333">
                  <c:v>208.8046875</c:v>
                </c:pt>
                <c:pt idx="81334">
                  <c:v>208.80729166666666</c:v>
                </c:pt>
                <c:pt idx="81335">
                  <c:v>208.80989583333334</c:v>
                </c:pt>
                <c:pt idx="81336">
                  <c:v>208.8125</c:v>
                </c:pt>
                <c:pt idx="81337">
                  <c:v>208.81510416666666</c:v>
                </c:pt>
                <c:pt idx="81338">
                  <c:v>208.81770833333334</c:v>
                </c:pt>
                <c:pt idx="81339">
                  <c:v>208.8203125</c:v>
                </c:pt>
                <c:pt idx="81340">
                  <c:v>208.82291666666666</c:v>
                </c:pt>
                <c:pt idx="81341">
                  <c:v>208.82552083333334</c:v>
                </c:pt>
                <c:pt idx="81342">
                  <c:v>208.828125</c:v>
                </c:pt>
                <c:pt idx="81343">
                  <c:v>208.83072916666666</c:v>
                </c:pt>
                <c:pt idx="81344">
                  <c:v>208.83333333333334</c:v>
                </c:pt>
                <c:pt idx="81345">
                  <c:v>208.8359375</c:v>
                </c:pt>
                <c:pt idx="81346">
                  <c:v>208.83854166666666</c:v>
                </c:pt>
                <c:pt idx="81347">
                  <c:v>208.84114583333334</c:v>
                </c:pt>
                <c:pt idx="81348">
                  <c:v>208.84375</c:v>
                </c:pt>
                <c:pt idx="81349">
                  <c:v>208.84635416666666</c:v>
                </c:pt>
                <c:pt idx="81350">
                  <c:v>208.84895833333334</c:v>
                </c:pt>
                <c:pt idx="81351">
                  <c:v>208.8515625</c:v>
                </c:pt>
                <c:pt idx="81352">
                  <c:v>208.85416666666666</c:v>
                </c:pt>
                <c:pt idx="81353">
                  <c:v>208.85677083333334</c:v>
                </c:pt>
                <c:pt idx="81354">
                  <c:v>208.859375</c:v>
                </c:pt>
                <c:pt idx="81355">
                  <c:v>208.86197916666666</c:v>
                </c:pt>
                <c:pt idx="81356">
                  <c:v>208.86458333333334</c:v>
                </c:pt>
                <c:pt idx="81357">
                  <c:v>208.8671875</c:v>
                </c:pt>
                <c:pt idx="81358">
                  <c:v>208.86979166666666</c:v>
                </c:pt>
                <c:pt idx="81359">
                  <c:v>208.87239583333334</c:v>
                </c:pt>
                <c:pt idx="81360">
                  <c:v>208.875</c:v>
                </c:pt>
                <c:pt idx="81361">
                  <c:v>208.87760416666666</c:v>
                </c:pt>
                <c:pt idx="81362">
                  <c:v>208.88020833333334</c:v>
                </c:pt>
                <c:pt idx="81363">
                  <c:v>208.8828125</c:v>
                </c:pt>
                <c:pt idx="81364">
                  <c:v>208.88541666666666</c:v>
                </c:pt>
                <c:pt idx="81365">
                  <c:v>208.88802083333334</c:v>
                </c:pt>
                <c:pt idx="81366">
                  <c:v>208.890625</c:v>
                </c:pt>
                <c:pt idx="81367">
                  <c:v>208.89322916666666</c:v>
                </c:pt>
                <c:pt idx="81368">
                  <c:v>208.89583333333334</c:v>
                </c:pt>
                <c:pt idx="81369">
                  <c:v>208.8984375</c:v>
                </c:pt>
                <c:pt idx="81370">
                  <c:v>208.90104166666666</c:v>
                </c:pt>
                <c:pt idx="81371">
                  <c:v>208.90364583333334</c:v>
                </c:pt>
                <c:pt idx="81372">
                  <c:v>208.90625</c:v>
                </c:pt>
                <c:pt idx="81373">
                  <c:v>208.90885416666666</c:v>
                </c:pt>
                <c:pt idx="81374">
                  <c:v>208.91145833333334</c:v>
                </c:pt>
                <c:pt idx="81375">
                  <c:v>208.9140625</c:v>
                </c:pt>
                <c:pt idx="81376">
                  <c:v>208.91666666666666</c:v>
                </c:pt>
                <c:pt idx="81377">
                  <c:v>208.91927083333334</c:v>
                </c:pt>
                <c:pt idx="81378">
                  <c:v>208.921875</c:v>
                </c:pt>
                <c:pt idx="81379">
                  <c:v>208.92447916666666</c:v>
                </c:pt>
                <c:pt idx="81380">
                  <c:v>208.92708333333334</c:v>
                </c:pt>
                <c:pt idx="81381">
                  <c:v>208.9296875</c:v>
                </c:pt>
                <c:pt idx="81382">
                  <c:v>208.93229166666666</c:v>
                </c:pt>
                <c:pt idx="81383">
                  <c:v>208.93489583333334</c:v>
                </c:pt>
                <c:pt idx="81384">
                  <c:v>208.9375</c:v>
                </c:pt>
                <c:pt idx="81385">
                  <c:v>208.94010416666666</c:v>
                </c:pt>
                <c:pt idx="81386">
                  <c:v>208.94270833333334</c:v>
                </c:pt>
                <c:pt idx="81387">
                  <c:v>208.9453125</c:v>
                </c:pt>
                <c:pt idx="81388">
                  <c:v>208.94791666666666</c:v>
                </c:pt>
                <c:pt idx="81389">
                  <c:v>208.95052083333334</c:v>
                </c:pt>
                <c:pt idx="81390">
                  <c:v>208.953125</c:v>
                </c:pt>
                <c:pt idx="81391">
                  <c:v>208.95572916666666</c:v>
                </c:pt>
                <c:pt idx="81392">
                  <c:v>208.95833333333334</c:v>
                </c:pt>
                <c:pt idx="81393">
                  <c:v>208.9609375</c:v>
                </c:pt>
                <c:pt idx="81394">
                  <c:v>208.96354166666666</c:v>
                </c:pt>
                <c:pt idx="81395">
                  <c:v>208.96614583333334</c:v>
                </c:pt>
                <c:pt idx="81396">
                  <c:v>208.96875</c:v>
                </c:pt>
                <c:pt idx="81397">
                  <c:v>208.97135416666666</c:v>
                </c:pt>
                <c:pt idx="81398">
                  <c:v>208.97395833333334</c:v>
                </c:pt>
                <c:pt idx="81399">
                  <c:v>208.9765625</c:v>
                </c:pt>
                <c:pt idx="81400">
                  <c:v>208.97916666666666</c:v>
                </c:pt>
                <c:pt idx="81401">
                  <c:v>208.98177083333334</c:v>
                </c:pt>
                <c:pt idx="81402">
                  <c:v>208.984375</c:v>
                </c:pt>
                <c:pt idx="81403">
                  <c:v>208.98697916666666</c:v>
                </c:pt>
                <c:pt idx="81404">
                  <c:v>208.98958333333334</c:v>
                </c:pt>
                <c:pt idx="81405">
                  <c:v>208.9921875</c:v>
                </c:pt>
                <c:pt idx="81406">
                  <c:v>208.99479166666666</c:v>
                </c:pt>
                <c:pt idx="81407">
                  <c:v>208.99739583333334</c:v>
                </c:pt>
                <c:pt idx="81408">
                  <c:v>209</c:v>
                </c:pt>
                <c:pt idx="81409">
                  <c:v>209.00260416666666</c:v>
                </c:pt>
                <c:pt idx="81410">
                  <c:v>209.00520833333334</c:v>
                </c:pt>
                <c:pt idx="81411">
                  <c:v>209.0078125</c:v>
                </c:pt>
                <c:pt idx="81412">
                  <c:v>209.01041666666666</c:v>
                </c:pt>
                <c:pt idx="81413">
                  <c:v>209.01302083333334</c:v>
                </c:pt>
                <c:pt idx="81414">
                  <c:v>209.015625</c:v>
                </c:pt>
                <c:pt idx="81415">
                  <c:v>209.01822916666666</c:v>
                </c:pt>
                <c:pt idx="81416">
                  <c:v>209.02083333333334</c:v>
                </c:pt>
                <c:pt idx="81417">
                  <c:v>209.0234375</c:v>
                </c:pt>
                <c:pt idx="81418">
                  <c:v>209.02604166666666</c:v>
                </c:pt>
                <c:pt idx="81419">
                  <c:v>209.02864583333334</c:v>
                </c:pt>
                <c:pt idx="81420">
                  <c:v>209.03125</c:v>
                </c:pt>
                <c:pt idx="81421">
                  <c:v>209.03385416666666</c:v>
                </c:pt>
                <c:pt idx="81422">
                  <c:v>209.03645833333334</c:v>
                </c:pt>
                <c:pt idx="81423">
                  <c:v>209.0390625</c:v>
                </c:pt>
                <c:pt idx="81424">
                  <c:v>209.04166666666666</c:v>
                </c:pt>
                <c:pt idx="81425">
                  <c:v>209.04427083333334</c:v>
                </c:pt>
                <c:pt idx="81426">
                  <c:v>209.046875</c:v>
                </c:pt>
                <c:pt idx="81427">
                  <c:v>209.04947916666666</c:v>
                </c:pt>
                <c:pt idx="81428">
                  <c:v>209.05208333333334</c:v>
                </c:pt>
                <c:pt idx="81429">
                  <c:v>209.0546875</c:v>
                </c:pt>
                <c:pt idx="81430">
                  <c:v>209.05729166666666</c:v>
                </c:pt>
                <c:pt idx="81431">
                  <c:v>209.05989583333334</c:v>
                </c:pt>
                <c:pt idx="81432">
                  <c:v>209.0625</c:v>
                </c:pt>
                <c:pt idx="81433">
                  <c:v>209.06510416666666</c:v>
                </c:pt>
                <c:pt idx="81434">
                  <c:v>209.06770833333334</c:v>
                </c:pt>
                <c:pt idx="81435">
                  <c:v>209.0703125</c:v>
                </c:pt>
                <c:pt idx="81436">
                  <c:v>209.07291666666666</c:v>
                </c:pt>
                <c:pt idx="81437">
                  <c:v>209.07552083333334</c:v>
                </c:pt>
                <c:pt idx="81438">
                  <c:v>209.078125</c:v>
                </c:pt>
                <c:pt idx="81439">
                  <c:v>209.08072916666666</c:v>
                </c:pt>
                <c:pt idx="81440">
                  <c:v>209.08333333333334</c:v>
                </c:pt>
                <c:pt idx="81441">
                  <c:v>209.0859375</c:v>
                </c:pt>
                <c:pt idx="81442">
                  <c:v>209.08854166666666</c:v>
                </c:pt>
                <c:pt idx="81443">
                  <c:v>209.09114583333334</c:v>
                </c:pt>
                <c:pt idx="81444">
                  <c:v>209.09375</c:v>
                </c:pt>
                <c:pt idx="81445">
                  <c:v>209.09635416666666</c:v>
                </c:pt>
                <c:pt idx="81446">
                  <c:v>209.09895833333334</c:v>
                </c:pt>
                <c:pt idx="81447">
                  <c:v>209.1015625</c:v>
                </c:pt>
                <c:pt idx="81448">
                  <c:v>209.10416666666666</c:v>
                </c:pt>
                <c:pt idx="81449">
                  <c:v>209.10677083333334</c:v>
                </c:pt>
                <c:pt idx="81450">
                  <c:v>209.109375</c:v>
                </c:pt>
                <c:pt idx="81451">
                  <c:v>209.11197916666666</c:v>
                </c:pt>
                <c:pt idx="81452">
                  <c:v>209.11458333333334</c:v>
                </c:pt>
                <c:pt idx="81453">
                  <c:v>209.1171875</c:v>
                </c:pt>
                <c:pt idx="81454">
                  <c:v>209.11979166666666</c:v>
                </c:pt>
                <c:pt idx="81455">
                  <c:v>209.12239583333334</c:v>
                </c:pt>
                <c:pt idx="81456">
                  <c:v>209.125</c:v>
                </c:pt>
                <c:pt idx="81457">
                  <c:v>209.12760416666666</c:v>
                </c:pt>
                <c:pt idx="81458">
                  <c:v>209.13020833333334</c:v>
                </c:pt>
                <c:pt idx="81459">
                  <c:v>209.1328125</c:v>
                </c:pt>
                <c:pt idx="81460">
                  <c:v>209.13541666666666</c:v>
                </c:pt>
                <c:pt idx="81461">
                  <c:v>209.13802083333334</c:v>
                </c:pt>
                <c:pt idx="81462">
                  <c:v>209.140625</c:v>
                </c:pt>
                <c:pt idx="81463">
                  <c:v>209.14322916666666</c:v>
                </c:pt>
                <c:pt idx="81464">
                  <c:v>209.14583333333334</c:v>
                </c:pt>
                <c:pt idx="81465">
                  <c:v>209.1484375</c:v>
                </c:pt>
                <c:pt idx="81466">
                  <c:v>209.15104166666666</c:v>
                </c:pt>
                <c:pt idx="81467">
                  <c:v>209.15364583333334</c:v>
                </c:pt>
                <c:pt idx="81468">
                  <c:v>209.15625</c:v>
                </c:pt>
                <c:pt idx="81469">
                  <c:v>209.15885416666666</c:v>
                </c:pt>
                <c:pt idx="81470">
                  <c:v>209.16145833333334</c:v>
                </c:pt>
                <c:pt idx="81471">
                  <c:v>209.1640625</c:v>
                </c:pt>
                <c:pt idx="81472">
                  <c:v>209.16666666666666</c:v>
                </c:pt>
                <c:pt idx="81473">
                  <c:v>209.16927083333334</c:v>
                </c:pt>
                <c:pt idx="81474">
                  <c:v>209.171875</c:v>
                </c:pt>
                <c:pt idx="81475">
                  <c:v>209.17447916666666</c:v>
                </c:pt>
                <c:pt idx="81476">
                  <c:v>209.17708333333334</c:v>
                </c:pt>
                <c:pt idx="81477">
                  <c:v>209.1796875</c:v>
                </c:pt>
                <c:pt idx="81478">
                  <c:v>209.18229166666666</c:v>
                </c:pt>
                <c:pt idx="81479">
                  <c:v>209.18489583333334</c:v>
                </c:pt>
                <c:pt idx="81480">
                  <c:v>209.1875</c:v>
                </c:pt>
                <c:pt idx="81481">
                  <c:v>209.19010416666666</c:v>
                </c:pt>
                <c:pt idx="81482">
                  <c:v>209.19270833333334</c:v>
                </c:pt>
                <c:pt idx="81483">
                  <c:v>209.1953125</c:v>
                </c:pt>
                <c:pt idx="81484">
                  <c:v>209.19791666666666</c:v>
                </c:pt>
                <c:pt idx="81485">
                  <c:v>209.20052083333334</c:v>
                </c:pt>
                <c:pt idx="81486">
                  <c:v>209.203125</c:v>
                </c:pt>
                <c:pt idx="81487">
                  <c:v>209.20572916666666</c:v>
                </c:pt>
                <c:pt idx="81488">
                  <c:v>209.20833333333334</c:v>
                </c:pt>
                <c:pt idx="81489">
                  <c:v>209.2109375</c:v>
                </c:pt>
                <c:pt idx="81490">
                  <c:v>209.21354166666666</c:v>
                </c:pt>
                <c:pt idx="81491">
                  <c:v>209.21614583333334</c:v>
                </c:pt>
                <c:pt idx="81492">
                  <c:v>209.21875</c:v>
                </c:pt>
                <c:pt idx="81493">
                  <c:v>209.22135416666666</c:v>
                </c:pt>
                <c:pt idx="81494">
                  <c:v>209.22395833333334</c:v>
                </c:pt>
                <c:pt idx="81495">
                  <c:v>209.2265625</c:v>
                </c:pt>
                <c:pt idx="81496">
                  <c:v>209.22916666666666</c:v>
                </c:pt>
                <c:pt idx="81497">
                  <c:v>209.23177083333334</c:v>
                </c:pt>
                <c:pt idx="81498">
                  <c:v>209.234375</c:v>
                </c:pt>
                <c:pt idx="81499">
                  <c:v>209.23697916666666</c:v>
                </c:pt>
                <c:pt idx="81500">
                  <c:v>209.23958333333334</c:v>
                </c:pt>
                <c:pt idx="81501">
                  <c:v>209.2421875</c:v>
                </c:pt>
                <c:pt idx="81502">
                  <c:v>209.24479166666666</c:v>
                </c:pt>
                <c:pt idx="81503">
                  <c:v>209.24739583333334</c:v>
                </c:pt>
                <c:pt idx="81504">
                  <c:v>209.25</c:v>
                </c:pt>
                <c:pt idx="81505">
                  <c:v>209.25260416666666</c:v>
                </c:pt>
                <c:pt idx="81506">
                  <c:v>209.25520833333334</c:v>
                </c:pt>
                <c:pt idx="81507">
                  <c:v>209.2578125</c:v>
                </c:pt>
                <c:pt idx="81508">
                  <c:v>209.26041666666666</c:v>
                </c:pt>
                <c:pt idx="81509">
                  <c:v>209.26302083333334</c:v>
                </c:pt>
                <c:pt idx="81510">
                  <c:v>209.265625</c:v>
                </c:pt>
                <c:pt idx="81511">
                  <c:v>209.26822916666666</c:v>
                </c:pt>
                <c:pt idx="81512">
                  <c:v>209.27083333333334</c:v>
                </c:pt>
                <c:pt idx="81513">
                  <c:v>209.2734375</c:v>
                </c:pt>
                <c:pt idx="81514">
                  <c:v>209.27604166666666</c:v>
                </c:pt>
                <c:pt idx="81515">
                  <c:v>209.27864583333334</c:v>
                </c:pt>
                <c:pt idx="81516">
                  <c:v>209.28125</c:v>
                </c:pt>
                <c:pt idx="81517">
                  <c:v>209.28385416666666</c:v>
                </c:pt>
                <c:pt idx="81518">
                  <c:v>209.28645833333334</c:v>
                </c:pt>
                <c:pt idx="81519">
                  <c:v>209.2890625</c:v>
                </c:pt>
                <c:pt idx="81520">
                  <c:v>209.29166666666666</c:v>
                </c:pt>
                <c:pt idx="81521">
                  <c:v>209.29427083333334</c:v>
                </c:pt>
                <c:pt idx="81522">
                  <c:v>209.296875</c:v>
                </c:pt>
                <c:pt idx="81523">
                  <c:v>209.29947916666666</c:v>
                </c:pt>
                <c:pt idx="81524">
                  <c:v>209.30208333333334</c:v>
                </c:pt>
                <c:pt idx="81525">
                  <c:v>209.3046875</c:v>
                </c:pt>
                <c:pt idx="81526">
                  <c:v>209.30729166666666</c:v>
                </c:pt>
                <c:pt idx="81527">
                  <c:v>209.30989583333334</c:v>
                </c:pt>
                <c:pt idx="81528">
                  <c:v>209.3125</c:v>
                </c:pt>
                <c:pt idx="81529">
                  <c:v>209.31510416666666</c:v>
                </c:pt>
                <c:pt idx="81530">
                  <c:v>209.31770833333334</c:v>
                </c:pt>
                <c:pt idx="81531">
                  <c:v>209.3203125</c:v>
                </c:pt>
                <c:pt idx="81532">
                  <c:v>209.32291666666666</c:v>
                </c:pt>
                <c:pt idx="81533">
                  <c:v>209.32552083333334</c:v>
                </c:pt>
                <c:pt idx="81534">
                  <c:v>209.328125</c:v>
                </c:pt>
                <c:pt idx="81535">
                  <c:v>209.33072916666666</c:v>
                </c:pt>
                <c:pt idx="81536">
                  <c:v>209.33333333333334</c:v>
                </c:pt>
                <c:pt idx="81537">
                  <c:v>209.3359375</c:v>
                </c:pt>
                <c:pt idx="81538">
                  <c:v>209.33854166666666</c:v>
                </c:pt>
                <c:pt idx="81539">
                  <c:v>209.34114583333334</c:v>
                </c:pt>
                <c:pt idx="81540">
                  <c:v>209.34375</c:v>
                </c:pt>
                <c:pt idx="81541">
                  <c:v>209.34635416666666</c:v>
                </c:pt>
                <c:pt idx="81542">
                  <c:v>209.34895833333334</c:v>
                </c:pt>
                <c:pt idx="81543">
                  <c:v>209.3515625</c:v>
                </c:pt>
                <c:pt idx="81544">
                  <c:v>209.35416666666666</c:v>
                </c:pt>
                <c:pt idx="81545">
                  <c:v>209.35677083333334</c:v>
                </c:pt>
                <c:pt idx="81546">
                  <c:v>209.359375</c:v>
                </c:pt>
                <c:pt idx="81547">
                  <c:v>209.36197916666666</c:v>
                </c:pt>
                <c:pt idx="81548">
                  <c:v>209.36458333333334</c:v>
                </c:pt>
                <c:pt idx="81549">
                  <c:v>209.3671875</c:v>
                </c:pt>
                <c:pt idx="81550">
                  <c:v>209.36979166666666</c:v>
                </c:pt>
                <c:pt idx="81551">
                  <c:v>209.37239583333334</c:v>
                </c:pt>
                <c:pt idx="81552">
                  <c:v>209.375</c:v>
                </c:pt>
                <c:pt idx="81553">
                  <c:v>209.37760416666666</c:v>
                </c:pt>
                <c:pt idx="81554">
                  <c:v>209.38020833333334</c:v>
                </c:pt>
                <c:pt idx="81555">
                  <c:v>209.3828125</c:v>
                </c:pt>
                <c:pt idx="81556">
                  <c:v>209.38541666666666</c:v>
                </c:pt>
                <c:pt idx="81557">
                  <c:v>209.38802083333334</c:v>
                </c:pt>
                <c:pt idx="81558">
                  <c:v>209.390625</c:v>
                </c:pt>
                <c:pt idx="81559">
                  <c:v>209.39322916666666</c:v>
                </c:pt>
                <c:pt idx="81560">
                  <c:v>209.39583333333334</c:v>
                </c:pt>
                <c:pt idx="81561">
                  <c:v>209.3984375</c:v>
                </c:pt>
                <c:pt idx="81562">
                  <c:v>209.40104166666666</c:v>
                </c:pt>
                <c:pt idx="81563">
                  <c:v>209.40364583333334</c:v>
                </c:pt>
                <c:pt idx="81564">
                  <c:v>209.40625</c:v>
                </c:pt>
                <c:pt idx="81565">
                  <c:v>209.40885416666666</c:v>
                </c:pt>
                <c:pt idx="81566">
                  <c:v>209.41145833333334</c:v>
                </c:pt>
                <c:pt idx="81567">
                  <c:v>209.4140625</c:v>
                </c:pt>
                <c:pt idx="81568">
                  <c:v>209.41666666666666</c:v>
                </c:pt>
                <c:pt idx="81569">
                  <c:v>209.41927083333334</c:v>
                </c:pt>
                <c:pt idx="81570">
                  <c:v>209.421875</c:v>
                </c:pt>
                <c:pt idx="81571">
                  <c:v>209.42447916666666</c:v>
                </c:pt>
                <c:pt idx="81572">
                  <c:v>209.42708333333334</c:v>
                </c:pt>
                <c:pt idx="81573">
                  <c:v>209.4296875</c:v>
                </c:pt>
                <c:pt idx="81574">
                  <c:v>209.43229166666666</c:v>
                </c:pt>
                <c:pt idx="81575">
                  <c:v>209.43489583333334</c:v>
                </c:pt>
                <c:pt idx="81576">
                  <c:v>209.4375</c:v>
                </c:pt>
                <c:pt idx="81577">
                  <c:v>209.44010416666666</c:v>
                </c:pt>
                <c:pt idx="81578">
                  <c:v>209.44270833333334</c:v>
                </c:pt>
                <c:pt idx="81579">
                  <c:v>209.4453125</c:v>
                </c:pt>
                <c:pt idx="81580">
                  <c:v>209.44791666666666</c:v>
                </c:pt>
                <c:pt idx="81581">
                  <c:v>209.45052083333334</c:v>
                </c:pt>
                <c:pt idx="81582">
                  <c:v>209.453125</c:v>
                </c:pt>
                <c:pt idx="81583">
                  <c:v>209.45572916666666</c:v>
                </c:pt>
                <c:pt idx="81584">
                  <c:v>209.45833333333334</c:v>
                </c:pt>
                <c:pt idx="81585">
                  <c:v>209.4609375</c:v>
                </c:pt>
                <c:pt idx="81586">
                  <c:v>209.46354166666666</c:v>
                </c:pt>
                <c:pt idx="81587">
                  <c:v>209.46614583333334</c:v>
                </c:pt>
                <c:pt idx="81588">
                  <c:v>209.46875</c:v>
                </c:pt>
                <c:pt idx="81589">
                  <c:v>209.47135416666666</c:v>
                </c:pt>
                <c:pt idx="81590">
                  <c:v>209.47395833333334</c:v>
                </c:pt>
                <c:pt idx="81591">
                  <c:v>209.4765625</c:v>
                </c:pt>
                <c:pt idx="81592">
                  <c:v>209.47916666666666</c:v>
                </c:pt>
                <c:pt idx="81593">
                  <c:v>209.48177083333334</c:v>
                </c:pt>
                <c:pt idx="81594">
                  <c:v>209.484375</c:v>
                </c:pt>
                <c:pt idx="81595">
                  <c:v>209.48697916666666</c:v>
                </c:pt>
                <c:pt idx="81596">
                  <c:v>209.48958333333334</c:v>
                </c:pt>
                <c:pt idx="81597">
                  <c:v>209.4921875</c:v>
                </c:pt>
                <c:pt idx="81598">
                  <c:v>209.49479166666666</c:v>
                </c:pt>
                <c:pt idx="81599">
                  <c:v>209.49739583333334</c:v>
                </c:pt>
                <c:pt idx="81600">
                  <c:v>209.5</c:v>
                </c:pt>
                <c:pt idx="81601">
                  <c:v>209.50260416666666</c:v>
                </c:pt>
                <c:pt idx="81602">
                  <c:v>209.50520833333334</c:v>
                </c:pt>
                <c:pt idx="81603">
                  <c:v>209.5078125</c:v>
                </c:pt>
                <c:pt idx="81604">
                  <c:v>209.51041666666666</c:v>
                </c:pt>
                <c:pt idx="81605">
                  <c:v>209.51302083333334</c:v>
                </c:pt>
                <c:pt idx="81606">
                  <c:v>209.515625</c:v>
                </c:pt>
                <c:pt idx="81607">
                  <c:v>209.51822916666666</c:v>
                </c:pt>
                <c:pt idx="81608">
                  <c:v>209.52083333333334</c:v>
                </c:pt>
                <c:pt idx="81609">
                  <c:v>209.5234375</c:v>
                </c:pt>
                <c:pt idx="81610">
                  <c:v>209.52604166666666</c:v>
                </c:pt>
                <c:pt idx="81611">
                  <c:v>209.52864583333334</c:v>
                </c:pt>
                <c:pt idx="81612">
                  <c:v>209.53125</c:v>
                </c:pt>
                <c:pt idx="81613">
                  <c:v>209.53385416666666</c:v>
                </c:pt>
                <c:pt idx="81614">
                  <c:v>209.53645833333334</c:v>
                </c:pt>
                <c:pt idx="81615">
                  <c:v>209.5390625</c:v>
                </c:pt>
                <c:pt idx="81616">
                  <c:v>209.54166666666666</c:v>
                </c:pt>
                <c:pt idx="81617">
                  <c:v>209.54427083333334</c:v>
                </c:pt>
                <c:pt idx="81618">
                  <c:v>209.546875</c:v>
                </c:pt>
                <c:pt idx="81619">
                  <c:v>209.54947916666666</c:v>
                </c:pt>
                <c:pt idx="81620">
                  <c:v>209.55208333333334</c:v>
                </c:pt>
                <c:pt idx="81621">
                  <c:v>209.5546875</c:v>
                </c:pt>
                <c:pt idx="81622">
                  <c:v>209.55729166666666</c:v>
                </c:pt>
                <c:pt idx="81623">
                  <c:v>209.55989583333334</c:v>
                </c:pt>
                <c:pt idx="81624">
                  <c:v>209.5625</c:v>
                </c:pt>
                <c:pt idx="81625">
                  <c:v>209.56510416666666</c:v>
                </c:pt>
                <c:pt idx="81626">
                  <c:v>209.56770833333334</c:v>
                </c:pt>
                <c:pt idx="81627">
                  <c:v>209.5703125</c:v>
                </c:pt>
                <c:pt idx="81628">
                  <c:v>209.57291666666666</c:v>
                </c:pt>
                <c:pt idx="81629">
                  <c:v>209.57552083333334</c:v>
                </c:pt>
                <c:pt idx="81630">
                  <c:v>209.578125</c:v>
                </c:pt>
                <c:pt idx="81631">
                  <c:v>209.58072916666666</c:v>
                </c:pt>
                <c:pt idx="81632">
                  <c:v>209.58333333333334</c:v>
                </c:pt>
                <c:pt idx="81633">
                  <c:v>209.5859375</c:v>
                </c:pt>
                <c:pt idx="81634">
                  <c:v>209.58854166666666</c:v>
                </c:pt>
                <c:pt idx="81635">
                  <c:v>209.59114583333334</c:v>
                </c:pt>
                <c:pt idx="81636">
                  <c:v>209.59375</c:v>
                </c:pt>
                <c:pt idx="81637">
                  <c:v>209.59635416666666</c:v>
                </c:pt>
                <c:pt idx="81638">
                  <c:v>209.59895833333334</c:v>
                </c:pt>
                <c:pt idx="81639">
                  <c:v>209.6015625</c:v>
                </c:pt>
                <c:pt idx="81640">
                  <c:v>209.60416666666666</c:v>
                </c:pt>
                <c:pt idx="81641">
                  <c:v>209.60677083333334</c:v>
                </c:pt>
                <c:pt idx="81642">
                  <c:v>209.609375</c:v>
                </c:pt>
                <c:pt idx="81643">
                  <c:v>209.61197916666666</c:v>
                </c:pt>
                <c:pt idx="81644">
                  <c:v>209.61458333333334</c:v>
                </c:pt>
                <c:pt idx="81645">
                  <c:v>209.6171875</c:v>
                </c:pt>
                <c:pt idx="81646">
                  <c:v>209.61979166666666</c:v>
                </c:pt>
                <c:pt idx="81647">
                  <c:v>209.62239583333334</c:v>
                </c:pt>
                <c:pt idx="81648">
                  <c:v>209.625</c:v>
                </c:pt>
                <c:pt idx="81649">
                  <c:v>209.62760416666666</c:v>
                </c:pt>
                <c:pt idx="81650">
                  <c:v>209.63020833333334</c:v>
                </c:pt>
                <c:pt idx="81651">
                  <c:v>209.6328125</c:v>
                </c:pt>
                <c:pt idx="81652">
                  <c:v>209.63541666666666</c:v>
                </c:pt>
                <c:pt idx="81653">
                  <c:v>209.63802083333334</c:v>
                </c:pt>
                <c:pt idx="81654">
                  <c:v>209.640625</c:v>
                </c:pt>
                <c:pt idx="81655">
                  <c:v>209.64322916666666</c:v>
                </c:pt>
                <c:pt idx="81656">
                  <c:v>209.64583333333334</c:v>
                </c:pt>
                <c:pt idx="81657">
                  <c:v>209.6484375</c:v>
                </c:pt>
                <c:pt idx="81658">
                  <c:v>209.65104166666666</c:v>
                </c:pt>
                <c:pt idx="81659">
                  <c:v>209.65364583333334</c:v>
                </c:pt>
                <c:pt idx="81660">
                  <c:v>209.65625</c:v>
                </c:pt>
                <c:pt idx="81661">
                  <c:v>209.65885416666666</c:v>
                </c:pt>
                <c:pt idx="81662">
                  <c:v>209.66145833333334</c:v>
                </c:pt>
                <c:pt idx="81663">
                  <c:v>209.6640625</c:v>
                </c:pt>
                <c:pt idx="81664">
                  <c:v>209.66666666666666</c:v>
                </c:pt>
                <c:pt idx="81665">
                  <c:v>209.66927083333334</c:v>
                </c:pt>
                <c:pt idx="81666">
                  <c:v>209.671875</c:v>
                </c:pt>
                <c:pt idx="81667">
                  <c:v>209.67447916666666</c:v>
                </c:pt>
                <c:pt idx="81668">
                  <c:v>209.67708333333334</c:v>
                </c:pt>
                <c:pt idx="81669">
                  <c:v>209.6796875</c:v>
                </c:pt>
                <c:pt idx="81670">
                  <c:v>209.68229166666666</c:v>
                </c:pt>
                <c:pt idx="81671">
                  <c:v>209.68489583333334</c:v>
                </c:pt>
                <c:pt idx="81672">
                  <c:v>209.6875</c:v>
                </c:pt>
                <c:pt idx="81673">
                  <c:v>209.69010416666666</c:v>
                </c:pt>
                <c:pt idx="81674">
                  <c:v>209.69270833333334</c:v>
                </c:pt>
                <c:pt idx="81675">
                  <c:v>209.6953125</c:v>
                </c:pt>
                <c:pt idx="81676">
                  <c:v>209.69791666666666</c:v>
                </c:pt>
                <c:pt idx="81677">
                  <c:v>209.70052083333334</c:v>
                </c:pt>
                <c:pt idx="81678">
                  <c:v>209.703125</c:v>
                </c:pt>
                <c:pt idx="81679">
                  <c:v>209.70572916666666</c:v>
                </c:pt>
                <c:pt idx="81680">
                  <c:v>209.70833333333334</c:v>
                </c:pt>
                <c:pt idx="81681">
                  <c:v>209.7109375</c:v>
                </c:pt>
                <c:pt idx="81682">
                  <c:v>209.71354166666666</c:v>
                </c:pt>
                <c:pt idx="81683">
                  <c:v>209.71614583333334</c:v>
                </c:pt>
                <c:pt idx="81684">
                  <c:v>209.71875</c:v>
                </c:pt>
                <c:pt idx="81685">
                  <c:v>209.72135416666666</c:v>
                </c:pt>
                <c:pt idx="81686">
                  <c:v>209.72395833333334</c:v>
                </c:pt>
                <c:pt idx="81687">
                  <c:v>209.7265625</c:v>
                </c:pt>
                <c:pt idx="81688">
                  <c:v>209.72916666666666</c:v>
                </c:pt>
                <c:pt idx="81689">
                  <c:v>209.73177083333334</c:v>
                </c:pt>
                <c:pt idx="81690">
                  <c:v>209.734375</c:v>
                </c:pt>
                <c:pt idx="81691">
                  <c:v>209.73697916666666</c:v>
                </c:pt>
                <c:pt idx="81692">
                  <c:v>209.73958333333334</c:v>
                </c:pt>
                <c:pt idx="81693">
                  <c:v>209.7421875</c:v>
                </c:pt>
                <c:pt idx="81694">
                  <c:v>209.74479166666666</c:v>
                </c:pt>
                <c:pt idx="81695">
                  <c:v>209.74739583333334</c:v>
                </c:pt>
                <c:pt idx="81696">
                  <c:v>209.75</c:v>
                </c:pt>
                <c:pt idx="81697">
                  <c:v>209.75260416666666</c:v>
                </c:pt>
                <c:pt idx="81698">
                  <c:v>209.75520833333334</c:v>
                </c:pt>
                <c:pt idx="81699">
                  <c:v>209.7578125</c:v>
                </c:pt>
                <c:pt idx="81700">
                  <c:v>209.76041666666666</c:v>
                </c:pt>
                <c:pt idx="81701">
                  <c:v>209.76302083333334</c:v>
                </c:pt>
                <c:pt idx="81702">
                  <c:v>209.765625</c:v>
                </c:pt>
                <c:pt idx="81703">
                  <c:v>209.76822916666666</c:v>
                </c:pt>
                <c:pt idx="81704">
                  <c:v>209.77083333333334</c:v>
                </c:pt>
                <c:pt idx="81705">
                  <c:v>209.7734375</c:v>
                </c:pt>
                <c:pt idx="81706">
                  <c:v>209.77604166666666</c:v>
                </c:pt>
                <c:pt idx="81707">
                  <c:v>209.77864583333334</c:v>
                </c:pt>
                <c:pt idx="81708">
                  <c:v>209.78125</c:v>
                </c:pt>
                <c:pt idx="81709">
                  <c:v>209.78385416666666</c:v>
                </c:pt>
                <c:pt idx="81710">
                  <c:v>209.78645833333334</c:v>
                </c:pt>
                <c:pt idx="81711">
                  <c:v>209.7890625</c:v>
                </c:pt>
                <c:pt idx="81712">
                  <c:v>209.79166666666666</c:v>
                </c:pt>
                <c:pt idx="81713">
                  <c:v>209.79427083333334</c:v>
                </c:pt>
                <c:pt idx="81714">
                  <c:v>209.796875</c:v>
                </c:pt>
                <c:pt idx="81715">
                  <c:v>209.79947916666666</c:v>
                </c:pt>
                <c:pt idx="81716">
                  <c:v>209.80208333333334</c:v>
                </c:pt>
                <c:pt idx="81717">
                  <c:v>209.8046875</c:v>
                </c:pt>
                <c:pt idx="81718">
                  <c:v>209.80729166666666</c:v>
                </c:pt>
                <c:pt idx="81719">
                  <c:v>209.80989583333334</c:v>
                </c:pt>
                <c:pt idx="81720">
                  <c:v>209.8125</c:v>
                </c:pt>
                <c:pt idx="81721">
                  <c:v>209.81510416666666</c:v>
                </c:pt>
                <c:pt idx="81722">
                  <c:v>209.81770833333334</c:v>
                </c:pt>
                <c:pt idx="81723">
                  <c:v>209.8203125</c:v>
                </c:pt>
                <c:pt idx="81724">
                  <c:v>209.82291666666666</c:v>
                </c:pt>
                <c:pt idx="81725">
                  <c:v>209.82552083333334</c:v>
                </c:pt>
                <c:pt idx="81726">
                  <c:v>209.828125</c:v>
                </c:pt>
                <c:pt idx="81727">
                  <c:v>209.83072916666666</c:v>
                </c:pt>
                <c:pt idx="81728">
                  <c:v>209.83333333333334</c:v>
                </c:pt>
                <c:pt idx="81729">
                  <c:v>209.8359375</c:v>
                </c:pt>
                <c:pt idx="81730">
                  <c:v>209.83854166666666</c:v>
                </c:pt>
                <c:pt idx="81731">
                  <c:v>209.84114583333334</c:v>
                </c:pt>
                <c:pt idx="81732">
                  <c:v>209.84375</c:v>
                </c:pt>
                <c:pt idx="81733">
                  <c:v>209.84635416666666</c:v>
                </c:pt>
                <c:pt idx="81734">
                  <c:v>209.84895833333334</c:v>
                </c:pt>
                <c:pt idx="81735">
                  <c:v>209.8515625</c:v>
                </c:pt>
                <c:pt idx="81736">
                  <c:v>209.85416666666666</c:v>
                </c:pt>
                <c:pt idx="81737">
                  <c:v>209.85677083333334</c:v>
                </c:pt>
                <c:pt idx="81738">
                  <c:v>209.859375</c:v>
                </c:pt>
                <c:pt idx="81739">
                  <c:v>209.86197916666666</c:v>
                </c:pt>
                <c:pt idx="81740">
                  <c:v>209.86458333333334</c:v>
                </c:pt>
                <c:pt idx="81741">
                  <c:v>209.8671875</c:v>
                </c:pt>
                <c:pt idx="81742">
                  <c:v>209.86979166666666</c:v>
                </c:pt>
                <c:pt idx="81743">
                  <c:v>209.87239583333334</c:v>
                </c:pt>
                <c:pt idx="81744">
                  <c:v>209.875</c:v>
                </c:pt>
                <c:pt idx="81745">
                  <c:v>209.87760416666666</c:v>
                </c:pt>
                <c:pt idx="81746">
                  <c:v>209.88020833333334</c:v>
                </c:pt>
                <c:pt idx="81747">
                  <c:v>209.8828125</c:v>
                </c:pt>
                <c:pt idx="81748">
                  <c:v>209.88541666666666</c:v>
                </c:pt>
                <c:pt idx="81749">
                  <c:v>209.88802083333334</c:v>
                </c:pt>
                <c:pt idx="81750">
                  <c:v>209.890625</c:v>
                </c:pt>
                <c:pt idx="81751">
                  <c:v>209.89322916666666</c:v>
                </c:pt>
                <c:pt idx="81752">
                  <c:v>209.89583333333334</c:v>
                </c:pt>
                <c:pt idx="81753">
                  <c:v>209.8984375</c:v>
                </c:pt>
                <c:pt idx="81754">
                  <c:v>209.90104166666666</c:v>
                </c:pt>
                <c:pt idx="81755">
                  <c:v>209.90364583333334</c:v>
                </c:pt>
                <c:pt idx="81756">
                  <c:v>209.90625</c:v>
                </c:pt>
                <c:pt idx="81757">
                  <c:v>209.90885416666666</c:v>
                </c:pt>
                <c:pt idx="81758">
                  <c:v>209.91145833333334</c:v>
                </c:pt>
                <c:pt idx="81759">
                  <c:v>209.9140625</c:v>
                </c:pt>
                <c:pt idx="81760">
                  <c:v>209.91666666666666</c:v>
                </c:pt>
                <c:pt idx="81761">
                  <c:v>209.91927083333334</c:v>
                </c:pt>
                <c:pt idx="81762">
                  <c:v>209.921875</c:v>
                </c:pt>
                <c:pt idx="81763">
                  <c:v>209.92447916666666</c:v>
                </c:pt>
                <c:pt idx="81764">
                  <c:v>209.92708333333334</c:v>
                </c:pt>
                <c:pt idx="81765">
                  <c:v>209.9296875</c:v>
                </c:pt>
                <c:pt idx="81766">
                  <c:v>209.93229166666666</c:v>
                </c:pt>
                <c:pt idx="81767">
                  <c:v>209.93489583333334</c:v>
                </c:pt>
                <c:pt idx="81768">
                  <c:v>209.9375</c:v>
                </c:pt>
                <c:pt idx="81769">
                  <c:v>209.94010416666666</c:v>
                </c:pt>
                <c:pt idx="81770">
                  <c:v>209.94270833333334</c:v>
                </c:pt>
                <c:pt idx="81771">
                  <c:v>209.9453125</c:v>
                </c:pt>
                <c:pt idx="81772">
                  <c:v>209.94791666666666</c:v>
                </c:pt>
                <c:pt idx="81773">
                  <c:v>209.95052083333334</c:v>
                </c:pt>
                <c:pt idx="81774">
                  <c:v>209.953125</c:v>
                </c:pt>
                <c:pt idx="81775">
                  <c:v>209.95572916666666</c:v>
                </c:pt>
                <c:pt idx="81776">
                  <c:v>209.95833333333334</c:v>
                </c:pt>
                <c:pt idx="81777">
                  <c:v>209.9609375</c:v>
                </c:pt>
                <c:pt idx="81778">
                  <c:v>209.96354166666666</c:v>
                </c:pt>
                <c:pt idx="81779">
                  <c:v>209.96614583333334</c:v>
                </c:pt>
                <c:pt idx="81780">
                  <c:v>209.96875</c:v>
                </c:pt>
                <c:pt idx="81781">
                  <c:v>209.97135416666666</c:v>
                </c:pt>
                <c:pt idx="81782">
                  <c:v>209.97395833333334</c:v>
                </c:pt>
                <c:pt idx="81783">
                  <c:v>209.9765625</c:v>
                </c:pt>
                <c:pt idx="81784">
                  <c:v>209.97916666666666</c:v>
                </c:pt>
                <c:pt idx="81785">
                  <c:v>209.98177083333334</c:v>
                </c:pt>
                <c:pt idx="81786">
                  <c:v>209.984375</c:v>
                </c:pt>
                <c:pt idx="81787">
                  <c:v>209.98697916666666</c:v>
                </c:pt>
                <c:pt idx="81788">
                  <c:v>209.98958333333334</c:v>
                </c:pt>
                <c:pt idx="81789">
                  <c:v>209.9921875</c:v>
                </c:pt>
                <c:pt idx="81790">
                  <c:v>209.99479166666666</c:v>
                </c:pt>
                <c:pt idx="81791">
                  <c:v>209.99739583333334</c:v>
                </c:pt>
                <c:pt idx="81792">
                  <c:v>210</c:v>
                </c:pt>
                <c:pt idx="81793">
                  <c:v>210.00260416666666</c:v>
                </c:pt>
                <c:pt idx="81794">
                  <c:v>210.00520833333334</c:v>
                </c:pt>
                <c:pt idx="81795">
                  <c:v>210.0078125</c:v>
                </c:pt>
                <c:pt idx="81796">
                  <c:v>210.01041666666666</c:v>
                </c:pt>
                <c:pt idx="81797">
                  <c:v>210.01302083333334</c:v>
                </c:pt>
                <c:pt idx="81798">
                  <c:v>210.015625</c:v>
                </c:pt>
                <c:pt idx="81799">
                  <c:v>210.01822916666666</c:v>
                </c:pt>
                <c:pt idx="81800">
                  <c:v>210.02083333333334</c:v>
                </c:pt>
                <c:pt idx="81801">
                  <c:v>210.0234375</c:v>
                </c:pt>
                <c:pt idx="81802">
                  <c:v>210.02604166666666</c:v>
                </c:pt>
                <c:pt idx="81803">
                  <c:v>210.02864583333334</c:v>
                </c:pt>
                <c:pt idx="81804">
                  <c:v>210.03125</c:v>
                </c:pt>
                <c:pt idx="81805">
                  <c:v>210.03385416666666</c:v>
                </c:pt>
                <c:pt idx="81806">
                  <c:v>210.03645833333334</c:v>
                </c:pt>
                <c:pt idx="81807">
                  <c:v>210.0390625</c:v>
                </c:pt>
                <c:pt idx="81808">
                  <c:v>210.04166666666666</c:v>
                </c:pt>
                <c:pt idx="81809">
                  <c:v>210.04427083333334</c:v>
                </c:pt>
                <c:pt idx="81810">
                  <c:v>210.046875</c:v>
                </c:pt>
                <c:pt idx="81811">
                  <c:v>210.04947916666666</c:v>
                </c:pt>
                <c:pt idx="81812">
                  <c:v>210.05208333333334</c:v>
                </c:pt>
                <c:pt idx="81813">
                  <c:v>210.0546875</c:v>
                </c:pt>
                <c:pt idx="81814">
                  <c:v>210.05729166666666</c:v>
                </c:pt>
                <c:pt idx="81815">
                  <c:v>210.05989583333334</c:v>
                </c:pt>
                <c:pt idx="81816">
                  <c:v>210.0625</c:v>
                </c:pt>
                <c:pt idx="81817">
                  <c:v>210.06510416666666</c:v>
                </c:pt>
                <c:pt idx="81818">
                  <c:v>210.06770833333334</c:v>
                </c:pt>
                <c:pt idx="81819">
                  <c:v>210.0703125</c:v>
                </c:pt>
                <c:pt idx="81820">
                  <c:v>210.07291666666666</c:v>
                </c:pt>
                <c:pt idx="81821">
                  <c:v>210.07552083333334</c:v>
                </c:pt>
                <c:pt idx="81822">
                  <c:v>210.078125</c:v>
                </c:pt>
                <c:pt idx="81823">
                  <c:v>210.08072916666666</c:v>
                </c:pt>
                <c:pt idx="81824">
                  <c:v>210.08333333333334</c:v>
                </c:pt>
                <c:pt idx="81825">
                  <c:v>210.0859375</c:v>
                </c:pt>
                <c:pt idx="81826">
                  <c:v>210.08854166666666</c:v>
                </c:pt>
                <c:pt idx="81827">
                  <c:v>210.09114583333334</c:v>
                </c:pt>
                <c:pt idx="81828">
                  <c:v>210.09375</c:v>
                </c:pt>
                <c:pt idx="81829">
                  <c:v>210.09635416666666</c:v>
                </c:pt>
                <c:pt idx="81830">
                  <c:v>210.09895833333334</c:v>
                </c:pt>
                <c:pt idx="81831">
                  <c:v>210.1015625</c:v>
                </c:pt>
                <c:pt idx="81832">
                  <c:v>210.10416666666666</c:v>
                </c:pt>
                <c:pt idx="81833">
                  <c:v>210.10677083333334</c:v>
                </c:pt>
                <c:pt idx="81834">
                  <c:v>210.109375</c:v>
                </c:pt>
                <c:pt idx="81835">
                  <c:v>210.11197916666666</c:v>
                </c:pt>
                <c:pt idx="81836">
                  <c:v>210.11458333333334</c:v>
                </c:pt>
                <c:pt idx="81837">
                  <c:v>210.1171875</c:v>
                </c:pt>
                <c:pt idx="81838">
                  <c:v>210.11979166666666</c:v>
                </c:pt>
                <c:pt idx="81839">
                  <c:v>210.12239583333334</c:v>
                </c:pt>
                <c:pt idx="81840">
                  <c:v>210.125</c:v>
                </c:pt>
                <c:pt idx="81841">
                  <c:v>210.12760416666666</c:v>
                </c:pt>
                <c:pt idx="81842">
                  <c:v>210.13020833333334</c:v>
                </c:pt>
                <c:pt idx="81843">
                  <c:v>210.1328125</c:v>
                </c:pt>
                <c:pt idx="81844">
                  <c:v>210.13541666666666</c:v>
                </c:pt>
                <c:pt idx="81845">
                  <c:v>210.13802083333334</c:v>
                </c:pt>
                <c:pt idx="81846">
                  <c:v>210.140625</c:v>
                </c:pt>
                <c:pt idx="81847">
                  <c:v>210.14322916666666</c:v>
                </c:pt>
                <c:pt idx="81848">
                  <c:v>210.14583333333334</c:v>
                </c:pt>
                <c:pt idx="81849">
                  <c:v>210.1484375</c:v>
                </c:pt>
                <c:pt idx="81850">
                  <c:v>210.15104166666666</c:v>
                </c:pt>
                <c:pt idx="81851">
                  <c:v>210.15364583333334</c:v>
                </c:pt>
                <c:pt idx="81852">
                  <c:v>210.15625</c:v>
                </c:pt>
                <c:pt idx="81853">
                  <c:v>210.15885416666666</c:v>
                </c:pt>
                <c:pt idx="81854">
                  <c:v>210.16145833333334</c:v>
                </c:pt>
                <c:pt idx="81855">
                  <c:v>210.1640625</c:v>
                </c:pt>
                <c:pt idx="81856">
                  <c:v>210.16666666666666</c:v>
                </c:pt>
                <c:pt idx="81857">
                  <c:v>210.16927083333334</c:v>
                </c:pt>
                <c:pt idx="81858">
                  <c:v>210.171875</c:v>
                </c:pt>
                <c:pt idx="81859">
                  <c:v>210.17447916666666</c:v>
                </c:pt>
                <c:pt idx="81860">
                  <c:v>210.17708333333334</c:v>
                </c:pt>
                <c:pt idx="81861">
                  <c:v>210.1796875</c:v>
                </c:pt>
                <c:pt idx="81862">
                  <c:v>210.18229166666666</c:v>
                </c:pt>
                <c:pt idx="81863">
                  <c:v>210.18489583333334</c:v>
                </c:pt>
                <c:pt idx="81864">
                  <c:v>210.1875</c:v>
                </c:pt>
                <c:pt idx="81865">
                  <c:v>210.19010416666666</c:v>
                </c:pt>
                <c:pt idx="81866">
                  <c:v>210.19270833333334</c:v>
                </c:pt>
                <c:pt idx="81867">
                  <c:v>210.1953125</c:v>
                </c:pt>
                <c:pt idx="81868">
                  <c:v>210.19791666666666</c:v>
                </c:pt>
                <c:pt idx="81869">
                  <c:v>210.20052083333334</c:v>
                </c:pt>
                <c:pt idx="81870">
                  <c:v>210.203125</c:v>
                </c:pt>
                <c:pt idx="81871">
                  <c:v>210.20572916666666</c:v>
                </c:pt>
                <c:pt idx="81872">
                  <c:v>210.20833333333334</c:v>
                </c:pt>
                <c:pt idx="81873">
                  <c:v>210.2109375</c:v>
                </c:pt>
                <c:pt idx="81874">
                  <c:v>210.21354166666666</c:v>
                </c:pt>
                <c:pt idx="81875">
                  <c:v>210.21614583333334</c:v>
                </c:pt>
                <c:pt idx="81876">
                  <c:v>210.21875</c:v>
                </c:pt>
                <c:pt idx="81877">
                  <c:v>210.22135416666666</c:v>
                </c:pt>
                <c:pt idx="81878">
                  <c:v>210.22395833333334</c:v>
                </c:pt>
                <c:pt idx="81879">
                  <c:v>210.2265625</c:v>
                </c:pt>
                <c:pt idx="81880">
                  <c:v>210.22916666666666</c:v>
                </c:pt>
                <c:pt idx="81881">
                  <c:v>210.23177083333334</c:v>
                </c:pt>
                <c:pt idx="81882">
                  <c:v>210.234375</c:v>
                </c:pt>
                <c:pt idx="81883">
                  <c:v>210.23697916666666</c:v>
                </c:pt>
                <c:pt idx="81884">
                  <c:v>210.23958333333334</c:v>
                </c:pt>
                <c:pt idx="81885">
                  <c:v>210.2421875</c:v>
                </c:pt>
                <c:pt idx="81886">
                  <c:v>210.24479166666666</c:v>
                </c:pt>
                <c:pt idx="81887">
                  <c:v>210.24739583333334</c:v>
                </c:pt>
                <c:pt idx="81888">
                  <c:v>210.25</c:v>
                </c:pt>
                <c:pt idx="81889">
                  <c:v>210.25260416666666</c:v>
                </c:pt>
                <c:pt idx="81890">
                  <c:v>210.25520833333334</c:v>
                </c:pt>
                <c:pt idx="81891">
                  <c:v>210.2578125</c:v>
                </c:pt>
                <c:pt idx="81892">
                  <c:v>210.26041666666666</c:v>
                </c:pt>
                <c:pt idx="81893">
                  <c:v>210.26302083333334</c:v>
                </c:pt>
                <c:pt idx="81894">
                  <c:v>210.265625</c:v>
                </c:pt>
                <c:pt idx="81895">
                  <c:v>210.26822916666666</c:v>
                </c:pt>
                <c:pt idx="81896">
                  <c:v>210.27083333333334</c:v>
                </c:pt>
                <c:pt idx="81897">
                  <c:v>210.2734375</c:v>
                </c:pt>
                <c:pt idx="81898">
                  <c:v>210.27604166666666</c:v>
                </c:pt>
                <c:pt idx="81899">
                  <c:v>210.27864583333334</c:v>
                </c:pt>
                <c:pt idx="81900">
                  <c:v>210.28125</c:v>
                </c:pt>
                <c:pt idx="81901">
                  <c:v>210.28385416666666</c:v>
                </c:pt>
                <c:pt idx="81902">
                  <c:v>210.28645833333334</c:v>
                </c:pt>
                <c:pt idx="81903">
                  <c:v>210.2890625</c:v>
                </c:pt>
                <c:pt idx="81904">
                  <c:v>210.29166666666666</c:v>
                </c:pt>
                <c:pt idx="81905">
                  <c:v>210.29427083333334</c:v>
                </c:pt>
                <c:pt idx="81906">
                  <c:v>210.296875</c:v>
                </c:pt>
                <c:pt idx="81907">
                  <c:v>210.29947916666666</c:v>
                </c:pt>
                <c:pt idx="81908">
                  <c:v>210.30208333333334</c:v>
                </c:pt>
                <c:pt idx="81909">
                  <c:v>210.3046875</c:v>
                </c:pt>
                <c:pt idx="81910">
                  <c:v>210.30729166666666</c:v>
                </c:pt>
                <c:pt idx="81911">
                  <c:v>210.30989583333334</c:v>
                </c:pt>
                <c:pt idx="81912">
                  <c:v>210.3125</c:v>
                </c:pt>
                <c:pt idx="81913">
                  <c:v>210.31510416666666</c:v>
                </c:pt>
                <c:pt idx="81914">
                  <c:v>210.31770833333334</c:v>
                </c:pt>
                <c:pt idx="81915">
                  <c:v>210.3203125</c:v>
                </c:pt>
                <c:pt idx="81916">
                  <c:v>210.32291666666666</c:v>
                </c:pt>
                <c:pt idx="81917">
                  <c:v>210.32552083333334</c:v>
                </c:pt>
                <c:pt idx="81918">
                  <c:v>210.328125</c:v>
                </c:pt>
                <c:pt idx="81919">
                  <c:v>210.33072916666666</c:v>
                </c:pt>
                <c:pt idx="81920">
                  <c:v>210.33333333333334</c:v>
                </c:pt>
                <c:pt idx="81921">
                  <c:v>210.3359375</c:v>
                </c:pt>
                <c:pt idx="81922">
                  <c:v>210.33854166666666</c:v>
                </c:pt>
                <c:pt idx="81923">
                  <c:v>210.34114583333334</c:v>
                </c:pt>
                <c:pt idx="81924">
                  <c:v>210.34375</c:v>
                </c:pt>
                <c:pt idx="81925">
                  <c:v>210.34635416666666</c:v>
                </c:pt>
                <c:pt idx="81926">
                  <c:v>210.34895833333334</c:v>
                </c:pt>
                <c:pt idx="81927">
                  <c:v>210.3515625</c:v>
                </c:pt>
                <c:pt idx="81928">
                  <c:v>210.35416666666666</c:v>
                </c:pt>
                <c:pt idx="81929">
                  <c:v>210.35677083333334</c:v>
                </c:pt>
                <c:pt idx="81930">
                  <c:v>210.359375</c:v>
                </c:pt>
                <c:pt idx="81931">
                  <c:v>210.36197916666666</c:v>
                </c:pt>
                <c:pt idx="81932">
                  <c:v>210.36458333333334</c:v>
                </c:pt>
                <c:pt idx="81933">
                  <c:v>210.3671875</c:v>
                </c:pt>
                <c:pt idx="81934">
                  <c:v>210.36979166666666</c:v>
                </c:pt>
                <c:pt idx="81935">
                  <c:v>210.37239583333334</c:v>
                </c:pt>
                <c:pt idx="81936">
                  <c:v>210.375</c:v>
                </c:pt>
                <c:pt idx="81937">
                  <c:v>210.37760416666666</c:v>
                </c:pt>
                <c:pt idx="81938">
                  <c:v>210.38020833333334</c:v>
                </c:pt>
                <c:pt idx="81939">
                  <c:v>210.3828125</c:v>
                </c:pt>
                <c:pt idx="81940">
                  <c:v>210.38541666666666</c:v>
                </c:pt>
                <c:pt idx="81941">
                  <c:v>210.38802083333334</c:v>
                </c:pt>
                <c:pt idx="81942">
                  <c:v>210.390625</c:v>
                </c:pt>
                <c:pt idx="81943">
                  <c:v>210.39322916666666</c:v>
                </c:pt>
                <c:pt idx="81944">
                  <c:v>210.39583333333334</c:v>
                </c:pt>
                <c:pt idx="81945">
                  <c:v>210.3984375</c:v>
                </c:pt>
                <c:pt idx="81946">
                  <c:v>210.40104166666666</c:v>
                </c:pt>
                <c:pt idx="81947">
                  <c:v>210.40364583333334</c:v>
                </c:pt>
                <c:pt idx="81948">
                  <c:v>210.40625</c:v>
                </c:pt>
                <c:pt idx="81949">
                  <c:v>210.40885416666666</c:v>
                </c:pt>
                <c:pt idx="81950">
                  <c:v>210.41145833333334</c:v>
                </c:pt>
                <c:pt idx="81951">
                  <c:v>210.4140625</c:v>
                </c:pt>
                <c:pt idx="81952">
                  <c:v>210.41666666666666</c:v>
                </c:pt>
                <c:pt idx="81953">
                  <c:v>210.41927083333334</c:v>
                </c:pt>
                <c:pt idx="81954">
                  <c:v>210.421875</c:v>
                </c:pt>
                <c:pt idx="81955">
                  <c:v>210.42447916666666</c:v>
                </c:pt>
                <c:pt idx="81956">
                  <c:v>210.42708333333334</c:v>
                </c:pt>
                <c:pt idx="81957">
                  <c:v>210.4296875</c:v>
                </c:pt>
                <c:pt idx="81958">
                  <c:v>210.43229166666666</c:v>
                </c:pt>
                <c:pt idx="81959">
                  <c:v>210.43489583333334</c:v>
                </c:pt>
                <c:pt idx="81960">
                  <c:v>210.4375</c:v>
                </c:pt>
                <c:pt idx="81961">
                  <c:v>210.44010416666666</c:v>
                </c:pt>
                <c:pt idx="81962">
                  <c:v>210.44270833333334</c:v>
                </c:pt>
                <c:pt idx="81963">
                  <c:v>210.4453125</c:v>
                </c:pt>
                <c:pt idx="81964">
                  <c:v>210.44791666666666</c:v>
                </c:pt>
                <c:pt idx="81965">
                  <c:v>210.45052083333334</c:v>
                </c:pt>
                <c:pt idx="81966">
                  <c:v>210.453125</c:v>
                </c:pt>
                <c:pt idx="81967">
                  <c:v>210.45572916666666</c:v>
                </c:pt>
                <c:pt idx="81968">
                  <c:v>210.45833333333334</c:v>
                </c:pt>
                <c:pt idx="81969">
                  <c:v>210.4609375</c:v>
                </c:pt>
                <c:pt idx="81970">
                  <c:v>210.46354166666666</c:v>
                </c:pt>
                <c:pt idx="81971">
                  <c:v>210.46614583333334</c:v>
                </c:pt>
                <c:pt idx="81972">
                  <c:v>210.46875</c:v>
                </c:pt>
                <c:pt idx="81973">
                  <c:v>210.47135416666666</c:v>
                </c:pt>
                <c:pt idx="81974">
                  <c:v>210.47395833333334</c:v>
                </c:pt>
                <c:pt idx="81975">
                  <c:v>210.4765625</c:v>
                </c:pt>
                <c:pt idx="81976">
                  <c:v>210.47916666666666</c:v>
                </c:pt>
                <c:pt idx="81977">
                  <c:v>210.48177083333334</c:v>
                </c:pt>
                <c:pt idx="81978">
                  <c:v>210.484375</c:v>
                </c:pt>
                <c:pt idx="81979">
                  <c:v>210.48697916666666</c:v>
                </c:pt>
                <c:pt idx="81980">
                  <c:v>210.48958333333334</c:v>
                </c:pt>
                <c:pt idx="81981">
                  <c:v>210.4921875</c:v>
                </c:pt>
                <c:pt idx="81982">
                  <c:v>210.49479166666666</c:v>
                </c:pt>
                <c:pt idx="81983">
                  <c:v>210.49739583333334</c:v>
                </c:pt>
                <c:pt idx="81984">
                  <c:v>210.5</c:v>
                </c:pt>
                <c:pt idx="81985">
                  <c:v>210.50260416666666</c:v>
                </c:pt>
                <c:pt idx="81986">
                  <c:v>210.50520833333334</c:v>
                </c:pt>
                <c:pt idx="81987">
                  <c:v>210.5078125</c:v>
                </c:pt>
                <c:pt idx="81988">
                  <c:v>210.51041666666666</c:v>
                </c:pt>
                <c:pt idx="81989">
                  <c:v>210.51302083333334</c:v>
                </c:pt>
                <c:pt idx="81990">
                  <c:v>210.515625</c:v>
                </c:pt>
                <c:pt idx="81991">
                  <c:v>210.51822916666666</c:v>
                </c:pt>
                <c:pt idx="81992">
                  <c:v>210.52083333333334</c:v>
                </c:pt>
                <c:pt idx="81993">
                  <c:v>210.5234375</c:v>
                </c:pt>
                <c:pt idx="81994">
                  <c:v>210.52604166666666</c:v>
                </c:pt>
                <c:pt idx="81995">
                  <c:v>210.52864583333334</c:v>
                </c:pt>
                <c:pt idx="81996">
                  <c:v>210.53125</c:v>
                </c:pt>
                <c:pt idx="81997">
                  <c:v>210.53385416666666</c:v>
                </c:pt>
                <c:pt idx="81998">
                  <c:v>210.53645833333334</c:v>
                </c:pt>
                <c:pt idx="81999">
                  <c:v>210.5390625</c:v>
                </c:pt>
                <c:pt idx="82000">
                  <c:v>210.54166666666666</c:v>
                </c:pt>
                <c:pt idx="82001">
                  <c:v>210.54427083333334</c:v>
                </c:pt>
                <c:pt idx="82002">
                  <c:v>210.546875</c:v>
                </c:pt>
                <c:pt idx="82003">
                  <c:v>210.54947916666666</c:v>
                </c:pt>
                <c:pt idx="82004">
                  <c:v>210.55208333333334</c:v>
                </c:pt>
                <c:pt idx="82005">
                  <c:v>210.5546875</c:v>
                </c:pt>
                <c:pt idx="82006">
                  <c:v>210.55729166666666</c:v>
                </c:pt>
                <c:pt idx="82007">
                  <c:v>210.55989583333334</c:v>
                </c:pt>
                <c:pt idx="82008">
                  <c:v>210.5625</c:v>
                </c:pt>
                <c:pt idx="82009">
                  <c:v>210.56510416666666</c:v>
                </c:pt>
                <c:pt idx="82010">
                  <c:v>210.56770833333334</c:v>
                </c:pt>
                <c:pt idx="82011">
                  <c:v>210.5703125</c:v>
                </c:pt>
                <c:pt idx="82012">
                  <c:v>210.57291666666666</c:v>
                </c:pt>
                <c:pt idx="82013">
                  <c:v>210.57552083333334</c:v>
                </c:pt>
                <c:pt idx="82014">
                  <c:v>210.578125</c:v>
                </c:pt>
                <c:pt idx="82015">
                  <c:v>210.58072916666666</c:v>
                </c:pt>
                <c:pt idx="82016">
                  <c:v>210.58333333333334</c:v>
                </c:pt>
                <c:pt idx="82017">
                  <c:v>210.5859375</c:v>
                </c:pt>
                <c:pt idx="82018">
                  <c:v>210.58854166666666</c:v>
                </c:pt>
                <c:pt idx="82019">
                  <c:v>210.59114583333334</c:v>
                </c:pt>
                <c:pt idx="82020">
                  <c:v>210.59375</c:v>
                </c:pt>
                <c:pt idx="82021">
                  <c:v>210.59635416666666</c:v>
                </c:pt>
                <c:pt idx="82022">
                  <c:v>210.59895833333334</c:v>
                </c:pt>
                <c:pt idx="82023">
                  <c:v>210.6015625</c:v>
                </c:pt>
                <c:pt idx="82024">
                  <c:v>210.60416666666666</c:v>
                </c:pt>
                <c:pt idx="82025">
                  <c:v>210.60677083333334</c:v>
                </c:pt>
                <c:pt idx="82026">
                  <c:v>210.609375</c:v>
                </c:pt>
                <c:pt idx="82027">
                  <c:v>210.61197916666666</c:v>
                </c:pt>
                <c:pt idx="82028">
                  <c:v>210.61458333333334</c:v>
                </c:pt>
                <c:pt idx="82029">
                  <c:v>210.6171875</c:v>
                </c:pt>
                <c:pt idx="82030">
                  <c:v>210.61979166666666</c:v>
                </c:pt>
                <c:pt idx="82031">
                  <c:v>210.62239583333334</c:v>
                </c:pt>
                <c:pt idx="82032">
                  <c:v>210.625</c:v>
                </c:pt>
                <c:pt idx="82033">
                  <c:v>210.62760416666666</c:v>
                </c:pt>
                <c:pt idx="82034">
                  <c:v>210.63020833333334</c:v>
                </c:pt>
                <c:pt idx="82035">
                  <c:v>210.6328125</c:v>
                </c:pt>
                <c:pt idx="82036">
                  <c:v>210.63541666666666</c:v>
                </c:pt>
                <c:pt idx="82037">
                  <c:v>210.63802083333334</c:v>
                </c:pt>
                <c:pt idx="82038">
                  <c:v>210.640625</c:v>
                </c:pt>
                <c:pt idx="82039">
                  <c:v>210.64322916666666</c:v>
                </c:pt>
                <c:pt idx="82040">
                  <c:v>210.64583333333334</c:v>
                </c:pt>
                <c:pt idx="82041">
                  <c:v>210.6484375</c:v>
                </c:pt>
                <c:pt idx="82042">
                  <c:v>210.65104166666666</c:v>
                </c:pt>
                <c:pt idx="82043">
                  <c:v>210.65364583333334</c:v>
                </c:pt>
                <c:pt idx="82044">
                  <c:v>210.65625</c:v>
                </c:pt>
                <c:pt idx="82045">
                  <c:v>210.65885416666666</c:v>
                </c:pt>
                <c:pt idx="82046">
                  <c:v>210.66145833333334</c:v>
                </c:pt>
                <c:pt idx="82047">
                  <c:v>210.6640625</c:v>
                </c:pt>
                <c:pt idx="82048">
                  <c:v>210.66666666666666</c:v>
                </c:pt>
                <c:pt idx="82049">
                  <c:v>210.66927083333334</c:v>
                </c:pt>
                <c:pt idx="82050">
                  <c:v>210.671875</c:v>
                </c:pt>
                <c:pt idx="82051">
                  <c:v>210.67447916666666</c:v>
                </c:pt>
                <c:pt idx="82052">
                  <c:v>210.67708333333334</c:v>
                </c:pt>
                <c:pt idx="82053">
                  <c:v>210.6796875</c:v>
                </c:pt>
                <c:pt idx="82054">
                  <c:v>210.68229166666666</c:v>
                </c:pt>
                <c:pt idx="82055">
                  <c:v>210.68489583333334</c:v>
                </c:pt>
                <c:pt idx="82056">
                  <c:v>210.6875</c:v>
                </c:pt>
                <c:pt idx="82057">
                  <c:v>210.69010416666666</c:v>
                </c:pt>
                <c:pt idx="82058">
                  <c:v>210.69270833333334</c:v>
                </c:pt>
                <c:pt idx="82059">
                  <c:v>210.6953125</c:v>
                </c:pt>
                <c:pt idx="82060">
                  <c:v>210.69791666666666</c:v>
                </c:pt>
                <c:pt idx="82061">
                  <c:v>210.70052083333334</c:v>
                </c:pt>
                <c:pt idx="82062">
                  <c:v>210.703125</c:v>
                </c:pt>
                <c:pt idx="82063">
                  <c:v>210.70572916666666</c:v>
                </c:pt>
                <c:pt idx="82064">
                  <c:v>210.70833333333334</c:v>
                </c:pt>
                <c:pt idx="82065">
                  <c:v>210.7109375</c:v>
                </c:pt>
                <c:pt idx="82066">
                  <c:v>210.71354166666666</c:v>
                </c:pt>
                <c:pt idx="82067">
                  <c:v>210.71614583333334</c:v>
                </c:pt>
                <c:pt idx="82068">
                  <c:v>210.71875</c:v>
                </c:pt>
                <c:pt idx="82069">
                  <c:v>210.72135416666666</c:v>
                </c:pt>
                <c:pt idx="82070">
                  <c:v>210.72395833333334</c:v>
                </c:pt>
                <c:pt idx="82071">
                  <c:v>210.7265625</c:v>
                </c:pt>
                <c:pt idx="82072">
                  <c:v>210.72916666666666</c:v>
                </c:pt>
                <c:pt idx="82073">
                  <c:v>210.73177083333334</c:v>
                </c:pt>
                <c:pt idx="82074">
                  <c:v>210.734375</c:v>
                </c:pt>
                <c:pt idx="82075">
                  <c:v>210.73697916666666</c:v>
                </c:pt>
                <c:pt idx="82076">
                  <c:v>210.73958333333334</c:v>
                </c:pt>
                <c:pt idx="82077">
                  <c:v>210.7421875</c:v>
                </c:pt>
                <c:pt idx="82078">
                  <c:v>210.74479166666666</c:v>
                </c:pt>
                <c:pt idx="82079">
                  <c:v>210.74739583333334</c:v>
                </c:pt>
                <c:pt idx="82080">
                  <c:v>210.75</c:v>
                </c:pt>
                <c:pt idx="82081">
                  <c:v>210.75260416666666</c:v>
                </c:pt>
                <c:pt idx="82082">
                  <c:v>210.75520833333334</c:v>
                </c:pt>
                <c:pt idx="82083">
                  <c:v>210.7578125</c:v>
                </c:pt>
                <c:pt idx="82084">
                  <c:v>210.76041666666666</c:v>
                </c:pt>
                <c:pt idx="82085">
                  <c:v>210.76302083333334</c:v>
                </c:pt>
                <c:pt idx="82086">
                  <c:v>210.765625</c:v>
                </c:pt>
                <c:pt idx="82087">
                  <c:v>210.76822916666666</c:v>
                </c:pt>
                <c:pt idx="82088">
                  <c:v>210.77083333333334</c:v>
                </c:pt>
                <c:pt idx="82089">
                  <c:v>210.7734375</c:v>
                </c:pt>
                <c:pt idx="82090">
                  <c:v>210.77604166666666</c:v>
                </c:pt>
                <c:pt idx="82091">
                  <c:v>210.77864583333334</c:v>
                </c:pt>
                <c:pt idx="82092">
                  <c:v>210.78125</c:v>
                </c:pt>
                <c:pt idx="82093">
                  <c:v>210.78385416666666</c:v>
                </c:pt>
                <c:pt idx="82094">
                  <c:v>210.78645833333334</c:v>
                </c:pt>
                <c:pt idx="82095">
                  <c:v>210.7890625</c:v>
                </c:pt>
                <c:pt idx="82096">
                  <c:v>210.79166666666666</c:v>
                </c:pt>
                <c:pt idx="82097">
                  <c:v>210.79427083333334</c:v>
                </c:pt>
                <c:pt idx="82098">
                  <c:v>210.796875</c:v>
                </c:pt>
                <c:pt idx="82099">
                  <c:v>210.79947916666666</c:v>
                </c:pt>
                <c:pt idx="82100">
                  <c:v>210.80208333333334</c:v>
                </c:pt>
                <c:pt idx="82101">
                  <c:v>210.8046875</c:v>
                </c:pt>
                <c:pt idx="82102">
                  <c:v>210.80729166666666</c:v>
                </c:pt>
                <c:pt idx="82103">
                  <c:v>210.80989583333334</c:v>
                </c:pt>
                <c:pt idx="82104">
                  <c:v>210.8125</c:v>
                </c:pt>
                <c:pt idx="82105">
                  <c:v>210.81510416666666</c:v>
                </c:pt>
                <c:pt idx="82106">
                  <c:v>210.81770833333334</c:v>
                </c:pt>
                <c:pt idx="82107">
                  <c:v>210.8203125</c:v>
                </c:pt>
                <c:pt idx="82108">
                  <c:v>210.82291666666666</c:v>
                </c:pt>
                <c:pt idx="82109">
                  <c:v>210.82552083333334</c:v>
                </c:pt>
                <c:pt idx="82110">
                  <c:v>210.828125</c:v>
                </c:pt>
                <c:pt idx="82111">
                  <c:v>210.83072916666666</c:v>
                </c:pt>
                <c:pt idx="82112">
                  <c:v>210.83333333333334</c:v>
                </c:pt>
                <c:pt idx="82113">
                  <c:v>210.8359375</c:v>
                </c:pt>
                <c:pt idx="82114">
                  <c:v>210.83854166666666</c:v>
                </c:pt>
                <c:pt idx="82115">
                  <c:v>210.84114583333334</c:v>
                </c:pt>
                <c:pt idx="82116">
                  <c:v>210.84375</c:v>
                </c:pt>
                <c:pt idx="82117">
                  <c:v>210.84635416666666</c:v>
                </c:pt>
                <c:pt idx="82118">
                  <c:v>210.84895833333334</c:v>
                </c:pt>
                <c:pt idx="82119">
                  <c:v>210.8515625</c:v>
                </c:pt>
                <c:pt idx="82120">
                  <c:v>210.85416666666666</c:v>
                </c:pt>
                <c:pt idx="82121">
                  <c:v>210.85677083333334</c:v>
                </c:pt>
                <c:pt idx="82122">
                  <c:v>210.859375</c:v>
                </c:pt>
                <c:pt idx="82123">
                  <c:v>210.86197916666666</c:v>
                </c:pt>
                <c:pt idx="82124">
                  <c:v>210.86458333333334</c:v>
                </c:pt>
                <c:pt idx="82125">
                  <c:v>210.8671875</c:v>
                </c:pt>
                <c:pt idx="82126">
                  <c:v>210.86979166666666</c:v>
                </c:pt>
                <c:pt idx="82127">
                  <c:v>210.87239583333334</c:v>
                </c:pt>
                <c:pt idx="82128">
                  <c:v>210.875</c:v>
                </c:pt>
                <c:pt idx="82129">
                  <c:v>210.87760416666666</c:v>
                </c:pt>
                <c:pt idx="82130">
                  <c:v>210.88020833333334</c:v>
                </c:pt>
                <c:pt idx="82131">
                  <c:v>210.8828125</c:v>
                </c:pt>
                <c:pt idx="82132">
                  <c:v>210.88541666666666</c:v>
                </c:pt>
                <c:pt idx="82133">
                  <c:v>210.88802083333334</c:v>
                </c:pt>
                <c:pt idx="82134">
                  <c:v>210.890625</c:v>
                </c:pt>
                <c:pt idx="82135">
                  <c:v>210.89322916666666</c:v>
                </c:pt>
                <c:pt idx="82136">
                  <c:v>210.89583333333334</c:v>
                </c:pt>
                <c:pt idx="82137">
                  <c:v>210.8984375</c:v>
                </c:pt>
                <c:pt idx="82138">
                  <c:v>210.90104166666666</c:v>
                </c:pt>
                <c:pt idx="82139">
                  <c:v>210.90364583333334</c:v>
                </c:pt>
                <c:pt idx="82140">
                  <c:v>210.90625</c:v>
                </c:pt>
                <c:pt idx="82141">
                  <c:v>210.90885416666666</c:v>
                </c:pt>
                <c:pt idx="82142">
                  <c:v>210.91145833333334</c:v>
                </c:pt>
                <c:pt idx="82143">
                  <c:v>210.9140625</c:v>
                </c:pt>
                <c:pt idx="82144">
                  <c:v>210.91666666666666</c:v>
                </c:pt>
                <c:pt idx="82145">
                  <c:v>210.91927083333334</c:v>
                </c:pt>
                <c:pt idx="82146">
                  <c:v>210.921875</c:v>
                </c:pt>
                <c:pt idx="82147">
                  <c:v>210.92447916666666</c:v>
                </c:pt>
                <c:pt idx="82148">
                  <c:v>210.92708333333334</c:v>
                </c:pt>
                <c:pt idx="82149">
                  <c:v>210.9296875</c:v>
                </c:pt>
                <c:pt idx="82150">
                  <c:v>210.93229166666666</c:v>
                </c:pt>
                <c:pt idx="82151">
                  <c:v>210.93489583333334</c:v>
                </c:pt>
                <c:pt idx="82152">
                  <c:v>210.9375</c:v>
                </c:pt>
                <c:pt idx="82153">
                  <c:v>210.94010416666666</c:v>
                </c:pt>
                <c:pt idx="82154">
                  <c:v>210.94270833333334</c:v>
                </c:pt>
                <c:pt idx="82155">
                  <c:v>210.9453125</c:v>
                </c:pt>
                <c:pt idx="82156">
                  <c:v>210.94791666666666</c:v>
                </c:pt>
                <c:pt idx="82157">
                  <c:v>210.95052083333334</c:v>
                </c:pt>
                <c:pt idx="82158">
                  <c:v>210.953125</c:v>
                </c:pt>
                <c:pt idx="82159">
                  <c:v>210.95572916666666</c:v>
                </c:pt>
                <c:pt idx="82160">
                  <c:v>210.95833333333334</c:v>
                </c:pt>
                <c:pt idx="82161">
                  <c:v>210.9609375</c:v>
                </c:pt>
                <c:pt idx="82162">
                  <c:v>210.96354166666666</c:v>
                </c:pt>
                <c:pt idx="82163">
                  <c:v>210.96614583333334</c:v>
                </c:pt>
                <c:pt idx="82164">
                  <c:v>210.96875</c:v>
                </c:pt>
                <c:pt idx="82165">
                  <c:v>210.97135416666666</c:v>
                </c:pt>
                <c:pt idx="82166">
                  <c:v>210.97395833333334</c:v>
                </c:pt>
                <c:pt idx="82167">
                  <c:v>210.9765625</c:v>
                </c:pt>
                <c:pt idx="82168">
                  <c:v>210.97916666666666</c:v>
                </c:pt>
                <c:pt idx="82169">
                  <c:v>210.98177083333334</c:v>
                </c:pt>
                <c:pt idx="82170">
                  <c:v>210.984375</c:v>
                </c:pt>
                <c:pt idx="82171">
                  <c:v>210.98697916666666</c:v>
                </c:pt>
                <c:pt idx="82172">
                  <c:v>210.98958333333334</c:v>
                </c:pt>
                <c:pt idx="82173">
                  <c:v>210.9921875</c:v>
                </c:pt>
                <c:pt idx="82174">
                  <c:v>210.99479166666666</c:v>
                </c:pt>
                <c:pt idx="82175">
                  <c:v>210.99739583333334</c:v>
                </c:pt>
                <c:pt idx="82176">
                  <c:v>211</c:v>
                </c:pt>
                <c:pt idx="82177">
                  <c:v>211.00260416666666</c:v>
                </c:pt>
                <c:pt idx="82178">
                  <c:v>211.00520833333334</c:v>
                </c:pt>
                <c:pt idx="82179">
                  <c:v>211.0078125</c:v>
                </c:pt>
                <c:pt idx="82180">
                  <c:v>211.01041666666666</c:v>
                </c:pt>
                <c:pt idx="82181">
                  <c:v>211.01302083333334</c:v>
                </c:pt>
                <c:pt idx="82182">
                  <c:v>211.015625</c:v>
                </c:pt>
                <c:pt idx="82183">
                  <c:v>211.01822916666666</c:v>
                </c:pt>
                <c:pt idx="82184">
                  <c:v>211.02083333333334</c:v>
                </c:pt>
                <c:pt idx="82185">
                  <c:v>211.0234375</c:v>
                </c:pt>
                <c:pt idx="82186">
                  <c:v>211.02604166666666</c:v>
                </c:pt>
                <c:pt idx="82187">
                  <c:v>211.02864583333334</c:v>
                </c:pt>
                <c:pt idx="82188">
                  <c:v>211.03125</c:v>
                </c:pt>
                <c:pt idx="82189">
                  <c:v>211.03385416666666</c:v>
                </c:pt>
                <c:pt idx="82190">
                  <c:v>211.03645833333334</c:v>
                </c:pt>
                <c:pt idx="82191">
                  <c:v>211.0390625</c:v>
                </c:pt>
                <c:pt idx="82192">
                  <c:v>211.04166666666666</c:v>
                </c:pt>
                <c:pt idx="82193">
                  <c:v>211.04427083333334</c:v>
                </c:pt>
                <c:pt idx="82194">
                  <c:v>211.046875</c:v>
                </c:pt>
                <c:pt idx="82195">
                  <c:v>211.04947916666666</c:v>
                </c:pt>
                <c:pt idx="82196">
                  <c:v>211.05208333333334</c:v>
                </c:pt>
                <c:pt idx="82197">
                  <c:v>211.0546875</c:v>
                </c:pt>
                <c:pt idx="82198">
                  <c:v>211.05729166666666</c:v>
                </c:pt>
                <c:pt idx="82199">
                  <c:v>211.05989583333334</c:v>
                </c:pt>
                <c:pt idx="82200">
                  <c:v>211.0625</c:v>
                </c:pt>
                <c:pt idx="82201">
                  <c:v>211.06510416666666</c:v>
                </c:pt>
                <c:pt idx="82202">
                  <c:v>211.06770833333334</c:v>
                </c:pt>
                <c:pt idx="82203">
                  <c:v>211.0703125</c:v>
                </c:pt>
                <c:pt idx="82204">
                  <c:v>211.07291666666666</c:v>
                </c:pt>
                <c:pt idx="82205">
                  <c:v>211.07552083333334</c:v>
                </c:pt>
                <c:pt idx="82206">
                  <c:v>211.078125</c:v>
                </c:pt>
                <c:pt idx="82207">
                  <c:v>211.08072916666666</c:v>
                </c:pt>
                <c:pt idx="82208">
                  <c:v>211.08333333333334</c:v>
                </c:pt>
                <c:pt idx="82209">
                  <c:v>211.0859375</c:v>
                </c:pt>
                <c:pt idx="82210">
                  <c:v>211.08854166666666</c:v>
                </c:pt>
                <c:pt idx="82211">
                  <c:v>211.09114583333334</c:v>
                </c:pt>
                <c:pt idx="82212">
                  <c:v>211.09375</c:v>
                </c:pt>
                <c:pt idx="82213">
                  <c:v>211.09635416666666</c:v>
                </c:pt>
                <c:pt idx="82214">
                  <c:v>211.09895833333334</c:v>
                </c:pt>
                <c:pt idx="82215">
                  <c:v>211.1015625</c:v>
                </c:pt>
                <c:pt idx="82216">
                  <c:v>211.10416666666666</c:v>
                </c:pt>
                <c:pt idx="82217">
                  <c:v>211.10677083333334</c:v>
                </c:pt>
                <c:pt idx="82218">
                  <c:v>211.109375</c:v>
                </c:pt>
                <c:pt idx="82219">
                  <c:v>211.11197916666666</c:v>
                </c:pt>
                <c:pt idx="82220">
                  <c:v>211.11458333333334</c:v>
                </c:pt>
                <c:pt idx="82221">
                  <c:v>211.1171875</c:v>
                </c:pt>
                <c:pt idx="82222">
                  <c:v>211.11979166666666</c:v>
                </c:pt>
                <c:pt idx="82223">
                  <c:v>211.12239583333334</c:v>
                </c:pt>
                <c:pt idx="82224">
                  <c:v>211.125</c:v>
                </c:pt>
                <c:pt idx="82225">
                  <c:v>211.12760416666666</c:v>
                </c:pt>
                <c:pt idx="82226">
                  <c:v>211.13020833333334</c:v>
                </c:pt>
                <c:pt idx="82227">
                  <c:v>211.1328125</c:v>
                </c:pt>
                <c:pt idx="82228">
                  <c:v>211.13541666666666</c:v>
                </c:pt>
                <c:pt idx="82229">
                  <c:v>211.13802083333334</c:v>
                </c:pt>
                <c:pt idx="82230">
                  <c:v>211.140625</c:v>
                </c:pt>
                <c:pt idx="82231">
                  <c:v>211.14322916666666</c:v>
                </c:pt>
                <c:pt idx="82232">
                  <c:v>211.14583333333334</c:v>
                </c:pt>
                <c:pt idx="82233">
                  <c:v>211.1484375</c:v>
                </c:pt>
                <c:pt idx="82234">
                  <c:v>211.15104166666666</c:v>
                </c:pt>
                <c:pt idx="82235">
                  <c:v>211.15364583333334</c:v>
                </c:pt>
                <c:pt idx="82236">
                  <c:v>211.15625</c:v>
                </c:pt>
                <c:pt idx="82237">
                  <c:v>211.15885416666666</c:v>
                </c:pt>
                <c:pt idx="82238">
                  <c:v>211.16145833333334</c:v>
                </c:pt>
                <c:pt idx="82239">
                  <c:v>211.1640625</c:v>
                </c:pt>
                <c:pt idx="82240">
                  <c:v>211.16666666666666</c:v>
                </c:pt>
                <c:pt idx="82241">
                  <c:v>211.16927083333334</c:v>
                </c:pt>
                <c:pt idx="82242">
                  <c:v>211.171875</c:v>
                </c:pt>
                <c:pt idx="82243">
                  <c:v>211.17447916666666</c:v>
                </c:pt>
                <c:pt idx="82244">
                  <c:v>211.17708333333334</c:v>
                </c:pt>
                <c:pt idx="82245">
                  <c:v>211.1796875</c:v>
                </c:pt>
                <c:pt idx="82246">
                  <c:v>211.18229166666666</c:v>
                </c:pt>
                <c:pt idx="82247">
                  <c:v>211.18489583333334</c:v>
                </c:pt>
                <c:pt idx="82248">
                  <c:v>211.1875</c:v>
                </c:pt>
                <c:pt idx="82249">
                  <c:v>211.19010416666666</c:v>
                </c:pt>
                <c:pt idx="82250">
                  <c:v>211.19270833333334</c:v>
                </c:pt>
                <c:pt idx="82251">
                  <c:v>211.1953125</c:v>
                </c:pt>
                <c:pt idx="82252">
                  <c:v>211.19791666666666</c:v>
                </c:pt>
                <c:pt idx="82253">
                  <c:v>211.20052083333334</c:v>
                </c:pt>
                <c:pt idx="82254">
                  <c:v>211.203125</c:v>
                </c:pt>
                <c:pt idx="82255">
                  <c:v>211.20572916666666</c:v>
                </c:pt>
                <c:pt idx="82256">
                  <c:v>211.20833333333334</c:v>
                </c:pt>
                <c:pt idx="82257">
                  <c:v>211.2109375</c:v>
                </c:pt>
                <c:pt idx="82258">
                  <c:v>211.21354166666666</c:v>
                </c:pt>
                <c:pt idx="82259">
                  <c:v>211.21614583333334</c:v>
                </c:pt>
                <c:pt idx="82260">
                  <c:v>211.21875</c:v>
                </c:pt>
                <c:pt idx="82261">
                  <c:v>211.22135416666666</c:v>
                </c:pt>
                <c:pt idx="82262">
                  <c:v>211.22395833333334</c:v>
                </c:pt>
                <c:pt idx="82263">
                  <c:v>211.2265625</c:v>
                </c:pt>
                <c:pt idx="82264">
                  <c:v>211.22916666666666</c:v>
                </c:pt>
                <c:pt idx="82265">
                  <c:v>211.23177083333334</c:v>
                </c:pt>
                <c:pt idx="82266">
                  <c:v>211.234375</c:v>
                </c:pt>
                <c:pt idx="82267">
                  <c:v>211.23697916666666</c:v>
                </c:pt>
                <c:pt idx="82268">
                  <c:v>211.23958333333334</c:v>
                </c:pt>
                <c:pt idx="82269">
                  <c:v>211.2421875</c:v>
                </c:pt>
                <c:pt idx="82270">
                  <c:v>211.24479166666666</c:v>
                </c:pt>
                <c:pt idx="82271">
                  <c:v>211.24739583333334</c:v>
                </c:pt>
                <c:pt idx="82272">
                  <c:v>211.25</c:v>
                </c:pt>
                <c:pt idx="82273">
                  <c:v>211.25260416666666</c:v>
                </c:pt>
                <c:pt idx="82274">
                  <c:v>211.25520833333334</c:v>
                </c:pt>
                <c:pt idx="82275">
                  <c:v>211.2578125</c:v>
                </c:pt>
                <c:pt idx="82276">
                  <c:v>211.26041666666666</c:v>
                </c:pt>
                <c:pt idx="82277">
                  <c:v>211.26302083333334</c:v>
                </c:pt>
                <c:pt idx="82278">
                  <c:v>211.265625</c:v>
                </c:pt>
                <c:pt idx="82279">
                  <c:v>211.26822916666666</c:v>
                </c:pt>
                <c:pt idx="82280">
                  <c:v>211.27083333333334</c:v>
                </c:pt>
                <c:pt idx="82281">
                  <c:v>211.2734375</c:v>
                </c:pt>
                <c:pt idx="82282">
                  <c:v>211.27604166666666</c:v>
                </c:pt>
                <c:pt idx="82283">
                  <c:v>211.27864583333334</c:v>
                </c:pt>
                <c:pt idx="82284">
                  <c:v>211.28125</c:v>
                </c:pt>
                <c:pt idx="82285">
                  <c:v>211.28385416666666</c:v>
                </c:pt>
                <c:pt idx="82286">
                  <c:v>211.28645833333334</c:v>
                </c:pt>
                <c:pt idx="82287">
                  <c:v>211.2890625</c:v>
                </c:pt>
                <c:pt idx="82288">
                  <c:v>211.29166666666666</c:v>
                </c:pt>
                <c:pt idx="82289">
                  <c:v>211.29427083333334</c:v>
                </c:pt>
                <c:pt idx="82290">
                  <c:v>211.296875</c:v>
                </c:pt>
                <c:pt idx="82291">
                  <c:v>211.29947916666666</c:v>
                </c:pt>
                <c:pt idx="82292">
                  <c:v>211.30208333333334</c:v>
                </c:pt>
                <c:pt idx="82293">
                  <c:v>211.3046875</c:v>
                </c:pt>
                <c:pt idx="82294">
                  <c:v>211.30729166666666</c:v>
                </c:pt>
                <c:pt idx="82295">
                  <c:v>211.30989583333334</c:v>
                </c:pt>
                <c:pt idx="82296">
                  <c:v>211.3125</c:v>
                </c:pt>
                <c:pt idx="82297">
                  <c:v>211.31510416666666</c:v>
                </c:pt>
                <c:pt idx="82298">
                  <c:v>211.31770833333334</c:v>
                </c:pt>
                <c:pt idx="82299">
                  <c:v>211.3203125</c:v>
                </c:pt>
                <c:pt idx="82300">
                  <c:v>211.32291666666666</c:v>
                </c:pt>
                <c:pt idx="82301">
                  <c:v>211.32552083333334</c:v>
                </c:pt>
                <c:pt idx="82302">
                  <c:v>211.328125</c:v>
                </c:pt>
                <c:pt idx="82303">
                  <c:v>211.33072916666666</c:v>
                </c:pt>
                <c:pt idx="82304">
                  <c:v>211.33333333333334</c:v>
                </c:pt>
                <c:pt idx="82305">
                  <c:v>211.3359375</c:v>
                </c:pt>
                <c:pt idx="82306">
                  <c:v>211.33854166666666</c:v>
                </c:pt>
                <c:pt idx="82307">
                  <c:v>211.34114583333334</c:v>
                </c:pt>
                <c:pt idx="82308">
                  <c:v>211.34375</c:v>
                </c:pt>
                <c:pt idx="82309">
                  <c:v>211.34635416666666</c:v>
                </c:pt>
                <c:pt idx="82310">
                  <c:v>211.34895833333334</c:v>
                </c:pt>
                <c:pt idx="82311">
                  <c:v>211.3515625</c:v>
                </c:pt>
                <c:pt idx="82312">
                  <c:v>211.35416666666666</c:v>
                </c:pt>
                <c:pt idx="82313">
                  <c:v>211.35677083333334</c:v>
                </c:pt>
                <c:pt idx="82314">
                  <c:v>211.359375</c:v>
                </c:pt>
                <c:pt idx="82315">
                  <c:v>211.36197916666666</c:v>
                </c:pt>
                <c:pt idx="82316">
                  <c:v>211.36458333333334</c:v>
                </c:pt>
                <c:pt idx="82317">
                  <c:v>211.3671875</c:v>
                </c:pt>
                <c:pt idx="82318">
                  <c:v>211.36979166666666</c:v>
                </c:pt>
                <c:pt idx="82319">
                  <c:v>211.37239583333334</c:v>
                </c:pt>
                <c:pt idx="82320">
                  <c:v>211.375</c:v>
                </c:pt>
                <c:pt idx="82321">
                  <c:v>211.37760416666666</c:v>
                </c:pt>
                <c:pt idx="82322">
                  <c:v>211.38020833333334</c:v>
                </c:pt>
                <c:pt idx="82323">
                  <c:v>211.3828125</c:v>
                </c:pt>
                <c:pt idx="82324">
                  <c:v>211.38541666666666</c:v>
                </c:pt>
                <c:pt idx="82325">
                  <c:v>211.38802083333334</c:v>
                </c:pt>
                <c:pt idx="82326">
                  <c:v>211.390625</c:v>
                </c:pt>
                <c:pt idx="82327">
                  <c:v>211.39322916666666</c:v>
                </c:pt>
                <c:pt idx="82328">
                  <c:v>211.39583333333334</c:v>
                </c:pt>
                <c:pt idx="82329">
                  <c:v>211.3984375</c:v>
                </c:pt>
                <c:pt idx="82330">
                  <c:v>211.40104166666666</c:v>
                </c:pt>
                <c:pt idx="82331">
                  <c:v>211.40364583333334</c:v>
                </c:pt>
                <c:pt idx="82332">
                  <c:v>211.40625</c:v>
                </c:pt>
                <c:pt idx="82333">
                  <c:v>211.40885416666666</c:v>
                </c:pt>
                <c:pt idx="82334">
                  <c:v>211.41145833333334</c:v>
                </c:pt>
                <c:pt idx="82335">
                  <c:v>211.4140625</c:v>
                </c:pt>
                <c:pt idx="82336">
                  <c:v>211.41666666666666</c:v>
                </c:pt>
                <c:pt idx="82337">
                  <c:v>211.41927083333334</c:v>
                </c:pt>
                <c:pt idx="82338">
                  <c:v>211.421875</c:v>
                </c:pt>
                <c:pt idx="82339">
                  <c:v>211.42447916666666</c:v>
                </c:pt>
                <c:pt idx="82340">
                  <c:v>211.42708333333334</c:v>
                </c:pt>
                <c:pt idx="82341">
                  <c:v>211.4296875</c:v>
                </c:pt>
                <c:pt idx="82342">
                  <c:v>211.43229166666666</c:v>
                </c:pt>
                <c:pt idx="82343">
                  <c:v>211.43489583333334</c:v>
                </c:pt>
                <c:pt idx="82344">
                  <c:v>211.4375</c:v>
                </c:pt>
                <c:pt idx="82345">
                  <c:v>211.44010416666666</c:v>
                </c:pt>
                <c:pt idx="82346">
                  <c:v>211.44270833333334</c:v>
                </c:pt>
                <c:pt idx="82347">
                  <c:v>211.4453125</c:v>
                </c:pt>
                <c:pt idx="82348">
                  <c:v>211.44791666666666</c:v>
                </c:pt>
                <c:pt idx="82349">
                  <c:v>211.45052083333334</c:v>
                </c:pt>
                <c:pt idx="82350">
                  <c:v>211.453125</c:v>
                </c:pt>
                <c:pt idx="82351">
                  <c:v>211.45572916666666</c:v>
                </c:pt>
                <c:pt idx="82352">
                  <c:v>211.45833333333334</c:v>
                </c:pt>
                <c:pt idx="82353">
                  <c:v>211.4609375</c:v>
                </c:pt>
                <c:pt idx="82354">
                  <c:v>211.46354166666666</c:v>
                </c:pt>
                <c:pt idx="82355">
                  <c:v>211.46614583333334</c:v>
                </c:pt>
                <c:pt idx="82356">
                  <c:v>211.46875</c:v>
                </c:pt>
                <c:pt idx="82357">
                  <c:v>211.47135416666666</c:v>
                </c:pt>
                <c:pt idx="82358">
                  <c:v>211.47395833333334</c:v>
                </c:pt>
                <c:pt idx="82359">
                  <c:v>211.4765625</c:v>
                </c:pt>
                <c:pt idx="82360">
                  <c:v>211.47916666666666</c:v>
                </c:pt>
                <c:pt idx="82361">
                  <c:v>211.48177083333334</c:v>
                </c:pt>
                <c:pt idx="82362">
                  <c:v>211.484375</c:v>
                </c:pt>
                <c:pt idx="82363">
                  <c:v>211.48697916666666</c:v>
                </c:pt>
                <c:pt idx="82364">
                  <c:v>211.48958333333334</c:v>
                </c:pt>
                <c:pt idx="82365">
                  <c:v>211.4921875</c:v>
                </c:pt>
                <c:pt idx="82366">
                  <c:v>211.49479166666666</c:v>
                </c:pt>
                <c:pt idx="82367">
                  <c:v>211.49739583333334</c:v>
                </c:pt>
                <c:pt idx="82368">
                  <c:v>211.5</c:v>
                </c:pt>
                <c:pt idx="82369">
                  <c:v>211.50260416666666</c:v>
                </c:pt>
                <c:pt idx="82370">
                  <c:v>211.50520833333334</c:v>
                </c:pt>
                <c:pt idx="82371">
                  <c:v>211.5078125</c:v>
                </c:pt>
                <c:pt idx="82372">
                  <c:v>211.51041666666666</c:v>
                </c:pt>
                <c:pt idx="82373">
                  <c:v>211.51302083333334</c:v>
                </c:pt>
                <c:pt idx="82374">
                  <c:v>211.515625</c:v>
                </c:pt>
                <c:pt idx="82375">
                  <c:v>211.51822916666666</c:v>
                </c:pt>
                <c:pt idx="82376">
                  <c:v>211.52083333333334</c:v>
                </c:pt>
                <c:pt idx="82377">
                  <c:v>211.5234375</c:v>
                </c:pt>
                <c:pt idx="82378">
                  <c:v>211.52604166666666</c:v>
                </c:pt>
                <c:pt idx="82379">
                  <c:v>211.52864583333334</c:v>
                </c:pt>
                <c:pt idx="82380">
                  <c:v>211.53125</c:v>
                </c:pt>
                <c:pt idx="82381">
                  <c:v>211.53385416666666</c:v>
                </c:pt>
                <c:pt idx="82382">
                  <c:v>211.53645833333334</c:v>
                </c:pt>
                <c:pt idx="82383">
                  <c:v>211.5390625</c:v>
                </c:pt>
                <c:pt idx="82384">
                  <c:v>211.54166666666666</c:v>
                </c:pt>
                <c:pt idx="82385">
                  <c:v>211.54427083333334</c:v>
                </c:pt>
                <c:pt idx="82386">
                  <c:v>211.546875</c:v>
                </c:pt>
                <c:pt idx="82387">
                  <c:v>211.54947916666666</c:v>
                </c:pt>
                <c:pt idx="82388">
                  <c:v>211.55208333333334</c:v>
                </c:pt>
                <c:pt idx="82389">
                  <c:v>211.5546875</c:v>
                </c:pt>
                <c:pt idx="82390">
                  <c:v>211.55729166666666</c:v>
                </c:pt>
                <c:pt idx="82391">
                  <c:v>211.55989583333334</c:v>
                </c:pt>
                <c:pt idx="82392">
                  <c:v>211.5625</c:v>
                </c:pt>
                <c:pt idx="82393">
                  <c:v>211.56510416666666</c:v>
                </c:pt>
                <c:pt idx="82394">
                  <c:v>211.56770833333334</c:v>
                </c:pt>
                <c:pt idx="82395">
                  <c:v>211.5703125</c:v>
                </c:pt>
                <c:pt idx="82396">
                  <c:v>211.57291666666666</c:v>
                </c:pt>
                <c:pt idx="82397">
                  <c:v>211.57552083333334</c:v>
                </c:pt>
                <c:pt idx="82398">
                  <c:v>211.578125</c:v>
                </c:pt>
                <c:pt idx="82399">
                  <c:v>211.58072916666666</c:v>
                </c:pt>
                <c:pt idx="82400">
                  <c:v>211.58333333333334</c:v>
                </c:pt>
                <c:pt idx="82401">
                  <c:v>211.5859375</c:v>
                </c:pt>
                <c:pt idx="82402">
                  <c:v>211.58854166666666</c:v>
                </c:pt>
                <c:pt idx="82403">
                  <c:v>211.59114583333334</c:v>
                </c:pt>
                <c:pt idx="82404">
                  <c:v>211.59375</c:v>
                </c:pt>
                <c:pt idx="82405">
                  <c:v>211.59635416666666</c:v>
                </c:pt>
                <c:pt idx="82406">
                  <c:v>211.59895833333334</c:v>
                </c:pt>
                <c:pt idx="82407">
                  <c:v>211.6015625</c:v>
                </c:pt>
                <c:pt idx="82408">
                  <c:v>211.60416666666666</c:v>
                </c:pt>
                <c:pt idx="82409">
                  <c:v>211.60677083333334</c:v>
                </c:pt>
                <c:pt idx="82410">
                  <c:v>211.609375</c:v>
                </c:pt>
                <c:pt idx="82411">
                  <c:v>211.61197916666666</c:v>
                </c:pt>
                <c:pt idx="82412">
                  <c:v>211.61458333333334</c:v>
                </c:pt>
                <c:pt idx="82413">
                  <c:v>211.6171875</c:v>
                </c:pt>
                <c:pt idx="82414">
                  <c:v>211.61979166666666</c:v>
                </c:pt>
                <c:pt idx="82415">
                  <c:v>211.62239583333334</c:v>
                </c:pt>
                <c:pt idx="82416">
                  <c:v>211.625</c:v>
                </c:pt>
                <c:pt idx="82417">
                  <c:v>211.62760416666666</c:v>
                </c:pt>
                <c:pt idx="82418">
                  <c:v>211.63020833333334</c:v>
                </c:pt>
                <c:pt idx="82419">
                  <c:v>211.6328125</c:v>
                </c:pt>
                <c:pt idx="82420">
                  <c:v>211.63541666666666</c:v>
                </c:pt>
                <c:pt idx="82421">
                  <c:v>211.63802083333334</c:v>
                </c:pt>
                <c:pt idx="82422">
                  <c:v>211.640625</c:v>
                </c:pt>
                <c:pt idx="82423">
                  <c:v>211.64322916666666</c:v>
                </c:pt>
                <c:pt idx="82424">
                  <c:v>211.64583333333334</c:v>
                </c:pt>
                <c:pt idx="82425">
                  <c:v>211.6484375</c:v>
                </c:pt>
                <c:pt idx="82426">
                  <c:v>211.65104166666666</c:v>
                </c:pt>
                <c:pt idx="82427">
                  <c:v>211.65364583333334</c:v>
                </c:pt>
                <c:pt idx="82428">
                  <c:v>211.65625</c:v>
                </c:pt>
                <c:pt idx="82429">
                  <c:v>211.65885416666666</c:v>
                </c:pt>
                <c:pt idx="82430">
                  <c:v>211.66145833333334</c:v>
                </c:pt>
                <c:pt idx="82431">
                  <c:v>211.6640625</c:v>
                </c:pt>
                <c:pt idx="82432">
                  <c:v>211.66666666666666</c:v>
                </c:pt>
                <c:pt idx="82433">
                  <c:v>211.66927083333334</c:v>
                </c:pt>
                <c:pt idx="82434">
                  <c:v>211.671875</c:v>
                </c:pt>
                <c:pt idx="82435">
                  <c:v>211.67447916666666</c:v>
                </c:pt>
                <c:pt idx="82436">
                  <c:v>211.67708333333334</c:v>
                </c:pt>
                <c:pt idx="82437">
                  <c:v>211.6796875</c:v>
                </c:pt>
                <c:pt idx="82438">
                  <c:v>211.68229166666666</c:v>
                </c:pt>
                <c:pt idx="82439">
                  <c:v>211.68489583333334</c:v>
                </c:pt>
                <c:pt idx="82440">
                  <c:v>211.6875</c:v>
                </c:pt>
                <c:pt idx="82441">
                  <c:v>211.69010416666666</c:v>
                </c:pt>
                <c:pt idx="82442">
                  <c:v>211.69270833333334</c:v>
                </c:pt>
                <c:pt idx="82443">
                  <c:v>211.6953125</c:v>
                </c:pt>
                <c:pt idx="82444">
                  <c:v>211.69791666666666</c:v>
                </c:pt>
                <c:pt idx="82445">
                  <c:v>211.70052083333334</c:v>
                </c:pt>
                <c:pt idx="82446">
                  <c:v>211.703125</c:v>
                </c:pt>
                <c:pt idx="82447">
                  <c:v>211.70572916666666</c:v>
                </c:pt>
                <c:pt idx="82448">
                  <c:v>211.70833333333334</c:v>
                </c:pt>
                <c:pt idx="82449">
                  <c:v>211.7109375</c:v>
                </c:pt>
                <c:pt idx="82450">
                  <c:v>211.71354166666666</c:v>
                </c:pt>
                <c:pt idx="82451">
                  <c:v>211.71614583333334</c:v>
                </c:pt>
                <c:pt idx="82452">
                  <c:v>211.71875</c:v>
                </c:pt>
                <c:pt idx="82453">
                  <c:v>211.72135416666666</c:v>
                </c:pt>
                <c:pt idx="82454">
                  <c:v>211.72395833333334</c:v>
                </c:pt>
                <c:pt idx="82455">
                  <c:v>211.7265625</c:v>
                </c:pt>
                <c:pt idx="82456">
                  <c:v>211.72916666666666</c:v>
                </c:pt>
                <c:pt idx="82457">
                  <c:v>211.73177083333334</c:v>
                </c:pt>
                <c:pt idx="82458">
                  <c:v>211.734375</c:v>
                </c:pt>
                <c:pt idx="82459">
                  <c:v>211.73697916666666</c:v>
                </c:pt>
                <c:pt idx="82460">
                  <c:v>211.73958333333334</c:v>
                </c:pt>
                <c:pt idx="82461">
                  <c:v>211.7421875</c:v>
                </c:pt>
                <c:pt idx="82462">
                  <c:v>211.74479166666666</c:v>
                </c:pt>
                <c:pt idx="82463">
                  <c:v>211.74739583333334</c:v>
                </c:pt>
                <c:pt idx="82464">
                  <c:v>211.75</c:v>
                </c:pt>
                <c:pt idx="82465">
                  <c:v>211.75260416666666</c:v>
                </c:pt>
                <c:pt idx="82466">
                  <c:v>211.75520833333334</c:v>
                </c:pt>
                <c:pt idx="82467">
                  <c:v>211.7578125</c:v>
                </c:pt>
                <c:pt idx="82468">
                  <c:v>211.76041666666666</c:v>
                </c:pt>
                <c:pt idx="82469">
                  <c:v>211.76302083333334</c:v>
                </c:pt>
                <c:pt idx="82470">
                  <c:v>211.765625</c:v>
                </c:pt>
                <c:pt idx="82471">
                  <c:v>211.76822916666666</c:v>
                </c:pt>
                <c:pt idx="82472">
                  <c:v>211.77083333333334</c:v>
                </c:pt>
                <c:pt idx="82473">
                  <c:v>211.7734375</c:v>
                </c:pt>
                <c:pt idx="82474">
                  <c:v>211.77604166666666</c:v>
                </c:pt>
                <c:pt idx="82475">
                  <c:v>211.77864583333334</c:v>
                </c:pt>
                <c:pt idx="82476">
                  <c:v>211.78125</c:v>
                </c:pt>
                <c:pt idx="82477">
                  <c:v>211.78385416666666</c:v>
                </c:pt>
                <c:pt idx="82478">
                  <c:v>211.78645833333334</c:v>
                </c:pt>
                <c:pt idx="82479">
                  <c:v>211.7890625</c:v>
                </c:pt>
                <c:pt idx="82480">
                  <c:v>211.79166666666666</c:v>
                </c:pt>
                <c:pt idx="82481">
                  <c:v>211.79427083333334</c:v>
                </c:pt>
                <c:pt idx="82482">
                  <c:v>211.796875</c:v>
                </c:pt>
                <c:pt idx="82483">
                  <c:v>211.79947916666666</c:v>
                </c:pt>
                <c:pt idx="82484">
                  <c:v>211.80208333333334</c:v>
                </c:pt>
                <c:pt idx="82485">
                  <c:v>211.8046875</c:v>
                </c:pt>
                <c:pt idx="82486">
                  <c:v>211.80729166666666</c:v>
                </c:pt>
                <c:pt idx="82487">
                  <c:v>211.80989583333334</c:v>
                </c:pt>
                <c:pt idx="82488">
                  <c:v>211.8125</c:v>
                </c:pt>
                <c:pt idx="82489">
                  <c:v>211.81510416666666</c:v>
                </c:pt>
                <c:pt idx="82490">
                  <c:v>211.81770833333334</c:v>
                </c:pt>
                <c:pt idx="82491">
                  <c:v>211.8203125</c:v>
                </c:pt>
                <c:pt idx="82492">
                  <c:v>211.82291666666666</c:v>
                </c:pt>
                <c:pt idx="82493">
                  <c:v>211.82552083333334</c:v>
                </c:pt>
                <c:pt idx="82494">
                  <c:v>211.828125</c:v>
                </c:pt>
                <c:pt idx="82495">
                  <c:v>211.83072916666666</c:v>
                </c:pt>
                <c:pt idx="82496">
                  <c:v>211.83333333333334</c:v>
                </c:pt>
                <c:pt idx="82497">
                  <c:v>211.8359375</c:v>
                </c:pt>
                <c:pt idx="82498">
                  <c:v>211.83854166666666</c:v>
                </c:pt>
                <c:pt idx="82499">
                  <c:v>211.84114583333334</c:v>
                </c:pt>
                <c:pt idx="82500">
                  <c:v>211.84375</c:v>
                </c:pt>
                <c:pt idx="82501">
                  <c:v>211.84635416666666</c:v>
                </c:pt>
                <c:pt idx="82502">
                  <c:v>211.84895833333334</c:v>
                </c:pt>
                <c:pt idx="82503">
                  <c:v>211.8515625</c:v>
                </c:pt>
                <c:pt idx="82504">
                  <c:v>211.85416666666666</c:v>
                </c:pt>
                <c:pt idx="82505">
                  <c:v>211.85677083333334</c:v>
                </c:pt>
                <c:pt idx="82506">
                  <c:v>211.859375</c:v>
                </c:pt>
                <c:pt idx="82507">
                  <c:v>211.86197916666666</c:v>
                </c:pt>
                <c:pt idx="82508">
                  <c:v>211.86458333333334</c:v>
                </c:pt>
                <c:pt idx="82509">
                  <c:v>211.8671875</c:v>
                </c:pt>
                <c:pt idx="82510">
                  <c:v>211.86979166666666</c:v>
                </c:pt>
                <c:pt idx="82511">
                  <c:v>211.87239583333334</c:v>
                </c:pt>
                <c:pt idx="82512">
                  <c:v>211.875</c:v>
                </c:pt>
                <c:pt idx="82513">
                  <c:v>211.87760416666666</c:v>
                </c:pt>
                <c:pt idx="82514">
                  <c:v>211.88020833333334</c:v>
                </c:pt>
                <c:pt idx="82515">
                  <c:v>211.8828125</c:v>
                </c:pt>
                <c:pt idx="82516">
                  <c:v>211.88541666666666</c:v>
                </c:pt>
                <c:pt idx="82517">
                  <c:v>211.88802083333334</c:v>
                </c:pt>
                <c:pt idx="82518">
                  <c:v>211.890625</c:v>
                </c:pt>
                <c:pt idx="82519">
                  <c:v>211.89322916666666</c:v>
                </c:pt>
                <c:pt idx="82520">
                  <c:v>211.89583333333334</c:v>
                </c:pt>
                <c:pt idx="82521">
                  <c:v>211.8984375</c:v>
                </c:pt>
                <c:pt idx="82522">
                  <c:v>211.90104166666666</c:v>
                </c:pt>
                <c:pt idx="82523">
                  <c:v>211.90364583333334</c:v>
                </c:pt>
                <c:pt idx="82524">
                  <c:v>211.90625</c:v>
                </c:pt>
                <c:pt idx="82525">
                  <c:v>211.90885416666666</c:v>
                </c:pt>
                <c:pt idx="82526">
                  <c:v>211.91145833333334</c:v>
                </c:pt>
                <c:pt idx="82527">
                  <c:v>211.9140625</c:v>
                </c:pt>
                <c:pt idx="82528">
                  <c:v>211.91666666666666</c:v>
                </c:pt>
                <c:pt idx="82529">
                  <c:v>211.91927083333334</c:v>
                </c:pt>
                <c:pt idx="82530">
                  <c:v>211.921875</c:v>
                </c:pt>
                <c:pt idx="82531">
                  <c:v>211.92447916666666</c:v>
                </c:pt>
                <c:pt idx="82532">
                  <c:v>211.92708333333334</c:v>
                </c:pt>
                <c:pt idx="82533">
                  <c:v>211.9296875</c:v>
                </c:pt>
                <c:pt idx="82534">
                  <c:v>211.93229166666666</c:v>
                </c:pt>
                <c:pt idx="82535">
                  <c:v>211.93489583333334</c:v>
                </c:pt>
                <c:pt idx="82536">
                  <c:v>211.9375</c:v>
                </c:pt>
                <c:pt idx="82537">
                  <c:v>211.94010416666666</c:v>
                </c:pt>
                <c:pt idx="82538">
                  <c:v>211.94270833333334</c:v>
                </c:pt>
                <c:pt idx="82539">
                  <c:v>211.9453125</c:v>
                </c:pt>
                <c:pt idx="82540">
                  <c:v>211.94791666666666</c:v>
                </c:pt>
                <c:pt idx="82541">
                  <c:v>211.95052083333334</c:v>
                </c:pt>
                <c:pt idx="82542">
                  <c:v>211.953125</c:v>
                </c:pt>
                <c:pt idx="82543">
                  <c:v>211.95572916666666</c:v>
                </c:pt>
                <c:pt idx="82544">
                  <c:v>211.95833333333334</c:v>
                </c:pt>
                <c:pt idx="82545">
                  <c:v>211.9609375</c:v>
                </c:pt>
                <c:pt idx="82546">
                  <c:v>211.96354166666666</c:v>
                </c:pt>
                <c:pt idx="82547">
                  <c:v>211.96614583333334</c:v>
                </c:pt>
                <c:pt idx="82548">
                  <c:v>211.96875</c:v>
                </c:pt>
                <c:pt idx="82549">
                  <c:v>211.97135416666666</c:v>
                </c:pt>
                <c:pt idx="82550">
                  <c:v>211.97395833333334</c:v>
                </c:pt>
                <c:pt idx="82551">
                  <c:v>211.9765625</c:v>
                </c:pt>
                <c:pt idx="82552">
                  <c:v>211.97916666666666</c:v>
                </c:pt>
                <c:pt idx="82553">
                  <c:v>211.98177083333334</c:v>
                </c:pt>
                <c:pt idx="82554">
                  <c:v>211.984375</c:v>
                </c:pt>
                <c:pt idx="82555">
                  <c:v>211.98697916666666</c:v>
                </c:pt>
                <c:pt idx="82556">
                  <c:v>211.98958333333334</c:v>
                </c:pt>
                <c:pt idx="82557">
                  <c:v>211.9921875</c:v>
                </c:pt>
                <c:pt idx="82558">
                  <c:v>211.99479166666666</c:v>
                </c:pt>
                <c:pt idx="82559">
                  <c:v>211.99739583333334</c:v>
                </c:pt>
                <c:pt idx="82560">
                  <c:v>212</c:v>
                </c:pt>
                <c:pt idx="82561">
                  <c:v>212.00260416666666</c:v>
                </c:pt>
                <c:pt idx="82562">
                  <c:v>212.00520833333334</c:v>
                </c:pt>
                <c:pt idx="82563">
                  <c:v>212.0078125</c:v>
                </c:pt>
                <c:pt idx="82564">
                  <c:v>212.01041666666666</c:v>
                </c:pt>
                <c:pt idx="82565">
                  <c:v>212.01302083333334</c:v>
                </c:pt>
                <c:pt idx="82566">
                  <c:v>212.015625</c:v>
                </c:pt>
                <c:pt idx="82567">
                  <c:v>212.01822916666666</c:v>
                </c:pt>
                <c:pt idx="82568">
                  <c:v>212.02083333333334</c:v>
                </c:pt>
                <c:pt idx="82569">
                  <c:v>212.0234375</c:v>
                </c:pt>
                <c:pt idx="82570">
                  <c:v>212.02604166666666</c:v>
                </c:pt>
                <c:pt idx="82571">
                  <c:v>212.02864583333334</c:v>
                </c:pt>
                <c:pt idx="82572">
                  <c:v>212.03125</c:v>
                </c:pt>
                <c:pt idx="82573">
                  <c:v>212.03385416666666</c:v>
                </c:pt>
                <c:pt idx="82574">
                  <c:v>212.03645833333334</c:v>
                </c:pt>
                <c:pt idx="82575">
                  <c:v>212.0390625</c:v>
                </c:pt>
                <c:pt idx="82576">
                  <c:v>212.04166666666666</c:v>
                </c:pt>
                <c:pt idx="82577">
                  <c:v>212.04427083333334</c:v>
                </c:pt>
                <c:pt idx="82578">
                  <c:v>212.046875</c:v>
                </c:pt>
                <c:pt idx="82579">
                  <c:v>212.04947916666666</c:v>
                </c:pt>
                <c:pt idx="82580">
                  <c:v>212.05208333333334</c:v>
                </c:pt>
                <c:pt idx="82581">
                  <c:v>212.0546875</c:v>
                </c:pt>
                <c:pt idx="82582">
                  <c:v>212.05729166666666</c:v>
                </c:pt>
                <c:pt idx="82583">
                  <c:v>212.05989583333334</c:v>
                </c:pt>
                <c:pt idx="82584">
                  <c:v>212.0625</c:v>
                </c:pt>
                <c:pt idx="82585">
                  <c:v>212.06510416666666</c:v>
                </c:pt>
                <c:pt idx="82586">
                  <c:v>212.06770833333334</c:v>
                </c:pt>
                <c:pt idx="82587">
                  <c:v>212.0703125</c:v>
                </c:pt>
                <c:pt idx="82588">
                  <c:v>212.07291666666666</c:v>
                </c:pt>
                <c:pt idx="82589">
                  <c:v>212.07552083333334</c:v>
                </c:pt>
                <c:pt idx="82590">
                  <c:v>212.078125</c:v>
                </c:pt>
                <c:pt idx="82591">
                  <c:v>212.08072916666666</c:v>
                </c:pt>
                <c:pt idx="82592">
                  <c:v>212.08333333333334</c:v>
                </c:pt>
                <c:pt idx="82593">
                  <c:v>212.0859375</c:v>
                </c:pt>
                <c:pt idx="82594">
                  <c:v>212.08854166666666</c:v>
                </c:pt>
                <c:pt idx="82595">
                  <c:v>212.09114583333334</c:v>
                </c:pt>
                <c:pt idx="82596">
                  <c:v>212.09375</c:v>
                </c:pt>
                <c:pt idx="82597">
                  <c:v>212.09635416666666</c:v>
                </c:pt>
                <c:pt idx="82598">
                  <c:v>212.09895833333334</c:v>
                </c:pt>
                <c:pt idx="82599">
                  <c:v>212.1015625</c:v>
                </c:pt>
                <c:pt idx="82600">
                  <c:v>212.10416666666666</c:v>
                </c:pt>
                <c:pt idx="82601">
                  <c:v>212.10677083333334</c:v>
                </c:pt>
                <c:pt idx="82602">
                  <c:v>212.109375</c:v>
                </c:pt>
                <c:pt idx="82603">
                  <c:v>212.11197916666666</c:v>
                </c:pt>
                <c:pt idx="82604">
                  <c:v>212.11458333333334</c:v>
                </c:pt>
                <c:pt idx="82605">
                  <c:v>212.1171875</c:v>
                </c:pt>
                <c:pt idx="82606">
                  <c:v>212.11979166666666</c:v>
                </c:pt>
                <c:pt idx="82607">
                  <c:v>212.12239583333334</c:v>
                </c:pt>
                <c:pt idx="82608">
                  <c:v>212.125</c:v>
                </c:pt>
                <c:pt idx="82609">
                  <c:v>212.12760416666666</c:v>
                </c:pt>
                <c:pt idx="82610">
                  <c:v>212.13020833333334</c:v>
                </c:pt>
                <c:pt idx="82611">
                  <c:v>212.1328125</c:v>
                </c:pt>
                <c:pt idx="82612">
                  <c:v>212.13541666666666</c:v>
                </c:pt>
                <c:pt idx="82613">
                  <c:v>212.13802083333334</c:v>
                </c:pt>
                <c:pt idx="82614">
                  <c:v>212.140625</c:v>
                </c:pt>
                <c:pt idx="82615">
                  <c:v>212.14322916666666</c:v>
                </c:pt>
                <c:pt idx="82616">
                  <c:v>212.14583333333334</c:v>
                </c:pt>
                <c:pt idx="82617">
                  <c:v>212.1484375</c:v>
                </c:pt>
                <c:pt idx="82618">
                  <c:v>212.15104166666666</c:v>
                </c:pt>
                <c:pt idx="82619">
                  <c:v>212.15364583333334</c:v>
                </c:pt>
                <c:pt idx="82620">
                  <c:v>212.15625</c:v>
                </c:pt>
                <c:pt idx="82621">
                  <c:v>212.15885416666666</c:v>
                </c:pt>
                <c:pt idx="82622">
                  <c:v>212.16145833333334</c:v>
                </c:pt>
                <c:pt idx="82623">
                  <c:v>212.1640625</c:v>
                </c:pt>
                <c:pt idx="82624">
                  <c:v>212.16666666666666</c:v>
                </c:pt>
                <c:pt idx="82625">
                  <c:v>212.16927083333334</c:v>
                </c:pt>
                <c:pt idx="82626">
                  <c:v>212.171875</c:v>
                </c:pt>
                <c:pt idx="82627">
                  <c:v>212.17447916666666</c:v>
                </c:pt>
                <c:pt idx="82628">
                  <c:v>212.17708333333334</c:v>
                </c:pt>
                <c:pt idx="82629">
                  <c:v>212.1796875</c:v>
                </c:pt>
                <c:pt idx="82630">
                  <c:v>212.18229166666666</c:v>
                </c:pt>
                <c:pt idx="82631">
                  <c:v>212.18489583333334</c:v>
                </c:pt>
                <c:pt idx="82632">
                  <c:v>212.1875</c:v>
                </c:pt>
                <c:pt idx="82633">
                  <c:v>212.19010416666666</c:v>
                </c:pt>
                <c:pt idx="82634">
                  <c:v>212.19270833333334</c:v>
                </c:pt>
                <c:pt idx="82635">
                  <c:v>212.1953125</c:v>
                </c:pt>
                <c:pt idx="82636">
                  <c:v>212.19791666666666</c:v>
                </c:pt>
                <c:pt idx="82637">
                  <c:v>212.20052083333334</c:v>
                </c:pt>
                <c:pt idx="82638">
                  <c:v>212.203125</c:v>
                </c:pt>
                <c:pt idx="82639">
                  <c:v>212.20572916666666</c:v>
                </c:pt>
                <c:pt idx="82640">
                  <c:v>212.20833333333334</c:v>
                </c:pt>
                <c:pt idx="82641">
                  <c:v>212.2109375</c:v>
                </c:pt>
                <c:pt idx="82642">
                  <c:v>212.21354166666666</c:v>
                </c:pt>
                <c:pt idx="82643">
                  <c:v>212.21614583333334</c:v>
                </c:pt>
                <c:pt idx="82644">
                  <c:v>212.21875</c:v>
                </c:pt>
                <c:pt idx="82645">
                  <c:v>212.22135416666666</c:v>
                </c:pt>
                <c:pt idx="82646">
                  <c:v>212.22395833333334</c:v>
                </c:pt>
                <c:pt idx="82647">
                  <c:v>212.2265625</c:v>
                </c:pt>
                <c:pt idx="82648">
                  <c:v>212.22916666666666</c:v>
                </c:pt>
                <c:pt idx="82649">
                  <c:v>212.23177083333334</c:v>
                </c:pt>
                <c:pt idx="82650">
                  <c:v>212.234375</c:v>
                </c:pt>
                <c:pt idx="82651">
                  <c:v>212.23697916666666</c:v>
                </c:pt>
                <c:pt idx="82652">
                  <c:v>212.23958333333334</c:v>
                </c:pt>
                <c:pt idx="82653">
                  <c:v>212.2421875</c:v>
                </c:pt>
                <c:pt idx="82654">
                  <c:v>212.24479166666666</c:v>
                </c:pt>
                <c:pt idx="82655">
                  <c:v>212.24739583333334</c:v>
                </c:pt>
                <c:pt idx="82656">
                  <c:v>212.25</c:v>
                </c:pt>
                <c:pt idx="82657">
                  <c:v>212.25260416666666</c:v>
                </c:pt>
                <c:pt idx="82658">
                  <c:v>212.25520833333334</c:v>
                </c:pt>
                <c:pt idx="82659">
                  <c:v>212.2578125</c:v>
                </c:pt>
                <c:pt idx="82660">
                  <c:v>212.26041666666666</c:v>
                </c:pt>
                <c:pt idx="82661">
                  <c:v>212.26302083333334</c:v>
                </c:pt>
                <c:pt idx="82662">
                  <c:v>212.265625</c:v>
                </c:pt>
                <c:pt idx="82663">
                  <c:v>212.26822916666666</c:v>
                </c:pt>
                <c:pt idx="82664">
                  <c:v>212.27083333333334</c:v>
                </c:pt>
                <c:pt idx="82665">
                  <c:v>212.2734375</c:v>
                </c:pt>
                <c:pt idx="82666">
                  <c:v>212.27604166666666</c:v>
                </c:pt>
                <c:pt idx="82667">
                  <c:v>212.27864583333334</c:v>
                </c:pt>
                <c:pt idx="82668">
                  <c:v>212.28125</c:v>
                </c:pt>
                <c:pt idx="82669">
                  <c:v>212.28385416666666</c:v>
                </c:pt>
                <c:pt idx="82670">
                  <c:v>212.28645833333334</c:v>
                </c:pt>
                <c:pt idx="82671">
                  <c:v>212.2890625</c:v>
                </c:pt>
                <c:pt idx="82672">
                  <c:v>212.29166666666666</c:v>
                </c:pt>
                <c:pt idx="82673">
                  <c:v>212.29427083333334</c:v>
                </c:pt>
                <c:pt idx="82674">
                  <c:v>212.296875</c:v>
                </c:pt>
                <c:pt idx="82675">
                  <c:v>212.29947916666666</c:v>
                </c:pt>
                <c:pt idx="82676">
                  <c:v>212.30208333333334</c:v>
                </c:pt>
                <c:pt idx="82677">
                  <c:v>212.3046875</c:v>
                </c:pt>
                <c:pt idx="82678">
                  <c:v>212.30729166666666</c:v>
                </c:pt>
                <c:pt idx="82679">
                  <c:v>212.30989583333334</c:v>
                </c:pt>
                <c:pt idx="82680">
                  <c:v>212.3125</c:v>
                </c:pt>
                <c:pt idx="82681">
                  <c:v>212.31510416666666</c:v>
                </c:pt>
                <c:pt idx="82682">
                  <c:v>212.31770833333334</c:v>
                </c:pt>
                <c:pt idx="82683">
                  <c:v>212.3203125</c:v>
                </c:pt>
                <c:pt idx="82684">
                  <c:v>212.32291666666666</c:v>
                </c:pt>
                <c:pt idx="82685">
                  <c:v>212.32552083333334</c:v>
                </c:pt>
                <c:pt idx="82686">
                  <c:v>212.328125</c:v>
                </c:pt>
                <c:pt idx="82687">
                  <c:v>212.33072916666666</c:v>
                </c:pt>
                <c:pt idx="82688">
                  <c:v>212.33333333333334</c:v>
                </c:pt>
                <c:pt idx="82689">
                  <c:v>212.3359375</c:v>
                </c:pt>
                <c:pt idx="82690">
                  <c:v>212.33854166666666</c:v>
                </c:pt>
                <c:pt idx="82691">
                  <c:v>212.34114583333334</c:v>
                </c:pt>
                <c:pt idx="82692">
                  <c:v>212.34375</c:v>
                </c:pt>
                <c:pt idx="82693">
                  <c:v>212.34635416666666</c:v>
                </c:pt>
                <c:pt idx="82694">
                  <c:v>212.34895833333334</c:v>
                </c:pt>
                <c:pt idx="82695">
                  <c:v>212.3515625</c:v>
                </c:pt>
                <c:pt idx="82696">
                  <c:v>212.35416666666666</c:v>
                </c:pt>
                <c:pt idx="82697">
                  <c:v>212.35677083333334</c:v>
                </c:pt>
                <c:pt idx="82698">
                  <c:v>212.359375</c:v>
                </c:pt>
                <c:pt idx="82699">
                  <c:v>212.36197916666666</c:v>
                </c:pt>
                <c:pt idx="82700">
                  <c:v>212.36458333333334</c:v>
                </c:pt>
                <c:pt idx="82701">
                  <c:v>212.3671875</c:v>
                </c:pt>
                <c:pt idx="82702">
                  <c:v>212.36979166666666</c:v>
                </c:pt>
                <c:pt idx="82703">
                  <c:v>212.37239583333334</c:v>
                </c:pt>
                <c:pt idx="82704">
                  <c:v>212.375</c:v>
                </c:pt>
                <c:pt idx="82705">
                  <c:v>212.37760416666666</c:v>
                </c:pt>
                <c:pt idx="82706">
                  <c:v>212.38020833333334</c:v>
                </c:pt>
                <c:pt idx="82707">
                  <c:v>212.3828125</c:v>
                </c:pt>
                <c:pt idx="82708">
                  <c:v>212.38541666666666</c:v>
                </c:pt>
                <c:pt idx="82709">
                  <c:v>212.38802083333334</c:v>
                </c:pt>
                <c:pt idx="82710">
                  <c:v>212.390625</c:v>
                </c:pt>
                <c:pt idx="82711">
                  <c:v>212.39322916666666</c:v>
                </c:pt>
                <c:pt idx="82712">
                  <c:v>212.39583333333334</c:v>
                </c:pt>
                <c:pt idx="82713">
                  <c:v>212.3984375</c:v>
                </c:pt>
                <c:pt idx="82714">
                  <c:v>212.40104166666666</c:v>
                </c:pt>
                <c:pt idx="82715">
                  <c:v>212.40364583333334</c:v>
                </c:pt>
                <c:pt idx="82716">
                  <c:v>212.40625</c:v>
                </c:pt>
                <c:pt idx="82717">
                  <c:v>212.40885416666666</c:v>
                </c:pt>
                <c:pt idx="82718">
                  <c:v>212.41145833333334</c:v>
                </c:pt>
                <c:pt idx="82719">
                  <c:v>212.4140625</c:v>
                </c:pt>
                <c:pt idx="82720">
                  <c:v>212.41666666666666</c:v>
                </c:pt>
                <c:pt idx="82721">
                  <c:v>212.41927083333334</c:v>
                </c:pt>
                <c:pt idx="82722">
                  <c:v>212.421875</c:v>
                </c:pt>
                <c:pt idx="82723">
                  <c:v>212.42447916666666</c:v>
                </c:pt>
                <c:pt idx="82724">
                  <c:v>212.42708333333334</c:v>
                </c:pt>
                <c:pt idx="82725">
                  <c:v>212.4296875</c:v>
                </c:pt>
                <c:pt idx="82726">
                  <c:v>212.43229166666666</c:v>
                </c:pt>
                <c:pt idx="82727">
                  <c:v>212.43489583333334</c:v>
                </c:pt>
                <c:pt idx="82728">
                  <c:v>212.4375</c:v>
                </c:pt>
                <c:pt idx="82729">
                  <c:v>212.44010416666666</c:v>
                </c:pt>
                <c:pt idx="82730">
                  <c:v>212.44270833333334</c:v>
                </c:pt>
                <c:pt idx="82731">
                  <c:v>212.4453125</c:v>
                </c:pt>
                <c:pt idx="82732">
                  <c:v>212.44791666666666</c:v>
                </c:pt>
                <c:pt idx="82733">
                  <c:v>212.45052083333334</c:v>
                </c:pt>
                <c:pt idx="82734">
                  <c:v>212.453125</c:v>
                </c:pt>
                <c:pt idx="82735">
                  <c:v>212.45572916666666</c:v>
                </c:pt>
                <c:pt idx="82736">
                  <c:v>212.45833333333334</c:v>
                </c:pt>
                <c:pt idx="82737">
                  <c:v>212.4609375</c:v>
                </c:pt>
                <c:pt idx="82738">
                  <c:v>212.46354166666666</c:v>
                </c:pt>
                <c:pt idx="82739">
                  <c:v>212.46614583333334</c:v>
                </c:pt>
                <c:pt idx="82740">
                  <c:v>212.46875</c:v>
                </c:pt>
                <c:pt idx="82741">
                  <c:v>212.47135416666666</c:v>
                </c:pt>
                <c:pt idx="82742">
                  <c:v>212.47395833333334</c:v>
                </c:pt>
                <c:pt idx="82743">
                  <c:v>212.4765625</c:v>
                </c:pt>
                <c:pt idx="82744">
                  <c:v>212.47916666666666</c:v>
                </c:pt>
                <c:pt idx="82745">
                  <c:v>212.48177083333334</c:v>
                </c:pt>
                <c:pt idx="82746">
                  <c:v>212.484375</c:v>
                </c:pt>
                <c:pt idx="82747">
                  <c:v>212.48697916666666</c:v>
                </c:pt>
                <c:pt idx="82748">
                  <c:v>212.48958333333334</c:v>
                </c:pt>
                <c:pt idx="82749">
                  <c:v>212.4921875</c:v>
                </c:pt>
                <c:pt idx="82750">
                  <c:v>212.49479166666666</c:v>
                </c:pt>
                <c:pt idx="82751">
                  <c:v>212.49739583333334</c:v>
                </c:pt>
                <c:pt idx="82752">
                  <c:v>212.5</c:v>
                </c:pt>
                <c:pt idx="82753">
                  <c:v>212.50260416666666</c:v>
                </c:pt>
                <c:pt idx="82754">
                  <c:v>212.50520833333334</c:v>
                </c:pt>
                <c:pt idx="82755">
                  <c:v>212.5078125</c:v>
                </c:pt>
                <c:pt idx="82756">
                  <c:v>212.51041666666666</c:v>
                </c:pt>
                <c:pt idx="82757">
                  <c:v>212.51302083333334</c:v>
                </c:pt>
                <c:pt idx="82758">
                  <c:v>212.515625</c:v>
                </c:pt>
                <c:pt idx="82759">
                  <c:v>212.51822916666666</c:v>
                </c:pt>
                <c:pt idx="82760">
                  <c:v>212.52083333333334</c:v>
                </c:pt>
                <c:pt idx="82761">
                  <c:v>212.5234375</c:v>
                </c:pt>
                <c:pt idx="82762">
                  <c:v>212.52604166666666</c:v>
                </c:pt>
                <c:pt idx="82763">
                  <c:v>212.52864583333334</c:v>
                </c:pt>
                <c:pt idx="82764">
                  <c:v>212.53125</c:v>
                </c:pt>
                <c:pt idx="82765">
                  <c:v>212.53385416666666</c:v>
                </c:pt>
                <c:pt idx="82766">
                  <c:v>212.53645833333334</c:v>
                </c:pt>
                <c:pt idx="82767">
                  <c:v>212.5390625</c:v>
                </c:pt>
                <c:pt idx="82768">
                  <c:v>212.54166666666666</c:v>
                </c:pt>
                <c:pt idx="82769">
                  <c:v>212.54427083333334</c:v>
                </c:pt>
                <c:pt idx="82770">
                  <c:v>212.546875</c:v>
                </c:pt>
                <c:pt idx="82771">
                  <c:v>212.54947916666666</c:v>
                </c:pt>
                <c:pt idx="82772">
                  <c:v>212.55208333333334</c:v>
                </c:pt>
                <c:pt idx="82773">
                  <c:v>212.5546875</c:v>
                </c:pt>
                <c:pt idx="82774">
                  <c:v>212.55729166666666</c:v>
                </c:pt>
                <c:pt idx="82775">
                  <c:v>212.55989583333334</c:v>
                </c:pt>
                <c:pt idx="82776">
                  <c:v>212.5625</c:v>
                </c:pt>
                <c:pt idx="82777">
                  <c:v>212.56510416666666</c:v>
                </c:pt>
                <c:pt idx="82778">
                  <c:v>212.56770833333334</c:v>
                </c:pt>
                <c:pt idx="82779">
                  <c:v>212.5703125</c:v>
                </c:pt>
                <c:pt idx="82780">
                  <c:v>212.57291666666666</c:v>
                </c:pt>
                <c:pt idx="82781">
                  <c:v>212.57552083333334</c:v>
                </c:pt>
                <c:pt idx="82782">
                  <c:v>212.578125</c:v>
                </c:pt>
                <c:pt idx="82783">
                  <c:v>212.58072916666666</c:v>
                </c:pt>
                <c:pt idx="82784">
                  <c:v>212.58333333333334</c:v>
                </c:pt>
                <c:pt idx="82785">
                  <c:v>212.5859375</c:v>
                </c:pt>
                <c:pt idx="82786">
                  <c:v>212.58854166666666</c:v>
                </c:pt>
                <c:pt idx="82787">
                  <c:v>212.59114583333334</c:v>
                </c:pt>
                <c:pt idx="82788">
                  <c:v>212.59375</c:v>
                </c:pt>
                <c:pt idx="82789">
                  <c:v>212.59635416666666</c:v>
                </c:pt>
                <c:pt idx="82790">
                  <c:v>212.59895833333334</c:v>
                </c:pt>
                <c:pt idx="82791">
                  <c:v>212.6015625</c:v>
                </c:pt>
                <c:pt idx="82792">
                  <c:v>212.60416666666666</c:v>
                </c:pt>
                <c:pt idx="82793">
                  <c:v>212.60677083333334</c:v>
                </c:pt>
                <c:pt idx="82794">
                  <c:v>212.609375</c:v>
                </c:pt>
                <c:pt idx="82795">
                  <c:v>212.61197916666666</c:v>
                </c:pt>
                <c:pt idx="82796">
                  <c:v>212.61458333333334</c:v>
                </c:pt>
                <c:pt idx="82797">
                  <c:v>212.6171875</c:v>
                </c:pt>
                <c:pt idx="82798">
                  <c:v>212.61979166666666</c:v>
                </c:pt>
                <c:pt idx="82799">
                  <c:v>212.62239583333334</c:v>
                </c:pt>
                <c:pt idx="82800">
                  <c:v>212.625</c:v>
                </c:pt>
                <c:pt idx="82801">
                  <c:v>212.62760416666666</c:v>
                </c:pt>
                <c:pt idx="82802">
                  <c:v>212.63020833333334</c:v>
                </c:pt>
                <c:pt idx="82803">
                  <c:v>212.6328125</c:v>
                </c:pt>
                <c:pt idx="82804">
                  <c:v>212.63541666666666</c:v>
                </c:pt>
                <c:pt idx="82805">
                  <c:v>212.63802083333334</c:v>
                </c:pt>
                <c:pt idx="82806">
                  <c:v>212.640625</c:v>
                </c:pt>
                <c:pt idx="82807">
                  <c:v>212.64322916666666</c:v>
                </c:pt>
                <c:pt idx="82808">
                  <c:v>212.64583333333334</c:v>
                </c:pt>
                <c:pt idx="82809">
                  <c:v>212.6484375</c:v>
                </c:pt>
                <c:pt idx="82810">
                  <c:v>212.65104166666666</c:v>
                </c:pt>
                <c:pt idx="82811">
                  <c:v>212.65364583333334</c:v>
                </c:pt>
                <c:pt idx="82812">
                  <c:v>212.65625</c:v>
                </c:pt>
                <c:pt idx="82813">
                  <c:v>212.65885416666666</c:v>
                </c:pt>
                <c:pt idx="82814">
                  <c:v>212.66145833333334</c:v>
                </c:pt>
                <c:pt idx="82815">
                  <c:v>212.6640625</c:v>
                </c:pt>
                <c:pt idx="82816">
                  <c:v>212.66666666666666</c:v>
                </c:pt>
                <c:pt idx="82817">
                  <c:v>212.66927083333334</c:v>
                </c:pt>
                <c:pt idx="82818">
                  <c:v>212.671875</c:v>
                </c:pt>
                <c:pt idx="82819">
                  <c:v>212.67447916666666</c:v>
                </c:pt>
                <c:pt idx="82820">
                  <c:v>212.67708333333334</c:v>
                </c:pt>
                <c:pt idx="82821">
                  <c:v>212.6796875</c:v>
                </c:pt>
                <c:pt idx="82822">
                  <c:v>212.68229166666666</c:v>
                </c:pt>
                <c:pt idx="82823">
                  <c:v>212.68489583333334</c:v>
                </c:pt>
                <c:pt idx="82824">
                  <c:v>212.6875</c:v>
                </c:pt>
                <c:pt idx="82825">
                  <c:v>212.69010416666666</c:v>
                </c:pt>
                <c:pt idx="82826">
                  <c:v>212.69270833333334</c:v>
                </c:pt>
                <c:pt idx="82827">
                  <c:v>212.6953125</c:v>
                </c:pt>
                <c:pt idx="82828">
                  <c:v>212.69791666666666</c:v>
                </c:pt>
                <c:pt idx="82829">
                  <c:v>212.70052083333334</c:v>
                </c:pt>
                <c:pt idx="82830">
                  <c:v>212.703125</c:v>
                </c:pt>
                <c:pt idx="82831">
                  <c:v>212.70572916666666</c:v>
                </c:pt>
                <c:pt idx="82832">
                  <c:v>212.70833333333334</c:v>
                </c:pt>
                <c:pt idx="82833">
                  <c:v>212.7109375</c:v>
                </c:pt>
                <c:pt idx="82834">
                  <c:v>212.71354166666666</c:v>
                </c:pt>
                <c:pt idx="82835">
                  <c:v>212.71614583333334</c:v>
                </c:pt>
                <c:pt idx="82836">
                  <c:v>212.71875</c:v>
                </c:pt>
                <c:pt idx="82837">
                  <c:v>212.72135416666666</c:v>
                </c:pt>
                <c:pt idx="82838">
                  <c:v>212.72395833333334</c:v>
                </c:pt>
                <c:pt idx="82839">
                  <c:v>212.7265625</c:v>
                </c:pt>
                <c:pt idx="82840">
                  <c:v>212.72916666666666</c:v>
                </c:pt>
                <c:pt idx="82841">
                  <c:v>212.73177083333334</c:v>
                </c:pt>
                <c:pt idx="82842">
                  <c:v>212.734375</c:v>
                </c:pt>
                <c:pt idx="82843">
                  <c:v>212.73697916666666</c:v>
                </c:pt>
                <c:pt idx="82844">
                  <c:v>212.73958333333334</c:v>
                </c:pt>
                <c:pt idx="82845">
                  <c:v>212.7421875</c:v>
                </c:pt>
                <c:pt idx="82846">
                  <c:v>212.74479166666666</c:v>
                </c:pt>
                <c:pt idx="82847">
                  <c:v>212.74739583333334</c:v>
                </c:pt>
                <c:pt idx="82848">
                  <c:v>212.75</c:v>
                </c:pt>
                <c:pt idx="82849">
                  <c:v>212.75260416666666</c:v>
                </c:pt>
                <c:pt idx="82850">
                  <c:v>212.75520833333334</c:v>
                </c:pt>
                <c:pt idx="82851">
                  <c:v>212.7578125</c:v>
                </c:pt>
                <c:pt idx="82852">
                  <c:v>212.76041666666666</c:v>
                </c:pt>
                <c:pt idx="82853">
                  <c:v>212.76302083333334</c:v>
                </c:pt>
                <c:pt idx="82854">
                  <c:v>212.765625</c:v>
                </c:pt>
                <c:pt idx="82855">
                  <c:v>212.76822916666666</c:v>
                </c:pt>
                <c:pt idx="82856">
                  <c:v>212.77083333333334</c:v>
                </c:pt>
                <c:pt idx="82857">
                  <c:v>212.7734375</c:v>
                </c:pt>
                <c:pt idx="82858">
                  <c:v>212.77604166666666</c:v>
                </c:pt>
                <c:pt idx="82859">
                  <c:v>212.77864583333334</c:v>
                </c:pt>
                <c:pt idx="82860">
                  <c:v>212.78125</c:v>
                </c:pt>
                <c:pt idx="82861">
                  <c:v>212.78385416666666</c:v>
                </c:pt>
                <c:pt idx="82862">
                  <c:v>212.78645833333334</c:v>
                </c:pt>
                <c:pt idx="82863">
                  <c:v>212.7890625</c:v>
                </c:pt>
                <c:pt idx="82864">
                  <c:v>212.79166666666666</c:v>
                </c:pt>
                <c:pt idx="82865">
                  <c:v>212.79427083333334</c:v>
                </c:pt>
                <c:pt idx="82866">
                  <c:v>212.796875</c:v>
                </c:pt>
                <c:pt idx="82867">
                  <c:v>212.79947916666666</c:v>
                </c:pt>
                <c:pt idx="82868">
                  <c:v>212.80208333333334</c:v>
                </c:pt>
                <c:pt idx="82869">
                  <c:v>212.8046875</c:v>
                </c:pt>
                <c:pt idx="82870">
                  <c:v>212.80729166666666</c:v>
                </c:pt>
                <c:pt idx="82871">
                  <c:v>212.80989583333334</c:v>
                </c:pt>
                <c:pt idx="82872">
                  <c:v>212.8125</c:v>
                </c:pt>
                <c:pt idx="82873">
                  <c:v>212.81510416666666</c:v>
                </c:pt>
                <c:pt idx="82874">
                  <c:v>212.81770833333334</c:v>
                </c:pt>
                <c:pt idx="82875">
                  <c:v>212.8203125</c:v>
                </c:pt>
                <c:pt idx="82876">
                  <c:v>212.82291666666666</c:v>
                </c:pt>
                <c:pt idx="82877">
                  <c:v>212.82552083333334</c:v>
                </c:pt>
                <c:pt idx="82878">
                  <c:v>212.828125</c:v>
                </c:pt>
                <c:pt idx="82879">
                  <c:v>212.83072916666666</c:v>
                </c:pt>
                <c:pt idx="82880">
                  <c:v>212.83333333333334</c:v>
                </c:pt>
                <c:pt idx="82881">
                  <c:v>212.8359375</c:v>
                </c:pt>
                <c:pt idx="82882">
                  <c:v>212.83854166666666</c:v>
                </c:pt>
                <c:pt idx="82883">
                  <c:v>212.84114583333334</c:v>
                </c:pt>
                <c:pt idx="82884">
                  <c:v>212.84375</c:v>
                </c:pt>
                <c:pt idx="82885">
                  <c:v>212.84635416666666</c:v>
                </c:pt>
                <c:pt idx="82886">
                  <c:v>212.84895833333334</c:v>
                </c:pt>
                <c:pt idx="82887">
                  <c:v>212.8515625</c:v>
                </c:pt>
                <c:pt idx="82888">
                  <c:v>212.85416666666666</c:v>
                </c:pt>
                <c:pt idx="82889">
                  <c:v>212.85677083333334</c:v>
                </c:pt>
                <c:pt idx="82890">
                  <c:v>212.859375</c:v>
                </c:pt>
                <c:pt idx="82891">
                  <c:v>212.86197916666666</c:v>
                </c:pt>
                <c:pt idx="82892">
                  <c:v>212.86458333333334</c:v>
                </c:pt>
                <c:pt idx="82893">
                  <c:v>212.8671875</c:v>
                </c:pt>
                <c:pt idx="82894">
                  <c:v>212.86979166666666</c:v>
                </c:pt>
                <c:pt idx="82895">
                  <c:v>212.87239583333334</c:v>
                </c:pt>
                <c:pt idx="82896">
                  <c:v>212.875</c:v>
                </c:pt>
                <c:pt idx="82897">
                  <c:v>212.87760416666666</c:v>
                </c:pt>
                <c:pt idx="82898">
                  <c:v>212.88020833333334</c:v>
                </c:pt>
                <c:pt idx="82899">
                  <c:v>212.8828125</c:v>
                </c:pt>
                <c:pt idx="82900">
                  <c:v>212.88541666666666</c:v>
                </c:pt>
                <c:pt idx="82901">
                  <c:v>212.88802083333334</c:v>
                </c:pt>
                <c:pt idx="82902">
                  <c:v>212.890625</c:v>
                </c:pt>
                <c:pt idx="82903">
                  <c:v>212.89322916666666</c:v>
                </c:pt>
                <c:pt idx="82904">
                  <c:v>212.89583333333334</c:v>
                </c:pt>
                <c:pt idx="82905">
                  <c:v>212.8984375</c:v>
                </c:pt>
                <c:pt idx="82906">
                  <c:v>212.90104166666666</c:v>
                </c:pt>
                <c:pt idx="82907">
                  <c:v>212.90364583333334</c:v>
                </c:pt>
                <c:pt idx="82908">
                  <c:v>212.90625</c:v>
                </c:pt>
                <c:pt idx="82909">
                  <c:v>212.90885416666666</c:v>
                </c:pt>
                <c:pt idx="82910">
                  <c:v>212.91145833333334</c:v>
                </c:pt>
                <c:pt idx="82911">
                  <c:v>212.9140625</c:v>
                </c:pt>
                <c:pt idx="82912">
                  <c:v>212.91666666666666</c:v>
                </c:pt>
                <c:pt idx="82913">
                  <c:v>212.91927083333334</c:v>
                </c:pt>
                <c:pt idx="82914">
                  <c:v>212.921875</c:v>
                </c:pt>
                <c:pt idx="82915">
                  <c:v>212.92447916666666</c:v>
                </c:pt>
                <c:pt idx="82916">
                  <c:v>212.92708333333334</c:v>
                </c:pt>
                <c:pt idx="82917">
                  <c:v>212.9296875</c:v>
                </c:pt>
                <c:pt idx="82918">
                  <c:v>212.93229166666666</c:v>
                </c:pt>
                <c:pt idx="82919">
                  <c:v>212.93489583333334</c:v>
                </c:pt>
                <c:pt idx="82920">
                  <c:v>212.9375</c:v>
                </c:pt>
                <c:pt idx="82921">
                  <c:v>212.94010416666666</c:v>
                </c:pt>
                <c:pt idx="82922">
                  <c:v>212.94270833333334</c:v>
                </c:pt>
                <c:pt idx="82923">
                  <c:v>212.9453125</c:v>
                </c:pt>
                <c:pt idx="82924">
                  <c:v>212.94791666666666</c:v>
                </c:pt>
                <c:pt idx="82925">
                  <c:v>212.95052083333334</c:v>
                </c:pt>
                <c:pt idx="82926">
                  <c:v>212.953125</c:v>
                </c:pt>
                <c:pt idx="82927">
                  <c:v>212.95572916666666</c:v>
                </c:pt>
                <c:pt idx="82928">
                  <c:v>212.95833333333334</c:v>
                </c:pt>
                <c:pt idx="82929">
                  <c:v>212.9609375</c:v>
                </c:pt>
                <c:pt idx="82930">
                  <c:v>212.96354166666666</c:v>
                </c:pt>
                <c:pt idx="82931">
                  <c:v>212.96614583333334</c:v>
                </c:pt>
                <c:pt idx="82932">
                  <c:v>212.96875</c:v>
                </c:pt>
                <c:pt idx="82933">
                  <c:v>212.97135416666666</c:v>
                </c:pt>
                <c:pt idx="82934">
                  <c:v>212.97395833333334</c:v>
                </c:pt>
                <c:pt idx="82935">
                  <c:v>212.9765625</c:v>
                </c:pt>
                <c:pt idx="82936">
                  <c:v>212.97916666666666</c:v>
                </c:pt>
                <c:pt idx="82937">
                  <c:v>212.98177083333334</c:v>
                </c:pt>
                <c:pt idx="82938">
                  <c:v>212.984375</c:v>
                </c:pt>
                <c:pt idx="82939">
                  <c:v>212.98697916666666</c:v>
                </c:pt>
                <c:pt idx="82940">
                  <c:v>212.98958333333334</c:v>
                </c:pt>
                <c:pt idx="82941">
                  <c:v>212.9921875</c:v>
                </c:pt>
                <c:pt idx="82942">
                  <c:v>212.99479166666666</c:v>
                </c:pt>
                <c:pt idx="82943">
                  <c:v>212.99739583333334</c:v>
                </c:pt>
                <c:pt idx="82944">
                  <c:v>213</c:v>
                </c:pt>
                <c:pt idx="82945">
                  <c:v>213.00260416666666</c:v>
                </c:pt>
                <c:pt idx="82946">
                  <c:v>213.00520833333334</c:v>
                </c:pt>
                <c:pt idx="82947">
                  <c:v>213.0078125</c:v>
                </c:pt>
                <c:pt idx="82948">
                  <c:v>213.01041666666666</c:v>
                </c:pt>
                <c:pt idx="82949">
                  <c:v>213.01302083333334</c:v>
                </c:pt>
                <c:pt idx="82950">
                  <c:v>213.015625</c:v>
                </c:pt>
                <c:pt idx="82951">
                  <c:v>213.01822916666666</c:v>
                </c:pt>
                <c:pt idx="82952">
                  <c:v>213.02083333333334</c:v>
                </c:pt>
                <c:pt idx="82953">
                  <c:v>213.0234375</c:v>
                </c:pt>
                <c:pt idx="82954">
                  <c:v>213.02604166666666</c:v>
                </c:pt>
                <c:pt idx="82955">
                  <c:v>213.02864583333334</c:v>
                </c:pt>
                <c:pt idx="82956">
                  <c:v>213.03125</c:v>
                </c:pt>
                <c:pt idx="82957">
                  <c:v>213.03385416666666</c:v>
                </c:pt>
                <c:pt idx="82958">
                  <c:v>213.03645833333334</c:v>
                </c:pt>
                <c:pt idx="82959">
                  <c:v>213.0390625</c:v>
                </c:pt>
                <c:pt idx="82960">
                  <c:v>213.04166666666666</c:v>
                </c:pt>
                <c:pt idx="82961">
                  <c:v>213.04427083333334</c:v>
                </c:pt>
                <c:pt idx="82962">
                  <c:v>213.046875</c:v>
                </c:pt>
                <c:pt idx="82963">
                  <c:v>213.04947916666666</c:v>
                </c:pt>
                <c:pt idx="82964">
                  <c:v>213.05208333333334</c:v>
                </c:pt>
                <c:pt idx="82965">
                  <c:v>213.0546875</c:v>
                </c:pt>
                <c:pt idx="82966">
                  <c:v>213.05729166666666</c:v>
                </c:pt>
                <c:pt idx="82967">
                  <c:v>213.05989583333334</c:v>
                </c:pt>
                <c:pt idx="82968">
                  <c:v>213.0625</c:v>
                </c:pt>
                <c:pt idx="82969">
                  <c:v>213.06510416666666</c:v>
                </c:pt>
                <c:pt idx="82970">
                  <c:v>213.06770833333334</c:v>
                </c:pt>
                <c:pt idx="82971">
                  <c:v>213.0703125</c:v>
                </c:pt>
                <c:pt idx="82972">
                  <c:v>213.07291666666666</c:v>
                </c:pt>
                <c:pt idx="82973">
                  <c:v>213.07552083333334</c:v>
                </c:pt>
                <c:pt idx="82974">
                  <c:v>213.078125</c:v>
                </c:pt>
                <c:pt idx="82975">
                  <c:v>213.08072916666666</c:v>
                </c:pt>
                <c:pt idx="82976">
                  <c:v>213.08333333333334</c:v>
                </c:pt>
                <c:pt idx="82977">
                  <c:v>213.0859375</c:v>
                </c:pt>
                <c:pt idx="82978">
                  <c:v>213.08854166666666</c:v>
                </c:pt>
                <c:pt idx="82979">
                  <c:v>213.09114583333334</c:v>
                </c:pt>
                <c:pt idx="82980">
                  <c:v>213.09375</c:v>
                </c:pt>
                <c:pt idx="82981">
                  <c:v>213.09635416666666</c:v>
                </c:pt>
                <c:pt idx="82982">
                  <c:v>213.09895833333334</c:v>
                </c:pt>
                <c:pt idx="82983">
                  <c:v>213.1015625</c:v>
                </c:pt>
                <c:pt idx="82984">
                  <c:v>213.10416666666666</c:v>
                </c:pt>
                <c:pt idx="82985">
                  <c:v>213.10677083333334</c:v>
                </c:pt>
                <c:pt idx="82986">
                  <c:v>213.109375</c:v>
                </c:pt>
                <c:pt idx="82987">
                  <c:v>213.11197916666666</c:v>
                </c:pt>
                <c:pt idx="82988">
                  <c:v>213.11458333333334</c:v>
                </c:pt>
                <c:pt idx="82989">
                  <c:v>213.1171875</c:v>
                </c:pt>
                <c:pt idx="82990">
                  <c:v>213.11979166666666</c:v>
                </c:pt>
                <c:pt idx="82991">
                  <c:v>213.12239583333334</c:v>
                </c:pt>
                <c:pt idx="82992">
                  <c:v>213.125</c:v>
                </c:pt>
                <c:pt idx="82993">
                  <c:v>213.12760416666666</c:v>
                </c:pt>
                <c:pt idx="82994">
                  <c:v>213.13020833333334</c:v>
                </c:pt>
                <c:pt idx="82995">
                  <c:v>213.1328125</c:v>
                </c:pt>
                <c:pt idx="82996">
                  <c:v>213.13541666666666</c:v>
                </c:pt>
                <c:pt idx="82997">
                  <c:v>213.13802083333334</c:v>
                </c:pt>
                <c:pt idx="82998">
                  <c:v>213.140625</c:v>
                </c:pt>
                <c:pt idx="82999">
                  <c:v>213.14322916666666</c:v>
                </c:pt>
                <c:pt idx="83000">
                  <c:v>213.14583333333334</c:v>
                </c:pt>
                <c:pt idx="83001">
                  <c:v>213.1484375</c:v>
                </c:pt>
                <c:pt idx="83002">
                  <c:v>213.15104166666666</c:v>
                </c:pt>
                <c:pt idx="83003">
                  <c:v>213.15364583333334</c:v>
                </c:pt>
                <c:pt idx="83004">
                  <c:v>213.15625</c:v>
                </c:pt>
                <c:pt idx="83005">
                  <c:v>213.15885416666666</c:v>
                </c:pt>
                <c:pt idx="83006">
                  <c:v>213.16145833333334</c:v>
                </c:pt>
                <c:pt idx="83007">
                  <c:v>213.1640625</c:v>
                </c:pt>
                <c:pt idx="83008">
                  <c:v>213.16666666666666</c:v>
                </c:pt>
                <c:pt idx="83009">
                  <c:v>213.16927083333334</c:v>
                </c:pt>
                <c:pt idx="83010">
                  <c:v>213.171875</c:v>
                </c:pt>
                <c:pt idx="83011">
                  <c:v>213.17447916666666</c:v>
                </c:pt>
                <c:pt idx="83012">
                  <c:v>213.17708333333334</c:v>
                </c:pt>
                <c:pt idx="83013">
                  <c:v>213.1796875</c:v>
                </c:pt>
                <c:pt idx="83014">
                  <c:v>213.18229166666666</c:v>
                </c:pt>
                <c:pt idx="83015">
                  <c:v>213.18489583333334</c:v>
                </c:pt>
                <c:pt idx="83016">
                  <c:v>213.1875</c:v>
                </c:pt>
                <c:pt idx="83017">
                  <c:v>213.19010416666666</c:v>
                </c:pt>
                <c:pt idx="83018">
                  <c:v>213.19270833333334</c:v>
                </c:pt>
                <c:pt idx="83019">
                  <c:v>213.1953125</c:v>
                </c:pt>
                <c:pt idx="83020">
                  <c:v>213.19791666666666</c:v>
                </c:pt>
                <c:pt idx="83021">
                  <c:v>213.20052083333334</c:v>
                </c:pt>
                <c:pt idx="83022">
                  <c:v>213.203125</c:v>
                </c:pt>
                <c:pt idx="83023">
                  <c:v>213.20572916666666</c:v>
                </c:pt>
                <c:pt idx="83024">
                  <c:v>213.20833333333334</c:v>
                </c:pt>
                <c:pt idx="83025">
                  <c:v>213.2109375</c:v>
                </c:pt>
                <c:pt idx="83026">
                  <c:v>213.21354166666666</c:v>
                </c:pt>
                <c:pt idx="83027">
                  <c:v>213.21614583333334</c:v>
                </c:pt>
                <c:pt idx="83028">
                  <c:v>213.21875</c:v>
                </c:pt>
                <c:pt idx="83029">
                  <c:v>213.22135416666666</c:v>
                </c:pt>
                <c:pt idx="83030">
                  <c:v>213.22395833333334</c:v>
                </c:pt>
                <c:pt idx="83031">
                  <c:v>213.2265625</c:v>
                </c:pt>
                <c:pt idx="83032">
                  <c:v>213.22916666666666</c:v>
                </c:pt>
                <c:pt idx="83033">
                  <c:v>213.23177083333334</c:v>
                </c:pt>
                <c:pt idx="83034">
                  <c:v>213.234375</c:v>
                </c:pt>
                <c:pt idx="83035">
                  <c:v>213.23697916666666</c:v>
                </c:pt>
                <c:pt idx="83036">
                  <c:v>213.23958333333334</c:v>
                </c:pt>
                <c:pt idx="83037">
                  <c:v>213.2421875</c:v>
                </c:pt>
                <c:pt idx="83038">
                  <c:v>213.24479166666666</c:v>
                </c:pt>
                <c:pt idx="83039">
                  <c:v>213.24739583333334</c:v>
                </c:pt>
                <c:pt idx="83040">
                  <c:v>213.25</c:v>
                </c:pt>
                <c:pt idx="83041">
                  <c:v>213.25260416666666</c:v>
                </c:pt>
                <c:pt idx="83042">
                  <c:v>213.25520833333334</c:v>
                </c:pt>
                <c:pt idx="83043">
                  <c:v>213.2578125</c:v>
                </c:pt>
                <c:pt idx="83044">
                  <c:v>213.26041666666666</c:v>
                </c:pt>
                <c:pt idx="83045">
                  <c:v>213.26302083333334</c:v>
                </c:pt>
                <c:pt idx="83046">
                  <c:v>213.265625</c:v>
                </c:pt>
                <c:pt idx="83047">
                  <c:v>213.26822916666666</c:v>
                </c:pt>
                <c:pt idx="83048">
                  <c:v>213.27083333333334</c:v>
                </c:pt>
                <c:pt idx="83049">
                  <c:v>213.2734375</c:v>
                </c:pt>
                <c:pt idx="83050">
                  <c:v>213.27604166666666</c:v>
                </c:pt>
                <c:pt idx="83051">
                  <c:v>213.27864583333334</c:v>
                </c:pt>
                <c:pt idx="83052">
                  <c:v>213.28125</c:v>
                </c:pt>
                <c:pt idx="83053">
                  <c:v>213.28385416666666</c:v>
                </c:pt>
                <c:pt idx="83054">
                  <c:v>213.28645833333334</c:v>
                </c:pt>
                <c:pt idx="83055">
                  <c:v>213.2890625</c:v>
                </c:pt>
                <c:pt idx="83056">
                  <c:v>213.29166666666666</c:v>
                </c:pt>
                <c:pt idx="83057">
                  <c:v>213.29427083333334</c:v>
                </c:pt>
                <c:pt idx="83058">
                  <c:v>213.296875</c:v>
                </c:pt>
                <c:pt idx="83059">
                  <c:v>213.29947916666666</c:v>
                </c:pt>
                <c:pt idx="83060">
                  <c:v>213.30208333333334</c:v>
                </c:pt>
                <c:pt idx="83061">
                  <c:v>213.3046875</c:v>
                </c:pt>
                <c:pt idx="83062">
                  <c:v>213.30729166666666</c:v>
                </c:pt>
                <c:pt idx="83063">
                  <c:v>213.30989583333334</c:v>
                </c:pt>
                <c:pt idx="83064">
                  <c:v>213.3125</c:v>
                </c:pt>
                <c:pt idx="83065">
                  <c:v>213.31510416666666</c:v>
                </c:pt>
                <c:pt idx="83066">
                  <c:v>213.31770833333334</c:v>
                </c:pt>
                <c:pt idx="83067">
                  <c:v>213.3203125</c:v>
                </c:pt>
                <c:pt idx="83068">
                  <c:v>213.32291666666666</c:v>
                </c:pt>
                <c:pt idx="83069">
                  <c:v>213.32552083333334</c:v>
                </c:pt>
                <c:pt idx="83070">
                  <c:v>213.328125</c:v>
                </c:pt>
                <c:pt idx="83071">
                  <c:v>213.33072916666666</c:v>
                </c:pt>
                <c:pt idx="83072">
                  <c:v>213.33333333333334</c:v>
                </c:pt>
                <c:pt idx="83073">
                  <c:v>213.3359375</c:v>
                </c:pt>
                <c:pt idx="83074">
                  <c:v>213.33854166666666</c:v>
                </c:pt>
                <c:pt idx="83075">
                  <c:v>213.34114583333334</c:v>
                </c:pt>
                <c:pt idx="83076">
                  <c:v>213.34375</c:v>
                </c:pt>
                <c:pt idx="83077">
                  <c:v>213.34635416666666</c:v>
                </c:pt>
                <c:pt idx="83078">
                  <c:v>213.34895833333334</c:v>
                </c:pt>
                <c:pt idx="83079">
                  <c:v>213.3515625</c:v>
                </c:pt>
                <c:pt idx="83080">
                  <c:v>213.35416666666666</c:v>
                </c:pt>
                <c:pt idx="83081">
                  <c:v>213.35677083333334</c:v>
                </c:pt>
                <c:pt idx="83082">
                  <c:v>213.359375</c:v>
                </c:pt>
                <c:pt idx="83083">
                  <c:v>213.36197916666666</c:v>
                </c:pt>
                <c:pt idx="83084">
                  <c:v>213.36458333333334</c:v>
                </c:pt>
                <c:pt idx="83085">
                  <c:v>213.3671875</c:v>
                </c:pt>
                <c:pt idx="83086">
                  <c:v>213.36979166666666</c:v>
                </c:pt>
                <c:pt idx="83087">
                  <c:v>213.37239583333334</c:v>
                </c:pt>
                <c:pt idx="83088">
                  <c:v>213.375</c:v>
                </c:pt>
                <c:pt idx="83089">
                  <c:v>213.37760416666666</c:v>
                </c:pt>
                <c:pt idx="83090">
                  <c:v>213.38020833333334</c:v>
                </c:pt>
                <c:pt idx="83091">
                  <c:v>213.3828125</c:v>
                </c:pt>
                <c:pt idx="83092">
                  <c:v>213.38541666666666</c:v>
                </c:pt>
                <c:pt idx="83093">
                  <c:v>213.38802083333334</c:v>
                </c:pt>
                <c:pt idx="83094">
                  <c:v>213.390625</c:v>
                </c:pt>
                <c:pt idx="83095">
                  <c:v>213.39322916666666</c:v>
                </c:pt>
                <c:pt idx="83096">
                  <c:v>213.39583333333334</c:v>
                </c:pt>
                <c:pt idx="83097">
                  <c:v>213.3984375</c:v>
                </c:pt>
                <c:pt idx="83098">
                  <c:v>213.40104166666666</c:v>
                </c:pt>
                <c:pt idx="83099">
                  <c:v>213.40364583333334</c:v>
                </c:pt>
                <c:pt idx="83100">
                  <c:v>213.40625</c:v>
                </c:pt>
                <c:pt idx="83101">
                  <c:v>213.40885416666666</c:v>
                </c:pt>
                <c:pt idx="83102">
                  <c:v>213.41145833333334</c:v>
                </c:pt>
                <c:pt idx="83103">
                  <c:v>213.4140625</c:v>
                </c:pt>
                <c:pt idx="83104">
                  <c:v>213.41666666666666</c:v>
                </c:pt>
                <c:pt idx="83105">
                  <c:v>213.41927083333334</c:v>
                </c:pt>
                <c:pt idx="83106">
                  <c:v>213.421875</c:v>
                </c:pt>
                <c:pt idx="83107">
                  <c:v>213.42447916666666</c:v>
                </c:pt>
                <c:pt idx="83108">
                  <c:v>213.42708333333334</c:v>
                </c:pt>
                <c:pt idx="83109">
                  <c:v>213.4296875</c:v>
                </c:pt>
                <c:pt idx="83110">
                  <c:v>213.43229166666666</c:v>
                </c:pt>
                <c:pt idx="83111">
                  <c:v>213.43489583333334</c:v>
                </c:pt>
                <c:pt idx="83112">
                  <c:v>213.4375</c:v>
                </c:pt>
                <c:pt idx="83113">
                  <c:v>213.44010416666666</c:v>
                </c:pt>
                <c:pt idx="83114">
                  <c:v>213.44270833333334</c:v>
                </c:pt>
                <c:pt idx="83115">
                  <c:v>213.4453125</c:v>
                </c:pt>
                <c:pt idx="83116">
                  <c:v>213.44791666666666</c:v>
                </c:pt>
                <c:pt idx="83117">
                  <c:v>213.45052083333334</c:v>
                </c:pt>
                <c:pt idx="83118">
                  <c:v>213.453125</c:v>
                </c:pt>
                <c:pt idx="83119">
                  <c:v>213.45572916666666</c:v>
                </c:pt>
                <c:pt idx="83120">
                  <c:v>213.45833333333334</c:v>
                </c:pt>
                <c:pt idx="83121">
                  <c:v>213.4609375</c:v>
                </c:pt>
                <c:pt idx="83122">
                  <c:v>213.46354166666666</c:v>
                </c:pt>
                <c:pt idx="83123">
                  <c:v>213.46614583333334</c:v>
                </c:pt>
                <c:pt idx="83124">
                  <c:v>213.46875</c:v>
                </c:pt>
                <c:pt idx="83125">
                  <c:v>213.47135416666666</c:v>
                </c:pt>
                <c:pt idx="83126">
                  <c:v>213.47395833333334</c:v>
                </c:pt>
                <c:pt idx="83127">
                  <c:v>213.4765625</c:v>
                </c:pt>
                <c:pt idx="83128">
                  <c:v>213.47916666666666</c:v>
                </c:pt>
                <c:pt idx="83129">
                  <c:v>213.48177083333334</c:v>
                </c:pt>
                <c:pt idx="83130">
                  <c:v>213.484375</c:v>
                </c:pt>
                <c:pt idx="83131">
                  <c:v>213.48697916666666</c:v>
                </c:pt>
                <c:pt idx="83132">
                  <c:v>213.48958333333334</c:v>
                </c:pt>
                <c:pt idx="83133">
                  <c:v>213.4921875</c:v>
                </c:pt>
                <c:pt idx="83134">
                  <c:v>213.49479166666666</c:v>
                </c:pt>
                <c:pt idx="83135">
                  <c:v>213.49739583333334</c:v>
                </c:pt>
                <c:pt idx="83136">
                  <c:v>213.5</c:v>
                </c:pt>
                <c:pt idx="83137">
                  <c:v>213.50260416666666</c:v>
                </c:pt>
                <c:pt idx="83138">
                  <c:v>213.50520833333334</c:v>
                </c:pt>
                <c:pt idx="83139">
                  <c:v>213.5078125</c:v>
                </c:pt>
                <c:pt idx="83140">
                  <c:v>213.51041666666666</c:v>
                </c:pt>
                <c:pt idx="83141">
                  <c:v>213.51302083333334</c:v>
                </c:pt>
                <c:pt idx="83142">
                  <c:v>213.515625</c:v>
                </c:pt>
                <c:pt idx="83143">
                  <c:v>213.51822916666666</c:v>
                </c:pt>
                <c:pt idx="83144">
                  <c:v>213.52083333333334</c:v>
                </c:pt>
                <c:pt idx="83145">
                  <c:v>213.5234375</c:v>
                </c:pt>
                <c:pt idx="83146">
                  <c:v>213.52604166666666</c:v>
                </c:pt>
                <c:pt idx="83147">
                  <c:v>213.52864583333334</c:v>
                </c:pt>
                <c:pt idx="83148">
                  <c:v>213.53125</c:v>
                </c:pt>
                <c:pt idx="83149">
                  <c:v>213.53385416666666</c:v>
                </c:pt>
                <c:pt idx="83150">
                  <c:v>213.53645833333334</c:v>
                </c:pt>
                <c:pt idx="83151">
                  <c:v>213.5390625</c:v>
                </c:pt>
                <c:pt idx="83152">
                  <c:v>213.54166666666666</c:v>
                </c:pt>
                <c:pt idx="83153">
                  <c:v>213.54427083333334</c:v>
                </c:pt>
                <c:pt idx="83154">
                  <c:v>213.546875</c:v>
                </c:pt>
                <c:pt idx="83155">
                  <c:v>213.54947916666666</c:v>
                </c:pt>
                <c:pt idx="83156">
                  <c:v>213.55208333333334</c:v>
                </c:pt>
                <c:pt idx="83157">
                  <c:v>213.5546875</c:v>
                </c:pt>
                <c:pt idx="83158">
                  <c:v>213.55729166666666</c:v>
                </c:pt>
                <c:pt idx="83159">
                  <c:v>213.55989583333334</c:v>
                </c:pt>
                <c:pt idx="83160">
                  <c:v>213.5625</c:v>
                </c:pt>
                <c:pt idx="83161">
                  <c:v>213.56510416666666</c:v>
                </c:pt>
                <c:pt idx="83162">
                  <c:v>213.56770833333334</c:v>
                </c:pt>
                <c:pt idx="83163">
                  <c:v>213.5703125</c:v>
                </c:pt>
                <c:pt idx="83164">
                  <c:v>213.57291666666666</c:v>
                </c:pt>
                <c:pt idx="83165">
                  <c:v>213.57552083333334</c:v>
                </c:pt>
                <c:pt idx="83166">
                  <c:v>213.578125</c:v>
                </c:pt>
                <c:pt idx="83167">
                  <c:v>213.58072916666666</c:v>
                </c:pt>
                <c:pt idx="83168">
                  <c:v>213.58333333333334</c:v>
                </c:pt>
                <c:pt idx="83169">
                  <c:v>213.5859375</c:v>
                </c:pt>
                <c:pt idx="83170">
                  <c:v>213.58854166666666</c:v>
                </c:pt>
                <c:pt idx="83171">
                  <c:v>213.59114583333334</c:v>
                </c:pt>
                <c:pt idx="83172">
                  <c:v>213.59375</c:v>
                </c:pt>
                <c:pt idx="83173">
                  <c:v>213.59635416666666</c:v>
                </c:pt>
                <c:pt idx="83174">
                  <c:v>213.59895833333334</c:v>
                </c:pt>
                <c:pt idx="83175">
                  <c:v>213.6015625</c:v>
                </c:pt>
                <c:pt idx="83176">
                  <c:v>213.60416666666666</c:v>
                </c:pt>
                <c:pt idx="83177">
                  <c:v>213.60677083333334</c:v>
                </c:pt>
                <c:pt idx="83178">
                  <c:v>213.609375</c:v>
                </c:pt>
                <c:pt idx="83179">
                  <c:v>213.61197916666666</c:v>
                </c:pt>
                <c:pt idx="83180">
                  <c:v>213.61458333333334</c:v>
                </c:pt>
                <c:pt idx="83181">
                  <c:v>213.6171875</c:v>
                </c:pt>
                <c:pt idx="83182">
                  <c:v>213.61979166666666</c:v>
                </c:pt>
                <c:pt idx="83183">
                  <c:v>213.62239583333334</c:v>
                </c:pt>
                <c:pt idx="83184">
                  <c:v>213.625</c:v>
                </c:pt>
                <c:pt idx="83185">
                  <c:v>213.62760416666666</c:v>
                </c:pt>
                <c:pt idx="83186">
                  <c:v>213.63020833333334</c:v>
                </c:pt>
                <c:pt idx="83187">
                  <c:v>213.6328125</c:v>
                </c:pt>
                <c:pt idx="83188">
                  <c:v>213.63541666666666</c:v>
                </c:pt>
                <c:pt idx="83189">
                  <c:v>213.63802083333334</c:v>
                </c:pt>
                <c:pt idx="83190">
                  <c:v>213.640625</c:v>
                </c:pt>
                <c:pt idx="83191">
                  <c:v>213.64322916666666</c:v>
                </c:pt>
                <c:pt idx="83192">
                  <c:v>213.64583333333334</c:v>
                </c:pt>
                <c:pt idx="83193">
                  <c:v>213.6484375</c:v>
                </c:pt>
                <c:pt idx="83194">
                  <c:v>213.65104166666666</c:v>
                </c:pt>
                <c:pt idx="83195">
                  <c:v>213.65364583333334</c:v>
                </c:pt>
                <c:pt idx="83196">
                  <c:v>213.65625</c:v>
                </c:pt>
                <c:pt idx="83197">
                  <c:v>213.65885416666666</c:v>
                </c:pt>
                <c:pt idx="83198">
                  <c:v>213.66145833333334</c:v>
                </c:pt>
                <c:pt idx="83199">
                  <c:v>213.6640625</c:v>
                </c:pt>
                <c:pt idx="83200">
                  <c:v>213.66666666666666</c:v>
                </c:pt>
                <c:pt idx="83201">
                  <c:v>213.66927083333334</c:v>
                </c:pt>
                <c:pt idx="83202">
                  <c:v>213.671875</c:v>
                </c:pt>
                <c:pt idx="83203">
                  <c:v>213.67447916666666</c:v>
                </c:pt>
                <c:pt idx="83204">
                  <c:v>213.67708333333334</c:v>
                </c:pt>
                <c:pt idx="83205">
                  <c:v>213.6796875</c:v>
                </c:pt>
                <c:pt idx="83206">
                  <c:v>213.68229166666666</c:v>
                </c:pt>
                <c:pt idx="83207">
                  <c:v>213.68489583333334</c:v>
                </c:pt>
                <c:pt idx="83208">
                  <c:v>213.6875</c:v>
                </c:pt>
                <c:pt idx="83209">
                  <c:v>213.69010416666666</c:v>
                </c:pt>
                <c:pt idx="83210">
                  <c:v>213.69270833333334</c:v>
                </c:pt>
                <c:pt idx="83211">
                  <c:v>213.6953125</c:v>
                </c:pt>
                <c:pt idx="83212">
                  <c:v>213.69791666666666</c:v>
                </c:pt>
                <c:pt idx="83213">
                  <c:v>213.70052083333334</c:v>
                </c:pt>
                <c:pt idx="83214">
                  <c:v>213.703125</c:v>
                </c:pt>
                <c:pt idx="83215">
                  <c:v>213.70572916666666</c:v>
                </c:pt>
                <c:pt idx="83216">
                  <c:v>213.70833333333334</c:v>
                </c:pt>
                <c:pt idx="83217">
                  <c:v>213.7109375</c:v>
                </c:pt>
                <c:pt idx="83218">
                  <c:v>213.71354166666666</c:v>
                </c:pt>
                <c:pt idx="83219">
                  <c:v>213.71614583333334</c:v>
                </c:pt>
                <c:pt idx="83220">
                  <c:v>213.71875</c:v>
                </c:pt>
                <c:pt idx="83221">
                  <c:v>213.72135416666666</c:v>
                </c:pt>
                <c:pt idx="83222">
                  <c:v>213.72395833333334</c:v>
                </c:pt>
                <c:pt idx="83223">
                  <c:v>213.7265625</c:v>
                </c:pt>
                <c:pt idx="83224">
                  <c:v>213.72916666666666</c:v>
                </c:pt>
                <c:pt idx="83225">
                  <c:v>213.73177083333334</c:v>
                </c:pt>
                <c:pt idx="83226">
                  <c:v>213.734375</c:v>
                </c:pt>
                <c:pt idx="83227">
                  <c:v>213.73697916666666</c:v>
                </c:pt>
                <c:pt idx="83228">
                  <c:v>213.73958333333334</c:v>
                </c:pt>
                <c:pt idx="83229">
                  <c:v>213.7421875</c:v>
                </c:pt>
                <c:pt idx="83230">
                  <c:v>213.74479166666666</c:v>
                </c:pt>
                <c:pt idx="83231">
                  <c:v>213.74739583333334</c:v>
                </c:pt>
                <c:pt idx="83232">
                  <c:v>213.75</c:v>
                </c:pt>
                <c:pt idx="83233">
                  <c:v>213.75260416666666</c:v>
                </c:pt>
                <c:pt idx="83234">
                  <c:v>213.75520833333334</c:v>
                </c:pt>
                <c:pt idx="83235">
                  <c:v>213.7578125</c:v>
                </c:pt>
                <c:pt idx="83236">
                  <c:v>213.76041666666666</c:v>
                </c:pt>
                <c:pt idx="83237">
                  <c:v>213.76302083333334</c:v>
                </c:pt>
                <c:pt idx="83238">
                  <c:v>213.765625</c:v>
                </c:pt>
                <c:pt idx="83239">
                  <c:v>213.76822916666666</c:v>
                </c:pt>
                <c:pt idx="83240">
                  <c:v>213.77083333333334</c:v>
                </c:pt>
                <c:pt idx="83241">
                  <c:v>213.7734375</c:v>
                </c:pt>
                <c:pt idx="83242">
                  <c:v>213.77604166666666</c:v>
                </c:pt>
                <c:pt idx="83243">
                  <c:v>213.77864583333334</c:v>
                </c:pt>
                <c:pt idx="83244">
                  <c:v>213.78125</c:v>
                </c:pt>
                <c:pt idx="83245">
                  <c:v>213.78385416666666</c:v>
                </c:pt>
                <c:pt idx="83246">
                  <c:v>213.78645833333334</c:v>
                </c:pt>
                <c:pt idx="83247">
                  <c:v>213.7890625</c:v>
                </c:pt>
                <c:pt idx="83248">
                  <c:v>213.79166666666666</c:v>
                </c:pt>
                <c:pt idx="83249">
                  <c:v>213.79427083333334</c:v>
                </c:pt>
                <c:pt idx="83250">
                  <c:v>213.796875</c:v>
                </c:pt>
                <c:pt idx="83251">
                  <c:v>213.79947916666666</c:v>
                </c:pt>
                <c:pt idx="83252">
                  <c:v>213.80208333333334</c:v>
                </c:pt>
                <c:pt idx="83253">
                  <c:v>213.8046875</c:v>
                </c:pt>
                <c:pt idx="83254">
                  <c:v>213.80729166666666</c:v>
                </c:pt>
                <c:pt idx="83255">
                  <c:v>213.80989583333334</c:v>
                </c:pt>
                <c:pt idx="83256">
                  <c:v>213.8125</c:v>
                </c:pt>
                <c:pt idx="83257">
                  <c:v>213.81510416666666</c:v>
                </c:pt>
                <c:pt idx="83258">
                  <c:v>213.81770833333334</c:v>
                </c:pt>
                <c:pt idx="83259">
                  <c:v>213.8203125</c:v>
                </c:pt>
                <c:pt idx="83260">
                  <c:v>213.82291666666666</c:v>
                </c:pt>
                <c:pt idx="83261">
                  <c:v>213.82552083333334</c:v>
                </c:pt>
                <c:pt idx="83262">
                  <c:v>213.828125</c:v>
                </c:pt>
                <c:pt idx="83263">
                  <c:v>213.83072916666666</c:v>
                </c:pt>
                <c:pt idx="83264">
                  <c:v>213.83333333333334</c:v>
                </c:pt>
                <c:pt idx="83265">
                  <c:v>213.8359375</c:v>
                </c:pt>
                <c:pt idx="83266">
                  <c:v>213.83854166666666</c:v>
                </c:pt>
                <c:pt idx="83267">
                  <c:v>213.84114583333334</c:v>
                </c:pt>
                <c:pt idx="83268">
                  <c:v>213.84375</c:v>
                </c:pt>
                <c:pt idx="83269">
                  <c:v>213.84635416666666</c:v>
                </c:pt>
                <c:pt idx="83270">
                  <c:v>213.84895833333334</c:v>
                </c:pt>
                <c:pt idx="83271">
                  <c:v>213.8515625</c:v>
                </c:pt>
                <c:pt idx="83272">
                  <c:v>213.85416666666666</c:v>
                </c:pt>
                <c:pt idx="83273">
                  <c:v>213.85677083333334</c:v>
                </c:pt>
                <c:pt idx="83274">
                  <c:v>213.859375</c:v>
                </c:pt>
                <c:pt idx="83275">
                  <c:v>213.86197916666666</c:v>
                </c:pt>
                <c:pt idx="83276">
                  <c:v>213.86458333333334</c:v>
                </c:pt>
                <c:pt idx="83277">
                  <c:v>213.8671875</c:v>
                </c:pt>
                <c:pt idx="83278">
                  <c:v>213.86979166666666</c:v>
                </c:pt>
                <c:pt idx="83279">
                  <c:v>213.87239583333334</c:v>
                </c:pt>
                <c:pt idx="83280">
                  <c:v>213.875</c:v>
                </c:pt>
                <c:pt idx="83281">
                  <c:v>213.87760416666666</c:v>
                </c:pt>
                <c:pt idx="83282">
                  <c:v>213.88020833333334</c:v>
                </c:pt>
                <c:pt idx="83283">
                  <c:v>213.8828125</c:v>
                </c:pt>
                <c:pt idx="83284">
                  <c:v>213.88541666666666</c:v>
                </c:pt>
                <c:pt idx="83285">
                  <c:v>213.88802083333334</c:v>
                </c:pt>
                <c:pt idx="83286">
                  <c:v>213.890625</c:v>
                </c:pt>
                <c:pt idx="83287">
                  <c:v>213.89322916666666</c:v>
                </c:pt>
                <c:pt idx="83288">
                  <c:v>213.89583333333334</c:v>
                </c:pt>
                <c:pt idx="83289">
                  <c:v>213.8984375</c:v>
                </c:pt>
                <c:pt idx="83290">
                  <c:v>213.90104166666666</c:v>
                </c:pt>
                <c:pt idx="83291">
                  <c:v>213.90364583333334</c:v>
                </c:pt>
                <c:pt idx="83292">
                  <c:v>213.90625</c:v>
                </c:pt>
                <c:pt idx="83293">
                  <c:v>213.90885416666666</c:v>
                </c:pt>
                <c:pt idx="83294">
                  <c:v>213.91145833333334</c:v>
                </c:pt>
                <c:pt idx="83295">
                  <c:v>213.9140625</c:v>
                </c:pt>
                <c:pt idx="83296">
                  <c:v>213.91666666666666</c:v>
                </c:pt>
                <c:pt idx="83297">
                  <c:v>213.91927083333334</c:v>
                </c:pt>
                <c:pt idx="83298">
                  <c:v>213.921875</c:v>
                </c:pt>
                <c:pt idx="83299">
                  <c:v>213.92447916666666</c:v>
                </c:pt>
                <c:pt idx="83300">
                  <c:v>213.92708333333334</c:v>
                </c:pt>
                <c:pt idx="83301">
                  <c:v>213.9296875</c:v>
                </c:pt>
                <c:pt idx="83302">
                  <c:v>213.93229166666666</c:v>
                </c:pt>
                <c:pt idx="83303">
                  <c:v>213.93489583333334</c:v>
                </c:pt>
                <c:pt idx="83304">
                  <c:v>213.9375</c:v>
                </c:pt>
                <c:pt idx="83305">
                  <c:v>213.94010416666666</c:v>
                </c:pt>
                <c:pt idx="83306">
                  <c:v>213.94270833333334</c:v>
                </c:pt>
                <c:pt idx="83307">
                  <c:v>213.9453125</c:v>
                </c:pt>
                <c:pt idx="83308">
                  <c:v>213.94791666666666</c:v>
                </c:pt>
                <c:pt idx="83309">
                  <c:v>213.95052083333334</c:v>
                </c:pt>
                <c:pt idx="83310">
                  <c:v>213.953125</c:v>
                </c:pt>
                <c:pt idx="83311">
                  <c:v>213.95572916666666</c:v>
                </c:pt>
                <c:pt idx="83312">
                  <c:v>213.95833333333334</c:v>
                </c:pt>
                <c:pt idx="83313">
                  <c:v>213.9609375</c:v>
                </c:pt>
                <c:pt idx="83314">
                  <c:v>213.96354166666666</c:v>
                </c:pt>
                <c:pt idx="83315">
                  <c:v>213.96614583333334</c:v>
                </c:pt>
                <c:pt idx="83316">
                  <c:v>213.96875</c:v>
                </c:pt>
                <c:pt idx="83317">
                  <c:v>213.97135416666666</c:v>
                </c:pt>
                <c:pt idx="83318">
                  <c:v>213.97395833333334</c:v>
                </c:pt>
                <c:pt idx="83319">
                  <c:v>213.9765625</c:v>
                </c:pt>
                <c:pt idx="83320">
                  <c:v>213.97916666666666</c:v>
                </c:pt>
                <c:pt idx="83321">
                  <c:v>213.98177083333334</c:v>
                </c:pt>
                <c:pt idx="83322">
                  <c:v>213.984375</c:v>
                </c:pt>
                <c:pt idx="83323">
                  <c:v>213.98697916666666</c:v>
                </c:pt>
                <c:pt idx="83324">
                  <c:v>213.98958333333334</c:v>
                </c:pt>
                <c:pt idx="83325">
                  <c:v>213.9921875</c:v>
                </c:pt>
                <c:pt idx="83326">
                  <c:v>213.99479166666666</c:v>
                </c:pt>
                <c:pt idx="83327">
                  <c:v>213.99739583333334</c:v>
                </c:pt>
                <c:pt idx="83328">
                  <c:v>214</c:v>
                </c:pt>
                <c:pt idx="83329">
                  <c:v>214.00260416666666</c:v>
                </c:pt>
                <c:pt idx="83330">
                  <c:v>214.00520833333334</c:v>
                </c:pt>
                <c:pt idx="83331">
                  <c:v>214.0078125</c:v>
                </c:pt>
                <c:pt idx="83332">
                  <c:v>214.01041666666666</c:v>
                </c:pt>
                <c:pt idx="83333">
                  <c:v>214.01302083333334</c:v>
                </c:pt>
                <c:pt idx="83334">
                  <c:v>214.015625</c:v>
                </c:pt>
                <c:pt idx="83335">
                  <c:v>214.01822916666666</c:v>
                </c:pt>
                <c:pt idx="83336">
                  <c:v>214.02083333333334</c:v>
                </c:pt>
                <c:pt idx="83337">
                  <c:v>214.0234375</c:v>
                </c:pt>
                <c:pt idx="83338">
                  <c:v>214.02604166666666</c:v>
                </c:pt>
                <c:pt idx="83339">
                  <c:v>214.02864583333334</c:v>
                </c:pt>
                <c:pt idx="83340">
                  <c:v>214.03125</c:v>
                </c:pt>
                <c:pt idx="83341">
                  <c:v>214.03385416666666</c:v>
                </c:pt>
                <c:pt idx="83342">
                  <c:v>214.03645833333334</c:v>
                </c:pt>
                <c:pt idx="83343">
                  <c:v>214.0390625</c:v>
                </c:pt>
                <c:pt idx="83344">
                  <c:v>214.04166666666666</c:v>
                </c:pt>
                <c:pt idx="83345">
                  <c:v>214.04427083333334</c:v>
                </c:pt>
                <c:pt idx="83346">
                  <c:v>214.046875</c:v>
                </c:pt>
                <c:pt idx="83347">
                  <c:v>214.04947916666666</c:v>
                </c:pt>
                <c:pt idx="83348">
                  <c:v>214.05208333333334</c:v>
                </c:pt>
                <c:pt idx="83349">
                  <c:v>214.0546875</c:v>
                </c:pt>
                <c:pt idx="83350">
                  <c:v>214.05729166666666</c:v>
                </c:pt>
                <c:pt idx="83351">
                  <c:v>214.05989583333334</c:v>
                </c:pt>
                <c:pt idx="83352">
                  <c:v>214.0625</c:v>
                </c:pt>
                <c:pt idx="83353">
                  <c:v>214.06510416666666</c:v>
                </c:pt>
                <c:pt idx="83354">
                  <c:v>214.06770833333334</c:v>
                </c:pt>
                <c:pt idx="83355">
                  <c:v>214.0703125</c:v>
                </c:pt>
                <c:pt idx="83356">
                  <c:v>214.07291666666666</c:v>
                </c:pt>
                <c:pt idx="83357">
                  <c:v>214.07552083333334</c:v>
                </c:pt>
                <c:pt idx="83358">
                  <c:v>214.078125</c:v>
                </c:pt>
                <c:pt idx="83359">
                  <c:v>214.08072916666666</c:v>
                </c:pt>
                <c:pt idx="83360">
                  <c:v>214.08333333333334</c:v>
                </c:pt>
                <c:pt idx="83361">
                  <c:v>214.0859375</c:v>
                </c:pt>
                <c:pt idx="83362">
                  <c:v>214.08854166666666</c:v>
                </c:pt>
                <c:pt idx="83363">
                  <c:v>214.09114583333334</c:v>
                </c:pt>
                <c:pt idx="83364">
                  <c:v>214.09375</c:v>
                </c:pt>
                <c:pt idx="83365">
                  <c:v>214.09635416666666</c:v>
                </c:pt>
                <c:pt idx="83366">
                  <c:v>214.09895833333334</c:v>
                </c:pt>
                <c:pt idx="83367">
                  <c:v>214.1015625</c:v>
                </c:pt>
                <c:pt idx="83368">
                  <c:v>214.10416666666666</c:v>
                </c:pt>
                <c:pt idx="83369">
                  <c:v>214.10677083333334</c:v>
                </c:pt>
                <c:pt idx="83370">
                  <c:v>214.109375</c:v>
                </c:pt>
                <c:pt idx="83371">
                  <c:v>214.11197916666666</c:v>
                </c:pt>
                <c:pt idx="83372">
                  <c:v>214.11458333333334</c:v>
                </c:pt>
                <c:pt idx="83373">
                  <c:v>214.1171875</c:v>
                </c:pt>
                <c:pt idx="83374">
                  <c:v>214.11979166666666</c:v>
                </c:pt>
                <c:pt idx="83375">
                  <c:v>214.12239583333334</c:v>
                </c:pt>
                <c:pt idx="83376">
                  <c:v>214.125</c:v>
                </c:pt>
                <c:pt idx="83377">
                  <c:v>214.12760416666666</c:v>
                </c:pt>
                <c:pt idx="83378">
                  <c:v>214.13020833333334</c:v>
                </c:pt>
                <c:pt idx="83379">
                  <c:v>214.1328125</c:v>
                </c:pt>
                <c:pt idx="83380">
                  <c:v>214.13541666666666</c:v>
                </c:pt>
                <c:pt idx="83381">
                  <c:v>214.13802083333334</c:v>
                </c:pt>
                <c:pt idx="83382">
                  <c:v>214.140625</c:v>
                </c:pt>
                <c:pt idx="83383">
                  <c:v>214.14322916666666</c:v>
                </c:pt>
                <c:pt idx="83384">
                  <c:v>214.14583333333334</c:v>
                </c:pt>
                <c:pt idx="83385">
                  <c:v>214.1484375</c:v>
                </c:pt>
                <c:pt idx="83386">
                  <c:v>214.15104166666666</c:v>
                </c:pt>
                <c:pt idx="83387">
                  <c:v>214.15364583333334</c:v>
                </c:pt>
                <c:pt idx="83388">
                  <c:v>214.15625</c:v>
                </c:pt>
                <c:pt idx="83389">
                  <c:v>214.15885416666666</c:v>
                </c:pt>
                <c:pt idx="83390">
                  <c:v>214.16145833333334</c:v>
                </c:pt>
                <c:pt idx="83391">
                  <c:v>214.1640625</c:v>
                </c:pt>
                <c:pt idx="83392">
                  <c:v>214.16666666666666</c:v>
                </c:pt>
                <c:pt idx="83393">
                  <c:v>214.16927083333334</c:v>
                </c:pt>
                <c:pt idx="83394">
                  <c:v>214.171875</c:v>
                </c:pt>
                <c:pt idx="83395">
                  <c:v>214.17447916666666</c:v>
                </c:pt>
                <c:pt idx="83396">
                  <c:v>214.17708333333334</c:v>
                </c:pt>
                <c:pt idx="83397">
                  <c:v>214.1796875</c:v>
                </c:pt>
                <c:pt idx="83398">
                  <c:v>214.18229166666666</c:v>
                </c:pt>
                <c:pt idx="83399">
                  <c:v>214.18489583333334</c:v>
                </c:pt>
                <c:pt idx="83400">
                  <c:v>214.1875</c:v>
                </c:pt>
                <c:pt idx="83401">
                  <c:v>214.19010416666666</c:v>
                </c:pt>
                <c:pt idx="83402">
                  <c:v>214.19270833333334</c:v>
                </c:pt>
                <c:pt idx="83403">
                  <c:v>214.1953125</c:v>
                </c:pt>
                <c:pt idx="83404">
                  <c:v>214.19791666666666</c:v>
                </c:pt>
                <c:pt idx="83405">
                  <c:v>214.20052083333334</c:v>
                </c:pt>
                <c:pt idx="83406">
                  <c:v>214.203125</c:v>
                </c:pt>
                <c:pt idx="83407">
                  <c:v>214.20572916666666</c:v>
                </c:pt>
                <c:pt idx="83408">
                  <c:v>214.20833333333334</c:v>
                </c:pt>
                <c:pt idx="83409">
                  <c:v>214.2109375</c:v>
                </c:pt>
                <c:pt idx="83410">
                  <c:v>214.21354166666666</c:v>
                </c:pt>
                <c:pt idx="83411">
                  <c:v>214.21614583333334</c:v>
                </c:pt>
                <c:pt idx="83412">
                  <c:v>214.21875</c:v>
                </c:pt>
                <c:pt idx="83413">
                  <c:v>214.22135416666666</c:v>
                </c:pt>
                <c:pt idx="83414">
                  <c:v>214.22395833333334</c:v>
                </c:pt>
                <c:pt idx="83415">
                  <c:v>214.2265625</c:v>
                </c:pt>
                <c:pt idx="83416">
                  <c:v>214.22916666666666</c:v>
                </c:pt>
                <c:pt idx="83417">
                  <c:v>214.23177083333334</c:v>
                </c:pt>
                <c:pt idx="83418">
                  <c:v>214.234375</c:v>
                </c:pt>
                <c:pt idx="83419">
                  <c:v>214.23697916666666</c:v>
                </c:pt>
                <c:pt idx="83420">
                  <c:v>214.23958333333334</c:v>
                </c:pt>
                <c:pt idx="83421">
                  <c:v>214.2421875</c:v>
                </c:pt>
                <c:pt idx="83422">
                  <c:v>214.24479166666666</c:v>
                </c:pt>
                <c:pt idx="83423">
                  <c:v>214.24739583333334</c:v>
                </c:pt>
                <c:pt idx="83424">
                  <c:v>214.25</c:v>
                </c:pt>
                <c:pt idx="83425">
                  <c:v>214.25260416666666</c:v>
                </c:pt>
                <c:pt idx="83426">
                  <c:v>214.25520833333334</c:v>
                </c:pt>
                <c:pt idx="83427">
                  <c:v>214.2578125</c:v>
                </c:pt>
                <c:pt idx="83428">
                  <c:v>214.26041666666666</c:v>
                </c:pt>
                <c:pt idx="83429">
                  <c:v>214.26302083333334</c:v>
                </c:pt>
                <c:pt idx="83430">
                  <c:v>214.265625</c:v>
                </c:pt>
                <c:pt idx="83431">
                  <c:v>214.26822916666666</c:v>
                </c:pt>
                <c:pt idx="83432">
                  <c:v>214.27083333333334</c:v>
                </c:pt>
                <c:pt idx="83433">
                  <c:v>214.2734375</c:v>
                </c:pt>
                <c:pt idx="83434">
                  <c:v>214.27604166666666</c:v>
                </c:pt>
                <c:pt idx="83435">
                  <c:v>214.27864583333334</c:v>
                </c:pt>
                <c:pt idx="83436">
                  <c:v>214.28125</c:v>
                </c:pt>
                <c:pt idx="83437">
                  <c:v>214.28385416666666</c:v>
                </c:pt>
                <c:pt idx="83438">
                  <c:v>214.28645833333334</c:v>
                </c:pt>
                <c:pt idx="83439">
                  <c:v>214.2890625</c:v>
                </c:pt>
                <c:pt idx="83440">
                  <c:v>214.29166666666666</c:v>
                </c:pt>
                <c:pt idx="83441">
                  <c:v>214.29427083333334</c:v>
                </c:pt>
                <c:pt idx="83442">
                  <c:v>214.296875</c:v>
                </c:pt>
                <c:pt idx="83443">
                  <c:v>214.29947916666666</c:v>
                </c:pt>
                <c:pt idx="83444">
                  <c:v>214.30208333333334</c:v>
                </c:pt>
                <c:pt idx="83445">
                  <c:v>214.3046875</c:v>
                </c:pt>
                <c:pt idx="83446">
                  <c:v>214.30729166666666</c:v>
                </c:pt>
                <c:pt idx="83447">
                  <c:v>214.30989583333334</c:v>
                </c:pt>
                <c:pt idx="83448">
                  <c:v>214.3125</c:v>
                </c:pt>
                <c:pt idx="83449">
                  <c:v>214.31510416666666</c:v>
                </c:pt>
                <c:pt idx="83450">
                  <c:v>214.31770833333334</c:v>
                </c:pt>
                <c:pt idx="83451">
                  <c:v>214.3203125</c:v>
                </c:pt>
                <c:pt idx="83452">
                  <c:v>214.32291666666666</c:v>
                </c:pt>
                <c:pt idx="83453">
                  <c:v>214.32552083333334</c:v>
                </c:pt>
                <c:pt idx="83454">
                  <c:v>214.328125</c:v>
                </c:pt>
                <c:pt idx="83455">
                  <c:v>214.33072916666666</c:v>
                </c:pt>
                <c:pt idx="83456">
                  <c:v>214.33333333333334</c:v>
                </c:pt>
                <c:pt idx="83457">
                  <c:v>214.3359375</c:v>
                </c:pt>
                <c:pt idx="83458">
                  <c:v>214.33854166666666</c:v>
                </c:pt>
                <c:pt idx="83459">
                  <c:v>214.34114583333334</c:v>
                </c:pt>
                <c:pt idx="83460">
                  <c:v>214.34375</c:v>
                </c:pt>
                <c:pt idx="83461">
                  <c:v>214.34635416666666</c:v>
                </c:pt>
                <c:pt idx="83462">
                  <c:v>214.34895833333334</c:v>
                </c:pt>
                <c:pt idx="83463">
                  <c:v>214.3515625</c:v>
                </c:pt>
                <c:pt idx="83464">
                  <c:v>214.35416666666666</c:v>
                </c:pt>
                <c:pt idx="83465">
                  <c:v>214.35677083333334</c:v>
                </c:pt>
                <c:pt idx="83466">
                  <c:v>214.359375</c:v>
                </c:pt>
                <c:pt idx="83467">
                  <c:v>214.36197916666666</c:v>
                </c:pt>
                <c:pt idx="83468">
                  <c:v>214.36458333333334</c:v>
                </c:pt>
                <c:pt idx="83469">
                  <c:v>214.3671875</c:v>
                </c:pt>
                <c:pt idx="83470">
                  <c:v>214.36979166666666</c:v>
                </c:pt>
                <c:pt idx="83471">
                  <c:v>214.37239583333334</c:v>
                </c:pt>
                <c:pt idx="83472">
                  <c:v>214.375</c:v>
                </c:pt>
                <c:pt idx="83473">
                  <c:v>214.37760416666666</c:v>
                </c:pt>
                <c:pt idx="83474">
                  <c:v>214.38020833333334</c:v>
                </c:pt>
                <c:pt idx="83475">
                  <c:v>214.3828125</c:v>
                </c:pt>
                <c:pt idx="83476">
                  <c:v>214.38541666666666</c:v>
                </c:pt>
                <c:pt idx="83477">
                  <c:v>214.38802083333334</c:v>
                </c:pt>
                <c:pt idx="83478">
                  <c:v>214.390625</c:v>
                </c:pt>
                <c:pt idx="83479">
                  <c:v>214.39322916666666</c:v>
                </c:pt>
                <c:pt idx="83480">
                  <c:v>214.39583333333334</c:v>
                </c:pt>
                <c:pt idx="83481">
                  <c:v>214.3984375</c:v>
                </c:pt>
                <c:pt idx="83482">
                  <c:v>214.40104166666666</c:v>
                </c:pt>
                <c:pt idx="83483">
                  <c:v>214.40364583333334</c:v>
                </c:pt>
                <c:pt idx="83484">
                  <c:v>214.40625</c:v>
                </c:pt>
                <c:pt idx="83485">
                  <c:v>214.40885416666666</c:v>
                </c:pt>
                <c:pt idx="83486">
                  <c:v>214.41145833333334</c:v>
                </c:pt>
                <c:pt idx="83487">
                  <c:v>214.4140625</c:v>
                </c:pt>
                <c:pt idx="83488">
                  <c:v>214.41666666666666</c:v>
                </c:pt>
                <c:pt idx="83489">
                  <c:v>214.41927083333334</c:v>
                </c:pt>
                <c:pt idx="83490">
                  <c:v>214.421875</c:v>
                </c:pt>
                <c:pt idx="83491">
                  <c:v>214.42447916666666</c:v>
                </c:pt>
                <c:pt idx="83492">
                  <c:v>214.42708333333334</c:v>
                </c:pt>
                <c:pt idx="83493">
                  <c:v>214.4296875</c:v>
                </c:pt>
                <c:pt idx="83494">
                  <c:v>214.43229166666666</c:v>
                </c:pt>
                <c:pt idx="83495">
                  <c:v>214.43489583333334</c:v>
                </c:pt>
                <c:pt idx="83496">
                  <c:v>214.4375</c:v>
                </c:pt>
                <c:pt idx="83497">
                  <c:v>214.44010416666666</c:v>
                </c:pt>
                <c:pt idx="83498">
                  <c:v>214.44270833333334</c:v>
                </c:pt>
                <c:pt idx="83499">
                  <c:v>214.4453125</c:v>
                </c:pt>
                <c:pt idx="83500">
                  <c:v>214.44791666666666</c:v>
                </c:pt>
                <c:pt idx="83501">
                  <c:v>214.45052083333334</c:v>
                </c:pt>
                <c:pt idx="83502">
                  <c:v>214.453125</c:v>
                </c:pt>
                <c:pt idx="83503">
                  <c:v>214.45572916666666</c:v>
                </c:pt>
                <c:pt idx="83504">
                  <c:v>214.45833333333334</c:v>
                </c:pt>
                <c:pt idx="83505">
                  <c:v>214.4609375</c:v>
                </c:pt>
                <c:pt idx="83506">
                  <c:v>214.46354166666666</c:v>
                </c:pt>
                <c:pt idx="83507">
                  <c:v>214.46614583333334</c:v>
                </c:pt>
                <c:pt idx="83508">
                  <c:v>214.46875</c:v>
                </c:pt>
                <c:pt idx="83509">
                  <c:v>214.47135416666666</c:v>
                </c:pt>
                <c:pt idx="83510">
                  <c:v>214.47395833333334</c:v>
                </c:pt>
                <c:pt idx="83511">
                  <c:v>214.4765625</c:v>
                </c:pt>
                <c:pt idx="83512">
                  <c:v>214.47916666666666</c:v>
                </c:pt>
                <c:pt idx="83513">
                  <c:v>214.48177083333334</c:v>
                </c:pt>
                <c:pt idx="83514">
                  <c:v>214.484375</c:v>
                </c:pt>
                <c:pt idx="83515">
                  <c:v>214.48697916666666</c:v>
                </c:pt>
                <c:pt idx="83516">
                  <c:v>214.48958333333334</c:v>
                </c:pt>
                <c:pt idx="83517">
                  <c:v>214.4921875</c:v>
                </c:pt>
                <c:pt idx="83518">
                  <c:v>214.49479166666666</c:v>
                </c:pt>
                <c:pt idx="83519">
                  <c:v>214.49739583333334</c:v>
                </c:pt>
                <c:pt idx="83520">
                  <c:v>214.5</c:v>
                </c:pt>
                <c:pt idx="83521">
                  <c:v>214.50260416666666</c:v>
                </c:pt>
                <c:pt idx="83522">
                  <c:v>214.50520833333334</c:v>
                </c:pt>
                <c:pt idx="83523">
                  <c:v>214.5078125</c:v>
                </c:pt>
                <c:pt idx="83524">
                  <c:v>214.51041666666666</c:v>
                </c:pt>
                <c:pt idx="83525">
                  <c:v>214.51302083333334</c:v>
                </c:pt>
                <c:pt idx="83526">
                  <c:v>214.515625</c:v>
                </c:pt>
                <c:pt idx="83527">
                  <c:v>214.51822916666666</c:v>
                </c:pt>
                <c:pt idx="83528">
                  <c:v>214.52083333333334</c:v>
                </c:pt>
                <c:pt idx="83529">
                  <c:v>214.5234375</c:v>
                </c:pt>
                <c:pt idx="83530">
                  <c:v>214.52604166666666</c:v>
                </c:pt>
                <c:pt idx="83531">
                  <c:v>214.52864583333334</c:v>
                </c:pt>
                <c:pt idx="83532">
                  <c:v>214.53125</c:v>
                </c:pt>
                <c:pt idx="83533">
                  <c:v>214.53385416666666</c:v>
                </c:pt>
                <c:pt idx="83534">
                  <c:v>214.53645833333334</c:v>
                </c:pt>
                <c:pt idx="83535">
                  <c:v>214.5390625</c:v>
                </c:pt>
                <c:pt idx="83536">
                  <c:v>214.54166666666666</c:v>
                </c:pt>
                <c:pt idx="83537">
                  <c:v>214.54427083333334</c:v>
                </c:pt>
                <c:pt idx="83538">
                  <c:v>214.546875</c:v>
                </c:pt>
                <c:pt idx="83539">
                  <c:v>214.54947916666666</c:v>
                </c:pt>
                <c:pt idx="83540">
                  <c:v>214.55208333333334</c:v>
                </c:pt>
                <c:pt idx="83541">
                  <c:v>214.5546875</c:v>
                </c:pt>
                <c:pt idx="83542">
                  <c:v>214.55729166666666</c:v>
                </c:pt>
                <c:pt idx="83543">
                  <c:v>214.55989583333334</c:v>
                </c:pt>
                <c:pt idx="83544">
                  <c:v>214.5625</c:v>
                </c:pt>
                <c:pt idx="83545">
                  <c:v>214.56510416666666</c:v>
                </c:pt>
                <c:pt idx="83546">
                  <c:v>214.56770833333334</c:v>
                </c:pt>
                <c:pt idx="83547">
                  <c:v>214.5703125</c:v>
                </c:pt>
                <c:pt idx="83548">
                  <c:v>214.57291666666666</c:v>
                </c:pt>
                <c:pt idx="83549">
                  <c:v>214.57552083333334</c:v>
                </c:pt>
                <c:pt idx="83550">
                  <c:v>214.578125</c:v>
                </c:pt>
                <c:pt idx="83551">
                  <c:v>214.58072916666666</c:v>
                </c:pt>
                <c:pt idx="83552">
                  <c:v>214.58333333333334</c:v>
                </c:pt>
                <c:pt idx="83553">
                  <c:v>214.5859375</c:v>
                </c:pt>
                <c:pt idx="83554">
                  <c:v>214.58854166666666</c:v>
                </c:pt>
                <c:pt idx="83555">
                  <c:v>214.59114583333334</c:v>
                </c:pt>
                <c:pt idx="83556">
                  <c:v>214.59375</c:v>
                </c:pt>
                <c:pt idx="83557">
                  <c:v>214.59635416666666</c:v>
                </c:pt>
                <c:pt idx="83558">
                  <c:v>214.59895833333334</c:v>
                </c:pt>
                <c:pt idx="83559">
                  <c:v>214.6015625</c:v>
                </c:pt>
                <c:pt idx="83560">
                  <c:v>214.60416666666666</c:v>
                </c:pt>
                <c:pt idx="83561">
                  <c:v>214.60677083333334</c:v>
                </c:pt>
                <c:pt idx="83562">
                  <c:v>214.609375</c:v>
                </c:pt>
                <c:pt idx="83563">
                  <c:v>214.61197916666666</c:v>
                </c:pt>
                <c:pt idx="83564">
                  <c:v>214.61458333333334</c:v>
                </c:pt>
                <c:pt idx="83565">
                  <c:v>214.6171875</c:v>
                </c:pt>
                <c:pt idx="83566">
                  <c:v>214.61979166666666</c:v>
                </c:pt>
                <c:pt idx="83567">
                  <c:v>214.62239583333334</c:v>
                </c:pt>
                <c:pt idx="83568">
                  <c:v>214.625</c:v>
                </c:pt>
                <c:pt idx="83569">
                  <c:v>214.62760416666666</c:v>
                </c:pt>
                <c:pt idx="83570">
                  <c:v>214.63020833333334</c:v>
                </c:pt>
                <c:pt idx="83571">
                  <c:v>214.6328125</c:v>
                </c:pt>
                <c:pt idx="83572">
                  <c:v>214.63541666666666</c:v>
                </c:pt>
                <c:pt idx="83573">
                  <c:v>214.63802083333334</c:v>
                </c:pt>
                <c:pt idx="83574">
                  <c:v>214.640625</c:v>
                </c:pt>
                <c:pt idx="83575">
                  <c:v>214.64322916666666</c:v>
                </c:pt>
                <c:pt idx="83576">
                  <c:v>214.64583333333334</c:v>
                </c:pt>
                <c:pt idx="83577">
                  <c:v>214.6484375</c:v>
                </c:pt>
                <c:pt idx="83578">
                  <c:v>214.65104166666666</c:v>
                </c:pt>
                <c:pt idx="83579">
                  <c:v>214.65364583333334</c:v>
                </c:pt>
                <c:pt idx="83580">
                  <c:v>214.65625</c:v>
                </c:pt>
                <c:pt idx="83581">
                  <c:v>214.65885416666666</c:v>
                </c:pt>
                <c:pt idx="83582">
                  <c:v>214.66145833333334</c:v>
                </c:pt>
                <c:pt idx="83583">
                  <c:v>214.6640625</c:v>
                </c:pt>
                <c:pt idx="83584">
                  <c:v>214.66666666666666</c:v>
                </c:pt>
                <c:pt idx="83585">
                  <c:v>214.66927083333334</c:v>
                </c:pt>
                <c:pt idx="83586">
                  <c:v>214.671875</c:v>
                </c:pt>
                <c:pt idx="83587">
                  <c:v>214.67447916666666</c:v>
                </c:pt>
                <c:pt idx="83588">
                  <c:v>214.67708333333334</c:v>
                </c:pt>
                <c:pt idx="83589">
                  <c:v>214.6796875</c:v>
                </c:pt>
                <c:pt idx="83590">
                  <c:v>214.68229166666666</c:v>
                </c:pt>
                <c:pt idx="83591">
                  <c:v>214.68489583333334</c:v>
                </c:pt>
                <c:pt idx="83592">
                  <c:v>214.6875</c:v>
                </c:pt>
                <c:pt idx="83593">
                  <c:v>214.69010416666666</c:v>
                </c:pt>
                <c:pt idx="83594">
                  <c:v>214.69270833333334</c:v>
                </c:pt>
                <c:pt idx="83595">
                  <c:v>214.6953125</c:v>
                </c:pt>
                <c:pt idx="83596">
                  <c:v>214.69791666666666</c:v>
                </c:pt>
                <c:pt idx="83597">
                  <c:v>214.70052083333334</c:v>
                </c:pt>
                <c:pt idx="83598">
                  <c:v>214.703125</c:v>
                </c:pt>
                <c:pt idx="83599">
                  <c:v>214.70572916666666</c:v>
                </c:pt>
                <c:pt idx="83600">
                  <c:v>214.70833333333334</c:v>
                </c:pt>
                <c:pt idx="83601">
                  <c:v>214.7109375</c:v>
                </c:pt>
                <c:pt idx="83602">
                  <c:v>214.71354166666666</c:v>
                </c:pt>
                <c:pt idx="83603">
                  <c:v>214.71614583333334</c:v>
                </c:pt>
                <c:pt idx="83604">
                  <c:v>214.71875</c:v>
                </c:pt>
                <c:pt idx="83605">
                  <c:v>214.72135416666666</c:v>
                </c:pt>
                <c:pt idx="83606">
                  <c:v>214.72395833333334</c:v>
                </c:pt>
                <c:pt idx="83607">
                  <c:v>214.7265625</c:v>
                </c:pt>
                <c:pt idx="83608">
                  <c:v>214.72916666666666</c:v>
                </c:pt>
                <c:pt idx="83609">
                  <c:v>214.73177083333334</c:v>
                </c:pt>
                <c:pt idx="83610">
                  <c:v>214.734375</c:v>
                </c:pt>
                <c:pt idx="83611">
                  <c:v>214.73697916666666</c:v>
                </c:pt>
                <c:pt idx="83612">
                  <c:v>214.73958333333334</c:v>
                </c:pt>
                <c:pt idx="83613">
                  <c:v>214.7421875</c:v>
                </c:pt>
                <c:pt idx="83614">
                  <c:v>214.74479166666666</c:v>
                </c:pt>
                <c:pt idx="83615">
                  <c:v>214.74739583333334</c:v>
                </c:pt>
                <c:pt idx="83616">
                  <c:v>214.75</c:v>
                </c:pt>
                <c:pt idx="83617">
                  <c:v>214.75260416666666</c:v>
                </c:pt>
                <c:pt idx="83618">
                  <c:v>214.75520833333334</c:v>
                </c:pt>
                <c:pt idx="83619">
                  <c:v>214.7578125</c:v>
                </c:pt>
                <c:pt idx="83620">
                  <c:v>214.76041666666666</c:v>
                </c:pt>
                <c:pt idx="83621">
                  <c:v>214.76302083333334</c:v>
                </c:pt>
                <c:pt idx="83622">
                  <c:v>214.765625</c:v>
                </c:pt>
                <c:pt idx="83623">
                  <c:v>214.76822916666666</c:v>
                </c:pt>
                <c:pt idx="83624">
                  <c:v>214.77083333333334</c:v>
                </c:pt>
                <c:pt idx="83625">
                  <c:v>214.7734375</c:v>
                </c:pt>
                <c:pt idx="83626">
                  <c:v>214.77604166666666</c:v>
                </c:pt>
                <c:pt idx="83627">
                  <c:v>214.77864583333334</c:v>
                </c:pt>
                <c:pt idx="83628">
                  <c:v>214.78125</c:v>
                </c:pt>
                <c:pt idx="83629">
                  <c:v>214.78385416666666</c:v>
                </c:pt>
                <c:pt idx="83630">
                  <c:v>214.78645833333334</c:v>
                </c:pt>
                <c:pt idx="83631">
                  <c:v>214.7890625</c:v>
                </c:pt>
                <c:pt idx="83632">
                  <c:v>214.79166666666666</c:v>
                </c:pt>
                <c:pt idx="83633">
                  <c:v>214.79427083333334</c:v>
                </c:pt>
                <c:pt idx="83634">
                  <c:v>214.796875</c:v>
                </c:pt>
                <c:pt idx="83635">
                  <c:v>214.79947916666666</c:v>
                </c:pt>
                <c:pt idx="83636">
                  <c:v>214.80208333333334</c:v>
                </c:pt>
                <c:pt idx="83637">
                  <c:v>214.8046875</c:v>
                </c:pt>
                <c:pt idx="83638">
                  <c:v>214.80729166666666</c:v>
                </c:pt>
                <c:pt idx="83639">
                  <c:v>214.80989583333334</c:v>
                </c:pt>
                <c:pt idx="83640">
                  <c:v>214.8125</c:v>
                </c:pt>
                <c:pt idx="83641">
                  <c:v>214.81510416666666</c:v>
                </c:pt>
                <c:pt idx="83642">
                  <c:v>214.81770833333334</c:v>
                </c:pt>
                <c:pt idx="83643">
                  <c:v>214.8203125</c:v>
                </c:pt>
                <c:pt idx="83644">
                  <c:v>214.82291666666666</c:v>
                </c:pt>
                <c:pt idx="83645">
                  <c:v>214.82552083333334</c:v>
                </c:pt>
                <c:pt idx="83646">
                  <c:v>214.828125</c:v>
                </c:pt>
                <c:pt idx="83647">
                  <c:v>214.83072916666666</c:v>
                </c:pt>
                <c:pt idx="83648">
                  <c:v>214.83333333333334</c:v>
                </c:pt>
                <c:pt idx="83649">
                  <c:v>214.8359375</c:v>
                </c:pt>
                <c:pt idx="83650">
                  <c:v>214.83854166666666</c:v>
                </c:pt>
                <c:pt idx="83651">
                  <c:v>214.84114583333334</c:v>
                </c:pt>
                <c:pt idx="83652">
                  <c:v>214.84375</c:v>
                </c:pt>
                <c:pt idx="83653">
                  <c:v>214.84635416666666</c:v>
                </c:pt>
                <c:pt idx="83654">
                  <c:v>214.84895833333334</c:v>
                </c:pt>
                <c:pt idx="83655">
                  <c:v>214.8515625</c:v>
                </c:pt>
                <c:pt idx="83656">
                  <c:v>214.85416666666666</c:v>
                </c:pt>
                <c:pt idx="83657">
                  <c:v>214.85677083333334</c:v>
                </c:pt>
                <c:pt idx="83658">
                  <c:v>214.859375</c:v>
                </c:pt>
                <c:pt idx="83659">
                  <c:v>214.86197916666666</c:v>
                </c:pt>
                <c:pt idx="83660">
                  <c:v>214.86458333333334</c:v>
                </c:pt>
                <c:pt idx="83661">
                  <c:v>214.8671875</c:v>
                </c:pt>
                <c:pt idx="83662">
                  <c:v>214.86979166666666</c:v>
                </c:pt>
                <c:pt idx="83663">
                  <c:v>214.87239583333334</c:v>
                </c:pt>
                <c:pt idx="83664">
                  <c:v>214.875</c:v>
                </c:pt>
                <c:pt idx="83665">
                  <c:v>214.87760416666666</c:v>
                </c:pt>
                <c:pt idx="83666">
                  <c:v>214.88020833333334</c:v>
                </c:pt>
                <c:pt idx="83667">
                  <c:v>214.8828125</c:v>
                </c:pt>
                <c:pt idx="83668">
                  <c:v>214.88541666666666</c:v>
                </c:pt>
                <c:pt idx="83669">
                  <c:v>214.88802083333334</c:v>
                </c:pt>
                <c:pt idx="83670">
                  <c:v>214.890625</c:v>
                </c:pt>
                <c:pt idx="83671">
                  <c:v>214.89322916666666</c:v>
                </c:pt>
                <c:pt idx="83672">
                  <c:v>214.89583333333334</c:v>
                </c:pt>
                <c:pt idx="83673">
                  <c:v>214.8984375</c:v>
                </c:pt>
                <c:pt idx="83674">
                  <c:v>214.90104166666666</c:v>
                </c:pt>
                <c:pt idx="83675">
                  <c:v>214.90364583333334</c:v>
                </c:pt>
                <c:pt idx="83676">
                  <c:v>214.90625</c:v>
                </c:pt>
                <c:pt idx="83677">
                  <c:v>214.90885416666666</c:v>
                </c:pt>
                <c:pt idx="83678">
                  <c:v>214.91145833333334</c:v>
                </c:pt>
                <c:pt idx="83679">
                  <c:v>214.9140625</c:v>
                </c:pt>
                <c:pt idx="83680">
                  <c:v>214.91666666666666</c:v>
                </c:pt>
                <c:pt idx="83681">
                  <c:v>214.91927083333334</c:v>
                </c:pt>
                <c:pt idx="83682">
                  <c:v>214.921875</c:v>
                </c:pt>
                <c:pt idx="83683">
                  <c:v>214.92447916666666</c:v>
                </c:pt>
                <c:pt idx="83684">
                  <c:v>214.92708333333334</c:v>
                </c:pt>
                <c:pt idx="83685">
                  <c:v>214.9296875</c:v>
                </c:pt>
                <c:pt idx="83686">
                  <c:v>214.93229166666666</c:v>
                </c:pt>
                <c:pt idx="83687">
                  <c:v>214.93489583333334</c:v>
                </c:pt>
                <c:pt idx="83688">
                  <c:v>214.9375</c:v>
                </c:pt>
                <c:pt idx="83689">
                  <c:v>214.94010416666666</c:v>
                </c:pt>
                <c:pt idx="83690">
                  <c:v>214.94270833333334</c:v>
                </c:pt>
                <c:pt idx="83691">
                  <c:v>214.9453125</c:v>
                </c:pt>
                <c:pt idx="83692">
                  <c:v>214.94791666666666</c:v>
                </c:pt>
                <c:pt idx="83693">
                  <c:v>214.95052083333334</c:v>
                </c:pt>
                <c:pt idx="83694">
                  <c:v>214.953125</c:v>
                </c:pt>
                <c:pt idx="83695">
                  <c:v>214.95572916666666</c:v>
                </c:pt>
                <c:pt idx="83696">
                  <c:v>214.95833333333334</c:v>
                </c:pt>
                <c:pt idx="83697">
                  <c:v>214.9609375</c:v>
                </c:pt>
                <c:pt idx="83698">
                  <c:v>214.96354166666666</c:v>
                </c:pt>
                <c:pt idx="83699">
                  <c:v>214.96614583333334</c:v>
                </c:pt>
                <c:pt idx="83700">
                  <c:v>214.96875</c:v>
                </c:pt>
                <c:pt idx="83701">
                  <c:v>214.97135416666666</c:v>
                </c:pt>
                <c:pt idx="83702">
                  <c:v>214.97395833333334</c:v>
                </c:pt>
                <c:pt idx="83703">
                  <c:v>214.9765625</c:v>
                </c:pt>
                <c:pt idx="83704">
                  <c:v>214.97916666666666</c:v>
                </c:pt>
                <c:pt idx="83705">
                  <c:v>214.98177083333334</c:v>
                </c:pt>
                <c:pt idx="83706">
                  <c:v>214.984375</c:v>
                </c:pt>
                <c:pt idx="83707">
                  <c:v>214.98697916666666</c:v>
                </c:pt>
                <c:pt idx="83708">
                  <c:v>214.98958333333334</c:v>
                </c:pt>
                <c:pt idx="83709">
                  <c:v>214.9921875</c:v>
                </c:pt>
                <c:pt idx="83710">
                  <c:v>214.99479166666666</c:v>
                </c:pt>
                <c:pt idx="83711">
                  <c:v>214.99739583333334</c:v>
                </c:pt>
                <c:pt idx="83712">
                  <c:v>215</c:v>
                </c:pt>
                <c:pt idx="83713">
                  <c:v>215.00260416666666</c:v>
                </c:pt>
                <c:pt idx="83714">
                  <c:v>215.00520833333334</c:v>
                </c:pt>
                <c:pt idx="83715">
                  <c:v>215.0078125</c:v>
                </c:pt>
                <c:pt idx="83716">
                  <c:v>215.01041666666666</c:v>
                </c:pt>
                <c:pt idx="83717">
                  <c:v>215.01302083333334</c:v>
                </c:pt>
                <c:pt idx="83718">
                  <c:v>215.015625</c:v>
                </c:pt>
                <c:pt idx="83719">
                  <c:v>215.01822916666666</c:v>
                </c:pt>
                <c:pt idx="83720">
                  <c:v>215.02083333333334</c:v>
                </c:pt>
                <c:pt idx="83721">
                  <c:v>215.0234375</c:v>
                </c:pt>
                <c:pt idx="83722">
                  <c:v>215.02604166666666</c:v>
                </c:pt>
                <c:pt idx="83723">
                  <c:v>215.02864583333334</c:v>
                </c:pt>
                <c:pt idx="83724">
                  <c:v>215.03125</c:v>
                </c:pt>
                <c:pt idx="83725">
                  <c:v>215.03385416666666</c:v>
                </c:pt>
                <c:pt idx="83726">
                  <c:v>215.03645833333334</c:v>
                </c:pt>
                <c:pt idx="83727">
                  <c:v>215.0390625</c:v>
                </c:pt>
                <c:pt idx="83728">
                  <c:v>215.04166666666666</c:v>
                </c:pt>
                <c:pt idx="83729">
                  <c:v>215.04427083333334</c:v>
                </c:pt>
                <c:pt idx="83730">
                  <c:v>215.046875</c:v>
                </c:pt>
                <c:pt idx="83731">
                  <c:v>215.04947916666666</c:v>
                </c:pt>
                <c:pt idx="83732">
                  <c:v>215.05208333333334</c:v>
                </c:pt>
                <c:pt idx="83733">
                  <c:v>215.0546875</c:v>
                </c:pt>
                <c:pt idx="83734">
                  <c:v>215.05729166666666</c:v>
                </c:pt>
                <c:pt idx="83735">
                  <c:v>215.05989583333334</c:v>
                </c:pt>
                <c:pt idx="83736">
                  <c:v>215.0625</c:v>
                </c:pt>
                <c:pt idx="83737">
                  <c:v>215.06510416666666</c:v>
                </c:pt>
                <c:pt idx="83738">
                  <c:v>215.06770833333334</c:v>
                </c:pt>
                <c:pt idx="83739">
                  <c:v>215.0703125</c:v>
                </c:pt>
                <c:pt idx="83740">
                  <c:v>215.07291666666666</c:v>
                </c:pt>
                <c:pt idx="83741">
                  <c:v>215.07552083333334</c:v>
                </c:pt>
                <c:pt idx="83742">
                  <c:v>215.078125</c:v>
                </c:pt>
                <c:pt idx="83743">
                  <c:v>215.08072916666666</c:v>
                </c:pt>
                <c:pt idx="83744">
                  <c:v>215.08333333333334</c:v>
                </c:pt>
                <c:pt idx="83745">
                  <c:v>215.0859375</c:v>
                </c:pt>
                <c:pt idx="83746">
                  <c:v>215.08854166666666</c:v>
                </c:pt>
                <c:pt idx="83747">
                  <c:v>215.09114583333334</c:v>
                </c:pt>
                <c:pt idx="83748">
                  <c:v>215.09375</c:v>
                </c:pt>
                <c:pt idx="83749">
                  <c:v>215.09635416666666</c:v>
                </c:pt>
                <c:pt idx="83750">
                  <c:v>215.09895833333334</c:v>
                </c:pt>
                <c:pt idx="83751">
                  <c:v>215.1015625</c:v>
                </c:pt>
                <c:pt idx="83752">
                  <c:v>215.10416666666666</c:v>
                </c:pt>
                <c:pt idx="83753">
                  <c:v>215.10677083333334</c:v>
                </c:pt>
                <c:pt idx="83754">
                  <c:v>215.109375</c:v>
                </c:pt>
                <c:pt idx="83755">
                  <c:v>215.11197916666666</c:v>
                </c:pt>
                <c:pt idx="83756">
                  <c:v>215.11458333333334</c:v>
                </c:pt>
                <c:pt idx="83757">
                  <c:v>215.1171875</c:v>
                </c:pt>
                <c:pt idx="83758">
                  <c:v>215.11979166666666</c:v>
                </c:pt>
                <c:pt idx="83759">
                  <c:v>215.12239583333334</c:v>
                </c:pt>
                <c:pt idx="83760">
                  <c:v>215.125</c:v>
                </c:pt>
                <c:pt idx="83761">
                  <c:v>215.12760416666666</c:v>
                </c:pt>
                <c:pt idx="83762">
                  <c:v>215.13020833333334</c:v>
                </c:pt>
                <c:pt idx="83763">
                  <c:v>215.1328125</c:v>
                </c:pt>
                <c:pt idx="83764">
                  <c:v>215.13541666666666</c:v>
                </c:pt>
                <c:pt idx="83765">
                  <c:v>215.13802083333334</c:v>
                </c:pt>
                <c:pt idx="83766">
                  <c:v>215.140625</c:v>
                </c:pt>
                <c:pt idx="83767">
                  <c:v>215.14322916666666</c:v>
                </c:pt>
                <c:pt idx="83768">
                  <c:v>215.14583333333334</c:v>
                </c:pt>
                <c:pt idx="83769">
                  <c:v>215.1484375</c:v>
                </c:pt>
                <c:pt idx="83770">
                  <c:v>215.15104166666666</c:v>
                </c:pt>
                <c:pt idx="83771">
                  <c:v>215.15364583333334</c:v>
                </c:pt>
                <c:pt idx="83772">
                  <c:v>215.15625</c:v>
                </c:pt>
                <c:pt idx="83773">
                  <c:v>215.15885416666666</c:v>
                </c:pt>
                <c:pt idx="83774">
                  <c:v>215.16145833333334</c:v>
                </c:pt>
                <c:pt idx="83775">
                  <c:v>215.1640625</c:v>
                </c:pt>
                <c:pt idx="83776">
                  <c:v>215.16666666666666</c:v>
                </c:pt>
                <c:pt idx="83777">
                  <c:v>215.16927083333334</c:v>
                </c:pt>
                <c:pt idx="83778">
                  <c:v>215.171875</c:v>
                </c:pt>
                <c:pt idx="83779">
                  <c:v>215.17447916666666</c:v>
                </c:pt>
                <c:pt idx="83780">
                  <c:v>215.17708333333334</c:v>
                </c:pt>
                <c:pt idx="83781">
                  <c:v>215.1796875</c:v>
                </c:pt>
                <c:pt idx="83782">
                  <c:v>215.18229166666666</c:v>
                </c:pt>
                <c:pt idx="83783">
                  <c:v>215.18489583333334</c:v>
                </c:pt>
                <c:pt idx="83784">
                  <c:v>215.1875</c:v>
                </c:pt>
                <c:pt idx="83785">
                  <c:v>215.19010416666666</c:v>
                </c:pt>
                <c:pt idx="83786">
                  <c:v>215.19270833333334</c:v>
                </c:pt>
                <c:pt idx="83787">
                  <c:v>215.1953125</c:v>
                </c:pt>
                <c:pt idx="83788">
                  <c:v>215.19791666666666</c:v>
                </c:pt>
                <c:pt idx="83789">
                  <c:v>215.20052083333334</c:v>
                </c:pt>
                <c:pt idx="83790">
                  <c:v>215.203125</c:v>
                </c:pt>
                <c:pt idx="83791">
                  <c:v>215.20572916666666</c:v>
                </c:pt>
                <c:pt idx="83792">
                  <c:v>215.20833333333334</c:v>
                </c:pt>
                <c:pt idx="83793">
                  <c:v>215.2109375</c:v>
                </c:pt>
                <c:pt idx="83794">
                  <c:v>215.21354166666666</c:v>
                </c:pt>
                <c:pt idx="83795">
                  <c:v>215.21614583333334</c:v>
                </c:pt>
                <c:pt idx="83796">
                  <c:v>215.21875</c:v>
                </c:pt>
                <c:pt idx="83797">
                  <c:v>215.22135416666666</c:v>
                </c:pt>
                <c:pt idx="83798">
                  <c:v>215.22395833333334</c:v>
                </c:pt>
                <c:pt idx="83799">
                  <c:v>215.2265625</c:v>
                </c:pt>
                <c:pt idx="83800">
                  <c:v>215.22916666666666</c:v>
                </c:pt>
                <c:pt idx="83801">
                  <c:v>215.23177083333334</c:v>
                </c:pt>
                <c:pt idx="83802">
                  <c:v>215.234375</c:v>
                </c:pt>
                <c:pt idx="83803">
                  <c:v>215.23697916666666</c:v>
                </c:pt>
                <c:pt idx="83804">
                  <c:v>215.23958333333334</c:v>
                </c:pt>
                <c:pt idx="83805">
                  <c:v>215.2421875</c:v>
                </c:pt>
                <c:pt idx="83806">
                  <c:v>215.24479166666666</c:v>
                </c:pt>
                <c:pt idx="83807">
                  <c:v>215.24739583333334</c:v>
                </c:pt>
                <c:pt idx="83808">
                  <c:v>215.25</c:v>
                </c:pt>
                <c:pt idx="83809">
                  <c:v>215.25260416666666</c:v>
                </c:pt>
                <c:pt idx="83810">
                  <c:v>215.25520833333334</c:v>
                </c:pt>
                <c:pt idx="83811">
                  <c:v>215.2578125</c:v>
                </c:pt>
                <c:pt idx="83812">
                  <c:v>215.26041666666666</c:v>
                </c:pt>
                <c:pt idx="83813">
                  <c:v>215.26302083333334</c:v>
                </c:pt>
                <c:pt idx="83814">
                  <c:v>215.265625</c:v>
                </c:pt>
                <c:pt idx="83815">
                  <c:v>215.26822916666666</c:v>
                </c:pt>
                <c:pt idx="83816">
                  <c:v>215.27083333333334</c:v>
                </c:pt>
                <c:pt idx="83817">
                  <c:v>215.2734375</c:v>
                </c:pt>
                <c:pt idx="83818">
                  <c:v>215.27604166666666</c:v>
                </c:pt>
                <c:pt idx="83819">
                  <c:v>215.27864583333334</c:v>
                </c:pt>
                <c:pt idx="83820">
                  <c:v>215.28125</c:v>
                </c:pt>
                <c:pt idx="83821">
                  <c:v>215.28385416666666</c:v>
                </c:pt>
                <c:pt idx="83822">
                  <c:v>215.28645833333334</c:v>
                </c:pt>
                <c:pt idx="83823">
                  <c:v>215.2890625</c:v>
                </c:pt>
                <c:pt idx="83824">
                  <c:v>215.29166666666666</c:v>
                </c:pt>
                <c:pt idx="83825">
                  <c:v>215.29427083333334</c:v>
                </c:pt>
                <c:pt idx="83826">
                  <c:v>215.296875</c:v>
                </c:pt>
                <c:pt idx="83827">
                  <c:v>215.29947916666666</c:v>
                </c:pt>
                <c:pt idx="83828">
                  <c:v>215.30208333333334</c:v>
                </c:pt>
                <c:pt idx="83829">
                  <c:v>215.3046875</c:v>
                </c:pt>
                <c:pt idx="83830">
                  <c:v>215.30729166666666</c:v>
                </c:pt>
                <c:pt idx="83831">
                  <c:v>215.30989583333334</c:v>
                </c:pt>
                <c:pt idx="83832">
                  <c:v>215.3125</c:v>
                </c:pt>
                <c:pt idx="83833">
                  <c:v>215.31510416666666</c:v>
                </c:pt>
                <c:pt idx="83834">
                  <c:v>215.31770833333334</c:v>
                </c:pt>
                <c:pt idx="83835">
                  <c:v>215.3203125</c:v>
                </c:pt>
                <c:pt idx="83836">
                  <c:v>215.32291666666666</c:v>
                </c:pt>
                <c:pt idx="83837">
                  <c:v>215.32552083333334</c:v>
                </c:pt>
                <c:pt idx="83838">
                  <c:v>215.328125</c:v>
                </c:pt>
                <c:pt idx="83839">
                  <c:v>215.33072916666666</c:v>
                </c:pt>
                <c:pt idx="83840">
                  <c:v>215.33333333333334</c:v>
                </c:pt>
                <c:pt idx="83841">
                  <c:v>215.3359375</c:v>
                </c:pt>
                <c:pt idx="83842">
                  <c:v>215.33854166666666</c:v>
                </c:pt>
                <c:pt idx="83843">
                  <c:v>215.34114583333334</c:v>
                </c:pt>
                <c:pt idx="83844">
                  <c:v>215.34375</c:v>
                </c:pt>
                <c:pt idx="83845">
                  <c:v>215.34635416666666</c:v>
                </c:pt>
                <c:pt idx="83846">
                  <c:v>215.34895833333334</c:v>
                </c:pt>
                <c:pt idx="83847">
                  <c:v>215.3515625</c:v>
                </c:pt>
                <c:pt idx="83848">
                  <c:v>215.35416666666666</c:v>
                </c:pt>
                <c:pt idx="83849">
                  <c:v>215.35677083333334</c:v>
                </c:pt>
                <c:pt idx="83850">
                  <c:v>215.359375</c:v>
                </c:pt>
                <c:pt idx="83851">
                  <c:v>215.36197916666666</c:v>
                </c:pt>
                <c:pt idx="83852">
                  <c:v>215.36458333333334</c:v>
                </c:pt>
                <c:pt idx="83853">
                  <c:v>215.3671875</c:v>
                </c:pt>
                <c:pt idx="83854">
                  <c:v>215.36979166666666</c:v>
                </c:pt>
                <c:pt idx="83855">
                  <c:v>215.37239583333334</c:v>
                </c:pt>
                <c:pt idx="83856">
                  <c:v>215.375</c:v>
                </c:pt>
                <c:pt idx="83857">
                  <c:v>215.37760416666666</c:v>
                </c:pt>
                <c:pt idx="83858">
                  <c:v>215.38020833333334</c:v>
                </c:pt>
                <c:pt idx="83859">
                  <c:v>215.3828125</c:v>
                </c:pt>
                <c:pt idx="83860">
                  <c:v>215.38541666666666</c:v>
                </c:pt>
                <c:pt idx="83861">
                  <c:v>215.38802083333334</c:v>
                </c:pt>
                <c:pt idx="83862">
                  <c:v>215.390625</c:v>
                </c:pt>
                <c:pt idx="83863">
                  <c:v>215.39322916666666</c:v>
                </c:pt>
                <c:pt idx="83864">
                  <c:v>215.39583333333334</c:v>
                </c:pt>
                <c:pt idx="83865">
                  <c:v>215.3984375</c:v>
                </c:pt>
                <c:pt idx="83866">
                  <c:v>215.40104166666666</c:v>
                </c:pt>
                <c:pt idx="83867">
                  <c:v>215.40364583333334</c:v>
                </c:pt>
                <c:pt idx="83868">
                  <c:v>215.40625</c:v>
                </c:pt>
                <c:pt idx="83869">
                  <c:v>215.40885416666666</c:v>
                </c:pt>
                <c:pt idx="83870">
                  <c:v>215.41145833333334</c:v>
                </c:pt>
                <c:pt idx="83871">
                  <c:v>215.4140625</c:v>
                </c:pt>
                <c:pt idx="83872">
                  <c:v>215.41666666666666</c:v>
                </c:pt>
                <c:pt idx="83873">
                  <c:v>215.41927083333334</c:v>
                </c:pt>
                <c:pt idx="83874">
                  <c:v>215.421875</c:v>
                </c:pt>
                <c:pt idx="83875">
                  <c:v>215.42447916666666</c:v>
                </c:pt>
                <c:pt idx="83876">
                  <c:v>215.42708333333334</c:v>
                </c:pt>
                <c:pt idx="83877">
                  <c:v>215.4296875</c:v>
                </c:pt>
                <c:pt idx="83878">
                  <c:v>215.43229166666666</c:v>
                </c:pt>
                <c:pt idx="83879">
                  <c:v>215.43489583333334</c:v>
                </c:pt>
                <c:pt idx="83880">
                  <c:v>215.4375</c:v>
                </c:pt>
                <c:pt idx="83881">
                  <c:v>215.44010416666666</c:v>
                </c:pt>
                <c:pt idx="83882">
                  <c:v>215.44270833333334</c:v>
                </c:pt>
                <c:pt idx="83883">
                  <c:v>215.4453125</c:v>
                </c:pt>
                <c:pt idx="83884">
                  <c:v>215.44791666666666</c:v>
                </c:pt>
                <c:pt idx="83885">
                  <c:v>215.45052083333334</c:v>
                </c:pt>
                <c:pt idx="83886">
                  <c:v>215.453125</c:v>
                </c:pt>
                <c:pt idx="83887">
                  <c:v>215.45572916666666</c:v>
                </c:pt>
                <c:pt idx="83888">
                  <c:v>215.45833333333334</c:v>
                </c:pt>
                <c:pt idx="83889">
                  <c:v>215.4609375</c:v>
                </c:pt>
                <c:pt idx="83890">
                  <c:v>215.46354166666666</c:v>
                </c:pt>
                <c:pt idx="83891">
                  <c:v>215.46614583333334</c:v>
                </c:pt>
                <c:pt idx="83892">
                  <c:v>215.46875</c:v>
                </c:pt>
                <c:pt idx="83893">
                  <c:v>215.47135416666666</c:v>
                </c:pt>
                <c:pt idx="83894">
                  <c:v>215.47395833333334</c:v>
                </c:pt>
                <c:pt idx="83895">
                  <c:v>215.4765625</c:v>
                </c:pt>
                <c:pt idx="83896">
                  <c:v>215.47916666666666</c:v>
                </c:pt>
                <c:pt idx="83897">
                  <c:v>215.48177083333334</c:v>
                </c:pt>
                <c:pt idx="83898">
                  <c:v>215.484375</c:v>
                </c:pt>
                <c:pt idx="83899">
                  <c:v>215.48697916666666</c:v>
                </c:pt>
                <c:pt idx="83900">
                  <c:v>215.48958333333334</c:v>
                </c:pt>
                <c:pt idx="83901">
                  <c:v>215.4921875</c:v>
                </c:pt>
                <c:pt idx="83902">
                  <c:v>215.49479166666666</c:v>
                </c:pt>
                <c:pt idx="83903">
                  <c:v>215.49739583333334</c:v>
                </c:pt>
                <c:pt idx="83904">
                  <c:v>215.5</c:v>
                </c:pt>
                <c:pt idx="83905">
                  <c:v>215.50260416666666</c:v>
                </c:pt>
                <c:pt idx="83906">
                  <c:v>215.50520833333334</c:v>
                </c:pt>
                <c:pt idx="83907">
                  <c:v>215.5078125</c:v>
                </c:pt>
                <c:pt idx="83908">
                  <c:v>215.51041666666666</c:v>
                </c:pt>
                <c:pt idx="83909">
                  <c:v>215.51302083333334</c:v>
                </c:pt>
                <c:pt idx="83910">
                  <c:v>215.515625</c:v>
                </c:pt>
                <c:pt idx="83911">
                  <c:v>215.51822916666666</c:v>
                </c:pt>
                <c:pt idx="83912">
                  <c:v>215.52083333333334</c:v>
                </c:pt>
                <c:pt idx="83913">
                  <c:v>215.5234375</c:v>
                </c:pt>
                <c:pt idx="83914">
                  <c:v>215.52604166666666</c:v>
                </c:pt>
                <c:pt idx="83915">
                  <c:v>215.52864583333334</c:v>
                </c:pt>
                <c:pt idx="83916">
                  <c:v>215.53125</c:v>
                </c:pt>
                <c:pt idx="83917">
                  <c:v>215.53385416666666</c:v>
                </c:pt>
                <c:pt idx="83918">
                  <c:v>215.53645833333334</c:v>
                </c:pt>
                <c:pt idx="83919">
                  <c:v>215.5390625</c:v>
                </c:pt>
                <c:pt idx="83920">
                  <c:v>215.54166666666666</c:v>
                </c:pt>
                <c:pt idx="83921">
                  <c:v>215.54427083333334</c:v>
                </c:pt>
                <c:pt idx="83922">
                  <c:v>215.546875</c:v>
                </c:pt>
                <c:pt idx="83923">
                  <c:v>215.54947916666666</c:v>
                </c:pt>
                <c:pt idx="83924">
                  <c:v>215.55208333333334</c:v>
                </c:pt>
                <c:pt idx="83925">
                  <c:v>215.5546875</c:v>
                </c:pt>
                <c:pt idx="83926">
                  <c:v>215.55729166666666</c:v>
                </c:pt>
                <c:pt idx="83927">
                  <c:v>215.55989583333334</c:v>
                </c:pt>
                <c:pt idx="83928">
                  <c:v>215.5625</c:v>
                </c:pt>
                <c:pt idx="83929">
                  <c:v>215.56510416666666</c:v>
                </c:pt>
                <c:pt idx="83930">
                  <c:v>215.56770833333334</c:v>
                </c:pt>
                <c:pt idx="83931">
                  <c:v>215.5703125</c:v>
                </c:pt>
                <c:pt idx="83932">
                  <c:v>215.57291666666666</c:v>
                </c:pt>
                <c:pt idx="83933">
                  <c:v>215.57552083333334</c:v>
                </c:pt>
                <c:pt idx="83934">
                  <c:v>215.578125</c:v>
                </c:pt>
                <c:pt idx="83935">
                  <c:v>215.58072916666666</c:v>
                </c:pt>
                <c:pt idx="83936">
                  <c:v>215.58333333333334</c:v>
                </c:pt>
                <c:pt idx="83937">
                  <c:v>215.5859375</c:v>
                </c:pt>
                <c:pt idx="83938">
                  <c:v>215.58854166666666</c:v>
                </c:pt>
                <c:pt idx="83939">
                  <c:v>215.59114583333334</c:v>
                </c:pt>
                <c:pt idx="83940">
                  <c:v>215.59375</c:v>
                </c:pt>
                <c:pt idx="83941">
                  <c:v>215.59635416666666</c:v>
                </c:pt>
                <c:pt idx="83942">
                  <c:v>215.59895833333334</c:v>
                </c:pt>
                <c:pt idx="83943">
                  <c:v>215.6015625</c:v>
                </c:pt>
                <c:pt idx="83944">
                  <c:v>215.60416666666666</c:v>
                </c:pt>
                <c:pt idx="83945">
                  <c:v>215.60677083333334</c:v>
                </c:pt>
                <c:pt idx="83946">
                  <c:v>215.609375</c:v>
                </c:pt>
                <c:pt idx="83947">
                  <c:v>215.61197916666666</c:v>
                </c:pt>
                <c:pt idx="83948">
                  <c:v>215.61458333333334</c:v>
                </c:pt>
                <c:pt idx="83949">
                  <c:v>215.6171875</c:v>
                </c:pt>
                <c:pt idx="83950">
                  <c:v>215.61979166666666</c:v>
                </c:pt>
                <c:pt idx="83951">
                  <c:v>215.62239583333334</c:v>
                </c:pt>
                <c:pt idx="83952">
                  <c:v>215.625</c:v>
                </c:pt>
                <c:pt idx="83953">
                  <c:v>215.62760416666666</c:v>
                </c:pt>
                <c:pt idx="83954">
                  <c:v>215.63020833333334</c:v>
                </c:pt>
                <c:pt idx="83955">
                  <c:v>215.6328125</c:v>
                </c:pt>
                <c:pt idx="83956">
                  <c:v>215.63541666666666</c:v>
                </c:pt>
                <c:pt idx="83957">
                  <c:v>215.63802083333334</c:v>
                </c:pt>
                <c:pt idx="83958">
                  <c:v>215.640625</c:v>
                </c:pt>
                <c:pt idx="83959">
                  <c:v>215.64322916666666</c:v>
                </c:pt>
                <c:pt idx="83960">
                  <c:v>215.64583333333334</c:v>
                </c:pt>
                <c:pt idx="83961">
                  <c:v>215.6484375</c:v>
                </c:pt>
                <c:pt idx="83962">
                  <c:v>215.65104166666666</c:v>
                </c:pt>
                <c:pt idx="83963">
                  <c:v>215.65364583333334</c:v>
                </c:pt>
                <c:pt idx="83964">
                  <c:v>215.65625</c:v>
                </c:pt>
                <c:pt idx="83965">
                  <c:v>215.65885416666666</c:v>
                </c:pt>
                <c:pt idx="83966">
                  <c:v>215.66145833333334</c:v>
                </c:pt>
                <c:pt idx="83967">
                  <c:v>215.6640625</c:v>
                </c:pt>
                <c:pt idx="83968">
                  <c:v>215.66666666666666</c:v>
                </c:pt>
                <c:pt idx="83969">
                  <c:v>215.66927083333334</c:v>
                </c:pt>
                <c:pt idx="83970">
                  <c:v>215.671875</c:v>
                </c:pt>
                <c:pt idx="83971">
                  <c:v>215.67447916666666</c:v>
                </c:pt>
                <c:pt idx="83972">
                  <c:v>215.67708333333334</c:v>
                </c:pt>
                <c:pt idx="83973">
                  <c:v>215.6796875</c:v>
                </c:pt>
                <c:pt idx="83974">
                  <c:v>215.68229166666666</c:v>
                </c:pt>
                <c:pt idx="83975">
                  <c:v>215.68489583333334</c:v>
                </c:pt>
                <c:pt idx="83976">
                  <c:v>215.6875</c:v>
                </c:pt>
                <c:pt idx="83977">
                  <c:v>215.69010416666666</c:v>
                </c:pt>
                <c:pt idx="83978">
                  <c:v>215.69270833333334</c:v>
                </c:pt>
                <c:pt idx="83979">
                  <c:v>215.6953125</c:v>
                </c:pt>
                <c:pt idx="83980">
                  <c:v>215.69791666666666</c:v>
                </c:pt>
                <c:pt idx="83981">
                  <c:v>215.70052083333334</c:v>
                </c:pt>
                <c:pt idx="83982">
                  <c:v>215.703125</c:v>
                </c:pt>
                <c:pt idx="83983">
                  <c:v>215.70572916666666</c:v>
                </c:pt>
                <c:pt idx="83984">
                  <c:v>215.70833333333334</c:v>
                </c:pt>
                <c:pt idx="83985">
                  <c:v>215.7109375</c:v>
                </c:pt>
                <c:pt idx="83986">
                  <c:v>215.71354166666666</c:v>
                </c:pt>
                <c:pt idx="83987">
                  <c:v>215.71614583333334</c:v>
                </c:pt>
                <c:pt idx="83988">
                  <c:v>215.71875</c:v>
                </c:pt>
                <c:pt idx="83989">
                  <c:v>215.72135416666666</c:v>
                </c:pt>
                <c:pt idx="83990">
                  <c:v>215.72395833333334</c:v>
                </c:pt>
                <c:pt idx="83991">
                  <c:v>215.7265625</c:v>
                </c:pt>
                <c:pt idx="83992">
                  <c:v>215.72916666666666</c:v>
                </c:pt>
                <c:pt idx="83993">
                  <c:v>215.73177083333334</c:v>
                </c:pt>
                <c:pt idx="83994">
                  <c:v>215.734375</c:v>
                </c:pt>
                <c:pt idx="83995">
                  <c:v>215.73697916666666</c:v>
                </c:pt>
                <c:pt idx="83996">
                  <c:v>215.73958333333334</c:v>
                </c:pt>
                <c:pt idx="83997">
                  <c:v>215.7421875</c:v>
                </c:pt>
                <c:pt idx="83998">
                  <c:v>215.74479166666666</c:v>
                </c:pt>
                <c:pt idx="83999">
                  <c:v>215.74739583333334</c:v>
                </c:pt>
                <c:pt idx="84000">
                  <c:v>215.75</c:v>
                </c:pt>
                <c:pt idx="84001">
                  <c:v>215.75260416666666</c:v>
                </c:pt>
                <c:pt idx="84002">
                  <c:v>215.75520833333334</c:v>
                </c:pt>
                <c:pt idx="84003">
                  <c:v>215.7578125</c:v>
                </c:pt>
                <c:pt idx="84004">
                  <c:v>215.76041666666666</c:v>
                </c:pt>
                <c:pt idx="84005">
                  <c:v>215.76302083333334</c:v>
                </c:pt>
                <c:pt idx="84006">
                  <c:v>215.765625</c:v>
                </c:pt>
                <c:pt idx="84007">
                  <c:v>215.76822916666666</c:v>
                </c:pt>
                <c:pt idx="84008">
                  <c:v>215.77083333333334</c:v>
                </c:pt>
                <c:pt idx="84009">
                  <c:v>215.7734375</c:v>
                </c:pt>
                <c:pt idx="84010">
                  <c:v>215.77604166666666</c:v>
                </c:pt>
                <c:pt idx="84011">
                  <c:v>215.77864583333334</c:v>
                </c:pt>
                <c:pt idx="84012">
                  <c:v>215.78125</c:v>
                </c:pt>
                <c:pt idx="84013">
                  <c:v>215.78385416666666</c:v>
                </c:pt>
                <c:pt idx="84014">
                  <c:v>215.78645833333334</c:v>
                </c:pt>
                <c:pt idx="84015">
                  <c:v>215.7890625</c:v>
                </c:pt>
                <c:pt idx="84016">
                  <c:v>215.79166666666666</c:v>
                </c:pt>
                <c:pt idx="84017">
                  <c:v>215.79427083333334</c:v>
                </c:pt>
                <c:pt idx="84018">
                  <c:v>215.796875</c:v>
                </c:pt>
                <c:pt idx="84019">
                  <c:v>215.79947916666666</c:v>
                </c:pt>
                <c:pt idx="84020">
                  <c:v>215.80208333333334</c:v>
                </c:pt>
                <c:pt idx="84021">
                  <c:v>215.8046875</c:v>
                </c:pt>
                <c:pt idx="84022">
                  <c:v>215.80729166666666</c:v>
                </c:pt>
                <c:pt idx="84023">
                  <c:v>215.80989583333334</c:v>
                </c:pt>
                <c:pt idx="84024">
                  <c:v>215.8125</c:v>
                </c:pt>
                <c:pt idx="84025">
                  <c:v>215.81510416666666</c:v>
                </c:pt>
                <c:pt idx="84026">
                  <c:v>215.81770833333334</c:v>
                </c:pt>
                <c:pt idx="84027">
                  <c:v>215.8203125</c:v>
                </c:pt>
                <c:pt idx="84028">
                  <c:v>215.82291666666666</c:v>
                </c:pt>
                <c:pt idx="84029">
                  <c:v>215.82552083333334</c:v>
                </c:pt>
                <c:pt idx="84030">
                  <c:v>215.828125</c:v>
                </c:pt>
                <c:pt idx="84031">
                  <c:v>215.83072916666666</c:v>
                </c:pt>
                <c:pt idx="84032">
                  <c:v>215.83333333333334</c:v>
                </c:pt>
                <c:pt idx="84033">
                  <c:v>215.8359375</c:v>
                </c:pt>
                <c:pt idx="84034">
                  <c:v>215.83854166666666</c:v>
                </c:pt>
                <c:pt idx="84035">
                  <c:v>215.84114583333334</c:v>
                </c:pt>
                <c:pt idx="84036">
                  <c:v>215.84375</c:v>
                </c:pt>
                <c:pt idx="84037">
                  <c:v>215.84635416666666</c:v>
                </c:pt>
                <c:pt idx="84038">
                  <c:v>215.84895833333334</c:v>
                </c:pt>
                <c:pt idx="84039">
                  <c:v>215.8515625</c:v>
                </c:pt>
                <c:pt idx="84040">
                  <c:v>215.85416666666666</c:v>
                </c:pt>
                <c:pt idx="84041">
                  <c:v>215.85677083333334</c:v>
                </c:pt>
                <c:pt idx="84042">
                  <c:v>215.859375</c:v>
                </c:pt>
                <c:pt idx="84043">
                  <c:v>215.86197916666666</c:v>
                </c:pt>
                <c:pt idx="84044">
                  <c:v>215.86458333333334</c:v>
                </c:pt>
                <c:pt idx="84045">
                  <c:v>215.8671875</c:v>
                </c:pt>
                <c:pt idx="84046">
                  <c:v>215.86979166666666</c:v>
                </c:pt>
                <c:pt idx="84047">
                  <c:v>215.87239583333334</c:v>
                </c:pt>
                <c:pt idx="84048">
                  <c:v>215.875</c:v>
                </c:pt>
                <c:pt idx="84049">
                  <c:v>215.87760416666666</c:v>
                </c:pt>
                <c:pt idx="84050">
                  <c:v>215.88020833333334</c:v>
                </c:pt>
                <c:pt idx="84051">
                  <c:v>215.8828125</c:v>
                </c:pt>
                <c:pt idx="84052">
                  <c:v>215.88541666666666</c:v>
                </c:pt>
                <c:pt idx="84053">
                  <c:v>215.88802083333334</c:v>
                </c:pt>
                <c:pt idx="84054">
                  <c:v>215.890625</c:v>
                </c:pt>
                <c:pt idx="84055">
                  <c:v>215.89322916666666</c:v>
                </c:pt>
                <c:pt idx="84056">
                  <c:v>215.89583333333334</c:v>
                </c:pt>
                <c:pt idx="84057">
                  <c:v>215.8984375</c:v>
                </c:pt>
                <c:pt idx="84058">
                  <c:v>215.90104166666666</c:v>
                </c:pt>
                <c:pt idx="84059">
                  <c:v>215.90364583333334</c:v>
                </c:pt>
                <c:pt idx="84060">
                  <c:v>215.90625</c:v>
                </c:pt>
                <c:pt idx="84061">
                  <c:v>215.90885416666666</c:v>
                </c:pt>
                <c:pt idx="84062">
                  <c:v>215.91145833333334</c:v>
                </c:pt>
                <c:pt idx="84063">
                  <c:v>215.9140625</c:v>
                </c:pt>
                <c:pt idx="84064">
                  <c:v>215.91666666666666</c:v>
                </c:pt>
                <c:pt idx="84065">
                  <c:v>215.91927083333334</c:v>
                </c:pt>
                <c:pt idx="84066">
                  <c:v>215.921875</c:v>
                </c:pt>
                <c:pt idx="84067">
                  <c:v>215.92447916666666</c:v>
                </c:pt>
                <c:pt idx="84068">
                  <c:v>215.92708333333334</c:v>
                </c:pt>
                <c:pt idx="84069">
                  <c:v>215.9296875</c:v>
                </c:pt>
                <c:pt idx="84070">
                  <c:v>215.93229166666666</c:v>
                </c:pt>
                <c:pt idx="84071">
                  <c:v>215.93489583333334</c:v>
                </c:pt>
                <c:pt idx="84072">
                  <c:v>215.9375</c:v>
                </c:pt>
                <c:pt idx="84073">
                  <c:v>215.94010416666666</c:v>
                </c:pt>
                <c:pt idx="84074">
                  <c:v>215.94270833333334</c:v>
                </c:pt>
                <c:pt idx="84075">
                  <c:v>215.9453125</c:v>
                </c:pt>
                <c:pt idx="84076">
                  <c:v>215.94791666666666</c:v>
                </c:pt>
                <c:pt idx="84077">
                  <c:v>215.95052083333334</c:v>
                </c:pt>
                <c:pt idx="84078">
                  <c:v>215.953125</c:v>
                </c:pt>
                <c:pt idx="84079">
                  <c:v>215.95572916666666</c:v>
                </c:pt>
                <c:pt idx="84080">
                  <c:v>215.95833333333334</c:v>
                </c:pt>
                <c:pt idx="84081">
                  <c:v>215.9609375</c:v>
                </c:pt>
                <c:pt idx="84082">
                  <c:v>215.96354166666666</c:v>
                </c:pt>
                <c:pt idx="84083">
                  <c:v>215.96614583333334</c:v>
                </c:pt>
                <c:pt idx="84084">
                  <c:v>215.96875</c:v>
                </c:pt>
                <c:pt idx="84085">
                  <c:v>215.97135416666666</c:v>
                </c:pt>
                <c:pt idx="84086">
                  <c:v>215.97395833333334</c:v>
                </c:pt>
                <c:pt idx="84087">
                  <c:v>215.9765625</c:v>
                </c:pt>
                <c:pt idx="84088">
                  <c:v>215.97916666666666</c:v>
                </c:pt>
                <c:pt idx="84089">
                  <c:v>215.98177083333334</c:v>
                </c:pt>
                <c:pt idx="84090">
                  <c:v>215.984375</c:v>
                </c:pt>
                <c:pt idx="84091">
                  <c:v>215.98697916666666</c:v>
                </c:pt>
                <c:pt idx="84092">
                  <c:v>215.98958333333334</c:v>
                </c:pt>
                <c:pt idx="84093">
                  <c:v>215.9921875</c:v>
                </c:pt>
                <c:pt idx="84094">
                  <c:v>215.99479166666666</c:v>
                </c:pt>
                <c:pt idx="84095">
                  <c:v>215.99739583333334</c:v>
                </c:pt>
                <c:pt idx="84096">
                  <c:v>216</c:v>
                </c:pt>
                <c:pt idx="84097">
                  <c:v>216.00260416666666</c:v>
                </c:pt>
                <c:pt idx="84098">
                  <c:v>216.00520833333334</c:v>
                </c:pt>
                <c:pt idx="84099">
                  <c:v>216.0078125</c:v>
                </c:pt>
                <c:pt idx="84100">
                  <c:v>216.01041666666666</c:v>
                </c:pt>
                <c:pt idx="84101">
                  <c:v>216.01302083333334</c:v>
                </c:pt>
                <c:pt idx="84102">
                  <c:v>216.015625</c:v>
                </c:pt>
                <c:pt idx="84103">
                  <c:v>216.01822916666666</c:v>
                </c:pt>
                <c:pt idx="84104">
                  <c:v>216.02083333333334</c:v>
                </c:pt>
                <c:pt idx="84105">
                  <c:v>216.0234375</c:v>
                </c:pt>
                <c:pt idx="84106">
                  <c:v>216.02604166666666</c:v>
                </c:pt>
                <c:pt idx="84107">
                  <c:v>216.02864583333334</c:v>
                </c:pt>
                <c:pt idx="84108">
                  <c:v>216.03125</c:v>
                </c:pt>
                <c:pt idx="84109">
                  <c:v>216.03385416666666</c:v>
                </c:pt>
                <c:pt idx="84110">
                  <c:v>216.03645833333334</c:v>
                </c:pt>
                <c:pt idx="84111">
                  <c:v>216.0390625</c:v>
                </c:pt>
                <c:pt idx="84112">
                  <c:v>216.04166666666666</c:v>
                </c:pt>
                <c:pt idx="84113">
                  <c:v>216.04427083333334</c:v>
                </c:pt>
                <c:pt idx="84114">
                  <c:v>216.046875</c:v>
                </c:pt>
                <c:pt idx="84115">
                  <c:v>216.04947916666666</c:v>
                </c:pt>
                <c:pt idx="84116">
                  <c:v>216.05208333333334</c:v>
                </c:pt>
                <c:pt idx="84117">
                  <c:v>216.0546875</c:v>
                </c:pt>
                <c:pt idx="84118">
                  <c:v>216.05729166666666</c:v>
                </c:pt>
                <c:pt idx="84119">
                  <c:v>216.05989583333334</c:v>
                </c:pt>
                <c:pt idx="84120">
                  <c:v>216.0625</c:v>
                </c:pt>
                <c:pt idx="84121">
                  <c:v>216.06510416666666</c:v>
                </c:pt>
                <c:pt idx="84122">
                  <c:v>216.06770833333334</c:v>
                </c:pt>
                <c:pt idx="84123">
                  <c:v>216.0703125</c:v>
                </c:pt>
                <c:pt idx="84124">
                  <c:v>216.07291666666666</c:v>
                </c:pt>
                <c:pt idx="84125">
                  <c:v>216.07552083333334</c:v>
                </c:pt>
                <c:pt idx="84126">
                  <c:v>216.078125</c:v>
                </c:pt>
                <c:pt idx="84127">
                  <c:v>216.08072916666666</c:v>
                </c:pt>
                <c:pt idx="84128">
                  <c:v>216.08333333333334</c:v>
                </c:pt>
                <c:pt idx="84129">
                  <c:v>216.0859375</c:v>
                </c:pt>
                <c:pt idx="84130">
                  <c:v>216.08854166666666</c:v>
                </c:pt>
                <c:pt idx="84131">
                  <c:v>216.09114583333334</c:v>
                </c:pt>
                <c:pt idx="84132">
                  <c:v>216.09375</c:v>
                </c:pt>
                <c:pt idx="84133">
                  <c:v>216.09635416666666</c:v>
                </c:pt>
                <c:pt idx="84134">
                  <c:v>216.09895833333334</c:v>
                </c:pt>
                <c:pt idx="84135">
                  <c:v>216.1015625</c:v>
                </c:pt>
                <c:pt idx="84136">
                  <c:v>216.10416666666666</c:v>
                </c:pt>
                <c:pt idx="84137">
                  <c:v>216.10677083333334</c:v>
                </c:pt>
                <c:pt idx="84138">
                  <c:v>216.109375</c:v>
                </c:pt>
                <c:pt idx="84139">
                  <c:v>216.11197916666666</c:v>
                </c:pt>
                <c:pt idx="84140">
                  <c:v>216.11458333333334</c:v>
                </c:pt>
                <c:pt idx="84141">
                  <c:v>216.1171875</c:v>
                </c:pt>
                <c:pt idx="84142">
                  <c:v>216.11979166666666</c:v>
                </c:pt>
                <c:pt idx="84143">
                  <c:v>216.12239583333334</c:v>
                </c:pt>
                <c:pt idx="84144">
                  <c:v>216.125</c:v>
                </c:pt>
                <c:pt idx="84145">
                  <c:v>216.12760416666666</c:v>
                </c:pt>
                <c:pt idx="84146">
                  <c:v>216.13020833333334</c:v>
                </c:pt>
                <c:pt idx="84147">
                  <c:v>216.1328125</c:v>
                </c:pt>
                <c:pt idx="84148">
                  <c:v>216.13541666666666</c:v>
                </c:pt>
                <c:pt idx="84149">
                  <c:v>216.13802083333334</c:v>
                </c:pt>
                <c:pt idx="84150">
                  <c:v>216.140625</c:v>
                </c:pt>
                <c:pt idx="84151">
                  <c:v>216.14322916666666</c:v>
                </c:pt>
                <c:pt idx="84152">
                  <c:v>216.14583333333334</c:v>
                </c:pt>
                <c:pt idx="84153">
                  <c:v>216.1484375</c:v>
                </c:pt>
                <c:pt idx="84154">
                  <c:v>216.15104166666666</c:v>
                </c:pt>
                <c:pt idx="84155">
                  <c:v>216.15364583333334</c:v>
                </c:pt>
                <c:pt idx="84156">
                  <c:v>216.15625</c:v>
                </c:pt>
                <c:pt idx="84157">
                  <c:v>216.15885416666666</c:v>
                </c:pt>
                <c:pt idx="84158">
                  <c:v>216.16145833333334</c:v>
                </c:pt>
                <c:pt idx="84159">
                  <c:v>216.1640625</c:v>
                </c:pt>
                <c:pt idx="84160">
                  <c:v>216.16666666666666</c:v>
                </c:pt>
                <c:pt idx="84161">
                  <c:v>216.16927083333334</c:v>
                </c:pt>
                <c:pt idx="84162">
                  <c:v>216.171875</c:v>
                </c:pt>
                <c:pt idx="84163">
                  <c:v>216.17447916666666</c:v>
                </c:pt>
                <c:pt idx="84164">
                  <c:v>216.17708333333334</c:v>
                </c:pt>
                <c:pt idx="84165">
                  <c:v>216.1796875</c:v>
                </c:pt>
                <c:pt idx="84166">
                  <c:v>216.18229166666666</c:v>
                </c:pt>
                <c:pt idx="84167">
                  <c:v>216.18489583333334</c:v>
                </c:pt>
                <c:pt idx="84168">
                  <c:v>216.1875</c:v>
                </c:pt>
                <c:pt idx="84169">
                  <c:v>216.19010416666666</c:v>
                </c:pt>
                <c:pt idx="84170">
                  <c:v>216.19270833333334</c:v>
                </c:pt>
                <c:pt idx="84171">
                  <c:v>216.1953125</c:v>
                </c:pt>
                <c:pt idx="84172">
                  <c:v>216.19791666666666</c:v>
                </c:pt>
                <c:pt idx="84173">
                  <c:v>216.20052083333334</c:v>
                </c:pt>
                <c:pt idx="84174">
                  <c:v>216.203125</c:v>
                </c:pt>
                <c:pt idx="84175">
                  <c:v>216.20572916666666</c:v>
                </c:pt>
                <c:pt idx="84176">
                  <c:v>216.20833333333334</c:v>
                </c:pt>
                <c:pt idx="84177">
                  <c:v>216.2109375</c:v>
                </c:pt>
                <c:pt idx="84178">
                  <c:v>216.21354166666666</c:v>
                </c:pt>
                <c:pt idx="84179">
                  <c:v>216.21614583333334</c:v>
                </c:pt>
                <c:pt idx="84180">
                  <c:v>216.21875</c:v>
                </c:pt>
                <c:pt idx="84181">
                  <c:v>216.22135416666666</c:v>
                </c:pt>
                <c:pt idx="84182">
                  <c:v>216.22395833333334</c:v>
                </c:pt>
                <c:pt idx="84183">
                  <c:v>216.2265625</c:v>
                </c:pt>
                <c:pt idx="84184">
                  <c:v>216.22916666666666</c:v>
                </c:pt>
                <c:pt idx="84185">
                  <c:v>216.23177083333334</c:v>
                </c:pt>
                <c:pt idx="84186">
                  <c:v>216.234375</c:v>
                </c:pt>
                <c:pt idx="84187">
                  <c:v>216.23697916666666</c:v>
                </c:pt>
                <c:pt idx="84188">
                  <c:v>216.23958333333334</c:v>
                </c:pt>
                <c:pt idx="84189">
                  <c:v>216.2421875</c:v>
                </c:pt>
                <c:pt idx="84190">
                  <c:v>216.24479166666666</c:v>
                </c:pt>
                <c:pt idx="84191">
                  <c:v>216.24739583333334</c:v>
                </c:pt>
                <c:pt idx="84192">
                  <c:v>216.25</c:v>
                </c:pt>
                <c:pt idx="84193">
                  <c:v>216.25260416666666</c:v>
                </c:pt>
                <c:pt idx="84194">
                  <c:v>216.25520833333334</c:v>
                </c:pt>
                <c:pt idx="84195">
                  <c:v>216.2578125</c:v>
                </c:pt>
                <c:pt idx="84196">
                  <c:v>216.26041666666666</c:v>
                </c:pt>
                <c:pt idx="84197">
                  <c:v>216.26302083333334</c:v>
                </c:pt>
                <c:pt idx="84198">
                  <c:v>216.265625</c:v>
                </c:pt>
                <c:pt idx="84199">
                  <c:v>216.26822916666666</c:v>
                </c:pt>
                <c:pt idx="84200">
                  <c:v>216.27083333333334</c:v>
                </c:pt>
                <c:pt idx="84201">
                  <c:v>216.2734375</c:v>
                </c:pt>
                <c:pt idx="84202">
                  <c:v>216.27604166666666</c:v>
                </c:pt>
                <c:pt idx="84203">
                  <c:v>216.27864583333334</c:v>
                </c:pt>
                <c:pt idx="84204">
                  <c:v>216.28125</c:v>
                </c:pt>
                <c:pt idx="84205">
                  <c:v>216.28385416666666</c:v>
                </c:pt>
                <c:pt idx="84206">
                  <c:v>216.28645833333334</c:v>
                </c:pt>
                <c:pt idx="84207">
                  <c:v>216.2890625</c:v>
                </c:pt>
                <c:pt idx="84208">
                  <c:v>216.29166666666666</c:v>
                </c:pt>
                <c:pt idx="84209">
                  <c:v>216.29427083333334</c:v>
                </c:pt>
                <c:pt idx="84210">
                  <c:v>216.296875</c:v>
                </c:pt>
                <c:pt idx="84211">
                  <c:v>216.29947916666666</c:v>
                </c:pt>
                <c:pt idx="84212">
                  <c:v>216.30208333333334</c:v>
                </c:pt>
                <c:pt idx="84213">
                  <c:v>216.3046875</c:v>
                </c:pt>
                <c:pt idx="84214">
                  <c:v>216.30729166666666</c:v>
                </c:pt>
                <c:pt idx="84215">
                  <c:v>216.30989583333334</c:v>
                </c:pt>
                <c:pt idx="84216">
                  <c:v>216.3125</c:v>
                </c:pt>
                <c:pt idx="84217">
                  <c:v>216.31510416666666</c:v>
                </c:pt>
                <c:pt idx="84218">
                  <c:v>216.31770833333334</c:v>
                </c:pt>
                <c:pt idx="84219">
                  <c:v>216.3203125</c:v>
                </c:pt>
                <c:pt idx="84220">
                  <c:v>216.32291666666666</c:v>
                </c:pt>
                <c:pt idx="84221">
                  <c:v>216.32552083333334</c:v>
                </c:pt>
                <c:pt idx="84222">
                  <c:v>216.328125</c:v>
                </c:pt>
                <c:pt idx="84223">
                  <c:v>216.33072916666666</c:v>
                </c:pt>
                <c:pt idx="84224">
                  <c:v>216.33333333333334</c:v>
                </c:pt>
                <c:pt idx="84225">
                  <c:v>216.3359375</c:v>
                </c:pt>
                <c:pt idx="84226">
                  <c:v>216.33854166666666</c:v>
                </c:pt>
                <c:pt idx="84227">
                  <c:v>216.34114583333334</c:v>
                </c:pt>
                <c:pt idx="84228">
                  <c:v>216.34375</c:v>
                </c:pt>
                <c:pt idx="84229">
                  <c:v>216.34635416666666</c:v>
                </c:pt>
                <c:pt idx="84230">
                  <c:v>216.34895833333334</c:v>
                </c:pt>
                <c:pt idx="84231">
                  <c:v>216.3515625</c:v>
                </c:pt>
                <c:pt idx="84232">
                  <c:v>216.35416666666666</c:v>
                </c:pt>
                <c:pt idx="84233">
                  <c:v>216.35677083333334</c:v>
                </c:pt>
                <c:pt idx="84234">
                  <c:v>216.359375</c:v>
                </c:pt>
                <c:pt idx="84235">
                  <c:v>216.36197916666666</c:v>
                </c:pt>
                <c:pt idx="84236">
                  <c:v>216.36458333333334</c:v>
                </c:pt>
                <c:pt idx="84237">
                  <c:v>216.3671875</c:v>
                </c:pt>
                <c:pt idx="84238">
                  <c:v>216.36979166666666</c:v>
                </c:pt>
                <c:pt idx="84239">
                  <c:v>216.37239583333334</c:v>
                </c:pt>
                <c:pt idx="84240">
                  <c:v>216.375</c:v>
                </c:pt>
                <c:pt idx="84241">
                  <c:v>216.37760416666666</c:v>
                </c:pt>
                <c:pt idx="84242">
                  <c:v>216.38020833333334</c:v>
                </c:pt>
                <c:pt idx="84243">
                  <c:v>216.3828125</c:v>
                </c:pt>
                <c:pt idx="84244">
                  <c:v>216.38541666666666</c:v>
                </c:pt>
                <c:pt idx="84245">
                  <c:v>216.38802083333334</c:v>
                </c:pt>
                <c:pt idx="84246">
                  <c:v>216.390625</c:v>
                </c:pt>
                <c:pt idx="84247">
                  <c:v>216.39322916666666</c:v>
                </c:pt>
                <c:pt idx="84248">
                  <c:v>216.39583333333334</c:v>
                </c:pt>
                <c:pt idx="84249">
                  <c:v>216.3984375</c:v>
                </c:pt>
                <c:pt idx="84250">
                  <c:v>216.40104166666666</c:v>
                </c:pt>
                <c:pt idx="84251">
                  <c:v>216.40364583333334</c:v>
                </c:pt>
                <c:pt idx="84252">
                  <c:v>216.40625</c:v>
                </c:pt>
                <c:pt idx="84253">
                  <c:v>216.40885416666666</c:v>
                </c:pt>
                <c:pt idx="84254">
                  <c:v>216.41145833333334</c:v>
                </c:pt>
                <c:pt idx="84255">
                  <c:v>216.4140625</c:v>
                </c:pt>
                <c:pt idx="84256">
                  <c:v>216.41666666666666</c:v>
                </c:pt>
                <c:pt idx="84257">
                  <c:v>216.41927083333334</c:v>
                </c:pt>
                <c:pt idx="84258">
                  <c:v>216.421875</c:v>
                </c:pt>
                <c:pt idx="84259">
                  <c:v>216.42447916666666</c:v>
                </c:pt>
                <c:pt idx="84260">
                  <c:v>216.42708333333334</c:v>
                </c:pt>
                <c:pt idx="84261">
                  <c:v>216.4296875</c:v>
                </c:pt>
                <c:pt idx="84262">
                  <c:v>216.43229166666666</c:v>
                </c:pt>
                <c:pt idx="84263">
                  <c:v>216.43489583333334</c:v>
                </c:pt>
                <c:pt idx="84264">
                  <c:v>216.4375</c:v>
                </c:pt>
                <c:pt idx="84265">
                  <c:v>216.44010416666666</c:v>
                </c:pt>
                <c:pt idx="84266">
                  <c:v>216.44270833333334</c:v>
                </c:pt>
                <c:pt idx="84267">
                  <c:v>216.4453125</c:v>
                </c:pt>
                <c:pt idx="84268">
                  <c:v>216.44791666666666</c:v>
                </c:pt>
                <c:pt idx="84269">
                  <c:v>216.45052083333334</c:v>
                </c:pt>
                <c:pt idx="84270">
                  <c:v>216.453125</c:v>
                </c:pt>
                <c:pt idx="84271">
                  <c:v>216.45572916666666</c:v>
                </c:pt>
                <c:pt idx="84272">
                  <c:v>216.45833333333334</c:v>
                </c:pt>
                <c:pt idx="84273">
                  <c:v>216.4609375</c:v>
                </c:pt>
                <c:pt idx="84274">
                  <c:v>216.46354166666666</c:v>
                </c:pt>
                <c:pt idx="84275">
                  <c:v>216.46614583333334</c:v>
                </c:pt>
                <c:pt idx="84276">
                  <c:v>216.46875</c:v>
                </c:pt>
                <c:pt idx="84277">
                  <c:v>216.47135416666666</c:v>
                </c:pt>
                <c:pt idx="84278">
                  <c:v>216.47395833333334</c:v>
                </c:pt>
                <c:pt idx="84279">
                  <c:v>216.4765625</c:v>
                </c:pt>
                <c:pt idx="84280">
                  <c:v>216.47916666666666</c:v>
                </c:pt>
                <c:pt idx="84281">
                  <c:v>216.48177083333334</c:v>
                </c:pt>
                <c:pt idx="84282">
                  <c:v>216.484375</c:v>
                </c:pt>
                <c:pt idx="84283">
                  <c:v>216.48697916666666</c:v>
                </c:pt>
                <c:pt idx="84284">
                  <c:v>216.48958333333334</c:v>
                </c:pt>
                <c:pt idx="84285">
                  <c:v>216.4921875</c:v>
                </c:pt>
                <c:pt idx="84286">
                  <c:v>216.49479166666666</c:v>
                </c:pt>
                <c:pt idx="84287">
                  <c:v>216.49739583333334</c:v>
                </c:pt>
                <c:pt idx="84288">
                  <c:v>216.5</c:v>
                </c:pt>
                <c:pt idx="84289">
                  <c:v>216.50260416666666</c:v>
                </c:pt>
                <c:pt idx="84290">
                  <c:v>216.50520833333334</c:v>
                </c:pt>
                <c:pt idx="84291">
                  <c:v>216.5078125</c:v>
                </c:pt>
                <c:pt idx="84292">
                  <c:v>216.51041666666666</c:v>
                </c:pt>
                <c:pt idx="84293">
                  <c:v>216.51302083333334</c:v>
                </c:pt>
                <c:pt idx="84294">
                  <c:v>216.515625</c:v>
                </c:pt>
                <c:pt idx="84295">
                  <c:v>216.51822916666666</c:v>
                </c:pt>
                <c:pt idx="84296">
                  <c:v>216.52083333333334</c:v>
                </c:pt>
                <c:pt idx="84297">
                  <c:v>216.5234375</c:v>
                </c:pt>
                <c:pt idx="84298">
                  <c:v>216.52604166666666</c:v>
                </c:pt>
                <c:pt idx="84299">
                  <c:v>216.52864583333334</c:v>
                </c:pt>
                <c:pt idx="84300">
                  <c:v>216.53125</c:v>
                </c:pt>
                <c:pt idx="84301">
                  <c:v>216.53385416666666</c:v>
                </c:pt>
                <c:pt idx="84302">
                  <c:v>216.53645833333334</c:v>
                </c:pt>
                <c:pt idx="84303">
                  <c:v>216.5390625</c:v>
                </c:pt>
                <c:pt idx="84304">
                  <c:v>216.54166666666666</c:v>
                </c:pt>
                <c:pt idx="84305">
                  <c:v>216.54427083333334</c:v>
                </c:pt>
                <c:pt idx="84306">
                  <c:v>216.546875</c:v>
                </c:pt>
                <c:pt idx="84307">
                  <c:v>216.54947916666666</c:v>
                </c:pt>
                <c:pt idx="84308">
                  <c:v>216.55208333333334</c:v>
                </c:pt>
                <c:pt idx="84309">
                  <c:v>216.5546875</c:v>
                </c:pt>
                <c:pt idx="84310">
                  <c:v>216.55729166666666</c:v>
                </c:pt>
                <c:pt idx="84311">
                  <c:v>216.55989583333334</c:v>
                </c:pt>
                <c:pt idx="84312">
                  <c:v>216.5625</c:v>
                </c:pt>
                <c:pt idx="84313">
                  <c:v>216.56510416666666</c:v>
                </c:pt>
                <c:pt idx="84314">
                  <c:v>216.56770833333334</c:v>
                </c:pt>
                <c:pt idx="84315">
                  <c:v>216.5703125</c:v>
                </c:pt>
                <c:pt idx="84316">
                  <c:v>216.57291666666666</c:v>
                </c:pt>
                <c:pt idx="84317">
                  <c:v>216.57552083333334</c:v>
                </c:pt>
                <c:pt idx="84318">
                  <c:v>216.578125</c:v>
                </c:pt>
                <c:pt idx="84319">
                  <c:v>216.58072916666666</c:v>
                </c:pt>
                <c:pt idx="84320">
                  <c:v>216.58333333333334</c:v>
                </c:pt>
                <c:pt idx="84321">
                  <c:v>216.5859375</c:v>
                </c:pt>
                <c:pt idx="84322">
                  <c:v>216.58854166666666</c:v>
                </c:pt>
                <c:pt idx="84323">
                  <c:v>216.59114583333334</c:v>
                </c:pt>
                <c:pt idx="84324">
                  <c:v>216.59375</c:v>
                </c:pt>
                <c:pt idx="84325">
                  <c:v>216.59635416666666</c:v>
                </c:pt>
                <c:pt idx="84326">
                  <c:v>216.59895833333334</c:v>
                </c:pt>
                <c:pt idx="84327">
                  <c:v>216.6015625</c:v>
                </c:pt>
                <c:pt idx="84328">
                  <c:v>216.60416666666666</c:v>
                </c:pt>
                <c:pt idx="84329">
                  <c:v>216.60677083333334</c:v>
                </c:pt>
                <c:pt idx="84330">
                  <c:v>216.609375</c:v>
                </c:pt>
                <c:pt idx="84331">
                  <c:v>216.61197916666666</c:v>
                </c:pt>
                <c:pt idx="84332">
                  <c:v>216.61458333333334</c:v>
                </c:pt>
                <c:pt idx="84333">
                  <c:v>216.6171875</c:v>
                </c:pt>
                <c:pt idx="84334">
                  <c:v>216.61979166666666</c:v>
                </c:pt>
                <c:pt idx="84335">
                  <c:v>216.62239583333334</c:v>
                </c:pt>
                <c:pt idx="84336">
                  <c:v>216.625</c:v>
                </c:pt>
                <c:pt idx="84337">
                  <c:v>216.62760416666666</c:v>
                </c:pt>
                <c:pt idx="84338">
                  <c:v>216.63020833333334</c:v>
                </c:pt>
                <c:pt idx="84339">
                  <c:v>216.6328125</c:v>
                </c:pt>
                <c:pt idx="84340">
                  <c:v>216.63541666666666</c:v>
                </c:pt>
                <c:pt idx="84341">
                  <c:v>216.63802083333334</c:v>
                </c:pt>
                <c:pt idx="84342">
                  <c:v>216.640625</c:v>
                </c:pt>
                <c:pt idx="84343">
                  <c:v>216.64322916666666</c:v>
                </c:pt>
                <c:pt idx="84344">
                  <c:v>216.64583333333334</c:v>
                </c:pt>
                <c:pt idx="84345">
                  <c:v>216.6484375</c:v>
                </c:pt>
                <c:pt idx="84346">
                  <c:v>216.65104166666666</c:v>
                </c:pt>
                <c:pt idx="84347">
                  <c:v>216.65364583333334</c:v>
                </c:pt>
                <c:pt idx="84348">
                  <c:v>216.65625</c:v>
                </c:pt>
                <c:pt idx="84349">
                  <c:v>216.65885416666666</c:v>
                </c:pt>
                <c:pt idx="84350">
                  <c:v>216.66145833333334</c:v>
                </c:pt>
                <c:pt idx="84351">
                  <c:v>216.6640625</c:v>
                </c:pt>
                <c:pt idx="84352">
                  <c:v>216.66666666666666</c:v>
                </c:pt>
                <c:pt idx="84353">
                  <c:v>216.66927083333334</c:v>
                </c:pt>
                <c:pt idx="84354">
                  <c:v>216.671875</c:v>
                </c:pt>
                <c:pt idx="84355">
                  <c:v>216.67447916666666</c:v>
                </c:pt>
                <c:pt idx="84356">
                  <c:v>216.67708333333334</c:v>
                </c:pt>
                <c:pt idx="84357">
                  <c:v>216.6796875</c:v>
                </c:pt>
                <c:pt idx="84358">
                  <c:v>216.68229166666666</c:v>
                </c:pt>
                <c:pt idx="84359">
                  <c:v>216.68489583333334</c:v>
                </c:pt>
                <c:pt idx="84360">
                  <c:v>216.6875</c:v>
                </c:pt>
                <c:pt idx="84361">
                  <c:v>216.69010416666666</c:v>
                </c:pt>
                <c:pt idx="84362">
                  <c:v>216.69270833333334</c:v>
                </c:pt>
                <c:pt idx="84363">
                  <c:v>216.6953125</c:v>
                </c:pt>
                <c:pt idx="84364">
                  <c:v>216.69791666666666</c:v>
                </c:pt>
                <c:pt idx="84365">
                  <c:v>216.70052083333334</c:v>
                </c:pt>
                <c:pt idx="84366">
                  <c:v>216.703125</c:v>
                </c:pt>
                <c:pt idx="84367">
                  <c:v>216.70572916666666</c:v>
                </c:pt>
                <c:pt idx="84368">
                  <c:v>216.70833333333334</c:v>
                </c:pt>
                <c:pt idx="84369">
                  <c:v>216.7109375</c:v>
                </c:pt>
                <c:pt idx="84370">
                  <c:v>216.71354166666666</c:v>
                </c:pt>
                <c:pt idx="84371">
                  <c:v>216.71614583333334</c:v>
                </c:pt>
                <c:pt idx="84372">
                  <c:v>216.71875</c:v>
                </c:pt>
                <c:pt idx="84373">
                  <c:v>216.72135416666666</c:v>
                </c:pt>
                <c:pt idx="84374">
                  <c:v>216.72395833333334</c:v>
                </c:pt>
                <c:pt idx="84375">
                  <c:v>216.7265625</c:v>
                </c:pt>
                <c:pt idx="84376">
                  <c:v>216.72916666666666</c:v>
                </c:pt>
                <c:pt idx="84377">
                  <c:v>216.73177083333334</c:v>
                </c:pt>
                <c:pt idx="84378">
                  <c:v>216.734375</c:v>
                </c:pt>
                <c:pt idx="84379">
                  <c:v>216.73697916666666</c:v>
                </c:pt>
                <c:pt idx="84380">
                  <c:v>216.73958333333334</c:v>
                </c:pt>
                <c:pt idx="84381">
                  <c:v>216.7421875</c:v>
                </c:pt>
                <c:pt idx="84382">
                  <c:v>216.74479166666666</c:v>
                </c:pt>
                <c:pt idx="84383">
                  <c:v>216.74739583333334</c:v>
                </c:pt>
                <c:pt idx="84384">
                  <c:v>216.75</c:v>
                </c:pt>
                <c:pt idx="84385">
                  <c:v>216.75260416666666</c:v>
                </c:pt>
                <c:pt idx="84386">
                  <c:v>216.75520833333334</c:v>
                </c:pt>
                <c:pt idx="84387">
                  <c:v>216.7578125</c:v>
                </c:pt>
                <c:pt idx="84388">
                  <c:v>216.76041666666666</c:v>
                </c:pt>
                <c:pt idx="84389">
                  <c:v>216.76302083333334</c:v>
                </c:pt>
                <c:pt idx="84390">
                  <c:v>216.765625</c:v>
                </c:pt>
                <c:pt idx="84391">
                  <c:v>216.76822916666666</c:v>
                </c:pt>
                <c:pt idx="84392">
                  <c:v>216.77083333333334</c:v>
                </c:pt>
                <c:pt idx="84393">
                  <c:v>216.7734375</c:v>
                </c:pt>
                <c:pt idx="84394">
                  <c:v>216.77604166666666</c:v>
                </c:pt>
                <c:pt idx="84395">
                  <c:v>216.77864583333334</c:v>
                </c:pt>
                <c:pt idx="84396">
                  <c:v>216.78125</c:v>
                </c:pt>
                <c:pt idx="84397">
                  <c:v>216.78385416666666</c:v>
                </c:pt>
                <c:pt idx="84398">
                  <c:v>216.78645833333334</c:v>
                </c:pt>
                <c:pt idx="84399">
                  <c:v>216.7890625</c:v>
                </c:pt>
                <c:pt idx="84400">
                  <c:v>216.79166666666666</c:v>
                </c:pt>
                <c:pt idx="84401">
                  <c:v>216.79427083333334</c:v>
                </c:pt>
                <c:pt idx="84402">
                  <c:v>216.796875</c:v>
                </c:pt>
                <c:pt idx="84403">
                  <c:v>216.79947916666666</c:v>
                </c:pt>
                <c:pt idx="84404">
                  <c:v>216.80208333333334</c:v>
                </c:pt>
                <c:pt idx="84405">
                  <c:v>216.8046875</c:v>
                </c:pt>
                <c:pt idx="84406">
                  <c:v>216.80729166666666</c:v>
                </c:pt>
                <c:pt idx="84407">
                  <c:v>216.80989583333334</c:v>
                </c:pt>
                <c:pt idx="84408">
                  <c:v>216.8125</c:v>
                </c:pt>
                <c:pt idx="84409">
                  <c:v>216.81510416666666</c:v>
                </c:pt>
                <c:pt idx="84410">
                  <c:v>216.81770833333334</c:v>
                </c:pt>
                <c:pt idx="84411">
                  <c:v>216.8203125</c:v>
                </c:pt>
                <c:pt idx="84412">
                  <c:v>216.82291666666666</c:v>
                </c:pt>
                <c:pt idx="84413">
                  <c:v>216.82552083333334</c:v>
                </c:pt>
                <c:pt idx="84414">
                  <c:v>216.828125</c:v>
                </c:pt>
                <c:pt idx="84415">
                  <c:v>216.83072916666666</c:v>
                </c:pt>
                <c:pt idx="84416">
                  <c:v>216.83333333333334</c:v>
                </c:pt>
                <c:pt idx="84417">
                  <c:v>216.8359375</c:v>
                </c:pt>
                <c:pt idx="84418">
                  <c:v>216.83854166666666</c:v>
                </c:pt>
                <c:pt idx="84419">
                  <c:v>216.84114583333334</c:v>
                </c:pt>
                <c:pt idx="84420">
                  <c:v>216.84375</c:v>
                </c:pt>
                <c:pt idx="84421">
                  <c:v>216.84635416666666</c:v>
                </c:pt>
                <c:pt idx="84422">
                  <c:v>216.84895833333334</c:v>
                </c:pt>
                <c:pt idx="84423">
                  <c:v>216.8515625</c:v>
                </c:pt>
                <c:pt idx="84424">
                  <c:v>216.85416666666666</c:v>
                </c:pt>
                <c:pt idx="84425">
                  <c:v>216.85677083333334</c:v>
                </c:pt>
                <c:pt idx="84426">
                  <c:v>216.859375</c:v>
                </c:pt>
                <c:pt idx="84427">
                  <c:v>216.86197916666666</c:v>
                </c:pt>
                <c:pt idx="84428">
                  <c:v>216.86458333333334</c:v>
                </c:pt>
                <c:pt idx="84429">
                  <c:v>216.8671875</c:v>
                </c:pt>
                <c:pt idx="84430">
                  <c:v>216.86979166666666</c:v>
                </c:pt>
                <c:pt idx="84431">
                  <c:v>216.87239583333334</c:v>
                </c:pt>
                <c:pt idx="84432">
                  <c:v>216.875</c:v>
                </c:pt>
                <c:pt idx="84433">
                  <c:v>216.87760416666666</c:v>
                </c:pt>
                <c:pt idx="84434">
                  <c:v>216.88020833333334</c:v>
                </c:pt>
                <c:pt idx="84435">
                  <c:v>216.8828125</c:v>
                </c:pt>
                <c:pt idx="84436">
                  <c:v>216.88541666666666</c:v>
                </c:pt>
                <c:pt idx="84437">
                  <c:v>216.88802083333334</c:v>
                </c:pt>
                <c:pt idx="84438">
                  <c:v>216.890625</c:v>
                </c:pt>
                <c:pt idx="84439">
                  <c:v>216.89322916666666</c:v>
                </c:pt>
                <c:pt idx="84440">
                  <c:v>216.89583333333334</c:v>
                </c:pt>
                <c:pt idx="84441">
                  <c:v>216.8984375</c:v>
                </c:pt>
                <c:pt idx="84442">
                  <c:v>216.90104166666666</c:v>
                </c:pt>
                <c:pt idx="84443">
                  <c:v>216.90364583333334</c:v>
                </c:pt>
                <c:pt idx="84444">
                  <c:v>216.90625</c:v>
                </c:pt>
                <c:pt idx="84445">
                  <c:v>216.90885416666666</c:v>
                </c:pt>
                <c:pt idx="84446">
                  <c:v>216.91145833333334</c:v>
                </c:pt>
                <c:pt idx="84447">
                  <c:v>216.9140625</c:v>
                </c:pt>
                <c:pt idx="84448">
                  <c:v>216.91666666666666</c:v>
                </c:pt>
                <c:pt idx="84449">
                  <c:v>216.91927083333334</c:v>
                </c:pt>
                <c:pt idx="84450">
                  <c:v>216.921875</c:v>
                </c:pt>
                <c:pt idx="84451">
                  <c:v>216.92447916666666</c:v>
                </c:pt>
                <c:pt idx="84452">
                  <c:v>216.92708333333334</c:v>
                </c:pt>
                <c:pt idx="84453">
                  <c:v>216.9296875</c:v>
                </c:pt>
                <c:pt idx="84454">
                  <c:v>216.93229166666666</c:v>
                </c:pt>
                <c:pt idx="84455">
                  <c:v>216.93489583333334</c:v>
                </c:pt>
                <c:pt idx="84456">
                  <c:v>216.9375</c:v>
                </c:pt>
                <c:pt idx="84457">
                  <c:v>216.94010416666666</c:v>
                </c:pt>
                <c:pt idx="84458">
                  <c:v>216.94270833333334</c:v>
                </c:pt>
                <c:pt idx="84459">
                  <c:v>216.9453125</c:v>
                </c:pt>
                <c:pt idx="84460">
                  <c:v>216.94791666666666</c:v>
                </c:pt>
                <c:pt idx="84461">
                  <c:v>216.95052083333334</c:v>
                </c:pt>
                <c:pt idx="84462">
                  <c:v>216.953125</c:v>
                </c:pt>
                <c:pt idx="84463">
                  <c:v>216.95572916666666</c:v>
                </c:pt>
                <c:pt idx="84464">
                  <c:v>216.95833333333334</c:v>
                </c:pt>
                <c:pt idx="84465">
                  <c:v>216.9609375</c:v>
                </c:pt>
                <c:pt idx="84466">
                  <c:v>216.96354166666666</c:v>
                </c:pt>
                <c:pt idx="84467">
                  <c:v>216.96614583333334</c:v>
                </c:pt>
                <c:pt idx="84468">
                  <c:v>216.96875</c:v>
                </c:pt>
                <c:pt idx="84469">
                  <c:v>216.97135416666666</c:v>
                </c:pt>
                <c:pt idx="84470">
                  <c:v>216.97395833333334</c:v>
                </c:pt>
                <c:pt idx="84471">
                  <c:v>216.9765625</c:v>
                </c:pt>
                <c:pt idx="84472">
                  <c:v>216.97916666666666</c:v>
                </c:pt>
                <c:pt idx="84473">
                  <c:v>216.98177083333334</c:v>
                </c:pt>
                <c:pt idx="84474">
                  <c:v>216.984375</c:v>
                </c:pt>
                <c:pt idx="84475">
                  <c:v>216.98697916666666</c:v>
                </c:pt>
                <c:pt idx="84476">
                  <c:v>216.98958333333334</c:v>
                </c:pt>
                <c:pt idx="84477">
                  <c:v>216.9921875</c:v>
                </c:pt>
                <c:pt idx="84478">
                  <c:v>216.99479166666666</c:v>
                </c:pt>
                <c:pt idx="84479">
                  <c:v>216.99739583333334</c:v>
                </c:pt>
                <c:pt idx="84480">
                  <c:v>217</c:v>
                </c:pt>
                <c:pt idx="84481">
                  <c:v>217.00260416666666</c:v>
                </c:pt>
                <c:pt idx="84482">
                  <c:v>217.00520833333334</c:v>
                </c:pt>
                <c:pt idx="84483">
                  <c:v>217.0078125</c:v>
                </c:pt>
                <c:pt idx="84484">
                  <c:v>217.01041666666666</c:v>
                </c:pt>
                <c:pt idx="84485">
                  <c:v>217.01302083333334</c:v>
                </c:pt>
                <c:pt idx="84486">
                  <c:v>217.015625</c:v>
                </c:pt>
                <c:pt idx="84487">
                  <c:v>217.01822916666666</c:v>
                </c:pt>
                <c:pt idx="84488">
                  <c:v>217.02083333333334</c:v>
                </c:pt>
                <c:pt idx="84489">
                  <c:v>217.0234375</c:v>
                </c:pt>
                <c:pt idx="84490">
                  <c:v>217.02604166666666</c:v>
                </c:pt>
                <c:pt idx="84491">
                  <c:v>217.02864583333334</c:v>
                </c:pt>
                <c:pt idx="84492">
                  <c:v>217.03125</c:v>
                </c:pt>
                <c:pt idx="84493">
                  <c:v>217.03385416666666</c:v>
                </c:pt>
                <c:pt idx="84494">
                  <c:v>217.03645833333334</c:v>
                </c:pt>
                <c:pt idx="84495">
                  <c:v>217.0390625</c:v>
                </c:pt>
                <c:pt idx="84496">
                  <c:v>217.04166666666666</c:v>
                </c:pt>
                <c:pt idx="84497">
                  <c:v>217.04427083333334</c:v>
                </c:pt>
                <c:pt idx="84498">
                  <c:v>217.046875</c:v>
                </c:pt>
                <c:pt idx="84499">
                  <c:v>217.04947916666666</c:v>
                </c:pt>
                <c:pt idx="84500">
                  <c:v>217.05208333333334</c:v>
                </c:pt>
                <c:pt idx="84501">
                  <c:v>217.0546875</c:v>
                </c:pt>
                <c:pt idx="84502">
                  <c:v>217.05729166666666</c:v>
                </c:pt>
                <c:pt idx="84503">
                  <c:v>217.05989583333334</c:v>
                </c:pt>
                <c:pt idx="84504">
                  <c:v>217.0625</c:v>
                </c:pt>
                <c:pt idx="84505">
                  <c:v>217.06510416666666</c:v>
                </c:pt>
                <c:pt idx="84506">
                  <c:v>217.06770833333334</c:v>
                </c:pt>
                <c:pt idx="84507">
                  <c:v>217.0703125</c:v>
                </c:pt>
                <c:pt idx="84508">
                  <c:v>217.07291666666666</c:v>
                </c:pt>
                <c:pt idx="84509">
                  <c:v>217.07552083333334</c:v>
                </c:pt>
                <c:pt idx="84510">
                  <c:v>217.078125</c:v>
                </c:pt>
                <c:pt idx="84511">
                  <c:v>217.08072916666666</c:v>
                </c:pt>
                <c:pt idx="84512">
                  <c:v>217.08333333333334</c:v>
                </c:pt>
                <c:pt idx="84513">
                  <c:v>217.0859375</c:v>
                </c:pt>
                <c:pt idx="84514">
                  <c:v>217.08854166666666</c:v>
                </c:pt>
                <c:pt idx="84515">
                  <c:v>217.09114583333334</c:v>
                </c:pt>
                <c:pt idx="84516">
                  <c:v>217.09375</c:v>
                </c:pt>
                <c:pt idx="84517">
                  <c:v>217.09635416666666</c:v>
                </c:pt>
                <c:pt idx="84518">
                  <c:v>217.09895833333334</c:v>
                </c:pt>
                <c:pt idx="84519">
                  <c:v>217.1015625</c:v>
                </c:pt>
                <c:pt idx="84520">
                  <c:v>217.10416666666666</c:v>
                </c:pt>
                <c:pt idx="84521">
                  <c:v>217.10677083333334</c:v>
                </c:pt>
                <c:pt idx="84522">
                  <c:v>217.109375</c:v>
                </c:pt>
                <c:pt idx="84523">
                  <c:v>217.11197916666666</c:v>
                </c:pt>
                <c:pt idx="84524">
                  <c:v>217.11458333333334</c:v>
                </c:pt>
                <c:pt idx="84525">
                  <c:v>217.1171875</c:v>
                </c:pt>
                <c:pt idx="84526">
                  <c:v>217.11979166666666</c:v>
                </c:pt>
                <c:pt idx="84527">
                  <c:v>217.12239583333334</c:v>
                </c:pt>
                <c:pt idx="84528">
                  <c:v>217.125</c:v>
                </c:pt>
                <c:pt idx="84529">
                  <c:v>217.12760416666666</c:v>
                </c:pt>
                <c:pt idx="84530">
                  <c:v>217.13020833333334</c:v>
                </c:pt>
                <c:pt idx="84531">
                  <c:v>217.1328125</c:v>
                </c:pt>
                <c:pt idx="84532">
                  <c:v>217.13541666666666</c:v>
                </c:pt>
                <c:pt idx="84533">
                  <c:v>217.13802083333334</c:v>
                </c:pt>
                <c:pt idx="84534">
                  <c:v>217.140625</c:v>
                </c:pt>
                <c:pt idx="84535">
                  <c:v>217.14322916666666</c:v>
                </c:pt>
                <c:pt idx="84536">
                  <c:v>217.14583333333334</c:v>
                </c:pt>
                <c:pt idx="84537">
                  <c:v>217.1484375</c:v>
                </c:pt>
                <c:pt idx="84538">
                  <c:v>217.15104166666666</c:v>
                </c:pt>
                <c:pt idx="84539">
                  <c:v>217.15364583333334</c:v>
                </c:pt>
                <c:pt idx="84540">
                  <c:v>217.15625</c:v>
                </c:pt>
                <c:pt idx="84541">
                  <c:v>217.15885416666666</c:v>
                </c:pt>
                <c:pt idx="84542">
                  <c:v>217.16145833333334</c:v>
                </c:pt>
                <c:pt idx="84543">
                  <c:v>217.1640625</c:v>
                </c:pt>
                <c:pt idx="84544">
                  <c:v>217.16666666666666</c:v>
                </c:pt>
                <c:pt idx="84545">
                  <c:v>217.16927083333334</c:v>
                </c:pt>
                <c:pt idx="84546">
                  <c:v>217.171875</c:v>
                </c:pt>
                <c:pt idx="84547">
                  <c:v>217.17447916666666</c:v>
                </c:pt>
                <c:pt idx="84548">
                  <c:v>217.17708333333334</c:v>
                </c:pt>
                <c:pt idx="84549">
                  <c:v>217.1796875</c:v>
                </c:pt>
                <c:pt idx="84550">
                  <c:v>217.18229166666666</c:v>
                </c:pt>
                <c:pt idx="84551">
                  <c:v>217.18489583333334</c:v>
                </c:pt>
                <c:pt idx="84552">
                  <c:v>217.1875</c:v>
                </c:pt>
                <c:pt idx="84553">
                  <c:v>217.19010416666666</c:v>
                </c:pt>
                <c:pt idx="84554">
                  <c:v>217.19270833333334</c:v>
                </c:pt>
                <c:pt idx="84555">
                  <c:v>217.1953125</c:v>
                </c:pt>
                <c:pt idx="84556">
                  <c:v>217.19791666666666</c:v>
                </c:pt>
                <c:pt idx="84557">
                  <c:v>217.20052083333334</c:v>
                </c:pt>
                <c:pt idx="84558">
                  <c:v>217.203125</c:v>
                </c:pt>
                <c:pt idx="84559">
                  <c:v>217.20572916666666</c:v>
                </c:pt>
                <c:pt idx="84560">
                  <c:v>217.20833333333334</c:v>
                </c:pt>
                <c:pt idx="84561">
                  <c:v>217.2109375</c:v>
                </c:pt>
                <c:pt idx="84562">
                  <c:v>217.21354166666666</c:v>
                </c:pt>
                <c:pt idx="84563">
                  <c:v>217.21614583333334</c:v>
                </c:pt>
                <c:pt idx="84564">
                  <c:v>217.21875</c:v>
                </c:pt>
                <c:pt idx="84565">
                  <c:v>217.22135416666666</c:v>
                </c:pt>
                <c:pt idx="84566">
                  <c:v>217.22395833333334</c:v>
                </c:pt>
                <c:pt idx="84567">
                  <c:v>217.2265625</c:v>
                </c:pt>
                <c:pt idx="84568">
                  <c:v>217.22916666666666</c:v>
                </c:pt>
                <c:pt idx="84569">
                  <c:v>217.23177083333334</c:v>
                </c:pt>
                <c:pt idx="84570">
                  <c:v>217.234375</c:v>
                </c:pt>
                <c:pt idx="84571">
                  <c:v>217.23697916666666</c:v>
                </c:pt>
                <c:pt idx="84572">
                  <c:v>217.23958333333334</c:v>
                </c:pt>
                <c:pt idx="84573">
                  <c:v>217.2421875</c:v>
                </c:pt>
                <c:pt idx="84574">
                  <c:v>217.24479166666666</c:v>
                </c:pt>
                <c:pt idx="84575">
                  <c:v>217.24739583333334</c:v>
                </c:pt>
                <c:pt idx="84576">
                  <c:v>217.25</c:v>
                </c:pt>
                <c:pt idx="84577">
                  <c:v>217.25260416666666</c:v>
                </c:pt>
                <c:pt idx="84578">
                  <c:v>217.25520833333334</c:v>
                </c:pt>
                <c:pt idx="84579">
                  <c:v>217.2578125</c:v>
                </c:pt>
                <c:pt idx="84580">
                  <c:v>217.26041666666666</c:v>
                </c:pt>
                <c:pt idx="84581">
                  <c:v>217.26302083333334</c:v>
                </c:pt>
                <c:pt idx="84582">
                  <c:v>217.265625</c:v>
                </c:pt>
                <c:pt idx="84583">
                  <c:v>217.26822916666666</c:v>
                </c:pt>
                <c:pt idx="84584">
                  <c:v>217.27083333333334</c:v>
                </c:pt>
                <c:pt idx="84585">
                  <c:v>217.2734375</c:v>
                </c:pt>
                <c:pt idx="84586">
                  <c:v>217.27604166666666</c:v>
                </c:pt>
                <c:pt idx="84587">
                  <c:v>217.27864583333334</c:v>
                </c:pt>
                <c:pt idx="84588">
                  <c:v>217.28125</c:v>
                </c:pt>
                <c:pt idx="84589">
                  <c:v>217.28385416666666</c:v>
                </c:pt>
                <c:pt idx="84590">
                  <c:v>217.28645833333334</c:v>
                </c:pt>
                <c:pt idx="84591">
                  <c:v>217.2890625</c:v>
                </c:pt>
                <c:pt idx="84592">
                  <c:v>217.29166666666666</c:v>
                </c:pt>
                <c:pt idx="84593">
                  <c:v>217.29427083333334</c:v>
                </c:pt>
                <c:pt idx="84594">
                  <c:v>217.296875</c:v>
                </c:pt>
                <c:pt idx="84595">
                  <c:v>217.29947916666666</c:v>
                </c:pt>
                <c:pt idx="84596">
                  <c:v>217.30208333333334</c:v>
                </c:pt>
                <c:pt idx="84597">
                  <c:v>217.3046875</c:v>
                </c:pt>
                <c:pt idx="84598">
                  <c:v>217.30729166666666</c:v>
                </c:pt>
                <c:pt idx="84599">
                  <c:v>217.30989583333334</c:v>
                </c:pt>
                <c:pt idx="84600">
                  <c:v>217.3125</c:v>
                </c:pt>
                <c:pt idx="84601">
                  <c:v>217.31510416666666</c:v>
                </c:pt>
                <c:pt idx="84602">
                  <c:v>217.31770833333334</c:v>
                </c:pt>
                <c:pt idx="84603">
                  <c:v>217.3203125</c:v>
                </c:pt>
                <c:pt idx="84604">
                  <c:v>217.32291666666666</c:v>
                </c:pt>
                <c:pt idx="84605">
                  <c:v>217.32552083333334</c:v>
                </c:pt>
                <c:pt idx="84606">
                  <c:v>217.328125</c:v>
                </c:pt>
                <c:pt idx="84607">
                  <c:v>217.33072916666666</c:v>
                </c:pt>
                <c:pt idx="84608">
                  <c:v>217.33333333333334</c:v>
                </c:pt>
                <c:pt idx="84609">
                  <c:v>217.3359375</c:v>
                </c:pt>
                <c:pt idx="84610">
                  <c:v>217.33854166666666</c:v>
                </c:pt>
                <c:pt idx="84611">
                  <c:v>217.34114583333334</c:v>
                </c:pt>
                <c:pt idx="84612">
                  <c:v>217.34375</c:v>
                </c:pt>
                <c:pt idx="84613">
                  <c:v>217.34635416666666</c:v>
                </c:pt>
                <c:pt idx="84614">
                  <c:v>217.34895833333334</c:v>
                </c:pt>
                <c:pt idx="84615">
                  <c:v>217.3515625</c:v>
                </c:pt>
                <c:pt idx="84616">
                  <c:v>217.35416666666666</c:v>
                </c:pt>
                <c:pt idx="84617">
                  <c:v>217.35677083333334</c:v>
                </c:pt>
                <c:pt idx="84618">
                  <c:v>217.359375</c:v>
                </c:pt>
                <c:pt idx="84619">
                  <c:v>217.36197916666666</c:v>
                </c:pt>
                <c:pt idx="84620">
                  <c:v>217.36458333333334</c:v>
                </c:pt>
                <c:pt idx="84621">
                  <c:v>217.3671875</c:v>
                </c:pt>
                <c:pt idx="84622">
                  <c:v>217.36979166666666</c:v>
                </c:pt>
                <c:pt idx="84623">
                  <c:v>217.37239583333334</c:v>
                </c:pt>
                <c:pt idx="84624">
                  <c:v>217.375</c:v>
                </c:pt>
                <c:pt idx="84625">
                  <c:v>217.37760416666666</c:v>
                </c:pt>
                <c:pt idx="84626">
                  <c:v>217.38020833333334</c:v>
                </c:pt>
                <c:pt idx="84627">
                  <c:v>217.3828125</c:v>
                </c:pt>
                <c:pt idx="84628">
                  <c:v>217.38541666666666</c:v>
                </c:pt>
                <c:pt idx="84629">
                  <c:v>217.38802083333334</c:v>
                </c:pt>
                <c:pt idx="84630">
                  <c:v>217.390625</c:v>
                </c:pt>
                <c:pt idx="84631">
                  <c:v>217.39322916666666</c:v>
                </c:pt>
                <c:pt idx="84632">
                  <c:v>217.39583333333334</c:v>
                </c:pt>
                <c:pt idx="84633">
                  <c:v>217.3984375</c:v>
                </c:pt>
                <c:pt idx="84634">
                  <c:v>217.40104166666666</c:v>
                </c:pt>
                <c:pt idx="84635">
                  <c:v>217.40364583333334</c:v>
                </c:pt>
                <c:pt idx="84636">
                  <c:v>217.40625</c:v>
                </c:pt>
                <c:pt idx="84637">
                  <c:v>217.40885416666666</c:v>
                </c:pt>
                <c:pt idx="84638">
                  <c:v>217.41145833333334</c:v>
                </c:pt>
                <c:pt idx="84639">
                  <c:v>217.4140625</c:v>
                </c:pt>
                <c:pt idx="84640">
                  <c:v>217.41666666666666</c:v>
                </c:pt>
                <c:pt idx="84641">
                  <c:v>217.41927083333334</c:v>
                </c:pt>
                <c:pt idx="84642">
                  <c:v>217.421875</c:v>
                </c:pt>
                <c:pt idx="84643">
                  <c:v>217.42447916666666</c:v>
                </c:pt>
                <c:pt idx="84644">
                  <c:v>217.42708333333334</c:v>
                </c:pt>
                <c:pt idx="84645">
                  <c:v>217.4296875</c:v>
                </c:pt>
                <c:pt idx="84646">
                  <c:v>217.43229166666666</c:v>
                </c:pt>
                <c:pt idx="84647">
                  <c:v>217.43489583333334</c:v>
                </c:pt>
                <c:pt idx="84648">
                  <c:v>217.4375</c:v>
                </c:pt>
                <c:pt idx="84649">
                  <c:v>217.44010416666666</c:v>
                </c:pt>
                <c:pt idx="84650">
                  <c:v>217.44270833333334</c:v>
                </c:pt>
                <c:pt idx="84651">
                  <c:v>217.4453125</c:v>
                </c:pt>
                <c:pt idx="84652">
                  <c:v>217.44791666666666</c:v>
                </c:pt>
                <c:pt idx="84653">
                  <c:v>217.45052083333334</c:v>
                </c:pt>
                <c:pt idx="84654">
                  <c:v>217.453125</c:v>
                </c:pt>
                <c:pt idx="84655">
                  <c:v>217.45572916666666</c:v>
                </c:pt>
                <c:pt idx="84656">
                  <c:v>217.45833333333334</c:v>
                </c:pt>
                <c:pt idx="84657">
                  <c:v>217.4609375</c:v>
                </c:pt>
                <c:pt idx="84658">
                  <c:v>217.46354166666666</c:v>
                </c:pt>
                <c:pt idx="84659">
                  <c:v>217.46614583333334</c:v>
                </c:pt>
                <c:pt idx="84660">
                  <c:v>217.46875</c:v>
                </c:pt>
                <c:pt idx="84661">
                  <c:v>217.47135416666666</c:v>
                </c:pt>
                <c:pt idx="84662">
                  <c:v>217.47395833333334</c:v>
                </c:pt>
                <c:pt idx="84663">
                  <c:v>217.4765625</c:v>
                </c:pt>
                <c:pt idx="84664">
                  <c:v>217.47916666666666</c:v>
                </c:pt>
                <c:pt idx="84665">
                  <c:v>217.48177083333334</c:v>
                </c:pt>
                <c:pt idx="84666">
                  <c:v>217.484375</c:v>
                </c:pt>
                <c:pt idx="84667">
                  <c:v>217.48697916666666</c:v>
                </c:pt>
                <c:pt idx="84668">
                  <c:v>217.48958333333334</c:v>
                </c:pt>
                <c:pt idx="84669">
                  <c:v>217.4921875</c:v>
                </c:pt>
                <c:pt idx="84670">
                  <c:v>217.49479166666666</c:v>
                </c:pt>
                <c:pt idx="84671">
                  <c:v>217.49739583333334</c:v>
                </c:pt>
                <c:pt idx="84672">
                  <c:v>217.5</c:v>
                </c:pt>
                <c:pt idx="84673">
                  <c:v>217.50260416666666</c:v>
                </c:pt>
                <c:pt idx="84674">
                  <c:v>217.50520833333334</c:v>
                </c:pt>
                <c:pt idx="84675">
                  <c:v>217.5078125</c:v>
                </c:pt>
                <c:pt idx="84676">
                  <c:v>217.51041666666666</c:v>
                </c:pt>
                <c:pt idx="84677">
                  <c:v>217.51302083333334</c:v>
                </c:pt>
                <c:pt idx="84678">
                  <c:v>217.515625</c:v>
                </c:pt>
                <c:pt idx="84679">
                  <c:v>217.51822916666666</c:v>
                </c:pt>
                <c:pt idx="84680">
                  <c:v>217.52083333333334</c:v>
                </c:pt>
                <c:pt idx="84681">
                  <c:v>217.5234375</c:v>
                </c:pt>
                <c:pt idx="84682">
                  <c:v>217.52604166666666</c:v>
                </c:pt>
                <c:pt idx="84683">
                  <c:v>217.52864583333334</c:v>
                </c:pt>
                <c:pt idx="84684">
                  <c:v>217.53125</c:v>
                </c:pt>
                <c:pt idx="84685">
                  <c:v>217.53385416666666</c:v>
                </c:pt>
                <c:pt idx="84686">
                  <c:v>217.53645833333334</c:v>
                </c:pt>
                <c:pt idx="84687">
                  <c:v>217.5390625</c:v>
                </c:pt>
                <c:pt idx="84688">
                  <c:v>217.54166666666666</c:v>
                </c:pt>
                <c:pt idx="84689">
                  <c:v>217.54427083333334</c:v>
                </c:pt>
                <c:pt idx="84690">
                  <c:v>217.546875</c:v>
                </c:pt>
                <c:pt idx="84691">
                  <c:v>217.54947916666666</c:v>
                </c:pt>
                <c:pt idx="84692">
                  <c:v>217.55208333333334</c:v>
                </c:pt>
                <c:pt idx="84693">
                  <c:v>217.5546875</c:v>
                </c:pt>
                <c:pt idx="84694">
                  <c:v>217.55729166666666</c:v>
                </c:pt>
                <c:pt idx="84695">
                  <c:v>217.55989583333334</c:v>
                </c:pt>
                <c:pt idx="84696">
                  <c:v>217.5625</c:v>
                </c:pt>
                <c:pt idx="84697">
                  <c:v>217.56510416666666</c:v>
                </c:pt>
                <c:pt idx="84698">
                  <c:v>217.56770833333334</c:v>
                </c:pt>
                <c:pt idx="84699">
                  <c:v>217.5703125</c:v>
                </c:pt>
                <c:pt idx="84700">
                  <c:v>217.57291666666666</c:v>
                </c:pt>
                <c:pt idx="84701">
                  <c:v>217.57552083333334</c:v>
                </c:pt>
                <c:pt idx="84702">
                  <c:v>217.578125</c:v>
                </c:pt>
                <c:pt idx="84703">
                  <c:v>217.58072916666666</c:v>
                </c:pt>
                <c:pt idx="84704">
                  <c:v>217.58333333333334</c:v>
                </c:pt>
                <c:pt idx="84705">
                  <c:v>217.5859375</c:v>
                </c:pt>
                <c:pt idx="84706">
                  <c:v>217.58854166666666</c:v>
                </c:pt>
                <c:pt idx="84707">
                  <c:v>217.59114583333334</c:v>
                </c:pt>
                <c:pt idx="84708">
                  <c:v>217.59375</c:v>
                </c:pt>
                <c:pt idx="84709">
                  <c:v>217.59635416666666</c:v>
                </c:pt>
                <c:pt idx="84710">
                  <c:v>217.59895833333334</c:v>
                </c:pt>
                <c:pt idx="84711">
                  <c:v>217.6015625</c:v>
                </c:pt>
                <c:pt idx="84712">
                  <c:v>217.60416666666666</c:v>
                </c:pt>
                <c:pt idx="84713">
                  <c:v>217.60677083333334</c:v>
                </c:pt>
                <c:pt idx="84714">
                  <c:v>217.609375</c:v>
                </c:pt>
                <c:pt idx="84715">
                  <c:v>217.61197916666666</c:v>
                </c:pt>
                <c:pt idx="84716">
                  <c:v>217.61458333333334</c:v>
                </c:pt>
                <c:pt idx="84717">
                  <c:v>217.6171875</c:v>
                </c:pt>
                <c:pt idx="84718">
                  <c:v>217.61979166666666</c:v>
                </c:pt>
                <c:pt idx="84719">
                  <c:v>217.62239583333334</c:v>
                </c:pt>
                <c:pt idx="84720">
                  <c:v>217.625</c:v>
                </c:pt>
                <c:pt idx="84721">
                  <c:v>217.62760416666666</c:v>
                </c:pt>
                <c:pt idx="84722">
                  <c:v>217.63020833333334</c:v>
                </c:pt>
                <c:pt idx="84723">
                  <c:v>217.6328125</c:v>
                </c:pt>
                <c:pt idx="84724">
                  <c:v>217.63541666666666</c:v>
                </c:pt>
                <c:pt idx="84725">
                  <c:v>217.63802083333334</c:v>
                </c:pt>
                <c:pt idx="84726">
                  <c:v>217.640625</c:v>
                </c:pt>
                <c:pt idx="84727">
                  <c:v>217.64322916666666</c:v>
                </c:pt>
                <c:pt idx="84728">
                  <c:v>217.64583333333334</c:v>
                </c:pt>
                <c:pt idx="84729">
                  <c:v>217.6484375</c:v>
                </c:pt>
                <c:pt idx="84730">
                  <c:v>217.65104166666666</c:v>
                </c:pt>
                <c:pt idx="84731">
                  <c:v>217.65364583333334</c:v>
                </c:pt>
                <c:pt idx="84732">
                  <c:v>217.65625</c:v>
                </c:pt>
                <c:pt idx="84733">
                  <c:v>217.65885416666666</c:v>
                </c:pt>
                <c:pt idx="84734">
                  <c:v>217.66145833333334</c:v>
                </c:pt>
                <c:pt idx="84735">
                  <c:v>217.6640625</c:v>
                </c:pt>
                <c:pt idx="84736">
                  <c:v>217.66666666666666</c:v>
                </c:pt>
                <c:pt idx="84737">
                  <c:v>217.66927083333334</c:v>
                </c:pt>
                <c:pt idx="84738">
                  <c:v>217.671875</c:v>
                </c:pt>
                <c:pt idx="84739">
                  <c:v>217.67447916666666</c:v>
                </c:pt>
                <c:pt idx="84740">
                  <c:v>217.67708333333334</c:v>
                </c:pt>
                <c:pt idx="84741">
                  <c:v>217.6796875</c:v>
                </c:pt>
                <c:pt idx="84742">
                  <c:v>217.68229166666666</c:v>
                </c:pt>
                <c:pt idx="84743">
                  <c:v>217.68489583333334</c:v>
                </c:pt>
                <c:pt idx="84744">
                  <c:v>217.6875</c:v>
                </c:pt>
                <c:pt idx="84745">
                  <c:v>217.69010416666666</c:v>
                </c:pt>
                <c:pt idx="84746">
                  <c:v>217.69270833333334</c:v>
                </c:pt>
                <c:pt idx="84747">
                  <c:v>217.6953125</c:v>
                </c:pt>
                <c:pt idx="84748">
                  <c:v>217.69791666666666</c:v>
                </c:pt>
                <c:pt idx="84749">
                  <c:v>217.70052083333334</c:v>
                </c:pt>
                <c:pt idx="84750">
                  <c:v>217.703125</c:v>
                </c:pt>
                <c:pt idx="84751">
                  <c:v>217.70572916666666</c:v>
                </c:pt>
                <c:pt idx="84752">
                  <c:v>217.70833333333334</c:v>
                </c:pt>
                <c:pt idx="84753">
                  <c:v>217.7109375</c:v>
                </c:pt>
                <c:pt idx="84754">
                  <c:v>217.71354166666666</c:v>
                </c:pt>
                <c:pt idx="84755">
                  <c:v>217.71614583333334</c:v>
                </c:pt>
                <c:pt idx="84756">
                  <c:v>217.71875</c:v>
                </c:pt>
                <c:pt idx="84757">
                  <c:v>217.72135416666666</c:v>
                </c:pt>
                <c:pt idx="84758">
                  <c:v>217.72395833333334</c:v>
                </c:pt>
                <c:pt idx="84759">
                  <c:v>217.7265625</c:v>
                </c:pt>
                <c:pt idx="84760">
                  <c:v>217.72916666666666</c:v>
                </c:pt>
                <c:pt idx="84761">
                  <c:v>217.73177083333334</c:v>
                </c:pt>
                <c:pt idx="84762">
                  <c:v>217.734375</c:v>
                </c:pt>
                <c:pt idx="84763">
                  <c:v>217.73697916666666</c:v>
                </c:pt>
                <c:pt idx="84764">
                  <c:v>217.73958333333334</c:v>
                </c:pt>
                <c:pt idx="84765">
                  <c:v>217.7421875</c:v>
                </c:pt>
                <c:pt idx="84766">
                  <c:v>217.74479166666666</c:v>
                </c:pt>
                <c:pt idx="84767">
                  <c:v>217.74739583333334</c:v>
                </c:pt>
                <c:pt idx="84768">
                  <c:v>217.75</c:v>
                </c:pt>
                <c:pt idx="84769">
                  <c:v>217.75260416666666</c:v>
                </c:pt>
                <c:pt idx="84770">
                  <c:v>217.75520833333334</c:v>
                </c:pt>
                <c:pt idx="84771">
                  <c:v>217.7578125</c:v>
                </c:pt>
                <c:pt idx="84772">
                  <c:v>217.76041666666666</c:v>
                </c:pt>
                <c:pt idx="84773">
                  <c:v>217.76302083333334</c:v>
                </c:pt>
                <c:pt idx="84774">
                  <c:v>217.765625</c:v>
                </c:pt>
                <c:pt idx="84775">
                  <c:v>217.76822916666666</c:v>
                </c:pt>
                <c:pt idx="84776">
                  <c:v>217.77083333333334</c:v>
                </c:pt>
                <c:pt idx="84777">
                  <c:v>217.7734375</c:v>
                </c:pt>
                <c:pt idx="84778">
                  <c:v>217.77604166666666</c:v>
                </c:pt>
                <c:pt idx="84779">
                  <c:v>217.77864583333334</c:v>
                </c:pt>
                <c:pt idx="84780">
                  <c:v>217.78125</c:v>
                </c:pt>
                <c:pt idx="84781">
                  <c:v>217.78385416666666</c:v>
                </c:pt>
                <c:pt idx="84782">
                  <c:v>217.78645833333334</c:v>
                </c:pt>
                <c:pt idx="84783">
                  <c:v>217.7890625</c:v>
                </c:pt>
                <c:pt idx="84784">
                  <c:v>217.79166666666666</c:v>
                </c:pt>
                <c:pt idx="84785">
                  <c:v>217.79427083333334</c:v>
                </c:pt>
                <c:pt idx="84786">
                  <c:v>217.796875</c:v>
                </c:pt>
                <c:pt idx="84787">
                  <c:v>217.79947916666666</c:v>
                </c:pt>
                <c:pt idx="84788">
                  <c:v>217.80208333333334</c:v>
                </c:pt>
                <c:pt idx="84789">
                  <c:v>217.8046875</c:v>
                </c:pt>
                <c:pt idx="84790">
                  <c:v>217.80729166666666</c:v>
                </c:pt>
                <c:pt idx="84791">
                  <c:v>217.80989583333334</c:v>
                </c:pt>
                <c:pt idx="84792">
                  <c:v>217.8125</c:v>
                </c:pt>
                <c:pt idx="84793">
                  <c:v>217.81510416666666</c:v>
                </c:pt>
                <c:pt idx="84794">
                  <c:v>217.81770833333334</c:v>
                </c:pt>
                <c:pt idx="84795">
                  <c:v>217.8203125</c:v>
                </c:pt>
                <c:pt idx="84796">
                  <c:v>217.82291666666666</c:v>
                </c:pt>
                <c:pt idx="84797">
                  <c:v>217.82552083333334</c:v>
                </c:pt>
                <c:pt idx="84798">
                  <c:v>217.828125</c:v>
                </c:pt>
                <c:pt idx="84799">
                  <c:v>217.83072916666666</c:v>
                </c:pt>
                <c:pt idx="84800">
                  <c:v>217.83333333333334</c:v>
                </c:pt>
                <c:pt idx="84801">
                  <c:v>217.8359375</c:v>
                </c:pt>
                <c:pt idx="84802">
                  <c:v>217.83854166666666</c:v>
                </c:pt>
                <c:pt idx="84803">
                  <c:v>217.84114583333334</c:v>
                </c:pt>
                <c:pt idx="84804">
                  <c:v>217.84375</c:v>
                </c:pt>
                <c:pt idx="84805">
                  <c:v>217.84635416666666</c:v>
                </c:pt>
                <c:pt idx="84806">
                  <c:v>217.84895833333334</c:v>
                </c:pt>
                <c:pt idx="84807">
                  <c:v>217.8515625</c:v>
                </c:pt>
                <c:pt idx="84808">
                  <c:v>217.85416666666666</c:v>
                </c:pt>
                <c:pt idx="84809">
                  <c:v>217.85677083333334</c:v>
                </c:pt>
                <c:pt idx="84810">
                  <c:v>217.859375</c:v>
                </c:pt>
                <c:pt idx="84811">
                  <c:v>217.86197916666666</c:v>
                </c:pt>
                <c:pt idx="84812">
                  <c:v>217.86458333333334</c:v>
                </c:pt>
                <c:pt idx="84813">
                  <c:v>217.8671875</c:v>
                </c:pt>
                <c:pt idx="84814">
                  <c:v>217.86979166666666</c:v>
                </c:pt>
                <c:pt idx="84815">
                  <c:v>217.87239583333334</c:v>
                </c:pt>
                <c:pt idx="84816">
                  <c:v>217.875</c:v>
                </c:pt>
                <c:pt idx="84817">
                  <c:v>217.87760416666666</c:v>
                </c:pt>
                <c:pt idx="84818">
                  <c:v>217.88020833333334</c:v>
                </c:pt>
                <c:pt idx="84819">
                  <c:v>217.8828125</c:v>
                </c:pt>
                <c:pt idx="84820">
                  <c:v>217.88541666666666</c:v>
                </c:pt>
                <c:pt idx="84821">
                  <c:v>217.88802083333334</c:v>
                </c:pt>
                <c:pt idx="84822">
                  <c:v>217.890625</c:v>
                </c:pt>
                <c:pt idx="84823">
                  <c:v>217.89322916666666</c:v>
                </c:pt>
                <c:pt idx="84824">
                  <c:v>217.89583333333334</c:v>
                </c:pt>
                <c:pt idx="84825">
                  <c:v>217.8984375</c:v>
                </c:pt>
                <c:pt idx="84826">
                  <c:v>217.90104166666666</c:v>
                </c:pt>
                <c:pt idx="84827">
                  <c:v>217.90364583333334</c:v>
                </c:pt>
                <c:pt idx="84828">
                  <c:v>217.90625</c:v>
                </c:pt>
                <c:pt idx="84829">
                  <c:v>217.90885416666666</c:v>
                </c:pt>
                <c:pt idx="84830">
                  <c:v>217.91145833333334</c:v>
                </c:pt>
                <c:pt idx="84831">
                  <c:v>217.9140625</c:v>
                </c:pt>
                <c:pt idx="84832">
                  <c:v>217.91666666666666</c:v>
                </c:pt>
                <c:pt idx="84833">
                  <c:v>217.91927083333334</c:v>
                </c:pt>
                <c:pt idx="84834">
                  <c:v>217.921875</c:v>
                </c:pt>
                <c:pt idx="84835">
                  <c:v>217.92447916666666</c:v>
                </c:pt>
                <c:pt idx="84836">
                  <c:v>217.92708333333334</c:v>
                </c:pt>
                <c:pt idx="84837">
                  <c:v>217.9296875</c:v>
                </c:pt>
                <c:pt idx="84838">
                  <c:v>217.93229166666666</c:v>
                </c:pt>
                <c:pt idx="84839">
                  <c:v>217.93489583333334</c:v>
                </c:pt>
                <c:pt idx="84840">
                  <c:v>217.9375</c:v>
                </c:pt>
                <c:pt idx="84841">
                  <c:v>217.94010416666666</c:v>
                </c:pt>
                <c:pt idx="84842">
                  <c:v>217.94270833333334</c:v>
                </c:pt>
                <c:pt idx="84843">
                  <c:v>217.9453125</c:v>
                </c:pt>
                <c:pt idx="84844">
                  <c:v>217.94791666666666</c:v>
                </c:pt>
                <c:pt idx="84845">
                  <c:v>217.95052083333334</c:v>
                </c:pt>
                <c:pt idx="84846">
                  <c:v>217.953125</c:v>
                </c:pt>
                <c:pt idx="84847">
                  <c:v>217.95572916666666</c:v>
                </c:pt>
                <c:pt idx="84848">
                  <c:v>217.95833333333334</c:v>
                </c:pt>
                <c:pt idx="84849">
                  <c:v>217.9609375</c:v>
                </c:pt>
                <c:pt idx="84850">
                  <c:v>217.96354166666666</c:v>
                </c:pt>
                <c:pt idx="84851">
                  <c:v>217.96614583333334</c:v>
                </c:pt>
                <c:pt idx="84852">
                  <c:v>217.96875</c:v>
                </c:pt>
                <c:pt idx="84853">
                  <c:v>217.97135416666666</c:v>
                </c:pt>
                <c:pt idx="84854">
                  <c:v>217.97395833333334</c:v>
                </c:pt>
                <c:pt idx="84855">
                  <c:v>217.9765625</c:v>
                </c:pt>
                <c:pt idx="84856">
                  <c:v>217.97916666666666</c:v>
                </c:pt>
                <c:pt idx="84857">
                  <c:v>217.98177083333334</c:v>
                </c:pt>
                <c:pt idx="84858">
                  <c:v>217.984375</c:v>
                </c:pt>
                <c:pt idx="84859">
                  <c:v>217.98697916666666</c:v>
                </c:pt>
                <c:pt idx="84860">
                  <c:v>217.98958333333334</c:v>
                </c:pt>
                <c:pt idx="84861">
                  <c:v>217.9921875</c:v>
                </c:pt>
                <c:pt idx="84862">
                  <c:v>217.99479166666666</c:v>
                </c:pt>
                <c:pt idx="84863">
                  <c:v>217.99739583333334</c:v>
                </c:pt>
                <c:pt idx="84864">
                  <c:v>218</c:v>
                </c:pt>
                <c:pt idx="84865">
                  <c:v>218.00260416666666</c:v>
                </c:pt>
                <c:pt idx="84866">
                  <c:v>218.00520833333334</c:v>
                </c:pt>
                <c:pt idx="84867">
                  <c:v>218.0078125</c:v>
                </c:pt>
                <c:pt idx="84868">
                  <c:v>218.01041666666666</c:v>
                </c:pt>
                <c:pt idx="84869">
                  <c:v>218.01302083333334</c:v>
                </c:pt>
                <c:pt idx="84870">
                  <c:v>218.015625</c:v>
                </c:pt>
                <c:pt idx="84871">
                  <c:v>218.01822916666666</c:v>
                </c:pt>
                <c:pt idx="84872">
                  <c:v>218.02083333333334</c:v>
                </c:pt>
                <c:pt idx="84873">
                  <c:v>218.0234375</c:v>
                </c:pt>
                <c:pt idx="84874">
                  <c:v>218.02604166666666</c:v>
                </c:pt>
                <c:pt idx="84875">
                  <c:v>218.02864583333334</c:v>
                </c:pt>
                <c:pt idx="84876">
                  <c:v>218.03125</c:v>
                </c:pt>
                <c:pt idx="84877">
                  <c:v>218.03385416666666</c:v>
                </c:pt>
                <c:pt idx="84878">
                  <c:v>218.03645833333334</c:v>
                </c:pt>
                <c:pt idx="84879">
                  <c:v>218.0390625</c:v>
                </c:pt>
                <c:pt idx="84880">
                  <c:v>218.04166666666666</c:v>
                </c:pt>
                <c:pt idx="84881">
                  <c:v>218.04427083333334</c:v>
                </c:pt>
                <c:pt idx="84882">
                  <c:v>218.046875</c:v>
                </c:pt>
                <c:pt idx="84883">
                  <c:v>218.04947916666666</c:v>
                </c:pt>
                <c:pt idx="84884">
                  <c:v>218.05208333333334</c:v>
                </c:pt>
                <c:pt idx="84885">
                  <c:v>218.0546875</c:v>
                </c:pt>
                <c:pt idx="84886">
                  <c:v>218.05729166666666</c:v>
                </c:pt>
                <c:pt idx="84887">
                  <c:v>218.05989583333334</c:v>
                </c:pt>
                <c:pt idx="84888">
                  <c:v>218.0625</c:v>
                </c:pt>
                <c:pt idx="84889">
                  <c:v>218.06510416666666</c:v>
                </c:pt>
                <c:pt idx="84890">
                  <c:v>218.06770833333334</c:v>
                </c:pt>
                <c:pt idx="84891">
                  <c:v>218.0703125</c:v>
                </c:pt>
                <c:pt idx="84892">
                  <c:v>218.07291666666666</c:v>
                </c:pt>
                <c:pt idx="84893">
                  <c:v>218.07552083333334</c:v>
                </c:pt>
                <c:pt idx="84894">
                  <c:v>218.078125</c:v>
                </c:pt>
                <c:pt idx="84895">
                  <c:v>218.08072916666666</c:v>
                </c:pt>
                <c:pt idx="84896">
                  <c:v>218.08333333333334</c:v>
                </c:pt>
                <c:pt idx="84897">
                  <c:v>218.0859375</c:v>
                </c:pt>
                <c:pt idx="84898">
                  <c:v>218.08854166666666</c:v>
                </c:pt>
                <c:pt idx="84899">
                  <c:v>218.09114583333334</c:v>
                </c:pt>
                <c:pt idx="84900">
                  <c:v>218.09375</c:v>
                </c:pt>
                <c:pt idx="84901">
                  <c:v>218.09635416666666</c:v>
                </c:pt>
                <c:pt idx="84902">
                  <c:v>218.09895833333334</c:v>
                </c:pt>
                <c:pt idx="84903">
                  <c:v>218.1015625</c:v>
                </c:pt>
                <c:pt idx="84904">
                  <c:v>218.10416666666666</c:v>
                </c:pt>
                <c:pt idx="84905">
                  <c:v>218.10677083333334</c:v>
                </c:pt>
                <c:pt idx="84906">
                  <c:v>218.109375</c:v>
                </c:pt>
                <c:pt idx="84907">
                  <c:v>218.11197916666666</c:v>
                </c:pt>
                <c:pt idx="84908">
                  <c:v>218.11458333333334</c:v>
                </c:pt>
                <c:pt idx="84909">
                  <c:v>218.1171875</c:v>
                </c:pt>
                <c:pt idx="84910">
                  <c:v>218.11979166666666</c:v>
                </c:pt>
                <c:pt idx="84911">
                  <c:v>218.12239583333334</c:v>
                </c:pt>
                <c:pt idx="84912">
                  <c:v>218.125</c:v>
                </c:pt>
                <c:pt idx="84913">
                  <c:v>218.12760416666666</c:v>
                </c:pt>
                <c:pt idx="84914">
                  <c:v>218.13020833333334</c:v>
                </c:pt>
                <c:pt idx="84915">
                  <c:v>218.1328125</c:v>
                </c:pt>
                <c:pt idx="84916">
                  <c:v>218.13541666666666</c:v>
                </c:pt>
                <c:pt idx="84917">
                  <c:v>218.13802083333334</c:v>
                </c:pt>
                <c:pt idx="84918">
                  <c:v>218.140625</c:v>
                </c:pt>
                <c:pt idx="84919">
                  <c:v>218.14322916666666</c:v>
                </c:pt>
                <c:pt idx="84920">
                  <c:v>218.14583333333334</c:v>
                </c:pt>
                <c:pt idx="84921">
                  <c:v>218.1484375</c:v>
                </c:pt>
                <c:pt idx="84922">
                  <c:v>218.15104166666666</c:v>
                </c:pt>
                <c:pt idx="84923">
                  <c:v>218.15364583333334</c:v>
                </c:pt>
                <c:pt idx="84924">
                  <c:v>218.15625</c:v>
                </c:pt>
                <c:pt idx="84925">
                  <c:v>218.15885416666666</c:v>
                </c:pt>
                <c:pt idx="84926">
                  <c:v>218.16145833333334</c:v>
                </c:pt>
                <c:pt idx="84927">
                  <c:v>218.1640625</c:v>
                </c:pt>
                <c:pt idx="84928">
                  <c:v>218.16666666666666</c:v>
                </c:pt>
                <c:pt idx="84929">
                  <c:v>218.16927083333334</c:v>
                </c:pt>
                <c:pt idx="84930">
                  <c:v>218.171875</c:v>
                </c:pt>
                <c:pt idx="84931">
                  <c:v>218.17447916666666</c:v>
                </c:pt>
                <c:pt idx="84932">
                  <c:v>218.17708333333334</c:v>
                </c:pt>
                <c:pt idx="84933">
                  <c:v>218.1796875</c:v>
                </c:pt>
                <c:pt idx="84934">
                  <c:v>218.18229166666666</c:v>
                </c:pt>
                <c:pt idx="84935">
                  <c:v>218.18489583333334</c:v>
                </c:pt>
                <c:pt idx="84936">
                  <c:v>218.1875</c:v>
                </c:pt>
                <c:pt idx="84937">
                  <c:v>218.19010416666666</c:v>
                </c:pt>
                <c:pt idx="84938">
                  <c:v>218.19270833333334</c:v>
                </c:pt>
                <c:pt idx="84939">
                  <c:v>218.1953125</c:v>
                </c:pt>
                <c:pt idx="84940">
                  <c:v>218.19791666666666</c:v>
                </c:pt>
                <c:pt idx="84941">
                  <c:v>218.20052083333334</c:v>
                </c:pt>
                <c:pt idx="84942">
                  <c:v>218.203125</c:v>
                </c:pt>
                <c:pt idx="84943">
                  <c:v>218.20572916666666</c:v>
                </c:pt>
                <c:pt idx="84944">
                  <c:v>218.20833333333334</c:v>
                </c:pt>
                <c:pt idx="84945">
                  <c:v>218.2109375</c:v>
                </c:pt>
                <c:pt idx="84946">
                  <c:v>218.21354166666666</c:v>
                </c:pt>
                <c:pt idx="84947">
                  <c:v>218.21614583333334</c:v>
                </c:pt>
                <c:pt idx="84948">
                  <c:v>218.21875</c:v>
                </c:pt>
                <c:pt idx="84949">
                  <c:v>218.22135416666666</c:v>
                </c:pt>
                <c:pt idx="84950">
                  <c:v>218.22395833333334</c:v>
                </c:pt>
                <c:pt idx="84951">
                  <c:v>218.2265625</c:v>
                </c:pt>
                <c:pt idx="84952">
                  <c:v>218.22916666666666</c:v>
                </c:pt>
                <c:pt idx="84953">
                  <c:v>218.23177083333334</c:v>
                </c:pt>
                <c:pt idx="84954">
                  <c:v>218.234375</c:v>
                </c:pt>
                <c:pt idx="84955">
                  <c:v>218.23697916666666</c:v>
                </c:pt>
                <c:pt idx="84956">
                  <c:v>218.23958333333334</c:v>
                </c:pt>
                <c:pt idx="84957">
                  <c:v>218.2421875</c:v>
                </c:pt>
                <c:pt idx="84958">
                  <c:v>218.24479166666666</c:v>
                </c:pt>
                <c:pt idx="84959">
                  <c:v>218.24739583333334</c:v>
                </c:pt>
                <c:pt idx="84960">
                  <c:v>218.25</c:v>
                </c:pt>
                <c:pt idx="84961">
                  <c:v>218.25260416666666</c:v>
                </c:pt>
                <c:pt idx="84962">
                  <c:v>218.25520833333334</c:v>
                </c:pt>
                <c:pt idx="84963">
                  <c:v>218.2578125</c:v>
                </c:pt>
                <c:pt idx="84964">
                  <c:v>218.26041666666666</c:v>
                </c:pt>
                <c:pt idx="84965">
                  <c:v>218.26302083333334</c:v>
                </c:pt>
                <c:pt idx="84966">
                  <c:v>218.265625</c:v>
                </c:pt>
                <c:pt idx="84967">
                  <c:v>218.26822916666666</c:v>
                </c:pt>
                <c:pt idx="84968">
                  <c:v>218.27083333333334</c:v>
                </c:pt>
                <c:pt idx="84969">
                  <c:v>218.2734375</c:v>
                </c:pt>
                <c:pt idx="84970">
                  <c:v>218.27604166666666</c:v>
                </c:pt>
                <c:pt idx="84971">
                  <c:v>218.27864583333334</c:v>
                </c:pt>
                <c:pt idx="84972">
                  <c:v>218.28125</c:v>
                </c:pt>
                <c:pt idx="84973">
                  <c:v>218.28385416666666</c:v>
                </c:pt>
                <c:pt idx="84974">
                  <c:v>218.28645833333334</c:v>
                </c:pt>
                <c:pt idx="84975">
                  <c:v>218.2890625</c:v>
                </c:pt>
                <c:pt idx="84976">
                  <c:v>218.29166666666666</c:v>
                </c:pt>
                <c:pt idx="84977">
                  <c:v>218.29427083333334</c:v>
                </c:pt>
                <c:pt idx="84978">
                  <c:v>218.296875</c:v>
                </c:pt>
                <c:pt idx="84979">
                  <c:v>218.29947916666666</c:v>
                </c:pt>
                <c:pt idx="84980">
                  <c:v>218.30208333333334</c:v>
                </c:pt>
                <c:pt idx="84981">
                  <c:v>218.3046875</c:v>
                </c:pt>
                <c:pt idx="84982">
                  <c:v>218.30729166666666</c:v>
                </c:pt>
                <c:pt idx="84983">
                  <c:v>218.30989583333334</c:v>
                </c:pt>
                <c:pt idx="84984">
                  <c:v>218.3125</c:v>
                </c:pt>
                <c:pt idx="84985">
                  <c:v>218.31510416666666</c:v>
                </c:pt>
                <c:pt idx="84986">
                  <c:v>218.31770833333334</c:v>
                </c:pt>
                <c:pt idx="84987">
                  <c:v>218.3203125</c:v>
                </c:pt>
                <c:pt idx="84988">
                  <c:v>218.32291666666666</c:v>
                </c:pt>
                <c:pt idx="84989">
                  <c:v>218.32552083333334</c:v>
                </c:pt>
                <c:pt idx="84990">
                  <c:v>218.328125</c:v>
                </c:pt>
                <c:pt idx="84991">
                  <c:v>218.33072916666666</c:v>
                </c:pt>
                <c:pt idx="84992">
                  <c:v>218.33333333333334</c:v>
                </c:pt>
                <c:pt idx="84993">
                  <c:v>218.3359375</c:v>
                </c:pt>
                <c:pt idx="84994">
                  <c:v>218.33854166666666</c:v>
                </c:pt>
                <c:pt idx="84995">
                  <c:v>218.34114583333334</c:v>
                </c:pt>
                <c:pt idx="84996">
                  <c:v>218.34375</c:v>
                </c:pt>
                <c:pt idx="84997">
                  <c:v>218.34635416666666</c:v>
                </c:pt>
                <c:pt idx="84998">
                  <c:v>218.34895833333334</c:v>
                </c:pt>
                <c:pt idx="84999">
                  <c:v>218.3515625</c:v>
                </c:pt>
                <c:pt idx="85000">
                  <c:v>218.35416666666666</c:v>
                </c:pt>
                <c:pt idx="85001">
                  <c:v>218.35677083333334</c:v>
                </c:pt>
                <c:pt idx="85002">
                  <c:v>218.359375</c:v>
                </c:pt>
                <c:pt idx="85003">
                  <c:v>218.36197916666666</c:v>
                </c:pt>
                <c:pt idx="85004">
                  <c:v>218.36458333333334</c:v>
                </c:pt>
                <c:pt idx="85005">
                  <c:v>218.3671875</c:v>
                </c:pt>
                <c:pt idx="85006">
                  <c:v>218.36979166666666</c:v>
                </c:pt>
                <c:pt idx="85007">
                  <c:v>218.37239583333334</c:v>
                </c:pt>
                <c:pt idx="85008">
                  <c:v>218.375</c:v>
                </c:pt>
                <c:pt idx="85009">
                  <c:v>218.37760416666666</c:v>
                </c:pt>
                <c:pt idx="85010">
                  <c:v>218.38020833333334</c:v>
                </c:pt>
                <c:pt idx="85011">
                  <c:v>218.3828125</c:v>
                </c:pt>
                <c:pt idx="85012">
                  <c:v>218.38541666666666</c:v>
                </c:pt>
                <c:pt idx="85013">
                  <c:v>218.38802083333334</c:v>
                </c:pt>
                <c:pt idx="85014">
                  <c:v>218.390625</c:v>
                </c:pt>
                <c:pt idx="85015">
                  <c:v>218.39322916666666</c:v>
                </c:pt>
                <c:pt idx="85016">
                  <c:v>218.39583333333334</c:v>
                </c:pt>
                <c:pt idx="85017">
                  <c:v>218.3984375</c:v>
                </c:pt>
                <c:pt idx="85018">
                  <c:v>218.40104166666666</c:v>
                </c:pt>
                <c:pt idx="85019">
                  <c:v>218.40364583333334</c:v>
                </c:pt>
                <c:pt idx="85020">
                  <c:v>218.40625</c:v>
                </c:pt>
                <c:pt idx="85021">
                  <c:v>218.40885416666666</c:v>
                </c:pt>
                <c:pt idx="85022">
                  <c:v>218.41145833333334</c:v>
                </c:pt>
                <c:pt idx="85023">
                  <c:v>218.4140625</c:v>
                </c:pt>
                <c:pt idx="85024">
                  <c:v>218.41666666666666</c:v>
                </c:pt>
                <c:pt idx="85025">
                  <c:v>218.41927083333334</c:v>
                </c:pt>
                <c:pt idx="85026">
                  <c:v>218.421875</c:v>
                </c:pt>
                <c:pt idx="85027">
                  <c:v>218.42447916666666</c:v>
                </c:pt>
                <c:pt idx="85028">
                  <c:v>218.42708333333334</c:v>
                </c:pt>
                <c:pt idx="85029">
                  <c:v>218.4296875</c:v>
                </c:pt>
                <c:pt idx="85030">
                  <c:v>218.43229166666666</c:v>
                </c:pt>
                <c:pt idx="85031">
                  <c:v>218.43489583333334</c:v>
                </c:pt>
                <c:pt idx="85032">
                  <c:v>218.4375</c:v>
                </c:pt>
                <c:pt idx="85033">
                  <c:v>218.44010416666666</c:v>
                </c:pt>
                <c:pt idx="85034">
                  <c:v>218.44270833333334</c:v>
                </c:pt>
                <c:pt idx="85035">
                  <c:v>218.4453125</c:v>
                </c:pt>
                <c:pt idx="85036">
                  <c:v>218.44791666666666</c:v>
                </c:pt>
                <c:pt idx="85037">
                  <c:v>218.45052083333334</c:v>
                </c:pt>
                <c:pt idx="85038">
                  <c:v>218.453125</c:v>
                </c:pt>
                <c:pt idx="85039">
                  <c:v>218.45572916666666</c:v>
                </c:pt>
                <c:pt idx="85040">
                  <c:v>218.45833333333334</c:v>
                </c:pt>
                <c:pt idx="85041">
                  <c:v>218.4609375</c:v>
                </c:pt>
                <c:pt idx="85042">
                  <c:v>218.46354166666666</c:v>
                </c:pt>
                <c:pt idx="85043">
                  <c:v>218.46614583333334</c:v>
                </c:pt>
                <c:pt idx="85044">
                  <c:v>218.46875</c:v>
                </c:pt>
                <c:pt idx="85045">
                  <c:v>218.47135416666666</c:v>
                </c:pt>
                <c:pt idx="85046">
                  <c:v>218.47395833333334</c:v>
                </c:pt>
                <c:pt idx="85047">
                  <c:v>218.4765625</c:v>
                </c:pt>
                <c:pt idx="85048">
                  <c:v>218.47916666666666</c:v>
                </c:pt>
                <c:pt idx="85049">
                  <c:v>218.48177083333334</c:v>
                </c:pt>
                <c:pt idx="85050">
                  <c:v>218.484375</c:v>
                </c:pt>
                <c:pt idx="85051">
                  <c:v>218.48697916666666</c:v>
                </c:pt>
                <c:pt idx="85052">
                  <c:v>218.48958333333334</c:v>
                </c:pt>
                <c:pt idx="85053">
                  <c:v>218.4921875</c:v>
                </c:pt>
                <c:pt idx="85054">
                  <c:v>218.49479166666666</c:v>
                </c:pt>
                <c:pt idx="85055">
                  <c:v>218.49739583333334</c:v>
                </c:pt>
                <c:pt idx="85056">
                  <c:v>218.5</c:v>
                </c:pt>
                <c:pt idx="85057">
                  <c:v>218.50260416666666</c:v>
                </c:pt>
                <c:pt idx="85058">
                  <c:v>218.50520833333334</c:v>
                </c:pt>
                <c:pt idx="85059">
                  <c:v>218.5078125</c:v>
                </c:pt>
                <c:pt idx="85060">
                  <c:v>218.51041666666666</c:v>
                </c:pt>
                <c:pt idx="85061">
                  <c:v>218.51302083333334</c:v>
                </c:pt>
                <c:pt idx="85062">
                  <c:v>218.515625</c:v>
                </c:pt>
                <c:pt idx="85063">
                  <c:v>218.51822916666666</c:v>
                </c:pt>
                <c:pt idx="85064">
                  <c:v>218.52083333333334</c:v>
                </c:pt>
                <c:pt idx="85065">
                  <c:v>218.5234375</c:v>
                </c:pt>
                <c:pt idx="85066">
                  <c:v>218.52604166666666</c:v>
                </c:pt>
                <c:pt idx="85067">
                  <c:v>218.52864583333334</c:v>
                </c:pt>
                <c:pt idx="85068">
                  <c:v>218.53125</c:v>
                </c:pt>
                <c:pt idx="85069">
                  <c:v>218.53385416666666</c:v>
                </c:pt>
                <c:pt idx="85070">
                  <c:v>218.53645833333334</c:v>
                </c:pt>
                <c:pt idx="85071">
                  <c:v>218.5390625</c:v>
                </c:pt>
                <c:pt idx="85072">
                  <c:v>218.54166666666666</c:v>
                </c:pt>
                <c:pt idx="85073">
                  <c:v>218.54427083333334</c:v>
                </c:pt>
                <c:pt idx="85074">
                  <c:v>218.546875</c:v>
                </c:pt>
                <c:pt idx="85075">
                  <c:v>218.54947916666666</c:v>
                </c:pt>
                <c:pt idx="85076">
                  <c:v>218.55208333333334</c:v>
                </c:pt>
                <c:pt idx="85077">
                  <c:v>218.5546875</c:v>
                </c:pt>
                <c:pt idx="85078">
                  <c:v>218.55729166666666</c:v>
                </c:pt>
                <c:pt idx="85079">
                  <c:v>218.55989583333334</c:v>
                </c:pt>
                <c:pt idx="85080">
                  <c:v>218.5625</c:v>
                </c:pt>
                <c:pt idx="85081">
                  <c:v>218.56510416666666</c:v>
                </c:pt>
                <c:pt idx="85082">
                  <c:v>218.56770833333334</c:v>
                </c:pt>
                <c:pt idx="85083">
                  <c:v>218.5703125</c:v>
                </c:pt>
                <c:pt idx="85084">
                  <c:v>218.57291666666666</c:v>
                </c:pt>
                <c:pt idx="85085">
                  <c:v>218.57552083333334</c:v>
                </c:pt>
                <c:pt idx="85086">
                  <c:v>218.578125</c:v>
                </c:pt>
                <c:pt idx="85087">
                  <c:v>218.58072916666666</c:v>
                </c:pt>
                <c:pt idx="85088">
                  <c:v>218.58333333333334</c:v>
                </c:pt>
                <c:pt idx="85089">
                  <c:v>218.5859375</c:v>
                </c:pt>
                <c:pt idx="85090">
                  <c:v>218.58854166666666</c:v>
                </c:pt>
                <c:pt idx="85091">
                  <c:v>218.59114583333334</c:v>
                </c:pt>
                <c:pt idx="85092">
                  <c:v>218.59375</c:v>
                </c:pt>
                <c:pt idx="85093">
                  <c:v>218.59635416666666</c:v>
                </c:pt>
                <c:pt idx="85094">
                  <c:v>218.59895833333334</c:v>
                </c:pt>
                <c:pt idx="85095">
                  <c:v>218.6015625</c:v>
                </c:pt>
                <c:pt idx="85096">
                  <c:v>218.60416666666666</c:v>
                </c:pt>
                <c:pt idx="85097">
                  <c:v>218.60677083333334</c:v>
                </c:pt>
                <c:pt idx="85098">
                  <c:v>218.609375</c:v>
                </c:pt>
                <c:pt idx="85099">
                  <c:v>218.61197916666666</c:v>
                </c:pt>
                <c:pt idx="85100">
                  <c:v>218.61458333333334</c:v>
                </c:pt>
                <c:pt idx="85101">
                  <c:v>218.6171875</c:v>
                </c:pt>
                <c:pt idx="85102">
                  <c:v>218.61979166666666</c:v>
                </c:pt>
                <c:pt idx="85103">
                  <c:v>218.62239583333334</c:v>
                </c:pt>
                <c:pt idx="85104">
                  <c:v>218.625</c:v>
                </c:pt>
                <c:pt idx="85105">
                  <c:v>218.62760416666666</c:v>
                </c:pt>
                <c:pt idx="85106">
                  <c:v>218.63020833333334</c:v>
                </c:pt>
                <c:pt idx="85107">
                  <c:v>218.6328125</c:v>
                </c:pt>
                <c:pt idx="85108">
                  <c:v>218.63541666666666</c:v>
                </c:pt>
                <c:pt idx="85109">
                  <c:v>218.63802083333334</c:v>
                </c:pt>
                <c:pt idx="85110">
                  <c:v>218.640625</c:v>
                </c:pt>
                <c:pt idx="85111">
                  <c:v>218.64322916666666</c:v>
                </c:pt>
                <c:pt idx="85112">
                  <c:v>218.64583333333334</c:v>
                </c:pt>
                <c:pt idx="85113">
                  <c:v>218.6484375</c:v>
                </c:pt>
                <c:pt idx="85114">
                  <c:v>218.65104166666666</c:v>
                </c:pt>
                <c:pt idx="85115">
                  <c:v>218.65364583333334</c:v>
                </c:pt>
                <c:pt idx="85116">
                  <c:v>218.65625</c:v>
                </c:pt>
                <c:pt idx="85117">
                  <c:v>218.65885416666666</c:v>
                </c:pt>
                <c:pt idx="85118">
                  <c:v>218.66145833333334</c:v>
                </c:pt>
                <c:pt idx="85119">
                  <c:v>218.6640625</c:v>
                </c:pt>
                <c:pt idx="85120">
                  <c:v>218.66666666666666</c:v>
                </c:pt>
                <c:pt idx="85121">
                  <c:v>218.66927083333334</c:v>
                </c:pt>
                <c:pt idx="85122">
                  <c:v>218.671875</c:v>
                </c:pt>
                <c:pt idx="85123">
                  <c:v>218.67447916666666</c:v>
                </c:pt>
                <c:pt idx="85124">
                  <c:v>218.67708333333334</c:v>
                </c:pt>
                <c:pt idx="85125">
                  <c:v>218.6796875</c:v>
                </c:pt>
                <c:pt idx="85126">
                  <c:v>218.68229166666666</c:v>
                </c:pt>
                <c:pt idx="85127">
                  <c:v>218.68489583333334</c:v>
                </c:pt>
                <c:pt idx="85128">
                  <c:v>218.6875</c:v>
                </c:pt>
                <c:pt idx="85129">
                  <c:v>218.69010416666666</c:v>
                </c:pt>
                <c:pt idx="85130">
                  <c:v>218.69270833333334</c:v>
                </c:pt>
                <c:pt idx="85131">
                  <c:v>218.6953125</c:v>
                </c:pt>
                <c:pt idx="85132">
                  <c:v>218.69791666666666</c:v>
                </c:pt>
                <c:pt idx="85133">
                  <c:v>218.70052083333334</c:v>
                </c:pt>
                <c:pt idx="85134">
                  <c:v>218.703125</c:v>
                </c:pt>
                <c:pt idx="85135">
                  <c:v>218.70572916666666</c:v>
                </c:pt>
                <c:pt idx="85136">
                  <c:v>218.70833333333334</c:v>
                </c:pt>
                <c:pt idx="85137">
                  <c:v>218.7109375</c:v>
                </c:pt>
                <c:pt idx="85138">
                  <c:v>218.71354166666666</c:v>
                </c:pt>
                <c:pt idx="85139">
                  <c:v>218.71614583333334</c:v>
                </c:pt>
                <c:pt idx="85140">
                  <c:v>218.71875</c:v>
                </c:pt>
                <c:pt idx="85141">
                  <c:v>218.72135416666666</c:v>
                </c:pt>
                <c:pt idx="85142">
                  <c:v>218.72395833333334</c:v>
                </c:pt>
                <c:pt idx="85143">
                  <c:v>218.7265625</c:v>
                </c:pt>
                <c:pt idx="85144">
                  <c:v>218.72916666666666</c:v>
                </c:pt>
                <c:pt idx="85145">
                  <c:v>218.73177083333334</c:v>
                </c:pt>
                <c:pt idx="85146">
                  <c:v>218.734375</c:v>
                </c:pt>
                <c:pt idx="85147">
                  <c:v>218.73697916666666</c:v>
                </c:pt>
                <c:pt idx="85148">
                  <c:v>218.73958333333334</c:v>
                </c:pt>
                <c:pt idx="85149">
                  <c:v>218.7421875</c:v>
                </c:pt>
                <c:pt idx="85150">
                  <c:v>218.74479166666666</c:v>
                </c:pt>
                <c:pt idx="85151">
                  <c:v>218.74739583333334</c:v>
                </c:pt>
                <c:pt idx="85152">
                  <c:v>218.75</c:v>
                </c:pt>
                <c:pt idx="85153">
                  <c:v>218.75260416666666</c:v>
                </c:pt>
                <c:pt idx="85154">
                  <c:v>218.75520833333334</c:v>
                </c:pt>
                <c:pt idx="85155">
                  <c:v>218.7578125</c:v>
                </c:pt>
                <c:pt idx="85156">
                  <c:v>218.76041666666666</c:v>
                </c:pt>
                <c:pt idx="85157">
                  <c:v>218.76302083333334</c:v>
                </c:pt>
                <c:pt idx="85158">
                  <c:v>218.765625</c:v>
                </c:pt>
                <c:pt idx="85159">
                  <c:v>218.76822916666666</c:v>
                </c:pt>
                <c:pt idx="85160">
                  <c:v>218.77083333333334</c:v>
                </c:pt>
                <c:pt idx="85161">
                  <c:v>218.7734375</c:v>
                </c:pt>
                <c:pt idx="85162">
                  <c:v>218.77604166666666</c:v>
                </c:pt>
                <c:pt idx="85163">
                  <c:v>218.77864583333334</c:v>
                </c:pt>
                <c:pt idx="85164">
                  <c:v>218.78125</c:v>
                </c:pt>
                <c:pt idx="85165">
                  <c:v>218.78385416666666</c:v>
                </c:pt>
                <c:pt idx="85166">
                  <c:v>218.78645833333334</c:v>
                </c:pt>
                <c:pt idx="85167">
                  <c:v>218.7890625</c:v>
                </c:pt>
                <c:pt idx="85168">
                  <c:v>218.79166666666666</c:v>
                </c:pt>
                <c:pt idx="85169">
                  <c:v>218.79427083333334</c:v>
                </c:pt>
                <c:pt idx="85170">
                  <c:v>218.796875</c:v>
                </c:pt>
                <c:pt idx="85171">
                  <c:v>218.79947916666666</c:v>
                </c:pt>
                <c:pt idx="85172">
                  <c:v>218.80208333333334</c:v>
                </c:pt>
                <c:pt idx="85173">
                  <c:v>218.8046875</c:v>
                </c:pt>
                <c:pt idx="85174">
                  <c:v>218.80729166666666</c:v>
                </c:pt>
                <c:pt idx="85175">
                  <c:v>218.80989583333334</c:v>
                </c:pt>
                <c:pt idx="85176">
                  <c:v>218.8125</c:v>
                </c:pt>
                <c:pt idx="85177">
                  <c:v>218.81510416666666</c:v>
                </c:pt>
                <c:pt idx="85178">
                  <c:v>218.81770833333334</c:v>
                </c:pt>
                <c:pt idx="85179">
                  <c:v>218.8203125</c:v>
                </c:pt>
                <c:pt idx="85180">
                  <c:v>218.82291666666666</c:v>
                </c:pt>
                <c:pt idx="85181">
                  <c:v>218.82552083333334</c:v>
                </c:pt>
                <c:pt idx="85182">
                  <c:v>218.828125</c:v>
                </c:pt>
                <c:pt idx="85183">
                  <c:v>218.83072916666666</c:v>
                </c:pt>
                <c:pt idx="85184">
                  <c:v>218.83333333333334</c:v>
                </c:pt>
                <c:pt idx="85185">
                  <c:v>218.8359375</c:v>
                </c:pt>
                <c:pt idx="85186">
                  <c:v>218.83854166666666</c:v>
                </c:pt>
                <c:pt idx="85187">
                  <c:v>218.84114583333334</c:v>
                </c:pt>
                <c:pt idx="85188">
                  <c:v>218.84375</c:v>
                </c:pt>
                <c:pt idx="85189">
                  <c:v>218.84635416666666</c:v>
                </c:pt>
                <c:pt idx="85190">
                  <c:v>218.84895833333334</c:v>
                </c:pt>
                <c:pt idx="85191">
                  <c:v>218.8515625</c:v>
                </c:pt>
                <c:pt idx="85192">
                  <c:v>218.85416666666666</c:v>
                </c:pt>
                <c:pt idx="85193">
                  <c:v>218.85677083333334</c:v>
                </c:pt>
                <c:pt idx="85194">
                  <c:v>218.859375</c:v>
                </c:pt>
                <c:pt idx="85195">
                  <c:v>218.86197916666666</c:v>
                </c:pt>
                <c:pt idx="85196">
                  <c:v>218.86458333333334</c:v>
                </c:pt>
                <c:pt idx="85197">
                  <c:v>218.8671875</c:v>
                </c:pt>
                <c:pt idx="85198">
                  <c:v>218.86979166666666</c:v>
                </c:pt>
                <c:pt idx="85199">
                  <c:v>218.87239583333334</c:v>
                </c:pt>
                <c:pt idx="85200">
                  <c:v>218.875</c:v>
                </c:pt>
                <c:pt idx="85201">
                  <c:v>218.87760416666666</c:v>
                </c:pt>
                <c:pt idx="85202">
                  <c:v>218.88020833333334</c:v>
                </c:pt>
                <c:pt idx="85203">
                  <c:v>218.8828125</c:v>
                </c:pt>
                <c:pt idx="85204">
                  <c:v>218.88541666666666</c:v>
                </c:pt>
                <c:pt idx="85205">
                  <c:v>218.88802083333334</c:v>
                </c:pt>
                <c:pt idx="85206">
                  <c:v>218.890625</c:v>
                </c:pt>
                <c:pt idx="85207">
                  <c:v>218.89322916666666</c:v>
                </c:pt>
                <c:pt idx="85208">
                  <c:v>218.89583333333334</c:v>
                </c:pt>
                <c:pt idx="85209">
                  <c:v>218.8984375</c:v>
                </c:pt>
                <c:pt idx="85210">
                  <c:v>218.90104166666666</c:v>
                </c:pt>
                <c:pt idx="85211">
                  <c:v>218.90364583333334</c:v>
                </c:pt>
                <c:pt idx="85212">
                  <c:v>218.90625</c:v>
                </c:pt>
                <c:pt idx="85213">
                  <c:v>218.90885416666666</c:v>
                </c:pt>
                <c:pt idx="85214">
                  <c:v>218.91145833333334</c:v>
                </c:pt>
                <c:pt idx="85215">
                  <c:v>218.9140625</c:v>
                </c:pt>
                <c:pt idx="85216">
                  <c:v>218.91666666666666</c:v>
                </c:pt>
                <c:pt idx="85217">
                  <c:v>218.91927083333334</c:v>
                </c:pt>
                <c:pt idx="85218">
                  <c:v>218.921875</c:v>
                </c:pt>
                <c:pt idx="85219">
                  <c:v>218.92447916666666</c:v>
                </c:pt>
                <c:pt idx="85220">
                  <c:v>218.92708333333334</c:v>
                </c:pt>
                <c:pt idx="85221">
                  <c:v>218.9296875</c:v>
                </c:pt>
                <c:pt idx="85222">
                  <c:v>218.93229166666666</c:v>
                </c:pt>
                <c:pt idx="85223">
                  <c:v>218.93489583333334</c:v>
                </c:pt>
                <c:pt idx="85224">
                  <c:v>218.9375</c:v>
                </c:pt>
                <c:pt idx="85225">
                  <c:v>218.94010416666666</c:v>
                </c:pt>
                <c:pt idx="85226">
                  <c:v>218.94270833333334</c:v>
                </c:pt>
                <c:pt idx="85227">
                  <c:v>218.9453125</c:v>
                </c:pt>
                <c:pt idx="85228">
                  <c:v>218.94791666666666</c:v>
                </c:pt>
                <c:pt idx="85229">
                  <c:v>218.95052083333334</c:v>
                </c:pt>
                <c:pt idx="85230">
                  <c:v>218.953125</c:v>
                </c:pt>
                <c:pt idx="85231">
                  <c:v>218.95572916666666</c:v>
                </c:pt>
                <c:pt idx="85232">
                  <c:v>218.95833333333334</c:v>
                </c:pt>
                <c:pt idx="85233">
                  <c:v>218.9609375</c:v>
                </c:pt>
                <c:pt idx="85234">
                  <c:v>218.96354166666666</c:v>
                </c:pt>
                <c:pt idx="85235">
                  <c:v>218.96614583333334</c:v>
                </c:pt>
                <c:pt idx="85236">
                  <c:v>218.96875</c:v>
                </c:pt>
                <c:pt idx="85237">
                  <c:v>218.97135416666666</c:v>
                </c:pt>
                <c:pt idx="85238">
                  <c:v>218.97395833333334</c:v>
                </c:pt>
                <c:pt idx="85239">
                  <c:v>218.9765625</c:v>
                </c:pt>
                <c:pt idx="85240">
                  <c:v>218.97916666666666</c:v>
                </c:pt>
                <c:pt idx="85241">
                  <c:v>218.98177083333334</c:v>
                </c:pt>
                <c:pt idx="85242">
                  <c:v>218.984375</c:v>
                </c:pt>
                <c:pt idx="85243">
                  <c:v>218.98697916666666</c:v>
                </c:pt>
                <c:pt idx="85244">
                  <c:v>218.98958333333334</c:v>
                </c:pt>
                <c:pt idx="85245">
                  <c:v>218.9921875</c:v>
                </c:pt>
                <c:pt idx="85246">
                  <c:v>218.99479166666666</c:v>
                </c:pt>
                <c:pt idx="85247">
                  <c:v>218.99739583333334</c:v>
                </c:pt>
                <c:pt idx="85248">
                  <c:v>219</c:v>
                </c:pt>
                <c:pt idx="85249">
                  <c:v>219.00260416666666</c:v>
                </c:pt>
                <c:pt idx="85250">
                  <c:v>219.00520833333334</c:v>
                </c:pt>
                <c:pt idx="85251">
                  <c:v>219.0078125</c:v>
                </c:pt>
                <c:pt idx="85252">
                  <c:v>219.01041666666666</c:v>
                </c:pt>
                <c:pt idx="85253">
                  <c:v>219.01302083333334</c:v>
                </c:pt>
                <c:pt idx="85254">
                  <c:v>219.015625</c:v>
                </c:pt>
                <c:pt idx="85255">
                  <c:v>219.01822916666666</c:v>
                </c:pt>
                <c:pt idx="85256">
                  <c:v>219.02083333333334</c:v>
                </c:pt>
                <c:pt idx="85257">
                  <c:v>219.0234375</c:v>
                </c:pt>
                <c:pt idx="85258">
                  <c:v>219.02604166666666</c:v>
                </c:pt>
                <c:pt idx="85259">
                  <c:v>219.02864583333334</c:v>
                </c:pt>
                <c:pt idx="85260">
                  <c:v>219.03125</c:v>
                </c:pt>
                <c:pt idx="85261">
                  <c:v>219.03385416666666</c:v>
                </c:pt>
                <c:pt idx="85262">
                  <c:v>219.03645833333334</c:v>
                </c:pt>
                <c:pt idx="85263">
                  <c:v>219.0390625</c:v>
                </c:pt>
                <c:pt idx="85264">
                  <c:v>219.04166666666666</c:v>
                </c:pt>
                <c:pt idx="85265">
                  <c:v>219.04427083333334</c:v>
                </c:pt>
                <c:pt idx="85266">
                  <c:v>219.046875</c:v>
                </c:pt>
                <c:pt idx="85267">
                  <c:v>219.04947916666666</c:v>
                </c:pt>
                <c:pt idx="85268">
                  <c:v>219.05208333333334</c:v>
                </c:pt>
                <c:pt idx="85269">
                  <c:v>219.0546875</c:v>
                </c:pt>
                <c:pt idx="85270">
                  <c:v>219.05729166666666</c:v>
                </c:pt>
                <c:pt idx="85271">
                  <c:v>219.05989583333334</c:v>
                </c:pt>
                <c:pt idx="85272">
                  <c:v>219.0625</c:v>
                </c:pt>
                <c:pt idx="85273">
                  <c:v>219.06510416666666</c:v>
                </c:pt>
                <c:pt idx="85274">
                  <c:v>219.06770833333334</c:v>
                </c:pt>
                <c:pt idx="85275">
                  <c:v>219.0703125</c:v>
                </c:pt>
                <c:pt idx="85276">
                  <c:v>219.07291666666666</c:v>
                </c:pt>
                <c:pt idx="85277">
                  <c:v>219.07552083333334</c:v>
                </c:pt>
                <c:pt idx="85278">
                  <c:v>219.078125</c:v>
                </c:pt>
                <c:pt idx="85279">
                  <c:v>219.08072916666666</c:v>
                </c:pt>
                <c:pt idx="85280">
                  <c:v>219.08333333333334</c:v>
                </c:pt>
                <c:pt idx="85281">
                  <c:v>219.0859375</c:v>
                </c:pt>
                <c:pt idx="85282">
                  <c:v>219.08854166666666</c:v>
                </c:pt>
                <c:pt idx="85283">
                  <c:v>219.09114583333334</c:v>
                </c:pt>
                <c:pt idx="85284">
                  <c:v>219.09375</c:v>
                </c:pt>
                <c:pt idx="85285">
                  <c:v>219.09635416666666</c:v>
                </c:pt>
                <c:pt idx="85286">
                  <c:v>219.09895833333334</c:v>
                </c:pt>
                <c:pt idx="85287">
                  <c:v>219.1015625</c:v>
                </c:pt>
                <c:pt idx="85288">
                  <c:v>219.10416666666666</c:v>
                </c:pt>
                <c:pt idx="85289">
                  <c:v>219.10677083333334</c:v>
                </c:pt>
                <c:pt idx="85290">
                  <c:v>219.109375</c:v>
                </c:pt>
                <c:pt idx="85291">
                  <c:v>219.11197916666666</c:v>
                </c:pt>
                <c:pt idx="85292">
                  <c:v>219.11458333333334</c:v>
                </c:pt>
                <c:pt idx="85293">
                  <c:v>219.1171875</c:v>
                </c:pt>
                <c:pt idx="85294">
                  <c:v>219.11979166666666</c:v>
                </c:pt>
                <c:pt idx="85295">
                  <c:v>219.12239583333334</c:v>
                </c:pt>
                <c:pt idx="85296">
                  <c:v>219.125</c:v>
                </c:pt>
                <c:pt idx="85297">
                  <c:v>219.12760416666666</c:v>
                </c:pt>
                <c:pt idx="85298">
                  <c:v>219.13020833333334</c:v>
                </c:pt>
                <c:pt idx="85299">
                  <c:v>219.1328125</c:v>
                </c:pt>
                <c:pt idx="85300">
                  <c:v>219.13541666666666</c:v>
                </c:pt>
                <c:pt idx="85301">
                  <c:v>219.13802083333334</c:v>
                </c:pt>
                <c:pt idx="85302">
                  <c:v>219.140625</c:v>
                </c:pt>
                <c:pt idx="85303">
                  <c:v>219.14322916666666</c:v>
                </c:pt>
                <c:pt idx="85304">
                  <c:v>219.14583333333334</c:v>
                </c:pt>
                <c:pt idx="85305">
                  <c:v>219.1484375</c:v>
                </c:pt>
                <c:pt idx="85306">
                  <c:v>219.15104166666666</c:v>
                </c:pt>
                <c:pt idx="85307">
                  <c:v>219.15364583333334</c:v>
                </c:pt>
                <c:pt idx="85308">
                  <c:v>219.15625</c:v>
                </c:pt>
                <c:pt idx="85309">
                  <c:v>219.15885416666666</c:v>
                </c:pt>
                <c:pt idx="85310">
                  <c:v>219.16145833333334</c:v>
                </c:pt>
                <c:pt idx="85311">
                  <c:v>219.1640625</c:v>
                </c:pt>
                <c:pt idx="85312">
                  <c:v>219.16666666666666</c:v>
                </c:pt>
                <c:pt idx="85313">
                  <c:v>219.16927083333334</c:v>
                </c:pt>
                <c:pt idx="85314">
                  <c:v>219.171875</c:v>
                </c:pt>
                <c:pt idx="85315">
                  <c:v>219.17447916666666</c:v>
                </c:pt>
                <c:pt idx="85316">
                  <c:v>219.17708333333334</c:v>
                </c:pt>
                <c:pt idx="85317">
                  <c:v>219.1796875</c:v>
                </c:pt>
                <c:pt idx="85318">
                  <c:v>219.18229166666666</c:v>
                </c:pt>
                <c:pt idx="85319">
                  <c:v>219.18489583333334</c:v>
                </c:pt>
                <c:pt idx="85320">
                  <c:v>219.1875</c:v>
                </c:pt>
                <c:pt idx="85321">
                  <c:v>219.19010416666666</c:v>
                </c:pt>
                <c:pt idx="85322">
                  <c:v>219.19270833333334</c:v>
                </c:pt>
                <c:pt idx="85323">
                  <c:v>219.1953125</c:v>
                </c:pt>
                <c:pt idx="85324">
                  <c:v>219.19791666666666</c:v>
                </c:pt>
                <c:pt idx="85325">
                  <c:v>219.20052083333334</c:v>
                </c:pt>
                <c:pt idx="85326">
                  <c:v>219.203125</c:v>
                </c:pt>
                <c:pt idx="85327">
                  <c:v>219.20572916666666</c:v>
                </c:pt>
                <c:pt idx="85328">
                  <c:v>219.20833333333334</c:v>
                </c:pt>
                <c:pt idx="85329">
                  <c:v>219.2109375</c:v>
                </c:pt>
                <c:pt idx="85330">
                  <c:v>219.21354166666666</c:v>
                </c:pt>
                <c:pt idx="85331">
                  <c:v>219.21614583333334</c:v>
                </c:pt>
                <c:pt idx="85332">
                  <c:v>219.21875</c:v>
                </c:pt>
                <c:pt idx="85333">
                  <c:v>219.22135416666666</c:v>
                </c:pt>
                <c:pt idx="85334">
                  <c:v>219.22395833333334</c:v>
                </c:pt>
                <c:pt idx="85335">
                  <c:v>219.2265625</c:v>
                </c:pt>
                <c:pt idx="85336">
                  <c:v>219.22916666666666</c:v>
                </c:pt>
                <c:pt idx="85337">
                  <c:v>219.23177083333334</c:v>
                </c:pt>
                <c:pt idx="85338">
                  <c:v>219.234375</c:v>
                </c:pt>
                <c:pt idx="85339">
                  <c:v>219.23697916666666</c:v>
                </c:pt>
                <c:pt idx="85340">
                  <c:v>219.23958333333334</c:v>
                </c:pt>
                <c:pt idx="85341">
                  <c:v>219.2421875</c:v>
                </c:pt>
                <c:pt idx="85342">
                  <c:v>219.24479166666666</c:v>
                </c:pt>
                <c:pt idx="85343">
                  <c:v>219.24739583333334</c:v>
                </c:pt>
                <c:pt idx="85344">
                  <c:v>219.25</c:v>
                </c:pt>
                <c:pt idx="85345">
                  <c:v>219.25260416666666</c:v>
                </c:pt>
                <c:pt idx="85346">
                  <c:v>219.25520833333334</c:v>
                </c:pt>
                <c:pt idx="85347">
                  <c:v>219.2578125</c:v>
                </c:pt>
                <c:pt idx="85348">
                  <c:v>219.26041666666666</c:v>
                </c:pt>
                <c:pt idx="85349">
                  <c:v>219.26302083333334</c:v>
                </c:pt>
                <c:pt idx="85350">
                  <c:v>219.265625</c:v>
                </c:pt>
                <c:pt idx="85351">
                  <c:v>219.26822916666666</c:v>
                </c:pt>
                <c:pt idx="85352">
                  <c:v>219.27083333333334</c:v>
                </c:pt>
                <c:pt idx="85353">
                  <c:v>219.2734375</c:v>
                </c:pt>
                <c:pt idx="85354">
                  <c:v>219.27604166666666</c:v>
                </c:pt>
                <c:pt idx="85355">
                  <c:v>219.27864583333334</c:v>
                </c:pt>
                <c:pt idx="85356">
                  <c:v>219.28125</c:v>
                </c:pt>
                <c:pt idx="85357">
                  <c:v>219.28385416666666</c:v>
                </c:pt>
                <c:pt idx="85358">
                  <c:v>219.28645833333334</c:v>
                </c:pt>
                <c:pt idx="85359">
                  <c:v>219.2890625</c:v>
                </c:pt>
                <c:pt idx="85360">
                  <c:v>219.29166666666666</c:v>
                </c:pt>
                <c:pt idx="85361">
                  <c:v>219.29427083333334</c:v>
                </c:pt>
                <c:pt idx="85362">
                  <c:v>219.296875</c:v>
                </c:pt>
                <c:pt idx="85363">
                  <c:v>219.29947916666666</c:v>
                </c:pt>
                <c:pt idx="85364">
                  <c:v>219.30208333333334</c:v>
                </c:pt>
                <c:pt idx="85365">
                  <c:v>219.3046875</c:v>
                </c:pt>
                <c:pt idx="85366">
                  <c:v>219.30729166666666</c:v>
                </c:pt>
                <c:pt idx="85367">
                  <c:v>219.30989583333334</c:v>
                </c:pt>
                <c:pt idx="85368">
                  <c:v>219.3125</c:v>
                </c:pt>
                <c:pt idx="85369">
                  <c:v>219.31510416666666</c:v>
                </c:pt>
                <c:pt idx="85370">
                  <c:v>219.31770833333334</c:v>
                </c:pt>
                <c:pt idx="85371">
                  <c:v>219.3203125</c:v>
                </c:pt>
                <c:pt idx="85372">
                  <c:v>219.32291666666666</c:v>
                </c:pt>
                <c:pt idx="85373">
                  <c:v>219.32552083333334</c:v>
                </c:pt>
                <c:pt idx="85374">
                  <c:v>219.328125</c:v>
                </c:pt>
                <c:pt idx="85375">
                  <c:v>219.33072916666666</c:v>
                </c:pt>
                <c:pt idx="85376">
                  <c:v>219.33333333333334</c:v>
                </c:pt>
                <c:pt idx="85377">
                  <c:v>219.3359375</c:v>
                </c:pt>
                <c:pt idx="85378">
                  <c:v>219.33854166666666</c:v>
                </c:pt>
                <c:pt idx="85379">
                  <c:v>219.34114583333334</c:v>
                </c:pt>
                <c:pt idx="85380">
                  <c:v>219.34375</c:v>
                </c:pt>
                <c:pt idx="85381">
                  <c:v>219.34635416666666</c:v>
                </c:pt>
                <c:pt idx="85382">
                  <c:v>219.34895833333334</c:v>
                </c:pt>
                <c:pt idx="85383">
                  <c:v>219.3515625</c:v>
                </c:pt>
                <c:pt idx="85384">
                  <c:v>219.35416666666666</c:v>
                </c:pt>
                <c:pt idx="85385">
                  <c:v>219.35677083333334</c:v>
                </c:pt>
                <c:pt idx="85386">
                  <c:v>219.359375</c:v>
                </c:pt>
                <c:pt idx="85387">
                  <c:v>219.36197916666666</c:v>
                </c:pt>
                <c:pt idx="85388">
                  <c:v>219.36458333333334</c:v>
                </c:pt>
                <c:pt idx="85389">
                  <c:v>219.3671875</c:v>
                </c:pt>
                <c:pt idx="85390">
                  <c:v>219.36979166666666</c:v>
                </c:pt>
                <c:pt idx="85391">
                  <c:v>219.37239583333334</c:v>
                </c:pt>
                <c:pt idx="85392">
                  <c:v>219.375</c:v>
                </c:pt>
                <c:pt idx="85393">
                  <c:v>219.37760416666666</c:v>
                </c:pt>
                <c:pt idx="85394">
                  <c:v>219.38020833333334</c:v>
                </c:pt>
                <c:pt idx="85395">
                  <c:v>219.3828125</c:v>
                </c:pt>
                <c:pt idx="85396">
                  <c:v>219.38541666666666</c:v>
                </c:pt>
                <c:pt idx="85397">
                  <c:v>219.38802083333334</c:v>
                </c:pt>
                <c:pt idx="85398">
                  <c:v>219.390625</c:v>
                </c:pt>
                <c:pt idx="85399">
                  <c:v>219.39322916666666</c:v>
                </c:pt>
                <c:pt idx="85400">
                  <c:v>219.39583333333334</c:v>
                </c:pt>
                <c:pt idx="85401">
                  <c:v>219.3984375</c:v>
                </c:pt>
                <c:pt idx="85402">
                  <c:v>219.40104166666666</c:v>
                </c:pt>
                <c:pt idx="85403">
                  <c:v>219.40364583333334</c:v>
                </c:pt>
                <c:pt idx="85404">
                  <c:v>219.40625</c:v>
                </c:pt>
                <c:pt idx="85405">
                  <c:v>219.40885416666666</c:v>
                </c:pt>
                <c:pt idx="85406">
                  <c:v>219.41145833333334</c:v>
                </c:pt>
                <c:pt idx="85407">
                  <c:v>219.4140625</c:v>
                </c:pt>
                <c:pt idx="85408">
                  <c:v>219.41666666666666</c:v>
                </c:pt>
                <c:pt idx="85409">
                  <c:v>219.41927083333334</c:v>
                </c:pt>
                <c:pt idx="85410">
                  <c:v>219.421875</c:v>
                </c:pt>
                <c:pt idx="85411">
                  <c:v>219.42447916666666</c:v>
                </c:pt>
                <c:pt idx="85412">
                  <c:v>219.42708333333334</c:v>
                </c:pt>
                <c:pt idx="85413">
                  <c:v>219.4296875</c:v>
                </c:pt>
                <c:pt idx="85414">
                  <c:v>219.43229166666666</c:v>
                </c:pt>
                <c:pt idx="85415">
                  <c:v>219.43489583333334</c:v>
                </c:pt>
                <c:pt idx="85416">
                  <c:v>219.4375</c:v>
                </c:pt>
                <c:pt idx="85417">
                  <c:v>219.44010416666666</c:v>
                </c:pt>
                <c:pt idx="85418">
                  <c:v>219.44270833333334</c:v>
                </c:pt>
                <c:pt idx="85419">
                  <c:v>219.4453125</c:v>
                </c:pt>
                <c:pt idx="85420">
                  <c:v>219.44791666666666</c:v>
                </c:pt>
                <c:pt idx="85421">
                  <c:v>219.45052083333334</c:v>
                </c:pt>
                <c:pt idx="85422">
                  <c:v>219.453125</c:v>
                </c:pt>
                <c:pt idx="85423">
                  <c:v>219.45572916666666</c:v>
                </c:pt>
                <c:pt idx="85424">
                  <c:v>219.45833333333334</c:v>
                </c:pt>
                <c:pt idx="85425">
                  <c:v>219.4609375</c:v>
                </c:pt>
                <c:pt idx="85426">
                  <c:v>219.46354166666666</c:v>
                </c:pt>
                <c:pt idx="85427">
                  <c:v>219.46614583333334</c:v>
                </c:pt>
                <c:pt idx="85428">
                  <c:v>219.46875</c:v>
                </c:pt>
                <c:pt idx="85429">
                  <c:v>219.47135416666666</c:v>
                </c:pt>
                <c:pt idx="85430">
                  <c:v>219.47395833333334</c:v>
                </c:pt>
                <c:pt idx="85431">
                  <c:v>219.4765625</c:v>
                </c:pt>
                <c:pt idx="85432">
                  <c:v>219.47916666666666</c:v>
                </c:pt>
                <c:pt idx="85433">
                  <c:v>219.48177083333334</c:v>
                </c:pt>
                <c:pt idx="85434">
                  <c:v>219.484375</c:v>
                </c:pt>
                <c:pt idx="85435">
                  <c:v>219.48697916666666</c:v>
                </c:pt>
                <c:pt idx="85436">
                  <c:v>219.48958333333334</c:v>
                </c:pt>
                <c:pt idx="85437">
                  <c:v>219.4921875</c:v>
                </c:pt>
                <c:pt idx="85438">
                  <c:v>219.49479166666666</c:v>
                </c:pt>
                <c:pt idx="85439">
                  <c:v>219.49739583333334</c:v>
                </c:pt>
                <c:pt idx="85440">
                  <c:v>219.5</c:v>
                </c:pt>
                <c:pt idx="85441">
                  <c:v>219.50260416666666</c:v>
                </c:pt>
                <c:pt idx="85442">
                  <c:v>219.50520833333334</c:v>
                </c:pt>
                <c:pt idx="85443">
                  <c:v>219.5078125</c:v>
                </c:pt>
                <c:pt idx="85444">
                  <c:v>219.51041666666666</c:v>
                </c:pt>
                <c:pt idx="85445">
                  <c:v>219.51302083333334</c:v>
                </c:pt>
                <c:pt idx="85446">
                  <c:v>219.515625</c:v>
                </c:pt>
                <c:pt idx="85447">
                  <c:v>219.51822916666666</c:v>
                </c:pt>
                <c:pt idx="85448">
                  <c:v>219.52083333333334</c:v>
                </c:pt>
                <c:pt idx="85449">
                  <c:v>219.5234375</c:v>
                </c:pt>
                <c:pt idx="85450">
                  <c:v>219.52604166666666</c:v>
                </c:pt>
                <c:pt idx="85451">
                  <c:v>219.52864583333334</c:v>
                </c:pt>
                <c:pt idx="85452">
                  <c:v>219.53125</c:v>
                </c:pt>
                <c:pt idx="85453">
                  <c:v>219.53385416666666</c:v>
                </c:pt>
                <c:pt idx="85454">
                  <c:v>219.53645833333334</c:v>
                </c:pt>
                <c:pt idx="85455">
                  <c:v>219.5390625</c:v>
                </c:pt>
                <c:pt idx="85456">
                  <c:v>219.54166666666666</c:v>
                </c:pt>
                <c:pt idx="85457">
                  <c:v>219.54427083333334</c:v>
                </c:pt>
                <c:pt idx="85458">
                  <c:v>219.546875</c:v>
                </c:pt>
                <c:pt idx="85459">
                  <c:v>219.54947916666666</c:v>
                </c:pt>
                <c:pt idx="85460">
                  <c:v>219.55208333333334</c:v>
                </c:pt>
                <c:pt idx="85461">
                  <c:v>219.5546875</c:v>
                </c:pt>
                <c:pt idx="85462">
                  <c:v>219.55729166666666</c:v>
                </c:pt>
                <c:pt idx="85463">
                  <c:v>219.55989583333334</c:v>
                </c:pt>
                <c:pt idx="85464">
                  <c:v>219.5625</c:v>
                </c:pt>
                <c:pt idx="85465">
                  <c:v>219.56510416666666</c:v>
                </c:pt>
                <c:pt idx="85466">
                  <c:v>219.56770833333334</c:v>
                </c:pt>
                <c:pt idx="85467">
                  <c:v>219.5703125</c:v>
                </c:pt>
                <c:pt idx="85468">
                  <c:v>219.57291666666666</c:v>
                </c:pt>
                <c:pt idx="85469">
                  <c:v>219.57552083333334</c:v>
                </c:pt>
                <c:pt idx="85470">
                  <c:v>219.578125</c:v>
                </c:pt>
                <c:pt idx="85471">
                  <c:v>219.58072916666666</c:v>
                </c:pt>
                <c:pt idx="85472">
                  <c:v>219.58333333333334</c:v>
                </c:pt>
                <c:pt idx="85473">
                  <c:v>219.5859375</c:v>
                </c:pt>
                <c:pt idx="85474">
                  <c:v>219.58854166666666</c:v>
                </c:pt>
                <c:pt idx="85475">
                  <c:v>219.59114583333334</c:v>
                </c:pt>
                <c:pt idx="85476">
                  <c:v>219.59375</c:v>
                </c:pt>
                <c:pt idx="85477">
                  <c:v>219.59635416666666</c:v>
                </c:pt>
                <c:pt idx="85478">
                  <c:v>219.59895833333334</c:v>
                </c:pt>
                <c:pt idx="85479">
                  <c:v>219.6015625</c:v>
                </c:pt>
                <c:pt idx="85480">
                  <c:v>219.60416666666666</c:v>
                </c:pt>
                <c:pt idx="85481">
                  <c:v>219.60677083333334</c:v>
                </c:pt>
                <c:pt idx="85482">
                  <c:v>219.609375</c:v>
                </c:pt>
                <c:pt idx="85483">
                  <c:v>219.61197916666666</c:v>
                </c:pt>
                <c:pt idx="85484">
                  <c:v>219.61458333333334</c:v>
                </c:pt>
                <c:pt idx="85485">
                  <c:v>219.6171875</c:v>
                </c:pt>
                <c:pt idx="85486">
                  <c:v>219.61979166666666</c:v>
                </c:pt>
                <c:pt idx="85487">
                  <c:v>219.62239583333334</c:v>
                </c:pt>
                <c:pt idx="85488">
                  <c:v>219.625</c:v>
                </c:pt>
                <c:pt idx="85489">
                  <c:v>219.62760416666666</c:v>
                </c:pt>
                <c:pt idx="85490">
                  <c:v>219.63020833333334</c:v>
                </c:pt>
                <c:pt idx="85491">
                  <c:v>219.6328125</c:v>
                </c:pt>
                <c:pt idx="85492">
                  <c:v>219.63541666666666</c:v>
                </c:pt>
                <c:pt idx="85493">
                  <c:v>219.63802083333334</c:v>
                </c:pt>
                <c:pt idx="85494">
                  <c:v>219.640625</c:v>
                </c:pt>
                <c:pt idx="85495">
                  <c:v>219.64322916666666</c:v>
                </c:pt>
                <c:pt idx="85496">
                  <c:v>219.64583333333334</c:v>
                </c:pt>
                <c:pt idx="85497">
                  <c:v>219.6484375</c:v>
                </c:pt>
                <c:pt idx="85498">
                  <c:v>219.65104166666666</c:v>
                </c:pt>
                <c:pt idx="85499">
                  <c:v>219.65364583333334</c:v>
                </c:pt>
                <c:pt idx="85500">
                  <c:v>219.65625</c:v>
                </c:pt>
                <c:pt idx="85501">
                  <c:v>219.65885416666666</c:v>
                </c:pt>
                <c:pt idx="85502">
                  <c:v>219.66145833333334</c:v>
                </c:pt>
                <c:pt idx="85503">
                  <c:v>219.6640625</c:v>
                </c:pt>
                <c:pt idx="85504">
                  <c:v>219.66666666666666</c:v>
                </c:pt>
                <c:pt idx="85505">
                  <c:v>219.66927083333334</c:v>
                </c:pt>
                <c:pt idx="85506">
                  <c:v>219.671875</c:v>
                </c:pt>
                <c:pt idx="85507">
                  <c:v>219.67447916666666</c:v>
                </c:pt>
                <c:pt idx="85508">
                  <c:v>219.67708333333334</c:v>
                </c:pt>
                <c:pt idx="85509">
                  <c:v>219.6796875</c:v>
                </c:pt>
                <c:pt idx="85510">
                  <c:v>219.68229166666666</c:v>
                </c:pt>
                <c:pt idx="85511">
                  <c:v>219.68489583333334</c:v>
                </c:pt>
                <c:pt idx="85512">
                  <c:v>219.6875</c:v>
                </c:pt>
                <c:pt idx="85513">
                  <c:v>219.69010416666666</c:v>
                </c:pt>
                <c:pt idx="85514">
                  <c:v>219.69270833333334</c:v>
                </c:pt>
                <c:pt idx="85515">
                  <c:v>219.6953125</c:v>
                </c:pt>
                <c:pt idx="85516">
                  <c:v>219.69791666666666</c:v>
                </c:pt>
                <c:pt idx="85517">
                  <c:v>219.70052083333334</c:v>
                </c:pt>
                <c:pt idx="85518">
                  <c:v>219.703125</c:v>
                </c:pt>
                <c:pt idx="85519">
                  <c:v>219.70572916666666</c:v>
                </c:pt>
                <c:pt idx="85520">
                  <c:v>219.70833333333334</c:v>
                </c:pt>
                <c:pt idx="85521">
                  <c:v>219.7109375</c:v>
                </c:pt>
                <c:pt idx="85522">
                  <c:v>219.71354166666666</c:v>
                </c:pt>
                <c:pt idx="85523">
                  <c:v>219.71614583333334</c:v>
                </c:pt>
                <c:pt idx="85524">
                  <c:v>219.71875</c:v>
                </c:pt>
                <c:pt idx="85525">
                  <c:v>219.72135416666666</c:v>
                </c:pt>
                <c:pt idx="85526">
                  <c:v>219.72395833333334</c:v>
                </c:pt>
                <c:pt idx="85527">
                  <c:v>219.7265625</c:v>
                </c:pt>
                <c:pt idx="85528">
                  <c:v>219.72916666666666</c:v>
                </c:pt>
                <c:pt idx="85529">
                  <c:v>219.73177083333334</c:v>
                </c:pt>
                <c:pt idx="85530">
                  <c:v>219.734375</c:v>
                </c:pt>
                <c:pt idx="85531">
                  <c:v>219.73697916666666</c:v>
                </c:pt>
                <c:pt idx="85532">
                  <c:v>219.73958333333334</c:v>
                </c:pt>
                <c:pt idx="85533">
                  <c:v>219.7421875</c:v>
                </c:pt>
                <c:pt idx="85534">
                  <c:v>219.74479166666666</c:v>
                </c:pt>
                <c:pt idx="85535">
                  <c:v>219.74739583333334</c:v>
                </c:pt>
                <c:pt idx="85536">
                  <c:v>219.75</c:v>
                </c:pt>
                <c:pt idx="85537">
                  <c:v>219.75260416666666</c:v>
                </c:pt>
                <c:pt idx="85538">
                  <c:v>219.75520833333334</c:v>
                </c:pt>
                <c:pt idx="85539">
                  <c:v>219.7578125</c:v>
                </c:pt>
                <c:pt idx="85540">
                  <c:v>219.76041666666666</c:v>
                </c:pt>
                <c:pt idx="85541">
                  <c:v>219.76302083333334</c:v>
                </c:pt>
                <c:pt idx="85542">
                  <c:v>219.765625</c:v>
                </c:pt>
                <c:pt idx="85543">
                  <c:v>219.76822916666666</c:v>
                </c:pt>
                <c:pt idx="85544">
                  <c:v>219.77083333333334</c:v>
                </c:pt>
                <c:pt idx="85545">
                  <c:v>219.7734375</c:v>
                </c:pt>
                <c:pt idx="85546">
                  <c:v>219.77604166666666</c:v>
                </c:pt>
                <c:pt idx="85547">
                  <c:v>219.77864583333334</c:v>
                </c:pt>
                <c:pt idx="85548">
                  <c:v>219.78125</c:v>
                </c:pt>
                <c:pt idx="85549">
                  <c:v>219.78385416666666</c:v>
                </c:pt>
                <c:pt idx="85550">
                  <c:v>219.78645833333334</c:v>
                </c:pt>
                <c:pt idx="85551">
                  <c:v>219.7890625</c:v>
                </c:pt>
                <c:pt idx="85552">
                  <c:v>219.79166666666666</c:v>
                </c:pt>
                <c:pt idx="85553">
                  <c:v>219.79427083333334</c:v>
                </c:pt>
                <c:pt idx="85554">
                  <c:v>219.796875</c:v>
                </c:pt>
                <c:pt idx="85555">
                  <c:v>219.79947916666666</c:v>
                </c:pt>
                <c:pt idx="85556">
                  <c:v>219.80208333333334</c:v>
                </c:pt>
                <c:pt idx="85557">
                  <c:v>219.8046875</c:v>
                </c:pt>
                <c:pt idx="85558">
                  <c:v>219.80729166666666</c:v>
                </c:pt>
                <c:pt idx="85559">
                  <c:v>219.80989583333334</c:v>
                </c:pt>
                <c:pt idx="85560">
                  <c:v>219.8125</c:v>
                </c:pt>
                <c:pt idx="85561">
                  <c:v>219.81510416666666</c:v>
                </c:pt>
                <c:pt idx="85562">
                  <c:v>219.81770833333334</c:v>
                </c:pt>
                <c:pt idx="85563">
                  <c:v>219.8203125</c:v>
                </c:pt>
                <c:pt idx="85564">
                  <c:v>219.82291666666666</c:v>
                </c:pt>
                <c:pt idx="85565">
                  <c:v>219.82552083333334</c:v>
                </c:pt>
                <c:pt idx="85566">
                  <c:v>219.828125</c:v>
                </c:pt>
                <c:pt idx="85567">
                  <c:v>219.83072916666666</c:v>
                </c:pt>
                <c:pt idx="85568">
                  <c:v>219.83333333333334</c:v>
                </c:pt>
                <c:pt idx="85569">
                  <c:v>219.8359375</c:v>
                </c:pt>
                <c:pt idx="85570">
                  <c:v>219.83854166666666</c:v>
                </c:pt>
                <c:pt idx="85571">
                  <c:v>219.84114583333334</c:v>
                </c:pt>
                <c:pt idx="85572">
                  <c:v>219.84375</c:v>
                </c:pt>
                <c:pt idx="85573">
                  <c:v>219.84635416666666</c:v>
                </c:pt>
                <c:pt idx="85574">
                  <c:v>219.84895833333334</c:v>
                </c:pt>
                <c:pt idx="85575">
                  <c:v>219.8515625</c:v>
                </c:pt>
                <c:pt idx="85576">
                  <c:v>219.85416666666666</c:v>
                </c:pt>
                <c:pt idx="85577">
                  <c:v>219.85677083333334</c:v>
                </c:pt>
                <c:pt idx="85578">
                  <c:v>219.859375</c:v>
                </c:pt>
                <c:pt idx="85579">
                  <c:v>219.86197916666666</c:v>
                </c:pt>
                <c:pt idx="85580">
                  <c:v>219.86458333333334</c:v>
                </c:pt>
                <c:pt idx="85581">
                  <c:v>219.8671875</c:v>
                </c:pt>
                <c:pt idx="85582">
                  <c:v>219.86979166666666</c:v>
                </c:pt>
                <c:pt idx="85583">
                  <c:v>219.87239583333334</c:v>
                </c:pt>
                <c:pt idx="85584">
                  <c:v>219.875</c:v>
                </c:pt>
                <c:pt idx="85585">
                  <c:v>219.87760416666666</c:v>
                </c:pt>
                <c:pt idx="85586">
                  <c:v>219.88020833333334</c:v>
                </c:pt>
                <c:pt idx="85587">
                  <c:v>219.8828125</c:v>
                </c:pt>
                <c:pt idx="85588">
                  <c:v>219.88541666666666</c:v>
                </c:pt>
                <c:pt idx="85589">
                  <c:v>219.88802083333334</c:v>
                </c:pt>
                <c:pt idx="85590">
                  <c:v>219.890625</c:v>
                </c:pt>
                <c:pt idx="85591">
                  <c:v>219.89322916666666</c:v>
                </c:pt>
                <c:pt idx="85592">
                  <c:v>219.89583333333334</c:v>
                </c:pt>
                <c:pt idx="85593">
                  <c:v>219.8984375</c:v>
                </c:pt>
                <c:pt idx="85594">
                  <c:v>219.90104166666666</c:v>
                </c:pt>
                <c:pt idx="85595">
                  <c:v>219.90364583333334</c:v>
                </c:pt>
                <c:pt idx="85596">
                  <c:v>219.90625</c:v>
                </c:pt>
                <c:pt idx="85597">
                  <c:v>219.90885416666666</c:v>
                </c:pt>
                <c:pt idx="85598">
                  <c:v>219.91145833333334</c:v>
                </c:pt>
                <c:pt idx="85599">
                  <c:v>219.9140625</c:v>
                </c:pt>
                <c:pt idx="85600">
                  <c:v>219.91666666666666</c:v>
                </c:pt>
                <c:pt idx="85601">
                  <c:v>219.91927083333334</c:v>
                </c:pt>
                <c:pt idx="85602">
                  <c:v>219.921875</c:v>
                </c:pt>
                <c:pt idx="85603">
                  <c:v>219.92447916666666</c:v>
                </c:pt>
                <c:pt idx="85604">
                  <c:v>219.92708333333334</c:v>
                </c:pt>
                <c:pt idx="85605">
                  <c:v>219.9296875</c:v>
                </c:pt>
                <c:pt idx="85606">
                  <c:v>219.93229166666666</c:v>
                </c:pt>
                <c:pt idx="85607">
                  <c:v>219.93489583333334</c:v>
                </c:pt>
                <c:pt idx="85608">
                  <c:v>219.9375</c:v>
                </c:pt>
                <c:pt idx="85609">
                  <c:v>219.94010416666666</c:v>
                </c:pt>
                <c:pt idx="85610">
                  <c:v>219.94270833333334</c:v>
                </c:pt>
                <c:pt idx="85611">
                  <c:v>219.9453125</c:v>
                </c:pt>
                <c:pt idx="85612">
                  <c:v>219.94791666666666</c:v>
                </c:pt>
                <c:pt idx="85613">
                  <c:v>219.95052083333334</c:v>
                </c:pt>
                <c:pt idx="85614">
                  <c:v>219.953125</c:v>
                </c:pt>
                <c:pt idx="85615">
                  <c:v>219.95572916666666</c:v>
                </c:pt>
                <c:pt idx="85616">
                  <c:v>219.95833333333334</c:v>
                </c:pt>
                <c:pt idx="85617">
                  <c:v>219.9609375</c:v>
                </c:pt>
                <c:pt idx="85618">
                  <c:v>219.96354166666666</c:v>
                </c:pt>
                <c:pt idx="85619">
                  <c:v>219.96614583333334</c:v>
                </c:pt>
                <c:pt idx="85620">
                  <c:v>219.96875</c:v>
                </c:pt>
                <c:pt idx="85621">
                  <c:v>219.97135416666666</c:v>
                </c:pt>
                <c:pt idx="85622">
                  <c:v>219.97395833333334</c:v>
                </c:pt>
                <c:pt idx="85623">
                  <c:v>219.9765625</c:v>
                </c:pt>
                <c:pt idx="85624">
                  <c:v>219.97916666666666</c:v>
                </c:pt>
                <c:pt idx="85625">
                  <c:v>219.98177083333334</c:v>
                </c:pt>
                <c:pt idx="85626">
                  <c:v>219.984375</c:v>
                </c:pt>
                <c:pt idx="85627">
                  <c:v>219.98697916666666</c:v>
                </c:pt>
                <c:pt idx="85628">
                  <c:v>219.98958333333334</c:v>
                </c:pt>
                <c:pt idx="85629">
                  <c:v>219.9921875</c:v>
                </c:pt>
                <c:pt idx="85630">
                  <c:v>219.99479166666666</c:v>
                </c:pt>
                <c:pt idx="85631">
                  <c:v>219.99739583333334</c:v>
                </c:pt>
                <c:pt idx="85632">
                  <c:v>220</c:v>
                </c:pt>
                <c:pt idx="85633">
                  <c:v>220.00260416666666</c:v>
                </c:pt>
                <c:pt idx="85634">
                  <c:v>220.00520833333334</c:v>
                </c:pt>
                <c:pt idx="85635">
                  <c:v>220.0078125</c:v>
                </c:pt>
                <c:pt idx="85636">
                  <c:v>220.01041666666666</c:v>
                </c:pt>
                <c:pt idx="85637">
                  <c:v>220.01302083333334</c:v>
                </c:pt>
                <c:pt idx="85638">
                  <c:v>220.015625</c:v>
                </c:pt>
                <c:pt idx="85639">
                  <c:v>220.01822916666666</c:v>
                </c:pt>
                <c:pt idx="85640">
                  <c:v>220.02083333333334</c:v>
                </c:pt>
                <c:pt idx="85641">
                  <c:v>220.0234375</c:v>
                </c:pt>
                <c:pt idx="85642">
                  <c:v>220.02604166666666</c:v>
                </c:pt>
                <c:pt idx="85643">
                  <c:v>220.02864583333334</c:v>
                </c:pt>
                <c:pt idx="85644">
                  <c:v>220.03125</c:v>
                </c:pt>
                <c:pt idx="85645">
                  <c:v>220.03385416666666</c:v>
                </c:pt>
                <c:pt idx="85646">
                  <c:v>220.03645833333334</c:v>
                </c:pt>
                <c:pt idx="85647">
                  <c:v>220.0390625</c:v>
                </c:pt>
                <c:pt idx="85648">
                  <c:v>220.04166666666666</c:v>
                </c:pt>
                <c:pt idx="85649">
                  <c:v>220.04427083333334</c:v>
                </c:pt>
                <c:pt idx="85650">
                  <c:v>220.046875</c:v>
                </c:pt>
                <c:pt idx="85651">
                  <c:v>220.04947916666666</c:v>
                </c:pt>
                <c:pt idx="85652">
                  <c:v>220.05208333333334</c:v>
                </c:pt>
                <c:pt idx="85653">
                  <c:v>220.0546875</c:v>
                </c:pt>
                <c:pt idx="85654">
                  <c:v>220.05729166666666</c:v>
                </c:pt>
                <c:pt idx="85655">
                  <c:v>220.05989583333334</c:v>
                </c:pt>
                <c:pt idx="85656">
                  <c:v>220.0625</c:v>
                </c:pt>
                <c:pt idx="85657">
                  <c:v>220.06510416666666</c:v>
                </c:pt>
                <c:pt idx="85658">
                  <c:v>220.06770833333334</c:v>
                </c:pt>
                <c:pt idx="85659">
                  <c:v>220.0703125</c:v>
                </c:pt>
                <c:pt idx="85660">
                  <c:v>220.07291666666666</c:v>
                </c:pt>
                <c:pt idx="85661">
                  <c:v>220.07552083333334</c:v>
                </c:pt>
                <c:pt idx="85662">
                  <c:v>220.078125</c:v>
                </c:pt>
                <c:pt idx="85663">
                  <c:v>220.08072916666666</c:v>
                </c:pt>
                <c:pt idx="85664">
                  <c:v>220.08333333333334</c:v>
                </c:pt>
                <c:pt idx="85665">
                  <c:v>220.0859375</c:v>
                </c:pt>
                <c:pt idx="85666">
                  <c:v>220.08854166666666</c:v>
                </c:pt>
                <c:pt idx="85667">
                  <c:v>220.09114583333334</c:v>
                </c:pt>
                <c:pt idx="85668">
                  <c:v>220.09375</c:v>
                </c:pt>
                <c:pt idx="85669">
                  <c:v>220.09635416666666</c:v>
                </c:pt>
                <c:pt idx="85670">
                  <c:v>220.09895833333334</c:v>
                </c:pt>
                <c:pt idx="85671">
                  <c:v>220.1015625</c:v>
                </c:pt>
                <c:pt idx="85672">
                  <c:v>220.10416666666666</c:v>
                </c:pt>
                <c:pt idx="85673">
                  <c:v>220.10677083333334</c:v>
                </c:pt>
                <c:pt idx="85674">
                  <c:v>220.109375</c:v>
                </c:pt>
                <c:pt idx="85675">
                  <c:v>220.11197916666666</c:v>
                </c:pt>
                <c:pt idx="85676">
                  <c:v>220.11458333333334</c:v>
                </c:pt>
                <c:pt idx="85677">
                  <c:v>220.1171875</c:v>
                </c:pt>
                <c:pt idx="85678">
                  <c:v>220.11979166666666</c:v>
                </c:pt>
                <c:pt idx="85679">
                  <c:v>220.12239583333334</c:v>
                </c:pt>
                <c:pt idx="85680">
                  <c:v>220.125</c:v>
                </c:pt>
                <c:pt idx="85681">
                  <c:v>220.12760416666666</c:v>
                </c:pt>
                <c:pt idx="85682">
                  <c:v>220.13020833333334</c:v>
                </c:pt>
                <c:pt idx="85683">
                  <c:v>220.1328125</c:v>
                </c:pt>
                <c:pt idx="85684">
                  <c:v>220.13541666666666</c:v>
                </c:pt>
                <c:pt idx="85685">
                  <c:v>220.13802083333334</c:v>
                </c:pt>
                <c:pt idx="85686">
                  <c:v>220.140625</c:v>
                </c:pt>
                <c:pt idx="85687">
                  <c:v>220.14322916666666</c:v>
                </c:pt>
                <c:pt idx="85688">
                  <c:v>220.14583333333334</c:v>
                </c:pt>
                <c:pt idx="85689">
                  <c:v>220.1484375</c:v>
                </c:pt>
                <c:pt idx="85690">
                  <c:v>220.15104166666666</c:v>
                </c:pt>
                <c:pt idx="85691">
                  <c:v>220.15364583333334</c:v>
                </c:pt>
                <c:pt idx="85692">
                  <c:v>220.15625</c:v>
                </c:pt>
                <c:pt idx="85693">
                  <c:v>220.15885416666666</c:v>
                </c:pt>
                <c:pt idx="85694">
                  <c:v>220.16145833333334</c:v>
                </c:pt>
                <c:pt idx="85695">
                  <c:v>220.1640625</c:v>
                </c:pt>
                <c:pt idx="85696">
                  <c:v>220.16666666666666</c:v>
                </c:pt>
                <c:pt idx="85697">
                  <c:v>220.16927083333334</c:v>
                </c:pt>
                <c:pt idx="85698">
                  <c:v>220.171875</c:v>
                </c:pt>
                <c:pt idx="85699">
                  <c:v>220.17447916666666</c:v>
                </c:pt>
                <c:pt idx="85700">
                  <c:v>220.17708333333334</c:v>
                </c:pt>
                <c:pt idx="85701">
                  <c:v>220.1796875</c:v>
                </c:pt>
                <c:pt idx="85702">
                  <c:v>220.18229166666666</c:v>
                </c:pt>
                <c:pt idx="85703">
                  <c:v>220.18489583333334</c:v>
                </c:pt>
                <c:pt idx="85704">
                  <c:v>220.1875</c:v>
                </c:pt>
                <c:pt idx="85705">
                  <c:v>220.19010416666666</c:v>
                </c:pt>
                <c:pt idx="85706">
                  <c:v>220.19270833333334</c:v>
                </c:pt>
                <c:pt idx="85707">
                  <c:v>220.1953125</c:v>
                </c:pt>
                <c:pt idx="85708">
                  <c:v>220.19791666666666</c:v>
                </c:pt>
                <c:pt idx="85709">
                  <c:v>220.20052083333334</c:v>
                </c:pt>
                <c:pt idx="85710">
                  <c:v>220.203125</c:v>
                </c:pt>
                <c:pt idx="85711">
                  <c:v>220.20572916666666</c:v>
                </c:pt>
                <c:pt idx="85712">
                  <c:v>220.20833333333334</c:v>
                </c:pt>
                <c:pt idx="85713">
                  <c:v>220.2109375</c:v>
                </c:pt>
                <c:pt idx="85714">
                  <c:v>220.21354166666666</c:v>
                </c:pt>
                <c:pt idx="85715">
                  <c:v>220.21614583333334</c:v>
                </c:pt>
                <c:pt idx="85716">
                  <c:v>220.21875</c:v>
                </c:pt>
                <c:pt idx="85717">
                  <c:v>220.22135416666666</c:v>
                </c:pt>
                <c:pt idx="85718">
                  <c:v>220.22395833333334</c:v>
                </c:pt>
                <c:pt idx="85719">
                  <c:v>220.2265625</c:v>
                </c:pt>
                <c:pt idx="85720">
                  <c:v>220.22916666666666</c:v>
                </c:pt>
                <c:pt idx="85721">
                  <c:v>220.23177083333334</c:v>
                </c:pt>
                <c:pt idx="85722">
                  <c:v>220.234375</c:v>
                </c:pt>
                <c:pt idx="85723">
                  <c:v>220.23697916666666</c:v>
                </c:pt>
                <c:pt idx="85724">
                  <c:v>220.23958333333334</c:v>
                </c:pt>
                <c:pt idx="85725">
                  <c:v>220.2421875</c:v>
                </c:pt>
                <c:pt idx="85726">
                  <c:v>220.24479166666666</c:v>
                </c:pt>
                <c:pt idx="85727">
                  <c:v>220.24739583333334</c:v>
                </c:pt>
                <c:pt idx="85728">
                  <c:v>220.25</c:v>
                </c:pt>
                <c:pt idx="85729">
                  <c:v>220.25260416666666</c:v>
                </c:pt>
                <c:pt idx="85730">
                  <c:v>220.25520833333334</c:v>
                </c:pt>
                <c:pt idx="85731">
                  <c:v>220.2578125</c:v>
                </c:pt>
                <c:pt idx="85732">
                  <c:v>220.26041666666666</c:v>
                </c:pt>
                <c:pt idx="85733">
                  <c:v>220.26302083333334</c:v>
                </c:pt>
                <c:pt idx="85734">
                  <c:v>220.265625</c:v>
                </c:pt>
                <c:pt idx="85735">
                  <c:v>220.26822916666666</c:v>
                </c:pt>
                <c:pt idx="85736">
                  <c:v>220.27083333333334</c:v>
                </c:pt>
                <c:pt idx="85737">
                  <c:v>220.2734375</c:v>
                </c:pt>
                <c:pt idx="85738">
                  <c:v>220.27604166666666</c:v>
                </c:pt>
                <c:pt idx="85739">
                  <c:v>220.27864583333334</c:v>
                </c:pt>
                <c:pt idx="85740">
                  <c:v>220.28125</c:v>
                </c:pt>
                <c:pt idx="85741">
                  <c:v>220.28385416666666</c:v>
                </c:pt>
                <c:pt idx="85742">
                  <c:v>220.28645833333334</c:v>
                </c:pt>
                <c:pt idx="85743">
                  <c:v>220.2890625</c:v>
                </c:pt>
                <c:pt idx="85744">
                  <c:v>220.29166666666666</c:v>
                </c:pt>
                <c:pt idx="85745">
                  <c:v>220.29427083333334</c:v>
                </c:pt>
                <c:pt idx="85746">
                  <c:v>220.296875</c:v>
                </c:pt>
                <c:pt idx="85747">
                  <c:v>220.29947916666666</c:v>
                </c:pt>
                <c:pt idx="85748">
                  <c:v>220.30208333333334</c:v>
                </c:pt>
                <c:pt idx="85749">
                  <c:v>220.3046875</c:v>
                </c:pt>
                <c:pt idx="85750">
                  <c:v>220.30729166666666</c:v>
                </c:pt>
                <c:pt idx="85751">
                  <c:v>220.30989583333334</c:v>
                </c:pt>
                <c:pt idx="85752">
                  <c:v>220.3125</c:v>
                </c:pt>
                <c:pt idx="85753">
                  <c:v>220.31510416666666</c:v>
                </c:pt>
                <c:pt idx="85754">
                  <c:v>220.31770833333334</c:v>
                </c:pt>
                <c:pt idx="85755">
                  <c:v>220.3203125</c:v>
                </c:pt>
                <c:pt idx="85756">
                  <c:v>220.32291666666666</c:v>
                </c:pt>
                <c:pt idx="85757">
                  <c:v>220.32552083333334</c:v>
                </c:pt>
                <c:pt idx="85758">
                  <c:v>220.328125</c:v>
                </c:pt>
                <c:pt idx="85759">
                  <c:v>220.33072916666666</c:v>
                </c:pt>
                <c:pt idx="85760">
                  <c:v>220.33333333333334</c:v>
                </c:pt>
                <c:pt idx="85761">
                  <c:v>220.3359375</c:v>
                </c:pt>
                <c:pt idx="85762">
                  <c:v>220.33854166666666</c:v>
                </c:pt>
                <c:pt idx="85763">
                  <c:v>220.34114583333334</c:v>
                </c:pt>
                <c:pt idx="85764">
                  <c:v>220.34375</c:v>
                </c:pt>
                <c:pt idx="85765">
                  <c:v>220.34635416666666</c:v>
                </c:pt>
                <c:pt idx="85766">
                  <c:v>220.34895833333334</c:v>
                </c:pt>
                <c:pt idx="85767">
                  <c:v>220.3515625</c:v>
                </c:pt>
                <c:pt idx="85768">
                  <c:v>220.35416666666666</c:v>
                </c:pt>
                <c:pt idx="85769">
                  <c:v>220.35677083333334</c:v>
                </c:pt>
                <c:pt idx="85770">
                  <c:v>220.359375</c:v>
                </c:pt>
                <c:pt idx="85771">
                  <c:v>220.36197916666666</c:v>
                </c:pt>
                <c:pt idx="85772">
                  <c:v>220.36458333333334</c:v>
                </c:pt>
                <c:pt idx="85773">
                  <c:v>220.3671875</c:v>
                </c:pt>
                <c:pt idx="85774">
                  <c:v>220.36979166666666</c:v>
                </c:pt>
                <c:pt idx="85775">
                  <c:v>220.37239583333334</c:v>
                </c:pt>
                <c:pt idx="85776">
                  <c:v>220.375</c:v>
                </c:pt>
                <c:pt idx="85777">
                  <c:v>220.37760416666666</c:v>
                </c:pt>
                <c:pt idx="85778">
                  <c:v>220.38020833333334</c:v>
                </c:pt>
                <c:pt idx="85779">
                  <c:v>220.3828125</c:v>
                </c:pt>
                <c:pt idx="85780">
                  <c:v>220.38541666666666</c:v>
                </c:pt>
                <c:pt idx="85781">
                  <c:v>220.38802083333334</c:v>
                </c:pt>
                <c:pt idx="85782">
                  <c:v>220.390625</c:v>
                </c:pt>
                <c:pt idx="85783">
                  <c:v>220.39322916666666</c:v>
                </c:pt>
                <c:pt idx="85784">
                  <c:v>220.39583333333334</c:v>
                </c:pt>
                <c:pt idx="85785">
                  <c:v>220.3984375</c:v>
                </c:pt>
                <c:pt idx="85786">
                  <c:v>220.40104166666666</c:v>
                </c:pt>
                <c:pt idx="85787">
                  <c:v>220.40364583333334</c:v>
                </c:pt>
                <c:pt idx="85788">
                  <c:v>220.40625</c:v>
                </c:pt>
                <c:pt idx="85789">
                  <c:v>220.40885416666666</c:v>
                </c:pt>
                <c:pt idx="85790">
                  <c:v>220.41145833333334</c:v>
                </c:pt>
                <c:pt idx="85791">
                  <c:v>220.4140625</c:v>
                </c:pt>
                <c:pt idx="85792">
                  <c:v>220.41666666666666</c:v>
                </c:pt>
                <c:pt idx="85793">
                  <c:v>220.41927083333334</c:v>
                </c:pt>
                <c:pt idx="85794">
                  <c:v>220.421875</c:v>
                </c:pt>
                <c:pt idx="85795">
                  <c:v>220.42447916666666</c:v>
                </c:pt>
                <c:pt idx="85796">
                  <c:v>220.42708333333334</c:v>
                </c:pt>
                <c:pt idx="85797">
                  <c:v>220.4296875</c:v>
                </c:pt>
                <c:pt idx="85798">
                  <c:v>220.43229166666666</c:v>
                </c:pt>
                <c:pt idx="85799">
                  <c:v>220.43489583333334</c:v>
                </c:pt>
                <c:pt idx="85800">
                  <c:v>220.4375</c:v>
                </c:pt>
                <c:pt idx="85801">
                  <c:v>220.44010416666666</c:v>
                </c:pt>
                <c:pt idx="85802">
                  <c:v>220.44270833333334</c:v>
                </c:pt>
                <c:pt idx="85803">
                  <c:v>220.4453125</c:v>
                </c:pt>
                <c:pt idx="85804">
                  <c:v>220.44791666666666</c:v>
                </c:pt>
                <c:pt idx="85805">
                  <c:v>220.45052083333334</c:v>
                </c:pt>
                <c:pt idx="85806">
                  <c:v>220.453125</c:v>
                </c:pt>
                <c:pt idx="85807">
                  <c:v>220.45572916666666</c:v>
                </c:pt>
                <c:pt idx="85808">
                  <c:v>220.45833333333334</c:v>
                </c:pt>
                <c:pt idx="85809">
                  <c:v>220.4609375</c:v>
                </c:pt>
                <c:pt idx="85810">
                  <c:v>220.46354166666666</c:v>
                </c:pt>
                <c:pt idx="85811">
                  <c:v>220.46614583333334</c:v>
                </c:pt>
                <c:pt idx="85812">
                  <c:v>220.46875</c:v>
                </c:pt>
                <c:pt idx="85813">
                  <c:v>220.47135416666666</c:v>
                </c:pt>
                <c:pt idx="85814">
                  <c:v>220.47395833333334</c:v>
                </c:pt>
                <c:pt idx="85815">
                  <c:v>220.4765625</c:v>
                </c:pt>
                <c:pt idx="85816">
                  <c:v>220.47916666666666</c:v>
                </c:pt>
                <c:pt idx="85817">
                  <c:v>220.48177083333334</c:v>
                </c:pt>
                <c:pt idx="85818">
                  <c:v>220.484375</c:v>
                </c:pt>
                <c:pt idx="85819">
                  <c:v>220.48697916666666</c:v>
                </c:pt>
                <c:pt idx="85820">
                  <c:v>220.48958333333334</c:v>
                </c:pt>
                <c:pt idx="85821">
                  <c:v>220.4921875</c:v>
                </c:pt>
                <c:pt idx="85822">
                  <c:v>220.49479166666666</c:v>
                </c:pt>
                <c:pt idx="85823">
                  <c:v>220.49739583333334</c:v>
                </c:pt>
                <c:pt idx="85824">
                  <c:v>220.5</c:v>
                </c:pt>
                <c:pt idx="85825">
                  <c:v>220.50260416666666</c:v>
                </c:pt>
                <c:pt idx="85826">
                  <c:v>220.50520833333334</c:v>
                </c:pt>
                <c:pt idx="85827">
                  <c:v>220.5078125</c:v>
                </c:pt>
                <c:pt idx="85828">
                  <c:v>220.51041666666666</c:v>
                </c:pt>
                <c:pt idx="85829">
                  <c:v>220.51302083333334</c:v>
                </c:pt>
                <c:pt idx="85830">
                  <c:v>220.515625</c:v>
                </c:pt>
                <c:pt idx="85831">
                  <c:v>220.51822916666666</c:v>
                </c:pt>
                <c:pt idx="85832">
                  <c:v>220.52083333333334</c:v>
                </c:pt>
                <c:pt idx="85833">
                  <c:v>220.5234375</c:v>
                </c:pt>
                <c:pt idx="85834">
                  <c:v>220.52604166666666</c:v>
                </c:pt>
                <c:pt idx="85835">
                  <c:v>220.52864583333334</c:v>
                </c:pt>
                <c:pt idx="85836">
                  <c:v>220.53125</c:v>
                </c:pt>
                <c:pt idx="85837">
                  <c:v>220.53385416666666</c:v>
                </c:pt>
                <c:pt idx="85838">
                  <c:v>220.53645833333334</c:v>
                </c:pt>
                <c:pt idx="85839">
                  <c:v>220.5390625</c:v>
                </c:pt>
                <c:pt idx="85840">
                  <c:v>220.54166666666666</c:v>
                </c:pt>
                <c:pt idx="85841">
                  <c:v>220.54427083333334</c:v>
                </c:pt>
                <c:pt idx="85842">
                  <c:v>220.546875</c:v>
                </c:pt>
                <c:pt idx="85843">
                  <c:v>220.54947916666666</c:v>
                </c:pt>
                <c:pt idx="85844">
                  <c:v>220.55208333333334</c:v>
                </c:pt>
                <c:pt idx="85845">
                  <c:v>220.5546875</c:v>
                </c:pt>
                <c:pt idx="85846">
                  <c:v>220.55729166666666</c:v>
                </c:pt>
                <c:pt idx="85847">
                  <c:v>220.55989583333334</c:v>
                </c:pt>
                <c:pt idx="85848">
                  <c:v>220.5625</c:v>
                </c:pt>
                <c:pt idx="85849">
                  <c:v>220.56510416666666</c:v>
                </c:pt>
                <c:pt idx="85850">
                  <c:v>220.56770833333334</c:v>
                </c:pt>
                <c:pt idx="85851">
                  <c:v>220.5703125</c:v>
                </c:pt>
                <c:pt idx="85852">
                  <c:v>220.57291666666666</c:v>
                </c:pt>
                <c:pt idx="85853">
                  <c:v>220.57552083333334</c:v>
                </c:pt>
                <c:pt idx="85854">
                  <c:v>220.578125</c:v>
                </c:pt>
                <c:pt idx="85855">
                  <c:v>220.58072916666666</c:v>
                </c:pt>
                <c:pt idx="85856">
                  <c:v>220.58333333333334</c:v>
                </c:pt>
                <c:pt idx="85857">
                  <c:v>220.5859375</c:v>
                </c:pt>
                <c:pt idx="85858">
                  <c:v>220.58854166666666</c:v>
                </c:pt>
                <c:pt idx="85859">
                  <c:v>220.59114583333334</c:v>
                </c:pt>
                <c:pt idx="85860">
                  <c:v>220.59375</c:v>
                </c:pt>
                <c:pt idx="85861">
                  <c:v>220.59635416666666</c:v>
                </c:pt>
                <c:pt idx="85862">
                  <c:v>220.59895833333334</c:v>
                </c:pt>
                <c:pt idx="85863">
                  <c:v>220.6015625</c:v>
                </c:pt>
                <c:pt idx="85864">
                  <c:v>220.60416666666666</c:v>
                </c:pt>
                <c:pt idx="85865">
                  <c:v>220.60677083333334</c:v>
                </c:pt>
                <c:pt idx="85866">
                  <c:v>220.609375</c:v>
                </c:pt>
                <c:pt idx="85867">
                  <c:v>220.61197916666666</c:v>
                </c:pt>
                <c:pt idx="85868">
                  <c:v>220.61458333333334</c:v>
                </c:pt>
                <c:pt idx="85869">
                  <c:v>220.6171875</c:v>
                </c:pt>
                <c:pt idx="85870">
                  <c:v>220.61979166666666</c:v>
                </c:pt>
                <c:pt idx="85871">
                  <c:v>220.62239583333334</c:v>
                </c:pt>
                <c:pt idx="85872">
                  <c:v>220.625</c:v>
                </c:pt>
                <c:pt idx="85873">
                  <c:v>220.62760416666666</c:v>
                </c:pt>
                <c:pt idx="85874">
                  <c:v>220.63020833333334</c:v>
                </c:pt>
                <c:pt idx="85875">
                  <c:v>220.6328125</c:v>
                </c:pt>
                <c:pt idx="85876">
                  <c:v>220.63541666666666</c:v>
                </c:pt>
                <c:pt idx="85877">
                  <c:v>220.63802083333334</c:v>
                </c:pt>
                <c:pt idx="85878">
                  <c:v>220.640625</c:v>
                </c:pt>
                <c:pt idx="85879">
                  <c:v>220.64322916666666</c:v>
                </c:pt>
                <c:pt idx="85880">
                  <c:v>220.64583333333334</c:v>
                </c:pt>
                <c:pt idx="85881">
                  <c:v>220.6484375</c:v>
                </c:pt>
                <c:pt idx="85882">
                  <c:v>220.65104166666666</c:v>
                </c:pt>
                <c:pt idx="85883">
                  <c:v>220.65364583333334</c:v>
                </c:pt>
                <c:pt idx="85884">
                  <c:v>220.65625</c:v>
                </c:pt>
                <c:pt idx="85885">
                  <c:v>220.65885416666666</c:v>
                </c:pt>
                <c:pt idx="85886">
                  <c:v>220.66145833333334</c:v>
                </c:pt>
                <c:pt idx="85887">
                  <c:v>220.6640625</c:v>
                </c:pt>
                <c:pt idx="85888">
                  <c:v>220.66666666666666</c:v>
                </c:pt>
                <c:pt idx="85889">
                  <c:v>220.66927083333334</c:v>
                </c:pt>
                <c:pt idx="85890">
                  <c:v>220.671875</c:v>
                </c:pt>
                <c:pt idx="85891">
                  <c:v>220.67447916666666</c:v>
                </c:pt>
                <c:pt idx="85892">
                  <c:v>220.67708333333334</c:v>
                </c:pt>
                <c:pt idx="85893">
                  <c:v>220.6796875</c:v>
                </c:pt>
                <c:pt idx="85894">
                  <c:v>220.68229166666666</c:v>
                </c:pt>
                <c:pt idx="85895">
                  <c:v>220.68489583333334</c:v>
                </c:pt>
                <c:pt idx="85896">
                  <c:v>220.6875</c:v>
                </c:pt>
                <c:pt idx="85897">
                  <c:v>220.69010416666666</c:v>
                </c:pt>
                <c:pt idx="85898">
                  <c:v>220.69270833333334</c:v>
                </c:pt>
                <c:pt idx="85899">
                  <c:v>220.6953125</c:v>
                </c:pt>
                <c:pt idx="85900">
                  <c:v>220.69791666666666</c:v>
                </c:pt>
                <c:pt idx="85901">
                  <c:v>220.70052083333334</c:v>
                </c:pt>
                <c:pt idx="85902">
                  <c:v>220.703125</c:v>
                </c:pt>
                <c:pt idx="85903">
                  <c:v>220.70572916666666</c:v>
                </c:pt>
                <c:pt idx="85904">
                  <c:v>220.70833333333334</c:v>
                </c:pt>
                <c:pt idx="85905">
                  <c:v>220.7109375</c:v>
                </c:pt>
                <c:pt idx="85906">
                  <c:v>220.71354166666666</c:v>
                </c:pt>
                <c:pt idx="85907">
                  <c:v>220.71614583333334</c:v>
                </c:pt>
                <c:pt idx="85908">
                  <c:v>220.71875</c:v>
                </c:pt>
                <c:pt idx="85909">
                  <c:v>220.72135416666666</c:v>
                </c:pt>
                <c:pt idx="85910">
                  <c:v>220.72395833333334</c:v>
                </c:pt>
                <c:pt idx="85911">
                  <c:v>220.7265625</c:v>
                </c:pt>
                <c:pt idx="85912">
                  <c:v>220.72916666666666</c:v>
                </c:pt>
                <c:pt idx="85913">
                  <c:v>220.73177083333334</c:v>
                </c:pt>
                <c:pt idx="85914">
                  <c:v>220.734375</c:v>
                </c:pt>
                <c:pt idx="85915">
                  <c:v>220.73697916666666</c:v>
                </c:pt>
                <c:pt idx="85916">
                  <c:v>220.73958333333334</c:v>
                </c:pt>
                <c:pt idx="85917">
                  <c:v>220.7421875</c:v>
                </c:pt>
                <c:pt idx="85918">
                  <c:v>220.74479166666666</c:v>
                </c:pt>
                <c:pt idx="85919">
                  <c:v>220.74739583333334</c:v>
                </c:pt>
                <c:pt idx="85920">
                  <c:v>220.75</c:v>
                </c:pt>
                <c:pt idx="85921">
                  <c:v>220.75260416666666</c:v>
                </c:pt>
                <c:pt idx="85922">
                  <c:v>220.75520833333334</c:v>
                </c:pt>
                <c:pt idx="85923">
                  <c:v>220.7578125</c:v>
                </c:pt>
                <c:pt idx="85924">
                  <c:v>220.76041666666666</c:v>
                </c:pt>
                <c:pt idx="85925">
                  <c:v>220.76302083333334</c:v>
                </c:pt>
                <c:pt idx="85926">
                  <c:v>220.765625</c:v>
                </c:pt>
                <c:pt idx="85927">
                  <c:v>220.76822916666666</c:v>
                </c:pt>
                <c:pt idx="85928">
                  <c:v>220.77083333333334</c:v>
                </c:pt>
                <c:pt idx="85929">
                  <c:v>220.7734375</c:v>
                </c:pt>
                <c:pt idx="85930">
                  <c:v>220.77604166666666</c:v>
                </c:pt>
                <c:pt idx="85931">
                  <c:v>220.77864583333334</c:v>
                </c:pt>
                <c:pt idx="85932">
                  <c:v>220.78125</c:v>
                </c:pt>
                <c:pt idx="85933">
                  <c:v>220.78385416666666</c:v>
                </c:pt>
                <c:pt idx="85934">
                  <c:v>220.78645833333334</c:v>
                </c:pt>
                <c:pt idx="85935">
                  <c:v>220.7890625</c:v>
                </c:pt>
                <c:pt idx="85936">
                  <c:v>220.79166666666666</c:v>
                </c:pt>
                <c:pt idx="85937">
                  <c:v>220.79427083333334</c:v>
                </c:pt>
                <c:pt idx="85938">
                  <c:v>220.796875</c:v>
                </c:pt>
                <c:pt idx="85939">
                  <c:v>220.79947916666666</c:v>
                </c:pt>
                <c:pt idx="85940">
                  <c:v>220.80208333333334</c:v>
                </c:pt>
                <c:pt idx="85941">
                  <c:v>220.8046875</c:v>
                </c:pt>
                <c:pt idx="85942">
                  <c:v>220.80729166666666</c:v>
                </c:pt>
                <c:pt idx="85943">
                  <c:v>220.80989583333334</c:v>
                </c:pt>
                <c:pt idx="85944">
                  <c:v>220.8125</c:v>
                </c:pt>
                <c:pt idx="85945">
                  <c:v>220.81510416666666</c:v>
                </c:pt>
                <c:pt idx="85946">
                  <c:v>220.81770833333334</c:v>
                </c:pt>
                <c:pt idx="85947">
                  <c:v>220.8203125</c:v>
                </c:pt>
                <c:pt idx="85948">
                  <c:v>220.82291666666666</c:v>
                </c:pt>
                <c:pt idx="85949">
                  <c:v>220.82552083333334</c:v>
                </c:pt>
                <c:pt idx="85950">
                  <c:v>220.828125</c:v>
                </c:pt>
                <c:pt idx="85951">
                  <c:v>220.83072916666666</c:v>
                </c:pt>
                <c:pt idx="85952">
                  <c:v>220.83333333333334</c:v>
                </c:pt>
                <c:pt idx="85953">
                  <c:v>220.8359375</c:v>
                </c:pt>
                <c:pt idx="85954">
                  <c:v>220.83854166666666</c:v>
                </c:pt>
                <c:pt idx="85955">
                  <c:v>220.84114583333334</c:v>
                </c:pt>
                <c:pt idx="85956">
                  <c:v>220.84375</c:v>
                </c:pt>
                <c:pt idx="85957">
                  <c:v>220.84635416666666</c:v>
                </c:pt>
                <c:pt idx="85958">
                  <c:v>220.84895833333334</c:v>
                </c:pt>
                <c:pt idx="85959">
                  <c:v>220.8515625</c:v>
                </c:pt>
                <c:pt idx="85960">
                  <c:v>220.85416666666666</c:v>
                </c:pt>
                <c:pt idx="85961">
                  <c:v>220.85677083333334</c:v>
                </c:pt>
                <c:pt idx="85962">
                  <c:v>220.859375</c:v>
                </c:pt>
                <c:pt idx="85963">
                  <c:v>220.86197916666666</c:v>
                </c:pt>
                <c:pt idx="85964">
                  <c:v>220.86458333333334</c:v>
                </c:pt>
                <c:pt idx="85965">
                  <c:v>220.8671875</c:v>
                </c:pt>
                <c:pt idx="85966">
                  <c:v>220.86979166666666</c:v>
                </c:pt>
                <c:pt idx="85967">
                  <c:v>220.87239583333334</c:v>
                </c:pt>
                <c:pt idx="85968">
                  <c:v>220.875</c:v>
                </c:pt>
                <c:pt idx="85969">
                  <c:v>220.87760416666666</c:v>
                </c:pt>
                <c:pt idx="85970">
                  <c:v>220.88020833333334</c:v>
                </c:pt>
                <c:pt idx="85971">
                  <c:v>220.8828125</c:v>
                </c:pt>
                <c:pt idx="85972">
                  <c:v>220.88541666666666</c:v>
                </c:pt>
                <c:pt idx="85973">
                  <c:v>220.88802083333334</c:v>
                </c:pt>
                <c:pt idx="85974">
                  <c:v>220.890625</c:v>
                </c:pt>
                <c:pt idx="85975">
                  <c:v>220.89322916666666</c:v>
                </c:pt>
                <c:pt idx="85976">
                  <c:v>220.89583333333334</c:v>
                </c:pt>
                <c:pt idx="85977">
                  <c:v>220.8984375</c:v>
                </c:pt>
                <c:pt idx="85978">
                  <c:v>220.90104166666666</c:v>
                </c:pt>
                <c:pt idx="85979">
                  <c:v>220.90364583333334</c:v>
                </c:pt>
                <c:pt idx="85980">
                  <c:v>220.90625</c:v>
                </c:pt>
                <c:pt idx="85981">
                  <c:v>220.90885416666666</c:v>
                </c:pt>
                <c:pt idx="85982">
                  <c:v>220.91145833333334</c:v>
                </c:pt>
                <c:pt idx="85983">
                  <c:v>220.9140625</c:v>
                </c:pt>
                <c:pt idx="85984">
                  <c:v>220.91666666666666</c:v>
                </c:pt>
                <c:pt idx="85985">
                  <c:v>220.91927083333334</c:v>
                </c:pt>
                <c:pt idx="85986">
                  <c:v>220.921875</c:v>
                </c:pt>
                <c:pt idx="85987">
                  <c:v>220.92447916666666</c:v>
                </c:pt>
                <c:pt idx="85988">
                  <c:v>220.92708333333334</c:v>
                </c:pt>
                <c:pt idx="85989">
                  <c:v>220.9296875</c:v>
                </c:pt>
                <c:pt idx="85990">
                  <c:v>220.93229166666666</c:v>
                </c:pt>
                <c:pt idx="85991">
                  <c:v>220.93489583333334</c:v>
                </c:pt>
                <c:pt idx="85992">
                  <c:v>220.9375</c:v>
                </c:pt>
                <c:pt idx="85993">
                  <c:v>220.94010416666666</c:v>
                </c:pt>
                <c:pt idx="85994">
                  <c:v>220.94270833333334</c:v>
                </c:pt>
                <c:pt idx="85995">
                  <c:v>220.9453125</c:v>
                </c:pt>
                <c:pt idx="85996">
                  <c:v>220.94791666666666</c:v>
                </c:pt>
                <c:pt idx="85997">
                  <c:v>220.95052083333334</c:v>
                </c:pt>
                <c:pt idx="85998">
                  <c:v>220.953125</c:v>
                </c:pt>
                <c:pt idx="85999">
                  <c:v>220.95572916666666</c:v>
                </c:pt>
                <c:pt idx="86000">
                  <c:v>220.95833333333334</c:v>
                </c:pt>
                <c:pt idx="86001">
                  <c:v>220.9609375</c:v>
                </c:pt>
                <c:pt idx="86002">
                  <c:v>220.96354166666666</c:v>
                </c:pt>
                <c:pt idx="86003">
                  <c:v>220.96614583333334</c:v>
                </c:pt>
                <c:pt idx="86004">
                  <c:v>220.96875</c:v>
                </c:pt>
                <c:pt idx="86005">
                  <c:v>220.97135416666666</c:v>
                </c:pt>
                <c:pt idx="86006">
                  <c:v>220.97395833333334</c:v>
                </c:pt>
                <c:pt idx="86007">
                  <c:v>220.9765625</c:v>
                </c:pt>
                <c:pt idx="86008">
                  <c:v>220.97916666666666</c:v>
                </c:pt>
                <c:pt idx="86009">
                  <c:v>220.98177083333334</c:v>
                </c:pt>
                <c:pt idx="86010">
                  <c:v>220.984375</c:v>
                </c:pt>
                <c:pt idx="86011">
                  <c:v>220.98697916666666</c:v>
                </c:pt>
                <c:pt idx="86012">
                  <c:v>220.98958333333334</c:v>
                </c:pt>
                <c:pt idx="86013">
                  <c:v>220.9921875</c:v>
                </c:pt>
                <c:pt idx="86014">
                  <c:v>220.99479166666666</c:v>
                </c:pt>
                <c:pt idx="86015">
                  <c:v>220.99739583333334</c:v>
                </c:pt>
                <c:pt idx="86016">
                  <c:v>221</c:v>
                </c:pt>
                <c:pt idx="86017">
                  <c:v>221.00260416666666</c:v>
                </c:pt>
                <c:pt idx="86018">
                  <c:v>221.00520833333334</c:v>
                </c:pt>
                <c:pt idx="86019">
                  <c:v>221.0078125</c:v>
                </c:pt>
                <c:pt idx="86020">
                  <c:v>221.01041666666666</c:v>
                </c:pt>
                <c:pt idx="86021">
                  <c:v>221.01302083333334</c:v>
                </c:pt>
                <c:pt idx="86022">
                  <c:v>221.015625</c:v>
                </c:pt>
                <c:pt idx="86023">
                  <c:v>221.01822916666666</c:v>
                </c:pt>
                <c:pt idx="86024">
                  <c:v>221.02083333333334</c:v>
                </c:pt>
                <c:pt idx="86025">
                  <c:v>221.0234375</c:v>
                </c:pt>
                <c:pt idx="86026">
                  <c:v>221.02604166666666</c:v>
                </c:pt>
                <c:pt idx="86027">
                  <c:v>221.02864583333334</c:v>
                </c:pt>
                <c:pt idx="86028">
                  <c:v>221.03125</c:v>
                </c:pt>
                <c:pt idx="86029">
                  <c:v>221.03385416666666</c:v>
                </c:pt>
                <c:pt idx="86030">
                  <c:v>221.03645833333334</c:v>
                </c:pt>
                <c:pt idx="86031">
                  <c:v>221.0390625</c:v>
                </c:pt>
                <c:pt idx="86032">
                  <c:v>221.04166666666666</c:v>
                </c:pt>
                <c:pt idx="86033">
                  <c:v>221.04427083333334</c:v>
                </c:pt>
                <c:pt idx="86034">
                  <c:v>221.046875</c:v>
                </c:pt>
                <c:pt idx="86035">
                  <c:v>221.04947916666666</c:v>
                </c:pt>
                <c:pt idx="86036">
                  <c:v>221.05208333333334</c:v>
                </c:pt>
                <c:pt idx="86037">
                  <c:v>221.0546875</c:v>
                </c:pt>
                <c:pt idx="86038">
                  <c:v>221.05729166666666</c:v>
                </c:pt>
                <c:pt idx="86039">
                  <c:v>221.05989583333334</c:v>
                </c:pt>
                <c:pt idx="86040">
                  <c:v>221.0625</c:v>
                </c:pt>
                <c:pt idx="86041">
                  <c:v>221.06510416666666</c:v>
                </c:pt>
                <c:pt idx="86042">
                  <c:v>221.06770833333334</c:v>
                </c:pt>
                <c:pt idx="86043">
                  <c:v>221.0703125</c:v>
                </c:pt>
                <c:pt idx="86044">
                  <c:v>221.07291666666666</c:v>
                </c:pt>
                <c:pt idx="86045">
                  <c:v>221.07552083333334</c:v>
                </c:pt>
                <c:pt idx="86046">
                  <c:v>221.078125</c:v>
                </c:pt>
                <c:pt idx="86047">
                  <c:v>221.08072916666666</c:v>
                </c:pt>
                <c:pt idx="86048">
                  <c:v>221.08333333333334</c:v>
                </c:pt>
                <c:pt idx="86049">
                  <c:v>221.0859375</c:v>
                </c:pt>
                <c:pt idx="86050">
                  <c:v>221.08854166666666</c:v>
                </c:pt>
                <c:pt idx="86051">
                  <c:v>221.09114583333334</c:v>
                </c:pt>
                <c:pt idx="86052">
                  <c:v>221.09375</c:v>
                </c:pt>
                <c:pt idx="86053">
                  <c:v>221.09635416666666</c:v>
                </c:pt>
                <c:pt idx="86054">
                  <c:v>221.09895833333334</c:v>
                </c:pt>
                <c:pt idx="86055">
                  <c:v>221.1015625</c:v>
                </c:pt>
                <c:pt idx="86056">
                  <c:v>221.10416666666666</c:v>
                </c:pt>
                <c:pt idx="86057">
                  <c:v>221.10677083333334</c:v>
                </c:pt>
                <c:pt idx="86058">
                  <c:v>221.109375</c:v>
                </c:pt>
                <c:pt idx="86059">
                  <c:v>221.11197916666666</c:v>
                </c:pt>
                <c:pt idx="86060">
                  <c:v>221.11458333333334</c:v>
                </c:pt>
                <c:pt idx="86061">
                  <c:v>221.1171875</c:v>
                </c:pt>
                <c:pt idx="86062">
                  <c:v>221.11979166666666</c:v>
                </c:pt>
                <c:pt idx="86063">
                  <c:v>221.12239583333334</c:v>
                </c:pt>
                <c:pt idx="86064">
                  <c:v>221.125</c:v>
                </c:pt>
                <c:pt idx="86065">
                  <c:v>221.12760416666666</c:v>
                </c:pt>
                <c:pt idx="86066">
                  <c:v>221.13020833333334</c:v>
                </c:pt>
                <c:pt idx="86067">
                  <c:v>221.1328125</c:v>
                </c:pt>
                <c:pt idx="86068">
                  <c:v>221.13541666666666</c:v>
                </c:pt>
                <c:pt idx="86069">
                  <c:v>221.13802083333334</c:v>
                </c:pt>
                <c:pt idx="86070">
                  <c:v>221.140625</c:v>
                </c:pt>
                <c:pt idx="86071">
                  <c:v>221.14322916666666</c:v>
                </c:pt>
                <c:pt idx="86072">
                  <c:v>221.14583333333334</c:v>
                </c:pt>
                <c:pt idx="86073">
                  <c:v>221.1484375</c:v>
                </c:pt>
                <c:pt idx="86074">
                  <c:v>221.15104166666666</c:v>
                </c:pt>
                <c:pt idx="86075">
                  <c:v>221.15364583333334</c:v>
                </c:pt>
                <c:pt idx="86076">
                  <c:v>221.15625</c:v>
                </c:pt>
                <c:pt idx="86077">
                  <c:v>221.15885416666666</c:v>
                </c:pt>
                <c:pt idx="86078">
                  <c:v>221.16145833333334</c:v>
                </c:pt>
                <c:pt idx="86079">
                  <c:v>221.1640625</c:v>
                </c:pt>
                <c:pt idx="86080">
                  <c:v>221.16666666666666</c:v>
                </c:pt>
                <c:pt idx="86081">
                  <c:v>221.16927083333334</c:v>
                </c:pt>
                <c:pt idx="86082">
                  <c:v>221.171875</c:v>
                </c:pt>
                <c:pt idx="86083">
                  <c:v>221.17447916666666</c:v>
                </c:pt>
                <c:pt idx="86084">
                  <c:v>221.17708333333334</c:v>
                </c:pt>
                <c:pt idx="86085">
                  <c:v>221.1796875</c:v>
                </c:pt>
                <c:pt idx="86086">
                  <c:v>221.18229166666666</c:v>
                </c:pt>
                <c:pt idx="86087">
                  <c:v>221.18489583333334</c:v>
                </c:pt>
                <c:pt idx="86088">
                  <c:v>221.1875</c:v>
                </c:pt>
                <c:pt idx="86089">
                  <c:v>221.19010416666666</c:v>
                </c:pt>
                <c:pt idx="86090">
                  <c:v>221.19270833333334</c:v>
                </c:pt>
                <c:pt idx="86091">
                  <c:v>221.1953125</c:v>
                </c:pt>
                <c:pt idx="86092">
                  <c:v>221.19791666666666</c:v>
                </c:pt>
                <c:pt idx="86093">
                  <c:v>221.20052083333334</c:v>
                </c:pt>
                <c:pt idx="86094">
                  <c:v>221.203125</c:v>
                </c:pt>
                <c:pt idx="86095">
                  <c:v>221.20572916666666</c:v>
                </c:pt>
                <c:pt idx="86096">
                  <c:v>221.20833333333334</c:v>
                </c:pt>
                <c:pt idx="86097">
                  <c:v>221.2109375</c:v>
                </c:pt>
                <c:pt idx="86098">
                  <c:v>221.21354166666666</c:v>
                </c:pt>
                <c:pt idx="86099">
                  <c:v>221.21614583333334</c:v>
                </c:pt>
                <c:pt idx="86100">
                  <c:v>221.21875</c:v>
                </c:pt>
                <c:pt idx="86101">
                  <c:v>221.22135416666666</c:v>
                </c:pt>
                <c:pt idx="86102">
                  <c:v>221.22395833333334</c:v>
                </c:pt>
                <c:pt idx="86103">
                  <c:v>221.2265625</c:v>
                </c:pt>
                <c:pt idx="86104">
                  <c:v>221.22916666666666</c:v>
                </c:pt>
                <c:pt idx="86105">
                  <c:v>221.23177083333334</c:v>
                </c:pt>
                <c:pt idx="86106">
                  <c:v>221.234375</c:v>
                </c:pt>
                <c:pt idx="86107">
                  <c:v>221.23697916666666</c:v>
                </c:pt>
                <c:pt idx="86108">
                  <c:v>221.23958333333334</c:v>
                </c:pt>
                <c:pt idx="86109">
                  <c:v>221.2421875</c:v>
                </c:pt>
                <c:pt idx="86110">
                  <c:v>221.24479166666666</c:v>
                </c:pt>
                <c:pt idx="86111">
                  <c:v>221.24739583333334</c:v>
                </c:pt>
                <c:pt idx="86112">
                  <c:v>221.25</c:v>
                </c:pt>
                <c:pt idx="86113">
                  <c:v>221.25260416666666</c:v>
                </c:pt>
                <c:pt idx="86114">
                  <c:v>221.25520833333334</c:v>
                </c:pt>
                <c:pt idx="86115">
                  <c:v>221.2578125</c:v>
                </c:pt>
                <c:pt idx="86116">
                  <c:v>221.26041666666666</c:v>
                </c:pt>
                <c:pt idx="86117">
                  <c:v>221.26302083333334</c:v>
                </c:pt>
                <c:pt idx="86118">
                  <c:v>221.265625</c:v>
                </c:pt>
                <c:pt idx="86119">
                  <c:v>221.26822916666666</c:v>
                </c:pt>
                <c:pt idx="86120">
                  <c:v>221.27083333333334</c:v>
                </c:pt>
                <c:pt idx="86121">
                  <c:v>221.2734375</c:v>
                </c:pt>
                <c:pt idx="86122">
                  <c:v>221.27604166666666</c:v>
                </c:pt>
                <c:pt idx="86123">
                  <c:v>221.27864583333334</c:v>
                </c:pt>
                <c:pt idx="86124">
                  <c:v>221.28125</c:v>
                </c:pt>
                <c:pt idx="86125">
                  <c:v>221.28385416666666</c:v>
                </c:pt>
                <c:pt idx="86126">
                  <c:v>221.28645833333334</c:v>
                </c:pt>
                <c:pt idx="86127">
                  <c:v>221.2890625</c:v>
                </c:pt>
                <c:pt idx="86128">
                  <c:v>221.29166666666666</c:v>
                </c:pt>
                <c:pt idx="86129">
                  <c:v>221.29427083333334</c:v>
                </c:pt>
                <c:pt idx="86130">
                  <c:v>221.296875</c:v>
                </c:pt>
                <c:pt idx="86131">
                  <c:v>221.29947916666666</c:v>
                </c:pt>
                <c:pt idx="86132">
                  <c:v>221.30208333333334</c:v>
                </c:pt>
                <c:pt idx="86133">
                  <c:v>221.3046875</c:v>
                </c:pt>
                <c:pt idx="86134">
                  <c:v>221.30729166666666</c:v>
                </c:pt>
                <c:pt idx="86135">
                  <c:v>221.30989583333334</c:v>
                </c:pt>
                <c:pt idx="86136">
                  <c:v>221.3125</c:v>
                </c:pt>
                <c:pt idx="86137">
                  <c:v>221.31510416666666</c:v>
                </c:pt>
                <c:pt idx="86138">
                  <c:v>221.31770833333334</c:v>
                </c:pt>
                <c:pt idx="86139">
                  <c:v>221.3203125</c:v>
                </c:pt>
                <c:pt idx="86140">
                  <c:v>221.32291666666666</c:v>
                </c:pt>
                <c:pt idx="86141">
                  <c:v>221.32552083333334</c:v>
                </c:pt>
                <c:pt idx="86142">
                  <c:v>221.328125</c:v>
                </c:pt>
                <c:pt idx="86143">
                  <c:v>221.33072916666666</c:v>
                </c:pt>
                <c:pt idx="86144">
                  <c:v>221.33333333333334</c:v>
                </c:pt>
                <c:pt idx="86145">
                  <c:v>221.3359375</c:v>
                </c:pt>
                <c:pt idx="86146">
                  <c:v>221.33854166666666</c:v>
                </c:pt>
                <c:pt idx="86147">
                  <c:v>221.34114583333334</c:v>
                </c:pt>
                <c:pt idx="86148">
                  <c:v>221.34375</c:v>
                </c:pt>
                <c:pt idx="86149">
                  <c:v>221.34635416666666</c:v>
                </c:pt>
                <c:pt idx="86150">
                  <c:v>221.34895833333334</c:v>
                </c:pt>
                <c:pt idx="86151">
                  <c:v>221.3515625</c:v>
                </c:pt>
                <c:pt idx="86152">
                  <c:v>221.35416666666666</c:v>
                </c:pt>
                <c:pt idx="86153">
                  <c:v>221.35677083333334</c:v>
                </c:pt>
                <c:pt idx="86154">
                  <c:v>221.359375</c:v>
                </c:pt>
                <c:pt idx="86155">
                  <c:v>221.36197916666666</c:v>
                </c:pt>
                <c:pt idx="86156">
                  <c:v>221.36458333333334</c:v>
                </c:pt>
                <c:pt idx="86157">
                  <c:v>221.3671875</c:v>
                </c:pt>
                <c:pt idx="86158">
                  <c:v>221.36979166666666</c:v>
                </c:pt>
                <c:pt idx="86159">
                  <c:v>221.37239583333334</c:v>
                </c:pt>
                <c:pt idx="86160">
                  <c:v>221.375</c:v>
                </c:pt>
                <c:pt idx="86161">
                  <c:v>221.37760416666666</c:v>
                </c:pt>
                <c:pt idx="86162">
                  <c:v>221.38020833333334</c:v>
                </c:pt>
                <c:pt idx="86163">
                  <c:v>221.3828125</c:v>
                </c:pt>
                <c:pt idx="86164">
                  <c:v>221.38541666666666</c:v>
                </c:pt>
                <c:pt idx="86165">
                  <c:v>221.38802083333334</c:v>
                </c:pt>
                <c:pt idx="86166">
                  <c:v>221.390625</c:v>
                </c:pt>
                <c:pt idx="86167">
                  <c:v>221.39322916666666</c:v>
                </c:pt>
                <c:pt idx="86168">
                  <c:v>221.39583333333334</c:v>
                </c:pt>
                <c:pt idx="86169">
                  <c:v>221.3984375</c:v>
                </c:pt>
                <c:pt idx="86170">
                  <c:v>221.40104166666666</c:v>
                </c:pt>
                <c:pt idx="86171">
                  <c:v>221.40364583333334</c:v>
                </c:pt>
                <c:pt idx="86172">
                  <c:v>221.40625</c:v>
                </c:pt>
                <c:pt idx="86173">
                  <c:v>221.40885416666666</c:v>
                </c:pt>
                <c:pt idx="86174">
                  <c:v>221.41145833333334</c:v>
                </c:pt>
                <c:pt idx="86175">
                  <c:v>221.4140625</c:v>
                </c:pt>
                <c:pt idx="86176">
                  <c:v>221.41666666666666</c:v>
                </c:pt>
                <c:pt idx="86177">
                  <c:v>221.41927083333334</c:v>
                </c:pt>
                <c:pt idx="86178">
                  <c:v>221.421875</c:v>
                </c:pt>
                <c:pt idx="86179">
                  <c:v>221.42447916666666</c:v>
                </c:pt>
                <c:pt idx="86180">
                  <c:v>221.42708333333334</c:v>
                </c:pt>
                <c:pt idx="86181">
                  <c:v>221.4296875</c:v>
                </c:pt>
                <c:pt idx="86182">
                  <c:v>221.43229166666666</c:v>
                </c:pt>
                <c:pt idx="86183">
                  <c:v>221.43489583333334</c:v>
                </c:pt>
                <c:pt idx="86184">
                  <c:v>221.4375</c:v>
                </c:pt>
                <c:pt idx="86185">
                  <c:v>221.44010416666666</c:v>
                </c:pt>
                <c:pt idx="86186">
                  <c:v>221.44270833333334</c:v>
                </c:pt>
                <c:pt idx="86187">
                  <c:v>221.4453125</c:v>
                </c:pt>
                <c:pt idx="86188">
                  <c:v>221.44791666666666</c:v>
                </c:pt>
                <c:pt idx="86189">
                  <c:v>221.45052083333334</c:v>
                </c:pt>
                <c:pt idx="86190">
                  <c:v>221.453125</c:v>
                </c:pt>
                <c:pt idx="86191">
                  <c:v>221.45572916666666</c:v>
                </c:pt>
                <c:pt idx="86192">
                  <c:v>221.45833333333334</c:v>
                </c:pt>
                <c:pt idx="86193">
                  <c:v>221.4609375</c:v>
                </c:pt>
                <c:pt idx="86194">
                  <c:v>221.46354166666666</c:v>
                </c:pt>
                <c:pt idx="86195">
                  <c:v>221.46614583333334</c:v>
                </c:pt>
                <c:pt idx="86196">
                  <c:v>221.46875</c:v>
                </c:pt>
                <c:pt idx="86197">
                  <c:v>221.47135416666666</c:v>
                </c:pt>
                <c:pt idx="86198">
                  <c:v>221.47395833333334</c:v>
                </c:pt>
                <c:pt idx="86199">
                  <c:v>221.4765625</c:v>
                </c:pt>
                <c:pt idx="86200">
                  <c:v>221.47916666666666</c:v>
                </c:pt>
                <c:pt idx="86201">
                  <c:v>221.48177083333334</c:v>
                </c:pt>
                <c:pt idx="86202">
                  <c:v>221.484375</c:v>
                </c:pt>
                <c:pt idx="86203">
                  <c:v>221.48697916666666</c:v>
                </c:pt>
                <c:pt idx="86204">
                  <c:v>221.48958333333334</c:v>
                </c:pt>
                <c:pt idx="86205">
                  <c:v>221.4921875</c:v>
                </c:pt>
                <c:pt idx="86206">
                  <c:v>221.49479166666666</c:v>
                </c:pt>
                <c:pt idx="86207">
                  <c:v>221.49739583333334</c:v>
                </c:pt>
                <c:pt idx="86208">
                  <c:v>221.5</c:v>
                </c:pt>
                <c:pt idx="86209">
                  <c:v>221.50260416666666</c:v>
                </c:pt>
                <c:pt idx="86210">
                  <c:v>221.50520833333334</c:v>
                </c:pt>
                <c:pt idx="86211">
                  <c:v>221.5078125</c:v>
                </c:pt>
                <c:pt idx="86212">
                  <c:v>221.51041666666666</c:v>
                </c:pt>
                <c:pt idx="86213">
                  <c:v>221.51302083333334</c:v>
                </c:pt>
                <c:pt idx="86214">
                  <c:v>221.515625</c:v>
                </c:pt>
                <c:pt idx="86215">
                  <c:v>221.51822916666666</c:v>
                </c:pt>
                <c:pt idx="86216">
                  <c:v>221.52083333333334</c:v>
                </c:pt>
                <c:pt idx="86217">
                  <c:v>221.5234375</c:v>
                </c:pt>
                <c:pt idx="86218">
                  <c:v>221.52604166666666</c:v>
                </c:pt>
                <c:pt idx="86219">
                  <c:v>221.52864583333334</c:v>
                </c:pt>
                <c:pt idx="86220">
                  <c:v>221.53125</c:v>
                </c:pt>
                <c:pt idx="86221">
                  <c:v>221.53385416666666</c:v>
                </c:pt>
                <c:pt idx="86222">
                  <c:v>221.53645833333334</c:v>
                </c:pt>
                <c:pt idx="86223">
                  <c:v>221.5390625</c:v>
                </c:pt>
                <c:pt idx="86224">
                  <c:v>221.54166666666666</c:v>
                </c:pt>
                <c:pt idx="86225">
                  <c:v>221.54427083333334</c:v>
                </c:pt>
                <c:pt idx="86226">
                  <c:v>221.546875</c:v>
                </c:pt>
                <c:pt idx="86227">
                  <c:v>221.54947916666666</c:v>
                </c:pt>
                <c:pt idx="86228">
                  <c:v>221.55208333333334</c:v>
                </c:pt>
                <c:pt idx="86229">
                  <c:v>221.5546875</c:v>
                </c:pt>
                <c:pt idx="86230">
                  <c:v>221.55729166666666</c:v>
                </c:pt>
                <c:pt idx="86231">
                  <c:v>221.55989583333334</c:v>
                </c:pt>
                <c:pt idx="86232">
                  <c:v>221.5625</c:v>
                </c:pt>
                <c:pt idx="86233">
                  <c:v>221.56510416666666</c:v>
                </c:pt>
                <c:pt idx="86234">
                  <c:v>221.56770833333334</c:v>
                </c:pt>
                <c:pt idx="86235">
                  <c:v>221.5703125</c:v>
                </c:pt>
                <c:pt idx="86236">
                  <c:v>221.57291666666666</c:v>
                </c:pt>
                <c:pt idx="86237">
                  <c:v>221.57552083333334</c:v>
                </c:pt>
                <c:pt idx="86238">
                  <c:v>221.578125</c:v>
                </c:pt>
                <c:pt idx="86239">
                  <c:v>221.58072916666666</c:v>
                </c:pt>
                <c:pt idx="86240">
                  <c:v>221.58333333333334</c:v>
                </c:pt>
                <c:pt idx="86241">
                  <c:v>221.5859375</c:v>
                </c:pt>
                <c:pt idx="86242">
                  <c:v>221.58854166666666</c:v>
                </c:pt>
                <c:pt idx="86243">
                  <c:v>221.59114583333334</c:v>
                </c:pt>
                <c:pt idx="86244">
                  <c:v>221.59375</c:v>
                </c:pt>
                <c:pt idx="86245">
                  <c:v>221.59635416666666</c:v>
                </c:pt>
                <c:pt idx="86246">
                  <c:v>221.59895833333334</c:v>
                </c:pt>
                <c:pt idx="86247">
                  <c:v>221.6015625</c:v>
                </c:pt>
                <c:pt idx="86248">
                  <c:v>221.60416666666666</c:v>
                </c:pt>
                <c:pt idx="86249">
                  <c:v>221.60677083333334</c:v>
                </c:pt>
                <c:pt idx="86250">
                  <c:v>221.609375</c:v>
                </c:pt>
                <c:pt idx="86251">
                  <c:v>221.61197916666666</c:v>
                </c:pt>
                <c:pt idx="86252">
                  <c:v>221.61458333333334</c:v>
                </c:pt>
                <c:pt idx="86253">
                  <c:v>221.6171875</c:v>
                </c:pt>
                <c:pt idx="86254">
                  <c:v>221.61979166666666</c:v>
                </c:pt>
                <c:pt idx="86255">
                  <c:v>221.62239583333334</c:v>
                </c:pt>
                <c:pt idx="86256">
                  <c:v>221.625</c:v>
                </c:pt>
                <c:pt idx="86257">
                  <c:v>221.62760416666666</c:v>
                </c:pt>
                <c:pt idx="86258">
                  <c:v>221.63020833333334</c:v>
                </c:pt>
                <c:pt idx="86259">
                  <c:v>221.6328125</c:v>
                </c:pt>
                <c:pt idx="86260">
                  <c:v>221.63541666666666</c:v>
                </c:pt>
                <c:pt idx="86261">
                  <c:v>221.63802083333334</c:v>
                </c:pt>
                <c:pt idx="86262">
                  <c:v>221.640625</c:v>
                </c:pt>
                <c:pt idx="86263">
                  <c:v>221.64322916666666</c:v>
                </c:pt>
                <c:pt idx="86264">
                  <c:v>221.64583333333334</c:v>
                </c:pt>
                <c:pt idx="86265">
                  <c:v>221.6484375</c:v>
                </c:pt>
                <c:pt idx="86266">
                  <c:v>221.65104166666666</c:v>
                </c:pt>
                <c:pt idx="86267">
                  <c:v>221.65364583333334</c:v>
                </c:pt>
                <c:pt idx="86268">
                  <c:v>221.65625</c:v>
                </c:pt>
                <c:pt idx="86269">
                  <c:v>221.65885416666666</c:v>
                </c:pt>
                <c:pt idx="86270">
                  <c:v>221.66145833333334</c:v>
                </c:pt>
                <c:pt idx="86271">
                  <c:v>221.6640625</c:v>
                </c:pt>
                <c:pt idx="86272">
                  <c:v>221.66666666666666</c:v>
                </c:pt>
                <c:pt idx="86273">
                  <c:v>221.66927083333334</c:v>
                </c:pt>
                <c:pt idx="86274">
                  <c:v>221.671875</c:v>
                </c:pt>
                <c:pt idx="86275">
                  <c:v>221.67447916666666</c:v>
                </c:pt>
                <c:pt idx="86276">
                  <c:v>221.67708333333334</c:v>
                </c:pt>
                <c:pt idx="86277">
                  <c:v>221.6796875</c:v>
                </c:pt>
                <c:pt idx="86278">
                  <c:v>221.68229166666666</c:v>
                </c:pt>
                <c:pt idx="86279">
                  <c:v>221.68489583333334</c:v>
                </c:pt>
                <c:pt idx="86280">
                  <c:v>221.6875</c:v>
                </c:pt>
                <c:pt idx="86281">
                  <c:v>221.69010416666666</c:v>
                </c:pt>
                <c:pt idx="86282">
                  <c:v>221.69270833333334</c:v>
                </c:pt>
                <c:pt idx="86283">
                  <c:v>221.6953125</c:v>
                </c:pt>
                <c:pt idx="86284">
                  <c:v>221.69791666666666</c:v>
                </c:pt>
                <c:pt idx="86285">
                  <c:v>221.70052083333334</c:v>
                </c:pt>
                <c:pt idx="86286">
                  <c:v>221.703125</c:v>
                </c:pt>
                <c:pt idx="86287">
                  <c:v>221.70572916666666</c:v>
                </c:pt>
                <c:pt idx="86288">
                  <c:v>221.70833333333334</c:v>
                </c:pt>
                <c:pt idx="86289">
                  <c:v>221.7109375</c:v>
                </c:pt>
                <c:pt idx="86290">
                  <c:v>221.71354166666666</c:v>
                </c:pt>
                <c:pt idx="86291">
                  <c:v>221.71614583333334</c:v>
                </c:pt>
                <c:pt idx="86292">
                  <c:v>221.71875</c:v>
                </c:pt>
                <c:pt idx="86293">
                  <c:v>221.72135416666666</c:v>
                </c:pt>
                <c:pt idx="86294">
                  <c:v>221.72395833333334</c:v>
                </c:pt>
                <c:pt idx="86295">
                  <c:v>221.7265625</c:v>
                </c:pt>
                <c:pt idx="86296">
                  <c:v>221.72916666666666</c:v>
                </c:pt>
                <c:pt idx="86297">
                  <c:v>221.73177083333334</c:v>
                </c:pt>
                <c:pt idx="86298">
                  <c:v>221.734375</c:v>
                </c:pt>
                <c:pt idx="86299">
                  <c:v>221.73697916666666</c:v>
                </c:pt>
                <c:pt idx="86300">
                  <c:v>221.73958333333334</c:v>
                </c:pt>
                <c:pt idx="86301">
                  <c:v>221.7421875</c:v>
                </c:pt>
                <c:pt idx="86302">
                  <c:v>221.74479166666666</c:v>
                </c:pt>
                <c:pt idx="86303">
                  <c:v>221.74739583333334</c:v>
                </c:pt>
                <c:pt idx="86304">
                  <c:v>221.75</c:v>
                </c:pt>
                <c:pt idx="86305">
                  <c:v>221.75260416666666</c:v>
                </c:pt>
                <c:pt idx="86306">
                  <c:v>221.75520833333334</c:v>
                </c:pt>
                <c:pt idx="86307">
                  <c:v>221.7578125</c:v>
                </c:pt>
                <c:pt idx="86308">
                  <c:v>221.76041666666666</c:v>
                </c:pt>
                <c:pt idx="86309">
                  <c:v>221.76302083333334</c:v>
                </c:pt>
                <c:pt idx="86310">
                  <c:v>221.765625</c:v>
                </c:pt>
                <c:pt idx="86311">
                  <c:v>221.76822916666666</c:v>
                </c:pt>
                <c:pt idx="86312">
                  <c:v>221.77083333333334</c:v>
                </c:pt>
                <c:pt idx="86313">
                  <c:v>221.7734375</c:v>
                </c:pt>
                <c:pt idx="86314">
                  <c:v>221.77604166666666</c:v>
                </c:pt>
                <c:pt idx="86315">
                  <c:v>221.77864583333334</c:v>
                </c:pt>
                <c:pt idx="86316">
                  <c:v>221.78125</c:v>
                </c:pt>
                <c:pt idx="86317">
                  <c:v>221.78385416666666</c:v>
                </c:pt>
                <c:pt idx="86318">
                  <c:v>221.78645833333334</c:v>
                </c:pt>
                <c:pt idx="86319">
                  <c:v>221.7890625</c:v>
                </c:pt>
                <c:pt idx="86320">
                  <c:v>221.79166666666666</c:v>
                </c:pt>
                <c:pt idx="86321">
                  <c:v>221.79427083333334</c:v>
                </c:pt>
                <c:pt idx="86322">
                  <c:v>221.796875</c:v>
                </c:pt>
                <c:pt idx="86323">
                  <c:v>221.79947916666666</c:v>
                </c:pt>
                <c:pt idx="86324">
                  <c:v>221.80208333333334</c:v>
                </c:pt>
                <c:pt idx="86325">
                  <c:v>221.8046875</c:v>
                </c:pt>
                <c:pt idx="86326">
                  <c:v>221.80729166666666</c:v>
                </c:pt>
                <c:pt idx="86327">
                  <c:v>221.80989583333334</c:v>
                </c:pt>
                <c:pt idx="86328">
                  <c:v>221.8125</c:v>
                </c:pt>
                <c:pt idx="86329">
                  <c:v>221.81510416666666</c:v>
                </c:pt>
                <c:pt idx="86330">
                  <c:v>221.81770833333334</c:v>
                </c:pt>
                <c:pt idx="86331">
                  <c:v>221.8203125</c:v>
                </c:pt>
                <c:pt idx="86332">
                  <c:v>221.82291666666666</c:v>
                </c:pt>
                <c:pt idx="86333">
                  <c:v>221.82552083333334</c:v>
                </c:pt>
                <c:pt idx="86334">
                  <c:v>221.828125</c:v>
                </c:pt>
                <c:pt idx="86335">
                  <c:v>221.83072916666666</c:v>
                </c:pt>
                <c:pt idx="86336">
                  <c:v>221.83333333333334</c:v>
                </c:pt>
                <c:pt idx="86337">
                  <c:v>221.8359375</c:v>
                </c:pt>
                <c:pt idx="86338">
                  <c:v>221.83854166666666</c:v>
                </c:pt>
                <c:pt idx="86339">
                  <c:v>221.84114583333334</c:v>
                </c:pt>
                <c:pt idx="86340">
                  <c:v>221.84375</c:v>
                </c:pt>
                <c:pt idx="86341">
                  <c:v>221.84635416666666</c:v>
                </c:pt>
                <c:pt idx="86342">
                  <c:v>221.84895833333334</c:v>
                </c:pt>
                <c:pt idx="86343">
                  <c:v>221.8515625</c:v>
                </c:pt>
                <c:pt idx="86344">
                  <c:v>221.85416666666666</c:v>
                </c:pt>
                <c:pt idx="86345">
                  <c:v>221.85677083333334</c:v>
                </c:pt>
                <c:pt idx="86346">
                  <c:v>221.859375</c:v>
                </c:pt>
                <c:pt idx="86347">
                  <c:v>221.86197916666666</c:v>
                </c:pt>
                <c:pt idx="86348">
                  <c:v>221.86458333333334</c:v>
                </c:pt>
                <c:pt idx="86349">
                  <c:v>221.8671875</c:v>
                </c:pt>
                <c:pt idx="86350">
                  <c:v>221.86979166666666</c:v>
                </c:pt>
                <c:pt idx="86351">
                  <c:v>221.87239583333334</c:v>
                </c:pt>
                <c:pt idx="86352">
                  <c:v>221.875</c:v>
                </c:pt>
                <c:pt idx="86353">
                  <c:v>221.87760416666666</c:v>
                </c:pt>
                <c:pt idx="86354">
                  <c:v>221.88020833333334</c:v>
                </c:pt>
                <c:pt idx="86355">
                  <c:v>221.8828125</c:v>
                </c:pt>
                <c:pt idx="86356">
                  <c:v>221.88541666666666</c:v>
                </c:pt>
                <c:pt idx="86357">
                  <c:v>221.88802083333334</c:v>
                </c:pt>
                <c:pt idx="86358">
                  <c:v>221.890625</c:v>
                </c:pt>
                <c:pt idx="86359">
                  <c:v>221.89322916666666</c:v>
                </c:pt>
                <c:pt idx="86360">
                  <c:v>221.89583333333334</c:v>
                </c:pt>
                <c:pt idx="86361">
                  <c:v>221.8984375</c:v>
                </c:pt>
                <c:pt idx="86362">
                  <c:v>221.90104166666666</c:v>
                </c:pt>
                <c:pt idx="86363">
                  <c:v>221.90364583333334</c:v>
                </c:pt>
                <c:pt idx="86364">
                  <c:v>221.90625</c:v>
                </c:pt>
                <c:pt idx="86365">
                  <c:v>221.90885416666666</c:v>
                </c:pt>
                <c:pt idx="86366">
                  <c:v>221.91145833333334</c:v>
                </c:pt>
                <c:pt idx="86367">
                  <c:v>221.9140625</c:v>
                </c:pt>
                <c:pt idx="86368">
                  <c:v>221.91666666666666</c:v>
                </c:pt>
                <c:pt idx="86369">
                  <c:v>221.91927083333334</c:v>
                </c:pt>
                <c:pt idx="86370">
                  <c:v>221.921875</c:v>
                </c:pt>
                <c:pt idx="86371">
                  <c:v>221.92447916666666</c:v>
                </c:pt>
                <c:pt idx="86372">
                  <c:v>221.92708333333334</c:v>
                </c:pt>
                <c:pt idx="86373">
                  <c:v>221.9296875</c:v>
                </c:pt>
                <c:pt idx="86374">
                  <c:v>221.93229166666666</c:v>
                </c:pt>
                <c:pt idx="86375">
                  <c:v>221.93489583333334</c:v>
                </c:pt>
                <c:pt idx="86376">
                  <c:v>221.9375</c:v>
                </c:pt>
                <c:pt idx="86377">
                  <c:v>221.94010416666666</c:v>
                </c:pt>
                <c:pt idx="86378">
                  <c:v>221.94270833333334</c:v>
                </c:pt>
                <c:pt idx="86379">
                  <c:v>221.9453125</c:v>
                </c:pt>
                <c:pt idx="86380">
                  <c:v>221.94791666666666</c:v>
                </c:pt>
                <c:pt idx="86381">
                  <c:v>221.95052083333334</c:v>
                </c:pt>
                <c:pt idx="86382">
                  <c:v>221.953125</c:v>
                </c:pt>
                <c:pt idx="86383">
                  <c:v>221.95572916666666</c:v>
                </c:pt>
                <c:pt idx="86384">
                  <c:v>221.95833333333334</c:v>
                </c:pt>
                <c:pt idx="86385">
                  <c:v>221.9609375</c:v>
                </c:pt>
                <c:pt idx="86386">
                  <c:v>221.96354166666666</c:v>
                </c:pt>
                <c:pt idx="86387">
                  <c:v>221.96614583333334</c:v>
                </c:pt>
                <c:pt idx="86388">
                  <c:v>221.96875</c:v>
                </c:pt>
                <c:pt idx="86389">
                  <c:v>221.97135416666666</c:v>
                </c:pt>
                <c:pt idx="86390">
                  <c:v>221.97395833333334</c:v>
                </c:pt>
                <c:pt idx="86391">
                  <c:v>221.9765625</c:v>
                </c:pt>
                <c:pt idx="86392">
                  <c:v>221.97916666666666</c:v>
                </c:pt>
                <c:pt idx="86393">
                  <c:v>221.98177083333334</c:v>
                </c:pt>
                <c:pt idx="86394">
                  <c:v>221.984375</c:v>
                </c:pt>
                <c:pt idx="86395">
                  <c:v>221.98697916666666</c:v>
                </c:pt>
                <c:pt idx="86396">
                  <c:v>221.98958333333334</c:v>
                </c:pt>
                <c:pt idx="86397">
                  <c:v>221.9921875</c:v>
                </c:pt>
                <c:pt idx="86398">
                  <c:v>221.99479166666666</c:v>
                </c:pt>
                <c:pt idx="86399">
                  <c:v>221.99739583333334</c:v>
                </c:pt>
                <c:pt idx="86400">
                  <c:v>222</c:v>
                </c:pt>
                <c:pt idx="86401">
                  <c:v>222.00260416666666</c:v>
                </c:pt>
                <c:pt idx="86402">
                  <c:v>222.00520833333334</c:v>
                </c:pt>
                <c:pt idx="86403">
                  <c:v>222.0078125</c:v>
                </c:pt>
                <c:pt idx="86404">
                  <c:v>222.01041666666666</c:v>
                </c:pt>
                <c:pt idx="86405">
                  <c:v>222.01302083333334</c:v>
                </c:pt>
                <c:pt idx="86406">
                  <c:v>222.015625</c:v>
                </c:pt>
                <c:pt idx="86407">
                  <c:v>222.01822916666666</c:v>
                </c:pt>
                <c:pt idx="86408">
                  <c:v>222.02083333333334</c:v>
                </c:pt>
                <c:pt idx="86409">
                  <c:v>222.0234375</c:v>
                </c:pt>
                <c:pt idx="86410">
                  <c:v>222.02604166666666</c:v>
                </c:pt>
                <c:pt idx="86411">
                  <c:v>222.02864583333334</c:v>
                </c:pt>
                <c:pt idx="86412">
                  <c:v>222.03125</c:v>
                </c:pt>
                <c:pt idx="86413">
                  <c:v>222.03385416666666</c:v>
                </c:pt>
                <c:pt idx="86414">
                  <c:v>222.03645833333334</c:v>
                </c:pt>
                <c:pt idx="86415">
                  <c:v>222.0390625</c:v>
                </c:pt>
                <c:pt idx="86416">
                  <c:v>222.04166666666666</c:v>
                </c:pt>
                <c:pt idx="86417">
                  <c:v>222.04427083333334</c:v>
                </c:pt>
                <c:pt idx="86418">
                  <c:v>222.046875</c:v>
                </c:pt>
                <c:pt idx="86419">
                  <c:v>222.04947916666666</c:v>
                </c:pt>
                <c:pt idx="86420">
                  <c:v>222.05208333333334</c:v>
                </c:pt>
                <c:pt idx="86421">
                  <c:v>222.0546875</c:v>
                </c:pt>
                <c:pt idx="86422">
                  <c:v>222.05729166666666</c:v>
                </c:pt>
                <c:pt idx="86423">
                  <c:v>222.05989583333334</c:v>
                </c:pt>
                <c:pt idx="86424">
                  <c:v>222.0625</c:v>
                </c:pt>
                <c:pt idx="86425">
                  <c:v>222.06510416666666</c:v>
                </c:pt>
                <c:pt idx="86426">
                  <c:v>222.06770833333334</c:v>
                </c:pt>
                <c:pt idx="86427">
                  <c:v>222.0703125</c:v>
                </c:pt>
                <c:pt idx="86428">
                  <c:v>222.07291666666666</c:v>
                </c:pt>
                <c:pt idx="86429">
                  <c:v>222.07552083333334</c:v>
                </c:pt>
                <c:pt idx="86430">
                  <c:v>222.078125</c:v>
                </c:pt>
                <c:pt idx="86431">
                  <c:v>222.08072916666666</c:v>
                </c:pt>
                <c:pt idx="86432">
                  <c:v>222.08333333333334</c:v>
                </c:pt>
                <c:pt idx="86433">
                  <c:v>222.0859375</c:v>
                </c:pt>
                <c:pt idx="86434">
                  <c:v>222.08854166666666</c:v>
                </c:pt>
                <c:pt idx="86435">
                  <c:v>222.09114583333334</c:v>
                </c:pt>
                <c:pt idx="86436">
                  <c:v>222.09375</c:v>
                </c:pt>
                <c:pt idx="86437">
                  <c:v>222.09635416666666</c:v>
                </c:pt>
                <c:pt idx="86438">
                  <c:v>222.09895833333334</c:v>
                </c:pt>
                <c:pt idx="86439">
                  <c:v>222.1015625</c:v>
                </c:pt>
                <c:pt idx="86440">
                  <c:v>222.10416666666666</c:v>
                </c:pt>
                <c:pt idx="86441">
                  <c:v>222.10677083333334</c:v>
                </c:pt>
                <c:pt idx="86442">
                  <c:v>222.109375</c:v>
                </c:pt>
                <c:pt idx="86443">
                  <c:v>222.11197916666666</c:v>
                </c:pt>
                <c:pt idx="86444">
                  <c:v>222.11458333333334</c:v>
                </c:pt>
                <c:pt idx="86445">
                  <c:v>222.1171875</c:v>
                </c:pt>
                <c:pt idx="86446">
                  <c:v>222.11979166666666</c:v>
                </c:pt>
                <c:pt idx="86447">
                  <c:v>222.12239583333334</c:v>
                </c:pt>
                <c:pt idx="86448">
                  <c:v>222.125</c:v>
                </c:pt>
                <c:pt idx="86449">
                  <c:v>222.12760416666666</c:v>
                </c:pt>
                <c:pt idx="86450">
                  <c:v>222.13020833333334</c:v>
                </c:pt>
                <c:pt idx="86451">
                  <c:v>222.1328125</c:v>
                </c:pt>
                <c:pt idx="86452">
                  <c:v>222.13541666666666</c:v>
                </c:pt>
                <c:pt idx="86453">
                  <c:v>222.13802083333334</c:v>
                </c:pt>
                <c:pt idx="86454">
                  <c:v>222.140625</c:v>
                </c:pt>
                <c:pt idx="86455">
                  <c:v>222.14322916666666</c:v>
                </c:pt>
                <c:pt idx="86456">
                  <c:v>222.14583333333334</c:v>
                </c:pt>
                <c:pt idx="86457">
                  <c:v>222.1484375</c:v>
                </c:pt>
                <c:pt idx="86458">
                  <c:v>222.15104166666666</c:v>
                </c:pt>
                <c:pt idx="86459">
                  <c:v>222.15364583333334</c:v>
                </c:pt>
                <c:pt idx="86460">
                  <c:v>222.15625</c:v>
                </c:pt>
                <c:pt idx="86461">
                  <c:v>222.15885416666666</c:v>
                </c:pt>
                <c:pt idx="86462">
                  <c:v>222.16145833333334</c:v>
                </c:pt>
                <c:pt idx="86463">
                  <c:v>222.1640625</c:v>
                </c:pt>
                <c:pt idx="86464">
                  <c:v>222.16666666666666</c:v>
                </c:pt>
                <c:pt idx="86465">
                  <c:v>222.16927083333334</c:v>
                </c:pt>
                <c:pt idx="86466">
                  <c:v>222.171875</c:v>
                </c:pt>
                <c:pt idx="86467">
                  <c:v>222.17447916666666</c:v>
                </c:pt>
                <c:pt idx="86468">
                  <c:v>222.17708333333334</c:v>
                </c:pt>
                <c:pt idx="86469">
                  <c:v>222.1796875</c:v>
                </c:pt>
                <c:pt idx="86470">
                  <c:v>222.18229166666666</c:v>
                </c:pt>
                <c:pt idx="86471">
                  <c:v>222.18489583333334</c:v>
                </c:pt>
                <c:pt idx="86472">
                  <c:v>222.1875</c:v>
                </c:pt>
                <c:pt idx="86473">
                  <c:v>222.19010416666666</c:v>
                </c:pt>
                <c:pt idx="86474">
                  <c:v>222.19270833333334</c:v>
                </c:pt>
                <c:pt idx="86475">
                  <c:v>222.1953125</c:v>
                </c:pt>
                <c:pt idx="86476">
                  <c:v>222.19791666666666</c:v>
                </c:pt>
                <c:pt idx="86477">
                  <c:v>222.20052083333334</c:v>
                </c:pt>
                <c:pt idx="86478">
                  <c:v>222.203125</c:v>
                </c:pt>
                <c:pt idx="86479">
                  <c:v>222.20572916666666</c:v>
                </c:pt>
                <c:pt idx="86480">
                  <c:v>222.20833333333334</c:v>
                </c:pt>
                <c:pt idx="86481">
                  <c:v>222.2109375</c:v>
                </c:pt>
                <c:pt idx="86482">
                  <c:v>222.21354166666666</c:v>
                </c:pt>
                <c:pt idx="86483">
                  <c:v>222.21614583333334</c:v>
                </c:pt>
                <c:pt idx="86484">
                  <c:v>222.21875</c:v>
                </c:pt>
                <c:pt idx="86485">
                  <c:v>222.22135416666666</c:v>
                </c:pt>
                <c:pt idx="86486">
                  <c:v>222.22395833333334</c:v>
                </c:pt>
                <c:pt idx="86487">
                  <c:v>222.2265625</c:v>
                </c:pt>
                <c:pt idx="86488">
                  <c:v>222.22916666666666</c:v>
                </c:pt>
                <c:pt idx="86489">
                  <c:v>222.23177083333334</c:v>
                </c:pt>
                <c:pt idx="86490">
                  <c:v>222.234375</c:v>
                </c:pt>
                <c:pt idx="86491">
                  <c:v>222.23697916666666</c:v>
                </c:pt>
                <c:pt idx="86492">
                  <c:v>222.23958333333334</c:v>
                </c:pt>
                <c:pt idx="86493">
                  <c:v>222.2421875</c:v>
                </c:pt>
                <c:pt idx="86494">
                  <c:v>222.24479166666666</c:v>
                </c:pt>
                <c:pt idx="86495">
                  <c:v>222.24739583333334</c:v>
                </c:pt>
                <c:pt idx="86496">
                  <c:v>222.25</c:v>
                </c:pt>
                <c:pt idx="86497">
                  <c:v>222.25260416666666</c:v>
                </c:pt>
                <c:pt idx="86498">
                  <c:v>222.25520833333334</c:v>
                </c:pt>
                <c:pt idx="86499">
                  <c:v>222.2578125</c:v>
                </c:pt>
                <c:pt idx="86500">
                  <c:v>222.26041666666666</c:v>
                </c:pt>
                <c:pt idx="86501">
                  <c:v>222.26302083333334</c:v>
                </c:pt>
                <c:pt idx="86502">
                  <c:v>222.265625</c:v>
                </c:pt>
                <c:pt idx="86503">
                  <c:v>222.26822916666666</c:v>
                </c:pt>
                <c:pt idx="86504">
                  <c:v>222.27083333333334</c:v>
                </c:pt>
                <c:pt idx="86505">
                  <c:v>222.2734375</c:v>
                </c:pt>
                <c:pt idx="86506">
                  <c:v>222.27604166666666</c:v>
                </c:pt>
                <c:pt idx="86507">
                  <c:v>222.27864583333334</c:v>
                </c:pt>
                <c:pt idx="86508">
                  <c:v>222.28125</c:v>
                </c:pt>
                <c:pt idx="86509">
                  <c:v>222.28385416666666</c:v>
                </c:pt>
                <c:pt idx="86510">
                  <c:v>222.28645833333334</c:v>
                </c:pt>
                <c:pt idx="86511">
                  <c:v>222.2890625</c:v>
                </c:pt>
                <c:pt idx="86512">
                  <c:v>222.29166666666666</c:v>
                </c:pt>
                <c:pt idx="86513">
                  <c:v>222.29427083333334</c:v>
                </c:pt>
                <c:pt idx="86514">
                  <c:v>222.296875</c:v>
                </c:pt>
                <c:pt idx="86515">
                  <c:v>222.29947916666666</c:v>
                </c:pt>
                <c:pt idx="86516">
                  <c:v>222.30208333333334</c:v>
                </c:pt>
                <c:pt idx="86517">
                  <c:v>222.3046875</c:v>
                </c:pt>
                <c:pt idx="86518">
                  <c:v>222.30729166666666</c:v>
                </c:pt>
                <c:pt idx="86519">
                  <c:v>222.30989583333334</c:v>
                </c:pt>
                <c:pt idx="86520">
                  <c:v>222.3125</c:v>
                </c:pt>
                <c:pt idx="86521">
                  <c:v>222.31510416666666</c:v>
                </c:pt>
                <c:pt idx="86522">
                  <c:v>222.31770833333334</c:v>
                </c:pt>
                <c:pt idx="86523">
                  <c:v>222.3203125</c:v>
                </c:pt>
                <c:pt idx="86524">
                  <c:v>222.32291666666666</c:v>
                </c:pt>
                <c:pt idx="86525">
                  <c:v>222.32552083333334</c:v>
                </c:pt>
                <c:pt idx="86526">
                  <c:v>222.328125</c:v>
                </c:pt>
                <c:pt idx="86527">
                  <c:v>222.33072916666666</c:v>
                </c:pt>
                <c:pt idx="86528">
                  <c:v>222.33333333333334</c:v>
                </c:pt>
                <c:pt idx="86529">
                  <c:v>222.3359375</c:v>
                </c:pt>
                <c:pt idx="86530">
                  <c:v>222.33854166666666</c:v>
                </c:pt>
                <c:pt idx="86531">
                  <c:v>222.34114583333334</c:v>
                </c:pt>
                <c:pt idx="86532">
                  <c:v>222.34375</c:v>
                </c:pt>
                <c:pt idx="86533">
                  <c:v>222.34635416666666</c:v>
                </c:pt>
                <c:pt idx="86534">
                  <c:v>222.34895833333334</c:v>
                </c:pt>
                <c:pt idx="86535">
                  <c:v>222.3515625</c:v>
                </c:pt>
                <c:pt idx="86536">
                  <c:v>222.35416666666666</c:v>
                </c:pt>
                <c:pt idx="86537">
                  <c:v>222.35677083333334</c:v>
                </c:pt>
                <c:pt idx="86538">
                  <c:v>222.359375</c:v>
                </c:pt>
                <c:pt idx="86539">
                  <c:v>222.36197916666666</c:v>
                </c:pt>
                <c:pt idx="86540">
                  <c:v>222.36458333333334</c:v>
                </c:pt>
                <c:pt idx="86541">
                  <c:v>222.3671875</c:v>
                </c:pt>
                <c:pt idx="86542">
                  <c:v>222.36979166666666</c:v>
                </c:pt>
                <c:pt idx="86543">
                  <c:v>222.37239583333334</c:v>
                </c:pt>
                <c:pt idx="86544">
                  <c:v>222.375</c:v>
                </c:pt>
                <c:pt idx="86545">
                  <c:v>222.37760416666666</c:v>
                </c:pt>
                <c:pt idx="86546">
                  <c:v>222.38020833333334</c:v>
                </c:pt>
                <c:pt idx="86547">
                  <c:v>222.3828125</c:v>
                </c:pt>
                <c:pt idx="86548">
                  <c:v>222.38541666666666</c:v>
                </c:pt>
                <c:pt idx="86549">
                  <c:v>222.38802083333334</c:v>
                </c:pt>
                <c:pt idx="86550">
                  <c:v>222.390625</c:v>
                </c:pt>
                <c:pt idx="86551">
                  <c:v>222.39322916666666</c:v>
                </c:pt>
                <c:pt idx="86552">
                  <c:v>222.39583333333334</c:v>
                </c:pt>
                <c:pt idx="86553">
                  <c:v>222.3984375</c:v>
                </c:pt>
                <c:pt idx="86554">
                  <c:v>222.40104166666666</c:v>
                </c:pt>
                <c:pt idx="86555">
                  <c:v>222.40364583333334</c:v>
                </c:pt>
                <c:pt idx="86556">
                  <c:v>222.40625</c:v>
                </c:pt>
                <c:pt idx="86557">
                  <c:v>222.40885416666666</c:v>
                </c:pt>
                <c:pt idx="86558">
                  <c:v>222.41145833333334</c:v>
                </c:pt>
                <c:pt idx="86559">
                  <c:v>222.4140625</c:v>
                </c:pt>
                <c:pt idx="86560">
                  <c:v>222.41666666666666</c:v>
                </c:pt>
                <c:pt idx="86561">
                  <c:v>222.41927083333334</c:v>
                </c:pt>
                <c:pt idx="86562">
                  <c:v>222.421875</c:v>
                </c:pt>
                <c:pt idx="86563">
                  <c:v>222.42447916666666</c:v>
                </c:pt>
                <c:pt idx="86564">
                  <c:v>222.42708333333334</c:v>
                </c:pt>
                <c:pt idx="86565">
                  <c:v>222.4296875</c:v>
                </c:pt>
                <c:pt idx="86566">
                  <c:v>222.43229166666666</c:v>
                </c:pt>
                <c:pt idx="86567">
                  <c:v>222.43489583333334</c:v>
                </c:pt>
                <c:pt idx="86568">
                  <c:v>222.4375</c:v>
                </c:pt>
                <c:pt idx="86569">
                  <c:v>222.44010416666666</c:v>
                </c:pt>
                <c:pt idx="86570">
                  <c:v>222.44270833333334</c:v>
                </c:pt>
                <c:pt idx="86571">
                  <c:v>222.4453125</c:v>
                </c:pt>
                <c:pt idx="86572">
                  <c:v>222.44791666666666</c:v>
                </c:pt>
                <c:pt idx="86573">
                  <c:v>222.45052083333334</c:v>
                </c:pt>
                <c:pt idx="86574">
                  <c:v>222.453125</c:v>
                </c:pt>
                <c:pt idx="86575">
                  <c:v>222.45572916666666</c:v>
                </c:pt>
                <c:pt idx="86576">
                  <c:v>222.45833333333334</c:v>
                </c:pt>
                <c:pt idx="86577">
                  <c:v>222.4609375</c:v>
                </c:pt>
                <c:pt idx="86578">
                  <c:v>222.46354166666666</c:v>
                </c:pt>
                <c:pt idx="86579">
                  <c:v>222.46614583333334</c:v>
                </c:pt>
                <c:pt idx="86580">
                  <c:v>222.46875</c:v>
                </c:pt>
                <c:pt idx="86581">
                  <c:v>222.47135416666666</c:v>
                </c:pt>
                <c:pt idx="86582">
                  <c:v>222.47395833333334</c:v>
                </c:pt>
                <c:pt idx="86583">
                  <c:v>222.4765625</c:v>
                </c:pt>
                <c:pt idx="86584">
                  <c:v>222.47916666666666</c:v>
                </c:pt>
                <c:pt idx="86585">
                  <c:v>222.48177083333334</c:v>
                </c:pt>
                <c:pt idx="86586">
                  <c:v>222.484375</c:v>
                </c:pt>
                <c:pt idx="86587">
                  <c:v>222.48697916666666</c:v>
                </c:pt>
                <c:pt idx="86588">
                  <c:v>222.48958333333334</c:v>
                </c:pt>
                <c:pt idx="86589">
                  <c:v>222.4921875</c:v>
                </c:pt>
                <c:pt idx="86590">
                  <c:v>222.49479166666666</c:v>
                </c:pt>
                <c:pt idx="86591">
                  <c:v>222.49739583333334</c:v>
                </c:pt>
                <c:pt idx="86592">
                  <c:v>222.5</c:v>
                </c:pt>
                <c:pt idx="86593">
                  <c:v>222.50260416666666</c:v>
                </c:pt>
                <c:pt idx="86594">
                  <c:v>222.50520833333334</c:v>
                </c:pt>
                <c:pt idx="86595">
                  <c:v>222.5078125</c:v>
                </c:pt>
                <c:pt idx="86596">
                  <c:v>222.51041666666666</c:v>
                </c:pt>
                <c:pt idx="86597">
                  <c:v>222.51302083333334</c:v>
                </c:pt>
                <c:pt idx="86598">
                  <c:v>222.515625</c:v>
                </c:pt>
                <c:pt idx="86599">
                  <c:v>222.51822916666666</c:v>
                </c:pt>
                <c:pt idx="86600">
                  <c:v>222.52083333333334</c:v>
                </c:pt>
                <c:pt idx="86601">
                  <c:v>222.5234375</c:v>
                </c:pt>
                <c:pt idx="86602">
                  <c:v>222.52604166666666</c:v>
                </c:pt>
                <c:pt idx="86603">
                  <c:v>222.52864583333334</c:v>
                </c:pt>
                <c:pt idx="86604">
                  <c:v>222.53125</c:v>
                </c:pt>
                <c:pt idx="86605">
                  <c:v>222.53385416666666</c:v>
                </c:pt>
                <c:pt idx="86606">
                  <c:v>222.53645833333334</c:v>
                </c:pt>
                <c:pt idx="86607">
                  <c:v>222.5390625</c:v>
                </c:pt>
                <c:pt idx="86608">
                  <c:v>222.54166666666666</c:v>
                </c:pt>
                <c:pt idx="86609">
                  <c:v>222.54427083333334</c:v>
                </c:pt>
                <c:pt idx="86610">
                  <c:v>222.546875</c:v>
                </c:pt>
                <c:pt idx="86611">
                  <c:v>222.54947916666666</c:v>
                </c:pt>
                <c:pt idx="86612">
                  <c:v>222.55208333333334</c:v>
                </c:pt>
                <c:pt idx="86613">
                  <c:v>222.5546875</c:v>
                </c:pt>
                <c:pt idx="86614">
                  <c:v>222.55729166666666</c:v>
                </c:pt>
                <c:pt idx="86615">
                  <c:v>222.55989583333334</c:v>
                </c:pt>
                <c:pt idx="86616">
                  <c:v>222.5625</c:v>
                </c:pt>
                <c:pt idx="86617">
                  <c:v>222.56510416666666</c:v>
                </c:pt>
                <c:pt idx="86618">
                  <c:v>222.56770833333334</c:v>
                </c:pt>
                <c:pt idx="86619">
                  <c:v>222.5703125</c:v>
                </c:pt>
                <c:pt idx="86620">
                  <c:v>222.57291666666666</c:v>
                </c:pt>
                <c:pt idx="86621">
                  <c:v>222.57552083333334</c:v>
                </c:pt>
                <c:pt idx="86622">
                  <c:v>222.578125</c:v>
                </c:pt>
                <c:pt idx="86623">
                  <c:v>222.58072916666666</c:v>
                </c:pt>
                <c:pt idx="86624">
                  <c:v>222.58333333333334</c:v>
                </c:pt>
                <c:pt idx="86625">
                  <c:v>222.5859375</c:v>
                </c:pt>
                <c:pt idx="86626">
                  <c:v>222.58854166666666</c:v>
                </c:pt>
                <c:pt idx="86627">
                  <c:v>222.59114583333334</c:v>
                </c:pt>
                <c:pt idx="86628">
                  <c:v>222.59375</c:v>
                </c:pt>
                <c:pt idx="86629">
                  <c:v>222.59635416666666</c:v>
                </c:pt>
                <c:pt idx="86630">
                  <c:v>222.59895833333334</c:v>
                </c:pt>
                <c:pt idx="86631">
                  <c:v>222.6015625</c:v>
                </c:pt>
                <c:pt idx="86632">
                  <c:v>222.60416666666666</c:v>
                </c:pt>
                <c:pt idx="86633">
                  <c:v>222.60677083333334</c:v>
                </c:pt>
                <c:pt idx="86634">
                  <c:v>222.609375</c:v>
                </c:pt>
                <c:pt idx="86635">
                  <c:v>222.61197916666666</c:v>
                </c:pt>
                <c:pt idx="86636">
                  <c:v>222.61458333333334</c:v>
                </c:pt>
                <c:pt idx="86637">
                  <c:v>222.6171875</c:v>
                </c:pt>
                <c:pt idx="86638">
                  <c:v>222.61979166666666</c:v>
                </c:pt>
                <c:pt idx="86639">
                  <c:v>222.62239583333334</c:v>
                </c:pt>
                <c:pt idx="86640">
                  <c:v>222.625</c:v>
                </c:pt>
                <c:pt idx="86641">
                  <c:v>222.62760416666666</c:v>
                </c:pt>
                <c:pt idx="86642">
                  <c:v>222.63020833333334</c:v>
                </c:pt>
                <c:pt idx="86643">
                  <c:v>222.6328125</c:v>
                </c:pt>
                <c:pt idx="86644">
                  <c:v>222.63541666666666</c:v>
                </c:pt>
                <c:pt idx="86645">
                  <c:v>222.63802083333334</c:v>
                </c:pt>
                <c:pt idx="86646">
                  <c:v>222.640625</c:v>
                </c:pt>
                <c:pt idx="86647">
                  <c:v>222.64322916666666</c:v>
                </c:pt>
                <c:pt idx="86648">
                  <c:v>222.64583333333334</c:v>
                </c:pt>
                <c:pt idx="86649">
                  <c:v>222.6484375</c:v>
                </c:pt>
                <c:pt idx="86650">
                  <c:v>222.65104166666666</c:v>
                </c:pt>
                <c:pt idx="86651">
                  <c:v>222.65364583333334</c:v>
                </c:pt>
                <c:pt idx="86652">
                  <c:v>222.65625</c:v>
                </c:pt>
                <c:pt idx="86653">
                  <c:v>222.65885416666666</c:v>
                </c:pt>
                <c:pt idx="86654">
                  <c:v>222.66145833333334</c:v>
                </c:pt>
                <c:pt idx="86655">
                  <c:v>222.6640625</c:v>
                </c:pt>
                <c:pt idx="86656">
                  <c:v>222.66666666666666</c:v>
                </c:pt>
                <c:pt idx="86657">
                  <c:v>222.66927083333334</c:v>
                </c:pt>
                <c:pt idx="86658">
                  <c:v>222.671875</c:v>
                </c:pt>
                <c:pt idx="86659">
                  <c:v>222.67447916666666</c:v>
                </c:pt>
                <c:pt idx="86660">
                  <c:v>222.67708333333334</c:v>
                </c:pt>
                <c:pt idx="86661">
                  <c:v>222.6796875</c:v>
                </c:pt>
                <c:pt idx="86662">
                  <c:v>222.68229166666666</c:v>
                </c:pt>
                <c:pt idx="86663">
                  <c:v>222.68489583333334</c:v>
                </c:pt>
                <c:pt idx="86664">
                  <c:v>222.6875</c:v>
                </c:pt>
                <c:pt idx="86665">
                  <c:v>222.69010416666666</c:v>
                </c:pt>
                <c:pt idx="86666">
                  <c:v>222.69270833333334</c:v>
                </c:pt>
                <c:pt idx="86667">
                  <c:v>222.6953125</c:v>
                </c:pt>
                <c:pt idx="86668">
                  <c:v>222.69791666666666</c:v>
                </c:pt>
                <c:pt idx="86669">
                  <c:v>222.70052083333334</c:v>
                </c:pt>
                <c:pt idx="86670">
                  <c:v>222.703125</c:v>
                </c:pt>
                <c:pt idx="86671">
                  <c:v>222.70572916666666</c:v>
                </c:pt>
                <c:pt idx="86672">
                  <c:v>222.70833333333334</c:v>
                </c:pt>
                <c:pt idx="86673">
                  <c:v>222.7109375</c:v>
                </c:pt>
                <c:pt idx="86674">
                  <c:v>222.71354166666666</c:v>
                </c:pt>
                <c:pt idx="86675">
                  <c:v>222.71614583333334</c:v>
                </c:pt>
                <c:pt idx="86676">
                  <c:v>222.71875</c:v>
                </c:pt>
                <c:pt idx="86677">
                  <c:v>222.72135416666666</c:v>
                </c:pt>
                <c:pt idx="86678">
                  <c:v>222.72395833333334</c:v>
                </c:pt>
                <c:pt idx="86679">
                  <c:v>222.7265625</c:v>
                </c:pt>
                <c:pt idx="86680">
                  <c:v>222.72916666666666</c:v>
                </c:pt>
                <c:pt idx="86681">
                  <c:v>222.73177083333334</c:v>
                </c:pt>
                <c:pt idx="86682">
                  <c:v>222.734375</c:v>
                </c:pt>
                <c:pt idx="86683">
                  <c:v>222.73697916666666</c:v>
                </c:pt>
                <c:pt idx="86684">
                  <c:v>222.73958333333334</c:v>
                </c:pt>
                <c:pt idx="86685">
                  <c:v>222.7421875</c:v>
                </c:pt>
                <c:pt idx="86686">
                  <c:v>222.74479166666666</c:v>
                </c:pt>
                <c:pt idx="86687">
                  <c:v>222.74739583333334</c:v>
                </c:pt>
                <c:pt idx="86688">
                  <c:v>222.75</c:v>
                </c:pt>
                <c:pt idx="86689">
                  <c:v>222.75260416666666</c:v>
                </c:pt>
                <c:pt idx="86690">
                  <c:v>222.75520833333334</c:v>
                </c:pt>
                <c:pt idx="86691">
                  <c:v>222.7578125</c:v>
                </c:pt>
                <c:pt idx="86692">
                  <c:v>222.76041666666666</c:v>
                </c:pt>
                <c:pt idx="86693">
                  <c:v>222.76302083333334</c:v>
                </c:pt>
                <c:pt idx="86694">
                  <c:v>222.765625</c:v>
                </c:pt>
                <c:pt idx="86695">
                  <c:v>222.76822916666666</c:v>
                </c:pt>
                <c:pt idx="86696">
                  <c:v>222.77083333333334</c:v>
                </c:pt>
                <c:pt idx="86697">
                  <c:v>222.7734375</c:v>
                </c:pt>
                <c:pt idx="86698">
                  <c:v>222.77604166666666</c:v>
                </c:pt>
                <c:pt idx="86699">
                  <c:v>222.77864583333334</c:v>
                </c:pt>
                <c:pt idx="86700">
                  <c:v>222.78125</c:v>
                </c:pt>
                <c:pt idx="86701">
                  <c:v>222.78385416666666</c:v>
                </c:pt>
                <c:pt idx="86702">
                  <c:v>222.78645833333334</c:v>
                </c:pt>
                <c:pt idx="86703">
                  <c:v>222.7890625</c:v>
                </c:pt>
                <c:pt idx="86704">
                  <c:v>222.79166666666666</c:v>
                </c:pt>
                <c:pt idx="86705">
                  <c:v>222.79427083333334</c:v>
                </c:pt>
                <c:pt idx="86706">
                  <c:v>222.796875</c:v>
                </c:pt>
                <c:pt idx="86707">
                  <c:v>222.79947916666666</c:v>
                </c:pt>
                <c:pt idx="86708">
                  <c:v>222.80208333333334</c:v>
                </c:pt>
                <c:pt idx="86709">
                  <c:v>222.8046875</c:v>
                </c:pt>
                <c:pt idx="86710">
                  <c:v>222.80729166666666</c:v>
                </c:pt>
                <c:pt idx="86711">
                  <c:v>222.80989583333334</c:v>
                </c:pt>
                <c:pt idx="86712">
                  <c:v>222.8125</c:v>
                </c:pt>
                <c:pt idx="86713">
                  <c:v>222.81510416666666</c:v>
                </c:pt>
                <c:pt idx="86714">
                  <c:v>222.81770833333334</c:v>
                </c:pt>
                <c:pt idx="86715">
                  <c:v>222.8203125</c:v>
                </c:pt>
                <c:pt idx="86716">
                  <c:v>222.82291666666666</c:v>
                </c:pt>
                <c:pt idx="86717">
                  <c:v>222.82552083333334</c:v>
                </c:pt>
                <c:pt idx="86718">
                  <c:v>222.828125</c:v>
                </c:pt>
                <c:pt idx="86719">
                  <c:v>222.83072916666666</c:v>
                </c:pt>
                <c:pt idx="86720">
                  <c:v>222.83333333333334</c:v>
                </c:pt>
                <c:pt idx="86721">
                  <c:v>222.8359375</c:v>
                </c:pt>
                <c:pt idx="86722">
                  <c:v>222.83854166666666</c:v>
                </c:pt>
                <c:pt idx="86723">
                  <c:v>222.84114583333334</c:v>
                </c:pt>
                <c:pt idx="86724">
                  <c:v>222.84375</c:v>
                </c:pt>
                <c:pt idx="86725">
                  <c:v>222.84635416666666</c:v>
                </c:pt>
                <c:pt idx="86726">
                  <c:v>222.84895833333334</c:v>
                </c:pt>
                <c:pt idx="86727">
                  <c:v>222.8515625</c:v>
                </c:pt>
                <c:pt idx="86728">
                  <c:v>222.85416666666666</c:v>
                </c:pt>
                <c:pt idx="86729">
                  <c:v>222.85677083333334</c:v>
                </c:pt>
                <c:pt idx="86730">
                  <c:v>222.859375</c:v>
                </c:pt>
                <c:pt idx="86731">
                  <c:v>222.86197916666666</c:v>
                </c:pt>
                <c:pt idx="86732">
                  <c:v>222.86458333333334</c:v>
                </c:pt>
                <c:pt idx="86733">
                  <c:v>222.8671875</c:v>
                </c:pt>
                <c:pt idx="86734">
                  <c:v>222.86979166666666</c:v>
                </c:pt>
                <c:pt idx="86735">
                  <c:v>222.87239583333334</c:v>
                </c:pt>
                <c:pt idx="86736">
                  <c:v>222.875</c:v>
                </c:pt>
                <c:pt idx="86737">
                  <c:v>222.87760416666666</c:v>
                </c:pt>
                <c:pt idx="86738">
                  <c:v>222.88020833333334</c:v>
                </c:pt>
                <c:pt idx="86739">
                  <c:v>222.8828125</c:v>
                </c:pt>
                <c:pt idx="86740">
                  <c:v>222.88541666666666</c:v>
                </c:pt>
                <c:pt idx="86741">
                  <c:v>222.88802083333334</c:v>
                </c:pt>
                <c:pt idx="86742">
                  <c:v>222.890625</c:v>
                </c:pt>
                <c:pt idx="86743">
                  <c:v>222.89322916666666</c:v>
                </c:pt>
                <c:pt idx="86744">
                  <c:v>222.89583333333334</c:v>
                </c:pt>
                <c:pt idx="86745">
                  <c:v>222.8984375</c:v>
                </c:pt>
                <c:pt idx="86746">
                  <c:v>222.90104166666666</c:v>
                </c:pt>
                <c:pt idx="86747">
                  <c:v>222.90364583333334</c:v>
                </c:pt>
                <c:pt idx="86748">
                  <c:v>222.90625</c:v>
                </c:pt>
                <c:pt idx="86749">
                  <c:v>222.90885416666666</c:v>
                </c:pt>
                <c:pt idx="86750">
                  <c:v>222.91145833333334</c:v>
                </c:pt>
                <c:pt idx="86751">
                  <c:v>222.9140625</c:v>
                </c:pt>
                <c:pt idx="86752">
                  <c:v>222.91666666666666</c:v>
                </c:pt>
                <c:pt idx="86753">
                  <c:v>222.91927083333334</c:v>
                </c:pt>
                <c:pt idx="86754">
                  <c:v>222.921875</c:v>
                </c:pt>
                <c:pt idx="86755">
                  <c:v>222.92447916666666</c:v>
                </c:pt>
                <c:pt idx="86756">
                  <c:v>222.92708333333334</c:v>
                </c:pt>
                <c:pt idx="86757">
                  <c:v>222.9296875</c:v>
                </c:pt>
                <c:pt idx="86758">
                  <c:v>222.93229166666666</c:v>
                </c:pt>
                <c:pt idx="86759">
                  <c:v>222.93489583333334</c:v>
                </c:pt>
                <c:pt idx="86760">
                  <c:v>222.9375</c:v>
                </c:pt>
                <c:pt idx="86761">
                  <c:v>222.94010416666666</c:v>
                </c:pt>
                <c:pt idx="86762">
                  <c:v>222.94270833333334</c:v>
                </c:pt>
                <c:pt idx="86763">
                  <c:v>222.9453125</c:v>
                </c:pt>
                <c:pt idx="86764">
                  <c:v>222.94791666666666</c:v>
                </c:pt>
                <c:pt idx="86765">
                  <c:v>222.95052083333334</c:v>
                </c:pt>
                <c:pt idx="86766">
                  <c:v>222.953125</c:v>
                </c:pt>
                <c:pt idx="86767">
                  <c:v>222.95572916666666</c:v>
                </c:pt>
                <c:pt idx="86768">
                  <c:v>222.95833333333334</c:v>
                </c:pt>
                <c:pt idx="86769">
                  <c:v>222.9609375</c:v>
                </c:pt>
                <c:pt idx="86770">
                  <c:v>222.96354166666666</c:v>
                </c:pt>
                <c:pt idx="86771">
                  <c:v>222.96614583333334</c:v>
                </c:pt>
                <c:pt idx="86772">
                  <c:v>222.96875</c:v>
                </c:pt>
                <c:pt idx="86773">
                  <c:v>222.97135416666666</c:v>
                </c:pt>
                <c:pt idx="86774">
                  <c:v>222.97395833333334</c:v>
                </c:pt>
                <c:pt idx="86775">
                  <c:v>222.9765625</c:v>
                </c:pt>
                <c:pt idx="86776">
                  <c:v>222.97916666666666</c:v>
                </c:pt>
                <c:pt idx="86777">
                  <c:v>222.98177083333334</c:v>
                </c:pt>
                <c:pt idx="86778">
                  <c:v>222.984375</c:v>
                </c:pt>
                <c:pt idx="86779">
                  <c:v>222.98697916666666</c:v>
                </c:pt>
                <c:pt idx="86780">
                  <c:v>222.98958333333334</c:v>
                </c:pt>
                <c:pt idx="86781">
                  <c:v>222.9921875</c:v>
                </c:pt>
                <c:pt idx="86782">
                  <c:v>222.99479166666666</c:v>
                </c:pt>
                <c:pt idx="86783">
                  <c:v>222.99739583333334</c:v>
                </c:pt>
                <c:pt idx="86784">
                  <c:v>223</c:v>
                </c:pt>
                <c:pt idx="86785">
                  <c:v>223.00260416666666</c:v>
                </c:pt>
                <c:pt idx="86786">
                  <c:v>223.00520833333334</c:v>
                </c:pt>
                <c:pt idx="86787">
                  <c:v>223.0078125</c:v>
                </c:pt>
                <c:pt idx="86788">
                  <c:v>223.01041666666666</c:v>
                </c:pt>
                <c:pt idx="86789">
                  <c:v>223.01302083333334</c:v>
                </c:pt>
                <c:pt idx="86790">
                  <c:v>223.015625</c:v>
                </c:pt>
                <c:pt idx="86791">
                  <c:v>223.01822916666666</c:v>
                </c:pt>
                <c:pt idx="86792">
                  <c:v>223.02083333333334</c:v>
                </c:pt>
                <c:pt idx="86793">
                  <c:v>223.0234375</c:v>
                </c:pt>
                <c:pt idx="86794">
                  <c:v>223.02604166666666</c:v>
                </c:pt>
                <c:pt idx="86795">
                  <c:v>223.02864583333334</c:v>
                </c:pt>
                <c:pt idx="86796">
                  <c:v>223.03125</c:v>
                </c:pt>
                <c:pt idx="86797">
                  <c:v>223.03385416666666</c:v>
                </c:pt>
                <c:pt idx="86798">
                  <c:v>223.03645833333334</c:v>
                </c:pt>
                <c:pt idx="86799">
                  <c:v>223.0390625</c:v>
                </c:pt>
                <c:pt idx="86800">
                  <c:v>223.04166666666666</c:v>
                </c:pt>
                <c:pt idx="86801">
                  <c:v>223.04427083333334</c:v>
                </c:pt>
                <c:pt idx="86802">
                  <c:v>223.046875</c:v>
                </c:pt>
                <c:pt idx="86803">
                  <c:v>223.04947916666666</c:v>
                </c:pt>
                <c:pt idx="86804">
                  <c:v>223.05208333333334</c:v>
                </c:pt>
                <c:pt idx="86805">
                  <c:v>223.0546875</c:v>
                </c:pt>
                <c:pt idx="86806">
                  <c:v>223.05729166666666</c:v>
                </c:pt>
                <c:pt idx="86807">
                  <c:v>223.05989583333334</c:v>
                </c:pt>
                <c:pt idx="86808">
                  <c:v>223.0625</c:v>
                </c:pt>
                <c:pt idx="86809">
                  <c:v>223.06510416666666</c:v>
                </c:pt>
                <c:pt idx="86810">
                  <c:v>223.06770833333334</c:v>
                </c:pt>
                <c:pt idx="86811">
                  <c:v>223.0703125</c:v>
                </c:pt>
                <c:pt idx="86812">
                  <c:v>223.07291666666666</c:v>
                </c:pt>
                <c:pt idx="86813">
                  <c:v>223.07552083333334</c:v>
                </c:pt>
                <c:pt idx="86814">
                  <c:v>223.078125</c:v>
                </c:pt>
                <c:pt idx="86815">
                  <c:v>223.08072916666666</c:v>
                </c:pt>
                <c:pt idx="86816">
                  <c:v>223.08333333333334</c:v>
                </c:pt>
                <c:pt idx="86817">
                  <c:v>223.0859375</c:v>
                </c:pt>
                <c:pt idx="86818">
                  <c:v>223.08854166666666</c:v>
                </c:pt>
                <c:pt idx="86819">
                  <c:v>223.09114583333334</c:v>
                </c:pt>
                <c:pt idx="86820">
                  <c:v>223.09375</c:v>
                </c:pt>
                <c:pt idx="86821">
                  <c:v>223.09635416666666</c:v>
                </c:pt>
                <c:pt idx="86822">
                  <c:v>223.09895833333334</c:v>
                </c:pt>
                <c:pt idx="86823">
                  <c:v>223.1015625</c:v>
                </c:pt>
                <c:pt idx="86824">
                  <c:v>223.10416666666666</c:v>
                </c:pt>
                <c:pt idx="86825">
                  <c:v>223.10677083333334</c:v>
                </c:pt>
                <c:pt idx="86826">
                  <c:v>223.109375</c:v>
                </c:pt>
                <c:pt idx="86827">
                  <c:v>223.11197916666666</c:v>
                </c:pt>
                <c:pt idx="86828">
                  <c:v>223.11458333333334</c:v>
                </c:pt>
                <c:pt idx="86829">
                  <c:v>223.1171875</c:v>
                </c:pt>
                <c:pt idx="86830">
                  <c:v>223.11979166666666</c:v>
                </c:pt>
                <c:pt idx="86831">
                  <c:v>223.12239583333334</c:v>
                </c:pt>
                <c:pt idx="86832">
                  <c:v>223.125</c:v>
                </c:pt>
                <c:pt idx="86833">
                  <c:v>223.12760416666666</c:v>
                </c:pt>
                <c:pt idx="86834">
                  <c:v>223.13020833333334</c:v>
                </c:pt>
                <c:pt idx="86835">
                  <c:v>223.1328125</c:v>
                </c:pt>
                <c:pt idx="86836">
                  <c:v>223.13541666666666</c:v>
                </c:pt>
                <c:pt idx="86837">
                  <c:v>223.13802083333334</c:v>
                </c:pt>
                <c:pt idx="86838">
                  <c:v>223.140625</c:v>
                </c:pt>
                <c:pt idx="86839">
                  <c:v>223.14322916666666</c:v>
                </c:pt>
                <c:pt idx="86840">
                  <c:v>223.14583333333334</c:v>
                </c:pt>
                <c:pt idx="86841">
                  <c:v>223.1484375</c:v>
                </c:pt>
                <c:pt idx="86842">
                  <c:v>223.15104166666666</c:v>
                </c:pt>
                <c:pt idx="86843">
                  <c:v>223.15364583333334</c:v>
                </c:pt>
                <c:pt idx="86844">
                  <c:v>223.15625</c:v>
                </c:pt>
                <c:pt idx="86845">
                  <c:v>223.15885416666666</c:v>
                </c:pt>
                <c:pt idx="86846">
                  <c:v>223.16145833333334</c:v>
                </c:pt>
                <c:pt idx="86847">
                  <c:v>223.1640625</c:v>
                </c:pt>
                <c:pt idx="86848">
                  <c:v>223.16666666666666</c:v>
                </c:pt>
                <c:pt idx="86849">
                  <c:v>223.16927083333334</c:v>
                </c:pt>
                <c:pt idx="86850">
                  <c:v>223.171875</c:v>
                </c:pt>
                <c:pt idx="86851">
                  <c:v>223.17447916666666</c:v>
                </c:pt>
                <c:pt idx="86852">
                  <c:v>223.17708333333334</c:v>
                </c:pt>
                <c:pt idx="86853">
                  <c:v>223.1796875</c:v>
                </c:pt>
                <c:pt idx="86854">
                  <c:v>223.18229166666666</c:v>
                </c:pt>
                <c:pt idx="86855">
                  <c:v>223.18489583333334</c:v>
                </c:pt>
                <c:pt idx="86856">
                  <c:v>223.1875</c:v>
                </c:pt>
                <c:pt idx="86857">
                  <c:v>223.19010416666666</c:v>
                </c:pt>
                <c:pt idx="86858">
                  <c:v>223.19270833333334</c:v>
                </c:pt>
                <c:pt idx="86859">
                  <c:v>223.1953125</c:v>
                </c:pt>
                <c:pt idx="86860">
                  <c:v>223.19791666666666</c:v>
                </c:pt>
                <c:pt idx="86861">
                  <c:v>223.20052083333334</c:v>
                </c:pt>
                <c:pt idx="86862">
                  <c:v>223.203125</c:v>
                </c:pt>
                <c:pt idx="86863">
                  <c:v>223.20572916666666</c:v>
                </c:pt>
                <c:pt idx="86864">
                  <c:v>223.20833333333334</c:v>
                </c:pt>
                <c:pt idx="86865">
                  <c:v>223.2109375</c:v>
                </c:pt>
                <c:pt idx="86866">
                  <c:v>223.21354166666666</c:v>
                </c:pt>
                <c:pt idx="86867">
                  <c:v>223.21614583333334</c:v>
                </c:pt>
                <c:pt idx="86868">
                  <c:v>223.21875</c:v>
                </c:pt>
                <c:pt idx="86869">
                  <c:v>223.22135416666666</c:v>
                </c:pt>
                <c:pt idx="86870">
                  <c:v>223.22395833333334</c:v>
                </c:pt>
                <c:pt idx="86871">
                  <c:v>223.2265625</c:v>
                </c:pt>
                <c:pt idx="86872">
                  <c:v>223.22916666666666</c:v>
                </c:pt>
                <c:pt idx="86873">
                  <c:v>223.23177083333334</c:v>
                </c:pt>
                <c:pt idx="86874">
                  <c:v>223.234375</c:v>
                </c:pt>
                <c:pt idx="86875">
                  <c:v>223.23697916666666</c:v>
                </c:pt>
                <c:pt idx="86876">
                  <c:v>223.23958333333334</c:v>
                </c:pt>
                <c:pt idx="86877">
                  <c:v>223.2421875</c:v>
                </c:pt>
                <c:pt idx="86878">
                  <c:v>223.24479166666666</c:v>
                </c:pt>
                <c:pt idx="86879">
                  <c:v>223.24739583333334</c:v>
                </c:pt>
                <c:pt idx="86880">
                  <c:v>223.25</c:v>
                </c:pt>
                <c:pt idx="86881">
                  <c:v>223.25260416666666</c:v>
                </c:pt>
                <c:pt idx="86882">
                  <c:v>223.25520833333334</c:v>
                </c:pt>
                <c:pt idx="86883">
                  <c:v>223.2578125</c:v>
                </c:pt>
                <c:pt idx="86884">
                  <c:v>223.26041666666666</c:v>
                </c:pt>
                <c:pt idx="86885">
                  <c:v>223.26302083333334</c:v>
                </c:pt>
                <c:pt idx="86886">
                  <c:v>223.265625</c:v>
                </c:pt>
                <c:pt idx="86887">
                  <c:v>223.26822916666666</c:v>
                </c:pt>
                <c:pt idx="86888">
                  <c:v>223.27083333333334</c:v>
                </c:pt>
                <c:pt idx="86889">
                  <c:v>223.2734375</c:v>
                </c:pt>
                <c:pt idx="86890">
                  <c:v>223.27604166666666</c:v>
                </c:pt>
                <c:pt idx="86891">
                  <c:v>223.27864583333334</c:v>
                </c:pt>
                <c:pt idx="86892">
                  <c:v>223.28125</c:v>
                </c:pt>
                <c:pt idx="86893">
                  <c:v>223.28385416666666</c:v>
                </c:pt>
                <c:pt idx="86894">
                  <c:v>223.28645833333334</c:v>
                </c:pt>
                <c:pt idx="86895">
                  <c:v>223.2890625</c:v>
                </c:pt>
                <c:pt idx="86896">
                  <c:v>223.29166666666666</c:v>
                </c:pt>
                <c:pt idx="86897">
                  <c:v>223.29427083333334</c:v>
                </c:pt>
                <c:pt idx="86898">
                  <c:v>223.296875</c:v>
                </c:pt>
                <c:pt idx="86899">
                  <c:v>223.29947916666666</c:v>
                </c:pt>
                <c:pt idx="86900">
                  <c:v>223.30208333333334</c:v>
                </c:pt>
                <c:pt idx="86901">
                  <c:v>223.3046875</c:v>
                </c:pt>
                <c:pt idx="86902">
                  <c:v>223.30729166666666</c:v>
                </c:pt>
                <c:pt idx="86903">
                  <c:v>223.30989583333334</c:v>
                </c:pt>
                <c:pt idx="86904">
                  <c:v>223.3125</c:v>
                </c:pt>
                <c:pt idx="86905">
                  <c:v>223.31510416666666</c:v>
                </c:pt>
                <c:pt idx="86906">
                  <c:v>223.31770833333334</c:v>
                </c:pt>
                <c:pt idx="86907">
                  <c:v>223.3203125</c:v>
                </c:pt>
                <c:pt idx="86908">
                  <c:v>223.32291666666666</c:v>
                </c:pt>
                <c:pt idx="86909">
                  <c:v>223.32552083333334</c:v>
                </c:pt>
                <c:pt idx="86910">
                  <c:v>223.328125</c:v>
                </c:pt>
                <c:pt idx="86911">
                  <c:v>223.33072916666666</c:v>
                </c:pt>
                <c:pt idx="86912">
                  <c:v>223.33333333333334</c:v>
                </c:pt>
                <c:pt idx="86913">
                  <c:v>223.3359375</c:v>
                </c:pt>
                <c:pt idx="86914">
                  <c:v>223.33854166666666</c:v>
                </c:pt>
                <c:pt idx="86915">
                  <c:v>223.34114583333334</c:v>
                </c:pt>
                <c:pt idx="86916">
                  <c:v>223.34375</c:v>
                </c:pt>
                <c:pt idx="86917">
                  <c:v>223.34635416666666</c:v>
                </c:pt>
                <c:pt idx="86918">
                  <c:v>223.34895833333334</c:v>
                </c:pt>
                <c:pt idx="86919">
                  <c:v>223.3515625</c:v>
                </c:pt>
                <c:pt idx="86920">
                  <c:v>223.35416666666666</c:v>
                </c:pt>
                <c:pt idx="86921">
                  <c:v>223.35677083333334</c:v>
                </c:pt>
                <c:pt idx="86922">
                  <c:v>223.359375</c:v>
                </c:pt>
                <c:pt idx="86923">
                  <c:v>223.36197916666666</c:v>
                </c:pt>
                <c:pt idx="86924">
                  <c:v>223.36458333333334</c:v>
                </c:pt>
                <c:pt idx="86925">
                  <c:v>223.3671875</c:v>
                </c:pt>
                <c:pt idx="86926">
                  <c:v>223.36979166666666</c:v>
                </c:pt>
                <c:pt idx="86927">
                  <c:v>223.37239583333334</c:v>
                </c:pt>
                <c:pt idx="86928">
                  <c:v>223.375</c:v>
                </c:pt>
                <c:pt idx="86929">
                  <c:v>223.37760416666666</c:v>
                </c:pt>
                <c:pt idx="86930">
                  <c:v>223.38020833333334</c:v>
                </c:pt>
                <c:pt idx="86931">
                  <c:v>223.3828125</c:v>
                </c:pt>
                <c:pt idx="86932">
                  <c:v>223.38541666666666</c:v>
                </c:pt>
                <c:pt idx="86933">
                  <c:v>223.38802083333334</c:v>
                </c:pt>
                <c:pt idx="86934">
                  <c:v>223.390625</c:v>
                </c:pt>
                <c:pt idx="86935">
                  <c:v>223.39322916666666</c:v>
                </c:pt>
                <c:pt idx="86936">
                  <c:v>223.39583333333334</c:v>
                </c:pt>
                <c:pt idx="86937">
                  <c:v>223.3984375</c:v>
                </c:pt>
                <c:pt idx="86938">
                  <c:v>223.40104166666666</c:v>
                </c:pt>
                <c:pt idx="86939">
                  <c:v>223.40364583333334</c:v>
                </c:pt>
                <c:pt idx="86940">
                  <c:v>223.40625</c:v>
                </c:pt>
                <c:pt idx="86941">
                  <c:v>223.40885416666666</c:v>
                </c:pt>
                <c:pt idx="86942">
                  <c:v>223.41145833333334</c:v>
                </c:pt>
                <c:pt idx="86943">
                  <c:v>223.4140625</c:v>
                </c:pt>
                <c:pt idx="86944">
                  <c:v>223.41666666666666</c:v>
                </c:pt>
                <c:pt idx="86945">
                  <c:v>223.41927083333334</c:v>
                </c:pt>
                <c:pt idx="86946">
                  <c:v>223.421875</c:v>
                </c:pt>
                <c:pt idx="86947">
                  <c:v>223.42447916666666</c:v>
                </c:pt>
                <c:pt idx="86948">
                  <c:v>223.42708333333334</c:v>
                </c:pt>
                <c:pt idx="86949">
                  <c:v>223.4296875</c:v>
                </c:pt>
                <c:pt idx="86950">
                  <c:v>223.43229166666666</c:v>
                </c:pt>
                <c:pt idx="86951">
                  <c:v>223.43489583333334</c:v>
                </c:pt>
                <c:pt idx="86952">
                  <c:v>223.4375</c:v>
                </c:pt>
                <c:pt idx="86953">
                  <c:v>223.44010416666666</c:v>
                </c:pt>
                <c:pt idx="86954">
                  <c:v>223.44270833333334</c:v>
                </c:pt>
                <c:pt idx="86955">
                  <c:v>223.4453125</c:v>
                </c:pt>
                <c:pt idx="86956">
                  <c:v>223.44791666666666</c:v>
                </c:pt>
                <c:pt idx="86957">
                  <c:v>223.45052083333334</c:v>
                </c:pt>
                <c:pt idx="86958">
                  <c:v>223.453125</c:v>
                </c:pt>
                <c:pt idx="86959">
                  <c:v>223.45572916666666</c:v>
                </c:pt>
                <c:pt idx="86960">
                  <c:v>223.45833333333334</c:v>
                </c:pt>
                <c:pt idx="86961">
                  <c:v>223.4609375</c:v>
                </c:pt>
                <c:pt idx="86962">
                  <c:v>223.46354166666666</c:v>
                </c:pt>
                <c:pt idx="86963">
                  <c:v>223.46614583333334</c:v>
                </c:pt>
                <c:pt idx="86964">
                  <c:v>223.46875</c:v>
                </c:pt>
                <c:pt idx="86965">
                  <c:v>223.47135416666666</c:v>
                </c:pt>
                <c:pt idx="86966">
                  <c:v>223.47395833333334</c:v>
                </c:pt>
                <c:pt idx="86967">
                  <c:v>223.4765625</c:v>
                </c:pt>
                <c:pt idx="86968">
                  <c:v>223.47916666666666</c:v>
                </c:pt>
                <c:pt idx="86969">
                  <c:v>223.48177083333334</c:v>
                </c:pt>
                <c:pt idx="86970">
                  <c:v>223.484375</c:v>
                </c:pt>
                <c:pt idx="86971">
                  <c:v>223.48697916666666</c:v>
                </c:pt>
                <c:pt idx="86972">
                  <c:v>223.48958333333334</c:v>
                </c:pt>
                <c:pt idx="86973">
                  <c:v>223.4921875</c:v>
                </c:pt>
                <c:pt idx="86974">
                  <c:v>223.49479166666666</c:v>
                </c:pt>
                <c:pt idx="86975">
                  <c:v>223.49739583333334</c:v>
                </c:pt>
                <c:pt idx="86976">
                  <c:v>223.5</c:v>
                </c:pt>
                <c:pt idx="86977">
                  <c:v>223.50260416666666</c:v>
                </c:pt>
                <c:pt idx="86978">
                  <c:v>223.50520833333334</c:v>
                </c:pt>
                <c:pt idx="86979">
                  <c:v>223.5078125</c:v>
                </c:pt>
                <c:pt idx="86980">
                  <c:v>223.51041666666666</c:v>
                </c:pt>
                <c:pt idx="86981">
                  <c:v>223.51302083333334</c:v>
                </c:pt>
                <c:pt idx="86982">
                  <c:v>223.515625</c:v>
                </c:pt>
                <c:pt idx="86983">
                  <c:v>223.51822916666666</c:v>
                </c:pt>
                <c:pt idx="86984">
                  <c:v>223.52083333333334</c:v>
                </c:pt>
                <c:pt idx="86985">
                  <c:v>223.5234375</c:v>
                </c:pt>
                <c:pt idx="86986">
                  <c:v>223.52604166666666</c:v>
                </c:pt>
                <c:pt idx="86987">
                  <c:v>223.52864583333334</c:v>
                </c:pt>
                <c:pt idx="86988">
                  <c:v>223.53125</c:v>
                </c:pt>
                <c:pt idx="86989">
                  <c:v>223.53385416666666</c:v>
                </c:pt>
                <c:pt idx="86990">
                  <c:v>223.53645833333334</c:v>
                </c:pt>
                <c:pt idx="86991">
                  <c:v>223.5390625</c:v>
                </c:pt>
                <c:pt idx="86992">
                  <c:v>223.54166666666666</c:v>
                </c:pt>
                <c:pt idx="86993">
                  <c:v>223.54427083333334</c:v>
                </c:pt>
                <c:pt idx="86994">
                  <c:v>223.546875</c:v>
                </c:pt>
                <c:pt idx="86995">
                  <c:v>223.54947916666666</c:v>
                </c:pt>
                <c:pt idx="86996">
                  <c:v>223.55208333333334</c:v>
                </c:pt>
                <c:pt idx="86997">
                  <c:v>223.5546875</c:v>
                </c:pt>
                <c:pt idx="86998">
                  <c:v>223.55729166666666</c:v>
                </c:pt>
                <c:pt idx="86999">
                  <c:v>223.55989583333334</c:v>
                </c:pt>
                <c:pt idx="87000">
                  <c:v>223.5625</c:v>
                </c:pt>
                <c:pt idx="87001">
                  <c:v>223.56510416666666</c:v>
                </c:pt>
                <c:pt idx="87002">
                  <c:v>223.56770833333334</c:v>
                </c:pt>
                <c:pt idx="87003">
                  <c:v>223.5703125</c:v>
                </c:pt>
                <c:pt idx="87004">
                  <c:v>223.57291666666666</c:v>
                </c:pt>
                <c:pt idx="87005">
                  <c:v>223.57552083333334</c:v>
                </c:pt>
                <c:pt idx="87006">
                  <c:v>223.578125</c:v>
                </c:pt>
                <c:pt idx="87007">
                  <c:v>223.58072916666666</c:v>
                </c:pt>
                <c:pt idx="87008">
                  <c:v>223.58333333333334</c:v>
                </c:pt>
                <c:pt idx="87009">
                  <c:v>223.5859375</c:v>
                </c:pt>
                <c:pt idx="87010">
                  <c:v>223.58854166666666</c:v>
                </c:pt>
                <c:pt idx="87011">
                  <c:v>223.59114583333334</c:v>
                </c:pt>
                <c:pt idx="87012">
                  <c:v>223.59375</c:v>
                </c:pt>
                <c:pt idx="87013">
                  <c:v>223.59635416666666</c:v>
                </c:pt>
                <c:pt idx="87014">
                  <c:v>223.59895833333334</c:v>
                </c:pt>
                <c:pt idx="87015">
                  <c:v>223.6015625</c:v>
                </c:pt>
                <c:pt idx="87016">
                  <c:v>223.60416666666666</c:v>
                </c:pt>
                <c:pt idx="87017">
                  <c:v>223.60677083333334</c:v>
                </c:pt>
                <c:pt idx="87018">
                  <c:v>223.609375</c:v>
                </c:pt>
                <c:pt idx="87019">
                  <c:v>223.61197916666666</c:v>
                </c:pt>
                <c:pt idx="87020">
                  <c:v>223.61458333333334</c:v>
                </c:pt>
                <c:pt idx="87021">
                  <c:v>223.6171875</c:v>
                </c:pt>
                <c:pt idx="87022">
                  <c:v>223.61979166666666</c:v>
                </c:pt>
                <c:pt idx="87023">
                  <c:v>223.62239583333334</c:v>
                </c:pt>
                <c:pt idx="87024">
                  <c:v>223.625</c:v>
                </c:pt>
                <c:pt idx="87025">
                  <c:v>223.62760416666666</c:v>
                </c:pt>
                <c:pt idx="87026">
                  <c:v>223.63020833333334</c:v>
                </c:pt>
                <c:pt idx="87027">
                  <c:v>223.6328125</c:v>
                </c:pt>
                <c:pt idx="87028">
                  <c:v>223.63541666666666</c:v>
                </c:pt>
                <c:pt idx="87029">
                  <c:v>223.63802083333334</c:v>
                </c:pt>
                <c:pt idx="87030">
                  <c:v>223.640625</c:v>
                </c:pt>
                <c:pt idx="87031">
                  <c:v>223.64322916666666</c:v>
                </c:pt>
                <c:pt idx="87032">
                  <c:v>223.64583333333334</c:v>
                </c:pt>
                <c:pt idx="87033">
                  <c:v>223.6484375</c:v>
                </c:pt>
                <c:pt idx="87034">
                  <c:v>223.65104166666666</c:v>
                </c:pt>
                <c:pt idx="87035">
                  <c:v>223.65364583333334</c:v>
                </c:pt>
                <c:pt idx="87036">
                  <c:v>223.65625</c:v>
                </c:pt>
                <c:pt idx="87037">
                  <c:v>223.65885416666666</c:v>
                </c:pt>
                <c:pt idx="87038">
                  <c:v>223.66145833333334</c:v>
                </c:pt>
                <c:pt idx="87039">
                  <c:v>223.6640625</c:v>
                </c:pt>
                <c:pt idx="87040">
                  <c:v>223.66666666666666</c:v>
                </c:pt>
                <c:pt idx="87041">
                  <c:v>223.66927083333334</c:v>
                </c:pt>
                <c:pt idx="87042">
                  <c:v>223.671875</c:v>
                </c:pt>
                <c:pt idx="87043">
                  <c:v>223.67447916666666</c:v>
                </c:pt>
                <c:pt idx="87044">
                  <c:v>223.67708333333334</c:v>
                </c:pt>
                <c:pt idx="87045">
                  <c:v>223.6796875</c:v>
                </c:pt>
                <c:pt idx="87046">
                  <c:v>223.68229166666666</c:v>
                </c:pt>
                <c:pt idx="87047">
                  <c:v>223.68489583333334</c:v>
                </c:pt>
                <c:pt idx="87048">
                  <c:v>223.6875</c:v>
                </c:pt>
                <c:pt idx="87049">
                  <c:v>223.69010416666666</c:v>
                </c:pt>
                <c:pt idx="87050">
                  <c:v>223.69270833333334</c:v>
                </c:pt>
                <c:pt idx="87051">
                  <c:v>223.6953125</c:v>
                </c:pt>
                <c:pt idx="87052">
                  <c:v>223.69791666666666</c:v>
                </c:pt>
                <c:pt idx="87053">
                  <c:v>223.70052083333334</c:v>
                </c:pt>
                <c:pt idx="87054">
                  <c:v>223.703125</c:v>
                </c:pt>
                <c:pt idx="87055">
                  <c:v>223.70572916666666</c:v>
                </c:pt>
                <c:pt idx="87056">
                  <c:v>223.70833333333334</c:v>
                </c:pt>
                <c:pt idx="87057">
                  <c:v>223.7109375</c:v>
                </c:pt>
                <c:pt idx="87058">
                  <c:v>223.71354166666666</c:v>
                </c:pt>
                <c:pt idx="87059">
                  <c:v>223.71614583333334</c:v>
                </c:pt>
                <c:pt idx="87060">
                  <c:v>223.71875</c:v>
                </c:pt>
                <c:pt idx="87061">
                  <c:v>223.72135416666666</c:v>
                </c:pt>
                <c:pt idx="87062">
                  <c:v>223.72395833333334</c:v>
                </c:pt>
                <c:pt idx="87063">
                  <c:v>223.7265625</c:v>
                </c:pt>
                <c:pt idx="87064">
                  <c:v>223.72916666666666</c:v>
                </c:pt>
                <c:pt idx="87065">
                  <c:v>223.73177083333334</c:v>
                </c:pt>
                <c:pt idx="87066">
                  <c:v>223.734375</c:v>
                </c:pt>
                <c:pt idx="87067">
                  <c:v>223.73697916666666</c:v>
                </c:pt>
                <c:pt idx="87068">
                  <c:v>223.73958333333334</c:v>
                </c:pt>
                <c:pt idx="87069">
                  <c:v>223.7421875</c:v>
                </c:pt>
                <c:pt idx="87070">
                  <c:v>223.74479166666666</c:v>
                </c:pt>
                <c:pt idx="87071">
                  <c:v>223.74739583333334</c:v>
                </c:pt>
                <c:pt idx="87072">
                  <c:v>223.75</c:v>
                </c:pt>
                <c:pt idx="87073">
                  <c:v>223.75260416666666</c:v>
                </c:pt>
                <c:pt idx="87074">
                  <c:v>223.75520833333334</c:v>
                </c:pt>
                <c:pt idx="87075">
                  <c:v>223.7578125</c:v>
                </c:pt>
                <c:pt idx="87076">
                  <c:v>223.76041666666666</c:v>
                </c:pt>
                <c:pt idx="87077">
                  <c:v>223.76302083333334</c:v>
                </c:pt>
                <c:pt idx="87078">
                  <c:v>223.765625</c:v>
                </c:pt>
                <c:pt idx="87079">
                  <c:v>223.76822916666666</c:v>
                </c:pt>
                <c:pt idx="87080">
                  <c:v>223.77083333333334</c:v>
                </c:pt>
                <c:pt idx="87081">
                  <c:v>223.7734375</c:v>
                </c:pt>
                <c:pt idx="87082">
                  <c:v>223.77604166666666</c:v>
                </c:pt>
                <c:pt idx="87083">
                  <c:v>223.77864583333334</c:v>
                </c:pt>
                <c:pt idx="87084">
                  <c:v>223.78125</c:v>
                </c:pt>
                <c:pt idx="87085">
                  <c:v>223.78385416666666</c:v>
                </c:pt>
                <c:pt idx="87086">
                  <c:v>223.78645833333334</c:v>
                </c:pt>
                <c:pt idx="87087">
                  <c:v>223.7890625</c:v>
                </c:pt>
                <c:pt idx="87088">
                  <c:v>223.79166666666666</c:v>
                </c:pt>
                <c:pt idx="87089">
                  <c:v>223.79427083333334</c:v>
                </c:pt>
                <c:pt idx="87090">
                  <c:v>223.796875</c:v>
                </c:pt>
                <c:pt idx="87091">
                  <c:v>223.79947916666666</c:v>
                </c:pt>
                <c:pt idx="87092">
                  <c:v>223.80208333333334</c:v>
                </c:pt>
                <c:pt idx="87093">
                  <c:v>223.8046875</c:v>
                </c:pt>
                <c:pt idx="87094">
                  <c:v>223.80729166666666</c:v>
                </c:pt>
                <c:pt idx="87095">
                  <c:v>223.80989583333334</c:v>
                </c:pt>
                <c:pt idx="87096">
                  <c:v>223.8125</c:v>
                </c:pt>
                <c:pt idx="87097">
                  <c:v>223.81510416666666</c:v>
                </c:pt>
                <c:pt idx="87098">
                  <c:v>223.81770833333334</c:v>
                </c:pt>
                <c:pt idx="87099">
                  <c:v>223.8203125</c:v>
                </c:pt>
                <c:pt idx="87100">
                  <c:v>223.82291666666666</c:v>
                </c:pt>
                <c:pt idx="87101">
                  <c:v>223.82552083333334</c:v>
                </c:pt>
                <c:pt idx="87102">
                  <c:v>223.828125</c:v>
                </c:pt>
                <c:pt idx="87103">
                  <c:v>223.83072916666666</c:v>
                </c:pt>
                <c:pt idx="87104">
                  <c:v>223.83333333333334</c:v>
                </c:pt>
                <c:pt idx="87105">
                  <c:v>223.8359375</c:v>
                </c:pt>
                <c:pt idx="87106">
                  <c:v>223.83854166666666</c:v>
                </c:pt>
                <c:pt idx="87107">
                  <c:v>223.84114583333334</c:v>
                </c:pt>
                <c:pt idx="87108">
                  <c:v>223.84375</c:v>
                </c:pt>
                <c:pt idx="87109">
                  <c:v>223.84635416666666</c:v>
                </c:pt>
                <c:pt idx="87110">
                  <c:v>223.84895833333334</c:v>
                </c:pt>
                <c:pt idx="87111">
                  <c:v>223.8515625</c:v>
                </c:pt>
                <c:pt idx="87112">
                  <c:v>223.85416666666666</c:v>
                </c:pt>
                <c:pt idx="87113">
                  <c:v>223.85677083333334</c:v>
                </c:pt>
                <c:pt idx="87114">
                  <c:v>223.859375</c:v>
                </c:pt>
                <c:pt idx="87115">
                  <c:v>223.86197916666666</c:v>
                </c:pt>
                <c:pt idx="87116">
                  <c:v>223.86458333333334</c:v>
                </c:pt>
                <c:pt idx="87117">
                  <c:v>223.8671875</c:v>
                </c:pt>
                <c:pt idx="87118">
                  <c:v>223.86979166666666</c:v>
                </c:pt>
                <c:pt idx="87119">
                  <c:v>223.87239583333334</c:v>
                </c:pt>
                <c:pt idx="87120">
                  <c:v>223.875</c:v>
                </c:pt>
                <c:pt idx="87121">
                  <c:v>223.87760416666666</c:v>
                </c:pt>
                <c:pt idx="87122">
                  <c:v>223.88020833333334</c:v>
                </c:pt>
                <c:pt idx="87123">
                  <c:v>223.8828125</c:v>
                </c:pt>
                <c:pt idx="87124">
                  <c:v>223.88541666666666</c:v>
                </c:pt>
                <c:pt idx="87125">
                  <c:v>223.88802083333334</c:v>
                </c:pt>
                <c:pt idx="87126">
                  <c:v>223.890625</c:v>
                </c:pt>
                <c:pt idx="87127">
                  <c:v>223.89322916666666</c:v>
                </c:pt>
                <c:pt idx="87128">
                  <c:v>223.89583333333334</c:v>
                </c:pt>
                <c:pt idx="87129">
                  <c:v>223.8984375</c:v>
                </c:pt>
                <c:pt idx="87130">
                  <c:v>223.90104166666666</c:v>
                </c:pt>
                <c:pt idx="87131">
                  <c:v>223.90364583333334</c:v>
                </c:pt>
                <c:pt idx="87132">
                  <c:v>223.90625</c:v>
                </c:pt>
                <c:pt idx="87133">
                  <c:v>223.90885416666666</c:v>
                </c:pt>
                <c:pt idx="87134">
                  <c:v>223.91145833333334</c:v>
                </c:pt>
                <c:pt idx="87135">
                  <c:v>223.9140625</c:v>
                </c:pt>
                <c:pt idx="87136">
                  <c:v>223.91666666666666</c:v>
                </c:pt>
                <c:pt idx="87137">
                  <c:v>223.91927083333334</c:v>
                </c:pt>
                <c:pt idx="87138">
                  <c:v>223.921875</c:v>
                </c:pt>
                <c:pt idx="87139">
                  <c:v>223.92447916666666</c:v>
                </c:pt>
                <c:pt idx="87140">
                  <c:v>223.92708333333334</c:v>
                </c:pt>
                <c:pt idx="87141">
                  <c:v>223.9296875</c:v>
                </c:pt>
                <c:pt idx="87142">
                  <c:v>223.93229166666666</c:v>
                </c:pt>
                <c:pt idx="87143">
                  <c:v>223.93489583333334</c:v>
                </c:pt>
                <c:pt idx="87144">
                  <c:v>223.9375</c:v>
                </c:pt>
                <c:pt idx="87145">
                  <c:v>223.94010416666666</c:v>
                </c:pt>
                <c:pt idx="87146">
                  <c:v>223.94270833333334</c:v>
                </c:pt>
                <c:pt idx="87147">
                  <c:v>223.9453125</c:v>
                </c:pt>
                <c:pt idx="87148">
                  <c:v>223.94791666666666</c:v>
                </c:pt>
                <c:pt idx="87149">
                  <c:v>223.95052083333334</c:v>
                </c:pt>
                <c:pt idx="87150">
                  <c:v>223.953125</c:v>
                </c:pt>
                <c:pt idx="87151">
                  <c:v>223.95572916666666</c:v>
                </c:pt>
                <c:pt idx="87152">
                  <c:v>223.95833333333334</c:v>
                </c:pt>
                <c:pt idx="87153">
                  <c:v>223.9609375</c:v>
                </c:pt>
                <c:pt idx="87154">
                  <c:v>223.96354166666666</c:v>
                </c:pt>
                <c:pt idx="87155">
                  <c:v>223.96614583333334</c:v>
                </c:pt>
                <c:pt idx="87156">
                  <c:v>223.96875</c:v>
                </c:pt>
                <c:pt idx="87157">
                  <c:v>223.97135416666666</c:v>
                </c:pt>
                <c:pt idx="87158">
                  <c:v>223.97395833333334</c:v>
                </c:pt>
                <c:pt idx="87159">
                  <c:v>223.9765625</c:v>
                </c:pt>
                <c:pt idx="87160">
                  <c:v>223.97916666666666</c:v>
                </c:pt>
                <c:pt idx="87161">
                  <c:v>223.98177083333334</c:v>
                </c:pt>
                <c:pt idx="87162">
                  <c:v>223.984375</c:v>
                </c:pt>
                <c:pt idx="87163">
                  <c:v>223.98697916666666</c:v>
                </c:pt>
                <c:pt idx="87164">
                  <c:v>223.98958333333334</c:v>
                </c:pt>
                <c:pt idx="87165">
                  <c:v>223.9921875</c:v>
                </c:pt>
                <c:pt idx="87166">
                  <c:v>223.99479166666666</c:v>
                </c:pt>
                <c:pt idx="87167">
                  <c:v>223.99739583333334</c:v>
                </c:pt>
                <c:pt idx="87168">
                  <c:v>224</c:v>
                </c:pt>
                <c:pt idx="87169">
                  <c:v>224.00260416666666</c:v>
                </c:pt>
                <c:pt idx="87170">
                  <c:v>224.00520833333334</c:v>
                </c:pt>
                <c:pt idx="87171">
                  <c:v>224.0078125</c:v>
                </c:pt>
                <c:pt idx="87172">
                  <c:v>224.01041666666666</c:v>
                </c:pt>
                <c:pt idx="87173">
                  <c:v>224.01302083333334</c:v>
                </c:pt>
                <c:pt idx="87174">
                  <c:v>224.015625</c:v>
                </c:pt>
                <c:pt idx="87175">
                  <c:v>224.01822916666666</c:v>
                </c:pt>
                <c:pt idx="87176">
                  <c:v>224.02083333333334</c:v>
                </c:pt>
                <c:pt idx="87177">
                  <c:v>224.0234375</c:v>
                </c:pt>
                <c:pt idx="87178">
                  <c:v>224.02604166666666</c:v>
                </c:pt>
                <c:pt idx="87179">
                  <c:v>224.02864583333334</c:v>
                </c:pt>
                <c:pt idx="87180">
                  <c:v>224.03125</c:v>
                </c:pt>
                <c:pt idx="87181">
                  <c:v>224.03385416666666</c:v>
                </c:pt>
                <c:pt idx="87182">
                  <c:v>224.03645833333334</c:v>
                </c:pt>
                <c:pt idx="87183">
                  <c:v>224.0390625</c:v>
                </c:pt>
                <c:pt idx="87184">
                  <c:v>224.04166666666666</c:v>
                </c:pt>
                <c:pt idx="87185">
                  <c:v>224.04427083333334</c:v>
                </c:pt>
                <c:pt idx="87186">
                  <c:v>224.046875</c:v>
                </c:pt>
                <c:pt idx="87187">
                  <c:v>224.04947916666666</c:v>
                </c:pt>
                <c:pt idx="87188">
                  <c:v>224.05208333333334</c:v>
                </c:pt>
                <c:pt idx="87189">
                  <c:v>224.0546875</c:v>
                </c:pt>
                <c:pt idx="87190">
                  <c:v>224.05729166666666</c:v>
                </c:pt>
                <c:pt idx="87191">
                  <c:v>224.05989583333334</c:v>
                </c:pt>
                <c:pt idx="87192">
                  <c:v>224.0625</c:v>
                </c:pt>
                <c:pt idx="87193">
                  <c:v>224.06510416666666</c:v>
                </c:pt>
                <c:pt idx="87194">
                  <c:v>224.06770833333334</c:v>
                </c:pt>
                <c:pt idx="87195">
                  <c:v>224.0703125</c:v>
                </c:pt>
                <c:pt idx="87196">
                  <c:v>224.07291666666666</c:v>
                </c:pt>
                <c:pt idx="87197">
                  <c:v>224.07552083333334</c:v>
                </c:pt>
                <c:pt idx="87198">
                  <c:v>224.078125</c:v>
                </c:pt>
                <c:pt idx="87199">
                  <c:v>224.08072916666666</c:v>
                </c:pt>
                <c:pt idx="87200">
                  <c:v>224.08333333333334</c:v>
                </c:pt>
                <c:pt idx="87201">
                  <c:v>224.0859375</c:v>
                </c:pt>
                <c:pt idx="87202">
                  <c:v>224.08854166666666</c:v>
                </c:pt>
                <c:pt idx="87203">
                  <c:v>224.09114583333334</c:v>
                </c:pt>
                <c:pt idx="87204">
                  <c:v>224.09375</c:v>
                </c:pt>
                <c:pt idx="87205">
                  <c:v>224.09635416666666</c:v>
                </c:pt>
                <c:pt idx="87206">
                  <c:v>224.09895833333334</c:v>
                </c:pt>
                <c:pt idx="87207">
                  <c:v>224.1015625</c:v>
                </c:pt>
                <c:pt idx="87208">
                  <c:v>224.10416666666666</c:v>
                </c:pt>
                <c:pt idx="87209">
                  <c:v>224.10677083333334</c:v>
                </c:pt>
                <c:pt idx="87210">
                  <c:v>224.109375</c:v>
                </c:pt>
                <c:pt idx="87211">
                  <c:v>224.11197916666666</c:v>
                </c:pt>
                <c:pt idx="87212">
                  <c:v>224.11458333333334</c:v>
                </c:pt>
                <c:pt idx="87213">
                  <c:v>224.1171875</c:v>
                </c:pt>
                <c:pt idx="87214">
                  <c:v>224.11979166666666</c:v>
                </c:pt>
                <c:pt idx="87215">
                  <c:v>224.12239583333334</c:v>
                </c:pt>
                <c:pt idx="87216">
                  <c:v>224.125</c:v>
                </c:pt>
                <c:pt idx="87217">
                  <c:v>224.12760416666666</c:v>
                </c:pt>
                <c:pt idx="87218">
                  <c:v>224.13020833333334</c:v>
                </c:pt>
                <c:pt idx="87219">
                  <c:v>224.1328125</c:v>
                </c:pt>
                <c:pt idx="87220">
                  <c:v>224.13541666666666</c:v>
                </c:pt>
                <c:pt idx="87221">
                  <c:v>224.13802083333334</c:v>
                </c:pt>
                <c:pt idx="87222">
                  <c:v>224.140625</c:v>
                </c:pt>
                <c:pt idx="87223">
                  <c:v>224.14322916666666</c:v>
                </c:pt>
                <c:pt idx="87224">
                  <c:v>224.14583333333334</c:v>
                </c:pt>
                <c:pt idx="87225">
                  <c:v>224.1484375</c:v>
                </c:pt>
                <c:pt idx="87226">
                  <c:v>224.15104166666666</c:v>
                </c:pt>
                <c:pt idx="87227">
                  <c:v>224.15364583333334</c:v>
                </c:pt>
                <c:pt idx="87228">
                  <c:v>224.15625</c:v>
                </c:pt>
                <c:pt idx="87229">
                  <c:v>224.15885416666666</c:v>
                </c:pt>
                <c:pt idx="87230">
                  <c:v>224.16145833333334</c:v>
                </c:pt>
                <c:pt idx="87231">
                  <c:v>224.1640625</c:v>
                </c:pt>
                <c:pt idx="87232">
                  <c:v>224.16666666666666</c:v>
                </c:pt>
                <c:pt idx="87233">
                  <c:v>224.16927083333334</c:v>
                </c:pt>
                <c:pt idx="87234">
                  <c:v>224.171875</c:v>
                </c:pt>
                <c:pt idx="87235">
                  <c:v>224.17447916666666</c:v>
                </c:pt>
                <c:pt idx="87236">
                  <c:v>224.17708333333334</c:v>
                </c:pt>
                <c:pt idx="87237">
                  <c:v>224.1796875</c:v>
                </c:pt>
                <c:pt idx="87238">
                  <c:v>224.18229166666666</c:v>
                </c:pt>
                <c:pt idx="87239">
                  <c:v>224.18489583333334</c:v>
                </c:pt>
                <c:pt idx="87240">
                  <c:v>224.1875</c:v>
                </c:pt>
                <c:pt idx="87241">
                  <c:v>224.19010416666666</c:v>
                </c:pt>
                <c:pt idx="87242">
                  <c:v>224.19270833333334</c:v>
                </c:pt>
                <c:pt idx="87243">
                  <c:v>224.1953125</c:v>
                </c:pt>
                <c:pt idx="87244">
                  <c:v>224.19791666666666</c:v>
                </c:pt>
                <c:pt idx="87245">
                  <c:v>224.20052083333334</c:v>
                </c:pt>
                <c:pt idx="87246">
                  <c:v>224.203125</c:v>
                </c:pt>
                <c:pt idx="87247">
                  <c:v>224.20572916666666</c:v>
                </c:pt>
                <c:pt idx="87248">
                  <c:v>224.20833333333334</c:v>
                </c:pt>
                <c:pt idx="87249">
                  <c:v>224.2109375</c:v>
                </c:pt>
                <c:pt idx="87250">
                  <c:v>224.21354166666666</c:v>
                </c:pt>
                <c:pt idx="87251">
                  <c:v>224.21614583333334</c:v>
                </c:pt>
                <c:pt idx="87252">
                  <c:v>224.21875</c:v>
                </c:pt>
                <c:pt idx="87253">
                  <c:v>224.22135416666666</c:v>
                </c:pt>
                <c:pt idx="87254">
                  <c:v>224.22395833333334</c:v>
                </c:pt>
                <c:pt idx="87255">
                  <c:v>224.2265625</c:v>
                </c:pt>
                <c:pt idx="87256">
                  <c:v>224.22916666666666</c:v>
                </c:pt>
                <c:pt idx="87257">
                  <c:v>224.23177083333334</c:v>
                </c:pt>
                <c:pt idx="87258">
                  <c:v>224.234375</c:v>
                </c:pt>
                <c:pt idx="87259">
                  <c:v>224.23697916666666</c:v>
                </c:pt>
                <c:pt idx="87260">
                  <c:v>224.23958333333334</c:v>
                </c:pt>
                <c:pt idx="87261">
                  <c:v>224.2421875</c:v>
                </c:pt>
                <c:pt idx="87262">
                  <c:v>224.24479166666666</c:v>
                </c:pt>
                <c:pt idx="87263">
                  <c:v>224.24739583333334</c:v>
                </c:pt>
                <c:pt idx="87264">
                  <c:v>224.25</c:v>
                </c:pt>
                <c:pt idx="87265">
                  <c:v>224.25260416666666</c:v>
                </c:pt>
                <c:pt idx="87266">
                  <c:v>224.25520833333334</c:v>
                </c:pt>
                <c:pt idx="87267">
                  <c:v>224.2578125</c:v>
                </c:pt>
                <c:pt idx="87268">
                  <c:v>224.26041666666666</c:v>
                </c:pt>
                <c:pt idx="87269">
                  <c:v>224.26302083333334</c:v>
                </c:pt>
                <c:pt idx="87270">
                  <c:v>224.265625</c:v>
                </c:pt>
                <c:pt idx="87271">
                  <c:v>224.26822916666666</c:v>
                </c:pt>
                <c:pt idx="87272">
                  <c:v>224.27083333333334</c:v>
                </c:pt>
                <c:pt idx="87273">
                  <c:v>224.2734375</c:v>
                </c:pt>
                <c:pt idx="87274">
                  <c:v>224.27604166666666</c:v>
                </c:pt>
                <c:pt idx="87275">
                  <c:v>224.27864583333334</c:v>
                </c:pt>
                <c:pt idx="87276">
                  <c:v>224.28125</c:v>
                </c:pt>
                <c:pt idx="87277">
                  <c:v>224.28385416666666</c:v>
                </c:pt>
                <c:pt idx="87278">
                  <c:v>224.28645833333334</c:v>
                </c:pt>
                <c:pt idx="87279">
                  <c:v>224.2890625</c:v>
                </c:pt>
                <c:pt idx="87280">
                  <c:v>224.29166666666666</c:v>
                </c:pt>
                <c:pt idx="87281">
                  <c:v>224.29427083333334</c:v>
                </c:pt>
                <c:pt idx="87282">
                  <c:v>224.296875</c:v>
                </c:pt>
                <c:pt idx="87283">
                  <c:v>224.29947916666666</c:v>
                </c:pt>
                <c:pt idx="87284">
                  <c:v>224.30208333333334</c:v>
                </c:pt>
                <c:pt idx="87285">
                  <c:v>224.3046875</c:v>
                </c:pt>
                <c:pt idx="87286">
                  <c:v>224.30729166666666</c:v>
                </c:pt>
                <c:pt idx="87287">
                  <c:v>224.30989583333334</c:v>
                </c:pt>
                <c:pt idx="87288">
                  <c:v>224.3125</c:v>
                </c:pt>
                <c:pt idx="87289">
                  <c:v>224.31510416666666</c:v>
                </c:pt>
                <c:pt idx="87290">
                  <c:v>224.31770833333334</c:v>
                </c:pt>
                <c:pt idx="87291">
                  <c:v>224.3203125</c:v>
                </c:pt>
                <c:pt idx="87292">
                  <c:v>224.32291666666666</c:v>
                </c:pt>
                <c:pt idx="87293">
                  <c:v>224.32552083333334</c:v>
                </c:pt>
                <c:pt idx="87294">
                  <c:v>224.328125</c:v>
                </c:pt>
                <c:pt idx="87295">
                  <c:v>224.33072916666666</c:v>
                </c:pt>
                <c:pt idx="87296">
                  <c:v>224.33333333333334</c:v>
                </c:pt>
                <c:pt idx="87297">
                  <c:v>224.3359375</c:v>
                </c:pt>
                <c:pt idx="87298">
                  <c:v>224.33854166666666</c:v>
                </c:pt>
                <c:pt idx="87299">
                  <c:v>224.34114583333334</c:v>
                </c:pt>
                <c:pt idx="87300">
                  <c:v>224.34375</c:v>
                </c:pt>
                <c:pt idx="87301">
                  <c:v>224.34635416666666</c:v>
                </c:pt>
                <c:pt idx="87302">
                  <c:v>224.34895833333334</c:v>
                </c:pt>
                <c:pt idx="87303">
                  <c:v>224.3515625</c:v>
                </c:pt>
                <c:pt idx="87304">
                  <c:v>224.35416666666666</c:v>
                </c:pt>
                <c:pt idx="87305">
                  <c:v>224.35677083333334</c:v>
                </c:pt>
                <c:pt idx="87306">
                  <c:v>224.359375</c:v>
                </c:pt>
                <c:pt idx="87307">
                  <c:v>224.36197916666666</c:v>
                </c:pt>
                <c:pt idx="87308">
                  <c:v>224.36458333333334</c:v>
                </c:pt>
                <c:pt idx="87309">
                  <c:v>224.3671875</c:v>
                </c:pt>
                <c:pt idx="87310">
                  <c:v>224.36979166666666</c:v>
                </c:pt>
                <c:pt idx="87311">
                  <c:v>224.37239583333334</c:v>
                </c:pt>
                <c:pt idx="87312">
                  <c:v>224.375</c:v>
                </c:pt>
                <c:pt idx="87313">
                  <c:v>224.37760416666666</c:v>
                </c:pt>
                <c:pt idx="87314">
                  <c:v>224.38020833333334</c:v>
                </c:pt>
                <c:pt idx="87315">
                  <c:v>224.3828125</c:v>
                </c:pt>
                <c:pt idx="87316">
                  <c:v>224.38541666666666</c:v>
                </c:pt>
                <c:pt idx="87317">
                  <c:v>224.38802083333334</c:v>
                </c:pt>
                <c:pt idx="87318">
                  <c:v>224.390625</c:v>
                </c:pt>
                <c:pt idx="87319">
                  <c:v>224.39322916666666</c:v>
                </c:pt>
                <c:pt idx="87320">
                  <c:v>224.39583333333334</c:v>
                </c:pt>
                <c:pt idx="87321">
                  <c:v>224.3984375</c:v>
                </c:pt>
                <c:pt idx="87322">
                  <c:v>224.40104166666666</c:v>
                </c:pt>
                <c:pt idx="87323">
                  <c:v>224.40364583333334</c:v>
                </c:pt>
                <c:pt idx="87324">
                  <c:v>224.40625</c:v>
                </c:pt>
                <c:pt idx="87325">
                  <c:v>224.40885416666666</c:v>
                </c:pt>
                <c:pt idx="87326">
                  <c:v>224.41145833333334</c:v>
                </c:pt>
                <c:pt idx="87327">
                  <c:v>224.4140625</c:v>
                </c:pt>
                <c:pt idx="87328">
                  <c:v>224.41666666666666</c:v>
                </c:pt>
                <c:pt idx="87329">
                  <c:v>224.41927083333334</c:v>
                </c:pt>
                <c:pt idx="87330">
                  <c:v>224.421875</c:v>
                </c:pt>
                <c:pt idx="87331">
                  <c:v>224.42447916666666</c:v>
                </c:pt>
                <c:pt idx="87332">
                  <c:v>224.42708333333334</c:v>
                </c:pt>
                <c:pt idx="87333">
                  <c:v>224.4296875</c:v>
                </c:pt>
                <c:pt idx="87334">
                  <c:v>224.43229166666666</c:v>
                </c:pt>
                <c:pt idx="87335">
                  <c:v>224.43489583333334</c:v>
                </c:pt>
                <c:pt idx="87336">
                  <c:v>224.4375</c:v>
                </c:pt>
                <c:pt idx="87337">
                  <c:v>224.44010416666666</c:v>
                </c:pt>
                <c:pt idx="87338">
                  <c:v>224.44270833333334</c:v>
                </c:pt>
                <c:pt idx="87339">
                  <c:v>224.4453125</c:v>
                </c:pt>
                <c:pt idx="87340">
                  <c:v>224.44791666666666</c:v>
                </c:pt>
                <c:pt idx="87341">
                  <c:v>224.45052083333334</c:v>
                </c:pt>
                <c:pt idx="87342">
                  <c:v>224.453125</c:v>
                </c:pt>
                <c:pt idx="87343">
                  <c:v>224.45572916666666</c:v>
                </c:pt>
                <c:pt idx="87344">
                  <c:v>224.45833333333334</c:v>
                </c:pt>
                <c:pt idx="87345">
                  <c:v>224.4609375</c:v>
                </c:pt>
                <c:pt idx="87346">
                  <c:v>224.46354166666666</c:v>
                </c:pt>
                <c:pt idx="87347">
                  <c:v>224.46614583333334</c:v>
                </c:pt>
                <c:pt idx="87348">
                  <c:v>224.46875</c:v>
                </c:pt>
                <c:pt idx="87349">
                  <c:v>224.47135416666666</c:v>
                </c:pt>
                <c:pt idx="87350">
                  <c:v>224.47395833333334</c:v>
                </c:pt>
                <c:pt idx="87351">
                  <c:v>224.4765625</c:v>
                </c:pt>
                <c:pt idx="87352">
                  <c:v>224.47916666666666</c:v>
                </c:pt>
                <c:pt idx="87353">
                  <c:v>224.48177083333334</c:v>
                </c:pt>
                <c:pt idx="87354">
                  <c:v>224.484375</c:v>
                </c:pt>
                <c:pt idx="87355">
                  <c:v>224.48697916666666</c:v>
                </c:pt>
                <c:pt idx="87356">
                  <c:v>224.48958333333334</c:v>
                </c:pt>
                <c:pt idx="87357">
                  <c:v>224.4921875</c:v>
                </c:pt>
                <c:pt idx="87358">
                  <c:v>224.49479166666666</c:v>
                </c:pt>
                <c:pt idx="87359">
                  <c:v>224.49739583333334</c:v>
                </c:pt>
                <c:pt idx="87360">
                  <c:v>224.5</c:v>
                </c:pt>
                <c:pt idx="87361">
                  <c:v>224.50260416666666</c:v>
                </c:pt>
                <c:pt idx="87362">
                  <c:v>224.50520833333334</c:v>
                </c:pt>
                <c:pt idx="87363">
                  <c:v>224.5078125</c:v>
                </c:pt>
                <c:pt idx="87364">
                  <c:v>224.51041666666666</c:v>
                </c:pt>
                <c:pt idx="87365">
                  <c:v>224.51302083333334</c:v>
                </c:pt>
                <c:pt idx="87366">
                  <c:v>224.515625</c:v>
                </c:pt>
                <c:pt idx="87367">
                  <c:v>224.51822916666666</c:v>
                </c:pt>
                <c:pt idx="87368">
                  <c:v>224.52083333333334</c:v>
                </c:pt>
                <c:pt idx="87369">
                  <c:v>224.5234375</c:v>
                </c:pt>
                <c:pt idx="87370">
                  <c:v>224.52604166666666</c:v>
                </c:pt>
                <c:pt idx="87371">
                  <c:v>224.52864583333334</c:v>
                </c:pt>
                <c:pt idx="87372">
                  <c:v>224.53125</c:v>
                </c:pt>
                <c:pt idx="87373">
                  <c:v>224.53385416666666</c:v>
                </c:pt>
                <c:pt idx="87374">
                  <c:v>224.53645833333334</c:v>
                </c:pt>
                <c:pt idx="87375">
                  <c:v>224.5390625</c:v>
                </c:pt>
                <c:pt idx="87376">
                  <c:v>224.54166666666666</c:v>
                </c:pt>
                <c:pt idx="87377">
                  <c:v>224.54427083333334</c:v>
                </c:pt>
                <c:pt idx="87378">
                  <c:v>224.546875</c:v>
                </c:pt>
                <c:pt idx="87379">
                  <c:v>224.54947916666666</c:v>
                </c:pt>
                <c:pt idx="87380">
                  <c:v>224.55208333333334</c:v>
                </c:pt>
                <c:pt idx="87381">
                  <c:v>224.5546875</c:v>
                </c:pt>
                <c:pt idx="87382">
                  <c:v>224.55729166666666</c:v>
                </c:pt>
                <c:pt idx="87383">
                  <c:v>224.55989583333334</c:v>
                </c:pt>
                <c:pt idx="87384">
                  <c:v>224.5625</c:v>
                </c:pt>
                <c:pt idx="87385">
                  <c:v>224.56510416666666</c:v>
                </c:pt>
                <c:pt idx="87386">
                  <c:v>224.56770833333334</c:v>
                </c:pt>
                <c:pt idx="87387">
                  <c:v>224.5703125</c:v>
                </c:pt>
                <c:pt idx="87388">
                  <c:v>224.57291666666666</c:v>
                </c:pt>
                <c:pt idx="87389">
                  <c:v>224.57552083333334</c:v>
                </c:pt>
                <c:pt idx="87390">
                  <c:v>224.578125</c:v>
                </c:pt>
                <c:pt idx="87391">
                  <c:v>224.58072916666666</c:v>
                </c:pt>
                <c:pt idx="87392">
                  <c:v>224.58333333333334</c:v>
                </c:pt>
                <c:pt idx="87393">
                  <c:v>224.5859375</c:v>
                </c:pt>
                <c:pt idx="87394">
                  <c:v>224.58854166666666</c:v>
                </c:pt>
                <c:pt idx="87395">
                  <c:v>224.59114583333334</c:v>
                </c:pt>
                <c:pt idx="87396">
                  <c:v>224.59375</c:v>
                </c:pt>
                <c:pt idx="87397">
                  <c:v>224.59635416666666</c:v>
                </c:pt>
                <c:pt idx="87398">
                  <c:v>224.59895833333334</c:v>
                </c:pt>
                <c:pt idx="87399">
                  <c:v>224.6015625</c:v>
                </c:pt>
                <c:pt idx="87400">
                  <c:v>224.60416666666666</c:v>
                </c:pt>
                <c:pt idx="87401">
                  <c:v>224.60677083333334</c:v>
                </c:pt>
                <c:pt idx="87402">
                  <c:v>224.609375</c:v>
                </c:pt>
                <c:pt idx="87403">
                  <c:v>224.61197916666666</c:v>
                </c:pt>
                <c:pt idx="87404">
                  <c:v>224.61458333333334</c:v>
                </c:pt>
                <c:pt idx="87405">
                  <c:v>224.6171875</c:v>
                </c:pt>
                <c:pt idx="87406">
                  <c:v>224.61979166666666</c:v>
                </c:pt>
                <c:pt idx="87407">
                  <c:v>224.62239583333334</c:v>
                </c:pt>
                <c:pt idx="87408">
                  <c:v>224.625</c:v>
                </c:pt>
                <c:pt idx="87409">
                  <c:v>224.62760416666666</c:v>
                </c:pt>
                <c:pt idx="87410">
                  <c:v>224.63020833333334</c:v>
                </c:pt>
                <c:pt idx="87411">
                  <c:v>224.6328125</c:v>
                </c:pt>
                <c:pt idx="87412">
                  <c:v>224.63541666666666</c:v>
                </c:pt>
                <c:pt idx="87413">
                  <c:v>224.63802083333334</c:v>
                </c:pt>
                <c:pt idx="87414">
                  <c:v>224.640625</c:v>
                </c:pt>
                <c:pt idx="87415">
                  <c:v>224.64322916666666</c:v>
                </c:pt>
                <c:pt idx="87416">
                  <c:v>224.64583333333334</c:v>
                </c:pt>
                <c:pt idx="87417">
                  <c:v>224.6484375</c:v>
                </c:pt>
                <c:pt idx="87418">
                  <c:v>224.65104166666666</c:v>
                </c:pt>
                <c:pt idx="87419">
                  <c:v>224.65364583333334</c:v>
                </c:pt>
                <c:pt idx="87420">
                  <c:v>224.65625</c:v>
                </c:pt>
                <c:pt idx="87421">
                  <c:v>224.65885416666666</c:v>
                </c:pt>
                <c:pt idx="87422">
                  <c:v>224.66145833333334</c:v>
                </c:pt>
                <c:pt idx="87423">
                  <c:v>224.6640625</c:v>
                </c:pt>
                <c:pt idx="87424">
                  <c:v>224.66666666666666</c:v>
                </c:pt>
                <c:pt idx="87425">
                  <c:v>224.66927083333334</c:v>
                </c:pt>
                <c:pt idx="87426">
                  <c:v>224.671875</c:v>
                </c:pt>
                <c:pt idx="87427">
                  <c:v>224.67447916666666</c:v>
                </c:pt>
                <c:pt idx="87428">
                  <c:v>224.67708333333334</c:v>
                </c:pt>
                <c:pt idx="87429">
                  <c:v>224.6796875</c:v>
                </c:pt>
                <c:pt idx="87430">
                  <c:v>224.68229166666666</c:v>
                </c:pt>
                <c:pt idx="87431">
                  <c:v>224.68489583333334</c:v>
                </c:pt>
                <c:pt idx="87432">
                  <c:v>224.6875</c:v>
                </c:pt>
                <c:pt idx="87433">
                  <c:v>224.69010416666666</c:v>
                </c:pt>
                <c:pt idx="87434">
                  <c:v>224.69270833333334</c:v>
                </c:pt>
                <c:pt idx="87435">
                  <c:v>224.6953125</c:v>
                </c:pt>
                <c:pt idx="87436">
                  <c:v>224.69791666666666</c:v>
                </c:pt>
                <c:pt idx="87437">
                  <c:v>224.70052083333334</c:v>
                </c:pt>
                <c:pt idx="87438">
                  <c:v>224.703125</c:v>
                </c:pt>
                <c:pt idx="87439">
                  <c:v>224.70572916666666</c:v>
                </c:pt>
                <c:pt idx="87440">
                  <c:v>224.70833333333334</c:v>
                </c:pt>
                <c:pt idx="87441">
                  <c:v>224.7109375</c:v>
                </c:pt>
                <c:pt idx="87442">
                  <c:v>224.71354166666666</c:v>
                </c:pt>
                <c:pt idx="87443">
                  <c:v>224.71614583333334</c:v>
                </c:pt>
                <c:pt idx="87444">
                  <c:v>224.71875</c:v>
                </c:pt>
                <c:pt idx="87445">
                  <c:v>224.72135416666666</c:v>
                </c:pt>
                <c:pt idx="87446">
                  <c:v>224.72395833333334</c:v>
                </c:pt>
                <c:pt idx="87447">
                  <c:v>224.7265625</c:v>
                </c:pt>
                <c:pt idx="87448">
                  <c:v>224.72916666666666</c:v>
                </c:pt>
                <c:pt idx="87449">
                  <c:v>224.73177083333334</c:v>
                </c:pt>
                <c:pt idx="87450">
                  <c:v>224.734375</c:v>
                </c:pt>
                <c:pt idx="87451">
                  <c:v>224.73697916666666</c:v>
                </c:pt>
                <c:pt idx="87452">
                  <c:v>224.73958333333334</c:v>
                </c:pt>
                <c:pt idx="87453">
                  <c:v>224.7421875</c:v>
                </c:pt>
                <c:pt idx="87454">
                  <c:v>224.74479166666666</c:v>
                </c:pt>
                <c:pt idx="87455">
                  <c:v>224.74739583333334</c:v>
                </c:pt>
                <c:pt idx="87456">
                  <c:v>224.75</c:v>
                </c:pt>
                <c:pt idx="87457">
                  <c:v>224.75260416666666</c:v>
                </c:pt>
                <c:pt idx="87458">
                  <c:v>224.75520833333334</c:v>
                </c:pt>
                <c:pt idx="87459">
                  <c:v>224.7578125</c:v>
                </c:pt>
                <c:pt idx="87460">
                  <c:v>224.76041666666666</c:v>
                </c:pt>
                <c:pt idx="87461">
                  <c:v>224.76302083333334</c:v>
                </c:pt>
                <c:pt idx="87462">
                  <c:v>224.765625</c:v>
                </c:pt>
                <c:pt idx="87463">
                  <c:v>224.76822916666666</c:v>
                </c:pt>
                <c:pt idx="87464">
                  <c:v>224.77083333333334</c:v>
                </c:pt>
                <c:pt idx="87465">
                  <c:v>224.7734375</c:v>
                </c:pt>
                <c:pt idx="87466">
                  <c:v>224.77604166666666</c:v>
                </c:pt>
                <c:pt idx="87467">
                  <c:v>224.77864583333334</c:v>
                </c:pt>
                <c:pt idx="87468">
                  <c:v>224.78125</c:v>
                </c:pt>
                <c:pt idx="87469">
                  <c:v>224.78385416666666</c:v>
                </c:pt>
                <c:pt idx="87470">
                  <c:v>224.78645833333334</c:v>
                </c:pt>
                <c:pt idx="87471">
                  <c:v>224.7890625</c:v>
                </c:pt>
                <c:pt idx="87472">
                  <c:v>224.79166666666666</c:v>
                </c:pt>
                <c:pt idx="87473">
                  <c:v>224.79427083333334</c:v>
                </c:pt>
                <c:pt idx="87474">
                  <c:v>224.796875</c:v>
                </c:pt>
                <c:pt idx="87475">
                  <c:v>224.79947916666666</c:v>
                </c:pt>
                <c:pt idx="87476">
                  <c:v>224.80208333333334</c:v>
                </c:pt>
                <c:pt idx="87477">
                  <c:v>224.8046875</c:v>
                </c:pt>
                <c:pt idx="87478">
                  <c:v>224.80729166666666</c:v>
                </c:pt>
                <c:pt idx="87479">
                  <c:v>224.80989583333334</c:v>
                </c:pt>
                <c:pt idx="87480">
                  <c:v>224.8125</c:v>
                </c:pt>
                <c:pt idx="87481">
                  <c:v>224.81510416666666</c:v>
                </c:pt>
                <c:pt idx="87482">
                  <c:v>224.81770833333334</c:v>
                </c:pt>
                <c:pt idx="87483">
                  <c:v>224.8203125</c:v>
                </c:pt>
                <c:pt idx="87484">
                  <c:v>224.82291666666666</c:v>
                </c:pt>
                <c:pt idx="87485">
                  <c:v>224.82552083333334</c:v>
                </c:pt>
                <c:pt idx="87486">
                  <c:v>224.828125</c:v>
                </c:pt>
                <c:pt idx="87487">
                  <c:v>224.83072916666666</c:v>
                </c:pt>
                <c:pt idx="87488">
                  <c:v>224.83333333333334</c:v>
                </c:pt>
                <c:pt idx="87489">
                  <c:v>224.8359375</c:v>
                </c:pt>
                <c:pt idx="87490">
                  <c:v>224.83854166666666</c:v>
                </c:pt>
                <c:pt idx="87491">
                  <c:v>224.84114583333334</c:v>
                </c:pt>
                <c:pt idx="87492">
                  <c:v>224.84375</c:v>
                </c:pt>
                <c:pt idx="87493">
                  <c:v>224.84635416666666</c:v>
                </c:pt>
                <c:pt idx="87494">
                  <c:v>224.84895833333334</c:v>
                </c:pt>
                <c:pt idx="87495">
                  <c:v>224.8515625</c:v>
                </c:pt>
                <c:pt idx="87496">
                  <c:v>224.85416666666666</c:v>
                </c:pt>
                <c:pt idx="87497">
                  <c:v>224.85677083333334</c:v>
                </c:pt>
                <c:pt idx="87498">
                  <c:v>224.859375</c:v>
                </c:pt>
                <c:pt idx="87499">
                  <c:v>224.86197916666666</c:v>
                </c:pt>
                <c:pt idx="87500">
                  <c:v>224.86458333333334</c:v>
                </c:pt>
                <c:pt idx="87501">
                  <c:v>224.8671875</c:v>
                </c:pt>
                <c:pt idx="87502">
                  <c:v>224.86979166666666</c:v>
                </c:pt>
                <c:pt idx="87503">
                  <c:v>224.87239583333334</c:v>
                </c:pt>
                <c:pt idx="87504">
                  <c:v>224.875</c:v>
                </c:pt>
                <c:pt idx="87505">
                  <c:v>224.87760416666666</c:v>
                </c:pt>
                <c:pt idx="87506">
                  <c:v>224.88020833333334</c:v>
                </c:pt>
                <c:pt idx="87507">
                  <c:v>224.8828125</c:v>
                </c:pt>
                <c:pt idx="87508">
                  <c:v>224.88541666666666</c:v>
                </c:pt>
                <c:pt idx="87509">
                  <c:v>224.88802083333334</c:v>
                </c:pt>
                <c:pt idx="87510">
                  <c:v>224.890625</c:v>
                </c:pt>
                <c:pt idx="87511">
                  <c:v>224.89322916666666</c:v>
                </c:pt>
                <c:pt idx="87512">
                  <c:v>224.89583333333334</c:v>
                </c:pt>
                <c:pt idx="87513">
                  <c:v>224.8984375</c:v>
                </c:pt>
                <c:pt idx="87514">
                  <c:v>224.90104166666666</c:v>
                </c:pt>
                <c:pt idx="87515">
                  <c:v>224.90364583333334</c:v>
                </c:pt>
                <c:pt idx="87516">
                  <c:v>224.90625</c:v>
                </c:pt>
                <c:pt idx="87517">
                  <c:v>224.90885416666666</c:v>
                </c:pt>
                <c:pt idx="87518">
                  <c:v>224.91145833333334</c:v>
                </c:pt>
                <c:pt idx="87519">
                  <c:v>224.9140625</c:v>
                </c:pt>
                <c:pt idx="87520">
                  <c:v>224.91666666666666</c:v>
                </c:pt>
                <c:pt idx="87521">
                  <c:v>224.91927083333334</c:v>
                </c:pt>
                <c:pt idx="87522">
                  <c:v>224.921875</c:v>
                </c:pt>
                <c:pt idx="87523">
                  <c:v>224.92447916666666</c:v>
                </c:pt>
                <c:pt idx="87524">
                  <c:v>224.92708333333334</c:v>
                </c:pt>
                <c:pt idx="87525">
                  <c:v>224.9296875</c:v>
                </c:pt>
                <c:pt idx="87526">
                  <c:v>224.93229166666666</c:v>
                </c:pt>
                <c:pt idx="87527">
                  <c:v>224.93489583333334</c:v>
                </c:pt>
                <c:pt idx="87528">
                  <c:v>224.9375</c:v>
                </c:pt>
                <c:pt idx="87529">
                  <c:v>224.94010416666666</c:v>
                </c:pt>
                <c:pt idx="87530">
                  <c:v>224.94270833333334</c:v>
                </c:pt>
                <c:pt idx="87531">
                  <c:v>224.9453125</c:v>
                </c:pt>
                <c:pt idx="87532">
                  <c:v>224.94791666666666</c:v>
                </c:pt>
                <c:pt idx="87533">
                  <c:v>224.95052083333334</c:v>
                </c:pt>
                <c:pt idx="87534">
                  <c:v>224.953125</c:v>
                </c:pt>
                <c:pt idx="87535">
                  <c:v>224.95572916666666</c:v>
                </c:pt>
                <c:pt idx="87536">
                  <c:v>224.95833333333334</c:v>
                </c:pt>
                <c:pt idx="87537">
                  <c:v>224.9609375</c:v>
                </c:pt>
                <c:pt idx="87538">
                  <c:v>224.96354166666666</c:v>
                </c:pt>
                <c:pt idx="87539">
                  <c:v>224.96614583333334</c:v>
                </c:pt>
                <c:pt idx="87540">
                  <c:v>224.96875</c:v>
                </c:pt>
                <c:pt idx="87541">
                  <c:v>224.97135416666666</c:v>
                </c:pt>
                <c:pt idx="87542">
                  <c:v>224.97395833333334</c:v>
                </c:pt>
                <c:pt idx="87543">
                  <c:v>224.9765625</c:v>
                </c:pt>
                <c:pt idx="87544">
                  <c:v>224.97916666666666</c:v>
                </c:pt>
                <c:pt idx="87545">
                  <c:v>224.98177083333334</c:v>
                </c:pt>
                <c:pt idx="87546">
                  <c:v>224.984375</c:v>
                </c:pt>
                <c:pt idx="87547">
                  <c:v>224.98697916666666</c:v>
                </c:pt>
                <c:pt idx="87548">
                  <c:v>224.98958333333334</c:v>
                </c:pt>
                <c:pt idx="87549">
                  <c:v>224.9921875</c:v>
                </c:pt>
                <c:pt idx="87550">
                  <c:v>224.99479166666666</c:v>
                </c:pt>
                <c:pt idx="87551">
                  <c:v>224.99739583333334</c:v>
                </c:pt>
                <c:pt idx="87552">
                  <c:v>225</c:v>
                </c:pt>
                <c:pt idx="87553">
                  <c:v>225.00260416666666</c:v>
                </c:pt>
                <c:pt idx="87554">
                  <c:v>225.00520833333334</c:v>
                </c:pt>
                <c:pt idx="87555">
                  <c:v>225.0078125</c:v>
                </c:pt>
                <c:pt idx="87556">
                  <c:v>225.01041666666666</c:v>
                </c:pt>
                <c:pt idx="87557">
                  <c:v>225.01302083333334</c:v>
                </c:pt>
                <c:pt idx="87558">
                  <c:v>225.015625</c:v>
                </c:pt>
                <c:pt idx="87559">
                  <c:v>225.01822916666666</c:v>
                </c:pt>
                <c:pt idx="87560">
                  <c:v>225.02083333333334</c:v>
                </c:pt>
                <c:pt idx="87561">
                  <c:v>225.0234375</c:v>
                </c:pt>
                <c:pt idx="87562">
                  <c:v>225.02604166666666</c:v>
                </c:pt>
                <c:pt idx="87563">
                  <c:v>225.02864583333334</c:v>
                </c:pt>
                <c:pt idx="87564">
                  <c:v>225.03125</c:v>
                </c:pt>
                <c:pt idx="87565">
                  <c:v>225.03385416666666</c:v>
                </c:pt>
                <c:pt idx="87566">
                  <c:v>225.03645833333334</c:v>
                </c:pt>
                <c:pt idx="87567">
                  <c:v>225.0390625</c:v>
                </c:pt>
                <c:pt idx="87568">
                  <c:v>225.04166666666666</c:v>
                </c:pt>
                <c:pt idx="87569">
                  <c:v>225.04427083333334</c:v>
                </c:pt>
                <c:pt idx="87570">
                  <c:v>225.046875</c:v>
                </c:pt>
                <c:pt idx="87571">
                  <c:v>225.04947916666666</c:v>
                </c:pt>
                <c:pt idx="87572">
                  <c:v>225.05208333333334</c:v>
                </c:pt>
                <c:pt idx="87573">
                  <c:v>225.0546875</c:v>
                </c:pt>
                <c:pt idx="87574">
                  <c:v>225.05729166666666</c:v>
                </c:pt>
                <c:pt idx="87575">
                  <c:v>225.05989583333334</c:v>
                </c:pt>
                <c:pt idx="87576">
                  <c:v>225.0625</c:v>
                </c:pt>
                <c:pt idx="87577">
                  <c:v>225.06510416666666</c:v>
                </c:pt>
                <c:pt idx="87578">
                  <c:v>225.06770833333334</c:v>
                </c:pt>
                <c:pt idx="87579">
                  <c:v>225.0703125</c:v>
                </c:pt>
                <c:pt idx="87580">
                  <c:v>225.07291666666666</c:v>
                </c:pt>
                <c:pt idx="87581">
                  <c:v>225.07552083333334</c:v>
                </c:pt>
                <c:pt idx="87582">
                  <c:v>225.078125</c:v>
                </c:pt>
                <c:pt idx="87583">
                  <c:v>225.08072916666666</c:v>
                </c:pt>
                <c:pt idx="87584">
                  <c:v>225.08333333333334</c:v>
                </c:pt>
                <c:pt idx="87585">
                  <c:v>225.0859375</c:v>
                </c:pt>
                <c:pt idx="87586">
                  <c:v>225.08854166666666</c:v>
                </c:pt>
                <c:pt idx="87587">
                  <c:v>225.09114583333334</c:v>
                </c:pt>
                <c:pt idx="87588">
                  <c:v>225.09375</c:v>
                </c:pt>
                <c:pt idx="87589">
                  <c:v>225.09635416666666</c:v>
                </c:pt>
                <c:pt idx="87590">
                  <c:v>225.09895833333334</c:v>
                </c:pt>
                <c:pt idx="87591">
                  <c:v>225.1015625</c:v>
                </c:pt>
                <c:pt idx="87592">
                  <c:v>225.10416666666666</c:v>
                </c:pt>
                <c:pt idx="87593">
                  <c:v>225.10677083333334</c:v>
                </c:pt>
                <c:pt idx="87594">
                  <c:v>225.109375</c:v>
                </c:pt>
                <c:pt idx="87595">
                  <c:v>225.11197916666666</c:v>
                </c:pt>
                <c:pt idx="87596">
                  <c:v>225.11458333333334</c:v>
                </c:pt>
                <c:pt idx="87597">
                  <c:v>225.1171875</c:v>
                </c:pt>
                <c:pt idx="87598">
                  <c:v>225.11979166666666</c:v>
                </c:pt>
                <c:pt idx="87599">
                  <c:v>225.12239583333334</c:v>
                </c:pt>
                <c:pt idx="87600">
                  <c:v>225.125</c:v>
                </c:pt>
                <c:pt idx="87601">
                  <c:v>225.12760416666666</c:v>
                </c:pt>
                <c:pt idx="87602">
                  <c:v>225.13020833333334</c:v>
                </c:pt>
                <c:pt idx="87603">
                  <c:v>225.1328125</c:v>
                </c:pt>
                <c:pt idx="87604">
                  <c:v>225.13541666666666</c:v>
                </c:pt>
                <c:pt idx="87605">
                  <c:v>225.13802083333334</c:v>
                </c:pt>
                <c:pt idx="87606">
                  <c:v>225.140625</c:v>
                </c:pt>
                <c:pt idx="87607">
                  <c:v>225.14322916666666</c:v>
                </c:pt>
                <c:pt idx="87608">
                  <c:v>225.14583333333334</c:v>
                </c:pt>
                <c:pt idx="87609">
                  <c:v>225.1484375</c:v>
                </c:pt>
                <c:pt idx="87610">
                  <c:v>225.15104166666666</c:v>
                </c:pt>
                <c:pt idx="87611">
                  <c:v>225.15364583333334</c:v>
                </c:pt>
                <c:pt idx="87612">
                  <c:v>225.15625</c:v>
                </c:pt>
                <c:pt idx="87613">
                  <c:v>225.15885416666666</c:v>
                </c:pt>
                <c:pt idx="87614">
                  <c:v>225.16145833333334</c:v>
                </c:pt>
                <c:pt idx="87615">
                  <c:v>225.1640625</c:v>
                </c:pt>
                <c:pt idx="87616">
                  <c:v>225.16666666666666</c:v>
                </c:pt>
                <c:pt idx="87617">
                  <c:v>225.16927083333334</c:v>
                </c:pt>
                <c:pt idx="87618">
                  <c:v>225.171875</c:v>
                </c:pt>
                <c:pt idx="87619">
                  <c:v>225.17447916666666</c:v>
                </c:pt>
                <c:pt idx="87620">
                  <c:v>225.17708333333334</c:v>
                </c:pt>
                <c:pt idx="87621">
                  <c:v>225.1796875</c:v>
                </c:pt>
                <c:pt idx="87622">
                  <c:v>225.18229166666666</c:v>
                </c:pt>
                <c:pt idx="87623">
                  <c:v>225.18489583333334</c:v>
                </c:pt>
                <c:pt idx="87624">
                  <c:v>225.1875</c:v>
                </c:pt>
                <c:pt idx="87625">
                  <c:v>225.19010416666666</c:v>
                </c:pt>
                <c:pt idx="87626">
                  <c:v>225.19270833333334</c:v>
                </c:pt>
                <c:pt idx="87627">
                  <c:v>225.1953125</c:v>
                </c:pt>
                <c:pt idx="87628">
                  <c:v>225.19791666666666</c:v>
                </c:pt>
                <c:pt idx="87629">
                  <c:v>225.20052083333334</c:v>
                </c:pt>
                <c:pt idx="87630">
                  <c:v>225.203125</c:v>
                </c:pt>
                <c:pt idx="87631">
                  <c:v>225.20572916666666</c:v>
                </c:pt>
                <c:pt idx="87632">
                  <c:v>225.20833333333334</c:v>
                </c:pt>
                <c:pt idx="87633">
                  <c:v>225.2109375</c:v>
                </c:pt>
                <c:pt idx="87634">
                  <c:v>225.21354166666666</c:v>
                </c:pt>
                <c:pt idx="87635">
                  <c:v>225.21614583333334</c:v>
                </c:pt>
                <c:pt idx="87636">
                  <c:v>225.21875</c:v>
                </c:pt>
                <c:pt idx="87637">
                  <c:v>225.22135416666666</c:v>
                </c:pt>
                <c:pt idx="87638">
                  <c:v>225.22395833333334</c:v>
                </c:pt>
                <c:pt idx="87639">
                  <c:v>225.2265625</c:v>
                </c:pt>
                <c:pt idx="87640">
                  <c:v>225.22916666666666</c:v>
                </c:pt>
                <c:pt idx="87641">
                  <c:v>225.23177083333334</c:v>
                </c:pt>
                <c:pt idx="87642">
                  <c:v>225.234375</c:v>
                </c:pt>
                <c:pt idx="87643">
                  <c:v>225.23697916666666</c:v>
                </c:pt>
                <c:pt idx="87644">
                  <c:v>225.23958333333334</c:v>
                </c:pt>
                <c:pt idx="87645">
                  <c:v>225.2421875</c:v>
                </c:pt>
                <c:pt idx="87646">
                  <c:v>225.24479166666666</c:v>
                </c:pt>
                <c:pt idx="87647">
                  <c:v>225.24739583333334</c:v>
                </c:pt>
                <c:pt idx="87648">
                  <c:v>225.25</c:v>
                </c:pt>
                <c:pt idx="87649">
                  <c:v>225.25260416666666</c:v>
                </c:pt>
                <c:pt idx="87650">
                  <c:v>225.25520833333334</c:v>
                </c:pt>
                <c:pt idx="87651">
                  <c:v>225.2578125</c:v>
                </c:pt>
                <c:pt idx="87652">
                  <c:v>225.26041666666666</c:v>
                </c:pt>
                <c:pt idx="87653">
                  <c:v>225.26302083333334</c:v>
                </c:pt>
                <c:pt idx="87654">
                  <c:v>225.265625</c:v>
                </c:pt>
                <c:pt idx="87655">
                  <c:v>225.26822916666666</c:v>
                </c:pt>
                <c:pt idx="87656">
                  <c:v>225.27083333333334</c:v>
                </c:pt>
                <c:pt idx="87657">
                  <c:v>225.2734375</c:v>
                </c:pt>
                <c:pt idx="87658">
                  <c:v>225.27604166666666</c:v>
                </c:pt>
                <c:pt idx="87659">
                  <c:v>225.27864583333334</c:v>
                </c:pt>
                <c:pt idx="87660">
                  <c:v>225.28125</c:v>
                </c:pt>
                <c:pt idx="87661">
                  <c:v>225.28385416666666</c:v>
                </c:pt>
                <c:pt idx="87662">
                  <c:v>225.28645833333334</c:v>
                </c:pt>
                <c:pt idx="87663">
                  <c:v>225.2890625</c:v>
                </c:pt>
                <c:pt idx="87664">
                  <c:v>225.29166666666666</c:v>
                </c:pt>
                <c:pt idx="87665">
                  <c:v>225.29427083333334</c:v>
                </c:pt>
                <c:pt idx="87666">
                  <c:v>225.296875</c:v>
                </c:pt>
                <c:pt idx="87667">
                  <c:v>225.29947916666666</c:v>
                </c:pt>
                <c:pt idx="87668">
                  <c:v>225.30208333333334</c:v>
                </c:pt>
                <c:pt idx="87669">
                  <c:v>225.3046875</c:v>
                </c:pt>
                <c:pt idx="87670">
                  <c:v>225.30729166666666</c:v>
                </c:pt>
                <c:pt idx="87671">
                  <c:v>225.30989583333334</c:v>
                </c:pt>
                <c:pt idx="87672">
                  <c:v>225.3125</c:v>
                </c:pt>
                <c:pt idx="87673">
                  <c:v>225.31510416666666</c:v>
                </c:pt>
                <c:pt idx="87674">
                  <c:v>225.31770833333334</c:v>
                </c:pt>
                <c:pt idx="87675">
                  <c:v>225.3203125</c:v>
                </c:pt>
                <c:pt idx="87676">
                  <c:v>225.32291666666666</c:v>
                </c:pt>
                <c:pt idx="87677">
                  <c:v>225.32552083333334</c:v>
                </c:pt>
                <c:pt idx="87678">
                  <c:v>225.328125</c:v>
                </c:pt>
                <c:pt idx="87679">
                  <c:v>225.33072916666666</c:v>
                </c:pt>
                <c:pt idx="87680">
                  <c:v>225.33333333333334</c:v>
                </c:pt>
                <c:pt idx="87681">
                  <c:v>225.3359375</c:v>
                </c:pt>
                <c:pt idx="87682">
                  <c:v>225.33854166666666</c:v>
                </c:pt>
                <c:pt idx="87683">
                  <c:v>225.34114583333334</c:v>
                </c:pt>
                <c:pt idx="87684">
                  <c:v>225.34375</c:v>
                </c:pt>
                <c:pt idx="87685">
                  <c:v>225.34635416666666</c:v>
                </c:pt>
                <c:pt idx="87686">
                  <c:v>225.34895833333334</c:v>
                </c:pt>
                <c:pt idx="87687">
                  <c:v>225.3515625</c:v>
                </c:pt>
                <c:pt idx="87688">
                  <c:v>225.35416666666666</c:v>
                </c:pt>
                <c:pt idx="87689">
                  <c:v>225.35677083333334</c:v>
                </c:pt>
                <c:pt idx="87690">
                  <c:v>225.359375</c:v>
                </c:pt>
                <c:pt idx="87691">
                  <c:v>225.36197916666666</c:v>
                </c:pt>
                <c:pt idx="87692">
                  <c:v>225.36458333333334</c:v>
                </c:pt>
                <c:pt idx="87693">
                  <c:v>225.3671875</c:v>
                </c:pt>
                <c:pt idx="87694">
                  <c:v>225.36979166666666</c:v>
                </c:pt>
                <c:pt idx="87695">
                  <c:v>225.37239583333334</c:v>
                </c:pt>
                <c:pt idx="87696">
                  <c:v>225.375</c:v>
                </c:pt>
                <c:pt idx="87697">
                  <c:v>225.37760416666666</c:v>
                </c:pt>
                <c:pt idx="87698">
                  <c:v>225.38020833333334</c:v>
                </c:pt>
                <c:pt idx="87699">
                  <c:v>225.3828125</c:v>
                </c:pt>
                <c:pt idx="87700">
                  <c:v>225.38541666666666</c:v>
                </c:pt>
                <c:pt idx="87701">
                  <c:v>225.38802083333334</c:v>
                </c:pt>
                <c:pt idx="87702">
                  <c:v>225.390625</c:v>
                </c:pt>
                <c:pt idx="87703">
                  <c:v>225.39322916666666</c:v>
                </c:pt>
                <c:pt idx="87704">
                  <c:v>225.39583333333334</c:v>
                </c:pt>
                <c:pt idx="87705">
                  <c:v>225.3984375</c:v>
                </c:pt>
                <c:pt idx="87706">
                  <c:v>225.40104166666666</c:v>
                </c:pt>
                <c:pt idx="87707">
                  <c:v>225.40364583333334</c:v>
                </c:pt>
                <c:pt idx="87708">
                  <c:v>225.40625</c:v>
                </c:pt>
                <c:pt idx="87709">
                  <c:v>225.40885416666666</c:v>
                </c:pt>
                <c:pt idx="87710">
                  <c:v>225.41145833333334</c:v>
                </c:pt>
                <c:pt idx="87711">
                  <c:v>225.4140625</c:v>
                </c:pt>
                <c:pt idx="87712">
                  <c:v>225.41666666666666</c:v>
                </c:pt>
                <c:pt idx="87713">
                  <c:v>225.41927083333334</c:v>
                </c:pt>
                <c:pt idx="87714">
                  <c:v>225.421875</c:v>
                </c:pt>
                <c:pt idx="87715">
                  <c:v>225.42447916666666</c:v>
                </c:pt>
                <c:pt idx="87716">
                  <c:v>225.42708333333334</c:v>
                </c:pt>
                <c:pt idx="87717">
                  <c:v>225.4296875</c:v>
                </c:pt>
                <c:pt idx="87718">
                  <c:v>225.43229166666666</c:v>
                </c:pt>
                <c:pt idx="87719">
                  <c:v>225.43489583333334</c:v>
                </c:pt>
                <c:pt idx="87720">
                  <c:v>225.4375</c:v>
                </c:pt>
                <c:pt idx="87721">
                  <c:v>225.44010416666666</c:v>
                </c:pt>
                <c:pt idx="87722">
                  <c:v>225.44270833333334</c:v>
                </c:pt>
                <c:pt idx="87723">
                  <c:v>225.4453125</c:v>
                </c:pt>
                <c:pt idx="87724">
                  <c:v>225.44791666666666</c:v>
                </c:pt>
                <c:pt idx="87725">
                  <c:v>225.45052083333334</c:v>
                </c:pt>
                <c:pt idx="87726">
                  <c:v>225.453125</c:v>
                </c:pt>
                <c:pt idx="87727">
                  <c:v>225.45572916666666</c:v>
                </c:pt>
                <c:pt idx="87728">
                  <c:v>225.45833333333334</c:v>
                </c:pt>
                <c:pt idx="87729">
                  <c:v>225.4609375</c:v>
                </c:pt>
                <c:pt idx="87730">
                  <c:v>225.46354166666666</c:v>
                </c:pt>
                <c:pt idx="87731">
                  <c:v>225.46614583333334</c:v>
                </c:pt>
                <c:pt idx="87732">
                  <c:v>225.46875</c:v>
                </c:pt>
                <c:pt idx="87733">
                  <c:v>225.47135416666666</c:v>
                </c:pt>
                <c:pt idx="87734">
                  <c:v>225.47395833333334</c:v>
                </c:pt>
                <c:pt idx="87735">
                  <c:v>225.4765625</c:v>
                </c:pt>
                <c:pt idx="87736">
                  <c:v>225.47916666666666</c:v>
                </c:pt>
                <c:pt idx="87737">
                  <c:v>225.48177083333334</c:v>
                </c:pt>
                <c:pt idx="87738">
                  <c:v>225.484375</c:v>
                </c:pt>
                <c:pt idx="87739">
                  <c:v>225.48697916666666</c:v>
                </c:pt>
                <c:pt idx="87740">
                  <c:v>225.48958333333334</c:v>
                </c:pt>
                <c:pt idx="87741">
                  <c:v>225.4921875</c:v>
                </c:pt>
                <c:pt idx="87742">
                  <c:v>225.49479166666666</c:v>
                </c:pt>
                <c:pt idx="87743">
                  <c:v>225.49739583333334</c:v>
                </c:pt>
                <c:pt idx="87744">
                  <c:v>225.5</c:v>
                </c:pt>
                <c:pt idx="87745">
                  <c:v>225.50260416666666</c:v>
                </c:pt>
                <c:pt idx="87746">
                  <c:v>225.50520833333334</c:v>
                </c:pt>
                <c:pt idx="87747">
                  <c:v>225.5078125</c:v>
                </c:pt>
                <c:pt idx="87748">
                  <c:v>225.51041666666666</c:v>
                </c:pt>
                <c:pt idx="87749">
                  <c:v>225.51302083333334</c:v>
                </c:pt>
                <c:pt idx="87750">
                  <c:v>225.515625</c:v>
                </c:pt>
                <c:pt idx="87751">
                  <c:v>225.51822916666666</c:v>
                </c:pt>
                <c:pt idx="87752">
                  <c:v>225.52083333333334</c:v>
                </c:pt>
                <c:pt idx="87753">
                  <c:v>225.5234375</c:v>
                </c:pt>
                <c:pt idx="87754">
                  <c:v>225.52604166666666</c:v>
                </c:pt>
                <c:pt idx="87755">
                  <c:v>225.52864583333334</c:v>
                </c:pt>
                <c:pt idx="87756">
                  <c:v>225.53125</c:v>
                </c:pt>
                <c:pt idx="87757">
                  <c:v>225.53385416666666</c:v>
                </c:pt>
                <c:pt idx="87758">
                  <c:v>225.53645833333334</c:v>
                </c:pt>
                <c:pt idx="87759">
                  <c:v>225.5390625</c:v>
                </c:pt>
                <c:pt idx="87760">
                  <c:v>225.54166666666666</c:v>
                </c:pt>
                <c:pt idx="87761">
                  <c:v>225.54427083333334</c:v>
                </c:pt>
                <c:pt idx="87762">
                  <c:v>225.546875</c:v>
                </c:pt>
                <c:pt idx="87763">
                  <c:v>225.54947916666666</c:v>
                </c:pt>
                <c:pt idx="87764">
                  <c:v>225.55208333333334</c:v>
                </c:pt>
                <c:pt idx="87765">
                  <c:v>225.5546875</c:v>
                </c:pt>
                <c:pt idx="87766">
                  <c:v>225.55729166666666</c:v>
                </c:pt>
                <c:pt idx="87767">
                  <c:v>225.55989583333334</c:v>
                </c:pt>
                <c:pt idx="87768">
                  <c:v>225.5625</c:v>
                </c:pt>
                <c:pt idx="87769">
                  <c:v>225.56510416666666</c:v>
                </c:pt>
                <c:pt idx="87770">
                  <c:v>225.56770833333334</c:v>
                </c:pt>
                <c:pt idx="87771">
                  <c:v>225.5703125</c:v>
                </c:pt>
                <c:pt idx="87772">
                  <c:v>225.57291666666666</c:v>
                </c:pt>
                <c:pt idx="87773">
                  <c:v>225.57552083333334</c:v>
                </c:pt>
                <c:pt idx="87774">
                  <c:v>225.578125</c:v>
                </c:pt>
                <c:pt idx="87775">
                  <c:v>225.58072916666666</c:v>
                </c:pt>
                <c:pt idx="87776">
                  <c:v>225.58333333333334</c:v>
                </c:pt>
                <c:pt idx="87777">
                  <c:v>225.5859375</c:v>
                </c:pt>
                <c:pt idx="87778">
                  <c:v>225.58854166666666</c:v>
                </c:pt>
                <c:pt idx="87779">
                  <c:v>225.59114583333334</c:v>
                </c:pt>
                <c:pt idx="87780">
                  <c:v>225.59375</c:v>
                </c:pt>
                <c:pt idx="87781">
                  <c:v>225.59635416666666</c:v>
                </c:pt>
                <c:pt idx="87782">
                  <c:v>225.59895833333334</c:v>
                </c:pt>
                <c:pt idx="87783">
                  <c:v>225.6015625</c:v>
                </c:pt>
                <c:pt idx="87784">
                  <c:v>225.60416666666666</c:v>
                </c:pt>
                <c:pt idx="87785">
                  <c:v>225.60677083333334</c:v>
                </c:pt>
                <c:pt idx="87786">
                  <c:v>225.609375</c:v>
                </c:pt>
                <c:pt idx="87787">
                  <c:v>225.61197916666666</c:v>
                </c:pt>
                <c:pt idx="87788">
                  <c:v>225.61458333333334</c:v>
                </c:pt>
                <c:pt idx="87789">
                  <c:v>225.6171875</c:v>
                </c:pt>
                <c:pt idx="87790">
                  <c:v>225.61979166666666</c:v>
                </c:pt>
                <c:pt idx="87791">
                  <c:v>225.62239583333334</c:v>
                </c:pt>
                <c:pt idx="87792">
                  <c:v>225.625</c:v>
                </c:pt>
                <c:pt idx="87793">
                  <c:v>225.62760416666666</c:v>
                </c:pt>
                <c:pt idx="87794">
                  <c:v>225.63020833333334</c:v>
                </c:pt>
                <c:pt idx="87795">
                  <c:v>225.6328125</c:v>
                </c:pt>
                <c:pt idx="87796">
                  <c:v>225.63541666666666</c:v>
                </c:pt>
                <c:pt idx="87797">
                  <c:v>225.63802083333334</c:v>
                </c:pt>
                <c:pt idx="87798">
                  <c:v>225.640625</c:v>
                </c:pt>
                <c:pt idx="87799">
                  <c:v>225.64322916666666</c:v>
                </c:pt>
                <c:pt idx="87800">
                  <c:v>225.64583333333334</c:v>
                </c:pt>
                <c:pt idx="87801">
                  <c:v>225.6484375</c:v>
                </c:pt>
                <c:pt idx="87802">
                  <c:v>225.65104166666666</c:v>
                </c:pt>
                <c:pt idx="87803">
                  <c:v>225.65364583333334</c:v>
                </c:pt>
                <c:pt idx="87804">
                  <c:v>225.65625</c:v>
                </c:pt>
                <c:pt idx="87805">
                  <c:v>225.65885416666666</c:v>
                </c:pt>
                <c:pt idx="87806">
                  <c:v>225.66145833333334</c:v>
                </c:pt>
                <c:pt idx="87807">
                  <c:v>225.6640625</c:v>
                </c:pt>
                <c:pt idx="87808">
                  <c:v>225.66666666666666</c:v>
                </c:pt>
                <c:pt idx="87809">
                  <c:v>225.66927083333334</c:v>
                </c:pt>
                <c:pt idx="87810">
                  <c:v>225.671875</c:v>
                </c:pt>
                <c:pt idx="87811">
                  <c:v>225.67447916666666</c:v>
                </c:pt>
                <c:pt idx="87812">
                  <c:v>225.67708333333334</c:v>
                </c:pt>
                <c:pt idx="87813">
                  <c:v>225.6796875</c:v>
                </c:pt>
                <c:pt idx="87814">
                  <c:v>225.68229166666666</c:v>
                </c:pt>
                <c:pt idx="87815">
                  <c:v>225.68489583333334</c:v>
                </c:pt>
                <c:pt idx="87816">
                  <c:v>225.6875</c:v>
                </c:pt>
                <c:pt idx="87817">
                  <c:v>225.69010416666666</c:v>
                </c:pt>
                <c:pt idx="87818">
                  <c:v>225.69270833333334</c:v>
                </c:pt>
                <c:pt idx="87819">
                  <c:v>225.6953125</c:v>
                </c:pt>
                <c:pt idx="87820">
                  <c:v>225.69791666666666</c:v>
                </c:pt>
                <c:pt idx="87821">
                  <c:v>225.70052083333334</c:v>
                </c:pt>
                <c:pt idx="87822">
                  <c:v>225.703125</c:v>
                </c:pt>
                <c:pt idx="87823">
                  <c:v>225.70572916666666</c:v>
                </c:pt>
                <c:pt idx="87824">
                  <c:v>225.70833333333334</c:v>
                </c:pt>
                <c:pt idx="87825">
                  <c:v>225.7109375</c:v>
                </c:pt>
                <c:pt idx="87826">
                  <c:v>225.71354166666666</c:v>
                </c:pt>
                <c:pt idx="87827">
                  <c:v>225.71614583333334</c:v>
                </c:pt>
                <c:pt idx="87828">
                  <c:v>225.71875</c:v>
                </c:pt>
                <c:pt idx="87829">
                  <c:v>225.72135416666666</c:v>
                </c:pt>
                <c:pt idx="87830">
                  <c:v>225.72395833333334</c:v>
                </c:pt>
                <c:pt idx="87831">
                  <c:v>225.7265625</c:v>
                </c:pt>
                <c:pt idx="87832">
                  <c:v>225.72916666666666</c:v>
                </c:pt>
                <c:pt idx="87833">
                  <c:v>225.73177083333334</c:v>
                </c:pt>
                <c:pt idx="87834">
                  <c:v>225.734375</c:v>
                </c:pt>
                <c:pt idx="87835">
                  <c:v>225.73697916666666</c:v>
                </c:pt>
                <c:pt idx="87836">
                  <c:v>225.73958333333334</c:v>
                </c:pt>
                <c:pt idx="87837">
                  <c:v>225.7421875</c:v>
                </c:pt>
                <c:pt idx="87838">
                  <c:v>225.74479166666666</c:v>
                </c:pt>
                <c:pt idx="87839">
                  <c:v>225.74739583333334</c:v>
                </c:pt>
                <c:pt idx="87840">
                  <c:v>225.75</c:v>
                </c:pt>
                <c:pt idx="87841">
                  <c:v>225.75260416666666</c:v>
                </c:pt>
                <c:pt idx="87842">
                  <c:v>225.75520833333334</c:v>
                </c:pt>
                <c:pt idx="87843">
                  <c:v>225.7578125</c:v>
                </c:pt>
                <c:pt idx="87844">
                  <c:v>225.76041666666666</c:v>
                </c:pt>
                <c:pt idx="87845">
                  <c:v>225.76302083333334</c:v>
                </c:pt>
                <c:pt idx="87846">
                  <c:v>225.765625</c:v>
                </c:pt>
                <c:pt idx="87847">
                  <c:v>225.76822916666666</c:v>
                </c:pt>
                <c:pt idx="87848">
                  <c:v>225.77083333333334</c:v>
                </c:pt>
                <c:pt idx="87849">
                  <c:v>225.7734375</c:v>
                </c:pt>
                <c:pt idx="87850">
                  <c:v>225.77604166666666</c:v>
                </c:pt>
                <c:pt idx="87851">
                  <c:v>225.77864583333334</c:v>
                </c:pt>
                <c:pt idx="87852">
                  <c:v>225.78125</c:v>
                </c:pt>
                <c:pt idx="87853">
                  <c:v>225.78385416666666</c:v>
                </c:pt>
                <c:pt idx="87854">
                  <c:v>225.78645833333334</c:v>
                </c:pt>
                <c:pt idx="87855">
                  <c:v>225.7890625</c:v>
                </c:pt>
                <c:pt idx="87856">
                  <c:v>225.79166666666666</c:v>
                </c:pt>
                <c:pt idx="87857">
                  <c:v>225.79427083333334</c:v>
                </c:pt>
                <c:pt idx="87858">
                  <c:v>225.796875</c:v>
                </c:pt>
                <c:pt idx="87859">
                  <c:v>225.79947916666666</c:v>
                </c:pt>
                <c:pt idx="87860">
                  <c:v>225.80208333333334</c:v>
                </c:pt>
                <c:pt idx="87861">
                  <c:v>225.8046875</c:v>
                </c:pt>
                <c:pt idx="87862">
                  <c:v>225.80729166666666</c:v>
                </c:pt>
                <c:pt idx="87863">
                  <c:v>225.80989583333334</c:v>
                </c:pt>
                <c:pt idx="87864">
                  <c:v>225.8125</c:v>
                </c:pt>
                <c:pt idx="87865">
                  <c:v>225.81510416666666</c:v>
                </c:pt>
                <c:pt idx="87866">
                  <c:v>225.81770833333334</c:v>
                </c:pt>
                <c:pt idx="87867">
                  <c:v>225.8203125</c:v>
                </c:pt>
                <c:pt idx="87868">
                  <c:v>225.82291666666666</c:v>
                </c:pt>
                <c:pt idx="87869">
                  <c:v>225.82552083333334</c:v>
                </c:pt>
                <c:pt idx="87870">
                  <c:v>225.828125</c:v>
                </c:pt>
                <c:pt idx="87871">
                  <c:v>225.83072916666666</c:v>
                </c:pt>
                <c:pt idx="87872">
                  <c:v>225.83333333333334</c:v>
                </c:pt>
                <c:pt idx="87873">
                  <c:v>225.8359375</c:v>
                </c:pt>
                <c:pt idx="87874">
                  <c:v>225.83854166666666</c:v>
                </c:pt>
                <c:pt idx="87875">
                  <c:v>225.84114583333334</c:v>
                </c:pt>
                <c:pt idx="87876">
                  <c:v>225.84375</c:v>
                </c:pt>
                <c:pt idx="87877">
                  <c:v>225.84635416666666</c:v>
                </c:pt>
                <c:pt idx="87878">
                  <c:v>225.84895833333334</c:v>
                </c:pt>
                <c:pt idx="87879">
                  <c:v>225.8515625</c:v>
                </c:pt>
                <c:pt idx="87880">
                  <c:v>225.85416666666666</c:v>
                </c:pt>
                <c:pt idx="87881">
                  <c:v>225.85677083333334</c:v>
                </c:pt>
                <c:pt idx="87882">
                  <c:v>225.859375</c:v>
                </c:pt>
                <c:pt idx="87883">
                  <c:v>225.86197916666666</c:v>
                </c:pt>
                <c:pt idx="87884">
                  <c:v>225.86458333333334</c:v>
                </c:pt>
                <c:pt idx="87885">
                  <c:v>225.8671875</c:v>
                </c:pt>
                <c:pt idx="87886">
                  <c:v>225.86979166666666</c:v>
                </c:pt>
                <c:pt idx="87887">
                  <c:v>225.87239583333334</c:v>
                </c:pt>
                <c:pt idx="87888">
                  <c:v>225.875</c:v>
                </c:pt>
                <c:pt idx="87889">
                  <c:v>225.87760416666666</c:v>
                </c:pt>
                <c:pt idx="87890">
                  <c:v>225.88020833333334</c:v>
                </c:pt>
                <c:pt idx="87891">
                  <c:v>225.8828125</c:v>
                </c:pt>
                <c:pt idx="87892">
                  <c:v>225.88541666666666</c:v>
                </c:pt>
                <c:pt idx="87893">
                  <c:v>225.88802083333334</c:v>
                </c:pt>
                <c:pt idx="87894">
                  <c:v>225.890625</c:v>
                </c:pt>
                <c:pt idx="87895">
                  <c:v>225.89322916666666</c:v>
                </c:pt>
                <c:pt idx="87896">
                  <c:v>225.89583333333334</c:v>
                </c:pt>
                <c:pt idx="87897">
                  <c:v>225.8984375</c:v>
                </c:pt>
                <c:pt idx="87898">
                  <c:v>225.90104166666666</c:v>
                </c:pt>
                <c:pt idx="87899">
                  <c:v>225.90364583333334</c:v>
                </c:pt>
                <c:pt idx="87900">
                  <c:v>225.90625</c:v>
                </c:pt>
                <c:pt idx="87901">
                  <c:v>225.90885416666666</c:v>
                </c:pt>
                <c:pt idx="87902">
                  <c:v>225.91145833333334</c:v>
                </c:pt>
                <c:pt idx="87903">
                  <c:v>225.9140625</c:v>
                </c:pt>
                <c:pt idx="87904">
                  <c:v>225.91666666666666</c:v>
                </c:pt>
                <c:pt idx="87905">
                  <c:v>225.91927083333334</c:v>
                </c:pt>
                <c:pt idx="87906">
                  <c:v>225.921875</c:v>
                </c:pt>
                <c:pt idx="87907">
                  <c:v>225.92447916666666</c:v>
                </c:pt>
                <c:pt idx="87908">
                  <c:v>225.92708333333334</c:v>
                </c:pt>
                <c:pt idx="87909">
                  <c:v>225.9296875</c:v>
                </c:pt>
                <c:pt idx="87910">
                  <c:v>225.93229166666666</c:v>
                </c:pt>
                <c:pt idx="87911">
                  <c:v>225.93489583333334</c:v>
                </c:pt>
                <c:pt idx="87912">
                  <c:v>225.9375</c:v>
                </c:pt>
                <c:pt idx="87913">
                  <c:v>225.94010416666666</c:v>
                </c:pt>
                <c:pt idx="87914">
                  <c:v>225.94270833333334</c:v>
                </c:pt>
                <c:pt idx="87915">
                  <c:v>225.9453125</c:v>
                </c:pt>
                <c:pt idx="87916">
                  <c:v>225.94791666666666</c:v>
                </c:pt>
                <c:pt idx="87917">
                  <c:v>225.95052083333334</c:v>
                </c:pt>
                <c:pt idx="87918">
                  <c:v>225.953125</c:v>
                </c:pt>
                <c:pt idx="87919">
                  <c:v>225.95572916666666</c:v>
                </c:pt>
                <c:pt idx="87920">
                  <c:v>225.95833333333334</c:v>
                </c:pt>
                <c:pt idx="87921">
                  <c:v>225.9609375</c:v>
                </c:pt>
                <c:pt idx="87922">
                  <c:v>225.96354166666666</c:v>
                </c:pt>
                <c:pt idx="87923">
                  <c:v>225.96614583333334</c:v>
                </c:pt>
                <c:pt idx="87924">
                  <c:v>225.96875</c:v>
                </c:pt>
                <c:pt idx="87925">
                  <c:v>225.97135416666666</c:v>
                </c:pt>
                <c:pt idx="87926">
                  <c:v>225.97395833333334</c:v>
                </c:pt>
                <c:pt idx="87927">
                  <c:v>225.9765625</c:v>
                </c:pt>
                <c:pt idx="87928">
                  <c:v>225.97916666666666</c:v>
                </c:pt>
                <c:pt idx="87929">
                  <c:v>225.98177083333334</c:v>
                </c:pt>
                <c:pt idx="87930">
                  <c:v>225.984375</c:v>
                </c:pt>
                <c:pt idx="87931">
                  <c:v>225.98697916666666</c:v>
                </c:pt>
                <c:pt idx="87932">
                  <c:v>225.98958333333334</c:v>
                </c:pt>
                <c:pt idx="87933">
                  <c:v>225.9921875</c:v>
                </c:pt>
                <c:pt idx="87934">
                  <c:v>225.99479166666666</c:v>
                </c:pt>
                <c:pt idx="87935">
                  <c:v>225.99739583333334</c:v>
                </c:pt>
                <c:pt idx="87936">
                  <c:v>226</c:v>
                </c:pt>
                <c:pt idx="87937">
                  <c:v>226.00260416666666</c:v>
                </c:pt>
                <c:pt idx="87938">
                  <c:v>226.00520833333334</c:v>
                </c:pt>
                <c:pt idx="87939">
                  <c:v>226.0078125</c:v>
                </c:pt>
                <c:pt idx="87940">
                  <c:v>226.01041666666666</c:v>
                </c:pt>
                <c:pt idx="87941">
                  <c:v>226.01302083333334</c:v>
                </c:pt>
                <c:pt idx="87942">
                  <c:v>226.015625</c:v>
                </c:pt>
                <c:pt idx="87943">
                  <c:v>226.01822916666666</c:v>
                </c:pt>
                <c:pt idx="87944">
                  <c:v>226.02083333333334</c:v>
                </c:pt>
                <c:pt idx="87945">
                  <c:v>226.0234375</c:v>
                </c:pt>
                <c:pt idx="87946">
                  <c:v>226.02604166666666</c:v>
                </c:pt>
                <c:pt idx="87947">
                  <c:v>226.02864583333334</c:v>
                </c:pt>
                <c:pt idx="87948">
                  <c:v>226.03125</c:v>
                </c:pt>
                <c:pt idx="87949">
                  <c:v>226.03385416666666</c:v>
                </c:pt>
                <c:pt idx="87950">
                  <c:v>226.03645833333334</c:v>
                </c:pt>
                <c:pt idx="87951">
                  <c:v>226.0390625</c:v>
                </c:pt>
                <c:pt idx="87952">
                  <c:v>226.04166666666666</c:v>
                </c:pt>
                <c:pt idx="87953">
                  <c:v>226.04427083333334</c:v>
                </c:pt>
                <c:pt idx="87954">
                  <c:v>226.046875</c:v>
                </c:pt>
                <c:pt idx="87955">
                  <c:v>226.04947916666666</c:v>
                </c:pt>
                <c:pt idx="87956">
                  <c:v>226.05208333333334</c:v>
                </c:pt>
                <c:pt idx="87957">
                  <c:v>226.0546875</c:v>
                </c:pt>
                <c:pt idx="87958">
                  <c:v>226.05729166666666</c:v>
                </c:pt>
                <c:pt idx="87959">
                  <c:v>226.05989583333334</c:v>
                </c:pt>
                <c:pt idx="87960">
                  <c:v>226.0625</c:v>
                </c:pt>
                <c:pt idx="87961">
                  <c:v>226.06510416666666</c:v>
                </c:pt>
                <c:pt idx="87962">
                  <c:v>226.06770833333334</c:v>
                </c:pt>
                <c:pt idx="87963">
                  <c:v>226.0703125</c:v>
                </c:pt>
                <c:pt idx="87964">
                  <c:v>226.07291666666666</c:v>
                </c:pt>
                <c:pt idx="87965">
                  <c:v>226.07552083333334</c:v>
                </c:pt>
                <c:pt idx="87966">
                  <c:v>226.078125</c:v>
                </c:pt>
                <c:pt idx="87967">
                  <c:v>226.08072916666666</c:v>
                </c:pt>
                <c:pt idx="87968">
                  <c:v>226.08333333333334</c:v>
                </c:pt>
                <c:pt idx="87969">
                  <c:v>226.0859375</c:v>
                </c:pt>
                <c:pt idx="87970">
                  <c:v>226.08854166666666</c:v>
                </c:pt>
                <c:pt idx="87971">
                  <c:v>226.09114583333334</c:v>
                </c:pt>
                <c:pt idx="87972">
                  <c:v>226.09375</c:v>
                </c:pt>
                <c:pt idx="87973">
                  <c:v>226.09635416666666</c:v>
                </c:pt>
                <c:pt idx="87974">
                  <c:v>226.09895833333334</c:v>
                </c:pt>
                <c:pt idx="87975">
                  <c:v>226.1015625</c:v>
                </c:pt>
                <c:pt idx="87976">
                  <c:v>226.10416666666666</c:v>
                </c:pt>
                <c:pt idx="87977">
                  <c:v>226.10677083333334</c:v>
                </c:pt>
                <c:pt idx="87978">
                  <c:v>226.109375</c:v>
                </c:pt>
                <c:pt idx="87979">
                  <c:v>226.11197916666666</c:v>
                </c:pt>
                <c:pt idx="87980">
                  <c:v>226.11458333333334</c:v>
                </c:pt>
                <c:pt idx="87981">
                  <c:v>226.1171875</c:v>
                </c:pt>
                <c:pt idx="87982">
                  <c:v>226.11979166666666</c:v>
                </c:pt>
                <c:pt idx="87983">
                  <c:v>226.12239583333334</c:v>
                </c:pt>
                <c:pt idx="87984">
                  <c:v>226.125</c:v>
                </c:pt>
                <c:pt idx="87985">
                  <c:v>226.12760416666666</c:v>
                </c:pt>
                <c:pt idx="87986">
                  <c:v>226.13020833333334</c:v>
                </c:pt>
                <c:pt idx="87987">
                  <c:v>226.1328125</c:v>
                </c:pt>
                <c:pt idx="87988">
                  <c:v>226.13541666666666</c:v>
                </c:pt>
                <c:pt idx="87989">
                  <c:v>226.13802083333334</c:v>
                </c:pt>
                <c:pt idx="87990">
                  <c:v>226.140625</c:v>
                </c:pt>
                <c:pt idx="87991">
                  <c:v>226.14322916666666</c:v>
                </c:pt>
                <c:pt idx="87992">
                  <c:v>226.14583333333334</c:v>
                </c:pt>
                <c:pt idx="87993">
                  <c:v>226.1484375</c:v>
                </c:pt>
                <c:pt idx="87994">
                  <c:v>226.15104166666666</c:v>
                </c:pt>
                <c:pt idx="87995">
                  <c:v>226.15364583333334</c:v>
                </c:pt>
                <c:pt idx="87996">
                  <c:v>226.15625</c:v>
                </c:pt>
                <c:pt idx="87997">
                  <c:v>226.15885416666666</c:v>
                </c:pt>
                <c:pt idx="87998">
                  <c:v>226.16145833333334</c:v>
                </c:pt>
                <c:pt idx="87999">
                  <c:v>226.1640625</c:v>
                </c:pt>
                <c:pt idx="88000">
                  <c:v>226.16666666666666</c:v>
                </c:pt>
                <c:pt idx="88001">
                  <c:v>226.16927083333334</c:v>
                </c:pt>
                <c:pt idx="88002">
                  <c:v>226.171875</c:v>
                </c:pt>
                <c:pt idx="88003">
                  <c:v>226.17447916666666</c:v>
                </c:pt>
                <c:pt idx="88004">
                  <c:v>226.17708333333334</c:v>
                </c:pt>
                <c:pt idx="88005">
                  <c:v>226.1796875</c:v>
                </c:pt>
                <c:pt idx="88006">
                  <c:v>226.18229166666666</c:v>
                </c:pt>
                <c:pt idx="88007">
                  <c:v>226.18489583333334</c:v>
                </c:pt>
                <c:pt idx="88008">
                  <c:v>226.1875</c:v>
                </c:pt>
                <c:pt idx="88009">
                  <c:v>226.19010416666666</c:v>
                </c:pt>
                <c:pt idx="88010">
                  <c:v>226.19270833333334</c:v>
                </c:pt>
                <c:pt idx="88011">
                  <c:v>226.1953125</c:v>
                </c:pt>
                <c:pt idx="88012">
                  <c:v>226.19791666666666</c:v>
                </c:pt>
                <c:pt idx="88013">
                  <c:v>226.20052083333334</c:v>
                </c:pt>
                <c:pt idx="88014">
                  <c:v>226.203125</c:v>
                </c:pt>
                <c:pt idx="88015">
                  <c:v>226.20572916666666</c:v>
                </c:pt>
                <c:pt idx="88016">
                  <c:v>226.20833333333334</c:v>
                </c:pt>
                <c:pt idx="88017">
                  <c:v>226.2109375</c:v>
                </c:pt>
                <c:pt idx="88018">
                  <c:v>226.21354166666666</c:v>
                </c:pt>
                <c:pt idx="88019">
                  <c:v>226.21614583333334</c:v>
                </c:pt>
                <c:pt idx="88020">
                  <c:v>226.21875</c:v>
                </c:pt>
                <c:pt idx="88021">
                  <c:v>226.22135416666666</c:v>
                </c:pt>
                <c:pt idx="88022">
                  <c:v>226.22395833333334</c:v>
                </c:pt>
                <c:pt idx="88023">
                  <c:v>226.2265625</c:v>
                </c:pt>
                <c:pt idx="88024">
                  <c:v>226.22916666666666</c:v>
                </c:pt>
                <c:pt idx="88025">
                  <c:v>226.23177083333334</c:v>
                </c:pt>
                <c:pt idx="88026">
                  <c:v>226.234375</c:v>
                </c:pt>
                <c:pt idx="88027">
                  <c:v>226.23697916666666</c:v>
                </c:pt>
                <c:pt idx="88028">
                  <c:v>226.23958333333334</c:v>
                </c:pt>
                <c:pt idx="88029">
                  <c:v>226.2421875</c:v>
                </c:pt>
                <c:pt idx="88030">
                  <c:v>226.24479166666666</c:v>
                </c:pt>
                <c:pt idx="88031">
                  <c:v>226.24739583333334</c:v>
                </c:pt>
                <c:pt idx="88032">
                  <c:v>226.25</c:v>
                </c:pt>
                <c:pt idx="88033">
                  <c:v>226.25260416666666</c:v>
                </c:pt>
                <c:pt idx="88034">
                  <c:v>226.25520833333334</c:v>
                </c:pt>
                <c:pt idx="88035">
                  <c:v>226.2578125</c:v>
                </c:pt>
                <c:pt idx="88036">
                  <c:v>226.26041666666666</c:v>
                </c:pt>
                <c:pt idx="88037">
                  <c:v>226.26302083333334</c:v>
                </c:pt>
                <c:pt idx="88038">
                  <c:v>226.265625</c:v>
                </c:pt>
                <c:pt idx="88039">
                  <c:v>226.26822916666666</c:v>
                </c:pt>
                <c:pt idx="88040">
                  <c:v>226.27083333333334</c:v>
                </c:pt>
                <c:pt idx="88041">
                  <c:v>226.2734375</c:v>
                </c:pt>
                <c:pt idx="88042">
                  <c:v>226.27604166666666</c:v>
                </c:pt>
                <c:pt idx="88043">
                  <c:v>226.27864583333334</c:v>
                </c:pt>
                <c:pt idx="88044">
                  <c:v>226.28125</c:v>
                </c:pt>
                <c:pt idx="88045">
                  <c:v>226.28385416666666</c:v>
                </c:pt>
                <c:pt idx="88046">
                  <c:v>226.28645833333334</c:v>
                </c:pt>
                <c:pt idx="88047">
                  <c:v>226.2890625</c:v>
                </c:pt>
                <c:pt idx="88048">
                  <c:v>226.29166666666666</c:v>
                </c:pt>
                <c:pt idx="88049">
                  <c:v>226.29427083333334</c:v>
                </c:pt>
                <c:pt idx="88050">
                  <c:v>226.296875</c:v>
                </c:pt>
                <c:pt idx="88051">
                  <c:v>226.29947916666666</c:v>
                </c:pt>
                <c:pt idx="88052">
                  <c:v>226.30208333333334</c:v>
                </c:pt>
                <c:pt idx="88053">
                  <c:v>226.3046875</c:v>
                </c:pt>
                <c:pt idx="88054">
                  <c:v>226.30729166666666</c:v>
                </c:pt>
                <c:pt idx="88055">
                  <c:v>226.30989583333334</c:v>
                </c:pt>
                <c:pt idx="88056">
                  <c:v>226.3125</c:v>
                </c:pt>
                <c:pt idx="88057">
                  <c:v>226.31510416666666</c:v>
                </c:pt>
                <c:pt idx="88058">
                  <c:v>226.31770833333334</c:v>
                </c:pt>
                <c:pt idx="88059">
                  <c:v>226.3203125</c:v>
                </c:pt>
                <c:pt idx="88060">
                  <c:v>226.32291666666666</c:v>
                </c:pt>
                <c:pt idx="88061">
                  <c:v>226.32552083333334</c:v>
                </c:pt>
                <c:pt idx="88062">
                  <c:v>226.328125</c:v>
                </c:pt>
                <c:pt idx="88063">
                  <c:v>226.33072916666666</c:v>
                </c:pt>
                <c:pt idx="88064">
                  <c:v>226.33333333333334</c:v>
                </c:pt>
                <c:pt idx="88065">
                  <c:v>226.3359375</c:v>
                </c:pt>
                <c:pt idx="88066">
                  <c:v>226.33854166666666</c:v>
                </c:pt>
                <c:pt idx="88067">
                  <c:v>226.34114583333334</c:v>
                </c:pt>
                <c:pt idx="88068">
                  <c:v>226.34375</c:v>
                </c:pt>
                <c:pt idx="88069">
                  <c:v>226.34635416666666</c:v>
                </c:pt>
                <c:pt idx="88070">
                  <c:v>226.34895833333334</c:v>
                </c:pt>
                <c:pt idx="88071">
                  <c:v>226.3515625</c:v>
                </c:pt>
                <c:pt idx="88072">
                  <c:v>226.35416666666666</c:v>
                </c:pt>
                <c:pt idx="88073">
                  <c:v>226.35677083333334</c:v>
                </c:pt>
                <c:pt idx="88074">
                  <c:v>226.359375</c:v>
                </c:pt>
                <c:pt idx="88075">
                  <c:v>226.36197916666666</c:v>
                </c:pt>
                <c:pt idx="88076">
                  <c:v>226.36458333333334</c:v>
                </c:pt>
                <c:pt idx="88077">
                  <c:v>226.3671875</c:v>
                </c:pt>
                <c:pt idx="88078">
                  <c:v>226.36979166666666</c:v>
                </c:pt>
                <c:pt idx="88079">
                  <c:v>226.37239583333334</c:v>
                </c:pt>
                <c:pt idx="88080">
                  <c:v>226.375</c:v>
                </c:pt>
                <c:pt idx="88081">
                  <c:v>226.37760416666666</c:v>
                </c:pt>
                <c:pt idx="88082">
                  <c:v>226.38020833333334</c:v>
                </c:pt>
                <c:pt idx="88083">
                  <c:v>226.3828125</c:v>
                </c:pt>
                <c:pt idx="88084">
                  <c:v>226.38541666666666</c:v>
                </c:pt>
                <c:pt idx="88085">
                  <c:v>226.38802083333334</c:v>
                </c:pt>
                <c:pt idx="88086">
                  <c:v>226.390625</c:v>
                </c:pt>
                <c:pt idx="88087">
                  <c:v>226.39322916666666</c:v>
                </c:pt>
                <c:pt idx="88088">
                  <c:v>226.39583333333334</c:v>
                </c:pt>
                <c:pt idx="88089">
                  <c:v>226.3984375</c:v>
                </c:pt>
                <c:pt idx="88090">
                  <c:v>226.40104166666666</c:v>
                </c:pt>
                <c:pt idx="88091">
                  <c:v>226.40364583333334</c:v>
                </c:pt>
                <c:pt idx="88092">
                  <c:v>226.40625</c:v>
                </c:pt>
                <c:pt idx="88093">
                  <c:v>226.40885416666666</c:v>
                </c:pt>
                <c:pt idx="88094">
                  <c:v>226.41145833333334</c:v>
                </c:pt>
                <c:pt idx="88095">
                  <c:v>226.4140625</c:v>
                </c:pt>
                <c:pt idx="88096">
                  <c:v>226.41666666666666</c:v>
                </c:pt>
                <c:pt idx="88097">
                  <c:v>226.41927083333334</c:v>
                </c:pt>
                <c:pt idx="88098">
                  <c:v>226.421875</c:v>
                </c:pt>
                <c:pt idx="88099">
                  <c:v>226.42447916666666</c:v>
                </c:pt>
                <c:pt idx="88100">
                  <c:v>226.42708333333334</c:v>
                </c:pt>
                <c:pt idx="88101">
                  <c:v>226.4296875</c:v>
                </c:pt>
                <c:pt idx="88102">
                  <c:v>226.43229166666666</c:v>
                </c:pt>
                <c:pt idx="88103">
                  <c:v>226.43489583333334</c:v>
                </c:pt>
                <c:pt idx="88104">
                  <c:v>226.4375</c:v>
                </c:pt>
                <c:pt idx="88105">
                  <c:v>226.44010416666666</c:v>
                </c:pt>
                <c:pt idx="88106">
                  <c:v>226.44270833333334</c:v>
                </c:pt>
                <c:pt idx="88107">
                  <c:v>226.4453125</c:v>
                </c:pt>
                <c:pt idx="88108">
                  <c:v>226.44791666666666</c:v>
                </c:pt>
                <c:pt idx="88109">
                  <c:v>226.45052083333334</c:v>
                </c:pt>
                <c:pt idx="88110">
                  <c:v>226.453125</c:v>
                </c:pt>
                <c:pt idx="88111">
                  <c:v>226.45572916666666</c:v>
                </c:pt>
                <c:pt idx="88112">
                  <c:v>226.45833333333334</c:v>
                </c:pt>
                <c:pt idx="88113">
                  <c:v>226.4609375</c:v>
                </c:pt>
                <c:pt idx="88114">
                  <c:v>226.46354166666666</c:v>
                </c:pt>
                <c:pt idx="88115">
                  <c:v>226.46614583333334</c:v>
                </c:pt>
                <c:pt idx="88116">
                  <c:v>226.46875</c:v>
                </c:pt>
                <c:pt idx="88117">
                  <c:v>226.47135416666666</c:v>
                </c:pt>
                <c:pt idx="88118">
                  <c:v>226.47395833333334</c:v>
                </c:pt>
                <c:pt idx="88119">
                  <c:v>226.4765625</c:v>
                </c:pt>
                <c:pt idx="88120">
                  <c:v>226.47916666666666</c:v>
                </c:pt>
                <c:pt idx="88121">
                  <c:v>226.48177083333334</c:v>
                </c:pt>
                <c:pt idx="88122">
                  <c:v>226.484375</c:v>
                </c:pt>
                <c:pt idx="88123">
                  <c:v>226.48697916666666</c:v>
                </c:pt>
                <c:pt idx="88124">
                  <c:v>226.48958333333334</c:v>
                </c:pt>
                <c:pt idx="88125">
                  <c:v>226.4921875</c:v>
                </c:pt>
                <c:pt idx="88126">
                  <c:v>226.49479166666666</c:v>
                </c:pt>
                <c:pt idx="88127">
                  <c:v>226.49739583333334</c:v>
                </c:pt>
                <c:pt idx="88128">
                  <c:v>226.5</c:v>
                </c:pt>
                <c:pt idx="88129">
                  <c:v>226.50260416666666</c:v>
                </c:pt>
                <c:pt idx="88130">
                  <c:v>226.50520833333334</c:v>
                </c:pt>
                <c:pt idx="88131">
                  <c:v>226.5078125</c:v>
                </c:pt>
                <c:pt idx="88132">
                  <c:v>226.51041666666666</c:v>
                </c:pt>
                <c:pt idx="88133">
                  <c:v>226.51302083333334</c:v>
                </c:pt>
                <c:pt idx="88134">
                  <c:v>226.515625</c:v>
                </c:pt>
                <c:pt idx="88135">
                  <c:v>226.51822916666666</c:v>
                </c:pt>
                <c:pt idx="88136">
                  <c:v>226.52083333333334</c:v>
                </c:pt>
                <c:pt idx="88137">
                  <c:v>226.5234375</c:v>
                </c:pt>
                <c:pt idx="88138">
                  <c:v>226.52604166666666</c:v>
                </c:pt>
                <c:pt idx="88139">
                  <c:v>226.52864583333334</c:v>
                </c:pt>
                <c:pt idx="88140">
                  <c:v>226.53125</c:v>
                </c:pt>
                <c:pt idx="88141">
                  <c:v>226.53385416666666</c:v>
                </c:pt>
                <c:pt idx="88142">
                  <c:v>226.53645833333334</c:v>
                </c:pt>
                <c:pt idx="88143">
                  <c:v>226.5390625</c:v>
                </c:pt>
                <c:pt idx="88144">
                  <c:v>226.54166666666666</c:v>
                </c:pt>
                <c:pt idx="88145">
                  <c:v>226.54427083333334</c:v>
                </c:pt>
                <c:pt idx="88146">
                  <c:v>226.546875</c:v>
                </c:pt>
                <c:pt idx="88147">
                  <c:v>226.54947916666666</c:v>
                </c:pt>
                <c:pt idx="88148">
                  <c:v>226.55208333333334</c:v>
                </c:pt>
                <c:pt idx="88149">
                  <c:v>226.5546875</c:v>
                </c:pt>
                <c:pt idx="88150">
                  <c:v>226.55729166666666</c:v>
                </c:pt>
                <c:pt idx="88151">
                  <c:v>226.55989583333334</c:v>
                </c:pt>
                <c:pt idx="88152">
                  <c:v>226.5625</c:v>
                </c:pt>
                <c:pt idx="88153">
                  <c:v>226.56510416666666</c:v>
                </c:pt>
                <c:pt idx="88154">
                  <c:v>226.56770833333334</c:v>
                </c:pt>
                <c:pt idx="88155">
                  <c:v>226.5703125</c:v>
                </c:pt>
                <c:pt idx="88156">
                  <c:v>226.57291666666666</c:v>
                </c:pt>
                <c:pt idx="88157">
                  <c:v>226.57552083333334</c:v>
                </c:pt>
                <c:pt idx="88158">
                  <c:v>226.578125</c:v>
                </c:pt>
                <c:pt idx="88159">
                  <c:v>226.58072916666666</c:v>
                </c:pt>
                <c:pt idx="88160">
                  <c:v>226.58333333333334</c:v>
                </c:pt>
                <c:pt idx="88161">
                  <c:v>226.5859375</c:v>
                </c:pt>
                <c:pt idx="88162">
                  <c:v>226.58854166666666</c:v>
                </c:pt>
                <c:pt idx="88163">
                  <c:v>226.59114583333334</c:v>
                </c:pt>
                <c:pt idx="88164">
                  <c:v>226.59375</c:v>
                </c:pt>
                <c:pt idx="88165">
                  <c:v>226.59635416666666</c:v>
                </c:pt>
                <c:pt idx="88166">
                  <c:v>226.59895833333334</c:v>
                </c:pt>
                <c:pt idx="88167">
                  <c:v>226.6015625</c:v>
                </c:pt>
                <c:pt idx="88168">
                  <c:v>226.60416666666666</c:v>
                </c:pt>
                <c:pt idx="88169">
                  <c:v>226.60677083333334</c:v>
                </c:pt>
                <c:pt idx="88170">
                  <c:v>226.609375</c:v>
                </c:pt>
                <c:pt idx="88171">
                  <c:v>226.61197916666666</c:v>
                </c:pt>
                <c:pt idx="88172">
                  <c:v>226.61458333333334</c:v>
                </c:pt>
                <c:pt idx="88173">
                  <c:v>226.6171875</c:v>
                </c:pt>
                <c:pt idx="88174">
                  <c:v>226.61979166666666</c:v>
                </c:pt>
                <c:pt idx="88175">
                  <c:v>226.62239583333334</c:v>
                </c:pt>
                <c:pt idx="88176">
                  <c:v>226.625</c:v>
                </c:pt>
                <c:pt idx="88177">
                  <c:v>226.62760416666666</c:v>
                </c:pt>
                <c:pt idx="88178">
                  <c:v>226.63020833333334</c:v>
                </c:pt>
                <c:pt idx="88179">
                  <c:v>226.6328125</c:v>
                </c:pt>
                <c:pt idx="88180">
                  <c:v>226.63541666666666</c:v>
                </c:pt>
                <c:pt idx="88181">
                  <c:v>226.63802083333334</c:v>
                </c:pt>
                <c:pt idx="88182">
                  <c:v>226.640625</c:v>
                </c:pt>
                <c:pt idx="88183">
                  <c:v>226.64322916666666</c:v>
                </c:pt>
                <c:pt idx="88184">
                  <c:v>226.64583333333334</c:v>
                </c:pt>
                <c:pt idx="88185">
                  <c:v>226.6484375</c:v>
                </c:pt>
                <c:pt idx="88186">
                  <c:v>226.65104166666666</c:v>
                </c:pt>
                <c:pt idx="88187">
                  <c:v>226.65364583333334</c:v>
                </c:pt>
                <c:pt idx="88188">
                  <c:v>226.65625</c:v>
                </c:pt>
                <c:pt idx="88189">
                  <c:v>226.65885416666666</c:v>
                </c:pt>
                <c:pt idx="88190">
                  <c:v>226.66145833333334</c:v>
                </c:pt>
                <c:pt idx="88191">
                  <c:v>226.6640625</c:v>
                </c:pt>
                <c:pt idx="88192">
                  <c:v>226.66666666666666</c:v>
                </c:pt>
                <c:pt idx="88193">
                  <c:v>226.66927083333334</c:v>
                </c:pt>
                <c:pt idx="88194">
                  <c:v>226.671875</c:v>
                </c:pt>
                <c:pt idx="88195">
                  <c:v>226.67447916666666</c:v>
                </c:pt>
                <c:pt idx="88196">
                  <c:v>226.67708333333334</c:v>
                </c:pt>
                <c:pt idx="88197">
                  <c:v>226.6796875</c:v>
                </c:pt>
                <c:pt idx="88198">
                  <c:v>226.68229166666666</c:v>
                </c:pt>
                <c:pt idx="88199">
                  <c:v>226.68489583333334</c:v>
                </c:pt>
                <c:pt idx="88200">
                  <c:v>226.6875</c:v>
                </c:pt>
                <c:pt idx="88201">
                  <c:v>226.69010416666666</c:v>
                </c:pt>
                <c:pt idx="88202">
                  <c:v>226.69270833333334</c:v>
                </c:pt>
                <c:pt idx="88203">
                  <c:v>226.6953125</c:v>
                </c:pt>
                <c:pt idx="88204">
                  <c:v>226.69791666666666</c:v>
                </c:pt>
                <c:pt idx="88205">
                  <c:v>226.70052083333334</c:v>
                </c:pt>
                <c:pt idx="88206">
                  <c:v>226.703125</c:v>
                </c:pt>
                <c:pt idx="88207">
                  <c:v>226.70572916666666</c:v>
                </c:pt>
                <c:pt idx="88208">
                  <c:v>226.70833333333334</c:v>
                </c:pt>
                <c:pt idx="88209">
                  <c:v>226.7109375</c:v>
                </c:pt>
                <c:pt idx="88210">
                  <c:v>226.71354166666666</c:v>
                </c:pt>
                <c:pt idx="88211">
                  <c:v>226.71614583333334</c:v>
                </c:pt>
                <c:pt idx="88212">
                  <c:v>226.71875</c:v>
                </c:pt>
                <c:pt idx="88213">
                  <c:v>226.72135416666666</c:v>
                </c:pt>
                <c:pt idx="88214">
                  <c:v>226.72395833333334</c:v>
                </c:pt>
                <c:pt idx="88215">
                  <c:v>226.7265625</c:v>
                </c:pt>
                <c:pt idx="88216">
                  <c:v>226.72916666666666</c:v>
                </c:pt>
                <c:pt idx="88217">
                  <c:v>226.73177083333334</c:v>
                </c:pt>
                <c:pt idx="88218">
                  <c:v>226.734375</c:v>
                </c:pt>
                <c:pt idx="88219">
                  <c:v>226.73697916666666</c:v>
                </c:pt>
                <c:pt idx="88220">
                  <c:v>226.73958333333334</c:v>
                </c:pt>
                <c:pt idx="88221">
                  <c:v>226.7421875</c:v>
                </c:pt>
                <c:pt idx="88222">
                  <c:v>226.74479166666666</c:v>
                </c:pt>
                <c:pt idx="88223">
                  <c:v>226.74739583333334</c:v>
                </c:pt>
                <c:pt idx="88224">
                  <c:v>226.75</c:v>
                </c:pt>
                <c:pt idx="88225">
                  <c:v>226.75260416666666</c:v>
                </c:pt>
                <c:pt idx="88226">
                  <c:v>226.75520833333334</c:v>
                </c:pt>
                <c:pt idx="88227">
                  <c:v>226.7578125</c:v>
                </c:pt>
                <c:pt idx="88228">
                  <c:v>226.76041666666666</c:v>
                </c:pt>
                <c:pt idx="88229">
                  <c:v>226.76302083333334</c:v>
                </c:pt>
                <c:pt idx="88230">
                  <c:v>226.765625</c:v>
                </c:pt>
                <c:pt idx="88231">
                  <c:v>226.76822916666666</c:v>
                </c:pt>
                <c:pt idx="88232">
                  <c:v>226.77083333333334</c:v>
                </c:pt>
                <c:pt idx="88233">
                  <c:v>226.7734375</c:v>
                </c:pt>
                <c:pt idx="88234">
                  <c:v>226.77604166666666</c:v>
                </c:pt>
                <c:pt idx="88235">
                  <c:v>226.77864583333334</c:v>
                </c:pt>
                <c:pt idx="88236">
                  <c:v>226.78125</c:v>
                </c:pt>
                <c:pt idx="88237">
                  <c:v>226.78385416666666</c:v>
                </c:pt>
                <c:pt idx="88238">
                  <c:v>226.78645833333334</c:v>
                </c:pt>
                <c:pt idx="88239">
                  <c:v>226.7890625</c:v>
                </c:pt>
                <c:pt idx="88240">
                  <c:v>226.79166666666666</c:v>
                </c:pt>
                <c:pt idx="88241">
                  <c:v>226.79427083333334</c:v>
                </c:pt>
                <c:pt idx="88242">
                  <c:v>226.796875</c:v>
                </c:pt>
                <c:pt idx="88243">
                  <c:v>226.79947916666666</c:v>
                </c:pt>
                <c:pt idx="88244">
                  <c:v>226.80208333333334</c:v>
                </c:pt>
                <c:pt idx="88245">
                  <c:v>226.8046875</c:v>
                </c:pt>
                <c:pt idx="88246">
                  <c:v>226.80729166666666</c:v>
                </c:pt>
                <c:pt idx="88247">
                  <c:v>226.80989583333334</c:v>
                </c:pt>
                <c:pt idx="88248">
                  <c:v>226.8125</c:v>
                </c:pt>
                <c:pt idx="88249">
                  <c:v>226.81510416666666</c:v>
                </c:pt>
                <c:pt idx="88250">
                  <c:v>226.81770833333334</c:v>
                </c:pt>
                <c:pt idx="88251">
                  <c:v>226.8203125</c:v>
                </c:pt>
                <c:pt idx="88252">
                  <c:v>226.82291666666666</c:v>
                </c:pt>
                <c:pt idx="88253">
                  <c:v>226.82552083333334</c:v>
                </c:pt>
                <c:pt idx="88254">
                  <c:v>226.828125</c:v>
                </c:pt>
                <c:pt idx="88255">
                  <c:v>226.83072916666666</c:v>
                </c:pt>
                <c:pt idx="88256">
                  <c:v>226.83333333333334</c:v>
                </c:pt>
                <c:pt idx="88257">
                  <c:v>226.8359375</c:v>
                </c:pt>
                <c:pt idx="88258">
                  <c:v>226.83854166666666</c:v>
                </c:pt>
                <c:pt idx="88259">
                  <c:v>226.84114583333334</c:v>
                </c:pt>
                <c:pt idx="88260">
                  <c:v>226.84375</c:v>
                </c:pt>
                <c:pt idx="88261">
                  <c:v>226.84635416666666</c:v>
                </c:pt>
                <c:pt idx="88262">
                  <c:v>226.84895833333334</c:v>
                </c:pt>
                <c:pt idx="88263">
                  <c:v>226.8515625</c:v>
                </c:pt>
                <c:pt idx="88264">
                  <c:v>226.85416666666666</c:v>
                </c:pt>
                <c:pt idx="88265">
                  <c:v>226.85677083333334</c:v>
                </c:pt>
                <c:pt idx="88266">
                  <c:v>226.859375</c:v>
                </c:pt>
                <c:pt idx="88267">
                  <c:v>226.86197916666666</c:v>
                </c:pt>
                <c:pt idx="88268">
                  <c:v>226.86458333333334</c:v>
                </c:pt>
                <c:pt idx="88269">
                  <c:v>226.8671875</c:v>
                </c:pt>
                <c:pt idx="88270">
                  <c:v>226.86979166666666</c:v>
                </c:pt>
                <c:pt idx="88271">
                  <c:v>226.87239583333334</c:v>
                </c:pt>
                <c:pt idx="88272">
                  <c:v>226.875</c:v>
                </c:pt>
                <c:pt idx="88273">
                  <c:v>226.87760416666666</c:v>
                </c:pt>
                <c:pt idx="88274">
                  <c:v>226.88020833333334</c:v>
                </c:pt>
                <c:pt idx="88275">
                  <c:v>226.8828125</c:v>
                </c:pt>
                <c:pt idx="88276">
                  <c:v>226.88541666666666</c:v>
                </c:pt>
                <c:pt idx="88277">
                  <c:v>226.88802083333334</c:v>
                </c:pt>
                <c:pt idx="88278">
                  <c:v>226.890625</c:v>
                </c:pt>
                <c:pt idx="88279">
                  <c:v>226.89322916666666</c:v>
                </c:pt>
                <c:pt idx="88280">
                  <c:v>226.89583333333334</c:v>
                </c:pt>
                <c:pt idx="88281">
                  <c:v>226.8984375</c:v>
                </c:pt>
                <c:pt idx="88282">
                  <c:v>226.90104166666666</c:v>
                </c:pt>
                <c:pt idx="88283">
                  <c:v>226.90364583333334</c:v>
                </c:pt>
                <c:pt idx="88284">
                  <c:v>226.90625</c:v>
                </c:pt>
                <c:pt idx="88285">
                  <c:v>226.90885416666666</c:v>
                </c:pt>
                <c:pt idx="88286">
                  <c:v>226.91145833333334</c:v>
                </c:pt>
                <c:pt idx="88287">
                  <c:v>226.9140625</c:v>
                </c:pt>
                <c:pt idx="88288">
                  <c:v>226.91666666666666</c:v>
                </c:pt>
                <c:pt idx="88289">
                  <c:v>226.91927083333334</c:v>
                </c:pt>
                <c:pt idx="88290">
                  <c:v>226.921875</c:v>
                </c:pt>
                <c:pt idx="88291">
                  <c:v>226.92447916666666</c:v>
                </c:pt>
                <c:pt idx="88292">
                  <c:v>226.92708333333334</c:v>
                </c:pt>
                <c:pt idx="88293">
                  <c:v>226.9296875</c:v>
                </c:pt>
                <c:pt idx="88294">
                  <c:v>226.93229166666666</c:v>
                </c:pt>
                <c:pt idx="88295">
                  <c:v>226.93489583333334</c:v>
                </c:pt>
                <c:pt idx="88296">
                  <c:v>226.9375</c:v>
                </c:pt>
                <c:pt idx="88297">
                  <c:v>226.94010416666666</c:v>
                </c:pt>
                <c:pt idx="88298">
                  <c:v>226.94270833333334</c:v>
                </c:pt>
                <c:pt idx="88299">
                  <c:v>226.9453125</c:v>
                </c:pt>
                <c:pt idx="88300">
                  <c:v>226.94791666666666</c:v>
                </c:pt>
                <c:pt idx="88301">
                  <c:v>226.95052083333334</c:v>
                </c:pt>
                <c:pt idx="88302">
                  <c:v>226.953125</c:v>
                </c:pt>
                <c:pt idx="88303">
                  <c:v>226.95572916666666</c:v>
                </c:pt>
                <c:pt idx="88304">
                  <c:v>226.95833333333334</c:v>
                </c:pt>
                <c:pt idx="88305">
                  <c:v>226.9609375</c:v>
                </c:pt>
                <c:pt idx="88306">
                  <c:v>226.96354166666666</c:v>
                </c:pt>
                <c:pt idx="88307">
                  <c:v>226.96614583333334</c:v>
                </c:pt>
                <c:pt idx="88308">
                  <c:v>226.96875</c:v>
                </c:pt>
                <c:pt idx="88309">
                  <c:v>226.97135416666666</c:v>
                </c:pt>
                <c:pt idx="88310">
                  <c:v>226.97395833333334</c:v>
                </c:pt>
                <c:pt idx="88311">
                  <c:v>226.9765625</c:v>
                </c:pt>
                <c:pt idx="88312">
                  <c:v>226.97916666666666</c:v>
                </c:pt>
                <c:pt idx="88313">
                  <c:v>226.98177083333334</c:v>
                </c:pt>
                <c:pt idx="88314">
                  <c:v>226.984375</c:v>
                </c:pt>
                <c:pt idx="88315">
                  <c:v>226.98697916666666</c:v>
                </c:pt>
                <c:pt idx="88316">
                  <c:v>226.98958333333334</c:v>
                </c:pt>
                <c:pt idx="88317">
                  <c:v>226.9921875</c:v>
                </c:pt>
                <c:pt idx="88318">
                  <c:v>226.99479166666666</c:v>
                </c:pt>
                <c:pt idx="88319">
                  <c:v>226.99739583333334</c:v>
                </c:pt>
                <c:pt idx="88320">
                  <c:v>227</c:v>
                </c:pt>
                <c:pt idx="88321">
                  <c:v>227.00260416666666</c:v>
                </c:pt>
                <c:pt idx="88322">
                  <c:v>227.00520833333334</c:v>
                </c:pt>
                <c:pt idx="88323">
                  <c:v>227.0078125</c:v>
                </c:pt>
                <c:pt idx="88324">
                  <c:v>227.01041666666666</c:v>
                </c:pt>
                <c:pt idx="88325">
                  <c:v>227.01302083333334</c:v>
                </c:pt>
                <c:pt idx="88326">
                  <c:v>227.015625</c:v>
                </c:pt>
                <c:pt idx="88327">
                  <c:v>227.01822916666666</c:v>
                </c:pt>
                <c:pt idx="88328">
                  <c:v>227.02083333333334</c:v>
                </c:pt>
                <c:pt idx="88329">
                  <c:v>227.0234375</c:v>
                </c:pt>
                <c:pt idx="88330">
                  <c:v>227.02604166666666</c:v>
                </c:pt>
                <c:pt idx="88331">
                  <c:v>227.02864583333334</c:v>
                </c:pt>
                <c:pt idx="88332">
                  <c:v>227.03125</c:v>
                </c:pt>
                <c:pt idx="88333">
                  <c:v>227.03385416666666</c:v>
                </c:pt>
                <c:pt idx="88334">
                  <c:v>227.03645833333334</c:v>
                </c:pt>
                <c:pt idx="88335">
                  <c:v>227.0390625</c:v>
                </c:pt>
                <c:pt idx="88336">
                  <c:v>227.04166666666666</c:v>
                </c:pt>
                <c:pt idx="88337">
                  <c:v>227.04427083333334</c:v>
                </c:pt>
                <c:pt idx="88338">
                  <c:v>227.046875</c:v>
                </c:pt>
                <c:pt idx="88339">
                  <c:v>227.04947916666666</c:v>
                </c:pt>
                <c:pt idx="88340">
                  <c:v>227.05208333333334</c:v>
                </c:pt>
                <c:pt idx="88341">
                  <c:v>227.0546875</c:v>
                </c:pt>
                <c:pt idx="88342">
                  <c:v>227.05729166666666</c:v>
                </c:pt>
                <c:pt idx="88343">
                  <c:v>227.05989583333334</c:v>
                </c:pt>
                <c:pt idx="88344">
                  <c:v>227.0625</c:v>
                </c:pt>
                <c:pt idx="88345">
                  <c:v>227.06510416666666</c:v>
                </c:pt>
                <c:pt idx="88346">
                  <c:v>227.06770833333334</c:v>
                </c:pt>
                <c:pt idx="88347">
                  <c:v>227.0703125</c:v>
                </c:pt>
                <c:pt idx="88348">
                  <c:v>227.07291666666666</c:v>
                </c:pt>
                <c:pt idx="88349">
                  <c:v>227.07552083333334</c:v>
                </c:pt>
                <c:pt idx="88350">
                  <c:v>227.078125</c:v>
                </c:pt>
                <c:pt idx="88351">
                  <c:v>227.08072916666666</c:v>
                </c:pt>
                <c:pt idx="88352">
                  <c:v>227.08333333333334</c:v>
                </c:pt>
                <c:pt idx="88353">
                  <c:v>227.0859375</c:v>
                </c:pt>
                <c:pt idx="88354">
                  <c:v>227.08854166666666</c:v>
                </c:pt>
                <c:pt idx="88355">
                  <c:v>227.09114583333334</c:v>
                </c:pt>
                <c:pt idx="88356">
                  <c:v>227.09375</c:v>
                </c:pt>
                <c:pt idx="88357">
                  <c:v>227.09635416666666</c:v>
                </c:pt>
                <c:pt idx="88358">
                  <c:v>227.09895833333334</c:v>
                </c:pt>
                <c:pt idx="88359">
                  <c:v>227.1015625</c:v>
                </c:pt>
                <c:pt idx="88360">
                  <c:v>227.10416666666666</c:v>
                </c:pt>
                <c:pt idx="88361">
                  <c:v>227.10677083333334</c:v>
                </c:pt>
                <c:pt idx="88362">
                  <c:v>227.109375</c:v>
                </c:pt>
                <c:pt idx="88363">
                  <c:v>227.11197916666666</c:v>
                </c:pt>
                <c:pt idx="88364">
                  <c:v>227.11458333333334</c:v>
                </c:pt>
                <c:pt idx="88365">
                  <c:v>227.1171875</c:v>
                </c:pt>
                <c:pt idx="88366">
                  <c:v>227.11979166666666</c:v>
                </c:pt>
                <c:pt idx="88367">
                  <c:v>227.12239583333334</c:v>
                </c:pt>
                <c:pt idx="88368">
                  <c:v>227.125</c:v>
                </c:pt>
                <c:pt idx="88369">
                  <c:v>227.12760416666666</c:v>
                </c:pt>
                <c:pt idx="88370">
                  <c:v>227.13020833333334</c:v>
                </c:pt>
                <c:pt idx="88371">
                  <c:v>227.1328125</c:v>
                </c:pt>
                <c:pt idx="88372">
                  <c:v>227.13541666666666</c:v>
                </c:pt>
                <c:pt idx="88373">
                  <c:v>227.13802083333334</c:v>
                </c:pt>
                <c:pt idx="88374">
                  <c:v>227.140625</c:v>
                </c:pt>
                <c:pt idx="88375">
                  <c:v>227.14322916666666</c:v>
                </c:pt>
                <c:pt idx="88376">
                  <c:v>227.14583333333334</c:v>
                </c:pt>
                <c:pt idx="88377">
                  <c:v>227.1484375</c:v>
                </c:pt>
                <c:pt idx="88378">
                  <c:v>227.15104166666666</c:v>
                </c:pt>
                <c:pt idx="88379">
                  <c:v>227.15364583333334</c:v>
                </c:pt>
                <c:pt idx="88380">
                  <c:v>227.15625</c:v>
                </c:pt>
                <c:pt idx="88381">
                  <c:v>227.15885416666666</c:v>
                </c:pt>
                <c:pt idx="88382">
                  <c:v>227.16145833333334</c:v>
                </c:pt>
                <c:pt idx="88383">
                  <c:v>227.1640625</c:v>
                </c:pt>
                <c:pt idx="88384">
                  <c:v>227.16666666666666</c:v>
                </c:pt>
                <c:pt idx="88385">
                  <c:v>227.16927083333334</c:v>
                </c:pt>
                <c:pt idx="88386">
                  <c:v>227.171875</c:v>
                </c:pt>
                <c:pt idx="88387">
                  <c:v>227.17447916666666</c:v>
                </c:pt>
                <c:pt idx="88388">
                  <c:v>227.17708333333334</c:v>
                </c:pt>
                <c:pt idx="88389">
                  <c:v>227.1796875</c:v>
                </c:pt>
                <c:pt idx="88390">
                  <c:v>227.18229166666666</c:v>
                </c:pt>
                <c:pt idx="88391">
                  <c:v>227.18489583333334</c:v>
                </c:pt>
                <c:pt idx="88392">
                  <c:v>227.1875</c:v>
                </c:pt>
                <c:pt idx="88393">
                  <c:v>227.19010416666666</c:v>
                </c:pt>
                <c:pt idx="88394">
                  <c:v>227.19270833333334</c:v>
                </c:pt>
                <c:pt idx="88395">
                  <c:v>227.1953125</c:v>
                </c:pt>
                <c:pt idx="88396">
                  <c:v>227.19791666666666</c:v>
                </c:pt>
                <c:pt idx="88397">
                  <c:v>227.20052083333334</c:v>
                </c:pt>
                <c:pt idx="88398">
                  <c:v>227.203125</c:v>
                </c:pt>
                <c:pt idx="88399">
                  <c:v>227.20572916666666</c:v>
                </c:pt>
                <c:pt idx="88400">
                  <c:v>227.20833333333334</c:v>
                </c:pt>
                <c:pt idx="88401">
                  <c:v>227.2109375</c:v>
                </c:pt>
                <c:pt idx="88402">
                  <c:v>227.21354166666666</c:v>
                </c:pt>
                <c:pt idx="88403">
                  <c:v>227.21614583333334</c:v>
                </c:pt>
                <c:pt idx="88404">
                  <c:v>227.21875</c:v>
                </c:pt>
                <c:pt idx="88405">
                  <c:v>227.22135416666666</c:v>
                </c:pt>
                <c:pt idx="88406">
                  <c:v>227.22395833333334</c:v>
                </c:pt>
                <c:pt idx="88407">
                  <c:v>227.2265625</c:v>
                </c:pt>
                <c:pt idx="88408">
                  <c:v>227.22916666666666</c:v>
                </c:pt>
                <c:pt idx="88409">
                  <c:v>227.23177083333334</c:v>
                </c:pt>
                <c:pt idx="88410">
                  <c:v>227.234375</c:v>
                </c:pt>
                <c:pt idx="88411">
                  <c:v>227.23697916666666</c:v>
                </c:pt>
                <c:pt idx="88412">
                  <c:v>227.23958333333334</c:v>
                </c:pt>
                <c:pt idx="88413">
                  <c:v>227.2421875</c:v>
                </c:pt>
                <c:pt idx="88414">
                  <c:v>227.24479166666666</c:v>
                </c:pt>
                <c:pt idx="88415">
                  <c:v>227.24739583333334</c:v>
                </c:pt>
                <c:pt idx="88416">
                  <c:v>227.25</c:v>
                </c:pt>
                <c:pt idx="88417">
                  <c:v>227.25260416666666</c:v>
                </c:pt>
                <c:pt idx="88418">
                  <c:v>227.25520833333334</c:v>
                </c:pt>
                <c:pt idx="88419">
                  <c:v>227.2578125</c:v>
                </c:pt>
                <c:pt idx="88420">
                  <c:v>227.26041666666666</c:v>
                </c:pt>
                <c:pt idx="88421">
                  <c:v>227.26302083333334</c:v>
                </c:pt>
                <c:pt idx="88422">
                  <c:v>227.265625</c:v>
                </c:pt>
                <c:pt idx="88423">
                  <c:v>227.26822916666666</c:v>
                </c:pt>
                <c:pt idx="88424">
                  <c:v>227.27083333333334</c:v>
                </c:pt>
                <c:pt idx="88425">
                  <c:v>227.2734375</c:v>
                </c:pt>
                <c:pt idx="88426">
                  <c:v>227.27604166666666</c:v>
                </c:pt>
                <c:pt idx="88427">
                  <c:v>227.27864583333334</c:v>
                </c:pt>
                <c:pt idx="88428">
                  <c:v>227.28125</c:v>
                </c:pt>
                <c:pt idx="88429">
                  <c:v>227.28385416666666</c:v>
                </c:pt>
                <c:pt idx="88430">
                  <c:v>227.28645833333334</c:v>
                </c:pt>
                <c:pt idx="88431">
                  <c:v>227.2890625</c:v>
                </c:pt>
                <c:pt idx="88432">
                  <c:v>227.29166666666666</c:v>
                </c:pt>
                <c:pt idx="88433">
                  <c:v>227.29427083333334</c:v>
                </c:pt>
                <c:pt idx="88434">
                  <c:v>227.296875</c:v>
                </c:pt>
                <c:pt idx="88435">
                  <c:v>227.29947916666666</c:v>
                </c:pt>
                <c:pt idx="88436">
                  <c:v>227.30208333333334</c:v>
                </c:pt>
                <c:pt idx="88437">
                  <c:v>227.3046875</c:v>
                </c:pt>
                <c:pt idx="88438">
                  <c:v>227.30729166666666</c:v>
                </c:pt>
                <c:pt idx="88439">
                  <c:v>227.30989583333334</c:v>
                </c:pt>
                <c:pt idx="88440">
                  <c:v>227.3125</c:v>
                </c:pt>
                <c:pt idx="88441">
                  <c:v>227.31510416666666</c:v>
                </c:pt>
                <c:pt idx="88442">
                  <c:v>227.31770833333334</c:v>
                </c:pt>
                <c:pt idx="88443">
                  <c:v>227.3203125</c:v>
                </c:pt>
                <c:pt idx="88444">
                  <c:v>227.32291666666666</c:v>
                </c:pt>
                <c:pt idx="88445">
                  <c:v>227.32552083333334</c:v>
                </c:pt>
                <c:pt idx="88446">
                  <c:v>227.328125</c:v>
                </c:pt>
                <c:pt idx="88447">
                  <c:v>227.33072916666666</c:v>
                </c:pt>
                <c:pt idx="88448">
                  <c:v>227.33333333333334</c:v>
                </c:pt>
                <c:pt idx="88449">
                  <c:v>227.3359375</c:v>
                </c:pt>
                <c:pt idx="88450">
                  <c:v>227.33854166666666</c:v>
                </c:pt>
                <c:pt idx="88451">
                  <c:v>227.34114583333334</c:v>
                </c:pt>
                <c:pt idx="88452">
                  <c:v>227.34375</c:v>
                </c:pt>
                <c:pt idx="88453">
                  <c:v>227.34635416666666</c:v>
                </c:pt>
                <c:pt idx="88454">
                  <c:v>227.34895833333334</c:v>
                </c:pt>
                <c:pt idx="88455">
                  <c:v>227.3515625</c:v>
                </c:pt>
                <c:pt idx="88456">
                  <c:v>227.35416666666666</c:v>
                </c:pt>
                <c:pt idx="88457">
                  <c:v>227.35677083333334</c:v>
                </c:pt>
                <c:pt idx="88458">
                  <c:v>227.359375</c:v>
                </c:pt>
                <c:pt idx="88459">
                  <c:v>227.36197916666666</c:v>
                </c:pt>
                <c:pt idx="88460">
                  <c:v>227.36458333333334</c:v>
                </c:pt>
                <c:pt idx="88461">
                  <c:v>227.3671875</c:v>
                </c:pt>
                <c:pt idx="88462">
                  <c:v>227.36979166666666</c:v>
                </c:pt>
                <c:pt idx="88463">
                  <c:v>227.37239583333334</c:v>
                </c:pt>
                <c:pt idx="88464">
                  <c:v>227.375</c:v>
                </c:pt>
                <c:pt idx="88465">
                  <c:v>227.37760416666666</c:v>
                </c:pt>
                <c:pt idx="88466">
                  <c:v>227.38020833333334</c:v>
                </c:pt>
                <c:pt idx="88467">
                  <c:v>227.3828125</c:v>
                </c:pt>
                <c:pt idx="88468">
                  <c:v>227.38541666666666</c:v>
                </c:pt>
                <c:pt idx="88469">
                  <c:v>227.38802083333334</c:v>
                </c:pt>
                <c:pt idx="88470">
                  <c:v>227.390625</c:v>
                </c:pt>
                <c:pt idx="88471">
                  <c:v>227.39322916666666</c:v>
                </c:pt>
                <c:pt idx="88472">
                  <c:v>227.39583333333334</c:v>
                </c:pt>
                <c:pt idx="88473">
                  <c:v>227.3984375</c:v>
                </c:pt>
                <c:pt idx="88474">
                  <c:v>227.40104166666666</c:v>
                </c:pt>
                <c:pt idx="88475">
                  <c:v>227.40364583333334</c:v>
                </c:pt>
                <c:pt idx="88476">
                  <c:v>227.40625</c:v>
                </c:pt>
                <c:pt idx="88477">
                  <c:v>227.40885416666666</c:v>
                </c:pt>
                <c:pt idx="88478">
                  <c:v>227.41145833333334</c:v>
                </c:pt>
                <c:pt idx="88479">
                  <c:v>227.4140625</c:v>
                </c:pt>
                <c:pt idx="88480">
                  <c:v>227.41666666666666</c:v>
                </c:pt>
                <c:pt idx="88481">
                  <c:v>227.41927083333334</c:v>
                </c:pt>
                <c:pt idx="88482">
                  <c:v>227.421875</c:v>
                </c:pt>
                <c:pt idx="88483">
                  <c:v>227.42447916666666</c:v>
                </c:pt>
                <c:pt idx="88484">
                  <c:v>227.42708333333334</c:v>
                </c:pt>
                <c:pt idx="88485">
                  <c:v>227.4296875</c:v>
                </c:pt>
                <c:pt idx="88486">
                  <c:v>227.43229166666666</c:v>
                </c:pt>
                <c:pt idx="88487">
                  <c:v>227.43489583333334</c:v>
                </c:pt>
                <c:pt idx="88488">
                  <c:v>227.4375</c:v>
                </c:pt>
                <c:pt idx="88489">
                  <c:v>227.44010416666666</c:v>
                </c:pt>
                <c:pt idx="88490">
                  <c:v>227.44270833333334</c:v>
                </c:pt>
                <c:pt idx="88491">
                  <c:v>227.4453125</c:v>
                </c:pt>
                <c:pt idx="88492">
                  <c:v>227.44791666666666</c:v>
                </c:pt>
                <c:pt idx="88493">
                  <c:v>227.45052083333334</c:v>
                </c:pt>
                <c:pt idx="88494">
                  <c:v>227.453125</c:v>
                </c:pt>
                <c:pt idx="88495">
                  <c:v>227.45572916666666</c:v>
                </c:pt>
                <c:pt idx="88496">
                  <c:v>227.45833333333334</c:v>
                </c:pt>
                <c:pt idx="88497">
                  <c:v>227.4609375</c:v>
                </c:pt>
                <c:pt idx="88498">
                  <c:v>227.46354166666666</c:v>
                </c:pt>
                <c:pt idx="88499">
                  <c:v>227.46614583333334</c:v>
                </c:pt>
                <c:pt idx="88500">
                  <c:v>227.46875</c:v>
                </c:pt>
                <c:pt idx="88501">
                  <c:v>227.47135416666666</c:v>
                </c:pt>
                <c:pt idx="88502">
                  <c:v>227.47395833333334</c:v>
                </c:pt>
                <c:pt idx="88503">
                  <c:v>227.4765625</c:v>
                </c:pt>
                <c:pt idx="88504">
                  <c:v>227.47916666666666</c:v>
                </c:pt>
                <c:pt idx="88505">
                  <c:v>227.48177083333334</c:v>
                </c:pt>
                <c:pt idx="88506">
                  <c:v>227.484375</c:v>
                </c:pt>
                <c:pt idx="88507">
                  <c:v>227.48697916666666</c:v>
                </c:pt>
                <c:pt idx="88508">
                  <c:v>227.48958333333334</c:v>
                </c:pt>
                <c:pt idx="88509">
                  <c:v>227.4921875</c:v>
                </c:pt>
                <c:pt idx="88510">
                  <c:v>227.49479166666666</c:v>
                </c:pt>
                <c:pt idx="88511">
                  <c:v>227.49739583333334</c:v>
                </c:pt>
                <c:pt idx="88512">
                  <c:v>227.5</c:v>
                </c:pt>
                <c:pt idx="88513">
                  <c:v>227.50260416666666</c:v>
                </c:pt>
                <c:pt idx="88514">
                  <c:v>227.50520833333334</c:v>
                </c:pt>
                <c:pt idx="88515">
                  <c:v>227.5078125</c:v>
                </c:pt>
                <c:pt idx="88516">
                  <c:v>227.51041666666666</c:v>
                </c:pt>
                <c:pt idx="88517">
                  <c:v>227.51302083333334</c:v>
                </c:pt>
                <c:pt idx="88518">
                  <c:v>227.515625</c:v>
                </c:pt>
                <c:pt idx="88519">
                  <c:v>227.51822916666666</c:v>
                </c:pt>
                <c:pt idx="88520">
                  <c:v>227.52083333333334</c:v>
                </c:pt>
                <c:pt idx="88521">
                  <c:v>227.5234375</c:v>
                </c:pt>
                <c:pt idx="88522">
                  <c:v>227.52604166666666</c:v>
                </c:pt>
                <c:pt idx="88523">
                  <c:v>227.52864583333334</c:v>
                </c:pt>
                <c:pt idx="88524">
                  <c:v>227.53125</c:v>
                </c:pt>
                <c:pt idx="88525">
                  <c:v>227.53385416666666</c:v>
                </c:pt>
                <c:pt idx="88526">
                  <c:v>227.53645833333334</c:v>
                </c:pt>
                <c:pt idx="88527">
                  <c:v>227.5390625</c:v>
                </c:pt>
                <c:pt idx="88528">
                  <c:v>227.54166666666666</c:v>
                </c:pt>
                <c:pt idx="88529">
                  <c:v>227.54427083333334</c:v>
                </c:pt>
                <c:pt idx="88530">
                  <c:v>227.546875</c:v>
                </c:pt>
                <c:pt idx="88531">
                  <c:v>227.54947916666666</c:v>
                </c:pt>
                <c:pt idx="88532">
                  <c:v>227.55208333333334</c:v>
                </c:pt>
                <c:pt idx="88533">
                  <c:v>227.5546875</c:v>
                </c:pt>
                <c:pt idx="88534">
                  <c:v>227.55729166666666</c:v>
                </c:pt>
                <c:pt idx="88535">
                  <c:v>227.55989583333334</c:v>
                </c:pt>
                <c:pt idx="88536">
                  <c:v>227.5625</c:v>
                </c:pt>
                <c:pt idx="88537">
                  <c:v>227.56510416666666</c:v>
                </c:pt>
                <c:pt idx="88538">
                  <c:v>227.56770833333334</c:v>
                </c:pt>
                <c:pt idx="88539">
                  <c:v>227.5703125</c:v>
                </c:pt>
                <c:pt idx="88540">
                  <c:v>227.57291666666666</c:v>
                </c:pt>
                <c:pt idx="88541">
                  <c:v>227.57552083333334</c:v>
                </c:pt>
                <c:pt idx="88542">
                  <c:v>227.578125</c:v>
                </c:pt>
                <c:pt idx="88543">
                  <c:v>227.58072916666666</c:v>
                </c:pt>
                <c:pt idx="88544">
                  <c:v>227.58333333333334</c:v>
                </c:pt>
                <c:pt idx="88545">
                  <c:v>227.5859375</c:v>
                </c:pt>
                <c:pt idx="88546">
                  <c:v>227.58854166666666</c:v>
                </c:pt>
                <c:pt idx="88547">
                  <c:v>227.59114583333334</c:v>
                </c:pt>
                <c:pt idx="88548">
                  <c:v>227.59375</c:v>
                </c:pt>
                <c:pt idx="88549">
                  <c:v>227.59635416666666</c:v>
                </c:pt>
                <c:pt idx="88550">
                  <c:v>227.59895833333334</c:v>
                </c:pt>
                <c:pt idx="88551">
                  <c:v>227.6015625</c:v>
                </c:pt>
                <c:pt idx="88552">
                  <c:v>227.60416666666666</c:v>
                </c:pt>
                <c:pt idx="88553">
                  <c:v>227.60677083333334</c:v>
                </c:pt>
                <c:pt idx="88554">
                  <c:v>227.609375</c:v>
                </c:pt>
                <c:pt idx="88555">
                  <c:v>227.61197916666666</c:v>
                </c:pt>
                <c:pt idx="88556">
                  <c:v>227.61458333333334</c:v>
                </c:pt>
                <c:pt idx="88557">
                  <c:v>227.6171875</c:v>
                </c:pt>
                <c:pt idx="88558">
                  <c:v>227.61979166666666</c:v>
                </c:pt>
                <c:pt idx="88559">
                  <c:v>227.62239583333334</c:v>
                </c:pt>
                <c:pt idx="88560">
                  <c:v>227.625</c:v>
                </c:pt>
                <c:pt idx="88561">
                  <c:v>227.62760416666666</c:v>
                </c:pt>
                <c:pt idx="88562">
                  <c:v>227.63020833333334</c:v>
                </c:pt>
                <c:pt idx="88563">
                  <c:v>227.6328125</c:v>
                </c:pt>
                <c:pt idx="88564">
                  <c:v>227.63541666666666</c:v>
                </c:pt>
                <c:pt idx="88565">
                  <c:v>227.63802083333334</c:v>
                </c:pt>
                <c:pt idx="88566">
                  <c:v>227.640625</c:v>
                </c:pt>
                <c:pt idx="88567">
                  <c:v>227.64322916666666</c:v>
                </c:pt>
                <c:pt idx="88568">
                  <c:v>227.64583333333334</c:v>
                </c:pt>
                <c:pt idx="88569">
                  <c:v>227.6484375</c:v>
                </c:pt>
                <c:pt idx="88570">
                  <c:v>227.65104166666666</c:v>
                </c:pt>
                <c:pt idx="88571">
                  <c:v>227.65364583333334</c:v>
                </c:pt>
                <c:pt idx="88572">
                  <c:v>227.65625</c:v>
                </c:pt>
                <c:pt idx="88573">
                  <c:v>227.65885416666666</c:v>
                </c:pt>
                <c:pt idx="88574">
                  <c:v>227.66145833333334</c:v>
                </c:pt>
                <c:pt idx="88575">
                  <c:v>227.6640625</c:v>
                </c:pt>
                <c:pt idx="88576">
                  <c:v>227.66666666666666</c:v>
                </c:pt>
                <c:pt idx="88577">
                  <c:v>227.66927083333334</c:v>
                </c:pt>
                <c:pt idx="88578">
                  <c:v>227.671875</c:v>
                </c:pt>
                <c:pt idx="88579">
                  <c:v>227.67447916666666</c:v>
                </c:pt>
                <c:pt idx="88580">
                  <c:v>227.67708333333334</c:v>
                </c:pt>
                <c:pt idx="88581">
                  <c:v>227.6796875</c:v>
                </c:pt>
                <c:pt idx="88582">
                  <c:v>227.68229166666666</c:v>
                </c:pt>
                <c:pt idx="88583">
                  <c:v>227.68489583333334</c:v>
                </c:pt>
                <c:pt idx="88584">
                  <c:v>227.6875</c:v>
                </c:pt>
                <c:pt idx="88585">
                  <c:v>227.69010416666666</c:v>
                </c:pt>
                <c:pt idx="88586">
                  <c:v>227.69270833333334</c:v>
                </c:pt>
                <c:pt idx="88587">
                  <c:v>227.6953125</c:v>
                </c:pt>
                <c:pt idx="88588">
                  <c:v>227.69791666666666</c:v>
                </c:pt>
                <c:pt idx="88589">
                  <c:v>227.70052083333334</c:v>
                </c:pt>
                <c:pt idx="88590">
                  <c:v>227.703125</c:v>
                </c:pt>
                <c:pt idx="88591">
                  <c:v>227.70572916666666</c:v>
                </c:pt>
                <c:pt idx="88592">
                  <c:v>227.70833333333334</c:v>
                </c:pt>
                <c:pt idx="88593">
                  <c:v>227.7109375</c:v>
                </c:pt>
                <c:pt idx="88594">
                  <c:v>227.71354166666666</c:v>
                </c:pt>
                <c:pt idx="88595">
                  <c:v>227.71614583333334</c:v>
                </c:pt>
                <c:pt idx="88596">
                  <c:v>227.71875</c:v>
                </c:pt>
                <c:pt idx="88597">
                  <c:v>227.72135416666666</c:v>
                </c:pt>
                <c:pt idx="88598">
                  <c:v>227.72395833333334</c:v>
                </c:pt>
                <c:pt idx="88599">
                  <c:v>227.7265625</c:v>
                </c:pt>
                <c:pt idx="88600">
                  <c:v>227.72916666666666</c:v>
                </c:pt>
                <c:pt idx="88601">
                  <c:v>227.73177083333334</c:v>
                </c:pt>
                <c:pt idx="88602">
                  <c:v>227.734375</c:v>
                </c:pt>
                <c:pt idx="88603">
                  <c:v>227.73697916666666</c:v>
                </c:pt>
                <c:pt idx="88604">
                  <c:v>227.73958333333334</c:v>
                </c:pt>
                <c:pt idx="88605">
                  <c:v>227.7421875</c:v>
                </c:pt>
                <c:pt idx="88606">
                  <c:v>227.74479166666666</c:v>
                </c:pt>
                <c:pt idx="88607">
                  <c:v>227.74739583333334</c:v>
                </c:pt>
                <c:pt idx="88608">
                  <c:v>227.75</c:v>
                </c:pt>
                <c:pt idx="88609">
                  <c:v>227.75260416666666</c:v>
                </c:pt>
                <c:pt idx="88610">
                  <c:v>227.75520833333334</c:v>
                </c:pt>
                <c:pt idx="88611">
                  <c:v>227.7578125</c:v>
                </c:pt>
                <c:pt idx="88612">
                  <c:v>227.76041666666666</c:v>
                </c:pt>
                <c:pt idx="88613">
                  <c:v>227.76302083333334</c:v>
                </c:pt>
                <c:pt idx="88614">
                  <c:v>227.765625</c:v>
                </c:pt>
                <c:pt idx="88615">
                  <c:v>227.76822916666666</c:v>
                </c:pt>
                <c:pt idx="88616">
                  <c:v>227.77083333333334</c:v>
                </c:pt>
                <c:pt idx="88617">
                  <c:v>227.7734375</c:v>
                </c:pt>
                <c:pt idx="88618">
                  <c:v>227.77604166666666</c:v>
                </c:pt>
                <c:pt idx="88619">
                  <c:v>227.77864583333334</c:v>
                </c:pt>
                <c:pt idx="88620">
                  <c:v>227.78125</c:v>
                </c:pt>
                <c:pt idx="88621">
                  <c:v>227.78385416666666</c:v>
                </c:pt>
                <c:pt idx="88622">
                  <c:v>227.78645833333334</c:v>
                </c:pt>
                <c:pt idx="88623">
                  <c:v>227.7890625</c:v>
                </c:pt>
                <c:pt idx="88624">
                  <c:v>227.79166666666666</c:v>
                </c:pt>
                <c:pt idx="88625">
                  <c:v>227.79427083333334</c:v>
                </c:pt>
                <c:pt idx="88626">
                  <c:v>227.796875</c:v>
                </c:pt>
                <c:pt idx="88627">
                  <c:v>227.79947916666666</c:v>
                </c:pt>
                <c:pt idx="88628">
                  <c:v>227.80208333333334</c:v>
                </c:pt>
                <c:pt idx="88629">
                  <c:v>227.8046875</c:v>
                </c:pt>
                <c:pt idx="88630">
                  <c:v>227.80729166666666</c:v>
                </c:pt>
                <c:pt idx="88631">
                  <c:v>227.80989583333334</c:v>
                </c:pt>
                <c:pt idx="88632">
                  <c:v>227.8125</c:v>
                </c:pt>
                <c:pt idx="88633">
                  <c:v>227.81510416666666</c:v>
                </c:pt>
                <c:pt idx="88634">
                  <c:v>227.81770833333334</c:v>
                </c:pt>
                <c:pt idx="88635">
                  <c:v>227.8203125</c:v>
                </c:pt>
                <c:pt idx="88636">
                  <c:v>227.82291666666666</c:v>
                </c:pt>
                <c:pt idx="88637">
                  <c:v>227.82552083333334</c:v>
                </c:pt>
                <c:pt idx="88638">
                  <c:v>227.828125</c:v>
                </c:pt>
                <c:pt idx="88639">
                  <c:v>227.83072916666666</c:v>
                </c:pt>
                <c:pt idx="88640">
                  <c:v>227.83333333333334</c:v>
                </c:pt>
                <c:pt idx="88641">
                  <c:v>227.8359375</c:v>
                </c:pt>
                <c:pt idx="88642">
                  <c:v>227.83854166666666</c:v>
                </c:pt>
                <c:pt idx="88643">
                  <c:v>227.84114583333334</c:v>
                </c:pt>
                <c:pt idx="88644">
                  <c:v>227.84375</c:v>
                </c:pt>
                <c:pt idx="88645">
                  <c:v>227.84635416666666</c:v>
                </c:pt>
                <c:pt idx="88646">
                  <c:v>227.84895833333334</c:v>
                </c:pt>
                <c:pt idx="88647">
                  <c:v>227.8515625</c:v>
                </c:pt>
                <c:pt idx="88648">
                  <c:v>227.85416666666666</c:v>
                </c:pt>
                <c:pt idx="88649">
                  <c:v>227.85677083333334</c:v>
                </c:pt>
                <c:pt idx="88650">
                  <c:v>227.859375</c:v>
                </c:pt>
                <c:pt idx="88651">
                  <c:v>227.86197916666666</c:v>
                </c:pt>
                <c:pt idx="88652">
                  <c:v>227.86458333333334</c:v>
                </c:pt>
                <c:pt idx="88653">
                  <c:v>227.8671875</c:v>
                </c:pt>
                <c:pt idx="88654">
                  <c:v>227.86979166666666</c:v>
                </c:pt>
                <c:pt idx="88655">
                  <c:v>227.87239583333334</c:v>
                </c:pt>
                <c:pt idx="88656">
                  <c:v>227.875</c:v>
                </c:pt>
                <c:pt idx="88657">
                  <c:v>227.87760416666666</c:v>
                </c:pt>
                <c:pt idx="88658">
                  <c:v>227.88020833333334</c:v>
                </c:pt>
                <c:pt idx="88659">
                  <c:v>227.8828125</c:v>
                </c:pt>
                <c:pt idx="88660">
                  <c:v>227.88541666666666</c:v>
                </c:pt>
                <c:pt idx="88661">
                  <c:v>227.88802083333334</c:v>
                </c:pt>
                <c:pt idx="88662">
                  <c:v>227.890625</c:v>
                </c:pt>
                <c:pt idx="88663">
                  <c:v>227.89322916666666</c:v>
                </c:pt>
                <c:pt idx="88664">
                  <c:v>227.89583333333334</c:v>
                </c:pt>
                <c:pt idx="88665">
                  <c:v>227.8984375</c:v>
                </c:pt>
                <c:pt idx="88666">
                  <c:v>227.90104166666666</c:v>
                </c:pt>
                <c:pt idx="88667">
                  <c:v>227.90364583333334</c:v>
                </c:pt>
                <c:pt idx="88668">
                  <c:v>227.90625</c:v>
                </c:pt>
                <c:pt idx="88669">
                  <c:v>227.90885416666666</c:v>
                </c:pt>
                <c:pt idx="88670">
                  <c:v>227.91145833333334</c:v>
                </c:pt>
                <c:pt idx="88671">
                  <c:v>227.9140625</c:v>
                </c:pt>
                <c:pt idx="88672">
                  <c:v>227.91666666666666</c:v>
                </c:pt>
                <c:pt idx="88673">
                  <c:v>227.91927083333334</c:v>
                </c:pt>
                <c:pt idx="88674">
                  <c:v>227.921875</c:v>
                </c:pt>
                <c:pt idx="88675">
                  <c:v>227.92447916666666</c:v>
                </c:pt>
                <c:pt idx="88676">
                  <c:v>227.92708333333334</c:v>
                </c:pt>
                <c:pt idx="88677">
                  <c:v>227.9296875</c:v>
                </c:pt>
                <c:pt idx="88678">
                  <c:v>227.93229166666666</c:v>
                </c:pt>
                <c:pt idx="88679">
                  <c:v>227.93489583333334</c:v>
                </c:pt>
                <c:pt idx="88680">
                  <c:v>227.9375</c:v>
                </c:pt>
                <c:pt idx="88681">
                  <c:v>227.94010416666666</c:v>
                </c:pt>
                <c:pt idx="88682">
                  <c:v>227.94270833333334</c:v>
                </c:pt>
                <c:pt idx="88683">
                  <c:v>227.9453125</c:v>
                </c:pt>
                <c:pt idx="88684">
                  <c:v>227.94791666666666</c:v>
                </c:pt>
                <c:pt idx="88685">
                  <c:v>227.95052083333334</c:v>
                </c:pt>
                <c:pt idx="88686">
                  <c:v>227.953125</c:v>
                </c:pt>
                <c:pt idx="88687">
                  <c:v>227.95572916666666</c:v>
                </c:pt>
                <c:pt idx="88688">
                  <c:v>227.95833333333334</c:v>
                </c:pt>
                <c:pt idx="88689">
                  <c:v>227.9609375</c:v>
                </c:pt>
                <c:pt idx="88690">
                  <c:v>227.96354166666666</c:v>
                </c:pt>
                <c:pt idx="88691">
                  <c:v>227.96614583333334</c:v>
                </c:pt>
                <c:pt idx="88692">
                  <c:v>227.96875</c:v>
                </c:pt>
                <c:pt idx="88693">
                  <c:v>227.97135416666666</c:v>
                </c:pt>
                <c:pt idx="88694">
                  <c:v>227.97395833333334</c:v>
                </c:pt>
                <c:pt idx="88695">
                  <c:v>227.9765625</c:v>
                </c:pt>
                <c:pt idx="88696">
                  <c:v>227.97916666666666</c:v>
                </c:pt>
                <c:pt idx="88697">
                  <c:v>227.98177083333334</c:v>
                </c:pt>
                <c:pt idx="88698">
                  <c:v>227.984375</c:v>
                </c:pt>
                <c:pt idx="88699">
                  <c:v>227.98697916666666</c:v>
                </c:pt>
                <c:pt idx="88700">
                  <c:v>227.98958333333334</c:v>
                </c:pt>
                <c:pt idx="88701">
                  <c:v>227.9921875</c:v>
                </c:pt>
                <c:pt idx="88702">
                  <c:v>227.99479166666666</c:v>
                </c:pt>
                <c:pt idx="88703">
                  <c:v>227.99739583333334</c:v>
                </c:pt>
                <c:pt idx="88704">
                  <c:v>228</c:v>
                </c:pt>
                <c:pt idx="88705">
                  <c:v>228.00260416666666</c:v>
                </c:pt>
                <c:pt idx="88706">
                  <c:v>228.00520833333334</c:v>
                </c:pt>
                <c:pt idx="88707">
                  <c:v>228.0078125</c:v>
                </c:pt>
                <c:pt idx="88708">
                  <c:v>228.01041666666666</c:v>
                </c:pt>
                <c:pt idx="88709">
                  <c:v>228.01302083333334</c:v>
                </c:pt>
                <c:pt idx="88710">
                  <c:v>228.015625</c:v>
                </c:pt>
                <c:pt idx="88711">
                  <c:v>228.01822916666666</c:v>
                </c:pt>
                <c:pt idx="88712">
                  <c:v>228.02083333333334</c:v>
                </c:pt>
                <c:pt idx="88713">
                  <c:v>228.0234375</c:v>
                </c:pt>
                <c:pt idx="88714">
                  <c:v>228.02604166666666</c:v>
                </c:pt>
                <c:pt idx="88715">
                  <c:v>228.02864583333334</c:v>
                </c:pt>
                <c:pt idx="88716">
                  <c:v>228.03125</c:v>
                </c:pt>
                <c:pt idx="88717">
                  <c:v>228.03385416666666</c:v>
                </c:pt>
                <c:pt idx="88718">
                  <c:v>228.03645833333334</c:v>
                </c:pt>
                <c:pt idx="88719">
                  <c:v>228.0390625</c:v>
                </c:pt>
                <c:pt idx="88720">
                  <c:v>228.04166666666666</c:v>
                </c:pt>
                <c:pt idx="88721">
                  <c:v>228.04427083333334</c:v>
                </c:pt>
                <c:pt idx="88722">
                  <c:v>228.046875</c:v>
                </c:pt>
                <c:pt idx="88723">
                  <c:v>228.04947916666666</c:v>
                </c:pt>
                <c:pt idx="88724">
                  <c:v>228.05208333333334</c:v>
                </c:pt>
                <c:pt idx="88725">
                  <c:v>228.0546875</c:v>
                </c:pt>
                <c:pt idx="88726">
                  <c:v>228.05729166666666</c:v>
                </c:pt>
                <c:pt idx="88727">
                  <c:v>228.05989583333334</c:v>
                </c:pt>
                <c:pt idx="88728">
                  <c:v>228.0625</c:v>
                </c:pt>
                <c:pt idx="88729">
                  <c:v>228.06510416666666</c:v>
                </c:pt>
                <c:pt idx="88730">
                  <c:v>228.06770833333334</c:v>
                </c:pt>
                <c:pt idx="88731">
                  <c:v>228.0703125</c:v>
                </c:pt>
                <c:pt idx="88732">
                  <c:v>228.07291666666666</c:v>
                </c:pt>
                <c:pt idx="88733">
                  <c:v>228.07552083333334</c:v>
                </c:pt>
                <c:pt idx="88734">
                  <c:v>228.078125</c:v>
                </c:pt>
                <c:pt idx="88735">
                  <c:v>228.08072916666666</c:v>
                </c:pt>
                <c:pt idx="88736">
                  <c:v>228.08333333333334</c:v>
                </c:pt>
                <c:pt idx="88737">
                  <c:v>228.0859375</c:v>
                </c:pt>
                <c:pt idx="88738">
                  <c:v>228.08854166666666</c:v>
                </c:pt>
                <c:pt idx="88739">
                  <c:v>228.09114583333334</c:v>
                </c:pt>
                <c:pt idx="88740">
                  <c:v>228.09375</c:v>
                </c:pt>
                <c:pt idx="88741">
                  <c:v>228.09635416666666</c:v>
                </c:pt>
                <c:pt idx="88742">
                  <c:v>228.09895833333334</c:v>
                </c:pt>
                <c:pt idx="88743">
                  <c:v>228.1015625</c:v>
                </c:pt>
                <c:pt idx="88744">
                  <c:v>228.10416666666666</c:v>
                </c:pt>
                <c:pt idx="88745">
                  <c:v>228.10677083333334</c:v>
                </c:pt>
                <c:pt idx="88746">
                  <c:v>228.109375</c:v>
                </c:pt>
                <c:pt idx="88747">
                  <c:v>228.11197916666666</c:v>
                </c:pt>
                <c:pt idx="88748">
                  <c:v>228.11458333333334</c:v>
                </c:pt>
                <c:pt idx="88749">
                  <c:v>228.1171875</c:v>
                </c:pt>
                <c:pt idx="88750">
                  <c:v>228.11979166666666</c:v>
                </c:pt>
                <c:pt idx="88751">
                  <c:v>228.12239583333334</c:v>
                </c:pt>
                <c:pt idx="88752">
                  <c:v>228.125</c:v>
                </c:pt>
                <c:pt idx="88753">
                  <c:v>228.12760416666666</c:v>
                </c:pt>
                <c:pt idx="88754">
                  <c:v>228.13020833333334</c:v>
                </c:pt>
                <c:pt idx="88755">
                  <c:v>228.1328125</c:v>
                </c:pt>
                <c:pt idx="88756">
                  <c:v>228.13541666666666</c:v>
                </c:pt>
                <c:pt idx="88757">
                  <c:v>228.13802083333334</c:v>
                </c:pt>
                <c:pt idx="88758">
                  <c:v>228.140625</c:v>
                </c:pt>
                <c:pt idx="88759">
                  <c:v>228.14322916666666</c:v>
                </c:pt>
                <c:pt idx="88760">
                  <c:v>228.14583333333334</c:v>
                </c:pt>
                <c:pt idx="88761">
                  <c:v>228.1484375</c:v>
                </c:pt>
                <c:pt idx="88762">
                  <c:v>228.15104166666666</c:v>
                </c:pt>
                <c:pt idx="88763">
                  <c:v>228.15364583333334</c:v>
                </c:pt>
                <c:pt idx="88764">
                  <c:v>228.15625</c:v>
                </c:pt>
                <c:pt idx="88765">
                  <c:v>228.15885416666666</c:v>
                </c:pt>
                <c:pt idx="88766">
                  <c:v>228.16145833333334</c:v>
                </c:pt>
                <c:pt idx="88767">
                  <c:v>228.1640625</c:v>
                </c:pt>
                <c:pt idx="88768">
                  <c:v>228.16666666666666</c:v>
                </c:pt>
                <c:pt idx="88769">
                  <c:v>228.16927083333334</c:v>
                </c:pt>
                <c:pt idx="88770">
                  <c:v>228.171875</c:v>
                </c:pt>
                <c:pt idx="88771">
                  <c:v>228.17447916666666</c:v>
                </c:pt>
                <c:pt idx="88772">
                  <c:v>228.17708333333334</c:v>
                </c:pt>
                <c:pt idx="88773">
                  <c:v>228.1796875</c:v>
                </c:pt>
                <c:pt idx="88774">
                  <c:v>228.18229166666666</c:v>
                </c:pt>
                <c:pt idx="88775">
                  <c:v>228.18489583333334</c:v>
                </c:pt>
                <c:pt idx="88776">
                  <c:v>228.1875</c:v>
                </c:pt>
                <c:pt idx="88777">
                  <c:v>228.19010416666666</c:v>
                </c:pt>
                <c:pt idx="88778">
                  <c:v>228.19270833333334</c:v>
                </c:pt>
                <c:pt idx="88779">
                  <c:v>228.1953125</c:v>
                </c:pt>
                <c:pt idx="88780">
                  <c:v>228.19791666666666</c:v>
                </c:pt>
                <c:pt idx="88781">
                  <c:v>228.20052083333334</c:v>
                </c:pt>
                <c:pt idx="88782">
                  <c:v>228.203125</c:v>
                </c:pt>
                <c:pt idx="88783">
                  <c:v>228.20572916666666</c:v>
                </c:pt>
                <c:pt idx="88784">
                  <c:v>228.20833333333334</c:v>
                </c:pt>
                <c:pt idx="88785">
                  <c:v>228.2109375</c:v>
                </c:pt>
                <c:pt idx="88786">
                  <c:v>228.21354166666666</c:v>
                </c:pt>
                <c:pt idx="88787">
                  <c:v>228.21614583333334</c:v>
                </c:pt>
                <c:pt idx="88788">
                  <c:v>228.21875</c:v>
                </c:pt>
                <c:pt idx="88789">
                  <c:v>228.22135416666666</c:v>
                </c:pt>
                <c:pt idx="88790">
                  <c:v>228.22395833333334</c:v>
                </c:pt>
                <c:pt idx="88791">
                  <c:v>228.2265625</c:v>
                </c:pt>
                <c:pt idx="88792">
                  <c:v>228.22916666666666</c:v>
                </c:pt>
                <c:pt idx="88793">
                  <c:v>228.23177083333334</c:v>
                </c:pt>
                <c:pt idx="88794">
                  <c:v>228.234375</c:v>
                </c:pt>
                <c:pt idx="88795">
                  <c:v>228.23697916666666</c:v>
                </c:pt>
                <c:pt idx="88796">
                  <c:v>228.23958333333334</c:v>
                </c:pt>
                <c:pt idx="88797">
                  <c:v>228.2421875</c:v>
                </c:pt>
                <c:pt idx="88798">
                  <c:v>228.24479166666666</c:v>
                </c:pt>
                <c:pt idx="88799">
                  <c:v>228.24739583333334</c:v>
                </c:pt>
                <c:pt idx="88800">
                  <c:v>228.25</c:v>
                </c:pt>
                <c:pt idx="88801">
                  <c:v>228.25260416666666</c:v>
                </c:pt>
                <c:pt idx="88802">
                  <c:v>228.25520833333334</c:v>
                </c:pt>
                <c:pt idx="88803">
                  <c:v>228.2578125</c:v>
                </c:pt>
                <c:pt idx="88804">
                  <c:v>228.26041666666666</c:v>
                </c:pt>
                <c:pt idx="88805">
                  <c:v>228.26302083333334</c:v>
                </c:pt>
                <c:pt idx="88806">
                  <c:v>228.265625</c:v>
                </c:pt>
                <c:pt idx="88807">
                  <c:v>228.26822916666666</c:v>
                </c:pt>
                <c:pt idx="88808">
                  <c:v>228.27083333333334</c:v>
                </c:pt>
                <c:pt idx="88809">
                  <c:v>228.2734375</c:v>
                </c:pt>
                <c:pt idx="88810">
                  <c:v>228.27604166666666</c:v>
                </c:pt>
                <c:pt idx="88811">
                  <c:v>228.27864583333334</c:v>
                </c:pt>
                <c:pt idx="88812">
                  <c:v>228.28125</c:v>
                </c:pt>
                <c:pt idx="88813">
                  <c:v>228.28385416666666</c:v>
                </c:pt>
                <c:pt idx="88814">
                  <c:v>228.28645833333334</c:v>
                </c:pt>
                <c:pt idx="88815">
                  <c:v>228.2890625</c:v>
                </c:pt>
                <c:pt idx="88816">
                  <c:v>228.29166666666666</c:v>
                </c:pt>
                <c:pt idx="88817">
                  <c:v>228.29427083333334</c:v>
                </c:pt>
                <c:pt idx="88818">
                  <c:v>228.296875</c:v>
                </c:pt>
                <c:pt idx="88819">
                  <c:v>228.29947916666666</c:v>
                </c:pt>
                <c:pt idx="88820">
                  <c:v>228.30208333333334</c:v>
                </c:pt>
                <c:pt idx="88821">
                  <c:v>228.3046875</c:v>
                </c:pt>
                <c:pt idx="88822">
                  <c:v>228.30729166666666</c:v>
                </c:pt>
                <c:pt idx="88823">
                  <c:v>228.30989583333334</c:v>
                </c:pt>
                <c:pt idx="88824">
                  <c:v>228.3125</c:v>
                </c:pt>
                <c:pt idx="88825">
                  <c:v>228.31510416666666</c:v>
                </c:pt>
                <c:pt idx="88826">
                  <c:v>228.31770833333334</c:v>
                </c:pt>
                <c:pt idx="88827">
                  <c:v>228.3203125</c:v>
                </c:pt>
                <c:pt idx="88828">
                  <c:v>228.32291666666666</c:v>
                </c:pt>
                <c:pt idx="88829">
                  <c:v>228.32552083333334</c:v>
                </c:pt>
                <c:pt idx="88830">
                  <c:v>228.328125</c:v>
                </c:pt>
                <c:pt idx="88831">
                  <c:v>228.33072916666666</c:v>
                </c:pt>
                <c:pt idx="88832">
                  <c:v>228.33333333333334</c:v>
                </c:pt>
                <c:pt idx="88833">
                  <c:v>228.3359375</c:v>
                </c:pt>
                <c:pt idx="88834">
                  <c:v>228.33854166666666</c:v>
                </c:pt>
                <c:pt idx="88835">
                  <c:v>228.34114583333334</c:v>
                </c:pt>
                <c:pt idx="88836">
                  <c:v>228.34375</c:v>
                </c:pt>
                <c:pt idx="88837">
                  <c:v>228.34635416666666</c:v>
                </c:pt>
                <c:pt idx="88838">
                  <c:v>228.34895833333334</c:v>
                </c:pt>
                <c:pt idx="88839">
                  <c:v>228.3515625</c:v>
                </c:pt>
                <c:pt idx="88840">
                  <c:v>228.35416666666666</c:v>
                </c:pt>
                <c:pt idx="88841">
                  <c:v>228.35677083333334</c:v>
                </c:pt>
                <c:pt idx="88842">
                  <c:v>228.359375</c:v>
                </c:pt>
                <c:pt idx="88843">
                  <c:v>228.36197916666666</c:v>
                </c:pt>
                <c:pt idx="88844">
                  <c:v>228.36458333333334</c:v>
                </c:pt>
                <c:pt idx="88845">
                  <c:v>228.3671875</c:v>
                </c:pt>
                <c:pt idx="88846">
                  <c:v>228.36979166666666</c:v>
                </c:pt>
                <c:pt idx="88847">
                  <c:v>228.37239583333334</c:v>
                </c:pt>
                <c:pt idx="88848">
                  <c:v>228.375</c:v>
                </c:pt>
                <c:pt idx="88849">
                  <c:v>228.37760416666666</c:v>
                </c:pt>
                <c:pt idx="88850">
                  <c:v>228.38020833333334</c:v>
                </c:pt>
                <c:pt idx="88851">
                  <c:v>228.3828125</c:v>
                </c:pt>
                <c:pt idx="88852">
                  <c:v>228.38541666666666</c:v>
                </c:pt>
                <c:pt idx="88853">
                  <c:v>228.38802083333334</c:v>
                </c:pt>
                <c:pt idx="88854">
                  <c:v>228.390625</c:v>
                </c:pt>
                <c:pt idx="88855">
                  <c:v>228.39322916666666</c:v>
                </c:pt>
                <c:pt idx="88856">
                  <c:v>228.39583333333334</c:v>
                </c:pt>
                <c:pt idx="88857">
                  <c:v>228.3984375</c:v>
                </c:pt>
                <c:pt idx="88858">
                  <c:v>228.40104166666666</c:v>
                </c:pt>
                <c:pt idx="88859">
                  <c:v>228.40364583333334</c:v>
                </c:pt>
                <c:pt idx="88860">
                  <c:v>228.40625</c:v>
                </c:pt>
                <c:pt idx="88861">
                  <c:v>228.40885416666666</c:v>
                </c:pt>
                <c:pt idx="88862">
                  <c:v>228.41145833333334</c:v>
                </c:pt>
                <c:pt idx="88863">
                  <c:v>228.4140625</c:v>
                </c:pt>
                <c:pt idx="88864">
                  <c:v>228.41666666666666</c:v>
                </c:pt>
                <c:pt idx="88865">
                  <c:v>228.41927083333334</c:v>
                </c:pt>
                <c:pt idx="88866">
                  <c:v>228.421875</c:v>
                </c:pt>
                <c:pt idx="88867">
                  <c:v>228.42447916666666</c:v>
                </c:pt>
                <c:pt idx="88868">
                  <c:v>228.42708333333334</c:v>
                </c:pt>
                <c:pt idx="88869">
                  <c:v>228.4296875</c:v>
                </c:pt>
                <c:pt idx="88870">
                  <c:v>228.43229166666666</c:v>
                </c:pt>
                <c:pt idx="88871">
                  <c:v>228.43489583333334</c:v>
                </c:pt>
                <c:pt idx="88872">
                  <c:v>228.4375</c:v>
                </c:pt>
                <c:pt idx="88873">
                  <c:v>228.44010416666666</c:v>
                </c:pt>
                <c:pt idx="88874">
                  <c:v>228.44270833333334</c:v>
                </c:pt>
                <c:pt idx="88875">
                  <c:v>228.4453125</c:v>
                </c:pt>
                <c:pt idx="88876">
                  <c:v>228.44791666666666</c:v>
                </c:pt>
                <c:pt idx="88877">
                  <c:v>228.45052083333334</c:v>
                </c:pt>
                <c:pt idx="88878">
                  <c:v>228.453125</c:v>
                </c:pt>
                <c:pt idx="88879">
                  <c:v>228.45572916666666</c:v>
                </c:pt>
                <c:pt idx="88880">
                  <c:v>228.45833333333334</c:v>
                </c:pt>
                <c:pt idx="88881">
                  <c:v>228.4609375</c:v>
                </c:pt>
                <c:pt idx="88882">
                  <c:v>228.46354166666666</c:v>
                </c:pt>
                <c:pt idx="88883">
                  <c:v>228.46614583333334</c:v>
                </c:pt>
                <c:pt idx="88884">
                  <c:v>228.46875</c:v>
                </c:pt>
                <c:pt idx="88885">
                  <c:v>228.47135416666666</c:v>
                </c:pt>
                <c:pt idx="88886">
                  <c:v>228.47395833333334</c:v>
                </c:pt>
                <c:pt idx="88887">
                  <c:v>228.4765625</c:v>
                </c:pt>
                <c:pt idx="88888">
                  <c:v>228.47916666666666</c:v>
                </c:pt>
                <c:pt idx="88889">
                  <c:v>228.48177083333334</c:v>
                </c:pt>
                <c:pt idx="88890">
                  <c:v>228.484375</c:v>
                </c:pt>
                <c:pt idx="88891">
                  <c:v>228.48697916666666</c:v>
                </c:pt>
                <c:pt idx="88892">
                  <c:v>228.48958333333334</c:v>
                </c:pt>
                <c:pt idx="88893">
                  <c:v>228.4921875</c:v>
                </c:pt>
                <c:pt idx="88894">
                  <c:v>228.49479166666666</c:v>
                </c:pt>
                <c:pt idx="88895">
                  <c:v>228.49739583333334</c:v>
                </c:pt>
                <c:pt idx="88896">
                  <c:v>228.5</c:v>
                </c:pt>
                <c:pt idx="88897">
                  <c:v>228.50260416666666</c:v>
                </c:pt>
                <c:pt idx="88898">
                  <c:v>228.50520833333334</c:v>
                </c:pt>
                <c:pt idx="88899">
                  <c:v>228.5078125</c:v>
                </c:pt>
                <c:pt idx="88900">
                  <c:v>228.51041666666666</c:v>
                </c:pt>
                <c:pt idx="88901">
                  <c:v>228.51302083333334</c:v>
                </c:pt>
                <c:pt idx="88902">
                  <c:v>228.515625</c:v>
                </c:pt>
                <c:pt idx="88903">
                  <c:v>228.51822916666666</c:v>
                </c:pt>
                <c:pt idx="88904">
                  <c:v>228.52083333333334</c:v>
                </c:pt>
                <c:pt idx="88905">
                  <c:v>228.5234375</c:v>
                </c:pt>
                <c:pt idx="88906">
                  <c:v>228.52604166666666</c:v>
                </c:pt>
                <c:pt idx="88907">
                  <c:v>228.52864583333334</c:v>
                </c:pt>
                <c:pt idx="88908">
                  <c:v>228.53125</c:v>
                </c:pt>
                <c:pt idx="88909">
                  <c:v>228.53385416666666</c:v>
                </c:pt>
                <c:pt idx="88910">
                  <c:v>228.53645833333334</c:v>
                </c:pt>
                <c:pt idx="88911">
                  <c:v>228.5390625</c:v>
                </c:pt>
                <c:pt idx="88912">
                  <c:v>228.54166666666666</c:v>
                </c:pt>
                <c:pt idx="88913">
                  <c:v>228.54427083333334</c:v>
                </c:pt>
                <c:pt idx="88914">
                  <c:v>228.546875</c:v>
                </c:pt>
                <c:pt idx="88915">
                  <c:v>228.54947916666666</c:v>
                </c:pt>
                <c:pt idx="88916">
                  <c:v>228.55208333333334</c:v>
                </c:pt>
                <c:pt idx="88917">
                  <c:v>228.5546875</c:v>
                </c:pt>
                <c:pt idx="88918">
                  <c:v>228.55729166666666</c:v>
                </c:pt>
                <c:pt idx="88919">
                  <c:v>228.55989583333334</c:v>
                </c:pt>
                <c:pt idx="88920">
                  <c:v>228.5625</c:v>
                </c:pt>
                <c:pt idx="88921">
                  <c:v>228.56510416666666</c:v>
                </c:pt>
                <c:pt idx="88922">
                  <c:v>228.56770833333334</c:v>
                </c:pt>
                <c:pt idx="88923">
                  <c:v>228.5703125</c:v>
                </c:pt>
                <c:pt idx="88924">
                  <c:v>228.57291666666666</c:v>
                </c:pt>
                <c:pt idx="88925">
                  <c:v>228.57552083333334</c:v>
                </c:pt>
                <c:pt idx="88926">
                  <c:v>228.578125</c:v>
                </c:pt>
                <c:pt idx="88927">
                  <c:v>228.58072916666666</c:v>
                </c:pt>
                <c:pt idx="88928">
                  <c:v>228.58333333333334</c:v>
                </c:pt>
                <c:pt idx="88929">
                  <c:v>228.5859375</c:v>
                </c:pt>
                <c:pt idx="88930">
                  <c:v>228.58854166666666</c:v>
                </c:pt>
                <c:pt idx="88931">
                  <c:v>228.59114583333334</c:v>
                </c:pt>
                <c:pt idx="88932">
                  <c:v>228.59375</c:v>
                </c:pt>
                <c:pt idx="88933">
                  <c:v>228.59635416666666</c:v>
                </c:pt>
                <c:pt idx="88934">
                  <c:v>228.59895833333334</c:v>
                </c:pt>
                <c:pt idx="88935">
                  <c:v>228.6015625</c:v>
                </c:pt>
                <c:pt idx="88936">
                  <c:v>228.60416666666666</c:v>
                </c:pt>
                <c:pt idx="88937">
                  <c:v>228.60677083333334</c:v>
                </c:pt>
                <c:pt idx="88938">
                  <c:v>228.609375</c:v>
                </c:pt>
                <c:pt idx="88939">
                  <c:v>228.61197916666666</c:v>
                </c:pt>
                <c:pt idx="88940">
                  <c:v>228.61458333333334</c:v>
                </c:pt>
                <c:pt idx="88941">
                  <c:v>228.6171875</c:v>
                </c:pt>
                <c:pt idx="88942">
                  <c:v>228.61979166666666</c:v>
                </c:pt>
                <c:pt idx="88943">
                  <c:v>228.62239583333334</c:v>
                </c:pt>
                <c:pt idx="88944">
                  <c:v>228.625</c:v>
                </c:pt>
                <c:pt idx="88945">
                  <c:v>228.62760416666666</c:v>
                </c:pt>
                <c:pt idx="88946">
                  <c:v>228.63020833333334</c:v>
                </c:pt>
                <c:pt idx="88947">
                  <c:v>228.6328125</c:v>
                </c:pt>
                <c:pt idx="88948">
                  <c:v>228.63541666666666</c:v>
                </c:pt>
                <c:pt idx="88949">
                  <c:v>228.63802083333334</c:v>
                </c:pt>
                <c:pt idx="88950">
                  <c:v>228.640625</c:v>
                </c:pt>
                <c:pt idx="88951">
                  <c:v>228.64322916666666</c:v>
                </c:pt>
                <c:pt idx="88952">
                  <c:v>228.64583333333334</c:v>
                </c:pt>
                <c:pt idx="88953">
                  <c:v>228.6484375</c:v>
                </c:pt>
                <c:pt idx="88954">
                  <c:v>228.65104166666666</c:v>
                </c:pt>
                <c:pt idx="88955">
                  <c:v>228.65364583333334</c:v>
                </c:pt>
                <c:pt idx="88956">
                  <c:v>228.65625</c:v>
                </c:pt>
                <c:pt idx="88957">
                  <c:v>228.65885416666666</c:v>
                </c:pt>
                <c:pt idx="88958">
                  <c:v>228.66145833333334</c:v>
                </c:pt>
                <c:pt idx="88959">
                  <c:v>228.6640625</c:v>
                </c:pt>
                <c:pt idx="88960">
                  <c:v>228.66666666666666</c:v>
                </c:pt>
                <c:pt idx="88961">
                  <c:v>228.66927083333334</c:v>
                </c:pt>
                <c:pt idx="88962">
                  <c:v>228.671875</c:v>
                </c:pt>
                <c:pt idx="88963">
                  <c:v>228.67447916666666</c:v>
                </c:pt>
                <c:pt idx="88964">
                  <c:v>228.67708333333334</c:v>
                </c:pt>
                <c:pt idx="88965">
                  <c:v>228.6796875</c:v>
                </c:pt>
                <c:pt idx="88966">
                  <c:v>228.68229166666666</c:v>
                </c:pt>
                <c:pt idx="88967">
                  <c:v>228.68489583333334</c:v>
                </c:pt>
                <c:pt idx="88968">
                  <c:v>228.6875</c:v>
                </c:pt>
                <c:pt idx="88969">
                  <c:v>228.69010416666666</c:v>
                </c:pt>
                <c:pt idx="88970">
                  <c:v>228.69270833333334</c:v>
                </c:pt>
                <c:pt idx="88971">
                  <c:v>228.6953125</c:v>
                </c:pt>
                <c:pt idx="88972">
                  <c:v>228.69791666666666</c:v>
                </c:pt>
                <c:pt idx="88973">
                  <c:v>228.70052083333334</c:v>
                </c:pt>
                <c:pt idx="88974">
                  <c:v>228.703125</c:v>
                </c:pt>
                <c:pt idx="88975">
                  <c:v>228.70572916666666</c:v>
                </c:pt>
                <c:pt idx="88976">
                  <c:v>228.70833333333334</c:v>
                </c:pt>
                <c:pt idx="88977">
                  <c:v>228.7109375</c:v>
                </c:pt>
                <c:pt idx="88978">
                  <c:v>228.71354166666666</c:v>
                </c:pt>
                <c:pt idx="88979">
                  <c:v>228.71614583333334</c:v>
                </c:pt>
                <c:pt idx="88980">
                  <c:v>228.71875</c:v>
                </c:pt>
                <c:pt idx="88981">
                  <c:v>228.72135416666666</c:v>
                </c:pt>
                <c:pt idx="88982">
                  <c:v>228.72395833333334</c:v>
                </c:pt>
                <c:pt idx="88983">
                  <c:v>228.7265625</c:v>
                </c:pt>
                <c:pt idx="88984">
                  <c:v>228.72916666666666</c:v>
                </c:pt>
                <c:pt idx="88985">
                  <c:v>228.73177083333334</c:v>
                </c:pt>
                <c:pt idx="88986">
                  <c:v>228.734375</c:v>
                </c:pt>
                <c:pt idx="88987">
                  <c:v>228.73697916666666</c:v>
                </c:pt>
                <c:pt idx="88988">
                  <c:v>228.73958333333334</c:v>
                </c:pt>
                <c:pt idx="88989">
                  <c:v>228.7421875</c:v>
                </c:pt>
                <c:pt idx="88990">
                  <c:v>228.74479166666666</c:v>
                </c:pt>
                <c:pt idx="88991">
                  <c:v>228.74739583333334</c:v>
                </c:pt>
                <c:pt idx="88992">
                  <c:v>228.75</c:v>
                </c:pt>
                <c:pt idx="88993">
                  <c:v>228.75260416666666</c:v>
                </c:pt>
                <c:pt idx="88994">
                  <c:v>228.75520833333334</c:v>
                </c:pt>
                <c:pt idx="88995">
                  <c:v>228.7578125</c:v>
                </c:pt>
                <c:pt idx="88996">
                  <c:v>228.76041666666666</c:v>
                </c:pt>
                <c:pt idx="88997">
                  <c:v>228.76302083333334</c:v>
                </c:pt>
                <c:pt idx="88998">
                  <c:v>228.765625</c:v>
                </c:pt>
                <c:pt idx="88999">
                  <c:v>228.76822916666666</c:v>
                </c:pt>
                <c:pt idx="89000">
                  <c:v>228.77083333333334</c:v>
                </c:pt>
                <c:pt idx="89001">
                  <c:v>228.7734375</c:v>
                </c:pt>
                <c:pt idx="89002">
                  <c:v>228.77604166666666</c:v>
                </c:pt>
                <c:pt idx="89003">
                  <c:v>228.77864583333334</c:v>
                </c:pt>
                <c:pt idx="89004">
                  <c:v>228.78125</c:v>
                </c:pt>
                <c:pt idx="89005">
                  <c:v>228.78385416666666</c:v>
                </c:pt>
                <c:pt idx="89006">
                  <c:v>228.78645833333334</c:v>
                </c:pt>
                <c:pt idx="89007">
                  <c:v>228.7890625</c:v>
                </c:pt>
                <c:pt idx="89008">
                  <c:v>228.79166666666666</c:v>
                </c:pt>
                <c:pt idx="89009">
                  <c:v>228.79427083333334</c:v>
                </c:pt>
                <c:pt idx="89010">
                  <c:v>228.796875</c:v>
                </c:pt>
                <c:pt idx="89011">
                  <c:v>228.79947916666666</c:v>
                </c:pt>
                <c:pt idx="89012">
                  <c:v>228.80208333333334</c:v>
                </c:pt>
                <c:pt idx="89013">
                  <c:v>228.8046875</c:v>
                </c:pt>
                <c:pt idx="89014">
                  <c:v>228.80729166666666</c:v>
                </c:pt>
                <c:pt idx="89015">
                  <c:v>228.80989583333334</c:v>
                </c:pt>
                <c:pt idx="89016">
                  <c:v>228.8125</c:v>
                </c:pt>
                <c:pt idx="89017">
                  <c:v>228.81510416666666</c:v>
                </c:pt>
                <c:pt idx="89018">
                  <c:v>228.81770833333334</c:v>
                </c:pt>
                <c:pt idx="89019">
                  <c:v>228.8203125</c:v>
                </c:pt>
                <c:pt idx="89020">
                  <c:v>228.82291666666666</c:v>
                </c:pt>
                <c:pt idx="89021">
                  <c:v>228.82552083333334</c:v>
                </c:pt>
                <c:pt idx="89022">
                  <c:v>228.828125</c:v>
                </c:pt>
                <c:pt idx="89023">
                  <c:v>228.83072916666666</c:v>
                </c:pt>
                <c:pt idx="89024">
                  <c:v>228.83333333333334</c:v>
                </c:pt>
                <c:pt idx="89025">
                  <c:v>228.8359375</c:v>
                </c:pt>
                <c:pt idx="89026">
                  <c:v>228.83854166666666</c:v>
                </c:pt>
                <c:pt idx="89027">
                  <c:v>228.84114583333334</c:v>
                </c:pt>
                <c:pt idx="89028">
                  <c:v>228.84375</c:v>
                </c:pt>
                <c:pt idx="89029">
                  <c:v>228.84635416666666</c:v>
                </c:pt>
                <c:pt idx="89030">
                  <c:v>228.84895833333334</c:v>
                </c:pt>
                <c:pt idx="89031">
                  <c:v>228.8515625</c:v>
                </c:pt>
                <c:pt idx="89032">
                  <c:v>228.85416666666666</c:v>
                </c:pt>
                <c:pt idx="89033">
                  <c:v>228.85677083333334</c:v>
                </c:pt>
                <c:pt idx="89034">
                  <c:v>228.859375</c:v>
                </c:pt>
                <c:pt idx="89035">
                  <c:v>228.86197916666666</c:v>
                </c:pt>
                <c:pt idx="89036">
                  <c:v>228.86458333333334</c:v>
                </c:pt>
                <c:pt idx="89037">
                  <c:v>228.8671875</c:v>
                </c:pt>
                <c:pt idx="89038">
                  <c:v>228.86979166666666</c:v>
                </c:pt>
                <c:pt idx="89039">
                  <c:v>228.87239583333334</c:v>
                </c:pt>
                <c:pt idx="89040">
                  <c:v>228.875</c:v>
                </c:pt>
                <c:pt idx="89041">
                  <c:v>228.87760416666666</c:v>
                </c:pt>
                <c:pt idx="89042">
                  <c:v>228.88020833333334</c:v>
                </c:pt>
                <c:pt idx="89043">
                  <c:v>228.8828125</c:v>
                </c:pt>
                <c:pt idx="89044">
                  <c:v>228.88541666666666</c:v>
                </c:pt>
                <c:pt idx="89045">
                  <c:v>228.88802083333334</c:v>
                </c:pt>
                <c:pt idx="89046">
                  <c:v>228.890625</c:v>
                </c:pt>
                <c:pt idx="89047">
                  <c:v>228.89322916666666</c:v>
                </c:pt>
                <c:pt idx="89048">
                  <c:v>228.89583333333334</c:v>
                </c:pt>
                <c:pt idx="89049">
                  <c:v>228.8984375</c:v>
                </c:pt>
                <c:pt idx="89050">
                  <c:v>228.90104166666666</c:v>
                </c:pt>
                <c:pt idx="89051">
                  <c:v>228.90364583333334</c:v>
                </c:pt>
                <c:pt idx="89052">
                  <c:v>228.90625</c:v>
                </c:pt>
                <c:pt idx="89053">
                  <c:v>228.90885416666666</c:v>
                </c:pt>
                <c:pt idx="89054">
                  <c:v>228.91145833333334</c:v>
                </c:pt>
                <c:pt idx="89055">
                  <c:v>228.9140625</c:v>
                </c:pt>
                <c:pt idx="89056">
                  <c:v>228.91666666666666</c:v>
                </c:pt>
                <c:pt idx="89057">
                  <c:v>228.91927083333334</c:v>
                </c:pt>
                <c:pt idx="89058">
                  <c:v>228.921875</c:v>
                </c:pt>
                <c:pt idx="89059">
                  <c:v>228.92447916666666</c:v>
                </c:pt>
                <c:pt idx="89060">
                  <c:v>228.92708333333334</c:v>
                </c:pt>
                <c:pt idx="89061">
                  <c:v>228.9296875</c:v>
                </c:pt>
                <c:pt idx="89062">
                  <c:v>228.93229166666666</c:v>
                </c:pt>
                <c:pt idx="89063">
                  <c:v>228.93489583333334</c:v>
                </c:pt>
                <c:pt idx="89064">
                  <c:v>228.9375</c:v>
                </c:pt>
                <c:pt idx="89065">
                  <c:v>228.94010416666666</c:v>
                </c:pt>
                <c:pt idx="89066">
                  <c:v>228.94270833333334</c:v>
                </c:pt>
                <c:pt idx="89067">
                  <c:v>228.9453125</c:v>
                </c:pt>
                <c:pt idx="89068">
                  <c:v>228.94791666666666</c:v>
                </c:pt>
                <c:pt idx="89069">
                  <c:v>228.95052083333334</c:v>
                </c:pt>
                <c:pt idx="89070">
                  <c:v>228.953125</c:v>
                </c:pt>
                <c:pt idx="89071">
                  <c:v>228.95572916666666</c:v>
                </c:pt>
                <c:pt idx="89072">
                  <c:v>228.95833333333334</c:v>
                </c:pt>
                <c:pt idx="89073">
                  <c:v>228.9609375</c:v>
                </c:pt>
                <c:pt idx="89074">
                  <c:v>228.96354166666666</c:v>
                </c:pt>
                <c:pt idx="89075">
                  <c:v>228.96614583333334</c:v>
                </c:pt>
                <c:pt idx="89076">
                  <c:v>228.96875</c:v>
                </c:pt>
                <c:pt idx="89077">
                  <c:v>228.97135416666666</c:v>
                </c:pt>
                <c:pt idx="89078">
                  <c:v>228.97395833333334</c:v>
                </c:pt>
                <c:pt idx="89079">
                  <c:v>228.9765625</c:v>
                </c:pt>
                <c:pt idx="89080">
                  <c:v>228.97916666666666</c:v>
                </c:pt>
                <c:pt idx="89081">
                  <c:v>228.98177083333334</c:v>
                </c:pt>
                <c:pt idx="89082">
                  <c:v>228.984375</c:v>
                </c:pt>
                <c:pt idx="89083">
                  <c:v>228.98697916666666</c:v>
                </c:pt>
                <c:pt idx="89084">
                  <c:v>228.98958333333334</c:v>
                </c:pt>
                <c:pt idx="89085">
                  <c:v>228.9921875</c:v>
                </c:pt>
                <c:pt idx="89086">
                  <c:v>228.99479166666666</c:v>
                </c:pt>
                <c:pt idx="89087">
                  <c:v>228.99739583333334</c:v>
                </c:pt>
                <c:pt idx="89088">
                  <c:v>229</c:v>
                </c:pt>
                <c:pt idx="89089">
                  <c:v>229.00260416666666</c:v>
                </c:pt>
                <c:pt idx="89090">
                  <c:v>229.00520833333334</c:v>
                </c:pt>
                <c:pt idx="89091">
                  <c:v>229.0078125</c:v>
                </c:pt>
                <c:pt idx="89092">
                  <c:v>229.01041666666666</c:v>
                </c:pt>
                <c:pt idx="89093">
                  <c:v>229.01302083333334</c:v>
                </c:pt>
                <c:pt idx="89094">
                  <c:v>229.015625</c:v>
                </c:pt>
                <c:pt idx="89095">
                  <c:v>229.01822916666666</c:v>
                </c:pt>
                <c:pt idx="89096">
                  <c:v>229.02083333333334</c:v>
                </c:pt>
                <c:pt idx="89097">
                  <c:v>229.0234375</c:v>
                </c:pt>
                <c:pt idx="89098">
                  <c:v>229.02604166666666</c:v>
                </c:pt>
                <c:pt idx="89099">
                  <c:v>229.02864583333334</c:v>
                </c:pt>
                <c:pt idx="89100">
                  <c:v>229.03125</c:v>
                </c:pt>
                <c:pt idx="89101">
                  <c:v>229.03385416666666</c:v>
                </c:pt>
                <c:pt idx="89102">
                  <c:v>229.03645833333334</c:v>
                </c:pt>
                <c:pt idx="89103">
                  <c:v>229.0390625</c:v>
                </c:pt>
                <c:pt idx="89104">
                  <c:v>229.04166666666666</c:v>
                </c:pt>
                <c:pt idx="89105">
                  <c:v>229.04427083333334</c:v>
                </c:pt>
                <c:pt idx="89106">
                  <c:v>229.046875</c:v>
                </c:pt>
                <c:pt idx="89107">
                  <c:v>229.04947916666666</c:v>
                </c:pt>
                <c:pt idx="89108">
                  <c:v>229.05208333333334</c:v>
                </c:pt>
                <c:pt idx="89109">
                  <c:v>229.0546875</c:v>
                </c:pt>
                <c:pt idx="89110">
                  <c:v>229.05729166666666</c:v>
                </c:pt>
                <c:pt idx="89111">
                  <c:v>229.05989583333334</c:v>
                </c:pt>
                <c:pt idx="89112">
                  <c:v>229.0625</c:v>
                </c:pt>
                <c:pt idx="89113">
                  <c:v>229.06510416666666</c:v>
                </c:pt>
                <c:pt idx="89114">
                  <c:v>229.06770833333334</c:v>
                </c:pt>
                <c:pt idx="89115">
                  <c:v>229.0703125</c:v>
                </c:pt>
                <c:pt idx="89116">
                  <c:v>229.07291666666666</c:v>
                </c:pt>
                <c:pt idx="89117">
                  <c:v>229.07552083333334</c:v>
                </c:pt>
                <c:pt idx="89118">
                  <c:v>229.078125</c:v>
                </c:pt>
                <c:pt idx="89119">
                  <c:v>229.08072916666666</c:v>
                </c:pt>
                <c:pt idx="89120">
                  <c:v>229.08333333333334</c:v>
                </c:pt>
                <c:pt idx="89121">
                  <c:v>229.0859375</c:v>
                </c:pt>
                <c:pt idx="89122">
                  <c:v>229.08854166666666</c:v>
                </c:pt>
                <c:pt idx="89123">
                  <c:v>229.09114583333334</c:v>
                </c:pt>
                <c:pt idx="89124">
                  <c:v>229.09375</c:v>
                </c:pt>
                <c:pt idx="89125">
                  <c:v>229.09635416666666</c:v>
                </c:pt>
                <c:pt idx="89126">
                  <c:v>229.09895833333334</c:v>
                </c:pt>
                <c:pt idx="89127">
                  <c:v>229.1015625</c:v>
                </c:pt>
                <c:pt idx="89128">
                  <c:v>229.10416666666666</c:v>
                </c:pt>
                <c:pt idx="89129">
                  <c:v>229.10677083333334</c:v>
                </c:pt>
                <c:pt idx="89130">
                  <c:v>229.109375</c:v>
                </c:pt>
                <c:pt idx="89131">
                  <c:v>229.11197916666666</c:v>
                </c:pt>
                <c:pt idx="89132">
                  <c:v>229.11458333333334</c:v>
                </c:pt>
                <c:pt idx="89133">
                  <c:v>229.1171875</c:v>
                </c:pt>
                <c:pt idx="89134">
                  <c:v>229.11979166666666</c:v>
                </c:pt>
                <c:pt idx="89135">
                  <c:v>229.12239583333334</c:v>
                </c:pt>
                <c:pt idx="89136">
                  <c:v>229.125</c:v>
                </c:pt>
                <c:pt idx="89137">
                  <c:v>229.12760416666666</c:v>
                </c:pt>
                <c:pt idx="89138">
                  <c:v>229.13020833333334</c:v>
                </c:pt>
                <c:pt idx="89139">
                  <c:v>229.1328125</c:v>
                </c:pt>
                <c:pt idx="89140">
                  <c:v>229.13541666666666</c:v>
                </c:pt>
                <c:pt idx="89141">
                  <c:v>229.13802083333334</c:v>
                </c:pt>
                <c:pt idx="89142">
                  <c:v>229.140625</c:v>
                </c:pt>
                <c:pt idx="89143">
                  <c:v>229.14322916666666</c:v>
                </c:pt>
                <c:pt idx="89144">
                  <c:v>229.14583333333334</c:v>
                </c:pt>
                <c:pt idx="89145">
                  <c:v>229.1484375</c:v>
                </c:pt>
                <c:pt idx="89146">
                  <c:v>229.15104166666666</c:v>
                </c:pt>
                <c:pt idx="89147">
                  <c:v>229.15364583333334</c:v>
                </c:pt>
                <c:pt idx="89148">
                  <c:v>229.15625</c:v>
                </c:pt>
                <c:pt idx="89149">
                  <c:v>229.15885416666666</c:v>
                </c:pt>
                <c:pt idx="89150">
                  <c:v>229.16145833333334</c:v>
                </c:pt>
                <c:pt idx="89151">
                  <c:v>229.1640625</c:v>
                </c:pt>
                <c:pt idx="89152">
                  <c:v>229.16666666666666</c:v>
                </c:pt>
                <c:pt idx="89153">
                  <c:v>229.16927083333334</c:v>
                </c:pt>
                <c:pt idx="89154">
                  <c:v>229.171875</c:v>
                </c:pt>
                <c:pt idx="89155">
                  <c:v>229.17447916666666</c:v>
                </c:pt>
                <c:pt idx="89156">
                  <c:v>229.17708333333334</c:v>
                </c:pt>
                <c:pt idx="89157">
                  <c:v>229.1796875</c:v>
                </c:pt>
                <c:pt idx="89158">
                  <c:v>229.18229166666666</c:v>
                </c:pt>
                <c:pt idx="89159">
                  <c:v>229.18489583333334</c:v>
                </c:pt>
                <c:pt idx="89160">
                  <c:v>229.1875</c:v>
                </c:pt>
                <c:pt idx="89161">
                  <c:v>229.19010416666666</c:v>
                </c:pt>
                <c:pt idx="89162">
                  <c:v>229.19270833333334</c:v>
                </c:pt>
                <c:pt idx="89163">
                  <c:v>229.1953125</c:v>
                </c:pt>
                <c:pt idx="89164">
                  <c:v>229.19791666666666</c:v>
                </c:pt>
                <c:pt idx="89165">
                  <c:v>229.20052083333334</c:v>
                </c:pt>
                <c:pt idx="89166">
                  <c:v>229.203125</c:v>
                </c:pt>
                <c:pt idx="89167">
                  <c:v>229.20572916666666</c:v>
                </c:pt>
                <c:pt idx="89168">
                  <c:v>229.20833333333334</c:v>
                </c:pt>
                <c:pt idx="89169">
                  <c:v>229.2109375</c:v>
                </c:pt>
                <c:pt idx="89170">
                  <c:v>229.21354166666666</c:v>
                </c:pt>
                <c:pt idx="89171">
                  <c:v>229.21614583333334</c:v>
                </c:pt>
                <c:pt idx="89172">
                  <c:v>229.21875</c:v>
                </c:pt>
                <c:pt idx="89173">
                  <c:v>229.22135416666666</c:v>
                </c:pt>
                <c:pt idx="89174">
                  <c:v>229.22395833333334</c:v>
                </c:pt>
                <c:pt idx="89175">
                  <c:v>229.2265625</c:v>
                </c:pt>
                <c:pt idx="89176">
                  <c:v>229.22916666666666</c:v>
                </c:pt>
                <c:pt idx="89177">
                  <c:v>229.23177083333334</c:v>
                </c:pt>
                <c:pt idx="89178">
                  <c:v>229.234375</c:v>
                </c:pt>
                <c:pt idx="89179">
                  <c:v>229.23697916666666</c:v>
                </c:pt>
                <c:pt idx="89180">
                  <c:v>229.23958333333334</c:v>
                </c:pt>
                <c:pt idx="89181">
                  <c:v>229.2421875</c:v>
                </c:pt>
                <c:pt idx="89182">
                  <c:v>229.24479166666666</c:v>
                </c:pt>
                <c:pt idx="89183">
                  <c:v>229.24739583333334</c:v>
                </c:pt>
                <c:pt idx="89184">
                  <c:v>229.25</c:v>
                </c:pt>
                <c:pt idx="89185">
                  <c:v>229.25260416666666</c:v>
                </c:pt>
                <c:pt idx="89186">
                  <c:v>229.25520833333334</c:v>
                </c:pt>
                <c:pt idx="89187">
                  <c:v>229.2578125</c:v>
                </c:pt>
                <c:pt idx="89188">
                  <c:v>229.26041666666666</c:v>
                </c:pt>
                <c:pt idx="89189">
                  <c:v>229.26302083333334</c:v>
                </c:pt>
                <c:pt idx="89190">
                  <c:v>229.265625</c:v>
                </c:pt>
                <c:pt idx="89191">
                  <c:v>229.26822916666666</c:v>
                </c:pt>
                <c:pt idx="89192">
                  <c:v>229.27083333333334</c:v>
                </c:pt>
                <c:pt idx="89193">
                  <c:v>229.2734375</c:v>
                </c:pt>
                <c:pt idx="89194">
                  <c:v>229.27604166666666</c:v>
                </c:pt>
                <c:pt idx="89195">
                  <c:v>229.27864583333334</c:v>
                </c:pt>
                <c:pt idx="89196">
                  <c:v>229.28125</c:v>
                </c:pt>
                <c:pt idx="89197">
                  <c:v>229.28385416666666</c:v>
                </c:pt>
                <c:pt idx="89198">
                  <c:v>229.28645833333334</c:v>
                </c:pt>
                <c:pt idx="89199">
                  <c:v>229.2890625</c:v>
                </c:pt>
                <c:pt idx="89200">
                  <c:v>229.29166666666666</c:v>
                </c:pt>
                <c:pt idx="89201">
                  <c:v>229.29427083333334</c:v>
                </c:pt>
                <c:pt idx="89202">
                  <c:v>229.296875</c:v>
                </c:pt>
                <c:pt idx="89203">
                  <c:v>229.29947916666666</c:v>
                </c:pt>
                <c:pt idx="89204">
                  <c:v>229.30208333333334</c:v>
                </c:pt>
                <c:pt idx="89205">
                  <c:v>229.3046875</c:v>
                </c:pt>
                <c:pt idx="89206">
                  <c:v>229.30729166666666</c:v>
                </c:pt>
                <c:pt idx="89207">
                  <c:v>229.30989583333334</c:v>
                </c:pt>
                <c:pt idx="89208">
                  <c:v>229.3125</c:v>
                </c:pt>
                <c:pt idx="89209">
                  <c:v>229.31510416666666</c:v>
                </c:pt>
                <c:pt idx="89210">
                  <c:v>229.31770833333334</c:v>
                </c:pt>
                <c:pt idx="89211">
                  <c:v>229.3203125</c:v>
                </c:pt>
                <c:pt idx="89212">
                  <c:v>229.32291666666666</c:v>
                </c:pt>
                <c:pt idx="89213">
                  <c:v>229.32552083333334</c:v>
                </c:pt>
                <c:pt idx="89214">
                  <c:v>229.328125</c:v>
                </c:pt>
                <c:pt idx="89215">
                  <c:v>229.33072916666666</c:v>
                </c:pt>
                <c:pt idx="89216">
                  <c:v>229.33333333333334</c:v>
                </c:pt>
                <c:pt idx="89217">
                  <c:v>229.3359375</c:v>
                </c:pt>
                <c:pt idx="89218">
                  <c:v>229.33854166666666</c:v>
                </c:pt>
                <c:pt idx="89219">
                  <c:v>229.34114583333334</c:v>
                </c:pt>
                <c:pt idx="89220">
                  <c:v>229.34375</c:v>
                </c:pt>
                <c:pt idx="89221">
                  <c:v>229.34635416666666</c:v>
                </c:pt>
                <c:pt idx="89222">
                  <c:v>229.34895833333334</c:v>
                </c:pt>
                <c:pt idx="89223">
                  <c:v>229.3515625</c:v>
                </c:pt>
                <c:pt idx="89224">
                  <c:v>229.35416666666666</c:v>
                </c:pt>
                <c:pt idx="89225">
                  <c:v>229.35677083333334</c:v>
                </c:pt>
                <c:pt idx="89226">
                  <c:v>229.359375</c:v>
                </c:pt>
                <c:pt idx="89227">
                  <c:v>229.36197916666666</c:v>
                </c:pt>
                <c:pt idx="89228">
                  <c:v>229.36458333333334</c:v>
                </c:pt>
                <c:pt idx="89229">
                  <c:v>229.3671875</c:v>
                </c:pt>
                <c:pt idx="89230">
                  <c:v>229.36979166666666</c:v>
                </c:pt>
                <c:pt idx="89231">
                  <c:v>229.37239583333334</c:v>
                </c:pt>
                <c:pt idx="89232">
                  <c:v>229.375</c:v>
                </c:pt>
                <c:pt idx="89233">
                  <c:v>229.37760416666666</c:v>
                </c:pt>
                <c:pt idx="89234">
                  <c:v>229.38020833333334</c:v>
                </c:pt>
                <c:pt idx="89235">
                  <c:v>229.3828125</c:v>
                </c:pt>
                <c:pt idx="89236">
                  <c:v>229.38541666666666</c:v>
                </c:pt>
                <c:pt idx="89237">
                  <c:v>229.38802083333334</c:v>
                </c:pt>
                <c:pt idx="89238">
                  <c:v>229.390625</c:v>
                </c:pt>
                <c:pt idx="89239">
                  <c:v>229.39322916666666</c:v>
                </c:pt>
                <c:pt idx="89240">
                  <c:v>229.39583333333334</c:v>
                </c:pt>
                <c:pt idx="89241">
                  <c:v>229.3984375</c:v>
                </c:pt>
                <c:pt idx="89242">
                  <c:v>229.40104166666666</c:v>
                </c:pt>
                <c:pt idx="89243">
                  <c:v>229.40364583333334</c:v>
                </c:pt>
                <c:pt idx="89244">
                  <c:v>229.40625</c:v>
                </c:pt>
                <c:pt idx="89245">
                  <c:v>229.40885416666666</c:v>
                </c:pt>
                <c:pt idx="89246">
                  <c:v>229.41145833333334</c:v>
                </c:pt>
                <c:pt idx="89247">
                  <c:v>229.4140625</c:v>
                </c:pt>
                <c:pt idx="89248">
                  <c:v>229.41666666666666</c:v>
                </c:pt>
                <c:pt idx="89249">
                  <c:v>229.41927083333334</c:v>
                </c:pt>
                <c:pt idx="89250">
                  <c:v>229.421875</c:v>
                </c:pt>
                <c:pt idx="89251">
                  <c:v>229.42447916666666</c:v>
                </c:pt>
                <c:pt idx="89252">
                  <c:v>229.42708333333334</c:v>
                </c:pt>
                <c:pt idx="89253">
                  <c:v>229.4296875</c:v>
                </c:pt>
                <c:pt idx="89254">
                  <c:v>229.43229166666666</c:v>
                </c:pt>
                <c:pt idx="89255">
                  <c:v>229.43489583333334</c:v>
                </c:pt>
                <c:pt idx="89256">
                  <c:v>229.4375</c:v>
                </c:pt>
                <c:pt idx="89257">
                  <c:v>229.44010416666666</c:v>
                </c:pt>
                <c:pt idx="89258">
                  <c:v>229.44270833333334</c:v>
                </c:pt>
                <c:pt idx="89259">
                  <c:v>229.4453125</c:v>
                </c:pt>
                <c:pt idx="89260">
                  <c:v>229.44791666666666</c:v>
                </c:pt>
                <c:pt idx="89261">
                  <c:v>229.45052083333334</c:v>
                </c:pt>
                <c:pt idx="89262">
                  <c:v>229.453125</c:v>
                </c:pt>
                <c:pt idx="89263">
                  <c:v>229.45572916666666</c:v>
                </c:pt>
                <c:pt idx="89264">
                  <c:v>229.45833333333334</c:v>
                </c:pt>
                <c:pt idx="89265">
                  <c:v>229.4609375</c:v>
                </c:pt>
                <c:pt idx="89266">
                  <c:v>229.46354166666666</c:v>
                </c:pt>
                <c:pt idx="89267">
                  <c:v>229.46614583333334</c:v>
                </c:pt>
                <c:pt idx="89268">
                  <c:v>229.46875</c:v>
                </c:pt>
                <c:pt idx="89269">
                  <c:v>229.47135416666666</c:v>
                </c:pt>
                <c:pt idx="89270">
                  <c:v>229.47395833333334</c:v>
                </c:pt>
                <c:pt idx="89271">
                  <c:v>229.4765625</c:v>
                </c:pt>
                <c:pt idx="89272">
                  <c:v>229.47916666666666</c:v>
                </c:pt>
                <c:pt idx="89273">
                  <c:v>229.48177083333334</c:v>
                </c:pt>
                <c:pt idx="89274">
                  <c:v>229.484375</c:v>
                </c:pt>
                <c:pt idx="89275">
                  <c:v>229.48697916666666</c:v>
                </c:pt>
                <c:pt idx="89276">
                  <c:v>229.48958333333334</c:v>
                </c:pt>
                <c:pt idx="89277">
                  <c:v>229.4921875</c:v>
                </c:pt>
                <c:pt idx="89278">
                  <c:v>229.49479166666666</c:v>
                </c:pt>
                <c:pt idx="89279">
                  <c:v>229.49739583333334</c:v>
                </c:pt>
                <c:pt idx="89280">
                  <c:v>229.5</c:v>
                </c:pt>
                <c:pt idx="89281">
                  <c:v>229.50260416666666</c:v>
                </c:pt>
                <c:pt idx="89282">
                  <c:v>229.50520833333334</c:v>
                </c:pt>
                <c:pt idx="89283">
                  <c:v>229.5078125</c:v>
                </c:pt>
                <c:pt idx="89284">
                  <c:v>229.51041666666666</c:v>
                </c:pt>
                <c:pt idx="89285">
                  <c:v>229.51302083333334</c:v>
                </c:pt>
                <c:pt idx="89286">
                  <c:v>229.515625</c:v>
                </c:pt>
                <c:pt idx="89287">
                  <c:v>229.51822916666666</c:v>
                </c:pt>
                <c:pt idx="89288">
                  <c:v>229.52083333333334</c:v>
                </c:pt>
                <c:pt idx="89289">
                  <c:v>229.5234375</c:v>
                </c:pt>
                <c:pt idx="89290">
                  <c:v>229.52604166666666</c:v>
                </c:pt>
                <c:pt idx="89291">
                  <c:v>229.52864583333334</c:v>
                </c:pt>
                <c:pt idx="89292">
                  <c:v>229.53125</c:v>
                </c:pt>
                <c:pt idx="89293">
                  <c:v>229.53385416666666</c:v>
                </c:pt>
                <c:pt idx="89294">
                  <c:v>229.53645833333334</c:v>
                </c:pt>
                <c:pt idx="89295">
                  <c:v>229.5390625</c:v>
                </c:pt>
                <c:pt idx="89296">
                  <c:v>229.54166666666666</c:v>
                </c:pt>
                <c:pt idx="89297">
                  <c:v>229.54427083333334</c:v>
                </c:pt>
                <c:pt idx="89298">
                  <c:v>229.546875</c:v>
                </c:pt>
                <c:pt idx="89299">
                  <c:v>229.54947916666666</c:v>
                </c:pt>
                <c:pt idx="89300">
                  <c:v>229.55208333333334</c:v>
                </c:pt>
                <c:pt idx="89301">
                  <c:v>229.5546875</c:v>
                </c:pt>
                <c:pt idx="89302">
                  <c:v>229.55729166666666</c:v>
                </c:pt>
                <c:pt idx="89303">
                  <c:v>229.55989583333334</c:v>
                </c:pt>
                <c:pt idx="89304">
                  <c:v>229.5625</c:v>
                </c:pt>
                <c:pt idx="89305">
                  <c:v>229.56510416666666</c:v>
                </c:pt>
                <c:pt idx="89306">
                  <c:v>229.56770833333334</c:v>
                </c:pt>
                <c:pt idx="89307">
                  <c:v>229.5703125</c:v>
                </c:pt>
                <c:pt idx="89308">
                  <c:v>229.57291666666666</c:v>
                </c:pt>
                <c:pt idx="89309">
                  <c:v>229.57552083333334</c:v>
                </c:pt>
                <c:pt idx="89310">
                  <c:v>229.578125</c:v>
                </c:pt>
                <c:pt idx="89311">
                  <c:v>229.58072916666666</c:v>
                </c:pt>
                <c:pt idx="89312">
                  <c:v>229.58333333333334</c:v>
                </c:pt>
                <c:pt idx="89313">
                  <c:v>229.5859375</c:v>
                </c:pt>
                <c:pt idx="89314">
                  <c:v>229.58854166666666</c:v>
                </c:pt>
                <c:pt idx="89315">
                  <c:v>229.59114583333334</c:v>
                </c:pt>
                <c:pt idx="89316">
                  <c:v>229.59375</c:v>
                </c:pt>
                <c:pt idx="89317">
                  <c:v>229.59635416666666</c:v>
                </c:pt>
                <c:pt idx="89318">
                  <c:v>229.59895833333334</c:v>
                </c:pt>
                <c:pt idx="89319">
                  <c:v>229.6015625</c:v>
                </c:pt>
                <c:pt idx="89320">
                  <c:v>229.60416666666666</c:v>
                </c:pt>
                <c:pt idx="89321">
                  <c:v>229.60677083333334</c:v>
                </c:pt>
                <c:pt idx="89322">
                  <c:v>229.609375</c:v>
                </c:pt>
                <c:pt idx="89323">
                  <c:v>229.61197916666666</c:v>
                </c:pt>
                <c:pt idx="89324">
                  <c:v>229.61458333333334</c:v>
                </c:pt>
                <c:pt idx="89325">
                  <c:v>229.6171875</c:v>
                </c:pt>
                <c:pt idx="89326">
                  <c:v>229.61979166666666</c:v>
                </c:pt>
                <c:pt idx="89327">
                  <c:v>229.62239583333334</c:v>
                </c:pt>
                <c:pt idx="89328">
                  <c:v>229.625</c:v>
                </c:pt>
                <c:pt idx="89329">
                  <c:v>229.62760416666666</c:v>
                </c:pt>
                <c:pt idx="89330">
                  <c:v>229.63020833333334</c:v>
                </c:pt>
                <c:pt idx="89331">
                  <c:v>229.6328125</c:v>
                </c:pt>
                <c:pt idx="89332">
                  <c:v>229.63541666666666</c:v>
                </c:pt>
                <c:pt idx="89333">
                  <c:v>229.63802083333334</c:v>
                </c:pt>
                <c:pt idx="89334">
                  <c:v>229.640625</c:v>
                </c:pt>
                <c:pt idx="89335">
                  <c:v>229.64322916666666</c:v>
                </c:pt>
                <c:pt idx="89336">
                  <c:v>229.64583333333334</c:v>
                </c:pt>
                <c:pt idx="89337">
                  <c:v>229.6484375</c:v>
                </c:pt>
                <c:pt idx="89338">
                  <c:v>229.65104166666666</c:v>
                </c:pt>
                <c:pt idx="89339">
                  <c:v>229.65364583333334</c:v>
                </c:pt>
                <c:pt idx="89340">
                  <c:v>229.65625</c:v>
                </c:pt>
                <c:pt idx="89341">
                  <c:v>229.65885416666666</c:v>
                </c:pt>
                <c:pt idx="89342">
                  <c:v>229.66145833333334</c:v>
                </c:pt>
                <c:pt idx="89343">
                  <c:v>229.6640625</c:v>
                </c:pt>
                <c:pt idx="89344">
                  <c:v>229.66666666666666</c:v>
                </c:pt>
                <c:pt idx="89345">
                  <c:v>229.66927083333334</c:v>
                </c:pt>
                <c:pt idx="89346">
                  <c:v>229.671875</c:v>
                </c:pt>
                <c:pt idx="89347">
                  <c:v>229.67447916666666</c:v>
                </c:pt>
                <c:pt idx="89348">
                  <c:v>229.67708333333334</c:v>
                </c:pt>
                <c:pt idx="89349">
                  <c:v>229.6796875</c:v>
                </c:pt>
                <c:pt idx="89350">
                  <c:v>229.68229166666666</c:v>
                </c:pt>
                <c:pt idx="89351">
                  <c:v>229.68489583333334</c:v>
                </c:pt>
                <c:pt idx="89352">
                  <c:v>229.6875</c:v>
                </c:pt>
                <c:pt idx="89353">
                  <c:v>229.69010416666666</c:v>
                </c:pt>
                <c:pt idx="89354">
                  <c:v>229.69270833333334</c:v>
                </c:pt>
                <c:pt idx="89355">
                  <c:v>229.6953125</c:v>
                </c:pt>
                <c:pt idx="89356">
                  <c:v>229.69791666666666</c:v>
                </c:pt>
                <c:pt idx="89357">
                  <c:v>229.70052083333334</c:v>
                </c:pt>
                <c:pt idx="89358">
                  <c:v>229.703125</c:v>
                </c:pt>
                <c:pt idx="89359">
                  <c:v>229.70572916666666</c:v>
                </c:pt>
                <c:pt idx="89360">
                  <c:v>229.70833333333334</c:v>
                </c:pt>
                <c:pt idx="89361">
                  <c:v>229.7109375</c:v>
                </c:pt>
                <c:pt idx="89362">
                  <c:v>229.71354166666666</c:v>
                </c:pt>
                <c:pt idx="89363">
                  <c:v>229.71614583333334</c:v>
                </c:pt>
                <c:pt idx="89364">
                  <c:v>229.71875</c:v>
                </c:pt>
                <c:pt idx="89365">
                  <c:v>229.72135416666666</c:v>
                </c:pt>
                <c:pt idx="89366">
                  <c:v>229.72395833333334</c:v>
                </c:pt>
                <c:pt idx="89367">
                  <c:v>229.7265625</c:v>
                </c:pt>
                <c:pt idx="89368">
                  <c:v>229.72916666666666</c:v>
                </c:pt>
                <c:pt idx="89369">
                  <c:v>229.73177083333334</c:v>
                </c:pt>
                <c:pt idx="89370">
                  <c:v>229.734375</c:v>
                </c:pt>
                <c:pt idx="89371">
                  <c:v>229.73697916666666</c:v>
                </c:pt>
                <c:pt idx="89372">
                  <c:v>229.73958333333334</c:v>
                </c:pt>
                <c:pt idx="89373">
                  <c:v>229.7421875</c:v>
                </c:pt>
                <c:pt idx="89374">
                  <c:v>229.74479166666666</c:v>
                </c:pt>
                <c:pt idx="89375">
                  <c:v>229.74739583333334</c:v>
                </c:pt>
                <c:pt idx="89376">
                  <c:v>229.75</c:v>
                </c:pt>
                <c:pt idx="89377">
                  <c:v>229.75260416666666</c:v>
                </c:pt>
                <c:pt idx="89378">
                  <c:v>229.75520833333334</c:v>
                </c:pt>
                <c:pt idx="89379">
                  <c:v>229.7578125</c:v>
                </c:pt>
                <c:pt idx="89380">
                  <c:v>229.76041666666666</c:v>
                </c:pt>
                <c:pt idx="89381">
                  <c:v>229.76302083333334</c:v>
                </c:pt>
                <c:pt idx="89382">
                  <c:v>229.765625</c:v>
                </c:pt>
                <c:pt idx="89383">
                  <c:v>229.76822916666666</c:v>
                </c:pt>
                <c:pt idx="89384">
                  <c:v>229.77083333333334</c:v>
                </c:pt>
                <c:pt idx="89385">
                  <c:v>229.7734375</c:v>
                </c:pt>
                <c:pt idx="89386">
                  <c:v>229.77604166666666</c:v>
                </c:pt>
                <c:pt idx="89387">
                  <c:v>229.77864583333334</c:v>
                </c:pt>
                <c:pt idx="89388">
                  <c:v>229.78125</c:v>
                </c:pt>
                <c:pt idx="89389">
                  <c:v>229.78385416666666</c:v>
                </c:pt>
                <c:pt idx="89390">
                  <c:v>229.78645833333334</c:v>
                </c:pt>
                <c:pt idx="89391">
                  <c:v>229.7890625</c:v>
                </c:pt>
                <c:pt idx="89392">
                  <c:v>229.79166666666666</c:v>
                </c:pt>
                <c:pt idx="89393">
                  <c:v>229.79427083333334</c:v>
                </c:pt>
                <c:pt idx="89394">
                  <c:v>229.796875</c:v>
                </c:pt>
                <c:pt idx="89395">
                  <c:v>229.79947916666666</c:v>
                </c:pt>
                <c:pt idx="89396">
                  <c:v>229.80208333333334</c:v>
                </c:pt>
                <c:pt idx="89397">
                  <c:v>229.8046875</c:v>
                </c:pt>
                <c:pt idx="89398">
                  <c:v>229.80729166666666</c:v>
                </c:pt>
                <c:pt idx="89399">
                  <c:v>229.80989583333334</c:v>
                </c:pt>
                <c:pt idx="89400">
                  <c:v>229.8125</c:v>
                </c:pt>
                <c:pt idx="89401">
                  <c:v>229.81510416666666</c:v>
                </c:pt>
                <c:pt idx="89402">
                  <c:v>229.81770833333334</c:v>
                </c:pt>
                <c:pt idx="89403">
                  <c:v>229.8203125</c:v>
                </c:pt>
                <c:pt idx="89404">
                  <c:v>229.82291666666666</c:v>
                </c:pt>
                <c:pt idx="89405">
                  <c:v>229.82552083333334</c:v>
                </c:pt>
                <c:pt idx="89406">
                  <c:v>229.828125</c:v>
                </c:pt>
                <c:pt idx="89407">
                  <c:v>229.83072916666666</c:v>
                </c:pt>
                <c:pt idx="89408">
                  <c:v>229.83333333333334</c:v>
                </c:pt>
                <c:pt idx="89409">
                  <c:v>229.8359375</c:v>
                </c:pt>
                <c:pt idx="89410">
                  <c:v>229.83854166666666</c:v>
                </c:pt>
                <c:pt idx="89411">
                  <c:v>229.84114583333334</c:v>
                </c:pt>
                <c:pt idx="89412">
                  <c:v>229.84375</c:v>
                </c:pt>
                <c:pt idx="89413">
                  <c:v>229.84635416666666</c:v>
                </c:pt>
                <c:pt idx="89414">
                  <c:v>229.84895833333334</c:v>
                </c:pt>
                <c:pt idx="89415">
                  <c:v>229.8515625</c:v>
                </c:pt>
                <c:pt idx="89416">
                  <c:v>229.85416666666666</c:v>
                </c:pt>
                <c:pt idx="89417">
                  <c:v>229.85677083333334</c:v>
                </c:pt>
                <c:pt idx="89418">
                  <c:v>229.859375</c:v>
                </c:pt>
                <c:pt idx="89419">
                  <c:v>229.86197916666666</c:v>
                </c:pt>
                <c:pt idx="89420">
                  <c:v>229.86458333333334</c:v>
                </c:pt>
                <c:pt idx="89421">
                  <c:v>229.8671875</c:v>
                </c:pt>
                <c:pt idx="89422">
                  <c:v>229.86979166666666</c:v>
                </c:pt>
                <c:pt idx="89423">
                  <c:v>229.87239583333334</c:v>
                </c:pt>
                <c:pt idx="89424">
                  <c:v>229.875</c:v>
                </c:pt>
                <c:pt idx="89425">
                  <c:v>229.87760416666666</c:v>
                </c:pt>
                <c:pt idx="89426">
                  <c:v>229.88020833333334</c:v>
                </c:pt>
                <c:pt idx="89427">
                  <c:v>229.8828125</c:v>
                </c:pt>
                <c:pt idx="89428">
                  <c:v>229.88541666666666</c:v>
                </c:pt>
                <c:pt idx="89429">
                  <c:v>229.88802083333334</c:v>
                </c:pt>
                <c:pt idx="89430">
                  <c:v>229.890625</c:v>
                </c:pt>
                <c:pt idx="89431">
                  <c:v>229.89322916666666</c:v>
                </c:pt>
                <c:pt idx="89432">
                  <c:v>229.89583333333334</c:v>
                </c:pt>
                <c:pt idx="89433">
                  <c:v>229.8984375</c:v>
                </c:pt>
                <c:pt idx="89434">
                  <c:v>229.90104166666666</c:v>
                </c:pt>
                <c:pt idx="89435">
                  <c:v>229.90364583333334</c:v>
                </c:pt>
                <c:pt idx="89436">
                  <c:v>229.90625</c:v>
                </c:pt>
                <c:pt idx="89437">
                  <c:v>229.90885416666666</c:v>
                </c:pt>
                <c:pt idx="89438">
                  <c:v>229.91145833333334</c:v>
                </c:pt>
                <c:pt idx="89439">
                  <c:v>229.9140625</c:v>
                </c:pt>
                <c:pt idx="89440">
                  <c:v>229.91666666666666</c:v>
                </c:pt>
                <c:pt idx="89441">
                  <c:v>229.91927083333334</c:v>
                </c:pt>
                <c:pt idx="89442">
                  <c:v>229.921875</c:v>
                </c:pt>
                <c:pt idx="89443">
                  <c:v>229.92447916666666</c:v>
                </c:pt>
                <c:pt idx="89444">
                  <c:v>229.92708333333334</c:v>
                </c:pt>
                <c:pt idx="89445">
                  <c:v>229.9296875</c:v>
                </c:pt>
                <c:pt idx="89446">
                  <c:v>229.93229166666666</c:v>
                </c:pt>
                <c:pt idx="89447">
                  <c:v>229.93489583333334</c:v>
                </c:pt>
                <c:pt idx="89448">
                  <c:v>229.9375</c:v>
                </c:pt>
                <c:pt idx="89449">
                  <c:v>229.94010416666666</c:v>
                </c:pt>
                <c:pt idx="89450">
                  <c:v>229.94270833333334</c:v>
                </c:pt>
                <c:pt idx="89451">
                  <c:v>229.9453125</c:v>
                </c:pt>
                <c:pt idx="89452">
                  <c:v>229.94791666666666</c:v>
                </c:pt>
                <c:pt idx="89453">
                  <c:v>229.95052083333334</c:v>
                </c:pt>
                <c:pt idx="89454">
                  <c:v>229.953125</c:v>
                </c:pt>
                <c:pt idx="89455">
                  <c:v>229.95572916666666</c:v>
                </c:pt>
                <c:pt idx="89456">
                  <c:v>229.95833333333334</c:v>
                </c:pt>
                <c:pt idx="89457">
                  <c:v>229.9609375</c:v>
                </c:pt>
                <c:pt idx="89458">
                  <c:v>229.96354166666666</c:v>
                </c:pt>
                <c:pt idx="89459">
                  <c:v>229.96614583333334</c:v>
                </c:pt>
                <c:pt idx="89460">
                  <c:v>229.96875</c:v>
                </c:pt>
                <c:pt idx="89461">
                  <c:v>229.97135416666666</c:v>
                </c:pt>
                <c:pt idx="89462">
                  <c:v>229.97395833333334</c:v>
                </c:pt>
                <c:pt idx="89463">
                  <c:v>229.9765625</c:v>
                </c:pt>
                <c:pt idx="89464">
                  <c:v>229.97916666666666</c:v>
                </c:pt>
                <c:pt idx="89465">
                  <c:v>229.98177083333334</c:v>
                </c:pt>
                <c:pt idx="89466">
                  <c:v>229.984375</c:v>
                </c:pt>
                <c:pt idx="89467">
                  <c:v>229.98697916666666</c:v>
                </c:pt>
                <c:pt idx="89468">
                  <c:v>229.98958333333334</c:v>
                </c:pt>
                <c:pt idx="89469">
                  <c:v>229.9921875</c:v>
                </c:pt>
                <c:pt idx="89470">
                  <c:v>229.99479166666666</c:v>
                </c:pt>
                <c:pt idx="89471">
                  <c:v>229.99739583333334</c:v>
                </c:pt>
                <c:pt idx="89472">
                  <c:v>230</c:v>
                </c:pt>
                <c:pt idx="89473">
                  <c:v>230.00260416666666</c:v>
                </c:pt>
                <c:pt idx="89474">
                  <c:v>230.00520833333334</c:v>
                </c:pt>
                <c:pt idx="89475">
                  <c:v>230.0078125</c:v>
                </c:pt>
                <c:pt idx="89476">
                  <c:v>230.01041666666666</c:v>
                </c:pt>
                <c:pt idx="89477">
                  <c:v>230.01302083333334</c:v>
                </c:pt>
                <c:pt idx="89478">
                  <c:v>230.015625</c:v>
                </c:pt>
                <c:pt idx="89479">
                  <c:v>230.01822916666666</c:v>
                </c:pt>
                <c:pt idx="89480">
                  <c:v>230.02083333333334</c:v>
                </c:pt>
                <c:pt idx="89481">
                  <c:v>230.0234375</c:v>
                </c:pt>
                <c:pt idx="89482">
                  <c:v>230.02604166666666</c:v>
                </c:pt>
                <c:pt idx="89483">
                  <c:v>230.02864583333334</c:v>
                </c:pt>
                <c:pt idx="89484">
                  <c:v>230.03125</c:v>
                </c:pt>
                <c:pt idx="89485">
                  <c:v>230.03385416666666</c:v>
                </c:pt>
                <c:pt idx="89486">
                  <c:v>230.03645833333334</c:v>
                </c:pt>
                <c:pt idx="89487">
                  <c:v>230.0390625</c:v>
                </c:pt>
                <c:pt idx="89488">
                  <c:v>230.04166666666666</c:v>
                </c:pt>
                <c:pt idx="89489">
                  <c:v>230.04427083333334</c:v>
                </c:pt>
                <c:pt idx="89490">
                  <c:v>230.046875</c:v>
                </c:pt>
                <c:pt idx="89491">
                  <c:v>230.04947916666666</c:v>
                </c:pt>
                <c:pt idx="89492">
                  <c:v>230.05208333333334</c:v>
                </c:pt>
                <c:pt idx="89493">
                  <c:v>230.0546875</c:v>
                </c:pt>
                <c:pt idx="89494">
                  <c:v>230.05729166666666</c:v>
                </c:pt>
                <c:pt idx="89495">
                  <c:v>230.05989583333334</c:v>
                </c:pt>
                <c:pt idx="89496">
                  <c:v>230.0625</c:v>
                </c:pt>
                <c:pt idx="89497">
                  <c:v>230.06510416666666</c:v>
                </c:pt>
                <c:pt idx="89498">
                  <c:v>230.06770833333334</c:v>
                </c:pt>
                <c:pt idx="89499">
                  <c:v>230.0703125</c:v>
                </c:pt>
                <c:pt idx="89500">
                  <c:v>230.07291666666666</c:v>
                </c:pt>
                <c:pt idx="89501">
                  <c:v>230.07552083333334</c:v>
                </c:pt>
                <c:pt idx="89502">
                  <c:v>230.078125</c:v>
                </c:pt>
                <c:pt idx="89503">
                  <c:v>230.08072916666666</c:v>
                </c:pt>
                <c:pt idx="89504">
                  <c:v>230.08333333333334</c:v>
                </c:pt>
                <c:pt idx="89505">
                  <c:v>230.0859375</c:v>
                </c:pt>
                <c:pt idx="89506">
                  <c:v>230.08854166666666</c:v>
                </c:pt>
                <c:pt idx="89507">
                  <c:v>230.09114583333334</c:v>
                </c:pt>
                <c:pt idx="89508">
                  <c:v>230.09375</c:v>
                </c:pt>
                <c:pt idx="89509">
                  <c:v>230.09635416666666</c:v>
                </c:pt>
                <c:pt idx="89510">
                  <c:v>230.09895833333334</c:v>
                </c:pt>
                <c:pt idx="89511">
                  <c:v>230.1015625</c:v>
                </c:pt>
                <c:pt idx="89512">
                  <c:v>230.10416666666666</c:v>
                </c:pt>
                <c:pt idx="89513">
                  <c:v>230.10677083333334</c:v>
                </c:pt>
                <c:pt idx="89514">
                  <c:v>230.109375</c:v>
                </c:pt>
                <c:pt idx="89515">
                  <c:v>230.11197916666666</c:v>
                </c:pt>
                <c:pt idx="89516">
                  <c:v>230.11458333333334</c:v>
                </c:pt>
                <c:pt idx="89517">
                  <c:v>230.1171875</c:v>
                </c:pt>
                <c:pt idx="89518">
                  <c:v>230.11979166666666</c:v>
                </c:pt>
                <c:pt idx="89519">
                  <c:v>230.12239583333334</c:v>
                </c:pt>
                <c:pt idx="89520">
                  <c:v>230.125</c:v>
                </c:pt>
                <c:pt idx="89521">
                  <c:v>230.12760416666666</c:v>
                </c:pt>
                <c:pt idx="89522">
                  <c:v>230.13020833333334</c:v>
                </c:pt>
                <c:pt idx="89523">
                  <c:v>230.1328125</c:v>
                </c:pt>
                <c:pt idx="89524">
                  <c:v>230.13541666666666</c:v>
                </c:pt>
                <c:pt idx="89525">
                  <c:v>230.13802083333334</c:v>
                </c:pt>
                <c:pt idx="89526">
                  <c:v>230.140625</c:v>
                </c:pt>
                <c:pt idx="89527">
                  <c:v>230.14322916666666</c:v>
                </c:pt>
                <c:pt idx="89528">
                  <c:v>230.14583333333334</c:v>
                </c:pt>
                <c:pt idx="89529">
                  <c:v>230.1484375</c:v>
                </c:pt>
                <c:pt idx="89530">
                  <c:v>230.15104166666666</c:v>
                </c:pt>
                <c:pt idx="89531">
                  <c:v>230.15364583333334</c:v>
                </c:pt>
                <c:pt idx="89532">
                  <c:v>230.15625</c:v>
                </c:pt>
                <c:pt idx="89533">
                  <c:v>230.15885416666666</c:v>
                </c:pt>
                <c:pt idx="89534">
                  <c:v>230.16145833333334</c:v>
                </c:pt>
                <c:pt idx="89535">
                  <c:v>230.1640625</c:v>
                </c:pt>
                <c:pt idx="89536">
                  <c:v>230.16666666666666</c:v>
                </c:pt>
                <c:pt idx="89537">
                  <c:v>230.16927083333334</c:v>
                </c:pt>
                <c:pt idx="89538">
                  <c:v>230.171875</c:v>
                </c:pt>
                <c:pt idx="89539">
                  <c:v>230.17447916666666</c:v>
                </c:pt>
                <c:pt idx="89540">
                  <c:v>230.17708333333334</c:v>
                </c:pt>
                <c:pt idx="89541">
                  <c:v>230.1796875</c:v>
                </c:pt>
                <c:pt idx="89542">
                  <c:v>230.18229166666666</c:v>
                </c:pt>
                <c:pt idx="89543">
                  <c:v>230.18489583333334</c:v>
                </c:pt>
                <c:pt idx="89544">
                  <c:v>230.1875</c:v>
                </c:pt>
                <c:pt idx="89545">
                  <c:v>230.19010416666666</c:v>
                </c:pt>
                <c:pt idx="89546">
                  <c:v>230.19270833333334</c:v>
                </c:pt>
                <c:pt idx="89547">
                  <c:v>230.1953125</c:v>
                </c:pt>
                <c:pt idx="89548">
                  <c:v>230.19791666666666</c:v>
                </c:pt>
                <c:pt idx="89549">
                  <c:v>230.20052083333334</c:v>
                </c:pt>
                <c:pt idx="89550">
                  <c:v>230.203125</c:v>
                </c:pt>
                <c:pt idx="89551">
                  <c:v>230.20572916666666</c:v>
                </c:pt>
                <c:pt idx="89552">
                  <c:v>230.20833333333334</c:v>
                </c:pt>
                <c:pt idx="89553">
                  <c:v>230.2109375</c:v>
                </c:pt>
                <c:pt idx="89554">
                  <c:v>230.21354166666666</c:v>
                </c:pt>
                <c:pt idx="89555">
                  <c:v>230.21614583333334</c:v>
                </c:pt>
                <c:pt idx="89556">
                  <c:v>230.21875</c:v>
                </c:pt>
                <c:pt idx="89557">
                  <c:v>230.22135416666666</c:v>
                </c:pt>
                <c:pt idx="89558">
                  <c:v>230.22395833333334</c:v>
                </c:pt>
                <c:pt idx="89559">
                  <c:v>230.2265625</c:v>
                </c:pt>
                <c:pt idx="89560">
                  <c:v>230.22916666666666</c:v>
                </c:pt>
                <c:pt idx="89561">
                  <c:v>230.23177083333334</c:v>
                </c:pt>
                <c:pt idx="89562">
                  <c:v>230.234375</c:v>
                </c:pt>
                <c:pt idx="89563">
                  <c:v>230.23697916666666</c:v>
                </c:pt>
                <c:pt idx="89564">
                  <c:v>230.23958333333334</c:v>
                </c:pt>
                <c:pt idx="89565">
                  <c:v>230.2421875</c:v>
                </c:pt>
                <c:pt idx="89566">
                  <c:v>230.24479166666666</c:v>
                </c:pt>
                <c:pt idx="89567">
                  <c:v>230.24739583333334</c:v>
                </c:pt>
                <c:pt idx="89568">
                  <c:v>230.25</c:v>
                </c:pt>
                <c:pt idx="89569">
                  <c:v>230.25260416666666</c:v>
                </c:pt>
                <c:pt idx="89570">
                  <c:v>230.25520833333334</c:v>
                </c:pt>
                <c:pt idx="89571">
                  <c:v>230.2578125</c:v>
                </c:pt>
                <c:pt idx="89572">
                  <c:v>230.26041666666666</c:v>
                </c:pt>
                <c:pt idx="89573">
                  <c:v>230.26302083333334</c:v>
                </c:pt>
                <c:pt idx="89574">
                  <c:v>230.265625</c:v>
                </c:pt>
                <c:pt idx="89575">
                  <c:v>230.26822916666666</c:v>
                </c:pt>
                <c:pt idx="89576">
                  <c:v>230.27083333333334</c:v>
                </c:pt>
                <c:pt idx="89577">
                  <c:v>230.2734375</c:v>
                </c:pt>
                <c:pt idx="89578">
                  <c:v>230.27604166666666</c:v>
                </c:pt>
                <c:pt idx="89579">
                  <c:v>230.27864583333334</c:v>
                </c:pt>
                <c:pt idx="89580">
                  <c:v>230.28125</c:v>
                </c:pt>
                <c:pt idx="89581">
                  <c:v>230.28385416666666</c:v>
                </c:pt>
                <c:pt idx="89582">
                  <c:v>230.28645833333334</c:v>
                </c:pt>
                <c:pt idx="89583">
                  <c:v>230.2890625</c:v>
                </c:pt>
                <c:pt idx="89584">
                  <c:v>230.29166666666666</c:v>
                </c:pt>
                <c:pt idx="89585">
                  <c:v>230.29427083333334</c:v>
                </c:pt>
                <c:pt idx="89586">
                  <c:v>230.296875</c:v>
                </c:pt>
                <c:pt idx="89587">
                  <c:v>230.29947916666666</c:v>
                </c:pt>
                <c:pt idx="89588">
                  <c:v>230.30208333333334</c:v>
                </c:pt>
                <c:pt idx="89589">
                  <c:v>230.3046875</c:v>
                </c:pt>
                <c:pt idx="89590">
                  <c:v>230.30729166666666</c:v>
                </c:pt>
                <c:pt idx="89591">
                  <c:v>230.30989583333334</c:v>
                </c:pt>
                <c:pt idx="89592">
                  <c:v>230.3125</c:v>
                </c:pt>
                <c:pt idx="89593">
                  <c:v>230.31510416666666</c:v>
                </c:pt>
                <c:pt idx="89594">
                  <c:v>230.31770833333334</c:v>
                </c:pt>
                <c:pt idx="89595">
                  <c:v>230.3203125</c:v>
                </c:pt>
                <c:pt idx="89596">
                  <c:v>230.32291666666666</c:v>
                </c:pt>
                <c:pt idx="89597">
                  <c:v>230.32552083333334</c:v>
                </c:pt>
                <c:pt idx="89598">
                  <c:v>230.328125</c:v>
                </c:pt>
                <c:pt idx="89599">
                  <c:v>230.33072916666666</c:v>
                </c:pt>
                <c:pt idx="89600">
                  <c:v>230.33333333333334</c:v>
                </c:pt>
                <c:pt idx="89601">
                  <c:v>230.3359375</c:v>
                </c:pt>
                <c:pt idx="89602">
                  <c:v>230.33854166666666</c:v>
                </c:pt>
                <c:pt idx="89603">
                  <c:v>230.34114583333334</c:v>
                </c:pt>
                <c:pt idx="89604">
                  <c:v>230.34375</c:v>
                </c:pt>
                <c:pt idx="89605">
                  <c:v>230.34635416666666</c:v>
                </c:pt>
                <c:pt idx="89606">
                  <c:v>230.34895833333334</c:v>
                </c:pt>
                <c:pt idx="89607">
                  <c:v>230.3515625</c:v>
                </c:pt>
                <c:pt idx="89608">
                  <c:v>230.35416666666666</c:v>
                </c:pt>
                <c:pt idx="89609">
                  <c:v>230.35677083333334</c:v>
                </c:pt>
                <c:pt idx="89610">
                  <c:v>230.359375</c:v>
                </c:pt>
                <c:pt idx="89611">
                  <c:v>230.36197916666666</c:v>
                </c:pt>
                <c:pt idx="89612">
                  <c:v>230.36458333333334</c:v>
                </c:pt>
                <c:pt idx="89613">
                  <c:v>230.3671875</c:v>
                </c:pt>
                <c:pt idx="89614">
                  <c:v>230.36979166666666</c:v>
                </c:pt>
                <c:pt idx="89615">
                  <c:v>230.37239583333334</c:v>
                </c:pt>
                <c:pt idx="89616">
                  <c:v>230.375</c:v>
                </c:pt>
                <c:pt idx="89617">
                  <c:v>230.37760416666666</c:v>
                </c:pt>
                <c:pt idx="89618">
                  <c:v>230.38020833333334</c:v>
                </c:pt>
                <c:pt idx="89619">
                  <c:v>230.3828125</c:v>
                </c:pt>
                <c:pt idx="89620">
                  <c:v>230.38541666666666</c:v>
                </c:pt>
                <c:pt idx="89621">
                  <c:v>230.38802083333334</c:v>
                </c:pt>
                <c:pt idx="89622">
                  <c:v>230.390625</c:v>
                </c:pt>
                <c:pt idx="89623">
                  <c:v>230.39322916666666</c:v>
                </c:pt>
                <c:pt idx="89624">
                  <c:v>230.39583333333334</c:v>
                </c:pt>
                <c:pt idx="89625">
                  <c:v>230.3984375</c:v>
                </c:pt>
                <c:pt idx="89626">
                  <c:v>230.40104166666666</c:v>
                </c:pt>
                <c:pt idx="89627">
                  <c:v>230.40364583333334</c:v>
                </c:pt>
                <c:pt idx="89628">
                  <c:v>230.40625</c:v>
                </c:pt>
                <c:pt idx="89629">
                  <c:v>230.40885416666666</c:v>
                </c:pt>
                <c:pt idx="89630">
                  <c:v>230.41145833333334</c:v>
                </c:pt>
                <c:pt idx="89631">
                  <c:v>230.4140625</c:v>
                </c:pt>
                <c:pt idx="89632">
                  <c:v>230.41666666666666</c:v>
                </c:pt>
                <c:pt idx="89633">
                  <c:v>230.41927083333334</c:v>
                </c:pt>
                <c:pt idx="89634">
                  <c:v>230.421875</c:v>
                </c:pt>
                <c:pt idx="89635">
                  <c:v>230.42447916666666</c:v>
                </c:pt>
                <c:pt idx="89636">
                  <c:v>230.42708333333334</c:v>
                </c:pt>
                <c:pt idx="89637">
                  <c:v>230.4296875</c:v>
                </c:pt>
                <c:pt idx="89638">
                  <c:v>230.43229166666666</c:v>
                </c:pt>
                <c:pt idx="89639">
                  <c:v>230.43489583333334</c:v>
                </c:pt>
                <c:pt idx="89640">
                  <c:v>230.4375</c:v>
                </c:pt>
                <c:pt idx="89641">
                  <c:v>230.44010416666666</c:v>
                </c:pt>
                <c:pt idx="89642">
                  <c:v>230.44270833333334</c:v>
                </c:pt>
                <c:pt idx="89643">
                  <c:v>230.4453125</c:v>
                </c:pt>
                <c:pt idx="89644">
                  <c:v>230.44791666666666</c:v>
                </c:pt>
                <c:pt idx="89645">
                  <c:v>230.45052083333334</c:v>
                </c:pt>
                <c:pt idx="89646">
                  <c:v>230.453125</c:v>
                </c:pt>
                <c:pt idx="89647">
                  <c:v>230.45572916666666</c:v>
                </c:pt>
                <c:pt idx="89648">
                  <c:v>230.45833333333334</c:v>
                </c:pt>
                <c:pt idx="89649">
                  <c:v>230.4609375</c:v>
                </c:pt>
                <c:pt idx="89650">
                  <c:v>230.46354166666666</c:v>
                </c:pt>
                <c:pt idx="89651">
                  <c:v>230.46614583333334</c:v>
                </c:pt>
                <c:pt idx="89652">
                  <c:v>230.46875</c:v>
                </c:pt>
                <c:pt idx="89653">
                  <c:v>230.47135416666666</c:v>
                </c:pt>
                <c:pt idx="89654">
                  <c:v>230.47395833333334</c:v>
                </c:pt>
                <c:pt idx="89655">
                  <c:v>230.4765625</c:v>
                </c:pt>
                <c:pt idx="89656">
                  <c:v>230.47916666666666</c:v>
                </c:pt>
                <c:pt idx="89657">
                  <c:v>230.48177083333334</c:v>
                </c:pt>
                <c:pt idx="89658">
                  <c:v>230.484375</c:v>
                </c:pt>
                <c:pt idx="89659">
                  <c:v>230.48697916666666</c:v>
                </c:pt>
                <c:pt idx="89660">
                  <c:v>230.48958333333334</c:v>
                </c:pt>
                <c:pt idx="89661">
                  <c:v>230.4921875</c:v>
                </c:pt>
                <c:pt idx="89662">
                  <c:v>230.49479166666666</c:v>
                </c:pt>
                <c:pt idx="89663">
                  <c:v>230.49739583333334</c:v>
                </c:pt>
                <c:pt idx="89664">
                  <c:v>230.5</c:v>
                </c:pt>
                <c:pt idx="89665">
                  <c:v>230.50260416666666</c:v>
                </c:pt>
                <c:pt idx="89666">
                  <c:v>230.50520833333334</c:v>
                </c:pt>
                <c:pt idx="89667">
                  <c:v>230.5078125</c:v>
                </c:pt>
                <c:pt idx="89668">
                  <c:v>230.51041666666666</c:v>
                </c:pt>
                <c:pt idx="89669">
                  <c:v>230.51302083333334</c:v>
                </c:pt>
                <c:pt idx="89670">
                  <c:v>230.515625</c:v>
                </c:pt>
                <c:pt idx="89671">
                  <c:v>230.51822916666666</c:v>
                </c:pt>
                <c:pt idx="89672">
                  <c:v>230.52083333333334</c:v>
                </c:pt>
                <c:pt idx="89673">
                  <c:v>230.5234375</c:v>
                </c:pt>
                <c:pt idx="89674">
                  <c:v>230.52604166666666</c:v>
                </c:pt>
                <c:pt idx="89675">
                  <c:v>230.52864583333334</c:v>
                </c:pt>
                <c:pt idx="89676">
                  <c:v>230.53125</c:v>
                </c:pt>
                <c:pt idx="89677">
                  <c:v>230.53385416666666</c:v>
                </c:pt>
                <c:pt idx="89678">
                  <c:v>230.53645833333334</c:v>
                </c:pt>
                <c:pt idx="89679">
                  <c:v>230.5390625</c:v>
                </c:pt>
                <c:pt idx="89680">
                  <c:v>230.54166666666666</c:v>
                </c:pt>
                <c:pt idx="89681">
                  <c:v>230.54427083333334</c:v>
                </c:pt>
                <c:pt idx="89682">
                  <c:v>230.546875</c:v>
                </c:pt>
                <c:pt idx="89683">
                  <c:v>230.54947916666666</c:v>
                </c:pt>
                <c:pt idx="89684">
                  <c:v>230.55208333333334</c:v>
                </c:pt>
                <c:pt idx="89685">
                  <c:v>230.5546875</c:v>
                </c:pt>
                <c:pt idx="89686">
                  <c:v>230.55729166666666</c:v>
                </c:pt>
                <c:pt idx="89687">
                  <c:v>230.55989583333334</c:v>
                </c:pt>
                <c:pt idx="89688">
                  <c:v>230.5625</c:v>
                </c:pt>
                <c:pt idx="89689">
                  <c:v>230.56510416666666</c:v>
                </c:pt>
                <c:pt idx="89690">
                  <c:v>230.56770833333334</c:v>
                </c:pt>
                <c:pt idx="89691">
                  <c:v>230.5703125</c:v>
                </c:pt>
                <c:pt idx="89692">
                  <c:v>230.57291666666666</c:v>
                </c:pt>
                <c:pt idx="89693">
                  <c:v>230.57552083333334</c:v>
                </c:pt>
                <c:pt idx="89694">
                  <c:v>230.578125</c:v>
                </c:pt>
                <c:pt idx="89695">
                  <c:v>230.58072916666666</c:v>
                </c:pt>
                <c:pt idx="89696">
                  <c:v>230.58333333333334</c:v>
                </c:pt>
                <c:pt idx="89697">
                  <c:v>230.5859375</c:v>
                </c:pt>
                <c:pt idx="89698">
                  <c:v>230.58854166666666</c:v>
                </c:pt>
                <c:pt idx="89699">
                  <c:v>230.59114583333334</c:v>
                </c:pt>
                <c:pt idx="89700">
                  <c:v>230.59375</c:v>
                </c:pt>
                <c:pt idx="89701">
                  <c:v>230.59635416666666</c:v>
                </c:pt>
                <c:pt idx="89702">
                  <c:v>230.59895833333334</c:v>
                </c:pt>
                <c:pt idx="89703">
                  <c:v>230.6015625</c:v>
                </c:pt>
                <c:pt idx="89704">
                  <c:v>230.60416666666666</c:v>
                </c:pt>
                <c:pt idx="89705">
                  <c:v>230.60677083333334</c:v>
                </c:pt>
                <c:pt idx="89706">
                  <c:v>230.609375</c:v>
                </c:pt>
                <c:pt idx="89707">
                  <c:v>230.61197916666666</c:v>
                </c:pt>
                <c:pt idx="89708">
                  <c:v>230.61458333333334</c:v>
                </c:pt>
                <c:pt idx="89709">
                  <c:v>230.6171875</c:v>
                </c:pt>
                <c:pt idx="89710">
                  <c:v>230.61979166666666</c:v>
                </c:pt>
                <c:pt idx="89711">
                  <c:v>230.62239583333334</c:v>
                </c:pt>
                <c:pt idx="89712">
                  <c:v>230.625</c:v>
                </c:pt>
                <c:pt idx="89713">
                  <c:v>230.62760416666666</c:v>
                </c:pt>
                <c:pt idx="89714">
                  <c:v>230.63020833333334</c:v>
                </c:pt>
                <c:pt idx="89715">
                  <c:v>230.6328125</c:v>
                </c:pt>
                <c:pt idx="89716">
                  <c:v>230.63541666666666</c:v>
                </c:pt>
                <c:pt idx="89717">
                  <c:v>230.63802083333334</c:v>
                </c:pt>
                <c:pt idx="89718">
                  <c:v>230.640625</c:v>
                </c:pt>
                <c:pt idx="89719">
                  <c:v>230.64322916666666</c:v>
                </c:pt>
                <c:pt idx="89720">
                  <c:v>230.64583333333334</c:v>
                </c:pt>
                <c:pt idx="89721">
                  <c:v>230.6484375</c:v>
                </c:pt>
                <c:pt idx="89722">
                  <c:v>230.65104166666666</c:v>
                </c:pt>
                <c:pt idx="89723">
                  <c:v>230.65364583333334</c:v>
                </c:pt>
                <c:pt idx="89724">
                  <c:v>230.65625</c:v>
                </c:pt>
                <c:pt idx="89725">
                  <c:v>230.65885416666666</c:v>
                </c:pt>
                <c:pt idx="89726">
                  <c:v>230.66145833333334</c:v>
                </c:pt>
                <c:pt idx="89727">
                  <c:v>230.6640625</c:v>
                </c:pt>
                <c:pt idx="89728">
                  <c:v>230.66666666666666</c:v>
                </c:pt>
                <c:pt idx="89729">
                  <c:v>230.66927083333334</c:v>
                </c:pt>
                <c:pt idx="89730">
                  <c:v>230.671875</c:v>
                </c:pt>
                <c:pt idx="89731">
                  <c:v>230.67447916666666</c:v>
                </c:pt>
                <c:pt idx="89732">
                  <c:v>230.67708333333334</c:v>
                </c:pt>
                <c:pt idx="89733">
                  <c:v>230.6796875</c:v>
                </c:pt>
                <c:pt idx="89734">
                  <c:v>230.68229166666666</c:v>
                </c:pt>
                <c:pt idx="89735">
                  <c:v>230.68489583333334</c:v>
                </c:pt>
                <c:pt idx="89736">
                  <c:v>230.6875</c:v>
                </c:pt>
                <c:pt idx="89737">
                  <c:v>230.69010416666666</c:v>
                </c:pt>
                <c:pt idx="89738">
                  <c:v>230.69270833333334</c:v>
                </c:pt>
                <c:pt idx="89739">
                  <c:v>230.6953125</c:v>
                </c:pt>
                <c:pt idx="89740">
                  <c:v>230.69791666666666</c:v>
                </c:pt>
                <c:pt idx="89741">
                  <c:v>230.70052083333334</c:v>
                </c:pt>
                <c:pt idx="89742">
                  <c:v>230.703125</c:v>
                </c:pt>
                <c:pt idx="89743">
                  <c:v>230.70572916666666</c:v>
                </c:pt>
                <c:pt idx="89744">
                  <c:v>230.70833333333334</c:v>
                </c:pt>
                <c:pt idx="89745">
                  <c:v>230.7109375</c:v>
                </c:pt>
                <c:pt idx="89746">
                  <c:v>230.71354166666666</c:v>
                </c:pt>
                <c:pt idx="89747">
                  <c:v>230.71614583333334</c:v>
                </c:pt>
                <c:pt idx="89748">
                  <c:v>230.71875</c:v>
                </c:pt>
                <c:pt idx="89749">
                  <c:v>230.72135416666666</c:v>
                </c:pt>
                <c:pt idx="89750">
                  <c:v>230.72395833333334</c:v>
                </c:pt>
                <c:pt idx="89751">
                  <c:v>230.7265625</c:v>
                </c:pt>
                <c:pt idx="89752">
                  <c:v>230.72916666666666</c:v>
                </c:pt>
                <c:pt idx="89753">
                  <c:v>230.73177083333334</c:v>
                </c:pt>
                <c:pt idx="89754">
                  <c:v>230.734375</c:v>
                </c:pt>
                <c:pt idx="89755">
                  <c:v>230.73697916666666</c:v>
                </c:pt>
                <c:pt idx="89756">
                  <c:v>230.73958333333334</c:v>
                </c:pt>
                <c:pt idx="89757">
                  <c:v>230.7421875</c:v>
                </c:pt>
                <c:pt idx="89758">
                  <c:v>230.74479166666666</c:v>
                </c:pt>
                <c:pt idx="89759">
                  <c:v>230.74739583333334</c:v>
                </c:pt>
                <c:pt idx="89760">
                  <c:v>230.75</c:v>
                </c:pt>
                <c:pt idx="89761">
                  <c:v>230.75260416666666</c:v>
                </c:pt>
                <c:pt idx="89762">
                  <c:v>230.75520833333334</c:v>
                </c:pt>
                <c:pt idx="89763">
                  <c:v>230.7578125</c:v>
                </c:pt>
                <c:pt idx="89764">
                  <c:v>230.76041666666666</c:v>
                </c:pt>
                <c:pt idx="89765">
                  <c:v>230.76302083333334</c:v>
                </c:pt>
                <c:pt idx="89766">
                  <c:v>230.765625</c:v>
                </c:pt>
                <c:pt idx="89767">
                  <c:v>230.76822916666666</c:v>
                </c:pt>
                <c:pt idx="89768">
                  <c:v>230.77083333333334</c:v>
                </c:pt>
                <c:pt idx="89769">
                  <c:v>230.7734375</c:v>
                </c:pt>
                <c:pt idx="89770">
                  <c:v>230.77604166666666</c:v>
                </c:pt>
                <c:pt idx="89771">
                  <c:v>230.77864583333334</c:v>
                </c:pt>
                <c:pt idx="89772">
                  <c:v>230.78125</c:v>
                </c:pt>
                <c:pt idx="89773">
                  <c:v>230.78385416666666</c:v>
                </c:pt>
                <c:pt idx="89774">
                  <c:v>230.78645833333334</c:v>
                </c:pt>
                <c:pt idx="89775">
                  <c:v>230.7890625</c:v>
                </c:pt>
                <c:pt idx="89776">
                  <c:v>230.79166666666666</c:v>
                </c:pt>
                <c:pt idx="89777">
                  <c:v>230.79427083333334</c:v>
                </c:pt>
                <c:pt idx="89778">
                  <c:v>230.796875</c:v>
                </c:pt>
                <c:pt idx="89779">
                  <c:v>230.79947916666666</c:v>
                </c:pt>
                <c:pt idx="89780">
                  <c:v>230.80208333333334</c:v>
                </c:pt>
                <c:pt idx="89781">
                  <c:v>230.8046875</c:v>
                </c:pt>
                <c:pt idx="89782">
                  <c:v>230.80729166666666</c:v>
                </c:pt>
                <c:pt idx="89783">
                  <c:v>230.80989583333334</c:v>
                </c:pt>
                <c:pt idx="89784">
                  <c:v>230.8125</c:v>
                </c:pt>
                <c:pt idx="89785">
                  <c:v>230.81510416666666</c:v>
                </c:pt>
                <c:pt idx="89786">
                  <c:v>230.81770833333334</c:v>
                </c:pt>
                <c:pt idx="89787">
                  <c:v>230.8203125</c:v>
                </c:pt>
                <c:pt idx="89788">
                  <c:v>230.82291666666666</c:v>
                </c:pt>
                <c:pt idx="89789">
                  <c:v>230.82552083333334</c:v>
                </c:pt>
                <c:pt idx="89790">
                  <c:v>230.828125</c:v>
                </c:pt>
                <c:pt idx="89791">
                  <c:v>230.83072916666666</c:v>
                </c:pt>
                <c:pt idx="89792">
                  <c:v>230.83333333333334</c:v>
                </c:pt>
                <c:pt idx="89793">
                  <c:v>230.8359375</c:v>
                </c:pt>
                <c:pt idx="89794">
                  <c:v>230.83854166666666</c:v>
                </c:pt>
                <c:pt idx="89795">
                  <c:v>230.84114583333334</c:v>
                </c:pt>
                <c:pt idx="89796">
                  <c:v>230.84375</c:v>
                </c:pt>
                <c:pt idx="89797">
                  <c:v>230.84635416666666</c:v>
                </c:pt>
                <c:pt idx="89798">
                  <c:v>230.84895833333334</c:v>
                </c:pt>
                <c:pt idx="89799">
                  <c:v>230.8515625</c:v>
                </c:pt>
                <c:pt idx="89800">
                  <c:v>230.85416666666666</c:v>
                </c:pt>
                <c:pt idx="89801">
                  <c:v>230.85677083333334</c:v>
                </c:pt>
                <c:pt idx="89802">
                  <c:v>230.859375</c:v>
                </c:pt>
                <c:pt idx="89803">
                  <c:v>230.86197916666666</c:v>
                </c:pt>
                <c:pt idx="89804">
                  <c:v>230.86458333333334</c:v>
                </c:pt>
                <c:pt idx="89805">
                  <c:v>230.8671875</c:v>
                </c:pt>
                <c:pt idx="89806">
                  <c:v>230.86979166666666</c:v>
                </c:pt>
                <c:pt idx="89807">
                  <c:v>230.87239583333334</c:v>
                </c:pt>
                <c:pt idx="89808">
                  <c:v>230.875</c:v>
                </c:pt>
                <c:pt idx="89809">
                  <c:v>230.87760416666666</c:v>
                </c:pt>
                <c:pt idx="89810">
                  <c:v>230.88020833333334</c:v>
                </c:pt>
                <c:pt idx="89811">
                  <c:v>230.8828125</c:v>
                </c:pt>
                <c:pt idx="89812">
                  <c:v>230.88541666666666</c:v>
                </c:pt>
                <c:pt idx="89813">
                  <c:v>230.88802083333334</c:v>
                </c:pt>
                <c:pt idx="89814">
                  <c:v>230.890625</c:v>
                </c:pt>
                <c:pt idx="89815">
                  <c:v>230.89322916666666</c:v>
                </c:pt>
                <c:pt idx="89816">
                  <c:v>230.89583333333334</c:v>
                </c:pt>
                <c:pt idx="89817">
                  <c:v>230.8984375</c:v>
                </c:pt>
                <c:pt idx="89818">
                  <c:v>230.90104166666666</c:v>
                </c:pt>
                <c:pt idx="89819">
                  <c:v>230.90364583333334</c:v>
                </c:pt>
                <c:pt idx="89820">
                  <c:v>230.90625</c:v>
                </c:pt>
                <c:pt idx="89821">
                  <c:v>230.90885416666666</c:v>
                </c:pt>
                <c:pt idx="89822">
                  <c:v>230.91145833333334</c:v>
                </c:pt>
                <c:pt idx="89823">
                  <c:v>230.9140625</c:v>
                </c:pt>
                <c:pt idx="89824">
                  <c:v>230.91666666666666</c:v>
                </c:pt>
                <c:pt idx="89825">
                  <c:v>230.91927083333334</c:v>
                </c:pt>
                <c:pt idx="89826">
                  <c:v>230.921875</c:v>
                </c:pt>
                <c:pt idx="89827">
                  <c:v>230.92447916666666</c:v>
                </c:pt>
                <c:pt idx="89828">
                  <c:v>230.92708333333334</c:v>
                </c:pt>
                <c:pt idx="89829">
                  <c:v>230.9296875</c:v>
                </c:pt>
                <c:pt idx="89830">
                  <c:v>230.93229166666666</c:v>
                </c:pt>
                <c:pt idx="89831">
                  <c:v>230.93489583333334</c:v>
                </c:pt>
                <c:pt idx="89832">
                  <c:v>230.9375</c:v>
                </c:pt>
                <c:pt idx="89833">
                  <c:v>230.94010416666666</c:v>
                </c:pt>
                <c:pt idx="89834">
                  <c:v>230.94270833333334</c:v>
                </c:pt>
                <c:pt idx="89835">
                  <c:v>230.9453125</c:v>
                </c:pt>
                <c:pt idx="89836">
                  <c:v>230.94791666666666</c:v>
                </c:pt>
                <c:pt idx="89837">
                  <c:v>230.95052083333334</c:v>
                </c:pt>
                <c:pt idx="89838">
                  <c:v>230.953125</c:v>
                </c:pt>
                <c:pt idx="89839">
                  <c:v>230.95572916666666</c:v>
                </c:pt>
                <c:pt idx="89840">
                  <c:v>230.95833333333334</c:v>
                </c:pt>
                <c:pt idx="89841">
                  <c:v>230.9609375</c:v>
                </c:pt>
                <c:pt idx="89842">
                  <c:v>230.96354166666666</c:v>
                </c:pt>
                <c:pt idx="89843">
                  <c:v>230.96614583333334</c:v>
                </c:pt>
                <c:pt idx="89844">
                  <c:v>230.96875</c:v>
                </c:pt>
                <c:pt idx="89845">
                  <c:v>230.97135416666666</c:v>
                </c:pt>
                <c:pt idx="89846">
                  <c:v>230.97395833333334</c:v>
                </c:pt>
                <c:pt idx="89847">
                  <c:v>230.9765625</c:v>
                </c:pt>
                <c:pt idx="89848">
                  <c:v>230.97916666666666</c:v>
                </c:pt>
                <c:pt idx="89849">
                  <c:v>230.98177083333334</c:v>
                </c:pt>
                <c:pt idx="89850">
                  <c:v>230.984375</c:v>
                </c:pt>
                <c:pt idx="89851">
                  <c:v>230.98697916666666</c:v>
                </c:pt>
                <c:pt idx="89852">
                  <c:v>230.98958333333334</c:v>
                </c:pt>
                <c:pt idx="89853">
                  <c:v>230.9921875</c:v>
                </c:pt>
                <c:pt idx="89854">
                  <c:v>230.99479166666666</c:v>
                </c:pt>
                <c:pt idx="89855">
                  <c:v>230.99739583333334</c:v>
                </c:pt>
                <c:pt idx="89856">
                  <c:v>231</c:v>
                </c:pt>
                <c:pt idx="89857">
                  <c:v>231.00260416666666</c:v>
                </c:pt>
                <c:pt idx="89858">
                  <c:v>231.00520833333334</c:v>
                </c:pt>
                <c:pt idx="89859">
                  <c:v>231.0078125</c:v>
                </c:pt>
                <c:pt idx="89860">
                  <c:v>231.01041666666666</c:v>
                </c:pt>
                <c:pt idx="89861">
                  <c:v>231.01302083333334</c:v>
                </c:pt>
                <c:pt idx="89862">
                  <c:v>231.015625</c:v>
                </c:pt>
                <c:pt idx="89863">
                  <c:v>231.01822916666666</c:v>
                </c:pt>
                <c:pt idx="89864">
                  <c:v>231.02083333333334</c:v>
                </c:pt>
                <c:pt idx="89865">
                  <c:v>231.0234375</c:v>
                </c:pt>
                <c:pt idx="89866">
                  <c:v>231.02604166666666</c:v>
                </c:pt>
                <c:pt idx="89867">
                  <c:v>231.02864583333334</c:v>
                </c:pt>
                <c:pt idx="89868">
                  <c:v>231.03125</c:v>
                </c:pt>
                <c:pt idx="89869">
                  <c:v>231.03385416666666</c:v>
                </c:pt>
                <c:pt idx="89870">
                  <c:v>231.03645833333334</c:v>
                </c:pt>
                <c:pt idx="89871">
                  <c:v>231.0390625</c:v>
                </c:pt>
                <c:pt idx="89872">
                  <c:v>231.04166666666666</c:v>
                </c:pt>
                <c:pt idx="89873">
                  <c:v>231.04427083333334</c:v>
                </c:pt>
                <c:pt idx="89874">
                  <c:v>231.046875</c:v>
                </c:pt>
                <c:pt idx="89875">
                  <c:v>231.04947916666666</c:v>
                </c:pt>
                <c:pt idx="89876">
                  <c:v>231.05208333333334</c:v>
                </c:pt>
                <c:pt idx="89877">
                  <c:v>231.0546875</c:v>
                </c:pt>
                <c:pt idx="89878">
                  <c:v>231.05729166666666</c:v>
                </c:pt>
                <c:pt idx="89879">
                  <c:v>231.05989583333334</c:v>
                </c:pt>
                <c:pt idx="89880">
                  <c:v>231.0625</c:v>
                </c:pt>
                <c:pt idx="89881">
                  <c:v>231.06510416666666</c:v>
                </c:pt>
                <c:pt idx="89882">
                  <c:v>231.06770833333334</c:v>
                </c:pt>
                <c:pt idx="89883">
                  <c:v>231.0703125</c:v>
                </c:pt>
                <c:pt idx="89884">
                  <c:v>231.07291666666666</c:v>
                </c:pt>
                <c:pt idx="89885">
                  <c:v>231.07552083333334</c:v>
                </c:pt>
                <c:pt idx="89886">
                  <c:v>231.078125</c:v>
                </c:pt>
                <c:pt idx="89887">
                  <c:v>231.08072916666666</c:v>
                </c:pt>
                <c:pt idx="89888">
                  <c:v>231.08333333333334</c:v>
                </c:pt>
                <c:pt idx="89889">
                  <c:v>231.0859375</c:v>
                </c:pt>
                <c:pt idx="89890">
                  <c:v>231.08854166666666</c:v>
                </c:pt>
                <c:pt idx="89891">
                  <c:v>231.09114583333334</c:v>
                </c:pt>
                <c:pt idx="89892">
                  <c:v>231.09375</c:v>
                </c:pt>
                <c:pt idx="89893">
                  <c:v>231.09635416666666</c:v>
                </c:pt>
                <c:pt idx="89894">
                  <c:v>231.09895833333334</c:v>
                </c:pt>
                <c:pt idx="89895">
                  <c:v>231.1015625</c:v>
                </c:pt>
                <c:pt idx="89896">
                  <c:v>231.10416666666666</c:v>
                </c:pt>
                <c:pt idx="89897">
                  <c:v>231.10677083333334</c:v>
                </c:pt>
                <c:pt idx="89898">
                  <c:v>231.109375</c:v>
                </c:pt>
                <c:pt idx="89899">
                  <c:v>231.11197916666666</c:v>
                </c:pt>
                <c:pt idx="89900">
                  <c:v>231.11458333333334</c:v>
                </c:pt>
                <c:pt idx="89901">
                  <c:v>231.1171875</c:v>
                </c:pt>
                <c:pt idx="89902">
                  <c:v>231.11979166666666</c:v>
                </c:pt>
                <c:pt idx="89903">
                  <c:v>231.12239583333334</c:v>
                </c:pt>
                <c:pt idx="89904">
                  <c:v>231.125</c:v>
                </c:pt>
                <c:pt idx="89905">
                  <c:v>231.12760416666666</c:v>
                </c:pt>
                <c:pt idx="89906">
                  <c:v>231.13020833333334</c:v>
                </c:pt>
                <c:pt idx="89907">
                  <c:v>231.1328125</c:v>
                </c:pt>
                <c:pt idx="89908">
                  <c:v>231.13541666666666</c:v>
                </c:pt>
                <c:pt idx="89909">
                  <c:v>231.13802083333334</c:v>
                </c:pt>
                <c:pt idx="89910">
                  <c:v>231.140625</c:v>
                </c:pt>
                <c:pt idx="89911">
                  <c:v>231.14322916666666</c:v>
                </c:pt>
                <c:pt idx="89912">
                  <c:v>231.14583333333334</c:v>
                </c:pt>
                <c:pt idx="89913">
                  <c:v>231.1484375</c:v>
                </c:pt>
                <c:pt idx="89914">
                  <c:v>231.15104166666666</c:v>
                </c:pt>
                <c:pt idx="89915">
                  <c:v>231.15364583333334</c:v>
                </c:pt>
                <c:pt idx="89916">
                  <c:v>231.15625</c:v>
                </c:pt>
                <c:pt idx="89917">
                  <c:v>231.15885416666666</c:v>
                </c:pt>
                <c:pt idx="89918">
                  <c:v>231.16145833333334</c:v>
                </c:pt>
                <c:pt idx="89919">
                  <c:v>231.1640625</c:v>
                </c:pt>
                <c:pt idx="89920">
                  <c:v>231.16666666666666</c:v>
                </c:pt>
                <c:pt idx="89921">
                  <c:v>231.16927083333334</c:v>
                </c:pt>
                <c:pt idx="89922">
                  <c:v>231.171875</c:v>
                </c:pt>
                <c:pt idx="89923">
                  <c:v>231.17447916666666</c:v>
                </c:pt>
                <c:pt idx="89924">
                  <c:v>231.17708333333334</c:v>
                </c:pt>
                <c:pt idx="89925">
                  <c:v>231.1796875</c:v>
                </c:pt>
                <c:pt idx="89926">
                  <c:v>231.18229166666666</c:v>
                </c:pt>
                <c:pt idx="89927">
                  <c:v>231.18489583333334</c:v>
                </c:pt>
                <c:pt idx="89928">
                  <c:v>231.1875</c:v>
                </c:pt>
                <c:pt idx="89929">
                  <c:v>231.19010416666666</c:v>
                </c:pt>
                <c:pt idx="89930">
                  <c:v>231.19270833333334</c:v>
                </c:pt>
                <c:pt idx="89931">
                  <c:v>231.1953125</c:v>
                </c:pt>
                <c:pt idx="89932">
                  <c:v>231.19791666666666</c:v>
                </c:pt>
                <c:pt idx="89933">
                  <c:v>231.20052083333334</c:v>
                </c:pt>
                <c:pt idx="89934">
                  <c:v>231.203125</c:v>
                </c:pt>
                <c:pt idx="89935">
                  <c:v>231.20572916666666</c:v>
                </c:pt>
                <c:pt idx="89936">
                  <c:v>231.20833333333334</c:v>
                </c:pt>
                <c:pt idx="89937">
                  <c:v>231.2109375</c:v>
                </c:pt>
                <c:pt idx="89938">
                  <c:v>231.21354166666666</c:v>
                </c:pt>
                <c:pt idx="89939">
                  <c:v>231.21614583333334</c:v>
                </c:pt>
                <c:pt idx="89940">
                  <c:v>231.21875</c:v>
                </c:pt>
                <c:pt idx="89941">
                  <c:v>231.22135416666666</c:v>
                </c:pt>
                <c:pt idx="89942">
                  <c:v>231.22395833333334</c:v>
                </c:pt>
                <c:pt idx="89943">
                  <c:v>231.2265625</c:v>
                </c:pt>
                <c:pt idx="89944">
                  <c:v>231.22916666666666</c:v>
                </c:pt>
                <c:pt idx="89945">
                  <c:v>231.23177083333334</c:v>
                </c:pt>
                <c:pt idx="89946">
                  <c:v>231.234375</c:v>
                </c:pt>
                <c:pt idx="89947">
                  <c:v>231.23697916666666</c:v>
                </c:pt>
                <c:pt idx="89948">
                  <c:v>231.23958333333334</c:v>
                </c:pt>
                <c:pt idx="89949">
                  <c:v>231.2421875</c:v>
                </c:pt>
                <c:pt idx="89950">
                  <c:v>231.24479166666666</c:v>
                </c:pt>
                <c:pt idx="89951">
                  <c:v>231.24739583333334</c:v>
                </c:pt>
                <c:pt idx="89952">
                  <c:v>231.25</c:v>
                </c:pt>
                <c:pt idx="89953">
                  <c:v>231.25260416666666</c:v>
                </c:pt>
                <c:pt idx="89954">
                  <c:v>231.25520833333334</c:v>
                </c:pt>
                <c:pt idx="89955">
                  <c:v>231.2578125</c:v>
                </c:pt>
                <c:pt idx="89956">
                  <c:v>231.26041666666666</c:v>
                </c:pt>
                <c:pt idx="89957">
                  <c:v>231.26302083333334</c:v>
                </c:pt>
                <c:pt idx="89958">
                  <c:v>231.265625</c:v>
                </c:pt>
                <c:pt idx="89959">
                  <c:v>231.26822916666666</c:v>
                </c:pt>
                <c:pt idx="89960">
                  <c:v>231.27083333333334</c:v>
                </c:pt>
                <c:pt idx="89961">
                  <c:v>231.2734375</c:v>
                </c:pt>
                <c:pt idx="89962">
                  <c:v>231.27604166666666</c:v>
                </c:pt>
                <c:pt idx="89963">
                  <c:v>231.27864583333334</c:v>
                </c:pt>
                <c:pt idx="89964">
                  <c:v>231.28125</c:v>
                </c:pt>
                <c:pt idx="89965">
                  <c:v>231.28385416666666</c:v>
                </c:pt>
                <c:pt idx="89966">
                  <c:v>231.28645833333334</c:v>
                </c:pt>
                <c:pt idx="89967">
                  <c:v>231.2890625</c:v>
                </c:pt>
                <c:pt idx="89968">
                  <c:v>231.29166666666666</c:v>
                </c:pt>
                <c:pt idx="89969">
                  <c:v>231.29427083333334</c:v>
                </c:pt>
                <c:pt idx="89970">
                  <c:v>231.296875</c:v>
                </c:pt>
                <c:pt idx="89971">
                  <c:v>231.29947916666666</c:v>
                </c:pt>
                <c:pt idx="89972">
                  <c:v>231.30208333333334</c:v>
                </c:pt>
                <c:pt idx="89973">
                  <c:v>231.3046875</c:v>
                </c:pt>
                <c:pt idx="89974">
                  <c:v>231.30729166666666</c:v>
                </c:pt>
                <c:pt idx="89975">
                  <c:v>231.30989583333334</c:v>
                </c:pt>
                <c:pt idx="89976">
                  <c:v>231.3125</c:v>
                </c:pt>
                <c:pt idx="89977">
                  <c:v>231.31510416666666</c:v>
                </c:pt>
                <c:pt idx="89978">
                  <c:v>231.31770833333334</c:v>
                </c:pt>
                <c:pt idx="89979">
                  <c:v>231.3203125</c:v>
                </c:pt>
                <c:pt idx="89980">
                  <c:v>231.32291666666666</c:v>
                </c:pt>
                <c:pt idx="89981">
                  <c:v>231.32552083333334</c:v>
                </c:pt>
                <c:pt idx="89982">
                  <c:v>231.328125</c:v>
                </c:pt>
                <c:pt idx="89983">
                  <c:v>231.33072916666666</c:v>
                </c:pt>
                <c:pt idx="89984">
                  <c:v>231.33333333333334</c:v>
                </c:pt>
                <c:pt idx="89985">
                  <c:v>231.3359375</c:v>
                </c:pt>
                <c:pt idx="89986">
                  <c:v>231.33854166666666</c:v>
                </c:pt>
                <c:pt idx="89987">
                  <c:v>231.34114583333334</c:v>
                </c:pt>
                <c:pt idx="89988">
                  <c:v>231.34375</c:v>
                </c:pt>
                <c:pt idx="89989">
                  <c:v>231.34635416666666</c:v>
                </c:pt>
                <c:pt idx="89990">
                  <c:v>231.34895833333334</c:v>
                </c:pt>
                <c:pt idx="89991">
                  <c:v>231.3515625</c:v>
                </c:pt>
                <c:pt idx="89992">
                  <c:v>231.35416666666666</c:v>
                </c:pt>
                <c:pt idx="89993">
                  <c:v>231.35677083333334</c:v>
                </c:pt>
                <c:pt idx="89994">
                  <c:v>231.359375</c:v>
                </c:pt>
                <c:pt idx="89995">
                  <c:v>231.36197916666666</c:v>
                </c:pt>
                <c:pt idx="89996">
                  <c:v>231.36458333333334</c:v>
                </c:pt>
                <c:pt idx="89997">
                  <c:v>231.3671875</c:v>
                </c:pt>
                <c:pt idx="89998">
                  <c:v>231.36979166666666</c:v>
                </c:pt>
                <c:pt idx="89999">
                  <c:v>231.37239583333334</c:v>
                </c:pt>
                <c:pt idx="90000">
                  <c:v>231.375</c:v>
                </c:pt>
                <c:pt idx="90001">
                  <c:v>231.37760416666666</c:v>
                </c:pt>
                <c:pt idx="90002">
                  <c:v>231.38020833333334</c:v>
                </c:pt>
                <c:pt idx="90003">
                  <c:v>231.3828125</c:v>
                </c:pt>
                <c:pt idx="90004">
                  <c:v>231.38541666666666</c:v>
                </c:pt>
                <c:pt idx="90005">
                  <c:v>231.38802083333334</c:v>
                </c:pt>
                <c:pt idx="90006">
                  <c:v>231.390625</c:v>
                </c:pt>
                <c:pt idx="90007">
                  <c:v>231.39322916666666</c:v>
                </c:pt>
                <c:pt idx="90008">
                  <c:v>231.39583333333334</c:v>
                </c:pt>
                <c:pt idx="90009">
                  <c:v>231.3984375</c:v>
                </c:pt>
                <c:pt idx="90010">
                  <c:v>231.40104166666666</c:v>
                </c:pt>
                <c:pt idx="90011">
                  <c:v>231.40364583333334</c:v>
                </c:pt>
                <c:pt idx="90012">
                  <c:v>231.40625</c:v>
                </c:pt>
                <c:pt idx="90013">
                  <c:v>231.40885416666666</c:v>
                </c:pt>
                <c:pt idx="90014">
                  <c:v>231.41145833333334</c:v>
                </c:pt>
                <c:pt idx="90015">
                  <c:v>231.4140625</c:v>
                </c:pt>
                <c:pt idx="90016">
                  <c:v>231.41666666666666</c:v>
                </c:pt>
                <c:pt idx="90017">
                  <c:v>231.41927083333334</c:v>
                </c:pt>
                <c:pt idx="90018">
                  <c:v>231.421875</c:v>
                </c:pt>
                <c:pt idx="90019">
                  <c:v>231.42447916666666</c:v>
                </c:pt>
                <c:pt idx="90020">
                  <c:v>231.42708333333334</c:v>
                </c:pt>
                <c:pt idx="90021">
                  <c:v>231.4296875</c:v>
                </c:pt>
                <c:pt idx="90022">
                  <c:v>231.43229166666666</c:v>
                </c:pt>
                <c:pt idx="90023">
                  <c:v>231.43489583333334</c:v>
                </c:pt>
                <c:pt idx="90024">
                  <c:v>231.4375</c:v>
                </c:pt>
                <c:pt idx="90025">
                  <c:v>231.44010416666666</c:v>
                </c:pt>
                <c:pt idx="90026">
                  <c:v>231.44270833333334</c:v>
                </c:pt>
                <c:pt idx="90027">
                  <c:v>231.4453125</c:v>
                </c:pt>
                <c:pt idx="90028">
                  <c:v>231.44791666666666</c:v>
                </c:pt>
                <c:pt idx="90029">
                  <c:v>231.45052083333334</c:v>
                </c:pt>
                <c:pt idx="90030">
                  <c:v>231.453125</c:v>
                </c:pt>
                <c:pt idx="90031">
                  <c:v>231.45572916666666</c:v>
                </c:pt>
                <c:pt idx="90032">
                  <c:v>231.45833333333334</c:v>
                </c:pt>
                <c:pt idx="90033">
                  <c:v>231.4609375</c:v>
                </c:pt>
                <c:pt idx="90034">
                  <c:v>231.46354166666666</c:v>
                </c:pt>
                <c:pt idx="90035">
                  <c:v>231.46614583333334</c:v>
                </c:pt>
                <c:pt idx="90036">
                  <c:v>231.46875</c:v>
                </c:pt>
                <c:pt idx="90037">
                  <c:v>231.47135416666666</c:v>
                </c:pt>
                <c:pt idx="90038">
                  <c:v>231.47395833333334</c:v>
                </c:pt>
                <c:pt idx="90039">
                  <c:v>231.4765625</c:v>
                </c:pt>
                <c:pt idx="90040">
                  <c:v>231.47916666666666</c:v>
                </c:pt>
                <c:pt idx="90041">
                  <c:v>231.48177083333334</c:v>
                </c:pt>
                <c:pt idx="90042">
                  <c:v>231.484375</c:v>
                </c:pt>
                <c:pt idx="90043">
                  <c:v>231.48697916666666</c:v>
                </c:pt>
                <c:pt idx="90044">
                  <c:v>231.48958333333334</c:v>
                </c:pt>
                <c:pt idx="90045">
                  <c:v>231.4921875</c:v>
                </c:pt>
                <c:pt idx="90046">
                  <c:v>231.49479166666666</c:v>
                </c:pt>
                <c:pt idx="90047">
                  <c:v>231.49739583333334</c:v>
                </c:pt>
                <c:pt idx="90048">
                  <c:v>231.5</c:v>
                </c:pt>
                <c:pt idx="90049">
                  <c:v>231.50260416666666</c:v>
                </c:pt>
                <c:pt idx="90050">
                  <c:v>231.50520833333334</c:v>
                </c:pt>
                <c:pt idx="90051">
                  <c:v>231.5078125</c:v>
                </c:pt>
                <c:pt idx="90052">
                  <c:v>231.51041666666666</c:v>
                </c:pt>
                <c:pt idx="90053">
                  <c:v>231.51302083333334</c:v>
                </c:pt>
                <c:pt idx="90054">
                  <c:v>231.515625</c:v>
                </c:pt>
                <c:pt idx="90055">
                  <c:v>231.51822916666666</c:v>
                </c:pt>
                <c:pt idx="90056">
                  <c:v>231.52083333333334</c:v>
                </c:pt>
                <c:pt idx="90057">
                  <c:v>231.5234375</c:v>
                </c:pt>
                <c:pt idx="90058">
                  <c:v>231.52604166666666</c:v>
                </c:pt>
                <c:pt idx="90059">
                  <c:v>231.52864583333334</c:v>
                </c:pt>
                <c:pt idx="90060">
                  <c:v>231.53125</c:v>
                </c:pt>
                <c:pt idx="90061">
                  <c:v>231.53385416666666</c:v>
                </c:pt>
                <c:pt idx="90062">
                  <c:v>231.53645833333334</c:v>
                </c:pt>
                <c:pt idx="90063">
                  <c:v>231.5390625</c:v>
                </c:pt>
                <c:pt idx="90064">
                  <c:v>231.54166666666666</c:v>
                </c:pt>
                <c:pt idx="90065">
                  <c:v>231.54427083333334</c:v>
                </c:pt>
                <c:pt idx="90066">
                  <c:v>231.546875</c:v>
                </c:pt>
                <c:pt idx="90067">
                  <c:v>231.54947916666666</c:v>
                </c:pt>
                <c:pt idx="90068">
                  <c:v>231.55208333333334</c:v>
                </c:pt>
                <c:pt idx="90069">
                  <c:v>231.5546875</c:v>
                </c:pt>
                <c:pt idx="90070">
                  <c:v>231.55729166666666</c:v>
                </c:pt>
                <c:pt idx="90071">
                  <c:v>231.55989583333334</c:v>
                </c:pt>
                <c:pt idx="90072">
                  <c:v>231.5625</c:v>
                </c:pt>
                <c:pt idx="90073">
                  <c:v>231.56510416666666</c:v>
                </c:pt>
                <c:pt idx="90074">
                  <c:v>231.56770833333334</c:v>
                </c:pt>
                <c:pt idx="90075">
                  <c:v>231.5703125</c:v>
                </c:pt>
                <c:pt idx="90076">
                  <c:v>231.57291666666666</c:v>
                </c:pt>
                <c:pt idx="90077">
                  <c:v>231.57552083333334</c:v>
                </c:pt>
                <c:pt idx="90078">
                  <c:v>231.578125</c:v>
                </c:pt>
                <c:pt idx="90079">
                  <c:v>231.58072916666666</c:v>
                </c:pt>
                <c:pt idx="90080">
                  <c:v>231.58333333333334</c:v>
                </c:pt>
                <c:pt idx="90081">
                  <c:v>231.5859375</c:v>
                </c:pt>
                <c:pt idx="90082">
                  <c:v>231.58854166666666</c:v>
                </c:pt>
                <c:pt idx="90083">
                  <c:v>231.59114583333334</c:v>
                </c:pt>
                <c:pt idx="90084">
                  <c:v>231.59375</c:v>
                </c:pt>
                <c:pt idx="90085">
                  <c:v>231.59635416666666</c:v>
                </c:pt>
                <c:pt idx="90086">
                  <c:v>231.59895833333334</c:v>
                </c:pt>
                <c:pt idx="90087">
                  <c:v>231.6015625</c:v>
                </c:pt>
                <c:pt idx="90088">
                  <c:v>231.60416666666666</c:v>
                </c:pt>
                <c:pt idx="90089">
                  <c:v>231.60677083333334</c:v>
                </c:pt>
                <c:pt idx="90090">
                  <c:v>231.609375</c:v>
                </c:pt>
                <c:pt idx="90091">
                  <c:v>231.61197916666666</c:v>
                </c:pt>
                <c:pt idx="90092">
                  <c:v>231.61458333333334</c:v>
                </c:pt>
                <c:pt idx="90093">
                  <c:v>231.6171875</c:v>
                </c:pt>
                <c:pt idx="90094">
                  <c:v>231.61979166666666</c:v>
                </c:pt>
                <c:pt idx="90095">
                  <c:v>231.62239583333334</c:v>
                </c:pt>
                <c:pt idx="90096">
                  <c:v>231.625</c:v>
                </c:pt>
                <c:pt idx="90097">
                  <c:v>231.62760416666666</c:v>
                </c:pt>
                <c:pt idx="90098">
                  <c:v>231.63020833333334</c:v>
                </c:pt>
                <c:pt idx="90099">
                  <c:v>231.6328125</c:v>
                </c:pt>
                <c:pt idx="90100">
                  <c:v>231.63541666666666</c:v>
                </c:pt>
                <c:pt idx="90101">
                  <c:v>231.63802083333334</c:v>
                </c:pt>
                <c:pt idx="90102">
                  <c:v>231.640625</c:v>
                </c:pt>
                <c:pt idx="90103">
                  <c:v>231.64322916666666</c:v>
                </c:pt>
                <c:pt idx="90104">
                  <c:v>231.64583333333334</c:v>
                </c:pt>
                <c:pt idx="90105">
                  <c:v>231.6484375</c:v>
                </c:pt>
                <c:pt idx="90106">
                  <c:v>231.65104166666666</c:v>
                </c:pt>
                <c:pt idx="90107">
                  <c:v>231.65364583333334</c:v>
                </c:pt>
                <c:pt idx="90108">
                  <c:v>231.65625</c:v>
                </c:pt>
                <c:pt idx="90109">
                  <c:v>231.65885416666666</c:v>
                </c:pt>
                <c:pt idx="90110">
                  <c:v>231.66145833333334</c:v>
                </c:pt>
                <c:pt idx="90111">
                  <c:v>231.6640625</c:v>
                </c:pt>
                <c:pt idx="90112">
                  <c:v>231.66666666666666</c:v>
                </c:pt>
                <c:pt idx="90113">
                  <c:v>231.66927083333334</c:v>
                </c:pt>
                <c:pt idx="90114">
                  <c:v>231.671875</c:v>
                </c:pt>
                <c:pt idx="90115">
                  <c:v>231.67447916666666</c:v>
                </c:pt>
                <c:pt idx="90116">
                  <c:v>231.67708333333334</c:v>
                </c:pt>
                <c:pt idx="90117">
                  <c:v>231.6796875</c:v>
                </c:pt>
                <c:pt idx="90118">
                  <c:v>231.68229166666666</c:v>
                </c:pt>
                <c:pt idx="90119">
                  <c:v>231.68489583333334</c:v>
                </c:pt>
                <c:pt idx="90120">
                  <c:v>231.6875</c:v>
                </c:pt>
                <c:pt idx="90121">
                  <c:v>231.69010416666666</c:v>
                </c:pt>
                <c:pt idx="90122">
                  <c:v>231.69270833333334</c:v>
                </c:pt>
                <c:pt idx="90123">
                  <c:v>231.6953125</c:v>
                </c:pt>
                <c:pt idx="90124">
                  <c:v>231.69791666666666</c:v>
                </c:pt>
                <c:pt idx="90125">
                  <c:v>231.70052083333334</c:v>
                </c:pt>
                <c:pt idx="90126">
                  <c:v>231.703125</c:v>
                </c:pt>
                <c:pt idx="90127">
                  <c:v>231.70572916666666</c:v>
                </c:pt>
                <c:pt idx="90128">
                  <c:v>231.70833333333334</c:v>
                </c:pt>
                <c:pt idx="90129">
                  <c:v>231.7109375</c:v>
                </c:pt>
                <c:pt idx="90130">
                  <c:v>231.71354166666666</c:v>
                </c:pt>
                <c:pt idx="90131">
                  <c:v>231.71614583333334</c:v>
                </c:pt>
                <c:pt idx="90132">
                  <c:v>231.71875</c:v>
                </c:pt>
                <c:pt idx="90133">
                  <c:v>231.72135416666666</c:v>
                </c:pt>
                <c:pt idx="90134">
                  <c:v>231.72395833333334</c:v>
                </c:pt>
                <c:pt idx="90135">
                  <c:v>231.7265625</c:v>
                </c:pt>
                <c:pt idx="90136">
                  <c:v>231.72916666666666</c:v>
                </c:pt>
                <c:pt idx="90137">
                  <c:v>231.73177083333334</c:v>
                </c:pt>
                <c:pt idx="90138">
                  <c:v>231.734375</c:v>
                </c:pt>
                <c:pt idx="90139">
                  <c:v>231.73697916666666</c:v>
                </c:pt>
                <c:pt idx="90140">
                  <c:v>231.73958333333334</c:v>
                </c:pt>
                <c:pt idx="90141">
                  <c:v>231.7421875</c:v>
                </c:pt>
                <c:pt idx="90142">
                  <c:v>231.74479166666666</c:v>
                </c:pt>
                <c:pt idx="90143">
                  <c:v>231.74739583333334</c:v>
                </c:pt>
                <c:pt idx="90144">
                  <c:v>231.75</c:v>
                </c:pt>
                <c:pt idx="90145">
                  <c:v>231.75260416666666</c:v>
                </c:pt>
                <c:pt idx="90146">
                  <c:v>231.75520833333334</c:v>
                </c:pt>
                <c:pt idx="90147">
                  <c:v>231.7578125</c:v>
                </c:pt>
                <c:pt idx="90148">
                  <c:v>231.76041666666666</c:v>
                </c:pt>
                <c:pt idx="90149">
                  <c:v>231.76302083333334</c:v>
                </c:pt>
                <c:pt idx="90150">
                  <c:v>231.765625</c:v>
                </c:pt>
                <c:pt idx="90151">
                  <c:v>231.76822916666666</c:v>
                </c:pt>
                <c:pt idx="90152">
                  <c:v>231.77083333333334</c:v>
                </c:pt>
                <c:pt idx="90153">
                  <c:v>231.7734375</c:v>
                </c:pt>
                <c:pt idx="90154">
                  <c:v>231.77604166666666</c:v>
                </c:pt>
                <c:pt idx="90155">
                  <c:v>231.77864583333334</c:v>
                </c:pt>
                <c:pt idx="90156">
                  <c:v>231.78125</c:v>
                </c:pt>
                <c:pt idx="90157">
                  <c:v>231.78385416666666</c:v>
                </c:pt>
                <c:pt idx="90158">
                  <c:v>231.78645833333334</c:v>
                </c:pt>
                <c:pt idx="90159">
                  <c:v>231.7890625</c:v>
                </c:pt>
                <c:pt idx="90160">
                  <c:v>231.79166666666666</c:v>
                </c:pt>
                <c:pt idx="90161">
                  <c:v>231.79427083333334</c:v>
                </c:pt>
                <c:pt idx="90162">
                  <c:v>231.796875</c:v>
                </c:pt>
                <c:pt idx="90163">
                  <c:v>231.79947916666666</c:v>
                </c:pt>
                <c:pt idx="90164">
                  <c:v>231.80208333333334</c:v>
                </c:pt>
                <c:pt idx="90165">
                  <c:v>231.8046875</c:v>
                </c:pt>
                <c:pt idx="90166">
                  <c:v>231.80729166666666</c:v>
                </c:pt>
                <c:pt idx="90167">
                  <c:v>231.80989583333334</c:v>
                </c:pt>
                <c:pt idx="90168">
                  <c:v>231.8125</c:v>
                </c:pt>
                <c:pt idx="90169">
                  <c:v>231.81510416666666</c:v>
                </c:pt>
                <c:pt idx="90170">
                  <c:v>231.81770833333334</c:v>
                </c:pt>
                <c:pt idx="90171">
                  <c:v>231.8203125</c:v>
                </c:pt>
                <c:pt idx="90172">
                  <c:v>231.82291666666666</c:v>
                </c:pt>
                <c:pt idx="90173">
                  <c:v>231.82552083333334</c:v>
                </c:pt>
                <c:pt idx="90174">
                  <c:v>231.828125</c:v>
                </c:pt>
                <c:pt idx="90175">
                  <c:v>231.83072916666666</c:v>
                </c:pt>
                <c:pt idx="90176">
                  <c:v>231.83333333333334</c:v>
                </c:pt>
                <c:pt idx="90177">
                  <c:v>231.8359375</c:v>
                </c:pt>
                <c:pt idx="90178">
                  <c:v>231.83854166666666</c:v>
                </c:pt>
                <c:pt idx="90179">
                  <c:v>231.84114583333334</c:v>
                </c:pt>
                <c:pt idx="90180">
                  <c:v>231.84375</c:v>
                </c:pt>
                <c:pt idx="90181">
                  <c:v>231.84635416666666</c:v>
                </c:pt>
                <c:pt idx="90182">
                  <c:v>231.84895833333334</c:v>
                </c:pt>
                <c:pt idx="90183">
                  <c:v>231.8515625</c:v>
                </c:pt>
                <c:pt idx="90184">
                  <c:v>231.85416666666666</c:v>
                </c:pt>
                <c:pt idx="90185">
                  <c:v>231.85677083333334</c:v>
                </c:pt>
                <c:pt idx="90186">
                  <c:v>231.859375</c:v>
                </c:pt>
                <c:pt idx="90187">
                  <c:v>231.86197916666666</c:v>
                </c:pt>
                <c:pt idx="90188">
                  <c:v>231.86458333333334</c:v>
                </c:pt>
                <c:pt idx="90189">
                  <c:v>231.8671875</c:v>
                </c:pt>
                <c:pt idx="90190">
                  <c:v>231.86979166666666</c:v>
                </c:pt>
                <c:pt idx="90191">
                  <c:v>231.87239583333334</c:v>
                </c:pt>
                <c:pt idx="90192">
                  <c:v>231.875</c:v>
                </c:pt>
                <c:pt idx="90193">
                  <c:v>231.87760416666666</c:v>
                </c:pt>
                <c:pt idx="90194">
                  <c:v>231.88020833333334</c:v>
                </c:pt>
                <c:pt idx="90195">
                  <c:v>231.8828125</c:v>
                </c:pt>
                <c:pt idx="90196">
                  <c:v>231.88541666666666</c:v>
                </c:pt>
                <c:pt idx="90197">
                  <c:v>231.88802083333334</c:v>
                </c:pt>
                <c:pt idx="90198">
                  <c:v>231.890625</c:v>
                </c:pt>
                <c:pt idx="90199">
                  <c:v>231.89322916666666</c:v>
                </c:pt>
                <c:pt idx="90200">
                  <c:v>231.89583333333334</c:v>
                </c:pt>
                <c:pt idx="90201">
                  <c:v>231.8984375</c:v>
                </c:pt>
                <c:pt idx="90202">
                  <c:v>231.90104166666666</c:v>
                </c:pt>
                <c:pt idx="90203">
                  <c:v>231.90364583333334</c:v>
                </c:pt>
                <c:pt idx="90204">
                  <c:v>231.90625</c:v>
                </c:pt>
                <c:pt idx="90205">
                  <c:v>231.90885416666666</c:v>
                </c:pt>
                <c:pt idx="90206">
                  <c:v>231.91145833333334</c:v>
                </c:pt>
                <c:pt idx="90207">
                  <c:v>231.9140625</c:v>
                </c:pt>
                <c:pt idx="90208">
                  <c:v>231.91666666666666</c:v>
                </c:pt>
                <c:pt idx="90209">
                  <c:v>231.91927083333334</c:v>
                </c:pt>
                <c:pt idx="90210">
                  <c:v>231.921875</c:v>
                </c:pt>
                <c:pt idx="90211">
                  <c:v>231.92447916666666</c:v>
                </c:pt>
                <c:pt idx="90212">
                  <c:v>231.92708333333334</c:v>
                </c:pt>
                <c:pt idx="90213">
                  <c:v>231.9296875</c:v>
                </c:pt>
                <c:pt idx="90214">
                  <c:v>231.93229166666666</c:v>
                </c:pt>
                <c:pt idx="90215">
                  <c:v>231.93489583333334</c:v>
                </c:pt>
                <c:pt idx="90216">
                  <c:v>231.9375</c:v>
                </c:pt>
                <c:pt idx="90217">
                  <c:v>231.94010416666666</c:v>
                </c:pt>
                <c:pt idx="90218">
                  <c:v>231.94270833333334</c:v>
                </c:pt>
                <c:pt idx="90219">
                  <c:v>231.9453125</c:v>
                </c:pt>
                <c:pt idx="90220">
                  <c:v>231.94791666666666</c:v>
                </c:pt>
                <c:pt idx="90221">
                  <c:v>231.95052083333334</c:v>
                </c:pt>
                <c:pt idx="90222">
                  <c:v>231.953125</c:v>
                </c:pt>
                <c:pt idx="90223">
                  <c:v>231.95572916666666</c:v>
                </c:pt>
                <c:pt idx="90224">
                  <c:v>231.95833333333334</c:v>
                </c:pt>
                <c:pt idx="90225">
                  <c:v>231.9609375</c:v>
                </c:pt>
                <c:pt idx="90226">
                  <c:v>231.96354166666666</c:v>
                </c:pt>
                <c:pt idx="90227">
                  <c:v>231.96614583333334</c:v>
                </c:pt>
                <c:pt idx="90228">
                  <c:v>231.96875</c:v>
                </c:pt>
                <c:pt idx="90229">
                  <c:v>231.97135416666666</c:v>
                </c:pt>
                <c:pt idx="90230">
                  <c:v>231.97395833333334</c:v>
                </c:pt>
                <c:pt idx="90231">
                  <c:v>231.9765625</c:v>
                </c:pt>
                <c:pt idx="90232">
                  <c:v>231.97916666666666</c:v>
                </c:pt>
                <c:pt idx="90233">
                  <c:v>231.98177083333334</c:v>
                </c:pt>
                <c:pt idx="90234">
                  <c:v>231.984375</c:v>
                </c:pt>
                <c:pt idx="90235">
                  <c:v>231.98697916666666</c:v>
                </c:pt>
                <c:pt idx="90236">
                  <c:v>231.98958333333334</c:v>
                </c:pt>
                <c:pt idx="90237">
                  <c:v>231.9921875</c:v>
                </c:pt>
                <c:pt idx="90238">
                  <c:v>231.99479166666666</c:v>
                </c:pt>
                <c:pt idx="90239">
                  <c:v>231.99739583333334</c:v>
                </c:pt>
                <c:pt idx="90240">
                  <c:v>232</c:v>
                </c:pt>
                <c:pt idx="90241">
                  <c:v>232.00260416666666</c:v>
                </c:pt>
                <c:pt idx="90242">
                  <c:v>232.00520833333334</c:v>
                </c:pt>
                <c:pt idx="90243">
                  <c:v>232.0078125</c:v>
                </c:pt>
                <c:pt idx="90244">
                  <c:v>232.01041666666666</c:v>
                </c:pt>
                <c:pt idx="90245">
                  <c:v>232.01302083333334</c:v>
                </c:pt>
                <c:pt idx="90246">
                  <c:v>232.015625</c:v>
                </c:pt>
                <c:pt idx="90247">
                  <c:v>232.01822916666666</c:v>
                </c:pt>
                <c:pt idx="90248">
                  <c:v>232.02083333333334</c:v>
                </c:pt>
                <c:pt idx="90249">
                  <c:v>232.0234375</c:v>
                </c:pt>
                <c:pt idx="90250">
                  <c:v>232.02604166666666</c:v>
                </c:pt>
                <c:pt idx="90251">
                  <c:v>232.02864583333334</c:v>
                </c:pt>
                <c:pt idx="90252">
                  <c:v>232.03125</c:v>
                </c:pt>
                <c:pt idx="90253">
                  <c:v>232.03385416666666</c:v>
                </c:pt>
                <c:pt idx="90254">
                  <c:v>232.03645833333334</c:v>
                </c:pt>
                <c:pt idx="90255">
                  <c:v>232.0390625</c:v>
                </c:pt>
                <c:pt idx="90256">
                  <c:v>232.04166666666666</c:v>
                </c:pt>
                <c:pt idx="90257">
                  <c:v>232.04427083333334</c:v>
                </c:pt>
                <c:pt idx="90258">
                  <c:v>232.046875</c:v>
                </c:pt>
                <c:pt idx="90259">
                  <c:v>232.04947916666666</c:v>
                </c:pt>
                <c:pt idx="90260">
                  <c:v>232.05208333333334</c:v>
                </c:pt>
                <c:pt idx="90261">
                  <c:v>232.0546875</c:v>
                </c:pt>
                <c:pt idx="90262">
                  <c:v>232.05729166666666</c:v>
                </c:pt>
                <c:pt idx="90263">
                  <c:v>232.05989583333334</c:v>
                </c:pt>
                <c:pt idx="90264">
                  <c:v>232.0625</c:v>
                </c:pt>
                <c:pt idx="90265">
                  <c:v>232.06510416666666</c:v>
                </c:pt>
                <c:pt idx="90266">
                  <c:v>232.06770833333334</c:v>
                </c:pt>
                <c:pt idx="90267">
                  <c:v>232.0703125</c:v>
                </c:pt>
                <c:pt idx="90268">
                  <c:v>232.07291666666666</c:v>
                </c:pt>
                <c:pt idx="90269">
                  <c:v>232.07552083333334</c:v>
                </c:pt>
                <c:pt idx="90270">
                  <c:v>232.078125</c:v>
                </c:pt>
                <c:pt idx="90271">
                  <c:v>232.08072916666666</c:v>
                </c:pt>
                <c:pt idx="90272">
                  <c:v>232.08333333333334</c:v>
                </c:pt>
                <c:pt idx="90273">
                  <c:v>232.0859375</c:v>
                </c:pt>
                <c:pt idx="90274">
                  <c:v>232.08854166666666</c:v>
                </c:pt>
                <c:pt idx="90275">
                  <c:v>232.09114583333334</c:v>
                </c:pt>
                <c:pt idx="90276">
                  <c:v>232.09375</c:v>
                </c:pt>
                <c:pt idx="90277">
                  <c:v>232.09635416666666</c:v>
                </c:pt>
                <c:pt idx="90278">
                  <c:v>232.09895833333334</c:v>
                </c:pt>
                <c:pt idx="90279">
                  <c:v>232.1015625</c:v>
                </c:pt>
                <c:pt idx="90280">
                  <c:v>232.10416666666666</c:v>
                </c:pt>
                <c:pt idx="90281">
                  <c:v>232.10677083333334</c:v>
                </c:pt>
                <c:pt idx="90282">
                  <c:v>232.109375</c:v>
                </c:pt>
                <c:pt idx="90283">
                  <c:v>232.11197916666666</c:v>
                </c:pt>
                <c:pt idx="90284">
                  <c:v>232.11458333333334</c:v>
                </c:pt>
                <c:pt idx="90285">
                  <c:v>232.1171875</c:v>
                </c:pt>
                <c:pt idx="90286">
                  <c:v>232.11979166666666</c:v>
                </c:pt>
                <c:pt idx="90287">
                  <c:v>232.12239583333334</c:v>
                </c:pt>
                <c:pt idx="90288">
                  <c:v>232.125</c:v>
                </c:pt>
                <c:pt idx="90289">
                  <c:v>232.12760416666666</c:v>
                </c:pt>
                <c:pt idx="90290">
                  <c:v>232.13020833333334</c:v>
                </c:pt>
                <c:pt idx="90291">
                  <c:v>232.1328125</c:v>
                </c:pt>
                <c:pt idx="90292">
                  <c:v>232.13541666666666</c:v>
                </c:pt>
                <c:pt idx="90293">
                  <c:v>232.13802083333334</c:v>
                </c:pt>
                <c:pt idx="90294">
                  <c:v>232.140625</c:v>
                </c:pt>
                <c:pt idx="90295">
                  <c:v>232.14322916666666</c:v>
                </c:pt>
                <c:pt idx="90296">
                  <c:v>232.14583333333334</c:v>
                </c:pt>
                <c:pt idx="90297">
                  <c:v>232.1484375</c:v>
                </c:pt>
                <c:pt idx="90298">
                  <c:v>232.15104166666666</c:v>
                </c:pt>
                <c:pt idx="90299">
                  <c:v>232.15364583333334</c:v>
                </c:pt>
                <c:pt idx="90300">
                  <c:v>232.15625</c:v>
                </c:pt>
                <c:pt idx="90301">
                  <c:v>232.15885416666666</c:v>
                </c:pt>
                <c:pt idx="90302">
                  <c:v>232.16145833333334</c:v>
                </c:pt>
                <c:pt idx="90303">
                  <c:v>232.1640625</c:v>
                </c:pt>
                <c:pt idx="90304">
                  <c:v>232.16666666666666</c:v>
                </c:pt>
                <c:pt idx="90305">
                  <c:v>232.16927083333334</c:v>
                </c:pt>
                <c:pt idx="90306">
                  <c:v>232.171875</c:v>
                </c:pt>
                <c:pt idx="90307">
                  <c:v>232.17447916666666</c:v>
                </c:pt>
                <c:pt idx="90308">
                  <c:v>232.17708333333334</c:v>
                </c:pt>
                <c:pt idx="90309">
                  <c:v>232.1796875</c:v>
                </c:pt>
                <c:pt idx="90310">
                  <c:v>232.18229166666666</c:v>
                </c:pt>
                <c:pt idx="90311">
                  <c:v>232.18489583333334</c:v>
                </c:pt>
                <c:pt idx="90312">
                  <c:v>232.1875</c:v>
                </c:pt>
                <c:pt idx="90313">
                  <c:v>232.19010416666666</c:v>
                </c:pt>
                <c:pt idx="90314">
                  <c:v>232.19270833333334</c:v>
                </c:pt>
                <c:pt idx="90315">
                  <c:v>232.1953125</c:v>
                </c:pt>
                <c:pt idx="90316">
                  <c:v>232.19791666666666</c:v>
                </c:pt>
                <c:pt idx="90317">
                  <c:v>232.20052083333334</c:v>
                </c:pt>
                <c:pt idx="90318">
                  <c:v>232.203125</c:v>
                </c:pt>
                <c:pt idx="90319">
                  <c:v>232.20572916666666</c:v>
                </c:pt>
                <c:pt idx="90320">
                  <c:v>232.20833333333334</c:v>
                </c:pt>
                <c:pt idx="90321">
                  <c:v>232.2109375</c:v>
                </c:pt>
                <c:pt idx="90322">
                  <c:v>232.21354166666666</c:v>
                </c:pt>
                <c:pt idx="90323">
                  <c:v>232.21614583333334</c:v>
                </c:pt>
                <c:pt idx="90324">
                  <c:v>232.21875</c:v>
                </c:pt>
                <c:pt idx="90325">
                  <c:v>232.22135416666666</c:v>
                </c:pt>
                <c:pt idx="90326">
                  <c:v>232.22395833333334</c:v>
                </c:pt>
                <c:pt idx="90327">
                  <c:v>232.2265625</c:v>
                </c:pt>
                <c:pt idx="90328">
                  <c:v>232.22916666666666</c:v>
                </c:pt>
                <c:pt idx="90329">
                  <c:v>232.23177083333334</c:v>
                </c:pt>
                <c:pt idx="90330">
                  <c:v>232.234375</c:v>
                </c:pt>
                <c:pt idx="90331">
                  <c:v>232.23697916666666</c:v>
                </c:pt>
                <c:pt idx="90332">
                  <c:v>232.23958333333334</c:v>
                </c:pt>
                <c:pt idx="90333">
                  <c:v>232.2421875</c:v>
                </c:pt>
                <c:pt idx="90334">
                  <c:v>232.24479166666666</c:v>
                </c:pt>
                <c:pt idx="90335">
                  <c:v>232.24739583333334</c:v>
                </c:pt>
                <c:pt idx="90336">
                  <c:v>232.25</c:v>
                </c:pt>
                <c:pt idx="90337">
                  <c:v>232.25260416666666</c:v>
                </c:pt>
                <c:pt idx="90338">
                  <c:v>232.25520833333334</c:v>
                </c:pt>
                <c:pt idx="90339">
                  <c:v>232.2578125</c:v>
                </c:pt>
                <c:pt idx="90340">
                  <c:v>232.26041666666666</c:v>
                </c:pt>
                <c:pt idx="90341">
                  <c:v>232.26302083333334</c:v>
                </c:pt>
                <c:pt idx="90342">
                  <c:v>232.265625</c:v>
                </c:pt>
                <c:pt idx="90343">
                  <c:v>232.26822916666666</c:v>
                </c:pt>
                <c:pt idx="90344">
                  <c:v>232.27083333333334</c:v>
                </c:pt>
                <c:pt idx="90345">
                  <c:v>232.2734375</c:v>
                </c:pt>
                <c:pt idx="90346">
                  <c:v>232.27604166666666</c:v>
                </c:pt>
                <c:pt idx="90347">
                  <c:v>232.27864583333334</c:v>
                </c:pt>
                <c:pt idx="90348">
                  <c:v>232.28125</c:v>
                </c:pt>
                <c:pt idx="90349">
                  <c:v>232.28385416666666</c:v>
                </c:pt>
                <c:pt idx="90350">
                  <c:v>232.28645833333334</c:v>
                </c:pt>
                <c:pt idx="90351">
                  <c:v>232.2890625</c:v>
                </c:pt>
                <c:pt idx="90352">
                  <c:v>232.29166666666666</c:v>
                </c:pt>
                <c:pt idx="90353">
                  <c:v>232.29427083333334</c:v>
                </c:pt>
                <c:pt idx="90354">
                  <c:v>232.296875</c:v>
                </c:pt>
                <c:pt idx="90355">
                  <c:v>232.29947916666666</c:v>
                </c:pt>
                <c:pt idx="90356">
                  <c:v>232.30208333333334</c:v>
                </c:pt>
                <c:pt idx="90357">
                  <c:v>232.3046875</c:v>
                </c:pt>
                <c:pt idx="90358">
                  <c:v>232.30729166666666</c:v>
                </c:pt>
                <c:pt idx="90359">
                  <c:v>232.30989583333334</c:v>
                </c:pt>
                <c:pt idx="90360">
                  <c:v>232.3125</c:v>
                </c:pt>
                <c:pt idx="90361">
                  <c:v>232.31510416666666</c:v>
                </c:pt>
                <c:pt idx="90362">
                  <c:v>232.31770833333334</c:v>
                </c:pt>
                <c:pt idx="90363">
                  <c:v>232.3203125</c:v>
                </c:pt>
                <c:pt idx="90364">
                  <c:v>232.32291666666666</c:v>
                </c:pt>
                <c:pt idx="90365">
                  <c:v>232.32552083333334</c:v>
                </c:pt>
                <c:pt idx="90366">
                  <c:v>232.328125</c:v>
                </c:pt>
                <c:pt idx="90367">
                  <c:v>232.33072916666666</c:v>
                </c:pt>
                <c:pt idx="90368">
                  <c:v>232.33333333333334</c:v>
                </c:pt>
                <c:pt idx="90369">
                  <c:v>232.3359375</c:v>
                </c:pt>
                <c:pt idx="90370">
                  <c:v>232.33854166666666</c:v>
                </c:pt>
                <c:pt idx="90371">
                  <c:v>232.34114583333334</c:v>
                </c:pt>
                <c:pt idx="90372">
                  <c:v>232.34375</c:v>
                </c:pt>
                <c:pt idx="90373">
                  <c:v>232.34635416666666</c:v>
                </c:pt>
                <c:pt idx="90374">
                  <c:v>232.34895833333334</c:v>
                </c:pt>
                <c:pt idx="90375">
                  <c:v>232.3515625</c:v>
                </c:pt>
                <c:pt idx="90376">
                  <c:v>232.35416666666666</c:v>
                </c:pt>
                <c:pt idx="90377">
                  <c:v>232.35677083333334</c:v>
                </c:pt>
                <c:pt idx="90378">
                  <c:v>232.359375</c:v>
                </c:pt>
                <c:pt idx="90379">
                  <c:v>232.36197916666666</c:v>
                </c:pt>
                <c:pt idx="90380">
                  <c:v>232.36458333333334</c:v>
                </c:pt>
                <c:pt idx="90381">
                  <c:v>232.3671875</c:v>
                </c:pt>
                <c:pt idx="90382">
                  <c:v>232.36979166666666</c:v>
                </c:pt>
                <c:pt idx="90383">
                  <c:v>232.37239583333334</c:v>
                </c:pt>
                <c:pt idx="90384">
                  <c:v>232.375</c:v>
                </c:pt>
                <c:pt idx="90385">
                  <c:v>232.37760416666666</c:v>
                </c:pt>
                <c:pt idx="90386">
                  <c:v>232.38020833333334</c:v>
                </c:pt>
                <c:pt idx="90387">
                  <c:v>232.3828125</c:v>
                </c:pt>
                <c:pt idx="90388">
                  <c:v>232.38541666666666</c:v>
                </c:pt>
                <c:pt idx="90389">
                  <c:v>232.38802083333334</c:v>
                </c:pt>
                <c:pt idx="90390">
                  <c:v>232.390625</c:v>
                </c:pt>
                <c:pt idx="90391">
                  <c:v>232.39322916666666</c:v>
                </c:pt>
                <c:pt idx="90392">
                  <c:v>232.39583333333334</c:v>
                </c:pt>
                <c:pt idx="90393">
                  <c:v>232.3984375</c:v>
                </c:pt>
                <c:pt idx="90394">
                  <c:v>232.40104166666666</c:v>
                </c:pt>
                <c:pt idx="90395">
                  <c:v>232.40364583333334</c:v>
                </c:pt>
                <c:pt idx="90396">
                  <c:v>232.40625</c:v>
                </c:pt>
                <c:pt idx="90397">
                  <c:v>232.40885416666666</c:v>
                </c:pt>
                <c:pt idx="90398">
                  <c:v>232.41145833333334</c:v>
                </c:pt>
                <c:pt idx="90399">
                  <c:v>232.4140625</c:v>
                </c:pt>
                <c:pt idx="90400">
                  <c:v>232.41666666666666</c:v>
                </c:pt>
                <c:pt idx="90401">
                  <c:v>232.41927083333334</c:v>
                </c:pt>
                <c:pt idx="90402">
                  <c:v>232.421875</c:v>
                </c:pt>
                <c:pt idx="90403">
                  <c:v>232.42447916666666</c:v>
                </c:pt>
                <c:pt idx="90404">
                  <c:v>232.42708333333334</c:v>
                </c:pt>
                <c:pt idx="90405">
                  <c:v>232.4296875</c:v>
                </c:pt>
                <c:pt idx="90406">
                  <c:v>232.43229166666666</c:v>
                </c:pt>
                <c:pt idx="90407">
                  <c:v>232.43489583333334</c:v>
                </c:pt>
                <c:pt idx="90408">
                  <c:v>232.4375</c:v>
                </c:pt>
                <c:pt idx="90409">
                  <c:v>232.44010416666666</c:v>
                </c:pt>
                <c:pt idx="90410">
                  <c:v>232.44270833333334</c:v>
                </c:pt>
                <c:pt idx="90411">
                  <c:v>232.4453125</c:v>
                </c:pt>
                <c:pt idx="90412">
                  <c:v>232.44791666666666</c:v>
                </c:pt>
                <c:pt idx="90413">
                  <c:v>232.45052083333334</c:v>
                </c:pt>
                <c:pt idx="90414">
                  <c:v>232.453125</c:v>
                </c:pt>
                <c:pt idx="90415">
                  <c:v>232.45572916666666</c:v>
                </c:pt>
                <c:pt idx="90416">
                  <c:v>232.45833333333334</c:v>
                </c:pt>
                <c:pt idx="90417">
                  <c:v>232.4609375</c:v>
                </c:pt>
                <c:pt idx="90418">
                  <c:v>232.46354166666666</c:v>
                </c:pt>
                <c:pt idx="90419">
                  <c:v>232.46614583333334</c:v>
                </c:pt>
                <c:pt idx="90420">
                  <c:v>232.46875</c:v>
                </c:pt>
                <c:pt idx="90421">
                  <c:v>232.47135416666666</c:v>
                </c:pt>
                <c:pt idx="90422">
                  <c:v>232.47395833333334</c:v>
                </c:pt>
                <c:pt idx="90423">
                  <c:v>232.4765625</c:v>
                </c:pt>
                <c:pt idx="90424">
                  <c:v>232.47916666666666</c:v>
                </c:pt>
                <c:pt idx="90425">
                  <c:v>232.48177083333334</c:v>
                </c:pt>
                <c:pt idx="90426">
                  <c:v>232.484375</c:v>
                </c:pt>
                <c:pt idx="90427">
                  <c:v>232.48697916666666</c:v>
                </c:pt>
                <c:pt idx="90428">
                  <c:v>232.48958333333334</c:v>
                </c:pt>
                <c:pt idx="90429">
                  <c:v>232.4921875</c:v>
                </c:pt>
                <c:pt idx="90430">
                  <c:v>232.49479166666666</c:v>
                </c:pt>
                <c:pt idx="90431">
                  <c:v>232.49739583333334</c:v>
                </c:pt>
                <c:pt idx="90432">
                  <c:v>232.5</c:v>
                </c:pt>
                <c:pt idx="90433">
                  <c:v>232.50260416666666</c:v>
                </c:pt>
                <c:pt idx="90434">
                  <c:v>232.50520833333334</c:v>
                </c:pt>
                <c:pt idx="90435">
                  <c:v>232.5078125</c:v>
                </c:pt>
                <c:pt idx="90436">
                  <c:v>232.51041666666666</c:v>
                </c:pt>
                <c:pt idx="90437">
                  <c:v>232.51302083333334</c:v>
                </c:pt>
                <c:pt idx="90438">
                  <c:v>232.515625</c:v>
                </c:pt>
                <c:pt idx="90439">
                  <c:v>232.51822916666666</c:v>
                </c:pt>
                <c:pt idx="90440">
                  <c:v>232.52083333333334</c:v>
                </c:pt>
                <c:pt idx="90441">
                  <c:v>232.5234375</c:v>
                </c:pt>
                <c:pt idx="90442">
                  <c:v>232.52604166666666</c:v>
                </c:pt>
                <c:pt idx="90443">
                  <c:v>232.52864583333334</c:v>
                </c:pt>
                <c:pt idx="90444">
                  <c:v>232.53125</c:v>
                </c:pt>
                <c:pt idx="90445">
                  <c:v>232.53385416666666</c:v>
                </c:pt>
                <c:pt idx="90446">
                  <c:v>232.53645833333334</c:v>
                </c:pt>
                <c:pt idx="90447">
                  <c:v>232.5390625</c:v>
                </c:pt>
                <c:pt idx="90448">
                  <c:v>232.54166666666666</c:v>
                </c:pt>
                <c:pt idx="90449">
                  <c:v>232.54427083333334</c:v>
                </c:pt>
                <c:pt idx="90450">
                  <c:v>232.546875</c:v>
                </c:pt>
                <c:pt idx="90451">
                  <c:v>232.54947916666666</c:v>
                </c:pt>
                <c:pt idx="90452">
                  <c:v>232.55208333333334</c:v>
                </c:pt>
                <c:pt idx="90453">
                  <c:v>232.5546875</c:v>
                </c:pt>
                <c:pt idx="90454">
                  <c:v>232.55729166666666</c:v>
                </c:pt>
                <c:pt idx="90455">
                  <c:v>232.55989583333334</c:v>
                </c:pt>
                <c:pt idx="90456">
                  <c:v>232.5625</c:v>
                </c:pt>
                <c:pt idx="90457">
                  <c:v>232.56510416666666</c:v>
                </c:pt>
                <c:pt idx="90458">
                  <c:v>232.56770833333334</c:v>
                </c:pt>
                <c:pt idx="90459">
                  <c:v>232.5703125</c:v>
                </c:pt>
                <c:pt idx="90460">
                  <c:v>232.57291666666666</c:v>
                </c:pt>
                <c:pt idx="90461">
                  <c:v>232.57552083333334</c:v>
                </c:pt>
                <c:pt idx="90462">
                  <c:v>232.578125</c:v>
                </c:pt>
                <c:pt idx="90463">
                  <c:v>232.58072916666666</c:v>
                </c:pt>
                <c:pt idx="90464">
                  <c:v>232.58333333333334</c:v>
                </c:pt>
                <c:pt idx="90465">
                  <c:v>232.5859375</c:v>
                </c:pt>
                <c:pt idx="90466">
                  <c:v>232.58854166666666</c:v>
                </c:pt>
                <c:pt idx="90467">
                  <c:v>232.59114583333334</c:v>
                </c:pt>
                <c:pt idx="90468">
                  <c:v>232.59375</c:v>
                </c:pt>
                <c:pt idx="90469">
                  <c:v>232.59635416666666</c:v>
                </c:pt>
                <c:pt idx="90470">
                  <c:v>232.59895833333334</c:v>
                </c:pt>
                <c:pt idx="90471">
                  <c:v>232.6015625</c:v>
                </c:pt>
                <c:pt idx="90472">
                  <c:v>232.60416666666666</c:v>
                </c:pt>
                <c:pt idx="90473">
                  <c:v>232.60677083333334</c:v>
                </c:pt>
                <c:pt idx="90474">
                  <c:v>232.609375</c:v>
                </c:pt>
                <c:pt idx="90475">
                  <c:v>232.61197916666666</c:v>
                </c:pt>
                <c:pt idx="90476">
                  <c:v>232.61458333333334</c:v>
                </c:pt>
                <c:pt idx="90477">
                  <c:v>232.6171875</c:v>
                </c:pt>
                <c:pt idx="90478">
                  <c:v>232.61979166666666</c:v>
                </c:pt>
                <c:pt idx="90479">
                  <c:v>232.62239583333334</c:v>
                </c:pt>
                <c:pt idx="90480">
                  <c:v>232.625</c:v>
                </c:pt>
                <c:pt idx="90481">
                  <c:v>232.62760416666666</c:v>
                </c:pt>
                <c:pt idx="90482">
                  <c:v>232.63020833333334</c:v>
                </c:pt>
                <c:pt idx="90483">
                  <c:v>232.6328125</c:v>
                </c:pt>
                <c:pt idx="90484">
                  <c:v>232.63541666666666</c:v>
                </c:pt>
                <c:pt idx="90485">
                  <c:v>232.63802083333334</c:v>
                </c:pt>
                <c:pt idx="90486">
                  <c:v>232.640625</c:v>
                </c:pt>
                <c:pt idx="90487">
                  <c:v>232.64322916666666</c:v>
                </c:pt>
                <c:pt idx="90488">
                  <c:v>232.64583333333334</c:v>
                </c:pt>
                <c:pt idx="90489">
                  <c:v>232.6484375</c:v>
                </c:pt>
                <c:pt idx="90490">
                  <c:v>232.65104166666666</c:v>
                </c:pt>
                <c:pt idx="90491">
                  <c:v>232.65364583333334</c:v>
                </c:pt>
                <c:pt idx="90492">
                  <c:v>232.65625</c:v>
                </c:pt>
                <c:pt idx="90493">
                  <c:v>232.65885416666666</c:v>
                </c:pt>
                <c:pt idx="90494">
                  <c:v>232.66145833333334</c:v>
                </c:pt>
                <c:pt idx="90495">
                  <c:v>232.6640625</c:v>
                </c:pt>
                <c:pt idx="90496">
                  <c:v>232.66666666666666</c:v>
                </c:pt>
                <c:pt idx="90497">
                  <c:v>232.66927083333334</c:v>
                </c:pt>
                <c:pt idx="90498">
                  <c:v>232.671875</c:v>
                </c:pt>
                <c:pt idx="90499">
                  <c:v>232.67447916666666</c:v>
                </c:pt>
                <c:pt idx="90500">
                  <c:v>232.67708333333334</c:v>
                </c:pt>
                <c:pt idx="90501">
                  <c:v>232.6796875</c:v>
                </c:pt>
                <c:pt idx="90502">
                  <c:v>232.68229166666666</c:v>
                </c:pt>
                <c:pt idx="90503">
                  <c:v>232.68489583333334</c:v>
                </c:pt>
                <c:pt idx="90504">
                  <c:v>232.6875</c:v>
                </c:pt>
                <c:pt idx="90505">
                  <c:v>232.69010416666666</c:v>
                </c:pt>
                <c:pt idx="90506">
                  <c:v>232.69270833333334</c:v>
                </c:pt>
                <c:pt idx="90507">
                  <c:v>232.6953125</c:v>
                </c:pt>
                <c:pt idx="90508">
                  <c:v>232.69791666666666</c:v>
                </c:pt>
                <c:pt idx="90509">
                  <c:v>232.70052083333334</c:v>
                </c:pt>
                <c:pt idx="90510">
                  <c:v>232.703125</c:v>
                </c:pt>
                <c:pt idx="90511">
                  <c:v>232.70572916666666</c:v>
                </c:pt>
                <c:pt idx="90512">
                  <c:v>232.70833333333334</c:v>
                </c:pt>
                <c:pt idx="90513">
                  <c:v>232.7109375</c:v>
                </c:pt>
                <c:pt idx="90514">
                  <c:v>232.71354166666666</c:v>
                </c:pt>
                <c:pt idx="90515">
                  <c:v>232.71614583333334</c:v>
                </c:pt>
                <c:pt idx="90516">
                  <c:v>232.71875</c:v>
                </c:pt>
                <c:pt idx="90517">
                  <c:v>232.72135416666666</c:v>
                </c:pt>
                <c:pt idx="90518">
                  <c:v>232.72395833333334</c:v>
                </c:pt>
                <c:pt idx="90519">
                  <c:v>232.7265625</c:v>
                </c:pt>
                <c:pt idx="90520">
                  <c:v>232.72916666666666</c:v>
                </c:pt>
                <c:pt idx="90521">
                  <c:v>232.73177083333334</c:v>
                </c:pt>
                <c:pt idx="90522">
                  <c:v>232.734375</c:v>
                </c:pt>
                <c:pt idx="90523">
                  <c:v>232.73697916666666</c:v>
                </c:pt>
                <c:pt idx="90524">
                  <c:v>232.73958333333334</c:v>
                </c:pt>
                <c:pt idx="90525">
                  <c:v>232.7421875</c:v>
                </c:pt>
                <c:pt idx="90526">
                  <c:v>232.74479166666666</c:v>
                </c:pt>
                <c:pt idx="90527">
                  <c:v>232.74739583333334</c:v>
                </c:pt>
                <c:pt idx="90528">
                  <c:v>232.75</c:v>
                </c:pt>
                <c:pt idx="90529">
                  <c:v>232.75260416666666</c:v>
                </c:pt>
                <c:pt idx="90530">
                  <c:v>232.75520833333334</c:v>
                </c:pt>
                <c:pt idx="90531">
                  <c:v>232.7578125</c:v>
                </c:pt>
                <c:pt idx="90532">
                  <c:v>232.76041666666666</c:v>
                </c:pt>
                <c:pt idx="90533">
                  <c:v>232.76302083333334</c:v>
                </c:pt>
                <c:pt idx="90534">
                  <c:v>232.765625</c:v>
                </c:pt>
                <c:pt idx="90535">
                  <c:v>232.76822916666666</c:v>
                </c:pt>
                <c:pt idx="90536">
                  <c:v>232.77083333333334</c:v>
                </c:pt>
                <c:pt idx="90537">
                  <c:v>232.7734375</c:v>
                </c:pt>
                <c:pt idx="90538">
                  <c:v>232.77604166666666</c:v>
                </c:pt>
                <c:pt idx="90539">
                  <c:v>232.77864583333334</c:v>
                </c:pt>
                <c:pt idx="90540">
                  <c:v>232.78125</c:v>
                </c:pt>
                <c:pt idx="90541">
                  <c:v>232.78385416666666</c:v>
                </c:pt>
                <c:pt idx="90542">
                  <c:v>232.78645833333334</c:v>
                </c:pt>
                <c:pt idx="90543">
                  <c:v>232.7890625</c:v>
                </c:pt>
                <c:pt idx="90544">
                  <c:v>232.79166666666666</c:v>
                </c:pt>
                <c:pt idx="90545">
                  <c:v>232.79427083333334</c:v>
                </c:pt>
                <c:pt idx="90546">
                  <c:v>232.796875</c:v>
                </c:pt>
                <c:pt idx="90547">
                  <c:v>232.79947916666666</c:v>
                </c:pt>
                <c:pt idx="90548">
                  <c:v>232.80208333333334</c:v>
                </c:pt>
                <c:pt idx="90549">
                  <c:v>232.8046875</c:v>
                </c:pt>
                <c:pt idx="90550">
                  <c:v>232.80729166666666</c:v>
                </c:pt>
                <c:pt idx="90551">
                  <c:v>232.80989583333334</c:v>
                </c:pt>
                <c:pt idx="90552">
                  <c:v>232.8125</c:v>
                </c:pt>
                <c:pt idx="90553">
                  <c:v>232.81510416666666</c:v>
                </c:pt>
                <c:pt idx="90554">
                  <c:v>232.81770833333334</c:v>
                </c:pt>
                <c:pt idx="90555">
                  <c:v>232.8203125</c:v>
                </c:pt>
                <c:pt idx="90556">
                  <c:v>232.82291666666666</c:v>
                </c:pt>
                <c:pt idx="90557">
                  <c:v>232.82552083333334</c:v>
                </c:pt>
                <c:pt idx="90558">
                  <c:v>232.828125</c:v>
                </c:pt>
                <c:pt idx="90559">
                  <c:v>232.83072916666666</c:v>
                </c:pt>
                <c:pt idx="90560">
                  <c:v>232.83333333333334</c:v>
                </c:pt>
                <c:pt idx="90561">
                  <c:v>232.8359375</c:v>
                </c:pt>
                <c:pt idx="90562">
                  <c:v>232.83854166666666</c:v>
                </c:pt>
                <c:pt idx="90563">
                  <c:v>232.84114583333334</c:v>
                </c:pt>
                <c:pt idx="90564">
                  <c:v>232.84375</c:v>
                </c:pt>
                <c:pt idx="90565">
                  <c:v>232.84635416666666</c:v>
                </c:pt>
                <c:pt idx="90566">
                  <c:v>232.84895833333334</c:v>
                </c:pt>
                <c:pt idx="90567">
                  <c:v>232.8515625</c:v>
                </c:pt>
                <c:pt idx="90568">
                  <c:v>232.85416666666666</c:v>
                </c:pt>
                <c:pt idx="90569">
                  <c:v>232.85677083333334</c:v>
                </c:pt>
                <c:pt idx="90570">
                  <c:v>232.859375</c:v>
                </c:pt>
                <c:pt idx="90571">
                  <c:v>232.86197916666666</c:v>
                </c:pt>
                <c:pt idx="90572">
                  <c:v>232.86458333333334</c:v>
                </c:pt>
                <c:pt idx="90573">
                  <c:v>232.8671875</c:v>
                </c:pt>
                <c:pt idx="90574">
                  <c:v>232.86979166666666</c:v>
                </c:pt>
                <c:pt idx="90575">
                  <c:v>232.87239583333334</c:v>
                </c:pt>
                <c:pt idx="90576">
                  <c:v>232.875</c:v>
                </c:pt>
                <c:pt idx="90577">
                  <c:v>232.87760416666666</c:v>
                </c:pt>
                <c:pt idx="90578">
                  <c:v>232.88020833333334</c:v>
                </c:pt>
                <c:pt idx="90579">
                  <c:v>232.8828125</c:v>
                </c:pt>
                <c:pt idx="90580">
                  <c:v>232.88541666666666</c:v>
                </c:pt>
                <c:pt idx="90581">
                  <c:v>232.88802083333334</c:v>
                </c:pt>
                <c:pt idx="90582">
                  <c:v>232.890625</c:v>
                </c:pt>
                <c:pt idx="90583">
                  <c:v>232.89322916666666</c:v>
                </c:pt>
                <c:pt idx="90584">
                  <c:v>232.89583333333334</c:v>
                </c:pt>
                <c:pt idx="90585">
                  <c:v>232.8984375</c:v>
                </c:pt>
                <c:pt idx="90586">
                  <c:v>232.90104166666666</c:v>
                </c:pt>
                <c:pt idx="90587">
                  <c:v>232.90364583333334</c:v>
                </c:pt>
                <c:pt idx="90588">
                  <c:v>232.90625</c:v>
                </c:pt>
                <c:pt idx="90589">
                  <c:v>232.90885416666666</c:v>
                </c:pt>
                <c:pt idx="90590">
                  <c:v>232.91145833333334</c:v>
                </c:pt>
                <c:pt idx="90591">
                  <c:v>232.9140625</c:v>
                </c:pt>
                <c:pt idx="90592">
                  <c:v>232.91666666666666</c:v>
                </c:pt>
                <c:pt idx="90593">
                  <c:v>232.91927083333334</c:v>
                </c:pt>
                <c:pt idx="90594">
                  <c:v>232.921875</c:v>
                </c:pt>
                <c:pt idx="90595">
                  <c:v>232.92447916666666</c:v>
                </c:pt>
                <c:pt idx="90596">
                  <c:v>232.92708333333334</c:v>
                </c:pt>
                <c:pt idx="90597">
                  <c:v>232.9296875</c:v>
                </c:pt>
                <c:pt idx="90598">
                  <c:v>232.93229166666666</c:v>
                </c:pt>
                <c:pt idx="90599">
                  <c:v>232.93489583333334</c:v>
                </c:pt>
                <c:pt idx="90600">
                  <c:v>232.9375</c:v>
                </c:pt>
                <c:pt idx="90601">
                  <c:v>232.94010416666666</c:v>
                </c:pt>
                <c:pt idx="90602">
                  <c:v>232.94270833333334</c:v>
                </c:pt>
                <c:pt idx="90603">
                  <c:v>232.9453125</c:v>
                </c:pt>
                <c:pt idx="90604">
                  <c:v>232.94791666666666</c:v>
                </c:pt>
                <c:pt idx="90605">
                  <c:v>232.95052083333334</c:v>
                </c:pt>
                <c:pt idx="90606">
                  <c:v>232.953125</c:v>
                </c:pt>
                <c:pt idx="90607">
                  <c:v>232.95572916666666</c:v>
                </c:pt>
                <c:pt idx="90608">
                  <c:v>232.95833333333334</c:v>
                </c:pt>
                <c:pt idx="90609">
                  <c:v>232.9609375</c:v>
                </c:pt>
                <c:pt idx="90610">
                  <c:v>232.96354166666666</c:v>
                </c:pt>
                <c:pt idx="90611">
                  <c:v>232.96614583333334</c:v>
                </c:pt>
                <c:pt idx="90612">
                  <c:v>232.96875</c:v>
                </c:pt>
                <c:pt idx="90613">
                  <c:v>232.97135416666666</c:v>
                </c:pt>
                <c:pt idx="90614">
                  <c:v>232.97395833333334</c:v>
                </c:pt>
                <c:pt idx="90615">
                  <c:v>232.9765625</c:v>
                </c:pt>
                <c:pt idx="90616">
                  <c:v>232.97916666666666</c:v>
                </c:pt>
                <c:pt idx="90617">
                  <c:v>232.98177083333334</c:v>
                </c:pt>
                <c:pt idx="90618">
                  <c:v>232.984375</c:v>
                </c:pt>
                <c:pt idx="90619">
                  <c:v>232.98697916666666</c:v>
                </c:pt>
                <c:pt idx="90620">
                  <c:v>232.98958333333334</c:v>
                </c:pt>
                <c:pt idx="90621">
                  <c:v>232.9921875</c:v>
                </c:pt>
                <c:pt idx="90622">
                  <c:v>232.99479166666666</c:v>
                </c:pt>
                <c:pt idx="90623">
                  <c:v>232.99739583333334</c:v>
                </c:pt>
                <c:pt idx="90624">
                  <c:v>233</c:v>
                </c:pt>
                <c:pt idx="90625">
                  <c:v>233.00260416666666</c:v>
                </c:pt>
                <c:pt idx="90626">
                  <c:v>233.00520833333334</c:v>
                </c:pt>
                <c:pt idx="90627">
                  <c:v>233.0078125</c:v>
                </c:pt>
                <c:pt idx="90628">
                  <c:v>233.01041666666666</c:v>
                </c:pt>
                <c:pt idx="90629">
                  <c:v>233.01302083333334</c:v>
                </c:pt>
                <c:pt idx="90630">
                  <c:v>233.015625</c:v>
                </c:pt>
                <c:pt idx="90631">
                  <c:v>233.01822916666666</c:v>
                </c:pt>
                <c:pt idx="90632">
                  <c:v>233.02083333333334</c:v>
                </c:pt>
                <c:pt idx="90633">
                  <c:v>233.0234375</c:v>
                </c:pt>
                <c:pt idx="90634">
                  <c:v>233.02604166666666</c:v>
                </c:pt>
                <c:pt idx="90635">
                  <c:v>233.02864583333334</c:v>
                </c:pt>
                <c:pt idx="90636">
                  <c:v>233.03125</c:v>
                </c:pt>
                <c:pt idx="90637">
                  <c:v>233.03385416666666</c:v>
                </c:pt>
                <c:pt idx="90638">
                  <c:v>233.03645833333334</c:v>
                </c:pt>
                <c:pt idx="90639">
                  <c:v>233.0390625</c:v>
                </c:pt>
                <c:pt idx="90640">
                  <c:v>233.04166666666666</c:v>
                </c:pt>
                <c:pt idx="90641">
                  <c:v>233.04427083333334</c:v>
                </c:pt>
                <c:pt idx="90642">
                  <c:v>233.046875</c:v>
                </c:pt>
                <c:pt idx="90643">
                  <c:v>233.04947916666666</c:v>
                </c:pt>
                <c:pt idx="90644">
                  <c:v>233.05208333333334</c:v>
                </c:pt>
                <c:pt idx="90645">
                  <c:v>233.0546875</c:v>
                </c:pt>
                <c:pt idx="90646">
                  <c:v>233.05729166666666</c:v>
                </c:pt>
                <c:pt idx="90647">
                  <c:v>233.05989583333334</c:v>
                </c:pt>
                <c:pt idx="90648">
                  <c:v>233.0625</c:v>
                </c:pt>
                <c:pt idx="90649">
                  <c:v>233.06510416666666</c:v>
                </c:pt>
                <c:pt idx="90650">
                  <c:v>233.06770833333334</c:v>
                </c:pt>
                <c:pt idx="90651">
                  <c:v>233.0703125</c:v>
                </c:pt>
                <c:pt idx="90652">
                  <c:v>233.07291666666666</c:v>
                </c:pt>
                <c:pt idx="90653">
                  <c:v>233.07552083333334</c:v>
                </c:pt>
                <c:pt idx="90654">
                  <c:v>233.078125</c:v>
                </c:pt>
                <c:pt idx="90655">
                  <c:v>233.08072916666666</c:v>
                </c:pt>
                <c:pt idx="90656">
                  <c:v>233.08333333333334</c:v>
                </c:pt>
                <c:pt idx="90657">
                  <c:v>233.0859375</c:v>
                </c:pt>
                <c:pt idx="90658">
                  <c:v>233.08854166666666</c:v>
                </c:pt>
                <c:pt idx="90659">
                  <c:v>233.09114583333334</c:v>
                </c:pt>
                <c:pt idx="90660">
                  <c:v>233.09375</c:v>
                </c:pt>
                <c:pt idx="90661">
                  <c:v>233.09635416666666</c:v>
                </c:pt>
                <c:pt idx="90662">
                  <c:v>233.09895833333334</c:v>
                </c:pt>
                <c:pt idx="90663">
                  <c:v>233.1015625</c:v>
                </c:pt>
                <c:pt idx="90664">
                  <c:v>233.10416666666666</c:v>
                </c:pt>
                <c:pt idx="90665">
                  <c:v>233.10677083333334</c:v>
                </c:pt>
                <c:pt idx="90666">
                  <c:v>233.109375</c:v>
                </c:pt>
                <c:pt idx="90667">
                  <c:v>233.11197916666666</c:v>
                </c:pt>
                <c:pt idx="90668">
                  <c:v>233.11458333333334</c:v>
                </c:pt>
                <c:pt idx="90669">
                  <c:v>233.1171875</c:v>
                </c:pt>
                <c:pt idx="90670">
                  <c:v>233.11979166666666</c:v>
                </c:pt>
                <c:pt idx="90671">
                  <c:v>233.12239583333334</c:v>
                </c:pt>
                <c:pt idx="90672">
                  <c:v>233.125</c:v>
                </c:pt>
                <c:pt idx="90673">
                  <c:v>233.12760416666666</c:v>
                </c:pt>
                <c:pt idx="90674">
                  <c:v>233.13020833333334</c:v>
                </c:pt>
                <c:pt idx="90675">
                  <c:v>233.1328125</c:v>
                </c:pt>
                <c:pt idx="90676">
                  <c:v>233.13541666666666</c:v>
                </c:pt>
                <c:pt idx="90677">
                  <c:v>233.13802083333334</c:v>
                </c:pt>
                <c:pt idx="90678">
                  <c:v>233.140625</c:v>
                </c:pt>
                <c:pt idx="90679">
                  <c:v>233.14322916666666</c:v>
                </c:pt>
                <c:pt idx="90680">
                  <c:v>233.14583333333334</c:v>
                </c:pt>
                <c:pt idx="90681">
                  <c:v>233.1484375</c:v>
                </c:pt>
                <c:pt idx="90682">
                  <c:v>233.15104166666666</c:v>
                </c:pt>
                <c:pt idx="90683">
                  <c:v>233.15364583333334</c:v>
                </c:pt>
                <c:pt idx="90684">
                  <c:v>233.15625</c:v>
                </c:pt>
                <c:pt idx="90685">
                  <c:v>233.15885416666666</c:v>
                </c:pt>
                <c:pt idx="90686">
                  <c:v>233.16145833333334</c:v>
                </c:pt>
                <c:pt idx="90687">
                  <c:v>233.1640625</c:v>
                </c:pt>
                <c:pt idx="90688">
                  <c:v>233.16666666666666</c:v>
                </c:pt>
                <c:pt idx="90689">
                  <c:v>233.16927083333334</c:v>
                </c:pt>
                <c:pt idx="90690">
                  <c:v>233.171875</c:v>
                </c:pt>
                <c:pt idx="90691">
                  <c:v>233.17447916666666</c:v>
                </c:pt>
                <c:pt idx="90692">
                  <c:v>233.17708333333334</c:v>
                </c:pt>
                <c:pt idx="90693">
                  <c:v>233.1796875</c:v>
                </c:pt>
                <c:pt idx="90694">
                  <c:v>233.18229166666666</c:v>
                </c:pt>
                <c:pt idx="90695">
                  <c:v>233.18489583333334</c:v>
                </c:pt>
                <c:pt idx="90696">
                  <c:v>233.1875</c:v>
                </c:pt>
                <c:pt idx="90697">
                  <c:v>233.19010416666666</c:v>
                </c:pt>
                <c:pt idx="90698">
                  <c:v>233.19270833333334</c:v>
                </c:pt>
                <c:pt idx="90699">
                  <c:v>233.1953125</c:v>
                </c:pt>
                <c:pt idx="90700">
                  <c:v>233.19791666666666</c:v>
                </c:pt>
                <c:pt idx="90701">
                  <c:v>233.20052083333334</c:v>
                </c:pt>
                <c:pt idx="90702">
                  <c:v>233.203125</c:v>
                </c:pt>
                <c:pt idx="90703">
                  <c:v>233.20572916666666</c:v>
                </c:pt>
                <c:pt idx="90704">
                  <c:v>233.20833333333334</c:v>
                </c:pt>
                <c:pt idx="90705">
                  <c:v>233.2109375</c:v>
                </c:pt>
                <c:pt idx="90706">
                  <c:v>233.21354166666666</c:v>
                </c:pt>
                <c:pt idx="90707">
                  <c:v>233.21614583333334</c:v>
                </c:pt>
                <c:pt idx="90708">
                  <c:v>233.21875</c:v>
                </c:pt>
                <c:pt idx="90709">
                  <c:v>233.22135416666666</c:v>
                </c:pt>
                <c:pt idx="90710">
                  <c:v>233.22395833333334</c:v>
                </c:pt>
                <c:pt idx="90711">
                  <c:v>233.2265625</c:v>
                </c:pt>
                <c:pt idx="90712">
                  <c:v>233.22916666666666</c:v>
                </c:pt>
                <c:pt idx="90713">
                  <c:v>233.23177083333334</c:v>
                </c:pt>
                <c:pt idx="90714">
                  <c:v>233.234375</c:v>
                </c:pt>
                <c:pt idx="90715">
                  <c:v>233.23697916666666</c:v>
                </c:pt>
                <c:pt idx="90716">
                  <c:v>233.23958333333334</c:v>
                </c:pt>
                <c:pt idx="90717">
                  <c:v>233.2421875</c:v>
                </c:pt>
                <c:pt idx="90718">
                  <c:v>233.24479166666666</c:v>
                </c:pt>
                <c:pt idx="90719">
                  <c:v>233.24739583333334</c:v>
                </c:pt>
                <c:pt idx="90720">
                  <c:v>233.25</c:v>
                </c:pt>
                <c:pt idx="90721">
                  <c:v>233.25260416666666</c:v>
                </c:pt>
                <c:pt idx="90722">
                  <c:v>233.25520833333334</c:v>
                </c:pt>
                <c:pt idx="90723">
                  <c:v>233.2578125</c:v>
                </c:pt>
                <c:pt idx="90724">
                  <c:v>233.26041666666666</c:v>
                </c:pt>
                <c:pt idx="90725">
                  <c:v>233.26302083333334</c:v>
                </c:pt>
                <c:pt idx="90726">
                  <c:v>233.265625</c:v>
                </c:pt>
                <c:pt idx="90727">
                  <c:v>233.26822916666666</c:v>
                </c:pt>
                <c:pt idx="90728">
                  <c:v>233.27083333333334</c:v>
                </c:pt>
                <c:pt idx="90729">
                  <c:v>233.2734375</c:v>
                </c:pt>
                <c:pt idx="90730">
                  <c:v>233.27604166666666</c:v>
                </c:pt>
                <c:pt idx="90731">
                  <c:v>233.27864583333334</c:v>
                </c:pt>
                <c:pt idx="90732">
                  <c:v>233.28125</c:v>
                </c:pt>
                <c:pt idx="90733">
                  <c:v>233.28385416666666</c:v>
                </c:pt>
                <c:pt idx="90734">
                  <c:v>233.28645833333334</c:v>
                </c:pt>
                <c:pt idx="90735">
                  <c:v>233.2890625</c:v>
                </c:pt>
                <c:pt idx="90736">
                  <c:v>233.29166666666666</c:v>
                </c:pt>
                <c:pt idx="90737">
                  <c:v>233.29427083333334</c:v>
                </c:pt>
                <c:pt idx="90738">
                  <c:v>233.296875</c:v>
                </c:pt>
                <c:pt idx="90739">
                  <c:v>233.29947916666666</c:v>
                </c:pt>
                <c:pt idx="90740">
                  <c:v>233.30208333333334</c:v>
                </c:pt>
                <c:pt idx="90741">
                  <c:v>233.3046875</c:v>
                </c:pt>
                <c:pt idx="90742">
                  <c:v>233.30729166666666</c:v>
                </c:pt>
                <c:pt idx="90743">
                  <c:v>233.30989583333334</c:v>
                </c:pt>
                <c:pt idx="90744">
                  <c:v>233.3125</c:v>
                </c:pt>
                <c:pt idx="90745">
                  <c:v>233.31510416666666</c:v>
                </c:pt>
                <c:pt idx="90746">
                  <c:v>233.31770833333334</c:v>
                </c:pt>
                <c:pt idx="90747">
                  <c:v>233.3203125</c:v>
                </c:pt>
                <c:pt idx="90748">
                  <c:v>233.32291666666666</c:v>
                </c:pt>
                <c:pt idx="90749">
                  <c:v>233.32552083333334</c:v>
                </c:pt>
                <c:pt idx="90750">
                  <c:v>233.328125</c:v>
                </c:pt>
                <c:pt idx="90751">
                  <c:v>233.33072916666666</c:v>
                </c:pt>
                <c:pt idx="90752">
                  <c:v>233.33333333333334</c:v>
                </c:pt>
                <c:pt idx="90753">
                  <c:v>233.3359375</c:v>
                </c:pt>
                <c:pt idx="90754">
                  <c:v>233.33854166666666</c:v>
                </c:pt>
                <c:pt idx="90755">
                  <c:v>233.34114583333334</c:v>
                </c:pt>
                <c:pt idx="90756">
                  <c:v>233.34375</c:v>
                </c:pt>
                <c:pt idx="90757">
                  <c:v>233.34635416666666</c:v>
                </c:pt>
                <c:pt idx="90758">
                  <c:v>233.34895833333334</c:v>
                </c:pt>
                <c:pt idx="90759">
                  <c:v>233.3515625</c:v>
                </c:pt>
                <c:pt idx="90760">
                  <c:v>233.35416666666666</c:v>
                </c:pt>
                <c:pt idx="90761">
                  <c:v>233.35677083333334</c:v>
                </c:pt>
                <c:pt idx="90762">
                  <c:v>233.359375</c:v>
                </c:pt>
                <c:pt idx="90763">
                  <c:v>233.36197916666666</c:v>
                </c:pt>
                <c:pt idx="90764">
                  <c:v>233.36458333333334</c:v>
                </c:pt>
                <c:pt idx="90765">
                  <c:v>233.3671875</c:v>
                </c:pt>
                <c:pt idx="90766">
                  <c:v>233.36979166666666</c:v>
                </c:pt>
                <c:pt idx="90767">
                  <c:v>233.37239583333334</c:v>
                </c:pt>
                <c:pt idx="90768">
                  <c:v>233.375</c:v>
                </c:pt>
                <c:pt idx="90769">
                  <c:v>233.37760416666666</c:v>
                </c:pt>
                <c:pt idx="90770">
                  <c:v>233.38020833333334</c:v>
                </c:pt>
                <c:pt idx="90771">
                  <c:v>233.3828125</c:v>
                </c:pt>
                <c:pt idx="90772">
                  <c:v>233.38541666666666</c:v>
                </c:pt>
                <c:pt idx="90773">
                  <c:v>233.38802083333334</c:v>
                </c:pt>
                <c:pt idx="90774">
                  <c:v>233.390625</c:v>
                </c:pt>
                <c:pt idx="90775">
                  <c:v>233.39322916666666</c:v>
                </c:pt>
                <c:pt idx="90776">
                  <c:v>233.39583333333334</c:v>
                </c:pt>
                <c:pt idx="90777">
                  <c:v>233.3984375</c:v>
                </c:pt>
                <c:pt idx="90778">
                  <c:v>233.40104166666666</c:v>
                </c:pt>
                <c:pt idx="90779">
                  <c:v>233.40364583333334</c:v>
                </c:pt>
                <c:pt idx="90780">
                  <c:v>233.40625</c:v>
                </c:pt>
                <c:pt idx="90781">
                  <c:v>233.40885416666666</c:v>
                </c:pt>
                <c:pt idx="90782">
                  <c:v>233.41145833333334</c:v>
                </c:pt>
                <c:pt idx="90783">
                  <c:v>233.4140625</c:v>
                </c:pt>
                <c:pt idx="90784">
                  <c:v>233.41666666666666</c:v>
                </c:pt>
                <c:pt idx="90785">
                  <c:v>233.41927083333334</c:v>
                </c:pt>
                <c:pt idx="90786">
                  <c:v>233.421875</c:v>
                </c:pt>
                <c:pt idx="90787">
                  <c:v>233.42447916666666</c:v>
                </c:pt>
                <c:pt idx="90788">
                  <c:v>233.42708333333334</c:v>
                </c:pt>
                <c:pt idx="90789">
                  <c:v>233.4296875</c:v>
                </c:pt>
                <c:pt idx="90790">
                  <c:v>233.43229166666666</c:v>
                </c:pt>
                <c:pt idx="90791">
                  <c:v>233.43489583333334</c:v>
                </c:pt>
                <c:pt idx="90792">
                  <c:v>233.4375</c:v>
                </c:pt>
                <c:pt idx="90793">
                  <c:v>233.44010416666666</c:v>
                </c:pt>
                <c:pt idx="90794">
                  <c:v>233.44270833333334</c:v>
                </c:pt>
                <c:pt idx="90795">
                  <c:v>233.4453125</c:v>
                </c:pt>
                <c:pt idx="90796">
                  <c:v>233.44791666666666</c:v>
                </c:pt>
                <c:pt idx="90797">
                  <c:v>233.45052083333334</c:v>
                </c:pt>
                <c:pt idx="90798">
                  <c:v>233.453125</c:v>
                </c:pt>
                <c:pt idx="90799">
                  <c:v>233.45572916666666</c:v>
                </c:pt>
                <c:pt idx="90800">
                  <c:v>233.45833333333334</c:v>
                </c:pt>
                <c:pt idx="90801">
                  <c:v>233.4609375</c:v>
                </c:pt>
                <c:pt idx="90802">
                  <c:v>233.46354166666666</c:v>
                </c:pt>
                <c:pt idx="90803">
                  <c:v>233.46614583333334</c:v>
                </c:pt>
                <c:pt idx="90804">
                  <c:v>233.46875</c:v>
                </c:pt>
                <c:pt idx="90805">
                  <c:v>233.47135416666666</c:v>
                </c:pt>
                <c:pt idx="90806">
                  <c:v>233.47395833333334</c:v>
                </c:pt>
                <c:pt idx="90807">
                  <c:v>233.4765625</c:v>
                </c:pt>
                <c:pt idx="90808">
                  <c:v>233.47916666666666</c:v>
                </c:pt>
                <c:pt idx="90809">
                  <c:v>233.48177083333334</c:v>
                </c:pt>
                <c:pt idx="90810">
                  <c:v>233.484375</c:v>
                </c:pt>
                <c:pt idx="90811">
                  <c:v>233.48697916666666</c:v>
                </c:pt>
                <c:pt idx="90812">
                  <c:v>233.48958333333334</c:v>
                </c:pt>
                <c:pt idx="90813">
                  <c:v>233.4921875</c:v>
                </c:pt>
                <c:pt idx="90814">
                  <c:v>233.49479166666666</c:v>
                </c:pt>
                <c:pt idx="90815">
                  <c:v>233.49739583333334</c:v>
                </c:pt>
                <c:pt idx="90816">
                  <c:v>233.5</c:v>
                </c:pt>
                <c:pt idx="90817">
                  <c:v>233.50260416666666</c:v>
                </c:pt>
                <c:pt idx="90818">
                  <c:v>233.50520833333334</c:v>
                </c:pt>
                <c:pt idx="90819">
                  <c:v>233.5078125</c:v>
                </c:pt>
                <c:pt idx="90820">
                  <c:v>233.51041666666666</c:v>
                </c:pt>
                <c:pt idx="90821">
                  <c:v>233.51302083333334</c:v>
                </c:pt>
                <c:pt idx="90822">
                  <c:v>233.515625</c:v>
                </c:pt>
                <c:pt idx="90823">
                  <c:v>233.51822916666666</c:v>
                </c:pt>
                <c:pt idx="90824">
                  <c:v>233.52083333333334</c:v>
                </c:pt>
                <c:pt idx="90825">
                  <c:v>233.5234375</c:v>
                </c:pt>
                <c:pt idx="90826">
                  <c:v>233.52604166666666</c:v>
                </c:pt>
                <c:pt idx="90827">
                  <c:v>233.52864583333334</c:v>
                </c:pt>
                <c:pt idx="90828">
                  <c:v>233.53125</c:v>
                </c:pt>
                <c:pt idx="90829">
                  <c:v>233.53385416666666</c:v>
                </c:pt>
                <c:pt idx="90830">
                  <c:v>233.53645833333334</c:v>
                </c:pt>
                <c:pt idx="90831">
                  <c:v>233.5390625</c:v>
                </c:pt>
                <c:pt idx="90832">
                  <c:v>233.54166666666666</c:v>
                </c:pt>
                <c:pt idx="90833">
                  <c:v>233.54427083333334</c:v>
                </c:pt>
                <c:pt idx="90834">
                  <c:v>233.546875</c:v>
                </c:pt>
                <c:pt idx="90835">
                  <c:v>233.54947916666666</c:v>
                </c:pt>
                <c:pt idx="90836">
                  <c:v>233.55208333333334</c:v>
                </c:pt>
                <c:pt idx="90837">
                  <c:v>233.5546875</c:v>
                </c:pt>
                <c:pt idx="90838">
                  <c:v>233.55729166666666</c:v>
                </c:pt>
                <c:pt idx="90839">
                  <c:v>233.55989583333334</c:v>
                </c:pt>
                <c:pt idx="90840">
                  <c:v>233.5625</c:v>
                </c:pt>
                <c:pt idx="90841">
                  <c:v>233.56510416666666</c:v>
                </c:pt>
                <c:pt idx="90842">
                  <c:v>233.56770833333334</c:v>
                </c:pt>
                <c:pt idx="90843">
                  <c:v>233.5703125</c:v>
                </c:pt>
                <c:pt idx="90844">
                  <c:v>233.57291666666666</c:v>
                </c:pt>
                <c:pt idx="90845">
                  <c:v>233.57552083333334</c:v>
                </c:pt>
                <c:pt idx="90846">
                  <c:v>233.578125</c:v>
                </c:pt>
                <c:pt idx="90847">
                  <c:v>233.58072916666666</c:v>
                </c:pt>
                <c:pt idx="90848">
                  <c:v>233.58333333333334</c:v>
                </c:pt>
                <c:pt idx="90849">
                  <c:v>233.5859375</c:v>
                </c:pt>
                <c:pt idx="90850">
                  <c:v>233.58854166666666</c:v>
                </c:pt>
                <c:pt idx="90851">
                  <c:v>233.59114583333334</c:v>
                </c:pt>
                <c:pt idx="90852">
                  <c:v>233.59375</c:v>
                </c:pt>
                <c:pt idx="90853">
                  <c:v>233.59635416666666</c:v>
                </c:pt>
                <c:pt idx="90854">
                  <c:v>233.59895833333334</c:v>
                </c:pt>
                <c:pt idx="90855">
                  <c:v>233.6015625</c:v>
                </c:pt>
                <c:pt idx="90856">
                  <c:v>233.60416666666666</c:v>
                </c:pt>
                <c:pt idx="90857">
                  <c:v>233.60677083333334</c:v>
                </c:pt>
                <c:pt idx="90858">
                  <c:v>233.609375</c:v>
                </c:pt>
                <c:pt idx="90859">
                  <c:v>233.61197916666666</c:v>
                </c:pt>
                <c:pt idx="90860">
                  <c:v>233.61458333333334</c:v>
                </c:pt>
                <c:pt idx="90861">
                  <c:v>233.6171875</c:v>
                </c:pt>
                <c:pt idx="90862">
                  <c:v>233.61979166666666</c:v>
                </c:pt>
                <c:pt idx="90863">
                  <c:v>233.62239583333334</c:v>
                </c:pt>
                <c:pt idx="90864">
                  <c:v>233.625</c:v>
                </c:pt>
                <c:pt idx="90865">
                  <c:v>233.62760416666666</c:v>
                </c:pt>
                <c:pt idx="90866">
                  <c:v>233.63020833333334</c:v>
                </c:pt>
                <c:pt idx="90867">
                  <c:v>233.6328125</c:v>
                </c:pt>
                <c:pt idx="90868">
                  <c:v>233.63541666666666</c:v>
                </c:pt>
                <c:pt idx="90869">
                  <c:v>233.63802083333334</c:v>
                </c:pt>
                <c:pt idx="90870">
                  <c:v>233.640625</c:v>
                </c:pt>
                <c:pt idx="90871">
                  <c:v>233.64322916666666</c:v>
                </c:pt>
                <c:pt idx="90872">
                  <c:v>233.64583333333334</c:v>
                </c:pt>
                <c:pt idx="90873">
                  <c:v>233.6484375</c:v>
                </c:pt>
                <c:pt idx="90874">
                  <c:v>233.65104166666666</c:v>
                </c:pt>
                <c:pt idx="90875">
                  <c:v>233.65364583333334</c:v>
                </c:pt>
                <c:pt idx="90876">
                  <c:v>233.65625</c:v>
                </c:pt>
                <c:pt idx="90877">
                  <c:v>233.65885416666666</c:v>
                </c:pt>
                <c:pt idx="90878">
                  <c:v>233.66145833333334</c:v>
                </c:pt>
                <c:pt idx="90879">
                  <c:v>233.6640625</c:v>
                </c:pt>
                <c:pt idx="90880">
                  <c:v>233.66666666666666</c:v>
                </c:pt>
                <c:pt idx="90881">
                  <c:v>233.66927083333334</c:v>
                </c:pt>
                <c:pt idx="90882">
                  <c:v>233.671875</c:v>
                </c:pt>
                <c:pt idx="90883">
                  <c:v>233.67447916666666</c:v>
                </c:pt>
                <c:pt idx="90884">
                  <c:v>233.67708333333334</c:v>
                </c:pt>
                <c:pt idx="90885">
                  <c:v>233.6796875</c:v>
                </c:pt>
                <c:pt idx="90886">
                  <c:v>233.68229166666666</c:v>
                </c:pt>
                <c:pt idx="90887">
                  <c:v>233.68489583333334</c:v>
                </c:pt>
                <c:pt idx="90888">
                  <c:v>233.6875</c:v>
                </c:pt>
                <c:pt idx="90889">
                  <c:v>233.69010416666666</c:v>
                </c:pt>
                <c:pt idx="90890">
                  <c:v>233.69270833333334</c:v>
                </c:pt>
                <c:pt idx="90891">
                  <c:v>233.6953125</c:v>
                </c:pt>
                <c:pt idx="90892">
                  <c:v>233.69791666666666</c:v>
                </c:pt>
                <c:pt idx="90893">
                  <c:v>233.70052083333334</c:v>
                </c:pt>
                <c:pt idx="90894">
                  <c:v>233.703125</c:v>
                </c:pt>
                <c:pt idx="90895">
                  <c:v>233.70572916666666</c:v>
                </c:pt>
                <c:pt idx="90896">
                  <c:v>233.70833333333334</c:v>
                </c:pt>
                <c:pt idx="90897">
                  <c:v>233.7109375</c:v>
                </c:pt>
                <c:pt idx="90898">
                  <c:v>233.71354166666666</c:v>
                </c:pt>
                <c:pt idx="90899">
                  <c:v>233.71614583333334</c:v>
                </c:pt>
                <c:pt idx="90900">
                  <c:v>233.71875</c:v>
                </c:pt>
                <c:pt idx="90901">
                  <c:v>233.72135416666666</c:v>
                </c:pt>
                <c:pt idx="90902">
                  <c:v>233.72395833333334</c:v>
                </c:pt>
                <c:pt idx="90903">
                  <c:v>233.7265625</c:v>
                </c:pt>
                <c:pt idx="90904">
                  <c:v>233.72916666666666</c:v>
                </c:pt>
                <c:pt idx="90905">
                  <c:v>233.73177083333334</c:v>
                </c:pt>
                <c:pt idx="90906">
                  <c:v>233.734375</c:v>
                </c:pt>
                <c:pt idx="90907">
                  <c:v>233.73697916666666</c:v>
                </c:pt>
                <c:pt idx="90908">
                  <c:v>233.73958333333334</c:v>
                </c:pt>
                <c:pt idx="90909">
                  <c:v>233.7421875</c:v>
                </c:pt>
                <c:pt idx="90910">
                  <c:v>233.74479166666666</c:v>
                </c:pt>
                <c:pt idx="90911">
                  <c:v>233.74739583333334</c:v>
                </c:pt>
                <c:pt idx="90912">
                  <c:v>233.75</c:v>
                </c:pt>
                <c:pt idx="90913">
                  <c:v>233.75260416666666</c:v>
                </c:pt>
                <c:pt idx="90914">
                  <c:v>233.75520833333334</c:v>
                </c:pt>
                <c:pt idx="90915">
                  <c:v>233.7578125</c:v>
                </c:pt>
                <c:pt idx="90916">
                  <c:v>233.76041666666666</c:v>
                </c:pt>
                <c:pt idx="90917">
                  <c:v>233.76302083333334</c:v>
                </c:pt>
                <c:pt idx="90918">
                  <c:v>233.765625</c:v>
                </c:pt>
                <c:pt idx="90919">
                  <c:v>233.76822916666666</c:v>
                </c:pt>
                <c:pt idx="90920">
                  <c:v>233.77083333333334</c:v>
                </c:pt>
                <c:pt idx="90921">
                  <c:v>233.7734375</c:v>
                </c:pt>
                <c:pt idx="90922">
                  <c:v>233.77604166666666</c:v>
                </c:pt>
                <c:pt idx="90923">
                  <c:v>233.77864583333334</c:v>
                </c:pt>
                <c:pt idx="90924">
                  <c:v>233.78125</c:v>
                </c:pt>
                <c:pt idx="90925">
                  <c:v>233.78385416666666</c:v>
                </c:pt>
                <c:pt idx="90926">
                  <c:v>233.78645833333334</c:v>
                </c:pt>
                <c:pt idx="90927">
                  <c:v>233.7890625</c:v>
                </c:pt>
                <c:pt idx="90928">
                  <c:v>233.79166666666666</c:v>
                </c:pt>
                <c:pt idx="90929">
                  <c:v>233.79427083333334</c:v>
                </c:pt>
                <c:pt idx="90930">
                  <c:v>233.796875</c:v>
                </c:pt>
                <c:pt idx="90931">
                  <c:v>233.79947916666666</c:v>
                </c:pt>
                <c:pt idx="90932">
                  <c:v>233.80208333333334</c:v>
                </c:pt>
                <c:pt idx="90933">
                  <c:v>233.8046875</c:v>
                </c:pt>
                <c:pt idx="90934">
                  <c:v>233.80729166666666</c:v>
                </c:pt>
                <c:pt idx="90935">
                  <c:v>233.80989583333334</c:v>
                </c:pt>
                <c:pt idx="90936">
                  <c:v>233.8125</c:v>
                </c:pt>
                <c:pt idx="90937">
                  <c:v>233.81510416666666</c:v>
                </c:pt>
                <c:pt idx="90938">
                  <c:v>233.81770833333334</c:v>
                </c:pt>
                <c:pt idx="90939">
                  <c:v>233.8203125</c:v>
                </c:pt>
                <c:pt idx="90940">
                  <c:v>233.82291666666666</c:v>
                </c:pt>
                <c:pt idx="90941">
                  <c:v>233.82552083333334</c:v>
                </c:pt>
                <c:pt idx="90942">
                  <c:v>233.828125</c:v>
                </c:pt>
                <c:pt idx="90943">
                  <c:v>233.83072916666666</c:v>
                </c:pt>
                <c:pt idx="90944">
                  <c:v>233.83333333333334</c:v>
                </c:pt>
                <c:pt idx="90945">
                  <c:v>233.8359375</c:v>
                </c:pt>
                <c:pt idx="90946">
                  <c:v>233.83854166666666</c:v>
                </c:pt>
                <c:pt idx="90947">
                  <c:v>233.84114583333334</c:v>
                </c:pt>
                <c:pt idx="90948">
                  <c:v>233.84375</c:v>
                </c:pt>
                <c:pt idx="90949">
                  <c:v>233.84635416666666</c:v>
                </c:pt>
                <c:pt idx="90950">
                  <c:v>233.84895833333334</c:v>
                </c:pt>
                <c:pt idx="90951">
                  <c:v>233.8515625</c:v>
                </c:pt>
                <c:pt idx="90952">
                  <c:v>233.85416666666666</c:v>
                </c:pt>
                <c:pt idx="90953">
                  <c:v>233.85677083333334</c:v>
                </c:pt>
                <c:pt idx="90954">
                  <c:v>233.859375</c:v>
                </c:pt>
                <c:pt idx="90955">
                  <c:v>233.86197916666666</c:v>
                </c:pt>
                <c:pt idx="90956">
                  <c:v>233.86458333333334</c:v>
                </c:pt>
                <c:pt idx="90957">
                  <c:v>233.8671875</c:v>
                </c:pt>
                <c:pt idx="90958">
                  <c:v>233.86979166666666</c:v>
                </c:pt>
                <c:pt idx="90959">
                  <c:v>233.87239583333334</c:v>
                </c:pt>
                <c:pt idx="90960">
                  <c:v>233.875</c:v>
                </c:pt>
                <c:pt idx="90961">
                  <c:v>233.87760416666666</c:v>
                </c:pt>
                <c:pt idx="90962">
                  <c:v>233.88020833333334</c:v>
                </c:pt>
                <c:pt idx="90963">
                  <c:v>233.8828125</c:v>
                </c:pt>
                <c:pt idx="90964">
                  <c:v>233.88541666666666</c:v>
                </c:pt>
                <c:pt idx="90965">
                  <c:v>233.88802083333334</c:v>
                </c:pt>
                <c:pt idx="90966">
                  <c:v>233.890625</c:v>
                </c:pt>
                <c:pt idx="90967">
                  <c:v>233.89322916666666</c:v>
                </c:pt>
                <c:pt idx="90968">
                  <c:v>233.89583333333334</c:v>
                </c:pt>
                <c:pt idx="90969">
                  <c:v>233.8984375</c:v>
                </c:pt>
                <c:pt idx="90970">
                  <c:v>233.90104166666666</c:v>
                </c:pt>
                <c:pt idx="90971">
                  <c:v>233.90364583333334</c:v>
                </c:pt>
                <c:pt idx="90972">
                  <c:v>233.90625</c:v>
                </c:pt>
                <c:pt idx="90973">
                  <c:v>233.90885416666666</c:v>
                </c:pt>
                <c:pt idx="90974">
                  <c:v>233.91145833333334</c:v>
                </c:pt>
                <c:pt idx="90975">
                  <c:v>233.9140625</c:v>
                </c:pt>
                <c:pt idx="90976">
                  <c:v>233.91666666666666</c:v>
                </c:pt>
                <c:pt idx="90977">
                  <c:v>233.91927083333334</c:v>
                </c:pt>
                <c:pt idx="90978">
                  <c:v>233.921875</c:v>
                </c:pt>
                <c:pt idx="90979">
                  <c:v>233.92447916666666</c:v>
                </c:pt>
                <c:pt idx="90980">
                  <c:v>233.92708333333334</c:v>
                </c:pt>
                <c:pt idx="90981">
                  <c:v>233.9296875</c:v>
                </c:pt>
                <c:pt idx="90982">
                  <c:v>233.93229166666666</c:v>
                </c:pt>
                <c:pt idx="90983">
                  <c:v>233.93489583333334</c:v>
                </c:pt>
                <c:pt idx="90984">
                  <c:v>233.9375</c:v>
                </c:pt>
                <c:pt idx="90985">
                  <c:v>233.94010416666666</c:v>
                </c:pt>
                <c:pt idx="90986">
                  <c:v>233.94270833333334</c:v>
                </c:pt>
                <c:pt idx="90987">
                  <c:v>233.9453125</c:v>
                </c:pt>
                <c:pt idx="90988">
                  <c:v>233.94791666666666</c:v>
                </c:pt>
                <c:pt idx="90989">
                  <c:v>233.95052083333334</c:v>
                </c:pt>
                <c:pt idx="90990">
                  <c:v>233.953125</c:v>
                </c:pt>
                <c:pt idx="90991">
                  <c:v>233.95572916666666</c:v>
                </c:pt>
                <c:pt idx="90992">
                  <c:v>233.95833333333334</c:v>
                </c:pt>
                <c:pt idx="90993">
                  <c:v>233.9609375</c:v>
                </c:pt>
                <c:pt idx="90994">
                  <c:v>233.96354166666666</c:v>
                </c:pt>
                <c:pt idx="90995">
                  <c:v>233.96614583333334</c:v>
                </c:pt>
                <c:pt idx="90996">
                  <c:v>233.96875</c:v>
                </c:pt>
                <c:pt idx="90997">
                  <c:v>233.97135416666666</c:v>
                </c:pt>
                <c:pt idx="90998">
                  <c:v>233.97395833333334</c:v>
                </c:pt>
                <c:pt idx="90999">
                  <c:v>233.9765625</c:v>
                </c:pt>
                <c:pt idx="91000">
                  <c:v>233.97916666666666</c:v>
                </c:pt>
                <c:pt idx="91001">
                  <c:v>233.98177083333334</c:v>
                </c:pt>
                <c:pt idx="91002">
                  <c:v>233.984375</c:v>
                </c:pt>
                <c:pt idx="91003">
                  <c:v>233.98697916666666</c:v>
                </c:pt>
                <c:pt idx="91004">
                  <c:v>233.98958333333334</c:v>
                </c:pt>
                <c:pt idx="91005">
                  <c:v>233.9921875</c:v>
                </c:pt>
                <c:pt idx="91006">
                  <c:v>233.99479166666666</c:v>
                </c:pt>
                <c:pt idx="91007">
                  <c:v>233.99739583333334</c:v>
                </c:pt>
                <c:pt idx="91008">
                  <c:v>234</c:v>
                </c:pt>
                <c:pt idx="91009">
                  <c:v>234.00260416666666</c:v>
                </c:pt>
                <c:pt idx="91010">
                  <c:v>234.00520833333334</c:v>
                </c:pt>
                <c:pt idx="91011">
                  <c:v>234.0078125</c:v>
                </c:pt>
                <c:pt idx="91012">
                  <c:v>234.01041666666666</c:v>
                </c:pt>
                <c:pt idx="91013">
                  <c:v>234.01302083333334</c:v>
                </c:pt>
                <c:pt idx="91014">
                  <c:v>234.015625</c:v>
                </c:pt>
                <c:pt idx="91015">
                  <c:v>234.01822916666666</c:v>
                </c:pt>
                <c:pt idx="91016">
                  <c:v>234.02083333333334</c:v>
                </c:pt>
                <c:pt idx="91017">
                  <c:v>234.0234375</c:v>
                </c:pt>
                <c:pt idx="91018">
                  <c:v>234.02604166666666</c:v>
                </c:pt>
                <c:pt idx="91019">
                  <c:v>234.02864583333334</c:v>
                </c:pt>
                <c:pt idx="91020">
                  <c:v>234.03125</c:v>
                </c:pt>
                <c:pt idx="91021">
                  <c:v>234.03385416666666</c:v>
                </c:pt>
                <c:pt idx="91022">
                  <c:v>234.03645833333334</c:v>
                </c:pt>
                <c:pt idx="91023">
                  <c:v>234.0390625</c:v>
                </c:pt>
                <c:pt idx="91024">
                  <c:v>234.04166666666666</c:v>
                </c:pt>
                <c:pt idx="91025">
                  <c:v>234.04427083333334</c:v>
                </c:pt>
                <c:pt idx="91026">
                  <c:v>234.046875</c:v>
                </c:pt>
                <c:pt idx="91027">
                  <c:v>234.04947916666666</c:v>
                </c:pt>
                <c:pt idx="91028">
                  <c:v>234.05208333333334</c:v>
                </c:pt>
                <c:pt idx="91029">
                  <c:v>234.0546875</c:v>
                </c:pt>
                <c:pt idx="91030">
                  <c:v>234.05729166666666</c:v>
                </c:pt>
                <c:pt idx="91031">
                  <c:v>234.05989583333334</c:v>
                </c:pt>
                <c:pt idx="91032">
                  <c:v>234.0625</c:v>
                </c:pt>
                <c:pt idx="91033">
                  <c:v>234.06510416666666</c:v>
                </c:pt>
                <c:pt idx="91034">
                  <c:v>234.06770833333334</c:v>
                </c:pt>
                <c:pt idx="91035">
                  <c:v>234.0703125</c:v>
                </c:pt>
                <c:pt idx="91036">
                  <c:v>234.07291666666666</c:v>
                </c:pt>
                <c:pt idx="91037">
                  <c:v>234.07552083333334</c:v>
                </c:pt>
                <c:pt idx="91038">
                  <c:v>234.078125</c:v>
                </c:pt>
                <c:pt idx="91039">
                  <c:v>234.08072916666666</c:v>
                </c:pt>
                <c:pt idx="91040">
                  <c:v>234.08333333333334</c:v>
                </c:pt>
                <c:pt idx="91041">
                  <c:v>234.0859375</c:v>
                </c:pt>
                <c:pt idx="91042">
                  <c:v>234.08854166666666</c:v>
                </c:pt>
                <c:pt idx="91043">
                  <c:v>234.09114583333334</c:v>
                </c:pt>
                <c:pt idx="91044">
                  <c:v>234.09375</c:v>
                </c:pt>
                <c:pt idx="91045">
                  <c:v>234.09635416666666</c:v>
                </c:pt>
                <c:pt idx="91046">
                  <c:v>234.09895833333334</c:v>
                </c:pt>
                <c:pt idx="91047">
                  <c:v>234.1015625</c:v>
                </c:pt>
                <c:pt idx="91048">
                  <c:v>234.10416666666666</c:v>
                </c:pt>
                <c:pt idx="91049">
                  <c:v>234.10677083333334</c:v>
                </c:pt>
                <c:pt idx="91050">
                  <c:v>234.109375</c:v>
                </c:pt>
                <c:pt idx="91051">
                  <c:v>234.11197916666666</c:v>
                </c:pt>
                <c:pt idx="91052">
                  <c:v>234.11458333333334</c:v>
                </c:pt>
                <c:pt idx="91053">
                  <c:v>234.1171875</c:v>
                </c:pt>
                <c:pt idx="91054">
                  <c:v>234.11979166666666</c:v>
                </c:pt>
                <c:pt idx="91055">
                  <c:v>234.12239583333334</c:v>
                </c:pt>
                <c:pt idx="91056">
                  <c:v>234.125</c:v>
                </c:pt>
                <c:pt idx="91057">
                  <c:v>234.12760416666666</c:v>
                </c:pt>
                <c:pt idx="91058">
                  <c:v>234.13020833333334</c:v>
                </c:pt>
                <c:pt idx="91059">
                  <c:v>234.1328125</c:v>
                </c:pt>
                <c:pt idx="91060">
                  <c:v>234.13541666666666</c:v>
                </c:pt>
                <c:pt idx="91061">
                  <c:v>234.13802083333334</c:v>
                </c:pt>
                <c:pt idx="91062">
                  <c:v>234.140625</c:v>
                </c:pt>
                <c:pt idx="91063">
                  <c:v>234.14322916666666</c:v>
                </c:pt>
                <c:pt idx="91064">
                  <c:v>234.14583333333334</c:v>
                </c:pt>
                <c:pt idx="91065">
                  <c:v>234.1484375</c:v>
                </c:pt>
                <c:pt idx="91066">
                  <c:v>234.15104166666666</c:v>
                </c:pt>
                <c:pt idx="91067">
                  <c:v>234.15364583333334</c:v>
                </c:pt>
                <c:pt idx="91068">
                  <c:v>234.15625</c:v>
                </c:pt>
                <c:pt idx="91069">
                  <c:v>234.15885416666666</c:v>
                </c:pt>
                <c:pt idx="91070">
                  <c:v>234.16145833333334</c:v>
                </c:pt>
                <c:pt idx="91071">
                  <c:v>234.1640625</c:v>
                </c:pt>
                <c:pt idx="91072">
                  <c:v>234.16666666666666</c:v>
                </c:pt>
                <c:pt idx="91073">
                  <c:v>234.16927083333334</c:v>
                </c:pt>
                <c:pt idx="91074">
                  <c:v>234.171875</c:v>
                </c:pt>
                <c:pt idx="91075">
                  <c:v>234.17447916666666</c:v>
                </c:pt>
                <c:pt idx="91076">
                  <c:v>234.17708333333334</c:v>
                </c:pt>
                <c:pt idx="91077">
                  <c:v>234.1796875</c:v>
                </c:pt>
                <c:pt idx="91078">
                  <c:v>234.18229166666666</c:v>
                </c:pt>
                <c:pt idx="91079">
                  <c:v>234.18489583333334</c:v>
                </c:pt>
                <c:pt idx="91080">
                  <c:v>234.1875</c:v>
                </c:pt>
                <c:pt idx="91081">
                  <c:v>234.19010416666666</c:v>
                </c:pt>
                <c:pt idx="91082">
                  <c:v>234.19270833333334</c:v>
                </c:pt>
                <c:pt idx="91083">
                  <c:v>234.1953125</c:v>
                </c:pt>
                <c:pt idx="91084">
                  <c:v>234.19791666666666</c:v>
                </c:pt>
                <c:pt idx="91085">
                  <c:v>234.20052083333334</c:v>
                </c:pt>
                <c:pt idx="91086">
                  <c:v>234.203125</c:v>
                </c:pt>
                <c:pt idx="91087">
                  <c:v>234.20572916666666</c:v>
                </c:pt>
                <c:pt idx="91088">
                  <c:v>234.20833333333334</c:v>
                </c:pt>
                <c:pt idx="91089">
                  <c:v>234.2109375</c:v>
                </c:pt>
                <c:pt idx="91090">
                  <c:v>234.21354166666666</c:v>
                </c:pt>
                <c:pt idx="91091">
                  <c:v>234.21614583333334</c:v>
                </c:pt>
                <c:pt idx="91092">
                  <c:v>234.21875</c:v>
                </c:pt>
                <c:pt idx="91093">
                  <c:v>234.22135416666666</c:v>
                </c:pt>
                <c:pt idx="91094">
                  <c:v>234.22395833333334</c:v>
                </c:pt>
                <c:pt idx="91095">
                  <c:v>234.2265625</c:v>
                </c:pt>
                <c:pt idx="91096">
                  <c:v>234.22916666666666</c:v>
                </c:pt>
                <c:pt idx="91097">
                  <c:v>234.23177083333334</c:v>
                </c:pt>
                <c:pt idx="91098">
                  <c:v>234.234375</c:v>
                </c:pt>
                <c:pt idx="91099">
                  <c:v>234.23697916666666</c:v>
                </c:pt>
                <c:pt idx="91100">
                  <c:v>234.23958333333334</c:v>
                </c:pt>
                <c:pt idx="91101">
                  <c:v>234.2421875</c:v>
                </c:pt>
                <c:pt idx="91102">
                  <c:v>234.24479166666666</c:v>
                </c:pt>
                <c:pt idx="91103">
                  <c:v>234.24739583333334</c:v>
                </c:pt>
                <c:pt idx="91104">
                  <c:v>234.25</c:v>
                </c:pt>
                <c:pt idx="91105">
                  <c:v>234.25260416666666</c:v>
                </c:pt>
                <c:pt idx="91106">
                  <c:v>234.25520833333334</c:v>
                </c:pt>
                <c:pt idx="91107">
                  <c:v>234.2578125</c:v>
                </c:pt>
                <c:pt idx="91108">
                  <c:v>234.26041666666666</c:v>
                </c:pt>
                <c:pt idx="91109">
                  <c:v>234.26302083333334</c:v>
                </c:pt>
                <c:pt idx="91110">
                  <c:v>234.265625</c:v>
                </c:pt>
                <c:pt idx="91111">
                  <c:v>234.26822916666666</c:v>
                </c:pt>
                <c:pt idx="91112">
                  <c:v>234.27083333333334</c:v>
                </c:pt>
                <c:pt idx="91113">
                  <c:v>234.2734375</c:v>
                </c:pt>
                <c:pt idx="91114">
                  <c:v>234.27604166666666</c:v>
                </c:pt>
                <c:pt idx="91115">
                  <c:v>234.27864583333334</c:v>
                </c:pt>
                <c:pt idx="91116">
                  <c:v>234.28125</c:v>
                </c:pt>
                <c:pt idx="91117">
                  <c:v>234.28385416666666</c:v>
                </c:pt>
                <c:pt idx="91118">
                  <c:v>234.28645833333334</c:v>
                </c:pt>
                <c:pt idx="91119">
                  <c:v>234.2890625</c:v>
                </c:pt>
                <c:pt idx="91120">
                  <c:v>234.29166666666666</c:v>
                </c:pt>
                <c:pt idx="91121">
                  <c:v>234.29427083333334</c:v>
                </c:pt>
                <c:pt idx="91122">
                  <c:v>234.296875</c:v>
                </c:pt>
                <c:pt idx="91123">
                  <c:v>234.29947916666666</c:v>
                </c:pt>
                <c:pt idx="91124">
                  <c:v>234.30208333333334</c:v>
                </c:pt>
                <c:pt idx="91125">
                  <c:v>234.3046875</c:v>
                </c:pt>
                <c:pt idx="91126">
                  <c:v>234.30729166666666</c:v>
                </c:pt>
                <c:pt idx="91127">
                  <c:v>234.30989583333334</c:v>
                </c:pt>
                <c:pt idx="91128">
                  <c:v>234.3125</c:v>
                </c:pt>
                <c:pt idx="91129">
                  <c:v>234.31510416666666</c:v>
                </c:pt>
                <c:pt idx="91130">
                  <c:v>234.31770833333334</c:v>
                </c:pt>
                <c:pt idx="91131">
                  <c:v>234.3203125</c:v>
                </c:pt>
                <c:pt idx="91132">
                  <c:v>234.32291666666666</c:v>
                </c:pt>
                <c:pt idx="91133">
                  <c:v>234.32552083333334</c:v>
                </c:pt>
                <c:pt idx="91134">
                  <c:v>234.328125</c:v>
                </c:pt>
                <c:pt idx="91135">
                  <c:v>234.33072916666666</c:v>
                </c:pt>
                <c:pt idx="91136">
                  <c:v>234.33333333333334</c:v>
                </c:pt>
                <c:pt idx="91137">
                  <c:v>234.3359375</c:v>
                </c:pt>
                <c:pt idx="91138">
                  <c:v>234.33854166666666</c:v>
                </c:pt>
                <c:pt idx="91139">
                  <c:v>234.34114583333334</c:v>
                </c:pt>
                <c:pt idx="91140">
                  <c:v>234.34375</c:v>
                </c:pt>
                <c:pt idx="91141">
                  <c:v>234.34635416666666</c:v>
                </c:pt>
                <c:pt idx="91142">
                  <c:v>234.34895833333334</c:v>
                </c:pt>
                <c:pt idx="91143">
                  <c:v>234.3515625</c:v>
                </c:pt>
                <c:pt idx="91144">
                  <c:v>234.35416666666666</c:v>
                </c:pt>
                <c:pt idx="91145">
                  <c:v>234.35677083333334</c:v>
                </c:pt>
                <c:pt idx="91146">
                  <c:v>234.359375</c:v>
                </c:pt>
                <c:pt idx="91147">
                  <c:v>234.36197916666666</c:v>
                </c:pt>
                <c:pt idx="91148">
                  <c:v>234.36458333333334</c:v>
                </c:pt>
                <c:pt idx="91149">
                  <c:v>234.3671875</c:v>
                </c:pt>
                <c:pt idx="91150">
                  <c:v>234.36979166666666</c:v>
                </c:pt>
                <c:pt idx="91151">
                  <c:v>234.37239583333334</c:v>
                </c:pt>
                <c:pt idx="91152">
                  <c:v>234.375</c:v>
                </c:pt>
                <c:pt idx="91153">
                  <c:v>234.37760416666666</c:v>
                </c:pt>
                <c:pt idx="91154">
                  <c:v>234.38020833333334</c:v>
                </c:pt>
                <c:pt idx="91155">
                  <c:v>234.3828125</c:v>
                </c:pt>
                <c:pt idx="91156">
                  <c:v>234.38541666666666</c:v>
                </c:pt>
                <c:pt idx="91157">
                  <c:v>234.38802083333334</c:v>
                </c:pt>
                <c:pt idx="91158">
                  <c:v>234.390625</c:v>
                </c:pt>
                <c:pt idx="91159">
                  <c:v>234.39322916666666</c:v>
                </c:pt>
                <c:pt idx="91160">
                  <c:v>234.39583333333334</c:v>
                </c:pt>
                <c:pt idx="91161">
                  <c:v>234.3984375</c:v>
                </c:pt>
                <c:pt idx="91162">
                  <c:v>234.40104166666666</c:v>
                </c:pt>
                <c:pt idx="91163">
                  <c:v>234.40364583333334</c:v>
                </c:pt>
                <c:pt idx="91164">
                  <c:v>234.40625</c:v>
                </c:pt>
                <c:pt idx="91165">
                  <c:v>234.40885416666666</c:v>
                </c:pt>
                <c:pt idx="91166">
                  <c:v>234.41145833333334</c:v>
                </c:pt>
                <c:pt idx="91167">
                  <c:v>234.4140625</c:v>
                </c:pt>
                <c:pt idx="91168">
                  <c:v>234.41666666666666</c:v>
                </c:pt>
                <c:pt idx="91169">
                  <c:v>234.41927083333334</c:v>
                </c:pt>
                <c:pt idx="91170">
                  <c:v>234.421875</c:v>
                </c:pt>
                <c:pt idx="91171">
                  <c:v>234.42447916666666</c:v>
                </c:pt>
                <c:pt idx="91172">
                  <c:v>234.42708333333334</c:v>
                </c:pt>
                <c:pt idx="91173">
                  <c:v>234.4296875</c:v>
                </c:pt>
                <c:pt idx="91174">
                  <c:v>234.43229166666666</c:v>
                </c:pt>
                <c:pt idx="91175">
                  <c:v>234.43489583333334</c:v>
                </c:pt>
                <c:pt idx="91176">
                  <c:v>234.4375</c:v>
                </c:pt>
                <c:pt idx="91177">
                  <c:v>234.44010416666666</c:v>
                </c:pt>
                <c:pt idx="91178">
                  <c:v>234.44270833333334</c:v>
                </c:pt>
                <c:pt idx="91179">
                  <c:v>234.4453125</c:v>
                </c:pt>
                <c:pt idx="91180">
                  <c:v>234.44791666666666</c:v>
                </c:pt>
                <c:pt idx="91181">
                  <c:v>234.45052083333334</c:v>
                </c:pt>
                <c:pt idx="91182">
                  <c:v>234.453125</c:v>
                </c:pt>
                <c:pt idx="91183">
                  <c:v>234.45572916666666</c:v>
                </c:pt>
                <c:pt idx="91184">
                  <c:v>234.45833333333334</c:v>
                </c:pt>
                <c:pt idx="91185">
                  <c:v>234.4609375</c:v>
                </c:pt>
                <c:pt idx="91186">
                  <c:v>234.46354166666666</c:v>
                </c:pt>
                <c:pt idx="91187">
                  <c:v>234.46614583333334</c:v>
                </c:pt>
                <c:pt idx="91188">
                  <c:v>234.46875</c:v>
                </c:pt>
                <c:pt idx="91189">
                  <c:v>234.47135416666666</c:v>
                </c:pt>
                <c:pt idx="91190">
                  <c:v>234.47395833333334</c:v>
                </c:pt>
                <c:pt idx="91191">
                  <c:v>234.4765625</c:v>
                </c:pt>
                <c:pt idx="91192">
                  <c:v>234.47916666666666</c:v>
                </c:pt>
                <c:pt idx="91193">
                  <c:v>234.48177083333334</c:v>
                </c:pt>
                <c:pt idx="91194">
                  <c:v>234.484375</c:v>
                </c:pt>
                <c:pt idx="91195">
                  <c:v>234.48697916666666</c:v>
                </c:pt>
                <c:pt idx="91196">
                  <c:v>234.48958333333334</c:v>
                </c:pt>
                <c:pt idx="91197">
                  <c:v>234.4921875</c:v>
                </c:pt>
                <c:pt idx="91198">
                  <c:v>234.49479166666666</c:v>
                </c:pt>
                <c:pt idx="91199">
                  <c:v>234.49739583333334</c:v>
                </c:pt>
                <c:pt idx="91200">
                  <c:v>234.5</c:v>
                </c:pt>
                <c:pt idx="91201">
                  <c:v>234.50260416666666</c:v>
                </c:pt>
                <c:pt idx="91202">
                  <c:v>234.50520833333334</c:v>
                </c:pt>
                <c:pt idx="91203">
                  <c:v>234.5078125</c:v>
                </c:pt>
                <c:pt idx="91204">
                  <c:v>234.51041666666666</c:v>
                </c:pt>
                <c:pt idx="91205">
                  <c:v>234.51302083333334</c:v>
                </c:pt>
                <c:pt idx="91206">
                  <c:v>234.515625</c:v>
                </c:pt>
                <c:pt idx="91207">
                  <c:v>234.51822916666666</c:v>
                </c:pt>
                <c:pt idx="91208">
                  <c:v>234.52083333333334</c:v>
                </c:pt>
                <c:pt idx="91209">
                  <c:v>234.5234375</c:v>
                </c:pt>
                <c:pt idx="91210">
                  <c:v>234.52604166666666</c:v>
                </c:pt>
                <c:pt idx="91211">
                  <c:v>234.52864583333334</c:v>
                </c:pt>
                <c:pt idx="91212">
                  <c:v>234.53125</c:v>
                </c:pt>
                <c:pt idx="91213">
                  <c:v>234.53385416666666</c:v>
                </c:pt>
                <c:pt idx="91214">
                  <c:v>234.53645833333334</c:v>
                </c:pt>
                <c:pt idx="91215">
                  <c:v>234.5390625</c:v>
                </c:pt>
                <c:pt idx="91216">
                  <c:v>234.54166666666666</c:v>
                </c:pt>
                <c:pt idx="91217">
                  <c:v>234.54427083333334</c:v>
                </c:pt>
                <c:pt idx="91218">
                  <c:v>234.546875</c:v>
                </c:pt>
                <c:pt idx="91219">
                  <c:v>234.54947916666666</c:v>
                </c:pt>
                <c:pt idx="91220">
                  <c:v>234.55208333333334</c:v>
                </c:pt>
                <c:pt idx="91221">
                  <c:v>234.5546875</c:v>
                </c:pt>
                <c:pt idx="91222">
                  <c:v>234.55729166666666</c:v>
                </c:pt>
                <c:pt idx="91223">
                  <c:v>234.55989583333334</c:v>
                </c:pt>
                <c:pt idx="91224">
                  <c:v>234.5625</c:v>
                </c:pt>
                <c:pt idx="91225">
                  <c:v>234.56510416666666</c:v>
                </c:pt>
                <c:pt idx="91226">
                  <c:v>234.56770833333334</c:v>
                </c:pt>
                <c:pt idx="91227">
                  <c:v>234.5703125</c:v>
                </c:pt>
                <c:pt idx="91228">
                  <c:v>234.57291666666666</c:v>
                </c:pt>
                <c:pt idx="91229">
                  <c:v>234.57552083333334</c:v>
                </c:pt>
                <c:pt idx="91230">
                  <c:v>234.578125</c:v>
                </c:pt>
                <c:pt idx="91231">
                  <c:v>234.58072916666666</c:v>
                </c:pt>
                <c:pt idx="91232">
                  <c:v>234.58333333333334</c:v>
                </c:pt>
                <c:pt idx="91233">
                  <c:v>234.5859375</c:v>
                </c:pt>
                <c:pt idx="91234">
                  <c:v>234.58854166666666</c:v>
                </c:pt>
                <c:pt idx="91235">
                  <c:v>234.59114583333334</c:v>
                </c:pt>
                <c:pt idx="91236">
                  <c:v>234.59375</c:v>
                </c:pt>
                <c:pt idx="91237">
                  <c:v>234.59635416666666</c:v>
                </c:pt>
                <c:pt idx="91238">
                  <c:v>234.59895833333334</c:v>
                </c:pt>
                <c:pt idx="91239">
                  <c:v>234.6015625</c:v>
                </c:pt>
                <c:pt idx="91240">
                  <c:v>234.60416666666666</c:v>
                </c:pt>
                <c:pt idx="91241">
                  <c:v>234.60677083333334</c:v>
                </c:pt>
                <c:pt idx="91242">
                  <c:v>234.609375</c:v>
                </c:pt>
                <c:pt idx="91243">
                  <c:v>234.61197916666666</c:v>
                </c:pt>
                <c:pt idx="91244">
                  <c:v>234.61458333333334</c:v>
                </c:pt>
                <c:pt idx="91245">
                  <c:v>234.6171875</c:v>
                </c:pt>
                <c:pt idx="91246">
                  <c:v>234.61979166666666</c:v>
                </c:pt>
                <c:pt idx="91247">
                  <c:v>234.62239583333334</c:v>
                </c:pt>
                <c:pt idx="91248">
                  <c:v>234.625</c:v>
                </c:pt>
                <c:pt idx="91249">
                  <c:v>234.62760416666666</c:v>
                </c:pt>
                <c:pt idx="91250">
                  <c:v>234.63020833333334</c:v>
                </c:pt>
                <c:pt idx="91251">
                  <c:v>234.6328125</c:v>
                </c:pt>
                <c:pt idx="91252">
                  <c:v>234.63541666666666</c:v>
                </c:pt>
                <c:pt idx="91253">
                  <c:v>234.63802083333334</c:v>
                </c:pt>
                <c:pt idx="91254">
                  <c:v>234.640625</c:v>
                </c:pt>
                <c:pt idx="91255">
                  <c:v>234.64322916666666</c:v>
                </c:pt>
                <c:pt idx="91256">
                  <c:v>234.64583333333334</c:v>
                </c:pt>
                <c:pt idx="91257">
                  <c:v>234.6484375</c:v>
                </c:pt>
                <c:pt idx="91258">
                  <c:v>234.65104166666666</c:v>
                </c:pt>
                <c:pt idx="91259">
                  <c:v>234.65364583333334</c:v>
                </c:pt>
                <c:pt idx="91260">
                  <c:v>234.65625</c:v>
                </c:pt>
                <c:pt idx="91261">
                  <c:v>234.65885416666666</c:v>
                </c:pt>
                <c:pt idx="91262">
                  <c:v>234.66145833333334</c:v>
                </c:pt>
                <c:pt idx="91263">
                  <c:v>234.6640625</c:v>
                </c:pt>
                <c:pt idx="91264">
                  <c:v>234.66666666666666</c:v>
                </c:pt>
                <c:pt idx="91265">
                  <c:v>234.66927083333334</c:v>
                </c:pt>
                <c:pt idx="91266">
                  <c:v>234.671875</c:v>
                </c:pt>
                <c:pt idx="91267">
                  <c:v>234.67447916666666</c:v>
                </c:pt>
                <c:pt idx="91268">
                  <c:v>234.67708333333334</c:v>
                </c:pt>
                <c:pt idx="91269">
                  <c:v>234.6796875</c:v>
                </c:pt>
                <c:pt idx="91270">
                  <c:v>234.68229166666666</c:v>
                </c:pt>
                <c:pt idx="91271">
                  <c:v>234.68489583333334</c:v>
                </c:pt>
                <c:pt idx="91272">
                  <c:v>234.6875</c:v>
                </c:pt>
                <c:pt idx="91273">
                  <c:v>234.69010416666666</c:v>
                </c:pt>
                <c:pt idx="91274">
                  <c:v>234.69270833333334</c:v>
                </c:pt>
                <c:pt idx="91275">
                  <c:v>234.6953125</c:v>
                </c:pt>
                <c:pt idx="91276">
                  <c:v>234.69791666666666</c:v>
                </c:pt>
                <c:pt idx="91277">
                  <c:v>234.70052083333334</c:v>
                </c:pt>
                <c:pt idx="91278">
                  <c:v>234.703125</c:v>
                </c:pt>
                <c:pt idx="91279">
                  <c:v>234.70572916666666</c:v>
                </c:pt>
                <c:pt idx="91280">
                  <c:v>234.70833333333334</c:v>
                </c:pt>
                <c:pt idx="91281">
                  <c:v>234.7109375</c:v>
                </c:pt>
                <c:pt idx="91282">
                  <c:v>234.71354166666666</c:v>
                </c:pt>
                <c:pt idx="91283">
                  <c:v>234.71614583333334</c:v>
                </c:pt>
                <c:pt idx="91284">
                  <c:v>234.71875</c:v>
                </c:pt>
                <c:pt idx="91285">
                  <c:v>234.72135416666666</c:v>
                </c:pt>
                <c:pt idx="91286">
                  <c:v>234.72395833333334</c:v>
                </c:pt>
                <c:pt idx="91287">
                  <c:v>234.7265625</c:v>
                </c:pt>
                <c:pt idx="91288">
                  <c:v>234.72916666666666</c:v>
                </c:pt>
                <c:pt idx="91289">
                  <c:v>234.73177083333334</c:v>
                </c:pt>
                <c:pt idx="91290">
                  <c:v>234.734375</c:v>
                </c:pt>
                <c:pt idx="91291">
                  <c:v>234.73697916666666</c:v>
                </c:pt>
                <c:pt idx="91292">
                  <c:v>234.73958333333334</c:v>
                </c:pt>
                <c:pt idx="91293">
                  <c:v>234.7421875</c:v>
                </c:pt>
                <c:pt idx="91294">
                  <c:v>234.74479166666666</c:v>
                </c:pt>
                <c:pt idx="91295">
                  <c:v>234.74739583333334</c:v>
                </c:pt>
                <c:pt idx="91296">
                  <c:v>234.75</c:v>
                </c:pt>
                <c:pt idx="91297">
                  <c:v>234.75260416666666</c:v>
                </c:pt>
                <c:pt idx="91298">
                  <c:v>234.75520833333334</c:v>
                </c:pt>
                <c:pt idx="91299">
                  <c:v>234.7578125</c:v>
                </c:pt>
                <c:pt idx="91300">
                  <c:v>234.76041666666666</c:v>
                </c:pt>
                <c:pt idx="91301">
                  <c:v>234.76302083333334</c:v>
                </c:pt>
                <c:pt idx="91302">
                  <c:v>234.765625</c:v>
                </c:pt>
                <c:pt idx="91303">
                  <c:v>234.76822916666666</c:v>
                </c:pt>
                <c:pt idx="91304">
                  <c:v>234.77083333333334</c:v>
                </c:pt>
                <c:pt idx="91305">
                  <c:v>234.7734375</c:v>
                </c:pt>
                <c:pt idx="91306">
                  <c:v>234.77604166666666</c:v>
                </c:pt>
                <c:pt idx="91307">
                  <c:v>234.77864583333334</c:v>
                </c:pt>
                <c:pt idx="91308">
                  <c:v>234.78125</c:v>
                </c:pt>
                <c:pt idx="91309">
                  <c:v>234.78385416666666</c:v>
                </c:pt>
                <c:pt idx="91310">
                  <c:v>234.78645833333334</c:v>
                </c:pt>
                <c:pt idx="91311">
                  <c:v>234.7890625</c:v>
                </c:pt>
                <c:pt idx="91312">
                  <c:v>234.79166666666666</c:v>
                </c:pt>
                <c:pt idx="91313">
                  <c:v>234.79427083333334</c:v>
                </c:pt>
                <c:pt idx="91314">
                  <c:v>234.796875</c:v>
                </c:pt>
                <c:pt idx="91315">
                  <c:v>234.79947916666666</c:v>
                </c:pt>
                <c:pt idx="91316">
                  <c:v>234.80208333333334</c:v>
                </c:pt>
                <c:pt idx="91317">
                  <c:v>234.8046875</c:v>
                </c:pt>
                <c:pt idx="91318">
                  <c:v>234.80729166666666</c:v>
                </c:pt>
                <c:pt idx="91319">
                  <c:v>234.80989583333334</c:v>
                </c:pt>
                <c:pt idx="91320">
                  <c:v>234.8125</c:v>
                </c:pt>
                <c:pt idx="91321">
                  <c:v>234.81510416666666</c:v>
                </c:pt>
                <c:pt idx="91322">
                  <c:v>234.81770833333334</c:v>
                </c:pt>
                <c:pt idx="91323">
                  <c:v>234.8203125</c:v>
                </c:pt>
                <c:pt idx="91324">
                  <c:v>234.82291666666666</c:v>
                </c:pt>
                <c:pt idx="91325">
                  <c:v>234.82552083333334</c:v>
                </c:pt>
                <c:pt idx="91326">
                  <c:v>234.828125</c:v>
                </c:pt>
                <c:pt idx="91327">
                  <c:v>234.83072916666666</c:v>
                </c:pt>
                <c:pt idx="91328">
                  <c:v>234.83333333333334</c:v>
                </c:pt>
                <c:pt idx="91329">
                  <c:v>234.8359375</c:v>
                </c:pt>
                <c:pt idx="91330">
                  <c:v>234.83854166666666</c:v>
                </c:pt>
                <c:pt idx="91331">
                  <c:v>234.84114583333334</c:v>
                </c:pt>
                <c:pt idx="91332">
                  <c:v>234.84375</c:v>
                </c:pt>
                <c:pt idx="91333">
                  <c:v>234.84635416666666</c:v>
                </c:pt>
                <c:pt idx="91334">
                  <c:v>234.84895833333334</c:v>
                </c:pt>
                <c:pt idx="91335">
                  <c:v>234.8515625</c:v>
                </c:pt>
                <c:pt idx="91336">
                  <c:v>234.85416666666666</c:v>
                </c:pt>
                <c:pt idx="91337">
                  <c:v>234.85677083333334</c:v>
                </c:pt>
                <c:pt idx="91338">
                  <c:v>234.859375</c:v>
                </c:pt>
                <c:pt idx="91339">
                  <c:v>234.86197916666666</c:v>
                </c:pt>
                <c:pt idx="91340">
                  <c:v>234.86458333333334</c:v>
                </c:pt>
                <c:pt idx="91341">
                  <c:v>234.8671875</c:v>
                </c:pt>
                <c:pt idx="91342">
                  <c:v>234.86979166666666</c:v>
                </c:pt>
                <c:pt idx="91343">
                  <c:v>234.87239583333334</c:v>
                </c:pt>
                <c:pt idx="91344">
                  <c:v>234.875</c:v>
                </c:pt>
                <c:pt idx="91345">
                  <c:v>234.87760416666666</c:v>
                </c:pt>
                <c:pt idx="91346">
                  <c:v>234.88020833333334</c:v>
                </c:pt>
                <c:pt idx="91347">
                  <c:v>234.8828125</c:v>
                </c:pt>
                <c:pt idx="91348">
                  <c:v>234.88541666666666</c:v>
                </c:pt>
                <c:pt idx="91349">
                  <c:v>234.88802083333334</c:v>
                </c:pt>
                <c:pt idx="91350">
                  <c:v>234.890625</c:v>
                </c:pt>
                <c:pt idx="91351">
                  <c:v>234.89322916666666</c:v>
                </c:pt>
                <c:pt idx="91352">
                  <c:v>234.89583333333334</c:v>
                </c:pt>
                <c:pt idx="91353">
                  <c:v>234.8984375</c:v>
                </c:pt>
                <c:pt idx="91354">
                  <c:v>234.90104166666666</c:v>
                </c:pt>
                <c:pt idx="91355">
                  <c:v>234.90364583333334</c:v>
                </c:pt>
                <c:pt idx="91356">
                  <c:v>234.90625</c:v>
                </c:pt>
                <c:pt idx="91357">
                  <c:v>234.90885416666666</c:v>
                </c:pt>
                <c:pt idx="91358">
                  <c:v>234.91145833333334</c:v>
                </c:pt>
                <c:pt idx="91359">
                  <c:v>234.9140625</c:v>
                </c:pt>
                <c:pt idx="91360">
                  <c:v>234.91666666666666</c:v>
                </c:pt>
                <c:pt idx="91361">
                  <c:v>234.91927083333334</c:v>
                </c:pt>
                <c:pt idx="91362">
                  <c:v>234.921875</c:v>
                </c:pt>
                <c:pt idx="91363">
                  <c:v>234.92447916666666</c:v>
                </c:pt>
                <c:pt idx="91364">
                  <c:v>234.92708333333334</c:v>
                </c:pt>
                <c:pt idx="91365">
                  <c:v>234.9296875</c:v>
                </c:pt>
                <c:pt idx="91366">
                  <c:v>234.93229166666666</c:v>
                </c:pt>
                <c:pt idx="91367">
                  <c:v>234.93489583333334</c:v>
                </c:pt>
                <c:pt idx="91368">
                  <c:v>234.9375</c:v>
                </c:pt>
                <c:pt idx="91369">
                  <c:v>234.94010416666666</c:v>
                </c:pt>
                <c:pt idx="91370">
                  <c:v>234.94270833333334</c:v>
                </c:pt>
                <c:pt idx="91371">
                  <c:v>234.9453125</c:v>
                </c:pt>
                <c:pt idx="91372">
                  <c:v>234.94791666666666</c:v>
                </c:pt>
                <c:pt idx="91373">
                  <c:v>234.95052083333334</c:v>
                </c:pt>
                <c:pt idx="91374">
                  <c:v>234.953125</c:v>
                </c:pt>
                <c:pt idx="91375">
                  <c:v>234.95572916666666</c:v>
                </c:pt>
                <c:pt idx="91376">
                  <c:v>234.95833333333334</c:v>
                </c:pt>
                <c:pt idx="91377">
                  <c:v>234.9609375</c:v>
                </c:pt>
                <c:pt idx="91378">
                  <c:v>234.96354166666666</c:v>
                </c:pt>
                <c:pt idx="91379">
                  <c:v>234.96614583333334</c:v>
                </c:pt>
                <c:pt idx="91380">
                  <c:v>234.96875</c:v>
                </c:pt>
                <c:pt idx="91381">
                  <c:v>234.97135416666666</c:v>
                </c:pt>
                <c:pt idx="91382">
                  <c:v>234.97395833333334</c:v>
                </c:pt>
                <c:pt idx="91383">
                  <c:v>234.9765625</c:v>
                </c:pt>
                <c:pt idx="91384">
                  <c:v>234.97916666666666</c:v>
                </c:pt>
                <c:pt idx="91385">
                  <c:v>234.98177083333334</c:v>
                </c:pt>
                <c:pt idx="91386">
                  <c:v>234.984375</c:v>
                </c:pt>
                <c:pt idx="91387">
                  <c:v>234.98697916666666</c:v>
                </c:pt>
                <c:pt idx="91388">
                  <c:v>234.98958333333334</c:v>
                </c:pt>
                <c:pt idx="91389">
                  <c:v>234.9921875</c:v>
                </c:pt>
                <c:pt idx="91390">
                  <c:v>234.99479166666666</c:v>
                </c:pt>
                <c:pt idx="91391">
                  <c:v>234.99739583333334</c:v>
                </c:pt>
                <c:pt idx="91392">
                  <c:v>235</c:v>
                </c:pt>
                <c:pt idx="91393">
                  <c:v>235.00260416666666</c:v>
                </c:pt>
                <c:pt idx="91394">
                  <c:v>235.00520833333334</c:v>
                </c:pt>
                <c:pt idx="91395">
                  <c:v>235.0078125</c:v>
                </c:pt>
                <c:pt idx="91396">
                  <c:v>235.01041666666666</c:v>
                </c:pt>
                <c:pt idx="91397">
                  <c:v>235.01302083333334</c:v>
                </c:pt>
                <c:pt idx="91398">
                  <c:v>235.015625</c:v>
                </c:pt>
                <c:pt idx="91399">
                  <c:v>235.01822916666666</c:v>
                </c:pt>
                <c:pt idx="91400">
                  <c:v>235.02083333333334</c:v>
                </c:pt>
                <c:pt idx="91401">
                  <c:v>235.0234375</c:v>
                </c:pt>
                <c:pt idx="91402">
                  <c:v>235.02604166666666</c:v>
                </c:pt>
                <c:pt idx="91403">
                  <c:v>235.02864583333334</c:v>
                </c:pt>
                <c:pt idx="91404">
                  <c:v>235.03125</c:v>
                </c:pt>
                <c:pt idx="91405">
                  <c:v>235.03385416666666</c:v>
                </c:pt>
                <c:pt idx="91406">
                  <c:v>235.03645833333334</c:v>
                </c:pt>
                <c:pt idx="91407">
                  <c:v>235.0390625</c:v>
                </c:pt>
                <c:pt idx="91408">
                  <c:v>235.04166666666666</c:v>
                </c:pt>
                <c:pt idx="91409">
                  <c:v>235.04427083333334</c:v>
                </c:pt>
                <c:pt idx="91410">
                  <c:v>235.046875</c:v>
                </c:pt>
                <c:pt idx="91411">
                  <c:v>235.04947916666666</c:v>
                </c:pt>
                <c:pt idx="91412">
                  <c:v>235.05208333333334</c:v>
                </c:pt>
                <c:pt idx="91413">
                  <c:v>235.0546875</c:v>
                </c:pt>
                <c:pt idx="91414">
                  <c:v>235.05729166666666</c:v>
                </c:pt>
                <c:pt idx="91415">
                  <c:v>235.05989583333334</c:v>
                </c:pt>
                <c:pt idx="91416">
                  <c:v>235.0625</c:v>
                </c:pt>
                <c:pt idx="91417">
                  <c:v>235.06510416666666</c:v>
                </c:pt>
                <c:pt idx="91418">
                  <c:v>235.06770833333334</c:v>
                </c:pt>
                <c:pt idx="91419">
                  <c:v>235.0703125</c:v>
                </c:pt>
                <c:pt idx="91420">
                  <c:v>235.07291666666666</c:v>
                </c:pt>
                <c:pt idx="91421">
                  <c:v>235.07552083333334</c:v>
                </c:pt>
                <c:pt idx="91422">
                  <c:v>235.078125</c:v>
                </c:pt>
                <c:pt idx="91423">
                  <c:v>235.08072916666666</c:v>
                </c:pt>
                <c:pt idx="91424">
                  <c:v>235.08333333333334</c:v>
                </c:pt>
                <c:pt idx="91425">
                  <c:v>235.0859375</c:v>
                </c:pt>
                <c:pt idx="91426">
                  <c:v>235.08854166666666</c:v>
                </c:pt>
                <c:pt idx="91427">
                  <c:v>235.09114583333334</c:v>
                </c:pt>
                <c:pt idx="91428">
                  <c:v>235.09375</c:v>
                </c:pt>
                <c:pt idx="91429">
                  <c:v>235.09635416666666</c:v>
                </c:pt>
                <c:pt idx="91430">
                  <c:v>235.09895833333334</c:v>
                </c:pt>
                <c:pt idx="91431">
                  <c:v>235.1015625</c:v>
                </c:pt>
                <c:pt idx="91432">
                  <c:v>235.10416666666666</c:v>
                </c:pt>
                <c:pt idx="91433">
                  <c:v>235.10677083333334</c:v>
                </c:pt>
                <c:pt idx="91434">
                  <c:v>235.109375</c:v>
                </c:pt>
                <c:pt idx="91435">
                  <c:v>235.11197916666666</c:v>
                </c:pt>
                <c:pt idx="91436">
                  <c:v>235.11458333333334</c:v>
                </c:pt>
                <c:pt idx="91437">
                  <c:v>235.1171875</c:v>
                </c:pt>
                <c:pt idx="91438">
                  <c:v>235.11979166666666</c:v>
                </c:pt>
                <c:pt idx="91439">
                  <c:v>235.12239583333334</c:v>
                </c:pt>
                <c:pt idx="91440">
                  <c:v>235.125</c:v>
                </c:pt>
                <c:pt idx="91441">
                  <c:v>235.12760416666666</c:v>
                </c:pt>
                <c:pt idx="91442">
                  <c:v>235.13020833333334</c:v>
                </c:pt>
                <c:pt idx="91443">
                  <c:v>235.1328125</c:v>
                </c:pt>
                <c:pt idx="91444">
                  <c:v>235.13541666666666</c:v>
                </c:pt>
                <c:pt idx="91445">
                  <c:v>235.13802083333334</c:v>
                </c:pt>
                <c:pt idx="91446">
                  <c:v>235.140625</c:v>
                </c:pt>
                <c:pt idx="91447">
                  <c:v>235.14322916666666</c:v>
                </c:pt>
                <c:pt idx="91448">
                  <c:v>235.14583333333334</c:v>
                </c:pt>
                <c:pt idx="91449">
                  <c:v>235.1484375</c:v>
                </c:pt>
                <c:pt idx="91450">
                  <c:v>235.15104166666666</c:v>
                </c:pt>
                <c:pt idx="91451">
                  <c:v>235.15364583333334</c:v>
                </c:pt>
                <c:pt idx="91452">
                  <c:v>235.15625</c:v>
                </c:pt>
                <c:pt idx="91453">
                  <c:v>235.15885416666666</c:v>
                </c:pt>
                <c:pt idx="91454">
                  <c:v>235.16145833333334</c:v>
                </c:pt>
                <c:pt idx="91455">
                  <c:v>235.1640625</c:v>
                </c:pt>
                <c:pt idx="91456">
                  <c:v>235.16666666666666</c:v>
                </c:pt>
                <c:pt idx="91457">
                  <c:v>235.16927083333334</c:v>
                </c:pt>
                <c:pt idx="91458">
                  <c:v>235.171875</c:v>
                </c:pt>
                <c:pt idx="91459">
                  <c:v>235.17447916666666</c:v>
                </c:pt>
                <c:pt idx="91460">
                  <c:v>235.17708333333334</c:v>
                </c:pt>
                <c:pt idx="91461">
                  <c:v>235.1796875</c:v>
                </c:pt>
                <c:pt idx="91462">
                  <c:v>235.18229166666666</c:v>
                </c:pt>
                <c:pt idx="91463">
                  <c:v>235.18489583333334</c:v>
                </c:pt>
                <c:pt idx="91464">
                  <c:v>235.1875</c:v>
                </c:pt>
                <c:pt idx="91465">
                  <c:v>235.19010416666666</c:v>
                </c:pt>
                <c:pt idx="91466">
                  <c:v>235.19270833333334</c:v>
                </c:pt>
                <c:pt idx="91467">
                  <c:v>235.1953125</c:v>
                </c:pt>
                <c:pt idx="91468">
                  <c:v>235.19791666666666</c:v>
                </c:pt>
                <c:pt idx="91469">
                  <c:v>235.20052083333334</c:v>
                </c:pt>
                <c:pt idx="91470">
                  <c:v>235.203125</c:v>
                </c:pt>
                <c:pt idx="91471">
                  <c:v>235.20572916666666</c:v>
                </c:pt>
                <c:pt idx="91472">
                  <c:v>235.20833333333334</c:v>
                </c:pt>
                <c:pt idx="91473">
                  <c:v>235.2109375</c:v>
                </c:pt>
                <c:pt idx="91474">
                  <c:v>235.21354166666666</c:v>
                </c:pt>
                <c:pt idx="91475">
                  <c:v>235.21614583333334</c:v>
                </c:pt>
                <c:pt idx="91476">
                  <c:v>235.21875</c:v>
                </c:pt>
                <c:pt idx="91477">
                  <c:v>235.22135416666666</c:v>
                </c:pt>
                <c:pt idx="91478">
                  <c:v>235.22395833333334</c:v>
                </c:pt>
                <c:pt idx="91479">
                  <c:v>235.2265625</c:v>
                </c:pt>
                <c:pt idx="91480">
                  <c:v>235.22916666666666</c:v>
                </c:pt>
                <c:pt idx="91481">
                  <c:v>235.23177083333334</c:v>
                </c:pt>
                <c:pt idx="91482">
                  <c:v>235.234375</c:v>
                </c:pt>
                <c:pt idx="91483">
                  <c:v>235.23697916666666</c:v>
                </c:pt>
                <c:pt idx="91484">
                  <c:v>235.23958333333334</c:v>
                </c:pt>
                <c:pt idx="91485">
                  <c:v>235.2421875</c:v>
                </c:pt>
                <c:pt idx="91486">
                  <c:v>235.24479166666666</c:v>
                </c:pt>
                <c:pt idx="91487">
                  <c:v>235.24739583333334</c:v>
                </c:pt>
                <c:pt idx="91488">
                  <c:v>235.25</c:v>
                </c:pt>
                <c:pt idx="91489">
                  <c:v>235.25260416666666</c:v>
                </c:pt>
                <c:pt idx="91490">
                  <c:v>235.25520833333334</c:v>
                </c:pt>
                <c:pt idx="91491">
                  <c:v>235.2578125</c:v>
                </c:pt>
                <c:pt idx="91492">
                  <c:v>235.26041666666666</c:v>
                </c:pt>
                <c:pt idx="91493">
                  <c:v>235.26302083333334</c:v>
                </c:pt>
                <c:pt idx="91494">
                  <c:v>235.265625</c:v>
                </c:pt>
                <c:pt idx="91495">
                  <c:v>235.26822916666666</c:v>
                </c:pt>
                <c:pt idx="91496">
                  <c:v>235.27083333333334</c:v>
                </c:pt>
                <c:pt idx="91497">
                  <c:v>235.2734375</c:v>
                </c:pt>
                <c:pt idx="91498">
                  <c:v>235.27604166666666</c:v>
                </c:pt>
                <c:pt idx="91499">
                  <c:v>235.27864583333334</c:v>
                </c:pt>
                <c:pt idx="91500">
                  <c:v>235.28125</c:v>
                </c:pt>
                <c:pt idx="91501">
                  <c:v>235.28385416666666</c:v>
                </c:pt>
                <c:pt idx="91502">
                  <c:v>235.28645833333334</c:v>
                </c:pt>
                <c:pt idx="91503">
                  <c:v>235.2890625</c:v>
                </c:pt>
                <c:pt idx="91504">
                  <c:v>235.29166666666666</c:v>
                </c:pt>
                <c:pt idx="91505">
                  <c:v>235.29427083333334</c:v>
                </c:pt>
                <c:pt idx="91506">
                  <c:v>235.296875</c:v>
                </c:pt>
                <c:pt idx="91507">
                  <c:v>235.29947916666666</c:v>
                </c:pt>
                <c:pt idx="91508">
                  <c:v>235.30208333333334</c:v>
                </c:pt>
                <c:pt idx="91509">
                  <c:v>235.3046875</c:v>
                </c:pt>
                <c:pt idx="91510">
                  <c:v>235.30729166666666</c:v>
                </c:pt>
                <c:pt idx="91511">
                  <c:v>235.30989583333334</c:v>
                </c:pt>
                <c:pt idx="91512">
                  <c:v>235.3125</c:v>
                </c:pt>
                <c:pt idx="91513">
                  <c:v>235.31510416666666</c:v>
                </c:pt>
                <c:pt idx="91514">
                  <c:v>235.31770833333334</c:v>
                </c:pt>
                <c:pt idx="91515">
                  <c:v>235.3203125</c:v>
                </c:pt>
                <c:pt idx="91516">
                  <c:v>235.32291666666666</c:v>
                </c:pt>
                <c:pt idx="91517">
                  <c:v>235.32552083333334</c:v>
                </c:pt>
                <c:pt idx="91518">
                  <c:v>235.328125</c:v>
                </c:pt>
                <c:pt idx="91519">
                  <c:v>235.33072916666666</c:v>
                </c:pt>
                <c:pt idx="91520">
                  <c:v>235.33333333333334</c:v>
                </c:pt>
                <c:pt idx="91521">
                  <c:v>235.3359375</c:v>
                </c:pt>
                <c:pt idx="91522">
                  <c:v>235.33854166666666</c:v>
                </c:pt>
                <c:pt idx="91523">
                  <c:v>235.34114583333334</c:v>
                </c:pt>
                <c:pt idx="91524">
                  <c:v>235.34375</c:v>
                </c:pt>
                <c:pt idx="91525">
                  <c:v>235.34635416666666</c:v>
                </c:pt>
                <c:pt idx="91526">
                  <c:v>235.34895833333334</c:v>
                </c:pt>
                <c:pt idx="91527">
                  <c:v>235.3515625</c:v>
                </c:pt>
                <c:pt idx="91528">
                  <c:v>235.35416666666666</c:v>
                </c:pt>
                <c:pt idx="91529">
                  <c:v>235.35677083333334</c:v>
                </c:pt>
                <c:pt idx="91530">
                  <c:v>235.359375</c:v>
                </c:pt>
                <c:pt idx="91531">
                  <c:v>235.36197916666666</c:v>
                </c:pt>
                <c:pt idx="91532">
                  <c:v>235.36458333333334</c:v>
                </c:pt>
                <c:pt idx="91533">
                  <c:v>235.3671875</c:v>
                </c:pt>
                <c:pt idx="91534">
                  <c:v>235.36979166666666</c:v>
                </c:pt>
                <c:pt idx="91535">
                  <c:v>235.37239583333334</c:v>
                </c:pt>
                <c:pt idx="91536">
                  <c:v>235.375</c:v>
                </c:pt>
                <c:pt idx="91537">
                  <c:v>235.37760416666666</c:v>
                </c:pt>
                <c:pt idx="91538">
                  <c:v>235.38020833333334</c:v>
                </c:pt>
                <c:pt idx="91539">
                  <c:v>235.3828125</c:v>
                </c:pt>
                <c:pt idx="91540">
                  <c:v>235.38541666666666</c:v>
                </c:pt>
                <c:pt idx="91541">
                  <c:v>235.38802083333334</c:v>
                </c:pt>
                <c:pt idx="91542">
                  <c:v>235.390625</c:v>
                </c:pt>
                <c:pt idx="91543">
                  <c:v>235.39322916666666</c:v>
                </c:pt>
                <c:pt idx="91544">
                  <c:v>235.39583333333334</c:v>
                </c:pt>
                <c:pt idx="91545">
                  <c:v>235.3984375</c:v>
                </c:pt>
                <c:pt idx="91546">
                  <c:v>235.40104166666666</c:v>
                </c:pt>
                <c:pt idx="91547">
                  <c:v>235.40364583333334</c:v>
                </c:pt>
                <c:pt idx="91548">
                  <c:v>235.40625</c:v>
                </c:pt>
                <c:pt idx="91549">
                  <c:v>235.40885416666666</c:v>
                </c:pt>
                <c:pt idx="91550">
                  <c:v>235.41145833333334</c:v>
                </c:pt>
                <c:pt idx="91551">
                  <c:v>235.4140625</c:v>
                </c:pt>
                <c:pt idx="91552">
                  <c:v>235.41666666666666</c:v>
                </c:pt>
                <c:pt idx="91553">
                  <c:v>235.41927083333334</c:v>
                </c:pt>
                <c:pt idx="91554">
                  <c:v>235.421875</c:v>
                </c:pt>
                <c:pt idx="91555">
                  <c:v>235.42447916666666</c:v>
                </c:pt>
                <c:pt idx="91556">
                  <c:v>235.42708333333334</c:v>
                </c:pt>
                <c:pt idx="91557">
                  <c:v>235.4296875</c:v>
                </c:pt>
                <c:pt idx="91558">
                  <c:v>235.43229166666666</c:v>
                </c:pt>
                <c:pt idx="91559">
                  <c:v>235.43489583333334</c:v>
                </c:pt>
                <c:pt idx="91560">
                  <c:v>235.4375</c:v>
                </c:pt>
                <c:pt idx="91561">
                  <c:v>235.44010416666666</c:v>
                </c:pt>
                <c:pt idx="91562">
                  <c:v>235.44270833333334</c:v>
                </c:pt>
                <c:pt idx="91563">
                  <c:v>235.4453125</c:v>
                </c:pt>
                <c:pt idx="91564">
                  <c:v>235.44791666666666</c:v>
                </c:pt>
                <c:pt idx="91565">
                  <c:v>235.45052083333334</c:v>
                </c:pt>
                <c:pt idx="91566">
                  <c:v>235.453125</c:v>
                </c:pt>
                <c:pt idx="91567">
                  <c:v>235.45572916666666</c:v>
                </c:pt>
                <c:pt idx="91568">
                  <c:v>235.45833333333334</c:v>
                </c:pt>
                <c:pt idx="91569">
                  <c:v>235.4609375</c:v>
                </c:pt>
                <c:pt idx="91570">
                  <c:v>235.46354166666666</c:v>
                </c:pt>
                <c:pt idx="91571">
                  <c:v>235.46614583333334</c:v>
                </c:pt>
                <c:pt idx="91572">
                  <c:v>235.46875</c:v>
                </c:pt>
                <c:pt idx="91573">
                  <c:v>235.47135416666666</c:v>
                </c:pt>
                <c:pt idx="91574">
                  <c:v>235.47395833333334</c:v>
                </c:pt>
                <c:pt idx="91575">
                  <c:v>235.4765625</c:v>
                </c:pt>
                <c:pt idx="91576">
                  <c:v>235.47916666666666</c:v>
                </c:pt>
                <c:pt idx="91577">
                  <c:v>235.48177083333334</c:v>
                </c:pt>
                <c:pt idx="91578">
                  <c:v>235.484375</c:v>
                </c:pt>
                <c:pt idx="91579">
                  <c:v>235.48697916666666</c:v>
                </c:pt>
                <c:pt idx="91580">
                  <c:v>235.48958333333334</c:v>
                </c:pt>
                <c:pt idx="91581">
                  <c:v>235.4921875</c:v>
                </c:pt>
                <c:pt idx="91582">
                  <c:v>235.49479166666666</c:v>
                </c:pt>
                <c:pt idx="91583">
                  <c:v>235.49739583333334</c:v>
                </c:pt>
                <c:pt idx="91584">
                  <c:v>235.5</c:v>
                </c:pt>
                <c:pt idx="91585">
                  <c:v>235.50260416666666</c:v>
                </c:pt>
                <c:pt idx="91586">
                  <c:v>235.50520833333334</c:v>
                </c:pt>
                <c:pt idx="91587">
                  <c:v>235.5078125</c:v>
                </c:pt>
                <c:pt idx="91588">
                  <c:v>235.51041666666666</c:v>
                </c:pt>
                <c:pt idx="91589">
                  <c:v>235.51302083333334</c:v>
                </c:pt>
                <c:pt idx="91590">
                  <c:v>235.515625</c:v>
                </c:pt>
                <c:pt idx="91591">
                  <c:v>235.51822916666666</c:v>
                </c:pt>
                <c:pt idx="91592">
                  <c:v>235.52083333333334</c:v>
                </c:pt>
                <c:pt idx="91593">
                  <c:v>235.5234375</c:v>
                </c:pt>
                <c:pt idx="91594">
                  <c:v>235.52604166666666</c:v>
                </c:pt>
                <c:pt idx="91595">
                  <c:v>235.52864583333334</c:v>
                </c:pt>
                <c:pt idx="91596">
                  <c:v>235.53125</c:v>
                </c:pt>
                <c:pt idx="91597">
                  <c:v>235.53385416666666</c:v>
                </c:pt>
                <c:pt idx="91598">
                  <c:v>235.53645833333334</c:v>
                </c:pt>
                <c:pt idx="91599">
                  <c:v>235.5390625</c:v>
                </c:pt>
                <c:pt idx="91600">
                  <c:v>235.54166666666666</c:v>
                </c:pt>
                <c:pt idx="91601">
                  <c:v>235.54427083333334</c:v>
                </c:pt>
                <c:pt idx="91602">
                  <c:v>235.546875</c:v>
                </c:pt>
                <c:pt idx="91603">
                  <c:v>235.54947916666666</c:v>
                </c:pt>
                <c:pt idx="91604">
                  <c:v>235.55208333333334</c:v>
                </c:pt>
                <c:pt idx="91605">
                  <c:v>235.5546875</c:v>
                </c:pt>
                <c:pt idx="91606">
                  <c:v>235.55729166666666</c:v>
                </c:pt>
                <c:pt idx="91607">
                  <c:v>235.55989583333334</c:v>
                </c:pt>
                <c:pt idx="91608">
                  <c:v>235.5625</c:v>
                </c:pt>
                <c:pt idx="91609">
                  <c:v>235.56510416666666</c:v>
                </c:pt>
                <c:pt idx="91610">
                  <c:v>235.56770833333334</c:v>
                </c:pt>
                <c:pt idx="91611">
                  <c:v>235.5703125</c:v>
                </c:pt>
                <c:pt idx="91612">
                  <c:v>235.57291666666666</c:v>
                </c:pt>
                <c:pt idx="91613">
                  <c:v>235.57552083333334</c:v>
                </c:pt>
                <c:pt idx="91614">
                  <c:v>235.578125</c:v>
                </c:pt>
                <c:pt idx="91615">
                  <c:v>235.58072916666666</c:v>
                </c:pt>
                <c:pt idx="91616">
                  <c:v>235.58333333333334</c:v>
                </c:pt>
                <c:pt idx="91617">
                  <c:v>235.5859375</c:v>
                </c:pt>
                <c:pt idx="91618">
                  <c:v>235.58854166666666</c:v>
                </c:pt>
                <c:pt idx="91619">
                  <c:v>235.59114583333334</c:v>
                </c:pt>
                <c:pt idx="91620">
                  <c:v>235.59375</c:v>
                </c:pt>
                <c:pt idx="91621">
                  <c:v>235.59635416666666</c:v>
                </c:pt>
                <c:pt idx="91622">
                  <c:v>235.59895833333334</c:v>
                </c:pt>
                <c:pt idx="91623">
                  <c:v>235.6015625</c:v>
                </c:pt>
                <c:pt idx="91624">
                  <c:v>235.60416666666666</c:v>
                </c:pt>
                <c:pt idx="91625">
                  <c:v>235.60677083333334</c:v>
                </c:pt>
                <c:pt idx="91626">
                  <c:v>235.609375</c:v>
                </c:pt>
                <c:pt idx="91627">
                  <c:v>235.61197916666666</c:v>
                </c:pt>
                <c:pt idx="91628">
                  <c:v>235.61458333333334</c:v>
                </c:pt>
                <c:pt idx="91629">
                  <c:v>235.6171875</c:v>
                </c:pt>
                <c:pt idx="91630">
                  <c:v>235.61979166666666</c:v>
                </c:pt>
                <c:pt idx="91631">
                  <c:v>235.62239583333334</c:v>
                </c:pt>
                <c:pt idx="91632">
                  <c:v>235.625</c:v>
                </c:pt>
                <c:pt idx="91633">
                  <c:v>235.62760416666666</c:v>
                </c:pt>
                <c:pt idx="91634">
                  <c:v>235.63020833333334</c:v>
                </c:pt>
                <c:pt idx="91635">
                  <c:v>235.6328125</c:v>
                </c:pt>
                <c:pt idx="91636">
                  <c:v>235.63541666666666</c:v>
                </c:pt>
                <c:pt idx="91637">
                  <c:v>235.63802083333334</c:v>
                </c:pt>
                <c:pt idx="91638">
                  <c:v>235.640625</c:v>
                </c:pt>
                <c:pt idx="91639">
                  <c:v>235.64322916666666</c:v>
                </c:pt>
                <c:pt idx="91640">
                  <c:v>235.64583333333334</c:v>
                </c:pt>
                <c:pt idx="91641">
                  <c:v>235.6484375</c:v>
                </c:pt>
                <c:pt idx="91642">
                  <c:v>235.65104166666666</c:v>
                </c:pt>
                <c:pt idx="91643">
                  <c:v>235.65364583333334</c:v>
                </c:pt>
                <c:pt idx="91644">
                  <c:v>235.65625</c:v>
                </c:pt>
                <c:pt idx="91645">
                  <c:v>235.65885416666666</c:v>
                </c:pt>
                <c:pt idx="91646">
                  <c:v>235.66145833333334</c:v>
                </c:pt>
                <c:pt idx="91647">
                  <c:v>235.6640625</c:v>
                </c:pt>
                <c:pt idx="91648">
                  <c:v>235.66666666666666</c:v>
                </c:pt>
                <c:pt idx="91649">
                  <c:v>235.66927083333334</c:v>
                </c:pt>
                <c:pt idx="91650">
                  <c:v>235.671875</c:v>
                </c:pt>
                <c:pt idx="91651">
                  <c:v>235.67447916666666</c:v>
                </c:pt>
                <c:pt idx="91652">
                  <c:v>235.67708333333334</c:v>
                </c:pt>
                <c:pt idx="91653">
                  <c:v>235.6796875</c:v>
                </c:pt>
                <c:pt idx="91654">
                  <c:v>235.68229166666666</c:v>
                </c:pt>
                <c:pt idx="91655">
                  <c:v>235.68489583333334</c:v>
                </c:pt>
                <c:pt idx="91656">
                  <c:v>235.6875</c:v>
                </c:pt>
                <c:pt idx="91657">
                  <c:v>235.69010416666666</c:v>
                </c:pt>
                <c:pt idx="91658">
                  <c:v>235.69270833333334</c:v>
                </c:pt>
                <c:pt idx="91659">
                  <c:v>235.6953125</c:v>
                </c:pt>
                <c:pt idx="91660">
                  <c:v>235.69791666666666</c:v>
                </c:pt>
                <c:pt idx="91661">
                  <c:v>235.70052083333334</c:v>
                </c:pt>
                <c:pt idx="91662">
                  <c:v>235.703125</c:v>
                </c:pt>
                <c:pt idx="91663">
                  <c:v>235.70572916666666</c:v>
                </c:pt>
                <c:pt idx="91664">
                  <c:v>235.70833333333334</c:v>
                </c:pt>
                <c:pt idx="91665">
                  <c:v>235.7109375</c:v>
                </c:pt>
                <c:pt idx="91666">
                  <c:v>235.71354166666666</c:v>
                </c:pt>
                <c:pt idx="91667">
                  <c:v>235.71614583333334</c:v>
                </c:pt>
                <c:pt idx="91668">
                  <c:v>235.71875</c:v>
                </c:pt>
                <c:pt idx="91669">
                  <c:v>235.72135416666666</c:v>
                </c:pt>
                <c:pt idx="91670">
                  <c:v>235.72395833333334</c:v>
                </c:pt>
                <c:pt idx="91671">
                  <c:v>235.7265625</c:v>
                </c:pt>
                <c:pt idx="91672">
                  <c:v>235.72916666666666</c:v>
                </c:pt>
                <c:pt idx="91673">
                  <c:v>235.73177083333334</c:v>
                </c:pt>
                <c:pt idx="91674">
                  <c:v>235.734375</c:v>
                </c:pt>
                <c:pt idx="91675">
                  <c:v>235.73697916666666</c:v>
                </c:pt>
                <c:pt idx="91676">
                  <c:v>235.73958333333334</c:v>
                </c:pt>
                <c:pt idx="91677">
                  <c:v>235.7421875</c:v>
                </c:pt>
                <c:pt idx="91678">
                  <c:v>235.74479166666666</c:v>
                </c:pt>
                <c:pt idx="91679">
                  <c:v>235.74739583333334</c:v>
                </c:pt>
                <c:pt idx="91680">
                  <c:v>235.75</c:v>
                </c:pt>
                <c:pt idx="91681">
                  <c:v>235.75260416666666</c:v>
                </c:pt>
                <c:pt idx="91682">
                  <c:v>235.75520833333334</c:v>
                </c:pt>
                <c:pt idx="91683">
                  <c:v>235.7578125</c:v>
                </c:pt>
                <c:pt idx="91684">
                  <c:v>235.76041666666666</c:v>
                </c:pt>
                <c:pt idx="91685">
                  <c:v>235.76302083333334</c:v>
                </c:pt>
                <c:pt idx="91686">
                  <c:v>235.765625</c:v>
                </c:pt>
                <c:pt idx="91687">
                  <c:v>235.76822916666666</c:v>
                </c:pt>
                <c:pt idx="91688">
                  <c:v>235.77083333333334</c:v>
                </c:pt>
                <c:pt idx="91689">
                  <c:v>235.7734375</c:v>
                </c:pt>
                <c:pt idx="91690">
                  <c:v>235.77604166666666</c:v>
                </c:pt>
                <c:pt idx="91691">
                  <c:v>235.77864583333334</c:v>
                </c:pt>
                <c:pt idx="91692">
                  <c:v>235.78125</c:v>
                </c:pt>
                <c:pt idx="91693">
                  <c:v>235.78385416666666</c:v>
                </c:pt>
                <c:pt idx="91694">
                  <c:v>235.78645833333334</c:v>
                </c:pt>
                <c:pt idx="91695">
                  <c:v>235.7890625</c:v>
                </c:pt>
                <c:pt idx="91696">
                  <c:v>235.79166666666666</c:v>
                </c:pt>
                <c:pt idx="91697">
                  <c:v>235.79427083333334</c:v>
                </c:pt>
                <c:pt idx="91698">
                  <c:v>235.796875</c:v>
                </c:pt>
                <c:pt idx="91699">
                  <c:v>235.79947916666666</c:v>
                </c:pt>
                <c:pt idx="91700">
                  <c:v>235.80208333333334</c:v>
                </c:pt>
                <c:pt idx="91701">
                  <c:v>235.8046875</c:v>
                </c:pt>
                <c:pt idx="91702">
                  <c:v>235.80729166666666</c:v>
                </c:pt>
                <c:pt idx="91703">
                  <c:v>235.80989583333334</c:v>
                </c:pt>
                <c:pt idx="91704">
                  <c:v>235.8125</c:v>
                </c:pt>
                <c:pt idx="91705">
                  <c:v>235.81510416666666</c:v>
                </c:pt>
                <c:pt idx="91706">
                  <c:v>235.81770833333334</c:v>
                </c:pt>
                <c:pt idx="91707">
                  <c:v>235.8203125</c:v>
                </c:pt>
                <c:pt idx="91708">
                  <c:v>235.82291666666666</c:v>
                </c:pt>
                <c:pt idx="91709">
                  <c:v>235.82552083333334</c:v>
                </c:pt>
                <c:pt idx="91710">
                  <c:v>235.828125</c:v>
                </c:pt>
                <c:pt idx="91711">
                  <c:v>235.83072916666666</c:v>
                </c:pt>
                <c:pt idx="91712">
                  <c:v>235.83333333333334</c:v>
                </c:pt>
                <c:pt idx="91713">
                  <c:v>235.8359375</c:v>
                </c:pt>
                <c:pt idx="91714">
                  <c:v>235.83854166666666</c:v>
                </c:pt>
                <c:pt idx="91715">
                  <c:v>235.84114583333334</c:v>
                </c:pt>
                <c:pt idx="91716">
                  <c:v>235.84375</c:v>
                </c:pt>
                <c:pt idx="91717">
                  <c:v>235.84635416666666</c:v>
                </c:pt>
                <c:pt idx="91718">
                  <c:v>235.84895833333334</c:v>
                </c:pt>
                <c:pt idx="91719">
                  <c:v>235.8515625</c:v>
                </c:pt>
                <c:pt idx="91720">
                  <c:v>235.85416666666666</c:v>
                </c:pt>
                <c:pt idx="91721">
                  <c:v>235.85677083333334</c:v>
                </c:pt>
                <c:pt idx="91722">
                  <c:v>235.859375</c:v>
                </c:pt>
                <c:pt idx="91723">
                  <c:v>235.86197916666666</c:v>
                </c:pt>
                <c:pt idx="91724">
                  <c:v>235.86458333333334</c:v>
                </c:pt>
                <c:pt idx="91725">
                  <c:v>235.8671875</c:v>
                </c:pt>
                <c:pt idx="91726">
                  <c:v>235.86979166666666</c:v>
                </c:pt>
                <c:pt idx="91727">
                  <c:v>235.87239583333334</c:v>
                </c:pt>
                <c:pt idx="91728">
                  <c:v>235.875</c:v>
                </c:pt>
                <c:pt idx="91729">
                  <c:v>235.87760416666666</c:v>
                </c:pt>
                <c:pt idx="91730">
                  <c:v>235.88020833333334</c:v>
                </c:pt>
                <c:pt idx="91731">
                  <c:v>235.8828125</c:v>
                </c:pt>
                <c:pt idx="91732">
                  <c:v>235.88541666666666</c:v>
                </c:pt>
                <c:pt idx="91733">
                  <c:v>235.88802083333334</c:v>
                </c:pt>
                <c:pt idx="91734">
                  <c:v>235.890625</c:v>
                </c:pt>
                <c:pt idx="91735">
                  <c:v>235.89322916666666</c:v>
                </c:pt>
                <c:pt idx="91736">
                  <c:v>235.89583333333334</c:v>
                </c:pt>
                <c:pt idx="91737">
                  <c:v>235.8984375</c:v>
                </c:pt>
                <c:pt idx="91738">
                  <c:v>235.90104166666666</c:v>
                </c:pt>
                <c:pt idx="91739">
                  <c:v>235.90364583333334</c:v>
                </c:pt>
                <c:pt idx="91740">
                  <c:v>235.90625</c:v>
                </c:pt>
                <c:pt idx="91741">
                  <c:v>235.90885416666666</c:v>
                </c:pt>
                <c:pt idx="91742">
                  <c:v>235.91145833333334</c:v>
                </c:pt>
                <c:pt idx="91743">
                  <c:v>235.9140625</c:v>
                </c:pt>
                <c:pt idx="91744">
                  <c:v>235.91666666666666</c:v>
                </c:pt>
                <c:pt idx="91745">
                  <c:v>235.91927083333334</c:v>
                </c:pt>
                <c:pt idx="91746">
                  <c:v>235.921875</c:v>
                </c:pt>
                <c:pt idx="91747">
                  <c:v>235.92447916666666</c:v>
                </c:pt>
                <c:pt idx="91748">
                  <c:v>235.92708333333334</c:v>
                </c:pt>
                <c:pt idx="91749">
                  <c:v>235.9296875</c:v>
                </c:pt>
                <c:pt idx="91750">
                  <c:v>235.93229166666666</c:v>
                </c:pt>
                <c:pt idx="91751">
                  <c:v>235.93489583333334</c:v>
                </c:pt>
                <c:pt idx="91752">
                  <c:v>235.9375</c:v>
                </c:pt>
                <c:pt idx="91753">
                  <c:v>235.94010416666666</c:v>
                </c:pt>
                <c:pt idx="91754">
                  <c:v>235.94270833333334</c:v>
                </c:pt>
                <c:pt idx="91755">
                  <c:v>235.9453125</c:v>
                </c:pt>
                <c:pt idx="91756">
                  <c:v>235.94791666666666</c:v>
                </c:pt>
                <c:pt idx="91757">
                  <c:v>235.95052083333334</c:v>
                </c:pt>
                <c:pt idx="91758">
                  <c:v>235.953125</c:v>
                </c:pt>
                <c:pt idx="91759">
                  <c:v>235.95572916666666</c:v>
                </c:pt>
                <c:pt idx="91760">
                  <c:v>235.95833333333334</c:v>
                </c:pt>
                <c:pt idx="91761">
                  <c:v>235.9609375</c:v>
                </c:pt>
                <c:pt idx="91762">
                  <c:v>235.96354166666666</c:v>
                </c:pt>
                <c:pt idx="91763">
                  <c:v>235.96614583333334</c:v>
                </c:pt>
                <c:pt idx="91764">
                  <c:v>235.96875</c:v>
                </c:pt>
                <c:pt idx="91765">
                  <c:v>235.97135416666666</c:v>
                </c:pt>
                <c:pt idx="91766">
                  <c:v>235.97395833333334</c:v>
                </c:pt>
                <c:pt idx="91767">
                  <c:v>235.9765625</c:v>
                </c:pt>
                <c:pt idx="91768">
                  <c:v>235.97916666666666</c:v>
                </c:pt>
                <c:pt idx="91769">
                  <c:v>235.98177083333334</c:v>
                </c:pt>
                <c:pt idx="91770">
                  <c:v>235.984375</c:v>
                </c:pt>
                <c:pt idx="91771">
                  <c:v>235.98697916666666</c:v>
                </c:pt>
                <c:pt idx="91772">
                  <c:v>235.98958333333334</c:v>
                </c:pt>
                <c:pt idx="91773">
                  <c:v>235.9921875</c:v>
                </c:pt>
                <c:pt idx="91774">
                  <c:v>235.99479166666666</c:v>
                </c:pt>
                <c:pt idx="91775">
                  <c:v>235.99739583333334</c:v>
                </c:pt>
                <c:pt idx="91776">
                  <c:v>236</c:v>
                </c:pt>
                <c:pt idx="91777">
                  <c:v>236.00260416666666</c:v>
                </c:pt>
                <c:pt idx="91778">
                  <c:v>236.00520833333334</c:v>
                </c:pt>
                <c:pt idx="91779">
                  <c:v>236.0078125</c:v>
                </c:pt>
                <c:pt idx="91780">
                  <c:v>236.01041666666666</c:v>
                </c:pt>
                <c:pt idx="91781">
                  <c:v>236.01302083333334</c:v>
                </c:pt>
                <c:pt idx="91782">
                  <c:v>236.015625</c:v>
                </c:pt>
                <c:pt idx="91783">
                  <c:v>236.01822916666666</c:v>
                </c:pt>
                <c:pt idx="91784">
                  <c:v>236.02083333333334</c:v>
                </c:pt>
                <c:pt idx="91785">
                  <c:v>236.0234375</c:v>
                </c:pt>
                <c:pt idx="91786">
                  <c:v>236.02604166666666</c:v>
                </c:pt>
                <c:pt idx="91787">
                  <c:v>236.02864583333334</c:v>
                </c:pt>
                <c:pt idx="91788">
                  <c:v>236.03125</c:v>
                </c:pt>
                <c:pt idx="91789">
                  <c:v>236.03385416666666</c:v>
                </c:pt>
                <c:pt idx="91790">
                  <c:v>236.03645833333334</c:v>
                </c:pt>
                <c:pt idx="91791">
                  <c:v>236.0390625</c:v>
                </c:pt>
                <c:pt idx="91792">
                  <c:v>236.04166666666666</c:v>
                </c:pt>
                <c:pt idx="91793">
                  <c:v>236.04427083333334</c:v>
                </c:pt>
                <c:pt idx="91794">
                  <c:v>236.046875</c:v>
                </c:pt>
                <c:pt idx="91795">
                  <c:v>236.04947916666666</c:v>
                </c:pt>
                <c:pt idx="91796">
                  <c:v>236.05208333333334</c:v>
                </c:pt>
                <c:pt idx="91797">
                  <c:v>236.0546875</c:v>
                </c:pt>
                <c:pt idx="91798">
                  <c:v>236.05729166666666</c:v>
                </c:pt>
                <c:pt idx="91799">
                  <c:v>236.05989583333334</c:v>
                </c:pt>
                <c:pt idx="91800">
                  <c:v>236.0625</c:v>
                </c:pt>
                <c:pt idx="91801">
                  <c:v>236.06510416666666</c:v>
                </c:pt>
                <c:pt idx="91802">
                  <c:v>236.06770833333334</c:v>
                </c:pt>
                <c:pt idx="91803">
                  <c:v>236.0703125</c:v>
                </c:pt>
                <c:pt idx="91804">
                  <c:v>236.07291666666666</c:v>
                </c:pt>
                <c:pt idx="91805">
                  <c:v>236.07552083333334</c:v>
                </c:pt>
                <c:pt idx="91806">
                  <c:v>236.078125</c:v>
                </c:pt>
                <c:pt idx="91807">
                  <c:v>236.08072916666666</c:v>
                </c:pt>
                <c:pt idx="91808">
                  <c:v>236.08333333333334</c:v>
                </c:pt>
                <c:pt idx="91809">
                  <c:v>236.0859375</c:v>
                </c:pt>
                <c:pt idx="91810">
                  <c:v>236.08854166666666</c:v>
                </c:pt>
                <c:pt idx="91811">
                  <c:v>236.09114583333334</c:v>
                </c:pt>
                <c:pt idx="91812">
                  <c:v>236.09375</c:v>
                </c:pt>
                <c:pt idx="91813">
                  <c:v>236.09635416666666</c:v>
                </c:pt>
                <c:pt idx="91814">
                  <c:v>236.09895833333334</c:v>
                </c:pt>
                <c:pt idx="91815">
                  <c:v>236.1015625</c:v>
                </c:pt>
                <c:pt idx="91816">
                  <c:v>236.10416666666666</c:v>
                </c:pt>
                <c:pt idx="91817">
                  <c:v>236.10677083333334</c:v>
                </c:pt>
                <c:pt idx="91818">
                  <c:v>236.109375</c:v>
                </c:pt>
                <c:pt idx="91819">
                  <c:v>236.11197916666666</c:v>
                </c:pt>
                <c:pt idx="91820">
                  <c:v>236.11458333333334</c:v>
                </c:pt>
                <c:pt idx="91821">
                  <c:v>236.1171875</c:v>
                </c:pt>
                <c:pt idx="91822">
                  <c:v>236.11979166666666</c:v>
                </c:pt>
                <c:pt idx="91823">
                  <c:v>236.12239583333334</c:v>
                </c:pt>
                <c:pt idx="91824">
                  <c:v>236.125</c:v>
                </c:pt>
                <c:pt idx="91825">
                  <c:v>236.12760416666666</c:v>
                </c:pt>
                <c:pt idx="91826">
                  <c:v>236.13020833333334</c:v>
                </c:pt>
                <c:pt idx="91827">
                  <c:v>236.1328125</c:v>
                </c:pt>
                <c:pt idx="91828">
                  <c:v>236.13541666666666</c:v>
                </c:pt>
                <c:pt idx="91829">
                  <c:v>236.13802083333334</c:v>
                </c:pt>
                <c:pt idx="91830">
                  <c:v>236.140625</c:v>
                </c:pt>
                <c:pt idx="91831">
                  <c:v>236.14322916666666</c:v>
                </c:pt>
                <c:pt idx="91832">
                  <c:v>236.14583333333334</c:v>
                </c:pt>
                <c:pt idx="91833">
                  <c:v>236.1484375</c:v>
                </c:pt>
                <c:pt idx="91834">
                  <c:v>236.15104166666666</c:v>
                </c:pt>
                <c:pt idx="91835">
                  <c:v>236.15364583333334</c:v>
                </c:pt>
                <c:pt idx="91836">
                  <c:v>236.15625</c:v>
                </c:pt>
                <c:pt idx="91837">
                  <c:v>236.15885416666666</c:v>
                </c:pt>
                <c:pt idx="91838">
                  <c:v>236.16145833333334</c:v>
                </c:pt>
                <c:pt idx="91839">
                  <c:v>236.1640625</c:v>
                </c:pt>
                <c:pt idx="91840">
                  <c:v>236.16666666666666</c:v>
                </c:pt>
                <c:pt idx="91841">
                  <c:v>236.16927083333334</c:v>
                </c:pt>
                <c:pt idx="91842">
                  <c:v>236.171875</c:v>
                </c:pt>
                <c:pt idx="91843">
                  <c:v>236.17447916666666</c:v>
                </c:pt>
                <c:pt idx="91844">
                  <c:v>236.17708333333334</c:v>
                </c:pt>
                <c:pt idx="91845">
                  <c:v>236.1796875</c:v>
                </c:pt>
                <c:pt idx="91846">
                  <c:v>236.18229166666666</c:v>
                </c:pt>
                <c:pt idx="91847">
                  <c:v>236.18489583333334</c:v>
                </c:pt>
                <c:pt idx="91848">
                  <c:v>236.1875</c:v>
                </c:pt>
                <c:pt idx="91849">
                  <c:v>236.19010416666666</c:v>
                </c:pt>
                <c:pt idx="91850">
                  <c:v>236.19270833333334</c:v>
                </c:pt>
                <c:pt idx="91851">
                  <c:v>236.1953125</c:v>
                </c:pt>
                <c:pt idx="91852">
                  <c:v>236.19791666666666</c:v>
                </c:pt>
                <c:pt idx="91853">
                  <c:v>236.20052083333334</c:v>
                </c:pt>
                <c:pt idx="91854">
                  <c:v>236.203125</c:v>
                </c:pt>
                <c:pt idx="91855">
                  <c:v>236.20572916666666</c:v>
                </c:pt>
                <c:pt idx="91856">
                  <c:v>236.20833333333334</c:v>
                </c:pt>
                <c:pt idx="91857">
                  <c:v>236.2109375</c:v>
                </c:pt>
                <c:pt idx="91858">
                  <c:v>236.21354166666666</c:v>
                </c:pt>
                <c:pt idx="91859">
                  <c:v>236.21614583333334</c:v>
                </c:pt>
                <c:pt idx="91860">
                  <c:v>236.21875</c:v>
                </c:pt>
                <c:pt idx="91861">
                  <c:v>236.22135416666666</c:v>
                </c:pt>
                <c:pt idx="91862">
                  <c:v>236.22395833333334</c:v>
                </c:pt>
                <c:pt idx="91863">
                  <c:v>236.2265625</c:v>
                </c:pt>
                <c:pt idx="91864">
                  <c:v>236.22916666666666</c:v>
                </c:pt>
                <c:pt idx="91865">
                  <c:v>236.23177083333334</c:v>
                </c:pt>
                <c:pt idx="91866">
                  <c:v>236.234375</c:v>
                </c:pt>
                <c:pt idx="91867">
                  <c:v>236.23697916666666</c:v>
                </c:pt>
                <c:pt idx="91868">
                  <c:v>236.23958333333334</c:v>
                </c:pt>
                <c:pt idx="91869">
                  <c:v>236.2421875</c:v>
                </c:pt>
                <c:pt idx="91870">
                  <c:v>236.24479166666666</c:v>
                </c:pt>
                <c:pt idx="91871">
                  <c:v>236.24739583333334</c:v>
                </c:pt>
                <c:pt idx="91872">
                  <c:v>236.25</c:v>
                </c:pt>
                <c:pt idx="91873">
                  <c:v>236.25260416666666</c:v>
                </c:pt>
                <c:pt idx="91874">
                  <c:v>236.25520833333334</c:v>
                </c:pt>
                <c:pt idx="91875">
                  <c:v>236.2578125</c:v>
                </c:pt>
                <c:pt idx="91876">
                  <c:v>236.26041666666666</c:v>
                </c:pt>
                <c:pt idx="91877">
                  <c:v>236.26302083333334</c:v>
                </c:pt>
                <c:pt idx="91878">
                  <c:v>236.265625</c:v>
                </c:pt>
                <c:pt idx="91879">
                  <c:v>236.26822916666666</c:v>
                </c:pt>
                <c:pt idx="91880">
                  <c:v>236.27083333333334</c:v>
                </c:pt>
                <c:pt idx="91881">
                  <c:v>236.2734375</c:v>
                </c:pt>
                <c:pt idx="91882">
                  <c:v>236.27604166666666</c:v>
                </c:pt>
                <c:pt idx="91883">
                  <c:v>236.27864583333334</c:v>
                </c:pt>
                <c:pt idx="91884">
                  <c:v>236.28125</c:v>
                </c:pt>
                <c:pt idx="91885">
                  <c:v>236.28385416666666</c:v>
                </c:pt>
                <c:pt idx="91886">
                  <c:v>236.28645833333334</c:v>
                </c:pt>
                <c:pt idx="91887">
                  <c:v>236.2890625</c:v>
                </c:pt>
                <c:pt idx="91888">
                  <c:v>236.29166666666666</c:v>
                </c:pt>
                <c:pt idx="91889">
                  <c:v>236.29427083333334</c:v>
                </c:pt>
                <c:pt idx="91890">
                  <c:v>236.296875</c:v>
                </c:pt>
                <c:pt idx="91891">
                  <c:v>236.29947916666666</c:v>
                </c:pt>
                <c:pt idx="91892">
                  <c:v>236.30208333333334</c:v>
                </c:pt>
                <c:pt idx="91893">
                  <c:v>236.3046875</c:v>
                </c:pt>
                <c:pt idx="91894">
                  <c:v>236.30729166666666</c:v>
                </c:pt>
                <c:pt idx="91895">
                  <c:v>236.30989583333334</c:v>
                </c:pt>
                <c:pt idx="91896">
                  <c:v>236.3125</c:v>
                </c:pt>
                <c:pt idx="91897">
                  <c:v>236.31510416666666</c:v>
                </c:pt>
                <c:pt idx="91898">
                  <c:v>236.31770833333334</c:v>
                </c:pt>
                <c:pt idx="91899">
                  <c:v>236.3203125</c:v>
                </c:pt>
                <c:pt idx="91900">
                  <c:v>236.32291666666666</c:v>
                </c:pt>
                <c:pt idx="91901">
                  <c:v>236.32552083333334</c:v>
                </c:pt>
                <c:pt idx="91902">
                  <c:v>236.328125</c:v>
                </c:pt>
                <c:pt idx="91903">
                  <c:v>236.33072916666666</c:v>
                </c:pt>
                <c:pt idx="91904">
                  <c:v>236.33333333333334</c:v>
                </c:pt>
                <c:pt idx="91905">
                  <c:v>236.3359375</c:v>
                </c:pt>
                <c:pt idx="91906">
                  <c:v>236.33854166666666</c:v>
                </c:pt>
                <c:pt idx="91907">
                  <c:v>236.34114583333334</c:v>
                </c:pt>
                <c:pt idx="91908">
                  <c:v>236.34375</c:v>
                </c:pt>
                <c:pt idx="91909">
                  <c:v>236.34635416666666</c:v>
                </c:pt>
                <c:pt idx="91910">
                  <c:v>236.34895833333334</c:v>
                </c:pt>
                <c:pt idx="91911">
                  <c:v>236.3515625</c:v>
                </c:pt>
                <c:pt idx="91912">
                  <c:v>236.35416666666666</c:v>
                </c:pt>
                <c:pt idx="91913">
                  <c:v>236.35677083333334</c:v>
                </c:pt>
                <c:pt idx="91914">
                  <c:v>236.359375</c:v>
                </c:pt>
                <c:pt idx="91915">
                  <c:v>236.36197916666666</c:v>
                </c:pt>
                <c:pt idx="91916">
                  <c:v>236.36458333333334</c:v>
                </c:pt>
                <c:pt idx="91917">
                  <c:v>236.3671875</c:v>
                </c:pt>
                <c:pt idx="91918">
                  <c:v>236.36979166666666</c:v>
                </c:pt>
                <c:pt idx="91919">
                  <c:v>236.37239583333334</c:v>
                </c:pt>
                <c:pt idx="91920">
                  <c:v>236.375</c:v>
                </c:pt>
                <c:pt idx="91921">
                  <c:v>236.37760416666666</c:v>
                </c:pt>
                <c:pt idx="91922">
                  <c:v>236.38020833333334</c:v>
                </c:pt>
                <c:pt idx="91923">
                  <c:v>236.3828125</c:v>
                </c:pt>
                <c:pt idx="91924">
                  <c:v>236.38541666666666</c:v>
                </c:pt>
                <c:pt idx="91925">
                  <c:v>236.38802083333334</c:v>
                </c:pt>
                <c:pt idx="91926">
                  <c:v>236.390625</c:v>
                </c:pt>
                <c:pt idx="91927">
                  <c:v>236.39322916666666</c:v>
                </c:pt>
                <c:pt idx="91928">
                  <c:v>236.39583333333334</c:v>
                </c:pt>
                <c:pt idx="91929">
                  <c:v>236.3984375</c:v>
                </c:pt>
                <c:pt idx="91930">
                  <c:v>236.40104166666666</c:v>
                </c:pt>
                <c:pt idx="91931">
                  <c:v>236.40364583333334</c:v>
                </c:pt>
                <c:pt idx="91932">
                  <c:v>236.40625</c:v>
                </c:pt>
                <c:pt idx="91933">
                  <c:v>236.40885416666666</c:v>
                </c:pt>
                <c:pt idx="91934">
                  <c:v>236.41145833333334</c:v>
                </c:pt>
                <c:pt idx="91935">
                  <c:v>236.4140625</c:v>
                </c:pt>
                <c:pt idx="91936">
                  <c:v>236.41666666666666</c:v>
                </c:pt>
                <c:pt idx="91937">
                  <c:v>236.41927083333334</c:v>
                </c:pt>
                <c:pt idx="91938">
                  <c:v>236.421875</c:v>
                </c:pt>
                <c:pt idx="91939">
                  <c:v>236.42447916666666</c:v>
                </c:pt>
                <c:pt idx="91940">
                  <c:v>236.42708333333334</c:v>
                </c:pt>
                <c:pt idx="91941">
                  <c:v>236.4296875</c:v>
                </c:pt>
                <c:pt idx="91942">
                  <c:v>236.43229166666666</c:v>
                </c:pt>
                <c:pt idx="91943">
                  <c:v>236.43489583333334</c:v>
                </c:pt>
                <c:pt idx="91944">
                  <c:v>236.4375</c:v>
                </c:pt>
                <c:pt idx="91945">
                  <c:v>236.44010416666666</c:v>
                </c:pt>
                <c:pt idx="91946">
                  <c:v>236.44270833333334</c:v>
                </c:pt>
                <c:pt idx="91947">
                  <c:v>236.4453125</c:v>
                </c:pt>
                <c:pt idx="91948">
                  <c:v>236.44791666666666</c:v>
                </c:pt>
                <c:pt idx="91949">
                  <c:v>236.45052083333334</c:v>
                </c:pt>
                <c:pt idx="91950">
                  <c:v>236.453125</c:v>
                </c:pt>
                <c:pt idx="91951">
                  <c:v>236.45572916666666</c:v>
                </c:pt>
                <c:pt idx="91952">
                  <c:v>236.45833333333334</c:v>
                </c:pt>
                <c:pt idx="91953">
                  <c:v>236.4609375</c:v>
                </c:pt>
                <c:pt idx="91954">
                  <c:v>236.46354166666666</c:v>
                </c:pt>
                <c:pt idx="91955">
                  <c:v>236.46614583333334</c:v>
                </c:pt>
                <c:pt idx="91956">
                  <c:v>236.46875</c:v>
                </c:pt>
                <c:pt idx="91957">
                  <c:v>236.47135416666666</c:v>
                </c:pt>
                <c:pt idx="91958">
                  <c:v>236.47395833333334</c:v>
                </c:pt>
                <c:pt idx="91959">
                  <c:v>236.4765625</c:v>
                </c:pt>
                <c:pt idx="91960">
                  <c:v>236.47916666666666</c:v>
                </c:pt>
                <c:pt idx="91961">
                  <c:v>236.48177083333334</c:v>
                </c:pt>
                <c:pt idx="91962">
                  <c:v>236.484375</c:v>
                </c:pt>
                <c:pt idx="91963">
                  <c:v>236.48697916666666</c:v>
                </c:pt>
                <c:pt idx="91964">
                  <c:v>236.48958333333334</c:v>
                </c:pt>
                <c:pt idx="91965">
                  <c:v>236.4921875</c:v>
                </c:pt>
                <c:pt idx="91966">
                  <c:v>236.49479166666666</c:v>
                </c:pt>
                <c:pt idx="91967">
                  <c:v>236.49739583333334</c:v>
                </c:pt>
                <c:pt idx="91968">
                  <c:v>236.5</c:v>
                </c:pt>
                <c:pt idx="91969">
                  <c:v>236.50260416666666</c:v>
                </c:pt>
                <c:pt idx="91970">
                  <c:v>236.50520833333334</c:v>
                </c:pt>
                <c:pt idx="91971">
                  <c:v>236.5078125</c:v>
                </c:pt>
                <c:pt idx="91972">
                  <c:v>236.51041666666666</c:v>
                </c:pt>
                <c:pt idx="91973">
                  <c:v>236.51302083333334</c:v>
                </c:pt>
                <c:pt idx="91974">
                  <c:v>236.515625</c:v>
                </c:pt>
                <c:pt idx="91975">
                  <c:v>236.51822916666666</c:v>
                </c:pt>
                <c:pt idx="91976">
                  <c:v>236.52083333333334</c:v>
                </c:pt>
                <c:pt idx="91977">
                  <c:v>236.5234375</c:v>
                </c:pt>
                <c:pt idx="91978">
                  <c:v>236.52604166666666</c:v>
                </c:pt>
                <c:pt idx="91979">
                  <c:v>236.52864583333334</c:v>
                </c:pt>
                <c:pt idx="91980">
                  <c:v>236.53125</c:v>
                </c:pt>
                <c:pt idx="91981">
                  <c:v>236.53385416666666</c:v>
                </c:pt>
                <c:pt idx="91982">
                  <c:v>236.53645833333334</c:v>
                </c:pt>
                <c:pt idx="91983">
                  <c:v>236.5390625</c:v>
                </c:pt>
                <c:pt idx="91984">
                  <c:v>236.54166666666666</c:v>
                </c:pt>
                <c:pt idx="91985">
                  <c:v>236.54427083333334</c:v>
                </c:pt>
                <c:pt idx="91986">
                  <c:v>236.546875</c:v>
                </c:pt>
                <c:pt idx="91987">
                  <c:v>236.54947916666666</c:v>
                </c:pt>
                <c:pt idx="91988">
                  <c:v>236.55208333333334</c:v>
                </c:pt>
                <c:pt idx="91989">
                  <c:v>236.5546875</c:v>
                </c:pt>
                <c:pt idx="91990">
                  <c:v>236.55729166666666</c:v>
                </c:pt>
                <c:pt idx="91991">
                  <c:v>236.55989583333334</c:v>
                </c:pt>
                <c:pt idx="91992">
                  <c:v>236.5625</c:v>
                </c:pt>
                <c:pt idx="91993">
                  <c:v>236.56510416666666</c:v>
                </c:pt>
                <c:pt idx="91994">
                  <c:v>236.56770833333334</c:v>
                </c:pt>
                <c:pt idx="91995">
                  <c:v>236.5703125</c:v>
                </c:pt>
                <c:pt idx="91996">
                  <c:v>236.57291666666666</c:v>
                </c:pt>
                <c:pt idx="91997">
                  <c:v>236.57552083333334</c:v>
                </c:pt>
                <c:pt idx="91998">
                  <c:v>236.578125</c:v>
                </c:pt>
                <c:pt idx="91999">
                  <c:v>236.58072916666666</c:v>
                </c:pt>
                <c:pt idx="92000">
                  <c:v>236.58333333333334</c:v>
                </c:pt>
                <c:pt idx="92001">
                  <c:v>236.5859375</c:v>
                </c:pt>
                <c:pt idx="92002">
                  <c:v>236.58854166666666</c:v>
                </c:pt>
                <c:pt idx="92003">
                  <c:v>236.59114583333334</c:v>
                </c:pt>
                <c:pt idx="92004">
                  <c:v>236.59375</c:v>
                </c:pt>
                <c:pt idx="92005">
                  <c:v>236.59635416666666</c:v>
                </c:pt>
                <c:pt idx="92006">
                  <c:v>236.59895833333334</c:v>
                </c:pt>
                <c:pt idx="92007">
                  <c:v>236.6015625</c:v>
                </c:pt>
                <c:pt idx="92008">
                  <c:v>236.60416666666666</c:v>
                </c:pt>
                <c:pt idx="92009">
                  <c:v>236.60677083333334</c:v>
                </c:pt>
                <c:pt idx="92010">
                  <c:v>236.609375</c:v>
                </c:pt>
                <c:pt idx="92011">
                  <c:v>236.61197916666666</c:v>
                </c:pt>
                <c:pt idx="92012">
                  <c:v>236.61458333333334</c:v>
                </c:pt>
                <c:pt idx="92013">
                  <c:v>236.6171875</c:v>
                </c:pt>
                <c:pt idx="92014">
                  <c:v>236.61979166666666</c:v>
                </c:pt>
                <c:pt idx="92015">
                  <c:v>236.62239583333334</c:v>
                </c:pt>
                <c:pt idx="92016">
                  <c:v>236.625</c:v>
                </c:pt>
                <c:pt idx="92017">
                  <c:v>236.62760416666666</c:v>
                </c:pt>
                <c:pt idx="92018">
                  <c:v>236.63020833333334</c:v>
                </c:pt>
                <c:pt idx="92019">
                  <c:v>236.6328125</c:v>
                </c:pt>
                <c:pt idx="92020">
                  <c:v>236.63541666666666</c:v>
                </c:pt>
                <c:pt idx="92021">
                  <c:v>236.63802083333334</c:v>
                </c:pt>
                <c:pt idx="92022">
                  <c:v>236.640625</c:v>
                </c:pt>
                <c:pt idx="92023">
                  <c:v>236.64322916666666</c:v>
                </c:pt>
                <c:pt idx="92024">
                  <c:v>236.64583333333334</c:v>
                </c:pt>
                <c:pt idx="92025">
                  <c:v>236.6484375</c:v>
                </c:pt>
                <c:pt idx="92026">
                  <c:v>236.65104166666666</c:v>
                </c:pt>
                <c:pt idx="92027">
                  <c:v>236.65364583333334</c:v>
                </c:pt>
                <c:pt idx="92028">
                  <c:v>236.65625</c:v>
                </c:pt>
                <c:pt idx="92029">
                  <c:v>236.65885416666666</c:v>
                </c:pt>
                <c:pt idx="92030">
                  <c:v>236.66145833333334</c:v>
                </c:pt>
                <c:pt idx="92031">
                  <c:v>236.6640625</c:v>
                </c:pt>
                <c:pt idx="92032">
                  <c:v>236.66666666666666</c:v>
                </c:pt>
                <c:pt idx="92033">
                  <c:v>236.66927083333334</c:v>
                </c:pt>
                <c:pt idx="92034">
                  <c:v>236.671875</c:v>
                </c:pt>
                <c:pt idx="92035">
                  <c:v>236.67447916666666</c:v>
                </c:pt>
                <c:pt idx="92036">
                  <c:v>236.67708333333334</c:v>
                </c:pt>
                <c:pt idx="92037">
                  <c:v>236.6796875</c:v>
                </c:pt>
                <c:pt idx="92038">
                  <c:v>236.68229166666666</c:v>
                </c:pt>
                <c:pt idx="92039">
                  <c:v>236.68489583333334</c:v>
                </c:pt>
                <c:pt idx="92040">
                  <c:v>236.6875</c:v>
                </c:pt>
                <c:pt idx="92041">
                  <c:v>236.69010416666666</c:v>
                </c:pt>
                <c:pt idx="92042">
                  <c:v>236.69270833333334</c:v>
                </c:pt>
                <c:pt idx="92043">
                  <c:v>236.6953125</c:v>
                </c:pt>
                <c:pt idx="92044">
                  <c:v>236.69791666666666</c:v>
                </c:pt>
                <c:pt idx="92045">
                  <c:v>236.70052083333334</c:v>
                </c:pt>
                <c:pt idx="92046">
                  <c:v>236.703125</c:v>
                </c:pt>
                <c:pt idx="92047">
                  <c:v>236.70572916666666</c:v>
                </c:pt>
                <c:pt idx="92048">
                  <c:v>236.70833333333334</c:v>
                </c:pt>
                <c:pt idx="92049">
                  <c:v>236.7109375</c:v>
                </c:pt>
                <c:pt idx="92050">
                  <c:v>236.71354166666666</c:v>
                </c:pt>
                <c:pt idx="92051">
                  <c:v>236.71614583333334</c:v>
                </c:pt>
                <c:pt idx="92052">
                  <c:v>236.71875</c:v>
                </c:pt>
                <c:pt idx="92053">
                  <c:v>236.72135416666666</c:v>
                </c:pt>
                <c:pt idx="92054">
                  <c:v>236.72395833333334</c:v>
                </c:pt>
                <c:pt idx="92055">
                  <c:v>236.7265625</c:v>
                </c:pt>
                <c:pt idx="92056">
                  <c:v>236.72916666666666</c:v>
                </c:pt>
                <c:pt idx="92057">
                  <c:v>236.73177083333334</c:v>
                </c:pt>
                <c:pt idx="92058">
                  <c:v>236.734375</c:v>
                </c:pt>
                <c:pt idx="92059">
                  <c:v>236.73697916666666</c:v>
                </c:pt>
                <c:pt idx="92060">
                  <c:v>236.73958333333334</c:v>
                </c:pt>
                <c:pt idx="92061">
                  <c:v>236.7421875</c:v>
                </c:pt>
                <c:pt idx="92062">
                  <c:v>236.74479166666666</c:v>
                </c:pt>
                <c:pt idx="92063">
                  <c:v>236.74739583333334</c:v>
                </c:pt>
                <c:pt idx="92064">
                  <c:v>236.75</c:v>
                </c:pt>
                <c:pt idx="92065">
                  <c:v>236.75260416666666</c:v>
                </c:pt>
                <c:pt idx="92066">
                  <c:v>236.75520833333334</c:v>
                </c:pt>
                <c:pt idx="92067">
                  <c:v>236.7578125</c:v>
                </c:pt>
                <c:pt idx="92068">
                  <c:v>236.76041666666666</c:v>
                </c:pt>
                <c:pt idx="92069">
                  <c:v>236.76302083333334</c:v>
                </c:pt>
                <c:pt idx="92070">
                  <c:v>236.765625</c:v>
                </c:pt>
                <c:pt idx="92071">
                  <c:v>236.76822916666666</c:v>
                </c:pt>
                <c:pt idx="92072">
                  <c:v>236.77083333333334</c:v>
                </c:pt>
                <c:pt idx="92073">
                  <c:v>236.7734375</c:v>
                </c:pt>
                <c:pt idx="92074">
                  <c:v>236.77604166666666</c:v>
                </c:pt>
                <c:pt idx="92075">
                  <c:v>236.77864583333334</c:v>
                </c:pt>
                <c:pt idx="92076">
                  <c:v>236.78125</c:v>
                </c:pt>
                <c:pt idx="92077">
                  <c:v>236.78385416666666</c:v>
                </c:pt>
                <c:pt idx="92078">
                  <c:v>236.78645833333334</c:v>
                </c:pt>
                <c:pt idx="92079">
                  <c:v>236.7890625</c:v>
                </c:pt>
                <c:pt idx="92080">
                  <c:v>236.79166666666666</c:v>
                </c:pt>
                <c:pt idx="92081">
                  <c:v>236.79427083333334</c:v>
                </c:pt>
                <c:pt idx="92082">
                  <c:v>236.796875</c:v>
                </c:pt>
                <c:pt idx="92083">
                  <c:v>236.79947916666666</c:v>
                </c:pt>
                <c:pt idx="92084">
                  <c:v>236.80208333333334</c:v>
                </c:pt>
                <c:pt idx="92085">
                  <c:v>236.8046875</c:v>
                </c:pt>
                <c:pt idx="92086">
                  <c:v>236.80729166666666</c:v>
                </c:pt>
                <c:pt idx="92087">
                  <c:v>236.80989583333334</c:v>
                </c:pt>
                <c:pt idx="92088">
                  <c:v>236.8125</c:v>
                </c:pt>
                <c:pt idx="92089">
                  <c:v>236.81510416666666</c:v>
                </c:pt>
                <c:pt idx="92090">
                  <c:v>236.81770833333334</c:v>
                </c:pt>
                <c:pt idx="92091">
                  <c:v>236.8203125</c:v>
                </c:pt>
                <c:pt idx="92092">
                  <c:v>236.82291666666666</c:v>
                </c:pt>
                <c:pt idx="92093">
                  <c:v>236.82552083333334</c:v>
                </c:pt>
                <c:pt idx="92094">
                  <c:v>236.828125</c:v>
                </c:pt>
                <c:pt idx="92095">
                  <c:v>236.83072916666666</c:v>
                </c:pt>
                <c:pt idx="92096">
                  <c:v>236.83333333333334</c:v>
                </c:pt>
                <c:pt idx="92097">
                  <c:v>236.8359375</c:v>
                </c:pt>
                <c:pt idx="92098">
                  <c:v>236.83854166666666</c:v>
                </c:pt>
                <c:pt idx="92099">
                  <c:v>236.84114583333334</c:v>
                </c:pt>
                <c:pt idx="92100">
                  <c:v>236.84375</c:v>
                </c:pt>
                <c:pt idx="92101">
                  <c:v>236.84635416666666</c:v>
                </c:pt>
                <c:pt idx="92102">
                  <c:v>236.84895833333334</c:v>
                </c:pt>
                <c:pt idx="92103">
                  <c:v>236.8515625</c:v>
                </c:pt>
                <c:pt idx="92104">
                  <c:v>236.85416666666666</c:v>
                </c:pt>
                <c:pt idx="92105">
                  <c:v>236.85677083333334</c:v>
                </c:pt>
                <c:pt idx="92106">
                  <c:v>236.859375</c:v>
                </c:pt>
                <c:pt idx="92107">
                  <c:v>236.86197916666666</c:v>
                </c:pt>
                <c:pt idx="92108">
                  <c:v>236.86458333333334</c:v>
                </c:pt>
                <c:pt idx="92109">
                  <c:v>236.8671875</c:v>
                </c:pt>
                <c:pt idx="92110">
                  <c:v>236.86979166666666</c:v>
                </c:pt>
                <c:pt idx="92111">
                  <c:v>236.87239583333334</c:v>
                </c:pt>
                <c:pt idx="92112">
                  <c:v>236.875</c:v>
                </c:pt>
                <c:pt idx="92113">
                  <c:v>236.87760416666666</c:v>
                </c:pt>
                <c:pt idx="92114">
                  <c:v>236.88020833333334</c:v>
                </c:pt>
                <c:pt idx="92115">
                  <c:v>236.8828125</c:v>
                </c:pt>
                <c:pt idx="92116">
                  <c:v>236.88541666666666</c:v>
                </c:pt>
                <c:pt idx="92117">
                  <c:v>236.88802083333334</c:v>
                </c:pt>
                <c:pt idx="92118">
                  <c:v>236.890625</c:v>
                </c:pt>
                <c:pt idx="92119">
                  <c:v>236.89322916666666</c:v>
                </c:pt>
                <c:pt idx="92120">
                  <c:v>236.89583333333334</c:v>
                </c:pt>
                <c:pt idx="92121">
                  <c:v>236.8984375</c:v>
                </c:pt>
                <c:pt idx="92122">
                  <c:v>236.90104166666666</c:v>
                </c:pt>
                <c:pt idx="92123">
                  <c:v>236.90364583333334</c:v>
                </c:pt>
                <c:pt idx="92124">
                  <c:v>236.90625</c:v>
                </c:pt>
                <c:pt idx="92125">
                  <c:v>236.90885416666666</c:v>
                </c:pt>
                <c:pt idx="92126">
                  <c:v>236.91145833333334</c:v>
                </c:pt>
                <c:pt idx="92127">
                  <c:v>236.9140625</c:v>
                </c:pt>
                <c:pt idx="92128">
                  <c:v>236.91666666666666</c:v>
                </c:pt>
                <c:pt idx="92129">
                  <c:v>236.91927083333334</c:v>
                </c:pt>
                <c:pt idx="92130">
                  <c:v>236.921875</c:v>
                </c:pt>
                <c:pt idx="92131">
                  <c:v>236.92447916666666</c:v>
                </c:pt>
                <c:pt idx="92132">
                  <c:v>236.92708333333334</c:v>
                </c:pt>
                <c:pt idx="92133">
                  <c:v>236.9296875</c:v>
                </c:pt>
                <c:pt idx="92134">
                  <c:v>236.93229166666666</c:v>
                </c:pt>
                <c:pt idx="92135">
                  <c:v>236.93489583333334</c:v>
                </c:pt>
                <c:pt idx="92136">
                  <c:v>236.9375</c:v>
                </c:pt>
                <c:pt idx="92137">
                  <c:v>236.94010416666666</c:v>
                </c:pt>
                <c:pt idx="92138">
                  <c:v>236.94270833333334</c:v>
                </c:pt>
                <c:pt idx="92139">
                  <c:v>236.9453125</c:v>
                </c:pt>
                <c:pt idx="92140">
                  <c:v>236.94791666666666</c:v>
                </c:pt>
                <c:pt idx="92141">
                  <c:v>236.95052083333334</c:v>
                </c:pt>
                <c:pt idx="92142">
                  <c:v>236.953125</c:v>
                </c:pt>
                <c:pt idx="92143">
                  <c:v>236.95572916666666</c:v>
                </c:pt>
                <c:pt idx="92144">
                  <c:v>236.95833333333334</c:v>
                </c:pt>
                <c:pt idx="92145">
                  <c:v>236.9609375</c:v>
                </c:pt>
                <c:pt idx="92146">
                  <c:v>236.96354166666666</c:v>
                </c:pt>
                <c:pt idx="92147">
                  <c:v>236.96614583333334</c:v>
                </c:pt>
                <c:pt idx="92148">
                  <c:v>236.96875</c:v>
                </c:pt>
                <c:pt idx="92149">
                  <c:v>236.97135416666666</c:v>
                </c:pt>
                <c:pt idx="92150">
                  <c:v>236.97395833333334</c:v>
                </c:pt>
                <c:pt idx="92151">
                  <c:v>236.9765625</c:v>
                </c:pt>
                <c:pt idx="92152">
                  <c:v>236.97916666666666</c:v>
                </c:pt>
                <c:pt idx="92153">
                  <c:v>236.98177083333334</c:v>
                </c:pt>
                <c:pt idx="92154">
                  <c:v>236.984375</c:v>
                </c:pt>
                <c:pt idx="92155">
                  <c:v>236.98697916666666</c:v>
                </c:pt>
                <c:pt idx="92156">
                  <c:v>236.98958333333334</c:v>
                </c:pt>
                <c:pt idx="92157">
                  <c:v>236.9921875</c:v>
                </c:pt>
                <c:pt idx="92158">
                  <c:v>236.99479166666666</c:v>
                </c:pt>
                <c:pt idx="92159">
                  <c:v>236.99739583333334</c:v>
                </c:pt>
                <c:pt idx="92160">
                  <c:v>237</c:v>
                </c:pt>
                <c:pt idx="92161">
                  <c:v>237.00260416666666</c:v>
                </c:pt>
                <c:pt idx="92162">
                  <c:v>237.00520833333334</c:v>
                </c:pt>
                <c:pt idx="92163">
                  <c:v>237.0078125</c:v>
                </c:pt>
                <c:pt idx="92164">
                  <c:v>237.01041666666666</c:v>
                </c:pt>
                <c:pt idx="92165">
                  <c:v>237.01302083333334</c:v>
                </c:pt>
                <c:pt idx="92166">
                  <c:v>237.015625</c:v>
                </c:pt>
                <c:pt idx="92167">
                  <c:v>237.01822916666666</c:v>
                </c:pt>
                <c:pt idx="92168">
                  <c:v>237.02083333333334</c:v>
                </c:pt>
                <c:pt idx="92169">
                  <c:v>237.0234375</c:v>
                </c:pt>
                <c:pt idx="92170">
                  <c:v>237.02604166666666</c:v>
                </c:pt>
                <c:pt idx="92171">
                  <c:v>237.02864583333334</c:v>
                </c:pt>
                <c:pt idx="92172">
                  <c:v>237.03125</c:v>
                </c:pt>
                <c:pt idx="92173">
                  <c:v>237.03385416666666</c:v>
                </c:pt>
                <c:pt idx="92174">
                  <c:v>237.03645833333334</c:v>
                </c:pt>
                <c:pt idx="92175">
                  <c:v>237.0390625</c:v>
                </c:pt>
                <c:pt idx="92176">
                  <c:v>237.04166666666666</c:v>
                </c:pt>
                <c:pt idx="92177">
                  <c:v>237.04427083333334</c:v>
                </c:pt>
                <c:pt idx="92178">
                  <c:v>237.046875</c:v>
                </c:pt>
                <c:pt idx="92179">
                  <c:v>237.04947916666666</c:v>
                </c:pt>
                <c:pt idx="92180">
                  <c:v>237.05208333333334</c:v>
                </c:pt>
                <c:pt idx="92181">
                  <c:v>237.0546875</c:v>
                </c:pt>
                <c:pt idx="92182">
                  <c:v>237.05729166666666</c:v>
                </c:pt>
                <c:pt idx="92183">
                  <c:v>237.05989583333334</c:v>
                </c:pt>
                <c:pt idx="92184">
                  <c:v>237.0625</c:v>
                </c:pt>
                <c:pt idx="92185">
                  <c:v>237.06510416666666</c:v>
                </c:pt>
                <c:pt idx="92186">
                  <c:v>237.06770833333334</c:v>
                </c:pt>
                <c:pt idx="92187">
                  <c:v>237.0703125</c:v>
                </c:pt>
                <c:pt idx="92188">
                  <c:v>237.07291666666666</c:v>
                </c:pt>
                <c:pt idx="92189">
                  <c:v>237.07552083333334</c:v>
                </c:pt>
                <c:pt idx="92190">
                  <c:v>237.078125</c:v>
                </c:pt>
                <c:pt idx="92191">
                  <c:v>237.08072916666666</c:v>
                </c:pt>
                <c:pt idx="92192">
                  <c:v>237.08333333333334</c:v>
                </c:pt>
                <c:pt idx="92193">
                  <c:v>237.0859375</c:v>
                </c:pt>
                <c:pt idx="92194">
                  <c:v>237.08854166666666</c:v>
                </c:pt>
                <c:pt idx="92195">
                  <c:v>237.09114583333334</c:v>
                </c:pt>
                <c:pt idx="92196">
                  <c:v>237.09375</c:v>
                </c:pt>
                <c:pt idx="92197">
                  <c:v>237.09635416666666</c:v>
                </c:pt>
                <c:pt idx="92198">
                  <c:v>237.09895833333334</c:v>
                </c:pt>
                <c:pt idx="92199">
                  <c:v>237.1015625</c:v>
                </c:pt>
                <c:pt idx="92200">
                  <c:v>237.10416666666666</c:v>
                </c:pt>
                <c:pt idx="92201">
                  <c:v>237.10677083333334</c:v>
                </c:pt>
                <c:pt idx="92202">
                  <c:v>237.109375</c:v>
                </c:pt>
                <c:pt idx="92203">
                  <c:v>237.11197916666666</c:v>
                </c:pt>
                <c:pt idx="92204">
                  <c:v>237.11458333333334</c:v>
                </c:pt>
                <c:pt idx="92205">
                  <c:v>237.1171875</c:v>
                </c:pt>
                <c:pt idx="92206">
                  <c:v>237.11979166666666</c:v>
                </c:pt>
                <c:pt idx="92207">
                  <c:v>237.12239583333334</c:v>
                </c:pt>
                <c:pt idx="92208">
                  <c:v>237.125</c:v>
                </c:pt>
                <c:pt idx="92209">
                  <c:v>237.12760416666666</c:v>
                </c:pt>
                <c:pt idx="92210">
                  <c:v>237.13020833333334</c:v>
                </c:pt>
                <c:pt idx="92211">
                  <c:v>237.1328125</c:v>
                </c:pt>
                <c:pt idx="92212">
                  <c:v>237.13541666666666</c:v>
                </c:pt>
                <c:pt idx="92213">
                  <c:v>237.13802083333334</c:v>
                </c:pt>
                <c:pt idx="92214">
                  <c:v>237.140625</c:v>
                </c:pt>
                <c:pt idx="92215">
                  <c:v>237.14322916666666</c:v>
                </c:pt>
                <c:pt idx="92216">
                  <c:v>237.14583333333334</c:v>
                </c:pt>
                <c:pt idx="92217">
                  <c:v>237.1484375</c:v>
                </c:pt>
                <c:pt idx="92218">
                  <c:v>237.15104166666666</c:v>
                </c:pt>
                <c:pt idx="92219">
                  <c:v>237.15364583333334</c:v>
                </c:pt>
                <c:pt idx="92220">
                  <c:v>237.15625</c:v>
                </c:pt>
                <c:pt idx="92221">
                  <c:v>237.15885416666666</c:v>
                </c:pt>
                <c:pt idx="92222">
                  <c:v>237.16145833333334</c:v>
                </c:pt>
                <c:pt idx="92223">
                  <c:v>237.1640625</c:v>
                </c:pt>
                <c:pt idx="92224">
                  <c:v>237.16666666666666</c:v>
                </c:pt>
                <c:pt idx="92225">
                  <c:v>237.16927083333334</c:v>
                </c:pt>
                <c:pt idx="92226">
                  <c:v>237.171875</c:v>
                </c:pt>
                <c:pt idx="92227">
                  <c:v>237.17447916666666</c:v>
                </c:pt>
                <c:pt idx="92228">
                  <c:v>237.17708333333334</c:v>
                </c:pt>
                <c:pt idx="92229">
                  <c:v>237.1796875</c:v>
                </c:pt>
                <c:pt idx="92230">
                  <c:v>237.18229166666666</c:v>
                </c:pt>
                <c:pt idx="92231">
                  <c:v>237.18489583333334</c:v>
                </c:pt>
                <c:pt idx="92232">
                  <c:v>237.1875</c:v>
                </c:pt>
                <c:pt idx="92233">
                  <c:v>237.19010416666666</c:v>
                </c:pt>
                <c:pt idx="92234">
                  <c:v>237.19270833333334</c:v>
                </c:pt>
                <c:pt idx="92235">
                  <c:v>237.1953125</c:v>
                </c:pt>
                <c:pt idx="92236">
                  <c:v>237.19791666666666</c:v>
                </c:pt>
                <c:pt idx="92237">
                  <c:v>237.20052083333334</c:v>
                </c:pt>
                <c:pt idx="92238">
                  <c:v>237.203125</c:v>
                </c:pt>
                <c:pt idx="92239">
                  <c:v>237.20572916666666</c:v>
                </c:pt>
                <c:pt idx="92240">
                  <c:v>237.20833333333334</c:v>
                </c:pt>
                <c:pt idx="92241">
                  <c:v>237.2109375</c:v>
                </c:pt>
                <c:pt idx="92242">
                  <c:v>237.21354166666666</c:v>
                </c:pt>
                <c:pt idx="92243">
                  <c:v>237.21614583333334</c:v>
                </c:pt>
                <c:pt idx="92244">
                  <c:v>237.21875</c:v>
                </c:pt>
                <c:pt idx="92245">
                  <c:v>237.22135416666666</c:v>
                </c:pt>
                <c:pt idx="92246">
                  <c:v>237.22395833333334</c:v>
                </c:pt>
                <c:pt idx="92247">
                  <c:v>237.2265625</c:v>
                </c:pt>
                <c:pt idx="92248">
                  <c:v>237.22916666666666</c:v>
                </c:pt>
                <c:pt idx="92249">
                  <c:v>237.23177083333334</c:v>
                </c:pt>
                <c:pt idx="92250">
                  <c:v>237.234375</c:v>
                </c:pt>
                <c:pt idx="92251">
                  <c:v>237.23697916666666</c:v>
                </c:pt>
                <c:pt idx="92252">
                  <c:v>237.23958333333334</c:v>
                </c:pt>
                <c:pt idx="92253">
                  <c:v>237.2421875</c:v>
                </c:pt>
                <c:pt idx="92254">
                  <c:v>237.24479166666666</c:v>
                </c:pt>
                <c:pt idx="92255">
                  <c:v>237.24739583333334</c:v>
                </c:pt>
                <c:pt idx="92256">
                  <c:v>237.25</c:v>
                </c:pt>
                <c:pt idx="92257">
                  <c:v>237.25260416666666</c:v>
                </c:pt>
                <c:pt idx="92258">
                  <c:v>237.25520833333334</c:v>
                </c:pt>
                <c:pt idx="92259">
                  <c:v>237.2578125</c:v>
                </c:pt>
                <c:pt idx="92260">
                  <c:v>237.26041666666666</c:v>
                </c:pt>
                <c:pt idx="92261">
                  <c:v>237.26302083333334</c:v>
                </c:pt>
                <c:pt idx="92262">
                  <c:v>237.265625</c:v>
                </c:pt>
                <c:pt idx="92263">
                  <c:v>237.26822916666666</c:v>
                </c:pt>
                <c:pt idx="92264">
                  <c:v>237.27083333333334</c:v>
                </c:pt>
                <c:pt idx="92265">
                  <c:v>237.2734375</c:v>
                </c:pt>
                <c:pt idx="92266">
                  <c:v>237.27604166666666</c:v>
                </c:pt>
                <c:pt idx="92267">
                  <c:v>237.27864583333334</c:v>
                </c:pt>
                <c:pt idx="92268">
                  <c:v>237.28125</c:v>
                </c:pt>
                <c:pt idx="92269">
                  <c:v>237.28385416666666</c:v>
                </c:pt>
                <c:pt idx="92270">
                  <c:v>237.28645833333334</c:v>
                </c:pt>
                <c:pt idx="92271">
                  <c:v>237.2890625</c:v>
                </c:pt>
                <c:pt idx="92272">
                  <c:v>237.29166666666666</c:v>
                </c:pt>
                <c:pt idx="92273">
                  <c:v>237.29427083333334</c:v>
                </c:pt>
                <c:pt idx="92274">
                  <c:v>237.296875</c:v>
                </c:pt>
                <c:pt idx="92275">
                  <c:v>237.29947916666666</c:v>
                </c:pt>
                <c:pt idx="92276">
                  <c:v>237.30208333333334</c:v>
                </c:pt>
                <c:pt idx="92277">
                  <c:v>237.3046875</c:v>
                </c:pt>
                <c:pt idx="92278">
                  <c:v>237.30729166666666</c:v>
                </c:pt>
                <c:pt idx="92279">
                  <c:v>237.30989583333334</c:v>
                </c:pt>
                <c:pt idx="92280">
                  <c:v>237.3125</c:v>
                </c:pt>
                <c:pt idx="92281">
                  <c:v>237.31510416666666</c:v>
                </c:pt>
                <c:pt idx="92282">
                  <c:v>237.31770833333334</c:v>
                </c:pt>
                <c:pt idx="92283">
                  <c:v>237.3203125</c:v>
                </c:pt>
                <c:pt idx="92284">
                  <c:v>237.32291666666666</c:v>
                </c:pt>
                <c:pt idx="92285">
                  <c:v>237.32552083333334</c:v>
                </c:pt>
                <c:pt idx="92286">
                  <c:v>237.328125</c:v>
                </c:pt>
                <c:pt idx="92287">
                  <c:v>237.33072916666666</c:v>
                </c:pt>
                <c:pt idx="92288">
                  <c:v>237.33333333333334</c:v>
                </c:pt>
                <c:pt idx="92289">
                  <c:v>237.3359375</c:v>
                </c:pt>
                <c:pt idx="92290">
                  <c:v>237.33854166666666</c:v>
                </c:pt>
                <c:pt idx="92291">
                  <c:v>237.34114583333334</c:v>
                </c:pt>
                <c:pt idx="92292">
                  <c:v>237.34375</c:v>
                </c:pt>
                <c:pt idx="92293">
                  <c:v>237.34635416666666</c:v>
                </c:pt>
                <c:pt idx="92294">
                  <c:v>237.34895833333334</c:v>
                </c:pt>
                <c:pt idx="92295">
                  <c:v>237.3515625</c:v>
                </c:pt>
                <c:pt idx="92296">
                  <c:v>237.35416666666666</c:v>
                </c:pt>
                <c:pt idx="92297">
                  <c:v>237.35677083333334</c:v>
                </c:pt>
                <c:pt idx="92298">
                  <c:v>237.359375</c:v>
                </c:pt>
                <c:pt idx="92299">
                  <c:v>237.36197916666666</c:v>
                </c:pt>
                <c:pt idx="92300">
                  <c:v>237.36458333333334</c:v>
                </c:pt>
                <c:pt idx="92301">
                  <c:v>237.3671875</c:v>
                </c:pt>
                <c:pt idx="92302">
                  <c:v>237.36979166666666</c:v>
                </c:pt>
                <c:pt idx="92303">
                  <c:v>237.37239583333334</c:v>
                </c:pt>
                <c:pt idx="92304">
                  <c:v>237.375</c:v>
                </c:pt>
                <c:pt idx="92305">
                  <c:v>237.37760416666666</c:v>
                </c:pt>
                <c:pt idx="92306">
                  <c:v>237.38020833333334</c:v>
                </c:pt>
                <c:pt idx="92307">
                  <c:v>237.3828125</c:v>
                </c:pt>
                <c:pt idx="92308">
                  <c:v>237.38541666666666</c:v>
                </c:pt>
                <c:pt idx="92309">
                  <c:v>237.38802083333334</c:v>
                </c:pt>
                <c:pt idx="92310">
                  <c:v>237.390625</c:v>
                </c:pt>
                <c:pt idx="92311">
                  <c:v>237.39322916666666</c:v>
                </c:pt>
                <c:pt idx="92312">
                  <c:v>237.39583333333334</c:v>
                </c:pt>
                <c:pt idx="92313">
                  <c:v>237.3984375</c:v>
                </c:pt>
                <c:pt idx="92314">
                  <c:v>237.40104166666666</c:v>
                </c:pt>
                <c:pt idx="92315">
                  <c:v>237.40364583333334</c:v>
                </c:pt>
                <c:pt idx="92316">
                  <c:v>237.40625</c:v>
                </c:pt>
                <c:pt idx="92317">
                  <c:v>237.40885416666666</c:v>
                </c:pt>
                <c:pt idx="92318">
                  <c:v>237.41145833333334</c:v>
                </c:pt>
                <c:pt idx="92319">
                  <c:v>237.4140625</c:v>
                </c:pt>
                <c:pt idx="92320">
                  <c:v>237.41666666666666</c:v>
                </c:pt>
                <c:pt idx="92321">
                  <c:v>237.41927083333334</c:v>
                </c:pt>
                <c:pt idx="92322">
                  <c:v>237.421875</c:v>
                </c:pt>
                <c:pt idx="92323">
                  <c:v>237.42447916666666</c:v>
                </c:pt>
                <c:pt idx="92324">
                  <c:v>237.42708333333334</c:v>
                </c:pt>
                <c:pt idx="92325">
                  <c:v>237.4296875</c:v>
                </c:pt>
                <c:pt idx="92326">
                  <c:v>237.43229166666666</c:v>
                </c:pt>
                <c:pt idx="92327">
                  <c:v>237.43489583333334</c:v>
                </c:pt>
                <c:pt idx="92328">
                  <c:v>237.4375</c:v>
                </c:pt>
                <c:pt idx="92329">
                  <c:v>237.44010416666666</c:v>
                </c:pt>
                <c:pt idx="92330">
                  <c:v>237.44270833333334</c:v>
                </c:pt>
                <c:pt idx="92331">
                  <c:v>237.4453125</c:v>
                </c:pt>
                <c:pt idx="92332">
                  <c:v>237.44791666666666</c:v>
                </c:pt>
                <c:pt idx="92333">
                  <c:v>237.45052083333334</c:v>
                </c:pt>
                <c:pt idx="92334">
                  <c:v>237.453125</c:v>
                </c:pt>
                <c:pt idx="92335">
                  <c:v>237.45572916666666</c:v>
                </c:pt>
                <c:pt idx="92336">
                  <c:v>237.45833333333334</c:v>
                </c:pt>
                <c:pt idx="92337">
                  <c:v>237.4609375</c:v>
                </c:pt>
                <c:pt idx="92338">
                  <c:v>237.46354166666666</c:v>
                </c:pt>
                <c:pt idx="92339">
                  <c:v>237.46614583333334</c:v>
                </c:pt>
                <c:pt idx="92340">
                  <c:v>237.46875</c:v>
                </c:pt>
                <c:pt idx="92341">
                  <c:v>237.47135416666666</c:v>
                </c:pt>
                <c:pt idx="92342">
                  <c:v>237.47395833333334</c:v>
                </c:pt>
                <c:pt idx="92343">
                  <c:v>237.4765625</c:v>
                </c:pt>
                <c:pt idx="92344">
                  <c:v>237.47916666666666</c:v>
                </c:pt>
                <c:pt idx="92345">
                  <c:v>237.48177083333334</c:v>
                </c:pt>
                <c:pt idx="92346">
                  <c:v>237.484375</c:v>
                </c:pt>
                <c:pt idx="92347">
                  <c:v>237.48697916666666</c:v>
                </c:pt>
                <c:pt idx="92348">
                  <c:v>237.48958333333334</c:v>
                </c:pt>
                <c:pt idx="92349">
                  <c:v>237.4921875</c:v>
                </c:pt>
                <c:pt idx="92350">
                  <c:v>237.49479166666666</c:v>
                </c:pt>
                <c:pt idx="92351">
                  <c:v>237.49739583333334</c:v>
                </c:pt>
                <c:pt idx="92352">
                  <c:v>237.5</c:v>
                </c:pt>
                <c:pt idx="92353">
                  <c:v>237.50260416666666</c:v>
                </c:pt>
                <c:pt idx="92354">
                  <c:v>237.50520833333334</c:v>
                </c:pt>
                <c:pt idx="92355">
                  <c:v>237.5078125</c:v>
                </c:pt>
                <c:pt idx="92356">
                  <c:v>237.51041666666666</c:v>
                </c:pt>
                <c:pt idx="92357">
                  <c:v>237.51302083333334</c:v>
                </c:pt>
                <c:pt idx="92358">
                  <c:v>237.515625</c:v>
                </c:pt>
                <c:pt idx="92359">
                  <c:v>237.51822916666666</c:v>
                </c:pt>
                <c:pt idx="92360">
                  <c:v>237.52083333333334</c:v>
                </c:pt>
                <c:pt idx="92361">
                  <c:v>237.5234375</c:v>
                </c:pt>
                <c:pt idx="92362">
                  <c:v>237.52604166666666</c:v>
                </c:pt>
                <c:pt idx="92363">
                  <c:v>237.52864583333334</c:v>
                </c:pt>
                <c:pt idx="92364">
                  <c:v>237.53125</c:v>
                </c:pt>
                <c:pt idx="92365">
                  <c:v>237.53385416666666</c:v>
                </c:pt>
                <c:pt idx="92366">
                  <c:v>237.53645833333334</c:v>
                </c:pt>
                <c:pt idx="92367">
                  <c:v>237.5390625</c:v>
                </c:pt>
                <c:pt idx="92368">
                  <c:v>237.54166666666666</c:v>
                </c:pt>
                <c:pt idx="92369">
                  <c:v>237.54427083333334</c:v>
                </c:pt>
                <c:pt idx="92370">
                  <c:v>237.546875</c:v>
                </c:pt>
                <c:pt idx="92371">
                  <c:v>237.54947916666666</c:v>
                </c:pt>
                <c:pt idx="92372">
                  <c:v>237.55208333333334</c:v>
                </c:pt>
                <c:pt idx="92373">
                  <c:v>237.5546875</c:v>
                </c:pt>
                <c:pt idx="92374">
                  <c:v>237.55729166666666</c:v>
                </c:pt>
                <c:pt idx="92375">
                  <c:v>237.55989583333334</c:v>
                </c:pt>
                <c:pt idx="92376">
                  <c:v>237.5625</c:v>
                </c:pt>
                <c:pt idx="92377">
                  <c:v>237.56510416666666</c:v>
                </c:pt>
                <c:pt idx="92378">
                  <c:v>237.56770833333334</c:v>
                </c:pt>
                <c:pt idx="92379">
                  <c:v>237.5703125</c:v>
                </c:pt>
                <c:pt idx="92380">
                  <c:v>237.57291666666666</c:v>
                </c:pt>
                <c:pt idx="92381">
                  <c:v>237.57552083333334</c:v>
                </c:pt>
                <c:pt idx="92382">
                  <c:v>237.578125</c:v>
                </c:pt>
                <c:pt idx="92383">
                  <c:v>237.58072916666666</c:v>
                </c:pt>
                <c:pt idx="92384">
                  <c:v>237.58333333333334</c:v>
                </c:pt>
                <c:pt idx="92385">
                  <c:v>237.5859375</c:v>
                </c:pt>
                <c:pt idx="92386">
                  <c:v>237.58854166666666</c:v>
                </c:pt>
                <c:pt idx="92387">
                  <c:v>237.59114583333334</c:v>
                </c:pt>
                <c:pt idx="92388">
                  <c:v>237.59375</c:v>
                </c:pt>
                <c:pt idx="92389">
                  <c:v>237.59635416666666</c:v>
                </c:pt>
                <c:pt idx="92390">
                  <c:v>237.59895833333334</c:v>
                </c:pt>
                <c:pt idx="92391">
                  <c:v>237.6015625</c:v>
                </c:pt>
                <c:pt idx="92392">
                  <c:v>237.60416666666666</c:v>
                </c:pt>
                <c:pt idx="92393">
                  <c:v>237.60677083333334</c:v>
                </c:pt>
                <c:pt idx="92394">
                  <c:v>237.609375</c:v>
                </c:pt>
                <c:pt idx="92395">
                  <c:v>237.61197916666666</c:v>
                </c:pt>
                <c:pt idx="92396">
                  <c:v>237.61458333333334</c:v>
                </c:pt>
                <c:pt idx="92397">
                  <c:v>237.6171875</c:v>
                </c:pt>
                <c:pt idx="92398">
                  <c:v>237.61979166666666</c:v>
                </c:pt>
                <c:pt idx="92399">
                  <c:v>237.62239583333334</c:v>
                </c:pt>
                <c:pt idx="92400">
                  <c:v>237.625</c:v>
                </c:pt>
                <c:pt idx="92401">
                  <c:v>237.62760416666666</c:v>
                </c:pt>
                <c:pt idx="92402">
                  <c:v>237.63020833333334</c:v>
                </c:pt>
                <c:pt idx="92403">
                  <c:v>237.6328125</c:v>
                </c:pt>
                <c:pt idx="92404">
                  <c:v>237.63541666666666</c:v>
                </c:pt>
                <c:pt idx="92405">
                  <c:v>237.63802083333334</c:v>
                </c:pt>
                <c:pt idx="92406">
                  <c:v>237.640625</c:v>
                </c:pt>
                <c:pt idx="92407">
                  <c:v>237.64322916666666</c:v>
                </c:pt>
                <c:pt idx="92408">
                  <c:v>237.64583333333334</c:v>
                </c:pt>
                <c:pt idx="92409">
                  <c:v>237.6484375</c:v>
                </c:pt>
                <c:pt idx="92410">
                  <c:v>237.65104166666666</c:v>
                </c:pt>
                <c:pt idx="92411">
                  <c:v>237.65364583333334</c:v>
                </c:pt>
                <c:pt idx="92412">
                  <c:v>237.65625</c:v>
                </c:pt>
                <c:pt idx="92413">
                  <c:v>237.65885416666666</c:v>
                </c:pt>
                <c:pt idx="92414">
                  <c:v>237.66145833333334</c:v>
                </c:pt>
                <c:pt idx="92415">
                  <c:v>237.6640625</c:v>
                </c:pt>
                <c:pt idx="92416">
                  <c:v>237.66666666666666</c:v>
                </c:pt>
                <c:pt idx="92417">
                  <c:v>237.66927083333334</c:v>
                </c:pt>
                <c:pt idx="92418">
                  <c:v>237.671875</c:v>
                </c:pt>
                <c:pt idx="92419">
                  <c:v>237.67447916666666</c:v>
                </c:pt>
                <c:pt idx="92420">
                  <c:v>237.67708333333334</c:v>
                </c:pt>
                <c:pt idx="92421">
                  <c:v>237.6796875</c:v>
                </c:pt>
                <c:pt idx="92422">
                  <c:v>237.68229166666666</c:v>
                </c:pt>
                <c:pt idx="92423">
                  <c:v>237.68489583333334</c:v>
                </c:pt>
                <c:pt idx="92424">
                  <c:v>237.6875</c:v>
                </c:pt>
                <c:pt idx="92425">
                  <c:v>237.69010416666666</c:v>
                </c:pt>
                <c:pt idx="92426">
                  <c:v>237.69270833333334</c:v>
                </c:pt>
                <c:pt idx="92427">
                  <c:v>237.6953125</c:v>
                </c:pt>
                <c:pt idx="92428">
                  <c:v>237.69791666666666</c:v>
                </c:pt>
                <c:pt idx="92429">
                  <c:v>237.70052083333334</c:v>
                </c:pt>
                <c:pt idx="92430">
                  <c:v>237.703125</c:v>
                </c:pt>
                <c:pt idx="92431">
                  <c:v>237.70572916666666</c:v>
                </c:pt>
                <c:pt idx="92432">
                  <c:v>237.70833333333334</c:v>
                </c:pt>
                <c:pt idx="92433">
                  <c:v>237.7109375</c:v>
                </c:pt>
                <c:pt idx="92434">
                  <c:v>237.71354166666666</c:v>
                </c:pt>
                <c:pt idx="92435">
                  <c:v>237.71614583333334</c:v>
                </c:pt>
                <c:pt idx="92436">
                  <c:v>237.71875</c:v>
                </c:pt>
                <c:pt idx="92437">
                  <c:v>237.72135416666666</c:v>
                </c:pt>
                <c:pt idx="92438">
                  <c:v>237.72395833333334</c:v>
                </c:pt>
                <c:pt idx="92439">
                  <c:v>237.7265625</c:v>
                </c:pt>
                <c:pt idx="92440">
                  <c:v>237.72916666666666</c:v>
                </c:pt>
                <c:pt idx="92441">
                  <c:v>237.73177083333334</c:v>
                </c:pt>
                <c:pt idx="92442">
                  <c:v>237.734375</c:v>
                </c:pt>
                <c:pt idx="92443">
                  <c:v>237.73697916666666</c:v>
                </c:pt>
                <c:pt idx="92444">
                  <c:v>237.73958333333334</c:v>
                </c:pt>
                <c:pt idx="92445">
                  <c:v>237.7421875</c:v>
                </c:pt>
                <c:pt idx="92446">
                  <c:v>237.74479166666666</c:v>
                </c:pt>
                <c:pt idx="92447">
                  <c:v>237.74739583333334</c:v>
                </c:pt>
                <c:pt idx="92448">
                  <c:v>237.75</c:v>
                </c:pt>
                <c:pt idx="92449">
                  <c:v>237.75260416666666</c:v>
                </c:pt>
                <c:pt idx="92450">
                  <c:v>237.75520833333334</c:v>
                </c:pt>
                <c:pt idx="92451">
                  <c:v>237.7578125</c:v>
                </c:pt>
                <c:pt idx="92452">
                  <c:v>237.76041666666666</c:v>
                </c:pt>
                <c:pt idx="92453">
                  <c:v>237.76302083333334</c:v>
                </c:pt>
                <c:pt idx="92454">
                  <c:v>237.765625</c:v>
                </c:pt>
                <c:pt idx="92455">
                  <c:v>237.76822916666666</c:v>
                </c:pt>
                <c:pt idx="92456">
                  <c:v>237.77083333333334</c:v>
                </c:pt>
                <c:pt idx="92457">
                  <c:v>237.7734375</c:v>
                </c:pt>
                <c:pt idx="92458">
                  <c:v>237.77604166666666</c:v>
                </c:pt>
                <c:pt idx="92459">
                  <c:v>237.77864583333334</c:v>
                </c:pt>
                <c:pt idx="92460">
                  <c:v>237.78125</c:v>
                </c:pt>
                <c:pt idx="92461">
                  <c:v>237.78385416666666</c:v>
                </c:pt>
                <c:pt idx="92462">
                  <c:v>237.78645833333334</c:v>
                </c:pt>
                <c:pt idx="92463">
                  <c:v>237.7890625</c:v>
                </c:pt>
                <c:pt idx="92464">
                  <c:v>237.79166666666666</c:v>
                </c:pt>
                <c:pt idx="92465">
                  <c:v>237.79427083333334</c:v>
                </c:pt>
                <c:pt idx="92466">
                  <c:v>237.796875</c:v>
                </c:pt>
                <c:pt idx="92467">
                  <c:v>237.79947916666666</c:v>
                </c:pt>
                <c:pt idx="92468">
                  <c:v>237.80208333333334</c:v>
                </c:pt>
                <c:pt idx="92469">
                  <c:v>237.8046875</c:v>
                </c:pt>
                <c:pt idx="92470">
                  <c:v>237.80729166666666</c:v>
                </c:pt>
                <c:pt idx="92471">
                  <c:v>237.80989583333334</c:v>
                </c:pt>
                <c:pt idx="92472">
                  <c:v>237.8125</c:v>
                </c:pt>
                <c:pt idx="92473">
                  <c:v>237.81510416666666</c:v>
                </c:pt>
                <c:pt idx="92474">
                  <c:v>237.81770833333334</c:v>
                </c:pt>
                <c:pt idx="92475">
                  <c:v>237.8203125</c:v>
                </c:pt>
                <c:pt idx="92476">
                  <c:v>237.82291666666666</c:v>
                </c:pt>
                <c:pt idx="92477">
                  <c:v>237.82552083333334</c:v>
                </c:pt>
                <c:pt idx="92478">
                  <c:v>237.828125</c:v>
                </c:pt>
                <c:pt idx="92479">
                  <c:v>237.83072916666666</c:v>
                </c:pt>
                <c:pt idx="92480">
                  <c:v>237.83333333333334</c:v>
                </c:pt>
                <c:pt idx="92481">
                  <c:v>237.8359375</c:v>
                </c:pt>
                <c:pt idx="92482">
                  <c:v>237.83854166666666</c:v>
                </c:pt>
                <c:pt idx="92483">
                  <c:v>237.84114583333334</c:v>
                </c:pt>
                <c:pt idx="92484">
                  <c:v>237.84375</c:v>
                </c:pt>
                <c:pt idx="92485">
                  <c:v>237.84635416666666</c:v>
                </c:pt>
                <c:pt idx="92486">
                  <c:v>237.84895833333334</c:v>
                </c:pt>
                <c:pt idx="92487">
                  <c:v>237.8515625</c:v>
                </c:pt>
                <c:pt idx="92488">
                  <c:v>237.85416666666666</c:v>
                </c:pt>
                <c:pt idx="92489">
                  <c:v>237.85677083333334</c:v>
                </c:pt>
                <c:pt idx="92490">
                  <c:v>237.859375</c:v>
                </c:pt>
                <c:pt idx="92491">
                  <c:v>237.86197916666666</c:v>
                </c:pt>
                <c:pt idx="92492">
                  <c:v>237.86458333333334</c:v>
                </c:pt>
                <c:pt idx="92493">
                  <c:v>237.8671875</c:v>
                </c:pt>
                <c:pt idx="92494">
                  <c:v>237.86979166666666</c:v>
                </c:pt>
                <c:pt idx="92495">
                  <c:v>237.87239583333334</c:v>
                </c:pt>
                <c:pt idx="92496">
                  <c:v>237.875</c:v>
                </c:pt>
                <c:pt idx="92497">
                  <c:v>237.87760416666666</c:v>
                </c:pt>
                <c:pt idx="92498">
                  <c:v>237.88020833333334</c:v>
                </c:pt>
                <c:pt idx="92499">
                  <c:v>237.8828125</c:v>
                </c:pt>
                <c:pt idx="92500">
                  <c:v>237.88541666666666</c:v>
                </c:pt>
                <c:pt idx="92501">
                  <c:v>237.88802083333334</c:v>
                </c:pt>
                <c:pt idx="92502">
                  <c:v>237.890625</c:v>
                </c:pt>
                <c:pt idx="92503">
                  <c:v>237.89322916666666</c:v>
                </c:pt>
                <c:pt idx="92504">
                  <c:v>237.89583333333334</c:v>
                </c:pt>
                <c:pt idx="92505">
                  <c:v>237.8984375</c:v>
                </c:pt>
                <c:pt idx="92506">
                  <c:v>237.90104166666666</c:v>
                </c:pt>
                <c:pt idx="92507">
                  <c:v>237.90364583333334</c:v>
                </c:pt>
                <c:pt idx="92508">
                  <c:v>237.90625</c:v>
                </c:pt>
                <c:pt idx="92509">
                  <c:v>237.90885416666666</c:v>
                </c:pt>
                <c:pt idx="92510">
                  <c:v>237.91145833333334</c:v>
                </c:pt>
                <c:pt idx="92511">
                  <c:v>237.9140625</c:v>
                </c:pt>
                <c:pt idx="92512">
                  <c:v>237.91666666666666</c:v>
                </c:pt>
                <c:pt idx="92513">
                  <c:v>237.91927083333334</c:v>
                </c:pt>
                <c:pt idx="92514">
                  <c:v>237.921875</c:v>
                </c:pt>
                <c:pt idx="92515">
                  <c:v>237.92447916666666</c:v>
                </c:pt>
                <c:pt idx="92516">
                  <c:v>237.92708333333334</c:v>
                </c:pt>
                <c:pt idx="92517">
                  <c:v>237.9296875</c:v>
                </c:pt>
                <c:pt idx="92518">
                  <c:v>237.93229166666666</c:v>
                </c:pt>
                <c:pt idx="92519">
                  <c:v>237.93489583333334</c:v>
                </c:pt>
                <c:pt idx="92520">
                  <c:v>237.9375</c:v>
                </c:pt>
                <c:pt idx="92521">
                  <c:v>237.94010416666666</c:v>
                </c:pt>
                <c:pt idx="92522">
                  <c:v>237.94270833333334</c:v>
                </c:pt>
                <c:pt idx="92523">
                  <c:v>237.9453125</c:v>
                </c:pt>
                <c:pt idx="92524">
                  <c:v>237.94791666666666</c:v>
                </c:pt>
                <c:pt idx="92525">
                  <c:v>237.95052083333334</c:v>
                </c:pt>
                <c:pt idx="92526">
                  <c:v>237.953125</c:v>
                </c:pt>
                <c:pt idx="92527">
                  <c:v>237.95572916666666</c:v>
                </c:pt>
                <c:pt idx="92528">
                  <c:v>237.95833333333334</c:v>
                </c:pt>
                <c:pt idx="92529">
                  <c:v>237.9609375</c:v>
                </c:pt>
                <c:pt idx="92530">
                  <c:v>237.96354166666666</c:v>
                </c:pt>
                <c:pt idx="92531">
                  <c:v>237.96614583333334</c:v>
                </c:pt>
                <c:pt idx="92532">
                  <c:v>237.96875</c:v>
                </c:pt>
                <c:pt idx="92533">
                  <c:v>237.97135416666666</c:v>
                </c:pt>
                <c:pt idx="92534">
                  <c:v>237.97395833333334</c:v>
                </c:pt>
                <c:pt idx="92535">
                  <c:v>237.9765625</c:v>
                </c:pt>
                <c:pt idx="92536">
                  <c:v>237.97916666666666</c:v>
                </c:pt>
                <c:pt idx="92537">
                  <c:v>237.98177083333334</c:v>
                </c:pt>
                <c:pt idx="92538">
                  <c:v>237.984375</c:v>
                </c:pt>
                <c:pt idx="92539">
                  <c:v>237.98697916666666</c:v>
                </c:pt>
                <c:pt idx="92540">
                  <c:v>237.98958333333334</c:v>
                </c:pt>
                <c:pt idx="92541">
                  <c:v>237.9921875</c:v>
                </c:pt>
                <c:pt idx="92542">
                  <c:v>237.99479166666666</c:v>
                </c:pt>
                <c:pt idx="92543">
                  <c:v>237.99739583333334</c:v>
                </c:pt>
                <c:pt idx="92544">
                  <c:v>238</c:v>
                </c:pt>
                <c:pt idx="92545">
                  <c:v>238.00260416666666</c:v>
                </c:pt>
                <c:pt idx="92546">
                  <c:v>238.00520833333334</c:v>
                </c:pt>
                <c:pt idx="92547">
                  <c:v>238.0078125</c:v>
                </c:pt>
                <c:pt idx="92548">
                  <c:v>238.01041666666666</c:v>
                </c:pt>
                <c:pt idx="92549">
                  <c:v>238.01302083333334</c:v>
                </c:pt>
                <c:pt idx="92550">
                  <c:v>238.015625</c:v>
                </c:pt>
                <c:pt idx="92551">
                  <c:v>238.01822916666666</c:v>
                </c:pt>
                <c:pt idx="92552">
                  <c:v>238.02083333333334</c:v>
                </c:pt>
                <c:pt idx="92553">
                  <c:v>238.0234375</c:v>
                </c:pt>
                <c:pt idx="92554">
                  <c:v>238.02604166666666</c:v>
                </c:pt>
                <c:pt idx="92555">
                  <c:v>238.02864583333334</c:v>
                </c:pt>
                <c:pt idx="92556">
                  <c:v>238.03125</c:v>
                </c:pt>
                <c:pt idx="92557">
                  <c:v>238.03385416666666</c:v>
                </c:pt>
                <c:pt idx="92558">
                  <c:v>238.03645833333334</c:v>
                </c:pt>
                <c:pt idx="92559">
                  <c:v>238.0390625</c:v>
                </c:pt>
                <c:pt idx="92560">
                  <c:v>238.04166666666666</c:v>
                </c:pt>
                <c:pt idx="92561">
                  <c:v>238.04427083333334</c:v>
                </c:pt>
                <c:pt idx="92562">
                  <c:v>238.046875</c:v>
                </c:pt>
                <c:pt idx="92563">
                  <c:v>238.04947916666666</c:v>
                </c:pt>
                <c:pt idx="92564">
                  <c:v>238.05208333333334</c:v>
                </c:pt>
                <c:pt idx="92565">
                  <c:v>238.0546875</c:v>
                </c:pt>
                <c:pt idx="92566">
                  <c:v>238.05729166666666</c:v>
                </c:pt>
                <c:pt idx="92567">
                  <c:v>238.05989583333334</c:v>
                </c:pt>
                <c:pt idx="92568">
                  <c:v>238.0625</c:v>
                </c:pt>
                <c:pt idx="92569">
                  <c:v>238.06510416666666</c:v>
                </c:pt>
                <c:pt idx="92570">
                  <c:v>238.06770833333334</c:v>
                </c:pt>
                <c:pt idx="92571">
                  <c:v>238.0703125</c:v>
                </c:pt>
                <c:pt idx="92572">
                  <c:v>238.07291666666666</c:v>
                </c:pt>
                <c:pt idx="92573">
                  <c:v>238.07552083333334</c:v>
                </c:pt>
                <c:pt idx="92574">
                  <c:v>238.078125</c:v>
                </c:pt>
                <c:pt idx="92575">
                  <c:v>238.08072916666666</c:v>
                </c:pt>
                <c:pt idx="92576">
                  <c:v>238.08333333333334</c:v>
                </c:pt>
                <c:pt idx="92577">
                  <c:v>238.0859375</c:v>
                </c:pt>
                <c:pt idx="92578">
                  <c:v>238.08854166666666</c:v>
                </c:pt>
                <c:pt idx="92579">
                  <c:v>238.09114583333334</c:v>
                </c:pt>
                <c:pt idx="92580">
                  <c:v>238.09375</c:v>
                </c:pt>
                <c:pt idx="92581">
                  <c:v>238.09635416666666</c:v>
                </c:pt>
                <c:pt idx="92582">
                  <c:v>238.09895833333334</c:v>
                </c:pt>
                <c:pt idx="92583">
                  <c:v>238.1015625</c:v>
                </c:pt>
                <c:pt idx="92584">
                  <c:v>238.10416666666666</c:v>
                </c:pt>
                <c:pt idx="92585">
                  <c:v>238.10677083333334</c:v>
                </c:pt>
                <c:pt idx="92586">
                  <c:v>238.109375</c:v>
                </c:pt>
                <c:pt idx="92587">
                  <c:v>238.11197916666666</c:v>
                </c:pt>
                <c:pt idx="92588">
                  <c:v>238.11458333333334</c:v>
                </c:pt>
                <c:pt idx="92589">
                  <c:v>238.1171875</c:v>
                </c:pt>
                <c:pt idx="92590">
                  <c:v>238.11979166666666</c:v>
                </c:pt>
                <c:pt idx="92591">
                  <c:v>238.12239583333334</c:v>
                </c:pt>
                <c:pt idx="92592">
                  <c:v>238.125</c:v>
                </c:pt>
                <c:pt idx="92593">
                  <c:v>238.12760416666666</c:v>
                </c:pt>
                <c:pt idx="92594">
                  <c:v>238.13020833333334</c:v>
                </c:pt>
                <c:pt idx="92595">
                  <c:v>238.1328125</c:v>
                </c:pt>
                <c:pt idx="92596">
                  <c:v>238.13541666666666</c:v>
                </c:pt>
                <c:pt idx="92597">
                  <c:v>238.13802083333334</c:v>
                </c:pt>
                <c:pt idx="92598">
                  <c:v>238.140625</c:v>
                </c:pt>
                <c:pt idx="92599">
                  <c:v>238.14322916666666</c:v>
                </c:pt>
                <c:pt idx="92600">
                  <c:v>238.14583333333334</c:v>
                </c:pt>
                <c:pt idx="92601">
                  <c:v>238.1484375</c:v>
                </c:pt>
                <c:pt idx="92602">
                  <c:v>238.15104166666666</c:v>
                </c:pt>
                <c:pt idx="92603">
                  <c:v>238.15364583333334</c:v>
                </c:pt>
                <c:pt idx="92604">
                  <c:v>238.15625</c:v>
                </c:pt>
                <c:pt idx="92605">
                  <c:v>238.15885416666666</c:v>
                </c:pt>
                <c:pt idx="92606">
                  <c:v>238.16145833333334</c:v>
                </c:pt>
                <c:pt idx="92607">
                  <c:v>238.1640625</c:v>
                </c:pt>
                <c:pt idx="92608">
                  <c:v>238.16666666666666</c:v>
                </c:pt>
                <c:pt idx="92609">
                  <c:v>238.16927083333334</c:v>
                </c:pt>
                <c:pt idx="92610">
                  <c:v>238.171875</c:v>
                </c:pt>
                <c:pt idx="92611">
                  <c:v>238.17447916666666</c:v>
                </c:pt>
                <c:pt idx="92612">
                  <c:v>238.17708333333334</c:v>
                </c:pt>
                <c:pt idx="92613">
                  <c:v>238.1796875</c:v>
                </c:pt>
                <c:pt idx="92614">
                  <c:v>238.18229166666666</c:v>
                </c:pt>
                <c:pt idx="92615">
                  <c:v>238.18489583333334</c:v>
                </c:pt>
                <c:pt idx="92616">
                  <c:v>238.1875</c:v>
                </c:pt>
                <c:pt idx="92617">
                  <c:v>238.19010416666666</c:v>
                </c:pt>
                <c:pt idx="92618">
                  <c:v>238.19270833333334</c:v>
                </c:pt>
                <c:pt idx="92619">
                  <c:v>238.1953125</c:v>
                </c:pt>
                <c:pt idx="92620">
                  <c:v>238.19791666666666</c:v>
                </c:pt>
                <c:pt idx="92621">
                  <c:v>238.20052083333334</c:v>
                </c:pt>
                <c:pt idx="92622">
                  <c:v>238.203125</c:v>
                </c:pt>
                <c:pt idx="92623">
                  <c:v>238.20572916666666</c:v>
                </c:pt>
                <c:pt idx="92624">
                  <c:v>238.20833333333334</c:v>
                </c:pt>
                <c:pt idx="92625">
                  <c:v>238.2109375</c:v>
                </c:pt>
                <c:pt idx="92626">
                  <c:v>238.21354166666666</c:v>
                </c:pt>
                <c:pt idx="92627">
                  <c:v>238.21614583333334</c:v>
                </c:pt>
                <c:pt idx="92628">
                  <c:v>238.21875</c:v>
                </c:pt>
                <c:pt idx="92629">
                  <c:v>238.22135416666666</c:v>
                </c:pt>
                <c:pt idx="92630">
                  <c:v>238.22395833333334</c:v>
                </c:pt>
                <c:pt idx="92631">
                  <c:v>238.2265625</c:v>
                </c:pt>
                <c:pt idx="92632">
                  <c:v>238.22916666666666</c:v>
                </c:pt>
                <c:pt idx="92633">
                  <c:v>238.23177083333334</c:v>
                </c:pt>
                <c:pt idx="92634">
                  <c:v>238.234375</c:v>
                </c:pt>
                <c:pt idx="92635">
                  <c:v>238.23697916666666</c:v>
                </c:pt>
                <c:pt idx="92636">
                  <c:v>238.23958333333334</c:v>
                </c:pt>
                <c:pt idx="92637">
                  <c:v>238.2421875</c:v>
                </c:pt>
                <c:pt idx="92638">
                  <c:v>238.24479166666666</c:v>
                </c:pt>
                <c:pt idx="92639">
                  <c:v>238.24739583333334</c:v>
                </c:pt>
                <c:pt idx="92640">
                  <c:v>238.25</c:v>
                </c:pt>
                <c:pt idx="92641">
                  <c:v>238.25260416666666</c:v>
                </c:pt>
                <c:pt idx="92642">
                  <c:v>238.25520833333334</c:v>
                </c:pt>
                <c:pt idx="92643">
                  <c:v>238.2578125</c:v>
                </c:pt>
                <c:pt idx="92644">
                  <c:v>238.26041666666666</c:v>
                </c:pt>
                <c:pt idx="92645">
                  <c:v>238.26302083333334</c:v>
                </c:pt>
                <c:pt idx="92646">
                  <c:v>238.265625</c:v>
                </c:pt>
                <c:pt idx="92647">
                  <c:v>238.26822916666666</c:v>
                </c:pt>
                <c:pt idx="92648">
                  <c:v>238.27083333333334</c:v>
                </c:pt>
                <c:pt idx="92649">
                  <c:v>238.2734375</c:v>
                </c:pt>
                <c:pt idx="92650">
                  <c:v>238.27604166666666</c:v>
                </c:pt>
                <c:pt idx="92651">
                  <c:v>238.27864583333334</c:v>
                </c:pt>
                <c:pt idx="92652">
                  <c:v>238.28125</c:v>
                </c:pt>
                <c:pt idx="92653">
                  <c:v>238.28385416666666</c:v>
                </c:pt>
                <c:pt idx="92654">
                  <c:v>238.28645833333334</c:v>
                </c:pt>
                <c:pt idx="92655">
                  <c:v>238.2890625</c:v>
                </c:pt>
                <c:pt idx="92656">
                  <c:v>238.29166666666666</c:v>
                </c:pt>
                <c:pt idx="92657">
                  <c:v>238.29427083333334</c:v>
                </c:pt>
                <c:pt idx="92658">
                  <c:v>238.296875</c:v>
                </c:pt>
                <c:pt idx="92659">
                  <c:v>238.29947916666666</c:v>
                </c:pt>
                <c:pt idx="92660">
                  <c:v>238.30208333333334</c:v>
                </c:pt>
                <c:pt idx="92661">
                  <c:v>238.3046875</c:v>
                </c:pt>
                <c:pt idx="92662">
                  <c:v>238.30729166666666</c:v>
                </c:pt>
                <c:pt idx="92663">
                  <c:v>238.30989583333334</c:v>
                </c:pt>
                <c:pt idx="92664">
                  <c:v>238.3125</c:v>
                </c:pt>
                <c:pt idx="92665">
                  <c:v>238.31510416666666</c:v>
                </c:pt>
                <c:pt idx="92666">
                  <c:v>238.31770833333334</c:v>
                </c:pt>
                <c:pt idx="92667">
                  <c:v>238.3203125</c:v>
                </c:pt>
                <c:pt idx="92668">
                  <c:v>238.32291666666666</c:v>
                </c:pt>
                <c:pt idx="92669">
                  <c:v>238.32552083333334</c:v>
                </c:pt>
                <c:pt idx="92670">
                  <c:v>238.328125</c:v>
                </c:pt>
                <c:pt idx="92671">
                  <c:v>238.33072916666666</c:v>
                </c:pt>
                <c:pt idx="92672">
                  <c:v>238.33333333333334</c:v>
                </c:pt>
                <c:pt idx="92673">
                  <c:v>238.3359375</c:v>
                </c:pt>
                <c:pt idx="92674">
                  <c:v>238.33854166666666</c:v>
                </c:pt>
                <c:pt idx="92675">
                  <c:v>238.34114583333334</c:v>
                </c:pt>
                <c:pt idx="92676">
                  <c:v>238.34375</c:v>
                </c:pt>
                <c:pt idx="92677">
                  <c:v>238.34635416666666</c:v>
                </c:pt>
                <c:pt idx="92678">
                  <c:v>238.34895833333334</c:v>
                </c:pt>
                <c:pt idx="92679">
                  <c:v>238.3515625</c:v>
                </c:pt>
                <c:pt idx="92680">
                  <c:v>238.35416666666666</c:v>
                </c:pt>
                <c:pt idx="92681">
                  <c:v>238.35677083333334</c:v>
                </c:pt>
                <c:pt idx="92682">
                  <c:v>238.359375</c:v>
                </c:pt>
                <c:pt idx="92683">
                  <c:v>238.36197916666666</c:v>
                </c:pt>
                <c:pt idx="92684">
                  <c:v>238.36458333333334</c:v>
                </c:pt>
                <c:pt idx="92685">
                  <c:v>238.3671875</c:v>
                </c:pt>
                <c:pt idx="92686">
                  <c:v>238.36979166666666</c:v>
                </c:pt>
                <c:pt idx="92687">
                  <c:v>238.37239583333334</c:v>
                </c:pt>
                <c:pt idx="92688">
                  <c:v>238.375</c:v>
                </c:pt>
                <c:pt idx="92689">
                  <c:v>238.37760416666666</c:v>
                </c:pt>
                <c:pt idx="92690">
                  <c:v>238.38020833333334</c:v>
                </c:pt>
                <c:pt idx="92691">
                  <c:v>238.3828125</c:v>
                </c:pt>
                <c:pt idx="92692">
                  <c:v>238.38541666666666</c:v>
                </c:pt>
                <c:pt idx="92693">
                  <c:v>238.38802083333334</c:v>
                </c:pt>
                <c:pt idx="92694">
                  <c:v>238.390625</c:v>
                </c:pt>
                <c:pt idx="92695">
                  <c:v>238.39322916666666</c:v>
                </c:pt>
                <c:pt idx="92696">
                  <c:v>238.39583333333334</c:v>
                </c:pt>
                <c:pt idx="92697">
                  <c:v>238.3984375</c:v>
                </c:pt>
                <c:pt idx="92698">
                  <c:v>238.40104166666666</c:v>
                </c:pt>
                <c:pt idx="92699">
                  <c:v>238.40364583333334</c:v>
                </c:pt>
                <c:pt idx="92700">
                  <c:v>238.40625</c:v>
                </c:pt>
                <c:pt idx="92701">
                  <c:v>238.40885416666666</c:v>
                </c:pt>
                <c:pt idx="92702">
                  <c:v>238.41145833333334</c:v>
                </c:pt>
                <c:pt idx="92703">
                  <c:v>238.4140625</c:v>
                </c:pt>
                <c:pt idx="92704">
                  <c:v>238.41666666666666</c:v>
                </c:pt>
                <c:pt idx="92705">
                  <c:v>238.41927083333334</c:v>
                </c:pt>
                <c:pt idx="92706">
                  <c:v>238.421875</c:v>
                </c:pt>
                <c:pt idx="92707">
                  <c:v>238.42447916666666</c:v>
                </c:pt>
                <c:pt idx="92708">
                  <c:v>238.42708333333334</c:v>
                </c:pt>
                <c:pt idx="92709">
                  <c:v>238.4296875</c:v>
                </c:pt>
                <c:pt idx="92710">
                  <c:v>238.43229166666666</c:v>
                </c:pt>
                <c:pt idx="92711">
                  <c:v>238.43489583333334</c:v>
                </c:pt>
                <c:pt idx="92712">
                  <c:v>238.4375</c:v>
                </c:pt>
                <c:pt idx="92713">
                  <c:v>238.44010416666666</c:v>
                </c:pt>
                <c:pt idx="92714">
                  <c:v>238.44270833333334</c:v>
                </c:pt>
                <c:pt idx="92715">
                  <c:v>238.4453125</c:v>
                </c:pt>
                <c:pt idx="92716">
                  <c:v>238.44791666666666</c:v>
                </c:pt>
                <c:pt idx="92717">
                  <c:v>238.45052083333334</c:v>
                </c:pt>
                <c:pt idx="92718">
                  <c:v>238.453125</c:v>
                </c:pt>
                <c:pt idx="92719">
                  <c:v>238.45572916666666</c:v>
                </c:pt>
                <c:pt idx="92720">
                  <c:v>238.45833333333334</c:v>
                </c:pt>
                <c:pt idx="92721">
                  <c:v>238.4609375</c:v>
                </c:pt>
                <c:pt idx="92722">
                  <c:v>238.46354166666666</c:v>
                </c:pt>
                <c:pt idx="92723">
                  <c:v>238.46614583333334</c:v>
                </c:pt>
                <c:pt idx="92724">
                  <c:v>238.46875</c:v>
                </c:pt>
                <c:pt idx="92725">
                  <c:v>238.47135416666666</c:v>
                </c:pt>
                <c:pt idx="92726">
                  <c:v>238.47395833333334</c:v>
                </c:pt>
                <c:pt idx="92727">
                  <c:v>238.4765625</c:v>
                </c:pt>
                <c:pt idx="92728">
                  <c:v>238.47916666666666</c:v>
                </c:pt>
                <c:pt idx="92729">
                  <c:v>238.48177083333334</c:v>
                </c:pt>
                <c:pt idx="92730">
                  <c:v>238.484375</c:v>
                </c:pt>
                <c:pt idx="92731">
                  <c:v>238.48697916666666</c:v>
                </c:pt>
                <c:pt idx="92732">
                  <c:v>238.48958333333334</c:v>
                </c:pt>
                <c:pt idx="92733">
                  <c:v>238.4921875</c:v>
                </c:pt>
                <c:pt idx="92734">
                  <c:v>238.49479166666666</c:v>
                </c:pt>
                <c:pt idx="92735">
                  <c:v>238.49739583333334</c:v>
                </c:pt>
                <c:pt idx="92736">
                  <c:v>238.5</c:v>
                </c:pt>
                <c:pt idx="92737">
                  <c:v>238.50260416666666</c:v>
                </c:pt>
                <c:pt idx="92738">
                  <c:v>238.50520833333334</c:v>
                </c:pt>
                <c:pt idx="92739">
                  <c:v>238.5078125</c:v>
                </c:pt>
                <c:pt idx="92740">
                  <c:v>238.51041666666666</c:v>
                </c:pt>
                <c:pt idx="92741">
                  <c:v>238.51302083333334</c:v>
                </c:pt>
                <c:pt idx="92742">
                  <c:v>238.515625</c:v>
                </c:pt>
                <c:pt idx="92743">
                  <c:v>238.51822916666666</c:v>
                </c:pt>
                <c:pt idx="92744">
                  <c:v>238.52083333333334</c:v>
                </c:pt>
                <c:pt idx="92745">
                  <c:v>238.5234375</c:v>
                </c:pt>
                <c:pt idx="92746">
                  <c:v>238.52604166666666</c:v>
                </c:pt>
                <c:pt idx="92747">
                  <c:v>238.52864583333334</c:v>
                </c:pt>
                <c:pt idx="92748">
                  <c:v>238.53125</c:v>
                </c:pt>
                <c:pt idx="92749">
                  <c:v>238.53385416666666</c:v>
                </c:pt>
                <c:pt idx="92750">
                  <c:v>238.53645833333334</c:v>
                </c:pt>
                <c:pt idx="92751">
                  <c:v>238.5390625</c:v>
                </c:pt>
                <c:pt idx="92752">
                  <c:v>238.54166666666666</c:v>
                </c:pt>
                <c:pt idx="92753">
                  <c:v>238.54427083333334</c:v>
                </c:pt>
                <c:pt idx="92754">
                  <c:v>238.546875</c:v>
                </c:pt>
                <c:pt idx="92755">
                  <c:v>238.54947916666666</c:v>
                </c:pt>
                <c:pt idx="92756">
                  <c:v>238.55208333333334</c:v>
                </c:pt>
                <c:pt idx="92757">
                  <c:v>238.5546875</c:v>
                </c:pt>
                <c:pt idx="92758">
                  <c:v>238.55729166666666</c:v>
                </c:pt>
                <c:pt idx="92759">
                  <c:v>238.55989583333334</c:v>
                </c:pt>
                <c:pt idx="92760">
                  <c:v>238.5625</c:v>
                </c:pt>
                <c:pt idx="92761">
                  <c:v>238.56510416666666</c:v>
                </c:pt>
                <c:pt idx="92762">
                  <c:v>238.56770833333334</c:v>
                </c:pt>
                <c:pt idx="92763">
                  <c:v>238.5703125</c:v>
                </c:pt>
                <c:pt idx="92764">
                  <c:v>238.57291666666666</c:v>
                </c:pt>
                <c:pt idx="92765">
                  <c:v>238.57552083333334</c:v>
                </c:pt>
                <c:pt idx="92766">
                  <c:v>238.578125</c:v>
                </c:pt>
                <c:pt idx="92767">
                  <c:v>238.58072916666666</c:v>
                </c:pt>
                <c:pt idx="92768">
                  <c:v>238.58333333333334</c:v>
                </c:pt>
                <c:pt idx="92769">
                  <c:v>238.5859375</c:v>
                </c:pt>
                <c:pt idx="92770">
                  <c:v>238.58854166666666</c:v>
                </c:pt>
                <c:pt idx="92771">
                  <c:v>238.59114583333334</c:v>
                </c:pt>
                <c:pt idx="92772">
                  <c:v>238.59375</c:v>
                </c:pt>
                <c:pt idx="92773">
                  <c:v>238.59635416666666</c:v>
                </c:pt>
                <c:pt idx="92774">
                  <c:v>238.59895833333334</c:v>
                </c:pt>
                <c:pt idx="92775">
                  <c:v>238.6015625</c:v>
                </c:pt>
                <c:pt idx="92776">
                  <c:v>238.60416666666666</c:v>
                </c:pt>
                <c:pt idx="92777">
                  <c:v>238.60677083333334</c:v>
                </c:pt>
                <c:pt idx="92778">
                  <c:v>238.609375</c:v>
                </c:pt>
                <c:pt idx="92779">
                  <c:v>238.61197916666666</c:v>
                </c:pt>
                <c:pt idx="92780">
                  <c:v>238.61458333333334</c:v>
                </c:pt>
                <c:pt idx="92781">
                  <c:v>238.6171875</c:v>
                </c:pt>
                <c:pt idx="92782">
                  <c:v>238.61979166666666</c:v>
                </c:pt>
                <c:pt idx="92783">
                  <c:v>238.62239583333334</c:v>
                </c:pt>
                <c:pt idx="92784">
                  <c:v>238.625</c:v>
                </c:pt>
                <c:pt idx="92785">
                  <c:v>238.62760416666666</c:v>
                </c:pt>
                <c:pt idx="92786">
                  <c:v>238.63020833333334</c:v>
                </c:pt>
                <c:pt idx="92787">
                  <c:v>238.6328125</c:v>
                </c:pt>
                <c:pt idx="92788">
                  <c:v>238.63541666666666</c:v>
                </c:pt>
                <c:pt idx="92789">
                  <c:v>238.63802083333334</c:v>
                </c:pt>
                <c:pt idx="92790">
                  <c:v>238.640625</c:v>
                </c:pt>
                <c:pt idx="92791">
                  <c:v>238.64322916666666</c:v>
                </c:pt>
                <c:pt idx="92792">
                  <c:v>238.64583333333334</c:v>
                </c:pt>
                <c:pt idx="92793">
                  <c:v>238.6484375</c:v>
                </c:pt>
                <c:pt idx="92794">
                  <c:v>238.65104166666666</c:v>
                </c:pt>
                <c:pt idx="92795">
                  <c:v>238.65364583333334</c:v>
                </c:pt>
                <c:pt idx="92796">
                  <c:v>238.65625</c:v>
                </c:pt>
                <c:pt idx="92797">
                  <c:v>238.65885416666666</c:v>
                </c:pt>
                <c:pt idx="92798">
                  <c:v>238.66145833333334</c:v>
                </c:pt>
                <c:pt idx="92799">
                  <c:v>238.6640625</c:v>
                </c:pt>
                <c:pt idx="92800">
                  <c:v>238.66666666666666</c:v>
                </c:pt>
                <c:pt idx="92801">
                  <c:v>238.66927083333334</c:v>
                </c:pt>
                <c:pt idx="92802">
                  <c:v>238.671875</c:v>
                </c:pt>
                <c:pt idx="92803">
                  <c:v>238.67447916666666</c:v>
                </c:pt>
                <c:pt idx="92804">
                  <c:v>238.67708333333334</c:v>
                </c:pt>
                <c:pt idx="92805">
                  <c:v>238.6796875</c:v>
                </c:pt>
                <c:pt idx="92806">
                  <c:v>238.68229166666666</c:v>
                </c:pt>
                <c:pt idx="92807">
                  <c:v>238.68489583333334</c:v>
                </c:pt>
                <c:pt idx="92808">
                  <c:v>238.6875</c:v>
                </c:pt>
                <c:pt idx="92809">
                  <c:v>238.69010416666666</c:v>
                </c:pt>
                <c:pt idx="92810">
                  <c:v>238.69270833333334</c:v>
                </c:pt>
                <c:pt idx="92811">
                  <c:v>238.6953125</c:v>
                </c:pt>
                <c:pt idx="92812">
                  <c:v>238.69791666666666</c:v>
                </c:pt>
                <c:pt idx="92813">
                  <c:v>238.70052083333334</c:v>
                </c:pt>
                <c:pt idx="92814">
                  <c:v>238.703125</c:v>
                </c:pt>
                <c:pt idx="92815">
                  <c:v>238.70572916666666</c:v>
                </c:pt>
                <c:pt idx="92816">
                  <c:v>238.70833333333334</c:v>
                </c:pt>
                <c:pt idx="92817">
                  <c:v>238.7109375</c:v>
                </c:pt>
                <c:pt idx="92818">
                  <c:v>238.71354166666666</c:v>
                </c:pt>
                <c:pt idx="92819">
                  <c:v>238.71614583333334</c:v>
                </c:pt>
                <c:pt idx="92820">
                  <c:v>238.71875</c:v>
                </c:pt>
                <c:pt idx="92821">
                  <c:v>238.72135416666666</c:v>
                </c:pt>
                <c:pt idx="92822">
                  <c:v>238.72395833333334</c:v>
                </c:pt>
                <c:pt idx="92823">
                  <c:v>238.7265625</c:v>
                </c:pt>
                <c:pt idx="92824">
                  <c:v>238.72916666666666</c:v>
                </c:pt>
                <c:pt idx="92825">
                  <c:v>238.73177083333334</c:v>
                </c:pt>
                <c:pt idx="92826">
                  <c:v>238.734375</c:v>
                </c:pt>
                <c:pt idx="92827">
                  <c:v>238.73697916666666</c:v>
                </c:pt>
                <c:pt idx="92828">
                  <c:v>238.73958333333334</c:v>
                </c:pt>
                <c:pt idx="92829">
                  <c:v>238.7421875</c:v>
                </c:pt>
                <c:pt idx="92830">
                  <c:v>238.74479166666666</c:v>
                </c:pt>
                <c:pt idx="92831">
                  <c:v>238.74739583333334</c:v>
                </c:pt>
                <c:pt idx="92832">
                  <c:v>238.75</c:v>
                </c:pt>
                <c:pt idx="92833">
                  <c:v>238.75260416666666</c:v>
                </c:pt>
                <c:pt idx="92834">
                  <c:v>238.75520833333334</c:v>
                </c:pt>
                <c:pt idx="92835">
                  <c:v>238.7578125</c:v>
                </c:pt>
                <c:pt idx="92836">
                  <c:v>238.76041666666666</c:v>
                </c:pt>
                <c:pt idx="92837">
                  <c:v>238.76302083333334</c:v>
                </c:pt>
                <c:pt idx="92838">
                  <c:v>238.765625</c:v>
                </c:pt>
                <c:pt idx="92839">
                  <c:v>238.76822916666666</c:v>
                </c:pt>
                <c:pt idx="92840">
                  <c:v>238.77083333333334</c:v>
                </c:pt>
                <c:pt idx="92841">
                  <c:v>238.7734375</c:v>
                </c:pt>
                <c:pt idx="92842">
                  <c:v>238.77604166666666</c:v>
                </c:pt>
                <c:pt idx="92843">
                  <c:v>238.77864583333334</c:v>
                </c:pt>
                <c:pt idx="92844">
                  <c:v>238.78125</c:v>
                </c:pt>
                <c:pt idx="92845">
                  <c:v>238.78385416666666</c:v>
                </c:pt>
                <c:pt idx="92846">
                  <c:v>238.78645833333334</c:v>
                </c:pt>
                <c:pt idx="92847">
                  <c:v>238.7890625</c:v>
                </c:pt>
                <c:pt idx="92848">
                  <c:v>238.79166666666666</c:v>
                </c:pt>
                <c:pt idx="92849">
                  <c:v>238.79427083333334</c:v>
                </c:pt>
                <c:pt idx="92850">
                  <c:v>238.796875</c:v>
                </c:pt>
                <c:pt idx="92851">
                  <c:v>238.79947916666666</c:v>
                </c:pt>
                <c:pt idx="92852">
                  <c:v>238.80208333333334</c:v>
                </c:pt>
                <c:pt idx="92853">
                  <c:v>238.8046875</c:v>
                </c:pt>
                <c:pt idx="92854">
                  <c:v>238.80729166666666</c:v>
                </c:pt>
                <c:pt idx="92855">
                  <c:v>238.80989583333334</c:v>
                </c:pt>
                <c:pt idx="92856">
                  <c:v>238.8125</c:v>
                </c:pt>
                <c:pt idx="92857">
                  <c:v>238.81510416666666</c:v>
                </c:pt>
                <c:pt idx="92858">
                  <c:v>238.81770833333334</c:v>
                </c:pt>
                <c:pt idx="92859">
                  <c:v>238.8203125</c:v>
                </c:pt>
                <c:pt idx="92860">
                  <c:v>238.82291666666666</c:v>
                </c:pt>
                <c:pt idx="92861">
                  <c:v>238.82552083333334</c:v>
                </c:pt>
                <c:pt idx="92862">
                  <c:v>238.828125</c:v>
                </c:pt>
                <c:pt idx="92863">
                  <c:v>238.83072916666666</c:v>
                </c:pt>
                <c:pt idx="92864">
                  <c:v>238.83333333333334</c:v>
                </c:pt>
                <c:pt idx="92865">
                  <c:v>238.8359375</c:v>
                </c:pt>
                <c:pt idx="92866">
                  <c:v>238.83854166666666</c:v>
                </c:pt>
                <c:pt idx="92867">
                  <c:v>238.84114583333334</c:v>
                </c:pt>
                <c:pt idx="92868">
                  <c:v>238.84375</c:v>
                </c:pt>
                <c:pt idx="92869">
                  <c:v>238.84635416666666</c:v>
                </c:pt>
                <c:pt idx="92870">
                  <c:v>238.84895833333334</c:v>
                </c:pt>
                <c:pt idx="92871">
                  <c:v>238.8515625</c:v>
                </c:pt>
                <c:pt idx="92872">
                  <c:v>238.85416666666666</c:v>
                </c:pt>
                <c:pt idx="92873">
                  <c:v>238.85677083333334</c:v>
                </c:pt>
                <c:pt idx="92874">
                  <c:v>238.859375</c:v>
                </c:pt>
                <c:pt idx="92875">
                  <c:v>238.86197916666666</c:v>
                </c:pt>
                <c:pt idx="92876">
                  <c:v>238.86458333333334</c:v>
                </c:pt>
                <c:pt idx="92877">
                  <c:v>238.8671875</c:v>
                </c:pt>
                <c:pt idx="92878">
                  <c:v>238.86979166666666</c:v>
                </c:pt>
                <c:pt idx="92879">
                  <c:v>238.87239583333334</c:v>
                </c:pt>
                <c:pt idx="92880">
                  <c:v>238.875</c:v>
                </c:pt>
                <c:pt idx="92881">
                  <c:v>238.87760416666666</c:v>
                </c:pt>
                <c:pt idx="92882">
                  <c:v>238.88020833333334</c:v>
                </c:pt>
                <c:pt idx="92883">
                  <c:v>238.8828125</c:v>
                </c:pt>
                <c:pt idx="92884">
                  <c:v>238.88541666666666</c:v>
                </c:pt>
                <c:pt idx="92885">
                  <c:v>238.88802083333334</c:v>
                </c:pt>
                <c:pt idx="92886">
                  <c:v>238.890625</c:v>
                </c:pt>
                <c:pt idx="92887">
                  <c:v>238.89322916666666</c:v>
                </c:pt>
                <c:pt idx="92888">
                  <c:v>238.89583333333334</c:v>
                </c:pt>
                <c:pt idx="92889">
                  <c:v>238.8984375</c:v>
                </c:pt>
                <c:pt idx="92890">
                  <c:v>238.90104166666666</c:v>
                </c:pt>
                <c:pt idx="92891">
                  <c:v>238.90364583333334</c:v>
                </c:pt>
                <c:pt idx="92892">
                  <c:v>238.90625</c:v>
                </c:pt>
                <c:pt idx="92893">
                  <c:v>238.90885416666666</c:v>
                </c:pt>
                <c:pt idx="92894">
                  <c:v>238.91145833333334</c:v>
                </c:pt>
                <c:pt idx="92895">
                  <c:v>238.9140625</c:v>
                </c:pt>
                <c:pt idx="92896">
                  <c:v>238.91666666666666</c:v>
                </c:pt>
                <c:pt idx="92897">
                  <c:v>238.91927083333334</c:v>
                </c:pt>
                <c:pt idx="92898">
                  <c:v>238.921875</c:v>
                </c:pt>
                <c:pt idx="92899">
                  <c:v>238.92447916666666</c:v>
                </c:pt>
                <c:pt idx="92900">
                  <c:v>238.92708333333334</c:v>
                </c:pt>
                <c:pt idx="92901">
                  <c:v>238.9296875</c:v>
                </c:pt>
                <c:pt idx="92902">
                  <c:v>238.93229166666666</c:v>
                </c:pt>
                <c:pt idx="92903">
                  <c:v>238.93489583333334</c:v>
                </c:pt>
                <c:pt idx="92904">
                  <c:v>238.9375</c:v>
                </c:pt>
                <c:pt idx="92905">
                  <c:v>238.94010416666666</c:v>
                </c:pt>
                <c:pt idx="92906">
                  <c:v>238.94270833333334</c:v>
                </c:pt>
                <c:pt idx="92907">
                  <c:v>238.9453125</c:v>
                </c:pt>
                <c:pt idx="92908">
                  <c:v>238.94791666666666</c:v>
                </c:pt>
                <c:pt idx="92909">
                  <c:v>238.95052083333334</c:v>
                </c:pt>
                <c:pt idx="92910">
                  <c:v>238.953125</c:v>
                </c:pt>
                <c:pt idx="92911">
                  <c:v>238.95572916666666</c:v>
                </c:pt>
                <c:pt idx="92912">
                  <c:v>238.95833333333334</c:v>
                </c:pt>
                <c:pt idx="92913">
                  <c:v>238.9609375</c:v>
                </c:pt>
                <c:pt idx="92914">
                  <c:v>238.96354166666666</c:v>
                </c:pt>
                <c:pt idx="92915">
                  <c:v>238.96614583333334</c:v>
                </c:pt>
                <c:pt idx="92916">
                  <c:v>238.96875</c:v>
                </c:pt>
                <c:pt idx="92917">
                  <c:v>238.97135416666666</c:v>
                </c:pt>
                <c:pt idx="92918">
                  <c:v>238.97395833333334</c:v>
                </c:pt>
                <c:pt idx="92919">
                  <c:v>238.9765625</c:v>
                </c:pt>
                <c:pt idx="92920">
                  <c:v>238.97916666666666</c:v>
                </c:pt>
                <c:pt idx="92921">
                  <c:v>238.98177083333334</c:v>
                </c:pt>
                <c:pt idx="92922">
                  <c:v>238.984375</c:v>
                </c:pt>
                <c:pt idx="92923">
                  <c:v>238.98697916666666</c:v>
                </c:pt>
                <c:pt idx="92924">
                  <c:v>238.98958333333334</c:v>
                </c:pt>
                <c:pt idx="92925">
                  <c:v>238.9921875</c:v>
                </c:pt>
                <c:pt idx="92926">
                  <c:v>238.99479166666666</c:v>
                </c:pt>
                <c:pt idx="92927">
                  <c:v>238.99739583333334</c:v>
                </c:pt>
                <c:pt idx="92928">
                  <c:v>239</c:v>
                </c:pt>
                <c:pt idx="92929">
                  <c:v>239.00260416666666</c:v>
                </c:pt>
                <c:pt idx="92930">
                  <c:v>239.00520833333334</c:v>
                </c:pt>
                <c:pt idx="92931">
                  <c:v>239.0078125</c:v>
                </c:pt>
                <c:pt idx="92932">
                  <c:v>239.01041666666666</c:v>
                </c:pt>
                <c:pt idx="92933">
                  <c:v>239.01302083333334</c:v>
                </c:pt>
                <c:pt idx="92934">
                  <c:v>239.015625</c:v>
                </c:pt>
                <c:pt idx="92935">
                  <c:v>239.01822916666666</c:v>
                </c:pt>
                <c:pt idx="92936">
                  <c:v>239.02083333333334</c:v>
                </c:pt>
                <c:pt idx="92937">
                  <c:v>239.0234375</c:v>
                </c:pt>
                <c:pt idx="92938">
                  <c:v>239.02604166666666</c:v>
                </c:pt>
                <c:pt idx="92939">
                  <c:v>239.02864583333334</c:v>
                </c:pt>
                <c:pt idx="92940">
                  <c:v>239.03125</c:v>
                </c:pt>
                <c:pt idx="92941">
                  <c:v>239.03385416666666</c:v>
                </c:pt>
                <c:pt idx="92942">
                  <c:v>239.03645833333334</c:v>
                </c:pt>
                <c:pt idx="92943">
                  <c:v>239.0390625</c:v>
                </c:pt>
                <c:pt idx="92944">
                  <c:v>239.04166666666666</c:v>
                </c:pt>
                <c:pt idx="92945">
                  <c:v>239.04427083333334</c:v>
                </c:pt>
                <c:pt idx="92946">
                  <c:v>239.046875</c:v>
                </c:pt>
                <c:pt idx="92947">
                  <c:v>239.04947916666666</c:v>
                </c:pt>
                <c:pt idx="92948">
                  <c:v>239.05208333333334</c:v>
                </c:pt>
                <c:pt idx="92949">
                  <c:v>239.0546875</c:v>
                </c:pt>
                <c:pt idx="92950">
                  <c:v>239.05729166666666</c:v>
                </c:pt>
                <c:pt idx="92951">
                  <c:v>239.05989583333334</c:v>
                </c:pt>
                <c:pt idx="92952">
                  <c:v>239.0625</c:v>
                </c:pt>
                <c:pt idx="92953">
                  <c:v>239.06510416666666</c:v>
                </c:pt>
                <c:pt idx="92954">
                  <c:v>239.06770833333334</c:v>
                </c:pt>
                <c:pt idx="92955">
                  <c:v>239.0703125</c:v>
                </c:pt>
                <c:pt idx="92956">
                  <c:v>239.07291666666666</c:v>
                </c:pt>
                <c:pt idx="92957">
                  <c:v>239.07552083333334</c:v>
                </c:pt>
                <c:pt idx="92958">
                  <c:v>239.078125</c:v>
                </c:pt>
                <c:pt idx="92959">
                  <c:v>239.08072916666666</c:v>
                </c:pt>
                <c:pt idx="92960">
                  <c:v>239.08333333333334</c:v>
                </c:pt>
                <c:pt idx="92961">
                  <c:v>239.0859375</c:v>
                </c:pt>
                <c:pt idx="92962">
                  <c:v>239.08854166666666</c:v>
                </c:pt>
                <c:pt idx="92963">
                  <c:v>239.09114583333334</c:v>
                </c:pt>
                <c:pt idx="92964">
                  <c:v>239.09375</c:v>
                </c:pt>
                <c:pt idx="92965">
                  <c:v>239.09635416666666</c:v>
                </c:pt>
                <c:pt idx="92966">
                  <c:v>239.09895833333334</c:v>
                </c:pt>
                <c:pt idx="92967">
                  <c:v>239.1015625</c:v>
                </c:pt>
                <c:pt idx="92968">
                  <c:v>239.10416666666666</c:v>
                </c:pt>
                <c:pt idx="92969">
                  <c:v>239.10677083333334</c:v>
                </c:pt>
                <c:pt idx="92970">
                  <c:v>239.109375</c:v>
                </c:pt>
                <c:pt idx="92971">
                  <c:v>239.11197916666666</c:v>
                </c:pt>
                <c:pt idx="92972">
                  <c:v>239.11458333333334</c:v>
                </c:pt>
                <c:pt idx="92973">
                  <c:v>239.1171875</c:v>
                </c:pt>
                <c:pt idx="92974">
                  <c:v>239.11979166666666</c:v>
                </c:pt>
                <c:pt idx="92975">
                  <c:v>239.12239583333334</c:v>
                </c:pt>
                <c:pt idx="92976">
                  <c:v>239.125</c:v>
                </c:pt>
                <c:pt idx="92977">
                  <c:v>239.12760416666666</c:v>
                </c:pt>
                <c:pt idx="92978">
                  <c:v>239.13020833333334</c:v>
                </c:pt>
                <c:pt idx="92979">
                  <c:v>239.1328125</c:v>
                </c:pt>
                <c:pt idx="92980">
                  <c:v>239.13541666666666</c:v>
                </c:pt>
                <c:pt idx="92981">
                  <c:v>239.13802083333334</c:v>
                </c:pt>
                <c:pt idx="92982">
                  <c:v>239.140625</c:v>
                </c:pt>
                <c:pt idx="92983">
                  <c:v>239.14322916666666</c:v>
                </c:pt>
                <c:pt idx="92984">
                  <c:v>239.14583333333334</c:v>
                </c:pt>
                <c:pt idx="92985">
                  <c:v>239.1484375</c:v>
                </c:pt>
                <c:pt idx="92986">
                  <c:v>239.15104166666666</c:v>
                </c:pt>
                <c:pt idx="92987">
                  <c:v>239.15364583333334</c:v>
                </c:pt>
                <c:pt idx="92988">
                  <c:v>239.15625</c:v>
                </c:pt>
                <c:pt idx="92989">
                  <c:v>239.15885416666666</c:v>
                </c:pt>
                <c:pt idx="92990">
                  <c:v>239.16145833333334</c:v>
                </c:pt>
                <c:pt idx="92991">
                  <c:v>239.1640625</c:v>
                </c:pt>
                <c:pt idx="92992">
                  <c:v>239.16666666666666</c:v>
                </c:pt>
                <c:pt idx="92993">
                  <c:v>239.16927083333334</c:v>
                </c:pt>
                <c:pt idx="92994">
                  <c:v>239.171875</c:v>
                </c:pt>
                <c:pt idx="92995">
                  <c:v>239.17447916666666</c:v>
                </c:pt>
                <c:pt idx="92996">
                  <c:v>239.17708333333334</c:v>
                </c:pt>
                <c:pt idx="92997">
                  <c:v>239.1796875</c:v>
                </c:pt>
                <c:pt idx="92998">
                  <c:v>239.18229166666666</c:v>
                </c:pt>
                <c:pt idx="92999">
                  <c:v>239.18489583333334</c:v>
                </c:pt>
                <c:pt idx="93000">
                  <c:v>239.1875</c:v>
                </c:pt>
                <c:pt idx="93001">
                  <c:v>239.19010416666666</c:v>
                </c:pt>
                <c:pt idx="93002">
                  <c:v>239.19270833333334</c:v>
                </c:pt>
                <c:pt idx="93003">
                  <c:v>239.1953125</c:v>
                </c:pt>
                <c:pt idx="93004">
                  <c:v>239.19791666666666</c:v>
                </c:pt>
                <c:pt idx="93005">
                  <c:v>239.20052083333334</c:v>
                </c:pt>
                <c:pt idx="93006">
                  <c:v>239.203125</c:v>
                </c:pt>
                <c:pt idx="93007">
                  <c:v>239.20572916666666</c:v>
                </c:pt>
                <c:pt idx="93008">
                  <c:v>239.20833333333334</c:v>
                </c:pt>
                <c:pt idx="93009">
                  <c:v>239.2109375</c:v>
                </c:pt>
                <c:pt idx="93010">
                  <c:v>239.21354166666666</c:v>
                </c:pt>
                <c:pt idx="93011">
                  <c:v>239.21614583333334</c:v>
                </c:pt>
                <c:pt idx="93012">
                  <c:v>239.21875</c:v>
                </c:pt>
                <c:pt idx="93013">
                  <c:v>239.22135416666666</c:v>
                </c:pt>
                <c:pt idx="93014">
                  <c:v>239.22395833333334</c:v>
                </c:pt>
                <c:pt idx="93015">
                  <c:v>239.2265625</c:v>
                </c:pt>
                <c:pt idx="93016">
                  <c:v>239.22916666666666</c:v>
                </c:pt>
                <c:pt idx="93017">
                  <c:v>239.23177083333334</c:v>
                </c:pt>
                <c:pt idx="93018">
                  <c:v>239.234375</c:v>
                </c:pt>
                <c:pt idx="93019">
                  <c:v>239.23697916666666</c:v>
                </c:pt>
                <c:pt idx="93020">
                  <c:v>239.23958333333334</c:v>
                </c:pt>
                <c:pt idx="93021">
                  <c:v>239.2421875</c:v>
                </c:pt>
                <c:pt idx="93022">
                  <c:v>239.24479166666666</c:v>
                </c:pt>
                <c:pt idx="93023">
                  <c:v>239.24739583333334</c:v>
                </c:pt>
                <c:pt idx="93024">
                  <c:v>239.25</c:v>
                </c:pt>
                <c:pt idx="93025">
                  <c:v>239.25260416666666</c:v>
                </c:pt>
                <c:pt idx="93026">
                  <c:v>239.25520833333334</c:v>
                </c:pt>
                <c:pt idx="93027">
                  <c:v>239.2578125</c:v>
                </c:pt>
                <c:pt idx="93028">
                  <c:v>239.26041666666666</c:v>
                </c:pt>
                <c:pt idx="93029">
                  <c:v>239.26302083333334</c:v>
                </c:pt>
                <c:pt idx="93030">
                  <c:v>239.265625</c:v>
                </c:pt>
                <c:pt idx="93031">
                  <c:v>239.26822916666666</c:v>
                </c:pt>
                <c:pt idx="93032">
                  <c:v>239.27083333333334</c:v>
                </c:pt>
                <c:pt idx="93033">
                  <c:v>239.2734375</c:v>
                </c:pt>
                <c:pt idx="93034">
                  <c:v>239.27604166666666</c:v>
                </c:pt>
                <c:pt idx="93035">
                  <c:v>239.27864583333334</c:v>
                </c:pt>
                <c:pt idx="93036">
                  <c:v>239.28125</c:v>
                </c:pt>
                <c:pt idx="93037">
                  <c:v>239.28385416666666</c:v>
                </c:pt>
                <c:pt idx="93038">
                  <c:v>239.28645833333334</c:v>
                </c:pt>
                <c:pt idx="93039">
                  <c:v>239.2890625</c:v>
                </c:pt>
                <c:pt idx="93040">
                  <c:v>239.29166666666666</c:v>
                </c:pt>
                <c:pt idx="93041">
                  <c:v>239.29427083333334</c:v>
                </c:pt>
                <c:pt idx="93042">
                  <c:v>239.296875</c:v>
                </c:pt>
                <c:pt idx="93043">
                  <c:v>239.29947916666666</c:v>
                </c:pt>
                <c:pt idx="93044">
                  <c:v>239.30208333333334</c:v>
                </c:pt>
                <c:pt idx="93045">
                  <c:v>239.3046875</c:v>
                </c:pt>
                <c:pt idx="93046">
                  <c:v>239.30729166666666</c:v>
                </c:pt>
                <c:pt idx="93047">
                  <c:v>239.30989583333334</c:v>
                </c:pt>
                <c:pt idx="93048">
                  <c:v>239.3125</c:v>
                </c:pt>
                <c:pt idx="93049">
                  <c:v>239.31510416666666</c:v>
                </c:pt>
                <c:pt idx="93050">
                  <c:v>239.31770833333334</c:v>
                </c:pt>
                <c:pt idx="93051">
                  <c:v>239.3203125</c:v>
                </c:pt>
                <c:pt idx="93052">
                  <c:v>239.32291666666666</c:v>
                </c:pt>
                <c:pt idx="93053">
                  <c:v>239.32552083333334</c:v>
                </c:pt>
                <c:pt idx="93054">
                  <c:v>239.328125</c:v>
                </c:pt>
                <c:pt idx="93055">
                  <c:v>239.33072916666666</c:v>
                </c:pt>
                <c:pt idx="93056">
                  <c:v>239.33333333333334</c:v>
                </c:pt>
                <c:pt idx="93057">
                  <c:v>239.3359375</c:v>
                </c:pt>
                <c:pt idx="93058">
                  <c:v>239.33854166666666</c:v>
                </c:pt>
                <c:pt idx="93059">
                  <c:v>239.34114583333334</c:v>
                </c:pt>
                <c:pt idx="93060">
                  <c:v>239.34375</c:v>
                </c:pt>
                <c:pt idx="93061">
                  <c:v>239.34635416666666</c:v>
                </c:pt>
                <c:pt idx="93062">
                  <c:v>239.34895833333334</c:v>
                </c:pt>
                <c:pt idx="93063">
                  <c:v>239.3515625</c:v>
                </c:pt>
                <c:pt idx="93064">
                  <c:v>239.35416666666666</c:v>
                </c:pt>
                <c:pt idx="93065">
                  <c:v>239.35677083333334</c:v>
                </c:pt>
                <c:pt idx="93066">
                  <c:v>239.359375</c:v>
                </c:pt>
                <c:pt idx="93067">
                  <c:v>239.36197916666666</c:v>
                </c:pt>
                <c:pt idx="93068">
                  <c:v>239.36458333333334</c:v>
                </c:pt>
                <c:pt idx="93069">
                  <c:v>239.3671875</c:v>
                </c:pt>
                <c:pt idx="93070">
                  <c:v>239.36979166666666</c:v>
                </c:pt>
                <c:pt idx="93071">
                  <c:v>239.37239583333334</c:v>
                </c:pt>
                <c:pt idx="93072">
                  <c:v>239.375</c:v>
                </c:pt>
                <c:pt idx="93073">
                  <c:v>239.37760416666666</c:v>
                </c:pt>
                <c:pt idx="93074">
                  <c:v>239.38020833333334</c:v>
                </c:pt>
                <c:pt idx="93075">
                  <c:v>239.3828125</c:v>
                </c:pt>
                <c:pt idx="93076">
                  <c:v>239.38541666666666</c:v>
                </c:pt>
                <c:pt idx="93077">
                  <c:v>239.38802083333334</c:v>
                </c:pt>
                <c:pt idx="93078">
                  <c:v>239.390625</c:v>
                </c:pt>
                <c:pt idx="93079">
                  <c:v>239.39322916666666</c:v>
                </c:pt>
                <c:pt idx="93080">
                  <c:v>239.39583333333334</c:v>
                </c:pt>
                <c:pt idx="93081">
                  <c:v>239.3984375</c:v>
                </c:pt>
                <c:pt idx="93082">
                  <c:v>239.40104166666666</c:v>
                </c:pt>
                <c:pt idx="93083">
                  <c:v>239.40364583333334</c:v>
                </c:pt>
                <c:pt idx="93084">
                  <c:v>239.40625</c:v>
                </c:pt>
                <c:pt idx="93085">
                  <c:v>239.40885416666666</c:v>
                </c:pt>
                <c:pt idx="93086">
                  <c:v>239.41145833333334</c:v>
                </c:pt>
                <c:pt idx="93087">
                  <c:v>239.4140625</c:v>
                </c:pt>
                <c:pt idx="93088">
                  <c:v>239.41666666666666</c:v>
                </c:pt>
                <c:pt idx="93089">
                  <c:v>239.41927083333334</c:v>
                </c:pt>
                <c:pt idx="93090">
                  <c:v>239.421875</c:v>
                </c:pt>
                <c:pt idx="93091">
                  <c:v>239.42447916666666</c:v>
                </c:pt>
                <c:pt idx="93092">
                  <c:v>239.42708333333334</c:v>
                </c:pt>
                <c:pt idx="93093">
                  <c:v>239.4296875</c:v>
                </c:pt>
                <c:pt idx="93094">
                  <c:v>239.43229166666666</c:v>
                </c:pt>
                <c:pt idx="93095">
                  <c:v>239.43489583333334</c:v>
                </c:pt>
                <c:pt idx="93096">
                  <c:v>239.4375</c:v>
                </c:pt>
                <c:pt idx="93097">
                  <c:v>239.44010416666666</c:v>
                </c:pt>
                <c:pt idx="93098">
                  <c:v>239.44270833333334</c:v>
                </c:pt>
                <c:pt idx="93099">
                  <c:v>239.4453125</c:v>
                </c:pt>
                <c:pt idx="93100">
                  <c:v>239.44791666666666</c:v>
                </c:pt>
                <c:pt idx="93101">
                  <c:v>239.45052083333334</c:v>
                </c:pt>
                <c:pt idx="93102">
                  <c:v>239.453125</c:v>
                </c:pt>
                <c:pt idx="93103">
                  <c:v>239.45572916666666</c:v>
                </c:pt>
                <c:pt idx="93104">
                  <c:v>239.45833333333334</c:v>
                </c:pt>
                <c:pt idx="93105">
                  <c:v>239.4609375</c:v>
                </c:pt>
                <c:pt idx="93106">
                  <c:v>239.46354166666666</c:v>
                </c:pt>
                <c:pt idx="93107">
                  <c:v>239.46614583333334</c:v>
                </c:pt>
                <c:pt idx="93108">
                  <c:v>239.46875</c:v>
                </c:pt>
                <c:pt idx="93109">
                  <c:v>239.47135416666666</c:v>
                </c:pt>
                <c:pt idx="93110">
                  <c:v>239.47395833333334</c:v>
                </c:pt>
                <c:pt idx="93111">
                  <c:v>239.4765625</c:v>
                </c:pt>
                <c:pt idx="93112">
                  <c:v>239.47916666666666</c:v>
                </c:pt>
                <c:pt idx="93113">
                  <c:v>239.48177083333334</c:v>
                </c:pt>
                <c:pt idx="93114">
                  <c:v>239.484375</c:v>
                </c:pt>
                <c:pt idx="93115">
                  <c:v>239.48697916666666</c:v>
                </c:pt>
                <c:pt idx="93116">
                  <c:v>239.48958333333334</c:v>
                </c:pt>
                <c:pt idx="93117">
                  <c:v>239.4921875</c:v>
                </c:pt>
                <c:pt idx="93118">
                  <c:v>239.49479166666666</c:v>
                </c:pt>
                <c:pt idx="93119">
                  <c:v>239.49739583333334</c:v>
                </c:pt>
                <c:pt idx="93120">
                  <c:v>239.5</c:v>
                </c:pt>
                <c:pt idx="93121">
                  <c:v>239.50260416666666</c:v>
                </c:pt>
                <c:pt idx="93122">
                  <c:v>239.50520833333334</c:v>
                </c:pt>
                <c:pt idx="93123">
                  <c:v>239.5078125</c:v>
                </c:pt>
                <c:pt idx="93124">
                  <c:v>239.51041666666666</c:v>
                </c:pt>
                <c:pt idx="93125">
                  <c:v>239.51302083333334</c:v>
                </c:pt>
                <c:pt idx="93126">
                  <c:v>239.515625</c:v>
                </c:pt>
                <c:pt idx="93127">
                  <c:v>239.51822916666666</c:v>
                </c:pt>
                <c:pt idx="93128">
                  <c:v>239.52083333333334</c:v>
                </c:pt>
                <c:pt idx="93129">
                  <c:v>239.5234375</c:v>
                </c:pt>
                <c:pt idx="93130">
                  <c:v>239.52604166666666</c:v>
                </c:pt>
                <c:pt idx="93131">
                  <c:v>239.52864583333334</c:v>
                </c:pt>
                <c:pt idx="93132">
                  <c:v>239.53125</c:v>
                </c:pt>
                <c:pt idx="93133">
                  <c:v>239.53385416666666</c:v>
                </c:pt>
                <c:pt idx="93134">
                  <c:v>239.53645833333334</c:v>
                </c:pt>
                <c:pt idx="93135">
                  <c:v>239.5390625</c:v>
                </c:pt>
                <c:pt idx="93136">
                  <c:v>239.54166666666666</c:v>
                </c:pt>
                <c:pt idx="93137">
                  <c:v>239.54427083333334</c:v>
                </c:pt>
                <c:pt idx="93138">
                  <c:v>239.546875</c:v>
                </c:pt>
                <c:pt idx="93139">
                  <c:v>239.54947916666666</c:v>
                </c:pt>
                <c:pt idx="93140">
                  <c:v>239.55208333333334</c:v>
                </c:pt>
                <c:pt idx="93141">
                  <c:v>239.5546875</c:v>
                </c:pt>
                <c:pt idx="93142">
                  <c:v>239.55729166666666</c:v>
                </c:pt>
                <c:pt idx="93143">
                  <c:v>239.55989583333334</c:v>
                </c:pt>
                <c:pt idx="93144">
                  <c:v>239.5625</c:v>
                </c:pt>
                <c:pt idx="93145">
                  <c:v>239.56510416666666</c:v>
                </c:pt>
                <c:pt idx="93146">
                  <c:v>239.56770833333334</c:v>
                </c:pt>
                <c:pt idx="93147">
                  <c:v>239.5703125</c:v>
                </c:pt>
                <c:pt idx="93148">
                  <c:v>239.57291666666666</c:v>
                </c:pt>
                <c:pt idx="93149">
                  <c:v>239.57552083333334</c:v>
                </c:pt>
                <c:pt idx="93150">
                  <c:v>239.578125</c:v>
                </c:pt>
                <c:pt idx="93151">
                  <c:v>239.58072916666666</c:v>
                </c:pt>
                <c:pt idx="93152">
                  <c:v>239.58333333333334</c:v>
                </c:pt>
                <c:pt idx="93153">
                  <c:v>239.5859375</c:v>
                </c:pt>
                <c:pt idx="93154">
                  <c:v>239.58854166666666</c:v>
                </c:pt>
                <c:pt idx="93155">
                  <c:v>239.59114583333334</c:v>
                </c:pt>
                <c:pt idx="93156">
                  <c:v>239.59375</c:v>
                </c:pt>
                <c:pt idx="93157">
                  <c:v>239.59635416666666</c:v>
                </c:pt>
                <c:pt idx="93158">
                  <c:v>239.59895833333334</c:v>
                </c:pt>
                <c:pt idx="93159">
                  <c:v>239.6015625</c:v>
                </c:pt>
                <c:pt idx="93160">
                  <c:v>239.60416666666666</c:v>
                </c:pt>
                <c:pt idx="93161">
                  <c:v>239.60677083333334</c:v>
                </c:pt>
                <c:pt idx="93162">
                  <c:v>239.609375</c:v>
                </c:pt>
                <c:pt idx="93163">
                  <c:v>239.61197916666666</c:v>
                </c:pt>
                <c:pt idx="93164">
                  <c:v>239.61458333333334</c:v>
                </c:pt>
                <c:pt idx="93165">
                  <c:v>239.6171875</c:v>
                </c:pt>
                <c:pt idx="93166">
                  <c:v>239.61979166666666</c:v>
                </c:pt>
                <c:pt idx="93167">
                  <c:v>239.62239583333334</c:v>
                </c:pt>
                <c:pt idx="93168">
                  <c:v>239.625</c:v>
                </c:pt>
                <c:pt idx="93169">
                  <c:v>239.62760416666666</c:v>
                </c:pt>
                <c:pt idx="93170">
                  <c:v>239.63020833333334</c:v>
                </c:pt>
                <c:pt idx="93171">
                  <c:v>239.6328125</c:v>
                </c:pt>
                <c:pt idx="93172">
                  <c:v>239.63541666666666</c:v>
                </c:pt>
                <c:pt idx="93173">
                  <c:v>239.63802083333334</c:v>
                </c:pt>
                <c:pt idx="93174">
                  <c:v>239.640625</c:v>
                </c:pt>
                <c:pt idx="93175">
                  <c:v>239.64322916666666</c:v>
                </c:pt>
                <c:pt idx="93176">
                  <c:v>239.64583333333334</c:v>
                </c:pt>
                <c:pt idx="93177">
                  <c:v>239.6484375</c:v>
                </c:pt>
                <c:pt idx="93178">
                  <c:v>239.65104166666666</c:v>
                </c:pt>
                <c:pt idx="93179">
                  <c:v>239.65364583333334</c:v>
                </c:pt>
                <c:pt idx="93180">
                  <c:v>239.65625</c:v>
                </c:pt>
                <c:pt idx="93181">
                  <c:v>239.65885416666666</c:v>
                </c:pt>
                <c:pt idx="93182">
                  <c:v>239.66145833333334</c:v>
                </c:pt>
                <c:pt idx="93183">
                  <c:v>239.6640625</c:v>
                </c:pt>
                <c:pt idx="93184">
                  <c:v>239.66666666666666</c:v>
                </c:pt>
                <c:pt idx="93185">
                  <c:v>239.66927083333334</c:v>
                </c:pt>
                <c:pt idx="93186">
                  <c:v>239.671875</c:v>
                </c:pt>
                <c:pt idx="93187">
                  <c:v>239.67447916666666</c:v>
                </c:pt>
                <c:pt idx="93188">
                  <c:v>239.67708333333334</c:v>
                </c:pt>
                <c:pt idx="93189">
                  <c:v>239.6796875</c:v>
                </c:pt>
                <c:pt idx="93190">
                  <c:v>239.68229166666666</c:v>
                </c:pt>
                <c:pt idx="93191">
                  <c:v>239.68489583333334</c:v>
                </c:pt>
                <c:pt idx="93192">
                  <c:v>239.6875</c:v>
                </c:pt>
                <c:pt idx="93193">
                  <c:v>239.69010416666666</c:v>
                </c:pt>
                <c:pt idx="93194">
                  <c:v>239.69270833333334</c:v>
                </c:pt>
                <c:pt idx="93195">
                  <c:v>239.6953125</c:v>
                </c:pt>
                <c:pt idx="93196">
                  <c:v>239.69791666666666</c:v>
                </c:pt>
                <c:pt idx="93197">
                  <c:v>239.70052083333334</c:v>
                </c:pt>
                <c:pt idx="93198">
                  <c:v>239.703125</c:v>
                </c:pt>
                <c:pt idx="93199">
                  <c:v>239.70572916666666</c:v>
                </c:pt>
                <c:pt idx="93200">
                  <c:v>239.70833333333334</c:v>
                </c:pt>
                <c:pt idx="93201">
                  <c:v>239.7109375</c:v>
                </c:pt>
                <c:pt idx="93202">
                  <c:v>239.71354166666666</c:v>
                </c:pt>
                <c:pt idx="93203">
                  <c:v>239.71614583333334</c:v>
                </c:pt>
                <c:pt idx="93204">
                  <c:v>239.71875</c:v>
                </c:pt>
                <c:pt idx="93205">
                  <c:v>239.72135416666666</c:v>
                </c:pt>
                <c:pt idx="93206">
                  <c:v>239.72395833333334</c:v>
                </c:pt>
                <c:pt idx="93207">
                  <c:v>239.7265625</c:v>
                </c:pt>
                <c:pt idx="93208">
                  <c:v>239.72916666666666</c:v>
                </c:pt>
                <c:pt idx="93209">
                  <c:v>239.73177083333334</c:v>
                </c:pt>
                <c:pt idx="93210">
                  <c:v>239.734375</c:v>
                </c:pt>
                <c:pt idx="93211">
                  <c:v>239.73697916666666</c:v>
                </c:pt>
                <c:pt idx="93212">
                  <c:v>239.73958333333334</c:v>
                </c:pt>
                <c:pt idx="93213">
                  <c:v>239.7421875</c:v>
                </c:pt>
                <c:pt idx="93214">
                  <c:v>239.74479166666666</c:v>
                </c:pt>
                <c:pt idx="93215">
                  <c:v>239.74739583333334</c:v>
                </c:pt>
                <c:pt idx="93216">
                  <c:v>239.75</c:v>
                </c:pt>
                <c:pt idx="93217">
                  <c:v>239.75260416666666</c:v>
                </c:pt>
                <c:pt idx="93218">
                  <c:v>239.75520833333334</c:v>
                </c:pt>
                <c:pt idx="93219">
                  <c:v>239.7578125</c:v>
                </c:pt>
                <c:pt idx="93220">
                  <c:v>239.76041666666666</c:v>
                </c:pt>
                <c:pt idx="93221">
                  <c:v>239.76302083333334</c:v>
                </c:pt>
                <c:pt idx="93222">
                  <c:v>239.765625</c:v>
                </c:pt>
                <c:pt idx="93223">
                  <c:v>239.76822916666666</c:v>
                </c:pt>
                <c:pt idx="93224">
                  <c:v>239.77083333333334</c:v>
                </c:pt>
                <c:pt idx="93225">
                  <c:v>239.7734375</c:v>
                </c:pt>
                <c:pt idx="93226">
                  <c:v>239.77604166666666</c:v>
                </c:pt>
                <c:pt idx="93227">
                  <c:v>239.77864583333334</c:v>
                </c:pt>
                <c:pt idx="93228">
                  <c:v>239.78125</c:v>
                </c:pt>
                <c:pt idx="93229">
                  <c:v>239.78385416666666</c:v>
                </c:pt>
                <c:pt idx="93230">
                  <c:v>239.78645833333334</c:v>
                </c:pt>
                <c:pt idx="93231">
                  <c:v>239.7890625</c:v>
                </c:pt>
                <c:pt idx="93232">
                  <c:v>239.79166666666666</c:v>
                </c:pt>
                <c:pt idx="93233">
                  <c:v>239.79427083333334</c:v>
                </c:pt>
                <c:pt idx="93234">
                  <c:v>239.796875</c:v>
                </c:pt>
                <c:pt idx="93235">
                  <c:v>239.79947916666666</c:v>
                </c:pt>
                <c:pt idx="93236">
                  <c:v>239.80208333333334</c:v>
                </c:pt>
                <c:pt idx="93237">
                  <c:v>239.8046875</c:v>
                </c:pt>
                <c:pt idx="93238">
                  <c:v>239.80729166666666</c:v>
                </c:pt>
                <c:pt idx="93239">
                  <c:v>239.80989583333334</c:v>
                </c:pt>
                <c:pt idx="93240">
                  <c:v>239.8125</c:v>
                </c:pt>
                <c:pt idx="93241">
                  <c:v>239.81510416666666</c:v>
                </c:pt>
                <c:pt idx="93242">
                  <c:v>239.81770833333334</c:v>
                </c:pt>
                <c:pt idx="93243">
                  <c:v>239.8203125</c:v>
                </c:pt>
                <c:pt idx="93244">
                  <c:v>239.82291666666666</c:v>
                </c:pt>
                <c:pt idx="93245">
                  <c:v>239.82552083333334</c:v>
                </c:pt>
                <c:pt idx="93246">
                  <c:v>239.828125</c:v>
                </c:pt>
                <c:pt idx="93247">
                  <c:v>239.83072916666666</c:v>
                </c:pt>
                <c:pt idx="93248">
                  <c:v>239.83333333333334</c:v>
                </c:pt>
                <c:pt idx="93249">
                  <c:v>239.8359375</c:v>
                </c:pt>
                <c:pt idx="93250">
                  <c:v>239.83854166666666</c:v>
                </c:pt>
                <c:pt idx="93251">
                  <c:v>239.84114583333334</c:v>
                </c:pt>
                <c:pt idx="93252">
                  <c:v>239.84375</c:v>
                </c:pt>
                <c:pt idx="93253">
                  <c:v>239.84635416666666</c:v>
                </c:pt>
                <c:pt idx="93254">
                  <c:v>239.84895833333334</c:v>
                </c:pt>
                <c:pt idx="93255">
                  <c:v>239.8515625</c:v>
                </c:pt>
                <c:pt idx="93256">
                  <c:v>239.85416666666666</c:v>
                </c:pt>
                <c:pt idx="93257">
                  <c:v>239.85677083333334</c:v>
                </c:pt>
                <c:pt idx="93258">
                  <c:v>239.859375</c:v>
                </c:pt>
                <c:pt idx="93259">
                  <c:v>239.86197916666666</c:v>
                </c:pt>
                <c:pt idx="93260">
                  <c:v>239.86458333333334</c:v>
                </c:pt>
                <c:pt idx="93261">
                  <c:v>239.8671875</c:v>
                </c:pt>
                <c:pt idx="93262">
                  <c:v>239.86979166666666</c:v>
                </c:pt>
                <c:pt idx="93263">
                  <c:v>239.87239583333334</c:v>
                </c:pt>
                <c:pt idx="93264">
                  <c:v>239.875</c:v>
                </c:pt>
                <c:pt idx="93265">
                  <c:v>239.87760416666666</c:v>
                </c:pt>
                <c:pt idx="93266">
                  <c:v>239.88020833333334</c:v>
                </c:pt>
                <c:pt idx="93267">
                  <c:v>239.8828125</c:v>
                </c:pt>
                <c:pt idx="93268">
                  <c:v>239.88541666666666</c:v>
                </c:pt>
                <c:pt idx="93269">
                  <c:v>239.88802083333334</c:v>
                </c:pt>
                <c:pt idx="93270">
                  <c:v>239.890625</c:v>
                </c:pt>
                <c:pt idx="93271">
                  <c:v>239.89322916666666</c:v>
                </c:pt>
                <c:pt idx="93272">
                  <c:v>239.89583333333334</c:v>
                </c:pt>
                <c:pt idx="93273">
                  <c:v>239.8984375</c:v>
                </c:pt>
                <c:pt idx="93274">
                  <c:v>239.90104166666666</c:v>
                </c:pt>
                <c:pt idx="93275">
                  <c:v>239.90364583333334</c:v>
                </c:pt>
                <c:pt idx="93276">
                  <c:v>239.90625</c:v>
                </c:pt>
                <c:pt idx="93277">
                  <c:v>239.90885416666666</c:v>
                </c:pt>
                <c:pt idx="93278">
                  <c:v>239.91145833333334</c:v>
                </c:pt>
                <c:pt idx="93279">
                  <c:v>239.9140625</c:v>
                </c:pt>
                <c:pt idx="93280">
                  <c:v>239.91666666666666</c:v>
                </c:pt>
                <c:pt idx="93281">
                  <c:v>239.91927083333334</c:v>
                </c:pt>
                <c:pt idx="93282">
                  <c:v>239.921875</c:v>
                </c:pt>
                <c:pt idx="93283">
                  <c:v>239.92447916666666</c:v>
                </c:pt>
                <c:pt idx="93284">
                  <c:v>239.92708333333334</c:v>
                </c:pt>
                <c:pt idx="93285">
                  <c:v>239.9296875</c:v>
                </c:pt>
                <c:pt idx="93286">
                  <c:v>239.93229166666666</c:v>
                </c:pt>
                <c:pt idx="93287">
                  <c:v>239.93489583333334</c:v>
                </c:pt>
                <c:pt idx="93288">
                  <c:v>239.9375</c:v>
                </c:pt>
                <c:pt idx="93289">
                  <c:v>239.94010416666666</c:v>
                </c:pt>
                <c:pt idx="93290">
                  <c:v>239.94270833333334</c:v>
                </c:pt>
                <c:pt idx="93291">
                  <c:v>239.9453125</c:v>
                </c:pt>
                <c:pt idx="93292">
                  <c:v>239.94791666666666</c:v>
                </c:pt>
                <c:pt idx="93293">
                  <c:v>239.95052083333334</c:v>
                </c:pt>
                <c:pt idx="93294">
                  <c:v>239.953125</c:v>
                </c:pt>
                <c:pt idx="93295">
                  <c:v>239.95572916666666</c:v>
                </c:pt>
                <c:pt idx="93296">
                  <c:v>239.95833333333334</c:v>
                </c:pt>
                <c:pt idx="93297">
                  <c:v>239.9609375</c:v>
                </c:pt>
                <c:pt idx="93298">
                  <c:v>239.96354166666666</c:v>
                </c:pt>
                <c:pt idx="93299">
                  <c:v>239.96614583333334</c:v>
                </c:pt>
                <c:pt idx="93300">
                  <c:v>239.96875</c:v>
                </c:pt>
                <c:pt idx="93301">
                  <c:v>239.97135416666666</c:v>
                </c:pt>
                <c:pt idx="93302">
                  <c:v>239.97395833333334</c:v>
                </c:pt>
                <c:pt idx="93303">
                  <c:v>239.9765625</c:v>
                </c:pt>
                <c:pt idx="93304">
                  <c:v>239.97916666666666</c:v>
                </c:pt>
                <c:pt idx="93305">
                  <c:v>239.98177083333334</c:v>
                </c:pt>
                <c:pt idx="93306">
                  <c:v>239.984375</c:v>
                </c:pt>
                <c:pt idx="93307">
                  <c:v>239.98697916666666</c:v>
                </c:pt>
                <c:pt idx="93308">
                  <c:v>239.98958333333334</c:v>
                </c:pt>
                <c:pt idx="93309">
                  <c:v>239.9921875</c:v>
                </c:pt>
                <c:pt idx="93310">
                  <c:v>239.99479166666666</c:v>
                </c:pt>
                <c:pt idx="93311">
                  <c:v>239.99739583333334</c:v>
                </c:pt>
                <c:pt idx="93312">
                  <c:v>240</c:v>
                </c:pt>
                <c:pt idx="93313">
                  <c:v>240.00260416666666</c:v>
                </c:pt>
                <c:pt idx="93314">
                  <c:v>240.00520833333334</c:v>
                </c:pt>
                <c:pt idx="93315">
                  <c:v>240.0078125</c:v>
                </c:pt>
                <c:pt idx="93316">
                  <c:v>240.01041666666666</c:v>
                </c:pt>
                <c:pt idx="93317">
                  <c:v>240.01302083333334</c:v>
                </c:pt>
                <c:pt idx="93318">
                  <c:v>240.015625</c:v>
                </c:pt>
                <c:pt idx="93319">
                  <c:v>240.01822916666666</c:v>
                </c:pt>
                <c:pt idx="93320">
                  <c:v>240.02083333333334</c:v>
                </c:pt>
                <c:pt idx="93321">
                  <c:v>240.0234375</c:v>
                </c:pt>
                <c:pt idx="93322">
                  <c:v>240.02604166666666</c:v>
                </c:pt>
                <c:pt idx="93323">
                  <c:v>240.02864583333334</c:v>
                </c:pt>
                <c:pt idx="93324">
                  <c:v>240.03125</c:v>
                </c:pt>
                <c:pt idx="93325">
                  <c:v>240.03385416666666</c:v>
                </c:pt>
                <c:pt idx="93326">
                  <c:v>240.03645833333334</c:v>
                </c:pt>
                <c:pt idx="93327">
                  <c:v>240.0390625</c:v>
                </c:pt>
                <c:pt idx="93328">
                  <c:v>240.04166666666666</c:v>
                </c:pt>
                <c:pt idx="93329">
                  <c:v>240.04427083333334</c:v>
                </c:pt>
                <c:pt idx="93330">
                  <c:v>240.046875</c:v>
                </c:pt>
                <c:pt idx="93331">
                  <c:v>240.04947916666666</c:v>
                </c:pt>
                <c:pt idx="93332">
                  <c:v>240.05208333333334</c:v>
                </c:pt>
                <c:pt idx="93333">
                  <c:v>240.0546875</c:v>
                </c:pt>
                <c:pt idx="93334">
                  <c:v>240.05729166666666</c:v>
                </c:pt>
                <c:pt idx="93335">
                  <c:v>240.05989583333334</c:v>
                </c:pt>
                <c:pt idx="93336">
                  <c:v>240.0625</c:v>
                </c:pt>
                <c:pt idx="93337">
                  <c:v>240.06510416666666</c:v>
                </c:pt>
                <c:pt idx="93338">
                  <c:v>240.06770833333334</c:v>
                </c:pt>
                <c:pt idx="93339">
                  <c:v>240.0703125</c:v>
                </c:pt>
                <c:pt idx="93340">
                  <c:v>240.07291666666666</c:v>
                </c:pt>
                <c:pt idx="93341">
                  <c:v>240.07552083333334</c:v>
                </c:pt>
                <c:pt idx="93342">
                  <c:v>240.078125</c:v>
                </c:pt>
                <c:pt idx="93343">
                  <c:v>240.08072916666666</c:v>
                </c:pt>
                <c:pt idx="93344">
                  <c:v>240.08333333333334</c:v>
                </c:pt>
                <c:pt idx="93345">
                  <c:v>240.0859375</c:v>
                </c:pt>
                <c:pt idx="93346">
                  <c:v>240.08854166666666</c:v>
                </c:pt>
                <c:pt idx="93347">
                  <c:v>240.09114583333334</c:v>
                </c:pt>
                <c:pt idx="93348">
                  <c:v>240.09375</c:v>
                </c:pt>
                <c:pt idx="93349">
                  <c:v>240.09635416666666</c:v>
                </c:pt>
                <c:pt idx="93350">
                  <c:v>240.09895833333334</c:v>
                </c:pt>
                <c:pt idx="93351">
                  <c:v>240.1015625</c:v>
                </c:pt>
                <c:pt idx="93352">
                  <c:v>240.10416666666666</c:v>
                </c:pt>
                <c:pt idx="93353">
                  <c:v>240.10677083333334</c:v>
                </c:pt>
                <c:pt idx="93354">
                  <c:v>240.109375</c:v>
                </c:pt>
                <c:pt idx="93355">
                  <c:v>240.11197916666666</c:v>
                </c:pt>
                <c:pt idx="93356">
                  <c:v>240.11458333333334</c:v>
                </c:pt>
                <c:pt idx="93357">
                  <c:v>240.1171875</c:v>
                </c:pt>
                <c:pt idx="93358">
                  <c:v>240.11979166666666</c:v>
                </c:pt>
                <c:pt idx="93359">
                  <c:v>240.12239583333334</c:v>
                </c:pt>
                <c:pt idx="93360">
                  <c:v>240.125</c:v>
                </c:pt>
                <c:pt idx="93361">
                  <c:v>240.12760416666666</c:v>
                </c:pt>
                <c:pt idx="93362">
                  <c:v>240.13020833333334</c:v>
                </c:pt>
                <c:pt idx="93363">
                  <c:v>240.1328125</c:v>
                </c:pt>
                <c:pt idx="93364">
                  <c:v>240.13541666666666</c:v>
                </c:pt>
                <c:pt idx="93365">
                  <c:v>240.13802083333334</c:v>
                </c:pt>
                <c:pt idx="93366">
                  <c:v>240.140625</c:v>
                </c:pt>
                <c:pt idx="93367">
                  <c:v>240.14322916666666</c:v>
                </c:pt>
                <c:pt idx="93368">
                  <c:v>240.14583333333334</c:v>
                </c:pt>
                <c:pt idx="93369">
                  <c:v>240.1484375</c:v>
                </c:pt>
                <c:pt idx="93370">
                  <c:v>240.15104166666666</c:v>
                </c:pt>
                <c:pt idx="93371">
                  <c:v>240.15364583333334</c:v>
                </c:pt>
                <c:pt idx="93372">
                  <c:v>240.15625</c:v>
                </c:pt>
                <c:pt idx="93373">
                  <c:v>240.15885416666666</c:v>
                </c:pt>
                <c:pt idx="93374">
                  <c:v>240.16145833333334</c:v>
                </c:pt>
                <c:pt idx="93375">
                  <c:v>240.1640625</c:v>
                </c:pt>
                <c:pt idx="93376">
                  <c:v>240.16666666666666</c:v>
                </c:pt>
                <c:pt idx="93377">
                  <c:v>240.16927083333334</c:v>
                </c:pt>
                <c:pt idx="93378">
                  <c:v>240.171875</c:v>
                </c:pt>
                <c:pt idx="93379">
                  <c:v>240.17447916666666</c:v>
                </c:pt>
                <c:pt idx="93380">
                  <c:v>240.17708333333334</c:v>
                </c:pt>
                <c:pt idx="93381">
                  <c:v>240.1796875</c:v>
                </c:pt>
                <c:pt idx="93382">
                  <c:v>240.18229166666666</c:v>
                </c:pt>
                <c:pt idx="93383">
                  <c:v>240.18489583333334</c:v>
                </c:pt>
                <c:pt idx="93384">
                  <c:v>240.1875</c:v>
                </c:pt>
                <c:pt idx="93385">
                  <c:v>240.19010416666666</c:v>
                </c:pt>
                <c:pt idx="93386">
                  <c:v>240.19270833333334</c:v>
                </c:pt>
                <c:pt idx="93387">
                  <c:v>240.1953125</c:v>
                </c:pt>
                <c:pt idx="93388">
                  <c:v>240.19791666666666</c:v>
                </c:pt>
                <c:pt idx="93389">
                  <c:v>240.20052083333334</c:v>
                </c:pt>
                <c:pt idx="93390">
                  <c:v>240.203125</c:v>
                </c:pt>
                <c:pt idx="93391">
                  <c:v>240.20572916666666</c:v>
                </c:pt>
                <c:pt idx="93392">
                  <c:v>240.20833333333334</c:v>
                </c:pt>
                <c:pt idx="93393">
                  <c:v>240.2109375</c:v>
                </c:pt>
                <c:pt idx="93394">
                  <c:v>240.21354166666666</c:v>
                </c:pt>
                <c:pt idx="93395">
                  <c:v>240.21614583333334</c:v>
                </c:pt>
                <c:pt idx="93396">
                  <c:v>240.21875</c:v>
                </c:pt>
                <c:pt idx="93397">
                  <c:v>240.22135416666666</c:v>
                </c:pt>
                <c:pt idx="93398">
                  <c:v>240.22395833333334</c:v>
                </c:pt>
                <c:pt idx="93399">
                  <c:v>240.2265625</c:v>
                </c:pt>
                <c:pt idx="93400">
                  <c:v>240.22916666666666</c:v>
                </c:pt>
                <c:pt idx="93401">
                  <c:v>240.23177083333334</c:v>
                </c:pt>
                <c:pt idx="93402">
                  <c:v>240.234375</c:v>
                </c:pt>
                <c:pt idx="93403">
                  <c:v>240.23697916666666</c:v>
                </c:pt>
                <c:pt idx="93404">
                  <c:v>240.23958333333334</c:v>
                </c:pt>
                <c:pt idx="93405">
                  <c:v>240.2421875</c:v>
                </c:pt>
                <c:pt idx="93406">
                  <c:v>240.24479166666666</c:v>
                </c:pt>
                <c:pt idx="93407">
                  <c:v>240.24739583333334</c:v>
                </c:pt>
                <c:pt idx="93408">
                  <c:v>240.25</c:v>
                </c:pt>
                <c:pt idx="93409">
                  <c:v>240.25260416666666</c:v>
                </c:pt>
                <c:pt idx="93410">
                  <c:v>240.25520833333334</c:v>
                </c:pt>
                <c:pt idx="93411">
                  <c:v>240.2578125</c:v>
                </c:pt>
                <c:pt idx="93412">
                  <c:v>240.26041666666666</c:v>
                </c:pt>
                <c:pt idx="93413">
                  <c:v>240.26302083333334</c:v>
                </c:pt>
                <c:pt idx="93414">
                  <c:v>240.265625</c:v>
                </c:pt>
                <c:pt idx="93415">
                  <c:v>240.26822916666666</c:v>
                </c:pt>
                <c:pt idx="93416">
                  <c:v>240.27083333333334</c:v>
                </c:pt>
                <c:pt idx="93417">
                  <c:v>240.2734375</c:v>
                </c:pt>
                <c:pt idx="93418">
                  <c:v>240.27604166666666</c:v>
                </c:pt>
                <c:pt idx="93419">
                  <c:v>240.27864583333334</c:v>
                </c:pt>
                <c:pt idx="93420">
                  <c:v>240.28125</c:v>
                </c:pt>
                <c:pt idx="93421">
                  <c:v>240.28385416666666</c:v>
                </c:pt>
                <c:pt idx="93422">
                  <c:v>240.28645833333334</c:v>
                </c:pt>
                <c:pt idx="93423">
                  <c:v>240.2890625</c:v>
                </c:pt>
                <c:pt idx="93424">
                  <c:v>240.29166666666666</c:v>
                </c:pt>
                <c:pt idx="93425">
                  <c:v>240.29427083333334</c:v>
                </c:pt>
                <c:pt idx="93426">
                  <c:v>240.296875</c:v>
                </c:pt>
                <c:pt idx="93427">
                  <c:v>240.29947916666666</c:v>
                </c:pt>
                <c:pt idx="93428">
                  <c:v>240.30208333333334</c:v>
                </c:pt>
                <c:pt idx="93429">
                  <c:v>240.3046875</c:v>
                </c:pt>
                <c:pt idx="93430">
                  <c:v>240.30729166666666</c:v>
                </c:pt>
                <c:pt idx="93431">
                  <c:v>240.30989583333334</c:v>
                </c:pt>
                <c:pt idx="93432">
                  <c:v>240.3125</c:v>
                </c:pt>
                <c:pt idx="93433">
                  <c:v>240.31510416666666</c:v>
                </c:pt>
                <c:pt idx="93434">
                  <c:v>240.31770833333334</c:v>
                </c:pt>
                <c:pt idx="93435">
                  <c:v>240.3203125</c:v>
                </c:pt>
                <c:pt idx="93436">
                  <c:v>240.32291666666666</c:v>
                </c:pt>
                <c:pt idx="93437">
                  <c:v>240.32552083333334</c:v>
                </c:pt>
                <c:pt idx="93438">
                  <c:v>240.328125</c:v>
                </c:pt>
                <c:pt idx="93439">
                  <c:v>240.33072916666666</c:v>
                </c:pt>
                <c:pt idx="93440">
                  <c:v>240.33333333333334</c:v>
                </c:pt>
                <c:pt idx="93441">
                  <c:v>240.3359375</c:v>
                </c:pt>
                <c:pt idx="93442">
                  <c:v>240.33854166666666</c:v>
                </c:pt>
                <c:pt idx="93443">
                  <c:v>240.34114583333334</c:v>
                </c:pt>
                <c:pt idx="93444">
                  <c:v>240.34375</c:v>
                </c:pt>
                <c:pt idx="93445">
                  <c:v>240.34635416666666</c:v>
                </c:pt>
                <c:pt idx="93446">
                  <c:v>240.34895833333334</c:v>
                </c:pt>
                <c:pt idx="93447">
                  <c:v>240.3515625</c:v>
                </c:pt>
                <c:pt idx="93448">
                  <c:v>240.35416666666666</c:v>
                </c:pt>
                <c:pt idx="93449">
                  <c:v>240.35677083333334</c:v>
                </c:pt>
                <c:pt idx="93450">
                  <c:v>240.359375</c:v>
                </c:pt>
                <c:pt idx="93451">
                  <c:v>240.36197916666666</c:v>
                </c:pt>
                <c:pt idx="93452">
                  <c:v>240.36458333333334</c:v>
                </c:pt>
                <c:pt idx="93453">
                  <c:v>240.3671875</c:v>
                </c:pt>
                <c:pt idx="93454">
                  <c:v>240.36979166666666</c:v>
                </c:pt>
                <c:pt idx="93455">
                  <c:v>240.37239583333334</c:v>
                </c:pt>
                <c:pt idx="93456">
                  <c:v>240.375</c:v>
                </c:pt>
                <c:pt idx="93457">
                  <c:v>240.37760416666666</c:v>
                </c:pt>
                <c:pt idx="93458">
                  <c:v>240.38020833333334</c:v>
                </c:pt>
                <c:pt idx="93459">
                  <c:v>240.3828125</c:v>
                </c:pt>
                <c:pt idx="93460">
                  <c:v>240.38541666666666</c:v>
                </c:pt>
                <c:pt idx="93461">
                  <c:v>240.38802083333334</c:v>
                </c:pt>
                <c:pt idx="93462">
                  <c:v>240.390625</c:v>
                </c:pt>
                <c:pt idx="93463">
                  <c:v>240.39322916666666</c:v>
                </c:pt>
                <c:pt idx="93464">
                  <c:v>240.39583333333334</c:v>
                </c:pt>
                <c:pt idx="93465">
                  <c:v>240.3984375</c:v>
                </c:pt>
                <c:pt idx="93466">
                  <c:v>240.40104166666666</c:v>
                </c:pt>
                <c:pt idx="93467">
                  <c:v>240.40364583333334</c:v>
                </c:pt>
                <c:pt idx="93468">
                  <c:v>240.40625</c:v>
                </c:pt>
                <c:pt idx="93469">
                  <c:v>240.40885416666666</c:v>
                </c:pt>
                <c:pt idx="93470">
                  <c:v>240.41145833333334</c:v>
                </c:pt>
                <c:pt idx="93471">
                  <c:v>240.4140625</c:v>
                </c:pt>
                <c:pt idx="93472">
                  <c:v>240.41666666666666</c:v>
                </c:pt>
                <c:pt idx="93473">
                  <c:v>240.41927083333334</c:v>
                </c:pt>
                <c:pt idx="93474">
                  <c:v>240.421875</c:v>
                </c:pt>
                <c:pt idx="93475">
                  <c:v>240.42447916666666</c:v>
                </c:pt>
                <c:pt idx="93476">
                  <c:v>240.42708333333334</c:v>
                </c:pt>
                <c:pt idx="93477">
                  <c:v>240.4296875</c:v>
                </c:pt>
                <c:pt idx="93478">
                  <c:v>240.43229166666666</c:v>
                </c:pt>
                <c:pt idx="93479">
                  <c:v>240.43489583333334</c:v>
                </c:pt>
                <c:pt idx="93480">
                  <c:v>240.4375</c:v>
                </c:pt>
                <c:pt idx="93481">
                  <c:v>240.44010416666666</c:v>
                </c:pt>
                <c:pt idx="93482">
                  <c:v>240.44270833333334</c:v>
                </c:pt>
                <c:pt idx="93483">
                  <c:v>240.4453125</c:v>
                </c:pt>
                <c:pt idx="93484">
                  <c:v>240.44791666666666</c:v>
                </c:pt>
                <c:pt idx="93485">
                  <c:v>240.45052083333334</c:v>
                </c:pt>
                <c:pt idx="93486">
                  <c:v>240.453125</c:v>
                </c:pt>
                <c:pt idx="93487">
                  <c:v>240.45572916666666</c:v>
                </c:pt>
                <c:pt idx="93488">
                  <c:v>240.45833333333334</c:v>
                </c:pt>
                <c:pt idx="93489">
                  <c:v>240.4609375</c:v>
                </c:pt>
                <c:pt idx="93490">
                  <c:v>240.46354166666666</c:v>
                </c:pt>
                <c:pt idx="93491">
                  <c:v>240.46614583333334</c:v>
                </c:pt>
                <c:pt idx="93492">
                  <c:v>240.46875</c:v>
                </c:pt>
                <c:pt idx="93493">
                  <c:v>240.47135416666666</c:v>
                </c:pt>
                <c:pt idx="93494">
                  <c:v>240.47395833333334</c:v>
                </c:pt>
                <c:pt idx="93495">
                  <c:v>240.4765625</c:v>
                </c:pt>
                <c:pt idx="93496">
                  <c:v>240.47916666666666</c:v>
                </c:pt>
                <c:pt idx="93497">
                  <c:v>240.48177083333334</c:v>
                </c:pt>
                <c:pt idx="93498">
                  <c:v>240.484375</c:v>
                </c:pt>
                <c:pt idx="93499">
                  <c:v>240.48697916666666</c:v>
                </c:pt>
                <c:pt idx="93500">
                  <c:v>240.48958333333334</c:v>
                </c:pt>
                <c:pt idx="93501">
                  <c:v>240.4921875</c:v>
                </c:pt>
                <c:pt idx="93502">
                  <c:v>240.49479166666666</c:v>
                </c:pt>
                <c:pt idx="93503">
                  <c:v>240.49739583333334</c:v>
                </c:pt>
                <c:pt idx="93504">
                  <c:v>240.5</c:v>
                </c:pt>
                <c:pt idx="93505">
                  <c:v>240.50260416666666</c:v>
                </c:pt>
                <c:pt idx="93506">
                  <c:v>240.50520833333334</c:v>
                </c:pt>
                <c:pt idx="93507">
                  <c:v>240.5078125</c:v>
                </c:pt>
                <c:pt idx="93508">
                  <c:v>240.51041666666666</c:v>
                </c:pt>
                <c:pt idx="93509">
                  <c:v>240.51302083333334</c:v>
                </c:pt>
                <c:pt idx="93510">
                  <c:v>240.515625</c:v>
                </c:pt>
                <c:pt idx="93511">
                  <c:v>240.51822916666666</c:v>
                </c:pt>
                <c:pt idx="93512">
                  <c:v>240.52083333333334</c:v>
                </c:pt>
                <c:pt idx="93513">
                  <c:v>240.5234375</c:v>
                </c:pt>
                <c:pt idx="93514">
                  <c:v>240.52604166666666</c:v>
                </c:pt>
                <c:pt idx="93515">
                  <c:v>240.52864583333334</c:v>
                </c:pt>
                <c:pt idx="93516">
                  <c:v>240.53125</c:v>
                </c:pt>
                <c:pt idx="93517">
                  <c:v>240.53385416666666</c:v>
                </c:pt>
                <c:pt idx="93518">
                  <c:v>240.53645833333334</c:v>
                </c:pt>
                <c:pt idx="93519">
                  <c:v>240.5390625</c:v>
                </c:pt>
                <c:pt idx="93520">
                  <c:v>240.54166666666666</c:v>
                </c:pt>
                <c:pt idx="93521">
                  <c:v>240.54427083333334</c:v>
                </c:pt>
                <c:pt idx="93522">
                  <c:v>240.546875</c:v>
                </c:pt>
                <c:pt idx="93523">
                  <c:v>240.54947916666666</c:v>
                </c:pt>
                <c:pt idx="93524">
                  <c:v>240.55208333333334</c:v>
                </c:pt>
                <c:pt idx="93525">
                  <c:v>240.5546875</c:v>
                </c:pt>
                <c:pt idx="93526">
                  <c:v>240.55729166666666</c:v>
                </c:pt>
                <c:pt idx="93527">
                  <c:v>240.55989583333334</c:v>
                </c:pt>
                <c:pt idx="93528">
                  <c:v>240.5625</c:v>
                </c:pt>
                <c:pt idx="93529">
                  <c:v>240.56510416666666</c:v>
                </c:pt>
                <c:pt idx="93530">
                  <c:v>240.56770833333334</c:v>
                </c:pt>
                <c:pt idx="93531">
                  <c:v>240.5703125</c:v>
                </c:pt>
                <c:pt idx="93532">
                  <c:v>240.57291666666666</c:v>
                </c:pt>
                <c:pt idx="93533">
                  <c:v>240.57552083333334</c:v>
                </c:pt>
                <c:pt idx="93534">
                  <c:v>240.578125</c:v>
                </c:pt>
                <c:pt idx="93535">
                  <c:v>240.58072916666666</c:v>
                </c:pt>
                <c:pt idx="93536">
                  <c:v>240.58333333333334</c:v>
                </c:pt>
                <c:pt idx="93537">
                  <c:v>240.5859375</c:v>
                </c:pt>
                <c:pt idx="93538">
                  <c:v>240.58854166666666</c:v>
                </c:pt>
                <c:pt idx="93539">
                  <c:v>240.59114583333334</c:v>
                </c:pt>
                <c:pt idx="93540">
                  <c:v>240.59375</c:v>
                </c:pt>
                <c:pt idx="93541">
                  <c:v>240.59635416666666</c:v>
                </c:pt>
                <c:pt idx="93542">
                  <c:v>240.59895833333334</c:v>
                </c:pt>
                <c:pt idx="93543">
                  <c:v>240.6015625</c:v>
                </c:pt>
                <c:pt idx="93544">
                  <c:v>240.60416666666666</c:v>
                </c:pt>
                <c:pt idx="93545">
                  <c:v>240.60677083333334</c:v>
                </c:pt>
                <c:pt idx="93546">
                  <c:v>240.609375</c:v>
                </c:pt>
                <c:pt idx="93547">
                  <c:v>240.61197916666666</c:v>
                </c:pt>
                <c:pt idx="93548">
                  <c:v>240.61458333333334</c:v>
                </c:pt>
                <c:pt idx="93549">
                  <c:v>240.6171875</c:v>
                </c:pt>
                <c:pt idx="93550">
                  <c:v>240.61979166666666</c:v>
                </c:pt>
                <c:pt idx="93551">
                  <c:v>240.62239583333334</c:v>
                </c:pt>
                <c:pt idx="93552">
                  <c:v>240.625</c:v>
                </c:pt>
                <c:pt idx="93553">
                  <c:v>240.62760416666666</c:v>
                </c:pt>
                <c:pt idx="93554">
                  <c:v>240.63020833333334</c:v>
                </c:pt>
                <c:pt idx="93555">
                  <c:v>240.6328125</c:v>
                </c:pt>
                <c:pt idx="93556">
                  <c:v>240.63541666666666</c:v>
                </c:pt>
                <c:pt idx="93557">
                  <c:v>240.63802083333334</c:v>
                </c:pt>
                <c:pt idx="93558">
                  <c:v>240.640625</c:v>
                </c:pt>
                <c:pt idx="93559">
                  <c:v>240.64322916666666</c:v>
                </c:pt>
                <c:pt idx="93560">
                  <c:v>240.64583333333334</c:v>
                </c:pt>
                <c:pt idx="93561">
                  <c:v>240.6484375</c:v>
                </c:pt>
                <c:pt idx="93562">
                  <c:v>240.65104166666666</c:v>
                </c:pt>
                <c:pt idx="93563">
                  <c:v>240.65364583333334</c:v>
                </c:pt>
                <c:pt idx="93564">
                  <c:v>240.65625</c:v>
                </c:pt>
                <c:pt idx="93565">
                  <c:v>240.65885416666666</c:v>
                </c:pt>
                <c:pt idx="93566">
                  <c:v>240.66145833333334</c:v>
                </c:pt>
                <c:pt idx="93567">
                  <c:v>240.6640625</c:v>
                </c:pt>
                <c:pt idx="93568">
                  <c:v>240.66666666666666</c:v>
                </c:pt>
                <c:pt idx="93569">
                  <c:v>240.66927083333334</c:v>
                </c:pt>
                <c:pt idx="93570">
                  <c:v>240.671875</c:v>
                </c:pt>
                <c:pt idx="93571">
                  <c:v>240.67447916666666</c:v>
                </c:pt>
                <c:pt idx="93572">
                  <c:v>240.67708333333334</c:v>
                </c:pt>
                <c:pt idx="93573">
                  <c:v>240.6796875</c:v>
                </c:pt>
                <c:pt idx="93574">
                  <c:v>240.68229166666666</c:v>
                </c:pt>
                <c:pt idx="93575">
                  <c:v>240.68489583333334</c:v>
                </c:pt>
                <c:pt idx="93576">
                  <c:v>240.6875</c:v>
                </c:pt>
                <c:pt idx="93577">
                  <c:v>240.69010416666666</c:v>
                </c:pt>
                <c:pt idx="93578">
                  <c:v>240.69270833333334</c:v>
                </c:pt>
                <c:pt idx="93579">
                  <c:v>240.6953125</c:v>
                </c:pt>
                <c:pt idx="93580">
                  <c:v>240.69791666666666</c:v>
                </c:pt>
                <c:pt idx="93581">
                  <c:v>240.70052083333334</c:v>
                </c:pt>
                <c:pt idx="93582">
                  <c:v>240.703125</c:v>
                </c:pt>
                <c:pt idx="93583">
                  <c:v>240.70572916666666</c:v>
                </c:pt>
                <c:pt idx="93584">
                  <c:v>240.70833333333334</c:v>
                </c:pt>
                <c:pt idx="93585">
                  <c:v>240.7109375</c:v>
                </c:pt>
                <c:pt idx="93586">
                  <c:v>240.71354166666666</c:v>
                </c:pt>
                <c:pt idx="93587">
                  <c:v>240.71614583333334</c:v>
                </c:pt>
                <c:pt idx="93588">
                  <c:v>240.71875</c:v>
                </c:pt>
                <c:pt idx="93589">
                  <c:v>240.72135416666666</c:v>
                </c:pt>
                <c:pt idx="93590">
                  <c:v>240.72395833333334</c:v>
                </c:pt>
                <c:pt idx="93591">
                  <c:v>240.7265625</c:v>
                </c:pt>
                <c:pt idx="93592">
                  <c:v>240.72916666666666</c:v>
                </c:pt>
                <c:pt idx="93593">
                  <c:v>240.73177083333334</c:v>
                </c:pt>
                <c:pt idx="93594">
                  <c:v>240.734375</c:v>
                </c:pt>
                <c:pt idx="93595">
                  <c:v>240.73697916666666</c:v>
                </c:pt>
                <c:pt idx="93596">
                  <c:v>240.73958333333334</c:v>
                </c:pt>
                <c:pt idx="93597">
                  <c:v>240.7421875</c:v>
                </c:pt>
                <c:pt idx="93598">
                  <c:v>240.74479166666666</c:v>
                </c:pt>
                <c:pt idx="93599">
                  <c:v>240.74739583333334</c:v>
                </c:pt>
                <c:pt idx="93600">
                  <c:v>240.75</c:v>
                </c:pt>
                <c:pt idx="93601">
                  <c:v>240.75260416666666</c:v>
                </c:pt>
                <c:pt idx="93602">
                  <c:v>240.75520833333334</c:v>
                </c:pt>
                <c:pt idx="93603">
                  <c:v>240.7578125</c:v>
                </c:pt>
                <c:pt idx="93604">
                  <c:v>240.76041666666666</c:v>
                </c:pt>
                <c:pt idx="93605">
                  <c:v>240.76302083333334</c:v>
                </c:pt>
                <c:pt idx="93606">
                  <c:v>240.765625</c:v>
                </c:pt>
                <c:pt idx="93607">
                  <c:v>240.76822916666666</c:v>
                </c:pt>
                <c:pt idx="93608">
                  <c:v>240.77083333333334</c:v>
                </c:pt>
                <c:pt idx="93609">
                  <c:v>240.7734375</c:v>
                </c:pt>
                <c:pt idx="93610">
                  <c:v>240.77604166666666</c:v>
                </c:pt>
                <c:pt idx="93611">
                  <c:v>240.77864583333334</c:v>
                </c:pt>
                <c:pt idx="93612">
                  <c:v>240.78125</c:v>
                </c:pt>
                <c:pt idx="93613">
                  <c:v>240.78385416666666</c:v>
                </c:pt>
                <c:pt idx="93614">
                  <c:v>240.78645833333334</c:v>
                </c:pt>
                <c:pt idx="93615">
                  <c:v>240.7890625</c:v>
                </c:pt>
                <c:pt idx="93616">
                  <c:v>240.79166666666666</c:v>
                </c:pt>
                <c:pt idx="93617">
                  <c:v>240.79427083333334</c:v>
                </c:pt>
                <c:pt idx="93618">
                  <c:v>240.796875</c:v>
                </c:pt>
                <c:pt idx="93619">
                  <c:v>240.79947916666666</c:v>
                </c:pt>
                <c:pt idx="93620">
                  <c:v>240.80208333333334</c:v>
                </c:pt>
                <c:pt idx="93621">
                  <c:v>240.8046875</c:v>
                </c:pt>
                <c:pt idx="93622">
                  <c:v>240.80729166666666</c:v>
                </c:pt>
                <c:pt idx="93623">
                  <c:v>240.80989583333334</c:v>
                </c:pt>
                <c:pt idx="93624">
                  <c:v>240.8125</c:v>
                </c:pt>
                <c:pt idx="93625">
                  <c:v>240.81510416666666</c:v>
                </c:pt>
                <c:pt idx="93626">
                  <c:v>240.81770833333334</c:v>
                </c:pt>
                <c:pt idx="93627">
                  <c:v>240.8203125</c:v>
                </c:pt>
                <c:pt idx="93628">
                  <c:v>240.82291666666666</c:v>
                </c:pt>
                <c:pt idx="93629">
                  <c:v>240.82552083333334</c:v>
                </c:pt>
                <c:pt idx="93630">
                  <c:v>240.828125</c:v>
                </c:pt>
                <c:pt idx="93631">
                  <c:v>240.83072916666666</c:v>
                </c:pt>
                <c:pt idx="93632">
                  <c:v>240.83333333333334</c:v>
                </c:pt>
                <c:pt idx="93633">
                  <c:v>240.8359375</c:v>
                </c:pt>
                <c:pt idx="93634">
                  <c:v>240.83854166666666</c:v>
                </c:pt>
                <c:pt idx="93635">
                  <c:v>240.84114583333334</c:v>
                </c:pt>
                <c:pt idx="93636">
                  <c:v>240.84375</c:v>
                </c:pt>
                <c:pt idx="93637">
                  <c:v>240.84635416666666</c:v>
                </c:pt>
                <c:pt idx="93638">
                  <c:v>240.84895833333334</c:v>
                </c:pt>
                <c:pt idx="93639">
                  <c:v>240.8515625</c:v>
                </c:pt>
                <c:pt idx="93640">
                  <c:v>240.85416666666666</c:v>
                </c:pt>
                <c:pt idx="93641">
                  <c:v>240.85677083333334</c:v>
                </c:pt>
                <c:pt idx="93642">
                  <c:v>240.859375</c:v>
                </c:pt>
                <c:pt idx="93643">
                  <c:v>240.86197916666666</c:v>
                </c:pt>
                <c:pt idx="93644">
                  <c:v>240.86458333333334</c:v>
                </c:pt>
                <c:pt idx="93645">
                  <c:v>240.8671875</c:v>
                </c:pt>
                <c:pt idx="93646">
                  <c:v>240.86979166666666</c:v>
                </c:pt>
                <c:pt idx="93647">
                  <c:v>240.87239583333334</c:v>
                </c:pt>
                <c:pt idx="93648">
                  <c:v>240.875</c:v>
                </c:pt>
                <c:pt idx="93649">
                  <c:v>240.87760416666666</c:v>
                </c:pt>
                <c:pt idx="93650">
                  <c:v>240.88020833333334</c:v>
                </c:pt>
                <c:pt idx="93651">
                  <c:v>240.8828125</c:v>
                </c:pt>
                <c:pt idx="93652">
                  <c:v>240.88541666666666</c:v>
                </c:pt>
                <c:pt idx="93653">
                  <c:v>240.88802083333334</c:v>
                </c:pt>
                <c:pt idx="93654">
                  <c:v>240.890625</c:v>
                </c:pt>
                <c:pt idx="93655">
                  <c:v>240.89322916666666</c:v>
                </c:pt>
                <c:pt idx="93656">
                  <c:v>240.89583333333334</c:v>
                </c:pt>
                <c:pt idx="93657">
                  <c:v>240.8984375</c:v>
                </c:pt>
                <c:pt idx="93658">
                  <c:v>240.90104166666666</c:v>
                </c:pt>
                <c:pt idx="93659">
                  <c:v>240.90364583333334</c:v>
                </c:pt>
                <c:pt idx="93660">
                  <c:v>240.90625</c:v>
                </c:pt>
                <c:pt idx="93661">
                  <c:v>240.90885416666666</c:v>
                </c:pt>
                <c:pt idx="93662">
                  <c:v>240.91145833333334</c:v>
                </c:pt>
                <c:pt idx="93663">
                  <c:v>240.9140625</c:v>
                </c:pt>
                <c:pt idx="93664">
                  <c:v>240.91666666666666</c:v>
                </c:pt>
                <c:pt idx="93665">
                  <c:v>240.91927083333334</c:v>
                </c:pt>
                <c:pt idx="93666">
                  <c:v>240.921875</c:v>
                </c:pt>
                <c:pt idx="93667">
                  <c:v>240.92447916666666</c:v>
                </c:pt>
                <c:pt idx="93668">
                  <c:v>240.92708333333334</c:v>
                </c:pt>
                <c:pt idx="93669">
                  <c:v>240.9296875</c:v>
                </c:pt>
                <c:pt idx="93670">
                  <c:v>240.93229166666666</c:v>
                </c:pt>
                <c:pt idx="93671">
                  <c:v>240.93489583333334</c:v>
                </c:pt>
                <c:pt idx="93672">
                  <c:v>240.9375</c:v>
                </c:pt>
                <c:pt idx="93673">
                  <c:v>240.94010416666666</c:v>
                </c:pt>
                <c:pt idx="93674">
                  <c:v>240.94270833333334</c:v>
                </c:pt>
                <c:pt idx="93675">
                  <c:v>240.9453125</c:v>
                </c:pt>
                <c:pt idx="93676">
                  <c:v>240.94791666666666</c:v>
                </c:pt>
                <c:pt idx="93677">
                  <c:v>240.95052083333334</c:v>
                </c:pt>
                <c:pt idx="93678">
                  <c:v>240.953125</c:v>
                </c:pt>
                <c:pt idx="93679">
                  <c:v>240.95572916666666</c:v>
                </c:pt>
                <c:pt idx="93680">
                  <c:v>240.95833333333334</c:v>
                </c:pt>
                <c:pt idx="93681">
                  <c:v>240.9609375</c:v>
                </c:pt>
                <c:pt idx="93682">
                  <c:v>240.96354166666666</c:v>
                </c:pt>
                <c:pt idx="93683">
                  <c:v>240.96614583333334</c:v>
                </c:pt>
                <c:pt idx="93684">
                  <c:v>240.96875</c:v>
                </c:pt>
                <c:pt idx="93685">
                  <c:v>240.97135416666666</c:v>
                </c:pt>
                <c:pt idx="93686">
                  <c:v>240.97395833333334</c:v>
                </c:pt>
                <c:pt idx="93687">
                  <c:v>240.9765625</c:v>
                </c:pt>
                <c:pt idx="93688">
                  <c:v>240.97916666666666</c:v>
                </c:pt>
                <c:pt idx="93689">
                  <c:v>240.98177083333334</c:v>
                </c:pt>
                <c:pt idx="93690">
                  <c:v>240.984375</c:v>
                </c:pt>
                <c:pt idx="93691">
                  <c:v>240.98697916666666</c:v>
                </c:pt>
                <c:pt idx="93692">
                  <c:v>240.98958333333334</c:v>
                </c:pt>
                <c:pt idx="93693">
                  <c:v>240.9921875</c:v>
                </c:pt>
                <c:pt idx="93694">
                  <c:v>240.99479166666666</c:v>
                </c:pt>
                <c:pt idx="93695">
                  <c:v>240.99739583333334</c:v>
                </c:pt>
                <c:pt idx="93696">
                  <c:v>241</c:v>
                </c:pt>
                <c:pt idx="93697">
                  <c:v>241.00260416666666</c:v>
                </c:pt>
                <c:pt idx="93698">
                  <c:v>241.00520833333334</c:v>
                </c:pt>
                <c:pt idx="93699">
                  <c:v>241.0078125</c:v>
                </c:pt>
                <c:pt idx="93700">
                  <c:v>241.01041666666666</c:v>
                </c:pt>
                <c:pt idx="93701">
                  <c:v>241.01302083333334</c:v>
                </c:pt>
                <c:pt idx="93702">
                  <c:v>241.015625</c:v>
                </c:pt>
                <c:pt idx="93703">
                  <c:v>241.01822916666666</c:v>
                </c:pt>
                <c:pt idx="93704">
                  <c:v>241.02083333333334</c:v>
                </c:pt>
                <c:pt idx="93705">
                  <c:v>241.0234375</c:v>
                </c:pt>
                <c:pt idx="93706">
                  <c:v>241.02604166666666</c:v>
                </c:pt>
                <c:pt idx="93707">
                  <c:v>241.02864583333334</c:v>
                </c:pt>
                <c:pt idx="93708">
                  <c:v>241.03125</c:v>
                </c:pt>
                <c:pt idx="93709">
                  <c:v>241.03385416666666</c:v>
                </c:pt>
                <c:pt idx="93710">
                  <c:v>241.03645833333334</c:v>
                </c:pt>
                <c:pt idx="93711">
                  <c:v>241.0390625</c:v>
                </c:pt>
                <c:pt idx="93712">
                  <c:v>241.04166666666666</c:v>
                </c:pt>
                <c:pt idx="93713">
                  <c:v>241.04427083333334</c:v>
                </c:pt>
                <c:pt idx="93714">
                  <c:v>241.046875</c:v>
                </c:pt>
                <c:pt idx="93715">
                  <c:v>241.04947916666666</c:v>
                </c:pt>
                <c:pt idx="93716">
                  <c:v>241.05208333333334</c:v>
                </c:pt>
                <c:pt idx="93717">
                  <c:v>241.0546875</c:v>
                </c:pt>
                <c:pt idx="93718">
                  <c:v>241.05729166666666</c:v>
                </c:pt>
                <c:pt idx="93719">
                  <c:v>241.05989583333334</c:v>
                </c:pt>
                <c:pt idx="93720">
                  <c:v>241.0625</c:v>
                </c:pt>
                <c:pt idx="93721">
                  <c:v>241.06510416666666</c:v>
                </c:pt>
                <c:pt idx="93722">
                  <c:v>241.06770833333334</c:v>
                </c:pt>
                <c:pt idx="93723">
                  <c:v>241.0703125</c:v>
                </c:pt>
                <c:pt idx="93724">
                  <c:v>241.07291666666666</c:v>
                </c:pt>
                <c:pt idx="93725">
                  <c:v>241.07552083333334</c:v>
                </c:pt>
                <c:pt idx="93726">
                  <c:v>241.078125</c:v>
                </c:pt>
                <c:pt idx="93727">
                  <c:v>241.08072916666666</c:v>
                </c:pt>
                <c:pt idx="93728">
                  <c:v>241.08333333333334</c:v>
                </c:pt>
                <c:pt idx="93729">
                  <c:v>241.0859375</c:v>
                </c:pt>
                <c:pt idx="93730">
                  <c:v>241.08854166666666</c:v>
                </c:pt>
                <c:pt idx="93731">
                  <c:v>241.09114583333334</c:v>
                </c:pt>
                <c:pt idx="93732">
                  <c:v>241.09375</c:v>
                </c:pt>
                <c:pt idx="93733">
                  <c:v>241.09635416666666</c:v>
                </c:pt>
                <c:pt idx="93734">
                  <c:v>241.09895833333334</c:v>
                </c:pt>
                <c:pt idx="93735">
                  <c:v>241.1015625</c:v>
                </c:pt>
                <c:pt idx="93736">
                  <c:v>241.10416666666666</c:v>
                </c:pt>
                <c:pt idx="93737">
                  <c:v>241.10677083333334</c:v>
                </c:pt>
                <c:pt idx="93738">
                  <c:v>241.109375</c:v>
                </c:pt>
                <c:pt idx="93739">
                  <c:v>241.11197916666666</c:v>
                </c:pt>
                <c:pt idx="93740">
                  <c:v>241.11458333333334</c:v>
                </c:pt>
                <c:pt idx="93741">
                  <c:v>241.1171875</c:v>
                </c:pt>
                <c:pt idx="93742">
                  <c:v>241.11979166666666</c:v>
                </c:pt>
                <c:pt idx="93743">
                  <c:v>241.12239583333334</c:v>
                </c:pt>
                <c:pt idx="93744">
                  <c:v>241.125</c:v>
                </c:pt>
                <c:pt idx="93745">
                  <c:v>241.12760416666666</c:v>
                </c:pt>
                <c:pt idx="93746">
                  <c:v>241.13020833333334</c:v>
                </c:pt>
                <c:pt idx="93747">
                  <c:v>241.1328125</c:v>
                </c:pt>
                <c:pt idx="93748">
                  <c:v>241.13541666666666</c:v>
                </c:pt>
                <c:pt idx="93749">
                  <c:v>241.13802083333334</c:v>
                </c:pt>
                <c:pt idx="93750">
                  <c:v>241.140625</c:v>
                </c:pt>
                <c:pt idx="93751">
                  <c:v>241.14322916666666</c:v>
                </c:pt>
                <c:pt idx="93752">
                  <c:v>241.14583333333334</c:v>
                </c:pt>
                <c:pt idx="93753">
                  <c:v>241.1484375</c:v>
                </c:pt>
                <c:pt idx="93754">
                  <c:v>241.15104166666666</c:v>
                </c:pt>
                <c:pt idx="93755">
                  <c:v>241.15364583333334</c:v>
                </c:pt>
                <c:pt idx="93756">
                  <c:v>241.15625</c:v>
                </c:pt>
                <c:pt idx="93757">
                  <c:v>241.15885416666666</c:v>
                </c:pt>
                <c:pt idx="93758">
                  <c:v>241.16145833333334</c:v>
                </c:pt>
                <c:pt idx="93759">
                  <c:v>241.1640625</c:v>
                </c:pt>
                <c:pt idx="93760">
                  <c:v>241.16666666666666</c:v>
                </c:pt>
                <c:pt idx="93761">
                  <c:v>241.16927083333334</c:v>
                </c:pt>
                <c:pt idx="93762">
                  <c:v>241.171875</c:v>
                </c:pt>
                <c:pt idx="93763">
                  <c:v>241.17447916666666</c:v>
                </c:pt>
                <c:pt idx="93764">
                  <c:v>241.17708333333334</c:v>
                </c:pt>
                <c:pt idx="93765">
                  <c:v>241.1796875</c:v>
                </c:pt>
                <c:pt idx="93766">
                  <c:v>241.18229166666666</c:v>
                </c:pt>
                <c:pt idx="93767">
                  <c:v>241.18489583333334</c:v>
                </c:pt>
                <c:pt idx="93768">
                  <c:v>241.1875</c:v>
                </c:pt>
                <c:pt idx="93769">
                  <c:v>241.19010416666666</c:v>
                </c:pt>
                <c:pt idx="93770">
                  <c:v>241.19270833333334</c:v>
                </c:pt>
                <c:pt idx="93771">
                  <c:v>241.1953125</c:v>
                </c:pt>
                <c:pt idx="93772">
                  <c:v>241.19791666666666</c:v>
                </c:pt>
                <c:pt idx="93773">
                  <c:v>241.20052083333334</c:v>
                </c:pt>
                <c:pt idx="93774">
                  <c:v>241.203125</c:v>
                </c:pt>
                <c:pt idx="93775">
                  <c:v>241.20572916666666</c:v>
                </c:pt>
                <c:pt idx="93776">
                  <c:v>241.20833333333334</c:v>
                </c:pt>
                <c:pt idx="93777">
                  <c:v>241.2109375</c:v>
                </c:pt>
                <c:pt idx="93778">
                  <c:v>241.21354166666666</c:v>
                </c:pt>
                <c:pt idx="93779">
                  <c:v>241.21614583333334</c:v>
                </c:pt>
                <c:pt idx="93780">
                  <c:v>241.21875</c:v>
                </c:pt>
                <c:pt idx="93781">
                  <c:v>241.22135416666666</c:v>
                </c:pt>
                <c:pt idx="93782">
                  <c:v>241.22395833333334</c:v>
                </c:pt>
                <c:pt idx="93783">
                  <c:v>241.2265625</c:v>
                </c:pt>
                <c:pt idx="93784">
                  <c:v>241.22916666666666</c:v>
                </c:pt>
                <c:pt idx="93785">
                  <c:v>241.23177083333334</c:v>
                </c:pt>
                <c:pt idx="93786">
                  <c:v>241.234375</c:v>
                </c:pt>
                <c:pt idx="93787">
                  <c:v>241.23697916666666</c:v>
                </c:pt>
                <c:pt idx="93788">
                  <c:v>241.23958333333334</c:v>
                </c:pt>
                <c:pt idx="93789">
                  <c:v>241.2421875</c:v>
                </c:pt>
                <c:pt idx="93790">
                  <c:v>241.24479166666666</c:v>
                </c:pt>
                <c:pt idx="93791">
                  <c:v>241.24739583333334</c:v>
                </c:pt>
                <c:pt idx="93792">
                  <c:v>241.25</c:v>
                </c:pt>
                <c:pt idx="93793">
                  <c:v>241.25260416666666</c:v>
                </c:pt>
                <c:pt idx="93794">
                  <c:v>241.25520833333334</c:v>
                </c:pt>
                <c:pt idx="93795">
                  <c:v>241.2578125</c:v>
                </c:pt>
                <c:pt idx="93796">
                  <c:v>241.26041666666666</c:v>
                </c:pt>
                <c:pt idx="93797">
                  <c:v>241.26302083333334</c:v>
                </c:pt>
                <c:pt idx="93798">
                  <c:v>241.265625</c:v>
                </c:pt>
                <c:pt idx="93799">
                  <c:v>241.26822916666666</c:v>
                </c:pt>
                <c:pt idx="93800">
                  <c:v>241.27083333333334</c:v>
                </c:pt>
                <c:pt idx="93801">
                  <c:v>241.2734375</c:v>
                </c:pt>
                <c:pt idx="93802">
                  <c:v>241.27604166666666</c:v>
                </c:pt>
                <c:pt idx="93803">
                  <c:v>241.27864583333334</c:v>
                </c:pt>
                <c:pt idx="93804">
                  <c:v>241.28125</c:v>
                </c:pt>
                <c:pt idx="93805">
                  <c:v>241.28385416666666</c:v>
                </c:pt>
                <c:pt idx="93806">
                  <c:v>241.28645833333334</c:v>
                </c:pt>
                <c:pt idx="93807">
                  <c:v>241.2890625</c:v>
                </c:pt>
                <c:pt idx="93808">
                  <c:v>241.29166666666666</c:v>
                </c:pt>
                <c:pt idx="93809">
                  <c:v>241.29427083333334</c:v>
                </c:pt>
                <c:pt idx="93810">
                  <c:v>241.296875</c:v>
                </c:pt>
                <c:pt idx="93811">
                  <c:v>241.29947916666666</c:v>
                </c:pt>
                <c:pt idx="93812">
                  <c:v>241.30208333333334</c:v>
                </c:pt>
                <c:pt idx="93813">
                  <c:v>241.3046875</c:v>
                </c:pt>
                <c:pt idx="93814">
                  <c:v>241.30729166666666</c:v>
                </c:pt>
                <c:pt idx="93815">
                  <c:v>241.30989583333334</c:v>
                </c:pt>
                <c:pt idx="93816">
                  <c:v>241.3125</c:v>
                </c:pt>
                <c:pt idx="93817">
                  <c:v>241.31510416666666</c:v>
                </c:pt>
                <c:pt idx="93818">
                  <c:v>241.31770833333334</c:v>
                </c:pt>
                <c:pt idx="93819">
                  <c:v>241.3203125</c:v>
                </c:pt>
                <c:pt idx="93820">
                  <c:v>241.32291666666666</c:v>
                </c:pt>
                <c:pt idx="93821">
                  <c:v>241.32552083333334</c:v>
                </c:pt>
                <c:pt idx="93822">
                  <c:v>241.328125</c:v>
                </c:pt>
                <c:pt idx="93823">
                  <c:v>241.33072916666666</c:v>
                </c:pt>
                <c:pt idx="93824">
                  <c:v>241.33333333333334</c:v>
                </c:pt>
                <c:pt idx="93825">
                  <c:v>241.3359375</c:v>
                </c:pt>
                <c:pt idx="93826">
                  <c:v>241.33854166666666</c:v>
                </c:pt>
                <c:pt idx="93827">
                  <c:v>241.34114583333334</c:v>
                </c:pt>
                <c:pt idx="93828">
                  <c:v>241.34375</c:v>
                </c:pt>
                <c:pt idx="93829">
                  <c:v>241.34635416666666</c:v>
                </c:pt>
                <c:pt idx="93830">
                  <c:v>241.34895833333334</c:v>
                </c:pt>
                <c:pt idx="93831">
                  <c:v>241.3515625</c:v>
                </c:pt>
                <c:pt idx="93832">
                  <c:v>241.35416666666666</c:v>
                </c:pt>
                <c:pt idx="93833">
                  <c:v>241.35677083333334</c:v>
                </c:pt>
                <c:pt idx="93834">
                  <c:v>241.359375</c:v>
                </c:pt>
                <c:pt idx="93835">
                  <c:v>241.36197916666666</c:v>
                </c:pt>
                <c:pt idx="93836">
                  <c:v>241.36458333333334</c:v>
                </c:pt>
                <c:pt idx="93837">
                  <c:v>241.3671875</c:v>
                </c:pt>
                <c:pt idx="93838">
                  <c:v>241.36979166666666</c:v>
                </c:pt>
                <c:pt idx="93839">
                  <c:v>241.37239583333334</c:v>
                </c:pt>
                <c:pt idx="93840">
                  <c:v>241.375</c:v>
                </c:pt>
                <c:pt idx="93841">
                  <c:v>241.37760416666666</c:v>
                </c:pt>
                <c:pt idx="93842">
                  <c:v>241.38020833333334</c:v>
                </c:pt>
                <c:pt idx="93843">
                  <c:v>241.3828125</c:v>
                </c:pt>
                <c:pt idx="93844">
                  <c:v>241.38541666666666</c:v>
                </c:pt>
                <c:pt idx="93845">
                  <c:v>241.38802083333334</c:v>
                </c:pt>
                <c:pt idx="93846">
                  <c:v>241.390625</c:v>
                </c:pt>
                <c:pt idx="93847">
                  <c:v>241.39322916666666</c:v>
                </c:pt>
                <c:pt idx="93848">
                  <c:v>241.39583333333334</c:v>
                </c:pt>
                <c:pt idx="93849">
                  <c:v>241.3984375</c:v>
                </c:pt>
                <c:pt idx="93850">
                  <c:v>241.40104166666666</c:v>
                </c:pt>
                <c:pt idx="93851">
                  <c:v>241.40364583333334</c:v>
                </c:pt>
                <c:pt idx="93852">
                  <c:v>241.40625</c:v>
                </c:pt>
                <c:pt idx="93853">
                  <c:v>241.40885416666666</c:v>
                </c:pt>
                <c:pt idx="93854">
                  <c:v>241.41145833333334</c:v>
                </c:pt>
                <c:pt idx="93855">
                  <c:v>241.4140625</c:v>
                </c:pt>
                <c:pt idx="93856">
                  <c:v>241.41666666666666</c:v>
                </c:pt>
                <c:pt idx="93857">
                  <c:v>241.41927083333334</c:v>
                </c:pt>
                <c:pt idx="93858">
                  <c:v>241.421875</c:v>
                </c:pt>
                <c:pt idx="93859">
                  <c:v>241.42447916666666</c:v>
                </c:pt>
                <c:pt idx="93860">
                  <c:v>241.42708333333334</c:v>
                </c:pt>
                <c:pt idx="93861">
                  <c:v>241.4296875</c:v>
                </c:pt>
                <c:pt idx="93862">
                  <c:v>241.43229166666666</c:v>
                </c:pt>
                <c:pt idx="93863">
                  <c:v>241.43489583333334</c:v>
                </c:pt>
                <c:pt idx="93864">
                  <c:v>241.4375</c:v>
                </c:pt>
                <c:pt idx="93865">
                  <c:v>241.44010416666666</c:v>
                </c:pt>
                <c:pt idx="93866">
                  <c:v>241.44270833333334</c:v>
                </c:pt>
                <c:pt idx="93867">
                  <c:v>241.4453125</c:v>
                </c:pt>
                <c:pt idx="93868">
                  <c:v>241.44791666666666</c:v>
                </c:pt>
                <c:pt idx="93869">
                  <c:v>241.45052083333334</c:v>
                </c:pt>
                <c:pt idx="93870">
                  <c:v>241.453125</c:v>
                </c:pt>
                <c:pt idx="93871">
                  <c:v>241.45572916666666</c:v>
                </c:pt>
                <c:pt idx="93872">
                  <c:v>241.45833333333334</c:v>
                </c:pt>
                <c:pt idx="93873">
                  <c:v>241.4609375</c:v>
                </c:pt>
                <c:pt idx="93874">
                  <c:v>241.46354166666666</c:v>
                </c:pt>
                <c:pt idx="93875">
                  <c:v>241.46614583333334</c:v>
                </c:pt>
                <c:pt idx="93876">
                  <c:v>241.46875</c:v>
                </c:pt>
                <c:pt idx="93877">
                  <c:v>241.47135416666666</c:v>
                </c:pt>
                <c:pt idx="93878">
                  <c:v>241.47395833333334</c:v>
                </c:pt>
                <c:pt idx="93879">
                  <c:v>241.4765625</c:v>
                </c:pt>
                <c:pt idx="93880">
                  <c:v>241.47916666666666</c:v>
                </c:pt>
                <c:pt idx="93881">
                  <c:v>241.48177083333334</c:v>
                </c:pt>
                <c:pt idx="93882">
                  <c:v>241.484375</c:v>
                </c:pt>
                <c:pt idx="93883">
                  <c:v>241.48697916666666</c:v>
                </c:pt>
                <c:pt idx="93884">
                  <c:v>241.48958333333334</c:v>
                </c:pt>
                <c:pt idx="93885">
                  <c:v>241.4921875</c:v>
                </c:pt>
                <c:pt idx="93886">
                  <c:v>241.49479166666666</c:v>
                </c:pt>
                <c:pt idx="93887">
                  <c:v>241.49739583333334</c:v>
                </c:pt>
                <c:pt idx="93888">
                  <c:v>241.5</c:v>
                </c:pt>
                <c:pt idx="93889">
                  <c:v>241.50260416666666</c:v>
                </c:pt>
                <c:pt idx="93890">
                  <c:v>241.50520833333334</c:v>
                </c:pt>
                <c:pt idx="93891">
                  <c:v>241.5078125</c:v>
                </c:pt>
                <c:pt idx="93892">
                  <c:v>241.51041666666666</c:v>
                </c:pt>
                <c:pt idx="93893">
                  <c:v>241.51302083333334</c:v>
                </c:pt>
                <c:pt idx="93894">
                  <c:v>241.515625</c:v>
                </c:pt>
                <c:pt idx="93895">
                  <c:v>241.51822916666666</c:v>
                </c:pt>
                <c:pt idx="93896">
                  <c:v>241.52083333333334</c:v>
                </c:pt>
                <c:pt idx="93897">
                  <c:v>241.5234375</c:v>
                </c:pt>
                <c:pt idx="93898">
                  <c:v>241.52604166666666</c:v>
                </c:pt>
                <c:pt idx="93899">
                  <c:v>241.52864583333334</c:v>
                </c:pt>
                <c:pt idx="93900">
                  <c:v>241.53125</c:v>
                </c:pt>
                <c:pt idx="93901">
                  <c:v>241.53385416666666</c:v>
                </c:pt>
                <c:pt idx="93902">
                  <c:v>241.53645833333334</c:v>
                </c:pt>
                <c:pt idx="93903">
                  <c:v>241.5390625</c:v>
                </c:pt>
                <c:pt idx="93904">
                  <c:v>241.54166666666666</c:v>
                </c:pt>
                <c:pt idx="93905">
                  <c:v>241.54427083333334</c:v>
                </c:pt>
                <c:pt idx="93906">
                  <c:v>241.546875</c:v>
                </c:pt>
                <c:pt idx="93907">
                  <c:v>241.54947916666666</c:v>
                </c:pt>
                <c:pt idx="93908">
                  <c:v>241.55208333333334</c:v>
                </c:pt>
                <c:pt idx="93909">
                  <c:v>241.5546875</c:v>
                </c:pt>
                <c:pt idx="93910">
                  <c:v>241.55729166666666</c:v>
                </c:pt>
                <c:pt idx="93911">
                  <c:v>241.55989583333334</c:v>
                </c:pt>
                <c:pt idx="93912">
                  <c:v>241.5625</c:v>
                </c:pt>
                <c:pt idx="93913">
                  <c:v>241.56510416666666</c:v>
                </c:pt>
                <c:pt idx="93914">
                  <c:v>241.56770833333334</c:v>
                </c:pt>
                <c:pt idx="93915">
                  <c:v>241.5703125</c:v>
                </c:pt>
                <c:pt idx="93916">
                  <c:v>241.57291666666666</c:v>
                </c:pt>
                <c:pt idx="93917">
                  <c:v>241.57552083333334</c:v>
                </c:pt>
                <c:pt idx="93918">
                  <c:v>241.578125</c:v>
                </c:pt>
                <c:pt idx="93919">
                  <c:v>241.58072916666666</c:v>
                </c:pt>
                <c:pt idx="93920">
                  <c:v>241.58333333333334</c:v>
                </c:pt>
                <c:pt idx="93921">
                  <c:v>241.5859375</c:v>
                </c:pt>
                <c:pt idx="93922">
                  <c:v>241.58854166666666</c:v>
                </c:pt>
                <c:pt idx="93923">
                  <c:v>241.59114583333334</c:v>
                </c:pt>
                <c:pt idx="93924">
                  <c:v>241.59375</c:v>
                </c:pt>
                <c:pt idx="93925">
                  <c:v>241.59635416666666</c:v>
                </c:pt>
                <c:pt idx="93926">
                  <c:v>241.59895833333334</c:v>
                </c:pt>
                <c:pt idx="93927">
                  <c:v>241.6015625</c:v>
                </c:pt>
                <c:pt idx="93928">
                  <c:v>241.60416666666666</c:v>
                </c:pt>
                <c:pt idx="93929">
                  <c:v>241.60677083333334</c:v>
                </c:pt>
                <c:pt idx="93930">
                  <c:v>241.609375</c:v>
                </c:pt>
                <c:pt idx="93931">
                  <c:v>241.61197916666666</c:v>
                </c:pt>
                <c:pt idx="93932">
                  <c:v>241.61458333333334</c:v>
                </c:pt>
                <c:pt idx="93933">
                  <c:v>241.6171875</c:v>
                </c:pt>
                <c:pt idx="93934">
                  <c:v>241.61979166666666</c:v>
                </c:pt>
                <c:pt idx="93935">
                  <c:v>241.62239583333334</c:v>
                </c:pt>
                <c:pt idx="93936">
                  <c:v>241.625</c:v>
                </c:pt>
                <c:pt idx="93937">
                  <c:v>241.62760416666666</c:v>
                </c:pt>
                <c:pt idx="93938">
                  <c:v>241.63020833333334</c:v>
                </c:pt>
                <c:pt idx="93939">
                  <c:v>241.6328125</c:v>
                </c:pt>
                <c:pt idx="93940">
                  <c:v>241.63541666666666</c:v>
                </c:pt>
                <c:pt idx="93941">
                  <c:v>241.63802083333334</c:v>
                </c:pt>
                <c:pt idx="93942">
                  <c:v>241.640625</c:v>
                </c:pt>
                <c:pt idx="93943">
                  <c:v>241.64322916666666</c:v>
                </c:pt>
                <c:pt idx="93944">
                  <c:v>241.64583333333334</c:v>
                </c:pt>
                <c:pt idx="93945">
                  <c:v>241.6484375</c:v>
                </c:pt>
                <c:pt idx="93946">
                  <c:v>241.65104166666666</c:v>
                </c:pt>
                <c:pt idx="93947">
                  <c:v>241.65364583333334</c:v>
                </c:pt>
                <c:pt idx="93948">
                  <c:v>241.65625</c:v>
                </c:pt>
                <c:pt idx="93949">
                  <c:v>241.65885416666666</c:v>
                </c:pt>
                <c:pt idx="93950">
                  <c:v>241.66145833333334</c:v>
                </c:pt>
                <c:pt idx="93951">
                  <c:v>241.6640625</c:v>
                </c:pt>
                <c:pt idx="93952">
                  <c:v>241.66666666666666</c:v>
                </c:pt>
                <c:pt idx="93953">
                  <c:v>241.66927083333334</c:v>
                </c:pt>
                <c:pt idx="93954">
                  <c:v>241.671875</c:v>
                </c:pt>
                <c:pt idx="93955">
                  <c:v>241.67447916666666</c:v>
                </c:pt>
                <c:pt idx="93956">
                  <c:v>241.67708333333334</c:v>
                </c:pt>
                <c:pt idx="93957">
                  <c:v>241.6796875</c:v>
                </c:pt>
                <c:pt idx="93958">
                  <c:v>241.68229166666666</c:v>
                </c:pt>
                <c:pt idx="93959">
                  <c:v>241.68489583333334</c:v>
                </c:pt>
                <c:pt idx="93960">
                  <c:v>241.6875</c:v>
                </c:pt>
                <c:pt idx="93961">
                  <c:v>241.69010416666666</c:v>
                </c:pt>
                <c:pt idx="93962">
                  <c:v>241.69270833333334</c:v>
                </c:pt>
                <c:pt idx="93963">
                  <c:v>241.6953125</c:v>
                </c:pt>
                <c:pt idx="93964">
                  <c:v>241.69791666666666</c:v>
                </c:pt>
                <c:pt idx="93965">
                  <c:v>241.70052083333334</c:v>
                </c:pt>
                <c:pt idx="93966">
                  <c:v>241.703125</c:v>
                </c:pt>
                <c:pt idx="93967">
                  <c:v>241.70572916666666</c:v>
                </c:pt>
                <c:pt idx="93968">
                  <c:v>241.70833333333334</c:v>
                </c:pt>
                <c:pt idx="93969">
                  <c:v>241.7109375</c:v>
                </c:pt>
                <c:pt idx="93970">
                  <c:v>241.71354166666666</c:v>
                </c:pt>
                <c:pt idx="93971">
                  <c:v>241.71614583333334</c:v>
                </c:pt>
                <c:pt idx="93972">
                  <c:v>241.71875</c:v>
                </c:pt>
                <c:pt idx="93973">
                  <c:v>241.72135416666666</c:v>
                </c:pt>
                <c:pt idx="93974">
                  <c:v>241.72395833333334</c:v>
                </c:pt>
                <c:pt idx="93975">
                  <c:v>241.7265625</c:v>
                </c:pt>
                <c:pt idx="93976">
                  <c:v>241.72916666666666</c:v>
                </c:pt>
                <c:pt idx="93977">
                  <c:v>241.73177083333334</c:v>
                </c:pt>
                <c:pt idx="93978">
                  <c:v>241.734375</c:v>
                </c:pt>
                <c:pt idx="93979">
                  <c:v>241.73697916666666</c:v>
                </c:pt>
                <c:pt idx="93980">
                  <c:v>241.73958333333334</c:v>
                </c:pt>
                <c:pt idx="93981">
                  <c:v>241.7421875</c:v>
                </c:pt>
                <c:pt idx="93982">
                  <c:v>241.74479166666666</c:v>
                </c:pt>
                <c:pt idx="93983">
                  <c:v>241.74739583333334</c:v>
                </c:pt>
                <c:pt idx="93984">
                  <c:v>241.75</c:v>
                </c:pt>
                <c:pt idx="93985">
                  <c:v>241.75260416666666</c:v>
                </c:pt>
                <c:pt idx="93986">
                  <c:v>241.75520833333334</c:v>
                </c:pt>
                <c:pt idx="93987">
                  <c:v>241.7578125</c:v>
                </c:pt>
                <c:pt idx="93988">
                  <c:v>241.76041666666666</c:v>
                </c:pt>
                <c:pt idx="93989">
                  <c:v>241.76302083333334</c:v>
                </c:pt>
                <c:pt idx="93990">
                  <c:v>241.765625</c:v>
                </c:pt>
                <c:pt idx="93991">
                  <c:v>241.76822916666666</c:v>
                </c:pt>
                <c:pt idx="93992">
                  <c:v>241.77083333333334</c:v>
                </c:pt>
                <c:pt idx="93993">
                  <c:v>241.7734375</c:v>
                </c:pt>
                <c:pt idx="93994">
                  <c:v>241.77604166666666</c:v>
                </c:pt>
                <c:pt idx="93995">
                  <c:v>241.77864583333334</c:v>
                </c:pt>
                <c:pt idx="93996">
                  <c:v>241.78125</c:v>
                </c:pt>
                <c:pt idx="93997">
                  <c:v>241.78385416666666</c:v>
                </c:pt>
                <c:pt idx="93998">
                  <c:v>241.78645833333334</c:v>
                </c:pt>
                <c:pt idx="93999">
                  <c:v>241.7890625</c:v>
                </c:pt>
                <c:pt idx="94000">
                  <c:v>241.79166666666666</c:v>
                </c:pt>
                <c:pt idx="94001">
                  <c:v>241.79427083333334</c:v>
                </c:pt>
                <c:pt idx="94002">
                  <c:v>241.796875</c:v>
                </c:pt>
                <c:pt idx="94003">
                  <c:v>241.79947916666666</c:v>
                </c:pt>
                <c:pt idx="94004">
                  <c:v>241.80208333333334</c:v>
                </c:pt>
                <c:pt idx="94005">
                  <c:v>241.8046875</c:v>
                </c:pt>
                <c:pt idx="94006">
                  <c:v>241.80729166666666</c:v>
                </c:pt>
                <c:pt idx="94007">
                  <c:v>241.80989583333334</c:v>
                </c:pt>
                <c:pt idx="94008">
                  <c:v>241.8125</c:v>
                </c:pt>
                <c:pt idx="94009">
                  <c:v>241.81510416666666</c:v>
                </c:pt>
                <c:pt idx="94010">
                  <c:v>241.81770833333334</c:v>
                </c:pt>
                <c:pt idx="94011">
                  <c:v>241.8203125</c:v>
                </c:pt>
                <c:pt idx="94012">
                  <c:v>241.82291666666666</c:v>
                </c:pt>
                <c:pt idx="94013">
                  <c:v>241.82552083333334</c:v>
                </c:pt>
                <c:pt idx="94014">
                  <c:v>241.828125</c:v>
                </c:pt>
                <c:pt idx="94015">
                  <c:v>241.83072916666666</c:v>
                </c:pt>
                <c:pt idx="94016">
                  <c:v>241.83333333333334</c:v>
                </c:pt>
                <c:pt idx="94017">
                  <c:v>241.8359375</c:v>
                </c:pt>
                <c:pt idx="94018">
                  <c:v>241.83854166666666</c:v>
                </c:pt>
                <c:pt idx="94019">
                  <c:v>241.84114583333334</c:v>
                </c:pt>
                <c:pt idx="94020">
                  <c:v>241.84375</c:v>
                </c:pt>
                <c:pt idx="94021">
                  <c:v>241.84635416666666</c:v>
                </c:pt>
                <c:pt idx="94022">
                  <c:v>241.84895833333334</c:v>
                </c:pt>
                <c:pt idx="94023">
                  <c:v>241.8515625</c:v>
                </c:pt>
                <c:pt idx="94024">
                  <c:v>241.85416666666666</c:v>
                </c:pt>
                <c:pt idx="94025">
                  <c:v>241.85677083333334</c:v>
                </c:pt>
                <c:pt idx="94026">
                  <c:v>241.859375</c:v>
                </c:pt>
                <c:pt idx="94027">
                  <c:v>241.86197916666666</c:v>
                </c:pt>
                <c:pt idx="94028">
                  <c:v>241.86458333333334</c:v>
                </c:pt>
                <c:pt idx="94029">
                  <c:v>241.8671875</c:v>
                </c:pt>
                <c:pt idx="94030">
                  <c:v>241.86979166666666</c:v>
                </c:pt>
                <c:pt idx="94031">
                  <c:v>241.87239583333334</c:v>
                </c:pt>
                <c:pt idx="94032">
                  <c:v>241.875</c:v>
                </c:pt>
                <c:pt idx="94033">
                  <c:v>241.87760416666666</c:v>
                </c:pt>
                <c:pt idx="94034">
                  <c:v>241.88020833333334</c:v>
                </c:pt>
                <c:pt idx="94035">
                  <c:v>241.8828125</c:v>
                </c:pt>
                <c:pt idx="94036">
                  <c:v>241.88541666666666</c:v>
                </c:pt>
                <c:pt idx="94037">
                  <c:v>241.88802083333334</c:v>
                </c:pt>
                <c:pt idx="94038">
                  <c:v>241.890625</c:v>
                </c:pt>
                <c:pt idx="94039">
                  <c:v>241.89322916666666</c:v>
                </c:pt>
                <c:pt idx="94040">
                  <c:v>241.89583333333334</c:v>
                </c:pt>
                <c:pt idx="94041">
                  <c:v>241.8984375</c:v>
                </c:pt>
                <c:pt idx="94042">
                  <c:v>241.90104166666666</c:v>
                </c:pt>
                <c:pt idx="94043">
                  <c:v>241.90364583333334</c:v>
                </c:pt>
                <c:pt idx="94044">
                  <c:v>241.90625</c:v>
                </c:pt>
                <c:pt idx="94045">
                  <c:v>241.90885416666666</c:v>
                </c:pt>
                <c:pt idx="94046">
                  <c:v>241.91145833333334</c:v>
                </c:pt>
                <c:pt idx="94047">
                  <c:v>241.9140625</c:v>
                </c:pt>
                <c:pt idx="94048">
                  <c:v>241.91666666666666</c:v>
                </c:pt>
                <c:pt idx="94049">
                  <c:v>241.91927083333334</c:v>
                </c:pt>
                <c:pt idx="94050">
                  <c:v>241.921875</c:v>
                </c:pt>
                <c:pt idx="94051">
                  <c:v>241.92447916666666</c:v>
                </c:pt>
                <c:pt idx="94052">
                  <c:v>241.92708333333334</c:v>
                </c:pt>
                <c:pt idx="94053">
                  <c:v>241.9296875</c:v>
                </c:pt>
                <c:pt idx="94054">
                  <c:v>241.93229166666666</c:v>
                </c:pt>
                <c:pt idx="94055">
                  <c:v>241.93489583333334</c:v>
                </c:pt>
                <c:pt idx="94056">
                  <c:v>241.9375</c:v>
                </c:pt>
                <c:pt idx="94057">
                  <c:v>241.94010416666666</c:v>
                </c:pt>
                <c:pt idx="94058">
                  <c:v>241.94270833333334</c:v>
                </c:pt>
                <c:pt idx="94059">
                  <c:v>241.9453125</c:v>
                </c:pt>
                <c:pt idx="94060">
                  <c:v>241.94791666666666</c:v>
                </c:pt>
                <c:pt idx="94061">
                  <c:v>241.95052083333334</c:v>
                </c:pt>
                <c:pt idx="94062">
                  <c:v>241.953125</c:v>
                </c:pt>
                <c:pt idx="94063">
                  <c:v>241.95572916666666</c:v>
                </c:pt>
                <c:pt idx="94064">
                  <c:v>241.95833333333334</c:v>
                </c:pt>
                <c:pt idx="94065">
                  <c:v>241.9609375</c:v>
                </c:pt>
                <c:pt idx="94066">
                  <c:v>241.96354166666666</c:v>
                </c:pt>
                <c:pt idx="94067">
                  <c:v>241.96614583333334</c:v>
                </c:pt>
                <c:pt idx="94068">
                  <c:v>241.96875</c:v>
                </c:pt>
                <c:pt idx="94069">
                  <c:v>241.97135416666666</c:v>
                </c:pt>
                <c:pt idx="94070">
                  <c:v>241.97395833333334</c:v>
                </c:pt>
                <c:pt idx="94071">
                  <c:v>241.9765625</c:v>
                </c:pt>
                <c:pt idx="94072">
                  <c:v>241.97916666666666</c:v>
                </c:pt>
                <c:pt idx="94073">
                  <c:v>241.98177083333334</c:v>
                </c:pt>
                <c:pt idx="94074">
                  <c:v>241.984375</c:v>
                </c:pt>
                <c:pt idx="94075">
                  <c:v>241.98697916666666</c:v>
                </c:pt>
                <c:pt idx="94076">
                  <c:v>241.98958333333334</c:v>
                </c:pt>
                <c:pt idx="94077">
                  <c:v>241.9921875</c:v>
                </c:pt>
                <c:pt idx="94078">
                  <c:v>241.99479166666666</c:v>
                </c:pt>
                <c:pt idx="94079">
                  <c:v>241.99739583333334</c:v>
                </c:pt>
                <c:pt idx="94080">
                  <c:v>242</c:v>
                </c:pt>
                <c:pt idx="94081">
                  <c:v>242.00260416666666</c:v>
                </c:pt>
                <c:pt idx="94082">
                  <c:v>242.00520833333334</c:v>
                </c:pt>
                <c:pt idx="94083">
                  <c:v>242.0078125</c:v>
                </c:pt>
                <c:pt idx="94084">
                  <c:v>242.01041666666666</c:v>
                </c:pt>
                <c:pt idx="94085">
                  <c:v>242.01302083333334</c:v>
                </c:pt>
                <c:pt idx="94086">
                  <c:v>242.015625</c:v>
                </c:pt>
                <c:pt idx="94087">
                  <c:v>242.01822916666666</c:v>
                </c:pt>
                <c:pt idx="94088">
                  <c:v>242.02083333333334</c:v>
                </c:pt>
                <c:pt idx="94089">
                  <c:v>242.0234375</c:v>
                </c:pt>
                <c:pt idx="94090">
                  <c:v>242.02604166666666</c:v>
                </c:pt>
                <c:pt idx="94091">
                  <c:v>242.02864583333334</c:v>
                </c:pt>
                <c:pt idx="94092">
                  <c:v>242.03125</c:v>
                </c:pt>
                <c:pt idx="94093">
                  <c:v>242.03385416666666</c:v>
                </c:pt>
                <c:pt idx="94094">
                  <c:v>242.03645833333334</c:v>
                </c:pt>
                <c:pt idx="94095">
                  <c:v>242.0390625</c:v>
                </c:pt>
                <c:pt idx="94096">
                  <c:v>242.04166666666666</c:v>
                </c:pt>
                <c:pt idx="94097">
                  <c:v>242.04427083333334</c:v>
                </c:pt>
                <c:pt idx="94098">
                  <c:v>242.046875</c:v>
                </c:pt>
                <c:pt idx="94099">
                  <c:v>242.04947916666666</c:v>
                </c:pt>
                <c:pt idx="94100">
                  <c:v>242.05208333333334</c:v>
                </c:pt>
                <c:pt idx="94101">
                  <c:v>242.0546875</c:v>
                </c:pt>
                <c:pt idx="94102">
                  <c:v>242.05729166666666</c:v>
                </c:pt>
                <c:pt idx="94103">
                  <c:v>242.05989583333334</c:v>
                </c:pt>
                <c:pt idx="94104">
                  <c:v>242.0625</c:v>
                </c:pt>
                <c:pt idx="94105">
                  <c:v>242.06510416666666</c:v>
                </c:pt>
                <c:pt idx="94106">
                  <c:v>242.06770833333334</c:v>
                </c:pt>
                <c:pt idx="94107">
                  <c:v>242.0703125</c:v>
                </c:pt>
                <c:pt idx="94108">
                  <c:v>242.07291666666666</c:v>
                </c:pt>
                <c:pt idx="94109">
                  <c:v>242.07552083333334</c:v>
                </c:pt>
                <c:pt idx="94110">
                  <c:v>242.078125</c:v>
                </c:pt>
                <c:pt idx="94111">
                  <c:v>242.08072916666666</c:v>
                </c:pt>
                <c:pt idx="94112">
                  <c:v>242.08333333333334</c:v>
                </c:pt>
                <c:pt idx="94113">
                  <c:v>242.0859375</c:v>
                </c:pt>
                <c:pt idx="94114">
                  <c:v>242.08854166666666</c:v>
                </c:pt>
                <c:pt idx="94115">
                  <c:v>242.09114583333334</c:v>
                </c:pt>
                <c:pt idx="94116">
                  <c:v>242.09375</c:v>
                </c:pt>
                <c:pt idx="94117">
                  <c:v>242.09635416666666</c:v>
                </c:pt>
                <c:pt idx="94118">
                  <c:v>242.09895833333334</c:v>
                </c:pt>
                <c:pt idx="94119">
                  <c:v>242.1015625</c:v>
                </c:pt>
                <c:pt idx="94120">
                  <c:v>242.10416666666666</c:v>
                </c:pt>
                <c:pt idx="94121">
                  <c:v>242.10677083333334</c:v>
                </c:pt>
                <c:pt idx="94122">
                  <c:v>242.109375</c:v>
                </c:pt>
                <c:pt idx="94123">
                  <c:v>242.11197916666666</c:v>
                </c:pt>
                <c:pt idx="94124">
                  <c:v>242.11458333333334</c:v>
                </c:pt>
                <c:pt idx="94125">
                  <c:v>242.1171875</c:v>
                </c:pt>
                <c:pt idx="94126">
                  <c:v>242.11979166666666</c:v>
                </c:pt>
                <c:pt idx="94127">
                  <c:v>242.12239583333334</c:v>
                </c:pt>
                <c:pt idx="94128">
                  <c:v>242.125</c:v>
                </c:pt>
                <c:pt idx="94129">
                  <c:v>242.12760416666666</c:v>
                </c:pt>
                <c:pt idx="94130">
                  <c:v>242.13020833333334</c:v>
                </c:pt>
                <c:pt idx="94131">
                  <c:v>242.1328125</c:v>
                </c:pt>
                <c:pt idx="94132">
                  <c:v>242.13541666666666</c:v>
                </c:pt>
                <c:pt idx="94133">
                  <c:v>242.13802083333334</c:v>
                </c:pt>
                <c:pt idx="94134">
                  <c:v>242.140625</c:v>
                </c:pt>
                <c:pt idx="94135">
                  <c:v>242.14322916666666</c:v>
                </c:pt>
                <c:pt idx="94136">
                  <c:v>242.14583333333334</c:v>
                </c:pt>
                <c:pt idx="94137">
                  <c:v>242.1484375</c:v>
                </c:pt>
                <c:pt idx="94138">
                  <c:v>242.15104166666666</c:v>
                </c:pt>
                <c:pt idx="94139">
                  <c:v>242.15364583333334</c:v>
                </c:pt>
                <c:pt idx="94140">
                  <c:v>242.15625</c:v>
                </c:pt>
                <c:pt idx="94141">
                  <c:v>242.15885416666666</c:v>
                </c:pt>
                <c:pt idx="94142">
                  <c:v>242.16145833333334</c:v>
                </c:pt>
                <c:pt idx="94143">
                  <c:v>242.1640625</c:v>
                </c:pt>
                <c:pt idx="94144">
                  <c:v>242.16666666666666</c:v>
                </c:pt>
                <c:pt idx="94145">
                  <c:v>242.16927083333334</c:v>
                </c:pt>
                <c:pt idx="94146">
                  <c:v>242.171875</c:v>
                </c:pt>
                <c:pt idx="94147">
                  <c:v>242.17447916666666</c:v>
                </c:pt>
                <c:pt idx="94148">
                  <c:v>242.17708333333334</c:v>
                </c:pt>
                <c:pt idx="94149">
                  <c:v>242.1796875</c:v>
                </c:pt>
                <c:pt idx="94150">
                  <c:v>242.18229166666666</c:v>
                </c:pt>
                <c:pt idx="94151">
                  <c:v>242.18489583333334</c:v>
                </c:pt>
                <c:pt idx="94152">
                  <c:v>242.1875</c:v>
                </c:pt>
                <c:pt idx="94153">
                  <c:v>242.19010416666666</c:v>
                </c:pt>
                <c:pt idx="94154">
                  <c:v>242.19270833333334</c:v>
                </c:pt>
                <c:pt idx="94155">
                  <c:v>242.1953125</c:v>
                </c:pt>
                <c:pt idx="94156">
                  <c:v>242.19791666666666</c:v>
                </c:pt>
                <c:pt idx="94157">
                  <c:v>242.20052083333334</c:v>
                </c:pt>
                <c:pt idx="94158">
                  <c:v>242.203125</c:v>
                </c:pt>
                <c:pt idx="94159">
                  <c:v>242.20572916666666</c:v>
                </c:pt>
                <c:pt idx="94160">
                  <c:v>242.20833333333334</c:v>
                </c:pt>
                <c:pt idx="94161">
                  <c:v>242.2109375</c:v>
                </c:pt>
                <c:pt idx="94162">
                  <c:v>242.21354166666666</c:v>
                </c:pt>
                <c:pt idx="94163">
                  <c:v>242.21614583333334</c:v>
                </c:pt>
                <c:pt idx="94164">
                  <c:v>242.21875</c:v>
                </c:pt>
                <c:pt idx="94165">
                  <c:v>242.22135416666666</c:v>
                </c:pt>
                <c:pt idx="94166">
                  <c:v>242.22395833333334</c:v>
                </c:pt>
                <c:pt idx="94167">
                  <c:v>242.2265625</c:v>
                </c:pt>
                <c:pt idx="94168">
                  <c:v>242.22916666666666</c:v>
                </c:pt>
                <c:pt idx="94169">
                  <c:v>242.23177083333334</c:v>
                </c:pt>
                <c:pt idx="94170">
                  <c:v>242.234375</c:v>
                </c:pt>
                <c:pt idx="94171">
                  <c:v>242.23697916666666</c:v>
                </c:pt>
                <c:pt idx="94172">
                  <c:v>242.23958333333334</c:v>
                </c:pt>
                <c:pt idx="94173">
                  <c:v>242.2421875</c:v>
                </c:pt>
                <c:pt idx="94174">
                  <c:v>242.24479166666666</c:v>
                </c:pt>
                <c:pt idx="94175">
                  <c:v>242.24739583333334</c:v>
                </c:pt>
                <c:pt idx="94176">
                  <c:v>242.25</c:v>
                </c:pt>
                <c:pt idx="94177">
                  <c:v>242.25260416666666</c:v>
                </c:pt>
                <c:pt idx="94178">
                  <c:v>242.25520833333334</c:v>
                </c:pt>
                <c:pt idx="94179">
                  <c:v>242.2578125</c:v>
                </c:pt>
                <c:pt idx="94180">
                  <c:v>242.26041666666666</c:v>
                </c:pt>
                <c:pt idx="94181">
                  <c:v>242.26302083333334</c:v>
                </c:pt>
                <c:pt idx="94182">
                  <c:v>242.265625</c:v>
                </c:pt>
                <c:pt idx="94183">
                  <c:v>242.26822916666666</c:v>
                </c:pt>
                <c:pt idx="94184">
                  <c:v>242.27083333333334</c:v>
                </c:pt>
                <c:pt idx="94185">
                  <c:v>242.2734375</c:v>
                </c:pt>
                <c:pt idx="94186">
                  <c:v>242.27604166666666</c:v>
                </c:pt>
                <c:pt idx="94187">
                  <c:v>242.27864583333334</c:v>
                </c:pt>
                <c:pt idx="94188">
                  <c:v>242.28125</c:v>
                </c:pt>
                <c:pt idx="94189">
                  <c:v>242.28385416666666</c:v>
                </c:pt>
                <c:pt idx="94190">
                  <c:v>242.28645833333334</c:v>
                </c:pt>
                <c:pt idx="94191">
                  <c:v>242.2890625</c:v>
                </c:pt>
                <c:pt idx="94192">
                  <c:v>242.29166666666666</c:v>
                </c:pt>
                <c:pt idx="94193">
                  <c:v>242.29427083333334</c:v>
                </c:pt>
                <c:pt idx="94194">
                  <c:v>242.296875</c:v>
                </c:pt>
                <c:pt idx="94195">
                  <c:v>242.29947916666666</c:v>
                </c:pt>
                <c:pt idx="94196">
                  <c:v>242.30208333333334</c:v>
                </c:pt>
                <c:pt idx="94197">
                  <c:v>242.3046875</c:v>
                </c:pt>
                <c:pt idx="94198">
                  <c:v>242.30729166666666</c:v>
                </c:pt>
                <c:pt idx="94199">
                  <c:v>242.30989583333334</c:v>
                </c:pt>
                <c:pt idx="94200">
                  <c:v>242.3125</c:v>
                </c:pt>
                <c:pt idx="94201">
                  <c:v>242.31510416666666</c:v>
                </c:pt>
                <c:pt idx="94202">
                  <c:v>242.31770833333334</c:v>
                </c:pt>
                <c:pt idx="94203">
                  <c:v>242.3203125</c:v>
                </c:pt>
                <c:pt idx="94204">
                  <c:v>242.32291666666666</c:v>
                </c:pt>
                <c:pt idx="94205">
                  <c:v>242.32552083333334</c:v>
                </c:pt>
                <c:pt idx="94206">
                  <c:v>242.328125</c:v>
                </c:pt>
                <c:pt idx="94207">
                  <c:v>242.33072916666666</c:v>
                </c:pt>
                <c:pt idx="94208">
                  <c:v>242.33333333333334</c:v>
                </c:pt>
                <c:pt idx="94209">
                  <c:v>242.3359375</c:v>
                </c:pt>
                <c:pt idx="94210">
                  <c:v>242.33854166666666</c:v>
                </c:pt>
                <c:pt idx="94211">
                  <c:v>242.34114583333334</c:v>
                </c:pt>
                <c:pt idx="94212">
                  <c:v>242.34375</c:v>
                </c:pt>
                <c:pt idx="94213">
                  <c:v>242.34635416666666</c:v>
                </c:pt>
                <c:pt idx="94214">
                  <c:v>242.34895833333334</c:v>
                </c:pt>
                <c:pt idx="94215">
                  <c:v>242.3515625</c:v>
                </c:pt>
                <c:pt idx="94216">
                  <c:v>242.35416666666666</c:v>
                </c:pt>
                <c:pt idx="94217">
                  <c:v>242.35677083333334</c:v>
                </c:pt>
                <c:pt idx="94218">
                  <c:v>242.359375</c:v>
                </c:pt>
                <c:pt idx="94219">
                  <c:v>242.36197916666666</c:v>
                </c:pt>
                <c:pt idx="94220">
                  <c:v>242.36458333333334</c:v>
                </c:pt>
                <c:pt idx="94221">
                  <c:v>242.3671875</c:v>
                </c:pt>
                <c:pt idx="94222">
                  <c:v>242.36979166666666</c:v>
                </c:pt>
                <c:pt idx="94223">
                  <c:v>242.37239583333334</c:v>
                </c:pt>
                <c:pt idx="94224">
                  <c:v>242.375</c:v>
                </c:pt>
                <c:pt idx="94225">
                  <c:v>242.37760416666666</c:v>
                </c:pt>
                <c:pt idx="94226">
                  <c:v>242.38020833333334</c:v>
                </c:pt>
                <c:pt idx="94227">
                  <c:v>242.3828125</c:v>
                </c:pt>
                <c:pt idx="94228">
                  <c:v>242.38541666666666</c:v>
                </c:pt>
                <c:pt idx="94229">
                  <c:v>242.38802083333334</c:v>
                </c:pt>
                <c:pt idx="94230">
                  <c:v>242.390625</c:v>
                </c:pt>
                <c:pt idx="94231">
                  <c:v>242.39322916666666</c:v>
                </c:pt>
                <c:pt idx="94232">
                  <c:v>242.39583333333334</c:v>
                </c:pt>
                <c:pt idx="94233">
                  <c:v>242.3984375</c:v>
                </c:pt>
                <c:pt idx="94234">
                  <c:v>242.40104166666666</c:v>
                </c:pt>
                <c:pt idx="94235">
                  <c:v>242.40364583333334</c:v>
                </c:pt>
                <c:pt idx="94236">
                  <c:v>242.40625</c:v>
                </c:pt>
                <c:pt idx="94237">
                  <c:v>242.40885416666666</c:v>
                </c:pt>
                <c:pt idx="94238">
                  <c:v>242.41145833333334</c:v>
                </c:pt>
                <c:pt idx="94239">
                  <c:v>242.4140625</c:v>
                </c:pt>
                <c:pt idx="94240">
                  <c:v>242.41666666666666</c:v>
                </c:pt>
                <c:pt idx="94241">
                  <c:v>242.41927083333334</c:v>
                </c:pt>
                <c:pt idx="94242">
                  <c:v>242.421875</c:v>
                </c:pt>
                <c:pt idx="94243">
                  <c:v>242.42447916666666</c:v>
                </c:pt>
                <c:pt idx="94244">
                  <c:v>242.42708333333334</c:v>
                </c:pt>
                <c:pt idx="94245">
                  <c:v>242.4296875</c:v>
                </c:pt>
                <c:pt idx="94246">
                  <c:v>242.43229166666666</c:v>
                </c:pt>
                <c:pt idx="94247">
                  <c:v>242.43489583333334</c:v>
                </c:pt>
                <c:pt idx="94248">
                  <c:v>242.4375</c:v>
                </c:pt>
                <c:pt idx="94249">
                  <c:v>242.44010416666666</c:v>
                </c:pt>
                <c:pt idx="94250">
                  <c:v>242.44270833333334</c:v>
                </c:pt>
                <c:pt idx="94251">
                  <c:v>242.4453125</c:v>
                </c:pt>
                <c:pt idx="94252">
                  <c:v>242.44791666666666</c:v>
                </c:pt>
                <c:pt idx="94253">
                  <c:v>242.45052083333334</c:v>
                </c:pt>
                <c:pt idx="94254">
                  <c:v>242.453125</c:v>
                </c:pt>
                <c:pt idx="94255">
                  <c:v>242.45572916666666</c:v>
                </c:pt>
                <c:pt idx="94256">
                  <c:v>242.45833333333334</c:v>
                </c:pt>
                <c:pt idx="94257">
                  <c:v>242.4609375</c:v>
                </c:pt>
                <c:pt idx="94258">
                  <c:v>242.46354166666666</c:v>
                </c:pt>
                <c:pt idx="94259">
                  <c:v>242.46614583333334</c:v>
                </c:pt>
                <c:pt idx="94260">
                  <c:v>242.46875</c:v>
                </c:pt>
                <c:pt idx="94261">
                  <c:v>242.47135416666666</c:v>
                </c:pt>
                <c:pt idx="94262">
                  <c:v>242.47395833333334</c:v>
                </c:pt>
                <c:pt idx="94263">
                  <c:v>242.4765625</c:v>
                </c:pt>
                <c:pt idx="94264">
                  <c:v>242.47916666666666</c:v>
                </c:pt>
                <c:pt idx="94265">
                  <c:v>242.48177083333334</c:v>
                </c:pt>
                <c:pt idx="94266">
                  <c:v>242.484375</c:v>
                </c:pt>
                <c:pt idx="94267">
                  <c:v>242.48697916666666</c:v>
                </c:pt>
                <c:pt idx="94268">
                  <c:v>242.48958333333334</c:v>
                </c:pt>
                <c:pt idx="94269">
                  <c:v>242.4921875</c:v>
                </c:pt>
                <c:pt idx="94270">
                  <c:v>242.49479166666666</c:v>
                </c:pt>
                <c:pt idx="94271">
                  <c:v>242.49739583333334</c:v>
                </c:pt>
                <c:pt idx="94272">
                  <c:v>242.5</c:v>
                </c:pt>
                <c:pt idx="94273">
                  <c:v>242.50260416666666</c:v>
                </c:pt>
                <c:pt idx="94274">
                  <c:v>242.50520833333334</c:v>
                </c:pt>
                <c:pt idx="94275">
                  <c:v>242.5078125</c:v>
                </c:pt>
                <c:pt idx="94276">
                  <c:v>242.51041666666666</c:v>
                </c:pt>
                <c:pt idx="94277">
                  <c:v>242.51302083333334</c:v>
                </c:pt>
                <c:pt idx="94278">
                  <c:v>242.515625</c:v>
                </c:pt>
                <c:pt idx="94279">
                  <c:v>242.51822916666666</c:v>
                </c:pt>
                <c:pt idx="94280">
                  <c:v>242.52083333333334</c:v>
                </c:pt>
                <c:pt idx="94281">
                  <c:v>242.5234375</c:v>
                </c:pt>
                <c:pt idx="94282">
                  <c:v>242.52604166666666</c:v>
                </c:pt>
                <c:pt idx="94283">
                  <c:v>242.52864583333334</c:v>
                </c:pt>
                <c:pt idx="94284">
                  <c:v>242.53125</c:v>
                </c:pt>
                <c:pt idx="94285">
                  <c:v>242.53385416666666</c:v>
                </c:pt>
                <c:pt idx="94286">
                  <c:v>242.53645833333334</c:v>
                </c:pt>
                <c:pt idx="94287">
                  <c:v>242.5390625</c:v>
                </c:pt>
                <c:pt idx="94288">
                  <c:v>242.54166666666666</c:v>
                </c:pt>
                <c:pt idx="94289">
                  <c:v>242.54427083333334</c:v>
                </c:pt>
                <c:pt idx="94290">
                  <c:v>242.546875</c:v>
                </c:pt>
                <c:pt idx="94291">
                  <c:v>242.54947916666666</c:v>
                </c:pt>
                <c:pt idx="94292">
                  <c:v>242.55208333333334</c:v>
                </c:pt>
                <c:pt idx="94293">
                  <c:v>242.5546875</c:v>
                </c:pt>
                <c:pt idx="94294">
                  <c:v>242.55729166666666</c:v>
                </c:pt>
                <c:pt idx="94295">
                  <c:v>242.55989583333334</c:v>
                </c:pt>
                <c:pt idx="94296">
                  <c:v>242.5625</c:v>
                </c:pt>
                <c:pt idx="94297">
                  <c:v>242.56510416666666</c:v>
                </c:pt>
                <c:pt idx="94298">
                  <c:v>242.56770833333334</c:v>
                </c:pt>
                <c:pt idx="94299">
                  <c:v>242.5703125</c:v>
                </c:pt>
                <c:pt idx="94300">
                  <c:v>242.57291666666666</c:v>
                </c:pt>
                <c:pt idx="94301">
                  <c:v>242.57552083333334</c:v>
                </c:pt>
                <c:pt idx="94302">
                  <c:v>242.578125</c:v>
                </c:pt>
                <c:pt idx="94303">
                  <c:v>242.58072916666666</c:v>
                </c:pt>
                <c:pt idx="94304">
                  <c:v>242.58333333333334</c:v>
                </c:pt>
                <c:pt idx="94305">
                  <c:v>242.5859375</c:v>
                </c:pt>
                <c:pt idx="94306">
                  <c:v>242.58854166666666</c:v>
                </c:pt>
                <c:pt idx="94307">
                  <c:v>242.59114583333334</c:v>
                </c:pt>
                <c:pt idx="94308">
                  <c:v>242.59375</c:v>
                </c:pt>
                <c:pt idx="94309">
                  <c:v>242.59635416666666</c:v>
                </c:pt>
                <c:pt idx="94310">
                  <c:v>242.59895833333334</c:v>
                </c:pt>
                <c:pt idx="94311">
                  <c:v>242.6015625</c:v>
                </c:pt>
                <c:pt idx="94312">
                  <c:v>242.60416666666666</c:v>
                </c:pt>
                <c:pt idx="94313">
                  <c:v>242.60677083333334</c:v>
                </c:pt>
                <c:pt idx="94314">
                  <c:v>242.609375</c:v>
                </c:pt>
                <c:pt idx="94315">
                  <c:v>242.61197916666666</c:v>
                </c:pt>
                <c:pt idx="94316">
                  <c:v>242.61458333333334</c:v>
                </c:pt>
                <c:pt idx="94317">
                  <c:v>242.6171875</c:v>
                </c:pt>
                <c:pt idx="94318">
                  <c:v>242.61979166666666</c:v>
                </c:pt>
                <c:pt idx="94319">
                  <c:v>242.62239583333334</c:v>
                </c:pt>
                <c:pt idx="94320">
                  <c:v>242.625</c:v>
                </c:pt>
                <c:pt idx="94321">
                  <c:v>242.62760416666666</c:v>
                </c:pt>
                <c:pt idx="94322">
                  <c:v>242.63020833333334</c:v>
                </c:pt>
                <c:pt idx="94323">
                  <c:v>242.6328125</c:v>
                </c:pt>
                <c:pt idx="94324">
                  <c:v>242.63541666666666</c:v>
                </c:pt>
                <c:pt idx="94325">
                  <c:v>242.63802083333334</c:v>
                </c:pt>
                <c:pt idx="94326">
                  <c:v>242.640625</c:v>
                </c:pt>
                <c:pt idx="94327">
                  <c:v>242.64322916666666</c:v>
                </c:pt>
                <c:pt idx="94328">
                  <c:v>242.64583333333334</c:v>
                </c:pt>
                <c:pt idx="94329">
                  <c:v>242.6484375</c:v>
                </c:pt>
                <c:pt idx="94330">
                  <c:v>242.65104166666666</c:v>
                </c:pt>
                <c:pt idx="94331">
                  <c:v>242.65364583333334</c:v>
                </c:pt>
                <c:pt idx="94332">
                  <c:v>242.65625</c:v>
                </c:pt>
                <c:pt idx="94333">
                  <c:v>242.65885416666666</c:v>
                </c:pt>
                <c:pt idx="94334">
                  <c:v>242.66145833333334</c:v>
                </c:pt>
                <c:pt idx="94335">
                  <c:v>242.6640625</c:v>
                </c:pt>
                <c:pt idx="94336">
                  <c:v>242.66666666666666</c:v>
                </c:pt>
                <c:pt idx="94337">
                  <c:v>242.66927083333334</c:v>
                </c:pt>
                <c:pt idx="94338">
                  <c:v>242.671875</c:v>
                </c:pt>
                <c:pt idx="94339">
                  <c:v>242.67447916666666</c:v>
                </c:pt>
                <c:pt idx="94340">
                  <c:v>242.67708333333334</c:v>
                </c:pt>
                <c:pt idx="94341">
                  <c:v>242.6796875</c:v>
                </c:pt>
                <c:pt idx="94342">
                  <c:v>242.68229166666666</c:v>
                </c:pt>
                <c:pt idx="94343">
                  <c:v>242.68489583333334</c:v>
                </c:pt>
                <c:pt idx="94344">
                  <c:v>242.6875</c:v>
                </c:pt>
                <c:pt idx="94345">
                  <c:v>242.69010416666666</c:v>
                </c:pt>
                <c:pt idx="94346">
                  <c:v>242.69270833333334</c:v>
                </c:pt>
                <c:pt idx="94347">
                  <c:v>242.6953125</c:v>
                </c:pt>
                <c:pt idx="94348">
                  <c:v>242.69791666666666</c:v>
                </c:pt>
                <c:pt idx="94349">
                  <c:v>242.70052083333334</c:v>
                </c:pt>
                <c:pt idx="94350">
                  <c:v>242.703125</c:v>
                </c:pt>
                <c:pt idx="94351">
                  <c:v>242.70572916666666</c:v>
                </c:pt>
                <c:pt idx="94352">
                  <c:v>242.70833333333334</c:v>
                </c:pt>
                <c:pt idx="94353">
                  <c:v>242.7109375</c:v>
                </c:pt>
                <c:pt idx="94354">
                  <c:v>242.71354166666666</c:v>
                </c:pt>
                <c:pt idx="94355">
                  <c:v>242.71614583333334</c:v>
                </c:pt>
                <c:pt idx="94356">
                  <c:v>242.71875</c:v>
                </c:pt>
                <c:pt idx="94357">
                  <c:v>242.72135416666666</c:v>
                </c:pt>
                <c:pt idx="94358">
                  <c:v>242.72395833333334</c:v>
                </c:pt>
                <c:pt idx="94359">
                  <c:v>242.7265625</c:v>
                </c:pt>
                <c:pt idx="94360">
                  <c:v>242.72916666666666</c:v>
                </c:pt>
                <c:pt idx="94361">
                  <c:v>242.73177083333334</c:v>
                </c:pt>
                <c:pt idx="94362">
                  <c:v>242.734375</c:v>
                </c:pt>
                <c:pt idx="94363">
                  <c:v>242.73697916666666</c:v>
                </c:pt>
                <c:pt idx="94364">
                  <c:v>242.73958333333334</c:v>
                </c:pt>
                <c:pt idx="94365">
                  <c:v>242.7421875</c:v>
                </c:pt>
                <c:pt idx="94366">
                  <c:v>242.74479166666666</c:v>
                </c:pt>
                <c:pt idx="94367">
                  <c:v>242.74739583333334</c:v>
                </c:pt>
                <c:pt idx="94368">
                  <c:v>242.75</c:v>
                </c:pt>
                <c:pt idx="94369">
                  <c:v>242.75260416666666</c:v>
                </c:pt>
                <c:pt idx="94370">
                  <c:v>242.75520833333334</c:v>
                </c:pt>
                <c:pt idx="94371">
                  <c:v>242.7578125</c:v>
                </c:pt>
                <c:pt idx="94372">
                  <c:v>242.76041666666666</c:v>
                </c:pt>
                <c:pt idx="94373">
                  <c:v>242.76302083333334</c:v>
                </c:pt>
                <c:pt idx="94374">
                  <c:v>242.765625</c:v>
                </c:pt>
                <c:pt idx="94375">
                  <c:v>242.76822916666666</c:v>
                </c:pt>
                <c:pt idx="94376">
                  <c:v>242.77083333333334</c:v>
                </c:pt>
                <c:pt idx="94377">
                  <c:v>242.7734375</c:v>
                </c:pt>
                <c:pt idx="94378">
                  <c:v>242.77604166666666</c:v>
                </c:pt>
                <c:pt idx="94379">
                  <c:v>242.77864583333334</c:v>
                </c:pt>
                <c:pt idx="94380">
                  <c:v>242.78125</c:v>
                </c:pt>
                <c:pt idx="94381">
                  <c:v>242.78385416666666</c:v>
                </c:pt>
                <c:pt idx="94382">
                  <c:v>242.78645833333334</c:v>
                </c:pt>
                <c:pt idx="94383">
                  <c:v>242.7890625</c:v>
                </c:pt>
                <c:pt idx="94384">
                  <c:v>242.79166666666666</c:v>
                </c:pt>
                <c:pt idx="94385">
                  <c:v>242.79427083333334</c:v>
                </c:pt>
                <c:pt idx="94386">
                  <c:v>242.796875</c:v>
                </c:pt>
                <c:pt idx="94387">
                  <c:v>242.79947916666666</c:v>
                </c:pt>
                <c:pt idx="94388">
                  <c:v>242.80208333333334</c:v>
                </c:pt>
                <c:pt idx="94389">
                  <c:v>242.8046875</c:v>
                </c:pt>
                <c:pt idx="94390">
                  <c:v>242.80729166666666</c:v>
                </c:pt>
                <c:pt idx="94391">
                  <c:v>242.80989583333334</c:v>
                </c:pt>
                <c:pt idx="94392">
                  <c:v>242.8125</c:v>
                </c:pt>
                <c:pt idx="94393">
                  <c:v>242.81510416666666</c:v>
                </c:pt>
                <c:pt idx="94394">
                  <c:v>242.81770833333334</c:v>
                </c:pt>
                <c:pt idx="94395">
                  <c:v>242.8203125</c:v>
                </c:pt>
                <c:pt idx="94396">
                  <c:v>242.82291666666666</c:v>
                </c:pt>
                <c:pt idx="94397">
                  <c:v>242.82552083333334</c:v>
                </c:pt>
                <c:pt idx="94398">
                  <c:v>242.828125</c:v>
                </c:pt>
                <c:pt idx="94399">
                  <c:v>242.83072916666666</c:v>
                </c:pt>
                <c:pt idx="94400">
                  <c:v>242.83333333333334</c:v>
                </c:pt>
                <c:pt idx="94401">
                  <c:v>242.8359375</c:v>
                </c:pt>
                <c:pt idx="94402">
                  <c:v>242.83854166666666</c:v>
                </c:pt>
                <c:pt idx="94403">
                  <c:v>242.84114583333334</c:v>
                </c:pt>
                <c:pt idx="94404">
                  <c:v>242.84375</c:v>
                </c:pt>
                <c:pt idx="94405">
                  <c:v>242.84635416666666</c:v>
                </c:pt>
                <c:pt idx="94406">
                  <c:v>242.84895833333334</c:v>
                </c:pt>
                <c:pt idx="94407">
                  <c:v>242.8515625</c:v>
                </c:pt>
                <c:pt idx="94408">
                  <c:v>242.85416666666666</c:v>
                </c:pt>
                <c:pt idx="94409">
                  <c:v>242.85677083333334</c:v>
                </c:pt>
                <c:pt idx="94410">
                  <c:v>242.859375</c:v>
                </c:pt>
                <c:pt idx="94411">
                  <c:v>242.86197916666666</c:v>
                </c:pt>
                <c:pt idx="94412">
                  <c:v>242.86458333333334</c:v>
                </c:pt>
                <c:pt idx="94413">
                  <c:v>242.8671875</c:v>
                </c:pt>
                <c:pt idx="94414">
                  <c:v>242.86979166666666</c:v>
                </c:pt>
                <c:pt idx="94415">
                  <c:v>242.87239583333334</c:v>
                </c:pt>
                <c:pt idx="94416">
                  <c:v>242.875</c:v>
                </c:pt>
                <c:pt idx="94417">
                  <c:v>242.87760416666666</c:v>
                </c:pt>
                <c:pt idx="94418">
                  <c:v>242.88020833333334</c:v>
                </c:pt>
                <c:pt idx="94419">
                  <c:v>242.8828125</c:v>
                </c:pt>
                <c:pt idx="94420">
                  <c:v>242.88541666666666</c:v>
                </c:pt>
                <c:pt idx="94421">
                  <c:v>242.88802083333334</c:v>
                </c:pt>
                <c:pt idx="94422">
                  <c:v>242.890625</c:v>
                </c:pt>
                <c:pt idx="94423">
                  <c:v>242.89322916666666</c:v>
                </c:pt>
                <c:pt idx="94424">
                  <c:v>242.89583333333334</c:v>
                </c:pt>
                <c:pt idx="94425">
                  <c:v>242.8984375</c:v>
                </c:pt>
                <c:pt idx="94426">
                  <c:v>242.90104166666666</c:v>
                </c:pt>
                <c:pt idx="94427">
                  <c:v>242.90364583333334</c:v>
                </c:pt>
                <c:pt idx="94428">
                  <c:v>242.90625</c:v>
                </c:pt>
                <c:pt idx="94429">
                  <c:v>242.90885416666666</c:v>
                </c:pt>
                <c:pt idx="94430">
                  <c:v>242.91145833333334</c:v>
                </c:pt>
                <c:pt idx="94431">
                  <c:v>242.9140625</c:v>
                </c:pt>
                <c:pt idx="94432">
                  <c:v>242.91666666666666</c:v>
                </c:pt>
                <c:pt idx="94433">
                  <c:v>242.91927083333334</c:v>
                </c:pt>
                <c:pt idx="94434">
                  <c:v>242.921875</c:v>
                </c:pt>
                <c:pt idx="94435">
                  <c:v>242.92447916666666</c:v>
                </c:pt>
                <c:pt idx="94436">
                  <c:v>242.92708333333334</c:v>
                </c:pt>
                <c:pt idx="94437">
                  <c:v>242.9296875</c:v>
                </c:pt>
                <c:pt idx="94438">
                  <c:v>242.93229166666666</c:v>
                </c:pt>
                <c:pt idx="94439">
                  <c:v>242.93489583333334</c:v>
                </c:pt>
                <c:pt idx="94440">
                  <c:v>242.9375</c:v>
                </c:pt>
                <c:pt idx="94441">
                  <c:v>242.94010416666666</c:v>
                </c:pt>
                <c:pt idx="94442">
                  <c:v>242.94270833333334</c:v>
                </c:pt>
                <c:pt idx="94443">
                  <c:v>242.9453125</c:v>
                </c:pt>
                <c:pt idx="94444">
                  <c:v>242.94791666666666</c:v>
                </c:pt>
                <c:pt idx="94445">
                  <c:v>242.95052083333334</c:v>
                </c:pt>
                <c:pt idx="94446">
                  <c:v>242.953125</c:v>
                </c:pt>
                <c:pt idx="94447">
                  <c:v>242.95572916666666</c:v>
                </c:pt>
                <c:pt idx="94448">
                  <c:v>242.95833333333334</c:v>
                </c:pt>
                <c:pt idx="94449">
                  <c:v>242.9609375</c:v>
                </c:pt>
                <c:pt idx="94450">
                  <c:v>242.96354166666666</c:v>
                </c:pt>
                <c:pt idx="94451">
                  <c:v>242.96614583333334</c:v>
                </c:pt>
                <c:pt idx="94452">
                  <c:v>242.96875</c:v>
                </c:pt>
                <c:pt idx="94453">
                  <c:v>242.97135416666666</c:v>
                </c:pt>
                <c:pt idx="94454">
                  <c:v>242.97395833333334</c:v>
                </c:pt>
                <c:pt idx="94455">
                  <c:v>242.9765625</c:v>
                </c:pt>
                <c:pt idx="94456">
                  <c:v>242.97916666666666</c:v>
                </c:pt>
                <c:pt idx="94457">
                  <c:v>242.98177083333334</c:v>
                </c:pt>
                <c:pt idx="94458">
                  <c:v>242.984375</c:v>
                </c:pt>
                <c:pt idx="94459">
                  <c:v>242.98697916666666</c:v>
                </c:pt>
                <c:pt idx="94460">
                  <c:v>242.98958333333334</c:v>
                </c:pt>
                <c:pt idx="94461">
                  <c:v>242.9921875</c:v>
                </c:pt>
                <c:pt idx="94462">
                  <c:v>242.99479166666666</c:v>
                </c:pt>
                <c:pt idx="94463">
                  <c:v>242.99739583333334</c:v>
                </c:pt>
                <c:pt idx="94464">
                  <c:v>243</c:v>
                </c:pt>
                <c:pt idx="94465">
                  <c:v>243.00260416666666</c:v>
                </c:pt>
                <c:pt idx="94466">
                  <c:v>243.00520833333334</c:v>
                </c:pt>
                <c:pt idx="94467">
                  <c:v>243.0078125</c:v>
                </c:pt>
                <c:pt idx="94468">
                  <c:v>243.01041666666666</c:v>
                </c:pt>
                <c:pt idx="94469">
                  <c:v>243.01302083333334</c:v>
                </c:pt>
                <c:pt idx="94470">
                  <c:v>243.015625</c:v>
                </c:pt>
                <c:pt idx="94471">
                  <c:v>243.01822916666666</c:v>
                </c:pt>
                <c:pt idx="94472">
                  <c:v>243.02083333333334</c:v>
                </c:pt>
                <c:pt idx="94473">
                  <c:v>243.0234375</c:v>
                </c:pt>
                <c:pt idx="94474">
                  <c:v>243.02604166666666</c:v>
                </c:pt>
                <c:pt idx="94475">
                  <c:v>243.02864583333334</c:v>
                </c:pt>
                <c:pt idx="94476">
                  <c:v>243.03125</c:v>
                </c:pt>
                <c:pt idx="94477">
                  <c:v>243.03385416666666</c:v>
                </c:pt>
                <c:pt idx="94478">
                  <c:v>243.03645833333334</c:v>
                </c:pt>
                <c:pt idx="94479">
                  <c:v>243.0390625</c:v>
                </c:pt>
                <c:pt idx="94480">
                  <c:v>243.04166666666666</c:v>
                </c:pt>
                <c:pt idx="94481">
                  <c:v>243.04427083333334</c:v>
                </c:pt>
                <c:pt idx="94482">
                  <c:v>243.046875</c:v>
                </c:pt>
                <c:pt idx="94483">
                  <c:v>243.04947916666666</c:v>
                </c:pt>
                <c:pt idx="94484">
                  <c:v>243.05208333333334</c:v>
                </c:pt>
                <c:pt idx="94485">
                  <c:v>243.0546875</c:v>
                </c:pt>
                <c:pt idx="94486">
                  <c:v>243.05729166666666</c:v>
                </c:pt>
                <c:pt idx="94487">
                  <c:v>243.05989583333334</c:v>
                </c:pt>
                <c:pt idx="94488">
                  <c:v>243.0625</c:v>
                </c:pt>
                <c:pt idx="94489">
                  <c:v>243.06510416666666</c:v>
                </c:pt>
                <c:pt idx="94490">
                  <c:v>243.06770833333334</c:v>
                </c:pt>
                <c:pt idx="94491">
                  <c:v>243.0703125</c:v>
                </c:pt>
                <c:pt idx="94492">
                  <c:v>243.07291666666666</c:v>
                </c:pt>
                <c:pt idx="94493">
                  <c:v>243.07552083333334</c:v>
                </c:pt>
                <c:pt idx="94494">
                  <c:v>243.078125</c:v>
                </c:pt>
                <c:pt idx="94495">
                  <c:v>243.08072916666666</c:v>
                </c:pt>
                <c:pt idx="94496">
                  <c:v>243.08333333333334</c:v>
                </c:pt>
                <c:pt idx="94497">
                  <c:v>243.0859375</c:v>
                </c:pt>
                <c:pt idx="94498">
                  <c:v>243.08854166666666</c:v>
                </c:pt>
                <c:pt idx="94499">
                  <c:v>243.09114583333334</c:v>
                </c:pt>
                <c:pt idx="94500">
                  <c:v>243.09375</c:v>
                </c:pt>
                <c:pt idx="94501">
                  <c:v>243.09635416666666</c:v>
                </c:pt>
                <c:pt idx="94502">
                  <c:v>243.09895833333334</c:v>
                </c:pt>
                <c:pt idx="94503">
                  <c:v>243.1015625</c:v>
                </c:pt>
                <c:pt idx="94504">
                  <c:v>243.10416666666666</c:v>
                </c:pt>
                <c:pt idx="94505">
                  <c:v>243.10677083333334</c:v>
                </c:pt>
                <c:pt idx="94506">
                  <c:v>243.109375</c:v>
                </c:pt>
                <c:pt idx="94507">
                  <c:v>243.11197916666666</c:v>
                </c:pt>
                <c:pt idx="94508">
                  <c:v>243.11458333333334</c:v>
                </c:pt>
                <c:pt idx="94509">
                  <c:v>243.1171875</c:v>
                </c:pt>
                <c:pt idx="94510">
                  <c:v>243.11979166666666</c:v>
                </c:pt>
                <c:pt idx="94511">
                  <c:v>243.12239583333334</c:v>
                </c:pt>
                <c:pt idx="94512">
                  <c:v>243.125</c:v>
                </c:pt>
                <c:pt idx="94513">
                  <c:v>243.12760416666666</c:v>
                </c:pt>
                <c:pt idx="94514">
                  <c:v>243.13020833333334</c:v>
                </c:pt>
                <c:pt idx="94515">
                  <c:v>243.1328125</c:v>
                </c:pt>
                <c:pt idx="94516">
                  <c:v>243.13541666666666</c:v>
                </c:pt>
                <c:pt idx="94517">
                  <c:v>243.13802083333334</c:v>
                </c:pt>
                <c:pt idx="94518">
                  <c:v>243.140625</c:v>
                </c:pt>
                <c:pt idx="94519">
                  <c:v>243.14322916666666</c:v>
                </c:pt>
                <c:pt idx="94520">
                  <c:v>243.14583333333334</c:v>
                </c:pt>
                <c:pt idx="94521">
                  <c:v>243.1484375</c:v>
                </c:pt>
                <c:pt idx="94522">
                  <c:v>243.15104166666666</c:v>
                </c:pt>
                <c:pt idx="94523">
                  <c:v>243.15364583333334</c:v>
                </c:pt>
                <c:pt idx="94524">
                  <c:v>243.15625</c:v>
                </c:pt>
                <c:pt idx="94525">
                  <c:v>243.15885416666666</c:v>
                </c:pt>
                <c:pt idx="94526">
                  <c:v>243.16145833333334</c:v>
                </c:pt>
                <c:pt idx="94527">
                  <c:v>243.1640625</c:v>
                </c:pt>
                <c:pt idx="94528">
                  <c:v>243.16666666666666</c:v>
                </c:pt>
                <c:pt idx="94529">
                  <c:v>243.16927083333334</c:v>
                </c:pt>
                <c:pt idx="94530">
                  <c:v>243.171875</c:v>
                </c:pt>
                <c:pt idx="94531">
                  <c:v>243.17447916666666</c:v>
                </c:pt>
                <c:pt idx="94532">
                  <c:v>243.17708333333334</c:v>
                </c:pt>
                <c:pt idx="94533">
                  <c:v>243.1796875</c:v>
                </c:pt>
                <c:pt idx="94534">
                  <c:v>243.18229166666666</c:v>
                </c:pt>
                <c:pt idx="94535">
                  <c:v>243.18489583333334</c:v>
                </c:pt>
                <c:pt idx="94536">
                  <c:v>243.1875</c:v>
                </c:pt>
                <c:pt idx="94537">
                  <c:v>243.19010416666666</c:v>
                </c:pt>
                <c:pt idx="94538">
                  <c:v>243.19270833333334</c:v>
                </c:pt>
                <c:pt idx="94539">
                  <c:v>243.1953125</c:v>
                </c:pt>
                <c:pt idx="94540">
                  <c:v>243.19791666666666</c:v>
                </c:pt>
                <c:pt idx="94541">
                  <c:v>243.20052083333334</c:v>
                </c:pt>
                <c:pt idx="94542">
                  <c:v>243.203125</c:v>
                </c:pt>
                <c:pt idx="94543">
                  <c:v>243.20572916666666</c:v>
                </c:pt>
                <c:pt idx="94544">
                  <c:v>243.20833333333334</c:v>
                </c:pt>
                <c:pt idx="94545">
                  <c:v>243.2109375</c:v>
                </c:pt>
                <c:pt idx="94546">
                  <c:v>243.21354166666666</c:v>
                </c:pt>
                <c:pt idx="94547">
                  <c:v>243.21614583333334</c:v>
                </c:pt>
                <c:pt idx="94548">
                  <c:v>243.21875</c:v>
                </c:pt>
                <c:pt idx="94549">
                  <c:v>243.22135416666666</c:v>
                </c:pt>
                <c:pt idx="94550">
                  <c:v>243.22395833333334</c:v>
                </c:pt>
                <c:pt idx="94551">
                  <c:v>243.2265625</c:v>
                </c:pt>
                <c:pt idx="94552">
                  <c:v>243.22916666666666</c:v>
                </c:pt>
                <c:pt idx="94553">
                  <c:v>243.23177083333334</c:v>
                </c:pt>
                <c:pt idx="94554">
                  <c:v>243.234375</c:v>
                </c:pt>
                <c:pt idx="94555">
                  <c:v>243.23697916666666</c:v>
                </c:pt>
                <c:pt idx="94556">
                  <c:v>243.23958333333334</c:v>
                </c:pt>
                <c:pt idx="94557">
                  <c:v>243.2421875</c:v>
                </c:pt>
                <c:pt idx="94558">
                  <c:v>243.24479166666666</c:v>
                </c:pt>
                <c:pt idx="94559">
                  <c:v>243.24739583333334</c:v>
                </c:pt>
                <c:pt idx="94560">
                  <c:v>243.25</c:v>
                </c:pt>
                <c:pt idx="94561">
                  <c:v>243.25260416666666</c:v>
                </c:pt>
                <c:pt idx="94562">
                  <c:v>243.25520833333334</c:v>
                </c:pt>
                <c:pt idx="94563">
                  <c:v>243.2578125</c:v>
                </c:pt>
                <c:pt idx="94564">
                  <c:v>243.26041666666666</c:v>
                </c:pt>
                <c:pt idx="94565">
                  <c:v>243.26302083333334</c:v>
                </c:pt>
                <c:pt idx="94566">
                  <c:v>243.265625</c:v>
                </c:pt>
                <c:pt idx="94567">
                  <c:v>243.26822916666666</c:v>
                </c:pt>
                <c:pt idx="94568">
                  <c:v>243.27083333333334</c:v>
                </c:pt>
                <c:pt idx="94569">
                  <c:v>243.2734375</c:v>
                </c:pt>
                <c:pt idx="94570">
                  <c:v>243.27604166666666</c:v>
                </c:pt>
                <c:pt idx="94571">
                  <c:v>243.27864583333334</c:v>
                </c:pt>
                <c:pt idx="94572">
                  <c:v>243.28125</c:v>
                </c:pt>
                <c:pt idx="94573">
                  <c:v>243.28385416666666</c:v>
                </c:pt>
                <c:pt idx="94574">
                  <c:v>243.28645833333334</c:v>
                </c:pt>
                <c:pt idx="94575">
                  <c:v>243.2890625</c:v>
                </c:pt>
                <c:pt idx="94576">
                  <c:v>243.29166666666666</c:v>
                </c:pt>
                <c:pt idx="94577">
                  <c:v>243.29427083333334</c:v>
                </c:pt>
                <c:pt idx="94578">
                  <c:v>243.296875</c:v>
                </c:pt>
                <c:pt idx="94579">
                  <c:v>243.29947916666666</c:v>
                </c:pt>
                <c:pt idx="94580">
                  <c:v>243.30208333333334</c:v>
                </c:pt>
                <c:pt idx="94581">
                  <c:v>243.3046875</c:v>
                </c:pt>
                <c:pt idx="94582">
                  <c:v>243.30729166666666</c:v>
                </c:pt>
                <c:pt idx="94583">
                  <c:v>243.30989583333334</c:v>
                </c:pt>
                <c:pt idx="94584">
                  <c:v>243.3125</c:v>
                </c:pt>
                <c:pt idx="94585">
                  <c:v>243.31510416666666</c:v>
                </c:pt>
                <c:pt idx="94586">
                  <c:v>243.31770833333334</c:v>
                </c:pt>
                <c:pt idx="94587">
                  <c:v>243.3203125</c:v>
                </c:pt>
                <c:pt idx="94588">
                  <c:v>243.32291666666666</c:v>
                </c:pt>
                <c:pt idx="94589">
                  <c:v>243.32552083333334</c:v>
                </c:pt>
                <c:pt idx="94590">
                  <c:v>243.328125</c:v>
                </c:pt>
                <c:pt idx="94591">
                  <c:v>243.33072916666666</c:v>
                </c:pt>
                <c:pt idx="94592">
                  <c:v>243.33333333333334</c:v>
                </c:pt>
                <c:pt idx="94593">
                  <c:v>243.3359375</c:v>
                </c:pt>
                <c:pt idx="94594">
                  <c:v>243.33854166666666</c:v>
                </c:pt>
                <c:pt idx="94595">
                  <c:v>243.34114583333334</c:v>
                </c:pt>
                <c:pt idx="94596">
                  <c:v>243.34375</c:v>
                </c:pt>
                <c:pt idx="94597">
                  <c:v>243.34635416666666</c:v>
                </c:pt>
                <c:pt idx="94598">
                  <c:v>243.34895833333334</c:v>
                </c:pt>
                <c:pt idx="94599">
                  <c:v>243.3515625</c:v>
                </c:pt>
                <c:pt idx="94600">
                  <c:v>243.35416666666666</c:v>
                </c:pt>
                <c:pt idx="94601">
                  <c:v>243.35677083333334</c:v>
                </c:pt>
                <c:pt idx="94602">
                  <c:v>243.359375</c:v>
                </c:pt>
                <c:pt idx="94603">
                  <c:v>243.36197916666666</c:v>
                </c:pt>
                <c:pt idx="94604">
                  <c:v>243.36458333333334</c:v>
                </c:pt>
                <c:pt idx="94605">
                  <c:v>243.3671875</c:v>
                </c:pt>
                <c:pt idx="94606">
                  <c:v>243.36979166666666</c:v>
                </c:pt>
                <c:pt idx="94607">
                  <c:v>243.37239583333334</c:v>
                </c:pt>
                <c:pt idx="94608">
                  <c:v>243.375</c:v>
                </c:pt>
                <c:pt idx="94609">
                  <c:v>243.37760416666666</c:v>
                </c:pt>
                <c:pt idx="94610">
                  <c:v>243.38020833333334</c:v>
                </c:pt>
                <c:pt idx="94611">
                  <c:v>243.3828125</c:v>
                </c:pt>
                <c:pt idx="94612">
                  <c:v>243.38541666666666</c:v>
                </c:pt>
                <c:pt idx="94613">
                  <c:v>243.38802083333334</c:v>
                </c:pt>
                <c:pt idx="94614">
                  <c:v>243.390625</c:v>
                </c:pt>
                <c:pt idx="94615">
                  <c:v>243.39322916666666</c:v>
                </c:pt>
                <c:pt idx="94616">
                  <c:v>243.39583333333334</c:v>
                </c:pt>
                <c:pt idx="94617">
                  <c:v>243.3984375</c:v>
                </c:pt>
                <c:pt idx="94618">
                  <c:v>243.40104166666666</c:v>
                </c:pt>
                <c:pt idx="94619">
                  <c:v>243.40364583333334</c:v>
                </c:pt>
                <c:pt idx="94620">
                  <c:v>243.40625</c:v>
                </c:pt>
                <c:pt idx="94621">
                  <c:v>243.40885416666666</c:v>
                </c:pt>
                <c:pt idx="94622">
                  <c:v>243.41145833333334</c:v>
                </c:pt>
                <c:pt idx="94623">
                  <c:v>243.4140625</c:v>
                </c:pt>
                <c:pt idx="94624">
                  <c:v>243.41666666666666</c:v>
                </c:pt>
                <c:pt idx="94625">
                  <c:v>243.41927083333334</c:v>
                </c:pt>
                <c:pt idx="94626">
                  <c:v>243.421875</c:v>
                </c:pt>
                <c:pt idx="94627">
                  <c:v>243.42447916666666</c:v>
                </c:pt>
                <c:pt idx="94628">
                  <c:v>243.42708333333334</c:v>
                </c:pt>
                <c:pt idx="94629">
                  <c:v>243.4296875</c:v>
                </c:pt>
                <c:pt idx="94630">
                  <c:v>243.43229166666666</c:v>
                </c:pt>
                <c:pt idx="94631">
                  <c:v>243.43489583333334</c:v>
                </c:pt>
                <c:pt idx="94632">
                  <c:v>243.4375</c:v>
                </c:pt>
                <c:pt idx="94633">
                  <c:v>243.44010416666666</c:v>
                </c:pt>
                <c:pt idx="94634">
                  <c:v>243.44270833333334</c:v>
                </c:pt>
                <c:pt idx="94635">
                  <c:v>243.4453125</c:v>
                </c:pt>
                <c:pt idx="94636">
                  <c:v>243.44791666666666</c:v>
                </c:pt>
                <c:pt idx="94637">
                  <c:v>243.45052083333334</c:v>
                </c:pt>
                <c:pt idx="94638">
                  <c:v>243.453125</c:v>
                </c:pt>
                <c:pt idx="94639">
                  <c:v>243.45572916666666</c:v>
                </c:pt>
                <c:pt idx="94640">
                  <c:v>243.45833333333334</c:v>
                </c:pt>
                <c:pt idx="94641">
                  <c:v>243.4609375</c:v>
                </c:pt>
                <c:pt idx="94642">
                  <c:v>243.46354166666666</c:v>
                </c:pt>
                <c:pt idx="94643">
                  <c:v>243.46614583333334</c:v>
                </c:pt>
                <c:pt idx="94644">
                  <c:v>243.46875</c:v>
                </c:pt>
                <c:pt idx="94645">
                  <c:v>243.47135416666666</c:v>
                </c:pt>
                <c:pt idx="94646">
                  <c:v>243.47395833333334</c:v>
                </c:pt>
                <c:pt idx="94647">
                  <c:v>243.4765625</c:v>
                </c:pt>
                <c:pt idx="94648">
                  <c:v>243.47916666666666</c:v>
                </c:pt>
                <c:pt idx="94649">
                  <c:v>243.48177083333334</c:v>
                </c:pt>
                <c:pt idx="94650">
                  <c:v>243.484375</c:v>
                </c:pt>
                <c:pt idx="94651">
                  <c:v>243.48697916666666</c:v>
                </c:pt>
                <c:pt idx="94652">
                  <c:v>243.48958333333334</c:v>
                </c:pt>
                <c:pt idx="94653">
                  <c:v>243.4921875</c:v>
                </c:pt>
                <c:pt idx="94654">
                  <c:v>243.49479166666666</c:v>
                </c:pt>
                <c:pt idx="94655">
                  <c:v>243.49739583333334</c:v>
                </c:pt>
                <c:pt idx="94656">
                  <c:v>243.5</c:v>
                </c:pt>
                <c:pt idx="94657">
                  <c:v>243.50260416666666</c:v>
                </c:pt>
                <c:pt idx="94658">
                  <c:v>243.50520833333334</c:v>
                </c:pt>
                <c:pt idx="94659">
                  <c:v>243.5078125</c:v>
                </c:pt>
                <c:pt idx="94660">
                  <c:v>243.51041666666666</c:v>
                </c:pt>
                <c:pt idx="94661">
                  <c:v>243.51302083333334</c:v>
                </c:pt>
                <c:pt idx="94662">
                  <c:v>243.515625</c:v>
                </c:pt>
                <c:pt idx="94663">
                  <c:v>243.51822916666666</c:v>
                </c:pt>
                <c:pt idx="94664">
                  <c:v>243.52083333333334</c:v>
                </c:pt>
                <c:pt idx="94665">
                  <c:v>243.5234375</c:v>
                </c:pt>
                <c:pt idx="94666">
                  <c:v>243.52604166666666</c:v>
                </c:pt>
                <c:pt idx="94667">
                  <c:v>243.52864583333334</c:v>
                </c:pt>
                <c:pt idx="94668">
                  <c:v>243.53125</c:v>
                </c:pt>
                <c:pt idx="94669">
                  <c:v>243.53385416666666</c:v>
                </c:pt>
                <c:pt idx="94670">
                  <c:v>243.53645833333334</c:v>
                </c:pt>
                <c:pt idx="94671">
                  <c:v>243.5390625</c:v>
                </c:pt>
                <c:pt idx="94672">
                  <c:v>243.54166666666666</c:v>
                </c:pt>
                <c:pt idx="94673">
                  <c:v>243.54427083333334</c:v>
                </c:pt>
                <c:pt idx="94674">
                  <c:v>243.546875</c:v>
                </c:pt>
                <c:pt idx="94675">
                  <c:v>243.54947916666666</c:v>
                </c:pt>
                <c:pt idx="94676">
                  <c:v>243.55208333333334</c:v>
                </c:pt>
                <c:pt idx="94677">
                  <c:v>243.5546875</c:v>
                </c:pt>
                <c:pt idx="94678">
                  <c:v>243.55729166666666</c:v>
                </c:pt>
                <c:pt idx="94679">
                  <c:v>243.55989583333334</c:v>
                </c:pt>
                <c:pt idx="94680">
                  <c:v>243.5625</c:v>
                </c:pt>
                <c:pt idx="94681">
                  <c:v>243.56510416666666</c:v>
                </c:pt>
                <c:pt idx="94682">
                  <c:v>243.56770833333334</c:v>
                </c:pt>
                <c:pt idx="94683">
                  <c:v>243.5703125</c:v>
                </c:pt>
                <c:pt idx="94684">
                  <c:v>243.57291666666666</c:v>
                </c:pt>
                <c:pt idx="94685">
                  <c:v>243.57552083333334</c:v>
                </c:pt>
                <c:pt idx="94686">
                  <c:v>243.578125</c:v>
                </c:pt>
                <c:pt idx="94687">
                  <c:v>243.58072916666666</c:v>
                </c:pt>
                <c:pt idx="94688">
                  <c:v>243.58333333333334</c:v>
                </c:pt>
                <c:pt idx="94689">
                  <c:v>243.5859375</c:v>
                </c:pt>
                <c:pt idx="94690">
                  <c:v>243.58854166666666</c:v>
                </c:pt>
                <c:pt idx="94691">
                  <c:v>243.59114583333334</c:v>
                </c:pt>
                <c:pt idx="94692">
                  <c:v>243.59375</c:v>
                </c:pt>
                <c:pt idx="94693">
                  <c:v>243.59635416666666</c:v>
                </c:pt>
                <c:pt idx="94694">
                  <c:v>243.59895833333334</c:v>
                </c:pt>
                <c:pt idx="94695">
                  <c:v>243.6015625</c:v>
                </c:pt>
                <c:pt idx="94696">
                  <c:v>243.60416666666666</c:v>
                </c:pt>
                <c:pt idx="94697">
                  <c:v>243.60677083333334</c:v>
                </c:pt>
                <c:pt idx="94698">
                  <c:v>243.609375</c:v>
                </c:pt>
                <c:pt idx="94699">
                  <c:v>243.61197916666666</c:v>
                </c:pt>
                <c:pt idx="94700">
                  <c:v>243.61458333333334</c:v>
                </c:pt>
                <c:pt idx="94701">
                  <c:v>243.6171875</c:v>
                </c:pt>
                <c:pt idx="94702">
                  <c:v>243.61979166666666</c:v>
                </c:pt>
                <c:pt idx="94703">
                  <c:v>243.62239583333334</c:v>
                </c:pt>
                <c:pt idx="94704">
                  <c:v>243.625</c:v>
                </c:pt>
                <c:pt idx="94705">
                  <c:v>243.62760416666666</c:v>
                </c:pt>
                <c:pt idx="94706">
                  <c:v>243.63020833333334</c:v>
                </c:pt>
                <c:pt idx="94707">
                  <c:v>243.6328125</c:v>
                </c:pt>
                <c:pt idx="94708">
                  <c:v>243.63541666666666</c:v>
                </c:pt>
                <c:pt idx="94709">
                  <c:v>243.63802083333334</c:v>
                </c:pt>
                <c:pt idx="94710">
                  <c:v>243.640625</c:v>
                </c:pt>
                <c:pt idx="94711">
                  <c:v>243.64322916666666</c:v>
                </c:pt>
                <c:pt idx="94712">
                  <c:v>243.64583333333334</c:v>
                </c:pt>
                <c:pt idx="94713">
                  <c:v>243.6484375</c:v>
                </c:pt>
                <c:pt idx="94714">
                  <c:v>243.65104166666666</c:v>
                </c:pt>
                <c:pt idx="94715">
                  <c:v>243.65364583333334</c:v>
                </c:pt>
                <c:pt idx="94716">
                  <c:v>243.65625</c:v>
                </c:pt>
                <c:pt idx="94717">
                  <c:v>243.65885416666666</c:v>
                </c:pt>
                <c:pt idx="94718">
                  <c:v>243.66145833333334</c:v>
                </c:pt>
                <c:pt idx="94719">
                  <c:v>243.6640625</c:v>
                </c:pt>
                <c:pt idx="94720">
                  <c:v>243.66666666666666</c:v>
                </c:pt>
                <c:pt idx="94721">
                  <c:v>243.66927083333334</c:v>
                </c:pt>
                <c:pt idx="94722">
                  <c:v>243.671875</c:v>
                </c:pt>
                <c:pt idx="94723">
                  <c:v>243.67447916666666</c:v>
                </c:pt>
                <c:pt idx="94724">
                  <c:v>243.67708333333334</c:v>
                </c:pt>
                <c:pt idx="94725">
                  <c:v>243.6796875</c:v>
                </c:pt>
                <c:pt idx="94726">
                  <c:v>243.68229166666666</c:v>
                </c:pt>
                <c:pt idx="94727">
                  <c:v>243.68489583333334</c:v>
                </c:pt>
                <c:pt idx="94728">
                  <c:v>243.6875</c:v>
                </c:pt>
                <c:pt idx="94729">
                  <c:v>243.69010416666666</c:v>
                </c:pt>
                <c:pt idx="94730">
                  <c:v>243.69270833333334</c:v>
                </c:pt>
                <c:pt idx="94731">
                  <c:v>243.6953125</c:v>
                </c:pt>
                <c:pt idx="94732">
                  <c:v>243.69791666666666</c:v>
                </c:pt>
                <c:pt idx="94733">
                  <c:v>243.70052083333334</c:v>
                </c:pt>
                <c:pt idx="94734">
                  <c:v>243.703125</c:v>
                </c:pt>
                <c:pt idx="94735">
                  <c:v>243.70572916666666</c:v>
                </c:pt>
                <c:pt idx="94736">
                  <c:v>243.70833333333334</c:v>
                </c:pt>
                <c:pt idx="94737">
                  <c:v>243.7109375</c:v>
                </c:pt>
                <c:pt idx="94738">
                  <c:v>243.71354166666666</c:v>
                </c:pt>
                <c:pt idx="94739">
                  <c:v>243.71614583333334</c:v>
                </c:pt>
                <c:pt idx="94740">
                  <c:v>243.71875</c:v>
                </c:pt>
                <c:pt idx="94741">
                  <c:v>243.72135416666666</c:v>
                </c:pt>
                <c:pt idx="94742">
                  <c:v>243.72395833333334</c:v>
                </c:pt>
                <c:pt idx="94743">
                  <c:v>243.7265625</c:v>
                </c:pt>
                <c:pt idx="94744">
                  <c:v>243.72916666666666</c:v>
                </c:pt>
                <c:pt idx="94745">
                  <c:v>243.73177083333334</c:v>
                </c:pt>
                <c:pt idx="94746">
                  <c:v>243.734375</c:v>
                </c:pt>
                <c:pt idx="94747">
                  <c:v>243.73697916666666</c:v>
                </c:pt>
                <c:pt idx="94748">
                  <c:v>243.73958333333334</c:v>
                </c:pt>
                <c:pt idx="94749">
                  <c:v>243.7421875</c:v>
                </c:pt>
                <c:pt idx="94750">
                  <c:v>243.74479166666666</c:v>
                </c:pt>
                <c:pt idx="94751">
                  <c:v>243.74739583333334</c:v>
                </c:pt>
                <c:pt idx="94752">
                  <c:v>243.75</c:v>
                </c:pt>
                <c:pt idx="94753">
                  <c:v>243.75260416666666</c:v>
                </c:pt>
                <c:pt idx="94754">
                  <c:v>243.75520833333334</c:v>
                </c:pt>
                <c:pt idx="94755">
                  <c:v>243.7578125</c:v>
                </c:pt>
                <c:pt idx="94756">
                  <c:v>243.76041666666666</c:v>
                </c:pt>
                <c:pt idx="94757">
                  <c:v>243.76302083333334</c:v>
                </c:pt>
                <c:pt idx="94758">
                  <c:v>243.765625</c:v>
                </c:pt>
                <c:pt idx="94759">
                  <c:v>243.76822916666666</c:v>
                </c:pt>
                <c:pt idx="94760">
                  <c:v>243.77083333333334</c:v>
                </c:pt>
                <c:pt idx="94761">
                  <c:v>243.7734375</c:v>
                </c:pt>
                <c:pt idx="94762">
                  <c:v>243.77604166666666</c:v>
                </c:pt>
                <c:pt idx="94763">
                  <c:v>243.77864583333334</c:v>
                </c:pt>
                <c:pt idx="94764">
                  <c:v>243.78125</c:v>
                </c:pt>
                <c:pt idx="94765">
                  <c:v>243.78385416666666</c:v>
                </c:pt>
                <c:pt idx="94766">
                  <c:v>243.78645833333334</c:v>
                </c:pt>
                <c:pt idx="94767">
                  <c:v>243.7890625</c:v>
                </c:pt>
                <c:pt idx="94768">
                  <c:v>243.79166666666666</c:v>
                </c:pt>
                <c:pt idx="94769">
                  <c:v>243.79427083333334</c:v>
                </c:pt>
                <c:pt idx="94770">
                  <c:v>243.796875</c:v>
                </c:pt>
                <c:pt idx="94771">
                  <c:v>243.79947916666666</c:v>
                </c:pt>
                <c:pt idx="94772">
                  <c:v>243.80208333333334</c:v>
                </c:pt>
                <c:pt idx="94773">
                  <c:v>243.8046875</c:v>
                </c:pt>
                <c:pt idx="94774">
                  <c:v>243.80729166666666</c:v>
                </c:pt>
                <c:pt idx="94775">
                  <c:v>243.80989583333334</c:v>
                </c:pt>
                <c:pt idx="94776">
                  <c:v>243.8125</c:v>
                </c:pt>
                <c:pt idx="94777">
                  <c:v>243.81510416666666</c:v>
                </c:pt>
                <c:pt idx="94778">
                  <c:v>243.81770833333334</c:v>
                </c:pt>
                <c:pt idx="94779">
                  <c:v>243.8203125</c:v>
                </c:pt>
                <c:pt idx="94780">
                  <c:v>243.82291666666666</c:v>
                </c:pt>
                <c:pt idx="94781">
                  <c:v>243.82552083333334</c:v>
                </c:pt>
                <c:pt idx="94782">
                  <c:v>243.828125</c:v>
                </c:pt>
                <c:pt idx="94783">
                  <c:v>243.83072916666666</c:v>
                </c:pt>
                <c:pt idx="94784">
                  <c:v>243.83333333333334</c:v>
                </c:pt>
                <c:pt idx="94785">
                  <c:v>243.8359375</c:v>
                </c:pt>
                <c:pt idx="94786">
                  <c:v>243.83854166666666</c:v>
                </c:pt>
                <c:pt idx="94787">
                  <c:v>243.84114583333334</c:v>
                </c:pt>
                <c:pt idx="94788">
                  <c:v>243.84375</c:v>
                </c:pt>
                <c:pt idx="94789">
                  <c:v>243.84635416666666</c:v>
                </c:pt>
                <c:pt idx="94790">
                  <c:v>243.84895833333334</c:v>
                </c:pt>
                <c:pt idx="94791">
                  <c:v>243.8515625</c:v>
                </c:pt>
                <c:pt idx="94792">
                  <c:v>243.85416666666666</c:v>
                </c:pt>
                <c:pt idx="94793">
                  <c:v>243.85677083333334</c:v>
                </c:pt>
                <c:pt idx="94794">
                  <c:v>243.859375</c:v>
                </c:pt>
                <c:pt idx="94795">
                  <c:v>243.86197916666666</c:v>
                </c:pt>
                <c:pt idx="94796">
                  <c:v>243.86458333333334</c:v>
                </c:pt>
                <c:pt idx="94797">
                  <c:v>243.8671875</c:v>
                </c:pt>
                <c:pt idx="94798">
                  <c:v>243.86979166666666</c:v>
                </c:pt>
                <c:pt idx="94799">
                  <c:v>243.87239583333334</c:v>
                </c:pt>
                <c:pt idx="94800">
                  <c:v>243.875</c:v>
                </c:pt>
                <c:pt idx="94801">
                  <c:v>243.87760416666666</c:v>
                </c:pt>
                <c:pt idx="94802">
                  <c:v>243.88020833333334</c:v>
                </c:pt>
                <c:pt idx="94803">
                  <c:v>243.8828125</c:v>
                </c:pt>
                <c:pt idx="94804">
                  <c:v>243.88541666666666</c:v>
                </c:pt>
                <c:pt idx="94805">
                  <c:v>243.88802083333334</c:v>
                </c:pt>
                <c:pt idx="94806">
                  <c:v>243.890625</c:v>
                </c:pt>
                <c:pt idx="94807">
                  <c:v>243.89322916666666</c:v>
                </c:pt>
                <c:pt idx="94808">
                  <c:v>243.89583333333334</c:v>
                </c:pt>
                <c:pt idx="94809">
                  <c:v>243.8984375</c:v>
                </c:pt>
                <c:pt idx="94810">
                  <c:v>243.90104166666666</c:v>
                </c:pt>
                <c:pt idx="94811">
                  <c:v>243.90364583333334</c:v>
                </c:pt>
                <c:pt idx="94812">
                  <c:v>243.90625</c:v>
                </c:pt>
                <c:pt idx="94813">
                  <c:v>243.90885416666666</c:v>
                </c:pt>
                <c:pt idx="94814">
                  <c:v>243.91145833333334</c:v>
                </c:pt>
                <c:pt idx="94815">
                  <c:v>243.9140625</c:v>
                </c:pt>
                <c:pt idx="94816">
                  <c:v>243.91666666666666</c:v>
                </c:pt>
                <c:pt idx="94817">
                  <c:v>243.91927083333334</c:v>
                </c:pt>
                <c:pt idx="94818">
                  <c:v>243.921875</c:v>
                </c:pt>
                <c:pt idx="94819">
                  <c:v>243.92447916666666</c:v>
                </c:pt>
                <c:pt idx="94820">
                  <c:v>243.92708333333334</c:v>
                </c:pt>
                <c:pt idx="94821">
                  <c:v>243.9296875</c:v>
                </c:pt>
                <c:pt idx="94822">
                  <c:v>243.93229166666666</c:v>
                </c:pt>
                <c:pt idx="94823">
                  <c:v>243.93489583333334</c:v>
                </c:pt>
                <c:pt idx="94824">
                  <c:v>243.9375</c:v>
                </c:pt>
                <c:pt idx="94825">
                  <c:v>243.94010416666666</c:v>
                </c:pt>
                <c:pt idx="94826">
                  <c:v>243.94270833333334</c:v>
                </c:pt>
                <c:pt idx="94827">
                  <c:v>243.9453125</c:v>
                </c:pt>
                <c:pt idx="94828">
                  <c:v>243.94791666666666</c:v>
                </c:pt>
                <c:pt idx="94829">
                  <c:v>243.95052083333334</c:v>
                </c:pt>
                <c:pt idx="94830">
                  <c:v>243.953125</c:v>
                </c:pt>
                <c:pt idx="94831">
                  <c:v>243.95572916666666</c:v>
                </c:pt>
                <c:pt idx="94832">
                  <c:v>243.95833333333334</c:v>
                </c:pt>
                <c:pt idx="94833">
                  <c:v>243.9609375</c:v>
                </c:pt>
                <c:pt idx="94834">
                  <c:v>243.96354166666666</c:v>
                </c:pt>
                <c:pt idx="94835">
                  <c:v>243.96614583333334</c:v>
                </c:pt>
                <c:pt idx="94836">
                  <c:v>243.96875</c:v>
                </c:pt>
                <c:pt idx="94837">
                  <c:v>243.97135416666666</c:v>
                </c:pt>
                <c:pt idx="94838">
                  <c:v>243.97395833333334</c:v>
                </c:pt>
                <c:pt idx="94839">
                  <c:v>243.9765625</c:v>
                </c:pt>
                <c:pt idx="94840">
                  <c:v>243.97916666666666</c:v>
                </c:pt>
                <c:pt idx="94841">
                  <c:v>243.98177083333334</c:v>
                </c:pt>
                <c:pt idx="94842">
                  <c:v>243.984375</c:v>
                </c:pt>
                <c:pt idx="94843">
                  <c:v>243.98697916666666</c:v>
                </c:pt>
                <c:pt idx="94844">
                  <c:v>243.98958333333334</c:v>
                </c:pt>
                <c:pt idx="94845">
                  <c:v>243.9921875</c:v>
                </c:pt>
                <c:pt idx="94846">
                  <c:v>243.99479166666666</c:v>
                </c:pt>
                <c:pt idx="94847">
                  <c:v>243.99739583333334</c:v>
                </c:pt>
                <c:pt idx="94848">
                  <c:v>244</c:v>
                </c:pt>
                <c:pt idx="94849">
                  <c:v>244.00260416666666</c:v>
                </c:pt>
                <c:pt idx="94850">
                  <c:v>244.00520833333334</c:v>
                </c:pt>
                <c:pt idx="94851">
                  <c:v>244.0078125</c:v>
                </c:pt>
                <c:pt idx="94852">
                  <c:v>244.01041666666666</c:v>
                </c:pt>
                <c:pt idx="94853">
                  <c:v>244.01302083333334</c:v>
                </c:pt>
                <c:pt idx="94854">
                  <c:v>244.015625</c:v>
                </c:pt>
                <c:pt idx="94855">
                  <c:v>244.01822916666666</c:v>
                </c:pt>
                <c:pt idx="94856">
                  <c:v>244.02083333333334</c:v>
                </c:pt>
                <c:pt idx="94857">
                  <c:v>244.0234375</c:v>
                </c:pt>
                <c:pt idx="94858">
                  <c:v>244.02604166666666</c:v>
                </c:pt>
                <c:pt idx="94859">
                  <c:v>244.02864583333334</c:v>
                </c:pt>
                <c:pt idx="94860">
                  <c:v>244.03125</c:v>
                </c:pt>
                <c:pt idx="94861">
                  <c:v>244.03385416666666</c:v>
                </c:pt>
                <c:pt idx="94862">
                  <c:v>244.03645833333334</c:v>
                </c:pt>
                <c:pt idx="94863">
                  <c:v>244.0390625</c:v>
                </c:pt>
                <c:pt idx="94864">
                  <c:v>244.04166666666666</c:v>
                </c:pt>
                <c:pt idx="94865">
                  <c:v>244.04427083333334</c:v>
                </c:pt>
                <c:pt idx="94866">
                  <c:v>244.046875</c:v>
                </c:pt>
                <c:pt idx="94867">
                  <c:v>244.04947916666666</c:v>
                </c:pt>
                <c:pt idx="94868">
                  <c:v>244.05208333333334</c:v>
                </c:pt>
                <c:pt idx="94869">
                  <c:v>244.0546875</c:v>
                </c:pt>
                <c:pt idx="94870">
                  <c:v>244.05729166666666</c:v>
                </c:pt>
                <c:pt idx="94871">
                  <c:v>244.05989583333334</c:v>
                </c:pt>
                <c:pt idx="94872">
                  <c:v>244.0625</c:v>
                </c:pt>
                <c:pt idx="94873">
                  <c:v>244.06510416666666</c:v>
                </c:pt>
                <c:pt idx="94874">
                  <c:v>244.06770833333334</c:v>
                </c:pt>
                <c:pt idx="94875">
                  <c:v>244.0703125</c:v>
                </c:pt>
                <c:pt idx="94876">
                  <c:v>244.07291666666666</c:v>
                </c:pt>
                <c:pt idx="94877">
                  <c:v>244.07552083333334</c:v>
                </c:pt>
                <c:pt idx="94878">
                  <c:v>244.078125</c:v>
                </c:pt>
                <c:pt idx="94879">
                  <c:v>244.08072916666666</c:v>
                </c:pt>
                <c:pt idx="94880">
                  <c:v>244.08333333333334</c:v>
                </c:pt>
                <c:pt idx="94881">
                  <c:v>244.0859375</c:v>
                </c:pt>
                <c:pt idx="94882">
                  <c:v>244.08854166666666</c:v>
                </c:pt>
                <c:pt idx="94883">
                  <c:v>244.09114583333334</c:v>
                </c:pt>
                <c:pt idx="94884">
                  <c:v>244.09375</c:v>
                </c:pt>
                <c:pt idx="94885">
                  <c:v>244.09635416666666</c:v>
                </c:pt>
                <c:pt idx="94886">
                  <c:v>244.09895833333334</c:v>
                </c:pt>
                <c:pt idx="94887">
                  <c:v>244.1015625</c:v>
                </c:pt>
                <c:pt idx="94888">
                  <c:v>244.10416666666666</c:v>
                </c:pt>
                <c:pt idx="94889">
                  <c:v>244.10677083333334</c:v>
                </c:pt>
                <c:pt idx="94890">
                  <c:v>244.109375</c:v>
                </c:pt>
                <c:pt idx="94891">
                  <c:v>244.11197916666666</c:v>
                </c:pt>
                <c:pt idx="94892">
                  <c:v>244.11458333333334</c:v>
                </c:pt>
                <c:pt idx="94893">
                  <c:v>244.1171875</c:v>
                </c:pt>
                <c:pt idx="94894">
                  <c:v>244.11979166666666</c:v>
                </c:pt>
                <c:pt idx="94895">
                  <c:v>244.12239583333334</c:v>
                </c:pt>
                <c:pt idx="94896">
                  <c:v>244.125</c:v>
                </c:pt>
                <c:pt idx="94897">
                  <c:v>244.12760416666666</c:v>
                </c:pt>
                <c:pt idx="94898">
                  <c:v>244.13020833333334</c:v>
                </c:pt>
                <c:pt idx="94899">
                  <c:v>244.1328125</c:v>
                </c:pt>
                <c:pt idx="94900">
                  <c:v>244.13541666666666</c:v>
                </c:pt>
                <c:pt idx="94901">
                  <c:v>244.13802083333334</c:v>
                </c:pt>
                <c:pt idx="94902">
                  <c:v>244.140625</c:v>
                </c:pt>
                <c:pt idx="94903">
                  <c:v>244.14322916666666</c:v>
                </c:pt>
                <c:pt idx="94904">
                  <c:v>244.14583333333334</c:v>
                </c:pt>
                <c:pt idx="94905">
                  <c:v>244.1484375</c:v>
                </c:pt>
                <c:pt idx="94906">
                  <c:v>244.15104166666666</c:v>
                </c:pt>
                <c:pt idx="94907">
                  <c:v>244.15364583333334</c:v>
                </c:pt>
                <c:pt idx="94908">
                  <c:v>244.15625</c:v>
                </c:pt>
                <c:pt idx="94909">
                  <c:v>244.15885416666666</c:v>
                </c:pt>
                <c:pt idx="94910">
                  <c:v>244.16145833333334</c:v>
                </c:pt>
                <c:pt idx="94911">
                  <c:v>244.1640625</c:v>
                </c:pt>
                <c:pt idx="94912">
                  <c:v>244.16666666666666</c:v>
                </c:pt>
                <c:pt idx="94913">
                  <c:v>244.16927083333334</c:v>
                </c:pt>
                <c:pt idx="94914">
                  <c:v>244.171875</c:v>
                </c:pt>
                <c:pt idx="94915">
                  <c:v>244.17447916666666</c:v>
                </c:pt>
                <c:pt idx="94916">
                  <c:v>244.17708333333334</c:v>
                </c:pt>
                <c:pt idx="94917">
                  <c:v>244.1796875</c:v>
                </c:pt>
                <c:pt idx="94918">
                  <c:v>244.18229166666666</c:v>
                </c:pt>
                <c:pt idx="94919">
                  <c:v>244.18489583333334</c:v>
                </c:pt>
                <c:pt idx="94920">
                  <c:v>244.1875</c:v>
                </c:pt>
                <c:pt idx="94921">
                  <c:v>244.19010416666666</c:v>
                </c:pt>
                <c:pt idx="94922">
                  <c:v>244.19270833333334</c:v>
                </c:pt>
                <c:pt idx="94923">
                  <c:v>244.1953125</c:v>
                </c:pt>
                <c:pt idx="94924">
                  <c:v>244.19791666666666</c:v>
                </c:pt>
                <c:pt idx="94925">
                  <c:v>244.20052083333334</c:v>
                </c:pt>
                <c:pt idx="94926">
                  <c:v>244.203125</c:v>
                </c:pt>
                <c:pt idx="94927">
                  <c:v>244.20572916666666</c:v>
                </c:pt>
                <c:pt idx="94928">
                  <c:v>244.20833333333334</c:v>
                </c:pt>
                <c:pt idx="94929">
                  <c:v>244.2109375</c:v>
                </c:pt>
                <c:pt idx="94930">
                  <c:v>244.21354166666666</c:v>
                </c:pt>
                <c:pt idx="94931">
                  <c:v>244.21614583333334</c:v>
                </c:pt>
                <c:pt idx="94932">
                  <c:v>244.21875</c:v>
                </c:pt>
                <c:pt idx="94933">
                  <c:v>244.22135416666666</c:v>
                </c:pt>
                <c:pt idx="94934">
                  <c:v>244.22395833333334</c:v>
                </c:pt>
                <c:pt idx="94935">
                  <c:v>244.2265625</c:v>
                </c:pt>
                <c:pt idx="94936">
                  <c:v>244.22916666666666</c:v>
                </c:pt>
                <c:pt idx="94937">
                  <c:v>244.23177083333334</c:v>
                </c:pt>
                <c:pt idx="94938">
                  <c:v>244.234375</c:v>
                </c:pt>
                <c:pt idx="94939">
                  <c:v>244.23697916666666</c:v>
                </c:pt>
                <c:pt idx="94940">
                  <c:v>244.23958333333334</c:v>
                </c:pt>
                <c:pt idx="94941">
                  <c:v>244.2421875</c:v>
                </c:pt>
                <c:pt idx="94942">
                  <c:v>244.24479166666666</c:v>
                </c:pt>
                <c:pt idx="94943">
                  <c:v>244.24739583333334</c:v>
                </c:pt>
                <c:pt idx="94944">
                  <c:v>244.25</c:v>
                </c:pt>
                <c:pt idx="94945">
                  <c:v>244.25260416666666</c:v>
                </c:pt>
                <c:pt idx="94946">
                  <c:v>244.25520833333334</c:v>
                </c:pt>
                <c:pt idx="94947">
                  <c:v>244.2578125</c:v>
                </c:pt>
                <c:pt idx="94948">
                  <c:v>244.26041666666666</c:v>
                </c:pt>
                <c:pt idx="94949">
                  <c:v>244.26302083333334</c:v>
                </c:pt>
                <c:pt idx="94950">
                  <c:v>244.265625</c:v>
                </c:pt>
                <c:pt idx="94951">
                  <c:v>244.26822916666666</c:v>
                </c:pt>
                <c:pt idx="94952">
                  <c:v>244.27083333333334</c:v>
                </c:pt>
                <c:pt idx="94953">
                  <c:v>244.2734375</c:v>
                </c:pt>
                <c:pt idx="94954">
                  <c:v>244.27604166666666</c:v>
                </c:pt>
                <c:pt idx="94955">
                  <c:v>244.27864583333334</c:v>
                </c:pt>
                <c:pt idx="94956">
                  <c:v>244.28125</c:v>
                </c:pt>
                <c:pt idx="94957">
                  <c:v>244.28385416666666</c:v>
                </c:pt>
                <c:pt idx="94958">
                  <c:v>244.28645833333334</c:v>
                </c:pt>
                <c:pt idx="94959">
                  <c:v>244.2890625</c:v>
                </c:pt>
                <c:pt idx="94960">
                  <c:v>244.29166666666666</c:v>
                </c:pt>
                <c:pt idx="94961">
                  <c:v>244.29427083333334</c:v>
                </c:pt>
                <c:pt idx="94962">
                  <c:v>244.296875</c:v>
                </c:pt>
                <c:pt idx="94963">
                  <c:v>244.29947916666666</c:v>
                </c:pt>
                <c:pt idx="94964">
                  <c:v>244.30208333333334</c:v>
                </c:pt>
                <c:pt idx="94965">
                  <c:v>244.3046875</c:v>
                </c:pt>
                <c:pt idx="94966">
                  <c:v>244.30729166666666</c:v>
                </c:pt>
                <c:pt idx="94967">
                  <c:v>244.30989583333334</c:v>
                </c:pt>
                <c:pt idx="94968">
                  <c:v>244.3125</c:v>
                </c:pt>
                <c:pt idx="94969">
                  <c:v>244.31510416666666</c:v>
                </c:pt>
                <c:pt idx="94970">
                  <c:v>244.31770833333334</c:v>
                </c:pt>
                <c:pt idx="94971">
                  <c:v>244.3203125</c:v>
                </c:pt>
                <c:pt idx="94972">
                  <c:v>244.32291666666666</c:v>
                </c:pt>
                <c:pt idx="94973">
                  <c:v>244.32552083333334</c:v>
                </c:pt>
                <c:pt idx="94974">
                  <c:v>244.328125</c:v>
                </c:pt>
                <c:pt idx="94975">
                  <c:v>244.33072916666666</c:v>
                </c:pt>
                <c:pt idx="94976">
                  <c:v>244.33333333333334</c:v>
                </c:pt>
                <c:pt idx="94977">
                  <c:v>244.3359375</c:v>
                </c:pt>
                <c:pt idx="94978">
                  <c:v>244.33854166666666</c:v>
                </c:pt>
                <c:pt idx="94979">
                  <c:v>244.34114583333334</c:v>
                </c:pt>
                <c:pt idx="94980">
                  <c:v>244.34375</c:v>
                </c:pt>
                <c:pt idx="94981">
                  <c:v>244.34635416666666</c:v>
                </c:pt>
                <c:pt idx="94982">
                  <c:v>244.34895833333334</c:v>
                </c:pt>
                <c:pt idx="94983">
                  <c:v>244.3515625</c:v>
                </c:pt>
                <c:pt idx="94984">
                  <c:v>244.35416666666666</c:v>
                </c:pt>
                <c:pt idx="94985">
                  <c:v>244.35677083333334</c:v>
                </c:pt>
                <c:pt idx="94986">
                  <c:v>244.359375</c:v>
                </c:pt>
                <c:pt idx="94987">
                  <c:v>244.36197916666666</c:v>
                </c:pt>
                <c:pt idx="94988">
                  <c:v>244.36458333333334</c:v>
                </c:pt>
                <c:pt idx="94989">
                  <c:v>244.3671875</c:v>
                </c:pt>
                <c:pt idx="94990">
                  <c:v>244.36979166666666</c:v>
                </c:pt>
                <c:pt idx="94991">
                  <c:v>244.37239583333334</c:v>
                </c:pt>
                <c:pt idx="94992">
                  <c:v>244.375</c:v>
                </c:pt>
                <c:pt idx="94993">
                  <c:v>244.37760416666666</c:v>
                </c:pt>
                <c:pt idx="94994">
                  <c:v>244.38020833333334</c:v>
                </c:pt>
                <c:pt idx="94995">
                  <c:v>244.3828125</c:v>
                </c:pt>
                <c:pt idx="94996">
                  <c:v>244.38541666666666</c:v>
                </c:pt>
                <c:pt idx="94997">
                  <c:v>244.38802083333334</c:v>
                </c:pt>
                <c:pt idx="94998">
                  <c:v>244.390625</c:v>
                </c:pt>
                <c:pt idx="94999">
                  <c:v>244.39322916666666</c:v>
                </c:pt>
                <c:pt idx="95000">
                  <c:v>244.39583333333334</c:v>
                </c:pt>
                <c:pt idx="95001">
                  <c:v>244.3984375</c:v>
                </c:pt>
                <c:pt idx="95002">
                  <c:v>244.40104166666666</c:v>
                </c:pt>
                <c:pt idx="95003">
                  <c:v>244.40364583333334</c:v>
                </c:pt>
                <c:pt idx="95004">
                  <c:v>244.40625</c:v>
                </c:pt>
                <c:pt idx="95005">
                  <c:v>244.40885416666666</c:v>
                </c:pt>
                <c:pt idx="95006">
                  <c:v>244.41145833333334</c:v>
                </c:pt>
                <c:pt idx="95007">
                  <c:v>244.4140625</c:v>
                </c:pt>
                <c:pt idx="95008">
                  <c:v>244.41666666666666</c:v>
                </c:pt>
                <c:pt idx="95009">
                  <c:v>244.41927083333334</c:v>
                </c:pt>
                <c:pt idx="95010">
                  <c:v>244.421875</c:v>
                </c:pt>
                <c:pt idx="95011">
                  <c:v>244.42447916666666</c:v>
                </c:pt>
                <c:pt idx="95012">
                  <c:v>244.42708333333334</c:v>
                </c:pt>
                <c:pt idx="95013">
                  <c:v>244.4296875</c:v>
                </c:pt>
                <c:pt idx="95014">
                  <c:v>244.43229166666666</c:v>
                </c:pt>
                <c:pt idx="95015">
                  <c:v>244.43489583333334</c:v>
                </c:pt>
                <c:pt idx="95016">
                  <c:v>244.4375</c:v>
                </c:pt>
                <c:pt idx="95017">
                  <c:v>244.44010416666666</c:v>
                </c:pt>
                <c:pt idx="95018">
                  <c:v>244.44270833333334</c:v>
                </c:pt>
                <c:pt idx="95019">
                  <c:v>244.4453125</c:v>
                </c:pt>
                <c:pt idx="95020">
                  <c:v>244.44791666666666</c:v>
                </c:pt>
                <c:pt idx="95021">
                  <c:v>244.45052083333334</c:v>
                </c:pt>
                <c:pt idx="95022">
                  <c:v>244.453125</c:v>
                </c:pt>
                <c:pt idx="95023">
                  <c:v>244.45572916666666</c:v>
                </c:pt>
                <c:pt idx="95024">
                  <c:v>244.45833333333334</c:v>
                </c:pt>
                <c:pt idx="95025">
                  <c:v>244.4609375</c:v>
                </c:pt>
                <c:pt idx="95026">
                  <c:v>244.46354166666666</c:v>
                </c:pt>
                <c:pt idx="95027">
                  <c:v>244.46614583333334</c:v>
                </c:pt>
                <c:pt idx="95028">
                  <c:v>244.46875</c:v>
                </c:pt>
                <c:pt idx="95029">
                  <c:v>244.47135416666666</c:v>
                </c:pt>
                <c:pt idx="95030">
                  <c:v>244.47395833333334</c:v>
                </c:pt>
                <c:pt idx="95031">
                  <c:v>244.4765625</c:v>
                </c:pt>
                <c:pt idx="95032">
                  <c:v>244.47916666666666</c:v>
                </c:pt>
                <c:pt idx="95033">
                  <c:v>244.48177083333334</c:v>
                </c:pt>
                <c:pt idx="95034">
                  <c:v>244.484375</c:v>
                </c:pt>
                <c:pt idx="95035">
                  <c:v>244.48697916666666</c:v>
                </c:pt>
                <c:pt idx="95036">
                  <c:v>244.48958333333334</c:v>
                </c:pt>
                <c:pt idx="95037">
                  <c:v>244.4921875</c:v>
                </c:pt>
                <c:pt idx="95038">
                  <c:v>244.49479166666666</c:v>
                </c:pt>
                <c:pt idx="95039">
                  <c:v>244.49739583333334</c:v>
                </c:pt>
                <c:pt idx="95040">
                  <c:v>244.5</c:v>
                </c:pt>
                <c:pt idx="95041">
                  <c:v>244.50260416666666</c:v>
                </c:pt>
                <c:pt idx="95042">
                  <c:v>244.50520833333334</c:v>
                </c:pt>
                <c:pt idx="95043">
                  <c:v>244.5078125</c:v>
                </c:pt>
                <c:pt idx="95044">
                  <c:v>244.51041666666666</c:v>
                </c:pt>
                <c:pt idx="95045">
                  <c:v>244.51302083333334</c:v>
                </c:pt>
                <c:pt idx="95046">
                  <c:v>244.515625</c:v>
                </c:pt>
                <c:pt idx="95047">
                  <c:v>244.51822916666666</c:v>
                </c:pt>
                <c:pt idx="95048">
                  <c:v>244.52083333333334</c:v>
                </c:pt>
                <c:pt idx="95049">
                  <c:v>244.5234375</c:v>
                </c:pt>
                <c:pt idx="95050">
                  <c:v>244.52604166666666</c:v>
                </c:pt>
                <c:pt idx="95051">
                  <c:v>244.52864583333334</c:v>
                </c:pt>
                <c:pt idx="95052">
                  <c:v>244.53125</c:v>
                </c:pt>
                <c:pt idx="95053">
                  <c:v>244.53385416666666</c:v>
                </c:pt>
                <c:pt idx="95054">
                  <c:v>244.53645833333334</c:v>
                </c:pt>
                <c:pt idx="95055">
                  <c:v>244.5390625</c:v>
                </c:pt>
                <c:pt idx="95056">
                  <c:v>244.54166666666666</c:v>
                </c:pt>
                <c:pt idx="95057">
                  <c:v>244.54427083333334</c:v>
                </c:pt>
                <c:pt idx="95058">
                  <c:v>244.546875</c:v>
                </c:pt>
                <c:pt idx="95059">
                  <c:v>244.54947916666666</c:v>
                </c:pt>
                <c:pt idx="95060">
                  <c:v>244.55208333333334</c:v>
                </c:pt>
                <c:pt idx="95061">
                  <c:v>244.5546875</c:v>
                </c:pt>
                <c:pt idx="95062">
                  <c:v>244.55729166666666</c:v>
                </c:pt>
                <c:pt idx="95063">
                  <c:v>244.55989583333334</c:v>
                </c:pt>
                <c:pt idx="95064">
                  <c:v>244.5625</c:v>
                </c:pt>
                <c:pt idx="95065">
                  <c:v>244.56510416666666</c:v>
                </c:pt>
                <c:pt idx="95066">
                  <c:v>244.56770833333334</c:v>
                </c:pt>
                <c:pt idx="95067">
                  <c:v>244.5703125</c:v>
                </c:pt>
                <c:pt idx="95068">
                  <c:v>244.57291666666666</c:v>
                </c:pt>
                <c:pt idx="95069">
                  <c:v>244.57552083333334</c:v>
                </c:pt>
                <c:pt idx="95070">
                  <c:v>244.578125</c:v>
                </c:pt>
                <c:pt idx="95071">
                  <c:v>244.58072916666666</c:v>
                </c:pt>
                <c:pt idx="95072">
                  <c:v>244.58333333333334</c:v>
                </c:pt>
                <c:pt idx="95073">
                  <c:v>244.5859375</c:v>
                </c:pt>
                <c:pt idx="95074">
                  <c:v>244.58854166666666</c:v>
                </c:pt>
                <c:pt idx="95075">
                  <c:v>244.59114583333334</c:v>
                </c:pt>
                <c:pt idx="95076">
                  <c:v>244.59375</c:v>
                </c:pt>
                <c:pt idx="95077">
                  <c:v>244.59635416666666</c:v>
                </c:pt>
                <c:pt idx="95078">
                  <c:v>244.59895833333334</c:v>
                </c:pt>
                <c:pt idx="95079">
                  <c:v>244.6015625</c:v>
                </c:pt>
                <c:pt idx="95080">
                  <c:v>244.60416666666666</c:v>
                </c:pt>
                <c:pt idx="95081">
                  <c:v>244.60677083333334</c:v>
                </c:pt>
                <c:pt idx="95082">
                  <c:v>244.609375</c:v>
                </c:pt>
                <c:pt idx="95083">
                  <c:v>244.61197916666666</c:v>
                </c:pt>
                <c:pt idx="95084">
                  <c:v>244.61458333333334</c:v>
                </c:pt>
                <c:pt idx="95085">
                  <c:v>244.6171875</c:v>
                </c:pt>
                <c:pt idx="95086">
                  <c:v>244.61979166666666</c:v>
                </c:pt>
                <c:pt idx="95087">
                  <c:v>244.62239583333334</c:v>
                </c:pt>
                <c:pt idx="95088">
                  <c:v>244.625</c:v>
                </c:pt>
                <c:pt idx="95089">
                  <c:v>244.62760416666666</c:v>
                </c:pt>
                <c:pt idx="95090">
                  <c:v>244.63020833333334</c:v>
                </c:pt>
                <c:pt idx="95091">
                  <c:v>244.6328125</c:v>
                </c:pt>
                <c:pt idx="95092">
                  <c:v>244.63541666666666</c:v>
                </c:pt>
                <c:pt idx="95093">
                  <c:v>244.63802083333334</c:v>
                </c:pt>
                <c:pt idx="95094">
                  <c:v>244.640625</c:v>
                </c:pt>
                <c:pt idx="95095">
                  <c:v>244.64322916666666</c:v>
                </c:pt>
                <c:pt idx="95096">
                  <c:v>244.64583333333334</c:v>
                </c:pt>
                <c:pt idx="95097">
                  <c:v>244.6484375</c:v>
                </c:pt>
                <c:pt idx="95098">
                  <c:v>244.65104166666666</c:v>
                </c:pt>
                <c:pt idx="95099">
                  <c:v>244.65364583333334</c:v>
                </c:pt>
                <c:pt idx="95100">
                  <c:v>244.65625</c:v>
                </c:pt>
                <c:pt idx="95101">
                  <c:v>244.65885416666666</c:v>
                </c:pt>
                <c:pt idx="95102">
                  <c:v>244.66145833333334</c:v>
                </c:pt>
                <c:pt idx="95103">
                  <c:v>244.6640625</c:v>
                </c:pt>
                <c:pt idx="95104">
                  <c:v>244.66666666666666</c:v>
                </c:pt>
                <c:pt idx="95105">
                  <c:v>244.66927083333334</c:v>
                </c:pt>
                <c:pt idx="95106">
                  <c:v>244.671875</c:v>
                </c:pt>
                <c:pt idx="95107">
                  <c:v>244.67447916666666</c:v>
                </c:pt>
                <c:pt idx="95108">
                  <c:v>244.67708333333334</c:v>
                </c:pt>
                <c:pt idx="95109">
                  <c:v>244.6796875</c:v>
                </c:pt>
                <c:pt idx="95110">
                  <c:v>244.68229166666666</c:v>
                </c:pt>
                <c:pt idx="95111">
                  <c:v>244.68489583333334</c:v>
                </c:pt>
                <c:pt idx="95112">
                  <c:v>244.6875</c:v>
                </c:pt>
                <c:pt idx="95113">
                  <c:v>244.69010416666666</c:v>
                </c:pt>
                <c:pt idx="95114">
                  <c:v>244.69270833333334</c:v>
                </c:pt>
                <c:pt idx="95115">
                  <c:v>244.6953125</c:v>
                </c:pt>
                <c:pt idx="95116">
                  <c:v>244.69791666666666</c:v>
                </c:pt>
                <c:pt idx="95117">
                  <c:v>244.70052083333334</c:v>
                </c:pt>
                <c:pt idx="95118">
                  <c:v>244.703125</c:v>
                </c:pt>
                <c:pt idx="95119">
                  <c:v>244.70572916666666</c:v>
                </c:pt>
                <c:pt idx="95120">
                  <c:v>244.70833333333334</c:v>
                </c:pt>
                <c:pt idx="95121">
                  <c:v>244.7109375</c:v>
                </c:pt>
                <c:pt idx="95122">
                  <c:v>244.71354166666666</c:v>
                </c:pt>
                <c:pt idx="95123">
                  <c:v>244.71614583333334</c:v>
                </c:pt>
                <c:pt idx="95124">
                  <c:v>244.71875</c:v>
                </c:pt>
                <c:pt idx="95125">
                  <c:v>244.72135416666666</c:v>
                </c:pt>
                <c:pt idx="95126">
                  <c:v>244.72395833333334</c:v>
                </c:pt>
                <c:pt idx="95127">
                  <c:v>244.7265625</c:v>
                </c:pt>
                <c:pt idx="95128">
                  <c:v>244.72916666666666</c:v>
                </c:pt>
                <c:pt idx="95129">
                  <c:v>244.73177083333334</c:v>
                </c:pt>
                <c:pt idx="95130">
                  <c:v>244.734375</c:v>
                </c:pt>
                <c:pt idx="95131">
                  <c:v>244.73697916666666</c:v>
                </c:pt>
                <c:pt idx="95132">
                  <c:v>244.73958333333334</c:v>
                </c:pt>
                <c:pt idx="95133">
                  <c:v>244.7421875</c:v>
                </c:pt>
                <c:pt idx="95134">
                  <c:v>244.74479166666666</c:v>
                </c:pt>
                <c:pt idx="95135">
                  <c:v>244.74739583333334</c:v>
                </c:pt>
                <c:pt idx="95136">
                  <c:v>244.75</c:v>
                </c:pt>
                <c:pt idx="95137">
                  <c:v>244.75260416666666</c:v>
                </c:pt>
                <c:pt idx="95138">
                  <c:v>244.75520833333334</c:v>
                </c:pt>
                <c:pt idx="95139">
                  <c:v>244.7578125</c:v>
                </c:pt>
                <c:pt idx="95140">
                  <c:v>244.76041666666666</c:v>
                </c:pt>
                <c:pt idx="95141">
                  <c:v>244.76302083333334</c:v>
                </c:pt>
                <c:pt idx="95142">
                  <c:v>244.765625</c:v>
                </c:pt>
                <c:pt idx="95143">
                  <c:v>244.76822916666666</c:v>
                </c:pt>
                <c:pt idx="95144">
                  <c:v>244.77083333333334</c:v>
                </c:pt>
                <c:pt idx="95145">
                  <c:v>244.7734375</c:v>
                </c:pt>
                <c:pt idx="95146">
                  <c:v>244.77604166666666</c:v>
                </c:pt>
                <c:pt idx="95147">
                  <c:v>244.77864583333334</c:v>
                </c:pt>
                <c:pt idx="95148">
                  <c:v>244.78125</c:v>
                </c:pt>
                <c:pt idx="95149">
                  <c:v>244.78385416666666</c:v>
                </c:pt>
                <c:pt idx="95150">
                  <c:v>244.78645833333334</c:v>
                </c:pt>
                <c:pt idx="95151">
                  <c:v>244.7890625</c:v>
                </c:pt>
                <c:pt idx="95152">
                  <c:v>244.79166666666666</c:v>
                </c:pt>
                <c:pt idx="95153">
                  <c:v>244.79427083333334</c:v>
                </c:pt>
                <c:pt idx="95154">
                  <c:v>244.796875</c:v>
                </c:pt>
                <c:pt idx="95155">
                  <c:v>244.79947916666666</c:v>
                </c:pt>
                <c:pt idx="95156">
                  <c:v>244.80208333333334</c:v>
                </c:pt>
                <c:pt idx="95157">
                  <c:v>244.8046875</c:v>
                </c:pt>
                <c:pt idx="95158">
                  <c:v>244.80729166666666</c:v>
                </c:pt>
                <c:pt idx="95159">
                  <c:v>244.80989583333334</c:v>
                </c:pt>
                <c:pt idx="95160">
                  <c:v>244.8125</c:v>
                </c:pt>
                <c:pt idx="95161">
                  <c:v>244.81510416666666</c:v>
                </c:pt>
                <c:pt idx="95162">
                  <c:v>244.81770833333334</c:v>
                </c:pt>
                <c:pt idx="95163">
                  <c:v>244.8203125</c:v>
                </c:pt>
                <c:pt idx="95164">
                  <c:v>244.82291666666666</c:v>
                </c:pt>
                <c:pt idx="95165">
                  <c:v>244.82552083333334</c:v>
                </c:pt>
                <c:pt idx="95166">
                  <c:v>244.828125</c:v>
                </c:pt>
                <c:pt idx="95167">
                  <c:v>244.83072916666666</c:v>
                </c:pt>
                <c:pt idx="95168">
                  <c:v>244.83333333333334</c:v>
                </c:pt>
                <c:pt idx="95169">
                  <c:v>244.8359375</c:v>
                </c:pt>
                <c:pt idx="95170">
                  <c:v>244.83854166666666</c:v>
                </c:pt>
                <c:pt idx="95171">
                  <c:v>244.84114583333334</c:v>
                </c:pt>
                <c:pt idx="95172">
                  <c:v>244.84375</c:v>
                </c:pt>
                <c:pt idx="95173">
                  <c:v>244.84635416666666</c:v>
                </c:pt>
                <c:pt idx="95174">
                  <c:v>244.84895833333334</c:v>
                </c:pt>
                <c:pt idx="95175">
                  <c:v>244.8515625</c:v>
                </c:pt>
                <c:pt idx="95176">
                  <c:v>244.85416666666666</c:v>
                </c:pt>
                <c:pt idx="95177">
                  <c:v>244.85677083333334</c:v>
                </c:pt>
                <c:pt idx="95178">
                  <c:v>244.859375</c:v>
                </c:pt>
                <c:pt idx="95179">
                  <c:v>244.86197916666666</c:v>
                </c:pt>
                <c:pt idx="95180">
                  <c:v>244.86458333333334</c:v>
                </c:pt>
                <c:pt idx="95181">
                  <c:v>244.8671875</c:v>
                </c:pt>
                <c:pt idx="95182">
                  <c:v>244.86979166666666</c:v>
                </c:pt>
                <c:pt idx="95183">
                  <c:v>244.87239583333334</c:v>
                </c:pt>
                <c:pt idx="95184">
                  <c:v>244.875</c:v>
                </c:pt>
                <c:pt idx="95185">
                  <c:v>244.87760416666666</c:v>
                </c:pt>
                <c:pt idx="95186">
                  <c:v>244.88020833333334</c:v>
                </c:pt>
                <c:pt idx="95187">
                  <c:v>244.8828125</c:v>
                </c:pt>
                <c:pt idx="95188">
                  <c:v>244.88541666666666</c:v>
                </c:pt>
                <c:pt idx="95189">
                  <c:v>244.88802083333334</c:v>
                </c:pt>
                <c:pt idx="95190">
                  <c:v>244.890625</c:v>
                </c:pt>
                <c:pt idx="95191">
                  <c:v>244.89322916666666</c:v>
                </c:pt>
                <c:pt idx="95192">
                  <c:v>244.89583333333334</c:v>
                </c:pt>
                <c:pt idx="95193">
                  <c:v>244.8984375</c:v>
                </c:pt>
                <c:pt idx="95194">
                  <c:v>244.90104166666666</c:v>
                </c:pt>
                <c:pt idx="95195">
                  <c:v>244.90364583333334</c:v>
                </c:pt>
                <c:pt idx="95196">
                  <c:v>244.90625</c:v>
                </c:pt>
                <c:pt idx="95197">
                  <c:v>244.90885416666666</c:v>
                </c:pt>
                <c:pt idx="95198">
                  <c:v>244.91145833333334</c:v>
                </c:pt>
                <c:pt idx="95199">
                  <c:v>244.9140625</c:v>
                </c:pt>
                <c:pt idx="95200">
                  <c:v>244.91666666666666</c:v>
                </c:pt>
                <c:pt idx="95201">
                  <c:v>244.91927083333334</c:v>
                </c:pt>
                <c:pt idx="95202">
                  <c:v>244.921875</c:v>
                </c:pt>
                <c:pt idx="95203">
                  <c:v>244.92447916666666</c:v>
                </c:pt>
                <c:pt idx="95204">
                  <c:v>244.92708333333334</c:v>
                </c:pt>
                <c:pt idx="95205">
                  <c:v>244.9296875</c:v>
                </c:pt>
                <c:pt idx="95206">
                  <c:v>244.93229166666666</c:v>
                </c:pt>
                <c:pt idx="95207">
                  <c:v>244.93489583333334</c:v>
                </c:pt>
                <c:pt idx="95208">
                  <c:v>244.9375</c:v>
                </c:pt>
                <c:pt idx="95209">
                  <c:v>244.94010416666666</c:v>
                </c:pt>
                <c:pt idx="95210">
                  <c:v>244.94270833333334</c:v>
                </c:pt>
                <c:pt idx="95211">
                  <c:v>244.9453125</c:v>
                </c:pt>
                <c:pt idx="95212">
                  <c:v>244.94791666666666</c:v>
                </c:pt>
                <c:pt idx="95213">
                  <c:v>244.95052083333334</c:v>
                </c:pt>
                <c:pt idx="95214">
                  <c:v>244.953125</c:v>
                </c:pt>
                <c:pt idx="95215">
                  <c:v>244.95572916666666</c:v>
                </c:pt>
                <c:pt idx="95216">
                  <c:v>244.95833333333334</c:v>
                </c:pt>
                <c:pt idx="95217">
                  <c:v>244.9609375</c:v>
                </c:pt>
                <c:pt idx="95218">
                  <c:v>244.96354166666666</c:v>
                </c:pt>
                <c:pt idx="95219">
                  <c:v>244.96614583333334</c:v>
                </c:pt>
                <c:pt idx="95220">
                  <c:v>244.96875</c:v>
                </c:pt>
                <c:pt idx="95221">
                  <c:v>244.97135416666666</c:v>
                </c:pt>
                <c:pt idx="95222">
                  <c:v>244.97395833333334</c:v>
                </c:pt>
                <c:pt idx="95223">
                  <c:v>244.9765625</c:v>
                </c:pt>
                <c:pt idx="95224">
                  <c:v>244.97916666666666</c:v>
                </c:pt>
                <c:pt idx="95225">
                  <c:v>244.98177083333334</c:v>
                </c:pt>
                <c:pt idx="95226">
                  <c:v>244.984375</c:v>
                </c:pt>
                <c:pt idx="95227">
                  <c:v>244.98697916666666</c:v>
                </c:pt>
                <c:pt idx="95228">
                  <c:v>244.98958333333334</c:v>
                </c:pt>
                <c:pt idx="95229">
                  <c:v>244.9921875</c:v>
                </c:pt>
                <c:pt idx="95230">
                  <c:v>244.99479166666666</c:v>
                </c:pt>
                <c:pt idx="95231">
                  <c:v>244.99739583333334</c:v>
                </c:pt>
                <c:pt idx="95232">
                  <c:v>245</c:v>
                </c:pt>
                <c:pt idx="95233">
                  <c:v>245.00260416666666</c:v>
                </c:pt>
                <c:pt idx="95234">
                  <c:v>245.00520833333334</c:v>
                </c:pt>
                <c:pt idx="95235">
                  <c:v>245.0078125</c:v>
                </c:pt>
                <c:pt idx="95236">
                  <c:v>245.01041666666666</c:v>
                </c:pt>
                <c:pt idx="95237">
                  <c:v>245.01302083333334</c:v>
                </c:pt>
                <c:pt idx="95238">
                  <c:v>245.015625</c:v>
                </c:pt>
                <c:pt idx="95239">
                  <c:v>245.01822916666666</c:v>
                </c:pt>
                <c:pt idx="95240">
                  <c:v>245.02083333333334</c:v>
                </c:pt>
                <c:pt idx="95241">
                  <c:v>245.0234375</c:v>
                </c:pt>
                <c:pt idx="95242">
                  <c:v>245.02604166666666</c:v>
                </c:pt>
                <c:pt idx="95243">
                  <c:v>245.02864583333334</c:v>
                </c:pt>
                <c:pt idx="95244">
                  <c:v>245.03125</c:v>
                </c:pt>
                <c:pt idx="95245">
                  <c:v>245.03385416666666</c:v>
                </c:pt>
                <c:pt idx="95246">
                  <c:v>245.03645833333334</c:v>
                </c:pt>
                <c:pt idx="95247">
                  <c:v>245.0390625</c:v>
                </c:pt>
                <c:pt idx="95248">
                  <c:v>245.04166666666666</c:v>
                </c:pt>
                <c:pt idx="95249">
                  <c:v>245.04427083333334</c:v>
                </c:pt>
                <c:pt idx="95250">
                  <c:v>245.046875</c:v>
                </c:pt>
                <c:pt idx="95251">
                  <c:v>245.04947916666666</c:v>
                </c:pt>
                <c:pt idx="95252">
                  <c:v>245.05208333333334</c:v>
                </c:pt>
                <c:pt idx="95253">
                  <c:v>245.0546875</c:v>
                </c:pt>
                <c:pt idx="95254">
                  <c:v>245.05729166666666</c:v>
                </c:pt>
                <c:pt idx="95255">
                  <c:v>245.05989583333334</c:v>
                </c:pt>
                <c:pt idx="95256">
                  <c:v>245.0625</c:v>
                </c:pt>
                <c:pt idx="95257">
                  <c:v>245.06510416666666</c:v>
                </c:pt>
                <c:pt idx="95258">
                  <c:v>245.06770833333334</c:v>
                </c:pt>
                <c:pt idx="95259">
                  <c:v>245.0703125</c:v>
                </c:pt>
                <c:pt idx="95260">
                  <c:v>245.07291666666666</c:v>
                </c:pt>
                <c:pt idx="95261">
                  <c:v>245.07552083333334</c:v>
                </c:pt>
                <c:pt idx="95262">
                  <c:v>245.078125</c:v>
                </c:pt>
                <c:pt idx="95263">
                  <c:v>245.08072916666666</c:v>
                </c:pt>
                <c:pt idx="95264">
                  <c:v>245.08333333333334</c:v>
                </c:pt>
                <c:pt idx="95265">
                  <c:v>245.0859375</c:v>
                </c:pt>
                <c:pt idx="95266">
                  <c:v>245.08854166666666</c:v>
                </c:pt>
                <c:pt idx="95267">
                  <c:v>245.09114583333334</c:v>
                </c:pt>
                <c:pt idx="95268">
                  <c:v>245.09375</c:v>
                </c:pt>
                <c:pt idx="95269">
                  <c:v>245.09635416666666</c:v>
                </c:pt>
                <c:pt idx="95270">
                  <c:v>245.09895833333334</c:v>
                </c:pt>
                <c:pt idx="95271">
                  <c:v>245.1015625</c:v>
                </c:pt>
                <c:pt idx="95272">
                  <c:v>245.10416666666666</c:v>
                </c:pt>
                <c:pt idx="95273">
                  <c:v>245.10677083333334</c:v>
                </c:pt>
                <c:pt idx="95274">
                  <c:v>245.109375</c:v>
                </c:pt>
                <c:pt idx="95275">
                  <c:v>245.11197916666666</c:v>
                </c:pt>
                <c:pt idx="95276">
                  <c:v>245.11458333333334</c:v>
                </c:pt>
                <c:pt idx="95277">
                  <c:v>245.1171875</c:v>
                </c:pt>
                <c:pt idx="95278">
                  <c:v>245.11979166666666</c:v>
                </c:pt>
                <c:pt idx="95279">
                  <c:v>245.12239583333334</c:v>
                </c:pt>
                <c:pt idx="95280">
                  <c:v>245.125</c:v>
                </c:pt>
                <c:pt idx="95281">
                  <c:v>245.12760416666666</c:v>
                </c:pt>
                <c:pt idx="95282">
                  <c:v>245.13020833333334</c:v>
                </c:pt>
                <c:pt idx="95283">
                  <c:v>245.1328125</c:v>
                </c:pt>
                <c:pt idx="95284">
                  <c:v>245.13541666666666</c:v>
                </c:pt>
                <c:pt idx="95285">
                  <c:v>245.13802083333334</c:v>
                </c:pt>
                <c:pt idx="95286">
                  <c:v>245.140625</c:v>
                </c:pt>
                <c:pt idx="95287">
                  <c:v>245.14322916666666</c:v>
                </c:pt>
                <c:pt idx="95288">
                  <c:v>245.14583333333334</c:v>
                </c:pt>
                <c:pt idx="95289">
                  <c:v>245.1484375</c:v>
                </c:pt>
                <c:pt idx="95290">
                  <c:v>245.15104166666666</c:v>
                </c:pt>
                <c:pt idx="95291">
                  <c:v>245.15364583333334</c:v>
                </c:pt>
                <c:pt idx="95292">
                  <c:v>245.15625</c:v>
                </c:pt>
                <c:pt idx="95293">
                  <c:v>245.15885416666666</c:v>
                </c:pt>
                <c:pt idx="95294">
                  <c:v>245.16145833333334</c:v>
                </c:pt>
                <c:pt idx="95295">
                  <c:v>245.1640625</c:v>
                </c:pt>
                <c:pt idx="95296">
                  <c:v>245.16666666666666</c:v>
                </c:pt>
                <c:pt idx="95297">
                  <c:v>245.16927083333334</c:v>
                </c:pt>
                <c:pt idx="95298">
                  <c:v>245.171875</c:v>
                </c:pt>
                <c:pt idx="95299">
                  <c:v>245.17447916666666</c:v>
                </c:pt>
                <c:pt idx="95300">
                  <c:v>245.17708333333334</c:v>
                </c:pt>
                <c:pt idx="95301">
                  <c:v>245.1796875</c:v>
                </c:pt>
                <c:pt idx="95302">
                  <c:v>245.18229166666666</c:v>
                </c:pt>
                <c:pt idx="95303">
                  <c:v>245.18489583333334</c:v>
                </c:pt>
                <c:pt idx="95304">
                  <c:v>245.1875</c:v>
                </c:pt>
                <c:pt idx="95305">
                  <c:v>245.19010416666666</c:v>
                </c:pt>
                <c:pt idx="95306">
                  <c:v>245.19270833333334</c:v>
                </c:pt>
                <c:pt idx="95307">
                  <c:v>245.1953125</c:v>
                </c:pt>
                <c:pt idx="95308">
                  <c:v>245.19791666666666</c:v>
                </c:pt>
                <c:pt idx="95309">
                  <c:v>245.20052083333334</c:v>
                </c:pt>
                <c:pt idx="95310">
                  <c:v>245.203125</c:v>
                </c:pt>
                <c:pt idx="95311">
                  <c:v>245.20572916666666</c:v>
                </c:pt>
                <c:pt idx="95312">
                  <c:v>245.20833333333334</c:v>
                </c:pt>
                <c:pt idx="95313">
                  <c:v>245.2109375</c:v>
                </c:pt>
                <c:pt idx="95314">
                  <c:v>245.21354166666666</c:v>
                </c:pt>
                <c:pt idx="95315">
                  <c:v>245.21614583333334</c:v>
                </c:pt>
                <c:pt idx="95316">
                  <c:v>245.21875</c:v>
                </c:pt>
                <c:pt idx="95317">
                  <c:v>245.22135416666666</c:v>
                </c:pt>
                <c:pt idx="95318">
                  <c:v>245.22395833333334</c:v>
                </c:pt>
                <c:pt idx="95319">
                  <c:v>245.2265625</c:v>
                </c:pt>
                <c:pt idx="95320">
                  <c:v>245.22916666666666</c:v>
                </c:pt>
                <c:pt idx="95321">
                  <c:v>245.23177083333334</c:v>
                </c:pt>
                <c:pt idx="95322">
                  <c:v>245.234375</c:v>
                </c:pt>
                <c:pt idx="95323">
                  <c:v>245.23697916666666</c:v>
                </c:pt>
                <c:pt idx="95324">
                  <c:v>245.23958333333334</c:v>
                </c:pt>
                <c:pt idx="95325">
                  <c:v>245.2421875</c:v>
                </c:pt>
                <c:pt idx="95326">
                  <c:v>245.24479166666666</c:v>
                </c:pt>
                <c:pt idx="95327">
                  <c:v>245.24739583333334</c:v>
                </c:pt>
                <c:pt idx="95328">
                  <c:v>245.25</c:v>
                </c:pt>
                <c:pt idx="95329">
                  <c:v>245.25260416666666</c:v>
                </c:pt>
                <c:pt idx="95330">
                  <c:v>245.25520833333334</c:v>
                </c:pt>
                <c:pt idx="95331">
                  <c:v>245.2578125</c:v>
                </c:pt>
                <c:pt idx="95332">
                  <c:v>245.26041666666666</c:v>
                </c:pt>
                <c:pt idx="95333">
                  <c:v>245.26302083333334</c:v>
                </c:pt>
                <c:pt idx="95334">
                  <c:v>245.265625</c:v>
                </c:pt>
                <c:pt idx="95335">
                  <c:v>245.26822916666666</c:v>
                </c:pt>
                <c:pt idx="95336">
                  <c:v>245.27083333333334</c:v>
                </c:pt>
                <c:pt idx="95337">
                  <c:v>245.2734375</c:v>
                </c:pt>
                <c:pt idx="95338">
                  <c:v>245.27604166666666</c:v>
                </c:pt>
                <c:pt idx="95339">
                  <c:v>245.27864583333334</c:v>
                </c:pt>
                <c:pt idx="95340">
                  <c:v>245.28125</c:v>
                </c:pt>
                <c:pt idx="95341">
                  <c:v>245.28385416666666</c:v>
                </c:pt>
                <c:pt idx="95342">
                  <c:v>245.28645833333334</c:v>
                </c:pt>
                <c:pt idx="95343">
                  <c:v>245.2890625</c:v>
                </c:pt>
                <c:pt idx="95344">
                  <c:v>245.29166666666666</c:v>
                </c:pt>
                <c:pt idx="95345">
                  <c:v>245.29427083333334</c:v>
                </c:pt>
                <c:pt idx="95346">
                  <c:v>245.296875</c:v>
                </c:pt>
                <c:pt idx="95347">
                  <c:v>245.29947916666666</c:v>
                </c:pt>
                <c:pt idx="95348">
                  <c:v>245.30208333333334</c:v>
                </c:pt>
                <c:pt idx="95349">
                  <c:v>245.3046875</c:v>
                </c:pt>
                <c:pt idx="95350">
                  <c:v>245.30729166666666</c:v>
                </c:pt>
                <c:pt idx="95351">
                  <c:v>245.30989583333334</c:v>
                </c:pt>
                <c:pt idx="95352">
                  <c:v>245.3125</c:v>
                </c:pt>
                <c:pt idx="95353">
                  <c:v>245.31510416666666</c:v>
                </c:pt>
                <c:pt idx="95354">
                  <c:v>245.31770833333334</c:v>
                </c:pt>
                <c:pt idx="95355">
                  <c:v>245.3203125</c:v>
                </c:pt>
                <c:pt idx="95356">
                  <c:v>245.32291666666666</c:v>
                </c:pt>
                <c:pt idx="95357">
                  <c:v>245.32552083333334</c:v>
                </c:pt>
                <c:pt idx="95358">
                  <c:v>245.328125</c:v>
                </c:pt>
                <c:pt idx="95359">
                  <c:v>245.33072916666666</c:v>
                </c:pt>
                <c:pt idx="95360">
                  <c:v>245.33333333333334</c:v>
                </c:pt>
                <c:pt idx="95361">
                  <c:v>245.3359375</c:v>
                </c:pt>
                <c:pt idx="95362">
                  <c:v>245.33854166666666</c:v>
                </c:pt>
                <c:pt idx="95363">
                  <c:v>245.34114583333334</c:v>
                </c:pt>
                <c:pt idx="95364">
                  <c:v>245.34375</c:v>
                </c:pt>
                <c:pt idx="95365">
                  <c:v>245.34635416666666</c:v>
                </c:pt>
                <c:pt idx="95366">
                  <c:v>245.34895833333334</c:v>
                </c:pt>
                <c:pt idx="95367">
                  <c:v>245.3515625</c:v>
                </c:pt>
                <c:pt idx="95368">
                  <c:v>245.35416666666666</c:v>
                </c:pt>
                <c:pt idx="95369">
                  <c:v>245.35677083333334</c:v>
                </c:pt>
                <c:pt idx="95370">
                  <c:v>245.359375</c:v>
                </c:pt>
                <c:pt idx="95371">
                  <c:v>245.36197916666666</c:v>
                </c:pt>
                <c:pt idx="95372">
                  <c:v>245.36458333333334</c:v>
                </c:pt>
                <c:pt idx="95373">
                  <c:v>245.3671875</c:v>
                </c:pt>
                <c:pt idx="95374">
                  <c:v>245.36979166666666</c:v>
                </c:pt>
                <c:pt idx="95375">
                  <c:v>245.37239583333334</c:v>
                </c:pt>
                <c:pt idx="95376">
                  <c:v>245.375</c:v>
                </c:pt>
                <c:pt idx="95377">
                  <c:v>245.37760416666666</c:v>
                </c:pt>
                <c:pt idx="95378">
                  <c:v>245.38020833333334</c:v>
                </c:pt>
                <c:pt idx="95379">
                  <c:v>245.3828125</c:v>
                </c:pt>
                <c:pt idx="95380">
                  <c:v>245.38541666666666</c:v>
                </c:pt>
                <c:pt idx="95381">
                  <c:v>245.38802083333334</c:v>
                </c:pt>
                <c:pt idx="95382">
                  <c:v>245.390625</c:v>
                </c:pt>
                <c:pt idx="95383">
                  <c:v>245.39322916666666</c:v>
                </c:pt>
                <c:pt idx="95384">
                  <c:v>245.39583333333334</c:v>
                </c:pt>
                <c:pt idx="95385">
                  <c:v>245.3984375</c:v>
                </c:pt>
                <c:pt idx="95386">
                  <c:v>245.40104166666666</c:v>
                </c:pt>
                <c:pt idx="95387">
                  <c:v>245.40364583333334</c:v>
                </c:pt>
                <c:pt idx="95388">
                  <c:v>245.40625</c:v>
                </c:pt>
                <c:pt idx="95389">
                  <c:v>245.40885416666666</c:v>
                </c:pt>
                <c:pt idx="95390">
                  <c:v>245.41145833333334</c:v>
                </c:pt>
                <c:pt idx="95391">
                  <c:v>245.4140625</c:v>
                </c:pt>
                <c:pt idx="95392">
                  <c:v>245.41666666666666</c:v>
                </c:pt>
                <c:pt idx="95393">
                  <c:v>245.41927083333334</c:v>
                </c:pt>
                <c:pt idx="95394">
                  <c:v>245.421875</c:v>
                </c:pt>
                <c:pt idx="95395">
                  <c:v>245.42447916666666</c:v>
                </c:pt>
                <c:pt idx="95396">
                  <c:v>245.42708333333334</c:v>
                </c:pt>
                <c:pt idx="95397">
                  <c:v>245.4296875</c:v>
                </c:pt>
                <c:pt idx="95398">
                  <c:v>245.43229166666666</c:v>
                </c:pt>
                <c:pt idx="95399">
                  <c:v>245.43489583333334</c:v>
                </c:pt>
                <c:pt idx="95400">
                  <c:v>245.4375</c:v>
                </c:pt>
                <c:pt idx="95401">
                  <c:v>245.44010416666666</c:v>
                </c:pt>
                <c:pt idx="95402">
                  <c:v>245.44270833333334</c:v>
                </c:pt>
                <c:pt idx="95403">
                  <c:v>245.4453125</c:v>
                </c:pt>
                <c:pt idx="95404">
                  <c:v>245.44791666666666</c:v>
                </c:pt>
                <c:pt idx="95405">
                  <c:v>245.45052083333334</c:v>
                </c:pt>
                <c:pt idx="95406">
                  <c:v>245.453125</c:v>
                </c:pt>
                <c:pt idx="95407">
                  <c:v>245.45572916666666</c:v>
                </c:pt>
                <c:pt idx="95408">
                  <c:v>245.45833333333334</c:v>
                </c:pt>
                <c:pt idx="95409">
                  <c:v>245.4609375</c:v>
                </c:pt>
                <c:pt idx="95410">
                  <c:v>245.46354166666666</c:v>
                </c:pt>
                <c:pt idx="95411">
                  <c:v>245.46614583333334</c:v>
                </c:pt>
                <c:pt idx="95412">
                  <c:v>245.46875</c:v>
                </c:pt>
                <c:pt idx="95413">
                  <c:v>245.47135416666666</c:v>
                </c:pt>
                <c:pt idx="95414">
                  <c:v>245.47395833333334</c:v>
                </c:pt>
                <c:pt idx="95415">
                  <c:v>245.4765625</c:v>
                </c:pt>
                <c:pt idx="95416">
                  <c:v>245.47916666666666</c:v>
                </c:pt>
                <c:pt idx="95417">
                  <c:v>245.48177083333334</c:v>
                </c:pt>
                <c:pt idx="95418">
                  <c:v>245.484375</c:v>
                </c:pt>
                <c:pt idx="95419">
                  <c:v>245.48697916666666</c:v>
                </c:pt>
                <c:pt idx="95420">
                  <c:v>245.48958333333334</c:v>
                </c:pt>
                <c:pt idx="95421">
                  <c:v>245.4921875</c:v>
                </c:pt>
                <c:pt idx="95422">
                  <c:v>245.49479166666666</c:v>
                </c:pt>
                <c:pt idx="95423">
                  <c:v>245.49739583333334</c:v>
                </c:pt>
                <c:pt idx="95424">
                  <c:v>245.5</c:v>
                </c:pt>
                <c:pt idx="95425">
                  <c:v>245.50260416666666</c:v>
                </c:pt>
                <c:pt idx="95426">
                  <c:v>245.50520833333334</c:v>
                </c:pt>
                <c:pt idx="95427">
                  <c:v>245.5078125</c:v>
                </c:pt>
                <c:pt idx="95428">
                  <c:v>245.51041666666666</c:v>
                </c:pt>
                <c:pt idx="95429">
                  <c:v>245.51302083333334</c:v>
                </c:pt>
                <c:pt idx="95430">
                  <c:v>245.515625</c:v>
                </c:pt>
                <c:pt idx="95431">
                  <c:v>245.51822916666666</c:v>
                </c:pt>
                <c:pt idx="95432">
                  <c:v>245.52083333333334</c:v>
                </c:pt>
                <c:pt idx="95433">
                  <c:v>245.5234375</c:v>
                </c:pt>
                <c:pt idx="95434">
                  <c:v>245.52604166666666</c:v>
                </c:pt>
                <c:pt idx="95435">
                  <c:v>245.52864583333334</c:v>
                </c:pt>
                <c:pt idx="95436">
                  <c:v>245.53125</c:v>
                </c:pt>
                <c:pt idx="95437">
                  <c:v>245.53385416666666</c:v>
                </c:pt>
                <c:pt idx="95438">
                  <c:v>245.53645833333334</c:v>
                </c:pt>
                <c:pt idx="95439">
                  <c:v>245.5390625</c:v>
                </c:pt>
                <c:pt idx="95440">
                  <c:v>245.54166666666666</c:v>
                </c:pt>
                <c:pt idx="95441">
                  <c:v>245.54427083333334</c:v>
                </c:pt>
                <c:pt idx="95442">
                  <c:v>245.546875</c:v>
                </c:pt>
                <c:pt idx="95443">
                  <c:v>245.54947916666666</c:v>
                </c:pt>
                <c:pt idx="95444">
                  <c:v>245.55208333333334</c:v>
                </c:pt>
                <c:pt idx="95445">
                  <c:v>245.5546875</c:v>
                </c:pt>
                <c:pt idx="95446">
                  <c:v>245.55729166666666</c:v>
                </c:pt>
                <c:pt idx="95447">
                  <c:v>245.55989583333334</c:v>
                </c:pt>
                <c:pt idx="95448">
                  <c:v>245.5625</c:v>
                </c:pt>
                <c:pt idx="95449">
                  <c:v>245.56510416666666</c:v>
                </c:pt>
                <c:pt idx="95450">
                  <c:v>245.56770833333334</c:v>
                </c:pt>
                <c:pt idx="95451">
                  <c:v>245.5703125</c:v>
                </c:pt>
                <c:pt idx="95452">
                  <c:v>245.57291666666666</c:v>
                </c:pt>
                <c:pt idx="95453">
                  <c:v>245.57552083333334</c:v>
                </c:pt>
                <c:pt idx="95454">
                  <c:v>245.578125</c:v>
                </c:pt>
                <c:pt idx="95455">
                  <c:v>245.58072916666666</c:v>
                </c:pt>
                <c:pt idx="95456">
                  <c:v>245.58333333333334</c:v>
                </c:pt>
                <c:pt idx="95457">
                  <c:v>245.5859375</c:v>
                </c:pt>
                <c:pt idx="95458">
                  <c:v>245.58854166666666</c:v>
                </c:pt>
                <c:pt idx="95459">
                  <c:v>245.59114583333334</c:v>
                </c:pt>
                <c:pt idx="95460">
                  <c:v>245.59375</c:v>
                </c:pt>
                <c:pt idx="95461">
                  <c:v>245.59635416666666</c:v>
                </c:pt>
                <c:pt idx="95462">
                  <c:v>245.59895833333334</c:v>
                </c:pt>
                <c:pt idx="95463">
                  <c:v>245.6015625</c:v>
                </c:pt>
                <c:pt idx="95464">
                  <c:v>245.60416666666666</c:v>
                </c:pt>
                <c:pt idx="95465">
                  <c:v>245.60677083333334</c:v>
                </c:pt>
                <c:pt idx="95466">
                  <c:v>245.609375</c:v>
                </c:pt>
                <c:pt idx="95467">
                  <c:v>245.61197916666666</c:v>
                </c:pt>
                <c:pt idx="95468">
                  <c:v>245.61458333333334</c:v>
                </c:pt>
                <c:pt idx="95469">
                  <c:v>245.6171875</c:v>
                </c:pt>
                <c:pt idx="95470">
                  <c:v>245.61979166666666</c:v>
                </c:pt>
                <c:pt idx="95471">
                  <c:v>245.62239583333334</c:v>
                </c:pt>
                <c:pt idx="95472">
                  <c:v>245.625</c:v>
                </c:pt>
                <c:pt idx="95473">
                  <c:v>245.62760416666666</c:v>
                </c:pt>
                <c:pt idx="95474">
                  <c:v>245.63020833333334</c:v>
                </c:pt>
                <c:pt idx="95475">
                  <c:v>245.6328125</c:v>
                </c:pt>
                <c:pt idx="95476">
                  <c:v>245.63541666666666</c:v>
                </c:pt>
                <c:pt idx="95477">
                  <c:v>245.63802083333334</c:v>
                </c:pt>
                <c:pt idx="95478">
                  <c:v>245.640625</c:v>
                </c:pt>
                <c:pt idx="95479">
                  <c:v>245.64322916666666</c:v>
                </c:pt>
                <c:pt idx="95480">
                  <c:v>245.64583333333334</c:v>
                </c:pt>
                <c:pt idx="95481">
                  <c:v>245.6484375</c:v>
                </c:pt>
                <c:pt idx="95482">
                  <c:v>245.65104166666666</c:v>
                </c:pt>
                <c:pt idx="95483">
                  <c:v>245.65364583333334</c:v>
                </c:pt>
                <c:pt idx="95484">
                  <c:v>245.65625</c:v>
                </c:pt>
                <c:pt idx="95485">
                  <c:v>245.65885416666666</c:v>
                </c:pt>
                <c:pt idx="95486">
                  <c:v>245.66145833333334</c:v>
                </c:pt>
                <c:pt idx="95487">
                  <c:v>245.6640625</c:v>
                </c:pt>
                <c:pt idx="95488">
                  <c:v>245.66666666666666</c:v>
                </c:pt>
                <c:pt idx="95489">
                  <c:v>245.66927083333334</c:v>
                </c:pt>
                <c:pt idx="95490">
                  <c:v>245.671875</c:v>
                </c:pt>
                <c:pt idx="95491">
                  <c:v>245.67447916666666</c:v>
                </c:pt>
                <c:pt idx="95492">
                  <c:v>245.67708333333334</c:v>
                </c:pt>
                <c:pt idx="95493">
                  <c:v>245.6796875</c:v>
                </c:pt>
                <c:pt idx="95494">
                  <c:v>245.68229166666666</c:v>
                </c:pt>
                <c:pt idx="95495">
                  <c:v>245.68489583333334</c:v>
                </c:pt>
                <c:pt idx="95496">
                  <c:v>245.6875</c:v>
                </c:pt>
                <c:pt idx="95497">
                  <c:v>245.69010416666666</c:v>
                </c:pt>
                <c:pt idx="95498">
                  <c:v>245.69270833333334</c:v>
                </c:pt>
                <c:pt idx="95499">
                  <c:v>245.6953125</c:v>
                </c:pt>
                <c:pt idx="95500">
                  <c:v>245.69791666666666</c:v>
                </c:pt>
                <c:pt idx="95501">
                  <c:v>245.70052083333334</c:v>
                </c:pt>
                <c:pt idx="95502">
                  <c:v>245.703125</c:v>
                </c:pt>
                <c:pt idx="95503">
                  <c:v>245.70572916666666</c:v>
                </c:pt>
                <c:pt idx="95504">
                  <c:v>245.70833333333334</c:v>
                </c:pt>
                <c:pt idx="95505">
                  <c:v>245.7109375</c:v>
                </c:pt>
                <c:pt idx="95506">
                  <c:v>245.71354166666666</c:v>
                </c:pt>
                <c:pt idx="95507">
                  <c:v>245.71614583333334</c:v>
                </c:pt>
                <c:pt idx="95508">
                  <c:v>245.71875</c:v>
                </c:pt>
                <c:pt idx="95509">
                  <c:v>245.72135416666666</c:v>
                </c:pt>
                <c:pt idx="95510">
                  <c:v>245.72395833333334</c:v>
                </c:pt>
                <c:pt idx="95511">
                  <c:v>245.7265625</c:v>
                </c:pt>
                <c:pt idx="95512">
                  <c:v>245.72916666666666</c:v>
                </c:pt>
                <c:pt idx="95513">
                  <c:v>245.73177083333334</c:v>
                </c:pt>
                <c:pt idx="95514">
                  <c:v>245.734375</c:v>
                </c:pt>
                <c:pt idx="95515">
                  <c:v>245.73697916666666</c:v>
                </c:pt>
                <c:pt idx="95516">
                  <c:v>245.73958333333334</c:v>
                </c:pt>
                <c:pt idx="95517">
                  <c:v>245.7421875</c:v>
                </c:pt>
                <c:pt idx="95518">
                  <c:v>245.74479166666666</c:v>
                </c:pt>
                <c:pt idx="95519">
                  <c:v>245.74739583333334</c:v>
                </c:pt>
                <c:pt idx="95520">
                  <c:v>245.75</c:v>
                </c:pt>
                <c:pt idx="95521">
                  <c:v>245.75260416666666</c:v>
                </c:pt>
                <c:pt idx="95522">
                  <c:v>245.75520833333334</c:v>
                </c:pt>
                <c:pt idx="95523">
                  <c:v>245.7578125</c:v>
                </c:pt>
                <c:pt idx="95524">
                  <c:v>245.76041666666666</c:v>
                </c:pt>
                <c:pt idx="95525">
                  <c:v>245.76302083333334</c:v>
                </c:pt>
                <c:pt idx="95526">
                  <c:v>245.765625</c:v>
                </c:pt>
                <c:pt idx="95527">
                  <c:v>245.76822916666666</c:v>
                </c:pt>
                <c:pt idx="95528">
                  <c:v>245.77083333333334</c:v>
                </c:pt>
                <c:pt idx="95529">
                  <c:v>245.7734375</c:v>
                </c:pt>
                <c:pt idx="95530">
                  <c:v>245.77604166666666</c:v>
                </c:pt>
                <c:pt idx="95531">
                  <c:v>245.77864583333334</c:v>
                </c:pt>
                <c:pt idx="95532">
                  <c:v>245.78125</c:v>
                </c:pt>
                <c:pt idx="95533">
                  <c:v>245.78385416666666</c:v>
                </c:pt>
                <c:pt idx="95534">
                  <c:v>245.78645833333334</c:v>
                </c:pt>
                <c:pt idx="95535">
                  <c:v>245.7890625</c:v>
                </c:pt>
                <c:pt idx="95536">
                  <c:v>245.79166666666666</c:v>
                </c:pt>
                <c:pt idx="95537">
                  <c:v>245.79427083333334</c:v>
                </c:pt>
                <c:pt idx="95538">
                  <c:v>245.796875</c:v>
                </c:pt>
                <c:pt idx="95539">
                  <c:v>245.79947916666666</c:v>
                </c:pt>
                <c:pt idx="95540">
                  <c:v>245.80208333333334</c:v>
                </c:pt>
                <c:pt idx="95541">
                  <c:v>245.8046875</c:v>
                </c:pt>
                <c:pt idx="95542">
                  <c:v>245.80729166666666</c:v>
                </c:pt>
                <c:pt idx="95543">
                  <c:v>245.80989583333334</c:v>
                </c:pt>
                <c:pt idx="95544">
                  <c:v>245.8125</c:v>
                </c:pt>
                <c:pt idx="95545">
                  <c:v>245.81510416666666</c:v>
                </c:pt>
                <c:pt idx="95546">
                  <c:v>245.81770833333334</c:v>
                </c:pt>
                <c:pt idx="95547">
                  <c:v>245.8203125</c:v>
                </c:pt>
                <c:pt idx="95548">
                  <c:v>245.82291666666666</c:v>
                </c:pt>
                <c:pt idx="95549">
                  <c:v>245.82552083333334</c:v>
                </c:pt>
                <c:pt idx="95550">
                  <c:v>245.828125</c:v>
                </c:pt>
                <c:pt idx="95551">
                  <c:v>245.83072916666666</c:v>
                </c:pt>
                <c:pt idx="95552">
                  <c:v>245.83333333333334</c:v>
                </c:pt>
                <c:pt idx="95553">
                  <c:v>245.8359375</c:v>
                </c:pt>
                <c:pt idx="95554">
                  <c:v>245.83854166666666</c:v>
                </c:pt>
                <c:pt idx="95555">
                  <c:v>245.84114583333334</c:v>
                </c:pt>
                <c:pt idx="95556">
                  <c:v>245.84375</c:v>
                </c:pt>
                <c:pt idx="95557">
                  <c:v>245.84635416666666</c:v>
                </c:pt>
                <c:pt idx="95558">
                  <c:v>245.84895833333334</c:v>
                </c:pt>
                <c:pt idx="95559">
                  <c:v>245.8515625</c:v>
                </c:pt>
                <c:pt idx="95560">
                  <c:v>245.85416666666666</c:v>
                </c:pt>
                <c:pt idx="95561">
                  <c:v>245.85677083333334</c:v>
                </c:pt>
                <c:pt idx="95562">
                  <c:v>245.859375</c:v>
                </c:pt>
                <c:pt idx="95563">
                  <c:v>245.86197916666666</c:v>
                </c:pt>
                <c:pt idx="95564">
                  <c:v>245.86458333333334</c:v>
                </c:pt>
                <c:pt idx="95565">
                  <c:v>245.8671875</c:v>
                </c:pt>
                <c:pt idx="95566">
                  <c:v>245.86979166666666</c:v>
                </c:pt>
                <c:pt idx="95567">
                  <c:v>245.87239583333334</c:v>
                </c:pt>
                <c:pt idx="95568">
                  <c:v>245.875</c:v>
                </c:pt>
                <c:pt idx="95569">
                  <c:v>245.87760416666666</c:v>
                </c:pt>
                <c:pt idx="95570">
                  <c:v>245.88020833333334</c:v>
                </c:pt>
                <c:pt idx="95571">
                  <c:v>245.8828125</c:v>
                </c:pt>
                <c:pt idx="95572">
                  <c:v>245.88541666666666</c:v>
                </c:pt>
                <c:pt idx="95573">
                  <c:v>245.88802083333334</c:v>
                </c:pt>
                <c:pt idx="95574">
                  <c:v>245.890625</c:v>
                </c:pt>
                <c:pt idx="95575">
                  <c:v>245.89322916666666</c:v>
                </c:pt>
                <c:pt idx="95576">
                  <c:v>245.89583333333334</c:v>
                </c:pt>
                <c:pt idx="95577">
                  <c:v>245.8984375</c:v>
                </c:pt>
                <c:pt idx="95578">
                  <c:v>245.90104166666666</c:v>
                </c:pt>
                <c:pt idx="95579">
                  <c:v>245.90364583333334</c:v>
                </c:pt>
                <c:pt idx="95580">
                  <c:v>245.90625</c:v>
                </c:pt>
                <c:pt idx="95581">
                  <c:v>245.90885416666666</c:v>
                </c:pt>
                <c:pt idx="95582">
                  <c:v>245.91145833333334</c:v>
                </c:pt>
                <c:pt idx="95583">
                  <c:v>245.9140625</c:v>
                </c:pt>
                <c:pt idx="95584">
                  <c:v>245.91666666666666</c:v>
                </c:pt>
                <c:pt idx="95585">
                  <c:v>245.91927083333334</c:v>
                </c:pt>
                <c:pt idx="95586">
                  <c:v>245.921875</c:v>
                </c:pt>
                <c:pt idx="95587">
                  <c:v>245.92447916666666</c:v>
                </c:pt>
                <c:pt idx="95588">
                  <c:v>245.92708333333334</c:v>
                </c:pt>
                <c:pt idx="95589">
                  <c:v>245.9296875</c:v>
                </c:pt>
                <c:pt idx="95590">
                  <c:v>245.93229166666666</c:v>
                </c:pt>
                <c:pt idx="95591">
                  <c:v>245.93489583333334</c:v>
                </c:pt>
                <c:pt idx="95592">
                  <c:v>245.9375</c:v>
                </c:pt>
                <c:pt idx="95593">
                  <c:v>245.94010416666666</c:v>
                </c:pt>
                <c:pt idx="95594">
                  <c:v>245.94270833333334</c:v>
                </c:pt>
                <c:pt idx="95595">
                  <c:v>245.9453125</c:v>
                </c:pt>
                <c:pt idx="95596">
                  <c:v>245.94791666666666</c:v>
                </c:pt>
                <c:pt idx="95597">
                  <c:v>245.95052083333334</c:v>
                </c:pt>
                <c:pt idx="95598">
                  <c:v>245.953125</c:v>
                </c:pt>
                <c:pt idx="95599">
                  <c:v>245.95572916666666</c:v>
                </c:pt>
                <c:pt idx="95600">
                  <c:v>245.95833333333334</c:v>
                </c:pt>
                <c:pt idx="95601">
                  <c:v>245.9609375</c:v>
                </c:pt>
                <c:pt idx="95602">
                  <c:v>245.96354166666666</c:v>
                </c:pt>
                <c:pt idx="95603">
                  <c:v>245.96614583333334</c:v>
                </c:pt>
                <c:pt idx="95604">
                  <c:v>245.96875</c:v>
                </c:pt>
                <c:pt idx="95605">
                  <c:v>245.97135416666666</c:v>
                </c:pt>
                <c:pt idx="95606">
                  <c:v>245.97395833333334</c:v>
                </c:pt>
                <c:pt idx="95607">
                  <c:v>245.9765625</c:v>
                </c:pt>
                <c:pt idx="95608">
                  <c:v>245.97916666666666</c:v>
                </c:pt>
                <c:pt idx="95609">
                  <c:v>245.98177083333334</c:v>
                </c:pt>
                <c:pt idx="95610">
                  <c:v>245.984375</c:v>
                </c:pt>
                <c:pt idx="95611">
                  <c:v>245.98697916666666</c:v>
                </c:pt>
                <c:pt idx="95612">
                  <c:v>245.98958333333334</c:v>
                </c:pt>
                <c:pt idx="95613">
                  <c:v>245.9921875</c:v>
                </c:pt>
                <c:pt idx="95614">
                  <c:v>245.99479166666666</c:v>
                </c:pt>
                <c:pt idx="95615">
                  <c:v>245.99739583333334</c:v>
                </c:pt>
                <c:pt idx="95616">
                  <c:v>246</c:v>
                </c:pt>
                <c:pt idx="95617">
                  <c:v>246.00260416666666</c:v>
                </c:pt>
                <c:pt idx="95618">
                  <c:v>246.00520833333334</c:v>
                </c:pt>
                <c:pt idx="95619">
                  <c:v>246.0078125</c:v>
                </c:pt>
                <c:pt idx="95620">
                  <c:v>246.01041666666666</c:v>
                </c:pt>
                <c:pt idx="95621">
                  <c:v>246.01302083333334</c:v>
                </c:pt>
                <c:pt idx="95622">
                  <c:v>246.015625</c:v>
                </c:pt>
                <c:pt idx="95623">
                  <c:v>246.01822916666666</c:v>
                </c:pt>
                <c:pt idx="95624">
                  <c:v>246.02083333333334</c:v>
                </c:pt>
                <c:pt idx="95625">
                  <c:v>246.0234375</c:v>
                </c:pt>
                <c:pt idx="95626">
                  <c:v>246.02604166666666</c:v>
                </c:pt>
                <c:pt idx="95627">
                  <c:v>246.02864583333334</c:v>
                </c:pt>
                <c:pt idx="95628">
                  <c:v>246.03125</c:v>
                </c:pt>
                <c:pt idx="95629">
                  <c:v>246.03385416666666</c:v>
                </c:pt>
                <c:pt idx="95630">
                  <c:v>246.03645833333334</c:v>
                </c:pt>
                <c:pt idx="95631">
                  <c:v>246.0390625</c:v>
                </c:pt>
                <c:pt idx="95632">
                  <c:v>246.04166666666666</c:v>
                </c:pt>
                <c:pt idx="95633">
                  <c:v>246.04427083333334</c:v>
                </c:pt>
                <c:pt idx="95634">
                  <c:v>246.046875</c:v>
                </c:pt>
                <c:pt idx="95635">
                  <c:v>246.04947916666666</c:v>
                </c:pt>
                <c:pt idx="95636">
                  <c:v>246.05208333333334</c:v>
                </c:pt>
                <c:pt idx="95637">
                  <c:v>246.0546875</c:v>
                </c:pt>
                <c:pt idx="95638">
                  <c:v>246.05729166666666</c:v>
                </c:pt>
                <c:pt idx="95639">
                  <c:v>246.05989583333334</c:v>
                </c:pt>
                <c:pt idx="95640">
                  <c:v>246.0625</c:v>
                </c:pt>
                <c:pt idx="95641">
                  <c:v>246.06510416666666</c:v>
                </c:pt>
                <c:pt idx="95642">
                  <c:v>246.06770833333334</c:v>
                </c:pt>
                <c:pt idx="95643">
                  <c:v>246.0703125</c:v>
                </c:pt>
                <c:pt idx="95644">
                  <c:v>246.07291666666666</c:v>
                </c:pt>
                <c:pt idx="95645">
                  <c:v>246.07552083333334</c:v>
                </c:pt>
                <c:pt idx="95646">
                  <c:v>246.078125</c:v>
                </c:pt>
                <c:pt idx="95647">
                  <c:v>246.08072916666666</c:v>
                </c:pt>
                <c:pt idx="95648">
                  <c:v>246.08333333333334</c:v>
                </c:pt>
                <c:pt idx="95649">
                  <c:v>246.0859375</c:v>
                </c:pt>
                <c:pt idx="95650">
                  <c:v>246.08854166666666</c:v>
                </c:pt>
                <c:pt idx="95651">
                  <c:v>246.09114583333334</c:v>
                </c:pt>
                <c:pt idx="95652">
                  <c:v>246.09375</c:v>
                </c:pt>
                <c:pt idx="95653">
                  <c:v>246.09635416666666</c:v>
                </c:pt>
                <c:pt idx="95654">
                  <c:v>246.09895833333334</c:v>
                </c:pt>
                <c:pt idx="95655">
                  <c:v>246.1015625</c:v>
                </c:pt>
                <c:pt idx="95656">
                  <c:v>246.10416666666666</c:v>
                </c:pt>
                <c:pt idx="95657">
                  <c:v>246.10677083333334</c:v>
                </c:pt>
                <c:pt idx="95658">
                  <c:v>246.109375</c:v>
                </c:pt>
                <c:pt idx="95659">
                  <c:v>246.11197916666666</c:v>
                </c:pt>
                <c:pt idx="95660">
                  <c:v>246.11458333333334</c:v>
                </c:pt>
                <c:pt idx="95661">
                  <c:v>246.1171875</c:v>
                </c:pt>
                <c:pt idx="95662">
                  <c:v>246.11979166666666</c:v>
                </c:pt>
                <c:pt idx="95663">
                  <c:v>246.12239583333334</c:v>
                </c:pt>
                <c:pt idx="95664">
                  <c:v>246.125</c:v>
                </c:pt>
                <c:pt idx="95665">
                  <c:v>246.12760416666666</c:v>
                </c:pt>
                <c:pt idx="95666">
                  <c:v>246.13020833333334</c:v>
                </c:pt>
                <c:pt idx="95667">
                  <c:v>246.1328125</c:v>
                </c:pt>
                <c:pt idx="95668">
                  <c:v>246.13541666666666</c:v>
                </c:pt>
                <c:pt idx="95669">
                  <c:v>246.13802083333334</c:v>
                </c:pt>
                <c:pt idx="95670">
                  <c:v>246.140625</c:v>
                </c:pt>
                <c:pt idx="95671">
                  <c:v>246.14322916666666</c:v>
                </c:pt>
                <c:pt idx="95672">
                  <c:v>246.14583333333334</c:v>
                </c:pt>
                <c:pt idx="95673">
                  <c:v>246.1484375</c:v>
                </c:pt>
                <c:pt idx="95674">
                  <c:v>246.15104166666666</c:v>
                </c:pt>
                <c:pt idx="95675">
                  <c:v>246.15364583333334</c:v>
                </c:pt>
                <c:pt idx="95676">
                  <c:v>246.15625</c:v>
                </c:pt>
                <c:pt idx="95677">
                  <c:v>246.15885416666666</c:v>
                </c:pt>
                <c:pt idx="95678">
                  <c:v>246.16145833333334</c:v>
                </c:pt>
                <c:pt idx="95679">
                  <c:v>246.1640625</c:v>
                </c:pt>
                <c:pt idx="95680">
                  <c:v>246.16666666666666</c:v>
                </c:pt>
                <c:pt idx="95681">
                  <c:v>246.16927083333334</c:v>
                </c:pt>
                <c:pt idx="95682">
                  <c:v>246.171875</c:v>
                </c:pt>
                <c:pt idx="95683">
                  <c:v>246.17447916666666</c:v>
                </c:pt>
                <c:pt idx="95684">
                  <c:v>246.17708333333334</c:v>
                </c:pt>
                <c:pt idx="95685">
                  <c:v>246.1796875</c:v>
                </c:pt>
                <c:pt idx="95686">
                  <c:v>246.18229166666666</c:v>
                </c:pt>
                <c:pt idx="95687">
                  <c:v>246.18489583333334</c:v>
                </c:pt>
                <c:pt idx="95688">
                  <c:v>246.1875</c:v>
                </c:pt>
                <c:pt idx="95689">
                  <c:v>246.19010416666666</c:v>
                </c:pt>
                <c:pt idx="95690">
                  <c:v>246.19270833333334</c:v>
                </c:pt>
                <c:pt idx="95691">
                  <c:v>246.1953125</c:v>
                </c:pt>
                <c:pt idx="95692">
                  <c:v>246.19791666666666</c:v>
                </c:pt>
                <c:pt idx="95693">
                  <c:v>246.20052083333334</c:v>
                </c:pt>
                <c:pt idx="95694">
                  <c:v>246.203125</c:v>
                </c:pt>
                <c:pt idx="95695">
                  <c:v>246.20572916666666</c:v>
                </c:pt>
                <c:pt idx="95696">
                  <c:v>246.20833333333334</c:v>
                </c:pt>
                <c:pt idx="95697">
                  <c:v>246.2109375</c:v>
                </c:pt>
                <c:pt idx="95698">
                  <c:v>246.21354166666666</c:v>
                </c:pt>
                <c:pt idx="95699">
                  <c:v>246.21614583333334</c:v>
                </c:pt>
                <c:pt idx="95700">
                  <c:v>246.21875</c:v>
                </c:pt>
                <c:pt idx="95701">
                  <c:v>246.22135416666666</c:v>
                </c:pt>
                <c:pt idx="95702">
                  <c:v>246.22395833333334</c:v>
                </c:pt>
                <c:pt idx="95703">
                  <c:v>246.2265625</c:v>
                </c:pt>
                <c:pt idx="95704">
                  <c:v>246.22916666666666</c:v>
                </c:pt>
                <c:pt idx="95705">
                  <c:v>246.23177083333334</c:v>
                </c:pt>
                <c:pt idx="95706">
                  <c:v>246.234375</c:v>
                </c:pt>
                <c:pt idx="95707">
                  <c:v>246.23697916666666</c:v>
                </c:pt>
                <c:pt idx="95708">
                  <c:v>246.23958333333334</c:v>
                </c:pt>
                <c:pt idx="95709">
                  <c:v>246.2421875</c:v>
                </c:pt>
                <c:pt idx="95710">
                  <c:v>246.24479166666666</c:v>
                </c:pt>
                <c:pt idx="95711">
                  <c:v>246.24739583333334</c:v>
                </c:pt>
                <c:pt idx="95712">
                  <c:v>246.25</c:v>
                </c:pt>
                <c:pt idx="95713">
                  <c:v>246.25260416666666</c:v>
                </c:pt>
                <c:pt idx="95714">
                  <c:v>246.25520833333334</c:v>
                </c:pt>
                <c:pt idx="95715">
                  <c:v>246.2578125</c:v>
                </c:pt>
                <c:pt idx="95716">
                  <c:v>246.26041666666666</c:v>
                </c:pt>
                <c:pt idx="95717">
                  <c:v>246.26302083333334</c:v>
                </c:pt>
                <c:pt idx="95718">
                  <c:v>246.265625</c:v>
                </c:pt>
                <c:pt idx="95719">
                  <c:v>246.26822916666666</c:v>
                </c:pt>
                <c:pt idx="95720">
                  <c:v>246.27083333333334</c:v>
                </c:pt>
                <c:pt idx="95721">
                  <c:v>246.2734375</c:v>
                </c:pt>
                <c:pt idx="95722">
                  <c:v>246.27604166666666</c:v>
                </c:pt>
                <c:pt idx="95723">
                  <c:v>246.27864583333334</c:v>
                </c:pt>
                <c:pt idx="95724">
                  <c:v>246.28125</c:v>
                </c:pt>
                <c:pt idx="95725">
                  <c:v>246.28385416666666</c:v>
                </c:pt>
                <c:pt idx="95726">
                  <c:v>246.28645833333334</c:v>
                </c:pt>
                <c:pt idx="95727">
                  <c:v>246.2890625</c:v>
                </c:pt>
                <c:pt idx="95728">
                  <c:v>246.29166666666666</c:v>
                </c:pt>
                <c:pt idx="95729">
                  <c:v>246.29427083333334</c:v>
                </c:pt>
                <c:pt idx="95730">
                  <c:v>246.296875</c:v>
                </c:pt>
                <c:pt idx="95731">
                  <c:v>246.29947916666666</c:v>
                </c:pt>
                <c:pt idx="95732">
                  <c:v>246.30208333333334</c:v>
                </c:pt>
                <c:pt idx="95733">
                  <c:v>246.3046875</c:v>
                </c:pt>
                <c:pt idx="95734">
                  <c:v>246.30729166666666</c:v>
                </c:pt>
                <c:pt idx="95735">
                  <c:v>246.30989583333334</c:v>
                </c:pt>
                <c:pt idx="95736">
                  <c:v>246.3125</c:v>
                </c:pt>
                <c:pt idx="95737">
                  <c:v>246.31510416666666</c:v>
                </c:pt>
                <c:pt idx="95738">
                  <c:v>246.31770833333334</c:v>
                </c:pt>
                <c:pt idx="95739">
                  <c:v>246.3203125</c:v>
                </c:pt>
                <c:pt idx="95740">
                  <c:v>246.32291666666666</c:v>
                </c:pt>
                <c:pt idx="95741">
                  <c:v>246.32552083333334</c:v>
                </c:pt>
                <c:pt idx="95742">
                  <c:v>246.328125</c:v>
                </c:pt>
                <c:pt idx="95743">
                  <c:v>246.33072916666666</c:v>
                </c:pt>
                <c:pt idx="95744">
                  <c:v>246.33333333333334</c:v>
                </c:pt>
                <c:pt idx="95745">
                  <c:v>246.3359375</c:v>
                </c:pt>
                <c:pt idx="95746">
                  <c:v>246.33854166666666</c:v>
                </c:pt>
                <c:pt idx="95747">
                  <c:v>246.34114583333334</c:v>
                </c:pt>
                <c:pt idx="95748">
                  <c:v>246.34375</c:v>
                </c:pt>
                <c:pt idx="95749">
                  <c:v>246.34635416666666</c:v>
                </c:pt>
                <c:pt idx="95750">
                  <c:v>246.34895833333334</c:v>
                </c:pt>
                <c:pt idx="95751">
                  <c:v>246.3515625</c:v>
                </c:pt>
                <c:pt idx="95752">
                  <c:v>246.35416666666666</c:v>
                </c:pt>
                <c:pt idx="95753">
                  <c:v>246.35677083333334</c:v>
                </c:pt>
                <c:pt idx="95754">
                  <c:v>246.359375</c:v>
                </c:pt>
                <c:pt idx="95755">
                  <c:v>246.36197916666666</c:v>
                </c:pt>
                <c:pt idx="95756">
                  <c:v>246.36458333333334</c:v>
                </c:pt>
                <c:pt idx="95757">
                  <c:v>246.3671875</c:v>
                </c:pt>
                <c:pt idx="95758">
                  <c:v>246.36979166666666</c:v>
                </c:pt>
                <c:pt idx="95759">
                  <c:v>246.37239583333334</c:v>
                </c:pt>
                <c:pt idx="95760">
                  <c:v>246.375</c:v>
                </c:pt>
                <c:pt idx="95761">
                  <c:v>246.37760416666666</c:v>
                </c:pt>
                <c:pt idx="95762">
                  <c:v>246.38020833333334</c:v>
                </c:pt>
                <c:pt idx="95763">
                  <c:v>246.3828125</c:v>
                </c:pt>
                <c:pt idx="95764">
                  <c:v>246.38541666666666</c:v>
                </c:pt>
                <c:pt idx="95765">
                  <c:v>246.38802083333334</c:v>
                </c:pt>
                <c:pt idx="95766">
                  <c:v>246.390625</c:v>
                </c:pt>
                <c:pt idx="95767">
                  <c:v>246.39322916666666</c:v>
                </c:pt>
                <c:pt idx="95768">
                  <c:v>246.39583333333334</c:v>
                </c:pt>
                <c:pt idx="95769">
                  <c:v>246.3984375</c:v>
                </c:pt>
                <c:pt idx="95770">
                  <c:v>246.40104166666666</c:v>
                </c:pt>
                <c:pt idx="95771">
                  <c:v>246.40364583333334</c:v>
                </c:pt>
                <c:pt idx="95772">
                  <c:v>246.40625</c:v>
                </c:pt>
                <c:pt idx="95773">
                  <c:v>246.40885416666666</c:v>
                </c:pt>
                <c:pt idx="95774">
                  <c:v>246.41145833333334</c:v>
                </c:pt>
                <c:pt idx="95775">
                  <c:v>246.4140625</c:v>
                </c:pt>
                <c:pt idx="95776">
                  <c:v>246.41666666666666</c:v>
                </c:pt>
                <c:pt idx="95777">
                  <c:v>246.41927083333334</c:v>
                </c:pt>
                <c:pt idx="95778">
                  <c:v>246.421875</c:v>
                </c:pt>
                <c:pt idx="95779">
                  <c:v>246.42447916666666</c:v>
                </c:pt>
                <c:pt idx="95780">
                  <c:v>246.42708333333334</c:v>
                </c:pt>
                <c:pt idx="95781">
                  <c:v>246.4296875</c:v>
                </c:pt>
                <c:pt idx="95782">
                  <c:v>246.43229166666666</c:v>
                </c:pt>
                <c:pt idx="95783">
                  <c:v>246.43489583333334</c:v>
                </c:pt>
                <c:pt idx="95784">
                  <c:v>246.4375</c:v>
                </c:pt>
                <c:pt idx="95785">
                  <c:v>246.44010416666666</c:v>
                </c:pt>
                <c:pt idx="95786">
                  <c:v>246.44270833333334</c:v>
                </c:pt>
                <c:pt idx="95787">
                  <c:v>246.4453125</c:v>
                </c:pt>
                <c:pt idx="95788">
                  <c:v>246.44791666666666</c:v>
                </c:pt>
                <c:pt idx="95789">
                  <c:v>246.45052083333334</c:v>
                </c:pt>
                <c:pt idx="95790">
                  <c:v>246.453125</c:v>
                </c:pt>
                <c:pt idx="95791">
                  <c:v>246.45572916666666</c:v>
                </c:pt>
                <c:pt idx="95792">
                  <c:v>246.45833333333334</c:v>
                </c:pt>
                <c:pt idx="95793">
                  <c:v>246.4609375</c:v>
                </c:pt>
                <c:pt idx="95794">
                  <c:v>246.46354166666666</c:v>
                </c:pt>
                <c:pt idx="95795">
                  <c:v>246.46614583333334</c:v>
                </c:pt>
                <c:pt idx="95796">
                  <c:v>246.46875</c:v>
                </c:pt>
                <c:pt idx="95797">
                  <c:v>246.47135416666666</c:v>
                </c:pt>
                <c:pt idx="95798">
                  <c:v>246.47395833333334</c:v>
                </c:pt>
                <c:pt idx="95799">
                  <c:v>246.4765625</c:v>
                </c:pt>
                <c:pt idx="95800">
                  <c:v>246.47916666666666</c:v>
                </c:pt>
                <c:pt idx="95801">
                  <c:v>246.48177083333334</c:v>
                </c:pt>
                <c:pt idx="95802">
                  <c:v>246.484375</c:v>
                </c:pt>
                <c:pt idx="95803">
                  <c:v>246.48697916666666</c:v>
                </c:pt>
                <c:pt idx="95804">
                  <c:v>246.48958333333334</c:v>
                </c:pt>
                <c:pt idx="95805">
                  <c:v>246.4921875</c:v>
                </c:pt>
                <c:pt idx="95806">
                  <c:v>246.49479166666666</c:v>
                </c:pt>
                <c:pt idx="95807">
                  <c:v>246.49739583333334</c:v>
                </c:pt>
                <c:pt idx="95808">
                  <c:v>246.5</c:v>
                </c:pt>
                <c:pt idx="95809">
                  <c:v>246.50260416666666</c:v>
                </c:pt>
                <c:pt idx="95810">
                  <c:v>246.50520833333334</c:v>
                </c:pt>
                <c:pt idx="95811">
                  <c:v>246.5078125</c:v>
                </c:pt>
                <c:pt idx="95812">
                  <c:v>246.51041666666666</c:v>
                </c:pt>
                <c:pt idx="95813">
                  <c:v>246.51302083333334</c:v>
                </c:pt>
                <c:pt idx="95814">
                  <c:v>246.515625</c:v>
                </c:pt>
                <c:pt idx="95815">
                  <c:v>246.51822916666666</c:v>
                </c:pt>
                <c:pt idx="95816">
                  <c:v>246.52083333333334</c:v>
                </c:pt>
                <c:pt idx="95817">
                  <c:v>246.5234375</c:v>
                </c:pt>
                <c:pt idx="95818">
                  <c:v>246.52604166666666</c:v>
                </c:pt>
                <c:pt idx="95819">
                  <c:v>246.52864583333334</c:v>
                </c:pt>
                <c:pt idx="95820">
                  <c:v>246.53125</c:v>
                </c:pt>
                <c:pt idx="95821">
                  <c:v>246.53385416666666</c:v>
                </c:pt>
                <c:pt idx="95822">
                  <c:v>246.53645833333334</c:v>
                </c:pt>
                <c:pt idx="95823">
                  <c:v>246.5390625</c:v>
                </c:pt>
                <c:pt idx="95824">
                  <c:v>246.54166666666666</c:v>
                </c:pt>
                <c:pt idx="95825">
                  <c:v>246.54427083333334</c:v>
                </c:pt>
                <c:pt idx="95826">
                  <c:v>246.546875</c:v>
                </c:pt>
                <c:pt idx="95827">
                  <c:v>246.54947916666666</c:v>
                </c:pt>
                <c:pt idx="95828">
                  <c:v>246.55208333333334</c:v>
                </c:pt>
                <c:pt idx="95829">
                  <c:v>246.5546875</c:v>
                </c:pt>
                <c:pt idx="95830">
                  <c:v>246.55729166666666</c:v>
                </c:pt>
                <c:pt idx="95831">
                  <c:v>246.55989583333334</c:v>
                </c:pt>
                <c:pt idx="95832">
                  <c:v>246.5625</c:v>
                </c:pt>
                <c:pt idx="95833">
                  <c:v>246.56510416666666</c:v>
                </c:pt>
                <c:pt idx="95834">
                  <c:v>246.56770833333334</c:v>
                </c:pt>
                <c:pt idx="95835">
                  <c:v>246.5703125</c:v>
                </c:pt>
                <c:pt idx="95836">
                  <c:v>246.57291666666666</c:v>
                </c:pt>
                <c:pt idx="95837">
                  <c:v>246.57552083333334</c:v>
                </c:pt>
                <c:pt idx="95838">
                  <c:v>246.578125</c:v>
                </c:pt>
                <c:pt idx="95839">
                  <c:v>246.58072916666666</c:v>
                </c:pt>
                <c:pt idx="95840">
                  <c:v>246.58333333333334</c:v>
                </c:pt>
                <c:pt idx="95841">
                  <c:v>246.5859375</c:v>
                </c:pt>
                <c:pt idx="95842">
                  <c:v>246.58854166666666</c:v>
                </c:pt>
                <c:pt idx="95843">
                  <c:v>246.59114583333334</c:v>
                </c:pt>
                <c:pt idx="95844">
                  <c:v>246.59375</c:v>
                </c:pt>
                <c:pt idx="95845">
                  <c:v>246.59635416666666</c:v>
                </c:pt>
                <c:pt idx="95846">
                  <c:v>246.59895833333334</c:v>
                </c:pt>
                <c:pt idx="95847">
                  <c:v>246.6015625</c:v>
                </c:pt>
                <c:pt idx="95848">
                  <c:v>246.60416666666666</c:v>
                </c:pt>
                <c:pt idx="95849">
                  <c:v>246.60677083333334</c:v>
                </c:pt>
                <c:pt idx="95850">
                  <c:v>246.609375</c:v>
                </c:pt>
                <c:pt idx="95851">
                  <c:v>246.61197916666666</c:v>
                </c:pt>
                <c:pt idx="95852">
                  <c:v>246.61458333333334</c:v>
                </c:pt>
                <c:pt idx="95853">
                  <c:v>246.6171875</c:v>
                </c:pt>
                <c:pt idx="95854">
                  <c:v>246.61979166666666</c:v>
                </c:pt>
                <c:pt idx="95855">
                  <c:v>246.62239583333334</c:v>
                </c:pt>
                <c:pt idx="95856">
                  <c:v>246.625</c:v>
                </c:pt>
                <c:pt idx="95857">
                  <c:v>246.62760416666666</c:v>
                </c:pt>
                <c:pt idx="95858">
                  <c:v>246.63020833333334</c:v>
                </c:pt>
                <c:pt idx="95859">
                  <c:v>246.6328125</c:v>
                </c:pt>
                <c:pt idx="95860">
                  <c:v>246.63541666666666</c:v>
                </c:pt>
                <c:pt idx="95861">
                  <c:v>246.63802083333334</c:v>
                </c:pt>
                <c:pt idx="95862">
                  <c:v>246.640625</c:v>
                </c:pt>
                <c:pt idx="95863">
                  <c:v>246.64322916666666</c:v>
                </c:pt>
                <c:pt idx="95864">
                  <c:v>246.64583333333334</c:v>
                </c:pt>
                <c:pt idx="95865">
                  <c:v>246.6484375</c:v>
                </c:pt>
                <c:pt idx="95866">
                  <c:v>246.65104166666666</c:v>
                </c:pt>
                <c:pt idx="95867">
                  <c:v>246.65364583333334</c:v>
                </c:pt>
                <c:pt idx="95868">
                  <c:v>246.65625</c:v>
                </c:pt>
                <c:pt idx="95869">
                  <c:v>246.65885416666666</c:v>
                </c:pt>
                <c:pt idx="95870">
                  <c:v>246.66145833333334</c:v>
                </c:pt>
                <c:pt idx="95871">
                  <c:v>246.6640625</c:v>
                </c:pt>
                <c:pt idx="95872">
                  <c:v>246.66666666666666</c:v>
                </c:pt>
                <c:pt idx="95873">
                  <c:v>246.66927083333334</c:v>
                </c:pt>
                <c:pt idx="95874">
                  <c:v>246.671875</c:v>
                </c:pt>
                <c:pt idx="95875">
                  <c:v>246.67447916666666</c:v>
                </c:pt>
                <c:pt idx="95876">
                  <c:v>246.67708333333334</c:v>
                </c:pt>
                <c:pt idx="95877">
                  <c:v>246.6796875</c:v>
                </c:pt>
                <c:pt idx="95878">
                  <c:v>246.68229166666666</c:v>
                </c:pt>
                <c:pt idx="95879">
                  <c:v>246.68489583333334</c:v>
                </c:pt>
                <c:pt idx="95880">
                  <c:v>246.6875</c:v>
                </c:pt>
                <c:pt idx="95881">
                  <c:v>246.69010416666666</c:v>
                </c:pt>
                <c:pt idx="95882">
                  <c:v>246.69270833333334</c:v>
                </c:pt>
                <c:pt idx="95883">
                  <c:v>246.6953125</c:v>
                </c:pt>
                <c:pt idx="95884">
                  <c:v>246.69791666666666</c:v>
                </c:pt>
                <c:pt idx="95885">
                  <c:v>246.70052083333334</c:v>
                </c:pt>
                <c:pt idx="95886">
                  <c:v>246.703125</c:v>
                </c:pt>
                <c:pt idx="95887">
                  <c:v>246.70572916666666</c:v>
                </c:pt>
                <c:pt idx="95888">
                  <c:v>246.70833333333334</c:v>
                </c:pt>
                <c:pt idx="95889">
                  <c:v>246.7109375</c:v>
                </c:pt>
                <c:pt idx="95890">
                  <c:v>246.71354166666666</c:v>
                </c:pt>
                <c:pt idx="95891">
                  <c:v>246.71614583333334</c:v>
                </c:pt>
                <c:pt idx="95892">
                  <c:v>246.71875</c:v>
                </c:pt>
                <c:pt idx="95893">
                  <c:v>246.72135416666666</c:v>
                </c:pt>
                <c:pt idx="95894">
                  <c:v>246.72395833333334</c:v>
                </c:pt>
                <c:pt idx="95895">
                  <c:v>246.7265625</c:v>
                </c:pt>
                <c:pt idx="95896">
                  <c:v>246.72916666666666</c:v>
                </c:pt>
                <c:pt idx="95897">
                  <c:v>246.73177083333334</c:v>
                </c:pt>
                <c:pt idx="95898">
                  <c:v>246.734375</c:v>
                </c:pt>
                <c:pt idx="95899">
                  <c:v>246.73697916666666</c:v>
                </c:pt>
                <c:pt idx="95900">
                  <c:v>246.73958333333334</c:v>
                </c:pt>
                <c:pt idx="95901">
                  <c:v>246.7421875</c:v>
                </c:pt>
                <c:pt idx="95902">
                  <c:v>246.74479166666666</c:v>
                </c:pt>
                <c:pt idx="95903">
                  <c:v>246.74739583333334</c:v>
                </c:pt>
                <c:pt idx="95904">
                  <c:v>246.75</c:v>
                </c:pt>
                <c:pt idx="95905">
                  <c:v>246.75260416666666</c:v>
                </c:pt>
                <c:pt idx="95906">
                  <c:v>246.75520833333334</c:v>
                </c:pt>
                <c:pt idx="95907">
                  <c:v>246.7578125</c:v>
                </c:pt>
                <c:pt idx="95908">
                  <c:v>246.76041666666666</c:v>
                </c:pt>
                <c:pt idx="95909">
                  <c:v>246.76302083333334</c:v>
                </c:pt>
                <c:pt idx="95910">
                  <c:v>246.765625</c:v>
                </c:pt>
                <c:pt idx="95911">
                  <c:v>246.76822916666666</c:v>
                </c:pt>
                <c:pt idx="95912">
                  <c:v>246.77083333333334</c:v>
                </c:pt>
                <c:pt idx="95913">
                  <c:v>246.7734375</c:v>
                </c:pt>
                <c:pt idx="95914">
                  <c:v>246.77604166666666</c:v>
                </c:pt>
                <c:pt idx="95915">
                  <c:v>246.77864583333334</c:v>
                </c:pt>
                <c:pt idx="95916">
                  <c:v>246.78125</c:v>
                </c:pt>
                <c:pt idx="95917">
                  <c:v>246.78385416666666</c:v>
                </c:pt>
                <c:pt idx="95918">
                  <c:v>246.78645833333334</c:v>
                </c:pt>
                <c:pt idx="95919">
                  <c:v>246.7890625</c:v>
                </c:pt>
                <c:pt idx="95920">
                  <c:v>246.79166666666666</c:v>
                </c:pt>
                <c:pt idx="95921">
                  <c:v>246.79427083333334</c:v>
                </c:pt>
                <c:pt idx="95922">
                  <c:v>246.796875</c:v>
                </c:pt>
                <c:pt idx="95923">
                  <c:v>246.79947916666666</c:v>
                </c:pt>
                <c:pt idx="95924">
                  <c:v>246.80208333333334</c:v>
                </c:pt>
                <c:pt idx="95925">
                  <c:v>246.8046875</c:v>
                </c:pt>
                <c:pt idx="95926">
                  <c:v>246.80729166666666</c:v>
                </c:pt>
                <c:pt idx="95927">
                  <c:v>246.80989583333334</c:v>
                </c:pt>
                <c:pt idx="95928">
                  <c:v>246.8125</c:v>
                </c:pt>
                <c:pt idx="95929">
                  <c:v>246.81510416666666</c:v>
                </c:pt>
                <c:pt idx="95930">
                  <c:v>246.81770833333334</c:v>
                </c:pt>
                <c:pt idx="95931">
                  <c:v>246.8203125</c:v>
                </c:pt>
                <c:pt idx="95932">
                  <c:v>246.82291666666666</c:v>
                </c:pt>
                <c:pt idx="95933">
                  <c:v>246.82552083333334</c:v>
                </c:pt>
                <c:pt idx="95934">
                  <c:v>246.828125</c:v>
                </c:pt>
                <c:pt idx="95935">
                  <c:v>246.83072916666666</c:v>
                </c:pt>
                <c:pt idx="95936">
                  <c:v>246.83333333333334</c:v>
                </c:pt>
                <c:pt idx="95937">
                  <c:v>246.8359375</c:v>
                </c:pt>
                <c:pt idx="95938">
                  <c:v>246.83854166666666</c:v>
                </c:pt>
                <c:pt idx="95939">
                  <c:v>246.84114583333334</c:v>
                </c:pt>
                <c:pt idx="95940">
                  <c:v>246.84375</c:v>
                </c:pt>
                <c:pt idx="95941">
                  <c:v>246.84635416666666</c:v>
                </c:pt>
                <c:pt idx="95942">
                  <c:v>246.84895833333334</c:v>
                </c:pt>
                <c:pt idx="95943">
                  <c:v>246.8515625</c:v>
                </c:pt>
                <c:pt idx="95944">
                  <c:v>246.85416666666666</c:v>
                </c:pt>
                <c:pt idx="95945">
                  <c:v>246.85677083333334</c:v>
                </c:pt>
                <c:pt idx="95946">
                  <c:v>246.859375</c:v>
                </c:pt>
                <c:pt idx="95947">
                  <c:v>246.86197916666666</c:v>
                </c:pt>
                <c:pt idx="95948">
                  <c:v>246.86458333333334</c:v>
                </c:pt>
                <c:pt idx="95949">
                  <c:v>246.8671875</c:v>
                </c:pt>
                <c:pt idx="95950">
                  <c:v>246.86979166666666</c:v>
                </c:pt>
                <c:pt idx="95951">
                  <c:v>246.87239583333334</c:v>
                </c:pt>
                <c:pt idx="95952">
                  <c:v>246.875</c:v>
                </c:pt>
                <c:pt idx="95953">
                  <c:v>246.87760416666666</c:v>
                </c:pt>
                <c:pt idx="95954">
                  <c:v>246.88020833333334</c:v>
                </c:pt>
                <c:pt idx="95955">
                  <c:v>246.8828125</c:v>
                </c:pt>
                <c:pt idx="95956">
                  <c:v>246.88541666666666</c:v>
                </c:pt>
                <c:pt idx="95957">
                  <c:v>246.88802083333334</c:v>
                </c:pt>
                <c:pt idx="95958">
                  <c:v>246.890625</c:v>
                </c:pt>
                <c:pt idx="95959">
                  <c:v>246.89322916666666</c:v>
                </c:pt>
                <c:pt idx="95960">
                  <c:v>246.89583333333334</c:v>
                </c:pt>
                <c:pt idx="95961">
                  <c:v>246.8984375</c:v>
                </c:pt>
                <c:pt idx="95962">
                  <c:v>246.90104166666666</c:v>
                </c:pt>
                <c:pt idx="95963">
                  <c:v>246.90364583333334</c:v>
                </c:pt>
                <c:pt idx="95964">
                  <c:v>246.90625</c:v>
                </c:pt>
                <c:pt idx="95965">
                  <c:v>246.90885416666666</c:v>
                </c:pt>
                <c:pt idx="95966">
                  <c:v>246.91145833333334</c:v>
                </c:pt>
                <c:pt idx="95967">
                  <c:v>246.9140625</c:v>
                </c:pt>
                <c:pt idx="95968">
                  <c:v>246.91666666666666</c:v>
                </c:pt>
                <c:pt idx="95969">
                  <c:v>246.91927083333334</c:v>
                </c:pt>
                <c:pt idx="95970">
                  <c:v>246.921875</c:v>
                </c:pt>
                <c:pt idx="95971">
                  <c:v>246.92447916666666</c:v>
                </c:pt>
                <c:pt idx="95972">
                  <c:v>246.92708333333334</c:v>
                </c:pt>
                <c:pt idx="95973">
                  <c:v>246.9296875</c:v>
                </c:pt>
                <c:pt idx="95974">
                  <c:v>246.93229166666666</c:v>
                </c:pt>
                <c:pt idx="95975">
                  <c:v>246.93489583333334</c:v>
                </c:pt>
                <c:pt idx="95976">
                  <c:v>246.9375</c:v>
                </c:pt>
                <c:pt idx="95977">
                  <c:v>246.94010416666666</c:v>
                </c:pt>
                <c:pt idx="95978">
                  <c:v>246.94270833333334</c:v>
                </c:pt>
                <c:pt idx="95979">
                  <c:v>246.9453125</c:v>
                </c:pt>
                <c:pt idx="95980">
                  <c:v>246.94791666666666</c:v>
                </c:pt>
                <c:pt idx="95981">
                  <c:v>246.95052083333334</c:v>
                </c:pt>
                <c:pt idx="95982">
                  <c:v>246.953125</c:v>
                </c:pt>
                <c:pt idx="95983">
                  <c:v>246.95572916666666</c:v>
                </c:pt>
                <c:pt idx="95984">
                  <c:v>246.95833333333334</c:v>
                </c:pt>
                <c:pt idx="95985">
                  <c:v>246.9609375</c:v>
                </c:pt>
                <c:pt idx="95986">
                  <c:v>246.96354166666666</c:v>
                </c:pt>
                <c:pt idx="95987">
                  <c:v>246.96614583333334</c:v>
                </c:pt>
                <c:pt idx="95988">
                  <c:v>246.96875</c:v>
                </c:pt>
                <c:pt idx="95989">
                  <c:v>246.97135416666666</c:v>
                </c:pt>
                <c:pt idx="95990">
                  <c:v>246.97395833333334</c:v>
                </c:pt>
                <c:pt idx="95991">
                  <c:v>246.9765625</c:v>
                </c:pt>
                <c:pt idx="95992">
                  <c:v>246.97916666666666</c:v>
                </c:pt>
                <c:pt idx="95993">
                  <c:v>246.98177083333334</c:v>
                </c:pt>
                <c:pt idx="95994">
                  <c:v>246.984375</c:v>
                </c:pt>
                <c:pt idx="95995">
                  <c:v>246.98697916666666</c:v>
                </c:pt>
                <c:pt idx="95996">
                  <c:v>246.98958333333334</c:v>
                </c:pt>
                <c:pt idx="95997">
                  <c:v>246.9921875</c:v>
                </c:pt>
                <c:pt idx="95998">
                  <c:v>246.99479166666666</c:v>
                </c:pt>
                <c:pt idx="95999">
                  <c:v>246.99739583333334</c:v>
                </c:pt>
                <c:pt idx="96000">
                  <c:v>247</c:v>
                </c:pt>
                <c:pt idx="96001">
                  <c:v>247.00260416666666</c:v>
                </c:pt>
                <c:pt idx="96002">
                  <c:v>247.00520833333334</c:v>
                </c:pt>
                <c:pt idx="96003">
                  <c:v>247.0078125</c:v>
                </c:pt>
                <c:pt idx="96004">
                  <c:v>247.01041666666666</c:v>
                </c:pt>
                <c:pt idx="96005">
                  <c:v>247.01302083333334</c:v>
                </c:pt>
                <c:pt idx="96006">
                  <c:v>247.015625</c:v>
                </c:pt>
                <c:pt idx="96007">
                  <c:v>247.01822916666666</c:v>
                </c:pt>
                <c:pt idx="96008">
                  <c:v>247.02083333333334</c:v>
                </c:pt>
                <c:pt idx="96009">
                  <c:v>247.0234375</c:v>
                </c:pt>
                <c:pt idx="96010">
                  <c:v>247.02604166666666</c:v>
                </c:pt>
                <c:pt idx="96011">
                  <c:v>247.02864583333334</c:v>
                </c:pt>
                <c:pt idx="96012">
                  <c:v>247.03125</c:v>
                </c:pt>
                <c:pt idx="96013">
                  <c:v>247.03385416666666</c:v>
                </c:pt>
                <c:pt idx="96014">
                  <c:v>247.03645833333334</c:v>
                </c:pt>
                <c:pt idx="96015">
                  <c:v>247.0390625</c:v>
                </c:pt>
                <c:pt idx="96016">
                  <c:v>247.04166666666666</c:v>
                </c:pt>
                <c:pt idx="96017">
                  <c:v>247.04427083333334</c:v>
                </c:pt>
                <c:pt idx="96018">
                  <c:v>247.046875</c:v>
                </c:pt>
                <c:pt idx="96019">
                  <c:v>247.04947916666666</c:v>
                </c:pt>
                <c:pt idx="96020">
                  <c:v>247.05208333333334</c:v>
                </c:pt>
                <c:pt idx="96021">
                  <c:v>247.0546875</c:v>
                </c:pt>
                <c:pt idx="96022">
                  <c:v>247.05729166666666</c:v>
                </c:pt>
                <c:pt idx="96023">
                  <c:v>247.05989583333334</c:v>
                </c:pt>
                <c:pt idx="96024">
                  <c:v>247.0625</c:v>
                </c:pt>
                <c:pt idx="96025">
                  <c:v>247.06510416666666</c:v>
                </c:pt>
                <c:pt idx="96026">
                  <c:v>247.06770833333334</c:v>
                </c:pt>
                <c:pt idx="96027">
                  <c:v>247.0703125</c:v>
                </c:pt>
                <c:pt idx="96028">
                  <c:v>247.07291666666666</c:v>
                </c:pt>
                <c:pt idx="96029">
                  <c:v>247.07552083333334</c:v>
                </c:pt>
                <c:pt idx="96030">
                  <c:v>247.078125</c:v>
                </c:pt>
                <c:pt idx="96031">
                  <c:v>247.08072916666666</c:v>
                </c:pt>
                <c:pt idx="96032">
                  <c:v>247.08333333333334</c:v>
                </c:pt>
                <c:pt idx="96033">
                  <c:v>247.0859375</c:v>
                </c:pt>
                <c:pt idx="96034">
                  <c:v>247.08854166666666</c:v>
                </c:pt>
                <c:pt idx="96035">
                  <c:v>247.09114583333334</c:v>
                </c:pt>
                <c:pt idx="96036">
                  <c:v>247.09375</c:v>
                </c:pt>
                <c:pt idx="96037">
                  <c:v>247.09635416666666</c:v>
                </c:pt>
                <c:pt idx="96038">
                  <c:v>247.09895833333334</c:v>
                </c:pt>
                <c:pt idx="96039">
                  <c:v>247.1015625</c:v>
                </c:pt>
                <c:pt idx="96040">
                  <c:v>247.10416666666666</c:v>
                </c:pt>
                <c:pt idx="96041">
                  <c:v>247.10677083333334</c:v>
                </c:pt>
                <c:pt idx="96042">
                  <c:v>247.109375</c:v>
                </c:pt>
                <c:pt idx="96043">
                  <c:v>247.11197916666666</c:v>
                </c:pt>
                <c:pt idx="96044">
                  <c:v>247.11458333333334</c:v>
                </c:pt>
                <c:pt idx="96045">
                  <c:v>247.1171875</c:v>
                </c:pt>
                <c:pt idx="96046">
                  <c:v>247.11979166666666</c:v>
                </c:pt>
                <c:pt idx="96047">
                  <c:v>247.12239583333334</c:v>
                </c:pt>
                <c:pt idx="96048">
                  <c:v>247.125</c:v>
                </c:pt>
                <c:pt idx="96049">
                  <c:v>247.12760416666666</c:v>
                </c:pt>
                <c:pt idx="96050">
                  <c:v>247.13020833333334</c:v>
                </c:pt>
                <c:pt idx="96051">
                  <c:v>247.1328125</c:v>
                </c:pt>
                <c:pt idx="96052">
                  <c:v>247.13541666666666</c:v>
                </c:pt>
                <c:pt idx="96053">
                  <c:v>247.13802083333334</c:v>
                </c:pt>
                <c:pt idx="96054">
                  <c:v>247.140625</c:v>
                </c:pt>
                <c:pt idx="96055">
                  <c:v>247.14322916666666</c:v>
                </c:pt>
                <c:pt idx="96056">
                  <c:v>247.14583333333334</c:v>
                </c:pt>
                <c:pt idx="96057">
                  <c:v>247.1484375</c:v>
                </c:pt>
                <c:pt idx="96058">
                  <c:v>247.15104166666666</c:v>
                </c:pt>
                <c:pt idx="96059">
                  <c:v>247.15364583333334</c:v>
                </c:pt>
                <c:pt idx="96060">
                  <c:v>247.15625</c:v>
                </c:pt>
                <c:pt idx="96061">
                  <c:v>247.15885416666666</c:v>
                </c:pt>
                <c:pt idx="96062">
                  <c:v>247.16145833333334</c:v>
                </c:pt>
                <c:pt idx="96063">
                  <c:v>247.1640625</c:v>
                </c:pt>
                <c:pt idx="96064">
                  <c:v>247.16666666666666</c:v>
                </c:pt>
                <c:pt idx="96065">
                  <c:v>247.16927083333334</c:v>
                </c:pt>
                <c:pt idx="96066">
                  <c:v>247.171875</c:v>
                </c:pt>
                <c:pt idx="96067">
                  <c:v>247.17447916666666</c:v>
                </c:pt>
                <c:pt idx="96068">
                  <c:v>247.17708333333334</c:v>
                </c:pt>
                <c:pt idx="96069">
                  <c:v>247.1796875</c:v>
                </c:pt>
                <c:pt idx="96070">
                  <c:v>247.18229166666666</c:v>
                </c:pt>
                <c:pt idx="96071">
                  <c:v>247.18489583333334</c:v>
                </c:pt>
                <c:pt idx="96072">
                  <c:v>247.1875</c:v>
                </c:pt>
                <c:pt idx="96073">
                  <c:v>247.19010416666666</c:v>
                </c:pt>
                <c:pt idx="96074">
                  <c:v>247.19270833333334</c:v>
                </c:pt>
                <c:pt idx="96075">
                  <c:v>247.1953125</c:v>
                </c:pt>
                <c:pt idx="96076">
                  <c:v>247.19791666666666</c:v>
                </c:pt>
                <c:pt idx="96077">
                  <c:v>247.20052083333334</c:v>
                </c:pt>
                <c:pt idx="96078">
                  <c:v>247.203125</c:v>
                </c:pt>
                <c:pt idx="96079">
                  <c:v>247.20572916666666</c:v>
                </c:pt>
                <c:pt idx="96080">
                  <c:v>247.20833333333334</c:v>
                </c:pt>
                <c:pt idx="96081">
                  <c:v>247.2109375</c:v>
                </c:pt>
                <c:pt idx="96082">
                  <c:v>247.21354166666666</c:v>
                </c:pt>
                <c:pt idx="96083">
                  <c:v>247.21614583333334</c:v>
                </c:pt>
                <c:pt idx="96084">
                  <c:v>247.21875</c:v>
                </c:pt>
                <c:pt idx="96085">
                  <c:v>247.22135416666666</c:v>
                </c:pt>
                <c:pt idx="96086">
                  <c:v>247.22395833333334</c:v>
                </c:pt>
                <c:pt idx="96087">
                  <c:v>247.2265625</c:v>
                </c:pt>
                <c:pt idx="96088">
                  <c:v>247.22916666666666</c:v>
                </c:pt>
                <c:pt idx="96089">
                  <c:v>247.23177083333334</c:v>
                </c:pt>
                <c:pt idx="96090">
                  <c:v>247.234375</c:v>
                </c:pt>
                <c:pt idx="96091">
                  <c:v>247.23697916666666</c:v>
                </c:pt>
                <c:pt idx="96092">
                  <c:v>247.23958333333334</c:v>
                </c:pt>
                <c:pt idx="96093">
                  <c:v>247.2421875</c:v>
                </c:pt>
                <c:pt idx="96094">
                  <c:v>247.24479166666666</c:v>
                </c:pt>
                <c:pt idx="96095">
                  <c:v>247.24739583333334</c:v>
                </c:pt>
                <c:pt idx="96096">
                  <c:v>247.25</c:v>
                </c:pt>
                <c:pt idx="96097">
                  <c:v>247.25260416666666</c:v>
                </c:pt>
                <c:pt idx="96098">
                  <c:v>247.25520833333334</c:v>
                </c:pt>
                <c:pt idx="96099">
                  <c:v>247.2578125</c:v>
                </c:pt>
                <c:pt idx="96100">
                  <c:v>247.26041666666666</c:v>
                </c:pt>
                <c:pt idx="96101">
                  <c:v>247.26302083333334</c:v>
                </c:pt>
                <c:pt idx="96102">
                  <c:v>247.265625</c:v>
                </c:pt>
                <c:pt idx="96103">
                  <c:v>247.26822916666666</c:v>
                </c:pt>
                <c:pt idx="96104">
                  <c:v>247.27083333333334</c:v>
                </c:pt>
                <c:pt idx="96105">
                  <c:v>247.2734375</c:v>
                </c:pt>
                <c:pt idx="96106">
                  <c:v>247.27604166666666</c:v>
                </c:pt>
                <c:pt idx="96107">
                  <c:v>247.27864583333334</c:v>
                </c:pt>
                <c:pt idx="96108">
                  <c:v>247.28125</c:v>
                </c:pt>
                <c:pt idx="96109">
                  <c:v>247.28385416666666</c:v>
                </c:pt>
                <c:pt idx="96110">
                  <c:v>247.28645833333334</c:v>
                </c:pt>
                <c:pt idx="96111">
                  <c:v>247.2890625</c:v>
                </c:pt>
                <c:pt idx="96112">
                  <c:v>247.29166666666666</c:v>
                </c:pt>
                <c:pt idx="96113">
                  <c:v>247.29427083333334</c:v>
                </c:pt>
                <c:pt idx="96114">
                  <c:v>247.296875</c:v>
                </c:pt>
                <c:pt idx="96115">
                  <c:v>247.29947916666666</c:v>
                </c:pt>
                <c:pt idx="96116">
                  <c:v>247.30208333333334</c:v>
                </c:pt>
                <c:pt idx="96117">
                  <c:v>247.3046875</c:v>
                </c:pt>
                <c:pt idx="96118">
                  <c:v>247.30729166666666</c:v>
                </c:pt>
                <c:pt idx="96119">
                  <c:v>247.30989583333334</c:v>
                </c:pt>
                <c:pt idx="96120">
                  <c:v>247.3125</c:v>
                </c:pt>
                <c:pt idx="96121">
                  <c:v>247.31510416666666</c:v>
                </c:pt>
                <c:pt idx="96122">
                  <c:v>247.31770833333334</c:v>
                </c:pt>
                <c:pt idx="96123">
                  <c:v>247.3203125</c:v>
                </c:pt>
                <c:pt idx="96124">
                  <c:v>247.32291666666666</c:v>
                </c:pt>
                <c:pt idx="96125">
                  <c:v>247.32552083333334</c:v>
                </c:pt>
                <c:pt idx="96126">
                  <c:v>247.328125</c:v>
                </c:pt>
                <c:pt idx="96127">
                  <c:v>247.33072916666666</c:v>
                </c:pt>
                <c:pt idx="96128">
                  <c:v>247.33333333333334</c:v>
                </c:pt>
                <c:pt idx="96129">
                  <c:v>247.3359375</c:v>
                </c:pt>
                <c:pt idx="96130">
                  <c:v>247.33854166666666</c:v>
                </c:pt>
                <c:pt idx="96131">
                  <c:v>247.34114583333334</c:v>
                </c:pt>
                <c:pt idx="96132">
                  <c:v>247.34375</c:v>
                </c:pt>
                <c:pt idx="96133">
                  <c:v>247.34635416666666</c:v>
                </c:pt>
                <c:pt idx="96134">
                  <c:v>247.34895833333334</c:v>
                </c:pt>
                <c:pt idx="96135">
                  <c:v>247.3515625</c:v>
                </c:pt>
                <c:pt idx="96136">
                  <c:v>247.35416666666666</c:v>
                </c:pt>
                <c:pt idx="96137">
                  <c:v>247.35677083333334</c:v>
                </c:pt>
                <c:pt idx="96138">
                  <c:v>247.359375</c:v>
                </c:pt>
                <c:pt idx="96139">
                  <c:v>247.36197916666666</c:v>
                </c:pt>
                <c:pt idx="96140">
                  <c:v>247.36458333333334</c:v>
                </c:pt>
                <c:pt idx="96141">
                  <c:v>247.3671875</c:v>
                </c:pt>
                <c:pt idx="96142">
                  <c:v>247.36979166666666</c:v>
                </c:pt>
                <c:pt idx="96143">
                  <c:v>247.37239583333334</c:v>
                </c:pt>
                <c:pt idx="96144">
                  <c:v>247.375</c:v>
                </c:pt>
                <c:pt idx="96145">
                  <c:v>247.37760416666666</c:v>
                </c:pt>
                <c:pt idx="96146">
                  <c:v>247.38020833333334</c:v>
                </c:pt>
                <c:pt idx="96147">
                  <c:v>247.3828125</c:v>
                </c:pt>
                <c:pt idx="96148">
                  <c:v>247.38541666666666</c:v>
                </c:pt>
                <c:pt idx="96149">
                  <c:v>247.38802083333334</c:v>
                </c:pt>
                <c:pt idx="96150">
                  <c:v>247.390625</c:v>
                </c:pt>
                <c:pt idx="96151">
                  <c:v>247.39322916666666</c:v>
                </c:pt>
                <c:pt idx="96152">
                  <c:v>247.39583333333334</c:v>
                </c:pt>
                <c:pt idx="96153">
                  <c:v>247.3984375</c:v>
                </c:pt>
                <c:pt idx="96154">
                  <c:v>247.40104166666666</c:v>
                </c:pt>
                <c:pt idx="96155">
                  <c:v>247.40364583333334</c:v>
                </c:pt>
                <c:pt idx="96156">
                  <c:v>247.40625</c:v>
                </c:pt>
                <c:pt idx="96157">
                  <c:v>247.40885416666666</c:v>
                </c:pt>
                <c:pt idx="96158">
                  <c:v>247.41145833333334</c:v>
                </c:pt>
                <c:pt idx="96159">
                  <c:v>247.4140625</c:v>
                </c:pt>
                <c:pt idx="96160">
                  <c:v>247.41666666666666</c:v>
                </c:pt>
                <c:pt idx="96161">
                  <c:v>247.41927083333334</c:v>
                </c:pt>
                <c:pt idx="96162">
                  <c:v>247.421875</c:v>
                </c:pt>
                <c:pt idx="96163">
                  <c:v>247.42447916666666</c:v>
                </c:pt>
                <c:pt idx="96164">
                  <c:v>247.42708333333334</c:v>
                </c:pt>
                <c:pt idx="96165">
                  <c:v>247.4296875</c:v>
                </c:pt>
                <c:pt idx="96166">
                  <c:v>247.43229166666666</c:v>
                </c:pt>
                <c:pt idx="96167">
                  <c:v>247.43489583333334</c:v>
                </c:pt>
                <c:pt idx="96168">
                  <c:v>247.4375</c:v>
                </c:pt>
                <c:pt idx="96169">
                  <c:v>247.44010416666666</c:v>
                </c:pt>
                <c:pt idx="96170">
                  <c:v>247.44270833333334</c:v>
                </c:pt>
                <c:pt idx="96171">
                  <c:v>247.4453125</c:v>
                </c:pt>
                <c:pt idx="96172">
                  <c:v>247.44791666666666</c:v>
                </c:pt>
                <c:pt idx="96173">
                  <c:v>247.45052083333334</c:v>
                </c:pt>
                <c:pt idx="96174">
                  <c:v>247.453125</c:v>
                </c:pt>
                <c:pt idx="96175">
                  <c:v>247.45572916666666</c:v>
                </c:pt>
                <c:pt idx="96176">
                  <c:v>247.45833333333334</c:v>
                </c:pt>
                <c:pt idx="96177">
                  <c:v>247.4609375</c:v>
                </c:pt>
                <c:pt idx="96178">
                  <c:v>247.46354166666666</c:v>
                </c:pt>
                <c:pt idx="96179">
                  <c:v>247.46614583333334</c:v>
                </c:pt>
                <c:pt idx="96180">
                  <c:v>247.46875</c:v>
                </c:pt>
                <c:pt idx="96181">
                  <c:v>247.47135416666666</c:v>
                </c:pt>
                <c:pt idx="96182">
                  <c:v>247.47395833333334</c:v>
                </c:pt>
                <c:pt idx="96183">
                  <c:v>247.4765625</c:v>
                </c:pt>
                <c:pt idx="96184">
                  <c:v>247.47916666666666</c:v>
                </c:pt>
                <c:pt idx="96185">
                  <c:v>247.48177083333334</c:v>
                </c:pt>
                <c:pt idx="96186">
                  <c:v>247.484375</c:v>
                </c:pt>
                <c:pt idx="96187">
                  <c:v>247.48697916666666</c:v>
                </c:pt>
                <c:pt idx="96188">
                  <c:v>247.48958333333334</c:v>
                </c:pt>
                <c:pt idx="96189">
                  <c:v>247.4921875</c:v>
                </c:pt>
                <c:pt idx="96190">
                  <c:v>247.49479166666666</c:v>
                </c:pt>
                <c:pt idx="96191">
                  <c:v>247.49739583333334</c:v>
                </c:pt>
                <c:pt idx="96192">
                  <c:v>247.5</c:v>
                </c:pt>
                <c:pt idx="96193">
                  <c:v>247.50260416666666</c:v>
                </c:pt>
                <c:pt idx="96194">
                  <c:v>247.50520833333334</c:v>
                </c:pt>
                <c:pt idx="96195">
                  <c:v>247.5078125</c:v>
                </c:pt>
                <c:pt idx="96196">
                  <c:v>247.51041666666666</c:v>
                </c:pt>
                <c:pt idx="96197">
                  <c:v>247.51302083333334</c:v>
                </c:pt>
                <c:pt idx="96198">
                  <c:v>247.515625</c:v>
                </c:pt>
                <c:pt idx="96199">
                  <c:v>247.51822916666666</c:v>
                </c:pt>
                <c:pt idx="96200">
                  <c:v>247.52083333333334</c:v>
                </c:pt>
                <c:pt idx="96201">
                  <c:v>247.5234375</c:v>
                </c:pt>
                <c:pt idx="96202">
                  <c:v>247.52604166666666</c:v>
                </c:pt>
                <c:pt idx="96203">
                  <c:v>247.52864583333334</c:v>
                </c:pt>
                <c:pt idx="96204">
                  <c:v>247.53125</c:v>
                </c:pt>
                <c:pt idx="96205">
                  <c:v>247.53385416666666</c:v>
                </c:pt>
                <c:pt idx="96206">
                  <c:v>247.53645833333334</c:v>
                </c:pt>
                <c:pt idx="96207">
                  <c:v>247.5390625</c:v>
                </c:pt>
                <c:pt idx="96208">
                  <c:v>247.54166666666666</c:v>
                </c:pt>
                <c:pt idx="96209">
                  <c:v>247.54427083333334</c:v>
                </c:pt>
                <c:pt idx="96210">
                  <c:v>247.546875</c:v>
                </c:pt>
                <c:pt idx="96211">
                  <c:v>247.54947916666666</c:v>
                </c:pt>
                <c:pt idx="96212">
                  <c:v>247.55208333333334</c:v>
                </c:pt>
                <c:pt idx="96213">
                  <c:v>247.5546875</c:v>
                </c:pt>
                <c:pt idx="96214">
                  <c:v>247.55729166666666</c:v>
                </c:pt>
                <c:pt idx="96215">
                  <c:v>247.55989583333334</c:v>
                </c:pt>
                <c:pt idx="96216">
                  <c:v>247.5625</c:v>
                </c:pt>
                <c:pt idx="96217">
                  <c:v>247.56510416666666</c:v>
                </c:pt>
                <c:pt idx="96218">
                  <c:v>247.56770833333334</c:v>
                </c:pt>
                <c:pt idx="96219">
                  <c:v>247.5703125</c:v>
                </c:pt>
                <c:pt idx="96220">
                  <c:v>247.57291666666666</c:v>
                </c:pt>
                <c:pt idx="96221">
                  <c:v>247.57552083333334</c:v>
                </c:pt>
                <c:pt idx="96222">
                  <c:v>247.578125</c:v>
                </c:pt>
                <c:pt idx="96223">
                  <c:v>247.58072916666666</c:v>
                </c:pt>
                <c:pt idx="96224">
                  <c:v>247.58333333333334</c:v>
                </c:pt>
                <c:pt idx="96225">
                  <c:v>247.5859375</c:v>
                </c:pt>
                <c:pt idx="96226">
                  <c:v>247.58854166666666</c:v>
                </c:pt>
                <c:pt idx="96227">
                  <c:v>247.59114583333334</c:v>
                </c:pt>
                <c:pt idx="96228">
                  <c:v>247.59375</c:v>
                </c:pt>
                <c:pt idx="96229">
                  <c:v>247.59635416666666</c:v>
                </c:pt>
                <c:pt idx="96230">
                  <c:v>247.59895833333334</c:v>
                </c:pt>
                <c:pt idx="96231">
                  <c:v>247.6015625</c:v>
                </c:pt>
                <c:pt idx="96232">
                  <c:v>247.60416666666666</c:v>
                </c:pt>
                <c:pt idx="96233">
                  <c:v>247.60677083333334</c:v>
                </c:pt>
                <c:pt idx="96234">
                  <c:v>247.609375</c:v>
                </c:pt>
                <c:pt idx="96235">
                  <c:v>247.61197916666666</c:v>
                </c:pt>
                <c:pt idx="96236">
                  <c:v>247.61458333333334</c:v>
                </c:pt>
                <c:pt idx="96237">
                  <c:v>247.6171875</c:v>
                </c:pt>
                <c:pt idx="96238">
                  <c:v>247.61979166666666</c:v>
                </c:pt>
                <c:pt idx="96239">
                  <c:v>247.62239583333334</c:v>
                </c:pt>
                <c:pt idx="96240">
                  <c:v>247.625</c:v>
                </c:pt>
                <c:pt idx="96241">
                  <c:v>247.62760416666666</c:v>
                </c:pt>
                <c:pt idx="96242">
                  <c:v>247.63020833333334</c:v>
                </c:pt>
                <c:pt idx="96243">
                  <c:v>247.6328125</c:v>
                </c:pt>
                <c:pt idx="96244">
                  <c:v>247.63541666666666</c:v>
                </c:pt>
                <c:pt idx="96245">
                  <c:v>247.63802083333334</c:v>
                </c:pt>
                <c:pt idx="96246">
                  <c:v>247.640625</c:v>
                </c:pt>
                <c:pt idx="96247">
                  <c:v>247.64322916666666</c:v>
                </c:pt>
                <c:pt idx="96248">
                  <c:v>247.64583333333334</c:v>
                </c:pt>
                <c:pt idx="96249">
                  <c:v>247.6484375</c:v>
                </c:pt>
                <c:pt idx="96250">
                  <c:v>247.65104166666666</c:v>
                </c:pt>
                <c:pt idx="96251">
                  <c:v>247.65364583333334</c:v>
                </c:pt>
                <c:pt idx="96252">
                  <c:v>247.65625</c:v>
                </c:pt>
                <c:pt idx="96253">
                  <c:v>247.65885416666666</c:v>
                </c:pt>
                <c:pt idx="96254">
                  <c:v>247.66145833333334</c:v>
                </c:pt>
                <c:pt idx="96255">
                  <c:v>247.6640625</c:v>
                </c:pt>
                <c:pt idx="96256">
                  <c:v>247.66666666666666</c:v>
                </c:pt>
                <c:pt idx="96257">
                  <c:v>247.66927083333334</c:v>
                </c:pt>
                <c:pt idx="96258">
                  <c:v>247.671875</c:v>
                </c:pt>
                <c:pt idx="96259">
                  <c:v>247.67447916666666</c:v>
                </c:pt>
                <c:pt idx="96260">
                  <c:v>247.67708333333334</c:v>
                </c:pt>
                <c:pt idx="96261">
                  <c:v>247.6796875</c:v>
                </c:pt>
                <c:pt idx="96262">
                  <c:v>247.68229166666666</c:v>
                </c:pt>
                <c:pt idx="96263">
                  <c:v>247.68489583333334</c:v>
                </c:pt>
                <c:pt idx="96264">
                  <c:v>247.6875</c:v>
                </c:pt>
                <c:pt idx="96265">
                  <c:v>247.69010416666666</c:v>
                </c:pt>
                <c:pt idx="96266">
                  <c:v>247.69270833333334</c:v>
                </c:pt>
                <c:pt idx="96267">
                  <c:v>247.6953125</c:v>
                </c:pt>
                <c:pt idx="96268">
                  <c:v>247.69791666666666</c:v>
                </c:pt>
                <c:pt idx="96269">
                  <c:v>247.70052083333334</c:v>
                </c:pt>
                <c:pt idx="96270">
                  <c:v>247.703125</c:v>
                </c:pt>
                <c:pt idx="96271">
                  <c:v>247.70572916666666</c:v>
                </c:pt>
                <c:pt idx="96272">
                  <c:v>247.70833333333334</c:v>
                </c:pt>
                <c:pt idx="96273">
                  <c:v>247.7109375</c:v>
                </c:pt>
                <c:pt idx="96274">
                  <c:v>247.71354166666666</c:v>
                </c:pt>
                <c:pt idx="96275">
                  <c:v>247.71614583333334</c:v>
                </c:pt>
                <c:pt idx="96276">
                  <c:v>247.71875</c:v>
                </c:pt>
                <c:pt idx="96277">
                  <c:v>247.72135416666666</c:v>
                </c:pt>
                <c:pt idx="96278">
                  <c:v>247.72395833333334</c:v>
                </c:pt>
                <c:pt idx="96279">
                  <c:v>247.7265625</c:v>
                </c:pt>
                <c:pt idx="96280">
                  <c:v>247.72916666666666</c:v>
                </c:pt>
                <c:pt idx="96281">
                  <c:v>247.73177083333334</c:v>
                </c:pt>
                <c:pt idx="96282">
                  <c:v>247.734375</c:v>
                </c:pt>
                <c:pt idx="96283">
                  <c:v>247.73697916666666</c:v>
                </c:pt>
                <c:pt idx="96284">
                  <c:v>247.73958333333334</c:v>
                </c:pt>
                <c:pt idx="96285">
                  <c:v>247.7421875</c:v>
                </c:pt>
                <c:pt idx="96286">
                  <c:v>247.74479166666666</c:v>
                </c:pt>
                <c:pt idx="96287">
                  <c:v>247.74739583333334</c:v>
                </c:pt>
                <c:pt idx="96288">
                  <c:v>247.75</c:v>
                </c:pt>
                <c:pt idx="96289">
                  <c:v>247.75260416666666</c:v>
                </c:pt>
                <c:pt idx="96290">
                  <c:v>247.75520833333334</c:v>
                </c:pt>
                <c:pt idx="96291">
                  <c:v>247.7578125</c:v>
                </c:pt>
                <c:pt idx="96292">
                  <c:v>247.76041666666666</c:v>
                </c:pt>
                <c:pt idx="96293">
                  <c:v>247.76302083333334</c:v>
                </c:pt>
                <c:pt idx="96294">
                  <c:v>247.765625</c:v>
                </c:pt>
                <c:pt idx="96295">
                  <c:v>247.76822916666666</c:v>
                </c:pt>
                <c:pt idx="96296">
                  <c:v>247.77083333333334</c:v>
                </c:pt>
                <c:pt idx="96297">
                  <c:v>247.7734375</c:v>
                </c:pt>
                <c:pt idx="96298">
                  <c:v>247.77604166666666</c:v>
                </c:pt>
                <c:pt idx="96299">
                  <c:v>247.77864583333334</c:v>
                </c:pt>
                <c:pt idx="96300">
                  <c:v>247.78125</c:v>
                </c:pt>
                <c:pt idx="96301">
                  <c:v>247.78385416666666</c:v>
                </c:pt>
                <c:pt idx="96302">
                  <c:v>247.78645833333334</c:v>
                </c:pt>
                <c:pt idx="96303">
                  <c:v>247.7890625</c:v>
                </c:pt>
                <c:pt idx="96304">
                  <c:v>247.79166666666666</c:v>
                </c:pt>
                <c:pt idx="96305">
                  <c:v>247.79427083333334</c:v>
                </c:pt>
                <c:pt idx="96306">
                  <c:v>247.796875</c:v>
                </c:pt>
                <c:pt idx="96307">
                  <c:v>247.79947916666666</c:v>
                </c:pt>
                <c:pt idx="96308">
                  <c:v>247.80208333333334</c:v>
                </c:pt>
                <c:pt idx="96309">
                  <c:v>247.8046875</c:v>
                </c:pt>
                <c:pt idx="96310">
                  <c:v>247.80729166666666</c:v>
                </c:pt>
                <c:pt idx="96311">
                  <c:v>247.80989583333334</c:v>
                </c:pt>
                <c:pt idx="96312">
                  <c:v>247.8125</c:v>
                </c:pt>
                <c:pt idx="96313">
                  <c:v>247.81510416666666</c:v>
                </c:pt>
                <c:pt idx="96314">
                  <c:v>247.81770833333334</c:v>
                </c:pt>
                <c:pt idx="96315">
                  <c:v>247.8203125</c:v>
                </c:pt>
                <c:pt idx="96316">
                  <c:v>247.82291666666666</c:v>
                </c:pt>
                <c:pt idx="96317">
                  <c:v>247.82552083333334</c:v>
                </c:pt>
                <c:pt idx="96318">
                  <c:v>247.828125</c:v>
                </c:pt>
                <c:pt idx="96319">
                  <c:v>247.83072916666666</c:v>
                </c:pt>
                <c:pt idx="96320">
                  <c:v>247.83333333333334</c:v>
                </c:pt>
                <c:pt idx="96321">
                  <c:v>247.8359375</c:v>
                </c:pt>
                <c:pt idx="96322">
                  <c:v>247.83854166666666</c:v>
                </c:pt>
                <c:pt idx="96323">
                  <c:v>247.84114583333334</c:v>
                </c:pt>
                <c:pt idx="96324">
                  <c:v>247.84375</c:v>
                </c:pt>
                <c:pt idx="96325">
                  <c:v>247.84635416666666</c:v>
                </c:pt>
                <c:pt idx="96326">
                  <c:v>247.84895833333334</c:v>
                </c:pt>
                <c:pt idx="96327">
                  <c:v>247.8515625</c:v>
                </c:pt>
                <c:pt idx="96328">
                  <c:v>247.85416666666666</c:v>
                </c:pt>
                <c:pt idx="96329">
                  <c:v>247.85677083333334</c:v>
                </c:pt>
                <c:pt idx="96330">
                  <c:v>247.859375</c:v>
                </c:pt>
                <c:pt idx="96331">
                  <c:v>247.86197916666666</c:v>
                </c:pt>
                <c:pt idx="96332">
                  <c:v>247.86458333333334</c:v>
                </c:pt>
                <c:pt idx="96333">
                  <c:v>247.8671875</c:v>
                </c:pt>
                <c:pt idx="96334">
                  <c:v>247.86979166666666</c:v>
                </c:pt>
                <c:pt idx="96335">
                  <c:v>247.87239583333334</c:v>
                </c:pt>
                <c:pt idx="96336">
                  <c:v>247.875</c:v>
                </c:pt>
                <c:pt idx="96337">
                  <c:v>247.87760416666666</c:v>
                </c:pt>
                <c:pt idx="96338">
                  <c:v>247.88020833333334</c:v>
                </c:pt>
                <c:pt idx="96339">
                  <c:v>247.8828125</c:v>
                </c:pt>
                <c:pt idx="96340">
                  <c:v>247.88541666666666</c:v>
                </c:pt>
                <c:pt idx="96341">
                  <c:v>247.88802083333334</c:v>
                </c:pt>
                <c:pt idx="96342">
                  <c:v>247.890625</c:v>
                </c:pt>
                <c:pt idx="96343">
                  <c:v>247.89322916666666</c:v>
                </c:pt>
                <c:pt idx="96344">
                  <c:v>247.89583333333334</c:v>
                </c:pt>
                <c:pt idx="96345">
                  <c:v>247.8984375</c:v>
                </c:pt>
                <c:pt idx="96346">
                  <c:v>247.90104166666666</c:v>
                </c:pt>
                <c:pt idx="96347">
                  <c:v>247.90364583333334</c:v>
                </c:pt>
                <c:pt idx="96348">
                  <c:v>247.90625</c:v>
                </c:pt>
                <c:pt idx="96349">
                  <c:v>247.90885416666666</c:v>
                </c:pt>
                <c:pt idx="96350">
                  <c:v>247.91145833333334</c:v>
                </c:pt>
                <c:pt idx="96351">
                  <c:v>247.9140625</c:v>
                </c:pt>
                <c:pt idx="96352">
                  <c:v>247.91666666666666</c:v>
                </c:pt>
                <c:pt idx="96353">
                  <c:v>247.91927083333334</c:v>
                </c:pt>
                <c:pt idx="96354">
                  <c:v>247.921875</c:v>
                </c:pt>
                <c:pt idx="96355">
                  <c:v>247.92447916666666</c:v>
                </c:pt>
                <c:pt idx="96356">
                  <c:v>247.92708333333334</c:v>
                </c:pt>
                <c:pt idx="96357">
                  <c:v>247.9296875</c:v>
                </c:pt>
                <c:pt idx="96358">
                  <c:v>247.93229166666666</c:v>
                </c:pt>
                <c:pt idx="96359">
                  <c:v>247.93489583333334</c:v>
                </c:pt>
                <c:pt idx="96360">
                  <c:v>247.9375</c:v>
                </c:pt>
                <c:pt idx="96361">
                  <c:v>247.94010416666666</c:v>
                </c:pt>
                <c:pt idx="96362">
                  <c:v>247.94270833333334</c:v>
                </c:pt>
                <c:pt idx="96363">
                  <c:v>247.9453125</c:v>
                </c:pt>
                <c:pt idx="96364">
                  <c:v>247.94791666666666</c:v>
                </c:pt>
                <c:pt idx="96365">
                  <c:v>247.95052083333334</c:v>
                </c:pt>
                <c:pt idx="96366">
                  <c:v>247.953125</c:v>
                </c:pt>
                <c:pt idx="96367">
                  <c:v>247.95572916666666</c:v>
                </c:pt>
                <c:pt idx="96368">
                  <c:v>247.95833333333334</c:v>
                </c:pt>
                <c:pt idx="96369">
                  <c:v>247.9609375</c:v>
                </c:pt>
                <c:pt idx="96370">
                  <c:v>247.96354166666666</c:v>
                </c:pt>
                <c:pt idx="96371">
                  <c:v>247.96614583333334</c:v>
                </c:pt>
                <c:pt idx="96372">
                  <c:v>247.96875</c:v>
                </c:pt>
                <c:pt idx="96373">
                  <c:v>247.97135416666666</c:v>
                </c:pt>
                <c:pt idx="96374">
                  <c:v>247.97395833333334</c:v>
                </c:pt>
                <c:pt idx="96375">
                  <c:v>247.9765625</c:v>
                </c:pt>
                <c:pt idx="96376">
                  <c:v>247.97916666666666</c:v>
                </c:pt>
                <c:pt idx="96377">
                  <c:v>247.98177083333334</c:v>
                </c:pt>
                <c:pt idx="96378">
                  <c:v>247.984375</c:v>
                </c:pt>
                <c:pt idx="96379">
                  <c:v>247.98697916666666</c:v>
                </c:pt>
                <c:pt idx="96380">
                  <c:v>247.98958333333334</c:v>
                </c:pt>
                <c:pt idx="96381">
                  <c:v>247.9921875</c:v>
                </c:pt>
                <c:pt idx="96382">
                  <c:v>247.99479166666666</c:v>
                </c:pt>
                <c:pt idx="96383">
                  <c:v>247.99739583333334</c:v>
                </c:pt>
                <c:pt idx="96384">
                  <c:v>248</c:v>
                </c:pt>
                <c:pt idx="96385">
                  <c:v>248.00260416666666</c:v>
                </c:pt>
                <c:pt idx="96386">
                  <c:v>248.00520833333334</c:v>
                </c:pt>
                <c:pt idx="96387">
                  <c:v>248.0078125</c:v>
                </c:pt>
                <c:pt idx="96388">
                  <c:v>248.01041666666666</c:v>
                </c:pt>
                <c:pt idx="96389">
                  <c:v>248.01302083333334</c:v>
                </c:pt>
                <c:pt idx="96390">
                  <c:v>248.015625</c:v>
                </c:pt>
                <c:pt idx="96391">
                  <c:v>248.01822916666666</c:v>
                </c:pt>
                <c:pt idx="96392">
                  <c:v>248.02083333333334</c:v>
                </c:pt>
                <c:pt idx="96393">
                  <c:v>248.0234375</c:v>
                </c:pt>
                <c:pt idx="96394">
                  <c:v>248.02604166666666</c:v>
                </c:pt>
                <c:pt idx="96395">
                  <c:v>248.02864583333334</c:v>
                </c:pt>
                <c:pt idx="96396">
                  <c:v>248.03125</c:v>
                </c:pt>
                <c:pt idx="96397">
                  <c:v>248.03385416666666</c:v>
                </c:pt>
                <c:pt idx="96398">
                  <c:v>248.03645833333334</c:v>
                </c:pt>
                <c:pt idx="96399">
                  <c:v>248.0390625</c:v>
                </c:pt>
                <c:pt idx="96400">
                  <c:v>248.04166666666666</c:v>
                </c:pt>
                <c:pt idx="96401">
                  <c:v>248.04427083333334</c:v>
                </c:pt>
                <c:pt idx="96402">
                  <c:v>248.046875</c:v>
                </c:pt>
                <c:pt idx="96403">
                  <c:v>248.04947916666666</c:v>
                </c:pt>
                <c:pt idx="96404">
                  <c:v>248.05208333333334</c:v>
                </c:pt>
                <c:pt idx="96405">
                  <c:v>248.0546875</c:v>
                </c:pt>
                <c:pt idx="96406">
                  <c:v>248.05729166666666</c:v>
                </c:pt>
                <c:pt idx="96407">
                  <c:v>248.05989583333334</c:v>
                </c:pt>
                <c:pt idx="96408">
                  <c:v>248.0625</c:v>
                </c:pt>
                <c:pt idx="96409">
                  <c:v>248.06510416666666</c:v>
                </c:pt>
                <c:pt idx="96410">
                  <c:v>248.06770833333334</c:v>
                </c:pt>
                <c:pt idx="96411">
                  <c:v>248.0703125</c:v>
                </c:pt>
                <c:pt idx="96412">
                  <c:v>248.07291666666666</c:v>
                </c:pt>
                <c:pt idx="96413">
                  <c:v>248.07552083333334</c:v>
                </c:pt>
                <c:pt idx="96414">
                  <c:v>248.078125</c:v>
                </c:pt>
                <c:pt idx="96415">
                  <c:v>248.08072916666666</c:v>
                </c:pt>
                <c:pt idx="96416">
                  <c:v>248.08333333333334</c:v>
                </c:pt>
                <c:pt idx="96417">
                  <c:v>248.0859375</c:v>
                </c:pt>
                <c:pt idx="96418">
                  <c:v>248.08854166666666</c:v>
                </c:pt>
                <c:pt idx="96419">
                  <c:v>248.09114583333334</c:v>
                </c:pt>
                <c:pt idx="96420">
                  <c:v>248.09375</c:v>
                </c:pt>
                <c:pt idx="96421">
                  <c:v>248.09635416666666</c:v>
                </c:pt>
                <c:pt idx="96422">
                  <c:v>248.09895833333334</c:v>
                </c:pt>
                <c:pt idx="96423">
                  <c:v>248.1015625</c:v>
                </c:pt>
                <c:pt idx="96424">
                  <c:v>248.10416666666666</c:v>
                </c:pt>
                <c:pt idx="96425">
                  <c:v>248.10677083333334</c:v>
                </c:pt>
                <c:pt idx="96426">
                  <c:v>248.109375</c:v>
                </c:pt>
                <c:pt idx="96427">
                  <c:v>248.11197916666666</c:v>
                </c:pt>
                <c:pt idx="96428">
                  <c:v>248.11458333333334</c:v>
                </c:pt>
                <c:pt idx="96429">
                  <c:v>248.1171875</c:v>
                </c:pt>
                <c:pt idx="96430">
                  <c:v>248.11979166666666</c:v>
                </c:pt>
                <c:pt idx="96431">
                  <c:v>248.12239583333334</c:v>
                </c:pt>
                <c:pt idx="96432">
                  <c:v>248.125</c:v>
                </c:pt>
                <c:pt idx="96433">
                  <c:v>248.12760416666666</c:v>
                </c:pt>
                <c:pt idx="96434">
                  <c:v>248.13020833333334</c:v>
                </c:pt>
                <c:pt idx="96435">
                  <c:v>248.1328125</c:v>
                </c:pt>
                <c:pt idx="96436">
                  <c:v>248.13541666666666</c:v>
                </c:pt>
                <c:pt idx="96437">
                  <c:v>248.13802083333334</c:v>
                </c:pt>
                <c:pt idx="96438">
                  <c:v>248.140625</c:v>
                </c:pt>
                <c:pt idx="96439">
                  <c:v>248.14322916666666</c:v>
                </c:pt>
                <c:pt idx="96440">
                  <c:v>248.14583333333334</c:v>
                </c:pt>
                <c:pt idx="96441">
                  <c:v>248.1484375</c:v>
                </c:pt>
                <c:pt idx="96442">
                  <c:v>248.15104166666666</c:v>
                </c:pt>
                <c:pt idx="96443">
                  <c:v>248.15364583333334</c:v>
                </c:pt>
                <c:pt idx="96444">
                  <c:v>248.15625</c:v>
                </c:pt>
                <c:pt idx="96445">
                  <c:v>248.15885416666666</c:v>
                </c:pt>
                <c:pt idx="96446">
                  <c:v>248.16145833333334</c:v>
                </c:pt>
                <c:pt idx="96447">
                  <c:v>248.1640625</c:v>
                </c:pt>
                <c:pt idx="96448">
                  <c:v>248.16666666666666</c:v>
                </c:pt>
                <c:pt idx="96449">
                  <c:v>248.16927083333334</c:v>
                </c:pt>
                <c:pt idx="96450">
                  <c:v>248.171875</c:v>
                </c:pt>
                <c:pt idx="96451">
                  <c:v>248.17447916666666</c:v>
                </c:pt>
                <c:pt idx="96452">
                  <c:v>248.17708333333334</c:v>
                </c:pt>
                <c:pt idx="96453">
                  <c:v>248.1796875</c:v>
                </c:pt>
                <c:pt idx="96454">
                  <c:v>248.18229166666666</c:v>
                </c:pt>
                <c:pt idx="96455">
                  <c:v>248.18489583333334</c:v>
                </c:pt>
                <c:pt idx="96456">
                  <c:v>248.1875</c:v>
                </c:pt>
                <c:pt idx="96457">
                  <c:v>248.19010416666666</c:v>
                </c:pt>
                <c:pt idx="96458">
                  <c:v>248.19270833333334</c:v>
                </c:pt>
                <c:pt idx="96459">
                  <c:v>248.1953125</c:v>
                </c:pt>
                <c:pt idx="96460">
                  <c:v>248.19791666666666</c:v>
                </c:pt>
                <c:pt idx="96461">
                  <c:v>248.20052083333334</c:v>
                </c:pt>
                <c:pt idx="96462">
                  <c:v>248.203125</c:v>
                </c:pt>
                <c:pt idx="96463">
                  <c:v>248.20572916666666</c:v>
                </c:pt>
                <c:pt idx="96464">
                  <c:v>248.20833333333334</c:v>
                </c:pt>
                <c:pt idx="96465">
                  <c:v>248.2109375</c:v>
                </c:pt>
                <c:pt idx="96466">
                  <c:v>248.21354166666666</c:v>
                </c:pt>
                <c:pt idx="96467">
                  <c:v>248.21614583333334</c:v>
                </c:pt>
                <c:pt idx="96468">
                  <c:v>248.21875</c:v>
                </c:pt>
                <c:pt idx="96469">
                  <c:v>248.22135416666666</c:v>
                </c:pt>
                <c:pt idx="96470">
                  <c:v>248.22395833333334</c:v>
                </c:pt>
                <c:pt idx="96471">
                  <c:v>248.2265625</c:v>
                </c:pt>
                <c:pt idx="96472">
                  <c:v>248.22916666666666</c:v>
                </c:pt>
                <c:pt idx="96473">
                  <c:v>248.23177083333334</c:v>
                </c:pt>
                <c:pt idx="96474">
                  <c:v>248.234375</c:v>
                </c:pt>
                <c:pt idx="96475">
                  <c:v>248.23697916666666</c:v>
                </c:pt>
                <c:pt idx="96476">
                  <c:v>248.23958333333334</c:v>
                </c:pt>
                <c:pt idx="96477">
                  <c:v>248.2421875</c:v>
                </c:pt>
                <c:pt idx="96478">
                  <c:v>248.24479166666666</c:v>
                </c:pt>
                <c:pt idx="96479">
                  <c:v>248.24739583333334</c:v>
                </c:pt>
                <c:pt idx="96480">
                  <c:v>248.25</c:v>
                </c:pt>
                <c:pt idx="96481">
                  <c:v>248.25260416666666</c:v>
                </c:pt>
                <c:pt idx="96482">
                  <c:v>248.25520833333334</c:v>
                </c:pt>
                <c:pt idx="96483">
                  <c:v>248.2578125</c:v>
                </c:pt>
                <c:pt idx="96484">
                  <c:v>248.26041666666666</c:v>
                </c:pt>
                <c:pt idx="96485">
                  <c:v>248.26302083333334</c:v>
                </c:pt>
                <c:pt idx="96486">
                  <c:v>248.265625</c:v>
                </c:pt>
                <c:pt idx="96487">
                  <c:v>248.26822916666666</c:v>
                </c:pt>
                <c:pt idx="96488">
                  <c:v>248.27083333333334</c:v>
                </c:pt>
                <c:pt idx="96489">
                  <c:v>248.2734375</c:v>
                </c:pt>
                <c:pt idx="96490">
                  <c:v>248.27604166666666</c:v>
                </c:pt>
                <c:pt idx="96491">
                  <c:v>248.27864583333334</c:v>
                </c:pt>
                <c:pt idx="96492">
                  <c:v>248.28125</c:v>
                </c:pt>
                <c:pt idx="96493">
                  <c:v>248.28385416666666</c:v>
                </c:pt>
                <c:pt idx="96494">
                  <c:v>248.28645833333334</c:v>
                </c:pt>
                <c:pt idx="96495">
                  <c:v>248.2890625</c:v>
                </c:pt>
                <c:pt idx="96496">
                  <c:v>248.29166666666666</c:v>
                </c:pt>
                <c:pt idx="96497">
                  <c:v>248.29427083333334</c:v>
                </c:pt>
                <c:pt idx="96498">
                  <c:v>248.296875</c:v>
                </c:pt>
                <c:pt idx="96499">
                  <c:v>248.29947916666666</c:v>
                </c:pt>
                <c:pt idx="96500">
                  <c:v>248.30208333333334</c:v>
                </c:pt>
                <c:pt idx="96501">
                  <c:v>248.3046875</c:v>
                </c:pt>
                <c:pt idx="96502">
                  <c:v>248.30729166666666</c:v>
                </c:pt>
                <c:pt idx="96503">
                  <c:v>248.30989583333334</c:v>
                </c:pt>
                <c:pt idx="96504">
                  <c:v>248.3125</c:v>
                </c:pt>
                <c:pt idx="96505">
                  <c:v>248.31510416666666</c:v>
                </c:pt>
                <c:pt idx="96506">
                  <c:v>248.31770833333334</c:v>
                </c:pt>
                <c:pt idx="96507">
                  <c:v>248.3203125</c:v>
                </c:pt>
                <c:pt idx="96508">
                  <c:v>248.32291666666666</c:v>
                </c:pt>
                <c:pt idx="96509">
                  <c:v>248.32552083333334</c:v>
                </c:pt>
                <c:pt idx="96510">
                  <c:v>248.328125</c:v>
                </c:pt>
                <c:pt idx="96511">
                  <c:v>248.33072916666666</c:v>
                </c:pt>
                <c:pt idx="96512">
                  <c:v>248.33333333333334</c:v>
                </c:pt>
                <c:pt idx="96513">
                  <c:v>248.3359375</c:v>
                </c:pt>
                <c:pt idx="96514">
                  <c:v>248.33854166666666</c:v>
                </c:pt>
                <c:pt idx="96515">
                  <c:v>248.34114583333334</c:v>
                </c:pt>
                <c:pt idx="96516">
                  <c:v>248.34375</c:v>
                </c:pt>
                <c:pt idx="96517">
                  <c:v>248.34635416666666</c:v>
                </c:pt>
                <c:pt idx="96518">
                  <c:v>248.34895833333334</c:v>
                </c:pt>
                <c:pt idx="96519">
                  <c:v>248.3515625</c:v>
                </c:pt>
                <c:pt idx="96520">
                  <c:v>248.35416666666666</c:v>
                </c:pt>
                <c:pt idx="96521">
                  <c:v>248.35677083333334</c:v>
                </c:pt>
                <c:pt idx="96522">
                  <c:v>248.359375</c:v>
                </c:pt>
                <c:pt idx="96523">
                  <c:v>248.36197916666666</c:v>
                </c:pt>
                <c:pt idx="96524">
                  <c:v>248.36458333333334</c:v>
                </c:pt>
                <c:pt idx="96525">
                  <c:v>248.3671875</c:v>
                </c:pt>
                <c:pt idx="96526">
                  <c:v>248.36979166666666</c:v>
                </c:pt>
                <c:pt idx="96527">
                  <c:v>248.37239583333334</c:v>
                </c:pt>
                <c:pt idx="96528">
                  <c:v>248.375</c:v>
                </c:pt>
                <c:pt idx="96529">
                  <c:v>248.37760416666666</c:v>
                </c:pt>
                <c:pt idx="96530">
                  <c:v>248.38020833333334</c:v>
                </c:pt>
                <c:pt idx="96531">
                  <c:v>248.3828125</c:v>
                </c:pt>
                <c:pt idx="96532">
                  <c:v>248.38541666666666</c:v>
                </c:pt>
                <c:pt idx="96533">
                  <c:v>248.38802083333334</c:v>
                </c:pt>
                <c:pt idx="96534">
                  <c:v>248.390625</c:v>
                </c:pt>
                <c:pt idx="96535">
                  <c:v>248.39322916666666</c:v>
                </c:pt>
                <c:pt idx="96536">
                  <c:v>248.39583333333334</c:v>
                </c:pt>
                <c:pt idx="96537">
                  <c:v>248.3984375</c:v>
                </c:pt>
                <c:pt idx="96538">
                  <c:v>248.40104166666666</c:v>
                </c:pt>
                <c:pt idx="96539">
                  <c:v>248.40364583333334</c:v>
                </c:pt>
                <c:pt idx="96540">
                  <c:v>248.40625</c:v>
                </c:pt>
                <c:pt idx="96541">
                  <c:v>248.40885416666666</c:v>
                </c:pt>
                <c:pt idx="96542">
                  <c:v>248.41145833333334</c:v>
                </c:pt>
                <c:pt idx="96543">
                  <c:v>248.4140625</c:v>
                </c:pt>
                <c:pt idx="96544">
                  <c:v>248.41666666666666</c:v>
                </c:pt>
                <c:pt idx="96545">
                  <c:v>248.41927083333334</c:v>
                </c:pt>
                <c:pt idx="96546">
                  <c:v>248.421875</c:v>
                </c:pt>
                <c:pt idx="96547">
                  <c:v>248.42447916666666</c:v>
                </c:pt>
                <c:pt idx="96548">
                  <c:v>248.42708333333334</c:v>
                </c:pt>
                <c:pt idx="96549">
                  <c:v>248.4296875</c:v>
                </c:pt>
                <c:pt idx="96550">
                  <c:v>248.43229166666666</c:v>
                </c:pt>
                <c:pt idx="96551">
                  <c:v>248.43489583333334</c:v>
                </c:pt>
                <c:pt idx="96552">
                  <c:v>248.4375</c:v>
                </c:pt>
                <c:pt idx="96553">
                  <c:v>248.44010416666666</c:v>
                </c:pt>
                <c:pt idx="96554">
                  <c:v>248.44270833333334</c:v>
                </c:pt>
                <c:pt idx="96555">
                  <c:v>248.4453125</c:v>
                </c:pt>
                <c:pt idx="96556">
                  <c:v>248.44791666666666</c:v>
                </c:pt>
                <c:pt idx="96557">
                  <c:v>248.45052083333334</c:v>
                </c:pt>
                <c:pt idx="96558">
                  <c:v>248.453125</c:v>
                </c:pt>
                <c:pt idx="96559">
                  <c:v>248.45572916666666</c:v>
                </c:pt>
                <c:pt idx="96560">
                  <c:v>248.45833333333334</c:v>
                </c:pt>
                <c:pt idx="96561">
                  <c:v>248.4609375</c:v>
                </c:pt>
                <c:pt idx="96562">
                  <c:v>248.46354166666666</c:v>
                </c:pt>
                <c:pt idx="96563">
                  <c:v>248.46614583333334</c:v>
                </c:pt>
                <c:pt idx="96564">
                  <c:v>248.46875</c:v>
                </c:pt>
                <c:pt idx="96565">
                  <c:v>248.47135416666666</c:v>
                </c:pt>
                <c:pt idx="96566">
                  <c:v>248.47395833333334</c:v>
                </c:pt>
                <c:pt idx="96567">
                  <c:v>248.4765625</c:v>
                </c:pt>
                <c:pt idx="96568">
                  <c:v>248.47916666666666</c:v>
                </c:pt>
                <c:pt idx="96569">
                  <c:v>248.48177083333334</c:v>
                </c:pt>
                <c:pt idx="96570">
                  <c:v>248.484375</c:v>
                </c:pt>
                <c:pt idx="96571">
                  <c:v>248.48697916666666</c:v>
                </c:pt>
                <c:pt idx="96572">
                  <c:v>248.48958333333334</c:v>
                </c:pt>
                <c:pt idx="96573">
                  <c:v>248.4921875</c:v>
                </c:pt>
                <c:pt idx="96574">
                  <c:v>248.49479166666666</c:v>
                </c:pt>
                <c:pt idx="96575">
                  <c:v>248.49739583333334</c:v>
                </c:pt>
                <c:pt idx="96576">
                  <c:v>248.5</c:v>
                </c:pt>
                <c:pt idx="96577">
                  <c:v>248.50260416666666</c:v>
                </c:pt>
                <c:pt idx="96578">
                  <c:v>248.50520833333334</c:v>
                </c:pt>
                <c:pt idx="96579">
                  <c:v>248.5078125</c:v>
                </c:pt>
                <c:pt idx="96580">
                  <c:v>248.51041666666666</c:v>
                </c:pt>
                <c:pt idx="96581">
                  <c:v>248.51302083333334</c:v>
                </c:pt>
                <c:pt idx="96582">
                  <c:v>248.515625</c:v>
                </c:pt>
                <c:pt idx="96583">
                  <c:v>248.51822916666666</c:v>
                </c:pt>
                <c:pt idx="96584">
                  <c:v>248.52083333333334</c:v>
                </c:pt>
                <c:pt idx="96585">
                  <c:v>248.5234375</c:v>
                </c:pt>
                <c:pt idx="96586">
                  <c:v>248.52604166666666</c:v>
                </c:pt>
                <c:pt idx="96587">
                  <c:v>248.52864583333334</c:v>
                </c:pt>
                <c:pt idx="96588">
                  <c:v>248.53125</c:v>
                </c:pt>
                <c:pt idx="96589">
                  <c:v>248.53385416666666</c:v>
                </c:pt>
                <c:pt idx="96590">
                  <c:v>248.53645833333334</c:v>
                </c:pt>
                <c:pt idx="96591">
                  <c:v>248.5390625</c:v>
                </c:pt>
                <c:pt idx="96592">
                  <c:v>248.54166666666666</c:v>
                </c:pt>
                <c:pt idx="96593">
                  <c:v>248.54427083333334</c:v>
                </c:pt>
                <c:pt idx="96594">
                  <c:v>248.546875</c:v>
                </c:pt>
                <c:pt idx="96595">
                  <c:v>248.54947916666666</c:v>
                </c:pt>
                <c:pt idx="96596">
                  <c:v>248.55208333333334</c:v>
                </c:pt>
                <c:pt idx="96597">
                  <c:v>248.5546875</c:v>
                </c:pt>
                <c:pt idx="96598">
                  <c:v>248.55729166666666</c:v>
                </c:pt>
                <c:pt idx="96599">
                  <c:v>248.55989583333334</c:v>
                </c:pt>
                <c:pt idx="96600">
                  <c:v>248.5625</c:v>
                </c:pt>
                <c:pt idx="96601">
                  <c:v>248.56510416666666</c:v>
                </c:pt>
                <c:pt idx="96602">
                  <c:v>248.56770833333334</c:v>
                </c:pt>
                <c:pt idx="96603">
                  <c:v>248.5703125</c:v>
                </c:pt>
                <c:pt idx="96604">
                  <c:v>248.57291666666666</c:v>
                </c:pt>
                <c:pt idx="96605">
                  <c:v>248.57552083333334</c:v>
                </c:pt>
                <c:pt idx="96606">
                  <c:v>248.578125</c:v>
                </c:pt>
                <c:pt idx="96607">
                  <c:v>248.58072916666666</c:v>
                </c:pt>
                <c:pt idx="96608">
                  <c:v>248.58333333333334</c:v>
                </c:pt>
                <c:pt idx="96609">
                  <c:v>248.5859375</c:v>
                </c:pt>
                <c:pt idx="96610">
                  <c:v>248.58854166666666</c:v>
                </c:pt>
                <c:pt idx="96611">
                  <c:v>248.59114583333334</c:v>
                </c:pt>
                <c:pt idx="96612">
                  <c:v>248.59375</c:v>
                </c:pt>
                <c:pt idx="96613">
                  <c:v>248.59635416666666</c:v>
                </c:pt>
                <c:pt idx="96614">
                  <c:v>248.59895833333334</c:v>
                </c:pt>
                <c:pt idx="96615">
                  <c:v>248.6015625</c:v>
                </c:pt>
                <c:pt idx="96616">
                  <c:v>248.60416666666666</c:v>
                </c:pt>
                <c:pt idx="96617">
                  <c:v>248.60677083333334</c:v>
                </c:pt>
                <c:pt idx="96618">
                  <c:v>248.609375</c:v>
                </c:pt>
                <c:pt idx="96619">
                  <c:v>248.61197916666666</c:v>
                </c:pt>
                <c:pt idx="96620">
                  <c:v>248.61458333333334</c:v>
                </c:pt>
                <c:pt idx="96621">
                  <c:v>248.6171875</c:v>
                </c:pt>
                <c:pt idx="96622">
                  <c:v>248.61979166666666</c:v>
                </c:pt>
                <c:pt idx="96623">
                  <c:v>248.62239583333334</c:v>
                </c:pt>
                <c:pt idx="96624">
                  <c:v>248.625</c:v>
                </c:pt>
                <c:pt idx="96625">
                  <c:v>248.62760416666666</c:v>
                </c:pt>
                <c:pt idx="96626">
                  <c:v>248.63020833333334</c:v>
                </c:pt>
                <c:pt idx="96627">
                  <c:v>248.6328125</c:v>
                </c:pt>
                <c:pt idx="96628">
                  <c:v>248.63541666666666</c:v>
                </c:pt>
                <c:pt idx="96629">
                  <c:v>248.63802083333334</c:v>
                </c:pt>
                <c:pt idx="96630">
                  <c:v>248.640625</c:v>
                </c:pt>
                <c:pt idx="96631">
                  <c:v>248.64322916666666</c:v>
                </c:pt>
                <c:pt idx="96632">
                  <c:v>248.64583333333334</c:v>
                </c:pt>
                <c:pt idx="96633">
                  <c:v>248.6484375</c:v>
                </c:pt>
                <c:pt idx="96634">
                  <c:v>248.65104166666666</c:v>
                </c:pt>
                <c:pt idx="96635">
                  <c:v>248.65364583333334</c:v>
                </c:pt>
                <c:pt idx="96636">
                  <c:v>248.65625</c:v>
                </c:pt>
                <c:pt idx="96637">
                  <c:v>248.65885416666666</c:v>
                </c:pt>
                <c:pt idx="96638">
                  <c:v>248.66145833333334</c:v>
                </c:pt>
                <c:pt idx="96639">
                  <c:v>248.6640625</c:v>
                </c:pt>
                <c:pt idx="96640">
                  <c:v>248.66666666666666</c:v>
                </c:pt>
                <c:pt idx="96641">
                  <c:v>248.66927083333334</c:v>
                </c:pt>
                <c:pt idx="96642">
                  <c:v>248.671875</c:v>
                </c:pt>
                <c:pt idx="96643">
                  <c:v>248.67447916666666</c:v>
                </c:pt>
                <c:pt idx="96644">
                  <c:v>248.67708333333334</c:v>
                </c:pt>
                <c:pt idx="96645">
                  <c:v>248.6796875</c:v>
                </c:pt>
                <c:pt idx="96646">
                  <c:v>248.68229166666666</c:v>
                </c:pt>
                <c:pt idx="96647">
                  <c:v>248.68489583333334</c:v>
                </c:pt>
                <c:pt idx="96648">
                  <c:v>248.6875</c:v>
                </c:pt>
                <c:pt idx="96649">
                  <c:v>248.69010416666666</c:v>
                </c:pt>
                <c:pt idx="96650">
                  <c:v>248.69270833333334</c:v>
                </c:pt>
                <c:pt idx="96651">
                  <c:v>248.6953125</c:v>
                </c:pt>
                <c:pt idx="96652">
                  <c:v>248.69791666666666</c:v>
                </c:pt>
                <c:pt idx="96653">
                  <c:v>248.70052083333334</c:v>
                </c:pt>
                <c:pt idx="96654">
                  <c:v>248.703125</c:v>
                </c:pt>
                <c:pt idx="96655">
                  <c:v>248.70572916666666</c:v>
                </c:pt>
                <c:pt idx="96656">
                  <c:v>248.70833333333334</c:v>
                </c:pt>
                <c:pt idx="96657">
                  <c:v>248.7109375</c:v>
                </c:pt>
                <c:pt idx="96658">
                  <c:v>248.71354166666666</c:v>
                </c:pt>
                <c:pt idx="96659">
                  <c:v>248.71614583333334</c:v>
                </c:pt>
                <c:pt idx="96660">
                  <c:v>248.71875</c:v>
                </c:pt>
                <c:pt idx="96661">
                  <c:v>248.72135416666666</c:v>
                </c:pt>
                <c:pt idx="96662">
                  <c:v>248.72395833333334</c:v>
                </c:pt>
                <c:pt idx="96663">
                  <c:v>248.7265625</c:v>
                </c:pt>
                <c:pt idx="96664">
                  <c:v>248.72916666666666</c:v>
                </c:pt>
                <c:pt idx="96665">
                  <c:v>248.73177083333334</c:v>
                </c:pt>
                <c:pt idx="96666">
                  <c:v>248.734375</c:v>
                </c:pt>
                <c:pt idx="96667">
                  <c:v>248.73697916666666</c:v>
                </c:pt>
                <c:pt idx="96668">
                  <c:v>248.73958333333334</c:v>
                </c:pt>
                <c:pt idx="96669">
                  <c:v>248.7421875</c:v>
                </c:pt>
                <c:pt idx="96670">
                  <c:v>248.74479166666666</c:v>
                </c:pt>
                <c:pt idx="96671">
                  <c:v>248.74739583333334</c:v>
                </c:pt>
                <c:pt idx="96672">
                  <c:v>248.75</c:v>
                </c:pt>
                <c:pt idx="96673">
                  <c:v>248.75260416666666</c:v>
                </c:pt>
                <c:pt idx="96674">
                  <c:v>248.75520833333334</c:v>
                </c:pt>
                <c:pt idx="96675">
                  <c:v>248.7578125</c:v>
                </c:pt>
                <c:pt idx="96676">
                  <c:v>248.76041666666666</c:v>
                </c:pt>
                <c:pt idx="96677">
                  <c:v>248.76302083333334</c:v>
                </c:pt>
                <c:pt idx="96678">
                  <c:v>248.765625</c:v>
                </c:pt>
                <c:pt idx="96679">
                  <c:v>248.76822916666666</c:v>
                </c:pt>
                <c:pt idx="96680">
                  <c:v>248.77083333333334</c:v>
                </c:pt>
                <c:pt idx="96681">
                  <c:v>248.7734375</c:v>
                </c:pt>
                <c:pt idx="96682">
                  <c:v>248.77604166666666</c:v>
                </c:pt>
                <c:pt idx="96683">
                  <c:v>248.77864583333334</c:v>
                </c:pt>
                <c:pt idx="96684">
                  <c:v>248.78125</c:v>
                </c:pt>
                <c:pt idx="96685">
                  <c:v>248.78385416666666</c:v>
                </c:pt>
                <c:pt idx="96686">
                  <c:v>248.78645833333334</c:v>
                </c:pt>
                <c:pt idx="96687">
                  <c:v>248.7890625</c:v>
                </c:pt>
                <c:pt idx="96688">
                  <c:v>248.79166666666666</c:v>
                </c:pt>
                <c:pt idx="96689">
                  <c:v>248.79427083333334</c:v>
                </c:pt>
                <c:pt idx="96690">
                  <c:v>248.796875</c:v>
                </c:pt>
                <c:pt idx="96691">
                  <c:v>248.79947916666666</c:v>
                </c:pt>
                <c:pt idx="96692">
                  <c:v>248.80208333333334</c:v>
                </c:pt>
                <c:pt idx="96693">
                  <c:v>248.8046875</c:v>
                </c:pt>
                <c:pt idx="96694">
                  <c:v>248.80729166666666</c:v>
                </c:pt>
                <c:pt idx="96695">
                  <c:v>248.80989583333334</c:v>
                </c:pt>
                <c:pt idx="96696">
                  <c:v>248.8125</c:v>
                </c:pt>
                <c:pt idx="96697">
                  <c:v>248.81510416666666</c:v>
                </c:pt>
                <c:pt idx="96698">
                  <c:v>248.81770833333334</c:v>
                </c:pt>
                <c:pt idx="96699">
                  <c:v>248.8203125</c:v>
                </c:pt>
                <c:pt idx="96700">
                  <c:v>248.82291666666666</c:v>
                </c:pt>
                <c:pt idx="96701">
                  <c:v>248.82552083333334</c:v>
                </c:pt>
                <c:pt idx="96702">
                  <c:v>248.828125</c:v>
                </c:pt>
                <c:pt idx="96703">
                  <c:v>248.83072916666666</c:v>
                </c:pt>
                <c:pt idx="96704">
                  <c:v>248.83333333333334</c:v>
                </c:pt>
                <c:pt idx="96705">
                  <c:v>248.8359375</c:v>
                </c:pt>
                <c:pt idx="96706">
                  <c:v>248.83854166666666</c:v>
                </c:pt>
                <c:pt idx="96707">
                  <c:v>248.84114583333334</c:v>
                </c:pt>
                <c:pt idx="96708">
                  <c:v>248.84375</c:v>
                </c:pt>
                <c:pt idx="96709">
                  <c:v>248.84635416666666</c:v>
                </c:pt>
                <c:pt idx="96710">
                  <c:v>248.84895833333334</c:v>
                </c:pt>
                <c:pt idx="96711">
                  <c:v>248.8515625</c:v>
                </c:pt>
                <c:pt idx="96712">
                  <c:v>248.85416666666666</c:v>
                </c:pt>
                <c:pt idx="96713">
                  <c:v>248.85677083333334</c:v>
                </c:pt>
                <c:pt idx="96714">
                  <c:v>248.859375</c:v>
                </c:pt>
                <c:pt idx="96715">
                  <c:v>248.86197916666666</c:v>
                </c:pt>
                <c:pt idx="96716">
                  <c:v>248.86458333333334</c:v>
                </c:pt>
                <c:pt idx="96717">
                  <c:v>248.8671875</c:v>
                </c:pt>
                <c:pt idx="96718">
                  <c:v>248.86979166666666</c:v>
                </c:pt>
                <c:pt idx="96719">
                  <c:v>248.87239583333334</c:v>
                </c:pt>
                <c:pt idx="96720">
                  <c:v>248.875</c:v>
                </c:pt>
                <c:pt idx="96721">
                  <c:v>248.87760416666666</c:v>
                </c:pt>
                <c:pt idx="96722">
                  <c:v>248.88020833333334</c:v>
                </c:pt>
                <c:pt idx="96723">
                  <c:v>248.8828125</c:v>
                </c:pt>
                <c:pt idx="96724">
                  <c:v>248.88541666666666</c:v>
                </c:pt>
                <c:pt idx="96725">
                  <c:v>248.88802083333334</c:v>
                </c:pt>
                <c:pt idx="96726">
                  <c:v>248.890625</c:v>
                </c:pt>
                <c:pt idx="96727">
                  <c:v>248.89322916666666</c:v>
                </c:pt>
                <c:pt idx="96728">
                  <c:v>248.89583333333334</c:v>
                </c:pt>
                <c:pt idx="96729">
                  <c:v>248.8984375</c:v>
                </c:pt>
                <c:pt idx="96730">
                  <c:v>248.90104166666666</c:v>
                </c:pt>
                <c:pt idx="96731">
                  <c:v>248.90364583333334</c:v>
                </c:pt>
                <c:pt idx="96732">
                  <c:v>248.90625</c:v>
                </c:pt>
                <c:pt idx="96733">
                  <c:v>248.90885416666666</c:v>
                </c:pt>
                <c:pt idx="96734">
                  <c:v>248.91145833333334</c:v>
                </c:pt>
                <c:pt idx="96735">
                  <c:v>248.9140625</c:v>
                </c:pt>
                <c:pt idx="96736">
                  <c:v>248.91666666666666</c:v>
                </c:pt>
                <c:pt idx="96737">
                  <c:v>248.91927083333334</c:v>
                </c:pt>
                <c:pt idx="96738">
                  <c:v>248.921875</c:v>
                </c:pt>
                <c:pt idx="96739">
                  <c:v>248.92447916666666</c:v>
                </c:pt>
                <c:pt idx="96740">
                  <c:v>248.92708333333334</c:v>
                </c:pt>
                <c:pt idx="96741">
                  <c:v>248.9296875</c:v>
                </c:pt>
                <c:pt idx="96742">
                  <c:v>248.93229166666666</c:v>
                </c:pt>
                <c:pt idx="96743">
                  <c:v>248.93489583333334</c:v>
                </c:pt>
                <c:pt idx="96744">
                  <c:v>248.9375</c:v>
                </c:pt>
                <c:pt idx="96745">
                  <c:v>248.94010416666666</c:v>
                </c:pt>
                <c:pt idx="96746">
                  <c:v>248.94270833333334</c:v>
                </c:pt>
                <c:pt idx="96747">
                  <c:v>248.9453125</c:v>
                </c:pt>
                <c:pt idx="96748">
                  <c:v>248.94791666666666</c:v>
                </c:pt>
                <c:pt idx="96749">
                  <c:v>248.95052083333334</c:v>
                </c:pt>
                <c:pt idx="96750">
                  <c:v>248.953125</c:v>
                </c:pt>
                <c:pt idx="96751">
                  <c:v>248.95572916666666</c:v>
                </c:pt>
                <c:pt idx="96752">
                  <c:v>248.95833333333334</c:v>
                </c:pt>
                <c:pt idx="96753">
                  <c:v>248.9609375</c:v>
                </c:pt>
                <c:pt idx="96754">
                  <c:v>248.96354166666666</c:v>
                </c:pt>
                <c:pt idx="96755">
                  <c:v>248.96614583333334</c:v>
                </c:pt>
                <c:pt idx="96756">
                  <c:v>248.96875</c:v>
                </c:pt>
                <c:pt idx="96757">
                  <c:v>248.97135416666666</c:v>
                </c:pt>
                <c:pt idx="96758">
                  <c:v>248.97395833333334</c:v>
                </c:pt>
                <c:pt idx="96759">
                  <c:v>248.9765625</c:v>
                </c:pt>
                <c:pt idx="96760">
                  <c:v>248.97916666666666</c:v>
                </c:pt>
                <c:pt idx="96761">
                  <c:v>248.98177083333334</c:v>
                </c:pt>
                <c:pt idx="96762">
                  <c:v>248.984375</c:v>
                </c:pt>
                <c:pt idx="96763">
                  <c:v>248.98697916666666</c:v>
                </c:pt>
                <c:pt idx="96764">
                  <c:v>248.98958333333334</c:v>
                </c:pt>
                <c:pt idx="96765">
                  <c:v>248.9921875</c:v>
                </c:pt>
                <c:pt idx="96766">
                  <c:v>248.99479166666666</c:v>
                </c:pt>
                <c:pt idx="96767">
                  <c:v>248.99739583333334</c:v>
                </c:pt>
                <c:pt idx="96768">
                  <c:v>249</c:v>
                </c:pt>
                <c:pt idx="96769">
                  <c:v>249.00260416666666</c:v>
                </c:pt>
                <c:pt idx="96770">
                  <c:v>249.00520833333334</c:v>
                </c:pt>
                <c:pt idx="96771">
                  <c:v>249.0078125</c:v>
                </c:pt>
                <c:pt idx="96772">
                  <c:v>249.01041666666666</c:v>
                </c:pt>
                <c:pt idx="96773">
                  <c:v>249.01302083333334</c:v>
                </c:pt>
                <c:pt idx="96774">
                  <c:v>249.015625</c:v>
                </c:pt>
                <c:pt idx="96775">
                  <c:v>249.01822916666666</c:v>
                </c:pt>
                <c:pt idx="96776">
                  <c:v>249.02083333333334</c:v>
                </c:pt>
                <c:pt idx="96777">
                  <c:v>249.0234375</c:v>
                </c:pt>
                <c:pt idx="96778">
                  <c:v>249.02604166666666</c:v>
                </c:pt>
                <c:pt idx="96779">
                  <c:v>249.02864583333334</c:v>
                </c:pt>
                <c:pt idx="96780">
                  <c:v>249.03125</c:v>
                </c:pt>
                <c:pt idx="96781">
                  <c:v>249.03385416666666</c:v>
                </c:pt>
                <c:pt idx="96782">
                  <c:v>249.03645833333334</c:v>
                </c:pt>
                <c:pt idx="96783">
                  <c:v>249.0390625</c:v>
                </c:pt>
                <c:pt idx="96784">
                  <c:v>249.04166666666666</c:v>
                </c:pt>
                <c:pt idx="96785">
                  <c:v>249.04427083333334</c:v>
                </c:pt>
                <c:pt idx="96786">
                  <c:v>249.046875</c:v>
                </c:pt>
                <c:pt idx="96787">
                  <c:v>249.04947916666666</c:v>
                </c:pt>
                <c:pt idx="96788">
                  <c:v>249.05208333333334</c:v>
                </c:pt>
                <c:pt idx="96789">
                  <c:v>249.0546875</c:v>
                </c:pt>
                <c:pt idx="96790">
                  <c:v>249.05729166666666</c:v>
                </c:pt>
                <c:pt idx="96791">
                  <c:v>249.05989583333334</c:v>
                </c:pt>
                <c:pt idx="96792">
                  <c:v>249.0625</c:v>
                </c:pt>
                <c:pt idx="96793">
                  <c:v>249.06510416666666</c:v>
                </c:pt>
                <c:pt idx="96794">
                  <c:v>249.06770833333334</c:v>
                </c:pt>
                <c:pt idx="96795">
                  <c:v>249.0703125</c:v>
                </c:pt>
                <c:pt idx="96796">
                  <c:v>249.07291666666666</c:v>
                </c:pt>
                <c:pt idx="96797">
                  <c:v>249.07552083333334</c:v>
                </c:pt>
                <c:pt idx="96798">
                  <c:v>249.078125</c:v>
                </c:pt>
                <c:pt idx="96799">
                  <c:v>249.08072916666666</c:v>
                </c:pt>
                <c:pt idx="96800">
                  <c:v>249.08333333333334</c:v>
                </c:pt>
                <c:pt idx="96801">
                  <c:v>249.0859375</c:v>
                </c:pt>
                <c:pt idx="96802">
                  <c:v>249.08854166666666</c:v>
                </c:pt>
                <c:pt idx="96803">
                  <c:v>249.09114583333334</c:v>
                </c:pt>
                <c:pt idx="96804">
                  <c:v>249.09375</c:v>
                </c:pt>
                <c:pt idx="96805">
                  <c:v>249.09635416666666</c:v>
                </c:pt>
                <c:pt idx="96806">
                  <c:v>249.09895833333334</c:v>
                </c:pt>
                <c:pt idx="96807">
                  <c:v>249.1015625</c:v>
                </c:pt>
                <c:pt idx="96808">
                  <c:v>249.10416666666666</c:v>
                </c:pt>
                <c:pt idx="96809">
                  <c:v>249.10677083333334</c:v>
                </c:pt>
                <c:pt idx="96810">
                  <c:v>249.109375</c:v>
                </c:pt>
                <c:pt idx="96811">
                  <c:v>249.11197916666666</c:v>
                </c:pt>
                <c:pt idx="96812">
                  <c:v>249.11458333333334</c:v>
                </c:pt>
                <c:pt idx="96813">
                  <c:v>249.1171875</c:v>
                </c:pt>
                <c:pt idx="96814">
                  <c:v>249.11979166666666</c:v>
                </c:pt>
                <c:pt idx="96815">
                  <c:v>249.12239583333334</c:v>
                </c:pt>
                <c:pt idx="96816">
                  <c:v>249.125</c:v>
                </c:pt>
                <c:pt idx="96817">
                  <c:v>249.12760416666666</c:v>
                </c:pt>
                <c:pt idx="96818">
                  <c:v>249.13020833333334</c:v>
                </c:pt>
                <c:pt idx="96819">
                  <c:v>249.1328125</c:v>
                </c:pt>
                <c:pt idx="96820">
                  <c:v>249.13541666666666</c:v>
                </c:pt>
                <c:pt idx="96821">
                  <c:v>249.13802083333334</c:v>
                </c:pt>
                <c:pt idx="96822">
                  <c:v>249.140625</c:v>
                </c:pt>
                <c:pt idx="96823">
                  <c:v>249.14322916666666</c:v>
                </c:pt>
                <c:pt idx="96824">
                  <c:v>249.14583333333334</c:v>
                </c:pt>
                <c:pt idx="96825">
                  <c:v>249.1484375</c:v>
                </c:pt>
                <c:pt idx="96826">
                  <c:v>249.15104166666666</c:v>
                </c:pt>
                <c:pt idx="96827">
                  <c:v>249.15364583333334</c:v>
                </c:pt>
                <c:pt idx="96828">
                  <c:v>249.15625</c:v>
                </c:pt>
                <c:pt idx="96829">
                  <c:v>249.15885416666666</c:v>
                </c:pt>
                <c:pt idx="96830">
                  <c:v>249.16145833333334</c:v>
                </c:pt>
                <c:pt idx="96831">
                  <c:v>249.1640625</c:v>
                </c:pt>
                <c:pt idx="96832">
                  <c:v>249.16666666666666</c:v>
                </c:pt>
                <c:pt idx="96833">
                  <c:v>249.16927083333334</c:v>
                </c:pt>
                <c:pt idx="96834">
                  <c:v>249.171875</c:v>
                </c:pt>
                <c:pt idx="96835">
                  <c:v>249.17447916666666</c:v>
                </c:pt>
                <c:pt idx="96836">
                  <c:v>249.17708333333334</c:v>
                </c:pt>
                <c:pt idx="96837">
                  <c:v>249.1796875</c:v>
                </c:pt>
                <c:pt idx="96838">
                  <c:v>249.18229166666666</c:v>
                </c:pt>
                <c:pt idx="96839">
                  <c:v>249.18489583333334</c:v>
                </c:pt>
                <c:pt idx="96840">
                  <c:v>249.1875</c:v>
                </c:pt>
                <c:pt idx="96841">
                  <c:v>249.19010416666666</c:v>
                </c:pt>
                <c:pt idx="96842">
                  <c:v>249.19270833333334</c:v>
                </c:pt>
                <c:pt idx="96843">
                  <c:v>249.1953125</c:v>
                </c:pt>
                <c:pt idx="96844">
                  <c:v>249.19791666666666</c:v>
                </c:pt>
                <c:pt idx="96845">
                  <c:v>249.20052083333334</c:v>
                </c:pt>
                <c:pt idx="96846">
                  <c:v>249.203125</c:v>
                </c:pt>
                <c:pt idx="96847">
                  <c:v>249.20572916666666</c:v>
                </c:pt>
                <c:pt idx="96848">
                  <c:v>249.20833333333334</c:v>
                </c:pt>
                <c:pt idx="96849">
                  <c:v>249.2109375</c:v>
                </c:pt>
                <c:pt idx="96850">
                  <c:v>249.21354166666666</c:v>
                </c:pt>
                <c:pt idx="96851">
                  <c:v>249.21614583333334</c:v>
                </c:pt>
                <c:pt idx="96852">
                  <c:v>249.21875</c:v>
                </c:pt>
                <c:pt idx="96853">
                  <c:v>249.22135416666666</c:v>
                </c:pt>
                <c:pt idx="96854">
                  <c:v>249.22395833333334</c:v>
                </c:pt>
                <c:pt idx="96855">
                  <c:v>249.2265625</c:v>
                </c:pt>
                <c:pt idx="96856">
                  <c:v>249.22916666666666</c:v>
                </c:pt>
                <c:pt idx="96857">
                  <c:v>249.23177083333334</c:v>
                </c:pt>
                <c:pt idx="96858">
                  <c:v>249.234375</c:v>
                </c:pt>
                <c:pt idx="96859">
                  <c:v>249.23697916666666</c:v>
                </c:pt>
                <c:pt idx="96860">
                  <c:v>249.23958333333334</c:v>
                </c:pt>
                <c:pt idx="96861">
                  <c:v>249.2421875</c:v>
                </c:pt>
                <c:pt idx="96862">
                  <c:v>249.24479166666666</c:v>
                </c:pt>
                <c:pt idx="96863">
                  <c:v>249.24739583333334</c:v>
                </c:pt>
                <c:pt idx="96864">
                  <c:v>249.25</c:v>
                </c:pt>
                <c:pt idx="96865">
                  <c:v>249.25260416666666</c:v>
                </c:pt>
                <c:pt idx="96866">
                  <c:v>249.25520833333334</c:v>
                </c:pt>
                <c:pt idx="96867">
                  <c:v>249.2578125</c:v>
                </c:pt>
                <c:pt idx="96868">
                  <c:v>249.26041666666666</c:v>
                </c:pt>
                <c:pt idx="96869">
                  <c:v>249.26302083333334</c:v>
                </c:pt>
                <c:pt idx="96870">
                  <c:v>249.265625</c:v>
                </c:pt>
                <c:pt idx="96871">
                  <c:v>249.26822916666666</c:v>
                </c:pt>
                <c:pt idx="96872">
                  <c:v>249.27083333333334</c:v>
                </c:pt>
                <c:pt idx="96873">
                  <c:v>249.2734375</c:v>
                </c:pt>
                <c:pt idx="96874">
                  <c:v>249.27604166666666</c:v>
                </c:pt>
                <c:pt idx="96875">
                  <c:v>249.27864583333334</c:v>
                </c:pt>
                <c:pt idx="96876">
                  <c:v>249.28125</c:v>
                </c:pt>
                <c:pt idx="96877">
                  <c:v>249.28385416666666</c:v>
                </c:pt>
                <c:pt idx="96878">
                  <c:v>249.28645833333334</c:v>
                </c:pt>
                <c:pt idx="96879">
                  <c:v>249.2890625</c:v>
                </c:pt>
                <c:pt idx="96880">
                  <c:v>249.29166666666666</c:v>
                </c:pt>
                <c:pt idx="96881">
                  <c:v>249.29427083333334</c:v>
                </c:pt>
                <c:pt idx="96882">
                  <c:v>249.296875</c:v>
                </c:pt>
                <c:pt idx="96883">
                  <c:v>249.29947916666666</c:v>
                </c:pt>
                <c:pt idx="96884">
                  <c:v>249.30208333333334</c:v>
                </c:pt>
                <c:pt idx="96885">
                  <c:v>249.3046875</c:v>
                </c:pt>
                <c:pt idx="96886">
                  <c:v>249.30729166666666</c:v>
                </c:pt>
                <c:pt idx="96887">
                  <c:v>249.30989583333334</c:v>
                </c:pt>
                <c:pt idx="96888">
                  <c:v>249.3125</c:v>
                </c:pt>
                <c:pt idx="96889">
                  <c:v>249.31510416666666</c:v>
                </c:pt>
                <c:pt idx="96890">
                  <c:v>249.31770833333334</c:v>
                </c:pt>
                <c:pt idx="96891">
                  <c:v>249.3203125</c:v>
                </c:pt>
                <c:pt idx="96892">
                  <c:v>249.32291666666666</c:v>
                </c:pt>
                <c:pt idx="96893">
                  <c:v>249.32552083333334</c:v>
                </c:pt>
                <c:pt idx="96894">
                  <c:v>249.328125</c:v>
                </c:pt>
                <c:pt idx="96895">
                  <c:v>249.33072916666666</c:v>
                </c:pt>
                <c:pt idx="96896">
                  <c:v>249.33333333333334</c:v>
                </c:pt>
                <c:pt idx="96897">
                  <c:v>249.3359375</c:v>
                </c:pt>
                <c:pt idx="96898">
                  <c:v>249.33854166666666</c:v>
                </c:pt>
                <c:pt idx="96899">
                  <c:v>249.34114583333334</c:v>
                </c:pt>
                <c:pt idx="96900">
                  <c:v>249.34375</c:v>
                </c:pt>
                <c:pt idx="96901">
                  <c:v>249.34635416666666</c:v>
                </c:pt>
                <c:pt idx="96902">
                  <c:v>249.34895833333334</c:v>
                </c:pt>
                <c:pt idx="96903">
                  <c:v>249.3515625</c:v>
                </c:pt>
                <c:pt idx="96904">
                  <c:v>249.35416666666666</c:v>
                </c:pt>
                <c:pt idx="96905">
                  <c:v>249.35677083333334</c:v>
                </c:pt>
                <c:pt idx="96906">
                  <c:v>249.359375</c:v>
                </c:pt>
                <c:pt idx="96907">
                  <c:v>249.36197916666666</c:v>
                </c:pt>
                <c:pt idx="96908">
                  <c:v>249.36458333333334</c:v>
                </c:pt>
                <c:pt idx="96909">
                  <c:v>249.3671875</c:v>
                </c:pt>
                <c:pt idx="96910">
                  <c:v>249.36979166666666</c:v>
                </c:pt>
                <c:pt idx="96911">
                  <c:v>249.37239583333334</c:v>
                </c:pt>
                <c:pt idx="96912">
                  <c:v>249.375</c:v>
                </c:pt>
                <c:pt idx="96913">
                  <c:v>249.37760416666666</c:v>
                </c:pt>
                <c:pt idx="96914">
                  <c:v>249.38020833333334</c:v>
                </c:pt>
                <c:pt idx="96915">
                  <c:v>249.3828125</c:v>
                </c:pt>
                <c:pt idx="96916">
                  <c:v>249.38541666666666</c:v>
                </c:pt>
                <c:pt idx="96917">
                  <c:v>249.38802083333334</c:v>
                </c:pt>
                <c:pt idx="96918">
                  <c:v>249.390625</c:v>
                </c:pt>
                <c:pt idx="96919">
                  <c:v>249.39322916666666</c:v>
                </c:pt>
                <c:pt idx="96920">
                  <c:v>249.39583333333334</c:v>
                </c:pt>
                <c:pt idx="96921">
                  <c:v>249.3984375</c:v>
                </c:pt>
                <c:pt idx="96922">
                  <c:v>249.40104166666666</c:v>
                </c:pt>
                <c:pt idx="96923">
                  <c:v>249.40364583333334</c:v>
                </c:pt>
                <c:pt idx="96924">
                  <c:v>249.40625</c:v>
                </c:pt>
                <c:pt idx="96925">
                  <c:v>249.40885416666666</c:v>
                </c:pt>
                <c:pt idx="96926">
                  <c:v>249.41145833333334</c:v>
                </c:pt>
                <c:pt idx="96927">
                  <c:v>249.4140625</c:v>
                </c:pt>
                <c:pt idx="96928">
                  <c:v>249.41666666666666</c:v>
                </c:pt>
                <c:pt idx="96929">
                  <c:v>249.41927083333334</c:v>
                </c:pt>
                <c:pt idx="96930">
                  <c:v>249.421875</c:v>
                </c:pt>
                <c:pt idx="96931">
                  <c:v>249.42447916666666</c:v>
                </c:pt>
                <c:pt idx="96932">
                  <c:v>249.42708333333334</c:v>
                </c:pt>
                <c:pt idx="96933">
                  <c:v>249.4296875</c:v>
                </c:pt>
                <c:pt idx="96934">
                  <c:v>249.43229166666666</c:v>
                </c:pt>
                <c:pt idx="96935">
                  <c:v>249.43489583333334</c:v>
                </c:pt>
                <c:pt idx="96936">
                  <c:v>249.4375</c:v>
                </c:pt>
                <c:pt idx="96937">
                  <c:v>249.44010416666666</c:v>
                </c:pt>
                <c:pt idx="96938">
                  <c:v>249.44270833333334</c:v>
                </c:pt>
                <c:pt idx="96939">
                  <c:v>249.4453125</c:v>
                </c:pt>
                <c:pt idx="96940">
                  <c:v>249.44791666666666</c:v>
                </c:pt>
                <c:pt idx="96941">
                  <c:v>249.45052083333334</c:v>
                </c:pt>
                <c:pt idx="96942">
                  <c:v>249.453125</c:v>
                </c:pt>
                <c:pt idx="96943">
                  <c:v>249.45572916666666</c:v>
                </c:pt>
                <c:pt idx="96944">
                  <c:v>249.45833333333334</c:v>
                </c:pt>
                <c:pt idx="96945">
                  <c:v>249.4609375</c:v>
                </c:pt>
                <c:pt idx="96946">
                  <c:v>249.46354166666666</c:v>
                </c:pt>
                <c:pt idx="96947">
                  <c:v>249.46614583333334</c:v>
                </c:pt>
                <c:pt idx="96948">
                  <c:v>249.46875</c:v>
                </c:pt>
                <c:pt idx="96949">
                  <c:v>249.47135416666666</c:v>
                </c:pt>
                <c:pt idx="96950">
                  <c:v>249.47395833333334</c:v>
                </c:pt>
                <c:pt idx="96951">
                  <c:v>249.4765625</c:v>
                </c:pt>
                <c:pt idx="96952">
                  <c:v>249.47916666666666</c:v>
                </c:pt>
                <c:pt idx="96953">
                  <c:v>249.48177083333334</c:v>
                </c:pt>
                <c:pt idx="96954">
                  <c:v>249.484375</c:v>
                </c:pt>
                <c:pt idx="96955">
                  <c:v>249.48697916666666</c:v>
                </c:pt>
                <c:pt idx="96956">
                  <c:v>249.48958333333334</c:v>
                </c:pt>
                <c:pt idx="96957">
                  <c:v>249.4921875</c:v>
                </c:pt>
                <c:pt idx="96958">
                  <c:v>249.49479166666666</c:v>
                </c:pt>
                <c:pt idx="96959">
                  <c:v>249.49739583333334</c:v>
                </c:pt>
                <c:pt idx="96960">
                  <c:v>249.5</c:v>
                </c:pt>
                <c:pt idx="96961">
                  <c:v>249.50260416666666</c:v>
                </c:pt>
                <c:pt idx="96962">
                  <c:v>249.50520833333334</c:v>
                </c:pt>
                <c:pt idx="96963">
                  <c:v>249.5078125</c:v>
                </c:pt>
                <c:pt idx="96964">
                  <c:v>249.51041666666666</c:v>
                </c:pt>
                <c:pt idx="96965">
                  <c:v>249.51302083333334</c:v>
                </c:pt>
                <c:pt idx="96966">
                  <c:v>249.515625</c:v>
                </c:pt>
                <c:pt idx="96967">
                  <c:v>249.51822916666666</c:v>
                </c:pt>
                <c:pt idx="96968">
                  <c:v>249.52083333333334</c:v>
                </c:pt>
                <c:pt idx="96969">
                  <c:v>249.5234375</c:v>
                </c:pt>
                <c:pt idx="96970">
                  <c:v>249.52604166666666</c:v>
                </c:pt>
                <c:pt idx="96971">
                  <c:v>249.52864583333334</c:v>
                </c:pt>
                <c:pt idx="96972">
                  <c:v>249.53125</c:v>
                </c:pt>
                <c:pt idx="96973">
                  <c:v>249.53385416666666</c:v>
                </c:pt>
                <c:pt idx="96974">
                  <c:v>249.53645833333334</c:v>
                </c:pt>
                <c:pt idx="96975">
                  <c:v>249.5390625</c:v>
                </c:pt>
                <c:pt idx="96976">
                  <c:v>249.54166666666666</c:v>
                </c:pt>
                <c:pt idx="96977">
                  <c:v>249.54427083333334</c:v>
                </c:pt>
                <c:pt idx="96978">
                  <c:v>249.546875</c:v>
                </c:pt>
                <c:pt idx="96979">
                  <c:v>249.54947916666666</c:v>
                </c:pt>
                <c:pt idx="96980">
                  <c:v>249.55208333333334</c:v>
                </c:pt>
                <c:pt idx="96981">
                  <c:v>249.5546875</c:v>
                </c:pt>
                <c:pt idx="96982">
                  <c:v>249.55729166666666</c:v>
                </c:pt>
                <c:pt idx="96983">
                  <c:v>249.55989583333334</c:v>
                </c:pt>
                <c:pt idx="96984">
                  <c:v>249.5625</c:v>
                </c:pt>
                <c:pt idx="96985">
                  <c:v>249.56510416666666</c:v>
                </c:pt>
                <c:pt idx="96986">
                  <c:v>249.56770833333334</c:v>
                </c:pt>
                <c:pt idx="96987">
                  <c:v>249.5703125</c:v>
                </c:pt>
                <c:pt idx="96988">
                  <c:v>249.57291666666666</c:v>
                </c:pt>
                <c:pt idx="96989">
                  <c:v>249.57552083333334</c:v>
                </c:pt>
                <c:pt idx="96990">
                  <c:v>249.578125</c:v>
                </c:pt>
                <c:pt idx="96991">
                  <c:v>249.58072916666666</c:v>
                </c:pt>
                <c:pt idx="96992">
                  <c:v>249.58333333333334</c:v>
                </c:pt>
                <c:pt idx="96993">
                  <c:v>249.5859375</c:v>
                </c:pt>
                <c:pt idx="96994">
                  <c:v>249.58854166666666</c:v>
                </c:pt>
                <c:pt idx="96995">
                  <c:v>249.59114583333334</c:v>
                </c:pt>
                <c:pt idx="96996">
                  <c:v>249.59375</c:v>
                </c:pt>
                <c:pt idx="96997">
                  <c:v>249.59635416666666</c:v>
                </c:pt>
                <c:pt idx="96998">
                  <c:v>249.59895833333334</c:v>
                </c:pt>
                <c:pt idx="96999">
                  <c:v>249.6015625</c:v>
                </c:pt>
                <c:pt idx="97000">
                  <c:v>249.60416666666666</c:v>
                </c:pt>
                <c:pt idx="97001">
                  <c:v>249.60677083333334</c:v>
                </c:pt>
                <c:pt idx="97002">
                  <c:v>249.609375</c:v>
                </c:pt>
                <c:pt idx="97003">
                  <c:v>249.61197916666666</c:v>
                </c:pt>
                <c:pt idx="97004">
                  <c:v>249.61458333333334</c:v>
                </c:pt>
                <c:pt idx="97005">
                  <c:v>249.6171875</c:v>
                </c:pt>
                <c:pt idx="97006">
                  <c:v>249.61979166666666</c:v>
                </c:pt>
                <c:pt idx="97007">
                  <c:v>249.62239583333334</c:v>
                </c:pt>
                <c:pt idx="97008">
                  <c:v>249.625</c:v>
                </c:pt>
                <c:pt idx="97009">
                  <c:v>249.62760416666666</c:v>
                </c:pt>
                <c:pt idx="97010">
                  <c:v>249.63020833333334</c:v>
                </c:pt>
                <c:pt idx="97011">
                  <c:v>249.6328125</c:v>
                </c:pt>
                <c:pt idx="97012">
                  <c:v>249.63541666666666</c:v>
                </c:pt>
                <c:pt idx="97013">
                  <c:v>249.63802083333334</c:v>
                </c:pt>
                <c:pt idx="97014">
                  <c:v>249.640625</c:v>
                </c:pt>
                <c:pt idx="97015">
                  <c:v>249.64322916666666</c:v>
                </c:pt>
                <c:pt idx="97016">
                  <c:v>249.64583333333334</c:v>
                </c:pt>
                <c:pt idx="97017">
                  <c:v>249.6484375</c:v>
                </c:pt>
                <c:pt idx="97018">
                  <c:v>249.65104166666666</c:v>
                </c:pt>
                <c:pt idx="97019">
                  <c:v>249.65364583333334</c:v>
                </c:pt>
                <c:pt idx="97020">
                  <c:v>249.65625</c:v>
                </c:pt>
                <c:pt idx="97021">
                  <c:v>249.65885416666666</c:v>
                </c:pt>
                <c:pt idx="97022">
                  <c:v>249.66145833333334</c:v>
                </c:pt>
                <c:pt idx="97023">
                  <c:v>249.6640625</c:v>
                </c:pt>
                <c:pt idx="97024">
                  <c:v>249.66666666666666</c:v>
                </c:pt>
                <c:pt idx="97025">
                  <c:v>249.66927083333334</c:v>
                </c:pt>
                <c:pt idx="97026">
                  <c:v>249.671875</c:v>
                </c:pt>
                <c:pt idx="97027">
                  <c:v>249.67447916666666</c:v>
                </c:pt>
                <c:pt idx="97028">
                  <c:v>249.67708333333334</c:v>
                </c:pt>
                <c:pt idx="97029">
                  <c:v>249.6796875</c:v>
                </c:pt>
                <c:pt idx="97030">
                  <c:v>249.68229166666666</c:v>
                </c:pt>
                <c:pt idx="97031">
                  <c:v>249.68489583333334</c:v>
                </c:pt>
                <c:pt idx="97032">
                  <c:v>249.6875</c:v>
                </c:pt>
                <c:pt idx="97033">
                  <c:v>249.69010416666666</c:v>
                </c:pt>
                <c:pt idx="97034">
                  <c:v>249.69270833333334</c:v>
                </c:pt>
                <c:pt idx="97035">
                  <c:v>249.6953125</c:v>
                </c:pt>
                <c:pt idx="97036">
                  <c:v>249.69791666666666</c:v>
                </c:pt>
                <c:pt idx="97037">
                  <c:v>249.70052083333334</c:v>
                </c:pt>
                <c:pt idx="97038">
                  <c:v>249.703125</c:v>
                </c:pt>
                <c:pt idx="97039">
                  <c:v>249.70572916666666</c:v>
                </c:pt>
                <c:pt idx="97040">
                  <c:v>249.70833333333334</c:v>
                </c:pt>
                <c:pt idx="97041">
                  <c:v>249.7109375</c:v>
                </c:pt>
                <c:pt idx="97042">
                  <c:v>249.71354166666666</c:v>
                </c:pt>
                <c:pt idx="97043">
                  <c:v>249.71614583333334</c:v>
                </c:pt>
                <c:pt idx="97044">
                  <c:v>249.71875</c:v>
                </c:pt>
                <c:pt idx="97045">
                  <c:v>249.72135416666666</c:v>
                </c:pt>
                <c:pt idx="97046">
                  <c:v>249.72395833333334</c:v>
                </c:pt>
                <c:pt idx="97047">
                  <c:v>249.7265625</c:v>
                </c:pt>
                <c:pt idx="97048">
                  <c:v>249.72916666666666</c:v>
                </c:pt>
                <c:pt idx="97049">
                  <c:v>249.73177083333334</c:v>
                </c:pt>
                <c:pt idx="97050">
                  <c:v>249.734375</c:v>
                </c:pt>
                <c:pt idx="97051">
                  <c:v>249.73697916666666</c:v>
                </c:pt>
                <c:pt idx="97052">
                  <c:v>249.73958333333334</c:v>
                </c:pt>
                <c:pt idx="97053">
                  <c:v>249.7421875</c:v>
                </c:pt>
                <c:pt idx="97054">
                  <c:v>249.74479166666666</c:v>
                </c:pt>
                <c:pt idx="97055">
                  <c:v>249.74739583333334</c:v>
                </c:pt>
                <c:pt idx="97056">
                  <c:v>249.75</c:v>
                </c:pt>
                <c:pt idx="97057">
                  <c:v>249.75260416666666</c:v>
                </c:pt>
                <c:pt idx="97058">
                  <c:v>249.75520833333334</c:v>
                </c:pt>
                <c:pt idx="97059">
                  <c:v>249.7578125</c:v>
                </c:pt>
                <c:pt idx="97060">
                  <c:v>249.76041666666666</c:v>
                </c:pt>
                <c:pt idx="97061">
                  <c:v>249.76302083333334</c:v>
                </c:pt>
                <c:pt idx="97062">
                  <c:v>249.765625</c:v>
                </c:pt>
                <c:pt idx="97063">
                  <c:v>249.76822916666666</c:v>
                </c:pt>
                <c:pt idx="97064">
                  <c:v>249.77083333333334</c:v>
                </c:pt>
                <c:pt idx="97065">
                  <c:v>249.7734375</c:v>
                </c:pt>
                <c:pt idx="97066">
                  <c:v>249.77604166666666</c:v>
                </c:pt>
                <c:pt idx="97067">
                  <c:v>249.77864583333334</c:v>
                </c:pt>
                <c:pt idx="97068">
                  <c:v>249.78125</c:v>
                </c:pt>
                <c:pt idx="97069">
                  <c:v>249.78385416666666</c:v>
                </c:pt>
                <c:pt idx="97070">
                  <c:v>249.78645833333334</c:v>
                </c:pt>
                <c:pt idx="97071">
                  <c:v>249.7890625</c:v>
                </c:pt>
                <c:pt idx="97072">
                  <c:v>249.79166666666666</c:v>
                </c:pt>
                <c:pt idx="97073">
                  <c:v>249.79427083333334</c:v>
                </c:pt>
                <c:pt idx="97074">
                  <c:v>249.796875</c:v>
                </c:pt>
                <c:pt idx="97075">
                  <c:v>249.79947916666666</c:v>
                </c:pt>
                <c:pt idx="97076">
                  <c:v>249.80208333333334</c:v>
                </c:pt>
                <c:pt idx="97077">
                  <c:v>249.8046875</c:v>
                </c:pt>
                <c:pt idx="97078">
                  <c:v>249.80729166666666</c:v>
                </c:pt>
                <c:pt idx="97079">
                  <c:v>249.80989583333334</c:v>
                </c:pt>
                <c:pt idx="97080">
                  <c:v>249.8125</c:v>
                </c:pt>
                <c:pt idx="97081">
                  <c:v>249.81510416666666</c:v>
                </c:pt>
                <c:pt idx="97082">
                  <c:v>249.81770833333334</c:v>
                </c:pt>
                <c:pt idx="97083">
                  <c:v>249.8203125</c:v>
                </c:pt>
                <c:pt idx="97084">
                  <c:v>249.82291666666666</c:v>
                </c:pt>
                <c:pt idx="97085">
                  <c:v>249.82552083333334</c:v>
                </c:pt>
                <c:pt idx="97086">
                  <c:v>249.828125</c:v>
                </c:pt>
                <c:pt idx="97087">
                  <c:v>249.83072916666666</c:v>
                </c:pt>
                <c:pt idx="97088">
                  <c:v>249.83333333333334</c:v>
                </c:pt>
                <c:pt idx="97089">
                  <c:v>249.8359375</c:v>
                </c:pt>
                <c:pt idx="97090">
                  <c:v>249.83854166666666</c:v>
                </c:pt>
                <c:pt idx="97091">
                  <c:v>249.84114583333334</c:v>
                </c:pt>
                <c:pt idx="97092">
                  <c:v>249.84375</c:v>
                </c:pt>
                <c:pt idx="97093">
                  <c:v>249.84635416666666</c:v>
                </c:pt>
                <c:pt idx="97094">
                  <c:v>249.84895833333334</c:v>
                </c:pt>
                <c:pt idx="97095">
                  <c:v>249.8515625</c:v>
                </c:pt>
                <c:pt idx="97096">
                  <c:v>249.85416666666666</c:v>
                </c:pt>
                <c:pt idx="97097">
                  <c:v>249.85677083333334</c:v>
                </c:pt>
                <c:pt idx="97098">
                  <c:v>249.859375</c:v>
                </c:pt>
                <c:pt idx="97099">
                  <c:v>249.86197916666666</c:v>
                </c:pt>
                <c:pt idx="97100">
                  <c:v>249.86458333333334</c:v>
                </c:pt>
                <c:pt idx="97101">
                  <c:v>249.8671875</c:v>
                </c:pt>
                <c:pt idx="97102">
                  <c:v>249.86979166666666</c:v>
                </c:pt>
                <c:pt idx="97103">
                  <c:v>249.87239583333334</c:v>
                </c:pt>
                <c:pt idx="97104">
                  <c:v>249.875</c:v>
                </c:pt>
                <c:pt idx="97105">
                  <c:v>249.87760416666666</c:v>
                </c:pt>
                <c:pt idx="97106">
                  <c:v>249.88020833333334</c:v>
                </c:pt>
                <c:pt idx="97107">
                  <c:v>249.8828125</c:v>
                </c:pt>
                <c:pt idx="97108">
                  <c:v>249.88541666666666</c:v>
                </c:pt>
                <c:pt idx="97109">
                  <c:v>249.88802083333334</c:v>
                </c:pt>
                <c:pt idx="97110">
                  <c:v>249.890625</c:v>
                </c:pt>
                <c:pt idx="97111">
                  <c:v>249.89322916666666</c:v>
                </c:pt>
                <c:pt idx="97112">
                  <c:v>249.89583333333334</c:v>
                </c:pt>
                <c:pt idx="97113">
                  <c:v>249.8984375</c:v>
                </c:pt>
                <c:pt idx="97114">
                  <c:v>249.90104166666666</c:v>
                </c:pt>
                <c:pt idx="97115">
                  <c:v>249.90364583333334</c:v>
                </c:pt>
                <c:pt idx="97116">
                  <c:v>249.90625</c:v>
                </c:pt>
                <c:pt idx="97117">
                  <c:v>249.90885416666666</c:v>
                </c:pt>
                <c:pt idx="97118">
                  <c:v>249.91145833333334</c:v>
                </c:pt>
                <c:pt idx="97119">
                  <c:v>249.9140625</c:v>
                </c:pt>
                <c:pt idx="97120">
                  <c:v>249.91666666666666</c:v>
                </c:pt>
                <c:pt idx="97121">
                  <c:v>249.91927083333334</c:v>
                </c:pt>
                <c:pt idx="97122">
                  <c:v>249.921875</c:v>
                </c:pt>
                <c:pt idx="97123">
                  <c:v>249.92447916666666</c:v>
                </c:pt>
                <c:pt idx="97124">
                  <c:v>249.92708333333334</c:v>
                </c:pt>
                <c:pt idx="97125">
                  <c:v>249.9296875</c:v>
                </c:pt>
                <c:pt idx="97126">
                  <c:v>249.93229166666666</c:v>
                </c:pt>
                <c:pt idx="97127">
                  <c:v>249.93489583333334</c:v>
                </c:pt>
                <c:pt idx="97128">
                  <c:v>249.9375</c:v>
                </c:pt>
                <c:pt idx="97129">
                  <c:v>249.94010416666666</c:v>
                </c:pt>
                <c:pt idx="97130">
                  <c:v>249.94270833333334</c:v>
                </c:pt>
                <c:pt idx="97131">
                  <c:v>249.9453125</c:v>
                </c:pt>
                <c:pt idx="97132">
                  <c:v>249.94791666666666</c:v>
                </c:pt>
                <c:pt idx="97133">
                  <c:v>249.95052083333334</c:v>
                </c:pt>
                <c:pt idx="97134">
                  <c:v>249.953125</c:v>
                </c:pt>
                <c:pt idx="97135">
                  <c:v>249.95572916666666</c:v>
                </c:pt>
                <c:pt idx="97136">
                  <c:v>249.95833333333334</c:v>
                </c:pt>
                <c:pt idx="97137">
                  <c:v>249.9609375</c:v>
                </c:pt>
                <c:pt idx="97138">
                  <c:v>249.96354166666666</c:v>
                </c:pt>
                <c:pt idx="97139">
                  <c:v>249.96614583333334</c:v>
                </c:pt>
                <c:pt idx="97140">
                  <c:v>249.96875</c:v>
                </c:pt>
                <c:pt idx="97141">
                  <c:v>249.97135416666666</c:v>
                </c:pt>
                <c:pt idx="97142">
                  <c:v>249.97395833333334</c:v>
                </c:pt>
                <c:pt idx="97143">
                  <c:v>249.9765625</c:v>
                </c:pt>
                <c:pt idx="97144">
                  <c:v>249.97916666666666</c:v>
                </c:pt>
                <c:pt idx="97145">
                  <c:v>249.98177083333334</c:v>
                </c:pt>
                <c:pt idx="97146">
                  <c:v>249.984375</c:v>
                </c:pt>
                <c:pt idx="97147">
                  <c:v>249.98697916666666</c:v>
                </c:pt>
                <c:pt idx="97148">
                  <c:v>249.98958333333334</c:v>
                </c:pt>
                <c:pt idx="97149">
                  <c:v>249.9921875</c:v>
                </c:pt>
                <c:pt idx="97150">
                  <c:v>249.99479166666666</c:v>
                </c:pt>
                <c:pt idx="97151">
                  <c:v>249.99739583333334</c:v>
                </c:pt>
                <c:pt idx="97152">
                  <c:v>250</c:v>
                </c:pt>
                <c:pt idx="97153">
                  <c:v>250.00260416666666</c:v>
                </c:pt>
                <c:pt idx="97154">
                  <c:v>250.00520833333334</c:v>
                </c:pt>
                <c:pt idx="97155">
                  <c:v>250.0078125</c:v>
                </c:pt>
                <c:pt idx="97156">
                  <c:v>250.01041666666666</c:v>
                </c:pt>
                <c:pt idx="97157">
                  <c:v>250.01302083333334</c:v>
                </c:pt>
                <c:pt idx="97158">
                  <c:v>250.015625</c:v>
                </c:pt>
                <c:pt idx="97159">
                  <c:v>250.01822916666666</c:v>
                </c:pt>
                <c:pt idx="97160">
                  <c:v>250.02083333333334</c:v>
                </c:pt>
                <c:pt idx="97161">
                  <c:v>250.0234375</c:v>
                </c:pt>
                <c:pt idx="97162">
                  <c:v>250.02604166666666</c:v>
                </c:pt>
                <c:pt idx="97163">
                  <c:v>250.02864583333334</c:v>
                </c:pt>
                <c:pt idx="97164">
                  <c:v>250.03125</c:v>
                </c:pt>
                <c:pt idx="97165">
                  <c:v>250.03385416666666</c:v>
                </c:pt>
                <c:pt idx="97166">
                  <c:v>250.03645833333334</c:v>
                </c:pt>
                <c:pt idx="97167">
                  <c:v>250.0390625</c:v>
                </c:pt>
                <c:pt idx="97168">
                  <c:v>250.04166666666666</c:v>
                </c:pt>
                <c:pt idx="97169">
                  <c:v>250.04427083333334</c:v>
                </c:pt>
                <c:pt idx="97170">
                  <c:v>250.046875</c:v>
                </c:pt>
                <c:pt idx="97171">
                  <c:v>250.04947916666666</c:v>
                </c:pt>
                <c:pt idx="97172">
                  <c:v>250.05208333333334</c:v>
                </c:pt>
                <c:pt idx="97173">
                  <c:v>250.0546875</c:v>
                </c:pt>
                <c:pt idx="97174">
                  <c:v>250.05729166666666</c:v>
                </c:pt>
                <c:pt idx="97175">
                  <c:v>250.05989583333334</c:v>
                </c:pt>
                <c:pt idx="97176">
                  <c:v>250.0625</c:v>
                </c:pt>
                <c:pt idx="97177">
                  <c:v>250.06510416666666</c:v>
                </c:pt>
                <c:pt idx="97178">
                  <c:v>250.06770833333334</c:v>
                </c:pt>
                <c:pt idx="97179">
                  <c:v>250.0703125</c:v>
                </c:pt>
                <c:pt idx="97180">
                  <c:v>250.07291666666666</c:v>
                </c:pt>
                <c:pt idx="97181">
                  <c:v>250.07552083333334</c:v>
                </c:pt>
                <c:pt idx="97182">
                  <c:v>250.078125</c:v>
                </c:pt>
                <c:pt idx="97183">
                  <c:v>250.08072916666666</c:v>
                </c:pt>
                <c:pt idx="97184">
                  <c:v>250.08333333333334</c:v>
                </c:pt>
                <c:pt idx="97185">
                  <c:v>250.0859375</c:v>
                </c:pt>
                <c:pt idx="97186">
                  <c:v>250.08854166666666</c:v>
                </c:pt>
                <c:pt idx="97187">
                  <c:v>250.09114583333334</c:v>
                </c:pt>
                <c:pt idx="97188">
                  <c:v>250.09375</c:v>
                </c:pt>
                <c:pt idx="97189">
                  <c:v>250.09635416666666</c:v>
                </c:pt>
                <c:pt idx="97190">
                  <c:v>250.09895833333334</c:v>
                </c:pt>
                <c:pt idx="97191">
                  <c:v>250.1015625</c:v>
                </c:pt>
                <c:pt idx="97192">
                  <c:v>250.10416666666666</c:v>
                </c:pt>
                <c:pt idx="97193">
                  <c:v>250.10677083333334</c:v>
                </c:pt>
                <c:pt idx="97194">
                  <c:v>250.109375</c:v>
                </c:pt>
                <c:pt idx="97195">
                  <c:v>250.11197916666666</c:v>
                </c:pt>
                <c:pt idx="97196">
                  <c:v>250.11458333333334</c:v>
                </c:pt>
                <c:pt idx="97197">
                  <c:v>250.1171875</c:v>
                </c:pt>
                <c:pt idx="97198">
                  <c:v>250.11979166666666</c:v>
                </c:pt>
                <c:pt idx="97199">
                  <c:v>250.12239583333334</c:v>
                </c:pt>
                <c:pt idx="97200">
                  <c:v>250.125</c:v>
                </c:pt>
                <c:pt idx="97201">
                  <c:v>250.12760416666666</c:v>
                </c:pt>
                <c:pt idx="97202">
                  <c:v>250.13020833333334</c:v>
                </c:pt>
                <c:pt idx="97203">
                  <c:v>250.1328125</c:v>
                </c:pt>
                <c:pt idx="97204">
                  <c:v>250.13541666666666</c:v>
                </c:pt>
                <c:pt idx="97205">
                  <c:v>250.13802083333334</c:v>
                </c:pt>
                <c:pt idx="97206">
                  <c:v>250.140625</c:v>
                </c:pt>
                <c:pt idx="97207">
                  <c:v>250.14322916666666</c:v>
                </c:pt>
                <c:pt idx="97208">
                  <c:v>250.14583333333334</c:v>
                </c:pt>
                <c:pt idx="97209">
                  <c:v>250.1484375</c:v>
                </c:pt>
                <c:pt idx="97210">
                  <c:v>250.15104166666666</c:v>
                </c:pt>
                <c:pt idx="97211">
                  <c:v>250.15364583333334</c:v>
                </c:pt>
                <c:pt idx="97212">
                  <c:v>250.15625</c:v>
                </c:pt>
                <c:pt idx="97213">
                  <c:v>250.15885416666666</c:v>
                </c:pt>
                <c:pt idx="97214">
                  <c:v>250.16145833333334</c:v>
                </c:pt>
                <c:pt idx="97215">
                  <c:v>250.1640625</c:v>
                </c:pt>
                <c:pt idx="97216">
                  <c:v>250.16666666666666</c:v>
                </c:pt>
                <c:pt idx="97217">
                  <c:v>250.16927083333334</c:v>
                </c:pt>
                <c:pt idx="97218">
                  <c:v>250.171875</c:v>
                </c:pt>
                <c:pt idx="97219">
                  <c:v>250.17447916666666</c:v>
                </c:pt>
                <c:pt idx="97220">
                  <c:v>250.17708333333334</c:v>
                </c:pt>
                <c:pt idx="97221">
                  <c:v>250.1796875</c:v>
                </c:pt>
                <c:pt idx="97222">
                  <c:v>250.18229166666666</c:v>
                </c:pt>
                <c:pt idx="97223">
                  <c:v>250.18489583333334</c:v>
                </c:pt>
                <c:pt idx="97224">
                  <c:v>250.1875</c:v>
                </c:pt>
                <c:pt idx="97225">
                  <c:v>250.19010416666666</c:v>
                </c:pt>
                <c:pt idx="97226">
                  <c:v>250.19270833333334</c:v>
                </c:pt>
                <c:pt idx="97227">
                  <c:v>250.1953125</c:v>
                </c:pt>
                <c:pt idx="97228">
                  <c:v>250.19791666666666</c:v>
                </c:pt>
                <c:pt idx="97229">
                  <c:v>250.20052083333334</c:v>
                </c:pt>
                <c:pt idx="97230">
                  <c:v>250.203125</c:v>
                </c:pt>
                <c:pt idx="97231">
                  <c:v>250.20572916666666</c:v>
                </c:pt>
                <c:pt idx="97232">
                  <c:v>250.20833333333334</c:v>
                </c:pt>
                <c:pt idx="97233">
                  <c:v>250.2109375</c:v>
                </c:pt>
                <c:pt idx="97234">
                  <c:v>250.21354166666666</c:v>
                </c:pt>
                <c:pt idx="97235">
                  <c:v>250.21614583333334</c:v>
                </c:pt>
                <c:pt idx="97236">
                  <c:v>250.21875</c:v>
                </c:pt>
                <c:pt idx="97237">
                  <c:v>250.22135416666666</c:v>
                </c:pt>
                <c:pt idx="97238">
                  <c:v>250.22395833333334</c:v>
                </c:pt>
                <c:pt idx="97239">
                  <c:v>250.2265625</c:v>
                </c:pt>
                <c:pt idx="97240">
                  <c:v>250.22916666666666</c:v>
                </c:pt>
                <c:pt idx="97241">
                  <c:v>250.23177083333334</c:v>
                </c:pt>
                <c:pt idx="97242">
                  <c:v>250.234375</c:v>
                </c:pt>
                <c:pt idx="97243">
                  <c:v>250.23697916666666</c:v>
                </c:pt>
                <c:pt idx="97244">
                  <c:v>250.23958333333334</c:v>
                </c:pt>
                <c:pt idx="97245">
                  <c:v>250.2421875</c:v>
                </c:pt>
                <c:pt idx="97246">
                  <c:v>250.24479166666666</c:v>
                </c:pt>
                <c:pt idx="97247">
                  <c:v>250.24739583333334</c:v>
                </c:pt>
                <c:pt idx="97248">
                  <c:v>250.25</c:v>
                </c:pt>
                <c:pt idx="97249">
                  <c:v>250.25260416666666</c:v>
                </c:pt>
                <c:pt idx="97250">
                  <c:v>250.25520833333334</c:v>
                </c:pt>
                <c:pt idx="97251">
                  <c:v>250.2578125</c:v>
                </c:pt>
                <c:pt idx="97252">
                  <c:v>250.26041666666666</c:v>
                </c:pt>
                <c:pt idx="97253">
                  <c:v>250.26302083333334</c:v>
                </c:pt>
                <c:pt idx="97254">
                  <c:v>250.265625</c:v>
                </c:pt>
                <c:pt idx="97255">
                  <c:v>250.26822916666666</c:v>
                </c:pt>
                <c:pt idx="97256">
                  <c:v>250.27083333333334</c:v>
                </c:pt>
                <c:pt idx="97257">
                  <c:v>250.2734375</c:v>
                </c:pt>
                <c:pt idx="97258">
                  <c:v>250.27604166666666</c:v>
                </c:pt>
                <c:pt idx="97259">
                  <c:v>250.27864583333334</c:v>
                </c:pt>
                <c:pt idx="97260">
                  <c:v>250.28125</c:v>
                </c:pt>
                <c:pt idx="97261">
                  <c:v>250.28385416666666</c:v>
                </c:pt>
                <c:pt idx="97262">
                  <c:v>250.28645833333334</c:v>
                </c:pt>
                <c:pt idx="97263">
                  <c:v>250.2890625</c:v>
                </c:pt>
                <c:pt idx="97264">
                  <c:v>250.29166666666666</c:v>
                </c:pt>
                <c:pt idx="97265">
                  <c:v>250.29427083333334</c:v>
                </c:pt>
                <c:pt idx="97266">
                  <c:v>250.296875</c:v>
                </c:pt>
                <c:pt idx="97267">
                  <c:v>250.29947916666666</c:v>
                </c:pt>
                <c:pt idx="97268">
                  <c:v>250.30208333333334</c:v>
                </c:pt>
                <c:pt idx="97269">
                  <c:v>250.3046875</c:v>
                </c:pt>
                <c:pt idx="97270">
                  <c:v>250.30729166666666</c:v>
                </c:pt>
                <c:pt idx="97271">
                  <c:v>250.30989583333334</c:v>
                </c:pt>
                <c:pt idx="97272">
                  <c:v>250.3125</c:v>
                </c:pt>
                <c:pt idx="97273">
                  <c:v>250.31510416666666</c:v>
                </c:pt>
                <c:pt idx="97274">
                  <c:v>250.31770833333334</c:v>
                </c:pt>
                <c:pt idx="97275">
                  <c:v>250.3203125</c:v>
                </c:pt>
                <c:pt idx="97276">
                  <c:v>250.32291666666666</c:v>
                </c:pt>
                <c:pt idx="97277">
                  <c:v>250.32552083333334</c:v>
                </c:pt>
                <c:pt idx="97278">
                  <c:v>250.328125</c:v>
                </c:pt>
                <c:pt idx="97279">
                  <c:v>250.33072916666666</c:v>
                </c:pt>
                <c:pt idx="97280">
                  <c:v>250.33333333333334</c:v>
                </c:pt>
                <c:pt idx="97281">
                  <c:v>250.3359375</c:v>
                </c:pt>
                <c:pt idx="97282">
                  <c:v>250.33854166666666</c:v>
                </c:pt>
                <c:pt idx="97283">
                  <c:v>250.34114583333334</c:v>
                </c:pt>
                <c:pt idx="97284">
                  <c:v>250.34375</c:v>
                </c:pt>
                <c:pt idx="97285">
                  <c:v>250.34635416666666</c:v>
                </c:pt>
                <c:pt idx="97286">
                  <c:v>250.34895833333334</c:v>
                </c:pt>
                <c:pt idx="97287">
                  <c:v>250.3515625</c:v>
                </c:pt>
                <c:pt idx="97288">
                  <c:v>250.35416666666666</c:v>
                </c:pt>
                <c:pt idx="97289">
                  <c:v>250.35677083333334</c:v>
                </c:pt>
                <c:pt idx="97290">
                  <c:v>250.359375</c:v>
                </c:pt>
                <c:pt idx="97291">
                  <c:v>250.36197916666666</c:v>
                </c:pt>
                <c:pt idx="97292">
                  <c:v>250.36458333333334</c:v>
                </c:pt>
                <c:pt idx="97293">
                  <c:v>250.3671875</c:v>
                </c:pt>
                <c:pt idx="97294">
                  <c:v>250.36979166666666</c:v>
                </c:pt>
                <c:pt idx="97295">
                  <c:v>250.37239583333334</c:v>
                </c:pt>
                <c:pt idx="97296">
                  <c:v>250.375</c:v>
                </c:pt>
                <c:pt idx="97297">
                  <c:v>250.37760416666666</c:v>
                </c:pt>
                <c:pt idx="97298">
                  <c:v>250.38020833333334</c:v>
                </c:pt>
                <c:pt idx="97299">
                  <c:v>250.3828125</c:v>
                </c:pt>
                <c:pt idx="97300">
                  <c:v>250.38541666666666</c:v>
                </c:pt>
                <c:pt idx="97301">
                  <c:v>250.38802083333334</c:v>
                </c:pt>
                <c:pt idx="97302">
                  <c:v>250.390625</c:v>
                </c:pt>
                <c:pt idx="97303">
                  <c:v>250.39322916666666</c:v>
                </c:pt>
                <c:pt idx="97304">
                  <c:v>250.39583333333334</c:v>
                </c:pt>
                <c:pt idx="97305">
                  <c:v>250.3984375</c:v>
                </c:pt>
                <c:pt idx="97306">
                  <c:v>250.40104166666666</c:v>
                </c:pt>
                <c:pt idx="97307">
                  <c:v>250.40364583333334</c:v>
                </c:pt>
                <c:pt idx="97308">
                  <c:v>250.40625</c:v>
                </c:pt>
                <c:pt idx="97309">
                  <c:v>250.40885416666666</c:v>
                </c:pt>
                <c:pt idx="97310">
                  <c:v>250.41145833333334</c:v>
                </c:pt>
                <c:pt idx="97311">
                  <c:v>250.4140625</c:v>
                </c:pt>
                <c:pt idx="97312">
                  <c:v>250.41666666666666</c:v>
                </c:pt>
                <c:pt idx="97313">
                  <c:v>250.41927083333334</c:v>
                </c:pt>
                <c:pt idx="97314">
                  <c:v>250.421875</c:v>
                </c:pt>
                <c:pt idx="97315">
                  <c:v>250.42447916666666</c:v>
                </c:pt>
                <c:pt idx="97316">
                  <c:v>250.42708333333334</c:v>
                </c:pt>
                <c:pt idx="97317">
                  <c:v>250.4296875</c:v>
                </c:pt>
                <c:pt idx="97318">
                  <c:v>250.43229166666666</c:v>
                </c:pt>
                <c:pt idx="97319">
                  <c:v>250.43489583333334</c:v>
                </c:pt>
                <c:pt idx="97320">
                  <c:v>250.4375</c:v>
                </c:pt>
                <c:pt idx="97321">
                  <c:v>250.44010416666666</c:v>
                </c:pt>
                <c:pt idx="97322">
                  <c:v>250.44270833333334</c:v>
                </c:pt>
                <c:pt idx="97323">
                  <c:v>250.4453125</c:v>
                </c:pt>
                <c:pt idx="97324">
                  <c:v>250.44791666666666</c:v>
                </c:pt>
                <c:pt idx="97325">
                  <c:v>250.45052083333334</c:v>
                </c:pt>
                <c:pt idx="97326">
                  <c:v>250.453125</c:v>
                </c:pt>
                <c:pt idx="97327">
                  <c:v>250.45572916666666</c:v>
                </c:pt>
                <c:pt idx="97328">
                  <c:v>250.45833333333334</c:v>
                </c:pt>
                <c:pt idx="97329">
                  <c:v>250.4609375</c:v>
                </c:pt>
                <c:pt idx="97330">
                  <c:v>250.46354166666666</c:v>
                </c:pt>
                <c:pt idx="97331">
                  <c:v>250.46614583333334</c:v>
                </c:pt>
                <c:pt idx="97332">
                  <c:v>250.46875</c:v>
                </c:pt>
                <c:pt idx="97333">
                  <c:v>250.47135416666666</c:v>
                </c:pt>
                <c:pt idx="97334">
                  <c:v>250.47395833333334</c:v>
                </c:pt>
                <c:pt idx="97335">
                  <c:v>250.4765625</c:v>
                </c:pt>
                <c:pt idx="97336">
                  <c:v>250.47916666666666</c:v>
                </c:pt>
                <c:pt idx="97337">
                  <c:v>250.48177083333334</c:v>
                </c:pt>
                <c:pt idx="97338">
                  <c:v>250.484375</c:v>
                </c:pt>
                <c:pt idx="97339">
                  <c:v>250.48697916666666</c:v>
                </c:pt>
                <c:pt idx="97340">
                  <c:v>250.48958333333334</c:v>
                </c:pt>
                <c:pt idx="97341">
                  <c:v>250.4921875</c:v>
                </c:pt>
                <c:pt idx="97342">
                  <c:v>250.49479166666666</c:v>
                </c:pt>
                <c:pt idx="97343">
                  <c:v>250.49739583333334</c:v>
                </c:pt>
                <c:pt idx="97344">
                  <c:v>250.5</c:v>
                </c:pt>
                <c:pt idx="97345">
                  <c:v>250.50260416666666</c:v>
                </c:pt>
                <c:pt idx="97346">
                  <c:v>250.50520833333334</c:v>
                </c:pt>
                <c:pt idx="97347">
                  <c:v>250.5078125</c:v>
                </c:pt>
                <c:pt idx="97348">
                  <c:v>250.51041666666666</c:v>
                </c:pt>
                <c:pt idx="97349">
                  <c:v>250.51302083333334</c:v>
                </c:pt>
                <c:pt idx="97350">
                  <c:v>250.515625</c:v>
                </c:pt>
                <c:pt idx="97351">
                  <c:v>250.51822916666666</c:v>
                </c:pt>
                <c:pt idx="97352">
                  <c:v>250.52083333333334</c:v>
                </c:pt>
                <c:pt idx="97353">
                  <c:v>250.5234375</c:v>
                </c:pt>
                <c:pt idx="97354">
                  <c:v>250.52604166666666</c:v>
                </c:pt>
                <c:pt idx="97355">
                  <c:v>250.52864583333334</c:v>
                </c:pt>
                <c:pt idx="97356">
                  <c:v>250.53125</c:v>
                </c:pt>
                <c:pt idx="97357">
                  <c:v>250.53385416666666</c:v>
                </c:pt>
                <c:pt idx="97358">
                  <c:v>250.53645833333334</c:v>
                </c:pt>
                <c:pt idx="97359">
                  <c:v>250.5390625</c:v>
                </c:pt>
                <c:pt idx="97360">
                  <c:v>250.54166666666666</c:v>
                </c:pt>
                <c:pt idx="97361">
                  <c:v>250.54427083333334</c:v>
                </c:pt>
                <c:pt idx="97362">
                  <c:v>250.546875</c:v>
                </c:pt>
                <c:pt idx="97363">
                  <c:v>250.54947916666666</c:v>
                </c:pt>
                <c:pt idx="97364">
                  <c:v>250.55208333333334</c:v>
                </c:pt>
                <c:pt idx="97365">
                  <c:v>250.5546875</c:v>
                </c:pt>
                <c:pt idx="97366">
                  <c:v>250.55729166666666</c:v>
                </c:pt>
                <c:pt idx="97367">
                  <c:v>250.55989583333334</c:v>
                </c:pt>
                <c:pt idx="97368">
                  <c:v>250.5625</c:v>
                </c:pt>
                <c:pt idx="97369">
                  <c:v>250.56510416666666</c:v>
                </c:pt>
                <c:pt idx="97370">
                  <c:v>250.56770833333334</c:v>
                </c:pt>
                <c:pt idx="97371">
                  <c:v>250.5703125</c:v>
                </c:pt>
                <c:pt idx="97372">
                  <c:v>250.57291666666666</c:v>
                </c:pt>
                <c:pt idx="97373">
                  <c:v>250.57552083333334</c:v>
                </c:pt>
                <c:pt idx="97374">
                  <c:v>250.578125</c:v>
                </c:pt>
                <c:pt idx="97375">
                  <c:v>250.58072916666666</c:v>
                </c:pt>
                <c:pt idx="97376">
                  <c:v>250.58333333333334</c:v>
                </c:pt>
                <c:pt idx="97377">
                  <c:v>250.5859375</c:v>
                </c:pt>
                <c:pt idx="97378">
                  <c:v>250.58854166666666</c:v>
                </c:pt>
                <c:pt idx="97379">
                  <c:v>250.59114583333334</c:v>
                </c:pt>
                <c:pt idx="97380">
                  <c:v>250.59375</c:v>
                </c:pt>
                <c:pt idx="97381">
                  <c:v>250.59635416666666</c:v>
                </c:pt>
                <c:pt idx="97382">
                  <c:v>250.59895833333334</c:v>
                </c:pt>
                <c:pt idx="97383">
                  <c:v>250.6015625</c:v>
                </c:pt>
                <c:pt idx="97384">
                  <c:v>250.60416666666666</c:v>
                </c:pt>
                <c:pt idx="97385">
                  <c:v>250.60677083333334</c:v>
                </c:pt>
                <c:pt idx="97386">
                  <c:v>250.609375</c:v>
                </c:pt>
                <c:pt idx="97387">
                  <c:v>250.61197916666666</c:v>
                </c:pt>
                <c:pt idx="97388">
                  <c:v>250.61458333333334</c:v>
                </c:pt>
                <c:pt idx="97389">
                  <c:v>250.6171875</c:v>
                </c:pt>
                <c:pt idx="97390">
                  <c:v>250.61979166666666</c:v>
                </c:pt>
                <c:pt idx="97391">
                  <c:v>250.62239583333334</c:v>
                </c:pt>
                <c:pt idx="97392">
                  <c:v>250.625</c:v>
                </c:pt>
                <c:pt idx="97393">
                  <c:v>250.62760416666666</c:v>
                </c:pt>
                <c:pt idx="97394">
                  <c:v>250.63020833333334</c:v>
                </c:pt>
                <c:pt idx="97395">
                  <c:v>250.6328125</c:v>
                </c:pt>
                <c:pt idx="97396">
                  <c:v>250.63541666666666</c:v>
                </c:pt>
                <c:pt idx="97397">
                  <c:v>250.63802083333334</c:v>
                </c:pt>
                <c:pt idx="97398">
                  <c:v>250.640625</c:v>
                </c:pt>
                <c:pt idx="97399">
                  <c:v>250.64322916666666</c:v>
                </c:pt>
                <c:pt idx="97400">
                  <c:v>250.64583333333334</c:v>
                </c:pt>
                <c:pt idx="97401">
                  <c:v>250.6484375</c:v>
                </c:pt>
                <c:pt idx="97402">
                  <c:v>250.65104166666666</c:v>
                </c:pt>
                <c:pt idx="97403">
                  <c:v>250.65364583333334</c:v>
                </c:pt>
                <c:pt idx="97404">
                  <c:v>250.65625</c:v>
                </c:pt>
                <c:pt idx="97405">
                  <c:v>250.65885416666666</c:v>
                </c:pt>
                <c:pt idx="97406">
                  <c:v>250.66145833333334</c:v>
                </c:pt>
                <c:pt idx="97407">
                  <c:v>250.6640625</c:v>
                </c:pt>
                <c:pt idx="97408">
                  <c:v>250.66666666666666</c:v>
                </c:pt>
                <c:pt idx="97409">
                  <c:v>250.66927083333334</c:v>
                </c:pt>
                <c:pt idx="97410">
                  <c:v>250.671875</c:v>
                </c:pt>
                <c:pt idx="97411">
                  <c:v>250.67447916666666</c:v>
                </c:pt>
                <c:pt idx="97412">
                  <c:v>250.67708333333334</c:v>
                </c:pt>
                <c:pt idx="97413">
                  <c:v>250.6796875</c:v>
                </c:pt>
                <c:pt idx="97414">
                  <c:v>250.68229166666666</c:v>
                </c:pt>
                <c:pt idx="97415">
                  <c:v>250.68489583333334</c:v>
                </c:pt>
                <c:pt idx="97416">
                  <c:v>250.6875</c:v>
                </c:pt>
                <c:pt idx="97417">
                  <c:v>250.69010416666666</c:v>
                </c:pt>
                <c:pt idx="97418">
                  <c:v>250.69270833333334</c:v>
                </c:pt>
                <c:pt idx="97419">
                  <c:v>250.6953125</c:v>
                </c:pt>
                <c:pt idx="97420">
                  <c:v>250.69791666666666</c:v>
                </c:pt>
                <c:pt idx="97421">
                  <c:v>250.70052083333334</c:v>
                </c:pt>
                <c:pt idx="97422">
                  <c:v>250.703125</c:v>
                </c:pt>
                <c:pt idx="97423">
                  <c:v>250.70572916666666</c:v>
                </c:pt>
                <c:pt idx="97424">
                  <c:v>250.70833333333334</c:v>
                </c:pt>
                <c:pt idx="97425">
                  <c:v>250.7109375</c:v>
                </c:pt>
                <c:pt idx="97426">
                  <c:v>250.71354166666666</c:v>
                </c:pt>
                <c:pt idx="97427">
                  <c:v>250.71614583333334</c:v>
                </c:pt>
                <c:pt idx="97428">
                  <c:v>250.71875</c:v>
                </c:pt>
                <c:pt idx="97429">
                  <c:v>250.72135416666666</c:v>
                </c:pt>
                <c:pt idx="97430">
                  <c:v>250.72395833333334</c:v>
                </c:pt>
                <c:pt idx="97431">
                  <c:v>250.7265625</c:v>
                </c:pt>
                <c:pt idx="97432">
                  <c:v>250.72916666666666</c:v>
                </c:pt>
                <c:pt idx="97433">
                  <c:v>250.73177083333334</c:v>
                </c:pt>
                <c:pt idx="97434">
                  <c:v>250.734375</c:v>
                </c:pt>
                <c:pt idx="97435">
                  <c:v>250.73697916666666</c:v>
                </c:pt>
                <c:pt idx="97436">
                  <c:v>250.73958333333334</c:v>
                </c:pt>
                <c:pt idx="97437">
                  <c:v>250.7421875</c:v>
                </c:pt>
                <c:pt idx="97438">
                  <c:v>250.74479166666666</c:v>
                </c:pt>
                <c:pt idx="97439">
                  <c:v>250.74739583333334</c:v>
                </c:pt>
                <c:pt idx="97440">
                  <c:v>250.75</c:v>
                </c:pt>
                <c:pt idx="97441">
                  <c:v>250.75260416666666</c:v>
                </c:pt>
                <c:pt idx="97442">
                  <c:v>250.75520833333334</c:v>
                </c:pt>
                <c:pt idx="97443">
                  <c:v>250.7578125</c:v>
                </c:pt>
                <c:pt idx="97444">
                  <c:v>250.76041666666666</c:v>
                </c:pt>
                <c:pt idx="97445">
                  <c:v>250.76302083333334</c:v>
                </c:pt>
                <c:pt idx="97446">
                  <c:v>250.765625</c:v>
                </c:pt>
                <c:pt idx="97447">
                  <c:v>250.76822916666666</c:v>
                </c:pt>
                <c:pt idx="97448">
                  <c:v>250.77083333333334</c:v>
                </c:pt>
                <c:pt idx="97449">
                  <c:v>250.7734375</c:v>
                </c:pt>
                <c:pt idx="97450">
                  <c:v>250.77604166666666</c:v>
                </c:pt>
                <c:pt idx="97451">
                  <c:v>250.77864583333334</c:v>
                </c:pt>
                <c:pt idx="97452">
                  <c:v>250.78125</c:v>
                </c:pt>
                <c:pt idx="97453">
                  <c:v>250.78385416666666</c:v>
                </c:pt>
                <c:pt idx="97454">
                  <c:v>250.78645833333334</c:v>
                </c:pt>
                <c:pt idx="97455">
                  <c:v>250.7890625</c:v>
                </c:pt>
                <c:pt idx="97456">
                  <c:v>250.79166666666666</c:v>
                </c:pt>
                <c:pt idx="97457">
                  <c:v>250.79427083333334</c:v>
                </c:pt>
                <c:pt idx="97458">
                  <c:v>250.796875</c:v>
                </c:pt>
                <c:pt idx="97459">
                  <c:v>250.79947916666666</c:v>
                </c:pt>
                <c:pt idx="97460">
                  <c:v>250.80208333333334</c:v>
                </c:pt>
                <c:pt idx="97461">
                  <c:v>250.8046875</c:v>
                </c:pt>
                <c:pt idx="97462">
                  <c:v>250.80729166666666</c:v>
                </c:pt>
                <c:pt idx="97463">
                  <c:v>250.80989583333334</c:v>
                </c:pt>
                <c:pt idx="97464">
                  <c:v>250.8125</c:v>
                </c:pt>
                <c:pt idx="97465">
                  <c:v>250.81510416666666</c:v>
                </c:pt>
                <c:pt idx="97466">
                  <c:v>250.81770833333334</c:v>
                </c:pt>
                <c:pt idx="97467">
                  <c:v>250.8203125</c:v>
                </c:pt>
                <c:pt idx="97468">
                  <c:v>250.82291666666666</c:v>
                </c:pt>
                <c:pt idx="97469">
                  <c:v>250.82552083333334</c:v>
                </c:pt>
                <c:pt idx="97470">
                  <c:v>250.828125</c:v>
                </c:pt>
                <c:pt idx="97471">
                  <c:v>250.83072916666666</c:v>
                </c:pt>
                <c:pt idx="97472">
                  <c:v>250.83333333333334</c:v>
                </c:pt>
                <c:pt idx="97473">
                  <c:v>250.8359375</c:v>
                </c:pt>
                <c:pt idx="97474">
                  <c:v>250.83854166666666</c:v>
                </c:pt>
                <c:pt idx="97475">
                  <c:v>250.84114583333334</c:v>
                </c:pt>
                <c:pt idx="97476">
                  <c:v>250.84375</c:v>
                </c:pt>
                <c:pt idx="97477">
                  <c:v>250.84635416666666</c:v>
                </c:pt>
                <c:pt idx="97478">
                  <c:v>250.84895833333334</c:v>
                </c:pt>
                <c:pt idx="97479">
                  <c:v>250.8515625</c:v>
                </c:pt>
                <c:pt idx="97480">
                  <c:v>250.85416666666666</c:v>
                </c:pt>
                <c:pt idx="97481">
                  <c:v>250.85677083333334</c:v>
                </c:pt>
                <c:pt idx="97482">
                  <c:v>250.859375</c:v>
                </c:pt>
                <c:pt idx="97483">
                  <c:v>250.86197916666666</c:v>
                </c:pt>
                <c:pt idx="97484">
                  <c:v>250.86458333333334</c:v>
                </c:pt>
                <c:pt idx="97485">
                  <c:v>250.8671875</c:v>
                </c:pt>
                <c:pt idx="97486">
                  <c:v>250.86979166666666</c:v>
                </c:pt>
                <c:pt idx="97487">
                  <c:v>250.87239583333334</c:v>
                </c:pt>
                <c:pt idx="97488">
                  <c:v>250.875</c:v>
                </c:pt>
                <c:pt idx="97489">
                  <c:v>250.87760416666666</c:v>
                </c:pt>
                <c:pt idx="97490">
                  <c:v>250.88020833333334</c:v>
                </c:pt>
                <c:pt idx="97491">
                  <c:v>250.8828125</c:v>
                </c:pt>
                <c:pt idx="97492">
                  <c:v>250.88541666666666</c:v>
                </c:pt>
                <c:pt idx="97493">
                  <c:v>250.88802083333334</c:v>
                </c:pt>
                <c:pt idx="97494">
                  <c:v>250.890625</c:v>
                </c:pt>
                <c:pt idx="97495">
                  <c:v>250.89322916666666</c:v>
                </c:pt>
                <c:pt idx="97496">
                  <c:v>250.89583333333334</c:v>
                </c:pt>
                <c:pt idx="97497">
                  <c:v>250.8984375</c:v>
                </c:pt>
                <c:pt idx="97498">
                  <c:v>250.90104166666666</c:v>
                </c:pt>
                <c:pt idx="97499">
                  <c:v>250.90364583333334</c:v>
                </c:pt>
                <c:pt idx="97500">
                  <c:v>250.90625</c:v>
                </c:pt>
                <c:pt idx="97501">
                  <c:v>250.90885416666666</c:v>
                </c:pt>
                <c:pt idx="97502">
                  <c:v>250.91145833333334</c:v>
                </c:pt>
                <c:pt idx="97503">
                  <c:v>250.9140625</c:v>
                </c:pt>
                <c:pt idx="97504">
                  <c:v>250.91666666666666</c:v>
                </c:pt>
                <c:pt idx="97505">
                  <c:v>250.91927083333334</c:v>
                </c:pt>
                <c:pt idx="97506">
                  <c:v>250.921875</c:v>
                </c:pt>
                <c:pt idx="97507">
                  <c:v>250.92447916666666</c:v>
                </c:pt>
                <c:pt idx="97508">
                  <c:v>250.92708333333334</c:v>
                </c:pt>
                <c:pt idx="97509">
                  <c:v>250.9296875</c:v>
                </c:pt>
                <c:pt idx="97510">
                  <c:v>250.93229166666666</c:v>
                </c:pt>
                <c:pt idx="97511">
                  <c:v>250.93489583333334</c:v>
                </c:pt>
                <c:pt idx="97512">
                  <c:v>250.9375</c:v>
                </c:pt>
                <c:pt idx="97513">
                  <c:v>250.94010416666666</c:v>
                </c:pt>
                <c:pt idx="97514">
                  <c:v>250.94270833333334</c:v>
                </c:pt>
                <c:pt idx="97515">
                  <c:v>250.9453125</c:v>
                </c:pt>
                <c:pt idx="97516">
                  <c:v>250.94791666666666</c:v>
                </c:pt>
                <c:pt idx="97517">
                  <c:v>250.95052083333334</c:v>
                </c:pt>
                <c:pt idx="97518">
                  <c:v>250.953125</c:v>
                </c:pt>
                <c:pt idx="97519">
                  <c:v>250.95572916666666</c:v>
                </c:pt>
                <c:pt idx="97520">
                  <c:v>250.95833333333334</c:v>
                </c:pt>
                <c:pt idx="97521">
                  <c:v>250.9609375</c:v>
                </c:pt>
                <c:pt idx="97522">
                  <c:v>250.96354166666666</c:v>
                </c:pt>
                <c:pt idx="97523">
                  <c:v>250.96614583333334</c:v>
                </c:pt>
                <c:pt idx="97524">
                  <c:v>250.96875</c:v>
                </c:pt>
                <c:pt idx="97525">
                  <c:v>250.97135416666666</c:v>
                </c:pt>
                <c:pt idx="97526">
                  <c:v>250.97395833333334</c:v>
                </c:pt>
                <c:pt idx="97527">
                  <c:v>250.9765625</c:v>
                </c:pt>
                <c:pt idx="97528">
                  <c:v>250.97916666666666</c:v>
                </c:pt>
                <c:pt idx="97529">
                  <c:v>250.98177083333334</c:v>
                </c:pt>
                <c:pt idx="97530">
                  <c:v>250.984375</c:v>
                </c:pt>
                <c:pt idx="97531">
                  <c:v>250.98697916666666</c:v>
                </c:pt>
                <c:pt idx="97532">
                  <c:v>250.98958333333334</c:v>
                </c:pt>
                <c:pt idx="97533">
                  <c:v>250.9921875</c:v>
                </c:pt>
                <c:pt idx="97534">
                  <c:v>250.99479166666666</c:v>
                </c:pt>
                <c:pt idx="97535">
                  <c:v>250.99739583333334</c:v>
                </c:pt>
                <c:pt idx="97536">
                  <c:v>251</c:v>
                </c:pt>
                <c:pt idx="97537">
                  <c:v>251.00260416666666</c:v>
                </c:pt>
                <c:pt idx="97538">
                  <c:v>251.00520833333334</c:v>
                </c:pt>
                <c:pt idx="97539">
                  <c:v>251.0078125</c:v>
                </c:pt>
                <c:pt idx="97540">
                  <c:v>251.01041666666666</c:v>
                </c:pt>
                <c:pt idx="97541">
                  <c:v>251.01302083333334</c:v>
                </c:pt>
                <c:pt idx="97542">
                  <c:v>251.015625</c:v>
                </c:pt>
                <c:pt idx="97543">
                  <c:v>251.01822916666666</c:v>
                </c:pt>
                <c:pt idx="97544">
                  <c:v>251.02083333333334</c:v>
                </c:pt>
                <c:pt idx="97545">
                  <c:v>251.0234375</c:v>
                </c:pt>
                <c:pt idx="97546">
                  <c:v>251.02604166666666</c:v>
                </c:pt>
                <c:pt idx="97547">
                  <c:v>251.02864583333334</c:v>
                </c:pt>
                <c:pt idx="97548">
                  <c:v>251.03125</c:v>
                </c:pt>
                <c:pt idx="97549">
                  <c:v>251.03385416666666</c:v>
                </c:pt>
                <c:pt idx="97550">
                  <c:v>251.03645833333334</c:v>
                </c:pt>
                <c:pt idx="97551">
                  <c:v>251.0390625</c:v>
                </c:pt>
                <c:pt idx="97552">
                  <c:v>251.04166666666666</c:v>
                </c:pt>
                <c:pt idx="97553">
                  <c:v>251.04427083333334</c:v>
                </c:pt>
                <c:pt idx="97554">
                  <c:v>251.046875</c:v>
                </c:pt>
                <c:pt idx="97555">
                  <c:v>251.04947916666666</c:v>
                </c:pt>
                <c:pt idx="97556">
                  <c:v>251.05208333333334</c:v>
                </c:pt>
                <c:pt idx="97557">
                  <c:v>251.0546875</c:v>
                </c:pt>
                <c:pt idx="97558">
                  <c:v>251.05729166666666</c:v>
                </c:pt>
                <c:pt idx="97559">
                  <c:v>251.05989583333334</c:v>
                </c:pt>
                <c:pt idx="97560">
                  <c:v>251.0625</c:v>
                </c:pt>
                <c:pt idx="97561">
                  <c:v>251.06510416666666</c:v>
                </c:pt>
                <c:pt idx="97562">
                  <c:v>251.06770833333334</c:v>
                </c:pt>
                <c:pt idx="97563">
                  <c:v>251.0703125</c:v>
                </c:pt>
                <c:pt idx="97564">
                  <c:v>251.07291666666666</c:v>
                </c:pt>
                <c:pt idx="97565">
                  <c:v>251.07552083333334</c:v>
                </c:pt>
                <c:pt idx="97566">
                  <c:v>251.078125</c:v>
                </c:pt>
                <c:pt idx="97567">
                  <c:v>251.08072916666666</c:v>
                </c:pt>
                <c:pt idx="97568">
                  <c:v>251.08333333333334</c:v>
                </c:pt>
                <c:pt idx="97569">
                  <c:v>251.0859375</c:v>
                </c:pt>
                <c:pt idx="97570">
                  <c:v>251.08854166666666</c:v>
                </c:pt>
                <c:pt idx="97571">
                  <c:v>251.09114583333334</c:v>
                </c:pt>
                <c:pt idx="97572">
                  <c:v>251.09375</c:v>
                </c:pt>
                <c:pt idx="97573">
                  <c:v>251.09635416666666</c:v>
                </c:pt>
                <c:pt idx="97574">
                  <c:v>251.09895833333334</c:v>
                </c:pt>
                <c:pt idx="97575">
                  <c:v>251.1015625</c:v>
                </c:pt>
                <c:pt idx="97576">
                  <c:v>251.10416666666666</c:v>
                </c:pt>
                <c:pt idx="97577">
                  <c:v>251.10677083333334</c:v>
                </c:pt>
                <c:pt idx="97578">
                  <c:v>251.109375</c:v>
                </c:pt>
                <c:pt idx="97579">
                  <c:v>251.11197916666666</c:v>
                </c:pt>
                <c:pt idx="97580">
                  <c:v>251.11458333333334</c:v>
                </c:pt>
                <c:pt idx="97581">
                  <c:v>251.1171875</c:v>
                </c:pt>
                <c:pt idx="97582">
                  <c:v>251.11979166666666</c:v>
                </c:pt>
                <c:pt idx="97583">
                  <c:v>251.12239583333334</c:v>
                </c:pt>
                <c:pt idx="97584">
                  <c:v>251.125</c:v>
                </c:pt>
                <c:pt idx="97585">
                  <c:v>251.12760416666666</c:v>
                </c:pt>
                <c:pt idx="97586">
                  <c:v>251.13020833333334</c:v>
                </c:pt>
                <c:pt idx="97587">
                  <c:v>251.1328125</c:v>
                </c:pt>
                <c:pt idx="97588">
                  <c:v>251.13541666666666</c:v>
                </c:pt>
                <c:pt idx="97589">
                  <c:v>251.13802083333334</c:v>
                </c:pt>
                <c:pt idx="97590">
                  <c:v>251.140625</c:v>
                </c:pt>
                <c:pt idx="97591">
                  <c:v>251.14322916666666</c:v>
                </c:pt>
                <c:pt idx="97592">
                  <c:v>251.14583333333334</c:v>
                </c:pt>
                <c:pt idx="97593">
                  <c:v>251.1484375</c:v>
                </c:pt>
                <c:pt idx="97594">
                  <c:v>251.15104166666666</c:v>
                </c:pt>
                <c:pt idx="97595">
                  <c:v>251.15364583333334</c:v>
                </c:pt>
                <c:pt idx="97596">
                  <c:v>251.15625</c:v>
                </c:pt>
                <c:pt idx="97597">
                  <c:v>251.15885416666666</c:v>
                </c:pt>
                <c:pt idx="97598">
                  <c:v>251.16145833333334</c:v>
                </c:pt>
                <c:pt idx="97599">
                  <c:v>251.1640625</c:v>
                </c:pt>
                <c:pt idx="97600">
                  <c:v>251.16666666666666</c:v>
                </c:pt>
                <c:pt idx="97601">
                  <c:v>251.16927083333334</c:v>
                </c:pt>
                <c:pt idx="97602">
                  <c:v>251.171875</c:v>
                </c:pt>
                <c:pt idx="97603">
                  <c:v>251.17447916666666</c:v>
                </c:pt>
                <c:pt idx="97604">
                  <c:v>251.17708333333334</c:v>
                </c:pt>
                <c:pt idx="97605">
                  <c:v>251.1796875</c:v>
                </c:pt>
                <c:pt idx="97606">
                  <c:v>251.18229166666666</c:v>
                </c:pt>
                <c:pt idx="97607">
                  <c:v>251.18489583333334</c:v>
                </c:pt>
                <c:pt idx="97608">
                  <c:v>251.1875</c:v>
                </c:pt>
                <c:pt idx="97609">
                  <c:v>251.19010416666666</c:v>
                </c:pt>
                <c:pt idx="97610">
                  <c:v>251.19270833333334</c:v>
                </c:pt>
                <c:pt idx="97611">
                  <c:v>251.1953125</c:v>
                </c:pt>
                <c:pt idx="97612">
                  <c:v>251.19791666666666</c:v>
                </c:pt>
                <c:pt idx="97613">
                  <c:v>251.20052083333334</c:v>
                </c:pt>
                <c:pt idx="97614">
                  <c:v>251.203125</c:v>
                </c:pt>
                <c:pt idx="97615">
                  <c:v>251.20572916666666</c:v>
                </c:pt>
                <c:pt idx="97616">
                  <c:v>251.20833333333334</c:v>
                </c:pt>
                <c:pt idx="97617">
                  <c:v>251.2109375</c:v>
                </c:pt>
                <c:pt idx="97618">
                  <c:v>251.21354166666666</c:v>
                </c:pt>
                <c:pt idx="97619">
                  <c:v>251.21614583333334</c:v>
                </c:pt>
                <c:pt idx="97620">
                  <c:v>251.21875</c:v>
                </c:pt>
                <c:pt idx="97621">
                  <c:v>251.22135416666666</c:v>
                </c:pt>
                <c:pt idx="97622">
                  <c:v>251.22395833333334</c:v>
                </c:pt>
                <c:pt idx="97623">
                  <c:v>251.2265625</c:v>
                </c:pt>
                <c:pt idx="97624">
                  <c:v>251.22916666666666</c:v>
                </c:pt>
                <c:pt idx="97625">
                  <c:v>251.23177083333334</c:v>
                </c:pt>
                <c:pt idx="97626">
                  <c:v>251.234375</c:v>
                </c:pt>
                <c:pt idx="97627">
                  <c:v>251.23697916666666</c:v>
                </c:pt>
                <c:pt idx="97628">
                  <c:v>251.23958333333334</c:v>
                </c:pt>
                <c:pt idx="97629">
                  <c:v>251.2421875</c:v>
                </c:pt>
                <c:pt idx="97630">
                  <c:v>251.24479166666666</c:v>
                </c:pt>
                <c:pt idx="97631">
                  <c:v>251.24739583333334</c:v>
                </c:pt>
                <c:pt idx="97632">
                  <c:v>251.25</c:v>
                </c:pt>
                <c:pt idx="97633">
                  <c:v>251.25260416666666</c:v>
                </c:pt>
                <c:pt idx="97634">
                  <c:v>251.25520833333334</c:v>
                </c:pt>
                <c:pt idx="97635">
                  <c:v>251.2578125</c:v>
                </c:pt>
                <c:pt idx="97636">
                  <c:v>251.26041666666666</c:v>
                </c:pt>
                <c:pt idx="97637">
                  <c:v>251.26302083333334</c:v>
                </c:pt>
                <c:pt idx="97638">
                  <c:v>251.265625</c:v>
                </c:pt>
                <c:pt idx="97639">
                  <c:v>251.26822916666666</c:v>
                </c:pt>
                <c:pt idx="97640">
                  <c:v>251.27083333333334</c:v>
                </c:pt>
                <c:pt idx="97641">
                  <c:v>251.2734375</c:v>
                </c:pt>
                <c:pt idx="97642">
                  <c:v>251.27604166666666</c:v>
                </c:pt>
                <c:pt idx="97643">
                  <c:v>251.27864583333334</c:v>
                </c:pt>
                <c:pt idx="97644">
                  <c:v>251.28125</c:v>
                </c:pt>
                <c:pt idx="97645">
                  <c:v>251.28385416666666</c:v>
                </c:pt>
                <c:pt idx="97646">
                  <c:v>251.28645833333334</c:v>
                </c:pt>
                <c:pt idx="97647">
                  <c:v>251.2890625</c:v>
                </c:pt>
                <c:pt idx="97648">
                  <c:v>251.29166666666666</c:v>
                </c:pt>
                <c:pt idx="97649">
                  <c:v>251.29427083333334</c:v>
                </c:pt>
                <c:pt idx="97650">
                  <c:v>251.296875</c:v>
                </c:pt>
                <c:pt idx="97651">
                  <c:v>251.29947916666666</c:v>
                </c:pt>
                <c:pt idx="97652">
                  <c:v>251.30208333333334</c:v>
                </c:pt>
                <c:pt idx="97653">
                  <c:v>251.3046875</c:v>
                </c:pt>
                <c:pt idx="97654">
                  <c:v>251.30729166666666</c:v>
                </c:pt>
                <c:pt idx="97655">
                  <c:v>251.30989583333334</c:v>
                </c:pt>
                <c:pt idx="97656">
                  <c:v>251.3125</c:v>
                </c:pt>
                <c:pt idx="97657">
                  <c:v>251.31510416666666</c:v>
                </c:pt>
                <c:pt idx="97658">
                  <c:v>251.31770833333334</c:v>
                </c:pt>
                <c:pt idx="97659">
                  <c:v>251.3203125</c:v>
                </c:pt>
                <c:pt idx="97660">
                  <c:v>251.32291666666666</c:v>
                </c:pt>
                <c:pt idx="97661">
                  <c:v>251.32552083333334</c:v>
                </c:pt>
                <c:pt idx="97662">
                  <c:v>251.328125</c:v>
                </c:pt>
                <c:pt idx="97663">
                  <c:v>251.33072916666666</c:v>
                </c:pt>
                <c:pt idx="97664">
                  <c:v>251.33333333333334</c:v>
                </c:pt>
                <c:pt idx="97665">
                  <c:v>251.3359375</c:v>
                </c:pt>
                <c:pt idx="97666">
                  <c:v>251.33854166666666</c:v>
                </c:pt>
                <c:pt idx="97667">
                  <c:v>251.34114583333334</c:v>
                </c:pt>
                <c:pt idx="97668">
                  <c:v>251.34375</c:v>
                </c:pt>
                <c:pt idx="97669">
                  <c:v>251.34635416666666</c:v>
                </c:pt>
                <c:pt idx="97670">
                  <c:v>251.34895833333334</c:v>
                </c:pt>
                <c:pt idx="97671">
                  <c:v>251.3515625</c:v>
                </c:pt>
                <c:pt idx="97672">
                  <c:v>251.35416666666666</c:v>
                </c:pt>
                <c:pt idx="97673">
                  <c:v>251.35677083333334</c:v>
                </c:pt>
                <c:pt idx="97674">
                  <c:v>251.359375</c:v>
                </c:pt>
                <c:pt idx="97675">
                  <c:v>251.36197916666666</c:v>
                </c:pt>
                <c:pt idx="97676">
                  <c:v>251.36458333333334</c:v>
                </c:pt>
                <c:pt idx="97677">
                  <c:v>251.3671875</c:v>
                </c:pt>
                <c:pt idx="97678">
                  <c:v>251.36979166666666</c:v>
                </c:pt>
                <c:pt idx="97679">
                  <c:v>251.37239583333334</c:v>
                </c:pt>
                <c:pt idx="97680">
                  <c:v>251.375</c:v>
                </c:pt>
                <c:pt idx="97681">
                  <c:v>251.37760416666666</c:v>
                </c:pt>
                <c:pt idx="97682">
                  <c:v>251.38020833333334</c:v>
                </c:pt>
                <c:pt idx="97683">
                  <c:v>251.3828125</c:v>
                </c:pt>
                <c:pt idx="97684">
                  <c:v>251.38541666666666</c:v>
                </c:pt>
                <c:pt idx="97685">
                  <c:v>251.38802083333334</c:v>
                </c:pt>
                <c:pt idx="97686">
                  <c:v>251.390625</c:v>
                </c:pt>
                <c:pt idx="97687">
                  <c:v>251.39322916666666</c:v>
                </c:pt>
                <c:pt idx="97688">
                  <c:v>251.39583333333334</c:v>
                </c:pt>
                <c:pt idx="97689">
                  <c:v>251.3984375</c:v>
                </c:pt>
                <c:pt idx="97690">
                  <c:v>251.40104166666666</c:v>
                </c:pt>
                <c:pt idx="97691">
                  <c:v>251.40364583333334</c:v>
                </c:pt>
                <c:pt idx="97692">
                  <c:v>251.40625</c:v>
                </c:pt>
                <c:pt idx="97693">
                  <c:v>251.40885416666666</c:v>
                </c:pt>
                <c:pt idx="97694">
                  <c:v>251.41145833333334</c:v>
                </c:pt>
                <c:pt idx="97695">
                  <c:v>251.4140625</c:v>
                </c:pt>
                <c:pt idx="97696">
                  <c:v>251.41666666666666</c:v>
                </c:pt>
                <c:pt idx="97697">
                  <c:v>251.41927083333334</c:v>
                </c:pt>
                <c:pt idx="97698">
                  <c:v>251.421875</c:v>
                </c:pt>
                <c:pt idx="97699">
                  <c:v>251.42447916666666</c:v>
                </c:pt>
                <c:pt idx="97700">
                  <c:v>251.42708333333334</c:v>
                </c:pt>
                <c:pt idx="97701">
                  <c:v>251.4296875</c:v>
                </c:pt>
                <c:pt idx="97702">
                  <c:v>251.43229166666666</c:v>
                </c:pt>
                <c:pt idx="97703">
                  <c:v>251.43489583333334</c:v>
                </c:pt>
                <c:pt idx="97704">
                  <c:v>251.4375</c:v>
                </c:pt>
                <c:pt idx="97705">
                  <c:v>251.44010416666666</c:v>
                </c:pt>
                <c:pt idx="97706">
                  <c:v>251.44270833333334</c:v>
                </c:pt>
                <c:pt idx="97707">
                  <c:v>251.4453125</c:v>
                </c:pt>
                <c:pt idx="97708">
                  <c:v>251.44791666666666</c:v>
                </c:pt>
                <c:pt idx="97709">
                  <c:v>251.45052083333334</c:v>
                </c:pt>
                <c:pt idx="97710">
                  <c:v>251.453125</c:v>
                </c:pt>
                <c:pt idx="97711">
                  <c:v>251.45572916666666</c:v>
                </c:pt>
                <c:pt idx="97712">
                  <c:v>251.45833333333334</c:v>
                </c:pt>
                <c:pt idx="97713">
                  <c:v>251.4609375</c:v>
                </c:pt>
                <c:pt idx="97714">
                  <c:v>251.46354166666666</c:v>
                </c:pt>
                <c:pt idx="97715">
                  <c:v>251.46614583333334</c:v>
                </c:pt>
                <c:pt idx="97716">
                  <c:v>251.46875</c:v>
                </c:pt>
                <c:pt idx="97717">
                  <c:v>251.47135416666666</c:v>
                </c:pt>
                <c:pt idx="97718">
                  <c:v>251.47395833333334</c:v>
                </c:pt>
                <c:pt idx="97719">
                  <c:v>251.4765625</c:v>
                </c:pt>
                <c:pt idx="97720">
                  <c:v>251.47916666666666</c:v>
                </c:pt>
                <c:pt idx="97721">
                  <c:v>251.48177083333334</c:v>
                </c:pt>
                <c:pt idx="97722">
                  <c:v>251.484375</c:v>
                </c:pt>
                <c:pt idx="97723">
                  <c:v>251.48697916666666</c:v>
                </c:pt>
                <c:pt idx="97724">
                  <c:v>251.48958333333334</c:v>
                </c:pt>
                <c:pt idx="97725">
                  <c:v>251.4921875</c:v>
                </c:pt>
                <c:pt idx="97726">
                  <c:v>251.49479166666666</c:v>
                </c:pt>
                <c:pt idx="97727">
                  <c:v>251.49739583333334</c:v>
                </c:pt>
                <c:pt idx="97728">
                  <c:v>251.5</c:v>
                </c:pt>
                <c:pt idx="97729">
                  <c:v>251.50260416666666</c:v>
                </c:pt>
                <c:pt idx="97730">
                  <c:v>251.50520833333334</c:v>
                </c:pt>
                <c:pt idx="97731">
                  <c:v>251.5078125</c:v>
                </c:pt>
                <c:pt idx="97732">
                  <c:v>251.51041666666666</c:v>
                </c:pt>
                <c:pt idx="97733">
                  <c:v>251.51302083333334</c:v>
                </c:pt>
                <c:pt idx="97734">
                  <c:v>251.515625</c:v>
                </c:pt>
                <c:pt idx="97735">
                  <c:v>251.51822916666666</c:v>
                </c:pt>
                <c:pt idx="97736">
                  <c:v>251.52083333333334</c:v>
                </c:pt>
                <c:pt idx="97737">
                  <c:v>251.5234375</c:v>
                </c:pt>
                <c:pt idx="97738">
                  <c:v>251.52604166666666</c:v>
                </c:pt>
                <c:pt idx="97739">
                  <c:v>251.52864583333334</c:v>
                </c:pt>
                <c:pt idx="97740">
                  <c:v>251.53125</c:v>
                </c:pt>
                <c:pt idx="97741">
                  <c:v>251.53385416666666</c:v>
                </c:pt>
                <c:pt idx="97742">
                  <c:v>251.53645833333334</c:v>
                </c:pt>
                <c:pt idx="97743">
                  <c:v>251.5390625</c:v>
                </c:pt>
                <c:pt idx="97744">
                  <c:v>251.54166666666666</c:v>
                </c:pt>
                <c:pt idx="97745">
                  <c:v>251.54427083333334</c:v>
                </c:pt>
                <c:pt idx="97746">
                  <c:v>251.546875</c:v>
                </c:pt>
                <c:pt idx="97747">
                  <c:v>251.54947916666666</c:v>
                </c:pt>
                <c:pt idx="97748">
                  <c:v>251.55208333333334</c:v>
                </c:pt>
                <c:pt idx="97749">
                  <c:v>251.5546875</c:v>
                </c:pt>
                <c:pt idx="97750">
                  <c:v>251.55729166666666</c:v>
                </c:pt>
                <c:pt idx="97751">
                  <c:v>251.55989583333334</c:v>
                </c:pt>
                <c:pt idx="97752">
                  <c:v>251.5625</c:v>
                </c:pt>
                <c:pt idx="97753">
                  <c:v>251.56510416666666</c:v>
                </c:pt>
                <c:pt idx="97754">
                  <c:v>251.56770833333334</c:v>
                </c:pt>
                <c:pt idx="97755">
                  <c:v>251.5703125</c:v>
                </c:pt>
                <c:pt idx="97756">
                  <c:v>251.57291666666666</c:v>
                </c:pt>
                <c:pt idx="97757">
                  <c:v>251.57552083333334</c:v>
                </c:pt>
                <c:pt idx="97758">
                  <c:v>251.578125</c:v>
                </c:pt>
                <c:pt idx="97759">
                  <c:v>251.58072916666666</c:v>
                </c:pt>
                <c:pt idx="97760">
                  <c:v>251.58333333333334</c:v>
                </c:pt>
                <c:pt idx="97761">
                  <c:v>251.5859375</c:v>
                </c:pt>
                <c:pt idx="97762">
                  <c:v>251.58854166666666</c:v>
                </c:pt>
                <c:pt idx="97763">
                  <c:v>251.59114583333334</c:v>
                </c:pt>
                <c:pt idx="97764">
                  <c:v>251.59375</c:v>
                </c:pt>
                <c:pt idx="97765">
                  <c:v>251.59635416666666</c:v>
                </c:pt>
                <c:pt idx="97766">
                  <c:v>251.59895833333334</c:v>
                </c:pt>
                <c:pt idx="97767">
                  <c:v>251.6015625</c:v>
                </c:pt>
                <c:pt idx="97768">
                  <c:v>251.60416666666666</c:v>
                </c:pt>
                <c:pt idx="97769">
                  <c:v>251.60677083333334</c:v>
                </c:pt>
                <c:pt idx="97770">
                  <c:v>251.609375</c:v>
                </c:pt>
                <c:pt idx="97771">
                  <c:v>251.61197916666666</c:v>
                </c:pt>
                <c:pt idx="97772">
                  <c:v>251.61458333333334</c:v>
                </c:pt>
                <c:pt idx="97773">
                  <c:v>251.6171875</c:v>
                </c:pt>
                <c:pt idx="97774">
                  <c:v>251.61979166666666</c:v>
                </c:pt>
                <c:pt idx="97775">
                  <c:v>251.62239583333334</c:v>
                </c:pt>
                <c:pt idx="97776">
                  <c:v>251.625</c:v>
                </c:pt>
                <c:pt idx="97777">
                  <c:v>251.62760416666666</c:v>
                </c:pt>
                <c:pt idx="97778">
                  <c:v>251.63020833333334</c:v>
                </c:pt>
                <c:pt idx="97779">
                  <c:v>251.6328125</c:v>
                </c:pt>
                <c:pt idx="97780">
                  <c:v>251.63541666666666</c:v>
                </c:pt>
                <c:pt idx="97781">
                  <c:v>251.63802083333334</c:v>
                </c:pt>
                <c:pt idx="97782">
                  <c:v>251.640625</c:v>
                </c:pt>
                <c:pt idx="97783">
                  <c:v>251.64322916666666</c:v>
                </c:pt>
                <c:pt idx="97784">
                  <c:v>251.64583333333334</c:v>
                </c:pt>
                <c:pt idx="97785">
                  <c:v>251.6484375</c:v>
                </c:pt>
                <c:pt idx="97786">
                  <c:v>251.65104166666666</c:v>
                </c:pt>
                <c:pt idx="97787">
                  <c:v>251.65364583333334</c:v>
                </c:pt>
                <c:pt idx="97788">
                  <c:v>251.65625</c:v>
                </c:pt>
                <c:pt idx="97789">
                  <c:v>251.65885416666666</c:v>
                </c:pt>
                <c:pt idx="97790">
                  <c:v>251.66145833333334</c:v>
                </c:pt>
                <c:pt idx="97791">
                  <c:v>251.6640625</c:v>
                </c:pt>
                <c:pt idx="97792">
                  <c:v>251.66666666666666</c:v>
                </c:pt>
                <c:pt idx="97793">
                  <c:v>251.66927083333334</c:v>
                </c:pt>
                <c:pt idx="97794">
                  <c:v>251.671875</c:v>
                </c:pt>
                <c:pt idx="97795">
                  <c:v>251.67447916666666</c:v>
                </c:pt>
                <c:pt idx="97796">
                  <c:v>251.67708333333334</c:v>
                </c:pt>
                <c:pt idx="97797">
                  <c:v>251.6796875</c:v>
                </c:pt>
                <c:pt idx="97798">
                  <c:v>251.68229166666666</c:v>
                </c:pt>
                <c:pt idx="97799">
                  <c:v>251.68489583333334</c:v>
                </c:pt>
                <c:pt idx="97800">
                  <c:v>251.6875</c:v>
                </c:pt>
                <c:pt idx="97801">
                  <c:v>251.69010416666666</c:v>
                </c:pt>
                <c:pt idx="97802">
                  <c:v>251.69270833333334</c:v>
                </c:pt>
                <c:pt idx="97803">
                  <c:v>251.6953125</c:v>
                </c:pt>
                <c:pt idx="97804">
                  <c:v>251.69791666666666</c:v>
                </c:pt>
                <c:pt idx="97805">
                  <c:v>251.70052083333334</c:v>
                </c:pt>
                <c:pt idx="97806">
                  <c:v>251.703125</c:v>
                </c:pt>
                <c:pt idx="97807">
                  <c:v>251.70572916666666</c:v>
                </c:pt>
                <c:pt idx="97808">
                  <c:v>251.70833333333334</c:v>
                </c:pt>
                <c:pt idx="97809">
                  <c:v>251.7109375</c:v>
                </c:pt>
                <c:pt idx="97810">
                  <c:v>251.71354166666666</c:v>
                </c:pt>
                <c:pt idx="97811">
                  <c:v>251.71614583333334</c:v>
                </c:pt>
                <c:pt idx="97812">
                  <c:v>251.71875</c:v>
                </c:pt>
                <c:pt idx="97813">
                  <c:v>251.72135416666666</c:v>
                </c:pt>
                <c:pt idx="97814">
                  <c:v>251.72395833333334</c:v>
                </c:pt>
                <c:pt idx="97815">
                  <c:v>251.7265625</c:v>
                </c:pt>
                <c:pt idx="97816">
                  <c:v>251.72916666666666</c:v>
                </c:pt>
                <c:pt idx="97817">
                  <c:v>251.73177083333334</c:v>
                </c:pt>
                <c:pt idx="97818">
                  <c:v>251.734375</c:v>
                </c:pt>
                <c:pt idx="97819">
                  <c:v>251.73697916666666</c:v>
                </c:pt>
                <c:pt idx="97820">
                  <c:v>251.73958333333334</c:v>
                </c:pt>
                <c:pt idx="97821">
                  <c:v>251.7421875</c:v>
                </c:pt>
                <c:pt idx="97822">
                  <c:v>251.74479166666666</c:v>
                </c:pt>
                <c:pt idx="97823">
                  <c:v>251.74739583333334</c:v>
                </c:pt>
                <c:pt idx="97824">
                  <c:v>251.75</c:v>
                </c:pt>
                <c:pt idx="97825">
                  <c:v>251.75260416666666</c:v>
                </c:pt>
                <c:pt idx="97826">
                  <c:v>251.75520833333334</c:v>
                </c:pt>
                <c:pt idx="97827">
                  <c:v>251.7578125</c:v>
                </c:pt>
                <c:pt idx="97828">
                  <c:v>251.76041666666666</c:v>
                </c:pt>
                <c:pt idx="97829">
                  <c:v>251.76302083333334</c:v>
                </c:pt>
                <c:pt idx="97830">
                  <c:v>251.765625</c:v>
                </c:pt>
                <c:pt idx="97831">
                  <c:v>251.76822916666666</c:v>
                </c:pt>
                <c:pt idx="97832">
                  <c:v>251.77083333333334</c:v>
                </c:pt>
                <c:pt idx="97833">
                  <c:v>251.7734375</c:v>
                </c:pt>
                <c:pt idx="97834">
                  <c:v>251.77604166666666</c:v>
                </c:pt>
                <c:pt idx="97835">
                  <c:v>251.77864583333334</c:v>
                </c:pt>
                <c:pt idx="97836">
                  <c:v>251.78125</c:v>
                </c:pt>
                <c:pt idx="97837">
                  <c:v>251.78385416666666</c:v>
                </c:pt>
                <c:pt idx="97838">
                  <c:v>251.78645833333334</c:v>
                </c:pt>
                <c:pt idx="97839">
                  <c:v>251.7890625</c:v>
                </c:pt>
                <c:pt idx="97840">
                  <c:v>251.79166666666666</c:v>
                </c:pt>
                <c:pt idx="97841">
                  <c:v>251.79427083333334</c:v>
                </c:pt>
                <c:pt idx="97842">
                  <c:v>251.796875</c:v>
                </c:pt>
                <c:pt idx="97843">
                  <c:v>251.79947916666666</c:v>
                </c:pt>
                <c:pt idx="97844">
                  <c:v>251.80208333333334</c:v>
                </c:pt>
                <c:pt idx="97845">
                  <c:v>251.8046875</c:v>
                </c:pt>
                <c:pt idx="97846">
                  <c:v>251.80729166666666</c:v>
                </c:pt>
                <c:pt idx="97847">
                  <c:v>251.80989583333334</c:v>
                </c:pt>
                <c:pt idx="97848">
                  <c:v>251.8125</c:v>
                </c:pt>
                <c:pt idx="97849">
                  <c:v>251.81510416666666</c:v>
                </c:pt>
                <c:pt idx="97850">
                  <c:v>251.81770833333334</c:v>
                </c:pt>
                <c:pt idx="97851">
                  <c:v>251.8203125</c:v>
                </c:pt>
                <c:pt idx="97852">
                  <c:v>251.82291666666666</c:v>
                </c:pt>
                <c:pt idx="97853">
                  <c:v>251.82552083333334</c:v>
                </c:pt>
                <c:pt idx="97854">
                  <c:v>251.828125</c:v>
                </c:pt>
                <c:pt idx="97855">
                  <c:v>251.83072916666666</c:v>
                </c:pt>
                <c:pt idx="97856">
                  <c:v>251.83333333333334</c:v>
                </c:pt>
                <c:pt idx="97857">
                  <c:v>251.8359375</c:v>
                </c:pt>
                <c:pt idx="97858">
                  <c:v>251.83854166666666</c:v>
                </c:pt>
                <c:pt idx="97859">
                  <c:v>251.84114583333334</c:v>
                </c:pt>
                <c:pt idx="97860">
                  <c:v>251.84375</c:v>
                </c:pt>
                <c:pt idx="97861">
                  <c:v>251.84635416666666</c:v>
                </c:pt>
                <c:pt idx="97862">
                  <c:v>251.84895833333334</c:v>
                </c:pt>
                <c:pt idx="97863">
                  <c:v>251.8515625</c:v>
                </c:pt>
                <c:pt idx="97864">
                  <c:v>251.85416666666666</c:v>
                </c:pt>
                <c:pt idx="97865">
                  <c:v>251.85677083333334</c:v>
                </c:pt>
                <c:pt idx="97866">
                  <c:v>251.859375</c:v>
                </c:pt>
                <c:pt idx="97867">
                  <c:v>251.86197916666666</c:v>
                </c:pt>
                <c:pt idx="97868">
                  <c:v>251.86458333333334</c:v>
                </c:pt>
                <c:pt idx="97869">
                  <c:v>251.8671875</c:v>
                </c:pt>
                <c:pt idx="97870">
                  <c:v>251.86979166666666</c:v>
                </c:pt>
                <c:pt idx="97871">
                  <c:v>251.87239583333334</c:v>
                </c:pt>
                <c:pt idx="97872">
                  <c:v>251.875</c:v>
                </c:pt>
                <c:pt idx="97873">
                  <c:v>251.87760416666666</c:v>
                </c:pt>
                <c:pt idx="97874">
                  <c:v>251.88020833333334</c:v>
                </c:pt>
                <c:pt idx="97875">
                  <c:v>251.8828125</c:v>
                </c:pt>
                <c:pt idx="97876">
                  <c:v>251.88541666666666</c:v>
                </c:pt>
                <c:pt idx="97877">
                  <c:v>251.88802083333334</c:v>
                </c:pt>
                <c:pt idx="97878">
                  <c:v>251.890625</c:v>
                </c:pt>
                <c:pt idx="97879">
                  <c:v>251.89322916666666</c:v>
                </c:pt>
                <c:pt idx="97880">
                  <c:v>251.89583333333334</c:v>
                </c:pt>
                <c:pt idx="97881">
                  <c:v>251.8984375</c:v>
                </c:pt>
                <c:pt idx="97882">
                  <c:v>251.90104166666666</c:v>
                </c:pt>
                <c:pt idx="97883">
                  <c:v>251.90364583333334</c:v>
                </c:pt>
                <c:pt idx="97884">
                  <c:v>251.90625</c:v>
                </c:pt>
                <c:pt idx="97885">
                  <c:v>251.90885416666666</c:v>
                </c:pt>
                <c:pt idx="97886">
                  <c:v>251.91145833333334</c:v>
                </c:pt>
                <c:pt idx="97887">
                  <c:v>251.9140625</c:v>
                </c:pt>
                <c:pt idx="97888">
                  <c:v>251.91666666666666</c:v>
                </c:pt>
                <c:pt idx="97889">
                  <c:v>251.91927083333334</c:v>
                </c:pt>
                <c:pt idx="97890">
                  <c:v>251.921875</c:v>
                </c:pt>
                <c:pt idx="97891">
                  <c:v>251.92447916666666</c:v>
                </c:pt>
                <c:pt idx="97892">
                  <c:v>251.92708333333334</c:v>
                </c:pt>
                <c:pt idx="97893">
                  <c:v>251.9296875</c:v>
                </c:pt>
                <c:pt idx="97894">
                  <c:v>251.93229166666666</c:v>
                </c:pt>
                <c:pt idx="97895">
                  <c:v>251.93489583333334</c:v>
                </c:pt>
                <c:pt idx="97896">
                  <c:v>251.9375</c:v>
                </c:pt>
                <c:pt idx="97897">
                  <c:v>251.94010416666666</c:v>
                </c:pt>
                <c:pt idx="97898">
                  <c:v>251.94270833333334</c:v>
                </c:pt>
                <c:pt idx="97899">
                  <c:v>251.9453125</c:v>
                </c:pt>
                <c:pt idx="97900">
                  <c:v>251.94791666666666</c:v>
                </c:pt>
                <c:pt idx="97901">
                  <c:v>251.95052083333334</c:v>
                </c:pt>
                <c:pt idx="97902">
                  <c:v>251.953125</c:v>
                </c:pt>
                <c:pt idx="97903">
                  <c:v>251.95572916666666</c:v>
                </c:pt>
                <c:pt idx="97904">
                  <c:v>251.95833333333334</c:v>
                </c:pt>
                <c:pt idx="97905">
                  <c:v>251.9609375</c:v>
                </c:pt>
                <c:pt idx="97906">
                  <c:v>251.96354166666666</c:v>
                </c:pt>
                <c:pt idx="97907">
                  <c:v>251.96614583333334</c:v>
                </c:pt>
                <c:pt idx="97908">
                  <c:v>251.96875</c:v>
                </c:pt>
                <c:pt idx="97909">
                  <c:v>251.97135416666666</c:v>
                </c:pt>
                <c:pt idx="97910">
                  <c:v>251.97395833333334</c:v>
                </c:pt>
                <c:pt idx="97911">
                  <c:v>251.9765625</c:v>
                </c:pt>
                <c:pt idx="97912">
                  <c:v>251.97916666666666</c:v>
                </c:pt>
                <c:pt idx="97913">
                  <c:v>251.98177083333334</c:v>
                </c:pt>
                <c:pt idx="97914">
                  <c:v>251.984375</c:v>
                </c:pt>
                <c:pt idx="97915">
                  <c:v>251.98697916666666</c:v>
                </c:pt>
                <c:pt idx="97916">
                  <c:v>251.98958333333334</c:v>
                </c:pt>
                <c:pt idx="97917">
                  <c:v>251.9921875</c:v>
                </c:pt>
                <c:pt idx="97918">
                  <c:v>251.99479166666666</c:v>
                </c:pt>
                <c:pt idx="97919">
                  <c:v>251.99739583333334</c:v>
                </c:pt>
                <c:pt idx="97920">
                  <c:v>252</c:v>
                </c:pt>
                <c:pt idx="97921">
                  <c:v>252.00260416666666</c:v>
                </c:pt>
                <c:pt idx="97922">
                  <c:v>252.00520833333334</c:v>
                </c:pt>
                <c:pt idx="97923">
                  <c:v>252.0078125</c:v>
                </c:pt>
                <c:pt idx="97924">
                  <c:v>252.01041666666666</c:v>
                </c:pt>
                <c:pt idx="97925">
                  <c:v>252.01302083333334</c:v>
                </c:pt>
                <c:pt idx="97926">
                  <c:v>252.015625</c:v>
                </c:pt>
                <c:pt idx="97927">
                  <c:v>252.01822916666666</c:v>
                </c:pt>
                <c:pt idx="97928">
                  <c:v>252.02083333333334</c:v>
                </c:pt>
                <c:pt idx="97929">
                  <c:v>252.0234375</c:v>
                </c:pt>
                <c:pt idx="97930">
                  <c:v>252.02604166666666</c:v>
                </c:pt>
                <c:pt idx="97931">
                  <c:v>252.02864583333334</c:v>
                </c:pt>
                <c:pt idx="97932">
                  <c:v>252.03125</c:v>
                </c:pt>
                <c:pt idx="97933">
                  <c:v>252.03385416666666</c:v>
                </c:pt>
                <c:pt idx="97934">
                  <c:v>252.03645833333334</c:v>
                </c:pt>
                <c:pt idx="97935">
                  <c:v>252.0390625</c:v>
                </c:pt>
                <c:pt idx="97936">
                  <c:v>252.04166666666666</c:v>
                </c:pt>
                <c:pt idx="97937">
                  <c:v>252.04427083333334</c:v>
                </c:pt>
                <c:pt idx="97938">
                  <c:v>252.046875</c:v>
                </c:pt>
                <c:pt idx="97939">
                  <c:v>252.04947916666666</c:v>
                </c:pt>
                <c:pt idx="97940">
                  <c:v>252.05208333333334</c:v>
                </c:pt>
                <c:pt idx="97941">
                  <c:v>252.0546875</c:v>
                </c:pt>
                <c:pt idx="97942">
                  <c:v>252.05729166666666</c:v>
                </c:pt>
                <c:pt idx="97943">
                  <c:v>252.05989583333334</c:v>
                </c:pt>
                <c:pt idx="97944">
                  <c:v>252.0625</c:v>
                </c:pt>
                <c:pt idx="97945">
                  <c:v>252.06510416666666</c:v>
                </c:pt>
                <c:pt idx="97946">
                  <c:v>252.06770833333334</c:v>
                </c:pt>
                <c:pt idx="97947">
                  <c:v>252.0703125</c:v>
                </c:pt>
                <c:pt idx="97948">
                  <c:v>252.07291666666666</c:v>
                </c:pt>
                <c:pt idx="97949">
                  <c:v>252.07552083333334</c:v>
                </c:pt>
                <c:pt idx="97950">
                  <c:v>252.078125</c:v>
                </c:pt>
                <c:pt idx="97951">
                  <c:v>252.08072916666666</c:v>
                </c:pt>
                <c:pt idx="97952">
                  <c:v>252.08333333333334</c:v>
                </c:pt>
                <c:pt idx="97953">
                  <c:v>252.0859375</c:v>
                </c:pt>
                <c:pt idx="97954">
                  <c:v>252.08854166666666</c:v>
                </c:pt>
                <c:pt idx="97955">
                  <c:v>252.09114583333334</c:v>
                </c:pt>
                <c:pt idx="97956">
                  <c:v>252.09375</c:v>
                </c:pt>
                <c:pt idx="97957">
                  <c:v>252.09635416666666</c:v>
                </c:pt>
                <c:pt idx="97958">
                  <c:v>252.09895833333334</c:v>
                </c:pt>
                <c:pt idx="97959">
                  <c:v>252.1015625</c:v>
                </c:pt>
                <c:pt idx="97960">
                  <c:v>252.10416666666666</c:v>
                </c:pt>
                <c:pt idx="97961">
                  <c:v>252.10677083333334</c:v>
                </c:pt>
                <c:pt idx="97962">
                  <c:v>252.109375</c:v>
                </c:pt>
                <c:pt idx="97963">
                  <c:v>252.11197916666666</c:v>
                </c:pt>
                <c:pt idx="97964">
                  <c:v>252.11458333333334</c:v>
                </c:pt>
                <c:pt idx="97965">
                  <c:v>252.1171875</c:v>
                </c:pt>
                <c:pt idx="97966">
                  <c:v>252.11979166666666</c:v>
                </c:pt>
                <c:pt idx="97967">
                  <c:v>252.12239583333334</c:v>
                </c:pt>
                <c:pt idx="97968">
                  <c:v>252.125</c:v>
                </c:pt>
                <c:pt idx="97969">
                  <c:v>252.12760416666666</c:v>
                </c:pt>
                <c:pt idx="97970">
                  <c:v>252.13020833333334</c:v>
                </c:pt>
                <c:pt idx="97971">
                  <c:v>252.1328125</c:v>
                </c:pt>
                <c:pt idx="97972">
                  <c:v>252.13541666666666</c:v>
                </c:pt>
                <c:pt idx="97973">
                  <c:v>252.13802083333334</c:v>
                </c:pt>
                <c:pt idx="97974">
                  <c:v>252.140625</c:v>
                </c:pt>
                <c:pt idx="97975">
                  <c:v>252.14322916666666</c:v>
                </c:pt>
                <c:pt idx="97976">
                  <c:v>252.14583333333334</c:v>
                </c:pt>
                <c:pt idx="97977">
                  <c:v>252.1484375</c:v>
                </c:pt>
                <c:pt idx="97978">
                  <c:v>252.15104166666666</c:v>
                </c:pt>
                <c:pt idx="97979">
                  <c:v>252.15364583333334</c:v>
                </c:pt>
                <c:pt idx="97980">
                  <c:v>252.15625</c:v>
                </c:pt>
                <c:pt idx="97981">
                  <c:v>252.15885416666666</c:v>
                </c:pt>
                <c:pt idx="97982">
                  <c:v>252.16145833333334</c:v>
                </c:pt>
                <c:pt idx="97983">
                  <c:v>252.1640625</c:v>
                </c:pt>
                <c:pt idx="97984">
                  <c:v>252.16666666666666</c:v>
                </c:pt>
                <c:pt idx="97985">
                  <c:v>252.16927083333334</c:v>
                </c:pt>
                <c:pt idx="97986">
                  <c:v>252.171875</c:v>
                </c:pt>
                <c:pt idx="97987">
                  <c:v>252.17447916666666</c:v>
                </c:pt>
                <c:pt idx="97988">
                  <c:v>252.17708333333334</c:v>
                </c:pt>
                <c:pt idx="97989">
                  <c:v>252.1796875</c:v>
                </c:pt>
                <c:pt idx="97990">
                  <c:v>252.18229166666666</c:v>
                </c:pt>
                <c:pt idx="97991">
                  <c:v>252.18489583333334</c:v>
                </c:pt>
                <c:pt idx="97992">
                  <c:v>252.1875</c:v>
                </c:pt>
                <c:pt idx="97993">
                  <c:v>252.19010416666666</c:v>
                </c:pt>
                <c:pt idx="97994">
                  <c:v>252.19270833333334</c:v>
                </c:pt>
                <c:pt idx="97995">
                  <c:v>252.1953125</c:v>
                </c:pt>
                <c:pt idx="97996">
                  <c:v>252.19791666666666</c:v>
                </c:pt>
                <c:pt idx="97997">
                  <c:v>252.20052083333334</c:v>
                </c:pt>
                <c:pt idx="97998">
                  <c:v>252.203125</c:v>
                </c:pt>
                <c:pt idx="97999">
                  <c:v>252.20572916666666</c:v>
                </c:pt>
                <c:pt idx="98000">
                  <c:v>252.20833333333334</c:v>
                </c:pt>
                <c:pt idx="98001">
                  <c:v>252.2109375</c:v>
                </c:pt>
                <c:pt idx="98002">
                  <c:v>252.21354166666666</c:v>
                </c:pt>
                <c:pt idx="98003">
                  <c:v>252.21614583333334</c:v>
                </c:pt>
                <c:pt idx="98004">
                  <c:v>252.21875</c:v>
                </c:pt>
                <c:pt idx="98005">
                  <c:v>252.22135416666666</c:v>
                </c:pt>
                <c:pt idx="98006">
                  <c:v>252.22395833333334</c:v>
                </c:pt>
                <c:pt idx="98007">
                  <c:v>252.2265625</c:v>
                </c:pt>
                <c:pt idx="98008">
                  <c:v>252.22916666666666</c:v>
                </c:pt>
                <c:pt idx="98009">
                  <c:v>252.23177083333334</c:v>
                </c:pt>
                <c:pt idx="98010">
                  <c:v>252.234375</c:v>
                </c:pt>
                <c:pt idx="98011">
                  <c:v>252.23697916666666</c:v>
                </c:pt>
                <c:pt idx="98012">
                  <c:v>252.23958333333334</c:v>
                </c:pt>
                <c:pt idx="98013">
                  <c:v>252.2421875</c:v>
                </c:pt>
                <c:pt idx="98014">
                  <c:v>252.24479166666666</c:v>
                </c:pt>
                <c:pt idx="98015">
                  <c:v>252.24739583333334</c:v>
                </c:pt>
                <c:pt idx="98016">
                  <c:v>252.25</c:v>
                </c:pt>
                <c:pt idx="98017">
                  <c:v>252.25260416666666</c:v>
                </c:pt>
                <c:pt idx="98018">
                  <c:v>252.25520833333334</c:v>
                </c:pt>
                <c:pt idx="98019">
                  <c:v>252.2578125</c:v>
                </c:pt>
                <c:pt idx="98020">
                  <c:v>252.26041666666666</c:v>
                </c:pt>
                <c:pt idx="98021">
                  <c:v>252.26302083333334</c:v>
                </c:pt>
                <c:pt idx="98022">
                  <c:v>252.265625</c:v>
                </c:pt>
                <c:pt idx="98023">
                  <c:v>252.26822916666666</c:v>
                </c:pt>
                <c:pt idx="98024">
                  <c:v>252.27083333333334</c:v>
                </c:pt>
                <c:pt idx="98025">
                  <c:v>252.2734375</c:v>
                </c:pt>
                <c:pt idx="98026">
                  <c:v>252.27604166666666</c:v>
                </c:pt>
                <c:pt idx="98027">
                  <c:v>252.27864583333334</c:v>
                </c:pt>
                <c:pt idx="98028">
                  <c:v>252.28125</c:v>
                </c:pt>
                <c:pt idx="98029">
                  <c:v>252.28385416666666</c:v>
                </c:pt>
                <c:pt idx="98030">
                  <c:v>252.28645833333334</c:v>
                </c:pt>
                <c:pt idx="98031">
                  <c:v>252.2890625</c:v>
                </c:pt>
                <c:pt idx="98032">
                  <c:v>252.29166666666666</c:v>
                </c:pt>
                <c:pt idx="98033">
                  <c:v>252.29427083333334</c:v>
                </c:pt>
                <c:pt idx="98034">
                  <c:v>252.296875</c:v>
                </c:pt>
                <c:pt idx="98035">
                  <c:v>252.29947916666666</c:v>
                </c:pt>
                <c:pt idx="98036">
                  <c:v>252.30208333333334</c:v>
                </c:pt>
                <c:pt idx="98037">
                  <c:v>252.3046875</c:v>
                </c:pt>
                <c:pt idx="98038">
                  <c:v>252.30729166666666</c:v>
                </c:pt>
                <c:pt idx="98039">
                  <c:v>252.30989583333334</c:v>
                </c:pt>
                <c:pt idx="98040">
                  <c:v>252.3125</c:v>
                </c:pt>
                <c:pt idx="98041">
                  <c:v>252.31510416666666</c:v>
                </c:pt>
                <c:pt idx="98042">
                  <c:v>252.31770833333334</c:v>
                </c:pt>
                <c:pt idx="98043">
                  <c:v>252.3203125</c:v>
                </c:pt>
                <c:pt idx="98044">
                  <c:v>252.32291666666666</c:v>
                </c:pt>
                <c:pt idx="98045">
                  <c:v>252.32552083333334</c:v>
                </c:pt>
                <c:pt idx="98046">
                  <c:v>252.328125</c:v>
                </c:pt>
                <c:pt idx="98047">
                  <c:v>252.33072916666666</c:v>
                </c:pt>
                <c:pt idx="98048">
                  <c:v>252.33333333333334</c:v>
                </c:pt>
                <c:pt idx="98049">
                  <c:v>252.3359375</c:v>
                </c:pt>
                <c:pt idx="98050">
                  <c:v>252.33854166666666</c:v>
                </c:pt>
                <c:pt idx="98051">
                  <c:v>252.34114583333334</c:v>
                </c:pt>
                <c:pt idx="98052">
                  <c:v>252.34375</c:v>
                </c:pt>
                <c:pt idx="98053">
                  <c:v>252.34635416666666</c:v>
                </c:pt>
                <c:pt idx="98054">
                  <c:v>252.34895833333334</c:v>
                </c:pt>
                <c:pt idx="98055">
                  <c:v>252.3515625</c:v>
                </c:pt>
                <c:pt idx="98056">
                  <c:v>252.35416666666666</c:v>
                </c:pt>
                <c:pt idx="98057">
                  <c:v>252.35677083333334</c:v>
                </c:pt>
                <c:pt idx="98058">
                  <c:v>252.359375</c:v>
                </c:pt>
                <c:pt idx="98059">
                  <c:v>252.36197916666666</c:v>
                </c:pt>
                <c:pt idx="98060">
                  <c:v>252.36458333333334</c:v>
                </c:pt>
                <c:pt idx="98061">
                  <c:v>252.3671875</c:v>
                </c:pt>
                <c:pt idx="98062">
                  <c:v>252.36979166666666</c:v>
                </c:pt>
                <c:pt idx="98063">
                  <c:v>252.37239583333334</c:v>
                </c:pt>
                <c:pt idx="98064">
                  <c:v>252.375</c:v>
                </c:pt>
                <c:pt idx="98065">
                  <c:v>252.37760416666666</c:v>
                </c:pt>
                <c:pt idx="98066">
                  <c:v>252.38020833333334</c:v>
                </c:pt>
                <c:pt idx="98067">
                  <c:v>252.3828125</c:v>
                </c:pt>
                <c:pt idx="98068">
                  <c:v>252.38541666666666</c:v>
                </c:pt>
                <c:pt idx="98069">
                  <c:v>252.38802083333334</c:v>
                </c:pt>
                <c:pt idx="98070">
                  <c:v>252.390625</c:v>
                </c:pt>
                <c:pt idx="98071">
                  <c:v>252.39322916666666</c:v>
                </c:pt>
                <c:pt idx="98072">
                  <c:v>252.39583333333334</c:v>
                </c:pt>
                <c:pt idx="98073">
                  <c:v>252.3984375</c:v>
                </c:pt>
                <c:pt idx="98074">
                  <c:v>252.40104166666666</c:v>
                </c:pt>
                <c:pt idx="98075">
                  <c:v>252.40364583333334</c:v>
                </c:pt>
                <c:pt idx="98076">
                  <c:v>252.40625</c:v>
                </c:pt>
                <c:pt idx="98077">
                  <c:v>252.40885416666666</c:v>
                </c:pt>
                <c:pt idx="98078">
                  <c:v>252.41145833333334</c:v>
                </c:pt>
                <c:pt idx="98079">
                  <c:v>252.4140625</c:v>
                </c:pt>
                <c:pt idx="98080">
                  <c:v>252.41666666666666</c:v>
                </c:pt>
                <c:pt idx="98081">
                  <c:v>252.41927083333334</c:v>
                </c:pt>
                <c:pt idx="98082">
                  <c:v>252.421875</c:v>
                </c:pt>
                <c:pt idx="98083">
                  <c:v>252.42447916666666</c:v>
                </c:pt>
                <c:pt idx="98084">
                  <c:v>252.42708333333334</c:v>
                </c:pt>
                <c:pt idx="98085">
                  <c:v>252.4296875</c:v>
                </c:pt>
                <c:pt idx="98086">
                  <c:v>252.43229166666666</c:v>
                </c:pt>
                <c:pt idx="98087">
                  <c:v>252.43489583333334</c:v>
                </c:pt>
                <c:pt idx="98088">
                  <c:v>252.4375</c:v>
                </c:pt>
                <c:pt idx="98089">
                  <c:v>252.44010416666666</c:v>
                </c:pt>
                <c:pt idx="98090">
                  <c:v>252.44270833333334</c:v>
                </c:pt>
                <c:pt idx="98091">
                  <c:v>252.4453125</c:v>
                </c:pt>
                <c:pt idx="98092">
                  <c:v>252.44791666666666</c:v>
                </c:pt>
                <c:pt idx="98093">
                  <c:v>252.45052083333334</c:v>
                </c:pt>
                <c:pt idx="98094">
                  <c:v>252.453125</c:v>
                </c:pt>
                <c:pt idx="98095">
                  <c:v>252.45572916666666</c:v>
                </c:pt>
                <c:pt idx="98096">
                  <c:v>252.45833333333334</c:v>
                </c:pt>
                <c:pt idx="98097">
                  <c:v>252.4609375</c:v>
                </c:pt>
                <c:pt idx="98098">
                  <c:v>252.46354166666666</c:v>
                </c:pt>
                <c:pt idx="98099">
                  <c:v>252.46614583333334</c:v>
                </c:pt>
                <c:pt idx="98100">
                  <c:v>252.46875</c:v>
                </c:pt>
                <c:pt idx="98101">
                  <c:v>252.47135416666666</c:v>
                </c:pt>
                <c:pt idx="98102">
                  <c:v>252.47395833333334</c:v>
                </c:pt>
                <c:pt idx="98103">
                  <c:v>252.4765625</c:v>
                </c:pt>
                <c:pt idx="98104">
                  <c:v>252.47916666666666</c:v>
                </c:pt>
                <c:pt idx="98105">
                  <c:v>252.48177083333334</c:v>
                </c:pt>
                <c:pt idx="98106">
                  <c:v>252.484375</c:v>
                </c:pt>
                <c:pt idx="98107">
                  <c:v>252.48697916666666</c:v>
                </c:pt>
                <c:pt idx="98108">
                  <c:v>252.48958333333334</c:v>
                </c:pt>
                <c:pt idx="98109">
                  <c:v>252.4921875</c:v>
                </c:pt>
                <c:pt idx="98110">
                  <c:v>252.49479166666666</c:v>
                </c:pt>
                <c:pt idx="98111">
                  <c:v>252.49739583333334</c:v>
                </c:pt>
                <c:pt idx="98112">
                  <c:v>252.5</c:v>
                </c:pt>
                <c:pt idx="98113">
                  <c:v>252.50260416666666</c:v>
                </c:pt>
                <c:pt idx="98114">
                  <c:v>252.50520833333334</c:v>
                </c:pt>
                <c:pt idx="98115">
                  <c:v>252.5078125</c:v>
                </c:pt>
                <c:pt idx="98116">
                  <c:v>252.51041666666666</c:v>
                </c:pt>
                <c:pt idx="98117">
                  <c:v>252.51302083333334</c:v>
                </c:pt>
                <c:pt idx="98118">
                  <c:v>252.515625</c:v>
                </c:pt>
                <c:pt idx="98119">
                  <c:v>252.51822916666666</c:v>
                </c:pt>
                <c:pt idx="98120">
                  <c:v>252.52083333333334</c:v>
                </c:pt>
                <c:pt idx="98121">
                  <c:v>252.5234375</c:v>
                </c:pt>
                <c:pt idx="98122">
                  <c:v>252.52604166666666</c:v>
                </c:pt>
                <c:pt idx="98123">
                  <c:v>252.52864583333334</c:v>
                </c:pt>
                <c:pt idx="98124">
                  <c:v>252.53125</c:v>
                </c:pt>
                <c:pt idx="98125">
                  <c:v>252.53385416666666</c:v>
                </c:pt>
                <c:pt idx="98126">
                  <c:v>252.53645833333334</c:v>
                </c:pt>
                <c:pt idx="98127">
                  <c:v>252.5390625</c:v>
                </c:pt>
                <c:pt idx="98128">
                  <c:v>252.54166666666666</c:v>
                </c:pt>
                <c:pt idx="98129">
                  <c:v>252.54427083333334</c:v>
                </c:pt>
                <c:pt idx="98130">
                  <c:v>252.546875</c:v>
                </c:pt>
                <c:pt idx="98131">
                  <c:v>252.54947916666666</c:v>
                </c:pt>
                <c:pt idx="98132">
                  <c:v>252.55208333333334</c:v>
                </c:pt>
                <c:pt idx="98133">
                  <c:v>252.5546875</c:v>
                </c:pt>
                <c:pt idx="98134">
                  <c:v>252.55729166666666</c:v>
                </c:pt>
                <c:pt idx="98135">
                  <c:v>252.55989583333334</c:v>
                </c:pt>
                <c:pt idx="98136">
                  <c:v>252.5625</c:v>
                </c:pt>
                <c:pt idx="98137">
                  <c:v>252.56510416666666</c:v>
                </c:pt>
                <c:pt idx="98138">
                  <c:v>252.56770833333334</c:v>
                </c:pt>
                <c:pt idx="98139">
                  <c:v>252.5703125</c:v>
                </c:pt>
                <c:pt idx="98140">
                  <c:v>252.57291666666666</c:v>
                </c:pt>
                <c:pt idx="98141">
                  <c:v>252.57552083333334</c:v>
                </c:pt>
                <c:pt idx="98142">
                  <c:v>252.578125</c:v>
                </c:pt>
                <c:pt idx="98143">
                  <c:v>252.58072916666666</c:v>
                </c:pt>
                <c:pt idx="98144">
                  <c:v>252.58333333333334</c:v>
                </c:pt>
                <c:pt idx="98145">
                  <c:v>252.5859375</c:v>
                </c:pt>
                <c:pt idx="98146">
                  <c:v>252.58854166666666</c:v>
                </c:pt>
                <c:pt idx="98147">
                  <c:v>252.59114583333334</c:v>
                </c:pt>
                <c:pt idx="98148">
                  <c:v>252.59375</c:v>
                </c:pt>
                <c:pt idx="98149">
                  <c:v>252.59635416666666</c:v>
                </c:pt>
                <c:pt idx="98150">
                  <c:v>252.59895833333334</c:v>
                </c:pt>
                <c:pt idx="98151">
                  <c:v>252.6015625</c:v>
                </c:pt>
                <c:pt idx="98152">
                  <c:v>252.60416666666666</c:v>
                </c:pt>
                <c:pt idx="98153">
                  <c:v>252.60677083333334</c:v>
                </c:pt>
                <c:pt idx="98154">
                  <c:v>252.609375</c:v>
                </c:pt>
                <c:pt idx="98155">
                  <c:v>252.61197916666666</c:v>
                </c:pt>
                <c:pt idx="98156">
                  <c:v>252.61458333333334</c:v>
                </c:pt>
                <c:pt idx="98157">
                  <c:v>252.6171875</c:v>
                </c:pt>
                <c:pt idx="98158">
                  <c:v>252.61979166666666</c:v>
                </c:pt>
                <c:pt idx="98159">
                  <c:v>252.62239583333334</c:v>
                </c:pt>
                <c:pt idx="98160">
                  <c:v>252.625</c:v>
                </c:pt>
                <c:pt idx="98161">
                  <c:v>252.62760416666666</c:v>
                </c:pt>
                <c:pt idx="98162">
                  <c:v>252.63020833333334</c:v>
                </c:pt>
                <c:pt idx="98163">
                  <c:v>252.6328125</c:v>
                </c:pt>
                <c:pt idx="98164">
                  <c:v>252.63541666666666</c:v>
                </c:pt>
                <c:pt idx="98165">
                  <c:v>252.63802083333334</c:v>
                </c:pt>
                <c:pt idx="98166">
                  <c:v>252.640625</c:v>
                </c:pt>
                <c:pt idx="98167">
                  <c:v>252.64322916666666</c:v>
                </c:pt>
                <c:pt idx="98168">
                  <c:v>252.64583333333334</c:v>
                </c:pt>
                <c:pt idx="98169">
                  <c:v>252.6484375</c:v>
                </c:pt>
                <c:pt idx="98170">
                  <c:v>252.65104166666666</c:v>
                </c:pt>
                <c:pt idx="98171">
                  <c:v>252.65364583333334</c:v>
                </c:pt>
                <c:pt idx="98172">
                  <c:v>252.65625</c:v>
                </c:pt>
                <c:pt idx="98173">
                  <c:v>252.65885416666666</c:v>
                </c:pt>
                <c:pt idx="98174">
                  <c:v>252.66145833333334</c:v>
                </c:pt>
                <c:pt idx="98175">
                  <c:v>252.6640625</c:v>
                </c:pt>
                <c:pt idx="98176">
                  <c:v>252.66666666666666</c:v>
                </c:pt>
                <c:pt idx="98177">
                  <c:v>252.66927083333334</c:v>
                </c:pt>
                <c:pt idx="98178">
                  <c:v>252.671875</c:v>
                </c:pt>
                <c:pt idx="98179">
                  <c:v>252.67447916666666</c:v>
                </c:pt>
                <c:pt idx="98180">
                  <c:v>252.67708333333334</c:v>
                </c:pt>
                <c:pt idx="98181">
                  <c:v>252.6796875</c:v>
                </c:pt>
                <c:pt idx="98182">
                  <c:v>252.68229166666666</c:v>
                </c:pt>
                <c:pt idx="98183">
                  <c:v>252.68489583333334</c:v>
                </c:pt>
                <c:pt idx="98184">
                  <c:v>252.6875</c:v>
                </c:pt>
                <c:pt idx="98185">
                  <c:v>252.69010416666666</c:v>
                </c:pt>
                <c:pt idx="98186">
                  <c:v>252.69270833333334</c:v>
                </c:pt>
                <c:pt idx="98187">
                  <c:v>252.6953125</c:v>
                </c:pt>
                <c:pt idx="98188">
                  <c:v>252.69791666666666</c:v>
                </c:pt>
                <c:pt idx="98189">
                  <c:v>252.70052083333334</c:v>
                </c:pt>
                <c:pt idx="98190">
                  <c:v>252.703125</c:v>
                </c:pt>
                <c:pt idx="98191">
                  <c:v>252.70572916666666</c:v>
                </c:pt>
                <c:pt idx="98192">
                  <c:v>252.70833333333334</c:v>
                </c:pt>
                <c:pt idx="98193">
                  <c:v>252.7109375</c:v>
                </c:pt>
                <c:pt idx="98194">
                  <c:v>252.71354166666666</c:v>
                </c:pt>
                <c:pt idx="98195">
                  <c:v>252.71614583333334</c:v>
                </c:pt>
                <c:pt idx="98196">
                  <c:v>252.71875</c:v>
                </c:pt>
                <c:pt idx="98197">
                  <c:v>252.72135416666666</c:v>
                </c:pt>
                <c:pt idx="98198">
                  <c:v>252.72395833333334</c:v>
                </c:pt>
                <c:pt idx="98199">
                  <c:v>252.7265625</c:v>
                </c:pt>
                <c:pt idx="98200">
                  <c:v>252.72916666666666</c:v>
                </c:pt>
                <c:pt idx="98201">
                  <c:v>252.73177083333334</c:v>
                </c:pt>
                <c:pt idx="98202">
                  <c:v>252.734375</c:v>
                </c:pt>
                <c:pt idx="98203">
                  <c:v>252.73697916666666</c:v>
                </c:pt>
                <c:pt idx="98204">
                  <c:v>252.73958333333334</c:v>
                </c:pt>
                <c:pt idx="98205">
                  <c:v>252.7421875</c:v>
                </c:pt>
                <c:pt idx="98206">
                  <c:v>252.74479166666666</c:v>
                </c:pt>
                <c:pt idx="98207">
                  <c:v>252.74739583333334</c:v>
                </c:pt>
                <c:pt idx="98208">
                  <c:v>252.75</c:v>
                </c:pt>
                <c:pt idx="98209">
                  <c:v>252.75260416666666</c:v>
                </c:pt>
                <c:pt idx="98210">
                  <c:v>252.75520833333334</c:v>
                </c:pt>
                <c:pt idx="98211">
                  <c:v>252.7578125</c:v>
                </c:pt>
                <c:pt idx="98212">
                  <c:v>252.76041666666666</c:v>
                </c:pt>
                <c:pt idx="98213">
                  <c:v>252.76302083333334</c:v>
                </c:pt>
                <c:pt idx="98214">
                  <c:v>252.765625</c:v>
                </c:pt>
                <c:pt idx="98215">
                  <c:v>252.76822916666666</c:v>
                </c:pt>
                <c:pt idx="98216">
                  <c:v>252.77083333333334</c:v>
                </c:pt>
                <c:pt idx="98217">
                  <c:v>252.7734375</c:v>
                </c:pt>
                <c:pt idx="98218">
                  <c:v>252.77604166666666</c:v>
                </c:pt>
                <c:pt idx="98219">
                  <c:v>252.77864583333334</c:v>
                </c:pt>
                <c:pt idx="98220">
                  <c:v>252.78125</c:v>
                </c:pt>
                <c:pt idx="98221">
                  <c:v>252.78385416666666</c:v>
                </c:pt>
                <c:pt idx="98222">
                  <c:v>252.78645833333334</c:v>
                </c:pt>
                <c:pt idx="98223">
                  <c:v>252.7890625</c:v>
                </c:pt>
                <c:pt idx="98224">
                  <c:v>252.79166666666666</c:v>
                </c:pt>
                <c:pt idx="98225">
                  <c:v>252.79427083333334</c:v>
                </c:pt>
                <c:pt idx="98226">
                  <c:v>252.796875</c:v>
                </c:pt>
                <c:pt idx="98227">
                  <c:v>252.79947916666666</c:v>
                </c:pt>
                <c:pt idx="98228">
                  <c:v>252.80208333333334</c:v>
                </c:pt>
                <c:pt idx="98229">
                  <c:v>252.8046875</c:v>
                </c:pt>
                <c:pt idx="98230">
                  <c:v>252.80729166666666</c:v>
                </c:pt>
                <c:pt idx="98231">
                  <c:v>252.80989583333334</c:v>
                </c:pt>
                <c:pt idx="98232">
                  <c:v>252.8125</c:v>
                </c:pt>
                <c:pt idx="98233">
                  <c:v>252.81510416666666</c:v>
                </c:pt>
                <c:pt idx="98234">
                  <c:v>252.81770833333334</c:v>
                </c:pt>
                <c:pt idx="98235">
                  <c:v>252.8203125</c:v>
                </c:pt>
                <c:pt idx="98236">
                  <c:v>252.82291666666666</c:v>
                </c:pt>
                <c:pt idx="98237">
                  <c:v>252.82552083333334</c:v>
                </c:pt>
                <c:pt idx="98238">
                  <c:v>252.828125</c:v>
                </c:pt>
                <c:pt idx="98239">
                  <c:v>252.83072916666666</c:v>
                </c:pt>
                <c:pt idx="98240">
                  <c:v>252.83333333333334</c:v>
                </c:pt>
                <c:pt idx="98241">
                  <c:v>252.8359375</c:v>
                </c:pt>
                <c:pt idx="98242">
                  <c:v>252.83854166666666</c:v>
                </c:pt>
                <c:pt idx="98243">
                  <c:v>252.84114583333334</c:v>
                </c:pt>
                <c:pt idx="98244">
                  <c:v>252.84375</c:v>
                </c:pt>
                <c:pt idx="98245">
                  <c:v>252.84635416666666</c:v>
                </c:pt>
                <c:pt idx="98246">
                  <c:v>252.84895833333334</c:v>
                </c:pt>
                <c:pt idx="98247">
                  <c:v>252.8515625</c:v>
                </c:pt>
                <c:pt idx="98248">
                  <c:v>252.85416666666666</c:v>
                </c:pt>
                <c:pt idx="98249">
                  <c:v>252.85677083333334</c:v>
                </c:pt>
                <c:pt idx="98250">
                  <c:v>252.859375</c:v>
                </c:pt>
                <c:pt idx="98251">
                  <c:v>252.86197916666666</c:v>
                </c:pt>
                <c:pt idx="98252">
                  <c:v>252.86458333333334</c:v>
                </c:pt>
                <c:pt idx="98253">
                  <c:v>252.8671875</c:v>
                </c:pt>
                <c:pt idx="98254">
                  <c:v>252.86979166666666</c:v>
                </c:pt>
                <c:pt idx="98255">
                  <c:v>252.87239583333334</c:v>
                </c:pt>
                <c:pt idx="98256">
                  <c:v>252.875</c:v>
                </c:pt>
                <c:pt idx="98257">
                  <c:v>252.87760416666666</c:v>
                </c:pt>
                <c:pt idx="98258">
                  <c:v>252.88020833333334</c:v>
                </c:pt>
                <c:pt idx="98259">
                  <c:v>252.8828125</c:v>
                </c:pt>
                <c:pt idx="98260">
                  <c:v>252.88541666666666</c:v>
                </c:pt>
                <c:pt idx="98261">
                  <c:v>252.88802083333334</c:v>
                </c:pt>
                <c:pt idx="98262">
                  <c:v>252.890625</c:v>
                </c:pt>
                <c:pt idx="98263">
                  <c:v>252.89322916666666</c:v>
                </c:pt>
                <c:pt idx="98264">
                  <c:v>252.89583333333334</c:v>
                </c:pt>
                <c:pt idx="98265">
                  <c:v>252.8984375</c:v>
                </c:pt>
                <c:pt idx="98266">
                  <c:v>252.90104166666666</c:v>
                </c:pt>
                <c:pt idx="98267">
                  <c:v>252.90364583333334</c:v>
                </c:pt>
                <c:pt idx="98268">
                  <c:v>252.90625</c:v>
                </c:pt>
                <c:pt idx="98269">
                  <c:v>252.90885416666666</c:v>
                </c:pt>
                <c:pt idx="98270">
                  <c:v>252.91145833333334</c:v>
                </c:pt>
                <c:pt idx="98271">
                  <c:v>252.9140625</c:v>
                </c:pt>
                <c:pt idx="98272">
                  <c:v>252.91666666666666</c:v>
                </c:pt>
                <c:pt idx="98273">
                  <c:v>252.91927083333334</c:v>
                </c:pt>
                <c:pt idx="98274">
                  <c:v>252.921875</c:v>
                </c:pt>
                <c:pt idx="98275">
                  <c:v>252.92447916666666</c:v>
                </c:pt>
                <c:pt idx="98276">
                  <c:v>252.92708333333334</c:v>
                </c:pt>
                <c:pt idx="98277">
                  <c:v>252.9296875</c:v>
                </c:pt>
                <c:pt idx="98278">
                  <c:v>252.93229166666666</c:v>
                </c:pt>
                <c:pt idx="98279">
                  <c:v>252.93489583333334</c:v>
                </c:pt>
                <c:pt idx="98280">
                  <c:v>252.9375</c:v>
                </c:pt>
                <c:pt idx="98281">
                  <c:v>252.94010416666666</c:v>
                </c:pt>
                <c:pt idx="98282">
                  <c:v>252.94270833333334</c:v>
                </c:pt>
                <c:pt idx="98283">
                  <c:v>252.9453125</c:v>
                </c:pt>
                <c:pt idx="98284">
                  <c:v>252.94791666666666</c:v>
                </c:pt>
                <c:pt idx="98285">
                  <c:v>252.95052083333334</c:v>
                </c:pt>
                <c:pt idx="98286">
                  <c:v>252.953125</c:v>
                </c:pt>
                <c:pt idx="98287">
                  <c:v>252.95572916666666</c:v>
                </c:pt>
                <c:pt idx="98288">
                  <c:v>252.95833333333334</c:v>
                </c:pt>
                <c:pt idx="98289">
                  <c:v>252.9609375</c:v>
                </c:pt>
                <c:pt idx="98290">
                  <c:v>252.96354166666666</c:v>
                </c:pt>
                <c:pt idx="98291">
                  <c:v>252.96614583333334</c:v>
                </c:pt>
                <c:pt idx="98292">
                  <c:v>252.96875</c:v>
                </c:pt>
                <c:pt idx="98293">
                  <c:v>252.97135416666666</c:v>
                </c:pt>
                <c:pt idx="98294">
                  <c:v>252.97395833333334</c:v>
                </c:pt>
                <c:pt idx="98295">
                  <c:v>252.9765625</c:v>
                </c:pt>
                <c:pt idx="98296">
                  <c:v>252.97916666666666</c:v>
                </c:pt>
                <c:pt idx="98297">
                  <c:v>252.98177083333334</c:v>
                </c:pt>
                <c:pt idx="98298">
                  <c:v>252.984375</c:v>
                </c:pt>
                <c:pt idx="98299">
                  <c:v>252.98697916666666</c:v>
                </c:pt>
                <c:pt idx="98300">
                  <c:v>252.98958333333334</c:v>
                </c:pt>
                <c:pt idx="98301">
                  <c:v>252.9921875</c:v>
                </c:pt>
                <c:pt idx="98302">
                  <c:v>252.99479166666666</c:v>
                </c:pt>
                <c:pt idx="98303">
                  <c:v>252.99739583333334</c:v>
                </c:pt>
                <c:pt idx="98304">
                  <c:v>253</c:v>
                </c:pt>
                <c:pt idx="98305">
                  <c:v>253.00260416666669</c:v>
                </c:pt>
                <c:pt idx="98306">
                  <c:v>253.00520833333331</c:v>
                </c:pt>
                <c:pt idx="98307">
                  <c:v>253.0078125</c:v>
                </c:pt>
                <c:pt idx="98308">
                  <c:v>253.01041666666669</c:v>
                </c:pt>
                <c:pt idx="98309">
                  <c:v>253.01302083333331</c:v>
                </c:pt>
                <c:pt idx="98310">
                  <c:v>253.015625</c:v>
                </c:pt>
                <c:pt idx="98311">
                  <c:v>253.01822916666669</c:v>
                </c:pt>
                <c:pt idx="98312">
                  <c:v>253.02083333333331</c:v>
                </c:pt>
                <c:pt idx="98313">
                  <c:v>253.0234375</c:v>
                </c:pt>
                <c:pt idx="98314">
                  <c:v>253.02604166666669</c:v>
                </c:pt>
                <c:pt idx="98315">
                  <c:v>253.02864583333331</c:v>
                </c:pt>
                <c:pt idx="98316">
                  <c:v>253.03125</c:v>
                </c:pt>
                <c:pt idx="98317">
                  <c:v>253.03385416666669</c:v>
                </c:pt>
                <c:pt idx="98318">
                  <c:v>253.03645833333331</c:v>
                </c:pt>
                <c:pt idx="98319">
                  <c:v>253.0390625</c:v>
                </c:pt>
                <c:pt idx="98320">
                  <c:v>253.04166666666669</c:v>
                </c:pt>
                <c:pt idx="98321">
                  <c:v>253.04427083333331</c:v>
                </c:pt>
                <c:pt idx="98322">
                  <c:v>253.046875</c:v>
                </c:pt>
                <c:pt idx="98323">
                  <c:v>253.04947916666669</c:v>
                </c:pt>
                <c:pt idx="98324">
                  <c:v>253.05208333333331</c:v>
                </c:pt>
                <c:pt idx="98325">
                  <c:v>253.0546875</c:v>
                </c:pt>
                <c:pt idx="98326">
                  <c:v>253.05729166666669</c:v>
                </c:pt>
                <c:pt idx="98327">
                  <c:v>253.05989583333331</c:v>
                </c:pt>
                <c:pt idx="98328">
                  <c:v>253.0625</c:v>
                </c:pt>
                <c:pt idx="98329">
                  <c:v>253.06510416666669</c:v>
                </c:pt>
                <c:pt idx="98330">
                  <c:v>253.06770833333331</c:v>
                </c:pt>
                <c:pt idx="98331">
                  <c:v>253.0703125</c:v>
                </c:pt>
                <c:pt idx="98332">
                  <c:v>253.07291666666669</c:v>
                </c:pt>
                <c:pt idx="98333">
                  <c:v>253.07552083333331</c:v>
                </c:pt>
                <c:pt idx="98334">
                  <c:v>253.078125</c:v>
                </c:pt>
                <c:pt idx="98335">
                  <c:v>253.08072916666669</c:v>
                </c:pt>
                <c:pt idx="98336">
                  <c:v>253.08333333333331</c:v>
                </c:pt>
                <c:pt idx="98337">
                  <c:v>253.0859375</c:v>
                </c:pt>
                <c:pt idx="98338">
                  <c:v>253.08854166666669</c:v>
                </c:pt>
                <c:pt idx="98339">
                  <c:v>253.09114583333331</c:v>
                </c:pt>
                <c:pt idx="98340">
                  <c:v>253.09375</c:v>
                </c:pt>
                <c:pt idx="98341">
                  <c:v>253.09635416666669</c:v>
                </c:pt>
                <c:pt idx="98342">
                  <c:v>253.09895833333331</c:v>
                </c:pt>
                <c:pt idx="98343">
                  <c:v>253.1015625</c:v>
                </c:pt>
                <c:pt idx="98344">
                  <c:v>253.10416666666669</c:v>
                </c:pt>
                <c:pt idx="98345">
                  <c:v>253.10677083333331</c:v>
                </c:pt>
                <c:pt idx="98346">
                  <c:v>253.109375</c:v>
                </c:pt>
                <c:pt idx="98347">
                  <c:v>253.11197916666669</c:v>
                </c:pt>
                <c:pt idx="98348">
                  <c:v>253.11458333333331</c:v>
                </c:pt>
                <c:pt idx="98349">
                  <c:v>253.1171875</c:v>
                </c:pt>
                <c:pt idx="98350">
                  <c:v>253.11979166666669</c:v>
                </c:pt>
                <c:pt idx="98351">
                  <c:v>253.12239583333331</c:v>
                </c:pt>
                <c:pt idx="98352">
                  <c:v>253.125</c:v>
                </c:pt>
                <c:pt idx="98353">
                  <c:v>253.12760416666669</c:v>
                </c:pt>
                <c:pt idx="98354">
                  <c:v>253.13020833333331</c:v>
                </c:pt>
                <c:pt idx="98355">
                  <c:v>253.1328125</c:v>
                </c:pt>
                <c:pt idx="98356">
                  <c:v>253.13541666666669</c:v>
                </c:pt>
                <c:pt idx="98357">
                  <c:v>253.13802083333331</c:v>
                </c:pt>
                <c:pt idx="98358">
                  <c:v>253.140625</c:v>
                </c:pt>
                <c:pt idx="98359">
                  <c:v>253.14322916666669</c:v>
                </c:pt>
                <c:pt idx="98360">
                  <c:v>253.14583333333331</c:v>
                </c:pt>
                <c:pt idx="98361">
                  <c:v>253.1484375</c:v>
                </c:pt>
                <c:pt idx="98362">
                  <c:v>253.15104166666669</c:v>
                </c:pt>
                <c:pt idx="98363">
                  <c:v>253.15364583333331</c:v>
                </c:pt>
                <c:pt idx="98364">
                  <c:v>253.15625</c:v>
                </c:pt>
                <c:pt idx="98365">
                  <c:v>253.15885416666669</c:v>
                </c:pt>
                <c:pt idx="98366">
                  <c:v>253.16145833333331</c:v>
                </c:pt>
                <c:pt idx="98367">
                  <c:v>253.1640625</c:v>
                </c:pt>
                <c:pt idx="98368">
                  <c:v>253.16666666666669</c:v>
                </c:pt>
                <c:pt idx="98369">
                  <c:v>253.16927083333331</c:v>
                </c:pt>
                <c:pt idx="98370">
                  <c:v>253.171875</c:v>
                </c:pt>
                <c:pt idx="98371">
                  <c:v>253.17447916666669</c:v>
                </c:pt>
                <c:pt idx="98372">
                  <c:v>253.17708333333331</c:v>
                </c:pt>
                <c:pt idx="98373">
                  <c:v>253.1796875</c:v>
                </c:pt>
                <c:pt idx="98374">
                  <c:v>253.18229166666669</c:v>
                </c:pt>
                <c:pt idx="98375">
                  <c:v>253.18489583333331</c:v>
                </c:pt>
                <c:pt idx="98376">
                  <c:v>253.1875</c:v>
                </c:pt>
                <c:pt idx="98377">
                  <c:v>253.19010416666669</c:v>
                </c:pt>
                <c:pt idx="98378">
                  <c:v>253.19270833333331</c:v>
                </c:pt>
                <c:pt idx="98379">
                  <c:v>253.1953125</c:v>
                </c:pt>
                <c:pt idx="98380">
                  <c:v>253.19791666666669</c:v>
                </c:pt>
                <c:pt idx="98381">
                  <c:v>253.20052083333331</c:v>
                </c:pt>
                <c:pt idx="98382">
                  <c:v>253.203125</c:v>
                </c:pt>
                <c:pt idx="98383">
                  <c:v>253.20572916666669</c:v>
                </c:pt>
                <c:pt idx="98384">
                  <c:v>253.20833333333331</c:v>
                </c:pt>
                <c:pt idx="98385">
                  <c:v>253.2109375</c:v>
                </c:pt>
                <c:pt idx="98386">
                  <c:v>253.21354166666669</c:v>
                </c:pt>
                <c:pt idx="98387">
                  <c:v>253.21614583333331</c:v>
                </c:pt>
                <c:pt idx="98388">
                  <c:v>253.21875</c:v>
                </c:pt>
                <c:pt idx="98389">
                  <c:v>253.22135416666669</c:v>
                </c:pt>
                <c:pt idx="98390">
                  <c:v>253.22395833333331</c:v>
                </c:pt>
                <c:pt idx="98391">
                  <c:v>253.2265625</c:v>
                </c:pt>
                <c:pt idx="98392">
                  <c:v>253.22916666666669</c:v>
                </c:pt>
                <c:pt idx="98393">
                  <c:v>253.23177083333331</c:v>
                </c:pt>
                <c:pt idx="98394">
                  <c:v>253.234375</c:v>
                </c:pt>
                <c:pt idx="98395">
                  <c:v>253.23697916666669</c:v>
                </c:pt>
                <c:pt idx="98396">
                  <c:v>253.23958333333331</c:v>
                </c:pt>
                <c:pt idx="98397">
                  <c:v>253.2421875</c:v>
                </c:pt>
                <c:pt idx="98398">
                  <c:v>253.24479166666669</c:v>
                </c:pt>
                <c:pt idx="98399">
                  <c:v>253.24739583333331</c:v>
                </c:pt>
                <c:pt idx="98400">
                  <c:v>253.25</c:v>
                </c:pt>
                <c:pt idx="98401">
                  <c:v>253.25260416666669</c:v>
                </c:pt>
                <c:pt idx="98402">
                  <c:v>253.25520833333331</c:v>
                </c:pt>
                <c:pt idx="98403">
                  <c:v>253.2578125</c:v>
                </c:pt>
                <c:pt idx="98404">
                  <c:v>253.26041666666669</c:v>
                </c:pt>
                <c:pt idx="98405">
                  <c:v>253.26302083333331</c:v>
                </c:pt>
                <c:pt idx="98406">
                  <c:v>253.265625</c:v>
                </c:pt>
                <c:pt idx="98407">
                  <c:v>253.26822916666669</c:v>
                </c:pt>
                <c:pt idx="98408">
                  <c:v>253.27083333333331</c:v>
                </c:pt>
                <c:pt idx="98409">
                  <c:v>253.2734375</c:v>
                </c:pt>
                <c:pt idx="98410">
                  <c:v>253.27604166666669</c:v>
                </c:pt>
                <c:pt idx="98411">
                  <c:v>253.27864583333331</c:v>
                </c:pt>
                <c:pt idx="98412">
                  <c:v>253.28125</c:v>
                </c:pt>
                <c:pt idx="98413">
                  <c:v>253.28385416666669</c:v>
                </c:pt>
                <c:pt idx="98414">
                  <c:v>253.28645833333331</c:v>
                </c:pt>
                <c:pt idx="98415">
                  <c:v>253.2890625</c:v>
                </c:pt>
                <c:pt idx="98416">
                  <c:v>253.29166666666669</c:v>
                </c:pt>
                <c:pt idx="98417">
                  <c:v>253.29427083333331</c:v>
                </c:pt>
                <c:pt idx="98418">
                  <c:v>253.296875</c:v>
                </c:pt>
                <c:pt idx="98419">
                  <c:v>253.29947916666669</c:v>
                </c:pt>
                <c:pt idx="98420">
                  <c:v>253.30208333333331</c:v>
                </c:pt>
                <c:pt idx="98421">
                  <c:v>253.3046875</c:v>
                </c:pt>
                <c:pt idx="98422">
                  <c:v>253.30729166666669</c:v>
                </c:pt>
                <c:pt idx="98423">
                  <c:v>253.30989583333331</c:v>
                </c:pt>
                <c:pt idx="98424">
                  <c:v>253.3125</c:v>
                </c:pt>
                <c:pt idx="98425">
                  <c:v>253.31510416666669</c:v>
                </c:pt>
                <c:pt idx="98426">
                  <c:v>253.31770833333331</c:v>
                </c:pt>
                <c:pt idx="98427">
                  <c:v>253.3203125</c:v>
                </c:pt>
                <c:pt idx="98428">
                  <c:v>253.32291666666669</c:v>
                </c:pt>
                <c:pt idx="98429">
                  <c:v>253.32552083333331</c:v>
                </c:pt>
                <c:pt idx="98430">
                  <c:v>253.328125</c:v>
                </c:pt>
                <c:pt idx="98431">
                  <c:v>253.33072916666669</c:v>
                </c:pt>
                <c:pt idx="98432">
                  <c:v>253.33333333333331</c:v>
                </c:pt>
                <c:pt idx="98433">
                  <c:v>253.3359375</c:v>
                </c:pt>
                <c:pt idx="98434">
                  <c:v>253.33854166666669</c:v>
                </c:pt>
                <c:pt idx="98435">
                  <c:v>253.34114583333331</c:v>
                </c:pt>
                <c:pt idx="98436">
                  <c:v>253.34375</c:v>
                </c:pt>
                <c:pt idx="98437">
                  <c:v>253.34635416666669</c:v>
                </c:pt>
                <c:pt idx="98438">
                  <c:v>253.34895833333331</c:v>
                </c:pt>
                <c:pt idx="98439">
                  <c:v>253.3515625</c:v>
                </c:pt>
                <c:pt idx="98440">
                  <c:v>253.35416666666669</c:v>
                </c:pt>
                <c:pt idx="98441">
                  <c:v>253.35677083333331</c:v>
                </c:pt>
                <c:pt idx="98442">
                  <c:v>253.359375</c:v>
                </c:pt>
                <c:pt idx="98443">
                  <c:v>253.36197916666669</c:v>
                </c:pt>
                <c:pt idx="98444">
                  <c:v>253.36458333333331</c:v>
                </c:pt>
                <c:pt idx="98445">
                  <c:v>253.3671875</c:v>
                </c:pt>
                <c:pt idx="98446">
                  <c:v>253.36979166666669</c:v>
                </c:pt>
                <c:pt idx="98447">
                  <c:v>253.37239583333331</c:v>
                </c:pt>
                <c:pt idx="98448">
                  <c:v>253.375</c:v>
                </c:pt>
                <c:pt idx="98449">
                  <c:v>253.37760416666669</c:v>
                </c:pt>
                <c:pt idx="98450">
                  <c:v>253.38020833333331</c:v>
                </c:pt>
                <c:pt idx="98451">
                  <c:v>253.3828125</c:v>
                </c:pt>
                <c:pt idx="98452">
                  <c:v>253.38541666666669</c:v>
                </c:pt>
                <c:pt idx="98453">
                  <c:v>253.38802083333331</c:v>
                </c:pt>
                <c:pt idx="98454">
                  <c:v>253.390625</c:v>
                </c:pt>
                <c:pt idx="98455">
                  <c:v>253.39322916666669</c:v>
                </c:pt>
                <c:pt idx="98456">
                  <c:v>253.39583333333331</c:v>
                </c:pt>
                <c:pt idx="98457">
                  <c:v>253.3984375</c:v>
                </c:pt>
                <c:pt idx="98458">
                  <c:v>253.40104166666669</c:v>
                </c:pt>
                <c:pt idx="98459">
                  <c:v>253.40364583333331</c:v>
                </c:pt>
                <c:pt idx="98460">
                  <c:v>253.40625</c:v>
                </c:pt>
                <c:pt idx="98461">
                  <c:v>253.40885416666669</c:v>
                </c:pt>
                <c:pt idx="98462">
                  <c:v>253.41145833333331</c:v>
                </c:pt>
                <c:pt idx="98463">
                  <c:v>253.4140625</c:v>
                </c:pt>
                <c:pt idx="98464">
                  <c:v>253.41666666666669</c:v>
                </c:pt>
                <c:pt idx="98465">
                  <c:v>253.41927083333331</c:v>
                </c:pt>
                <c:pt idx="98466">
                  <c:v>253.421875</c:v>
                </c:pt>
                <c:pt idx="98467">
                  <c:v>253.42447916666669</c:v>
                </c:pt>
                <c:pt idx="98468">
                  <c:v>253.42708333333331</c:v>
                </c:pt>
                <c:pt idx="98469">
                  <c:v>253.4296875</c:v>
                </c:pt>
                <c:pt idx="98470">
                  <c:v>253.43229166666669</c:v>
                </c:pt>
                <c:pt idx="98471">
                  <c:v>253.43489583333331</c:v>
                </c:pt>
                <c:pt idx="98472">
                  <c:v>253.4375</c:v>
                </c:pt>
                <c:pt idx="98473">
                  <c:v>253.44010416666669</c:v>
                </c:pt>
                <c:pt idx="98474">
                  <c:v>253.44270833333331</c:v>
                </c:pt>
                <c:pt idx="98475">
                  <c:v>253.4453125</c:v>
                </c:pt>
                <c:pt idx="98476">
                  <c:v>253.44791666666669</c:v>
                </c:pt>
                <c:pt idx="98477">
                  <c:v>253.45052083333331</c:v>
                </c:pt>
                <c:pt idx="98478">
                  <c:v>253.453125</c:v>
                </c:pt>
                <c:pt idx="98479">
                  <c:v>253.45572916666669</c:v>
                </c:pt>
                <c:pt idx="98480">
                  <c:v>253.45833333333331</c:v>
                </c:pt>
                <c:pt idx="98481">
                  <c:v>253.4609375</c:v>
                </c:pt>
                <c:pt idx="98482">
                  <c:v>253.46354166666669</c:v>
                </c:pt>
                <c:pt idx="98483">
                  <c:v>253.46614583333331</c:v>
                </c:pt>
                <c:pt idx="98484">
                  <c:v>253.46875</c:v>
                </c:pt>
                <c:pt idx="98485">
                  <c:v>253.47135416666669</c:v>
                </c:pt>
                <c:pt idx="98486">
                  <c:v>253.47395833333331</c:v>
                </c:pt>
                <c:pt idx="98487">
                  <c:v>253.4765625</c:v>
                </c:pt>
                <c:pt idx="98488">
                  <c:v>253.47916666666669</c:v>
                </c:pt>
                <c:pt idx="98489">
                  <c:v>253.48177083333331</c:v>
                </c:pt>
                <c:pt idx="98490">
                  <c:v>253.484375</c:v>
                </c:pt>
                <c:pt idx="98491">
                  <c:v>253.48697916666669</c:v>
                </c:pt>
                <c:pt idx="98492">
                  <c:v>253.48958333333331</c:v>
                </c:pt>
                <c:pt idx="98493">
                  <c:v>253.4921875</c:v>
                </c:pt>
                <c:pt idx="98494">
                  <c:v>253.49479166666669</c:v>
                </c:pt>
                <c:pt idx="98495">
                  <c:v>253.49739583333331</c:v>
                </c:pt>
                <c:pt idx="98496">
                  <c:v>253.5</c:v>
                </c:pt>
                <c:pt idx="98497">
                  <c:v>253.50260416666669</c:v>
                </c:pt>
                <c:pt idx="98498">
                  <c:v>253.50520833333331</c:v>
                </c:pt>
                <c:pt idx="98499">
                  <c:v>253.5078125</c:v>
                </c:pt>
                <c:pt idx="98500">
                  <c:v>253.51041666666669</c:v>
                </c:pt>
                <c:pt idx="98501">
                  <c:v>253.51302083333331</c:v>
                </c:pt>
                <c:pt idx="98502">
                  <c:v>253.515625</c:v>
                </c:pt>
                <c:pt idx="98503">
                  <c:v>253.51822916666669</c:v>
                </c:pt>
                <c:pt idx="98504">
                  <c:v>253.52083333333331</c:v>
                </c:pt>
                <c:pt idx="98505">
                  <c:v>253.5234375</c:v>
                </c:pt>
                <c:pt idx="98506">
                  <c:v>253.52604166666669</c:v>
                </c:pt>
                <c:pt idx="98507">
                  <c:v>253.52864583333331</c:v>
                </c:pt>
                <c:pt idx="98508">
                  <c:v>253.53125</c:v>
                </c:pt>
                <c:pt idx="98509">
                  <c:v>253.53385416666669</c:v>
                </c:pt>
                <c:pt idx="98510">
                  <c:v>253.53645833333331</c:v>
                </c:pt>
                <c:pt idx="98511">
                  <c:v>253.5390625</c:v>
                </c:pt>
                <c:pt idx="98512">
                  <c:v>253.54166666666669</c:v>
                </c:pt>
                <c:pt idx="98513">
                  <c:v>253.54427083333331</c:v>
                </c:pt>
                <c:pt idx="98514">
                  <c:v>253.546875</c:v>
                </c:pt>
                <c:pt idx="98515">
                  <c:v>253.54947916666669</c:v>
                </c:pt>
                <c:pt idx="98516">
                  <c:v>253.55208333333331</c:v>
                </c:pt>
                <c:pt idx="98517">
                  <c:v>253.5546875</c:v>
                </c:pt>
                <c:pt idx="98518">
                  <c:v>253.55729166666669</c:v>
                </c:pt>
                <c:pt idx="98519">
                  <c:v>253.55989583333331</c:v>
                </c:pt>
                <c:pt idx="98520">
                  <c:v>253.5625</c:v>
                </c:pt>
                <c:pt idx="98521">
                  <c:v>253.56510416666669</c:v>
                </c:pt>
                <c:pt idx="98522">
                  <c:v>253.56770833333331</c:v>
                </c:pt>
                <c:pt idx="98523">
                  <c:v>253.5703125</c:v>
                </c:pt>
                <c:pt idx="98524">
                  <c:v>253.57291666666669</c:v>
                </c:pt>
                <c:pt idx="98525">
                  <c:v>253.57552083333331</c:v>
                </c:pt>
                <c:pt idx="98526">
                  <c:v>253.578125</c:v>
                </c:pt>
                <c:pt idx="98527">
                  <c:v>253.58072916666669</c:v>
                </c:pt>
                <c:pt idx="98528">
                  <c:v>253.58333333333331</c:v>
                </c:pt>
                <c:pt idx="98529">
                  <c:v>253.5859375</c:v>
                </c:pt>
                <c:pt idx="98530">
                  <c:v>253.58854166666669</c:v>
                </c:pt>
                <c:pt idx="98531">
                  <c:v>253.59114583333331</c:v>
                </c:pt>
                <c:pt idx="98532">
                  <c:v>253.59375</c:v>
                </c:pt>
                <c:pt idx="98533">
                  <c:v>253.59635416666669</c:v>
                </c:pt>
                <c:pt idx="98534">
                  <c:v>253.59895833333331</c:v>
                </c:pt>
                <c:pt idx="98535">
                  <c:v>253.6015625</c:v>
                </c:pt>
                <c:pt idx="98536">
                  <c:v>253.60416666666669</c:v>
                </c:pt>
                <c:pt idx="98537">
                  <c:v>253.60677083333331</c:v>
                </c:pt>
                <c:pt idx="98538">
                  <c:v>253.609375</c:v>
                </c:pt>
                <c:pt idx="98539">
                  <c:v>253.61197916666669</c:v>
                </c:pt>
                <c:pt idx="98540">
                  <c:v>253.61458333333331</c:v>
                </c:pt>
                <c:pt idx="98541">
                  <c:v>253.6171875</c:v>
                </c:pt>
                <c:pt idx="98542">
                  <c:v>253.61979166666669</c:v>
                </c:pt>
                <c:pt idx="98543">
                  <c:v>253.62239583333331</c:v>
                </c:pt>
                <c:pt idx="98544">
                  <c:v>253.625</c:v>
                </c:pt>
                <c:pt idx="98545">
                  <c:v>253.62760416666669</c:v>
                </c:pt>
                <c:pt idx="98546">
                  <c:v>253.63020833333331</c:v>
                </c:pt>
                <c:pt idx="98547">
                  <c:v>253.6328125</c:v>
                </c:pt>
                <c:pt idx="98548">
                  <c:v>253.63541666666669</c:v>
                </c:pt>
                <c:pt idx="98549">
                  <c:v>253.63802083333331</c:v>
                </c:pt>
                <c:pt idx="98550">
                  <c:v>253.640625</c:v>
                </c:pt>
                <c:pt idx="98551">
                  <c:v>253.64322916666669</c:v>
                </c:pt>
                <c:pt idx="98552">
                  <c:v>253.64583333333331</c:v>
                </c:pt>
                <c:pt idx="98553">
                  <c:v>253.6484375</c:v>
                </c:pt>
                <c:pt idx="98554">
                  <c:v>253.65104166666669</c:v>
                </c:pt>
                <c:pt idx="98555">
                  <c:v>253.65364583333331</c:v>
                </c:pt>
                <c:pt idx="98556">
                  <c:v>253.65625</c:v>
                </c:pt>
                <c:pt idx="98557">
                  <c:v>253.65885416666669</c:v>
                </c:pt>
                <c:pt idx="98558">
                  <c:v>253.66145833333331</c:v>
                </c:pt>
                <c:pt idx="98559">
                  <c:v>253.6640625</c:v>
                </c:pt>
                <c:pt idx="98560">
                  <c:v>253.66666666666669</c:v>
                </c:pt>
                <c:pt idx="98561">
                  <c:v>253.66927083333331</c:v>
                </c:pt>
                <c:pt idx="98562">
                  <c:v>253.671875</c:v>
                </c:pt>
                <c:pt idx="98563">
                  <c:v>253.67447916666669</c:v>
                </c:pt>
                <c:pt idx="98564">
                  <c:v>253.67708333333331</c:v>
                </c:pt>
                <c:pt idx="98565">
                  <c:v>253.6796875</c:v>
                </c:pt>
                <c:pt idx="98566">
                  <c:v>253.68229166666669</c:v>
                </c:pt>
                <c:pt idx="98567">
                  <c:v>253.68489583333331</c:v>
                </c:pt>
                <c:pt idx="98568">
                  <c:v>253.6875</c:v>
                </c:pt>
                <c:pt idx="98569">
                  <c:v>253.69010416666669</c:v>
                </c:pt>
                <c:pt idx="98570">
                  <c:v>253.69270833333331</c:v>
                </c:pt>
                <c:pt idx="98571">
                  <c:v>253.6953125</c:v>
                </c:pt>
                <c:pt idx="98572">
                  <c:v>253.69791666666669</c:v>
                </c:pt>
                <c:pt idx="98573">
                  <c:v>253.70052083333331</c:v>
                </c:pt>
                <c:pt idx="98574">
                  <c:v>253.703125</c:v>
                </c:pt>
                <c:pt idx="98575">
                  <c:v>253.70572916666669</c:v>
                </c:pt>
                <c:pt idx="98576">
                  <c:v>253.70833333333331</c:v>
                </c:pt>
                <c:pt idx="98577">
                  <c:v>253.7109375</c:v>
                </c:pt>
                <c:pt idx="98578">
                  <c:v>253.71354166666669</c:v>
                </c:pt>
                <c:pt idx="98579">
                  <c:v>253.71614583333331</c:v>
                </c:pt>
                <c:pt idx="98580">
                  <c:v>253.71875</c:v>
                </c:pt>
                <c:pt idx="98581">
                  <c:v>253.72135416666669</c:v>
                </c:pt>
                <c:pt idx="98582">
                  <c:v>253.72395833333331</c:v>
                </c:pt>
                <c:pt idx="98583">
                  <c:v>253.7265625</c:v>
                </c:pt>
                <c:pt idx="98584">
                  <c:v>253.72916666666669</c:v>
                </c:pt>
                <c:pt idx="98585">
                  <c:v>253.73177083333331</c:v>
                </c:pt>
                <c:pt idx="98586">
                  <c:v>253.734375</c:v>
                </c:pt>
                <c:pt idx="98587">
                  <c:v>253.73697916666669</c:v>
                </c:pt>
                <c:pt idx="98588">
                  <c:v>253.73958333333331</c:v>
                </c:pt>
                <c:pt idx="98589">
                  <c:v>253.7421875</c:v>
                </c:pt>
                <c:pt idx="98590">
                  <c:v>253.74479166666669</c:v>
                </c:pt>
                <c:pt idx="98591">
                  <c:v>253.74739583333331</c:v>
                </c:pt>
                <c:pt idx="98592">
                  <c:v>253.75</c:v>
                </c:pt>
                <c:pt idx="98593">
                  <c:v>253.75260416666669</c:v>
                </c:pt>
                <c:pt idx="98594">
                  <c:v>253.75520833333331</c:v>
                </c:pt>
                <c:pt idx="98595">
                  <c:v>253.7578125</c:v>
                </c:pt>
                <c:pt idx="98596">
                  <c:v>253.76041666666669</c:v>
                </c:pt>
                <c:pt idx="98597">
                  <c:v>253.76302083333331</c:v>
                </c:pt>
                <c:pt idx="98598">
                  <c:v>253.765625</c:v>
                </c:pt>
                <c:pt idx="98599">
                  <c:v>253.76822916666669</c:v>
                </c:pt>
                <c:pt idx="98600">
                  <c:v>253.77083333333331</c:v>
                </c:pt>
                <c:pt idx="98601">
                  <c:v>253.7734375</c:v>
                </c:pt>
                <c:pt idx="98602">
                  <c:v>253.77604166666669</c:v>
                </c:pt>
                <c:pt idx="98603">
                  <c:v>253.77864583333331</c:v>
                </c:pt>
                <c:pt idx="98604">
                  <c:v>253.78125</c:v>
                </c:pt>
                <c:pt idx="98605">
                  <c:v>253.78385416666669</c:v>
                </c:pt>
                <c:pt idx="98606">
                  <c:v>253.78645833333331</c:v>
                </c:pt>
                <c:pt idx="98607">
                  <c:v>253.7890625</c:v>
                </c:pt>
                <c:pt idx="98608">
                  <c:v>253.79166666666669</c:v>
                </c:pt>
                <c:pt idx="98609">
                  <c:v>253.79427083333331</c:v>
                </c:pt>
                <c:pt idx="98610">
                  <c:v>253.796875</c:v>
                </c:pt>
                <c:pt idx="98611">
                  <c:v>253.79947916666669</c:v>
                </c:pt>
                <c:pt idx="98612">
                  <c:v>253.80208333333331</c:v>
                </c:pt>
                <c:pt idx="98613">
                  <c:v>253.8046875</c:v>
                </c:pt>
                <c:pt idx="98614">
                  <c:v>253.80729166666669</c:v>
                </c:pt>
                <c:pt idx="98615">
                  <c:v>253.80989583333331</c:v>
                </c:pt>
                <c:pt idx="98616">
                  <c:v>253.8125</c:v>
                </c:pt>
                <c:pt idx="98617">
                  <c:v>253.81510416666669</c:v>
                </c:pt>
                <c:pt idx="98618">
                  <c:v>253.81770833333331</c:v>
                </c:pt>
                <c:pt idx="98619">
                  <c:v>253.8203125</c:v>
                </c:pt>
                <c:pt idx="98620">
                  <c:v>253.82291666666669</c:v>
                </c:pt>
                <c:pt idx="98621">
                  <c:v>253.82552083333331</c:v>
                </c:pt>
                <c:pt idx="98622">
                  <c:v>253.828125</c:v>
                </c:pt>
                <c:pt idx="98623">
                  <c:v>253.83072916666669</c:v>
                </c:pt>
                <c:pt idx="98624">
                  <c:v>253.83333333333331</c:v>
                </c:pt>
                <c:pt idx="98625">
                  <c:v>253.8359375</c:v>
                </c:pt>
                <c:pt idx="98626">
                  <c:v>253.83854166666669</c:v>
                </c:pt>
                <c:pt idx="98627">
                  <c:v>253.84114583333331</c:v>
                </c:pt>
                <c:pt idx="98628">
                  <c:v>253.84375</c:v>
                </c:pt>
                <c:pt idx="98629">
                  <c:v>253.84635416666669</c:v>
                </c:pt>
                <c:pt idx="98630">
                  <c:v>253.84895833333331</c:v>
                </c:pt>
                <c:pt idx="98631">
                  <c:v>253.8515625</c:v>
                </c:pt>
                <c:pt idx="98632">
                  <c:v>253.85416666666669</c:v>
                </c:pt>
                <c:pt idx="98633">
                  <c:v>253.85677083333331</c:v>
                </c:pt>
                <c:pt idx="98634">
                  <c:v>253.859375</c:v>
                </c:pt>
                <c:pt idx="98635">
                  <c:v>253.86197916666669</c:v>
                </c:pt>
                <c:pt idx="98636">
                  <c:v>253.86458333333331</c:v>
                </c:pt>
                <c:pt idx="98637">
                  <c:v>253.8671875</c:v>
                </c:pt>
                <c:pt idx="98638">
                  <c:v>253.86979166666669</c:v>
                </c:pt>
                <c:pt idx="98639">
                  <c:v>253.87239583333331</c:v>
                </c:pt>
                <c:pt idx="98640">
                  <c:v>253.875</c:v>
                </c:pt>
                <c:pt idx="98641">
                  <c:v>253.87760416666669</c:v>
                </c:pt>
                <c:pt idx="98642">
                  <c:v>253.88020833333331</c:v>
                </c:pt>
                <c:pt idx="98643">
                  <c:v>253.8828125</c:v>
                </c:pt>
                <c:pt idx="98644">
                  <c:v>253.88541666666669</c:v>
                </c:pt>
                <c:pt idx="98645">
                  <c:v>253.88802083333331</c:v>
                </c:pt>
                <c:pt idx="98646">
                  <c:v>253.890625</c:v>
                </c:pt>
                <c:pt idx="98647">
                  <c:v>253.89322916666669</c:v>
                </c:pt>
                <c:pt idx="98648">
                  <c:v>253.89583333333331</c:v>
                </c:pt>
                <c:pt idx="98649">
                  <c:v>253.8984375</c:v>
                </c:pt>
                <c:pt idx="98650">
                  <c:v>253.90104166666669</c:v>
                </c:pt>
                <c:pt idx="98651">
                  <c:v>253.90364583333331</c:v>
                </c:pt>
                <c:pt idx="98652">
                  <c:v>253.90625</c:v>
                </c:pt>
                <c:pt idx="98653">
                  <c:v>253.90885416666669</c:v>
                </c:pt>
                <c:pt idx="98654">
                  <c:v>253.91145833333331</c:v>
                </c:pt>
                <c:pt idx="98655">
                  <c:v>253.9140625</c:v>
                </c:pt>
                <c:pt idx="98656">
                  <c:v>253.91666666666669</c:v>
                </c:pt>
                <c:pt idx="98657">
                  <c:v>253.91927083333331</c:v>
                </c:pt>
                <c:pt idx="98658">
                  <c:v>253.921875</c:v>
                </c:pt>
                <c:pt idx="98659">
                  <c:v>253.92447916666669</c:v>
                </c:pt>
                <c:pt idx="98660">
                  <c:v>253.92708333333331</c:v>
                </c:pt>
                <c:pt idx="98661">
                  <c:v>253.9296875</c:v>
                </c:pt>
                <c:pt idx="98662">
                  <c:v>253.93229166666669</c:v>
                </c:pt>
                <c:pt idx="98663">
                  <c:v>253.93489583333331</c:v>
                </c:pt>
                <c:pt idx="98664">
                  <c:v>253.9375</c:v>
                </c:pt>
                <c:pt idx="98665">
                  <c:v>253.94010416666669</c:v>
                </c:pt>
                <c:pt idx="98666">
                  <c:v>253.94270833333331</c:v>
                </c:pt>
                <c:pt idx="98667">
                  <c:v>253.9453125</c:v>
                </c:pt>
                <c:pt idx="98668">
                  <c:v>253.94791666666669</c:v>
                </c:pt>
                <c:pt idx="98669">
                  <c:v>253.95052083333331</c:v>
                </c:pt>
                <c:pt idx="98670">
                  <c:v>253.953125</c:v>
                </c:pt>
                <c:pt idx="98671">
                  <c:v>253.95572916666669</c:v>
                </c:pt>
                <c:pt idx="98672">
                  <c:v>253.95833333333331</c:v>
                </c:pt>
                <c:pt idx="98673">
                  <c:v>253.9609375</c:v>
                </c:pt>
                <c:pt idx="98674">
                  <c:v>253.96354166666669</c:v>
                </c:pt>
                <c:pt idx="98675">
                  <c:v>253.96614583333331</c:v>
                </c:pt>
                <c:pt idx="98676">
                  <c:v>253.96875</c:v>
                </c:pt>
                <c:pt idx="98677">
                  <c:v>253.97135416666669</c:v>
                </c:pt>
                <c:pt idx="98678">
                  <c:v>253.97395833333331</c:v>
                </c:pt>
                <c:pt idx="98679">
                  <c:v>253.9765625</c:v>
                </c:pt>
                <c:pt idx="98680">
                  <c:v>253.97916666666669</c:v>
                </c:pt>
                <c:pt idx="98681">
                  <c:v>253.98177083333331</c:v>
                </c:pt>
                <c:pt idx="98682">
                  <c:v>253.984375</c:v>
                </c:pt>
                <c:pt idx="98683">
                  <c:v>253.98697916666669</c:v>
                </c:pt>
                <c:pt idx="98684">
                  <c:v>253.98958333333331</c:v>
                </c:pt>
                <c:pt idx="98685">
                  <c:v>253.9921875</c:v>
                </c:pt>
                <c:pt idx="98686">
                  <c:v>253.99479166666669</c:v>
                </c:pt>
                <c:pt idx="98687">
                  <c:v>253.99739583333331</c:v>
                </c:pt>
                <c:pt idx="98688">
                  <c:v>254</c:v>
                </c:pt>
                <c:pt idx="98689">
                  <c:v>254.00260416666669</c:v>
                </c:pt>
                <c:pt idx="98690">
                  <c:v>254.00520833333331</c:v>
                </c:pt>
                <c:pt idx="98691">
                  <c:v>254.0078125</c:v>
                </c:pt>
                <c:pt idx="98692">
                  <c:v>254.01041666666669</c:v>
                </c:pt>
                <c:pt idx="98693">
                  <c:v>254.01302083333331</c:v>
                </c:pt>
                <c:pt idx="98694">
                  <c:v>254.015625</c:v>
                </c:pt>
                <c:pt idx="98695">
                  <c:v>254.01822916666669</c:v>
                </c:pt>
                <c:pt idx="98696">
                  <c:v>254.02083333333331</c:v>
                </c:pt>
                <c:pt idx="98697">
                  <c:v>254.0234375</c:v>
                </c:pt>
                <c:pt idx="98698">
                  <c:v>254.02604166666669</c:v>
                </c:pt>
                <c:pt idx="98699">
                  <c:v>254.02864583333331</c:v>
                </c:pt>
                <c:pt idx="98700">
                  <c:v>254.03125</c:v>
                </c:pt>
                <c:pt idx="98701">
                  <c:v>254.03385416666669</c:v>
                </c:pt>
                <c:pt idx="98702">
                  <c:v>254.03645833333331</c:v>
                </c:pt>
                <c:pt idx="98703">
                  <c:v>254.0390625</c:v>
                </c:pt>
                <c:pt idx="98704">
                  <c:v>254.04166666666669</c:v>
                </c:pt>
                <c:pt idx="98705">
                  <c:v>254.04427083333331</c:v>
                </c:pt>
                <c:pt idx="98706">
                  <c:v>254.046875</c:v>
                </c:pt>
                <c:pt idx="98707">
                  <c:v>254.04947916666669</c:v>
                </c:pt>
                <c:pt idx="98708">
                  <c:v>254.05208333333331</c:v>
                </c:pt>
                <c:pt idx="98709">
                  <c:v>254.0546875</c:v>
                </c:pt>
                <c:pt idx="98710">
                  <c:v>254.05729166666669</c:v>
                </c:pt>
                <c:pt idx="98711">
                  <c:v>254.05989583333331</c:v>
                </c:pt>
                <c:pt idx="98712">
                  <c:v>254.0625</c:v>
                </c:pt>
                <c:pt idx="98713">
                  <c:v>254.06510416666669</c:v>
                </c:pt>
                <c:pt idx="98714">
                  <c:v>254.06770833333331</c:v>
                </c:pt>
                <c:pt idx="98715">
                  <c:v>254.0703125</c:v>
                </c:pt>
                <c:pt idx="98716">
                  <c:v>254.07291666666669</c:v>
                </c:pt>
                <c:pt idx="98717">
                  <c:v>254.07552083333331</c:v>
                </c:pt>
                <c:pt idx="98718">
                  <c:v>254.078125</c:v>
                </c:pt>
                <c:pt idx="98719">
                  <c:v>254.08072916666669</c:v>
                </c:pt>
                <c:pt idx="98720">
                  <c:v>254.08333333333331</c:v>
                </c:pt>
                <c:pt idx="98721">
                  <c:v>254.0859375</c:v>
                </c:pt>
                <c:pt idx="98722">
                  <c:v>254.08854166666669</c:v>
                </c:pt>
                <c:pt idx="98723">
                  <c:v>254.09114583333331</c:v>
                </c:pt>
                <c:pt idx="98724">
                  <c:v>254.09375</c:v>
                </c:pt>
                <c:pt idx="98725">
                  <c:v>254.09635416666669</c:v>
                </c:pt>
                <c:pt idx="98726">
                  <c:v>254.09895833333331</c:v>
                </c:pt>
                <c:pt idx="98727">
                  <c:v>254.1015625</c:v>
                </c:pt>
                <c:pt idx="98728">
                  <c:v>254.10416666666669</c:v>
                </c:pt>
                <c:pt idx="98729">
                  <c:v>254.10677083333331</c:v>
                </c:pt>
                <c:pt idx="98730">
                  <c:v>254.109375</c:v>
                </c:pt>
                <c:pt idx="98731">
                  <c:v>254.11197916666669</c:v>
                </c:pt>
                <c:pt idx="98732">
                  <c:v>254.11458333333331</c:v>
                </c:pt>
                <c:pt idx="98733">
                  <c:v>254.1171875</c:v>
                </c:pt>
                <c:pt idx="98734">
                  <c:v>254.11979166666669</c:v>
                </c:pt>
                <c:pt idx="98735">
                  <c:v>254.12239583333331</c:v>
                </c:pt>
                <c:pt idx="98736">
                  <c:v>254.125</c:v>
                </c:pt>
                <c:pt idx="98737">
                  <c:v>254.12760416666669</c:v>
                </c:pt>
                <c:pt idx="98738">
                  <c:v>254.13020833333331</c:v>
                </c:pt>
                <c:pt idx="98739">
                  <c:v>254.1328125</c:v>
                </c:pt>
                <c:pt idx="98740">
                  <c:v>254.13541666666669</c:v>
                </c:pt>
                <c:pt idx="98741">
                  <c:v>254.13802083333331</c:v>
                </c:pt>
                <c:pt idx="98742">
                  <c:v>254.140625</c:v>
                </c:pt>
                <c:pt idx="98743">
                  <c:v>254.14322916666669</c:v>
                </c:pt>
                <c:pt idx="98744">
                  <c:v>254.14583333333331</c:v>
                </c:pt>
                <c:pt idx="98745">
                  <c:v>254.1484375</c:v>
                </c:pt>
                <c:pt idx="98746">
                  <c:v>254.15104166666669</c:v>
                </c:pt>
                <c:pt idx="98747">
                  <c:v>254.15364583333331</c:v>
                </c:pt>
                <c:pt idx="98748">
                  <c:v>254.15625</c:v>
                </c:pt>
                <c:pt idx="98749">
                  <c:v>254.15885416666669</c:v>
                </c:pt>
                <c:pt idx="98750">
                  <c:v>254.16145833333331</c:v>
                </c:pt>
                <c:pt idx="98751">
                  <c:v>254.1640625</c:v>
                </c:pt>
                <c:pt idx="98752">
                  <c:v>254.16666666666669</c:v>
                </c:pt>
                <c:pt idx="98753">
                  <c:v>254.16927083333331</c:v>
                </c:pt>
                <c:pt idx="98754">
                  <c:v>254.171875</c:v>
                </c:pt>
                <c:pt idx="98755">
                  <c:v>254.17447916666669</c:v>
                </c:pt>
                <c:pt idx="98756">
                  <c:v>254.17708333333331</c:v>
                </c:pt>
                <c:pt idx="98757">
                  <c:v>254.1796875</c:v>
                </c:pt>
                <c:pt idx="98758">
                  <c:v>254.18229166666669</c:v>
                </c:pt>
                <c:pt idx="98759">
                  <c:v>254.18489583333331</c:v>
                </c:pt>
                <c:pt idx="98760">
                  <c:v>254.1875</c:v>
                </c:pt>
                <c:pt idx="98761">
                  <c:v>254.19010416666669</c:v>
                </c:pt>
                <c:pt idx="98762">
                  <c:v>254.19270833333331</c:v>
                </c:pt>
                <c:pt idx="98763">
                  <c:v>254.1953125</c:v>
                </c:pt>
                <c:pt idx="98764">
                  <c:v>254.19791666666669</c:v>
                </c:pt>
                <c:pt idx="98765">
                  <c:v>254.20052083333331</c:v>
                </c:pt>
                <c:pt idx="98766">
                  <c:v>254.203125</c:v>
                </c:pt>
                <c:pt idx="98767">
                  <c:v>254.20572916666669</c:v>
                </c:pt>
                <c:pt idx="98768">
                  <c:v>254.20833333333331</c:v>
                </c:pt>
                <c:pt idx="98769">
                  <c:v>254.2109375</c:v>
                </c:pt>
                <c:pt idx="98770">
                  <c:v>254.21354166666669</c:v>
                </c:pt>
                <c:pt idx="98771">
                  <c:v>254.21614583333331</c:v>
                </c:pt>
                <c:pt idx="98772">
                  <c:v>254.21875</c:v>
                </c:pt>
                <c:pt idx="98773">
                  <c:v>254.22135416666669</c:v>
                </c:pt>
                <c:pt idx="98774">
                  <c:v>254.22395833333331</c:v>
                </c:pt>
                <c:pt idx="98775">
                  <c:v>254.2265625</c:v>
                </c:pt>
                <c:pt idx="98776">
                  <c:v>254.22916666666669</c:v>
                </c:pt>
                <c:pt idx="98777">
                  <c:v>254.23177083333331</c:v>
                </c:pt>
                <c:pt idx="98778">
                  <c:v>254.234375</c:v>
                </c:pt>
                <c:pt idx="98779">
                  <c:v>254.23697916666669</c:v>
                </c:pt>
                <c:pt idx="98780">
                  <c:v>254.23958333333331</c:v>
                </c:pt>
                <c:pt idx="98781">
                  <c:v>254.2421875</c:v>
                </c:pt>
                <c:pt idx="98782">
                  <c:v>254.24479166666669</c:v>
                </c:pt>
                <c:pt idx="98783">
                  <c:v>254.24739583333331</c:v>
                </c:pt>
                <c:pt idx="98784">
                  <c:v>254.25</c:v>
                </c:pt>
                <c:pt idx="98785">
                  <c:v>254.25260416666669</c:v>
                </c:pt>
                <c:pt idx="98786">
                  <c:v>254.25520833333331</c:v>
                </c:pt>
                <c:pt idx="98787">
                  <c:v>254.2578125</c:v>
                </c:pt>
                <c:pt idx="98788">
                  <c:v>254.26041666666669</c:v>
                </c:pt>
                <c:pt idx="98789">
                  <c:v>254.26302083333331</c:v>
                </c:pt>
                <c:pt idx="98790">
                  <c:v>254.265625</c:v>
                </c:pt>
                <c:pt idx="98791">
                  <c:v>254.26822916666669</c:v>
                </c:pt>
                <c:pt idx="98792">
                  <c:v>254.27083333333331</c:v>
                </c:pt>
                <c:pt idx="98793">
                  <c:v>254.2734375</c:v>
                </c:pt>
                <c:pt idx="98794">
                  <c:v>254.27604166666669</c:v>
                </c:pt>
                <c:pt idx="98795">
                  <c:v>254.27864583333331</c:v>
                </c:pt>
                <c:pt idx="98796">
                  <c:v>254.28125</c:v>
                </c:pt>
                <c:pt idx="98797">
                  <c:v>254.28385416666669</c:v>
                </c:pt>
                <c:pt idx="98798">
                  <c:v>254.28645833333331</c:v>
                </c:pt>
                <c:pt idx="98799">
                  <c:v>254.2890625</c:v>
                </c:pt>
                <c:pt idx="98800">
                  <c:v>254.29166666666669</c:v>
                </c:pt>
                <c:pt idx="98801">
                  <c:v>254.29427083333331</c:v>
                </c:pt>
                <c:pt idx="98802">
                  <c:v>254.296875</c:v>
                </c:pt>
                <c:pt idx="98803">
                  <c:v>254.29947916666669</c:v>
                </c:pt>
                <c:pt idx="98804">
                  <c:v>254.30208333333331</c:v>
                </c:pt>
                <c:pt idx="98805">
                  <c:v>254.3046875</c:v>
                </c:pt>
                <c:pt idx="98806">
                  <c:v>254.30729166666669</c:v>
                </c:pt>
                <c:pt idx="98807">
                  <c:v>254.30989583333331</c:v>
                </c:pt>
                <c:pt idx="98808">
                  <c:v>254.3125</c:v>
                </c:pt>
                <c:pt idx="98809">
                  <c:v>254.31510416666669</c:v>
                </c:pt>
                <c:pt idx="98810">
                  <c:v>254.31770833333331</c:v>
                </c:pt>
                <c:pt idx="98811">
                  <c:v>254.3203125</c:v>
                </c:pt>
                <c:pt idx="98812">
                  <c:v>254.32291666666669</c:v>
                </c:pt>
                <c:pt idx="98813">
                  <c:v>254.32552083333331</c:v>
                </c:pt>
                <c:pt idx="98814">
                  <c:v>254.328125</c:v>
                </c:pt>
                <c:pt idx="98815">
                  <c:v>254.33072916666669</c:v>
                </c:pt>
                <c:pt idx="98816">
                  <c:v>254.33333333333331</c:v>
                </c:pt>
                <c:pt idx="98817">
                  <c:v>254.3359375</c:v>
                </c:pt>
                <c:pt idx="98818">
                  <c:v>254.33854166666669</c:v>
                </c:pt>
                <c:pt idx="98819">
                  <c:v>254.34114583333331</c:v>
                </c:pt>
                <c:pt idx="98820">
                  <c:v>254.34375</c:v>
                </c:pt>
                <c:pt idx="98821">
                  <c:v>254.34635416666669</c:v>
                </c:pt>
                <c:pt idx="98822">
                  <c:v>254.34895833333331</c:v>
                </c:pt>
                <c:pt idx="98823">
                  <c:v>254.3515625</c:v>
                </c:pt>
                <c:pt idx="98824">
                  <c:v>254.35416666666669</c:v>
                </c:pt>
                <c:pt idx="98825">
                  <c:v>254.35677083333331</c:v>
                </c:pt>
                <c:pt idx="98826">
                  <c:v>254.359375</c:v>
                </c:pt>
                <c:pt idx="98827">
                  <c:v>254.36197916666669</c:v>
                </c:pt>
                <c:pt idx="98828">
                  <c:v>254.36458333333331</c:v>
                </c:pt>
                <c:pt idx="98829">
                  <c:v>254.3671875</c:v>
                </c:pt>
                <c:pt idx="98830">
                  <c:v>254.36979166666669</c:v>
                </c:pt>
                <c:pt idx="98831">
                  <c:v>254.37239583333331</c:v>
                </c:pt>
                <c:pt idx="98832">
                  <c:v>254.375</c:v>
                </c:pt>
                <c:pt idx="98833">
                  <c:v>254.37760416666669</c:v>
                </c:pt>
                <c:pt idx="98834">
                  <c:v>254.38020833333331</c:v>
                </c:pt>
                <c:pt idx="98835">
                  <c:v>254.3828125</c:v>
                </c:pt>
                <c:pt idx="98836">
                  <c:v>254.38541666666669</c:v>
                </c:pt>
                <c:pt idx="98837">
                  <c:v>254.38802083333331</c:v>
                </c:pt>
                <c:pt idx="98838">
                  <c:v>254.390625</c:v>
                </c:pt>
                <c:pt idx="98839">
                  <c:v>254.39322916666669</c:v>
                </c:pt>
                <c:pt idx="98840">
                  <c:v>254.39583333333331</c:v>
                </c:pt>
                <c:pt idx="98841">
                  <c:v>254.3984375</c:v>
                </c:pt>
                <c:pt idx="98842">
                  <c:v>254.40104166666669</c:v>
                </c:pt>
                <c:pt idx="98843">
                  <c:v>254.40364583333331</c:v>
                </c:pt>
                <c:pt idx="98844">
                  <c:v>254.40625</c:v>
                </c:pt>
                <c:pt idx="98845">
                  <c:v>254.40885416666669</c:v>
                </c:pt>
                <c:pt idx="98846">
                  <c:v>254.41145833333331</c:v>
                </c:pt>
                <c:pt idx="98847">
                  <c:v>254.4140625</c:v>
                </c:pt>
                <c:pt idx="98848">
                  <c:v>254.41666666666669</c:v>
                </c:pt>
                <c:pt idx="98849">
                  <c:v>254.41927083333331</c:v>
                </c:pt>
                <c:pt idx="98850">
                  <c:v>254.421875</c:v>
                </c:pt>
                <c:pt idx="98851">
                  <c:v>254.42447916666669</c:v>
                </c:pt>
                <c:pt idx="98852">
                  <c:v>254.42708333333331</c:v>
                </c:pt>
                <c:pt idx="98853">
                  <c:v>254.4296875</c:v>
                </c:pt>
                <c:pt idx="98854">
                  <c:v>254.43229166666669</c:v>
                </c:pt>
                <c:pt idx="98855">
                  <c:v>254.43489583333331</c:v>
                </c:pt>
                <c:pt idx="98856">
                  <c:v>254.4375</c:v>
                </c:pt>
                <c:pt idx="98857">
                  <c:v>254.44010416666669</c:v>
                </c:pt>
                <c:pt idx="98858">
                  <c:v>254.44270833333331</c:v>
                </c:pt>
                <c:pt idx="98859">
                  <c:v>254.4453125</c:v>
                </c:pt>
                <c:pt idx="98860">
                  <c:v>254.44791666666669</c:v>
                </c:pt>
                <c:pt idx="98861">
                  <c:v>254.45052083333331</c:v>
                </c:pt>
                <c:pt idx="98862">
                  <c:v>254.453125</c:v>
                </c:pt>
                <c:pt idx="98863">
                  <c:v>254.45572916666669</c:v>
                </c:pt>
                <c:pt idx="98864">
                  <c:v>254.45833333333331</c:v>
                </c:pt>
                <c:pt idx="98865">
                  <c:v>254.4609375</c:v>
                </c:pt>
                <c:pt idx="98866">
                  <c:v>254.46354166666669</c:v>
                </c:pt>
                <c:pt idx="98867">
                  <c:v>254.46614583333331</c:v>
                </c:pt>
                <c:pt idx="98868">
                  <c:v>254.46875</c:v>
                </c:pt>
                <c:pt idx="98869">
                  <c:v>254.47135416666669</c:v>
                </c:pt>
                <c:pt idx="98870">
                  <c:v>254.47395833333331</c:v>
                </c:pt>
                <c:pt idx="98871">
                  <c:v>254.4765625</c:v>
                </c:pt>
                <c:pt idx="98872">
                  <c:v>254.47916666666669</c:v>
                </c:pt>
                <c:pt idx="98873">
                  <c:v>254.48177083333331</c:v>
                </c:pt>
                <c:pt idx="98874">
                  <c:v>254.484375</c:v>
                </c:pt>
                <c:pt idx="98875">
                  <c:v>254.48697916666669</c:v>
                </c:pt>
                <c:pt idx="98876">
                  <c:v>254.48958333333331</c:v>
                </c:pt>
                <c:pt idx="98877">
                  <c:v>254.4921875</c:v>
                </c:pt>
                <c:pt idx="98878">
                  <c:v>254.49479166666669</c:v>
                </c:pt>
                <c:pt idx="98879">
                  <c:v>254.49739583333331</c:v>
                </c:pt>
                <c:pt idx="98880">
                  <c:v>254.5</c:v>
                </c:pt>
                <c:pt idx="98881">
                  <c:v>254.50260416666669</c:v>
                </c:pt>
                <c:pt idx="98882">
                  <c:v>254.50520833333331</c:v>
                </c:pt>
                <c:pt idx="98883">
                  <c:v>254.5078125</c:v>
                </c:pt>
                <c:pt idx="98884">
                  <c:v>254.51041666666669</c:v>
                </c:pt>
                <c:pt idx="98885">
                  <c:v>254.51302083333331</c:v>
                </c:pt>
                <c:pt idx="98886">
                  <c:v>254.515625</c:v>
                </c:pt>
                <c:pt idx="98887">
                  <c:v>254.51822916666669</c:v>
                </c:pt>
                <c:pt idx="98888">
                  <c:v>254.52083333333331</c:v>
                </c:pt>
                <c:pt idx="98889">
                  <c:v>254.5234375</c:v>
                </c:pt>
                <c:pt idx="98890">
                  <c:v>254.52604166666669</c:v>
                </c:pt>
                <c:pt idx="98891">
                  <c:v>254.52864583333331</c:v>
                </c:pt>
                <c:pt idx="98892">
                  <c:v>254.53125</c:v>
                </c:pt>
                <c:pt idx="98893">
                  <c:v>254.53385416666669</c:v>
                </c:pt>
                <c:pt idx="98894">
                  <c:v>254.53645833333331</c:v>
                </c:pt>
                <c:pt idx="98895">
                  <c:v>254.5390625</c:v>
                </c:pt>
                <c:pt idx="98896">
                  <c:v>254.54166666666669</c:v>
                </c:pt>
                <c:pt idx="98897">
                  <c:v>254.54427083333331</c:v>
                </c:pt>
                <c:pt idx="98898">
                  <c:v>254.546875</c:v>
                </c:pt>
                <c:pt idx="98899">
                  <c:v>254.54947916666669</c:v>
                </c:pt>
                <c:pt idx="98900">
                  <c:v>254.55208333333331</c:v>
                </c:pt>
                <c:pt idx="98901">
                  <c:v>254.5546875</c:v>
                </c:pt>
                <c:pt idx="98902">
                  <c:v>254.55729166666669</c:v>
                </c:pt>
                <c:pt idx="98903">
                  <c:v>254.55989583333331</c:v>
                </c:pt>
                <c:pt idx="98904">
                  <c:v>254.5625</c:v>
                </c:pt>
                <c:pt idx="98905">
                  <c:v>254.56510416666669</c:v>
                </c:pt>
                <c:pt idx="98906">
                  <c:v>254.56770833333331</c:v>
                </c:pt>
                <c:pt idx="98907">
                  <c:v>254.5703125</c:v>
                </c:pt>
                <c:pt idx="98908">
                  <c:v>254.57291666666669</c:v>
                </c:pt>
                <c:pt idx="98909">
                  <c:v>254.57552083333331</c:v>
                </c:pt>
                <c:pt idx="98910">
                  <c:v>254.578125</c:v>
                </c:pt>
                <c:pt idx="98911">
                  <c:v>254.58072916666669</c:v>
                </c:pt>
                <c:pt idx="98912">
                  <c:v>254.58333333333331</c:v>
                </c:pt>
                <c:pt idx="98913">
                  <c:v>254.5859375</c:v>
                </c:pt>
                <c:pt idx="98914">
                  <c:v>254.58854166666669</c:v>
                </c:pt>
                <c:pt idx="98915">
                  <c:v>254.59114583333331</c:v>
                </c:pt>
                <c:pt idx="98916">
                  <c:v>254.59375</c:v>
                </c:pt>
                <c:pt idx="98917">
                  <c:v>254.59635416666669</c:v>
                </c:pt>
                <c:pt idx="98918">
                  <c:v>254.59895833333331</c:v>
                </c:pt>
                <c:pt idx="98919">
                  <c:v>254.6015625</c:v>
                </c:pt>
                <c:pt idx="98920">
                  <c:v>254.60416666666669</c:v>
                </c:pt>
                <c:pt idx="98921">
                  <c:v>254.60677083333331</c:v>
                </c:pt>
                <c:pt idx="98922">
                  <c:v>254.609375</c:v>
                </c:pt>
                <c:pt idx="98923">
                  <c:v>254.61197916666669</c:v>
                </c:pt>
                <c:pt idx="98924">
                  <c:v>254.61458333333331</c:v>
                </c:pt>
                <c:pt idx="98925">
                  <c:v>254.6171875</c:v>
                </c:pt>
                <c:pt idx="98926">
                  <c:v>254.61979166666669</c:v>
                </c:pt>
                <c:pt idx="98927">
                  <c:v>254.62239583333331</c:v>
                </c:pt>
                <c:pt idx="98928">
                  <c:v>254.625</c:v>
                </c:pt>
                <c:pt idx="98929">
                  <c:v>254.62760416666669</c:v>
                </c:pt>
                <c:pt idx="98930">
                  <c:v>254.63020833333331</c:v>
                </c:pt>
                <c:pt idx="98931">
                  <c:v>254.6328125</c:v>
                </c:pt>
                <c:pt idx="98932">
                  <c:v>254.63541666666669</c:v>
                </c:pt>
                <c:pt idx="98933">
                  <c:v>254.63802083333331</c:v>
                </c:pt>
                <c:pt idx="98934">
                  <c:v>254.640625</c:v>
                </c:pt>
                <c:pt idx="98935">
                  <c:v>254.64322916666669</c:v>
                </c:pt>
                <c:pt idx="98936">
                  <c:v>254.64583333333331</c:v>
                </c:pt>
                <c:pt idx="98937">
                  <c:v>254.6484375</c:v>
                </c:pt>
                <c:pt idx="98938">
                  <c:v>254.65104166666669</c:v>
                </c:pt>
                <c:pt idx="98939">
                  <c:v>254.65364583333331</c:v>
                </c:pt>
                <c:pt idx="98940">
                  <c:v>254.65625</c:v>
                </c:pt>
                <c:pt idx="98941">
                  <c:v>254.65885416666669</c:v>
                </c:pt>
                <c:pt idx="98942">
                  <c:v>254.66145833333331</c:v>
                </c:pt>
                <c:pt idx="98943">
                  <c:v>254.6640625</c:v>
                </c:pt>
                <c:pt idx="98944">
                  <c:v>254.66666666666669</c:v>
                </c:pt>
                <c:pt idx="98945">
                  <c:v>254.66927083333331</c:v>
                </c:pt>
                <c:pt idx="98946">
                  <c:v>254.671875</c:v>
                </c:pt>
                <c:pt idx="98947">
                  <c:v>254.67447916666669</c:v>
                </c:pt>
                <c:pt idx="98948">
                  <c:v>254.67708333333331</c:v>
                </c:pt>
                <c:pt idx="98949">
                  <c:v>254.6796875</c:v>
                </c:pt>
                <c:pt idx="98950">
                  <c:v>254.68229166666669</c:v>
                </c:pt>
                <c:pt idx="98951">
                  <c:v>254.68489583333331</c:v>
                </c:pt>
                <c:pt idx="98952">
                  <c:v>254.6875</c:v>
                </c:pt>
                <c:pt idx="98953">
                  <c:v>254.69010416666669</c:v>
                </c:pt>
                <c:pt idx="98954">
                  <c:v>254.69270833333331</c:v>
                </c:pt>
                <c:pt idx="98955">
                  <c:v>254.6953125</c:v>
                </c:pt>
                <c:pt idx="98956">
                  <c:v>254.69791666666669</c:v>
                </c:pt>
                <c:pt idx="98957">
                  <c:v>254.70052083333331</c:v>
                </c:pt>
                <c:pt idx="98958">
                  <c:v>254.703125</c:v>
                </c:pt>
                <c:pt idx="98959">
                  <c:v>254.70572916666669</c:v>
                </c:pt>
                <c:pt idx="98960">
                  <c:v>254.70833333333331</c:v>
                </c:pt>
                <c:pt idx="98961">
                  <c:v>254.7109375</c:v>
                </c:pt>
                <c:pt idx="98962">
                  <c:v>254.71354166666669</c:v>
                </c:pt>
                <c:pt idx="98963">
                  <c:v>254.71614583333331</c:v>
                </c:pt>
                <c:pt idx="98964">
                  <c:v>254.71875</c:v>
                </c:pt>
                <c:pt idx="98965">
                  <c:v>254.72135416666669</c:v>
                </c:pt>
                <c:pt idx="98966">
                  <c:v>254.72395833333331</c:v>
                </c:pt>
                <c:pt idx="98967">
                  <c:v>254.7265625</c:v>
                </c:pt>
                <c:pt idx="98968">
                  <c:v>254.72916666666669</c:v>
                </c:pt>
                <c:pt idx="98969">
                  <c:v>254.73177083333331</c:v>
                </c:pt>
                <c:pt idx="98970">
                  <c:v>254.734375</c:v>
                </c:pt>
                <c:pt idx="98971">
                  <c:v>254.73697916666669</c:v>
                </c:pt>
                <c:pt idx="98972">
                  <c:v>254.73958333333331</c:v>
                </c:pt>
                <c:pt idx="98973">
                  <c:v>254.7421875</c:v>
                </c:pt>
                <c:pt idx="98974">
                  <c:v>254.74479166666669</c:v>
                </c:pt>
                <c:pt idx="98975">
                  <c:v>254.74739583333331</c:v>
                </c:pt>
                <c:pt idx="98976">
                  <c:v>254.75</c:v>
                </c:pt>
                <c:pt idx="98977">
                  <c:v>254.75260416666669</c:v>
                </c:pt>
                <c:pt idx="98978">
                  <c:v>254.75520833333331</c:v>
                </c:pt>
                <c:pt idx="98979">
                  <c:v>254.7578125</c:v>
                </c:pt>
                <c:pt idx="98980">
                  <c:v>254.76041666666669</c:v>
                </c:pt>
                <c:pt idx="98981">
                  <c:v>254.76302083333331</c:v>
                </c:pt>
                <c:pt idx="98982">
                  <c:v>254.765625</c:v>
                </c:pt>
                <c:pt idx="98983">
                  <c:v>254.76822916666669</c:v>
                </c:pt>
                <c:pt idx="98984">
                  <c:v>254.77083333333331</c:v>
                </c:pt>
                <c:pt idx="98985">
                  <c:v>254.7734375</c:v>
                </c:pt>
                <c:pt idx="98986">
                  <c:v>254.77604166666669</c:v>
                </c:pt>
                <c:pt idx="98987">
                  <c:v>254.77864583333331</c:v>
                </c:pt>
                <c:pt idx="98988">
                  <c:v>254.78125</c:v>
                </c:pt>
                <c:pt idx="98989">
                  <c:v>254.78385416666669</c:v>
                </c:pt>
                <c:pt idx="98990">
                  <c:v>254.78645833333331</c:v>
                </c:pt>
                <c:pt idx="98991">
                  <c:v>254.7890625</c:v>
                </c:pt>
                <c:pt idx="98992">
                  <c:v>254.79166666666669</c:v>
                </c:pt>
                <c:pt idx="98993">
                  <c:v>254.79427083333331</c:v>
                </c:pt>
                <c:pt idx="98994">
                  <c:v>254.796875</c:v>
                </c:pt>
                <c:pt idx="98995">
                  <c:v>254.79947916666669</c:v>
                </c:pt>
                <c:pt idx="98996">
                  <c:v>254.80208333333331</c:v>
                </c:pt>
                <c:pt idx="98997">
                  <c:v>254.8046875</c:v>
                </c:pt>
                <c:pt idx="98998">
                  <c:v>254.80729166666669</c:v>
                </c:pt>
                <c:pt idx="98999">
                  <c:v>254.80989583333331</c:v>
                </c:pt>
                <c:pt idx="99000">
                  <c:v>254.8125</c:v>
                </c:pt>
                <c:pt idx="99001">
                  <c:v>254.81510416666669</c:v>
                </c:pt>
                <c:pt idx="99002">
                  <c:v>254.81770833333331</c:v>
                </c:pt>
                <c:pt idx="99003">
                  <c:v>254.8203125</c:v>
                </c:pt>
                <c:pt idx="99004">
                  <c:v>254.82291666666669</c:v>
                </c:pt>
                <c:pt idx="99005">
                  <c:v>254.82552083333331</c:v>
                </c:pt>
                <c:pt idx="99006">
                  <c:v>254.828125</c:v>
                </c:pt>
                <c:pt idx="99007">
                  <c:v>254.83072916666669</c:v>
                </c:pt>
                <c:pt idx="99008">
                  <c:v>254.83333333333331</c:v>
                </c:pt>
                <c:pt idx="99009">
                  <c:v>254.8359375</c:v>
                </c:pt>
                <c:pt idx="99010">
                  <c:v>254.83854166666669</c:v>
                </c:pt>
                <c:pt idx="99011">
                  <c:v>254.84114583333331</c:v>
                </c:pt>
                <c:pt idx="99012">
                  <c:v>254.84375</c:v>
                </c:pt>
                <c:pt idx="99013">
                  <c:v>254.84635416666669</c:v>
                </c:pt>
                <c:pt idx="99014">
                  <c:v>254.84895833333331</c:v>
                </c:pt>
                <c:pt idx="99015">
                  <c:v>254.8515625</c:v>
                </c:pt>
                <c:pt idx="99016">
                  <c:v>254.85416666666669</c:v>
                </c:pt>
                <c:pt idx="99017">
                  <c:v>254.85677083333331</c:v>
                </c:pt>
                <c:pt idx="99018">
                  <c:v>254.859375</c:v>
                </c:pt>
                <c:pt idx="99019">
                  <c:v>254.86197916666669</c:v>
                </c:pt>
                <c:pt idx="99020">
                  <c:v>254.86458333333331</c:v>
                </c:pt>
                <c:pt idx="99021">
                  <c:v>254.8671875</c:v>
                </c:pt>
                <c:pt idx="99022">
                  <c:v>254.86979166666669</c:v>
                </c:pt>
                <c:pt idx="99023">
                  <c:v>254.87239583333331</c:v>
                </c:pt>
                <c:pt idx="99024">
                  <c:v>254.875</c:v>
                </c:pt>
                <c:pt idx="99025">
                  <c:v>254.87760416666669</c:v>
                </c:pt>
                <c:pt idx="99026">
                  <c:v>254.88020833333331</c:v>
                </c:pt>
                <c:pt idx="99027">
                  <c:v>254.8828125</c:v>
                </c:pt>
                <c:pt idx="99028">
                  <c:v>254.88541666666669</c:v>
                </c:pt>
                <c:pt idx="99029">
                  <c:v>254.88802083333331</c:v>
                </c:pt>
                <c:pt idx="99030">
                  <c:v>254.890625</c:v>
                </c:pt>
                <c:pt idx="99031">
                  <c:v>254.89322916666669</c:v>
                </c:pt>
                <c:pt idx="99032">
                  <c:v>254.89583333333331</c:v>
                </c:pt>
                <c:pt idx="99033">
                  <c:v>254.8984375</c:v>
                </c:pt>
                <c:pt idx="99034">
                  <c:v>254.90104166666669</c:v>
                </c:pt>
                <c:pt idx="99035">
                  <c:v>254.90364583333331</c:v>
                </c:pt>
                <c:pt idx="99036">
                  <c:v>254.90625</c:v>
                </c:pt>
                <c:pt idx="99037">
                  <c:v>254.90885416666669</c:v>
                </c:pt>
                <c:pt idx="99038">
                  <c:v>254.91145833333331</c:v>
                </c:pt>
                <c:pt idx="99039">
                  <c:v>254.9140625</c:v>
                </c:pt>
                <c:pt idx="99040">
                  <c:v>254.91666666666669</c:v>
                </c:pt>
                <c:pt idx="99041">
                  <c:v>254.91927083333331</c:v>
                </c:pt>
                <c:pt idx="99042">
                  <c:v>254.921875</c:v>
                </c:pt>
                <c:pt idx="99043">
                  <c:v>254.92447916666669</c:v>
                </c:pt>
                <c:pt idx="99044">
                  <c:v>254.92708333333331</c:v>
                </c:pt>
                <c:pt idx="99045">
                  <c:v>254.9296875</c:v>
                </c:pt>
                <c:pt idx="99046">
                  <c:v>254.93229166666669</c:v>
                </c:pt>
                <c:pt idx="99047">
                  <c:v>254.93489583333331</c:v>
                </c:pt>
                <c:pt idx="99048">
                  <c:v>254.9375</c:v>
                </c:pt>
                <c:pt idx="99049">
                  <c:v>254.94010416666669</c:v>
                </c:pt>
                <c:pt idx="99050">
                  <c:v>254.94270833333331</c:v>
                </c:pt>
                <c:pt idx="99051">
                  <c:v>254.9453125</c:v>
                </c:pt>
                <c:pt idx="99052">
                  <c:v>254.94791666666669</c:v>
                </c:pt>
                <c:pt idx="99053">
                  <c:v>254.95052083333331</c:v>
                </c:pt>
                <c:pt idx="99054">
                  <c:v>254.953125</c:v>
                </c:pt>
                <c:pt idx="99055">
                  <c:v>254.95572916666669</c:v>
                </c:pt>
                <c:pt idx="99056">
                  <c:v>254.95833333333331</c:v>
                </c:pt>
                <c:pt idx="99057">
                  <c:v>254.9609375</c:v>
                </c:pt>
                <c:pt idx="99058">
                  <c:v>254.96354166666669</c:v>
                </c:pt>
                <c:pt idx="99059">
                  <c:v>254.96614583333331</c:v>
                </c:pt>
                <c:pt idx="99060">
                  <c:v>254.96875</c:v>
                </c:pt>
                <c:pt idx="99061">
                  <c:v>254.97135416666669</c:v>
                </c:pt>
                <c:pt idx="99062">
                  <c:v>254.97395833333331</c:v>
                </c:pt>
                <c:pt idx="99063">
                  <c:v>254.9765625</c:v>
                </c:pt>
                <c:pt idx="99064">
                  <c:v>254.97916666666669</c:v>
                </c:pt>
                <c:pt idx="99065">
                  <c:v>254.98177083333331</c:v>
                </c:pt>
                <c:pt idx="99066">
                  <c:v>254.984375</c:v>
                </c:pt>
                <c:pt idx="99067">
                  <c:v>254.98697916666669</c:v>
                </c:pt>
                <c:pt idx="99068">
                  <c:v>254.98958333333331</c:v>
                </c:pt>
                <c:pt idx="99069">
                  <c:v>254.9921875</c:v>
                </c:pt>
                <c:pt idx="99070">
                  <c:v>254.99479166666669</c:v>
                </c:pt>
                <c:pt idx="99071">
                  <c:v>254.99739583333331</c:v>
                </c:pt>
                <c:pt idx="99072">
                  <c:v>255</c:v>
                </c:pt>
                <c:pt idx="99073">
                  <c:v>255.00260416666669</c:v>
                </c:pt>
                <c:pt idx="99074">
                  <c:v>255.00520833333331</c:v>
                </c:pt>
                <c:pt idx="99075">
                  <c:v>255.0078125</c:v>
                </c:pt>
                <c:pt idx="99076">
                  <c:v>255.01041666666669</c:v>
                </c:pt>
                <c:pt idx="99077">
                  <c:v>255.01302083333331</c:v>
                </c:pt>
                <c:pt idx="99078">
                  <c:v>255.015625</c:v>
                </c:pt>
                <c:pt idx="99079">
                  <c:v>255.01822916666669</c:v>
                </c:pt>
                <c:pt idx="99080">
                  <c:v>255.02083333333331</c:v>
                </c:pt>
                <c:pt idx="99081">
                  <c:v>255.0234375</c:v>
                </c:pt>
                <c:pt idx="99082">
                  <c:v>255.02604166666669</c:v>
                </c:pt>
                <c:pt idx="99083">
                  <c:v>255.02864583333331</c:v>
                </c:pt>
                <c:pt idx="99084">
                  <c:v>255.03125</c:v>
                </c:pt>
                <c:pt idx="99085">
                  <c:v>255.03385416666669</c:v>
                </c:pt>
                <c:pt idx="99086">
                  <c:v>255.03645833333331</c:v>
                </c:pt>
                <c:pt idx="99087">
                  <c:v>255.0390625</c:v>
                </c:pt>
                <c:pt idx="99088">
                  <c:v>255.04166666666669</c:v>
                </c:pt>
                <c:pt idx="99089">
                  <c:v>255.04427083333331</c:v>
                </c:pt>
                <c:pt idx="99090">
                  <c:v>255.046875</c:v>
                </c:pt>
                <c:pt idx="99091">
                  <c:v>255.04947916666669</c:v>
                </c:pt>
                <c:pt idx="99092">
                  <c:v>255.05208333333331</c:v>
                </c:pt>
                <c:pt idx="99093">
                  <c:v>255.0546875</c:v>
                </c:pt>
                <c:pt idx="99094">
                  <c:v>255.05729166666669</c:v>
                </c:pt>
                <c:pt idx="99095">
                  <c:v>255.05989583333331</c:v>
                </c:pt>
                <c:pt idx="99096">
                  <c:v>255.0625</c:v>
                </c:pt>
                <c:pt idx="99097">
                  <c:v>255.06510416666669</c:v>
                </c:pt>
                <c:pt idx="99098">
                  <c:v>255.06770833333331</c:v>
                </c:pt>
                <c:pt idx="99099">
                  <c:v>255.0703125</c:v>
                </c:pt>
                <c:pt idx="99100">
                  <c:v>255.07291666666669</c:v>
                </c:pt>
                <c:pt idx="99101">
                  <c:v>255.07552083333331</c:v>
                </c:pt>
                <c:pt idx="99102">
                  <c:v>255.078125</c:v>
                </c:pt>
                <c:pt idx="99103">
                  <c:v>255.08072916666669</c:v>
                </c:pt>
                <c:pt idx="99104">
                  <c:v>255.08333333333331</c:v>
                </c:pt>
                <c:pt idx="99105">
                  <c:v>255.0859375</c:v>
                </c:pt>
                <c:pt idx="99106">
                  <c:v>255.08854166666669</c:v>
                </c:pt>
                <c:pt idx="99107">
                  <c:v>255.09114583333331</c:v>
                </c:pt>
                <c:pt idx="99108">
                  <c:v>255.09375</c:v>
                </c:pt>
                <c:pt idx="99109">
                  <c:v>255.09635416666669</c:v>
                </c:pt>
                <c:pt idx="99110">
                  <c:v>255.09895833333331</c:v>
                </c:pt>
                <c:pt idx="99111">
                  <c:v>255.1015625</c:v>
                </c:pt>
                <c:pt idx="99112">
                  <c:v>255.10416666666669</c:v>
                </c:pt>
                <c:pt idx="99113">
                  <c:v>255.10677083333331</c:v>
                </c:pt>
                <c:pt idx="99114">
                  <c:v>255.109375</c:v>
                </c:pt>
                <c:pt idx="99115">
                  <c:v>255.11197916666669</c:v>
                </c:pt>
                <c:pt idx="99116">
                  <c:v>255.11458333333331</c:v>
                </c:pt>
                <c:pt idx="99117">
                  <c:v>255.1171875</c:v>
                </c:pt>
                <c:pt idx="99118">
                  <c:v>255.11979166666669</c:v>
                </c:pt>
                <c:pt idx="99119">
                  <c:v>255.12239583333331</c:v>
                </c:pt>
                <c:pt idx="99120">
                  <c:v>255.125</c:v>
                </c:pt>
                <c:pt idx="99121">
                  <c:v>255.12760416666669</c:v>
                </c:pt>
                <c:pt idx="99122">
                  <c:v>255.13020833333331</c:v>
                </c:pt>
                <c:pt idx="99123">
                  <c:v>255.1328125</c:v>
                </c:pt>
                <c:pt idx="99124">
                  <c:v>255.13541666666669</c:v>
                </c:pt>
                <c:pt idx="99125">
                  <c:v>255.13802083333331</c:v>
                </c:pt>
                <c:pt idx="99126">
                  <c:v>255.140625</c:v>
                </c:pt>
                <c:pt idx="99127">
                  <c:v>255.14322916666669</c:v>
                </c:pt>
                <c:pt idx="99128">
                  <c:v>255.14583333333331</c:v>
                </c:pt>
                <c:pt idx="99129">
                  <c:v>255.1484375</c:v>
                </c:pt>
                <c:pt idx="99130">
                  <c:v>255.15104166666669</c:v>
                </c:pt>
                <c:pt idx="99131">
                  <c:v>255.15364583333331</c:v>
                </c:pt>
                <c:pt idx="99132">
                  <c:v>255.15625</c:v>
                </c:pt>
                <c:pt idx="99133">
                  <c:v>255.15885416666669</c:v>
                </c:pt>
                <c:pt idx="99134">
                  <c:v>255.16145833333331</c:v>
                </c:pt>
                <c:pt idx="99135">
                  <c:v>255.1640625</c:v>
                </c:pt>
                <c:pt idx="99136">
                  <c:v>255.16666666666669</c:v>
                </c:pt>
                <c:pt idx="99137">
                  <c:v>255.16927083333331</c:v>
                </c:pt>
                <c:pt idx="99138">
                  <c:v>255.171875</c:v>
                </c:pt>
                <c:pt idx="99139">
                  <c:v>255.17447916666669</c:v>
                </c:pt>
                <c:pt idx="99140">
                  <c:v>255.17708333333331</c:v>
                </c:pt>
                <c:pt idx="99141">
                  <c:v>255.1796875</c:v>
                </c:pt>
                <c:pt idx="99142">
                  <c:v>255.18229166666669</c:v>
                </c:pt>
                <c:pt idx="99143">
                  <c:v>255.18489583333331</c:v>
                </c:pt>
                <c:pt idx="99144">
                  <c:v>255.1875</c:v>
                </c:pt>
                <c:pt idx="99145">
                  <c:v>255.19010416666669</c:v>
                </c:pt>
                <c:pt idx="99146">
                  <c:v>255.19270833333331</c:v>
                </c:pt>
                <c:pt idx="99147">
                  <c:v>255.1953125</c:v>
                </c:pt>
                <c:pt idx="99148">
                  <c:v>255.19791666666669</c:v>
                </c:pt>
                <c:pt idx="99149">
                  <c:v>255.20052083333331</c:v>
                </c:pt>
                <c:pt idx="99150">
                  <c:v>255.203125</c:v>
                </c:pt>
                <c:pt idx="99151">
                  <c:v>255.20572916666669</c:v>
                </c:pt>
                <c:pt idx="99152">
                  <c:v>255.20833333333331</c:v>
                </c:pt>
                <c:pt idx="99153">
                  <c:v>255.2109375</c:v>
                </c:pt>
                <c:pt idx="99154">
                  <c:v>255.21354166666669</c:v>
                </c:pt>
                <c:pt idx="99155">
                  <c:v>255.21614583333331</c:v>
                </c:pt>
                <c:pt idx="99156">
                  <c:v>255.21875</c:v>
                </c:pt>
                <c:pt idx="99157">
                  <c:v>255.22135416666669</c:v>
                </c:pt>
                <c:pt idx="99158">
                  <c:v>255.22395833333331</c:v>
                </c:pt>
                <c:pt idx="99159">
                  <c:v>255.2265625</c:v>
                </c:pt>
                <c:pt idx="99160">
                  <c:v>255.22916666666669</c:v>
                </c:pt>
                <c:pt idx="99161">
                  <c:v>255.23177083333331</c:v>
                </c:pt>
                <c:pt idx="99162">
                  <c:v>255.234375</c:v>
                </c:pt>
                <c:pt idx="99163">
                  <c:v>255.23697916666669</c:v>
                </c:pt>
                <c:pt idx="99164">
                  <c:v>255.23958333333331</c:v>
                </c:pt>
                <c:pt idx="99165">
                  <c:v>255.2421875</c:v>
                </c:pt>
                <c:pt idx="99166">
                  <c:v>255.24479166666669</c:v>
                </c:pt>
                <c:pt idx="99167">
                  <c:v>255.24739583333331</c:v>
                </c:pt>
                <c:pt idx="99168">
                  <c:v>255.25</c:v>
                </c:pt>
                <c:pt idx="99169">
                  <c:v>255.25260416666669</c:v>
                </c:pt>
                <c:pt idx="99170">
                  <c:v>255.25520833333331</c:v>
                </c:pt>
                <c:pt idx="99171">
                  <c:v>255.2578125</c:v>
                </c:pt>
                <c:pt idx="99172">
                  <c:v>255.26041666666669</c:v>
                </c:pt>
                <c:pt idx="99173">
                  <c:v>255.26302083333331</c:v>
                </c:pt>
                <c:pt idx="99174">
                  <c:v>255.265625</c:v>
                </c:pt>
                <c:pt idx="99175">
                  <c:v>255.26822916666669</c:v>
                </c:pt>
                <c:pt idx="99176">
                  <c:v>255.27083333333331</c:v>
                </c:pt>
                <c:pt idx="99177">
                  <c:v>255.2734375</c:v>
                </c:pt>
                <c:pt idx="99178">
                  <c:v>255.27604166666669</c:v>
                </c:pt>
                <c:pt idx="99179">
                  <c:v>255.27864583333331</c:v>
                </c:pt>
                <c:pt idx="99180">
                  <c:v>255.28125</c:v>
                </c:pt>
                <c:pt idx="99181">
                  <c:v>255.28385416666669</c:v>
                </c:pt>
                <c:pt idx="99182">
                  <c:v>255.28645833333331</c:v>
                </c:pt>
                <c:pt idx="99183">
                  <c:v>255.2890625</c:v>
                </c:pt>
                <c:pt idx="99184">
                  <c:v>255.29166666666669</c:v>
                </c:pt>
                <c:pt idx="99185">
                  <c:v>255.29427083333331</c:v>
                </c:pt>
                <c:pt idx="99186">
                  <c:v>255.296875</c:v>
                </c:pt>
                <c:pt idx="99187">
                  <c:v>255.29947916666669</c:v>
                </c:pt>
                <c:pt idx="99188">
                  <c:v>255.30208333333331</c:v>
                </c:pt>
                <c:pt idx="99189">
                  <c:v>255.3046875</c:v>
                </c:pt>
                <c:pt idx="99190">
                  <c:v>255.30729166666669</c:v>
                </c:pt>
                <c:pt idx="99191">
                  <c:v>255.30989583333331</c:v>
                </c:pt>
                <c:pt idx="99192">
                  <c:v>255.3125</c:v>
                </c:pt>
                <c:pt idx="99193">
                  <c:v>255.31510416666669</c:v>
                </c:pt>
                <c:pt idx="99194">
                  <c:v>255.31770833333331</c:v>
                </c:pt>
                <c:pt idx="99195">
                  <c:v>255.3203125</c:v>
                </c:pt>
                <c:pt idx="99196">
                  <c:v>255.32291666666669</c:v>
                </c:pt>
                <c:pt idx="99197">
                  <c:v>255.32552083333331</c:v>
                </c:pt>
                <c:pt idx="99198">
                  <c:v>255.328125</c:v>
                </c:pt>
                <c:pt idx="99199">
                  <c:v>255.33072916666669</c:v>
                </c:pt>
                <c:pt idx="99200">
                  <c:v>255.33333333333331</c:v>
                </c:pt>
                <c:pt idx="99201">
                  <c:v>255.3359375</c:v>
                </c:pt>
                <c:pt idx="99202">
                  <c:v>255.33854166666669</c:v>
                </c:pt>
                <c:pt idx="99203">
                  <c:v>255.34114583333331</c:v>
                </c:pt>
                <c:pt idx="99204">
                  <c:v>255.34375</c:v>
                </c:pt>
                <c:pt idx="99205">
                  <c:v>255.34635416666669</c:v>
                </c:pt>
                <c:pt idx="99206">
                  <c:v>255.34895833333331</c:v>
                </c:pt>
                <c:pt idx="99207">
                  <c:v>255.3515625</c:v>
                </c:pt>
                <c:pt idx="99208">
                  <c:v>255.35416666666669</c:v>
                </c:pt>
                <c:pt idx="99209">
                  <c:v>255.35677083333331</c:v>
                </c:pt>
                <c:pt idx="99210">
                  <c:v>255.359375</c:v>
                </c:pt>
                <c:pt idx="99211">
                  <c:v>255.36197916666669</c:v>
                </c:pt>
                <c:pt idx="99212">
                  <c:v>255.36458333333331</c:v>
                </c:pt>
                <c:pt idx="99213">
                  <c:v>255.3671875</c:v>
                </c:pt>
                <c:pt idx="99214">
                  <c:v>255.36979166666669</c:v>
                </c:pt>
                <c:pt idx="99215">
                  <c:v>255.37239583333331</c:v>
                </c:pt>
                <c:pt idx="99216">
                  <c:v>255.375</c:v>
                </c:pt>
                <c:pt idx="99217">
                  <c:v>255.37760416666669</c:v>
                </c:pt>
                <c:pt idx="99218">
                  <c:v>255.38020833333331</c:v>
                </c:pt>
                <c:pt idx="99219">
                  <c:v>255.3828125</c:v>
                </c:pt>
                <c:pt idx="99220">
                  <c:v>255.38541666666669</c:v>
                </c:pt>
                <c:pt idx="99221">
                  <c:v>255.38802083333331</c:v>
                </c:pt>
                <c:pt idx="99222">
                  <c:v>255.390625</c:v>
                </c:pt>
                <c:pt idx="99223">
                  <c:v>255.39322916666669</c:v>
                </c:pt>
                <c:pt idx="99224">
                  <c:v>255.39583333333331</c:v>
                </c:pt>
                <c:pt idx="99225">
                  <c:v>255.3984375</c:v>
                </c:pt>
                <c:pt idx="99226">
                  <c:v>255.40104166666669</c:v>
                </c:pt>
                <c:pt idx="99227">
                  <c:v>255.40364583333331</c:v>
                </c:pt>
                <c:pt idx="99228">
                  <c:v>255.40625</c:v>
                </c:pt>
                <c:pt idx="99229">
                  <c:v>255.40885416666669</c:v>
                </c:pt>
                <c:pt idx="99230">
                  <c:v>255.41145833333331</c:v>
                </c:pt>
                <c:pt idx="99231">
                  <c:v>255.4140625</c:v>
                </c:pt>
                <c:pt idx="99232">
                  <c:v>255.41666666666669</c:v>
                </c:pt>
                <c:pt idx="99233">
                  <c:v>255.41927083333331</c:v>
                </c:pt>
                <c:pt idx="99234">
                  <c:v>255.421875</c:v>
                </c:pt>
                <c:pt idx="99235">
                  <c:v>255.42447916666669</c:v>
                </c:pt>
                <c:pt idx="99236">
                  <c:v>255.42708333333331</c:v>
                </c:pt>
                <c:pt idx="99237">
                  <c:v>255.4296875</c:v>
                </c:pt>
                <c:pt idx="99238">
                  <c:v>255.43229166666669</c:v>
                </c:pt>
                <c:pt idx="99239">
                  <c:v>255.43489583333331</c:v>
                </c:pt>
                <c:pt idx="99240">
                  <c:v>255.4375</c:v>
                </c:pt>
                <c:pt idx="99241">
                  <c:v>255.44010416666669</c:v>
                </c:pt>
                <c:pt idx="99242">
                  <c:v>255.44270833333331</c:v>
                </c:pt>
                <c:pt idx="99243">
                  <c:v>255.4453125</c:v>
                </c:pt>
                <c:pt idx="99244">
                  <c:v>255.44791666666669</c:v>
                </c:pt>
                <c:pt idx="99245">
                  <c:v>255.45052083333331</c:v>
                </c:pt>
                <c:pt idx="99246">
                  <c:v>255.453125</c:v>
                </c:pt>
                <c:pt idx="99247">
                  <c:v>255.45572916666669</c:v>
                </c:pt>
                <c:pt idx="99248">
                  <c:v>255.45833333333331</c:v>
                </c:pt>
                <c:pt idx="99249">
                  <c:v>255.4609375</c:v>
                </c:pt>
                <c:pt idx="99250">
                  <c:v>255.46354166666669</c:v>
                </c:pt>
                <c:pt idx="99251">
                  <c:v>255.46614583333331</c:v>
                </c:pt>
                <c:pt idx="99252">
                  <c:v>255.46875</c:v>
                </c:pt>
                <c:pt idx="99253">
                  <c:v>255.47135416666669</c:v>
                </c:pt>
                <c:pt idx="99254">
                  <c:v>255.47395833333331</c:v>
                </c:pt>
                <c:pt idx="99255">
                  <c:v>255.4765625</c:v>
                </c:pt>
                <c:pt idx="99256">
                  <c:v>255.47916666666669</c:v>
                </c:pt>
                <c:pt idx="99257">
                  <c:v>255.48177083333331</c:v>
                </c:pt>
                <c:pt idx="99258">
                  <c:v>255.484375</c:v>
                </c:pt>
                <c:pt idx="99259">
                  <c:v>255.48697916666669</c:v>
                </c:pt>
                <c:pt idx="99260">
                  <c:v>255.48958333333331</c:v>
                </c:pt>
                <c:pt idx="99261">
                  <c:v>255.4921875</c:v>
                </c:pt>
                <c:pt idx="99262">
                  <c:v>255.49479166666669</c:v>
                </c:pt>
                <c:pt idx="99263">
                  <c:v>255.49739583333331</c:v>
                </c:pt>
                <c:pt idx="99264">
                  <c:v>255.5</c:v>
                </c:pt>
                <c:pt idx="99265">
                  <c:v>255.50260416666669</c:v>
                </c:pt>
                <c:pt idx="99266">
                  <c:v>255.50520833333331</c:v>
                </c:pt>
                <c:pt idx="99267">
                  <c:v>255.5078125</c:v>
                </c:pt>
                <c:pt idx="99268">
                  <c:v>255.51041666666669</c:v>
                </c:pt>
                <c:pt idx="99269">
                  <c:v>255.51302083333331</c:v>
                </c:pt>
                <c:pt idx="99270">
                  <c:v>255.515625</c:v>
                </c:pt>
                <c:pt idx="99271">
                  <c:v>255.51822916666669</c:v>
                </c:pt>
                <c:pt idx="99272">
                  <c:v>255.52083333333331</c:v>
                </c:pt>
                <c:pt idx="99273">
                  <c:v>255.5234375</c:v>
                </c:pt>
                <c:pt idx="99274">
                  <c:v>255.52604166666669</c:v>
                </c:pt>
                <c:pt idx="99275">
                  <c:v>255.52864583333331</c:v>
                </c:pt>
                <c:pt idx="99276">
                  <c:v>255.53125</c:v>
                </c:pt>
                <c:pt idx="99277">
                  <c:v>255.53385416666669</c:v>
                </c:pt>
                <c:pt idx="99278">
                  <c:v>255.53645833333331</c:v>
                </c:pt>
                <c:pt idx="99279">
                  <c:v>255.5390625</c:v>
                </c:pt>
                <c:pt idx="99280">
                  <c:v>255.54166666666669</c:v>
                </c:pt>
                <c:pt idx="99281">
                  <c:v>255.54427083333331</c:v>
                </c:pt>
                <c:pt idx="99282">
                  <c:v>255.546875</c:v>
                </c:pt>
                <c:pt idx="99283">
                  <c:v>255.54947916666669</c:v>
                </c:pt>
                <c:pt idx="99284">
                  <c:v>255.55208333333331</c:v>
                </c:pt>
                <c:pt idx="99285">
                  <c:v>255.5546875</c:v>
                </c:pt>
                <c:pt idx="99286">
                  <c:v>255.55729166666669</c:v>
                </c:pt>
                <c:pt idx="99287">
                  <c:v>255.55989583333331</c:v>
                </c:pt>
                <c:pt idx="99288">
                  <c:v>255.5625</c:v>
                </c:pt>
                <c:pt idx="99289">
                  <c:v>255.56510416666669</c:v>
                </c:pt>
                <c:pt idx="99290">
                  <c:v>255.56770833333331</c:v>
                </c:pt>
                <c:pt idx="99291">
                  <c:v>255.5703125</c:v>
                </c:pt>
                <c:pt idx="99292">
                  <c:v>255.57291666666669</c:v>
                </c:pt>
                <c:pt idx="99293">
                  <c:v>255.57552083333331</c:v>
                </c:pt>
                <c:pt idx="99294">
                  <c:v>255.578125</c:v>
                </c:pt>
                <c:pt idx="99295">
                  <c:v>255.58072916666669</c:v>
                </c:pt>
                <c:pt idx="99296">
                  <c:v>255.58333333333331</c:v>
                </c:pt>
                <c:pt idx="99297">
                  <c:v>255.5859375</c:v>
                </c:pt>
                <c:pt idx="99298">
                  <c:v>255.58854166666669</c:v>
                </c:pt>
                <c:pt idx="99299">
                  <c:v>255.59114583333331</c:v>
                </c:pt>
                <c:pt idx="99300">
                  <c:v>255.59375</c:v>
                </c:pt>
                <c:pt idx="99301">
                  <c:v>255.59635416666669</c:v>
                </c:pt>
                <c:pt idx="99302">
                  <c:v>255.59895833333331</c:v>
                </c:pt>
                <c:pt idx="99303">
                  <c:v>255.6015625</c:v>
                </c:pt>
                <c:pt idx="99304">
                  <c:v>255.60416666666669</c:v>
                </c:pt>
                <c:pt idx="99305">
                  <c:v>255.60677083333331</c:v>
                </c:pt>
                <c:pt idx="99306">
                  <c:v>255.609375</c:v>
                </c:pt>
                <c:pt idx="99307">
                  <c:v>255.61197916666669</c:v>
                </c:pt>
                <c:pt idx="99308">
                  <c:v>255.61458333333331</c:v>
                </c:pt>
                <c:pt idx="99309">
                  <c:v>255.6171875</c:v>
                </c:pt>
                <c:pt idx="99310">
                  <c:v>255.61979166666669</c:v>
                </c:pt>
                <c:pt idx="99311">
                  <c:v>255.62239583333331</c:v>
                </c:pt>
                <c:pt idx="99312">
                  <c:v>255.625</c:v>
                </c:pt>
                <c:pt idx="99313">
                  <c:v>255.62760416666669</c:v>
                </c:pt>
                <c:pt idx="99314">
                  <c:v>255.63020833333331</c:v>
                </c:pt>
                <c:pt idx="99315">
                  <c:v>255.6328125</c:v>
                </c:pt>
                <c:pt idx="99316">
                  <c:v>255.63541666666669</c:v>
                </c:pt>
                <c:pt idx="99317">
                  <c:v>255.63802083333331</c:v>
                </c:pt>
                <c:pt idx="99318">
                  <c:v>255.640625</c:v>
                </c:pt>
                <c:pt idx="99319">
                  <c:v>255.64322916666669</c:v>
                </c:pt>
                <c:pt idx="99320">
                  <c:v>255.64583333333331</c:v>
                </c:pt>
                <c:pt idx="99321">
                  <c:v>255.6484375</c:v>
                </c:pt>
                <c:pt idx="99322">
                  <c:v>255.65104166666669</c:v>
                </c:pt>
                <c:pt idx="99323">
                  <c:v>255.65364583333331</c:v>
                </c:pt>
                <c:pt idx="99324">
                  <c:v>255.65625</c:v>
                </c:pt>
                <c:pt idx="99325">
                  <c:v>255.65885416666669</c:v>
                </c:pt>
                <c:pt idx="99326">
                  <c:v>255.66145833333331</c:v>
                </c:pt>
                <c:pt idx="99327">
                  <c:v>255.6640625</c:v>
                </c:pt>
                <c:pt idx="99328">
                  <c:v>255.66666666666669</c:v>
                </c:pt>
                <c:pt idx="99329">
                  <c:v>255.66927083333331</c:v>
                </c:pt>
                <c:pt idx="99330">
                  <c:v>255.671875</c:v>
                </c:pt>
                <c:pt idx="99331">
                  <c:v>255.67447916666669</c:v>
                </c:pt>
                <c:pt idx="99332">
                  <c:v>255.67708333333331</c:v>
                </c:pt>
                <c:pt idx="99333">
                  <c:v>255.6796875</c:v>
                </c:pt>
                <c:pt idx="99334">
                  <c:v>255.68229166666669</c:v>
                </c:pt>
                <c:pt idx="99335">
                  <c:v>255.68489583333331</c:v>
                </c:pt>
                <c:pt idx="99336">
                  <c:v>255.6875</c:v>
                </c:pt>
                <c:pt idx="99337">
                  <c:v>255.69010416666669</c:v>
                </c:pt>
                <c:pt idx="99338">
                  <c:v>255.69270833333331</c:v>
                </c:pt>
                <c:pt idx="99339">
                  <c:v>255.6953125</c:v>
                </c:pt>
                <c:pt idx="99340">
                  <c:v>255.69791666666669</c:v>
                </c:pt>
                <c:pt idx="99341">
                  <c:v>255.70052083333331</c:v>
                </c:pt>
                <c:pt idx="99342">
                  <c:v>255.703125</c:v>
                </c:pt>
                <c:pt idx="99343">
                  <c:v>255.70572916666669</c:v>
                </c:pt>
                <c:pt idx="99344">
                  <c:v>255.70833333333331</c:v>
                </c:pt>
                <c:pt idx="99345">
                  <c:v>255.7109375</c:v>
                </c:pt>
                <c:pt idx="99346">
                  <c:v>255.71354166666669</c:v>
                </c:pt>
                <c:pt idx="99347">
                  <c:v>255.71614583333331</c:v>
                </c:pt>
                <c:pt idx="99348">
                  <c:v>255.71875</c:v>
                </c:pt>
                <c:pt idx="99349">
                  <c:v>255.72135416666669</c:v>
                </c:pt>
                <c:pt idx="99350">
                  <c:v>255.72395833333331</c:v>
                </c:pt>
                <c:pt idx="99351">
                  <c:v>255.7265625</c:v>
                </c:pt>
                <c:pt idx="99352">
                  <c:v>255.72916666666669</c:v>
                </c:pt>
                <c:pt idx="99353">
                  <c:v>255.73177083333331</c:v>
                </c:pt>
                <c:pt idx="99354">
                  <c:v>255.734375</c:v>
                </c:pt>
                <c:pt idx="99355">
                  <c:v>255.73697916666669</c:v>
                </c:pt>
                <c:pt idx="99356">
                  <c:v>255.73958333333331</c:v>
                </c:pt>
                <c:pt idx="99357">
                  <c:v>255.7421875</c:v>
                </c:pt>
                <c:pt idx="99358">
                  <c:v>255.74479166666669</c:v>
                </c:pt>
                <c:pt idx="99359">
                  <c:v>255.74739583333331</c:v>
                </c:pt>
                <c:pt idx="99360">
                  <c:v>255.75</c:v>
                </c:pt>
                <c:pt idx="99361">
                  <c:v>255.75260416666669</c:v>
                </c:pt>
                <c:pt idx="99362">
                  <c:v>255.75520833333331</c:v>
                </c:pt>
                <c:pt idx="99363">
                  <c:v>255.7578125</c:v>
                </c:pt>
                <c:pt idx="99364">
                  <c:v>255.76041666666669</c:v>
                </c:pt>
                <c:pt idx="99365">
                  <c:v>255.76302083333331</c:v>
                </c:pt>
                <c:pt idx="99366">
                  <c:v>255.765625</c:v>
                </c:pt>
                <c:pt idx="99367">
                  <c:v>255.76822916666669</c:v>
                </c:pt>
                <c:pt idx="99368">
                  <c:v>255.77083333333331</c:v>
                </c:pt>
                <c:pt idx="99369">
                  <c:v>255.7734375</c:v>
                </c:pt>
                <c:pt idx="99370">
                  <c:v>255.77604166666669</c:v>
                </c:pt>
                <c:pt idx="99371">
                  <c:v>255.77864583333331</c:v>
                </c:pt>
                <c:pt idx="99372">
                  <c:v>255.78125</c:v>
                </c:pt>
                <c:pt idx="99373">
                  <c:v>255.78385416666669</c:v>
                </c:pt>
                <c:pt idx="99374">
                  <c:v>255.78645833333331</c:v>
                </c:pt>
                <c:pt idx="99375">
                  <c:v>255.7890625</c:v>
                </c:pt>
                <c:pt idx="99376">
                  <c:v>255.79166666666669</c:v>
                </c:pt>
                <c:pt idx="99377">
                  <c:v>255.79427083333331</c:v>
                </c:pt>
                <c:pt idx="99378">
                  <c:v>255.796875</c:v>
                </c:pt>
                <c:pt idx="99379">
                  <c:v>255.79947916666669</c:v>
                </c:pt>
                <c:pt idx="99380">
                  <c:v>255.80208333333331</c:v>
                </c:pt>
                <c:pt idx="99381">
                  <c:v>255.8046875</c:v>
                </c:pt>
                <c:pt idx="99382">
                  <c:v>255.80729166666669</c:v>
                </c:pt>
                <c:pt idx="99383">
                  <c:v>255.80989583333331</c:v>
                </c:pt>
                <c:pt idx="99384">
                  <c:v>255.8125</c:v>
                </c:pt>
                <c:pt idx="99385">
                  <c:v>255.81510416666669</c:v>
                </c:pt>
                <c:pt idx="99386">
                  <c:v>255.81770833333331</c:v>
                </c:pt>
                <c:pt idx="99387">
                  <c:v>255.8203125</c:v>
                </c:pt>
                <c:pt idx="99388">
                  <c:v>255.82291666666669</c:v>
                </c:pt>
                <c:pt idx="99389">
                  <c:v>255.82552083333331</c:v>
                </c:pt>
                <c:pt idx="99390">
                  <c:v>255.828125</c:v>
                </c:pt>
                <c:pt idx="99391">
                  <c:v>255.83072916666669</c:v>
                </c:pt>
                <c:pt idx="99392">
                  <c:v>255.83333333333331</c:v>
                </c:pt>
                <c:pt idx="99393">
                  <c:v>255.8359375</c:v>
                </c:pt>
                <c:pt idx="99394">
                  <c:v>255.83854166666669</c:v>
                </c:pt>
                <c:pt idx="99395">
                  <c:v>255.84114583333331</c:v>
                </c:pt>
                <c:pt idx="99396">
                  <c:v>255.84375</c:v>
                </c:pt>
                <c:pt idx="99397">
                  <c:v>255.84635416666669</c:v>
                </c:pt>
                <c:pt idx="99398">
                  <c:v>255.84895833333331</c:v>
                </c:pt>
                <c:pt idx="99399">
                  <c:v>255.8515625</c:v>
                </c:pt>
                <c:pt idx="99400">
                  <c:v>255.85416666666669</c:v>
                </c:pt>
                <c:pt idx="99401">
                  <c:v>255.85677083333331</c:v>
                </c:pt>
                <c:pt idx="99402">
                  <c:v>255.859375</c:v>
                </c:pt>
                <c:pt idx="99403">
                  <c:v>255.86197916666669</c:v>
                </c:pt>
                <c:pt idx="99404">
                  <c:v>255.86458333333331</c:v>
                </c:pt>
                <c:pt idx="99405">
                  <c:v>255.8671875</c:v>
                </c:pt>
                <c:pt idx="99406">
                  <c:v>255.86979166666669</c:v>
                </c:pt>
                <c:pt idx="99407">
                  <c:v>255.87239583333331</c:v>
                </c:pt>
                <c:pt idx="99408">
                  <c:v>255.875</c:v>
                </c:pt>
                <c:pt idx="99409">
                  <c:v>255.87760416666669</c:v>
                </c:pt>
                <c:pt idx="99410">
                  <c:v>255.88020833333331</c:v>
                </c:pt>
                <c:pt idx="99411">
                  <c:v>255.8828125</c:v>
                </c:pt>
                <c:pt idx="99412">
                  <c:v>255.88541666666669</c:v>
                </c:pt>
                <c:pt idx="99413">
                  <c:v>255.88802083333331</c:v>
                </c:pt>
                <c:pt idx="99414">
                  <c:v>255.890625</c:v>
                </c:pt>
                <c:pt idx="99415">
                  <c:v>255.89322916666669</c:v>
                </c:pt>
                <c:pt idx="99416">
                  <c:v>255.89583333333331</c:v>
                </c:pt>
                <c:pt idx="99417">
                  <c:v>255.8984375</c:v>
                </c:pt>
                <c:pt idx="99418">
                  <c:v>255.90104166666669</c:v>
                </c:pt>
                <c:pt idx="99419">
                  <c:v>255.90364583333331</c:v>
                </c:pt>
                <c:pt idx="99420">
                  <c:v>255.90625</c:v>
                </c:pt>
                <c:pt idx="99421">
                  <c:v>255.90885416666669</c:v>
                </c:pt>
                <c:pt idx="99422">
                  <c:v>255.91145833333331</c:v>
                </c:pt>
                <c:pt idx="99423">
                  <c:v>255.9140625</c:v>
                </c:pt>
                <c:pt idx="99424">
                  <c:v>255.91666666666669</c:v>
                </c:pt>
                <c:pt idx="99425">
                  <c:v>255.91927083333331</c:v>
                </c:pt>
                <c:pt idx="99426">
                  <c:v>255.921875</c:v>
                </c:pt>
                <c:pt idx="99427">
                  <c:v>255.92447916666669</c:v>
                </c:pt>
                <c:pt idx="99428">
                  <c:v>255.92708333333331</c:v>
                </c:pt>
                <c:pt idx="99429">
                  <c:v>255.9296875</c:v>
                </c:pt>
                <c:pt idx="99430">
                  <c:v>255.93229166666669</c:v>
                </c:pt>
                <c:pt idx="99431">
                  <c:v>255.93489583333331</c:v>
                </c:pt>
                <c:pt idx="99432">
                  <c:v>255.9375</c:v>
                </c:pt>
                <c:pt idx="99433">
                  <c:v>255.94010416666669</c:v>
                </c:pt>
                <c:pt idx="99434">
                  <c:v>255.94270833333331</c:v>
                </c:pt>
                <c:pt idx="99435">
                  <c:v>255.9453125</c:v>
                </c:pt>
                <c:pt idx="99436">
                  <c:v>255.94791666666669</c:v>
                </c:pt>
                <c:pt idx="99437">
                  <c:v>255.95052083333331</c:v>
                </c:pt>
                <c:pt idx="99438">
                  <c:v>255.953125</c:v>
                </c:pt>
                <c:pt idx="99439">
                  <c:v>255.95572916666669</c:v>
                </c:pt>
                <c:pt idx="99440">
                  <c:v>255.95833333333331</c:v>
                </c:pt>
                <c:pt idx="99441">
                  <c:v>255.9609375</c:v>
                </c:pt>
                <c:pt idx="99442">
                  <c:v>255.96354166666669</c:v>
                </c:pt>
                <c:pt idx="99443">
                  <c:v>255.96614583333331</c:v>
                </c:pt>
                <c:pt idx="99444">
                  <c:v>255.96875</c:v>
                </c:pt>
                <c:pt idx="99445">
                  <c:v>255.97135416666669</c:v>
                </c:pt>
                <c:pt idx="99446">
                  <c:v>255.97395833333331</c:v>
                </c:pt>
                <c:pt idx="99447">
                  <c:v>255.9765625</c:v>
                </c:pt>
                <c:pt idx="99448">
                  <c:v>255.97916666666669</c:v>
                </c:pt>
                <c:pt idx="99449">
                  <c:v>255.98177083333331</c:v>
                </c:pt>
                <c:pt idx="99450">
                  <c:v>255.984375</c:v>
                </c:pt>
                <c:pt idx="99451">
                  <c:v>255.98697916666669</c:v>
                </c:pt>
                <c:pt idx="99452">
                  <c:v>255.98958333333331</c:v>
                </c:pt>
                <c:pt idx="99453">
                  <c:v>255.9921875</c:v>
                </c:pt>
                <c:pt idx="99454">
                  <c:v>255.99479166666669</c:v>
                </c:pt>
                <c:pt idx="99455">
                  <c:v>255.99739583333331</c:v>
                </c:pt>
                <c:pt idx="99456">
                  <c:v>256</c:v>
                </c:pt>
                <c:pt idx="99457">
                  <c:v>256.00260416666669</c:v>
                </c:pt>
                <c:pt idx="99458">
                  <c:v>256.00520833333331</c:v>
                </c:pt>
                <c:pt idx="99459">
                  <c:v>256.0078125</c:v>
                </c:pt>
                <c:pt idx="99460">
                  <c:v>256.01041666666669</c:v>
                </c:pt>
                <c:pt idx="99461">
                  <c:v>256.01302083333331</c:v>
                </c:pt>
                <c:pt idx="99462">
                  <c:v>256.015625</c:v>
                </c:pt>
                <c:pt idx="99463">
                  <c:v>256.01822916666669</c:v>
                </c:pt>
                <c:pt idx="99464">
                  <c:v>256.02083333333331</c:v>
                </c:pt>
                <c:pt idx="99465">
                  <c:v>256.0234375</c:v>
                </c:pt>
                <c:pt idx="99466">
                  <c:v>256.02604166666669</c:v>
                </c:pt>
                <c:pt idx="99467">
                  <c:v>256.02864583333331</c:v>
                </c:pt>
                <c:pt idx="99468">
                  <c:v>256.03125</c:v>
                </c:pt>
                <c:pt idx="99469">
                  <c:v>256.03385416666669</c:v>
                </c:pt>
                <c:pt idx="99470">
                  <c:v>256.03645833333331</c:v>
                </c:pt>
                <c:pt idx="99471">
                  <c:v>256.0390625</c:v>
                </c:pt>
                <c:pt idx="99472">
                  <c:v>256.04166666666669</c:v>
                </c:pt>
                <c:pt idx="99473">
                  <c:v>256.04427083333331</c:v>
                </c:pt>
                <c:pt idx="99474">
                  <c:v>256.046875</c:v>
                </c:pt>
                <c:pt idx="99475">
                  <c:v>256.04947916666669</c:v>
                </c:pt>
                <c:pt idx="99476">
                  <c:v>256.05208333333331</c:v>
                </c:pt>
                <c:pt idx="99477">
                  <c:v>256.0546875</c:v>
                </c:pt>
                <c:pt idx="99478">
                  <c:v>256.05729166666669</c:v>
                </c:pt>
                <c:pt idx="99479">
                  <c:v>256.05989583333331</c:v>
                </c:pt>
                <c:pt idx="99480">
                  <c:v>256.0625</c:v>
                </c:pt>
                <c:pt idx="99481">
                  <c:v>256.06510416666669</c:v>
                </c:pt>
                <c:pt idx="99482">
                  <c:v>256.06770833333331</c:v>
                </c:pt>
                <c:pt idx="99483">
                  <c:v>256.0703125</c:v>
                </c:pt>
                <c:pt idx="99484">
                  <c:v>256.07291666666669</c:v>
                </c:pt>
                <c:pt idx="99485">
                  <c:v>256.07552083333331</c:v>
                </c:pt>
                <c:pt idx="99486">
                  <c:v>256.078125</c:v>
                </c:pt>
                <c:pt idx="99487">
                  <c:v>256.08072916666669</c:v>
                </c:pt>
                <c:pt idx="99488">
                  <c:v>256.08333333333331</c:v>
                </c:pt>
                <c:pt idx="99489">
                  <c:v>256.0859375</c:v>
                </c:pt>
                <c:pt idx="99490">
                  <c:v>256.08854166666669</c:v>
                </c:pt>
                <c:pt idx="99491">
                  <c:v>256.09114583333331</c:v>
                </c:pt>
                <c:pt idx="99492">
                  <c:v>256.09375</c:v>
                </c:pt>
                <c:pt idx="99493">
                  <c:v>256.09635416666669</c:v>
                </c:pt>
                <c:pt idx="99494">
                  <c:v>256.09895833333331</c:v>
                </c:pt>
                <c:pt idx="99495">
                  <c:v>256.1015625</c:v>
                </c:pt>
                <c:pt idx="99496">
                  <c:v>256.10416666666669</c:v>
                </c:pt>
                <c:pt idx="99497">
                  <c:v>256.10677083333331</c:v>
                </c:pt>
                <c:pt idx="99498">
                  <c:v>256.109375</c:v>
                </c:pt>
                <c:pt idx="99499">
                  <c:v>256.11197916666669</c:v>
                </c:pt>
                <c:pt idx="99500">
                  <c:v>256.11458333333331</c:v>
                </c:pt>
                <c:pt idx="99501">
                  <c:v>256.1171875</c:v>
                </c:pt>
                <c:pt idx="99502">
                  <c:v>256.11979166666669</c:v>
                </c:pt>
                <c:pt idx="99503">
                  <c:v>256.12239583333331</c:v>
                </c:pt>
                <c:pt idx="99504">
                  <c:v>256.125</c:v>
                </c:pt>
                <c:pt idx="99505">
                  <c:v>256.12760416666669</c:v>
                </c:pt>
                <c:pt idx="99506">
                  <c:v>256.13020833333331</c:v>
                </c:pt>
                <c:pt idx="99507">
                  <c:v>256.1328125</c:v>
                </c:pt>
                <c:pt idx="99508">
                  <c:v>256.13541666666669</c:v>
                </c:pt>
                <c:pt idx="99509">
                  <c:v>256.13802083333331</c:v>
                </c:pt>
                <c:pt idx="99510">
                  <c:v>256.140625</c:v>
                </c:pt>
                <c:pt idx="99511">
                  <c:v>256.14322916666669</c:v>
                </c:pt>
                <c:pt idx="99512">
                  <c:v>256.14583333333331</c:v>
                </c:pt>
                <c:pt idx="99513">
                  <c:v>256.1484375</c:v>
                </c:pt>
                <c:pt idx="99514">
                  <c:v>256.15104166666669</c:v>
                </c:pt>
                <c:pt idx="99515">
                  <c:v>256.15364583333331</c:v>
                </c:pt>
                <c:pt idx="99516">
                  <c:v>256.15625</c:v>
                </c:pt>
                <c:pt idx="99517">
                  <c:v>256.15885416666669</c:v>
                </c:pt>
                <c:pt idx="99518">
                  <c:v>256.16145833333331</c:v>
                </c:pt>
                <c:pt idx="99519">
                  <c:v>256.1640625</c:v>
                </c:pt>
                <c:pt idx="99520">
                  <c:v>256.16666666666669</c:v>
                </c:pt>
                <c:pt idx="99521">
                  <c:v>256.16927083333331</c:v>
                </c:pt>
                <c:pt idx="99522">
                  <c:v>256.171875</c:v>
                </c:pt>
                <c:pt idx="99523">
                  <c:v>256.17447916666669</c:v>
                </c:pt>
                <c:pt idx="99524">
                  <c:v>256.17708333333331</c:v>
                </c:pt>
                <c:pt idx="99525">
                  <c:v>256.1796875</c:v>
                </c:pt>
                <c:pt idx="99526">
                  <c:v>256.18229166666669</c:v>
                </c:pt>
                <c:pt idx="99527">
                  <c:v>256.18489583333331</c:v>
                </c:pt>
                <c:pt idx="99528">
                  <c:v>256.1875</c:v>
                </c:pt>
                <c:pt idx="99529">
                  <c:v>256.19010416666669</c:v>
                </c:pt>
                <c:pt idx="99530">
                  <c:v>256.19270833333331</c:v>
                </c:pt>
                <c:pt idx="99531">
                  <c:v>256.1953125</c:v>
                </c:pt>
                <c:pt idx="99532">
                  <c:v>256.19791666666669</c:v>
                </c:pt>
                <c:pt idx="99533">
                  <c:v>256.20052083333331</c:v>
                </c:pt>
                <c:pt idx="99534">
                  <c:v>256.203125</c:v>
                </c:pt>
                <c:pt idx="99535">
                  <c:v>256.20572916666669</c:v>
                </c:pt>
                <c:pt idx="99536">
                  <c:v>256.20833333333331</c:v>
                </c:pt>
                <c:pt idx="99537">
                  <c:v>256.2109375</c:v>
                </c:pt>
                <c:pt idx="99538">
                  <c:v>256.21354166666669</c:v>
                </c:pt>
                <c:pt idx="99539">
                  <c:v>256.21614583333331</c:v>
                </c:pt>
                <c:pt idx="99540">
                  <c:v>256.21875</c:v>
                </c:pt>
                <c:pt idx="99541">
                  <c:v>256.22135416666669</c:v>
                </c:pt>
                <c:pt idx="99542">
                  <c:v>256.22395833333331</c:v>
                </c:pt>
                <c:pt idx="99543">
                  <c:v>256.2265625</c:v>
                </c:pt>
                <c:pt idx="99544">
                  <c:v>256.22916666666669</c:v>
                </c:pt>
                <c:pt idx="99545">
                  <c:v>256.23177083333331</c:v>
                </c:pt>
                <c:pt idx="99546">
                  <c:v>256.234375</c:v>
                </c:pt>
                <c:pt idx="99547">
                  <c:v>256.23697916666669</c:v>
                </c:pt>
                <c:pt idx="99548">
                  <c:v>256.23958333333331</c:v>
                </c:pt>
                <c:pt idx="99549">
                  <c:v>256.2421875</c:v>
                </c:pt>
                <c:pt idx="99550">
                  <c:v>256.24479166666669</c:v>
                </c:pt>
                <c:pt idx="99551">
                  <c:v>256.24739583333331</c:v>
                </c:pt>
                <c:pt idx="99552">
                  <c:v>256.25</c:v>
                </c:pt>
                <c:pt idx="99553">
                  <c:v>256.25260416666669</c:v>
                </c:pt>
                <c:pt idx="99554">
                  <c:v>256.25520833333331</c:v>
                </c:pt>
                <c:pt idx="99555">
                  <c:v>256.2578125</c:v>
                </c:pt>
                <c:pt idx="99556">
                  <c:v>256.26041666666669</c:v>
                </c:pt>
                <c:pt idx="99557">
                  <c:v>256.26302083333331</c:v>
                </c:pt>
                <c:pt idx="99558">
                  <c:v>256.265625</c:v>
                </c:pt>
                <c:pt idx="99559">
                  <c:v>256.26822916666669</c:v>
                </c:pt>
                <c:pt idx="99560">
                  <c:v>256.27083333333331</c:v>
                </c:pt>
                <c:pt idx="99561">
                  <c:v>256.2734375</c:v>
                </c:pt>
                <c:pt idx="99562">
                  <c:v>256.27604166666669</c:v>
                </c:pt>
                <c:pt idx="99563">
                  <c:v>256.27864583333331</c:v>
                </c:pt>
                <c:pt idx="99564">
                  <c:v>256.28125</c:v>
                </c:pt>
                <c:pt idx="99565">
                  <c:v>256.28385416666669</c:v>
                </c:pt>
                <c:pt idx="99566">
                  <c:v>256.28645833333331</c:v>
                </c:pt>
                <c:pt idx="99567">
                  <c:v>256.2890625</c:v>
                </c:pt>
                <c:pt idx="99568">
                  <c:v>256.29166666666669</c:v>
                </c:pt>
                <c:pt idx="99569">
                  <c:v>256.29427083333331</c:v>
                </c:pt>
                <c:pt idx="99570">
                  <c:v>256.296875</c:v>
                </c:pt>
                <c:pt idx="99571">
                  <c:v>256.29947916666669</c:v>
                </c:pt>
                <c:pt idx="99572">
                  <c:v>256.30208333333331</c:v>
                </c:pt>
                <c:pt idx="99573">
                  <c:v>256.3046875</c:v>
                </c:pt>
                <c:pt idx="99574">
                  <c:v>256.30729166666669</c:v>
                </c:pt>
                <c:pt idx="99575">
                  <c:v>256.30989583333331</c:v>
                </c:pt>
                <c:pt idx="99576">
                  <c:v>256.3125</c:v>
                </c:pt>
                <c:pt idx="99577">
                  <c:v>256.31510416666669</c:v>
                </c:pt>
                <c:pt idx="99578">
                  <c:v>256.31770833333331</c:v>
                </c:pt>
                <c:pt idx="99579">
                  <c:v>256.3203125</c:v>
                </c:pt>
                <c:pt idx="99580">
                  <c:v>256.32291666666669</c:v>
                </c:pt>
                <c:pt idx="99581">
                  <c:v>256.32552083333331</c:v>
                </c:pt>
                <c:pt idx="99582">
                  <c:v>256.328125</c:v>
                </c:pt>
                <c:pt idx="99583">
                  <c:v>256.33072916666669</c:v>
                </c:pt>
                <c:pt idx="99584">
                  <c:v>256.33333333333331</c:v>
                </c:pt>
                <c:pt idx="99585">
                  <c:v>256.3359375</c:v>
                </c:pt>
                <c:pt idx="99586">
                  <c:v>256.33854166666669</c:v>
                </c:pt>
                <c:pt idx="99587">
                  <c:v>256.34114583333331</c:v>
                </c:pt>
                <c:pt idx="99588">
                  <c:v>256.34375</c:v>
                </c:pt>
                <c:pt idx="99589">
                  <c:v>256.34635416666669</c:v>
                </c:pt>
                <c:pt idx="99590">
                  <c:v>256.34895833333331</c:v>
                </c:pt>
                <c:pt idx="99591">
                  <c:v>256.3515625</c:v>
                </c:pt>
                <c:pt idx="99592">
                  <c:v>256.35416666666669</c:v>
                </c:pt>
                <c:pt idx="99593">
                  <c:v>256.35677083333331</c:v>
                </c:pt>
                <c:pt idx="99594">
                  <c:v>256.359375</c:v>
                </c:pt>
                <c:pt idx="99595">
                  <c:v>256.36197916666669</c:v>
                </c:pt>
                <c:pt idx="99596">
                  <c:v>256.36458333333331</c:v>
                </c:pt>
                <c:pt idx="99597">
                  <c:v>256.3671875</c:v>
                </c:pt>
                <c:pt idx="99598">
                  <c:v>256.36979166666669</c:v>
                </c:pt>
                <c:pt idx="99599">
                  <c:v>256.37239583333331</c:v>
                </c:pt>
                <c:pt idx="99600">
                  <c:v>256.375</c:v>
                </c:pt>
                <c:pt idx="99601">
                  <c:v>256.37760416666669</c:v>
                </c:pt>
                <c:pt idx="99602">
                  <c:v>256.38020833333331</c:v>
                </c:pt>
                <c:pt idx="99603">
                  <c:v>256.3828125</c:v>
                </c:pt>
                <c:pt idx="99604">
                  <c:v>256.38541666666669</c:v>
                </c:pt>
                <c:pt idx="99605">
                  <c:v>256.38802083333331</c:v>
                </c:pt>
                <c:pt idx="99606">
                  <c:v>256.390625</c:v>
                </c:pt>
                <c:pt idx="99607">
                  <c:v>256.39322916666669</c:v>
                </c:pt>
                <c:pt idx="99608">
                  <c:v>256.39583333333331</c:v>
                </c:pt>
                <c:pt idx="99609">
                  <c:v>256.3984375</c:v>
                </c:pt>
                <c:pt idx="99610">
                  <c:v>256.40104166666669</c:v>
                </c:pt>
                <c:pt idx="99611">
                  <c:v>256.40364583333331</c:v>
                </c:pt>
                <c:pt idx="99612">
                  <c:v>256.40625</c:v>
                </c:pt>
                <c:pt idx="99613">
                  <c:v>256.40885416666669</c:v>
                </c:pt>
                <c:pt idx="99614">
                  <c:v>256.41145833333331</c:v>
                </c:pt>
                <c:pt idx="99615">
                  <c:v>256.4140625</c:v>
                </c:pt>
                <c:pt idx="99616">
                  <c:v>256.41666666666669</c:v>
                </c:pt>
                <c:pt idx="99617">
                  <c:v>256.41927083333331</c:v>
                </c:pt>
                <c:pt idx="99618">
                  <c:v>256.421875</c:v>
                </c:pt>
                <c:pt idx="99619">
                  <c:v>256.42447916666669</c:v>
                </c:pt>
                <c:pt idx="99620">
                  <c:v>256.42708333333331</c:v>
                </c:pt>
                <c:pt idx="99621">
                  <c:v>256.4296875</c:v>
                </c:pt>
                <c:pt idx="99622">
                  <c:v>256.43229166666669</c:v>
                </c:pt>
                <c:pt idx="99623">
                  <c:v>256.43489583333331</c:v>
                </c:pt>
                <c:pt idx="99624">
                  <c:v>256.4375</c:v>
                </c:pt>
                <c:pt idx="99625">
                  <c:v>256.44010416666669</c:v>
                </c:pt>
                <c:pt idx="99626">
                  <c:v>256.44270833333331</c:v>
                </c:pt>
                <c:pt idx="99627">
                  <c:v>256.4453125</c:v>
                </c:pt>
                <c:pt idx="99628">
                  <c:v>256.44791666666669</c:v>
                </c:pt>
                <c:pt idx="99629">
                  <c:v>256.45052083333331</c:v>
                </c:pt>
                <c:pt idx="99630">
                  <c:v>256.453125</c:v>
                </c:pt>
                <c:pt idx="99631">
                  <c:v>256.45572916666669</c:v>
                </c:pt>
                <c:pt idx="99632">
                  <c:v>256.45833333333331</c:v>
                </c:pt>
                <c:pt idx="99633">
                  <c:v>256.4609375</c:v>
                </c:pt>
                <c:pt idx="99634">
                  <c:v>256.46354166666669</c:v>
                </c:pt>
                <c:pt idx="99635">
                  <c:v>256.46614583333331</c:v>
                </c:pt>
                <c:pt idx="99636">
                  <c:v>256.46875</c:v>
                </c:pt>
                <c:pt idx="99637">
                  <c:v>256.47135416666669</c:v>
                </c:pt>
                <c:pt idx="99638">
                  <c:v>256.47395833333331</c:v>
                </c:pt>
                <c:pt idx="99639">
                  <c:v>256.4765625</c:v>
                </c:pt>
                <c:pt idx="99640">
                  <c:v>256.47916666666669</c:v>
                </c:pt>
                <c:pt idx="99641">
                  <c:v>256.48177083333331</c:v>
                </c:pt>
                <c:pt idx="99642">
                  <c:v>256.484375</c:v>
                </c:pt>
                <c:pt idx="99643">
                  <c:v>256.48697916666669</c:v>
                </c:pt>
                <c:pt idx="99644">
                  <c:v>256.48958333333331</c:v>
                </c:pt>
                <c:pt idx="99645">
                  <c:v>256.4921875</c:v>
                </c:pt>
                <c:pt idx="99646">
                  <c:v>256.49479166666669</c:v>
                </c:pt>
                <c:pt idx="99647">
                  <c:v>256.49739583333331</c:v>
                </c:pt>
                <c:pt idx="99648">
                  <c:v>256.5</c:v>
                </c:pt>
                <c:pt idx="99649">
                  <c:v>256.50260416666669</c:v>
                </c:pt>
                <c:pt idx="99650">
                  <c:v>256.50520833333331</c:v>
                </c:pt>
                <c:pt idx="99651">
                  <c:v>256.5078125</c:v>
                </c:pt>
                <c:pt idx="99652">
                  <c:v>256.51041666666669</c:v>
                </c:pt>
                <c:pt idx="99653">
                  <c:v>256.51302083333331</c:v>
                </c:pt>
                <c:pt idx="99654">
                  <c:v>256.515625</c:v>
                </c:pt>
                <c:pt idx="99655">
                  <c:v>256.51822916666669</c:v>
                </c:pt>
                <c:pt idx="99656">
                  <c:v>256.52083333333331</c:v>
                </c:pt>
                <c:pt idx="99657">
                  <c:v>256.5234375</c:v>
                </c:pt>
                <c:pt idx="99658">
                  <c:v>256.52604166666669</c:v>
                </c:pt>
                <c:pt idx="99659">
                  <c:v>256.52864583333331</c:v>
                </c:pt>
                <c:pt idx="99660">
                  <c:v>256.53125</c:v>
                </c:pt>
                <c:pt idx="99661">
                  <c:v>256.53385416666669</c:v>
                </c:pt>
                <c:pt idx="99662">
                  <c:v>256.53645833333331</c:v>
                </c:pt>
                <c:pt idx="99663">
                  <c:v>256.5390625</c:v>
                </c:pt>
                <c:pt idx="99664">
                  <c:v>256.54166666666669</c:v>
                </c:pt>
                <c:pt idx="99665">
                  <c:v>256.54427083333331</c:v>
                </c:pt>
                <c:pt idx="99666">
                  <c:v>256.546875</c:v>
                </c:pt>
                <c:pt idx="99667">
                  <c:v>256.54947916666669</c:v>
                </c:pt>
                <c:pt idx="99668">
                  <c:v>256.55208333333331</c:v>
                </c:pt>
                <c:pt idx="99669">
                  <c:v>256.5546875</c:v>
                </c:pt>
                <c:pt idx="99670">
                  <c:v>256.55729166666669</c:v>
                </c:pt>
                <c:pt idx="99671">
                  <c:v>256.55989583333331</c:v>
                </c:pt>
                <c:pt idx="99672">
                  <c:v>256.5625</c:v>
                </c:pt>
                <c:pt idx="99673">
                  <c:v>256.56510416666669</c:v>
                </c:pt>
                <c:pt idx="99674">
                  <c:v>256.56770833333331</c:v>
                </c:pt>
                <c:pt idx="99675">
                  <c:v>256.5703125</c:v>
                </c:pt>
                <c:pt idx="99676">
                  <c:v>256.57291666666669</c:v>
                </c:pt>
                <c:pt idx="99677">
                  <c:v>256.57552083333331</c:v>
                </c:pt>
                <c:pt idx="99678">
                  <c:v>256.578125</c:v>
                </c:pt>
                <c:pt idx="99679">
                  <c:v>256.58072916666669</c:v>
                </c:pt>
                <c:pt idx="99680">
                  <c:v>256.58333333333331</c:v>
                </c:pt>
                <c:pt idx="99681">
                  <c:v>256.5859375</c:v>
                </c:pt>
                <c:pt idx="99682">
                  <c:v>256.58854166666669</c:v>
                </c:pt>
                <c:pt idx="99683">
                  <c:v>256.59114583333331</c:v>
                </c:pt>
                <c:pt idx="99684">
                  <c:v>256.59375</c:v>
                </c:pt>
                <c:pt idx="99685">
                  <c:v>256.59635416666669</c:v>
                </c:pt>
                <c:pt idx="99686">
                  <c:v>256.59895833333331</c:v>
                </c:pt>
                <c:pt idx="99687">
                  <c:v>256.6015625</c:v>
                </c:pt>
                <c:pt idx="99688">
                  <c:v>256.60416666666669</c:v>
                </c:pt>
                <c:pt idx="99689">
                  <c:v>256.60677083333331</c:v>
                </c:pt>
                <c:pt idx="99690">
                  <c:v>256.609375</c:v>
                </c:pt>
                <c:pt idx="99691">
                  <c:v>256.61197916666669</c:v>
                </c:pt>
                <c:pt idx="99692">
                  <c:v>256.61458333333331</c:v>
                </c:pt>
                <c:pt idx="99693">
                  <c:v>256.6171875</c:v>
                </c:pt>
                <c:pt idx="99694">
                  <c:v>256.61979166666669</c:v>
                </c:pt>
                <c:pt idx="99695">
                  <c:v>256.62239583333331</c:v>
                </c:pt>
                <c:pt idx="99696">
                  <c:v>256.625</c:v>
                </c:pt>
                <c:pt idx="99697">
                  <c:v>256.62760416666669</c:v>
                </c:pt>
                <c:pt idx="99698">
                  <c:v>256.63020833333331</c:v>
                </c:pt>
                <c:pt idx="99699">
                  <c:v>256.6328125</c:v>
                </c:pt>
                <c:pt idx="99700">
                  <c:v>256.63541666666669</c:v>
                </c:pt>
                <c:pt idx="99701">
                  <c:v>256.63802083333331</c:v>
                </c:pt>
                <c:pt idx="99702">
                  <c:v>256.640625</c:v>
                </c:pt>
                <c:pt idx="99703">
                  <c:v>256.64322916666669</c:v>
                </c:pt>
                <c:pt idx="99704">
                  <c:v>256.64583333333331</c:v>
                </c:pt>
                <c:pt idx="99705">
                  <c:v>256.6484375</c:v>
                </c:pt>
                <c:pt idx="99706">
                  <c:v>256.65104166666669</c:v>
                </c:pt>
                <c:pt idx="99707">
                  <c:v>256.65364583333331</c:v>
                </c:pt>
                <c:pt idx="99708">
                  <c:v>256.65625</c:v>
                </c:pt>
                <c:pt idx="99709">
                  <c:v>256.65885416666669</c:v>
                </c:pt>
                <c:pt idx="99710">
                  <c:v>256.66145833333331</c:v>
                </c:pt>
                <c:pt idx="99711">
                  <c:v>256.6640625</c:v>
                </c:pt>
                <c:pt idx="99712">
                  <c:v>256.66666666666669</c:v>
                </c:pt>
                <c:pt idx="99713">
                  <c:v>256.66927083333331</c:v>
                </c:pt>
                <c:pt idx="99714">
                  <c:v>256.671875</c:v>
                </c:pt>
                <c:pt idx="99715">
                  <c:v>256.67447916666669</c:v>
                </c:pt>
                <c:pt idx="99716">
                  <c:v>256.67708333333331</c:v>
                </c:pt>
                <c:pt idx="99717">
                  <c:v>256.6796875</c:v>
                </c:pt>
                <c:pt idx="99718">
                  <c:v>256.68229166666669</c:v>
                </c:pt>
                <c:pt idx="99719">
                  <c:v>256.68489583333331</c:v>
                </c:pt>
                <c:pt idx="99720">
                  <c:v>256.6875</c:v>
                </c:pt>
                <c:pt idx="99721">
                  <c:v>256.69010416666669</c:v>
                </c:pt>
                <c:pt idx="99722">
                  <c:v>256.69270833333331</c:v>
                </c:pt>
                <c:pt idx="99723">
                  <c:v>256.6953125</c:v>
                </c:pt>
                <c:pt idx="99724">
                  <c:v>256.69791666666669</c:v>
                </c:pt>
                <c:pt idx="99725">
                  <c:v>256.70052083333331</c:v>
                </c:pt>
                <c:pt idx="99726">
                  <c:v>256.703125</c:v>
                </c:pt>
                <c:pt idx="99727">
                  <c:v>256.70572916666669</c:v>
                </c:pt>
                <c:pt idx="99728">
                  <c:v>256.70833333333331</c:v>
                </c:pt>
                <c:pt idx="99729">
                  <c:v>256.7109375</c:v>
                </c:pt>
                <c:pt idx="99730">
                  <c:v>256.71354166666669</c:v>
                </c:pt>
                <c:pt idx="99731">
                  <c:v>256.71614583333331</c:v>
                </c:pt>
                <c:pt idx="99732">
                  <c:v>256.71875</c:v>
                </c:pt>
                <c:pt idx="99733">
                  <c:v>256.72135416666669</c:v>
                </c:pt>
                <c:pt idx="99734">
                  <c:v>256.72395833333331</c:v>
                </c:pt>
                <c:pt idx="99735">
                  <c:v>256.7265625</c:v>
                </c:pt>
                <c:pt idx="99736">
                  <c:v>256.72916666666669</c:v>
                </c:pt>
                <c:pt idx="99737">
                  <c:v>256.73177083333331</c:v>
                </c:pt>
                <c:pt idx="99738">
                  <c:v>256.734375</c:v>
                </c:pt>
                <c:pt idx="99739">
                  <c:v>256.73697916666669</c:v>
                </c:pt>
                <c:pt idx="99740">
                  <c:v>256.73958333333331</c:v>
                </c:pt>
                <c:pt idx="99741">
                  <c:v>256.7421875</c:v>
                </c:pt>
                <c:pt idx="99742">
                  <c:v>256.74479166666669</c:v>
                </c:pt>
                <c:pt idx="99743">
                  <c:v>256.74739583333331</c:v>
                </c:pt>
                <c:pt idx="99744">
                  <c:v>256.75</c:v>
                </c:pt>
                <c:pt idx="99745">
                  <c:v>256.75260416666669</c:v>
                </c:pt>
                <c:pt idx="99746">
                  <c:v>256.75520833333331</c:v>
                </c:pt>
                <c:pt idx="99747">
                  <c:v>256.7578125</c:v>
                </c:pt>
                <c:pt idx="99748">
                  <c:v>256.76041666666669</c:v>
                </c:pt>
                <c:pt idx="99749">
                  <c:v>256.76302083333331</c:v>
                </c:pt>
                <c:pt idx="99750">
                  <c:v>256.765625</c:v>
                </c:pt>
                <c:pt idx="99751">
                  <c:v>256.76822916666669</c:v>
                </c:pt>
                <c:pt idx="99752">
                  <c:v>256.77083333333331</c:v>
                </c:pt>
                <c:pt idx="99753">
                  <c:v>256.7734375</c:v>
                </c:pt>
                <c:pt idx="99754">
                  <c:v>256.77604166666669</c:v>
                </c:pt>
                <c:pt idx="99755">
                  <c:v>256.77864583333331</c:v>
                </c:pt>
                <c:pt idx="99756">
                  <c:v>256.78125</c:v>
                </c:pt>
                <c:pt idx="99757">
                  <c:v>256.78385416666669</c:v>
                </c:pt>
                <c:pt idx="99758">
                  <c:v>256.78645833333331</c:v>
                </c:pt>
                <c:pt idx="99759">
                  <c:v>256.7890625</c:v>
                </c:pt>
                <c:pt idx="99760">
                  <c:v>256.79166666666669</c:v>
                </c:pt>
                <c:pt idx="99761">
                  <c:v>256.79427083333331</c:v>
                </c:pt>
                <c:pt idx="99762">
                  <c:v>256.796875</c:v>
                </c:pt>
                <c:pt idx="99763">
                  <c:v>256.79947916666669</c:v>
                </c:pt>
                <c:pt idx="99764">
                  <c:v>256.80208333333331</c:v>
                </c:pt>
                <c:pt idx="99765">
                  <c:v>256.8046875</c:v>
                </c:pt>
                <c:pt idx="99766">
                  <c:v>256.80729166666669</c:v>
                </c:pt>
                <c:pt idx="99767">
                  <c:v>256.80989583333331</c:v>
                </c:pt>
                <c:pt idx="99768">
                  <c:v>256.8125</c:v>
                </c:pt>
                <c:pt idx="99769">
                  <c:v>256.81510416666669</c:v>
                </c:pt>
                <c:pt idx="99770">
                  <c:v>256.81770833333331</c:v>
                </c:pt>
                <c:pt idx="99771">
                  <c:v>256.8203125</c:v>
                </c:pt>
                <c:pt idx="99772">
                  <c:v>256.82291666666669</c:v>
                </c:pt>
                <c:pt idx="99773">
                  <c:v>256.82552083333331</c:v>
                </c:pt>
                <c:pt idx="99774">
                  <c:v>256.828125</c:v>
                </c:pt>
                <c:pt idx="99775">
                  <c:v>256.83072916666669</c:v>
                </c:pt>
                <c:pt idx="99776">
                  <c:v>256.83333333333331</c:v>
                </c:pt>
                <c:pt idx="99777">
                  <c:v>256.8359375</c:v>
                </c:pt>
                <c:pt idx="99778">
                  <c:v>256.83854166666669</c:v>
                </c:pt>
                <c:pt idx="99779">
                  <c:v>256.84114583333331</c:v>
                </c:pt>
                <c:pt idx="99780">
                  <c:v>256.84375</c:v>
                </c:pt>
                <c:pt idx="99781">
                  <c:v>256.84635416666669</c:v>
                </c:pt>
                <c:pt idx="99782">
                  <c:v>256.84895833333331</c:v>
                </c:pt>
                <c:pt idx="99783">
                  <c:v>256.8515625</c:v>
                </c:pt>
                <c:pt idx="99784">
                  <c:v>256.85416666666669</c:v>
                </c:pt>
                <c:pt idx="99785">
                  <c:v>256.85677083333331</c:v>
                </c:pt>
                <c:pt idx="99786">
                  <c:v>256.859375</c:v>
                </c:pt>
                <c:pt idx="99787">
                  <c:v>256.86197916666669</c:v>
                </c:pt>
                <c:pt idx="99788">
                  <c:v>256.86458333333331</c:v>
                </c:pt>
                <c:pt idx="99789">
                  <c:v>256.8671875</c:v>
                </c:pt>
                <c:pt idx="99790">
                  <c:v>256.86979166666669</c:v>
                </c:pt>
                <c:pt idx="99791">
                  <c:v>256.87239583333331</c:v>
                </c:pt>
                <c:pt idx="99792">
                  <c:v>256.875</c:v>
                </c:pt>
                <c:pt idx="99793">
                  <c:v>256.87760416666669</c:v>
                </c:pt>
                <c:pt idx="99794">
                  <c:v>256.88020833333331</c:v>
                </c:pt>
                <c:pt idx="99795">
                  <c:v>256.8828125</c:v>
                </c:pt>
                <c:pt idx="99796">
                  <c:v>256.88541666666669</c:v>
                </c:pt>
                <c:pt idx="99797">
                  <c:v>256.88802083333331</c:v>
                </c:pt>
                <c:pt idx="99798">
                  <c:v>256.890625</c:v>
                </c:pt>
                <c:pt idx="99799">
                  <c:v>256.89322916666669</c:v>
                </c:pt>
                <c:pt idx="99800">
                  <c:v>256.89583333333331</c:v>
                </c:pt>
                <c:pt idx="99801">
                  <c:v>256.8984375</c:v>
                </c:pt>
                <c:pt idx="99802">
                  <c:v>256.90104166666669</c:v>
                </c:pt>
                <c:pt idx="99803">
                  <c:v>256.90364583333331</c:v>
                </c:pt>
                <c:pt idx="99804">
                  <c:v>256.90625</c:v>
                </c:pt>
                <c:pt idx="99805">
                  <c:v>256.90885416666669</c:v>
                </c:pt>
                <c:pt idx="99806">
                  <c:v>256.91145833333331</c:v>
                </c:pt>
                <c:pt idx="99807">
                  <c:v>256.9140625</c:v>
                </c:pt>
                <c:pt idx="99808">
                  <c:v>256.91666666666669</c:v>
                </c:pt>
                <c:pt idx="99809">
                  <c:v>256.91927083333331</c:v>
                </c:pt>
                <c:pt idx="99810">
                  <c:v>256.921875</c:v>
                </c:pt>
                <c:pt idx="99811">
                  <c:v>256.92447916666669</c:v>
                </c:pt>
                <c:pt idx="99812">
                  <c:v>256.92708333333331</c:v>
                </c:pt>
                <c:pt idx="99813">
                  <c:v>256.9296875</c:v>
                </c:pt>
                <c:pt idx="99814">
                  <c:v>256.93229166666669</c:v>
                </c:pt>
                <c:pt idx="99815">
                  <c:v>256.93489583333331</c:v>
                </c:pt>
                <c:pt idx="99816">
                  <c:v>256.9375</c:v>
                </c:pt>
                <c:pt idx="99817">
                  <c:v>256.94010416666669</c:v>
                </c:pt>
                <c:pt idx="99818">
                  <c:v>256.94270833333331</c:v>
                </c:pt>
                <c:pt idx="99819">
                  <c:v>256.9453125</c:v>
                </c:pt>
                <c:pt idx="99820">
                  <c:v>256.94791666666669</c:v>
                </c:pt>
                <c:pt idx="99821">
                  <c:v>256.95052083333331</c:v>
                </c:pt>
                <c:pt idx="99822">
                  <c:v>256.953125</c:v>
                </c:pt>
                <c:pt idx="99823">
                  <c:v>256.95572916666669</c:v>
                </c:pt>
                <c:pt idx="99824">
                  <c:v>256.95833333333331</c:v>
                </c:pt>
                <c:pt idx="99825">
                  <c:v>256.9609375</c:v>
                </c:pt>
                <c:pt idx="99826">
                  <c:v>256.96354166666669</c:v>
                </c:pt>
                <c:pt idx="99827">
                  <c:v>256.96614583333331</c:v>
                </c:pt>
                <c:pt idx="99828">
                  <c:v>256.96875</c:v>
                </c:pt>
                <c:pt idx="99829">
                  <c:v>256.97135416666669</c:v>
                </c:pt>
                <c:pt idx="99830">
                  <c:v>256.97395833333331</c:v>
                </c:pt>
                <c:pt idx="99831">
                  <c:v>256.9765625</c:v>
                </c:pt>
                <c:pt idx="99832">
                  <c:v>256.97916666666669</c:v>
                </c:pt>
                <c:pt idx="99833">
                  <c:v>256.98177083333331</c:v>
                </c:pt>
                <c:pt idx="99834">
                  <c:v>256.984375</c:v>
                </c:pt>
                <c:pt idx="99835">
                  <c:v>256.98697916666669</c:v>
                </c:pt>
                <c:pt idx="99836">
                  <c:v>256.98958333333331</c:v>
                </c:pt>
                <c:pt idx="99837">
                  <c:v>256.9921875</c:v>
                </c:pt>
                <c:pt idx="99838">
                  <c:v>256.99479166666669</c:v>
                </c:pt>
                <c:pt idx="99839">
                  <c:v>256.99739583333331</c:v>
                </c:pt>
                <c:pt idx="99840">
                  <c:v>257</c:v>
                </c:pt>
                <c:pt idx="99841">
                  <c:v>257.00260416666669</c:v>
                </c:pt>
                <c:pt idx="99842">
                  <c:v>257.00520833333331</c:v>
                </c:pt>
                <c:pt idx="99843">
                  <c:v>257.0078125</c:v>
                </c:pt>
                <c:pt idx="99844">
                  <c:v>257.01041666666669</c:v>
                </c:pt>
                <c:pt idx="99845">
                  <c:v>257.01302083333331</c:v>
                </c:pt>
                <c:pt idx="99846">
                  <c:v>257.015625</c:v>
                </c:pt>
                <c:pt idx="99847">
                  <c:v>257.01822916666669</c:v>
                </c:pt>
                <c:pt idx="99848">
                  <c:v>257.02083333333331</c:v>
                </c:pt>
                <c:pt idx="99849">
                  <c:v>257.0234375</c:v>
                </c:pt>
                <c:pt idx="99850">
                  <c:v>257.02604166666669</c:v>
                </c:pt>
                <c:pt idx="99851">
                  <c:v>257.02864583333331</c:v>
                </c:pt>
                <c:pt idx="99852">
                  <c:v>257.03125</c:v>
                </c:pt>
                <c:pt idx="99853">
                  <c:v>257.03385416666669</c:v>
                </c:pt>
                <c:pt idx="99854">
                  <c:v>257.03645833333331</c:v>
                </c:pt>
                <c:pt idx="99855">
                  <c:v>257.0390625</c:v>
                </c:pt>
                <c:pt idx="99856">
                  <c:v>257.04166666666669</c:v>
                </c:pt>
                <c:pt idx="99857">
                  <c:v>257.04427083333331</c:v>
                </c:pt>
                <c:pt idx="99858">
                  <c:v>257.046875</c:v>
                </c:pt>
                <c:pt idx="99859">
                  <c:v>257.04947916666669</c:v>
                </c:pt>
                <c:pt idx="99860">
                  <c:v>257.05208333333331</c:v>
                </c:pt>
                <c:pt idx="99861">
                  <c:v>257.0546875</c:v>
                </c:pt>
                <c:pt idx="99862">
                  <c:v>257.05729166666669</c:v>
                </c:pt>
                <c:pt idx="99863">
                  <c:v>257.05989583333331</c:v>
                </c:pt>
                <c:pt idx="99864">
                  <c:v>257.0625</c:v>
                </c:pt>
                <c:pt idx="99865">
                  <c:v>257.06510416666669</c:v>
                </c:pt>
                <c:pt idx="99866">
                  <c:v>257.06770833333331</c:v>
                </c:pt>
                <c:pt idx="99867">
                  <c:v>257.0703125</c:v>
                </c:pt>
                <c:pt idx="99868">
                  <c:v>257.07291666666669</c:v>
                </c:pt>
                <c:pt idx="99869">
                  <c:v>257.07552083333331</c:v>
                </c:pt>
                <c:pt idx="99870">
                  <c:v>257.078125</c:v>
                </c:pt>
                <c:pt idx="99871">
                  <c:v>257.08072916666669</c:v>
                </c:pt>
                <c:pt idx="99872">
                  <c:v>257.08333333333331</c:v>
                </c:pt>
                <c:pt idx="99873">
                  <c:v>257.0859375</c:v>
                </c:pt>
                <c:pt idx="99874">
                  <c:v>257.08854166666669</c:v>
                </c:pt>
                <c:pt idx="99875">
                  <c:v>257.09114583333331</c:v>
                </c:pt>
                <c:pt idx="99876">
                  <c:v>257.09375</c:v>
                </c:pt>
                <c:pt idx="99877">
                  <c:v>257.09635416666669</c:v>
                </c:pt>
                <c:pt idx="99878">
                  <c:v>257.09895833333331</c:v>
                </c:pt>
                <c:pt idx="99879">
                  <c:v>257.1015625</c:v>
                </c:pt>
                <c:pt idx="99880">
                  <c:v>257.10416666666669</c:v>
                </c:pt>
                <c:pt idx="99881">
                  <c:v>257.10677083333331</c:v>
                </c:pt>
                <c:pt idx="99882">
                  <c:v>257.109375</c:v>
                </c:pt>
                <c:pt idx="99883">
                  <c:v>257.11197916666669</c:v>
                </c:pt>
                <c:pt idx="99884">
                  <c:v>257.11458333333331</c:v>
                </c:pt>
                <c:pt idx="99885">
                  <c:v>257.1171875</c:v>
                </c:pt>
                <c:pt idx="99886">
                  <c:v>257.11979166666669</c:v>
                </c:pt>
                <c:pt idx="99887">
                  <c:v>257.12239583333331</c:v>
                </c:pt>
                <c:pt idx="99888">
                  <c:v>257.125</c:v>
                </c:pt>
                <c:pt idx="99889">
                  <c:v>257.12760416666669</c:v>
                </c:pt>
                <c:pt idx="99890">
                  <c:v>257.13020833333331</c:v>
                </c:pt>
                <c:pt idx="99891">
                  <c:v>257.1328125</c:v>
                </c:pt>
                <c:pt idx="99892">
                  <c:v>257.13541666666669</c:v>
                </c:pt>
                <c:pt idx="99893">
                  <c:v>257.13802083333331</c:v>
                </c:pt>
                <c:pt idx="99894">
                  <c:v>257.140625</c:v>
                </c:pt>
                <c:pt idx="99895">
                  <c:v>257.14322916666669</c:v>
                </c:pt>
                <c:pt idx="99896">
                  <c:v>257.14583333333331</c:v>
                </c:pt>
                <c:pt idx="99897">
                  <c:v>257.1484375</c:v>
                </c:pt>
                <c:pt idx="99898">
                  <c:v>257.15104166666669</c:v>
                </c:pt>
                <c:pt idx="99899">
                  <c:v>257.15364583333331</c:v>
                </c:pt>
                <c:pt idx="99900">
                  <c:v>257.15625</c:v>
                </c:pt>
                <c:pt idx="99901">
                  <c:v>257.15885416666669</c:v>
                </c:pt>
                <c:pt idx="99902">
                  <c:v>257.16145833333331</c:v>
                </c:pt>
                <c:pt idx="99903">
                  <c:v>257.1640625</c:v>
                </c:pt>
                <c:pt idx="99904">
                  <c:v>257.16666666666669</c:v>
                </c:pt>
                <c:pt idx="99905">
                  <c:v>257.16927083333331</c:v>
                </c:pt>
                <c:pt idx="99906">
                  <c:v>257.171875</c:v>
                </c:pt>
                <c:pt idx="99907">
                  <c:v>257.17447916666669</c:v>
                </c:pt>
                <c:pt idx="99908">
                  <c:v>257.17708333333331</c:v>
                </c:pt>
                <c:pt idx="99909">
                  <c:v>257.1796875</c:v>
                </c:pt>
                <c:pt idx="99910">
                  <c:v>257.18229166666669</c:v>
                </c:pt>
                <c:pt idx="99911">
                  <c:v>257.18489583333331</c:v>
                </c:pt>
                <c:pt idx="99912">
                  <c:v>257.1875</c:v>
                </c:pt>
                <c:pt idx="99913">
                  <c:v>257.19010416666669</c:v>
                </c:pt>
                <c:pt idx="99914">
                  <c:v>257.19270833333331</c:v>
                </c:pt>
                <c:pt idx="99915">
                  <c:v>257.1953125</c:v>
                </c:pt>
                <c:pt idx="99916">
                  <c:v>257.19791666666669</c:v>
                </c:pt>
                <c:pt idx="99917">
                  <c:v>257.20052083333331</c:v>
                </c:pt>
                <c:pt idx="99918">
                  <c:v>257.203125</c:v>
                </c:pt>
                <c:pt idx="99919">
                  <c:v>257.20572916666669</c:v>
                </c:pt>
                <c:pt idx="99920">
                  <c:v>257.20833333333331</c:v>
                </c:pt>
                <c:pt idx="99921">
                  <c:v>257.2109375</c:v>
                </c:pt>
                <c:pt idx="99922">
                  <c:v>257.21354166666669</c:v>
                </c:pt>
                <c:pt idx="99923">
                  <c:v>257.21614583333331</c:v>
                </c:pt>
                <c:pt idx="99924">
                  <c:v>257.21875</c:v>
                </c:pt>
                <c:pt idx="99925">
                  <c:v>257.22135416666669</c:v>
                </c:pt>
                <c:pt idx="99926">
                  <c:v>257.22395833333331</c:v>
                </c:pt>
                <c:pt idx="99927">
                  <c:v>257.2265625</c:v>
                </c:pt>
                <c:pt idx="99928">
                  <c:v>257.22916666666669</c:v>
                </c:pt>
                <c:pt idx="99929">
                  <c:v>257.23177083333331</c:v>
                </c:pt>
                <c:pt idx="99930">
                  <c:v>257.234375</c:v>
                </c:pt>
                <c:pt idx="99931">
                  <c:v>257.23697916666669</c:v>
                </c:pt>
                <c:pt idx="99932">
                  <c:v>257.23958333333331</c:v>
                </c:pt>
                <c:pt idx="99933">
                  <c:v>257.2421875</c:v>
                </c:pt>
                <c:pt idx="99934">
                  <c:v>257.24479166666669</c:v>
                </c:pt>
                <c:pt idx="99935">
                  <c:v>257.24739583333331</c:v>
                </c:pt>
                <c:pt idx="99936">
                  <c:v>257.25</c:v>
                </c:pt>
                <c:pt idx="99937">
                  <c:v>257.25260416666669</c:v>
                </c:pt>
                <c:pt idx="99938">
                  <c:v>257.25520833333331</c:v>
                </c:pt>
                <c:pt idx="99939">
                  <c:v>257.2578125</c:v>
                </c:pt>
                <c:pt idx="99940">
                  <c:v>257.26041666666669</c:v>
                </c:pt>
                <c:pt idx="99941">
                  <c:v>257.26302083333331</c:v>
                </c:pt>
                <c:pt idx="99942">
                  <c:v>257.265625</c:v>
                </c:pt>
                <c:pt idx="99943">
                  <c:v>257.26822916666669</c:v>
                </c:pt>
                <c:pt idx="99944">
                  <c:v>257.27083333333331</c:v>
                </c:pt>
                <c:pt idx="99945">
                  <c:v>257.2734375</c:v>
                </c:pt>
                <c:pt idx="99946">
                  <c:v>257.27604166666669</c:v>
                </c:pt>
                <c:pt idx="99947">
                  <c:v>257.27864583333331</c:v>
                </c:pt>
                <c:pt idx="99948">
                  <c:v>257.28125</c:v>
                </c:pt>
                <c:pt idx="99949">
                  <c:v>257.28385416666669</c:v>
                </c:pt>
                <c:pt idx="99950">
                  <c:v>257.28645833333331</c:v>
                </c:pt>
                <c:pt idx="99951">
                  <c:v>257.2890625</c:v>
                </c:pt>
                <c:pt idx="99952">
                  <c:v>257.29166666666669</c:v>
                </c:pt>
                <c:pt idx="99953">
                  <c:v>257.29427083333331</c:v>
                </c:pt>
                <c:pt idx="99954">
                  <c:v>257.296875</c:v>
                </c:pt>
                <c:pt idx="99955">
                  <c:v>257.29947916666669</c:v>
                </c:pt>
                <c:pt idx="99956">
                  <c:v>257.30208333333331</c:v>
                </c:pt>
                <c:pt idx="99957">
                  <c:v>257.3046875</c:v>
                </c:pt>
                <c:pt idx="99958">
                  <c:v>257.30729166666669</c:v>
                </c:pt>
                <c:pt idx="99959">
                  <c:v>257.30989583333331</c:v>
                </c:pt>
                <c:pt idx="99960">
                  <c:v>257.3125</c:v>
                </c:pt>
                <c:pt idx="99961">
                  <c:v>257.31510416666669</c:v>
                </c:pt>
                <c:pt idx="99962">
                  <c:v>257.31770833333331</c:v>
                </c:pt>
                <c:pt idx="99963">
                  <c:v>257.3203125</c:v>
                </c:pt>
                <c:pt idx="99964">
                  <c:v>257.32291666666669</c:v>
                </c:pt>
                <c:pt idx="99965">
                  <c:v>257.32552083333331</c:v>
                </c:pt>
                <c:pt idx="99966">
                  <c:v>257.328125</c:v>
                </c:pt>
                <c:pt idx="99967">
                  <c:v>257.33072916666669</c:v>
                </c:pt>
                <c:pt idx="99968">
                  <c:v>257.33333333333331</c:v>
                </c:pt>
                <c:pt idx="99969">
                  <c:v>257.3359375</c:v>
                </c:pt>
                <c:pt idx="99970">
                  <c:v>257.33854166666669</c:v>
                </c:pt>
                <c:pt idx="99971">
                  <c:v>257.34114583333331</c:v>
                </c:pt>
                <c:pt idx="99972">
                  <c:v>257.34375</c:v>
                </c:pt>
                <c:pt idx="99973">
                  <c:v>257.34635416666669</c:v>
                </c:pt>
                <c:pt idx="99974">
                  <c:v>257.34895833333331</c:v>
                </c:pt>
                <c:pt idx="99975">
                  <c:v>257.3515625</c:v>
                </c:pt>
                <c:pt idx="99976">
                  <c:v>257.35416666666669</c:v>
                </c:pt>
                <c:pt idx="99977">
                  <c:v>257.35677083333331</c:v>
                </c:pt>
                <c:pt idx="99978">
                  <c:v>257.359375</c:v>
                </c:pt>
                <c:pt idx="99979">
                  <c:v>257.36197916666669</c:v>
                </c:pt>
                <c:pt idx="99980">
                  <c:v>257.36458333333331</c:v>
                </c:pt>
                <c:pt idx="99981">
                  <c:v>257.3671875</c:v>
                </c:pt>
                <c:pt idx="99982">
                  <c:v>257.36979166666669</c:v>
                </c:pt>
                <c:pt idx="99983">
                  <c:v>257.37239583333331</c:v>
                </c:pt>
                <c:pt idx="99984">
                  <c:v>257.375</c:v>
                </c:pt>
                <c:pt idx="99985">
                  <c:v>257.37760416666669</c:v>
                </c:pt>
                <c:pt idx="99986">
                  <c:v>257.38020833333331</c:v>
                </c:pt>
                <c:pt idx="99987">
                  <c:v>257.3828125</c:v>
                </c:pt>
                <c:pt idx="99988">
                  <c:v>257.38541666666669</c:v>
                </c:pt>
                <c:pt idx="99989">
                  <c:v>257.38802083333331</c:v>
                </c:pt>
                <c:pt idx="99990">
                  <c:v>257.390625</c:v>
                </c:pt>
                <c:pt idx="99991">
                  <c:v>257.39322916666669</c:v>
                </c:pt>
                <c:pt idx="99992">
                  <c:v>257.39583333333331</c:v>
                </c:pt>
                <c:pt idx="99993">
                  <c:v>257.3984375</c:v>
                </c:pt>
                <c:pt idx="99994">
                  <c:v>257.40104166666669</c:v>
                </c:pt>
                <c:pt idx="99995">
                  <c:v>257.40364583333331</c:v>
                </c:pt>
                <c:pt idx="99996">
                  <c:v>257.40625</c:v>
                </c:pt>
                <c:pt idx="99997">
                  <c:v>257.40885416666669</c:v>
                </c:pt>
                <c:pt idx="99998">
                  <c:v>257.41145833333331</c:v>
                </c:pt>
                <c:pt idx="99999">
                  <c:v>257.4140625</c:v>
                </c:pt>
                <c:pt idx="100000">
                  <c:v>257.41666666666669</c:v>
                </c:pt>
                <c:pt idx="100001">
                  <c:v>257.41927083333331</c:v>
                </c:pt>
                <c:pt idx="100002">
                  <c:v>257.421875</c:v>
                </c:pt>
                <c:pt idx="100003">
                  <c:v>257.42447916666669</c:v>
                </c:pt>
                <c:pt idx="100004">
                  <c:v>257.42708333333331</c:v>
                </c:pt>
                <c:pt idx="100005">
                  <c:v>257.4296875</c:v>
                </c:pt>
                <c:pt idx="100006">
                  <c:v>257.43229166666669</c:v>
                </c:pt>
                <c:pt idx="100007">
                  <c:v>257.43489583333331</c:v>
                </c:pt>
                <c:pt idx="100008">
                  <c:v>257.4375</c:v>
                </c:pt>
                <c:pt idx="100009">
                  <c:v>257.44010416666669</c:v>
                </c:pt>
                <c:pt idx="100010">
                  <c:v>257.44270833333331</c:v>
                </c:pt>
                <c:pt idx="100011">
                  <c:v>257.4453125</c:v>
                </c:pt>
                <c:pt idx="100012">
                  <c:v>257.44791666666669</c:v>
                </c:pt>
                <c:pt idx="100013">
                  <c:v>257.45052083333331</c:v>
                </c:pt>
                <c:pt idx="100014">
                  <c:v>257.453125</c:v>
                </c:pt>
                <c:pt idx="100015">
                  <c:v>257.45572916666669</c:v>
                </c:pt>
                <c:pt idx="100016">
                  <c:v>257.45833333333331</c:v>
                </c:pt>
                <c:pt idx="100017">
                  <c:v>257.4609375</c:v>
                </c:pt>
                <c:pt idx="100018">
                  <c:v>257.46354166666669</c:v>
                </c:pt>
                <c:pt idx="100019">
                  <c:v>257.46614583333331</c:v>
                </c:pt>
                <c:pt idx="100020">
                  <c:v>257.46875</c:v>
                </c:pt>
                <c:pt idx="100021">
                  <c:v>257.47135416666669</c:v>
                </c:pt>
                <c:pt idx="100022">
                  <c:v>257.47395833333331</c:v>
                </c:pt>
                <c:pt idx="100023">
                  <c:v>257.4765625</c:v>
                </c:pt>
                <c:pt idx="100024">
                  <c:v>257.47916666666669</c:v>
                </c:pt>
                <c:pt idx="100025">
                  <c:v>257.48177083333331</c:v>
                </c:pt>
                <c:pt idx="100026">
                  <c:v>257.484375</c:v>
                </c:pt>
                <c:pt idx="100027">
                  <c:v>257.48697916666669</c:v>
                </c:pt>
                <c:pt idx="100028">
                  <c:v>257.48958333333331</c:v>
                </c:pt>
                <c:pt idx="100029">
                  <c:v>257.4921875</c:v>
                </c:pt>
                <c:pt idx="100030">
                  <c:v>257.49479166666669</c:v>
                </c:pt>
                <c:pt idx="100031">
                  <c:v>257.49739583333331</c:v>
                </c:pt>
                <c:pt idx="100032">
                  <c:v>257.5</c:v>
                </c:pt>
                <c:pt idx="100033">
                  <c:v>257.50260416666669</c:v>
                </c:pt>
                <c:pt idx="100034">
                  <c:v>257.50520833333331</c:v>
                </c:pt>
                <c:pt idx="100035">
                  <c:v>257.5078125</c:v>
                </c:pt>
                <c:pt idx="100036">
                  <c:v>257.51041666666669</c:v>
                </c:pt>
                <c:pt idx="100037">
                  <c:v>257.51302083333331</c:v>
                </c:pt>
                <c:pt idx="100038">
                  <c:v>257.515625</c:v>
                </c:pt>
                <c:pt idx="100039">
                  <c:v>257.51822916666669</c:v>
                </c:pt>
                <c:pt idx="100040">
                  <c:v>257.52083333333331</c:v>
                </c:pt>
                <c:pt idx="100041">
                  <c:v>257.5234375</c:v>
                </c:pt>
                <c:pt idx="100042">
                  <c:v>257.52604166666669</c:v>
                </c:pt>
                <c:pt idx="100043">
                  <c:v>257.52864583333331</c:v>
                </c:pt>
                <c:pt idx="100044">
                  <c:v>257.53125</c:v>
                </c:pt>
                <c:pt idx="100045">
                  <c:v>257.53385416666669</c:v>
                </c:pt>
                <c:pt idx="100046">
                  <c:v>257.53645833333331</c:v>
                </c:pt>
                <c:pt idx="100047">
                  <c:v>257.5390625</c:v>
                </c:pt>
                <c:pt idx="100048">
                  <c:v>257.54166666666669</c:v>
                </c:pt>
                <c:pt idx="100049">
                  <c:v>257.54427083333331</c:v>
                </c:pt>
                <c:pt idx="100050">
                  <c:v>257.546875</c:v>
                </c:pt>
                <c:pt idx="100051">
                  <c:v>257.54947916666669</c:v>
                </c:pt>
                <c:pt idx="100052">
                  <c:v>257.55208333333331</c:v>
                </c:pt>
                <c:pt idx="100053">
                  <c:v>257.5546875</c:v>
                </c:pt>
                <c:pt idx="100054">
                  <c:v>257.55729166666669</c:v>
                </c:pt>
                <c:pt idx="100055">
                  <c:v>257.55989583333331</c:v>
                </c:pt>
                <c:pt idx="100056">
                  <c:v>257.5625</c:v>
                </c:pt>
                <c:pt idx="100057">
                  <c:v>257.56510416666669</c:v>
                </c:pt>
                <c:pt idx="100058">
                  <c:v>257.56770833333331</c:v>
                </c:pt>
                <c:pt idx="100059">
                  <c:v>257.5703125</c:v>
                </c:pt>
                <c:pt idx="100060">
                  <c:v>257.57291666666669</c:v>
                </c:pt>
                <c:pt idx="100061">
                  <c:v>257.57552083333331</c:v>
                </c:pt>
                <c:pt idx="100062">
                  <c:v>257.578125</c:v>
                </c:pt>
                <c:pt idx="100063">
                  <c:v>257.58072916666669</c:v>
                </c:pt>
                <c:pt idx="100064">
                  <c:v>257.58333333333331</c:v>
                </c:pt>
                <c:pt idx="100065">
                  <c:v>257.5859375</c:v>
                </c:pt>
                <c:pt idx="100066">
                  <c:v>257.58854166666669</c:v>
                </c:pt>
                <c:pt idx="100067">
                  <c:v>257.59114583333331</c:v>
                </c:pt>
                <c:pt idx="100068">
                  <c:v>257.59375</c:v>
                </c:pt>
                <c:pt idx="100069">
                  <c:v>257.59635416666669</c:v>
                </c:pt>
                <c:pt idx="100070">
                  <c:v>257.59895833333331</c:v>
                </c:pt>
                <c:pt idx="100071">
                  <c:v>257.6015625</c:v>
                </c:pt>
                <c:pt idx="100072">
                  <c:v>257.60416666666669</c:v>
                </c:pt>
                <c:pt idx="100073">
                  <c:v>257.60677083333331</c:v>
                </c:pt>
                <c:pt idx="100074">
                  <c:v>257.609375</c:v>
                </c:pt>
                <c:pt idx="100075">
                  <c:v>257.61197916666669</c:v>
                </c:pt>
                <c:pt idx="100076">
                  <c:v>257.61458333333331</c:v>
                </c:pt>
                <c:pt idx="100077">
                  <c:v>257.6171875</c:v>
                </c:pt>
                <c:pt idx="100078">
                  <c:v>257.61979166666669</c:v>
                </c:pt>
                <c:pt idx="100079">
                  <c:v>257.62239583333331</c:v>
                </c:pt>
                <c:pt idx="100080">
                  <c:v>257.625</c:v>
                </c:pt>
                <c:pt idx="100081">
                  <c:v>257.62760416666669</c:v>
                </c:pt>
                <c:pt idx="100082">
                  <c:v>257.63020833333331</c:v>
                </c:pt>
                <c:pt idx="100083">
                  <c:v>257.6328125</c:v>
                </c:pt>
                <c:pt idx="100084">
                  <c:v>257.63541666666669</c:v>
                </c:pt>
                <c:pt idx="100085">
                  <c:v>257.63802083333331</c:v>
                </c:pt>
                <c:pt idx="100086">
                  <c:v>257.640625</c:v>
                </c:pt>
                <c:pt idx="100087">
                  <c:v>257.64322916666669</c:v>
                </c:pt>
                <c:pt idx="100088">
                  <c:v>257.64583333333331</c:v>
                </c:pt>
                <c:pt idx="100089">
                  <c:v>257.6484375</c:v>
                </c:pt>
                <c:pt idx="100090">
                  <c:v>257.65104166666669</c:v>
                </c:pt>
                <c:pt idx="100091">
                  <c:v>257.65364583333331</c:v>
                </c:pt>
                <c:pt idx="100092">
                  <c:v>257.65625</c:v>
                </c:pt>
                <c:pt idx="100093">
                  <c:v>257.65885416666669</c:v>
                </c:pt>
                <c:pt idx="100094">
                  <c:v>257.66145833333331</c:v>
                </c:pt>
                <c:pt idx="100095">
                  <c:v>257.6640625</c:v>
                </c:pt>
                <c:pt idx="100096">
                  <c:v>257.66666666666669</c:v>
                </c:pt>
                <c:pt idx="100097">
                  <c:v>257.66927083333331</c:v>
                </c:pt>
                <c:pt idx="100098">
                  <c:v>257.671875</c:v>
                </c:pt>
                <c:pt idx="100099">
                  <c:v>257.67447916666669</c:v>
                </c:pt>
                <c:pt idx="100100">
                  <c:v>257.67708333333331</c:v>
                </c:pt>
                <c:pt idx="100101">
                  <c:v>257.6796875</c:v>
                </c:pt>
                <c:pt idx="100102">
                  <c:v>257.68229166666669</c:v>
                </c:pt>
                <c:pt idx="100103">
                  <c:v>257.68489583333331</c:v>
                </c:pt>
                <c:pt idx="100104">
                  <c:v>257.6875</c:v>
                </c:pt>
                <c:pt idx="100105">
                  <c:v>257.69010416666669</c:v>
                </c:pt>
                <c:pt idx="100106">
                  <c:v>257.69270833333331</c:v>
                </c:pt>
                <c:pt idx="100107">
                  <c:v>257.6953125</c:v>
                </c:pt>
                <c:pt idx="100108">
                  <c:v>257.69791666666669</c:v>
                </c:pt>
                <c:pt idx="100109">
                  <c:v>257.70052083333331</c:v>
                </c:pt>
                <c:pt idx="100110">
                  <c:v>257.703125</c:v>
                </c:pt>
                <c:pt idx="100111">
                  <c:v>257.70572916666669</c:v>
                </c:pt>
                <c:pt idx="100112">
                  <c:v>257.70833333333331</c:v>
                </c:pt>
                <c:pt idx="100113">
                  <c:v>257.7109375</c:v>
                </c:pt>
                <c:pt idx="100114">
                  <c:v>257.71354166666669</c:v>
                </c:pt>
                <c:pt idx="100115">
                  <c:v>257.71614583333331</c:v>
                </c:pt>
                <c:pt idx="100116">
                  <c:v>257.71875</c:v>
                </c:pt>
                <c:pt idx="100117">
                  <c:v>257.72135416666669</c:v>
                </c:pt>
                <c:pt idx="100118">
                  <c:v>257.72395833333331</c:v>
                </c:pt>
                <c:pt idx="100119">
                  <c:v>257.7265625</c:v>
                </c:pt>
                <c:pt idx="100120">
                  <c:v>257.72916666666669</c:v>
                </c:pt>
                <c:pt idx="100121">
                  <c:v>257.73177083333331</c:v>
                </c:pt>
                <c:pt idx="100122">
                  <c:v>257.734375</c:v>
                </c:pt>
                <c:pt idx="100123">
                  <c:v>257.73697916666669</c:v>
                </c:pt>
                <c:pt idx="100124">
                  <c:v>257.73958333333331</c:v>
                </c:pt>
                <c:pt idx="100125">
                  <c:v>257.7421875</c:v>
                </c:pt>
                <c:pt idx="100126">
                  <c:v>257.74479166666669</c:v>
                </c:pt>
                <c:pt idx="100127">
                  <c:v>257.74739583333331</c:v>
                </c:pt>
                <c:pt idx="100128">
                  <c:v>257.75</c:v>
                </c:pt>
                <c:pt idx="100129">
                  <c:v>257.75260416666669</c:v>
                </c:pt>
                <c:pt idx="100130">
                  <c:v>257.75520833333331</c:v>
                </c:pt>
                <c:pt idx="100131">
                  <c:v>257.7578125</c:v>
                </c:pt>
                <c:pt idx="100132">
                  <c:v>257.76041666666669</c:v>
                </c:pt>
                <c:pt idx="100133">
                  <c:v>257.76302083333331</c:v>
                </c:pt>
                <c:pt idx="100134">
                  <c:v>257.765625</c:v>
                </c:pt>
                <c:pt idx="100135">
                  <c:v>257.76822916666669</c:v>
                </c:pt>
                <c:pt idx="100136">
                  <c:v>257.77083333333331</c:v>
                </c:pt>
                <c:pt idx="100137">
                  <c:v>257.7734375</c:v>
                </c:pt>
                <c:pt idx="100138">
                  <c:v>257.77604166666669</c:v>
                </c:pt>
                <c:pt idx="100139">
                  <c:v>257.77864583333331</c:v>
                </c:pt>
                <c:pt idx="100140">
                  <c:v>257.78125</c:v>
                </c:pt>
                <c:pt idx="100141">
                  <c:v>257.78385416666669</c:v>
                </c:pt>
                <c:pt idx="100142">
                  <c:v>257.78645833333331</c:v>
                </c:pt>
                <c:pt idx="100143">
                  <c:v>257.7890625</c:v>
                </c:pt>
                <c:pt idx="100144">
                  <c:v>257.79166666666669</c:v>
                </c:pt>
                <c:pt idx="100145">
                  <c:v>257.79427083333331</c:v>
                </c:pt>
                <c:pt idx="100146">
                  <c:v>257.796875</c:v>
                </c:pt>
                <c:pt idx="100147">
                  <c:v>257.79947916666669</c:v>
                </c:pt>
                <c:pt idx="100148">
                  <c:v>257.80208333333331</c:v>
                </c:pt>
                <c:pt idx="100149">
                  <c:v>257.8046875</c:v>
                </c:pt>
                <c:pt idx="100150">
                  <c:v>257.80729166666669</c:v>
                </c:pt>
                <c:pt idx="100151">
                  <c:v>257.80989583333331</c:v>
                </c:pt>
                <c:pt idx="100152">
                  <c:v>257.8125</c:v>
                </c:pt>
                <c:pt idx="100153">
                  <c:v>257.81510416666669</c:v>
                </c:pt>
                <c:pt idx="100154">
                  <c:v>257.81770833333331</c:v>
                </c:pt>
                <c:pt idx="100155">
                  <c:v>257.8203125</c:v>
                </c:pt>
                <c:pt idx="100156">
                  <c:v>257.82291666666669</c:v>
                </c:pt>
                <c:pt idx="100157">
                  <c:v>257.82552083333331</c:v>
                </c:pt>
                <c:pt idx="100158">
                  <c:v>257.828125</c:v>
                </c:pt>
                <c:pt idx="100159">
                  <c:v>257.83072916666669</c:v>
                </c:pt>
                <c:pt idx="100160">
                  <c:v>257.83333333333331</c:v>
                </c:pt>
                <c:pt idx="100161">
                  <c:v>257.8359375</c:v>
                </c:pt>
                <c:pt idx="100162">
                  <c:v>257.83854166666669</c:v>
                </c:pt>
                <c:pt idx="100163">
                  <c:v>257.84114583333331</c:v>
                </c:pt>
                <c:pt idx="100164">
                  <c:v>257.84375</c:v>
                </c:pt>
                <c:pt idx="100165">
                  <c:v>257.84635416666669</c:v>
                </c:pt>
                <c:pt idx="100166">
                  <c:v>257.84895833333331</c:v>
                </c:pt>
                <c:pt idx="100167">
                  <c:v>257.8515625</c:v>
                </c:pt>
                <c:pt idx="100168">
                  <c:v>257.85416666666669</c:v>
                </c:pt>
                <c:pt idx="100169">
                  <c:v>257.85677083333331</c:v>
                </c:pt>
                <c:pt idx="100170">
                  <c:v>257.859375</c:v>
                </c:pt>
                <c:pt idx="100171">
                  <c:v>257.86197916666669</c:v>
                </c:pt>
                <c:pt idx="100172">
                  <c:v>257.86458333333331</c:v>
                </c:pt>
                <c:pt idx="100173">
                  <c:v>257.8671875</c:v>
                </c:pt>
                <c:pt idx="100174">
                  <c:v>257.86979166666669</c:v>
                </c:pt>
                <c:pt idx="100175">
                  <c:v>257.87239583333331</c:v>
                </c:pt>
                <c:pt idx="100176">
                  <c:v>257.875</c:v>
                </c:pt>
                <c:pt idx="100177">
                  <c:v>257.87760416666669</c:v>
                </c:pt>
                <c:pt idx="100178">
                  <c:v>257.88020833333331</c:v>
                </c:pt>
                <c:pt idx="100179">
                  <c:v>257.8828125</c:v>
                </c:pt>
                <c:pt idx="100180">
                  <c:v>257.88541666666669</c:v>
                </c:pt>
                <c:pt idx="100181">
                  <c:v>257.88802083333331</c:v>
                </c:pt>
                <c:pt idx="100182">
                  <c:v>257.890625</c:v>
                </c:pt>
                <c:pt idx="100183">
                  <c:v>257.89322916666669</c:v>
                </c:pt>
                <c:pt idx="100184">
                  <c:v>257.89583333333331</c:v>
                </c:pt>
                <c:pt idx="100185">
                  <c:v>257.8984375</c:v>
                </c:pt>
                <c:pt idx="100186">
                  <c:v>257.90104166666669</c:v>
                </c:pt>
                <c:pt idx="100187">
                  <c:v>257.90364583333331</c:v>
                </c:pt>
                <c:pt idx="100188">
                  <c:v>257.90625</c:v>
                </c:pt>
                <c:pt idx="100189">
                  <c:v>257.90885416666669</c:v>
                </c:pt>
                <c:pt idx="100190">
                  <c:v>257.91145833333331</c:v>
                </c:pt>
                <c:pt idx="100191">
                  <c:v>257.9140625</c:v>
                </c:pt>
                <c:pt idx="100192">
                  <c:v>257.91666666666669</c:v>
                </c:pt>
                <c:pt idx="100193">
                  <c:v>257.91927083333331</c:v>
                </c:pt>
                <c:pt idx="100194">
                  <c:v>257.921875</c:v>
                </c:pt>
                <c:pt idx="100195">
                  <c:v>257.92447916666669</c:v>
                </c:pt>
                <c:pt idx="100196">
                  <c:v>257.92708333333331</c:v>
                </c:pt>
                <c:pt idx="100197">
                  <c:v>257.9296875</c:v>
                </c:pt>
                <c:pt idx="100198">
                  <c:v>257.93229166666669</c:v>
                </c:pt>
                <c:pt idx="100199">
                  <c:v>257.93489583333331</c:v>
                </c:pt>
                <c:pt idx="100200">
                  <c:v>257.9375</c:v>
                </c:pt>
                <c:pt idx="100201">
                  <c:v>257.94010416666669</c:v>
                </c:pt>
                <c:pt idx="100202">
                  <c:v>257.94270833333331</c:v>
                </c:pt>
                <c:pt idx="100203">
                  <c:v>257.9453125</c:v>
                </c:pt>
                <c:pt idx="100204">
                  <c:v>257.94791666666669</c:v>
                </c:pt>
                <c:pt idx="100205">
                  <c:v>257.95052083333331</c:v>
                </c:pt>
                <c:pt idx="100206">
                  <c:v>257.953125</c:v>
                </c:pt>
                <c:pt idx="100207">
                  <c:v>257.95572916666669</c:v>
                </c:pt>
                <c:pt idx="100208">
                  <c:v>257.95833333333331</c:v>
                </c:pt>
                <c:pt idx="100209">
                  <c:v>257.9609375</c:v>
                </c:pt>
                <c:pt idx="100210">
                  <c:v>257.96354166666669</c:v>
                </c:pt>
                <c:pt idx="100211">
                  <c:v>257.96614583333331</c:v>
                </c:pt>
                <c:pt idx="100212">
                  <c:v>257.96875</c:v>
                </c:pt>
                <c:pt idx="100213">
                  <c:v>257.97135416666669</c:v>
                </c:pt>
                <c:pt idx="100214">
                  <c:v>257.97395833333331</c:v>
                </c:pt>
                <c:pt idx="100215">
                  <c:v>257.9765625</c:v>
                </c:pt>
                <c:pt idx="100216">
                  <c:v>257.97916666666669</c:v>
                </c:pt>
                <c:pt idx="100217">
                  <c:v>257.98177083333331</c:v>
                </c:pt>
                <c:pt idx="100218">
                  <c:v>257.984375</c:v>
                </c:pt>
                <c:pt idx="100219">
                  <c:v>257.98697916666669</c:v>
                </c:pt>
                <c:pt idx="100220">
                  <c:v>257.98958333333331</c:v>
                </c:pt>
                <c:pt idx="100221">
                  <c:v>257.9921875</c:v>
                </c:pt>
                <c:pt idx="100222">
                  <c:v>257.99479166666669</c:v>
                </c:pt>
                <c:pt idx="100223">
                  <c:v>257.99739583333331</c:v>
                </c:pt>
                <c:pt idx="100224">
                  <c:v>258</c:v>
                </c:pt>
                <c:pt idx="100225">
                  <c:v>258.00260416666669</c:v>
                </c:pt>
                <c:pt idx="100226">
                  <c:v>258.00520833333331</c:v>
                </c:pt>
                <c:pt idx="100227">
                  <c:v>258.0078125</c:v>
                </c:pt>
                <c:pt idx="100228">
                  <c:v>258.01041666666669</c:v>
                </c:pt>
                <c:pt idx="100229">
                  <c:v>258.01302083333331</c:v>
                </c:pt>
                <c:pt idx="100230">
                  <c:v>258.015625</c:v>
                </c:pt>
                <c:pt idx="100231">
                  <c:v>258.01822916666669</c:v>
                </c:pt>
                <c:pt idx="100232">
                  <c:v>258.02083333333331</c:v>
                </c:pt>
                <c:pt idx="100233">
                  <c:v>258.0234375</c:v>
                </c:pt>
                <c:pt idx="100234">
                  <c:v>258.02604166666669</c:v>
                </c:pt>
                <c:pt idx="100235">
                  <c:v>258.02864583333331</c:v>
                </c:pt>
                <c:pt idx="100236">
                  <c:v>258.03125</c:v>
                </c:pt>
                <c:pt idx="100237">
                  <c:v>258.03385416666669</c:v>
                </c:pt>
                <c:pt idx="100238">
                  <c:v>258.03645833333331</c:v>
                </c:pt>
                <c:pt idx="100239">
                  <c:v>258.0390625</c:v>
                </c:pt>
                <c:pt idx="100240">
                  <c:v>258.04166666666669</c:v>
                </c:pt>
                <c:pt idx="100241">
                  <c:v>258.04427083333331</c:v>
                </c:pt>
                <c:pt idx="100242">
                  <c:v>258.046875</c:v>
                </c:pt>
                <c:pt idx="100243">
                  <c:v>258.04947916666669</c:v>
                </c:pt>
                <c:pt idx="100244">
                  <c:v>258.05208333333331</c:v>
                </c:pt>
                <c:pt idx="100245">
                  <c:v>258.0546875</c:v>
                </c:pt>
                <c:pt idx="100246">
                  <c:v>258.05729166666669</c:v>
                </c:pt>
                <c:pt idx="100247">
                  <c:v>258.05989583333331</c:v>
                </c:pt>
                <c:pt idx="100248">
                  <c:v>258.0625</c:v>
                </c:pt>
                <c:pt idx="100249">
                  <c:v>258.06510416666669</c:v>
                </c:pt>
                <c:pt idx="100250">
                  <c:v>258.06770833333331</c:v>
                </c:pt>
                <c:pt idx="100251">
                  <c:v>258.0703125</c:v>
                </c:pt>
                <c:pt idx="100252">
                  <c:v>258.07291666666669</c:v>
                </c:pt>
                <c:pt idx="100253">
                  <c:v>258.07552083333331</c:v>
                </c:pt>
                <c:pt idx="100254">
                  <c:v>258.078125</c:v>
                </c:pt>
                <c:pt idx="100255">
                  <c:v>258.08072916666669</c:v>
                </c:pt>
                <c:pt idx="100256">
                  <c:v>258.08333333333331</c:v>
                </c:pt>
                <c:pt idx="100257">
                  <c:v>258.0859375</c:v>
                </c:pt>
                <c:pt idx="100258">
                  <c:v>258.08854166666669</c:v>
                </c:pt>
                <c:pt idx="100259">
                  <c:v>258.09114583333331</c:v>
                </c:pt>
                <c:pt idx="100260">
                  <c:v>258.09375</c:v>
                </c:pt>
                <c:pt idx="100261">
                  <c:v>258.09635416666669</c:v>
                </c:pt>
                <c:pt idx="100262">
                  <c:v>258.09895833333331</c:v>
                </c:pt>
                <c:pt idx="100263">
                  <c:v>258.1015625</c:v>
                </c:pt>
                <c:pt idx="100264">
                  <c:v>258.10416666666669</c:v>
                </c:pt>
                <c:pt idx="100265">
                  <c:v>258.10677083333331</c:v>
                </c:pt>
                <c:pt idx="100266">
                  <c:v>258.109375</c:v>
                </c:pt>
                <c:pt idx="100267">
                  <c:v>258.11197916666669</c:v>
                </c:pt>
                <c:pt idx="100268">
                  <c:v>258.11458333333331</c:v>
                </c:pt>
                <c:pt idx="100269">
                  <c:v>258.1171875</c:v>
                </c:pt>
                <c:pt idx="100270">
                  <c:v>258.11979166666669</c:v>
                </c:pt>
                <c:pt idx="100271">
                  <c:v>258.12239583333331</c:v>
                </c:pt>
                <c:pt idx="100272">
                  <c:v>258.125</c:v>
                </c:pt>
                <c:pt idx="100273">
                  <c:v>258.12760416666669</c:v>
                </c:pt>
                <c:pt idx="100274">
                  <c:v>258.13020833333331</c:v>
                </c:pt>
                <c:pt idx="100275">
                  <c:v>258.1328125</c:v>
                </c:pt>
                <c:pt idx="100276">
                  <c:v>258.13541666666669</c:v>
                </c:pt>
                <c:pt idx="100277">
                  <c:v>258.13802083333331</c:v>
                </c:pt>
                <c:pt idx="100278">
                  <c:v>258.140625</c:v>
                </c:pt>
                <c:pt idx="100279">
                  <c:v>258.14322916666669</c:v>
                </c:pt>
                <c:pt idx="100280">
                  <c:v>258.14583333333331</c:v>
                </c:pt>
                <c:pt idx="100281">
                  <c:v>258.1484375</c:v>
                </c:pt>
                <c:pt idx="100282">
                  <c:v>258.15104166666669</c:v>
                </c:pt>
                <c:pt idx="100283">
                  <c:v>258.15364583333331</c:v>
                </c:pt>
                <c:pt idx="100284">
                  <c:v>258.15625</c:v>
                </c:pt>
                <c:pt idx="100285">
                  <c:v>258.15885416666669</c:v>
                </c:pt>
                <c:pt idx="100286">
                  <c:v>258.16145833333331</c:v>
                </c:pt>
                <c:pt idx="100287">
                  <c:v>258.1640625</c:v>
                </c:pt>
                <c:pt idx="100288">
                  <c:v>258.16666666666669</c:v>
                </c:pt>
                <c:pt idx="100289">
                  <c:v>258.16927083333331</c:v>
                </c:pt>
                <c:pt idx="100290">
                  <c:v>258.171875</c:v>
                </c:pt>
                <c:pt idx="100291">
                  <c:v>258.17447916666669</c:v>
                </c:pt>
                <c:pt idx="100292">
                  <c:v>258.17708333333331</c:v>
                </c:pt>
                <c:pt idx="100293">
                  <c:v>258.1796875</c:v>
                </c:pt>
                <c:pt idx="100294">
                  <c:v>258.18229166666669</c:v>
                </c:pt>
                <c:pt idx="100295">
                  <c:v>258.18489583333331</c:v>
                </c:pt>
                <c:pt idx="100296">
                  <c:v>258.1875</c:v>
                </c:pt>
                <c:pt idx="100297">
                  <c:v>258.19010416666669</c:v>
                </c:pt>
                <c:pt idx="100298">
                  <c:v>258.19270833333331</c:v>
                </c:pt>
                <c:pt idx="100299">
                  <c:v>258.1953125</c:v>
                </c:pt>
                <c:pt idx="100300">
                  <c:v>258.19791666666669</c:v>
                </c:pt>
                <c:pt idx="100301">
                  <c:v>258.20052083333331</c:v>
                </c:pt>
                <c:pt idx="100302">
                  <c:v>258.203125</c:v>
                </c:pt>
                <c:pt idx="100303">
                  <c:v>258.20572916666669</c:v>
                </c:pt>
                <c:pt idx="100304">
                  <c:v>258.20833333333331</c:v>
                </c:pt>
                <c:pt idx="100305">
                  <c:v>258.2109375</c:v>
                </c:pt>
                <c:pt idx="100306">
                  <c:v>258.21354166666669</c:v>
                </c:pt>
                <c:pt idx="100307">
                  <c:v>258.21614583333331</c:v>
                </c:pt>
                <c:pt idx="100308">
                  <c:v>258.21875</c:v>
                </c:pt>
                <c:pt idx="100309">
                  <c:v>258.22135416666669</c:v>
                </c:pt>
                <c:pt idx="100310">
                  <c:v>258.22395833333331</c:v>
                </c:pt>
                <c:pt idx="100311">
                  <c:v>258.2265625</c:v>
                </c:pt>
                <c:pt idx="100312">
                  <c:v>258.22916666666669</c:v>
                </c:pt>
                <c:pt idx="100313">
                  <c:v>258.23177083333331</c:v>
                </c:pt>
                <c:pt idx="100314">
                  <c:v>258.234375</c:v>
                </c:pt>
                <c:pt idx="100315">
                  <c:v>258.23697916666669</c:v>
                </c:pt>
                <c:pt idx="100316">
                  <c:v>258.23958333333331</c:v>
                </c:pt>
                <c:pt idx="100317">
                  <c:v>258.2421875</c:v>
                </c:pt>
                <c:pt idx="100318">
                  <c:v>258.24479166666669</c:v>
                </c:pt>
                <c:pt idx="100319">
                  <c:v>258.24739583333331</c:v>
                </c:pt>
                <c:pt idx="100320">
                  <c:v>258.25</c:v>
                </c:pt>
                <c:pt idx="100321">
                  <c:v>258.25260416666669</c:v>
                </c:pt>
                <c:pt idx="100322">
                  <c:v>258.25520833333331</c:v>
                </c:pt>
                <c:pt idx="100323">
                  <c:v>258.2578125</c:v>
                </c:pt>
                <c:pt idx="100324">
                  <c:v>258.26041666666669</c:v>
                </c:pt>
                <c:pt idx="100325">
                  <c:v>258.26302083333331</c:v>
                </c:pt>
                <c:pt idx="100326">
                  <c:v>258.265625</c:v>
                </c:pt>
                <c:pt idx="100327">
                  <c:v>258.26822916666669</c:v>
                </c:pt>
                <c:pt idx="100328">
                  <c:v>258.27083333333331</c:v>
                </c:pt>
                <c:pt idx="100329">
                  <c:v>258.2734375</c:v>
                </c:pt>
                <c:pt idx="100330">
                  <c:v>258.27604166666669</c:v>
                </c:pt>
                <c:pt idx="100331">
                  <c:v>258.27864583333331</c:v>
                </c:pt>
                <c:pt idx="100332">
                  <c:v>258.28125</c:v>
                </c:pt>
                <c:pt idx="100333">
                  <c:v>258.28385416666669</c:v>
                </c:pt>
                <c:pt idx="100334">
                  <c:v>258.28645833333331</c:v>
                </c:pt>
                <c:pt idx="100335">
                  <c:v>258.2890625</c:v>
                </c:pt>
                <c:pt idx="100336">
                  <c:v>258.29166666666669</c:v>
                </c:pt>
                <c:pt idx="100337">
                  <c:v>258.29427083333331</c:v>
                </c:pt>
                <c:pt idx="100338">
                  <c:v>258.296875</c:v>
                </c:pt>
                <c:pt idx="100339">
                  <c:v>258.29947916666669</c:v>
                </c:pt>
                <c:pt idx="100340">
                  <c:v>258.30208333333331</c:v>
                </c:pt>
                <c:pt idx="100341">
                  <c:v>258.3046875</c:v>
                </c:pt>
                <c:pt idx="100342">
                  <c:v>258.30729166666669</c:v>
                </c:pt>
                <c:pt idx="100343">
                  <c:v>258.30989583333331</c:v>
                </c:pt>
                <c:pt idx="100344">
                  <c:v>258.3125</c:v>
                </c:pt>
                <c:pt idx="100345">
                  <c:v>258.31510416666669</c:v>
                </c:pt>
                <c:pt idx="100346">
                  <c:v>258.31770833333331</c:v>
                </c:pt>
                <c:pt idx="100347">
                  <c:v>258.3203125</c:v>
                </c:pt>
                <c:pt idx="100348">
                  <c:v>258.32291666666669</c:v>
                </c:pt>
                <c:pt idx="100349">
                  <c:v>258.32552083333331</c:v>
                </c:pt>
                <c:pt idx="100350">
                  <c:v>258.328125</c:v>
                </c:pt>
                <c:pt idx="100351">
                  <c:v>258.33072916666669</c:v>
                </c:pt>
                <c:pt idx="100352">
                  <c:v>258.33333333333331</c:v>
                </c:pt>
                <c:pt idx="100353">
                  <c:v>258.3359375</c:v>
                </c:pt>
                <c:pt idx="100354">
                  <c:v>258.33854166666669</c:v>
                </c:pt>
                <c:pt idx="100355">
                  <c:v>258.34114583333331</c:v>
                </c:pt>
                <c:pt idx="100356">
                  <c:v>258.34375</c:v>
                </c:pt>
                <c:pt idx="100357">
                  <c:v>258.34635416666669</c:v>
                </c:pt>
                <c:pt idx="100358">
                  <c:v>258.34895833333331</c:v>
                </c:pt>
                <c:pt idx="100359">
                  <c:v>258.3515625</c:v>
                </c:pt>
                <c:pt idx="100360">
                  <c:v>258.35416666666669</c:v>
                </c:pt>
                <c:pt idx="100361">
                  <c:v>258.35677083333331</c:v>
                </c:pt>
                <c:pt idx="100362">
                  <c:v>258.359375</c:v>
                </c:pt>
                <c:pt idx="100363">
                  <c:v>258.36197916666669</c:v>
                </c:pt>
                <c:pt idx="100364">
                  <c:v>258.36458333333331</c:v>
                </c:pt>
                <c:pt idx="100365">
                  <c:v>258.3671875</c:v>
                </c:pt>
                <c:pt idx="100366">
                  <c:v>258.36979166666669</c:v>
                </c:pt>
                <c:pt idx="100367">
                  <c:v>258.37239583333331</c:v>
                </c:pt>
                <c:pt idx="100368">
                  <c:v>258.375</c:v>
                </c:pt>
                <c:pt idx="100369">
                  <c:v>258.37760416666669</c:v>
                </c:pt>
                <c:pt idx="100370">
                  <c:v>258.38020833333331</c:v>
                </c:pt>
                <c:pt idx="100371">
                  <c:v>258.3828125</c:v>
                </c:pt>
                <c:pt idx="100372">
                  <c:v>258.38541666666669</c:v>
                </c:pt>
                <c:pt idx="100373">
                  <c:v>258.38802083333331</c:v>
                </c:pt>
                <c:pt idx="100374">
                  <c:v>258.390625</c:v>
                </c:pt>
                <c:pt idx="100375">
                  <c:v>258.39322916666669</c:v>
                </c:pt>
                <c:pt idx="100376">
                  <c:v>258.39583333333331</c:v>
                </c:pt>
                <c:pt idx="100377">
                  <c:v>258.3984375</c:v>
                </c:pt>
                <c:pt idx="100378">
                  <c:v>258.40104166666669</c:v>
                </c:pt>
                <c:pt idx="100379">
                  <c:v>258.40364583333331</c:v>
                </c:pt>
                <c:pt idx="100380">
                  <c:v>258.40625</c:v>
                </c:pt>
                <c:pt idx="100381">
                  <c:v>258.40885416666669</c:v>
                </c:pt>
                <c:pt idx="100382">
                  <c:v>258.41145833333331</c:v>
                </c:pt>
                <c:pt idx="100383">
                  <c:v>258.4140625</c:v>
                </c:pt>
                <c:pt idx="100384">
                  <c:v>258.41666666666669</c:v>
                </c:pt>
                <c:pt idx="100385">
                  <c:v>258.41927083333331</c:v>
                </c:pt>
                <c:pt idx="100386">
                  <c:v>258.421875</c:v>
                </c:pt>
                <c:pt idx="100387">
                  <c:v>258.42447916666669</c:v>
                </c:pt>
                <c:pt idx="100388">
                  <c:v>258.42708333333331</c:v>
                </c:pt>
                <c:pt idx="100389">
                  <c:v>258.4296875</c:v>
                </c:pt>
                <c:pt idx="100390">
                  <c:v>258.43229166666669</c:v>
                </c:pt>
                <c:pt idx="100391">
                  <c:v>258.43489583333331</c:v>
                </c:pt>
                <c:pt idx="100392">
                  <c:v>258.4375</c:v>
                </c:pt>
                <c:pt idx="100393">
                  <c:v>258.44010416666669</c:v>
                </c:pt>
                <c:pt idx="100394">
                  <c:v>258.44270833333331</c:v>
                </c:pt>
                <c:pt idx="100395">
                  <c:v>258.4453125</c:v>
                </c:pt>
                <c:pt idx="100396">
                  <c:v>258.44791666666669</c:v>
                </c:pt>
                <c:pt idx="100397">
                  <c:v>258.45052083333331</c:v>
                </c:pt>
                <c:pt idx="100398">
                  <c:v>258.453125</c:v>
                </c:pt>
                <c:pt idx="100399">
                  <c:v>258.45572916666669</c:v>
                </c:pt>
                <c:pt idx="100400">
                  <c:v>258.45833333333331</c:v>
                </c:pt>
                <c:pt idx="100401">
                  <c:v>258.4609375</c:v>
                </c:pt>
                <c:pt idx="100402">
                  <c:v>258.46354166666669</c:v>
                </c:pt>
                <c:pt idx="100403">
                  <c:v>258.46614583333331</c:v>
                </c:pt>
                <c:pt idx="100404">
                  <c:v>258.46875</c:v>
                </c:pt>
                <c:pt idx="100405">
                  <c:v>258.47135416666669</c:v>
                </c:pt>
                <c:pt idx="100406">
                  <c:v>258.47395833333331</c:v>
                </c:pt>
                <c:pt idx="100407">
                  <c:v>258.4765625</c:v>
                </c:pt>
                <c:pt idx="100408">
                  <c:v>258.47916666666669</c:v>
                </c:pt>
                <c:pt idx="100409">
                  <c:v>258.48177083333331</c:v>
                </c:pt>
                <c:pt idx="100410">
                  <c:v>258.484375</c:v>
                </c:pt>
                <c:pt idx="100411">
                  <c:v>258.48697916666669</c:v>
                </c:pt>
                <c:pt idx="100412">
                  <c:v>258.48958333333331</c:v>
                </c:pt>
                <c:pt idx="100413">
                  <c:v>258.4921875</c:v>
                </c:pt>
                <c:pt idx="100414">
                  <c:v>258.49479166666669</c:v>
                </c:pt>
                <c:pt idx="100415">
                  <c:v>258.49739583333331</c:v>
                </c:pt>
                <c:pt idx="100416">
                  <c:v>258.5</c:v>
                </c:pt>
                <c:pt idx="100417">
                  <c:v>258.50260416666669</c:v>
                </c:pt>
                <c:pt idx="100418">
                  <c:v>258.50520833333331</c:v>
                </c:pt>
                <c:pt idx="100419">
                  <c:v>258.5078125</c:v>
                </c:pt>
                <c:pt idx="100420">
                  <c:v>258.51041666666669</c:v>
                </c:pt>
                <c:pt idx="100421">
                  <c:v>258.51302083333331</c:v>
                </c:pt>
                <c:pt idx="100422">
                  <c:v>258.515625</c:v>
                </c:pt>
                <c:pt idx="100423">
                  <c:v>258.51822916666669</c:v>
                </c:pt>
                <c:pt idx="100424">
                  <c:v>258.52083333333331</c:v>
                </c:pt>
                <c:pt idx="100425">
                  <c:v>258.5234375</c:v>
                </c:pt>
                <c:pt idx="100426">
                  <c:v>258.52604166666669</c:v>
                </c:pt>
                <c:pt idx="100427">
                  <c:v>258.52864583333331</c:v>
                </c:pt>
                <c:pt idx="100428">
                  <c:v>258.53125</c:v>
                </c:pt>
                <c:pt idx="100429">
                  <c:v>258.53385416666669</c:v>
                </c:pt>
                <c:pt idx="100430">
                  <c:v>258.53645833333331</c:v>
                </c:pt>
                <c:pt idx="100431">
                  <c:v>258.5390625</c:v>
                </c:pt>
                <c:pt idx="100432">
                  <c:v>258.54166666666669</c:v>
                </c:pt>
                <c:pt idx="100433">
                  <c:v>258.54427083333331</c:v>
                </c:pt>
                <c:pt idx="100434">
                  <c:v>258.546875</c:v>
                </c:pt>
                <c:pt idx="100435">
                  <c:v>258.54947916666669</c:v>
                </c:pt>
                <c:pt idx="100436">
                  <c:v>258.55208333333331</c:v>
                </c:pt>
                <c:pt idx="100437">
                  <c:v>258.5546875</c:v>
                </c:pt>
                <c:pt idx="100438">
                  <c:v>258.55729166666669</c:v>
                </c:pt>
                <c:pt idx="100439">
                  <c:v>258.55989583333331</c:v>
                </c:pt>
                <c:pt idx="100440">
                  <c:v>258.5625</c:v>
                </c:pt>
                <c:pt idx="100441">
                  <c:v>258.56510416666669</c:v>
                </c:pt>
                <c:pt idx="100442">
                  <c:v>258.56770833333331</c:v>
                </c:pt>
                <c:pt idx="100443">
                  <c:v>258.5703125</c:v>
                </c:pt>
                <c:pt idx="100444">
                  <c:v>258.57291666666669</c:v>
                </c:pt>
                <c:pt idx="100445">
                  <c:v>258.57552083333331</c:v>
                </c:pt>
                <c:pt idx="100446">
                  <c:v>258.578125</c:v>
                </c:pt>
                <c:pt idx="100447">
                  <c:v>258.58072916666669</c:v>
                </c:pt>
                <c:pt idx="100448">
                  <c:v>258.58333333333331</c:v>
                </c:pt>
                <c:pt idx="100449">
                  <c:v>258.5859375</c:v>
                </c:pt>
                <c:pt idx="100450">
                  <c:v>258.58854166666669</c:v>
                </c:pt>
                <c:pt idx="100451">
                  <c:v>258.59114583333331</c:v>
                </c:pt>
                <c:pt idx="100452">
                  <c:v>258.59375</c:v>
                </c:pt>
                <c:pt idx="100453">
                  <c:v>258.59635416666669</c:v>
                </c:pt>
                <c:pt idx="100454">
                  <c:v>258.59895833333331</c:v>
                </c:pt>
                <c:pt idx="100455">
                  <c:v>258.6015625</c:v>
                </c:pt>
                <c:pt idx="100456">
                  <c:v>258.60416666666669</c:v>
                </c:pt>
                <c:pt idx="100457">
                  <c:v>258.60677083333331</c:v>
                </c:pt>
                <c:pt idx="100458">
                  <c:v>258.609375</c:v>
                </c:pt>
                <c:pt idx="100459">
                  <c:v>258.61197916666669</c:v>
                </c:pt>
                <c:pt idx="100460">
                  <c:v>258.61458333333331</c:v>
                </c:pt>
                <c:pt idx="100461">
                  <c:v>258.6171875</c:v>
                </c:pt>
                <c:pt idx="100462">
                  <c:v>258.61979166666669</c:v>
                </c:pt>
                <c:pt idx="100463">
                  <c:v>258.62239583333331</c:v>
                </c:pt>
                <c:pt idx="100464">
                  <c:v>258.625</c:v>
                </c:pt>
                <c:pt idx="100465">
                  <c:v>258.62760416666669</c:v>
                </c:pt>
                <c:pt idx="100466">
                  <c:v>258.63020833333331</c:v>
                </c:pt>
                <c:pt idx="100467">
                  <c:v>258.6328125</c:v>
                </c:pt>
                <c:pt idx="100468">
                  <c:v>258.63541666666669</c:v>
                </c:pt>
                <c:pt idx="100469">
                  <c:v>258.63802083333331</c:v>
                </c:pt>
                <c:pt idx="100470">
                  <c:v>258.640625</c:v>
                </c:pt>
                <c:pt idx="100471">
                  <c:v>258.64322916666669</c:v>
                </c:pt>
                <c:pt idx="100472">
                  <c:v>258.64583333333331</c:v>
                </c:pt>
                <c:pt idx="100473">
                  <c:v>258.6484375</c:v>
                </c:pt>
                <c:pt idx="100474">
                  <c:v>258.65104166666669</c:v>
                </c:pt>
                <c:pt idx="100475">
                  <c:v>258.65364583333331</c:v>
                </c:pt>
                <c:pt idx="100476">
                  <c:v>258.65625</c:v>
                </c:pt>
                <c:pt idx="100477">
                  <c:v>258.65885416666669</c:v>
                </c:pt>
                <c:pt idx="100478">
                  <c:v>258.66145833333331</c:v>
                </c:pt>
                <c:pt idx="100479">
                  <c:v>258.6640625</c:v>
                </c:pt>
                <c:pt idx="100480">
                  <c:v>258.66666666666669</c:v>
                </c:pt>
                <c:pt idx="100481">
                  <c:v>258.66927083333331</c:v>
                </c:pt>
                <c:pt idx="100482">
                  <c:v>258.671875</c:v>
                </c:pt>
                <c:pt idx="100483">
                  <c:v>258.67447916666669</c:v>
                </c:pt>
                <c:pt idx="100484">
                  <c:v>258.67708333333331</c:v>
                </c:pt>
                <c:pt idx="100485">
                  <c:v>258.6796875</c:v>
                </c:pt>
                <c:pt idx="100486">
                  <c:v>258.68229166666669</c:v>
                </c:pt>
                <c:pt idx="100487">
                  <c:v>258.68489583333331</c:v>
                </c:pt>
                <c:pt idx="100488">
                  <c:v>258.6875</c:v>
                </c:pt>
                <c:pt idx="100489">
                  <c:v>258.69010416666669</c:v>
                </c:pt>
                <c:pt idx="100490">
                  <c:v>258.69270833333331</c:v>
                </c:pt>
                <c:pt idx="100491">
                  <c:v>258.6953125</c:v>
                </c:pt>
                <c:pt idx="100492">
                  <c:v>258.69791666666669</c:v>
                </c:pt>
                <c:pt idx="100493">
                  <c:v>258.70052083333331</c:v>
                </c:pt>
                <c:pt idx="100494">
                  <c:v>258.703125</c:v>
                </c:pt>
                <c:pt idx="100495">
                  <c:v>258.70572916666669</c:v>
                </c:pt>
                <c:pt idx="100496">
                  <c:v>258.70833333333331</c:v>
                </c:pt>
                <c:pt idx="100497">
                  <c:v>258.7109375</c:v>
                </c:pt>
                <c:pt idx="100498">
                  <c:v>258.71354166666669</c:v>
                </c:pt>
                <c:pt idx="100499">
                  <c:v>258.71614583333331</c:v>
                </c:pt>
                <c:pt idx="100500">
                  <c:v>258.71875</c:v>
                </c:pt>
                <c:pt idx="100501">
                  <c:v>258.72135416666669</c:v>
                </c:pt>
                <c:pt idx="100502">
                  <c:v>258.72395833333331</c:v>
                </c:pt>
                <c:pt idx="100503">
                  <c:v>258.7265625</c:v>
                </c:pt>
                <c:pt idx="100504">
                  <c:v>258.72916666666669</c:v>
                </c:pt>
                <c:pt idx="100505">
                  <c:v>258.73177083333331</c:v>
                </c:pt>
                <c:pt idx="100506">
                  <c:v>258.734375</c:v>
                </c:pt>
                <c:pt idx="100507">
                  <c:v>258.73697916666669</c:v>
                </c:pt>
                <c:pt idx="100508">
                  <c:v>258.73958333333331</c:v>
                </c:pt>
                <c:pt idx="100509">
                  <c:v>258.7421875</c:v>
                </c:pt>
                <c:pt idx="100510">
                  <c:v>258.74479166666669</c:v>
                </c:pt>
                <c:pt idx="100511">
                  <c:v>258.74739583333331</c:v>
                </c:pt>
                <c:pt idx="100512">
                  <c:v>258.75</c:v>
                </c:pt>
                <c:pt idx="100513">
                  <c:v>258.75260416666669</c:v>
                </c:pt>
                <c:pt idx="100514">
                  <c:v>258.75520833333331</c:v>
                </c:pt>
                <c:pt idx="100515">
                  <c:v>258.7578125</c:v>
                </c:pt>
                <c:pt idx="100516">
                  <c:v>258.76041666666669</c:v>
                </c:pt>
                <c:pt idx="100517">
                  <c:v>258.76302083333331</c:v>
                </c:pt>
                <c:pt idx="100518">
                  <c:v>258.765625</c:v>
                </c:pt>
                <c:pt idx="100519">
                  <c:v>258.76822916666669</c:v>
                </c:pt>
                <c:pt idx="100520">
                  <c:v>258.77083333333331</c:v>
                </c:pt>
                <c:pt idx="100521">
                  <c:v>258.7734375</c:v>
                </c:pt>
                <c:pt idx="100522">
                  <c:v>258.77604166666669</c:v>
                </c:pt>
                <c:pt idx="100523">
                  <c:v>258.77864583333331</c:v>
                </c:pt>
                <c:pt idx="100524">
                  <c:v>258.78125</c:v>
                </c:pt>
                <c:pt idx="100525">
                  <c:v>258.78385416666669</c:v>
                </c:pt>
                <c:pt idx="100526">
                  <c:v>258.78645833333331</c:v>
                </c:pt>
                <c:pt idx="100527">
                  <c:v>258.7890625</c:v>
                </c:pt>
                <c:pt idx="100528">
                  <c:v>258.79166666666669</c:v>
                </c:pt>
                <c:pt idx="100529">
                  <c:v>258.79427083333331</c:v>
                </c:pt>
                <c:pt idx="100530">
                  <c:v>258.796875</c:v>
                </c:pt>
                <c:pt idx="100531">
                  <c:v>258.79947916666669</c:v>
                </c:pt>
                <c:pt idx="100532">
                  <c:v>258.80208333333331</c:v>
                </c:pt>
                <c:pt idx="100533">
                  <c:v>258.8046875</c:v>
                </c:pt>
                <c:pt idx="100534">
                  <c:v>258.80729166666669</c:v>
                </c:pt>
                <c:pt idx="100535">
                  <c:v>258.80989583333331</c:v>
                </c:pt>
                <c:pt idx="100536">
                  <c:v>258.8125</c:v>
                </c:pt>
                <c:pt idx="100537">
                  <c:v>258.81510416666669</c:v>
                </c:pt>
                <c:pt idx="100538">
                  <c:v>258.81770833333331</c:v>
                </c:pt>
                <c:pt idx="100539">
                  <c:v>258.8203125</c:v>
                </c:pt>
                <c:pt idx="100540">
                  <c:v>258.82291666666669</c:v>
                </c:pt>
                <c:pt idx="100541">
                  <c:v>258.82552083333331</c:v>
                </c:pt>
                <c:pt idx="100542">
                  <c:v>258.828125</c:v>
                </c:pt>
                <c:pt idx="100543">
                  <c:v>258.83072916666669</c:v>
                </c:pt>
                <c:pt idx="100544">
                  <c:v>258.83333333333331</c:v>
                </c:pt>
                <c:pt idx="100545">
                  <c:v>258.8359375</c:v>
                </c:pt>
                <c:pt idx="100546">
                  <c:v>258.83854166666669</c:v>
                </c:pt>
                <c:pt idx="100547">
                  <c:v>258.84114583333331</c:v>
                </c:pt>
                <c:pt idx="100548">
                  <c:v>258.84375</c:v>
                </c:pt>
                <c:pt idx="100549">
                  <c:v>258.84635416666669</c:v>
                </c:pt>
                <c:pt idx="100550">
                  <c:v>258.84895833333331</c:v>
                </c:pt>
                <c:pt idx="100551">
                  <c:v>258.8515625</c:v>
                </c:pt>
                <c:pt idx="100552">
                  <c:v>258.85416666666669</c:v>
                </c:pt>
                <c:pt idx="100553">
                  <c:v>258.85677083333331</c:v>
                </c:pt>
                <c:pt idx="100554">
                  <c:v>258.859375</c:v>
                </c:pt>
                <c:pt idx="100555">
                  <c:v>258.86197916666669</c:v>
                </c:pt>
                <c:pt idx="100556">
                  <c:v>258.86458333333331</c:v>
                </c:pt>
                <c:pt idx="100557">
                  <c:v>258.8671875</c:v>
                </c:pt>
                <c:pt idx="100558">
                  <c:v>258.86979166666669</c:v>
                </c:pt>
                <c:pt idx="100559">
                  <c:v>258.87239583333331</c:v>
                </c:pt>
                <c:pt idx="100560">
                  <c:v>258.875</c:v>
                </c:pt>
                <c:pt idx="100561">
                  <c:v>258.87760416666669</c:v>
                </c:pt>
                <c:pt idx="100562">
                  <c:v>258.88020833333331</c:v>
                </c:pt>
                <c:pt idx="100563">
                  <c:v>258.8828125</c:v>
                </c:pt>
                <c:pt idx="100564">
                  <c:v>258.88541666666669</c:v>
                </c:pt>
                <c:pt idx="100565">
                  <c:v>258.88802083333331</c:v>
                </c:pt>
                <c:pt idx="100566">
                  <c:v>258.890625</c:v>
                </c:pt>
                <c:pt idx="100567">
                  <c:v>258.89322916666669</c:v>
                </c:pt>
                <c:pt idx="100568">
                  <c:v>258.89583333333331</c:v>
                </c:pt>
                <c:pt idx="100569">
                  <c:v>258.8984375</c:v>
                </c:pt>
                <c:pt idx="100570">
                  <c:v>258.90104166666669</c:v>
                </c:pt>
                <c:pt idx="100571">
                  <c:v>258.90364583333331</c:v>
                </c:pt>
                <c:pt idx="100572">
                  <c:v>258.90625</c:v>
                </c:pt>
                <c:pt idx="100573">
                  <c:v>258.90885416666669</c:v>
                </c:pt>
                <c:pt idx="100574">
                  <c:v>258.91145833333331</c:v>
                </c:pt>
                <c:pt idx="100575">
                  <c:v>258.9140625</c:v>
                </c:pt>
                <c:pt idx="100576">
                  <c:v>258.91666666666669</c:v>
                </c:pt>
                <c:pt idx="100577">
                  <c:v>258.91927083333331</c:v>
                </c:pt>
                <c:pt idx="100578">
                  <c:v>258.921875</c:v>
                </c:pt>
                <c:pt idx="100579">
                  <c:v>258.92447916666669</c:v>
                </c:pt>
                <c:pt idx="100580">
                  <c:v>258.92708333333331</c:v>
                </c:pt>
                <c:pt idx="100581">
                  <c:v>258.9296875</c:v>
                </c:pt>
                <c:pt idx="100582">
                  <c:v>258.93229166666669</c:v>
                </c:pt>
                <c:pt idx="100583">
                  <c:v>258.93489583333331</c:v>
                </c:pt>
                <c:pt idx="100584">
                  <c:v>258.9375</c:v>
                </c:pt>
                <c:pt idx="100585">
                  <c:v>258.94010416666669</c:v>
                </c:pt>
                <c:pt idx="100586">
                  <c:v>258.94270833333331</c:v>
                </c:pt>
                <c:pt idx="100587">
                  <c:v>258.9453125</c:v>
                </c:pt>
                <c:pt idx="100588">
                  <c:v>258.94791666666669</c:v>
                </c:pt>
                <c:pt idx="100589">
                  <c:v>258.95052083333331</c:v>
                </c:pt>
                <c:pt idx="100590">
                  <c:v>258.953125</c:v>
                </c:pt>
                <c:pt idx="100591">
                  <c:v>258.95572916666669</c:v>
                </c:pt>
                <c:pt idx="100592">
                  <c:v>258.95833333333331</c:v>
                </c:pt>
                <c:pt idx="100593">
                  <c:v>258.9609375</c:v>
                </c:pt>
                <c:pt idx="100594">
                  <c:v>258.96354166666669</c:v>
                </c:pt>
                <c:pt idx="100595">
                  <c:v>258.96614583333331</c:v>
                </c:pt>
                <c:pt idx="100596">
                  <c:v>258.96875</c:v>
                </c:pt>
                <c:pt idx="100597">
                  <c:v>258.97135416666669</c:v>
                </c:pt>
                <c:pt idx="100598">
                  <c:v>258.97395833333331</c:v>
                </c:pt>
                <c:pt idx="100599">
                  <c:v>258.9765625</c:v>
                </c:pt>
                <c:pt idx="100600">
                  <c:v>258.97916666666669</c:v>
                </c:pt>
                <c:pt idx="100601">
                  <c:v>258.98177083333331</c:v>
                </c:pt>
                <c:pt idx="100602">
                  <c:v>258.984375</c:v>
                </c:pt>
                <c:pt idx="100603">
                  <c:v>258.98697916666669</c:v>
                </c:pt>
                <c:pt idx="100604">
                  <c:v>258.98958333333331</c:v>
                </c:pt>
                <c:pt idx="100605">
                  <c:v>258.9921875</c:v>
                </c:pt>
                <c:pt idx="100606">
                  <c:v>258.99479166666669</c:v>
                </c:pt>
                <c:pt idx="100607">
                  <c:v>258.99739583333331</c:v>
                </c:pt>
                <c:pt idx="100608">
                  <c:v>259</c:v>
                </c:pt>
                <c:pt idx="100609">
                  <c:v>259.00260416666669</c:v>
                </c:pt>
                <c:pt idx="100610">
                  <c:v>259.00520833333331</c:v>
                </c:pt>
                <c:pt idx="100611">
                  <c:v>259.0078125</c:v>
                </c:pt>
                <c:pt idx="100612">
                  <c:v>259.01041666666669</c:v>
                </c:pt>
                <c:pt idx="100613">
                  <c:v>259.01302083333331</c:v>
                </c:pt>
                <c:pt idx="100614">
                  <c:v>259.015625</c:v>
                </c:pt>
                <c:pt idx="100615">
                  <c:v>259.01822916666669</c:v>
                </c:pt>
                <c:pt idx="100616">
                  <c:v>259.02083333333331</c:v>
                </c:pt>
                <c:pt idx="100617">
                  <c:v>259.0234375</c:v>
                </c:pt>
                <c:pt idx="100618">
                  <c:v>259.02604166666669</c:v>
                </c:pt>
                <c:pt idx="100619">
                  <c:v>259.02864583333331</c:v>
                </c:pt>
                <c:pt idx="100620">
                  <c:v>259.03125</c:v>
                </c:pt>
                <c:pt idx="100621">
                  <c:v>259.03385416666669</c:v>
                </c:pt>
                <c:pt idx="100622">
                  <c:v>259.03645833333331</c:v>
                </c:pt>
                <c:pt idx="100623">
                  <c:v>259.0390625</c:v>
                </c:pt>
                <c:pt idx="100624">
                  <c:v>259.04166666666669</c:v>
                </c:pt>
                <c:pt idx="100625">
                  <c:v>259.04427083333331</c:v>
                </c:pt>
                <c:pt idx="100626">
                  <c:v>259.046875</c:v>
                </c:pt>
                <c:pt idx="100627">
                  <c:v>259.04947916666669</c:v>
                </c:pt>
                <c:pt idx="100628">
                  <c:v>259.05208333333331</c:v>
                </c:pt>
                <c:pt idx="100629">
                  <c:v>259.0546875</c:v>
                </c:pt>
                <c:pt idx="100630">
                  <c:v>259.05729166666669</c:v>
                </c:pt>
                <c:pt idx="100631">
                  <c:v>259.05989583333331</c:v>
                </c:pt>
                <c:pt idx="100632">
                  <c:v>259.0625</c:v>
                </c:pt>
                <c:pt idx="100633">
                  <c:v>259.06510416666669</c:v>
                </c:pt>
                <c:pt idx="100634">
                  <c:v>259.06770833333331</c:v>
                </c:pt>
                <c:pt idx="100635">
                  <c:v>259.0703125</c:v>
                </c:pt>
                <c:pt idx="100636">
                  <c:v>259.07291666666669</c:v>
                </c:pt>
                <c:pt idx="100637">
                  <c:v>259.07552083333331</c:v>
                </c:pt>
                <c:pt idx="100638">
                  <c:v>259.078125</c:v>
                </c:pt>
                <c:pt idx="100639">
                  <c:v>259.08072916666669</c:v>
                </c:pt>
                <c:pt idx="100640">
                  <c:v>259.08333333333331</c:v>
                </c:pt>
                <c:pt idx="100641">
                  <c:v>259.0859375</c:v>
                </c:pt>
                <c:pt idx="100642">
                  <c:v>259.08854166666669</c:v>
                </c:pt>
                <c:pt idx="100643">
                  <c:v>259.09114583333331</c:v>
                </c:pt>
                <c:pt idx="100644">
                  <c:v>259.09375</c:v>
                </c:pt>
                <c:pt idx="100645">
                  <c:v>259.09635416666669</c:v>
                </c:pt>
                <c:pt idx="100646">
                  <c:v>259.09895833333331</c:v>
                </c:pt>
                <c:pt idx="100647">
                  <c:v>259.1015625</c:v>
                </c:pt>
                <c:pt idx="100648">
                  <c:v>259.10416666666669</c:v>
                </c:pt>
                <c:pt idx="100649">
                  <c:v>259.10677083333331</c:v>
                </c:pt>
                <c:pt idx="100650">
                  <c:v>259.109375</c:v>
                </c:pt>
                <c:pt idx="100651">
                  <c:v>259.11197916666669</c:v>
                </c:pt>
                <c:pt idx="100652">
                  <c:v>259.11458333333331</c:v>
                </c:pt>
                <c:pt idx="100653">
                  <c:v>259.1171875</c:v>
                </c:pt>
                <c:pt idx="100654">
                  <c:v>259.11979166666669</c:v>
                </c:pt>
                <c:pt idx="100655">
                  <c:v>259.12239583333331</c:v>
                </c:pt>
                <c:pt idx="100656">
                  <c:v>259.125</c:v>
                </c:pt>
                <c:pt idx="100657">
                  <c:v>259.12760416666669</c:v>
                </c:pt>
                <c:pt idx="100658">
                  <c:v>259.13020833333331</c:v>
                </c:pt>
                <c:pt idx="100659">
                  <c:v>259.1328125</c:v>
                </c:pt>
                <c:pt idx="100660">
                  <c:v>259.13541666666669</c:v>
                </c:pt>
                <c:pt idx="100661">
                  <c:v>259.13802083333331</c:v>
                </c:pt>
                <c:pt idx="100662">
                  <c:v>259.140625</c:v>
                </c:pt>
                <c:pt idx="100663">
                  <c:v>259.14322916666669</c:v>
                </c:pt>
                <c:pt idx="100664">
                  <c:v>259.14583333333331</c:v>
                </c:pt>
                <c:pt idx="100665">
                  <c:v>259.1484375</c:v>
                </c:pt>
                <c:pt idx="100666">
                  <c:v>259.15104166666669</c:v>
                </c:pt>
                <c:pt idx="100667">
                  <c:v>259.15364583333331</c:v>
                </c:pt>
                <c:pt idx="100668">
                  <c:v>259.15625</c:v>
                </c:pt>
                <c:pt idx="100669">
                  <c:v>259.15885416666669</c:v>
                </c:pt>
                <c:pt idx="100670">
                  <c:v>259.16145833333331</c:v>
                </c:pt>
                <c:pt idx="100671">
                  <c:v>259.1640625</c:v>
                </c:pt>
                <c:pt idx="100672">
                  <c:v>259.16666666666669</c:v>
                </c:pt>
                <c:pt idx="100673">
                  <c:v>259.16927083333331</c:v>
                </c:pt>
                <c:pt idx="100674">
                  <c:v>259.171875</c:v>
                </c:pt>
                <c:pt idx="100675">
                  <c:v>259.17447916666669</c:v>
                </c:pt>
                <c:pt idx="100676">
                  <c:v>259.17708333333331</c:v>
                </c:pt>
                <c:pt idx="100677">
                  <c:v>259.1796875</c:v>
                </c:pt>
                <c:pt idx="100678">
                  <c:v>259.18229166666669</c:v>
                </c:pt>
                <c:pt idx="100679">
                  <c:v>259.18489583333331</c:v>
                </c:pt>
                <c:pt idx="100680">
                  <c:v>259.1875</c:v>
                </c:pt>
                <c:pt idx="100681">
                  <c:v>259.19010416666669</c:v>
                </c:pt>
                <c:pt idx="100682">
                  <c:v>259.19270833333331</c:v>
                </c:pt>
                <c:pt idx="100683">
                  <c:v>259.1953125</c:v>
                </c:pt>
                <c:pt idx="100684">
                  <c:v>259.19791666666669</c:v>
                </c:pt>
                <c:pt idx="100685">
                  <c:v>259.20052083333331</c:v>
                </c:pt>
                <c:pt idx="100686">
                  <c:v>259.203125</c:v>
                </c:pt>
                <c:pt idx="100687">
                  <c:v>259.20572916666669</c:v>
                </c:pt>
                <c:pt idx="100688">
                  <c:v>259.20833333333331</c:v>
                </c:pt>
                <c:pt idx="100689">
                  <c:v>259.2109375</c:v>
                </c:pt>
                <c:pt idx="100690">
                  <c:v>259.21354166666669</c:v>
                </c:pt>
                <c:pt idx="100691">
                  <c:v>259.21614583333331</c:v>
                </c:pt>
                <c:pt idx="100692">
                  <c:v>259.21875</c:v>
                </c:pt>
                <c:pt idx="100693">
                  <c:v>259.22135416666669</c:v>
                </c:pt>
                <c:pt idx="100694">
                  <c:v>259.22395833333331</c:v>
                </c:pt>
                <c:pt idx="100695">
                  <c:v>259.2265625</c:v>
                </c:pt>
                <c:pt idx="100696">
                  <c:v>259.22916666666669</c:v>
                </c:pt>
                <c:pt idx="100697">
                  <c:v>259.23177083333331</c:v>
                </c:pt>
                <c:pt idx="100698">
                  <c:v>259.234375</c:v>
                </c:pt>
                <c:pt idx="100699">
                  <c:v>259.23697916666669</c:v>
                </c:pt>
                <c:pt idx="100700">
                  <c:v>259.23958333333331</c:v>
                </c:pt>
                <c:pt idx="100701">
                  <c:v>259.2421875</c:v>
                </c:pt>
                <c:pt idx="100702">
                  <c:v>259.24479166666669</c:v>
                </c:pt>
                <c:pt idx="100703">
                  <c:v>259.24739583333331</c:v>
                </c:pt>
                <c:pt idx="100704">
                  <c:v>259.25</c:v>
                </c:pt>
                <c:pt idx="100705">
                  <c:v>259.25260416666669</c:v>
                </c:pt>
                <c:pt idx="100706">
                  <c:v>259.25520833333331</c:v>
                </c:pt>
                <c:pt idx="100707">
                  <c:v>259.2578125</c:v>
                </c:pt>
                <c:pt idx="100708">
                  <c:v>259.26041666666669</c:v>
                </c:pt>
                <c:pt idx="100709">
                  <c:v>259.26302083333331</c:v>
                </c:pt>
                <c:pt idx="100710">
                  <c:v>259.265625</c:v>
                </c:pt>
                <c:pt idx="100711">
                  <c:v>259.26822916666669</c:v>
                </c:pt>
                <c:pt idx="100712">
                  <c:v>259.27083333333331</c:v>
                </c:pt>
                <c:pt idx="100713">
                  <c:v>259.2734375</c:v>
                </c:pt>
                <c:pt idx="100714">
                  <c:v>259.27604166666669</c:v>
                </c:pt>
                <c:pt idx="100715">
                  <c:v>259.27864583333331</c:v>
                </c:pt>
                <c:pt idx="100716">
                  <c:v>259.28125</c:v>
                </c:pt>
                <c:pt idx="100717">
                  <c:v>259.28385416666669</c:v>
                </c:pt>
                <c:pt idx="100718">
                  <c:v>259.28645833333331</c:v>
                </c:pt>
                <c:pt idx="100719">
                  <c:v>259.2890625</c:v>
                </c:pt>
                <c:pt idx="100720">
                  <c:v>259.29166666666669</c:v>
                </c:pt>
                <c:pt idx="100721">
                  <c:v>259.29427083333331</c:v>
                </c:pt>
                <c:pt idx="100722">
                  <c:v>259.296875</c:v>
                </c:pt>
                <c:pt idx="100723">
                  <c:v>259.29947916666669</c:v>
                </c:pt>
                <c:pt idx="100724">
                  <c:v>259.30208333333331</c:v>
                </c:pt>
                <c:pt idx="100725">
                  <c:v>259.3046875</c:v>
                </c:pt>
                <c:pt idx="100726">
                  <c:v>259.30729166666669</c:v>
                </c:pt>
                <c:pt idx="100727">
                  <c:v>259.30989583333331</c:v>
                </c:pt>
                <c:pt idx="100728">
                  <c:v>259.3125</c:v>
                </c:pt>
                <c:pt idx="100729">
                  <c:v>259.31510416666669</c:v>
                </c:pt>
                <c:pt idx="100730">
                  <c:v>259.31770833333331</c:v>
                </c:pt>
                <c:pt idx="100731">
                  <c:v>259.3203125</c:v>
                </c:pt>
                <c:pt idx="100732">
                  <c:v>259.32291666666669</c:v>
                </c:pt>
                <c:pt idx="100733">
                  <c:v>259.32552083333331</c:v>
                </c:pt>
                <c:pt idx="100734">
                  <c:v>259.328125</c:v>
                </c:pt>
                <c:pt idx="100735">
                  <c:v>259.33072916666669</c:v>
                </c:pt>
                <c:pt idx="100736">
                  <c:v>259.33333333333331</c:v>
                </c:pt>
                <c:pt idx="100737">
                  <c:v>259.3359375</c:v>
                </c:pt>
                <c:pt idx="100738">
                  <c:v>259.33854166666669</c:v>
                </c:pt>
                <c:pt idx="100739">
                  <c:v>259.34114583333331</c:v>
                </c:pt>
                <c:pt idx="100740">
                  <c:v>259.34375</c:v>
                </c:pt>
                <c:pt idx="100741">
                  <c:v>259.34635416666669</c:v>
                </c:pt>
                <c:pt idx="100742">
                  <c:v>259.34895833333331</c:v>
                </c:pt>
                <c:pt idx="100743">
                  <c:v>259.3515625</c:v>
                </c:pt>
                <c:pt idx="100744">
                  <c:v>259.35416666666669</c:v>
                </c:pt>
                <c:pt idx="100745">
                  <c:v>259.35677083333331</c:v>
                </c:pt>
                <c:pt idx="100746">
                  <c:v>259.359375</c:v>
                </c:pt>
                <c:pt idx="100747">
                  <c:v>259.36197916666669</c:v>
                </c:pt>
                <c:pt idx="100748">
                  <c:v>259.36458333333331</c:v>
                </c:pt>
                <c:pt idx="100749">
                  <c:v>259.3671875</c:v>
                </c:pt>
                <c:pt idx="100750">
                  <c:v>259.36979166666669</c:v>
                </c:pt>
                <c:pt idx="100751">
                  <c:v>259.37239583333331</c:v>
                </c:pt>
                <c:pt idx="100752">
                  <c:v>259.375</c:v>
                </c:pt>
                <c:pt idx="100753">
                  <c:v>259.37760416666669</c:v>
                </c:pt>
                <c:pt idx="100754">
                  <c:v>259.38020833333331</c:v>
                </c:pt>
                <c:pt idx="100755">
                  <c:v>259.3828125</c:v>
                </c:pt>
                <c:pt idx="100756">
                  <c:v>259.38541666666669</c:v>
                </c:pt>
                <c:pt idx="100757">
                  <c:v>259.38802083333331</c:v>
                </c:pt>
                <c:pt idx="100758">
                  <c:v>259.390625</c:v>
                </c:pt>
                <c:pt idx="100759">
                  <c:v>259.39322916666669</c:v>
                </c:pt>
                <c:pt idx="100760">
                  <c:v>259.39583333333331</c:v>
                </c:pt>
                <c:pt idx="100761">
                  <c:v>259.3984375</c:v>
                </c:pt>
                <c:pt idx="100762">
                  <c:v>259.40104166666669</c:v>
                </c:pt>
                <c:pt idx="100763">
                  <c:v>259.40364583333331</c:v>
                </c:pt>
                <c:pt idx="100764">
                  <c:v>259.40625</c:v>
                </c:pt>
                <c:pt idx="100765">
                  <c:v>259.40885416666669</c:v>
                </c:pt>
                <c:pt idx="100766">
                  <c:v>259.41145833333331</c:v>
                </c:pt>
                <c:pt idx="100767">
                  <c:v>259.4140625</c:v>
                </c:pt>
                <c:pt idx="100768">
                  <c:v>259.41666666666669</c:v>
                </c:pt>
                <c:pt idx="100769">
                  <c:v>259.41927083333331</c:v>
                </c:pt>
                <c:pt idx="100770">
                  <c:v>259.421875</c:v>
                </c:pt>
                <c:pt idx="100771">
                  <c:v>259.42447916666669</c:v>
                </c:pt>
                <c:pt idx="100772">
                  <c:v>259.42708333333331</c:v>
                </c:pt>
                <c:pt idx="100773">
                  <c:v>259.4296875</c:v>
                </c:pt>
                <c:pt idx="100774">
                  <c:v>259.43229166666669</c:v>
                </c:pt>
                <c:pt idx="100775">
                  <c:v>259.43489583333331</c:v>
                </c:pt>
                <c:pt idx="100776">
                  <c:v>259.4375</c:v>
                </c:pt>
                <c:pt idx="100777">
                  <c:v>259.44010416666669</c:v>
                </c:pt>
                <c:pt idx="100778">
                  <c:v>259.44270833333331</c:v>
                </c:pt>
                <c:pt idx="100779">
                  <c:v>259.4453125</c:v>
                </c:pt>
                <c:pt idx="100780">
                  <c:v>259.44791666666669</c:v>
                </c:pt>
                <c:pt idx="100781">
                  <c:v>259.45052083333331</c:v>
                </c:pt>
                <c:pt idx="100782">
                  <c:v>259.453125</c:v>
                </c:pt>
                <c:pt idx="100783">
                  <c:v>259.45572916666669</c:v>
                </c:pt>
                <c:pt idx="100784">
                  <c:v>259.45833333333331</c:v>
                </c:pt>
                <c:pt idx="100785">
                  <c:v>259.4609375</c:v>
                </c:pt>
                <c:pt idx="100786">
                  <c:v>259.46354166666669</c:v>
                </c:pt>
                <c:pt idx="100787">
                  <c:v>259.46614583333331</c:v>
                </c:pt>
                <c:pt idx="100788">
                  <c:v>259.46875</c:v>
                </c:pt>
                <c:pt idx="100789">
                  <c:v>259.47135416666669</c:v>
                </c:pt>
                <c:pt idx="100790">
                  <c:v>259.47395833333331</c:v>
                </c:pt>
                <c:pt idx="100791">
                  <c:v>259.4765625</c:v>
                </c:pt>
                <c:pt idx="100792">
                  <c:v>259.47916666666669</c:v>
                </c:pt>
                <c:pt idx="100793">
                  <c:v>259.48177083333331</c:v>
                </c:pt>
                <c:pt idx="100794">
                  <c:v>259.484375</c:v>
                </c:pt>
                <c:pt idx="100795">
                  <c:v>259.48697916666669</c:v>
                </c:pt>
                <c:pt idx="100796">
                  <c:v>259.48958333333331</c:v>
                </c:pt>
                <c:pt idx="100797">
                  <c:v>259.4921875</c:v>
                </c:pt>
                <c:pt idx="100798">
                  <c:v>259.49479166666669</c:v>
                </c:pt>
                <c:pt idx="100799">
                  <c:v>259.49739583333331</c:v>
                </c:pt>
                <c:pt idx="100800">
                  <c:v>259.5</c:v>
                </c:pt>
                <c:pt idx="100801">
                  <c:v>259.50260416666669</c:v>
                </c:pt>
                <c:pt idx="100802">
                  <c:v>259.50520833333331</c:v>
                </c:pt>
                <c:pt idx="100803">
                  <c:v>259.5078125</c:v>
                </c:pt>
                <c:pt idx="100804">
                  <c:v>259.51041666666669</c:v>
                </c:pt>
                <c:pt idx="100805">
                  <c:v>259.51302083333331</c:v>
                </c:pt>
                <c:pt idx="100806">
                  <c:v>259.515625</c:v>
                </c:pt>
                <c:pt idx="100807">
                  <c:v>259.51822916666669</c:v>
                </c:pt>
                <c:pt idx="100808">
                  <c:v>259.52083333333331</c:v>
                </c:pt>
                <c:pt idx="100809">
                  <c:v>259.5234375</c:v>
                </c:pt>
                <c:pt idx="100810">
                  <c:v>259.52604166666669</c:v>
                </c:pt>
                <c:pt idx="100811">
                  <c:v>259.52864583333331</c:v>
                </c:pt>
                <c:pt idx="100812">
                  <c:v>259.53125</c:v>
                </c:pt>
                <c:pt idx="100813">
                  <c:v>259.53385416666669</c:v>
                </c:pt>
                <c:pt idx="100814">
                  <c:v>259.53645833333331</c:v>
                </c:pt>
                <c:pt idx="100815">
                  <c:v>259.5390625</c:v>
                </c:pt>
                <c:pt idx="100816">
                  <c:v>259.54166666666669</c:v>
                </c:pt>
                <c:pt idx="100817">
                  <c:v>259.54427083333331</c:v>
                </c:pt>
                <c:pt idx="100818">
                  <c:v>259.546875</c:v>
                </c:pt>
                <c:pt idx="100819">
                  <c:v>259.54947916666669</c:v>
                </c:pt>
                <c:pt idx="100820">
                  <c:v>259.55208333333331</c:v>
                </c:pt>
                <c:pt idx="100821">
                  <c:v>259.5546875</c:v>
                </c:pt>
                <c:pt idx="100822">
                  <c:v>259.55729166666669</c:v>
                </c:pt>
                <c:pt idx="100823">
                  <c:v>259.55989583333331</c:v>
                </c:pt>
                <c:pt idx="100824">
                  <c:v>259.5625</c:v>
                </c:pt>
                <c:pt idx="100825">
                  <c:v>259.56510416666669</c:v>
                </c:pt>
                <c:pt idx="100826">
                  <c:v>259.56770833333331</c:v>
                </c:pt>
                <c:pt idx="100827">
                  <c:v>259.5703125</c:v>
                </c:pt>
                <c:pt idx="100828">
                  <c:v>259.57291666666669</c:v>
                </c:pt>
                <c:pt idx="100829">
                  <c:v>259.57552083333331</c:v>
                </c:pt>
                <c:pt idx="100830">
                  <c:v>259.578125</c:v>
                </c:pt>
                <c:pt idx="100831">
                  <c:v>259.58072916666669</c:v>
                </c:pt>
                <c:pt idx="100832">
                  <c:v>259.58333333333331</c:v>
                </c:pt>
                <c:pt idx="100833">
                  <c:v>259.5859375</c:v>
                </c:pt>
                <c:pt idx="100834">
                  <c:v>259.58854166666669</c:v>
                </c:pt>
                <c:pt idx="100835">
                  <c:v>259.59114583333331</c:v>
                </c:pt>
                <c:pt idx="100836">
                  <c:v>259.59375</c:v>
                </c:pt>
                <c:pt idx="100837">
                  <c:v>259.59635416666669</c:v>
                </c:pt>
                <c:pt idx="100838">
                  <c:v>259.59895833333331</c:v>
                </c:pt>
                <c:pt idx="100839">
                  <c:v>259.6015625</c:v>
                </c:pt>
                <c:pt idx="100840">
                  <c:v>259.60416666666669</c:v>
                </c:pt>
                <c:pt idx="100841">
                  <c:v>259.60677083333331</c:v>
                </c:pt>
                <c:pt idx="100842">
                  <c:v>259.609375</c:v>
                </c:pt>
                <c:pt idx="100843">
                  <c:v>259.61197916666669</c:v>
                </c:pt>
                <c:pt idx="100844">
                  <c:v>259.61458333333331</c:v>
                </c:pt>
                <c:pt idx="100845">
                  <c:v>259.6171875</c:v>
                </c:pt>
                <c:pt idx="100846">
                  <c:v>259.61979166666669</c:v>
                </c:pt>
                <c:pt idx="100847">
                  <c:v>259.62239583333331</c:v>
                </c:pt>
                <c:pt idx="100848">
                  <c:v>259.625</c:v>
                </c:pt>
                <c:pt idx="100849">
                  <c:v>259.62760416666669</c:v>
                </c:pt>
                <c:pt idx="100850">
                  <c:v>259.63020833333331</c:v>
                </c:pt>
                <c:pt idx="100851">
                  <c:v>259.6328125</c:v>
                </c:pt>
                <c:pt idx="100852">
                  <c:v>259.63541666666669</c:v>
                </c:pt>
                <c:pt idx="100853">
                  <c:v>259.63802083333331</c:v>
                </c:pt>
                <c:pt idx="100854">
                  <c:v>259.640625</c:v>
                </c:pt>
                <c:pt idx="100855">
                  <c:v>259.64322916666669</c:v>
                </c:pt>
                <c:pt idx="100856">
                  <c:v>259.64583333333331</c:v>
                </c:pt>
                <c:pt idx="100857">
                  <c:v>259.6484375</c:v>
                </c:pt>
                <c:pt idx="100858">
                  <c:v>259.65104166666669</c:v>
                </c:pt>
                <c:pt idx="100859">
                  <c:v>259.65364583333331</c:v>
                </c:pt>
                <c:pt idx="100860">
                  <c:v>259.65625</c:v>
                </c:pt>
                <c:pt idx="100861">
                  <c:v>259.65885416666669</c:v>
                </c:pt>
                <c:pt idx="100862">
                  <c:v>259.66145833333331</c:v>
                </c:pt>
                <c:pt idx="100863">
                  <c:v>259.6640625</c:v>
                </c:pt>
                <c:pt idx="100864">
                  <c:v>259.66666666666669</c:v>
                </c:pt>
                <c:pt idx="100865">
                  <c:v>259.66927083333331</c:v>
                </c:pt>
                <c:pt idx="100866">
                  <c:v>259.671875</c:v>
                </c:pt>
                <c:pt idx="100867">
                  <c:v>259.67447916666669</c:v>
                </c:pt>
                <c:pt idx="100868">
                  <c:v>259.67708333333331</c:v>
                </c:pt>
                <c:pt idx="100869">
                  <c:v>259.6796875</c:v>
                </c:pt>
                <c:pt idx="100870">
                  <c:v>259.68229166666669</c:v>
                </c:pt>
                <c:pt idx="100871">
                  <c:v>259.68489583333331</c:v>
                </c:pt>
                <c:pt idx="100872">
                  <c:v>259.6875</c:v>
                </c:pt>
                <c:pt idx="100873">
                  <c:v>259.69010416666669</c:v>
                </c:pt>
                <c:pt idx="100874">
                  <c:v>259.69270833333331</c:v>
                </c:pt>
                <c:pt idx="100875">
                  <c:v>259.6953125</c:v>
                </c:pt>
                <c:pt idx="100876">
                  <c:v>259.69791666666669</c:v>
                </c:pt>
                <c:pt idx="100877">
                  <c:v>259.70052083333331</c:v>
                </c:pt>
                <c:pt idx="100878">
                  <c:v>259.703125</c:v>
                </c:pt>
                <c:pt idx="100879">
                  <c:v>259.70572916666669</c:v>
                </c:pt>
                <c:pt idx="100880">
                  <c:v>259.70833333333331</c:v>
                </c:pt>
                <c:pt idx="100881">
                  <c:v>259.7109375</c:v>
                </c:pt>
                <c:pt idx="100882">
                  <c:v>259.71354166666669</c:v>
                </c:pt>
                <c:pt idx="100883">
                  <c:v>259.71614583333331</c:v>
                </c:pt>
                <c:pt idx="100884">
                  <c:v>259.71875</c:v>
                </c:pt>
                <c:pt idx="100885">
                  <c:v>259.72135416666669</c:v>
                </c:pt>
                <c:pt idx="100886">
                  <c:v>259.72395833333331</c:v>
                </c:pt>
                <c:pt idx="100887">
                  <c:v>259.7265625</c:v>
                </c:pt>
                <c:pt idx="100888">
                  <c:v>259.72916666666669</c:v>
                </c:pt>
                <c:pt idx="100889">
                  <c:v>259.73177083333331</c:v>
                </c:pt>
                <c:pt idx="100890">
                  <c:v>259.734375</c:v>
                </c:pt>
                <c:pt idx="100891">
                  <c:v>259.73697916666669</c:v>
                </c:pt>
                <c:pt idx="100892">
                  <c:v>259.73958333333331</c:v>
                </c:pt>
                <c:pt idx="100893">
                  <c:v>259.7421875</c:v>
                </c:pt>
                <c:pt idx="100894">
                  <c:v>259.74479166666669</c:v>
                </c:pt>
                <c:pt idx="100895">
                  <c:v>259.74739583333331</c:v>
                </c:pt>
                <c:pt idx="100896">
                  <c:v>259.75</c:v>
                </c:pt>
                <c:pt idx="100897">
                  <c:v>259.75260416666669</c:v>
                </c:pt>
                <c:pt idx="100898">
                  <c:v>259.75520833333331</c:v>
                </c:pt>
                <c:pt idx="100899">
                  <c:v>259.7578125</c:v>
                </c:pt>
                <c:pt idx="100900">
                  <c:v>259.76041666666669</c:v>
                </c:pt>
                <c:pt idx="100901">
                  <c:v>259.76302083333331</c:v>
                </c:pt>
                <c:pt idx="100902">
                  <c:v>259.765625</c:v>
                </c:pt>
                <c:pt idx="100903">
                  <c:v>259.76822916666669</c:v>
                </c:pt>
                <c:pt idx="100904">
                  <c:v>259.77083333333331</c:v>
                </c:pt>
                <c:pt idx="100905">
                  <c:v>259.7734375</c:v>
                </c:pt>
                <c:pt idx="100906">
                  <c:v>259.77604166666669</c:v>
                </c:pt>
                <c:pt idx="100907">
                  <c:v>259.77864583333331</c:v>
                </c:pt>
                <c:pt idx="100908">
                  <c:v>259.78125</c:v>
                </c:pt>
                <c:pt idx="100909">
                  <c:v>259.78385416666669</c:v>
                </c:pt>
                <c:pt idx="100910">
                  <c:v>259.78645833333331</c:v>
                </c:pt>
                <c:pt idx="100911">
                  <c:v>259.7890625</c:v>
                </c:pt>
                <c:pt idx="100912">
                  <c:v>259.79166666666669</c:v>
                </c:pt>
                <c:pt idx="100913">
                  <c:v>259.79427083333331</c:v>
                </c:pt>
                <c:pt idx="100914">
                  <c:v>259.796875</c:v>
                </c:pt>
                <c:pt idx="100915">
                  <c:v>259.79947916666669</c:v>
                </c:pt>
                <c:pt idx="100916">
                  <c:v>259.80208333333331</c:v>
                </c:pt>
                <c:pt idx="100917">
                  <c:v>259.8046875</c:v>
                </c:pt>
                <c:pt idx="100918">
                  <c:v>259.80729166666669</c:v>
                </c:pt>
                <c:pt idx="100919">
                  <c:v>259.80989583333331</c:v>
                </c:pt>
                <c:pt idx="100920">
                  <c:v>259.8125</c:v>
                </c:pt>
                <c:pt idx="100921">
                  <c:v>259.81510416666669</c:v>
                </c:pt>
                <c:pt idx="100922">
                  <c:v>259.81770833333331</c:v>
                </c:pt>
                <c:pt idx="100923">
                  <c:v>259.8203125</c:v>
                </c:pt>
                <c:pt idx="100924">
                  <c:v>259.82291666666669</c:v>
                </c:pt>
                <c:pt idx="100925">
                  <c:v>259.82552083333331</c:v>
                </c:pt>
                <c:pt idx="100926">
                  <c:v>259.828125</c:v>
                </c:pt>
                <c:pt idx="100927">
                  <c:v>259.83072916666669</c:v>
                </c:pt>
                <c:pt idx="100928">
                  <c:v>259.83333333333331</c:v>
                </c:pt>
                <c:pt idx="100929">
                  <c:v>259.8359375</c:v>
                </c:pt>
                <c:pt idx="100930">
                  <c:v>259.83854166666669</c:v>
                </c:pt>
                <c:pt idx="100931">
                  <c:v>259.84114583333331</c:v>
                </c:pt>
                <c:pt idx="100932">
                  <c:v>259.84375</c:v>
                </c:pt>
                <c:pt idx="100933">
                  <c:v>259.84635416666669</c:v>
                </c:pt>
                <c:pt idx="100934">
                  <c:v>259.84895833333331</c:v>
                </c:pt>
                <c:pt idx="100935">
                  <c:v>259.8515625</c:v>
                </c:pt>
                <c:pt idx="100936">
                  <c:v>259.85416666666669</c:v>
                </c:pt>
                <c:pt idx="100937">
                  <c:v>259.85677083333331</c:v>
                </c:pt>
                <c:pt idx="100938">
                  <c:v>259.859375</c:v>
                </c:pt>
                <c:pt idx="100939">
                  <c:v>259.86197916666669</c:v>
                </c:pt>
                <c:pt idx="100940">
                  <c:v>259.86458333333331</c:v>
                </c:pt>
                <c:pt idx="100941">
                  <c:v>259.8671875</c:v>
                </c:pt>
                <c:pt idx="100942">
                  <c:v>259.86979166666669</c:v>
                </c:pt>
                <c:pt idx="100943">
                  <c:v>259.87239583333331</c:v>
                </c:pt>
                <c:pt idx="100944">
                  <c:v>259.875</c:v>
                </c:pt>
                <c:pt idx="100945">
                  <c:v>259.87760416666669</c:v>
                </c:pt>
                <c:pt idx="100946">
                  <c:v>259.88020833333331</c:v>
                </c:pt>
                <c:pt idx="100947">
                  <c:v>259.8828125</c:v>
                </c:pt>
                <c:pt idx="100948">
                  <c:v>259.88541666666669</c:v>
                </c:pt>
                <c:pt idx="100949">
                  <c:v>259.88802083333331</c:v>
                </c:pt>
                <c:pt idx="100950">
                  <c:v>259.890625</c:v>
                </c:pt>
                <c:pt idx="100951">
                  <c:v>259.89322916666669</c:v>
                </c:pt>
                <c:pt idx="100952">
                  <c:v>259.89583333333331</c:v>
                </c:pt>
                <c:pt idx="100953">
                  <c:v>259.8984375</c:v>
                </c:pt>
                <c:pt idx="100954">
                  <c:v>259.90104166666669</c:v>
                </c:pt>
                <c:pt idx="100955">
                  <c:v>259.90364583333331</c:v>
                </c:pt>
                <c:pt idx="100956">
                  <c:v>259.90625</c:v>
                </c:pt>
                <c:pt idx="100957">
                  <c:v>259.90885416666669</c:v>
                </c:pt>
                <c:pt idx="100958">
                  <c:v>259.91145833333331</c:v>
                </c:pt>
                <c:pt idx="100959">
                  <c:v>259.9140625</c:v>
                </c:pt>
                <c:pt idx="100960">
                  <c:v>259.91666666666669</c:v>
                </c:pt>
                <c:pt idx="100961">
                  <c:v>259.91927083333331</c:v>
                </c:pt>
                <c:pt idx="100962">
                  <c:v>259.921875</c:v>
                </c:pt>
                <c:pt idx="100963">
                  <c:v>259.92447916666669</c:v>
                </c:pt>
                <c:pt idx="100964">
                  <c:v>259.92708333333331</c:v>
                </c:pt>
                <c:pt idx="100965">
                  <c:v>259.9296875</c:v>
                </c:pt>
                <c:pt idx="100966">
                  <c:v>259.93229166666669</c:v>
                </c:pt>
                <c:pt idx="100967">
                  <c:v>259.93489583333331</c:v>
                </c:pt>
                <c:pt idx="100968">
                  <c:v>259.9375</c:v>
                </c:pt>
                <c:pt idx="100969">
                  <c:v>259.94010416666669</c:v>
                </c:pt>
                <c:pt idx="100970">
                  <c:v>259.94270833333331</c:v>
                </c:pt>
                <c:pt idx="100971">
                  <c:v>259.9453125</c:v>
                </c:pt>
                <c:pt idx="100972">
                  <c:v>259.94791666666669</c:v>
                </c:pt>
                <c:pt idx="100973">
                  <c:v>259.95052083333331</c:v>
                </c:pt>
                <c:pt idx="100974">
                  <c:v>259.953125</c:v>
                </c:pt>
                <c:pt idx="100975">
                  <c:v>259.95572916666669</c:v>
                </c:pt>
                <c:pt idx="100976">
                  <c:v>259.95833333333331</c:v>
                </c:pt>
                <c:pt idx="100977">
                  <c:v>259.9609375</c:v>
                </c:pt>
                <c:pt idx="100978">
                  <c:v>259.96354166666669</c:v>
                </c:pt>
                <c:pt idx="100979">
                  <c:v>259.96614583333331</c:v>
                </c:pt>
                <c:pt idx="100980">
                  <c:v>259.96875</c:v>
                </c:pt>
                <c:pt idx="100981">
                  <c:v>259.97135416666669</c:v>
                </c:pt>
                <c:pt idx="100982">
                  <c:v>259.97395833333331</c:v>
                </c:pt>
                <c:pt idx="100983">
                  <c:v>259.9765625</c:v>
                </c:pt>
                <c:pt idx="100984">
                  <c:v>259.97916666666669</c:v>
                </c:pt>
                <c:pt idx="100985">
                  <c:v>259.98177083333331</c:v>
                </c:pt>
                <c:pt idx="100986">
                  <c:v>259.984375</c:v>
                </c:pt>
                <c:pt idx="100987">
                  <c:v>259.98697916666669</c:v>
                </c:pt>
                <c:pt idx="100988">
                  <c:v>259.98958333333331</c:v>
                </c:pt>
                <c:pt idx="100989">
                  <c:v>259.9921875</c:v>
                </c:pt>
                <c:pt idx="100990">
                  <c:v>259.99479166666669</c:v>
                </c:pt>
                <c:pt idx="100991">
                  <c:v>259.99739583333331</c:v>
                </c:pt>
                <c:pt idx="100992">
                  <c:v>260</c:v>
                </c:pt>
                <c:pt idx="100993">
                  <c:v>260.00260416666669</c:v>
                </c:pt>
                <c:pt idx="100994">
                  <c:v>260.00520833333331</c:v>
                </c:pt>
                <c:pt idx="100995">
                  <c:v>260.0078125</c:v>
                </c:pt>
                <c:pt idx="100996">
                  <c:v>260.01041666666669</c:v>
                </c:pt>
                <c:pt idx="100997">
                  <c:v>260.01302083333331</c:v>
                </c:pt>
                <c:pt idx="100998">
                  <c:v>260.015625</c:v>
                </c:pt>
                <c:pt idx="100999">
                  <c:v>260.01822916666669</c:v>
                </c:pt>
                <c:pt idx="101000">
                  <c:v>260.02083333333331</c:v>
                </c:pt>
                <c:pt idx="101001">
                  <c:v>260.0234375</c:v>
                </c:pt>
                <c:pt idx="101002">
                  <c:v>260.02604166666669</c:v>
                </c:pt>
                <c:pt idx="101003">
                  <c:v>260.02864583333331</c:v>
                </c:pt>
                <c:pt idx="101004">
                  <c:v>260.03125</c:v>
                </c:pt>
                <c:pt idx="101005">
                  <c:v>260.03385416666669</c:v>
                </c:pt>
                <c:pt idx="101006">
                  <c:v>260.03645833333331</c:v>
                </c:pt>
                <c:pt idx="101007">
                  <c:v>260.0390625</c:v>
                </c:pt>
                <c:pt idx="101008">
                  <c:v>260.04166666666669</c:v>
                </c:pt>
                <c:pt idx="101009">
                  <c:v>260.04427083333331</c:v>
                </c:pt>
                <c:pt idx="101010">
                  <c:v>260.046875</c:v>
                </c:pt>
                <c:pt idx="101011">
                  <c:v>260.04947916666669</c:v>
                </c:pt>
                <c:pt idx="101012">
                  <c:v>260.05208333333331</c:v>
                </c:pt>
                <c:pt idx="101013">
                  <c:v>260.0546875</c:v>
                </c:pt>
                <c:pt idx="101014">
                  <c:v>260.05729166666669</c:v>
                </c:pt>
                <c:pt idx="101015">
                  <c:v>260.05989583333331</c:v>
                </c:pt>
                <c:pt idx="101016">
                  <c:v>260.0625</c:v>
                </c:pt>
                <c:pt idx="101017">
                  <c:v>260.06510416666669</c:v>
                </c:pt>
                <c:pt idx="101018">
                  <c:v>260.06770833333331</c:v>
                </c:pt>
                <c:pt idx="101019">
                  <c:v>260.0703125</c:v>
                </c:pt>
                <c:pt idx="101020">
                  <c:v>260.07291666666669</c:v>
                </c:pt>
                <c:pt idx="101021">
                  <c:v>260.07552083333331</c:v>
                </c:pt>
                <c:pt idx="101022">
                  <c:v>260.078125</c:v>
                </c:pt>
                <c:pt idx="101023">
                  <c:v>260.08072916666669</c:v>
                </c:pt>
                <c:pt idx="101024">
                  <c:v>260.08333333333331</c:v>
                </c:pt>
                <c:pt idx="101025">
                  <c:v>260.0859375</c:v>
                </c:pt>
                <c:pt idx="101026">
                  <c:v>260.08854166666669</c:v>
                </c:pt>
                <c:pt idx="101027">
                  <c:v>260.09114583333331</c:v>
                </c:pt>
                <c:pt idx="101028">
                  <c:v>260.09375</c:v>
                </c:pt>
                <c:pt idx="101029">
                  <c:v>260.09635416666669</c:v>
                </c:pt>
                <c:pt idx="101030">
                  <c:v>260.09895833333331</c:v>
                </c:pt>
                <c:pt idx="101031">
                  <c:v>260.1015625</c:v>
                </c:pt>
                <c:pt idx="101032">
                  <c:v>260.10416666666669</c:v>
                </c:pt>
                <c:pt idx="101033">
                  <c:v>260.10677083333331</c:v>
                </c:pt>
                <c:pt idx="101034">
                  <c:v>260.109375</c:v>
                </c:pt>
                <c:pt idx="101035">
                  <c:v>260.11197916666669</c:v>
                </c:pt>
                <c:pt idx="101036">
                  <c:v>260.11458333333331</c:v>
                </c:pt>
                <c:pt idx="101037">
                  <c:v>260.1171875</c:v>
                </c:pt>
                <c:pt idx="101038">
                  <c:v>260.11979166666669</c:v>
                </c:pt>
                <c:pt idx="101039">
                  <c:v>260.12239583333331</c:v>
                </c:pt>
                <c:pt idx="101040">
                  <c:v>260.125</c:v>
                </c:pt>
                <c:pt idx="101041">
                  <c:v>260.12760416666669</c:v>
                </c:pt>
                <c:pt idx="101042">
                  <c:v>260.13020833333331</c:v>
                </c:pt>
                <c:pt idx="101043">
                  <c:v>260.1328125</c:v>
                </c:pt>
                <c:pt idx="101044">
                  <c:v>260.13541666666669</c:v>
                </c:pt>
                <c:pt idx="101045">
                  <c:v>260.13802083333331</c:v>
                </c:pt>
                <c:pt idx="101046">
                  <c:v>260.140625</c:v>
                </c:pt>
                <c:pt idx="101047">
                  <c:v>260.14322916666669</c:v>
                </c:pt>
                <c:pt idx="101048">
                  <c:v>260.14583333333331</c:v>
                </c:pt>
                <c:pt idx="101049">
                  <c:v>260.1484375</c:v>
                </c:pt>
                <c:pt idx="101050">
                  <c:v>260.15104166666669</c:v>
                </c:pt>
                <c:pt idx="101051">
                  <c:v>260.15364583333331</c:v>
                </c:pt>
                <c:pt idx="101052">
                  <c:v>260.15625</c:v>
                </c:pt>
                <c:pt idx="101053">
                  <c:v>260.15885416666669</c:v>
                </c:pt>
                <c:pt idx="101054">
                  <c:v>260.16145833333331</c:v>
                </c:pt>
                <c:pt idx="101055">
                  <c:v>260.1640625</c:v>
                </c:pt>
                <c:pt idx="101056">
                  <c:v>260.16666666666669</c:v>
                </c:pt>
                <c:pt idx="101057">
                  <c:v>260.16927083333331</c:v>
                </c:pt>
                <c:pt idx="101058">
                  <c:v>260.171875</c:v>
                </c:pt>
                <c:pt idx="101059">
                  <c:v>260.17447916666669</c:v>
                </c:pt>
                <c:pt idx="101060">
                  <c:v>260.17708333333331</c:v>
                </c:pt>
                <c:pt idx="101061">
                  <c:v>260.1796875</c:v>
                </c:pt>
                <c:pt idx="101062">
                  <c:v>260.18229166666669</c:v>
                </c:pt>
                <c:pt idx="101063">
                  <c:v>260.18489583333331</c:v>
                </c:pt>
                <c:pt idx="101064">
                  <c:v>260.1875</c:v>
                </c:pt>
                <c:pt idx="101065">
                  <c:v>260.19010416666669</c:v>
                </c:pt>
                <c:pt idx="101066">
                  <c:v>260.19270833333331</c:v>
                </c:pt>
                <c:pt idx="101067">
                  <c:v>260.1953125</c:v>
                </c:pt>
                <c:pt idx="101068">
                  <c:v>260.19791666666669</c:v>
                </c:pt>
                <c:pt idx="101069">
                  <c:v>260.20052083333331</c:v>
                </c:pt>
                <c:pt idx="101070">
                  <c:v>260.203125</c:v>
                </c:pt>
                <c:pt idx="101071">
                  <c:v>260.20572916666669</c:v>
                </c:pt>
                <c:pt idx="101072">
                  <c:v>260.20833333333331</c:v>
                </c:pt>
                <c:pt idx="101073">
                  <c:v>260.2109375</c:v>
                </c:pt>
                <c:pt idx="101074">
                  <c:v>260.21354166666669</c:v>
                </c:pt>
                <c:pt idx="101075">
                  <c:v>260.21614583333331</c:v>
                </c:pt>
                <c:pt idx="101076">
                  <c:v>260.21875</c:v>
                </c:pt>
                <c:pt idx="101077">
                  <c:v>260.22135416666669</c:v>
                </c:pt>
                <c:pt idx="101078">
                  <c:v>260.22395833333331</c:v>
                </c:pt>
                <c:pt idx="101079">
                  <c:v>260.2265625</c:v>
                </c:pt>
                <c:pt idx="101080">
                  <c:v>260.22916666666669</c:v>
                </c:pt>
                <c:pt idx="101081">
                  <c:v>260.23177083333331</c:v>
                </c:pt>
                <c:pt idx="101082">
                  <c:v>260.234375</c:v>
                </c:pt>
                <c:pt idx="101083">
                  <c:v>260.23697916666669</c:v>
                </c:pt>
                <c:pt idx="101084">
                  <c:v>260.23958333333331</c:v>
                </c:pt>
                <c:pt idx="101085">
                  <c:v>260.2421875</c:v>
                </c:pt>
                <c:pt idx="101086">
                  <c:v>260.24479166666669</c:v>
                </c:pt>
                <c:pt idx="101087">
                  <c:v>260.24739583333331</c:v>
                </c:pt>
                <c:pt idx="101088">
                  <c:v>260.25</c:v>
                </c:pt>
                <c:pt idx="101089">
                  <c:v>260.25260416666669</c:v>
                </c:pt>
                <c:pt idx="101090">
                  <c:v>260.25520833333331</c:v>
                </c:pt>
                <c:pt idx="101091">
                  <c:v>260.2578125</c:v>
                </c:pt>
                <c:pt idx="101092">
                  <c:v>260.26041666666669</c:v>
                </c:pt>
                <c:pt idx="101093">
                  <c:v>260.26302083333331</c:v>
                </c:pt>
                <c:pt idx="101094">
                  <c:v>260.265625</c:v>
                </c:pt>
                <c:pt idx="101095">
                  <c:v>260.26822916666669</c:v>
                </c:pt>
                <c:pt idx="101096">
                  <c:v>260.27083333333331</c:v>
                </c:pt>
                <c:pt idx="101097">
                  <c:v>260.2734375</c:v>
                </c:pt>
                <c:pt idx="101098">
                  <c:v>260.27604166666669</c:v>
                </c:pt>
                <c:pt idx="101099">
                  <c:v>260.27864583333331</c:v>
                </c:pt>
                <c:pt idx="101100">
                  <c:v>260.28125</c:v>
                </c:pt>
                <c:pt idx="101101">
                  <c:v>260.28385416666669</c:v>
                </c:pt>
                <c:pt idx="101102">
                  <c:v>260.28645833333331</c:v>
                </c:pt>
                <c:pt idx="101103">
                  <c:v>260.2890625</c:v>
                </c:pt>
                <c:pt idx="101104">
                  <c:v>260.29166666666669</c:v>
                </c:pt>
                <c:pt idx="101105">
                  <c:v>260.29427083333331</c:v>
                </c:pt>
                <c:pt idx="101106">
                  <c:v>260.296875</c:v>
                </c:pt>
                <c:pt idx="101107">
                  <c:v>260.29947916666669</c:v>
                </c:pt>
                <c:pt idx="101108">
                  <c:v>260.30208333333331</c:v>
                </c:pt>
                <c:pt idx="101109">
                  <c:v>260.3046875</c:v>
                </c:pt>
                <c:pt idx="101110">
                  <c:v>260.30729166666669</c:v>
                </c:pt>
                <c:pt idx="101111">
                  <c:v>260.30989583333331</c:v>
                </c:pt>
                <c:pt idx="101112">
                  <c:v>260.3125</c:v>
                </c:pt>
                <c:pt idx="101113">
                  <c:v>260.31510416666669</c:v>
                </c:pt>
                <c:pt idx="101114">
                  <c:v>260.31770833333331</c:v>
                </c:pt>
                <c:pt idx="101115">
                  <c:v>260.3203125</c:v>
                </c:pt>
                <c:pt idx="101116">
                  <c:v>260.32291666666669</c:v>
                </c:pt>
                <c:pt idx="101117">
                  <c:v>260.32552083333331</c:v>
                </c:pt>
                <c:pt idx="101118">
                  <c:v>260.328125</c:v>
                </c:pt>
                <c:pt idx="101119">
                  <c:v>260.33072916666669</c:v>
                </c:pt>
                <c:pt idx="101120">
                  <c:v>260.33333333333331</c:v>
                </c:pt>
                <c:pt idx="101121">
                  <c:v>260.3359375</c:v>
                </c:pt>
                <c:pt idx="101122">
                  <c:v>260.33854166666669</c:v>
                </c:pt>
                <c:pt idx="101123">
                  <c:v>260.34114583333331</c:v>
                </c:pt>
                <c:pt idx="101124">
                  <c:v>260.34375</c:v>
                </c:pt>
                <c:pt idx="101125">
                  <c:v>260.34635416666669</c:v>
                </c:pt>
                <c:pt idx="101126">
                  <c:v>260.34895833333331</c:v>
                </c:pt>
                <c:pt idx="101127">
                  <c:v>260.3515625</c:v>
                </c:pt>
                <c:pt idx="101128">
                  <c:v>260.35416666666669</c:v>
                </c:pt>
                <c:pt idx="101129">
                  <c:v>260.35677083333331</c:v>
                </c:pt>
                <c:pt idx="101130">
                  <c:v>260.359375</c:v>
                </c:pt>
                <c:pt idx="101131">
                  <c:v>260.36197916666669</c:v>
                </c:pt>
                <c:pt idx="101132">
                  <c:v>260.36458333333331</c:v>
                </c:pt>
                <c:pt idx="101133">
                  <c:v>260.3671875</c:v>
                </c:pt>
                <c:pt idx="101134">
                  <c:v>260.36979166666669</c:v>
                </c:pt>
                <c:pt idx="101135">
                  <c:v>260.37239583333331</c:v>
                </c:pt>
                <c:pt idx="101136">
                  <c:v>260.375</c:v>
                </c:pt>
                <c:pt idx="101137">
                  <c:v>260.37760416666669</c:v>
                </c:pt>
                <c:pt idx="101138">
                  <c:v>260.38020833333331</c:v>
                </c:pt>
                <c:pt idx="101139">
                  <c:v>260.3828125</c:v>
                </c:pt>
                <c:pt idx="101140">
                  <c:v>260.38541666666669</c:v>
                </c:pt>
                <c:pt idx="101141">
                  <c:v>260.38802083333331</c:v>
                </c:pt>
                <c:pt idx="101142">
                  <c:v>260.390625</c:v>
                </c:pt>
                <c:pt idx="101143">
                  <c:v>260.39322916666669</c:v>
                </c:pt>
                <c:pt idx="101144">
                  <c:v>260.39583333333331</c:v>
                </c:pt>
                <c:pt idx="101145">
                  <c:v>260.3984375</c:v>
                </c:pt>
                <c:pt idx="101146">
                  <c:v>260.40104166666669</c:v>
                </c:pt>
                <c:pt idx="101147">
                  <c:v>260.40364583333331</c:v>
                </c:pt>
                <c:pt idx="101148">
                  <c:v>260.40625</c:v>
                </c:pt>
                <c:pt idx="101149">
                  <c:v>260.40885416666669</c:v>
                </c:pt>
                <c:pt idx="101150">
                  <c:v>260.41145833333331</c:v>
                </c:pt>
                <c:pt idx="101151">
                  <c:v>260.4140625</c:v>
                </c:pt>
                <c:pt idx="101152">
                  <c:v>260.41666666666669</c:v>
                </c:pt>
                <c:pt idx="101153">
                  <c:v>260.41927083333331</c:v>
                </c:pt>
                <c:pt idx="101154">
                  <c:v>260.421875</c:v>
                </c:pt>
                <c:pt idx="101155">
                  <c:v>260.42447916666669</c:v>
                </c:pt>
                <c:pt idx="101156">
                  <c:v>260.42708333333331</c:v>
                </c:pt>
                <c:pt idx="101157">
                  <c:v>260.4296875</c:v>
                </c:pt>
                <c:pt idx="101158">
                  <c:v>260.43229166666669</c:v>
                </c:pt>
                <c:pt idx="101159">
                  <c:v>260.43489583333331</c:v>
                </c:pt>
                <c:pt idx="101160">
                  <c:v>260.4375</c:v>
                </c:pt>
                <c:pt idx="101161">
                  <c:v>260.44010416666669</c:v>
                </c:pt>
                <c:pt idx="101162">
                  <c:v>260.44270833333331</c:v>
                </c:pt>
                <c:pt idx="101163">
                  <c:v>260.4453125</c:v>
                </c:pt>
                <c:pt idx="101164">
                  <c:v>260.44791666666669</c:v>
                </c:pt>
                <c:pt idx="101165">
                  <c:v>260.45052083333331</c:v>
                </c:pt>
                <c:pt idx="101166">
                  <c:v>260.453125</c:v>
                </c:pt>
                <c:pt idx="101167">
                  <c:v>260.45572916666669</c:v>
                </c:pt>
                <c:pt idx="101168">
                  <c:v>260.45833333333331</c:v>
                </c:pt>
                <c:pt idx="101169">
                  <c:v>260.4609375</c:v>
                </c:pt>
                <c:pt idx="101170">
                  <c:v>260.46354166666669</c:v>
                </c:pt>
                <c:pt idx="101171">
                  <c:v>260.46614583333331</c:v>
                </c:pt>
                <c:pt idx="101172">
                  <c:v>260.46875</c:v>
                </c:pt>
                <c:pt idx="101173">
                  <c:v>260.47135416666669</c:v>
                </c:pt>
                <c:pt idx="101174">
                  <c:v>260.47395833333331</c:v>
                </c:pt>
                <c:pt idx="101175">
                  <c:v>260.4765625</c:v>
                </c:pt>
                <c:pt idx="101176">
                  <c:v>260.47916666666669</c:v>
                </c:pt>
                <c:pt idx="101177">
                  <c:v>260.48177083333331</c:v>
                </c:pt>
                <c:pt idx="101178">
                  <c:v>260.484375</c:v>
                </c:pt>
                <c:pt idx="101179">
                  <c:v>260.48697916666669</c:v>
                </c:pt>
                <c:pt idx="101180">
                  <c:v>260.48958333333331</c:v>
                </c:pt>
                <c:pt idx="101181">
                  <c:v>260.4921875</c:v>
                </c:pt>
                <c:pt idx="101182">
                  <c:v>260.49479166666669</c:v>
                </c:pt>
                <c:pt idx="101183">
                  <c:v>260.49739583333331</c:v>
                </c:pt>
                <c:pt idx="101184">
                  <c:v>260.5</c:v>
                </c:pt>
                <c:pt idx="101185">
                  <c:v>260.50260416666669</c:v>
                </c:pt>
                <c:pt idx="101186">
                  <c:v>260.50520833333331</c:v>
                </c:pt>
                <c:pt idx="101187">
                  <c:v>260.5078125</c:v>
                </c:pt>
                <c:pt idx="101188">
                  <c:v>260.51041666666669</c:v>
                </c:pt>
                <c:pt idx="101189">
                  <c:v>260.51302083333331</c:v>
                </c:pt>
                <c:pt idx="101190">
                  <c:v>260.515625</c:v>
                </c:pt>
                <c:pt idx="101191">
                  <c:v>260.51822916666669</c:v>
                </c:pt>
                <c:pt idx="101192">
                  <c:v>260.52083333333331</c:v>
                </c:pt>
                <c:pt idx="101193">
                  <c:v>260.5234375</c:v>
                </c:pt>
                <c:pt idx="101194">
                  <c:v>260.52604166666669</c:v>
                </c:pt>
                <c:pt idx="101195">
                  <c:v>260.52864583333331</c:v>
                </c:pt>
                <c:pt idx="101196">
                  <c:v>260.53125</c:v>
                </c:pt>
                <c:pt idx="101197">
                  <c:v>260.53385416666669</c:v>
                </c:pt>
                <c:pt idx="101198">
                  <c:v>260.53645833333331</c:v>
                </c:pt>
                <c:pt idx="101199">
                  <c:v>260.5390625</c:v>
                </c:pt>
                <c:pt idx="101200">
                  <c:v>260.54166666666669</c:v>
                </c:pt>
                <c:pt idx="101201">
                  <c:v>260.54427083333331</c:v>
                </c:pt>
                <c:pt idx="101202">
                  <c:v>260.546875</c:v>
                </c:pt>
                <c:pt idx="101203">
                  <c:v>260.54947916666669</c:v>
                </c:pt>
                <c:pt idx="101204">
                  <c:v>260.55208333333331</c:v>
                </c:pt>
                <c:pt idx="101205">
                  <c:v>260.5546875</c:v>
                </c:pt>
                <c:pt idx="101206">
                  <c:v>260.55729166666669</c:v>
                </c:pt>
                <c:pt idx="101207">
                  <c:v>260.55989583333331</c:v>
                </c:pt>
                <c:pt idx="101208">
                  <c:v>260.5625</c:v>
                </c:pt>
                <c:pt idx="101209">
                  <c:v>260.56510416666669</c:v>
                </c:pt>
                <c:pt idx="101210">
                  <c:v>260.56770833333331</c:v>
                </c:pt>
                <c:pt idx="101211">
                  <c:v>260.5703125</c:v>
                </c:pt>
                <c:pt idx="101212">
                  <c:v>260.57291666666669</c:v>
                </c:pt>
                <c:pt idx="101213">
                  <c:v>260.57552083333331</c:v>
                </c:pt>
                <c:pt idx="101214">
                  <c:v>260.578125</c:v>
                </c:pt>
                <c:pt idx="101215">
                  <c:v>260.58072916666669</c:v>
                </c:pt>
                <c:pt idx="101216">
                  <c:v>260.58333333333331</c:v>
                </c:pt>
                <c:pt idx="101217">
                  <c:v>260.5859375</c:v>
                </c:pt>
                <c:pt idx="101218">
                  <c:v>260.58854166666669</c:v>
                </c:pt>
                <c:pt idx="101219">
                  <c:v>260.59114583333331</c:v>
                </c:pt>
                <c:pt idx="101220">
                  <c:v>260.59375</c:v>
                </c:pt>
                <c:pt idx="101221">
                  <c:v>260.59635416666669</c:v>
                </c:pt>
                <c:pt idx="101222">
                  <c:v>260.59895833333331</c:v>
                </c:pt>
                <c:pt idx="101223">
                  <c:v>260.6015625</c:v>
                </c:pt>
                <c:pt idx="101224">
                  <c:v>260.60416666666669</c:v>
                </c:pt>
                <c:pt idx="101225">
                  <c:v>260.60677083333331</c:v>
                </c:pt>
                <c:pt idx="101226">
                  <c:v>260.609375</c:v>
                </c:pt>
                <c:pt idx="101227">
                  <c:v>260.61197916666669</c:v>
                </c:pt>
                <c:pt idx="101228">
                  <c:v>260.61458333333331</c:v>
                </c:pt>
                <c:pt idx="101229">
                  <c:v>260.6171875</c:v>
                </c:pt>
                <c:pt idx="101230">
                  <c:v>260.61979166666669</c:v>
                </c:pt>
                <c:pt idx="101231">
                  <c:v>260.62239583333331</c:v>
                </c:pt>
                <c:pt idx="101232">
                  <c:v>260.625</c:v>
                </c:pt>
                <c:pt idx="101233">
                  <c:v>260.62760416666669</c:v>
                </c:pt>
                <c:pt idx="101234">
                  <c:v>260.63020833333331</c:v>
                </c:pt>
                <c:pt idx="101235">
                  <c:v>260.6328125</c:v>
                </c:pt>
                <c:pt idx="101236">
                  <c:v>260.63541666666669</c:v>
                </c:pt>
                <c:pt idx="101237">
                  <c:v>260.63802083333331</c:v>
                </c:pt>
                <c:pt idx="101238">
                  <c:v>260.640625</c:v>
                </c:pt>
                <c:pt idx="101239">
                  <c:v>260.64322916666669</c:v>
                </c:pt>
                <c:pt idx="101240">
                  <c:v>260.64583333333331</c:v>
                </c:pt>
                <c:pt idx="101241">
                  <c:v>260.6484375</c:v>
                </c:pt>
                <c:pt idx="101242">
                  <c:v>260.65104166666669</c:v>
                </c:pt>
                <c:pt idx="101243">
                  <c:v>260.65364583333331</c:v>
                </c:pt>
                <c:pt idx="101244">
                  <c:v>260.65625</c:v>
                </c:pt>
                <c:pt idx="101245">
                  <c:v>260.65885416666669</c:v>
                </c:pt>
                <c:pt idx="101246">
                  <c:v>260.66145833333331</c:v>
                </c:pt>
                <c:pt idx="101247">
                  <c:v>260.6640625</c:v>
                </c:pt>
                <c:pt idx="101248">
                  <c:v>260.66666666666669</c:v>
                </c:pt>
                <c:pt idx="101249">
                  <c:v>260.66927083333331</c:v>
                </c:pt>
                <c:pt idx="101250">
                  <c:v>260.671875</c:v>
                </c:pt>
                <c:pt idx="101251">
                  <c:v>260.67447916666669</c:v>
                </c:pt>
                <c:pt idx="101252">
                  <c:v>260.67708333333331</c:v>
                </c:pt>
                <c:pt idx="101253">
                  <c:v>260.6796875</c:v>
                </c:pt>
                <c:pt idx="101254">
                  <c:v>260.68229166666669</c:v>
                </c:pt>
                <c:pt idx="101255">
                  <c:v>260.68489583333331</c:v>
                </c:pt>
                <c:pt idx="101256">
                  <c:v>260.6875</c:v>
                </c:pt>
                <c:pt idx="101257">
                  <c:v>260.69010416666669</c:v>
                </c:pt>
                <c:pt idx="101258">
                  <c:v>260.69270833333331</c:v>
                </c:pt>
                <c:pt idx="101259">
                  <c:v>260.6953125</c:v>
                </c:pt>
                <c:pt idx="101260">
                  <c:v>260.69791666666669</c:v>
                </c:pt>
                <c:pt idx="101261">
                  <c:v>260.70052083333331</c:v>
                </c:pt>
                <c:pt idx="101262">
                  <c:v>260.703125</c:v>
                </c:pt>
                <c:pt idx="101263">
                  <c:v>260.70572916666669</c:v>
                </c:pt>
                <c:pt idx="101264">
                  <c:v>260.70833333333331</c:v>
                </c:pt>
                <c:pt idx="101265">
                  <c:v>260.7109375</c:v>
                </c:pt>
                <c:pt idx="101266">
                  <c:v>260.71354166666669</c:v>
                </c:pt>
                <c:pt idx="101267">
                  <c:v>260.71614583333331</c:v>
                </c:pt>
                <c:pt idx="101268">
                  <c:v>260.71875</c:v>
                </c:pt>
                <c:pt idx="101269">
                  <c:v>260.72135416666669</c:v>
                </c:pt>
                <c:pt idx="101270">
                  <c:v>260.72395833333331</c:v>
                </c:pt>
                <c:pt idx="101271">
                  <c:v>260.7265625</c:v>
                </c:pt>
                <c:pt idx="101272">
                  <c:v>260.72916666666669</c:v>
                </c:pt>
                <c:pt idx="101273">
                  <c:v>260.73177083333331</c:v>
                </c:pt>
                <c:pt idx="101274">
                  <c:v>260.734375</c:v>
                </c:pt>
                <c:pt idx="101275">
                  <c:v>260.73697916666669</c:v>
                </c:pt>
                <c:pt idx="101276">
                  <c:v>260.73958333333331</c:v>
                </c:pt>
                <c:pt idx="101277">
                  <c:v>260.7421875</c:v>
                </c:pt>
                <c:pt idx="101278">
                  <c:v>260.74479166666669</c:v>
                </c:pt>
                <c:pt idx="101279">
                  <c:v>260.74739583333331</c:v>
                </c:pt>
                <c:pt idx="101280">
                  <c:v>260.75</c:v>
                </c:pt>
                <c:pt idx="101281">
                  <c:v>260.75260416666669</c:v>
                </c:pt>
                <c:pt idx="101282">
                  <c:v>260.75520833333331</c:v>
                </c:pt>
                <c:pt idx="101283">
                  <c:v>260.7578125</c:v>
                </c:pt>
                <c:pt idx="101284">
                  <c:v>260.76041666666669</c:v>
                </c:pt>
                <c:pt idx="101285">
                  <c:v>260.76302083333331</c:v>
                </c:pt>
                <c:pt idx="101286">
                  <c:v>260.765625</c:v>
                </c:pt>
                <c:pt idx="101287">
                  <c:v>260.76822916666669</c:v>
                </c:pt>
                <c:pt idx="101288">
                  <c:v>260.77083333333331</c:v>
                </c:pt>
                <c:pt idx="101289">
                  <c:v>260.7734375</c:v>
                </c:pt>
                <c:pt idx="101290">
                  <c:v>260.77604166666669</c:v>
                </c:pt>
                <c:pt idx="101291">
                  <c:v>260.77864583333331</c:v>
                </c:pt>
                <c:pt idx="101292">
                  <c:v>260.78125</c:v>
                </c:pt>
                <c:pt idx="101293">
                  <c:v>260.78385416666669</c:v>
                </c:pt>
                <c:pt idx="101294">
                  <c:v>260.78645833333331</c:v>
                </c:pt>
                <c:pt idx="101295">
                  <c:v>260.7890625</c:v>
                </c:pt>
                <c:pt idx="101296">
                  <c:v>260.79166666666669</c:v>
                </c:pt>
                <c:pt idx="101297">
                  <c:v>260.79427083333331</c:v>
                </c:pt>
                <c:pt idx="101298">
                  <c:v>260.796875</c:v>
                </c:pt>
                <c:pt idx="101299">
                  <c:v>260.79947916666669</c:v>
                </c:pt>
                <c:pt idx="101300">
                  <c:v>260.80208333333331</c:v>
                </c:pt>
                <c:pt idx="101301">
                  <c:v>260.8046875</c:v>
                </c:pt>
                <c:pt idx="101302">
                  <c:v>260.80729166666669</c:v>
                </c:pt>
                <c:pt idx="101303">
                  <c:v>260.80989583333331</c:v>
                </c:pt>
                <c:pt idx="101304">
                  <c:v>260.8125</c:v>
                </c:pt>
                <c:pt idx="101305">
                  <c:v>260.81510416666669</c:v>
                </c:pt>
                <c:pt idx="101306">
                  <c:v>260.81770833333331</c:v>
                </c:pt>
                <c:pt idx="101307">
                  <c:v>260.8203125</c:v>
                </c:pt>
                <c:pt idx="101308">
                  <c:v>260.82291666666669</c:v>
                </c:pt>
                <c:pt idx="101309">
                  <c:v>260.82552083333331</c:v>
                </c:pt>
                <c:pt idx="101310">
                  <c:v>260.828125</c:v>
                </c:pt>
                <c:pt idx="101311">
                  <c:v>260.83072916666669</c:v>
                </c:pt>
                <c:pt idx="101312">
                  <c:v>260.83333333333331</c:v>
                </c:pt>
                <c:pt idx="101313">
                  <c:v>260.8359375</c:v>
                </c:pt>
                <c:pt idx="101314">
                  <c:v>260.83854166666669</c:v>
                </c:pt>
                <c:pt idx="101315">
                  <c:v>260.84114583333331</c:v>
                </c:pt>
                <c:pt idx="101316">
                  <c:v>260.84375</c:v>
                </c:pt>
                <c:pt idx="101317">
                  <c:v>260.84635416666669</c:v>
                </c:pt>
                <c:pt idx="101318">
                  <c:v>260.84895833333331</c:v>
                </c:pt>
                <c:pt idx="101319">
                  <c:v>260.8515625</c:v>
                </c:pt>
                <c:pt idx="101320">
                  <c:v>260.85416666666669</c:v>
                </c:pt>
                <c:pt idx="101321">
                  <c:v>260.85677083333331</c:v>
                </c:pt>
                <c:pt idx="101322">
                  <c:v>260.859375</c:v>
                </c:pt>
                <c:pt idx="101323">
                  <c:v>260.86197916666669</c:v>
                </c:pt>
                <c:pt idx="101324">
                  <c:v>260.86458333333331</c:v>
                </c:pt>
                <c:pt idx="101325">
                  <c:v>260.8671875</c:v>
                </c:pt>
                <c:pt idx="101326">
                  <c:v>260.86979166666669</c:v>
                </c:pt>
                <c:pt idx="101327">
                  <c:v>260.87239583333331</c:v>
                </c:pt>
                <c:pt idx="101328">
                  <c:v>260.875</c:v>
                </c:pt>
                <c:pt idx="101329">
                  <c:v>260.87760416666669</c:v>
                </c:pt>
                <c:pt idx="101330">
                  <c:v>260.88020833333331</c:v>
                </c:pt>
                <c:pt idx="101331">
                  <c:v>260.8828125</c:v>
                </c:pt>
                <c:pt idx="101332">
                  <c:v>260.88541666666669</c:v>
                </c:pt>
                <c:pt idx="101333">
                  <c:v>260.88802083333331</c:v>
                </c:pt>
                <c:pt idx="101334">
                  <c:v>260.890625</c:v>
                </c:pt>
                <c:pt idx="101335">
                  <c:v>260.89322916666669</c:v>
                </c:pt>
                <c:pt idx="101336">
                  <c:v>260.89583333333331</c:v>
                </c:pt>
                <c:pt idx="101337">
                  <c:v>260.8984375</c:v>
                </c:pt>
                <c:pt idx="101338">
                  <c:v>260.90104166666669</c:v>
                </c:pt>
                <c:pt idx="101339">
                  <c:v>260.90364583333331</c:v>
                </c:pt>
                <c:pt idx="101340">
                  <c:v>260.90625</c:v>
                </c:pt>
                <c:pt idx="101341">
                  <c:v>260.90885416666669</c:v>
                </c:pt>
                <c:pt idx="101342">
                  <c:v>260.91145833333331</c:v>
                </c:pt>
                <c:pt idx="101343">
                  <c:v>260.9140625</c:v>
                </c:pt>
                <c:pt idx="101344">
                  <c:v>260.91666666666669</c:v>
                </c:pt>
                <c:pt idx="101345">
                  <c:v>260.91927083333331</c:v>
                </c:pt>
                <c:pt idx="101346">
                  <c:v>260.921875</c:v>
                </c:pt>
                <c:pt idx="101347">
                  <c:v>260.92447916666669</c:v>
                </c:pt>
                <c:pt idx="101348">
                  <c:v>260.92708333333331</c:v>
                </c:pt>
                <c:pt idx="101349">
                  <c:v>260.9296875</c:v>
                </c:pt>
                <c:pt idx="101350">
                  <c:v>260.93229166666669</c:v>
                </c:pt>
                <c:pt idx="101351">
                  <c:v>260.93489583333331</c:v>
                </c:pt>
                <c:pt idx="101352">
                  <c:v>260.9375</c:v>
                </c:pt>
                <c:pt idx="101353">
                  <c:v>260.94010416666669</c:v>
                </c:pt>
                <c:pt idx="101354">
                  <c:v>260.94270833333331</c:v>
                </c:pt>
                <c:pt idx="101355">
                  <c:v>260.9453125</c:v>
                </c:pt>
                <c:pt idx="101356">
                  <c:v>260.94791666666669</c:v>
                </c:pt>
                <c:pt idx="101357">
                  <c:v>260.95052083333331</c:v>
                </c:pt>
                <c:pt idx="101358">
                  <c:v>260.953125</c:v>
                </c:pt>
                <c:pt idx="101359">
                  <c:v>260.95572916666669</c:v>
                </c:pt>
                <c:pt idx="101360">
                  <c:v>260.95833333333331</c:v>
                </c:pt>
                <c:pt idx="101361">
                  <c:v>260.9609375</c:v>
                </c:pt>
                <c:pt idx="101362">
                  <c:v>260.96354166666669</c:v>
                </c:pt>
                <c:pt idx="101363">
                  <c:v>260.96614583333331</c:v>
                </c:pt>
                <c:pt idx="101364">
                  <c:v>260.96875</c:v>
                </c:pt>
                <c:pt idx="101365">
                  <c:v>260.97135416666669</c:v>
                </c:pt>
                <c:pt idx="101366">
                  <c:v>260.97395833333331</c:v>
                </c:pt>
                <c:pt idx="101367">
                  <c:v>260.9765625</c:v>
                </c:pt>
                <c:pt idx="101368">
                  <c:v>260.97916666666669</c:v>
                </c:pt>
                <c:pt idx="101369">
                  <c:v>260.98177083333331</c:v>
                </c:pt>
                <c:pt idx="101370">
                  <c:v>260.984375</c:v>
                </c:pt>
                <c:pt idx="101371">
                  <c:v>260.98697916666669</c:v>
                </c:pt>
                <c:pt idx="101372">
                  <c:v>260.98958333333331</c:v>
                </c:pt>
                <c:pt idx="101373">
                  <c:v>260.9921875</c:v>
                </c:pt>
                <c:pt idx="101374">
                  <c:v>260.99479166666669</c:v>
                </c:pt>
                <c:pt idx="101375">
                  <c:v>260.99739583333331</c:v>
                </c:pt>
                <c:pt idx="101376">
                  <c:v>261</c:v>
                </c:pt>
                <c:pt idx="101377">
                  <c:v>261.00260416666669</c:v>
                </c:pt>
                <c:pt idx="101378">
                  <c:v>261.00520833333331</c:v>
                </c:pt>
                <c:pt idx="101379">
                  <c:v>261.0078125</c:v>
                </c:pt>
                <c:pt idx="101380">
                  <c:v>261.01041666666669</c:v>
                </c:pt>
                <c:pt idx="101381">
                  <c:v>261.01302083333331</c:v>
                </c:pt>
                <c:pt idx="101382">
                  <c:v>261.015625</c:v>
                </c:pt>
                <c:pt idx="101383">
                  <c:v>261.01822916666669</c:v>
                </c:pt>
                <c:pt idx="101384">
                  <c:v>261.02083333333331</c:v>
                </c:pt>
                <c:pt idx="101385">
                  <c:v>261.0234375</c:v>
                </c:pt>
                <c:pt idx="101386">
                  <c:v>261.02604166666669</c:v>
                </c:pt>
                <c:pt idx="101387">
                  <c:v>261.02864583333331</c:v>
                </c:pt>
                <c:pt idx="101388">
                  <c:v>261.03125</c:v>
                </c:pt>
                <c:pt idx="101389">
                  <c:v>261.03385416666669</c:v>
                </c:pt>
                <c:pt idx="101390">
                  <c:v>261.03645833333331</c:v>
                </c:pt>
                <c:pt idx="101391">
                  <c:v>261.0390625</c:v>
                </c:pt>
                <c:pt idx="101392">
                  <c:v>261.04166666666669</c:v>
                </c:pt>
                <c:pt idx="101393">
                  <c:v>261.04427083333331</c:v>
                </c:pt>
                <c:pt idx="101394">
                  <c:v>261.046875</c:v>
                </c:pt>
                <c:pt idx="101395">
                  <c:v>261.04947916666669</c:v>
                </c:pt>
                <c:pt idx="101396">
                  <c:v>261.05208333333331</c:v>
                </c:pt>
                <c:pt idx="101397">
                  <c:v>261.0546875</c:v>
                </c:pt>
                <c:pt idx="101398">
                  <c:v>261.05729166666669</c:v>
                </c:pt>
                <c:pt idx="101399">
                  <c:v>261.05989583333331</c:v>
                </c:pt>
                <c:pt idx="101400">
                  <c:v>261.0625</c:v>
                </c:pt>
                <c:pt idx="101401">
                  <c:v>261.06510416666669</c:v>
                </c:pt>
                <c:pt idx="101402">
                  <c:v>261.06770833333331</c:v>
                </c:pt>
                <c:pt idx="101403">
                  <c:v>261.0703125</c:v>
                </c:pt>
                <c:pt idx="101404">
                  <c:v>261.07291666666669</c:v>
                </c:pt>
                <c:pt idx="101405">
                  <c:v>261.07552083333331</c:v>
                </c:pt>
                <c:pt idx="101406">
                  <c:v>261.078125</c:v>
                </c:pt>
                <c:pt idx="101407">
                  <c:v>261.08072916666669</c:v>
                </c:pt>
                <c:pt idx="101408">
                  <c:v>261.08333333333331</c:v>
                </c:pt>
                <c:pt idx="101409">
                  <c:v>261.0859375</c:v>
                </c:pt>
                <c:pt idx="101410">
                  <c:v>261.08854166666669</c:v>
                </c:pt>
                <c:pt idx="101411">
                  <c:v>261.09114583333331</c:v>
                </c:pt>
                <c:pt idx="101412">
                  <c:v>261.09375</c:v>
                </c:pt>
                <c:pt idx="101413">
                  <c:v>261.09635416666669</c:v>
                </c:pt>
                <c:pt idx="101414">
                  <c:v>261.09895833333331</c:v>
                </c:pt>
                <c:pt idx="101415">
                  <c:v>261.1015625</c:v>
                </c:pt>
                <c:pt idx="101416">
                  <c:v>261.10416666666669</c:v>
                </c:pt>
                <c:pt idx="101417">
                  <c:v>261.10677083333331</c:v>
                </c:pt>
                <c:pt idx="101418">
                  <c:v>261.109375</c:v>
                </c:pt>
                <c:pt idx="101419">
                  <c:v>261.11197916666669</c:v>
                </c:pt>
                <c:pt idx="101420">
                  <c:v>261.11458333333331</c:v>
                </c:pt>
                <c:pt idx="101421">
                  <c:v>261.1171875</c:v>
                </c:pt>
                <c:pt idx="101422">
                  <c:v>261.11979166666669</c:v>
                </c:pt>
                <c:pt idx="101423">
                  <c:v>261.12239583333331</c:v>
                </c:pt>
                <c:pt idx="101424">
                  <c:v>261.125</c:v>
                </c:pt>
                <c:pt idx="101425">
                  <c:v>261.12760416666669</c:v>
                </c:pt>
                <c:pt idx="101426">
                  <c:v>261.13020833333331</c:v>
                </c:pt>
                <c:pt idx="101427">
                  <c:v>261.1328125</c:v>
                </c:pt>
                <c:pt idx="101428">
                  <c:v>261.13541666666669</c:v>
                </c:pt>
                <c:pt idx="101429">
                  <c:v>261.13802083333331</c:v>
                </c:pt>
                <c:pt idx="101430">
                  <c:v>261.140625</c:v>
                </c:pt>
                <c:pt idx="101431">
                  <c:v>261.14322916666669</c:v>
                </c:pt>
                <c:pt idx="101432">
                  <c:v>261.14583333333331</c:v>
                </c:pt>
                <c:pt idx="101433">
                  <c:v>261.1484375</c:v>
                </c:pt>
                <c:pt idx="101434">
                  <c:v>261.15104166666669</c:v>
                </c:pt>
                <c:pt idx="101435">
                  <c:v>261.15364583333331</c:v>
                </c:pt>
                <c:pt idx="101436">
                  <c:v>261.15625</c:v>
                </c:pt>
                <c:pt idx="101437">
                  <c:v>261.15885416666669</c:v>
                </c:pt>
                <c:pt idx="101438">
                  <c:v>261.16145833333331</c:v>
                </c:pt>
                <c:pt idx="101439">
                  <c:v>261.1640625</c:v>
                </c:pt>
                <c:pt idx="101440">
                  <c:v>261.16666666666669</c:v>
                </c:pt>
                <c:pt idx="101441">
                  <c:v>261.16927083333331</c:v>
                </c:pt>
                <c:pt idx="101442">
                  <c:v>261.171875</c:v>
                </c:pt>
                <c:pt idx="101443">
                  <c:v>261.17447916666669</c:v>
                </c:pt>
                <c:pt idx="101444">
                  <c:v>261.17708333333331</c:v>
                </c:pt>
                <c:pt idx="101445">
                  <c:v>261.1796875</c:v>
                </c:pt>
                <c:pt idx="101446">
                  <c:v>261.18229166666669</c:v>
                </c:pt>
                <c:pt idx="101447">
                  <c:v>261.18489583333331</c:v>
                </c:pt>
                <c:pt idx="101448">
                  <c:v>261.1875</c:v>
                </c:pt>
                <c:pt idx="101449">
                  <c:v>261.19010416666669</c:v>
                </c:pt>
                <c:pt idx="101450">
                  <c:v>261.19270833333331</c:v>
                </c:pt>
                <c:pt idx="101451">
                  <c:v>261.1953125</c:v>
                </c:pt>
                <c:pt idx="101452">
                  <c:v>261.19791666666669</c:v>
                </c:pt>
                <c:pt idx="101453">
                  <c:v>261.20052083333331</c:v>
                </c:pt>
                <c:pt idx="101454">
                  <c:v>261.203125</c:v>
                </c:pt>
                <c:pt idx="101455">
                  <c:v>261.20572916666669</c:v>
                </c:pt>
                <c:pt idx="101456">
                  <c:v>261.20833333333331</c:v>
                </c:pt>
                <c:pt idx="101457">
                  <c:v>261.2109375</c:v>
                </c:pt>
                <c:pt idx="101458">
                  <c:v>261.21354166666669</c:v>
                </c:pt>
                <c:pt idx="101459">
                  <c:v>261.21614583333331</c:v>
                </c:pt>
                <c:pt idx="101460">
                  <c:v>261.21875</c:v>
                </c:pt>
                <c:pt idx="101461">
                  <c:v>261.22135416666669</c:v>
                </c:pt>
                <c:pt idx="101462">
                  <c:v>261.22395833333331</c:v>
                </c:pt>
                <c:pt idx="101463">
                  <c:v>261.2265625</c:v>
                </c:pt>
                <c:pt idx="101464">
                  <c:v>261.22916666666669</c:v>
                </c:pt>
                <c:pt idx="101465">
                  <c:v>261.23177083333331</c:v>
                </c:pt>
                <c:pt idx="101466">
                  <c:v>261.234375</c:v>
                </c:pt>
                <c:pt idx="101467">
                  <c:v>261.23697916666669</c:v>
                </c:pt>
                <c:pt idx="101468">
                  <c:v>261.23958333333331</c:v>
                </c:pt>
                <c:pt idx="101469">
                  <c:v>261.2421875</c:v>
                </c:pt>
                <c:pt idx="101470">
                  <c:v>261.24479166666669</c:v>
                </c:pt>
                <c:pt idx="101471">
                  <c:v>261.24739583333331</c:v>
                </c:pt>
                <c:pt idx="101472">
                  <c:v>261.25</c:v>
                </c:pt>
                <c:pt idx="101473">
                  <c:v>261.25260416666669</c:v>
                </c:pt>
                <c:pt idx="101474">
                  <c:v>261.25520833333331</c:v>
                </c:pt>
                <c:pt idx="101475">
                  <c:v>261.2578125</c:v>
                </c:pt>
                <c:pt idx="101476">
                  <c:v>261.26041666666669</c:v>
                </c:pt>
                <c:pt idx="101477">
                  <c:v>261.26302083333331</c:v>
                </c:pt>
                <c:pt idx="101478">
                  <c:v>261.265625</c:v>
                </c:pt>
                <c:pt idx="101479">
                  <c:v>261.26822916666669</c:v>
                </c:pt>
                <c:pt idx="101480">
                  <c:v>261.27083333333331</c:v>
                </c:pt>
                <c:pt idx="101481">
                  <c:v>261.2734375</c:v>
                </c:pt>
                <c:pt idx="101482">
                  <c:v>261.27604166666669</c:v>
                </c:pt>
                <c:pt idx="101483">
                  <c:v>261.27864583333331</c:v>
                </c:pt>
                <c:pt idx="101484">
                  <c:v>261.28125</c:v>
                </c:pt>
                <c:pt idx="101485">
                  <c:v>261.28385416666669</c:v>
                </c:pt>
                <c:pt idx="101486">
                  <c:v>261.28645833333331</c:v>
                </c:pt>
                <c:pt idx="101487">
                  <c:v>261.2890625</c:v>
                </c:pt>
                <c:pt idx="101488">
                  <c:v>261.29166666666669</c:v>
                </c:pt>
                <c:pt idx="101489">
                  <c:v>261.29427083333331</c:v>
                </c:pt>
                <c:pt idx="101490">
                  <c:v>261.296875</c:v>
                </c:pt>
                <c:pt idx="101491">
                  <c:v>261.29947916666669</c:v>
                </c:pt>
                <c:pt idx="101492">
                  <c:v>261.30208333333331</c:v>
                </c:pt>
                <c:pt idx="101493">
                  <c:v>261.3046875</c:v>
                </c:pt>
                <c:pt idx="101494">
                  <c:v>261.30729166666669</c:v>
                </c:pt>
                <c:pt idx="101495">
                  <c:v>261.30989583333331</c:v>
                </c:pt>
                <c:pt idx="101496">
                  <c:v>261.3125</c:v>
                </c:pt>
                <c:pt idx="101497">
                  <c:v>261.31510416666669</c:v>
                </c:pt>
                <c:pt idx="101498">
                  <c:v>261.31770833333331</c:v>
                </c:pt>
                <c:pt idx="101499">
                  <c:v>261.3203125</c:v>
                </c:pt>
                <c:pt idx="101500">
                  <c:v>261.32291666666669</c:v>
                </c:pt>
                <c:pt idx="101501">
                  <c:v>261.32552083333331</c:v>
                </c:pt>
                <c:pt idx="101502">
                  <c:v>261.328125</c:v>
                </c:pt>
                <c:pt idx="101503">
                  <c:v>261.33072916666669</c:v>
                </c:pt>
                <c:pt idx="101504">
                  <c:v>261.33333333333331</c:v>
                </c:pt>
                <c:pt idx="101505">
                  <c:v>261.3359375</c:v>
                </c:pt>
                <c:pt idx="101506">
                  <c:v>261.33854166666669</c:v>
                </c:pt>
                <c:pt idx="101507">
                  <c:v>261.34114583333331</c:v>
                </c:pt>
                <c:pt idx="101508">
                  <c:v>261.34375</c:v>
                </c:pt>
                <c:pt idx="101509">
                  <c:v>261.34635416666669</c:v>
                </c:pt>
                <c:pt idx="101510">
                  <c:v>261.34895833333331</c:v>
                </c:pt>
                <c:pt idx="101511">
                  <c:v>261.3515625</c:v>
                </c:pt>
                <c:pt idx="101512">
                  <c:v>261.35416666666669</c:v>
                </c:pt>
                <c:pt idx="101513">
                  <c:v>261.35677083333331</c:v>
                </c:pt>
                <c:pt idx="101514">
                  <c:v>261.359375</c:v>
                </c:pt>
                <c:pt idx="101515">
                  <c:v>261.36197916666669</c:v>
                </c:pt>
                <c:pt idx="101516">
                  <c:v>261.36458333333331</c:v>
                </c:pt>
                <c:pt idx="101517">
                  <c:v>261.3671875</c:v>
                </c:pt>
                <c:pt idx="101518">
                  <c:v>261.36979166666669</c:v>
                </c:pt>
                <c:pt idx="101519">
                  <c:v>261.37239583333331</c:v>
                </c:pt>
                <c:pt idx="101520">
                  <c:v>261.375</c:v>
                </c:pt>
                <c:pt idx="101521">
                  <c:v>261.37760416666669</c:v>
                </c:pt>
                <c:pt idx="101522">
                  <c:v>261.38020833333331</c:v>
                </c:pt>
                <c:pt idx="101523">
                  <c:v>261.3828125</c:v>
                </c:pt>
                <c:pt idx="101524">
                  <c:v>261.38541666666669</c:v>
                </c:pt>
                <c:pt idx="101525">
                  <c:v>261.38802083333331</c:v>
                </c:pt>
                <c:pt idx="101526">
                  <c:v>261.390625</c:v>
                </c:pt>
                <c:pt idx="101527">
                  <c:v>261.39322916666669</c:v>
                </c:pt>
                <c:pt idx="101528">
                  <c:v>261.39583333333331</c:v>
                </c:pt>
                <c:pt idx="101529">
                  <c:v>261.3984375</c:v>
                </c:pt>
                <c:pt idx="101530">
                  <c:v>261.40104166666669</c:v>
                </c:pt>
                <c:pt idx="101531">
                  <c:v>261.40364583333331</c:v>
                </c:pt>
                <c:pt idx="101532">
                  <c:v>261.40625</c:v>
                </c:pt>
                <c:pt idx="101533">
                  <c:v>261.40885416666669</c:v>
                </c:pt>
                <c:pt idx="101534">
                  <c:v>261.41145833333331</c:v>
                </c:pt>
                <c:pt idx="101535">
                  <c:v>261.4140625</c:v>
                </c:pt>
                <c:pt idx="101536">
                  <c:v>261.41666666666669</c:v>
                </c:pt>
                <c:pt idx="101537">
                  <c:v>261.41927083333331</c:v>
                </c:pt>
                <c:pt idx="101538">
                  <c:v>261.421875</c:v>
                </c:pt>
                <c:pt idx="101539">
                  <c:v>261.42447916666669</c:v>
                </c:pt>
                <c:pt idx="101540">
                  <c:v>261.42708333333331</c:v>
                </c:pt>
                <c:pt idx="101541">
                  <c:v>261.4296875</c:v>
                </c:pt>
                <c:pt idx="101542">
                  <c:v>261.43229166666669</c:v>
                </c:pt>
                <c:pt idx="101543">
                  <c:v>261.43489583333331</c:v>
                </c:pt>
                <c:pt idx="101544">
                  <c:v>261.4375</c:v>
                </c:pt>
                <c:pt idx="101545">
                  <c:v>261.44010416666669</c:v>
                </c:pt>
                <c:pt idx="101546">
                  <c:v>261.44270833333331</c:v>
                </c:pt>
                <c:pt idx="101547">
                  <c:v>261.4453125</c:v>
                </c:pt>
                <c:pt idx="101548">
                  <c:v>261.44791666666669</c:v>
                </c:pt>
                <c:pt idx="101549">
                  <c:v>261.45052083333331</c:v>
                </c:pt>
                <c:pt idx="101550">
                  <c:v>261.453125</c:v>
                </c:pt>
                <c:pt idx="101551">
                  <c:v>261.45572916666669</c:v>
                </c:pt>
                <c:pt idx="101552">
                  <c:v>261.45833333333331</c:v>
                </c:pt>
                <c:pt idx="101553">
                  <c:v>261.4609375</c:v>
                </c:pt>
                <c:pt idx="101554">
                  <c:v>261.46354166666669</c:v>
                </c:pt>
                <c:pt idx="101555">
                  <c:v>261.46614583333331</c:v>
                </c:pt>
                <c:pt idx="101556">
                  <c:v>261.46875</c:v>
                </c:pt>
                <c:pt idx="101557">
                  <c:v>261.47135416666669</c:v>
                </c:pt>
                <c:pt idx="101558">
                  <c:v>261.47395833333331</c:v>
                </c:pt>
                <c:pt idx="101559">
                  <c:v>261.4765625</c:v>
                </c:pt>
                <c:pt idx="101560">
                  <c:v>261.47916666666669</c:v>
                </c:pt>
                <c:pt idx="101561">
                  <c:v>261.48177083333331</c:v>
                </c:pt>
                <c:pt idx="101562">
                  <c:v>261.484375</c:v>
                </c:pt>
                <c:pt idx="101563">
                  <c:v>261.48697916666669</c:v>
                </c:pt>
                <c:pt idx="101564">
                  <c:v>261.48958333333331</c:v>
                </c:pt>
                <c:pt idx="101565">
                  <c:v>261.4921875</c:v>
                </c:pt>
                <c:pt idx="101566">
                  <c:v>261.49479166666669</c:v>
                </c:pt>
                <c:pt idx="101567">
                  <c:v>261.49739583333331</c:v>
                </c:pt>
                <c:pt idx="101568">
                  <c:v>261.5</c:v>
                </c:pt>
                <c:pt idx="101569">
                  <c:v>261.50260416666669</c:v>
                </c:pt>
                <c:pt idx="101570">
                  <c:v>261.50520833333331</c:v>
                </c:pt>
                <c:pt idx="101571">
                  <c:v>261.5078125</c:v>
                </c:pt>
                <c:pt idx="101572">
                  <c:v>261.51041666666669</c:v>
                </c:pt>
                <c:pt idx="101573">
                  <c:v>261.51302083333331</c:v>
                </c:pt>
                <c:pt idx="101574">
                  <c:v>261.515625</c:v>
                </c:pt>
                <c:pt idx="101575">
                  <c:v>261.51822916666669</c:v>
                </c:pt>
                <c:pt idx="101576">
                  <c:v>261.52083333333331</c:v>
                </c:pt>
                <c:pt idx="101577">
                  <c:v>261.5234375</c:v>
                </c:pt>
                <c:pt idx="101578">
                  <c:v>261.52604166666669</c:v>
                </c:pt>
                <c:pt idx="101579">
                  <c:v>261.52864583333331</c:v>
                </c:pt>
                <c:pt idx="101580">
                  <c:v>261.53125</c:v>
                </c:pt>
                <c:pt idx="101581">
                  <c:v>261.53385416666669</c:v>
                </c:pt>
                <c:pt idx="101582">
                  <c:v>261.53645833333331</c:v>
                </c:pt>
                <c:pt idx="101583">
                  <c:v>261.5390625</c:v>
                </c:pt>
                <c:pt idx="101584">
                  <c:v>261.54166666666669</c:v>
                </c:pt>
                <c:pt idx="101585">
                  <c:v>261.54427083333331</c:v>
                </c:pt>
                <c:pt idx="101586">
                  <c:v>261.546875</c:v>
                </c:pt>
                <c:pt idx="101587">
                  <c:v>261.54947916666669</c:v>
                </c:pt>
                <c:pt idx="101588">
                  <c:v>261.55208333333331</c:v>
                </c:pt>
                <c:pt idx="101589">
                  <c:v>261.5546875</c:v>
                </c:pt>
                <c:pt idx="101590">
                  <c:v>261.55729166666669</c:v>
                </c:pt>
                <c:pt idx="101591">
                  <c:v>261.55989583333331</c:v>
                </c:pt>
                <c:pt idx="101592">
                  <c:v>261.5625</c:v>
                </c:pt>
                <c:pt idx="101593">
                  <c:v>261.56510416666669</c:v>
                </c:pt>
                <c:pt idx="101594">
                  <c:v>261.56770833333331</c:v>
                </c:pt>
                <c:pt idx="101595">
                  <c:v>261.5703125</c:v>
                </c:pt>
                <c:pt idx="101596">
                  <c:v>261.57291666666669</c:v>
                </c:pt>
                <c:pt idx="101597">
                  <c:v>261.57552083333331</c:v>
                </c:pt>
                <c:pt idx="101598">
                  <c:v>261.578125</c:v>
                </c:pt>
                <c:pt idx="101599">
                  <c:v>261.58072916666669</c:v>
                </c:pt>
                <c:pt idx="101600">
                  <c:v>261.58333333333331</c:v>
                </c:pt>
                <c:pt idx="101601">
                  <c:v>261.5859375</c:v>
                </c:pt>
                <c:pt idx="101602">
                  <c:v>261.58854166666669</c:v>
                </c:pt>
                <c:pt idx="101603">
                  <c:v>261.59114583333331</c:v>
                </c:pt>
                <c:pt idx="101604">
                  <c:v>261.59375</c:v>
                </c:pt>
                <c:pt idx="101605">
                  <c:v>261.59635416666669</c:v>
                </c:pt>
                <c:pt idx="101606">
                  <c:v>261.59895833333331</c:v>
                </c:pt>
                <c:pt idx="101607">
                  <c:v>261.6015625</c:v>
                </c:pt>
                <c:pt idx="101608">
                  <c:v>261.60416666666669</c:v>
                </c:pt>
                <c:pt idx="101609">
                  <c:v>261.60677083333331</c:v>
                </c:pt>
                <c:pt idx="101610">
                  <c:v>261.609375</c:v>
                </c:pt>
                <c:pt idx="101611">
                  <c:v>261.61197916666669</c:v>
                </c:pt>
                <c:pt idx="101612">
                  <c:v>261.61458333333331</c:v>
                </c:pt>
                <c:pt idx="101613">
                  <c:v>261.6171875</c:v>
                </c:pt>
                <c:pt idx="101614">
                  <c:v>261.61979166666669</c:v>
                </c:pt>
                <c:pt idx="101615">
                  <c:v>261.62239583333331</c:v>
                </c:pt>
                <c:pt idx="101616">
                  <c:v>261.625</c:v>
                </c:pt>
                <c:pt idx="101617">
                  <c:v>261.62760416666669</c:v>
                </c:pt>
                <c:pt idx="101618">
                  <c:v>261.63020833333331</c:v>
                </c:pt>
                <c:pt idx="101619">
                  <c:v>261.6328125</c:v>
                </c:pt>
                <c:pt idx="101620">
                  <c:v>261.63541666666669</c:v>
                </c:pt>
                <c:pt idx="101621">
                  <c:v>261.63802083333331</c:v>
                </c:pt>
                <c:pt idx="101622">
                  <c:v>261.640625</c:v>
                </c:pt>
                <c:pt idx="101623">
                  <c:v>261.64322916666669</c:v>
                </c:pt>
                <c:pt idx="101624">
                  <c:v>261.64583333333331</c:v>
                </c:pt>
                <c:pt idx="101625">
                  <c:v>261.6484375</c:v>
                </c:pt>
                <c:pt idx="101626">
                  <c:v>261.65104166666669</c:v>
                </c:pt>
                <c:pt idx="101627">
                  <c:v>261.65364583333331</c:v>
                </c:pt>
                <c:pt idx="101628">
                  <c:v>261.65625</c:v>
                </c:pt>
                <c:pt idx="101629">
                  <c:v>261.65885416666669</c:v>
                </c:pt>
                <c:pt idx="101630">
                  <c:v>261.66145833333331</c:v>
                </c:pt>
                <c:pt idx="101631">
                  <c:v>261.6640625</c:v>
                </c:pt>
                <c:pt idx="101632">
                  <c:v>261.66666666666669</c:v>
                </c:pt>
                <c:pt idx="101633">
                  <c:v>261.66927083333331</c:v>
                </c:pt>
                <c:pt idx="101634">
                  <c:v>261.671875</c:v>
                </c:pt>
                <c:pt idx="101635">
                  <c:v>261.67447916666669</c:v>
                </c:pt>
                <c:pt idx="101636">
                  <c:v>261.67708333333331</c:v>
                </c:pt>
                <c:pt idx="101637">
                  <c:v>261.6796875</c:v>
                </c:pt>
                <c:pt idx="101638">
                  <c:v>261.68229166666669</c:v>
                </c:pt>
                <c:pt idx="101639">
                  <c:v>261.68489583333331</c:v>
                </c:pt>
                <c:pt idx="101640">
                  <c:v>261.6875</c:v>
                </c:pt>
                <c:pt idx="101641">
                  <c:v>261.69010416666669</c:v>
                </c:pt>
                <c:pt idx="101642">
                  <c:v>261.69270833333331</c:v>
                </c:pt>
                <c:pt idx="101643">
                  <c:v>261.6953125</c:v>
                </c:pt>
                <c:pt idx="101644">
                  <c:v>261.69791666666669</c:v>
                </c:pt>
                <c:pt idx="101645">
                  <c:v>261.70052083333331</c:v>
                </c:pt>
                <c:pt idx="101646">
                  <c:v>261.703125</c:v>
                </c:pt>
                <c:pt idx="101647">
                  <c:v>261.70572916666669</c:v>
                </c:pt>
                <c:pt idx="101648">
                  <c:v>261.70833333333331</c:v>
                </c:pt>
                <c:pt idx="101649">
                  <c:v>261.7109375</c:v>
                </c:pt>
                <c:pt idx="101650">
                  <c:v>261.71354166666669</c:v>
                </c:pt>
                <c:pt idx="101651">
                  <c:v>261.71614583333331</c:v>
                </c:pt>
                <c:pt idx="101652">
                  <c:v>261.71875</c:v>
                </c:pt>
                <c:pt idx="101653">
                  <c:v>261.72135416666669</c:v>
                </c:pt>
                <c:pt idx="101654">
                  <c:v>261.72395833333331</c:v>
                </c:pt>
                <c:pt idx="101655">
                  <c:v>261.7265625</c:v>
                </c:pt>
                <c:pt idx="101656">
                  <c:v>261.72916666666669</c:v>
                </c:pt>
                <c:pt idx="101657">
                  <c:v>261.73177083333331</c:v>
                </c:pt>
                <c:pt idx="101658">
                  <c:v>261.734375</c:v>
                </c:pt>
                <c:pt idx="101659">
                  <c:v>261.73697916666669</c:v>
                </c:pt>
                <c:pt idx="101660">
                  <c:v>261.73958333333331</c:v>
                </c:pt>
                <c:pt idx="101661">
                  <c:v>261.7421875</c:v>
                </c:pt>
                <c:pt idx="101662">
                  <c:v>261.74479166666669</c:v>
                </c:pt>
                <c:pt idx="101663">
                  <c:v>261.74739583333331</c:v>
                </c:pt>
                <c:pt idx="101664">
                  <c:v>261.75</c:v>
                </c:pt>
                <c:pt idx="101665">
                  <c:v>261.75260416666669</c:v>
                </c:pt>
                <c:pt idx="101666">
                  <c:v>261.75520833333331</c:v>
                </c:pt>
                <c:pt idx="101667">
                  <c:v>261.7578125</c:v>
                </c:pt>
                <c:pt idx="101668">
                  <c:v>261.76041666666669</c:v>
                </c:pt>
                <c:pt idx="101669">
                  <c:v>261.76302083333331</c:v>
                </c:pt>
                <c:pt idx="101670">
                  <c:v>261.765625</c:v>
                </c:pt>
                <c:pt idx="101671">
                  <c:v>261.76822916666669</c:v>
                </c:pt>
                <c:pt idx="101672">
                  <c:v>261.77083333333331</c:v>
                </c:pt>
                <c:pt idx="101673">
                  <c:v>261.7734375</c:v>
                </c:pt>
                <c:pt idx="101674">
                  <c:v>261.77604166666669</c:v>
                </c:pt>
                <c:pt idx="101675">
                  <c:v>261.77864583333331</c:v>
                </c:pt>
                <c:pt idx="101676">
                  <c:v>261.78125</c:v>
                </c:pt>
                <c:pt idx="101677">
                  <c:v>261.78385416666669</c:v>
                </c:pt>
                <c:pt idx="101678">
                  <c:v>261.78645833333331</c:v>
                </c:pt>
                <c:pt idx="101679">
                  <c:v>261.7890625</c:v>
                </c:pt>
                <c:pt idx="101680">
                  <c:v>261.79166666666669</c:v>
                </c:pt>
                <c:pt idx="101681">
                  <c:v>261.79427083333331</c:v>
                </c:pt>
                <c:pt idx="101682">
                  <c:v>261.796875</c:v>
                </c:pt>
                <c:pt idx="101683">
                  <c:v>261.79947916666669</c:v>
                </c:pt>
                <c:pt idx="101684">
                  <c:v>261.80208333333331</c:v>
                </c:pt>
                <c:pt idx="101685">
                  <c:v>261.8046875</c:v>
                </c:pt>
                <c:pt idx="101686">
                  <c:v>261.80729166666669</c:v>
                </c:pt>
                <c:pt idx="101687">
                  <c:v>261.80989583333331</c:v>
                </c:pt>
                <c:pt idx="101688">
                  <c:v>261.8125</c:v>
                </c:pt>
                <c:pt idx="101689">
                  <c:v>261.81510416666669</c:v>
                </c:pt>
                <c:pt idx="101690">
                  <c:v>261.81770833333331</c:v>
                </c:pt>
                <c:pt idx="101691">
                  <c:v>261.8203125</c:v>
                </c:pt>
                <c:pt idx="101692">
                  <c:v>261.82291666666669</c:v>
                </c:pt>
                <c:pt idx="101693">
                  <c:v>261.82552083333331</c:v>
                </c:pt>
                <c:pt idx="101694">
                  <c:v>261.828125</c:v>
                </c:pt>
                <c:pt idx="101695">
                  <c:v>261.83072916666669</c:v>
                </c:pt>
                <c:pt idx="101696">
                  <c:v>261.83333333333331</c:v>
                </c:pt>
                <c:pt idx="101697">
                  <c:v>261.8359375</c:v>
                </c:pt>
                <c:pt idx="101698">
                  <c:v>261.83854166666669</c:v>
                </c:pt>
                <c:pt idx="101699">
                  <c:v>261.84114583333331</c:v>
                </c:pt>
                <c:pt idx="101700">
                  <c:v>261.84375</c:v>
                </c:pt>
                <c:pt idx="101701">
                  <c:v>261.84635416666669</c:v>
                </c:pt>
                <c:pt idx="101702">
                  <c:v>261.84895833333331</c:v>
                </c:pt>
                <c:pt idx="101703">
                  <c:v>261.8515625</c:v>
                </c:pt>
                <c:pt idx="101704">
                  <c:v>261.85416666666669</c:v>
                </c:pt>
                <c:pt idx="101705">
                  <c:v>261.85677083333331</c:v>
                </c:pt>
                <c:pt idx="101706">
                  <c:v>261.859375</c:v>
                </c:pt>
                <c:pt idx="101707">
                  <c:v>261.86197916666669</c:v>
                </c:pt>
                <c:pt idx="101708">
                  <c:v>261.86458333333331</c:v>
                </c:pt>
                <c:pt idx="101709">
                  <c:v>261.8671875</c:v>
                </c:pt>
                <c:pt idx="101710">
                  <c:v>261.86979166666669</c:v>
                </c:pt>
                <c:pt idx="101711">
                  <c:v>261.87239583333331</c:v>
                </c:pt>
                <c:pt idx="101712">
                  <c:v>261.875</c:v>
                </c:pt>
                <c:pt idx="101713">
                  <c:v>261.87760416666669</c:v>
                </c:pt>
                <c:pt idx="101714">
                  <c:v>261.88020833333331</c:v>
                </c:pt>
                <c:pt idx="101715">
                  <c:v>261.8828125</c:v>
                </c:pt>
                <c:pt idx="101716">
                  <c:v>261.88541666666669</c:v>
                </c:pt>
                <c:pt idx="101717">
                  <c:v>261.88802083333331</c:v>
                </c:pt>
                <c:pt idx="101718">
                  <c:v>261.890625</c:v>
                </c:pt>
                <c:pt idx="101719">
                  <c:v>261.89322916666669</c:v>
                </c:pt>
                <c:pt idx="101720">
                  <c:v>261.89583333333331</c:v>
                </c:pt>
                <c:pt idx="101721">
                  <c:v>261.8984375</c:v>
                </c:pt>
                <c:pt idx="101722">
                  <c:v>261.90104166666669</c:v>
                </c:pt>
                <c:pt idx="101723">
                  <c:v>261.90364583333331</c:v>
                </c:pt>
                <c:pt idx="101724">
                  <c:v>261.90625</c:v>
                </c:pt>
                <c:pt idx="101725">
                  <c:v>261.90885416666669</c:v>
                </c:pt>
                <c:pt idx="101726">
                  <c:v>261.91145833333331</c:v>
                </c:pt>
                <c:pt idx="101727">
                  <c:v>261.9140625</c:v>
                </c:pt>
                <c:pt idx="101728">
                  <c:v>261.91666666666669</c:v>
                </c:pt>
                <c:pt idx="101729">
                  <c:v>261.91927083333331</c:v>
                </c:pt>
                <c:pt idx="101730">
                  <c:v>261.921875</c:v>
                </c:pt>
                <c:pt idx="101731">
                  <c:v>261.92447916666669</c:v>
                </c:pt>
                <c:pt idx="101732">
                  <c:v>261.92708333333331</c:v>
                </c:pt>
                <c:pt idx="101733">
                  <c:v>261.9296875</c:v>
                </c:pt>
                <c:pt idx="101734">
                  <c:v>261.93229166666669</c:v>
                </c:pt>
                <c:pt idx="101735">
                  <c:v>261.93489583333331</c:v>
                </c:pt>
                <c:pt idx="101736">
                  <c:v>261.9375</c:v>
                </c:pt>
                <c:pt idx="101737">
                  <c:v>261.94010416666669</c:v>
                </c:pt>
                <c:pt idx="101738">
                  <c:v>261.94270833333331</c:v>
                </c:pt>
                <c:pt idx="101739">
                  <c:v>261.9453125</c:v>
                </c:pt>
                <c:pt idx="101740">
                  <c:v>261.94791666666669</c:v>
                </c:pt>
                <c:pt idx="101741">
                  <c:v>261.95052083333331</c:v>
                </c:pt>
                <c:pt idx="101742">
                  <c:v>261.953125</c:v>
                </c:pt>
                <c:pt idx="101743">
                  <c:v>261.95572916666669</c:v>
                </c:pt>
                <c:pt idx="101744">
                  <c:v>261.95833333333331</c:v>
                </c:pt>
                <c:pt idx="101745">
                  <c:v>261.9609375</c:v>
                </c:pt>
                <c:pt idx="101746">
                  <c:v>261.96354166666669</c:v>
                </c:pt>
                <c:pt idx="101747">
                  <c:v>261.96614583333331</c:v>
                </c:pt>
                <c:pt idx="101748">
                  <c:v>261.96875</c:v>
                </c:pt>
                <c:pt idx="101749">
                  <c:v>261.97135416666669</c:v>
                </c:pt>
                <c:pt idx="101750">
                  <c:v>261.97395833333331</c:v>
                </c:pt>
                <c:pt idx="101751">
                  <c:v>261.9765625</c:v>
                </c:pt>
                <c:pt idx="101752">
                  <c:v>261.97916666666669</c:v>
                </c:pt>
                <c:pt idx="101753">
                  <c:v>261.98177083333331</c:v>
                </c:pt>
                <c:pt idx="101754">
                  <c:v>261.984375</c:v>
                </c:pt>
                <c:pt idx="101755">
                  <c:v>261.98697916666669</c:v>
                </c:pt>
                <c:pt idx="101756">
                  <c:v>261.98958333333331</c:v>
                </c:pt>
                <c:pt idx="101757">
                  <c:v>261.9921875</c:v>
                </c:pt>
                <c:pt idx="101758">
                  <c:v>261.99479166666669</c:v>
                </c:pt>
                <c:pt idx="101759">
                  <c:v>261.99739583333331</c:v>
                </c:pt>
                <c:pt idx="101760">
                  <c:v>262</c:v>
                </c:pt>
                <c:pt idx="101761">
                  <c:v>262.00260416666669</c:v>
                </c:pt>
                <c:pt idx="101762">
                  <c:v>262.00520833333331</c:v>
                </c:pt>
                <c:pt idx="101763">
                  <c:v>262.0078125</c:v>
                </c:pt>
                <c:pt idx="101764">
                  <c:v>262.01041666666669</c:v>
                </c:pt>
                <c:pt idx="101765">
                  <c:v>262.01302083333331</c:v>
                </c:pt>
                <c:pt idx="101766">
                  <c:v>262.015625</c:v>
                </c:pt>
                <c:pt idx="101767">
                  <c:v>262.01822916666669</c:v>
                </c:pt>
                <c:pt idx="101768">
                  <c:v>262.02083333333331</c:v>
                </c:pt>
                <c:pt idx="101769">
                  <c:v>262.0234375</c:v>
                </c:pt>
                <c:pt idx="101770">
                  <c:v>262.02604166666669</c:v>
                </c:pt>
                <c:pt idx="101771">
                  <c:v>262.02864583333331</c:v>
                </c:pt>
                <c:pt idx="101772">
                  <c:v>262.03125</c:v>
                </c:pt>
                <c:pt idx="101773">
                  <c:v>262.03385416666669</c:v>
                </c:pt>
                <c:pt idx="101774">
                  <c:v>262.03645833333331</c:v>
                </c:pt>
                <c:pt idx="101775">
                  <c:v>262.0390625</c:v>
                </c:pt>
                <c:pt idx="101776">
                  <c:v>262.04166666666669</c:v>
                </c:pt>
                <c:pt idx="101777">
                  <c:v>262.04427083333331</c:v>
                </c:pt>
                <c:pt idx="101778">
                  <c:v>262.046875</c:v>
                </c:pt>
                <c:pt idx="101779">
                  <c:v>262.04947916666669</c:v>
                </c:pt>
                <c:pt idx="101780">
                  <c:v>262.05208333333331</c:v>
                </c:pt>
                <c:pt idx="101781">
                  <c:v>262.0546875</c:v>
                </c:pt>
                <c:pt idx="101782">
                  <c:v>262.05729166666669</c:v>
                </c:pt>
                <c:pt idx="101783">
                  <c:v>262.05989583333331</c:v>
                </c:pt>
                <c:pt idx="101784">
                  <c:v>262.0625</c:v>
                </c:pt>
                <c:pt idx="101785">
                  <c:v>262.06510416666669</c:v>
                </c:pt>
                <c:pt idx="101786">
                  <c:v>262.06770833333331</c:v>
                </c:pt>
                <c:pt idx="101787">
                  <c:v>262.0703125</c:v>
                </c:pt>
                <c:pt idx="101788">
                  <c:v>262.07291666666669</c:v>
                </c:pt>
                <c:pt idx="101789">
                  <c:v>262.07552083333331</c:v>
                </c:pt>
                <c:pt idx="101790">
                  <c:v>262.078125</c:v>
                </c:pt>
                <c:pt idx="101791">
                  <c:v>262.08072916666669</c:v>
                </c:pt>
                <c:pt idx="101792">
                  <c:v>262.08333333333331</c:v>
                </c:pt>
                <c:pt idx="101793">
                  <c:v>262.0859375</c:v>
                </c:pt>
                <c:pt idx="101794">
                  <c:v>262.08854166666669</c:v>
                </c:pt>
                <c:pt idx="101795">
                  <c:v>262.09114583333331</c:v>
                </c:pt>
                <c:pt idx="101796">
                  <c:v>262.09375</c:v>
                </c:pt>
                <c:pt idx="101797">
                  <c:v>262.09635416666669</c:v>
                </c:pt>
                <c:pt idx="101798">
                  <c:v>262.09895833333331</c:v>
                </c:pt>
                <c:pt idx="101799">
                  <c:v>262.1015625</c:v>
                </c:pt>
                <c:pt idx="101800">
                  <c:v>262.10416666666669</c:v>
                </c:pt>
                <c:pt idx="101801">
                  <c:v>262.10677083333331</c:v>
                </c:pt>
                <c:pt idx="101802">
                  <c:v>262.109375</c:v>
                </c:pt>
                <c:pt idx="101803">
                  <c:v>262.11197916666669</c:v>
                </c:pt>
                <c:pt idx="101804">
                  <c:v>262.11458333333331</c:v>
                </c:pt>
                <c:pt idx="101805">
                  <c:v>262.1171875</c:v>
                </c:pt>
                <c:pt idx="101806">
                  <c:v>262.11979166666669</c:v>
                </c:pt>
                <c:pt idx="101807">
                  <c:v>262.12239583333331</c:v>
                </c:pt>
                <c:pt idx="101808">
                  <c:v>262.125</c:v>
                </c:pt>
                <c:pt idx="101809">
                  <c:v>262.12760416666669</c:v>
                </c:pt>
                <c:pt idx="101810">
                  <c:v>262.13020833333331</c:v>
                </c:pt>
                <c:pt idx="101811">
                  <c:v>262.1328125</c:v>
                </c:pt>
                <c:pt idx="101812">
                  <c:v>262.13541666666669</c:v>
                </c:pt>
                <c:pt idx="101813">
                  <c:v>262.13802083333331</c:v>
                </c:pt>
                <c:pt idx="101814">
                  <c:v>262.140625</c:v>
                </c:pt>
                <c:pt idx="101815">
                  <c:v>262.14322916666669</c:v>
                </c:pt>
                <c:pt idx="101816">
                  <c:v>262.14583333333331</c:v>
                </c:pt>
                <c:pt idx="101817">
                  <c:v>262.1484375</c:v>
                </c:pt>
                <c:pt idx="101818">
                  <c:v>262.15104166666669</c:v>
                </c:pt>
                <c:pt idx="101819">
                  <c:v>262.15364583333331</c:v>
                </c:pt>
                <c:pt idx="101820">
                  <c:v>262.15625</c:v>
                </c:pt>
                <c:pt idx="101821">
                  <c:v>262.15885416666669</c:v>
                </c:pt>
                <c:pt idx="101822">
                  <c:v>262.16145833333331</c:v>
                </c:pt>
                <c:pt idx="101823">
                  <c:v>262.1640625</c:v>
                </c:pt>
                <c:pt idx="101824">
                  <c:v>262.16666666666669</c:v>
                </c:pt>
                <c:pt idx="101825">
                  <c:v>262.16927083333331</c:v>
                </c:pt>
                <c:pt idx="101826">
                  <c:v>262.171875</c:v>
                </c:pt>
                <c:pt idx="101827">
                  <c:v>262.17447916666669</c:v>
                </c:pt>
                <c:pt idx="101828">
                  <c:v>262.17708333333331</c:v>
                </c:pt>
                <c:pt idx="101829">
                  <c:v>262.1796875</c:v>
                </c:pt>
                <c:pt idx="101830">
                  <c:v>262.18229166666669</c:v>
                </c:pt>
                <c:pt idx="101831">
                  <c:v>262.18489583333331</c:v>
                </c:pt>
                <c:pt idx="101832">
                  <c:v>262.1875</c:v>
                </c:pt>
                <c:pt idx="101833">
                  <c:v>262.19010416666669</c:v>
                </c:pt>
                <c:pt idx="101834">
                  <c:v>262.19270833333331</c:v>
                </c:pt>
                <c:pt idx="101835">
                  <c:v>262.1953125</c:v>
                </c:pt>
                <c:pt idx="101836">
                  <c:v>262.19791666666669</c:v>
                </c:pt>
                <c:pt idx="101837">
                  <c:v>262.20052083333331</c:v>
                </c:pt>
                <c:pt idx="101838">
                  <c:v>262.203125</c:v>
                </c:pt>
                <c:pt idx="101839">
                  <c:v>262.20572916666669</c:v>
                </c:pt>
                <c:pt idx="101840">
                  <c:v>262.20833333333331</c:v>
                </c:pt>
                <c:pt idx="101841">
                  <c:v>262.2109375</c:v>
                </c:pt>
                <c:pt idx="101842">
                  <c:v>262.21354166666669</c:v>
                </c:pt>
                <c:pt idx="101843">
                  <c:v>262.21614583333331</c:v>
                </c:pt>
                <c:pt idx="101844">
                  <c:v>262.21875</c:v>
                </c:pt>
                <c:pt idx="101845">
                  <c:v>262.22135416666669</c:v>
                </c:pt>
                <c:pt idx="101846">
                  <c:v>262.22395833333331</c:v>
                </c:pt>
                <c:pt idx="101847">
                  <c:v>262.2265625</c:v>
                </c:pt>
                <c:pt idx="101848">
                  <c:v>262.22916666666669</c:v>
                </c:pt>
                <c:pt idx="101849">
                  <c:v>262.23177083333331</c:v>
                </c:pt>
                <c:pt idx="101850">
                  <c:v>262.234375</c:v>
                </c:pt>
                <c:pt idx="101851">
                  <c:v>262.23697916666669</c:v>
                </c:pt>
                <c:pt idx="101852">
                  <c:v>262.23958333333331</c:v>
                </c:pt>
                <c:pt idx="101853">
                  <c:v>262.2421875</c:v>
                </c:pt>
                <c:pt idx="101854">
                  <c:v>262.24479166666669</c:v>
                </c:pt>
                <c:pt idx="101855">
                  <c:v>262.24739583333331</c:v>
                </c:pt>
                <c:pt idx="101856">
                  <c:v>262.25</c:v>
                </c:pt>
                <c:pt idx="101857">
                  <c:v>262.25260416666669</c:v>
                </c:pt>
                <c:pt idx="101858">
                  <c:v>262.25520833333331</c:v>
                </c:pt>
                <c:pt idx="101859">
                  <c:v>262.2578125</c:v>
                </c:pt>
                <c:pt idx="101860">
                  <c:v>262.26041666666669</c:v>
                </c:pt>
                <c:pt idx="101861">
                  <c:v>262.26302083333331</c:v>
                </c:pt>
                <c:pt idx="101862">
                  <c:v>262.265625</c:v>
                </c:pt>
                <c:pt idx="101863">
                  <c:v>262.26822916666669</c:v>
                </c:pt>
                <c:pt idx="101864">
                  <c:v>262.27083333333331</c:v>
                </c:pt>
                <c:pt idx="101865">
                  <c:v>262.2734375</c:v>
                </c:pt>
                <c:pt idx="101866">
                  <c:v>262.27604166666669</c:v>
                </c:pt>
                <c:pt idx="101867">
                  <c:v>262.27864583333331</c:v>
                </c:pt>
                <c:pt idx="101868">
                  <c:v>262.28125</c:v>
                </c:pt>
                <c:pt idx="101869">
                  <c:v>262.28385416666669</c:v>
                </c:pt>
                <c:pt idx="101870">
                  <c:v>262.28645833333331</c:v>
                </c:pt>
                <c:pt idx="101871">
                  <c:v>262.2890625</c:v>
                </c:pt>
                <c:pt idx="101872">
                  <c:v>262.29166666666669</c:v>
                </c:pt>
                <c:pt idx="101873">
                  <c:v>262.29427083333331</c:v>
                </c:pt>
                <c:pt idx="101874">
                  <c:v>262.296875</c:v>
                </c:pt>
                <c:pt idx="101875">
                  <c:v>262.29947916666669</c:v>
                </c:pt>
                <c:pt idx="101876">
                  <c:v>262.30208333333331</c:v>
                </c:pt>
                <c:pt idx="101877">
                  <c:v>262.3046875</c:v>
                </c:pt>
                <c:pt idx="101878">
                  <c:v>262.30729166666669</c:v>
                </c:pt>
                <c:pt idx="101879">
                  <c:v>262.30989583333331</c:v>
                </c:pt>
                <c:pt idx="101880">
                  <c:v>262.3125</c:v>
                </c:pt>
                <c:pt idx="101881">
                  <c:v>262.31510416666669</c:v>
                </c:pt>
                <c:pt idx="101882">
                  <c:v>262.31770833333331</c:v>
                </c:pt>
                <c:pt idx="101883">
                  <c:v>262.3203125</c:v>
                </c:pt>
                <c:pt idx="101884">
                  <c:v>262.32291666666669</c:v>
                </c:pt>
                <c:pt idx="101885">
                  <c:v>262.32552083333331</c:v>
                </c:pt>
                <c:pt idx="101886">
                  <c:v>262.328125</c:v>
                </c:pt>
                <c:pt idx="101887">
                  <c:v>262.33072916666669</c:v>
                </c:pt>
                <c:pt idx="101888">
                  <c:v>262.33333333333331</c:v>
                </c:pt>
                <c:pt idx="101889">
                  <c:v>262.3359375</c:v>
                </c:pt>
                <c:pt idx="101890">
                  <c:v>262.33854166666669</c:v>
                </c:pt>
                <c:pt idx="101891">
                  <c:v>262.34114583333331</c:v>
                </c:pt>
                <c:pt idx="101892">
                  <c:v>262.34375</c:v>
                </c:pt>
                <c:pt idx="101893">
                  <c:v>262.34635416666669</c:v>
                </c:pt>
                <c:pt idx="101894">
                  <c:v>262.34895833333331</c:v>
                </c:pt>
                <c:pt idx="101895">
                  <c:v>262.3515625</c:v>
                </c:pt>
                <c:pt idx="101896">
                  <c:v>262.35416666666669</c:v>
                </c:pt>
                <c:pt idx="101897">
                  <c:v>262.35677083333331</c:v>
                </c:pt>
                <c:pt idx="101898">
                  <c:v>262.359375</c:v>
                </c:pt>
                <c:pt idx="101899">
                  <c:v>262.36197916666669</c:v>
                </c:pt>
                <c:pt idx="101900">
                  <c:v>262.36458333333331</c:v>
                </c:pt>
                <c:pt idx="101901">
                  <c:v>262.3671875</c:v>
                </c:pt>
                <c:pt idx="101902">
                  <c:v>262.36979166666669</c:v>
                </c:pt>
                <c:pt idx="101903">
                  <c:v>262.37239583333331</c:v>
                </c:pt>
                <c:pt idx="101904">
                  <c:v>262.375</c:v>
                </c:pt>
                <c:pt idx="101905">
                  <c:v>262.37760416666669</c:v>
                </c:pt>
                <c:pt idx="101906">
                  <c:v>262.38020833333331</c:v>
                </c:pt>
                <c:pt idx="101907">
                  <c:v>262.3828125</c:v>
                </c:pt>
                <c:pt idx="101908">
                  <c:v>262.38541666666669</c:v>
                </c:pt>
                <c:pt idx="101909">
                  <c:v>262.38802083333331</c:v>
                </c:pt>
                <c:pt idx="101910">
                  <c:v>262.390625</c:v>
                </c:pt>
                <c:pt idx="101911">
                  <c:v>262.39322916666669</c:v>
                </c:pt>
                <c:pt idx="101912">
                  <c:v>262.39583333333331</c:v>
                </c:pt>
                <c:pt idx="101913">
                  <c:v>262.3984375</c:v>
                </c:pt>
                <c:pt idx="101914">
                  <c:v>262.40104166666669</c:v>
                </c:pt>
                <c:pt idx="101915">
                  <c:v>262.40364583333331</c:v>
                </c:pt>
                <c:pt idx="101916">
                  <c:v>262.40625</c:v>
                </c:pt>
                <c:pt idx="101917">
                  <c:v>262.40885416666669</c:v>
                </c:pt>
                <c:pt idx="101918">
                  <c:v>262.41145833333331</c:v>
                </c:pt>
                <c:pt idx="101919">
                  <c:v>262.4140625</c:v>
                </c:pt>
                <c:pt idx="101920">
                  <c:v>262.41666666666669</c:v>
                </c:pt>
                <c:pt idx="101921">
                  <c:v>262.41927083333331</c:v>
                </c:pt>
                <c:pt idx="101922">
                  <c:v>262.421875</c:v>
                </c:pt>
                <c:pt idx="101923">
                  <c:v>262.42447916666669</c:v>
                </c:pt>
                <c:pt idx="101924">
                  <c:v>262.42708333333331</c:v>
                </c:pt>
                <c:pt idx="101925">
                  <c:v>262.4296875</c:v>
                </c:pt>
                <c:pt idx="101926">
                  <c:v>262.43229166666669</c:v>
                </c:pt>
                <c:pt idx="101927">
                  <c:v>262.43489583333331</c:v>
                </c:pt>
                <c:pt idx="101928">
                  <c:v>262.4375</c:v>
                </c:pt>
                <c:pt idx="101929">
                  <c:v>262.44010416666669</c:v>
                </c:pt>
                <c:pt idx="101930">
                  <c:v>262.44270833333331</c:v>
                </c:pt>
                <c:pt idx="101931">
                  <c:v>262.4453125</c:v>
                </c:pt>
                <c:pt idx="101932">
                  <c:v>262.44791666666669</c:v>
                </c:pt>
                <c:pt idx="101933">
                  <c:v>262.45052083333331</c:v>
                </c:pt>
                <c:pt idx="101934">
                  <c:v>262.453125</c:v>
                </c:pt>
                <c:pt idx="101935">
                  <c:v>262.45572916666669</c:v>
                </c:pt>
                <c:pt idx="101936">
                  <c:v>262.45833333333331</c:v>
                </c:pt>
                <c:pt idx="101937">
                  <c:v>262.4609375</c:v>
                </c:pt>
                <c:pt idx="101938">
                  <c:v>262.46354166666669</c:v>
                </c:pt>
                <c:pt idx="101939">
                  <c:v>262.46614583333331</c:v>
                </c:pt>
                <c:pt idx="101940">
                  <c:v>262.46875</c:v>
                </c:pt>
                <c:pt idx="101941">
                  <c:v>262.47135416666669</c:v>
                </c:pt>
                <c:pt idx="101942">
                  <c:v>262.47395833333331</c:v>
                </c:pt>
                <c:pt idx="101943">
                  <c:v>262.4765625</c:v>
                </c:pt>
                <c:pt idx="101944">
                  <c:v>262.47916666666669</c:v>
                </c:pt>
                <c:pt idx="101945">
                  <c:v>262.48177083333331</c:v>
                </c:pt>
                <c:pt idx="101946">
                  <c:v>262.484375</c:v>
                </c:pt>
                <c:pt idx="101947">
                  <c:v>262.48697916666669</c:v>
                </c:pt>
                <c:pt idx="101948">
                  <c:v>262.48958333333331</c:v>
                </c:pt>
                <c:pt idx="101949">
                  <c:v>262.4921875</c:v>
                </c:pt>
                <c:pt idx="101950">
                  <c:v>262.49479166666669</c:v>
                </c:pt>
                <c:pt idx="101951">
                  <c:v>262.49739583333331</c:v>
                </c:pt>
                <c:pt idx="101952">
                  <c:v>262.5</c:v>
                </c:pt>
                <c:pt idx="101953">
                  <c:v>262.50260416666669</c:v>
                </c:pt>
                <c:pt idx="101954">
                  <c:v>262.50520833333331</c:v>
                </c:pt>
                <c:pt idx="101955">
                  <c:v>262.5078125</c:v>
                </c:pt>
                <c:pt idx="101956">
                  <c:v>262.51041666666669</c:v>
                </c:pt>
                <c:pt idx="101957">
                  <c:v>262.51302083333331</c:v>
                </c:pt>
                <c:pt idx="101958">
                  <c:v>262.515625</c:v>
                </c:pt>
                <c:pt idx="101959">
                  <c:v>262.51822916666669</c:v>
                </c:pt>
                <c:pt idx="101960">
                  <c:v>262.52083333333331</c:v>
                </c:pt>
                <c:pt idx="101961">
                  <c:v>262.5234375</c:v>
                </c:pt>
                <c:pt idx="101962">
                  <c:v>262.52604166666669</c:v>
                </c:pt>
                <c:pt idx="101963">
                  <c:v>262.52864583333331</c:v>
                </c:pt>
                <c:pt idx="101964">
                  <c:v>262.53125</c:v>
                </c:pt>
                <c:pt idx="101965">
                  <c:v>262.53385416666669</c:v>
                </c:pt>
                <c:pt idx="101966">
                  <c:v>262.53645833333331</c:v>
                </c:pt>
                <c:pt idx="101967">
                  <c:v>262.5390625</c:v>
                </c:pt>
                <c:pt idx="101968">
                  <c:v>262.54166666666669</c:v>
                </c:pt>
                <c:pt idx="101969">
                  <c:v>262.54427083333331</c:v>
                </c:pt>
                <c:pt idx="101970">
                  <c:v>262.546875</c:v>
                </c:pt>
                <c:pt idx="101971">
                  <c:v>262.54947916666669</c:v>
                </c:pt>
                <c:pt idx="101972">
                  <c:v>262.55208333333331</c:v>
                </c:pt>
                <c:pt idx="101973">
                  <c:v>262.5546875</c:v>
                </c:pt>
                <c:pt idx="101974">
                  <c:v>262.55729166666669</c:v>
                </c:pt>
                <c:pt idx="101975">
                  <c:v>262.55989583333331</c:v>
                </c:pt>
                <c:pt idx="101976">
                  <c:v>262.5625</c:v>
                </c:pt>
                <c:pt idx="101977">
                  <c:v>262.56510416666669</c:v>
                </c:pt>
                <c:pt idx="101978">
                  <c:v>262.56770833333331</c:v>
                </c:pt>
                <c:pt idx="101979">
                  <c:v>262.5703125</c:v>
                </c:pt>
                <c:pt idx="101980">
                  <c:v>262.57291666666669</c:v>
                </c:pt>
                <c:pt idx="101981">
                  <c:v>262.57552083333331</c:v>
                </c:pt>
                <c:pt idx="101982">
                  <c:v>262.578125</c:v>
                </c:pt>
                <c:pt idx="101983">
                  <c:v>262.58072916666669</c:v>
                </c:pt>
                <c:pt idx="101984">
                  <c:v>262.58333333333331</c:v>
                </c:pt>
                <c:pt idx="101985">
                  <c:v>262.5859375</c:v>
                </c:pt>
                <c:pt idx="101986">
                  <c:v>262.58854166666669</c:v>
                </c:pt>
                <c:pt idx="101987">
                  <c:v>262.59114583333331</c:v>
                </c:pt>
                <c:pt idx="101988">
                  <c:v>262.59375</c:v>
                </c:pt>
                <c:pt idx="101989">
                  <c:v>262.59635416666669</c:v>
                </c:pt>
                <c:pt idx="101990">
                  <c:v>262.59895833333331</c:v>
                </c:pt>
                <c:pt idx="101991">
                  <c:v>262.6015625</c:v>
                </c:pt>
                <c:pt idx="101992">
                  <c:v>262.60416666666669</c:v>
                </c:pt>
                <c:pt idx="101993">
                  <c:v>262.60677083333331</c:v>
                </c:pt>
                <c:pt idx="101994">
                  <c:v>262.609375</c:v>
                </c:pt>
                <c:pt idx="101995">
                  <c:v>262.61197916666669</c:v>
                </c:pt>
                <c:pt idx="101996">
                  <c:v>262.61458333333331</c:v>
                </c:pt>
                <c:pt idx="101997">
                  <c:v>262.6171875</c:v>
                </c:pt>
                <c:pt idx="101998">
                  <c:v>262.61979166666669</c:v>
                </c:pt>
                <c:pt idx="101999">
                  <c:v>262.62239583333331</c:v>
                </c:pt>
                <c:pt idx="102000">
                  <c:v>262.625</c:v>
                </c:pt>
                <c:pt idx="102001">
                  <c:v>262.62760416666669</c:v>
                </c:pt>
                <c:pt idx="102002">
                  <c:v>262.63020833333331</c:v>
                </c:pt>
                <c:pt idx="102003">
                  <c:v>262.6328125</c:v>
                </c:pt>
                <c:pt idx="102004">
                  <c:v>262.63541666666669</c:v>
                </c:pt>
                <c:pt idx="102005">
                  <c:v>262.63802083333331</c:v>
                </c:pt>
                <c:pt idx="102006">
                  <c:v>262.640625</c:v>
                </c:pt>
                <c:pt idx="102007">
                  <c:v>262.64322916666669</c:v>
                </c:pt>
                <c:pt idx="102008">
                  <c:v>262.64583333333331</c:v>
                </c:pt>
                <c:pt idx="102009">
                  <c:v>262.6484375</c:v>
                </c:pt>
                <c:pt idx="102010">
                  <c:v>262.65104166666669</c:v>
                </c:pt>
                <c:pt idx="102011">
                  <c:v>262.65364583333331</c:v>
                </c:pt>
                <c:pt idx="102012">
                  <c:v>262.65625</c:v>
                </c:pt>
                <c:pt idx="102013">
                  <c:v>262.65885416666669</c:v>
                </c:pt>
                <c:pt idx="102014">
                  <c:v>262.66145833333331</c:v>
                </c:pt>
                <c:pt idx="102015">
                  <c:v>262.6640625</c:v>
                </c:pt>
                <c:pt idx="102016">
                  <c:v>262.66666666666669</c:v>
                </c:pt>
                <c:pt idx="102017">
                  <c:v>262.66927083333331</c:v>
                </c:pt>
                <c:pt idx="102018">
                  <c:v>262.671875</c:v>
                </c:pt>
                <c:pt idx="102019">
                  <c:v>262.67447916666669</c:v>
                </c:pt>
                <c:pt idx="102020">
                  <c:v>262.67708333333331</c:v>
                </c:pt>
                <c:pt idx="102021">
                  <c:v>262.6796875</c:v>
                </c:pt>
                <c:pt idx="102022">
                  <c:v>262.68229166666669</c:v>
                </c:pt>
                <c:pt idx="102023">
                  <c:v>262.68489583333331</c:v>
                </c:pt>
                <c:pt idx="102024">
                  <c:v>262.6875</c:v>
                </c:pt>
                <c:pt idx="102025">
                  <c:v>262.69010416666669</c:v>
                </c:pt>
                <c:pt idx="102026">
                  <c:v>262.69270833333331</c:v>
                </c:pt>
                <c:pt idx="102027">
                  <c:v>262.6953125</c:v>
                </c:pt>
                <c:pt idx="102028">
                  <c:v>262.69791666666669</c:v>
                </c:pt>
                <c:pt idx="102029">
                  <c:v>262.70052083333331</c:v>
                </c:pt>
                <c:pt idx="102030">
                  <c:v>262.703125</c:v>
                </c:pt>
                <c:pt idx="102031">
                  <c:v>262.70572916666669</c:v>
                </c:pt>
                <c:pt idx="102032">
                  <c:v>262.70833333333331</c:v>
                </c:pt>
                <c:pt idx="102033">
                  <c:v>262.7109375</c:v>
                </c:pt>
                <c:pt idx="102034">
                  <c:v>262.71354166666669</c:v>
                </c:pt>
                <c:pt idx="102035">
                  <c:v>262.71614583333331</c:v>
                </c:pt>
                <c:pt idx="102036">
                  <c:v>262.71875</c:v>
                </c:pt>
                <c:pt idx="102037">
                  <c:v>262.72135416666669</c:v>
                </c:pt>
                <c:pt idx="102038">
                  <c:v>262.72395833333331</c:v>
                </c:pt>
                <c:pt idx="102039">
                  <c:v>262.7265625</c:v>
                </c:pt>
                <c:pt idx="102040">
                  <c:v>262.72916666666669</c:v>
                </c:pt>
                <c:pt idx="102041">
                  <c:v>262.73177083333331</c:v>
                </c:pt>
                <c:pt idx="102042">
                  <c:v>262.734375</c:v>
                </c:pt>
                <c:pt idx="102043">
                  <c:v>262.73697916666669</c:v>
                </c:pt>
                <c:pt idx="102044">
                  <c:v>262.73958333333331</c:v>
                </c:pt>
                <c:pt idx="102045">
                  <c:v>262.7421875</c:v>
                </c:pt>
                <c:pt idx="102046">
                  <c:v>262.74479166666669</c:v>
                </c:pt>
                <c:pt idx="102047">
                  <c:v>262.74739583333331</c:v>
                </c:pt>
                <c:pt idx="102048">
                  <c:v>262.75</c:v>
                </c:pt>
                <c:pt idx="102049">
                  <c:v>262.75260416666669</c:v>
                </c:pt>
                <c:pt idx="102050">
                  <c:v>262.75520833333331</c:v>
                </c:pt>
                <c:pt idx="102051">
                  <c:v>262.7578125</c:v>
                </c:pt>
                <c:pt idx="102052">
                  <c:v>262.76041666666669</c:v>
                </c:pt>
                <c:pt idx="102053">
                  <c:v>262.76302083333331</c:v>
                </c:pt>
                <c:pt idx="102054">
                  <c:v>262.765625</c:v>
                </c:pt>
                <c:pt idx="102055">
                  <c:v>262.76822916666669</c:v>
                </c:pt>
                <c:pt idx="102056">
                  <c:v>262.77083333333331</c:v>
                </c:pt>
                <c:pt idx="102057">
                  <c:v>262.7734375</c:v>
                </c:pt>
                <c:pt idx="102058">
                  <c:v>262.77604166666669</c:v>
                </c:pt>
                <c:pt idx="102059">
                  <c:v>262.77864583333331</c:v>
                </c:pt>
                <c:pt idx="102060">
                  <c:v>262.78125</c:v>
                </c:pt>
                <c:pt idx="102061">
                  <c:v>262.78385416666669</c:v>
                </c:pt>
                <c:pt idx="102062">
                  <c:v>262.78645833333331</c:v>
                </c:pt>
                <c:pt idx="102063">
                  <c:v>262.7890625</c:v>
                </c:pt>
                <c:pt idx="102064">
                  <c:v>262.79166666666669</c:v>
                </c:pt>
                <c:pt idx="102065">
                  <c:v>262.79427083333331</c:v>
                </c:pt>
                <c:pt idx="102066">
                  <c:v>262.796875</c:v>
                </c:pt>
                <c:pt idx="102067">
                  <c:v>262.79947916666669</c:v>
                </c:pt>
                <c:pt idx="102068">
                  <c:v>262.80208333333331</c:v>
                </c:pt>
                <c:pt idx="102069">
                  <c:v>262.8046875</c:v>
                </c:pt>
                <c:pt idx="102070">
                  <c:v>262.80729166666669</c:v>
                </c:pt>
                <c:pt idx="102071">
                  <c:v>262.80989583333331</c:v>
                </c:pt>
                <c:pt idx="102072">
                  <c:v>262.8125</c:v>
                </c:pt>
                <c:pt idx="102073">
                  <c:v>262.81510416666669</c:v>
                </c:pt>
                <c:pt idx="102074">
                  <c:v>262.81770833333331</c:v>
                </c:pt>
                <c:pt idx="102075">
                  <c:v>262.8203125</c:v>
                </c:pt>
                <c:pt idx="102076">
                  <c:v>262.82291666666669</c:v>
                </c:pt>
                <c:pt idx="102077">
                  <c:v>262.82552083333331</c:v>
                </c:pt>
                <c:pt idx="102078">
                  <c:v>262.828125</c:v>
                </c:pt>
                <c:pt idx="102079">
                  <c:v>262.83072916666669</c:v>
                </c:pt>
                <c:pt idx="102080">
                  <c:v>262.83333333333331</c:v>
                </c:pt>
                <c:pt idx="102081">
                  <c:v>262.8359375</c:v>
                </c:pt>
                <c:pt idx="102082">
                  <c:v>262.83854166666669</c:v>
                </c:pt>
                <c:pt idx="102083">
                  <c:v>262.84114583333331</c:v>
                </c:pt>
                <c:pt idx="102084">
                  <c:v>262.84375</c:v>
                </c:pt>
                <c:pt idx="102085">
                  <c:v>262.84635416666669</c:v>
                </c:pt>
                <c:pt idx="102086">
                  <c:v>262.84895833333331</c:v>
                </c:pt>
                <c:pt idx="102087">
                  <c:v>262.8515625</c:v>
                </c:pt>
                <c:pt idx="102088">
                  <c:v>262.85416666666669</c:v>
                </c:pt>
                <c:pt idx="102089">
                  <c:v>262.85677083333331</c:v>
                </c:pt>
                <c:pt idx="102090">
                  <c:v>262.859375</c:v>
                </c:pt>
                <c:pt idx="102091">
                  <c:v>262.86197916666669</c:v>
                </c:pt>
                <c:pt idx="102092">
                  <c:v>262.86458333333331</c:v>
                </c:pt>
                <c:pt idx="102093">
                  <c:v>262.8671875</c:v>
                </c:pt>
                <c:pt idx="102094">
                  <c:v>262.86979166666669</c:v>
                </c:pt>
                <c:pt idx="102095">
                  <c:v>262.87239583333331</c:v>
                </c:pt>
                <c:pt idx="102096">
                  <c:v>262.875</c:v>
                </c:pt>
                <c:pt idx="102097">
                  <c:v>262.87760416666669</c:v>
                </c:pt>
                <c:pt idx="102098">
                  <c:v>262.88020833333331</c:v>
                </c:pt>
                <c:pt idx="102099">
                  <c:v>262.8828125</c:v>
                </c:pt>
                <c:pt idx="102100">
                  <c:v>262.88541666666669</c:v>
                </c:pt>
                <c:pt idx="102101">
                  <c:v>262.88802083333331</c:v>
                </c:pt>
                <c:pt idx="102102">
                  <c:v>262.890625</c:v>
                </c:pt>
                <c:pt idx="102103">
                  <c:v>262.89322916666669</c:v>
                </c:pt>
                <c:pt idx="102104">
                  <c:v>262.89583333333331</c:v>
                </c:pt>
                <c:pt idx="102105">
                  <c:v>262.8984375</c:v>
                </c:pt>
                <c:pt idx="102106">
                  <c:v>262.90104166666669</c:v>
                </c:pt>
                <c:pt idx="102107">
                  <c:v>262.90364583333331</c:v>
                </c:pt>
                <c:pt idx="102108">
                  <c:v>262.90625</c:v>
                </c:pt>
                <c:pt idx="102109">
                  <c:v>262.90885416666669</c:v>
                </c:pt>
                <c:pt idx="102110">
                  <c:v>262.91145833333331</c:v>
                </c:pt>
                <c:pt idx="102111">
                  <c:v>262.9140625</c:v>
                </c:pt>
                <c:pt idx="102112">
                  <c:v>262.91666666666669</c:v>
                </c:pt>
                <c:pt idx="102113">
                  <c:v>262.91927083333331</c:v>
                </c:pt>
                <c:pt idx="102114">
                  <c:v>262.921875</c:v>
                </c:pt>
                <c:pt idx="102115">
                  <c:v>262.92447916666669</c:v>
                </c:pt>
                <c:pt idx="102116">
                  <c:v>262.92708333333331</c:v>
                </c:pt>
                <c:pt idx="102117">
                  <c:v>262.9296875</c:v>
                </c:pt>
                <c:pt idx="102118">
                  <c:v>262.93229166666669</c:v>
                </c:pt>
                <c:pt idx="102119">
                  <c:v>262.93489583333331</c:v>
                </c:pt>
                <c:pt idx="102120">
                  <c:v>262.9375</c:v>
                </c:pt>
                <c:pt idx="102121">
                  <c:v>262.94010416666669</c:v>
                </c:pt>
                <c:pt idx="102122">
                  <c:v>262.94270833333331</c:v>
                </c:pt>
                <c:pt idx="102123">
                  <c:v>262.9453125</c:v>
                </c:pt>
                <c:pt idx="102124">
                  <c:v>262.94791666666669</c:v>
                </c:pt>
                <c:pt idx="102125">
                  <c:v>262.95052083333331</c:v>
                </c:pt>
                <c:pt idx="102126">
                  <c:v>262.953125</c:v>
                </c:pt>
                <c:pt idx="102127">
                  <c:v>262.95572916666669</c:v>
                </c:pt>
                <c:pt idx="102128">
                  <c:v>262.95833333333331</c:v>
                </c:pt>
                <c:pt idx="102129">
                  <c:v>262.9609375</c:v>
                </c:pt>
                <c:pt idx="102130">
                  <c:v>262.96354166666669</c:v>
                </c:pt>
                <c:pt idx="102131">
                  <c:v>262.96614583333331</c:v>
                </c:pt>
                <c:pt idx="102132">
                  <c:v>262.96875</c:v>
                </c:pt>
                <c:pt idx="102133">
                  <c:v>262.97135416666669</c:v>
                </c:pt>
                <c:pt idx="102134">
                  <c:v>262.97395833333331</c:v>
                </c:pt>
                <c:pt idx="102135">
                  <c:v>262.9765625</c:v>
                </c:pt>
                <c:pt idx="102136">
                  <c:v>262.97916666666669</c:v>
                </c:pt>
                <c:pt idx="102137">
                  <c:v>262.98177083333331</c:v>
                </c:pt>
                <c:pt idx="102138">
                  <c:v>262.984375</c:v>
                </c:pt>
                <c:pt idx="102139">
                  <c:v>262.98697916666669</c:v>
                </c:pt>
                <c:pt idx="102140">
                  <c:v>262.98958333333331</c:v>
                </c:pt>
                <c:pt idx="102141">
                  <c:v>262.9921875</c:v>
                </c:pt>
                <c:pt idx="102142">
                  <c:v>262.99479166666669</c:v>
                </c:pt>
                <c:pt idx="102143">
                  <c:v>262.99739583333331</c:v>
                </c:pt>
                <c:pt idx="102144">
                  <c:v>263</c:v>
                </c:pt>
                <c:pt idx="102145">
                  <c:v>263.00260416666669</c:v>
                </c:pt>
                <c:pt idx="102146">
                  <c:v>263.00520833333331</c:v>
                </c:pt>
                <c:pt idx="102147">
                  <c:v>263.0078125</c:v>
                </c:pt>
                <c:pt idx="102148">
                  <c:v>263.01041666666669</c:v>
                </c:pt>
                <c:pt idx="102149">
                  <c:v>263.01302083333331</c:v>
                </c:pt>
                <c:pt idx="102150">
                  <c:v>263.015625</c:v>
                </c:pt>
                <c:pt idx="102151">
                  <c:v>263.01822916666669</c:v>
                </c:pt>
                <c:pt idx="102152">
                  <c:v>263.02083333333331</c:v>
                </c:pt>
                <c:pt idx="102153">
                  <c:v>263.0234375</c:v>
                </c:pt>
                <c:pt idx="102154">
                  <c:v>263.02604166666669</c:v>
                </c:pt>
                <c:pt idx="102155">
                  <c:v>263.02864583333331</c:v>
                </c:pt>
                <c:pt idx="102156">
                  <c:v>263.03125</c:v>
                </c:pt>
                <c:pt idx="102157">
                  <c:v>263.03385416666669</c:v>
                </c:pt>
                <c:pt idx="102158">
                  <c:v>263.03645833333331</c:v>
                </c:pt>
                <c:pt idx="102159">
                  <c:v>263.0390625</c:v>
                </c:pt>
                <c:pt idx="102160">
                  <c:v>263.04166666666669</c:v>
                </c:pt>
                <c:pt idx="102161">
                  <c:v>263.04427083333331</c:v>
                </c:pt>
                <c:pt idx="102162">
                  <c:v>263.046875</c:v>
                </c:pt>
                <c:pt idx="102163">
                  <c:v>263.04947916666669</c:v>
                </c:pt>
                <c:pt idx="102164">
                  <c:v>263.05208333333331</c:v>
                </c:pt>
                <c:pt idx="102165">
                  <c:v>263.0546875</c:v>
                </c:pt>
                <c:pt idx="102166">
                  <c:v>263.05729166666669</c:v>
                </c:pt>
                <c:pt idx="102167">
                  <c:v>263.05989583333331</c:v>
                </c:pt>
                <c:pt idx="102168">
                  <c:v>263.0625</c:v>
                </c:pt>
                <c:pt idx="102169">
                  <c:v>263.06510416666669</c:v>
                </c:pt>
                <c:pt idx="102170">
                  <c:v>263.06770833333331</c:v>
                </c:pt>
                <c:pt idx="102171">
                  <c:v>263.0703125</c:v>
                </c:pt>
                <c:pt idx="102172">
                  <c:v>263.07291666666669</c:v>
                </c:pt>
                <c:pt idx="102173">
                  <c:v>263.07552083333331</c:v>
                </c:pt>
                <c:pt idx="102174">
                  <c:v>263.078125</c:v>
                </c:pt>
                <c:pt idx="102175">
                  <c:v>263.08072916666669</c:v>
                </c:pt>
                <c:pt idx="102176">
                  <c:v>263.08333333333331</c:v>
                </c:pt>
                <c:pt idx="102177">
                  <c:v>263.0859375</c:v>
                </c:pt>
                <c:pt idx="102178">
                  <c:v>263.08854166666669</c:v>
                </c:pt>
                <c:pt idx="102179">
                  <c:v>263.09114583333331</c:v>
                </c:pt>
                <c:pt idx="102180">
                  <c:v>263.09375</c:v>
                </c:pt>
                <c:pt idx="102181">
                  <c:v>263.09635416666669</c:v>
                </c:pt>
                <c:pt idx="102182">
                  <c:v>263.09895833333331</c:v>
                </c:pt>
                <c:pt idx="102183">
                  <c:v>263.1015625</c:v>
                </c:pt>
                <c:pt idx="102184">
                  <c:v>263.10416666666669</c:v>
                </c:pt>
                <c:pt idx="102185">
                  <c:v>263.10677083333331</c:v>
                </c:pt>
                <c:pt idx="102186">
                  <c:v>263.109375</c:v>
                </c:pt>
                <c:pt idx="102187">
                  <c:v>263.11197916666669</c:v>
                </c:pt>
                <c:pt idx="102188">
                  <c:v>263.11458333333331</c:v>
                </c:pt>
                <c:pt idx="102189">
                  <c:v>263.1171875</c:v>
                </c:pt>
                <c:pt idx="102190">
                  <c:v>263.11979166666669</c:v>
                </c:pt>
                <c:pt idx="102191">
                  <c:v>263.12239583333331</c:v>
                </c:pt>
                <c:pt idx="102192">
                  <c:v>263.125</c:v>
                </c:pt>
                <c:pt idx="102193">
                  <c:v>263.12760416666669</c:v>
                </c:pt>
                <c:pt idx="102194">
                  <c:v>263.13020833333331</c:v>
                </c:pt>
                <c:pt idx="102195">
                  <c:v>263.1328125</c:v>
                </c:pt>
                <c:pt idx="102196">
                  <c:v>263.13541666666669</c:v>
                </c:pt>
                <c:pt idx="102197">
                  <c:v>263.13802083333331</c:v>
                </c:pt>
                <c:pt idx="102198">
                  <c:v>263.140625</c:v>
                </c:pt>
                <c:pt idx="102199">
                  <c:v>263.14322916666669</c:v>
                </c:pt>
                <c:pt idx="102200">
                  <c:v>263.14583333333331</c:v>
                </c:pt>
                <c:pt idx="102201">
                  <c:v>263.1484375</c:v>
                </c:pt>
                <c:pt idx="102202">
                  <c:v>263.15104166666669</c:v>
                </c:pt>
                <c:pt idx="102203">
                  <c:v>263.15364583333331</c:v>
                </c:pt>
                <c:pt idx="102204">
                  <c:v>263.15625</c:v>
                </c:pt>
                <c:pt idx="102205">
                  <c:v>263.15885416666669</c:v>
                </c:pt>
                <c:pt idx="102206">
                  <c:v>263.16145833333331</c:v>
                </c:pt>
                <c:pt idx="102207">
                  <c:v>263.1640625</c:v>
                </c:pt>
                <c:pt idx="102208">
                  <c:v>263.16666666666669</c:v>
                </c:pt>
                <c:pt idx="102209">
                  <c:v>263.16927083333331</c:v>
                </c:pt>
                <c:pt idx="102210">
                  <c:v>263.171875</c:v>
                </c:pt>
                <c:pt idx="102211">
                  <c:v>263.17447916666669</c:v>
                </c:pt>
                <c:pt idx="102212">
                  <c:v>263.17708333333331</c:v>
                </c:pt>
                <c:pt idx="102213">
                  <c:v>263.1796875</c:v>
                </c:pt>
                <c:pt idx="102214">
                  <c:v>263.18229166666669</c:v>
                </c:pt>
                <c:pt idx="102215">
                  <c:v>263.18489583333331</c:v>
                </c:pt>
                <c:pt idx="102216">
                  <c:v>263.1875</c:v>
                </c:pt>
                <c:pt idx="102217">
                  <c:v>263.19010416666669</c:v>
                </c:pt>
                <c:pt idx="102218">
                  <c:v>263.19270833333331</c:v>
                </c:pt>
                <c:pt idx="102219">
                  <c:v>263.1953125</c:v>
                </c:pt>
                <c:pt idx="102220">
                  <c:v>263.19791666666669</c:v>
                </c:pt>
                <c:pt idx="102221">
                  <c:v>263.20052083333331</c:v>
                </c:pt>
                <c:pt idx="102222">
                  <c:v>263.203125</c:v>
                </c:pt>
                <c:pt idx="102223">
                  <c:v>263.20572916666669</c:v>
                </c:pt>
                <c:pt idx="102224">
                  <c:v>263.20833333333331</c:v>
                </c:pt>
                <c:pt idx="102225">
                  <c:v>263.2109375</c:v>
                </c:pt>
                <c:pt idx="102226">
                  <c:v>263.21354166666669</c:v>
                </c:pt>
                <c:pt idx="102227">
                  <c:v>263.21614583333331</c:v>
                </c:pt>
                <c:pt idx="102228">
                  <c:v>263.21875</c:v>
                </c:pt>
                <c:pt idx="102229">
                  <c:v>263.22135416666669</c:v>
                </c:pt>
                <c:pt idx="102230">
                  <c:v>263.22395833333331</c:v>
                </c:pt>
                <c:pt idx="102231">
                  <c:v>263.2265625</c:v>
                </c:pt>
                <c:pt idx="102232">
                  <c:v>263.22916666666669</c:v>
                </c:pt>
                <c:pt idx="102233">
                  <c:v>263.23177083333331</c:v>
                </c:pt>
                <c:pt idx="102234">
                  <c:v>263.234375</c:v>
                </c:pt>
                <c:pt idx="102235">
                  <c:v>263.23697916666669</c:v>
                </c:pt>
                <c:pt idx="102236">
                  <c:v>263.23958333333331</c:v>
                </c:pt>
                <c:pt idx="102237">
                  <c:v>263.2421875</c:v>
                </c:pt>
                <c:pt idx="102238">
                  <c:v>263.24479166666669</c:v>
                </c:pt>
                <c:pt idx="102239">
                  <c:v>263.24739583333331</c:v>
                </c:pt>
                <c:pt idx="102240">
                  <c:v>263.25</c:v>
                </c:pt>
                <c:pt idx="102241">
                  <c:v>263.25260416666669</c:v>
                </c:pt>
                <c:pt idx="102242">
                  <c:v>263.25520833333331</c:v>
                </c:pt>
                <c:pt idx="102243">
                  <c:v>263.2578125</c:v>
                </c:pt>
                <c:pt idx="102244">
                  <c:v>263.26041666666669</c:v>
                </c:pt>
                <c:pt idx="102245">
                  <c:v>263.26302083333331</c:v>
                </c:pt>
                <c:pt idx="102246">
                  <c:v>263.265625</c:v>
                </c:pt>
                <c:pt idx="102247">
                  <c:v>263.26822916666669</c:v>
                </c:pt>
                <c:pt idx="102248">
                  <c:v>263.27083333333331</c:v>
                </c:pt>
                <c:pt idx="102249">
                  <c:v>263.2734375</c:v>
                </c:pt>
                <c:pt idx="102250">
                  <c:v>263.27604166666669</c:v>
                </c:pt>
                <c:pt idx="102251">
                  <c:v>263.27864583333331</c:v>
                </c:pt>
                <c:pt idx="102252">
                  <c:v>263.28125</c:v>
                </c:pt>
                <c:pt idx="102253">
                  <c:v>263.28385416666669</c:v>
                </c:pt>
                <c:pt idx="102254">
                  <c:v>263.28645833333331</c:v>
                </c:pt>
                <c:pt idx="102255">
                  <c:v>263.2890625</c:v>
                </c:pt>
                <c:pt idx="102256">
                  <c:v>263.29166666666669</c:v>
                </c:pt>
                <c:pt idx="102257">
                  <c:v>263.29427083333331</c:v>
                </c:pt>
                <c:pt idx="102258">
                  <c:v>263.296875</c:v>
                </c:pt>
                <c:pt idx="102259">
                  <c:v>263.29947916666669</c:v>
                </c:pt>
                <c:pt idx="102260">
                  <c:v>263.30208333333331</c:v>
                </c:pt>
                <c:pt idx="102261">
                  <c:v>263.3046875</c:v>
                </c:pt>
                <c:pt idx="102262">
                  <c:v>263.30729166666669</c:v>
                </c:pt>
                <c:pt idx="102263">
                  <c:v>263.30989583333331</c:v>
                </c:pt>
                <c:pt idx="102264">
                  <c:v>263.3125</c:v>
                </c:pt>
                <c:pt idx="102265">
                  <c:v>263.31510416666669</c:v>
                </c:pt>
                <c:pt idx="102266">
                  <c:v>263.31770833333331</c:v>
                </c:pt>
                <c:pt idx="102267">
                  <c:v>263.3203125</c:v>
                </c:pt>
                <c:pt idx="102268">
                  <c:v>263.32291666666669</c:v>
                </c:pt>
                <c:pt idx="102269">
                  <c:v>263.32552083333331</c:v>
                </c:pt>
                <c:pt idx="102270">
                  <c:v>263.328125</c:v>
                </c:pt>
                <c:pt idx="102271">
                  <c:v>263.33072916666669</c:v>
                </c:pt>
                <c:pt idx="102272">
                  <c:v>263.33333333333331</c:v>
                </c:pt>
                <c:pt idx="102273">
                  <c:v>263.3359375</c:v>
                </c:pt>
                <c:pt idx="102274">
                  <c:v>263.33854166666669</c:v>
                </c:pt>
                <c:pt idx="102275">
                  <c:v>263.34114583333331</c:v>
                </c:pt>
                <c:pt idx="102276">
                  <c:v>263.34375</c:v>
                </c:pt>
                <c:pt idx="102277">
                  <c:v>263.34635416666669</c:v>
                </c:pt>
                <c:pt idx="102278">
                  <c:v>263.34895833333331</c:v>
                </c:pt>
                <c:pt idx="102279">
                  <c:v>263.3515625</c:v>
                </c:pt>
                <c:pt idx="102280">
                  <c:v>263.35416666666669</c:v>
                </c:pt>
                <c:pt idx="102281">
                  <c:v>263.35677083333331</c:v>
                </c:pt>
                <c:pt idx="102282">
                  <c:v>263.359375</c:v>
                </c:pt>
                <c:pt idx="102283">
                  <c:v>263.36197916666669</c:v>
                </c:pt>
                <c:pt idx="102284">
                  <c:v>263.36458333333331</c:v>
                </c:pt>
                <c:pt idx="102285">
                  <c:v>263.3671875</c:v>
                </c:pt>
                <c:pt idx="102286">
                  <c:v>263.36979166666669</c:v>
                </c:pt>
                <c:pt idx="102287">
                  <c:v>263.37239583333331</c:v>
                </c:pt>
                <c:pt idx="102288">
                  <c:v>263.375</c:v>
                </c:pt>
                <c:pt idx="102289">
                  <c:v>263.37760416666669</c:v>
                </c:pt>
                <c:pt idx="102290">
                  <c:v>263.38020833333331</c:v>
                </c:pt>
                <c:pt idx="102291">
                  <c:v>263.3828125</c:v>
                </c:pt>
                <c:pt idx="102292">
                  <c:v>263.38541666666669</c:v>
                </c:pt>
                <c:pt idx="102293">
                  <c:v>263.38802083333331</c:v>
                </c:pt>
                <c:pt idx="102294">
                  <c:v>263.390625</c:v>
                </c:pt>
                <c:pt idx="102295">
                  <c:v>263.39322916666669</c:v>
                </c:pt>
                <c:pt idx="102296">
                  <c:v>263.39583333333331</c:v>
                </c:pt>
                <c:pt idx="102297">
                  <c:v>263.3984375</c:v>
                </c:pt>
                <c:pt idx="102298">
                  <c:v>263.40104166666669</c:v>
                </c:pt>
                <c:pt idx="102299">
                  <c:v>263.40364583333331</c:v>
                </c:pt>
                <c:pt idx="102300">
                  <c:v>263.40625</c:v>
                </c:pt>
                <c:pt idx="102301">
                  <c:v>263.40885416666669</c:v>
                </c:pt>
                <c:pt idx="102302">
                  <c:v>263.41145833333331</c:v>
                </c:pt>
                <c:pt idx="102303">
                  <c:v>263.4140625</c:v>
                </c:pt>
                <c:pt idx="102304">
                  <c:v>263.41666666666669</c:v>
                </c:pt>
                <c:pt idx="102305">
                  <c:v>263.41927083333331</c:v>
                </c:pt>
                <c:pt idx="102306">
                  <c:v>263.421875</c:v>
                </c:pt>
                <c:pt idx="102307">
                  <c:v>263.42447916666669</c:v>
                </c:pt>
                <c:pt idx="102308">
                  <c:v>263.42708333333331</c:v>
                </c:pt>
                <c:pt idx="102309">
                  <c:v>263.4296875</c:v>
                </c:pt>
                <c:pt idx="102310">
                  <c:v>263.43229166666669</c:v>
                </c:pt>
                <c:pt idx="102311">
                  <c:v>263.43489583333331</c:v>
                </c:pt>
                <c:pt idx="102312">
                  <c:v>263.4375</c:v>
                </c:pt>
                <c:pt idx="102313">
                  <c:v>263.44010416666669</c:v>
                </c:pt>
                <c:pt idx="102314">
                  <c:v>263.44270833333331</c:v>
                </c:pt>
                <c:pt idx="102315">
                  <c:v>263.4453125</c:v>
                </c:pt>
                <c:pt idx="102316">
                  <c:v>263.44791666666669</c:v>
                </c:pt>
                <c:pt idx="102317">
                  <c:v>263.45052083333331</c:v>
                </c:pt>
                <c:pt idx="102318">
                  <c:v>263.453125</c:v>
                </c:pt>
                <c:pt idx="102319">
                  <c:v>263.45572916666669</c:v>
                </c:pt>
                <c:pt idx="102320">
                  <c:v>263.45833333333331</c:v>
                </c:pt>
                <c:pt idx="102321">
                  <c:v>263.4609375</c:v>
                </c:pt>
                <c:pt idx="102322">
                  <c:v>263.46354166666669</c:v>
                </c:pt>
                <c:pt idx="102323">
                  <c:v>263.46614583333331</c:v>
                </c:pt>
                <c:pt idx="102324">
                  <c:v>263.46875</c:v>
                </c:pt>
                <c:pt idx="102325">
                  <c:v>263.47135416666669</c:v>
                </c:pt>
                <c:pt idx="102326">
                  <c:v>263.47395833333331</c:v>
                </c:pt>
                <c:pt idx="102327">
                  <c:v>263.4765625</c:v>
                </c:pt>
                <c:pt idx="102328">
                  <c:v>263.47916666666669</c:v>
                </c:pt>
                <c:pt idx="102329">
                  <c:v>263.48177083333331</c:v>
                </c:pt>
                <c:pt idx="102330">
                  <c:v>263.484375</c:v>
                </c:pt>
                <c:pt idx="102331">
                  <c:v>263.48697916666669</c:v>
                </c:pt>
                <c:pt idx="102332">
                  <c:v>263.48958333333331</c:v>
                </c:pt>
                <c:pt idx="102333">
                  <c:v>263.4921875</c:v>
                </c:pt>
                <c:pt idx="102334">
                  <c:v>263.49479166666669</c:v>
                </c:pt>
                <c:pt idx="102335">
                  <c:v>263.49739583333331</c:v>
                </c:pt>
                <c:pt idx="102336">
                  <c:v>263.5</c:v>
                </c:pt>
                <c:pt idx="102337">
                  <c:v>263.50260416666669</c:v>
                </c:pt>
                <c:pt idx="102338">
                  <c:v>263.50520833333331</c:v>
                </c:pt>
                <c:pt idx="102339">
                  <c:v>263.5078125</c:v>
                </c:pt>
                <c:pt idx="102340">
                  <c:v>263.51041666666669</c:v>
                </c:pt>
                <c:pt idx="102341">
                  <c:v>263.51302083333331</c:v>
                </c:pt>
                <c:pt idx="102342">
                  <c:v>263.515625</c:v>
                </c:pt>
                <c:pt idx="102343">
                  <c:v>263.51822916666669</c:v>
                </c:pt>
                <c:pt idx="102344">
                  <c:v>263.52083333333331</c:v>
                </c:pt>
                <c:pt idx="102345">
                  <c:v>263.5234375</c:v>
                </c:pt>
                <c:pt idx="102346">
                  <c:v>263.52604166666669</c:v>
                </c:pt>
                <c:pt idx="102347">
                  <c:v>263.52864583333331</c:v>
                </c:pt>
                <c:pt idx="102348">
                  <c:v>263.53125</c:v>
                </c:pt>
                <c:pt idx="102349">
                  <c:v>263.53385416666669</c:v>
                </c:pt>
                <c:pt idx="102350">
                  <c:v>263.53645833333331</c:v>
                </c:pt>
                <c:pt idx="102351">
                  <c:v>263.5390625</c:v>
                </c:pt>
                <c:pt idx="102352">
                  <c:v>263.54166666666669</c:v>
                </c:pt>
                <c:pt idx="102353">
                  <c:v>263.54427083333331</c:v>
                </c:pt>
                <c:pt idx="102354">
                  <c:v>263.546875</c:v>
                </c:pt>
                <c:pt idx="102355">
                  <c:v>263.54947916666669</c:v>
                </c:pt>
                <c:pt idx="102356">
                  <c:v>263.55208333333331</c:v>
                </c:pt>
                <c:pt idx="102357">
                  <c:v>263.5546875</c:v>
                </c:pt>
                <c:pt idx="102358">
                  <c:v>263.55729166666669</c:v>
                </c:pt>
                <c:pt idx="102359">
                  <c:v>263.55989583333331</c:v>
                </c:pt>
                <c:pt idx="102360">
                  <c:v>263.5625</c:v>
                </c:pt>
                <c:pt idx="102361">
                  <c:v>263.56510416666669</c:v>
                </c:pt>
                <c:pt idx="102362">
                  <c:v>263.56770833333331</c:v>
                </c:pt>
                <c:pt idx="102363">
                  <c:v>263.5703125</c:v>
                </c:pt>
                <c:pt idx="102364">
                  <c:v>263.57291666666669</c:v>
                </c:pt>
                <c:pt idx="102365">
                  <c:v>263.57552083333331</c:v>
                </c:pt>
                <c:pt idx="102366">
                  <c:v>263.578125</c:v>
                </c:pt>
                <c:pt idx="102367">
                  <c:v>263.58072916666669</c:v>
                </c:pt>
                <c:pt idx="102368">
                  <c:v>263.58333333333331</c:v>
                </c:pt>
                <c:pt idx="102369">
                  <c:v>263.5859375</c:v>
                </c:pt>
                <c:pt idx="102370">
                  <c:v>263.58854166666669</c:v>
                </c:pt>
                <c:pt idx="102371">
                  <c:v>263.59114583333331</c:v>
                </c:pt>
                <c:pt idx="102372">
                  <c:v>263.59375</c:v>
                </c:pt>
                <c:pt idx="102373">
                  <c:v>263.59635416666669</c:v>
                </c:pt>
                <c:pt idx="102374">
                  <c:v>263.59895833333331</c:v>
                </c:pt>
                <c:pt idx="102375">
                  <c:v>263.6015625</c:v>
                </c:pt>
                <c:pt idx="102376">
                  <c:v>263.60416666666669</c:v>
                </c:pt>
                <c:pt idx="102377">
                  <c:v>263.60677083333331</c:v>
                </c:pt>
                <c:pt idx="102378">
                  <c:v>263.609375</c:v>
                </c:pt>
                <c:pt idx="102379">
                  <c:v>263.61197916666669</c:v>
                </c:pt>
                <c:pt idx="102380">
                  <c:v>263.61458333333331</c:v>
                </c:pt>
                <c:pt idx="102381">
                  <c:v>263.6171875</c:v>
                </c:pt>
                <c:pt idx="102382">
                  <c:v>263.61979166666669</c:v>
                </c:pt>
                <c:pt idx="102383">
                  <c:v>263.62239583333331</c:v>
                </c:pt>
                <c:pt idx="102384">
                  <c:v>263.625</c:v>
                </c:pt>
                <c:pt idx="102385">
                  <c:v>263.62760416666669</c:v>
                </c:pt>
                <c:pt idx="102386">
                  <c:v>263.63020833333331</c:v>
                </c:pt>
                <c:pt idx="102387">
                  <c:v>263.6328125</c:v>
                </c:pt>
                <c:pt idx="102388">
                  <c:v>263.63541666666669</c:v>
                </c:pt>
                <c:pt idx="102389">
                  <c:v>263.63802083333331</c:v>
                </c:pt>
                <c:pt idx="102390">
                  <c:v>263.640625</c:v>
                </c:pt>
                <c:pt idx="102391">
                  <c:v>263.64322916666669</c:v>
                </c:pt>
                <c:pt idx="102392">
                  <c:v>263.64583333333331</c:v>
                </c:pt>
                <c:pt idx="102393">
                  <c:v>263.6484375</c:v>
                </c:pt>
                <c:pt idx="102394">
                  <c:v>263.65104166666669</c:v>
                </c:pt>
                <c:pt idx="102395">
                  <c:v>263.65364583333331</c:v>
                </c:pt>
                <c:pt idx="102396">
                  <c:v>263.65625</c:v>
                </c:pt>
                <c:pt idx="102397">
                  <c:v>263.65885416666669</c:v>
                </c:pt>
                <c:pt idx="102398">
                  <c:v>263.66145833333331</c:v>
                </c:pt>
                <c:pt idx="102399">
                  <c:v>263.6640625</c:v>
                </c:pt>
                <c:pt idx="102400">
                  <c:v>263.66666666666669</c:v>
                </c:pt>
                <c:pt idx="102401">
                  <c:v>263.66927083333331</c:v>
                </c:pt>
                <c:pt idx="102402">
                  <c:v>263.671875</c:v>
                </c:pt>
                <c:pt idx="102403">
                  <c:v>263.67447916666669</c:v>
                </c:pt>
                <c:pt idx="102404">
                  <c:v>263.67708333333331</c:v>
                </c:pt>
                <c:pt idx="102405">
                  <c:v>263.6796875</c:v>
                </c:pt>
                <c:pt idx="102406">
                  <c:v>263.68229166666669</c:v>
                </c:pt>
                <c:pt idx="102407">
                  <c:v>263.68489583333331</c:v>
                </c:pt>
                <c:pt idx="102408">
                  <c:v>263.6875</c:v>
                </c:pt>
                <c:pt idx="102409">
                  <c:v>263.69010416666669</c:v>
                </c:pt>
                <c:pt idx="102410">
                  <c:v>263.69270833333331</c:v>
                </c:pt>
                <c:pt idx="102411">
                  <c:v>263.6953125</c:v>
                </c:pt>
                <c:pt idx="102412">
                  <c:v>263.69791666666669</c:v>
                </c:pt>
                <c:pt idx="102413">
                  <c:v>263.70052083333331</c:v>
                </c:pt>
                <c:pt idx="102414">
                  <c:v>263.703125</c:v>
                </c:pt>
                <c:pt idx="102415">
                  <c:v>263.70572916666669</c:v>
                </c:pt>
                <c:pt idx="102416">
                  <c:v>263.70833333333331</c:v>
                </c:pt>
                <c:pt idx="102417">
                  <c:v>263.7109375</c:v>
                </c:pt>
                <c:pt idx="102418">
                  <c:v>263.71354166666669</c:v>
                </c:pt>
                <c:pt idx="102419">
                  <c:v>263.71614583333331</c:v>
                </c:pt>
                <c:pt idx="102420">
                  <c:v>263.71875</c:v>
                </c:pt>
                <c:pt idx="102421">
                  <c:v>263.72135416666669</c:v>
                </c:pt>
                <c:pt idx="102422">
                  <c:v>263.72395833333331</c:v>
                </c:pt>
                <c:pt idx="102423">
                  <c:v>263.7265625</c:v>
                </c:pt>
                <c:pt idx="102424">
                  <c:v>263.72916666666669</c:v>
                </c:pt>
                <c:pt idx="102425">
                  <c:v>263.73177083333331</c:v>
                </c:pt>
                <c:pt idx="102426">
                  <c:v>263.734375</c:v>
                </c:pt>
                <c:pt idx="102427">
                  <c:v>263.73697916666669</c:v>
                </c:pt>
                <c:pt idx="102428">
                  <c:v>263.73958333333331</c:v>
                </c:pt>
                <c:pt idx="102429">
                  <c:v>263.7421875</c:v>
                </c:pt>
                <c:pt idx="102430">
                  <c:v>263.74479166666669</c:v>
                </c:pt>
                <c:pt idx="102431">
                  <c:v>263.74739583333331</c:v>
                </c:pt>
                <c:pt idx="102432">
                  <c:v>263.75</c:v>
                </c:pt>
                <c:pt idx="102433">
                  <c:v>263.75260416666669</c:v>
                </c:pt>
                <c:pt idx="102434">
                  <c:v>263.75520833333331</c:v>
                </c:pt>
                <c:pt idx="102435">
                  <c:v>263.7578125</c:v>
                </c:pt>
                <c:pt idx="102436">
                  <c:v>263.76041666666669</c:v>
                </c:pt>
                <c:pt idx="102437">
                  <c:v>263.76302083333331</c:v>
                </c:pt>
                <c:pt idx="102438">
                  <c:v>263.765625</c:v>
                </c:pt>
                <c:pt idx="102439">
                  <c:v>263.76822916666669</c:v>
                </c:pt>
                <c:pt idx="102440">
                  <c:v>263.77083333333331</c:v>
                </c:pt>
                <c:pt idx="102441">
                  <c:v>263.7734375</c:v>
                </c:pt>
                <c:pt idx="102442">
                  <c:v>263.77604166666669</c:v>
                </c:pt>
                <c:pt idx="102443">
                  <c:v>263.77864583333331</c:v>
                </c:pt>
                <c:pt idx="102444">
                  <c:v>263.78125</c:v>
                </c:pt>
                <c:pt idx="102445">
                  <c:v>263.78385416666669</c:v>
                </c:pt>
                <c:pt idx="102446">
                  <c:v>263.78645833333331</c:v>
                </c:pt>
                <c:pt idx="102447">
                  <c:v>263.7890625</c:v>
                </c:pt>
                <c:pt idx="102448">
                  <c:v>263.79166666666669</c:v>
                </c:pt>
                <c:pt idx="102449">
                  <c:v>263.79427083333331</c:v>
                </c:pt>
                <c:pt idx="102450">
                  <c:v>263.796875</c:v>
                </c:pt>
                <c:pt idx="102451">
                  <c:v>263.79947916666669</c:v>
                </c:pt>
                <c:pt idx="102452">
                  <c:v>263.80208333333331</c:v>
                </c:pt>
                <c:pt idx="102453">
                  <c:v>263.8046875</c:v>
                </c:pt>
                <c:pt idx="102454">
                  <c:v>263.80729166666669</c:v>
                </c:pt>
                <c:pt idx="102455">
                  <c:v>263.80989583333331</c:v>
                </c:pt>
                <c:pt idx="102456">
                  <c:v>263.8125</c:v>
                </c:pt>
                <c:pt idx="102457">
                  <c:v>263.81510416666669</c:v>
                </c:pt>
                <c:pt idx="102458">
                  <c:v>263.81770833333331</c:v>
                </c:pt>
                <c:pt idx="102459">
                  <c:v>263.8203125</c:v>
                </c:pt>
                <c:pt idx="102460">
                  <c:v>263.82291666666669</c:v>
                </c:pt>
                <c:pt idx="102461">
                  <c:v>263.82552083333331</c:v>
                </c:pt>
                <c:pt idx="102462">
                  <c:v>263.828125</c:v>
                </c:pt>
                <c:pt idx="102463">
                  <c:v>263.83072916666669</c:v>
                </c:pt>
                <c:pt idx="102464">
                  <c:v>263.83333333333331</c:v>
                </c:pt>
                <c:pt idx="102465">
                  <c:v>263.8359375</c:v>
                </c:pt>
                <c:pt idx="102466">
                  <c:v>263.83854166666669</c:v>
                </c:pt>
                <c:pt idx="102467">
                  <c:v>263.84114583333331</c:v>
                </c:pt>
                <c:pt idx="102468">
                  <c:v>263.84375</c:v>
                </c:pt>
                <c:pt idx="102469">
                  <c:v>263.84635416666669</c:v>
                </c:pt>
                <c:pt idx="102470">
                  <c:v>263.84895833333331</c:v>
                </c:pt>
                <c:pt idx="102471">
                  <c:v>263.8515625</c:v>
                </c:pt>
                <c:pt idx="102472">
                  <c:v>263.85416666666669</c:v>
                </c:pt>
                <c:pt idx="102473">
                  <c:v>263.85677083333331</c:v>
                </c:pt>
                <c:pt idx="102474">
                  <c:v>263.859375</c:v>
                </c:pt>
                <c:pt idx="102475">
                  <c:v>263.86197916666669</c:v>
                </c:pt>
                <c:pt idx="102476">
                  <c:v>263.86458333333331</c:v>
                </c:pt>
                <c:pt idx="102477">
                  <c:v>263.8671875</c:v>
                </c:pt>
                <c:pt idx="102478">
                  <c:v>263.86979166666669</c:v>
                </c:pt>
                <c:pt idx="102479">
                  <c:v>263.87239583333331</c:v>
                </c:pt>
                <c:pt idx="102480">
                  <c:v>263.875</c:v>
                </c:pt>
                <c:pt idx="102481">
                  <c:v>263.87760416666669</c:v>
                </c:pt>
                <c:pt idx="102482">
                  <c:v>263.88020833333331</c:v>
                </c:pt>
                <c:pt idx="102483">
                  <c:v>263.8828125</c:v>
                </c:pt>
                <c:pt idx="102484">
                  <c:v>263.88541666666669</c:v>
                </c:pt>
                <c:pt idx="102485">
                  <c:v>263.88802083333331</c:v>
                </c:pt>
                <c:pt idx="102486">
                  <c:v>263.890625</c:v>
                </c:pt>
                <c:pt idx="102487">
                  <c:v>263.89322916666669</c:v>
                </c:pt>
                <c:pt idx="102488">
                  <c:v>263.89583333333331</c:v>
                </c:pt>
                <c:pt idx="102489">
                  <c:v>263.8984375</c:v>
                </c:pt>
                <c:pt idx="102490">
                  <c:v>263.90104166666669</c:v>
                </c:pt>
                <c:pt idx="102491">
                  <c:v>263.90364583333331</c:v>
                </c:pt>
                <c:pt idx="102492">
                  <c:v>263.90625</c:v>
                </c:pt>
                <c:pt idx="102493">
                  <c:v>263.90885416666669</c:v>
                </c:pt>
                <c:pt idx="102494">
                  <c:v>263.91145833333331</c:v>
                </c:pt>
                <c:pt idx="102495">
                  <c:v>263.9140625</c:v>
                </c:pt>
                <c:pt idx="102496">
                  <c:v>263.91666666666669</c:v>
                </c:pt>
                <c:pt idx="102497">
                  <c:v>263.91927083333331</c:v>
                </c:pt>
                <c:pt idx="102498">
                  <c:v>263.921875</c:v>
                </c:pt>
                <c:pt idx="102499">
                  <c:v>263.92447916666669</c:v>
                </c:pt>
                <c:pt idx="102500">
                  <c:v>263.92708333333331</c:v>
                </c:pt>
                <c:pt idx="102501">
                  <c:v>263.9296875</c:v>
                </c:pt>
                <c:pt idx="102502">
                  <c:v>263.93229166666669</c:v>
                </c:pt>
                <c:pt idx="102503">
                  <c:v>263.93489583333331</c:v>
                </c:pt>
                <c:pt idx="102504">
                  <c:v>263.9375</c:v>
                </c:pt>
                <c:pt idx="102505">
                  <c:v>263.94010416666669</c:v>
                </c:pt>
                <c:pt idx="102506">
                  <c:v>263.94270833333331</c:v>
                </c:pt>
                <c:pt idx="102507">
                  <c:v>263.9453125</c:v>
                </c:pt>
                <c:pt idx="102508">
                  <c:v>263.94791666666669</c:v>
                </c:pt>
                <c:pt idx="102509">
                  <c:v>263.95052083333331</c:v>
                </c:pt>
                <c:pt idx="102510">
                  <c:v>263.953125</c:v>
                </c:pt>
                <c:pt idx="102511">
                  <c:v>263.95572916666669</c:v>
                </c:pt>
                <c:pt idx="102512">
                  <c:v>263.95833333333331</c:v>
                </c:pt>
                <c:pt idx="102513">
                  <c:v>263.9609375</c:v>
                </c:pt>
                <c:pt idx="102514">
                  <c:v>263.96354166666669</c:v>
                </c:pt>
                <c:pt idx="102515">
                  <c:v>263.96614583333331</c:v>
                </c:pt>
                <c:pt idx="102516">
                  <c:v>263.96875</c:v>
                </c:pt>
                <c:pt idx="102517">
                  <c:v>263.97135416666669</c:v>
                </c:pt>
                <c:pt idx="102518">
                  <c:v>263.97395833333331</c:v>
                </c:pt>
                <c:pt idx="102519">
                  <c:v>263.9765625</c:v>
                </c:pt>
                <c:pt idx="102520">
                  <c:v>263.97916666666669</c:v>
                </c:pt>
                <c:pt idx="102521">
                  <c:v>263.98177083333331</c:v>
                </c:pt>
                <c:pt idx="102522">
                  <c:v>263.984375</c:v>
                </c:pt>
                <c:pt idx="102523">
                  <c:v>263.98697916666669</c:v>
                </c:pt>
                <c:pt idx="102524">
                  <c:v>263.98958333333331</c:v>
                </c:pt>
                <c:pt idx="102525">
                  <c:v>263.9921875</c:v>
                </c:pt>
                <c:pt idx="102526">
                  <c:v>263.99479166666669</c:v>
                </c:pt>
                <c:pt idx="102527">
                  <c:v>263.99739583333331</c:v>
                </c:pt>
                <c:pt idx="102528">
                  <c:v>264</c:v>
                </c:pt>
                <c:pt idx="102529">
                  <c:v>264.00260416666669</c:v>
                </c:pt>
                <c:pt idx="102530">
                  <c:v>264.00520833333331</c:v>
                </c:pt>
                <c:pt idx="102531">
                  <c:v>264.0078125</c:v>
                </c:pt>
                <c:pt idx="102532">
                  <c:v>264.01041666666669</c:v>
                </c:pt>
                <c:pt idx="102533">
                  <c:v>264.01302083333331</c:v>
                </c:pt>
                <c:pt idx="102534">
                  <c:v>264.015625</c:v>
                </c:pt>
                <c:pt idx="102535">
                  <c:v>264.01822916666669</c:v>
                </c:pt>
                <c:pt idx="102536">
                  <c:v>264.02083333333331</c:v>
                </c:pt>
                <c:pt idx="102537">
                  <c:v>264.0234375</c:v>
                </c:pt>
                <c:pt idx="102538">
                  <c:v>264.02604166666669</c:v>
                </c:pt>
                <c:pt idx="102539">
                  <c:v>264.02864583333331</c:v>
                </c:pt>
                <c:pt idx="102540">
                  <c:v>264.03125</c:v>
                </c:pt>
                <c:pt idx="102541">
                  <c:v>264.03385416666669</c:v>
                </c:pt>
                <c:pt idx="102542">
                  <c:v>264.03645833333331</c:v>
                </c:pt>
                <c:pt idx="102543">
                  <c:v>264.0390625</c:v>
                </c:pt>
                <c:pt idx="102544">
                  <c:v>264.04166666666669</c:v>
                </c:pt>
                <c:pt idx="102545">
                  <c:v>264.04427083333331</c:v>
                </c:pt>
                <c:pt idx="102546">
                  <c:v>264.046875</c:v>
                </c:pt>
                <c:pt idx="102547">
                  <c:v>264.04947916666669</c:v>
                </c:pt>
                <c:pt idx="102548">
                  <c:v>264.05208333333331</c:v>
                </c:pt>
                <c:pt idx="102549">
                  <c:v>264.0546875</c:v>
                </c:pt>
                <c:pt idx="102550">
                  <c:v>264.05729166666669</c:v>
                </c:pt>
                <c:pt idx="102551">
                  <c:v>264.05989583333331</c:v>
                </c:pt>
                <c:pt idx="102552">
                  <c:v>264.0625</c:v>
                </c:pt>
                <c:pt idx="102553">
                  <c:v>264.06510416666669</c:v>
                </c:pt>
                <c:pt idx="102554">
                  <c:v>264.06770833333331</c:v>
                </c:pt>
                <c:pt idx="102555">
                  <c:v>264.0703125</c:v>
                </c:pt>
                <c:pt idx="102556">
                  <c:v>264.07291666666669</c:v>
                </c:pt>
                <c:pt idx="102557">
                  <c:v>264.07552083333331</c:v>
                </c:pt>
                <c:pt idx="102558">
                  <c:v>264.078125</c:v>
                </c:pt>
                <c:pt idx="102559">
                  <c:v>264.08072916666669</c:v>
                </c:pt>
                <c:pt idx="102560">
                  <c:v>264.08333333333331</c:v>
                </c:pt>
                <c:pt idx="102561">
                  <c:v>264.0859375</c:v>
                </c:pt>
                <c:pt idx="102562">
                  <c:v>264.08854166666669</c:v>
                </c:pt>
                <c:pt idx="102563">
                  <c:v>264.09114583333331</c:v>
                </c:pt>
                <c:pt idx="102564">
                  <c:v>264.09375</c:v>
                </c:pt>
                <c:pt idx="102565">
                  <c:v>264.09635416666669</c:v>
                </c:pt>
                <c:pt idx="102566">
                  <c:v>264.09895833333331</c:v>
                </c:pt>
                <c:pt idx="102567">
                  <c:v>264.1015625</c:v>
                </c:pt>
                <c:pt idx="102568">
                  <c:v>264.10416666666669</c:v>
                </c:pt>
                <c:pt idx="102569">
                  <c:v>264.10677083333331</c:v>
                </c:pt>
                <c:pt idx="102570">
                  <c:v>264.109375</c:v>
                </c:pt>
                <c:pt idx="102571">
                  <c:v>264.11197916666669</c:v>
                </c:pt>
                <c:pt idx="102572">
                  <c:v>264.11458333333331</c:v>
                </c:pt>
                <c:pt idx="102573">
                  <c:v>264.1171875</c:v>
                </c:pt>
                <c:pt idx="102574">
                  <c:v>264.11979166666669</c:v>
                </c:pt>
                <c:pt idx="102575">
                  <c:v>264.12239583333331</c:v>
                </c:pt>
                <c:pt idx="102576">
                  <c:v>264.125</c:v>
                </c:pt>
                <c:pt idx="102577">
                  <c:v>264.12760416666669</c:v>
                </c:pt>
                <c:pt idx="102578">
                  <c:v>264.13020833333331</c:v>
                </c:pt>
                <c:pt idx="102579">
                  <c:v>264.1328125</c:v>
                </c:pt>
                <c:pt idx="102580">
                  <c:v>264.13541666666669</c:v>
                </c:pt>
                <c:pt idx="102581">
                  <c:v>264.13802083333331</c:v>
                </c:pt>
                <c:pt idx="102582">
                  <c:v>264.140625</c:v>
                </c:pt>
                <c:pt idx="102583">
                  <c:v>264.14322916666669</c:v>
                </c:pt>
                <c:pt idx="102584">
                  <c:v>264.14583333333331</c:v>
                </c:pt>
                <c:pt idx="102585">
                  <c:v>264.1484375</c:v>
                </c:pt>
                <c:pt idx="102586">
                  <c:v>264.15104166666669</c:v>
                </c:pt>
                <c:pt idx="102587">
                  <c:v>264.15364583333331</c:v>
                </c:pt>
                <c:pt idx="102588">
                  <c:v>264.15625</c:v>
                </c:pt>
                <c:pt idx="102589">
                  <c:v>264.15885416666669</c:v>
                </c:pt>
                <c:pt idx="102590">
                  <c:v>264.16145833333331</c:v>
                </c:pt>
                <c:pt idx="102591">
                  <c:v>264.1640625</c:v>
                </c:pt>
                <c:pt idx="102592">
                  <c:v>264.16666666666669</c:v>
                </c:pt>
                <c:pt idx="102593">
                  <c:v>264.16927083333331</c:v>
                </c:pt>
                <c:pt idx="102594">
                  <c:v>264.171875</c:v>
                </c:pt>
                <c:pt idx="102595">
                  <c:v>264.17447916666669</c:v>
                </c:pt>
                <c:pt idx="102596">
                  <c:v>264.17708333333331</c:v>
                </c:pt>
                <c:pt idx="102597">
                  <c:v>264.1796875</c:v>
                </c:pt>
                <c:pt idx="102598">
                  <c:v>264.18229166666669</c:v>
                </c:pt>
                <c:pt idx="102599">
                  <c:v>264.18489583333331</c:v>
                </c:pt>
                <c:pt idx="102600">
                  <c:v>264.1875</c:v>
                </c:pt>
                <c:pt idx="102601">
                  <c:v>264.19010416666669</c:v>
                </c:pt>
                <c:pt idx="102602">
                  <c:v>264.19270833333331</c:v>
                </c:pt>
                <c:pt idx="102603">
                  <c:v>264.1953125</c:v>
                </c:pt>
                <c:pt idx="102604">
                  <c:v>264.19791666666669</c:v>
                </c:pt>
                <c:pt idx="102605">
                  <c:v>264.20052083333331</c:v>
                </c:pt>
                <c:pt idx="102606">
                  <c:v>264.203125</c:v>
                </c:pt>
                <c:pt idx="102607">
                  <c:v>264.20572916666669</c:v>
                </c:pt>
                <c:pt idx="102608">
                  <c:v>264.20833333333331</c:v>
                </c:pt>
                <c:pt idx="102609">
                  <c:v>264.2109375</c:v>
                </c:pt>
                <c:pt idx="102610">
                  <c:v>264.21354166666669</c:v>
                </c:pt>
                <c:pt idx="102611">
                  <c:v>264.21614583333331</c:v>
                </c:pt>
                <c:pt idx="102612">
                  <c:v>264.21875</c:v>
                </c:pt>
                <c:pt idx="102613">
                  <c:v>264.22135416666669</c:v>
                </c:pt>
                <c:pt idx="102614">
                  <c:v>264.22395833333331</c:v>
                </c:pt>
                <c:pt idx="102615">
                  <c:v>264.2265625</c:v>
                </c:pt>
                <c:pt idx="102616">
                  <c:v>264.22916666666669</c:v>
                </c:pt>
                <c:pt idx="102617">
                  <c:v>264.23177083333331</c:v>
                </c:pt>
                <c:pt idx="102618">
                  <c:v>264.234375</c:v>
                </c:pt>
                <c:pt idx="102619">
                  <c:v>264.23697916666669</c:v>
                </c:pt>
                <c:pt idx="102620">
                  <c:v>264.23958333333331</c:v>
                </c:pt>
                <c:pt idx="102621">
                  <c:v>264.2421875</c:v>
                </c:pt>
                <c:pt idx="102622">
                  <c:v>264.24479166666669</c:v>
                </c:pt>
                <c:pt idx="102623">
                  <c:v>264.24739583333331</c:v>
                </c:pt>
                <c:pt idx="102624">
                  <c:v>264.25</c:v>
                </c:pt>
                <c:pt idx="102625">
                  <c:v>264.25260416666669</c:v>
                </c:pt>
                <c:pt idx="102626">
                  <c:v>264.25520833333331</c:v>
                </c:pt>
                <c:pt idx="102627">
                  <c:v>264.2578125</c:v>
                </c:pt>
                <c:pt idx="102628">
                  <c:v>264.26041666666669</c:v>
                </c:pt>
                <c:pt idx="102629">
                  <c:v>264.26302083333331</c:v>
                </c:pt>
                <c:pt idx="102630">
                  <c:v>264.265625</c:v>
                </c:pt>
                <c:pt idx="102631">
                  <c:v>264.26822916666669</c:v>
                </c:pt>
                <c:pt idx="102632">
                  <c:v>264.27083333333331</c:v>
                </c:pt>
                <c:pt idx="102633">
                  <c:v>264.2734375</c:v>
                </c:pt>
                <c:pt idx="102634">
                  <c:v>264.27604166666669</c:v>
                </c:pt>
                <c:pt idx="102635">
                  <c:v>264.27864583333331</c:v>
                </c:pt>
                <c:pt idx="102636">
                  <c:v>264.28125</c:v>
                </c:pt>
                <c:pt idx="102637">
                  <c:v>264.28385416666669</c:v>
                </c:pt>
                <c:pt idx="102638">
                  <c:v>264.28645833333331</c:v>
                </c:pt>
                <c:pt idx="102639">
                  <c:v>264.2890625</c:v>
                </c:pt>
                <c:pt idx="102640">
                  <c:v>264.29166666666669</c:v>
                </c:pt>
                <c:pt idx="102641">
                  <c:v>264.29427083333331</c:v>
                </c:pt>
                <c:pt idx="102642">
                  <c:v>264.296875</c:v>
                </c:pt>
                <c:pt idx="102643">
                  <c:v>264.29947916666669</c:v>
                </c:pt>
                <c:pt idx="102644">
                  <c:v>264.30208333333331</c:v>
                </c:pt>
                <c:pt idx="102645">
                  <c:v>264.3046875</c:v>
                </c:pt>
                <c:pt idx="102646">
                  <c:v>264.30729166666669</c:v>
                </c:pt>
                <c:pt idx="102647">
                  <c:v>264.30989583333331</c:v>
                </c:pt>
                <c:pt idx="102648">
                  <c:v>264.3125</c:v>
                </c:pt>
                <c:pt idx="102649">
                  <c:v>264.31510416666669</c:v>
                </c:pt>
                <c:pt idx="102650">
                  <c:v>264.31770833333331</c:v>
                </c:pt>
                <c:pt idx="102651">
                  <c:v>264.3203125</c:v>
                </c:pt>
                <c:pt idx="102652">
                  <c:v>264.32291666666669</c:v>
                </c:pt>
                <c:pt idx="102653">
                  <c:v>264.32552083333331</c:v>
                </c:pt>
                <c:pt idx="102654">
                  <c:v>264.328125</c:v>
                </c:pt>
                <c:pt idx="102655">
                  <c:v>264.33072916666669</c:v>
                </c:pt>
                <c:pt idx="102656">
                  <c:v>264.33333333333331</c:v>
                </c:pt>
                <c:pt idx="102657">
                  <c:v>264.3359375</c:v>
                </c:pt>
                <c:pt idx="102658">
                  <c:v>264.33854166666669</c:v>
                </c:pt>
                <c:pt idx="102659">
                  <c:v>264.34114583333331</c:v>
                </c:pt>
                <c:pt idx="102660">
                  <c:v>264.34375</c:v>
                </c:pt>
                <c:pt idx="102661">
                  <c:v>264.34635416666669</c:v>
                </c:pt>
                <c:pt idx="102662">
                  <c:v>264.34895833333331</c:v>
                </c:pt>
                <c:pt idx="102663">
                  <c:v>264.3515625</c:v>
                </c:pt>
                <c:pt idx="102664">
                  <c:v>264.35416666666669</c:v>
                </c:pt>
                <c:pt idx="102665">
                  <c:v>264.35677083333331</c:v>
                </c:pt>
                <c:pt idx="102666">
                  <c:v>264.359375</c:v>
                </c:pt>
                <c:pt idx="102667">
                  <c:v>264.36197916666669</c:v>
                </c:pt>
                <c:pt idx="102668">
                  <c:v>264.36458333333331</c:v>
                </c:pt>
                <c:pt idx="102669">
                  <c:v>264.3671875</c:v>
                </c:pt>
                <c:pt idx="102670">
                  <c:v>264.36979166666669</c:v>
                </c:pt>
                <c:pt idx="102671">
                  <c:v>264.37239583333331</c:v>
                </c:pt>
                <c:pt idx="102672">
                  <c:v>264.375</c:v>
                </c:pt>
                <c:pt idx="102673">
                  <c:v>264.37760416666669</c:v>
                </c:pt>
                <c:pt idx="102674">
                  <c:v>264.38020833333331</c:v>
                </c:pt>
                <c:pt idx="102675">
                  <c:v>264.3828125</c:v>
                </c:pt>
                <c:pt idx="102676">
                  <c:v>264.38541666666669</c:v>
                </c:pt>
                <c:pt idx="102677">
                  <c:v>264.38802083333331</c:v>
                </c:pt>
                <c:pt idx="102678">
                  <c:v>264.390625</c:v>
                </c:pt>
                <c:pt idx="102679">
                  <c:v>264.39322916666669</c:v>
                </c:pt>
                <c:pt idx="102680">
                  <c:v>264.39583333333331</c:v>
                </c:pt>
                <c:pt idx="102681">
                  <c:v>264.3984375</c:v>
                </c:pt>
                <c:pt idx="102682">
                  <c:v>264.40104166666669</c:v>
                </c:pt>
                <c:pt idx="102683">
                  <c:v>264.40364583333331</c:v>
                </c:pt>
                <c:pt idx="102684">
                  <c:v>264.40625</c:v>
                </c:pt>
                <c:pt idx="102685">
                  <c:v>264.40885416666669</c:v>
                </c:pt>
                <c:pt idx="102686">
                  <c:v>264.41145833333331</c:v>
                </c:pt>
                <c:pt idx="102687">
                  <c:v>264.4140625</c:v>
                </c:pt>
                <c:pt idx="102688">
                  <c:v>264.41666666666669</c:v>
                </c:pt>
                <c:pt idx="102689">
                  <c:v>264.41927083333331</c:v>
                </c:pt>
                <c:pt idx="102690">
                  <c:v>264.421875</c:v>
                </c:pt>
                <c:pt idx="102691">
                  <c:v>264.42447916666669</c:v>
                </c:pt>
                <c:pt idx="102692">
                  <c:v>264.42708333333331</c:v>
                </c:pt>
                <c:pt idx="102693">
                  <c:v>264.4296875</c:v>
                </c:pt>
                <c:pt idx="102694">
                  <c:v>264.43229166666669</c:v>
                </c:pt>
                <c:pt idx="102695">
                  <c:v>264.43489583333331</c:v>
                </c:pt>
                <c:pt idx="102696">
                  <c:v>264.4375</c:v>
                </c:pt>
                <c:pt idx="102697">
                  <c:v>264.44010416666669</c:v>
                </c:pt>
                <c:pt idx="102698">
                  <c:v>264.44270833333331</c:v>
                </c:pt>
                <c:pt idx="102699">
                  <c:v>264.4453125</c:v>
                </c:pt>
                <c:pt idx="102700">
                  <c:v>264.44791666666669</c:v>
                </c:pt>
                <c:pt idx="102701">
                  <c:v>264.45052083333331</c:v>
                </c:pt>
                <c:pt idx="102702">
                  <c:v>264.453125</c:v>
                </c:pt>
                <c:pt idx="102703">
                  <c:v>264.45572916666669</c:v>
                </c:pt>
                <c:pt idx="102704">
                  <c:v>264.45833333333331</c:v>
                </c:pt>
                <c:pt idx="102705">
                  <c:v>264.4609375</c:v>
                </c:pt>
                <c:pt idx="102706">
                  <c:v>264.46354166666669</c:v>
                </c:pt>
                <c:pt idx="102707">
                  <c:v>264.46614583333331</c:v>
                </c:pt>
                <c:pt idx="102708">
                  <c:v>264.46875</c:v>
                </c:pt>
                <c:pt idx="102709">
                  <c:v>264.47135416666669</c:v>
                </c:pt>
                <c:pt idx="102710">
                  <c:v>264.47395833333331</c:v>
                </c:pt>
                <c:pt idx="102711">
                  <c:v>264.4765625</c:v>
                </c:pt>
                <c:pt idx="102712">
                  <c:v>264.47916666666669</c:v>
                </c:pt>
                <c:pt idx="102713">
                  <c:v>264.48177083333331</c:v>
                </c:pt>
                <c:pt idx="102714">
                  <c:v>264.484375</c:v>
                </c:pt>
                <c:pt idx="102715">
                  <c:v>264.48697916666669</c:v>
                </c:pt>
                <c:pt idx="102716">
                  <c:v>264.48958333333331</c:v>
                </c:pt>
                <c:pt idx="102717">
                  <c:v>264.4921875</c:v>
                </c:pt>
                <c:pt idx="102718">
                  <c:v>264.49479166666669</c:v>
                </c:pt>
                <c:pt idx="102719">
                  <c:v>264.49739583333331</c:v>
                </c:pt>
                <c:pt idx="102720">
                  <c:v>264.5</c:v>
                </c:pt>
                <c:pt idx="102721">
                  <c:v>264.50260416666669</c:v>
                </c:pt>
                <c:pt idx="102722">
                  <c:v>264.50520833333331</c:v>
                </c:pt>
                <c:pt idx="102723">
                  <c:v>264.5078125</c:v>
                </c:pt>
                <c:pt idx="102724">
                  <c:v>264.51041666666669</c:v>
                </c:pt>
                <c:pt idx="102725">
                  <c:v>264.51302083333331</c:v>
                </c:pt>
                <c:pt idx="102726">
                  <c:v>264.515625</c:v>
                </c:pt>
                <c:pt idx="102727">
                  <c:v>264.51822916666669</c:v>
                </c:pt>
                <c:pt idx="102728">
                  <c:v>264.52083333333331</c:v>
                </c:pt>
                <c:pt idx="102729">
                  <c:v>264.5234375</c:v>
                </c:pt>
                <c:pt idx="102730">
                  <c:v>264.52604166666669</c:v>
                </c:pt>
                <c:pt idx="102731">
                  <c:v>264.52864583333331</c:v>
                </c:pt>
                <c:pt idx="102732">
                  <c:v>264.53125</c:v>
                </c:pt>
                <c:pt idx="102733">
                  <c:v>264.53385416666669</c:v>
                </c:pt>
                <c:pt idx="102734">
                  <c:v>264.53645833333331</c:v>
                </c:pt>
                <c:pt idx="102735">
                  <c:v>264.5390625</c:v>
                </c:pt>
                <c:pt idx="102736">
                  <c:v>264.54166666666669</c:v>
                </c:pt>
                <c:pt idx="102737">
                  <c:v>264.54427083333331</c:v>
                </c:pt>
                <c:pt idx="102738">
                  <c:v>264.546875</c:v>
                </c:pt>
                <c:pt idx="102739">
                  <c:v>264.54947916666669</c:v>
                </c:pt>
                <c:pt idx="102740">
                  <c:v>264.55208333333331</c:v>
                </c:pt>
                <c:pt idx="102741">
                  <c:v>264.5546875</c:v>
                </c:pt>
                <c:pt idx="102742">
                  <c:v>264.55729166666669</c:v>
                </c:pt>
                <c:pt idx="102743">
                  <c:v>264.55989583333331</c:v>
                </c:pt>
                <c:pt idx="102744">
                  <c:v>264.5625</c:v>
                </c:pt>
                <c:pt idx="102745">
                  <c:v>264.56510416666669</c:v>
                </c:pt>
                <c:pt idx="102746">
                  <c:v>264.56770833333331</c:v>
                </c:pt>
                <c:pt idx="102747">
                  <c:v>264.5703125</c:v>
                </c:pt>
                <c:pt idx="102748">
                  <c:v>264.57291666666669</c:v>
                </c:pt>
                <c:pt idx="102749">
                  <c:v>264.57552083333331</c:v>
                </c:pt>
                <c:pt idx="102750">
                  <c:v>264.578125</c:v>
                </c:pt>
                <c:pt idx="102751">
                  <c:v>264.58072916666669</c:v>
                </c:pt>
                <c:pt idx="102752">
                  <c:v>264.58333333333331</c:v>
                </c:pt>
                <c:pt idx="102753">
                  <c:v>264.5859375</c:v>
                </c:pt>
                <c:pt idx="102754">
                  <c:v>264.58854166666669</c:v>
                </c:pt>
                <c:pt idx="102755">
                  <c:v>264.59114583333331</c:v>
                </c:pt>
                <c:pt idx="102756">
                  <c:v>264.59375</c:v>
                </c:pt>
                <c:pt idx="102757">
                  <c:v>264.59635416666669</c:v>
                </c:pt>
                <c:pt idx="102758">
                  <c:v>264.59895833333331</c:v>
                </c:pt>
                <c:pt idx="102759">
                  <c:v>264.6015625</c:v>
                </c:pt>
                <c:pt idx="102760">
                  <c:v>264.60416666666669</c:v>
                </c:pt>
                <c:pt idx="102761">
                  <c:v>264.60677083333331</c:v>
                </c:pt>
                <c:pt idx="102762">
                  <c:v>264.609375</c:v>
                </c:pt>
                <c:pt idx="102763">
                  <c:v>264.61197916666669</c:v>
                </c:pt>
                <c:pt idx="102764">
                  <c:v>264.61458333333331</c:v>
                </c:pt>
                <c:pt idx="102765">
                  <c:v>264.6171875</c:v>
                </c:pt>
                <c:pt idx="102766">
                  <c:v>264.61979166666669</c:v>
                </c:pt>
                <c:pt idx="102767">
                  <c:v>264.62239583333331</c:v>
                </c:pt>
                <c:pt idx="102768">
                  <c:v>264.625</c:v>
                </c:pt>
                <c:pt idx="102769">
                  <c:v>264.62760416666669</c:v>
                </c:pt>
                <c:pt idx="102770">
                  <c:v>264.63020833333331</c:v>
                </c:pt>
                <c:pt idx="102771">
                  <c:v>264.6328125</c:v>
                </c:pt>
                <c:pt idx="102772">
                  <c:v>264.63541666666669</c:v>
                </c:pt>
                <c:pt idx="102773">
                  <c:v>264.63802083333331</c:v>
                </c:pt>
                <c:pt idx="102774">
                  <c:v>264.640625</c:v>
                </c:pt>
                <c:pt idx="102775">
                  <c:v>264.64322916666669</c:v>
                </c:pt>
                <c:pt idx="102776">
                  <c:v>264.64583333333331</c:v>
                </c:pt>
                <c:pt idx="102777">
                  <c:v>264.6484375</c:v>
                </c:pt>
                <c:pt idx="102778">
                  <c:v>264.65104166666669</c:v>
                </c:pt>
                <c:pt idx="102779">
                  <c:v>264.65364583333331</c:v>
                </c:pt>
                <c:pt idx="102780">
                  <c:v>264.65625</c:v>
                </c:pt>
                <c:pt idx="102781">
                  <c:v>264.65885416666669</c:v>
                </c:pt>
                <c:pt idx="102782">
                  <c:v>264.66145833333331</c:v>
                </c:pt>
                <c:pt idx="102783">
                  <c:v>264.6640625</c:v>
                </c:pt>
                <c:pt idx="102784">
                  <c:v>264.66666666666669</c:v>
                </c:pt>
                <c:pt idx="102785">
                  <c:v>264.66927083333331</c:v>
                </c:pt>
                <c:pt idx="102786">
                  <c:v>264.671875</c:v>
                </c:pt>
                <c:pt idx="102787">
                  <c:v>264.67447916666669</c:v>
                </c:pt>
                <c:pt idx="102788">
                  <c:v>264.67708333333331</c:v>
                </c:pt>
                <c:pt idx="102789">
                  <c:v>264.6796875</c:v>
                </c:pt>
                <c:pt idx="102790">
                  <c:v>264.68229166666669</c:v>
                </c:pt>
                <c:pt idx="102791">
                  <c:v>264.68489583333331</c:v>
                </c:pt>
                <c:pt idx="102792">
                  <c:v>264.6875</c:v>
                </c:pt>
                <c:pt idx="102793">
                  <c:v>264.69010416666669</c:v>
                </c:pt>
                <c:pt idx="102794">
                  <c:v>264.69270833333331</c:v>
                </c:pt>
                <c:pt idx="102795">
                  <c:v>264.6953125</c:v>
                </c:pt>
                <c:pt idx="102796">
                  <c:v>264.69791666666669</c:v>
                </c:pt>
                <c:pt idx="102797">
                  <c:v>264.70052083333331</c:v>
                </c:pt>
                <c:pt idx="102798">
                  <c:v>264.703125</c:v>
                </c:pt>
                <c:pt idx="102799">
                  <c:v>264.70572916666669</c:v>
                </c:pt>
                <c:pt idx="102800">
                  <c:v>264.70833333333331</c:v>
                </c:pt>
                <c:pt idx="102801">
                  <c:v>264.7109375</c:v>
                </c:pt>
                <c:pt idx="102802">
                  <c:v>264.71354166666669</c:v>
                </c:pt>
                <c:pt idx="102803">
                  <c:v>264.71614583333331</c:v>
                </c:pt>
                <c:pt idx="102804">
                  <c:v>264.71875</c:v>
                </c:pt>
                <c:pt idx="102805">
                  <c:v>264.72135416666669</c:v>
                </c:pt>
                <c:pt idx="102806">
                  <c:v>264.72395833333331</c:v>
                </c:pt>
                <c:pt idx="102807">
                  <c:v>264.7265625</c:v>
                </c:pt>
                <c:pt idx="102808">
                  <c:v>264.72916666666669</c:v>
                </c:pt>
                <c:pt idx="102809">
                  <c:v>264.73177083333331</c:v>
                </c:pt>
                <c:pt idx="102810">
                  <c:v>264.734375</c:v>
                </c:pt>
                <c:pt idx="102811">
                  <c:v>264.73697916666669</c:v>
                </c:pt>
                <c:pt idx="102812">
                  <c:v>264.73958333333331</c:v>
                </c:pt>
                <c:pt idx="102813">
                  <c:v>264.7421875</c:v>
                </c:pt>
                <c:pt idx="102814">
                  <c:v>264.74479166666669</c:v>
                </c:pt>
                <c:pt idx="102815">
                  <c:v>264.74739583333331</c:v>
                </c:pt>
                <c:pt idx="102816">
                  <c:v>264.75</c:v>
                </c:pt>
                <c:pt idx="102817">
                  <c:v>264.75260416666669</c:v>
                </c:pt>
                <c:pt idx="102818">
                  <c:v>264.75520833333331</c:v>
                </c:pt>
                <c:pt idx="102819">
                  <c:v>264.7578125</c:v>
                </c:pt>
                <c:pt idx="102820">
                  <c:v>264.76041666666669</c:v>
                </c:pt>
                <c:pt idx="102821">
                  <c:v>264.76302083333331</c:v>
                </c:pt>
                <c:pt idx="102822">
                  <c:v>264.765625</c:v>
                </c:pt>
                <c:pt idx="102823">
                  <c:v>264.76822916666669</c:v>
                </c:pt>
                <c:pt idx="102824">
                  <c:v>264.77083333333331</c:v>
                </c:pt>
                <c:pt idx="102825">
                  <c:v>264.7734375</c:v>
                </c:pt>
                <c:pt idx="102826">
                  <c:v>264.77604166666669</c:v>
                </c:pt>
                <c:pt idx="102827">
                  <c:v>264.77864583333331</c:v>
                </c:pt>
                <c:pt idx="102828">
                  <c:v>264.78125</c:v>
                </c:pt>
                <c:pt idx="102829">
                  <c:v>264.78385416666669</c:v>
                </c:pt>
                <c:pt idx="102830">
                  <c:v>264.78645833333331</c:v>
                </c:pt>
                <c:pt idx="102831">
                  <c:v>264.7890625</c:v>
                </c:pt>
                <c:pt idx="102832">
                  <c:v>264.79166666666669</c:v>
                </c:pt>
                <c:pt idx="102833">
                  <c:v>264.79427083333331</c:v>
                </c:pt>
                <c:pt idx="102834">
                  <c:v>264.796875</c:v>
                </c:pt>
                <c:pt idx="102835">
                  <c:v>264.79947916666669</c:v>
                </c:pt>
                <c:pt idx="102836">
                  <c:v>264.80208333333331</c:v>
                </c:pt>
                <c:pt idx="102837">
                  <c:v>264.8046875</c:v>
                </c:pt>
                <c:pt idx="102838">
                  <c:v>264.80729166666669</c:v>
                </c:pt>
                <c:pt idx="102839">
                  <c:v>264.80989583333331</c:v>
                </c:pt>
                <c:pt idx="102840">
                  <c:v>264.8125</c:v>
                </c:pt>
                <c:pt idx="102841">
                  <c:v>264.81510416666669</c:v>
                </c:pt>
                <c:pt idx="102842">
                  <c:v>264.81770833333331</c:v>
                </c:pt>
                <c:pt idx="102843">
                  <c:v>264.8203125</c:v>
                </c:pt>
                <c:pt idx="102844">
                  <c:v>264.82291666666669</c:v>
                </c:pt>
                <c:pt idx="102845">
                  <c:v>264.82552083333331</c:v>
                </c:pt>
                <c:pt idx="102846">
                  <c:v>264.828125</c:v>
                </c:pt>
                <c:pt idx="102847">
                  <c:v>264.83072916666669</c:v>
                </c:pt>
                <c:pt idx="102848">
                  <c:v>264.83333333333331</c:v>
                </c:pt>
                <c:pt idx="102849">
                  <c:v>264.8359375</c:v>
                </c:pt>
                <c:pt idx="102850">
                  <c:v>264.83854166666669</c:v>
                </c:pt>
                <c:pt idx="102851">
                  <c:v>264.84114583333331</c:v>
                </c:pt>
                <c:pt idx="102852">
                  <c:v>264.84375</c:v>
                </c:pt>
                <c:pt idx="102853">
                  <c:v>264.84635416666669</c:v>
                </c:pt>
                <c:pt idx="102854">
                  <c:v>264.84895833333331</c:v>
                </c:pt>
                <c:pt idx="102855">
                  <c:v>264.8515625</c:v>
                </c:pt>
                <c:pt idx="102856">
                  <c:v>264.85416666666669</c:v>
                </c:pt>
                <c:pt idx="102857">
                  <c:v>264.85677083333331</c:v>
                </c:pt>
                <c:pt idx="102858">
                  <c:v>264.859375</c:v>
                </c:pt>
                <c:pt idx="102859">
                  <c:v>264.86197916666669</c:v>
                </c:pt>
                <c:pt idx="102860">
                  <c:v>264.86458333333331</c:v>
                </c:pt>
                <c:pt idx="102861">
                  <c:v>264.8671875</c:v>
                </c:pt>
                <c:pt idx="102862">
                  <c:v>264.86979166666669</c:v>
                </c:pt>
                <c:pt idx="102863">
                  <c:v>264.87239583333331</c:v>
                </c:pt>
                <c:pt idx="102864">
                  <c:v>264.875</c:v>
                </c:pt>
                <c:pt idx="102865">
                  <c:v>264.87760416666669</c:v>
                </c:pt>
                <c:pt idx="102866">
                  <c:v>264.88020833333331</c:v>
                </c:pt>
                <c:pt idx="102867">
                  <c:v>264.8828125</c:v>
                </c:pt>
                <c:pt idx="102868">
                  <c:v>264.88541666666669</c:v>
                </c:pt>
                <c:pt idx="102869">
                  <c:v>264.88802083333331</c:v>
                </c:pt>
                <c:pt idx="102870">
                  <c:v>264.890625</c:v>
                </c:pt>
                <c:pt idx="102871">
                  <c:v>264.89322916666669</c:v>
                </c:pt>
                <c:pt idx="102872">
                  <c:v>264.89583333333331</c:v>
                </c:pt>
                <c:pt idx="102873">
                  <c:v>264.8984375</c:v>
                </c:pt>
                <c:pt idx="102874">
                  <c:v>264.90104166666669</c:v>
                </c:pt>
                <c:pt idx="102875">
                  <c:v>264.90364583333331</c:v>
                </c:pt>
                <c:pt idx="102876">
                  <c:v>264.90625</c:v>
                </c:pt>
                <c:pt idx="102877">
                  <c:v>264.90885416666669</c:v>
                </c:pt>
                <c:pt idx="102878">
                  <c:v>264.91145833333331</c:v>
                </c:pt>
                <c:pt idx="102879">
                  <c:v>264.9140625</c:v>
                </c:pt>
                <c:pt idx="102880">
                  <c:v>264.91666666666669</c:v>
                </c:pt>
                <c:pt idx="102881">
                  <c:v>264.91927083333331</c:v>
                </c:pt>
                <c:pt idx="102882">
                  <c:v>264.921875</c:v>
                </c:pt>
                <c:pt idx="102883">
                  <c:v>264.92447916666669</c:v>
                </c:pt>
                <c:pt idx="102884">
                  <c:v>264.92708333333331</c:v>
                </c:pt>
                <c:pt idx="102885">
                  <c:v>264.9296875</c:v>
                </c:pt>
                <c:pt idx="102886">
                  <c:v>264.93229166666669</c:v>
                </c:pt>
                <c:pt idx="102887">
                  <c:v>264.93489583333331</c:v>
                </c:pt>
                <c:pt idx="102888">
                  <c:v>264.9375</c:v>
                </c:pt>
                <c:pt idx="102889">
                  <c:v>264.94010416666669</c:v>
                </c:pt>
                <c:pt idx="102890">
                  <c:v>264.94270833333331</c:v>
                </c:pt>
                <c:pt idx="102891">
                  <c:v>264.9453125</c:v>
                </c:pt>
                <c:pt idx="102892">
                  <c:v>264.94791666666669</c:v>
                </c:pt>
                <c:pt idx="102893">
                  <c:v>264.95052083333331</c:v>
                </c:pt>
                <c:pt idx="102894">
                  <c:v>264.953125</c:v>
                </c:pt>
                <c:pt idx="102895">
                  <c:v>264.95572916666669</c:v>
                </c:pt>
                <c:pt idx="102896">
                  <c:v>264.95833333333331</c:v>
                </c:pt>
                <c:pt idx="102897">
                  <c:v>264.9609375</c:v>
                </c:pt>
                <c:pt idx="102898">
                  <c:v>264.96354166666669</c:v>
                </c:pt>
                <c:pt idx="102899">
                  <c:v>264.96614583333331</c:v>
                </c:pt>
                <c:pt idx="102900">
                  <c:v>264.96875</c:v>
                </c:pt>
                <c:pt idx="102901">
                  <c:v>264.97135416666669</c:v>
                </c:pt>
                <c:pt idx="102902">
                  <c:v>264.97395833333331</c:v>
                </c:pt>
                <c:pt idx="102903">
                  <c:v>264.9765625</c:v>
                </c:pt>
                <c:pt idx="102904">
                  <c:v>264.97916666666669</c:v>
                </c:pt>
                <c:pt idx="102905">
                  <c:v>264.98177083333331</c:v>
                </c:pt>
                <c:pt idx="102906">
                  <c:v>264.984375</c:v>
                </c:pt>
                <c:pt idx="102907">
                  <c:v>264.98697916666669</c:v>
                </c:pt>
                <c:pt idx="102908">
                  <c:v>264.98958333333331</c:v>
                </c:pt>
                <c:pt idx="102909">
                  <c:v>264.9921875</c:v>
                </c:pt>
                <c:pt idx="102910">
                  <c:v>264.99479166666669</c:v>
                </c:pt>
                <c:pt idx="102911">
                  <c:v>264.99739583333331</c:v>
                </c:pt>
                <c:pt idx="102912">
                  <c:v>265</c:v>
                </c:pt>
                <c:pt idx="102913">
                  <c:v>265.00260416666669</c:v>
                </c:pt>
                <c:pt idx="102914">
                  <c:v>265.00520833333331</c:v>
                </c:pt>
                <c:pt idx="102915">
                  <c:v>265.0078125</c:v>
                </c:pt>
                <c:pt idx="102916">
                  <c:v>265.01041666666669</c:v>
                </c:pt>
                <c:pt idx="102917">
                  <c:v>265.01302083333331</c:v>
                </c:pt>
                <c:pt idx="102918">
                  <c:v>265.015625</c:v>
                </c:pt>
                <c:pt idx="102919">
                  <c:v>265.01822916666669</c:v>
                </c:pt>
                <c:pt idx="102920">
                  <c:v>265.02083333333331</c:v>
                </c:pt>
                <c:pt idx="102921">
                  <c:v>265.0234375</c:v>
                </c:pt>
                <c:pt idx="102922">
                  <c:v>265.02604166666669</c:v>
                </c:pt>
                <c:pt idx="102923">
                  <c:v>265.02864583333331</c:v>
                </c:pt>
                <c:pt idx="102924">
                  <c:v>265.03125</c:v>
                </c:pt>
                <c:pt idx="102925">
                  <c:v>265.03385416666669</c:v>
                </c:pt>
                <c:pt idx="102926">
                  <c:v>265.03645833333331</c:v>
                </c:pt>
                <c:pt idx="102927">
                  <c:v>265.0390625</c:v>
                </c:pt>
                <c:pt idx="102928">
                  <c:v>265.04166666666669</c:v>
                </c:pt>
                <c:pt idx="102929">
                  <c:v>265.04427083333331</c:v>
                </c:pt>
                <c:pt idx="102930">
                  <c:v>265.046875</c:v>
                </c:pt>
                <c:pt idx="102931">
                  <c:v>265.04947916666669</c:v>
                </c:pt>
                <c:pt idx="102932">
                  <c:v>265.05208333333331</c:v>
                </c:pt>
                <c:pt idx="102933">
                  <c:v>265.0546875</c:v>
                </c:pt>
                <c:pt idx="102934">
                  <c:v>265.05729166666669</c:v>
                </c:pt>
                <c:pt idx="102935">
                  <c:v>265.05989583333331</c:v>
                </c:pt>
                <c:pt idx="102936">
                  <c:v>265.0625</c:v>
                </c:pt>
                <c:pt idx="102937">
                  <c:v>265.06510416666669</c:v>
                </c:pt>
                <c:pt idx="102938">
                  <c:v>265.06770833333331</c:v>
                </c:pt>
                <c:pt idx="102939">
                  <c:v>265.0703125</c:v>
                </c:pt>
                <c:pt idx="102940">
                  <c:v>265.07291666666669</c:v>
                </c:pt>
                <c:pt idx="102941">
                  <c:v>265.07552083333331</c:v>
                </c:pt>
                <c:pt idx="102942">
                  <c:v>265.078125</c:v>
                </c:pt>
                <c:pt idx="102943">
                  <c:v>265.08072916666669</c:v>
                </c:pt>
                <c:pt idx="102944">
                  <c:v>265.08333333333331</c:v>
                </c:pt>
                <c:pt idx="102945">
                  <c:v>265.0859375</c:v>
                </c:pt>
                <c:pt idx="102946">
                  <c:v>265.08854166666669</c:v>
                </c:pt>
                <c:pt idx="102947">
                  <c:v>265.09114583333331</c:v>
                </c:pt>
                <c:pt idx="102948">
                  <c:v>265.09375</c:v>
                </c:pt>
                <c:pt idx="102949">
                  <c:v>265.09635416666669</c:v>
                </c:pt>
                <c:pt idx="102950">
                  <c:v>265.09895833333331</c:v>
                </c:pt>
                <c:pt idx="102951">
                  <c:v>265.1015625</c:v>
                </c:pt>
                <c:pt idx="102952">
                  <c:v>265.10416666666669</c:v>
                </c:pt>
                <c:pt idx="102953">
                  <c:v>265.10677083333331</c:v>
                </c:pt>
                <c:pt idx="102954">
                  <c:v>265.109375</c:v>
                </c:pt>
                <c:pt idx="102955">
                  <c:v>265.11197916666669</c:v>
                </c:pt>
                <c:pt idx="102956">
                  <c:v>265.11458333333331</c:v>
                </c:pt>
                <c:pt idx="102957">
                  <c:v>265.1171875</c:v>
                </c:pt>
                <c:pt idx="102958">
                  <c:v>265.11979166666669</c:v>
                </c:pt>
                <c:pt idx="102959">
                  <c:v>265.12239583333331</c:v>
                </c:pt>
                <c:pt idx="102960">
                  <c:v>265.125</c:v>
                </c:pt>
                <c:pt idx="102961">
                  <c:v>265.12760416666669</c:v>
                </c:pt>
                <c:pt idx="102962">
                  <c:v>265.13020833333331</c:v>
                </c:pt>
                <c:pt idx="102963">
                  <c:v>265.1328125</c:v>
                </c:pt>
                <c:pt idx="102964">
                  <c:v>265.13541666666669</c:v>
                </c:pt>
                <c:pt idx="102965">
                  <c:v>265.13802083333331</c:v>
                </c:pt>
                <c:pt idx="102966">
                  <c:v>265.140625</c:v>
                </c:pt>
                <c:pt idx="102967">
                  <c:v>265.14322916666669</c:v>
                </c:pt>
                <c:pt idx="102968">
                  <c:v>265.14583333333331</c:v>
                </c:pt>
                <c:pt idx="102969">
                  <c:v>265.1484375</c:v>
                </c:pt>
                <c:pt idx="102970">
                  <c:v>265.15104166666669</c:v>
                </c:pt>
                <c:pt idx="102971">
                  <c:v>265.15364583333331</c:v>
                </c:pt>
                <c:pt idx="102972">
                  <c:v>265.15625</c:v>
                </c:pt>
                <c:pt idx="102973">
                  <c:v>265.15885416666669</c:v>
                </c:pt>
                <c:pt idx="102974">
                  <c:v>265.16145833333331</c:v>
                </c:pt>
                <c:pt idx="102975">
                  <c:v>265.1640625</c:v>
                </c:pt>
                <c:pt idx="102976">
                  <c:v>265.16666666666669</c:v>
                </c:pt>
                <c:pt idx="102977">
                  <c:v>265.16927083333331</c:v>
                </c:pt>
                <c:pt idx="102978">
                  <c:v>265.171875</c:v>
                </c:pt>
                <c:pt idx="102979">
                  <c:v>265.17447916666669</c:v>
                </c:pt>
                <c:pt idx="102980">
                  <c:v>265.17708333333331</c:v>
                </c:pt>
                <c:pt idx="102981">
                  <c:v>265.1796875</c:v>
                </c:pt>
                <c:pt idx="102982">
                  <c:v>265.18229166666669</c:v>
                </c:pt>
                <c:pt idx="102983">
                  <c:v>265.18489583333331</c:v>
                </c:pt>
                <c:pt idx="102984">
                  <c:v>265.1875</c:v>
                </c:pt>
                <c:pt idx="102985">
                  <c:v>265.19010416666669</c:v>
                </c:pt>
                <c:pt idx="102986">
                  <c:v>265.19270833333331</c:v>
                </c:pt>
                <c:pt idx="102987">
                  <c:v>265.1953125</c:v>
                </c:pt>
                <c:pt idx="102988">
                  <c:v>265.19791666666669</c:v>
                </c:pt>
                <c:pt idx="102989">
                  <c:v>265.20052083333331</c:v>
                </c:pt>
                <c:pt idx="102990">
                  <c:v>265.203125</c:v>
                </c:pt>
                <c:pt idx="102991">
                  <c:v>265.20572916666669</c:v>
                </c:pt>
                <c:pt idx="102992">
                  <c:v>265.20833333333331</c:v>
                </c:pt>
                <c:pt idx="102993">
                  <c:v>265.2109375</c:v>
                </c:pt>
                <c:pt idx="102994">
                  <c:v>265.21354166666669</c:v>
                </c:pt>
                <c:pt idx="102995">
                  <c:v>265.21614583333331</c:v>
                </c:pt>
                <c:pt idx="102996">
                  <c:v>265.21875</c:v>
                </c:pt>
                <c:pt idx="102997">
                  <c:v>265.22135416666669</c:v>
                </c:pt>
                <c:pt idx="102998">
                  <c:v>265.22395833333331</c:v>
                </c:pt>
                <c:pt idx="102999">
                  <c:v>265.2265625</c:v>
                </c:pt>
                <c:pt idx="103000">
                  <c:v>265.22916666666669</c:v>
                </c:pt>
                <c:pt idx="103001">
                  <c:v>265.23177083333331</c:v>
                </c:pt>
                <c:pt idx="103002">
                  <c:v>265.234375</c:v>
                </c:pt>
                <c:pt idx="103003">
                  <c:v>265.23697916666669</c:v>
                </c:pt>
                <c:pt idx="103004">
                  <c:v>265.23958333333331</c:v>
                </c:pt>
                <c:pt idx="103005">
                  <c:v>265.2421875</c:v>
                </c:pt>
                <c:pt idx="103006">
                  <c:v>265.24479166666669</c:v>
                </c:pt>
                <c:pt idx="103007">
                  <c:v>265.24739583333331</c:v>
                </c:pt>
                <c:pt idx="103008">
                  <c:v>265.25</c:v>
                </c:pt>
                <c:pt idx="103009">
                  <c:v>265.25260416666669</c:v>
                </c:pt>
                <c:pt idx="103010">
                  <c:v>265.25520833333331</c:v>
                </c:pt>
                <c:pt idx="103011">
                  <c:v>265.2578125</c:v>
                </c:pt>
                <c:pt idx="103012">
                  <c:v>265.26041666666669</c:v>
                </c:pt>
                <c:pt idx="103013">
                  <c:v>265.26302083333331</c:v>
                </c:pt>
                <c:pt idx="103014">
                  <c:v>265.265625</c:v>
                </c:pt>
                <c:pt idx="103015">
                  <c:v>265.26822916666669</c:v>
                </c:pt>
                <c:pt idx="103016">
                  <c:v>265.27083333333331</c:v>
                </c:pt>
                <c:pt idx="103017">
                  <c:v>265.2734375</c:v>
                </c:pt>
                <c:pt idx="103018">
                  <c:v>265.27604166666669</c:v>
                </c:pt>
                <c:pt idx="103019">
                  <c:v>265.27864583333331</c:v>
                </c:pt>
                <c:pt idx="103020">
                  <c:v>265.28125</c:v>
                </c:pt>
                <c:pt idx="103021">
                  <c:v>265.28385416666669</c:v>
                </c:pt>
                <c:pt idx="103022">
                  <c:v>265.28645833333331</c:v>
                </c:pt>
                <c:pt idx="103023">
                  <c:v>265.2890625</c:v>
                </c:pt>
                <c:pt idx="103024">
                  <c:v>265.29166666666669</c:v>
                </c:pt>
                <c:pt idx="103025">
                  <c:v>265.29427083333331</c:v>
                </c:pt>
                <c:pt idx="103026">
                  <c:v>265.296875</c:v>
                </c:pt>
                <c:pt idx="103027">
                  <c:v>265.29947916666669</c:v>
                </c:pt>
                <c:pt idx="103028">
                  <c:v>265.30208333333331</c:v>
                </c:pt>
                <c:pt idx="103029">
                  <c:v>265.3046875</c:v>
                </c:pt>
                <c:pt idx="103030">
                  <c:v>265.30729166666669</c:v>
                </c:pt>
                <c:pt idx="103031">
                  <c:v>265.30989583333331</c:v>
                </c:pt>
                <c:pt idx="103032">
                  <c:v>265.3125</c:v>
                </c:pt>
                <c:pt idx="103033">
                  <c:v>265.31510416666669</c:v>
                </c:pt>
                <c:pt idx="103034">
                  <c:v>265.31770833333331</c:v>
                </c:pt>
                <c:pt idx="103035">
                  <c:v>265.3203125</c:v>
                </c:pt>
                <c:pt idx="103036">
                  <c:v>265.32291666666669</c:v>
                </c:pt>
                <c:pt idx="103037">
                  <c:v>265.32552083333331</c:v>
                </c:pt>
                <c:pt idx="103038">
                  <c:v>265.328125</c:v>
                </c:pt>
                <c:pt idx="103039">
                  <c:v>265.33072916666669</c:v>
                </c:pt>
                <c:pt idx="103040">
                  <c:v>265.33333333333331</c:v>
                </c:pt>
                <c:pt idx="103041">
                  <c:v>265.3359375</c:v>
                </c:pt>
                <c:pt idx="103042">
                  <c:v>265.33854166666669</c:v>
                </c:pt>
                <c:pt idx="103043">
                  <c:v>265.34114583333331</c:v>
                </c:pt>
                <c:pt idx="103044">
                  <c:v>265.34375</c:v>
                </c:pt>
                <c:pt idx="103045">
                  <c:v>265.34635416666669</c:v>
                </c:pt>
                <c:pt idx="103046">
                  <c:v>265.34895833333331</c:v>
                </c:pt>
                <c:pt idx="103047">
                  <c:v>265.3515625</c:v>
                </c:pt>
                <c:pt idx="103048">
                  <c:v>265.35416666666669</c:v>
                </c:pt>
                <c:pt idx="103049">
                  <c:v>265.35677083333331</c:v>
                </c:pt>
                <c:pt idx="103050">
                  <c:v>265.359375</c:v>
                </c:pt>
                <c:pt idx="103051">
                  <c:v>265.36197916666669</c:v>
                </c:pt>
                <c:pt idx="103052">
                  <c:v>265.36458333333331</c:v>
                </c:pt>
                <c:pt idx="103053">
                  <c:v>265.3671875</c:v>
                </c:pt>
                <c:pt idx="103054">
                  <c:v>265.36979166666669</c:v>
                </c:pt>
                <c:pt idx="103055">
                  <c:v>265.37239583333331</c:v>
                </c:pt>
                <c:pt idx="103056">
                  <c:v>265.375</c:v>
                </c:pt>
                <c:pt idx="103057">
                  <c:v>265.37760416666669</c:v>
                </c:pt>
                <c:pt idx="103058">
                  <c:v>265.38020833333331</c:v>
                </c:pt>
                <c:pt idx="103059">
                  <c:v>265.3828125</c:v>
                </c:pt>
                <c:pt idx="103060">
                  <c:v>265.38541666666669</c:v>
                </c:pt>
                <c:pt idx="103061">
                  <c:v>265.38802083333331</c:v>
                </c:pt>
                <c:pt idx="103062">
                  <c:v>265.390625</c:v>
                </c:pt>
                <c:pt idx="103063">
                  <c:v>265.39322916666669</c:v>
                </c:pt>
                <c:pt idx="103064">
                  <c:v>265.39583333333331</c:v>
                </c:pt>
                <c:pt idx="103065">
                  <c:v>265.3984375</c:v>
                </c:pt>
                <c:pt idx="103066">
                  <c:v>265.40104166666669</c:v>
                </c:pt>
                <c:pt idx="103067">
                  <c:v>265.40364583333331</c:v>
                </c:pt>
                <c:pt idx="103068">
                  <c:v>265.40625</c:v>
                </c:pt>
                <c:pt idx="103069">
                  <c:v>265.40885416666669</c:v>
                </c:pt>
                <c:pt idx="103070">
                  <c:v>265.41145833333331</c:v>
                </c:pt>
                <c:pt idx="103071">
                  <c:v>265.4140625</c:v>
                </c:pt>
                <c:pt idx="103072">
                  <c:v>265.41666666666669</c:v>
                </c:pt>
                <c:pt idx="103073">
                  <c:v>265.41927083333331</c:v>
                </c:pt>
                <c:pt idx="103074">
                  <c:v>265.421875</c:v>
                </c:pt>
                <c:pt idx="103075">
                  <c:v>265.42447916666669</c:v>
                </c:pt>
                <c:pt idx="103076">
                  <c:v>265.42708333333331</c:v>
                </c:pt>
                <c:pt idx="103077">
                  <c:v>265.4296875</c:v>
                </c:pt>
                <c:pt idx="103078">
                  <c:v>265.43229166666669</c:v>
                </c:pt>
                <c:pt idx="103079">
                  <c:v>265.43489583333331</c:v>
                </c:pt>
                <c:pt idx="103080">
                  <c:v>265.4375</c:v>
                </c:pt>
                <c:pt idx="103081">
                  <c:v>265.44010416666669</c:v>
                </c:pt>
                <c:pt idx="103082">
                  <c:v>265.44270833333331</c:v>
                </c:pt>
                <c:pt idx="103083">
                  <c:v>265.4453125</c:v>
                </c:pt>
                <c:pt idx="103084">
                  <c:v>265.44791666666669</c:v>
                </c:pt>
                <c:pt idx="103085">
                  <c:v>265.45052083333331</c:v>
                </c:pt>
                <c:pt idx="103086">
                  <c:v>265.453125</c:v>
                </c:pt>
                <c:pt idx="103087">
                  <c:v>265.45572916666669</c:v>
                </c:pt>
                <c:pt idx="103088">
                  <c:v>265.45833333333331</c:v>
                </c:pt>
                <c:pt idx="103089">
                  <c:v>265.4609375</c:v>
                </c:pt>
                <c:pt idx="103090">
                  <c:v>265.46354166666669</c:v>
                </c:pt>
                <c:pt idx="103091">
                  <c:v>265.46614583333331</c:v>
                </c:pt>
                <c:pt idx="103092">
                  <c:v>265.46875</c:v>
                </c:pt>
                <c:pt idx="103093">
                  <c:v>265.47135416666669</c:v>
                </c:pt>
                <c:pt idx="103094">
                  <c:v>265.47395833333331</c:v>
                </c:pt>
                <c:pt idx="103095">
                  <c:v>265.4765625</c:v>
                </c:pt>
                <c:pt idx="103096">
                  <c:v>265.47916666666669</c:v>
                </c:pt>
                <c:pt idx="103097">
                  <c:v>265.48177083333331</c:v>
                </c:pt>
                <c:pt idx="103098">
                  <c:v>265.484375</c:v>
                </c:pt>
                <c:pt idx="103099">
                  <c:v>265.48697916666669</c:v>
                </c:pt>
                <c:pt idx="103100">
                  <c:v>265.48958333333331</c:v>
                </c:pt>
                <c:pt idx="103101">
                  <c:v>265.4921875</c:v>
                </c:pt>
                <c:pt idx="103102">
                  <c:v>265.49479166666669</c:v>
                </c:pt>
                <c:pt idx="103103">
                  <c:v>265.49739583333331</c:v>
                </c:pt>
                <c:pt idx="103104">
                  <c:v>265.5</c:v>
                </c:pt>
                <c:pt idx="103105">
                  <c:v>265.50260416666669</c:v>
                </c:pt>
                <c:pt idx="103106">
                  <c:v>265.50520833333331</c:v>
                </c:pt>
                <c:pt idx="103107">
                  <c:v>265.5078125</c:v>
                </c:pt>
                <c:pt idx="103108">
                  <c:v>265.51041666666669</c:v>
                </c:pt>
                <c:pt idx="103109">
                  <c:v>265.51302083333331</c:v>
                </c:pt>
                <c:pt idx="103110">
                  <c:v>265.515625</c:v>
                </c:pt>
                <c:pt idx="103111">
                  <c:v>265.51822916666669</c:v>
                </c:pt>
                <c:pt idx="103112">
                  <c:v>265.52083333333331</c:v>
                </c:pt>
                <c:pt idx="103113">
                  <c:v>265.5234375</c:v>
                </c:pt>
                <c:pt idx="103114">
                  <c:v>265.52604166666669</c:v>
                </c:pt>
                <c:pt idx="103115">
                  <c:v>265.52864583333331</c:v>
                </c:pt>
                <c:pt idx="103116">
                  <c:v>265.53125</c:v>
                </c:pt>
                <c:pt idx="103117">
                  <c:v>265.53385416666669</c:v>
                </c:pt>
                <c:pt idx="103118">
                  <c:v>265.53645833333331</c:v>
                </c:pt>
                <c:pt idx="103119">
                  <c:v>265.5390625</c:v>
                </c:pt>
                <c:pt idx="103120">
                  <c:v>265.54166666666669</c:v>
                </c:pt>
                <c:pt idx="103121">
                  <c:v>265.54427083333331</c:v>
                </c:pt>
                <c:pt idx="103122">
                  <c:v>265.546875</c:v>
                </c:pt>
                <c:pt idx="103123">
                  <c:v>265.54947916666669</c:v>
                </c:pt>
                <c:pt idx="103124">
                  <c:v>265.55208333333331</c:v>
                </c:pt>
                <c:pt idx="103125">
                  <c:v>265.5546875</c:v>
                </c:pt>
                <c:pt idx="103126">
                  <c:v>265.55729166666669</c:v>
                </c:pt>
                <c:pt idx="103127">
                  <c:v>265.55989583333331</c:v>
                </c:pt>
                <c:pt idx="103128">
                  <c:v>265.5625</c:v>
                </c:pt>
                <c:pt idx="103129">
                  <c:v>265.56510416666669</c:v>
                </c:pt>
                <c:pt idx="103130">
                  <c:v>265.56770833333331</c:v>
                </c:pt>
                <c:pt idx="103131">
                  <c:v>265.5703125</c:v>
                </c:pt>
                <c:pt idx="103132">
                  <c:v>265.57291666666669</c:v>
                </c:pt>
                <c:pt idx="103133">
                  <c:v>265.57552083333331</c:v>
                </c:pt>
                <c:pt idx="103134">
                  <c:v>265.578125</c:v>
                </c:pt>
                <c:pt idx="103135">
                  <c:v>265.58072916666669</c:v>
                </c:pt>
                <c:pt idx="103136">
                  <c:v>265.58333333333331</c:v>
                </c:pt>
                <c:pt idx="103137">
                  <c:v>265.5859375</c:v>
                </c:pt>
                <c:pt idx="103138">
                  <c:v>265.58854166666669</c:v>
                </c:pt>
                <c:pt idx="103139">
                  <c:v>265.59114583333331</c:v>
                </c:pt>
                <c:pt idx="103140">
                  <c:v>265.59375</c:v>
                </c:pt>
                <c:pt idx="103141">
                  <c:v>265.59635416666669</c:v>
                </c:pt>
                <c:pt idx="103142">
                  <c:v>265.59895833333331</c:v>
                </c:pt>
                <c:pt idx="103143">
                  <c:v>265.6015625</c:v>
                </c:pt>
                <c:pt idx="103144">
                  <c:v>265.60416666666669</c:v>
                </c:pt>
                <c:pt idx="103145">
                  <c:v>265.60677083333331</c:v>
                </c:pt>
                <c:pt idx="103146">
                  <c:v>265.609375</c:v>
                </c:pt>
                <c:pt idx="103147">
                  <c:v>265.61197916666669</c:v>
                </c:pt>
                <c:pt idx="103148">
                  <c:v>265.61458333333331</c:v>
                </c:pt>
                <c:pt idx="103149">
                  <c:v>265.6171875</c:v>
                </c:pt>
                <c:pt idx="103150">
                  <c:v>265.61979166666669</c:v>
                </c:pt>
                <c:pt idx="103151">
                  <c:v>265.62239583333331</c:v>
                </c:pt>
                <c:pt idx="103152">
                  <c:v>265.625</c:v>
                </c:pt>
                <c:pt idx="103153">
                  <c:v>265.62760416666669</c:v>
                </c:pt>
                <c:pt idx="103154">
                  <c:v>265.63020833333331</c:v>
                </c:pt>
                <c:pt idx="103155">
                  <c:v>265.6328125</c:v>
                </c:pt>
                <c:pt idx="103156">
                  <c:v>265.63541666666669</c:v>
                </c:pt>
                <c:pt idx="103157">
                  <c:v>265.63802083333331</c:v>
                </c:pt>
                <c:pt idx="103158">
                  <c:v>265.640625</c:v>
                </c:pt>
                <c:pt idx="103159">
                  <c:v>265.64322916666669</c:v>
                </c:pt>
                <c:pt idx="103160">
                  <c:v>265.64583333333331</c:v>
                </c:pt>
                <c:pt idx="103161">
                  <c:v>265.6484375</c:v>
                </c:pt>
                <c:pt idx="103162">
                  <c:v>265.65104166666669</c:v>
                </c:pt>
                <c:pt idx="103163">
                  <c:v>265.65364583333331</c:v>
                </c:pt>
                <c:pt idx="103164">
                  <c:v>265.65625</c:v>
                </c:pt>
                <c:pt idx="103165">
                  <c:v>265.65885416666669</c:v>
                </c:pt>
                <c:pt idx="103166">
                  <c:v>265.66145833333331</c:v>
                </c:pt>
                <c:pt idx="103167">
                  <c:v>265.6640625</c:v>
                </c:pt>
                <c:pt idx="103168">
                  <c:v>265.66666666666669</c:v>
                </c:pt>
                <c:pt idx="103169">
                  <c:v>265.66927083333331</c:v>
                </c:pt>
                <c:pt idx="103170">
                  <c:v>265.671875</c:v>
                </c:pt>
                <c:pt idx="103171">
                  <c:v>265.67447916666669</c:v>
                </c:pt>
                <c:pt idx="103172">
                  <c:v>265.67708333333331</c:v>
                </c:pt>
                <c:pt idx="103173">
                  <c:v>265.6796875</c:v>
                </c:pt>
                <c:pt idx="103174">
                  <c:v>265.68229166666669</c:v>
                </c:pt>
                <c:pt idx="103175">
                  <c:v>265.68489583333331</c:v>
                </c:pt>
                <c:pt idx="103176">
                  <c:v>265.6875</c:v>
                </c:pt>
                <c:pt idx="103177">
                  <c:v>265.69010416666669</c:v>
                </c:pt>
                <c:pt idx="103178">
                  <c:v>265.69270833333331</c:v>
                </c:pt>
                <c:pt idx="103179">
                  <c:v>265.6953125</c:v>
                </c:pt>
                <c:pt idx="103180">
                  <c:v>265.69791666666669</c:v>
                </c:pt>
                <c:pt idx="103181">
                  <c:v>265.70052083333331</c:v>
                </c:pt>
                <c:pt idx="103182">
                  <c:v>265.703125</c:v>
                </c:pt>
                <c:pt idx="103183">
                  <c:v>265.70572916666669</c:v>
                </c:pt>
                <c:pt idx="103184">
                  <c:v>265.70833333333331</c:v>
                </c:pt>
                <c:pt idx="103185">
                  <c:v>265.7109375</c:v>
                </c:pt>
                <c:pt idx="103186">
                  <c:v>265.71354166666669</c:v>
                </c:pt>
                <c:pt idx="103187">
                  <c:v>265.71614583333331</c:v>
                </c:pt>
                <c:pt idx="103188">
                  <c:v>265.71875</c:v>
                </c:pt>
                <c:pt idx="103189">
                  <c:v>265.72135416666669</c:v>
                </c:pt>
                <c:pt idx="103190">
                  <c:v>265.72395833333331</c:v>
                </c:pt>
                <c:pt idx="103191">
                  <c:v>265.7265625</c:v>
                </c:pt>
                <c:pt idx="103192">
                  <c:v>265.72916666666669</c:v>
                </c:pt>
                <c:pt idx="103193">
                  <c:v>265.73177083333331</c:v>
                </c:pt>
                <c:pt idx="103194">
                  <c:v>265.734375</c:v>
                </c:pt>
                <c:pt idx="103195">
                  <c:v>265.73697916666669</c:v>
                </c:pt>
                <c:pt idx="103196">
                  <c:v>265.73958333333331</c:v>
                </c:pt>
                <c:pt idx="103197">
                  <c:v>265.7421875</c:v>
                </c:pt>
                <c:pt idx="103198">
                  <c:v>265.74479166666669</c:v>
                </c:pt>
                <c:pt idx="103199">
                  <c:v>265.74739583333331</c:v>
                </c:pt>
                <c:pt idx="103200">
                  <c:v>265.75</c:v>
                </c:pt>
                <c:pt idx="103201">
                  <c:v>265.75260416666669</c:v>
                </c:pt>
                <c:pt idx="103202">
                  <c:v>265.75520833333331</c:v>
                </c:pt>
                <c:pt idx="103203">
                  <c:v>265.7578125</c:v>
                </c:pt>
                <c:pt idx="103204">
                  <c:v>265.76041666666669</c:v>
                </c:pt>
                <c:pt idx="103205">
                  <c:v>265.76302083333331</c:v>
                </c:pt>
                <c:pt idx="103206">
                  <c:v>265.765625</c:v>
                </c:pt>
                <c:pt idx="103207">
                  <c:v>265.76822916666669</c:v>
                </c:pt>
                <c:pt idx="103208">
                  <c:v>265.77083333333331</c:v>
                </c:pt>
                <c:pt idx="103209">
                  <c:v>265.7734375</c:v>
                </c:pt>
                <c:pt idx="103210">
                  <c:v>265.77604166666669</c:v>
                </c:pt>
                <c:pt idx="103211">
                  <c:v>265.77864583333331</c:v>
                </c:pt>
                <c:pt idx="103212">
                  <c:v>265.78125</c:v>
                </c:pt>
                <c:pt idx="103213">
                  <c:v>265.78385416666669</c:v>
                </c:pt>
                <c:pt idx="103214">
                  <c:v>265.78645833333331</c:v>
                </c:pt>
                <c:pt idx="103215">
                  <c:v>265.7890625</c:v>
                </c:pt>
                <c:pt idx="103216">
                  <c:v>265.79166666666669</c:v>
                </c:pt>
                <c:pt idx="103217">
                  <c:v>265.79427083333331</c:v>
                </c:pt>
                <c:pt idx="103218">
                  <c:v>265.796875</c:v>
                </c:pt>
                <c:pt idx="103219">
                  <c:v>265.79947916666669</c:v>
                </c:pt>
                <c:pt idx="103220">
                  <c:v>265.80208333333331</c:v>
                </c:pt>
                <c:pt idx="103221">
                  <c:v>265.8046875</c:v>
                </c:pt>
                <c:pt idx="103222">
                  <c:v>265.80729166666669</c:v>
                </c:pt>
                <c:pt idx="103223">
                  <c:v>265.80989583333331</c:v>
                </c:pt>
                <c:pt idx="103224">
                  <c:v>265.8125</c:v>
                </c:pt>
                <c:pt idx="103225">
                  <c:v>265.81510416666669</c:v>
                </c:pt>
                <c:pt idx="103226">
                  <c:v>265.81770833333331</c:v>
                </c:pt>
                <c:pt idx="103227">
                  <c:v>265.8203125</c:v>
                </c:pt>
                <c:pt idx="103228">
                  <c:v>265.82291666666669</c:v>
                </c:pt>
                <c:pt idx="103229">
                  <c:v>265.82552083333331</c:v>
                </c:pt>
                <c:pt idx="103230">
                  <c:v>265.828125</c:v>
                </c:pt>
                <c:pt idx="103231">
                  <c:v>265.83072916666669</c:v>
                </c:pt>
                <c:pt idx="103232">
                  <c:v>265.83333333333331</c:v>
                </c:pt>
                <c:pt idx="103233">
                  <c:v>265.8359375</c:v>
                </c:pt>
                <c:pt idx="103234">
                  <c:v>265.83854166666669</c:v>
                </c:pt>
                <c:pt idx="103235">
                  <c:v>265.84114583333331</c:v>
                </c:pt>
                <c:pt idx="103236">
                  <c:v>265.84375</c:v>
                </c:pt>
                <c:pt idx="103237">
                  <c:v>265.84635416666669</c:v>
                </c:pt>
                <c:pt idx="103238">
                  <c:v>265.84895833333331</c:v>
                </c:pt>
                <c:pt idx="103239">
                  <c:v>265.8515625</c:v>
                </c:pt>
                <c:pt idx="103240">
                  <c:v>265.85416666666669</c:v>
                </c:pt>
                <c:pt idx="103241">
                  <c:v>265.85677083333331</c:v>
                </c:pt>
                <c:pt idx="103242">
                  <c:v>265.859375</c:v>
                </c:pt>
                <c:pt idx="103243">
                  <c:v>265.86197916666669</c:v>
                </c:pt>
                <c:pt idx="103244">
                  <c:v>265.86458333333331</c:v>
                </c:pt>
                <c:pt idx="103245">
                  <c:v>265.8671875</c:v>
                </c:pt>
                <c:pt idx="103246">
                  <c:v>265.86979166666669</c:v>
                </c:pt>
                <c:pt idx="103247">
                  <c:v>265.87239583333331</c:v>
                </c:pt>
                <c:pt idx="103248">
                  <c:v>265.875</c:v>
                </c:pt>
                <c:pt idx="103249">
                  <c:v>265.87760416666669</c:v>
                </c:pt>
                <c:pt idx="103250">
                  <c:v>265.88020833333331</c:v>
                </c:pt>
                <c:pt idx="103251">
                  <c:v>265.8828125</c:v>
                </c:pt>
                <c:pt idx="103252">
                  <c:v>265.88541666666669</c:v>
                </c:pt>
                <c:pt idx="103253">
                  <c:v>265.88802083333331</c:v>
                </c:pt>
                <c:pt idx="103254">
                  <c:v>265.890625</c:v>
                </c:pt>
                <c:pt idx="103255">
                  <c:v>265.89322916666669</c:v>
                </c:pt>
                <c:pt idx="103256">
                  <c:v>265.89583333333331</c:v>
                </c:pt>
                <c:pt idx="103257">
                  <c:v>265.8984375</c:v>
                </c:pt>
                <c:pt idx="103258">
                  <c:v>265.90104166666669</c:v>
                </c:pt>
                <c:pt idx="103259">
                  <c:v>265.90364583333331</c:v>
                </c:pt>
                <c:pt idx="103260">
                  <c:v>265.90625</c:v>
                </c:pt>
                <c:pt idx="103261">
                  <c:v>265.90885416666669</c:v>
                </c:pt>
                <c:pt idx="103262">
                  <c:v>265.91145833333331</c:v>
                </c:pt>
                <c:pt idx="103263">
                  <c:v>265.9140625</c:v>
                </c:pt>
                <c:pt idx="103264">
                  <c:v>265.91666666666669</c:v>
                </c:pt>
                <c:pt idx="103265">
                  <c:v>265.91927083333331</c:v>
                </c:pt>
                <c:pt idx="103266">
                  <c:v>265.921875</c:v>
                </c:pt>
                <c:pt idx="103267">
                  <c:v>265.92447916666669</c:v>
                </c:pt>
                <c:pt idx="103268">
                  <c:v>265.92708333333331</c:v>
                </c:pt>
                <c:pt idx="103269">
                  <c:v>265.9296875</c:v>
                </c:pt>
                <c:pt idx="103270">
                  <c:v>265.93229166666669</c:v>
                </c:pt>
                <c:pt idx="103271">
                  <c:v>265.93489583333331</c:v>
                </c:pt>
                <c:pt idx="103272">
                  <c:v>265.9375</c:v>
                </c:pt>
                <c:pt idx="103273">
                  <c:v>265.94010416666669</c:v>
                </c:pt>
                <c:pt idx="103274">
                  <c:v>265.94270833333331</c:v>
                </c:pt>
                <c:pt idx="103275">
                  <c:v>265.9453125</c:v>
                </c:pt>
                <c:pt idx="103276">
                  <c:v>265.94791666666669</c:v>
                </c:pt>
                <c:pt idx="103277">
                  <c:v>265.95052083333331</c:v>
                </c:pt>
                <c:pt idx="103278">
                  <c:v>265.953125</c:v>
                </c:pt>
                <c:pt idx="103279">
                  <c:v>265.95572916666669</c:v>
                </c:pt>
                <c:pt idx="103280">
                  <c:v>265.95833333333331</c:v>
                </c:pt>
                <c:pt idx="103281">
                  <c:v>265.9609375</c:v>
                </c:pt>
                <c:pt idx="103282">
                  <c:v>265.96354166666669</c:v>
                </c:pt>
                <c:pt idx="103283">
                  <c:v>265.96614583333331</c:v>
                </c:pt>
                <c:pt idx="103284">
                  <c:v>265.96875</c:v>
                </c:pt>
                <c:pt idx="103285">
                  <c:v>265.97135416666669</c:v>
                </c:pt>
                <c:pt idx="103286">
                  <c:v>265.97395833333331</c:v>
                </c:pt>
                <c:pt idx="103287">
                  <c:v>265.9765625</c:v>
                </c:pt>
                <c:pt idx="103288">
                  <c:v>265.97916666666669</c:v>
                </c:pt>
                <c:pt idx="103289">
                  <c:v>265.98177083333331</c:v>
                </c:pt>
                <c:pt idx="103290">
                  <c:v>265.984375</c:v>
                </c:pt>
                <c:pt idx="103291">
                  <c:v>265.98697916666669</c:v>
                </c:pt>
                <c:pt idx="103292">
                  <c:v>265.98958333333331</c:v>
                </c:pt>
                <c:pt idx="103293">
                  <c:v>265.9921875</c:v>
                </c:pt>
                <c:pt idx="103294">
                  <c:v>265.99479166666669</c:v>
                </c:pt>
                <c:pt idx="103295">
                  <c:v>265.99739583333331</c:v>
                </c:pt>
                <c:pt idx="103296">
                  <c:v>266</c:v>
                </c:pt>
                <c:pt idx="103297">
                  <c:v>266.00260416666669</c:v>
                </c:pt>
                <c:pt idx="103298">
                  <c:v>266.00520833333331</c:v>
                </c:pt>
                <c:pt idx="103299">
                  <c:v>266.0078125</c:v>
                </c:pt>
                <c:pt idx="103300">
                  <c:v>266.01041666666669</c:v>
                </c:pt>
                <c:pt idx="103301">
                  <c:v>266.01302083333331</c:v>
                </c:pt>
                <c:pt idx="103302">
                  <c:v>266.015625</c:v>
                </c:pt>
                <c:pt idx="103303">
                  <c:v>266.01822916666669</c:v>
                </c:pt>
                <c:pt idx="103304">
                  <c:v>266.02083333333331</c:v>
                </c:pt>
                <c:pt idx="103305">
                  <c:v>266.0234375</c:v>
                </c:pt>
                <c:pt idx="103306">
                  <c:v>266.02604166666669</c:v>
                </c:pt>
                <c:pt idx="103307">
                  <c:v>266.02864583333331</c:v>
                </c:pt>
                <c:pt idx="103308">
                  <c:v>266.03125</c:v>
                </c:pt>
                <c:pt idx="103309">
                  <c:v>266.03385416666669</c:v>
                </c:pt>
                <c:pt idx="103310">
                  <c:v>266.03645833333331</c:v>
                </c:pt>
                <c:pt idx="103311">
                  <c:v>266.0390625</c:v>
                </c:pt>
                <c:pt idx="103312">
                  <c:v>266.04166666666669</c:v>
                </c:pt>
                <c:pt idx="103313">
                  <c:v>266.04427083333331</c:v>
                </c:pt>
                <c:pt idx="103314">
                  <c:v>266.046875</c:v>
                </c:pt>
                <c:pt idx="103315">
                  <c:v>266.04947916666669</c:v>
                </c:pt>
                <c:pt idx="103316">
                  <c:v>266.05208333333331</c:v>
                </c:pt>
                <c:pt idx="103317">
                  <c:v>266.0546875</c:v>
                </c:pt>
                <c:pt idx="103318">
                  <c:v>266.05729166666669</c:v>
                </c:pt>
                <c:pt idx="103319">
                  <c:v>266.05989583333331</c:v>
                </c:pt>
                <c:pt idx="103320">
                  <c:v>266.0625</c:v>
                </c:pt>
                <c:pt idx="103321">
                  <c:v>266.06510416666669</c:v>
                </c:pt>
                <c:pt idx="103322">
                  <c:v>266.06770833333331</c:v>
                </c:pt>
                <c:pt idx="103323">
                  <c:v>266.0703125</c:v>
                </c:pt>
                <c:pt idx="103324">
                  <c:v>266.07291666666669</c:v>
                </c:pt>
                <c:pt idx="103325">
                  <c:v>266.07552083333331</c:v>
                </c:pt>
                <c:pt idx="103326">
                  <c:v>266.078125</c:v>
                </c:pt>
                <c:pt idx="103327">
                  <c:v>266.08072916666669</c:v>
                </c:pt>
                <c:pt idx="103328">
                  <c:v>266.08333333333331</c:v>
                </c:pt>
                <c:pt idx="103329">
                  <c:v>266.0859375</c:v>
                </c:pt>
                <c:pt idx="103330">
                  <c:v>266.08854166666669</c:v>
                </c:pt>
                <c:pt idx="103331">
                  <c:v>266.09114583333331</c:v>
                </c:pt>
                <c:pt idx="103332">
                  <c:v>266.09375</c:v>
                </c:pt>
                <c:pt idx="103333">
                  <c:v>266.09635416666669</c:v>
                </c:pt>
                <c:pt idx="103334">
                  <c:v>266.09895833333331</c:v>
                </c:pt>
                <c:pt idx="103335">
                  <c:v>266.1015625</c:v>
                </c:pt>
                <c:pt idx="103336">
                  <c:v>266.10416666666669</c:v>
                </c:pt>
                <c:pt idx="103337">
                  <c:v>266.10677083333331</c:v>
                </c:pt>
                <c:pt idx="103338">
                  <c:v>266.109375</c:v>
                </c:pt>
                <c:pt idx="103339">
                  <c:v>266.11197916666669</c:v>
                </c:pt>
                <c:pt idx="103340">
                  <c:v>266.11458333333331</c:v>
                </c:pt>
                <c:pt idx="103341">
                  <c:v>266.1171875</c:v>
                </c:pt>
                <c:pt idx="103342">
                  <c:v>266.11979166666669</c:v>
                </c:pt>
                <c:pt idx="103343">
                  <c:v>266.12239583333331</c:v>
                </c:pt>
                <c:pt idx="103344">
                  <c:v>266.125</c:v>
                </c:pt>
                <c:pt idx="103345">
                  <c:v>266.12760416666669</c:v>
                </c:pt>
                <c:pt idx="103346">
                  <c:v>266.13020833333331</c:v>
                </c:pt>
                <c:pt idx="103347">
                  <c:v>266.1328125</c:v>
                </c:pt>
                <c:pt idx="103348">
                  <c:v>266.13541666666669</c:v>
                </c:pt>
                <c:pt idx="103349">
                  <c:v>266.13802083333331</c:v>
                </c:pt>
                <c:pt idx="103350">
                  <c:v>266.140625</c:v>
                </c:pt>
                <c:pt idx="103351">
                  <c:v>266.14322916666669</c:v>
                </c:pt>
                <c:pt idx="103352">
                  <c:v>266.14583333333331</c:v>
                </c:pt>
                <c:pt idx="103353">
                  <c:v>266.1484375</c:v>
                </c:pt>
                <c:pt idx="103354">
                  <c:v>266.15104166666669</c:v>
                </c:pt>
                <c:pt idx="103355">
                  <c:v>266.15364583333331</c:v>
                </c:pt>
                <c:pt idx="103356">
                  <c:v>266.15625</c:v>
                </c:pt>
                <c:pt idx="103357">
                  <c:v>266.15885416666669</c:v>
                </c:pt>
                <c:pt idx="103358">
                  <c:v>266.16145833333331</c:v>
                </c:pt>
                <c:pt idx="103359">
                  <c:v>266.1640625</c:v>
                </c:pt>
                <c:pt idx="103360">
                  <c:v>266.16666666666669</c:v>
                </c:pt>
                <c:pt idx="103361">
                  <c:v>266.16927083333331</c:v>
                </c:pt>
                <c:pt idx="103362">
                  <c:v>266.171875</c:v>
                </c:pt>
                <c:pt idx="103363">
                  <c:v>266.17447916666669</c:v>
                </c:pt>
                <c:pt idx="103364">
                  <c:v>266.17708333333331</c:v>
                </c:pt>
                <c:pt idx="103365">
                  <c:v>266.1796875</c:v>
                </c:pt>
                <c:pt idx="103366">
                  <c:v>266.18229166666669</c:v>
                </c:pt>
                <c:pt idx="103367">
                  <c:v>266.18489583333331</c:v>
                </c:pt>
                <c:pt idx="103368">
                  <c:v>266.1875</c:v>
                </c:pt>
                <c:pt idx="103369">
                  <c:v>266.19010416666669</c:v>
                </c:pt>
                <c:pt idx="103370">
                  <c:v>266.19270833333331</c:v>
                </c:pt>
                <c:pt idx="103371">
                  <c:v>266.1953125</c:v>
                </c:pt>
                <c:pt idx="103372">
                  <c:v>266.19791666666669</c:v>
                </c:pt>
                <c:pt idx="103373">
                  <c:v>266.20052083333331</c:v>
                </c:pt>
                <c:pt idx="103374">
                  <c:v>266.203125</c:v>
                </c:pt>
                <c:pt idx="103375">
                  <c:v>266.20572916666669</c:v>
                </c:pt>
                <c:pt idx="103376">
                  <c:v>266.20833333333331</c:v>
                </c:pt>
                <c:pt idx="103377">
                  <c:v>266.2109375</c:v>
                </c:pt>
                <c:pt idx="103378">
                  <c:v>266.21354166666669</c:v>
                </c:pt>
                <c:pt idx="103379">
                  <c:v>266.21614583333331</c:v>
                </c:pt>
                <c:pt idx="103380">
                  <c:v>266.21875</c:v>
                </c:pt>
                <c:pt idx="103381">
                  <c:v>266.22135416666669</c:v>
                </c:pt>
                <c:pt idx="103382">
                  <c:v>266.22395833333331</c:v>
                </c:pt>
                <c:pt idx="103383">
                  <c:v>266.2265625</c:v>
                </c:pt>
                <c:pt idx="103384">
                  <c:v>266.22916666666669</c:v>
                </c:pt>
                <c:pt idx="103385">
                  <c:v>266.23177083333331</c:v>
                </c:pt>
                <c:pt idx="103386">
                  <c:v>266.234375</c:v>
                </c:pt>
                <c:pt idx="103387">
                  <c:v>266.23697916666669</c:v>
                </c:pt>
                <c:pt idx="103388">
                  <c:v>266.23958333333331</c:v>
                </c:pt>
                <c:pt idx="103389">
                  <c:v>266.2421875</c:v>
                </c:pt>
                <c:pt idx="103390">
                  <c:v>266.24479166666669</c:v>
                </c:pt>
                <c:pt idx="103391">
                  <c:v>266.24739583333331</c:v>
                </c:pt>
                <c:pt idx="103392">
                  <c:v>266.25</c:v>
                </c:pt>
                <c:pt idx="103393">
                  <c:v>266.25260416666669</c:v>
                </c:pt>
                <c:pt idx="103394">
                  <c:v>266.25520833333331</c:v>
                </c:pt>
                <c:pt idx="103395">
                  <c:v>266.2578125</c:v>
                </c:pt>
                <c:pt idx="103396">
                  <c:v>266.26041666666669</c:v>
                </c:pt>
                <c:pt idx="103397">
                  <c:v>266.26302083333331</c:v>
                </c:pt>
                <c:pt idx="103398">
                  <c:v>266.265625</c:v>
                </c:pt>
                <c:pt idx="103399">
                  <c:v>266.26822916666669</c:v>
                </c:pt>
                <c:pt idx="103400">
                  <c:v>266.27083333333331</c:v>
                </c:pt>
                <c:pt idx="103401">
                  <c:v>266.2734375</c:v>
                </c:pt>
                <c:pt idx="103402">
                  <c:v>266.27604166666669</c:v>
                </c:pt>
                <c:pt idx="103403">
                  <c:v>266.27864583333331</c:v>
                </c:pt>
                <c:pt idx="103404">
                  <c:v>266.28125</c:v>
                </c:pt>
                <c:pt idx="103405">
                  <c:v>266.28385416666669</c:v>
                </c:pt>
                <c:pt idx="103406">
                  <c:v>266.28645833333331</c:v>
                </c:pt>
                <c:pt idx="103407">
                  <c:v>266.2890625</c:v>
                </c:pt>
                <c:pt idx="103408">
                  <c:v>266.29166666666669</c:v>
                </c:pt>
                <c:pt idx="103409">
                  <c:v>266.29427083333331</c:v>
                </c:pt>
                <c:pt idx="103410">
                  <c:v>266.296875</c:v>
                </c:pt>
                <c:pt idx="103411">
                  <c:v>266.29947916666669</c:v>
                </c:pt>
                <c:pt idx="103412">
                  <c:v>266.30208333333331</c:v>
                </c:pt>
                <c:pt idx="103413">
                  <c:v>266.3046875</c:v>
                </c:pt>
                <c:pt idx="103414">
                  <c:v>266.30729166666669</c:v>
                </c:pt>
                <c:pt idx="103415">
                  <c:v>266.30989583333331</c:v>
                </c:pt>
                <c:pt idx="103416">
                  <c:v>266.3125</c:v>
                </c:pt>
                <c:pt idx="103417">
                  <c:v>266.31510416666669</c:v>
                </c:pt>
                <c:pt idx="103418">
                  <c:v>266.31770833333331</c:v>
                </c:pt>
                <c:pt idx="103419">
                  <c:v>266.3203125</c:v>
                </c:pt>
                <c:pt idx="103420">
                  <c:v>266.32291666666669</c:v>
                </c:pt>
                <c:pt idx="103421">
                  <c:v>266.32552083333331</c:v>
                </c:pt>
                <c:pt idx="103422">
                  <c:v>266.328125</c:v>
                </c:pt>
                <c:pt idx="103423">
                  <c:v>266.33072916666669</c:v>
                </c:pt>
                <c:pt idx="103424">
                  <c:v>266.33333333333331</c:v>
                </c:pt>
                <c:pt idx="103425">
                  <c:v>266.3359375</c:v>
                </c:pt>
                <c:pt idx="103426">
                  <c:v>266.33854166666669</c:v>
                </c:pt>
                <c:pt idx="103427">
                  <c:v>266.34114583333331</c:v>
                </c:pt>
                <c:pt idx="103428">
                  <c:v>266.34375</c:v>
                </c:pt>
                <c:pt idx="103429">
                  <c:v>266.34635416666669</c:v>
                </c:pt>
                <c:pt idx="103430">
                  <c:v>266.34895833333331</c:v>
                </c:pt>
                <c:pt idx="103431">
                  <c:v>266.3515625</c:v>
                </c:pt>
                <c:pt idx="103432">
                  <c:v>266.35416666666669</c:v>
                </c:pt>
                <c:pt idx="103433">
                  <c:v>266.35677083333331</c:v>
                </c:pt>
                <c:pt idx="103434">
                  <c:v>266.359375</c:v>
                </c:pt>
                <c:pt idx="103435">
                  <c:v>266.36197916666669</c:v>
                </c:pt>
                <c:pt idx="103436">
                  <c:v>266.36458333333331</c:v>
                </c:pt>
                <c:pt idx="103437">
                  <c:v>266.3671875</c:v>
                </c:pt>
                <c:pt idx="103438">
                  <c:v>266.36979166666669</c:v>
                </c:pt>
                <c:pt idx="103439">
                  <c:v>266.37239583333331</c:v>
                </c:pt>
                <c:pt idx="103440">
                  <c:v>266.375</c:v>
                </c:pt>
                <c:pt idx="103441">
                  <c:v>266.37760416666669</c:v>
                </c:pt>
                <c:pt idx="103442">
                  <c:v>266.38020833333331</c:v>
                </c:pt>
                <c:pt idx="103443">
                  <c:v>266.3828125</c:v>
                </c:pt>
                <c:pt idx="103444">
                  <c:v>266.38541666666669</c:v>
                </c:pt>
                <c:pt idx="103445">
                  <c:v>266.38802083333331</c:v>
                </c:pt>
                <c:pt idx="103446">
                  <c:v>266.390625</c:v>
                </c:pt>
                <c:pt idx="103447">
                  <c:v>266.39322916666669</c:v>
                </c:pt>
                <c:pt idx="103448">
                  <c:v>266.39583333333331</c:v>
                </c:pt>
                <c:pt idx="103449">
                  <c:v>266.3984375</c:v>
                </c:pt>
                <c:pt idx="103450">
                  <c:v>266.40104166666669</c:v>
                </c:pt>
                <c:pt idx="103451">
                  <c:v>266.40364583333331</c:v>
                </c:pt>
                <c:pt idx="103452">
                  <c:v>266.40625</c:v>
                </c:pt>
                <c:pt idx="103453">
                  <c:v>266.40885416666669</c:v>
                </c:pt>
                <c:pt idx="103454">
                  <c:v>266.41145833333331</c:v>
                </c:pt>
                <c:pt idx="103455">
                  <c:v>266.4140625</c:v>
                </c:pt>
                <c:pt idx="103456">
                  <c:v>266.41666666666669</c:v>
                </c:pt>
                <c:pt idx="103457">
                  <c:v>266.41927083333331</c:v>
                </c:pt>
                <c:pt idx="103458">
                  <c:v>266.421875</c:v>
                </c:pt>
                <c:pt idx="103459">
                  <c:v>266.42447916666669</c:v>
                </c:pt>
                <c:pt idx="103460">
                  <c:v>266.42708333333331</c:v>
                </c:pt>
                <c:pt idx="103461">
                  <c:v>266.4296875</c:v>
                </c:pt>
                <c:pt idx="103462">
                  <c:v>266.43229166666669</c:v>
                </c:pt>
                <c:pt idx="103463">
                  <c:v>266.43489583333331</c:v>
                </c:pt>
                <c:pt idx="103464">
                  <c:v>266.4375</c:v>
                </c:pt>
                <c:pt idx="103465">
                  <c:v>266.44010416666669</c:v>
                </c:pt>
                <c:pt idx="103466">
                  <c:v>266.44270833333331</c:v>
                </c:pt>
                <c:pt idx="103467">
                  <c:v>266.4453125</c:v>
                </c:pt>
                <c:pt idx="103468">
                  <c:v>266.44791666666669</c:v>
                </c:pt>
                <c:pt idx="103469">
                  <c:v>266.45052083333331</c:v>
                </c:pt>
                <c:pt idx="103470">
                  <c:v>266.453125</c:v>
                </c:pt>
                <c:pt idx="103471">
                  <c:v>266.45572916666669</c:v>
                </c:pt>
                <c:pt idx="103472">
                  <c:v>266.45833333333331</c:v>
                </c:pt>
                <c:pt idx="103473">
                  <c:v>266.4609375</c:v>
                </c:pt>
                <c:pt idx="103474">
                  <c:v>266.46354166666669</c:v>
                </c:pt>
                <c:pt idx="103475">
                  <c:v>266.46614583333331</c:v>
                </c:pt>
                <c:pt idx="103476">
                  <c:v>266.46875</c:v>
                </c:pt>
                <c:pt idx="103477">
                  <c:v>266.47135416666669</c:v>
                </c:pt>
                <c:pt idx="103478">
                  <c:v>266.47395833333331</c:v>
                </c:pt>
                <c:pt idx="103479">
                  <c:v>266.4765625</c:v>
                </c:pt>
                <c:pt idx="103480">
                  <c:v>266.47916666666669</c:v>
                </c:pt>
                <c:pt idx="103481">
                  <c:v>266.48177083333331</c:v>
                </c:pt>
                <c:pt idx="103482">
                  <c:v>266.484375</c:v>
                </c:pt>
                <c:pt idx="103483">
                  <c:v>266.48697916666669</c:v>
                </c:pt>
                <c:pt idx="103484">
                  <c:v>266.48958333333331</c:v>
                </c:pt>
                <c:pt idx="103485">
                  <c:v>266.4921875</c:v>
                </c:pt>
                <c:pt idx="103486">
                  <c:v>266.49479166666669</c:v>
                </c:pt>
                <c:pt idx="103487">
                  <c:v>266.49739583333331</c:v>
                </c:pt>
                <c:pt idx="103488">
                  <c:v>266.5</c:v>
                </c:pt>
                <c:pt idx="103489">
                  <c:v>266.50260416666669</c:v>
                </c:pt>
                <c:pt idx="103490">
                  <c:v>266.50520833333331</c:v>
                </c:pt>
                <c:pt idx="103491">
                  <c:v>266.5078125</c:v>
                </c:pt>
                <c:pt idx="103492">
                  <c:v>266.51041666666669</c:v>
                </c:pt>
                <c:pt idx="103493">
                  <c:v>266.51302083333331</c:v>
                </c:pt>
                <c:pt idx="103494">
                  <c:v>266.515625</c:v>
                </c:pt>
                <c:pt idx="103495">
                  <c:v>266.51822916666669</c:v>
                </c:pt>
                <c:pt idx="103496">
                  <c:v>266.52083333333331</c:v>
                </c:pt>
                <c:pt idx="103497">
                  <c:v>266.5234375</c:v>
                </c:pt>
                <c:pt idx="103498">
                  <c:v>266.52604166666669</c:v>
                </c:pt>
                <c:pt idx="103499">
                  <c:v>266.52864583333331</c:v>
                </c:pt>
                <c:pt idx="103500">
                  <c:v>266.53125</c:v>
                </c:pt>
                <c:pt idx="103501">
                  <c:v>266.53385416666669</c:v>
                </c:pt>
                <c:pt idx="103502">
                  <c:v>266.53645833333331</c:v>
                </c:pt>
                <c:pt idx="103503">
                  <c:v>266.5390625</c:v>
                </c:pt>
                <c:pt idx="103504">
                  <c:v>266.54166666666669</c:v>
                </c:pt>
                <c:pt idx="103505">
                  <c:v>266.54427083333331</c:v>
                </c:pt>
                <c:pt idx="103506">
                  <c:v>266.546875</c:v>
                </c:pt>
                <c:pt idx="103507">
                  <c:v>266.54947916666669</c:v>
                </c:pt>
                <c:pt idx="103508">
                  <c:v>266.55208333333331</c:v>
                </c:pt>
                <c:pt idx="103509">
                  <c:v>266.5546875</c:v>
                </c:pt>
                <c:pt idx="103510">
                  <c:v>266.55729166666669</c:v>
                </c:pt>
                <c:pt idx="103511">
                  <c:v>266.55989583333331</c:v>
                </c:pt>
                <c:pt idx="103512">
                  <c:v>266.5625</c:v>
                </c:pt>
                <c:pt idx="103513">
                  <c:v>266.56510416666669</c:v>
                </c:pt>
                <c:pt idx="103514">
                  <c:v>266.56770833333331</c:v>
                </c:pt>
                <c:pt idx="103515">
                  <c:v>266.5703125</c:v>
                </c:pt>
                <c:pt idx="103516">
                  <c:v>266.57291666666669</c:v>
                </c:pt>
                <c:pt idx="103517">
                  <c:v>266.57552083333331</c:v>
                </c:pt>
                <c:pt idx="103518">
                  <c:v>266.578125</c:v>
                </c:pt>
                <c:pt idx="103519">
                  <c:v>266.58072916666669</c:v>
                </c:pt>
                <c:pt idx="103520">
                  <c:v>266.58333333333331</c:v>
                </c:pt>
                <c:pt idx="103521">
                  <c:v>266.5859375</c:v>
                </c:pt>
                <c:pt idx="103522">
                  <c:v>266.58854166666669</c:v>
                </c:pt>
                <c:pt idx="103523">
                  <c:v>266.59114583333331</c:v>
                </c:pt>
                <c:pt idx="103524">
                  <c:v>266.59375</c:v>
                </c:pt>
                <c:pt idx="103525">
                  <c:v>266.59635416666669</c:v>
                </c:pt>
                <c:pt idx="103526">
                  <c:v>266.59895833333331</c:v>
                </c:pt>
                <c:pt idx="103527">
                  <c:v>266.6015625</c:v>
                </c:pt>
                <c:pt idx="103528">
                  <c:v>266.60416666666669</c:v>
                </c:pt>
                <c:pt idx="103529">
                  <c:v>266.60677083333331</c:v>
                </c:pt>
                <c:pt idx="103530">
                  <c:v>266.609375</c:v>
                </c:pt>
                <c:pt idx="103531">
                  <c:v>266.61197916666669</c:v>
                </c:pt>
                <c:pt idx="103532">
                  <c:v>266.61458333333331</c:v>
                </c:pt>
                <c:pt idx="103533">
                  <c:v>266.6171875</c:v>
                </c:pt>
                <c:pt idx="103534">
                  <c:v>266.61979166666669</c:v>
                </c:pt>
                <c:pt idx="103535">
                  <c:v>266.62239583333331</c:v>
                </c:pt>
                <c:pt idx="103536">
                  <c:v>266.625</c:v>
                </c:pt>
                <c:pt idx="103537">
                  <c:v>266.62760416666669</c:v>
                </c:pt>
                <c:pt idx="103538">
                  <c:v>266.63020833333331</c:v>
                </c:pt>
                <c:pt idx="103539">
                  <c:v>266.6328125</c:v>
                </c:pt>
                <c:pt idx="103540">
                  <c:v>266.63541666666669</c:v>
                </c:pt>
                <c:pt idx="103541">
                  <c:v>266.63802083333331</c:v>
                </c:pt>
                <c:pt idx="103542">
                  <c:v>266.640625</c:v>
                </c:pt>
                <c:pt idx="103543">
                  <c:v>266.64322916666669</c:v>
                </c:pt>
                <c:pt idx="103544">
                  <c:v>266.64583333333331</c:v>
                </c:pt>
                <c:pt idx="103545">
                  <c:v>266.6484375</c:v>
                </c:pt>
                <c:pt idx="103546">
                  <c:v>266.65104166666669</c:v>
                </c:pt>
                <c:pt idx="103547">
                  <c:v>266.65364583333331</c:v>
                </c:pt>
                <c:pt idx="103548">
                  <c:v>266.65625</c:v>
                </c:pt>
                <c:pt idx="103549">
                  <c:v>266.65885416666669</c:v>
                </c:pt>
                <c:pt idx="103550">
                  <c:v>266.66145833333331</c:v>
                </c:pt>
                <c:pt idx="103551">
                  <c:v>266.6640625</c:v>
                </c:pt>
                <c:pt idx="103552">
                  <c:v>266.66666666666669</c:v>
                </c:pt>
                <c:pt idx="103553">
                  <c:v>266.66927083333331</c:v>
                </c:pt>
                <c:pt idx="103554">
                  <c:v>266.671875</c:v>
                </c:pt>
                <c:pt idx="103555">
                  <c:v>266.67447916666669</c:v>
                </c:pt>
                <c:pt idx="103556">
                  <c:v>266.67708333333331</c:v>
                </c:pt>
                <c:pt idx="103557">
                  <c:v>266.6796875</c:v>
                </c:pt>
                <c:pt idx="103558">
                  <c:v>266.68229166666669</c:v>
                </c:pt>
                <c:pt idx="103559">
                  <c:v>266.68489583333331</c:v>
                </c:pt>
                <c:pt idx="103560">
                  <c:v>266.6875</c:v>
                </c:pt>
                <c:pt idx="103561">
                  <c:v>266.69010416666669</c:v>
                </c:pt>
                <c:pt idx="103562">
                  <c:v>266.69270833333331</c:v>
                </c:pt>
                <c:pt idx="103563">
                  <c:v>266.6953125</c:v>
                </c:pt>
                <c:pt idx="103564">
                  <c:v>266.69791666666669</c:v>
                </c:pt>
                <c:pt idx="103565">
                  <c:v>266.70052083333331</c:v>
                </c:pt>
                <c:pt idx="103566">
                  <c:v>266.703125</c:v>
                </c:pt>
                <c:pt idx="103567">
                  <c:v>266.70572916666669</c:v>
                </c:pt>
                <c:pt idx="103568">
                  <c:v>266.70833333333331</c:v>
                </c:pt>
                <c:pt idx="103569">
                  <c:v>266.7109375</c:v>
                </c:pt>
                <c:pt idx="103570">
                  <c:v>266.71354166666669</c:v>
                </c:pt>
                <c:pt idx="103571">
                  <c:v>266.71614583333331</c:v>
                </c:pt>
                <c:pt idx="103572">
                  <c:v>266.71875</c:v>
                </c:pt>
                <c:pt idx="103573">
                  <c:v>266.72135416666669</c:v>
                </c:pt>
                <c:pt idx="103574">
                  <c:v>266.72395833333331</c:v>
                </c:pt>
                <c:pt idx="103575">
                  <c:v>266.7265625</c:v>
                </c:pt>
                <c:pt idx="103576">
                  <c:v>266.72916666666669</c:v>
                </c:pt>
                <c:pt idx="103577">
                  <c:v>266.73177083333331</c:v>
                </c:pt>
                <c:pt idx="103578">
                  <c:v>266.734375</c:v>
                </c:pt>
                <c:pt idx="103579">
                  <c:v>266.73697916666669</c:v>
                </c:pt>
                <c:pt idx="103580">
                  <c:v>266.73958333333331</c:v>
                </c:pt>
                <c:pt idx="103581">
                  <c:v>266.7421875</c:v>
                </c:pt>
                <c:pt idx="103582">
                  <c:v>266.74479166666669</c:v>
                </c:pt>
                <c:pt idx="103583">
                  <c:v>266.74739583333331</c:v>
                </c:pt>
                <c:pt idx="103584">
                  <c:v>266.75</c:v>
                </c:pt>
                <c:pt idx="103585">
                  <c:v>266.75260416666669</c:v>
                </c:pt>
                <c:pt idx="103586">
                  <c:v>266.75520833333331</c:v>
                </c:pt>
                <c:pt idx="103587">
                  <c:v>266.7578125</c:v>
                </c:pt>
                <c:pt idx="103588">
                  <c:v>266.76041666666669</c:v>
                </c:pt>
                <c:pt idx="103589">
                  <c:v>266.76302083333331</c:v>
                </c:pt>
                <c:pt idx="103590">
                  <c:v>266.765625</c:v>
                </c:pt>
                <c:pt idx="103591">
                  <c:v>266.76822916666669</c:v>
                </c:pt>
                <c:pt idx="103592">
                  <c:v>266.77083333333331</c:v>
                </c:pt>
                <c:pt idx="103593">
                  <c:v>266.7734375</c:v>
                </c:pt>
                <c:pt idx="103594">
                  <c:v>266.77604166666669</c:v>
                </c:pt>
                <c:pt idx="103595">
                  <c:v>266.77864583333331</c:v>
                </c:pt>
                <c:pt idx="103596">
                  <c:v>266.78125</c:v>
                </c:pt>
                <c:pt idx="103597">
                  <c:v>266.78385416666669</c:v>
                </c:pt>
                <c:pt idx="103598">
                  <c:v>266.78645833333331</c:v>
                </c:pt>
                <c:pt idx="103599">
                  <c:v>266.7890625</c:v>
                </c:pt>
                <c:pt idx="103600">
                  <c:v>266.79166666666669</c:v>
                </c:pt>
                <c:pt idx="103601">
                  <c:v>266.79427083333331</c:v>
                </c:pt>
                <c:pt idx="103602">
                  <c:v>266.796875</c:v>
                </c:pt>
                <c:pt idx="103603">
                  <c:v>266.79947916666669</c:v>
                </c:pt>
                <c:pt idx="103604">
                  <c:v>266.80208333333331</c:v>
                </c:pt>
                <c:pt idx="103605">
                  <c:v>266.8046875</c:v>
                </c:pt>
                <c:pt idx="103606">
                  <c:v>266.80729166666669</c:v>
                </c:pt>
                <c:pt idx="103607">
                  <c:v>266.80989583333331</c:v>
                </c:pt>
                <c:pt idx="103608">
                  <c:v>266.8125</c:v>
                </c:pt>
                <c:pt idx="103609">
                  <c:v>266.81510416666669</c:v>
                </c:pt>
                <c:pt idx="103610">
                  <c:v>266.81770833333331</c:v>
                </c:pt>
                <c:pt idx="103611">
                  <c:v>266.8203125</c:v>
                </c:pt>
                <c:pt idx="103612">
                  <c:v>266.82291666666669</c:v>
                </c:pt>
                <c:pt idx="103613">
                  <c:v>266.82552083333331</c:v>
                </c:pt>
                <c:pt idx="103614">
                  <c:v>266.828125</c:v>
                </c:pt>
                <c:pt idx="103615">
                  <c:v>266.83072916666669</c:v>
                </c:pt>
                <c:pt idx="103616">
                  <c:v>266.83333333333331</c:v>
                </c:pt>
                <c:pt idx="103617">
                  <c:v>266.8359375</c:v>
                </c:pt>
                <c:pt idx="103618">
                  <c:v>266.83854166666669</c:v>
                </c:pt>
                <c:pt idx="103619">
                  <c:v>266.84114583333331</c:v>
                </c:pt>
                <c:pt idx="103620">
                  <c:v>266.84375</c:v>
                </c:pt>
                <c:pt idx="103621">
                  <c:v>266.84635416666669</c:v>
                </c:pt>
                <c:pt idx="103622">
                  <c:v>266.84895833333331</c:v>
                </c:pt>
                <c:pt idx="103623">
                  <c:v>266.8515625</c:v>
                </c:pt>
                <c:pt idx="103624">
                  <c:v>266.85416666666669</c:v>
                </c:pt>
                <c:pt idx="103625">
                  <c:v>266.85677083333331</c:v>
                </c:pt>
                <c:pt idx="103626">
                  <c:v>266.859375</c:v>
                </c:pt>
                <c:pt idx="103627">
                  <c:v>266.86197916666669</c:v>
                </c:pt>
                <c:pt idx="103628">
                  <c:v>266.86458333333331</c:v>
                </c:pt>
                <c:pt idx="103629">
                  <c:v>266.8671875</c:v>
                </c:pt>
                <c:pt idx="103630">
                  <c:v>266.86979166666669</c:v>
                </c:pt>
                <c:pt idx="103631">
                  <c:v>266.87239583333331</c:v>
                </c:pt>
                <c:pt idx="103632">
                  <c:v>266.875</c:v>
                </c:pt>
                <c:pt idx="103633">
                  <c:v>266.87760416666669</c:v>
                </c:pt>
                <c:pt idx="103634">
                  <c:v>266.88020833333331</c:v>
                </c:pt>
                <c:pt idx="103635">
                  <c:v>266.8828125</c:v>
                </c:pt>
                <c:pt idx="103636">
                  <c:v>266.88541666666669</c:v>
                </c:pt>
                <c:pt idx="103637">
                  <c:v>266.88802083333331</c:v>
                </c:pt>
                <c:pt idx="103638">
                  <c:v>266.890625</c:v>
                </c:pt>
                <c:pt idx="103639">
                  <c:v>266.89322916666669</c:v>
                </c:pt>
                <c:pt idx="103640">
                  <c:v>266.89583333333331</c:v>
                </c:pt>
                <c:pt idx="103641">
                  <c:v>266.8984375</c:v>
                </c:pt>
                <c:pt idx="103642">
                  <c:v>266.90104166666669</c:v>
                </c:pt>
                <c:pt idx="103643">
                  <c:v>266.90364583333331</c:v>
                </c:pt>
                <c:pt idx="103644">
                  <c:v>266.90625</c:v>
                </c:pt>
                <c:pt idx="103645">
                  <c:v>266.90885416666669</c:v>
                </c:pt>
                <c:pt idx="103646">
                  <c:v>266.91145833333331</c:v>
                </c:pt>
                <c:pt idx="103647">
                  <c:v>266.9140625</c:v>
                </c:pt>
                <c:pt idx="103648">
                  <c:v>266.91666666666669</c:v>
                </c:pt>
                <c:pt idx="103649">
                  <c:v>266.91927083333331</c:v>
                </c:pt>
                <c:pt idx="103650">
                  <c:v>266.921875</c:v>
                </c:pt>
                <c:pt idx="103651">
                  <c:v>266.92447916666669</c:v>
                </c:pt>
                <c:pt idx="103652">
                  <c:v>266.92708333333331</c:v>
                </c:pt>
                <c:pt idx="103653">
                  <c:v>266.9296875</c:v>
                </c:pt>
                <c:pt idx="103654">
                  <c:v>266.93229166666669</c:v>
                </c:pt>
                <c:pt idx="103655">
                  <c:v>266.93489583333331</c:v>
                </c:pt>
                <c:pt idx="103656">
                  <c:v>266.9375</c:v>
                </c:pt>
                <c:pt idx="103657">
                  <c:v>266.94010416666669</c:v>
                </c:pt>
                <c:pt idx="103658">
                  <c:v>266.94270833333331</c:v>
                </c:pt>
                <c:pt idx="103659">
                  <c:v>266.9453125</c:v>
                </c:pt>
                <c:pt idx="103660">
                  <c:v>266.94791666666669</c:v>
                </c:pt>
                <c:pt idx="103661">
                  <c:v>266.95052083333331</c:v>
                </c:pt>
                <c:pt idx="103662">
                  <c:v>266.953125</c:v>
                </c:pt>
                <c:pt idx="103663">
                  <c:v>266.95572916666669</c:v>
                </c:pt>
                <c:pt idx="103664">
                  <c:v>266.95833333333331</c:v>
                </c:pt>
                <c:pt idx="103665">
                  <c:v>266.9609375</c:v>
                </c:pt>
                <c:pt idx="103666">
                  <c:v>266.96354166666669</c:v>
                </c:pt>
                <c:pt idx="103667">
                  <c:v>266.96614583333331</c:v>
                </c:pt>
                <c:pt idx="103668">
                  <c:v>266.96875</c:v>
                </c:pt>
                <c:pt idx="103669">
                  <c:v>266.97135416666669</c:v>
                </c:pt>
                <c:pt idx="103670">
                  <c:v>266.97395833333331</c:v>
                </c:pt>
                <c:pt idx="103671">
                  <c:v>266.9765625</c:v>
                </c:pt>
                <c:pt idx="103672">
                  <c:v>266.97916666666669</c:v>
                </c:pt>
                <c:pt idx="103673">
                  <c:v>266.98177083333331</c:v>
                </c:pt>
                <c:pt idx="103674">
                  <c:v>266.984375</c:v>
                </c:pt>
                <c:pt idx="103675">
                  <c:v>266.98697916666669</c:v>
                </c:pt>
                <c:pt idx="103676">
                  <c:v>266.98958333333331</c:v>
                </c:pt>
                <c:pt idx="103677">
                  <c:v>266.9921875</c:v>
                </c:pt>
                <c:pt idx="103678">
                  <c:v>266.99479166666669</c:v>
                </c:pt>
                <c:pt idx="103679">
                  <c:v>266.99739583333331</c:v>
                </c:pt>
                <c:pt idx="103680">
                  <c:v>267</c:v>
                </c:pt>
                <c:pt idx="103681">
                  <c:v>267.00260416666669</c:v>
                </c:pt>
                <c:pt idx="103682">
                  <c:v>267.00520833333331</c:v>
                </c:pt>
                <c:pt idx="103683">
                  <c:v>267.0078125</c:v>
                </c:pt>
                <c:pt idx="103684">
                  <c:v>267.01041666666669</c:v>
                </c:pt>
                <c:pt idx="103685">
                  <c:v>267.01302083333331</c:v>
                </c:pt>
                <c:pt idx="103686">
                  <c:v>267.015625</c:v>
                </c:pt>
                <c:pt idx="103687">
                  <c:v>267.01822916666669</c:v>
                </c:pt>
                <c:pt idx="103688">
                  <c:v>267.02083333333331</c:v>
                </c:pt>
                <c:pt idx="103689">
                  <c:v>267.0234375</c:v>
                </c:pt>
                <c:pt idx="103690">
                  <c:v>267.02604166666669</c:v>
                </c:pt>
                <c:pt idx="103691">
                  <c:v>267.02864583333331</c:v>
                </c:pt>
                <c:pt idx="103692">
                  <c:v>267.03125</c:v>
                </c:pt>
                <c:pt idx="103693">
                  <c:v>267.03385416666669</c:v>
                </c:pt>
                <c:pt idx="103694">
                  <c:v>267.03645833333331</c:v>
                </c:pt>
                <c:pt idx="103695">
                  <c:v>267.0390625</c:v>
                </c:pt>
                <c:pt idx="103696">
                  <c:v>267.04166666666669</c:v>
                </c:pt>
                <c:pt idx="103697">
                  <c:v>267.04427083333331</c:v>
                </c:pt>
                <c:pt idx="103698">
                  <c:v>267.046875</c:v>
                </c:pt>
                <c:pt idx="103699">
                  <c:v>267.04947916666669</c:v>
                </c:pt>
                <c:pt idx="103700">
                  <c:v>267.05208333333331</c:v>
                </c:pt>
                <c:pt idx="103701">
                  <c:v>267.0546875</c:v>
                </c:pt>
                <c:pt idx="103702">
                  <c:v>267.05729166666669</c:v>
                </c:pt>
                <c:pt idx="103703">
                  <c:v>267.05989583333331</c:v>
                </c:pt>
                <c:pt idx="103704">
                  <c:v>267.0625</c:v>
                </c:pt>
                <c:pt idx="103705">
                  <c:v>267.06510416666669</c:v>
                </c:pt>
                <c:pt idx="103706">
                  <c:v>267.06770833333331</c:v>
                </c:pt>
                <c:pt idx="103707">
                  <c:v>267.0703125</c:v>
                </c:pt>
                <c:pt idx="103708">
                  <c:v>267.07291666666669</c:v>
                </c:pt>
                <c:pt idx="103709">
                  <c:v>267.07552083333331</c:v>
                </c:pt>
                <c:pt idx="103710">
                  <c:v>267.078125</c:v>
                </c:pt>
                <c:pt idx="103711">
                  <c:v>267.08072916666669</c:v>
                </c:pt>
                <c:pt idx="103712">
                  <c:v>267.08333333333331</c:v>
                </c:pt>
                <c:pt idx="103713">
                  <c:v>267.0859375</c:v>
                </c:pt>
                <c:pt idx="103714">
                  <c:v>267.08854166666669</c:v>
                </c:pt>
                <c:pt idx="103715">
                  <c:v>267.09114583333331</c:v>
                </c:pt>
                <c:pt idx="103716">
                  <c:v>267.09375</c:v>
                </c:pt>
                <c:pt idx="103717">
                  <c:v>267.09635416666669</c:v>
                </c:pt>
                <c:pt idx="103718">
                  <c:v>267.09895833333331</c:v>
                </c:pt>
                <c:pt idx="103719">
                  <c:v>267.1015625</c:v>
                </c:pt>
                <c:pt idx="103720">
                  <c:v>267.10416666666669</c:v>
                </c:pt>
                <c:pt idx="103721">
                  <c:v>267.10677083333331</c:v>
                </c:pt>
                <c:pt idx="103722">
                  <c:v>267.109375</c:v>
                </c:pt>
                <c:pt idx="103723">
                  <c:v>267.11197916666669</c:v>
                </c:pt>
                <c:pt idx="103724">
                  <c:v>267.11458333333331</c:v>
                </c:pt>
                <c:pt idx="103725">
                  <c:v>267.1171875</c:v>
                </c:pt>
                <c:pt idx="103726">
                  <c:v>267.11979166666669</c:v>
                </c:pt>
                <c:pt idx="103727">
                  <c:v>267.12239583333331</c:v>
                </c:pt>
                <c:pt idx="103728">
                  <c:v>267.125</c:v>
                </c:pt>
                <c:pt idx="103729">
                  <c:v>267.12760416666669</c:v>
                </c:pt>
                <c:pt idx="103730">
                  <c:v>267.13020833333331</c:v>
                </c:pt>
                <c:pt idx="103731">
                  <c:v>267.1328125</c:v>
                </c:pt>
                <c:pt idx="103732">
                  <c:v>267.13541666666669</c:v>
                </c:pt>
                <c:pt idx="103733">
                  <c:v>267.13802083333331</c:v>
                </c:pt>
                <c:pt idx="103734">
                  <c:v>267.140625</c:v>
                </c:pt>
                <c:pt idx="103735">
                  <c:v>267.14322916666669</c:v>
                </c:pt>
                <c:pt idx="103736">
                  <c:v>267.14583333333331</c:v>
                </c:pt>
                <c:pt idx="103737">
                  <c:v>267.1484375</c:v>
                </c:pt>
                <c:pt idx="103738">
                  <c:v>267.15104166666669</c:v>
                </c:pt>
                <c:pt idx="103739">
                  <c:v>267.15364583333331</c:v>
                </c:pt>
                <c:pt idx="103740">
                  <c:v>267.15625</c:v>
                </c:pt>
                <c:pt idx="103741">
                  <c:v>267.15885416666669</c:v>
                </c:pt>
                <c:pt idx="103742">
                  <c:v>267.16145833333331</c:v>
                </c:pt>
                <c:pt idx="103743">
                  <c:v>267.1640625</c:v>
                </c:pt>
                <c:pt idx="103744">
                  <c:v>267.16666666666669</c:v>
                </c:pt>
                <c:pt idx="103745">
                  <c:v>267.16927083333331</c:v>
                </c:pt>
                <c:pt idx="103746">
                  <c:v>267.171875</c:v>
                </c:pt>
                <c:pt idx="103747">
                  <c:v>267.17447916666669</c:v>
                </c:pt>
                <c:pt idx="103748">
                  <c:v>267.17708333333331</c:v>
                </c:pt>
                <c:pt idx="103749">
                  <c:v>267.1796875</c:v>
                </c:pt>
                <c:pt idx="103750">
                  <c:v>267.18229166666669</c:v>
                </c:pt>
                <c:pt idx="103751">
                  <c:v>267.18489583333331</c:v>
                </c:pt>
                <c:pt idx="103752">
                  <c:v>267.1875</c:v>
                </c:pt>
                <c:pt idx="103753">
                  <c:v>267.19010416666669</c:v>
                </c:pt>
                <c:pt idx="103754">
                  <c:v>267.19270833333331</c:v>
                </c:pt>
                <c:pt idx="103755">
                  <c:v>267.1953125</c:v>
                </c:pt>
                <c:pt idx="103756">
                  <c:v>267.19791666666669</c:v>
                </c:pt>
                <c:pt idx="103757">
                  <c:v>267.20052083333331</c:v>
                </c:pt>
                <c:pt idx="103758">
                  <c:v>267.203125</c:v>
                </c:pt>
                <c:pt idx="103759">
                  <c:v>267.20572916666669</c:v>
                </c:pt>
                <c:pt idx="103760">
                  <c:v>267.20833333333331</c:v>
                </c:pt>
                <c:pt idx="103761">
                  <c:v>267.2109375</c:v>
                </c:pt>
                <c:pt idx="103762">
                  <c:v>267.21354166666669</c:v>
                </c:pt>
                <c:pt idx="103763">
                  <c:v>267.21614583333331</c:v>
                </c:pt>
                <c:pt idx="103764">
                  <c:v>267.21875</c:v>
                </c:pt>
                <c:pt idx="103765">
                  <c:v>267.22135416666669</c:v>
                </c:pt>
                <c:pt idx="103766">
                  <c:v>267.22395833333331</c:v>
                </c:pt>
                <c:pt idx="103767">
                  <c:v>267.2265625</c:v>
                </c:pt>
                <c:pt idx="103768">
                  <c:v>267.22916666666669</c:v>
                </c:pt>
                <c:pt idx="103769">
                  <c:v>267.23177083333331</c:v>
                </c:pt>
                <c:pt idx="103770">
                  <c:v>267.234375</c:v>
                </c:pt>
                <c:pt idx="103771">
                  <c:v>267.23697916666669</c:v>
                </c:pt>
                <c:pt idx="103772">
                  <c:v>267.23958333333331</c:v>
                </c:pt>
                <c:pt idx="103773">
                  <c:v>267.2421875</c:v>
                </c:pt>
                <c:pt idx="103774">
                  <c:v>267.24479166666669</c:v>
                </c:pt>
                <c:pt idx="103775">
                  <c:v>267.24739583333331</c:v>
                </c:pt>
                <c:pt idx="103776">
                  <c:v>267.25</c:v>
                </c:pt>
                <c:pt idx="103777">
                  <c:v>267.25260416666669</c:v>
                </c:pt>
                <c:pt idx="103778">
                  <c:v>267.25520833333331</c:v>
                </c:pt>
                <c:pt idx="103779">
                  <c:v>267.2578125</c:v>
                </c:pt>
                <c:pt idx="103780">
                  <c:v>267.26041666666669</c:v>
                </c:pt>
                <c:pt idx="103781">
                  <c:v>267.26302083333331</c:v>
                </c:pt>
                <c:pt idx="103782">
                  <c:v>267.265625</c:v>
                </c:pt>
                <c:pt idx="103783">
                  <c:v>267.26822916666669</c:v>
                </c:pt>
                <c:pt idx="103784">
                  <c:v>267.27083333333331</c:v>
                </c:pt>
                <c:pt idx="103785">
                  <c:v>267.2734375</c:v>
                </c:pt>
                <c:pt idx="103786">
                  <c:v>267.27604166666669</c:v>
                </c:pt>
                <c:pt idx="103787">
                  <c:v>267.27864583333331</c:v>
                </c:pt>
                <c:pt idx="103788">
                  <c:v>267.28125</c:v>
                </c:pt>
                <c:pt idx="103789">
                  <c:v>267.28385416666669</c:v>
                </c:pt>
                <c:pt idx="103790">
                  <c:v>267.28645833333331</c:v>
                </c:pt>
                <c:pt idx="103791">
                  <c:v>267.2890625</c:v>
                </c:pt>
                <c:pt idx="103792">
                  <c:v>267.29166666666669</c:v>
                </c:pt>
                <c:pt idx="103793">
                  <c:v>267.29427083333331</c:v>
                </c:pt>
                <c:pt idx="103794">
                  <c:v>267.296875</c:v>
                </c:pt>
                <c:pt idx="103795">
                  <c:v>267.29947916666669</c:v>
                </c:pt>
                <c:pt idx="103796">
                  <c:v>267.30208333333331</c:v>
                </c:pt>
                <c:pt idx="103797">
                  <c:v>267.3046875</c:v>
                </c:pt>
                <c:pt idx="103798">
                  <c:v>267.30729166666669</c:v>
                </c:pt>
                <c:pt idx="103799">
                  <c:v>267.30989583333331</c:v>
                </c:pt>
                <c:pt idx="103800">
                  <c:v>267.3125</c:v>
                </c:pt>
                <c:pt idx="103801">
                  <c:v>267.31510416666669</c:v>
                </c:pt>
                <c:pt idx="103802">
                  <c:v>267.31770833333331</c:v>
                </c:pt>
                <c:pt idx="103803">
                  <c:v>267.3203125</c:v>
                </c:pt>
                <c:pt idx="103804">
                  <c:v>267.32291666666669</c:v>
                </c:pt>
                <c:pt idx="103805">
                  <c:v>267.32552083333331</c:v>
                </c:pt>
                <c:pt idx="103806">
                  <c:v>267.328125</c:v>
                </c:pt>
                <c:pt idx="103807">
                  <c:v>267.33072916666669</c:v>
                </c:pt>
                <c:pt idx="103808">
                  <c:v>267.33333333333331</c:v>
                </c:pt>
                <c:pt idx="103809">
                  <c:v>267.3359375</c:v>
                </c:pt>
                <c:pt idx="103810">
                  <c:v>267.33854166666669</c:v>
                </c:pt>
                <c:pt idx="103811">
                  <c:v>267.34114583333331</c:v>
                </c:pt>
                <c:pt idx="103812">
                  <c:v>267.34375</c:v>
                </c:pt>
                <c:pt idx="103813">
                  <c:v>267.34635416666669</c:v>
                </c:pt>
                <c:pt idx="103814">
                  <c:v>267.34895833333331</c:v>
                </c:pt>
                <c:pt idx="103815">
                  <c:v>267.3515625</c:v>
                </c:pt>
                <c:pt idx="103816">
                  <c:v>267.35416666666669</c:v>
                </c:pt>
                <c:pt idx="103817">
                  <c:v>267.35677083333331</c:v>
                </c:pt>
                <c:pt idx="103818">
                  <c:v>267.359375</c:v>
                </c:pt>
                <c:pt idx="103819">
                  <c:v>267.36197916666669</c:v>
                </c:pt>
                <c:pt idx="103820">
                  <c:v>267.36458333333331</c:v>
                </c:pt>
                <c:pt idx="103821">
                  <c:v>267.3671875</c:v>
                </c:pt>
                <c:pt idx="103822">
                  <c:v>267.36979166666669</c:v>
                </c:pt>
                <c:pt idx="103823">
                  <c:v>267.37239583333331</c:v>
                </c:pt>
                <c:pt idx="103824">
                  <c:v>267.375</c:v>
                </c:pt>
                <c:pt idx="103825">
                  <c:v>267.37760416666669</c:v>
                </c:pt>
                <c:pt idx="103826">
                  <c:v>267.38020833333331</c:v>
                </c:pt>
                <c:pt idx="103827">
                  <c:v>267.3828125</c:v>
                </c:pt>
                <c:pt idx="103828">
                  <c:v>267.38541666666669</c:v>
                </c:pt>
                <c:pt idx="103829">
                  <c:v>267.38802083333331</c:v>
                </c:pt>
                <c:pt idx="103830">
                  <c:v>267.390625</c:v>
                </c:pt>
                <c:pt idx="103831">
                  <c:v>267.39322916666669</c:v>
                </c:pt>
                <c:pt idx="103832">
                  <c:v>267.39583333333331</c:v>
                </c:pt>
                <c:pt idx="103833">
                  <c:v>267.3984375</c:v>
                </c:pt>
                <c:pt idx="103834">
                  <c:v>267.40104166666669</c:v>
                </c:pt>
                <c:pt idx="103835">
                  <c:v>267.40364583333331</c:v>
                </c:pt>
                <c:pt idx="103836">
                  <c:v>267.40625</c:v>
                </c:pt>
                <c:pt idx="103837">
                  <c:v>267.40885416666669</c:v>
                </c:pt>
                <c:pt idx="103838">
                  <c:v>267.41145833333331</c:v>
                </c:pt>
                <c:pt idx="103839">
                  <c:v>267.4140625</c:v>
                </c:pt>
                <c:pt idx="103840">
                  <c:v>267.41666666666669</c:v>
                </c:pt>
                <c:pt idx="103841">
                  <c:v>267.41927083333331</c:v>
                </c:pt>
                <c:pt idx="103842">
                  <c:v>267.421875</c:v>
                </c:pt>
                <c:pt idx="103843">
                  <c:v>267.42447916666669</c:v>
                </c:pt>
                <c:pt idx="103844">
                  <c:v>267.42708333333331</c:v>
                </c:pt>
                <c:pt idx="103845">
                  <c:v>267.4296875</c:v>
                </c:pt>
                <c:pt idx="103846">
                  <c:v>267.43229166666669</c:v>
                </c:pt>
                <c:pt idx="103847">
                  <c:v>267.43489583333331</c:v>
                </c:pt>
                <c:pt idx="103848">
                  <c:v>267.4375</c:v>
                </c:pt>
                <c:pt idx="103849">
                  <c:v>267.44010416666669</c:v>
                </c:pt>
                <c:pt idx="103850">
                  <c:v>267.44270833333331</c:v>
                </c:pt>
                <c:pt idx="103851">
                  <c:v>267.4453125</c:v>
                </c:pt>
                <c:pt idx="103852">
                  <c:v>267.44791666666669</c:v>
                </c:pt>
                <c:pt idx="103853">
                  <c:v>267.45052083333331</c:v>
                </c:pt>
                <c:pt idx="103854">
                  <c:v>267.453125</c:v>
                </c:pt>
                <c:pt idx="103855">
                  <c:v>267.45572916666669</c:v>
                </c:pt>
                <c:pt idx="103856">
                  <c:v>267.45833333333331</c:v>
                </c:pt>
                <c:pt idx="103857">
                  <c:v>267.4609375</c:v>
                </c:pt>
                <c:pt idx="103858">
                  <c:v>267.46354166666669</c:v>
                </c:pt>
                <c:pt idx="103859">
                  <c:v>267.46614583333331</c:v>
                </c:pt>
                <c:pt idx="103860">
                  <c:v>267.46875</c:v>
                </c:pt>
                <c:pt idx="103861">
                  <c:v>267.47135416666669</c:v>
                </c:pt>
                <c:pt idx="103862">
                  <c:v>267.47395833333331</c:v>
                </c:pt>
                <c:pt idx="103863">
                  <c:v>267.4765625</c:v>
                </c:pt>
                <c:pt idx="103864">
                  <c:v>267.47916666666669</c:v>
                </c:pt>
                <c:pt idx="103865">
                  <c:v>267.48177083333331</c:v>
                </c:pt>
                <c:pt idx="103866">
                  <c:v>267.484375</c:v>
                </c:pt>
                <c:pt idx="103867">
                  <c:v>267.48697916666669</c:v>
                </c:pt>
                <c:pt idx="103868">
                  <c:v>267.48958333333331</c:v>
                </c:pt>
                <c:pt idx="103869">
                  <c:v>267.4921875</c:v>
                </c:pt>
                <c:pt idx="103870">
                  <c:v>267.49479166666669</c:v>
                </c:pt>
                <c:pt idx="103871">
                  <c:v>267.49739583333331</c:v>
                </c:pt>
                <c:pt idx="103872">
                  <c:v>267.5</c:v>
                </c:pt>
                <c:pt idx="103873">
                  <c:v>267.50260416666669</c:v>
                </c:pt>
                <c:pt idx="103874">
                  <c:v>267.50520833333331</c:v>
                </c:pt>
                <c:pt idx="103875">
                  <c:v>267.5078125</c:v>
                </c:pt>
                <c:pt idx="103876">
                  <c:v>267.51041666666669</c:v>
                </c:pt>
                <c:pt idx="103877">
                  <c:v>267.51302083333331</c:v>
                </c:pt>
                <c:pt idx="103878">
                  <c:v>267.515625</c:v>
                </c:pt>
                <c:pt idx="103879">
                  <c:v>267.51822916666669</c:v>
                </c:pt>
                <c:pt idx="103880">
                  <c:v>267.52083333333331</c:v>
                </c:pt>
                <c:pt idx="103881">
                  <c:v>267.5234375</c:v>
                </c:pt>
                <c:pt idx="103882">
                  <c:v>267.52604166666669</c:v>
                </c:pt>
                <c:pt idx="103883">
                  <c:v>267.52864583333331</c:v>
                </c:pt>
                <c:pt idx="103884">
                  <c:v>267.53125</c:v>
                </c:pt>
                <c:pt idx="103885">
                  <c:v>267.53385416666669</c:v>
                </c:pt>
                <c:pt idx="103886">
                  <c:v>267.53645833333331</c:v>
                </c:pt>
                <c:pt idx="103887">
                  <c:v>267.5390625</c:v>
                </c:pt>
                <c:pt idx="103888">
                  <c:v>267.54166666666669</c:v>
                </c:pt>
                <c:pt idx="103889">
                  <c:v>267.54427083333331</c:v>
                </c:pt>
                <c:pt idx="103890">
                  <c:v>267.546875</c:v>
                </c:pt>
                <c:pt idx="103891">
                  <c:v>267.54947916666669</c:v>
                </c:pt>
                <c:pt idx="103892">
                  <c:v>267.55208333333331</c:v>
                </c:pt>
                <c:pt idx="103893">
                  <c:v>267.5546875</c:v>
                </c:pt>
                <c:pt idx="103894">
                  <c:v>267.55729166666669</c:v>
                </c:pt>
                <c:pt idx="103895">
                  <c:v>267.55989583333331</c:v>
                </c:pt>
                <c:pt idx="103896">
                  <c:v>267.5625</c:v>
                </c:pt>
                <c:pt idx="103897">
                  <c:v>267.56510416666669</c:v>
                </c:pt>
                <c:pt idx="103898">
                  <c:v>267.56770833333331</c:v>
                </c:pt>
                <c:pt idx="103899">
                  <c:v>267.5703125</c:v>
                </c:pt>
                <c:pt idx="103900">
                  <c:v>267.57291666666669</c:v>
                </c:pt>
                <c:pt idx="103901">
                  <c:v>267.57552083333331</c:v>
                </c:pt>
                <c:pt idx="103902">
                  <c:v>267.578125</c:v>
                </c:pt>
                <c:pt idx="103903">
                  <c:v>267.58072916666669</c:v>
                </c:pt>
                <c:pt idx="103904">
                  <c:v>267.58333333333331</c:v>
                </c:pt>
                <c:pt idx="103905">
                  <c:v>267.5859375</c:v>
                </c:pt>
                <c:pt idx="103906">
                  <c:v>267.58854166666669</c:v>
                </c:pt>
                <c:pt idx="103907">
                  <c:v>267.59114583333331</c:v>
                </c:pt>
                <c:pt idx="103908">
                  <c:v>267.59375</c:v>
                </c:pt>
                <c:pt idx="103909">
                  <c:v>267.59635416666669</c:v>
                </c:pt>
                <c:pt idx="103910">
                  <c:v>267.59895833333331</c:v>
                </c:pt>
                <c:pt idx="103911">
                  <c:v>267.6015625</c:v>
                </c:pt>
                <c:pt idx="103912">
                  <c:v>267.60416666666669</c:v>
                </c:pt>
                <c:pt idx="103913">
                  <c:v>267.60677083333331</c:v>
                </c:pt>
                <c:pt idx="103914">
                  <c:v>267.609375</c:v>
                </c:pt>
                <c:pt idx="103915">
                  <c:v>267.61197916666669</c:v>
                </c:pt>
                <c:pt idx="103916">
                  <c:v>267.61458333333331</c:v>
                </c:pt>
                <c:pt idx="103917">
                  <c:v>267.6171875</c:v>
                </c:pt>
                <c:pt idx="103918">
                  <c:v>267.61979166666669</c:v>
                </c:pt>
                <c:pt idx="103919">
                  <c:v>267.62239583333331</c:v>
                </c:pt>
                <c:pt idx="103920">
                  <c:v>267.625</c:v>
                </c:pt>
                <c:pt idx="103921">
                  <c:v>267.62760416666669</c:v>
                </c:pt>
                <c:pt idx="103922">
                  <c:v>267.63020833333331</c:v>
                </c:pt>
                <c:pt idx="103923">
                  <c:v>267.6328125</c:v>
                </c:pt>
                <c:pt idx="103924">
                  <c:v>267.63541666666669</c:v>
                </c:pt>
                <c:pt idx="103925">
                  <c:v>267.63802083333331</c:v>
                </c:pt>
                <c:pt idx="103926">
                  <c:v>267.640625</c:v>
                </c:pt>
                <c:pt idx="103927">
                  <c:v>267.64322916666669</c:v>
                </c:pt>
                <c:pt idx="103928">
                  <c:v>267.64583333333331</c:v>
                </c:pt>
                <c:pt idx="103929">
                  <c:v>267.6484375</c:v>
                </c:pt>
                <c:pt idx="103930">
                  <c:v>267.65104166666669</c:v>
                </c:pt>
                <c:pt idx="103931">
                  <c:v>267.65364583333331</c:v>
                </c:pt>
                <c:pt idx="103932">
                  <c:v>267.65625</c:v>
                </c:pt>
                <c:pt idx="103933">
                  <c:v>267.65885416666669</c:v>
                </c:pt>
                <c:pt idx="103934">
                  <c:v>267.66145833333331</c:v>
                </c:pt>
                <c:pt idx="103935">
                  <c:v>267.6640625</c:v>
                </c:pt>
                <c:pt idx="103936">
                  <c:v>267.66666666666669</c:v>
                </c:pt>
                <c:pt idx="103937">
                  <c:v>267.66927083333331</c:v>
                </c:pt>
                <c:pt idx="103938">
                  <c:v>267.671875</c:v>
                </c:pt>
                <c:pt idx="103939">
                  <c:v>267.67447916666669</c:v>
                </c:pt>
                <c:pt idx="103940">
                  <c:v>267.67708333333331</c:v>
                </c:pt>
                <c:pt idx="103941">
                  <c:v>267.6796875</c:v>
                </c:pt>
                <c:pt idx="103942">
                  <c:v>267.68229166666669</c:v>
                </c:pt>
                <c:pt idx="103943">
                  <c:v>267.68489583333331</c:v>
                </c:pt>
                <c:pt idx="103944">
                  <c:v>267.6875</c:v>
                </c:pt>
                <c:pt idx="103945">
                  <c:v>267.69010416666669</c:v>
                </c:pt>
                <c:pt idx="103946">
                  <c:v>267.69270833333331</c:v>
                </c:pt>
                <c:pt idx="103947">
                  <c:v>267.6953125</c:v>
                </c:pt>
                <c:pt idx="103948">
                  <c:v>267.69791666666669</c:v>
                </c:pt>
                <c:pt idx="103949">
                  <c:v>267.70052083333331</c:v>
                </c:pt>
                <c:pt idx="103950">
                  <c:v>267.703125</c:v>
                </c:pt>
                <c:pt idx="103951">
                  <c:v>267.70572916666669</c:v>
                </c:pt>
                <c:pt idx="103952">
                  <c:v>267.70833333333331</c:v>
                </c:pt>
                <c:pt idx="103953">
                  <c:v>267.7109375</c:v>
                </c:pt>
                <c:pt idx="103954">
                  <c:v>267.71354166666669</c:v>
                </c:pt>
                <c:pt idx="103955">
                  <c:v>267.71614583333331</c:v>
                </c:pt>
                <c:pt idx="103956">
                  <c:v>267.71875</c:v>
                </c:pt>
                <c:pt idx="103957">
                  <c:v>267.72135416666669</c:v>
                </c:pt>
                <c:pt idx="103958">
                  <c:v>267.72395833333331</c:v>
                </c:pt>
                <c:pt idx="103959">
                  <c:v>267.7265625</c:v>
                </c:pt>
                <c:pt idx="103960">
                  <c:v>267.72916666666669</c:v>
                </c:pt>
                <c:pt idx="103961">
                  <c:v>267.73177083333331</c:v>
                </c:pt>
                <c:pt idx="103962">
                  <c:v>267.734375</c:v>
                </c:pt>
                <c:pt idx="103963">
                  <c:v>267.73697916666669</c:v>
                </c:pt>
                <c:pt idx="103964">
                  <c:v>267.73958333333331</c:v>
                </c:pt>
                <c:pt idx="103965">
                  <c:v>267.7421875</c:v>
                </c:pt>
                <c:pt idx="103966">
                  <c:v>267.74479166666669</c:v>
                </c:pt>
                <c:pt idx="103967">
                  <c:v>267.74739583333331</c:v>
                </c:pt>
                <c:pt idx="103968">
                  <c:v>267.75</c:v>
                </c:pt>
                <c:pt idx="103969">
                  <c:v>267.75260416666669</c:v>
                </c:pt>
                <c:pt idx="103970">
                  <c:v>267.75520833333331</c:v>
                </c:pt>
                <c:pt idx="103971">
                  <c:v>267.7578125</c:v>
                </c:pt>
                <c:pt idx="103972">
                  <c:v>267.76041666666669</c:v>
                </c:pt>
                <c:pt idx="103973">
                  <c:v>267.76302083333331</c:v>
                </c:pt>
                <c:pt idx="103974">
                  <c:v>267.765625</c:v>
                </c:pt>
                <c:pt idx="103975">
                  <c:v>267.76822916666669</c:v>
                </c:pt>
                <c:pt idx="103976">
                  <c:v>267.77083333333331</c:v>
                </c:pt>
                <c:pt idx="103977">
                  <c:v>267.7734375</c:v>
                </c:pt>
                <c:pt idx="103978">
                  <c:v>267.77604166666669</c:v>
                </c:pt>
                <c:pt idx="103979">
                  <c:v>267.77864583333331</c:v>
                </c:pt>
                <c:pt idx="103980">
                  <c:v>267.78125</c:v>
                </c:pt>
                <c:pt idx="103981">
                  <c:v>267.78385416666669</c:v>
                </c:pt>
                <c:pt idx="103982">
                  <c:v>267.78645833333331</c:v>
                </c:pt>
                <c:pt idx="103983">
                  <c:v>267.7890625</c:v>
                </c:pt>
                <c:pt idx="103984">
                  <c:v>267.79166666666669</c:v>
                </c:pt>
                <c:pt idx="103985">
                  <c:v>267.79427083333331</c:v>
                </c:pt>
                <c:pt idx="103986">
                  <c:v>267.796875</c:v>
                </c:pt>
                <c:pt idx="103987">
                  <c:v>267.79947916666669</c:v>
                </c:pt>
                <c:pt idx="103988">
                  <c:v>267.80208333333331</c:v>
                </c:pt>
                <c:pt idx="103989">
                  <c:v>267.8046875</c:v>
                </c:pt>
                <c:pt idx="103990">
                  <c:v>267.80729166666669</c:v>
                </c:pt>
                <c:pt idx="103991">
                  <c:v>267.80989583333331</c:v>
                </c:pt>
                <c:pt idx="103992">
                  <c:v>267.8125</c:v>
                </c:pt>
                <c:pt idx="103993">
                  <c:v>267.81510416666669</c:v>
                </c:pt>
                <c:pt idx="103994">
                  <c:v>267.81770833333331</c:v>
                </c:pt>
                <c:pt idx="103995">
                  <c:v>267.8203125</c:v>
                </c:pt>
                <c:pt idx="103996">
                  <c:v>267.82291666666669</c:v>
                </c:pt>
                <c:pt idx="103997">
                  <c:v>267.82552083333331</c:v>
                </c:pt>
                <c:pt idx="103998">
                  <c:v>267.828125</c:v>
                </c:pt>
                <c:pt idx="103999">
                  <c:v>267.83072916666669</c:v>
                </c:pt>
                <c:pt idx="104000">
                  <c:v>267.83333333333331</c:v>
                </c:pt>
                <c:pt idx="104001">
                  <c:v>267.8359375</c:v>
                </c:pt>
                <c:pt idx="104002">
                  <c:v>267.83854166666669</c:v>
                </c:pt>
                <c:pt idx="104003">
                  <c:v>267.84114583333331</c:v>
                </c:pt>
                <c:pt idx="104004">
                  <c:v>267.84375</c:v>
                </c:pt>
                <c:pt idx="104005">
                  <c:v>267.84635416666669</c:v>
                </c:pt>
                <c:pt idx="104006">
                  <c:v>267.84895833333331</c:v>
                </c:pt>
                <c:pt idx="104007">
                  <c:v>267.8515625</c:v>
                </c:pt>
                <c:pt idx="104008">
                  <c:v>267.85416666666669</c:v>
                </c:pt>
                <c:pt idx="104009">
                  <c:v>267.85677083333331</c:v>
                </c:pt>
                <c:pt idx="104010">
                  <c:v>267.859375</c:v>
                </c:pt>
                <c:pt idx="104011">
                  <c:v>267.86197916666669</c:v>
                </c:pt>
                <c:pt idx="104012">
                  <c:v>267.86458333333331</c:v>
                </c:pt>
                <c:pt idx="104013">
                  <c:v>267.8671875</c:v>
                </c:pt>
                <c:pt idx="104014">
                  <c:v>267.86979166666669</c:v>
                </c:pt>
                <c:pt idx="104015">
                  <c:v>267.87239583333331</c:v>
                </c:pt>
                <c:pt idx="104016">
                  <c:v>267.875</c:v>
                </c:pt>
                <c:pt idx="104017">
                  <c:v>267.87760416666669</c:v>
                </c:pt>
                <c:pt idx="104018">
                  <c:v>267.88020833333331</c:v>
                </c:pt>
                <c:pt idx="104019">
                  <c:v>267.8828125</c:v>
                </c:pt>
                <c:pt idx="104020">
                  <c:v>267.88541666666669</c:v>
                </c:pt>
                <c:pt idx="104021">
                  <c:v>267.88802083333331</c:v>
                </c:pt>
                <c:pt idx="104022">
                  <c:v>267.890625</c:v>
                </c:pt>
                <c:pt idx="104023">
                  <c:v>267.89322916666669</c:v>
                </c:pt>
                <c:pt idx="104024">
                  <c:v>267.89583333333331</c:v>
                </c:pt>
                <c:pt idx="104025">
                  <c:v>267.8984375</c:v>
                </c:pt>
                <c:pt idx="104026">
                  <c:v>267.90104166666669</c:v>
                </c:pt>
                <c:pt idx="104027">
                  <c:v>267.90364583333331</c:v>
                </c:pt>
                <c:pt idx="104028">
                  <c:v>267.90625</c:v>
                </c:pt>
                <c:pt idx="104029">
                  <c:v>267.90885416666669</c:v>
                </c:pt>
                <c:pt idx="104030">
                  <c:v>267.91145833333331</c:v>
                </c:pt>
                <c:pt idx="104031">
                  <c:v>267.9140625</c:v>
                </c:pt>
                <c:pt idx="104032">
                  <c:v>267.91666666666669</c:v>
                </c:pt>
                <c:pt idx="104033">
                  <c:v>267.91927083333331</c:v>
                </c:pt>
                <c:pt idx="104034">
                  <c:v>267.921875</c:v>
                </c:pt>
                <c:pt idx="104035">
                  <c:v>267.92447916666669</c:v>
                </c:pt>
                <c:pt idx="104036">
                  <c:v>267.92708333333331</c:v>
                </c:pt>
                <c:pt idx="104037">
                  <c:v>267.9296875</c:v>
                </c:pt>
                <c:pt idx="104038">
                  <c:v>267.93229166666669</c:v>
                </c:pt>
                <c:pt idx="104039">
                  <c:v>267.93489583333331</c:v>
                </c:pt>
                <c:pt idx="104040">
                  <c:v>267.9375</c:v>
                </c:pt>
                <c:pt idx="104041">
                  <c:v>267.94010416666669</c:v>
                </c:pt>
                <c:pt idx="104042">
                  <c:v>267.94270833333331</c:v>
                </c:pt>
                <c:pt idx="104043">
                  <c:v>267.9453125</c:v>
                </c:pt>
                <c:pt idx="104044">
                  <c:v>267.94791666666669</c:v>
                </c:pt>
                <c:pt idx="104045">
                  <c:v>267.95052083333331</c:v>
                </c:pt>
                <c:pt idx="104046">
                  <c:v>267.953125</c:v>
                </c:pt>
                <c:pt idx="104047">
                  <c:v>267.95572916666669</c:v>
                </c:pt>
                <c:pt idx="104048">
                  <c:v>267.95833333333331</c:v>
                </c:pt>
                <c:pt idx="104049">
                  <c:v>267.9609375</c:v>
                </c:pt>
                <c:pt idx="104050">
                  <c:v>267.96354166666669</c:v>
                </c:pt>
                <c:pt idx="104051">
                  <c:v>267.96614583333331</c:v>
                </c:pt>
                <c:pt idx="104052">
                  <c:v>267.96875</c:v>
                </c:pt>
                <c:pt idx="104053">
                  <c:v>267.97135416666669</c:v>
                </c:pt>
                <c:pt idx="104054">
                  <c:v>267.97395833333331</c:v>
                </c:pt>
                <c:pt idx="104055">
                  <c:v>267.9765625</c:v>
                </c:pt>
                <c:pt idx="104056">
                  <c:v>267.97916666666669</c:v>
                </c:pt>
                <c:pt idx="104057">
                  <c:v>267.98177083333331</c:v>
                </c:pt>
                <c:pt idx="104058">
                  <c:v>267.984375</c:v>
                </c:pt>
                <c:pt idx="104059">
                  <c:v>267.98697916666669</c:v>
                </c:pt>
                <c:pt idx="104060">
                  <c:v>267.98958333333331</c:v>
                </c:pt>
                <c:pt idx="104061">
                  <c:v>267.9921875</c:v>
                </c:pt>
                <c:pt idx="104062">
                  <c:v>267.99479166666669</c:v>
                </c:pt>
                <c:pt idx="104063">
                  <c:v>267.99739583333331</c:v>
                </c:pt>
                <c:pt idx="104064">
                  <c:v>268</c:v>
                </c:pt>
                <c:pt idx="104065">
                  <c:v>268.00260416666669</c:v>
                </c:pt>
                <c:pt idx="104066">
                  <c:v>268.00520833333331</c:v>
                </c:pt>
                <c:pt idx="104067">
                  <c:v>268.0078125</c:v>
                </c:pt>
                <c:pt idx="104068">
                  <c:v>268.01041666666669</c:v>
                </c:pt>
                <c:pt idx="104069">
                  <c:v>268.01302083333331</c:v>
                </c:pt>
                <c:pt idx="104070">
                  <c:v>268.015625</c:v>
                </c:pt>
                <c:pt idx="104071">
                  <c:v>268.01822916666669</c:v>
                </c:pt>
                <c:pt idx="104072">
                  <c:v>268.02083333333331</c:v>
                </c:pt>
                <c:pt idx="104073">
                  <c:v>268.0234375</c:v>
                </c:pt>
                <c:pt idx="104074">
                  <c:v>268.02604166666669</c:v>
                </c:pt>
                <c:pt idx="104075">
                  <c:v>268.02864583333331</c:v>
                </c:pt>
                <c:pt idx="104076">
                  <c:v>268.03125</c:v>
                </c:pt>
                <c:pt idx="104077">
                  <c:v>268.03385416666669</c:v>
                </c:pt>
                <c:pt idx="104078">
                  <c:v>268.03645833333331</c:v>
                </c:pt>
                <c:pt idx="104079">
                  <c:v>268.0390625</c:v>
                </c:pt>
                <c:pt idx="104080">
                  <c:v>268.04166666666669</c:v>
                </c:pt>
                <c:pt idx="104081">
                  <c:v>268.04427083333331</c:v>
                </c:pt>
                <c:pt idx="104082">
                  <c:v>268.046875</c:v>
                </c:pt>
                <c:pt idx="104083">
                  <c:v>268.04947916666669</c:v>
                </c:pt>
                <c:pt idx="104084">
                  <c:v>268.05208333333331</c:v>
                </c:pt>
                <c:pt idx="104085">
                  <c:v>268.0546875</c:v>
                </c:pt>
                <c:pt idx="104086">
                  <c:v>268.05729166666669</c:v>
                </c:pt>
                <c:pt idx="104087">
                  <c:v>268.05989583333331</c:v>
                </c:pt>
                <c:pt idx="104088">
                  <c:v>268.0625</c:v>
                </c:pt>
                <c:pt idx="104089">
                  <c:v>268.06510416666669</c:v>
                </c:pt>
                <c:pt idx="104090">
                  <c:v>268.06770833333331</c:v>
                </c:pt>
                <c:pt idx="104091">
                  <c:v>268.0703125</c:v>
                </c:pt>
                <c:pt idx="104092">
                  <c:v>268.07291666666669</c:v>
                </c:pt>
                <c:pt idx="104093">
                  <c:v>268.07552083333331</c:v>
                </c:pt>
                <c:pt idx="104094">
                  <c:v>268.078125</c:v>
                </c:pt>
                <c:pt idx="104095">
                  <c:v>268.08072916666669</c:v>
                </c:pt>
                <c:pt idx="104096">
                  <c:v>268.08333333333331</c:v>
                </c:pt>
                <c:pt idx="104097">
                  <c:v>268.0859375</c:v>
                </c:pt>
                <c:pt idx="104098">
                  <c:v>268.08854166666669</c:v>
                </c:pt>
                <c:pt idx="104099">
                  <c:v>268.09114583333331</c:v>
                </c:pt>
                <c:pt idx="104100">
                  <c:v>268.09375</c:v>
                </c:pt>
                <c:pt idx="104101">
                  <c:v>268.09635416666669</c:v>
                </c:pt>
                <c:pt idx="104102">
                  <c:v>268.09895833333331</c:v>
                </c:pt>
                <c:pt idx="104103">
                  <c:v>268.1015625</c:v>
                </c:pt>
                <c:pt idx="104104">
                  <c:v>268.10416666666669</c:v>
                </c:pt>
                <c:pt idx="104105">
                  <c:v>268.10677083333331</c:v>
                </c:pt>
                <c:pt idx="104106">
                  <c:v>268.109375</c:v>
                </c:pt>
                <c:pt idx="104107">
                  <c:v>268.11197916666669</c:v>
                </c:pt>
                <c:pt idx="104108">
                  <c:v>268.11458333333331</c:v>
                </c:pt>
                <c:pt idx="104109">
                  <c:v>268.1171875</c:v>
                </c:pt>
                <c:pt idx="104110">
                  <c:v>268.11979166666669</c:v>
                </c:pt>
                <c:pt idx="104111">
                  <c:v>268.12239583333331</c:v>
                </c:pt>
                <c:pt idx="104112">
                  <c:v>268.125</c:v>
                </c:pt>
                <c:pt idx="104113">
                  <c:v>268.12760416666669</c:v>
                </c:pt>
                <c:pt idx="104114">
                  <c:v>268.13020833333331</c:v>
                </c:pt>
                <c:pt idx="104115">
                  <c:v>268.1328125</c:v>
                </c:pt>
                <c:pt idx="104116">
                  <c:v>268.13541666666669</c:v>
                </c:pt>
                <c:pt idx="104117">
                  <c:v>268.13802083333331</c:v>
                </c:pt>
                <c:pt idx="104118">
                  <c:v>268.140625</c:v>
                </c:pt>
                <c:pt idx="104119">
                  <c:v>268.14322916666669</c:v>
                </c:pt>
                <c:pt idx="104120">
                  <c:v>268.14583333333331</c:v>
                </c:pt>
                <c:pt idx="104121">
                  <c:v>268.1484375</c:v>
                </c:pt>
                <c:pt idx="104122">
                  <c:v>268.15104166666669</c:v>
                </c:pt>
                <c:pt idx="104123">
                  <c:v>268.15364583333331</c:v>
                </c:pt>
                <c:pt idx="104124">
                  <c:v>268.15625</c:v>
                </c:pt>
                <c:pt idx="104125">
                  <c:v>268.15885416666669</c:v>
                </c:pt>
                <c:pt idx="104126">
                  <c:v>268.16145833333331</c:v>
                </c:pt>
                <c:pt idx="104127">
                  <c:v>268.1640625</c:v>
                </c:pt>
                <c:pt idx="104128">
                  <c:v>268.16666666666669</c:v>
                </c:pt>
                <c:pt idx="104129">
                  <c:v>268.16927083333331</c:v>
                </c:pt>
                <c:pt idx="104130">
                  <c:v>268.171875</c:v>
                </c:pt>
                <c:pt idx="104131">
                  <c:v>268.17447916666669</c:v>
                </c:pt>
                <c:pt idx="104132">
                  <c:v>268.17708333333331</c:v>
                </c:pt>
                <c:pt idx="104133">
                  <c:v>268.1796875</c:v>
                </c:pt>
                <c:pt idx="104134">
                  <c:v>268.18229166666669</c:v>
                </c:pt>
                <c:pt idx="104135">
                  <c:v>268.18489583333331</c:v>
                </c:pt>
                <c:pt idx="104136">
                  <c:v>268.1875</c:v>
                </c:pt>
                <c:pt idx="104137">
                  <c:v>268.19010416666669</c:v>
                </c:pt>
                <c:pt idx="104138">
                  <c:v>268.19270833333331</c:v>
                </c:pt>
                <c:pt idx="104139">
                  <c:v>268.1953125</c:v>
                </c:pt>
                <c:pt idx="104140">
                  <c:v>268.19791666666669</c:v>
                </c:pt>
                <c:pt idx="104141">
                  <c:v>268.20052083333331</c:v>
                </c:pt>
                <c:pt idx="104142">
                  <c:v>268.203125</c:v>
                </c:pt>
                <c:pt idx="104143">
                  <c:v>268.20572916666669</c:v>
                </c:pt>
                <c:pt idx="104144">
                  <c:v>268.20833333333331</c:v>
                </c:pt>
                <c:pt idx="104145">
                  <c:v>268.2109375</c:v>
                </c:pt>
                <c:pt idx="104146">
                  <c:v>268.21354166666669</c:v>
                </c:pt>
                <c:pt idx="104147">
                  <c:v>268.21614583333331</c:v>
                </c:pt>
                <c:pt idx="104148">
                  <c:v>268.21875</c:v>
                </c:pt>
                <c:pt idx="104149">
                  <c:v>268.22135416666669</c:v>
                </c:pt>
                <c:pt idx="104150">
                  <c:v>268.22395833333331</c:v>
                </c:pt>
                <c:pt idx="104151">
                  <c:v>268.2265625</c:v>
                </c:pt>
                <c:pt idx="104152">
                  <c:v>268.22916666666669</c:v>
                </c:pt>
                <c:pt idx="104153">
                  <c:v>268.23177083333331</c:v>
                </c:pt>
                <c:pt idx="104154">
                  <c:v>268.234375</c:v>
                </c:pt>
                <c:pt idx="104155">
                  <c:v>268.23697916666669</c:v>
                </c:pt>
                <c:pt idx="104156">
                  <c:v>268.23958333333331</c:v>
                </c:pt>
                <c:pt idx="104157">
                  <c:v>268.2421875</c:v>
                </c:pt>
                <c:pt idx="104158">
                  <c:v>268.24479166666669</c:v>
                </c:pt>
                <c:pt idx="104159">
                  <c:v>268.24739583333331</c:v>
                </c:pt>
                <c:pt idx="104160">
                  <c:v>268.25</c:v>
                </c:pt>
                <c:pt idx="104161">
                  <c:v>268.25260416666669</c:v>
                </c:pt>
                <c:pt idx="104162">
                  <c:v>268.25520833333331</c:v>
                </c:pt>
                <c:pt idx="104163">
                  <c:v>268.2578125</c:v>
                </c:pt>
                <c:pt idx="104164">
                  <c:v>268.26041666666669</c:v>
                </c:pt>
                <c:pt idx="104165">
                  <c:v>268.26302083333331</c:v>
                </c:pt>
                <c:pt idx="104166">
                  <c:v>268.265625</c:v>
                </c:pt>
                <c:pt idx="104167">
                  <c:v>268.26822916666669</c:v>
                </c:pt>
                <c:pt idx="104168">
                  <c:v>268.27083333333331</c:v>
                </c:pt>
                <c:pt idx="104169">
                  <c:v>268.2734375</c:v>
                </c:pt>
                <c:pt idx="104170">
                  <c:v>268.27604166666669</c:v>
                </c:pt>
                <c:pt idx="104171">
                  <c:v>268.27864583333331</c:v>
                </c:pt>
                <c:pt idx="104172">
                  <c:v>268.28125</c:v>
                </c:pt>
                <c:pt idx="104173">
                  <c:v>268.28385416666669</c:v>
                </c:pt>
                <c:pt idx="104174">
                  <c:v>268.28645833333331</c:v>
                </c:pt>
                <c:pt idx="104175">
                  <c:v>268.2890625</c:v>
                </c:pt>
                <c:pt idx="104176">
                  <c:v>268.29166666666669</c:v>
                </c:pt>
                <c:pt idx="104177">
                  <c:v>268.29427083333331</c:v>
                </c:pt>
                <c:pt idx="104178">
                  <c:v>268.296875</c:v>
                </c:pt>
                <c:pt idx="104179">
                  <c:v>268.29947916666669</c:v>
                </c:pt>
                <c:pt idx="104180">
                  <c:v>268.30208333333331</c:v>
                </c:pt>
                <c:pt idx="104181">
                  <c:v>268.3046875</c:v>
                </c:pt>
                <c:pt idx="104182">
                  <c:v>268.30729166666669</c:v>
                </c:pt>
                <c:pt idx="104183">
                  <c:v>268.30989583333331</c:v>
                </c:pt>
                <c:pt idx="104184">
                  <c:v>268.3125</c:v>
                </c:pt>
                <c:pt idx="104185">
                  <c:v>268.31510416666669</c:v>
                </c:pt>
                <c:pt idx="104186">
                  <c:v>268.31770833333331</c:v>
                </c:pt>
                <c:pt idx="104187">
                  <c:v>268.3203125</c:v>
                </c:pt>
                <c:pt idx="104188">
                  <c:v>268.32291666666669</c:v>
                </c:pt>
                <c:pt idx="104189">
                  <c:v>268.32552083333331</c:v>
                </c:pt>
                <c:pt idx="104190">
                  <c:v>268.328125</c:v>
                </c:pt>
                <c:pt idx="104191">
                  <c:v>268.33072916666669</c:v>
                </c:pt>
                <c:pt idx="104192">
                  <c:v>268.33333333333331</c:v>
                </c:pt>
                <c:pt idx="104193">
                  <c:v>268.3359375</c:v>
                </c:pt>
                <c:pt idx="104194">
                  <c:v>268.33854166666669</c:v>
                </c:pt>
                <c:pt idx="104195">
                  <c:v>268.34114583333331</c:v>
                </c:pt>
                <c:pt idx="104196">
                  <c:v>268.34375</c:v>
                </c:pt>
                <c:pt idx="104197">
                  <c:v>268.34635416666669</c:v>
                </c:pt>
                <c:pt idx="104198">
                  <c:v>268.34895833333331</c:v>
                </c:pt>
                <c:pt idx="104199">
                  <c:v>268.3515625</c:v>
                </c:pt>
                <c:pt idx="104200">
                  <c:v>268.35416666666669</c:v>
                </c:pt>
                <c:pt idx="104201">
                  <c:v>268.35677083333331</c:v>
                </c:pt>
                <c:pt idx="104202">
                  <c:v>268.359375</c:v>
                </c:pt>
                <c:pt idx="104203">
                  <c:v>268.36197916666669</c:v>
                </c:pt>
                <c:pt idx="104204">
                  <c:v>268.36458333333331</c:v>
                </c:pt>
                <c:pt idx="104205">
                  <c:v>268.3671875</c:v>
                </c:pt>
                <c:pt idx="104206">
                  <c:v>268.36979166666669</c:v>
                </c:pt>
                <c:pt idx="104207">
                  <c:v>268.37239583333331</c:v>
                </c:pt>
                <c:pt idx="104208">
                  <c:v>268.375</c:v>
                </c:pt>
                <c:pt idx="104209">
                  <c:v>268.37760416666669</c:v>
                </c:pt>
                <c:pt idx="104210">
                  <c:v>268.38020833333331</c:v>
                </c:pt>
                <c:pt idx="104211">
                  <c:v>268.3828125</c:v>
                </c:pt>
                <c:pt idx="104212">
                  <c:v>268.38541666666669</c:v>
                </c:pt>
                <c:pt idx="104213">
                  <c:v>268.38802083333331</c:v>
                </c:pt>
                <c:pt idx="104214">
                  <c:v>268.390625</c:v>
                </c:pt>
                <c:pt idx="104215">
                  <c:v>268.39322916666669</c:v>
                </c:pt>
                <c:pt idx="104216">
                  <c:v>268.39583333333331</c:v>
                </c:pt>
                <c:pt idx="104217">
                  <c:v>268.3984375</c:v>
                </c:pt>
                <c:pt idx="104218">
                  <c:v>268.40104166666669</c:v>
                </c:pt>
                <c:pt idx="104219">
                  <c:v>268.40364583333331</c:v>
                </c:pt>
                <c:pt idx="104220">
                  <c:v>268.40625</c:v>
                </c:pt>
                <c:pt idx="104221">
                  <c:v>268.40885416666669</c:v>
                </c:pt>
                <c:pt idx="104222">
                  <c:v>268.41145833333331</c:v>
                </c:pt>
                <c:pt idx="104223">
                  <c:v>268.4140625</c:v>
                </c:pt>
                <c:pt idx="104224">
                  <c:v>268.41666666666669</c:v>
                </c:pt>
                <c:pt idx="104225">
                  <c:v>268.41927083333331</c:v>
                </c:pt>
                <c:pt idx="104226">
                  <c:v>268.421875</c:v>
                </c:pt>
                <c:pt idx="104227">
                  <c:v>268.42447916666669</c:v>
                </c:pt>
                <c:pt idx="104228">
                  <c:v>268.42708333333331</c:v>
                </c:pt>
                <c:pt idx="104229">
                  <c:v>268.4296875</c:v>
                </c:pt>
                <c:pt idx="104230">
                  <c:v>268.43229166666669</c:v>
                </c:pt>
                <c:pt idx="104231">
                  <c:v>268.43489583333331</c:v>
                </c:pt>
                <c:pt idx="104232">
                  <c:v>268.4375</c:v>
                </c:pt>
                <c:pt idx="104233">
                  <c:v>268.44010416666669</c:v>
                </c:pt>
                <c:pt idx="104234">
                  <c:v>268.44270833333331</c:v>
                </c:pt>
                <c:pt idx="104235">
                  <c:v>268.4453125</c:v>
                </c:pt>
                <c:pt idx="104236">
                  <c:v>268.44791666666669</c:v>
                </c:pt>
                <c:pt idx="104237">
                  <c:v>268.45052083333331</c:v>
                </c:pt>
                <c:pt idx="104238">
                  <c:v>268.453125</c:v>
                </c:pt>
                <c:pt idx="104239">
                  <c:v>268.45572916666669</c:v>
                </c:pt>
                <c:pt idx="104240">
                  <c:v>268.45833333333331</c:v>
                </c:pt>
                <c:pt idx="104241">
                  <c:v>268.4609375</c:v>
                </c:pt>
                <c:pt idx="104242">
                  <c:v>268.46354166666669</c:v>
                </c:pt>
                <c:pt idx="104243">
                  <c:v>268.46614583333331</c:v>
                </c:pt>
                <c:pt idx="104244">
                  <c:v>268.46875</c:v>
                </c:pt>
                <c:pt idx="104245">
                  <c:v>268.47135416666669</c:v>
                </c:pt>
                <c:pt idx="104246">
                  <c:v>268.47395833333331</c:v>
                </c:pt>
                <c:pt idx="104247">
                  <c:v>268.4765625</c:v>
                </c:pt>
                <c:pt idx="104248">
                  <c:v>268.47916666666669</c:v>
                </c:pt>
                <c:pt idx="104249">
                  <c:v>268.48177083333331</c:v>
                </c:pt>
                <c:pt idx="104250">
                  <c:v>268.484375</c:v>
                </c:pt>
                <c:pt idx="104251">
                  <c:v>268.48697916666669</c:v>
                </c:pt>
                <c:pt idx="104252">
                  <c:v>268.48958333333331</c:v>
                </c:pt>
                <c:pt idx="104253">
                  <c:v>268.4921875</c:v>
                </c:pt>
                <c:pt idx="104254">
                  <c:v>268.49479166666669</c:v>
                </c:pt>
                <c:pt idx="104255">
                  <c:v>268.49739583333331</c:v>
                </c:pt>
                <c:pt idx="104256">
                  <c:v>268.5</c:v>
                </c:pt>
                <c:pt idx="104257">
                  <c:v>268.50260416666669</c:v>
                </c:pt>
                <c:pt idx="104258">
                  <c:v>268.50520833333331</c:v>
                </c:pt>
                <c:pt idx="104259">
                  <c:v>268.5078125</c:v>
                </c:pt>
                <c:pt idx="104260">
                  <c:v>268.51041666666669</c:v>
                </c:pt>
                <c:pt idx="104261">
                  <c:v>268.51302083333331</c:v>
                </c:pt>
                <c:pt idx="104262">
                  <c:v>268.515625</c:v>
                </c:pt>
                <c:pt idx="104263">
                  <c:v>268.51822916666669</c:v>
                </c:pt>
                <c:pt idx="104264">
                  <c:v>268.52083333333331</c:v>
                </c:pt>
                <c:pt idx="104265">
                  <c:v>268.5234375</c:v>
                </c:pt>
                <c:pt idx="104266">
                  <c:v>268.52604166666669</c:v>
                </c:pt>
                <c:pt idx="104267">
                  <c:v>268.52864583333331</c:v>
                </c:pt>
                <c:pt idx="104268">
                  <c:v>268.53125</c:v>
                </c:pt>
                <c:pt idx="104269">
                  <c:v>268.53385416666669</c:v>
                </c:pt>
                <c:pt idx="104270">
                  <c:v>268.53645833333331</c:v>
                </c:pt>
                <c:pt idx="104271">
                  <c:v>268.5390625</c:v>
                </c:pt>
                <c:pt idx="104272">
                  <c:v>268.54166666666669</c:v>
                </c:pt>
                <c:pt idx="104273">
                  <c:v>268.54427083333331</c:v>
                </c:pt>
                <c:pt idx="104274">
                  <c:v>268.546875</c:v>
                </c:pt>
                <c:pt idx="104275">
                  <c:v>268.54947916666669</c:v>
                </c:pt>
                <c:pt idx="104276">
                  <c:v>268.55208333333331</c:v>
                </c:pt>
                <c:pt idx="104277">
                  <c:v>268.5546875</c:v>
                </c:pt>
                <c:pt idx="104278">
                  <c:v>268.55729166666669</c:v>
                </c:pt>
                <c:pt idx="104279">
                  <c:v>268.55989583333331</c:v>
                </c:pt>
                <c:pt idx="104280">
                  <c:v>268.5625</c:v>
                </c:pt>
                <c:pt idx="104281">
                  <c:v>268.56510416666669</c:v>
                </c:pt>
                <c:pt idx="104282">
                  <c:v>268.56770833333331</c:v>
                </c:pt>
                <c:pt idx="104283">
                  <c:v>268.5703125</c:v>
                </c:pt>
                <c:pt idx="104284">
                  <c:v>268.57291666666669</c:v>
                </c:pt>
                <c:pt idx="104285">
                  <c:v>268.57552083333331</c:v>
                </c:pt>
                <c:pt idx="104286">
                  <c:v>268.578125</c:v>
                </c:pt>
                <c:pt idx="104287">
                  <c:v>268.58072916666669</c:v>
                </c:pt>
                <c:pt idx="104288">
                  <c:v>268.58333333333331</c:v>
                </c:pt>
                <c:pt idx="104289">
                  <c:v>268.5859375</c:v>
                </c:pt>
                <c:pt idx="104290">
                  <c:v>268.58854166666669</c:v>
                </c:pt>
                <c:pt idx="104291">
                  <c:v>268.59114583333331</c:v>
                </c:pt>
                <c:pt idx="104292">
                  <c:v>268.59375</c:v>
                </c:pt>
                <c:pt idx="104293">
                  <c:v>268.59635416666669</c:v>
                </c:pt>
                <c:pt idx="104294">
                  <c:v>268.59895833333331</c:v>
                </c:pt>
                <c:pt idx="104295">
                  <c:v>268.6015625</c:v>
                </c:pt>
                <c:pt idx="104296">
                  <c:v>268.60416666666669</c:v>
                </c:pt>
                <c:pt idx="104297">
                  <c:v>268.60677083333331</c:v>
                </c:pt>
                <c:pt idx="104298">
                  <c:v>268.609375</c:v>
                </c:pt>
                <c:pt idx="104299">
                  <c:v>268.61197916666669</c:v>
                </c:pt>
                <c:pt idx="104300">
                  <c:v>268.61458333333331</c:v>
                </c:pt>
                <c:pt idx="104301">
                  <c:v>268.6171875</c:v>
                </c:pt>
                <c:pt idx="104302">
                  <c:v>268.61979166666669</c:v>
                </c:pt>
                <c:pt idx="104303">
                  <c:v>268.62239583333331</c:v>
                </c:pt>
                <c:pt idx="104304">
                  <c:v>268.625</c:v>
                </c:pt>
                <c:pt idx="104305">
                  <c:v>268.62760416666669</c:v>
                </c:pt>
                <c:pt idx="104306">
                  <c:v>268.63020833333331</c:v>
                </c:pt>
                <c:pt idx="104307">
                  <c:v>268.6328125</c:v>
                </c:pt>
                <c:pt idx="104308">
                  <c:v>268.63541666666669</c:v>
                </c:pt>
                <c:pt idx="104309">
                  <c:v>268.63802083333331</c:v>
                </c:pt>
                <c:pt idx="104310">
                  <c:v>268.640625</c:v>
                </c:pt>
                <c:pt idx="104311">
                  <c:v>268.64322916666669</c:v>
                </c:pt>
                <c:pt idx="104312">
                  <c:v>268.64583333333331</c:v>
                </c:pt>
                <c:pt idx="104313">
                  <c:v>268.6484375</c:v>
                </c:pt>
                <c:pt idx="104314">
                  <c:v>268.65104166666669</c:v>
                </c:pt>
                <c:pt idx="104315">
                  <c:v>268.65364583333331</c:v>
                </c:pt>
                <c:pt idx="104316">
                  <c:v>268.65625</c:v>
                </c:pt>
                <c:pt idx="104317">
                  <c:v>268.65885416666669</c:v>
                </c:pt>
                <c:pt idx="104318">
                  <c:v>268.66145833333331</c:v>
                </c:pt>
                <c:pt idx="104319">
                  <c:v>268.6640625</c:v>
                </c:pt>
                <c:pt idx="104320">
                  <c:v>268.66666666666669</c:v>
                </c:pt>
                <c:pt idx="104321">
                  <c:v>268.66927083333331</c:v>
                </c:pt>
                <c:pt idx="104322">
                  <c:v>268.671875</c:v>
                </c:pt>
                <c:pt idx="104323">
                  <c:v>268.67447916666669</c:v>
                </c:pt>
                <c:pt idx="104324">
                  <c:v>268.67708333333331</c:v>
                </c:pt>
                <c:pt idx="104325">
                  <c:v>268.6796875</c:v>
                </c:pt>
                <c:pt idx="104326">
                  <c:v>268.68229166666669</c:v>
                </c:pt>
                <c:pt idx="104327">
                  <c:v>268.68489583333331</c:v>
                </c:pt>
                <c:pt idx="104328">
                  <c:v>268.6875</c:v>
                </c:pt>
                <c:pt idx="104329">
                  <c:v>268.69010416666669</c:v>
                </c:pt>
                <c:pt idx="104330">
                  <c:v>268.69270833333331</c:v>
                </c:pt>
                <c:pt idx="104331">
                  <c:v>268.6953125</c:v>
                </c:pt>
                <c:pt idx="104332">
                  <c:v>268.69791666666669</c:v>
                </c:pt>
                <c:pt idx="104333">
                  <c:v>268.70052083333331</c:v>
                </c:pt>
                <c:pt idx="104334">
                  <c:v>268.703125</c:v>
                </c:pt>
                <c:pt idx="104335">
                  <c:v>268.70572916666669</c:v>
                </c:pt>
                <c:pt idx="104336">
                  <c:v>268.70833333333331</c:v>
                </c:pt>
                <c:pt idx="104337">
                  <c:v>268.7109375</c:v>
                </c:pt>
                <c:pt idx="104338">
                  <c:v>268.71354166666669</c:v>
                </c:pt>
                <c:pt idx="104339">
                  <c:v>268.71614583333331</c:v>
                </c:pt>
                <c:pt idx="104340">
                  <c:v>268.71875</c:v>
                </c:pt>
                <c:pt idx="104341">
                  <c:v>268.72135416666669</c:v>
                </c:pt>
                <c:pt idx="104342">
                  <c:v>268.72395833333331</c:v>
                </c:pt>
                <c:pt idx="104343">
                  <c:v>268.7265625</c:v>
                </c:pt>
                <c:pt idx="104344">
                  <c:v>268.72916666666669</c:v>
                </c:pt>
                <c:pt idx="104345">
                  <c:v>268.73177083333331</c:v>
                </c:pt>
                <c:pt idx="104346">
                  <c:v>268.734375</c:v>
                </c:pt>
                <c:pt idx="104347">
                  <c:v>268.73697916666669</c:v>
                </c:pt>
                <c:pt idx="104348">
                  <c:v>268.73958333333331</c:v>
                </c:pt>
                <c:pt idx="104349">
                  <c:v>268.7421875</c:v>
                </c:pt>
                <c:pt idx="104350">
                  <c:v>268.74479166666669</c:v>
                </c:pt>
                <c:pt idx="104351">
                  <c:v>268.74739583333331</c:v>
                </c:pt>
                <c:pt idx="104352">
                  <c:v>268.75</c:v>
                </c:pt>
                <c:pt idx="104353">
                  <c:v>268.75260416666669</c:v>
                </c:pt>
                <c:pt idx="104354">
                  <c:v>268.75520833333331</c:v>
                </c:pt>
                <c:pt idx="104355">
                  <c:v>268.7578125</c:v>
                </c:pt>
                <c:pt idx="104356">
                  <c:v>268.76041666666669</c:v>
                </c:pt>
                <c:pt idx="104357">
                  <c:v>268.76302083333331</c:v>
                </c:pt>
                <c:pt idx="104358">
                  <c:v>268.765625</c:v>
                </c:pt>
                <c:pt idx="104359">
                  <c:v>268.76822916666669</c:v>
                </c:pt>
                <c:pt idx="104360">
                  <c:v>268.77083333333331</c:v>
                </c:pt>
                <c:pt idx="104361">
                  <c:v>268.7734375</c:v>
                </c:pt>
                <c:pt idx="104362">
                  <c:v>268.77604166666669</c:v>
                </c:pt>
                <c:pt idx="104363">
                  <c:v>268.77864583333331</c:v>
                </c:pt>
                <c:pt idx="104364">
                  <c:v>268.78125</c:v>
                </c:pt>
                <c:pt idx="104365">
                  <c:v>268.78385416666669</c:v>
                </c:pt>
                <c:pt idx="104366">
                  <c:v>268.78645833333331</c:v>
                </c:pt>
                <c:pt idx="104367">
                  <c:v>268.7890625</c:v>
                </c:pt>
                <c:pt idx="104368">
                  <c:v>268.79166666666669</c:v>
                </c:pt>
                <c:pt idx="104369">
                  <c:v>268.79427083333331</c:v>
                </c:pt>
                <c:pt idx="104370">
                  <c:v>268.796875</c:v>
                </c:pt>
                <c:pt idx="104371">
                  <c:v>268.79947916666669</c:v>
                </c:pt>
                <c:pt idx="104372">
                  <c:v>268.80208333333331</c:v>
                </c:pt>
                <c:pt idx="104373">
                  <c:v>268.8046875</c:v>
                </c:pt>
                <c:pt idx="104374">
                  <c:v>268.80729166666669</c:v>
                </c:pt>
                <c:pt idx="104375">
                  <c:v>268.80989583333331</c:v>
                </c:pt>
                <c:pt idx="104376">
                  <c:v>268.8125</c:v>
                </c:pt>
                <c:pt idx="104377">
                  <c:v>268.81510416666669</c:v>
                </c:pt>
                <c:pt idx="104378">
                  <c:v>268.81770833333331</c:v>
                </c:pt>
                <c:pt idx="104379">
                  <c:v>268.8203125</c:v>
                </c:pt>
                <c:pt idx="104380">
                  <c:v>268.82291666666669</c:v>
                </c:pt>
                <c:pt idx="104381">
                  <c:v>268.82552083333331</c:v>
                </c:pt>
                <c:pt idx="104382">
                  <c:v>268.828125</c:v>
                </c:pt>
                <c:pt idx="104383">
                  <c:v>268.83072916666669</c:v>
                </c:pt>
                <c:pt idx="104384">
                  <c:v>268.83333333333331</c:v>
                </c:pt>
                <c:pt idx="104385">
                  <c:v>268.8359375</c:v>
                </c:pt>
                <c:pt idx="104386">
                  <c:v>268.83854166666669</c:v>
                </c:pt>
                <c:pt idx="104387">
                  <c:v>268.84114583333331</c:v>
                </c:pt>
                <c:pt idx="104388">
                  <c:v>268.84375</c:v>
                </c:pt>
                <c:pt idx="104389">
                  <c:v>268.84635416666669</c:v>
                </c:pt>
                <c:pt idx="104390">
                  <c:v>268.84895833333331</c:v>
                </c:pt>
                <c:pt idx="104391">
                  <c:v>268.8515625</c:v>
                </c:pt>
                <c:pt idx="104392">
                  <c:v>268.85416666666669</c:v>
                </c:pt>
                <c:pt idx="104393">
                  <c:v>268.85677083333331</c:v>
                </c:pt>
                <c:pt idx="104394">
                  <c:v>268.859375</c:v>
                </c:pt>
                <c:pt idx="104395">
                  <c:v>268.86197916666669</c:v>
                </c:pt>
                <c:pt idx="104396">
                  <c:v>268.86458333333331</c:v>
                </c:pt>
                <c:pt idx="104397">
                  <c:v>268.8671875</c:v>
                </c:pt>
                <c:pt idx="104398">
                  <c:v>268.86979166666669</c:v>
                </c:pt>
                <c:pt idx="104399">
                  <c:v>268.87239583333331</c:v>
                </c:pt>
                <c:pt idx="104400">
                  <c:v>268.875</c:v>
                </c:pt>
                <c:pt idx="104401">
                  <c:v>268.87760416666669</c:v>
                </c:pt>
                <c:pt idx="104402">
                  <c:v>268.88020833333331</c:v>
                </c:pt>
                <c:pt idx="104403">
                  <c:v>268.8828125</c:v>
                </c:pt>
                <c:pt idx="104404">
                  <c:v>268.88541666666669</c:v>
                </c:pt>
                <c:pt idx="104405">
                  <c:v>268.88802083333331</c:v>
                </c:pt>
                <c:pt idx="104406">
                  <c:v>268.890625</c:v>
                </c:pt>
                <c:pt idx="104407">
                  <c:v>268.89322916666669</c:v>
                </c:pt>
                <c:pt idx="104408">
                  <c:v>268.89583333333331</c:v>
                </c:pt>
                <c:pt idx="104409">
                  <c:v>268.8984375</c:v>
                </c:pt>
                <c:pt idx="104410">
                  <c:v>268.90104166666669</c:v>
                </c:pt>
                <c:pt idx="104411">
                  <c:v>268.90364583333331</c:v>
                </c:pt>
                <c:pt idx="104412">
                  <c:v>268.90625</c:v>
                </c:pt>
                <c:pt idx="104413">
                  <c:v>268.90885416666669</c:v>
                </c:pt>
                <c:pt idx="104414">
                  <c:v>268.91145833333331</c:v>
                </c:pt>
                <c:pt idx="104415">
                  <c:v>268.9140625</c:v>
                </c:pt>
                <c:pt idx="104416">
                  <c:v>268.91666666666669</c:v>
                </c:pt>
                <c:pt idx="104417">
                  <c:v>268.91927083333331</c:v>
                </c:pt>
                <c:pt idx="104418">
                  <c:v>268.921875</c:v>
                </c:pt>
                <c:pt idx="104419">
                  <c:v>268.92447916666669</c:v>
                </c:pt>
                <c:pt idx="104420">
                  <c:v>268.92708333333331</c:v>
                </c:pt>
                <c:pt idx="104421">
                  <c:v>268.9296875</c:v>
                </c:pt>
                <c:pt idx="104422">
                  <c:v>268.93229166666669</c:v>
                </c:pt>
                <c:pt idx="104423">
                  <c:v>268.93489583333331</c:v>
                </c:pt>
                <c:pt idx="104424">
                  <c:v>268.9375</c:v>
                </c:pt>
                <c:pt idx="104425">
                  <c:v>268.94010416666669</c:v>
                </c:pt>
                <c:pt idx="104426">
                  <c:v>268.94270833333331</c:v>
                </c:pt>
                <c:pt idx="104427">
                  <c:v>268.9453125</c:v>
                </c:pt>
                <c:pt idx="104428">
                  <c:v>268.94791666666669</c:v>
                </c:pt>
                <c:pt idx="104429">
                  <c:v>268.95052083333331</c:v>
                </c:pt>
                <c:pt idx="104430">
                  <c:v>268.953125</c:v>
                </c:pt>
                <c:pt idx="104431">
                  <c:v>268.95572916666669</c:v>
                </c:pt>
                <c:pt idx="104432">
                  <c:v>268.95833333333331</c:v>
                </c:pt>
                <c:pt idx="104433">
                  <c:v>268.9609375</c:v>
                </c:pt>
                <c:pt idx="104434">
                  <c:v>268.96354166666669</c:v>
                </c:pt>
                <c:pt idx="104435">
                  <c:v>268.96614583333331</c:v>
                </c:pt>
                <c:pt idx="104436">
                  <c:v>268.96875</c:v>
                </c:pt>
                <c:pt idx="104437">
                  <c:v>268.97135416666669</c:v>
                </c:pt>
                <c:pt idx="104438">
                  <c:v>268.97395833333331</c:v>
                </c:pt>
                <c:pt idx="104439">
                  <c:v>268.9765625</c:v>
                </c:pt>
                <c:pt idx="104440">
                  <c:v>268.97916666666669</c:v>
                </c:pt>
                <c:pt idx="104441">
                  <c:v>268.98177083333331</c:v>
                </c:pt>
                <c:pt idx="104442">
                  <c:v>268.984375</c:v>
                </c:pt>
                <c:pt idx="104443">
                  <c:v>268.98697916666669</c:v>
                </c:pt>
                <c:pt idx="104444">
                  <c:v>268.98958333333331</c:v>
                </c:pt>
                <c:pt idx="104445">
                  <c:v>268.9921875</c:v>
                </c:pt>
                <c:pt idx="104446">
                  <c:v>268.99479166666669</c:v>
                </c:pt>
                <c:pt idx="104447">
                  <c:v>268.99739583333331</c:v>
                </c:pt>
                <c:pt idx="104448">
                  <c:v>269</c:v>
                </c:pt>
                <c:pt idx="104449">
                  <c:v>269.00260416666669</c:v>
                </c:pt>
                <c:pt idx="104450">
                  <c:v>269.00520833333331</c:v>
                </c:pt>
                <c:pt idx="104451">
                  <c:v>269.0078125</c:v>
                </c:pt>
                <c:pt idx="104452">
                  <c:v>269.01041666666669</c:v>
                </c:pt>
                <c:pt idx="104453">
                  <c:v>269.01302083333331</c:v>
                </c:pt>
                <c:pt idx="104454">
                  <c:v>269.015625</c:v>
                </c:pt>
                <c:pt idx="104455">
                  <c:v>269.01822916666669</c:v>
                </c:pt>
                <c:pt idx="104456">
                  <c:v>269.02083333333331</c:v>
                </c:pt>
                <c:pt idx="104457">
                  <c:v>269.0234375</c:v>
                </c:pt>
                <c:pt idx="104458">
                  <c:v>269.02604166666669</c:v>
                </c:pt>
                <c:pt idx="104459">
                  <c:v>269.02864583333331</c:v>
                </c:pt>
                <c:pt idx="104460">
                  <c:v>269.03125</c:v>
                </c:pt>
                <c:pt idx="104461">
                  <c:v>269.03385416666669</c:v>
                </c:pt>
                <c:pt idx="104462">
                  <c:v>269.03645833333331</c:v>
                </c:pt>
                <c:pt idx="104463">
                  <c:v>269.0390625</c:v>
                </c:pt>
                <c:pt idx="104464">
                  <c:v>269.04166666666669</c:v>
                </c:pt>
                <c:pt idx="104465">
                  <c:v>269.04427083333331</c:v>
                </c:pt>
                <c:pt idx="104466">
                  <c:v>269.046875</c:v>
                </c:pt>
                <c:pt idx="104467">
                  <c:v>269.04947916666669</c:v>
                </c:pt>
                <c:pt idx="104468">
                  <c:v>269.05208333333331</c:v>
                </c:pt>
                <c:pt idx="104469">
                  <c:v>269.0546875</c:v>
                </c:pt>
                <c:pt idx="104470">
                  <c:v>269.05729166666669</c:v>
                </c:pt>
                <c:pt idx="104471">
                  <c:v>269.05989583333331</c:v>
                </c:pt>
                <c:pt idx="104472">
                  <c:v>269.0625</c:v>
                </c:pt>
                <c:pt idx="104473">
                  <c:v>269.06510416666669</c:v>
                </c:pt>
                <c:pt idx="104474">
                  <c:v>269.06770833333331</c:v>
                </c:pt>
                <c:pt idx="104475">
                  <c:v>269.0703125</c:v>
                </c:pt>
                <c:pt idx="104476">
                  <c:v>269.07291666666669</c:v>
                </c:pt>
                <c:pt idx="104477">
                  <c:v>269.07552083333331</c:v>
                </c:pt>
                <c:pt idx="104478">
                  <c:v>269.078125</c:v>
                </c:pt>
                <c:pt idx="104479">
                  <c:v>269.08072916666669</c:v>
                </c:pt>
                <c:pt idx="104480">
                  <c:v>269.08333333333331</c:v>
                </c:pt>
                <c:pt idx="104481">
                  <c:v>269.0859375</c:v>
                </c:pt>
                <c:pt idx="104482">
                  <c:v>269.08854166666669</c:v>
                </c:pt>
                <c:pt idx="104483">
                  <c:v>269.09114583333331</c:v>
                </c:pt>
                <c:pt idx="104484">
                  <c:v>269.09375</c:v>
                </c:pt>
                <c:pt idx="104485">
                  <c:v>269.09635416666669</c:v>
                </c:pt>
                <c:pt idx="104486">
                  <c:v>269.09895833333331</c:v>
                </c:pt>
                <c:pt idx="104487">
                  <c:v>269.1015625</c:v>
                </c:pt>
                <c:pt idx="104488">
                  <c:v>269.10416666666669</c:v>
                </c:pt>
                <c:pt idx="104489">
                  <c:v>269.10677083333331</c:v>
                </c:pt>
                <c:pt idx="104490">
                  <c:v>269.109375</c:v>
                </c:pt>
                <c:pt idx="104491">
                  <c:v>269.11197916666669</c:v>
                </c:pt>
                <c:pt idx="104492">
                  <c:v>269.11458333333331</c:v>
                </c:pt>
                <c:pt idx="104493">
                  <c:v>269.1171875</c:v>
                </c:pt>
                <c:pt idx="104494">
                  <c:v>269.11979166666669</c:v>
                </c:pt>
                <c:pt idx="104495">
                  <c:v>269.12239583333331</c:v>
                </c:pt>
                <c:pt idx="104496">
                  <c:v>269.125</c:v>
                </c:pt>
                <c:pt idx="104497">
                  <c:v>269.12760416666669</c:v>
                </c:pt>
                <c:pt idx="104498">
                  <c:v>269.13020833333331</c:v>
                </c:pt>
                <c:pt idx="104499">
                  <c:v>269.1328125</c:v>
                </c:pt>
                <c:pt idx="104500">
                  <c:v>269.13541666666669</c:v>
                </c:pt>
                <c:pt idx="104501">
                  <c:v>269.13802083333331</c:v>
                </c:pt>
                <c:pt idx="104502">
                  <c:v>269.140625</c:v>
                </c:pt>
                <c:pt idx="104503">
                  <c:v>269.14322916666669</c:v>
                </c:pt>
                <c:pt idx="104504">
                  <c:v>269.14583333333331</c:v>
                </c:pt>
                <c:pt idx="104505">
                  <c:v>269.1484375</c:v>
                </c:pt>
                <c:pt idx="104506">
                  <c:v>269.15104166666669</c:v>
                </c:pt>
                <c:pt idx="104507">
                  <c:v>269.15364583333331</c:v>
                </c:pt>
                <c:pt idx="104508">
                  <c:v>269.15625</c:v>
                </c:pt>
                <c:pt idx="104509">
                  <c:v>269.15885416666669</c:v>
                </c:pt>
                <c:pt idx="104510">
                  <c:v>269.16145833333331</c:v>
                </c:pt>
                <c:pt idx="104511">
                  <c:v>269.1640625</c:v>
                </c:pt>
                <c:pt idx="104512">
                  <c:v>269.16666666666669</c:v>
                </c:pt>
                <c:pt idx="104513">
                  <c:v>269.16927083333331</c:v>
                </c:pt>
                <c:pt idx="104514">
                  <c:v>269.171875</c:v>
                </c:pt>
                <c:pt idx="104515">
                  <c:v>269.17447916666669</c:v>
                </c:pt>
                <c:pt idx="104516">
                  <c:v>269.17708333333331</c:v>
                </c:pt>
                <c:pt idx="104517">
                  <c:v>269.1796875</c:v>
                </c:pt>
                <c:pt idx="104518">
                  <c:v>269.18229166666669</c:v>
                </c:pt>
                <c:pt idx="104519">
                  <c:v>269.18489583333331</c:v>
                </c:pt>
                <c:pt idx="104520">
                  <c:v>269.1875</c:v>
                </c:pt>
                <c:pt idx="104521">
                  <c:v>269.19010416666669</c:v>
                </c:pt>
                <c:pt idx="104522">
                  <c:v>269.19270833333331</c:v>
                </c:pt>
                <c:pt idx="104523">
                  <c:v>269.1953125</c:v>
                </c:pt>
                <c:pt idx="104524">
                  <c:v>269.19791666666669</c:v>
                </c:pt>
                <c:pt idx="104525">
                  <c:v>269.20052083333331</c:v>
                </c:pt>
                <c:pt idx="104526">
                  <c:v>269.203125</c:v>
                </c:pt>
                <c:pt idx="104527">
                  <c:v>269.20572916666669</c:v>
                </c:pt>
                <c:pt idx="104528">
                  <c:v>269.20833333333331</c:v>
                </c:pt>
                <c:pt idx="104529">
                  <c:v>269.2109375</c:v>
                </c:pt>
                <c:pt idx="104530">
                  <c:v>269.21354166666669</c:v>
                </c:pt>
                <c:pt idx="104531">
                  <c:v>269.21614583333331</c:v>
                </c:pt>
                <c:pt idx="104532">
                  <c:v>269.21875</c:v>
                </c:pt>
                <c:pt idx="104533">
                  <c:v>269.22135416666669</c:v>
                </c:pt>
                <c:pt idx="104534">
                  <c:v>269.22395833333331</c:v>
                </c:pt>
                <c:pt idx="104535">
                  <c:v>269.2265625</c:v>
                </c:pt>
                <c:pt idx="104536">
                  <c:v>269.22916666666669</c:v>
                </c:pt>
                <c:pt idx="104537">
                  <c:v>269.23177083333331</c:v>
                </c:pt>
                <c:pt idx="104538">
                  <c:v>269.234375</c:v>
                </c:pt>
                <c:pt idx="104539">
                  <c:v>269.23697916666669</c:v>
                </c:pt>
                <c:pt idx="104540">
                  <c:v>269.23958333333331</c:v>
                </c:pt>
                <c:pt idx="104541">
                  <c:v>269.2421875</c:v>
                </c:pt>
                <c:pt idx="104542">
                  <c:v>269.24479166666669</c:v>
                </c:pt>
                <c:pt idx="104543">
                  <c:v>269.24739583333331</c:v>
                </c:pt>
                <c:pt idx="104544">
                  <c:v>269.25</c:v>
                </c:pt>
                <c:pt idx="104545">
                  <c:v>269.25260416666669</c:v>
                </c:pt>
                <c:pt idx="104546">
                  <c:v>269.25520833333331</c:v>
                </c:pt>
                <c:pt idx="104547">
                  <c:v>269.2578125</c:v>
                </c:pt>
                <c:pt idx="104548">
                  <c:v>269.26041666666669</c:v>
                </c:pt>
                <c:pt idx="104549">
                  <c:v>269.26302083333331</c:v>
                </c:pt>
                <c:pt idx="104550">
                  <c:v>269.265625</c:v>
                </c:pt>
                <c:pt idx="104551">
                  <c:v>269.26822916666669</c:v>
                </c:pt>
                <c:pt idx="104552">
                  <c:v>269.27083333333331</c:v>
                </c:pt>
                <c:pt idx="104553">
                  <c:v>269.2734375</c:v>
                </c:pt>
                <c:pt idx="104554">
                  <c:v>269.27604166666669</c:v>
                </c:pt>
                <c:pt idx="104555">
                  <c:v>269.27864583333331</c:v>
                </c:pt>
                <c:pt idx="104556">
                  <c:v>269.28125</c:v>
                </c:pt>
                <c:pt idx="104557">
                  <c:v>269.28385416666669</c:v>
                </c:pt>
                <c:pt idx="104558">
                  <c:v>269.28645833333331</c:v>
                </c:pt>
                <c:pt idx="104559">
                  <c:v>269.2890625</c:v>
                </c:pt>
                <c:pt idx="104560">
                  <c:v>269.29166666666669</c:v>
                </c:pt>
                <c:pt idx="104561">
                  <c:v>269.29427083333331</c:v>
                </c:pt>
                <c:pt idx="104562">
                  <c:v>269.296875</c:v>
                </c:pt>
                <c:pt idx="104563">
                  <c:v>269.29947916666669</c:v>
                </c:pt>
                <c:pt idx="104564">
                  <c:v>269.30208333333331</c:v>
                </c:pt>
                <c:pt idx="104565">
                  <c:v>269.3046875</c:v>
                </c:pt>
                <c:pt idx="104566">
                  <c:v>269.30729166666669</c:v>
                </c:pt>
                <c:pt idx="104567">
                  <c:v>269.30989583333331</c:v>
                </c:pt>
                <c:pt idx="104568">
                  <c:v>269.3125</c:v>
                </c:pt>
                <c:pt idx="104569">
                  <c:v>269.31510416666669</c:v>
                </c:pt>
                <c:pt idx="104570">
                  <c:v>269.31770833333331</c:v>
                </c:pt>
                <c:pt idx="104571">
                  <c:v>269.3203125</c:v>
                </c:pt>
                <c:pt idx="104572">
                  <c:v>269.32291666666669</c:v>
                </c:pt>
                <c:pt idx="104573">
                  <c:v>269.32552083333331</c:v>
                </c:pt>
                <c:pt idx="104574">
                  <c:v>269.328125</c:v>
                </c:pt>
                <c:pt idx="104575">
                  <c:v>269.33072916666669</c:v>
                </c:pt>
                <c:pt idx="104576">
                  <c:v>269.33333333333331</c:v>
                </c:pt>
                <c:pt idx="104577">
                  <c:v>269.3359375</c:v>
                </c:pt>
                <c:pt idx="104578">
                  <c:v>269.33854166666669</c:v>
                </c:pt>
                <c:pt idx="104579">
                  <c:v>269.34114583333331</c:v>
                </c:pt>
                <c:pt idx="104580">
                  <c:v>269.34375</c:v>
                </c:pt>
                <c:pt idx="104581">
                  <c:v>269.34635416666669</c:v>
                </c:pt>
                <c:pt idx="104582">
                  <c:v>269.34895833333331</c:v>
                </c:pt>
                <c:pt idx="104583">
                  <c:v>269.3515625</c:v>
                </c:pt>
                <c:pt idx="104584">
                  <c:v>269.35416666666669</c:v>
                </c:pt>
                <c:pt idx="104585">
                  <c:v>269.35677083333331</c:v>
                </c:pt>
                <c:pt idx="104586">
                  <c:v>269.359375</c:v>
                </c:pt>
                <c:pt idx="104587">
                  <c:v>269.36197916666669</c:v>
                </c:pt>
                <c:pt idx="104588">
                  <c:v>269.36458333333331</c:v>
                </c:pt>
                <c:pt idx="104589">
                  <c:v>269.3671875</c:v>
                </c:pt>
                <c:pt idx="104590">
                  <c:v>269.36979166666669</c:v>
                </c:pt>
                <c:pt idx="104591">
                  <c:v>269.37239583333331</c:v>
                </c:pt>
                <c:pt idx="104592">
                  <c:v>269.375</c:v>
                </c:pt>
                <c:pt idx="104593">
                  <c:v>269.37760416666669</c:v>
                </c:pt>
                <c:pt idx="104594">
                  <c:v>269.38020833333331</c:v>
                </c:pt>
                <c:pt idx="104595">
                  <c:v>269.3828125</c:v>
                </c:pt>
                <c:pt idx="104596">
                  <c:v>269.38541666666669</c:v>
                </c:pt>
                <c:pt idx="104597">
                  <c:v>269.38802083333331</c:v>
                </c:pt>
                <c:pt idx="104598">
                  <c:v>269.390625</c:v>
                </c:pt>
                <c:pt idx="104599">
                  <c:v>269.39322916666669</c:v>
                </c:pt>
                <c:pt idx="104600">
                  <c:v>269.39583333333331</c:v>
                </c:pt>
                <c:pt idx="104601">
                  <c:v>269.3984375</c:v>
                </c:pt>
                <c:pt idx="104602">
                  <c:v>269.40104166666669</c:v>
                </c:pt>
                <c:pt idx="104603">
                  <c:v>269.40364583333331</c:v>
                </c:pt>
                <c:pt idx="104604">
                  <c:v>269.40625</c:v>
                </c:pt>
                <c:pt idx="104605">
                  <c:v>269.40885416666669</c:v>
                </c:pt>
                <c:pt idx="104606">
                  <c:v>269.41145833333331</c:v>
                </c:pt>
                <c:pt idx="104607">
                  <c:v>269.4140625</c:v>
                </c:pt>
                <c:pt idx="104608">
                  <c:v>269.41666666666669</c:v>
                </c:pt>
                <c:pt idx="104609">
                  <c:v>269.41927083333331</c:v>
                </c:pt>
                <c:pt idx="104610">
                  <c:v>269.421875</c:v>
                </c:pt>
                <c:pt idx="104611">
                  <c:v>269.42447916666669</c:v>
                </c:pt>
                <c:pt idx="104612">
                  <c:v>269.42708333333331</c:v>
                </c:pt>
                <c:pt idx="104613">
                  <c:v>269.4296875</c:v>
                </c:pt>
                <c:pt idx="104614">
                  <c:v>269.43229166666669</c:v>
                </c:pt>
                <c:pt idx="104615">
                  <c:v>269.43489583333331</c:v>
                </c:pt>
                <c:pt idx="104616">
                  <c:v>269.4375</c:v>
                </c:pt>
                <c:pt idx="104617">
                  <c:v>269.44010416666669</c:v>
                </c:pt>
                <c:pt idx="104618">
                  <c:v>269.44270833333331</c:v>
                </c:pt>
                <c:pt idx="104619">
                  <c:v>269.4453125</c:v>
                </c:pt>
                <c:pt idx="104620">
                  <c:v>269.44791666666669</c:v>
                </c:pt>
                <c:pt idx="104621">
                  <c:v>269.45052083333331</c:v>
                </c:pt>
                <c:pt idx="104622">
                  <c:v>269.453125</c:v>
                </c:pt>
                <c:pt idx="104623">
                  <c:v>269.45572916666669</c:v>
                </c:pt>
                <c:pt idx="104624">
                  <c:v>269.45833333333331</c:v>
                </c:pt>
                <c:pt idx="104625">
                  <c:v>269.4609375</c:v>
                </c:pt>
                <c:pt idx="104626">
                  <c:v>269.46354166666669</c:v>
                </c:pt>
                <c:pt idx="104627">
                  <c:v>269.46614583333331</c:v>
                </c:pt>
                <c:pt idx="104628">
                  <c:v>269.46875</c:v>
                </c:pt>
                <c:pt idx="104629">
                  <c:v>269.47135416666669</c:v>
                </c:pt>
                <c:pt idx="104630">
                  <c:v>269.47395833333331</c:v>
                </c:pt>
                <c:pt idx="104631">
                  <c:v>269.4765625</c:v>
                </c:pt>
                <c:pt idx="104632">
                  <c:v>269.47916666666669</c:v>
                </c:pt>
                <c:pt idx="104633">
                  <c:v>269.48177083333331</c:v>
                </c:pt>
                <c:pt idx="104634">
                  <c:v>269.484375</c:v>
                </c:pt>
                <c:pt idx="104635">
                  <c:v>269.48697916666669</c:v>
                </c:pt>
                <c:pt idx="104636">
                  <c:v>269.48958333333331</c:v>
                </c:pt>
                <c:pt idx="104637">
                  <c:v>269.4921875</c:v>
                </c:pt>
                <c:pt idx="104638">
                  <c:v>269.49479166666669</c:v>
                </c:pt>
                <c:pt idx="104639">
                  <c:v>269.49739583333331</c:v>
                </c:pt>
                <c:pt idx="104640">
                  <c:v>269.5</c:v>
                </c:pt>
                <c:pt idx="104641">
                  <c:v>269.50260416666669</c:v>
                </c:pt>
                <c:pt idx="104642">
                  <c:v>269.50520833333331</c:v>
                </c:pt>
                <c:pt idx="104643">
                  <c:v>269.5078125</c:v>
                </c:pt>
                <c:pt idx="104644">
                  <c:v>269.51041666666669</c:v>
                </c:pt>
                <c:pt idx="104645">
                  <c:v>269.51302083333331</c:v>
                </c:pt>
                <c:pt idx="104646">
                  <c:v>269.515625</c:v>
                </c:pt>
                <c:pt idx="104647">
                  <c:v>269.51822916666669</c:v>
                </c:pt>
                <c:pt idx="104648">
                  <c:v>269.52083333333331</c:v>
                </c:pt>
                <c:pt idx="104649">
                  <c:v>269.5234375</c:v>
                </c:pt>
                <c:pt idx="104650">
                  <c:v>269.52604166666669</c:v>
                </c:pt>
                <c:pt idx="104651">
                  <c:v>269.52864583333331</c:v>
                </c:pt>
                <c:pt idx="104652">
                  <c:v>269.53125</c:v>
                </c:pt>
                <c:pt idx="104653">
                  <c:v>269.53385416666669</c:v>
                </c:pt>
                <c:pt idx="104654">
                  <c:v>269.53645833333331</c:v>
                </c:pt>
                <c:pt idx="104655">
                  <c:v>269.5390625</c:v>
                </c:pt>
                <c:pt idx="104656">
                  <c:v>269.54166666666669</c:v>
                </c:pt>
                <c:pt idx="104657">
                  <c:v>269.54427083333331</c:v>
                </c:pt>
                <c:pt idx="104658">
                  <c:v>269.546875</c:v>
                </c:pt>
                <c:pt idx="104659">
                  <c:v>269.54947916666669</c:v>
                </c:pt>
                <c:pt idx="104660">
                  <c:v>269.55208333333331</c:v>
                </c:pt>
                <c:pt idx="104661">
                  <c:v>269.5546875</c:v>
                </c:pt>
                <c:pt idx="104662">
                  <c:v>269.55729166666669</c:v>
                </c:pt>
                <c:pt idx="104663">
                  <c:v>269.55989583333331</c:v>
                </c:pt>
                <c:pt idx="104664">
                  <c:v>269.5625</c:v>
                </c:pt>
                <c:pt idx="104665">
                  <c:v>269.56510416666669</c:v>
                </c:pt>
                <c:pt idx="104666">
                  <c:v>269.56770833333331</c:v>
                </c:pt>
                <c:pt idx="104667">
                  <c:v>269.5703125</c:v>
                </c:pt>
                <c:pt idx="104668">
                  <c:v>269.57291666666669</c:v>
                </c:pt>
                <c:pt idx="104669">
                  <c:v>269.57552083333331</c:v>
                </c:pt>
                <c:pt idx="104670">
                  <c:v>269.578125</c:v>
                </c:pt>
                <c:pt idx="104671">
                  <c:v>269.58072916666669</c:v>
                </c:pt>
                <c:pt idx="104672">
                  <c:v>269.58333333333331</c:v>
                </c:pt>
                <c:pt idx="104673">
                  <c:v>269.5859375</c:v>
                </c:pt>
                <c:pt idx="104674">
                  <c:v>269.58854166666669</c:v>
                </c:pt>
                <c:pt idx="104675">
                  <c:v>269.59114583333331</c:v>
                </c:pt>
                <c:pt idx="104676">
                  <c:v>269.59375</c:v>
                </c:pt>
                <c:pt idx="104677">
                  <c:v>269.59635416666669</c:v>
                </c:pt>
                <c:pt idx="104678">
                  <c:v>269.59895833333331</c:v>
                </c:pt>
                <c:pt idx="104679">
                  <c:v>269.6015625</c:v>
                </c:pt>
                <c:pt idx="104680">
                  <c:v>269.60416666666669</c:v>
                </c:pt>
                <c:pt idx="104681">
                  <c:v>269.60677083333331</c:v>
                </c:pt>
                <c:pt idx="104682">
                  <c:v>269.609375</c:v>
                </c:pt>
                <c:pt idx="104683">
                  <c:v>269.61197916666669</c:v>
                </c:pt>
                <c:pt idx="104684">
                  <c:v>269.61458333333331</c:v>
                </c:pt>
                <c:pt idx="104685">
                  <c:v>269.6171875</c:v>
                </c:pt>
                <c:pt idx="104686">
                  <c:v>269.61979166666669</c:v>
                </c:pt>
                <c:pt idx="104687">
                  <c:v>269.62239583333331</c:v>
                </c:pt>
                <c:pt idx="104688">
                  <c:v>269.625</c:v>
                </c:pt>
                <c:pt idx="104689">
                  <c:v>269.62760416666669</c:v>
                </c:pt>
                <c:pt idx="104690">
                  <c:v>269.63020833333331</c:v>
                </c:pt>
                <c:pt idx="104691">
                  <c:v>269.6328125</c:v>
                </c:pt>
                <c:pt idx="104692">
                  <c:v>269.63541666666669</c:v>
                </c:pt>
                <c:pt idx="104693">
                  <c:v>269.63802083333331</c:v>
                </c:pt>
                <c:pt idx="104694">
                  <c:v>269.640625</c:v>
                </c:pt>
                <c:pt idx="104695">
                  <c:v>269.64322916666669</c:v>
                </c:pt>
                <c:pt idx="104696">
                  <c:v>269.64583333333331</c:v>
                </c:pt>
                <c:pt idx="104697">
                  <c:v>269.6484375</c:v>
                </c:pt>
                <c:pt idx="104698">
                  <c:v>269.65104166666669</c:v>
                </c:pt>
                <c:pt idx="104699">
                  <c:v>269.65364583333331</c:v>
                </c:pt>
                <c:pt idx="104700">
                  <c:v>269.65625</c:v>
                </c:pt>
                <c:pt idx="104701">
                  <c:v>269.65885416666669</c:v>
                </c:pt>
                <c:pt idx="104702">
                  <c:v>269.66145833333331</c:v>
                </c:pt>
                <c:pt idx="104703">
                  <c:v>269.6640625</c:v>
                </c:pt>
                <c:pt idx="104704">
                  <c:v>269.66666666666669</c:v>
                </c:pt>
                <c:pt idx="104705">
                  <c:v>269.66927083333331</c:v>
                </c:pt>
                <c:pt idx="104706">
                  <c:v>269.671875</c:v>
                </c:pt>
                <c:pt idx="104707">
                  <c:v>269.67447916666669</c:v>
                </c:pt>
                <c:pt idx="104708">
                  <c:v>269.67708333333331</c:v>
                </c:pt>
                <c:pt idx="104709">
                  <c:v>269.6796875</c:v>
                </c:pt>
                <c:pt idx="104710">
                  <c:v>269.68229166666669</c:v>
                </c:pt>
                <c:pt idx="104711">
                  <c:v>269.68489583333331</c:v>
                </c:pt>
                <c:pt idx="104712">
                  <c:v>269.6875</c:v>
                </c:pt>
                <c:pt idx="104713">
                  <c:v>269.69010416666669</c:v>
                </c:pt>
                <c:pt idx="104714">
                  <c:v>269.69270833333331</c:v>
                </c:pt>
                <c:pt idx="104715">
                  <c:v>269.6953125</c:v>
                </c:pt>
                <c:pt idx="104716">
                  <c:v>269.69791666666669</c:v>
                </c:pt>
                <c:pt idx="104717">
                  <c:v>269.70052083333331</c:v>
                </c:pt>
                <c:pt idx="104718">
                  <c:v>269.703125</c:v>
                </c:pt>
                <c:pt idx="104719">
                  <c:v>269.70572916666669</c:v>
                </c:pt>
                <c:pt idx="104720">
                  <c:v>269.70833333333331</c:v>
                </c:pt>
                <c:pt idx="104721">
                  <c:v>269.7109375</c:v>
                </c:pt>
                <c:pt idx="104722">
                  <c:v>269.71354166666669</c:v>
                </c:pt>
                <c:pt idx="104723">
                  <c:v>269.71614583333331</c:v>
                </c:pt>
                <c:pt idx="104724">
                  <c:v>269.71875</c:v>
                </c:pt>
                <c:pt idx="104725">
                  <c:v>269.72135416666669</c:v>
                </c:pt>
                <c:pt idx="104726">
                  <c:v>269.72395833333331</c:v>
                </c:pt>
                <c:pt idx="104727">
                  <c:v>269.7265625</c:v>
                </c:pt>
                <c:pt idx="104728">
                  <c:v>269.72916666666669</c:v>
                </c:pt>
                <c:pt idx="104729">
                  <c:v>269.73177083333331</c:v>
                </c:pt>
                <c:pt idx="104730">
                  <c:v>269.734375</c:v>
                </c:pt>
                <c:pt idx="104731">
                  <c:v>269.73697916666669</c:v>
                </c:pt>
                <c:pt idx="104732">
                  <c:v>269.73958333333331</c:v>
                </c:pt>
                <c:pt idx="104733">
                  <c:v>269.7421875</c:v>
                </c:pt>
                <c:pt idx="104734">
                  <c:v>269.74479166666669</c:v>
                </c:pt>
                <c:pt idx="104735">
                  <c:v>269.74739583333331</c:v>
                </c:pt>
                <c:pt idx="104736">
                  <c:v>269.75</c:v>
                </c:pt>
                <c:pt idx="104737">
                  <c:v>269.75260416666669</c:v>
                </c:pt>
                <c:pt idx="104738">
                  <c:v>269.75520833333331</c:v>
                </c:pt>
                <c:pt idx="104739">
                  <c:v>269.7578125</c:v>
                </c:pt>
                <c:pt idx="104740">
                  <c:v>269.76041666666669</c:v>
                </c:pt>
                <c:pt idx="104741">
                  <c:v>269.76302083333331</c:v>
                </c:pt>
                <c:pt idx="104742">
                  <c:v>269.765625</c:v>
                </c:pt>
                <c:pt idx="104743">
                  <c:v>269.76822916666669</c:v>
                </c:pt>
                <c:pt idx="104744">
                  <c:v>269.77083333333331</c:v>
                </c:pt>
                <c:pt idx="104745">
                  <c:v>269.7734375</c:v>
                </c:pt>
                <c:pt idx="104746">
                  <c:v>269.77604166666669</c:v>
                </c:pt>
                <c:pt idx="104747">
                  <c:v>269.77864583333331</c:v>
                </c:pt>
                <c:pt idx="104748">
                  <c:v>269.78125</c:v>
                </c:pt>
                <c:pt idx="104749">
                  <c:v>269.78385416666669</c:v>
                </c:pt>
                <c:pt idx="104750">
                  <c:v>269.78645833333331</c:v>
                </c:pt>
                <c:pt idx="104751">
                  <c:v>269.7890625</c:v>
                </c:pt>
                <c:pt idx="104752">
                  <c:v>269.79166666666669</c:v>
                </c:pt>
                <c:pt idx="104753">
                  <c:v>269.79427083333331</c:v>
                </c:pt>
                <c:pt idx="104754">
                  <c:v>269.796875</c:v>
                </c:pt>
                <c:pt idx="104755">
                  <c:v>269.79947916666669</c:v>
                </c:pt>
                <c:pt idx="104756">
                  <c:v>269.80208333333331</c:v>
                </c:pt>
                <c:pt idx="104757">
                  <c:v>269.8046875</c:v>
                </c:pt>
                <c:pt idx="104758">
                  <c:v>269.80729166666669</c:v>
                </c:pt>
                <c:pt idx="104759">
                  <c:v>269.80989583333331</c:v>
                </c:pt>
                <c:pt idx="104760">
                  <c:v>269.8125</c:v>
                </c:pt>
                <c:pt idx="104761">
                  <c:v>269.81510416666669</c:v>
                </c:pt>
                <c:pt idx="104762">
                  <c:v>269.81770833333331</c:v>
                </c:pt>
                <c:pt idx="104763">
                  <c:v>269.8203125</c:v>
                </c:pt>
                <c:pt idx="104764">
                  <c:v>269.82291666666669</c:v>
                </c:pt>
                <c:pt idx="104765">
                  <c:v>269.82552083333331</c:v>
                </c:pt>
                <c:pt idx="104766">
                  <c:v>269.828125</c:v>
                </c:pt>
                <c:pt idx="104767">
                  <c:v>269.83072916666669</c:v>
                </c:pt>
                <c:pt idx="104768">
                  <c:v>269.83333333333331</c:v>
                </c:pt>
                <c:pt idx="104769">
                  <c:v>269.8359375</c:v>
                </c:pt>
                <c:pt idx="104770">
                  <c:v>269.83854166666669</c:v>
                </c:pt>
                <c:pt idx="104771">
                  <c:v>269.84114583333331</c:v>
                </c:pt>
                <c:pt idx="104772">
                  <c:v>269.84375</c:v>
                </c:pt>
                <c:pt idx="104773">
                  <c:v>269.84635416666669</c:v>
                </c:pt>
                <c:pt idx="104774">
                  <c:v>269.84895833333331</c:v>
                </c:pt>
                <c:pt idx="104775">
                  <c:v>269.8515625</c:v>
                </c:pt>
                <c:pt idx="104776">
                  <c:v>269.85416666666669</c:v>
                </c:pt>
                <c:pt idx="104777">
                  <c:v>269.85677083333331</c:v>
                </c:pt>
                <c:pt idx="104778">
                  <c:v>269.859375</c:v>
                </c:pt>
                <c:pt idx="104779">
                  <c:v>269.86197916666669</c:v>
                </c:pt>
                <c:pt idx="104780">
                  <c:v>269.86458333333331</c:v>
                </c:pt>
                <c:pt idx="104781">
                  <c:v>269.8671875</c:v>
                </c:pt>
                <c:pt idx="104782">
                  <c:v>269.86979166666669</c:v>
                </c:pt>
                <c:pt idx="104783">
                  <c:v>269.87239583333331</c:v>
                </c:pt>
                <c:pt idx="104784">
                  <c:v>269.875</c:v>
                </c:pt>
                <c:pt idx="104785">
                  <c:v>269.87760416666669</c:v>
                </c:pt>
                <c:pt idx="104786">
                  <c:v>269.88020833333331</c:v>
                </c:pt>
                <c:pt idx="104787">
                  <c:v>269.8828125</c:v>
                </c:pt>
                <c:pt idx="104788">
                  <c:v>269.88541666666669</c:v>
                </c:pt>
                <c:pt idx="104789">
                  <c:v>269.88802083333331</c:v>
                </c:pt>
                <c:pt idx="104790">
                  <c:v>269.890625</c:v>
                </c:pt>
                <c:pt idx="104791">
                  <c:v>269.89322916666669</c:v>
                </c:pt>
                <c:pt idx="104792">
                  <c:v>269.89583333333331</c:v>
                </c:pt>
                <c:pt idx="104793">
                  <c:v>269.8984375</c:v>
                </c:pt>
                <c:pt idx="104794">
                  <c:v>269.90104166666669</c:v>
                </c:pt>
                <c:pt idx="104795">
                  <c:v>269.90364583333331</c:v>
                </c:pt>
                <c:pt idx="104796">
                  <c:v>269.90625</c:v>
                </c:pt>
                <c:pt idx="104797">
                  <c:v>269.90885416666669</c:v>
                </c:pt>
                <c:pt idx="104798">
                  <c:v>269.91145833333331</c:v>
                </c:pt>
                <c:pt idx="104799">
                  <c:v>269.9140625</c:v>
                </c:pt>
                <c:pt idx="104800">
                  <c:v>269.91666666666669</c:v>
                </c:pt>
                <c:pt idx="104801">
                  <c:v>269.91927083333331</c:v>
                </c:pt>
                <c:pt idx="104802">
                  <c:v>269.921875</c:v>
                </c:pt>
                <c:pt idx="104803">
                  <c:v>269.92447916666669</c:v>
                </c:pt>
                <c:pt idx="104804">
                  <c:v>269.92708333333331</c:v>
                </c:pt>
                <c:pt idx="104805">
                  <c:v>269.9296875</c:v>
                </c:pt>
                <c:pt idx="104806">
                  <c:v>269.93229166666669</c:v>
                </c:pt>
                <c:pt idx="104807">
                  <c:v>269.93489583333331</c:v>
                </c:pt>
                <c:pt idx="104808">
                  <c:v>269.9375</c:v>
                </c:pt>
                <c:pt idx="104809">
                  <c:v>269.94010416666669</c:v>
                </c:pt>
                <c:pt idx="104810">
                  <c:v>269.94270833333331</c:v>
                </c:pt>
                <c:pt idx="104811">
                  <c:v>269.9453125</c:v>
                </c:pt>
                <c:pt idx="104812">
                  <c:v>269.94791666666669</c:v>
                </c:pt>
                <c:pt idx="104813">
                  <c:v>269.95052083333331</c:v>
                </c:pt>
                <c:pt idx="104814">
                  <c:v>269.953125</c:v>
                </c:pt>
                <c:pt idx="104815">
                  <c:v>269.95572916666669</c:v>
                </c:pt>
                <c:pt idx="104816">
                  <c:v>269.95833333333331</c:v>
                </c:pt>
                <c:pt idx="104817">
                  <c:v>269.9609375</c:v>
                </c:pt>
                <c:pt idx="104818">
                  <c:v>269.96354166666669</c:v>
                </c:pt>
                <c:pt idx="104819">
                  <c:v>269.96614583333331</c:v>
                </c:pt>
                <c:pt idx="104820">
                  <c:v>269.96875</c:v>
                </c:pt>
                <c:pt idx="104821">
                  <c:v>269.97135416666669</c:v>
                </c:pt>
                <c:pt idx="104822">
                  <c:v>269.97395833333331</c:v>
                </c:pt>
                <c:pt idx="104823">
                  <c:v>269.9765625</c:v>
                </c:pt>
                <c:pt idx="104824">
                  <c:v>269.97916666666669</c:v>
                </c:pt>
                <c:pt idx="104825">
                  <c:v>269.98177083333331</c:v>
                </c:pt>
                <c:pt idx="104826">
                  <c:v>269.984375</c:v>
                </c:pt>
                <c:pt idx="104827">
                  <c:v>269.98697916666669</c:v>
                </c:pt>
                <c:pt idx="104828">
                  <c:v>269.98958333333331</c:v>
                </c:pt>
                <c:pt idx="104829">
                  <c:v>269.9921875</c:v>
                </c:pt>
                <c:pt idx="104830">
                  <c:v>269.99479166666669</c:v>
                </c:pt>
                <c:pt idx="104831">
                  <c:v>269.99739583333331</c:v>
                </c:pt>
                <c:pt idx="104832">
                  <c:v>270</c:v>
                </c:pt>
                <c:pt idx="104833">
                  <c:v>270.00260416666669</c:v>
                </c:pt>
                <c:pt idx="104834">
                  <c:v>270.00520833333331</c:v>
                </c:pt>
                <c:pt idx="104835">
                  <c:v>270.0078125</c:v>
                </c:pt>
                <c:pt idx="104836">
                  <c:v>270.01041666666669</c:v>
                </c:pt>
                <c:pt idx="104837">
                  <c:v>270.01302083333331</c:v>
                </c:pt>
                <c:pt idx="104838">
                  <c:v>270.015625</c:v>
                </c:pt>
                <c:pt idx="104839">
                  <c:v>270.01822916666669</c:v>
                </c:pt>
                <c:pt idx="104840">
                  <c:v>270.02083333333331</c:v>
                </c:pt>
                <c:pt idx="104841">
                  <c:v>270.0234375</c:v>
                </c:pt>
                <c:pt idx="104842">
                  <c:v>270.02604166666669</c:v>
                </c:pt>
                <c:pt idx="104843">
                  <c:v>270.02864583333331</c:v>
                </c:pt>
                <c:pt idx="104844">
                  <c:v>270.03125</c:v>
                </c:pt>
                <c:pt idx="104845">
                  <c:v>270.03385416666669</c:v>
                </c:pt>
                <c:pt idx="104846">
                  <c:v>270.03645833333331</c:v>
                </c:pt>
                <c:pt idx="104847">
                  <c:v>270.0390625</c:v>
                </c:pt>
                <c:pt idx="104848">
                  <c:v>270.04166666666669</c:v>
                </c:pt>
                <c:pt idx="104849">
                  <c:v>270.04427083333331</c:v>
                </c:pt>
                <c:pt idx="104850">
                  <c:v>270.046875</c:v>
                </c:pt>
                <c:pt idx="104851">
                  <c:v>270.04947916666669</c:v>
                </c:pt>
                <c:pt idx="104852">
                  <c:v>270.05208333333331</c:v>
                </c:pt>
                <c:pt idx="104853">
                  <c:v>270.0546875</c:v>
                </c:pt>
                <c:pt idx="104854">
                  <c:v>270.05729166666669</c:v>
                </c:pt>
                <c:pt idx="104855">
                  <c:v>270.05989583333331</c:v>
                </c:pt>
                <c:pt idx="104856">
                  <c:v>270.0625</c:v>
                </c:pt>
                <c:pt idx="104857">
                  <c:v>270.06510416666669</c:v>
                </c:pt>
                <c:pt idx="104858">
                  <c:v>270.06770833333331</c:v>
                </c:pt>
                <c:pt idx="104859">
                  <c:v>270.0703125</c:v>
                </c:pt>
                <c:pt idx="104860">
                  <c:v>270.07291666666669</c:v>
                </c:pt>
                <c:pt idx="104861">
                  <c:v>270.07552083333331</c:v>
                </c:pt>
                <c:pt idx="104862">
                  <c:v>270.078125</c:v>
                </c:pt>
                <c:pt idx="104863">
                  <c:v>270.08072916666669</c:v>
                </c:pt>
                <c:pt idx="104864">
                  <c:v>270.08333333333331</c:v>
                </c:pt>
                <c:pt idx="104865">
                  <c:v>270.0859375</c:v>
                </c:pt>
                <c:pt idx="104866">
                  <c:v>270.08854166666669</c:v>
                </c:pt>
                <c:pt idx="104867">
                  <c:v>270.09114583333331</c:v>
                </c:pt>
                <c:pt idx="104868">
                  <c:v>270.09375</c:v>
                </c:pt>
                <c:pt idx="104869">
                  <c:v>270.09635416666669</c:v>
                </c:pt>
                <c:pt idx="104870">
                  <c:v>270.09895833333331</c:v>
                </c:pt>
                <c:pt idx="104871">
                  <c:v>270.1015625</c:v>
                </c:pt>
                <c:pt idx="104872">
                  <c:v>270.10416666666669</c:v>
                </c:pt>
                <c:pt idx="104873">
                  <c:v>270.10677083333331</c:v>
                </c:pt>
                <c:pt idx="104874">
                  <c:v>270.109375</c:v>
                </c:pt>
                <c:pt idx="104875">
                  <c:v>270.11197916666669</c:v>
                </c:pt>
                <c:pt idx="104876">
                  <c:v>270.11458333333331</c:v>
                </c:pt>
                <c:pt idx="104877">
                  <c:v>270.1171875</c:v>
                </c:pt>
                <c:pt idx="104878">
                  <c:v>270.11979166666669</c:v>
                </c:pt>
                <c:pt idx="104879">
                  <c:v>270.12239583333331</c:v>
                </c:pt>
                <c:pt idx="104880">
                  <c:v>270.125</c:v>
                </c:pt>
                <c:pt idx="104881">
                  <c:v>270.12760416666669</c:v>
                </c:pt>
                <c:pt idx="104882">
                  <c:v>270.13020833333331</c:v>
                </c:pt>
                <c:pt idx="104883">
                  <c:v>270.1328125</c:v>
                </c:pt>
                <c:pt idx="104884">
                  <c:v>270.13541666666669</c:v>
                </c:pt>
                <c:pt idx="104885">
                  <c:v>270.13802083333331</c:v>
                </c:pt>
                <c:pt idx="104886">
                  <c:v>270.140625</c:v>
                </c:pt>
                <c:pt idx="104887">
                  <c:v>270.14322916666669</c:v>
                </c:pt>
                <c:pt idx="104888">
                  <c:v>270.14583333333331</c:v>
                </c:pt>
                <c:pt idx="104889">
                  <c:v>270.1484375</c:v>
                </c:pt>
                <c:pt idx="104890">
                  <c:v>270.15104166666669</c:v>
                </c:pt>
                <c:pt idx="104891">
                  <c:v>270.15364583333331</c:v>
                </c:pt>
                <c:pt idx="104892">
                  <c:v>270.15625</c:v>
                </c:pt>
                <c:pt idx="104893">
                  <c:v>270.15885416666669</c:v>
                </c:pt>
                <c:pt idx="104894">
                  <c:v>270.16145833333331</c:v>
                </c:pt>
                <c:pt idx="104895">
                  <c:v>270.1640625</c:v>
                </c:pt>
                <c:pt idx="104896">
                  <c:v>270.16666666666669</c:v>
                </c:pt>
                <c:pt idx="104897">
                  <c:v>270.16927083333331</c:v>
                </c:pt>
                <c:pt idx="104898">
                  <c:v>270.171875</c:v>
                </c:pt>
                <c:pt idx="104899">
                  <c:v>270.17447916666669</c:v>
                </c:pt>
                <c:pt idx="104900">
                  <c:v>270.17708333333331</c:v>
                </c:pt>
                <c:pt idx="104901">
                  <c:v>270.1796875</c:v>
                </c:pt>
                <c:pt idx="104902">
                  <c:v>270.18229166666669</c:v>
                </c:pt>
                <c:pt idx="104903">
                  <c:v>270.18489583333331</c:v>
                </c:pt>
                <c:pt idx="104904">
                  <c:v>270.1875</c:v>
                </c:pt>
                <c:pt idx="104905">
                  <c:v>270.19010416666669</c:v>
                </c:pt>
                <c:pt idx="104906">
                  <c:v>270.19270833333331</c:v>
                </c:pt>
                <c:pt idx="104907">
                  <c:v>270.1953125</c:v>
                </c:pt>
                <c:pt idx="104908">
                  <c:v>270.19791666666669</c:v>
                </c:pt>
                <c:pt idx="104909">
                  <c:v>270.20052083333331</c:v>
                </c:pt>
                <c:pt idx="104910">
                  <c:v>270.203125</c:v>
                </c:pt>
                <c:pt idx="104911">
                  <c:v>270.20572916666669</c:v>
                </c:pt>
                <c:pt idx="104912">
                  <c:v>270.20833333333331</c:v>
                </c:pt>
                <c:pt idx="104913">
                  <c:v>270.2109375</c:v>
                </c:pt>
                <c:pt idx="104914">
                  <c:v>270.21354166666669</c:v>
                </c:pt>
                <c:pt idx="104915">
                  <c:v>270.21614583333331</c:v>
                </c:pt>
                <c:pt idx="104916">
                  <c:v>270.21875</c:v>
                </c:pt>
                <c:pt idx="104917">
                  <c:v>270.22135416666669</c:v>
                </c:pt>
                <c:pt idx="104918">
                  <c:v>270.22395833333331</c:v>
                </c:pt>
                <c:pt idx="104919">
                  <c:v>270.2265625</c:v>
                </c:pt>
                <c:pt idx="104920">
                  <c:v>270.22916666666669</c:v>
                </c:pt>
                <c:pt idx="104921">
                  <c:v>270.23177083333331</c:v>
                </c:pt>
                <c:pt idx="104922">
                  <c:v>270.234375</c:v>
                </c:pt>
                <c:pt idx="104923">
                  <c:v>270.23697916666669</c:v>
                </c:pt>
                <c:pt idx="104924">
                  <c:v>270.23958333333331</c:v>
                </c:pt>
                <c:pt idx="104925">
                  <c:v>270.2421875</c:v>
                </c:pt>
                <c:pt idx="104926">
                  <c:v>270.24479166666669</c:v>
                </c:pt>
                <c:pt idx="104927">
                  <c:v>270.24739583333331</c:v>
                </c:pt>
                <c:pt idx="104928">
                  <c:v>270.25</c:v>
                </c:pt>
                <c:pt idx="104929">
                  <c:v>270.25260416666669</c:v>
                </c:pt>
                <c:pt idx="104930">
                  <c:v>270.25520833333331</c:v>
                </c:pt>
                <c:pt idx="104931">
                  <c:v>270.2578125</c:v>
                </c:pt>
                <c:pt idx="104932">
                  <c:v>270.26041666666669</c:v>
                </c:pt>
                <c:pt idx="104933">
                  <c:v>270.26302083333331</c:v>
                </c:pt>
                <c:pt idx="104934">
                  <c:v>270.265625</c:v>
                </c:pt>
                <c:pt idx="104935">
                  <c:v>270.26822916666669</c:v>
                </c:pt>
                <c:pt idx="104936">
                  <c:v>270.27083333333331</c:v>
                </c:pt>
                <c:pt idx="104937">
                  <c:v>270.2734375</c:v>
                </c:pt>
                <c:pt idx="104938">
                  <c:v>270.27604166666669</c:v>
                </c:pt>
                <c:pt idx="104939">
                  <c:v>270.27864583333331</c:v>
                </c:pt>
                <c:pt idx="104940">
                  <c:v>270.28125</c:v>
                </c:pt>
                <c:pt idx="104941">
                  <c:v>270.28385416666669</c:v>
                </c:pt>
                <c:pt idx="104942">
                  <c:v>270.28645833333331</c:v>
                </c:pt>
                <c:pt idx="104943">
                  <c:v>270.2890625</c:v>
                </c:pt>
                <c:pt idx="104944">
                  <c:v>270.29166666666669</c:v>
                </c:pt>
                <c:pt idx="104945">
                  <c:v>270.29427083333331</c:v>
                </c:pt>
                <c:pt idx="104946">
                  <c:v>270.296875</c:v>
                </c:pt>
                <c:pt idx="104947">
                  <c:v>270.29947916666669</c:v>
                </c:pt>
                <c:pt idx="104948">
                  <c:v>270.30208333333331</c:v>
                </c:pt>
                <c:pt idx="104949">
                  <c:v>270.3046875</c:v>
                </c:pt>
                <c:pt idx="104950">
                  <c:v>270.30729166666669</c:v>
                </c:pt>
                <c:pt idx="104951">
                  <c:v>270.30989583333331</c:v>
                </c:pt>
                <c:pt idx="104952">
                  <c:v>270.3125</c:v>
                </c:pt>
                <c:pt idx="104953">
                  <c:v>270.31510416666669</c:v>
                </c:pt>
                <c:pt idx="104954">
                  <c:v>270.31770833333331</c:v>
                </c:pt>
                <c:pt idx="104955">
                  <c:v>270.3203125</c:v>
                </c:pt>
                <c:pt idx="104956">
                  <c:v>270.32291666666669</c:v>
                </c:pt>
                <c:pt idx="104957">
                  <c:v>270.32552083333331</c:v>
                </c:pt>
                <c:pt idx="104958">
                  <c:v>270.328125</c:v>
                </c:pt>
                <c:pt idx="104959">
                  <c:v>270.33072916666669</c:v>
                </c:pt>
                <c:pt idx="104960">
                  <c:v>270.33333333333331</c:v>
                </c:pt>
                <c:pt idx="104961">
                  <c:v>270.3359375</c:v>
                </c:pt>
                <c:pt idx="104962">
                  <c:v>270.33854166666669</c:v>
                </c:pt>
                <c:pt idx="104963">
                  <c:v>270.34114583333331</c:v>
                </c:pt>
                <c:pt idx="104964">
                  <c:v>270.34375</c:v>
                </c:pt>
                <c:pt idx="104965">
                  <c:v>270.34635416666669</c:v>
                </c:pt>
                <c:pt idx="104966">
                  <c:v>270.34895833333331</c:v>
                </c:pt>
                <c:pt idx="104967">
                  <c:v>270.3515625</c:v>
                </c:pt>
                <c:pt idx="104968">
                  <c:v>270.35416666666669</c:v>
                </c:pt>
                <c:pt idx="104969">
                  <c:v>270.35677083333331</c:v>
                </c:pt>
                <c:pt idx="104970">
                  <c:v>270.359375</c:v>
                </c:pt>
                <c:pt idx="104971">
                  <c:v>270.36197916666669</c:v>
                </c:pt>
                <c:pt idx="104972">
                  <c:v>270.36458333333331</c:v>
                </c:pt>
                <c:pt idx="104973">
                  <c:v>270.3671875</c:v>
                </c:pt>
                <c:pt idx="104974">
                  <c:v>270.36979166666669</c:v>
                </c:pt>
                <c:pt idx="104975">
                  <c:v>270.37239583333331</c:v>
                </c:pt>
                <c:pt idx="104976">
                  <c:v>270.375</c:v>
                </c:pt>
                <c:pt idx="104977">
                  <c:v>270.37760416666669</c:v>
                </c:pt>
                <c:pt idx="104978">
                  <c:v>270.38020833333331</c:v>
                </c:pt>
                <c:pt idx="104979">
                  <c:v>270.3828125</c:v>
                </c:pt>
                <c:pt idx="104980">
                  <c:v>270.38541666666669</c:v>
                </c:pt>
                <c:pt idx="104981">
                  <c:v>270.38802083333331</c:v>
                </c:pt>
                <c:pt idx="104982">
                  <c:v>270.390625</c:v>
                </c:pt>
                <c:pt idx="104983">
                  <c:v>270.39322916666669</c:v>
                </c:pt>
                <c:pt idx="104984">
                  <c:v>270.39583333333331</c:v>
                </c:pt>
                <c:pt idx="104985">
                  <c:v>270.3984375</c:v>
                </c:pt>
                <c:pt idx="104986">
                  <c:v>270.40104166666669</c:v>
                </c:pt>
                <c:pt idx="104987">
                  <c:v>270.40364583333331</c:v>
                </c:pt>
                <c:pt idx="104988">
                  <c:v>270.40625</c:v>
                </c:pt>
                <c:pt idx="104989">
                  <c:v>270.40885416666669</c:v>
                </c:pt>
                <c:pt idx="104990">
                  <c:v>270.41145833333331</c:v>
                </c:pt>
                <c:pt idx="104991">
                  <c:v>270.4140625</c:v>
                </c:pt>
                <c:pt idx="104992">
                  <c:v>270.41666666666669</c:v>
                </c:pt>
                <c:pt idx="104993">
                  <c:v>270.41927083333331</c:v>
                </c:pt>
                <c:pt idx="104994">
                  <c:v>270.421875</c:v>
                </c:pt>
                <c:pt idx="104995">
                  <c:v>270.42447916666669</c:v>
                </c:pt>
                <c:pt idx="104996">
                  <c:v>270.42708333333331</c:v>
                </c:pt>
                <c:pt idx="104997">
                  <c:v>270.4296875</c:v>
                </c:pt>
                <c:pt idx="104998">
                  <c:v>270.43229166666669</c:v>
                </c:pt>
                <c:pt idx="104999">
                  <c:v>270.43489583333331</c:v>
                </c:pt>
                <c:pt idx="105000">
                  <c:v>270.4375</c:v>
                </c:pt>
                <c:pt idx="105001">
                  <c:v>270.44010416666669</c:v>
                </c:pt>
                <c:pt idx="105002">
                  <c:v>270.44270833333331</c:v>
                </c:pt>
                <c:pt idx="105003">
                  <c:v>270.4453125</c:v>
                </c:pt>
                <c:pt idx="105004">
                  <c:v>270.44791666666669</c:v>
                </c:pt>
                <c:pt idx="105005">
                  <c:v>270.45052083333331</c:v>
                </c:pt>
                <c:pt idx="105006">
                  <c:v>270.453125</c:v>
                </c:pt>
                <c:pt idx="105007">
                  <c:v>270.45572916666669</c:v>
                </c:pt>
                <c:pt idx="105008">
                  <c:v>270.45833333333331</c:v>
                </c:pt>
                <c:pt idx="105009">
                  <c:v>270.4609375</c:v>
                </c:pt>
                <c:pt idx="105010">
                  <c:v>270.46354166666669</c:v>
                </c:pt>
                <c:pt idx="105011">
                  <c:v>270.46614583333331</c:v>
                </c:pt>
                <c:pt idx="105012">
                  <c:v>270.46875</c:v>
                </c:pt>
                <c:pt idx="105013">
                  <c:v>270.47135416666669</c:v>
                </c:pt>
                <c:pt idx="105014">
                  <c:v>270.47395833333331</c:v>
                </c:pt>
                <c:pt idx="105015">
                  <c:v>270.4765625</c:v>
                </c:pt>
                <c:pt idx="105016">
                  <c:v>270.47916666666669</c:v>
                </c:pt>
                <c:pt idx="105017">
                  <c:v>270.48177083333331</c:v>
                </c:pt>
                <c:pt idx="105018">
                  <c:v>270.484375</c:v>
                </c:pt>
                <c:pt idx="105019">
                  <c:v>270.48697916666669</c:v>
                </c:pt>
                <c:pt idx="105020">
                  <c:v>270.48958333333331</c:v>
                </c:pt>
                <c:pt idx="105021">
                  <c:v>270.4921875</c:v>
                </c:pt>
                <c:pt idx="105022">
                  <c:v>270.49479166666669</c:v>
                </c:pt>
                <c:pt idx="105023">
                  <c:v>270.49739583333331</c:v>
                </c:pt>
                <c:pt idx="105024">
                  <c:v>270.5</c:v>
                </c:pt>
                <c:pt idx="105025">
                  <c:v>270.50260416666669</c:v>
                </c:pt>
                <c:pt idx="105026">
                  <c:v>270.50520833333331</c:v>
                </c:pt>
                <c:pt idx="105027">
                  <c:v>270.5078125</c:v>
                </c:pt>
                <c:pt idx="105028">
                  <c:v>270.51041666666669</c:v>
                </c:pt>
                <c:pt idx="105029">
                  <c:v>270.51302083333331</c:v>
                </c:pt>
                <c:pt idx="105030">
                  <c:v>270.515625</c:v>
                </c:pt>
                <c:pt idx="105031">
                  <c:v>270.51822916666669</c:v>
                </c:pt>
                <c:pt idx="105032">
                  <c:v>270.52083333333331</c:v>
                </c:pt>
                <c:pt idx="105033">
                  <c:v>270.5234375</c:v>
                </c:pt>
                <c:pt idx="105034">
                  <c:v>270.52604166666669</c:v>
                </c:pt>
                <c:pt idx="105035">
                  <c:v>270.52864583333331</c:v>
                </c:pt>
                <c:pt idx="105036">
                  <c:v>270.53125</c:v>
                </c:pt>
                <c:pt idx="105037">
                  <c:v>270.53385416666669</c:v>
                </c:pt>
                <c:pt idx="105038">
                  <c:v>270.53645833333331</c:v>
                </c:pt>
                <c:pt idx="105039">
                  <c:v>270.5390625</c:v>
                </c:pt>
                <c:pt idx="105040">
                  <c:v>270.54166666666669</c:v>
                </c:pt>
                <c:pt idx="105041">
                  <c:v>270.54427083333331</c:v>
                </c:pt>
                <c:pt idx="105042">
                  <c:v>270.546875</c:v>
                </c:pt>
                <c:pt idx="105043">
                  <c:v>270.54947916666669</c:v>
                </c:pt>
                <c:pt idx="105044">
                  <c:v>270.55208333333331</c:v>
                </c:pt>
                <c:pt idx="105045">
                  <c:v>270.5546875</c:v>
                </c:pt>
                <c:pt idx="105046">
                  <c:v>270.55729166666669</c:v>
                </c:pt>
                <c:pt idx="105047">
                  <c:v>270.55989583333331</c:v>
                </c:pt>
                <c:pt idx="105048">
                  <c:v>270.5625</c:v>
                </c:pt>
                <c:pt idx="105049">
                  <c:v>270.56510416666669</c:v>
                </c:pt>
                <c:pt idx="105050">
                  <c:v>270.56770833333331</c:v>
                </c:pt>
                <c:pt idx="105051">
                  <c:v>270.5703125</c:v>
                </c:pt>
                <c:pt idx="105052">
                  <c:v>270.57291666666669</c:v>
                </c:pt>
                <c:pt idx="105053">
                  <c:v>270.57552083333331</c:v>
                </c:pt>
                <c:pt idx="105054">
                  <c:v>270.578125</c:v>
                </c:pt>
                <c:pt idx="105055">
                  <c:v>270.58072916666669</c:v>
                </c:pt>
                <c:pt idx="105056">
                  <c:v>270.58333333333331</c:v>
                </c:pt>
                <c:pt idx="105057">
                  <c:v>270.5859375</c:v>
                </c:pt>
                <c:pt idx="105058">
                  <c:v>270.58854166666669</c:v>
                </c:pt>
                <c:pt idx="105059">
                  <c:v>270.59114583333331</c:v>
                </c:pt>
                <c:pt idx="105060">
                  <c:v>270.59375</c:v>
                </c:pt>
                <c:pt idx="105061">
                  <c:v>270.59635416666669</c:v>
                </c:pt>
                <c:pt idx="105062">
                  <c:v>270.59895833333331</c:v>
                </c:pt>
                <c:pt idx="105063">
                  <c:v>270.6015625</c:v>
                </c:pt>
                <c:pt idx="105064">
                  <c:v>270.60416666666669</c:v>
                </c:pt>
                <c:pt idx="105065">
                  <c:v>270.60677083333331</c:v>
                </c:pt>
                <c:pt idx="105066">
                  <c:v>270.609375</c:v>
                </c:pt>
                <c:pt idx="105067">
                  <c:v>270.61197916666669</c:v>
                </c:pt>
                <c:pt idx="105068">
                  <c:v>270.61458333333331</c:v>
                </c:pt>
                <c:pt idx="105069">
                  <c:v>270.6171875</c:v>
                </c:pt>
                <c:pt idx="105070">
                  <c:v>270.61979166666669</c:v>
                </c:pt>
                <c:pt idx="105071">
                  <c:v>270.62239583333331</c:v>
                </c:pt>
                <c:pt idx="105072">
                  <c:v>270.625</c:v>
                </c:pt>
                <c:pt idx="105073">
                  <c:v>270.62760416666669</c:v>
                </c:pt>
                <c:pt idx="105074">
                  <c:v>270.63020833333331</c:v>
                </c:pt>
                <c:pt idx="105075">
                  <c:v>270.6328125</c:v>
                </c:pt>
                <c:pt idx="105076">
                  <c:v>270.63541666666669</c:v>
                </c:pt>
                <c:pt idx="105077">
                  <c:v>270.63802083333331</c:v>
                </c:pt>
                <c:pt idx="105078">
                  <c:v>270.640625</c:v>
                </c:pt>
                <c:pt idx="105079">
                  <c:v>270.64322916666669</c:v>
                </c:pt>
                <c:pt idx="105080">
                  <c:v>270.64583333333331</c:v>
                </c:pt>
                <c:pt idx="105081">
                  <c:v>270.6484375</c:v>
                </c:pt>
                <c:pt idx="105082">
                  <c:v>270.65104166666669</c:v>
                </c:pt>
                <c:pt idx="105083">
                  <c:v>270.65364583333331</c:v>
                </c:pt>
                <c:pt idx="105084">
                  <c:v>270.65625</c:v>
                </c:pt>
                <c:pt idx="105085">
                  <c:v>270.65885416666669</c:v>
                </c:pt>
                <c:pt idx="105086">
                  <c:v>270.66145833333331</c:v>
                </c:pt>
                <c:pt idx="105087">
                  <c:v>270.6640625</c:v>
                </c:pt>
                <c:pt idx="105088">
                  <c:v>270.66666666666669</c:v>
                </c:pt>
                <c:pt idx="105089">
                  <c:v>270.66927083333331</c:v>
                </c:pt>
                <c:pt idx="105090">
                  <c:v>270.671875</c:v>
                </c:pt>
                <c:pt idx="105091">
                  <c:v>270.67447916666669</c:v>
                </c:pt>
                <c:pt idx="105092">
                  <c:v>270.67708333333331</c:v>
                </c:pt>
                <c:pt idx="105093">
                  <c:v>270.6796875</c:v>
                </c:pt>
                <c:pt idx="105094">
                  <c:v>270.68229166666669</c:v>
                </c:pt>
                <c:pt idx="105095">
                  <c:v>270.68489583333331</c:v>
                </c:pt>
                <c:pt idx="105096">
                  <c:v>270.6875</c:v>
                </c:pt>
                <c:pt idx="105097">
                  <c:v>270.69010416666669</c:v>
                </c:pt>
                <c:pt idx="105098">
                  <c:v>270.69270833333331</c:v>
                </c:pt>
                <c:pt idx="105099">
                  <c:v>270.6953125</c:v>
                </c:pt>
                <c:pt idx="105100">
                  <c:v>270.69791666666669</c:v>
                </c:pt>
                <c:pt idx="105101">
                  <c:v>270.70052083333331</c:v>
                </c:pt>
                <c:pt idx="105102">
                  <c:v>270.703125</c:v>
                </c:pt>
                <c:pt idx="105103">
                  <c:v>270.70572916666669</c:v>
                </c:pt>
                <c:pt idx="105104">
                  <c:v>270.70833333333331</c:v>
                </c:pt>
                <c:pt idx="105105">
                  <c:v>270.7109375</c:v>
                </c:pt>
                <c:pt idx="105106">
                  <c:v>270.71354166666669</c:v>
                </c:pt>
                <c:pt idx="105107">
                  <c:v>270.71614583333331</c:v>
                </c:pt>
                <c:pt idx="105108">
                  <c:v>270.71875</c:v>
                </c:pt>
                <c:pt idx="105109">
                  <c:v>270.72135416666669</c:v>
                </c:pt>
                <c:pt idx="105110">
                  <c:v>270.72395833333331</c:v>
                </c:pt>
                <c:pt idx="105111">
                  <c:v>270.7265625</c:v>
                </c:pt>
                <c:pt idx="105112">
                  <c:v>270.72916666666669</c:v>
                </c:pt>
                <c:pt idx="105113">
                  <c:v>270.73177083333331</c:v>
                </c:pt>
                <c:pt idx="105114">
                  <c:v>270.734375</c:v>
                </c:pt>
                <c:pt idx="105115">
                  <c:v>270.73697916666669</c:v>
                </c:pt>
                <c:pt idx="105116">
                  <c:v>270.73958333333331</c:v>
                </c:pt>
                <c:pt idx="105117">
                  <c:v>270.7421875</c:v>
                </c:pt>
                <c:pt idx="105118">
                  <c:v>270.74479166666669</c:v>
                </c:pt>
                <c:pt idx="105119">
                  <c:v>270.74739583333331</c:v>
                </c:pt>
                <c:pt idx="105120">
                  <c:v>270.75</c:v>
                </c:pt>
                <c:pt idx="105121">
                  <c:v>270.75260416666669</c:v>
                </c:pt>
                <c:pt idx="105122">
                  <c:v>270.75520833333331</c:v>
                </c:pt>
                <c:pt idx="105123">
                  <c:v>270.7578125</c:v>
                </c:pt>
                <c:pt idx="105124">
                  <c:v>270.76041666666669</c:v>
                </c:pt>
                <c:pt idx="105125">
                  <c:v>270.76302083333331</c:v>
                </c:pt>
                <c:pt idx="105126">
                  <c:v>270.765625</c:v>
                </c:pt>
                <c:pt idx="105127">
                  <c:v>270.76822916666669</c:v>
                </c:pt>
                <c:pt idx="105128">
                  <c:v>270.77083333333331</c:v>
                </c:pt>
                <c:pt idx="105129">
                  <c:v>270.7734375</c:v>
                </c:pt>
                <c:pt idx="105130">
                  <c:v>270.77604166666669</c:v>
                </c:pt>
                <c:pt idx="105131">
                  <c:v>270.77864583333331</c:v>
                </c:pt>
                <c:pt idx="105132">
                  <c:v>270.78125</c:v>
                </c:pt>
                <c:pt idx="105133">
                  <c:v>270.78385416666669</c:v>
                </c:pt>
                <c:pt idx="105134">
                  <c:v>270.78645833333331</c:v>
                </c:pt>
                <c:pt idx="105135">
                  <c:v>270.7890625</c:v>
                </c:pt>
                <c:pt idx="105136">
                  <c:v>270.79166666666669</c:v>
                </c:pt>
                <c:pt idx="105137">
                  <c:v>270.79427083333331</c:v>
                </c:pt>
                <c:pt idx="105138">
                  <c:v>270.796875</c:v>
                </c:pt>
                <c:pt idx="105139">
                  <c:v>270.79947916666669</c:v>
                </c:pt>
                <c:pt idx="105140">
                  <c:v>270.80208333333331</c:v>
                </c:pt>
                <c:pt idx="105141">
                  <c:v>270.8046875</c:v>
                </c:pt>
                <c:pt idx="105142">
                  <c:v>270.80729166666669</c:v>
                </c:pt>
                <c:pt idx="105143">
                  <c:v>270.80989583333331</c:v>
                </c:pt>
                <c:pt idx="105144">
                  <c:v>270.8125</c:v>
                </c:pt>
                <c:pt idx="105145">
                  <c:v>270.81510416666669</c:v>
                </c:pt>
                <c:pt idx="105146">
                  <c:v>270.81770833333331</c:v>
                </c:pt>
                <c:pt idx="105147">
                  <c:v>270.8203125</c:v>
                </c:pt>
                <c:pt idx="105148">
                  <c:v>270.82291666666669</c:v>
                </c:pt>
                <c:pt idx="105149">
                  <c:v>270.82552083333331</c:v>
                </c:pt>
                <c:pt idx="105150">
                  <c:v>270.828125</c:v>
                </c:pt>
                <c:pt idx="105151">
                  <c:v>270.83072916666669</c:v>
                </c:pt>
                <c:pt idx="105152">
                  <c:v>270.83333333333331</c:v>
                </c:pt>
                <c:pt idx="105153">
                  <c:v>270.8359375</c:v>
                </c:pt>
                <c:pt idx="105154">
                  <c:v>270.83854166666669</c:v>
                </c:pt>
                <c:pt idx="105155">
                  <c:v>270.84114583333331</c:v>
                </c:pt>
                <c:pt idx="105156">
                  <c:v>270.84375</c:v>
                </c:pt>
                <c:pt idx="105157">
                  <c:v>270.84635416666669</c:v>
                </c:pt>
                <c:pt idx="105158">
                  <c:v>270.84895833333331</c:v>
                </c:pt>
                <c:pt idx="105159">
                  <c:v>270.8515625</c:v>
                </c:pt>
                <c:pt idx="105160">
                  <c:v>270.85416666666669</c:v>
                </c:pt>
                <c:pt idx="105161">
                  <c:v>270.85677083333331</c:v>
                </c:pt>
                <c:pt idx="105162">
                  <c:v>270.859375</c:v>
                </c:pt>
                <c:pt idx="105163">
                  <c:v>270.86197916666669</c:v>
                </c:pt>
                <c:pt idx="105164">
                  <c:v>270.86458333333331</c:v>
                </c:pt>
                <c:pt idx="105165">
                  <c:v>270.8671875</c:v>
                </c:pt>
                <c:pt idx="105166">
                  <c:v>270.86979166666669</c:v>
                </c:pt>
                <c:pt idx="105167">
                  <c:v>270.87239583333331</c:v>
                </c:pt>
                <c:pt idx="105168">
                  <c:v>270.875</c:v>
                </c:pt>
                <c:pt idx="105169">
                  <c:v>270.87760416666669</c:v>
                </c:pt>
                <c:pt idx="105170">
                  <c:v>270.88020833333331</c:v>
                </c:pt>
                <c:pt idx="105171">
                  <c:v>270.8828125</c:v>
                </c:pt>
                <c:pt idx="105172">
                  <c:v>270.88541666666669</c:v>
                </c:pt>
                <c:pt idx="105173">
                  <c:v>270.88802083333331</c:v>
                </c:pt>
                <c:pt idx="105174">
                  <c:v>270.890625</c:v>
                </c:pt>
                <c:pt idx="105175">
                  <c:v>270.89322916666669</c:v>
                </c:pt>
                <c:pt idx="105176">
                  <c:v>270.89583333333331</c:v>
                </c:pt>
                <c:pt idx="105177">
                  <c:v>270.8984375</c:v>
                </c:pt>
                <c:pt idx="105178">
                  <c:v>270.90104166666669</c:v>
                </c:pt>
                <c:pt idx="105179">
                  <c:v>270.90364583333331</c:v>
                </c:pt>
                <c:pt idx="105180">
                  <c:v>270.90625</c:v>
                </c:pt>
                <c:pt idx="105181">
                  <c:v>270.90885416666669</c:v>
                </c:pt>
                <c:pt idx="105182">
                  <c:v>270.91145833333331</c:v>
                </c:pt>
                <c:pt idx="105183">
                  <c:v>270.9140625</c:v>
                </c:pt>
                <c:pt idx="105184">
                  <c:v>270.91666666666669</c:v>
                </c:pt>
                <c:pt idx="105185">
                  <c:v>270.91927083333331</c:v>
                </c:pt>
                <c:pt idx="105186">
                  <c:v>270.921875</c:v>
                </c:pt>
                <c:pt idx="105187">
                  <c:v>270.92447916666669</c:v>
                </c:pt>
                <c:pt idx="105188">
                  <c:v>270.92708333333331</c:v>
                </c:pt>
                <c:pt idx="105189">
                  <c:v>270.9296875</c:v>
                </c:pt>
                <c:pt idx="105190">
                  <c:v>270.93229166666669</c:v>
                </c:pt>
                <c:pt idx="105191">
                  <c:v>270.93489583333331</c:v>
                </c:pt>
                <c:pt idx="105192">
                  <c:v>270.9375</c:v>
                </c:pt>
                <c:pt idx="105193">
                  <c:v>270.94010416666669</c:v>
                </c:pt>
                <c:pt idx="105194">
                  <c:v>270.94270833333331</c:v>
                </c:pt>
                <c:pt idx="105195">
                  <c:v>270.9453125</c:v>
                </c:pt>
                <c:pt idx="105196">
                  <c:v>270.94791666666669</c:v>
                </c:pt>
                <c:pt idx="105197">
                  <c:v>270.95052083333331</c:v>
                </c:pt>
                <c:pt idx="105198">
                  <c:v>270.953125</c:v>
                </c:pt>
                <c:pt idx="105199">
                  <c:v>270.95572916666669</c:v>
                </c:pt>
                <c:pt idx="105200">
                  <c:v>270.95833333333331</c:v>
                </c:pt>
                <c:pt idx="105201">
                  <c:v>270.9609375</c:v>
                </c:pt>
                <c:pt idx="105202">
                  <c:v>270.96354166666669</c:v>
                </c:pt>
                <c:pt idx="105203">
                  <c:v>270.96614583333331</c:v>
                </c:pt>
                <c:pt idx="105204">
                  <c:v>270.96875</c:v>
                </c:pt>
                <c:pt idx="105205">
                  <c:v>270.97135416666669</c:v>
                </c:pt>
                <c:pt idx="105206">
                  <c:v>270.97395833333331</c:v>
                </c:pt>
                <c:pt idx="105207">
                  <c:v>270.9765625</c:v>
                </c:pt>
                <c:pt idx="105208">
                  <c:v>270.97916666666669</c:v>
                </c:pt>
                <c:pt idx="105209">
                  <c:v>270.98177083333331</c:v>
                </c:pt>
                <c:pt idx="105210">
                  <c:v>270.984375</c:v>
                </c:pt>
                <c:pt idx="105211">
                  <c:v>270.98697916666669</c:v>
                </c:pt>
                <c:pt idx="105212">
                  <c:v>270.98958333333331</c:v>
                </c:pt>
                <c:pt idx="105213">
                  <c:v>270.9921875</c:v>
                </c:pt>
                <c:pt idx="105214">
                  <c:v>270.99479166666669</c:v>
                </c:pt>
                <c:pt idx="105215">
                  <c:v>270.99739583333331</c:v>
                </c:pt>
                <c:pt idx="105216">
                  <c:v>271</c:v>
                </c:pt>
                <c:pt idx="105217">
                  <c:v>271.00260416666669</c:v>
                </c:pt>
                <c:pt idx="105218">
                  <c:v>271.00520833333331</c:v>
                </c:pt>
                <c:pt idx="105219">
                  <c:v>271.0078125</c:v>
                </c:pt>
                <c:pt idx="105220">
                  <c:v>271.01041666666669</c:v>
                </c:pt>
                <c:pt idx="105221">
                  <c:v>271.01302083333331</c:v>
                </c:pt>
                <c:pt idx="105222">
                  <c:v>271.015625</c:v>
                </c:pt>
                <c:pt idx="105223">
                  <c:v>271.01822916666669</c:v>
                </c:pt>
                <c:pt idx="105224">
                  <c:v>271.02083333333331</c:v>
                </c:pt>
                <c:pt idx="105225">
                  <c:v>271.0234375</c:v>
                </c:pt>
                <c:pt idx="105226">
                  <c:v>271.02604166666669</c:v>
                </c:pt>
                <c:pt idx="105227">
                  <c:v>271.02864583333331</c:v>
                </c:pt>
                <c:pt idx="105228">
                  <c:v>271.03125</c:v>
                </c:pt>
                <c:pt idx="105229">
                  <c:v>271.03385416666669</c:v>
                </c:pt>
                <c:pt idx="105230">
                  <c:v>271.03645833333331</c:v>
                </c:pt>
                <c:pt idx="105231">
                  <c:v>271.0390625</c:v>
                </c:pt>
                <c:pt idx="105232">
                  <c:v>271.04166666666669</c:v>
                </c:pt>
                <c:pt idx="105233">
                  <c:v>271.04427083333331</c:v>
                </c:pt>
                <c:pt idx="105234">
                  <c:v>271.046875</c:v>
                </c:pt>
                <c:pt idx="105235">
                  <c:v>271.04947916666669</c:v>
                </c:pt>
                <c:pt idx="105236">
                  <c:v>271.05208333333331</c:v>
                </c:pt>
                <c:pt idx="105237">
                  <c:v>271.0546875</c:v>
                </c:pt>
                <c:pt idx="105238">
                  <c:v>271.05729166666669</c:v>
                </c:pt>
                <c:pt idx="105239">
                  <c:v>271.05989583333331</c:v>
                </c:pt>
                <c:pt idx="105240">
                  <c:v>271.0625</c:v>
                </c:pt>
                <c:pt idx="105241">
                  <c:v>271.06510416666669</c:v>
                </c:pt>
                <c:pt idx="105242">
                  <c:v>271.06770833333331</c:v>
                </c:pt>
                <c:pt idx="105243">
                  <c:v>271.0703125</c:v>
                </c:pt>
                <c:pt idx="105244">
                  <c:v>271.07291666666669</c:v>
                </c:pt>
                <c:pt idx="105245">
                  <c:v>271.07552083333331</c:v>
                </c:pt>
                <c:pt idx="105246">
                  <c:v>271.078125</c:v>
                </c:pt>
                <c:pt idx="105247">
                  <c:v>271.08072916666669</c:v>
                </c:pt>
                <c:pt idx="105248">
                  <c:v>271.08333333333331</c:v>
                </c:pt>
                <c:pt idx="105249">
                  <c:v>271.0859375</c:v>
                </c:pt>
                <c:pt idx="105250">
                  <c:v>271.08854166666669</c:v>
                </c:pt>
                <c:pt idx="105251">
                  <c:v>271.09114583333331</c:v>
                </c:pt>
                <c:pt idx="105252">
                  <c:v>271.09375</c:v>
                </c:pt>
                <c:pt idx="105253">
                  <c:v>271.09635416666669</c:v>
                </c:pt>
                <c:pt idx="105254">
                  <c:v>271.09895833333331</c:v>
                </c:pt>
                <c:pt idx="105255">
                  <c:v>271.1015625</c:v>
                </c:pt>
                <c:pt idx="105256">
                  <c:v>271.10416666666669</c:v>
                </c:pt>
                <c:pt idx="105257">
                  <c:v>271.10677083333331</c:v>
                </c:pt>
                <c:pt idx="105258">
                  <c:v>271.109375</c:v>
                </c:pt>
                <c:pt idx="105259">
                  <c:v>271.11197916666669</c:v>
                </c:pt>
                <c:pt idx="105260">
                  <c:v>271.11458333333331</c:v>
                </c:pt>
                <c:pt idx="105261">
                  <c:v>271.1171875</c:v>
                </c:pt>
                <c:pt idx="105262">
                  <c:v>271.11979166666669</c:v>
                </c:pt>
                <c:pt idx="105263">
                  <c:v>271.12239583333331</c:v>
                </c:pt>
                <c:pt idx="105264">
                  <c:v>271.125</c:v>
                </c:pt>
                <c:pt idx="105265">
                  <c:v>271.12760416666669</c:v>
                </c:pt>
                <c:pt idx="105266">
                  <c:v>271.13020833333331</c:v>
                </c:pt>
                <c:pt idx="105267">
                  <c:v>271.1328125</c:v>
                </c:pt>
                <c:pt idx="105268">
                  <c:v>271.13541666666669</c:v>
                </c:pt>
                <c:pt idx="105269">
                  <c:v>271.13802083333331</c:v>
                </c:pt>
                <c:pt idx="105270">
                  <c:v>271.140625</c:v>
                </c:pt>
                <c:pt idx="105271">
                  <c:v>271.14322916666669</c:v>
                </c:pt>
                <c:pt idx="105272">
                  <c:v>271.14583333333331</c:v>
                </c:pt>
                <c:pt idx="105273">
                  <c:v>271.1484375</c:v>
                </c:pt>
                <c:pt idx="105274">
                  <c:v>271.15104166666669</c:v>
                </c:pt>
                <c:pt idx="105275">
                  <c:v>271.15364583333331</c:v>
                </c:pt>
                <c:pt idx="105276">
                  <c:v>271.15625</c:v>
                </c:pt>
                <c:pt idx="105277">
                  <c:v>271.15885416666669</c:v>
                </c:pt>
                <c:pt idx="105278">
                  <c:v>271.16145833333331</c:v>
                </c:pt>
                <c:pt idx="105279">
                  <c:v>271.1640625</c:v>
                </c:pt>
                <c:pt idx="105280">
                  <c:v>271.16666666666669</c:v>
                </c:pt>
                <c:pt idx="105281">
                  <c:v>271.16927083333331</c:v>
                </c:pt>
                <c:pt idx="105282">
                  <c:v>271.171875</c:v>
                </c:pt>
                <c:pt idx="105283">
                  <c:v>271.17447916666669</c:v>
                </c:pt>
                <c:pt idx="105284">
                  <c:v>271.17708333333331</c:v>
                </c:pt>
                <c:pt idx="105285">
                  <c:v>271.1796875</c:v>
                </c:pt>
                <c:pt idx="105286">
                  <c:v>271.18229166666669</c:v>
                </c:pt>
                <c:pt idx="105287">
                  <c:v>271.18489583333331</c:v>
                </c:pt>
                <c:pt idx="105288">
                  <c:v>271.1875</c:v>
                </c:pt>
                <c:pt idx="105289">
                  <c:v>271.19010416666669</c:v>
                </c:pt>
                <c:pt idx="105290">
                  <c:v>271.19270833333331</c:v>
                </c:pt>
                <c:pt idx="105291">
                  <c:v>271.1953125</c:v>
                </c:pt>
                <c:pt idx="105292">
                  <c:v>271.19791666666669</c:v>
                </c:pt>
                <c:pt idx="105293">
                  <c:v>271.20052083333331</c:v>
                </c:pt>
                <c:pt idx="105294">
                  <c:v>271.203125</c:v>
                </c:pt>
                <c:pt idx="105295">
                  <c:v>271.20572916666669</c:v>
                </c:pt>
                <c:pt idx="105296">
                  <c:v>271.20833333333331</c:v>
                </c:pt>
                <c:pt idx="105297">
                  <c:v>271.2109375</c:v>
                </c:pt>
                <c:pt idx="105298">
                  <c:v>271.21354166666669</c:v>
                </c:pt>
                <c:pt idx="105299">
                  <c:v>271.21614583333331</c:v>
                </c:pt>
                <c:pt idx="105300">
                  <c:v>271.21875</c:v>
                </c:pt>
                <c:pt idx="105301">
                  <c:v>271.22135416666669</c:v>
                </c:pt>
                <c:pt idx="105302">
                  <c:v>271.22395833333331</c:v>
                </c:pt>
                <c:pt idx="105303">
                  <c:v>271.2265625</c:v>
                </c:pt>
                <c:pt idx="105304">
                  <c:v>271.22916666666669</c:v>
                </c:pt>
                <c:pt idx="105305">
                  <c:v>271.23177083333331</c:v>
                </c:pt>
                <c:pt idx="105306">
                  <c:v>271.234375</c:v>
                </c:pt>
                <c:pt idx="105307">
                  <c:v>271.23697916666669</c:v>
                </c:pt>
                <c:pt idx="105308">
                  <c:v>271.23958333333331</c:v>
                </c:pt>
                <c:pt idx="105309">
                  <c:v>271.2421875</c:v>
                </c:pt>
                <c:pt idx="105310">
                  <c:v>271.24479166666669</c:v>
                </c:pt>
                <c:pt idx="105311">
                  <c:v>271.24739583333331</c:v>
                </c:pt>
                <c:pt idx="105312">
                  <c:v>271.25</c:v>
                </c:pt>
                <c:pt idx="105313">
                  <c:v>271.25260416666669</c:v>
                </c:pt>
                <c:pt idx="105314">
                  <c:v>271.25520833333331</c:v>
                </c:pt>
                <c:pt idx="105315">
                  <c:v>271.2578125</c:v>
                </c:pt>
                <c:pt idx="105316">
                  <c:v>271.26041666666669</c:v>
                </c:pt>
                <c:pt idx="105317">
                  <c:v>271.26302083333331</c:v>
                </c:pt>
                <c:pt idx="105318">
                  <c:v>271.265625</c:v>
                </c:pt>
                <c:pt idx="105319">
                  <c:v>271.26822916666669</c:v>
                </c:pt>
                <c:pt idx="105320">
                  <c:v>271.27083333333331</c:v>
                </c:pt>
                <c:pt idx="105321">
                  <c:v>271.2734375</c:v>
                </c:pt>
                <c:pt idx="105322">
                  <c:v>271.27604166666669</c:v>
                </c:pt>
                <c:pt idx="105323">
                  <c:v>271.27864583333331</c:v>
                </c:pt>
                <c:pt idx="105324">
                  <c:v>271.28125</c:v>
                </c:pt>
                <c:pt idx="105325">
                  <c:v>271.28385416666669</c:v>
                </c:pt>
                <c:pt idx="105326">
                  <c:v>271.28645833333331</c:v>
                </c:pt>
                <c:pt idx="105327">
                  <c:v>271.2890625</c:v>
                </c:pt>
                <c:pt idx="105328">
                  <c:v>271.29166666666669</c:v>
                </c:pt>
                <c:pt idx="105329">
                  <c:v>271.29427083333331</c:v>
                </c:pt>
                <c:pt idx="105330">
                  <c:v>271.296875</c:v>
                </c:pt>
                <c:pt idx="105331">
                  <c:v>271.29947916666669</c:v>
                </c:pt>
                <c:pt idx="105332">
                  <c:v>271.30208333333331</c:v>
                </c:pt>
                <c:pt idx="105333">
                  <c:v>271.3046875</c:v>
                </c:pt>
                <c:pt idx="105334">
                  <c:v>271.30729166666669</c:v>
                </c:pt>
                <c:pt idx="105335">
                  <c:v>271.30989583333331</c:v>
                </c:pt>
                <c:pt idx="105336">
                  <c:v>271.3125</c:v>
                </c:pt>
                <c:pt idx="105337">
                  <c:v>271.31510416666669</c:v>
                </c:pt>
                <c:pt idx="105338">
                  <c:v>271.31770833333331</c:v>
                </c:pt>
                <c:pt idx="105339">
                  <c:v>271.3203125</c:v>
                </c:pt>
                <c:pt idx="105340">
                  <c:v>271.32291666666669</c:v>
                </c:pt>
                <c:pt idx="105341">
                  <c:v>271.32552083333331</c:v>
                </c:pt>
                <c:pt idx="105342">
                  <c:v>271.328125</c:v>
                </c:pt>
                <c:pt idx="105343">
                  <c:v>271.33072916666669</c:v>
                </c:pt>
                <c:pt idx="105344">
                  <c:v>271.33333333333331</c:v>
                </c:pt>
                <c:pt idx="105345">
                  <c:v>271.3359375</c:v>
                </c:pt>
                <c:pt idx="105346">
                  <c:v>271.33854166666669</c:v>
                </c:pt>
                <c:pt idx="105347">
                  <c:v>271.34114583333331</c:v>
                </c:pt>
                <c:pt idx="105348">
                  <c:v>271.34375</c:v>
                </c:pt>
                <c:pt idx="105349">
                  <c:v>271.34635416666669</c:v>
                </c:pt>
                <c:pt idx="105350">
                  <c:v>271.34895833333331</c:v>
                </c:pt>
                <c:pt idx="105351">
                  <c:v>271.3515625</c:v>
                </c:pt>
                <c:pt idx="105352">
                  <c:v>271.35416666666669</c:v>
                </c:pt>
                <c:pt idx="105353">
                  <c:v>271.35677083333331</c:v>
                </c:pt>
                <c:pt idx="105354">
                  <c:v>271.359375</c:v>
                </c:pt>
                <c:pt idx="105355">
                  <c:v>271.36197916666669</c:v>
                </c:pt>
                <c:pt idx="105356">
                  <c:v>271.36458333333331</c:v>
                </c:pt>
                <c:pt idx="105357">
                  <c:v>271.3671875</c:v>
                </c:pt>
                <c:pt idx="105358">
                  <c:v>271.36979166666669</c:v>
                </c:pt>
                <c:pt idx="105359">
                  <c:v>271.37239583333331</c:v>
                </c:pt>
                <c:pt idx="105360">
                  <c:v>271.375</c:v>
                </c:pt>
                <c:pt idx="105361">
                  <c:v>271.37760416666669</c:v>
                </c:pt>
                <c:pt idx="105362">
                  <c:v>271.38020833333331</c:v>
                </c:pt>
                <c:pt idx="105363">
                  <c:v>271.3828125</c:v>
                </c:pt>
                <c:pt idx="105364">
                  <c:v>271.38541666666669</c:v>
                </c:pt>
                <c:pt idx="105365">
                  <c:v>271.38802083333331</c:v>
                </c:pt>
                <c:pt idx="105366">
                  <c:v>271.390625</c:v>
                </c:pt>
                <c:pt idx="105367">
                  <c:v>271.39322916666669</c:v>
                </c:pt>
                <c:pt idx="105368">
                  <c:v>271.39583333333331</c:v>
                </c:pt>
                <c:pt idx="105369">
                  <c:v>271.3984375</c:v>
                </c:pt>
                <c:pt idx="105370">
                  <c:v>271.40104166666669</c:v>
                </c:pt>
                <c:pt idx="105371">
                  <c:v>271.40364583333331</c:v>
                </c:pt>
                <c:pt idx="105372">
                  <c:v>271.40625</c:v>
                </c:pt>
                <c:pt idx="105373">
                  <c:v>271.40885416666669</c:v>
                </c:pt>
                <c:pt idx="105374">
                  <c:v>271.41145833333331</c:v>
                </c:pt>
                <c:pt idx="105375">
                  <c:v>271.4140625</c:v>
                </c:pt>
                <c:pt idx="105376">
                  <c:v>271.41666666666669</c:v>
                </c:pt>
                <c:pt idx="105377">
                  <c:v>271.41927083333331</c:v>
                </c:pt>
                <c:pt idx="105378">
                  <c:v>271.421875</c:v>
                </c:pt>
                <c:pt idx="105379">
                  <c:v>271.42447916666669</c:v>
                </c:pt>
                <c:pt idx="105380">
                  <c:v>271.42708333333331</c:v>
                </c:pt>
                <c:pt idx="105381">
                  <c:v>271.4296875</c:v>
                </c:pt>
                <c:pt idx="105382">
                  <c:v>271.43229166666669</c:v>
                </c:pt>
                <c:pt idx="105383">
                  <c:v>271.43489583333331</c:v>
                </c:pt>
                <c:pt idx="105384">
                  <c:v>271.4375</c:v>
                </c:pt>
                <c:pt idx="105385">
                  <c:v>271.44010416666669</c:v>
                </c:pt>
                <c:pt idx="105386">
                  <c:v>271.44270833333331</c:v>
                </c:pt>
                <c:pt idx="105387">
                  <c:v>271.4453125</c:v>
                </c:pt>
                <c:pt idx="105388">
                  <c:v>271.44791666666669</c:v>
                </c:pt>
                <c:pt idx="105389">
                  <c:v>271.45052083333331</c:v>
                </c:pt>
                <c:pt idx="105390">
                  <c:v>271.453125</c:v>
                </c:pt>
                <c:pt idx="105391">
                  <c:v>271.45572916666669</c:v>
                </c:pt>
                <c:pt idx="105392">
                  <c:v>271.45833333333331</c:v>
                </c:pt>
                <c:pt idx="105393">
                  <c:v>271.4609375</c:v>
                </c:pt>
                <c:pt idx="105394">
                  <c:v>271.46354166666669</c:v>
                </c:pt>
                <c:pt idx="105395">
                  <c:v>271.46614583333331</c:v>
                </c:pt>
                <c:pt idx="105396">
                  <c:v>271.46875</c:v>
                </c:pt>
                <c:pt idx="105397">
                  <c:v>271.47135416666669</c:v>
                </c:pt>
                <c:pt idx="105398">
                  <c:v>271.47395833333331</c:v>
                </c:pt>
                <c:pt idx="105399">
                  <c:v>271.4765625</c:v>
                </c:pt>
                <c:pt idx="105400">
                  <c:v>271.47916666666669</c:v>
                </c:pt>
                <c:pt idx="105401">
                  <c:v>271.48177083333331</c:v>
                </c:pt>
                <c:pt idx="105402">
                  <c:v>271.484375</c:v>
                </c:pt>
                <c:pt idx="105403">
                  <c:v>271.48697916666669</c:v>
                </c:pt>
                <c:pt idx="105404">
                  <c:v>271.48958333333331</c:v>
                </c:pt>
                <c:pt idx="105405">
                  <c:v>271.4921875</c:v>
                </c:pt>
                <c:pt idx="105406">
                  <c:v>271.49479166666669</c:v>
                </c:pt>
                <c:pt idx="105407">
                  <c:v>271.49739583333331</c:v>
                </c:pt>
                <c:pt idx="105408">
                  <c:v>271.5</c:v>
                </c:pt>
                <c:pt idx="105409">
                  <c:v>271.50260416666669</c:v>
                </c:pt>
                <c:pt idx="105410">
                  <c:v>271.50520833333331</c:v>
                </c:pt>
                <c:pt idx="105411">
                  <c:v>271.5078125</c:v>
                </c:pt>
                <c:pt idx="105412">
                  <c:v>271.51041666666669</c:v>
                </c:pt>
                <c:pt idx="105413">
                  <c:v>271.51302083333331</c:v>
                </c:pt>
                <c:pt idx="105414">
                  <c:v>271.515625</c:v>
                </c:pt>
                <c:pt idx="105415">
                  <c:v>271.51822916666669</c:v>
                </c:pt>
                <c:pt idx="105416">
                  <c:v>271.52083333333331</c:v>
                </c:pt>
                <c:pt idx="105417">
                  <c:v>271.5234375</c:v>
                </c:pt>
                <c:pt idx="105418">
                  <c:v>271.52604166666669</c:v>
                </c:pt>
                <c:pt idx="105419">
                  <c:v>271.52864583333331</c:v>
                </c:pt>
                <c:pt idx="105420">
                  <c:v>271.53125</c:v>
                </c:pt>
                <c:pt idx="105421">
                  <c:v>271.53385416666669</c:v>
                </c:pt>
                <c:pt idx="105422">
                  <c:v>271.53645833333331</c:v>
                </c:pt>
                <c:pt idx="105423">
                  <c:v>271.5390625</c:v>
                </c:pt>
                <c:pt idx="105424">
                  <c:v>271.54166666666669</c:v>
                </c:pt>
                <c:pt idx="105425">
                  <c:v>271.54427083333331</c:v>
                </c:pt>
                <c:pt idx="105426">
                  <c:v>271.546875</c:v>
                </c:pt>
                <c:pt idx="105427">
                  <c:v>271.54947916666669</c:v>
                </c:pt>
                <c:pt idx="105428">
                  <c:v>271.55208333333331</c:v>
                </c:pt>
                <c:pt idx="105429">
                  <c:v>271.5546875</c:v>
                </c:pt>
                <c:pt idx="105430">
                  <c:v>271.55729166666669</c:v>
                </c:pt>
                <c:pt idx="105431">
                  <c:v>271.55989583333331</c:v>
                </c:pt>
                <c:pt idx="105432">
                  <c:v>271.5625</c:v>
                </c:pt>
                <c:pt idx="105433">
                  <c:v>271.56510416666669</c:v>
                </c:pt>
                <c:pt idx="105434">
                  <c:v>271.56770833333331</c:v>
                </c:pt>
                <c:pt idx="105435">
                  <c:v>271.5703125</c:v>
                </c:pt>
                <c:pt idx="105436">
                  <c:v>271.57291666666669</c:v>
                </c:pt>
                <c:pt idx="105437">
                  <c:v>271.57552083333331</c:v>
                </c:pt>
                <c:pt idx="105438">
                  <c:v>271.578125</c:v>
                </c:pt>
                <c:pt idx="105439">
                  <c:v>271.58072916666669</c:v>
                </c:pt>
                <c:pt idx="105440">
                  <c:v>271.58333333333331</c:v>
                </c:pt>
                <c:pt idx="105441">
                  <c:v>271.5859375</c:v>
                </c:pt>
                <c:pt idx="105442">
                  <c:v>271.58854166666669</c:v>
                </c:pt>
                <c:pt idx="105443">
                  <c:v>271.59114583333331</c:v>
                </c:pt>
                <c:pt idx="105444">
                  <c:v>271.59375</c:v>
                </c:pt>
                <c:pt idx="105445">
                  <c:v>271.59635416666669</c:v>
                </c:pt>
                <c:pt idx="105446">
                  <c:v>271.59895833333331</c:v>
                </c:pt>
                <c:pt idx="105447">
                  <c:v>271.6015625</c:v>
                </c:pt>
                <c:pt idx="105448">
                  <c:v>271.60416666666669</c:v>
                </c:pt>
                <c:pt idx="105449">
                  <c:v>271.60677083333331</c:v>
                </c:pt>
                <c:pt idx="105450">
                  <c:v>271.609375</c:v>
                </c:pt>
                <c:pt idx="105451">
                  <c:v>271.61197916666669</c:v>
                </c:pt>
                <c:pt idx="105452">
                  <c:v>271.61458333333331</c:v>
                </c:pt>
                <c:pt idx="105453">
                  <c:v>271.6171875</c:v>
                </c:pt>
                <c:pt idx="105454">
                  <c:v>271.61979166666669</c:v>
                </c:pt>
                <c:pt idx="105455">
                  <c:v>271.62239583333331</c:v>
                </c:pt>
                <c:pt idx="105456">
                  <c:v>271.625</c:v>
                </c:pt>
                <c:pt idx="105457">
                  <c:v>271.62760416666669</c:v>
                </c:pt>
                <c:pt idx="105458">
                  <c:v>271.63020833333331</c:v>
                </c:pt>
                <c:pt idx="105459">
                  <c:v>271.6328125</c:v>
                </c:pt>
                <c:pt idx="105460">
                  <c:v>271.63541666666669</c:v>
                </c:pt>
                <c:pt idx="105461">
                  <c:v>271.63802083333331</c:v>
                </c:pt>
                <c:pt idx="105462">
                  <c:v>271.640625</c:v>
                </c:pt>
                <c:pt idx="105463">
                  <c:v>271.64322916666669</c:v>
                </c:pt>
                <c:pt idx="105464">
                  <c:v>271.64583333333331</c:v>
                </c:pt>
                <c:pt idx="105465">
                  <c:v>271.6484375</c:v>
                </c:pt>
                <c:pt idx="105466">
                  <c:v>271.65104166666669</c:v>
                </c:pt>
                <c:pt idx="105467">
                  <c:v>271.65364583333331</c:v>
                </c:pt>
                <c:pt idx="105468">
                  <c:v>271.65625</c:v>
                </c:pt>
                <c:pt idx="105469">
                  <c:v>271.65885416666669</c:v>
                </c:pt>
                <c:pt idx="105470">
                  <c:v>271.66145833333331</c:v>
                </c:pt>
                <c:pt idx="105471">
                  <c:v>271.6640625</c:v>
                </c:pt>
                <c:pt idx="105472">
                  <c:v>271.66666666666669</c:v>
                </c:pt>
                <c:pt idx="105473">
                  <c:v>271.66927083333331</c:v>
                </c:pt>
                <c:pt idx="105474">
                  <c:v>271.671875</c:v>
                </c:pt>
                <c:pt idx="105475">
                  <c:v>271.67447916666669</c:v>
                </c:pt>
                <c:pt idx="105476">
                  <c:v>271.67708333333331</c:v>
                </c:pt>
                <c:pt idx="105477">
                  <c:v>271.6796875</c:v>
                </c:pt>
                <c:pt idx="105478">
                  <c:v>271.68229166666669</c:v>
                </c:pt>
                <c:pt idx="105479">
                  <c:v>271.68489583333331</c:v>
                </c:pt>
                <c:pt idx="105480">
                  <c:v>271.6875</c:v>
                </c:pt>
                <c:pt idx="105481">
                  <c:v>271.69010416666669</c:v>
                </c:pt>
                <c:pt idx="105482">
                  <c:v>271.69270833333331</c:v>
                </c:pt>
                <c:pt idx="105483">
                  <c:v>271.6953125</c:v>
                </c:pt>
                <c:pt idx="105484">
                  <c:v>271.69791666666669</c:v>
                </c:pt>
                <c:pt idx="105485">
                  <c:v>271.70052083333331</c:v>
                </c:pt>
                <c:pt idx="105486">
                  <c:v>271.703125</c:v>
                </c:pt>
                <c:pt idx="105487">
                  <c:v>271.70572916666669</c:v>
                </c:pt>
                <c:pt idx="105488">
                  <c:v>271.70833333333331</c:v>
                </c:pt>
                <c:pt idx="105489">
                  <c:v>271.7109375</c:v>
                </c:pt>
                <c:pt idx="105490">
                  <c:v>271.71354166666669</c:v>
                </c:pt>
                <c:pt idx="105491">
                  <c:v>271.71614583333331</c:v>
                </c:pt>
                <c:pt idx="105492">
                  <c:v>271.71875</c:v>
                </c:pt>
                <c:pt idx="105493">
                  <c:v>271.72135416666669</c:v>
                </c:pt>
                <c:pt idx="105494">
                  <c:v>271.72395833333331</c:v>
                </c:pt>
                <c:pt idx="105495">
                  <c:v>271.7265625</c:v>
                </c:pt>
                <c:pt idx="105496">
                  <c:v>271.72916666666669</c:v>
                </c:pt>
                <c:pt idx="105497">
                  <c:v>271.73177083333331</c:v>
                </c:pt>
                <c:pt idx="105498">
                  <c:v>271.734375</c:v>
                </c:pt>
                <c:pt idx="105499">
                  <c:v>271.73697916666669</c:v>
                </c:pt>
                <c:pt idx="105500">
                  <c:v>271.73958333333331</c:v>
                </c:pt>
                <c:pt idx="105501">
                  <c:v>271.7421875</c:v>
                </c:pt>
                <c:pt idx="105502">
                  <c:v>271.74479166666669</c:v>
                </c:pt>
                <c:pt idx="105503">
                  <c:v>271.74739583333331</c:v>
                </c:pt>
                <c:pt idx="105504">
                  <c:v>271.75</c:v>
                </c:pt>
                <c:pt idx="105505">
                  <c:v>271.75260416666669</c:v>
                </c:pt>
                <c:pt idx="105506">
                  <c:v>271.75520833333331</c:v>
                </c:pt>
                <c:pt idx="105507">
                  <c:v>271.7578125</c:v>
                </c:pt>
                <c:pt idx="105508">
                  <c:v>271.76041666666669</c:v>
                </c:pt>
                <c:pt idx="105509">
                  <c:v>271.76302083333331</c:v>
                </c:pt>
                <c:pt idx="105510">
                  <c:v>271.765625</c:v>
                </c:pt>
                <c:pt idx="105511">
                  <c:v>271.76822916666669</c:v>
                </c:pt>
                <c:pt idx="105512">
                  <c:v>271.77083333333331</c:v>
                </c:pt>
                <c:pt idx="105513">
                  <c:v>271.7734375</c:v>
                </c:pt>
                <c:pt idx="105514">
                  <c:v>271.77604166666669</c:v>
                </c:pt>
                <c:pt idx="105515">
                  <c:v>271.77864583333331</c:v>
                </c:pt>
                <c:pt idx="105516">
                  <c:v>271.78125</c:v>
                </c:pt>
                <c:pt idx="105517">
                  <c:v>271.78385416666669</c:v>
                </c:pt>
                <c:pt idx="105518">
                  <c:v>271.78645833333331</c:v>
                </c:pt>
                <c:pt idx="105519">
                  <c:v>271.7890625</c:v>
                </c:pt>
                <c:pt idx="105520">
                  <c:v>271.79166666666669</c:v>
                </c:pt>
                <c:pt idx="105521">
                  <c:v>271.79427083333331</c:v>
                </c:pt>
                <c:pt idx="105522">
                  <c:v>271.796875</c:v>
                </c:pt>
                <c:pt idx="105523">
                  <c:v>271.79947916666669</c:v>
                </c:pt>
                <c:pt idx="105524">
                  <c:v>271.80208333333331</c:v>
                </c:pt>
                <c:pt idx="105525">
                  <c:v>271.8046875</c:v>
                </c:pt>
                <c:pt idx="105526">
                  <c:v>271.80729166666669</c:v>
                </c:pt>
                <c:pt idx="105527">
                  <c:v>271.80989583333331</c:v>
                </c:pt>
                <c:pt idx="105528">
                  <c:v>271.8125</c:v>
                </c:pt>
                <c:pt idx="105529">
                  <c:v>271.81510416666669</c:v>
                </c:pt>
                <c:pt idx="105530">
                  <c:v>271.81770833333331</c:v>
                </c:pt>
                <c:pt idx="105531">
                  <c:v>271.8203125</c:v>
                </c:pt>
                <c:pt idx="105532">
                  <c:v>271.82291666666669</c:v>
                </c:pt>
                <c:pt idx="105533">
                  <c:v>271.82552083333331</c:v>
                </c:pt>
                <c:pt idx="105534">
                  <c:v>271.828125</c:v>
                </c:pt>
                <c:pt idx="105535">
                  <c:v>271.83072916666669</c:v>
                </c:pt>
                <c:pt idx="105536">
                  <c:v>271.83333333333331</c:v>
                </c:pt>
                <c:pt idx="105537">
                  <c:v>271.8359375</c:v>
                </c:pt>
                <c:pt idx="105538">
                  <c:v>271.83854166666669</c:v>
                </c:pt>
                <c:pt idx="105539">
                  <c:v>271.84114583333331</c:v>
                </c:pt>
                <c:pt idx="105540">
                  <c:v>271.84375</c:v>
                </c:pt>
                <c:pt idx="105541">
                  <c:v>271.84635416666669</c:v>
                </c:pt>
                <c:pt idx="105542">
                  <c:v>271.84895833333331</c:v>
                </c:pt>
                <c:pt idx="105543">
                  <c:v>271.8515625</c:v>
                </c:pt>
                <c:pt idx="105544">
                  <c:v>271.85416666666669</c:v>
                </c:pt>
                <c:pt idx="105545">
                  <c:v>271.85677083333331</c:v>
                </c:pt>
                <c:pt idx="105546">
                  <c:v>271.859375</c:v>
                </c:pt>
                <c:pt idx="105547">
                  <c:v>271.86197916666669</c:v>
                </c:pt>
                <c:pt idx="105548">
                  <c:v>271.86458333333331</c:v>
                </c:pt>
                <c:pt idx="105549">
                  <c:v>271.8671875</c:v>
                </c:pt>
                <c:pt idx="105550">
                  <c:v>271.86979166666669</c:v>
                </c:pt>
                <c:pt idx="105551">
                  <c:v>271.87239583333331</c:v>
                </c:pt>
                <c:pt idx="105552">
                  <c:v>271.875</c:v>
                </c:pt>
                <c:pt idx="105553">
                  <c:v>271.87760416666669</c:v>
                </c:pt>
                <c:pt idx="105554">
                  <c:v>271.88020833333331</c:v>
                </c:pt>
                <c:pt idx="105555">
                  <c:v>271.8828125</c:v>
                </c:pt>
                <c:pt idx="105556">
                  <c:v>271.88541666666669</c:v>
                </c:pt>
                <c:pt idx="105557">
                  <c:v>271.88802083333331</c:v>
                </c:pt>
                <c:pt idx="105558">
                  <c:v>271.890625</c:v>
                </c:pt>
                <c:pt idx="105559">
                  <c:v>271.89322916666669</c:v>
                </c:pt>
                <c:pt idx="105560">
                  <c:v>271.89583333333331</c:v>
                </c:pt>
                <c:pt idx="105561">
                  <c:v>271.8984375</c:v>
                </c:pt>
                <c:pt idx="105562">
                  <c:v>271.90104166666669</c:v>
                </c:pt>
                <c:pt idx="105563">
                  <c:v>271.90364583333331</c:v>
                </c:pt>
                <c:pt idx="105564">
                  <c:v>271.90625</c:v>
                </c:pt>
                <c:pt idx="105565">
                  <c:v>271.90885416666669</c:v>
                </c:pt>
                <c:pt idx="105566">
                  <c:v>271.91145833333331</c:v>
                </c:pt>
                <c:pt idx="105567">
                  <c:v>271.9140625</c:v>
                </c:pt>
                <c:pt idx="105568">
                  <c:v>271.91666666666669</c:v>
                </c:pt>
                <c:pt idx="105569">
                  <c:v>271.91927083333331</c:v>
                </c:pt>
                <c:pt idx="105570">
                  <c:v>271.921875</c:v>
                </c:pt>
                <c:pt idx="105571">
                  <c:v>271.92447916666669</c:v>
                </c:pt>
                <c:pt idx="105572">
                  <c:v>271.92708333333331</c:v>
                </c:pt>
                <c:pt idx="105573">
                  <c:v>271.9296875</c:v>
                </c:pt>
                <c:pt idx="105574">
                  <c:v>271.93229166666669</c:v>
                </c:pt>
                <c:pt idx="105575">
                  <c:v>271.93489583333331</c:v>
                </c:pt>
                <c:pt idx="105576">
                  <c:v>271.9375</c:v>
                </c:pt>
                <c:pt idx="105577">
                  <c:v>271.94010416666669</c:v>
                </c:pt>
                <c:pt idx="105578">
                  <c:v>271.94270833333331</c:v>
                </c:pt>
                <c:pt idx="105579">
                  <c:v>271.9453125</c:v>
                </c:pt>
                <c:pt idx="105580">
                  <c:v>271.94791666666669</c:v>
                </c:pt>
                <c:pt idx="105581">
                  <c:v>271.95052083333331</c:v>
                </c:pt>
                <c:pt idx="105582">
                  <c:v>271.953125</c:v>
                </c:pt>
                <c:pt idx="105583">
                  <c:v>271.95572916666669</c:v>
                </c:pt>
                <c:pt idx="105584">
                  <c:v>271.95833333333331</c:v>
                </c:pt>
                <c:pt idx="105585">
                  <c:v>271.9609375</c:v>
                </c:pt>
                <c:pt idx="105586">
                  <c:v>271.96354166666669</c:v>
                </c:pt>
                <c:pt idx="105587">
                  <c:v>271.96614583333331</c:v>
                </c:pt>
                <c:pt idx="105588">
                  <c:v>271.96875</c:v>
                </c:pt>
                <c:pt idx="105589">
                  <c:v>271.97135416666669</c:v>
                </c:pt>
                <c:pt idx="105590">
                  <c:v>271.97395833333331</c:v>
                </c:pt>
                <c:pt idx="105591">
                  <c:v>271.9765625</c:v>
                </c:pt>
                <c:pt idx="105592">
                  <c:v>271.97916666666669</c:v>
                </c:pt>
                <c:pt idx="105593">
                  <c:v>271.98177083333331</c:v>
                </c:pt>
                <c:pt idx="105594">
                  <c:v>271.984375</c:v>
                </c:pt>
                <c:pt idx="105595">
                  <c:v>271.98697916666669</c:v>
                </c:pt>
                <c:pt idx="105596">
                  <c:v>271.98958333333331</c:v>
                </c:pt>
                <c:pt idx="105597">
                  <c:v>271.9921875</c:v>
                </c:pt>
                <c:pt idx="105598">
                  <c:v>271.99479166666669</c:v>
                </c:pt>
                <c:pt idx="105599">
                  <c:v>271.99739583333331</c:v>
                </c:pt>
                <c:pt idx="105600">
                  <c:v>272</c:v>
                </c:pt>
                <c:pt idx="105601">
                  <c:v>272.00260416666669</c:v>
                </c:pt>
                <c:pt idx="105602">
                  <c:v>272.00520833333331</c:v>
                </c:pt>
                <c:pt idx="105603">
                  <c:v>272.0078125</c:v>
                </c:pt>
                <c:pt idx="105604">
                  <c:v>272.01041666666669</c:v>
                </c:pt>
                <c:pt idx="105605">
                  <c:v>272.01302083333331</c:v>
                </c:pt>
                <c:pt idx="105606">
                  <c:v>272.015625</c:v>
                </c:pt>
                <c:pt idx="105607">
                  <c:v>272.01822916666669</c:v>
                </c:pt>
                <c:pt idx="105608">
                  <c:v>272.02083333333331</c:v>
                </c:pt>
                <c:pt idx="105609">
                  <c:v>272.0234375</c:v>
                </c:pt>
                <c:pt idx="105610">
                  <c:v>272.02604166666669</c:v>
                </c:pt>
                <c:pt idx="105611">
                  <c:v>272.02864583333331</c:v>
                </c:pt>
                <c:pt idx="105612">
                  <c:v>272.03125</c:v>
                </c:pt>
                <c:pt idx="105613">
                  <c:v>272.03385416666669</c:v>
                </c:pt>
                <c:pt idx="105614">
                  <c:v>272.03645833333331</c:v>
                </c:pt>
                <c:pt idx="105615">
                  <c:v>272.0390625</c:v>
                </c:pt>
                <c:pt idx="105616">
                  <c:v>272.04166666666669</c:v>
                </c:pt>
                <c:pt idx="105617">
                  <c:v>272.04427083333331</c:v>
                </c:pt>
                <c:pt idx="105618">
                  <c:v>272.046875</c:v>
                </c:pt>
                <c:pt idx="105619">
                  <c:v>272.04947916666669</c:v>
                </c:pt>
                <c:pt idx="105620">
                  <c:v>272.05208333333331</c:v>
                </c:pt>
                <c:pt idx="105621">
                  <c:v>272.0546875</c:v>
                </c:pt>
                <c:pt idx="105622">
                  <c:v>272.05729166666669</c:v>
                </c:pt>
                <c:pt idx="105623">
                  <c:v>272.05989583333331</c:v>
                </c:pt>
                <c:pt idx="105624">
                  <c:v>272.0625</c:v>
                </c:pt>
                <c:pt idx="105625">
                  <c:v>272.06510416666669</c:v>
                </c:pt>
                <c:pt idx="105626">
                  <c:v>272.06770833333331</c:v>
                </c:pt>
                <c:pt idx="105627">
                  <c:v>272.0703125</c:v>
                </c:pt>
                <c:pt idx="105628">
                  <c:v>272.07291666666669</c:v>
                </c:pt>
                <c:pt idx="105629">
                  <c:v>272.07552083333331</c:v>
                </c:pt>
                <c:pt idx="105630">
                  <c:v>272.078125</c:v>
                </c:pt>
                <c:pt idx="105631">
                  <c:v>272.08072916666669</c:v>
                </c:pt>
                <c:pt idx="105632">
                  <c:v>272.08333333333331</c:v>
                </c:pt>
                <c:pt idx="105633">
                  <c:v>272.0859375</c:v>
                </c:pt>
                <c:pt idx="105634">
                  <c:v>272.08854166666669</c:v>
                </c:pt>
                <c:pt idx="105635">
                  <c:v>272.09114583333331</c:v>
                </c:pt>
                <c:pt idx="105636">
                  <c:v>272.09375</c:v>
                </c:pt>
                <c:pt idx="105637">
                  <c:v>272.09635416666669</c:v>
                </c:pt>
                <c:pt idx="105638">
                  <c:v>272.09895833333331</c:v>
                </c:pt>
                <c:pt idx="105639">
                  <c:v>272.1015625</c:v>
                </c:pt>
                <c:pt idx="105640">
                  <c:v>272.10416666666669</c:v>
                </c:pt>
                <c:pt idx="105641">
                  <c:v>272.10677083333331</c:v>
                </c:pt>
                <c:pt idx="105642">
                  <c:v>272.109375</c:v>
                </c:pt>
                <c:pt idx="105643">
                  <c:v>272.11197916666669</c:v>
                </c:pt>
                <c:pt idx="105644">
                  <c:v>272.11458333333331</c:v>
                </c:pt>
                <c:pt idx="105645">
                  <c:v>272.1171875</c:v>
                </c:pt>
                <c:pt idx="105646">
                  <c:v>272.11979166666669</c:v>
                </c:pt>
                <c:pt idx="105647">
                  <c:v>272.12239583333331</c:v>
                </c:pt>
                <c:pt idx="105648">
                  <c:v>272.125</c:v>
                </c:pt>
                <c:pt idx="105649">
                  <c:v>272.12760416666669</c:v>
                </c:pt>
                <c:pt idx="105650">
                  <c:v>272.13020833333331</c:v>
                </c:pt>
                <c:pt idx="105651">
                  <c:v>272.1328125</c:v>
                </c:pt>
                <c:pt idx="105652">
                  <c:v>272.13541666666669</c:v>
                </c:pt>
                <c:pt idx="105653">
                  <c:v>272.13802083333331</c:v>
                </c:pt>
                <c:pt idx="105654">
                  <c:v>272.140625</c:v>
                </c:pt>
                <c:pt idx="105655">
                  <c:v>272.14322916666669</c:v>
                </c:pt>
                <c:pt idx="105656">
                  <c:v>272.14583333333331</c:v>
                </c:pt>
                <c:pt idx="105657">
                  <c:v>272.1484375</c:v>
                </c:pt>
                <c:pt idx="105658">
                  <c:v>272.15104166666669</c:v>
                </c:pt>
                <c:pt idx="105659">
                  <c:v>272.15364583333331</c:v>
                </c:pt>
                <c:pt idx="105660">
                  <c:v>272.15625</c:v>
                </c:pt>
                <c:pt idx="105661">
                  <c:v>272.15885416666669</c:v>
                </c:pt>
                <c:pt idx="105662">
                  <c:v>272.16145833333331</c:v>
                </c:pt>
                <c:pt idx="105663">
                  <c:v>272.1640625</c:v>
                </c:pt>
                <c:pt idx="105664">
                  <c:v>272.16666666666669</c:v>
                </c:pt>
                <c:pt idx="105665">
                  <c:v>272.16927083333331</c:v>
                </c:pt>
                <c:pt idx="105666">
                  <c:v>272.171875</c:v>
                </c:pt>
                <c:pt idx="105667">
                  <c:v>272.17447916666669</c:v>
                </c:pt>
                <c:pt idx="105668">
                  <c:v>272.17708333333331</c:v>
                </c:pt>
                <c:pt idx="105669">
                  <c:v>272.1796875</c:v>
                </c:pt>
                <c:pt idx="105670">
                  <c:v>272.18229166666669</c:v>
                </c:pt>
                <c:pt idx="105671">
                  <c:v>272.18489583333331</c:v>
                </c:pt>
                <c:pt idx="105672">
                  <c:v>272.1875</c:v>
                </c:pt>
                <c:pt idx="105673">
                  <c:v>272.19010416666669</c:v>
                </c:pt>
                <c:pt idx="105674">
                  <c:v>272.19270833333331</c:v>
                </c:pt>
                <c:pt idx="105675">
                  <c:v>272.1953125</c:v>
                </c:pt>
                <c:pt idx="105676">
                  <c:v>272.19791666666669</c:v>
                </c:pt>
                <c:pt idx="105677">
                  <c:v>272.20052083333331</c:v>
                </c:pt>
                <c:pt idx="105678">
                  <c:v>272.203125</c:v>
                </c:pt>
                <c:pt idx="105679">
                  <c:v>272.20572916666669</c:v>
                </c:pt>
                <c:pt idx="105680">
                  <c:v>272.20833333333331</c:v>
                </c:pt>
                <c:pt idx="105681">
                  <c:v>272.2109375</c:v>
                </c:pt>
                <c:pt idx="105682">
                  <c:v>272.21354166666669</c:v>
                </c:pt>
                <c:pt idx="105683">
                  <c:v>272.21614583333331</c:v>
                </c:pt>
                <c:pt idx="105684">
                  <c:v>272.21875</c:v>
                </c:pt>
                <c:pt idx="105685">
                  <c:v>272.22135416666669</c:v>
                </c:pt>
                <c:pt idx="105686">
                  <c:v>272.22395833333331</c:v>
                </c:pt>
                <c:pt idx="105687">
                  <c:v>272.2265625</c:v>
                </c:pt>
                <c:pt idx="105688">
                  <c:v>272.22916666666669</c:v>
                </c:pt>
                <c:pt idx="105689">
                  <c:v>272.23177083333331</c:v>
                </c:pt>
                <c:pt idx="105690">
                  <c:v>272.234375</c:v>
                </c:pt>
                <c:pt idx="105691">
                  <c:v>272.23697916666669</c:v>
                </c:pt>
                <c:pt idx="105692">
                  <c:v>272.23958333333331</c:v>
                </c:pt>
                <c:pt idx="105693">
                  <c:v>272.2421875</c:v>
                </c:pt>
                <c:pt idx="105694">
                  <c:v>272.24479166666669</c:v>
                </c:pt>
                <c:pt idx="105695">
                  <c:v>272.24739583333331</c:v>
                </c:pt>
                <c:pt idx="105696">
                  <c:v>272.25</c:v>
                </c:pt>
                <c:pt idx="105697">
                  <c:v>272.25260416666669</c:v>
                </c:pt>
                <c:pt idx="105698">
                  <c:v>272.25520833333331</c:v>
                </c:pt>
                <c:pt idx="105699">
                  <c:v>272.2578125</c:v>
                </c:pt>
                <c:pt idx="105700">
                  <c:v>272.26041666666669</c:v>
                </c:pt>
                <c:pt idx="105701">
                  <c:v>272.26302083333331</c:v>
                </c:pt>
                <c:pt idx="105702">
                  <c:v>272.265625</c:v>
                </c:pt>
                <c:pt idx="105703">
                  <c:v>272.26822916666669</c:v>
                </c:pt>
                <c:pt idx="105704">
                  <c:v>272.27083333333331</c:v>
                </c:pt>
                <c:pt idx="105705">
                  <c:v>272.2734375</c:v>
                </c:pt>
                <c:pt idx="105706">
                  <c:v>272.27604166666669</c:v>
                </c:pt>
                <c:pt idx="105707">
                  <c:v>272.27864583333331</c:v>
                </c:pt>
                <c:pt idx="105708">
                  <c:v>272.28125</c:v>
                </c:pt>
                <c:pt idx="105709">
                  <c:v>272.28385416666669</c:v>
                </c:pt>
                <c:pt idx="105710">
                  <c:v>272.28645833333331</c:v>
                </c:pt>
                <c:pt idx="105711">
                  <c:v>272.2890625</c:v>
                </c:pt>
                <c:pt idx="105712">
                  <c:v>272.29166666666669</c:v>
                </c:pt>
                <c:pt idx="105713">
                  <c:v>272.29427083333331</c:v>
                </c:pt>
                <c:pt idx="105714">
                  <c:v>272.296875</c:v>
                </c:pt>
                <c:pt idx="105715">
                  <c:v>272.29947916666669</c:v>
                </c:pt>
                <c:pt idx="105716">
                  <c:v>272.30208333333331</c:v>
                </c:pt>
                <c:pt idx="105717">
                  <c:v>272.3046875</c:v>
                </c:pt>
                <c:pt idx="105718">
                  <c:v>272.30729166666669</c:v>
                </c:pt>
                <c:pt idx="105719">
                  <c:v>272.30989583333331</c:v>
                </c:pt>
                <c:pt idx="105720">
                  <c:v>272.3125</c:v>
                </c:pt>
                <c:pt idx="105721">
                  <c:v>272.31510416666669</c:v>
                </c:pt>
                <c:pt idx="105722">
                  <c:v>272.31770833333331</c:v>
                </c:pt>
                <c:pt idx="105723">
                  <c:v>272.3203125</c:v>
                </c:pt>
                <c:pt idx="105724">
                  <c:v>272.32291666666669</c:v>
                </c:pt>
                <c:pt idx="105725">
                  <c:v>272.32552083333331</c:v>
                </c:pt>
                <c:pt idx="105726">
                  <c:v>272.328125</c:v>
                </c:pt>
                <c:pt idx="105727">
                  <c:v>272.33072916666669</c:v>
                </c:pt>
                <c:pt idx="105728">
                  <c:v>272.33333333333331</c:v>
                </c:pt>
                <c:pt idx="105729">
                  <c:v>272.3359375</c:v>
                </c:pt>
                <c:pt idx="105730">
                  <c:v>272.33854166666669</c:v>
                </c:pt>
                <c:pt idx="105731">
                  <c:v>272.34114583333331</c:v>
                </c:pt>
                <c:pt idx="105732">
                  <c:v>272.34375</c:v>
                </c:pt>
                <c:pt idx="105733">
                  <c:v>272.34635416666669</c:v>
                </c:pt>
                <c:pt idx="105734">
                  <c:v>272.34895833333331</c:v>
                </c:pt>
                <c:pt idx="105735">
                  <c:v>272.3515625</c:v>
                </c:pt>
                <c:pt idx="105736">
                  <c:v>272.35416666666669</c:v>
                </c:pt>
                <c:pt idx="105737">
                  <c:v>272.35677083333331</c:v>
                </c:pt>
                <c:pt idx="105738">
                  <c:v>272.359375</c:v>
                </c:pt>
                <c:pt idx="105739">
                  <c:v>272.36197916666669</c:v>
                </c:pt>
                <c:pt idx="105740">
                  <c:v>272.36458333333331</c:v>
                </c:pt>
                <c:pt idx="105741">
                  <c:v>272.3671875</c:v>
                </c:pt>
                <c:pt idx="105742">
                  <c:v>272.36979166666669</c:v>
                </c:pt>
                <c:pt idx="105743">
                  <c:v>272.37239583333331</c:v>
                </c:pt>
                <c:pt idx="105744">
                  <c:v>272.375</c:v>
                </c:pt>
                <c:pt idx="105745">
                  <c:v>272.37760416666669</c:v>
                </c:pt>
                <c:pt idx="105746">
                  <c:v>272.38020833333331</c:v>
                </c:pt>
                <c:pt idx="105747">
                  <c:v>272.3828125</c:v>
                </c:pt>
                <c:pt idx="105748">
                  <c:v>272.38541666666669</c:v>
                </c:pt>
                <c:pt idx="105749">
                  <c:v>272.38802083333331</c:v>
                </c:pt>
                <c:pt idx="105750">
                  <c:v>272.390625</c:v>
                </c:pt>
                <c:pt idx="105751">
                  <c:v>272.39322916666669</c:v>
                </c:pt>
                <c:pt idx="105752">
                  <c:v>272.39583333333331</c:v>
                </c:pt>
                <c:pt idx="105753">
                  <c:v>272.3984375</c:v>
                </c:pt>
                <c:pt idx="105754">
                  <c:v>272.40104166666669</c:v>
                </c:pt>
                <c:pt idx="105755">
                  <c:v>272.40364583333331</c:v>
                </c:pt>
                <c:pt idx="105756">
                  <c:v>272.40625</c:v>
                </c:pt>
                <c:pt idx="105757">
                  <c:v>272.40885416666669</c:v>
                </c:pt>
                <c:pt idx="105758">
                  <c:v>272.41145833333331</c:v>
                </c:pt>
                <c:pt idx="105759">
                  <c:v>272.4140625</c:v>
                </c:pt>
                <c:pt idx="105760">
                  <c:v>272.41666666666669</c:v>
                </c:pt>
                <c:pt idx="105761">
                  <c:v>272.41927083333331</c:v>
                </c:pt>
                <c:pt idx="105762">
                  <c:v>272.421875</c:v>
                </c:pt>
                <c:pt idx="105763">
                  <c:v>272.42447916666669</c:v>
                </c:pt>
                <c:pt idx="105764">
                  <c:v>272.42708333333331</c:v>
                </c:pt>
                <c:pt idx="105765">
                  <c:v>272.4296875</c:v>
                </c:pt>
                <c:pt idx="105766">
                  <c:v>272.43229166666669</c:v>
                </c:pt>
                <c:pt idx="105767">
                  <c:v>272.43489583333331</c:v>
                </c:pt>
                <c:pt idx="105768">
                  <c:v>272.4375</c:v>
                </c:pt>
                <c:pt idx="105769">
                  <c:v>272.44010416666669</c:v>
                </c:pt>
                <c:pt idx="105770">
                  <c:v>272.44270833333331</c:v>
                </c:pt>
                <c:pt idx="105771">
                  <c:v>272.4453125</c:v>
                </c:pt>
                <c:pt idx="105772">
                  <c:v>272.44791666666669</c:v>
                </c:pt>
                <c:pt idx="105773">
                  <c:v>272.45052083333331</c:v>
                </c:pt>
                <c:pt idx="105774">
                  <c:v>272.453125</c:v>
                </c:pt>
                <c:pt idx="105775">
                  <c:v>272.45572916666669</c:v>
                </c:pt>
                <c:pt idx="105776">
                  <c:v>272.45833333333331</c:v>
                </c:pt>
                <c:pt idx="105777">
                  <c:v>272.4609375</c:v>
                </c:pt>
                <c:pt idx="105778">
                  <c:v>272.46354166666669</c:v>
                </c:pt>
                <c:pt idx="105779">
                  <c:v>272.46614583333331</c:v>
                </c:pt>
                <c:pt idx="105780">
                  <c:v>272.46875</c:v>
                </c:pt>
                <c:pt idx="105781">
                  <c:v>272.47135416666669</c:v>
                </c:pt>
                <c:pt idx="105782">
                  <c:v>272.47395833333331</c:v>
                </c:pt>
                <c:pt idx="105783">
                  <c:v>272.4765625</c:v>
                </c:pt>
                <c:pt idx="105784">
                  <c:v>272.47916666666669</c:v>
                </c:pt>
                <c:pt idx="105785">
                  <c:v>272.48177083333331</c:v>
                </c:pt>
                <c:pt idx="105786">
                  <c:v>272.484375</c:v>
                </c:pt>
                <c:pt idx="105787">
                  <c:v>272.48697916666669</c:v>
                </c:pt>
                <c:pt idx="105788">
                  <c:v>272.48958333333331</c:v>
                </c:pt>
                <c:pt idx="105789">
                  <c:v>272.4921875</c:v>
                </c:pt>
                <c:pt idx="105790">
                  <c:v>272.49479166666669</c:v>
                </c:pt>
                <c:pt idx="105791">
                  <c:v>272.49739583333331</c:v>
                </c:pt>
                <c:pt idx="105792">
                  <c:v>272.5</c:v>
                </c:pt>
                <c:pt idx="105793">
                  <c:v>272.50260416666669</c:v>
                </c:pt>
                <c:pt idx="105794">
                  <c:v>272.50520833333331</c:v>
                </c:pt>
                <c:pt idx="105795">
                  <c:v>272.5078125</c:v>
                </c:pt>
                <c:pt idx="105796">
                  <c:v>272.51041666666669</c:v>
                </c:pt>
                <c:pt idx="105797">
                  <c:v>272.51302083333331</c:v>
                </c:pt>
                <c:pt idx="105798">
                  <c:v>272.515625</c:v>
                </c:pt>
                <c:pt idx="105799">
                  <c:v>272.51822916666669</c:v>
                </c:pt>
                <c:pt idx="105800">
                  <c:v>272.52083333333331</c:v>
                </c:pt>
                <c:pt idx="105801">
                  <c:v>272.5234375</c:v>
                </c:pt>
                <c:pt idx="105802">
                  <c:v>272.52604166666669</c:v>
                </c:pt>
                <c:pt idx="105803">
                  <c:v>272.52864583333331</c:v>
                </c:pt>
                <c:pt idx="105804">
                  <c:v>272.53125</c:v>
                </c:pt>
                <c:pt idx="105805">
                  <c:v>272.53385416666669</c:v>
                </c:pt>
                <c:pt idx="105806">
                  <c:v>272.53645833333331</c:v>
                </c:pt>
                <c:pt idx="105807">
                  <c:v>272.5390625</c:v>
                </c:pt>
                <c:pt idx="105808">
                  <c:v>272.54166666666669</c:v>
                </c:pt>
                <c:pt idx="105809">
                  <c:v>272.54427083333331</c:v>
                </c:pt>
                <c:pt idx="105810">
                  <c:v>272.546875</c:v>
                </c:pt>
                <c:pt idx="105811">
                  <c:v>272.54947916666669</c:v>
                </c:pt>
                <c:pt idx="105812">
                  <c:v>272.55208333333331</c:v>
                </c:pt>
                <c:pt idx="105813">
                  <c:v>272.5546875</c:v>
                </c:pt>
                <c:pt idx="105814">
                  <c:v>272.55729166666669</c:v>
                </c:pt>
                <c:pt idx="105815">
                  <c:v>272.55989583333331</c:v>
                </c:pt>
                <c:pt idx="105816">
                  <c:v>272.5625</c:v>
                </c:pt>
                <c:pt idx="105817">
                  <c:v>272.56510416666669</c:v>
                </c:pt>
                <c:pt idx="105818">
                  <c:v>272.56770833333331</c:v>
                </c:pt>
                <c:pt idx="105819">
                  <c:v>272.5703125</c:v>
                </c:pt>
                <c:pt idx="105820">
                  <c:v>272.57291666666669</c:v>
                </c:pt>
                <c:pt idx="105821">
                  <c:v>272.57552083333331</c:v>
                </c:pt>
                <c:pt idx="105822">
                  <c:v>272.578125</c:v>
                </c:pt>
                <c:pt idx="105823">
                  <c:v>272.58072916666669</c:v>
                </c:pt>
                <c:pt idx="105824">
                  <c:v>272.58333333333331</c:v>
                </c:pt>
                <c:pt idx="105825">
                  <c:v>272.5859375</c:v>
                </c:pt>
                <c:pt idx="105826">
                  <c:v>272.58854166666669</c:v>
                </c:pt>
                <c:pt idx="105827">
                  <c:v>272.59114583333331</c:v>
                </c:pt>
                <c:pt idx="105828">
                  <c:v>272.59375</c:v>
                </c:pt>
                <c:pt idx="105829">
                  <c:v>272.59635416666669</c:v>
                </c:pt>
                <c:pt idx="105830">
                  <c:v>272.59895833333331</c:v>
                </c:pt>
                <c:pt idx="105831">
                  <c:v>272.6015625</c:v>
                </c:pt>
                <c:pt idx="105832">
                  <c:v>272.60416666666669</c:v>
                </c:pt>
                <c:pt idx="105833">
                  <c:v>272.60677083333331</c:v>
                </c:pt>
                <c:pt idx="105834">
                  <c:v>272.609375</c:v>
                </c:pt>
                <c:pt idx="105835">
                  <c:v>272.61197916666669</c:v>
                </c:pt>
                <c:pt idx="105836">
                  <c:v>272.61458333333331</c:v>
                </c:pt>
                <c:pt idx="105837">
                  <c:v>272.6171875</c:v>
                </c:pt>
                <c:pt idx="105838">
                  <c:v>272.61979166666669</c:v>
                </c:pt>
                <c:pt idx="105839">
                  <c:v>272.62239583333331</c:v>
                </c:pt>
                <c:pt idx="105840">
                  <c:v>272.625</c:v>
                </c:pt>
                <c:pt idx="105841">
                  <c:v>272.62760416666669</c:v>
                </c:pt>
                <c:pt idx="105842">
                  <c:v>272.63020833333331</c:v>
                </c:pt>
                <c:pt idx="105843">
                  <c:v>272.6328125</c:v>
                </c:pt>
                <c:pt idx="105844">
                  <c:v>272.63541666666669</c:v>
                </c:pt>
                <c:pt idx="105845">
                  <c:v>272.63802083333331</c:v>
                </c:pt>
                <c:pt idx="105846">
                  <c:v>272.640625</c:v>
                </c:pt>
                <c:pt idx="105847">
                  <c:v>272.64322916666669</c:v>
                </c:pt>
                <c:pt idx="105848">
                  <c:v>272.64583333333331</c:v>
                </c:pt>
                <c:pt idx="105849">
                  <c:v>272.6484375</c:v>
                </c:pt>
                <c:pt idx="105850">
                  <c:v>272.65104166666669</c:v>
                </c:pt>
                <c:pt idx="105851">
                  <c:v>272.65364583333331</c:v>
                </c:pt>
                <c:pt idx="105852">
                  <c:v>272.65625</c:v>
                </c:pt>
                <c:pt idx="105853">
                  <c:v>272.65885416666669</c:v>
                </c:pt>
                <c:pt idx="105854">
                  <c:v>272.66145833333331</c:v>
                </c:pt>
                <c:pt idx="105855">
                  <c:v>272.6640625</c:v>
                </c:pt>
                <c:pt idx="105856">
                  <c:v>272.66666666666669</c:v>
                </c:pt>
                <c:pt idx="105857">
                  <c:v>272.66927083333331</c:v>
                </c:pt>
                <c:pt idx="105858">
                  <c:v>272.671875</c:v>
                </c:pt>
                <c:pt idx="105859">
                  <c:v>272.67447916666669</c:v>
                </c:pt>
                <c:pt idx="105860">
                  <c:v>272.67708333333331</c:v>
                </c:pt>
                <c:pt idx="105861">
                  <c:v>272.6796875</c:v>
                </c:pt>
                <c:pt idx="105862">
                  <c:v>272.68229166666669</c:v>
                </c:pt>
                <c:pt idx="105863">
                  <c:v>272.68489583333331</c:v>
                </c:pt>
                <c:pt idx="105864">
                  <c:v>272.6875</c:v>
                </c:pt>
                <c:pt idx="105865">
                  <c:v>272.69010416666669</c:v>
                </c:pt>
                <c:pt idx="105866">
                  <c:v>272.69270833333331</c:v>
                </c:pt>
                <c:pt idx="105867">
                  <c:v>272.6953125</c:v>
                </c:pt>
                <c:pt idx="105868">
                  <c:v>272.69791666666669</c:v>
                </c:pt>
                <c:pt idx="105869">
                  <c:v>272.70052083333331</c:v>
                </c:pt>
                <c:pt idx="105870">
                  <c:v>272.703125</c:v>
                </c:pt>
                <c:pt idx="105871">
                  <c:v>272.70572916666669</c:v>
                </c:pt>
                <c:pt idx="105872">
                  <c:v>272.70833333333331</c:v>
                </c:pt>
                <c:pt idx="105873">
                  <c:v>272.7109375</c:v>
                </c:pt>
                <c:pt idx="105874">
                  <c:v>272.71354166666669</c:v>
                </c:pt>
                <c:pt idx="105875">
                  <c:v>272.71614583333331</c:v>
                </c:pt>
                <c:pt idx="105876">
                  <c:v>272.71875</c:v>
                </c:pt>
                <c:pt idx="105877">
                  <c:v>272.72135416666669</c:v>
                </c:pt>
                <c:pt idx="105878">
                  <c:v>272.72395833333331</c:v>
                </c:pt>
                <c:pt idx="105879">
                  <c:v>272.7265625</c:v>
                </c:pt>
                <c:pt idx="105880">
                  <c:v>272.72916666666669</c:v>
                </c:pt>
                <c:pt idx="105881">
                  <c:v>272.73177083333331</c:v>
                </c:pt>
                <c:pt idx="105882">
                  <c:v>272.734375</c:v>
                </c:pt>
                <c:pt idx="105883">
                  <c:v>272.73697916666669</c:v>
                </c:pt>
                <c:pt idx="105884">
                  <c:v>272.73958333333331</c:v>
                </c:pt>
                <c:pt idx="105885">
                  <c:v>272.7421875</c:v>
                </c:pt>
                <c:pt idx="105886">
                  <c:v>272.74479166666669</c:v>
                </c:pt>
                <c:pt idx="105887">
                  <c:v>272.74739583333331</c:v>
                </c:pt>
                <c:pt idx="105888">
                  <c:v>272.75</c:v>
                </c:pt>
                <c:pt idx="105889">
                  <c:v>272.75260416666669</c:v>
                </c:pt>
                <c:pt idx="105890">
                  <c:v>272.75520833333331</c:v>
                </c:pt>
                <c:pt idx="105891">
                  <c:v>272.7578125</c:v>
                </c:pt>
                <c:pt idx="105892">
                  <c:v>272.76041666666669</c:v>
                </c:pt>
                <c:pt idx="105893">
                  <c:v>272.76302083333331</c:v>
                </c:pt>
                <c:pt idx="105894">
                  <c:v>272.765625</c:v>
                </c:pt>
                <c:pt idx="105895">
                  <c:v>272.76822916666669</c:v>
                </c:pt>
                <c:pt idx="105896">
                  <c:v>272.77083333333331</c:v>
                </c:pt>
                <c:pt idx="105897">
                  <c:v>272.7734375</c:v>
                </c:pt>
                <c:pt idx="105898">
                  <c:v>272.77604166666669</c:v>
                </c:pt>
                <c:pt idx="105899">
                  <c:v>272.77864583333331</c:v>
                </c:pt>
                <c:pt idx="105900">
                  <c:v>272.78125</c:v>
                </c:pt>
                <c:pt idx="105901">
                  <c:v>272.78385416666669</c:v>
                </c:pt>
                <c:pt idx="105902">
                  <c:v>272.78645833333331</c:v>
                </c:pt>
                <c:pt idx="105903">
                  <c:v>272.7890625</c:v>
                </c:pt>
                <c:pt idx="105904">
                  <c:v>272.79166666666669</c:v>
                </c:pt>
                <c:pt idx="105905">
                  <c:v>272.79427083333331</c:v>
                </c:pt>
                <c:pt idx="105906">
                  <c:v>272.796875</c:v>
                </c:pt>
                <c:pt idx="105907">
                  <c:v>272.79947916666669</c:v>
                </c:pt>
                <c:pt idx="105908">
                  <c:v>272.80208333333331</c:v>
                </c:pt>
                <c:pt idx="105909">
                  <c:v>272.8046875</c:v>
                </c:pt>
                <c:pt idx="105910">
                  <c:v>272.80729166666669</c:v>
                </c:pt>
                <c:pt idx="105911">
                  <c:v>272.80989583333331</c:v>
                </c:pt>
                <c:pt idx="105912">
                  <c:v>272.8125</c:v>
                </c:pt>
                <c:pt idx="105913">
                  <c:v>272.81510416666669</c:v>
                </c:pt>
                <c:pt idx="105914">
                  <c:v>272.81770833333331</c:v>
                </c:pt>
                <c:pt idx="105915">
                  <c:v>272.8203125</c:v>
                </c:pt>
                <c:pt idx="105916">
                  <c:v>272.82291666666669</c:v>
                </c:pt>
                <c:pt idx="105917">
                  <c:v>272.82552083333331</c:v>
                </c:pt>
                <c:pt idx="105918">
                  <c:v>272.828125</c:v>
                </c:pt>
                <c:pt idx="105919">
                  <c:v>272.83072916666669</c:v>
                </c:pt>
                <c:pt idx="105920">
                  <c:v>272.83333333333331</c:v>
                </c:pt>
                <c:pt idx="105921">
                  <c:v>272.8359375</c:v>
                </c:pt>
                <c:pt idx="105922">
                  <c:v>272.83854166666669</c:v>
                </c:pt>
                <c:pt idx="105923">
                  <c:v>272.84114583333331</c:v>
                </c:pt>
                <c:pt idx="105924">
                  <c:v>272.84375</c:v>
                </c:pt>
                <c:pt idx="105925">
                  <c:v>272.84635416666669</c:v>
                </c:pt>
                <c:pt idx="105926">
                  <c:v>272.84895833333331</c:v>
                </c:pt>
                <c:pt idx="105927">
                  <c:v>272.8515625</c:v>
                </c:pt>
                <c:pt idx="105928">
                  <c:v>272.85416666666669</c:v>
                </c:pt>
                <c:pt idx="105929">
                  <c:v>272.85677083333331</c:v>
                </c:pt>
                <c:pt idx="105930">
                  <c:v>272.859375</c:v>
                </c:pt>
                <c:pt idx="105931">
                  <c:v>272.86197916666669</c:v>
                </c:pt>
                <c:pt idx="105932">
                  <c:v>272.86458333333331</c:v>
                </c:pt>
                <c:pt idx="105933">
                  <c:v>272.8671875</c:v>
                </c:pt>
                <c:pt idx="105934">
                  <c:v>272.86979166666669</c:v>
                </c:pt>
                <c:pt idx="105935">
                  <c:v>272.87239583333331</c:v>
                </c:pt>
                <c:pt idx="105936">
                  <c:v>272.875</c:v>
                </c:pt>
                <c:pt idx="105937">
                  <c:v>272.87760416666669</c:v>
                </c:pt>
                <c:pt idx="105938">
                  <c:v>272.88020833333331</c:v>
                </c:pt>
                <c:pt idx="105939">
                  <c:v>272.8828125</c:v>
                </c:pt>
                <c:pt idx="105940">
                  <c:v>272.88541666666669</c:v>
                </c:pt>
                <c:pt idx="105941">
                  <c:v>272.88802083333331</c:v>
                </c:pt>
                <c:pt idx="105942">
                  <c:v>272.890625</c:v>
                </c:pt>
                <c:pt idx="105943">
                  <c:v>272.89322916666669</c:v>
                </c:pt>
                <c:pt idx="105944">
                  <c:v>272.89583333333331</c:v>
                </c:pt>
                <c:pt idx="105945">
                  <c:v>272.8984375</c:v>
                </c:pt>
                <c:pt idx="105946">
                  <c:v>272.90104166666669</c:v>
                </c:pt>
                <c:pt idx="105947">
                  <c:v>272.90364583333331</c:v>
                </c:pt>
                <c:pt idx="105948">
                  <c:v>272.90625</c:v>
                </c:pt>
                <c:pt idx="105949">
                  <c:v>272.90885416666669</c:v>
                </c:pt>
                <c:pt idx="105950">
                  <c:v>272.91145833333331</c:v>
                </c:pt>
                <c:pt idx="105951">
                  <c:v>272.9140625</c:v>
                </c:pt>
                <c:pt idx="105952">
                  <c:v>272.91666666666669</c:v>
                </c:pt>
                <c:pt idx="105953">
                  <c:v>272.91927083333331</c:v>
                </c:pt>
                <c:pt idx="105954">
                  <c:v>272.921875</c:v>
                </c:pt>
                <c:pt idx="105955">
                  <c:v>272.92447916666669</c:v>
                </c:pt>
                <c:pt idx="105956">
                  <c:v>272.92708333333331</c:v>
                </c:pt>
                <c:pt idx="105957">
                  <c:v>272.9296875</c:v>
                </c:pt>
                <c:pt idx="105958">
                  <c:v>272.93229166666669</c:v>
                </c:pt>
                <c:pt idx="105959">
                  <c:v>272.93489583333331</c:v>
                </c:pt>
                <c:pt idx="105960">
                  <c:v>272.9375</c:v>
                </c:pt>
                <c:pt idx="105961">
                  <c:v>272.94010416666669</c:v>
                </c:pt>
                <c:pt idx="105962">
                  <c:v>272.94270833333331</c:v>
                </c:pt>
                <c:pt idx="105963">
                  <c:v>272.9453125</c:v>
                </c:pt>
                <c:pt idx="105964">
                  <c:v>272.94791666666669</c:v>
                </c:pt>
                <c:pt idx="105965">
                  <c:v>272.95052083333331</c:v>
                </c:pt>
                <c:pt idx="105966">
                  <c:v>272.953125</c:v>
                </c:pt>
                <c:pt idx="105967">
                  <c:v>272.95572916666669</c:v>
                </c:pt>
                <c:pt idx="105968">
                  <c:v>272.95833333333331</c:v>
                </c:pt>
                <c:pt idx="105969">
                  <c:v>272.9609375</c:v>
                </c:pt>
                <c:pt idx="105970">
                  <c:v>272.96354166666669</c:v>
                </c:pt>
                <c:pt idx="105971">
                  <c:v>272.96614583333331</c:v>
                </c:pt>
                <c:pt idx="105972">
                  <c:v>272.96875</c:v>
                </c:pt>
                <c:pt idx="105973">
                  <c:v>272.97135416666669</c:v>
                </c:pt>
                <c:pt idx="105974">
                  <c:v>272.97395833333331</c:v>
                </c:pt>
                <c:pt idx="105975">
                  <c:v>272.9765625</c:v>
                </c:pt>
                <c:pt idx="105976">
                  <c:v>272.97916666666669</c:v>
                </c:pt>
                <c:pt idx="105977">
                  <c:v>272.98177083333331</c:v>
                </c:pt>
                <c:pt idx="105978">
                  <c:v>272.984375</c:v>
                </c:pt>
                <c:pt idx="105979">
                  <c:v>272.98697916666669</c:v>
                </c:pt>
                <c:pt idx="105980">
                  <c:v>272.98958333333331</c:v>
                </c:pt>
                <c:pt idx="105981">
                  <c:v>272.9921875</c:v>
                </c:pt>
                <c:pt idx="105982">
                  <c:v>272.99479166666669</c:v>
                </c:pt>
                <c:pt idx="105983">
                  <c:v>272.99739583333331</c:v>
                </c:pt>
                <c:pt idx="105984">
                  <c:v>273</c:v>
                </c:pt>
                <c:pt idx="105985">
                  <c:v>273.00260416666669</c:v>
                </c:pt>
                <c:pt idx="105986">
                  <c:v>273.00520833333331</c:v>
                </c:pt>
                <c:pt idx="105987">
                  <c:v>273.0078125</c:v>
                </c:pt>
                <c:pt idx="105988">
                  <c:v>273.01041666666669</c:v>
                </c:pt>
                <c:pt idx="105989">
                  <c:v>273.01302083333331</c:v>
                </c:pt>
                <c:pt idx="105990">
                  <c:v>273.015625</c:v>
                </c:pt>
                <c:pt idx="105991">
                  <c:v>273.01822916666669</c:v>
                </c:pt>
                <c:pt idx="105992">
                  <c:v>273.02083333333331</c:v>
                </c:pt>
                <c:pt idx="105993">
                  <c:v>273.0234375</c:v>
                </c:pt>
                <c:pt idx="105994">
                  <c:v>273.02604166666669</c:v>
                </c:pt>
                <c:pt idx="105995">
                  <c:v>273.02864583333331</c:v>
                </c:pt>
                <c:pt idx="105996">
                  <c:v>273.03125</c:v>
                </c:pt>
                <c:pt idx="105997">
                  <c:v>273.03385416666669</c:v>
                </c:pt>
                <c:pt idx="105998">
                  <c:v>273.03645833333331</c:v>
                </c:pt>
                <c:pt idx="105999">
                  <c:v>273.0390625</c:v>
                </c:pt>
                <c:pt idx="106000">
                  <c:v>273.04166666666669</c:v>
                </c:pt>
                <c:pt idx="106001">
                  <c:v>273.04427083333331</c:v>
                </c:pt>
                <c:pt idx="106002">
                  <c:v>273.046875</c:v>
                </c:pt>
                <c:pt idx="106003">
                  <c:v>273.04947916666669</c:v>
                </c:pt>
                <c:pt idx="106004">
                  <c:v>273.05208333333331</c:v>
                </c:pt>
                <c:pt idx="106005">
                  <c:v>273.0546875</c:v>
                </c:pt>
                <c:pt idx="106006">
                  <c:v>273.05729166666669</c:v>
                </c:pt>
                <c:pt idx="106007">
                  <c:v>273.05989583333331</c:v>
                </c:pt>
                <c:pt idx="106008">
                  <c:v>273.0625</c:v>
                </c:pt>
                <c:pt idx="106009">
                  <c:v>273.06510416666669</c:v>
                </c:pt>
                <c:pt idx="106010">
                  <c:v>273.06770833333331</c:v>
                </c:pt>
                <c:pt idx="106011">
                  <c:v>273.0703125</c:v>
                </c:pt>
                <c:pt idx="106012">
                  <c:v>273.07291666666669</c:v>
                </c:pt>
                <c:pt idx="106013">
                  <c:v>273.07552083333331</c:v>
                </c:pt>
                <c:pt idx="106014">
                  <c:v>273.078125</c:v>
                </c:pt>
                <c:pt idx="106015">
                  <c:v>273.08072916666669</c:v>
                </c:pt>
                <c:pt idx="106016">
                  <c:v>273.08333333333331</c:v>
                </c:pt>
                <c:pt idx="106017">
                  <c:v>273.0859375</c:v>
                </c:pt>
                <c:pt idx="106018">
                  <c:v>273.08854166666669</c:v>
                </c:pt>
                <c:pt idx="106019">
                  <c:v>273.09114583333331</c:v>
                </c:pt>
                <c:pt idx="106020">
                  <c:v>273.09375</c:v>
                </c:pt>
                <c:pt idx="106021">
                  <c:v>273.09635416666669</c:v>
                </c:pt>
                <c:pt idx="106022">
                  <c:v>273.09895833333331</c:v>
                </c:pt>
                <c:pt idx="106023">
                  <c:v>273.1015625</c:v>
                </c:pt>
                <c:pt idx="106024">
                  <c:v>273.10416666666669</c:v>
                </c:pt>
                <c:pt idx="106025">
                  <c:v>273.10677083333331</c:v>
                </c:pt>
                <c:pt idx="106026">
                  <c:v>273.109375</c:v>
                </c:pt>
                <c:pt idx="106027">
                  <c:v>273.11197916666669</c:v>
                </c:pt>
                <c:pt idx="106028">
                  <c:v>273.11458333333331</c:v>
                </c:pt>
                <c:pt idx="106029">
                  <c:v>273.1171875</c:v>
                </c:pt>
                <c:pt idx="106030">
                  <c:v>273.11979166666669</c:v>
                </c:pt>
                <c:pt idx="106031">
                  <c:v>273.12239583333331</c:v>
                </c:pt>
                <c:pt idx="106032">
                  <c:v>273.125</c:v>
                </c:pt>
                <c:pt idx="106033">
                  <c:v>273.12760416666669</c:v>
                </c:pt>
                <c:pt idx="106034">
                  <c:v>273.13020833333331</c:v>
                </c:pt>
                <c:pt idx="106035">
                  <c:v>273.1328125</c:v>
                </c:pt>
                <c:pt idx="106036">
                  <c:v>273.13541666666669</c:v>
                </c:pt>
                <c:pt idx="106037">
                  <c:v>273.13802083333331</c:v>
                </c:pt>
                <c:pt idx="106038">
                  <c:v>273.140625</c:v>
                </c:pt>
                <c:pt idx="106039">
                  <c:v>273.14322916666669</c:v>
                </c:pt>
                <c:pt idx="106040">
                  <c:v>273.14583333333331</c:v>
                </c:pt>
                <c:pt idx="106041">
                  <c:v>273.1484375</c:v>
                </c:pt>
                <c:pt idx="106042">
                  <c:v>273.15104166666669</c:v>
                </c:pt>
                <c:pt idx="106043">
                  <c:v>273.15364583333331</c:v>
                </c:pt>
                <c:pt idx="106044">
                  <c:v>273.15625</c:v>
                </c:pt>
                <c:pt idx="106045">
                  <c:v>273.15885416666669</c:v>
                </c:pt>
                <c:pt idx="106046">
                  <c:v>273.16145833333331</c:v>
                </c:pt>
                <c:pt idx="106047">
                  <c:v>273.1640625</c:v>
                </c:pt>
                <c:pt idx="106048">
                  <c:v>273.16666666666669</c:v>
                </c:pt>
                <c:pt idx="106049">
                  <c:v>273.16927083333331</c:v>
                </c:pt>
                <c:pt idx="106050">
                  <c:v>273.171875</c:v>
                </c:pt>
                <c:pt idx="106051">
                  <c:v>273.17447916666669</c:v>
                </c:pt>
                <c:pt idx="106052">
                  <c:v>273.17708333333331</c:v>
                </c:pt>
                <c:pt idx="106053">
                  <c:v>273.1796875</c:v>
                </c:pt>
                <c:pt idx="106054">
                  <c:v>273.18229166666669</c:v>
                </c:pt>
                <c:pt idx="106055">
                  <c:v>273.18489583333331</c:v>
                </c:pt>
                <c:pt idx="106056">
                  <c:v>273.1875</c:v>
                </c:pt>
                <c:pt idx="106057">
                  <c:v>273.19010416666669</c:v>
                </c:pt>
                <c:pt idx="106058">
                  <c:v>273.19270833333331</c:v>
                </c:pt>
                <c:pt idx="106059">
                  <c:v>273.1953125</c:v>
                </c:pt>
                <c:pt idx="106060">
                  <c:v>273.19791666666669</c:v>
                </c:pt>
                <c:pt idx="106061">
                  <c:v>273.20052083333331</c:v>
                </c:pt>
                <c:pt idx="106062">
                  <c:v>273.203125</c:v>
                </c:pt>
                <c:pt idx="106063">
                  <c:v>273.20572916666669</c:v>
                </c:pt>
                <c:pt idx="106064">
                  <c:v>273.20833333333331</c:v>
                </c:pt>
                <c:pt idx="106065">
                  <c:v>273.2109375</c:v>
                </c:pt>
                <c:pt idx="106066">
                  <c:v>273.21354166666669</c:v>
                </c:pt>
                <c:pt idx="106067">
                  <c:v>273.21614583333331</c:v>
                </c:pt>
                <c:pt idx="106068">
                  <c:v>273.21875</c:v>
                </c:pt>
                <c:pt idx="106069">
                  <c:v>273.22135416666669</c:v>
                </c:pt>
                <c:pt idx="106070">
                  <c:v>273.22395833333331</c:v>
                </c:pt>
                <c:pt idx="106071">
                  <c:v>273.2265625</c:v>
                </c:pt>
                <c:pt idx="106072">
                  <c:v>273.22916666666669</c:v>
                </c:pt>
                <c:pt idx="106073">
                  <c:v>273.23177083333331</c:v>
                </c:pt>
                <c:pt idx="106074">
                  <c:v>273.234375</c:v>
                </c:pt>
                <c:pt idx="106075">
                  <c:v>273.23697916666669</c:v>
                </c:pt>
                <c:pt idx="106076">
                  <c:v>273.23958333333331</c:v>
                </c:pt>
                <c:pt idx="106077">
                  <c:v>273.2421875</c:v>
                </c:pt>
                <c:pt idx="106078">
                  <c:v>273.24479166666669</c:v>
                </c:pt>
                <c:pt idx="106079">
                  <c:v>273.24739583333331</c:v>
                </c:pt>
                <c:pt idx="106080">
                  <c:v>273.25</c:v>
                </c:pt>
                <c:pt idx="106081">
                  <c:v>273.25260416666669</c:v>
                </c:pt>
                <c:pt idx="106082">
                  <c:v>273.25520833333331</c:v>
                </c:pt>
                <c:pt idx="106083">
                  <c:v>273.2578125</c:v>
                </c:pt>
                <c:pt idx="106084">
                  <c:v>273.26041666666669</c:v>
                </c:pt>
                <c:pt idx="106085">
                  <c:v>273.26302083333331</c:v>
                </c:pt>
                <c:pt idx="106086">
                  <c:v>273.265625</c:v>
                </c:pt>
                <c:pt idx="106087">
                  <c:v>273.26822916666669</c:v>
                </c:pt>
                <c:pt idx="106088">
                  <c:v>273.27083333333331</c:v>
                </c:pt>
                <c:pt idx="106089">
                  <c:v>273.2734375</c:v>
                </c:pt>
                <c:pt idx="106090">
                  <c:v>273.27604166666669</c:v>
                </c:pt>
                <c:pt idx="106091">
                  <c:v>273.27864583333331</c:v>
                </c:pt>
                <c:pt idx="106092">
                  <c:v>273.28125</c:v>
                </c:pt>
                <c:pt idx="106093">
                  <c:v>273.28385416666669</c:v>
                </c:pt>
                <c:pt idx="106094">
                  <c:v>273.28645833333331</c:v>
                </c:pt>
                <c:pt idx="106095">
                  <c:v>273.2890625</c:v>
                </c:pt>
                <c:pt idx="106096">
                  <c:v>273.29166666666669</c:v>
                </c:pt>
                <c:pt idx="106097">
                  <c:v>273.29427083333331</c:v>
                </c:pt>
                <c:pt idx="106098">
                  <c:v>273.296875</c:v>
                </c:pt>
                <c:pt idx="106099">
                  <c:v>273.29947916666669</c:v>
                </c:pt>
                <c:pt idx="106100">
                  <c:v>273.30208333333331</c:v>
                </c:pt>
                <c:pt idx="106101">
                  <c:v>273.3046875</c:v>
                </c:pt>
                <c:pt idx="106102">
                  <c:v>273.30729166666669</c:v>
                </c:pt>
                <c:pt idx="106103">
                  <c:v>273.30989583333331</c:v>
                </c:pt>
                <c:pt idx="106104">
                  <c:v>273.3125</c:v>
                </c:pt>
                <c:pt idx="106105">
                  <c:v>273.31510416666669</c:v>
                </c:pt>
                <c:pt idx="106106">
                  <c:v>273.31770833333331</c:v>
                </c:pt>
                <c:pt idx="106107">
                  <c:v>273.3203125</c:v>
                </c:pt>
                <c:pt idx="106108">
                  <c:v>273.32291666666669</c:v>
                </c:pt>
                <c:pt idx="106109">
                  <c:v>273.32552083333331</c:v>
                </c:pt>
                <c:pt idx="106110">
                  <c:v>273.328125</c:v>
                </c:pt>
                <c:pt idx="106111">
                  <c:v>273.33072916666669</c:v>
                </c:pt>
                <c:pt idx="106112">
                  <c:v>273.33333333333331</c:v>
                </c:pt>
                <c:pt idx="106113">
                  <c:v>273.3359375</c:v>
                </c:pt>
                <c:pt idx="106114">
                  <c:v>273.33854166666669</c:v>
                </c:pt>
                <c:pt idx="106115">
                  <c:v>273.34114583333331</c:v>
                </c:pt>
                <c:pt idx="106116">
                  <c:v>273.34375</c:v>
                </c:pt>
                <c:pt idx="106117">
                  <c:v>273.34635416666669</c:v>
                </c:pt>
                <c:pt idx="106118">
                  <c:v>273.34895833333331</c:v>
                </c:pt>
                <c:pt idx="106119">
                  <c:v>273.3515625</c:v>
                </c:pt>
                <c:pt idx="106120">
                  <c:v>273.35416666666669</c:v>
                </c:pt>
                <c:pt idx="106121">
                  <c:v>273.35677083333331</c:v>
                </c:pt>
                <c:pt idx="106122">
                  <c:v>273.359375</c:v>
                </c:pt>
                <c:pt idx="106123">
                  <c:v>273.36197916666669</c:v>
                </c:pt>
                <c:pt idx="106124">
                  <c:v>273.36458333333331</c:v>
                </c:pt>
                <c:pt idx="106125">
                  <c:v>273.3671875</c:v>
                </c:pt>
                <c:pt idx="106126">
                  <c:v>273.36979166666669</c:v>
                </c:pt>
                <c:pt idx="106127">
                  <c:v>273.37239583333331</c:v>
                </c:pt>
                <c:pt idx="106128">
                  <c:v>273.375</c:v>
                </c:pt>
                <c:pt idx="106129">
                  <c:v>273.37760416666669</c:v>
                </c:pt>
                <c:pt idx="106130">
                  <c:v>273.38020833333331</c:v>
                </c:pt>
                <c:pt idx="106131">
                  <c:v>273.3828125</c:v>
                </c:pt>
                <c:pt idx="106132">
                  <c:v>273.38541666666669</c:v>
                </c:pt>
                <c:pt idx="106133">
                  <c:v>273.38802083333331</c:v>
                </c:pt>
                <c:pt idx="106134">
                  <c:v>273.390625</c:v>
                </c:pt>
                <c:pt idx="106135">
                  <c:v>273.39322916666669</c:v>
                </c:pt>
                <c:pt idx="106136">
                  <c:v>273.39583333333331</c:v>
                </c:pt>
                <c:pt idx="106137">
                  <c:v>273.3984375</c:v>
                </c:pt>
                <c:pt idx="106138">
                  <c:v>273.40104166666669</c:v>
                </c:pt>
                <c:pt idx="106139">
                  <c:v>273.40364583333331</c:v>
                </c:pt>
                <c:pt idx="106140">
                  <c:v>273.40625</c:v>
                </c:pt>
                <c:pt idx="106141">
                  <c:v>273.40885416666669</c:v>
                </c:pt>
                <c:pt idx="106142">
                  <c:v>273.41145833333331</c:v>
                </c:pt>
                <c:pt idx="106143">
                  <c:v>273.4140625</c:v>
                </c:pt>
                <c:pt idx="106144">
                  <c:v>273.41666666666669</c:v>
                </c:pt>
                <c:pt idx="106145">
                  <c:v>273.41927083333331</c:v>
                </c:pt>
                <c:pt idx="106146">
                  <c:v>273.421875</c:v>
                </c:pt>
                <c:pt idx="106147">
                  <c:v>273.42447916666669</c:v>
                </c:pt>
                <c:pt idx="106148">
                  <c:v>273.42708333333331</c:v>
                </c:pt>
                <c:pt idx="106149">
                  <c:v>273.4296875</c:v>
                </c:pt>
                <c:pt idx="106150">
                  <c:v>273.43229166666669</c:v>
                </c:pt>
                <c:pt idx="106151">
                  <c:v>273.43489583333331</c:v>
                </c:pt>
                <c:pt idx="106152">
                  <c:v>273.4375</c:v>
                </c:pt>
                <c:pt idx="106153">
                  <c:v>273.44010416666669</c:v>
                </c:pt>
                <c:pt idx="106154">
                  <c:v>273.44270833333331</c:v>
                </c:pt>
                <c:pt idx="106155">
                  <c:v>273.4453125</c:v>
                </c:pt>
                <c:pt idx="106156">
                  <c:v>273.44791666666669</c:v>
                </c:pt>
                <c:pt idx="106157">
                  <c:v>273.45052083333331</c:v>
                </c:pt>
                <c:pt idx="106158">
                  <c:v>273.453125</c:v>
                </c:pt>
                <c:pt idx="106159">
                  <c:v>273.45572916666669</c:v>
                </c:pt>
                <c:pt idx="106160">
                  <c:v>273.45833333333331</c:v>
                </c:pt>
                <c:pt idx="106161">
                  <c:v>273.4609375</c:v>
                </c:pt>
                <c:pt idx="106162">
                  <c:v>273.46354166666669</c:v>
                </c:pt>
                <c:pt idx="106163">
                  <c:v>273.46614583333331</c:v>
                </c:pt>
                <c:pt idx="106164">
                  <c:v>273.46875</c:v>
                </c:pt>
                <c:pt idx="106165">
                  <c:v>273.47135416666669</c:v>
                </c:pt>
                <c:pt idx="106166">
                  <c:v>273.47395833333331</c:v>
                </c:pt>
                <c:pt idx="106167">
                  <c:v>273.4765625</c:v>
                </c:pt>
                <c:pt idx="106168">
                  <c:v>273.47916666666669</c:v>
                </c:pt>
                <c:pt idx="106169">
                  <c:v>273.48177083333331</c:v>
                </c:pt>
                <c:pt idx="106170">
                  <c:v>273.484375</c:v>
                </c:pt>
                <c:pt idx="106171">
                  <c:v>273.48697916666669</c:v>
                </c:pt>
                <c:pt idx="106172">
                  <c:v>273.48958333333331</c:v>
                </c:pt>
                <c:pt idx="106173">
                  <c:v>273.4921875</c:v>
                </c:pt>
                <c:pt idx="106174">
                  <c:v>273.49479166666669</c:v>
                </c:pt>
                <c:pt idx="106175">
                  <c:v>273.49739583333331</c:v>
                </c:pt>
                <c:pt idx="106176">
                  <c:v>273.5</c:v>
                </c:pt>
                <c:pt idx="106177">
                  <c:v>273.50260416666669</c:v>
                </c:pt>
                <c:pt idx="106178">
                  <c:v>273.50520833333331</c:v>
                </c:pt>
                <c:pt idx="106179">
                  <c:v>273.5078125</c:v>
                </c:pt>
                <c:pt idx="106180">
                  <c:v>273.51041666666669</c:v>
                </c:pt>
                <c:pt idx="106181">
                  <c:v>273.51302083333331</c:v>
                </c:pt>
                <c:pt idx="106182">
                  <c:v>273.515625</c:v>
                </c:pt>
                <c:pt idx="106183">
                  <c:v>273.51822916666669</c:v>
                </c:pt>
                <c:pt idx="106184">
                  <c:v>273.52083333333331</c:v>
                </c:pt>
                <c:pt idx="106185">
                  <c:v>273.5234375</c:v>
                </c:pt>
                <c:pt idx="106186">
                  <c:v>273.52604166666669</c:v>
                </c:pt>
                <c:pt idx="106187">
                  <c:v>273.52864583333331</c:v>
                </c:pt>
                <c:pt idx="106188">
                  <c:v>273.53125</c:v>
                </c:pt>
                <c:pt idx="106189">
                  <c:v>273.53385416666669</c:v>
                </c:pt>
                <c:pt idx="106190">
                  <c:v>273.53645833333331</c:v>
                </c:pt>
                <c:pt idx="106191">
                  <c:v>273.5390625</c:v>
                </c:pt>
                <c:pt idx="106192">
                  <c:v>273.54166666666669</c:v>
                </c:pt>
                <c:pt idx="106193">
                  <c:v>273.54427083333331</c:v>
                </c:pt>
                <c:pt idx="106194">
                  <c:v>273.546875</c:v>
                </c:pt>
                <c:pt idx="106195">
                  <c:v>273.54947916666669</c:v>
                </c:pt>
                <c:pt idx="106196">
                  <c:v>273.55208333333331</c:v>
                </c:pt>
                <c:pt idx="106197">
                  <c:v>273.5546875</c:v>
                </c:pt>
                <c:pt idx="106198">
                  <c:v>273.55729166666669</c:v>
                </c:pt>
                <c:pt idx="106199">
                  <c:v>273.55989583333331</c:v>
                </c:pt>
                <c:pt idx="106200">
                  <c:v>273.5625</c:v>
                </c:pt>
                <c:pt idx="106201">
                  <c:v>273.56510416666669</c:v>
                </c:pt>
                <c:pt idx="106202">
                  <c:v>273.56770833333331</c:v>
                </c:pt>
                <c:pt idx="106203">
                  <c:v>273.5703125</c:v>
                </c:pt>
                <c:pt idx="106204">
                  <c:v>273.57291666666669</c:v>
                </c:pt>
                <c:pt idx="106205">
                  <c:v>273.57552083333331</c:v>
                </c:pt>
                <c:pt idx="106206">
                  <c:v>273.578125</c:v>
                </c:pt>
                <c:pt idx="106207">
                  <c:v>273.58072916666669</c:v>
                </c:pt>
                <c:pt idx="106208">
                  <c:v>273.58333333333331</c:v>
                </c:pt>
                <c:pt idx="106209">
                  <c:v>273.5859375</c:v>
                </c:pt>
                <c:pt idx="106210">
                  <c:v>273.58854166666669</c:v>
                </c:pt>
                <c:pt idx="106211">
                  <c:v>273.59114583333331</c:v>
                </c:pt>
                <c:pt idx="106212">
                  <c:v>273.59375</c:v>
                </c:pt>
                <c:pt idx="106213">
                  <c:v>273.59635416666669</c:v>
                </c:pt>
                <c:pt idx="106214">
                  <c:v>273.59895833333331</c:v>
                </c:pt>
                <c:pt idx="106215">
                  <c:v>273.6015625</c:v>
                </c:pt>
                <c:pt idx="106216">
                  <c:v>273.60416666666669</c:v>
                </c:pt>
                <c:pt idx="106217">
                  <c:v>273.60677083333331</c:v>
                </c:pt>
                <c:pt idx="106218">
                  <c:v>273.609375</c:v>
                </c:pt>
                <c:pt idx="106219">
                  <c:v>273.61197916666669</c:v>
                </c:pt>
                <c:pt idx="106220">
                  <c:v>273.61458333333331</c:v>
                </c:pt>
                <c:pt idx="106221">
                  <c:v>273.6171875</c:v>
                </c:pt>
                <c:pt idx="106222">
                  <c:v>273.61979166666669</c:v>
                </c:pt>
                <c:pt idx="106223">
                  <c:v>273.62239583333331</c:v>
                </c:pt>
                <c:pt idx="106224">
                  <c:v>273.625</c:v>
                </c:pt>
                <c:pt idx="106225">
                  <c:v>273.62760416666669</c:v>
                </c:pt>
                <c:pt idx="106226">
                  <c:v>273.63020833333331</c:v>
                </c:pt>
                <c:pt idx="106227">
                  <c:v>273.6328125</c:v>
                </c:pt>
                <c:pt idx="106228">
                  <c:v>273.63541666666669</c:v>
                </c:pt>
                <c:pt idx="106229">
                  <c:v>273.63802083333331</c:v>
                </c:pt>
                <c:pt idx="106230">
                  <c:v>273.640625</c:v>
                </c:pt>
                <c:pt idx="106231">
                  <c:v>273.64322916666669</c:v>
                </c:pt>
                <c:pt idx="106232">
                  <c:v>273.64583333333331</c:v>
                </c:pt>
                <c:pt idx="106233">
                  <c:v>273.6484375</c:v>
                </c:pt>
                <c:pt idx="106234">
                  <c:v>273.65104166666669</c:v>
                </c:pt>
                <c:pt idx="106235">
                  <c:v>273.65364583333331</c:v>
                </c:pt>
                <c:pt idx="106236">
                  <c:v>273.65625</c:v>
                </c:pt>
                <c:pt idx="106237">
                  <c:v>273.65885416666669</c:v>
                </c:pt>
                <c:pt idx="106238">
                  <c:v>273.66145833333331</c:v>
                </c:pt>
                <c:pt idx="106239">
                  <c:v>273.6640625</c:v>
                </c:pt>
                <c:pt idx="106240">
                  <c:v>273.66666666666669</c:v>
                </c:pt>
                <c:pt idx="106241">
                  <c:v>273.66927083333331</c:v>
                </c:pt>
                <c:pt idx="106242">
                  <c:v>273.671875</c:v>
                </c:pt>
                <c:pt idx="106243">
                  <c:v>273.67447916666669</c:v>
                </c:pt>
                <c:pt idx="106244">
                  <c:v>273.67708333333331</c:v>
                </c:pt>
                <c:pt idx="106245">
                  <c:v>273.6796875</c:v>
                </c:pt>
                <c:pt idx="106246">
                  <c:v>273.68229166666669</c:v>
                </c:pt>
                <c:pt idx="106247">
                  <c:v>273.68489583333331</c:v>
                </c:pt>
                <c:pt idx="106248">
                  <c:v>273.6875</c:v>
                </c:pt>
                <c:pt idx="106249">
                  <c:v>273.69010416666669</c:v>
                </c:pt>
                <c:pt idx="106250">
                  <c:v>273.69270833333331</c:v>
                </c:pt>
                <c:pt idx="106251">
                  <c:v>273.6953125</c:v>
                </c:pt>
                <c:pt idx="106252">
                  <c:v>273.69791666666669</c:v>
                </c:pt>
                <c:pt idx="106253">
                  <c:v>273.70052083333331</c:v>
                </c:pt>
                <c:pt idx="106254">
                  <c:v>273.703125</c:v>
                </c:pt>
                <c:pt idx="106255">
                  <c:v>273.70572916666669</c:v>
                </c:pt>
                <c:pt idx="106256">
                  <c:v>273.70833333333331</c:v>
                </c:pt>
                <c:pt idx="106257">
                  <c:v>273.7109375</c:v>
                </c:pt>
                <c:pt idx="106258">
                  <c:v>273.71354166666669</c:v>
                </c:pt>
                <c:pt idx="106259">
                  <c:v>273.71614583333331</c:v>
                </c:pt>
                <c:pt idx="106260">
                  <c:v>273.71875</c:v>
                </c:pt>
                <c:pt idx="106261">
                  <c:v>273.72135416666669</c:v>
                </c:pt>
                <c:pt idx="106262">
                  <c:v>273.72395833333331</c:v>
                </c:pt>
                <c:pt idx="106263">
                  <c:v>273.7265625</c:v>
                </c:pt>
                <c:pt idx="106264">
                  <c:v>273.72916666666669</c:v>
                </c:pt>
                <c:pt idx="106265">
                  <c:v>273.73177083333331</c:v>
                </c:pt>
                <c:pt idx="106266">
                  <c:v>273.734375</c:v>
                </c:pt>
                <c:pt idx="106267">
                  <c:v>273.73697916666669</c:v>
                </c:pt>
                <c:pt idx="106268">
                  <c:v>273.73958333333331</c:v>
                </c:pt>
                <c:pt idx="106269">
                  <c:v>273.7421875</c:v>
                </c:pt>
                <c:pt idx="106270">
                  <c:v>273.74479166666669</c:v>
                </c:pt>
                <c:pt idx="106271">
                  <c:v>273.74739583333331</c:v>
                </c:pt>
                <c:pt idx="106272">
                  <c:v>273.75</c:v>
                </c:pt>
                <c:pt idx="106273">
                  <c:v>273.75260416666669</c:v>
                </c:pt>
                <c:pt idx="106274">
                  <c:v>273.75520833333331</c:v>
                </c:pt>
                <c:pt idx="106275">
                  <c:v>273.7578125</c:v>
                </c:pt>
                <c:pt idx="106276">
                  <c:v>273.76041666666669</c:v>
                </c:pt>
                <c:pt idx="106277">
                  <c:v>273.76302083333331</c:v>
                </c:pt>
                <c:pt idx="106278">
                  <c:v>273.765625</c:v>
                </c:pt>
                <c:pt idx="106279">
                  <c:v>273.76822916666669</c:v>
                </c:pt>
                <c:pt idx="106280">
                  <c:v>273.77083333333331</c:v>
                </c:pt>
                <c:pt idx="106281">
                  <c:v>273.7734375</c:v>
                </c:pt>
                <c:pt idx="106282">
                  <c:v>273.77604166666669</c:v>
                </c:pt>
                <c:pt idx="106283">
                  <c:v>273.77864583333331</c:v>
                </c:pt>
                <c:pt idx="106284">
                  <c:v>273.78125</c:v>
                </c:pt>
                <c:pt idx="106285">
                  <c:v>273.78385416666669</c:v>
                </c:pt>
                <c:pt idx="106286">
                  <c:v>273.78645833333331</c:v>
                </c:pt>
                <c:pt idx="106287">
                  <c:v>273.7890625</c:v>
                </c:pt>
                <c:pt idx="106288">
                  <c:v>273.79166666666669</c:v>
                </c:pt>
                <c:pt idx="106289">
                  <c:v>273.79427083333331</c:v>
                </c:pt>
                <c:pt idx="106290">
                  <c:v>273.796875</c:v>
                </c:pt>
                <c:pt idx="106291">
                  <c:v>273.79947916666669</c:v>
                </c:pt>
                <c:pt idx="106292">
                  <c:v>273.80208333333331</c:v>
                </c:pt>
                <c:pt idx="106293">
                  <c:v>273.8046875</c:v>
                </c:pt>
                <c:pt idx="106294">
                  <c:v>273.80729166666669</c:v>
                </c:pt>
                <c:pt idx="106295">
                  <c:v>273.80989583333331</c:v>
                </c:pt>
                <c:pt idx="106296">
                  <c:v>273.8125</c:v>
                </c:pt>
                <c:pt idx="106297">
                  <c:v>273.81510416666669</c:v>
                </c:pt>
                <c:pt idx="106298">
                  <c:v>273.81770833333331</c:v>
                </c:pt>
                <c:pt idx="106299">
                  <c:v>273.8203125</c:v>
                </c:pt>
                <c:pt idx="106300">
                  <c:v>273.82291666666669</c:v>
                </c:pt>
                <c:pt idx="106301">
                  <c:v>273.82552083333331</c:v>
                </c:pt>
                <c:pt idx="106302">
                  <c:v>273.828125</c:v>
                </c:pt>
                <c:pt idx="106303">
                  <c:v>273.83072916666669</c:v>
                </c:pt>
                <c:pt idx="106304">
                  <c:v>273.83333333333331</c:v>
                </c:pt>
                <c:pt idx="106305">
                  <c:v>273.8359375</c:v>
                </c:pt>
                <c:pt idx="106306">
                  <c:v>273.83854166666669</c:v>
                </c:pt>
                <c:pt idx="106307">
                  <c:v>273.84114583333331</c:v>
                </c:pt>
                <c:pt idx="106308">
                  <c:v>273.84375</c:v>
                </c:pt>
                <c:pt idx="106309">
                  <c:v>273.84635416666669</c:v>
                </c:pt>
                <c:pt idx="106310">
                  <c:v>273.84895833333331</c:v>
                </c:pt>
                <c:pt idx="106311">
                  <c:v>273.8515625</c:v>
                </c:pt>
                <c:pt idx="106312">
                  <c:v>273.85416666666669</c:v>
                </c:pt>
                <c:pt idx="106313">
                  <c:v>273.85677083333331</c:v>
                </c:pt>
                <c:pt idx="106314">
                  <c:v>273.859375</c:v>
                </c:pt>
                <c:pt idx="106315">
                  <c:v>273.86197916666669</c:v>
                </c:pt>
                <c:pt idx="106316">
                  <c:v>273.86458333333331</c:v>
                </c:pt>
                <c:pt idx="106317">
                  <c:v>273.8671875</c:v>
                </c:pt>
                <c:pt idx="106318">
                  <c:v>273.86979166666669</c:v>
                </c:pt>
                <c:pt idx="106319">
                  <c:v>273.87239583333331</c:v>
                </c:pt>
                <c:pt idx="106320">
                  <c:v>273.875</c:v>
                </c:pt>
                <c:pt idx="106321">
                  <c:v>273.87760416666669</c:v>
                </c:pt>
                <c:pt idx="106322">
                  <c:v>273.88020833333331</c:v>
                </c:pt>
                <c:pt idx="106323">
                  <c:v>273.8828125</c:v>
                </c:pt>
                <c:pt idx="106324">
                  <c:v>273.88541666666669</c:v>
                </c:pt>
                <c:pt idx="106325">
                  <c:v>273.88802083333331</c:v>
                </c:pt>
                <c:pt idx="106326">
                  <c:v>273.890625</c:v>
                </c:pt>
                <c:pt idx="106327">
                  <c:v>273.89322916666669</c:v>
                </c:pt>
                <c:pt idx="106328">
                  <c:v>273.89583333333331</c:v>
                </c:pt>
                <c:pt idx="106329">
                  <c:v>273.8984375</c:v>
                </c:pt>
                <c:pt idx="106330">
                  <c:v>273.90104166666669</c:v>
                </c:pt>
                <c:pt idx="106331">
                  <c:v>273.90364583333331</c:v>
                </c:pt>
                <c:pt idx="106332">
                  <c:v>273.90625</c:v>
                </c:pt>
                <c:pt idx="106333">
                  <c:v>273.90885416666669</c:v>
                </c:pt>
                <c:pt idx="106334">
                  <c:v>273.91145833333331</c:v>
                </c:pt>
                <c:pt idx="106335">
                  <c:v>273.9140625</c:v>
                </c:pt>
                <c:pt idx="106336">
                  <c:v>273.91666666666669</c:v>
                </c:pt>
                <c:pt idx="106337">
                  <c:v>273.91927083333331</c:v>
                </c:pt>
                <c:pt idx="106338">
                  <c:v>273.921875</c:v>
                </c:pt>
                <c:pt idx="106339">
                  <c:v>273.92447916666669</c:v>
                </c:pt>
                <c:pt idx="106340">
                  <c:v>273.92708333333331</c:v>
                </c:pt>
                <c:pt idx="106341">
                  <c:v>273.9296875</c:v>
                </c:pt>
                <c:pt idx="106342">
                  <c:v>273.93229166666669</c:v>
                </c:pt>
                <c:pt idx="106343">
                  <c:v>273.93489583333331</c:v>
                </c:pt>
                <c:pt idx="106344">
                  <c:v>273.9375</c:v>
                </c:pt>
                <c:pt idx="106345">
                  <c:v>273.94010416666669</c:v>
                </c:pt>
                <c:pt idx="106346">
                  <c:v>273.94270833333331</c:v>
                </c:pt>
                <c:pt idx="106347">
                  <c:v>273.9453125</c:v>
                </c:pt>
                <c:pt idx="106348">
                  <c:v>273.94791666666669</c:v>
                </c:pt>
                <c:pt idx="106349">
                  <c:v>273.95052083333331</c:v>
                </c:pt>
                <c:pt idx="106350">
                  <c:v>273.953125</c:v>
                </c:pt>
                <c:pt idx="106351">
                  <c:v>273.95572916666669</c:v>
                </c:pt>
                <c:pt idx="106352">
                  <c:v>273.95833333333331</c:v>
                </c:pt>
                <c:pt idx="106353">
                  <c:v>273.9609375</c:v>
                </c:pt>
                <c:pt idx="106354">
                  <c:v>273.96354166666669</c:v>
                </c:pt>
                <c:pt idx="106355">
                  <c:v>273.96614583333331</c:v>
                </c:pt>
                <c:pt idx="106356">
                  <c:v>273.96875</c:v>
                </c:pt>
                <c:pt idx="106357">
                  <c:v>273.97135416666669</c:v>
                </c:pt>
                <c:pt idx="106358">
                  <c:v>273.97395833333331</c:v>
                </c:pt>
                <c:pt idx="106359">
                  <c:v>273.9765625</c:v>
                </c:pt>
                <c:pt idx="106360">
                  <c:v>273.97916666666669</c:v>
                </c:pt>
                <c:pt idx="106361">
                  <c:v>273.98177083333331</c:v>
                </c:pt>
                <c:pt idx="106362">
                  <c:v>273.984375</c:v>
                </c:pt>
                <c:pt idx="106363">
                  <c:v>273.98697916666669</c:v>
                </c:pt>
                <c:pt idx="106364">
                  <c:v>273.98958333333331</c:v>
                </c:pt>
                <c:pt idx="106365">
                  <c:v>273.9921875</c:v>
                </c:pt>
                <c:pt idx="106366">
                  <c:v>273.99479166666669</c:v>
                </c:pt>
                <c:pt idx="106367">
                  <c:v>273.99739583333331</c:v>
                </c:pt>
                <c:pt idx="106368">
                  <c:v>274</c:v>
                </c:pt>
                <c:pt idx="106369">
                  <c:v>274.00260416666669</c:v>
                </c:pt>
                <c:pt idx="106370">
                  <c:v>274.00520833333331</c:v>
                </c:pt>
                <c:pt idx="106371">
                  <c:v>274.0078125</c:v>
                </c:pt>
                <c:pt idx="106372">
                  <c:v>274.01041666666669</c:v>
                </c:pt>
                <c:pt idx="106373">
                  <c:v>274.01302083333331</c:v>
                </c:pt>
                <c:pt idx="106374">
                  <c:v>274.015625</c:v>
                </c:pt>
                <c:pt idx="106375">
                  <c:v>274.01822916666669</c:v>
                </c:pt>
                <c:pt idx="106376">
                  <c:v>274.02083333333331</c:v>
                </c:pt>
                <c:pt idx="106377">
                  <c:v>274.0234375</c:v>
                </c:pt>
                <c:pt idx="106378">
                  <c:v>274.02604166666669</c:v>
                </c:pt>
                <c:pt idx="106379">
                  <c:v>274.02864583333331</c:v>
                </c:pt>
                <c:pt idx="106380">
                  <c:v>274.03125</c:v>
                </c:pt>
                <c:pt idx="106381">
                  <c:v>274.03385416666669</c:v>
                </c:pt>
                <c:pt idx="106382">
                  <c:v>274.03645833333331</c:v>
                </c:pt>
                <c:pt idx="106383">
                  <c:v>274.0390625</c:v>
                </c:pt>
                <c:pt idx="106384">
                  <c:v>274.04166666666669</c:v>
                </c:pt>
                <c:pt idx="106385">
                  <c:v>274.04427083333331</c:v>
                </c:pt>
                <c:pt idx="106386">
                  <c:v>274.046875</c:v>
                </c:pt>
                <c:pt idx="106387">
                  <c:v>274.04947916666669</c:v>
                </c:pt>
                <c:pt idx="106388">
                  <c:v>274.05208333333331</c:v>
                </c:pt>
                <c:pt idx="106389">
                  <c:v>274.0546875</c:v>
                </c:pt>
                <c:pt idx="106390">
                  <c:v>274.05729166666669</c:v>
                </c:pt>
                <c:pt idx="106391">
                  <c:v>274.05989583333331</c:v>
                </c:pt>
                <c:pt idx="106392">
                  <c:v>274.0625</c:v>
                </c:pt>
                <c:pt idx="106393">
                  <c:v>274.06510416666669</c:v>
                </c:pt>
                <c:pt idx="106394">
                  <c:v>274.06770833333331</c:v>
                </c:pt>
                <c:pt idx="106395">
                  <c:v>274.0703125</c:v>
                </c:pt>
                <c:pt idx="106396">
                  <c:v>274.07291666666669</c:v>
                </c:pt>
                <c:pt idx="106397">
                  <c:v>274.07552083333331</c:v>
                </c:pt>
                <c:pt idx="106398">
                  <c:v>274.078125</c:v>
                </c:pt>
                <c:pt idx="106399">
                  <c:v>274.08072916666669</c:v>
                </c:pt>
                <c:pt idx="106400">
                  <c:v>274.08333333333331</c:v>
                </c:pt>
                <c:pt idx="106401">
                  <c:v>274.0859375</c:v>
                </c:pt>
                <c:pt idx="106402">
                  <c:v>274.08854166666669</c:v>
                </c:pt>
                <c:pt idx="106403">
                  <c:v>274.09114583333331</c:v>
                </c:pt>
                <c:pt idx="106404">
                  <c:v>274.09375</c:v>
                </c:pt>
                <c:pt idx="106405">
                  <c:v>274.09635416666669</c:v>
                </c:pt>
                <c:pt idx="106406">
                  <c:v>274.09895833333331</c:v>
                </c:pt>
                <c:pt idx="106407">
                  <c:v>274.1015625</c:v>
                </c:pt>
                <c:pt idx="106408">
                  <c:v>274.10416666666669</c:v>
                </c:pt>
                <c:pt idx="106409">
                  <c:v>274.10677083333331</c:v>
                </c:pt>
                <c:pt idx="106410">
                  <c:v>274.109375</c:v>
                </c:pt>
                <c:pt idx="106411">
                  <c:v>274.11197916666669</c:v>
                </c:pt>
                <c:pt idx="106412">
                  <c:v>274.11458333333331</c:v>
                </c:pt>
                <c:pt idx="106413">
                  <c:v>274.1171875</c:v>
                </c:pt>
                <c:pt idx="106414">
                  <c:v>274.11979166666669</c:v>
                </c:pt>
                <c:pt idx="106415">
                  <c:v>274.12239583333331</c:v>
                </c:pt>
                <c:pt idx="106416">
                  <c:v>274.125</c:v>
                </c:pt>
                <c:pt idx="106417">
                  <c:v>274.12760416666669</c:v>
                </c:pt>
                <c:pt idx="106418">
                  <c:v>274.13020833333331</c:v>
                </c:pt>
                <c:pt idx="106419">
                  <c:v>274.1328125</c:v>
                </c:pt>
                <c:pt idx="106420">
                  <c:v>274.13541666666669</c:v>
                </c:pt>
                <c:pt idx="106421">
                  <c:v>274.13802083333331</c:v>
                </c:pt>
                <c:pt idx="106422">
                  <c:v>274.140625</c:v>
                </c:pt>
                <c:pt idx="106423">
                  <c:v>274.14322916666669</c:v>
                </c:pt>
                <c:pt idx="106424">
                  <c:v>274.14583333333331</c:v>
                </c:pt>
                <c:pt idx="106425">
                  <c:v>274.1484375</c:v>
                </c:pt>
                <c:pt idx="106426">
                  <c:v>274.15104166666669</c:v>
                </c:pt>
                <c:pt idx="106427">
                  <c:v>274.15364583333331</c:v>
                </c:pt>
                <c:pt idx="106428">
                  <c:v>274.15625</c:v>
                </c:pt>
                <c:pt idx="106429">
                  <c:v>274.15885416666669</c:v>
                </c:pt>
                <c:pt idx="106430">
                  <c:v>274.16145833333331</c:v>
                </c:pt>
                <c:pt idx="106431">
                  <c:v>274.1640625</c:v>
                </c:pt>
                <c:pt idx="106432">
                  <c:v>274.16666666666669</c:v>
                </c:pt>
                <c:pt idx="106433">
                  <c:v>274.16927083333331</c:v>
                </c:pt>
                <c:pt idx="106434">
                  <c:v>274.171875</c:v>
                </c:pt>
                <c:pt idx="106435">
                  <c:v>274.17447916666669</c:v>
                </c:pt>
                <c:pt idx="106436">
                  <c:v>274.17708333333331</c:v>
                </c:pt>
                <c:pt idx="106437">
                  <c:v>274.1796875</c:v>
                </c:pt>
                <c:pt idx="106438">
                  <c:v>274.18229166666669</c:v>
                </c:pt>
                <c:pt idx="106439">
                  <c:v>274.18489583333331</c:v>
                </c:pt>
                <c:pt idx="106440">
                  <c:v>274.1875</c:v>
                </c:pt>
                <c:pt idx="106441">
                  <c:v>274.19010416666669</c:v>
                </c:pt>
                <c:pt idx="106442">
                  <c:v>274.19270833333331</c:v>
                </c:pt>
                <c:pt idx="106443">
                  <c:v>274.1953125</c:v>
                </c:pt>
                <c:pt idx="106444">
                  <c:v>274.19791666666669</c:v>
                </c:pt>
                <c:pt idx="106445">
                  <c:v>274.20052083333331</c:v>
                </c:pt>
                <c:pt idx="106446">
                  <c:v>274.203125</c:v>
                </c:pt>
                <c:pt idx="106447">
                  <c:v>274.20572916666669</c:v>
                </c:pt>
                <c:pt idx="106448">
                  <c:v>274.20833333333331</c:v>
                </c:pt>
                <c:pt idx="106449">
                  <c:v>274.2109375</c:v>
                </c:pt>
                <c:pt idx="106450">
                  <c:v>274.21354166666669</c:v>
                </c:pt>
                <c:pt idx="106451">
                  <c:v>274.21614583333331</c:v>
                </c:pt>
                <c:pt idx="106452">
                  <c:v>274.21875</c:v>
                </c:pt>
                <c:pt idx="106453">
                  <c:v>274.22135416666669</c:v>
                </c:pt>
                <c:pt idx="106454">
                  <c:v>274.22395833333331</c:v>
                </c:pt>
                <c:pt idx="106455">
                  <c:v>274.2265625</c:v>
                </c:pt>
                <c:pt idx="106456">
                  <c:v>274.22916666666669</c:v>
                </c:pt>
                <c:pt idx="106457">
                  <c:v>274.23177083333331</c:v>
                </c:pt>
                <c:pt idx="106458">
                  <c:v>274.234375</c:v>
                </c:pt>
                <c:pt idx="106459">
                  <c:v>274.23697916666669</c:v>
                </c:pt>
                <c:pt idx="106460">
                  <c:v>274.23958333333331</c:v>
                </c:pt>
                <c:pt idx="106461">
                  <c:v>274.2421875</c:v>
                </c:pt>
                <c:pt idx="106462">
                  <c:v>274.24479166666669</c:v>
                </c:pt>
                <c:pt idx="106463">
                  <c:v>274.24739583333331</c:v>
                </c:pt>
                <c:pt idx="106464">
                  <c:v>274.25</c:v>
                </c:pt>
                <c:pt idx="106465">
                  <c:v>274.25260416666669</c:v>
                </c:pt>
                <c:pt idx="106466">
                  <c:v>274.25520833333331</c:v>
                </c:pt>
                <c:pt idx="106467">
                  <c:v>274.2578125</c:v>
                </c:pt>
                <c:pt idx="106468">
                  <c:v>274.26041666666669</c:v>
                </c:pt>
                <c:pt idx="106469">
                  <c:v>274.26302083333331</c:v>
                </c:pt>
                <c:pt idx="106470">
                  <c:v>274.265625</c:v>
                </c:pt>
                <c:pt idx="106471">
                  <c:v>274.26822916666669</c:v>
                </c:pt>
                <c:pt idx="106472">
                  <c:v>274.27083333333331</c:v>
                </c:pt>
                <c:pt idx="106473">
                  <c:v>274.2734375</c:v>
                </c:pt>
                <c:pt idx="106474">
                  <c:v>274.27604166666669</c:v>
                </c:pt>
                <c:pt idx="106475">
                  <c:v>274.27864583333331</c:v>
                </c:pt>
                <c:pt idx="106476">
                  <c:v>274.28125</c:v>
                </c:pt>
                <c:pt idx="106477">
                  <c:v>274.28385416666669</c:v>
                </c:pt>
                <c:pt idx="106478">
                  <c:v>274.28645833333331</c:v>
                </c:pt>
                <c:pt idx="106479">
                  <c:v>274.2890625</c:v>
                </c:pt>
                <c:pt idx="106480">
                  <c:v>274.29166666666669</c:v>
                </c:pt>
                <c:pt idx="106481">
                  <c:v>274.29427083333331</c:v>
                </c:pt>
                <c:pt idx="106482">
                  <c:v>274.296875</c:v>
                </c:pt>
                <c:pt idx="106483">
                  <c:v>274.29947916666669</c:v>
                </c:pt>
                <c:pt idx="106484">
                  <c:v>274.30208333333331</c:v>
                </c:pt>
                <c:pt idx="106485">
                  <c:v>274.3046875</c:v>
                </c:pt>
                <c:pt idx="106486">
                  <c:v>274.30729166666669</c:v>
                </c:pt>
                <c:pt idx="106487">
                  <c:v>274.30989583333331</c:v>
                </c:pt>
                <c:pt idx="106488">
                  <c:v>274.3125</c:v>
                </c:pt>
                <c:pt idx="106489">
                  <c:v>274.31510416666669</c:v>
                </c:pt>
                <c:pt idx="106490">
                  <c:v>274.31770833333331</c:v>
                </c:pt>
                <c:pt idx="106491">
                  <c:v>274.3203125</c:v>
                </c:pt>
                <c:pt idx="106492">
                  <c:v>274.32291666666669</c:v>
                </c:pt>
                <c:pt idx="106493">
                  <c:v>274.32552083333331</c:v>
                </c:pt>
                <c:pt idx="106494">
                  <c:v>274.328125</c:v>
                </c:pt>
                <c:pt idx="106495">
                  <c:v>274.33072916666669</c:v>
                </c:pt>
                <c:pt idx="106496">
                  <c:v>274.33333333333331</c:v>
                </c:pt>
                <c:pt idx="106497">
                  <c:v>274.3359375</c:v>
                </c:pt>
                <c:pt idx="106498">
                  <c:v>274.33854166666669</c:v>
                </c:pt>
                <c:pt idx="106499">
                  <c:v>274.34114583333331</c:v>
                </c:pt>
                <c:pt idx="106500">
                  <c:v>274.34375</c:v>
                </c:pt>
                <c:pt idx="106501">
                  <c:v>274.34635416666669</c:v>
                </c:pt>
                <c:pt idx="106502">
                  <c:v>274.34895833333331</c:v>
                </c:pt>
                <c:pt idx="106503">
                  <c:v>274.3515625</c:v>
                </c:pt>
                <c:pt idx="106504">
                  <c:v>274.35416666666669</c:v>
                </c:pt>
                <c:pt idx="106505">
                  <c:v>274.35677083333331</c:v>
                </c:pt>
                <c:pt idx="106506">
                  <c:v>274.359375</c:v>
                </c:pt>
                <c:pt idx="106507">
                  <c:v>274.36197916666669</c:v>
                </c:pt>
                <c:pt idx="106508">
                  <c:v>274.36458333333331</c:v>
                </c:pt>
                <c:pt idx="106509">
                  <c:v>274.3671875</c:v>
                </c:pt>
                <c:pt idx="106510">
                  <c:v>274.36979166666669</c:v>
                </c:pt>
                <c:pt idx="106511">
                  <c:v>274.37239583333331</c:v>
                </c:pt>
                <c:pt idx="106512">
                  <c:v>274.375</c:v>
                </c:pt>
                <c:pt idx="106513">
                  <c:v>274.37760416666669</c:v>
                </c:pt>
                <c:pt idx="106514">
                  <c:v>274.38020833333331</c:v>
                </c:pt>
                <c:pt idx="106515">
                  <c:v>274.3828125</c:v>
                </c:pt>
                <c:pt idx="106516">
                  <c:v>274.38541666666669</c:v>
                </c:pt>
                <c:pt idx="106517">
                  <c:v>274.38802083333331</c:v>
                </c:pt>
                <c:pt idx="106518">
                  <c:v>274.390625</c:v>
                </c:pt>
                <c:pt idx="106519">
                  <c:v>274.39322916666669</c:v>
                </c:pt>
                <c:pt idx="106520">
                  <c:v>274.39583333333331</c:v>
                </c:pt>
                <c:pt idx="106521">
                  <c:v>274.3984375</c:v>
                </c:pt>
                <c:pt idx="106522">
                  <c:v>274.40104166666669</c:v>
                </c:pt>
                <c:pt idx="106523">
                  <c:v>274.40364583333331</c:v>
                </c:pt>
                <c:pt idx="106524">
                  <c:v>274.40625</c:v>
                </c:pt>
                <c:pt idx="106525">
                  <c:v>274.40885416666669</c:v>
                </c:pt>
                <c:pt idx="106526">
                  <c:v>274.41145833333331</c:v>
                </c:pt>
                <c:pt idx="106527">
                  <c:v>274.4140625</c:v>
                </c:pt>
                <c:pt idx="106528">
                  <c:v>274.41666666666669</c:v>
                </c:pt>
                <c:pt idx="106529">
                  <c:v>274.41927083333331</c:v>
                </c:pt>
                <c:pt idx="106530">
                  <c:v>274.421875</c:v>
                </c:pt>
                <c:pt idx="106531">
                  <c:v>274.42447916666669</c:v>
                </c:pt>
                <c:pt idx="106532">
                  <c:v>274.42708333333331</c:v>
                </c:pt>
                <c:pt idx="106533">
                  <c:v>274.4296875</c:v>
                </c:pt>
                <c:pt idx="106534">
                  <c:v>274.43229166666669</c:v>
                </c:pt>
                <c:pt idx="106535">
                  <c:v>274.43489583333331</c:v>
                </c:pt>
                <c:pt idx="106536">
                  <c:v>274.4375</c:v>
                </c:pt>
                <c:pt idx="106537">
                  <c:v>274.44010416666669</c:v>
                </c:pt>
                <c:pt idx="106538">
                  <c:v>274.44270833333331</c:v>
                </c:pt>
                <c:pt idx="106539">
                  <c:v>274.4453125</c:v>
                </c:pt>
                <c:pt idx="106540">
                  <c:v>274.44791666666669</c:v>
                </c:pt>
                <c:pt idx="106541">
                  <c:v>274.45052083333331</c:v>
                </c:pt>
                <c:pt idx="106542">
                  <c:v>274.453125</c:v>
                </c:pt>
                <c:pt idx="106543">
                  <c:v>274.45572916666669</c:v>
                </c:pt>
                <c:pt idx="106544">
                  <c:v>274.45833333333331</c:v>
                </c:pt>
                <c:pt idx="106545">
                  <c:v>274.4609375</c:v>
                </c:pt>
                <c:pt idx="106546">
                  <c:v>274.46354166666669</c:v>
                </c:pt>
                <c:pt idx="106547">
                  <c:v>274.46614583333331</c:v>
                </c:pt>
                <c:pt idx="106548">
                  <c:v>274.46875</c:v>
                </c:pt>
                <c:pt idx="106549">
                  <c:v>274.47135416666669</c:v>
                </c:pt>
                <c:pt idx="106550">
                  <c:v>274.47395833333331</c:v>
                </c:pt>
                <c:pt idx="106551">
                  <c:v>274.4765625</c:v>
                </c:pt>
                <c:pt idx="106552">
                  <c:v>274.47916666666669</c:v>
                </c:pt>
                <c:pt idx="106553">
                  <c:v>274.48177083333331</c:v>
                </c:pt>
                <c:pt idx="106554">
                  <c:v>274.484375</c:v>
                </c:pt>
                <c:pt idx="106555">
                  <c:v>274.48697916666669</c:v>
                </c:pt>
                <c:pt idx="106556">
                  <c:v>274.48958333333331</c:v>
                </c:pt>
                <c:pt idx="106557">
                  <c:v>274.4921875</c:v>
                </c:pt>
                <c:pt idx="106558">
                  <c:v>274.49479166666669</c:v>
                </c:pt>
                <c:pt idx="106559">
                  <c:v>274.49739583333331</c:v>
                </c:pt>
                <c:pt idx="106560">
                  <c:v>274.5</c:v>
                </c:pt>
                <c:pt idx="106561">
                  <c:v>274.50260416666669</c:v>
                </c:pt>
                <c:pt idx="106562">
                  <c:v>274.50520833333331</c:v>
                </c:pt>
                <c:pt idx="106563">
                  <c:v>274.5078125</c:v>
                </c:pt>
                <c:pt idx="106564">
                  <c:v>274.51041666666669</c:v>
                </c:pt>
                <c:pt idx="106565">
                  <c:v>274.51302083333331</c:v>
                </c:pt>
                <c:pt idx="106566">
                  <c:v>274.515625</c:v>
                </c:pt>
                <c:pt idx="106567">
                  <c:v>274.51822916666669</c:v>
                </c:pt>
                <c:pt idx="106568">
                  <c:v>274.52083333333331</c:v>
                </c:pt>
                <c:pt idx="106569">
                  <c:v>274.5234375</c:v>
                </c:pt>
                <c:pt idx="106570">
                  <c:v>274.52604166666669</c:v>
                </c:pt>
                <c:pt idx="106571">
                  <c:v>274.52864583333331</c:v>
                </c:pt>
                <c:pt idx="106572">
                  <c:v>274.53125</c:v>
                </c:pt>
                <c:pt idx="106573">
                  <c:v>274.53385416666669</c:v>
                </c:pt>
                <c:pt idx="106574">
                  <c:v>274.53645833333331</c:v>
                </c:pt>
                <c:pt idx="106575">
                  <c:v>274.5390625</c:v>
                </c:pt>
                <c:pt idx="106576">
                  <c:v>274.54166666666669</c:v>
                </c:pt>
                <c:pt idx="106577">
                  <c:v>274.54427083333331</c:v>
                </c:pt>
                <c:pt idx="106578">
                  <c:v>274.546875</c:v>
                </c:pt>
                <c:pt idx="106579">
                  <c:v>274.54947916666669</c:v>
                </c:pt>
                <c:pt idx="106580">
                  <c:v>274.55208333333331</c:v>
                </c:pt>
                <c:pt idx="106581">
                  <c:v>274.5546875</c:v>
                </c:pt>
                <c:pt idx="106582">
                  <c:v>274.55729166666669</c:v>
                </c:pt>
                <c:pt idx="106583">
                  <c:v>274.55989583333331</c:v>
                </c:pt>
                <c:pt idx="106584">
                  <c:v>274.5625</c:v>
                </c:pt>
                <c:pt idx="106585">
                  <c:v>274.56510416666669</c:v>
                </c:pt>
                <c:pt idx="106586">
                  <c:v>274.56770833333331</c:v>
                </c:pt>
                <c:pt idx="106587">
                  <c:v>274.5703125</c:v>
                </c:pt>
                <c:pt idx="106588">
                  <c:v>274.57291666666669</c:v>
                </c:pt>
                <c:pt idx="106589">
                  <c:v>274.57552083333331</c:v>
                </c:pt>
                <c:pt idx="106590">
                  <c:v>274.578125</c:v>
                </c:pt>
                <c:pt idx="106591">
                  <c:v>274.58072916666669</c:v>
                </c:pt>
                <c:pt idx="106592">
                  <c:v>274.58333333333331</c:v>
                </c:pt>
                <c:pt idx="106593">
                  <c:v>274.5859375</c:v>
                </c:pt>
                <c:pt idx="106594">
                  <c:v>274.58854166666669</c:v>
                </c:pt>
                <c:pt idx="106595">
                  <c:v>274.59114583333331</c:v>
                </c:pt>
                <c:pt idx="106596">
                  <c:v>274.59375</c:v>
                </c:pt>
                <c:pt idx="106597">
                  <c:v>274.59635416666669</c:v>
                </c:pt>
                <c:pt idx="106598">
                  <c:v>274.59895833333331</c:v>
                </c:pt>
                <c:pt idx="106599">
                  <c:v>274.6015625</c:v>
                </c:pt>
                <c:pt idx="106600">
                  <c:v>274.60416666666669</c:v>
                </c:pt>
                <c:pt idx="106601">
                  <c:v>274.60677083333331</c:v>
                </c:pt>
                <c:pt idx="106602">
                  <c:v>274.609375</c:v>
                </c:pt>
                <c:pt idx="106603">
                  <c:v>274.61197916666669</c:v>
                </c:pt>
                <c:pt idx="106604">
                  <c:v>274.61458333333331</c:v>
                </c:pt>
                <c:pt idx="106605">
                  <c:v>274.6171875</c:v>
                </c:pt>
                <c:pt idx="106606">
                  <c:v>274.61979166666669</c:v>
                </c:pt>
                <c:pt idx="106607">
                  <c:v>274.62239583333331</c:v>
                </c:pt>
                <c:pt idx="106608">
                  <c:v>274.625</c:v>
                </c:pt>
                <c:pt idx="106609">
                  <c:v>274.62760416666669</c:v>
                </c:pt>
                <c:pt idx="106610">
                  <c:v>274.63020833333331</c:v>
                </c:pt>
                <c:pt idx="106611">
                  <c:v>274.6328125</c:v>
                </c:pt>
                <c:pt idx="106612">
                  <c:v>274.63541666666669</c:v>
                </c:pt>
                <c:pt idx="106613">
                  <c:v>274.63802083333331</c:v>
                </c:pt>
                <c:pt idx="106614">
                  <c:v>274.640625</c:v>
                </c:pt>
                <c:pt idx="106615">
                  <c:v>274.64322916666669</c:v>
                </c:pt>
                <c:pt idx="106616">
                  <c:v>274.64583333333331</c:v>
                </c:pt>
                <c:pt idx="106617">
                  <c:v>274.6484375</c:v>
                </c:pt>
                <c:pt idx="106618">
                  <c:v>274.65104166666669</c:v>
                </c:pt>
                <c:pt idx="106619">
                  <c:v>274.65364583333331</c:v>
                </c:pt>
                <c:pt idx="106620">
                  <c:v>274.65625</c:v>
                </c:pt>
                <c:pt idx="106621">
                  <c:v>274.65885416666669</c:v>
                </c:pt>
                <c:pt idx="106622">
                  <c:v>274.66145833333331</c:v>
                </c:pt>
                <c:pt idx="106623">
                  <c:v>274.6640625</c:v>
                </c:pt>
                <c:pt idx="106624">
                  <c:v>274.66666666666669</c:v>
                </c:pt>
                <c:pt idx="106625">
                  <c:v>274.66927083333331</c:v>
                </c:pt>
                <c:pt idx="106626">
                  <c:v>274.671875</c:v>
                </c:pt>
                <c:pt idx="106627">
                  <c:v>274.67447916666669</c:v>
                </c:pt>
                <c:pt idx="106628">
                  <c:v>274.67708333333331</c:v>
                </c:pt>
                <c:pt idx="106629">
                  <c:v>274.6796875</c:v>
                </c:pt>
                <c:pt idx="106630">
                  <c:v>274.68229166666669</c:v>
                </c:pt>
                <c:pt idx="106631">
                  <c:v>274.68489583333331</c:v>
                </c:pt>
                <c:pt idx="106632">
                  <c:v>274.6875</c:v>
                </c:pt>
                <c:pt idx="106633">
                  <c:v>274.69010416666669</c:v>
                </c:pt>
                <c:pt idx="106634">
                  <c:v>274.69270833333331</c:v>
                </c:pt>
                <c:pt idx="106635">
                  <c:v>274.6953125</c:v>
                </c:pt>
                <c:pt idx="106636">
                  <c:v>274.69791666666669</c:v>
                </c:pt>
                <c:pt idx="106637">
                  <c:v>274.70052083333331</c:v>
                </c:pt>
                <c:pt idx="106638">
                  <c:v>274.703125</c:v>
                </c:pt>
                <c:pt idx="106639">
                  <c:v>274.70572916666669</c:v>
                </c:pt>
                <c:pt idx="106640">
                  <c:v>274.70833333333331</c:v>
                </c:pt>
                <c:pt idx="106641">
                  <c:v>274.7109375</c:v>
                </c:pt>
                <c:pt idx="106642">
                  <c:v>274.71354166666669</c:v>
                </c:pt>
                <c:pt idx="106643">
                  <c:v>274.71614583333331</c:v>
                </c:pt>
                <c:pt idx="106644">
                  <c:v>274.71875</c:v>
                </c:pt>
                <c:pt idx="106645">
                  <c:v>274.72135416666669</c:v>
                </c:pt>
                <c:pt idx="106646">
                  <c:v>274.72395833333331</c:v>
                </c:pt>
                <c:pt idx="106647">
                  <c:v>274.7265625</c:v>
                </c:pt>
                <c:pt idx="106648">
                  <c:v>274.72916666666669</c:v>
                </c:pt>
                <c:pt idx="106649">
                  <c:v>274.73177083333331</c:v>
                </c:pt>
                <c:pt idx="106650">
                  <c:v>274.734375</c:v>
                </c:pt>
                <c:pt idx="106651">
                  <c:v>274.73697916666669</c:v>
                </c:pt>
                <c:pt idx="106652">
                  <c:v>274.73958333333331</c:v>
                </c:pt>
                <c:pt idx="106653">
                  <c:v>274.7421875</c:v>
                </c:pt>
                <c:pt idx="106654">
                  <c:v>274.74479166666669</c:v>
                </c:pt>
                <c:pt idx="106655">
                  <c:v>274.74739583333331</c:v>
                </c:pt>
                <c:pt idx="106656">
                  <c:v>274.75</c:v>
                </c:pt>
                <c:pt idx="106657">
                  <c:v>274.75260416666669</c:v>
                </c:pt>
                <c:pt idx="106658">
                  <c:v>274.75520833333331</c:v>
                </c:pt>
                <c:pt idx="106659">
                  <c:v>274.7578125</c:v>
                </c:pt>
                <c:pt idx="106660">
                  <c:v>274.76041666666669</c:v>
                </c:pt>
                <c:pt idx="106661">
                  <c:v>274.76302083333331</c:v>
                </c:pt>
                <c:pt idx="106662">
                  <c:v>274.765625</c:v>
                </c:pt>
                <c:pt idx="106663">
                  <c:v>274.76822916666669</c:v>
                </c:pt>
                <c:pt idx="106664">
                  <c:v>274.77083333333331</c:v>
                </c:pt>
                <c:pt idx="106665">
                  <c:v>274.7734375</c:v>
                </c:pt>
                <c:pt idx="106666">
                  <c:v>274.77604166666669</c:v>
                </c:pt>
                <c:pt idx="106667">
                  <c:v>274.77864583333331</c:v>
                </c:pt>
                <c:pt idx="106668">
                  <c:v>274.78125</c:v>
                </c:pt>
                <c:pt idx="106669">
                  <c:v>274.78385416666669</c:v>
                </c:pt>
                <c:pt idx="106670">
                  <c:v>274.78645833333331</c:v>
                </c:pt>
                <c:pt idx="106671">
                  <c:v>274.7890625</c:v>
                </c:pt>
                <c:pt idx="106672">
                  <c:v>274.79166666666669</c:v>
                </c:pt>
                <c:pt idx="106673">
                  <c:v>274.79427083333331</c:v>
                </c:pt>
                <c:pt idx="106674">
                  <c:v>274.796875</c:v>
                </c:pt>
                <c:pt idx="106675">
                  <c:v>274.79947916666669</c:v>
                </c:pt>
                <c:pt idx="106676">
                  <c:v>274.80208333333331</c:v>
                </c:pt>
                <c:pt idx="106677">
                  <c:v>274.8046875</c:v>
                </c:pt>
                <c:pt idx="106678">
                  <c:v>274.80729166666669</c:v>
                </c:pt>
                <c:pt idx="106679">
                  <c:v>274.80989583333331</c:v>
                </c:pt>
                <c:pt idx="106680">
                  <c:v>274.8125</c:v>
                </c:pt>
                <c:pt idx="106681">
                  <c:v>274.81510416666669</c:v>
                </c:pt>
                <c:pt idx="106682">
                  <c:v>274.81770833333331</c:v>
                </c:pt>
                <c:pt idx="106683">
                  <c:v>274.8203125</c:v>
                </c:pt>
                <c:pt idx="106684">
                  <c:v>274.82291666666669</c:v>
                </c:pt>
                <c:pt idx="106685">
                  <c:v>274.82552083333331</c:v>
                </c:pt>
                <c:pt idx="106686">
                  <c:v>274.828125</c:v>
                </c:pt>
                <c:pt idx="106687">
                  <c:v>274.83072916666669</c:v>
                </c:pt>
                <c:pt idx="106688">
                  <c:v>274.83333333333331</c:v>
                </c:pt>
                <c:pt idx="106689">
                  <c:v>274.8359375</c:v>
                </c:pt>
                <c:pt idx="106690">
                  <c:v>274.83854166666669</c:v>
                </c:pt>
                <c:pt idx="106691">
                  <c:v>274.84114583333331</c:v>
                </c:pt>
                <c:pt idx="106692">
                  <c:v>274.84375</c:v>
                </c:pt>
                <c:pt idx="106693">
                  <c:v>274.84635416666669</c:v>
                </c:pt>
                <c:pt idx="106694">
                  <c:v>274.84895833333331</c:v>
                </c:pt>
                <c:pt idx="106695">
                  <c:v>274.8515625</c:v>
                </c:pt>
                <c:pt idx="106696">
                  <c:v>274.85416666666669</c:v>
                </c:pt>
                <c:pt idx="106697">
                  <c:v>274.85677083333331</c:v>
                </c:pt>
                <c:pt idx="106698">
                  <c:v>274.859375</c:v>
                </c:pt>
                <c:pt idx="106699">
                  <c:v>274.86197916666669</c:v>
                </c:pt>
                <c:pt idx="106700">
                  <c:v>274.86458333333331</c:v>
                </c:pt>
                <c:pt idx="106701">
                  <c:v>274.8671875</c:v>
                </c:pt>
                <c:pt idx="106702">
                  <c:v>274.86979166666669</c:v>
                </c:pt>
                <c:pt idx="106703">
                  <c:v>274.87239583333331</c:v>
                </c:pt>
                <c:pt idx="106704">
                  <c:v>274.875</c:v>
                </c:pt>
                <c:pt idx="106705">
                  <c:v>274.87760416666669</c:v>
                </c:pt>
                <c:pt idx="106706">
                  <c:v>274.88020833333331</c:v>
                </c:pt>
                <c:pt idx="106707">
                  <c:v>274.8828125</c:v>
                </c:pt>
                <c:pt idx="106708">
                  <c:v>274.88541666666669</c:v>
                </c:pt>
                <c:pt idx="106709">
                  <c:v>274.88802083333331</c:v>
                </c:pt>
                <c:pt idx="106710">
                  <c:v>274.890625</c:v>
                </c:pt>
                <c:pt idx="106711">
                  <c:v>274.89322916666669</c:v>
                </c:pt>
                <c:pt idx="106712">
                  <c:v>274.89583333333331</c:v>
                </c:pt>
                <c:pt idx="106713">
                  <c:v>274.8984375</c:v>
                </c:pt>
                <c:pt idx="106714">
                  <c:v>274.90104166666669</c:v>
                </c:pt>
                <c:pt idx="106715">
                  <c:v>274.90364583333331</c:v>
                </c:pt>
                <c:pt idx="106716">
                  <c:v>274.90625</c:v>
                </c:pt>
                <c:pt idx="106717">
                  <c:v>274.90885416666669</c:v>
                </c:pt>
                <c:pt idx="106718">
                  <c:v>274.91145833333331</c:v>
                </c:pt>
                <c:pt idx="106719">
                  <c:v>274.9140625</c:v>
                </c:pt>
                <c:pt idx="106720">
                  <c:v>274.91666666666669</c:v>
                </c:pt>
                <c:pt idx="106721">
                  <c:v>274.91927083333331</c:v>
                </c:pt>
                <c:pt idx="106722">
                  <c:v>274.921875</c:v>
                </c:pt>
                <c:pt idx="106723">
                  <c:v>274.92447916666669</c:v>
                </c:pt>
                <c:pt idx="106724">
                  <c:v>274.92708333333331</c:v>
                </c:pt>
                <c:pt idx="106725">
                  <c:v>274.9296875</c:v>
                </c:pt>
                <c:pt idx="106726">
                  <c:v>274.93229166666669</c:v>
                </c:pt>
                <c:pt idx="106727">
                  <c:v>274.93489583333331</c:v>
                </c:pt>
                <c:pt idx="106728">
                  <c:v>274.9375</c:v>
                </c:pt>
                <c:pt idx="106729">
                  <c:v>274.94010416666669</c:v>
                </c:pt>
                <c:pt idx="106730">
                  <c:v>274.94270833333331</c:v>
                </c:pt>
                <c:pt idx="106731">
                  <c:v>274.9453125</c:v>
                </c:pt>
                <c:pt idx="106732">
                  <c:v>274.94791666666669</c:v>
                </c:pt>
                <c:pt idx="106733">
                  <c:v>274.95052083333331</c:v>
                </c:pt>
                <c:pt idx="106734">
                  <c:v>274.953125</c:v>
                </c:pt>
                <c:pt idx="106735">
                  <c:v>274.95572916666669</c:v>
                </c:pt>
                <c:pt idx="106736">
                  <c:v>274.95833333333331</c:v>
                </c:pt>
                <c:pt idx="106737">
                  <c:v>274.9609375</c:v>
                </c:pt>
                <c:pt idx="106738">
                  <c:v>274.96354166666669</c:v>
                </c:pt>
                <c:pt idx="106739">
                  <c:v>274.96614583333331</c:v>
                </c:pt>
                <c:pt idx="106740">
                  <c:v>274.96875</c:v>
                </c:pt>
                <c:pt idx="106741">
                  <c:v>274.97135416666669</c:v>
                </c:pt>
                <c:pt idx="106742">
                  <c:v>274.97395833333331</c:v>
                </c:pt>
                <c:pt idx="106743">
                  <c:v>274.9765625</c:v>
                </c:pt>
                <c:pt idx="106744">
                  <c:v>274.97916666666669</c:v>
                </c:pt>
                <c:pt idx="106745">
                  <c:v>274.98177083333331</c:v>
                </c:pt>
                <c:pt idx="106746">
                  <c:v>274.984375</c:v>
                </c:pt>
                <c:pt idx="106747">
                  <c:v>274.98697916666669</c:v>
                </c:pt>
                <c:pt idx="106748">
                  <c:v>274.98958333333331</c:v>
                </c:pt>
                <c:pt idx="106749">
                  <c:v>274.9921875</c:v>
                </c:pt>
                <c:pt idx="106750">
                  <c:v>274.99479166666669</c:v>
                </c:pt>
                <c:pt idx="106751">
                  <c:v>274.99739583333331</c:v>
                </c:pt>
                <c:pt idx="106752">
                  <c:v>275</c:v>
                </c:pt>
                <c:pt idx="106753">
                  <c:v>275.00260416666669</c:v>
                </c:pt>
                <c:pt idx="106754">
                  <c:v>275.00520833333331</c:v>
                </c:pt>
                <c:pt idx="106755">
                  <c:v>275.0078125</c:v>
                </c:pt>
                <c:pt idx="106756">
                  <c:v>275.01041666666669</c:v>
                </c:pt>
                <c:pt idx="106757">
                  <c:v>275.01302083333331</c:v>
                </c:pt>
                <c:pt idx="106758">
                  <c:v>275.015625</c:v>
                </c:pt>
                <c:pt idx="106759">
                  <c:v>275.01822916666669</c:v>
                </c:pt>
                <c:pt idx="106760">
                  <c:v>275.02083333333331</c:v>
                </c:pt>
                <c:pt idx="106761">
                  <c:v>275.0234375</c:v>
                </c:pt>
                <c:pt idx="106762">
                  <c:v>275.02604166666669</c:v>
                </c:pt>
                <c:pt idx="106763">
                  <c:v>275.02864583333331</c:v>
                </c:pt>
                <c:pt idx="106764">
                  <c:v>275.03125</c:v>
                </c:pt>
                <c:pt idx="106765">
                  <c:v>275.03385416666669</c:v>
                </c:pt>
                <c:pt idx="106766">
                  <c:v>275.03645833333331</c:v>
                </c:pt>
                <c:pt idx="106767">
                  <c:v>275.0390625</c:v>
                </c:pt>
                <c:pt idx="106768">
                  <c:v>275.04166666666669</c:v>
                </c:pt>
                <c:pt idx="106769">
                  <c:v>275.04427083333331</c:v>
                </c:pt>
                <c:pt idx="106770">
                  <c:v>275.046875</c:v>
                </c:pt>
                <c:pt idx="106771">
                  <c:v>275.04947916666669</c:v>
                </c:pt>
                <c:pt idx="106772">
                  <c:v>275.05208333333331</c:v>
                </c:pt>
                <c:pt idx="106773">
                  <c:v>275.0546875</c:v>
                </c:pt>
                <c:pt idx="106774">
                  <c:v>275.05729166666669</c:v>
                </c:pt>
                <c:pt idx="106775">
                  <c:v>275.05989583333331</c:v>
                </c:pt>
                <c:pt idx="106776">
                  <c:v>275.0625</c:v>
                </c:pt>
                <c:pt idx="106777">
                  <c:v>275.06510416666669</c:v>
                </c:pt>
                <c:pt idx="106778">
                  <c:v>275.06770833333331</c:v>
                </c:pt>
                <c:pt idx="106779">
                  <c:v>275.0703125</c:v>
                </c:pt>
                <c:pt idx="106780">
                  <c:v>275.07291666666669</c:v>
                </c:pt>
                <c:pt idx="106781">
                  <c:v>275.07552083333331</c:v>
                </c:pt>
                <c:pt idx="106782">
                  <c:v>275.078125</c:v>
                </c:pt>
                <c:pt idx="106783">
                  <c:v>275.08072916666669</c:v>
                </c:pt>
                <c:pt idx="106784">
                  <c:v>275.08333333333331</c:v>
                </c:pt>
                <c:pt idx="106785">
                  <c:v>275.0859375</c:v>
                </c:pt>
                <c:pt idx="106786">
                  <c:v>275.08854166666669</c:v>
                </c:pt>
                <c:pt idx="106787">
                  <c:v>275.09114583333331</c:v>
                </c:pt>
                <c:pt idx="106788">
                  <c:v>275.09375</c:v>
                </c:pt>
                <c:pt idx="106789">
                  <c:v>275.09635416666669</c:v>
                </c:pt>
                <c:pt idx="106790">
                  <c:v>275.09895833333331</c:v>
                </c:pt>
                <c:pt idx="106791">
                  <c:v>275.1015625</c:v>
                </c:pt>
                <c:pt idx="106792">
                  <c:v>275.10416666666669</c:v>
                </c:pt>
                <c:pt idx="106793">
                  <c:v>275.10677083333331</c:v>
                </c:pt>
                <c:pt idx="106794">
                  <c:v>275.109375</c:v>
                </c:pt>
                <c:pt idx="106795">
                  <c:v>275.11197916666669</c:v>
                </c:pt>
                <c:pt idx="106796">
                  <c:v>275.11458333333331</c:v>
                </c:pt>
                <c:pt idx="106797">
                  <c:v>275.1171875</c:v>
                </c:pt>
                <c:pt idx="106798">
                  <c:v>275.11979166666669</c:v>
                </c:pt>
                <c:pt idx="106799">
                  <c:v>275.12239583333331</c:v>
                </c:pt>
                <c:pt idx="106800">
                  <c:v>275.125</c:v>
                </c:pt>
                <c:pt idx="106801">
                  <c:v>275.12760416666669</c:v>
                </c:pt>
                <c:pt idx="106802">
                  <c:v>275.13020833333331</c:v>
                </c:pt>
                <c:pt idx="106803">
                  <c:v>275.1328125</c:v>
                </c:pt>
                <c:pt idx="106804">
                  <c:v>275.13541666666669</c:v>
                </c:pt>
                <c:pt idx="106805">
                  <c:v>275.13802083333331</c:v>
                </c:pt>
                <c:pt idx="106806">
                  <c:v>275.140625</c:v>
                </c:pt>
                <c:pt idx="106807">
                  <c:v>275.14322916666669</c:v>
                </c:pt>
                <c:pt idx="106808">
                  <c:v>275.14583333333331</c:v>
                </c:pt>
                <c:pt idx="106809">
                  <c:v>275.1484375</c:v>
                </c:pt>
                <c:pt idx="106810">
                  <c:v>275.15104166666669</c:v>
                </c:pt>
                <c:pt idx="106811">
                  <c:v>275.15364583333331</c:v>
                </c:pt>
                <c:pt idx="106812">
                  <c:v>275.15625</c:v>
                </c:pt>
                <c:pt idx="106813">
                  <c:v>275.15885416666669</c:v>
                </c:pt>
                <c:pt idx="106814">
                  <c:v>275.16145833333331</c:v>
                </c:pt>
                <c:pt idx="106815">
                  <c:v>275.1640625</c:v>
                </c:pt>
                <c:pt idx="106816">
                  <c:v>275.16666666666669</c:v>
                </c:pt>
                <c:pt idx="106817">
                  <c:v>275.16927083333331</c:v>
                </c:pt>
                <c:pt idx="106818">
                  <c:v>275.171875</c:v>
                </c:pt>
                <c:pt idx="106819">
                  <c:v>275.17447916666669</c:v>
                </c:pt>
                <c:pt idx="106820">
                  <c:v>275.17708333333331</c:v>
                </c:pt>
                <c:pt idx="106821">
                  <c:v>275.1796875</c:v>
                </c:pt>
                <c:pt idx="106822">
                  <c:v>275.18229166666669</c:v>
                </c:pt>
                <c:pt idx="106823">
                  <c:v>275.18489583333331</c:v>
                </c:pt>
                <c:pt idx="106824">
                  <c:v>275.1875</c:v>
                </c:pt>
                <c:pt idx="106825">
                  <c:v>275.19010416666669</c:v>
                </c:pt>
                <c:pt idx="106826">
                  <c:v>275.19270833333331</c:v>
                </c:pt>
                <c:pt idx="106827">
                  <c:v>275.1953125</c:v>
                </c:pt>
                <c:pt idx="106828">
                  <c:v>275.19791666666669</c:v>
                </c:pt>
                <c:pt idx="106829">
                  <c:v>275.20052083333331</c:v>
                </c:pt>
                <c:pt idx="106830">
                  <c:v>275.203125</c:v>
                </c:pt>
                <c:pt idx="106831">
                  <c:v>275.20572916666669</c:v>
                </c:pt>
                <c:pt idx="106832">
                  <c:v>275.20833333333331</c:v>
                </c:pt>
                <c:pt idx="106833">
                  <c:v>275.2109375</c:v>
                </c:pt>
                <c:pt idx="106834">
                  <c:v>275.21354166666669</c:v>
                </c:pt>
                <c:pt idx="106835">
                  <c:v>275.21614583333331</c:v>
                </c:pt>
                <c:pt idx="106836">
                  <c:v>275.21875</c:v>
                </c:pt>
                <c:pt idx="106837">
                  <c:v>275.22135416666669</c:v>
                </c:pt>
                <c:pt idx="106838">
                  <c:v>275.22395833333331</c:v>
                </c:pt>
                <c:pt idx="106839">
                  <c:v>275.2265625</c:v>
                </c:pt>
                <c:pt idx="106840">
                  <c:v>275.22916666666669</c:v>
                </c:pt>
                <c:pt idx="106841">
                  <c:v>275.23177083333331</c:v>
                </c:pt>
                <c:pt idx="106842">
                  <c:v>275.234375</c:v>
                </c:pt>
                <c:pt idx="106843">
                  <c:v>275.23697916666669</c:v>
                </c:pt>
                <c:pt idx="106844">
                  <c:v>275.23958333333331</c:v>
                </c:pt>
                <c:pt idx="106845">
                  <c:v>275.2421875</c:v>
                </c:pt>
                <c:pt idx="106846">
                  <c:v>275.24479166666669</c:v>
                </c:pt>
                <c:pt idx="106847">
                  <c:v>275.24739583333331</c:v>
                </c:pt>
                <c:pt idx="106848">
                  <c:v>275.25</c:v>
                </c:pt>
                <c:pt idx="106849">
                  <c:v>275.25260416666669</c:v>
                </c:pt>
                <c:pt idx="106850">
                  <c:v>275.25520833333331</c:v>
                </c:pt>
                <c:pt idx="106851">
                  <c:v>275.2578125</c:v>
                </c:pt>
                <c:pt idx="106852">
                  <c:v>275.26041666666669</c:v>
                </c:pt>
                <c:pt idx="106853">
                  <c:v>275.26302083333331</c:v>
                </c:pt>
                <c:pt idx="106854">
                  <c:v>275.265625</c:v>
                </c:pt>
                <c:pt idx="106855">
                  <c:v>275.26822916666669</c:v>
                </c:pt>
                <c:pt idx="106856">
                  <c:v>275.27083333333331</c:v>
                </c:pt>
                <c:pt idx="106857">
                  <c:v>275.2734375</c:v>
                </c:pt>
                <c:pt idx="106858">
                  <c:v>275.27604166666669</c:v>
                </c:pt>
                <c:pt idx="106859">
                  <c:v>275.27864583333331</c:v>
                </c:pt>
                <c:pt idx="106860">
                  <c:v>275.28125</c:v>
                </c:pt>
                <c:pt idx="106861">
                  <c:v>275.28385416666669</c:v>
                </c:pt>
                <c:pt idx="106862">
                  <c:v>275.28645833333331</c:v>
                </c:pt>
                <c:pt idx="106863">
                  <c:v>275.2890625</c:v>
                </c:pt>
                <c:pt idx="106864">
                  <c:v>275.29166666666669</c:v>
                </c:pt>
                <c:pt idx="106865">
                  <c:v>275.29427083333331</c:v>
                </c:pt>
                <c:pt idx="106866">
                  <c:v>275.296875</c:v>
                </c:pt>
                <c:pt idx="106867">
                  <c:v>275.29947916666669</c:v>
                </c:pt>
                <c:pt idx="106868">
                  <c:v>275.30208333333331</c:v>
                </c:pt>
                <c:pt idx="106869">
                  <c:v>275.3046875</c:v>
                </c:pt>
                <c:pt idx="106870">
                  <c:v>275.30729166666669</c:v>
                </c:pt>
                <c:pt idx="106871">
                  <c:v>275.30989583333331</c:v>
                </c:pt>
                <c:pt idx="106872">
                  <c:v>275.3125</c:v>
                </c:pt>
                <c:pt idx="106873">
                  <c:v>275.31510416666669</c:v>
                </c:pt>
                <c:pt idx="106874">
                  <c:v>275.31770833333331</c:v>
                </c:pt>
                <c:pt idx="106875">
                  <c:v>275.3203125</c:v>
                </c:pt>
                <c:pt idx="106876">
                  <c:v>275.32291666666669</c:v>
                </c:pt>
                <c:pt idx="106877">
                  <c:v>275.32552083333331</c:v>
                </c:pt>
                <c:pt idx="106878">
                  <c:v>275.328125</c:v>
                </c:pt>
                <c:pt idx="106879">
                  <c:v>275.33072916666669</c:v>
                </c:pt>
                <c:pt idx="106880">
                  <c:v>275.33333333333331</c:v>
                </c:pt>
                <c:pt idx="106881">
                  <c:v>275.3359375</c:v>
                </c:pt>
                <c:pt idx="106882">
                  <c:v>275.33854166666669</c:v>
                </c:pt>
                <c:pt idx="106883">
                  <c:v>275.34114583333331</c:v>
                </c:pt>
                <c:pt idx="106884">
                  <c:v>275.34375</c:v>
                </c:pt>
                <c:pt idx="106885">
                  <c:v>275.34635416666669</c:v>
                </c:pt>
                <c:pt idx="106886">
                  <c:v>275.34895833333331</c:v>
                </c:pt>
                <c:pt idx="106887">
                  <c:v>275.3515625</c:v>
                </c:pt>
                <c:pt idx="106888">
                  <c:v>275.35416666666669</c:v>
                </c:pt>
                <c:pt idx="106889">
                  <c:v>275.35677083333331</c:v>
                </c:pt>
                <c:pt idx="106890">
                  <c:v>275.359375</c:v>
                </c:pt>
                <c:pt idx="106891">
                  <c:v>275.36197916666669</c:v>
                </c:pt>
                <c:pt idx="106892">
                  <c:v>275.36458333333331</c:v>
                </c:pt>
                <c:pt idx="106893">
                  <c:v>275.3671875</c:v>
                </c:pt>
                <c:pt idx="106894">
                  <c:v>275.36979166666669</c:v>
                </c:pt>
                <c:pt idx="106895">
                  <c:v>275.37239583333331</c:v>
                </c:pt>
                <c:pt idx="106896">
                  <c:v>275.375</c:v>
                </c:pt>
                <c:pt idx="106897">
                  <c:v>275.37760416666669</c:v>
                </c:pt>
                <c:pt idx="106898">
                  <c:v>275.38020833333331</c:v>
                </c:pt>
                <c:pt idx="106899">
                  <c:v>275.3828125</c:v>
                </c:pt>
                <c:pt idx="106900">
                  <c:v>275.38541666666669</c:v>
                </c:pt>
                <c:pt idx="106901">
                  <c:v>275.38802083333331</c:v>
                </c:pt>
                <c:pt idx="106902">
                  <c:v>275.390625</c:v>
                </c:pt>
                <c:pt idx="106903">
                  <c:v>275.39322916666669</c:v>
                </c:pt>
                <c:pt idx="106904">
                  <c:v>275.39583333333331</c:v>
                </c:pt>
                <c:pt idx="106905">
                  <c:v>275.3984375</c:v>
                </c:pt>
                <c:pt idx="106906">
                  <c:v>275.40104166666669</c:v>
                </c:pt>
                <c:pt idx="106907">
                  <c:v>275.40364583333331</c:v>
                </c:pt>
                <c:pt idx="106908">
                  <c:v>275.40625</c:v>
                </c:pt>
                <c:pt idx="106909">
                  <c:v>275.40885416666669</c:v>
                </c:pt>
                <c:pt idx="106910">
                  <c:v>275.41145833333331</c:v>
                </c:pt>
                <c:pt idx="106911">
                  <c:v>275.4140625</c:v>
                </c:pt>
                <c:pt idx="106912">
                  <c:v>275.41666666666669</c:v>
                </c:pt>
                <c:pt idx="106913">
                  <c:v>275.41927083333331</c:v>
                </c:pt>
                <c:pt idx="106914">
                  <c:v>275.421875</c:v>
                </c:pt>
                <c:pt idx="106915">
                  <c:v>275.42447916666669</c:v>
                </c:pt>
                <c:pt idx="106916">
                  <c:v>275.42708333333331</c:v>
                </c:pt>
                <c:pt idx="106917">
                  <c:v>275.4296875</c:v>
                </c:pt>
                <c:pt idx="106918">
                  <c:v>275.43229166666669</c:v>
                </c:pt>
                <c:pt idx="106919">
                  <c:v>275.43489583333331</c:v>
                </c:pt>
                <c:pt idx="106920">
                  <c:v>275.4375</c:v>
                </c:pt>
                <c:pt idx="106921">
                  <c:v>275.44010416666669</c:v>
                </c:pt>
                <c:pt idx="106922">
                  <c:v>275.44270833333331</c:v>
                </c:pt>
                <c:pt idx="106923">
                  <c:v>275.4453125</c:v>
                </c:pt>
                <c:pt idx="106924">
                  <c:v>275.44791666666669</c:v>
                </c:pt>
                <c:pt idx="106925">
                  <c:v>275.45052083333331</c:v>
                </c:pt>
                <c:pt idx="106926">
                  <c:v>275.453125</c:v>
                </c:pt>
                <c:pt idx="106927">
                  <c:v>275.45572916666669</c:v>
                </c:pt>
                <c:pt idx="106928">
                  <c:v>275.45833333333331</c:v>
                </c:pt>
                <c:pt idx="106929">
                  <c:v>275.4609375</c:v>
                </c:pt>
                <c:pt idx="106930">
                  <c:v>275.46354166666669</c:v>
                </c:pt>
                <c:pt idx="106931">
                  <c:v>275.46614583333331</c:v>
                </c:pt>
                <c:pt idx="106932">
                  <c:v>275.46875</c:v>
                </c:pt>
                <c:pt idx="106933">
                  <c:v>275.47135416666669</c:v>
                </c:pt>
                <c:pt idx="106934">
                  <c:v>275.47395833333331</c:v>
                </c:pt>
                <c:pt idx="106935">
                  <c:v>275.4765625</c:v>
                </c:pt>
                <c:pt idx="106936">
                  <c:v>275.47916666666669</c:v>
                </c:pt>
                <c:pt idx="106937">
                  <c:v>275.48177083333331</c:v>
                </c:pt>
                <c:pt idx="106938">
                  <c:v>275.484375</c:v>
                </c:pt>
                <c:pt idx="106939">
                  <c:v>275.48697916666669</c:v>
                </c:pt>
                <c:pt idx="106940">
                  <c:v>275.48958333333331</c:v>
                </c:pt>
                <c:pt idx="106941">
                  <c:v>275.4921875</c:v>
                </c:pt>
                <c:pt idx="106942">
                  <c:v>275.49479166666669</c:v>
                </c:pt>
                <c:pt idx="106943">
                  <c:v>275.49739583333331</c:v>
                </c:pt>
                <c:pt idx="106944">
                  <c:v>275.5</c:v>
                </c:pt>
                <c:pt idx="106945">
                  <c:v>275.50260416666669</c:v>
                </c:pt>
                <c:pt idx="106946">
                  <c:v>275.50520833333331</c:v>
                </c:pt>
                <c:pt idx="106947">
                  <c:v>275.5078125</c:v>
                </c:pt>
                <c:pt idx="106948">
                  <c:v>275.51041666666669</c:v>
                </c:pt>
                <c:pt idx="106949">
                  <c:v>275.51302083333331</c:v>
                </c:pt>
                <c:pt idx="106950">
                  <c:v>275.515625</c:v>
                </c:pt>
                <c:pt idx="106951">
                  <c:v>275.51822916666669</c:v>
                </c:pt>
                <c:pt idx="106952">
                  <c:v>275.52083333333331</c:v>
                </c:pt>
                <c:pt idx="106953">
                  <c:v>275.5234375</c:v>
                </c:pt>
                <c:pt idx="106954">
                  <c:v>275.52604166666669</c:v>
                </c:pt>
                <c:pt idx="106955">
                  <c:v>275.52864583333331</c:v>
                </c:pt>
                <c:pt idx="106956">
                  <c:v>275.53125</c:v>
                </c:pt>
                <c:pt idx="106957">
                  <c:v>275.53385416666669</c:v>
                </c:pt>
                <c:pt idx="106958">
                  <c:v>275.53645833333331</c:v>
                </c:pt>
                <c:pt idx="106959">
                  <c:v>275.5390625</c:v>
                </c:pt>
                <c:pt idx="106960">
                  <c:v>275.54166666666669</c:v>
                </c:pt>
                <c:pt idx="106961">
                  <c:v>275.54427083333331</c:v>
                </c:pt>
                <c:pt idx="106962">
                  <c:v>275.546875</c:v>
                </c:pt>
                <c:pt idx="106963">
                  <c:v>275.54947916666669</c:v>
                </c:pt>
                <c:pt idx="106964">
                  <c:v>275.55208333333331</c:v>
                </c:pt>
                <c:pt idx="106965">
                  <c:v>275.5546875</c:v>
                </c:pt>
                <c:pt idx="106966">
                  <c:v>275.55729166666669</c:v>
                </c:pt>
                <c:pt idx="106967">
                  <c:v>275.55989583333331</c:v>
                </c:pt>
                <c:pt idx="106968">
                  <c:v>275.5625</c:v>
                </c:pt>
                <c:pt idx="106969">
                  <c:v>275.56510416666669</c:v>
                </c:pt>
                <c:pt idx="106970">
                  <c:v>275.56770833333331</c:v>
                </c:pt>
                <c:pt idx="106971">
                  <c:v>275.5703125</c:v>
                </c:pt>
                <c:pt idx="106972">
                  <c:v>275.57291666666669</c:v>
                </c:pt>
                <c:pt idx="106973">
                  <c:v>275.57552083333331</c:v>
                </c:pt>
                <c:pt idx="106974">
                  <c:v>275.578125</c:v>
                </c:pt>
                <c:pt idx="106975">
                  <c:v>275.58072916666669</c:v>
                </c:pt>
                <c:pt idx="106976">
                  <c:v>275.58333333333331</c:v>
                </c:pt>
                <c:pt idx="106977">
                  <c:v>275.5859375</c:v>
                </c:pt>
                <c:pt idx="106978">
                  <c:v>275.58854166666669</c:v>
                </c:pt>
                <c:pt idx="106979">
                  <c:v>275.59114583333331</c:v>
                </c:pt>
                <c:pt idx="106980">
                  <c:v>275.59375</c:v>
                </c:pt>
                <c:pt idx="106981">
                  <c:v>275.59635416666669</c:v>
                </c:pt>
                <c:pt idx="106982">
                  <c:v>275.59895833333331</c:v>
                </c:pt>
                <c:pt idx="106983">
                  <c:v>275.6015625</c:v>
                </c:pt>
                <c:pt idx="106984">
                  <c:v>275.60416666666669</c:v>
                </c:pt>
                <c:pt idx="106985">
                  <c:v>275.60677083333331</c:v>
                </c:pt>
                <c:pt idx="106986">
                  <c:v>275.609375</c:v>
                </c:pt>
                <c:pt idx="106987">
                  <c:v>275.61197916666669</c:v>
                </c:pt>
                <c:pt idx="106988">
                  <c:v>275.61458333333331</c:v>
                </c:pt>
                <c:pt idx="106989">
                  <c:v>275.6171875</c:v>
                </c:pt>
                <c:pt idx="106990">
                  <c:v>275.61979166666669</c:v>
                </c:pt>
                <c:pt idx="106991">
                  <c:v>275.62239583333331</c:v>
                </c:pt>
                <c:pt idx="106992">
                  <c:v>275.625</c:v>
                </c:pt>
                <c:pt idx="106993">
                  <c:v>275.62760416666669</c:v>
                </c:pt>
                <c:pt idx="106994">
                  <c:v>275.63020833333331</c:v>
                </c:pt>
                <c:pt idx="106995">
                  <c:v>275.6328125</c:v>
                </c:pt>
                <c:pt idx="106996">
                  <c:v>275.63541666666669</c:v>
                </c:pt>
                <c:pt idx="106997">
                  <c:v>275.63802083333331</c:v>
                </c:pt>
                <c:pt idx="106998">
                  <c:v>275.640625</c:v>
                </c:pt>
                <c:pt idx="106999">
                  <c:v>275.64322916666669</c:v>
                </c:pt>
                <c:pt idx="107000">
                  <c:v>275.64583333333331</c:v>
                </c:pt>
                <c:pt idx="107001">
                  <c:v>275.6484375</c:v>
                </c:pt>
                <c:pt idx="107002">
                  <c:v>275.65104166666669</c:v>
                </c:pt>
                <c:pt idx="107003">
                  <c:v>275.65364583333331</c:v>
                </c:pt>
                <c:pt idx="107004">
                  <c:v>275.65625</c:v>
                </c:pt>
                <c:pt idx="107005">
                  <c:v>275.65885416666669</c:v>
                </c:pt>
                <c:pt idx="107006">
                  <c:v>275.66145833333331</c:v>
                </c:pt>
                <c:pt idx="107007">
                  <c:v>275.6640625</c:v>
                </c:pt>
                <c:pt idx="107008">
                  <c:v>275.66666666666669</c:v>
                </c:pt>
                <c:pt idx="107009">
                  <c:v>275.66927083333331</c:v>
                </c:pt>
                <c:pt idx="107010">
                  <c:v>275.671875</c:v>
                </c:pt>
                <c:pt idx="107011">
                  <c:v>275.67447916666669</c:v>
                </c:pt>
                <c:pt idx="107012">
                  <c:v>275.67708333333331</c:v>
                </c:pt>
                <c:pt idx="107013">
                  <c:v>275.6796875</c:v>
                </c:pt>
                <c:pt idx="107014">
                  <c:v>275.68229166666669</c:v>
                </c:pt>
                <c:pt idx="107015">
                  <c:v>275.68489583333331</c:v>
                </c:pt>
                <c:pt idx="107016">
                  <c:v>275.6875</c:v>
                </c:pt>
                <c:pt idx="107017">
                  <c:v>275.69010416666669</c:v>
                </c:pt>
                <c:pt idx="107018">
                  <c:v>275.69270833333331</c:v>
                </c:pt>
                <c:pt idx="107019">
                  <c:v>275.6953125</c:v>
                </c:pt>
                <c:pt idx="107020">
                  <c:v>275.69791666666669</c:v>
                </c:pt>
                <c:pt idx="107021">
                  <c:v>275.70052083333331</c:v>
                </c:pt>
                <c:pt idx="107022">
                  <c:v>275.703125</c:v>
                </c:pt>
                <c:pt idx="107023">
                  <c:v>275.70572916666669</c:v>
                </c:pt>
                <c:pt idx="107024">
                  <c:v>275.70833333333331</c:v>
                </c:pt>
                <c:pt idx="107025">
                  <c:v>275.7109375</c:v>
                </c:pt>
                <c:pt idx="107026">
                  <c:v>275.71354166666669</c:v>
                </c:pt>
                <c:pt idx="107027">
                  <c:v>275.71614583333331</c:v>
                </c:pt>
                <c:pt idx="107028">
                  <c:v>275.71875</c:v>
                </c:pt>
                <c:pt idx="107029">
                  <c:v>275.72135416666669</c:v>
                </c:pt>
                <c:pt idx="107030">
                  <c:v>275.72395833333331</c:v>
                </c:pt>
                <c:pt idx="107031">
                  <c:v>275.7265625</c:v>
                </c:pt>
                <c:pt idx="107032">
                  <c:v>275.72916666666669</c:v>
                </c:pt>
                <c:pt idx="107033">
                  <c:v>275.73177083333331</c:v>
                </c:pt>
                <c:pt idx="107034">
                  <c:v>275.734375</c:v>
                </c:pt>
                <c:pt idx="107035">
                  <c:v>275.73697916666669</c:v>
                </c:pt>
                <c:pt idx="107036">
                  <c:v>275.73958333333331</c:v>
                </c:pt>
                <c:pt idx="107037">
                  <c:v>275.7421875</c:v>
                </c:pt>
                <c:pt idx="107038">
                  <c:v>275.74479166666669</c:v>
                </c:pt>
                <c:pt idx="107039">
                  <c:v>275.74739583333331</c:v>
                </c:pt>
                <c:pt idx="107040">
                  <c:v>275.75</c:v>
                </c:pt>
                <c:pt idx="107041">
                  <c:v>275.75260416666669</c:v>
                </c:pt>
                <c:pt idx="107042">
                  <c:v>275.75520833333331</c:v>
                </c:pt>
                <c:pt idx="107043">
                  <c:v>275.7578125</c:v>
                </c:pt>
                <c:pt idx="107044">
                  <c:v>275.76041666666669</c:v>
                </c:pt>
                <c:pt idx="107045">
                  <c:v>275.76302083333331</c:v>
                </c:pt>
                <c:pt idx="107046">
                  <c:v>275.765625</c:v>
                </c:pt>
                <c:pt idx="107047">
                  <c:v>275.76822916666669</c:v>
                </c:pt>
                <c:pt idx="107048">
                  <c:v>275.77083333333331</c:v>
                </c:pt>
                <c:pt idx="107049">
                  <c:v>275.7734375</c:v>
                </c:pt>
                <c:pt idx="107050">
                  <c:v>275.77604166666669</c:v>
                </c:pt>
                <c:pt idx="107051">
                  <c:v>275.77864583333331</c:v>
                </c:pt>
                <c:pt idx="107052">
                  <c:v>275.78125</c:v>
                </c:pt>
                <c:pt idx="107053">
                  <c:v>275.78385416666669</c:v>
                </c:pt>
                <c:pt idx="107054">
                  <c:v>275.78645833333331</c:v>
                </c:pt>
                <c:pt idx="107055">
                  <c:v>275.7890625</c:v>
                </c:pt>
                <c:pt idx="107056">
                  <c:v>275.79166666666669</c:v>
                </c:pt>
                <c:pt idx="107057">
                  <c:v>275.79427083333331</c:v>
                </c:pt>
                <c:pt idx="107058">
                  <c:v>275.796875</c:v>
                </c:pt>
                <c:pt idx="107059">
                  <c:v>275.79947916666669</c:v>
                </c:pt>
                <c:pt idx="107060">
                  <c:v>275.80208333333331</c:v>
                </c:pt>
                <c:pt idx="107061">
                  <c:v>275.8046875</c:v>
                </c:pt>
                <c:pt idx="107062">
                  <c:v>275.80729166666669</c:v>
                </c:pt>
                <c:pt idx="107063">
                  <c:v>275.80989583333331</c:v>
                </c:pt>
                <c:pt idx="107064">
                  <c:v>275.8125</c:v>
                </c:pt>
                <c:pt idx="107065">
                  <c:v>275.81510416666669</c:v>
                </c:pt>
                <c:pt idx="107066">
                  <c:v>275.81770833333331</c:v>
                </c:pt>
                <c:pt idx="107067">
                  <c:v>275.8203125</c:v>
                </c:pt>
                <c:pt idx="107068">
                  <c:v>275.82291666666669</c:v>
                </c:pt>
                <c:pt idx="107069">
                  <c:v>275.82552083333331</c:v>
                </c:pt>
                <c:pt idx="107070">
                  <c:v>275.828125</c:v>
                </c:pt>
                <c:pt idx="107071">
                  <c:v>275.83072916666669</c:v>
                </c:pt>
                <c:pt idx="107072">
                  <c:v>275.83333333333331</c:v>
                </c:pt>
                <c:pt idx="107073">
                  <c:v>275.8359375</c:v>
                </c:pt>
                <c:pt idx="107074">
                  <c:v>275.83854166666669</c:v>
                </c:pt>
                <c:pt idx="107075">
                  <c:v>275.84114583333331</c:v>
                </c:pt>
                <c:pt idx="107076">
                  <c:v>275.84375</c:v>
                </c:pt>
                <c:pt idx="107077">
                  <c:v>275.84635416666669</c:v>
                </c:pt>
                <c:pt idx="107078">
                  <c:v>275.84895833333331</c:v>
                </c:pt>
                <c:pt idx="107079">
                  <c:v>275.8515625</c:v>
                </c:pt>
                <c:pt idx="107080">
                  <c:v>275.85416666666669</c:v>
                </c:pt>
                <c:pt idx="107081">
                  <c:v>275.85677083333331</c:v>
                </c:pt>
                <c:pt idx="107082">
                  <c:v>275.859375</c:v>
                </c:pt>
                <c:pt idx="107083">
                  <c:v>275.86197916666669</c:v>
                </c:pt>
                <c:pt idx="107084">
                  <c:v>275.86458333333331</c:v>
                </c:pt>
                <c:pt idx="107085">
                  <c:v>275.8671875</c:v>
                </c:pt>
                <c:pt idx="107086">
                  <c:v>275.86979166666669</c:v>
                </c:pt>
                <c:pt idx="107087">
                  <c:v>275.87239583333331</c:v>
                </c:pt>
                <c:pt idx="107088">
                  <c:v>275.875</c:v>
                </c:pt>
                <c:pt idx="107089">
                  <c:v>275.87760416666669</c:v>
                </c:pt>
                <c:pt idx="107090">
                  <c:v>275.88020833333331</c:v>
                </c:pt>
                <c:pt idx="107091">
                  <c:v>275.8828125</c:v>
                </c:pt>
                <c:pt idx="107092">
                  <c:v>275.88541666666669</c:v>
                </c:pt>
                <c:pt idx="107093">
                  <c:v>275.88802083333331</c:v>
                </c:pt>
                <c:pt idx="107094">
                  <c:v>275.890625</c:v>
                </c:pt>
                <c:pt idx="107095">
                  <c:v>275.89322916666669</c:v>
                </c:pt>
                <c:pt idx="107096">
                  <c:v>275.89583333333331</c:v>
                </c:pt>
                <c:pt idx="107097">
                  <c:v>275.8984375</c:v>
                </c:pt>
                <c:pt idx="107098">
                  <c:v>275.90104166666669</c:v>
                </c:pt>
                <c:pt idx="107099">
                  <c:v>275.90364583333331</c:v>
                </c:pt>
                <c:pt idx="107100">
                  <c:v>275.90625</c:v>
                </c:pt>
                <c:pt idx="107101">
                  <c:v>275.90885416666669</c:v>
                </c:pt>
                <c:pt idx="107102">
                  <c:v>275.91145833333331</c:v>
                </c:pt>
                <c:pt idx="107103">
                  <c:v>275.9140625</c:v>
                </c:pt>
                <c:pt idx="107104">
                  <c:v>275.91666666666669</c:v>
                </c:pt>
                <c:pt idx="107105">
                  <c:v>275.91927083333331</c:v>
                </c:pt>
                <c:pt idx="107106">
                  <c:v>275.921875</c:v>
                </c:pt>
                <c:pt idx="107107">
                  <c:v>275.92447916666669</c:v>
                </c:pt>
                <c:pt idx="107108">
                  <c:v>275.92708333333331</c:v>
                </c:pt>
                <c:pt idx="107109">
                  <c:v>275.9296875</c:v>
                </c:pt>
                <c:pt idx="107110">
                  <c:v>275.93229166666669</c:v>
                </c:pt>
                <c:pt idx="107111">
                  <c:v>275.93489583333331</c:v>
                </c:pt>
                <c:pt idx="107112">
                  <c:v>275.9375</c:v>
                </c:pt>
                <c:pt idx="107113">
                  <c:v>275.94010416666669</c:v>
                </c:pt>
                <c:pt idx="107114">
                  <c:v>275.94270833333331</c:v>
                </c:pt>
                <c:pt idx="107115">
                  <c:v>275.9453125</c:v>
                </c:pt>
                <c:pt idx="107116">
                  <c:v>275.94791666666669</c:v>
                </c:pt>
                <c:pt idx="107117">
                  <c:v>275.95052083333331</c:v>
                </c:pt>
                <c:pt idx="107118">
                  <c:v>275.953125</c:v>
                </c:pt>
                <c:pt idx="107119">
                  <c:v>275.95572916666669</c:v>
                </c:pt>
                <c:pt idx="107120">
                  <c:v>275.95833333333331</c:v>
                </c:pt>
                <c:pt idx="107121">
                  <c:v>275.9609375</c:v>
                </c:pt>
                <c:pt idx="107122">
                  <c:v>275.96354166666669</c:v>
                </c:pt>
                <c:pt idx="107123">
                  <c:v>275.96614583333331</c:v>
                </c:pt>
                <c:pt idx="107124">
                  <c:v>275.96875</c:v>
                </c:pt>
                <c:pt idx="107125">
                  <c:v>275.97135416666669</c:v>
                </c:pt>
                <c:pt idx="107126">
                  <c:v>275.97395833333331</c:v>
                </c:pt>
                <c:pt idx="107127">
                  <c:v>275.9765625</c:v>
                </c:pt>
                <c:pt idx="107128">
                  <c:v>275.97916666666669</c:v>
                </c:pt>
                <c:pt idx="107129">
                  <c:v>275.98177083333331</c:v>
                </c:pt>
                <c:pt idx="107130">
                  <c:v>275.984375</c:v>
                </c:pt>
                <c:pt idx="107131">
                  <c:v>275.98697916666669</c:v>
                </c:pt>
                <c:pt idx="107132">
                  <c:v>275.98958333333331</c:v>
                </c:pt>
                <c:pt idx="107133">
                  <c:v>275.9921875</c:v>
                </c:pt>
                <c:pt idx="107134">
                  <c:v>275.99479166666669</c:v>
                </c:pt>
                <c:pt idx="107135">
                  <c:v>275.99739583333331</c:v>
                </c:pt>
                <c:pt idx="107136">
                  <c:v>276</c:v>
                </c:pt>
                <c:pt idx="107137">
                  <c:v>276.00260416666669</c:v>
                </c:pt>
                <c:pt idx="107138">
                  <c:v>276.00520833333331</c:v>
                </c:pt>
                <c:pt idx="107139">
                  <c:v>276.0078125</c:v>
                </c:pt>
                <c:pt idx="107140">
                  <c:v>276.01041666666669</c:v>
                </c:pt>
                <c:pt idx="107141">
                  <c:v>276.01302083333331</c:v>
                </c:pt>
                <c:pt idx="107142">
                  <c:v>276.015625</c:v>
                </c:pt>
                <c:pt idx="107143">
                  <c:v>276.01822916666669</c:v>
                </c:pt>
                <c:pt idx="107144">
                  <c:v>276.02083333333331</c:v>
                </c:pt>
                <c:pt idx="107145">
                  <c:v>276.0234375</c:v>
                </c:pt>
                <c:pt idx="107146">
                  <c:v>276.02604166666669</c:v>
                </c:pt>
                <c:pt idx="107147">
                  <c:v>276.02864583333331</c:v>
                </c:pt>
                <c:pt idx="107148">
                  <c:v>276.03125</c:v>
                </c:pt>
                <c:pt idx="107149">
                  <c:v>276.03385416666669</c:v>
                </c:pt>
                <c:pt idx="107150">
                  <c:v>276.03645833333331</c:v>
                </c:pt>
                <c:pt idx="107151">
                  <c:v>276.0390625</c:v>
                </c:pt>
                <c:pt idx="107152">
                  <c:v>276.04166666666669</c:v>
                </c:pt>
                <c:pt idx="107153">
                  <c:v>276.04427083333331</c:v>
                </c:pt>
                <c:pt idx="107154">
                  <c:v>276.046875</c:v>
                </c:pt>
                <c:pt idx="107155">
                  <c:v>276.04947916666669</c:v>
                </c:pt>
                <c:pt idx="107156">
                  <c:v>276.05208333333331</c:v>
                </c:pt>
                <c:pt idx="107157">
                  <c:v>276.0546875</c:v>
                </c:pt>
                <c:pt idx="107158">
                  <c:v>276.05729166666669</c:v>
                </c:pt>
                <c:pt idx="107159">
                  <c:v>276.05989583333331</c:v>
                </c:pt>
                <c:pt idx="107160">
                  <c:v>276.0625</c:v>
                </c:pt>
                <c:pt idx="107161">
                  <c:v>276.06510416666669</c:v>
                </c:pt>
                <c:pt idx="107162">
                  <c:v>276.06770833333331</c:v>
                </c:pt>
                <c:pt idx="107163">
                  <c:v>276.0703125</c:v>
                </c:pt>
                <c:pt idx="107164">
                  <c:v>276.07291666666669</c:v>
                </c:pt>
                <c:pt idx="107165">
                  <c:v>276.07552083333331</c:v>
                </c:pt>
                <c:pt idx="107166">
                  <c:v>276.078125</c:v>
                </c:pt>
                <c:pt idx="107167">
                  <c:v>276.08072916666669</c:v>
                </c:pt>
                <c:pt idx="107168">
                  <c:v>276.08333333333331</c:v>
                </c:pt>
                <c:pt idx="107169">
                  <c:v>276.0859375</c:v>
                </c:pt>
                <c:pt idx="107170">
                  <c:v>276.08854166666669</c:v>
                </c:pt>
                <c:pt idx="107171">
                  <c:v>276.09114583333331</c:v>
                </c:pt>
                <c:pt idx="107172">
                  <c:v>276.09375</c:v>
                </c:pt>
                <c:pt idx="107173">
                  <c:v>276.09635416666669</c:v>
                </c:pt>
                <c:pt idx="107174">
                  <c:v>276.09895833333331</c:v>
                </c:pt>
                <c:pt idx="107175">
                  <c:v>276.1015625</c:v>
                </c:pt>
                <c:pt idx="107176">
                  <c:v>276.10416666666669</c:v>
                </c:pt>
                <c:pt idx="107177">
                  <c:v>276.10677083333331</c:v>
                </c:pt>
                <c:pt idx="107178">
                  <c:v>276.109375</c:v>
                </c:pt>
                <c:pt idx="107179">
                  <c:v>276.11197916666669</c:v>
                </c:pt>
                <c:pt idx="107180">
                  <c:v>276.11458333333331</c:v>
                </c:pt>
                <c:pt idx="107181">
                  <c:v>276.1171875</c:v>
                </c:pt>
                <c:pt idx="107182">
                  <c:v>276.11979166666669</c:v>
                </c:pt>
                <c:pt idx="107183">
                  <c:v>276.12239583333331</c:v>
                </c:pt>
                <c:pt idx="107184">
                  <c:v>276.125</c:v>
                </c:pt>
                <c:pt idx="107185">
                  <c:v>276.12760416666669</c:v>
                </c:pt>
                <c:pt idx="107186">
                  <c:v>276.13020833333331</c:v>
                </c:pt>
                <c:pt idx="107187">
                  <c:v>276.1328125</c:v>
                </c:pt>
                <c:pt idx="107188">
                  <c:v>276.13541666666669</c:v>
                </c:pt>
                <c:pt idx="107189">
                  <c:v>276.13802083333331</c:v>
                </c:pt>
                <c:pt idx="107190">
                  <c:v>276.140625</c:v>
                </c:pt>
                <c:pt idx="107191">
                  <c:v>276.14322916666669</c:v>
                </c:pt>
                <c:pt idx="107192">
                  <c:v>276.14583333333331</c:v>
                </c:pt>
                <c:pt idx="107193">
                  <c:v>276.1484375</c:v>
                </c:pt>
                <c:pt idx="107194">
                  <c:v>276.15104166666669</c:v>
                </c:pt>
                <c:pt idx="107195">
                  <c:v>276.15364583333331</c:v>
                </c:pt>
                <c:pt idx="107196">
                  <c:v>276.15625</c:v>
                </c:pt>
                <c:pt idx="107197">
                  <c:v>276.15885416666669</c:v>
                </c:pt>
                <c:pt idx="107198">
                  <c:v>276.16145833333331</c:v>
                </c:pt>
                <c:pt idx="107199">
                  <c:v>276.1640625</c:v>
                </c:pt>
                <c:pt idx="107200">
                  <c:v>276.16666666666669</c:v>
                </c:pt>
                <c:pt idx="107201">
                  <c:v>276.16927083333331</c:v>
                </c:pt>
                <c:pt idx="107202">
                  <c:v>276.171875</c:v>
                </c:pt>
                <c:pt idx="107203">
                  <c:v>276.17447916666669</c:v>
                </c:pt>
                <c:pt idx="107204">
                  <c:v>276.17708333333331</c:v>
                </c:pt>
                <c:pt idx="107205">
                  <c:v>276.1796875</c:v>
                </c:pt>
                <c:pt idx="107206">
                  <c:v>276.18229166666669</c:v>
                </c:pt>
                <c:pt idx="107207">
                  <c:v>276.18489583333331</c:v>
                </c:pt>
                <c:pt idx="107208">
                  <c:v>276.1875</c:v>
                </c:pt>
                <c:pt idx="107209">
                  <c:v>276.19010416666669</c:v>
                </c:pt>
                <c:pt idx="107210">
                  <c:v>276.19270833333331</c:v>
                </c:pt>
                <c:pt idx="107211">
                  <c:v>276.1953125</c:v>
                </c:pt>
                <c:pt idx="107212">
                  <c:v>276.19791666666669</c:v>
                </c:pt>
                <c:pt idx="107213">
                  <c:v>276.20052083333331</c:v>
                </c:pt>
                <c:pt idx="107214">
                  <c:v>276.203125</c:v>
                </c:pt>
                <c:pt idx="107215">
                  <c:v>276.20572916666669</c:v>
                </c:pt>
                <c:pt idx="107216">
                  <c:v>276.20833333333331</c:v>
                </c:pt>
                <c:pt idx="107217">
                  <c:v>276.2109375</c:v>
                </c:pt>
                <c:pt idx="107218">
                  <c:v>276.21354166666669</c:v>
                </c:pt>
                <c:pt idx="107219">
                  <c:v>276.21614583333331</c:v>
                </c:pt>
                <c:pt idx="107220">
                  <c:v>276.21875</c:v>
                </c:pt>
                <c:pt idx="107221">
                  <c:v>276.22135416666669</c:v>
                </c:pt>
                <c:pt idx="107222">
                  <c:v>276.22395833333331</c:v>
                </c:pt>
                <c:pt idx="107223">
                  <c:v>276.2265625</c:v>
                </c:pt>
                <c:pt idx="107224">
                  <c:v>276.22916666666669</c:v>
                </c:pt>
                <c:pt idx="107225">
                  <c:v>276.23177083333331</c:v>
                </c:pt>
                <c:pt idx="107226">
                  <c:v>276.234375</c:v>
                </c:pt>
                <c:pt idx="107227">
                  <c:v>276.23697916666669</c:v>
                </c:pt>
                <c:pt idx="107228">
                  <c:v>276.23958333333331</c:v>
                </c:pt>
                <c:pt idx="107229">
                  <c:v>276.2421875</c:v>
                </c:pt>
                <c:pt idx="107230">
                  <c:v>276.24479166666669</c:v>
                </c:pt>
                <c:pt idx="107231">
                  <c:v>276.24739583333331</c:v>
                </c:pt>
                <c:pt idx="107232">
                  <c:v>276.25</c:v>
                </c:pt>
                <c:pt idx="107233">
                  <c:v>276.25260416666669</c:v>
                </c:pt>
                <c:pt idx="107234">
                  <c:v>276.25520833333331</c:v>
                </c:pt>
                <c:pt idx="107235">
                  <c:v>276.2578125</c:v>
                </c:pt>
                <c:pt idx="107236">
                  <c:v>276.26041666666669</c:v>
                </c:pt>
                <c:pt idx="107237">
                  <c:v>276.26302083333331</c:v>
                </c:pt>
                <c:pt idx="107238">
                  <c:v>276.265625</c:v>
                </c:pt>
                <c:pt idx="107239">
                  <c:v>276.26822916666669</c:v>
                </c:pt>
                <c:pt idx="107240">
                  <c:v>276.27083333333331</c:v>
                </c:pt>
                <c:pt idx="107241">
                  <c:v>276.2734375</c:v>
                </c:pt>
                <c:pt idx="107242">
                  <c:v>276.27604166666669</c:v>
                </c:pt>
                <c:pt idx="107243">
                  <c:v>276.27864583333331</c:v>
                </c:pt>
                <c:pt idx="107244">
                  <c:v>276.28125</c:v>
                </c:pt>
                <c:pt idx="107245">
                  <c:v>276.28385416666669</c:v>
                </c:pt>
                <c:pt idx="107246">
                  <c:v>276.28645833333331</c:v>
                </c:pt>
                <c:pt idx="107247">
                  <c:v>276.2890625</c:v>
                </c:pt>
                <c:pt idx="107248">
                  <c:v>276.29166666666669</c:v>
                </c:pt>
                <c:pt idx="107249">
                  <c:v>276.29427083333331</c:v>
                </c:pt>
                <c:pt idx="107250">
                  <c:v>276.296875</c:v>
                </c:pt>
                <c:pt idx="107251">
                  <c:v>276.29947916666669</c:v>
                </c:pt>
                <c:pt idx="107252">
                  <c:v>276.30208333333331</c:v>
                </c:pt>
                <c:pt idx="107253">
                  <c:v>276.3046875</c:v>
                </c:pt>
                <c:pt idx="107254">
                  <c:v>276.30729166666669</c:v>
                </c:pt>
                <c:pt idx="107255">
                  <c:v>276.30989583333331</c:v>
                </c:pt>
                <c:pt idx="107256">
                  <c:v>276.3125</c:v>
                </c:pt>
                <c:pt idx="107257">
                  <c:v>276.31510416666669</c:v>
                </c:pt>
                <c:pt idx="107258">
                  <c:v>276.31770833333331</c:v>
                </c:pt>
                <c:pt idx="107259">
                  <c:v>276.3203125</c:v>
                </c:pt>
                <c:pt idx="107260">
                  <c:v>276.32291666666669</c:v>
                </c:pt>
                <c:pt idx="107261">
                  <c:v>276.32552083333331</c:v>
                </c:pt>
                <c:pt idx="107262">
                  <c:v>276.328125</c:v>
                </c:pt>
                <c:pt idx="107263">
                  <c:v>276.33072916666669</c:v>
                </c:pt>
                <c:pt idx="107264">
                  <c:v>276.33333333333331</c:v>
                </c:pt>
                <c:pt idx="107265">
                  <c:v>276.3359375</c:v>
                </c:pt>
                <c:pt idx="107266">
                  <c:v>276.33854166666669</c:v>
                </c:pt>
                <c:pt idx="107267">
                  <c:v>276.34114583333331</c:v>
                </c:pt>
                <c:pt idx="107268">
                  <c:v>276.34375</c:v>
                </c:pt>
                <c:pt idx="107269">
                  <c:v>276.34635416666669</c:v>
                </c:pt>
                <c:pt idx="107270">
                  <c:v>276.34895833333331</c:v>
                </c:pt>
                <c:pt idx="107271">
                  <c:v>276.3515625</c:v>
                </c:pt>
                <c:pt idx="107272">
                  <c:v>276.35416666666669</c:v>
                </c:pt>
                <c:pt idx="107273">
                  <c:v>276.35677083333331</c:v>
                </c:pt>
                <c:pt idx="107274">
                  <c:v>276.359375</c:v>
                </c:pt>
                <c:pt idx="107275">
                  <c:v>276.36197916666669</c:v>
                </c:pt>
                <c:pt idx="107276">
                  <c:v>276.36458333333331</c:v>
                </c:pt>
                <c:pt idx="107277">
                  <c:v>276.3671875</c:v>
                </c:pt>
                <c:pt idx="107278">
                  <c:v>276.36979166666669</c:v>
                </c:pt>
                <c:pt idx="107279">
                  <c:v>276.37239583333331</c:v>
                </c:pt>
                <c:pt idx="107280">
                  <c:v>276.375</c:v>
                </c:pt>
                <c:pt idx="107281">
                  <c:v>276.37760416666669</c:v>
                </c:pt>
                <c:pt idx="107282">
                  <c:v>276.38020833333331</c:v>
                </c:pt>
                <c:pt idx="107283">
                  <c:v>276.3828125</c:v>
                </c:pt>
                <c:pt idx="107284">
                  <c:v>276.38541666666669</c:v>
                </c:pt>
                <c:pt idx="107285">
                  <c:v>276.38802083333331</c:v>
                </c:pt>
                <c:pt idx="107286">
                  <c:v>276.390625</c:v>
                </c:pt>
                <c:pt idx="107287">
                  <c:v>276.39322916666669</c:v>
                </c:pt>
                <c:pt idx="107288">
                  <c:v>276.39583333333331</c:v>
                </c:pt>
                <c:pt idx="107289">
                  <c:v>276.3984375</c:v>
                </c:pt>
                <c:pt idx="107290">
                  <c:v>276.40104166666669</c:v>
                </c:pt>
                <c:pt idx="107291">
                  <c:v>276.40364583333331</c:v>
                </c:pt>
                <c:pt idx="107292">
                  <c:v>276.40625</c:v>
                </c:pt>
                <c:pt idx="107293">
                  <c:v>276.40885416666669</c:v>
                </c:pt>
                <c:pt idx="107294">
                  <c:v>276.41145833333331</c:v>
                </c:pt>
                <c:pt idx="107295">
                  <c:v>276.4140625</c:v>
                </c:pt>
                <c:pt idx="107296">
                  <c:v>276.41666666666669</c:v>
                </c:pt>
                <c:pt idx="107297">
                  <c:v>276.41927083333331</c:v>
                </c:pt>
                <c:pt idx="107298">
                  <c:v>276.421875</c:v>
                </c:pt>
                <c:pt idx="107299">
                  <c:v>276.42447916666669</c:v>
                </c:pt>
                <c:pt idx="107300">
                  <c:v>276.42708333333331</c:v>
                </c:pt>
                <c:pt idx="107301">
                  <c:v>276.4296875</c:v>
                </c:pt>
                <c:pt idx="107302">
                  <c:v>276.43229166666669</c:v>
                </c:pt>
                <c:pt idx="107303">
                  <c:v>276.43489583333331</c:v>
                </c:pt>
                <c:pt idx="107304">
                  <c:v>276.4375</c:v>
                </c:pt>
                <c:pt idx="107305">
                  <c:v>276.44010416666669</c:v>
                </c:pt>
                <c:pt idx="107306">
                  <c:v>276.44270833333331</c:v>
                </c:pt>
                <c:pt idx="107307">
                  <c:v>276.4453125</c:v>
                </c:pt>
                <c:pt idx="107308">
                  <c:v>276.44791666666669</c:v>
                </c:pt>
                <c:pt idx="107309">
                  <c:v>276.45052083333331</c:v>
                </c:pt>
                <c:pt idx="107310">
                  <c:v>276.453125</c:v>
                </c:pt>
                <c:pt idx="107311">
                  <c:v>276.45572916666669</c:v>
                </c:pt>
                <c:pt idx="107312">
                  <c:v>276.45833333333331</c:v>
                </c:pt>
                <c:pt idx="107313">
                  <c:v>276.4609375</c:v>
                </c:pt>
                <c:pt idx="107314">
                  <c:v>276.46354166666669</c:v>
                </c:pt>
                <c:pt idx="107315">
                  <c:v>276.46614583333331</c:v>
                </c:pt>
                <c:pt idx="107316">
                  <c:v>276.46875</c:v>
                </c:pt>
                <c:pt idx="107317">
                  <c:v>276.47135416666669</c:v>
                </c:pt>
                <c:pt idx="107318">
                  <c:v>276.47395833333331</c:v>
                </c:pt>
                <c:pt idx="107319">
                  <c:v>276.4765625</c:v>
                </c:pt>
                <c:pt idx="107320">
                  <c:v>276.47916666666669</c:v>
                </c:pt>
                <c:pt idx="107321">
                  <c:v>276.48177083333331</c:v>
                </c:pt>
                <c:pt idx="107322">
                  <c:v>276.484375</c:v>
                </c:pt>
                <c:pt idx="107323">
                  <c:v>276.48697916666669</c:v>
                </c:pt>
                <c:pt idx="107324">
                  <c:v>276.48958333333331</c:v>
                </c:pt>
                <c:pt idx="107325">
                  <c:v>276.4921875</c:v>
                </c:pt>
                <c:pt idx="107326">
                  <c:v>276.49479166666669</c:v>
                </c:pt>
                <c:pt idx="107327">
                  <c:v>276.49739583333331</c:v>
                </c:pt>
                <c:pt idx="107328">
                  <c:v>276.5</c:v>
                </c:pt>
                <c:pt idx="107329">
                  <c:v>276.50260416666669</c:v>
                </c:pt>
                <c:pt idx="107330">
                  <c:v>276.50520833333331</c:v>
                </c:pt>
                <c:pt idx="107331">
                  <c:v>276.5078125</c:v>
                </c:pt>
                <c:pt idx="107332">
                  <c:v>276.51041666666669</c:v>
                </c:pt>
                <c:pt idx="107333">
                  <c:v>276.51302083333331</c:v>
                </c:pt>
                <c:pt idx="107334">
                  <c:v>276.515625</c:v>
                </c:pt>
                <c:pt idx="107335">
                  <c:v>276.51822916666669</c:v>
                </c:pt>
                <c:pt idx="107336">
                  <c:v>276.52083333333331</c:v>
                </c:pt>
                <c:pt idx="107337">
                  <c:v>276.5234375</c:v>
                </c:pt>
                <c:pt idx="107338">
                  <c:v>276.52604166666669</c:v>
                </c:pt>
                <c:pt idx="107339">
                  <c:v>276.52864583333331</c:v>
                </c:pt>
                <c:pt idx="107340">
                  <c:v>276.53125</c:v>
                </c:pt>
                <c:pt idx="107341">
                  <c:v>276.53385416666669</c:v>
                </c:pt>
                <c:pt idx="107342">
                  <c:v>276.53645833333331</c:v>
                </c:pt>
                <c:pt idx="107343">
                  <c:v>276.5390625</c:v>
                </c:pt>
                <c:pt idx="107344">
                  <c:v>276.54166666666669</c:v>
                </c:pt>
                <c:pt idx="107345">
                  <c:v>276.54427083333331</c:v>
                </c:pt>
                <c:pt idx="107346">
                  <c:v>276.546875</c:v>
                </c:pt>
                <c:pt idx="107347">
                  <c:v>276.54947916666669</c:v>
                </c:pt>
                <c:pt idx="107348">
                  <c:v>276.55208333333331</c:v>
                </c:pt>
                <c:pt idx="107349">
                  <c:v>276.5546875</c:v>
                </c:pt>
                <c:pt idx="107350">
                  <c:v>276.55729166666669</c:v>
                </c:pt>
                <c:pt idx="107351">
                  <c:v>276.55989583333331</c:v>
                </c:pt>
                <c:pt idx="107352">
                  <c:v>276.5625</c:v>
                </c:pt>
                <c:pt idx="107353">
                  <c:v>276.56510416666669</c:v>
                </c:pt>
                <c:pt idx="107354">
                  <c:v>276.56770833333331</c:v>
                </c:pt>
                <c:pt idx="107355">
                  <c:v>276.5703125</c:v>
                </c:pt>
                <c:pt idx="107356">
                  <c:v>276.57291666666669</c:v>
                </c:pt>
                <c:pt idx="107357">
                  <c:v>276.57552083333331</c:v>
                </c:pt>
                <c:pt idx="107358">
                  <c:v>276.578125</c:v>
                </c:pt>
                <c:pt idx="107359">
                  <c:v>276.58072916666669</c:v>
                </c:pt>
                <c:pt idx="107360">
                  <c:v>276.58333333333331</c:v>
                </c:pt>
                <c:pt idx="107361">
                  <c:v>276.5859375</c:v>
                </c:pt>
                <c:pt idx="107362">
                  <c:v>276.58854166666669</c:v>
                </c:pt>
                <c:pt idx="107363">
                  <c:v>276.59114583333331</c:v>
                </c:pt>
                <c:pt idx="107364">
                  <c:v>276.59375</c:v>
                </c:pt>
                <c:pt idx="107365">
                  <c:v>276.59635416666669</c:v>
                </c:pt>
                <c:pt idx="107366">
                  <c:v>276.59895833333331</c:v>
                </c:pt>
                <c:pt idx="107367">
                  <c:v>276.6015625</c:v>
                </c:pt>
                <c:pt idx="107368">
                  <c:v>276.60416666666669</c:v>
                </c:pt>
                <c:pt idx="107369">
                  <c:v>276.60677083333331</c:v>
                </c:pt>
                <c:pt idx="107370">
                  <c:v>276.609375</c:v>
                </c:pt>
                <c:pt idx="107371">
                  <c:v>276.61197916666669</c:v>
                </c:pt>
                <c:pt idx="107372">
                  <c:v>276.61458333333331</c:v>
                </c:pt>
                <c:pt idx="107373">
                  <c:v>276.6171875</c:v>
                </c:pt>
                <c:pt idx="107374">
                  <c:v>276.61979166666669</c:v>
                </c:pt>
                <c:pt idx="107375">
                  <c:v>276.62239583333331</c:v>
                </c:pt>
                <c:pt idx="107376">
                  <c:v>276.625</c:v>
                </c:pt>
                <c:pt idx="107377">
                  <c:v>276.62760416666669</c:v>
                </c:pt>
                <c:pt idx="107378">
                  <c:v>276.63020833333331</c:v>
                </c:pt>
                <c:pt idx="107379">
                  <c:v>276.6328125</c:v>
                </c:pt>
                <c:pt idx="107380">
                  <c:v>276.63541666666669</c:v>
                </c:pt>
                <c:pt idx="107381">
                  <c:v>276.63802083333331</c:v>
                </c:pt>
                <c:pt idx="107382">
                  <c:v>276.640625</c:v>
                </c:pt>
                <c:pt idx="107383">
                  <c:v>276.64322916666669</c:v>
                </c:pt>
                <c:pt idx="107384">
                  <c:v>276.64583333333331</c:v>
                </c:pt>
                <c:pt idx="107385">
                  <c:v>276.6484375</c:v>
                </c:pt>
                <c:pt idx="107386">
                  <c:v>276.65104166666669</c:v>
                </c:pt>
                <c:pt idx="107387">
                  <c:v>276.65364583333331</c:v>
                </c:pt>
                <c:pt idx="107388">
                  <c:v>276.65625</c:v>
                </c:pt>
                <c:pt idx="107389">
                  <c:v>276.65885416666669</c:v>
                </c:pt>
                <c:pt idx="107390">
                  <c:v>276.66145833333331</c:v>
                </c:pt>
                <c:pt idx="107391">
                  <c:v>276.6640625</c:v>
                </c:pt>
                <c:pt idx="107392">
                  <c:v>276.66666666666669</c:v>
                </c:pt>
                <c:pt idx="107393">
                  <c:v>276.66927083333331</c:v>
                </c:pt>
                <c:pt idx="107394">
                  <c:v>276.671875</c:v>
                </c:pt>
                <c:pt idx="107395">
                  <c:v>276.67447916666669</c:v>
                </c:pt>
                <c:pt idx="107396">
                  <c:v>276.67708333333331</c:v>
                </c:pt>
                <c:pt idx="107397">
                  <c:v>276.6796875</c:v>
                </c:pt>
                <c:pt idx="107398">
                  <c:v>276.68229166666669</c:v>
                </c:pt>
                <c:pt idx="107399">
                  <c:v>276.68489583333331</c:v>
                </c:pt>
                <c:pt idx="107400">
                  <c:v>276.6875</c:v>
                </c:pt>
                <c:pt idx="107401">
                  <c:v>276.69010416666669</c:v>
                </c:pt>
                <c:pt idx="107402">
                  <c:v>276.69270833333331</c:v>
                </c:pt>
                <c:pt idx="107403">
                  <c:v>276.6953125</c:v>
                </c:pt>
                <c:pt idx="107404">
                  <c:v>276.69791666666669</c:v>
                </c:pt>
                <c:pt idx="107405">
                  <c:v>276.70052083333331</c:v>
                </c:pt>
                <c:pt idx="107406">
                  <c:v>276.703125</c:v>
                </c:pt>
                <c:pt idx="107407">
                  <c:v>276.70572916666669</c:v>
                </c:pt>
                <c:pt idx="107408">
                  <c:v>276.70833333333331</c:v>
                </c:pt>
                <c:pt idx="107409">
                  <c:v>276.7109375</c:v>
                </c:pt>
                <c:pt idx="107410">
                  <c:v>276.71354166666669</c:v>
                </c:pt>
                <c:pt idx="107411">
                  <c:v>276.71614583333331</c:v>
                </c:pt>
                <c:pt idx="107412">
                  <c:v>276.71875</c:v>
                </c:pt>
                <c:pt idx="107413">
                  <c:v>276.72135416666669</c:v>
                </c:pt>
                <c:pt idx="107414">
                  <c:v>276.72395833333331</c:v>
                </c:pt>
                <c:pt idx="107415">
                  <c:v>276.7265625</c:v>
                </c:pt>
                <c:pt idx="107416">
                  <c:v>276.72916666666669</c:v>
                </c:pt>
                <c:pt idx="107417">
                  <c:v>276.73177083333331</c:v>
                </c:pt>
                <c:pt idx="107418">
                  <c:v>276.734375</c:v>
                </c:pt>
                <c:pt idx="107419">
                  <c:v>276.73697916666669</c:v>
                </c:pt>
                <c:pt idx="107420">
                  <c:v>276.73958333333331</c:v>
                </c:pt>
                <c:pt idx="107421">
                  <c:v>276.7421875</c:v>
                </c:pt>
                <c:pt idx="107422">
                  <c:v>276.74479166666669</c:v>
                </c:pt>
                <c:pt idx="107423">
                  <c:v>276.74739583333331</c:v>
                </c:pt>
                <c:pt idx="107424">
                  <c:v>276.75</c:v>
                </c:pt>
                <c:pt idx="107425">
                  <c:v>276.75260416666669</c:v>
                </c:pt>
                <c:pt idx="107426">
                  <c:v>276.75520833333331</c:v>
                </c:pt>
                <c:pt idx="107427">
                  <c:v>276.7578125</c:v>
                </c:pt>
                <c:pt idx="107428">
                  <c:v>276.76041666666669</c:v>
                </c:pt>
                <c:pt idx="107429">
                  <c:v>276.76302083333331</c:v>
                </c:pt>
                <c:pt idx="107430">
                  <c:v>276.765625</c:v>
                </c:pt>
                <c:pt idx="107431">
                  <c:v>276.76822916666669</c:v>
                </c:pt>
                <c:pt idx="107432">
                  <c:v>276.77083333333331</c:v>
                </c:pt>
                <c:pt idx="107433">
                  <c:v>276.7734375</c:v>
                </c:pt>
                <c:pt idx="107434">
                  <c:v>276.77604166666669</c:v>
                </c:pt>
                <c:pt idx="107435">
                  <c:v>276.77864583333331</c:v>
                </c:pt>
                <c:pt idx="107436">
                  <c:v>276.78125</c:v>
                </c:pt>
                <c:pt idx="107437">
                  <c:v>276.78385416666669</c:v>
                </c:pt>
                <c:pt idx="107438">
                  <c:v>276.78645833333331</c:v>
                </c:pt>
                <c:pt idx="107439">
                  <c:v>276.7890625</c:v>
                </c:pt>
                <c:pt idx="107440">
                  <c:v>276.79166666666669</c:v>
                </c:pt>
                <c:pt idx="107441">
                  <c:v>276.79427083333331</c:v>
                </c:pt>
                <c:pt idx="107442">
                  <c:v>276.796875</c:v>
                </c:pt>
                <c:pt idx="107443">
                  <c:v>276.79947916666669</c:v>
                </c:pt>
                <c:pt idx="107444">
                  <c:v>276.80208333333331</c:v>
                </c:pt>
                <c:pt idx="107445">
                  <c:v>276.8046875</c:v>
                </c:pt>
                <c:pt idx="107446">
                  <c:v>276.80729166666669</c:v>
                </c:pt>
                <c:pt idx="107447">
                  <c:v>276.80989583333331</c:v>
                </c:pt>
                <c:pt idx="107448">
                  <c:v>276.8125</c:v>
                </c:pt>
                <c:pt idx="107449">
                  <c:v>276.81510416666669</c:v>
                </c:pt>
                <c:pt idx="107450">
                  <c:v>276.81770833333331</c:v>
                </c:pt>
                <c:pt idx="107451">
                  <c:v>276.8203125</c:v>
                </c:pt>
                <c:pt idx="107452">
                  <c:v>276.82291666666669</c:v>
                </c:pt>
                <c:pt idx="107453">
                  <c:v>276.82552083333331</c:v>
                </c:pt>
                <c:pt idx="107454">
                  <c:v>276.828125</c:v>
                </c:pt>
                <c:pt idx="107455">
                  <c:v>276.83072916666669</c:v>
                </c:pt>
                <c:pt idx="107456">
                  <c:v>276.83333333333331</c:v>
                </c:pt>
                <c:pt idx="107457">
                  <c:v>276.8359375</c:v>
                </c:pt>
                <c:pt idx="107458">
                  <c:v>276.83854166666669</c:v>
                </c:pt>
                <c:pt idx="107459">
                  <c:v>276.84114583333331</c:v>
                </c:pt>
                <c:pt idx="107460">
                  <c:v>276.84375</c:v>
                </c:pt>
                <c:pt idx="107461">
                  <c:v>276.84635416666669</c:v>
                </c:pt>
                <c:pt idx="107462">
                  <c:v>276.84895833333331</c:v>
                </c:pt>
                <c:pt idx="107463">
                  <c:v>276.8515625</c:v>
                </c:pt>
                <c:pt idx="107464">
                  <c:v>276.85416666666669</c:v>
                </c:pt>
                <c:pt idx="107465">
                  <c:v>276.85677083333331</c:v>
                </c:pt>
                <c:pt idx="107466">
                  <c:v>276.859375</c:v>
                </c:pt>
                <c:pt idx="107467">
                  <c:v>276.86197916666669</c:v>
                </c:pt>
                <c:pt idx="107468">
                  <c:v>276.86458333333331</c:v>
                </c:pt>
                <c:pt idx="107469">
                  <c:v>276.8671875</c:v>
                </c:pt>
                <c:pt idx="107470">
                  <c:v>276.86979166666669</c:v>
                </c:pt>
                <c:pt idx="107471">
                  <c:v>276.87239583333331</c:v>
                </c:pt>
                <c:pt idx="107472">
                  <c:v>276.875</c:v>
                </c:pt>
                <c:pt idx="107473">
                  <c:v>276.87760416666669</c:v>
                </c:pt>
                <c:pt idx="107474">
                  <c:v>276.88020833333331</c:v>
                </c:pt>
                <c:pt idx="107475">
                  <c:v>276.8828125</c:v>
                </c:pt>
                <c:pt idx="107476">
                  <c:v>276.88541666666669</c:v>
                </c:pt>
                <c:pt idx="107477">
                  <c:v>276.88802083333331</c:v>
                </c:pt>
                <c:pt idx="107478">
                  <c:v>276.890625</c:v>
                </c:pt>
                <c:pt idx="107479">
                  <c:v>276.89322916666669</c:v>
                </c:pt>
                <c:pt idx="107480">
                  <c:v>276.89583333333331</c:v>
                </c:pt>
                <c:pt idx="107481">
                  <c:v>276.8984375</c:v>
                </c:pt>
                <c:pt idx="107482">
                  <c:v>276.90104166666669</c:v>
                </c:pt>
                <c:pt idx="107483">
                  <c:v>276.90364583333331</c:v>
                </c:pt>
                <c:pt idx="107484">
                  <c:v>276.90625</c:v>
                </c:pt>
                <c:pt idx="107485">
                  <c:v>276.90885416666669</c:v>
                </c:pt>
                <c:pt idx="107486">
                  <c:v>276.91145833333331</c:v>
                </c:pt>
                <c:pt idx="107487">
                  <c:v>276.9140625</c:v>
                </c:pt>
                <c:pt idx="107488">
                  <c:v>276.91666666666669</c:v>
                </c:pt>
                <c:pt idx="107489">
                  <c:v>276.91927083333331</c:v>
                </c:pt>
                <c:pt idx="107490">
                  <c:v>276.921875</c:v>
                </c:pt>
                <c:pt idx="107491">
                  <c:v>276.92447916666669</c:v>
                </c:pt>
                <c:pt idx="107492">
                  <c:v>276.92708333333331</c:v>
                </c:pt>
                <c:pt idx="107493">
                  <c:v>276.9296875</c:v>
                </c:pt>
                <c:pt idx="107494">
                  <c:v>276.93229166666669</c:v>
                </c:pt>
                <c:pt idx="107495">
                  <c:v>276.93489583333331</c:v>
                </c:pt>
                <c:pt idx="107496">
                  <c:v>276.9375</c:v>
                </c:pt>
                <c:pt idx="107497">
                  <c:v>276.94010416666669</c:v>
                </c:pt>
                <c:pt idx="107498">
                  <c:v>276.94270833333331</c:v>
                </c:pt>
                <c:pt idx="107499">
                  <c:v>276.9453125</c:v>
                </c:pt>
                <c:pt idx="107500">
                  <c:v>276.94791666666669</c:v>
                </c:pt>
                <c:pt idx="107501">
                  <c:v>276.95052083333331</c:v>
                </c:pt>
                <c:pt idx="107502">
                  <c:v>276.953125</c:v>
                </c:pt>
                <c:pt idx="107503">
                  <c:v>276.95572916666669</c:v>
                </c:pt>
                <c:pt idx="107504">
                  <c:v>276.95833333333331</c:v>
                </c:pt>
                <c:pt idx="107505">
                  <c:v>276.9609375</c:v>
                </c:pt>
                <c:pt idx="107506">
                  <c:v>276.96354166666669</c:v>
                </c:pt>
                <c:pt idx="107507">
                  <c:v>276.96614583333331</c:v>
                </c:pt>
                <c:pt idx="107508">
                  <c:v>276.96875</c:v>
                </c:pt>
                <c:pt idx="107509">
                  <c:v>276.97135416666669</c:v>
                </c:pt>
                <c:pt idx="107510">
                  <c:v>276.97395833333331</c:v>
                </c:pt>
                <c:pt idx="107511">
                  <c:v>276.9765625</c:v>
                </c:pt>
                <c:pt idx="107512">
                  <c:v>276.97916666666669</c:v>
                </c:pt>
                <c:pt idx="107513">
                  <c:v>276.98177083333331</c:v>
                </c:pt>
                <c:pt idx="107514">
                  <c:v>276.984375</c:v>
                </c:pt>
                <c:pt idx="107515">
                  <c:v>276.98697916666669</c:v>
                </c:pt>
                <c:pt idx="107516">
                  <c:v>276.98958333333331</c:v>
                </c:pt>
                <c:pt idx="107517">
                  <c:v>276.9921875</c:v>
                </c:pt>
                <c:pt idx="107518">
                  <c:v>276.99479166666669</c:v>
                </c:pt>
                <c:pt idx="107519">
                  <c:v>276.99739583333331</c:v>
                </c:pt>
                <c:pt idx="107520">
                  <c:v>277</c:v>
                </c:pt>
                <c:pt idx="107521">
                  <c:v>277.00260416666669</c:v>
                </c:pt>
                <c:pt idx="107522">
                  <c:v>277.00520833333331</c:v>
                </c:pt>
                <c:pt idx="107523">
                  <c:v>277.0078125</c:v>
                </c:pt>
                <c:pt idx="107524">
                  <c:v>277.01041666666669</c:v>
                </c:pt>
                <c:pt idx="107525">
                  <c:v>277.01302083333331</c:v>
                </c:pt>
                <c:pt idx="107526">
                  <c:v>277.015625</c:v>
                </c:pt>
                <c:pt idx="107527">
                  <c:v>277.01822916666669</c:v>
                </c:pt>
                <c:pt idx="107528">
                  <c:v>277.02083333333331</c:v>
                </c:pt>
                <c:pt idx="107529">
                  <c:v>277.0234375</c:v>
                </c:pt>
                <c:pt idx="107530">
                  <c:v>277.02604166666669</c:v>
                </c:pt>
                <c:pt idx="107531">
                  <c:v>277.02864583333331</c:v>
                </c:pt>
                <c:pt idx="107532">
                  <c:v>277.03125</c:v>
                </c:pt>
                <c:pt idx="107533">
                  <c:v>277.03385416666669</c:v>
                </c:pt>
                <c:pt idx="107534">
                  <c:v>277.03645833333331</c:v>
                </c:pt>
                <c:pt idx="107535">
                  <c:v>277.0390625</c:v>
                </c:pt>
                <c:pt idx="107536">
                  <c:v>277.04166666666669</c:v>
                </c:pt>
                <c:pt idx="107537">
                  <c:v>277.04427083333331</c:v>
                </c:pt>
                <c:pt idx="107538">
                  <c:v>277.046875</c:v>
                </c:pt>
                <c:pt idx="107539">
                  <c:v>277.04947916666669</c:v>
                </c:pt>
                <c:pt idx="107540">
                  <c:v>277.05208333333331</c:v>
                </c:pt>
                <c:pt idx="107541">
                  <c:v>277.0546875</c:v>
                </c:pt>
                <c:pt idx="107542">
                  <c:v>277.05729166666669</c:v>
                </c:pt>
                <c:pt idx="107543">
                  <c:v>277.05989583333331</c:v>
                </c:pt>
                <c:pt idx="107544">
                  <c:v>277.0625</c:v>
                </c:pt>
                <c:pt idx="107545">
                  <c:v>277.06510416666669</c:v>
                </c:pt>
                <c:pt idx="107546">
                  <c:v>277.06770833333331</c:v>
                </c:pt>
                <c:pt idx="107547">
                  <c:v>277.0703125</c:v>
                </c:pt>
                <c:pt idx="107548">
                  <c:v>277.07291666666669</c:v>
                </c:pt>
                <c:pt idx="107549">
                  <c:v>277.07552083333331</c:v>
                </c:pt>
                <c:pt idx="107550">
                  <c:v>277.078125</c:v>
                </c:pt>
                <c:pt idx="107551">
                  <c:v>277.08072916666669</c:v>
                </c:pt>
                <c:pt idx="107552">
                  <c:v>277.08333333333331</c:v>
                </c:pt>
                <c:pt idx="107553">
                  <c:v>277.0859375</c:v>
                </c:pt>
                <c:pt idx="107554">
                  <c:v>277.08854166666669</c:v>
                </c:pt>
                <c:pt idx="107555">
                  <c:v>277.09114583333331</c:v>
                </c:pt>
                <c:pt idx="107556">
                  <c:v>277.09375</c:v>
                </c:pt>
                <c:pt idx="107557">
                  <c:v>277.09635416666669</c:v>
                </c:pt>
                <c:pt idx="107558">
                  <c:v>277.09895833333331</c:v>
                </c:pt>
                <c:pt idx="107559">
                  <c:v>277.1015625</c:v>
                </c:pt>
                <c:pt idx="107560">
                  <c:v>277.10416666666669</c:v>
                </c:pt>
                <c:pt idx="107561">
                  <c:v>277.10677083333331</c:v>
                </c:pt>
                <c:pt idx="107562">
                  <c:v>277.109375</c:v>
                </c:pt>
                <c:pt idx="107563">
                  <c:v>277.11197916666669</c:v>
                </c:pt>
                <c:pt idx="107564">
                  <c:v>277.11458333333331</c:v>
                </c:pt>
                <c:pt idx="107565">
                  <c:v>277.1171875</c:v>
                </c:pt>
                <c:pt idx="107566">
                  <c:v>277.11979166666669</c:v>
                </c:pt>
                <c:pt idx="107567">
                  <c:v>277.12239583333331</c:v>
                </c:pt>
                <c:pt idx="107568">
                  <c:v>277.125</c:v>
                </c:pt>
                <c:pt idx="107569">
                  <c:v>277.12760416666669</c:v>
                </c:pt>
                <c:pt idx="107570">
                  <c:v>277.13020833333331</c:v>
                </c:pt>
                <c:pt idx="107571">
                  <c:v>277.1328125</c:v>
                </c:pt>
                <c:pt idx="107572">
                  <c:v>277.13541666666669</c:v>
                </c:pt>
                <c:pt idx="107573">
                  <c:v>277.13802083333331</c:v>
                </c:pt>
                <c:pt idx="107574">
                  <c:v>277.140625</c:v>
                </c:pt>
                <c:pt idx="107575">
                  <c:v>277.14322916666669</c:v>
                </c:pt>
                <c:pt idx="107576">
                  <c:v>277.14583333333331</c:v>
                </c:pt>
                <c:pt idx="107577">
                  <c:v>277.1484375</c:v>
                </c:pt>
                <c:pt idx="107578">
                  <c:v>277.15104166666669</c:v>
                </c:pt>
                <c:pt idx="107579">
                  <c:v>277.15364583333331</c:v>
                </c:pt>
                <c:pt idx="107580">
                  <c:v>277.15625</c:v>
                </c:pt>
                <c:pt idx="107581">
                  <c:v>277.15885416666669</c:v>
                </c:pt>
                <c:pt idx="107582">
                  <c:v>277.16145833333331</c:v>
                </c:pt>
                <c:pt idx="107583">
                  <c:v>277.1640625</c:v>
                </c:pt>
                <c:pt idx="107584">
                  <c:v>277.16666666666669</c:v>
                </c:pt>
                <c:pt idx="107585">
                  <c:v>277.16927083333331</c:v>
                </c:pt>
                <c:pt idx="107586">
                  <c:v>277.171875</c:v>
                </c:pt>
                <c:pt idx="107587">
                  <c:v>277.17447916666669</c:v>
                </c:pt>
                <c:pt idx="107588">
                  <c:v>277.17708333333331</c:v>
                </c:pt>
                <c:pt idx="107589">
                  <c:v>277.1796875</c:v>
                </c:pt>
                <c:pt idx="107590">
                  <c:v>277.18229166666669</c:v>
                </c:pt>
                <c:pt idx="107591">
                  <c:v>277.18489583333331</c:v>
                </c:pt>
                <c:pt idx="107592">
                  <c:v>277.1875</c:v>
                </c:pt>
                <c:pt idx="107593">
                  <c:v>277.19010416666669</c:v>
                </c:pt>
                <c:pt idx="107594">
                  <c:v>277.19270833333331</c:v>
                </c:pt>
                <c:pt idx="107595">
                  <c:v>277.1953125</c:v>
                </c:pt>
                <c:pt idx="107596">
                  <c:v>277.19791666666669</c:v>
                </c:pt>
                <c:pt idx="107597">
                  <c:v>277.20052083333331</c:v>
                </c:pt>
                <c:pt idx="107598">
                  <c:v>277.203125</c:v>
                </c:pt>
                <c:pt idx="107599">
                  <c:v>277.20572916666669</c:v>
                </c:pt>
                <c:pt idx="107600">
                  <c:v>277.20833333333331</c:v>
                </c:pt>
                <c:pt idx="107601">
                  <c:v>277.2109375</c:v>
                </c:pt>
                <c:pt idx="107602">
                  <c:v>277.21354166666669</c:v>
                </c:pt>
                <c:pt idx="107603">
                  <c:v>277.21614583333331</c:v>
                </c:pt>
                <c:pt idx="107604">
                  <c:v>277.21875</c:v>
                </c:pt>
                <c:pt idx="107605">
                  <c:v>277.22135416666669</c:v>
                </c:pt>
                <c:pt idx="107606">
                  <c:v>277.22395833333331</c:v>
                </c:pt>
                <c:pt idx="107607">
                  <c:v>277.2265625</c:v>
                </c:pt>
                <c:pt idx="107608">
                  <c:v>277.22916666666669</c:v>
                </c:pt>
                <c:pt idx="107609">
                  <c:v>277.23177083333331</c:v>
                </c:pt>
                <c:pt idx="107610">
                  <c:v>277.234375</c:v>
                </c:pt>
                <c:pt idx="107611">
                  <c:v>277.23697916666669</c:v>
                </c:pt>
                <c:pt idx="107612">
                  <c:v>277.23958333333331</c:v>
                </c:pt>
                <c:pt idx="107613">
                  <c:v>277.2421875</c:v>
                </c:pt>
                <c:pt idx="107614">
                  <c:v>277.24479166666669</c:v>
                </c:pt>
                <c:pt idx="107615">
                  <c:v>277.24739583333331</c:v>
                </c:pt>
                <c:pt idx="107616">
                  <c:v>277.25</c:v>
                </c:pt>
                <c:pt idx="107617">
                  <c:v>277.25260416666669</c:v>
                </c:pt>
                <c:pt idx="107618">
                  <c:v>277.25520833333331</c:v>
                </c:pt>
                <c:pt idx="107619">
                  <c:v>277.2578125</c:v>
                </c:pt>
                <c:pt idx="107620">
                  <c:v>277.26041666666669</c:v>
                </c:pt>
                <c:pt idx="107621">
                  <c:v>277.26302083333331</c:v>
                </c:pt>
                <c:pt idx="107622">
                  <c:v>277.265625</c:v>
                </c:pt>
                <c:pt idx="107623">
                  <c:v>277.26822916666669</c:v>
                </c:pt>
                <c:pt idx="107624">
                  <c:v>277.27083333333331</c:v>
                </c:pt>
                <c:pt idx="107625">
                  <c:v>277.2734375</c:v>
                </c:pt>
                <c:pt idx="107626">
                  <c:v>277.27604166666669</c:v>
                </c:pt>
                <c:pt idx="107627">
                  <c:v>277.27864583333331</c:v>
                </c:pt>
                <c:pt idx="107628">
                  <c:v>277.28125</c:v>
                </c:pt>
                <c:pt idx="107629">
                  <c:v>277.28385416666669</c:v>
                </c:pt>
                <c:pt idx="107630">
                  <c:v>277.28645833333331</c:v>
                </c:pt>
                <c:pt idx="107631">
                  <c:v>277.2890625</c:v>
                </c:pt>
                <c:pt idx="107632">
                  <c:v>277.29166666666669</c:v>
                </c:pt>
                <c:pt idx="107633">
                  <c:v>277.29427083333331</c:v>
                </c:pt>
                <c:pt idx="107634">
                  <c:v>277.296875</c:v>
                </c:pt>
                <c:pt idx="107635">
                  <c:v>277.29947916666669</c:v>
                </c:pt>
                <c:pt idx="107636">
                  <c:v>277.30208333333331</c:v>
                </c:pt>
                <c:pt idx="107637">
                  <c:v>277.3046875</c:v>
                </c:pt>
                <c:pt idx="107638">
                  <c:v>277.30729166666669</c:v>
                </c:pt>
                <c:pt idx="107639">
                  <c:v>277.30989583333331</c:v>
                </c:pt>
                <c:pt idx="107640">
                  <c:v>277.3125</c:v>
                </c:pt>
                <c:pt idx="107641">
                  <c:v>277.31510416666669</c:v>
                </c:pt>
                <c:pt idx="107642">
                  <c:v>277.31770833333331</c:v>
                </c:pt>
                <c:pt idx="107643">
                  <c:v>277.3203125</c:v>
                </c:pt>
                <c:pt idx="107644">
                  <c:v>277.32291666666669</c:v>
                </c:pt>
                <c:pt idx="107645">
                  <c:v>277.32552083333331</c:v>
                </c:pt>
                <c:pt idx="107646">
                  <c:v>277.328125</c:v>
                </c:pt>
                <c:pt idx="107647">
                  <c:v>277.33072916666669</c:v>
                </c:pt>
                <c:pt idx="107648">
                  <c:v>277.33333333333331</c:v>
                </c:pt>
                <c:pt idx="107649">
                  <c:v>277.3359375</c:v>
                </c:pt>
                <c:pt idx="107650">
                  <c:v>277.33854166666669</c:v>
                </c:pt>
                <c:pt idx="107651">
                  <c:v>277.34114583333331</c:v>
                </c:pt>
                <c:pt idx="107652">
                  <c:v>277.34375</c:v>
                </c:pt>
                <c:pt idx="107653">
                  <c:v>277.34635416666669</c:v>
                </c:pt>
                <c:pt idx="107654">
                  <c:v>277.34895833333331</c:v>
                </c:pt>
                <c:pt idx="107655">
                  <c:v>277.3515625</c:v>
                </c:pt>
                <c:pt idx="107656">
                  <c:v>277.35416666666669</c:v>
                </c:pt>
                <c:pt idx="107657">
                  <c:v>277.35677083333331</c:v>
                </c:pt>
                <c:pt idx="107658">
                  <c:v>277.359375</c:v>
                </c:pt>
                <c:pt idx="107659">
                  <c:v>277.36197916666669</c:v>
                </c:pt>
                <c:pt idx="107660">
                  <c:v>277.36458333333331</c:v>
                </c:pt>
                <c:pt idx="107661">
                  <c:v>277.3671875</c:v>
                </c:pt>
                <c:pt idx="107662">
                  <c:v>277.36979166666669</c:v>
                </c:pt>
                <c:pt idx="107663">
                  <c:v>277.37239583333331</c:v>
                </c:pt>
                <c:pt idx="107664">
                  <c:v>277.375</c:v>
                </c:pt>
                <c:pt idx="107665">
                  <c:v>277.37760416666669</c:v>
                </c:pt>
                <c:pt idx="107666">
                  <c:v>277.38020833333331</c:v>
                </c:pt>
                <c:pt idx="107667">
                  <c:v>277.3828125</c:v>
                </c:pt>
                <c:pt idx="107668">
                  <c:v>277.38541666666669</c:v>
                </c:pt>
                <c:pt idx="107669">
                  <c:v>277.38802083333331</c:v>
                </c:pt>
                <c:pt idx="107670">
                  <c:v>277.390625</c:v>
                </c:pt>
                <c:pt idx="107671">
                  <c:v>277.39322916666669</c:v>
                </c:pt>
                <c:pt idx="107672">
                  <c:v>277.39583333333331</c:v>
                </c:pt>
                <c:pt idx="107673">
                  <c:v>277.3984375</c:v>
                </c:pt>
                <c:pt idx="107674">
                  <c:v>277.40104166666669</c:v>
                </c:pt>
                <c:pt idx="107675">
                  <c:v>277.40364583333331</c:v>
                </c:pt>
                <c:pt idx="107676">
                  <c:v>277.40625</c:v>
                </c:pt>
                <c:pt idx="107677">
                  <c:v>277.40885416666669</c:v>
                </c:pt>
                <c:pt idx="107678">
                  <c:v>277.41145833333331</c:v>
                </c:pt>
                <c:pt idx="107679">
                  <c:v>277.4140625</c:v>
                </c:pt>
                <c:pt idx="107680">
                  <c:v>277.41666666666669</c:v>
                </c:pt>
                <c:pt idx="107681">
                  <c:v>277.41927083333331</c:v>
                </c:pt>
                <c:pt idx="107682">
                  <c:v>277.421875</c:v>
                </c:pt>
                <c:pt idx="107683">
                  <c:v>277.42447916666669</c:v>
                </c:pt>
                <c:pt idx="107684">
                  <c:v>277.42708333333331</c:v>
                </c:pt>
                <c:pt idx="107685">
                  <c:v>277.4296875</c:v>
                </c:pt>
                <c:pt idx="107686">
                  <c:v>277.43229166666669</c:v>
                </c:pt>
                <c:pt idx="107687">
                  <c:v>277.43489583333331</c:v>
                </c:pt>
                <c:pt idx="107688">
                  <c:v>277.4375</c:v>
                </c:pt>
                <c:pt idx="107689">
                  <c:v>277.44010416666669</c:v>
                </c:pt>
                <c:pt idx="107690">
                  <c:v>277.44270833333331</c:v>
                </c:pt>
                <c:pt idx="107691">
                  <c:v>277.4453125</c:v>
                </c:pt>
                <c:pt idx="107692">
                  <c:v>277.44791666666669</c:v>
                </c:pt>
                <c:pt idx="107693">
                  <c:v>277.45052083333331</c:v>
                </c:pt>
                <c:pt idx="107694">
                  <c:v>277.453125</c:v>
                </c:pt>
                <c:pt idx="107695">
                  <c:v>277.45572916666669</c:v>
                </c:pt>
                <c:pt idx="107696">
                  <c:v>277.45833333333331</c:v>
                </c:pt>
                <c:pt idx="107697">
                  <c:v>277.4609375</c:v>
                </c:pt>
                <c:pt idx="107698">
                  <c:v>277.46354166666669</c:v>
                </c:pt>
                <c:pt idx="107699">
                  <c:v>277.46614583333331</c:v>
                </c:pt>
                <c:pt idx="107700">
                  <c:v>277.46875</c:v>
                </c:pt>
                <c:pt idx="107701">
                  <c:v>277.47135416666669</c:v>
                </c:pt>
                <c:pt idx="107702">
                  <c:v>277.47395833333331</c:v>
                </c:pt>
                <c:pt idx="107703">
                  <c:v>277.4765625</c:v>
                </c:pt>
                <c:pt idx="107704">
                  <c:v>277.47916666666669</c:v>
                </c:pt>
                <c:pt idx="107705">
                  <c:v>277.48177083333331</c:v>
                </c:pt>
                <c:pt idx="107706">
                  <c:v>277.484375</c:v>
                </c:pt>
                <c:pt idx="107707">
                  <c:v>277.48697916666669</c:v>
                </c:pt>
                <c:pt idx="107708">
                  <c:v>277.48958333333331</c:v>
                </c:pt>
                <c:pt idx="107709">
                  <c:v>277.4921875</c:v>
                </c:pt>
                <c:pt idx="107710">
                  <c:v>277.49479166666669</c:v>
                </c:pt>
                <c:pt idx="107711">
                  <c:v>277.49739583333331</c:v>
                </c:pt>
                <c:pt idx="107712">
                  <c:v>277.5</c:v>
                </c:pt>
                <c:pt idx="107713">
                  <c:v>277.50260416666669</c:v>
                </c:pt>
                <c:pt idx="107714">
                  <c:v>277.50520833333331</c:v>
                </c:pt>
                <c:pt idx="107715">
                  <c:v>277.5078125</c:v>
                </c:pt>
                <c:pt idx="107716">
                  <c:v>277.51041666666669</c:v>
                </c:pt>
                <c:pt idx="107717">
                  <c:v>277.51302083333331</c:v>
                </c:pt>
                <c:pt idx="107718">
                  <c:v>277.515625</c:v>
                </c:pt>
                <c:pt idx="107719">
                  <c:v>277.51822916666669</c:v>
                </c:pt>
                <c:pt idx="107720">
                  <c:v>277.52083333333331</c:v>
                </c:pt>
                <c:pt idx="107721">
                  <c:v>277.5234375</c:v>
                </c:pt>
                <c:pt idx="107722">
                  <c:v>277.52604166666669</c:v>
                </c:pt>
                <c:pt idx="107723">
                  <c:v>277.52864583333331</c:v>
                </c:pt>
                <c:pt idx="107724">
                  <c:v>277.53125</c:v>
                </c:pt>
                <c:pt idx="107725">
                  <c:v>277.53385416666669</c:v>
                </c:pt>
                <c:pt idx="107726">
                  <c:v>277.53645833333331</c:v>
                </c:pt>
                <c:pt idx="107727">
                  <c:v>277.5390625</c:v>
                </c:pt>
                <c:pt idx="107728">
                  <c:v>277.54166666666669</c:v>
                </c:pt>
                <c:pt idx="107729">
                  <c:v>277.54427083333331</c:v>
                </c:pt>
                <c:pt idx="107730">
                  <c:v>277.546875</c:v>
                </c:pt>
                <c:pt idx="107731">
                  <c:v>277.54947916666669</c:v>
                </c:pt>
                <c:pt idx="107732">
                  <c:v>277.55208333333331</c:v>
                </c:pt>
                <c:pt idx="107733">
                  <c:v>277.5546875</c:v>
                </c:pt>
                <c:pt idx="107734">
                  <c:v>277.55729166666669</c:v>
                </c:pt>
                <c:pt idx="107735">
                  <c:v>277.55989583333331</c:v>
                </c:pt>
                <c:pt idx="107736">
                  <c:v>277.5625</c:v>
                </c:pt>
                <c:pt idx="107737">
                  <c:v>277.56510416666669</c:v>
                </c:pt>
                <c:pt idx="107738">
                  <c:v>277.56770833333331</c:v>
                </c:pt>
                <c:pt idx="107739">
                  <c:v>277.5703125</c:v>
                </c:pt>
                <c:pt idx="107740">
                  <c:v>277.57291666666669</c:v>
                </c:pt>
                <c:pt idx="107741">
                  <c:v>277.57552083333331</c:v>
                </c:pt>
                <c:pt idx="107742">
                  <c:v>277.578125</c:v>
                </c:pt>
                <c:pt idx="107743">
                  <c:v>277.58072916666669</c:v>
                </c:pt>
                <c:pt idx="107744">
                  <c:v>277.58333333333331</c:v>
                </c:pt>
                <c:pt idx="107745">
                  <c:v>277.5859375</c:v>
                </c:pt>
                <c:pt idx="107746">
                  <c:v>277.58854166666669</c:v>
                </c:pt>
                <c:pt idx="107747">
                  <c:v>277.59114583333331</c:v>
                </c:pt>
                <c:pt idx="107748">
                  <c:v>277.59375</c:v>
                </c:pt>
                <c:pt idx="107749">
                  <c:v>277.59635416666669</c:v>
                </c:pt>
                <c:pt idx="107750">
                  <c:v>277.59895833333331</c:v>
                </c:pt>
                <c:pt idx="107751">
                  <c:v>277.6015625</c:v>
                </c:pt>
                <c:pt idx="107752">
                  <c:v>277.60416666666669</c:v>
                </c:pt>
                <c:pt idx="107753">
                  <c:v>277.60677083333331</c:v>
                </c:pt>
                <c:pt idx="107754">
                  <c:v>277.609375</c:v>
                </c:pt>
                <c:pt idx="107755">
                  <c:v>277.61197916666669</c:v>
                </c:pt>
                <c:pt idx="107756">
                  <c:v>277.61458333333331</c:v>
                </c:pt>
                <c:pt idx="107757">
                  <c:v>277.6171875</c:v>
                </c:pt>
                <c:pt idx="107758">
                  <c:v>277.61979166666669</c:v>
                </c:pt>
                <c:pt idx="107759">
                  <c:v>277.62239583333331</c:v>
                </c:pt>
                <c:pt idx="107760">
                  <c:v>277.625</c:v>
                </c:pt>
                <c:pt idx="107761">
                  <c:v>277.62760416666669</c:v>
                </c:pt>
                <c:pt idx="107762">
                  <c:v>277.63020833333331</c:v>
                </c:pt>
                <c:pt idx="107763">
                  <c:v>277.6328125</c:v>
                </c:pt>
                <c:pt idx="107764">
                  <c:v>277.63541666666669</c:v>
                </c:pt>
                <c:pt idx="107765">
                  <c:v>277.63802083333331</c:v>
                </c:pt>
                <c:pt idx="107766">
                  <c:v>277.640625</c:v>
                </c:pt>
                <c:pt idx="107767">
                  <c:v>277.64322916666669</c:v>
                </c:pt>
                <c:pt idx="107768">
                  <c:v>277.64583333333331</c:v>
                </c:pt>
                <c:pt idx="107769">
                  <c:v>277.6484375</c:v>
                </c:pt>
                <c:pt idx="107770">
                  <c:v>277.65104166666669</c:v>
                </c:pt>
                <c:pt idx="107771">
                  <c:v>277.65364583333331</c:v>
                </c:pt>
                <c:pt idx="107772">
                  <c:v>277.65625</c:v>
                </c:pt>
                <c:pt idx="107773">
                  <c:v>277.65885416666669</c:v>
                </c:pt>
                <c:pt idx="107774">
                  <c:v>277.66145833333331</c:v>
                </c:pt>
                <c:pt idx="107775">
                  <c:v>277.6640625</c:v>
                </c:pt>
                <c:pt idx="107776">
                  <c:v>277.66666666666669</c:v>
                </c:pt>
                <c:pt idx="107777">
                  <c:v>277.66927083333331</c:v>
                </c:pt>
                <c:pt idx="107778">
                  <c:v>277.671875</c:v>
                </c:pt>
                <c:pt idx="107779">
                  <c:v>277.67447916666669</c:v>
                </c:pt>
                <c:pt idx="107780">
                  <c:v>277.67708333333331</c:v>
                </c:pt>
                <c:pt idx="107781">
                  <c:v>277.6796875</c:v>
                </c:pt>
                <c:pt idx="107782">
                  <c:v>277.68229166666669</c:v>
                </c:pt>
                <c:pt idx="107783">
                  <c:v>277.68489583333331</c:v>
                </c:pt>
                <c:pt idx="107784">
                  <c:v>277.6875</c:v>
                </c:pt>
                <c:pt idx="107785">
                  <c:v>277.69010416666669</c:v>
                </c:pt>
                <c:pt idx="107786">
                  <c:v>277.69270833333331</c:v>
                </c:pt>
                <c:pt idx="107787">
                  <c:v>277.6953125</c:v>
                </c:pt>
                <c:pt idx="107788">
                  <c:v>277.69791666666669</c:v>
                </c:pt>
                <c:pt idx="107789">
                  <c:v>277.70052083333331</c:v>
                </c:pt>
                <c:pt idx="107790">
                  <c:v>277.703125</c:v>
                </c:pt>
                <c:pt idx="107791">
                  <c:v>277.70572916666669</c:v>
                </c:pt>
                <c:pt idx="107792">
                  <c:v>277.70833333333331</c:v>
                </c:pt>
                <c:pt idx="107793">
                  <c:v>277.7109375</c:v>
                </c:pt>
                <c:pt idx="107794">
                  <c:v>277.71354166666669</c:v>
                </c:pt>
                <c:pt idx="107795">
                  <c:v>277.71614583333331</c:v>
                </c:pt>
                <c:pt idx="107796">
                  <c:v>277.71875</c:v>
                </c:pt>
                <c:pt idx="107797">
                  <c:v>277.72135416666669</c:v>
                </c:pt>
                <c:pt idx="107798">
                  <c:v>277.72395833333331</c:v>
                </c:pt>
                <c:pt idx="107799">
                  <c:v>277.7265625</c:v>
                </c:pt>
                <c:pt idx="107800">
                  <c:v>277.72916666666669</c:v>
                </c:pt>
                <c:pt idx="107801">
                  <c:v>277.73177083333331</c:v>
                </c:pt>
                <c:pt idx="107802">
                  <c:v>277.734375</c:v>
                </c:pt>
                <c:pt idx="107803">
                  <c:v>277.73697916666669</c:v>
                </c:pt>
                <c:pt idx="107804">
                  <c:v>277.73958333333331</c:v>
                </c:pt>
                <c:pt idx="107805">
                  <c:v>277.7421875</c:v>
                </c:pt>
                <c:pt idx="107806">
                  <c:v>277.74479166666669</c:v>
                </c:pt>
                <c:pt idx="107807">
                  <c:v>277.74739583333331</c:v>
                </c:pt>
                <c:pt idx="107808">
                  <c:v>277.75</c:v>
                </c:pt>
                <c:pt idx="107809">
                  <c:v>277.75260416666669</c:v>
                </c:pt>
                <c:pt idx="107810">
                  <c:v>277.75520833333331</c:v>
                </c:pt>
                <c:pt idx="107811">
                  <c:v>277.7578125</c:v>
                </c:pt>
                <c:pt idx="107812">
                  <c:v>277.76041666666669</c:v>
                </c:pt>
                <c:pt idx="107813">
                  <c:v>277.76302083333331</c:v>
                </c:pt>
                <c:pt idx="107814">
                  <c:v>277.765625</c:v>
                </c:pt>
                <c:pt idx="107815">
                  <c:v>277.76822916666669</c:v>
                </c:pt>
                <c:pt idx="107816">
                  <c:v>277.77083333333331</c:v>
                </c:pt>
                <c:pt idx="107817">
                  <c:v>277.7734375</c:v>
                </c:pt>
                <c:pt idx="107818">
                  <c:v>277.77604166666669</c:v>
                </c:pt>
                <c:pt idx="107819">
                  <c:v>277.77864583333331</c:v>
                </c:pt>
                <c:pt idx="107820">
                  <c:v>277.78125</c:v>
                </c:pt>
                <c:pt idx="107821">
                  <c:v>277.78385416666669</c:v>
                </c:pt>
                <c:pt idx="107822">
                  <c:v>277.78645833333331</c:v>
                </c:pt>
                <c:pt idx="107823">
                  <c:v>277.7890625</c:v>
                </c:pt>
                <c:pt idx="107824">
                  <c:v>277.79166666666669</c:v>
                </c:pt>
                <c:pt idx="107825">
                  <c:v>277.79427083333331</c:v>
                </c:pt>
                <c:pt idx="107826">
                  <c:v>277.796875</c:v>
                </c:pt>
                <c:pt idx="107827">
                  <c:v>277.79947916666669</c:v>
                </c:pt>
                <c:pt idx="107828">
                  <c:v>277.80208333333331</c:v>
                </c:pt>
                <c:pt idx="107829">
                  <c:v>277.8046875</c:v>
                </c:pt>
                <c:pt idx="107830">
                  <c:v>277.80729166666669</c:v>
                </c:pt>
                <c:pt idx="107831">
                  <c:v>277.80989583333331</c:v>
                </c:pt>
                <c:pt idx="107832">
                  <c:v>277.8125</c:v>
                </c:pt>
                <c:pt idx="107833">
                  <c:v>277.81510416666669</c:v>
                </c:pt>
                <c:pt idx="107834">
                  <c:v>277.81770833333331</c:v>
                </c:pt>
                <c:pt idx="107835">
                  <c:v>277.8203125</c:v>
                </c:pt>
                <c:pt idx="107836">
                  <c:v>277.82291666666669</c:v>
                </c:pt>
                <c:pt idx="107837">
                  <c:v>277.82552083333331</c:v>
                </c:pt>
                <c:pt idx="107838">
                  <c:v>277.828125</c:v>
                </c:pt>
                <c:pt idx="107839">
                  <c:v>277.83072916666669</c:v>
                </c:pt>
                <c:pt idx="107840">
                  <c:v>277.83333333333331</c:v>
                </c:pt>
                <c:pt idx="107841">
                  <c:v>277.8359375</c:v>
                </c:pt>
                <c:pt idx="107842">
                  <c:v>277.83854166666669</c:v>
                </c:pt>
                <c:pt idx="107843">
                  <c:v>277.84114583333331</c:v>
                </c:pt>
                <c:pt idx="107844">
                  <c:v>277.84375</c:v>
                </c:pt>
                <c:pt idx="107845">
                  <c:v>277.84635416666669</c:v>
                </c:pt>
                <c:pt idx="107846">
                  <c:v>277.84895833333331</c:v>
                </c:pt>
                <c:pt idx="107847">
                  <c:v>277.8515625</c:v>
                </c:pt>
                <c:pt idx="107848">
                  <c:v>277.85416666666669</c:v>
                </c:pt>
                <c:pt idx="107849">
                  <c:v>277.85677083333331</c:v>
                </c:pt>
                <c:pt idx="107850">
                  <c:v>277.859375</c:v>
                </c:pt>
                <c:pt idx="107851">
                  <c:v>277.86197916666669</c:v>
                </c:pt>
                <c:pt idx="107852">
                  <c:v>277.86458333333331</c:v>
                </c:pt>
                <c:pt idx="107853">
                  <c:v>277.8671875</c:v>
                </c:pt>
                <c:pt idx="107854">
                  <c:v>277.86979166666669</c:v>
                </c:pt>
                <c:pt idx="107855">
                  <c:v>277.87239583333331</c:v>
                </c:pt>
                <c:pt idx="107856">
                  <c:v>277.875</c:v>
                </c:pt>
                <c:pt idx="107857">
                  <c:v>277.87760416666669</c:v>
                </c:pt>
                <c:pt idx="107858">
                  <c:v>277.88020833333331</c:v>
                </c:pt>
                <c:pt idx="107859">
                  <c:v>277.8828125</c:v>
                </c:pt>
                <c:pt idx="107860">
                  <c:v>277.88541666666669</c:v>
                </c:pt>
                <c:pt idx="107861">
                  <c:v>277.88802083333331</c:v>
                </c:pt>
                <c:pt idx="107862">
                  <c:v>277.890625</c:v>
                </c:pt>
                <c:pt idx="107863">
                  <c:v>277.89322916666669</c:v>
                </c:pt>
                <c:pt idx="107864">
                  <c:v>277.89583333333331</c:v>
                </c:pt>
                <c:pt idx="107865">
                  <c:v>277.8984375</c:v>
                </c:pt>
                <c:pt idx="107866">
                  <c:v>277.90104166666669</c:v>
                </c:pt>
                <c:pt idx="107867">
                  <c:v>277.90364583333331</c:v>
                </c:pt>
                <c:pt idx="107868">
                  <c:v>277.90625</c:v>
                </c:pt>
                <c:pt idx="107869">
                  <c:v>277.90885416666669</c:v>
                </c:pt>
                <c:pt idx="107870">
                  <c:v>277.91145833333331</c:v>
                </c:pt>
                <c:pt idx="107871">
                  <c:v>277.9140625</c:v>
                </c:pt>
                <c:pt idx="107872">
                  <c:v>277.91666666666669</c:v>
                </c:pt>
                <c:pt idx="107873">
                  <c:v>277.91927083333331</c:v>
                </c:pt>
                <c:pt idx="107874">
                  <c:v>277.921875</c:v>
                </c:pt>
                <c:pt idx="107875">
                  <c:v>277.92447916666669</c:v>
                </c:pt>
                <c:pt idx="107876">
                  <c:v>277.92708333333331</c:v>
                </c:pt>
                <c:pt idx="107877">
                  <c:v>277.9296875</c:v>
                </c:pt>
                <c:pt idx="107878">
                  <c:v>277.93229166666669</c:v>
                </c:pt>
                <c:pt idx="107879">
                  <c:v>277.93489583333331</c:v>
                </c:pt>
                <c:pt idx="107880">
                  <c:v>277.9375</c:v>
                </c:pt>
                <c:pt idx="107881">
                  <c:v>277.94010416666669</c:v>
                </c:pt>
                <c:pt idx="107882">
                  <c:v>277.94270833333331</c:v>
                </c:pt>
                <c:pt idx="107883">
                  <c:v>277.9453125</c:v>
                </c:pt>
                <c:pt idx="107884">
                  <c:v>277.94791666666669</c:v>
                </c:pt>
                <c:pt idx="107885">
                  <c:v>277.95052083333331</c:v>
                </c:pt>
                <c:pt idx="107886">
                  <c:v>277.953125</c:v>
                </c:pt>
                <c:pt idx="107887">
                  <c:v>277.95572916666669</c:v>
                </c:pt>
                <c:pt idx="107888">
                  <c:v>277.95833333333331</c:v>
                </c:pt>
                <c:pt idx="107889">
                  <c:v>277.9609375</c:v>
                </c:pt>
                <c:pt idx="107890">
                  <c:v>277.96354166666669</c:v>
                </c:pt>
                <c:pt idx="107891">
                  <c:v>277.96614583333331</c:v>
                </c:pt>
                <c:pt idx="107892">
                  <c:v>277.96875</c:v>
                </c:pt>
                <c:pt idx="107893">
                  <c:v>277.97135416666669</c:v>
                </c:pt>
                <c:pt idx="107894">
                  <c:v>277.97395833333331</c:v>
                </c:pt>
                <c:pt idx="107895">
                  <c:v>277.9765625</c:v>
                </c:pt>
                <c:pt idx="107896">
                  <c:v>277.97916666666669</c:v>
                </c:pt>
                <c:pt idx="107897">
                  <c:v>277.98177083333331</c:v>
                </c:pt>
                <c:pt idx="107898">
                  <c:v>277.984375</c:v>
                </c:pt>
                <c:pt idx="107899">
                  <c:v>277.98697916666669</c:v>
                </c:pt>
                <c:pt idx="107900">
                  <c:v>277.98958333333331</c:v>
                </c:pt>
                <c:pt idx="107901">
                  <c:v>277.9921875</c:v>
                </c:pt>
                <c:pt idx="107902">
                  <c:v>277.99479166666669</c:v>
                </c:pt>
                <c:pt idx="107903">
                  <c:v>277.99739583333331</c:v>
                </c:pt>
                <c:pt idx="107904">
                  <c:v>278</c:v>
                </c:pt>
                <c:pt idx="107905">
                  <c:v>278.00260416666669</c:v>
                </c:pt>
                <c:pt idx="107906">
                  <c:v>278.00520833333331</c:v>
                </c:pt>
                <c:pt idx="107907">
                  <c:v>278.0078125</c:v>
                </c:pt>
                <c:pt idx="107908">
                  <c:v>278.01041666666669</c:v>
                </c:pt>
                <c:pt idx="107909">
                  <c:v>278.01302083333331</c:v>
                </c:pt>
                <c:pt idx="107910">
                  <c:v>278.015625</c:v>
                </c:pt>
                <c:pt idx="107911">
                  <c:v>278.01822916666669</c:v>
                </c:pt>
                <c:pt idx="107912">
                  <c:v>278.02083333333331</c:v>
                </c:pt>
                <c:pt idx="107913">
                  <c:v>278.0234375</c:v>
                </c:pt>
                <c:pt idx="107914">
                  <c:v>278.02604166666669</c:v>
                </c:pt>
                <c:pt idx="107915">
                  <c:v>278.02864583333331</c:v>
                </c:pt>
                <c:pt idx="107916">
                  <c:v>278.03125</c:v>
                </c:pt>
                <c:pt idx="107917">
                  <c:v>278.03385416666669</c:v>
                </c:pt>
                <c:pt idx="107918">
                  <c:v>278.03645833333331</c:v>
                </c:pt>
                <c:pt idx="107919">
                  <c:v>278.0390625</c:v>
                </c:pt>
                <c:pt idx="107920">
                  <c:v>278.04166666666669</c:v>
                </c:pt>
                <c:pt idx="107921">
                  <c:v>278.04427083333331</c:v>
                </c:pt>
                <c:pt idx="107922">
                  <c:v>278.046875</c:v>
                </c:pt>
                <c:pt idx="107923">
                  <c:v>278.04947916666669</c:v>
                </c:pt>
                <c:pt idx="107924">
                  <c:v>278.05208333333331</c:v>
                </c:pt>
                <c:pt idx="107925">
                  <c:v>278.0546875</c:v>
                </c:pt>
                <c:pt idx="107926">
                  <c:v>278.05729166666669</c:v>
                </c:pt>
                <c:pt idx="107927">
                  <c:v>278.05989583333331</c:v>
                </c:pt>
                <c:pt idx="107928">
                  <c:v>278.0625</c:v>
                </c:pt>
                <c:pt idx="107929">
                  <c:v>278.06510416666669</c:v>
                </c:pt>
                <c:pt idx="107930">
                  <c:v>278.06770833333331</c:v>
                </c:pt>
                <c:pt idx="107931">
                  <c:v>278.0703125</c:v>
                </c:pt>
                <c:pt idx="107932">
                  <c:v>278.07291666666669</c:v>
                </c:pt>
                <c:pt idx="107933">
                  <c:v>278.07552083333331</c:v>
                </c:pt>
                <c:pt idx="107934">
                  <c:v>278.078125</c:v>
                </c:pt>
                <c:pt idx="107935">
                  <c:v>278.08072916666669</c:v>
                </c:pt>
                <c:pt idx="107936">
                  <c:v>278.08333333333331</c:v>
                </c:pt>
                <c:pt idx="107937">
                  <c:v>278.0859375</c:v>
                </c:pt>
                <c:pt idx="107938">
                  <c:v>278.08854166666669</c:v>
                </c:pt>
                <c:pt idx="107939">
                  <c:v>278.09114583333331</c:v>
                </c:pt>
                <c:pt idx="107940">
                  <c:v>278.09375</c:v>
                </c:pt>
                <c:pt idx="107941">
                  <c:v>278.09635416666669</c:v>
                </c:pt>
                <c:pt idx="107942">
                  <c:v>278.09895833333331</c:v>
                </c:pt>
                <c:pt idx="107943">
                  <c:v>278.1015625</c:v>
                </c:pt>
                <c:pt idx="107944">
                  <c:v>278.10416666666669</c:v>
                </c:pt>
                <c:pt idx="107945">
                  <c:v>278.10677083333331</c:v>
                </c:pt>
                <c:pt idx="107946">
                  <c:v>278.109375</c:v>
                </c:pt>
                <c:pt idx="107947">
                  <c:v>278.11197916666669</c:v>
                </c:pt>
                <c:pt idx="107948">
                  <c:v>278.11458333333331</c:v>
                </c:pt>
                <c:pt idx="107949">
                  <c:v>278.1171875</c:v>
                </c:pt>
                <c:pt idx="107950">
                  <c:v>278.11979166666669</c:v>
                </c:pt>
                <c:pt idx="107951">
                  <c:v>278.12239583333331</c:v>
                </c:pt>
                <c:pt idx="107952">
                  <c:v>278.125</c:v>
                </c:pt>
                <c:pt idx="107953">
                  <c:v>278.12760416666669</c:v>
                </c:pt>
                <c:pt idx="107954">
                  <c:v>278.13020833333331</c:v>
                </c:pt>
                <c:pt idx="107955">
                  <c:v>278.1328125</c:v>
                </c:pt>
                <c:pt idx="107956">
                  <c:v>278.13541666666669</c:v>
                </c:pt>
                <c:pt idx="107957">
                  <c:v>278.13802083333331</c:v>
                </c:pt>
                <c:pt idx="107958">
                  <c:v>278.140625</c:v>
                </c:pt>
                <c:pt idx="107959">
                  <c:v>278.14322916666669</c:v>
                </c:pt>
                <c:pt idx="107960">
                  <c:v>278.14583333333331</c:v>
                </c:pt>
                <c:pt idx="107961">
                  <c:v>278.1484375</c:v>
                </c:pt>
                <c:pt idx="107962">
                  <c:v>278.15104166666669</c:v>
                </c:pt>
                <c:pt idx="107963">
                  <c:v>278.15364583333331</c:v>
                </c:pt>
                <c:pt idx="107964">
                  <c:v>278.15625</c:v>
                </c:pt>
                <c:pt idx="107965">
                  <c:v>278.15885416666669</c:v>
                </c:pt>
                <c:pt idx="107966">
                  <c:v>278.16145833333331</c:v>
                </c:pt>
                <c:pt idx="107967">
                  <c:v>278.1640625</c:v>
                </c:pt>
                <c:pt idx="107968">
                  <c:v>278.16666666666669</c:v>
                </c:pt>
                <c:pt idx="107969">
                  <c:v>278.16927083333331</c:v>
                </c:pt>
                <c:pt idx="107970">
                  <c:v>278.171875</c:v>
                </c:pt>
                <c:pt idx="107971">
                  <c:v>278.17447916666669</c:v>
                </c:pt>
                <c:pt idx="107972">
                  <c:v>278.17708333333331</c:v>
                </c:pt>
                <c:pt idx="107973">
                  <c:v>278.1796875</c:v>
                </c:pt>
                <c:pt idx="107974">
                  <c:v>278.18229166666669</c:v>
                </c:pt>
                <c:pt idx="107975">
                  <c:v>278.18489583333331</c:v>
                </c:pt>
                <c:pt idx="107976">
                  <c:v>278.1875</c:v>
                </c:pt>
                <c:pt idx="107977">
                  <c:v>278.19010416666669</c:v>
                </c:pt>
                <c:pt idx="107978">
                  <c:v>278.19270833333331</c:v>
                </c:pt>
                <c:pt idx="107979">
                  <c:v>278.1953125</c:v>
                </c:pt>
                <c:pt idx="107980">
                  <c:v>278.19791666666669</c:v>
                </c:pt>
                <c:pt idx="107981">
                  <c:v>278.20052083333331</c:v>
                </c:pt>
                <c:pt idx="107982">
                  <c:v>278.203125</c:v>
                </c:pt>
                <c:pt idx="107983">
                  <c:v>278.20572916666669</c:v>
                </c:pt>
                <c:pt idx="107984">
                  <c:v>278.20833333333331</c:v>
                </c:pt>
                <c:pt idx="107985">
                  <c:v>278.2109375</c:v>
                </c:pt>
                <c:pt idx="107986">
                  <c:v>278.21354166666669</c:v>
                </c:pt>
                <c:pt idx="107987">
                  <c:v>278.21614583333331</c:v>
                </c:pt>
                <c:pt idx="107988">
                  <c:v>278.21875</c:v>
                </c:pt>
                <c:pt idx="107989">
                  <c:v>278.22135416666669</c:v>
                </c:pt>
                <c:pt idx="107990">
                  <c:v>278.22395833333331</c:v>
                </c:pt>
                <c:pt idx="107991">
                  <c:v>278.2265625</c:v>
                </c:pt>
                <c:pt idx="107992">
                  <c:v>278.22916666666669</c:v>
                </c:pt>
                <c:pt idx="107993">
                  <c:v>278.23177083333331</c:v>
                </c:pt>
                <c:pt idx="107994">
                  <c:v>278.234375</c:v>
                </c:pt>
                <c:pt idx="107995">
                  <c:v>278.23697916666669</c:v>
                </c:pt>
                <c:pt idx="107996">
                  <c:v>278.23958333333331</c:v>
                </c:pt>
                <c:pt idx="107997">
                  <c:v>278.2421875</c:v>
                </c:pt>
                <c:pt idx="107998">
                  <c:v>278.24479166666669</c:v>
                </c:pt>
                <c:pt idx="107999">
                  <c:v>278.24739583333331</c:v>
                </c:pt>
                <c:pt idx="108000">
                  <c:v>278.25</c:v>
                </c:pt>
                <c:pt idx="108001">
                  <c:v>278.25260416666669</c:v>
                </c:pt>
                <c:pt idx="108002">
                  <c:v>278.25520833333331</c:v>
                </c:pt>
                <c:pt idx="108003">
                  <c:v>278.2578125</c:v>
                </c:pt>
                <c:pt idx="108004">
                  <c:v>278.26041666666669</c:v>
                </c:pt>
                <c:pt idx="108005">
                  <c:v>278.26302083333331</c:v>
                </c:pt>
                <c:pt idx="108006">
                  <c:v>278.265625</c:v>
                </c:pt>
                <c:pt idx="108007">
                  <c:v>278.26822916666669</c:v>
                </c:pt>
                <c:pt idx="108008">
                  <c:v>278.27083333333331</c:v>
                </c:pt>
                <c:pt idx="108009">
                  <c:v>278.2734375</c:v>
                </c:pt>
                <c:pt idx="108010">
                  <c:v>278.27604166666669</c:v>
                </c:pt>
                <c:pt idx="108011">
                  <c:v>278.27864583333331</c:v>
                </c:pt>
                <c:pt idx="108012">
                  <c:v>278.28125</c:v>
                </c:pt>
                <c:pt idx="108013">
                  <c:v>278.28385416666669</c:v>
                </c:pt>
                <c:pt idx="108014">
                  <c:v>278.28645833333331</c:v>
                </c:pt>
                <c:pt idx="108015">
                  <c:v>278.2890625</c:v>
                </c:pt>
                <c:pt idx="108016">
                  <c:v>278.29166666666669</c:v>
                </c:pt>
                <c:pt idx="108017">
                  <c:v>278.29427083333331</c:v>
                </c:pt>
                <c:pt idx="108018">
                  <c:v>278.296875</c:v>
                </c:pt>
                <c:pt idx="108019">
                  <c:v>278.29947916666669</c:v>
                </c:pt>
                <c:pt idx="108020">
                  <c:v>278.30208333333331</c:v>
                </c:pt>
                <c:pt idx="108021">
                  <c:v>278.3046875</c:v>
                </c:pt>
                <c:pt idx="108022">
                  <c:v>278.30729166666669</c:v>
                </c:pt>
                <c:pt idx="108023">
                  <c:v>278.30989583333331</c:v>
                </c:pt>
                <c:pt idx="108024">
                  <c:v>278.3125</c:v>
                </c:pt>
                <c:pt idx="108025">
                  <c:v>278.31510416666669</c:v>
                </c:pt>
                <c:pt idx="108026">
                  <c:v>278.31770833333331</c:v>
                </c:pt>
                <c:pt idx="108027">
                  <c:v>278.3203125</c:v>
                </c:pt>
                <c:pt idx="108028">
                  <c:v>278.32291666666669</c:v>
                </c:pt>
                <c:pt idx="108029">
                  <c:v>278.32552083333331</c:v>
                </c:pt>
                <c:pt idx="108030">
                  <c:v>278.328125</c:v>
                </c:pt>
                <c:pt idx="108031">
                  <c:v>278.33072916666669</c:v>
                </c:pt>
                <c:pt idx="108032">
                  <c:v>278.33333333333331</c:v>
                </c:pt>
                <c:pt idx="108033">
                  <c:v>278.3359375</c:v>
                </c:pt>
                <c:pt idx="108034">
                  <c:v>278.33854166666669</c:v>
                </c:pt>
                <c:pt idx="108035">
                  <c:v>278.34114583333331</c:v>
                </c:pt>
                <c:pt idx="108036">
                  <c:v>278.34375</c:v>
                </c:pt>
                <c:pt idx="108037">
                  <c:v>278.34635416666669</c:v>
                </c:pt>
                <c:pt idx="108038">
                  <c:v>278.34895833333331</c:v>
                </c:pt>
                <c:pt idx="108039">
                  <c:v>278.3515625</c:v>
                </c:pt>
                <c:pt idx="108040">
                  <c:v>278.35416666666669</c:v>
                </c:pt>
                <c:pt idx="108041">
                  <c:v>278.35677083333331</c:v>
                </c:pt>
                <c:pt idx="108042">
                  <c:v>278.359375</c:v>
                </c:pt>
                <c:pt idx="108043">
                  <c:v>278.36197916666669</c:v>
                </c:pt>
                <c:pt idx="108044">
                  <c:v>278.36458333333331</c:v>
                </c:pt>
                <c:pt idx="108045">
                  <c:v>278.3671875</c:v>
                </c:pt>
                <c:pt idx="108046">
                  <c:v>278.36979166666669</c:v>
                </c:pt>
                <c:pt idx="108047">
                  <c:v>278.37239583333331</c:v>
                </c:pt>
                <c:pt idx="108048">
                  <c:v>278.375</c:v>
                </c:pt>
                <c:pt idx="108049">
                  <c:v>278.37760416666669</c:v>
                </c:pt>
                <c:pt idx="108050">
                  <c:v>278.38020833333331</c:v>
                </c:pt>
                <c:pt idx="108051">
                  <c:v>278.3828125</c:v>
                </c:pt>
                <c:pt idx="108052">
                  <c:v>278.38541666666669</c:v>
                </c:pt>
                <c:pt idx="108053">
                  <c:v>278.38802083333331</c:v>
                </c:pt>
                <c:pt idx="108054">
                  <c:v>278.390625</c:v>
                </c:pt>
                <c:pt idx="108055">
                  <c:v>278.39322916666669</c:v>
                </c:pt>
                <c:pt idx="108056">
                  <c:v>278.39583333333331</c:v>
                </c:pt>
                <c:pt idx="108057">
                  <c:v>278.3984375</c:v>
                </c:pt>
                <c:pt idx="108058">
                  <c:v>278.40104166666669</c:v>
                </c:pt>
                <c:pt idx="108059">
                  <c:v>278.40364583333331</c:v>
                </c:pt>
                <c:pt idx="108060">
                  <c:v>278.40625</c:v>
                </c:pt>
                <c:pt idx="108061">
                  <c:v>278.40885416666669</c:v>
                </c:pt>
                <c:pt idx="108062">
                  <c:v>278.41145833333331</c:v>
                </c:pt>
                <c:pt idx="108063">
                  <c:v>278.4140625</c:v>
                </c:pt>
                <c:pt idx="108064">
                  <c:v>278.41666666666669</c:v>
                </c:pt>
                <c:pt idx="108065">
                  <c:v>278.41927083333331</c:v>
                </c:pt>
                <c:pt idx="108066">
                  <c:v>278.421875</c:v>
                </c:pt>
                <c:pt idx="108067">
                  <c:v>278.42447916666669</c:v>
                </c:pt>
                <c:pt idx="108068">
                  <c:v>278.42708333333331</c:v>
                </c:pt>
                <c:pt idx="108069">
                  <c:v>278.4296875</c:v>
                </c:pt>
                <c:pt idx="108070">
                  <c:v>278.43229166666669</c:v>
                </c:pt>
                <c:pt idx="108071">
                  <c:v>278.43489583333331</c:v>
                </c:pt>
                <c:pt idx="108072">
                  <c:v>278.4375</c:v>
                </c:pt>
                <c:pt idx="108073">
                  <c:v>278.44010416666669</c:v>
                </c:pt>
                <c:pt idx="108074">
                  <c:v>278.44270833333331</c:v>
                </c:pt>
                <c:pt idx="108075">
                  <c:v>278.4453125</c:v>
                </c:pt>
                <c:pt idx="108076">
                  <c:v>278.44791666666669</c:v>
                </c:pt>
                <c:pt idx="108077">
                  <c:v>278.45052083333331</c:v>
                </c:pt>
                <c:pt idx="108078">
                  <c:v>278.453125</c:v>
                </c:pt>
                <c:pt idx="108079">
                  <c:v>278.45572916666669</c:v>
                </c:pt>
                <c:pt idx="108080">
                  <c:v>278.45833333333331</c:v>
                </c:pt>
                <c:pt idx="108081">
                  <c:v>278.4609375</c:v>
                </c:pt>
                <c:pt idx="108082">
                  <c:v>278.46354166666669</c:v>
                </c:pt>
                <c:pt idx="108083">
                  <c:v>278.46614583333331</c:v>
                </c:pt>
                <c:pt idx="108084">
                  <c:v>278.46875</c:v>
                </c:pt>
                <c:pt idx="108085">
                  <c:v>278.47135416666669</c:v>
                </c:pt>
                <c:pt idx="108086">
                  <c:v>278.47395833333331</c:v>
                </c:pt>
                <c:pt idx="108087">
                  <c:v>278.4765625</c:v>
                </c:pt>
                <c:pt idx="108088">
                  <c:v>278.47916666666669</c:v>
                </c:pt>
                <c:pt idx="108089">
                  <c:v>278.48177083333331</c:v>
                </c:pt>
                <c:pt idx="108090">
                  <c:v>278.484375</c:v>
                </c:pt>
                <c:pt idx="108091">
                  <c:v>278.48697916666669</c:v>
                </c:pt>
                <c:pt idx="108092">
                  <c:v>278.48958333333331</c:v>
                </c:pt>
                <c:pt idx="108093">
                  <c:v>278.4921875</c:v>
                </c:pt>
                <c:pt idx="108094">
                  <c:v>278.49479166666669</c:v>
                </c:pt>
                <c:pt idx="108095">
                  <c:v>278.49739583333331</c:v>
                </c:pt>
                <c:pt idx="108096">
                  <c:v>278.5</c:v>
                </c:pt>
                <c:pt idx="108097">
                  <c:v>278.50260416666669</c:v>
                </c:pt>
                <c:pt idx="108098">
                  <c:v>278.50520833333331</c:v>
                </c:pt>
                <c:pt idx="108099">
                  <c:v>278.5078125</c:v>
                </c:pt>
                <c:pt idx="108100">
                  <c:v>278.51041666666669</c:v>
                </c:pt>
                <c:pt idx="108101">
                  <c:v>278.51302083333331</c:v>
                </c:pt>
                <c:pt idx="108102">
                  <c:v>278.515625</c:v>
                </c:pt>
                <c:pt idx="108103">
                  <c:v>278.51822916666669</c:v>
                </c:pt>
                <c:pt idx="108104">
                  <c:v>278.52083333333331</c:v>
                </c:pt>
                <c:pt idx="108105">
                  <c:v>278.5234375</c:v>
                </c:pt>
                <c:pt idx="108106">
                  <c:v>278.52604166666669</c:v>
                </c:pt>
                <c:pt idx="108107">
                  <c:v>278.52864583333331</c:v>
                </c:pt>
                <c:pt idx="108108">
                  <c:v>278.53125</c:v>
                </c:pt>
                <c:pt idx="108109">
                  <c:v>278.53385416666669</c:v>
                </c:pt>
                <c:pt idx="108110">
                  <c:v>278.53645833333331</c:v>
                </c:pt>
                <c:pt idx="108111">
                  <c:v>278.5390625</c:v>
                </c:pt>
                <c:pt idx="108112">
                  <c:v>278.54166666666669</c:v>
                </c:pt>
                <c:pt idx="108113">
                  <c:v>278.54427083333331</c:v>
                </c:pt>
                <c:pt idx="108114">
                  <c:v>278.546875</c:v>
                </c:pt>
                <c:pt idx="108115">
                  <c:v>278.54947916666669</c:v>
                </c:pt>
                <c:pt idx="108116">
                  <c:v>278.55208333333331</c:v>
                </c:pt>
                <c:pt idx="108117">
                  <c:v>278.5546875</c:v>
                </c:pt>
                <c:pt idx="108118">
                  <c:v>278.55729166666669</c:v>
                </c:pt>
                <c:pt idx="108119">
                  <c:v>278.55989583333331</c:v>
                </c:pt>
                <c:pt idx="108120">
                  <c:v>278.5625</c:v>
                </c:pt>
                <c:pt idx="108121">
                  <c:v>278.56510416666669</c:v>
                </c:pt>
                <c:pt idx="108122">
                  <c:v>278.56770833333331</c:v>
                </c:pt>
                <c:pt idx="108123">
                  <c:v>278.5703125</c:v>
                </c:pt>
                <c:pt idx="108124">
                  <c:v>278.57291666666669</c:v>
                </c:pt>
                <c:pt idx="108125">
                  <c:v>278.57552083333331</c:v>
                </c:pt>
                <c:pt idx="108126">
                  <c:v>278.578125</c:v>
                </c:pt>
                <c:pt idx="108127">
                  <c:v>278.58072916666669</c:v>
                </c:pt>
                <c:pt idx="108128">
                  <c:v>278.58333333333331</c:v>
                </c:pt>
                <c:pt idx="108129">
                  <c:v>278.5859375</c:v>
                </c:pt>
                <c:pt idx="108130">
                  <c:v>278.58854166666669</c:v>
                </c:pt>
                <c:pt idx="108131">
                  <c:v>278.59114583333331</c:v>
                </c:pt>
                <c:pt idx="108132">
                  <c:v>278.59375</c:v>
                </c:pt>
                <c:pt idx="108133">
                  <c:v>278.59635416666669</c:v>
                </c:pt>
                <c:pt idx="108134">
                  <c:v>278.59895833333331</c:v>
                </c:pt>
                <c:pt idx="108135">
                  <c:v>278.6015625</c:v>
                </c:pt>
                <c:pt idx="108136">
                  <c:v>278.60416666666669</c:v>
                </c:pt>
                <c:pt idx="108137">
                  <c:v>278.60677083333331</c:v>
                </c:pt>
                <c:pt idx="108138">
                  <c:v>278.609375</c:v>
                </c:pt>
                <c:pt idx="108139">
                  <c:v>278.61197916666669</c:v>
                </c:pt>
                <c:pt idx="108140">
                  <c:v>278.61458333333331</c:v>
                </c:pt>
                <c:pt idx="108141">
                  <c:v>278.6171875</c:v>
                </c:pt>
                <c:pt idx="108142">
                  <c:v>278.61979166666669</c:v>
                </c:pt>
                <c:pt idx="108143">
                  <c:v>278.62239583333331</c:v>
                </c:pt>
                <c:pt idx="108144">
                  <c:v>278.625</c:v>
                </c:pt>
                <c:pt idx="108145">
                  <c:v>278.62760416666669</c:v>
                </c:pt>
                <c:pt idx="108146">
                  <c:v>278.63020833333331</c:v>
                </c:pt>
                <c:pt idx="108147">
                  <c:v>278.6328125</c:v>
                </c:pt>
                <c:pt idx="108148">
                  <c:v>278.63541666666669</c:v>
                </c:pt>
                <c:pt idx="108149">
                  <c:v>278.63802083333331</c:v>
                </c:pt>
                <c:pt idx="108150">
                  <c:v>278.640625</c:v>
                </c:pt>
                <c:pt idx="108151">
                  <c:v>278.64322916666669</c:v>
                </c:pt>
                <c:pt idx="108152">
                  <c:v>278.64583333333331</c:v>
                </c:pt>
                <c:pt idx="108153">
                  <c:v>278.6484375</c:v>
                </c:pt>
                <c:pt idx="108154">
                  <c:v>278.65104166666669</c:v>
                </c:pt>
                <c:pt idx="108155">
                  <c:v>278.65364583333331</c:v>
                </c:pt>
                <c:pt idx="108156">
                  <c:v>278.65625</c:v>
                </c:pt>
                <c:pt idx="108157">
                  <c:v>278.65885416666669</c:v>
                </c:pt>
                <c:pt idx="108158">
                  <c:v>278.66145833333331</c:v>
                </c:pt>
                <c:pt idx="108159">
                  <c:v>278.6640625</c:v>
                </c:pt>
                <c:pt idx="108160">
                  <c:v>278.66666666666669</c:v>
                </c:pt>
                <c:pt idx="108161">
                  <c:v>278.66927083333331</c:v>
                </c:pt>
                <c:pt idx="108162">
                  <c:v>278.671875</c:v>
                </c:pt>
                <c:pt idx="108163">
                  <c:v>278.67447916666669</c:v>
                </c:pt>
                <c:pt idx="108164">
                  <c:v>278.67708333333331</c:v>
                </c:pt>
                <c:pt idx="108165">
                  <c:v>278.6796875</c:v>
                </c:pt>
                <c:pt idx="108166">
                  <c:v>278.68229166666669</c:v>
                </c:pt>
                <c:pt idx="108167">
                  <c:v>278.68489583333331</c:v>
                </c:pt>
                <c:pt idx="108168">
                  <c:v>278.6875</c:v>
                </c:pt>
                <c:pt idx="108169">
                  <c:v>278.69010416666669</c:v>
                </c:pt>
                <c:pt idx="108170">
                  <c:v>278.69270833333331</c:v>
                </c:pt>
                <c:pt idx="108171">
                  <c:v>278.6953125</c:v>
                </c:pt>
                <c:pt idx="108172">
                  <c:v>278.69791666666669</c:v>
                </c:pt>
                <c:pt idx="108173">
                  <c:v>278.70052083333331</c:v>
                </c:pt>
                <c:pt idx="108174">
                  <c:v>278.703125</c:v>
                </c:pt>
                <c:pt idx="108175">
                  <c:v>278.70572916666669</c:v>
                </c:pt>
                <c:pt idx="108176">
                  <c:v>278.70833333333331</c:v>
                </c:pt>
                <c:pt idx="108177">
                  <c:v>278.7109375</c:v>
                </c:pt>
                <c:pt idx="108178">
                  <c:v>278.71354166666669</c:v>
                </c:pt>
                <c:pt idx="108179">
                  <c:v>278.71614583333331</c:v>
                </c:pt>
                <c:pt idx="108180">
                  <c:v>278.71875</c:v>
                </c:pt>
                <c:pt idx="108181">
                  <c:v>278.72135416666669</c:v>
                </c:pt>
                <c:pt idx="108182">
                  <c:v>278.72395833333331</c:v>
                </c:pt>
                <c:pt idx="108183">
                  <c:v>278.7265625</c:v>
                </c:pt>
                <c:pt idx="108184">
                  <c:v>278.72916666666669</c:v>
                </c:pt>
                <c:pt idx="108185">
                  <c:v>278.73177083333331</c:v>
                </c:pt>
                <c:pt idx="108186">
                  <c:v>278.734375</c:v>
                </c:pt>
                <c:pt idx="108187">
                  <c:v>278.73697916666669</c:v>
                </c:pt>
                <c:pt idx="108188">
                  <c:v>278.73958333333331</c:v>
                </c:pt>
                <c:pt idx="108189">
                  <c:v>278.7421875</c:v>
                </c:pt>
                <c:pt idx="108190">
                  <c:v>278.74479166666669</c:v>
                </c:pt>
                <c:pt idx="108191">
                  <c:v>278.74739583333331</c:v>
                </c:pt>
                <c:pt idx="108192">
                  <c:v>278.75</c:v>
                </c:pt>
                <c:pt idx="108193">
                  <c:v>278.75260416666669</c:v>
                </c:pt>
                <c:pt idx="108194">
                  <c:v>278.75520833333331</c:v>
                </c:pt>
                <c:pt idx="108195">
                  <c:v>278.7578125</c:v>
                </c:pt>
                <c:pt idx="108196">
                  <c:v>278.76041666666669</c:v>
                </c:pt>
                <c:pt idx="108197">
                  <c:v>278.76302083333331</c:v>
                </c:pt>
                <c:pt idx="108198">
                  <c:v>278.765625</c:v>
                </c:pt>
                <c:pt idx="108199">
                  <c:v>278.76822916666669</c:v>
                </c:pt>
                <c:pt idx="108200">
                  <c:v>278.77083333333331</c:v>
                </c:pt>
                <c:pt idx="108201">
                  <c:v>278.7734375</c:v>
                </c:pt>
                <c:pt idx="108202">
                  <c:v>278.77604166666669</c:v>
                </c:pt>
                <c:pt idx="108203">
                  <c:v>278.77864583333331</c:v>
                </c:pt>
                <c:pt idx="108204">
                  <c:v>278.78125</c:v>
                </c:pt>
                <c:pt idx="108205">
                  <c:v>278.78385416666669</c:v>
                </c:pt>
                <c:pt idx="108206">
                  <c:v>278.78645833333331</c:v>
                </c:pt>
                <c:pt idx="108207">
                  <c:v>278.7890625</c:v>
                </c:pt>
                <c:pt idx="108208">
                  <c:v>278.79166666666669</c:v>
                </c:pt>
                <c:pt idx="108209">
                  <c:v>278.79427083333331</c:v>
                </c:pt>
                <c:pt idx="108210">
                  <c:v>278.796875</c:v>
                </c:pt>
                <c:pt idx="108211">
                  <c:v>278.79947916666669</c:v>
                </c:pt>
                <c:pt idx="108212">
                  <c:v>278.80208333333331</c:v>
                </c:pt>
                <c:pt idx="108213">
                  <c:v>278.8046875</c:v>
                </c:pt>
                <c:pt idx="108214">
                  <c:v>278.80729166666669</c:v>
                </c:pt>
                <c:pt idx="108215">
                  <c:v>278.80989583333331</c:v>
                </c:pt>
                <c:pt idx="108216">
                  <c:v>278.8125</c:v>
                </c:pt>
                <c:pt idx="108217">
                  <c:v>278.81510416666669</c:v>
                </c:pt>
                <c:pt idx="108218">
                  <c:v>278.81770833333331</c:v>
                </c:pt>
                <c:pt idx="108219">
                  <c:v>278.8203125</c:v>
                </c:pt>
                <c:pt idx="108220">
                  <c:v>278.82291666666669</c:v>
                </c:pt>
                <c:pt idx="108221">
                  <c:v>278.82552083333331</c:v>
                </c:pt>
                <c:pt idx="108222">
                  <c:v>278.828125</c:v>
                </c:pt>
                <c:pt idx="108223">
                  <c:v>278.83072916666669</c:v>
                </c:pt>
                <c:pt idx="108224">
                  <c:v>278.83333333333331</c:v>
                </c:pt>
                <c:pt idx="108225">
                  <c:v>278.8359375</c:v>
                </c:pt>
                <c:pt idx="108226">
                  <c:v>278.83854166666669</c:v>
                </c:pt>
                <c:pt idx="108227">
                  <c:v>278.84114583333331</c:v>
                </c:pt>
                <c:pt idx="108228">
                  <c:v>278.84375</c:v>
                </c:pt>
                <c:pt idx="108229">
                  <c:v>278.84635416666669</c:v>
                </c:pt>
                <c:pt idx="108230">
                  <c:v>278.84895833333331</c:v>
                </c:pt>
                <c:pt idx="108231">
                  <c:v>278.8515625</c:v>
                </c:pt>
                <c:pt idx="108232">
                  <c:v>278.85416666666669</c:v>
                </c:pt>
                <c:pt idx="108233">
                  <c:v>278.85677083333331</c:v>
                </c:pt>
                <c:pt idx="108234">
                  <c:v>278.859375</c:v>
                </c:pt>
                <c:pt idx="108235">
                  <c:v>278.86197916666669</c:v>
                </c:pt>
                <c:pt idx="108236">
                  <c:v>278.86458333333331</c:v>
                </c:pt>
                <c:pt idx="108237">
                  <c:v>278.8671875</c:v>
                </c:pt>
                <c:pt idx="108238">
                  <c:v>278.86979166666669</c:v>
                </c:pt>
                <c:pt idx="108239">
                  <c:v>278.87239583333331</c:v>
                </c:pt>
                <c:pt idx="108240">
                  <c:v>278.875</c:v>
                </c:pt>
                <c:pt idx="108241">
                  <c:v>278.87760416666669</c:v>
                </c:pt>
                <c:pt idx="108242">
                  <c:v>278.88020833333331</c:v>
                </c:pt>
                <c:pt idx="108243">
                  <c:v>278.8828125</c:v>
                </c:pt>
                <c:pt idx="108244">
                  <c:v>278.88541666666669</c:v>
                </c:pt>
                <c:pt idx="108245">
                  <c:v>278.88802083333331</c:v>
                </c:pt>
                <c:pt idx="108246">
                  <c:v>278.890625</c:v>
                </c:pt>
                <c:pt idx="108247">
                  <c:v>278.89322916666669</c:v>
                </c:pt>
                <c:pt idx="108248">
                  <c:v>278.89583333333331</c:v>
                </c:pt>
                <c:pt idx="108249">
                  <c:v>278.8984375</c:v>
                </c:pt>
                <c:pt idx="108250">
                  <c:v>278.90104166666669</c:v>
                </c:pt>
                <c:pt idx="108251">
                  <c:v>278.90364583333331</c:v>
                </c:pt>
                <c:pt idx="108252">
                  <c:v>278.90625</c:v>
                </c:pt>
                <c:pt idx="108253">
                  <c:v>278.90885416666669</c:v>
                </c:pt>
                <c:pt idx="108254">
                  <c:v>278.91145833333331</c:v>
                </c:pt>
                <c:pt idx="108255">
                  <c:v>278.9140625</c:v>
                </c:pt>
                <c:pt idx="108256">
                  <c:v>278.91666666666669</c:v>
                </c:pt>
                <c:pt idx="108257">
                  <c:v>278.91927083333331</c:v>
                </c:pt>
                <c:pt idx="108258">
                  <c:v>278.921875</c:v>
                </c:pt>
                <c:pt idx="108259">
                  <c:v>278.92447916666669</c:v>
                </c:pt>
                <c:pt idx="108260">
                  <c:v>278.92708333333331</c:v>
                </c:pt>
                <c:pt idx="108261">
                  <c:v>278.9296875</c:v>
                </c:pt>
                <c:pt idx="108262">
                  <c:v>278.93229166666669</c:v>
                </c:pt>
                <c:pt idx="108263">
                  <c:v>278.93489583333331</c:v>
                </c:pt>
                <c:pt idx="108264">
                  <c:v>278.9375</c:v>
                </c:pt>
                <c:pt idx="108265">
                  <c:v>278.94010416666669</c:v>
                </c:pt>
                <c:pt idx="108266">
                  <c:v>278.94270833333331</c:v>
                </c:pt>
                <c:pt idx="108267">
                  <c:v>278.9453125</c:v>
                </c:pt>
                <c:pt idx="108268">
                  <c:v>278.94791666666669</c:v>
                </c:pt>
                <c:pt idx="108269">
                  <c:v>278.95052083333331</c:v>
                </c:pt>
                <c:pt idx="108270">
                  <c:v>278.953125</c:v>
                </c:pt>
                <c:pt idx="108271">
                  <c:v>278.95572916666669</c:v>
                </c:pt>
                <c:pt idx="108272">
                  <c:v>278.95833333333331</c:v>
                </c:pt>
                <c:pt idx="108273">
                  <c:v>278.9609375</c:v>
                </c:pt>
                <c:pt idx="108274">
                  <c:v>278.96354166666669</c:v>
                </c:pt>
                <c:pt idx="108275">
                  <c:v>278.96614583333331</c:v>
                </c:pt>
                <c:pt idx="108276">
                  <c:v>278.96875</c:v>
                </c:pt>
                <c:pt idx="108277">
                  <c:v>278.97135416666669</c:v>
                </c:pt>
                <c:pt idx="108278">
                  <c:v>278.97395833333331</c:v>
                </c:pt>
                <c:pt idx="108279">
                  <c:v>278.9765625</c:v>
                </c:pt>
                <c:pt idx="108280">
                  <c:v>278.97916666666669</c:v>
                </c:pt>
                <c:pt idx="108281">
                  <c:v>278.98177083333331</c:v>
                </c:pt>
                <c:pt idx="108282">
                  <c:v>278.984375</c:v>
                </c:pt>
                <c:pt idx="108283">
                  <c:v>278.98697916666669</c:v>
                </c:pt>
                <c:pt idx="108284">
                  <c:v>278.98958333333331</c:v>
                </c:pt>
                <c:pt idx="108285">
                  <c:v>278.9921875</c:v>
                </c:pt>
                <c:pt idx="108286">
                  <c:v>278.99479166666669</c:v>
                </c:pt>
                <c:pt idx="108287">
                  <c:v>278.99739583333331</c:v>
                </c:pt>
                <c:pt idx="108288">
                  <c:v>279</c:v>
                </c:pt>
                <c:pt idx="108289">
                  <c:v>279.00260416666669</c:v>
                </c:pt>
                <c:pt idx="108290">
                  <c:v>279.00520833333331</c:v>
                </c:pt>
                <c:pt idx="108291">
                  <c:v>279.0078125</c:v>
                </c:pt>
                <c:pt idx="108292">
                  <c:v>279.01041666666669</c:v>
                </c:pt>
                <c:pt idx="108293">
                  <c:v>279.01302083333331</c:v>
                </c:pt>
                <c:pt idx="108294">
                  <c:v>279.015625</c:v>
                </c:pt>
                <c:pt idx="108295">
                  <c:v>279.01822916666669</c:v>
                </c:pt>
                <c:pt idx="108296">
                  <c:v>279.02083333333331</c:v>
                </c:pt>
                <c:pt idx="108297">
                  <c:v>279.0234375</c:v>
                </c:pt>
                <c:pt idx="108298">
                  <c:v>279.02604166666669</c:v>
                </c:pt>
                <c:pt idx="108299">
                  <c:v>279.02864583333331</c:v>
                </c:pt>
                <c:pt idx="108300">
                  <c:v>279.03125</c:v>
                </c:pt>
                <c:pt idx="108301">
                  <c:v>279.03385416666669</c:v>
                </c:pt>
                <c:pt idx="108302">
                  <c:v>279.03645833333331</c:v>
                </c:pt>
                <c:pt idx="108303">
                  <c:v>279.0390625</c:v>
                </c:pt>
                <c:pt idx="108304">
                  <c:v>279.04166666666669</c:v>
                </c:pt>
                <c:pt idx="108305">
                  <c:v>279.04427083333331</c:v>
                </c:pt>
                <c:pt idx="108306">
                  <c:v>279.046875</c:v>
                </c:pt>
                <c:pt idx="108307">
                  <c:v>279.04947916666669</c:v>
                </c:pt>
                <c:pt idx="108308">
                  <c:v>279.05208333333331</c:v>
                </c:pt>
                <c:pt idx="108309">
                  <c:v>279.0546875</c:v>
                </c:pt>
                <c:pt idx="108310">
                  <c:v>279.05729166666669</c:v>
                </c:pt>
                <c:pt idx="108311">
                  <c:v>279.05989583333331</c:v>
                </c:pt>
                <c:pt idx="108312">
                  <c:v>279.0625</c:v>
                </c:pt>
                <c:pt idx="108313">
                  <c:v>279.06510416666669</c:v>
                </c:pt>
                <c:pt idx="108314">
                  <c:v>279.06770833333331</c:v>
                </c:pt>
                <c:pt idx="108315">
                  <c:v>279.0703125</c:v>
                </c:pt>
                <c:pt idx="108316">
                  <c:v>279.07291666666669</c:v>
                </c:pt>
                <c:pt idx="108317">
                  <c:v>279.07552083333331</c:v>
                </c:pt>
                <c:pt idx="108318">
                  <c:v>279.078125</c:v>
                </c:pt>
                <c:pt idx="108319">
                  <c:v>279.08072916666669</c:v>
                </c:pt>
                <c:pt idx="108320">
                  <c:v>279.08333333333331</c:v>
                </c:pt>
                <c:pt idx="108321">
                  <c:v>279.0859375</c:v>
                </c:pt>
                <c:pt idx="108322">
                  <c:v>279.08854166666669</c:v>
                </c:pt>
                <c:pt idx="108323">
                  <c:v>279.09114583333331</c:v>
                </c:pt>
                <c:pt idx="108324">
                  <c:v>279.09375</c:v>
                </c:pt>
                <c:pt idx="108325">
                  <c:v>279.09635416666669</c:v>
                </c:pt>
                <c:pt idx="108326">
                  <c:v>279.09895833333331</c:v>
                </c:pt>
                <c:pt idx="108327">
                  <c:v>279.1015625</c:v>
                </c:pt>
                <c:pt idx="108328">
                  <c:v>279.10416666666669</c:v>
                </c:pt>
                <c:pt idx="108329">
                  <c:v>279.10677083333331</c:v>
                </c:pt>
                <c:pt idx="108330">
                  <c:v>279.109375</c:v>
                </c:pt>
                <c:pt idx="108331">
                  <c:v>279.11197916666669</c:v>
                </c:pt>
                <c:pt idx="108332">
                  <c:v>279.11458333333331</c:v>
                </c:pt>
                <c:pt idx="108333">
                  <c:v>279.1171875</c:v>
                </c:pt>
                <c:pt idx="108334">
                  <c:v>279.11979166666669</c:v>
                </c:pt>
                <c:pt idx="108335">
                  <c:v>279.12239583333331</c:v>
                </c:pt>
                <c:pt idx="108336">
                  <c:v>279.125</c:v>
                </c:pt>
                <c:pt idx="108337">
                  <c:v>279.12760416666669</c:v>
                </c:pt>
                <c:pt idx="108338">
                  <c:v>279.13020833333331</c:v>
                </c:pt>
                <c:pt idx="108339">
                  <c:v>279.1328125</c:v>
                </c:pt>
                <c:pt idx="108340">
                  <c:v>279.13541666666669</c:v>
                </c:pt>
                <c:pt idx="108341">
                  <c:v>279.13802083333331</c:v>
                </c:pt>
                <c:pt idx="108342">
                  <c:v>279.140625</c:v>
                </c:pt>
                <c:pt idx="108343">
                  <c:v>279.14322916666669</c:v>
                </c:pt>
                <c:pt idx="108344">
                  <c:v>279.14583333333331</c:v>
                </c:pt>
                <c:pt idx="108345">
                  <c:v>279.1484375</c:v>
                </c:pt>
                <c:pt idx="108346">
                  <c:v>279.15104166666669</c:v>
                </c:pt>
                <c:pt idx="108347">
                  <c:v>279.15364583333331</c:v>
                </c:pt>
                <c:pt idx="108348">
                  <c:v>279.15625</c:v>
                </c:pt>
                <c:pt idx="108349">
                  <c:v>279.15885416666669</c:v>
                </c:pt>
                <c:pt idx="108350">
                  <c:v>279.16145833333331</c:v>
                </c:pt>
                <c:pt idx="108351">
                  <c:v>279.1640625</c:v>
                </c:pt>
                <c:pt idx="108352">
                  <c:v>279.16666666666669</c:v>
                </c:pt>
                <c:pt idx="108353">
                  <c:v>279.16927083333331</c:v>
                </c:pt>
                <c:pt idx="108354">
                  <c:v>279.171875</c:v>
                </c:pt>
                <c:pt idx="108355">
                  <c:v>279.17447916666669</c:v>
                </c:pt>
                <c:pt idx="108356">
                  <c:v>279.17708333333331</c:v>
                </c:pt>
                <c:pt idx="108357">
                  <c:v>279.1796875</c:v>
                </c:pt>
                <c:pt idx="108358">
                  <c:v>279.18229166666669</c:v>
                </c:pt>
                <c:pt idx="108359">
                  <c:v>279.18489583333331</c:v>
                </c:pt>
                <c:pt idx="108360">
                  <c:v>279.1875</c:v>
                </c:pt>
                <c:pt idx="108361">
                  <c:v>279.19010416666669</c:v>
                </c:pt>
                <c:pt idx="108362">
                  <c:v>279.19270833333331</c:v>
                </c:pt>
                <c:pt idx="108363">
                  <c:v>279.1953125</c:v>
                </c:pt>
                <c:pt idx="108364">
                  <c:v>279.19791666666669</c:v>
                </c:pt>
                <c:pt idx="108365">
                  <c:v>279.20052083333331</c:v>
                </c:pt>
                <c:pt idx="108366">
                  <c:v>279.203125</c:v>
                </c:pt>
                <c:pt idx="108367">
                  <c:v>279.20572916666669</c:v>
                </c:pt>
                <c:pt idx="108368">
                  <c:v>279.20833333333331</c:v>
                </c:pt>
                <c:pt idx="108369">
                  <c:v>279.2109375</c:v>
                </c:pt>
                <c:pt idx="108370">
                  <c:v>279.21354166666669</c:v>
                </c:pt>
                <c:pt idx="108371">
                  <c:v>279.21614583333331</c:v>
                </c:pt>
                <c:pt idx="108372">
                  <c:v>279.21875</c:v>
                </c:pt>
                <c:pt idx="108373">
                  <c:v>279.22135416666669</c:v>
                </c:pt>
                <c:pt idx="108374">
                  <c:v>279.22395833333331</c:v>
                </c:pt>
                <c:pt idx="108375">
                  <c:v>279.2265625</c:v>
                </c:pt>
                <c:pt idx="108376">
                  <c:v>279.22916666666669</c:v>
                </c:pt>
                <c:pt idx="108377">
                  <c:v>279.23177083333331</c:v>
                </c:pt>
                <c:pt idx="108378">
                  <c:v>279.234375</c:v>
                </c:pt>
                <c:pt idx="108379">
                  <c:v>279.23697916666669</c:v>
                </c:pt>
                <c:pt idx="108380">
                  <c:v>279.23958333333331</c:v>
                </c:pt>
                <c:pt idx="108381">
                  <c:v>279.2421875</c:v>
                </c:pt>
                <c:pt idx="108382">
                  <c:v>279.24479166666669</c:v>
                </c:pt>
                <c:pt idx="108383">
                  <c:v>279.24739583333331</c:v>
                </c:pt>
                <c:pt idx="108384">
                  <c:v>279.25</c:v>
                </c:pt>
                <c:pt idx="108385">
                  <c:v>279.25260416666669</c:v>
                </c:pt>
                <c:pt idx="108386">
                  <c:v>279.25520833333331</c:v>
                </c:pt>
                <c:pt idx="108387">
                  <c:v>279.2578125</c:v>
                </c:pt>
                <c:pt idx="108388">
                  <c:v>279.26041666666669</c:v>
                </c:pt>
                <c:pt idx="108389">
                  <c:v>279.26302083333331</c:v>
                </c:pt>
                <c:pt idx="108390">
                  <c:v>279.265625</c:v>
                </c:pt>
                <c:pt idx="108391">
                  <c:v>279.26822916666669</c:v>
                </c:pt>
                <c:pt idx="108392">
                  <c:v>279.27083333333331</c:v>
                </c:pt>
                <c:pt idx="108393">
                  <c:v>279.2734375</c:v>
                </c:pt>
                <c:pt idx="108394">
                  <c:v>279.27604166666669</c:v>
                </c:pt>
                <c:pt idx="108395">
                  <c:v>279.27864583333331</c:v>
                </c:pt>
                <c:pt idx="108396">
                  <c:v>279.28125</c:v>
                </c:pt>
                <c:pt idx="108397">
                  <c:v>279.28385416666669</c:v>
                </c:pt>
                <c:pt idx="108398">
                  <c:v>279.28645833333331</c:v>
                </c:pt>
                <c:pt idx="108399">
                  <c:v>279.2890625</c:v>
                </c:pt>
                <c:pt idx="108400">
                  <c:v>279.29166666666669</c:v>
                </c:pt>
                <c:pt idx="108401">
                  <c:v>279.29427083333331</c:v>
                </c:pt>
                <c:pt idx="108402">
                  <c:v>279.296875</c:v>
                </c:pt>
                <c:pt idx="108403">
                  <c:v>279.29947916666669</c:v>
                </c:pt>
                <c:pt idx="108404">
                  <c:v>279.30208333333331</c:v>
                </c:pt>
                <c:pt idx="108405">
                  <c:v>279.3046875</c:v>
                </c:pt>
                <c:pt idx="108406">
                  <c:v>279.30729166666669</c:v>
                </c:pt>
                <c:pt idx="108407">
                  <c:v>279.30989583333331</c:v>
                </c:pt>
                <c:pt idx="108408">
                  <c:v>279.3125</c:v>
                </c:pt>
                <c:pt idx="108409">
                  <c:v>279.31510416666669</c:v>
                </c:pt>
                <c:pt idx="108410">
                  <c:v>279.31770833333331</c:v>
                </c:pt>
                <c:pt idx="108411">
                  <c:v>279.3203125</c:v>
                </c:pt>
                <c:pt idx="108412">
                  <c:v>279.32291666666669</c:v>
                </c:pt>
                <c:pt idx="108413">
                  <c:v>279.32552083333331</c:v>
                </c:pt>
                <c:pt idx="108414">
                  <c:v>279.328125</c:v>
                </c:pt>
                <c:pt idx="108415">
                  <c:v>279.33072916666669</c:v>
                </c:pt>
                <c:pt idx="108416">
                  <c:v>279.33333333333331</c:v>
                </c:pt>
                <c:pt idx="108417">
                  <c:v>279.3359375</c:v>
                </c:pt>
                <c:pt idx="108418">
                  <c:v>279.33854166666669</c:v>
                </c:pt>
                <c:pt idx="108419">
                  <c:v>279.34114583333331</c:v>
                </c:pt>
                <c:pt idx="108420">
                  <c:v>279.34375</c:v>
                </c:pt>
                <c:pt idx="108421">
                  <c:v>279.34635416666669</c:v>
                </c:pt>
                <c:pt idx="108422">
                  <c:v>279.34895833333331</c:v>
                </c:pt>
                <c:pt idx="108423">
                  <c:v>279.3515625</c:v>
                </c:pt>
                <c:pt idx="108424">
                  <c:v>279.35416666666669</c:v>
                </c:pt>
                <c:pt idx="108425">
                  <c:v>279.35677083333331</c:v>
                </c:pt>
                <c:pt idx="108426">
                  <c:v>279.359375</c:v>
                </c:pt>
                <c:pt idx="108427">
                  <c:v>279.36197916666669</c:v>
                </c:pt>
                <c:pt idx="108428">
                  <c:v>279.36458333333331</c:v>
                </c:pt>
                <c:pt idx="108429">
                  <c:v>279.3671875</c:v>
                </c:pt>
                <c:pt idx="108430">
                  <c:v>279.36979166666669</c:v>
                </c:pt>
                <c:pt idx="108431">
                  <c:v>279.37239583333331</c:v>
                </c:pt>
                <c:pt idx="108432">
                  <c:v>279.375</c:v>
                </c:pt>
                <c:pt idx="108433">
                  <c:v>279.37760416666669</c:v>
                </c:pt>
                <c:pt idx="108434">
                  <c:v>279.38020833333331</c:v>
                </c:pt>
                <c:pt idx="108435">
                  <c:v>279.3828125</c:v>
                </c:pt>
                <c:pt idx="108436">
                  <c:v>279.38541666666669</c:v>
                </c:pt>
                <c:pt idx="108437">
                  <c:v>279.38802083333331</c:v>
                </c:pt>
                <c:pt idx="108438">
                  <c:v>279.390625</c:v>
                </c:pt>
                <c:pt idx="108439">
                  <c:v>279.39322916666669</c:v>
                </c:pt>
                <c:pt idx="108440">
                  <c:v>279.39583333333331</c:v>
                </c:pt>
                <c:pt idx="108441">
                  <c:v>279.3984375</c:v>
                </c:pt>
                <c:pt idx="108442">
                  <c:v>279.40104166666669</c:v>
                </c:pt>
                <c:pt idx="108443">
                  <c:v>279.40364583333331</c:v>
                </c:pt>
                <c:pt idx="108444">
                  <c:v>279.40625</c:v>
                </c:pt>
                <c:pt idx="108445">
                  <c:v>279.40885416666669</c:v>
                </c:pt>
                <c:pt idx="108446">
                  <c:v>279.41145833333331</c:v>
                </c:pt>
                <c:pt idx="108447">
                  <c:v>279.4140625</c:v>
                </c:pt>
                <c:pt idx="108448">
                  <c:v>279.41666666666669</c:v>
                </c:pt>
                <c:pt idx="108449">
                  <c:v>279.41927083333331</c:v>
                </c:pt>
                <c:pt idx="108450">
                  <c:v>279.421875</c:v>
                </c:pt>
                <c:pt idx="108451">
                  <c:v>279.42447916666669</c:v>
                </c:pt>
                <c:pt idx="108452">
                  <c:v>279.42708333333331</c:v>
                </c:pt>
                <c:pt idx="108453">
                  <c:v>279.4296875</c:v>
                </c:pt>
                <c:pt idx="108454">
                  <c:v>279.43229166666669</c:v>
                </c:pt>
                <c:pt idx="108455">
                  <c:v>279.43489583333331</c:v>
                </c:pt>
                <c:pt idx="108456">
                  <c:v>279.4375</c:v>
                </c:pt>
                <c:pt idx="108457">
                  <c:v>279.44010416666669</c:v>
                </c:pt>
                <c:pt idx="108458">
                  <c:v>279.44270833333331</c:v>
                </c:pt>
                <c:pt idx="108459">
                  <c:v>279.4453125</c:v>
                </c:pt>
                <c:pt idx="108460">
                  <c:v>279.44791666666669</c:v>
                </c:pt>
                <c:pt idx="108461">
                  <c:v>279.45052083333331</c:v>
                </c:pt>
                <c:pt idx="108462">
                  <c:v>279.453125</c:v>
                </c:pt>
                <c:pt idx="108463">
                  <c:v>279.45572916666669</c:v>
                </c:pt>
                <c:pt idx="108464">
                  <c:v>279.45833333333331</c:v>
                </c:pt>
                <c:pt idx="108465">
                  <c:v>279.4609375</c:v>
                </c:pt>
                <c:pt idx="108466">
                  <c:v>279.46354166666669</c:v>
                </c:pt>
                <c:pt idx="108467">
                  <c:v>279.46614583333331</c:v>
                </c:pt>
                <c:pt idx="108468">
                  <c:v>279.46875</c:v>
                </c:pt>
                <c:pt idx="108469">
                  <c:v>279.47135416666669</c:v>
                </c:pt>
                <c:pt idx="108470">
                  <c:v>279.47395833333331</c:v>
                </c:pt>
                <c:pt idx="108471">
                  <c:v>279.4765625</c:v>
                </c:pt>
                <c:pt idx="108472">
                  <c:v>279.47916666666669</c:v>
                </c:pt>
                <c:pt idx="108473">
                  <c:v>279.48177083333331</c:v>
                </c:pt>
                <c:pt idx="108474">
                  <c:v>279.484375</c:v>
                </c:pt>
                <c:pt idx="108475">
                  <c:v>279.48697916666669</c:v>
                </c:pt>
                <c:pt idx="108476">
                  <c:v>279.48958333333331</c:v>
                </c:pt>
                <c:pt idx="108477">
                  <c:v>279.4921875</c:v>
                </c:pt>
                <c:pt idx="108478">
                  <c:v>279.49479166666669</c:v>
                </c:pt>
                <c:pt idx="108479">
                  <c:v>279.49739583333331</c:v>
                </c:pt>
                <c:pt idx="108480">
                  <c:v>279.5</c:v>
                </c:pt>
                <c:pt idx="108481">
                  <c:v>279.50260416666669</c:v>
                </c:pt>
                <c:pt idx="108482">
                  <c:v>279.50520833333331</c:v>
                </c:pt>
                <c:pt idx="108483">
                  <c:v>279.5078125</c:v>
                </c:pt>
                <c:pt idx="108484">
                  <c:v>279.51041666666669</c:v>
                </c:pt>
                <c:pt idx="108485">
                  <c:v>279.51302083333331</c:v>
                </c:pt>
                <c:pt idx="108486">
                  <c:v>279.515625</c:v>
                </c:pt>
                <c:pt idx="108487">
                  <c:v>279.51822916666669</c:v>
                </c:pt>
                <c:pt idx="108488">
                  <c:v>279.52083333333331</c:v>
                </c:pt>
                <c:pt idx="108489">
                  <c:v>279.5234375</c:v>
                </c:pt>
                <c:pt idx="108490">
                  <c:v>279.52604166666669</c:v>
                </c:pt>
                <c:pt idx="108491">
                  <c:v>279.52864583333331</c:v>
                </c:pt>
                <c:pt idx="108492">
                  <c:v>279.53125</c:v>
                </c:pt>
                <c:pt idx="108493">
                  <c:v>279.53385416666669</c:v>
                </c:pt>
                <c:pt idx="108494">
                  <c:v>279.53645833333331</c:v>
                </c:pt>
                <c:pt idx="108495">
                  <c:v>279.5390625</c:v>
                </c:pt>
                <c:pt idx="108496">
                  <c:v>279.54166666666669</c:v>
                </c:pt>
                <c:pt idx="108497">
                  <c:v>279.54427083333331</c:v>
                </c:pt>
                <c:pt idx="108498">
                  <c:v>279.546875</c:v>
                </c:pt>
                <c:pt idx="108499">
                  <c:v>279.54947916666669</c:v>
                </c:pt>
                <c:pt idx="108500">
                  <c:v>279.55208333333331</c:v>
                </c:pt>
                <c:pt idx="108501">
                  <c:v>279.5546875</c:v>
                </c:pt>
                <c:pt idx="108502">
                  <c:v>279.55729166666669</c:v>
                </c:pt>
                <c:pt idx="108503">
                  <c:v>279.55989583333331</c:v>
                </c:pt>
                <c:pt idx="108504">
                  <c:v>279.5625</c:v>
                </c:pt>
                <c:pt idx="108505">
                  <c:v>279.56510416666669</c:v>
                </c:pt>
                <c:pt idx="108506">
                  <c:v>279.56770833333331</c:v>
                </c:pt>
                <c:pt idx="108507">
                  <c:v>279.5703125</c:v>
                </c:pt>
                <c:pt idx="108508">
                  <c:v>279.57291666666669</c:v>
                </c:pt>
                <c:pt idx="108509">
                  <c:v>279.57552083333331</c:v>
                </c:pt>
                <c:pt idx="108510">
                  <c:v>279.578125</c:v>
                </c:pt>
                <c:pt idx="108511">
                  <c:v>279.58072916666669</c:v>
                </c:pt>
                <c:pt idx="108512">
                  <c:v>279.58333333333331</c:v>
                </c:pt>
                <c:pt idx="108513">
                  <c:v>279.5859375</c:v>
                </c:pt>
                <c:pt idx="108514">
                  <c:v>279.58854166666669</c:v>
                </c:pt>
                <c:pt idx="108515">
                  <c:v>279.59114583333331</c:v>
                </c:pt>
                <c:pt idx="108516">
                  <c:v>279.59375</c:v>
                </c:pt>
                <c:pt idx="108517">
                  <c:v>279.59635416666669</c:v>
                </c:pt>
                <c:pt idx="108518">
                  <c:v>279.59895833333331</c:v>
                </c:pt>
                <c:pt idx="108519">
                  <c:v>279.6015625</c:v>
                </c:pt>
                <c:pt idx="108520">
                  <c:v>279.60416666666669</c:v>
                </c:pt>
                <c:pt idx="108521">
                  <c:v>279.60677083333331</c:v>
                </c:pt>
                <c:pt idx="108522">
                  <c:v>279.609375</c:v>
                </c:pt>
                <c:pt idx="108523">
                  <c:v>279.61197916666669</c:v>
                </c:pt>
                <c:pt idx="108524">
                  <c:v>279.61458333333331</c:v>
                </c:pt>
                <c:pt idx="108525">
                  <c:v>279.6171875</c:v>
                </c:pt>
                <c:pt idx="108526">
                  <c:v>279.61979166666669</c:v>
                </c:pt>
                <c:pt idx="108527">
                  <c:v>279.62239583333331</c:v>
                </c:pt>
                <c:pt idx="108528">
                  <c:v>279.625</c:v>
                </c:pt>
                <c:pt idx="108529">
                  <c:v>279.62760416666669</c:v>
                </c:pt>
                <c:pt idx="108530">
                  <c:v>279.63020833333331</c:v>
                </c:pt>
                <c:pt idx="108531">
                  <c:v>279.6328125</c:v>
                </c:pt>
                <c:pt idx="108532">
                  <c:v>279.63541666666669</c:v>
                </c:pt>
                <c:pt idx="108533">
                  <c:v>279.63802083333331</c:v>
                </c:pt>
                <c:pt idx="108534">
                  <c:v>279.640625</c:v>
                </c:pt>
                <c:pt idx="108535">
                  <c:v>279.64322916666669</c:v>
                </c:pt>
                <c:pt idx="108536">
                  <c:v>279.64583333333331</c:v>
                </c:pt>
                <c:pt idx="108537">
                  <c:v>279.6484375</c:v>
                </c:pt>
                <c:pt idx="108538">
                  <c:v>279.65104166666669</c:v>
                </c:pt>
                <c:pt idx="108539">
                  <c:v>279.65364583333331</c:v>
                </c:pt>
                <c:pt idx="108540">
                  <c:v>279.65625</c:v>
                </c:pt>
                <c:pt idx="108541">
                  <c:v>279.65885416666669</c:v>
                </c:pt>
                <c:pt idx="108542">
                  <c:v>279.66145833333331</c:v>
                </c:pt>
                <c:pt idx="108543">
                  <c:v>279.6640625</c:v>
                </c:pt>
                <c:pt idx="108544">
                  <c:v>279.66666666666669</c:v>
                </c:pt>
                <c:pt idx="108545">
                  <c:v>279.66927083333331</c:v>
                </c:pt>
                <c:pt idx="108546">
                  <c:v>279.671875</c:v>
                </c:pt>
                <c:pt idx="108547">
                  <c:v>279.67447916666669</c:v>
                </c:pt>
                <c:pt idx="108548">
                  <c:v>279.67708333333331</c:v>
                </c:pt>
                <c:pt idx="108549">
                  <c:v>279.6796875</c:v>
                </c:pt>
                <c:pt idx="108550">
                  <c:v>279.68229166666669</c:v>
                </c:pt>
                <c:pt idx="108551">
                  <c:v>279.68489583333331</c:v>
                </c:pt>
                <c:pt idx="108552">
                  <c:v>279.6875</c:v>
                </c:pt>
                <c:pt idx="108553">
                  <c:v>279.69010416666669</c:v>
                </c:pt>
                <c:pt idx="108554">
                  <c:v>279.69270833333331</c:v>
                </c:pt>
                <c:pt idx="108555">
                  <c:v>279.6953125</c:v>
                </c:pt>
                <c:pt idx="108556">
                  <c:v>279.69791666666669</c:v>
                </c:pt>
                <c:pt idx="108557">
                  <c:v>279.70052083333331</c:v>
                </c:pt>
                <c:pt idx="108558">
                  <c:v>279.703125</c:v>
                </c:pt>
                <c:pt idx="108559">
                  <c:v>279.70572916666669</c:v>
                </c:pt>
                <c:pt idx="108560">
                  <c:v>279.70833333333331</c:v>
                </c:pt>
                <c:pt idx="108561">
                  <c:v>279.7109375</c:v>
                </c:pt>
                <c:pt idx="108562">
                  <c:v>279.71354166666669</c:v>
                </c:pt>
                <c:pt idx="108563">
                  <c:v>279.71614583333331</c:v>
                </c:pt>
                <c:pt idx="108564">
                  <c:v>279.71875</c:v>
                </c:pt>
                <c:pt idx="108565">
                  <c:v>279.72135416666669</c:v>
                </c:pt>
                <c:pt idx="108566">
                  <c:v>279.72395833333331</c:v>
                </c:pt>
                <c:pt idx="108567">
                  <c:v>279.7265625</c:v>
                </c:pt>
                <c:pt idx="108568">
                  <c:v>279.72916666666669</c:v>
                </c:pt>
                <c:pt idx="108569">
                  <c:v>279.73177083333331</c:v>
                </c:pt>
                <c:pt idx="108570">
                  <c:v>279.734375</c:v>
                </c:pt>
                <c:pt idx="108571">
                  <c:v>279.73697916666669</c:v>
                </c:pt>
                <c:pt idx="108572">
                  <c:v>279.73958333333331</c:v>
                </c:pt>
                <c:pt idx="108573">
                  <c:v>279.7421875</c:v>
                </c:pt>
                <c:pt idx="108574">
                  <c:v>279.74479166666669</c:v>
                </c:pt>
                <c:pt idx="108575">
                  <c:v>279.74739583333331</c:v>
                </c:pt>
                <c:pt idx="108576">
                  <c:v>279.75</c:v>
                </c:pt>
                <c:pt idx="108577">
                  <c:v>279.75260416666669</c:v>
                </c:pt>
                <c:pt idx="108578">
                  <c:v>279.75520833333331</c:v>
                </c:pt>
                <c:pt idx="108579">
                  <c:v>279.7578125</c:v>
                </c:pt>
                <c:pt idx="108580">
                  <c:v>279.76041666666669</c:v>
                </c:pt>
                <c:pt idx="108581">
                  <c:v>279.76302083333331</c:v>
                </c:pt>
                <c:pt idx="108582">
                  <c:v>279.765625</c:v>
                </c:pt>
                <c:pt idx="108583">
                  <c:v>279.76822916666669</c:v>
                </c:pt>
                <c:pt idx="108584">
                  <c:v>279.77083333333331</c:v>
                </c:pt>
                <c:pt idx="108585">
                  <c:v>279.7734375</c:v>
                </c:pt>
                <c:pt idx="108586">
                  <c:v>279.77604166666669</c:v>
                </c:pt>
                <c:pt idx="108587">
                  <c:v>279.77864583333331</c:v>
                </c:pt>
                <c:pt idx="108588">
                  <c:v>279.78125</c:v>
                </c:pt>
                <c:pt idx="108589">
                  <c:v>279.78385416666669</c:v>
                </c:pt>
                <c:pt idx="108590">
                  <c:v>279.78645833333331</c:v>
                </c:pt>
                <c:pt idx="108591">
                  <c:v>279.7890625</c:v>
                </c:pt>
                <c:pt idx="108592">
                  <c:v>279.79166666666669</c:v>
                </c:pt>
                <c:pt idx="108593">
                  <c:v>279.79427083333331</c:v>
                </c:pt>
                <c:pt idx="108594">
                  <c:v>279.796875</c:v>
                </c:pt>
                <c:pt idx="108595">
                  <c:v>279.79947916666669</c:v>
                </c:pt>
                <c:pt idx="108596">
                  <c:v>279.80208333333331</c:v>
                </c:pt>
                <c:pt idx="108597">
                  <c:v>279.8046875</c:v>
                </c:pt>
                <c:pt idx="108598">
                  <c:v>279.80729166666669</c:v>
                </c:pt>
                <c:pt idx="108599">
                  <c:v>279.80989583333331</c:v>
                </c:pt>
                <c:pt idx="108600">
                  <c:v>279.8125</c:v>
                </c:pt>
                <c:pt idx="108601">
                  <c:v>279.81510416666669</c:v>
                </c:pt>
                <c:pt idx="108602">
                  <c:v>279.81770833333331</c:v>
                </c:pt>
                <c:pt idx="108603">
                  <c:v>279.8203125</c:v>
                </c:pt>
                <c:pt idx="108604">
                  <c:v>279.82291666666669</c:v>
                </c:pt>
                <c:pt idx="108605">
                  <c:v>279.82552083333331</c:v>
                </c:pt>
                <c:pt idx="108606">
                  <c:v>279.828125</c:v>
                </c:pt>
                <c:pt idx="108607">
                  <c:v>279.83072916666669</c:v>
                </c:pt>
                <c:pt idx="108608">
                  <c:v>279.83333333333331</c:v>
                </c:pt>
                <c:pt idx="108609">
                  <c:v>279.8359375</c:v>
                </c:pt>
                <c:pt idx="108610">
                  <c:v>279.83854166666669</c:v>
                </c:pt>
                <c:pt idx="108611">
                  <c:v>279.84114583333331</c:v>
                </c:pt>
                <c:pt idx="108612">
                  <c:v>279.84375</c:v>
                </c:pt>
                <c:pt idx="108613">
                  <c:v>279.84635416666669</c:v>
                </c:pt>
                <c:pt idx="108614">
                  <c:v>279.84895833333331</c:v>
                </c:pt>
                <c:pt idx="108615">
                  <c:v>279.8515625</c:v>
                </c:pt>
                <c:pt idx="108616">
                  <c:v>279.85416666666669</c:v>
                </c:pt>
                <c:pt idx="108617">
                  <c:v>279.85677083333331</c:v>
                </c:pt>
                <c:pt idx="108618">
                  <c:v>279.859375</c:v>
                </c:pt>
                <c:pt idx="108619">
                  <c:v>279.86197916666669</c:v>
                </c:pt>
                <c:pt idx="108620">
                  <c:v>279.86458333333331</c:v>
                </c:pt>
                <c:pt idx="108621">
                  <c:v>279.8671875</c:v>
                </c:pt>
                <c:pt idx="108622">
                  <c:v>279.86979166666669</c:v>
                </c:pt>
                <c:pt idx="108623">
                  <c:v>279.87239583333331</c:v>
                </c:pt>
                <c:pt idx="108624">
                  <c:v>279.875</c:v>
                </c:pt>
                <c:pt idx="108625">
                  <c:v>279.87760416666669</c:v>
                </c:pt>
                <c:pt idx="108626">
                  <c:v>279.88020833333331</c:v>
                </c:pt>
                <c:pt idx="108627">
                  <c:v>279.8828125</c:v>
                </c:pt>
                <c:pt idx="108628">
                  <c:v>279.88541666666669</c:v>
                </c:pt>
                <c:pt idx="108629">
                  <c:v>279.88802083333331</c:v>
                </c:pt>
                <c:pt idx="108630">
                  <c:v>279.890625</c:v>
                </c:pt>
                <c:pt idx="108631">
                  <c:v>279.89322916666669</c:v>
                </c:pt>
                <c:pt idx="108632">
                  <c:v>279.89583333333331</c:v>
                </c:pt>
                <c:pt idx="108633">
                  <c:v>279.8984375</c:v>
                </c:pt>
                <c:pt idx="108634">
                  <c:v>279.90104166666669</c:v>
                </c:pt>
                <c:pt idx="108635">
                  <c:v>279.90364583333331</c:v>
                </c:pt>
                <c:pt idx="108636">
                  <c:v>279.90625</c:v>
                </c:pt>
                <c:pt idx="108637">
                  <c:v>279.90885416666669</c:v>
                </c:pt>
                <c:pt idx="108638">
                  <c:v>279.91145833333331</c:v>
                </c:pt>
                <c:pt idx="108639">
                  <c:v>279.9140625</c:v>
                </c:pt>
                <c:pt idx="108640">
                  <c:v>279.91666666666669</c:v>
                </c:pt>
                <c:pt idx="108641">
                  <c:v>279.91927083333331</c:v>
                </c:pt>
                <c:pt idx="108642">
                  <c:v>279.921875</c:v>
                </c:pt>
                <c:pt idx="108643">
                  <c:v>279.92447916666669</c:v>
                </c:pt>
                <c:pt idx="108644">
                  <c:v>279.92708333333331</c:v>
                </c:pt>
                <c:pt idx="108645">
                  <c:v>279.9296875</c:v>
                </c:pt>
                <c:pt idx="108646">
                  <c:v>279.93229166666669</c:v>
                </c:pt>
                <c:pt idx="108647">
                  <c:v>279.93489583333331</c:v>
                </c:pt>
                <c:pt idx="108648">
                  <c:v>279.9375</c:v>
                </c:pt>
                <c:pt idx="108649">
                  <c:v>279.94010416666669</c:v>
                </c:pt>
                <c:pt idx="108650">
                  <c:v>279.94270833333331</c:v>
                </c:pt>
                <c:pt idx="108651">
                  <c:v>279.9453125</c:v>
                </c:pt>
                <c:pt idx="108652">
                  <c:v>279.94791666666669</c:v>
                </c:pt>
                <c:pt idx="108653">
                  <c:v>279.95052083333331</c:v>
                </c:pt>
                <c:pt idx="108654">
                  <c:v>279.953125</c:v>
                </c:pt>
                <c:pt idx="108655">
                  <c:v>279.95572916666669</c:v>
                </c:pt>
                <c:pt idx="108656">
                  <c:v>279.95833333333331</c:v>
                </c:pt>
                <c:pt idx="108657">
                  <c:v>279.9609375</c:v>
                </c:pt>
                <c:pt idx="108658">
                  <c:v>279.96354166666669</c:v>
                </c:pt>
                <c:pt idx="108659">
                  <c:v>279.96614583333331</c:v>
                </c:pt>
                <c:pt idx="108660">
                  <c:v>279.96875</c:v>
                </c:pt>
                <c:pt idx="108661">
                  <c:v>279.97135416666669</c:v>
                </c:pt>
                <c:pt idx="108662">
                  <c:v>279.97395833333331</c:v>
                </c:pt>
                <c:pt idx="108663">
                  <c:v>279.9765625</c:v>
                </c:pt>
                <c:pt idx="108664">
                  <c:v>279.97916666666669</c:v>
                </c:pt>
                <c:pt idx="108665">
                  <c:v>279.98177083333331</c:v>
                </c:pt>
                <c:pt idx="108666">
                  <c:v>279.984375</c:v>
                </c:pt>
                <c:pt idx="108667">
                  <c:v>279.98697916666669</c:v>
                </c:pt>
                <c:pt idx="108668">
                  <c:v>279.98958333333331</c:v>
                </c:pt>
                <c:pt idx="108669">
                  <c:v>279.9921875</c:v>
                </c:pt>
                <c:pt idx="108670">
                  <c:v>279.99479166666669</c:v>
                </c:pt>
                <c:pt idx="108671">
                  <c:v>279.99739583333331</c:v>
                </c:pt>
                <c:pt idx="108672">
                  <c:v>280</c:v>
                </c:pt>
                <c:pt idx="108673">
                  <c:v>280.00260416666669</c:v>
                </c:pt>
                <c:pt idx="108674">
                  <c:v>280.00520833333331</c:v>
                </c:pt>
                <c:pt idx="108675">
                  <c:v>280.0078125</c:v>
                </c:pt>
                <c:pt idx="108676">
                  <c:v>280.01041666666669</c:v>
                </c:pt>
                <c:pt idx="108677">
                  <c:v>280.01302083333331</c:v>
                </c:pt>
                <c:pt idx="108678">
                  <c:v>280.015625</c:v>
                </c:pt>
                <c:pt idx="108679">
                  <c:v>280.01822916666669</c:v>
                </c:pt>
                <c:pt idx="108680">
                  <c:v>280.02083333333331</c:v>
                </c:pt>
                <c:pt idx="108681">
                  <c:v>280.0234375</c:v>
                </c:pt>
                <c:pt idx="108682">
                  <c:v>280.02604166666669</c:v>
                </c:pt>
                <c:pt idx="108683">
                  <c:v>280.02864583333331</c:v>
                </c:pt>
                <c:pt idx="108684">
                  <c:v>280.03125</c:v>
                </c:pt>
                <c:pt idx="108685">
                  <c:v>280.03385416666669</c:v>
                </c:pt>
                <c:pt idx="108686">
                  <c:v>280.03645833333331</c:v>
                </c:pt>
                <c:pt idx="108687">
                  <c:v>280.0390625</c:v>
                </c:pt>
                <c:pt idx="108688">
                  <c:v>280.04166666666669</c:v>
                </c:pt>
                <c:pt idx="108689">
                  <c:v>280.04427083333331</c:v>
                </c:pt>
                <c:pt idx="108690">
                  <c:v>280.046875</c:v>
                </c:pt>
                <c:pt idx="108691">
                  <c:v>280.04947916666669</c:v>
                </c:pt>
                <c:pt idx="108692">
                  <c:v>280.05208333333331</c:v>
                </c:pt>
                <c:pt idx="108693">
                  <c:v>280.0546875</c:v>
                </c:pt>
                <c:pt idx="108694">
                  <c:v>280.05729166666669</c:v>
                </c:pt>
                <c:pt idx="108695">
                  <c:v>280.05989583333331</c:v>
                </c:pt>
                <c:pt idx="108696">
                  <c:v>280.0625</c:v>
                </c:pt>
                <c:pt idx="108697">
                  <c:v>280.06510416666669</c:v>
                </c:pt>
                <c:pt idx="108698">
                  <c:v>280.06770833333331</c:v>
                </c:pt>
                <c:pt idx="108699">
                  <c:v>280.0703125</c:v>
                </c:pt>
                <c:pt idx="108700">
                  <c:v>280.07291666666669</c:v>
                </c:pt>
                <c:pt idx="108701">
                  <c:v>280.07552083333331</c:v>
                </c:pt>
                <c:pt idx="108702">
                  <c:v>280.078125</c:v>
                </c:pt>
                <c:pt idx="108703">
                  <c:v>280.08072916666669</c:v>
                </c:pt>
                <c:pt idx="108704">
                  <c:v>280.08333333333331</c:v>
                </c:pt>
                <c:pt idx="108705">
                  <c:v>280.0859375</c:v>
                </c:pt>
                <c:pt idx="108706">
                  <c:v>280.08854166666669</c:v>
                </c:pt>
                <c:pt idx="108707">
                  <c:v>280.09114583333331</c:v>
                </c:pt>
                <c:pt idx="108708">
                  <c:v>280.09375</c:v>
                </c:pt>
                <c:pt idx="108709">
                  <c:v>280.09635416666669</c:v>
                </c:pt>
                <c:pt idx="108710">
                  <c:v>280.09895833333331</c:v>
                </c:pt>
                <c:pt idx="108711">
                  <c:v>280.1015625</c:v>
                </c:pt>
                <c:pt idx="108712">
                  <c:v>280.10416666666669</c:v>
                </c:pt>
                <c:pt idx="108713">
                  <c:v>280.10677083333331</c:v>
                </c:pt>
                <c:pt idx="108714">
                  <c:v>280.109375</c:v>
                </c:pt>
                <c:pt idx="108715">
                  <c:v>280.11197916666669</c:v>
                </c:pt>
                <c:pt idx="108716">
                  <c:v>280.11458333333331</c:v>
                </c:pt>
                <c:pt idx="108717">
                  <c:v>280.1171875</c:v>
                </c:pt>
                <c:pt idx="108718">
                  <c:v>280.11979166666669</c:v>
                </c:pt>
                <c:pt idx="108719">
                  <c:v>280.12239583333331</c:v>
                </c:pt>
                <c:pt idx="108720">
                  <c:v>280.125</c:v>
                </c:pt>
                <c:pt idx="108721">
                  <c:v>280.12760416666669</c:v>
                </c:pt>
                <c:pt idx="108722">
                  <c:v>280.13020833333331</c:v>
                </c:pt>
                <c:pt idx="108723">
                  <c:v>280.1328125</c:v>
                </c:pt>
                <c:pt idx="108724">
                  <c:v>280.13541666666669</c:v>
                </c:pt>
                <c:pt idx="108725">
                  <c:v>280.13802083333331</c:v>
                </c:pt>
                <c:pt idx="108726">
                  <c:v>280.140625</c:v>
                </c:pt>
                <c:pt idx="108727">
                  <c:v>280.14322916666669</c:v>
                </c:pt>
                <c:pt idx="108728">
                  <c:v>280.14583333333331</c:v>
                </c:pt>
                <c:pt idx="108729">
                  <c:v>280.1484375</c:v>
                </c:pt>
                <c:pt idx="108730">
                  <c:v>280.15104166666669</c:v>
                </c:pt>
                <c:pt idx="108731">
                  <c:v>280.15364583333331</c:v>
                </c:pt>
                <c:pt idx="108732">
                  <c:v>280.15625</c:v>
                </c:pt>
                <c:pt idx="108733">
                  <c:v>280.15885416666669</c:v>
                </c:pt>
                <c:pt idx="108734">
                  <c:v>280.16145833333331</c:v>
                </c:pt>
                <c:pt idx="108735">
                  <c:v>280.1640625</c:v>
                </c:pt>
                <c:pt idx="108736">
                  <c:v>280.16666666666669</c:v>
                </c:pt>
                <c:pt idx="108737">
                  <c:v>280.16927083333331</c:v>
                </c:pt>
                <c:pt idx="108738">
                  <c:v>280.171875</c:v>
                </c:pt>
                <c:pt idx="108739">
                  <c:v>280.17447916666669</c:v>
                </c:pt>
                <c:pt idx="108740">
                  <c:v>280.17708333333331</c:v>
                </c:pt>
                <c:pt idx="108741">
                  <c:v>280.1796875</c:v>
                </c:pt>
                <c:pt idx="108742">
                  <c:v>280.18229166666669</c:v>
                </c:pt>
                <c:pt idx="108743">
                  <c:v>280.18489583333331</c:v>
                </c:pt>
                <c:pt idx="108744">
                  <c:v>280.1875</c:v>
                </c:pt>
                <c:pt idx="108745">
                  <c:v>280.19010416666669</c:v>
                </c:pt>
                <c:pt idx="108746">
                  <c:v>280.19270833333331</c:v>
                </c:pt>
                <c:pt idx="108747">
                  <c:v>280.1953125</c:v>
                </c:pt>
                <c:pt idx="108748">
                  <c:v>280.19791666666669</c:v>
                </c:pt>
                <c:pt idx="108749">
                  <c:v>280.20052083333331</c:v>
                </c:pt>
                <c:pt idx="108750">
                  <c:v>280.203125</c:v>
                </c:pt>
                <c:pt idx="108751">
                  <c:v>280.20572916666669</c:v>
                </c:pt>
                <c:pt idx="108752">
                  <c:v>280.20833333333331</c:v>
                </c:pt>
                <c:pt idx="108753">
                  <c:v>280.2109375</c:v>
                </c:pt>
                <c:pt idx="108754">
                  <c:v>280.21354166666669</c:v>
                </c:pt>
                <c:pt idx="108755">
                  <c:v>280.21614583333331</c:v>
                </c:pt>
                <c:pt idx="108756">
                  <c:v>280.21875</c:v>
                </c:pt>
                <c:pt idx="108757">
                  <c:v>280.22135416666669</c:v>
                </c:pt>
                <c:pt idx="108758">
                  <c:v>280.22395833333331</c:v>
                </c:pt>
                <c:pt idx="108759">
                  <c:v>280.2265625</c:v>
                </c:pt>
                <c:pt idx="108760">
                  <c:v>280.22916666666669</c:v>
                </c:pt>
                <c:pt idx="108761">
                  <c:v>280.23177083333331</c:v>
                </c:pt>
                <c:pt idx="108762">
                  <c:v>280.234375</c:v>
                </c:pt>
                <c:pt idx="108763">
                  <c:v>280.23697916666669</c:v>
                </c:pt>
                <c:pt idx="108764">
                  <c:v>280.23958333333331</c:v>
                </c:pt>
                <c:pt idx="108765">
                  <c:v>280.2421875</c:v>
                </c:pt>
                <c:pt idx="108766">
                  <c:v>280.24479166666669</c:v>
                </c:pt>
                <c:pt idx="108767">
                  <c:v>280.24739583333331</c:v>
                </c:pt>
                <c:pt idx="108768">
                  <c:v>280.25</c:v>
                </c:pt>
                <c:pt idx="108769">
                  <c:v>280.25260416666669</c:v>
                </c:pt>
                <c:pt idx="108770">
                  <c:v>280.25520833333331</c:v>
                </c:pt>
                <c:pt idx="108771">
                  <c:v>280.2578125</c:v>
                </c:pt>
                <c:pt idx="108772">
                  <c:v>280.26041666666669</c:v>
                </c:pt>
                <c:pt idx="108773">
                  <c:v>280.26302083333331</c:v>
                </c:pt>
                <c:pt idx="108774">
                  <c:v>280.265625</c:v>
                </c:pt>
                <c:pt idx="108775">
                  <c:v>280.26822916666669</c:v>
                </c:pt>
                <c:pt idx="108776">
                  <c:v>280.27083333333331</c:v>
                </c:pt>
                <c:pt idx="108777">
                  <c:v>280.2734375</c:v>
                </c:pt>
                <c:pt idx="108778">
                  <c:v>280.27604166666669</c:v>
                </c:pt>
                <c:pt idx="108779">
                  <c:v>280.27864583333331</c:v>
                </c:pt>
                <c:pt idx="108780">
                  <c:v>280.28125</c:v>
                </c:pt>
                <c:pt idx="108781">
                  <c:v>280.28385416666669</c:v>
                </c:pt>
                <c:pt idx="108782">
                  <c:v>280.28645833333331</c:v>
                </c:pt>
                <c:pt idx="108783">
                  <c:v>280.2890625</c:v>
                </c:pt>
                <c:pt idx="108784">
                  <c:v>280.29166666666669</c:v>
                </c:pt>
                <c:pt idx="108785">
                  <c:v>280.29427083333331</c:v>
                </c:pt>
                <c:pt idx="108786">
                  <c:v>280.296875</c:v>
                </c:pt>
                <c:pt idx="108787">
                  <c:v>280.29947916666669</c:v>
                </c:pt>
                <c:pt idx="108788">
                  <c:v>280.30208333333331</c:v>
                </c:pt>
                <c:pt idx="108789">
                  <c:v>280.3046875</c:v>
                </c:pt>
                <c:pt idx="108790">
                  <c:v>280.30729166666669</c:v>
                </c:pt>
                <c:pt idx="108791">
                  <c:v>280.30989583333331</c:v>
                </c:pt>
                <c:pt idx="108792">
                  <c:v>280.3125</c:v>
                </c:pt>
                <c:pt idx="108793">
                  <c:v>280.31510416666669</c:v>
                </c:pt>
                <c:pt idx="108794">
                  <c:v>280.31770833333331</c:v>
                </c:pt>
                <c:pt idx="108795">
                  <c:v>280.3203125</c:v>
                </c:pt>
                <c:pt idx="108796">
                  <c:v>280.32291666666669</c:v>
                </c:pt>
                <c:pt idx="108797">
                  <c:v>280.32552083333331</c:v>
                </c:pt>
                <c:pt idx="108798">
                  <c:v>280.328125</c:v>
                </c:pt>
                <c:pt idx="108799">
                  <c:v>280.33072916666669</c:v>
                </c:pt>
                <c:pt idx="108800">
                  <c:v>280.33333333333331</c:v>
                </c:pt>
                <c:pt idx="108801">
                  <c:v>280.3359375</c:v>
                </c:pt>
                <c:pt idx="108802">
                  <c:v>280.33854166666669</c:v>
                </c:pt>
                <c:pt idx="108803">
                  <c:v>280.34114583333331</c:v>
                </c:pt>
                <c:pt idx="108804">
                  <c:v>280.34375</c:v>
                </c:pt>
                <c:pt idx="108805">
                  <c:v>280.34635416666669</c:v>
                </c:pt>
                <c:pt idx="108806">
                  <c:v>280.34895833333331</c:v>
                </c:pt>
                <c:pt idx="108807">
                  <c:v>280.3515625</c:v>
                </c:pt>
                <c:pt idx="108808">
                  <c:v>280.35416666666669</c:v>
                </c:pt>
                <c:pt idx="108809">
                  <c:v>280.35677083333331</c:v>
                </c:pt>
                <c:pt idx="108810">
                  <c:v>280.359375</c:v>
                </c:pt>
                <c:pt idx="108811">
                  <c:v>280.36197916666669</c:v>
                </c:pt>
                <c:pt idx="108812">
                  <c:v>280.36458333333331</c:v>
                </c:pt>
                <c:pt idx="108813">
                  <c:v>280.3671875</c:v>
                </c:pt>
                <c:pt idx="108814">
                  <c:v>280.36979166666669</c:v>
                </c:pt>
                <c:pt idx="108815">
                  <c:v>280.37239583333331</c:v>
                </c:pt>
                <c:pt idx="108816">
                  <c:v>280.375</c:v>
                </c:pt>
                <c:pt idx="108817">
                  <c:v>280.37760416666669</c:v>
                </c:pt>
                <c:pt idx="108818">
                  <c:v>280.38020833333331</c:v>
                </c:pt>
                <c:pt idx="108819">
                  <c:v>280.3828125</c:v>
                </c:pt>
                <c:pt idx="108820">
                  <c:v>280.38541666666669</c:v>
                </c:pt>
                <c:pt idx="108821">
                  <c:v>280.38802083333331</c:v>
                </c:pt>
                <c:pt idx="108822">
                  <c:v>280.390625</c:v>
                </c:pt>
                <c:pt idx="108823">
                  <c:v>280.39322916666669</c:v>
                </c:pt>
                <c:pt idx="108824">
                  <c:v>280.39583333333331</c:v>
                </c:pt>
                <c:pt idx="108825">
                  <c:v>280.3984375</c:v>
                </c:pt>
                <c:pt idx="108826">
                  <c:v>280.40104166666669</c:v>
                </c:pt>
                <c:pt idx="108827">
                  <c:v>280.40364583333331</c:v>
                </c:pt>
                <c:pt idx="108828">
                  <c:v>280.40625</c:v>
                </c:pt>
                <c:pt idx="108829">
                  <c:v>280.40885416666669</c:v>
                </c:pt>
                <c:pt idx="108830">
                  <c:v>280.41145833333331</c:v>
                </c:pt>
                <c:pt idx="108831">
                  <c:v>280.4140625</c:v>
                </c:pt>
                <c:pt idx="108832">
                  <c:v>280.41666666666669</c:v>
                </c:pt>
                <c:pt idx="108833">
                  <c:v>280.41927083333331</c:v>
                </c:pt>
                <c:pt idx="108834">
                  <c:v>280.421875</c:v>
                </c:pt>
                <c:pt idx="108835">
                  <c:v>280.42447916666669</c:v>
                </c:pt>
                <c:pt idx="108836">
                  <c:v>280.42708333333331</c:v>
                </c:pt>
                <c:pt idx="108837">
                  <c:v>280.4296875</c:v>
                </c:pt>
                <c:pt idx="108838">
                  <c:v>280.43229166666669</c:v>
                </c:pt>
                <c:pt idx="108839">
                  <c:v>280.43489583333331</c:v>
                </c:pt>
                <c:pt idx="108840">
                  <c:v>280.4375</c:v>
                </c:pt>
                <c:pt idx="108841">
                  <c:v>280.44010416666669</c:v>
                </c:pt>
                <c:pt idx="108842">
                  <c:v>280.44270833333331</c:v>
                </c:pt>
                <c:pt idx="108843">
                  <c:v>280.4453125</c:v>
                </c:pt>
                <c:pt idx="108844">
                  <c:v>280.44791666666669</c:v>
                </c:pt>
                <c:pt idx="108845">
                  <c:v>280.45052083333331</c:v>
                </c:pt>
                <c:pt idx="108846">
                  <c:v>280.453125</c:v>
                </c:pt>
                <c:pt idx="108847">
                  <c:v>280.45572916666669</c:v>
                </c:pt>
                <c:pt idx="108848">
                  <c:v>280.45833333333331</c:v>
                </c:pt>
                <c:pt idx="108849">
                  <c:v>280.4609375</c:v>
                </c:pt>
                <c:pt idx="108850">
                  <c:v>280.46354166666669</c:v>
                </c:pt>
                <c:pt idx="108851">
                  <c:v>280.46614583333331</c:v>
                </c:pt>
                <c:pt idx="108852">
                  <c:v>280.46875</c:v>
                </c:pt>
                <c:pt idx="108853">
                  <c:v>280.47135416666669</c:v>
                </c:pt>
                <c:pt idx="108854">
                  <c:v>280.47395833333331</c:v>
                </c:pt>
                <c:pt idx="108855">
                  <c:v>280.4765625</c:v>
                </c:pt>
                <c:pt idx="108856">
                  <c:v>280.47916666666669</c:v>
                </c:pt>
                <c:pt idx="108857">
                  <c:v>280.48177083333331</c:v>
                </c:pt>
                <c:pt idx="108858">
                  <c:v>280.484375</c:v>
                </c:pt>
                <c:pt idx="108859">
                  <c:v>280.48697916666669</c:v>
                </c:pt>
                <c:pt idx="108860">
                  <c:v>280.48958333333331</c:v>
                </c:pt>
                <c:pt idx="108861">
                  <c:v>280.4921875</c:v>
                </c:pt>
                <c:pt idx="108862">
                  <c:v>280.49479166666669</c:v>
                </c:pt>
                <c:pt idx="108863">
                  <c:v>280.49739583333331</c:v>
                </c:pt>
                <c:pt idx="108864">
                  <c:v>280.5</c:v>
                </c:pt>
                <c:pt idx="108865">
                  <c:v>280.50260416666669</c:v>
                </c:pt>
                <c:pt idx="108866">
                  <c:v>280.50520833333331</c:v>
                </c:pt>
                <c:pt idx="108867">
                  <c:v>280.5078125</c:v>
                </c:pt>
                <c:pt idx="108868">
                  <c:v>280.51041666666669</c:v>
                </c:pt>
                <c:pt idx="108869">
                  <c:v>280.51302083333331</c:v>
                </c:pt>
                <c:pt idx="108870">
                  <c:v>280.515625</c:v>
                </c:pt>
                <c:pt idx="108871">
                  <c:v>280.51822916666669</c:v>
                </c:pt>
                <c:pt idx="108872">
                  <c:v>280.52083333333331</c:v>
                </c:pt>
                <c:pt idx="108873">
                  <c:v>280.5234375</c:v>
                </c:pt>
                <c:pt idx="108874">
                  <c:v>280.52604166666669</c:v>
                </c:pt>
                <c:pt idx="108875">
                  <c:v>280.52864583333331</c:v>
                </c:pt>
                <c:pt idx="108876">
                  <c:v>280.53125</c:v>
                </c:pt>
                <c:pt idx="108877">
                  <c:v>280.53385416666669</c:v>
                </c:pt>
                <c:pt idx="108878">
                  <c:v>280.53645833333331</c:v>
                </c:pt>
                <c:pt idx="108879">
                  <c:v>280.5390625</c:v>
                </c:pt>
                <c:pt idx="108880">
                  <c:v>280.54166666666669</c:v>
                </c:pt>
                <c:pt idx="108881">
                  <c:v>280.54427083333331</c:v>
                </c:pt>
                <c:pt idx="108882">
                  <c:v>280.546875</c:v>
                </c:pt>
                <c:pt idx="108883">
                  <c:v>280.54947916666669</c:v>
                </c:pt>
                <c:pt idx="108884">
                  <c:v>280.55208333333331</c:v>
                </c:pt>
                <c:pt idx="108885">
                  <c:v>280.5546875</c:v>
                </c:pt>
                <c:pt idx="108886">
                  <c:v>280.55729166666669</c:v>
                </c:pt>
                <c:pt idx="108887">
                  <c:v>280.55989583333331</c:v>
                </c:pt>
                <c:pt idx="108888">
                  <c:v>280.5625</c:v>
                </c:pt>
                <c:pt idx="108889">
                  <c:v>280.56510416666669</c:v>
                </c:pt>
                <c:pt idx="108890">
                  <c:v>280.56770833333331</c:v>
                </c:pt>
                <c:pt idx="108891">
                  <c:v>280.5703125</c:v>
                </c:pt>
                <c:pt idx="108892">
                  <c:v>280.57291666666669</c:v>
                </c:pt>
                <c:pt idx="108893">
                  <c:v>280.57552083333331</c:v>
                </c:pt>
                <c:pt idx="108894">
                  <c:v>280.578125</c:v>
                </c:pt>
                <c:pt idx="108895">
                  <c:v>280.58072916666669</c:v>
                </c:pt>
                <c:pt idx="108896">
                  <c:v>280.58333333333331</c:v>
                </c:pt>
                <c:pt idx="108897">
                  <c:v>280.5859375</c:v>
                </c:pt>
                <c:pt idx="108898">
                  <c:v>280.58854166666669</c:v>
                </c:pt>
                <c:pt idx="108899">
                  <c:v>280.59114583333331</c:v>
                </c:pt>
                <c:pt idx="108900">
                  <c:v>280.59375</c:v>
                </c:pt>
                <c:pt idx="108901">
                  <c:v>280.59635416666669</c:v>
                </c:pt>
                <c:pt idx="108902">
                  <c:v>280.59895833333331</c:v>
                </c:pt>
                <c:pt idx="108903">
                  <c:v>280.6015625</c:v>
                </c:pt>
                <c:pt idx="108904">
                  <c:v>280.60416666666669</c:v>
                </c:pt>
                <c:pt idx="108905">
                  <c:v>280.60677083333331</c:v>
                </c:pt>
                <c:pt idx="108906">
                  <c:v>280.609375</c:v>
                </c:pt>
                <c:pt idx="108907">
                  <c:v>280.61197916666669</c:v>
                </c:pt>
                <c:pt idx="108908">
                  <c:v>280.61458333333331</c:v>
                </c:pt>
                <c:pt idx="108909">
                  <c:v>280.6171875</c:v>
                </c:pt>
                <c:pt idx="108910">
                  <c:v>280.61979166666669</c:v>
                </c:pt>
                <c:pt idx="108911">
                  <c:v>280.62239583333331</c:v>
                </c:pt>
                <c:pt idx="108912">
                  <c:v>280.625</c:v>
                </c:pt>
                <c:pt idx="108913">
                  <c:v>280.62760416666669</c:v>
                </c:pt>
                <c:pt idx="108914">
                  <c:v>280.63020833333331</c:v>
                </c:pt>
                <c:pt idx="108915">
                  <c:v>280.6328125</c:v>
                </c:pt>
                <c:pt idx="108916">
                  <c:v>280.63541666666669</c:v>
                </c:pt>
                <c:pt idx="108917">
                  <c:v>280.63802083333331</c:v>
                </c:pt>
                <c:pt idx="108918">
                  <c:v>280.640625</c:v>
                </c:pt>
                <c:pt idx="108919">
                  <c:v>280.64322916666669</c:v>
                </c:pt>
                <c:pt idx="108920">
                  <c:v>280.64583333333331</c:v>
                </c:pt>
                <c:pt idx="108921">
                  <c:v>280.6484375</c:v>
                </c:pt>
                <c:pt idx="108922">
                  <c:v>280.65104166666669</c:v>
                </c:pt>
                <c:pt idx="108923">
                  <c:v>280.65364583333331</c:v>
                </c:pt>
                <c:pt idx="108924">
                  <c:v>280.65625</c:v>
                </c:pt>
                <c:pt idx="108925">
                  <c:v>280.65885416666669</c:v>
                </c:pt>
                <c:pt idx="108926">
                  <c:v>280.66145833333331</c:v>
                </c:pt>
                <c:pt idx="108927">
                  <c:v>280.6640625</c:v>
                </c:pt>
                <c:pt idx="108928">
                  <c:v>280.66666666666669</c:v>
                </c:pt>
                <c:pt idx="108929">
                  <c:v>280.66927083333331</c:v>
                </c:pt>
                <c:pt idx="108930">
                  <c:v>280.671875</c:v>
                </c:pt>
                <c:pt idx="108931">
                  <c:v>280.67447916666669</c:v>
                </c:pt>
                <c:pt idx="108932">
                  <c:v>280.67708333333331</c:v>
                </c:pt>
                <c:pt idx="108933">
                  <c:v>280.6796875</c:v>
                </c:pt>
                <c:pt idx="108934">
                  <c:v>280.68229166666669</c:v>
                </c:pt>
                <c:pt idx="108935">
                  <c:v>280.68489583333331</c:v>
                </c:pt>
                <c:pt idx="108936">
                  <c:v>280.6875</c:v>
                </c:pt>
                <c:pt idx="108937">
                  <c:v>280.69010416666669</c:v>
                </c:pt>
                <c:pt idx="108938">
                  <c:v>280.69270833333331</c:v>
                </c:pt>
                <c:pt idx="108939">
                  <c:v>280.6953125</c:v>
                </c:pt>
                <c:pt idx="108940">
                  <c:v>280.69791666666669</c:v>
                </c:pt>
                <c:pt idx="108941">
                  <c:v>280.70052083333331</c:v>
                </c:pt>
                <c:pt idx="108942">
                  <c:v>280.703125</c:v>
                </c:pt>
                <c:pt idx="108943">
                  <c:v>280.70572916666669</c:v>
                </c:pt>
                <c:pt idx="108944">
                  <c:v>280.70833333333331</c:v>
                </c:pt>
                <c:pt idx="108945">
                  <c:v>280.7109375</c:v>
                </c:pt>
                <c:pt idx="108946">
                  <c:v>280.71354166666669</c:v>
                </c:pt>
                <c:pt idx="108947">
                  <c:v>280.71614583333331</c:v>
                </c:pt>
                <c:pt idx="108948">
                  <c:v>280.71875</c:v>
                </c:pt>
                <c:pt idx="108949">
                  <c:v>280.72135416666669</c:v>
                </c:pt>
                <c:pt idx="108950">
                  <c:v>280.72395833333331</c:v>
                </c:pt>
                <c:pt idx="108951">
                  <c:v>280.7265625</c:v>
                </c:pt>
                <c:pt idx="108952">
                  <c:v>280.72916666666669</c:v>
                </c:pt>
                <c:pt idx="108953">
                  <c:v>280.73177083333331</c:v>
                </c:pt>
                <c:pt idx="108954">
                  <c:v>280.734375</c:v>
                </c:pt>
                <c:pt idx="108955">
                  <c:v>280.73697916666669</c:v>
                </c:pt>
                <c:pt idx="108956">
                  <c:v>280.73958333333331</c:v>
                </c:pt>
                <c:pt idx="108957">
                  <c:v>280.7421875</c:v>
                </c:pt>
                <c:pt idx="108958">
                  <c:v>280.74479166666669</c:v>
                </c:pt>
                <c:pt idx="108959">
                  <c:v>280.74739583333331</c:v>
                </c:pt>
                <c:pt idx="108960">
                  <c:v>280.75</c:v>
                </c:pt>
                <c:pt idx="108961">
                  <c:v>280.75260416666669</c:v>
                </c:pt>
                <c:pt idx="108962">
                  <c:v>280.75520833333331</c:v>
                </c:pt>
                <c:pt idx="108963">
                  <c:v>280.7578125</c:v>
                </c:pt>
                <c:pt idx="108964">
                  <c:v>280.76041666666669</c:v>
                </c:pt>
                <c:pt idx="108965">
                  <c:v>280.76302083333331</c:v>
                </c:pt>
                <c:pt idx="108966">
                  <c:v>280.765625</c:v>
                </c:pt>
                <c:pt idx="108967">
                  <c:v>280.76822916666669</c:v>
                </c:pt>
                <c:pt idx="108968">
                  <c:v>280.77083333333331</c:v>
                </c:pt>
                <c:pt idx="108969">
                  <c:v>280.7734375</c:v>
                </c:pt>
                <c:pt idx="108970">
                  <c:v>280.77604166666669</c:v>
                </c:pt>
                <c:pt idx="108971">
                  <c:v>280.77864583333331</c:v>
                </c:pt>
                <c:pt idx="108972">
                  <c:v>280.78125</c:v>
                </c:pt>
                <c:pt idx="108973">
                  <c:v>280.78385416666669</c:v>
                </c:pt>
                <c:pt idx="108974">
                  <c:v>280.78645833333331</c:v>
                </c:pt>
                <c:pt idx="108975">
                  <c:v>280.7890625</c:v>
                </c:pt>
                <c:pt idx="108976">
                  <c:v>280.79166666666669</c:v>
                </c:pt>
                <c:pt idx="108977">
                  <c:v>280.79427083333331</c:v>
                </c:pt>
                <c:pt idx="108978">
                  <c:v>280.796875</c:v>
                </c:pt>
                <c:pt idx="108979">
                  <c:v>280.79947916666669</c:v>
                </c:pt>
                <c:pt idx="108980">
                  <c:v>280.80208333333331</c:v>
                </c:pt>
                <c:pt idx="108981">
                  <c:v>280.8046875</c:v>
                </c:pt>
                <c:pt idx="108982">
                  <c:v>280.80729166666669</c:v>
                </c:pt>
                <c:pt idx="108983">
                  <c:v>280.80989583333331</c:v>
                </c:pt>
                <c:pt idx="108984">
                  <c:v>280.8125</c:v>
                </c:pt>
                <c:pt idx="108985">
                  <c:v>280.81510416666669</c:v>
                </c:pt>
                <c:pt idx="108986">
                  <c:v>280.81770833333331</c:v>
                </c:pt>
                <c:pt idx="108987">
                  <c:v>280.8203125</c:v>
                </c:pt>
                <c:pt idx="108988">
                  <c:v>280.82291666666669</c:v>
                </c:pt>
                <c:pt idx="108989">
                  <c:v>280.82552083333331</c:v>
                </c:pt>
                <c:pt idx="108990">
                  <c:v>280.828125</c:v>
                </c:pt>
                <c:pt idx="108991">
                  <c:v>280.83072916666669</c:v>
                </c:pt>
                <c:pt idx="108992">
                  <c:v>280.83333333333331</c:v>
                </c:pt>
                <c:pt idx="108993">
                  <c:v>280.8359375</c:v>
                </c:pt>
                <c:pt idx="108994">
                  <c:v>280.83854166666669</c:v>
                </c:pt>
                <c:pt idx="108995">
                  <c:v>280.84114583333331</c:v>
                </c:pt>
                <c:pt idx="108996">
                  <c:v>280.84375</c:v>
                </c:pt>
                <c:pt idx="108997">
                  <c:v>280.84635416666669</c:v>
                </c:pt>
                <c:pt idx="108998">
                  <c:v>280.84895833333331</c:v>
                </c:pt>
                <c:pt idx="108999">
                  <c:v>280.8515625</c:v>
                </c:pt>
                <c:pt idx="109000">
                  <c:v>280.85416666666669</c:v>
                </c:pt>
                <c:pt idx="109001">
                  <c:v>280.85677083333331</c:v>
                </c:pt>
                <c:pt idx="109002">
                  <c:v>280.859375</c:v>
                </c:pt>
                <c:pt idx="109003">
                  <c:v>280.86197916666669</c:v>
                </c:pt>
                <c:pt idx="109004">
                  <c:v>280.86458333333331</c:v>
                </c:pt>
                <c:pt idx="109005">
                  <c:v>280.8671875</c:v>
                </c:pt>
                <c:pt idx="109006">
                  <c:v>280.86979166666669</c:v>
                </c:pt>
                <c:pt idx="109007">
                  <c:v>280.87239583333331</c:v>
                </c:pt>
                <c:pt idx="109008">
                  <c:v>280.875</c:v>
                </c:pt>
                <c:pt idx="109009">
                  <c:v>280.87760416666669</c:v>
                </c:pt>
                <c:pt idx="109010">
                  <c:v>280.88020833333331</c:v>
                </c:pt>
                <c:pt idx="109011">
                  <c:v>280.8828125</c:v>
                </c:pt>
                <c:pt idx="109012">
                  <c:v>280.88541666666669</c:v>
                </c:pt>
                <c:pt idx="109013">
                  <c:v>280.88802083333331</c:v>
                </c:pt>
                <c:pt idx="109014">
                  <c:v>280.890625</c:v>
                </c:pt>
                <c:pt idx="109015">
                  <c:v>280.89322916666669</c:v>
                </c:pt>
                <c:pt idx="109016">
                  <c:v>280.89583333333331</c:v>
                </c:pt>
                <c:pt idx="109017">
                  <c:v>280.8984375</c:v>
                </c:pt>
                <c:pt idx="109018">
                  <c:v>280.90104166666669</c:v>
                </c:pt>
                <c:pt idx="109019">
                  <c:v>280.90364583333331</c:v>
                </c:pt>
                <c:pt idx="109020">
                  <c:v>280.90625</c:v>
                </c:pt>
                <c:pt idx="109021">
                  <c:v>280.90885416666669</c:v>
                </c:pt>
                <c:pt idx="109022">
                  <c:v>280.91145833333331</c:v>
                </c:pt>
                <c:pt idx="109023">
                  <c:v>280.9140625</c:v>
                </c:pt>
                <c:pt idx="109024">
                  <c:v>280.91666666666669</c:v>
                </c:pt>
                <c:pt idx="109025">
                  <c:v>280.91927083333331</c:v>
                </c:pt>
                <c:pt idx="109026">
                  <c:v>280.921875</c:v>
                </c:pt>
                <c:pt idx="109027">
                  <c:v>280.92447916666669</c:v>
                </c:pt>
                <c:pt idx="109028">
                  <c:v>280.92708333333331</c:v>
                </c:pt>
                <c:pt idx="109029">
                  <c:v>280.9296875</c:v>
                </c:pt>
                <c:pt idx="109030">
                  <c:v>280.93229166666669</c:v>
                </c:pt>
                <c:pt idx="109031">
                  <c:v>280.93489583333331</c:v>
                </c:pt>
                <c:pt idx="109032">
                  <c:v>280.9375</c:v>
                </c:pt>
                <c:pt idx="109033">
                  <c:v>280.94010416666669</c:v>
                </c:pt>
                <c:pt idx="109034">
                  <c:v>280.94270833333331</c:v>
                </c:pt>
                <c:pt idx="109035">
                  <c:v>280.9453125</c:v>
                </c:pt>
                <c:pt idx="109036">
                  <c:v>280.94791666666669</c:v>
                </c:pt>
                <c:pt idx="109037">
                  <c:v>280.95052083333331</c:v>
                </c:pt>
                <c:pt idx="109038">
                  <c:v>280.953125</c:v>
                </c:pt>
                <c:pt idx="109039">
                  <c:v>280.95572916666669</c:v>
                </c:pt>
                <c:pt idx="109040">
                  <c:v>280.95833333333331</c:v>
                </c:pt>
                <c:pt idx="109041">
                  <c:v>280.9609375</c:v>
                </c:pt>
                <c:pt idx="109042">
                  <c:v>280.96354166666669</c:v>
                </c:pt>
                <c:pt idx="109043">
                  <c:v>280.96614583333331</c:v>
                </c:pt>
                <c:pt idx="109044">
                  <c:v>280.96875</c:v>
                </c:pt>
                <c:pt idx="109045">
                  <c:v>280.97135416666669</c:v>
                </c:pt>
                <c:pt idx="109046">
                  <c:v>280.97395833333331</c:v>
                </c:pt>
                <c:pt idx="109047">
                  <c:v>280.9765625</c:v>
                </c:pt>
                <c:pt idx="109048">
                  <c:v>280.97916666666669</c:v>
                </c:pt>
                <c:pt idx="109049">
                  <c:v>280.98177083333331</c:v>
                </c:pt>
                <c:pt idx="109050">
                  <c:v>280.984375</c:v>
                </c:pt>
                <c:pt idx="109051">
                  <c:v>280.98697916666669</c:v>
                </c:pt>
                <c:pt idx="109052">
                  <c:v>280.98958333333331</c:v>
                </c:pt>
                <c:pt idx="109053">
                  <c:v>280.9921875</c:v>
                </c:pt>
                <c:pt idx="109054">
                  <c:v>280.99479166666669</c:v>
                </c:pt>
                <c:pt idx="109055">
                  <c:v>280.99739583333331</c:v>
                </c:pt>
                <c:pt idx="109056">
                  <c:v>281</c:v>
                </c:pt>
                <c:pt idx="109057">
                  <c:v>281.00260416666669</c:v>
                </c:pt>
                <c:pt idx="109058">
                  <c:v>281.00520833333331</c:v>
                </c:pt>
                <c:pt idx="109059">
                  <c:v>281.0078125</c:v>
                </c:pt>
                <c:pt idx="109060">
                  <c:v>281.01041666666669</c:v>
                </c:pt>
                <c:pt idx="109061">
                  <c:v>281.01302083333331</c:v>
                </c:pt>
                <c:pt idx="109062">
                  <c:v>281.015625</c:v>
                </c:pt>
                <c:pt idx="109063">
                  <c:v>281.01822916666669</c:v>
                </c:pt>
                <c:pt idx="109064">
                  <c:v>281.02083333333331</c:v>
                </c:pt>
                <c:pt idx="109065">
                  <c:v>281.0234375</c:v>
                </c:pt>
                <c:pt idx="109066">
                  <c:v>281.02604166666669</c:v>
                </c:pt>
                <c:pt idx="109067">
                  <c:v>281.02864583333331</c:v>
                </c:pt>
                <c:pt idx="109068">
                  <c:v>281.03125</c:v>
                </c:pt>
                <c:pt idx="109069">
                  <c:v>281.03385416666669</c:v>
                </c:pt>
                <c:pt idx="109070">
                  <c:v>281.03645833333331</c:v>
                </c:pt>
                <c:pt idx="109071">
                  <c:v>281.0390625</c:v>
                </c:pt>
                <c:pt idx="109072">
                  <c:v>281.04166666666669</c:v>
                </c:pt>
                <c:pt idx="109073">
                  <c:v>281.04427083333331</c:v>
                </c:pt>
                <c:pt idx="109074">
                  <c:v>281.046875</c:v>
                </c:pt>
                <c:pt idx="109075">
                  <c:v>281.04947916666669</c:v>
                </c:pt>
                <c:pt idx="109076">
                  <c:v>281.05208333333331</c:v>
                </c:pt>
                <c:pt idx="109077">
                  <c:v>281.0546875</c:v>
                </c:pt>
                <c:pt idx="109078">
                  <c:v>281.05729166666669</c:v>
                </c:pt>
                <c:pt idx="109079">
                  <c:v>281.05989583333331</c:v>
                </c:pt>
                <c:pt idx="109080">
                  <c:v>281.0625</c:v>
                </c:pt>
                <c:pt idx="109081">
                  <c:v>281.06510416666669</c:v>
                </c:pt>
                <c:pt idx="109082">
                  <c:v>281.06770833333331</c:v>
                </c:pt>
                <c:pt idx="109083">
                  <c:v>281.0703125</c:v>
                </c:pt>
                <c:pt idx="109084">
                  <c:v>281.07291666666669</c:v>
                </c:pt>
                <c:pt idx="109085">
                  <c:v>281.07552083333331</c:v>
                </c:pt>
                <c:pt idx="109086">
                  <c:v>281.078125</c:v>
                </c:pt>
                <c:pt idx="109087">
                  <c:v>281.08072916666669</c:v>
                </c:pt>
                <c:pt idx="109088">
                  <c:v>281.08333333333331</c:v>
                </c:pt>
                <c:pt idx="109089">
                  <c:v>281.0859375</c:v>
                </c:pt>
                <c:pt idx="109090">
                  <c:v>281.08854166666669</c:v>
                </c:pt>
                <c:pt idx="109091">
                  <c:v>281.09114583333331</c:v>
                </c:pt>
                <c:pt idx="109092">
                  <c:v>281.09375</c:v>
                </c:pt>
                <c:pt idx="109093">
                  <c:v>281.09635416666669</c:v>
                </c:pt>
                <c:pt idx="109094">
                  <c:v>281.09895833333331</c:v>
                </c:pt>
                <c:pt idx="109095">
                  <c:v>281.1015625</c:v>
                </c:pt>
                <c:pt idx="109096">
                  <c:v>281.10416666666669</c:v>
                </c:pt>
                <c:pt idx="109097">
                  <c:v>281.10677083333331</c:v>
                </c:pt>
                <c:pt idx="109098">
                  <c:v>281.109375</c:v>
                </c:pt>
                <c:pt idx="109099">
                  <c:v>281.11197916666669</c:v>
                </c:pt>
                <c:pt idx="109100">
                  <c:v>281.11458333333331</c:v>
                </c:pt>
                <c:pt idx="109101">
                  <c:v>281.1171875</c:v>
                </c:pt>
                <c:pt idx="109102">
                  <c:v>281.11979166666669</c:v>
                </c:pt>
                <c:pt idx="109103">
                  <c:v>281.12239583333331</c:v>
                </c:pt>
                <c:pt idx="109104">
                  <c:v>281.125</c:v>
                </c:pt>
                <c:pt idx="109105">
                  <c:v>281.12760416666669</c:v>
                </c:pt>
                <c:pt idx="109106">
                  <c:v>281.13020833333331</c:v>
                </c:pt>
                <c:pt idx="109107">
                  <c:v>281.1328125</c:v>
                </c:pt>
                <c:pt idx="109108">
                  <c:v>281.13541666666669</c:v>
                </c:pt>
                <c:pt idx="109109">
                  <c:v>281.13802083333331</c:v>
                </c:pt>
                <c:pt idx="109110">
                  <c:v>281.140625</c:v>
                </c:pt>
                <c:pt idx="109111">
                  <c:v>281.14322916666669</c:v>
                </c:pt>
                <c:pt idx="109112">
                  <c:v>281.14583333333331</c:v>
                </c:pt>
                <c:pt idx="109113">
                  <c:v>281.1484375</c:v>
                </c:pt>
                <c:pt idx="109114">
                  <c:v>281.15104166666669</c:v>
                </c:pt>
                <c:pt idx="109115">
                  <c:v>281.15364583333331</c:v>
                </c:pt>
                <c:pt idx="109116">
                  <c:v>281.15625</c:v>
                </c:pt>
                <c:pt idx="109117">
                  <c:v>281.15885416666669</c:v>
                </c:pt>
                <c:pt idx="109118">
                  <c:v>281.16145833333331</c:v>
                </c:pt>
                <c:pt idx="109119">
                  <c:v>281.1640625</c:v>
                </c:pt>
                <c:pt idx="109120">
                  <c:v>281.16666666666669</c:v>
                </c:pt>
                <c:pt idx="109121">
                  <c:v>281.16927083333331</c:v>
                </c:pt>
                <c:pt idx="109122">
                  <c:v>281.171875</c:v>
                </c:pt>
                <c:pt idx="109123">
                  <c:v>281.17447916666669</c:v>
                </c:pt>
                <c:pt idx="109124">
                  <c:v>281.17708333333331</c:v>
                </c:pt>
                <c:pt idx="109125">
                  <c:v>281.1796875</c:v>
                </c:pt>
                <c:pt idx="109126">
                  <c:v>281.18229166666669</c:v>
                </c:pt>
                <c:pt idx="109127">
                  <c:v>281.18489583333331</c:v>
                </c:pt>
                <c:pt idx="109128">
                  <c:v>281.1875</c:v>
                </c:pt>
                <c:pt idx="109129">
                  <c:v>281.19010416666669</c:v>
                </c:pt>
                <c:pt idx="109130">
                  <c:v>281.19270833333331</c:v>
                </c:pt>
                <c:pt idx="109131">
                  <c:v>281.1953125</c:v>
                </c:pt>
                <c:pt idx="109132">
                  <c:v>281.19791666666669</c:v>
                </c:pt>
                <c:pt idx="109133">
                  <c:v>281.20052083333331</c:v>
                </c:pt>
                <c:pt idx="109134">
                  <c:v>281.203125</c:v>
                </c:pt>
                <c:pt idx="109135">
                  <c:v>281.20572916666669</c:v>
                </c:pt>
                <c:pt idx="109136">
                  <c:v>281.20833333333331</c:v>
                </c:pt>
                <c:pt idx="109137">
                  <c:v>281.2109375</c:v>
                </c:pt>
                <c:pt idx="109138">
                  <c:v>281.21354166666669</c:v>
                </c:pt>
                <c:pt idx="109139">
                  <c:v>281.21614583333331</c:v>
                </c:pt>
                <c:pt idx="109140">
                  <c:v>281.21875</c:v>
                </c:pt>
                <c:pt idx="109141">
                  <c:v>281.22135416666669</c:v>
                </c:pt>
                <c:pt idx="109142">
                  <c:v>281.22395833333331</c:v>
                </c:pt>
                <c:pt idx="109143">
                  <c:v>281.2265625</c:v>
                </c:pt>
                <c:pt idx="109144">
                  <c:v>281.22916666666669</c:v>
                </c:pt>
                <c:pt idx="109145">
                  <c:v>281.23177083333331</c:v>
                </c:pt>
                <c:pt idx="109146">
                  <c:v>281.234375</c:v>
                </c:pt>
                <c:pt idx="109147">
                  <c:v>281.23697916666669</c:v>
                </c:pt>
                <c:pt idx="109148">
                  <c:v>281.23958333333331</c:v>
                </c:pt>
                <c:pt idx="109149">
                  <c:v>281.2421875</c:v>
                </c:pt>
                <c:pt idx="109150">
                  <c:v>281.24479166666669</c:v>
                </c:pt>
                <c:pt idx="109151">
                  <c:v>281.24739583333331</c:v>
                </c:pt>
                <c:pt idx="109152">
                  <c:v>281.25</c:v>
                </c:pt>
                <c:pt idx="109153">
                  <c:v>281.25260416666669</c:v>
                </c:pt>
                <c:pt idx="109154">
                  <c:v>281.25520833333331</c:v>
                </c:pt>
                <c:pt idx="109155">
                  <c:v>281.2578125</c:v>
                </c:pt>
                <c:pt idx="109156">
                  <c:v>281.26041666666669</c:v>
                </c:pt>
                <c:pt idx="109157">
                  <c:v>281.26302083333331</c:v>
                </c:pt>
                <c:pt idx="109158">
                  <c:v>281.265625</c:v>
                </c:pt>
                <c:pt idx="109159">
                  <c:v>281.26822916666669</c:v>
                </c:pt>
                <c:pt idx="109160">
                  <c:v>281.27083333333331</c:v>
                </c:pt>
                <c:pt idx="109161">
                  <c:v>281.2734375</c:v>
                </c:pt>
                <c:pt idx="109162">
                  <c:v>281.27604166666669</c:v>
                </c:pt>
                <c:pt idx="109163">
                  <c:v>281.27864583333331</c:v>
                </c:pt>
                <c:pt idx="109164">
                  <c:v>281.28125</c:v>
                </c:pt>
                <c:pt idx="109165">
                  <c:v>281.28385416666669</c:v>
                </c:pt>
                <c:pt idx="109166">
                  <c:v>281.28645833333331</c:v>
                </c:pt>
                <c:pt idx="109167">
                  <c:v>281.2890625</c:v>
                </c:pt>
                <c:pt idx="109168">
                  <c:v>281.29166666666669</c:v>
                </c:pt>
                <c:pt idx="109169">
                  <c:v>281.29427083333331</c:v>
                </c:pt>
                <c:pt idx="109170">
                  <c:v>281.296875</c:v>
                </c:pt>
                <c:pt idx="109171">
                  <c:v>281.29947916666669</c:v>
                </c:pt>
                <c:pt idx="109172">
                  <c:v>281.30208333333331</c:v>
                </c:pt>
                <c:pt idx="109173">
                  <c:v>281.3046875</c:v>
                </c:pt>
                <c:pt idx="109174">
                  <c:v>281.30729166666669</c:v>
                </c:pt>
                <c:pt idx="109175">
                  <c:v>281.30989583333331</c:v>
                </c:pt>
                <c:pt idx="109176">
                  <c:v>281.3125</c:v>
                </c:pt>
                <c:pt idx="109177">
                  <c:v>281.31510416666669</c:v>
                </c:pt>
                <c:pt idx="109178">
                  <c:v>281.31770833333331</c:v>
                </c:pt>
                <c:pt idx="109179">
                  <c:v>281.3203125</c:v>
                </c:pt>
                <c:pt idx="109180">
                  <c:v>281.32291666666669</c:v>
                </c:pt>
                <c:pt idx="109181">
                  <c:v>281.32552083333331</c:v>
                </c:pt>
                <c:pt idx="109182">
                  <c:v>281.328125</c:v>
                </c:pt>
                <c:pt idx="109183">
                  <c:v>281.33072916666669</c:v>
                </c:pt>
                <c:pt idx="109184">
                  <c:v>281.33333333333331</c:v>
                </c:pt>
                <c:pt idx="109185">
                  <c:v>281.3359375</c:v>
                </c:pt>
                <c:pt idx="109186">
                  <c:v>281.33854166666669</c:v>
                </c:pt>
                <c:pt idx="109187">
                  <c:v>281.34114583333331</c:v>
                </c:pt>
                <c:pt idx="109188">
                  <c:v>281.34375</c:v>
                </c:pt>
                <c:pt idx="109189">
                  <c:v>281.34635416666669</c:v>
                </c:pt>
                <c:pt idx="109190">
                  <c:v>281.34895833333331</c:v>
                </c:pt>
                <c:pt idx="109191">
                  <c:v>281.3515625</c:v>
                </c:pt>
                <c:pt idx="109192">
                  <c:v>281.35416666666669</c:v>
                </c:pt>
                <c:pt idx="109193">
                  <c:v>281.35677083333331</c:v>
                </c:pt>
                <c:pt idx="109194">
                  <c:v>281.359375</c:v>
                </c:pt>
                <c:pt idx="109195">
                  <c:v>281.36197916666669</c:v>
                </c:pt>
                <c:pt idx="109196">
                  <c:v>281.36458333333331</c:v>
                </c:pt>
                <c:pt idx="109197">
                  <c:v>281.3671875</c:v>
                </c:pt>
                <c:pt idx="109198">
                  <c:v>281.36979166666669</c:v>
                </c:pt>
                <c:pt idx="109199">
                  <c:v>281.37239583333331</c:v>
                </c:pt>
                <c:pt idx="109200">
                  <c:v>281.375</c:v>
                </c:pt>
                <c:pt idx="109201">
                  <c:v>281.37760416666669</c:v>
                </c:pt>
                <c:pt idx="109202">
                  <c:v>281.38020833333331</c:v>
                </c:pt>
                <c:pt idx="109203">
                  <c:v>281.3828125</c:v>
                </c:pt>
                <c:pt idx="109204">
                  <c:v>281.38541666666669</c:v>
                </c:pt>
                <c:pt idx="109205">
                  <c:v>281.38802083333331</c:v>
                </c:pt>
                <c:pt idx="109206">
                  <c:v>281.390625</c:v>
                </c:pt>
                <c:pt idx="109207">
                  <c:v>281.39322916666669</c:v>
                </c:pt>
                <c:pt idx="109208">
                  <c:v>281.39583333333331</c:v>
                </c:pt>
                <c:pt idx="109209">
                  <c:v>281.3984375</c:v>
                </c:pt>
                <c:pt idx="109210">
                  <c:v>281.40104166666669</c:v>
                </c:pt>
                <c:pt idx="109211">
                  <c:v>281.40364583333331</c:v>
                </c:pt>
                <c:pt idx="109212">
                  <c:v>281.40625</c:v>
                </c:pt>
                <c:pt idx="109213">
                  <c:v>281.40885416666669</c:v>
                </c:pt>
                <c:pt idx="109214">
                  <c:v>281.41145833333331</c:v>
                </c:pt>
                <c:pt idx="109215">
                  <c:v>281.4140625</c:v>
                </c:pt>
                <c:pt idx="109216">
                  <c:v>281.41666666666669</c:v>
                </c:pt>
                <c:pt idx="109217">
                  <c:v>281.41927083333331</c:v>
                </c:pt>
                <c:pt idx="109218">
                  <c:v>281.421875</c:v>
                </c:pt>
                <c:pt idx="109219">
                  <c:v>281.42447916666669</c:v>
                </c:pt>
                <c:pt idx="109220">
                  <c:v>281.42708333333331</c:v>
                </c:pt>
                <c:pt idx="109221">
                  <c:v>281.4296875</c:v>
                </c:pt>
                <c:pt idx="109222">
                  <c:v>281.43229166666669</c:v>
                </c:pt>
                <c:pt idx="109223">
                  <c:v>281.43489583333331</c:v>
                </c:pt>
                <c:pt idx="109224">
                  <c:v>281.4375</c:v>
                </c:pt>
                <c:pt idx="109225">
                  <c:v>281.44010416666669</c:v>
                </c:pt>
                <c:pt idx="109226">
                  <c:v>281.44270833333331</c:v>
                </c:pt>
                <c:pt idx="109227">
                  <c:v>281.4453125</c:v>
                </c:pt>
                <c:pt idx="109228">
                  <c:v>281.44791666666669</c:v>
                </c:pt>
                <c:pt idx="109229">
                  <c:v>281.45052083333331</c:v>
                </c:pt>
                <c:pt idx="109230">
                  <c:v>281.453125</c:v>
                </c:pt>
                <c:pt idx="109231">
                  <c:v>281.45572916666669</c:v>
                </c:pt>
                <c:pt idx="109232">
                  <c:v>281.45833333333331</c:v>
                </c:pt>
                <c:pt idx="109233">
                  <c:v>281.4609375</c:v>
                </c:pt>
                <c:pt idx="109234">
                  <c:v>281.46354166666669</c:v>
                </c:pt>
                <c:pt idx="109235">
                  <c:v>281.46614583333331</c:v>
                </c:pt>
                <c:pt idx="109236">
                  <c:v>281.46875</c:v>
                </c:pt>
                <c:pt idx="109237">
                  <c:v>281.47135416666669</c:v>
                </c:pt>
                <c:pt idx="109238">
                  <c:v>281.47395833333331</c:v>
                </c:pt>
                <c:pt idx="109239">
                  <c:v>281.4765625</c:v>
                </c:pt>
                <c:pt idx="109240">
                  <c:v>281.47916666666669</c:v>
                </c:pt>
                <c:pt idx="109241">
                  <c:v>281.48177083333331</c:v>
                </c:pt>
                <c:pt idx="109242">
                  <c:v>281.484375</c:v>
                </c:pt>
                <c:pt idx="109243">
                  <c:v>281.48697916666669</c:v>
                </c:pt>
                <c:pt idx="109244">
                  <c:v>281.48958333333331</c:v>
                </c:pt>
                <c:pt idx="109245">
                  <c:v>281.4921875</c:v>
                </c:pt>
                <c:pt idx="109246">
                  <c:v>281.49479166666669</c:v>
                </c:pt>
                <c:pt idx="109247">
                  <c:v>281.49739583333331</c:v>
                </c:pt>
                <c:pt idx="109248">
                  <c:v>281.5</c:v>
                </c:pt>
                <c:pt idx="109249">
                  <c:v>281.50260416666669</c:v>
                </c:pt>
                <c:pt idx="109250">
                  <c:v>281.50520833333331</c:v>
                </c:pt>
                <c:pt idx="109251">
                  <c:v>281.5078125</c:v>
                </c:pt>
                <c:pt idx="109252">
                  <c:v>281.51041666666669</c:v>
                </c:pt>
                <c:pt idx="109253">
                  <c:v>281.51302083333331</c:v>
                </c:pt>
                <c:pt idx="109254">
                  <c:v>281.515625</c:v>
                </c:pt>
                <c:pt idx="109255">
                  <c:v>281.51822916666669</c:v>
                </c:pt>
                <c:pt idx="109256">
                  <c:v>281.52083333333331</c:v>
                </c:pt>
                <c:pt idx="109257">
                  <c:v>281.5234375</c:v>
                </c:pt>
                <c:pt idx="109258">
                  <c:v>281.52604166666669</c:v>
                </c:pt>
                <c:pt idx="109259">
                  <c:v>281.52864583333331</c:v>
                </c:pt>
                <c:pt idx="109260">
                  <c:v>281.53125</c:v>
                </c:pt>
                <c:pt idx="109261">
                  <c:v>281.53385416666669</c:v>
                </c:pt>
                <c:pt idx="109262">
                  <c:v>281.53645833333331</c:v>
                </c:pt>
                <c:pt idx="109263">
                  <c:v>281.5390625</c:v>
                </c:pt>
                <c:pt idx="109264">
                  <c:v>281.54166666666669</c:v>
                </c:pt>
                <c:pt idx="109265">
                  <c:v>281.54427083333331</c:v>
                </c:pt>
                <c:pt idx="109266">
                  <c:v>281.546875</c:v>
                </c:pt>
                <c:pt idx="109267">
                  <c:v>281.54947916666669</c:v>
                </c:pt>
                <c:pt idx="109268">
                  <c:v>281.55208333333331</c:v>
                </c:pt>
                <c:pt idx="109269">
                  <c:v>281.5546875</c:v>
                </c:pt>
                <c:pt idx="109270">
                  <c:v>281.55729166666669</c:v>
                </c:pt>
                <c:pt idx="109271">
                  <c:v>281.55989583333331</c:v>
                </c:pt>
                <c:pt idx="109272">
                  <c:v>281.5625</c:v>
                </c:pt>
                <c:pt idx="109273">
                  <c:v>281.56510416666669</c:v>
                </c:pt>
                <c:pt idx="109274">
                  <c:v>281.56770833333331</c:v>
                </c:pt>
                <c:pt idx="109275">
                  <c:v>281.5703125</c:v>
                </c:pt>
                <c:pt idx="109276">
                  <c:v>281.57291666666669</c:v>
                </c:pt>
                <c:pt idx="109277">
                  <c:v>281.57552083333331</c:v>
                </c:pt>
                <c:pt idx="109278">
                  <c:v>281.578125</c:v>
                </c:pt>
                <c:pt idx="109279">
                  <c:v>281.58072916666669</c:v>
                </c:pt>
                <c:pt idx="109280">
                  <c:v>281.58333333333331</c:v>
                </c:pt>
                <c:pt idx="109281">
                  <c:v>281.5859375</c:v>
                </c:pt>
                <c:pt idx="109282">
                  <c:v>281.58854166666669</c:v>
                </c:pt>
                <c:pt idx="109283">
                  <c:v>281.59114583333331</c:v>
                </c:pt>
                <c:pt idx="109284">
                  <c:v>281.59375</c:v>
                </c:pt>
                <c:pt idx="109285">
                  <c:v>281.59635416666669</c:v>
                </c:pt>
                <c:pt idx="109286">
                  <c:v>281.59895833333331</c:v>
                </c:pt>
                <c:pt idx="109287">
                  <c:v>281.6015625</c:v>
                </c:pt>
                <c:pt idx="109288">
                  <c:v>281.60416666666669</c:v>
                </c:pt>
                <c:pt idx="109289">
                  <c:v>281.60677083333331</c:v>
                </c:pt>
                <c:pt idx="109290">
                  <c:v>281.609375</c:v>
                </c:pt>
                <c:pt idx="109291">
                  <c:v>281.61197916666669</c:v>
                </c:pt>
                <c:pt idx="109292">
                  <c:v>281.61458333333331</c:v>
                </c:pt>
                <c:pt idx="109293">
                  <c:v>281.6171875</c:v>
                </c:pt>
                <c:pt idx="109294">
                  <c:v>281.61979166666669</c:v>
                </c:pt>
                <c:pt idx="109295">
                  <c:v>281.62239583333331</c:v>
                </c:pt>
                <c:pt idx="109296">
                  <c:v>281.625</c:v>
                </c:pt>
                <c:pt idx="109297">
                  <c:v>281.62760416666669</c:v>
                </c:pt>
                <c:pt idx="109298">
                  <c:v>281.63020833333331</c:v>
                </c:pt>
                <c:pt idx="109299">
                  <c:v>281.6328125</c:v>
                </c:pt>
                <c:pt idx="109300">
                  <c:v>281.63541666666669</c:v>
                </c:pt>
                <c:pt idx="109301">
                  <c:v>281.63802083333331</c:v>
                </c:pt>
                <c:pt idx="109302">
                  <c:v>281.640625</c:v>
                </c:pt>
                <c:pt idx="109303">
                  <c:v>281.64322916666669</c:v>
                </c:pt>
                <c:pt idx="109304">
                  <c:v>281.64583333333331</c:v>
                </c:pt>
                <c:pt idx="109305">
                  <c:v>281.6484375</c:v>
                </c:pt>
                <c:pt idx="109306">
                  <c:v>281.65104166666669</c:v>
                </c:pt>
                <c:pt idx="109307">
                  <c:v>281.65364583333331</c:v>
                </c:pt>
                <c:pt idx="109308">
                  <c:v>281.65625</c:v>
                </c:pt>
                <c:pt idx="109309">
                  <c:v>281.65885416666669</c:v>
                </c:pt>
                <c:pt idx="109310">
                  <c:v>281.66145833333331</c:v>
                </c:pt>
                <c:pt idx="109311">
                  <c:v>281.6640625</c:v>
                </c:pt>
                <c:pt idx="109312">
                  <c:v>281.66666666666669</c:v>
                </c:pt>
                <c:pt idx="109313">
                  <c:v>281.66927083333331</c:v>
                </c:pt>
                <c:pt idx="109314">
                  <c:v>281.671875</c:v>
                </c:pt>
                <c:pt idx="109315">
                  <c:v>281.67447916666669</c:v>
                </c:pt>
                <c:pt idx="109316">
                  <c:v>281.67708333333331</c:v>
                </c:pt>
                <c:pt idx="109317">
                  <c:v>281.6796875</c:v>
                </c:pt>
                <c:pt idx="109318">
                  <c:v>281.68229166666669</c:v>
                </c:pt>
                <c:pt idx="109319">
                  <c:v>281.68489583333331</c:v>
                </c:pt>
                <c:pt idx="109320">
                  <c:v>281.6875</c:v>
                </c:pt>
                <c:pt idx="109321">
                  <c:v>281.69010416666669</c:v>
                </c:pt>
                <c:pt idx="109322">
                  <c:v>281.69270833333331</c:v>
                </c:pt>
                <c:pt idx="109323">
                  <c:v>281.6953125</c:v>
                </c:pt>
                <c:pt idx="109324">
                  <c:v>281.69791666666669</c:v>
                </c:pt>
                <c:pt idx="109325">
                  <c:v>281.70052083333331</c:v>
                </c:pt>
                <c:pt idx="109326">
                  <c:v>281.703125</c:v>
                </c:pt>
                <c:pt idx="109327">
                  <c:v>281.70572916666669</c:v>
                </c:pt>
                <c:pt idx="109328">
                  <c:v>281.70833333333331</c:v>
                </c:pt>
                <c:pt idx="109329">
                  <c:v>281.7109375</c:v>
                </c:pt>
                <c:pt idx="109330">
                  <c:v>281.71354166666669</c:v>
                </c:pt>
                <c:pt idx="109331">
                  <c:v>281.71614583333331</c:v>
                </c:pt>
                <c:pt idx="109332">
                  <c:v>281.71875</c:v>
                </c:pt>
                <c:pt idx="109333">
                  <c:v>281.72135416666669</c:v>
                </c:pt>
                <c:pt idx="109334">
                  <c:v>281.72395833333331</c:v>
                </c:pt>
                <c:pt idx="109335">
                  <c:v>281.7265625</c:v>
                </c:pt>
                <c:pt idx="109336">
                  <c:v>281.72916666666669</c:v>
                </c:pt>
                <c:pt idx="109337">
                  <c:v>281.73177083333331</c:v>
                </c:pt>
                <c:pt idx="109338">
                  <c:v>281.734375</c:v>
                </c:pt>
                <c:pt idx="109339">
                  <c:v>281.73697916666669</c:v>
                </c:pt>
                <c:pt idx="109340">
                  <c:v>281.73958333333331</c:v>
                </c:pt>
                <c:pt idx="109341">
                  <c:v>281.7421875</c:v>
                </c:pt>
                <c:pt idx="109342">
                  <c:v>281.74479166666669</c:v>
                </c:pt>
                <c:pt idx="109343">
                  <c:v>281.74739583333331</c:v>
                </c:pt>
                <c:pt idx="109344">
                  <c:v>281.75</c:v>
                </c:pt>
                <c:pt idx="109345">
                  <c:v>281.75260416666669</c:v>
                </c:pt>
                <c:pt idx="109346">
                  <c:v>281.75520833333331</c:v>
                </c:pt>
                <c:pt idx="109347">
                  <c:v>281.7578125</c:v>
                </c:pt>
                <c:pt idx="109348">
                  <c:v>281.76041666666669</c:v>
                </c:pt>
                <c:pt idx="109349">
                  <c:v>281.76302083333331</c:v>
                </c:pt>
                <c:pt idx="109350">
                  <c:v>281.765625</c:v>
                </c:pt>
                <c:pt idx="109351">
                  <c:v>281.76822916666669</c:v>
                </c:pt>
                <c:pt idx="109352">
                  <c:v>281.77083333333331</c:v>
                </c:pt>
                <c:pt idx="109353">
                  <c:v>281.7734375</c:v>
                </c:pt>
                <c:pt idx="109354">
                  <c:v>281.77604166666669</c:v>
                </c:pt>
                <c:pt idx="109355">
                  <c:v>281.77864583333331</c:v>
                </c:pt>
                <c:pt idx="109356">
                  <c:v>281.78125</c:v>
                </c:pt>
                <c:pt idx="109357">
                  <c:v>281.78385416666669</c:v>
                </c:pt>
                <c:pt idx="109358">
                  <c:v>281.78645833333331</c:v>
                </c:pt>
                <c:pt idx="109359">
                  <c:v>281.7890625</c:v>
                </c:pt>
                <c:pt idx="109360">
                  <c:v>281.79166666666669</c:v>
                </c:pt>
                <c:pt idx="109361">
                  <c:v>281.79427083333331</c:v>
                </c:pt>
                <c:pt idx="109362">
                  <c:v>281.796875</c:v>
                </c:pt>
                <c:pt idx="109363">
                  <c:v>281.79947916666669</c:v>
                </c:pt>
                <c:pt idx="109364">
                  <c:v>281.80208333333331</c:v>
                </c:pt>
                <c:pt idx="109365">
                  <c:v>281.8046875</c:v>
                </c:pt>
                <c:pt idx="109366">
                  <c:v>281.80729166666669</c:v>
                </c:pt>
                <c:pt idx="109367">
                  <c:v>281.80989583333331</c:v>
                </c:pt>
                <c:pt idx="109368">
                  <c:v>281.8125</c:v>
                </c:pt>
                <c:pt idx="109369">
                  <c:v>281.81510416666669</c:v>
                </c:pt>
                <c:pt idx="109370">
                  <c:v>281.81770833333331</c:v>
                </c:pt>
                <c:pt idx="109371">
                  <c:v>281.8203125</c:v>
                </c:pt>
                <c:pt idx="109372">
                  <c:v>281.82291666666669</c:v>
                </c:pt>
                <c:pt idx="109373">
                  <c:v>281.82552083333331</c:v>
                </c:pt>
                <c:pt idx="109374">
                  <c:v>281.828125</c:v>
                </c:pt>
                <c:pt idx="109375">
                  <c:v>281.83072916666669</c:v>
                </c:pt>
                <c:pt idx="109376">
                  <c:v>281.83333333333331</c:v>
                </c:pt>
                <c:pt idx="109377">
                  <c:v>281.8359375</c:v>
                </c:pt>
                <c:pt idx="109378">
                  <c:v>281.83854166666669</c:v>
                </c:pt>
                <c:pt idx="109379">
                  <c:v>281.84114583333331</c:v>
                </c:pt>
                <c:pt idx="109380">
                  <c:v>281.84375</c:v>
                </c:pt>
                <c:pt idx="109381">
                  <c:v>281.84635416666669</c:v>
                </c:pt>
                <c:pt idx="109382">
                  <c:v>281.84895833333331</c:v>
                </c:pt>
                <c:pt idx="109383">
                  <c:v>281.8515625</c:v>
                </c:pt>
                <c:pt idx="109384">
                  <c:v>281.85416666666669</c:v>
                </c:pt>
                <c:pt idx="109385">
                  <c:v>281.85677083333331</c:v>
                </c:pt>
                <c:pt idx="109386">
                  <c:v>281.859375</c:v>
                </c:pt>
                <c:pt idx="109387">
                  <c:v>281.86197916666669</c:v>
                </c:pt>
                <c:pt idx="109388">
                  <c:v>281.86458333333331</c:v>
                </c:pt>
                <c:pt idx="109389">
                  <c:v>281.8671875</c:v>
                </c:pt>
                <c:pt idx="109390">
                  <c:v>281.86979166666669</c:v>
                </c:pt>
                <c:pt idx="109391">
                  <c:v>281.87239583333331</c:v>
                </c:pt>
                <c:pt idx="109392">
                  <c:v>281.875</c:v>
                </c:pt>
                <c:pt idx="109393">
                  <c:v>281.87760416666669</c:v>
                </c:pt>
                <c:pt idx="109394">
                  <c:v>281.88020833333331</c:v>
                </c:pt>
                <c:pt idx="109395">
                  <c:v>281.8828125</c:v>
                </c:pt>
                <c:pt idx="109396">
                  <c:v>281.88541666666669</c:v>
                </c:pt>
                <c:pt idx="109397">
                  <c:v>281.88802083333331</c:v>
                </c:pt>
                <c:pt idx="109398">
                  <c:v>281.890625</c:v>
                </c:pt>
                <c:pt idx="109399">
                  <c:v>281.89322916666669</c:v>
                </c:pt>
                <c:pt idx="109400">
                  <c:v>281.89583333333331</c:v>
                </c:pt>
                <c:pt idx="109401">
                  <c:v>281.8984375</c:v>
                </c:pt>
                <c:pt idx="109402">
                  <c:v>281.90104166666669</c:v>
                </c:pt>
                <c:pt idx="109403">
                  <c:v>281.90364583333331</c:v>
                </c:pt>
                <c:pt idx="109404">
                  <c:v>281.90625</c:v>
                </c:pt>
                <c:pt idx="109405">
                  <c:v>281.90885416666669</c:v>
                </c:pt>
                <c:pt idx="109406">
                  <c:v>281.91145833333331</c:v>
                </c:pt>
                <c:pt idx="109407">
                  <c:v>281.9140625</c:v>
                </c:pt>
                <c:pt idx="109408">
                  <c:v>281.91666666666669</c:v>
                </c:pt>
                <c:pt idx="109409">
                  <c:v>281.91927083333331</c:v>
                </c:pt>
                <c:pt idx="109410">
                  <c:v>281.921875</c:v>
                </c:pt>
                <c:pt idx="109411">
                  <c:v>281.92447916666669</c:v>
                </c:pt>
                <c:pt idx="109412">
                  <c:v>281.92708333333331</c:v>
                </c:pt>
                <c:pt idx="109413">
                  <c:v>281.9296875</c:v>
                </c:pt>
                <c:pt idx="109414">
                  <c:v>281.93229166666669</c:v>
                </c:pt>
                <c:pt idx="109415">
                  <c:v>281.93489583333331</c:v>
                </c:pt>
                <c:pt idx="109416">
                  <c:v>281.9375</c:v>
                </c:pt>
                <c:pt idx="109417">
                  <c:v>281.94010416666669</c:v>
                </c:pt>
                <c:pt idx="109418">
                  <c:v>281.94270833333331</c:v>
                </c:pt>
                <c:pt idx="109419">
                  <c:v>281.9453125</c:v>
                </c:pt>
                <c:pt idx="109420">
                  <c:v>281.94791666666669</c:v>
                </c:pt>
                <c:pt idx="109421">
                  <c:v>281.95052083333331</c:v>
                </c:pt>
                <c:pt idx="109422">
                  <c:v>281.953125</c:v>
                </c:pt>
                <c:pt idx="109423">
                  <c:v>281.95572916666669</c:v>
                </c:pt>
                <c:pt idx="109424">
                  <c:v>281.95833333333331</c:v>
                </c:pt>
                <c:pt idx="109425">
                  <c:v>281.9609375</c:v>
                </c:pt>
                <c:pt idx="109426">
                  <c:v>281.96354166666669</c:v>
                </c:pt>
                <c:pt idx="109427">
                  <c:v>281.96614583333331</c:v>
                </c:pt>
                <c:pt idx="109428">
                  <c:v>281.96875</c:v>
                </c:pt>
                <c:pt idx="109429">
                  <c:v>281.97135416666669</c:v>
                </c:pt>
                <c:pt idx="109430">
                  <c:v>281.97395833333331</c:v>
                </c:pt>
                <c:pt idx="109431">
                  <c:v>281.9765625</c:v>
                </c:pt>
                <c:pt idx="109432">
                  <c:v>281.97916666666669</c:v>
                </c:pt>
                <c:pt idx="109433">
                  <c:v>281.98177083333331</c:v>
                </c:pt>
                <c:pt idx="109434">
                  <c:v>281.984375</c:v>
                </c:pt>
                <c:pt idx="109435">
                  <c:v>281.98697916666669</c:v>
                </c:pt>
                <c:pt idx="109436">
                  <c:v>281.98958333333331</c:v>
                </c:pt>
                <c:pt idx="109437">
                  <c:v>281.9921875</c:v>
                </c:pt>
                <c:pt idx="109438">
                  <c:v>281.99479166666669</c:v>
                </c:pt>
                <c:pt idx="109439">
                  <c:v>281.99739583333331</c:v>
                </c:pt>
                <c:pt idx="109440">
                  <c:v>282</c:v>
                </c:pt>
                <c:pt idx="109441">
                  <c:v>282.00260416666669</c:v>
                </c:pt>
                <c:pt idx="109442">
                  <c:v>282.00520833333331</c:v>
                </c:pt>
                <c:pt idx="109443">
                  <c:v>282.0078125</c:v>
                </c:pt>
                <c:pt idx="109444">
                  <c:v>282.01041666666669</c:v>
                </c:pt>
                <c:pt idx="109445">
                  <c:v>282.01302083333331</c:v>
                </c:pt>
                <c:pt idx="109446">
                  <c:v>282.015625</c:v>
                </c:pt>
                <c:pt idx="109447">
                  <c:v>282.01822916666669</c:v>
                </c:pt>
                <c:pt idx="109448">
                  <c:v>282.02083333333331</c:v>
                </c:pt>
                <c:pt idx="109449">
                  <c:v>282.0234375</c:v>
                </c:pt>
                <c:pt idx="109450">
                  <c:v>282.02604166666669</c:v>
                </c:pt>
                <c:pt idx="109451">
                  <c:v>282.02864583333331</c:v>
                </c:pt>
                <c:pt idx="109452">
                  <c:v>282.03125</c:v>
                </c:pt>
                <c:pt idx="109453">
                  <c:v>282.03385416666669</c:v>
                </c:pt>
                <c:pt idx="109454">
                  <c:v>282.03645833333331</c:v>
                </c:pt>
                <c:pt idx="109455">
                  <c:v>282.0390625</c:v>
                </c:pt>
                <c:pt idx="109456">
                  <c:v>282.04166666666669</c:v>
                </c:pt>
                <c:pt idx="109457">
                  <c:v>282.04427083333331</c:v>
                </c:pt>
                <c:pt idx="109458">
                  <c:v>282.046875</c:v>
                </c:pt>
                <c:pt idx="109459">
                  <c:v>282.04947916666669</c:v>
                </c:pt>
                <c:pt idx="109460">
                  <c:v>282.05208333333331</c:v>
                </c:pt>
                <c:pt idx="109461">
                  <c:v>282.0546875</c:v>
                </c:pt>
                <c:pt idx="109462">
                  <c:v>282.05729166666669</c:v>
                </c:pt>
                <c:pt idx="109463">
                  <c:v>282.05989583333331</c:v>
                </c:pt>
                <c:pt idx="109464">
                  <c:v>282.0625</c:v>
                </c:pt>
                <c:pt idx="109465">
                  <c:v>282.06510416666669</c:v>
                </c:pt>
                <c:pt idx="109466">
                  <c:v>282.06770833333331</c:v>
                </c:pt>
                <c:pt idx="109467">
                  <c:v>282.0703125</c:v>
                </c:pt>
                <c:pt idx="109468">
                  <c:v>282.07291666666669</c:v>
                </c:pt>
                <c:pt idx="109469">
                  <c:v>282.07552083333331</c:v>
                </c:pt>
                <c:pt idx="109470">
                  <c:v>282.078125</c:v>
                </c:pt>
                <c:pt idx="109471">
                  <c:v>282.08072916666669</c:v>
                </c:pt>
                <c:pt idx="109472">
                  <c:v>282.08333333333331</c:v>
                </c:pt>
                <c:pt idx="109473">
                  <c:v>282.0859375</c:v>
                </c:pt>
                <c:pt idx="109474">
                  <c:v>282.08854166666669</c:v>
                </c:pt>
                <c:pt idx="109475">
                  <c:v>282.09114583333331</c:v>
                </c:pt>
                <c:pt idx="109476">
                  <c:v>282.09375</c:v>
                </c:pt>
                <c:pt idx="109477">
                  <c:v>282.09635416666669</c:v>
                </c:pt>
                <c:pt idx="109478">
                  <c:v>282.09895833333331</c:v>
                </c:pt>
                <c:pt idx="109479">
                  <c:v>282.1015625</c:v>
                </c:pt>
                <c:pt idx="109480">
                  <c:v>282.10416666666669</c:v>
                </c:pt>
                <c:pt idx="109481">
                  <c:v>282.10677083333331</c:v>
                </c:pt>
                <c:pt idx="109482">
                  <c:v>282.109375</c:v>
                </c:pt>
                <c:pt idx="109483">
                  <c:v>282.11197916666669</c:v>
                </c:pt>
                <c:pt idx="109484">
                  <c:v>282.11458333333331</c:v>
                </c:pt>
                <c:pt idx="109485">
                  <c:v>282.1171875</c:v>
                </c:pt>
                <c:pt idx="109486">
                  <c:v>282.11979166666669</c:v>
                </c:pt>
                <c:pt idx="109487">
                  <c:v>282.12239583333331</c:v>
                </c:pt>
                <c:pt idx="109488">
                  <c:v>282.125</c:v>
                </c:pt>
                <c:pt idx="109489">
                  <c:v>282.12760416666669</c:v>
                </c:pt>
                <c:pt idx="109490">
                  <c:v>282.13020833333331</c:v>
                </c:pt>
                <c:pt idx="109491">
                  <c:v>282.1328125</c:v>
                </c:pt>
                <c:pt idx="109492">
                  <c:v>282.13541666666669</c:v>
                </c:pt>
                <c:pt idx="109493">
                  <c:v>282.13802083333331</c:v>
                </c:pt>
                <c:pt idx="109494">
                  <c:v>282.140625</c:v>
                </c:pt>
                <c:pt idx="109495">
                  <c:v>282.14322916666669</c:v>
                </c:pt>
                <c:pt idx="109496">
                  <c:v>282.14583333333331</c:v>
                </c:pt>
                <c:pt idx="109497">
                  <c:v>282.1484375</c:v>
                </c:pt>
                <c:pt idx="109498">
                  <c:v>282.15104166666669</c:v>
                </c:pt>
                <c:pt idx="109499">
                  <c:v>282.15364583333331</c:v>
                </c:pt>
                <c:pt idx="109500">
                  <c:v>282.15625</c:v>
                </c:pt>
                <c:pt idx="109501">
                  <c:v>282.15885416666669</c:v>
                </c:pt>
                <c:pt idx="109502">
                  <c:v>282.16145833333331</c:v>
                </c:pt>
                <c:pt idx="109503">
                  <c:v>282.1640625</c:v>
                </c:pt>
                <c:pt idx="109504">
                  <c:v>282.16666666666669</c:v>
                </c:pt>
                <c:pt idx="109505">
                  <c:v>282.16927083333331</c:v>
                </c:pt>
                <c:pt idx="109506">
                  <c:v>282.171875</c:v>
                </c:pt>
                <c:pt idx="109507">
                  <c:v>282.17447916666669</c:v>
                </c:pt>
                <c:pt idx="109508">
                  <c:v>282.17708333333331</c:v>
                </c:pt>
                <c:pt idx="109509">
                  <c:v>282.1796875</c:v>
                </c:pt>
                <c:pt idx="109510">
                  <c:v>282.18229166666669</c:v>
                </c:pt>
                <c:pt idx="109511">
                  <c:v>282.18489583333331</c:v>
                </c:pt>
                <c:pt idx="109512">
                  <c:v>282.1875</c:v>
                </c:pt>
                <c:pt idx="109513">
                  <c:v>282.19010416666669</c:v>
                </c:pt>
                <c:pt idx="109514">
                  <c:v>282.19270833333331</c:v>
                </c:pt>
                <c:pt idx="109515">
                  <c:v>282.1953125</c:v>
                </c:pt>
                <c:pt idx="109516">
                  <c:v>282.19791666666669</c:v>
                </c:pt>
                <c:pt idx="109517">
                  <c:v>282.20052083333331</c:v>
                </c:pt>
                <c:pt idx="109518">
                  <c:v>282.203125</c:v>
                </c:pt>
                <c:pt idx="109519">
                  <c:v>282.20572916666669</c:v>
                </c:pt>
                <c:pt idx="109520">
                  <c:v>282.20833333333331</c:v>
                </c:pt>
                <c:pt idx="109521">
                  <c:v>282.2109375</c:v>
                </c:pt>
                <c:pt idx="109522">
                  <c:v>282.21354166666669</c:v>
                </c:pt>
                <c:pt idx="109523">
                  <c:v>282.21614583333331</c:v>
                </c:pt>
                <c:pt idx="109524">
                  <c:v>282.21875</c:v>
                </c:pt>
                <c:pt idx="109525">
                  <c:v>282.22135416666669</c:v>
                </c:pt>
                <c:pt idx="109526">
                  <c:v>282.22395833333331</c:v>
                </c:pt>
                <c:pt idx="109527">
                  <c:v>282.2265625</c:v>
                </c:pt>
                <c:pt idx="109528">
                  <c:v>282.22916666666669</c:v>
                </c:pt>
                <c:pt idx="109529">
                  <c:v>282.23177083333331</c:v>
                </c:pt>
                <c:pt idx="109530">
                  <c:v>282.234375</c:v>
                </c:pt>
                <c:pt idx="109531">
                  <c:v>282.23697916666669</c:v>
                </c:pt>
                <c:pt idx="109532">
                  <c:v>282.23958333333331</c:v>
                </c:pt>
                <c:pt idx="109533">
                  <c:v>282.2421875</c:v>
                </c:pt>
                <c:pt idx="109534">
                  <c:v>282.24479166666669</c:v>
                </c:pt>
                <c:pt idx="109535">
                  <c:v>282.24739583333331</c:v>
                </c:pt>
                <c:pt idx="109536">
                  <c:v>282.25</c:v>
                </c:pt>
                <c:pt idx="109537">
                  <c:v>282.25260416666669</c:v>
                </c:pt>
                <c:pt idx="109538">
                  <c:v>282.25520833333331</c:v>
                </c:pt>
                <c:pt idx="109539">
                  <c:v>282.2578125</c:v>
                </c:pt>
                <c:pt idx="109540">
                  <c:v>282.26041666666669</c:v>
                </c:pt>
                <c:pt idx="109541">
                  <c:v>282.26302083333331</c:v>
                </c:pt>
                <c:pt idx="109542">
                  <c:v>282.265625</c:v>
                </c:pt>
                <c:pt idx="109543">
                  <c:v>282.26822916666669</c:v>
                </c:pt>
                <c:pt idx="109544">
                  <c:v>282.27083333333331</c:v>
                </c:pt>
                <c:pt idx="109545">
                  <c:v>282.2734375</c:v>
                </c:pt>
                <c:pt idx="109546">
                  <c:v>282.27604166666669</c:v>
                </c:pt>
                <c:pt idx="109547">
                  <c:v>282.27864583333331</c:v>
                </c:pt>
                <c:pt idx="109548">
                  <c:v>282.28125</c:v>
                </c:pt>
                <c:pt idx="109549">
                  <c:v>282.28385416666669</c:v>
                </c:pt>
                <c:pt idx="109550">
                  <c:v>282.28645833333331</c:v>
                </c:pt>
                <c:pt idx="109551">
                  <c:v>282.2890625</c:v>
                </c:pt>
                <c:pt idx="109552">
                  <c:v>282.29166666666669</c:v>
                </c:pt>
                <c:pt idx="109553">
                  <c:v>282.29427083333331</c:v>
                </c:pt>
                <c:pt idx="109554">
                  <c:v>282.296875</c:v>
                </c:pt>
                <c:pt idx="109555">
                  <c:v>282.29947916666669</c:v>
                </c:pt>
                <c:pt idx="109556">
                  <c:v>282.30208333333331</c:v>
                </c:pt>
                <c:pt idx="109557">
                  <c:v>282.3046875</c:v>
                </c:pt>
                <c:pt idx="109558">
                  <c:v>282.30729166666669</c:v>
                </c:pt>
                <c:pt idx="109559">
                  <c:v>282.30989583333331</c:v>
                </c:pt>
                <c:pt idx="109560">
                  <c:v>282.3125</c:v>
                </c:pt>
                <c:pt idx="109561">
                  <c:v>282.31510416666669</c:v>
                </c:pt>
                <c:pt idx="109562">
                  <c:v>282.31770833333331</c:v>
                </c:pt>
                <c:pt idx="109563">
                  <c:v>282.3203125</c:v>
                </c:pt>
                <c:pt idx="109564">
                  <c:v>282.32291666666669</c:v>
                </c:pt>
                <c:pt idx="109565">
                  <c:v>282.32552083333331</c:v>
                </c:pt>
                <c:pt idx="109566">
                  <c:v>282.328125</c:v>
                </c:pt>
                <c:pt idx="109567">
                  <c:v>282.33072916666669</c:v>
                </c:pt>
                <c:pt idx="109568">
                  <c:v>282.33333333333331</c:v>
                </c:pt>
                <c:pt idx="109569">
                  <c:v>282.3359375</c:v>
                </c:pt>
                <c:pt idx="109570">
                  <c:v>282.33854166666669</c:v>
                </c:pt>
                <c:pt idx="109571">
                  <c:v>282.34114583333331</c:v>
                </c:pt>
                <c:pt idx="109572">
                  <c:v>282.34375</c:v>
                </c:pt>
                <c:pt idx="109573">
                  <c:v>282.34635416666669</c:v>
                </c:pt>
                <c:pt idx="109574">
                  <c:v>282.34895833333331</c:v>
                </c:pt>
                <c:pt idx="109575">
                  <c:v>282.3515625</c:v>
                </c:pt>
                <c:pt idx="109576">
                  <c:v>282.35416666666669</c:v>
                </c:pt>
                <c:pt idx="109577">
                  <c:v>282.35677083333331</c:v>
                </c:pt>
                <c:pt idx="109578">
                  <c:v>282.359375</c:v>
                </c:pt>
                <c:pt idx="109579">
                  <c:v>282.36197916666669</c:v>
                </c:pt>
                <c:pt idx="109580">
                  <c:v>282.36458333333331</c:v>
                </c:pt>
                <c:pt idx="109581">
                  <c:v>282.3671875</c:v>
                </c:pt>
                <c:pt idx="109582">
                  <c:v>282.36979166666669</c:v>
                </c:pt>
                <c:pt idx="109583">
                  <c:v>282.37239583333331</c:v>
                </c:pt>
                <c:pt idx="109584">
                  <c:v>282.375</c:v>
                </c:pt>
                <c:pt idx="109585">
                  <c:v>282.37760416666669</c:v>
                </c:pt>
                <c:pt idx="109586">
                  <c:v>282.38020833333331</c:v>
                </c:pt>
                <c:pt idx="109587">
                  <c:v>282.3828125</c:v>
                </c:pt>
                <c:pt idx="109588">
                  <c:v>282.38541666666669</c:v>
                </c:pt>
                <c:pt idx="109589">
                  <c:v>282.38802083333331</c:v>
                </c:pt>
                <c:pt idx="109590">
                  <c:v>282.390625</c:v>
                </c:pt>
                <c:pt idx="109591">
                  <c:v>282.39322916666669</c:v>
                </c:pt>
                <c:pt idx="109592">
                  <c:v>282.39583333333331</c:v>
                </c:pt>
                <c:pt idx="109593">
                  <c:v>282.3984375</c:v>
                </c:pt>
                <c:pt idx="109594">
                  <c:v>282.40104166666669</c:v>
                </c:pt>
                <c:pt idx="109595">
                  <c:v>282.40364583333331</c:v>
                </c:pt>
                <c:pt idx="109596">
                  <c:v>282.40625</c:v>
                </c:pt>
                <c:pt idx="109597">
                  <c:v>282.40885416666669</c:v>
                </c:pt>
                <c:pt idx="109598">
                  <c:v>282.41145833333331</c:v>
                </c:pt>
                <c:pt idx="109599">
                  <c:v>282.4140625</c:v>
                </c:pt>
                <c:pt idx="109600">
                  <c:v>282.41666666666669</c:v>
                </c:pt>
                <c:pt idx="109601">
                  <c:v>282.41927083333331</c:v>
                </c:pt>
                <c:pt idx="109602">
                  <c:v>282.421875</c:v>
                </c:pt>
                <c:pt idx="109603">
                  <c:v>282.42447916666669</c:v>
                </c:pt>
                <c:pt idx="109604">
                  <c:v>282.42708333333331</c:v>
                </c:pt>
                <c:pt idx="109605">
                  <c:v>282.4296875</c:v>
                </c:pt>
                <c:pt idx="109606">
                  <c:v>282.43229166666669</c:v>
                </c:pt>
                <c:pt idx="109607">
                  <c:v>282.43489583333331</c:v>
                </c:pt>
                <c:pt idx="109608">
                  <c:v>282.4375</c:v>
                </c:pt>
                <c:pt idx="109609">
                  <c:v>282.44010416666669</c:v>
                </c:pt>
                <c:pt idx="109610">
                  <c:v>282.44270833333331</c:v>
                </c:pt>
                <c:pt idx="109611">
                  <c:v>282.4453125</c:v>
                </c:pt>
                <c:pt idx="109612">
                  <c:v>282.44791666666669</c:v>
                </c:pt>
                <c:pt idx="109613">
                  <c:v>282.45052083333331</c:v>
                </c:pt>
                <c:pt idx="109614">
                  <c:v>282.453125</c:v>
                </c:pt>
                <c:pt idx="109615">
                  <c:v>282.45572916666669</c:v>
                </c:pt>
                <c:pt idx="109616">
                  <c:v>282.45833333333331</c:v>
                </c:pt>
                <c:pt idx="109617">
                  <c:v>282.4609375</c:v>
                </c:pt>
                <c:pt idx="109618">
                  <c:v>282.46354166666669</c:v>
                </c:pt>
                <c:pt idx="109619">
                  <c:v>282.46614583333331</c:v>
                </c:pt>
                <c:pt idx="109620">
                  <c:v>282.46875</c:v>
                </c:pt>
                <c:pt idx="109621">
                  <c:v>282.47135416666669</c:v>
                </c:pt>
                <c:pt idx="109622">
                  <c:v>282.47395833333331</c:v>
                </c:pt>
                <c:pt idx="109623">
                  <c:v>282.4765625</c:v>
                </c:pt>
                <c:pt idx="109624">
                  <c:v>282.47916666666669</c:v>
                </c:pt>
                <c:pt idx="109625">
                  <c:v>282.48177083333331</c:v>
                </c:pt>
                <c:pt idx="109626">
                  <c:v>282.484375</c:v>
                </c:pt>
                <c:pt idx="109627">
                  <c:v>282.48697916666669</c:v>
                </c:pt>
                <c:pt idx="109628">
                  <c:v>282.48958333333331</c:v>
                </c:pt>
                <c:pt idx="109629">
                  <c:v>282.4921875</c:v>
                </c:pt>
                <c:pt idx="109630">
                  <c:v>282.49479166666669</c:v>
                </c:pt>
                <c:pt idx="109631">
                  <c:v>282.49739583333331</c:v>
                </c:pt>
                <c:pt idx="109632">
                  <c:v>282.5</c:v>
                </c:pt>
                <c:pt idx="109633">
                  <c:v>282.50260416666669</c:v>
                </c:pt>
                <c:pt idx="109634">
                  <c:v>282.50520833333331</c:v>
                </c:pt>
                <c:pt idx="109635">
                  <c:v>282.5078125</c:v>
                </c:pt>
                <c:pt idx="109636">
                  <c:v>282.51041666666669</c:v>
                </c:pt>
                <c:pt idx="109637">
                  <c:v>282.51302083333331</c:v>
                </c:pt>
                <c:pt idx="109638">
                  <c:v>282.515625</c:v>
                </c:pt>
                <c:pt idx="109639">
                  <c:v>282.51822916666669</c:v>
                </c:pt>
                <c:pt idx="109640">
                  <c:v>282.52083333333331</c:v>
                </c:pt>
                <c:pt idx="109641">
                  <c:v>282.5234375</c:v>
                </c:pt>
                <c:pt idx="109642">
                  <c:v>282.52604166666669</c:v>
                </c:pt>
                <c:pt idx="109643">
                  <c:v>282.52864583333331</c:v>
                </c:pt>
                <c:pt idx="109644">
                  <c:v>282.53125</c:v>
                </c:pt>
                <c:pt idx="109645">
                  <c:v>282.53385416666669</c:v>
                </c:pt>
                <c:pt idx="109646">
                  <c:v>282.53645833333331</c:v>
                </c:pt>
                <c:pt idx="109647">
                  <c:v>282.5390625</c:v>
                </c:pt>
                <c:pt idx="109648">
                  <c:v>282.54166666666669</c:v>
                </c:pt>
                <c:pt idx="109649">
                  <c:v>282.54427083333331</c:v>
                </c:pt>
                <c:pt idx="109650">
                  <c:v>282.546875</c:v>
                </c:pt>
                <c:pt idx="109651">
                  <c:v>282.54947916666669</c:v>
                </c:pt>
                <c:pt idx="109652">
                  <c:v>282.55208333333331</c:v>
                </c:pt>
                <c:pt idx="109653">
                  <c:v>282.5546875</c:v>
                </c:pt>
                <c:pt idx="109654">
                  <c:v>282.55729166666669</c:v>
                </c:pt>
                <c:pt idx="109655">
                  <c:v>282.55989583333331</c:v>
                </c:pt>
                <c:pt idx="109656">
                  <c:v>282.5625</c:v>
                </c:pt>
                <c:pt idx="109657">
                  <c:v>282.56510416666669</c:v>
                </c:pt>
                <c:pt idx="109658">
                  <c:v>282.56770833333331</c:v>
                </c:pt>
                <c:pt idx="109659">
                  <c:v>282.5703125</c:v>
                </c:pt>
                <c:pt idx="109660">
                  <c:v>282.57291666666669</c:v>
                </c:pt>
                <c:pt idx="109661">
                  <c:v>282.57552083333331</c:v>
                </c:pt>
                <c:pt idx="109662">
                  <c:v>282.578125</c:v>
                </c:pt>
                <c:pt idx="109663">
                  <c:v>282.58072916666669</c:v>
                </c:pt>
                <c:pt idx="109664">
                  <c:v>282.58333333333331</c:v>
                </c:pt>
                <c:pt idx="109665">
                  <c:v>282.5859375</c:v>
                </c:pt>
                <c:pt idx="109666">
                  <c:v>282.58854166666669</c:v>
                </c:pt>
                <c:pt idx="109667">
                  <c:v>282.59114583333331</c:v>
                </c:pt>
                <c:pt idx="109668">
                  <c:v>282.59375</c:v>
                </c:pt>
                <c:pt idx="109669">
                  <c:v>282.59635416666669</c:v>
                </c:pt>
                <c:pt idx="109670">
                  <c:v>282.59895833333331</c:v>
                </c:pt>
                <c:pt idx="109671">
                  <c:v>282.6015625</c:v>
                </c:pt>
                <c:pt idx="109672">
                  <c:v>282.60416666666669</c:v>
                </c:pt>
                <c:pt idx="109673">
                  <c:v>282.60677083333331</c:v>
                </c:pt>
                <c:pt idx="109674">
                  <c:v>282.609375</c:v>
                </c:pt>
                <c:pt idx="109675">
                  <c:v>282.61197916666669</c:v>
                </c:pt>
                <c:pt idx="109676">
                  <c:v>282.61458333333331</c:v>
                </c:pt>
                <c:pt idx="109677">
                  <c:v>282.6171875</c:v>
                </c:pt>
                <c:pt idx="109678">
                  <c:v>282.61979166666669</c:v>
                </c:pt>
                <c:pt idx="109679">
                  <c:v>282.62239583333331</c:v>
                </c:pt>
                <c:pt idx="109680">
                  <c:v>282.625</c:v>
                </c:pt>
                <c:pt idx="109681">
                  <c:v>282.62760416666669</c:v>
                </c:pt>
                <c:pt idx="109682">
                  <c:v>282.63020833333331</c:v>
                </c:pt>
                <c:pt idx="109683">
                  <c:v>282.6328125</c:v>
                </c:pt>
                <c:pt idx="109684">
                  <c:v>282.63541666666669</c:v>
                </c:pt>
                <c:pt idx="109685">
                  <c:v>282.63802083333331</c:v>
                </c:pt>
                <c:pt idx="109686">
                  <c:v>282.640625</c:v>
                </c:pt>
                <c:pt idx="109687">
                  <c:v>282.64322916666669</c:v>
                </c:pt>
                <c:pt idx="109688">
                  <c:v>282.64583333333331</c:v>
                </c:pt>
                <c:pt idx="109689">
                  <c:v>282.6484375</c:v>
                </c:pt>
                <c:pt idx="109690">
                  <c:v>282.65104166666669</c:v>
                </c:pt>
                <c:pt idx="109691">
                  <c:v>282.65364583333331</c:v>
                </c:pt>
                <c:pt idx="109692">
                  <c:v>282.65625</c:v>
                </c:pt>
                <c:pt idx="109693">
                  <c:v>282.65885416666669</c:v>
                </c:pt>
                <c:pt idx="109694">
                  <c:v>282.66145833333331</c:v>
                </c:pt>
                <c:pt idx="109695">
                  <c:v>282.6640625</c:v>
                </c:pt>
                <c:pt idx="109696">
                  <c:v>282.66666666666669</c:v>
                </c:pt>
                <c:pt idx="109697">
                  <c:v>282.66927083333331</c:v>
                </c:pt>
                <c:pt idx="109698">
                  <c:v>282.671875</c:v>
                </c:pt>
                <c:pt idx="109699">
                  <c:v>282.67447916666669</c:v>
                </c:pt>
                <c:pt idx="109700">
                  <c:v>282.67708333333331</c:v>
                </c:pt>
                <c:pt idx="109701">
                  <c:v>282.6796875</c:v>
                </c:pt>
                <c:pt idx="109702">
                  <c:v>282.68229166666669</c:v>
                </c:pt>
                <c:pt idx="109703">
                  <c:v>282.68489583333331</c:v>
                </c:pt>
                <c:pt idx="109704">
                  <c:v>282.6875</c:v>
                </c:pt>
                <c:pt idx="109705">
                  <c:v>282.69010416666669</c:v>
                </c:pt>
                <c:pt idx="109706">
                  <c:v>282.69270833333331</c:v>
                </c:pt>
                <c:pt idx="109707">
                  <c:v>282.6953125</c:v>
                </c:pt>
                <c:pt idx="109708">
                  <c:v>282.69791666666669</c:v>
                </c:pt>
                <c:pt idx="109709">
                  <c:v>282.70052083333331</c:v>
                </c:pt>
                <c:pt idx="109710">
                  <c:v>282.703125</c:v>
                </c:pt>
                <c:pt idx="109711">
                  <c:v>282.70572916666669</c:v>
                </c:pt>
                <c:pt idx="109712">
                  <c:v>282.70833333333331</c:v>
                </c:pt>
                <c:pt idx="109713">
                  <c:v>282.7109375</c:v>
                </c:pt>
                <c:pt idx="109714">
                  <c:v>282.71354166666669</c:v>
                </c:pt>
                <c:pt idx="109715">
                  <c:v>282.71614583333331</c:v>
                </c:pt>
                <c:pt idx="109716">
                  <c:v>282.71875</c:v>
                </c:pt>
                <c:pt idx="109717">
                  <c:v>282.72135416666669</c:v>
                </c:pt>
                <c:pt idx="109718">
                  <c:v>282.72395833333331</c:v>
                </c:pt>
                <c:pt idx="109719">
                  <c:v>282.7265625</c:v>
                </c:pt>
                <c:pt idx="109720">
                  <c:v>282.72916666666669</c:v>
                </c:pt>
                <c:pt idx="109721">
                  <c:v>282.73177083333331</c:v>
                </c:pt>
                <c:pt idx="109722">
                  <c:v>282.734375</c:v>
                </c:pt>
                <c:pt idx="109723">
                  <c:v>282.73697916666669</c:v>
                </c:pt>
                <c:pt idx="109724">
                  <c:v>282.73958333333331</c:v>
                </c:pt>
                <c:pt idx="109725">
                  <c:v>282.7421875</c:v>
                </c:pt>
                <c:pt idx="109726">
                  <c:v>282.74479166666669</c:v>
                </c:pt>
                <c:pt idx="109727">
                  <c:v>282.74739583333331</c:v>
                </c:pt>
                <c:pt idx="109728">
                  <c:v>282.75</c:v>
                </c:pt>
                <c:pt idx="109729">
                  <c:v>282.75260416666669</c:v>
                </c:pt>
                <c:pt idx="109730">
                  <c:v>282.75520833333331</c:v>
                </c:pt>
                <c:pt idx="109731">
                  <c:v>282.7578125</c:v>
                </c:pt>
                <c:pt idx="109732">
                  <c:v>282.76041666666669</c:v>
                </c:pt>
                <c:pt idx="109733">
                  <c:v>282.76302083333331</c:v>
                </c:pt>
                <c:pt idx="109734">
                  <c:v>282.765625</c:v>
                </c:pt>
                <c:pt idx="109735">
                  <c:v>282.76822916666669</c:v>
                </c:pt>
                <c:pt idx="109736">
                  <c:v>282.77083333333331</c:v>
                </c:pt>
                <c:pt idx="109737">
                  <c:v>282.7734375</c:v>
                </c:pt>
                <c:pt idx="109738">
                  <c:v>282.77604166666669</c:v>
                </c:pt>
                <c:pt idx="109739">
                  <c:v>282.77864583333331</c:v>
                </c:pt>
                <c:pt idx="109740">
                  <c:v>282.78125</c:v>
                </c:pt>
                <c:pt idx="109741">
                  <c:v>282.78385416666669</c:v>
                </c:pt>
                <c:pt idx="109742">
                  <c:v>282.78645833333331</c:v>
                </c:pt>
                <c:pt idx="109743">
                  <c:v>282.7890625</c:v>
                </c:pt>
                <c:pt idx="109744">
                  <c:v>282.79166666666669</c:v>
                </c:pt>
                <c:pt idx="109745">
                  <c:v>282.79427083333331</c:v>
                </c:pt>
                <c:pt idx="109746">
                  <c:v>282.796875</c:v>
                </c:pt>
                <c:pt idx="109747">
                  <c:v>282.79947916666669</c:v>
                </c:pt>
                <c:pt idx="109748">
                  <c:v>282.80208333333331</c:v>
                </c:pt>
                <c:pt idx="109749">
                  <c:v>282.8046875</c:v>
                </c:pt>
                <c:pt idx="109750">
                  <c:v>282.80729166666669</c:v>
                </c:pt>
                <c:pt idx="109751">
                  <c:v>282.80989583333331</c:v>
                </c:pt>
                <c:pt idx="109752">
                  <c:v>282.8125</c:v>
                </c:pt>
                <c:pt idx="109753">
                  <c:v>282.81510416666669</c:v>
                </c:pt>
                <c:pt idx="109754">
                  <c:v>282.81770833333331</c:v>
                </c:pt>
                <c:pt idx="109755">
                  <c:v>282.8203125</c:v>
                </c:pt>
                <c:pt idx="109756">
                  <c:v>282.82291666666669</c:v>
                </c:pt>
                <c:pt idx="109757">
                  <c:v>282.82552083333331</c:v>
                </c:pt>
                <c:pt idx="109758">
                  <c:v>282.828125</c:v>
                </c:pt>
                <c:pt idx="109759">
                  <c:v>282.83072916666669</c:v>
                </c:pt>
                <c:pt idx="109760">
                  <c:v>282.83333333333331</c:v>
                </c:pt>
                <c:pt idx="109761">
                  <c:v>282.8359375</c:v>
                </c:pt>
                <c:pt idx="109762">
                  <c:v>282.83854166666669</c:v>
                </c:pt>
                <c:pt idx="109763">
                  <c:v>282.84114583333331</c:v>
                </c:pt>
                <c:pt idx="109764">
                  <c:v>282.84375</c:v>
                </c:pt>
                <c:pt idx="109765">
                  <c:v>282.84635416666669</c:v>
                </c:pt>
                <c:pt idx="109766">
                  <c:v>282.84895833333331</c:v>
                </c:pt>
                <c:pt idx="109767">
                  <c:v>282.8515625</c:v>
                </c:pt>
                <c:pt idx="109768">
                  <c:v>282.85416666666669</c:v>
                </c:pt>
                <c:pt idx="109769">
                  <c:v>282.85677083333331</c:v>
                </c:pt>
                <c:pt idx="109770">
                  <c:v>282.859375</c:v>
                </c:pt>
                <c:pt idx="109771">
                  <c:v>282.86197916666669</c:v>
                </c:pt>
                <c:pt idx="109772">
                  <c:v>282.86458333333331</c:v>
                </c:pt>
                <c:pt idx="109773">
                  <c:v>282.8671875</c:v>
                </c:pt>
                <c:pt idx="109774">
                  <c:v>282.86979166666669</c:v>
                </c:pt>
                <c:pt idx="109775">
                  <c:v>282.87239583333331</c:v>
                </c:pt>
                <c:pt idx="109776">
                  <c:v>282.875</c:v>
                </c:pt>
                <c:pt idx="109777">
                  <c:v>282.87760416666669</c:v>
                </c:pt>
                <c:pt idx="109778">
                  <c:v>282.88020833333331</c:v>
                </c:pt>
                <c:pt idx="109779">
                  <c:v>282.8828125</c:v>
                </c:pt>
                <c:pt idx="109780">
                  <c:v>282.88541666666669</c:v>
                </c:pt>
                <c:pt idx="109781">
                  <c:v>282.88802083333331</c:v>
                </c:pt>
                <c:pt idx="109782">
                  <c:v>282.890625</c:v>
                </c:pt>
                <c:pt idx="109783">
                  <c:v>282.89322916666669</c:v>
                </c:pt>
                <c:pt idx="109784">
                  <c:v>282.89583333333331</c:v>
                </c:pt>
                <c:pt idx="109785">
                  <c:v>282.8984375</c:v>
                </c:pt>
                <c:pt idx="109786">
                  <c:v>282.90104166666669</c:v>
                </c:pt>
                <c:pt idx="109787">
                  <c:v>282.90364583333331</c:v>
                </c:pt>
                <c:pt idx="109788">
                  <c:v>282.90625</c:v>
                </c:pt>
                <c:pt idx="109789">
                  <c:v>282.90885416666669</c:v>
                </c:pt>
                <c:pt idx="109790">
                  <c:v>282.91145833333331</c:v>
                </c:pt>
                <c:pt idx="109791">
                  <c:v>282.9140625</c:v>
                </c:pt>
                <c:pt idx="109792">
                  <c:v>282.91666666666669</c:v>
                </c:pt>
                <c:pt idx="109793">
                  <c:v>282.91927083333331</c:v>
                </c:pt>
                <c:pt idx="109794">
                  <c:v>282.921875</c:v>
                </c:pt>
                <c:pt idx="109795">
                  <c:v>282.92447916666669</c:v>
                </c:pt>
                <c:pt idx="109796">
                  <c:v>282.92708333333331</c:v>
                </c:pt>
                <c:pt idx="109797">
                  <c:v>282.9296875</c:v>
                </c:pt>
                <c:pt idx="109798">
                  <c:v>282.93229166666669</c:v>
                </c:pt>
                <c:pt idx="109799">
                  <c:v>282.93489583333331</c:v>
                </c:pt>
                <c:pt idx="109800">
                  <c:v>282.9375</c:v>
                </c:pt>
                <c:pt idx="109801">
                  <c:v>282.94010416666669</c:v>
                </c:pt>
                <c:pt idx="109802">
                  <c:v>282.94270833333331</c:v>
                </c:pt>
                <c:pt idx="109803">
                  <c:v>282.9453125</c:v>
                </c:pt>
                <c:pt idx="109804">
                  <c:v>282.94791666666669</c:v>
                </c:pt>
                <c:pt idx="109805">
                  <c:v>282.95052083333331</c:v>
                </c:pt>
                <c:pt idx="109806">
                  <c:v>282.953125</c:v>
                </c:pt>
                <c:pt idx="109807">
                  <c:v>282.95572916666669</c:v>
                </c:pt>
                <c:pt idx="109808">
                  <c:v>282.95833333333331</c:v>
                </c:pt>
                <c:pt idx="109809">
                  <c:v>282.9609375</c:v>
                </c:pt>
                <c:pt idx="109810">
                  <c:v>282.96354166666669</c:v>
                </c:pt>
                <c:pt idx="109811">
                  <c:v>282.96614583333331</c:v>
                </c:pt>
                <c:pt idx="109812">
                  <c:v>282.96875</c:v>
                </c:pt>
                <c:pt idx="109813">
                  <c:v>282.97135416666669</c:v>
                </c:pt>
                <c:pt idx="109814">
                  <c:v>282.97395833333331</c:v>
                </c:pt>
                <c:pt idx="109815">
                  <c:v>282.9765625</c:v>
                </c:pt>
                <c:pt idx="109816">
                  <c:v>282.97916666666669</c:v>
                </c:pt>
                <c:pt idx="109817">
                  <c:v>282.98177083333331</c:v>
                </c:pt>
                <c:pt idx="109818">
                  <c:v>282.984375</c:v>
                </c:pt>
                <c:pt idx="109819">
                  <c:v>282.98697916666669</c:v>
                </c:pt>
                <c:pt idx="109820">
                  <c:v>282.98958333333331</c:v>
                </c:pt>
                <c:pt idx="109821">
                  <c:v>282.9921875</c:v>
                </c:pt>
                <c:pt idx="109822">
                  <c:v>282.99479166666669</c:v>
                </c:pt>
                <c:pt idx="109823">
                  <c:v>282.99739583333331</c:v>
                </c:pt>
                <c:pt idx="109824">
                  <c:v>283</c:v>
                </c:pt>
                <c:pt idx="109825">
                  <c:v>283.00260416666669</c:v>
                </c:pt>
                <c:pt idx="109826">
                  <c:v>283.00520833333331</c:v>
                </c:pt>
                <c:pt idx="109827">
                  <c:v>283.0078125</c:v>
                </c:pt>
                <c:pt idx="109828">
                  <c:v>283.01041666666669</c:v>
                </c:pt>
                <c:pt idx="109829">
                  <c:v>283.01302083333331</c:v>
                </c:pt>
                <c:pt idx="109830">
                  <c:v>283.015625</c:v>
                </c:pt>
                <c:pt idx="109831">
                  <c:v>283.01822916666669</c:v>
                </c:pt>
                <c:pt idx="109832">
                  <c:v>283.02083333333331</c:v>
                </c:pt>
                <c:pt idx="109833">
                  <c:v>283.0234375</c:v>
                </c:pt>
                <c:pt idx="109834">
                  <c:v>283.02604166666669</c:v>
                </c:pt>
                <c:pt idx="109835">
                  <c:v>283.02864583333331</c:v>
                </c:pt>
                <c:pt idx="109836">
                  <c:v>283.03125</c:v>
                </c:pt>
                <c:pt idx="109837">
                  <c:v>283.03385416666669</c:v>
                </c:pt>
                <c:pt idx="109838">
                  <c:v>283.03645833333331</c:v>
                </c:pt>
                <c:pt idx="109839">
                  <c:v>283.0390625</c:v>
                </c:pt>
                <c:pt idx="109840">
                  <c:v>283.04166666666669</c:v>
                </c:pt>
                <c:pt idx="109841">
                  <c:v>283.04427083333331</c:v>
                </c:pt>
                <c:pt idx="109842">
                  <c:v>283.046875</c:v>
                </c:pt>
                <c:pt idx="109843">
                  <c:v>283.04947916666669</c:v>
                </c:pt>
                <c:pt idx="109844">
                  <c:v>283.05208333333331</c:v>
                </c:pt>
                <c:pt idx="109845">
                  <c:v>283.0546875</c:v>
                </c:pt>
                <c:pt idx="109846">
                  <c:v>283.05729166666669</c:v>
                </c:pt>
                <c:pt idx="109847">
                  <c:v>283.05989583333331</c:v>
                </c:pt>
                <c:pt idx="109848">
                  <c:v>283.0625</c:v>
                </c:pt>
                <c:pt idx="109849">
                  <c:v>283.06510416666669</c:v>
                </c:pt>
                <c:pt idx="109850">
                  <c:v>283.06770833333331</c:v>
                </c:pt>
                <c:pt idx="109851">
                  <c:v>283.0703125</c:v>
                </c:pt>
                <c:pt idx="109852">
                  <c:v>283.07291666666669</c:v>
                </c:pt>
                <c:pt idx="109853">
                  <c:v>283.07552083333331</c:v>
                </c:pt>
                <c:pt idx="109854">
                  <c:v>283.078125</c:v>
                </c:pt>
                <c:pt idx="109855">
                  <c:v>283.08072916666669</c:v>
                </c:pt>
                <c:pt idx="109856">
                  <c:v>283.08333333333331</c:v>
                </c:pt>
                <c:pt idx="109857">
                  <c:v>283.0859375</c:v>
                </c:pt>
                <c:pt idx="109858">
                  <c:v>283.08854166666669</c:v>
                </c:pt>
                <c:pt idx="109859">
                  <c:v>283.09114583333331</c:v>
                </c:pt>
                <c:pt idx="109860">
                  <c:v>283.09375</c:v>
                </c:pt>
                <c:pt idx="109861">
                  <c:v>283.09635416666669</c:v>
                </c:pt>
                <c:pt idx="109862">
                  <c:v>283.09895833333331</c:v>
                </c:pt>
                <c:pt idx="109863">
                  <c:v>283.1015625</c:v>
                </c:pt>
                <c:pt idx="109864">
                  <c:v>283.10416666666669</c:v>
                </c:pt>
                <c:pt idx="109865">
                  <c:v>283.10677083333331</c:v>
                </c:pt>
                <c:pt idx="109866">
                  <c:v>283.109375</c:v>
                </c:pt>
                <c:pt idx="109867">
                  <c:v>283.11197916666669</c:v>
                </c:pt>
                <c:pt idx="109868">
                  <c:v>283.11458333333331</c:v>
                </c:pt>
                <c:pt idx="109869">
                  <c:v>283.1171875</c:v>
                </c:pt>
                <c:pt idx="109870">
                  <c:v>283.11979166666669</c:v>
                </c:pt>
                <c:pt idx="109871">
                  <c:v>283.12239583333331</c:v>
                </c:pt>
                <c:pt idx="109872">
                  <c:v>283.125</c:v>
                </c:pt>
                <c:pt idx="109873">
                  <c:v>283.12760416666669</c:v>
                </c:pt>
                <c:pt idx="109874">
                  <c:v>283.13020833333331</c:v>
                </c:pt>
                <c:pt idx="109875">
                  <c:v>283.1328125</c:v>
                </c:pt>
                <c:pt idx="109876">
                  <c:v>283.13541666666669</c:v>
                </c:pt>
                <c:pt idx="109877">
                  <c:v>283.13802083333331</c:v>
                </c:pt>
                <c:pt idx="109878">
                  <c:v>283.140625</c:v>
                </c:pt>
                <c:pt idx="109879">
                  <c:v>283.14322916666669</c:v>
                </c:pt>
                <c:pt idx="109880">
                  <c:v>283.14583333333331</c:v>
                </c:pt>
                <c:pt idx="109881">
                  <c:v>283.1484375</c:v>
                </c:pt>
                <c:pt idx="109882">
                  <c:v>283.15104166666669</c:v>
                </c:pt>
                <c:pt idx="109883">
                  <c:v>283.15364583333331</c:v>
                </c:pt>
                <c:pt idx="109884">
                  <c:v>283.15625</c:v>
                </c:pt>
                <c:pt idx="109885">
                  <c:v>283.15885416666669</c:v>
                </c:pt>
                <c:pt idx="109886">
                  <c:v>283.16145833333331</c:v>
                </c:pt>
                <c:pt idx="109887">
                  <c:v>283.1640625</c:v>
                </c:pt>
                <c:pt idx="109888">
                  <c:v>283.16666666666669</c:v>
                </c:pt>
                <c:pt idx="109889">
                  <c:v>283.16927083333331</c:v>
                </c:pt>
                <c:pt idx="109890">
                  <c:v>283.171875</c:v>
                </c:pt>
                <c:pt idx="109891">
                  <c:v>283.17447916666669</c:v>
                </c:pt>
                <c:pt idx="109892">
                  <c:v>283.17708333333331</c:v>
                </c:pt>
                <c:pt idx="109893">
                  <c:v>283.1796875</c:v>
                </c:pt>
                <c:pt idx="109894">
                  <c:v>283.18229166666669</c:v>
                </c:pt>
                <c:pt idx="109895">
                  <c:v>283.18489583333331</c:v>
                </c:pt>
                <c:pt idx="109896">
                  <c:v>283.1875</c:v>
                </c:pt>
                <c:pt idx="109897">
                  <c:v>283.19010416666669</c:v>
                </c:pt>
                <c:pt idx="109898">
                  <c:v>283.19270833333331</c:v>
                </c:pt>
                <c:pt idx="109899">
                  <c:v>283.1953125</c:v>
                </c:pt>
                <c:pt idx="109900">
                  <c:v>283.19791666666669</c:v>
                </c:pt>
                <c:pt idx="109901">
                  <c:v>283.20052083333331</c:v>
                </c:pt>
                <c:pt idx="109902">
                  <c:v>283.203125</c:v>
                </c:pt>
                <c:pt idx="109903">
                  <c:v>283.20572916666669</c:v>
                </c:pt>
                <c:pt idx="109904">
                  <c:v>283.20833333333331</c:v>
                </c:pt>
                <c:pt idx="109905">
                  <c:v>283.2109375</c:v>
                </c:pt>
                <c:pt idx="109906">
                  <c:v>283.21354166666669</c:v>
                </c:pt>
                <c:pt idx="109907">
                  <c:v>283.21614583333331</c:v>
                </c:pt>
                <c:pt idx="109908">
                  <c:v>283.21875</c:v>
                </c:pt>
                <c:pt idx="109909">
                  <c:v>283.22135416666669</c:v>
                </c:pt>
                <c:pt idx="109910">
                  <c:v>283.22395833333331</c:v>
                </c:pt>
                <c:pt idx="109911">
                  <c:v>283.2265625</c:v>
                </c:pt>
                <c:pt idx="109912">
                  <c:v>283.22916666666669</c:v>
                </c:pt>
                <c:pt idx="109913">
                  <c:v>283.23177083333331</c:v>
                </c:pt>
                <c:pt idx="109914">
                  <c:v>283.234375</c:v>
                </c:pt>
                <c:pt idx="109915">
                  <c:v>283.23697916666669</c:v>
                </c:pt>
                <c:pt idx="109916">
                  <c:v>283.23958333333331</c:v>
                </c:pt>
                <c:pt idx="109917">
                  <c:v>283.2421875</c:v>
                </c:pt>
                <c:pt idx="109918">
                  <c:v>283.24479166666669</c:v>
                </c:pt>
                <c:pt idx="109919">
                  <c:v>283.24739583333331</c:v>
                </c:pt>
                <c:pt idx="109920">
                  <c:v>283.25</c:v>
                </c:pt>
                <c:pt idx="109921">
                  <c:v>283.25260416666669</c:v>
                </c:pt>
                <c:pt idx="109922">
                  <c:v>283.25520833333331</c:v>
                </c:pt>
                <c:pt idx="109923">
                  <c:v>283.2578125</c:v>
                </c:pt>
                <c:pt idx="109924">
                  <c:v>283.26041666666669</c:v>
                </c:pt>
                <c:pt idx="109925">
                  <c:v>283.26302083333331</c:v>
                </c:pt>
                <c:pt idx="109926">
                  <c:v>283.265625</c:v>
                </c:pt>
                <c:pt idx="109927">
                  <c:v>283.26822916666669</c:v>
                </c:pt>
                <c:pt idx="109928">
                  <c:v>283.27083333333331</c:v>
                </c:pt>
                <c:pt idx="109929">
                  <c:v>283.2734375</c:v>
                </c:pt>
                <c:pt idx="109930">
                  <c:v>283.27604166666669</c:v>
                </c:pt>
                <c:pt idx="109931">
                  <c:v>283.27864583333331</c:v>
                </c:pt>
                <c:pt idx="109932">
                  <c:v>283.28125</c:v>
                </c:pt>
                <c:pt idx="109933">
                  <c:v>283.28385416666669</c:v>
                </c:pt>
                <c:pt idx="109934">
                  <c:v>283.28645833333331</c:v>
                </c:pt>
                <c:pt idx="109935">
                  <c:v>283.2890625</c:v>
                </c:pt>
                <c:pt idx="109936">
                  <c:v>283.29166666666669</c:v>
                </c:pt>
                <c:pt idx="109937">
                  <c:v>283.29427083333331</c:v>
                </c:pt>
                <c:pt idx="109938">
                  <c:v>283.296875</c:v>
                </c:pt>
                <c:pt idx="109939">
                  <c:v>283.29947916666669</c:v>
                </c:pt>
                <c:pt idx="109940">
                  <c:v>283.30208333333331</c:v>
                </c:pt>
                <c:pt idx="109941">
                  <c:v>283.3046875</c:v>
                </c:pt>
                <c:pt idx="109942">
                  <c:v>283.30729166666669</c:v>
                </c:pt>
                <c:pt idx="109943">
                  <c:v>283.30989583333331</c:v>
                </c:pt>
                <c:pt idx="109944">
                  <c:v>283.3125</c:v>
                </c:pt>
                <c:pt idx="109945">
                  <c:v>283.31510416666669</c:v>
                </c:pt>
                <c:pt idx="109946">
                  <c:v>283.31770833333331</c:v>
                </c:pt>
                <c:pt idx="109947">
                  <c:v>283.3203125</c:v>
                </c:pt>
                <c:pt idx="109948">
                  <c:v>283.32291666666669</c:v>
                </c:pt>
                <c:pt idx="109949">
                  <c:v>283.32552083333331</c:v>
                </c:pt>
                <c:pt idx="109950">
                  <c:v>283.328125</c:v>
                </c:pt>
                <c:pt idx="109951">
                  <c:v>283.33072916666669</c:v>
                </c:pt>
                <c:pt idx="109952">
                  <c:v>283.33333333333331</c:v>
                </c:pt>
                <c:pt idx="109953">
                  <c:v>283.3359375</c:v>
                </c:pt>
                <c:pt idx="109954">
                  <c:v>283.33854166666669</c:v>
                </c:pt>
                <c:pt idx="109955">
                  <c:v>283.34114583333331</c:v>
                </c:pt>
                <c:pt idx="109956">
                  <c:v>283.34375</c:v>
                </c:pt>
                <c:pt idx="109957">
                  <c:v>283.34635416666669</c:v>
                </c:pt>
                <c:pt idx="109958">
                  <c:v>283.34895833333331</c:v>
                </c:pt>
                <c:pt idx="109959">
                  <c:v>283.3515625</c:v>
                </c:pt>
                <c:pt idx="109960">
                  <c:v>283.35416666666669</c:v>
                </c:pt>
                <c:pt idx="109961">
                  <c:v>283.35677083333331</c:v>
                </c:pt>
                <c:pt idx="109962">
                  <c:v>283.359375</c:v>
                </c:pt>
                <c:pt idx="109963">
                  <c:v>283.36197916666669</c:v>
                </c:pt>
                <c:pt idx="109964">
                  <c:v>283.36458333333331</c:v>
                </c:pt>
                <c:pt idx="109965">
                  <c:v>283.3671875</c:v>
                </c:pt>
                <c:pt idx="109966">
                  <c:v>283.36979166666669</c:v>
                </c:pt>
                <c:pt idx="109967">
                  <c:v>283.37239583333331</c:v>
                </c:pt>
                <c:pt idx="109968">
                  <c:v>283.375</c:v>
                </c:pt>
                <c:pt idx="109969">
                  <c:v>283.37760416666669</c:v>
                </c:pt>
                <c:pt idx="109970">
                  <c:v>283.38020833333331</c:v>
                </c:pt>
                <c:pt idx="109971">
                  <c:v>283.3828125</c:v>
                </c:pt>
                <c:pt idx="109972">
                  <c:v>283.38541666666669</c:v>
                </c:pt>
                <c:pt idx="109973">
                  <c:v>283.38802083333331</c:v>
                </c:pt>
                <c:pt idx="109974">
                  <c:v>283.390625</c:v>
                </c:pt>
                <c:pt idx="109975">
                  <c:v>283.39322916666669</c:v>
                </c:pt>
                <c:pt idx="109976">
                  <c:v>283.39583333333331</c:v>
                </c:pt>
                <c:pt idx="109977">
                  <c:v>283.3984375</c:v>
                </c:pt>
                <c:pt idx="109978">
                  <c:v>283.40104166666669</c:v>
                </c:pt>
                <c:pt idx="109979">
                  <c:v>283.40364583333331</c:v>
                </c:pt>
                <c:pt idx="109980">
                  <c:v>283.40625</c:v>
                </c:pt>
                <c:pt idx="109981">
                  <c:v>283.40885416666669</c:v>
                </c:pt>
                <c:pt idx="109982">
                  <c:v>283.41145833333331</c:v>
                </c:pt>
                <c:pt idx="109983">
                  <c:v>283.4140625</c:v>
                </c:pt>
                <c:pt idx="109984">
                  <c:v>283.41666666666669</c:v>
                </c:pt>
                <c:pt idx="109985">
                  <c:v>283.41927083333331</c:v>
                </c:pt>
                <c:pt idx="109986">
                  <c:v>283.421875</c:v>
                </c:pt>
                <c:pt idx="109987">
                  <c:v>283.42447916666669</c:v>
                </c:pt>
                <c:pt idx="109988">
                  <c:v>283.42708333333331</c:v>
                </c:pt>
                <c:pt idx="109989">
                  <c:v>283.4296875</c:v>
                </c:pt>
                <c:pt idx="109990">
                  <c:v>283.43229166666669</c:v>
                </c:pt>
                <c:pt idx="109991">
                  <c:v>283.43489583333331</c:v>
                </c:pt>
                <c:pt idx="109992">
                  <c:v>283.4375</c:v>
                </c:pt>
                <c:pt idx="109993">
                  <c:v>283.44010416666669</c:v>
                </c:pt>
                <c:pt idx="109994">
                  <c:v>283.44270833333331</c:v>
                </c:pt>
                <c:pt idx="109995">
                  <c:v>283.4453125</c:v>
                </c:pt>
                <c:pt idx="109996">
                  <c:v>283.44791666666669</c:v>
                </c:pt>
                <c:pt idx="109997">
                  <c:v>283.45052083333331</c:v>
                </c:pt>
                <c:pt idx="109998">
                  <c:v>283.453125</c:v>
                </c:pt>
                <c:pt idx="109999">
                  <c:v>283.45572916666669</c:v>
                </c:pt>
                <c:pt idx="110000">
                  <c:v>283.45833333333331</c:v>
                </c:pt>
                <c:pt idx="110001">
                  <c:v>283.4609375</c:v>
                </c:pt>
                <c:pt idx="110002">
                  <c:v>283.46354166666669</c:v>
                </c:pt>
                <c:pt idx="110003">
                  <c:v>283.46614583333331</c:v>
                </c:pt>
                <c:pt idx="110004">
                  <c:v>283.46875</c:v>
                </c:pt>
                <c:pt idx="110005">
                  <c:v>283.47135416666669</c:v>
                </c:pt>
                <c:pt idx="110006">
                  <c:v>283.47395833333331</c:v>
                </c:pt>
                <c:pt idx="110007">
                  <c:v>283.4765625</c:v>
                </c:pt>
                <c:pt idx="110008">
                  <c:v>283.47916666666669</c:v>
                </c:pt>
                <c:pt idx="110009">
                  <c:v>283.48177083333331</c:v>
                </c:pt>
                <c:pt idx="110010">
                  <c:v>283.484375</c:v>
                </c:pt>
                <c:pt idx="110011">
                  <c:v>283.48697916666669</c:v>
                </c:pt>
                <c:pt idx="110012">
                  <c:v>283.48958333333331</c:v>
                </c:pt>
                <c:pt idx="110013">
                  <c:v>283.4921875</c:v>
                </c:pt>
                <c:pt idx="110014">
                  <c:v>283.49479166666669</c:v>
                </c:pt>
                <c:pt idx="110015">
                  <c:v>283.49739583333331</c:v>
                </c:pt>
                <c:pt idx="110016">
                  <c:v>283.5</c:v>
                </c:pt>
                <c:pt idx="110017">
                  <c:v>283.50260416666669</c:v>
                </c:pt>
                <c:pt idx="110018">
                  <c:v>283.50520833333331</c:v>
                </c:pt>
                <c:pt idx="110019">
                  <c:v>283.5078125</c:v>
                </c:pt>
                <c:pt idx="110020">
                  <c:v>283.51041666666669</c:v>
                </c:pt>
                <c:pt idx="110021">
                  <c:v>283.51302083333331</c:v>
                </c:pt>
                <c:pt idx="110022">
                  <c:v>283.515625</c:v>
                </c:pt>
                <c:pt idx="110023">
                  <c:v>283.51822916666669</c:v>
                </c:pt>
                <c:pt idx="110024">
                  <c:v>283.52083333333331</c:v>
                </c:pt>
                <c:pt idx="110025">
                  <c:v>283.5234375</c:v>
                </c:pt>
                <c:pt idx="110026">
                  <c:v>283.52604166666669</c:v>
                </c:pt>
                <c:pt idx="110027">
                  <c:v>283.52864583333331</c:v>
                </c:pt>
                <c:pt idx="110028">
                  <c:v>283.53125</c:v>
                </c:pt>
                <c:pt idx="110029">
                  <c:v>283.53385416666669</c:v>
                </c:pt>
                <c:pt idx="110030">
                  <c:v>283.53645833333331</c:v>
                </c:pt>
                <c:pt idx="110031">
                  <c:v>283.5390625</c:v>
                </c:pt>
                <c:pt idx="110032">
                  <c:v>283.54166666666669</c:v>
                </c:pt>
                <c:pt idx="110033">
                  <c:v>283.54427083333331</c:v>
                </c:pt>
                <c:pt idx="110034">
                  <c:v>283.546875</c:v>
                </c:pt>
                <c:pt idx="110035">
                  <c:v>283.54947916666669</c:v>
                </c:pt>
                <c:pt idx="110036">
                  <c:v>283.55208333333331</c:v>
                </c:pt>
                <c:pt idx="110037">
                  <c:v>283.5546875</c:v>
                </c:pt>
                <c:pt idx="110038">
                  <c:v>283.55729166666669</c:v>
                </c:pt>
                <c:pt idx="110039">
                  <c:v>283.55989583333331</c:v>
                </c:pt>
                <c:pt idx="110040">
                  <c:v>283.5625</c:v>
                </c:pt>
                <c:pt idx="110041">
                  <c:v>283.56510416666669</c:v>
                </c:pt>
                <c:pt idx="110042">
                  <c:v>283.56770833333331</c:v>
                </c:pt>
                <c:pt idx="110043">
                  <c:v>283.5703125</c:v>
                </c:pt>
                <c:pt idx="110044">
                  <c:v>283.57291666666669</c:v>
                </c:pt>
                <c:pt idx="110045">
                  <c:v>283.57552083333331</c:v>
                </c:pt>
                <c:pt idx="110046">
                  <c:v>283.578125</c:v>
                </c:pt>
                <c:pt idx="110047">
                  <c:v>283.58072916666669</c:v>
                </c:pt>
                <c:pt idx="110048">
                  <c:v>283.58333333333331</c:v>
                </c:pt>
                <c:pt idx="110049">
                  <c:v>283.5859375</c:v>
                </c:pt>
                <c:pt idx="110050">
                  <c:v>283.58854166666669</c:v>
                </c:pt>
                <c:pt idx="110051">
                  <c:v>283.59114583333331</c:v>
                </c:pt>
                <c:pt idx="110052">
                  <c:v>283.59375</c:v>
                </c:pt>
                <c:pt idx="110053">
                  <c:v>283.59635416666669</c:v>
                </c:pt>
                <c:pt idx="110054">
                  <c:v>283.59895833333331</c:v>
                </c:pt>
                <c:pt idx="110055">
                  <c:v>283.6015625</c:v>
                </c:pt>
                <c:pt idx="110056">
                  <c:v>283.60416666666669</c:v>
                </c:pt>
                <c:pt idx="110057">
                  <c:v>283.60677083333331</c:v>
                </c:pt>
                <c:pt idx="110058">
                  <c:v>283.609375</c:v>
                </c:pt>
                <c:pt idx="110059">
                  <c:v>283.61197916666669</c:v>
                </c:pt>
                <c:pt idx="110060">
                  <c:v>283.61458333333331</c:v>
                </c:pt>
                <c:pt idx="110061">
                  <c:v>283.6171875</c:v>
                </c:pt>
                <c:pt idx="110062">
                  <c:v>283.61979166666669</c:v>
                </c:pt>
                <c:pt idx="110063">
                  <c:v>283.62239583333331</c:v>
                </c:pt>
                <c:pt idx="110064">
                  <c:v>283.625</c:v>
                </c:pt>
                <c:pt idx="110065">
                  <c:v>283.62760416666669</c:v>
                </c:pt>
                <c:pt idx="110066">
                  <c:v>283.63020833333331</c:v>
                </c:pt>
                <c:pt idx="110067">
                  <c:v>283.6328125</c:v>
                </c:pt>
                <c:pt idx="110068">
                  <c:v>283.63541666666669</c:v>
                </c:pt>
                <c:pt idx="110069">
                  <c:v>283.63802083333331</c:v>
                </c:pt>
                <c:pt idx="110070">
                  <c:v>283.640625</c:v>
                </c:pt>
                <c:pt idx="110071">
                  <c:v>283.64322916666669</c:v>
                </c:pt>
                <c:pt idx="110072">
                  <c:v>283.64583333333331</c:v>
                </c:pt>
                <c:pt idx="110073">
                  <c:v>283.6484375</c:v>
                </c:pt>
                <c:pt idx="110074">
                  <c:v>283.65104166666669</c:v>
                </c:pt>
                <c:pt idx="110075">
                  <c:v>283.65364583333331</c:v>
                </c:pt>
                <c:pt idx="110076">
                  <c:v>283.65625</c:v>
                </c:pt>
                <c:pt idx="110077">
                  <c:v>283.65885416666669</c:v>
                </c:pt>
                <c:pt idx="110078">
                  <c:v>283.66145833333331</c:v>
                </c:pt>
                <c:pt idx="110079">
                  <c:v>283.6640625</c:v>
                </c:pt>
                <c:pt idx="110080">
                  <c:v>283.66666666666669</c:v>
                </c:pt>
                <c:pt idx="110081">
                  <c:v>283.66927083333331</c:v>
                </c:pt>
                <c:pt idx="110082">
                  <c:v>283.671875</c:v>
                </c:pt>
                <c:pt idx="110083">
                  <c:v>283.67447916666669</c:v>
                </c:pt>
                <c:pt idx="110084">
                  <c:v>283.67708333333331</c:v>
                </c:pt>
                <c:pt idx="110085">
                  <c:v>283.6796875</c:v>
                </c:pt>
                <c:pt idx="110086">
                  <c:v>283.68229166666669</c:v>
                </c:pt>
                <c:pt idx="110087">
                  <c:v>283.68489583333331</c:v>
                </c:pt>
                <c:pt idx="110088">
                  <c:v>283.6875</c:v>
                </c:pt>
                <c:pt idx="110089">
                  <c:v>283.69010416666669</c:v>
                </c:pt>
                <c:pt idx="110090">
                  <c:v>283.69270833333331</c:v>
                </c:pt>
                <c:pt idx="110091">
                  <c:v>283.6953125</c:v>
                </c:pt>
                <c:pt idx="110092">
                  <c:v>283.69791666666669</c:v>
                </c:pt>
                <c:pt idx="110093">
                  <c:v>283.70052083333331</c:v>
                </c:pt>
                <c:pt idx="110094">
                  <c:v>283.703125</c:v>
                </c:pt>
                <c:pt idx="110095">
                  <c:v>283.70572916666669</c:v>
                </c:pt>
                <c:pt idx="110096">
                  <c:v>283.70833333333331</c:v>
                </c:pt>
                <c:pt idx="110097">
                  <c:v>283.7109375</c:v>
                </c:pt>
                <c:pt idx="110098">
                  <c:v>283.71354166666669</c:v>
                </c:pt>
                <c:pt idx="110099">
                  <c:v>283.71614583333331</c:v>
                </c:pt>
                <c:pt idx="110100">
                  <c:v>283.71875</c:v>
                </c:pt>
                <c:pt idx="110101">
                  <c:v>283.72135416666669</c:v>
                </c:pt>
                <c:pt idx="110102">
                  <c:v>283.72395833333331</c:v>
                </c:pt>
                <c:pt idx="110103">
                  <c:v>283.7265625</c:v>
                </c:pt>
                <c:pt idx="110104">
                  <c:v>283.72916666666669</c:v>
                </c:pt>
                <c:pt idx="110105">
                  <c:v>283.73177083333331</c:v>
                </c:pt>
                <c:pt idx="110106">
                  <c:v>283.734375</c:v>
                </c:pt>
                <c:pt idx="110107">
                  <c:v>283.73697916666669</c:v>
                </c:pt>
                <c:pt idx="110108">
                  <c:v>283.73958333333331</c:v>
                </c:pt>
                <c:pt idx="110109">
                  <c:v>283.7421875</c:v>
                </c:pt>
                <c:pt idx="110110">
                  <c:v>283.74479166666669</c:v>
                </c:pt>
                <c:pt idx="110111">
                  <c:v>283.74739583333331</c:v>
                </c:pt>
                <c:pt idx="110112">
                  <c:v>283.75</c:v>
                </c:pt>
                <c:pt idx="110113">
                  <c:v>283.75260416666669</c:v>
                </c:pt>
                <c:pt idx="110114">
                  <c:v>283.75520833333331</c:v>
                </c:pt>
                <c:pt idx="110115">
                  <c:v>283.7578125</c:v>
                </c:pt>
                <c:pt idx="110116">
                  <c:v>283.76041666666669</c:v>
                </c:pt>
                <c:pt idx="110117">
                  <c:v>283.76302083333331</c:v>
                </c:pt>
                <c:pt idx="110118">
                  <c:v>283.765625</c:v>
                </c:pt>
                <c:pt idx="110119">
                  <c:v>283.76822916666669</c:v>
                </c:pt>
                <c:pt idx="110120">
                  <c:v>283.77083333333331</c:v>
                </c:pt>
                <c:pt idx="110121">
                  <c:v>283.7734375</c:v>
                </c:pt>
                <c:pt idx="110122">
                  <c:v>283.77604166666669</c:v>
                </c:pt>
                <c:pt idx="110123">
                  <c:v>283.77864583333331</c:v>
                </c:pt>
                <c:pt idx="110124">
                  <c:v>283.78125</c:v>
                </c:pt>
                <c:pt idx="110125">
                  <c:v>283.78385416666669</c:v>
                </c:pt>
                <c:pt idx="110126">
                  <c:v>283.78645833333331</c:v>
                </c:pt>
                <c:pt idx="110127">
                  <c:v>283.7890625</c:v>
                </c:pt>
                <c:pt idx="110128">
                  <c:v>283.79166666666669</c:v>
                </c:pt>
                <c:pt idx="110129">
                  <c:v>283.79427083333331</c:v>
                </c:pt>
                <c:pt idx="110130">
                  <c:v>283.796875</c:v>
                </c:pt>
                <c:pt idx="110131">
                  <c:v>283.79947916666669</c:v>
                </c:pt>
                <c:pt idx="110132">
                  <c:v>283.80208333333331</c:v>
                </c:pt>
                <c:pt idx="110133">
                  <c:v>283.8046875</c:v>
                </c:pt>
                <c:pt idx="110134">
                  <c:v>283.80729166666669</c:v>
                </c:pt>
                <c:pt idx="110135">
                  <c:v>283.80989583333331</c:v>
                </c:pt>
                <c:pt idx="110136">
                  <c:v>283.8125</c:v>
                </c:pt>
                <c:pt idx="110137">
                  <c:v>283.81510416666669</c:v>
                </c:pt>
                <c:pt idx="110138">
                  <c:v>283.81770833333331</c:v>
                </c:pt>
                <c:pt idx="110139">
                  <c:v>283.8203125</c:v>
                </c:pt>
                <c:pt idx="110140">
                  <c:v>283.82291666666669</c:v>
                </c:pt>
                <c:pt idx="110141">
                  <c:v>283.82552083333331</c:v>
                </c:pt>
                <c:pt idx="110142">
                  <c:v>283.828125</c:v>
                </c:pt>
                <c:pt idx="110143">
                  <c:v>283.83072916666669</c:v>
                </c:pt>
                <c:pt idx="110144">
                  <c:v>283.83333333333331</c:v>
                </c:pt>
                <c:pt idx="110145">
                  <c:v>283.8359375</c:v>
                </c:pt>
                <c:pt idx="110146">
                  <c:v>283.83854166666669</c:v>
                </c:pt>
                <c:pt idx="110147">
                  <c:v>283.84114583333331</c:v>
                </c:pt>
                <c:pt idx="110148">
                  <c:v>283.84375</c:v>
                </c:pt>
                <c:pt idx="110149">
                  <c:v>283.84635416666669</c:v>
                </c:pt>
                <c:pt idx="110150">
                  <c:v>283.84895833333331</c:v>
                </c:pt>
                <c:pt idx="110151">
                  <c:v>283.8515625</c:v>
                </c:pt>
                <c:pt idx="110152">
                  <c:v>283.85416666666669</c:v>
                </c:pt>
                <c:pt idx="110153">
                  <c:v>283.85677083333331</c:v>
                </c:pt>
                <c:pt idx="110154">
                  <c:v>283.859375</c:v>
                </c:pt>
                <c:pt idx="110155">
                  <c:v>283.86197916666669</c:v>
                </c:pt>
                <c:pt idx="110156">
                  <c:v>283.86458333333331</c:v>
                </c:pt>
                <c:pt idx="110157">
                  <c:v>283.8671875</c:v>
                </c:pt>
                <c:pt idx="110158">
                  <c:v>283.86979166666669</c:v>
                </c:pt>
                <c:pt idx="110159">
                  <c:v>283.87239583333331</c:v>
                </c:pt>
                <c:pt idx="110160">
                  <c:v>283.875</c:v>
                </c:pt>
                <c:pt idx="110161">
                  <c:v>283.87760416666669</c:v>
                </c:pt>
                <c:pt idx="110162">
                  <c:v>283.88020833333331</c:v>
                </c:pt>
                <c:pt idx="110163">
                  <c:v>283.8828125</c:v>
                </c:pt>
                <c:pt idx="110164">
                  <c:v>283.88541666666669</c:v>
                </c:pt>
                <c:pt idx="110165">
                  <c:v>283.88802083333331</c:v>
                </c:pt>
                <c:pt idx="110166">
                  <c:v>283.890625</c:v>
                </c:pt>
                <c:pt idx="110167">
                  <c:v>283.89322916666669</c:v>
                </c:pt>
                <c:pt idx="110168">
                  <c:v>283.89583333333331</c:v>
                </c:pt>
                <c:pt idx="110169">
                  <c:v>283.8984375</c:v>
                </c:pt>
                <c:pt idx="110170">
                  <c:v>283.90104166666669</c:v>
                </c:pt>
                <c:pt idx="110171">
                  <c:v>283.90364583333331</c:v>
                </c:pt>
                <c:pt idx="110172">
                  <c:v>283.90625</c:v>
                </c:pt>
                <c:pt idx="110173">
                  <c:v>283.90885416666669</c:v>
                </c:pt>
                <c:pt idx="110174">
                  <c:v>283.91145833333331</c:v>
                </c:pt>
                <c:pt idx="110175">
                  <c:v>283.9140625</c:v>
                </c:pt>
                <c:pt idx="110176">
                  <c:v>283.91666666666669</c:v>
                </c:pt>
                <c:pt idx="110177">
                  <c:v>283.91927083333331</c:v>
                </c:pt>
                <c:pt idx="110178">
                  <c:v>283.921875</c:v>
                </c:pt>
                <c:pt idx="110179">
                  <c:v>283.92447916666669</c:v>
                </c:pt>
                <c:pt idx="110180">
                  <c:v>283.92708333333331</c:v>
                </c:pt>
                <c:pt idx="110181">
                  <c:v>283.9296875</c:v>
                </c:pt>
                <c:pt idx="110182">
                  <c:v>283.93229166666669</c:v>
                </c:pt>
                <c:pt idx="110183">
                  <c:v>283.93489583333331</c:v>
                </c:pt>
                <c:pt idx="110184">
                  <c:v>283.9375</c:v>
                </c:pt>
                <c:pt idx="110185">
                  <c:v>283.94010416666669</c:v>
                </c:pt>
                <c:pt idx="110186">
                  <c:v>283.94270833333331</c:v>
                </c:pt>
                <c:pt idx="110187">
                  <c:v>283.9453125</c:v>
                </c:pt>
                <c:pt idx="110188">
                  <c:v>283.94791666666669</c:v>
                </c:pt>
                <c:pt idx="110189">
                  <c:v>283.95052083333331</c:v>
                </c:pt>
                <c:pt idx="110190">
                  <c:v>283.953125</c:v>
                </c:pt>
                <c:pt idx="110191">
                  <c:v>283.95572916666669</c:v>
                </c:pt>
                <c:pt idx="110192">
                  <c:v>283.95833333333331</c:v>
                </c:pt>
                <c:pt idx="110193">
                  <c:v>283.9609375</c:v>
                </c:pt>
                <c:pt idx="110194">
                  <c:v>283.96354166666669</c:v>
                </c:pt>
                <c:pt idx="110195">
                  <c:v>283.96614583333331</c:v>
                </c:pt>
                <c:pt idx="110196">
                  <c:v>283.96875</c:v>
                </c:pt>
                <c:pt idx="110197">
                  <c:v>283.97135416666669</c:v>
                </c:pt>
                <c:pt idx="110198">
                  <c:v>283.97395833333331</c:v>
                </c:pt>
                <c:pt idx="110199">
                  <c:v>283.9765625</c:v>
                </c:pt>
                <c:pt idx="110200">
                  <c:v>283.97916666666669</c:v>
                </c:pt>
                <c:pt idx="110201">
                  <c:v>283.98177083333331</c:v>
                </c:pt>
                <c:pt idx="110202">
                  <c:v>283.984375</c:v>
                </c:pt>
                <c:pt idx="110203">
                  <c:v>283.98697916666669</c:v>
                </c:pt>
                <c:pt idx="110204">
                  <c:v>283.98958333333331</c:v>
                </c:pt>
                <c:pt idx="110205">
                  <c:v>283.9921875</c:v>
                </c:pt>
                <c:pt idx="110206">
                  <c:v>283.99479166666669</c:v>
                </c:pt>
                <c:pt idx="110207">
                  <c:v>283.99739583333331</c:v>
                </c:pt>
                <c:pt idx="110208">
                  <c:v>284</c:v>
                </c:pt>
                <c:pt idx="110209">
                  <c:v>284.00260416666669</c:v>
                </c:pt>
                <c:pt idx="110210">
                  <c:v>284.00520833333331</c:v>
                </c:pt>
                <c:pt idx="110211">
                  <c:v>284.0078125</c:v>
                </c:pt>
                <c:pt idx="110212">
                  <c:v>284.01041666666669</c:v>
                </c:pt>
                <c:pt idx="110213">
                  <c:v>284.01302083333331</c:v>
                </c:pt>
                <c:pt idx="110214">
                  <c:v>284.015625</c:v>
                </c:pt>
                <c:pt idx="110215">
                  <c:v>284.01822916666669</c:v>
                </c:pt>
                <c:pt idx="110216">
                  <c:v>284.02083333333331</c:v>
                </c:pt>
                <c:pt idx="110217">
                  <c:v>284.0234375</c:v>
                </c:pt>
                <c:pt idx="110218">
                  <c:v>284.02604166666669</c:v>
                </c:pt>
                <c:pt idx="110219">
                  <c:v>284.02864583333331</c:v>
                </c:pt>
                <c:pt idx="110220">
                  <c:v>284.03125</c:v>
                </c:pt>
                <c:pt idx="110221">
                  <c:v>284.03385416666669</c:v>
                </c:pt>
                <c:pt idx="110222">
                  <c:v>284.03645833333331</c:v>
                </c:pt>
                <c:pt idx="110223">
                  <c:v>284.0390625</c:v>
                </c:pt>
                <c:pt idx="110224">
                  <c:v>284.04166666666669</c:v>
                </c:pt>
                <c:pt idx="110225">
                  <c:v>284.04427083333331</c:v>
                </c:pt>
                <c:pt idx="110226">
                  <c:v>284.046875</c:v>
                </c:pt>
                <c:pt idx="110227">
                  <c:v>284.04947916666669</c:v>
                </c:pt>
                <c:pt idx="110228">
                  <c:v>284.05208333333331</c:v>
                </c:pt>
                <c:pt idx="110229">
                  <c:v>284.0546875</c:v>
                </c:pt>
                <c:pt idx="110230">
                  <c:v>284.05729166666669</c:v>
                </c:pt>
                <c:pt idx="110231">
                  <c:v>284.05989583333331</c:v>
                </c:pt>
                <c:pt idx="110232">
                  <c:v>284.0625</c:v>
                </c:pt>
                <c:pt idx="110233">
                  <c:v>284.06510416666669</c:v>
                </c:pt>
                <c:pt idx="110234">
                  <c:v>284.06770833333331</c:v>
                </c:pt>
                <c:pt idx="110235">
                  <c:v>284.0703125</c:v>
                </c:pt>
                <c:pt idx="110236">
                  <c:v>284.07291666666669</c:v>
                </c:pt>
                <c:pt idx="110237">
                  <c:v>284.07552083333331</c:v>
                </c:pt>
                <c:pt idx="110238">
                  <c:v>284.078125</c:v>
                </c:pt>
                <c:pt idx="110239">
                  <c:v>284.08072916666669</c:v>
                </c:pt>
                <c:pt idx="110240">
                  <c:v>284.08333333333331</c:v>
                </c:pt>
                <c:pt idx="110241">
                  <c:v>284.0859375</c:v>
                </c:pt>
                <c:pt idx="110242">
                  <c:v>284.08854166666669</c:v>
                </c:pt>
                <c:pt idx="110243">
                  <c:v>284.09114583333331</c:v>
                </c:pt>
                <c:pt idx="110244">
                  <c:v>284.09375</c:v>
                </c:pt>
                <c:pt idx="110245">
                  <c:v>284.09635416666669</c:v>
                </c:pt>
                <c:pt idx="110246">
                  <c:v>284.09895833333331</c:v>
                </c:pt>
                <c:pt idx="110247">
                  <c:v>284.1015625</c:v>
                </c:pt>
                <c:pt idx="110248">
                  <c:v>284.10416666666669</c:v>
                </c:pt>
                <c:pt idx="110249">
                  <c:v>284.10677083333331</c:v>
                </c:pt>
                <c:pt idx="110250">
                  <c:v>284.109375</c:v>
                </c:pt>
                <c:pt idx="110251">
                  <c:v>284.11197916666669</c:v>
                </c:pt>
                <c:pt idx="110252">
                  <c:v>284.11458333333331</c:v>
                </c:pt>
                <c:pt idx="110253">
                  <c:v>284.1171875</c:v>
                </c:pt>
                <c:pt idx="110254">
                  <c:v>284.11979166666669</c:v>
                </c:pt>
                <c:pt idx="110255">
                  <c:v>284.12239583333331</c:v>
                </c:pt>
                <c:pt idx="110256">
                  <c:v>284.125</c:v>
                </c:pt>
                <c:pt idx="110257">
                  <c:v>284.12760416666669</c:v>
                </c:pt>
                <c:pt idx="110258">
                  <c:v>284.13020833333331</c:v>
                </c:pt>
                <c:pt idx="110259">
                  <c:v>284.1328125</c:v>
                </c:pt>
                <c:pt idx="110260">
                  <c:v>284.13541666666669</c:v>
                </c:pt>
                <c:pt idx="110261">
                  <c:v>284.13802083333331</c:v>
                </c:pt>
                <c:pt idx="110262">
                  <c:v>284.140625</c:v>
                </c:pt>
                <c:pt idx="110263">
                  <c:v>284.14322916666669</c:v>
                </c:pt>
                <c:pt idx="110264">
                  <c:v>284.14583333333331</c:v>
                </c:pt>
                <c:pt idx="110265">
                  <c:v>284.1484375</c:v>
                </c:pt>
                <c:pt idx="110266">
                  <c:v>284.15104166666669</c:v>
                </c:pt>
                <c:pt idx="110267">
                  <c:v>284.15364583333331</c:v>
                </c:pt>
                <c:pt idx="110268">
                  <c:v>284.15625</c:v>
                </c:pt>
                <c:pt idx="110269">
                  <c:v>284.15885416666669</c:v>
                </c:pt>
                <c:pt idx="110270">
                  <c:v>284.16145833333331</c:v>
                </c:pt>
                <c:pt idx="110271">
                  <c:v>284.1640625</c:v>
                </c:pt>
                <c:pt idx="110272">
                  <c:v>284.16666666666669</c:v>
                </c:pt>
                <c:pt idx="110273">
                  <c:v>284.16927083333331</c:v>
                </c:pt>
                <c:pt idx="110274">
                  <c:v>284.171875</c:v>
                </c:pt>
                <c:pt idx="110275">
                  <c:v>284.17447916666669</c:v>
                </c:pt>
                <c:pt idx="110276">
                  <c:v>284.17708333333331</c:v>
                </c:pt>
                <c:pt idx="110277">
                  <c:v>284.1796875</c:v>
                </c:pt>
                <c:pt idx="110278">
                  <c:v>284.18229166666669</c:v>
                </c:pt>
                <c:pt idx="110279">
                  <c:v>284.18489583333331</c:v>
                </c:pt>
                <c:pt idx="110280">
                  <c:v>284.1875</c:v>
                </c:pt>
                <c:pt idx="110281">
                  <c:v>284.19010416666669</c:v>
                </c:pt>
                <c:pt idx="110282">
                  <c:v>284.19270833333331</c:v>
                </c:pt>
                <c:pt idx="110283">
                  <c:v>284.1953125</c:v>
                </c:pt>
                <c:pt idx="110284">
                  <c:v>284.19791666666669</c:v>
                </c:pt>
                <c:pt idx="110285">
                  <c:v>284.20052083333331</c:v>
                </c:pt>
                <c:pt idx="110286">
                  <c:v>284.203125</c:v>
                </c:pt>
                <c:pt idx="110287">
                  <c:v>284.20572916666669</c:v>
                </c:pt>
                <c:pt idx="110288">
                  <c:v>284.20833333333331</c:v>
                </c:pt>
                <c:pt idx="110289">
                  <c:v>284.2109375</c:v>
                </c:pt>
                <c:pt idx="110290">
                  <c:v>284.21354166666669</c:v>
                </c:pt>
                <c:pt idx="110291">
                  <c:v>284.21614583333331</c:v>
                </c:pt>
                <c:pt idx="110292">
                  <c:v>284.21875</c:v>
                </c:pt>
                <c:pt idx="110293">
                  <c:v>284.22135416666669</c:v>
                </c:pt>
                <c:pt idx="110294">
                  <c:v>284.22395833333331</c:v>
                </c:pt>
                <c:pt idx="110295">
                  <c:v>284.2265625</c:v>
                </c:pt>
                <c:pt idx="110296">
                  <c:v>284.22916666666669</c:v>
                </c:pt>
                <c:pt idx="110297">
                  <c:v>284.23177083333331</c:v>
                </c:pt>
                <c:pt idx="110298">
                  <c:v>284.234375</c:v>
                </c:pt>
                <c:pt idx="110299">
                  <c:v>284.23697916666669</c:v>
                </c:pt>
                <c:pt idx="110300">
                  <c:v>284.23958333333331</c:v>
                </c:pt>
                <c:pt idx="110301">
                  <c:v>284.2421875</c:v>
                </c:pt>
                <c:pt idx="110302">
                  <c:v>284.24479166666669</c:v>
                </c:pt>
                <c:pt idx="110303">
                  <c:v>284.24739583333331</c:v>
                </c:pt>
                <c:pt idx="110304">
                  <c:v>284.25</c:v>
                </c:pt>
                <c:pt idx="110305">
                  <c:v>284.25260416666669</c:v>
                </c:pt>
                <c:pt idx="110306">
                  <c:v>284.25520833333331</c:v>
                </c:pt>
                <c:pt idx="110307">
                  <c:v>284.2578125</c:v>
                </c:pt>
                <c:pt idx="110308">
                  <c:v>284.26041666666669</c:v>
                </c:pt>
                <c:pt idx="110309">
                  <c:v>284.26302083333331</c:v>
                </c:pt>
                <c:pt idx="110310">
                  <c:v>284.265625</c:v>
                </c:pt>
                <c:pt idx="110311">
                  <c:v>284.26822916666669</c:v>
                </c:pt>
                <c:pt idx="110312">
                  <c:v>284.27083333333331</c:v>
                </c:pt>
                <c:pt idx="110313">
                  <c:v>284.2734375</c:v>
                </c:pt>
                <c:pt idx="110314">
                  <c:v>284.27604166666669</c:v>
                </c:pt>
                <c:pt idx="110315">
                  <c:v>284.27864583333331</c:v>
                </c:pt>
                <c:pt idx="110316">
                  <c:v>284.28125</c:v>
                </c:pt>
                <c:pt idx="110317">
                  <c:v>284.28385416666669</c:v>
                </c:pt>
                <c:pt idx="110318">
                  <c:v>284.28645833333331</c:v>
                </c:pt>
                <c:pt idx="110319">
                  <c:v>284.2890625</c:v>
                </c:pt>
                <c:pt idx="110320">
                  <c:v>284.29166666666669</c:v>
                </c:pt>
                <c:pt idx="110321">
                  <c:v>284.29427083333331</c:v>
                </c:pt>
                <c:pt idx="110322">
                  <c:v>284.296875</c:v>
                </c:pt>
                <c:pt idx="110323">
                  <c:v>284.29947916666669</c:v>
                </c:pt>
                <c:pt idx="110324">
                  <c:v>284.30208333333331</c:v>
                </c:pt>
                <c:pt idx="110325">
                  <c:v>284.3046875</c:v>
                </c:pt>
                <c:pt idx="110326">
                  <c:v>284.30729166666669</c:v>
                </c:pt>
                <c:pt idx="110327">
                  <c:v>284.30989583333331</c:v>
                </c:pt>
                <c:pt idx="110328">
                  <c:v>284.3125</c:v>
                </c:pt>
                <c:pt idx="110329">
                  <c:v>284.31510416666669</c:v>
                </c:pt>
                <c:pt idx="110330">
                  <c:v>284.31770833333331</c:v>
                </c:pt>
                <c:pt idx="110331">
                  <c:v>284.3203125</c:v>
                </c:pt>
                <c:pt idx="110332">
                  <c:v>284.32291666666669</c:v>
                </c:pt>
                <c:pt idx="110333">
                  <c:v>284.32552083333331</c:v>
                </c:pt>
                <c:pt idx="110334">
                  <c:v>284.328125</c:v>
                </c:pt>
                <c:pt idx="110335">
                  <c:v>284.33072916666669</c:v>
                </c:pt>
                <c:pt idx="110336">
                  <c:v>284.33333333333331</c:v>
                </c:pt>
                <c:pt idx="110337">
                  <c:v>284.3359375</c:v>
                </c:pt>
                <c:pt idx="110338">
                  <c:v>284.33854166666669</c:v>
                </c:pt>
                <c:pt idx="110339">
                  <c:v>284.34114583333331</c:v>
                </c:pt>
                <c:pt idx="110340">
                  <c:v>284.34375</c:v>
                </c:pt>
                <c:pt idx="110341">
                  <c:v>284.34635416666669</c:v>
                </c:pt>
                <c:pt idx="110342">
                  <c:v>284.34895833333331</c:v>
                </c:pt>
                <c:pt idx="110343">
                  <c:v>284.3515625</c:v>
                </c:pt>
                <c:pt idx="110344">
                  <c:v>284.35416666666669</c:v>
                </c:pt>
                <c:pt idx="110345">
                  <c:v>284.35677083333331</c:v>
                </c:pt>
                <c:pt idx="110346">
                  <c:v>284.359375</c:v>
                </c:pt>
                <c:pt idx="110347">
                  <c:v>284.36197916666669</c:v>
                </c:pt>
                <c:pt idx="110348">
                  <c:v>284.36458333333331</c:v>
                </c:pt>
                <c:pt idx="110349">
                  <c:v>284.3671875</c:v>
                </c:pt>
                <c:pt idx="110350">
                  <c:v>284.36979166666669</c:v>
                </c:pt>
                <c:pt idx="110351">
                  <c:v>284.37239583333331</c:v>
                </c:pt>
                <c:pt idx="110352">
                  <c:v>284.375</c:v>
                </c:pt>
                <c:pt idx="110353">
                  <c:v>284.37760416666669</c:v>
                </c:pt>
                <c:pt idx="110354">
                  <c:v>284.38020833333331</c:v>
                </c:pt>
                <c:pt idx="110355">
                  <c:v>284.3828125</c:v>
                </c:pt>
                <c:pt idx="110356">
                  <c:v>284.38541666666669</c:v>
                </c:pt>
                <c:pt idx="110357">
                  <c:v>284.38802083333331</c:v>
                </c:pt>
                <c:pt idx="110358">
                  <c:v>284.390625</c:v>
                </c:pt>
                <c:pt idx="110359">
                  <c:v>284.39322916666669</c:v>
                </c:pt>
                <c:pt idx="110360">
                  <c:v>284.39583333333331</c:v>
                </c:pt>
                <c:pt idx="110361">
                  <c:v>284.3984375</c:v>
                </c:pt>
                <c:pt idx="110362">
                  <c:v>284.40104166666669</c:v>
                </c:pt>
                <c:pt idx="110363">
                  <c:v>284.40364583333331</c:v>
                </c:pt>
                <c:pt idx="110364">
                  <c:v>284.40625</c:v>
                </c:pt>
                <c:pt idx="110365">
                  <c:v>284.40885416666669</c:v>
                </c:pt>
                <c:pt idx="110366">
                  <c:v>284.41145833333331</c:v>
                </c:pt>
                <c:pt idx="110367">
                  <c:v>284.4140625</c:v>
                </c:pt>
                <c:pt idx="110368">
                  <c:v>284.41666666666669</c:v>
                </c:pt>
                <c:pt idx="110369">
                  <c:v>284.41927083333331</c:v>
                </c:pt>
                <c:pt idx="110370">
                  <c:v>284.421875</c:v>
                </c:pt>
                <c:pt idx="110371">
                  <c:v>284.42447916666669</c:v>
                </c:pt>
                <c:pt idx="110372">
                  <c:v>284.42708333333331</c:v>
                </c:pt>
                <c:pt idx="110373">
                  <c:v>284.4296875</c:v>
                </c:pt>
                <c:pt idx="110374">
                  <c:v>284.43229166666669</c:v>
                </c:pt>
                <c:pt idx="110375">
                  <c:v>284.43489583333331</c:v>
                </c:pt>
                <c:pt idx="110376">
                  <c:v>284.4375</c:v>
                </c:pt>
                <c:pt idx="110377">
                  <c:v>284.44010416666669</c:v>
                </c:pt>
                <c:pt idx="110378">
                  <c:v>284.44270833333331</c:v>
                </c:pt>
                <c:pt idx="110379">
                  <c:v>284.4453125</c:v>
                </c:pt>
                <c:pt idx="110380">
                  <c:v>284.44791666666669</c:v>
                </c:pt>
                <c:pt idx="110381">
                  <c:v>284.45052083333331</c:v>
                </c:pt>
                <c:pt idx="110382">
                  <c:v>284.453125</c:v>
                </c:pt>
                <c:pt idx="110383">
                  <c:v>284.45572916666669</c:v>
                </c:pt>
                <c:pt idx="110384">
                  <c:v>284.45833333333331</c:v>
                </c:pt>
                <c:pt idx="110385">
                  <c:v>284.4609375</c:v>
                </c:pt>
                <c:pt idx="110386">
                  <c:v>284.46354166666669</c:v>
                </c:pt>
                <c:pt idx="110387">
                  <c:v>284.46614583333331</c:v>
                </c:pt>
                <c:pt idx="110388">
                  <c:v>284.46875</c:v>
                </c:pt>
                <c:pt idx="110389">
                  <c:v>284.47135416666669</c:v>
                </c:pt>
                <c:pt idx="110390">
                  <c:v>284.47395833333331</c:v>
                </c:pt>
                <c:pt idx="110391">
                  <c:v>284.4765625</c:v>
                </c:pt>
                <c:pt idx="110392">
                  <c:v>284.47916666666669</c:v>
                </c:pt>
                <c:pt idx="110393">
                  <c:v>284.48177083333331</c:v>
                </c:pt>
                <c:pt idx="110394">
                  <c:v>284.484375</c:v>
                </c:pt>
                <c:pt idx="110395">
                  <c:v>284.48697916666669</c:v>
                </c:pt>
                <c:pt idx="110396">
                  <c:v>284.48958333333331</c:v>
                </c:pt>
                <c:pt idx="110397">
                  <c:v>284.4921875</c:v>
                </c:pt>
                <c:pt idx="110398">
                  <c:v>284.49479166666669</c:v>
                </c:pt>
                <c:pt idx="110399">
                  <c:v>284.49739583333331</c:v>
                </c:pt>
                <c:pt idx="110400">
                  <c:v>284.5</c:v>
                </c:pt>
                <c:pt idx="110401">
                  <c:v>284.50260416666669</c:v>
                </c:pt>
                <c:pt idx="110402">
                  <c:v>284.50520833333331</c:v>
                </c:pt>
                <c:pt idx="110403">
                  <c:v>284.5078125</c:v>
                </c:pt>
                <c:pt idx="110404">
                  <c:v>284.51041666666669</c:v>
                </c:pt>
                <c:pt idx="110405">
                  <c:v>284.51302083333331</c:v>
                </c:pt>
                <c:pt idx="110406">
                  <c:v>284.515625</c:v>
                </c:pt>
                <c:pt idx="110407">
                  <c:v>284.51822916666669</c:v>
                </c:pt>
                <c:pt idx="110408">
                  <c:v>284.52083333333331</c:v>
                </c:pt>
                <c:pt idx="110409">
                  <c:v>284.5234375</c:v>
                </c:pt>
                <c:pt idx="110410">
                  <c:v>284.52604166666669</c:v>
                </c:pt>
                <c:pt idx="110411">
                  <c:v>284.52864583333331</c:v>
                </c:pt>
                <c:pt idx="110412">
                  <c:v>284.53125</c:v>
                </c:pt>
                <c:pt idx="110413">
                  <c:v>284.53385416666669</c:v>
                </c:pt>
                <c:pt idx="110414">
                  <c:v>284.53645833333331</c:v>
                </c:pt>
                <c:pt idx="110415">
                  <c:v>284.5390625</c:v>
                </c:pt>
                <c:pt idx="110416">
                  <c:v>284.54166666666669</c:v>
                </c:pt>
                <c:pt idx="110417">
                  <c:v>284.54427083333331</c:v>
                </c:pt>
                <c:pt idx="110418">
                  <c:v>284.546875</c:v>
                </c:pt>
                <c:pt idx="110419">
                  <c:v>284.54947916666669</c:v>
                </c:pt>
                <c:pt idx="110420">
                  <c:v>284.55208333333331</c:v>
                </c:pt>
                <c:pt idx="110421">
                  <c:v>284.5546875</c:v>
                </c:pt>
                <c:pt idx="110422">
                  <c:v>284.55729166666669</c:v>
                </c:pt>
                <c:pt idx="110423">
                  <c:v>284.55989583333331</c:v>
                </c:pt>
                <c:pt idx="110424">
                  <c:v>284.5625</c:v>
                </c:pt>
                <c:pt idx="110425">
                  <c:v>284.56510416666669</c:v>
                </c:pt>
                <c:pt idx="110426">
                  <c:v>284.56770833333331</c:v>
                </c:pt>
                <c:pt idx="110427">
                  <c:v>284.5703125</c:v>
                </c:pt>
                <c:pt idx="110428">
                  <c:v>284.57291666666669</c:v>
                </c:pt>
                <c:pt idx="110429">
                  <c:v>284.57552083333331</c:v>
                </c:pt>
                <c:pt idx="110430">
                  <c:v>284.578125</c:v>
                </c:pt>
                <c:pt idx="110431">
                  <c:v>284.58072916666669</c:v>
                </c:pt>
                <c:pt idx="110432">
                  <c:v>284.58333333333331</c:v>
                </c:pt>
                <c:pt idx="110433">
                  <c:v>284.5859375</c:v>
                </c:pt>
                <c:pt idx="110434">
                  <c:v>284.58854166666669</c:v>
                </c:pt>
                <c:pt idx="110435">
                  <c:v>284.59114583333331</c:v>
                </c:pt>
                <c:pt idx="110436">
                  <c:v>284.59375</c:v>
                </c:pt>
                <c:pt idx="110437">
                  <c:v>284.59635416666669</c:v>
                </c:pt>
                <c:pt idx="110438">
                  <c:v>284.59895833333331</c:v>
                </c:pt>
                <c:pt idx="110439">
                  <c:v>284.6015625</c:v>
                </c:pt>
                <c:pt idx="110440">
                  <c:v>284.60416666666669</c:v>
                </c:pt>
                <c:pt idx="110441">
                  <c:v>284.60677083333331</c:v>
                </c:pt>
                <c:pt idx="110442">
                  <c:v>284.609375</c:v>
                </c:pt>
                <c:pt idx="110443">
                  <c:v>284.61197916666669</c:v>
                </c:pt>
                <c:pt idx="110444">
                  <c:v>284.61458333333331</c:v>
                </c:pt>
                <c:pt idx="110445">
                  <c:v>284.6171875</c:v>
                </c:pt>
                <c:pt idx="110446">
                  <c:v>284.61979166666669</c:v>
                </c:pt>
                <c:pt idx="110447">
                  <c:v>284.62239583333331</c:v>
                </c:pt>
                <c:pt idx="110448">
                  <c:v>284.625</c:v>
                </c:pt>
                <c:pt idx="110449">
                  <c:v>284.62760416666669</c:v>
                </c:pt>
                <c:pt idx="110450">
                  <c:v>284.63020833333331</c:v>
                </c:pt>
                <c:pt idx="110451">
                  <c:v>284.6328125</c:v>
                </c:pt>
                <c:pt idx="110452">
                  <c:v>284.63541666666669</c:v>
                </c:pt>
                <c:pt idx="110453">
                  <c:v>284.63802083333331</c:v>
                </c:pt>
                <c:pt idx="110454">
                  <c:v>284.640625</c:v>
                </c:pt>
                <c:pt idx="110455">
                  <c:v>284.64322916666669</c:v>
                </c:pt>
                <c:pt idx="110456">
                  <c:v>284.64583333333331</c:v>
                </c:pt>
                <c:pt idx="110457">
                  <c:v>284.6484375</c:v>
                </c:pt>
                <c:pt idx="110458">
                  <c:v>284.65104166666669</c:v>
                </c:pt>
                <c:pt idx="110459">
                  <c:v>284.65364583333331</c:v>
                </c:pt>
                <c:pt idx="110460">
                  <c:v>284.65625</c:v>
                </c:pt>
                <c:pt idx="110461">
                  <c:v>284.65885416666669</c:v>
                </c:pt>
                <c:pt idx="110462">
                  <c:v>284.66145833333331</c:v>
                </c:pt>
                <c:pt idx="110463">
                  <c:v>284.6640625</c:v>
                </c:pt>
                <c:pt idx="110464">
                  <c:v>284.66666666666669</c:v>
                </c:pt>
                <c:pt idx="110465">
                  <c:v>284.66927083333331</c:v>
                </c:pt>
                <c:pt idx="110466">
                  <c:v>284.671875</c:v>
                </c:pt>
                <c:pt idx="110467">
                  <c:v>284.67447916666669</c:v>
                </c:pt>
                <c:pt idx="110468">
                  <c:v>284.67708333333331</c:v>
                </c:pt>
                <c:pt idx="110469">
                  <c:v>284.6796875</c:v>
                </c:pt>
                <c:pt idx="110470">
                  <c:v>284.68229166666669</c:v>
                </c:pt>
                <c:pt idx="110471">
                  <c:v>284.68489583333331</c:v>
                </c:pt>
                <c:pt idx="110472">
                  <c:v>284.6875</c:v>
                </c:pt>
                <c:pt idx="110473">
                  <c:v>284.69010416666669</c:v>
                </c:pt>
                <c:pt idx="110474">
                  <c:v>284.69270833333331</c:v>
                </c:pt>
                <c:pt idx="110475">
                  <c:v>284.6953125</c:v>
                </c:pt>
                <c:pt idx="110476">
                  <c:v>284.69791666666669</c:v>
                </c:pt>
                <c:pt idx="110477">
                  <c:v>284.70052083333331</c:v>
                </c:pt>
                <c:pt idx="110478">
                  <c:v>284.703125</c:v>
                </c:pt>
                <c:pt idx="110479">
                  <c:v>284.70572916666669</c:v>
                </c:pt>
                <c:pt idx="110480">
                  <c:v>284.70833333333331</c:v>
                </c:pt>
                <c:pt idx="110481">
                  <c:v>284.7109375</c:v>
                </c:pt>
                <c:pt idx="110482">
                  <c:v>284.71354166666669</c:v>
                </c:pt>
                <c:pt idx="110483">
                  <c:v>284.71614583333331</c:v>
                </c:pt>
                <c:pt idx="110484">
                  <c:v>284.71875</c:v>
                </c:pt>
                <c:pt idx="110485">
                  <c:v>284.72135416666669</c:v>
                </c:pt>
                <c:pt idx="110486">
                  <c:v>284.72395833333331</c:v>
                </c:pt>
                <c:pt idx="110487">
                  <c:v>284.7265625</c:v>
                </c:pt>
                <c:pt idx="110488">
                  <c:v>284.72916666666669</c:v>
                </c:pt>
                <c:pt idx="110489">
                  <c:v>284.73177083333331</c:v>
                </c:pt>
                <c:pt idx="110490">
                  <c:v>284.734375</c:v>
                </c:pt>
                <c:pt idx="110491">
                  <c:v>284.73697916666669</c:v>
                </c:pt>
                <c:pt idx="110492">
                  <c:v>284.73958333333331</c:v>
                </c:pt>
                <c:pt idx="110493">
                  <c:v>284.7421875</c:v>
                </c:pt>
                <c:pt idx="110494">
                  <c:v>284.74479166666669</c:v>
                </c:pt>
                <c:pt idx="110495">
                  <c:v>284.74739583333331</c:v>
                </c:pt>
                <c:pt idx="110496">
                  <c:v>284.75</c:v>
                </c:pt>
                <c:pt idx="110497">
                  <c:v>284.75260416666669</c:v>
                </c:pt>
                <c:pt idx="110498">
                  <c:v>284.75520833333331</c:v>
                </c:pt>
                <c:pt idx="110499">
                  <c:v>284.7578125</c:v>
                </c:pt>
                <c:pt idx="110500">
                  <c:v>284.76041666666669</c:v>
                </c:pt>
                <c:pt idx="110501">
                  <c:v>284.76302083333331</c:v>
                </c:pt>
                <c:pt idx="110502">
                  <c:v>284.765625</c:v>
                </c:pt>
                <c:pt idx="110503">
                  <c:v>284.76822916666669</c:v>
                </c:pt>
                <c:pt idx="110504">
                  <c:v>284.77083333333331</c:v>
                </c:pt>
                <c:pt idx="110505">
                  <c:v>284.7734375</c:v>
                </c:pt>
                <c:pt idx="110506">
                  <c:v>284.77604166666669</c:v>
                </c:pt>
                <c:pt idx="110507">
                  <c:v>284.77864583333331</c:v>
                </c:pt>
                <c:pt idx="110508">
                  <c:v>284.78125</c:v>
                </c:pt>
                <c:pt idx="110509">
                  <c:v>284.78385416666669</c:v>
                </c:pt>
                <c:pt idx="110510">
                  <c:v>284.78645833333331</c:v>
                </c:pt>
                <c:pt idx="110511">
                  <c:v>284.7890625</c:v>
                </c:pt>
                <c:pt idx="110512">
                  <c:v>284.79166666666669</c:v>
                </c:pt>
                <c:pt idx="110513">
                  <c:v>284.79427083333331</c:v>
                </c:pt>
                <c:pt idx="110514">
                  <c:v>284.796875</c:v>
                </c:pt>
                <c:pt idx="110515">
                  <c:v>284.79947916666669</c:v>
                </c:pt>
                <c:pt idx="110516">
                  <c:v>284.80208333333331</c:v>
                </c:pt>
                <c:pt idx="110517">
                  <c:v>284.8046875</c:v>
                </c:pt>
                <c:pt idx="110518">
                  <c:v>284.80729166666669</c:v>
                </c:pt>
                <c:pt idx="110519">
                  <c:v>284.80989583333331</c:v>
                </c:pt>
                <c:pt idx="110520">
                  <c:v>284.8125</c:v>
                </c:pt>
                <c:pt idx="110521">
                  <c:v>284.81510416666669</c:v>
                </c:pt>
                <c:pt idx="110522">
                  <c:v>284.81770833333331</c:v>
                </c:pt>
                <c:pt idx="110523">
                  <c:v>284.8203125</c:v>
                </c:pt>
                <c:pt idx="110524">
                  <c:v>284.82291666666669</c:v>
                </c:pt>
                <c:pt idx="110525">
                  <c:v>284.82552083333331</c:v>
                </c:pt>
                <c:pt idx="110526">
                  <c:v>284.828125</c:v>
                </c:pt>
                <c:pt idx="110527">
                  <c:v>284.83072916666669</c:v>
                </c:pt>
                <c:pt idx="110528">
                  <c:v>284.83333333333331</c:v>
                </c:pt>
                <c:pt idx="110529">
                  <c:v>284.8359375</c:v>
                </c:pt>
                <c:pt idx="110530">
                  <c:v>284.83854166666669</c:v>
                </c:pt>
                <c:pt idx="110531">
                  <c:v>284.84114583333331</c:v>
                </c:pt>
                <c:pt idx="110532">
                  <c:v>284.84375</c:v>
                </c:pt>
                <c:pt idx="110533">
                  <c:v>284.84635416666669</c:v>
                </c:pt>
                <c:pt idx="110534">
                  <c:v>284.84895833333331</c:v>
                </c:pt>
                <c:pt idx="110535">
                  <c:v>284.8515625</c:v>
                </c:pt>
                <c:pt idx="110536">
                  <c:v>284.85416666666669</c:v>
                </c:pt>
                <c:pt idx="110537">
                  <c:v>284.85677083333331</c:v>
                </c:pt>
                <c:pt idx="110538">
                  <c:v>284.859375</c:v>
                </c:pt>
                <c:pt idx="110539">
                  <c:v>284.86197916666669</c:v>
                </c:pt>
                <c:pt idx="110540">
                  <c:v>284.86458333333331</c:v>
                </c:pt>
                <c:pt idx="110541">
                  <c:v>284.8671875</c:v>
                </c:pt>
                <c:pt idx="110542">
                  <c:v>284.86979166666669</c:v>
                </c:pt>
                <c:pt idx="110543">
                  <c:v>284.87239583333331</c:v>
                </c:pt>
                <c:pt idx="110544">
                  <c:v>284.875</c:v>
                </c:pt>
                <c:pt idx="110545">
                  <c:v>284.87760416666669</c:v>
                </c:pt>
                <c:pt idx="110546">
                  <c:v>284.88020833333331</c:v>
                </c:pt>
                <c:pt idx="110547">
                  <c:v>284.8828125</c:v>
                </c:pt>
                <c:pt idx="110548">
                  <c:v>284.88541666666669</c:v>
                </c:pt>
                <c:pt idx="110549">
                  <c:v>284.88802083333331</c:v>
                </c:pt>
                <c:pt idx="110550">
                  <c:v>284.890625</c:v>
                </c:pt>
                <c:pt idx="110551">
                  <c:v>284.89322916666669</c:v>
                </c:pt>
                <c:pt idx="110552">
                  <c:v>284.89583333333331</c:v>
                </c:pt>
                <c:pt idx="110553">
                  <c:v>284.8984375</c:v>
                </c:pt>
                <c:pt idx="110554">
                  <c:v>284.90104166666669</c:v>
                </c:pt>
                <c:pt idx="110555">
                  <c:v>284.90364583333331</c:v>
                </c:pt>
                <c:pt idx="110556">
                  <c:v>284.90625</c:v>
                </c:pt>
                <c:pt idx="110557">
                  <c:v>284.90885416666669</c:v>
                </c:pt>
                <c:pt idx="110558">
                  <c:v>284.91145833333331</c:v>
                </c:pt>
                <c:pt idx="110559">
                  <c:v>284.9140625</c:v>
                </c:pt>
                <c:pt idx="110560">
                  <c:v>284.91666666666669</c:v>
                </c:pt>
                <c:pt idx="110561">
                  <c:v>284.91927083333331</c:v>
                </c:pt>
                <c:pt idx="110562">
                  <c:v>284.921875</c:v>
                </c:pt>
                <c:pt idx="110563">
                  <c:v>284.92447916666669</c:v>
                </c:pt>
                <c:pt idx="110564">
                  <c:v>284.92708333333331</c:v>
                </c:pt>
                <c:pt idx="110565">
                  <c:v>284.9296875</c:v>
                </c:pt>
                <c:pt idx="110566">
                  <c:v>284.93229166666669</c:v>
                </c:pt>
                <c:pt idx="110567">
                  <c:v>284.93489583333331</c:v>
                </c:pt>
                <c:pt idx="110568">
                  <c:v>284.9375</c:v>
                </c:pt>
                <c:pt idx="110569">
                  <c:v>284.94010416666669</c:v>
                </c:pt>
                <c:pt idx="110570">
                  <c:v>284.94270833333331</c:v>
                </c:pt>
                <c:pt idx="110571">
                  <c:v>284.9453125</c:v>
                </c:pt>
                <c:pt idx="110572">
                  <c:v>284.94791666666669</c:v>
                </c:pt>
                <c:pt idx="110573">
                  <c:v>284.95052083333331</c:v>
                </c:pt>
                <c:pt idx="110574">
                  <c:v>284.953125</c:v>
                </c:pt>
                <c:pt idx="110575">
                  <c:v>284.95572916666669</c:v>
                </c:pt>
                <c:pt idx="110576">
                  <c:v>284.95833333333331</c:v>
                </c:pt>
                <c:pt idx="110577">
                  <c:v>284.9609375</c:v>
                </c:pt>
                <c:pt idx="110578">
                  <c:v>284.96354166666669</c:v>
                </c:pt>
                <c:pt idx="110579">
                  <c:v>284.96614583333331</c:v>
                </c:pt>
                <c:pt idx="110580">
                  <c:v>284.96875</c:v>
                </c:pt>
                <c:pt idx="110581">
                  <c:v>284.97135416666669</c:v>
                </c:pt>
                <c:pt idx="110582">
                  <c:v>284.97395833333331</c:v>
                </c:pt>
                <c:pt idx="110583">
                  <c:v>284.9765625</c:v>
                </c:pt>
                <c:pt idx="110584">
                  <c:v>284.97916666666669</c:v>
                </c:pt>
                <c:pt idx="110585">
                  <c:v>284.98177083333331</c:v>
                </c:pt>
                <c:pt idx="110586">
                  <c:v>284.984375</c:v>
                </c:pt>
                <c:pt idx="110587">
                  <c:v>284.98697916666669</c:v>
                </c:pt>
                <c:pt idx="110588">
                  <c:v>284.98958333333331</c:v>
                </c:pt>
                <c:pt idx="110589">
                  <c:v>284.9921875</c:v>
                </c:pt>
                <c:pt idx="110590">
                  <c:v>284.99479166666669</c:v>
                </c:pt>
                <c:pt idx="110591">
                  <c:v>284.99739583333331</c:v>
                </c:pt>
                <c:pt idx="110592">
                  <c:v>285</c:v>
                </c:pt>
                <c:pt idx="110593">
                  <c:v>285.00260416666669</c:v>
                </c:pt>
                <c:pt idx="110594">
                  <c:v>285.00520833333331</c:v>
                </c:pt>
                <c:pt idx="110595">
                  <c:v>285.0078125</c:v>
                </c:pt>
                <c:pt idx="110596">
                  <c:v>285.01041666666669</c:v>
                </c:pt>
                <c:pt idx="110597">
                  <c:v>285.01302083333331</c:v>
                </c:pt>
                <c:pt idx="110598">
                  <c:v>285.015625</c:v>
                </c:pt>
                <c:pt idx="110599">
                  <c:v>285.01822916666669</c:v>
                </c:pt>
                <c:pt idx="110600">
                  <c:v>285.02083333333331</c:v>
                </c:pt>
                <c:pt idx="110601">
                  <c:v>285.0234375</c:v>
                </c:pt>
                <c:pt idx="110602">
                  <c:v>285.02604166666669</c:v>
                </c:pt>
                <c:pt idx="110603">
                  <c:v>285.02864583333331</c:v>
                </c:pt>
                <c:pt idx="110604">
                  <c:v>285.03125</c:v>
                </c:pt>
                <c:pt idx="110605">
                  <c:v>285.03385416666669</c:v>
                </c:pt>
                <c:pt idx="110606">
                  <c:v>285.03645833333331</c:v>
                </c:pt>
                <c:pt idx="110607">
                  <c:v>285.0390625</c:v>
                </c:pt>
                <c:pt idx="110608">
                  <c:v>285.04166666666669</c:v>
                </c:pt>
                <c:pt idx="110609">
                  <c:v>285.04427083333331</c:v>
                </c:pt>
                <c:pt idx="110610">
                  <c:v>285.046875</c:v>
                </c:pt>
                <c:pt idx="110611">
                  <c:v>285.04947916666669</c:v>
                </c:pt>
                <c:pt idx="110612">
                  <c:v>285.05208333333331</c:v>
                </c:pt>
                <c:pt idx="110613">
                  <c:v>285.0546875</c:v>
                </c:pt>
                <c:pt idx="110614">
                  <c:v>285.05729166666669</c:v>
                </c:pt>
                <c:pt idx="110615">
                  <c:v>285.05989583333331</c:v>
                </c:pt>
                <c:pt idx="110616">
                  <c:v>285.0625</c:v>
                </c:pt>
                <c:pt idx="110617">
                  <c:v>285.06510416666669</c:v>
                </c:pt>
                <c:pt idx="110618">
                  <c:v>285.06770833333331</c:v>
                </c:pt>
                <c:pt idx="110619">
                  <c:v>285.0703125</c:v>
                </c:pt>
                <c:pt idx="110620">
                  <c:v>285.07291666666669</c:v>
                </c:pt>
                <c:pt idx="110621">
                  <c:v>285.07552083333331</c:v>
                </c:pt>
                <c:pt idx="110622">
                  <c:v>285.078125</c:v>
                </c:pt>
                <c:pt idx="110623">
                  <c:v>285.08072916666669</c:v>
                </c:pt>
                <c:pt idx="110624">
                  <c:v>285.08333333333331</c:v>
                </c:pt>
                <c:pt idx="110625">
                  <c:v>285.0859375</c:v>
                </c:pt>
                <c:pt idx="110626">
                  <c:v>285.08854166666669</c:v>
                </c:pt>
                <c:pt idx="110627">
                  <c:v>285.09114583333331</c:v>
                </c:pt>
                <c:pt idx="110628">
                  <c:v>285.09375</c:v>
                </c:pt>
                <c:pt idx="110629">
                  <c:v>285.09635416666669</c:v>
                </c:pt>
                <c:pt idx="110630">
                  <c:v>285.09895833333331</c:v>
                </c:pt>
                <c:pt idx="110631">
                  <c:v>285.1015625</c:v>
                </c:pt>
                <c:pt idx="110632">
                  <c:v>285.10416666666669</c:v>
                </c:pt>
                <c:pt idx="110633">
                  <c:v>285.10677083333331</c:v>
                </c:pt>
                <c:pt idx="110634">
                  <c:v>285.109375</c:v>
                </c:pt>
                <c:pt idx="110635">
                  <c:v>285.11197916666669</c:v>
                </c:pt>
                <c:pt idx="110636">
                  <c:v>285.11458333333331</c:v>
                </c:pt>
                <c:pt idx="110637">
                  <c:v>285.1171875</c:v>
                </c:pt>
                <c:pt idx="110638">
                  <c:v>285.11979166666669</c:v>
                </c:pt>
                <c:pt idx="110639">
                  <c:v>285.12239583333331</c:v>
                </c:pt>
                <c:pt idx="110640">
                  <c:v>285.125</c:v>
                </c:pt>
                <c:pt idx="110641">
                  <c:v>285.12760416666669</c:v>
                </c:pt>
                <c:pt idx="110642">
                  <c:v>285.13020833333331</c:v>
                </c:pt>
                <c:pt idx="110643">
                  <c:v>285.1328125</c:v>
                </c:pt>
                <c:pt idx="110644">
                  <c:v>285.13541666666669</c:v>
                </c:pt>
                <c:pt idx="110645">
                  <c:v>285.13802083333331</c:v>
                </c:pt>
                <c:pt idx="110646">
                  <c:v>285.140625</c:v>
                </c:pt>
                <c:pt idx="110647">
                  <c:v>285.14322916666669</c:v>
                </c:pt>
                <c:pt idx="110648">
                  <c:v>285.14583333333331</c:v>
                </c:pt>
                <c:pt idx="110649">
                  <c:v>285.1484375</c:v>
                </c:pt>
                <c:pt idx="110650">
                  <c:v>285.15104166666669</c:v>
                </c:pt>
                <c:pt idx="110651">
                  <c:v>285.15364583333331</c:v>
                </c:pt>
                <c:pt idx="110652">
                  <c:v>285.15625</c:v>
                </c:pt>
                <c:pt idx="110653">
                  <c:v>285.15885416666669</c:v>
                </c:pt>
                <c:pt idx="110654">
                  <c:v>285.16145833333331</c:v>
                </c:pt>
                <c:pt idx="110655">
                  <c:v>285.1640625</c:v>
                </c:pt>
                <c:pt idx="110656">
                  <c:v>285.16666666666669</c:v>
                </c:pt>
                <c:pt idx="110657">
                  <c:v>285.16927083333331</c:v>
                </c:pt>
                <c:pt idx="110658">
                  <c:v>285.171875</c:v>
                </c:pt>
                <c:pt idx="110659">
                  <c:v>285.17447916666669</c:v>
                </c:pt>
                <c:pt idx="110660">
                  <c:v>285.17708333333331</c:v>
                </c:pt>
                <c:pt idx="110661">
                  <c:v>285.1796875</c:v>
                </c:pt>
                <c:pt idx="110662">
                  <c:v>285.18229166666669</c:v>
                </c:pt>
                <c:pt idx="110663">
                  <c:v>285.18489583333331</c:v>
                </c:pt>
                <c:pt idx="110664">
                  <c:v>285.1875</c:v>
                </c:pt>
                <c:pt idx="110665">
                  <c:v>285.19010416666669</c:v>
                </c:pt>
                <c:pt idx="110666">
                  <c:v>285.19270833333331</c:v>
                </c:pt>
                <c:pt idx="110667">
                  <c:v>285.1953125</c:v>
                </c:pt>
                <c:pt idx="110668">
                  <c:v>285.19791666666669</c:v>
                </c:pt>
                <c:pt idx="110669">
                  <c:v>285.20052083333331</c:v>
                </c:pt>
                <c:pt idx="110670">
                  <c:v>285.203125</c:v>
                </c:pt>
                <c:pt idx="110671">
                  <c:v>285.20572916666669</c:v>
                </c:pt>
                <c:pt idx="110672">
                  <c:v>285.20833333333331</c:v>
                </c:pt>
                <c:pt idx="110673">
                  <c:v>285.2109375</c:v>
                </c:pt>
                <c:pt idx="110674">
                  <c:v>285.21354166666669</c:v>
                </c:pt>
                <c:pt idx="110675">
                  <c:v>285.21614583333331</c:v>
                </c:pt>
                <c:pt idx="110676">
                  <c:v>285.21875</c:v>
                </c:pt>
                <c:pt idx="110677">
                  <c:v>285.22135416666669</c:v>
                </c:pt>
                <c:pt idx="110678">
                  <c:v>285.22395833333331</c:v>
                </c:pt>
                <c:pt idx="110679">
                  <c:v>285.2265625</c:v>
                </c:pt>
                <c:pt idx="110680">
                  <c:v>285.22916666666669</c:v>
                </c:pt>
                <c:pt idx="110681">
                  <c:v>285.23177083333331</c:v>
                </c:pt>
                <c:pt idx="110682">
                  <c:v>285.234375</c:v>
                </c:pt>
                <c:pt idx="110683">
                  <c:v>285.23697916666669</c:v>
                </c:pt>
                <c:pt idx="110684">
                  <c:v>285.23958333333331</c:v>
                </c:pt>
                <c:pt idx="110685">
                  <c:v>285.2421875</c:v>
                </c:pt>
                <c:pt idx="110686">
                  <c:v>285.24479166666669</c:v>
                </c:pt>
                <c:pt idx="110687">
                  <c:v>285.24739583333331</c:v>
                </c:pt>
                <c:pt idx="110688">
                  <c:v>285.25</c:v>
                </c:pt>
                <c:pt idx="110689">
                  <c:v>285.25260416666669</c:v>
                </c:pt>
                <c:pt idx="110690">
                  <c:v>285.25520833333331</c:v>
                </c:pt>
                <c:pt idx="110691">
                  <c:v>285.2578125</c:v>
                </c:pt>
                <c:pt idx="110692">
                  <c:v>285.26041666666669</c:v>
                </c:pt>
                <c:pt idx="110693">
                  <c:v>285.26302083333331</c:v>
                </c:pt>
                <c:pt idx="110694">
                  <c:v>285.265625</c:v>
                </c:pt>
                <c:pt idx="110695">
                  <c:v>285.26822916666669</c:v>
                </c:pt>
                <c:pt idx="110696">
                  <c:v>285.27083333333331</c:v>
                </c:pt>
                <c:pt idx="110697">
                  <c:v>285.2734375</c:v>
                </c:pt>
                <c:pt idx="110698">
                  <c:v>285.27604166666669</c:v>
                </c:pt>
                <c:pt idx="110699">
                  <c:v>285.27864583333331</c:v>
                </c:pt>
                <c:pt idx="110700">
                  <c:v>285.28125</c:v>
                </c:pt>
                <c:pt idx="110701">
                  <c:v>285.28385416666669</c:v>
                </c:pt>
                <c:pt idx="110702">
                  <c:v>285.28645833333331</c:v>
                </c:pt>
                <c:pt idx="110703">
                  <c:v>285.2890625</c:v>
                </c:pt>
                <c:pt idx="110704">
                  <c:v>285.29166666666669</c:v>
                </c:pt>
                <c:pt idx="110705">
                  <c:v>285.29427083333331</c:v>
                </c:pt>
                <c:pt idx="110706">
                  <c:v>285.296875</c:v>
                </c:pt>
                <c:pt idx="110707">
                  <c:v>285.29947916666669</c:v>
                </c:pt>
                <c:pt idx="110708">
                  <c:v>285.30208333333331</c:v>
                </c:pt>
                <c:pt idx="110709">
                  <c:v>285.3046875</c:v>
                </c:pt>
                <c:pt idx="110710">
                  <c:v>285.30729166666669</c:v>
                </c:pt>
                <c:pt idx="110711">
                  <c:v>285.30989583333331</c:v>
                </c:pt>
                <c:pt idx="110712">
                  <c:v>285.3125</c:v>
                </c:pt>
                <c:pt idx="110713">
                  <c:v>285.31510416666669</c:v>
                </c:pt>
                <c:pt idx="110714">
                  <c:v>285.31770833333331</c:v>
                </c:pt>
                <c:pt idx="110715">
                  <c:v>285.3203125</c:v>
                </c:pt>
                <c:pt idx="110716">
                  <c:v>285.32291666666669</c:v>
                </c:pt>
                <c:pt idx="110717">
                  <c:v>285.32552083333331</c:v>
                </c:pt>
                <c:pt idx="110718">
                  <c:v>285.328125</c:v>
                </c:pt>
                <c:pt idx="110719">
                  <c:v>285.33072916666669</c:v>
                </c:pt>
                <c:pt idx="110720">
                  <c:v>285.33333333333331</c:v>
                </c:pt>
                <c:pt idx="110721">
                  <c:v>285.3359375</c:v>
                </c:pt>
                <c:pt idx="110722">
                  <c:v>285.33854166666669</c:v>
                </c:pt>
                <c:pt idx="110723">
                  <c:v>285.34114583333331</c:v>
                </c:pt>
                <c:pt idx="110724">
                  <c:v>285.34375</c:v>
                </c:pt>
                <c:pt idx="110725">
                  <c:v>285.34635416666669</c:v>
                </c:pt>
                <c:pt idx="110726">
                  <c:v>285.34895833333331</c:v>
                </c:pt>
                <c:pt idx="110727">
                  <c:v>285.3515625</c:v>
                </c:pt>
                <c:pt idx="110728">
                  <c:v>285.35416666666669</c:v>
                </c:pt>
                <c:pt idx="110729">
                  <c:v>285.35677083333331</c:v>
                </c:pt>
                <c:pt idx="110730">
                  <c:v>285.359375</c:v>
                </c:pt>
                <c:pt idx="110731">
                  <c:v>285.36197916666669</c:v>
                </c:pt>
                <c:pt idx="110732">
                  <c:v>285.36458333333331</c:v>
                </c:pt>
                <c:pt idx="110733">
                  <c:v>285.3671875</c:v>
                </c:pt>
                <c:pt idx="110734">
                  <c:v>285.36979166666669</c:v>
                </c:pt>
                <c:pt idx="110735">
                  <c:v>285.37239583333331</c:v>
                </c:pt>
                <c:pt idx="110736">
                  <c:v>285.375</c:v>
                </c:pt>
                <c:pt idx="110737">
                  <c:v>285.37760416666669</c:v>
                </c:pt>
                <c:pt idx="110738">
                  <c:v>285.38020833333331</c:v>
                </c:pt>
                <c:pt idx="110739">
                  <c:v>285.3828125</c:v>
                </c:pt>
                <c:pt idx="110740">
                  <c:v>285.38541666666669</c:v>
                </c:pt>
                <c:pt idx="110741">
                  <c:v>285.38802083333331</c:v>
                </c:pt>
                <c:pt idx="110742">
                  <c:v>285.390625</c:v>
                </c:pt>
                <c:pt idx="110743">
                  <c:v>285.39322916666669</c:v>
                </c:pt>
                <c:pt idx="110744">
                  <c:v>285.39583333333331</c:v>
                </c:pt>
                <c:pt idx="110745">
                  <c:v>285.3984375</c:v>
                </c:pt>
                <c:pt idx="110746">
                  <c:v>285.40104166666669</c:v>
                </c:pt>
                <c:pt idx="110747">
                  <c:v>285.40364583333331</c:v>
                </c:pt>
                <c:pt idx="110748">
                  <c:v>285.40625</c:v>
                </c:pt>
                <c:pt idx="110749">
                  <c:v>285.40885416666669</c:v>
                </c:pt>
                <c:pt idx="110750">
                  <c:v>285.41145833333331</c:v>
                </c:pt>
                <c:pt idx="110751">
                  <c:v>285.4140625</c:v>
                </c:pt>
                <c:pt idx="110752">
                  <c:v>285.41666666666669</c:v>
                </c:pt>
                <c:pt idx="110753">
                  <c:v>285.41927083333331</c:v>
                </c:pt>
                <c:pt idx="110754">
                  <c:v>285.421875</c:v>
                </c:pt>
                <c:pt idx="110755">
                  <c:v>285.42447916666669</c:v>
                </c:pt>
                <c:pt idx="110756">
                  <c:v>285.42708333333331</c:v>
                </c:pt>
                <c:pt idx="110757">
                  <c:v>285.4296875</c:v>
                </c:pt>
                <c:pt idx="110758">
                  <c:v>285.43229166666669</c:v>
                </c:pt>
                <c:pt idx="110759">
                  <c:v>285.43489583333331</c:v>
                </c:pt>
                <c:pt idx="110760">
                  <c:v>285.4375</c:v>
                </c:pt>
                <c:pt idx="110761">
                  <c:v>285.44010416666669</c:v>
                </c:pt>
                <c:pt idx="110762">
                  <c:v>285.44270833333331</c:v>
                </c:pt>
                <c:pt idx="110763">
                  <c:v>285.4453125</c:v>
                </c:pt>
                <c:pt idx="110764">
                  <c:v>285.44791666666669</c:v>
                </c:pt>
                <c:pt idx="110765">
                  <c:v>285.45052083333331</c:v>
                </c:pt>
                <c:pt idx="110766">
                  <c:v>285.453125</c:v>
                </c:pt>
                <c:pt idx="110767">
                  <c:v>285.45572916666669</c:v>
                </c:pt>
                <c:pt idx="110768">
                  <c:v>285.45833333333331</c:v>
                </c:pt>
                <c:pt idx="110769">
                  <c:v>285.4609375</c:v>
                </c:pt>
                <c:pt idx="110770">
                  <c:v>285.46354166666669</c:v>
                </c:pt>
                <c:pt idx="110771">
                  <c:v>285.46614583333331</c:v>
                </c:pt>
                <c:pt idx="110772">
                  <c:v>285.46875</c:v>
                </c:pt>
                <c:pt idx="110773">
                  <c:v>285.47135416666669</c:v>
                </c:pt>
                <c:pt idx="110774">
                  <c:v>285.47395833333331</c:v>
                </c:pt>
                <c:pt idx="110775">
                  <c:v>285.4765625</c:v>
                </c:pt>
                <c:pt idx="110776">
                  <c:v>285.47916666666669</c:v>
                </c:pt>
                <c:pt idx="110777">
                  <c:v>285.48177083333331</c:v>
                </c:pt>
                <c:pt idx="110778">
                  <c:v>285.484375</c:v>
                </c:pt>
                <c:pt idx="110779">
                  <c:v>285.48697916666669</c:v>
                </c:pt>
                <c:pt idx="110780">
                  <c:v>285.48958333333331</c:v>
                </c:pt>
                <c:pt idx="110781">
                  <c:v>285.4921875</c:v>
                </c:pt>
                <c:pt idx="110782">
                  <c:v>285.49479166666669</c:v>
                </c:pt>
                <c:pt idx="110783">
                  <c:v>285.49739583333331</c:v>
                </c:pt>
                <c:pt idx="110784">
                  <c:v>285.5</c:v>
                </c:pt>
                <c:pt idx="110785">
                  <c:v>285.50260416666669</c:v>
                </c:pt>
                <c:pt idx="110786">
                  <c:v>285.50520833333331</c:v>
                </c:pt>
                <c:pt idx="110787">
                  <c:v>285.5078125</c:v>
                </c:pt>
                <c:pt idx="110788">
                  <c:v>285.51041666666669</c:v>
                </c:pt>
                <c:pt idx="110789">
                  <c:v>285.51302083333331</c:v>
                </c:pt>
                <c:pt idx="110790">
                  <c:v>285.515625</c:v>
                </c:pt>
                <c:pt idx="110791">
                  <c:v>285.51822916666669</c:v>
                </c:pt>
                <c:pt idx="110792">
                  <c:v>285.52083333333331</c:v>
                </c:pt>
                <c:pt idx="110793">
                  <c:v>285.5234375</c:v>
                </c:pt>
                <c:pt idx="110794">
                  <c:v>285.52604166666669</c:v>
                </c:pt>
                <c:pt idx="110795">
                  <c:v>285.52864583333331</c:v>
                </c:pt>
                <c:pt idx="110796">
                  <c:v>285.53125</c:v>
                </c:pt>
                <c:pt idx="110797">
                  <c:v>285.53385416666669</c:v>
                </c:pt>
                <c:pt idx="110798">
                  <c:v>285.53645833333331</c:v>
                </c:pt>
                <c:pt idx="110799">
                  <c:v>285.5390625</c:v>
                </c:pt>
                <c:pt idx="110800">
                  <c:v>285.54166666666669</c:v>
                </c:pt>
                <c:pt idx="110801">
                  <c:v>285.54427083333331</c:v>
                </c:pt>
                <c:pt idx="110802">
                  <c:v>285.546875</c:v>
                </c:pt>
                <c:pt idx="110803">
                  <c:v>285.54947916666669</c:v>
                </c:pt>
                <c:pt idx="110804">
                  <c:v>285.55208333333331</c:v>
                </c:pt>
                <c:pt idx="110805">
                  <c:v>285.5546875</c:v>
                </c:pt>
                <c:pt idx="110806">
                  <c:v>285.55729166666669</c:v>
                </c:pt>
                <c:pt idx="110807">
                  <c:v>285.55989583333331</c:v>
                </c:pt>
                <c:pt idx="110808">
                  <c:v>285.5625</c:v>
                </c:pt>
                <c:pt idx="110809">
                  <c:v>285.56510416666669</c:v>
                </c:pt>
                <c:pt idx="110810">
                  <c:v>285.56770833333331</c:v>
                </c:pt>
                <c:pt idx="110811">
                  <c:v>285.5703125</c:v>
                </c:pt>
                <c:pt idx="110812">
                  <c:v>285.57291666666669</c:v>
                </c:pt>
                <c:pt idx="110813">
                  <c:v>285.57552083333331</c:v>
                </c:pt>
                <c:pt idx="110814">
                  <c:v>285.578125</c:v>
                </c:pt>
                <c:pt idx="110815">
                  <c:v>285.58072916666669</c:v>
                </c:pt>
                <c:pt idx="110816">
                  <c:v>285.58333333333331</c:v>
                </c:pt>
                <c:pt idx="110817">
                  <c:v>285.5859375</c:v>
                </c:pt>
                <c:pt idx="110818">
                  <c:v>285.58854166666669</c:v>
                </c:pt>
                <c:pt idx="110819">
                  <c:v>285.59114583333331</c:v>
                </c:pt>
                <c:pt idx="110820">
                  <c:v>285.59375</c:v>
                </c:pt>
                <c:pt idx="110821">
                  <c:v>285.59635416666669</c:v>
                </c:pt>
                <c:pt idx="110822">
                  <c:v>285.59895833333331</c:v>
                </c:pt>
                <c:pt idx="110823">
                  <c:v>285.6015625</c:v>
                </c:pt>
                <c:pt idx="110824">
                  <c:v>285.60416666666669</c:v>
                </c:pt>
                <c:pt idx="110825">
                  <c:v>285.60677083333331</c:v>
                </c:pt>
                <c:pt idx="110826">
                  <c:v>285.609375</c:v>
                </c:pt>
                <c:pt idx="110827">
                  <c:v>285.61197916666669</c:v>
                </c:pt>
                <c:pt idx="110828">
                  <c:v>285.61458333333331</c:v>
                </c:pt>
                <c:pt idx="110829">
                  <c:v>285.6171875</c:v>
                </c:pt>
                <c:pt idx="110830">
                  <c:v>285.61979166666669</c:v>
                </c:pt>
                <c:pt idx="110831">
                  <c:v>285.62239583333331</c:v>
                </c:pt>
                <c:pt idx="110832">
                  <c:v>285.625</c:v>
                </c:pt>
                <c:pt idx="110833">
                  <c:v>285.62760416666669</c:v>
                </c:pt>
                <c:pt idx="110834">
                  <c:v>285.63020833333331</c:v>
                </c:pt>
                <c:pt idx="110835">
                  <c:v>285.6328125</c:v>
                </c:pt>
                <c:pt idx="110836">
                  <c:v>285.63541666666669</c:v>
                </c:pt>
                <c:pt idx="110837">
                  <c:v>285.63802083333331</c:v>
                </c:pt>
                <c:pt idx="110838">
                  <c:v>285.640625</c:v>
                </c:pt>
                <c:pt idx="110839">
                  <c:v>285.64322916666669</c:v>
                </c:pt>
                <c:pt idx="110840">
                  <c:v>285.64583333333331</c:v>
                </c:pt>
                <c:pt idx="110841">
                  <c:v>285.6484375</c:v>
                </c:pt>
                <c:pt idx="110842">
                  <c:v>285.65104166666669</c:v>
                </c:pt>
                <c:pt idx="110843">
                  <c:v>285.65364583333331</c:v>
                </c:pt>
                <c:pt idx="110844">
                  <c:v>285.65625</c:v>
                </c:pt>
                <c:pt idx="110845">
                  <c:v>285.65885416666669</c:v>
                </c:pt>
                <c:pt idx="110846">
                  <c:v>285.66145833333331</c:v>
                </c:pt>
                <c:pt idx="110847">
                  <c:v>285.6640625</c:v>
                </c:pt>
                <c:pt idx="110848">
                  <c:v>285.66666666666669</c:v>
                </c:pt>
                <c:pt idx="110849">
                  <c:v>285.66927083333331</c:v>
                </c:pt>
                <c:pt idx="110850">
                  <c:v>285.671875</c:v>
                </c:pt>
                <c:pt idx="110851">
                  <c:v>285.67447916666669</c:v>
                </c:pt>
                <c:pt idx="110852">
                  <c:v>285.67708333333331</c:v>
                </c:pt>
                <c:pt idx="110853">
                  <c:v>285.6796875</c:v>
                </c:pt>
                <c:pt idx="110854">
                  <c:v>285.68229166666669</c:v>
                </c:pt>
                <c:pt idx="110855">
                  <c:v>285.68489583333331</c:v>
                </c:pt>
                <c:pt idx="110856">
                  <c:v>285.6875</c:v>
                </c:pt>
                <c:pt idx="110857">
                  <c:v>285.69010416666669</c:v>
                </c:pt>
                <c:pt idx="110858">
                  <c:v>285.69270833333331</c:v>
                </c:pt>
                <c:pt idx="110859">
                  <c:v>285.6953125</c:v>
                </c:pt>
                <c:pt idx="110860">
                  <c:v>285.69791666666669</c:v>
                </c:pt>
                <c:pt idx="110861">
                  <c:v>285.70052083333331</c:v>
                </c:pt>
                <c:pt idx="110862">
                  <c:v>285.703125</c:v>
                </c:pt>
                <c:pt idx="110863">
                  <c:v>285.70572916666669</c:v>
                </c:pt>
                <c:pt idx="110864">
                  <c:v>285.70833333333331</c:v>
                </c:pt>
                <c:pt idx="110865">
                  <c:v>285.7109375</c:v>
                </c:pt>
                <c:pt idx="110866">
                  <c:v>285.71354166666669</c:v>
                </c:pt>
                <c:pt idx="110867">
                  <c:v>285.71614583333331</c:v>
                </c:pt>
                <c:pt idx="110868">
                  <c:v>285.71875</c:v>
                </c:pt>
                <c:pt idx="110869">
                  <c:v>285.72135416666669</c:v>
                </c:pt>
                <c:pt idx="110870">
                  <c:v>285.72395833333331</c:v>
                </c:pt>
                <c:pt idx="110871">
                  <c:v>285.7265625</c:v>
                </c:pt>
                <c:pt idx="110872">
                  <c:v>285.72916666666669</c:v>
                </c:pt>
                <c:pt idx="110873">
                  <c:v>285.73177083333331</c:v>
                </c:pt>
                <c:pt idx="110874">
                  <c:v>285.734375</c:v>
                </c:pt>
                <c:pt idx="110875">
                  <c:v>285.73697916666669</c:v>
                </c:pt>
                <c:pt idx="110876">
                  <c:v>285.73958333333331</c:v>
                </c:pt>
                <c:pt idx="110877">
                  <c:v>285.7421875</c:v>
                </c:pt>
                <c:pt idx="110878">
                  <c:v>285.74479166666669</c:v>
                </c:pt>
                <c:pt idx="110879">
                  <c:v>285.74739583333331</c:v>
                </c:pt>
                <c:pt idx="110880">
                  <c:v>285.75</c:v>
                </c:pt>
                <c:pt idx="110881">
                  <c:v>285.75260416666669</c:v>
                </c:pt>
                <c:pt idx="110882">
                  <c:v>285.75520833333331</c:v>
                </c:pt>
                <c:pt idx="110883">
                  <c:v>285.7578125</c:v>
                </c:pt>
                <c:pt idx="110884">
                  <c:v>285.76041666666669</c:v>
                </c:pt>
                <c:pt idx="110885">
                  <c:v>285.76302083333331</c:v>
                </c:pt>
                <c:pt idx="110886">
                  <c:v>285.765625</c:v>
                </c:pt>
                <c:pt idx="110887">
                  <c:v>285.76822916666669</c:v>
                </c:pt>
                <c:pt idx="110888">
                  <c:v>285.77083333333331</c:v>
                </c:pt>
                <c:pt idx="110889">
                  <c:v>285.7734375</c:v>
                </c:pt>
                <c:pt idx="110890">
                  <c:v>285.77604166666669</c:v>
                </c:pt>
                <c:pt idx="110891">
                  <c:v>285.77864583333331</c:v>
                </c:pt>
                <c:pt idx="110892">
                  <c:v>285.78125</c:v>
                </c:pt>
                <c:pt idx="110893">
                  <c:v>285.78385416666669</c:v>
                </c:pt>
                <c:pt idx="110894">
                  <c:v>285.78645833333331</c:v>
                </c:pt>
                <c:pt idx="110895">
                  <c:v>285.7890625</c:v>
                </c:pt>
                <c:pt idx="110896">
                  <c:v>285.79166666666669</c:v>
                </c:pt>
                <c:pt idx="110897">
                  <c:v>285.79427083333331</c:v>
                </c:pt>
                <c:pt idx="110898">
                  <c:v>285.796875</c:v>
                </c:pt>
                <c:pt idx="110899">
                  <c:v>285.79947916666669</c:v>
                </c:pt>
                <c:pt idx="110900">
                  <c:v>285.80208333333331</c:v>
                </c:pt>
                <c:pt idx="110901">
                  <c:v>285.8046875</c:v>
                </c:pt>
                <c:pt idx="110902">
                  <c:v>285.80729166666669</c:v>
                </c:pt>
                <c:pt idx="110903">
                  <c:v>285.80989583333331</c:v>
                </c:pt>
                <c:pt idx="110904">
                  <c:v>285.8125</c:v>
                </c:pt>
                <c:pt idx="110905">
                  <c:v>285.81510416666669</c:v>
                </c:pt>
                <c:pt idx="110906">
                  <c:v>285.81770833333331</c:v>
                </c:pt>
                <c:pt idx="110907">
                  <c:v>285.8203125</c:v>
                </c:pt>
                <c:pt idx="110908">
                  <c:v>285.82291666666669</c:v>
                </c:pt>
                <c:pt idx="110909">
                  <c:v>285.82552083333331</c:v>
                </c:pt>
                <c:pt idx="110910">
                  <c:v>285.828125</c:v>
                </c:pt>
                <c:pt idx="110911">
                  <c:v>285.83072916666669</c:v>
                </c:pt>
                <c:pt idx="110912">
                  <c:v>285.83333333333331</c:v>
                </c:pt>
                <c:pt idx="110913">
                  <c:v>285.8359375</c:v>
                </c:pt>
                <c:pt idx="110914">
                  <c:v>285.83854166666669</c:v>
                </c:pt>
                <c:pt idx="110915">
                  <c:v>285.84114583333331</c:v>
                </c:pt>
                <c:pt idx="110916">
                  <c:v>285.84375</c:v>
                </c:pt>
                <c:pt idx="110917">
                  <c:v>285.84635416666669</c:v>
                </c:pt>
                <c:pt idx="110918">
                  <c:v>285.84895833333331</c:v>
                </c:pt>
                <c:pt idx="110919">
                  <c:v>285.8515625</c:v>
                </c:pt>
                <c:pt idx="110920">
                  <c:v>285.85416666666669</c:v>
                </c:pt>
                <c:pt idx="110921">
                  <c:v>285.85677083333331</c:v>
                </c:pt>
                <c:pt idx="110922">
                  <c:v>285.859375</c:v>
                </c:pt>
                <c:pt idx="110923">
                  <c:v>285.86197916666669</c:v>
                </c:pt>
                <c:pt idx="110924">
                  <c:v>285.86458333333331</c:v>
                </c:pt>
                <c:pt idx="110925">
                  <c:v>285.8671875</c:v>
                </c:pt>
                <c:pt idx="110926">
                  <c:v>285.86979166666669</c:v>
                </c:pt>
                <c:pt idx="110927">
                  <c:v>285.87239583333331</c:v>
                </c:pt>
                <c:pt idx="110928">
                  <c:v>285.875</c:v>
                </c:pt>
                <c:pt idx="110929">
                  <c:v>285.87760416666669</c:v>
                </c:pt>
                <c:pt idx="110930">
                  <c:v>285.88020833333331</c:v>
                </c:pt>
                <c:pt idx="110931">
                  <c:v>285.8828125</c:v>
                </c:pt>
                <c:pt idx="110932">
                  <c:v>285.88541666666669</c:v>
                </c:pt>
                <c:pt idx="110933">
                  <c:v>285.88802083333331</c:v>
                </c:pt>
                <c:pt idx="110934">
                  <c:v>285.890625</c:v>
                </c:pt>
                <c:pt idx="110935">
                  <c:v>285.89322916666669</c:v>
                </c:pt>
                <c:pt idx="110936">
                  <c:v>285.89583333333331</c:v>
                </c:pt>
                <c:pt idx="110937">
                  <c:v>285.8984375</c:v>
                </c:pt>
                <c:pt idx="110938">
                  <c:v>285.90104166666669</c:v>
                </c:pt>
                <c:pt idx="110939">
                  <c:v>285.90364583333331</c:v>
                </c:pt>
                <c:pt idx="110940">
                  <c:v>285.90625</c:v>
                </c:pt>
                <c:pt idx="110941">
                  <c:v>285.90885416666669</c:v>
                </c:pt>
                <c:pt idx="110942">
                  <c:v>285.91145833333331</c:v>
                </c:pt>
                <c:pt idx="110943">
                  <c:v>285.9140625</c:v>
                </c:pt>
                <c:pt idx="110944">
                  <c:v>285.91666666666669</c:v>
                </c:pt>
                <c:pt idx="110945">
                  <c:v>285.91927083333331</c:v>
                </c:pt>
                <c:pt idx="110946">
                  <c:v>285.921875</c:v>
                </c:pt>
                <c:pt idx="110947">
                  <c:v>285.92447916666669</c:v>
                </c:pt>
                <c:pt idx="110948">
                  <c:v>285.92708333333331</c:v>
                </c:pt>
                <c:pt idx="110949">
                  <c:v>285.9296875</c:v>
                </c:pt>
                <c:pt idx="110950">
                  <c:v>285.93229166666669</c:v>
                </c:pt>
                <c:pt idx="110951">
                  <c:v>285.93489583333331</c:v>
                </c:pt>
                <c:pt idx="110952">
                  <c:v>285.9375</c:v>
                </c:pt>
                <c:pt idx="110953">
                  <c:v>285.94010416666669</c:v>
                </c:pt>
                <c:pt idx="110954">
                  <c:v>285.94270833333331</c:v>
                </c:pt>
                <c:pt idx="110955">
                  <c:v>285.9453125</c:v>
                </c:pt>
                <c:pt idx="110956">
                  <c:v>285.94791666666669</c:v>
                </c:pt>
                <c:pt idx="110957">
                  <c:v>285.95052083333331</c:v>
                </c:pt>
                <c:pt idx="110958">
                  <c:v>285.953125</c:v>
                </c:pt>
                <c:pt idx="110959">
                  <c:v>285.95572916666669</c:v>
                </c:pt>
                <c:pt idx="110960">
                  <c:v>285.95833333333331</c:v>
                </c:pt>
                <c:pt idx="110961">
                  <c:v>285.9609375</c:v>
                </c:pt>
                <c:pt idx="110962">
                  <c:v>285.96354166666669</c:v>
                </c:pt>
                <c:pt idx="110963">
                  <c:v>285.96614583333331</c:v>
                </c:pt>
                <c:pt idx="110964">
                  <c:v>285.96875</c:v>
                </c:pt>
                <c:pt idx="110965">
                  <c:v>285.97135416666669</c:v>
                </c:pt>
                <c:pt idx="110966">
                  <c:v>285.97395833333331</c:v>
                </c:pt>
                <c:pt idx="110967">
                  <c:v>285.9765625</c:v>
                </c:pt>
                <c:pt idx="110968">
                  <c:v>285.97916666666669</c:v>
                </c:pt>
                <c:pt idx="110969">
                  <c:v>285.98177083333331</c:v>
                </c:pt>
                <c:pt idx="110970">
                  <c:v>285.984375</c:v>
                </c:pt>
                <c:pt idx="110971">
                  <c:v>285.98697916666669</c:v>
                </c:pt>
                <c:pt idx="110972">
                  <c:v>285.98958333333331</c:v>
                </c:pt>
                <c:pt idx="110973">
                  <c:v>285.9921875</c:v>
                </c:pt>
                <c:pt idx="110974">
                  <c:v>285.99479166666669</c:v>
                </c:pt>
                <c:pt idx="110975">
                  <c:v>285.99739583333331</c:v>
                </c:pt>
                <c:pt idx="110976">
                  <c:v>286</c:v>
                </c:pt>
                <c:pt idx="110977">
                  <c:v>286.00260416666669</c:v>
                </c:pt>
                <c:pt idx="110978">
                  <c:v>286.00520833333331</c:v>
                </c:pt>
                <c:pt idx="110979">
                  <c:v>286.0078125</c:v>
                </c:pt>
                <c:pt idx="110980">
                  <c:v>286.01041666666669</c:v>
                </c:pt>
                <c:pt idx="110981">
                  <c:v>286.01302083333331</c:v>
                </c:pt>
                <c:pt idx="110982">
                  <c:v>286.015625</c:v>
                </c:pt>
                <c:pt idx="110983">
                  <c:v>286.01822916666669</c:v>
                </c:pt>
                <c:pt idx="110984">
                  <c:v>286.02083333333331</c:v>
                </c:pt>
                <c:pt idx="110985">
                  <c:v>286.0234375</c:v>
                </c:pt>
                <c:pt idx="110986">
                  <c:v>286.02604166666669</c:v>
                </c:pt>
                <c:pt idx="110987">
                  <c:v>286.02864583333331</c:v>
                </c:pt>
                <c:pt idx="110988">
                  <c:v>286.03125</c:v>
                </c:pt>
                <c:pt idx="110989">
                  <c:v>286.03385416666669</c:v>
                </c:pt>
                <c:pt idx="110990">
                  <c:v>286.03645833333331</c:v>
                </c:pt>
                <c:pt idx="110991">
                  <c:v>286.0390625</c:v>
                </c:pt>
                <c:pt idx="110992">
                  <c:v>286.04166666666669</c:v>
                </c:pt>
                <c:pt idx="110993">
                  <c:v>286.04427083333331</c:v>
                </c:pt>
                <c:pt idx="110994">
                  <c:v>286.046875</c:v>
                </c:pt>
                <c:pt idx="110995">
                  <c:v>286.04947916666669</c:v>
                </c:pt>
                <c:pt idx="110996">
                  <c:v>286.05208333333331</c:v>
                </c:pt>
                <c:pt idx="110997">
                  <c:v>286.0546875</c:v>
                </c:pt>
                <c:pt idx="110998">
                  <c:v>286.05729166666669</c:v>
                </c:pt>
                <c:pt idx="110999">
                  <c:v>286.05989583333331</c:v>
                </c:pt>
                <c:pt idx="111000">
                  <c:v>286.0625</c:v>
                </c:pt>
                <c:pt idx="111001">
                  <c:v>286.06510416666669</c:v>
                </c:pt>
                <c:pt idx="111002">
                  <c:v>286.06770833333331</c:v>
                </c:pt>
                <c:pt idx="111003">
                  <c:v>286.0703125</c:v>
                </c:pt>
                <c:pt idx="111004">
                  <c:v>286.07291666666669</c:v>
                </c:pt>
                <c:pt idx="111005">
                  <c:v>286.07552083333331</c:v>
                </c:pt>
                <c:pt idx="111006">
                  <c:v>286.078125</c:v>
                </c:pt>
                <c:pt idx="111007">
                  <c:v>286.08072916666669</c:v>
                </c:pt>
                <c:pt idx="111008">
                  <c:v>286.08333333333331</c:v>
                </c:pt>
                <c:pt idx="111009">
                  <c:v>286.0859375</c:v>
                </c:pt>
                <c:pt idx="111010">
                  <c:v>286.08854166666669</c:v>
                </c:pt>
                <c:pt idx="111011">
                  <c:v>286.09114583333331</c:v>
                </c:pt>
                <c:pt idx="111012">
                  <c:v>286.09375</c:v>
                </c:pt>
                <c:pt idx="111013">
                  <c:v>286.09635416666669</c:v>
                </c:pt>
                <c:pt idx="111014">
                  <c:v>286.09895833333331</c:v>
                </c:pt>
                <c:pt idx="111015">
                  <c:v>286.1015625</c:v>
                </c:pt>
                <c:pt idx="111016">
                  <c:v>286.10416666666669</c:v>
                </c:pt>
                <c:pt idx="111017">
                  <c:v>286.10677083333331</c:v>
                </c:pt>
                <c:pt idx="111018">
                  <c:v>286.109375</c:v>
                </c:pt>
                <c:pt idx="111019">
                  <c:v>286.11197916666669</c:v>
                </c:pt>
                <c:pt idx="111020">
                  <c:v>286.11458333333331</c:v>
                </c:pt>
                <c:pt idx="111021">
                  <c:v>286.1171875</c:v>
                </c:pt>
                <c:pt idx="111022">
                  <c:v>286.11979166666669</c:v>
                </c:pt>
                <c:pt idx="111023">
                  <c:v>286.12239583333331</c:v>
                </c:pt>
                <c:pt idx="111024">
                  <c:v>286.125</c:v>
                </c:pt>
                <c:pt idx="111025">
                  <c:v>286.12760416666669</c:v>
                </c:pt>
                <c:pt idx="111026">
                  <c:v>286.13020833333331</c:v>
                </c:pt>
                <c:pt idx="111027">
                  <c:v>286.1328125</c:v>
                </c:pt>
                <c:pt idx="111028">
                  <c:v>286.13541666666669</c:v>
                </c:pt>
                <c:pt idx="111029">
                  <c:v>286.13802083333331</c:v>
                </c:pt>
                <c:pt idx="111030">
                  <c:v>286.140625</c:v>
                </c:pt>
                <c:pt idx="111031">
                  <c:v>286.14322916666669</c:v>
                </c:pt>
                <c:pt idx="111032">
                  <c:v>286.14583333333331</c:v>
                </c:pt>
                <c:pt idx="111033">
                  <c:v>286.1484375</c:v>
                </c:pt>
                <c:pt idx="111034">
                  <c:v>286.15104166666669</c:v>
                </c:pt>
                <c:pt idx="111035">
                  <c:v>286.15364583333331</c:v>
                </c:pt>
                <c:pt idx="111036">
                  <c:v>286.15625</c:v>
                </c:pt>
                <c:pt idx="111037">
                  <c:v>286.15885416666669</c:v>
                </c:pt>
                <c:pt idx="111038">
                  <c:v>286.16145833333331</c:v>
                </c:pt>
                <c:pt idx="111039">
                  <c:v>286.1640625</c:v>
                </c:pt>
                <c:pt idx="111040">
                  <c:v>286.16666666666669</c:v>
                </c:pt>
                <c:pt idx="111041">
                  <c:v>286.16927083333331</c:v>
                </c:pt>
                <c:pt idx="111042">
                  <c:v>286.171875</c:v>
                </c:pt>
                <c:pt idx="111043">
                  <c:v>286.17447916666669</c:v>
                </c:pt>
                <c:pt idx="111044">
                  <c:v>286.17708333333331</c:v>
                </c:pt>
                <c:pt idx="111045">
                  <c:v>286.1796875</c:v>
                </c:pt>
                <c:pt idx="111046">
                  <c:v>286.18229166666669</c:v>
                </c:pt>
                <c:pt idx="111047">
                  <c:v>286.18489583333331</c:v>
                </c:pt>
                <c:pt idx="111048">
                  <c:v>286.1875</c:v>
                </c:pt>
                <c:pt idx="111049">
                  <c:v>286.19010416666669</c:v>
                </c:pt>
                <c:pt idx="111050">
                  <c:v>286.19270833333331</c:v>
                </c:pt>
                <c:pt idx="111051">
                  <c:v>286.1953125</c:v>
                </c:pt>
                <c:pt idx="111052">
                  <c:v>286.19791666666669</c:v>
                </c:pt>
                <c:pt idx="111053">
                  <c:v>286.20052083333331</c:v>
                </c:pt>
                <c:pt idx="111054">
                  <c:v>286.203125</c:v>
                </c:pt>
                <c:pt idx="111055">
                  <c:v>286.20572916666669</c:v>
                </c:pt>
                <c:pt idx="111056">
                  <c:v>286.20833333333331</c:v>
                </c:pt>
                <c:pt idx="111057">
                  <c:v>286.2109375</c:v>
                </c:pt>
                <c:pt idx="111058">
                  <c:v>286.21354166666669</c:v>
                </c:pt>
                <c:pt idx="111059">
                  <c:v>286.21614583333331</c:v>
                </c:pt>
                <c:pt idx="111060">
                  <c:v>286.21875</c:v>
                </c:pt>
                <c:pt idx="111061">
                  <c:v>286.22135416666669</c:v>
                </c:pt>
                <c:pt idx="111062">
                  <c:v>286.22395833333331</c:v>
                </c:pt>
                <c:pt idx="111063">
                  <c:v>286.2265625</c:v>
                </c:pt>
                <c:pt idx="111064">
                  <c:v>286.22916666666669</c:v>
                </c:pt>
                <c:pt idx="111065">
                  <c:v>286.23177083333331</c:v>
                </c:pt>
                <c:pt idx="111066">
                  <c:v>286.234375</c:v>
                </c:pt>
                <c:pt idx="111067">
                  <c:v>286.23697916666669</c:v>
                </c:pt>
                <c:pt idx="111068">
                  <c:v>286.23958333333331</c:v>
                </c:pt>
                <c:pt idx="111069">
                  <c:v>286.2421875</c:v>
                </c:pt>
                <c:pt idx="111070">
                  <c:v>286.24479166666669</c:v>
                </c:pt>
                <c:pt idx="111071">
                  <c:v>286.24739583333331</c:v>
                </c:pt>
                <c:pt idx="111072">
                  <c:v>286.25</c:v>
                </c:pt>
                <c:pt idx="111073">
                  <c:v>286.25260416666669</c:v>
                </c:pt>
                <c:pt idx="111074">
                  <c:v>286.25520833333331</c:v>
                </c:pt>
                <c:pt idx="111075">
                  <c:v>286.2578125</c:v>
                </c:pt>
                <c:pt idx="111076">
                  <c:v>286.26041666666669</c:v>
                </c:pt>
                <c:pt idx="111077">
                  <c:v>286.26302083333331</c:v>
                </c:pt>
                <c:pt idx="111078">
                  <c:v>286.265625</c:v>
                </c:pt>
                <c:pt idx="111079">
                  <c:v>286.26822916666669</c:v>
                </c:pt>
                <c:pt idx="111080">
                  <c:v>286.27083333333331</c:v>
                </c:pt>
                <c:pt idx="111081">
                  <c:v>286.2734375</c:v>
                </c:pt>
                <c:pt idx="111082">
                  <c:v>286.27604166666669</c:v>
                </c:pt>
                <c:pt idx="111083">
                  <c:v>286.27864583333331</c:v>
                </c:pt>
                <c:pt idx="111084">
                  <c:v>286.28125</c:v>
                </c:pt>
                <c:pt idx="111085">
                  <c:v>286.28385416666669</c:v>
                </c:pt>
                <c:pt idx="111086">
                  <c:v>286.28645833333331</c:v>
                </c:pt>
                <c:pt idx="111087">
                  <c:v>286.2890625</c:v>
                </c:pt>
                <c:pt idx="111088">
                  <c:v>286.29166666666669</c:v>
                </c:pt>
                <c:pt idx="111089">
                  <c:v>286.29427083333331</c:v>
                </c:pt>
                <c:pt idx="111090">
                  <c:v>286.296875</c:v>
                </c:pt>
                <c:pt idx="111091">
                  <c:v>286.29947916666669</c:v>
                </c:pt>
                <c:pt idx="111092">
                  <c:v>286.30208333333331</c:v>
                </c:pt>
                <c:pt idx="111093">
                  <c:v>286.3046875</c:v>
                </c:pt>
                <c:pt idx="111094">
                  <c:v>286.30729166666669</c:v>
                </c:pt>
                <c:pt idx="111095">
                  <c:v>286.30989583333331</c:v>
                </c:pt>
                <c:pt idx="111096">
                  <c:v>286.3125</c:v>
                </c:pt>
                <c:pt idx="111097">
                  <c:v>286.31510416666669</c:v>
                </c:pt>
                <c:pt idx="111098">
                  <c:v>286.31770833333331</c:v>
                </c:pt>
                <c:pt idx="111099">
                  <c:v>286.3203125</c:v>
                </c:pt>
                <c:pt idx="111100">
                  <c:v>286.32291666666669</c:v>
                </c:pt>
                <c:pt idx="111101">
                  <c:v>286.32552083333331</c:v>
                </c:pt>
                <c:pt idx="111102">
                  <c:v>286.328125</c:v>
                </c:pt>
                <c:pt idx="111103">
                  <c:v>286.33072916666669</c:v>
                </c:pt>
                <c:pt idx="111104">
                  <c:v>286.33333333333331</c:v>
                </c:pt>
                <c:pt idx="111105">
                  <c:v>286.3359375</c:v>
                </c:pt>
                <c:pt idx="111106">
                  <c:v>286.33854166666669</c:v>
                </c:pt>
                <c:pt idx="111107">
                  <c:v>286.34114583333331</c:v>
                </c:pt>
                <c:pt idx="111108">
                  <c:v>286.34375</c:v>
                </c:pt>
                <c:pt idx="111109">
                  <c:v>286.34635416666669</c:v>
                </c:pt>
                <c:pt idx="111110">
                  <c:v>286.34895833333331</c:v>
                </c:pt>
                <c:pt idx="111111">
                  <c:v>286.3515625</c:v>
                </c:pt>
                <c:pt idx="111112">
                  <c:v>286.35416666666669</c:v>
                </c:pt>
                <c:pt idx="111113">
                  <c:v>286.35677083333331</c:v>
                </c:pt>
                <c:pt idx="111114">
                  <c:v>286.359375</c:v>
                </c:pt>
                <c:pt idx="111115">
                  <c:v>286.36197916666669</c:v>
                </c:pt>
                <c:pt idx="111116">
                  <c:v>286.36458333333331</c:v>
                </c:pt>
                <c:pt idx="111117">
                  <c:v>286.3671875</c:v>
                </c:pt>
                <c:pt idx="111118">
                  <c:v>286.36979166666669</c:v>
                </c:pt>
                <c:pt idx="111119">
                  <c:v>286.37239583333331</c:v>
                </c:pt>
                <c:pt idx="111120">
                  <c:v>286.375</c:v>
                </c:pt>
                <c:pt idx="111121">
                  <c:v>286.37760416666669</c:v>
                </c:pt>
                <c:pt idx="111122">
                  <c:v>286.38020833333331</c:v>
                </c:pt>
                <c:pt idx="111123">
                  <c:v>286.3828125</c:v>
                </c:pt>
                <c:pt idx="111124">
                  <c:v>286.38541666666669</c:v>
                </c:pt>
                <c:pt idx="111125">
                  <c:v>286.38802083333331</c:v>
                </c:pt>
                <c:pt idx="111126">
                  <c:v>286.390625</c:v>
                </c:pt>
                <c:pt idx="111127">
                  <c:v>286.39322916666669</c:v>
                </c:pt>
                <c:pt idx="111128">
                  <c:v>286.39583333333331</c:v>
                </c:pt>
                <c:pt idx="111129">
                  <c:v>286.3984375</c:v>
                </c:pt>
                <c:pt idx="111130">
                  <c:v>286.40104166666669</c:v>
                </c:pt>
                <c:pt idx="111131">
                  <c:v>286.40364583333331</c:v>
                </c:pt>
                <c:pt idx="111132">
                  <c:v>286.40625</c:v>
                </c:pt>
                <c:pt idx="111133">
                  <c:v>286.40885416666669</c:v>
                </c:pt>
                <c:pt idx="111134">
                  <c:v>286.41145833333331</c:v>
                </c:pt>
                <c:pt idx="111135">
                  <c:v>286.4140625</c:v>
                </c:pt>
                <c:pt idx="111136">
                  <c:v>286.41666666666669</c:v>
                </c:pt>
                <c:pt idx="111137">
                  <c:v>286.41927083333331</c:v>
                </c:pt>
                <c:pt idx="111138">
                  <c:v>286.421875</c:v>
                </c:pt>
                <c:pt idx="111139">
                  <c:v>286.42447916666669</c:v>
                </c:pt>
                <c:pt idx="111140">
                  <c:v>286.42708333333331</c:v>
                </c:pt>
                <c:pt idx="111141">
                  <c:v>286.4296875</c:v>
                </c:pt>
                <c:pt idx="111142">
                  <c:v>286.43229166666669</c:v>
                </c:pt>
                <c:pt idx="111143">
                  <c:v>286.43489583333331</c:v>
                </c:pt>
                <c:pt idx="111144">
                  <c:v>286.4375</c:v>
                </c:pt>
                <c:pt idx="111145">
                  <c:v>286.44010416666669</c:v>
                </c:pt>
                <c:pt idx="111146">
                  <c:v>286.44270833333331</c:v>
                </c:pt>
                <c:pt idx="111147">
                  <c:v>286.4453125</c:v>
                </c:pt>
                <c:pt idx="111148">
                  <c:v>286.44791666666669</c:v>
                </c:pt>
                <c:pt idx="111149">
                  <c:v>286.45052083333331</c:v>
                </c:pt>
                <c:pt idx="111150">
                  <c:v>286.453125</c:v>
                </c:pt>
                <c:pt idx="111151">
                  <c:v>286.45572916666669</c:v>
                </c:pt>
                <c:pt idx="111152">
                  <c:v>286.45833333333331</c:v>
                </c:pt>
                <c:pt idx="111153">
                  <c:v>286.4609375</c:v>
                </c:pt>
                <c:pt idx="111154">
                  <c:v>286.46354166666669</c:v>
                </c:pt>
                <c:pt idx="111155">
                  <c:v>286.46614583333331</c:v>
                </c:pt>
                <c:pt idx="111156">
                  <c:v>286.46875</c:v>
                </c:pt>
                <c:pt idx="111157">
                  <c:v>286.47135416666669</c:v>
                </c:pt>
                <c:pt idx="111158">
                  <c:v>286.47395833333331</c:v>
                </c:pt>
                <c:pt idx="111159">
                  <c:v>286.4765625</c:v>
                </c:pt>
                <c:pt idx="111160">
                  <c:v>286.47916666666669</c:v>
                </c:pt>
                <c:pt idx="111161">
                  <c:v>286.48177083333331</c:v>
                </c:pt>
                <c:pt idx="111162">
                  <c:v>286.484375</c:v>
                </c:pt>
                <c:pt idx="111163">
                  <c:v>286.48697916666669</c:v>
                </c:pt>
                <c:pt idx="111164">
                  <c:v>286.48958333333331</c:v>
                </c:pt>
                <c:pt idx="111165">
                  <c:v>286.4921875</c:v>
                </c:pt>
                <c:pt idx="111166">
                  <c:v>286.49479166666669</c:v>
                </c:pt>
                <c:pt idx="111167">
                  <c:v>286.49739583333331</c:v>
                </c:pt>
                <c:pt idx="111168">
                  <c:v>286.5</c:v>
                </c:pt>
                <c:pt idx="111169">
                  <c:v>286.50260416666669</c:v>
                </c:pt>
                <c:pt idx="111170">
                  <c:v>286.50520833333331</c:v>
                </c:pt>
                <c:pt idx="111171">
                  <c:v>286.5078125</c:v>
                </c:pt>
                <c:pt idx="111172">
                  <c:v>286.51041666666669</c:v>
                </c:pt>
                <c:pt idx="111173">
                  <c:v>286.51302083333331</c:v>
                </c:pt>
                <c:pt idx="111174">
                  <c:v>286.515625</c:v>
                </c:pt>
                <c:pt idx="111175">
                  <c:v>286.51822916666669</c:v>
                </c:pt>
                <c:pt idx="111176">
                  <c:v>286.52083333333331</c:v>
                </c:pt>
                <c:pt idx="111177">
                  <c:v>286.5234375</c:v>
                </c:pt>
                <c:pt idx="111178">
                  <c:v>286.52604166666669</c:v>
                </c:pt>
                <c:pt idx="111179">
                  <c:v>286.52864583333331</c:v>
                </c:pt>
                <c:pt idx="111180">
                  <c:v>286.53125</c:v>
                </c:pt>
                <c:pt idx="111181">
                  <c:v>286.53385416666669</c:v>
                </c:pt>
                <c:pt idx="111182">
                  <c:v>286.53645833333331</c:v>
                </c:pt>
                <c:pt idx="111183">
                  <c:v>286.5390625</c:v>
                </c:pt>
                <c:pt idx="111184">
                  <c:v>286.54166666666669</c:v>
                </c:pt>
                <c:pt idx="111185">
                  <c:v>286.54427083333331</c:v>
                </c:pt>
                <c:pt idx="111186">
                  <c:v>286.546875</c:v>
                </c:pt>
                <c:pt idx="111187">
                  <c:v>286.54947916666669</c:v>
                </c:pt>
                <c:pt idx="111188">
                  <c:v>286.55208333333331</c:v>
                </c:pt>
                <c:pt idx="111189">
                  <c:v>286.5546875</c:v>
                </c:pt>
                <c:pt idx="111190">
                  <c:v>286.55729166666669</c:v>
                </c:pt>
                <c:pt idx="111191">
                  <c:v>286.55989583333331</c:v>
                </c:pt>
                <c:pt idx="111192">
                  <c:v>286.5625</c:v>
                </c:pt>
                <c:pt idx="111193">
                  <c:v>286.56510416666669</c:v>
                </c:pt>
                <c:pt idx="111194">
                  <c:v>286.56770833333331</c:v>
                </c:pt>
                <c:pt idx="111195">
                  <c:v>286.5703125</c:v>
                </c:pt>
                <c:pt idx="111196">
                  <c:v>286.57291666666669</c:v>
                </c:pt>
                <c:pt idx="111197">
                  <c:v>286.57552083333331</c:v>
                </c:pt>
                <c:pt idx="111198">
                  <c:v>286.578125</c:v>
                </c:pt>
                <c:pt idx="111199">
                  <c:v>286.58072916666669</c:v>
                </c:pt>
                <c:pt idx="111200">
                  <c:v>286.58333333333331</c:v>
                </c:pt>
                <c:pt idx="111201">
                  <c:v>286.5859375</c:v>
                </c:pt>
                <c:pt idx="111202">
                  <c:v>286.58854166666669</c:v>
                </c:pt>
                <c:pt idx="111203">
                  <c:v>286.59114583333331</c:v>
                </c:pt>
                <c:pt idx="111204">
                  <c:v>286.59375</c:v>
                </c:pt>
                <c:pt idx="111205">
                  <c:v>286.59635416666669</c:v>
                </c:pt>
                <c:pt idx="111206">
                  <c:v>286.59895833333331</c:v>
                </c:pt>
                <c:pt idx="111207">
                  <c:v>286.6015625</c:v>
                </c:pt>
                <c:pt idx="111208">
                  <c:v>286.60416666666669</c:v>
                </c:pt>
                <c:pt idx="111209">
                  <c:v>286.60677083333331</c:v>
                </c:pt>
                <c:pt idx="111210">
                  <c:v>286.609375</c:v>
                </c:pt>
                <c:pt idx="111211">
                  <c:v>286.61197916666669</c:v>
                </c:pt>
                <c:pt idx="111212">
                  <c:v>286.61458333333331</c:v>
                </c:pt>
                <c:pt idx="111213">
                  <c:v>286.6171875</c:v>
                </c:pt>
                <c:pt idx="111214">
                  <c:v>286.61979166666669</c:v>
                </c:pt>
                <c:pt idx="111215">
                  <c:v>286.62239583333331</c:v>
                </c:pt>
                <c:pt idx="111216">
                  <c:v>286.625</c:v>
                </c:pt>
                <c:pt idx="111217">
                  <c:v>286.62760416666669</c:v>
                </c:pt>
                <c:pt idx="111218">
                  <c:v>286.63020833333331</c:v>
                </c:pt>
                <c:pt idx="111219">
                  <c:v>286.6328125</c:v>
                </c:pt>
                <c:pt idx="111220">
                  <c:v>286.63541666666669</c:v>
                </c:pt>
                <c:pt idx="111221">
                  <c:v>286.63802083333331</c:v>
                </c:pt>
                <c:pt idx="111222">
                  <c:v>286.640625</c:v>
                </c:pt>
                <c:pt idx="111223">
                  <c:v>286.64322916666669</c:v>
                </c:pt>
                <c:pt idx="111224">
                  <c:v>286.64583333333331</c:v>
                </c:pt>
                <c:pt idx="111225">
                  <c:v>286.6484375</c:v>
                </c:pt>
                <c:pt idx="111226">
                  <c:v>286.65104166666669</c:v>
                </c:pt>
                <c:pt idx="111227">
                  <c:v>286.65364583333331</c:v>
                </c:pt>
                <c:pt idx="111228">
                  <c:v>286.65625</c:v>
                </c:pt>
                <c:pt idx="111229">
                  <c:v>286.65885416666669</c:v>
                </c:pt>
                <c:pt idx="111230">
                  <c:v>286.66145833333331</c:v>
                </c:pt>
                <c:pt idx="111231">
                  <c:v>286.6640625</c:v>
                </c:pt>
                <c:pt idx="111232">
                  <c:v>286.66666666666669</c:v>
                </c:pt>
                <c:pt idx="111233">
                  <c:v>286.66927083333331</c:v>
                </c:pt>
                <c:pt idx="111234">
                  <c:v>286.671875</c:v>
                </c:pt>
                <c:pt idx="111235">
                  <c:v>286.67447916666669</c:v>
                </c:pt>
                <c:pt idx="111236">
                  <c:v>286.67708333333331</c:v>
                </c:pt>
                <c:pt idx="111237">
                  <c:v>286.6796875</c:v>
                </c:pt>
                <c:pt idx="111238">
                  <c:v>286.68229166666669</c:v>
                </c:pt>
                <c:pt idx="111239">
                  <c:v>286.68489583333331</c:v>
                </c:pt>
                <c:pt idx="111240">
                  <c:v>286.6875</c:v>
                </c:pt>
                <c:pt idx="111241">
                  <c:v>286.69010416666669</c:v>
                </c:pt>
                <c:pt idx="111242">
                  <c:v>286.69270833333331</c:v>
                </c:pt>
                <c:pt idx="111243">
                  <c:v>286.6953125</c:v>
                </c:pt>
                <c:pt idx="111244">
                  <c:v>286.69791666666669</c:v>
                </c:pt>
                <c:pt idx="111245">
                  <c:v>286.70052083333331</c:v>
                </c:pt>
                <c:pt idx="111246">
                  <c:v>286.703125</c:v>
                </c:pt>
                <c:pt idx="111247">
                  <c:v>286.70572916666669</c:v>
                </c:pt>
                <c:pt idx="111248">
                  <c:v>286.70833333333331</c:v>
                </c:pt>
                <c:pt idx="111249">
                  <c:v>286.7109375</c:v>
                </c:pt>
                <c:pt idx="111250">
                  <c:v>286.71354166666669</c:v>
                </c:pt>
                <c:pt idx="111251">
                  <c:v>286.71614583333331</c:v>
                </c:pt>
                <c:pt idx="111252">
                  <c:v>286.71875</c:v>
                </c:pt>
                <c:pt idx="111253">
                  <c:v>286.72135416666669</c:v>
                </c:pt>
                <c:pt idx="111254">
                  <c:v>286.72395833333331</c:v>
                </c:pt>
                <c:pt idx="111255">
                  <c:v>286.7265625</c:v>
                </c:pt>
                <c:pt idx="111256">
                  <c:v>286.72916666666669</c:v>
                </c:pt>
                <c:pt idx="111257">
                  <c:v>286.73177083333331</c:v>
                </c:pt>
                <c:pt idx="111258">
                  <c:v>286.734375</c:v>
                </c:pt>
                <c:pt idx="111259">
                  <c:v>286.73697916666669</c:v>
                </c:pt>
                <c:pt idx="111260">
                  <c:v>286.73958333333331</c:v>
                </c:pt>
                <c:pt idx="111261">
                  <c:v>286.7421875</c:v>
                </c:pt>
                <c:pt idx="111262">
                  <c:v>286.74479166666669</c:v>
                </c:pt>
                <c:pt idx="111263">
                  <c:v>286.74739583333331</c:v>
                </c:pt>
                <c:pt idx="111264">
                  <c:v>286.75</c:v>
                </c:pt>
                <c:pt idx="111265">
                  <c:v>286.75260416666669</c:v>
                </c:pt>
                <c:pt idx="111266">
                  <c:v>286.75520833333331</c:v>
                </c:pt>
                <c:pt idx="111267">
                  <c:v>286.7578125</c:v>
                </c:pt>
                <c:pt idx="111268">
                  <c:v>286.76041666666669</c:v>
                </c:pt>
                <c:pt idx="111269">
                  <c:v>286.76302083333331</c:v>
                </c:pt>
                <c:pt idx="111270">
                  <c:v>286.765625</c:v>
                </c:pt>
                <c:pt idx="111271">
                  <c:v>286.76822916666669</c:v>
                </c:pt>
                <c:pt idx="111272">
                  <c:v>286.77083333333331</c:v>
                </c:pt>
                <c:pt idx="111273">
                  <c:v>286.7734375</c:v>
                </c:pt>
                <c:pt idx="111274">
                  <c:v>286.77604166666669</c:v>
                </c:pt>
                <c:pt idx="111275">
                  <c:v>286.77864583333331</c:v>
                </c:pt>
                <c:pt idx="111276">
                  <c:v>286.78125</c:v>
                </c:pt>
                <c:pt idx="111277">
                  <c:v>286.78385416666669</c:v>
                </c:pt>
                <c:pt idx="111278">
                  <c:v>286.78645833333331</c:v>
                </c:pt>
                <c:pt idx="111279">
                  <c:v>286.7890625</c:v>
                </c:pt>
                <c:pt idx="111280">
                  <c:v>286.79166666666669</c:v>
                </c:pt>
                <c:pt idx="111281">
                  <c:v>286.79427083333331</c:v>
                </c:pt>
                <c:pt idx="111282">
                  <c:v>286.796875</c:v>
                </c:pt>
                <c:pt idx="111283">
                  <c:v>286.79947916666669</c:v>
                </c:pt>
                <c:pt idx="111284">
                  <c:v>286.80208333333331</c:v>
                </c:pt>
                <c:pt idx="111285">
                  <c:v>286.8046875</c:v>
                </c:pt>
                <c:pt idx="111286">
                  <c:v>286.80729166666669</c:v>
                </c:pt>
                <c:pt idx="111287">
                  <c:v>286.80989583333331</c:v>
                </c:pt>
                <c:pt idx="111288">
                  <c:v>286.8125</c:v>
                </c:pt>
                <c:pt idx="111289">
                  <c:v>286.81510416666669</c:v>
                </c:pt>
                <c:pt idx="111290">
                  <c:v>286.81770833333331</c:v>
                </c:pt>
                <c:pt idx="111291">
                  <c:v>286.8203125</c:v>
                </c:pt>
                <c:pt idx="111292">
                  <c:v>286.82291666666669</c:v>
                </c:pt>
                <c:pt idx="111293">
                  <c:v>286.82552083333331</c:v>
                </c:pt>
                <c:pt idx="111294">
                  <c:v>286.828125</c:v>
                </c:pt>
                <c:pt idx="111295">
                  <c:v>286.83072916666669</c:v>
                </c:pt>
                <c:pt idx="111296">
                  <c:v>286.83333333333331</c:v>
                </c:pt>
                <c:pt idx="111297">
                  <c:v>286.8359375</c:v>
                </c:pt>
                <c:pt idx="111298">
                  <c:v>286.83854166666669</c:v>
                </c:pt>
                <c:pt idx="111299">
                  <c:v>286.84114583333331</c:v>
                </c:pt>
                <c:pt idx="111300">
                  <c:v>286.84375</c:v>
                </c:pt>
                <c:pt idx="111301">
                  <c:v>286.84635416666669</c:v>
                </c:pt>
                <c:pt idx="111302">
                  <c:v>286.84895833333331</c:v>
                </c:pt>
                <c:pt idx="111303">
                  <c:v>286.8515625</c:v>
                </c:pt>
                <c:pt idx="111304">
                  <c:v>286.85416666666669</c:v>
                </c:pt>
                <c:pt idx="111305">
                  <c:v>286.85677083333331</c:v>
                </c:pt>
                <c:pt idx="111306">
                  <c:v>286.859375</c:v>
                </c:pt>
                <c:pt idx="111307">
                  <c:v>286.86197916666669</c:v>
                </c:pt>
                <c:pt idx="111308">
                  <c:v>286.86458333333331</c:v>
                </c:pt>
                <c:pt idx="111309">
                  <c:v>286.8671875</c:v>
                </c:pt>
                <c:pt idx="111310">
                  <c:v>286.86979166666669</c:v>
                </c:pt>
                <c:pt idx="111311">
                  <c:v>286.87239583333331</c:v>
                </c:pt>
                <c:pt idx="111312">
                  <c:v>286.875</c:v>
                </c:pt>
                <c:pt idx="111313">
                  <c:v>286.87760416666669</c:v>
                </c:pt>
                <c:pt idx="111314">
                  <c:v>286.88020833333331</c:v>
                </c:pt>
                <c:pt idx="111315">
                  <c:v>286.8828125</c:v>
                </c:pt>
                <c:pt idx="111316">
                  <c:v>286.88541666666669</c:v>
                </c:pt>
                <c:pt idx="111317">
                  <c:v>286.88802083333331</c:v>
                </c:pt>
                <c:pt idx="111318">
                  <c:v>286.890625</c:v>
                </c:pt>
                <c:pt idx="111319">
                  <c:v>286.89322916666669</c:v>
                </c:pt>
                <c:pt idx="111320">
                  <c:v>286.89583333333331</c:v>
                </c:pt>
                <c:pt idx="111321">
                  <c:v>286.8984375</c:v>
                </c:pt>
                <c:pt idx="111322">
                  <c:v>286.90104166666669</c:v>
                </c:pt>
                <c:pt idx="111323">
                  <c:v>286.90364583333331</c:v>
                </c:pt>
                <c:pt idx="111324">
                  <c:v>286.90625</c:v>
                </c:pt>
                <c:pt idx="111325">
                  <c:v>286.90885416666669</c:v>
                </c:pt>
                <c:pt idx="111326">
                  <c:v>286.91145833333331</c:v>
                </c:pt>
                <c:pt idx="111327">
                  <c:v>286.9140625</c:v>
                </c:pt>
                <c:pt idx="111328">
                  <c:v>286.91666666666669</c:v>
                </c:pt>
                <c:pt idx="111329">
                  <c:v>286.91927083333331</c:v>
                </c:pt>
                <c:pt idx="111330">
                  <c:v>286.921875</c:v>
                </c:pt>
                <c:pt idx="111331">
                  <c:v>286.92447916666669</c:v>
                </c:pt>
                <c:pt idx="111332">
                  <c:v>286.92708333333331</c:v>
                </c:pt>
                <c:pt idx="111333">
                  <c:v>286.9296875</c:v>
                </c:pt>
                <c:pt idx="111334">
                  <c:v>286.93229166666669</c:v>
                </c:pt>
                <c:pt idx="111335">
                  <c:v>286.93489583333331</c:v>
                </c:pt>
                <c:pt idx="111336">
                  <c:v>286.9375</c:v>
                </c:pt>
                <c:pt idx="111337">
                  <c:v>286.94010416666669</c:v>
                </c:pt>
                <c:pt idx="111338">
                  <c:v>286.94270833333331</c:v>
                </c:pt>
                <c:pt idx="111339">
                  <c:v>286.9453125</c:v>
                </c:pt>
                <c:pt idx="111340">
                  <c:v>286.94791666666669</c:v>
                </c:pt>
                <c:pt idx="111341">
                  <c:v>286.95052083333331</c:v>
                </c:pt>
                <c:pt idx="111342">
                  <c:v>286.953125</c:v>
                </c:pt>
                <c:pt idx="111343">
                  <c:v>286.95572916666669</c:v>
                </c:pt>
                <c:pt idx="111344">
                  <c:v>286.95833333333331</c:v>
                </c:pt>
                <c:pt idx="111345">
                  <c:v>286.9609375</c:v>
                </c:pt>
                <c:pt idx="111346">
                  <c:v>286.96354166666669</c:v>
                </c:pt>
                <c:pt idx="111347">
                  <c:v>286.96614583333331</c:v>
                </c:pt>
                <c:pt idx="111348">
                  <c:v>286.96875</c:v>
                </c:pt>
                <c:pt idx="111349">
                  <c:v>286.97135416666669</c:v>
                </c:pt>
                <c:pt idx="111350">
                  <c:v>286.97395833333331</c:v>
                </c:pt>
                <c:pt idx="111351">
                  <c:v>286.9765625</c:v>
                </c:pt>
                <c:pt idx="111352">
                  <c:v>286.97916666666669</c:v>
                </c:pt>
                <c:pt idx="111353">
                  <c:v>286.98177083333331</c:v>
                </c:pt>
                <c:pt idx="111354">
                  <c:v>286.984375</c:v>
                </c:pt>
                <c:pt idx="111355">
                  <c:v>286.98697916666669</c:v>
                </c:pt>
                <c:pt idx="111356">
                  <c:v>286.98958333333331</c:v>
                </c:pt>
                <c:pt idx="111357">
                  <c:v>286.9921875</c:v>
                </c:pt>
                <c:pt idx="111358">
                  <c:v>286.99479166666669</c:v>
                </c:pt>
                <c:pt idx="111359">
                  <c:v>286.99739583333331</c:v>
                </c:pt>
                <c:pt idx="111360">
                  <c:v>287</c:v>
                </c:pt>
                <c:pt idx="111361">
                  <c:v>287.00260416666669</c:v>
                </c:pt>
                <c:pt idx="111362">
                  <c:v>287.00520833333331</c:v>
                </c:pt>
                <c:pt idx="111363">
                  <c:v>287.0078125</c:v>
                </c:pt>
                <c:pt idx="111364">
                  <c:v>287.01041666666669</c:v>
                </c:pt>
                <c:pt idx="111365">
                  <c:v>287.01302083333331</c:v>
                </c:pt>
                <c:pt idx="111366">
                  <c:v>287.015625</c:v>
                </c:pt>
                <c:pt idx="111367">
                  <c:v>287.01822916666669</c:v>
                </c:pt>
                <c:pt idx="111368">
                  <c:v>287.02083333333331</c:v>
                </c:pt>
                <c:pt idx="111369">
                  <c:v>287.0234375</c:v>
                </c:pt>
                <c:pt idx="111370">
                  <c:v>287.02604166666669</c:v>
                </c:pt>
                <c:pt idx="111371">
                  <c:v>287.02864583333331</c:v>
                </c:pt>
                <c:pt idx="111372">
                  <c:v>287.03125</c:v>
                </c:pt>
                <c:pt idx="111373">
                  <c:v>287.03385416666669</c:v>
                </c:pt>
                <c:pt idx="111374">
                  <c:v>287.03645833333331</c:v>
                </c:pt>
                <c:pt idx="111375">
                  <c:v>287.0390625</c:v>
                </c:pt>
                <c:pt idx="111376">
                  <c:v>287.04166666666669</c:v>
                </c:pt>
                <c:pt idx="111377">
                  <c:v>287.04427083333331</c:v>
                </c:pt>
                <c:pt idx="111378">
                  <c:v>287.046875</c:v>
                </c:pt>
                <c:pt idx="111379">
                  <c:v>287.04947916666669</c:v>
                </c:pt>
                <c:pt idx="111380">
                  <c:v>287.05208333333331</c:v>
                </c:pt>
                <c:pt idx="111381">
                  <c:v>287.0546875</c:v>
                </c:pt>
                <c:pt idx="111382">
                  <c:v>287.05729166666669</c:v>
                </c:pt>
                <c:pt idx="111383">
                  <c:v>287.05989583333331</c:v>
                </c:pt>
                <c:pt idx="111384">
                  <c:v>287.0625</c:v>
                </c:pt>
                <c:pt idx="111385">
                  <c:v>287.06510416666669</c:v>
                </c:pt>
                <c:pt idx="111386">
                  <c:v>287.06770833333331</c:v>
                </c:pt>
                <c:pt idx="111387">
                  <c:v>287.0703125</c:v>
                </c:pt>
                <c:pt idx="111388">
                  <c:v>287.07291666666669</c:v>
                </c:pt>
                <c:pt idx="111389">
                  <c:v>287.07552083333331</c:v>
                </c:pt>
                <c:pt idx="111390">
                  <c:v>287.078125</c:v>
                </c:pt>
                <c:pt idx="111391">
                  <c:v>287.08072916666669</c:v>
                </c:pt>
                <c:pt idx="111392">
                  <c:v>287.08333333333331</c:v>
                </c:pt>
                <c:pt idx="111393">
                  <c:v>287.0859375</c:v>
                </c:pt>
                <c:pt idx="111394">
                  <c:v>287.08854166666669</c:v>
                </c:pt>
                <c:pt idx="111395">
                  <c:v>287.09114583333331</c:v>
                </c:pt>
                <c:pt idx="111396">
                  <c:v>287.09375</c:v>
                </c:pt>
                <c:pt idx="111397">
                  <c:v>287.09635416666669</c:v>
                </c:pt>
                <c:pt idx="111398">
                  <c:v>287.09895833333331</c:v>
                </c:pt>
                <c:pt idx="111399">
                  <c:v>287.1015625</c:v>
                </c:pt>
                <c:pt idx="111400">
                  <c:v>287.10416666666669</c:v>
                </c:pt>
                <c:pt idx="111401">
                  <c:v>287.10677083333331</c:v>
                </c:pt>
                <c:pt idx="111402">
                  <c:v>287.109375</c:v>
                </c:pt>
                <c:pt idx="111403">
                  <c:v>287.11197916666669</c:v>
                </c:pt>
                <c:pt idx="111404">
                  <c:v>287.11458333333331</c:v>
                </c:pt>
                <c:pt idx="111405">
                  <c:v>287.1171875</c:v>
                </c:pt>
                <c:pt idx="111406">
                  <c:v>287.11979166666669</c:v>
                </c:pt>
                <c:pt idx="111407">
                  <c:v>287.12239583333331</c:v>
                </c:pt>
                <c:pt idx="111408">
                  <c:v>287.125</c:v>
                </c:pt>
                <c:pt idx="111409">
                  <c:v>287.12760416666669</c:v>
                </c:pt>
                <c:pt idx="111410">
                  <c:v>287.13020833333331</c:v>
                </c:pt>
                <c:pt idx="111411">
                  <c:v>287.1328125</c:v>
                </c:pt>
                <c:pt idx="111412">
                  <c:v>287.13541666666669</c:v>
                </c:pt>
                <c:pt idx="111413">
                  <c:v>287.13802083333331</c:v>
                </c:pt>
                <c:pt idx="111414">
                  <c:v>287.140625</c:v>
                </c:pt>
                <c:pt idx="111415">
                  <c:v>287.14322916666669</c:v>
                </c:pt>
                <c:pt idx="111416">
                  <c:v>287.14583333333331</c:v>
                </c:pt>
                <c:pt idx="111417">
                  <c:v>287.1484375</c:v>
                </c:pt>
                <c:pt idx="111418">
                  <c:v>287.15104166666669</c:v>
                </c:pt>
                <c:pt idx="111419">
                  <c:v>287.15364583333331</c:v>
                </c:pt>
                <c:pt idx="111420">
                  <c:v>287.15625</c:v>
                </c:pt>
                <c:pt idx="111421">
                  <c:v>287.15885416666669</c:v>
                </c:pt>
                <c:pt idx="111422">
                  <c:v>287.16145833333331</c:v>
                </c:pt>
                <c:pt idx="111423">
                  <c:v>287.1640625</c:v>
                </c:pt>
                <c:pt idx="111424">
                  <c:v>287.16666666666669</c:v>
                </c:pt>
                <c:pt idx="111425">
                  <c:v>287.16927083333331</c:v>
                </c:pt>
                <c:pt idx="111426">
                  <c:v>287.171875</c:v>
                </c:pt>
                <c:pt idx="111427">
                  <c:v>287.17447916666669</c:v>
                </c:pt>
                <c:pt idx="111428">
                  <c:v>287.17708333333331</c:v>
                </c:pt>
                <c:pt idx="111429">
                  <c:v>287.1796875</c:v>
                </c:pt>
                <c:pt idx="111430">
                  <c:v>287.18229166666669</c:v>
                </c:pt>
                <c:pt idx="111431">
                  <c:v>287.18489583333331</c:v>
                </c:pt>
                <c:pt idx="111432">
                  <c:v>287.1875</c:v>
                </c:pt>
                <c:pt idx="111433">
                  <c:v>287.19010416666669</c:v>
                </c:pt>
                <c:pt idx="111434">
                  <c:v>287.19270833333331</c:v>
                </c:pt>
                <c:pt idx="111435">
                  <c:v>287.1953125</c:v>
                </c:pt>
                <c:pt idx="111436">
                  <c:v>287.19791666666669</c:v>
                </c:pt>
                <c:pt idx="111437">
                  <c:v>287.20052083333331</c:v>
                </c:pt>
                <c:pt idx="111438">
                  <c:v>287.203125</c:v>
                </c:pt>
                <c:pt idx="111439">
                  <c:v>287.20572916666669</c:v>
                </c:pt>
                <c:pt idx="111440">
                  <c:v>287.20833333333331</c:v>
                </c:pt>
                <c:pt idx="111441">
                  <c:v>287.2109375</c:v>
                </c:pt>
                <c:pt idx="111442">
                  <c:v>287.21354166666669</c:v>
                </c:pt>
                <c:pt idx="111443">
                  <c:v>287.21614583333331</c:v>
                </c:pt>
                <c:pt idx="111444">
                  <c:v>287.21875</c:v>
                </c:pt>
                <c:pt idx="111445">
                  <c:v>287.22135416666669</c:v>
                </c:pt>
                <c:pt idx="111446">
                  <c:v>287.22395833333331</c:v>
                </c:pt>
                <c:pt idx="111447">
                  <c:v>287.2265625</c:v>
                </c:pt>
                <c:pt idx="111448">
                  <c:v>287.22916666666669</c:v>
                </c:pt>
                <c:pt idx="111449">
                  <c:v>287.23177083333331</c:v>
                </c:pt>
                <c:pt idx="111450">
                  <c:v>287.234375</c:v>
                </c:pt>
                <c:pt idx="111451">
                  <c:v>287.23697916666669</c:v>
                </c:pt>
                <c:pt idx="111452">
                  <c:v>287.23958333333331</c:v>
                </c:pt>
                <c:pt idx="111453">
                  <c:v>287.2421875</c:v>
                </c:pt>
                <c:pt idx="111454">
                  <c:v>287.24479166666669</c:v>
                </c:pt>
                <c:pt idx="111455">
                  <c:v>287.24739583333331</c:v>
                </c:pt>
                <c:pt idx="111456">
                  <c:v>287.25</c:v>
                </c:pt>
                <c:pt idx="111457">
                  <c:v>287.25260416666669</c:v>
                </c:pt>
                <c:pt idx="111458">
                  <c:v>287.25520833333331</c:v>
                </c:pt>
                <c:pt idx="111459">
                  <c:v>287.2578125</c:v>
                </c:pt>
                <c:pt idx="111460">
                  <c:v>287.26041666666669</c:v>
                </c:pt>
                <c:pt idx="111461">
                  <c:v>287.26302083333331</c:v>
                </c:pt>
                <c:pt idx="111462">
                  <c:v>287.265625</c:v>
                </c:pt>
                <c:pt idx="111463">
                  <c:v>287.26822916666669</c:v>
                </c:pt>
                <c:pt idx="111464">
                  <c:v>287.27083333333331</c:v>
                </c:pt>
                <c:pt idx="111465">
                  <c:v>287.2734375</c:v>
                </c:pt>
                <c:pt idx="111466">
                  <c:v>287.27604166666669</c:v>
                </c:pt>
                <c:pt idx="111467">
                  <c:v>287.27864583333331</c:v>
                </c:pt>
                <c:pt idx="111468">
                  <c:v>287.28125</c:v>
                </c:pt>
                <c:pt idx="111469">
                  <c:v>287.28385416666669</c:v>
                </c:pt>
                <c:pt idx="111470">
                  <c:v>287.28645833333331</c:v>
                </c:pt>
                <c:pt idx="111471">
                  <c:v>287.2890625</c:v>
                </c:pt>
                <c:pt idx="111472">
                  <c:v>287.29166666666669</c:v>
                </c:pt>
                <c:pt idx="111473">
                  <c:v>287.29427083333331</c:v>
                </c:pt>
                <c:pt idx="111474">
                  <c:v>287.296875</c:v>
                </c:pt>
                <c:pt idx="111475">
                  <c:v>287.29947916666669</c:v>
                </c:pt>
                <c:pt idx="111476">
                  <c:v>287.30208333333331</c:v>
                </c:pt>
                <c:pt idx="111477">
                  <c:v>287.3046875</c:v>
                </c:pt>
                <c:pt idx="111478">
                  <c:v>287.30729166666669</c:v>
                </c:pt>
                <c:pt idx="111479">
                  <c:v>287.30989583333331</c:v>
                </c:pt>
                <c:pt idx="111480">
                  <c:v>287.3125</c:v>
                </c:pt>
                <c:pt idx="111481">
                  <c:v>287.31510416666669</c:v>
                </c:pt>
                <c:pt idx="111482">
                  <c:v>287.31770833333331</c:v>
                </c:pt>
                <c:pt idx="111483">
                  <c:v>287.3203125</c:v>
                </c:pt>
                <c:pt idx="111484">
                  <c:v>287.32291666666669</c:v>
                </c:pt>
                <c:pt idx="111485">
                  <c:v>287.32552083333331</c:v>
                </c:pt>
                <c:pt idx="111486">
                  <c:v>287.328125</c:v>
                </c:pt>
                <c:pt idx="111487">
                  <c:v>287.33072916666669</c:v>
                </c:pt>
                <c:pt idx="111488">
                  <c:v>287.33333333333331</c:v>
                </c:pt>
                <c:pt idx="111489">
                  <c:v>287.3359375</c:v>
                </c:pt>
                <c:pt idx="111490">
                  <c:v>287.33854166666669</c:v>
                </c:pt>
                <c:pt idx="111491">
                  <c:v>287.34114583333331</c:v>
                </c:pt>
                <c:pt idx="111492">
                  <c:v>287.34375</c:v>
                </c:pt>
                <c:pt idx="111493">
                  <c:v>287.34635416666669</c:v>
                </c:pt>
                <c:pt idx="111494">
                  <c:v>287.34895833333331</c:v>
                </c:pt>
                <c:pt idx="111495">
                  <c:v>287.3515625</c:v>
                </c:pt>
                <c:pt idx="111496">
                  <c:v>287.35416666666669</c:v>
                </c:pt>
                <c:pt idx="111497">
                  <c:v>287.35677083333331</c:v>
                </c:pt>
                <c:pt idx="111498">
                  <c:v>287.359375</c:v>
                </c:pt>
                <c:pt idx="111499">
                  <c:v>287.36197916666669</c:v>
                </c:pt>
                <c:pt idx="111500">
                  <c:v>287.36458333333331</c:v>
                </c:pt>
                <c:pt idx="111501">
                  <c:v>287.3671875</c:v>
                </c:pt>
                <c:pt idx="111502">
                  <c:v>287.36979166666669</c:v>
                </c:pt>
                <c:pt idx="111503">
                  <c:v>287.37239583333331</c:v>
                </c:pt>
                <c:pt idx="111504">
                  <c:v>287.375</c:v>
                </c:pt>
                <c:pt idx="111505">
                  <c:v>287.37760416666669</c:v>
                </c:pt>
                <c:pt idx="111506">
                  <c:v>287.38020833333331</c:v>
                </c:pt>
                <c:pt idx="111507">
                  <c:v>287.3828125</c:v>
                </c:pt>
                <c:pt idx="111508">
                  <c:v>287.38541666666669</c:v>
                </c:pt>
                <c:pt idx="111509">
                  <c:v>287.38802083333331</c:v>
                </c:pt>
                <c:pt idx="111510">
                  <c:v>287.390625</c:v>
                </c:pt>
                <c:pt idx="111511">
                  <c:v>287.39322916666669</c:v>
                </c:pt>
                <c:pt idx="111512">
                  <c:v>287.39583333333331</c:v>
                </c:pt>
                <c:pt idx="111513">
                  <c:v>287.3984375</c:v>
                </c:pt>
                <c:pt idx="111514">
                  <c:v>287.40104166666669</c:v>
                </c:pt>
                <c:pt idx="111515">
                  <c:v>287.40364583333331</c:v>
                </c:pt>
                <c:pt idx="111516">
                  <c:v>287.40625</c:v>
                </c:pt>
                <c:pt idx="111517">
                  <c:v>287.40885416666669</c:v>
                </c:pt>
                <c:pt idx="111518">
                  <c:v>287.41145833333331</c:v>
                </c:pt>
                <c:pt idx="111519">
                  <c:v>287.4140625</c:v>
                </c:pt>
                <c:pt idx="111520">
                  <c:v>287.41666666666669</c:v>
                </c:pt>
                <c:pt idx="111521">
                  <c:v>287.41927083333331</c:v>
                </c:pt>
                <c:pt idx="111522">
                  <c:v>287.421875</c:v>
                </c:pt>
                <c:pt idx="111523">
                  <c:v>287.42447916666669</c:v>
                </c:pt>
                <c:pt idx="111524">
                  <c:v>287.42708333333331</c:v>
                </c:pt>
                <c:pt idx="111525">
                  <c:v>287.4296875</c:v>
                </c:pt>
                <c:pt idx="111526">
                  <c:v>287.43229166666669</c:v>
                </c:pt>
                <c:pt idx="111527">
                  <c:v>287.43489583333331</c:v>
                </c:pt>
                <c:pt idx="111528">
                  <c:v>287.4375</c:v>
                </c:pt>
                <c:pt idx="111529">
                  <c:v>287.44010416666669</c:v>
                </c:pt>
                <c:pt idx="111530">
                  <c:v>287.44270833333331</c:v>
                </c:pt>
                <c:pt idx="111531">
                  <c:v>287.4453125</c:v>
                </c:pt>
                <c:pt idx="111532">
                  <c:v>287.44791666666669</c:v>
                </c:pt>
                <c:pt idx="111533">
                  <c:v>287.45052083333331</c:v>
                </c:pt>
                <c:pt idx="111534">
                  <c:v>287.453125</c:v>
                </c:pt>
                <c:pt idx="111535">
                  <c:v>287.45572916666669</c:v>
                </c:pt>
                <c:pt idx="111536">
                  <c:v>287.45833333333331</c:v>
                </c:pt>
                <c:pt idx="111537">
                  <c:v>287.4609375</c:v>
                </c:pt>
                <c:pt idx="111538">
                  <c:v>287.46354166666669</c:v>
                </c:pt>
                <c:pt idx="111539">
                  <c:v>287.46614583333331</c:v>
                </c:pt>
                <c:pt idx="111540">
                  <c:v>287.46875</c:v>
                </c:pt>
                <c:pt idx="111541">
                  <c:v>287.47135416666669</c:v>
                </c:pt>
                <c:pt idx="111542">
                  <c:v>287.47395833333331</c:v>
                </c:pt>
                <c:pt idx="111543">
                  <c:v>287.4765625</c:v>
                </c:pt>
                <c:pt idx="111544">
                  <c:v>287.47916666666669</c:v>
                </c:pt>
                <c:pt idx="111545">
                  <c:v>287.48177083333331</c:v>
                </c:pt>
                <c:pt idx="111546">
                  <c:v>287.484375</c:v>
                </c:pt>
                <c:pt idx="111547">
                  <c:v>287.48697916666669</c:v>
                </c:pt>
                <c:pt idx="111548">
                  <c:v>287.48958333333331</c:v>
                </c:pt>
                <c:pt idx="111549">
                  <c:v>287.4921875</c:v>
                </c:pt>
                <c:pt idx="111550">
                  <c:v>287.49479166666669</c:v>
                </c:pt>
                <c:pt idx="111551">
                  <c:v>287.49739583333331</c:v>
                </c:pt>
                <c:pt idx="111552">
                  <c:v>287.5</c:v>
                </c:pt>
                <c:pt idx="111553">
                  <c:v>287.50260416666669</c:v>
                </c:pt>
                <c:pt idx="111554">
                  <c:v>287.50520833333331</c:v>
                </c:pt>
                <c:pt idx="111555">
                  <c:v>287.5078125</c:v>
                </c:pt>
                <c:pt idx="111556">
                  <c:v>287.51041666666669</c:v>
                </c:pt>
                <c:pt idx="111557">
                  <c:v>287.51302083333331</c:v>
                </c:pt>
                <c:pt idx="111558">
                  <c:v>287.515625</c:v>
                </c:pt>
                <c:pt idx="111559">
                  <c:v>287.51822916666669</c:v>
                </c:pt>
                <c:pt idx="111560">
                  <c:v>287.52083333333331</c:v>
                </c:pt>
                <c:pt idx="111561">
                  <c:v>287.5234375</c:v>
                </c:pt>
                <c:pt idx="111562">
                  <c:v>287.52604166666669</c:v>
                </c:pt>
                <c:pt idx="111563">
                  <c:v>287.52864583333331</c:v>
                </c:pt>
                <c:pt idx="111564">
                  <c:v>287.53125</c:v>
                </c:pt>
                <c:pt idx="111565">
                  <c:v>287.53385416666669</c:v>
                </c:pt>
                <c:pt idx="111566">
                  <c:v>287.53645833333331</c:v>
                </c:pt>
                <c:pt idx="111567">
                  <c:v>287.5390625</c:v>
                </c:pt>
                <c:pt idx="111568">
                  <c:v>287.54166666666669</c:v>
                </c:pt>
                <c:pt idx="111569">
                  <c:v>287.54427083333331</c:v>
                </c:pt>
                <c:pt idx="111570">
                  <c:v>287.546875</c:v>
                </c:pt>
                <c:pt idx="111571">
                  <c:v>287.54947916666669</c:v>
                </c:pt>
                <c:pt idx="111572">
                  <c:v>287.55208333333331</c:v>
                </c:pt>
                <c:pt idx="111573">
                  <c:v>287.5546875</c:v>
                </c:pt>
                <c:pt idx="111574">
                  <c:v>287.55729166666669</c:v>
                </c:pt>
                <c:pt idx="111575">
                  <c:v>287.55989583333331</c:v>
                </c:pt>
                <c:pt idx="111576">
                  <c:v>287.5625</c:v>
                </c:pt>
                <c:pt idx="111577">
                  <c:v>287.56510416666669</c:v>
                </c:pt>
                <c:pt idx="111578">
                  <c:v>287.56770833333331</c:v>
                </c:pt>
                <c:pt idx="111579">
                  <c:v>287.5703125</c:v>
                </c:pt>
                <c:pt idx="111580">
                  <c:v>287.57291666666669</c:v>
                </c:pt>
                <c:pt idx="111581">
                  <c:v>287.57552083333331</c:v>
                </c:pt>
                <c:pt idx="111582">
                  <c:v>287.578125</c:v>
                </c:pt>
                <c:pt idx="111583">
                  <c:v>287.58072916666669</c:v>
                </c:pt>
                <c:pt idx="111584">
                  <c:v>287.58333333333331</c:v>
                </c:pt>
                <c:pt idx="111585">
                  <c:v>287.5859375</c:v>
                </c:pt>
                <c:pt idx="111586">
                  <c:v>287.58854166666669</c:v>
                </c:pt>
                <c:pt idx="111587">
                  <c:v>287.59114583333331</c:v>
                </c:pt>
                <c:pt idx="111588">
                  <c:v>287.59375</c:v>
                </c:pt>
                <c:pt idx="111589">
                  <c:v>287.59635416666669</c:v>
                </c:pt>
                <c:pt idx="111590">
                  <c:v>287.59895833333331</c:v>
                </c:pt>
                <c:pt idx="111591">
                  <c:v>287.6015625</c:v>
                </c:pt>
                <c:pt idx="111592">
                  <c:v>287.60416666666669</c:v>
                </c:pt>
                <c:pt idx="111593">
                  <c:v>287.60677083333331</c:v>
                </c:pt>
                <c:pt idx="111594">
                  <c:v>287.609375</c:v>
                </c:pt>
                <c:pt idx="111595">
                  <c:v>287.61197916666669</c:v>
                </c:pt>
                <c:pt idx="111596">
                  <c:v>287.61458333333331</c:v>
                </c:pt>
                <c:pt idx="111597">
                  <c:v>287.6171875</c:v>
                </c:pt>
                <c:pt idx="111598">
                  <c:v>287.61979166666669</c:v>
                </c:pt>
                <c:pt idx="111599">
                  <c:v>287.62239583333331</c:v>
                </c:pt>
                <c:pt idx="111600">
                  <c:v>287.625</c:v>
                </c:pt>
                <c:pt idx="111601">
                  <c:v>287.62760416666669</c:v>
                </c:pt>
                <c:pt idx="111602">
                  <c:v>287.63020833333331</c:v>
                </c:pt>
                <c:pt idx="111603">
                  <c:v>287.6328125</c:v>
                </c:pt>
                <c:pt idx="111604">
                  <c:v>287.63541666666669</c:v>
                </c:pt>
                <c:pt idx="111605">
                  <c:v>287.63802083333331</c:v>
                </c:pt>
                <c:pt idx="111606">
                  <c:v>287.640625</c:v>
                </c:pt>
                <c:pt idx="111607">
                  <c:v>287.64322916666669</c:v>
                </c:pt>
                <c:pt idx="111608">
                  <c:v>287.64583333333331</c:v>
                </c:pt>
                <c:pt idx="111609">
                  <c:v>287.6484375</c:v>
                </c:pt>
                <c:pt idx="111610">
                  <c:v>287.65104166666669</c:v>
                </c:pt>
                <c:pt idx="111611">
                  <c:v>287.65364583333331</c:v>
                </c:pt>
                <c:pt idx="111612">
                  <c:v>287.65625</c:v>
                </c:pt>
                <c:pt idx="111613">
                  <c:v>287.65885416666669</c:v>
                </c:pt>
                <c:pt idx="111614">
                  <c:v>287.66145833333331</c:v>
                </c:pt>
                <c:pt idx="111615">
                  <c:v>287.6640625</c:v>
                </c:pt>
                <c:pt idx="111616">
                  <c:v>287.66666666666669</c:v>
                </c:pt>
                <c:pt idx="111617">
                  <c:v>287.66927083333331</c:v>
                </c:pt>
                <c:pt idx="111618">
                  <c:v>287.671875</c:v>
                </c:pt>
                <c:pt idx="111619">
                  <c:v>287.67447916666669</c:v>
                </c:pt>
                <c:pt idx="111620">
                  <c:v>287.67708333333331</c:v>
                </c:pt>
                <c:pt idx="111621">
                  <c:v>287.6796875</c:v>
                </c:pt>
                <c:pt idx="111622">
                  <c:v>287.68229166666669</c:v>
                </c:pt>
                <c:pt idx="111623">
                  <c:v>287.68489583333331</c:v>
                </c:pt>
                <c:pt idx="111624">
                  <c:v>287.6875</c:v>
                </c:pt>
                <c:pt idx="111625">
                  <c:v>287.69010416666669</c:v>
                </c:pt>
                <c:pt idx="111626">
                  <c:v>287.69270833333331</c:v>
                </c:pt>
                <c:pt idx="111627">
                  <c:v>287.6953125</c:v>
                </c:pt>
                <c:pt idx="111628">
                  <c:v>287.69791666666669</c:v>
                </c:pt>
                <c:pt idx="111629">
                  <c:v>287.70052083333331</c:v>
                </c:pt>
                <c:pt idx="111630">
                  <c:v>287.703125</c:v>
                </c:pt>
                <c:pt idx="111631">
                  <c:v>287.70572916666669</c:v>
                </c:pt>
                <c:pt idx="111632">
                  <c:v>287.70833333333331</c:v>
                </c:pt>
                <c:pt idx="111633">
                  <c:v>287.7109375</c:v>
                </c:pt>
                <c:pt idx="111634">
                  <c:v>287.71354166666669</c:v>
                </c:pt>
                <c:pt idx="111635">
                  <c:v>287.71614583333331</c:v>
                </c:pt>
                <c:pt idx="111636">
                  <c:v>287.71875</c:v>
                </c:pt>
                <c:pt idx="111637">
                  <c:v>287.72135416666669</c:v>
                </c:pt>
                <c:pt idx="111638">
                  <c:v>287.72395833333331</c:v>
                </c:pt>
                <c:pt idx="111639">
                  <c:v>287.7265625</c:v>
                </c:pt>
                <c:pt idx="111640">
                  <c:v>287.72916666666669</c:v>
                </c:pt>
                <c:pt idx="111641">
                  <c:v>287.73177083333331</c:v>
                </c:pt>
                <c:pt idx="111642">
                  <c:v>287.734375</c:v>
                </c:pt>
                <c:pt idx="111643">
                  <c:v>287.73697916666669</c:v>
                </c:pt>
                <c:pt idx="111644">
                  <c:v>287.73958333333331</c:v>
                </c:pt>
                <c:pt idx="111645">
                  <c:v>287.7421875</c:v>
                </c:pt>
                <c:pt idx="111646">
                  <c:v>287.74479166666669</c:v>
                </c:pt>
                <c:pt idx="111647">
                  <c:v>287.74739583333331</c:v>
                </c:pt>
                <c:pt idx="111648">
                  <c:v>287.75</c:v>
                </c:pt>
                <c:pt idx="111649">
                  <c:v>287.75260416666669</c:v>
                </c:pt>
                <c:pt idx="111650">
                  <c:v>287.75520833333331</c:v>
                </c:pt>
                <c:pt idx="111651">
                  <c:v>287.7578125</c:v>
                </c:pt>
                <c:pt idx="111652">
                  <c:v>287.76041666666669</c:v>
                </c:pt>
                <c:pt idx="111653">
                  <c:v>287.76302083333331</c:v>
                </c:pt>
                <c:pt idx="111654">
                  <c:v>287.765625</c:v>
                </c:pt>
                <c:pt idx="111655">
                  <c:v>287.76822916666669</c:v>
                </c:pt>
                <c:pt idx="111656">
                  <c:v>287.77083333333331</c:v>
                </c:pt>
                <c:pt idx="111657">
                  <c:v>287.7734375</c:v>
                </c:pt>
                <c:pt idx="111658">
                  <c:v>287.77604166666669</c:v>
                </c:pt>
                <c:pt idx="111659">
                  <c:v>287.77864583333331</c:v>
                </c:pt>
                <c:pt idx="111660">
                  <c:v>287.78125</c:v>
                </c:pt>
                <c:pt idx="111661">
                  <c:v>287.78385416666669</c:v>
                </c:pt>
                <c:pt idx="111662">
                  <c:v>287.78645833333331</c:v>
                </c:pt>
                <c:pt idx="111663">
                  <c:v>287.7890625</c:v>
                </c:pt>
                <c:pt idx="111664">
                  <c:v>287.79166666666669</c:v>
                </c:pt>
                <c:pt idx="111665">
                  <c:v>287.79427083333331</c:v>
                </c:pt>
                <c:pt idx="111666">
                  <c:v>287.796875</c:v>
                </c:pt>
                <c:pt idx="111667">
                  <c:v>287.79947916666669</c:v>
                </c:pt>
                <c:pt idx="111668">
                  <c:v>287.80208333333331</c:v>
                </c:pt>
                <c:pt idx="111669">
                  <c:v>287.8046875</c:v>
                </c:pt>
                <c:pt idx="111670">
                  <c:v>287.80729166666669</c:v>
                </c:pt>
                <c:pt idx="111671">
                  <c:v>287.80989583333331</c:v>
                </c:pt>
                <c:pt idx="111672">
                  <c:v>287.8125</c:v>
                </c:pt>
                <c:pt idx="111673">
                  <c:v>287.81510416666669</c:v>
                </c:pt>
                <c:pt idx="111674">
                  <c:v>287.81770833333331</c:v>
                </c:pt>
                <c:pt idx="111675">
                  <c:v>287.8203125</c:v>
                </c:pt>
                <c:pt idx="111676">
                  <c:v>287.82291666666669</c:v>
                </c:pt>
                <c:pt idx="111677">
                  <c:v>287.82552083333331</c:v>
                </c:pt>
                <c:pt idx="111678">
                  <c:v>287.828125</c:v>
                </c:pt>
                <c:pt idx="111679">
                  <c:v>287.83072916666669</c:v>
                </c:pt>
                <c:pt idx="111680">
                  <c:v>287.83333333333331</c:v>
                </c:pt>
                <c:pt idx="111681">
                  <c:v>287.8359375</c:v>
                </c:pt>
                <c:pt idx="111682">
                  <c:v>287.83854166666669</c:v>
                </c:pt>
                <c:pt idx="111683">
                  <c:v>287.84114583333331</c:v>
                </c:pt>
                <c:pt idx="111684">
                  <c:v>287.84375</c:v>
                </c:pt>
                <c:pt idx="111685">
                  <c:v>287.84635416666669</c:v>
                </c:pt>
                <c:pt idx="111686">
                  <c:v>287.84895833333331</c:v>
                </c:pt>
                <c:pt idx="111687">
                  <c:v>287.8515625</c:v>
                </c:pt>
                <c:pt idx="111688">
                  <c:v>287.85416666666669</c:v>
                </c:pt>
                <c:pt idx="111689">
                  <c:v>287.85677083333331</c:v>
                </c:pt>
                <c:pt idx="111690">
                  <c:v>287.859375</c:v>
                </c:pt>
                <c:pt idx="111691">
                  <c:v>287.86197916666669</c:v>
                </c:pt>
                <c:pt idx="111692">
                  <c:v>287.86458333333331</c:v>
                </c:pt>
                <c:pt idx="111693">
                  <c:v>287.8671875</c:v>
                </c:pt>
                <c:pt idx="111694">
                  <c:v>287.86979166666669</c:v>
                </c:pt>
                <c:pt idx="111695">
                  <c:v>287.87239583333331</c:v>
                </c:pt>
                <c:pt idx="111696">
                  <c:v>287.875</c:v>
                </c:pt>
                <c:pt idx="111697">
                  <c:v>287.87760416666669</c:v>
                </c:pt>
                <c:pt idx="111698">
                  <c:v>287.88020833333331</c:v>
                </c:pt>
                <c:pt idx="111699">
                  <c:v>287.8828125</c:v>
                </c:pt>
                <c:pt idx="111700">
                  <c:v>287.88541666666669</c:v>
                </c:pt>
                <c:pt idx="111701">
                  <c:v>287.88802083333331</c:v>
                </c:pt>
                <c:pt idx="111702">
                  <c:v>287.890625</c:v>
                </c:pt>
                <c:pt idx="111703">
                  <c:v>287.89322916666669</c:v>
                </c:pt>
                <c:pt idx="111704">
                  <c:v>287.89583333333331</c:v>
                </c:pt>
                <c:pt idx="111705">
                  <c:v>287.8984375</c:v>
                </c:pt>
                <c:pt idx="111706">
                  <c:v>287.90104166666669</c:v>
                </c:pt>
                <c:pt idx="111707">
                  <c:v>287.90364583333331</c:v>
                </c:pt>
                <c:pt idx="111708">
                  <c:v>287.90625</c:v>
                </c:pt>
                <c:pt idx="111709">
                  <c:v>287.90885416666669</c:v>
                </c:pt>
                <c:pt idx="111710">
                  <c:v>287.91145833333331</c:v>
                </c:pt>
                <c:pt idx="111711">
                  <c:v>287.9140625</c:v>
                </c:pt>
                <c:pt idx="111712">
                  <c:v>287.91666666666669</c:v>
                </c:pt>
                <c:pt idx="111713">
                  <c:v>287.91927083333331</c:v>
                </c:pt>
                <c:pt idx="111714">
                  <c:v>287.921875</c:v>
                </c:pt>
                <c:pt idx="111715">
                  <c:v>287.92447916666669</c:v>
                </c:pt>
                <c:pt idx="111716">
                  <c:v>287.92708333333331</c:v>
                </c:pt>
                <c:pt idx="111717">
                  <c:v>287.9296875</c:v>
                </c:pt>
                <c:pt idx="111718">
                  <c:v>287.93229166666669</c:v>
                </c:pt>
                <c:pt idx="111719">
                  <c:v>287.93489583333331</c:v>
                </c:pt>
                <c:pt idx="111720">
                  <c:v>287.9375</c:v>
                </c:pt>
                <c:pt idx="111721">
                  <c:v>287.94010416666669</c:v>
                </c:pt>
                <c:pt idx="111722">
                  <c:v>287.94270833333331</c:v>
                </c:pt>
                <c:pt idx="111723">
                  <c:v>287.9453125</c:v>
                </c:pt>
                <c:pt idx="111724">
                  <c:v>287.94791666666669</c:v>
                </c:pt>
                <c:pt idx="111725">
                  <c:v>287.95052083333331</c:v>
                </c:pt>
                <c:pt idx="111726">
                  <c:v>287.953125</c:v>
                </c:pt>
                <c:pt idx="111727">
                  <c:v>287.95572916666669</c:v>
                </c:pt>
                <c:pt idx="111728">
                  <c:v>287.95833333333331</c:v>
                </c:pt>
                <c:pt idx="111729">
                  <c:v>287.9609375</c:v>
                </c:pt>
                <c:pt idx="111730">
                  <c:v>287.96354166666669</c:v>
                </c:pt>
                <c:pt idx="111731">
                  <c:v>287.96614583333331</c:v>
                </c:pt>
                <c:pt idx="111732">
                  <c:v>287.96875</c:v>
                </c:pt>
                <c:pt idx="111733">
                  <c:v>287.97135416666669</c:v>
                </c:pt>
                <c:pt idx="111734">
                  <c:v>287.97395833333331</c:v>
                </c:pt>
                <c:pt idx="111735">
                  <c:v>287.9765625</c:v>
                </c:pt>
                <c:pt idx="111736">
                  <c:v>287.97916666666669</c:v>
                </c:pt>
                <c:pt idx="111737">
                  <c:v>287.98177083333331</c:v>
                </c:pt>
                <c:pt idx="111738">
                  <c:v>287.984375</c:v>
                </c:pt>
                <c:pt idx="111739">
                  <c:v>287.98697916666669</c:v>
                </c:pt>
                <c:pt idx="111740">
                  <c:v>287.98958333333331</c:v>
                </c:pt>
                <c:pt idx="111741">
                  <c:v>287.9921875</c:v>
                </c:pt>
                <c:pt idx="111742">
                  <c:v>287.99479166666669</c:v>
                </c:pt>
                <c:pt idx="111743">
                  <c:v>287.99739583333331</c:v>
                </c:pt>
                <c:pt idx="111744">
                  <c:v>288</c:v>
                </c:pt>
                <c:pt idx="111745">
                  <c:v>288.00260416666669</c:v>
                </c:pt>
                <c:pt idx="111746">
                  <c:v>288.00520833333331</c:v>
                </c:pt>
                <c:pt idx="111747">
                  <c:v>288.0078125</c:v>
                </c:pt>
                <c:pt idx="111748">
                  <c:v>288.01041666666669</c:v>
                </c:pt>
                <c:pt idx="111749">
                  <c:v>288.01302083333331</c:v>
                </c:pt>
                <c:pt idx="111750">
                  <c:v>288.015625</c:v>
                </c:pt>
                <c:pt idx="111751">
                  <c:v>288.01822916666669</c:v>
                </c:pt>
                <c:pt idx="111752">
                  <c:v>288.02083333333331</c:v>
                </c:pt>
                <c:pt idx="111753">
                  <c:v>288.0234375</c:v>
                </c:pt>
                <c:pt idx="111754">
                  <c:v>288.02604166666669</c:v>
                </c:pt>
                <c:pt idx="111755">
                  <c:v>288.02864583333331</c:v>
                </c:pt>
                <c:pt idx="111756">
                  <c:v>288.03125</c:v>
                </c:pt>
                <c:pt idx="111757">
                  <c:v>288.03385416666669</c:v>
                </c:pt>
                <c:pt idx="111758">
                  <c:v>288.03645833333331</c:v>
                </c:pt>
                <c:pt idx="111759">
                  <c:v>288.0390625</c:v>
                </c:pt>
                <c:pt idx="111760">
                  <c:v>288.04166666666669</c:v>
                </c:pt>
                <c:pt idx="111761">
                  <c:v>288.04427083333331</c:v>
                </c:pt>
                <c:pt idx="111762">
                  <c:v>288.046875</c:v>
                </c:pt>
                <c:pt idx="111763">
                  <c:v>288.04947916666669</c:v>
                </c:pt>
                <c:pt idx="111764">
                  <c:v>288.05208333333331</c:v>
                </c:pt>
                <c:pt idx="111765">
                  <c:v>288.0546875</c:v>
                </c:pt>
                <c:pt idx="111766">
                  <c:v>288.05729166666669</c:v>
                </c:pt>
                <c:pt idx="111767">
                  <c:v>288.05989583333331</c:v>
                </c:pt>
                <c:pt idx="111768">
                  <c:v>288.0625</c:v>
                </c:pt>
                <c:pt idx="111769">
                  <c:v>288.06510416666669</c:v>
                </c:pt>
                <c:pt idx="111770">
                  <c:v>288.06770833333331</c:v>
                </c:pt>
                <c:pt idx="111771">
                  <c:v>288.0703125</c:v>
                </c:pt>
                <c:pt idx="111772">
                  <c:v>288.07291666666669</c:v>
                </c:pt>
                <c:pt idx="111773">
                  <c:v>288.07552083333331</c:v>
                </c:pt>
                <c:pt idx="111774">
                  <c:v>288.078125</c:v>
                </c:pt>
                <c:pt idx="111775">
                  <c:v>288.08072916666669</c:v>
                </c:pt>
                <c:pt idx="111776">
                  <c:v>288.08333333333331</c:v>
                </c:pt>
                <c:pt idx="111777">
                  <c:v>288.0859375</c:v>
                </c:pt>
                <c:pt idx="111778">
                  <c:v>288.08854166666669</c:v>
                </c:pt>
                <c:pt idx="111779">
                  <c:v>288.09114583333331</c:v>
                </c:pt>
                <c:pt idx="111780">
                  <c:v>288.09375</c:v>
                </c:pt>
                <c:pt idx="111781">
                  <c:v>288.09635416666669</c:v>
                </c:pt>
                <c:pt idx="111782">
                  <c:v>288.09895833333331</c:v>
                </c:pt>
                <c:pt idx="111783">
                  <c:v>288.1015625</c:v>
                </c:pt>
                <c:pt idx="111784">
                  <c:v>288.10416666666669</c:v>
                </c:pt>
                <c:pt idx="111785">
                  <c:v>288.10677083333331</c:v>
                </c:pt>
                <c:pt idx="111786">
                  <c:v>288.109375</c:v>
                </c:pt>
                <c:pt idx="111787">
                  <c:v>288.11197916666669</c:v>
                </c:pt>
                <c:pt idx="111788">
                  <c:v>288.11458333333331</c:v>
                </c:pt>
                <c:pt idx="111789">
                  <c:v>288.1171875</c:v>
                </c:pt>
                <c:pt idx="111790">
                  <c:v>288.11979166666669</c:v>
                </c:pt>
                <c:pt idx="111791">
                  <c:v>288.12239583333331</c:v>
                </c:pt>
                <c:pt idx="111792">
                  <c:v>288.125</c:v>
                </c:pt>
                <c:pt idx="111793">
                  <c:v>288.12760416666669</c:v>
                </c:pt>
                <c:pt idx="111794">
                  <c:v>288.13020833333331</c:v>
                </c:pt>
                <c:pt idx="111795">
                  <c:v>288.1328125</c:v>
                </c:pt>
                <c:pt idx="111796">
                  <c:v>288.13541666666669</c:v>
                </c:pt>
                <c:pt idx="111797">
                  <c:v>288.13802083333331</c:v>
                </c:pt>
                <c:pt idx="111798">
                  <c:v>288.140625</c:v>
                </c:pt>
                <c:pt idx="111799">
                  <c:v>288.14322916666669</c:v>
                </c:pt>
                <c:pt idx="111800">
                  <c:v>288.14583333333331</c:v>
                </c:pt>
                <c:pt idx="111801">
                  <c:v>288.1484375</c:v>
                </c:pt>
                <c:pt idx="111802">
                  <c:v>288.15104166666669</c:v>
                </c:pt>
                <c:pt idx="111803">
                  <c:v>288.15364583333331</c:v>
                </c:pt>
                <c:pt idx="111804">
                  <c:v>288.15625</c:v>
                </c:pt>
                <c:pt idx="111805">
                  <c:v>288.15885416666669</c:v>
                </c:pt>
                <c:pt idx="111806">
                  <c:v>288.16145833333331</c:v>
                </c:pt>
                <c:pt idx="111807">
                  <c:v>288.1640625</c:v>
                </c:pt>
                <c:pt idx="111808">
                  <c:v>288.16666666666669</c:v>
                </c:pt>
                <c:pt idx="111809">
                  <c:v>288.16927083333331</c:v>
                </c:pt>
                <c:pt idx="111810">
                  <c:v>288.171875</c:v>
                </c:pt>
                <c:pt idx="111811">
                  <c:v>288.17447916666669</c:v>
                </c:pt>
                <c:pt idx="111812">
                  <c:v>288.17708333333331</c:v>
                </c:pt>
                <c:pt idx="111813">
                  <c:v>288.1796875</c:v>
                </c:pt>
                <c:pt idx="111814">
                  <c:v>288.18229166666669</c:v>
                </c:pt>
                <c:pt idx="111815">
                  <c:v>288.18489583333331</c:v>
                </c:pt>
                <c:pt idx="111816">
                  <c:v>288.1875</c:v>
                </c:pt>
                <c:pt idx="111817">
                  <c:v>288.19010416666669</c:v>
                </c:pt>
                <c:pt idx="111818">
                  <c:v>288.19270833333331</c:v>
                </c:pt>
                <c:pt idx="111819">
                  <c:v>288.1953125</c:v>
                </c:pt>
                <c:pt idx="111820">
                  <c:v>288.19791666666669</c:v>
                </c:pt>
                <c:pt idx="111821">
                  <c:v>288.20052083333331</c:v>
                </c:pt>
                <c:pt idx="111822">
                  <c:v>288.203125</c:v>
                </c:pt>
                <c:pt idx="111823">
                  <c:v>288.20572916666669</c:v>
                </c:pt>
                <c:pt idx="111824">
                  <c:v>288.20833333333331</c:v>
                </c:pt>
                <c:pt idx="111825">
                  <c:v>288.2109375</c:v>
                </c:pt>
                <c:pt idx="111826">
                  <c:v>288.21354166666669</c:v>
                </c:pt>
                <c:pt idx="111827">
                  <c:v>288.21614583333331</c:v>
                </c:pt>
                <c:pt idx="111828">
                  <c:v>288.21875</c:v>
                </c:pt>
                <c:pt idx="111829">
                  <c:v>288.22135416666669</c:v>
                </c:pt>
                <c:pt idx="111830">
                  <c:v>288.22395833333331</c:v>
                </c:pt>
                <c:pt idx="111831">
                  <c:v>288.2265625</c:v>
                </c:pt>
                <c:pt idx="111832">
                  <c:v>288.22916666666669</c:v>
                </c:pt>
                <c:pt idx="111833">
                  <c:v>288.23177083333331</c:v>
                </c:pt>
                <c:pt idx="111834">
                  <c:v>288.234375</c:v>
                </c:pt>
                <c:pt idx="111835">
                  <c:v>288.23697916666669</c:v>
                </c:pt>
                <c:pt idx="111836">
                  <c:v>288.23958333333331</c:v>
                </c:pt>
                <c:pt idx="111837">
                  <c:v>288.2421875</c:v>
                </c:pt>
                <c:pt idx="111838">
                  <c:v>288.24479166666669</c:v>
                </c:pt>
                <c:pt idx="111839">
                  <c:v>288.24739583333331</c:v>
                </c:pt>
                <c:pt idx="111840">
                  <c:v>288.25</c:v>
                </c:pt>
                <c:pt idx="111841">
                  <c:v>288.25260416666669</c:v>
                </c:pt>
                <c:pt idx="111842">
                  <c:v>288.25520833333331</c:v>
                </c:pt>
                <c:pt idx="111843">
                  <c:v>288.2578125</c:v>
                </c:pt>
                <c:pt idx="111844">
                  <c:v>288.26041666666669</c:v>
                </c:pt>
                <c:pt idx="111845">
                  <c:v>288.26302083333331</c:v>
                </c:pt>
                <c:pt idx="111846">
                  <c:v>288.265625</c:v>
                </c:pt>
                <c:pt idx="111847">
                  <c:v>288.26822916666669</c:v>
                </c:pt>
                <c:pt idx="111848">
                  <c:v>288.27083333333331</c:v>
                </c:pt>
                <c:pt idx="111849">
                  <c:v>288.2734375</c:v>
                </c:pt>
                <c:pt idx="111850">
                  <c:v>288.27604166666669</c:v>
                </c:pt>
                <c:pt idx="111851">
                  <c:v>288.27864583333331</c:v>
                </c:pt>
                <c:pt idx="111852">
                  <c:v>288.28125</c:v>
                </c:pt>
                <c:pt idx="111853">
                  <c:v>288.28385416666669</c:v>
                </c:pt>
                <c:pt idx="111854">
                  <c:v>288.28645833333331</c:v>
                </c:pt>
                <c:pt idx="111855">
                  <c:v>288.2890625</c:v>
                </c:pt>
                <c:pt idx="111856">
                  <c:v>288.29166666666669</c:v>
                </c:pt>
                <c:pt idx="111857">
                  <c:v>288.29427083333331</c:v>
                </c:pt>
                <c:pt idx="111858">
                  <c:v>288.296875</c:v>
                </c:pt>
                <c:pt idx="111859">
                  <c:v>288.29947916666669</c:v>
                </c:pt>
                <c:pt idx="111860">
                  <c:v>288.30208333333331</c:v>
                </c:pt>
                <c:pt idx="111861">
                  <c:v>288.3046875</c:v>
                </c:pt>
                <c:pt idx="111862">
                  <c:v>288.30729166666669</c:v>
                </c:pt>
                <c:pt idx="111863">
                  <c:v>288.30989583333331</c:v>
                </c:pt>
                <c:pt idx="111864">
                  <c:v>288.3125</c:v>
                </c:pt>
                <c:pt idx="111865">
                  <c:v>288.31510416666669</c:v>
                </c:pt>
                <c:pt idx="111866">
                  <c:v>288.31770833333331</c:v>
                </c:pt>
                <c:pt idx="111867">
                  <c:v>288.3203125</c:v>
                </c:pt>
                <c:pt idx="111868">
                  <c:v>288.32291666666669</c:v>
                </c:pt>
                <c:pt idx="111869">
                  <c:v>288.32552083333331</c:v>
                </c:pt>
                <c:pt idx="111870">
                  <c:v>288.328125</c:v>
                </c:pt>
                <c:pt idx="111871">
                  <c:v>288.33072916666669</c:v>
                </c:pt>
                <c:pt idx="111872">
                  <c:v>288.33333333333331</c:v>
                </c:pt>
                <c:pt idx="111873">
                  <c:v>288.3359375</c:v>
                </c:pt>
                <c:pt idx="111874">
                  <c:v>288.33854166666669</c:v>
                </c:pt>
                <c:pt idx="111875">
                  <c:v>288.34114583333331</c:v>
                </c:pt>
                <c:pt idx="111876">
                  <c:v>288.34375</c:v>
                </c:pt>
                <c:pt idx="111877">
                  <c:v>288.34635416666669</c:v>
                </c:pt>
                <c:pt idx="111878">
                  <c:v>288.34895833333331</c:v>
                </c:pt>
                <c:pt idx="111879">
                  <c:v>288.3515625</c:v>
                </c:pt>
                <c:pt idx="111880">
                  <c:v>288.35416666666669</c:v>
                </c:pt>
                <c:pt idx="111881">
                  <c:v>288.35677083333331</c:v>
                </c:pt>
                <c:pt idx="111882">
                  <c:v>288.359375</c:v>
                </c:pt>
                <c:pt idx="111883">
                  <c:v>288.36197916666669</c:v>
                </c:pt>
                <c:pt idx="111884">
                  <c:v>288.36458333333331</c:v>
                </c:pt>
                <c:pt idx="111885">
                  <c:v>288.3671875</c:v>
                </c:pt>
                <c:pt idx="111886">
                  <c:v>288.36979166666669</c:v>
                </c:pt>
                <c:pt idx="111887">
                  <c:v>288.37239583333331</c:v>
                </c:pt>
                <c:pt idx="111888">
                  <c:v>288.375</c:v>
                </c:pt>
                <c:pt idx="111889">
                  <c:v>288.37760416666669</c:v>
                </c:pt>
                <c:pt idx="111890">
                  <c:v>288.38020833333331</c:v>
                </c:pt>
                <c:pt idx="111891">
                  <c:v>288.3828125</c:v>
                </c:pt>
                <c:pt idx="111892">
                  <c:v>288.38541666666669</c:v>
                </c:pt>
                <c:pt idx="111893">
                  <c:v>288.38802083333331</c:v>
                </c:pt>
                <c:pt idx="111894">
                  <c:v>288.390625</c:v>
                </c:pt>
                <c:pt idx="111895">
                  <c:v>288.39322916666669</c:v>
                </c:pt>
                <c:pt idx="111896">
                  <c:v>288.39583333333331</c:v>
                </c:pt>
                <c:pt idx="111897">
                  <c:v>288.3984375</c:v>
                </c:pt>
                <c:pt idx="111898">
                  <c:v>288.40104166666669</c:v>
                </c:pt>
                <c:pt idx="111899">
                  <c:v>288.40364583333331</c:v>
                </c:pt>
                <c:pt idx="111900">
                  <c:v>288.40625</c:v>
                </c:pt>
                <c:pt idx="111901">
                  <c:v>288.40885416666669</c:v>
                </c:pt>
                <c:pt idx="111902">
                  <c:v>288.41145833333331</c:v>
                </c:pt>
                <c:pt idx="111903">
                  <c:v>288.4140625</c:v>
                </c:pt>
                <c:pt idx="111904">
                  <c:v>288.41666666666669</c:v>
                </c:pt>
                <c:pt idx="111905">
                  <c:v>288.41927083333331</c:v>
                </c:pt>
                <c:pt idx="111906">
                  <c:v>288.421875</c:v>
                </c:pt>
                <c:pt idx="111907">
                  <c:v>288.42447916666669</c:v>
                </c:pt>
                <c:pt idx="111908">
                  <c:v>288.42708333333331</c:v>
                </c:pt>
                <c:pt idx="111909">
                  <c:v>288.4296875</c:v>
                </c:pt>
                <c:pt idx="111910">
                  <c:v>288.43229166666669</c:v>
                </c:pt>
                <c:pt idx="111911">
                  <c:v>288.43489583333331</c:v>
                </c:pt>
                <c:pt idx="111912">
                  <c:v>288.4375</c:v>
                </c:pt>
                <c:pt idx="111913">
                  <c:v>288.44010416666669</c:v>
                </c:pt>
                <c:pt idx="111914">
                  <c:v>288.44270833333331</c:v>
                </c:pt>
                <c:pt idx="111915">
                  <c:v>288.4453125</c:v>
                </c:pt>
                <c:pt idx="111916">
                  <c:v>288.44791666666669</c:v>
                </c:pt>
                <c:pt idx="111917">
                  <c:v>288.45052083333331</c:v>
                </c:pt>
                <c:pt idx="111918">
                  <c:v>288.453125</c:v>
                </c:pt>
                <c:pt idx="111919">
                  <c:v>288.45572916666669</c:v>
                </c:pt>
                <c:pt idx="111920">
                  <c:v>288.45833333333331</c:v>
                </c:pt>
                <c:pt idx="111921">
                  <c:v>288.4609375</c:v>
                </c:pt>
                <c:pt idx="111922">
                  <c:v>288.46354166666669</c:v>
                </c:pt>
                <c:pt idx="111923">
                  <c:v>288.46614583333331</c:v>
                </c:pt>
                <c:pt idx="111924">
                  <c:v>288.46875</c:v>
                </c:pt>
                <c:pt idx="111925">
                  <c:v>288.47135416666669</c:v>
                </c:pt>
                <c:pt idx="111926">
                  <c:v>288.47395833333331</c:v>
                </c:pt>
                <c:pt idx="111927">
                  <c:v>288.4765625</c:v>
                </c:pt>
                <c:pt idx="111928">
                  <c:v>288.47916666666669</c:v>
                </c:pt>
                <c:pt idx="111929">
                  <c:v>288.48177083333331</c:v>
                </c:pt>
                <c:pt idx="111930">
                  <c:v>288.484375</c:v>
                </c:pt>
                <c:pt idx="111931">
                  <c:v>288.48697916666669</c:v>
                </c:pt>
                <c:pt idx="111932">
                  <c:v>288.48958333333331</c:v>
                </c:pt>
                <c:pt idx="111933">
                  <c:v>288.4921875</c:v>
                </c:pt>
                <c:pt idx="111934">
                  <c:v>288.49479166666669</c:v>
                </c:pt>
                <c:pt idx="111935">
                  <c:v>288.49739583333331</c:v>
                </c:pt>
                <c:pt idx="111936">
                  <c:v>288.5</c:v>
                </c:pt>
                <c:pt idx="111937">
                  <c:v>288.50260416666669</c:v>
                </c:pt>
                <c:pt idx="111938">
                  <c:v>288.50520833333331</c:v>
                </c:pt>
                <c:pt idx="111939">
                  <c:v>288.5078125</c:v>
                </c:pt>
                <c:pt idx="111940">
                  <c:v>288.51041666666669</c:v>
                </c:pt>
                <c:pt idx="111941">
                  <c:v>288.51302083333331</c:v>
                </c:pt>
                <c:pt idx="111942">
                  <c:v>288.515625</c:v>
                </c:pt>
                <c:pt idx="111943">
                  <c:v>288.51822916666669</c:v>
                </c:pt>
                <c:pt idx="111944">
                  <c:v>288.52083333333331</c:v>
                </c:pt>
                <c:pt idx="111945">
                  <c:v>288.5234375</c:v>
                </c:pt>
                <c:pt idx="111946">
                  <c:v>288.52604166666669</c:v>
                </c:pt>
                <c:pt idx="111947">
                  <c:v>288.52864583333331</c:v>
                </c:pt>
                <c:pt idx="111948">
                  <c:v>288.53125</c:v>
                </c:pt>
                <c:pt idx="111949">
                  <c:v>288.53385416666669</c:v>
                </c:pt>
                <c:pt idx="111950">
                  <c:v>288.53645833333331</c:v>
                </c:pt>
                <c:pt idx="111951">
                  <c:v>288.5390625</c:v>
                </c:pt>
                <c:pt idx="111952">
                  <c:v>288.54166666666669</c:v>
                </c:pt>
                <c:pt idx="111953">
                  <c:v>288.54427083333331</c:v>
                </c:pt>
                <c:pt idx="111954">
                  <c:v>288.546875</c:v>
                </c:pt>
                <c:pt idx="111955">
                  <c:v>288.54947916666669</c:v>
                </c:pt>
                <c:pt idx="111956">
                  <c:v>288.55208333333331</c:v>
                </c:pt>
                <c:pt idx="111957">
                  <c:v>288.5546875</c:v>
                </c:pt>
                <c:pt idx="111958">
                  <c:v>288.55729166666669</c:v>
                </c:pt>
                <c:pt idx="111959">
                  <c:v>288.55989583333331</c:v>
                </c:pt>
                <c:pt idx="111960">
                  <c:v>288.5625</c:v>
                </c:pt>
                <c:pt idx="111961">
                  <c:v>288.56510416666669</c:v>
                </c:pt>
                <c:pt idx="111962">
                  <c:v>288.56770833333331</c:v>
                </c:pt>
                <c:pt idx="111963">
                  <c:v>288.5703125</c:v>
                </c:pt>
                <c:pt idx="111964">
                  <c:v>288.57291666666669</c:v>
                </c:pt>
                <c:pt idx="111965">
                  <c:v>288.57552083333331</c:v>
                </c:pt>
                <c:pt idx="111966">
                  <c:v>288.578125</c:v>
                </c:pt>
                <c:pt idx="111967">
                  <c:v>288.58072916666669</c:v>
                </c:pt>
                <c:pt idx="111968">
                  <c:v>288.58333333333331</c:v>
                </c:pt>
                <c:pt idx="111969">
                  <c:v>288.5859375</c:v>
                </c:pt>
                <c:pt idx="111970">
                  <c:v>288.58854166666669</c:v>
                </c:pt>
                <c:pt idx="111971">
                  <c:v>288.59114583333331</c:v>
                </c:pt>
                <c:pt idx="111972">
                  <c:v>288.59375</c:v>
                </c:pt>
                <c:pt idx="111973">
                  <c:v>288.59635416666669</c:v>
                </c:pt>
                <c:pt idx="111974">
                  <c:v>288.59895833333331</c:v>
                </c:pt>
                <c:pt idx="111975">
                  <c:v>288.6015625</c:v>
                </c:pt>
                <c:pt idx="111976">
                  <c:v>288.60416666666669</c:v>
                </c:pt>
                <c:pt idx="111977">
                  <c:v>288.60677083333331</c:v>
                </c:pt>
                <c:pt idx="111978">
                  <c:v>288.609375</c:v>
                </c:pt>
                <c:pt idx="111979">
                  <c:v>288.61197916666669</c:v>
                </c:pt>
                <c:pt idx="111980">
                  <c:v>288.61458333333331</c:v>
                </c:pt>
                <c:pt idx="111981">
                  <c:v>288.6171875</c:v>
                </c:pt>
                <c:pt idx="111982">
                  <c:v>288.61979166666669</c:v>
                </c:pt>
                <c:pt idx="111983">
                  <c:v>288.62239583333331</c:v>
                </c:pt>
                <c:pt idx="111984">
                  <c:v>288.625</c:v>
                </c:pt>
                <c:pt idx="111985">
                  <c:v>288.62760416666669</c:v>
                </c:pt>
                <c:pt idx="111986">
                  <c:v>288.63020833333331</c:v>
                </c:pt>
                <c:pt idx="111987">
                  <c:v>288.6328125</c:v>
                </c:pt>
                <c:pt idx="111988">
                  <c:v>288.63541666666669</c:v>
                </c:pt>
                <c:pt idx="111989">
                  <c:v>288.63802083333331</c:v>
                </c:pt>
                <c:pt idx="111990">
                  <c:v>288.640625</c:v>
                </c:pt>
                <c:pt idx="111991">
                  <c:v>288.64322916666669</c:v>
                </c:pt>
                <c:pt idx="111992">
                  <c:v>288.64583333333331</c:v>
                </c:pt>
                <c:pt idx="111993">
                  <c:v>288.6484375</c:v>
                </c:pt>
                <c:pt idx="111994">
                  <c:v>288.65104166666669</c:v>
                </c:pt>
                <c:pt idx="111995">
                  <c:v>288.65364583333331</c:v>
                </c:pt>
                <c:pt idx="111996">
                  <c:v>288.65625</c:v>
                </c:pt>
                <c:pt idx="111997">
                  <c:v>288.65885416666669</c:v>
                </c:pt>
                <c:pt idx="111998">
                  <c:v>288.66145833333331</c:v>
                </c:pt>
                <c:pt idx="111999">
                  <c:v>288.6640625</c:v>
                </c:pt>
                <c:pt idx="112000">
                  <c:v>288.66666666666669</c:v>
                </c:pt>
                <c:pt idx="112001">
                  <c:v>288.66927083333331</c:v>
                </c:pt>
                <c:pt idx="112002">
                  <c:v>288.671875</c:v>
                </c:pt>
                <c:pt idx="112003">
                  <c:v>288.67447916666669</c:v>
                </c:pt>
                <c:pt idx="112004">
                  <c:v>288.67708333333331</c:v>
                </c:pt>
                <c:pt idx="112005">
                  <c:v>288.6796875</c:v>
                </c:pt>
                <c:pt idx="112006">
                  <c:v>288.68229166666669</c:v>
                </c:pt>
                <c:pt idx="112007">
                  <c:v>288.68489583333331</c:v>
                </c:pt>
                <c:pt idx="112008">
                  <c:v>288.6875</c:v>
                </c:pt>
                <c:pt idx="112009">
                  <c:v>288.69010416666669</c:v>
                </c:pt>
                <c:pt idx="112010">
                  <c:v>288.69270833333331</c:v>
                </c:pt>
                <c:pt idx="112011">
                  <c:v>288.6953125</c:v>
                </c:pt>
                <c:pt idx="112012">
                  <c:v>288.69791666666669</c:v>
                </c:pt>
                <c:pt idx="112013">
                  <c:v>288.70052083333331</c:v>
                </c:pt>
                <c:pt idx="112014">
                  <c:v>288.703125</c:v>
                </c:pt>
                <c:pt idx="112015">
                  <c:v>288.70572916666669</c:v>
                </c:pt>
                <c:pt idx="112016">
                  <c:v>288.70833333333331</c:v>
                </c:pt>
                <c:pt idx="112017">
                  <c:v>288.7109375</c:v>
                </c:pt>
                <c:pt idx="112018">
                  <c:v>288.71354166666669</c:v>
                </c:pt>
                <c:pt idx="112019">
                  <c:v>288.71614583333331</c:v>
                </c:pt>
                <c:pt idx="112020">
                  <c:v>288.71875</c:v>
                </c:pt>
                <c:pt idx="112021">
                  <c:v>288.72135416666669</c:v>
                </c:pt>
                <c:pt idx="112022">
                  <c:v>288.72395833333331</c:v>
                </c:pt>
                <c:pt idx="112023">
                  <c:v>288.7265625</c:v>
                </c:pt>
                <c:pt idx="112024">
                  <c:v>288.72916666666669</c:v>
                </c:pt>
                <c:pt idx="112025">
                  <c:v>288.73177083333331</c:v>
                </c:pt>
                <c:pt idx="112026">
                  <c:v>288.734375</c:v>
                </c:pt>
                <c:pt idx="112027">
                  <c:v>288.73697916666669</c:v>
                </c:pt>
                <c:pt idx="112028">
                  <c:v>288.73958333333331</c:v>
                </c:pt>
                <c:pt idx="112029">
                  <c:v>288.7421875</c:v>
                </c:pt>
                <c:pt idx="112030">
                  <c:v>288.74479166666669</c:v>
                </c:pt>
                <c:pt idx="112031">
                  <c:v>288.74739583333331</c:v>
                </c:pt>
                <c:pt idx="112032">
                  <c:v>288.75</c:v>
                </c:pt>
                <c:pt idx="112033">
                  <c:v>288.75260416666669</c:v>
                </c:pt>
                <c:pt idx="112034">
                  <c:v>288.75520833333331</c:v>
                </c:pt>
                <c:pt idx="112035">
                  <c:v>288.7578125</c:v>
                </c:pt>
                <c:pt idx="112036">
                  <c:v>288.76041666666669</c:v>
                </c:pt>
                <c:pt idx="112037">
                  <c:v>288.76302083333331</c:v>
                </c:pt>
                <c:pt idx="112038">
                  <c:v>288.765625</c:v>
                </c:pt>
                <c:pt idx="112039">
                  <c:v>288.76822916666669</c:v>
                </c:pt>
                <c:pt idx="112040">
                  <c:v>288.77083333333331</c:v>
                </c:pt>
                <c:pt idx="112041">
                  <c:v>288.7734375</c:v>
                </c:pt>
                <c:pt idx="112042">
                  <c:v>288.77604166666669</c:v>
                </c:pt>
                <c:pt idx="112043">
                  <c:v>288.77864583333331</c:v>
                </c:pt>
                <c:pt idx="112044">
                  <c:v>288.78125</c:v>
                </c:pt>
                <c:pt idx="112045">
                  <c:v>288.78385416666669</c:v>
                </c:pt>
                <c:pt idx="112046">
                  <c:v>288.78645833333331</c:v>
                </c:pt>
                <c:pt idx="112047">
                  <c:v>288.7890625</c:v>
                </c:pt>
                <c:pt idx="112048">
                  <c:v>288.79166666666669</c:v>
                </c:pt>
                <c:pt idx="112049">
                  <c:v>288.79427083333331</c:v>
                </c:pt>
                <c:pt idx="112050">
                  <c:v>288.796875</c:v>
                </c:pt>
                <c:pt idx="112051">
                  <c:v>288.79947916666669</c:v>
                </c:pt>
                <c:pt idx="112052">
                  <c:v>288.80208333333331</c:v>
                </c:pt>
                <c:pt idx="112053">
                  <c:v>288.8046875</c:v>
                </c:pt>
                <c:pt idx="112054">
                  <c:v>288.80729166666669</c:v>
                </c:pt>
                <c:pt idx="112055">
                  <c:v>288.80989583333331</c:v>
                </c:pt>
                <c:pt idx="112056">
                  <c:v>288.8125</c:v>
                </c:pt>
                <c:pt idx="112057">
                  <c:v>288.81510416666669</c:v>
                </c:pt>
                <c:pt idx="112058">
                  <c:v>288.81770833333331</c:v>
                </c:pt>
                <c:pt idx="112059">
                  <c:v>288.8203125</c:v>
                </c:pt>
                <c:pt idx="112060">
                  <c:v>288.82291666666669</c:v>
                </c:pt>
                <c:pt idx="112061">
                  <c:v>288.82552083333331</c:v>
                </c:pt>
                <c:pt idx="112062">
                  <c:v>288.828125</c:v>
                </c:pt>
                <c:pt idx="112063">
                  <c:v>288.83072916666669</c:v>
                </c:pt>
                <c:pt idx="112064">
                  <c:v>288.83333333333331</c:v>
                </c:pt>
                <c:pt idx="112065">
                  <c:v>288.8359375</c:v>
                </c:pt>
                <c:pt idx="112066">
                  <c:v>288.83854166666669</c:v>
                </c:pt>
                <c:pt idx="112067">
                  <c:v>288.84114583333331</c:v>
                </c:pt>
                <c:pt idx="112068">
                  <c:v>288.84375</c:v>
                </c:pt>
                <c:pt idx="112069">
                  <c:v>288.84635416666669</c:v>
                </c:pt>
                <c:pt idx="112070">
                  <c:v>288.84895833333331</c:v>
                </c:pt>
                <c:pt idx="112071">
                  <c:v>288.8515625</c:v>
                </c:pt>
                <c:pt idx="112072">
                  <c:v>288.85416666666669</c:v>
                </c:pt>
                <c:pt idx="112073">
                  <c:v>288.85677083333331</c:v>
                </c:pt>
                <c:pt idx="112074">
                  <c:v>288.859375</c:v>
                </c:pt>
                <c:pt idx="112075">
                  <c:v>288.86197916666669</c:v>
                </c:pt>
                <c:pt idx="112076">
                  <c:v>288.86458333333331</c:v>
                </c:pt>
                <c:pt idx="112077">
                  <c:v>288.8671875</c:v>
                </c:pt>
                <c:pt idx="112078">
                  <c:v>288.86979166666669</c:v>
                </c:pt>
                <c:pt idx="112079">
                  <c:v>288.87239583333331</c:v>
                </c:pt>
                <c:pt idx="112080">
                  <c:v>288.875</c:v>
                </c:pt>
                <c:pt idx="112081">
                  <c:v>288.87760416666669</c:v>
                </c:pt>
                <c:pt idx="112082">
                  <c:v>288.88020833333331</c:v>
                </c:pt>
                <c:pt idx="112083">
                  <c:v>288.8828125</c:v>
                </c:pt>
                <c:pt idx="112084">
                  <c:v>288.88541666666669</c:v>
                </c:pt>
                <c:pt idx="112085">
                  <c:v>288.88802083333331</c:v>
                </c:pt>
                <c:pt idx="112086">
                  <c:v>288.890625</c:v>
                </c:pt>
                <c:pt idx="112087">
                  <c:v>288.89322916666669</c:v>
                </c:pt>
                <c:pt idx="112088">
                  <c:v>288.89583333333331</c:v>
                </c:pt>
                <c:pt idx="112089">
                  <c:v>288.8984375</c:v>
                </c:pt>
                <c:pt idx="112090">
                  <c:v>288.90104166666669</c:v>
                </c:pt>
                <c:pt idx="112091">
                  <c:v>288.90364583333331</c:v>
                </c:pt>
                <c:pt idx="112092">
                  <c:v>288.90625</c:v>
                </c:pt>
                <c:pt idx="112093">
                  <c:v>288.90885416666669</c:v>
                </c:pt>
                <c:pt idx="112094">
                  <c:v>288.91145833333331</c:v>
                </c:pt>
                <c:pt idx="112095">
                  <c:v>288.9140625</c:v>
                </c:pt>
                <c:pt idx="112096">
                  <c:v>288.91666666666669</c:v>
                </c:pt>
                <c:pt idx="112097">
                  <c:v>288.91927083333331</c:v>
                </c:pt>
                <c:pt idx="112098">
                  <c:v>288.921875</c:v>
                </c:pt>
                <c:pt idx="112099">
                  <c:v>288.92447916666669</c:v>
                </c:pt>
                <c:pt idx="112100">
                  <c:v>288.92708333333331</c:v>
                </c:pt>
                <c:pt idx="112101">
                  <c:v>288.9296875</c:v>
                </c:pt>
                <c:pt idx="112102">
                  <c:v>288.93229166666669</c:v>
                </c:pt>
                <c:pt idx="112103">
                  <c:v>288.93489583333331</c:v>
                </c:pt>
                <c:pt idx="112104">
                  <c:v>288.9375</c:v>
                </c:pt>
                <c:pt idx="112105">
                  <c:v>288.94010416666669</c:v>
                </c:pt>
                <c:pt idx="112106">
                  <c:v>288.94270833333331</c:v>
                </c:pt>
                <c:pt idx="112107">
                  <c:v>288.9453125</c:v>
                </c:pt>
                <c:pt idx="112108">
                  <c:v>288.94791666666669</c:v>
                </c:pt>
                <c:pt idx="112109">
                  <c:v>288.95052083333331</c:v>
                </c:pt>
                <c:pt idx="112110">
                  <c:v>288.953125</c:v>
                </c:pt>
                <c:pt idx="112111">
                  <c:v>288.95572916666669</c:v>
                </c:pt>
                <c:pt idx="112112">
                  <c:v>288.95833333333331</c:v>
                </c:pt>
                <c:pt idx="112113">
                  <c:v>288.9609375</c:v>
                </c:pt>
                <c:pt idx="112114">
                  <c:v>288.96354166666669</c:v>
                </c:pt>
                <c:pt idx="112115">
                  <c:v>288.96614583333331</c:v>
                </c:pt>
                <c:pt idx="112116">
                  <c:v>288.96875</c:v>
                </c:pt>
                <c:pt idx="112117">
                  <c:v>288.97135416666669</c:v>
                </c:pt>
                <c:pt idx="112118">
                  <c:v>288.97395833333331</c:v>
                </c:pt>
                <c:pt idx="112119">
                  <c:v>288.9765625</c:v>
                </c:pt>
                <c:pt idx="112120">
                  <c:v>288.97916666666669</c:v>
                </c:pt>
                <c:pt idx="112121">
                  <c:v>288.98177083333331</c:v>
                </c:pt>
                <c:pt idx="112122">
                  <c:v>288.984375</c:v>
                </c:pt>
                <c:pt idx="112123">
                  <c:v>288.98697916666669</c:v>
                </c:pt>
                <c:pt idx="112124">
                  <c:v>288.98958333333331</c:v>
                </c:pt>
                <c:pt idx="112125">
                  <c:v>288.9921875</c:v>
                </c:pt>
                <c:pt idx="112126">
                  <c:v>288.99479166666669</c:v>
                </c:pt>
                <c:pt idx="112127">
                  <c:v>288.99739583333331</c:v>
                </c:pt>
                <c:pt idx="112128">
                  <c:v>289</c:v>
                </c:pt>
                <c:pt idx="112129">
                  <c:v>289.00260416666669</c:v>
                </c:pt>
                <c:pt idx="112130">
                  <c:v>289.00520833333331</c:v>
                </c:pt>
                <c:pt idx="112131">
                  <c:v>289.0078125</c:v>
                </c:pt>
                <c:pt idx="112132">
                  <c:v>289.01041666666669</c:v>
                </c:pt>
                <c:pt idx="112133">
                  <c:v>289.01302083333331</c:v>
                </c:pt>
                <c:pt idx="112134">
                  <c:v>289.015625</c:v>
                </c:pt>
                <c:pt idx="112135">
                  <c:v>289.01822916666669</c:v>
                </c:pt>
                <c:pt idx="112136">
                  <c:v>289.02083333333331</c:v>
                </c:pt>
                <c:pt idx="112137">
                  <c:v>289.0234375</c:v>
                </c:pt>
                <c:pt idx="112138">
                  <c:v>289.02604166666669</c:v>
                </c:pt>
                <c:pt idx="112139">
                  <c:v>289.02864583333331</c:v>
                </c:pt>
                <c:pt idx="112140">
                  <c:v>289.03125</c:v>
                </c:pt>
                <c:pt idx="112141">
                  <c:v>289.03385416666669</c:v>
                </c:pt>
                <c:pt idx="112142">
                  <c:v>289.03645833333331</c:v>
                </c:pt>
                <c:pt idx="112143">
                  <c:v>289.0390625</c:v>
                </c:pt>
                <c:pt idx="112144">
                  <c:v>289.04166666666669</c:v>
                </c:pt>
                <c:pt idx="112145">
                  <c:v>289.04427083333331</c:v>
                </c:pt>
                <c:pt idx="112146">
                  <c:v>289.046875</c:v>
                </c:pt>
                <c:pt idx="112147">
                  <c:v>289.04947916666669</c:v>
                </c:pt>
                <c:pt idx="112148">
                  <c:v>289.05208333333331</c:v>
                </c:pt>
                <c:pt idx="112149">
                  <c:v>289.0546875</c:v>
                </c:pt>
                <c:pt idx="112150">
                  <c:v>289.05729166666669</c:v>
                </c:pt>
                <c:pt idx="112151">
                  <c:v>289.05989583333331</c:v>
                </c:pt>
                <c:pt idx="112152">
                  <c:v>289.0625</c:v>
                </c:pt>
                <c:pt idx="112153">
                  <c:v>289.06510416666669</c:v>
                </c:pt>
                <c:pt idx="112154">
                  <c:v>289.06770833333331</c:v>
                </c:pt>
                <c:pt idx="112155">
                  <c:v>289.0703125</c:v>
                </c:pt>
                <c:pt idx="112156">
                  <c:v>289.07291666666669</c:v>
                </c:pt>
                <c:pt idx="112157">
                  <c:v>289.07552083333331</c:v>
                </c:pt>
                <c:pt idx="112158">
                  <c:v>289.078125</c:v>
                </c:pt>
                <c:pt idx="112159">
                  <c:v>289.08072916666669</c:v>
                </c:pt>
                <c:pt idx="112160">
                  <c:v>289.08333333333331</c:v>
                </c:pt>
                <c:pt idx="112161">
                  <c:v>289.0859375</c:v>
                </c:pt>
                <c:pt idx="112162">
                  <c:v>289.08854166666669</c:v>
                </c:pt>
                <c:pt idx="112163">
                  <c:v>289.09114583333331</c:v>
                </c:pt>
                <c:pt idx="112164">
                  <c:v>289.09375</c:v>
                </c:pt>
                <c:pt idx="112165">
                  <c:v>289.09635416666669</c:v>
                </c:pt>
                <c:pt idx="112166">
                  <c:v>289.09895833333331</c:v>
                </c:pt>
                <c:pt idx="112167">
                  <c:v>289.1015625</c:v>
                </c:pt>
                <c:pt idx="112168">
                  <c:v>289.10416666666669</c:v>
                </c:pt>
                <c:pt idx="112169">
                  <c:v>289.10677083333331</c:v>
                </c:pt>
                <c:pt idx="112170">
                  <c:v>289.109375</c:v>
                </c:pt>
                <c:pt idx="112171">
                  <c:v>289.11197916666669</c:v>
                </c:pt>
                <c:pt idx="112172">
                  <c:v>289.11458333333331</c:v>
                </c:pt>
                <c:pt idx="112173">
                  <c:v>289.1171875</c:v>
                </c:pt>
                <c:pt idx="112174">
                  <c:v>289.11979166666669</c:v>
                </c:pt>
                <c:pt idx="112175">
                  <c:v>289.12239583333331</c:v>
                </c:pt>
                <c:pt idx="112176">
                  <c:v>289.125</c:v>
                </c:pt>
                <c:pt idx="112177">
                  <c:v>289.12760416666669</c:v>
                </c:pt>
                <c:pt idx="112178">
                  <c:v>289.13020833333331</c:v>
                </c:pt>
                <c:pt idx="112179">
                  <c:v>289.1328125</c:v>
                </c:pt>
                <c:pt idx="112180">
                  <c:v>289.13541666666669</c:v>
                </c:pt>
                <c:pt idx="112181">
                  <c:v>289.13802083333331</c:v>
                </c:pt>
                <c:pt idx="112182">
                  <c:v>289.140625</c:v>
                </c:pt>
                <c:pt idx="112183">
                  <c:v>289.14322916666669</c:v>
                </c:pt>
                <c:pt idx="112184">
                  <c:v>289.14583333333331</c:v>
                </c:pt>
                <c:pt idx="112185">
                  <c:v>289.1484375</c:v>
                </c:pt>
                <c:pt idx="112186">
                  <c:v>289.15104166666669</c:v>
                </c:pt>
                <c:pt idx="112187">
                  <c:v>289.15364583333331</c:v>
                </c:pt>
                <c:pt idx="112188">
                  <c:v>289.15625</c:v>
                </c:pt>
                <c:pt idx="112189">
                  <c:v>289.15885416666669</c:v>
                </c:pt>
                <c:pt idx="112190">
                  <c:v>289.16145833333331</c:v>
                </c:pt>
                <c:pt idx="112191">
                  <c:v>289.1640625</c:v>
                </c:pt>
                <c:pt idx="112192">
                  <c:v>289.16666666666669</c:v>
                </c:pt>
                <c:pt idx="112193">
                  <c:v>289.16927083333331</c:v>
                </c:pt>
                <c:pt idx="112194">
                  <c:v>289.171875</c:v>
                </c:pt>
                <c:pt idx="112195">
                  <c:v>289.17447916666669</c:v>
                </c:pt>
                <c:pt idx="112196">
                  <c:v>289.17708333333331</c:v>
                </c:pt>
                <c:pt idx="112197">
                  <c:v>289.1796875</c:v>
                </c:pt>
                <c:pt idx="112198">
                  <c:v>289.18229166666669</c:v>
                </c:pt>
                <c:pt idx="112199">
                  <c:v>289.18489583333331</c:v>
                </c:pt>
                <c:pt idx="112200">
                  <c:v>289.1875</c:v>
                </c:pt>
                <c:pt idx="112201">
                  <c:v>289.19010416666669</c:v>
                </c:pt>
                <c:pt idx="112202">
                  <c:v>289.19270833333331</c:v>
                </c:pt>
                <c:pt idx="112203">
                  <c:v>289.1953125</c:v>
                </c:pt>
                <c:pt idx="112204">
                  <c:v>289.19791666666669</c:v>
                </c:pt>
                <c:pt idx="112205">
                  <c:v>289.20052083333331</c:v>
                </c:pt>
                <c:pt idx="112206">
                  <c:v>289.203125</c:v>
                </c:pt>
                <c:pt idx="112207">
                  <c:v>289.20572916666669</c:v>
                </c:pt>
                <c:pt idx="112208">
                  <c:v>289.20833333333331</c:v>
                </c:pt>
                <c:pt idx="112209">
                  <c:v>289.2109375</c:v>
                </c:pt>
                <c:pt idx="112210">
                  <c:v>289.21354166666669</c:v>
                </c:pt>
                <c:pt idx="112211">
                  <c:v>289.21614583333331</c:v>
                </c:pt>
                <c:pt idx="112212">
                  <c:v>289.21875</c:v>
                </c:pt>
                <c:pt idx="112213">
                  <c:v>289.22135416666669</c:v>
                </c:pt>
                <c:pt idx="112214">
                  <c:v>289.22395833333331</c:v>
                </c:pt>
                <c:pt idx="112215">
                  <c:v>289.2265625</c:v>
                </c:pt>
                <c:pt idx="112216">
                  <c:v>289.22916666666669</c:v>
                </c:pt>
                <c:pt idx="112217">
                  <c:v>289.23177083333331</c:v>
                </c:pt>
                <c:pt idx="112218">
                  <c:v>289.234375</c:v>
                </c:pt>
                <c:pt idx="112219">
                  <c:v>289.23697916666669</c:v>
                </c:pt>
                <c:pt idx="112220">
                  <c:v>289.23958333333331</c:v>
                </c:pt>
                <c:pt idx="112221">
                  <c:v>289.2421875</c:v>
                </c:pt>
                <c:pt idx="112222">
                  <c:v>289.24479166666669</c:v>
                </c:pt>
                <c:pt idx="112223">
                  <c:v>289.24739583333331</c:v>
                </c:pt>
                <c:pt idx="112224">
                  <c:v>289.25</c:v>
                </c:pt>
                <c:pt idx="112225">
                  <c:v>289.25260416666669</c:v>
                </c:pt>
                <c:pt idx="112226">
                  <c:v>289.25520833333331</c:v>
                </c:pt>
                <c:pt idx="112227">
                  <c:v>289.2578125</c:v>
                </c:pt>
                <c:pt idx="112228">
                  <c:v>289.26041666666669</c:v>
                </c:pt>
                <c:pt idx="112229">
                  <c:v>289.26302083333331</c:v>
                </c:pt>
                <c:pt idx="112230">
                  <c:v>289.265625</c:v>
                </c:pt>
                <c:pt idx="112231">
                  <c:v>289.26822916666669</c:v>
                </c:pt>
                <c:pt idx="112232">
                  <c:v>289.27083333333331</c:v>
                </c:pt>
                <c:pt idx="112233">
                  <c:v>289.2734375</c:v>
                </c:pt>
                <c:pt idx="112234">
                  <c:v>289.27604166666669</c:v>
                </c:pt>
                <c:pt idx="112235">
                  <c:v>289.27864583333331</c:v>
                </c:pt>
                <c:pt idx="112236">
                  <c:v>289.28125</c:v>
                </c:pt>
                <c:pt idx="112237">
                  <c:v>289.28385416666669</c:v>
                </c:pt>
                <c:pt idx="112238">
                  <c:v>289.28645833333331</c:v>
                </c:pt>
                <c:pt idx="112239">
                  <c:v>289.2890625</c:v>
                </c:pt>
                <c:pt idx="112240">
                  <c:v>289.29166666666669</c:v>
                </c:pt>
                <c:pt idx="112241">
                  <c:v>289.29427083333331</c:v>
                </c:pt>
                <c:pt idx="112242">
                  <c:v>289.296875</c:v>
                </c:pt>
                <c:pt idx="112243">
                  <c:v>289.29947916666669</c:v>
                </c:pt>
                <c:pt idx="112244">
                  <c:v>289.30208333333331</c:v>
                </c:pt>
                <c:pt idx="112245">
                  <c:v>289.3046875</c:v>
                </c:pt>
                <c:pt idx="112246">
                  <c:v>289.30729166666669</c:v>
                </c:pt>
                <c:pt idx="112247">
                  <c:v>289.30989583333331</c:v>
                </c:pt>
                <c:pt idx="112248">
                  <c:v>289.3125</c:v>
                </c:pt>
                <c:pt idx="112249">
                  <c:v>289.31510416666669</c:v>
                </c:pt>
                <c:pt idx="112250">
                  <c:v>289.31770833333331</c:v>
                </c:pt>
                <c:pt idx="112251">
                  <c:v>289.3203125</c:v>
                </c:pt>
                <c:pt idx="112252">
                  <c:v>289.32291666666669</c:v>
                </c:pt>
                <c:pt idx="112253">
                  <c:v>289.32552083333331</c:v>
                </c:pt>
                <c:pt idx="112254">
                  <c:v>289.328125</c:v>
                </c:pt>
                <c:pt idx="112255">
                  <c:v>289.33072916666669</c:v>
                </c:pt>
                <c:pt idx="112256">
                  <c:v>289.33333333333331</c:v>
                </c:pt>
                <c:pt idx="112257">
                  <c:v>289.3359375</c:v>
                </c:pt>
                <c:pt idx="112258">
                  <c:v>289.33854166666669</c:v>
                </c:pt>
                <c:pt idx="112259">
                  <c:v>289.34114583333331</c:v>
                </c:pt>
                <c:pt idx="112260">
                  <c:v>289.34375</c:v>
                </c:pt>
                <c:pt idx="112261">
                  <c:v>289.34635416666669</c:v>
                </c:pt>
                <c:pt idx="112262">
                  <c:v>289.34895833333331</c:v>
                </c:pt>
                <c:pt idx="112263">
                  <c:v>289.3515625</c:v>
                </c:pt>
                <c:pt idx="112264">
                  <c:v>289.35416666666669</c:v>
                </c:pt>
                <c:pt idx="112265">
                  <c:v>289.35677083333331</c:v>
                </c:pt>
                <c:pt idx="112266">
                  <c:v>289.359375</c:v>
                </c:pt>
                <c:pt idx="112267">
                  <c:v>289.36197916666669</c:v>
                </c:pt>
                <c:pt idx="112268">
                  <c:v>289.36458333333331</c:v>
                </c:pt>
                <c:pt idx="112269">
                  <c:v>289.3671875</c:v>
                </c:pt>
                <c:pt idx="112270">
                  <c:v>289.36979166666669</c:v>
                </c:pt>
                <c:pt idx="112271">
                  <c:v>289.37239583333331</c:v>
                </c:pt>
                <c:pt idx="112272">
                  <c:v>289.375</c:v>
                </c:pt>
                <c:pt idx="112273">
                  <c:v>289.37760416666669</c:v>
                </c:pt>
                <c:pt idx="112274">
                  <c:v>289.38020833333331</c:v>
                </c:pt>
                <c:pt idx="112275">
                  <c:v>289.3828125</c:v>
                </c:pt>
                <c:pt idx="112276">
                  <c:v>289.38541666666669</c:v>
                </c:pt>
                <c:pt idx="112277">
                  <c:v>289.38802083333331</c:v>
                </c:pt>
                <c:pt idx="112278">
                  <c:v>289.390625</c:v>
                </c:pt>
                <c:pt idx="112279">
                  <c:v>289.39322916666669</c:v>
                </c:pt>
                <c:pt idx="112280">
                  <c:v>289.39583333333331</c:v>
                </c:pt>
                <c:pt idx="112281">
                  <c:v>289.3984375</c:v>
                </c:pt>
                <c:pt idx="112282">
                  <c:v>289.40104166666669</c:v>
                </c:pt>
                <c:pt idx="112283">
                  <c:v>289.40364583333331</c:v>
                </c:pt>
                <c:pt idx="112284">
                  <c:v>289.40625</c:v>
                </c:pt>
                <c:pt idx="112285">
                  <c:v>289.40885416666669</c:v>
                </c:pt>
                <c:pt idx="112286">
                  <c:v>289.41145833333331</c:v>
                </c:pt>
                <c:pt idx="112287">
                  <c:v>289.4140625</c:v>
                </c:pt>
                <c:pt idx="112288">
                  <c:v>289.41666666666669</c:v>
                </c:pt>
                <c:pt idx="112289">
                  <c:v>289.41927083333331</c:v>
                </c:pt>
                <c:pt idx="112290">
                  <c:v>289.421875</c:v>
                </c:pt>
                <c:pt idx="112291">
                  <c:v>289.42447916666669</c:v>
                </c:pt>
                <c:pt idx="112292">
                  <c:v>289.42708333333331</c:v>
                </c:pt>
                <c:pt idx="112293">
                  <c:v>289.4296875</c:v>
                </c:pt>
                <c:pt idx="112294">
                  <c:v>289.43229166666669</c:v>
                </c:pt>
                <c:pt idx="112295">
                  <c:v>289.43489583333331</c:v>
                </c:pt>
                <c:pt idx="112296">
                  <c:v>289.4375</c:v>
                </c:pt>
                <c:pt idx="112297">
                  <c:v>289.44010416666669</c:v>
                </c:pt>
                <c:pt idx="112298">
                  <c:v>289.44270833333331</c:v>
                </c:pt>
                <c:pt idx="112299">
                  <c:v>289.4453125</c:v>
                </c:pt>
                <c:pt idx="112300">
                  <c:v>289.44791666666669</c:v>
                </c:pt>
                <c:pt idx="112301">
                  <c:v>289.45052083333331</c:v>
                </c:pt>
                <c:pt idx="112302">
                  <c:v>289.453125</c:v>
                </c:pt>
                <c:pt idx="112303">
                  <c:v>289.45572916666669</c:v>
                </c:pt>
                <c:pt idx="112304">
                  <c:v>289.45833333333331</c:v>
                </c:pt>
                <c:pt idx="112305">
                  <c:v>289.4609375</c:v>
                </c:pt>
                <c:pt idx="112306">
                  <c:v>289.46354166666669</c:v>
                </c:pt>
                <c:pt idx="112307">
                  <c:v>289.46614583333331</c:v>
                </c:pt>
                <c:pt idx="112308">
                  <c:v>289.46875</c:v>
                </c:pt>
                <c:pt idx="112309">
                  <c:v>289.47135416666669</c:v>
                </c:pt>
                <c:pt idx="112310">
                  <c:v>289.47395833333331</c:v>
                </c:pt>
                <c:pt idx="112311">
                  <c:v>289.4765625</c:v>
                </c:pt>
                <c:pt idx="112312">
                  <c:v>289.47916666666669</c:v>
                </c:pt>
                <c:pt idx="112313">
                  <c:v>289.48177083333331</c:v>
                </c:pt>
                <c:pt idx="112314">
                  <c:v>289.484375</c:v>
                </c:pt>
                <c:pt idx="112315">
                  <c:v>289.48697916666669</c:v>
                </c:pt>
                <c:pt idx="112316">
                  <c:v>289.48958333333331</c:v>
                </c:pt>
                <c:pt idx="112317">
                  <c:v>289.4921875</c:v>
                </c:pt>
                <c:pt idx="112318">
                  <c:v>289.49479166666669</c:v>
                </c:pt>
                <c:pt idx="112319">
                  <c:v>289.49739583333331</c:v>
                </c:pt>
                <c:pt idx="112320">
                  <c:v>289.5</c:v>
                </c:pt>
                <c:pt idx="112321">
                  <c:v>289.50260416666669</c:v>
                </c:pt>
                <c:pt idx="112322">
                  <c:v>289.50520833333331</c:v>
                </c:pt>
                <c:pt idx="112323">
                  <c:v>289.5078125</c:v>
                </c:pt>
                <c:pt idx="112324">
                  <c:v>289.51041666666669</c:v>
                </c:pt>
                <c:pt idx="112325">
                  <c:v>289.51302083333331</c:v>
                </c:pt>
                <c:pt idx="112326">
                  <c:v>289.515625</c:v>
                </c:pt>
                <c:pt idx="112327">
                  <c:v>289.51822916666669</c:v>
                </c:pt>
                <c:pt idx="112328">
                  <c:v>289.52083333333331</c:v>
                </c:pt>
                <c:pt idx="112329">
                  <c:v>289.5234375</c:v>
                </c:pt>
                <c:pt idx="112330">
                  <c:v>289.52604166666669</c:v>
                </c:pt>
                <c:pt idx="112331">
                  <c:v>289.52864583333331</c:v>
                </c:pt>
                <c:pt idx="112332">
                  <c:v>289.53125</c:v>
                </c:pt>
                <c:pt idx="112333">
                  <c:v>289.53385416666669</c:v>
                </c:pt>
                <c:pt idx="112334">
                  <c:v>289.53645833333331</c:v>
                </c:pt>
                <c:pt idx="112335">
                  <c:v>289.5390625</c:v>
                </c:pt>
                <c:pt idx="112336">
                  <c:v>289.54166666666669</c:v>
                </c:pt>
                <c:pt idx="112337">
                  <c:v>289.54427083333331</c:v>
                </c:pt>
                <c:pt idx="112338">
                  <c:v>289.546875</c:v>
                </c:pt>
                <c:pt idx="112339">
                  <c:v>289.54947916666669</c:v>
                </c:pt>
                <c:pt idx="112340">
                  <c:v>289.55208333333331</c:v>
                </c:pt>
                <c:pt idx="112341">
                  <c:v>289.5546875</c:v>
                </c:pt>
                <c:pt idx="112342">
                  <c:v>289.55729166666669</c:v>
                </c:pt>
                <c:pt idx="112343">
                  <c:v>289.55989583333331</c:v>
                </c:pt>
                <c:pt idx="112344">
                  <c:v>289.5625</c:v>
                </c:pt>
                <c:pt idx="112345">
                  <c:v>289.56510416666669</c:v>
                </c:pt>
                <c:pt idx="112346">
                  <c:v>289.56770833333331</c:v>
                </c:pt>
                <c:pt idx="112347">
                  <c:v>289.5703125</c:v>
                </c:pt>
                <c:pt idx="112348">
                  <c:v>289.57291666666669</c:v>
                </c:pt>
                <c:pt idx="112349">
                  <c:v>289.57552083333331</c:v>
                </c:pt>
                <c:pt idx="112350">
                  <c:v>289.578125</c:v>
                </c:pt>
                <c:pt idx="112351">
                  <c:v>289.58072916666669</c:v>
                </c:pt>
                <c:pt idx="112352">
                  <c:v>289.58333333333331</c:v>
                </c:pt>
                <c:pt idx="112353">
                  <c:v>289.5859375</c:v>
                </c:pt>
                <c:pt idx="112354">
                  <c:v>289.58854166666669</c:v>
                </c:pt>
                <c:pt idx="112355">
                  <c:v>289.59114583333331</c:v>
                </c:pt>
                <c:pt idx="112356">
                  <c:v>289.59375</c:v>
                </c:pt>
                <c:pt idx="112357">
                  <c:v>289.59635416666669</c:v>
                </c:pt>
                <c:pt idx="112358">
                  <c:v>289.59895833333331</c:v>
                </c:pt>
                <c:pt idx="112359">
                  <c:v>289.6015625</c:v>
                </c:pt>
                <c:pt idx="112360">
                  <c:v>289.60416666666669</c:v>
                </c:pt>
                <c:pt idx="112361">
                  <c:v>289.60677083333331</c:v>
                </c:pt>
                <c:pt idx="112362">
                  <c:v>289.609375</c:v>
                </c:pt>
                <c:pt idx="112363">
                  <c:v>289.61197916666669</c:v>
                </c:pt>
                <c:pt idx="112364">
                  <c:v>289.61458333333331</c:v>
                </c:pt>
                <c:pt idx="112365">
                  <c:v>289.6171875</c:v>
                </c:pt>
                <c:pt idx="112366">
                  <c:v>289.61979166666669</c:v>
                </c:pt>
                <c:pt idx="112367">
                  <c:v>289.62239583333331</c:v>
                </c:pt>
                <c:pt idx="112368">
                  <c:v>289.625</c:v>
                </c:pt>
                <c:pt idx="112369">
                  <c:v>289.62760416666669</c:v>
                </c:pt>
                <c:pt idx="112370">
                  <c:v>289.63020833333331</c:v>
                </c:pt>
                <c:pt idx="112371">
                  <c:v>289.6328125</c:v>
                </c:pt>
                <c:pt idx="112372">
                  <c:v>289.63541666666669</c:v>
                </c:pt>
                <c:pt idx="112373">
                  <c:v>289.63802083333331</c:v>
                </c:pt>
                <c:pt idx="112374">
                  <c:v>289.640625</c:v>
                </c:pt>
                <c:pt idx="112375">
                  <c:v>289.64322916666669</c:v>
                </c:pt>
                <c:pt idx="112376">
                  <c:v>289.64583333333331</c:v>
                </c:pt>
                <c:pt idx="112377">
                  <c:v>289.6484375</c:v>
                </c:pt>
                <c:pt idx="112378">
                  <c:v>289.65104166666669</c:v>
                </c:pt>
                <c:pt idx="112379">
                  <c:v>289.65364583333331</c:v>
                </c:pt>
                <c:pt idx="112380">
                  <c:v>289.65625</c:v>
                </c:pt>
                <c:pt idx="112381">
                  <c:v>289.65885416666669</c:v>
                </c:pt>
                <c:pt idx="112382">
                  <c:v>289.66145833333331</c:v>
                </c:pt>
                <c:pt idx="112383">
                  <c:v>289.6640625</c:v>
                </c:pt>
                <c:pt idx="112384">
                  <c:v>289.66666666666669</c:v>
                </c:pt>
                <c:pt idx="112385">
                  <c:v>289.66927083333331</c:v>
                </c:pt>
                <c:pt idx="112386">
                  <c:v>289.671875</c:v>
                </c:pt>
                <c:pt idx="112387">
                  <c:v>289.67447916666669</c:v>
                </c:pt>
                <c:pt idx="112388">
                  <c:v>289.67708333333331</c:v>
                </c:pt>
                <c:pt idx="112389">
                  <c:v>289.6796875</c:v>
                </c:pt>
                <c:pt idx="112390">
                  <c:v>289.68229166666669</c:v>
                </c:pt>
                <c:pt idx="112391">
                  <c:v>289.68489583333331</c:v>
                </c:pt>
                <c:pt idx="112392">
                  <c:v>289.6875</c:v>
                </c:pt>
                <c:pt idx="112393">
                  <c:v>289.69010416666669</c:v>
                </c:pt>
                <c:pt idx="112394">
                  <c:v>289.69270833333331</c:v>
                </c:pt>
                <c:pt idx="112395">
                  <c:v>289.6953125</c:v>
                </c:pt>
                <c:pt idx="112396">
                  <c:v>289.69791666666669</c:v>
                </c:pt>
                <c:pt idx="112397">
                  <c:v>289.70052083333331</c:v>
                </c:pt>
                <c:pt idx="112398">
                  <c:v>289.703125</c:v>
                </c:pt>
                <c:pt idx="112399">
                  <c:v>289.70572916666669</c:v>
                </c:pt>
                <c:pt idx="112400">
                  <c:v>289.70833333333331</c:v>
                </c:pt>
                <c:pt idx="112401">
                  <c:v>289.7109375</c:v>
                </c:pt>
                <c:pt idx="112402">
                  <c:v>289.71354166666669</c:v>
                </c:pt>
                <c:pt idx="112403">
                  <c:v>289.71614583333331</c:v>
                </c:pt>
                <c:pt idx="112404">
                  <c:v>289.71875</c:v>
                </c:pt>
                <c:pt idx="112405">
                  <c:v>289.72135416666669</c:v>
                </c:pt>
                <c:pt idx="112406">
                  <c:v>289.72395833333331</c:v>
                </c:pt>
                <c:pt idx="112407">
                  <c:v>289.7265625</c:v>
                </c:pt>
                <c:pt idx="112408">
                  <c:v>289.72916666666669</c:v>
                </c:pt>
                <c:pt idx="112409">
                  <c:v>289.73177083333331</c:v>
                </c:pt>
                <c:pt idx="112410">
                  <c:v>289.734375</c:v>
                </c:pt>
                <c:pt idx="112411">
                  <c:v>289.73697916666669</c:v>
                </c:pt>
                <c:pt idx="112412">
                  <c:v>289.73958333333331</c:v>
                </c:pt>
                <c:pt idx="112413">
                  <c:v>289.7421875</c:v>
                </c:pt>
                <c:pt idx="112414">
                  <c:v>289.74479166666669</c:v>
                </c:pt>
                <c:pt idx="112415">
                  <c:v>289.74739583333331</c:v>
                </c:pt>
                <c:pt idx="112416">
                  <c:v>289.75</c:v>
                </c:pt>
                <c:pt idx="112417">
                  <c:v>289.75260416666669</c:v>
                </c:pt>
                <c:pt idx="112418">
                  <c:v>289.75520833333331</c:v>
                </c:pt>
                <c:pt idx="112419">
                  <c:v>289.7578125</c:v>
                </c:pt>
                <c:pt idx="112420">
                  <c:v>289.76041666666669</c:v>
                </c:pt>
                <c:pt idx="112421">
                  <c:v>289.76302083333331</c:v>
                </c:pt>
                <c:pt idx="112422">
                  <c:v>289.765625</c:v>
                </c:pt>
                <c:pt idx="112423">
                  <c:v>289.76822916666669</c:v>
                </c:pt>
                <c:pt idx="112424">
                  <c:v>289.77083333333331</c:v>
                </c:pt>
                <c:pt idx="112425">
                  <c:v>289.7734375</c:v>
                </c:pt>
                <c:pt idx="112426">
                  <c:v>289.77604166666669</c:v>
                </c:pt>
                <c:pt idx="112427">
                  <c:v>289.77864583333331</c:v>
                </c:pt>
                <c:pt idx="112428">
                  <c:v>289.78125</c:v>
                </c:pt>
                <c:pt idx="112429">
                  <c:v>289.78385416666669</c:v>
                </c:pt>
                <c:pt idx="112430">
                  <c:v>289.78645833333331</c:v>
                </c:pt>
                <c:pt idx="112431">
                  <c:v>289.7890625</c:v>
                </c:pt>
                <c:pt idx="112432">
                  <c:v>289.79166666666669</c:v>
                </c:pt>
                <c:pt idx="112433">
                  <c:v>289.79427083333331</c:v>
                </c:pt>
                <c:pt idx="112434">
                  <c:v>289.796875</c:v>
                </c:pt>
                <c:pt idx="112435">
                  <c:v>289.79947916666669</c:v>
                </c:pt>
                <c:pt idx="112436">
                  <c:v>289.80208333333331</c:v>
                </c:pt>
                <c:pt idx="112437">
                  <c:v>289.8046875</c:v>
                </c:pt>
                <c:pt idx="112438">
                  <c:v>289.80729166666669</c:v>
                </c:pt>
                <c:pt idx="112439">
                  <c:v>289.80989583333331</c:v>
                </c:pt>
                <c:pt idx="112440">
                  <c:v>289.8125</c:v>
                </c:pt>
                <c:pt idx="112441">
                  <c:v>289.81510416666669</c:v>
                </c:pt>
                <c:pt idx="112442">
                  <c:v>289.81770833333331</c:v>
                </c:pt>
                <c:pt idx="112443">
                  <c:v>289.8203125</c:v>
                </c:pt>
                <c:pt idx="112444">
                  <c:v>289.82291666666669</c:v>
                </c:pt>
                <c:pt idx="112445">
                  <c:v>289.82552083333331</c:v>
                </c:pt>
                <c:pt idx="112446">
                  <c:v>289.828125</c:v>
                </c:pt>
                <c:pt idx="112447">
                  <c:v>289.83072916666669</c:v>
                </c:pt>
                <c:pt idx="112448">
                  <c:v>289.83333333333331</c:v>
                </c:pt>
                <c:pt idx="112449">
                  <c:v>289.8359375</c:v>
                </c:pt>
                <c:pt idx="112450">
                  <c:v>289.83854166666669</c:v>
                </c:pt>
                <c:pt idx="112451">
                  <c:v>289.84114583333331</c:v>
                </c:pt>
                <c:pt idx="112452">
                  <c:v>289.84375</c:v>
                </c:pt>
                <c:pt idx="112453">
                  <c:v>289.84635416666669</c:v>
                </c:pt>
                <c:pt idx="112454">
                  <c:v>289.84895833333331</c:v>
                </c:pt>
                <c:pt idx="112455">
                  <c:v>289.8515625</c:v>
                </c:pt>
                <c:pt idx="112456">
                  <c:v>289.85416666666669</c:v>
                </c:pt>
                <c:pt idx="112457">
                  <c:v>289.85677083333331</c:v>
                </c:pt>
                <c:pt idx="112458">
                  <c:v>289.859375</c:v>
                </c:pt>
                <c:pt idx="112459">
                  <c:v>289.86197916666669</c:v>
                </c:pt>
                <c:pt idx="112460">
                  <c:v>289.86458333333331</c:v>
                </c:pt>
                <c:pt idx="112461">
                  <c:v>289.8671875</c:v>
                </c:pt>
                <c:pt idx="112462">
                  <c:v>289.86979166666669</c:v>
                </c:pt>
                <c:pt idx="112463">
                  <c:v>289.87239583333331</c:v>
                </c:pt>
                <c:pt idx="112464">
                  <c:v>289.875</c:v>
                </c:pt>
                <c:pt idx="112465">
                  <c:v>289.87760416666669</c:v>
                </c:pt>
                <c:pt idx="112466">
                  <c:v>289.88020833333331</c:v>
                </c:pt>
                <c:pt idx="112467">
                  <c:v>289.8828125</c:v>
                </c:pt>
                <c:pt idx="112468">
                  <c:v>289.88541666666669</c:v>
                </c:pt>
                <c:pt idx="112469">
                  <c:v>289.88802083333331</c:v>
                </c:pt>
                <c:pt idx="112470">
                  <c:v>289.890625</c:v>
                </c:pt>
                <c:pt idx="112471">
                  <c:v>289.89322916666669</c:v>
                </c:pt>
                <c:pt idx="112472">
                  <c:v>289.89583333333331</c:v>
                </c:pt>
                <c:pt idx="112473">
                  <c:v>289.8984375</c:v>
                </c:pt>
                <c:pt idx="112474">
                  <c:v>289.90104166666669</c:v>
                </c:pt>
                <c:pt idx="112475">
                  <c:v>289.90364583333331</c:v>
                </c:pt>
                <c:pt idx="112476">
                  <c:v>289.90625</c:v>
                </c:pt>
                <c:pt idx="112477">
                  <c:v>289.90885416666669</c:v>
                </c:pt>
                <c:pt idx="112478">
                  <c:v>289.91145833333331</c:v>
                </c:pt>
                <c:pt idx="112479">
                  <c:v>289.9140625</c:v>
                </c:pt>
                <c:pt idx="112480">
                  <c:v>289.91666666666669</c:v>
                </c:pt>
                <c:pt idx="112481">
                  <c:v>289.91927083333331</c:v>
                </c:pt>
                <c:pt idx="112482">
                  <c:v>289.921875</c:v>
                </c:pt>
                <c:pt idx="112483">
                  <c:v>289.92447916666669</c:v>
                </c:pt>
                <c:pt idx="112484">
                  <c:v>289.92708333333331</c:v>
                </c:pt>
                <c:pt idx="112485">
                  <c:v>289.9296875</c:v>
                </c:pt>
                <c:pt idx="112486">
                  <c:v>289.93229166666669</c:v>
                </c:pt>
                <c:pt idx="112487">
                  <c:v>289.93489583333331</c:v>
                </c:pt>
                <c:pt idx="112488">
                  <c:v>289.9375</c:v>
                </c:pt>
                <c:pt idx="112489">
                  <c:v>289.94010416666669</c:v>
                </c:pt>
                <c:pt idx="112490">
                  <c:v>289.94270833333331</c:v>
                </c:pt>
                <c:pt idx="112491">
                  <c:v>289.9453125</c:v>
                </c:pt>
                <c:pt idx="112492">
                  <c:v>289.94791666666669</c:v>
                </c:pt>
                <c:pt idx="112493">
                  <c:v>289.95052083333331</c:v>
                </c:pt>
                <c:pt idx="112494">
                  <c:v>289.953125</c:v>
                </c:pt>
                <c:pt idx="112495">
                  <c:v>289.95572916666669</c:v>
                </c:pt>
                <c:pt idx="112496">
                  <c:v>289.95833333333331</c:v>
                </c:pt>
                <c:pt idx="112497">
                  <c:v>289.9609375</c:v>
                </c:pt>
                <c:pt idx="112498">
                  <c:v>289.96354166666669</c:v>
                </c:pt>
                <c:pt idx="112499">
                  <c:v>289.96614583333331</c:v>
                </c:pt>
                <c:pt idx="112500">
                  <c:v>289.96875</c:v>
                </c:pt>
                <c:pt idx="112501">
                  <c:v>289.97135416666669</c:v>
                </c:pt>
                <c:pt idx="112502">
                  <c:v>289.97395833333331</c:v>
                </c:pt>
                <c:pt idx="112503">
                  <c:v>289.9765625</c:v>
                </c:pt>
                <c:pt idx="112504">
                  <c:v>289.97916666666669</c:v>
                </c:pt>
                <c:pt idx="112505">
                  <c:v>289.98177083333331</c:v>
                </c:pt>
                <c:pt idx="112506">
                  <c:v>289.984375</c:v>
                </c:pt>
                <c:pt idx="112507">
                  <c:v>289.98697916666669</c:v>
                </c:pt>
                <c:pt idx="112508">
                  <c:v>289.98958333333331</c:v>
                </c:pt>
                <c:pt idx="112509">
                  <c:v>289.9921875</c:v>
                </c:pt>
                <c:pt idx="112510">
                  <c:v>289.99479166666669</c:v>
                </c:pt>
                <c:pt idx="112511">
                  <c:v>289.99739583333331</c:v>
                </c:pt>
                <c:pt idx="112512">
                  <c:v>290</c:v>
                </c:pt>
                <c:pt idx="112513">
                  <c:v>290.00260416666669</c:v>
                </c:pt>
                <c:pt idx="112514">
                  <c:v>290.00520833333331</c:v>
                </c:pt>
                <c:pt idx="112515">
                  <c:v>290.0078125</c:v>
                </c:pt>
                <c:pt idx="112516">
                  <c:v>290.01041666666669</c:v>
                </c:pt>
                <c:pt idx="112517">
                  <c:v>290.01302083333331</c:v>
                </c:pt>
                <c:pt idx="112518">
                  <c:v>290.015625</c:v>
                </c:pt>
                <c:pt idx="112519">
                  <c:v>290.01822916666669</c:v>
                </c:pt>
                <c:pt idx="112520">
                  <c:v>290.02083333333331</c:v>
                </c:pt>
                <c:pt idx="112521">
                  <c:v>290.0234375</c:v>
                </c:pt>
                <c:pt idx="112522">
                  <c:v>290.02604166666669</c:v>
                </c:pt>
                <c:pt idx="112523">
                  <c:v>290.02864583333331</c:v>
                </c:pt>
                <c:pt idx="112524">
                  <c:v>290.03125</c:v>
                </c:pt>
                <c:pt idx="112525">
                  <c:v>290.03385416666669</c:v>
                </c:pt>
                <c:pt idx="112526">
                  <c:v>290.03645833333331</c:v>
                </c:pt>
                <c:pt idx="112527">
                  <c:v>290.0390625</c:v>
                </c:pt>
                <c:pt idx="112528">
                  <c:v>290.04166666666669</c:v>
                </c:pt>
                <c:pt idx="112529">
                  <c:v>290.04427083333331</c:v>
                </c:pt>
                <c:pt idx="112530">
                  <c:v>290.046875</c:v>
                </c:pt>
                <c:pt idx="112531">
                  <c:v>290.04947916666669</c:v>
                </c:pt>
                <c:pt idx="112532">
                  <c:v>290.05208333333331</c:v>
                </c:pt>
                <c:pt idx="112533">
                  <c:v>290.0546875</c:v>
                </c:pt>
                <c:pt idx="112534">
                  <c:v>290.05729166666669</c:v>
                </c:pt>
                <c:pt idx="112535">
                  <c:v>290.05989583333331</c:v>
                </c:pt>
                <c:pt idx="112536">
                  <c:v>290.0625</c:v>
                </c:pt>
                <c:pt idx="112537">
                  <c:v>290.06510416666669</c:v>
                </c:pt>
                <c:pt idx="112538">
                  <c:v>290.06770833333331</c:v>
                </c:pt>
                <c:pt idx="112539">
                  <c:v>290.0703125</c:v>
                </c:pt>
                <c:pt idx="112540">
                  <c:v>290.07291666666669</c:v>
                </c:pt>
                <c:pt idx="112541">
                  <c:v>290.07552083333331</c:v>
                </c:pt>
                <c:pt idx="112542">
                  <c:v>290.078125</c:v>
                </c:pt>
                <c:pt idx="112543">
                  <c:v>290.08072916666669</c:v>
                </c:pt>
                <c:pt idx="112544">
                  <c:v>290.08333333333331</c:v>
                </c:pt>
                <c:pt idx="112545">
                  <c:v>290.0859375</c:v>
                </c:pt>
                <c:pt idx="112546">
                  <c:v>290.08854166666669</c:v>
                </c:pt>
                <c:pt idx="112547">
                  <c:v>290.09114583333331</c:v>
                </c:pt>
                <c:pt idx="112548">
                  <c:v>290.09375</c:v>
                </c:pt>
                <c:pt idx="112549">
                  <c:v>290.09635416666669</c:v>
                </c:pt>
                <c:pt idx="112550">
                  <c:v>290.09895833333331</c:v>
                </c:pt>
                <c:pt idx="112551">
                  <c:v>290.1015625</c:v>
                </c:pt>
                <c:pt idx="112552">
                  <c:v>290.10416666666669</c:v>
                </c:pt>
                <c:pt idx="112553">
                  <c:v>290.10677083333331</c:v>
                </c:pt>
                <c:pt idx="112554">
                  <c:v>290.109375</c:v>
                </c:pt>
                <c:pt idx="112555">
                  <c:v>290.11197916666669</c:v>
                </c:pt>
                <c:pt idx="112556">
                  <c:v>290.11458333333331</c:v>
                </c:pt>
                <c:pt idx="112557">
                  <c:v>290.1171875</c:v>
                </c:pt>
                <c:pt idx="112558">
                  <c:v>290.11979166666669</c:v>
                </c:pt>
                <c:pt idx="112559">
                  <c:v>290.12239583333331</c:v>
                </c:pt>
                <c:pt idx="112560">
                  <c:v>290.125</c:v>
                </c:pt>
                <c:pt idx="112561">
                  <c:v>290.12760416666669</c:v>
                </c:pt>
                <c:pt idx="112562">
                  <c:v>290.13020833333331</c:v>
                </c:pt>
                <c:pt idx="112563">
                  <c:v>290.1328125</c:v>
                </c:pt>
                <c:pt idx="112564">
                  <c:v>290.13541666666669</c:v>
                </c:pt>
                <c:pt idx="112565">
                  <c:v>290.13802083333331</c:v>
                </c:pt>
                <c:pt idx="112566">
                  <c:v>290.140625</c:v>
                </c:pt>
                <c:pt idx="112567">
                  <c:v>290.14322916666669</c:v>
                </c:pt>
                <c:pt idx="112568">
                  <c:v>290.14583333333331</c:v>
                </c:pt>
                <c:pt idx="112569">
                  <c:v>290.1484375</c:v>
                </c:pt>
                <c:pt idx="112570">
                  <c:v>290.15104166666669</c:v>
                </c:pt>
                <c:pt idx="112571">
                  <c:v>290.15364583333331</c:v>
                </c:pt>
                <c:pt idx="112572">
                  <c:v>290.15625</c:v>
                </c:pt>
                <c:pt idx="112573">
                  <c:v>290.15885416666669</c:v>
                </c:pt>
                <c:pt idx="112574">
                  <c:v>290.16145833333331</c:v>
                </c:pt>
                <c:pt idx="112575">
                  <c:v>290.1640625</c:v>
                </c:pt>
                <c:pt idx="112576">
                  <c:v>290.16666666666669</c:v>
                </c:pt>
                <c:pt idx="112577">
                  <c:v>290.16927083333331</c:v>
                </c:pt>
                <c:pt idx="112578">
                  <c:v>290.171875</c:v>
                </c:pt>
                <c:pt idx="112579">
                  <c:v>290.17447916666669</c:v>
                </c:pt>
                <c:pt idx="112580">
                  <c:v>290.17708333333331</c:v>
                </c:pt>
                <c:pt idx="112581">
                  <c:v>290.1796875</c:v>
                </c:pt>
                <c:pt idx="112582">
                  <c:v>290.18229166666669</c:v>
                </c:pt>
                <c:pt idx="112583">
                  <c:v>290.18489583333331</c:v>
                </c:pt>
                <c:pt idx="112584">
                  <c:v>290.1875</c:v>
                </c:pt>
                <c:pt idx="112585">
                  <c:v>290.19010416666669</c:v>
                </c:pt>
                <c:pt idx="112586">
                  <c:v>290.19270833333331</c:v>
                </c:pt>
                <c:pt idx="112587">
                  <c:v>290.1953125</c:v>
                </c:pt>
                <c:pt idx="112588">
                  <c:v>290.19791666666669</c:v>
                </c:pt>
                <c:pt idx="112589">
                  <c:v>290.20052083333331</c:v>
                </c:pt>
                <c:pt idx="112590">
                  <c:v>290.203125</c:v>
                </c:pt>
                <c:pt idx="112591">
                  <c:v>290.20572916666669</c:v>
                </c:pt>
                <c:pt idx="112592">
                  <c:v>290.20833333333331</c:v>
                </c:pt>
                <c:pt idx="112593">
                  <c:v>290.2109375</c:v>
                </c:pt>
                <c:pt idx="112594">
                  <c:v>290.21354166666669</c:v>
                </c:pt>
                <c:pt idx="112595">
                  <c:v>290.21614583333331</c:v>
                </c:pt>
                <c:pt idx="112596">
                  <c:v>290.21875</c:v>
                </c:pt>
                <c:pt idx="112597">
                  <c:v>290.22135416666669</c:v>
                </c:pt>
                <c:pt idx="112598">
                  <c:v>290.22395833333331</c:v>
                </c:pt>
                <c:pt idx="112599">
                  <c:v>290.2265625</c:v>
                </c:pt>
                <c:pt idx="112600">
                  <c:v>290.22916666666669</c:v>
                </c:pt>
                <c:pt idx="112601">
                  <c:v>290.23177083333331</c:v>
                </c:pt>
                <c:pt idx="112602">
                  <c:v>290.234375</c:v>
                </c:pt>
                <c:pt idx="112603">
                  <c:v>290.23697916666669</c:v>
                </c:pt>
                <c:pt idx="112604">
                  <c:v>290.23958333333331</c:v>
                </c:pt>
                <c:pt idx="112605">
                  <c:v>290.2421875</c:v>
                </c:pt>
                <c:pt idx="112606">
                  <c:v>290.24479166666669</c:v>
                </c:pt>
                <c:pt idx="112607">
                  <c:v>290.24739583333331</c:v>
                </c:pt>
                <c:pt idx="112608">
                  <c:v>290.25</c:v>
                </c:pt>
                <c:pt idx="112609">
                  <c:v>290.25260416666669</c:v>
                </c:pt>
                <c:pt idx="112610">
                  <c:v>290.25520833333331</c:v>
                </c:pt>
                <c:pt idx="112611">
                  <c:v>290.2578125</c:v>
                </c:pt>
                <c:pt idx="112612">
                  <c:v>290.26041666666669</c:v>
                </c:pt>
                <c:pt idx="112613">
                  <c:v>290.26302083333331</c:v>
                </c:pt>
                <c:pt idx="112614">
                  <c:v>290.265625</c:v>
                </c:pt>
                <c:pt idx="112615">
                  <c:v>290.26822916666669</c:v>
                </c:pt>
                <c:pt idx="112616">
                  <c:v>290.27083333333331</c:v>
                </c:pt>
                <c:pt idx="112617">
                  <c:v>290.2734375</c:v>
                </c:pt>
                <c:pt idx="112618">
                  <c:v>290.27604166666669</c:v>
                </c:pt>
                <c:pt idx="112619">
                  <c:v>290.27864583333331</c:v>
                </c:pt>
                <c:pt idx="112620">
                  <c:v>290.28125</c:v>
                </c:pt>
                <c:pt idx="112621">
                  <c:v>290.28385416666669</c:v>
                </c:pt>
                <c:pt idx="112622">
                  <c:v>290.28645833333331</c:v>
                </c:pt>
                <c:pt idx="112623">
                  <c:v>290.2890625</c:v>
                </c:pt>
                <c:pt idx="112624">
                  <c:v>290.29166666666669</c:v>
                </c:pt>
                <c:pt idx="112625">
                  <c:v>290.29427083333331</c:v>
                </c:pt>
                <c:pt idx="112626">
                  <c:v>290.296875</c:v>
                </c:pt>
                <c:pt idx="112627">
                  <c:v>290.29947916666669</c:v>
                </c:pt>
                <c:pt idx="112628">
                  <c:v>290.30208333333331</c:v>
                </c:pt>
                <c:pt idx="112629">
                  <c:v>290.3046875</c:v>
                </c:pt>
                <c:pt idx="112630">
                  <c:v>290.30729166666669</c:v>
                </c:pt>
                <c:pt idx="112631">
                  <c:v>290.30989583333331</c:v>
                </c:pt>
                <c:pt idx="112632">
                  <c:v>290.3125</c:v>
                </c:pt>
                <c:pt idx="112633">
                  <c:v>290.31510416666669</c:v>
                </c:pt>
                <c:pt idx="112634">
                  <c:v>290.31770833333331</c:v>
                </c:pt>
                <c:pt idx="112635">
                  <c:v>290.3203125</c:v>
                </c:pt>
                <c:pt idx="112636">
                  <c:v>290.32291666666669</c:v>
                </c:pt>
                <c:pt idx="112637">
                  <c:v>290.32552083333331</c:v>
                </c:pt>
                <c:pt idx="112638">
                  <c:v>290.328125</c:v>
                </c:pt>
                <c:pt idx="112639">
                  <c:v>290.33072916666669</c:v>
                </c:pt>
                <c:pt idx="112640">
                  <c:v>290.33333333333331</c:v>
                </c:pt>
                <c:pt idx="112641">
                  <c:v>290.3359375</c:v>
                </c:pt>
                <c:pt idx="112642">
                  <c:v>290.33854166666669</c:v>
                </c:pt>
                <c:pt idx="112643">
                  <c:v>290.34114583333331</c:v>
                </c:pt>
                <c:pt idx="112644">
                  <c:v>290.34375</c:v>
                </c:pt>
                <c:pt idx="112645">
                  <c:v>290.34635416666669</c:v>
                </c:pt>
                <c:pt idx="112646">
                  <c:v>290.34895833333331</c:v>
                </c:pt>
                <c:pt idx="112647">
                  <c:v>290.3515625</c:v>
                </c:pt>
                <c:pt idx="112648">
                  <c:v>290.35416666666669</c:v>
                </c:pt>
                <c:pt idx="112649">
                  <c:v>290.35677083333331</c:v>
                </c:pt>
                <c:pt idx="112650">
                  <c:v>290.359375</c:v>
                </c:pt>
                <c:pt idx="112651">
                  <c:v>290.36197916666669</c:v>
                </c:pt>
                <c:pt idx="112652">
                  <c:v>290.36458333333331</c:v>
                </c:pt>
                <c:pt idx="112653">
                  <c:v>290.3671875</c:v>
                </c:pt>
                <c:pt idx="112654">
                  <c:v>290.36979166666669</c:v>
                </c:pt>
                <c:pt idx="112655">
                  <c:v>290.37239583333331</c:v>
                </c:pt>
                <c:pt idx="112656">
                  <c:v>290.375</c:v>
                </c:pt>
                <c:pt idx="112657">
                  <c:v>290.37760416666669</c:v>
                </c:pt>
                <c:pt idx="112658">
                  <c:v>290.38020833333331</c:v>
                </c:pt>
                <c:pt idx="112659">
                  <c:v>290.3828125</c:v>
                </c:pt>
                <c:pt idx="112660">
                  <c:v>290.38541666666669</c:v>
                </c:pt>
                <c:pt idx="112661">
                  <c:v>290.38802083333331</c:v>
                </c:pt>
                <c:pt idx="112662">
                  <c:v>290.390625</c:v>
                </c:pt>
                <c:pt idx="112663">
                  <c:v>290.39322916666669</c:v>
                </c:pt>
                <c:pt idx="112664">
                  <c:v>290.39583333333331</c:v>
                </c:pt>
                <c:pt idx="112665">
                  <c:v>290.3984375</c:v>
                </c:pt>
                <c:pt idx="112666">
                  <c:v>290.40104166666669</c:v>
                </c:pt>
                <c:pt idx="112667">
                  <c:v>290.40364583333331</c:v>
                </c:pt>
                <c:pt idx="112668">
                  <c:v>290.40625</c:v>
                </c:pt>
                <c:pt idx="112669">
                  <c:v>290.40885416666669</c:v>
                </c:pt>
                <c:pt idx="112670">
                  <c:v>290.41145833333331</c:v>
                </c:pt>
                <c:pt idx="112671">
                  <c:v>290.4140625</c:v>
                </c:pt>
                <c:pt idx="112672">
                  <c:v>290.41666666666669</c:v>
                </c:pt>
                <c:pt idx="112673">
                  <c:v>290.41927083333331</c:v>
                </c:pt>
                <c:pt idx="112674">
                  <c:v>290.421875</c:v>
                </c:pt>
                <c:pt idx="112675">
                  <c:v>290.42447916666669</c:v>
                </c:pt>
                <c:pt idx="112676">
                  <c:v>290.42708333333331</c:v>
                </c:pt>
                <c:pt idx="112677">
                  <c:v>290.4296875</c:v>
                </c:pt>
                <c:pt idx="112678">
                  <c:v>290.43229166666669</c:v>
                </c:pt>
                <c:pt idx="112679">
                  <c:v>290.43489583333331</c:v>
                </c:pt>
                <c:pt idx="112680">
                  <c:v>290.4375</c:v>
                </c:pt>
                <c:pt idx="112681">
                  <c:v>290.44010416666669</c:v>
                </c:pt>
                <c:pt idx="112682">
                  <c:v>290.44270833333331</c:v>
                </c:pt>
                <c:pt idx="112683">
                  <c:v>290.4453125</c:v>
                </c:pt>
                <c:pt idx="112684">
                  <c:v>290.44791666666669</c:v>
                </c:pt>
                <c:pt idx="112685">
                  <c:v>290.45052083333331</c:v>
                </c:pt>
                <c:pt idx="112686">
                  <c:v>290.453125</c:v>
                </c:pt>
                <c:pt idx="112687">
                  <c:v>290.45572916666669</c:v>
                </c:pt>
                <c:pt idx="112688">
                  <c:v>290.45833333333331</c:v>
                </c:pt>
                <c:pt idx="112689">
                  <c:v>290.4609375</c:v>
                </c:pt>
                <c:pt idx="112690">
                  <c:v>290.46354166666669</c:v>
                </c:pt>
                <c:pt idx="112691">
                  <c:v>290.46614583333331</c:v>
                </c:pt>
                <c:pt idx="112692">
                  <c:v>290.46875</c:v>
                </c:pt>
                <c:pt idx="112693">
                  <c:v>290.47135416666669</c:v>
                </c:pt>
                <c:pt idx="112694">
                  <c:v>290.47395833333331</c:v>
                </c:pt>
                <c:pt idx="112695">
                  <c:v>290.4765625</c:v>
                </c:pt>
                <c:pt idx="112696">
                  <c:v>290.47916666666669</c:v>
                </c:pt>
                <c:pt idx="112697">
                  <c:v>290.48177083333331</c:v>
                </c:pt>
                <c:pt idx="112698">
                  <c:v>290.484375</c:v>
                </c:pt>
                <c:pt idx="112699">
                  <c:v>290.48697916666669</c:v>
                </c:pt>
                <c:pt idx="112700">
                  <c:v>290.48958333333331</c:v>
                </c:pt>
                <c:pt idx="112701">
                  <c:v>290.4921875</c:v>
                </c:pt>
                <c:pt idx="112702">
                  <c:v>290.49479166666669</c:v>
                </c:pt>
                <c:pt idx="112703">
                  <c:v>290.49739583333331</c:v>
                </c:pt>
                <c:pt idx="112704">
                  <c:v>290.5</c:v>
                </c:pt>
                <c:pt idx="112705">
                  <c:v>290.50260416666669</c:v>
                </c:pt>
                <c:pt idx="112706">
                  <c:v>290.50520833333331</c:v>
                </c:pt>
                <c:pt idx="112707">
                  <c:v>290.5078125</c:v>
                </c:pt>
                <c:pt idx="112708">
                  <c:v>290.51041666666669</c:v>
                </c:pt>
                <c:pt idx="112709">
                  <c:v>290.51302083333331</c:v>
                </c:pt>
                <c:pt idx="112710">
                  <c:v>290.515625</c:v>
                </c:pt>
                <c:pt idx="112711">
                  <c:v>290.51822916666669</c:v>
                </c:pt>
                <c:pt idx="112712">
                  <c:v>290.52083333333331</c:v>
                </c:pt>
                <c:pt idx="112713">
                  <c:v>290.5234375</c:v>
                </c:pt>
                <c:pt idx="112714">
                  <c:v>290.52604166666669</c:v>
                </c:pt>
                <c:pt idx="112715">
                  <c:v>290.52864583333331</c:v>
                </c:pt>
                <c:pt idx="112716">
                  <c:v>290.53125</c:v>
                </c:pt>
                <c:pt idx="112717">
                  <c:v>290.53385416666669</c:v>
                </c:pt>
                <c:pt idx="112718">
                  <c:v>290.53645833333331</c:v>
                </c:pt>
                <c:pt idx="112719">
                  <c:v>290.5390625</c:v>
                </c:pt>
                <c:pt idx="112720">
                  <c:v>290.54166666666669</c:v>
                </c:pt>
                <c:pt idx="112721">
                  <c:v>290.54427083333331</c:v>
                </c:pt>
                <c:pt idx="112722">
                  <c:v>290.546875</c:v>
                </c:pt>
                <c:pt idx="112723">
                  <c:v>290.54947916666669</c:v>
                </c:pt>
                <c:pt idx="112724">
                  <c:v>290.55208333333331</c:v>
                </c:pt>
                <c:pt idx="112725">
                  <c:v>290.5546875</c:v>
                </c:pt>
                <c:pt idx="112726">
                  <c:v>290.55729166666669</c:v>
                </c:pt>
                <c:pt idx="112727">
                  <c:v>290.55989583333331</c:v>
                </c:pt>
                <c:pt idx="112728">
                  <c:v>290.5625</c:v>
                </c:pt>
                <c:pt idx="112729">
                  <c:v>290.56510416666669</c:v>
                </c:pt>
                <c:pt idx="112730">
                  <c:v>290.56770833333331</c:v>
                </c:pt>
                <c:pt idx="112731">
                  <c:v>290.5703125</c:v>
                </c:pt>
                <c:pt idx="112732">
                  <c:v>290.57291666666669</c:v>
                </c:pt>
                <c:pt idx="112733">
                  <c:v>290.57552083333331</c:v>
                </c:pt>
                <c:pt idx="112734">
                  <c:v>290.578125</c:v>
                </c:pt>
                <c:pt idx="112735">
                  <c:v>290.58072916666669</c:v>
                </c:pt>
                <c:pt idx="112736">
                  <c:v>290.58333333333331</c:v>
                </c:pt>
                <c:pt idx="112737">
                  <c:v>290.5859375</c:v>
                </c:pt>
                <c:pt idx="112738">
                  <c:v>290.58854166666669</c:v>
                </c:pt>
                <c:pt idx="112739">
                  <c:v>290.59114583333331</c:v>
                </c:pt>
                <c:pt idx="112740">
                  <c:v>290.59375</c:v>
                </c:pt>
                <c:pt idx="112741">
                  <c:v>290.59635416666669</c:v>
                </c:pt>
                <c:pt idx="112742">
                  <c:v>290.59895833333331</c:v>
                </c:pt>
                <c:pt idx="112743">
                  <c:v>290.6015625</c:v>
                </c:pt>
                <c:pt idx="112744">
                  <c:v>290.60416666666669</c:v>
                </c:pt>
                <c:pt idx="112745">
                  <c:v>290.60677083333331</c:v>
                </c:pt>
                <c:pt idx="112746">
                  <c:v>290.609375</c:v>
                </c:pt>
                <c:pt idx="112747">
                  <c:v>290.61197916666669</c:v>
                </c:pt>
                <c:pt idx="112748">
                  <c:v>290.61458333333331</c:v>
                </c:pt>
                <c:pt idx="112749">
                  <c:v>290.6171875</c:v>
                </c:pt>
                <c:pt idx="112750">
                  <c:v>290.61979166666669</c:v>
                </c:pt>
                <c:pt idx="112751">
                  <c:v>290.62239583333331</c:v>
                </c:pt>
                <c:pt idx="112752">
                  <c:v>290.625</c:v>
                </c:pt>
                <c:pt idx="112753">
                  <c:v>290.62760416666669</c:v>
                </c:pt>
                <c:pt idx="112754">
                  <c:v>290.63020833333331</c:v>
                </c:pt>
                <c:pt idx="112755">
                  <c:v>290.6328125</c:v>
                </c:pt>
                <c:pt idx="112756">
                  <c:v>290.63541666666669</c:v>
                </c:pt>
                <c:pt idx="112757">
                  <c:v>290.63802083333331</c:v>
                </c:pt>
                <c:pt idx="112758">
                  <c:v>290.640625</c:v>
                </c:pt>
                <c:pt idx="112759">
                  <c:v>290.64322916666669</c:v>
                </c:pt>
                <c:pt idx="112760">
                  <c:v>290.64583333333331</c:v>
                </c:pt>
                <c:pt idx="112761">
                  <c:v>290.6484375</c:v>
                </c:pt>
                <c:pt idx="112762">
                  <c:v>290.65104166666669</c:v>
                </c:pt>
                <c:pt idx="112763">
                  <c:v>290.65364583333331</c:v>
                </c:pt>
                <c:pt idx="112764">
                  <c:v>290.65625</c:v>
                </c:pt>
                <c:pt idx="112765">
                  <c:v>290.65885416666669</c:v>
                </c:pt>
                <c:pt idx="112766">
                  <c:v>290.66145833333331</c:v>
                </c:pt>
                <c:pt idx="112767">
                  <c:v>290.6640625</c:v>
                </c:pt>
                <c:pt idx="112768">
                  <c:v>290.66666666666669</c:v>
                </c:pt>
                <c:pt idx="112769">
                  <c:v>290.66927083333331</c:v>
                </c:pt>
                <c:pt idx="112770">
                  <c:v>290.671875</c:v>
                </c:pt>
                <c:pt idx="112771">
                  <c:v>290.67447916666669</c:v>
                </c:pt>
                <c:pt idx="112772">
                  <c:v>290.67708333333331</c:v>
                </c:pt>
                <c:pt idx="112773">
                  <c:v>290.6796875</c:v>
                </c:pt>
                <c:pt idx="112774">
                  <c:v>290.68229166666669</c:v>
                </c:pt>
                <c:pt idx="112775">
                  <c:v>290.68489583333331</c:v>
                </c:pt>
                <c:pt idx="112776">
                  <c:v>290.6875</c:v>
                </c:pt>
                <c:pt idx="112777">
                  <c:v>290.69010416666669</c:v>
                </c:pt>
                <c:pt idx="112778">
                  <c:v>290.69270833333331</c:v>
                </c:pt>
                <c:pt idx="112779">
                  <c:v>290.6953125</c:v>
                </c:pt>
                <c:pt idx="112780">
                  <c:v>290.69791666666669</c:v>
                </c:pt>
                <c:pt idx="112781">
                  <c:v>290.70052083333331</c:v>
                </c:pt>
                <c:pt idx="112782">
                  <c:v>290.703125</c:v>
                </c:pt>
                <c:pt idx="112783">
                  <c:v>290.70572916666669</c:v>
                </c:pt>
                <c:pt idx="112784">
                  <c:v>290.70833333333331</c:v>
                </c:pt>
                <c:pt idx="112785">
                  <c:v>290.7109375</c:v>
                </c:pt>
                <c:pt idx="112786">
                  <c:v>290.71354166666669</c:v>
                </c:pt>
                <c:pt idx="112787">
                  <c:v>290.71614583333331</c:v>
                </c:pt>
                <c:pt idx="112788">
                  <c:v>290.71875</c:v>
                </c:pt>
                <c:pt idx="112789">
                  <c:v>290.72135416666669</c:v>
                </c:pt>
                <c:pt idx="112790">
                  <c:v>290.72395833333331</c:v>
                </c:pt>
                <c:pt idx="112791">
                  <c:v>290.7265625</c:v>
                </c:pt>
                <c:pt idx="112792">
                  <c:v>290.72916666666669</c:v>
                </c:pt>
                <c:pt idx="112793">
                  <c:v>290.73177083333331</c:v>
                </c:pt>
                <c:pt idx="112794">
                  <c:v>290.734375</c:v>
                </c:pt>
                <c:pt idx="112795">
                  <c:v>290.73697916666669</c:v>
                </c:pt>
                <c:pt idx="112796">
                  <c:v>290.73958333333331</c:v>
                </c:pt>
                <c:pt idx="112797">
                  <c:v>290.7421875</c:v>
                </c:pt>
                <c:pt idx="112798">
                  <c:v>290.74479166666669</c:v>
                </c:pt>
                <c:pt idx="112799">
                  <c:v>290.74739583333331</c:v>
                </c:pt>
                <c:pt idx="112800">
                  <c:v>290.75</c:v>
                </c:pt>
                <c:pt idx="112801">
                  <c:v>290.75260416666669</c:v>
                </c:pt>
                <c:pt idx="112802">
                  <c:v>290.75520833333331</c:v>
                </c:pt>
                <c:pt idx="112803">
                  <c:v>290.7578125</c:v>
                </c:pt>
                <c:pt idx="112804">
                  <c:v>290.76041666666669</c:v>
                </c:pt>
                <c:pt idx="112805">
                  <c:v>290.76302083333331</c:v>
                </c:pt>
                <c:pt idx="112806">
                  <c:v>290.765625</c:v>
                </c:pt>
                <c:pt idx="112807">
                  <c:v>290.76822916666669</c:v>
                </c:pt>
                <c:pt idx="112808">
                  <c:v>290.77083333333331</c:v>
                </c:pt>
                <c:pt idx="112809">
                  <c:v>290.7734375</c:v>
                </c:pt>
                <c:pt idx="112810">
                  <c:v>290.77604166666669</c:v>
                </c:pt>
                <c:pt idx="112811">
                  <c:v>290.77864583333331</c:v>
                </c:pt>
                <c:pt idx="112812">
                  <c:v>290.78125</c:v>
                </c:pt>
                <c:pt idx="112813">
                  <c:v>290.78385416666669</c:v>
                </c:pt>
                <c:pt idx="112814">
                  <c:v>290.78645833333331</c:v>
                </c:pt>
                <c:pt idx="112815">
                  <c:v>290.7890625</c:v>
                </c:pt>
                <c:pt idx="112816">
                  <c:v>290.79166666666669</c:v>
                </c:pt>
                <c:pt idx="112817">
                  <c:v>290.79427083333331</c:v>
                </c:pt>
                <c:pt idx="112818">
                  <c:v>290.796875</c:v>
                </c:pt>
                <c:pt idx="112819">
                  <c:v>290.79947916666669</c:v>
                </c:pt>
                <c:pt idx="112820">
                  <c:v>290.80208333333331</c:v>
                </c:pt>
                <c:pt idx="112821">
                  <c:v>290.8046875</c:v>
                </c:pt>
                <c:pt idx="112822">
                  <c:v>290.80729166666669</c:v>
                </c:pt>
                <c:pt idx="112823">
                  <c:v>290.80989583333331</c:v>
                </c:pt>
                <c:pt idx="112824">
                  <c:v>290.8125</c:v>
                </c:pt>
                <c:pt idx="112825">
                  <c:v>290.81510416666669</c:v>
                </c:pt>
                <c:pt idx="112826">
                  <c:v>290.81770833333331</c:v>
                </c:pt>
                <c:pt idx="112827">
                  <c:v>290.8203125</c:v>
                </c:pt>
                <c:pt idx="112828">
                  <c:v>290.82291666666669</c:v>
                </c:pt>
                <c:pt idx="112829">
                  <c:v>290.82552083333331</c:v>
                </c:pt>
                <c:pt idx="112830">
                  <c:v>290.828125</c:v>
                </c:pt>
                <c:pt idx="112831">
                  <c:v>290.83072916666669</c:v>
                </c:pt>
                <c:pt idx="112832">
                  <c:v>290.83333333333331</c:v>
                </c:pt>
                <c:pt idx="112833">
                  <c:v>290.8359375</c:v>
                </c:pt>
                <c:pt idx="112834">
                  <c:v>290.83854166666669</c:v>
                </c:pt>
                <c:pt idx="112835">
                  <c:v>290.84114583333331</c:v>
                </c:pt>
                <c:pt idx="112836">
                  <c:v>290.84375</c:v>
                </c:pt>
                <c:pt idx="112837">
                  <c:v>290.84635416666669</c:v>
                </c:pt>
                <c:pt idx="112838">
                  <c:v>290.84895833333331</c:v>
                </c:pt>
                <c:pt idx="112839">
                  <c:v>290.8515625</c:v>
                </c:pt>
                <c:pt idx="112840">
                  <c:v>290.85416666666669</c:v>
                </c:pt>
                <c:pt idx="112841">
                  <c:v>290.85677083333331</c:v>
                </c:pt>
                <c:pt idx="112842">
                  <c:v>290.859375</c:v>
                </c:pt>
                <c:pt idx="112843">
                  <c:v>290.86197916666669</c:v>
                </c:pt>
                <c:pt idx="112844">
                  <c:v>290.86458333333331</c:v>
                </c:pt>
                <c:pt idx="112845">
                  <c:v>290.8671875</c:v>
                </c:pt>
                <c:pt idx="112846">
                  <c:v>290.86979166666669</c:v>
                </c:pt>
                <c:pt idx="112847">
                  <c:v>290.87239583333331</c:v>
                </c:pt>
                <c:pt idx="112848">
                  <c:v>290.875</c:v>
                </c:pt>
                <c:pt idx="112849">
                  <c:v>290.87760416666669</c:v>
                </c:pt>
                <c:pt idx="112850">
                  <c:v>290.88020833333331</c:v>
                </c:pt>
                <c:pt idx="112851">
                  <c:v>290.8828125</c:v>
                </c:pt>
                <c:pt idx="112852">
                  <c:v>290.88541666666669</c:v>
                </c:pt>
                <c:pt idx="112853">
                  <c:v>290.88802083333331</c:v>
                </c:pt>
                <c:pt idx="112854">
                  <c:v>290.890625</c:v>
                </c:pt>
                <c:pt idx="112855">
                  <c:v>290.89322916666669</c:v>
                </c:pt>
                <c:pt idx="112856">
                  <c:v>290.89583333333331</c:v>
                </c:pt>
                <c:pt idx="112857">
                  <c:v>290.8984375</c:v>
                </c:pt>
                <c:pt idx="112858">
                  <c:v>290.90104166666669</c:v>
                </c:pt>
                <c:pt idx="112859">
                  <c:v>290.90364583333331</c:v>
                </c:pt>
                <c:pt idx="112860">
                  <c:v>290.90625</c:v>
                </c:pt>
                <c:pt idx="112861">
                  <c:v>290.90885416666669</c:v>
                </c:pt>
                <c:pt idx="112862">
                  <c:v>290.91145833333331</c:v>
                </c:pt>
                <c:pt idx="112863">
                  <c:v>290.9140625</c:v>
                </c:pt>
                <c:pt idx="112864">
                  <c:v>290.91666666666669</c:v>
                </c:pt>
                <c:pt idx="112865">
                  <c:v>290.91927083333331</c:v>
                </c:pt>
                <c:pt idx="112866">
                  <c:v>290.921875</c:v>
                </c:pt>
                <c:pt idx="112867">
                  <c:v>290.92447916666669</c:v>
                </c:pt>
                <c:pt idx="112868">
                  <c:v>290.92708333333331</c:v>
                </c:pt>
                <c:pt idx="112869">
                  <c:v>290.9296875</c:v>
                </c:pt>
                <c:pt idx="112870">
                  <c:v>290.93229166666669</c:v>
                </c:pt>
                <c:pt idx="112871">
                  <c:v>290.93489583333331</c:v>
                </c:pt>
                <c:pt idx="112872">
                  <c:v>290.9375</c:v>
                </c:pt>
                <c:pt idx="112873">
                  <c:v>290.94010416666669</c:v>
                </c:pt>
                <c:pt idx="112874">
                  <c:v>290.94270833333331</c:v>
                </c:pt>
                <c:pt idx="112875">
                  <c:v>290.9453125</c:v>
                </c:pt>
                <c:pt idx="112876">
                  <c:v>290.94791666666669</c:v>
                </c:pt>
                <c:pt idx="112877">
                  <c:v>290.95052083333331</c:v>
                </c:pt>
                <c:pt idx="112878">
                  <c:v>290.953125</c:v>
                </c:pt>
                <c:pt idx="112879">
                  <c:v>290.95572916666669</c:v>
                </c:pt>
                <c:pt idx="112880">
                  <c:v>290.95833333333331</c:v>
                </c:pt>
                <c:pt idx="112881">
                  <c:v>290.9609375</c:v>
                </c:pt>
                <c:pt idx="112882">
                  <c:v>290.96354166666669</c:v>
                </c:pt>
                <c:pt idx="112883">
                  <c:v>290.96614583333331</c:v>
                </c:pt>
                <c:pt idx="112884">
                  <c:v>290.96875</c:v>
                </c:pt>
                <c:pt idx="112885">
                  <c:v>290.97135416666669</c:v>
                </c:pt>
                <c:pt idx="112886">
                  <c:v>290.97395833333331</c:v>
                </c:pt>
                <c:pt idx="112887">
                  <c:v>290.9765625</c:v>
                </c:pt>
                <c:pt idx="112888">
                  <c:v>290.97916666666669</c:v>
                </c:pt>
                <c:pt idx="112889">
                  <c:v>290.98177083333331</c:v>
                </c:pt>
                <c:pt idx="112890">
                  <c:v>290.984375</c:v>
                </c:pt>
                <c:pt idx="112891">
                  <c:v>290.98697916666669</c:v>
                </c:pt>
                <c:pt idx="112892">
                  <c:v>290.98958333333331</c:v>
                </c:pt>
                <c:pt idx="112893">
                  <c:v>290.9921875</c:v>
                </c:pt>
                <c:pt idx="112894">
                  <c:v>290.99479166666669</c:v>
                </c:pt>
                <c:pt idx="112895">
                  <c:v>290.99739583333331</c:v>
                </c:pt>
                <c:pt idx="112896">
                  <c:v>291</c:v>
                </c:pt>
                <c:pt idx="112897">
                  <c:v>291.00260416666669</c:v>
                </c:pt>
                <c:pt idx="112898">
                  <c:v>291.00520833333331</c:v>
                </c:pt>
                <c:pt idx="112899">
                  <c:v>291.0078125</c:v>
                </c:pt>
                <c:pt idx="112900">
                  <c:v>291.01041666666669</c:v>
                </c:pt>
                <c:pt idx="112901">
                  <c:v>291.01302083333331</c:v>
                </c:pt>
                <c:pt idx="112902">
                  <c:v>291.015625</c:v>
                </c:pt>
                <c:pt idx="112903">
                  <c:v>291.01822916666669</c:v>
                </c:pt>
                <c:pt idx="112904">
                  <c:v>291.02083333333331</c:v>
                </c:pt>
                <c:pt idx="112905">
                  <c:v>291.0234375</c:v>
                </c:pt>
                <c:pt idx="112906">
                  <c:v>291.02604166666669</c:v>
                </c:pt>
                <c:pt idx="112907">
                  <c:v>291.02864583333331</c:v>
                </c:pt>
                <c:pt idx="112908">
                  <c:v>291.03125</c:v>
                </c:pt>
                <c:pt idx="112909">
                  <c:v>291.03385416666669</c:v>
                </c:pt>
                <c:pt idx="112910">
                  <c:v>291.03645833333331</c:v>
                </c:pt>
                <c:pt idx="112911">
                  <c:v>291.0390625</c:v>
                </c:pt>
                <c:pt idx="112912">
                  <c:v>291.04166666666669</c:v>
                </c:pt>
                <c:pt idx="112913">
                  <c:v>291.04427083333331</c:v>
                </c:pt>
                <c:pt idx="112914">
                  <c:v>291.046875</c:v>
                </c:pt>
                <c:pt idx="112915">
                  <c:v>291.04947916666669</c:v>
                </c:pt>
                <c:pt idx="112916">
                  <c:v>291.05208333333331</c:v>
                </c:pt>
                <c:pt idx="112917">
                  <c:v>291.0546875</c:v>
                </c:pt>
                <c:pt idx="112918">
                  <c:v>291.05729166666669</c:v>
                </c:pt>
                <c:pt idx="112919">
                  <c:v>291.05989583333331</c:v>
                </c:pt>
                <c:pt idx="112920">
                  <c:v>291.0625</c:v>
                </c:pt>
                <c:pt idx="112921">
                  <c:v>291.06510416666669</c:v>
                </c:pt>
                <c:pt idx="112922">
                  <c:v>291.06770833333331</c:v>
                </c:pt>
                <c:pt idx="112923">
                  <c:v>291.0703125</c:v>
                </c:pt>
                <c:pt idx="112924">
                  <c:v>291.07291666666669</c:v>
                </c:pt>
                <c:pt idx="112925">
                  <c:v>291.07552083333331</c:v>
                </c:pt>
                <c:pt idx="112926">
                  <c:v>291.078125</c:v>
                </c:pt>
                <c:pt idx="112927">
                  <c:v>291.08072916666669</c:v>
                </c:pt>
                <c:pt idx="112928">
                  <c:v>291.08333333333331</c:v>
                </c:pt>
                <c:pt idx="112929">
                  <c:v>291.0859375</c:v>
                </c:pt>
                <c:pt idx="112930">
                  <c:v>291.08854166666669</c:v>
                </c:pt>
                <c:pt idx="112931">
                  <c:v>291.09114583333331</c:v>
                </c:pt>
                <c:pt idx="112932">
                  <c:v>291.09375</c:v>
                </c:pt>
                <c:pt idx="112933">
                  <c:v>291.09635416666669</c:v>
                </c:pt>
                <c:pt idx="112934">
                  <c:v>291.09895833333331</c:v>
                </c:pt>
                <c:pt idx="112935">
                  <c:v>291.1015625</c:v>
                </c:pt>
                <c:pt idx="112936">
                  <c:v>291.10416666666669</c:v>
                </c:pt>
                <c:pt idx="112937">
                  <c:v>291.10677083333331</c:v>
                </c:pt>
                <c:pt idx="112938">
                  <c:v>291.109375</c:v>
                </c:pt>
                <c:pt idx="112939">
                  <c:v>291.11197916666669</c:v>
                </c:pt>
                <c:pt idx="112940">
                  <c:v>291.11458333333331</c:v>
                </c:pt>
                <c:pt idx="112941">
                  <c:v>291.1171875</c:v>
                </c:pt>
                <c:pt idx="112942">
                  <c:v>291.11979166666669</c:v>
                </c:pt>
                <c:pt idx="112943">
                  <c:v>291.12239583333331</c:v>
                </c:pt>
                <c:pt idx="112944">
                  <c:v>291.125</c:v>
                </c:pt>
                <c:pt idx="112945">
                  <c:v>291.12760416666669</c:v>
                </c:pt>
                <c:pt idx="112946">
                  <c:v>291.13020833333331</c:v>
                </c:pt>
                <c:pt idx="112947">
                  <c:v>291.1328125</c:v>
                </c:pt>
                <c:pt idx="112948">
                  <c:v>291.13541666666669</c:v>
                </c:pt>
                <c:pt idx="112949">
                  <c:v>291.13802083333331</c:v>
                </c:pt>
                <c:pt idx="112950">
                  <c:v>291.140625</c:v>
                </c:pt>
                <c:pt idx="112951">
                  <c:v>291.14322916666669</c:v>
                </c:pt>
                <c:pt idx="112952">
                  <c:v>291.14583333333331</c:v>
                </c:pt>
                <c:pt idx="112953">
                  <c:v>291.1484375</c:v>
                </c:pt>
                <c:pt idx="112954">
                  <c:v>291.15104166666669</c:v>
                </c:pt>
                <c:pt idx="112955">
                  <c:v>291.15364583333331</c:v>
                </c:pt>
                <c:pt idx="112956">
                  <c:v>291.15625</c:v>
                </c:pt>
                <c:pt idx="112957">
                  <c:v>291.15885416666669</c:v>
                </c:pt>
                <c:pt idx="112958">
                  <c:v>291.16145833333331</c:v>
                </c:pt>
                <c:pt idx="112959">
                  <c:v>291.1640625</c:v>
                </c:pt>
                <c:pt idx="112960">
                  <c:v>291.16666666666669</c:v>
                </c:pt>
                <c:pt idx="112961">
                  <c:v>291.16927083333331</c:v>
                </c:pt>
                <c:pt idx="112962">
                  <c:v>291.171875</c:v>
                </c:pt>
                <c:pt idx="112963">
                  <c:v>291.17447916666669</c:v>
                </c:pt>
                <c:pt idx="112964">
                  <c:v>291.17708333333331</c:v>
                </c:pt>
                <c:pt idx="112965">
                  <c:v>291.1796875</c:v>
                </c:pt>
                <c:pt idx="112966">
                  <c:v>291.18229166666669</c:v>
                </c:pt>
                <c:pt idx="112967">
                  <c:v>291.18489583333331</c:v>
                </c:pt>
                <c:pt idx="112968">
                  <c:v>291.1875</c:v>
                </c:pt>
                <c:pt idx="112969">
                  <c:v>291.19010416666669</c:v>
                </c:pt>
                <c:pt idx="112970">
                  <c:v>291.19270833333331</c:v>
                </c:pt>
                <c:pt idx="112971">
                  <c:v>291.1953125</c:v>
                </c:pt>
                <c:pt idx="112972">
                  <c:v>291.19791666666669</c:v>
                </c:pt>
                <c:pt idx="112973">
                  <c:v>291.20052083333331</c:v>
                </c:pt>
                <c:pt idx="112974">
                  <c:v>291.203125</c:v>
                </c:pt>
                <c:pt idx="112975">
                  <c:v>291.20572916666669</c:v>
                </c:pt>
                <c:pt idx="112976">
                  <c:v>291.20833333333331</c:v>
                </c:pt>
                <c:pt idx="112977">
                  <c:v>291.2109375</c:v>
                </c:pt>
                <c:pt idx="112978">
                  <c:v>291.21354166666669</c:v>
                </c:pt>
                <c:pt idx="112979">
                  <c:v>291.21614583333331</c:v>
                </c:pt>
                <c:pt idx="112980">
                  <c:v>291.21875</c:v>
                </c:pt>
                <c:pt idx="112981">
                  <c:v>291.22135416666669</c:v>
                </c:pt>
                <c:pt idx="112982">
                  <c:v>291.22395833333331</c:v>
                </c:pt>
                <c:pt idx="112983">
                  <c:v>291.2265625</c:v>
                </c:pt>
                <c:pt idx="112984">
                  <c:v>291.22916666666669</c:v>
                </c:pt>
                <c:pt idx="112985">
                  <c:v>291.23177083333331</c:v>
                </c:pt>
                <c:pt idx="112986">
                  <c:v>291.234375</c:v>
                </c:pt>
                <c:pt idx="112987">
                  <c:v>291.23697916666669</c:v>
                </c:pt>
                <c:pt idx="112988">
                  <c:v>291.23958333333331</c:v>
                </c:pt>
                <c:pt idx="112989">
                  <c:v>291.2421875</c:v>
                </c:pt>
                <c:pt idx="112990">
                  <c:v>291.24479166666669</c:v>
                </c:pt>
                <c:pt idx="112991">
                  <c:v>291.24739583333331</c:v>
                </c:pt>
                <c:pt idx="112992">
                  <c:v>291.25</c:v>
                </c:pt>
                <c:pt idx="112993">
                  <c:v>291.25260416666669</c:v>
                </c:pt>
                <c:pt idx="112994">
                  <c:v>291.25520833333331</c:v>
                </c:pt>
                <c:pt idx="112995">
                  <c:v>291.2578125</c:v>
                </c:pt>
                <c:pt idx="112996">
                  <c:v>291.26041666666669</c:v>
                </c:pt>
                <c:pt idx="112997">
                  <c:v>291.26302083333331</c:v>
                </c:pt>
                <c:pt idx="112998">
                  <c:v>291.265625</c:v>
                </c:pt>
                <c:pt idx="112999">
                  <c:v>291.26822916666669</c:v>
                </c:pt>
                <c:pt idx="113000">
                  <c:v>291.27083333333331</c:v>
                </c:pt>
                <c:pt idx="113001">
                  <c:v>291.2734375</c:v>
                </c:pt>
                <c:pt idx="113002">
                  <c:v>291.27604166666669</c:v>
                </c:pt>
                <c:pt idx="113003">
                  <c:v>291.27864583333331</c:v>
                </c:pt>
                <c:pt idx="113004">
                  <c:v>291.28125</c:v>
                </c:pt>
                <c:pt idx="113005">
                  <c:v>291.28385416666669</c:v>
                </c:pt>
                <c:pt idx="113006">
                  <c:v>291.28645833333331</c:v>
                </c:pt>
                <c:pt idx="113007">
                  <c:v>291.2890625</c:v>
                </c:pt>
                <c:pt idx="113008">
                  <c:v>291.29166666666669</c:v>
                </c:pt>
                <c:pt idx="113009">
                  <c:v>291.29427083333331</c:v>
                </c:pt>
                <c:pt idx="113010">
                  <c:v>291.296875</c:v>
                </c:pt>
                <c:pt idx="113011">
                  <c:v>291.29947916666669</c:v>
                </c:pt>
                <c:pt idx="113012">
                  <c:v>291.30208333333331</c:v>
                </c:pt>
                <c:pt idx="113013">
                  <c:v>291.3046875</c:v>
                </c:pt>
                <c:pt idx="113014">
                  <c:v>291.30729166666669</c:v>
                </c:pt>
                <c:pt idx="113015">
                  <c:v>291.30989583333331</c:v>
                </c:pt>
                <c:pt idx="113016">
                  <c:v>291.3125</c:v>
                </c:pt>
                <c:pt idx="113017">
                  <c:v>291.31510416666669</c:v>
                </c:pt>
                <c:pt idx="113018">
                  <c:v>291.31770833333331</c:v>
                </c:pt>
                <c:pt idx="113019">
                  <c:v>291.3203125</c:v>
                </c:pt>
                <c:pt idx="113020">
                  <c:v>291.32291666666669</c:v>
                </c:pt>
                <c:pt idx="113021">
                  <c:v>291.32552083333331</c:v>
                </c:pt>
                <c:pt idx="113022">
                  <c:v>291.328125</c:v>
                </c:pt>
                <c:pt idx="113023">
                  <c:v>291.33072916666669</c:v>
                </c:pt>
                <c:pt idx="113024">
                  <c:v>291.33333333333331</c:v>
                </c:pt>
                <c:pt idx="113025">
                  <c:v>291.3359375</c:v>
                </c:pt>
                <c:pt idx="113026">
                  <c:v>291.33854166666669</c:v>
                </c:pt>
                <c:pt idx="113027">
                  <c:v>291.34114583333331</c:v>
                </c:pt>
                <c:pt idx="113028">
                  <c:v>291.34375</c:v>
                </c:pt>
                <c:pt idx="113029">
                  <c:v>291.34635416666669</c:v>
                </c:pt>
                <c:pt idx="113030">
                  <c:v>291.34895833333331</c:v>
                </c:pt>
                <c:pt idx="113031">
                  <c:v>291.3515625</c:v>
                </c:pt>
                <c:pt idx="113032">
                  <c:v>291.35416666666669</c:v>
                </c:pt>
                <c:pt idx="113033">
                  <c:v>291.35677083333331</c:v>
                </c:pt>
                <c:pt idx="113034">
                  <c:v>291.359375</c:v>
                </c:pt>
                <c:pt idx="113035">
                  <c:v>291.36197916666669</c:v>
                </c:pt>
                <c:pt idx="113036">
                  <c:v>291.36458333333331</c:v>
                </c:pt>
                <c:pt idx="113037">
                  <c:v>291.3671875</c:v>
                </c:pt>
                <c:pt idx="113038">
                  <c:v>291.36979166666669</c:v>
                </c:pt>
                <c:pt idx="113039">
                  <c:v>291.37239583333331</c:v>
                </c:pt>
                <c:pt idx="113040">
                  <c:v>291.375</c:v>
                </c:pt>
                <c:pt idx="113041">
                  <c:v>291.37760416666669</c:v>
                </c:pt>
                <c:pt idx="113042">
                  <c:v>291.38020833333331</c:v>
                </c:pt>
                <c:pt idx="113043">
                  <c:v>291.3828125</c:v>
                </c:pt>
                <c:pt idx="113044">
                  <c:v>291.38541666666669</c:v>
                </c:pt>
                <c:pt idx="113045">
                  <c:v>291.38802083333331</c:v>
                </c:pt>
                <c:pt idx="113046">
                  <c:v>291.390625</c:v>
                </c:pt>
                <c:pt idx="113047">
                  <c:v>291.39322916666669</c:v>
                </c:pt>
                <c:pt idx="113048">
                  <c:v>291.39583333333331</c:v>
                </c:pt>
                <c:pt idx="113049">
                  <c:v>291.3984375</c:v>
                </c:pt>
                <c:pt idx="113050">
                  <c:v>291.40104166666669</c:v>
                </c:pt>
                <c:pt idx="113051">
                  <c:v>291.40364583333331</c:v>
                </c:pt>
                <c:pt idx="113052">
                  <c:v>291.40625</c:v>
                </c:pt>
                <c:pt idx="113053">
                  <c:v>291.40885416666669</c:v>
                </c:pt>
                <c:pt idx="113054">
                  <c:v>291.41145833333331</c:v>
                </c:pt>
                <c:pt idx="113055">
                  <c:v>291.4140625</c:v>
                </c:pt>
                <c:pt idx="113056">
                  <c:v>291.41666666666669</c:v>
                </c:pt>
                <c:pt idx="113057">
                  <c:v>291.41927083333331</c:v>
                </c:pt>
                <c:pt idx="113058">
                  <c:v>291.421875</c:v>
                </c:pt>
                <c:pt idx="113059">
                  <c:v>291.42447916666669</c:v>
                </c:pt>
                <c:pt idx="113060">
                  <c:v>291.42708333333331</c:v>
                </c:pt>
                <c:pt idx="113061">
                  <c:v>291.4296875</c:v>
                </c:pt>
                <c:pt idx="113062">
                  <c:v>291.43229166666669</c:v>
                </c:pt>
                <c:pt idx="113063">
                  <c:v>291.43489583333331</c:v>
                </c:pt>
                <c:pt idx="113064">
                  <c:v>291.4375</c:v>
                </c:pt>
                <c:pt idx="113065">
                  <c:v>291.44010416666669</c:v>
                </c:pt>
                <c:pt idx="113066">
                  <c:v>291.44270833333331</c:v>
                </c:pt>
                <c:pt idx="113067">
                  <c:v>291.4453125</c:v>
                </c:pt>
                <c:pt idx="113068">
                  <c:v>291.44791666666669</c:v>
                </c:pt>
                <c:pt idx="113069">
                  <c:v>291.45052083333331</c:v>
                </c:pt>
                <c:pt idx="113070">
                  <c:v>291.453125</c:v>
                </c:pt>
                <c:pt idx="113071">
                  <c:v>291.45572916666669</c:v>
                </c:pt>
                <c:pt idx="113072">
                  <c:v>291.45833333333331</c:v>
                </c:pt>
                <c:pt idx="113073">
                  <c:v>291.4609375</c:v>
                </c:pt>
                <c:pt idx="113074">
                  <c:v>291.46354166666669</c:v>
                </c:pt>
                <c:pt idx="113075">
                  <c:v>291.46614583333331</c:v>
                </c:pt>
                <c:pt idx="113076">
                  <c:v>291.46875</c:v>
                </c:pt>
                <c:pt idx="113077">
                  <c:v>291.47135416666669</c:v>
                </c:pt>
                <c:pt idx="113078">
                  <c:v>291.47395833333331</c:v>
                </c:pt>
                <c:pt idx="113079">
                  <c:v>291.4765625</c:v>
                </c:pt>
                <c:pt idx="113080">
                  <c:v>291.47916666666669</c:v>
                </c:pt>
                <c:pt idx="113081">
                  <c:v>291.48177083333331</c:v>
                </c:pt>
                <c:pt idx="113082">
                  <c:v>291.484375</c:v>
                </c:pt>
                <c:pt idx="113083">
                  <c:v>291.48697916666669</c:v>
                </c:pt>
                <c:pt idx="113084">
                  <c:v>291.48958333333331</c:v>
                </c:pt>
                <c:pt idx="113085">
                  <c:v>291.4921875</c:v>
                </c:pt>
                <c:pt idx="113086">
                  <c:v>291.49479166666669</c:v>
                </c:pt>
                <c:pt idx="113087">
                  <c:v>291.49739583333331</c:v>
                </c:pt>
                <c:pt idx="113088">
                  <c:v>291.5</c:v>
                </c:pt>
                <c:pt idx="113089">
                  <c:v>291.50260416666669</c:v>
                </c:pt>
                <c:pt idx="113090">
                  <c:v>291.50520833333331</c:v>
                </c:pt>
                <c:pt idx="113091">
                  <c:v>291.5078125</c:v>
                </c:pt>
                <c:pt idx="113092">
                  <c:v>291.51041666666669</c:v>
                </c:pt>
                <c:pt idx="113093">
                  <c:v>291.51302083333331</c:v>
                </c:pt>
                <c:pt idx="113094">
                  <c:v>291.515625</c:v>
                </c:pt>
                <c:pt idx="113095">
                  <c:v>291.51822916666669</c:v>
                </c:pt>
                <c:pt idx="113096">
                  <c:v>291.52083333333331</c:v>
                </c:pt>
                <c:pt idx="113097">
                  <c:v>291.5234375</c:v>
                </c:pt>
                <c:pt idx="113098">
                  <c:v>291.52604166666669</c:v>
                </c:pt>
                <c:pt idx="113099">
                  <c:v>291.52864583333331</c:v>
                </c:pt>
                <c:pt idx="113100">
                  <c:v>291.53125</c:v>
                </c:pt>
                <c:pt idx="113101">
                  <c:v>291.53385416666669</c:v>
                </c:pt>
                <c:pt idx="113102">
                  <c:v>291.53645833333331</c:v>
                </c:pt>
                <c:pt idx="113103">
                  <c:v>291.5390625</c:v>
                </c:pt>
                <c:pt idx="113104">
                  <c:v>291.54166666666669</c:v>
                </c:pt>
                <c:pt idx="113105">
                  <c:v>291.54427083333331</c:v>
                </c:pt>
                <c:pt idx="113106">
                  <c:v>291.546875</c:v>
                </c:pt>
                <c:pt idx="113107">
                  <c:v>291.54947916666669</c:v>
                </c:pt>
                <c:pt idx="113108">
                  <c:v>291.55208333333331</c:v>
                </c:pt>
                <c:pt idx="113109">
                  <c:v>291.5546875</c:v>
                </c:pt>
                <c:pt idx="113110">
                  <c:v>291.55729166666669</c:v>
                </c:pt>
                <c:pt idx="113111">
                  <c:v>291.55989583333331</c:v>
                </c:pt>
                <c:pt idx="113112">
                  <c:v>291.5625</c:v>
                </c:pt>
                <c:pt idx="113113">
                  <c:v>291.56510416666669</c:v>
                </c:pt>
                <c:pt idx="113114">
                  <c:v>291.56770833333331</c:v>
                </c:pt>
                <c:pt idx="113115">
                  <c:v>291.5703125</c:v>
                </c:pt>
                <c:pt idx="113116">
                  <c:v>291.57291666666669</c:v>
                </c:pt>
                <c:pt idx="113117">
                  <c:v>291.57552083333331</c:v>
                </c:pt>
                <c:pt idx="113118">
                  <c:v>291.578125</c:v>
                </c:pt>
                <c:pt idx="113119">
                  <c:v>291.58072916666669</c:v>
                </c:pt>
                <c:pt idx="113120">
                  <c:v>291.58333333333331</c:v>
                </c:pt>
                <c:pt idx="113121">
                  <c:v>291.5859375</c:v>
                </c:pt>
                <c:pt idx="113122">
                  <c:v>291.58854166666669</c:v>
                </c:pt>
                <c:pt idx="113123">
                  <c:v>291.59114583333331</c:v>
                </c:pt>
                <c:pt idx="113124">
                  <c:v>291.59375</c:v>
                </c:pt>
                <c:pt idx="113125">
                  <c:v>291.59635416666669</c:v>
                </c:pt>
                <c:pt idx="113126">
                  <c:v>291.59895833333331</c:v>
                </c:pt>
                <c:pt idx="113127">
                  <c:v>291.6015625</c:v>
                </c:pt>
                <c:pt idx="113128">
                  <c:v>291.60416666666669</c:v>
                </c:pt>
                <c:pt idx="113129">
                  <c:v>291.60677083333331</c:v>
                </c:pt>
                <c:pt idx="113130">
                  <c:v>291.609375</c:v>
                </c:pt>
                <c:pt idx="113131">
                  <c:v>291.61197916666669</c:v>
                </c:pt>
                <c:pt idx="113132">
                  <c:v>291.61458333333331</c:v>
                </c:pt>
                <c:pt idx="113133">
                  <c:v>291.6171875</c:v>
                </c:pt>
                <c:pt idx="113134">
                  <c:v>291.61979166666669</c:v>
                </c:pt>
                <c:pt idx="113135">
                  <c:v>291.62239583333331</c:v>
                </c:pt>
                <c:pt idx="113136">
                  <c:v>291.625</c:v>
                </c:pt>
                <c:pt idx="113137">
                  <c:v>291.62760416666669</c:v>
                </c:pt>
                <c:pt idx="113138">
                  <c:v>291.63020833333331</c:v>
                </c:pt>
                <c:pt idx="113139">
                  <c:v>291.6328125</c:v>
                </c:pt>
                <c:pt idx="113140">
                  <c:v>291.63541666666669</c:v>
                </c:pt>
                <c:pt idx="113141">
                  <c:v>291.63802083333331</c:v>
                </c:pt>
                <c:pt idx="113142">
                  <c:v>291.640625</c:v>
                </c:pt>
                <c:pt idx="113143">
                  <c:v>291.64322916666669</c:v>
                </c:pt>
                <c:pt idx="113144">
                  <c:v>291.64583333333331</c:v>
                </c:pt>
                <c:pt idx="113145">
                  <c:v>291.6484375</c:v>
                </c:pt>
                <c:pt idx="113146">
                  <c:v>291.65104166666669</c:v>
                </c:pt>
                <c:pt idx="113147">
                  <c:v>291.65364583333331</c:v>
                </c:pt>
                <c:pt idx="113148">
                  <c:v>291.65625</c:v>
                </c:pt>
                <c:pt idx="113149">
                  <c:v>291.65885416666669</c:v>
                </c:pt>
                <c:pt idx="113150">
                  <c:v>291.66145833333331</c:v>
                </c:pt>
                <c:pt idx="113151">
                  <c:v>291.6640625</c:v>
                </c:pt>
                <c:pt idx="113152">
                  <c:v>291.66666666666669</c:v>
                </c:pt>
                <c:pt idx="113153">
                  <c:v>291.66927083333331</c:v>
                </c:pt>
                <c:pt idx="113154">
                  <c:v>291.671875</c:v>
                </c:pt>
                <c:pt idx="113155">
                  <c:v>291.67447916666669</c:v>
                </c:pt>
                <c:pt idx="113156">
                  <c:v>291.67708333333331</c:v>
                </c:pt>
                <c:pt idx="113157">
                  <c:v>291.6796875</c:v>
                </c:pt>
                <c:pt idx="113158">
                  <c:v>291.68229166666669</c:v>
                </c:pt>
                <c:pt idx="113159">
                  <c:v>291.68489583333331</c:v>
                </c:pt>
                <c:pt idx="113160">
                  <c:v>291.6875</c:v>
                </c:pt>
                <c:pt idx="113161">
                  <c:v>291.69010416666669</c:v>
                </c:pt>
                <c:pt idx="113162">
                  <c:v>291.69270833333331</c:v>
                </c:pt>
                <c:pt idx="113163">
                  <c:v>291.6953125</c:v>
                </c:pt>
                <c:pt idx="113164">
                  <c:v>291.69791666666669</c:v>
                </c:pt>
                <c:pt idx="113165">
                  <c:v>291.70052083333331</c:v>
                </c:pt>
                <c:pt idx="113166">
                  <c:v>291.703125</c:v>
                </c:pt>
                <c:pt idx="113167">
                  <c:v>291.70572916666669</c:v>
                </c:pt>
                <c:pt idx="113168">
                  <c:v>291.70833333333331</c:v>
                </c:pt>
                <c:pt idx="113169">
                  <c:v>291.7109375</c:v>
                </c:pt>
                <c:pt idx="113170">
                  <c:v>291.71354166666669</c:v>
                </c:pt>
                <c:pt idx="113171">
                  <c:v>291.71614583333331</c:v>
                </c:pt>
                <c:pt idx="113172">
                  <c:v>291.71875</c:v>
                </c:pt>
                <c:pt idx="113173">
                  <c:v>291.72135416666669</c:v>
                </c:pt>
                <c:pt idx="113174">
                  <c:v>291.72395833333331</c:v>
                </c:pt>
                <c:pt idx="113175">
                  <c:v>291.7265625</c:v>
                </c:pt>
                <c:pt idx="113176">
                  <c:v>291.72916666666669</c:v>
                </c:pt>
                <c:pt idx="113177">
                  <c:v>291.73177083333331</c:v>
                </c:pt>
                <c:pt idx="113178">
                  <c:v>291.734375</c:v>
                </c:pt>
                <c:pt idx="113179">
                  <c:v>291.73697916666669</c:v>
                </c:pt>
                <c:pt idx="113180">
                  <c:v>291.73958333333331</c:v>
                </c:pt>
                <c:pt idx="113181">
                  <c:v>291.7421875</c:v>
                </c:pt>
                <c:pt idx="113182">
                  <c:v>291.74479166666669</c:v>
                </c:pt>
                <c:pt idx="113183">
                  <c:v>291.74739583333331</c:v>
                </c:pt>
                <c:pt idx="113184">
                  <c:v>291.75</c:v>
                </c:pt>
                <c:pt idx="113185">
                  <c:v>291.75260416666669</c:v>
                </c:pt>
                <c:pt idx="113186">
                  <c:v>291.75520833333331</c:v>
                </c:pt>
                <c:pt idx="113187">
                  <c:v>291.7578125</c:v>
                </c:pt>
                <c:pt idx="113188">
                  <c:v>291.76041666666669</c:v>
                </c:pt>
                <c:pt idx="113189">
                  <c:v>291.76302083333331</c:v>
                </c:pt>
                <c:pt idx="113190">
                  <c:v>291.765625</c:v>
                </c:pt>
                <c:pt idx="113191">
                  <c:v>291.76822916666669</c:v>
                </c:pt>
                <c:pt idx="113192">
                  <c:v>291.77083333333331</c:v>
                </c:pt>
                <c:pt idx="113193">
                  <c:v>291.7734375</c:v>
                </c:pt>
                <c:pt idx="113194">
                  <c:v>291.77604166666669</c:v>
                </c:pt>
                <c:pt idx="113195">
                  <c:v>291.77864583333331</c:v>
                </c:pt>
                <c:pt idx="113196">
                  <c:v>291.78125</c:v>
                </c:pt>
                <c:pt idx="113197">
                  <c:v>291.78385416666669</c:v>
                </c:pt>
                <c:pt idx="113198">
                  <c:v>291.78645833333331</c:v>
                </c:pt>
                <c:pt idx="113199">
                  <c:v>291.7890625</c:v>
                </c:pt>
                <c:pt idx="113200">
                  <c:v>291.79166666666669</c:v>
                </c:pt>
                <c:pt idx="113201">
                  <c:v>291.79427083333331</c:v>
                </c:pt>
                <c:pt idx="113202">
                  <c:v>291.796875</c:v>
                </c:pt>
                <c:pt idx="113203">
                  <c:v>291.79947916666669</c:v>
                </c:pt>
                <c:pt idx="113204">
                  <c:v>291.80208333333331</c:v>
                </c:pt>
                <c:pt idx="113205">
                  <c:v>291.8046875</c:v>
                </c:pt>
                <c:pt idx="113206">
                  <c:v>291.80729166666669</c:v>
                </c:pt>
                <c:pt idx="113207">
                  <c:v>291.80989583333331</c:v>
                </c:pt>
                <c:pt idx="113208">
                  <c:v>291.8125</c:v>
                </c:pt>
                <c:pt idx="113209">
                  <c:v>291.81510416666669</c:v>
                </c:pt>
                <c:pt idx="113210">
                  <c:v>291.81770833333331</c:v>
                </c:pt>
                <c:pt idx="113211">
                  <c:v>291.8203125</c:v>
                </c:pt>
                <c:pt idx="113212">
                  <c:v>291.82291666666669</c:v>
                </c:pt>
                <c:pt idx="113213">
                  <c:v>291.82552083333331</c:v>
                </c:pt>
                <c:pt idx="113214">
                  <c:v>291.828125</c:v>
                </c:pt>
                <c:pt idx="113215">
                  <c:v>291.83072916666669</c:v>
                </c:pt>
                <c:pt idx="113216">
                  <c:v>291.83333333333331</c:v>
                </c:pt>
                <c:pt idx="113217">
                  <c:v>291.8359375</c:v>
                </c:pt>
                <c:pt idx="113218">
                  <c:v>291.83854166666669</c:v>
                </c:pt>
                <c:pt idx="113219">
                  <c:v>291.84114583333331</c:v>
                </c:pt>
                <c:pt idx="113220">
                  <c:v>291.84375</c:v>
                </c:pt>
                <c:pt idx="113221">
                  <c:v>291.84635416666669</c:v>
                </c:pt>
                <c:pt idx="113222">
                  <c:v>291.84895833333331</c:v>
                </c:pt>
                <c:pt idx="113223">
                  <c:v>291.8515625</c:v>
                </c:pt>
                <c:pt idx="113224">
                  <c:v>291.85416666666669</c:v>
                </c:pt>
                <c:pt idx="113225">
                  <c:v>291.85677083333331</c:v>
                </c:pt>
                <c:pt idx="113226">
                  <c:v>291.859375</c:v>
                </c:pt>
                <c:pt idx="113227">
                  <c:v>291.86197916666669</c:v>
                </c:pt>
                <c:pt idx="113228">
                  <c:v>291.86458333333331</c:v>
                </c:pt>
                <c:pt idx="113229">
                  <c:v>291.8671875</c:v>
                </c:pt>
                <c:pt idx="113230">
                  <c:v>291.86979166666669</c:v>
                </c:pt>
                <c:pt idx="113231">
                  <c:v>291.87239583333331</c:v>
                </c:pt>
                <c:pt idx="113232">
                  <c:v>291.875</c:v>
                </c:pt>
                <c:pt idx="113233">
                  <c:v>291.87760416666669</c:v>
                </c:pt>
                <c:pt idx="113234">
                  <c:v>291.88020833333331</c:v>
                </c:pt>
                <c:pt idx="113235">
                  <c:v>291.8828125</c:v>
                </c:pt>
                <c:pt idx="113236">
                  <c:v>291.88541666666669</c:v>
                </c:pt>
                <c:pt idx="113237">
                  <c:v>291.88802083333331</c:v>
                </c:pt>
                <c:pt idx="113238">
                  <c:v>291.890625</c:v>
                </c:pt>
                <c:pt idx="113239">
                  <c:v>291.89322916666669</c:v>
                </c:pt>
                <c:pt idx="113240">
                  <c:v>291.89583333333331</c:v>
                </c:pt>
                <c:pt idx="113241">
                  <c:v>291.8984375</c:v>
                </c:pt>
                <c:pt idx="113242">
                  <c:v>291.90104166666669</c:v>
                </c:pt>
                <c:pt idx="113243">
                  <c:v>291.90364583333331</c:v>
                </c:pt>
                <c:pt idx="113244">
                  <c:v>291.90625</c:v>
                </c:pt>
                <c:pt idx="113245">
                  <c:v>291.90885416666669</c:v>
                </c:pt>
                <c:pt idx="113246">
                  <c:v>291.91145833333331</c:v>
                </c:pt>
                <c:pt idx="113247">
                  <c:v>291.9140625</c:v>
                </c:pt>
                <c:pt idx="113248">
                  <c:v>291.91666666666669</c:v>
                </c:pt>
                <c:pt idx="113249">
                  <c:v>291.91927083333331</c:v>
                </c:pt>
                <c:pt idx="113250">
                  <c:v>291.921875</c:v>
                </c:pt>
                <c:pt idx="113251">
                  <c:v>291.92447916666669</c:v>
                </c:pt>
                <c:pt idx="113252">
                  <c:v>291.92708333333331</c:v>
                </c:pt>
                <c:pt idx="113253">
                  <c:v>291.9296875</c:v>
                </c:pt>
                <c:pt idx="113254">
                  <c:v>291.93229166666669</c:v>
                </c:pt>
                <c:pt idx="113255">
                  <c:v>291.93489583333331</c:v>
                </c:pt>
                <c:pt idx="113256">
                  <c:v>291.9375</c:v>
                </c:pt>
                <c:pt idx="113257">
                  <c:v>291.94010416666669</c:v>
                </c:pt>
                <c:pt idx="113258">
                  <c:v>291.94270833333331</c:v>
                </c:pt>
                <c:pt idx="113259">
                  <c:v>291.9453125</c:v>
                </c:pt>
                <c:pt idx="113260">
                  <c:v>291.94791666666669</c:v>
                </c:pt>
                <c:pt idx="113261">
                  <c:v>291.95052083333331</c:v>
                </c:pt>
                <c:pt idx="113262">
                  <c:v>291.953125</c:v>
                </c:pt>
                <c:pt idx="113263">
                  <c:v>291.95572916666669</c:v>
                </c:pt>
                <c:pt idx="113264">
                  <c:v>291.95833333333331</c:v>
                </c:pt>
                <c:pt idx="113265">
                  <c:v>291.9609375</c:v>
                </c:pt>
                <c:pt idx="113266">
                  <c:v>291.96354166666669</c:v>
                </c:pt>
                <c:pt idx="113267">
                  <c:v>291.96614583333331</c:v>
                </c:pt>
                <c:pt idx="113268">
                  <c:v>291.96875</c:v>
                </c:pt>
                <c:pt idx="113269">
                  <c:v>291.97135416666669</c:v>
                </c:pt>
                <c:pt idx="113270">
                  <c:v>291.97395833333331</c:v>
                </c:pt>
                <c:pt idx="113271">
                  <c:v>291.9765625</c:v>
                </c:pt>
                <c:pt idx="113272">
                  <c:v>291.97916666666669</c:v>
                </c:pt>
                <c:pt idx="113273">
                  <c:v>291.98177083333331</c:v>
                </c:pt>
                <c:pt idx="113274">
                  <c:v>291.984375</c:v>
                </c:pt>
                <c:pt idx="113275">
                  <c:v>291.98697916666669</c:v>
                </c:pt>
                <c:pt idx="113276">
                  <c:v>291.98958333333331</c:v>
                </c:pt>
                <c:pt idx="113277">
                  <c:v>291.9921875</c:v>
                </c:pt>
                <c:pt idx="113278">
                  <c:v>291.99479166666669</c:v>
                </c:pt>
                <c:pt idx="113279">
                  <c:v>291.99739583333331</c:v>
                </c:pt>
                <c:pt idx="113280">
                  <c:v>292</c:v>
                </c:pt>
                <c:pt idx="113281">
                  <c:v>292.00260416666669</c:v>
                </c:pt>
                <c:pt idx="113282">
                  <c:v>292.00520833333331</c:v>
                </c:pt>
                <c:pt idx="113283">
                  <c:v>292.0078125</c:v>
                </c:pt>
                <c:pt idx="113284">
                  <c:v>292.01041666666669</c:v>
                </c:pt>
                <c:pt idx="113285">
                  <c:v>292.01302083333331</c:v>
                </c:pt>
                <c:pt idx="113286">
                  <c:v>292.015625</c:v>
                </c:pt>
                <c:pt idx="113287">
                  <c:v>292.01822916666669</c:v>
                </c:pt>
                <c:pt idx="113288">
                  <c:v>292.02083333333331</c:v>
                </c:pt>
                <c:pt idx="113289">
                  <c:v>292.0234375</c:v>
                </c:pt>
                <c:pt idx="113290">
                  <c:v>292.02604166666669</c:v>
                </c:pt>
                <c:pt idx="113291">
                  <c:v>292.02864583333331</c:v>
                </c:pt>
                <c:pt idx="113292">
                  <c:v>292.03125</c:v>
                </c:pt>
                <c:pt idx="113293">
                  <c:v>292.03385416666669</c:v>
                </c:pt>
                <c:pt idx="113294">
                  <c:v>292.03645833333331</c:v>
                </c:pt>
                <c:pt idx="113295">
                  <c:v>292.0390625</c:v>
                </c:pt>
                <c:pt idx="113296">
                  <c:v>292.04166666666669</c:v>
                </c:pt>
                <c:pt idx="113297">
                  <c:v>292.04427083333331</c:v>
                </c:pt>
                <c:pt idx="113298">
                  <c:v>292.046875</c:v>
                </c:pt>
                <c:pt idx="113299">
                  <c:v>292.04947916666669</c:v>
                </c:pt>
                <c:pt idx="113300">
                  <c:v>292.05208333333331</c:v>
                </c:pt>
                <c:pt idx="113301">
                  <c:v>292.0546875</c:v>
                </c:pt>
                <c:pt idx="113302">
                  <c:v>292.05729166666669</c:v>
                </c:pt>
                <c:pt idx="113303">
                  <c:v>292.05989583333331</c:v>
                </c:pt>
                <c:pt idx="113304">
                  <c:v>292.0625</c:v>
                </c:pt>
                <c:pt idx="113305">
                  <c:v>292.06510416666669</c:v>
                </c:pt>
                <c:pt idx="113306">
                  <c:v>292.06770833333331</c:v>
                </c:pt>
                <c:pt idx="113307">
                  <c:v>292.0703125</c:v>
                </c:pt>
                <c:pt idx="113308">
                  <c:v>292.07291666666669</c:v>
                </c:pt>
                <c:pt idx="113309">
                  <c:v>292.07552083333331</c:v>
                </c:pt>
                <c:pt idx="113310">
                  <c:v>292.078125</c:v>
                </c:pt>
                <c:pt idx="113311">
                  <c:v>292.08072916666669</c:v>
                </c:pt>
                <c:pt idx="113312">
                  <c:v>292.08333333333331</c:v>
                </c:pt>
                <c:pt idx="113313">
                  <c:v>292.0859375</c:v>
                </c:pt>
                <c:pt idx="113314">
                  <c:v>292.08854166666669</c:v>
                </c:pt>
                <c:pt idx="113315">
                  <c:v>292.09114583333331</c:v>
                </c:pt>
                <c:pt idx="113316">
                  <c:v>292.09375</c:v>
                </c:pt>
                <c:pt idx="113317">
                  <c:v>292.09635416666669</c:v>
                </c:pt>
                <c:pt idx="113318">
                  <c:v>292.09895833333331</c:v>
                </c:pt>
                <c:pt idx="113319">
                  <c:v>292.1015625</c:v>
                </c:pt>
                <c:pt idx="113320">
                  <c:v>292.10416666666669</c:v>
                </c:pt>
                <c:pt idx="113321">
                  <c:v>292.10677083333331</c:v>
                </c:pt>
                <c:pt idx="113322">
                  <c:v>292.109375</c:v>
                </c:pt>
                <c:pt idx="113323">
                  <c:v>292.11197916666669</c:v>
                </c:pt>
                <c:pt idx="113324">
                  <c:v>292.11458333333331</c:v>
                </c:pt>
                <c:pt idx="113325">
                  <c:v>292.1171875</c:v>
                </c:pt>
                <c:pt idx="113326">
                  <c:v>292.11979166666669</c:v>
                </c:pt>
                <c:pt idx="113327">
                  <c:v>292.12239583333331</c:v>
                </c:pt>
                <c:pt idx="113328">
                  <c:v>292.125</c:v>
                </c:pt>
                <c:pt idx="113329">
                  <c:v>292.12760416666669</c:v>
                </c:pt>
                <c:pt idx="113330">
                  <c:v>292.13020833333331</c:v>
                </c:pt>
                <c:pt idx="113331">
                  <c:v>292.1328125</c:v>
                </c:pt>
                <c:pt idx="113332">
                  <c:v>292.13541666666669</c:v>
                </c:pt>
                <c:pt idx="113333">
                  <c:v>292.13802083333331</c:v>
                </c:pt>
                <c:pt idx="113334">
                  <c:v>292.140625</c:v>
                </c:pt>
                <c:pt idx="113335">
                  <c:v>292.14322916666669</c:v>
                </c:pt>
                <c:pt idx="113336">
                  <c:v>292.14583333333331</c:v>
                </c:pt>
                <c:pt idx="113337">
                  <c:v>292.1484375</c:v>
                </c:pt>
                <c:pt idx="113338">
                  <c:v>292.15104166666669</c:v>
                </c:pt>
                <c:pt idx="113339">
                  <c:v>292.15364583333331</c:v>
                </c:pt>
                <c:pt idx="113340">
                  <c:v>292.15625</c:v>
                </c:pt>
                <c:pt idx="113341">
                  <c:v>292.15885416666669</c:v>
                </c:pt>
                <c:pt idx="113342">
                  <c:v>292.16145833333331</c:v>
                </c:pt>
                <c:pt idx="113343">
                  <c:v>292.1640625</c:v>
                </c:pt>
                <c:pt idx="113344">
                  <c:v>292.16666666666669</c:v>
                </c:pt>
                <c:pt idx="113345">
                  <c:v>292.16927083333331</c:v>
                </c:pt>
                <c:pt idx="113346">
                  <c:v>292.171875</c:v>
                </c:pt>
                <c:pt idx="113347">
                  <c:v>292.17447916666669</c:v>
                </c:pt>
                <c:pt idx="113348">
                  <c:v>292.17708333333331</c:v>
                </c:pt>
                <c:pt idx="113349">
                  <c:v>292.1796875</c:v>
                </c:pt>
                <c:pt idx="113350">
                  <c:v>292.18229166666669</c:v>
                </c:pt>
                <c:pt idx="113351">
                  <c:v>292.18489583333331</c:v>
                </c:pt>
                <c:pt idx="113352">
                  <c:v>292.1875</c:v>
                </c:pt>
                <c:pt idx="113353">
                  <c:v>292.19010416666669</c:v>
                </c:pt>
                <c:pt idx="113354">
                  <c:v>292.19270833333331</c:v>
                </c:pt>
                <c:pt idx="113355">
                  <c:v>292.1953125</c:v>
                </c:pt>
                <c:pt idx="113356">
                  <c:v>292.19791666666669</c:v>
                </c:pt>
                <c:pt idx="113357">
                  <c:v>292.20052083333331</c:v>
                </c:pt>
                <c:pt idx="113358">
                  <c:v>292.203125</c:v>
                </c:pt>
                <c:pt idx="113359">
                  <c:v>292.20572916666669</c:v>
                </c:pt>
                <c:pt idx="113360">
                  <c:v>292.20833333333331</c:v>
                </c:pt>
                <c:pt idx="113361">
                  <c:v>292.2109375</c:v>
                </c:pt>
                <c:pt idx="113362">
                  <c:v>292.21354166666669</c:v>
                </c:pt>
                <c:pt idx="113363">
                  <c:v>292.21614583333331</c:v>
                </c:pt>
                <c:pt idx="113364">
                  <c:v>292.21875</c:v>
                </c:pt>
                <c:pt idx="113365">
                  <c:v>292.22135416666669</c:v>
                </c:pt>
                <c:pt idx="113366">
                  <c:v>292.22395833333331</c:v>
                </c:pt>
                <c:pt idx="113367">
                  <c:v>292.2265625</c:v>
                </c:pt>
                <c:pt idx="113368">
                  <c:v>292.22916666666669</c:v>
                </c:pt>
                <c:pt idx="113369">
                  <c:v>292.23177083333331</c:v>
                </c:pt>
                <c:pt idx="113370">
                  <c:v>292.234375</c:v>
                </c:pt>
                <c:pt idx="113371">
                  <c:v>292.23697916666669</c:v>
                </c:pt>
                <c:pt idx="113372">
                  <c:v>292.23958333333331</c:v>
                </c:pt>
                <c:pt idx="113373">
                  <c:v>292.2421875</c:v>
                </c:pt>
                <c:pt idx="113374">
                  <c:v>292.24479166666669</c:v>
                </c:pt>
                <c:pt idx="113375">
                  <c:v>292.24739583333331</c:v>
                </c:pt>
                <c:pt idx="113376">
                  <c:v>292.25</c:v>
                </c:pt>
                <c:pt idx="113377">
                  <c:v>292.25260416666669</c:v>
                </c:pt>
                <c:pt idx="113378">
                  <c:v>292.25520833333331</c:v>
                </c:pt>
                <c:pt idx="113379">
                  <c:v>292.2578125</c:v>
                </c:pt>
                <c:pt idx="113380">
                  <c:v>292.26041666666669</c:v>
                </c:pt>
                <c:pt idx="113381">
                  <c:v>292.26302083333331</c:v>
                </c:pt>
                <c:pt idx="113382">
                  <c:v>292.265625</c:v>
                </c:pt>
                <c:pt idx="113383">
                  <c:v>292.26822916666669</c:v>
                </c:pt>
                <c:pt idx="113384">
                  <c:v>292.27083333333331</c:v>
                </c:pt>
                <c:pt idx="113385">
                  <c:v>292.2734375</c:v>
                </c:pt>
                <c:pt idx="113386">
                  <c:v>292.27604166666669</c:v>
                </c:pt>
                <c:pt idx="113387">
                  <c:v>292.27864583333331</c:v>
                </c:pt>
                <c:pt idx="113388">
                  <c:v>292.28125</c:v>
                </c:pt>
                <c:pt idx="113389">
                  <c:v>292.28385416666669</c:v>
                </c:pt>
                <c:pt idx="113390">
                  <c:v>292.28645833333331</c:v>
                </c:pt>
                <c:pt idx="113391">
                  <c:v>292.2890625</c:v>
                </c:pt>
                <c:pt idx="113392">
                  <c:v>292.29166666666669</c:v>
                </c:pt>
                <c:pt idx="113393">
                  <c:v>292.29427083333331</c:v>
                </c:pt>
                <c:pt idx="113394">
                  <c:v>292.296875</c:v>
                </c:pt>
                <c:pt idx="113395">
                  <c:v>292.29947916666669</c:v>
                </c:pt>
                <c:pt idx="113396">
                  <c:v>292.30208333333331</c:v>
                </c:pt>
                <c:pt idx="113397">
                  <c:v>292.3046875</c:v>
                </c:pt>
                <c:pt idx="113398">
                  <c:v>292.30729166666669</c:v>
                </c:pt>
                <c:pt idx="113399">
                  <c:v>292.30989583333331</c:v>
                </c:pt>
                <c:pt idx="113400">
                  <c:v>292.3125</c:v>
                </c:pt>
                <c:pt idx="113401">
                  <c:v>292.31510416666669</c:v>
                </c:pt>
                <c:pt idx="113402">
                  <c:v>292.31770833333331</c:v>
                </c:pt>
                <c:pt idx="113403">
                  <c:v>292.3203125</c:v>
                </c:pt>
                <c:pt idx="113404">
                  <c:v>292.32291666666669</c:v>
                </c:pt>
                <c:pt idx="113405">
                  <c:v>292.32552083333331</c:v>
                </c:pt>
                <c:pt idx="113406">
                  <c:v>292.328125</c:v>
                </c:pt>
                <c:pt idx="113407">
                  <c:v>292.33072916666669</c:v>
                </c:pt>
                <c:pt idx="113408">
                  <c:v>292.33333333333331</c:v>
                </c:pt>
                <c:pt idx="113409">
                  <c:v>292.3359375</c:v>
                </c:pt>
                <c:pt idx="113410">
                  <c:v>292.33854166666669</c:v>
                </c:pt>
                <c:pt idx="113411">
                  <c:v>292.34114583333331</c:v>
                </c:pt>
                <c:pt idx="113412">
                  <c:v>292.34375</c:v>
                </c:pt>
                <c:pt idx="113413">
                  <c:v>292.34635416666669</c:v>
                </c:pt>
                <c:pt idx="113414">
                  <c:v>292.34895833333331</c:v>
                </c:pt>
                <c:pt idx="113415">
                  <c:v>292.3515625</c:v>
                </c:pt>
                <c:pt idx="113416">
                  <c:v>292.35416666666669</c:v>
                </c:pt>
                <c:pt idx="113417">
                  <c:v>292.35677083333331</c:v>
                </c:pt>
                <c:pt idx="113418">
                  <c:v>292.359375</c:v>
                </c:pt>
                <c:pt idx="113419">
                  <c:v>292.36197916666669</c:v>
                </c:pt>
                <c:pt idx="113420">
                  <c:v>292.36458333333331</c:v>
                </c:pt>
                <c:pt idx="113421">
                  <c:v>292.3671875</c:v>
                </c:pt>
                <c:pt idx="113422">
                  <c:v>292.36979166666669</c:v>
                </c:pt>
                <c:pt idx="113423">
                  <c:v>292.37239583333331</c:v>
                </c:pt>
                <c:pt idx="113424">
                  <c:v>292.375</c:v>
                </c:pt>
                <c:pt idx="113425">
                  <c:v>292.37760416666669</c:v>
                </c:pt>
                <c:pt idx="113426">
                  <c:v>292.38020833333331</c:v>
                </c:pt>
                <c:pt idx="113427">
                  <c:v>292.3828125</c:v>
                </c:pt>
                <c:pt idx="113428">
                  <c:v>292.38541666666669</c:v>
                </c:pt>
                <c:pt idx="113429">
                  <c:v>292.38802083333331</c:v>
                </c:pt>
                <c:pt idx="113430">
                  <c:v>292.390625</c:v>
                </c:pt>
                <c:pt idx="113431">
                  <c:v>292.39322916666669</c:v>
                </c:pt>
                <c:pt idx="113432">
                  <c:v>292.39583333333331</c:v>
                </c:pt>
                <c:pt idx="113433">
                  <c:v>292.3984375</c:v>
                </c:pt>
                <c:pt idx="113434">
                  <c:v>292.40104166666669</c:v>
                </c:pt>
                <c:pt idx="113435">
                  <c:v>292.40364583333331</c:v>
                </c:pt>
                <c:pt idx="113436">
                  <c:v>292.40625</c:v>
                </c:pt>
                <c:pt idx="113437">
                  <c:v>292.40885416666669</c:v>
                </c:pt>
                <c:pt idx="113438">
                  <c:v>292.41145833333331</c:v>
                </c:pt>
                <c:pt idx="113439">
                  <c:v>292.4140625</c:v>
                </c:pt>
                <c:pt idx="113440">
                  <c:v>292.41666666666669</c:v>
                </c:pt>
                <c:pt idx="113441">
                  <c:v>292.41927083333331</c:v>
                </c:pt>
                <c:pt idx="113442">
                  <c:v>292.421875</c:v>
                </c:pt>
                <c:pt idx="113443">
                  <c:v>292.42447916666669</c:v>
                </c:pt>
                <c:pt idx="113444">
                  <c:v>292.42708333333331</c:v>
                </c:pt>
                <c:pt idx="113445">
                  <c:v>292.4296875</c:v>
                </c:pt>
                <c:pt idx="113446">
                  <c:v>292.43229166666669</c:v>
                </c:pt>
                <c:pt idx="113447">
                  <c:v>292.43489583333331</c:v>
                </c:pt>
                <c:pt idx="113448">
                  <c:v>292.4375</c:v>
                </c:pt>
                <c:pt idx="113449">
                  <c:v>292.44010416666669</c:v>
                </c:pt>
                <c:pt idx="113450">
                  <c:v>292.44270833333331</c:v>
                </c:pt>
                <c:pt idx="113451">
                  <c:v>292.4453125</c:v>
                </c:pt>
                <c:pt idx="113452">
                  <c:v>292.44791666666669</c:v>
                </c:pt>
                <c:pt idx="113453">
                  <c:v>292.45052083333331</c:v>
                </c:pt>
                <c:pt idx="113454">
                  <c:v>292.453125</c:v>
                </c:pt>
                <c:pt idx="113455">
                  <c:v>292.45572916666669</c:v>
                </c:pt>
                <c:pt idx="113456">
                  <c:v>292.45833333333331</c:v>
                </c:pt>
                <c:pt idx="113457">
                  <c:v>292.4609375</c:v>
                </c:pt>
                <c:pt idx="113458">
                  <c:v>292.46354166666669</c:v>
                </c:pt>
                <c:pt idx="113459">
                  <c:v>292.46614583333331</c:v>
                </c:pt>
                <c:pt idx="113460">
                  <c:v>292.46875</c:v>
                </c:pt>
                <c:pt idx="113461">
                  <c:v>292.47135416666669</c:v>
                </c:pt>
                <c:pt idx="113462">
                  <c:v>292.47395833333331</c:v>
                </c:pt>
                <c:pt idx="113463">
                  <c:v>292.4765625</c:v>
                </c:pt>
                <c:pt idx="113464">
                  <c:v>292.47916666666669</c:v>
                </c:pt>
                <c:pt idx="113465">
                  <c:v>292.48177083333331</c:v>
                </c:pt>
                <c:pt idx="113466">
                  <c:v>292.484375</c:v>
                </c:pt>
                <c:pt idx="113467">
                  <c:v>292.48697916666669</c:v>
                </c:pt>
                <c:pt idx="113468">
                  <c:v>292.48958333333331</c:v>
                </c:pt>
                <c:pt idx="113469">
                  <c:v>292.4921875</c:v>
                </c:pt>
                <c:pt idx="113470">
                  <c:v>292.49479166666669</c:v>
                </c:pt>
                <c:pt idx="113471">
                  <c:v>292.49739583333331</c:v>
                </c:pt>
                <c:pt idx="113472">
                  <c:v>292.5</c:v>
                </c:pt>
                <c:pt idx="113473">
                  <c:v>292.50260416666669</c:v>
                </c:pt>
                <c:pt idx="113474">
                  <c:v>292.50520833333331</c:v>
                </c:pt>
                <c:pt idx="113475">
                  <c:v>292.5078125</c:v>
                </c:pt>
                <c:pt idx="113476">
                  <c:v>292.51041666666669</c:v>
                </c:pt>
                <c:pt idx="113477">
                  <c:v>292.51302083333331</c:v>
                </c:pt>
                <c:pt idx="113478">
                  <c:v>292.515625</c:v>
                </c:pt>
                <c:pt idx="113479">
                  <c:v>292.51822916666669</c:v>
                </c:pt>
                <c:pt idx="113480">
                  <c:v>292.52083333333331</c:v>
                </c:pt>
                <c:pt idx="113481">
                  <c:v>292.5234375</c:v>
                </c:pt>
                <c:pt idx="113482">
                  <c:v>292.52604166666669</c:v>
                </c:pt>
                <c:pt idx="113483">
                  <c:v>292.52864583333331</c:v>
                </c:pt>
                <c:pt idx="113484">
                  <c:v>292.53125</c:v>
                </c:pt>
                <c:pt idx="113485">
                  <c:v>292.53385416666669</c:v>
                </c:pt>
                <c:pt idx="113486">
                  <c:v>292.53645833333331</c:v>
                </c:pt>
                <c:pt idx="113487">
                  <c:v>292.5390625</c:v>
                </c:pt>
                <c:pt idx="113488">
                  <c:v>292.54166666666669</c:v>
                </c:pt>
                <c:pt idx="113489">
                  <c:v>292.54427083333331</c:v>
                </c:pt>
                <c:pt idx="113490">
                  <c:v>292.546875</c:v>
                </c:pt>
                <c:pt idx="113491">
                  <c:v>292.54947916666669</c:v>
                </c:pt>
                <c:pt idx="113492">
                  <c:v>292.55208333333331</c:v>
                </c:pt>
                <c:pt idx="113493">
                  <c:v>292.5546875</c:v>
                </c:pt>
                <c:pt idx="113494">
                  <c:v>292.55729166666669</c:v>
                </c:pt>
                <c:pt idx="113495">
                  <c:v>292.55989583333331</c:v>
                </c:pt>
                <c:pt idx="113496">
                  <c:v>292.5625</c:v>
                </c:pt>
                <c:pt idx="113497">
                  <c:v>292.56510416666669</c:v>
                </c:pt>
                <c:pt idx="113498">
                  <c:v>292.56770833333331</c:v>
                </c:pt>
                <c:pt idx="113499">
                  <c:v>292.5703125</c:v>
                </c:pt>
                <c:pt idx="113500">
                  <c:v>292.57291666666669</c:v>
                </c:pt>
                <c:pt idx="113501">
                  <c:v>292.57552083333331</c:v>
                </c:pt>
                <c:pt idx="113502">
                  <c:v>292.578125</c:v>
                </c:pt>
                <c:pt idx="113503">
                  <c:v>292.58072916666669</c:v>
                </c:pt>
                <c:pt idx="113504">
                  <c:v>292.58333333333331</c:v>
                </c:pt>
                <c:pt idx="113505">
                  <c:v>292.5859375</c:v>
                </c:pt>
                <c:pt idx="113506">
                  <c:v>292.58854166666669</c:v>
                </c:pt>
                <c:pt idx="113507">
                  <c:v>292.59114583333331</c:v>
                </c:pt>
                <c:pt idx="113508">
                  <c:v>292.59375</c:v>
                </c:pt>
                <c:pt idx="113509">
                  <c:v>292.59635416666669</c:v>
                </c:pt>
                <c:pt idx="113510">
                  <c:v>292.59895833333331</c:v>
                </c:pt>
                <c:pt idx="113511">
                  <c:v>292.6015625</c:v>
                </c:pt>
                <c:pt idx="113512">
                  <c:v>292.60416666666669</c:v>
                </c:pt>
                <c:pt idx="113513">
                  <c:v>292.60677083333331</c:v>
                </c:pt>
                <c:pt idx="113514">
                  <c:v>292.609375</c:v>
                </c:pt>
                <c:pt idx="113515">
                  <c:v>292.61197916666669</c:v>
                </c:pt>
                <c:pt idx="113516">
                  <c:v>292.61458333333331</c:v>
                </c:pt>
                <c:pt idx="113517">
                  <c:v>292.6171875</c:v>
                </c:pt>
                <c:pt idx="113518">
                  <c:v>292.61979166666669</c:v>
                </c:pt>
                <c:pt idx="113519">
                  <c:v>292.62239583333331</c:v>
                </c:pt>
                <c:pt idx="113520">
                  <c:v>292.625</c:v>
                </c:pt>
                <c:pt idx="113521">
                  <c:v>292.62760416666669</c:v>
                </c:pt>
                <c:pt idx="113522">
                  <c:v>292.63020833333331</c:v>
                </c:pt>
                <c:pt idx="113523">
                  <c:v>292.6328125</c:v>
                </c:pt>
                <c:pt idx="113524">
                  <c:v>292.63541666666669</c:v>
                </c:pt>
                <c:pt idx="113525">
                  <c:v>292.63802083333331</c:v>
                </c:pt>
                <c:pt idx="113526">
                  <c:v>292.640625</c:v>
                </c:pt>
                <c:pt idx="113527">
                  <c:v>292.64322916666669</c:v>
                </c:pt>
                <c:pt idx="113528">
                  <c:v>292.64583333333331</c:v>
                </c:pt>
                <c:pt idx="113529">
                  <c:v>292.6484375</c:v>
                </c:pt>
                <c:pt idx="113530">
                  <c:v>292.65104166666669</c:v>
                </c:pt>
                <c:pt idx="113531">
                  <c:v>292.65364583333331</c:v>
                </c:pt>
                <c:pt idx="113532">
                  <c:v>292.65625</c:v>
                </c:pt>
                <c:pt idx="113533">
                  <c:v>292.65885416666669</c:v>
                </c:pt>
                <c:pt idx="113534">
                  <c:v>292.66145833333331</c:v>
                </c:pt>
                <c:pt idx="113535">
                  <c:v>292.6640625</c:v>
                </c:pt>
                <c:pt idx="113536">
                  <c:v>292.66666666666669</c:v>
                </c:pt>
                <c:pt idx="113537">
                  <c:v>292.66927083333331</c:v>
                </c:pt>
                <c:pt idx="113538">
                  <c:v>292.671875</c:v>
                </c:pt>
                <c:pt idx="113539">
                  <c:v>292.67447916666669</c:v>
                </c:pt>
                <c:pt idx="113540">
                  <c:v>292.67708333333331</c:v>
                </c:pt>
                <c:pt idx="113541">
                  <c:v>292.6796875</c:v>
                </c:pt>
                <c:pt idx="113542">
                  <c:v>292.68229166666669</c:v>
                </c:pt>
                <c:pt idx="113543">
                  <c:v>292.68489583333331</c:v>
                </c:pt>
                <c:pt idx="113544">
                  <c:v>292.6875</c:v>
                </c:pt>
                <c:pt idx="113545">
                  <c:v>292.69010416666669</c:v>
                </c:pt>
                <c:pt idx="113546">
                  <c:v>292.69270833333331</c:v>
                </c:pt>
                <c:pt idx="113547">
                  <c:v>292.6953125</c:v>
                </c:pt>
                <c:pt idx="113548">
                  <c:v>292.69791666666669</c:v>
                </c:pt>
                <c:pt idx="113549">
                  <c:v>292.70052083333331</c:v>
                </c:pt>
                <c:pt idx="113550">
                  <c:v>292.703125</c:v>
                </c:pt>
                <c:pt idx="113551">
                  <c:v>292.70572916666669</c:v>
                </c:pt>
                <c:pt idx="113552">
                  <c:v>292.70833333333331</c:v>
                </c:pt>
                <c:pt idx="113553">
                  <c:v>292.7109375</c:v>
                </c:pt>
                <c:pt idx="113554">
                  <c:v>292.71354166666669</c:v>
                </c:pt>
                <c:pt idx="113555">
                  <c:v>292.71614583333331</c:v>
                </c:pt>
                <c:pt idx="113556">
                  <c:v>292.71875</c:v>
                </c:pt>
                <c:pt idx="113557">
                  <c:v>292.72135416666669</c:v>
                </c:pt>
                <c:pt idx="113558">
                  <c:v>292.72395833333331</c:v>
                </c:pt>
                <c:pt idx="113559">
                  <c:v>292.7265625</c:v>
                </c:pt>
                <c:pt idx="113560">
                  <c:v>292.72916666666669</c:v>
                </c:pt>
                <c:pt idx="113561">
                  <c:v>292.73177083333331</c:v>
                </c:pt>
                <c:pt idx="113562">
                  <c:v>292.734375</c:v>
                </c:pt>
                <c:pt idx="113563">
                  <c:v>292.73697916666669</c:v>
                </c:pt>
                <c:pt idx="113564">
                  <c:v>292.73958333333331</c:v>
                </c:pt>
                <c:pt idx="113565">
                  <c:v>292.7421875</c:v>
                </c:pt>
                <c:pt idx="113566">
                  <c:v>292.74479166666669</c:v>
                </c:pt>
                <c:pt idx="113567">
                  <c:v>292.74739583333331</c:v>
                </c:pt>
                <c:pt idx="113568">
                  <c:v>292.75</c:v>
                </c:pt>
                <c:pt idx="113569">
                  <c:v>292.75260416666669</c:v>
                </c:pt>
                <c:pt idx="113570">
                  <c:v>292.75520833333331</c:v>
                </c:pt>
                <c:pt idx="113571">
                  <c:v>292.7578125</c:v>
                </c:pt>
                <c:pt idx="113572">
                  <c:v>292.76041666666669</c:v>
                </c:pt>
                <c:pt idx="113573">
                  <c:v>292.76302083333331</c:v>
                </c:pt>
                <c:pt idx="113574">
                  <c:v>292.765625</c:v>
                </c:pt>
                <c:pt idx="113575">
                  <c:v>292.76822916666669</c:v>
                </c:pt>
                <c:pt idx="113576">
                  <c:v>292.77083333333331</c:v>
                </c:pt>
                <c:pt idx="113577">
                  <c:v>292.7734375</c:v>
                </c:pt>
                <c:pt idx="113578">
                  <c:v>292.77604166666669</c:v>
                </c:pt>
                <c:pt idx="113579">
                  <c:v>292.77864583333331</c:v>
                </c:pt>
                <c:pt idx="113580">
                  <c:v>292.78125</c:v>
                </c:pt>
                <c:pt idx="113581">
                  <c:v>292.78385416666669</c:v>
                </c:pt>
                <c:pt idx="113582">
                  <c:v>292.78645833333331</c:v>
                </c:pt>
                <c:pt idx="113583">
                  <c:v>292.7890625</c:v>
                </c:pt>
                <c:pt idx="113584">
                  <c:v>292.79166666666669</c:v>
                </c:pt>
                <c:pt idx="113585">
                  <c:v>292.79427083333331</c:v>
                </c:pt>
                <c:pt idx="113586">
                  <c:v>292.796875</c:v>
                </c:pt>
                <c:pt idx="113587">
                  <c:v>292.79947916666669</c:v>
                </c:pt>
                <c:pt idx="113588">
                  <c:v>292.80208333333331</c:v>
                </c:pt>
                <c:pt idx="113589">
                  <c:v>292.8046875</c:v>
                </c:pt>
                <c:pt idx="113590">
                  <c:v>292.80729166666669</c:v>
                </c:pt>
                <c:pt idx="113591">
                  <c:v>292.80989583333331</c:v>
                </c:pt>
                <c:pt idx="113592">
                  <c:v>292.8125</c:v>
                </c:pt>
                <c:pt idx="113593">
                  <c:v>292.81510416666669</c:v>
                </c:pt>
                <c:pt idx="113594">
                  <c:v>292.81770833333331</c:v>
                </c:pt>
                <c:pt idx="113595">
                  <c:v>292.8203125</c:v>
                </c:pt>
                <c:pt idx="113596">
                  <c:v>292.82291666666669</c:v>
                </c:pt>
                <c:pt idx="113597">
                  <c:v>292.82552083333331</c:v>
                </c:pt>
                <c:pt idx="113598">
                  <c:v>292.828125</c:v>
                </c:pt>
                <c:pt idx="113599">
                  <c:v>292.83072916666669</c:v>
                </c:pt>
                <c:pt idx="113600">
                  <c:v>292.83333333333331</c:v>
                </c:pt>
                <c:pt idx="113601">
                  <c:v>292.8359375</c:v>
                </c:pt>
                <c:pt idx="113602">
                  <c:v>292.83854166666669</c:v>
                </c:pt>
                <c:pt idx="113603">
                  <c:v>292.84114583333331</c:v>
                </c:pt>
                <c:pt idx="113604">
                  <c:v>292.84375</c:v>
                </c:pt>
                <c:pt idx="113605">
                  <c:v>292.84635416666669</c:v>
                </c:pt>
                <c:pt idx="113606">
                  <c:v>292.84895833333331</c:v>
                </c:pt>
                <c:pt idx="113607">
                  <c:v>292.8515625</c:v>
                </c:pt>
                <c:pt idx="113608">
                  <c:v>292.85416666666669</c:v>
                </c:pt>
                <c:pt idx="113609">
                  <c:v>292.85677083333331</c:v>
                </c:pt>
                <c:pt idx="113610">
                  <c:v>292.859375</c:v>
                </c:pt>
                <c:pt idx="113611">
                  <c:v>292.86197916666669</c:v>
                </c:pt>
                <c:pt idx="113612">
                  <c:v>292.86458333333331</c:v>
                </c:pt>
                <c:pt idx="113613">
                  <c:v>292.8671875</c:v>
                </c:pt>
                <c:pt idx="113614">
                  <c:v>292.86979166666669</c:v>
                </c:pt>
                <c:pt idx="113615">
                  <c:v>292.87239583333331</c:v>
                </c:pt>
                <c:pt idx="113616">
                  <c:v>292.875</c:v>
                </c:pt>
                <c:pt idx="113617">
                  <c:v>292.87760416666669</c:v>
                </c:pt>
                <c:pt idx="113618">
                  <c:v>292.88020833333331</c:v>
                </c:pt>
                <c:pt idx="113619">
                  <c:v>292.8828125</c:v>
                </c:pt>
                <c:pt idx="113620">
                  <c:v>292.88541666666669</c:v>
                </c:pt>
                <c:pt idx="113621">
                  <c:v>292.88802083333331</c:v>
                </c:pt>
                <c:pt idx="113622">
                  <c:v>292.890625</c:v>
                </c:pt>
                <c:pt idx="113623">
                  <c:v>292.89322916666669</c:v>
                </c:pt>
                <c:pt idx="113624">
                  <c:v>292.89583333333331</c:v>
                </c:pt>
                <c:pt idx="113625">
                  <c:v>292.8984375</c:v>
                </c:pt>
                <c:pt idx="113626">
                  <c:v>292.90104166666669</c:v>
                </c:pt>
                <c:pt idx="113627">
                  <c:v>292.90364583333331</c:v>
                </c:pt>
                <c:pt idx="113628">
                  <c:v>292.90625</c:v>
                </c:pt>
                <c:pt idx="113629">
                  <c:v>292.90885416666669</c:v>
                </c:pt>
                <c:pt idx="113630">
                  <c:v>292.91145833333331</c:v>
                </c:pt>
                <c:pt idx="113631">
                  <c:v>292.9140625</c:v>
                </c:pt>
                <c:pt idx="113632">
                  <c:v>292.91666666666669</c:v>
                </c:pt>
                <c:pt idx="113633">
                  <c:v>292.91927083333331</c:v>
                </c:pt>
                <c:pt idx="113634">
                  <c:v>292.921875</c:v>
                </c:pt>
                <c:pt idx="113635">
                  <c:v>292.92447916666669</c:v>
                </c:pt>
                <c:pt idx="113636">
                  <c:v>292.92708333333331</c:v>
                </c:pt>
                <c:pt idx="113637">
                  <c:v>292.9296875</c:v>
                </c:pt>
                <c:pt idx="113638">
                  <c:v>292.93229166666669</c:v>
                </c:pt>
                <c:pt idx="113639">
                  <c:v>292.93489583333331</c:v>
                </c:pt>
                <c:pt idx="113640">
                  <c:v>292.9375</c:v>
                </c:pt>
                <c:pt idx="113641">
                  <c:v>292.94010416666669</c:v>
                </c:pt>
                <c:pt idx="113642">
                  <c:v>292.94270833333331</c:v>
                </c:pt>
                <c:pt idx="113643">
                  <c:v>292.9453125</c:v>
                </c:pt>
                <c:pt idx="113644">
                  <c:v>292.94791666666669</c:v>
                </c:pt>
                <c:pt idx="113645">
                  <c:v>292.95052083333331</c:v>
                </c:pt>
                <c:pt idx="113646">
                  <c:v>292.953125</c:v>
                </c:pt>
                <c:pt idx="113647">
                  <c:v>292.95572916666669</c:v>
                </c:pt>
                <c:pt idx="113648">
                  <c:v>292.95833333333331</c:v>
                </c:pt>
                <c:pt idx="113649">
                  <c:v>292.9609375</c:v>
                </c:pt>
                <c:pt idx="113650">
                  <c:v>292.96354166666669</c:v>
                </c:pt>
                <c:pt idx="113651">
                  <c:v>292.96614583333331</c:v>
                </c:pt>
                <c:pt idx="113652">
                  <c:v>292.96875</c:v>
                </c:pt>
                <c:pt idx="113653">
                  <c:v>292.97135416666669</c:v>
                </c:pt>
                <c:pt idx="113654">
                  <c:v>292.97395833333331</c:v>
                </c:pt>
                <c:pt idx="113655">
                  <c:v>292.9765625</c:v>
                </c:pt>
                <c:pt idx="113656">
                  <c:v>292.97916666666669</c:v>
                </c:pt>
                <c:pt idx="113657">
                  <c:v>292.98177083333331</c:v>
                </c:pt>
                <c:pt idx="113658">
                  <c:v>292.984375</c:v>
                </c:pt>
                <c:pt idx="113659">
                  <c:v>292.98697916666669</c:v>
                </c:pt>
                <c:pt idx="113660">
                  <c:v>292.98958333333331</c:v>
                </c:pt>
                <c:pt idx="113661">
                  <c:v>292.9921875</c:v>
                </c:pt>
                <c:pt idx="113662">
                  <c:v>292.99479166666669</c:v>
                </c:pt>
                <c:pt idx="113663">
                  <c:v>292.99739583333331</c:v>
                </c:pt>
                <c:pt idx="113664">
                  <c:v>293</c:v>
                </c:pt>
                <c:pt idx="113665">
                  <c:v>293.00260416666669</c:v>
                </c:pt>
                <c:pt idx="113666">
                  <c:v>293.00520833333331</c:v>
                </c:pt>
                <c:pt idx="113667">
                  <c:v>293.0078125</c:v>
                </c:pt>
                <c:pt idx="113668">
                  <c:v>293.01041666666669</c:v>
                </c:pt>
                <c:pt idx="113669">
                  <c:v>293.01302083333331</c:v>
                </c:pt>
                <c:pt idx="113670">
                  <c:v>293.015625</c:v>
                </c:pt>
                <c:pt idx="113671">
                  <c:v>293.01822916666669</c:v>
                </c:pt>
                <c:pt idx="113672">
                  <c:v>293.02083333333331</c:v>
                </c:pt>
                <c:pt idx="113673">
                  <c:v>293.0234375</c:v>
                </c:pt>
                <c:pt idx="113674">
                  <c:v>293.02604166666669</c:v>
                </c:pt>
                <c:pt idx="113675">
                  <c:v>293.02864583333331</c:v>
                </c:pt>
                <c:pt idx="113676">
                  <c:v>293.03125</c:v>
                </c:pt>
                <c:pt idx="113677">
                  <c:v>293.03385416666669</c:v>
                </c:pt>
                <c:pt idx="113678">
                  <c:v>293.03645833333331</c:v>
                </c:pt>
                <c:pt idx="113679">
                  <c:v>293.0390625</c:v>
                </c:pt>
                <c:pt idx="113680">
                  <c:v>293.04166666666669</c:v>
                </c:pt>
                <c:pt idx="113681">
                  <c:v>293.04427083333331</c:v>
                </c:pt>
                <c:pt idx="113682">
                  <c:v>293.046875</c:v>
                </c:pt>
                <c:pt idx="113683">
                  <c:v>293.04947916666669</c:v>
                </c:pt>
                <c:pt idx="113684">
                  <c:v>293.05208333333331</c:v>
                </c:pt>
                <c:pt idx="113685">
                  <c:v>293.0546875</c:v>
                </c:pt>
                <c:pt idx="113686">
                  <c:v>293.05729166666669</c:v>
                </c:pt>
                <c:pt idx="113687">
                  <c:v>293.05989583333331</c:v>
                </c:pt>
                <c:pt idx="113688">
                  <c:v>293.0625</c:v>
                </c:pt>
                <c:pt idx="113689">
                  <c:v>293.06510416666669</c:v>
                </c:pt>
                <c:pt idx="113690">
                  <c:v>293.06770833333331</c:v>
                </c:pt>
                <c:pt idx="113691">
                  <c:v>293.0703125</c:v>
                </c:pt>
                <c:pt idx="113692">
                  <c:v>293.07291666666669</c:v>
                </c:pt>
                <c:pt idx="113693">
                  <c:v>293.07552083333331</c:v>
                </c:pt>
                <c:pt idx="113694">
                  <c:v>293.078125</c:v>
                </c:pt>
                <c:pt idx="113695">
                  <c:v>293.08072916666669</c:v>
                </c:pt>
                <c:pt idx="113696">
                  <c:v>293.08333333333331</c:v>
                </c:pt>
                <c:pt idx="113697">
                  <c:v>293.0859375</c:v>
                </c:pt>
                <c:pt idx="113698">
                  <c:v>293.08854166666669</c:v>
                </c:pt>
                <c:pt idx="113699">
                  <c:v>293.09114583333331</c:v>
                </c:pt>
                <c:pt idx="113700">
                  <c:v>293.09375</c:v>
                </c:pt>
                <c:pt idx="113701">
                  <c:v>293.09635416666669</c:v>
                </c:pt>
                <c:pt idx="113702">
                  <c:v>293.09895833333331</c:v>
                </c:pt>
                <c:pt idx="113703">
                  <c:v>293.1015625</c:v>
                </c:pt>
                <c:pt idx="113704">
                  <c:v>293.10416666666669</c:v>
                </c:pt>
                <c:pt idx="113705">
                  <c:v>293.10677083333331</c:v>
                </c:pt>
                <c:pt idx="113706">
                  <c:v>293.109375</c:v>
                </c:pt>
                <c:pt idx="113707">
                  <c:v>293.11197916666669</c:v>
                </c:pt>
                <c:pt idx="113708">
                  <c:v>293.11458333333331</c:v>
                </c:pt>
                <c:pt idx="113709">
                  <c:v>293.1171875</c:v>
                </c:pt>
                <c:pt idx="113710">
                  <c:v>293.11979166666669</c:v>
                </c:pt>
                <c:pt idx="113711">
                  <c:v>293.12239583333331</c:v>
                </c:pt>
                <c:pt idx="113712">
                  <c:v>293.125</c:v>
                </c:pt>
                <c:pt idx="113713">
                  <c:v>293.12760416666669</c:v>
                </c:pt>
                <c:pt idx="113714">
                  <c:v>293.13020833333331</c:v>
                </c:pt>
                <c:pt idx="113715">
                  <c:v>293.1328125</c:v>
                </c:pt>
                <c:pt idx="113716">
                  <c:v>293.13541666666669</c:v>
                </c:pt>
                <c:pt idx="113717">
                  <c:v>293.13802083333331</c:v>
                </c:pt>
                <c:pt idx="113718">
                  <c:v>293.140625</c:v>
                </c:pt>
                <c:pt idx="113719">
                  <c:v>293.14322916666669</c:v>
                </c:pt>
                <c:pt idx="113720">
                  <c:v>293.14583333333331</c:v>
                </c:pt>
                <c:pt idx="113721">
                  <c:v>293.1484375</c:v>
                </c:pt>
                <c:pt idx="113722">
                  <c:v>293.15104166666669</c:v>
                </c:pt>
                <c:pt idx="113723">
                  <c:v>293.15364583333331</c:v>
                </c:pt>
                <c:pt idx="113724">
                  <c:v>293.15625</c:v>
                </c:pt>
                <c:pt idx="113725">
                  <c:v>293.15885416666669</c:v>
                </c:pt>
                <c:pt idx="113726">
                  <c:v>293.16145833333331</c:v>
                </c:pt>
                <c:pt idx="113727">
                  <c:v>293.1640625</c:v>
                </c:pt>
                <c:pt idx="113728">
                  <c:v>293.16666666666669</c:v>
                </c:pt>
                <c:pt idx="113729">
                  <c:v>293.16927083333331</c:v>
                </c:pt>
                <c:pt idx="113730">
                  <c:v>293.171875</c:v>
                </c:pt>
                <c:pt idx="113731">
                  <c:v>293.17447916666669</c:v>
                </c:pt>
                <c:pt idx="113732">
                  <c:v>293.17708333333331</c:v>
                </c:pt>
                <c:pt idx="113733">
                  <c:v>293.1796875</c:v>
                </c:pt>
                <c:pt idx="113734">
                  <c:v>293.18229166666669</c:v>
                </c:pt>
                <c:pt idx="113735">
                  <c:v>293.18489583333331</c:v>
                </c:pt>
                <c:pt idx="113736">
                  <c:v>293.1875</c:v>
                </c:pt>
                <c:pt idx="113737">
                  <c:v>293.19010416666669</c:v>
                </c:pt>
                <c:pt idx="113738">
                  <c:v>293.19270833333331</c:v>
                </c:pt>
                <c:pt idx="113739">
                  <c:v>293.1953125</c:v>
                </c:pt>
                <c:pt idx="113740">
                  <c:v>293.19791666666669</c:v>
                </c:pt>
                <c:pt idx="113741">
                  <c:v>293.20052083333331</c:v>
                </c:pt>
                <c:pt idx="113742">
                  <c:v>293.203125</c:v>
                </c:pt>
                <c:pt idx="113743">
                  <c:v>293.20572916666669</c:v>
                </c:pt>
                <c:pt idx="113744">
                  <c:v>293.20833333333331</c:v>
                </c:pt>
                <c:pt idx="113745">
                  <c:v>293.2109375</c:v>
                </c:pt>
                <c:pt idx="113746">
                  <c:v>293.21354166666669</c:v>
                </c:pt>
                <c:pt idx="113747">
                  <c:v>293.21614583333331</c:v>
                </c:pt>
                <c:pt idx="113748">
                  <c:v>293.21875</c:v>
                </c:pt>
                <c:pt idx="113749">
                  <c:v>293.22135416666669</c:v>
                </c:pt>
                <c:pt idx="113750">
                  <c:v>293.22395833333331</c:v>
                </c:pt>
                <c:pt idx="113751">
                  <c:v>293.2265625</c:v>
                </c:pt>
                <c:pt idx="113752">
                  <c:v>293.22916666666669</c:v>
                </c:pt>
                <c:pt idx="113753">
                  <c:v>293.23177083333331</c:v>
                </c:pt>
                <c:pt idx="113754">
                  <c:v>293.234375</c:v>
                </c:pt>
                <c:pt idx="113755">
                  <c:v>293.23697916666669</c:v>
                </c:pt>
                <c:pt idx="113756">
                  <c:v>293.23958333333331</c:v>
                </c:pt>
                <c:pt idx="113757">
                  <c:v>293.2421875</c:v>
                </c:pt>
                <c:pt idx="113758">
                  <c:v>293.24479166666669</c:v>
                </c:pt>
                <c:pt idx="113759">
                  <c:v>293.24739583333331</c:v>
                </c:pt>
                <c:pt idx="113760">
                  <c:v>293.25</c:v>
                </c:pt>
                <c:pt idx="113761">
                  <c:v>293.25260416666669</c:v>
                </c:pt>
                <c:pt idx="113762">
                  <c:v>293.25520833333331</c:v>
                </c:pt>
                <c:pt idx="113763">
                  <c:v>293.2578125</c:v>
                </c:pt>
                <c:pt idx="113764">
                  <c:v>293.26041666666669</c:v>
                </c:pt>
                <c:pt idx="113765">
                  <c:v>293.26302083333331</c:v>
                </c:pt>
                <c:pt idx="113766">
                  <c:v>293.265625</c:v>
                </c:pt>
                <c:pt idx="113767">
                  <c:v>293.26822916666669</c:v>
                </c:pt>
                <c:pt idx="113768">
                  <c:v>293.27083333333331</c:v>
                </c:pt>
                <c:pt idx="113769">
                  <c:v>293.2734375</c:v>
                </c:pt>
                <c:pt idx="113770">
                  <c:v>293.27604166666669</c:v>
                </c:pt>
                <c:pt idx="113771">
                  <c:v>293.27864583333331</c:v>
                </c:pt>
                <c:pt idx="113772">
                  <c:v>293.28125</c:v>
                </c:pt>
                <c:pt idx="113773">
                  <c:v>293.28385416666669</c:v>
                </c:pt>
                <c:pt idx="113774">
                  <c:v>293.28645833333331</c:v>
                </c:pt>
                <c:pt idx="113775">
                  <c:v>293.2890625</c:v>
                </c:pt>
                <c:pt idx="113776">
                  <c:v>293.29166666666669</c:v>
                </c:pt>
                <c:pt idx="113777">
                  <c:v>293.29427083333331</c:v>
                </c:pt>
                <c:pt idx="113778">
                  <c:v>293.296875</c:v>
                </c:pt>
                <c:pt idx="113779">
                  <c:v>293.29947916666669</c:v>
                </c:pt>
                <c:pt idx="113780">
                  <c:v>293.30208333333331</c:v>
                </c:pt>
                <c:pt idx="113781">
                  <c:v>293.3046875</c:v>
                </c:pt>
                <c:pt idx="113782">
                  <c:v>293.30729166666669</c:v>
                </c:pt>
                <c:pt idx="113783">
                  <c:v>293.30989583333331</c:v>
                </c:pt>
                <c:pt idx="113784">
                  <c:v>293.3125</c:v>
                </c:pt>
                <c:pt idx="113785">
                  <c:v>293.31510416666669</c:v>
                </c:pt>
                <c:pt idx="113786">
                  <c:v>293.31770833333331</c:v>
                </c:pt>
                <c:pt idx="113787">
                  <c:v>293.3203125</c:v>
                </c:pt>
                <c:pt idx="113788">
                  <c:v>293.32291666666669</c:v>
                </c:pt>
                <c:pt idx="113789">
                  <c:v>293.32552083333331</c:v>
                </c:pt>
                <c:pt idx="113790">
                  <c:v>293.328125</c:v>
                </c:pt>
                <c:pt idx="113791">
                  <c:v>293.33072916666669</c:v>
                </c:pt>
                <c:pt idx="113792">
                  <c:v>293.33333333333331</c:v>
                </c:pt>
                <c:pt idx="113793">
                  <c:v>293.3359375</c:v>
                </c:pt>
                <c:pt idx="113794">
                  <c:v>293.33854166666669</c:v>
                </c:pt>
                <c:pt idx="113795">
                  <c:v>293.34114583333331</c:v>
                </c:pt>
                <c:pt idx="113796">
                  <c:v>293.34375</c:v>
                </c:pt>
                <c:pt idx="113797">
                  <c:v>293.34635416666669</c:v>
                </c:pt>
                <c:pt idx="113798">
                  <c:v>293.34895833333331</c:v>
                </c:pt>
                <c:pt idx="113799">
                  <c:v>293.3515625</c:v>
                </c:pt>
                <c:pt idx="113800">
                  <c:v>293.35416666666669</c:v>
                </c:pt>
                <c:pt idx="113801">
                  <c:v>293.35677083333331</c:v>
                </c:pt>
                <c:pt idx="113802">
                  <c:v>293.359375</c:v>
                </c:pt>
                <c:pt idx="113803">
                  <c:v>293.36197916666669</c:v>
                </c:pt>
                <c:pt idx="113804">
                  <c:v>293.36458333333331</c:v>
                </c:pt>
                <c:pt idx="113805">
                  <c:v>293.3671875</c:v>
                </c:pt>
                <c:pt idx="113806">
                  <c:v>293.36979166666669</c:v>
                </c:pt>
                <c:pt idx="113807">
                  <c:v>293.37239583333331</c:v>
                </c:pt>
                <c:pt idx="113808">
                  <c:v>293.375</c:v>
                </c:pt>
                <c:pt idx="113809">
                  <c:v>293.37760416666669</c:v>
                </c:pt>
                <c:pt idx="113810">
                  <c:v>293.38020833333331</c:v>
                </c:pt>
                <c:pt idx="113811">
                  <c:v>293.3828125</c:v>
                </c:pt>
                <c:pt idx="113812">
                  <c:v>293.38541666666669</c:v>
                </c:pt>
                <c:pt idx="113813">
                  <c:v>293.38802083333331</c:v>
                </c:pt>
                <c:pt idx="113814">
                  <c:v>293.390625</c:v>
                </c:pt>
                <c:pt idx="113815">
                  <c:v>293.39322916666669</c:v>
                </c:pt>
                <c:pt idx="113816">
                  <c:v>293.39583333333331</c:v>
                </c:pt>
                <c:pt idx="113817">
                  <c:v>293.3984375</c:v>
                </c:pt>
                <c:pt idx="113818">
                  <c:v>293.40104166666669</c:v>
                </c:pt>
                <c:pt idx="113819">
                  <c:v>293.40364583333331</c:v>
                </c:pt>
                <c:pt idx="113820">
                  <c:v>293.40625</c:v>
                </c:pt>
                <c:pt idx="113821">
                  <c:v>293.40885416666669</c:v>
                </c:pt>
                <c:pt idx="113822">
                  <c:v>293.41145833333331</c:v>
                </c:pt>
                <c:pt idx="113823">
                  <c:v>293.4140625</c:v>
                </c:pt>
                <c:pt idx="113824">
                  <c:v>293.41666666666669</c:v>
                </c:pt>
                <c:pt idx="113825">
                  <c:v>293.41927083333331</c:v>
                </c:pt>
                <c:pt idx="113826">
                  <c:v>293.421875</c:v>
                </c:pt>
                <c:pt idx="113827">
                  <c:v>293.42447916666669</c:v>
                </c:pt>
                <c:pt idx="113828">
                  <c:v>293.42708333333331</c:v>
                </c:pt>
                <c:pt idx="113829">
                  <c:v>293.4296875</c:v>
                </c:pt>
                <c:pt idx="113830">
                  <c:v>293.43229166666669</c:v>
                </c:pt>
                <c:pt idx="113831">
                  <c:v>293.43489583333331</c:v>
                </c:pt>
                <c:pt idx="113832">
                  <c:v>293.4375</c:v>
                </c:pt>
                <c:pt idx="113833">
                  <c:v>293.44010416666669</c:v>
                </c:pt>
                <c:pt idx="113834">
                  <c:v>293.44270833333331</c:v>
                </c:pt>
                <c:pt idx="113835">
                  <c:v>293.4453125</c:v>
                </c:pt>
                <c:pt idx="113836">
                  <c:v>293.44791666666669</c:v>
                </c:pt>
                <c:pt idx="113837">
                  <c:v>293.45052083333331</c:v>
                </c:pt>
                <c:pt idx="113838">
                  <c:v>293.453125</c:v>
                </c:pt>
                <c:pt idx="113839">
                  <c:v>293.45572916666669</c:v>
                </c:pt>
                <c:pt idx="113840">
                  <c:v>293.45833333333331</c:v>
                </c:pt>
                <c:pt idx="113841">
                  <c:v>293.4609375</c:v>
                </c:pt>
                <c:pt idx="113842">
                  <c:v>293.46354166666669</c:v>
                </c:pt>
                <c:pt idx="113843">
                  <c:v>293.46614583333331</c:v>
                </c:pt>
                <c:pt idx="113844">
                  <c:v>293.46875</c:v>
                </c:pt>
                <c:pt idx="113845">
                  <c:v>293.47135416666669</c:v>
                </c:pt>
                <c:pt idx="113846">
                  <c:v>293.47395833333331</c:v>
                </c:pt>
                <c:pt idx="113847">
                  <c:v>293.4765625</c:v>
                </c:pt>
                <c:pt idx="113848">
                  <c:v>293.47916666666669</c:v>
                </c:pt>
                <c:pt idx="113849">
                  <c:v>293.48177083333331</c:v>
                </c:pt>
                <c:pt idx="113850">
                  <c:v>293.484375</c:v>
                </c:pt>
                <c:pt idx="113851">
                  <c:v>293.48697916666669</c:v>
                </c:pt>
                <c:pt idx="113852">
                  <c:v>293.48958333333331</c:v>
                </c:pt>
                <c:pt idx="113853">
                  <c:v>293.4921875</c:v>
                </c:pt>
                <c:pt idx="113854">
                  <c:v>293.49479166666669</c:v>
                </c:pt>
                <c:pt idx="113855">
                  <c:v>293.49739583333331</c:v>
                </c:pt>
                <c:pt idx="113856">
                  <c:v>293.5</c:v>
                </c:pt>
                <c:pt idx="113857">
                  <c:v>293.50260416666669</c:v>
                </c:pt>
                <c:pt idx="113858">
                  <c:v>293.50520833333331</c:v>
                </c:pt>
                <c:pt idx="113859">
                  <c:v>293.5078125</c:v>
                </c:pt>
                <c:pt idx="113860">
                  <c:v>293.51041666666669</c:v>
                </c:pt>
                <c:pt idx="113861">
                  <c:v>293.51302083333331</c:v>
                </c:pt>
                <c:pt idx="113862">
                  <c:v>293.515625</c:v>
                </c:pt>
                <c:pt idx="113863">
                  <c:v>293.51822916666669</c:v>
                </c:pt>
                <c:pt idx="113864">
                  <c:v>293.52083333333331</c:v>
                </c:pt>
                <c:pt idx="113865">
                  <c:v>293.5234375</c:v>
                </c:pt>
                <c:pt idx="113866">
                  <c:v>293.52604166666669</c:v>
                </c:pt>
                <c:pt idx="113867">
                  <c:v>293.52864583333331</c:v>
                </c:pt>
                <c:pt idx="113868">
                  <c:v>293.53125</c:v>
                </c:pt>
                <c:pt idx="113869">
                  <c:v>293.53385416666669</c:v>
                </c:pt>
                <c:pt idx="113870">
                  <c:v>293.53645833333331</c:v>
                </c:pt>
                <c:pt idx="113871">
                  <c:v>293.5390625</c:v>
                </c:pt>
                <c:pt idx="113872">
                  <c:v>293.54166666666669</c:v>
                </c:pt>
                <c:pt idx="113873">
                  <c:v>293.54427083333331</c:v>
                </c:pt>
                <c:pt idx="113874">
                  <c:v>293.546875</c:v>
                </c:pt>
                <c:pt idx="113875">
                  <c:v>293.54947916666669</c:v>
                </c:pt>
                <c:pt idx="113876">
                  <c:v>293.55208333333331</c:v>
                </c:pt>
                <c:pt idx="113877">
                  <c:v>293.5546875</c:v>
                </c:pt>
                <c:pt idx="113878">
                  <c:v>293.55729166666669</c:v>
                </c:pt>
                <c:pt idx="113879">
                  <c:v>293.55989583333331</c:v>
                </c:pt>
                <c:pt idx="113880">
                  <c:v>293.5625</c:v>
                </c:pt>
                <c:pt idx="113881">
                  <c:v>293.56510416666669</c:v>
                </c:pt>
                <c:pt idx="113882">
                  <c:v>293.56770833333331</c:v>
                </c:pt>
                <c:pt idx="113883">
                  <c:v>293.5703125</c:v>
                </c:pt>
                <c:pt idx="113884">
                  <c:v>293.57291666666669</c:v>
                </c:pt>
                <c:pt idx="113885">
                  <c:v>293.57552083333331</c:v>
                </c:pt>
                <c:pt idx="113886">
                  <c:v>293.578125</c:v>
                </c:pt>
                <c:pt idx="113887">
                  <c:v>293.58072916666669</c:v>
                </c:pt>
                <c:pt idx="113888">
                  <c:v>293.58333333333331</c:v>
                </c:pt>
                <c:pt idx="113889">
                  <c:v>293.5859375</c:v>
                </c:pt>
                <c:pt idx="113890">
                  <c:v>293.58854166666669</c:v>
                </c:pt>
                <c:pt idx="113891">
                  <c:v>293.59114583333331</c:v>
                </c:pt>
                <c:pt idx="113892">
                  <c:v>293.59375</c:v>
                </c:pt>
                <c:pt idx="113893">
                  <c:v>293.59635416666669</c:v>
                </c:pt>
                <c:pt idx="113894">
                  <c:v>293.59895833333331</c:v>
                </c:pt>
                <c:pt idx="113895">
                  <c:v>293.6015625</c:v>
                </c:pt>
                <c:pt idx="113896">
                  <c:v>293.60416666666669</c:v>
                </c:pt>
                <c:pt idx="113897">
                  <c:v>293.60677083333331</c:v>
                </c:pt>
                <c:pt idx="113898">
                  <c:v>293.609375</c:v>
                </c:pt>
                <c:pt idx="113899">
                  <c:v>293.61197916666669</c:v>
                </c:pt>
                <c:pt idx="113900">
                  <c:v>293.61458333333331</c:v>
                </c:pt>
                <c:pt idx="113901">
                  <c:v>293.6171875</c:v>
                </c:pt>
                <c:pt idx="113902">
                  <c:v>293.61979166666669</c:v>
                </c:pt>
                <c:pt idx="113903">
                  <c:v>293.62239583333331</c:v>
                </c:pt>
                <c:pt idx="113904">
                  <c:v>293.625</c:v>
                </c:pt>
                <c:pt idx="113905">
                  <c:v>293.62760416666669</c:v>
                </c:pt>
                <c:pt idx="113906">
                  <c:v>293.63020833333331</c:v>
                </c:pt>
                <c:pt idx="113907">
                  <c:v>293.6328125</c:v>
                </c:pt>
                <c:pt idx="113908">
                  <c:v>293.63541666666669</c:v>
                </c:pt>
                <c:pt idx="113909">
                  <c:v>293.63802083333331</c:v>
                </c:pt>
                <c:pt idx="113910">
                  <c:v>293.640625</c:v>
                </c:pt>
                <c:pt idx="113911">
                  <c:v>293.64322916666669</c:v>
                </c:pt>
                <c:pt idx="113912">
                  <c:v>293.64583333333331</c:v>
                </c:pt>
                <c:pt idx="113913">
                  <c:v>293.6484375</c:v>
                </c:pt>
                <c:pt idx="113914">
                  <c:v>293.65104166666669</c:v>
                </c:pt>
                <c:pt idx="113915">
                  <c:v>293.65364583333331</c:v>
                </c:pt>
                <c:pt idx="113916">
                  <c:v>293.65625</c:v>
                </c:pt>
                <c:pt idx="113917">
                  <c:v>293.65885416666669</c:v>
                </c:pt>
                <c:pt idx="113918">
                  <c:v>293.66145833333331</c:v>
                </c:pt>
                <c:pt idx="113919">
                  <c:v>293.6640625</c:v>
                </c:pt>
                <c:pt idx="113920">
                  <c:v>293.66666666666669</c:v>
                </c:pt>
                <c:pt idx="113921">
                  <c:v>293.66927083333331</c:v>
                </c:pt>
                <c:pt idx="113922">
                  <c:v>293.671875</c:v>
                </c:pt>
                <c:pt idx="113923">
                  <c:v>293.67447916666669</c:v>
                </c:pt>
                <c:pt idx="113924">
                  <c:v>293.67708333333331</c:v>
                </c:pt>
                <c:pt idx="113925">
                  <c:v>293.6796875</c:v>
                </c:pt>
                <c:pt idx="113926">
                  <c:v>293.68229166666669</c:v>
                </c:pt>
                <c:pt idx="113927">
                  <c:v>293.68489583333331</c:v>
                </c:pt>
                <c:pt idx="113928">
                  <c:v>293.6875</c:v>
                </c:pt>
                <c:pt idx="113929">
                  <c:v>293.69010416666669</c:v>
                </c:pt>
                <c:pt idx="113930">
                  <c:v>293.69270833333331</c:v>
                </c:pt>
                <c:pt idx="113931">
                  <c:v>293.6953125</c:v>
                </c:pt>
                <c:pt idx="113932">
                  <c:v>293.69791666666669</c:v>
                </c:pt>
                <c:pt idx="113933">
                  <c:v>293.70052083333331</c:v>
                </c:pt>
                <c:pt idx="113934">
                  <c:v>293.703125</c:v>
                </c:pt>
                <c:pt idx="113935">
                  <c:v>293.70572916666669</c:v>
                </c:pt>
                <c:pt idx="113936">
                  <c:v>293.70833333333331</c:v>
                </c:pt>
                <c:pt idx="113937">
                  <c:v>293.7109375</c:v>
                </c:pt>
                <c:pt idx="113938">
                  <c:v>293.71354166666669</c:v>
                </c:pt>
                <c:pt idx="113939">
                  <c:v>293.71614583333331</c:v>
                </c:pt>
                <c:pt idx="113940">
                  <c:v>293.71875</c:v>
                </c:pt>
                <c:pt idx="113941">
                  <c:v>293.72135416666669</c:v>
                </c:pt>
                <c:pt idx="113942">
                  <c:v>293.72395833333331</c:v>
                </c:pt>
                <c:pt idx="113943">
                  <c:v>293.7265625</c:v>
                </c:pt>
                <c:pt idx="113944">
                  <c:v>293.72916666666669</c:v>
                </c:pt>
                <c:pt idx="113945">
                  <c:v>293.73177083333331</c:v>
                </c:pt>
                <c:pt idx="113946">
                  <c:v>293.734375</c:v>
                </c:pt>
                <c:pt idx="113947">
                  <c:v>293.73697916666669</c:v>
                </c:pt>
                <c:pt idx="113948">
                  <c:v>293.73958333333331</c:v>
                </c:pt>
                <c:pt idx="113949">
                  <c:v>293.7421875</c:v>
                </c:pt>
                <c:pt idx="113950">
                  <c:v>293.74479166666669</c:v>
                </c:pt>
                <c:pt idx="113951">
                  <c:v>293.74739583333331</c:v>
                </c:pt>
                <c:pt idx="113952">
                  <c:v>293.75</c:v>
                </c:pt>
                <c:pt idx="113953">
                  <c:v>293.75260416666669</c:v>
                </c:pt>
                <c:pt idx="113954">
                  <c:v>293.75520833333331</c:v>
                </c:pt>
                <c:pt idx="113955">
                  <c:v>293.7578125</c:v>
                </c:pt>
                <c:pt idx="113956">
                  <c:v>293.76041666666669</c:v>
                </c:pt>
                <c:pt idx="113957">
                  <c:v>293.76302083333331</c:v>
                </c:pt>
                <c:pt idx="113958">
                  <c:v>293.765625</c:v>
                </c:pt>
                <c:pt idx="113959">
                  <c:v>293.76822916666669</c:v>
                </c:pt>
                <c:pt idx="113960">
                  <c:v>293.77083333333331</c:v>
                </c:pt>
                <c:pt idx="113961">
                  <c:v>293.7734375</c:v>
                </c:pt>
                <c:pt idx="113962">
                  <c:v>293.77604166666669</c:v>
                </c:pt>
                <c:pt idx="113963">
                  <c:v>293.77864583333331</c:v>
                </c:pt>
                <c:pt idx="113964">
                  <c:v>293.78125</c:v>
                </c:pt>
                <c:pt idx="113965">
                  <c:v>293.78385416666669</c:v>
                </c:pt>
                <c:pt idx="113966">
                  <c:v>293.78645833333331</c:v>
                </c:pt>
                <c:pt idx="113967">
                  <c:v>293.7890625</c:v>
                </c:pt>
                <c:pt idx="113968">
                  <c:v>293.79166666666669</c:v>
                </c:pt>
                <c:pt idx="113969">
                  <c:v>293.79427083333331</c:v>
                </c:pt>
                <c:pt idx="113970">
                  <c:v>293.796875</c:v>
                </c:pt>
                <c:pt idx="113971">
                  <c:v>293.79947916666669</c:v>
                </c:pt>
                <c:pt idx="113972">
                  <c:v>293.80208333333331</c:v>
                </c:pt>
                <c:pt idx="113973">
                  <c:v>293.8046875</c:v>
                </c:pt>
                <c:pt idx="113974">
                  <c:v>293.80729166666669</c:v>
                </c:pt>
                <c:pt idx="113975">
                  <c:v>293.80989583333331</c:v>
                </c:pt>
                <c:pt idx="113976">
                  <c:v>293.8125</c:v>
                </c:pt>
                <c:pt idx="113977">
                  <c:v>293.81510416666669</c:v>
                </c:pt>
                <c:pt idx="113978">
                  <c:v>293.81770833333331</c:v>
                </c:pt>
                <c:pt idx="113979">
                  <c:v>293.8203125</c:v>
                </c:pt>
                <c:pt idx="113980">
                  <c:v>293.82291666666669</c:v>
                </c:pt>
                <c:pt idx="113981">
                  <c:v>293.82552083333331</c:v>
                </c:pt>
                <c:pt idx="113982">
                  <c:v>293.828125</c:v>
                </c:pt>
                <c:pt idx="113983">
                  <c:v>293.83072916666669</c:v>
                </c:pt>
                <c:pt idx="113984">
                  <c:v>293.83333333333331</c:v>
                </c:pt>
                <c:pt idx="113985">
                  <c:v>293.8359375</c:v>
                </c:pt>
                <c:pt idx="113986">
                  <c:v>293.83854166666669</c:v>
                </c:pt>
                <c:pt idx="113987">
                  <c:v>293.84114583333331</c:v>
                </c:pt>
                <c:pt idx="113988">
                  <c:v>293.84375</c:v>
                </c:pt>
                <c:pt idx="113989">
                  <c:v>293.84635416666669</c:v>
                </c:pt>
                <c:pt idx="113990">
                  <c:v>293.84895833333331</c:v>
                </c:pt>
                <c:pt idx="113991">
                  <c:v>293.8515625</c:v>
                </c:pt>
                <c:pt idx="113992">
                  <c:v>293.85416666666669</c:v>
                </c:pt>
                <c:pt idx="113993">
                  <c:v>293.85677083333331</c:v>
                </c:pt>
                <c:pt idx="113994">
                  <c:v>293.859375</c:v>
                </c:pt>
                <c:pt idx="113995">
                  <c:v>293.86197916666669</c:v>
                </c:pt>
                <c:pt idx="113996">
                  <c:v>293.86458333333331</c:v>
                </c:pt>
                <c:pt idx="113997">
                  <c:v>293.8671875</c:v>
                </c:pt>
                <c:pt idx="113998">
                  <c:v>293.86979166666669</c:v>
                </c:pt>
                <c:pt idx="113999">
                  <c:v>293.87239583333331</c:v>
                </c:pt>
                <c:pt idx="114000">
                  <c:v>293.875</c:v>
                </c:pt>
                <c:pt idx="114001">
                  <c:v>293.87760416666669</c:v>
                </c:pt>
                <c:pt idx="114002">
                  <c:v>293.88020833333331</c:v>
                </c:pt>
                <c:pt idx="114003">
                  <c:v>293.8828125</c:v>
                </c:pt>
                <c:pt idx="114004">
                  <c:v>293.88541666666669</c:v>
                </c:pt>
                <c:pt idx="114005">
                  <c:v>293.88802083333331</c:v>
                </c:pt>
                <c:pt idx="114006">
                  <c:v>293.890625</c:v>
                </c:pt>
                <c:pt idx="114007">
                  <c:v>293.89322916666669</c:v>
                </c:pt>
                <c:pt idx="114008">
                  <c:v>293.89583333333331</c:v>
                </c:pt>
                <c:pt idx="114009">
                  <c:v>293.8984375</c:v>
                </c:pt>
                <c:pt idx="114010">
                  <c:v>293.90104166666669</c:v>
                </c:pt>
                <c:pt idx="114011">
                  <c:v>293.90364583333331</c:v>
                </c:pt>
                <c:pt idx="114012">
                  <c:v>293.90625</c:v>
                </c:pt>
                <c:pt idx="114013">
                  <c:v>293.90885416666669</c:v>
                </c:pt>
                <c:pt idx="114014">
                  <c:v>293.91145833333331</c:v>
                </c:pt>
                <c:pt idx="114015">
                  <c:v>293.9140625</c:v>
                </c:pt>
                <c:pt idx="114016">
                  <c:v>293.91666666666669</c:v>
                </c:pt>
                <c:pt idx="114017">
                  <c:v>293.91927083333331</c:v>
                </c:pt>
                <c:pt idx="114018">
                  <c:v>293.921875</c:v>
                </c:pt>
                <c:pt idx="114019">
                  <c:v>293.92447916666669</c:v>
                </c:pt>
                <c:pt idx="114020">
                  <c:v>293.92708333333331</c:v>
                </c:pt>
                <c:pt idx="114021">
                  <c:v>293.9296875</c:v>
                </c:pt>
                <c:pt idx="114022">
                  <c:v>293.93229166666669</c:v>
                </c:pt>
                <c:pt idx="114023">
                  <c:v>293.93489583333331</c:v>
                </c:pt>
                <c:pt idx="114024">
                  <c:v>293.9375</c:v>
                </c:pt>
                <c:pt idx="114025">
                  <c:v>293.94010416666669</c:v>
                </c:pt>
                <c:pt idx="114026">
                  <c:v>293.94270833333331</c:v>
                </c:pt>
                <c:pt idx="114027">
                  <c:v>293.9453125</c:v>
                </c:pt>
                <c:pt idx="114028">
                  <c:v>293.94791666666669</c:v>
                </c:pt>
                <c:pt idx="114029">
                  <c:v>293.95052083333331</c:v>
                </c:pt>
                <c:pt idx="114030">
                  <c:v>293.953125</c:v>
                </c:pt>
                <c:pt idx="114031">
                  <c:v>293.95572916666669</c:v>
                </c:pt>
                <c:pt idx="114032">
                  <c:v>293.95833333333331</c:v>
                </c:pt>
                <c:pt idx="114033">
                  <c:v>293.9609375</c:v>
                </c:pt>
                <c:pt idx="114034">
                  <c:v>293.96354166666669</c:v>
                </c:pt>
                <c:pt idx="114035">
                  <c:v>293.96614583333331</c:v>
                </c:pt>
                <c:pt idx="114036">
                  <c:v>293.96875</c:v>
                </c:pt>
                <c:pt idx="114037">
                  <c:v>293.97135416666669</c:v>
                </c:pt>
                <c:pt idx="114038">
                  <c:v>293.97395833333331</c:v>
                </c:pt>
                <c:pt idx="114039">
                  <c:v>293.9765625</c:v>
                </c:pt>
                <c:pt idx="114040">
                  <c:v>293.97916666666669</c:v>
                </c:pt>
                <c:pt idx="114041">
                  <c:v>293.98177083333331</c:v>
                </c:pt>
                <c:pt idx="114042">
                  <c:v>293.984375</c:v>
                </c:pt>
                <c:pt idx="114043">
                  <c:v>293.98697916666669</c:v>
                </c:pt>
                <c:pt idx="114044">
                  <c:v>293.98958333333331</c:v>
                </c:pt>
                <c:pt idx="114045">
                  <c:v>293.9921875</c:v>
                </c:pt>
                <c:pt idx="114046">
                  <c:v>293.99479166666669</c:v>
                </c:pt>
                <c:pt idx="114047">
                  <c:v>293.99739583333331</c:v>
                </c:pt>
                <c:pt idx="114048">
                  <c:v>294</c:v>
                </c:pt>
                <c:pt idx="114049">
                  <c:v>294.00260416666669</c:v>
                </c:pt>
                <c:pt idx="114050">
                  <c:v>294.00520833333331</c:v>
                </c:pt>
                <c:pt idx="114051">
                  <c:v>294.0078125</c:v>
                </c:pt>
                <c:pt idx="114052">
                  <c:v>294.01041666666669</c:v>
                </c:pt>
                <c:pt idx="114053">
                  <c:v>294.01302083333331</c:v>
                </c:pt>
                <c:pt idx="114054">
                  <c:v>294.015625</c:v>
                </c:pt>
                <c:pt idx="114055">
                  <c:v>294.01822916666669</c:v>
                </c:pt>
                <c:pt idx="114056">
                  <c:v>294.02083333333331</c:v>
                </c:pt>
                <c:pt idx="114057">
                  <c:v>294.0234375</c:v>
                </c:pt>
                <c:pt idx="114058">
                  <c:v>294.02604166666669</c:v>
                </c:pt>
                <c:pt idx="114059">
                  <c:v>294.02864583333331</c:v>
                </c:pt>
                <c:pt idx="114060">
                  <c:v>294.03125</c:v>
                </c:pt>
                <c:pt idx="114061">
                  <c:v>294.03385416666669</c:v>
                </c:pt>
                <c:pt idx="114062">
                  <c:v>294.03645833333331</c:v>
                </c:pt>
                <c:pt idx="114063">
                  <c:v>294.0390625</c:v>
                </c:pt>
                <c:pt idx="114064">
                  <c:v>294.04166666666669</c:v>
                </c:pt>
                <c:pt idx="114065">
                  <c:v>294.04427083333331</c:v>
                </c:pt>
                <c:pt idx="114066">
                  <c:v>294.046875</c:v>
                </c:pt>
                <c:pt idx="114067">
                  <c:v>294.04947916666669</c:v>
                </c:pt>
                <c:pt idx="114068">
                  <c:v>294.05208333333331</c:v>
                </c:pt>
                <c:pt idx="114069">
                  <c:v>294.0546875</c:v>
                </c:pt>
                <c:pt idx="114070">
                  <c:v>294.05729166666669</c:v>
                </c:pt>
                <c:pt idx="114071">
                  <c:v>294.05989583333331</c:v>
                </c:pt>
                <c:pt idx="114072">
                  <c:v>294.0625</c:v>
                </c:pt>
                <c:pt idx="114073">
                  <c:v>294.06510416666669</c:v>
                </c:pt>
                <c:pt idx="114074">
                  <c:v>294.06770833333331</c:v>
                </c:pt>
                <c:pt idx="114075">
                  <c:v>294.0703125</c:v>
                </c:pt>
                <c:pt idx="114076">
                  <c:v>294.07291666666669</c:v>
                </c:pt>
                <c:pt idx="114077">
                  <c:v>294.07552083333331</c:v>
                </c:pt>
                <c:pt idx="114078">
                  <c:v>294.078125</c:v>
                </c:pt>
                <c:pt idx="114079">
                  <c:v>294.08072916666669</c:v>
                </c:pt>
                <c:pt idx="114080">
                  <c:v>294.08333333333331</c:v>
                </c:pt>
                <c:pt idx="114081">
                  <c:v>294.0859375</c:v>
                </c:pt>
                <c:pt idx="114082">
                  <c:v>294.08854166666669</c:v>
                </c:pt>
                <c:pt idx="114083">
                  <c:v>294.09114583333331</c:v>
                </c:pt>
                <c:pt idx="114084">
                  <c:v>294.09375</c:v>
                </c:pt>
                <c:pt idx="114085">
                  <c:v>294.09635416666669</c:v>
                </c:pt>
                <c:pt idx="114086">
                  <c:v>294.09895833333331</c:v>
                </c:pt>
                <c:pt idx="114087">
                  <c:v>294.1015625</c:v>
                </c:pt>
                <c:pt idx="114088">
                  <c:v>294.10416666666669</c:v>
                </c:pt>
                <c:pt idx="114089">
                  <c:v>294.10677083333331</c:v>
                </c:pt>
                <c:pt idx="114090">
                  <c:v>294.109375</c:v>
                </c:pt>
                <c:pt idx="114091">
                  <c:v>294.11197916666669</c:v>
                </c:pt>
                <c:pt idx="114092">
                  <c:v>294.11458333333331</c:v>
                </c:pt>
                <c:pt idx="114093">
                  <c:v>294.1171875</c:v>
                </c:pt>
                <c:pt idx="114094">
                  <c:v>294.11979166666669</c:v>
                </c:pt>
                <c:pt idx="114095">
                  <c:v>294.12239583333331</c:v>
                </c:pt>
                <c:pt idx="114096">
                  <c:v>294.125</c:v>
                </c:pt>
                <c:pt idx="114097">
                  <c:v>294.12760416666669</c:v>
                </c:pt>
                <c:pt idx="114098">
                  <c:v>294.13020833333331</c:v>
                </c:pt>
                <c:pt idx="114099">
                  <c:v>294.1328125</c:v>
                </c:pt>
                <c:pt idx="114100">
                  <c:v>294.13541666666669</c:v>
                </c:pt>
                <c:pt idx="114101">
                  <c:v>294.13802083333331</c:v>
                </c:pt>
                <c:pt idx="114102">
                  <c:v>294.140625</c:v>
                </c:pt>
                <c:pt idx="114103">
                  <c:v>294.14322916666669</c:v>
                </c:pt>
                <c:pt idx="114104">
                  <c:v>294.14583333333331</c:v>
                </c:pt>
                <c:pt idx="114105">
                  <c:v>294.1484375</c:v>
                </c:pt>
                <c:pt idx="114106">
                  <c:v>294.15104166666669</c:v>
                </c:pt>
                <c:pt idx="114107">
                  <c:v>294.15364583333331</c:v>
                </c:pt>
                <c:pt idx="114108">
                  <c:v>294.15625</c:v>
                </c:pt>
                <c:pt idx="114109">
                  <c:v>294.15885416666669</c:v>
                </c:pt>
                <c:pt idx="114110">
                  <c:v>294.16145833333331</c:v>
                </c:pt>
                <c:pt idx="114111">
                  <c:v>294.1640625</c:v>
                </c:pt>
                <c:pt idx="114112">
                  <c:v>294.16666666666669</c:v>
                </c:pt>
                <c:pt idx="114113">
                  <c:v>294.16927083333331</c:v>
                </c:pt>
                <c:pt idx="114114">
                  <c:v>294.171875</c:v>
                </c:pt>
                <c:pt idx="114115">
                  <c:v>294.17447916666669</c:v>
                </c:pt>
                <c:pt idx="114116">
                  <c:v>294.17708333333331</c:v>
                </c:pt>
                <c:pt idx="114117">
                  <c:v>294.1796875</c:v>
                </c:pt>
                <c:pt idx="114118">
                  <c:v>294.18229166666669</c:v>
                </c:pt>
                <c:pt idx="114119">
                  <c:v>294.18489583333331</c:v>
                </c:pt>
                <c:pt idx="114120">
                  <c:v>294.1875</c:v>
                </c:pt>
                <c:pt idx="114121">
                  <c:v>294.19010416666669</c:v>
                </c:pt>
                <c:pt idx="114122">
                  <c:v>294.19270833333331</c:v>
                </c:pt>
                <c:pt idx="114123">
                  <c:v>294.1953125</c:v>
                </c:pt>
                <c:pt idx="114124">
                  <c:v>294.19791666666669</c:v>
                </c:pt>
                <c:pt idx="114125">
                  <c:v>294.20052083333331</c:v>
                </c:pt>
                <c:pt idx="114126">
                  <c:v>294.203125</c:v>
                </c:pt>
                <c:pt idx="114127">
                  <c:v>294.20572916666669</c:v>
                </c:pt>
                <c:pt idx="114128">
                  <c:v>294.20833333333331</c:v>
                </c:pt>
                <c:pt idx="114129">
                  <c:v>294.2109375</c:v>
                </c:pt>
                <c:pt idx="114130">
                  <c:v>294.21354166666669</c:v>
                </c:pt>
                <c:pt idx="114131">
                  <c:v>294.21614583333331</c:v>
                </c:pt>
                <c:pt idx="114132">
                  <c:v>294.21875</c:v>
                </c:pt>
                <c:pt idx="114133">
                  <c:v>294.22135416666669</c:v>
                </c:pt>
                <c:pt idx="114134">
                  <c:v>294.22395833333331</c:v>
                </c:pt>
                <c:pt idx="114135">
                  <c:v>294.2265625</c:v>
                </c:pt>
                <c:pt idx="114136">
                  <c:v>294.22916666666669</c:v>
                </c:pt>
                <c:pt idx="114137">
                  <c:v>294.23177083333331</c:v>
                </c:pt>
                <c:pt idx="114138">
                  <c:v>294.234375</c:v>
                </c:pt>
                <c:pt idx="114139">
                  <c:v>294.23697916666669</c:v>
                </c:pt>
                <c:pt idx="114140">
                  <c:v>294.23958333333331</c:v>
                </c:pt>
                <c:pt idx="114141">
                  <c:v>294.2421875</c:v>
                </c:pt>
                <c:pt idx="114142">
                  <c:v>294.24479166666669</c:v>
                </c:pt>
                <c:pt idx="114143">
                  <c:v>294.24739583333331</c:v>
                </c:pt>
                <c:pt idx="114144">
                  <c:v>294.25</c:v>
                </c:pt>
                <c:pt idx="114145">
                  <c:v>294.25260416666669</c:v>
                </c:pt>
                <c:pt idx="114146">
                  <c:v>294.25520833333331</c:v>
                </c:pt>
                <c:pt idx="114147">
                  <c:v>294.2578125</c:v>
                </c:pt>
                <c:pt idx="114148">
                  <c:v>294.26041666666669</c:v>
                </c:pt>
                <c:pt idx="114149">
                  <c:v>294.26302083333331</c:v>
                </c:pt>
                <c:pt idx="114150">
                  <c:v>294.265625</c:v>
                </c:pt>
                <c:pt idx="114151">
                  <c:v>294.26822916666669</c:v>
                </c:pt>
                <c:pt idx="114152">
                  <c:v>294.27083333333331</c:v>
                </c:pt>
                <c:pt idx="114153">
                  <c:v>294.2734375</c:v>
                </c:pt>
                <c:pt idx="114154">
                  <c:v>294.27604166666669</c:v>
                </c:pt>
                <c:pt idx="114155">
                  <c:v>294.27864583333331</c:v>
                </c:pt>
                <c:pt idx="114156">
                  <c:v>294.28125</c:v>
                </c:pt>
                <c:pt idx="114157">
                  <c:v>294.28385416666669</c:v>
                </c:pt>
                <c:pt idx="114158">
                  <c:v>294.28645833333331</c:v>
                </c:pt>
                <c:pt idx="114159">
                  <c:v>294.2890625</c:v>
                </c:pt>
                <c:pt idx="114160">
                  <c:v>294.29166666666669</c:v>
                </c:pt>
                <c:pt idx="114161">
                  <c:v>294.29427083333331</c:v>
                </c:pt>
                <c:pt idx="114162">
                  <c:v>294.296875</c:v>
                </c:pt>
                <c:pt idx="114163">
                  <c:v>294.29947916666669</c:v>
                </c:pt>
                <c:pt idx="114164">
                  <c:v>294.30208333333331</c:v>
                </c:pt>
                <c:pt idx="114165">
                  <c:v>294.3046875</c:v>
                </c:pt>
                <c:pt idx="114166">
                  <c:v>294.30729166666669</c:v>
                </c:pt>
                <c:pt idx="114167">
                  <c:v>294.30989583333331</c:v>
                </c:pt>
                <c:pt idx="114168">
                  <c:v>294.3125</c:v>
                </c:pt>
                <c:pt idx="114169">
                  <c:v>294.31510416666669</c:v>
                </c:pt>
                <c:pt idx="114170">
                  <c:v>294.31770833333331</c:v>
                </c:pt>
                <c:pt idx="114171">
                  <c:v>294.3203125</c:v>
                </c:pt>
                <c:pt idx="114172">
                  <c:v>294.32291666666669</c:v>
                </c:pt>
                <c:pt idx="114173">
                  <c:v>294.32552083333331</c:v>
                </c:pt>
                <c:pt idx="114174">
                  <c:v>294.328125</c:v>
                </c:pt>
                <c:pt idx="114175">
                  <c:v>294.33072916666669</c:v>
                </c:pt>
                <c:pt idx="114176">
                  <c:v>294.33333333333331</c:v>
                </c:pt>
                <c:pt idx="114177">
                  <c:v>294.3359375</c:v>
                </c:pt>
                <c:pt idx="114178">
                  <c:v>294.33854166666669</c:v>
                </c:pt>
                <c:pt idx="114179">
                  <c:v>294.34114583333331</c:v>
                </c:pt>
                <c:pt idx="114180">
                  <c:v>294.34375</c:v>
                </c:pt>
                <c:pt idx="114181">
                  <c:v>294.34635416666669</c:v>
                </c:pt>
                <c:pt idx="114182">
                  <c:v>294.34895833333331</c:v>
                </c:pt>
                <c:pt idx="114183">
                  <c:v>294.3515625</c:v>
                </c:pt>
                <c:pt idx="114184">
                  <c:v>294.35416666666669</c:v>
                </c:pt>
                <c:pt idx="114185">
                  <c:v>294.35677083333331</c:v>
                </c:pt>
                <c:pt idx="114186">
                  <c:v>294.359375</c:v>
                </c:pt>
                <c:pt idx="114187">
                  <c:v>294.36197916666669</c:v>
                </c:pt>
                <c:pt idx="114188">
                  <c:v>294.36458333333331</c:v>
                </c:pt>
                <c:pt idx="114189">
                  <c:v>294.3671875</c:v>
                </c:pt>
                <c:pt idx="114190">
                  <c:v>294.36979166666669</c:v>
                </c:pt>
                <c:pt idx="114191">
                  <c:v>294.37239583333331</c:v>
                </c:pt>
                <c:pt idx="114192">
                  <c:v>294.375</c:v>
                </c:pt>
                <c:pt idx="114193">
                  <c:v>294.37760416666669</c:v>
                </c:pt>
                <c:pt idx="114194">
                  <c:v>294.38020833333331</c:v>
                </c:pt>
                <c:pt idx="114195">
                  <c:v>294.3828125</c:v>
                </c:pt>
                <c:pt idx="114196">
                  <c:v>294.38541666666669</c:v>
                </c:pt>
                <c:pt idx="114197">
                  <c:v>294.38802083333331</c:v>
                </c:pt>
                <c:pt idx="114198">
                  <c:v>294.390625</c:v>
                </c:pt>
                <c:pt idx="114199">
                  <c:v>294.39322916666669</c:v>
                </c:pt>
                <c:pt idx="114200">
                  <c:v>294.39583333333331</c:v>
                </c:pt>
                <c:pt idx="114201">
                  <c:v>294.3984375</c:v>
                </c:pt>
                <c:pt idx="114202">
                  <c:v>294.40104166666669</c:v>
                </c:pt>
                <c:pt idx="114203">
                  <c:v>294.40364583333331</c:v>
                </c:pt>
                <c:pt idx="114204">
                  <c:v>294.40625</c:v>
                </c:pt>
                <c:pt idx="114205">
                  <c:v>294.40885416666669</c:v>
                </c:pt>
                <c:pt idx="114206">
                  <c:v>294.41145833333331</c:v>
                </c:pt>
                <c:pt idx="114207">
                  <c:v>294.4140625</c:v>
                </c:pt>
                <c:pt idx="114208">
                  <c:v>294.41666666666669</c:v>
                </c:pt>
                <c:pt idx="114209">
                  <c:v>294.41927083333331</c:v>
                </c:pt>
                <c:pt idx="114210">
                  <c:v>294.421875</c:v>
                </c:pt>
                <c:pt idx="114211">
                  <c:v>294.42447916666669</c:v>
                </c:pt>
                <c:pt idx="114212">
                  <c:v>294.42708333333331</c:v>
                </c:pt>
                <c:pt idx="114213">
                  <c:v>294.4296875</c:v>
                </c:pt>
                <c:pt idx="114214">
                  <c:v>294.43229166666669</c:v>
                </c:pt>
                <c:pt idx="114215">
                  <c:v>294.43489583333331</c:v>
                </c:pt>
                <c:pt idx="114216">
                  <c:v>294.4375</c:v>
                </c:pt>
                <c:pt idx="114217">
                  <c:v>294.44010416666669</c:v>
                </c:pt>
                <c:pt idx="114218">
                  <c:v>294.44270833333331</c:v>
                </c:pt>
                <c:pt idx="114219">
                  <c:v>294.4453125</c:v>
                </c:pt>
                <c:pt idx="114220">
                  <c:v>294.44791666666669</c:v>
                </c:pt>
                <c:pt idx="114221">
                  <c:v>294.45052083333331</c:v>
                </c:pt>
                <c:pt idx="114222">
                  <c:v>294.453125</c:v>
                </c:pt>
                <c:pt idx="114223">
                  <c:v>294.45572916666669</c:v>
                </c:pt>
                <c:pt idx="114224">
                  <c:v>294.45833333333331</c:v>
                </c:pt>
                <c:pt idx="114225">
                  <c:v>294.4609375</c:v>
                </c:pt>
                <c:pt idx="114226">
                  <c:v>294.46354166666669</c:v>
                </c:pt>
                <c:pt idx="114227">
                  <c:v>294.46614583333331</c:v>
                </c:pt>
                <c:pt idx="114228">
                  <c:v>294.46875</c:v>
                </c:pt>
                <c:pt idx="114229">
                  <c:v>294.47135416666669</c:v>
                </c:pt>
                <c:pt idx="114230">
                  <c:v>294.47395833333331</c:v>
                </c:pt>
                <c:pt idx="114231">
                  <c:v>294.4765625</c:v>
                </c:pt>
                <c:pt idx="114232">
                  <c:v>294.47916666666669</c:v>
                </c:pt>
                <c:pt idx="114233">
                  <c:v>294.48177083333331</c:v>
                </c:pt>
                <c:pt idx="114234">
                  <c:v>294.484375</c:v>
                </c:pt>
                <c:pt idx="114235">
                  <c:v>294.48697916666669</c:v>
                </c:pt>
                <c:pt idx="114236">
                  <c:v>294.48958333333331</c:v>
                </c:pt>
                <c:pt idx="114237">
                  <c:v>294.4921875</c:v>
                </c:pt>
                <c:pt idx="114238">
                  <c:v>294.49479166666669</c:v>
                </c:pt>
                <c:pt idx="114239">
                  <c:v>294.49739583333331</c:v>
                </c:pt>
                <c:pt idx="114240">
                  <c:v>294.5</c:v>
                </c:pt>
                <c:pt idx="114241">
                  <c:v>294.50260416666669</c:v>
                </c:pt>
                <c:pt idx="114242">
                  <c:v>294.50520833333331</c:v>
                </c:pt>
                <c:pt idx="114243">
                  <c:v>294.5078125</c:v>
                </c:pt>
                <c:pt idx="114244">
                  <c:v>294.51041666666669</c:v>
                </c:pt>
                <c:pt idx="114245">
                  <c:v>294.51302083333331</c:v>
                </c:pt>
                <c:pt idx="114246">
                  <c:v>294.515625</c:v>
                </c:pt>
                <c:pt idx="114247">
                  <c:v>294.51822916666669</c:v>
                </c:pt>
                <c:pt idx="114248">
                  <c:v>294.52083333333331</c:v>
                </c:pt>
                <c:pt idx="114249">
                  <c:v>294.5234375</c:v>
                </c:pt>
                <c:pt idx="114250">
                  <c:v>294.52604166666669</c:v>
                </c:pt>
                <c:pt idx="114251">
                  <c:v>294.52864583333331</c:v>
                </c:pt>
                <c:pt idx="114252">
                  <c:v>294.53125</c:v>
                </c:pt>
                <c:pt idx="114253">
                  <c:v>294.53385416666669</c:v>
                </c:pt>
                <c:pt idx="114254">
                  <c:v>294.53645833333331</c:v>
                </c:pt>
                <c:pt idx="114255">
                  <c:v>294.5390625</c:v>
                </c:pt>
                <c:pt idx="114256">
                  <c:v>294.54166666666669</c:v>
                </c:pt>
                <c:pt idx="114257">
                  <c:v>294.54427083333331</c:v>
                </c:pt>
                <c:pt idx="114258">
                  <c:v>294.546875</c:v>
                </c:pt>
                <c:pt idx="114259">
                  <c:v>294.54947916666669</c:v>
                </c:pt>
                <c:pt idx="114260">
                  <c:v>294.55208333333331</c:v>
                </c:pt>
                <c:pt idx="114261">
                  <c:v>294.5546875</c:v>
                </c:pt>
                <c:pt idx="114262">
                  <c:v>294.55729166666669</c:v>
                </c:pt>
                <c:pt idx="114263">
                  <c:v>294.55989583333331</c:v>
                </c:pt>
                <c:pt idx="114264">
                  <c:v>294.5625</c:v>
                </c:pt>
                <c:pt idx="114265">
                  <c:v>294.56510416666669</c:v>
                </c:pt>
                <c:pt idx="114266">
                  <c:v>294.56770833333331</c:v>
                </c:pt>
                <c:pt idx="114267">
                  <c:v>294.5703125</c:v>
                </c:pt>
                <c:pt idx="114268">
                  <c:v>294.57291666666669</c:v>
                </c:pt>
                <c:pt idx="114269">
                  <c:v>294.57552083333331</c:v>
                </c:pt>
                <c:pt idx="114270">
                  <c:v>294.578125</c:v>
                </c:pt>
                <c:pt idx="114271">
                  <c:v>294.58072916666669</c:v>
                </c:pt>
                <c:pt idx="114272">
                  <c:v>294.58333333333331</c:v>
                </c:pt>
                <c:pt idx="114273">
                  <c:v>294.5859375</c:v>
                </c:pt>
                <c:pt idx="114274">
                  <c:v>294.58854166666669</c:v>
                </c:pt>
                <c:pt idx="114275">
                  <c:v>294.59114583333331</c:v>
                </c:pt>
                <c:pt idx="114276">
                  <c:v>294.59375</c:v>
                </c:pt>
                <c:pt idx="114277">
                  <c:v>294.59635416666669</c:v>
                </c:pt>
                <c:pt idx="114278">
                  <c:v>294.59895833333331</c:v>
                </c:pt>
                <c:pt idx="114279">
                  <c:v>294.6015625</c:v>
                </c:pt>
                <c:pt idx="114280">
                  <c:v>294.60416666666669</c:v>
                </c:pt>
                <c:pt idx="114281">
                  <c:v>294.60677083333331</c:v>
                </c:pt>
                <c:pt idx="114282">
                  <c:v>294.609375</c:v>
                </c:pt>
                <c:pt idx="114283">
                  <c:v>294.61197916666669</c:v>
                </c:pt>
                <c:pt idx="114284">
                  <c:v>294.61458333333331</c:v>
                </c:pt>
                <c:pt idx="114285">
                  <c:v>294.6171875</c:v>
                </c:pt>
                <c:pt idx="114286">
                  <c:v>294.61979166666669</c:v>
                </c:pt>
                <c:pt idx="114287">
                  <c:v>294.62239583333331</c:v>
                </c:pt>
                <c:pt idx="114288">
                  <c:v>294.625</c:v>
                </c:pt>
                <c:pt idx="114289">
                  <c:v>294.62760416666669</c:v>
                </c:pt>
                <c:pt idx="114290">
                  <c:v>294.63020833333331</c:v>
                </c:pt>
                <c:pt idx="114291">
                  <c:v>294.6328125</c:v>
                </c:pt>
                <c:pt idx="114292">
                  <c:v>294.63541666666669</c:v>
                </c:pt>
                <c:pt idx="114293">
                  <c:v>294.63802083333331</c:v>
                </c:pt>
                <c:pt idx="114294">
                  <c:v>294.640625</c:v>
                </c:pt>
                <c:pt idx="114295">
                  <c:v>294.64322916666669</c:v>
                </c:pt>
                <c:pt idx="114296">
                  <c:v>294.64583333333331</c:v>
                </c:pt>
                <c:pt idx="114297">
                  <c:v>294.6484375</c:v>
                </c:pt>
                <c:pt idx="114298">
                  <c:v>294.65104166666669</c:v>
                </c:pt>
                <c:pt idx="114299">
                  <c:v>294.65364583333331</c:v>
                </c:pt>
                <c:pt idx="114300">
                  <c:v>294.65625</c:v>
                </c:pt>
                <c:pt idx="114301">
                  <c:v>294.65885416666669</c:v>
                </c:pt>
                <c:pt idx="114302">
                  <c:v>294.66145833333331</c:v>
                </c:pt>
                <c:pt idx="114303">
                  <c:v>294.6640625</c:v>
                </c:pt>
                <c:pt idx="114304">
                  <c:v>294.66666666666669</c:v>
                </c:pt>
                <c:pt idx="114305">
                  <c:v>294.66927083333331</c:v>
                </c:pt>
                <c:pt idx="114306">
                  <c:v>294.671875</c:v>
                </c:pt>
                <c:pt idx="114307">
                  <c:v>294.67447916666669</c:v>
                </c:pt>
                <c:pt idx="114308">
                  <c:v>294.67708333333331</c:v>
                </c:pt>
                <c:pt idx="114309">
                  <c:v>294.6796875</c:v>
                </c:pt>
                <c:pt idx="114310">
                  <c:v>294.68229166666669</c:v>
                </c:pt>
                <c:pt idx="114311">
                  <c:v>294.68489583333331</c:v>
                </c:pt>
                <c:pt idx="114312">
                  <c:v>294.6875</c:v>
                </c:pt>
                <c:pt idx="114313">
                  <c:v>294.69010416666669</c:v>
                </c:pt>
                <c:pt idx="114314">
                  <c:v>294.69270833333331</c:v>
                </c:pt>
                <c:pt idx="114315">
                  <c:v>294.6953125</c:v>
                </c:pt>
                <c:pt idx="114316">
                  <c:v>294.69791666666669</c:v>
                </c:pt>
                <c:pt idx="114317">
                  <c:v>294.70052083333331</c:v>
                </c:pt>
                <c:pt idx="114318">
                  <c:v>294.703125</c:v>
                </c:pt>
                <c:pt idx="114319">
                  <c:v>294.70572916666669</c:v>
                </c:pt>
                <c:pt idx="114320">
                  <c:v>294.70833333333331</c:v>
                </c:pt>
                <c:pt idx="114321">
                  <c:v>294.7109375</c:v>
                </c:pt>
                <c:pt idx="114322">
                  <c:v>294.71354166666669</c:v>
                </c:pt>
                <c:pt idx="114323">
                  <c:v>294.71614583333331</c:v>
                </c:pt>
                <c:pt idx="114324">
                  <c:v>294.71875</c:v>
                </c:pt>
                <c:pt idx="114325">
                  <c:v>294.72135416666669</c:v>
                </c:pt>
                <c:pt idx="114326">
                  <c:v>294.72395833333331</c:v>
                </c:pt>
                <c:pt idx="114327">
                  <c:v>294.7265625</c:v>
                </c:pt>
                <c:pt idx="114328">
                  <c:v>294.72916666666669</c:v>
                </c:pt>
                <c:pt idx="114329">
                  <c:v>294.73177083333331</c:v>
                </c:pt>
                <c:pt idx="114330">
                  <c:v>294.734375</c:v>
                </c:pt>
                <c:pt idx="114331">
                  <c:v>294.73697916666669</c:v>
                </c:pt>
                <c:pt idx="114332">
                  <c:v>294.73958333333331</c:v>
                </c:pt>
                <c:pt idx="114333">
                  <c:v>294.7421875</c:v>
                </c:pt>
                <c:pt idx="114334">
                  <c:v>294.74479166666669</c:v>
                </c:pt>
                <c:pt idx="114335">
                  <c:v>294.74739583333331</c:v>
                </c:pt>
                <c:pt idx="114336">
                  <c:v>294.75</c:v>
                </c:pt>
                <c:pt idx="114337">
                  <c:v>294.75260416666669</c:v>
                </c:pt>
                <c:pt idx="114338">
                  <c:v>294.75520833333331</c:v>
                </c:pt>
                <c:pt idx="114339">
                  <c:v>294.7578125</c:v>
                </c:pt>
                <c:pt idx="114340">
                  <c:v>294.76041666666669</c:v>
                </c:pt>
                <c:pt idx="114341">
                  <c:v>294.76302083333331</c:v>
                </c:pt>
                <c:pt idx="114342">
                  <c:v>294.765625</c:v>
                </c:pt>
                <c:pt idx="114343">
                  <c:v>294.76822916666669</c:v>
                </c:pt>
                <c:pt idx="114344">
                  <c:v>294.77083333333331</c:v>
                </c:pt>
                <c:pt idx="114345">
                  <c:v>294.7734375</c:v>
                </c:pt>
                <c:pt idx="114346">
                  <c:v>294.77604166666669</c:v>
                </c:pt>
                <c:pt idx="114347">
                  <c:v>294.77864583333331</c:v>
                </c:pt>
                <c:pt idx="114348">
                  <c:v>294.78125</c:v>
                </c:pt>
                <c:pt idx="114349">
                  <c:v>294.78385416666669</c:v>
                </c:pt>
                <c:pt idx="114350">
                  <c:v>294.78645833333331</c:v>
                </c:pt>
                <c:pt idx="114351">
                  <c:v>294.7890625</c:v>
                </c:pt>
                <c:pt idx="114352">
                  <c:v>294.79166666666669</c:v>
                </c:pt>
                <c:pt idx="114353">
                  <c:v>294.79427083333331</c:v>
                </c:pt>
                <c:pt idx="114354">
                  <c:v>294.796875</c:v>
                </c:pt>
                <c:pt idx="114355">
                  <c:v>294.79947916666669</c:v>
                </c:pt>
                <c:pt idx="114356">
                  <c:v>294.80208333333331</c:v>
                </c:pt>
                <c:pt idx="114357">
                  <c:v>294.8046875</c:v>
                </c:pt>
                <c:pt idx="114358">
                  <c:v>294.80729166666669</c:v>
                </c:pt>
                <c:pt idx="114359">
                  <c:v>294.80989583333331</c:v>
                </c:pt>
                <c:pt idx="114360">
                  <c:v>294.8125</c:v>
                </c:pt>
                <c:pt idx="114361">
                  <c:v>294.81510416666669</c:v>
                </c:pt>
                <c:pt idx="114362">
                  <c:v>294.81770833333331</c:v>
                </c:pt>
                <c:pt idx="114363">
                  <c:v>294.8203125</c:v>
                </c:pt>
                <c:pt idx="114364">
                  <c:v>294.82291666666669</c:v>
                </c:pt>
                <c:pt idx="114365">
                  <c:v>294.82552083333331</c:v>
                </c:pt>
                <c:pt idx="114366">
                  <c:v>294.828125</c:v>
                </c:pt>
                <c:pt idx="114367">
                  <c:v>294.83072916666669</c:v>
                </c:pt>
                <c:pt idx="114368">
                  <c:v>294.83333333333331</c:v>
                </c:pt>
                <c:pt idx="114369">
                  <c:v>294.8359375</c:v>
                </c:pt>
                <c:pt idx="114370">
                  <c:v>294.83854166666669</c:v>
                </c:pt>
                <c:pt idx="114371">
                  <c:v>294.84114583333331</c:v>
                </c:pt>
                <c:pt idx="114372">
                  <c:v>294.84375</c:v>
                </c:pt>
                <c:pt idx="114373">
                  <c:v>294.84635416666669</c:v>
                </c:pt>
                <c:pt idx="114374">
                  <c:v>294.84895833333331</c:v>
                </c:pt>
                <c:pt idx="114375">
                  <c:v>294.8515625</c:v>
                </c:pt>
                <c:pt idx="114376">
                  <c:v>294.85416666666669</c:v>
                </c:pt>
                <c:pt idx="114377">
                  <c:v>294.85677083333331</c:v>
                </c:pt>
                <c:pt idx="114378">
                  <c:v>294.859375</c:v>
                </c:pt>
                <c:pt idx="114379">
                  <c:v>294.86197916666669</c:v>
                </c:pt>
                <c:pt idx="114380">
                  <c:v>294.86458333333331</c:v>
                </c:pt>
                <c:pt idx="114381">
                  <c:v>294.8671875</c:v>
                </c:pt>
                <c:pt idx="114382">
                  <c:v>294.86979166666669</c:v>
                </c:pt>
                <c:pt idx="114383">
                  <c:v>294.87239583333331</c:v>
                </c:pt>
                <c:pt idx="114384">
                  <c:v>294.875</c:v>
                </c:pt>
                <c:pt idx="114385">
                  <c:v>294.87760416666669</c:v>
                </c:pt>
                <c:pt idx="114386">
                  <c:v>294.88020833333331</c:v>
                </c:pt>
                <c:pt idx="114387">
                  <c:v>294.8828125</c:v>
                </c:pt>
                <c:pt idx="114388">
                  <c:v>294.88541666666669</c:v>
                </c:pt>
                <c:pt idx="114389">
                  <c:v>294.88802083333331</c:v>
                </c:pt>
                <c:pt idx="114390">
                  <c:v>294.890625</c:v>
                </c:pt>
                <c:pt idx="114391">
                  <c:v>294.89322916666669</c:v>
                </c:pt>
                <c:pt idx="114392">
                  <c:v>294.89583333333331</c:v>
                </c:pt>
                <c:pt idx="114393">
                  <c:v>294.8984375</c:v>
                </c:pt>
                <c:pt idx="114394">
                  <c:v>294.90104166666669</c:v>
                </c:pt>
                <c:pt idx="114395">
                  <c:v>294.90364583333331</c:v>
                </c:pt>
                <c:pt idx="114396">
                  <c:v>294.90625</c:v>
                </c:pt>
                <c:pt idx="114397">
                  <c:v>294.90885416666669</c:v>
                </c:pt>
                <c:pt idx="114398">
                  <c:v>294.91145833333331</c:v>
                </c:pt>
                <c:pt idx="114399">
                  <c:v>294.9140625</c:v>
                </c:pt>
                <c:pt idx="114400">
                  <c:v>294.91666666666669</c:v>
                </c:pt>
                <c:pt idx="114401">
                  <c:v>294.91927083333331</c:v>
                </c:pt>
                <c:pt idx="114402">
                  <c:v>294.921875</c:v>
                </c:pt>
                <c:pt idx="114403">
                  <c:v>294.92447916666669</c:v>
                </c:pt>
                <c:pt idx="114404">
                  <c:v>294.92708333333331</c:v>
                </c:pt>
                <c:pt idx="114405">
                  <c:v>294.9296875</c:v>
                </c:pt>
                <c:pt idx="114406">
                  <c:v>294.93229166666669</c:v>
                </c:pt>
                <c:pt idx="114407">
                  <c:v>294.93489583333331</c:v>
                </c:pt>
                <c:pt idx="114408">
                  <c:v>294.9375</c:v>
                </c:pt>
                <c:pt idx="114409">
                  <c:v>294.94010416666669</c:v>
                </c:pt>
                <c:pt idx="114410">
                  <c:v>294.94270833333331</c:v>
                </c:pt>
                <c:pt idx="114411">
                  <c:v>294.9453125</c:v>
                </c:pt>
                <c:pt idx="114412">
                  <c:v>294.94791666666669</c:v>
                </c:pt>
                <c:pt idx="114413">
                  <c:v>294.95052083333331</c:v>
                </c:pt>
                <c:pt idx="114414">
                  <c:v>294.953125</c:v>
                </c:pt>
                <c:pt idx="114415">
                  <c:v>294.95572916666669</c:v>
                </c:pt>
                <c:pt idx="114416">
                  <c:v>294.95833333333331</c:v>
                </c:pt>
                <c:pt idx="114417">
                  <c:v>294.9609375</c:v>
                </c:pt>
                <c:pt idx="114418">
                  <c:v>294.96354166666669</c:v>
                </c:pt>
                <c:pt idx="114419">
                  <c:v>294.96614583333331</c:v>
                </c:pt>
                <c:pt idx="114420">
                  <c:v>294.96875</c:v>
                </c:pt>
                <c:pt idx="114421">
                  <c:v>294.97135416666669</c:v>
                </c:pt>
                <c:pt idx="114422">
                  <c:v>294.97395833333331</c:v>
                </c:pt>
                <c:pt idx="114423">
                  <c:v>294.9765625</c:v>
                </c:pt>
                <c:pt idx="114424">
                  <c:v>294.97916666666669</c:v>
                </c:pt>
                <c:pt idx="114425">
                  <c:v>294.98177083333331</c:v>
                </c:pt>
                <c:pt idx="114426">
                  <c:v>294.984375</c:v>
                </c:pt>
                <c:pt idx="114427">
                  <c:v>294.98697916666669</c:v>
                </c:pt>
                <c:pt idx="114428">
                  <c:v>294.98958333333331</c:v>
                </c:pt>
                <c:pt idx="114429">
                  <c:v>294.9921875</c:v>
                </c:pt>
                <c:pt idx="114430">
                  <c:v>294.99479166666669</c:v>
                </c:pt>
                <c:pt idx="114431">
                  <c:v>294.99739583333331</c:v>
                </c:pt>
                <c:pt idx="114432">
                  <c:v>295</c:v>
                </c:pt>
                <c:pt idx="114433">
                  <c:v>295.00260416666669</c:v>
                </c:pt>
                <c:pt idx="114434">
                  <c:v>295.00520833333331</c:v>
                </c:pt>
                <c:pt idx="114435">
                  <c:v>295.0078125</c:v>
                </c:pt>
                <c:pt idx="114436">
                  <c:v>295.01041666666669</c:v>
                </c:pt>
                <c:pt idx="114437">
                  <c:v>295.01302083333331</c:v>
                </c:pt>
                <c:pt idx="114438">
                  <c:v>295.015625</c:v>
                </c:pt>
                <c:pt idx="114439">
                  <c:v>295.01822916666669</c:v>
                </c:pt>
                <c:pt idx="114440">
                  <c:v>295.02083333333331</c:v>
                </c:pt>
                <c:pt idx="114441">
                  <c:v>295.0234375</c:v>
                </c:pt>
                <c:pt idx="114442">
                  <c:v>295.02604166666669</c:v>
                </c:pt>
                <c:pt idx="114443">
                  <c:v>295.02864583333331</c:v>
                </c:pt>
                <c:pt idx="114444">
                  <c:v>295.03125</c:v>
                </c:pt>
                <c:pt idx="114445">
                  <c:v>295.03385416666669</c:v>
                </c:pt>
                <c:pt idx="114446">
                  <c:v>295.03645833333331</c:v>
                </c:pt>
                <c:pt idx="114447">
                  <c:v>295.0390625</c:v>
                </c:pt>
                <c:pt idx="114448">
                  <c:v>295.04166666666669</c:v>
                </c:pt>
                <c:pt idx="114449">
                  <c:v>295.04427083333331</c:v>
                </c:pt>
                <c:pt idx="114450">
                  <c:v>295.046875</c:v>
                </c:pt>
                <c:pt idx="114451">
                  <c:v>295.04947916666669</c:v>
                </c:pt>
                <c:pt idx="114452">
                  <c:v>295.05208333333331</c:v>
                </c:pt>
                <c:pt idx="114453">
                  <c:v>295.0546875</c:v>
                </c:pt>
                <c:pt idx="114454">
                  <c:v>295.05729166666669</c:v>
                </c:pt>
                <c:pt idx="114455">
                  <c:v>295.05989583333331</c:v>
                </c:pt>
                <c:pt idx="114456">
                  <c:v>295.0625</c:v>
                </c:pt>
                <c:pt idx="114457">
                  <c:v>295.06510416666669</c:v>
                </c:pt>
                <c:pt idx="114458">
                  <c:v>295.06770833333331</c:v>
                </c:pt>
                <c:pt idx="114459">
                  <c:v>295.0703125</c:v>
                </c:pt>
                <c:pt idx="114460">
                  <c:v>295.07291666666669</c:v>
                </c:pt>
                <c:pt idx="114461">
                  <c:v>295.07552083333331</c:v>
                </c:pt>
                <c:pt idx="114462">
                  <c:v>295.078125</c:v>
                </c:pt>
                <c:pt idx="114463">
                  <c:v>295.08072916666669</c:v>
                </c:pt>
                <c:pt idx="114464">
                  <c:v>295.08333333333331</c:v>
                </c:pt>
                <c:pt idx="114465">
                  <c:v>295.0859375</c:v>
                </c:pt>
                <c:pt idx="114466">
                  <c:v>295.08854166666669</c:v>
                </c:pt>
                <c:pt idx="114467">
                  <c:v>295.09114583333331</c:v>
                </c:pt>
                <c:pt idx="114468">
                  <c:v>295.09375</c:v>
                </c:pt>
                <c:pt idx="114469">
                  <c:v>295.09635416666669</c:v>
                </c:pt>
                <c:pt idx="114470">
                  <c:v>295.09895833333331</c:v>
                </c:pt>
                <c:pt idx="114471">
                  <c:v>295.1015625</c:v>
                </c:pt>
                <c:pt idx="114472">
                  <c:v>295.10416666666669</c:v>
                </c:pt>
                <c:pt idx="114473">
                  <c:v>295.10677083333331</c:v>
                </c:pt>
                <c:pt idx="114474">
                  <c:v>295.109375</c:v>
                </c:pt>
                <c:pt idx="114475">
                  <c:v>295.11197916666669</c:v>
                </c:pt>
                <c:pt idx="114476">
                  <c:v>295.11458333333331</c:v>
                </c:pt>
                <c:pt idx="114477">
                  <c:v>295.1171875</c:v>
                </c:pt>
                <c:pt idx="114478">
                  <c:v>295.11979166666669</c:v>
                </c:pt>
                <c:pt idx="114479">
                  <c:v>295.12239583333331</c:v>
                </c:pt>
                <c:pt idx="114480">
                  <c:v>295.125</c:v>
                </c:pt>
                <c:pt idx="114481">
                  <c:v>295.12760416666669</c:v>
                </c:pt>
                <c:pt idx="114482">
                  <c:v>295.13020833333331</c:v>
                </c:pt>
                <c:pt idx="114483">
                  <c:v>295.1328125</c:v>
                </c:pt>
                <c:pt idx="114484">
                  <c:v>295.13541666666669</c:v>
                </c:pt>
                <c:pt idx="114485">
                  <c:v>295.13802083333331</c:v>
                </c:pt>
                <c:pt idx="114486">
                  <c:v>295.140625</c:v>
                </c:pt>
                <c:pt idx="114487">
                  <c:v>295.14322916666669</c:v>
                </c:pt>
                <c:pt idx="114488">
                  <c:v>295.14583333333331</c:v>
                </c:pt>
                <c:pt idx="114489">
                  <c:v>295.1484375</c:v>
                </c:pt>
                <c:pt idx="114490">
                  <c:v>295.15104166666669</c:v>
                </c:pt>
                <c:pt idx="114491">
                  <c:v>295.15364583333331</c:v>
                </c:pt>
                <c:pt idx="114492">
                  <c:v>295.15625</c:v>
                </c:pt>
                <c:pt idx="114493">
                  <c:v>295.15885416666669</c:v>
                </c:pt>
                <c:pt idx="114494">
                  <c:v>295.16145833333331</c:v>
                </c:pt>
                <c:pt idx="114495">
                  <c:v>295.1640625</c:v>
                </c:pt>
                <c:pt idx="114496">
                  <c:v>295.16666666666669</c:v>
                </c:pt>
                <c:pt idx="114497">
                  <c:v>295.16927083333331</c:v>
                </c:pt>
                <c:pt idx="114498">
                  <c:v>295.171875</c:v>
                </c:pt>
                <c:pt idx="114499">
                  <c:v>295.17447916666669</c:v>
                </c:pt>
                <c:pt idx="114500">
                  <c:v>295.17708333333331</c:v>
                </c:pt>
                <c:pt idx="114501">
                  <c:v>295.1796875</c:v>
                </c:pt>
                <c:pt idx="114502">
                  <c:v>295.18229166666669</c:v>
                </c:pt>
                <c:pt idx="114503">
                  <c:v>295.18489583333331</c:v>
                </c:pt>
                <c:pt idx="114504">
                  <c:v>295.1875</c:v>
                </c:pt>
                <c:pt idx="114505">
                  <c:v>295.19010416666669</c:v>
                </c:pt>
                <c:pt idx="114506">
                  <c:v>295.19270833333331</c:v>
                </c:pt>
                <c:pt idx="114507">
                  <c:v>295.1953125</c:v>
                </c:pt>
                <c:pt idx="114508">
                  <c:v>295.19791666666669</c:v>
                </c:pt>
                <c:pt idx="114509">
                  <c:v>295.20052083333331</c:v>
                </c:pt>
                <c:pt idx="114510">
                  <c:v>295.203125</c:v>
                </c:pt>
                <c:pt idx="114511">
                  <c:v>295.20572916666669</c:v>
                </c:pt>
                <c:pt idx="114512">
                  <c:v>295.20833333333331</c:v>
                </c:pt>
                <c:pt idx="114513">
                  <c:v>295.2109375</c:v>
                </c:pt>
                <c:pt idx="114514">
                  <c:v>295.21354166666669</c:v>
                </c:pt>
                <c:pt idx="114515">
                  <c:v>295.21614583333331</c:v>
                </c:pt>
                <c:pt idx="114516">
                  <c:v>295.21875</c:v>
                </c:pt>
                <c:pt idx="114517">
                  <c:v>295.22135416666669</c:v>
                </c:pt>
                <c:pt idx="114518">
                  <c:v>295.22395833333331</c:v>
                </c:pt>
                <c:pt idx="114519">
                  <c:v>295.2265625</c:v>
                </c:pt>
                <c:pt idx="114520">
                  <c:v>295.22916666666669</c:v>
                </c:pt>
                <c:pt idx="114521">
                  <c:v>295.23177083333331</c:v>
                </c:pt>
                <c:pt idx="114522">
                  <c:v>295.234375</c:v>
                </c:pt>
                <c:pt idx="114523">
                  <c:v>295.23697916666669</c:v>
                </c:pt>
                <c:pt idx="114524">
                  <c:v>295.23958333333331</c:v>
                </c:pt>
                <c:pt idx="114525">
                  <c:v>295.2421875</c:v>
                </c:pt>
                <c:pt idx="114526">
                  <c:v>295.24479166666669</c:v>
                </c:pt>
                <c:pt idx="114527">
                  <c:v>295.24739583333331</c:v>
                </c:pt>
                <c:pt idx="114528">
                  <c:v>295.25</c:v>
                </c:pt>
                <c:pt idx="114529">
                  <c:v>295.25260416666669</c:v>
                </c:pt>
                <c:pt idx="114530">
                  <c:v>295.25520833333331</c:v>
                </c:pt>
                <c:pt idx="114531">
                  <c:v>295.2578125</c:v>
                </c:pt>
                <c:pt idx="114532">
                  <c:v>295.26041666666669</c:v>
                </c:pt>
                <c:pt idx="114533">
                  <c:v>295.26302083333331</c:v>
                </c:pt>
                <c:pt idx="114534">
                  <c:v>295.265625</c:v>
                </c:pt>
                <c:pt idx="114535">
                  <c:v>295.26822916666669</c:v>
                </c:pt>
                <c:pt idx="114536">
                  <c:v>295.27083333333331</c:v>
                </c:pt>
                <c:pt idx="114537">
                  <c:v>295.2734375</c:v>
                </c:pt>
                <c:pt idx="114538">
                  <c:v>295.27604166666669</c:v>
                </c:pt>
                <c:pt idx="114539">
                  <c:v>295.27864583333331</c:v>
                </c:pt>
                <c:pt idx="114540">
                  <c:v>295.28125</c:v>
                </c:pt>
                <c:pt idx="114541">
                  <c:v>295.28385416666669</c:v>
                </c:pt>
                <c:pt idx="114542">
                  <c:v>295.28645833333331</c:v>
                </c:pt>
                <c:pt idx="114543">
                  <c:v>295.2890625</c:v>
                </c:pt>
                <c:pt idx="114544">
                  <c:v>295.29166666666669</c:v>
                </c:pt>
                <c:pt idx="114545">
                  <c:v>295.29427083333331</c:v>
                </c:pt>
                <c:pt idx="114546">
                  <c:v>295.296875</c:v>
                </c:pt>
                <c:pt idx="114547">
                  <c:v>295.29947916666669</c:v>
                </c:pt>
                <c:pt idx="114548">
                  <c:v>295.30208333333331</c:v>
                </c:pt>
                <c:pt idx="114549">
                  <c:v>295.3046875</c:v>
                </c:pt>
                <c:pt idx="114550">
                  <c:v>295.30729166666669</c:v>
                </c:pt>
                <c:pt idx="114551">
                  <c:v>295.30989583333331</c:v>
                </c:pt>
                <c:pt idx="114552">
                  <c:v>295.3125</c:v>
                </c:pt>
                <c:pt idx="114553">
                  <c:v>295.31510416666669</c:v>
                </c:pt>
                <c:pt idx="114554">
                  <c:v>295.31770833333331</c:v>
                </c:pt>
                <c:pt idx="114555">
                  <c:v>295.3203125</c:v>
                </c:pt>
                <c:pt idx="114556">
                  <c:v>295.32291666666669</c:v>
                </c:pt>
                <c:pt idx="114557">
                  <c:v>295.32552083333331</c:v>
                </c:pt>
                <c:pt idx="114558">
                  <c:v>295.328125</c:v>
                </c:pt>
                <c:pt idx="114559">
                  <c:v>295.33072916666669</c:v>
                </c:pt>
                <c:pt idx="114560">
                  <c:v>295.33333333333331</c:v>
                </c:pt>
                <c:pt idx="114561">
                  <c:v>295.3359375</c:v>
                </c:pt>
                <c:pt idx="114562">
                  <c:v>295.33854166666669</c:v>
                </c:pt>
                <c:pt idx="114563">
                  <c:v>295.34114583333331</c:v>
                </c:pt>
                <c:pt idx="114564">
                  <c:v>295.34375</c:v>
                </c:pt>
                <c:pt idx="114565">
                  <c:v>295.34635416666669</c:v>
                </c:pt>
                <c:pt idx="114566">
                  <c:v>295.34895833333331</c:v>
                </c:pt>
                <c:pt idx="114567">
                  <c:v>295.3515625</c:v>
                </c:pt>
                <c:pt idx="114568">
                  <c:v>295.35416666666669</c:v>
                </c:pt>
                <c:pt idx="114569">
                  <c:v>295.35677083333331</c:v>
                </c:pt>
                <c:pt idx="114570">
                  <c:v>295.359375</c:v>
                </c:pt>
                <c:pt idx="114571">
                  <c:v>295.36197916666669</c:v>
                </c:pt>
                <c:pt idx="114572">
                  <c:v>295.36458333333331</c:v>
                </c:pt>
                <c:pt idx="114573">
                  <c:v>295.3671875</c:v>
                </c:pt>
                <c:pt idx="114574">
                  <c:v>295.36979166666669</c:v>
                </c:pt>
                <c:pt idx="114575">
                  <c:v>295.37239583333331</c:v>
                </c:pt>
                <c:pt idx="114576">
                  <c:v>295.375</c:v>
                </c:pt>
                <c:pt idx="114577">
                  <c:v>295.37760416666669</c:v>
                </c:pt>
                <c:pt idx="114578">
                  <c:v>295.38020833333331</c:v>
                </c:pt>
                <c:pt idx="114579">
                  <c:v>295.3828125</c:v>
                </c:pt>
                <c:pt idx="114580">
                  <c:v>295.38541666666669</c:v>
                </c:pt>
                <c:pt idx="114581">
                  <c:v>295.38802083333331</c:v>
                </c:pt>
                <c:pt idx="114582">
                  <c:v>295.390625</c:v>
                </c:pt>
                <c:pt idx="114583">
                  <c:v>295.39322916666669</c:v>
                </c:pt>
                <c:pt idx="114584">
                  <c:v>295.39583333333331</c:v>
                </c:pt>
                <c:pt idx="114585">
                  <c:v>295.3984375</c:v>
                </c:pt>
                <c:pt idx="114586">
                  <c:v>295.40104166666669</c:v>
                </c:pt>
                <c:pt idx="114587">
                  <c:v>295.40364583333331</c:v>
                </c:pt>
                <c:pt idx="114588">
                  <c:v>295.40625</c:v>
                </c:pt>
                <c:pt idx="114589">
                  <c:v>295.40885416666669</c:v>
                </c:pt>
                <c:pt idx="114590">
                  <c:v>295.41145833333331</c:v>
                </c:pt>
                <c:pt idx="114591">
                  <c:v>295.4140625</c:v>
                </c:pt>
                <c:pt idx="114592">
                  <c:v>295.41666666666669</c:v>
                </c:pt>
                <c:pt idx="114593">
                  <c:v>295.41927083333331</c:v>
                </c:pt>
                <c:pt idx="114594">
                  <c:v>295.421875</c:v>
                </c:pt>
                <c:pt idx="114595">
                  <c:v>295.42447916666669</c:v>
                </c:pt>
                <c:pt idx="114596">
                  <c:v>295.42708333333331</c:v>
                </c:pt>
                <c:pt idx="114597">
                  <c:v>295.4296875</c:v>
                </c:pt>
                <c:pt idx="114598">
                  <c:v>295.43229166666669</c:v>
                </c:pt>
                <c:pt idx="114599">
                  <c:v>295.43489583333331</c:v>
                </c:pt>
                <c:pt idx="114600">
                  <c:v>295.4375</c:v>
                </c:pt>
                <c:pt idx="114601">
                  <c:v>295.44010416666669</c:v>
                </c:pt>
                <c:pt idx="114602">
                  <c:v>295.44270833333331</c:v>
                </c:pt>
                <c:pt idx="114603">
                  <c:v>295.4453125</c:v>
                </c:pt>
                <c:pt idx="114604">
                  <c:v>295.44791666666669</c:v>
                </c:pt>
                <c:pt idx="114605">
                  <c:v>295.45052083333331</c:v>
                </c:pt>
                <c:pt idx="114606">
                  <c:v>295.453125</c:v>
                </c:pt>
                <c:pt idx="114607">
                  <c:v>295.45572916666669</c:v>
                </c:pt>
                <c:pt idx="114608">
                  <c:v>295.45833333333331</c:v>
                </c:pt>
                <c:pt idx="114609">
                  <c:v>295.4609375</c:v>
                </c:pt>
                <c:pt idx="114610">
                  <c:v>295.46354166666669</c:v>
                </c:pt>
                <c:pt idx="114611">
                  <c:v>295.46614583333331</c:v>
                </c:pt>
                <c:pt idx="114612">
                  <c:v>295.46875</c:v>
                </c:pt>
                <c:pt idx="114613">
                  <c:v>295.47135416666669</c:v>
                </c:pt>
                <c:pt idx="114614">
                  <c:v>295.47395833333331</c:v>
                </c:pt>
                <c:pt idx="114615">
                  <c:v>295.4765625</c:v>
                </c:pt>
                <c:pt idx="114616">
                  <c:v>295.47916666666669</c:v>
                </c:pt>
                <c:pt idx="114617">
                  <c:v>295.48177083333331</c:v>
                </c:pt>
                <c:pt idx="114618">
                  <c:v>295.484375</c:v>
                </c:pt>
                <c:pt idx="114619">
                  <c:v>295.48697916666669</c:v>
                </c:pt>
                <c:pt idx="114620">
                  <c:v>295.48958333333331</c:v>
                </c:pt>
                <c:pt idx="114621">
                  <c:v>295.4921875</c:v>
                </c:pt>
                <c:pt idx="114622">
                  <c:v>295.49479166666669</c:v>
                </c:pt>
                <c:pt idx="114623">
                  <c:v>295.49739583333331</c:v>
                </c:pt>
                <c:pt idx="114624">
                  <c:v>295.5</c:v>
                </c:pt>
                <c:pt idx="114625">
                  <c:v>295.50260416666669</c:v>
                </c:pt>
                <c:pt idx="114626">
                  <c:v>295.50520833333331</c:v>
                </c:pt>
                <c:pt idx="114627">
                  <c:v>295.5078125</c:v>
                </c:pt>
                <c:pt idx="114628">
                  <c:v>295.51041666666669</c:v>
                </c:pt>
                <c:pt idx="114629">
                  <c:v>295.51302083333331</c:v>
                </c:pt>
                <c:pt idx="114630">
                  <c:v>295.515625</c:v>
                </c:pt>
                <c:pt idx="114631">
                  <c:v>295.51822916666669</c:v>
                </c:pt>
                <c:pt idx="114632">
                  <c:v>295.52083333333331</c:v>
                </c:pt>
                <c:pt idx="114633">
                  <c:v>295.5234375</c:v>
                </c:pt>
                <c:pt idx="114634">
                  <c:v>295.52604166666669</c:v>
                </c:pt>
                <c:pt idx="114635">
                  <c:v>295.52864583333331</c:v>
                </c:pt>
                <c:pt idx="114636">
                  <c:v>295.53125</c:v>
                </c:pt>
                <c:pt idx="114637">
                  <c:v>295.53385416666669</c:v>
                </c:pt>
                <c:pt idx="114638">
                  <c:v>295.53645833333331</c:v>
                </c:pt>
                <c:pt idx="114639">
                  <c:v>295.5390625</c:v>
                </c:pt>
                <c:pt idx="114640">
                  <c:v>295.54166666666669</c:v>
                </c:pt>
                <c:pt idx="114641">
                  <c:v>295.54427083333331</c:v>
                </c:pt>
                <c:pt idx="114642">
                  <c:v>295.546875</c:v>
                </c:pt>
                <c:pt idx="114643">
                  <c:v>295.54947916666669</c:v>
                </c:pt>
                <c:pt idx="114644">
                  <c:v>295.55208333333331</c:v>
                </c:pt>
                <c:pt idx="114645">
                  <c:v>295.5546875</c:v>
                </c:pt>
                <c:pt idx="114646">
                  <c:v>295.55729166666669</c:v>
                </c:pt>
                <c:pt idx="114647">
                  <c:v>295.55989583333331</c:v>
                </c:pt>
                <c:pt idx="114648">
                  <c:v>295.5625</c:v>
                </c:pt>
                <c:pt idx="114649">
                  <c:v>295.56510416666669</c:v>
                </c:pt>
                <c:pt idx="114650">
                  <c:v>295.56770833333331</c:v>
                </c:pt>
                <c:pt idx="114651">
                  <c:v>295.5703125</c:v>
                </c:pt>
                <c:pt idx="114652">
                  <c:v>295.57291666666669</c:v>
                </c:pt>
                <c:pt idx="114653">
                  <c:v>295.57552083333331</c:v>
                </c:pt>
                <c:pt idx="114654">
                  <c:v>295.578125</c:v>
                </c:pt>
                <c:pt idx="114655">
                  <c:v>295.58072916666669</c:v>
                </c:pt>
                <c:pt idx="114656">
                  <c:v>295.58333333333331</c:v>
                </c:pt>
                <c:pt idx="114657">
                  <c:v>295.5859375</c:v>
                </c:pt>
                <c:pt idx="114658">
                  <c:v>295.58854166666669</c:v>
                </c:pt>
                <c:pt idx="114659">
                  <c:v>295.59114583333331</c:v>
                </c:pt>
                <c:pt idx="114660">
                  <c:v>295.59375</c:v>
                </c:pt>
                <c:pt idx="114661">
                  <c:v>295.59635416666669</c:v>
                </c:pt>
                <c:pt idx="114662">
                  <c:v>295.59895833333331</c:v>
                </c:pt>
                <c:pt idx="114663">
                  <c:v>295.6015625</c:v>
                </c:pt>
                <c:pt idx="114664">
                  <c:v>295.60416666666669</c:v>
                </c:pt>
                <c:pt idx="114665">
                  <c:v>295.60677083333331</c:v>
                </c:pt>
                <c:pt idx="114666">
                  <c:v>295.609375</c:v>
                </c:pt>
                <c:pt idx="114667">
                  <c:v>295.61197916666669</c:v>
                </c:pt>
                <c:pt idx="114668">
                  <c:v>295.61458333333331</c:v>
                </c:pt>
                <c:pt idx="114669">
                  <c:v>295.6171875</c:v>
                </c:pt>
                <c:pt idx="114670">
                  <c:v>295.61979166666669</c:v>
                </c:pt>
                <c:pt idx="114671">
                  <c:v>295.62239583333331</c:v>
                </c:pt>
                <c:pt idx="114672">
                  <c:v>295.625</c:v>
                </c:pt>
                <c:pt idx="114673">
                  <c:v>295.62760416666669</c:v>
                </c:pt>
                <c:pt idx="114674">
                  <c:v>295.63020833333331</c:v>
                </c:pt>
                <c:pt idx="114675">
                  <c:v>295.6328125</c:v>
                </c:pt>
                <c:pt idx="114676">
                  <c:v>295.63541666666669</c:v>
                </c:pt>
                <c:pt idx="114677">
                  <c:v>295.63802083333331</c:v>
                </c:pt>
                <c:pt idx="114678">
                  <c:v>295.640625</c:v>
                </c:pt>
                <c:pt idx="114679">
                  <c:v>295.64322916666669</c:v>
                </c:pt>
                <c:pt idx="114680">
                  <c:v>295.64583333333331</c:v>
                </c:pt>
                <c:pt idx="114681">
                  <c:v>295.6484375</c:v>
                </c:pt>
                <c:pt idx="114682">
                  <c:v>295.65104166666669</c:v>
                </c:pt>
                <c:pt idx="114683">
                  <c:v>295.65364583333331</c:v>
                </c:pt>
                <c:pt idx="114684">
                  <c:v>295.65625</c:v>
                </c:pt>
                <c:pt idx="114685">
                  <c:v>295.65885416666669</c:v>
                </c:pt>
                <c:pt idx="114686">
                  <c:v>295.66145833333331</c:v>
                </c:pt>
                <c:pt idx="114687">
                  <c:v>295.6640625</c:v>
                </c:pt>
                <c:pt idx="114688">
                  <c:v>295.66666666666669</c:v>
                </c:pt>
                <c:pt idx="114689">
                  <c:v>295.66927083333331</c:v>
                </c:pt>
                <c:pt idx="114690">
                  <c:v>295.671875</c:v>
                </c:pt>
                <c:pt idx="114691">
                  <c:v>295.67447916666669</c:v>
                </c:pt>
                <c:pt idx="114692">
                  <c:v>295.67708333333331</c:v>
                </c:pt>
                <c:pt idx="114693">
                  <c:v>295.6796875</c:v>
                </c:pt>
                <c:pt idx="114694">
                  <c:v>295.68229166666669</c:v>
                </c:pt>
                <c:pt idx="114695">
                  <c:v>295.68489583333331</c:v>
                </c:pt>
                <c:pt idx="114696">
                  <c:v>295.6875</c:v>
                </c:pt>
                <c:pt idx="114697">
                  <c:v>295.69010416666669</c:v>
                </c:pt>
                <c:pt idx="114698">
                  <c:v>295.69270833333331</c:v>
                </c:pt>
                <c:pt idx="114699">
                  <c:v>295.6953125</c:v>
                </c:pt>
                <c:pt idx="114700">
                  <c:v>295.69791666666669</c:v>
                </c:pt>
                <c:pt idx="114701">
                  <c:v>295.70052083333331</c:v>
                </c:pt>
                <c:pt idx="114702">
                  <c:v>295.703125</c:v>
                </c:pt>
                <c:pt idx="114703">
                  <c:v>295.70572916666669</c:v>
                </c:pt>
                <c:pt idx="114704">
                  <c:v>295.70833333333331</c:v>
                </c:pt>
                <c:pt idx="114705">
                  <c:v>295.7109375</c:v>
                </c:pt>
                <c:pt idx="114706">
                  <c:v>295.71354166666669</c:v>
                </c:pt>
                <c:pt idx="114707">
                  <c:v>295.71614583333331</c:v>
                </c:pt>
                <c:pt idx="114708">
                  <c:v>295.71875</c:v>
                </c:pt>
                <c:pt idx="114709">
                  <c:v>295.72135416666669</c:v>
                </c:pt>
                <c:pt idx="114710">
                  <c:v>295.72395833333331</c:v>
                </c:pt>
                <c:pt idx="114711">
                  <c:v>295.7265625</c:v>
                </c:pt>
                <c:pt idx="114712">
                  <c:v>295.72916666666669</c:v>
                </c:pt>
                <c:pt idx="114713">
                  <c:v>295.73177083333331</c:v>
                </c:pt>
                <c:pt idx="114714">
                  <c:v>295.734375</c:v>
                </c:pt>
                <c:pt idx="114715">
                  <c:v>295.73697916666669</c:v>
                </c:pt>
                <c:pt idx="114716">
                  <c:v>295.73958333333331</c:v>
                </c:pt>
                <c:pt idx="114717">
                  <c:v>295.7421875</c:v>
                </c:pt>
                <c:pt idx="114718">
                  <c:v>295.74479166666669</c:v>
                </c:pt>
                <c:pt idx="114719">
                  <c:v>295.74739583333331</c:v>
                </c:pt>
                <c:pt idx="114720">
                  <c:v>295.75</c:v>
                </c:pt>
                <c:pt idx="114721">
                  <c:v>295.75260416666669</c:v>
                </c:pt>
                <c:pt idx="114722">
                  <c:v>295.75520833333331</c:v>
                </c:pt>
                <c:pt idx="114723">
                  <c:v>295.7578125</c:v>
                </c:pt>
                <c:pt idx="114724">
                  <c:v>295.76041666666669</c:v>
                </c:pt>
                <c:pt idx="114725">
                  <c:v>295.76302083333331</c:v>
                </c:pt>
                <c:pt idx="114726">
                  <c:v>295.765625</c:v>
                </c:pt>
                <c:pt idx="114727">
                  <c:v>295.76822916666669</c:v>
                </c:pt>
                <c:pt idx="114728">
                  <c:v>295.77083333333331</c:v>
                </c:pt>
                <c:pt idx="114729">
                  <c:v>295.7734375</c:v>
                </c:pt>
                <c:pt idx="114730">
                  <c:v>295.77604166666669</c:v>
                </c:pt>
                <c:pt idx="114731">
                  <c:v>295.77864583333331</c:v>
                </c:pt>
                <c:pt idx="114732">
                  <c:v>295.78125</c:v>
                </c:pt>
                <c:pt idx="114733">
                  <c:v>295.78385416666669</c:v>
                </c:pt>
                <c:pt idx="114734">
                  <c:v>295.78645833333331</c:v>
                </c:pt>
                <c:pt idx="114735">
                  <c:v>295.7890625</c:v>
                </c:pt>
                <c:pt idx="114736">
                  <c:v>295.79166666666669</c:v>
                </c:pt>
                <c:pt idx="114737">
                  <c:v>295.79427083333331</c:v>
                </c:pt>
                <c:pt idx="114738">
                  <c:v>295.796875</c:v>
                </c:pt>
                <c:pt idx="114739">
                  <c:v>295.79947916666669</c:v>
                </c:pt>
                <c:pt idx="114740">
                  <c:v>295.80208333333331</c:v>
                </c:pt>
                <c:pt idx="114741">
                  <c:v>295.8046875</c:v>
                </c:pt>
                <c:pt idx="114742">
                  <c:v>295.80729166666669</c:v>
                </c:pt>
                <c:pt idx="114743">
                  <c:v>295.80989583333331</c:v>
                </c:pt>
                <c:pt idx="114744">
                  <c:v>295.8125</c:v>
                </c:pt>
                <c:pt idx="114745">
                  <c:v>295.81510416666669</c:v>
                </c:pt>
                <c:pt idx="114746">
                  <c:v>295.81770833333331</c:v>
                </c:pt>
                <c:pt idx="114747">
                  <c:v>295.8203125</c:v>
                </c:pt>
                <c:pt idx="114748">
                  <c:v>295.82291666666669</c:v>
                </c:pt>
                <c:pt idx="114749">
                  <c:v>295.82552083333331</c:v>
                </c:pt>
                <c:pt idx="114750">
                  <c:v>295.828125</c:v>
                </c:pt>
                <c:pt idx="114751">
                  <c:v>295.83072916666669</c:v>
                </c:pt>
                <c:pt idx="114752">
                  <c:v>295.83333333333331</c:v>
                </c:pt>
                <c:pt idx="114753">
                  <c:v>295.8359375</c:v>
                </c:pt>
                <c:pt idx="114754">
                  <c:v>295.83854166666669</c:v>
                </c:pt>
                <c:pt idx="114755">
                  <c:v>295.84114583333331</c:v>
                </c:pt>
                <c:pt idx="114756">
                  <c:v>295.84375</c:v>
                </c:pt>
                <c:pt idx="114757">
                  <c:v>295.84635416666669</c:v>
                </c:pt>
                <c:pt idx="114758">
                  <c:v>295.84895833333331</c:v>
                </c:pt>
                <c:pt idx="114759">
                  <c:v>295.8515625</c:v>
                </c:pt>
                <c:pt idx="114760">
                  <c:v>295.85416666666669</c:v>
                </c:pt>
                <c:pt idx="114761">
                  <c:v>295.85677083333331</c:v>
                </c:pt>
                <c:pt idx="114762">
                  <c:v>295.859375</c:v>
                </c:pt>
                <c:pt idx="114763">
                  <c:v>295.86197916666669</c:v>
                </c:pt>
                <c:pt idx="114764">
                  <c:v>295.86458333333331</c:v>
                </c:pt>
                <c:pt idx="114765">
                  <c:v>295.8671875</c:v>
                </c:pt>
                <c:pt idx="114766">
                  <c:v>295.86979166666669</c:v>
                </c:pt>
                <c:pt idx="114767">
                  <c:v>295.87239583333331</c:v>
                </c:pt>
                <c:pt idx="114768">
                  <c:v>295.875</c:v>
                </c:pt>
                <c:pt idx="114769">
                  <c:v>295.87760416666669</c:v>
                </c:pt>
                <c:pt idx="114770">
                  <c:v>295.88020833333331</c:v>
                </c:pt>
                <c:pt idx="114771">
                  <c:v>295.8828125</c:v>
                </c:pt>
                <c:pt idx="114772">
                  <c:v>295.88541666666669</c:v>
                </c:pt>
                <c:pt idx="114773">
                  <c:v>295.88802083333331</c:v>
                </c:pt>
                <c:pt idx="114774">
                  <c:v>295.890625</c:v>
                </c:pt>
                <c:pt idx="114775">
                  <c:v>295.89322916666669</c:v>
                </c:pt>
                <c:pt idx="114776">
                  <c:v>295.89583333333331</c:v>
                </c:pt>
                <c:pt idx="114777">
                  <c:v>295.8984375</c:v>
                </c:pt>
                <c:pt idx="114778">
                  <c:v>295.90104166666669</c:v>
                </c:pt>
                <c:pt idx="114779">
                  <c:v>295.90364583333331</c:v>
                </c:pt>
                <c:pt idx="114780">
                  <c:v>295.90625</c:v>
                </c:pt>
                <c:pt idx="114781">
                  <c:v>295.90885416666669</c:v>
                </c:pt>
                <c:pt idx="114782">
                  <c:v>295.91145833333331</c:v>
                </c:pt>
                <c:pt idx="114783">
                  <c:v>295.9140625</c:v>
                </c:pt>
                <c:pt idx="114784">
                  <c:v>295.91666666666669</c:v>
                </c:pt>
                <c:pt idx="114785">
                  <c:v>295.91927083333331</c:v>
                </c:pt>
                <c:pt idx="114786">
                  <c:v>295.921875</c:v>
                </c:pt>
                <c:pt idx="114787">
                  <c:v>295.92447916666669</c:v>
                </c:pt>
                <c:pt idx="114788">
                  <c:v>295.92708333333331</c:v>
                </c:pt>
                <c:pt idx="114789">
                  <c:v>295.9296875</c:v>
                </c:pt>
                <c:pt idx="114790">
                  <c:v>295.93229166666669</c:v>
                </c:pt>
                <c:pt idx="114791">
                  <c:v>295.93489583333331</c:v>
                </c:pt>
                <c:pt idx="114792">
                  <c:v>295.9375</c:v>
                </c:pt>
                <c:pt idx="114793">
                  <c:v>295.94010416666669</c:v>
                </c:pt>
                <c:pt idx="114794">
                  <c:v>295.94270833333331</c:v>
                </c:pt>
                <c:pt idx="114795">
                  <c:v>295.9453125</c:v>
                </c:pt>
                <c:pt idx="114796">
                  <c:v>295.94791666666669</c:v>
                </c:pt>
                <c:pt idx="114797">
                  <c:v>295.95052083333331</c:v>
                </c:pt>
                <c:pt idx="114798">
                  <c:v>295.953125</c:v>
                </c:pt>
                <c:pt idx="114799">
                  <c:v>295.95572916666669</c:v>
                </c:pt>
                <c:pt idx="114800">
                  <c:v>295.95833333333331</c:v>
                </c:pt>
                <c:pt idx="114801">
                  <c:v>295.9609375</c:v>
                </c:pt>
                <c:pt idx="114802">
                  <c:v>295.96354166666669</c:v>
                </c:pt>
                <c:pt idx="114803">
                  <c:v>295.96614583333331</c:v>
                </c:pt>
                <c:pt idx="114804">
                  <c:v>295.96875</c:v>
                </c:pt>
                <c:pt idx="114805">
                  <c:v>295.97135416666669</c:v>
                </c:pt>
                <c:pt idx="114806">
                  <c:v>295.97395833333331</c:v>
                </c:pt>
                <c:pt idx="114807">
                  <c:v>295.9765625</c:v>
                </c:pt>
                <c:pt idx="114808">
                  <c:v>295.97916666666669</c:v>
                </c:pt>
                <c:pt idx="114809">
                  <c:v>295.98177083333331</c:v>
                </c:pt>
                <c:pt idx="114810">
                  <c:v>295.984375</c:v>
                </c:pt>
                <c:pt idx="114811">
                  <c:v>295.98697916666669</c:v>
                </c:pt>
                <c:pt idx="114812">
                  <c:v>295.98958333333331</c:v>
                </c:pt>
                <c:pt idx="114813">
                  <c:v>295.9921875</c:v>
                </c:pt>
                <c:pt idx="114814">
                  <c:v>295.99479166666669</c:v>
                </c:pt>
                <c:pt idx="114815">
                  <c:v>295.99739583333331</c:v>
                </c:pt>
                <c:pt idx="114816">
                  <c:v>296</c:v>
                </c:pt>
                <c:pt idx="114817">
                  <c:v>296.00260416666669</c:v>
                </c:pt>
                <c:pt idx="114818">
                  <c:v>296.00520833333331</c:v>
                </c:pt>
                <c:pt idx="114819">
                  <c:v>296.0078125</c:v>
                </c:pt>
                <c:pt idx="114820">
                  <c:v>296.01041666666669</c:v>
                </c:pt>
                <c:pt idx="114821">
                  <c:v>296.01302083333331</c:v>
                </c:pt>
                <c:pt idx="114822">
                  <c:v>296.015625</c:v>
                </c:pt>
                <c:pt idx="114823">
                  <c:v>296.01822916666669</c:v>
                </c:pt>
                <c:pt idx="114824">
                  <c:v>296.02083333333331</c:v>
                </c:pt>
                <c:pt idx="114825">
                  <c:v>296.0234375</c:v>
                </c:pt>
                <c:pt idx="114826">
                  <c:v>296.02604166666669</c:v>
                </c:pt>
                <c:pt idx="114827">
                  <c:v>296.02864583333331</c:v>
                </c:pt>
                <c:pt idx="114828">
                  <c:v>296.03125</c:v>
                </c:pt>
                <c:pt idx="114829">
                  <c:v>296.03385416666669</c:v>
                </c:pt>
                <c:pt idx="114830">
                  <c:v>296.03645833333331</c:v>
                </c:pt>
                <c:pt idx="114831">
                  <c:v>296.0390625</c:v>
                </c:pt>
                <c:pt idx="114832">
                  <c:v>296.04166666666669</c:v>
                </c:pt>
                <c:pt idx="114833">
                  <c:v>296.04427083333331</c:v>
                </c:pt>
                <c:pt idx="114834">
                  <c:v>296.046875</c:v>
                </c:pt>
                <c:pt idx="114835">
                  <c:v>296.04947916666669</c:v>
                </c:pt>
                <c:pt idx="114836">
                  <c:v>296.05208333333331</c:v>
                </c:pt>
                <c:pt idx="114837">
                  <c:v>296.0546875</c:v>
                </c:pt>
                <c:pt idx="114838">
                  <c:v>296.05729166666669</c:v>
                </c:pt>
                <c:pt idx="114839">
                  <c:v>296.05989583333331</c:v>
                </c:pt>
                <c:pt idx="114840">
                  <c:v>296.0625</c:v>
                </c:pt>
                <c:pt idx="114841">
                  <c:v>296.06510416666669</c:v>
                </c:pt>
                <c:pt idx="114842">
                  <c:v>296.06770833333331</c:v>
                </c:pt>
                <c:pt idx="114843">
                  <c:v>296.0703125</c:v>
                </c:pt>
                <c:pt idx="114844">
                  <c:v>296.07291666666669</c:v>
                </c:pt>
                <c:pt idx="114845">
                  <c:v>296.07552083333331</c:v>
                </c:pt>
                <c:pt idx="114846">
                  <c:v>296.078125</c:v>
                </c:pt>
                <c:pt idx="114847">
                  <c:v>296.08072916666669</c:v>
                </c:pt>
                <c:pt idx="114848">
                  <c:v>296.08333333333331</c:v>
                </c:pt>
                <c:pt idx="114849">
                  <c:v>296.0859375</c:v>
                </c:pt>
                <c:pt idx="114850">
                  <c:v>296.08854166666669</c:v>
                </c:pt>
                <c:pt idx="114851">
                  <c:v>296.09114583333331</c:v>
                </c:pt>
                <c:pt idx="114852">
                  <c:v>296.09375</c:v>
                </c:pt>
                <c:pt idx="114853">
                  <c:v>296.09635416666669</c:v>
                </c:pt>
                <c:pt idx="114854">
                  <c:v>296.09895833333331</c:v>
                </c:pt>
                <c:pt idx="114855">
                  <c:v>296.1015625</c:v>
                </c:pt>
                <c:pt idx="114856">
                  <c:v>296.10416666666669</c:v>
                </c:pt>
                <c:pt idx="114857">
                  <c:v>296.10677083333331</c:v>
                </c:pt>
                <c:pt idx="114858">
                  <c:v>296.109375</c:v>
                </c:pt>
                <c:pt idx="114859">
                  <c:v>296.11197916666669</c:v>
                </c:pt>
                <c:pt idx="114860">
                  <c:v>296.11458333333331</c:v>
                </c:pt>
                <c:pt idx="114861">
                  <c:v>296.1171875</c:v>
                </c:pt>
                <c:pt idx="114862">
                  <c:v>296.11979166666669</c:v>
                </c:pt>
                <c:pt idx="114863">
                  <c:v>296.12239583333331</c:v>
                </c:pt>
                <c:pt idx="114864">
                  <c:v>296.125</c:v>
                </c:pt>
                <c:pt idx="114865">
                  <c:v>296.12760416666669</c:v>
                </c:pt>
                <c:pt idx="114866">
                  <c:v>296.13020833333331</c:v>
                </c:pt>
                <c:pt idx="114867">
                  <c:v>296.1328125</c:v>
                </c:pt>
                <c:pt idx="114868">
                  <c:v>296.13541666666669</c:v>
                </c:pt>
                <c:pt idx="114869">
                  <c:v>296.13802083333331</c:v>
                </c:pt>
                <c:pt idx="114870">
                  <c:v>296.140625</c:v>
                </c:pt>
                <c:pt idx="114871">
                  <c:v>296.14322916666669</c:v>
                </c:pt>
                <c:pt idx="114872">
                  <c:v>296.14583333333331</c:v>
                </c:pt>
                <c:pt idx="114873">
                  <c:v>296.1484375</c:v>
                </c:pt>
                <c:pt idx="114874">
                  <c:v>296.15104166666669</c:v>
                </c:pt>
                <c:pt idx="114875">
                  <c:v>296.15364583333331</c:v>
                </c:pt>
                <c:pt idx="114876">
                  <c:v>296.15625</c:v>
                </c:pt>
                <c:pt idx="114877">
                  <c:v>296.15885416666669</c:v>
                </c:pt>
                <c:pt idx="114878">
                  <c:v>296.16145833333331</c:v>
                </c:pt>
                <c:pt idx="114879">
                  <c:v>296.1640625</c:v>
                </c:pt>
                <c:pt idx="114880">
                  <c:v>296.16666666666669</c:v>
                </c:pt>
                <c:pt idx="114881">
                  <c:v>296.16927083333331</c:v>
                </c:pt>
                <c:pt idx="114882">
                  <c:v>296.171875</c:v>
                </c:pt>
                <c:pt idx="114883">
                  <c:v>296.17447916666669</c:v>
                </c:pt>
                <c:pt idx="114884">
                  <c:v>296.17708333333331</c:v>
                </c:pt>
                <c:pt idx="114885">
                  <c:v>296.1796875</c:v>
                </c:pt>
                <c:pt idx="114886">
                  <c:v>296.18229166666669</c:v>
                </c:pt>
                <c:pt idx="114887">
                  <c:v>296.18489583333331</c:v>
                </c:pt>
                <c:pt idx="114888">
                  <c:v>296.1875</c:v>
                </c:pt>
                <c:pt idx="114889">
                  <c:v>296.19010416666669</c:v>
                </c:pt>
                <c:pt idx="114890">
                  <c:v>296.19270833333331</c:v>
                </c:pt>
                <c:pt idx="114891">
                  <c:v>296.1953125</c:v>
                </c:pt>
                <c:pt idx="114892">
                  <c:v>296.19791666666669</c:v>
                </c:pt>
                <c:pt idx="114893">
                  <c:v>296.20052083333331</c:v>
                </c:pt>
                <c:pt idx="114894">
                  <c:v>296.203125</c:v>
                </c:pt>
                <c:pt idx="114895">
                  <c:v>296.20572916666669</c:v>
                </c:pt>
                <c:pt idx="114896">
                  <c:v>296.20833333333331</c:v>
                </c:pt>
                <c:pt idx="114897">
                  <c:v>296.2109375</c:v>
                </c:pt>
                <c:pt idx="114898">
                  <c:v>296.21354166666669</c:v>
                </c:pt>
                <c:pt idx="114899">
                  <c:v>296.21614583333331</c:v>
                </c:pt>
                <c:pt idx="114900">
                  <c:v>296.21875</c:v>
                </c:pt>
                <c:pt idx="114901">
                  <c:v>296.22135416666669</c:v>
                </c:pt>
                <c:pt idx="114902">
                  <c:v>296.22395833333331</c:v>
                </c:pt>
                <c:pt idx="114903">
                  <c:v>296.2265625</c:v>
                </c:pt>
                <c:pt idx="114904">
                  <c:v>296.22916666666669</c:v>
                </c:pt>
                <c:pt idx="114905">
                  <c:v>296.23177083333331</c:v>
                </c:pt>
                <c:pt idx="114906">
                  <c:v>296.234375</c:v>
                </c:pt>
                <c:pt idx="114907">
                  <c:v>296.23697916666669</c:v>
                </c:pt>
                <c:pt idx="114908">
                  <c:v>296.23958333333331</c:v>
                </c:pt>
                <c:pt idx="114909">
                  <c:v>296.2421875</c:v>
                </c:pt>
                <c:pt idx="114910">
                  <c:v>296.24479166666669</c:v>
                </c:pt>
                <c:pt idx="114911">
                  <c:v>296.24739583333331</c:v>
                </c:pt>
                <c:pt idx="114912">
                  <c:v>296.25</c:v>
                </c:pt>
                <c:pt idx="114913">
                  <c:v>296.25260416666669</c:v>
                </c:pt>
                <c:pt idx="114914">
                  <c:v>296.25520833333331</c:v>
                </c:pt>
                <c:pt idx="114915">
                  <c:v>296.2578125</c:v>
                </c:pt>
                <c:pt idx="114916">
                  <c:v>296.26041666666669</c:v>
                </c:pt>
                <c:pt idx="114917">
                  <c:v>296.26302083333331</c:v>
                </c:pt>
                <c:pt idx="114918">
                  <c:v>296.265625</c:v>
                </c:pt>
                <c:pt idx="114919">
                  <c:v>296.26822916666669</c:v>
                </c:pt>
                <c:pt idx="114920">
                  <c:v>296.27083333333331</c:v>
                </c:pt>
                <c:pt idx="114921">
                  <c:v>296.2734375</c:v>
                </c:pt>
                <c:pt idx="114922">
                  <c:v>296.27604166666669</c:v>
                </c:pt>
                <c:pt idx="114923">
                  <c:v>296.27864583333331</c:v>
                </c:pt>
                <c:pt idx="114924">
                  <c:v>296.28125</c:v>
                </c:pt>
                <c:pt idx="114925">
                  <c:v>296.28385416666669</c:v>
                </c:pt>
                <c:pt idx="114926">
                  <c:v>296.28645833333331</c:v>
                </c:pt>
                <c:pt idx="114927">
                  <c:v>296.2890625</c:v>
                </c:pt>
                <c:pt idx="114928">
                  <c:v>296.29166666666669</c:v>
                </c:pt>
                <c:pt idx="114929">
                  <c:v>296.29427083333331</c:v>
                </c:pt>
                <c:pt idx="114930">
                  <c:v>296.296875</c:v>
                </c:pt>
                <c:pt idx="114931">
                  <c:v>296.29947916666669</c:v>
                </c:pt>
                <c:pt idx="114932">
                  <c:v>296.30208333333331</c:v>
                </c:pt>
                <c:pt idx="114933">
                  <c:v>296.3046875</c:v>
                </c:pt>
                <c:pt idx="114934">
                  <c:v>296.30729166666669</c:v>
                </c:pt>
                <c:pt idx="114935">
                  <c:v>296.30989583333331</c:v>
                </c:pt>
                <c:pt idx="114936">
                  <c:v>296.3125</c:v>
                </c:pt>
                <c:pt idx="114937">
                  <c:v>296.31510416666669</c:v>
                </c:pt>
                <c:pt idx="114938">
                  <c:v>296.31770833333331</c:v>
                </c:pt>
                <c:pt idx="114939">
                  <c:v>296.3203125</c:v>
                </c:pt>
                <c:pt idx="114940">
                  <c:v>296.32291666666669</c:v>
                </c:pt>
                <c:pt idx="114941">
                  <c:v>296.32552083333331</c:v>
                </c:pt>
                <c:pt idx="114942">
                  <c:v>296.328125</c:v>
                </c:pt>
                <c:pt idx="114943">
                  <c:v>296.33072916666669</c:v>
                </c:pt>
                <c:pt idx="114944">
                  <c:v>296.33333333333331</c:v>
                </c:pt>
                <c:pt idx="114945">
                  <c:v>296.3359375</c:v>
                </c:pt>
                <c:pt idx="114946">
                  <c:v>296.33854166666669</c:v>
                </c:pt>
                <c:pt idx="114947">
                  <c:v>296.34114583333331</c:v>
                </c:pt>
                <c:pt idx="114948">
                  <c:v>296.34375</c:v>
                </c:pt>
                <c:pt idx="114949">
                  <c:v>296.34635416666669</c:v>
                </c:pt>
                <c:pt idx="114950">
                  <c:v>296.34895833333331</c:v>
                </c:pt>
                <c:pt idx="114951">
                  <c:v>296.3515625</c:v>
                </c:pt>
                <c:pt idx="114952">
                  <c:v>296.35416666666669</c:v>
                </c:pt>
                <c:pt idx="114953">
                  <c:v>296.35677083333331</c:v>
                </c:pt>
                <c:pt idx="114954">
                  <c:v>296.359375</c:v>
                </c:pt>
                <c:pt idx="114955">
                  <c:v>296.36197916666669</c:v>
                </c:pt>
                <c:pt idx="114956">
                  <c:v>296.36458333333331</c:v>
                </c:pt>
                <c:pt idx="114957">
                  <c:v>296.3671875</c:v>
                </c:pt>
                <c:pt idx="114958">
                  <c:v>296.36979166666669</c:v>
                </c:pt>
                <c:pt idx="114959">
                  <c:v>296.37239583333331</c:v>
                </c:pt>
                <c:pt idx="114960">
                  <c:v>296.375</c:v>
                </c:pt>
                <c:pt idx="114961">
                  <c:v>296.37760416666669</c:v>
                </c:pt>
                <c:pt idx="114962">
                  <c:v>296.38020833333331</c:v>
                </c:pt>
                <c:pt idx="114963">
                  <c:v>296.3828125</c:v>
                </c:pt>
                <c:pt idx="114964">
                  <c:v>296.38541666666669</c:v>
                </c:pt>
                <c:pt idx="114965">
                  <c:v>296.38802083333331</c:v>
                </c:pt>
                <c:pt idx="114966">
                  <c:v>296.390625</c:v>
                </c:pt>
                <c:pt idx="114967">
                  <c:v>296.39322916666669</c:v>
                </c:pt>
                <c:pt idx="114968">
                  <c:v>296.39583333333331</c:v>
                </c:pt>
                <c:pt idx="114969">
                  <c:v>296.3984375</c:v>
                </c:pt>
                <c:pt idx="114970">
                  <c:v>296.40104166666669</c:v>
                </c:pt>
                <c:pt idx="114971">
                  <c:v>296.40364583333331</c:v>
                </c:pt>
                <c:pt idx="114972">
                  <c:v>296.40625</c:v>
                </c:pt>
                <c:pt idx="114973">
                  <c:v>296.40885416666669</c:v>
                </c:pt>
                <c:pt idx="114974">
                  <c:v>296.41145833333331</c:v>
                </c:pt>
                <c:pt idx="114975">
                  <c:v>296.4140625</c:v>
                </c:pt>
                <c:pt idx="114976">
                  <c:v>296.41666666666669</c:v>
                </c:pt>
                <c:pt idx="114977">
                  <c:v>296.41927083333331</c:v>
                </c:pt>
                <c:pt idx="114978">
                  <c:v>296.421875</c:v>
                </c:pt>
                <c:pt idx="114979">
                  <c:v>296.42447916666669</c:v>
                </c:pt>
                <c:pt idx="114980">
                  <c:v>296.42708333333331</c:v>
                </c:pt>
                <c:pt idx="114981">
                  <c:v>296.4296875</c:v>
                </c:pt>
                <c:pt idx="114982">
                  <c:v>296.43229166666669</c:v>
                </c:pt>
                <c:pt idx="114983">
                  <c:v>296.43489583333331</c:v>
                </c:pt>
                <c:pt idx="114984">
                  <c:v>296.4375</c:v>
                </c:pt>
                <c:pt idx="114985">
                  <c:v>296.44010416666669</c:v>
                </c:pt>
                <c:pt idx="114986">
                  <c:v>296.44270833333331</c:v>
                </c:pt>
                <c:pt idx="114987">
                  <c:v>296.4453125</c:v>
                </c:pt>
                <c:pt idx="114988">
                  <c:v>296.44791666666669</c:v>
                </c:pt>
                <c:pt idx="114989">
                  <c:v>296.45052083333331</c:v>
                </c:pt>
                <c:pt idx="114990">
                  <c:v>296.453125</c:v>
                </c:pt>
                <c:pt idx="114991">
                  <c:v>296.45572916666669</c:v>
                </c:pt>
                <c:pt idx="114992">
                  <c:v>296.45833333333331</c:v>
                </c:pt>
                <c:pt idx="114993">
                  <c:v>296.4609375</c:v>
                </c:pt>
                <c:pt idx="114994">
                  <c:v>296.46354166666669</c:v>
                </c:pt>
                <c:pt idx="114995">
                  <c:v>296.46614583333331</c:v>
                </c:pt>
                <c:pt idx="114996">
                  <c:v>296.46875</c:v>
                </c:pt>
                <c:pt idx="114997">
                  <c:v>296.47135416666669</c:v>
                </c:pt>
                <c:pt idx="114998">
                  <c:v>296.47395833333331</c:v>
                </c:pt>
                <c:pt idx="114999">
                  <c:v>296.4765625</c:v>
                </c:pt>
                <c:pt idx="115000">
                  <c:v>296.47916666666669</c:v>
                </c:pt>
                <c:pt idx="115001">
                  <c:v>296.48177083333331</c:v>
                </c:pt>
                <c:pt idx="115002">
                  <c:v>296.484375</c:v>
                </c:pt>
                <c:pt idx="115003">
                  <c:v>296.48697916666669</c:v>
                </c:pt>
                <c:pt idx="115004">
                  <c:v>296.48958333333331</c:v>
                </c:pt>
                <c:pt idx="115005">
                  <c:v>296.4921875</c:v>
                </c:pt>
                <c:pt idx="115006">
                  <c:v>296.49479166666669</c:v>
                </c:pt>
                <c:pt idx="115007">
                  <c:v>296.49739583333331</c:v>
                </c:pt>
                <c:pt idx="115008">
                  <c:v>296.5</c:v>
                </c:pt>
                <c:pt idx="115009">
                  <c:v>296.50260416666669</c:v>
                </c:pt>
                <c:pt idx="115010">
                  <c:v>296.50520833333331</c:v>
                </c:pt>
                <c:pt idx="115011">
                  <c:v>296.5078125</c:v>
                </c:pt>
                <c:pt idx="115012">
                  <c:v>296.51041666666669</c:v>
                </c:pt>
                <c:pt idx="115013">
                  <c:v>296.51302083333331</c:v>
                </c:pt>
                <c:pt idx="115014">
                  <c:v>296.515625</c:v>
                </c:pt>
                <c:pt idx="115015">
                  <c:v>296.51822916666669</c:v>
                </c:pt>
                <c:pt idx="115016">
                  <c:v>296.52083333333331</c:v>
                </c:pt>
                <c:pt idx="115017">
                  <c:v>296.5234375</c:v>
                </c:pt>
                <c:pt idx="115018">
                  <c:v>296.52604166666669</c:v>
                </c:pt>
                <c:pt idx="115019">
                  <c:v>296.52864583333331</c:v>
                </c:pt>
                <c:pt idx="115020">
                  <c:v>296.53125</c:v>
                </c:pt>
                <c:pt idx="115021">
                  <c:v>296.53385416666669</c:v>
                </c:pt>
                <c:pt idx="115022">
                  <c:v>296.53645833333331</c:v>
                </c:pt>
                <c:pt idx="115023">
                  <c:v>296.5390625</c:v>
                </c:pt>
                <c:pt idx="115024">
                  <c:v>296.54166666666669</c:v>
                </c:pt>
                <c:pt idx="115025">
                  <c:v>296.54427083333331</c:v>
                </c:pt>
                <c:pt idx="115026">
                  <c:v>296.546875</c:v>
                </c:pt>
                <c:pt idx="115027">
                  <c:v>296.54947916666669</c:v>
                </c:pt>
                <c:pt idx="115028">
                  <c:v>296.55208333333331</c:v>
                </c:pt>
                <c:pt idx="115029">
                  <c:v>296.5546875</c:v>
                </c:pt>
                <c:pt idx="115030">
                  <c:v>296.55729166666669</c:v>
                </c:pt>
                <c:pt idx="115031">
                  <c:v>296.55989583333331</c:v>
                </c:pt>
                <c:pt idx="115032">
                  <c:v>296.5625</c:v>
                </c:pt>
                <c:pt idx="115033">
                  <c:v>296.56510416666669</c:v>
                </c:pt>
                <c:pt idx="115034">
                  <c:v>296.56770833333331</c:v>
                </c:pt>
                <c:pt idx="115035">
                  <c:v>296.5703125</c:v>
                </c:pt>
                <c:pt idx="115036">
                  <c:v>296.57291666666669</c:v>
                </c:pt>
                <c:pt idx="115037">
                  <c:v>296.57552083333331</c:v>
                </c:pt>
                <c:pt idx="115038">
                  <c:v>296.578125</c:v>
                </c:pt>
                <c:pt idx="115039">
                  <c:v>296.58072916666669</c:v>
                </c:pt>
                <c:pt idx="115040">
                  <c:v>296.58333333333331</c:v>
                </c:pt>
                <c:pt idx="115041">
                  <c:v>296.5859375</c:v>
                </c:pt>
                <c:pt idx="115042">
                  <c:v>296.58854166666669</c:v>
                </c:pt>
                <c:pt idx="115043">
                  <c:v>296.59114583333331</c:v>
                </c:pt>
                <c:pt idx="115044">
                  <c:v>296.59375</c:v>
                </c:pt>
                <c:pt idx="115045">
                  <c:v>296.59635416666669</c:v>
                </c:pt>
                <c:pt idx="115046">
                  <c:v>296.59895833333331</c:v>
                </c:pt>
                <c:pt idx="115047">
                  <c:v>296.6015625</c:v>
                </c:pt>
                <c:pt idx="115048">
                  <c:v>296.60416666666669</c:v>
                </c:pt>
                <c:pt idx="115049">
                  <c:v>296.60677083333331</c:v>
                </c:pt>
                <c:pt idx="115050">
                  <c:v>296.609375</c:v>
                </c:pt>
                <c:pt idx="115051">
                  <c:v>296.61197916666669</c:v>
                </c:pt>
                <c:pt idx="115052">
                  <c:v>296.61458333333331</c:v>
                </c:pt>
                <c:pt idx="115053">
                  <c:v>296.6171875</c:v>
                </c:pt>
                <c:pt idx="115054">
                  <c:v>296.61979166666669</c:v>
                </c:pt>
                <c:pt idx="115055">
                  <c:v>296.62239583333331</c:v>
                </c:pt>
                <c:pt idx="115056">
                  <c:v>296.625</c:v>
                </c:pt>
                <c:pt idx="115057">
                  <c:v>296.62760416666669</c:v>
                </c:pt>
                <c:pt idx="115058">
                  <c:v>296.63020833333331</c:v>
                </c:pt>
                <c:pt idx="115059">
                  <c:v>296.6328125</c:v>
                </c:pt>
                <c:pt idx="115060">
                  <c:v>296.63541666666669</c:v>
                </c:pt>
                <c:pt idx="115061">
                  <c:v>296.63802083333331</c:v>
                </c:pt>
                <c:pt idx="115062">
                  <c:v>296.640625</c:v>
                </c:pt>
                <c:pt idx="115063">
                  <c:v>296.64322916666669</c:v>
                </c:pt>
                <c:pt idx="115064">
                  <c:v>296.64583333333331</c:v>
                </c:pt>
                <c:pt idx="115065">
                  <c:v>296.6484375</c:v>
                </c:pt>
                <c:pt idx="115066">
                  <c:v>296.65104166666669</c:v>
                </c:pt>
                <c:pt idx="115067">
                  <c:v>296.65364583333331</c:v>
                </c:pt>
                <c:pt idx="115068">
                  <c:v>296.65625</c:v>
                </c:pt>
                <c:pt idx="115069">
                  <c:v>296.65885416666669</c:v>
                </c:pt>
                <c:pt idx="115070">
                  <c:v>296.66145833333331</c:v>
                </c:pt>
                <c:pt idx="115071">
                  <c:v>296.6640625</c:v>
                </c:pt>
                <c:pt idx="115072">
                  <c:v>296.66666666666669</c:v>
                </c:pt>
                <c:pt idx="115073">
                  <c:v>296.66927083333331</c:v>
                </c:pt>
                <c:pt idx="115074">
                  <c:v>296.671875</c:v>
                </c:pt>
                <c:pt idx="115075">
                  <c:v>296.67447916666669</c:v>
                </c:pt>
                <c:pt idx="115076">
                  <c:v>296.67708333333331</c:v>
                </c:pt>
                <c:pt idx="115077">
                  <c:v>296.6796875</c:v>
                </c:pt>
                <c:pt idx="115078">
                  <c:v>296.68229166666669</c:v>
                </c:pt>
                <c:pt idx="115079">
                  <c:v>296.68489583333331</c:v>
                </c:pt>
                <c:pt idx="115080">
                  <c:v>296.6875</c:v>
                </c:pt>
                <c:pt idx="115081">
                  <c:v>296.69010416666669</c:v>
                </c:pt>
                <c:pt idx="115082">
                  <c:v>296.69270833333331</c:v>
                </c:pt>
                <c:pt idx="115083">
                  <c:v>296.6953125</c:v>
                </c:pt>
                <c:pt idx="115084">
                  <c:v>296.69791666666669</c:v>
                </c:pt>
                <c:pt idx="115085">
                  <c:v>296.70052083333331</c:v>
                </c:pt>
                <c:pt idx="115086">
                  <c:v>296.703125</c:v>
                </c:pt>
                <c:pt idx="115087">
                  <c:v>296.70572916666669</c:v>
                </c:pt>
                <c:pt idx="115088">
                  <c:v>296.70833333333331</c:v>
                </c:pt>
                <c:pt idx="115089">
                  <c:v>296.7109375</c:v>
                </c:pt>
                <c:pt idx="115090">
                  <c:v>296.71354166666669</c:v>
                </c:pt>
                <c:pt idx="115091">
                  <c:v>296.71614583333331</c:v>
                </c:pt>
                <c:pt idx="115092">
                  <c:v>296.71875</c:v>
                </c:pt>
                <c:pt idx="115093">
                  <c:v>296.72135416666669</c:v>
                </c:pt>
                <c:pt idx="115094">
                  <c:v>296.72395833333331</c:v>
                </c:pt>
                <c:pt idx="115095">
                  <c:v>296.7265625</c:v>
                </c:pt>
                <c:pt idx="115096">
                  <c:v>296.72916666666669</c:v>
                </c:pt>
                <c:pt idx="115097">
                  <c:v>296.73177083333331</c:v>
                </c:pt>
                <c:pt idx="115098">
                  <c:v>296.734375</c:v>
                </c:pt>
                <c:pt idx="115099">
                  <c:v>296.73697916666669</c:v>
                </c:pt>
                <c:pt idx="115100">
                  <c:v>296.73958333333331</c:v>
                </c:pt>
                <c:pt idx="115101">
                  <c:v>296.7421875</c:v>
                </c:pt>
                <c:pt idx="115102">
                  <c:v>296.74479166666669</c:v>
                </c:pt>
                <c:pt idx="115103">
                  <c:v>296.74739583333331</c:v>
                </c:pt>
                <c:pt idx="115104">
                  <c:v>296.75</c:v>
                </c:pt>
                <c:pt idx="115105">
                  <c:v>296.75260416666669</c:v>
                </c:pt>
                <c:pt idx="115106">
                  <c:v>296.75520833333331</c:v>
                </c:pt>
                <c:pt idx="115107">
                  <c:v>296.7578125</c:v>
                </c:pt>
                <c:pt idx="115108">
                  <c:v>296.76041666666669</c:v>
                </c:pt>
                <c:pt idx="115109">
                  <c:v>296.76302083333331</c:v>
                </c:pt>
                <c:pt idx="115110">
                  <c:v>296.765625</c:v>
                </c:pt>
                <c:pt idx="115111">
                  <c:v>296.76822916666669</c:v>
                </c:pt>
                <c:pt idx="115112">
                  <c:v>296.77083333333331</c:v>
                </c:pt>
                <c:pt idx="115113">
                  <c:v>296.7734375</c:v>
                </c:pt>
                <c:pt idx="115114">
                  <c:v>296.77604166666669</c:v>
                </c:pt>
                <c:pt idx="115115">
                  <c:v>296.77864583333331</c:v>
                </c:pt>
                <c:pt idx="115116">
                  <c:v>296.78125</c:v>
                </c:pt>
                <c:pt idx="115117">
                  <c:v>296.78385416666669</c:v>
                </c:pt>
                <c:pt idx="115118">
                  <c:v>296.78645833333331</c:v>
                </c:pt>
                <c:pt idx="115119">
                  <c:v>296.7890625</c:v>
                </c:pt>
                <c:pt idx="115120">
                  <c:v>296.79166666666669</c:v>
                </c:pt>
                <c:pt idx="115121">
                  <c:v>296.79427083333331</c:v>
                </c:pt>
                <c:pt idx="115122">
                  <c:v>296.796875</c:v>
                </c:pt>
                <c:pt idx="115123">
                  <c:v>296.79947916666669</c:v>
                </c:pt>
                <c:pt idx="115124">
                  <c:v>296.80208333333331</c:v>
                </c:pt>
                <c:pt idx="115125">
                  <c:v>296.8046875</c:v>
                </c:pt>
                <c:pt idx="115126">
                  <c:v>296.80729166666669</c:v>
                </c:pt>
                <c:pt idx="115127">
                  <c:v>296.80989583333331</c:v>
                </c:pt>
                <c:pt idx="115128">
                  <c:v>296.8125</c:v>
                </c:pt>
                <c:pt idx="115129">
                  <c:v>296.81510416666669</c:v>
                </c:pt>
                <c:pt idx="115130">
                  <c:v>296.81770833333331</c:v>
                </c:pt>
                <c:pt idx="115131">
                  <c:v>296.8203125</c:v>
                </c:pt>
                <c:pt idx="115132">
                  <c:v>296.82291666666669</c:v>
                </c:pt>
                <c:pt idx="115133">
                  <c:v>296.82552083333331</c:v>
                </c:pt>
                <c:pt idx="115134">
                  <c:v>296.828125</c:v>
                </c:pt>
                <c:pt idx="115135">
                  <c:v>296.83072916666669</c:v>
                </c:pt>
                <c:pt idx="115136">
                  <c:v>296.83333333333331</c:v>
                </c:pt>
                <c:pt idx="115137">
                  <c:v>296.8359375</c:v>
                </c:pt>
                <c:pt idx="115138">
                  <c:v>296.83854166666669</c:v>
                </c:pt>
                <c:pt idx="115139">
                  <c:v>296.84114583333331</c:v>
                </c:pt>
                <c:pt idx="115140">
                  <c:v>296.84375</c:v>
                </c:pt>
                <c:pt idx="115141">
                  <c:v>296.84635416666669</c:v>
                </c:pt>
                <c:pt idx="115142">
                  <c:v>296.84895833333331</c:v>
                </c:pt>
                <c:pt idx="115143">
                  <c:v>296.8515625</c:v>
                </c:pt>
                <c:pt idx="115144">
                  <c:v>296.85416666666669</c:v>
                </c:pt>
                <c:pt idx="115145">
                  <c:v>296.85677083333331</c:v>
                </c:pt>
                <c:pt idx="115146">
                  <c:v>296.859375</c:v>
                </c:pt>
                <c:pt idx="115147">
                  <c:v>296.86197916666669</c:v>
                </c:pt>
                <c:pt idx="115148">
                  <c:v>296.86458333333331</c:v>
                </c:pt>
                <c:pt idx="115149">
                  <c:v>296.8671875</c:v>
                </c:pt>
                <c:pt idx="115150">
                  <c:v>296.86979166666669</c:v>
                </c:pt>
                <c:pt idx="115151">
                  <c:v>296.87239583333331</c:v>
                </c:pt>
                <c:pt idx="115152">
                  <c:v>296.875</c:v>
                </c:pt>
                <c:pt idx="115153">
                  <c:v>296.87760416666669</c:v>
                </c:pt>
                <c:pt idx="115154">
                  <c:v>296.88020833333331</c:v>
                </c:pt>
                <c:pt idx="115155">
                  <c:v>296.8828125</c:v>
                </c:pt>
                <c:pt idx="115156">
                  <c:v>296.88541666666669</c:v>
                </c:pt>
                <c:pt idx="115157">
                  <c:v>296.88802083333331</c:v>
                </c:pt>
                <c:pt idx="115158">
                  <c:v>296.890625</c:v>
                </c:pt>
                <c:pt idx="115159">
                  <c:v>296.89322916666669</c:v>
                </c:pt>
                <c:pt idx="115160">
                  <c:v>296.89583333333331</c:v>
                </c:pt>
                <c:pt idx="115161">
                  <c:v>296.8984375</c:v>
                </c:pt>
                <c:pt idx="115162">
                  <c:v>296.90104166666669</c:v>
                </c:pt>
                <c:pt idx="115163">
                  <c:v>296.90364583333331</c:v>
                </c:pt>
                <c:pt idx="115164">
                  <c:v>296.90625</c:v>
                </c:pt>
                <c:pt idx="115165">
                  <c:v>296.90885416666669</c:v>
                </c:pt>
                <c:pt idx="115166">
                  <c:v>296.91145833333331</c:v>
                </c:pt>
                <c:pt idx="115167">
                  <c:v>296.9140625</c:v>
                </c:pt>
                <c:pt idx="115168">
                  <c:v>296.91666666666669</c:v>
                </c:pt>
                <c:pt idx="115169">
                  <c:v>296.91927083333331</c:v>
                </c:pt>
                <c:pt idx="115170">
                  <c:v>296.921875</c:v>
                </c:pt>
                <c:pt idx="115171">
                  <c:v>296.92447916666669</c:v>
                </c:pt>
                <c:pt idx="115172">
                  <c:v>296.92708333333331</c:v>
                </c:pt>
                <c:pt idx="115173">
                  <c:v>296.9296875</c:v>
                </c:pt>
                <c:pt idx="115174">
                  <c:v>296.93229166666669</c:v>
                </c:pt>
                <c:pt idx="115175">
                  <c:v>296.93489583333331</c:v>
                </c:pt>
                <c:pt idx="115176">
                  <c:v>296.9375</c:v>
                </c:pt>
                <c:pt idx="115177">
                  <c:v>296.94010416666669</c:v>
                </c:pt>
                <c:pt idx="115178">
                  <c:v>296.94270833333331</c:v>
                </c:pt>
                <c:pt idx="115179">
                  <c:v>296.9453125</c:v>
                </c:pt>
                <c:pt idx="115180">
                  <c:v>296.94791666666669</c:v>
                </c:pt>
                <c:pt idx="115181">
                  <c:v>296.95052083333331</c:v>
                </c:pt>
                <c:pt idx="115182">
                  <c:v>296.953125</c:v>
                </c:pt>
                <c:pt idx="115183">
                  <c:v>296.95572916666669</c:v>
                </c:pt>
                <c:pt idx="115184">
                  <c:v>296.95833333333331</c:v>
                </c:pt>
                <c:pt idx="115185">
                  <c:v>296.9609375</c:v>
                </c:pt>
                <c:pt idx="115186">
                  <c:v>296.96354166666669</c:v>
                </c:pt>
                <c:pt idx="115187">
                  <c:v>296.96614583333331</c:v>
                </c:pt>
                <c:pt idx="115188">
                  <c:v>296.96875</c:v>
                </c:pt>
                <c:pt idx="115189">
                  <c:v>296.97135416666669</c:v>
                </c:pt>
                <c:pt idx="115190">
                  <c:v>296.97395833333331</c:v>
                </c:pt>
                <c:pt idx="115191">
                  <c:v>296.9765625</c:v>
                </c:pt>
                <c:pt idx="115192">
                  <c:v>296.97916666666669</c:v>
                </c:pt>
                <c:pt idx="115193">
                  <c:v>296.98177083333331</c:v>
                </c:pt>
                <c:pt idx="115194">
                  <c:v>296.984375</c:v>
                </c:pt>
                <c:pt idx="115195">
                  <c:v>296.98697916666669</c:v>
                </c:pt>
                <c:pt idx="115196">
                  <c:v>296.98958333333331</c:v>
                </c:pt>
                <c:pt idx="115197">
                  <c:v>296.9921875</c:v>
                </c:pt>
                <c:pt idx="115198">
                  <c:v>296.99479166666669</c:v>
                </c:pt>
                <c:pt idx="115199">
                  <c:v>296.99739583333331</c:v>
                </c:pt>
                <c:pt idx="115200">
                  <c:v>297</c:v>
                </c:pt>
                <c:pt idx="115201">
                  <c:v>297.00260416666669</c:v>
                </c:pt>
                <c:pt idx="115202">
                  <c:v>297.00520833333331</c:v>
                </c:pt>
                <c:pt idx="115203">
                  <c:v>297.0078125</c:v>
                </c:pt>
                <c:pt idx="115204">
                  <c:v>297.01041666666669</c:v>
                </c:pt>
                <c:pt idx="115205">
                  <c:v>297.01302083333331</c:v>
                </c:pt>
                <c:pt idx="115206">
                  <c:v>297.015625</c:v>
                </c:pt>
                <c:pt idx="115207">
                  <c:v>297.01822916666669</c:v>
                </c:pt>
                <c:pt idx="115208">
                  <c:v>297.02083333333331</c:v>
                </c:pt>
                <c:pt idx="115209">
                  <c:v>297.0234375</c:v>
                </c:pt>
                <c:pt idx="115210">
                  <c:v>297.02604166666669</c:v>
                </c:pt>
                <c:pt idx="115211">
                  <c:v>297.02864583333331</c:v>
                </c:pt>
                <c:pt idx="115212">
                  <c:v>297.03125</c:v>
                </c:pt>
                <c:pt idx="115213">
                  <c:v>297.03385416666669</c:v>
                </c:pt>
                <c:pt idx="115214">
                  <c:v>297.03645833333331</c:v>
                </c:pt>
                <c:pt idx="115215">
                  <c:v>297.0390625</c:v>
                </c:pt>
                <c:pt idx="115216">
                  <c:v>297.04166666666669</c:v>
                </c:pt>
                <c:pt idx="115217">
                  <c:v>297.04427083333331</c:v>
                </c:pt>
                <c:pt idx="115218">
                  <c:v>297.046875</c:v>
                </c:pt>
                <c:pt idx="115219">
                  <c:v>297.04947916666669</c:v>
                </c:pt>
                <c:pt idx="115220">
                  <c:v>297.05208333333331</c:v>
                </c:pt>
                <c:pt idx="115221">
                  <c:v>297.0546875</c:v>
                </c:pt>
                <c:pt idx="115222">
                  <c:v>297.05729166666669</c:v>
                </c:pt>
                <c:pt idx="115223">
                  <c:v>297.05989583333331</c:v>
                </c:pt>
                <c:pt idx="115224">
                  <c:v>297.0625</c:v>
                </c:pt>
                <c:pt idx="115225">
                  <c:v>297.06510416666669</c:v>
                </c:pt>
                <c:pt idx="115226">
                  <c:v>297.06770833333331</c:v>
                </c:pt>
                <c:pt idx="115227">
                  <c:v>297.0703125</c:v>
                </c:pt>
                <c:pt idx="115228">
                  <c:v>297.07291666666669</c:v>
                </c:pt>
                <c:pt idx="115229">
                  <c:v>297.07552083333331</c:v>
                </c:pt>
                <c:pt idx="115230">
                  <c:v>297.078125</c:v>
                </c:pt>
                <c:pt idx="115231">
                  <c:v>297.08072916666669</c:v>
                </c:pt>
                <c:pt idx="115232">
                  <c:v>297.08333333333331</c:v>
                </c:pt>
                <c:pt idx="115233">
                  <c:v>297.0859375</c:v>
                </c:pt>
                <c:pt idx="115234">
                  <c:v>297.08854166666669</c:v>
                </c:pt>
                <c:pt idx="115235">
                  <c:v>297.09114583333331</c:v>
                </c:pt>
                <c:pt idx="115236">
                  <c:v>297.09375</c:v>
                </c:pt>
                <c:pt idx="115237">
                  <c:v>297.09635416666669</c:v>
                </c:pt>
                <c:pt idx="115238">
                  <c:v>297.09895833333331</c:v>
                </c:pt>
                <c:pt idx="115239">
                  <c:v>297.1015625</c:v>
                </c:pt>
                <c:pt idx="115240">
                  <c:v>297.10416666666669</c:v>
                </c:pt>
                <c:pt idx="115241">
                  <c:v>297.10677083333331</c:v>
                </c:pt>
                <c:pt idx="115242">
                  <c:v>297.109375</c:v>
                </c:pt>
                <c:pt idx="115243">
                  <c:v>297.11197916666669</c:v>
                </c:pt>
                <c:pt idx="115244">
                  <c:v>297.11458333333331</c:v>
                </c:pt>
                <c:pt idx="115245">
                  <c:v>297.1171875</c:v>
                </c:pt>
                <c:pt idx="115246">
                  <c:v>297.11979166666669</c:v>
                </c:pt>
                <c:pt idx="115247">
                  <c:v>297.12239583333331</c:v>
                </c:pt>
                <c:pt idx="115248">
                  <c:v>297.125</c:v>
                </c:pt>
                <c:pt idx="115249">
                  <c:v>297.12760416666669</c:v>
                </c:pt>
                <c:pt idx="115250">
                  <c:v>297.13020833333331</c:v>
                </c:pt>
                <c:pt idx="115251">
                  <c:v>297.1328125</c:v>
                </c:pt>
                <c:pt idx="115252">
                  <c:v>297.13541666666669</c:v>
                </c:pt>
                <c:pt idx="115253">
                  <c:v>297.13802083333331</c:v>
                </c:pt>
                <c:pt idx="115254">
                  <c:v>297.140625</c:v>
                </c:pt>
                <c:pt idx="115255">
                  <c:v>297.14322916666669</c:v>
                </c:pt>
                <c:pt idx="115256">
                  <c:v>297.14583333333331</c:v>
                </c:pt>
                <c:pt idx="115257">
                  <c:v>297.1484375</c:v>
                </c:pt>
                <c:pt idx="115258">
                  <c:v>297.15104166666669</c:v>
                </c:pt>
                <c:pt idx="115259">
                  <c:v>297.15364583333331</c:v>
                </c:pt>
                <c:pt idx="115260">
                  <c:v>297.15625</c:v>
                </c:pt>
                <c:pt idx="115261">
                  <c:v>297.15885416666669</c:v>
                </c:pt>
                <c:pt idx="115262">
                  <c:v>297.16145833333331</c:v>
                </c:pt>
                <c:pt idx="115263">
                  <c:v>297.1640625</c:v>
                </c:pt>
                <c:pt idx="115264">
                  <c:v>297.16666666666669</c:v>
                </c:pt>
                <c:pt idx="115265">
                  <c:v>297.16927083333331</c:v>
                </c:pt>
                <c:pt idx="115266">
                  <c:v>297.171875</c:v>
                </c:pt>
                <c:pt idx="115267">
                  <c:v>297.17447916666669</c:v>
                </c:pt>
                <c:pt idx="115268">
                  <c:v>297.17708333333331</c:v>
                </c:pt>
                <c:pt idx="115269">
                  <c:v>297.1796875</c:v>
                </c:pt>
                <c:pt idx="115270">
                  <c:v>297.18229166666669</c:v>
                </c:pt>
                <c:pt idx="115271">
                  <c:v>297.18489583333331</c:v>
                </c:pt>
                <c:pt idx="115272">
                  <c:v>297.1875</c:v>
                </c:pt>
                <c:pt idx="115273">
                  <c:v>297.19010416666669</c:v>
                </c:pt>
                <c:pt idx="115274">
                  <c:v>297.19270833333331</c:v>
                </c:pt>
                <c:pt idx="115275">
                  <c:v>297.1953125</c:v>
                </c:pt>
                <c:pt idx="115276">
                  <c:v>297.19791666666669</c:v>
                </c:pt>
                <c:pt idx="115277">
                  <c:v>297.20052083333331</c:v>
                </c:pt>
                <c:pt idx="115278">
                  <c:v>297.203125</c:v>
                </c:pt>
                <c:pt idx="115279">
                  <c:v>297.20572916666669</c:v>
                </c:pt>
                <c:pt idx="115280">
                  <c:v>297.20833333333331</c:v>
                </c:pt>
                <c:pt idx="115281">
                  <c:v>297.2109375</c:v>
                </c:pt>
                <c:pt idx="115282">
                  <c:v>297.21354166666669</c:v>
                </c:pt>
                <c:pt idx="115283">
                  <c:v>297.21614583333331</c:v>
                </c:pt>
                <c:pt idx="115284">
                  <c:v>297.21875</c:v>
                </c:pt>
                <c:pt idx="115285">
                  <c:v>297.22135416666669</c:v>
                </c:pt>
                <c:pt idx="115286">
                  <c:v>297.22395833333331</c:v>
                </c:pt>
                <c:pt idx="115287">
                  <c:v>297.2265625</c:v>
                </c:pt>
                <c:pt idx="115288">
                  <c:v>297.22916666666669</c:v>
                </c:pt>
                <c:pt idx="115289">
                  <c:v>297.23177083333331</c:v>
                </c:pt>
                <c:pt idx="115290">
                  <c:v>297.234375</c:v>
                </c:pt>
                <c:pt idx="115291">
                  <c:v>297.23697916666669</c:v>
                </c:pt>
                <c:pt idx="115292">
                  <c:v>297.23958333333331</c:v>
                </c:pt>
                <c:pt idx="115293">
                  <c:v>297.2421875</c:v>
                </c:pt>
                <c:pt idx="115294">
                  <c:v>297.24479166666669</c:v>
                </c:pt>
                <c:pt idx="115295">
                  <c:v>297.24739583333331</c:v>
                </c:pt>
                <c:pt idx="115296">
                  <c:v>297.25</c:v>
                </c:pt>
                <c:pt idx="115297">
                  <c:v>297.25260416666669</c:v>
                </c:pt>
                <c:pt idx="115298">
                  <c:v>297.25520833333331</c:v>
                </c:pt>
                <c:pt idx="115299">
                  <c:v>297.2578125</c:v>
                </c:pt>
                <c:pt idx="115300">
                  <c:v>297.26041666666669</c:v>
                </c:pt>
                <c:pt idx="115301">
                  <c:v>297.26302083333331</c:v>
                </c:pt>
                <c:pt idx="115302">
                  <c:v>297.265625</c:v>
                </c:pt>
                <c:pt idx="115303">
                  <c:v>297.26822916666669</c:v>
                </c:pt>
                <c:pt idx="115304">
                  <c:v>297.27083333333331</c:v>
                </c:pt>
                <c:pt idx="115305">
                  <c:v>297.2734375</c:v>
                </c:pt>
                <c:pt idx="115306">
                  <c:v>297.27604166666669</c:v>
                </c:pt>
                <c:pt idx="115307">
                  <c:v>297.27864583333331</c:v>
                </c:pt>
                <c:pt idx="115308">
                  <c:v>297.28125</c:v>
                </c:pt>
                <c:pt idx="115309">
                  <c:v>297.28385416666669</c:v>
                </c:pt>
                <c:pt idx="115310">
                  <c:v>297.28645833333331</c:v>
                </c:pt>
                <c:pt idx="115311">
                  <c:v>297.2890625</c:v>
                </c:pt>
                <c:pt idx="115312">
                  <c:v>297.29166666666669</c:v>
                </c:pt>
                <c:pt idx="115313">
                  <c:v>297.29427083333331</c:v>
                </c:pt>
                <c:pt idx="115314">
                  <c:v>297.296875</c:v>
                </c:pt>
                <c:pt idx="115315">
                  <c:v>297.29947916666669</c:v>
                </c:pt>
                <c:pt idx="115316">
                  <c:v>297.30208333333331</c:v>
                </c:pt>
                <c:pt idx="115317">
                  <c:v>297.3046875</c:v>
                </c:pt>
                <c:pt idx="115318">
                  <c:v>297.30729166666669</c:v>
                </c:pt>
                <c:pt idx="115319">
                  <c:v>297.30989583333331</c:v>
                </c:pt>
                <c:pt idx="115320">
                  <c:v>297.3125</c:v>
                </c:pt>
                <c:pt idx="115321">
                  <c:v>297.31510416666669</c:v>
                </c:pt>
                <c:pt idx="115322">
                  <c:v>297.31770833333331</c:v>
                </c:pt>
                <c:pt idx="115323">
                  <c:v>297.3203125</c:v>
                </c:pt>
                <c:pt idx="115324">
                  <c:v>297.32291666666669</c:v>
                </c:pt>
                <c:pt idx="115325">
                  <c:v>297.32552083333331</c:v>
                </c:pt>
                <c:pt idx="115326">
                  <c:v>297.328125</c:v>
                </c:pt>
                <c:pt idx="115327">
                  <c:v>297.33072916666669</c:v>
                </c:pt>
                <c:pt idx="115328">
                  <c:v>297.33333333333331</c:v>
                </c:pt>
                <c:pt idx="115329">
                  <c:v>297.3359375</c:v>
                </c:pt>
                <c:pt idx="115330">
                  <c:v>297.33854166666669</c:v>
                </c:pt>
                <c:pt idx="115331">
                  <c:v>297.34114583333331</c:v>
                </c:pt>
                <c:pt idx="115332">
                  <c:v>297.34375</c:v>
                </c:pt>
                <c:pt idx="115333">
                  <c:v>297.34635416666669</c:v>
                </c:pt>
                <c:pt idx="115334">
                  <c:v>297.34895833333331</c:v>
                </c:pt>
                <c:pt idx="115335">
                  <c:v>297.3515625</c:v>
                </c:pt>
                <c:pt idx="115336">
                  <c:v>297.35416666666669</c:v>
                </c:pt>
                <c:pt idx="115337">
                  <c:v>297.35677083333331</c:v>
                </c:pt>
                <c:pt idx="115338">
                  <c:v>297.359375</c:v>
                </c:pt>
                <c:pt idx="115339">
                  <c:v>297.36197916666669</c:v>
                </c:pt>
                <c:pt idx="115340">
                  <c:v>297.36458333333331</c:v>
                </c:pt>
                <c:pt idx="115341">
                  <c:v>297.3671875</c:v>
                </c:pt>
                <c:pt idx="115342">
                  <c:v>297.36979166666669</c:v>
                </c:pt>
                <c:pt idx="115343">
                  <c:v>297.37239583333331</c:v>
                </c:pt>
                <c:pt idx="115344">
                  <c:v>297.375</c:v>
                </c:pt>
                <c:pt idx="115345">
                  <c:v>297.37760416666669</c:v>
                </c:pt>
                <c:pt idx="115346">
                  <c:v>297.38020833333331</c:v>
                </c:pt>
                <c:pt idx="115347">
                  <c:v>297.3828125</c:v>
                </c:pt>
                <c:pt idx="115348">
                  <c:v>297.38541666666669</c:v>
                </c:pt>
                <c:pt idx="115349">
                  <c:v>297.38802083333331</c:v>
                </c:pt>
                <c:pt idx="115350">
                  <c:v>297.390625</c:v>
                </c:pt>
                <c:pt idx="115351">
                  <c:v>297.39322916666669</c:v>
                </c:pt>
                <c:pt idx="115352">
                  <c:v>297.39583333333331</c:v>
                </c:pt>
                <c:pt idx="115353">
                  <c:v>297.3984375</c:v>
                </c:pt>
                <c:pt idx="115354">
                  <c:v>297.40104166666669</c:v>
                </c:pt>
                <c:pt idx="115355">
                  <c:v>297.40364583333331</c:v>
                </c:pt>
                <c:pt idx="115356">
                  <c:v>297.40625</c:v>
                </c:pt>
                <c:pt idx="115357">
                  <c:v>297.40885416666669</c:v>
                </c:pt>
                <c:pt idx="115358">
                  <c:v>297.41145833333331</c:v>
                </c:pt>
                <c:pt idx="115359">
                  <c:v>297.4140625</c:v>
                </c:pt>
                <c:pt idx="115360">
                  <c:v>297.41666666666669</c:v>
                </c:pt>
                <c:pt idx="115361">
                  <c:v>297.41927083333331</c:v>
                </c:pt>
                <c:pt idx="115362">
                  <c:v>297.421875</c:v>
                </c:pt>
                <c:pt idx="115363">
                  <c:v>297.42447916666669</c:v>
                </c:pt>
                <c:pt idx="115364">
                  <c:v>297.42708333333331</c:v>
                </c:pt>
                <c:pt idx="115365">
                  <c:v>297.4296875</c:v>
                </c:pt>
                <c:pt idx="115366">
                  <c:v>297.43229166666669</c:v>
                </c:pt>
                <c:pt idx="115367">
                  <c:v>297.43489583333331</c:v>
                </c:pt>
                <c:pt idx="115368">
                  <c:v>297.4375</c:v>
                </c:pt>
                <c:pt idx="115369">
                  <c:v>297.44010416666669</c:v>
                </c:pt>
                <c:pt idx="115370">
                  <c:v>297.44270833333331</c:v>
                </c:pt>
                <c:pt idx="115371">
                  <c:v>297.4453125</c:v>
                </c:pt>
                <c:pt idx="115372">
                  <c:v>297.44791666666669</c:v>
                </c:pt>
                <c:pt idx="115373">
                  <c:v>297.45052083333331</c:v>
                </c:pt>
                <c:pt idx="115374">
                  <c:v>297.453125</c:v>
                </c:pt>
                <c:pt idx="115375">
                  <c:v>297.45572916666669</c:v>
                </c:pt>
                <c:pt idx="115376">
                  <c:v>297.45833333333331</c:v>
                </c:pt>
                <c:pt idx="115377">
                  <c:v>297.4609375</c:v>
                </c:pt>
                <c:pt idx="115378">
                  <c:v>297.46354166666669</c:v>
                </c:pt>
                <c:pt idx="115379">
                  <c:v>297.46614583333331</c:v>
                </c:pt>
                <c:pt idx="115380">
                  <c:v>297.46875</c:v>
                </c:pt>
                <c:pt idx="115381">
                  <c:v>297.47135416666669</c:v>
                </c:pt>
                <c:pt idx="115382">
                  <c:v>297.47395833333331</c:v>
                </c:pt>
                <c:pt idx="115383">
                  <c:v>297.4765625</c:v>
                </c:pt>
                <c:pt idx="115384">
                  <c:v>297.47916666666669</c:v>
                </c:pt>
                <c:pt idx="115385">
                  <c:v>297.48177083333331</c:v>
                </c:pt>
                <c:pt idx="115386">
                  <c:v>297.484375</c:v>
                </c:pt>
                <c:pt idx="115387">
                  <c:v>297.48697916666669</c:v>
                </c:pt>
                <c:pt idx="115388">
                  <c:v>297.48958333333331</c:v>
                </c:pt>
                <c:pt idx="115389">
                  <c:v>297.4921875</c:v>
                </c:pt>
                <c:pt idx="115390">
                  <c:v>297.49479166666669</c:v>
                </c:pt>
                <c:pt idx="115391">
                  <c:v>297.49739583333331</c:v>
                </c:pt>
                <c:pt idx="115392">
                  <c:v>297.5</c:v>
                </c:pt>
                <c:pt idx="115393">
                  <c:v>297.50260416666669</c:v>
                </c:pt>
                <c:pt idx="115394">
                  <c:v>297.50520833333331</c:v>
                </c:pt>
                <c:pt idx="115395">
                  <c:v>297.5078125</c:v>
                </c:pt>
                <c:pt idx="115396">
                  <c:v>297.51041666666669</c:v>
                </c:pt>
                <c:pt idx="115397">
                  <c:v>297.51302083333331</c:v>
                </c:pt>
                <c:pt idx="115398">
                  <c:v>297.515625</c:v>
                </c:pt>
                <c:pt idx="115399">
                  <c:v>297.51822916666669</c:v>
                </c:pt>
                <c:pt idx="115400">
                  <c:v>297.52083333333331</c:v>
                </c:pt>
                <c:pt idx="115401">
                  <c:v>297.5234375</c:v>
                </c:pt>
                <c:pt idx="115402">
                  <c:v>297.52604166666669</c:v>
                </c:pt>
                <c:pt idx="115403">
                  <c:v>297.52864583333331</c:v>
                </c:pt>
                <c:pt idx="115404">
                  <c:v>297.53125</c:v>
                </c:pt>
                <c:pt idx="115405">
                  <c:v>297.53385416666669</c:v>
                </c:pt>
                <c:pt idx="115406">
                  <c:v>297.53645833333331</c:v>
                </c:pt>
                <c:pt idx="115407">
                  <c:v>297.5390625</c:v>
                </c:pt>
                <c:pt idx="115408">
                  <c:v>297.54166666666669</c:v>
                </c:pt>
                <c:pt idx="115409">
                  <c:v>297.54427083333331</c:v>
                </c:pt>
                <c:pt idx="115410">
                  <c:v>297.546875</c:v>
                </c:pt>
                <c:pt idx="115411">
                  <c:v>297.54947916666669</c:v>
                </c:pt>
                <c:pt idx="115412">
                  <c:v>297.55208333333331</c:v>
                </c:pt>
                <c:pt idx="115413">
                  <c:v>297.5546875</c:v>
                </c:pt>
                <c:pt idx="115414">
                  <c:v>297.55729166666669</c:v>
                </c:pt>
                <c:pt idx="115415">
                  <c:v>297.55989583333331</c:v>
                </c:pt>
                <c:pt idx="115416">
                  <c:v>297.5625</c:v>
                </c:pt>
                <c:pt idx="115417">
                  <c:v>297.56510416666669</c:v>
                </c:pt>
                <c:pt idx="115418">
                  <c:v>297.56770833333331</c:v>
                </c:pt>
                <c:pt idx="115419">
                  <c:v>297.5703125</c:v>
                </c:pt>
                <c:pt idx="115420">
                  <c:v>297.57291666666669</c:v>
                </c:pt>
                <c:pt idx="115421">
                  <c:v>297.57552083333331</c:v>
                </c:pt>
                <c:pt idx="115422">
                  <c:v>297.578125</c:v>
                </c:pt>
                <c:pt idx="115423">
                  <c:v>297.58072916666669</c:v>
                </c:pt>
                <c:pt idx="115424">
                  <c:v>297.58333333333331</c:v>
                </c:pt>
                <c:pt idx="115425">
                  <c:v>297.5859375</c:v>
                </c:pt>
                <c:pt idx="115426">
                  <c:v>297.58854166666669</c:v>
                </c:pt>
                <c:pt idx="115427">
                  <c:v>297.59114583333331</c:v>
                </c:pt>
                <c:pt idx="115428">
                  <c:v>297.59375</c:v>
                </c:pt>
                <c:pt idx="115429">
                  <c:v>297.59635416666669</c:v>
                </c:pt>
                <c:pt idx="115430">
                  <c:v>297.59895833333331</c:v>
                </c:pt>
                <c:pt idx="115431">
                  <c:v>297.6015625</c:v>
                </c:pt>
                <c:pt idx="115432">
                  <c:v>297.60416666666669</c:v>
                </c:pt>
                <c:pt idx="115433">
                  <c:v>297.60677083333331</c:v>
                </c:pt>
                <c:pt idx="115434">
                  <c:v>297.609375</c:v>
                </c:pt>
                <c:pt idx="115435">
                  <c:v>297.61197916666669</c:v>
                </c:pt>
                <c:pt idx="115436">
                  <c:v>297.61458333333331</c:v>
                </c:pt>
                <c:pt idx="115437">
                  <c:v>297.6171875</c:v>
                </c:pt>
                <c:pt idx="115438">
                  <c:v>297.61979166666669</c:v>
                </c:pt>
                <c:pt idx="115439">
                  <c:v>297.62239583333331</c:v>
                </c:pt>
                <c:pt idx="115440">
                  <c:v>297.625</c:v>
                </c:pt>
                <c:pt idx="115441">
                  <c:v>297.62760416666669</c:v>
                </c:pt>
                <c:pt idx="115442">
                  <c:v>297.63020833333331</c:v>
                </c:pt>
                <c:pt idx="115443">
                  <c:v>297.6328125</c:v>
                </c:pt>
                <c:pt idx="115444">
                  <c:v>297.63541666666669</c:v>
                </c:pt>
                <c:pt idx="115445">
                  <c:v>297.63802083333331</c:v>
                </c:pt>
                <c:pt idx="115446">
                  <c:v>297.640625</c:v>
                </c:pt>
                <c:pt idx="115447">
                  <c:v>297.64322916666669</c:v>
                </c:pt>
                <c:pt idx="115448">
                  <c:v>297.64583333333331</c:v>
                </c:pt>
                <c:pt idx="115449">
                  <c:v>297.6484375</c:v>
                </c:pt>
                <c:pt idx="115450">
                  <c:v>297.65104166666669</c:v>
                </c:pt>
                <c:pt idx="115451">
                  <c:v>297.65364583333331</c:v>
                </c:pt>
                <c:pt idx="115452">
                  <c:v>297.65625</c:v>
                </c:pt>
                <c:pt idx="115453">
                  <c:v>297.65885416666669</c:v>
                </c:pt>
                <c:pt idx="115454">
                  <c:v>297.66145833333331</c:v>
                </c:pt>
                <c:pt idx="115455">
                  <c:v>297.6640625</c:v>
                </c:pt>
                <c:pt idx="115456">
                  <c:v>297.66666666666669</c:v>
                </c:pt>
                <c:pt idx="115457">
                  <c:v>297.66927083333331</c:v>
                </c:pt>
                <c:pt idx="115458">
                  <c:v>297.671875</c:v>
                </c:pt>
                <c:pt idx="115459">
                  <c:v>297.67447916666669</c:v>
                </c:pt>
                <c:pt idx="115460">
                  <c:v>297.67708333333331</c:v>
                </c:pt>
                <c:pt idx="115461">
                  <c:v>297.6796875</c:v>
                </c:pt>
                <c:pt idx="115462">
                  <c:v>297.68229166666669</c:v>
                </c:pt>
                <c:pt idx="115463">
                  <c:v>297.68489583333331</c:v>
                </c:pt>
                <c:pt idx="115464">
                  <c:v>297.6875</c:v>
                </c:pt>
                <c:pt idx="115465">
                  <c:v>297.69010416666669</c:v>
                </c:pt>
                <c:pt idx="115466">
                  <c:v>297.69270833333331</c:v>
                </c:pt>
                <c:pt idx="115467">
                  <c:v>297.6953125</c:v>
                </c:pt>
                <c:pt idx="115468">
                  <c:v>297.69791666666669</c:v>
                </c:pt>
                <c:pt idx="115469">
                  <c:v>297.70052083333331</c:v>
                </c:pt>
                <c:pt idx="115470">
                  <c:v>297.703125</c:v>
                </c:pt>
                <c:pt idx="115471">
                  <c:v>297.70572916666669</c:v>
                </c:pt>
                <c:pt idx="115472">
                  <c:v>297.70833333333331</c:v>
                </c:pt>
                <c:pt idx="115473">
                  <c:v>297.7109375</c:v>
                </c:pt>
                <c:pt idx="115474">
                  <c:v>297.71354166666669</c:v>
                </c:pt>
                <c:pt idx="115475">
                  <c:v>297.71614583333331</c:v>
                </c:pt>
                <c:pt idx="115476">
                  <c:v>297.71875</c:v>
                </c:pt>
                <c:pt idx="115477">
                  <c:v>297.72135416666669</c:v>
                </c:pt>
                <c:pt idx="115478">
                  <c:v>297.72395833333331</c:v>
                </c:pt>
                <c:pt idx="115479">
                  <c:v>297.7265625</c:v>
                </c:pt>
                <c:pt idx="115480">
                  <c:v>297.72916666666669</c:v>
                </c:pt>
                <c:pt idx="115481">
                  <c:v>297.73177083333331</c:v>
                </c:pt>
                <c:pt idx="115482">
                  <c:v>297.734375</c:v>
                </c:pt>
                <c:pt idx="115483">
                  <c:v>297.73697916666669</c:v>
                </c:pt>
                <c:pt idx="115484">
                  <c:v>297.73958333333331</c:v>
                </c:pt>
                <c:pt idx="115485">
                  <c:v>297.7421875</c:v>
                </c:pt>
                <c:pt idx="115486">
                  <c:v>297.74479166666669</c:v>
                </c:pt>
                <c:pt idx="115487">
                  <c:v>297.74739583333331</c:v>
                </c:pt>
                <c:pt idx="115488">
                  <c:v>297.75</c:v>
                </c:pt>
                <c:pt idx="115489">
                  <c:v>297.75260416666669</c:v>
                </c:pt>
                <c:pt idx="115490">
                  <c:v>297.75520833333331</c:v>
                </c:pt>
                <c:pt idx="115491">
                  <c:v>297.7578125</c:v>
                </c:pt>
                <c:pt idx="115492">
                  <c:v>297.76041666666669</c:v>
                </c:pt>
                <c:pt idx="115493">
                  <c:v>297.76302083333331</c:v>
                </c:pt>
                <c:pt idx="115494">
                  <c:v>297.765625</c:v>
                </c:pt>
                <c:pt idx="115495">
                  <c:v>297.76822916666669</c:v>
                </c:pt>
                <c:pt idx="115496">
                  <c:v>297.77083333333331</c:v>
                </c:pt>
                <c:pt idx="115497">
                  <c:v>297.7734375</c:v>
                </c:pt>
                <c:pt idx="115498">
                  <c:v>297.77604166666669</c:v>
                </c:pt>
                <c:pt idx="115499">
                  <c:v>297.77864583333331</c:v>
                </c:pt>
                <c:pt idx="115500">
                  <c:v>297.78125</c:v>
                </c:pt>
                <c:pt idx="115501">
                  <c:v>297.78385416666669</c:v>
                </c:pt>
                <c:pt idx="115502">
                  <c:v>297.78645833333331</c:v>
                </c:pt>
                <c:pt idx="115503">
                  <c:v>297.7890625</c:v>
                </c:pt>
                <c:pt idx="115504">
                  <c:v>297.79166666666669</c:v>
                </c:pt>
                <c:pt idx="115505">
                  <c:v>297.79427083333331</c:v>
                </c:pt>
                <c:pt idx="115506">
                  <c:v>297.796875</c:v>
                </c:pt>
                <c:pt idx="115507">
                  <c:v>297.79947916666669</c:v>
                </c:pt>
                <c:pt idx="115508">
                  <c:v>297.80208333333331</c:v>
                </c:pt>
                <c:pt idx="115509">
                  <c:v>297.8046875</c:v>
                </c:pt>
                <c:pt idx="115510">
                  <c:v>297.80729166666669</c:v>
                </c:pt>
                <c:pt idx="115511">
                  <c:v>297.80989583333331</c:v>
                </c:pt>
                <c:pt idx="115512">
                  <c:v>297.8125</c:v>
                </c:pt>
                <c:pt idx="115513">
                  <c:v>297.81510416666669</c:v>
                </c:pt>
                <c:pt idx="115514">
                  <c:v>297.81770833333331</c:v>
                </c:pt>
                <c:pt idx="115515">
                  <c:v>297.8203125</c:v>
                </c:pt>
                <c:pt idx="115516">
                  <c:v>297.82291666666669</c:v>
                </c:pt>
                <c:pt idx="115517">
                  <c:v>297.82552083333331</c:v>
                </c:pt>
                <c:pt idx="115518">
                  <c:v>297.828125</c:v>
                </c:pt>
                <c:pt idx="115519">
                  <c:v>297.83072916666669</c:v>
                </c:pt>
                <c:pt idx="115520">
                  <c:v>297.83333333333331</c:v>
                </c:pt>
                <c:pt idx="115521">
                  <c:v>297.8359375</c:v>
                </c:pt>
                <c:pt idx="115522">
                  <c:v>297.83854166666669</c:v>
                </c:pt>
                <c:pt idx="115523">
                  <c:v>297.84114583333331</c:v>
                </c:pt>
                <c:pt idx="115524">
                  <c:v>297.84375</c:v>
                </c:pt>
                <c:pt idx="115525">
                  <c:v>297.84635416666669</c:v>
                </c:pt>
                <c:pt idx="115526">
                  <c:v>297.84895833333331</c:v>
                </c:pt>
                <c:pt idx="115527">
                  <c:v>297.8515625</c:v>
                </c:pt>
                <c:pt idx="115528">
                  <c:v>297.85416666666669</c:v>
                </c:pt>
                <c:pt idx="115529">
                  <c:v>297.85677083333331</c:v>
                </c:pt>
                <c:pt idx="115530">
                  <c:v>297.859375</c:v>
                </c:pt>
                <c:pt idx="115531">
                  <c:v>297.86197916666669</c:v>
                </c:pt>
                <c:pt idx="115532">
                  <c:v>297.86458333333331</c:v>
                </c:pt>
                <c:pt idx="115533">
                  <c:v>297.8671875</c:v>
                </c:pt>
                <c:pt idx="115534">
                  <c:v>297.86979166666669</c:v>
                </c:pt>
                <c:pt idx="115535">
                  <c:v>297.87239583333331</c:v>
                </c:pt>
                <c:pt idx="115536">
                  <c:v>297.875</c:v>
                </c:pt>
                <c:pt idx="115537">
                  <c:v>297.87760416666669</c:v>
                </c:pt>
                <c:pt idx="115538">
                  <c:v>297.88020833333331</c:v>
                </c:pt>
                <c:pt idx="115539">
                  <c:v>297.8828125</c:v>
                </c:pt>
                <c:pt idx="115540">
                  <c:v>297.88541666666669</c:v>
                </c:pt>
                <c:pt idx="115541">
                  <c:v>297.88802083333331</c:v>
                </c:pt>
                <c:pt idx="115542">
                  <c:v>297.890625</c:v>
                </c:pt>
                <c:pt idx="115543">
                  <c:v>297.89322916666669</c:v>
                </c:pt>
                <c:pt idx="115544">
                  <c:v>297.89583333333331</c:v>
                </c:pt>
                <c:pt idx="115545">
                  <c:v>297.8984375</c:v>
                </c:pt>
                <c:pt idx="115546">
                  <c:v>297.90104166666669</c:v>
                </c:pt>
                <c:pt idx="115547">
                  <c:v>297.90364583333331</c:v>
                </c:pt>
                <c:pt idx="115548">
                  <c:v>297.90625</c:v>
                </c:pt>
                <c:pt idx="115549">
                  <c:v>297.90885416666669</c:v>
                </c:pt>
                <c:pt idx="115550">
                  <c:v>297.91145833333331</c:v>
                </c:pt>
                <c:pt idx="115551">
                  <c:v>297.9140625</c:v>
                </c:pt>
                <c:pt idx="115552">
                  <c:v>297.91666666666669</c:v>
                </c:pt>
                <c:pt idx="115553">
                  <c:v>297.91927083333331</c:v>
                </c:pt>
                <c:pt idx="115554">
                  <c:v>297.921875</c:v>
                </c:pt>
                <c:pt idx="115555">
                  <c:v>297.92447916666669</c:v>
                </c:pt>
                <c:pt idx="115556">
                  <c:v>297.92708333333331</c:v>
                </c:pt>
                <c:pt idx="115557">
                  <c:v>297.9296875</c:v>
                </c:pt>
                <c:pt idx="115558">
                  <c:v>297.93229166666669</c:v>
                </c:pt>
                <c:pt idx="115559">
                  <c:v>297.93489583333331</c:v>
                </c:pt>
                <c:pt idx="115560">
                  <c:v>297.9375</c:v>
                </c:pt>
                <c:pt idx="115561">
                  <c:v>297.94010416666669</c:v>
                </c:pt>
                <c:pt idx="115562">
                  <c:v>297.94270833333331</c:v>
                </c:pt>
                <c:pt idx="115563">
                  <c:v>297.9453125</c:v>
                </c:pt>
                <c:pt idx="115564">
                  <c:v>297.94791666666669</c:v>
                </c:pt>
                <c:pt idx="115565">
                  <c:v>297.95052083333331</c:v>
                </c:pt>
                <c:pt idx="115566">
                  <c:v>297.953125</c:v>
                </c:pt>
                <c:pt idx="115567">
                  <c:v>297.95572916666669</c:v>
                </c:pt>
                <c:pt idx="115568">
                  <c:v>297.95833333333331</c:v>
                </c:pt>
                <c:pt idx="115569">
                  <c:v>297.9609375</c:v>
                </c:pt>
                <c:pt idx="115570">
                  <c:v>297.96354166666669</c:v>
                </c:pt>
                <c:pt idx="115571">
                  <c:v>297.96614583333331</c:v>
                </c:pt>
                <c:pt idx="115572">
                  <c:v>297.96875</c:v>
                </c:pt>
                <c:pt idx="115573">
                  <c:v>297.97135416666669</c:v>
                </c:pt>
                <c:pt idx="115574">
                  <c:v>297.97395833333331</c:v>
                </c:pt>
                <c:pt idx="115575">
                  <c:v>297.9765625</c:v>
                </c:pt>
                <c:pt idx="115576">
                  <c:v>297.97916666666669</c:v>
                </c:pt>
                <c:pt idx="115577">
                  <c:v>297.98177083333331</c:v>
                </c:pt>
                <c:pt idx="115578">
                  <c:v>297.984375</c:v>
                </c:pt>
                <c:pt idx="115579">
                  <c:v>297.98697916666669</c:v>
                </c:pt>
                <c:pt idx="115580">
                  <c:v>297.98958333333331</c:v>
                </c:pt>
                <c:pt idx="115581">
                  <c:v>297.9921875</c:v>
                </c:pt>
                <c:pt idx="115582">
                  <c:v>297.99479166666669</c:v>
                </c:pt>
                <c:pt idx="115583">
                  <c:v>297.99739583333331</c:v>
                </c:pt>
                <c:pt idx="115584">
                  <c:v>298</c:v>
                </c:pt>
                <c:pt idx="115585">
                  <c:v>298.00260416666669</c:v>
                </c:pt>
                <c:pt idx="115586">
                  <c:v>298.00520833333331</c:v>
                </c:pt>
                <c:pt idx="115587">
                  <c:v>298.0078125</c:v>
                </c:pt>
                <c:pt idx="115588">
                  <c:v>298.01041666666669</c:v>
                </c:pt>
                <c:pt idx="115589">
                  <c:v>298.01302083333331</c:v>
                </c:pt>
                <c:pt idx="115590">
                  <c:v>298.015625</c:v>
                </c:pt>
                <c:pt idx="115591">
                  <c:v>298.01822916666669</c:v>
                </c:pt>
                <c:pt idx="115592">
                  <c:v>298.02083333333331</c:v>
                </c:pt>
                <c:pt idx="115593">
                  <c:v>298.0234375</c:v>
                </c:pt>
                <c:pt idx="115594">
                  <c:v>298.02604166666669</c:v>
                </c:pt>
                <c:pt idx="115595">
                  <c:v>298.02864583333331</c:v>
                </c:pt>
                <c:pt idx="115596">
                  <c:v>298.03125</c:v>
                </c:pt>
                <c:pt idx="115597">
                  <c:v>298.03385416666669</c:v>
                </c:pt>
                <c:pt idx="115598">
                  <c:v>298.03645833333331</c:v>
                </c:pt>
                <c:pt idx="115599">
                  <c:v>298.0390625</c:v>
                </c:pt>
                <c:pt idx="115600">
                  <c:v>298.04166666666669</c:v>
                </c:pt>
                <c:pt idx="115601">
                  <c:v>298.04427083333331</c:v>
                </c:pt>
                <c:pt idx="115602">
                  <c:v>298.046875</c:v>
                </c:pt>
                <c:pt idx="115603">
                  <c:v>298.04947916666669</c:v>
                </c:pt>
                <c:pt idx="115604">
                  <c:v>298.05208333333331</c:v>
                </c:pt>
                <c:pt idx="115605">
                  <c:v>298.0546875</c:v>
                </c:pt>
                <c:pt idx="115606">
                  <c:v>298.05729166666669</c:v>
                </c:pt>
                <c:pt idx="115607">
                  <c:v>298.05989583333331</c:v>
                </c:pt>
                <c:pt idx="115608">
                  <c:v>298.0625</c:v>
                </c:pt>
                <c:pt idx="115609">
                  <c:v>298.06510416666669</c:v>
                </c:pt>
                <c:pt idx="115610">
                  <c:v>298.06770833333331</c:v>
                </c:pt>
                <c:pt idx="115611">
                  <c:v>298.0703125</c:v>
                </c:pt>
                <c:pt idx="115612">
                  <c:v>298.07291666666669</c:v>
                </c:pt>
                <c:pt idx="115613">
                  <c:v>298.07552083333331</c:v>
                </c:pt>
                <c:pt idx="115614">
                  <c:v>298.078125</c:v>
                </c:pt>
                <c:pt idx="115615">
                  <c:v>298.08072916666669</c:v>
                </c:pt>
                <c:pt idx="115616">
                  <c:v>298.08333333333331</c:v>
                </c:pt>
                <c:pt idx="115617">
                  <c:v>298.0859375</c:v>
                </c:pt>
                <c:pt idx="115618">
                  <c:v>298.08854166666669</c:v>
                </c:pt>
                <c:pt idx="115619">
                  <c:v>298.09114583333331</c:v>
                </c:pt>
                <c:pt idx="115620">
                  <c:v>298.09375</c:v>
                </c:pt>
                <c:pt idx="115621">
                  <c:v>298.09635416666669</c:v>
                </c:pt>
                <c:pt idx="115622">
                  <c:v>298.09895833333331</c:v>
                </c:pt>
                <c:pt idx="115623">
                  <c:v>298.1015625</c:v>
                </c:pt>
                <c:pt idx="115624">
                  <c:v>298.10416666666669</c:v>
                </c:pt>
                <c:pt idx="115625">
                  <c:v>298.10677083333331</c:v>
                </c:pt>
                <c:pt idx="115626">
                  <c:v>298.109375</c:v>
                </c:pt>
                <c:pt idx="115627">
                  <c:v>298.11197916666669</c:v>
                </c:pt>
                <c:pt idx="115628">
                  <c:v>298.11458333333331</c:v>
                </c:pt>
                <c:pt idx="115629">
                  <c:v>298.1171875</c:v>
                </c:pt>
                <c:pt idx="115630">
                  <c:v>298.11979166666669</c:v>
                </c:pt>
                <c:pt idx="115631">
                  <c:v>298.12239583333331</c:v>
                </c:pt>
                <c:pt idx="115632">
                  <c:v>298.125</c:v>
                </c:pt>
                <c:pt idx="115633">
                  <c:v>298.12760416666669</c:v>
                </c:pt>
                <c:pt idx="115634">
                  <c:v>298.13020833333331</c:v>
                </c:pt>
                <c:pt idx="115635">
                  <c:v>298.1328125</c:v>
                </c:pt>
                <c:pt idx="115636">
                  <c:v>298.13541666666669</c:v>
                </c:pt>
                <c:pt idx="115637">
                  <c:v>298.13802083333331</c:v>
                </c:pt>
                <c:pt idx="115638">
                  <c:v>298.140625</c:v>
                </c:pt>
                <c:pt idx="115639">
                  <c:v>298.14322916666669</c:v>
                </c:pt>
                <c:pt idx="115640">
                  <c:v>298.14583333333331</c:v>
                </c:pt>
                <c:pt idx="115641">
                  <c:v>298.1484375</c:v>
                </c:pt>
                <c:pt idx="115642">
                  <c:v>298.15104166666669</c:v>
                </c:pt>
                <c:pt idx="115643">
                  <c:v>298.15364583333331</c:v>
                </c:pt>
                <c:pt idx="115644">
                  <c:v>298.15625</c:v>
                </c:pt>
                <c:pt idx="115645">
                  <c:v>298.15885416666669</c:v>
                </c:pt>
                <c:pt idx="115646">
                  <c:v>298.16145833333331</c:v>
                </c:pt>
                <c:pt idx="115647">
                  <c:v>298.1640625</c:v>
                </c:pt>
                <c:pt idx="115648">
                  <c:v>298.16666666666669</c:v>
                </c:pt>
                <c:pt idx="115649">
                  <c:v>298.16927083333331</c:v>
                </c:pt>
                <c:pt idx="115650">
                  <c:v>298.171875</c:v>
                </c:pt>
                <c:pt idx="115651">
                  <c:v>298.17447916666669</c:v>
                </c:pt>
                <c:pt idx="115652">
                  <c:v>298.17708333333331</c:v>
                </c:pt>
                <c:pt idx="115653">
                  <c:v>298.1796875</c:v>
                </c:pt>
                <c:pt idx="115654">
                  <c:v>298.18229166666669</c:v>
                </c:pt>
                <c:pt idx="115655">
                  <c:v>298.18489583333331</c:v>
                </c:pt>
                <c:pt idx="115656">
                  <c:v>298.1875</c:v>
                </c:pt>
                <c:pt idx="115657">
                  <c:v>298.19010416666669</c:v>
                </c:pt>
                <c:pt idx="115658">
                  <c:v>298.19270833333331</c:v>
                </c:pt>
                <c:pt idx="115659">
                  <c:v>298.1953125</c:v>
                </c:pt>
                <c:pt idx="115660">
                  <c:v>298.19791666666669</c:v>
                </c:pt>
                <c:pt idx="115661">
                  <c:v>298.20052083333331</c:v>
                </c:pt>
                <c:pt idx="115662">
                  <c:v>298.203125</c:v>
                </c:pt>
                <c:pt idx="115663">
                  <c:v>298.20572916666669</c:v>
                </c:pt>
                <c:pt idx="115664">
                  <c:v>298.20833333333331</c:v>
                </c:pt>
                <c:pt idx="115665">
                  <c:v>298.2109375</c:v>
                </c:pt>
                <c:pt idx="115666">
                  <c:v>298.21354166666669</c:v>
                </c:pt>
                <c:pt idx="115667">
                  <c:v>298.21614583333331</c:v>
                </c:pt>
                <c:pt idx="115668">
                  <c:v>298.21875</c:v>
                </c:pt>
                <c:pt idx="115669">
                  <c:v>298.22135416666669</c:v>
                </c:pt>
                <c:pt idx="115670">
                  <c:v>298.22395833333331</c:v>
                </c:pt>
                <c:pt idx="115671">
                  <c:v>298.2265625</c:v>
                </c:pt>
                <c:pt idx="115672">
                  <c:v>298.22916666666669</c:v>
                </c:pt>
                <c:pt idx="115673">
                  <c:v>298.23177083333331</c:v>
                </c:pt>
                <c:pt idx="115674">
                  <c:v>298.234375</c:v>
                </c:pt>
                <c:pt idx="115675">
                  <c:v>298.23697916666669</c:v>
                </c:pt>
                <c:pt idx="115676">
                  <c:v>298.23958333333331</c:v>
                </c:pt>
                <c:pt idx="115677">
                  <c:v>298.2421875</c:v>
                </c:pt>
                <c:pt idx="115678">
                  <c:v>298.24479166666669</c:v>
                </c:pt>
                <c:pt idx="115679">
                  <c:v>298.24739583333331</c:v>
                </c:pt>
                <c:pt idx="115680">
                  <c:v>298.25</c:v>
                </c:pt>
                <c:pt idx="115681">
                  <c:v>298.25260416666669</c:v>
                </c:pt>
                <c:pt idx="115682">
                  <c:v>298.25520833333331</c:v>
                </c:pt>
                <c:pt idx="115683">
                  <c:v>298.2578125</c:v>
                </c:pt>
                <c:pt idx="115684">
                  <c:v>298.26041666666669</c:v>
                </c:pt>
                <c:pt idx="115685">
                  <c:v>298.26302083333331</c:v>
                </c:pt>
                <c:pt idx="115686">
                  <c:v>298.265625</c:v>
                </c:pt>
                <c:pt idx="115687">
                  <c:v>298.26822916666669</c:v>
                </c:pt>
                <c:pt idx="115688">
                  <c:v>298.27083333333331</c:v>
                </c:pt>
                <c:pt idx="115689">
                  <c:v>298.2734375</c:v>
                </c:pt>
                <c:pt idx="115690">
                  <c:v>298.27604166666669</c:v>
                </c:pt>
                <c:pt idx="115691">
                  <c:v>298.27864583333331</c:v>
                </c:pt>
                <c:pt idx="115692">
                  <c:v>298.28125</c:v>
                </c:pt>
                <c:pt idx="115693">
                  <c:v>298.28385416666669</c:v>
                </c:pt>
                <c:pt idx="115694">
                  <c:v>298.28645833333331</c:v>
                </c:pt>
                <c:pt idx="115695">
                  <c:v>298.2890625</c:v>
                </c:pt>
                <c:pt idx="115696">
                  <c:v>298.29166666666669</c:v>
                </c:pt>
                <c:pt idx="115697">
                  <c:v>298.29427083333331</c:v>
                </c:pt>
                <c:pt idx="115698">
                  <c:v>298.296875</c:v>
                </c:pt>
                <c:pt idx="115699">
                  <c:v>298.29947916666669</c:v>
                </c:pt>
                <c:pt idx="115700">
                  <c:v>298.30208333333331</c:v>
                </c:pt>
                <c:pt idx="115701">
                  <c:v>298.3046875</c:v>
                </c:pt>
                <c:pt idx="115702">
                  <c:v>298.30729166666669</c:v>
                </c:pt>
                <c:pt idx="115703">
                  <c:v>298.30989583333331</c:v>
                </c:pt>
                <c:pt idx="115704">
                  <c:v>298.3125</c:v>
                </c:pt>
                <c:pt idx="115705">
                  <c:v>298.31510416666669</c:v>
                </c:pt>
                <c:pt idx="115706">
                  <c:v>298.31770833333331</c:v>
                </c:pt>
                <c:pt idx="115707">
                  <c:v>298.3203125</c:v>
                </c:pt>
                <c:pt idx="115708">
                  <c:v>298.32291666666669</c:v>
                </c:pt>
                <c:pt idx="115709">
                  <c:v>298.32552083333331</c:v>
                </c:pt>
                <c:pt idx="115710">
                  <c:v>298.328125</c:v>
                </c:pt>
                <c:pt idx="115711">
                  <c:v>298.33072916666669</c:v>
                </c:pt>
                <c:pt idx="115712">
                  <c:v>298.33333333333331</c:v>
                </c:pt>
                <c:pt idx="115713">
                  <c:v>298.3359375</c:v>
                </c:pt>
                <c:pt idx="115714">
                  <c:v>298.33854166666669</c:v>
                </c:pt>
                <c:pt idx="115715">
                  <c:v>298.34114583333331</c:v>
                </c:pt>
                <c:pt idx="115716">
                  <c:v>298.34375</c:v>
                </c:pt>
                <c:pt idx="115717">
                  <c:v>298.34635416666669</c:v>
                </c:pt>
                <c:pt idx="115718">
                  <c:v>298.34895833333331</c:v>
                </c:pt>
                <c:pt idx="115719">
                  <c:v>298.3515625</c:v>
                </c:pt>
                <c:pt idx="115720">
                  <c:v>298.35416666666669</c:v>
                </c:pt>
                <c:pt idx="115721">
                  <c:v>298.35677083333331</c:v>
                </c:pt>
                <c:pt idx="115722">
                  <c:v>298.359375</c:v>
                </c:pt>
                <c:pt idx="115723">
                  <c:v>298.36197916666669</c:v>
                </c:pt>
                <c:pt idx="115724">
                  <c:v>298.36458333333331</c:v>
                </c:pt>
                <c:pt idx="115725">
                  <c:v>298.3671875</c:v>
                </c:pt>
                <c:pt idx="115726">
                  <c:v>298.36979166666669</c:v>
                </c:pt>
                <c:pt idx="115727">
                  <c:v>298.37239583333331</c:v>
                </c:pt>
                <c:pt idx="115728">
                  <c:v>298.375</c:v>
                </c:pt>
                <c:pt idx="115729">
                  <c:v>298.37760416666669</c:v>
                </c:pt>
                <c:pt idx="115730">
                  <c:v>298.38020833333331</c:v>
                </c:pt>
                <c:pt idx="115731">
                  <c:v>298.3828125</c:v>
                </c:pt>
                <c:pt idx="115732">
                  <c:v>298.38541666666669</c:v>
                </c:pt>
                <c:pt idx="115733">
                  <c:v>298.38802083333331</c:v>
                </c:pt>
                <c:pt idx="115734">
                  <c:v>298.390625</c:v>
                </c:pt>
                <c:pt idx="115735">
                  <c:v>298.39322916666669</c:v>
                </c:pt>
                <c:pt idx="115736">
                  <c:v>298.39583333333331</c:v>
                </c:pt>
                <c:pt idx="115737">
                  <c:v>298.3984375</c:v>
                </c:pt>
                <c:pt idx="115738">
                  <c:v>298.40104166666669</c:v>
                </c:pt>
                <c:pt idx="115739">
                  <c:v>298.40364583333331</c:v>
                </c:pt>
                <c:pt idx="115740">
                  <c:v>298.40625</c:v>
                </c:pt>
                <c:pt idx="115741">
                  <c:v>298.40885416666669</c:v>
                </c:pt>
                <c:pt idx="115742">
                  <c:v>298.41145833333331</c:v>
                </c:pt>
                <c:pt idx="115743">
                  <c:v>298.4140625</c:v>
                </c:pt>
                <c:pt idx="115744">
                  <c:v>298.41666666666669</c:v>
                </c:pt>
                <c:pt idx="115745">
                  <c:v>298.41927083333331</c:v>
                </c:pt>
                <c:pt idx="115746">
                  <c:v>298.421875</c:v>
                </c:pt>
                <c:pt idx="115747">
                  <c:v>298.42447916666669</c:v>
                </c:pt>
                <c:pt idx="115748">
                  <c:v>298.42708333333331</c:v>
                </c:pt>
                <c:pt idx="115749">
                  <c:v>298.4296875</c:v>
                </c:pt>
                <c:pt idx="115750">
                  <c:v>298.43229166666669</c:v>
                </c:pt>
                <c:pt idx="115751">
                  <c:v>298.43489583333331</c:v>
                </c:pt>
                <c:pt idx="115752">
                  <c:v>298.4375</c:v>
                </c:pt>
                <c:pt idx="115753">
                  <c:v>298.44010416666669</c:v>
                </c:pt>
                <c:pt idx="115754">
                  <c:v>298.44270833333331</c:v>
                </c:pt>
                <c:pt idx="115755">
                  <c:v>298.4453125</c:v>
                </c:pt>
                <c:pt idx="115756">
                  <c:v>298.44791666666669</c:v>
                </c:pt>
                <c:pt idx="115757">
                  <c:v>298.45052083333331</c:v>
                </c:pt>
                <c:pt idx="115758">
                  <c:v>298.453125</c:v>
                </c:pt>
                <c:pt idx="115759">
                  <c:v>298.45572916666669</c:v>
                </c:pt>
                <c:pt idx="115760">
                  <c:v>298.45833333333331</c:v>
                </c:pt>
                <c:pt idx="115761">
                  <c:v>298.4609375</c:v>
                </c:pt>
                <c:pt idx="115762">
                  <c:v>298.46354166666669</c:v>
                </c:pt>
                <c:pt idx="115763">
                  <c:v>298.46614583333331</c:v>
                </c:pt>
                <c:pt idx="115764">
                  <c:v>298.46875</c:v>
                </c:pt>
                <c:pt idx="115765">
                  <c:v>298.47135416666669</c:v>
                </c:pt>
                <c:pt idx="115766">
                  <c:v>298.47395833333331</c:v>
                </c:pt>
                <c:pt idx="115767">
                  <c:v>298.4765625</c:v>
                </c:pt>
                <c:pt idx="115768">
                  <c:v>298.47916666666669</c:v>
                </c:pt>
                <c:pt idx="115769">
                  <c:v>298.48177083333331</c:v>
                </c:pt>
                <c:pt idx="115770">
                  <c:v>298.484375</c:v>
                </c:pt>
                <c:pt idx="115771">
                  <c:v>298.48697916666669</c:v>
                </c:pt>
                <c:pt idx="115772">
                  <c:v>298.48958333333331</c:v>
                </c:pt>
                <c:pt idx="115773">
                  <c:v>298.4921875</c:v>
                </c:pt>
                <c:pt idx="115774">
                  <c:v>298.49479166666669</c:v>
                </c:pt>
                <c:pt idx="115775">
                  <c:v>298.49739583333331</c:v>
                </c:pt>
                <c:pt idx="115776">
                  <c:v>298.5</c:v>
                </c:pt>
                <c:pt idx="115777">
                  <c:v>298.50260416666669</c:v>
                </c:pt>
                <c:pt idx="115778">
                  <c:v>298.50520833333331</c:v>
                </c:pt>
                <c:pt idx="115779">
                  <c:v>298.5078125</c:v>
                </c:pt>
                <c:pt idx="115780">
                  <c:v>298.51041666666669</c:v>
                </c:pt>
                <c:pt idx="115781">
                  <c:v>298.51302083333331</c:v>
                </c:pt>
                <c:pt idx="115782">
                  <c:v>298.515625</c:v>
                </c:pt>
                <c:pt idx="115783">
                  <c:v>298.51822916666669</c:v>
                </c:pt>
                <c:pt idx="115784">
                  <c:v>298.52083333333331</c:v>
                </c:pt>
                <c:pt idx="115785">
                  <c:v>298.5234375</c:v>
                </c:pt>
                <c:pt idx="115786">
                  <c:v>298.52604166666669</c:v>
                </c:pt>
                <c:pt idx="115787">
                  <c:v>298.52864583333331</c:v>
                </c:pt>
                <c:pt idx="115788">
                  <c:v>298.53125</c:v>
                </c:pt>
                <c:pt idx="115789">
                  <c:v>298.53385416666669</c:v>
                </c:pt>
                <c:pt idx="115790">
                  <c:v>298.53645833333331</c:v>
                </c:pt>
                <c:pt idx="115791">
                  <c:v>298.5390625</c:v>
                </c:pt>
                <c:pt idx="115792">
                  <c:v>298.54166666666669</c:v>
                </c:pt>
                <c:pt idx="115793">
                  <c:v>298.54427083333331</c:v>
                </c:pt>
                <c:pt idx="115794">
                  <c:v>298.546875</c:v>
                </c:pt>
                <c:pt idx="115795">
                  <c:v>298.54947916666669</c:v>
                </c:pt>
                <c:pt idx="115796">
                  <c:v>298.55208333333331</c:v>
                </c:pt>
                <c:pt idx="115797">
                  <c:v>298.5546875</c:v>
                </c:pt>
                <c:pt idx="115798">
                  <c:v>298.55729166666669</c:v>
                </c:pt>
                <c:pt idx="115799">
                  <c:v>298.55989583333331</c:v>
                </c:pt>
                <c:pt idx="115800">
                  <c:v>298.5625</c:v>
                </c:pt>
                <c:pt idx="115801">
                  <c:v>298.56510416666669</c:v>
                </c:pt>
                <c:pt idx="115802">
                  <c:v>298.56770833333331</c:v>
                </c:pt>
                <c:pt idx="115803">
                  <c:v>298.5703125</c:v>
                </c:pt>
                <c:pt idx="115804">
                  <c:v>298.57291666666669</c:v>
                </c:pt>
                <c:pt idx="115805">
                  <c:v>298.57552083333331</c:v>
                </c:pt>
                <c:pt idx="115806">
                  <c:v>298.578125</c:v>
                </c:pt>
                <c:pt idx="115807">
                  <c:v>298.58072916666669</c:v>
                </c:pt>
                <c:pt idx="115808">
                  <c:v>298.58333333333331</c:v>
                </c:pt>
                <c:pt idx="115809">
                  <c:v>298.5859375</c:v>
                </c:pt>
                <c:pt idx="115810">
                  <c:v>298.58854166666669</c:v>
                </c:pt>
                <c:pt idx="115811">
                  <c:v>298.59114583333331</c:v>
                </c:pt>
                <c:pt idx="115812">
                  <c:v>298.59375</c:v>
                </c:pt>
                <c:pt idx="115813">
                  <c:v>298.59635416666669</c:v>
                </c:pt>
                <c:pt idx="115814">
                  <c:v>298.59895833333331</c:v>
                </c:pt>
                <c:pt idx="115815">
                  <c:v>298.6015625</c:v>
                </c:pt>
                <c:pt idx="115816">
                  <c:v>298.60416666666669</c:v>
                </c:pt>
                <c:pt idx="115817">
                  <c:v>298.60677083333331</c:v>
                </c:pt>
                <c:pt idx="115818">
                  <c:v>298.609375</c:v>
                </c:pt>
                <c:pt idx="115819">
                  <c:v>298.61197916666669</c:v>
                </c:pt>
                <c:pt idx="115820">
                  <c:v>298.61458333333331</c:v>
                </c:pt>
                <c:pt idx="115821">
                  <c:v>298.6171875</c:v>
                </c:pt>
                <c:pt idx="115822">
                  <c:v>298.61979166666669</c:v>
                </c:pt>
                <c:pt idx="115823">
                  <c:v>298.62239583333331</c:v>
                </c:pt>
                <c:pt idx="115824">
                  <c:v>298.625</c:v>
                </c:pt>
                <c:pt idx="115825">
                  <c:v>298.62760416666669</c:v>
                </c:pt>
                <c:pt idx="115826">
                  <c:v>298.63020833333331</c:v>
                </c:pt>
                <c:pt idx="115827">
                  <c:v>298.6328125</c:v>
                </c:pt>
                <c:pt idx="115828">
                  <c:v>298.63541666666669</c:v>
                </c:pt>
                <c:pt idx="115829">
                  <c:v>298.63802083333331</c:v>
                </c:pt>
                <c:pt idx="115830">
                  <c:v>298.640625</c:v>
                </c:pt>
                <c:pt idx="115831">
                  <c:v>298.64322916666669</c:v>
                </c:pt>
                <c:pt idx="115832">
                  <c:v>298.64583333333331</c:v>
                </c:pt>
                <c:pt idx="115833">
                  <c:v>298.6484375</c:v>
                </c:pt>
                <c:pt idx="115834">
                  <c:v>298.65104166666669</c:v>
                </c:pt>
                <c:pt idx="115835">
                  <c:v>298.65364583333331</c:v>
                </c:pt>
                <c:pt idx="115836">
                  <c:v>298.65625</c:v>
                </c:pt>
                <c:pt idx="115837">
                  <c:v>298.65885416666669</c:v>
                </c:pt>
                <c:pt idx="115838">
                  <c:v>298.66145833333331</c:v>
                </c:pt>
                <c:pt idx="115839">
                  <c:v>298.6640625</c:v>
                </c:pt>
                <c:pt idx="115840">
                  <c:v>298.66666666666669</c:v>
                </c:pt>
                <c:pt idx="115841">
                  <c:v>298.66927083333331</c:v>
                </c:pt>
                <c:pt idx="115842">
                  <c:v>298.671875</c:v>
                </c:pt>
                <c:pt idx="115843">
                  <c:v>298.67447916666669</c:v>
                </c:pt>
                <c:pt idx="115844">
                  <c:v>298.67708333333331</c:v>
                </c:pt>
                <c:pt idx="115845">
                  <c:v>298.6796875</c:v>
                </c:pt>
                <c:pt idx="115846">
                  <c:v>298.68229166666669</c:v>
                </c:pt>
                <c:pt idx="115847">
                  <c:v>298.68489583333331</c:v>
                </c:pt>
                <c:pt idx="115848">
                  <c:v>298.6875</c:v>
                </c:pt>
                <c:pt idx="115849">
                  <c:v>298.69010416666669</c:v>
                </c:pt>
                <c:pt idx="115850">
                  <c:v>298.69270833333331</c:v>
                </c:pt>
                <c:pt idx="115851">
                  <c:v>298.6953125</c:v>
                </c:pt>
                <c:pt idx="115852">
                  <c:v>298.69791666666669</c:v>
                </c:pt>
                <c:pt idx="115853">
                  <c:v>298.70052083333331</c:v>
                </c:pt>
                <c:pt idx="115854">
                  <c:v>298.703125</c:v>
                </c:pt>
                <c:pt idx="115855">
                  <c:v>298.70572916666669</c:v>
                </c:pt>
                <c:pt idx="115856">
                  <c:v>298.70833333333331</c:v>
                </c:pt>
                <c:pt idx="115857">
                  <c:v>298.7109375</c:v>
                </c:pt>
                <c:pt idx="115858">
                  <c:v>298.71354166666669</c:v>
                </c:pt>
                <c:pt idx="115859">
                  <c:v>298.71614583333331</c:v>
                </c:pt>
                <c:pt idx="115860">
                  <c:v>298.71875</c:v>
                </c:pt>
                <c:pt idx="115861">
                  <c:v>298.72135416666669</c:v>
                </c:pt>
                <c:pt idx="115862">
                  <c:v>298.72395833333331</c:v>
                </c:pt>
                <c:pt idx="115863">
                  <c:v>298.7265625</c:v>
                </c:pt>
                <c:pt idx="115864">
                  <c:v>298.72916666666669</c:v>
                </c:pt>
                <c:pt idx="115865">
                  <c:v>298.73177083333331</c:v>
                </c:pt>
                <c:pt idx="115866">
                  <c:v>298.734375</c:v>
                </c:pt>
                <c:pt idx="115867">
                  <c:v>298.73697916666669</c:v>
                </c:pt>
                <c:pt idx="115868">
                  <c:v>298.73958333333331</c:v>
                </c:pt>
                <c:pt idx="115869">
                  <c:v>298.7421875</c:v>
                </c:pt>
                <c:pt idx="115870">
                  <c:v>298.74479166666669</c:v>
                </c:pt>
                <c:pt idx="115871">
                  <c:v>298.74739583333331</c:v>
                </c:pt>
                <c:pt idx="115872">
                  <c:v>298.75</c:v>
                </c:pt>
                <c:pt idx="115873">
                  <c:v>298.75260416666669</c:v>
                </c:pt>
                <c:pt idx="115874">
                  <c:v>298.75520833333331</c:v>
                </c:pt>
                <c:pt idx="115875">
                  <c:v>298.7578125</c:v>
                </c:pt>
                <c:pt idx="115876">
                  <c:v>298.76041666666669</c:v>
                </c:pt>
                <c:pt idx="115877">
                  <c:v>298.76302083333331</c:v>
                </c:pt>
                <c:pt idx="115878">
                  <c:v>298.765625</c:v>
                </c:pt>
                <c:pt idx="115879">
                  <c:v>298.76822916666669</c:v>
                </c:pt>
                <c:pt idx="115880">
                  <c:v>298.77083333333331</c:v>
                </c:pt>
                <c:pt idx="115881">
                  <c:v>298.7734375</c:v>
                </c:pt>
                <c:pt idx="115882">
                  <c:v>298.77604166666669</c:v>
                </c:pt>
                <c:pt idx="115883">
                  <c:v>298.77864583333331</c:v>
                </c:pt>
                <c:pt idx="115884">
                  <c:v>298.78125</c:v>
                </c:pt>
                <c:pt idx="115885">
                  <c:v>298.78385416666669</c:v>
                </c:pt>
                <c:pt idx="115886">
                  <c:v>298.78645833333331</c:v>
                </c:pt>
                <c:pt idx="115887">
                  <c:v>298.7890625</c:v>
                </c:pt>
                <c:pt idx="115888">
                  <c:v>298.79166666666669</c:v>
                </c:pt>
                <c:pt idx="115889">
                  <c:v>298.79427083333331</c:v>
                </c:pt>
                <c:pt idx="115890">
                  <c:v>298.796875</c:v>
                </c:pt>
                <c:pt idx="115891">
                  <c:v>298.79947916666669</c:v>
                </c:pt>
                <c:pt idx="115892">
                  <c:v>298.80208333333331</c:v>
                </c:pt>
                <c:pt idx="115893">
                  <c:v>298.8046875</c:v>
                </c:pt>
                <c:pt idx="115894">
                  <c:v>298.80729166666669</c:v>
                </c:pt>
                <c:pt idx="115895">
                  <c:v>298.80989583333331</c:v>
                </c:pt>
                <c:pt idx="115896">
                  <c:v>298.8125</c:v>
                </c:pt>
                <c:pt idx="115897">
                  <c:v>298.81510416666669</c:v>
                </c:pt>
                <c:pt idx="115898">
                  <c:v>298.81770833333331</c:v>
                </c:pt>
                <c:pt idx="115899">
                  <c:v>298.8203125</c:v>
                </c:pt>
                <c:pt idx="115900">
                  <c:v>298.82291666666669</c:v>
                </c:pt>
                <c:pt idx="115901">
                  <c:v>298.82552083333331</c:v>
                </c:pt>
                <c:pt idx="115902">
                  <c:v>298.828125</c:v>
                </c:pt>
                <c:pt idx="115903">
                  <c:v>298.83072916666669</c:v>
                </c:pt>
                <c:pt idx="115904">
                  <c:v>298.83333333333331</c:v>
                </c:pt>
                <c:pt idx="115905">
                  <c:v>298.8359375</c:v>
                </c:pt>
                <c:pt idx="115906">
                  <c:v>298.83854166666669</c:v>
                </c:pt>
                <c:pt idx="115907">
                  <c:v>298.84114583333331</c:v>
                </c:pt>
                <c:pt idx="115908">
                  <c:v>298.84375</c:v>
                </c:pt>
                <c:pt idx="115909">
                  <c:v>298.84635416666669</c:v>
                </c:pt>
                <c:pt idx="115910">
                  <c:v>298.84895833333331</c:v>
                </c:pt>
                <c:pt idx="115911">
                  <c:v>298.8515625</c:v>
                </c:pt>
                <c:pt idx="115912">
                  <c:v>298.85416666666669</c:v>
                </c:pt>
                <c:pt idx="115913">
                  <c:v>298.85677083333331</c:v>
                </c:pt>
                <c:pt idx="115914">
                  <c:v>298.859375</c:v>
                </c:pt>
                <c:pt idx="115915">
                  <c:v>298.86197916666669</c:v>
                </c:pt>
                <c:pt idx="115916">
                  <c:v>298.86458333333331</c:v>
                </c:pt>
                <c:pt idx="115917">
                  <c:v>298.8671875</c:v>
                </c:pt>
                <c:pt idx="115918">
                  <c:v>298.86979166666669</c:v>
                </c:pt>
                <c:pt idx="115919">
                  <c:v>298.87239583333331</c:v>
                </c:pt>
                <c:pt idx="115920">
                  <c:v>298.875</c:v>
                </c:pt>
                <c:pt idx="115921">
                  <c:v>298.87760416666669</c:v>
                </c:pt>
                <c:pt idx="115922">
                  <c:v>298.88020833333331</c:v>
                </c:pt>
                <c:pt idx="115923">
                  <c:v>298.8828125</c:v>
                </c:pt>
                <c:pt idx="115924">
                  <c:v>298.88541666666669</c:v>
                </c:pt>
                <c:pt idx="115925">
                  <c:v>298.88802083333331</c:v>
                </c:pt>
                <c:pt idx="115926">
                  <c:v>298.890625</c:v>
                </c:pt>
                <c:pt idx="115927">
                  <c:v>298.89322916666669</c:v>
                </c:pt>
                <c:pt idx="115928">
                  <c:v>298.89583333333331</c:v>
                </c:pt>
                <c:pt idx="115929">
                  <c:v>298.8984375</c:v>
                </c:pt>
                <c:pt idx="115930">
                  <c:v>298.90104166666669</c:v>
                </c:pt>
                <c:pt idx="115931">
                  <c:v>298.90364583333331</c:v>
                </c:pt>
                <c:pt idx="115932">
                  <c:v>298.90625</c:v>
                </c:pt>
                <c:pt idx="115933">
                  <c:v>298.90885416666669</c:v>
                </c:pt>
                <c:pt idx="115934">
                  <c:v>298.91145833333331</c:v>
                </c:pt>
                <c:pt idx="115935">
                  <c:v>298.9140625</c:v>
                </c:pt>
                <c:pt idx="115936">
                  <c:v>298.91666666666669</c:v>
                </c:pt>
                <c:pt idx="115937">
                  <c:v>298.91927083333331</c:v>
                </c:pt>
                <c:pt idx="115938">
                  <c:v>298.921875</c:v>
                </c:pt>
                <c:pt idx="115939">
                  <c:v>298.92447916666669</c:v>
                </c:pt>
                <c:pt idx="115940">
                  <c:v>298.92708333333331</c:v>
                </c:pt>
                <c:pt idx="115941">
                  <c:v>298.9296875</c:v>
                </c:pt>
                <c:pt idx="115942">
                  <c:v>298.93229166666669</c:v>
                </c:pt>
                <c:pt idx="115943">
                  <c:v>298.93489583333331</c:v>
                </c:pt>
                <c:pt idx="115944">
                  <c:v>298.9375</c:v>
                </c:pt>
                <c:pt idx="115945">
                  <c:v>298.94010416666669</c:v>
                </c:pt>
                <c:pt idx="115946">
                  <c:v>298.94270833333331</c:v>
                </c:pt>
                <c:pt idx="115947">
                  <c:v>298.9453125</c:v>
                </c:pt>
                <c:pt idx="115948">
                  <c:v>298.94791666666669</c:v>
                </c:pt>
                <c:pt idx="115949">
                  <c:v>298.95052083333331</c:v>
                </c:pt>
                <c:pt idx="115950">
                  <c:v>298.953125</c:v>
                </c:pt>
                <c:pt idx="115951">
                  <c:v>298.95572916666669</c:v>
                </c:pt>
                <c:pt idx="115952">
                  <c:v>298.95833333333331</c:v>
                </c:pt>
                <c:pt idx="115953">
                  <c:v>298.9609375</c:v>
                </c:pt>
                <c:pt idx="115954">
                  <c:v>298.96354166666669</c:v>
                </c:pt>
                <c:pt idx="115955">
                  <c:v>298.96614583333331</c:v>
                </c:pt>
                <c:pt idx="115956">
                  <c:v>298.96875</c:v>
                </c:pt>
                <c:pt idx="115957">
                  <c:v>298.97135416666669</c:v>
                </c:pt>
                <c:pt idx="115958">
                  <c:v>298.97395833333331</c:v>
                </c:pt>
                <c:pt idx="115959">
                  <c:v>298.9765625</c:v>
                </c:pt>
                <c:pt idx="115960">
                  <c:v>298.97916666666669</c:v>
                </c:pt>
                <c:pt idx="115961">
                  <c:v>298.98177083333331</c:v>
                </c:pt>
                <c:pt idx="115962">
                  <c:v>298.984375</c:v>
                </c:pt>
                <c:pt idx="115963">
                  <c:v>298.98697916666669</c:v>
                </c:pt>
                <c:pt idx="115964">
                  <c:v>298.98958333333331</c:v>
                </c:pt>
                <c:pt idx="115965">
                  <c:v>298.9921875</c:v>
                </c:pt>
                <c:pt idx="115966">
                  <c:v>298.99479166666669</c:v>
                </c:pt>
                <c:pt idx="115967">
                  <c:v>298.99739583333331</c:v>
                </c:pt>
                <c:pt idx="115968">
                  <c:v>299</c:v>
                </c:pt>
                <c:pt idx="115969">
                  <c:v>299.00260416666669</c:v>
                </c:pt>
                <c:pt idx="115970">
                  <c:v>299.00520833333331</c:v>
                </c:pt>
                <c:pt idx="115971">
                  <c:v>299.0078125</c:v>
                </c:pt>
                <c:pt idx="115972">
                  <c:v>299.01041666666669</c:v>
                </c:pt>
                <c:pt idx="115973">
                  <c:v>299.01302083333331</c:v>
                </c:pt>
                <c:pt idx="115974">
                  <c:v>299.015625</c:v>
                </c:pt>
                <c:pt idx="115975">
                  <c:v>299.01822916666669</c:v>
                </c:pt>
                <c:pt idx="115976">
                  <c:v>299.02083333333331</c:v>
                </c:pt>
                <c:pt idx="115977">
                  <c:v>299.0234375</c:v>
                </c:pt>
                <c:pt idx="115978">
                  <c:v>299.02604166666669</c:v>
                </c:pt>
                <c:pt idx="115979">
                  <c:v>299.02864583333331</c:v>
                </c:pt>
                <c:pt idx="115980">
                  <c:v>299.03125</c:v>
                </c:pt>
                <c:pt idx="115981">
                  <c:v>299.03385416666669</c:v>
                </c:pt>
                <c:pt idx="115982">
                  <c:v>299.03645833333331</c:v>
                </c:pt>
                <c:pt idx="115983">
                  <c:v>299.0390625</c:v>
                </c:pt>
                <c:pt idx="115984">
                  <c:v>299.04166666666669</c:v>
                </c:pt>
                <c:pt idx="115985">
                  <c:v>299.04427083333331</c:v>
                </c:pt>
                <c:pt idx="115986">
                  <c:v>299.046875</c:v>
                </c:pt>
                <c:pt idx="115987">
                  <c:v>299.04947916666669</c:v>
                </c:pt>
                <c:pt idx="115988">
                  <c:v>299.05208333333331</c:v>
                </c:pt>
                <c:pt idx="115989">
                  <c:v>299.0546875</c:v>
                </c:pt>
                <c:pt idx="115990">
                  <c:v>299.05729166666669</c:v>
                </c:pt>
                <c:pt idx="115991">
                  <c:v>299.05989583333331</c:v>
                </c:pt>
                <c:pt idx="115992">
                  <c:v>299.0625</c:v>
                </c:pt>
                <c:pt idx="115993">
                  <c:v>299.06510416666669</c:v>
                </c:pt>
                <c:pt idx="115994">
                  <c:v>299.06770833333331</c:v>
                </c:pt>
                <c:pt idx="115995">
                  <c:v>299.0703125</c:v>
                </c:pt>
                <c:pt idx="115996">
                  <c:v>299.07291666666669</c:v>
                </c:pt>
                <c:pt idx="115997">
                  <c:v>299.07552083333331</c:v>
                </c:pt>
                <c:pt idx="115998">
                  <c:v>299.078125</c:v>
                </c:pt>
                <c:pt idx="115999">
                  <c:v>299.08072916666669</c:v>
                </c:pt>
                <c:pt idx="116000">
                  <c:v>299.08333333333331</c:v>
                </c:pt>
                <c:pt idx="116001">
                  <c:v>299.0859375</c:v>
                </c:pt>
                <c:pt idx="116002">
                  <c:v>299.08854166666669</c:v>
                </c:pt>
                <c:pt idx="116003">
                  <c:v>299.09114583333331</c:v>
                </c:pt>
                <c:pt idx="116004">
                  <c:v>299.09375</c:v>
                </c:pt>
                <c:pt idx="116005">
                  <c:v>299.09635416666669</c:v>
                </c:pt>
                <c:pt idx="116006">
                  <c:v>299.09895833333331</c:v>
                </c:pt>
                <c:pt idx="116007">
                  <c:v>299.1015625</c:v>
                </c:pt>
                <c:pt idx="116008">
                  <c:v>299.10416666666669</c:v>
                </c:pt>
                <c:pt idx="116009">
                  <c:v>299.10677083333331</c:v>
                </c:pt>
                <c:pt idx="116010">
                  <c:v>299.109375</c:v>
                </c:pt>
                <c:pt idx="116011">
                  <c:v>299.11197916666669</c:v>
                </c:pt>
                <c:pt idx="116012">
                  <c:v>299.11458333333331</c:v>
                </c:pt>
                <c:pt idx="116013">
                  <c:v>299.1171875</c:v>
                </c:pt>
                <c:pt idx="116014">
                  <c:v>299.11979166666669</c:v>
                </c:pt>
                <c:pt idx="116015">
                  <c:v>299.12239583333331</c:v>
                </c:pt>
                <c:pt idx="116016">
                  <c:v>299.125</c:v>
                </c:pt>
                <c:pt idx="116017">
                  <c:v>299.12760416666669</c:v>
                </c:pt>
                <c:pt idx="116018">
                  <c:v>299.13020833333331</c:v>
                </c:pt>
                <c:pt idx="116019">
                  <c:v>299.1328125</c:v>
                </c:pt>
                <c:pt idx="116020">
                  <c:v>299.13541666666669</c:v>
                </c:pt>
                <c:pt idx="116021">
                  <c:v>299.13802083333331</c:v>
                </c:pt>
                <c:pt idx="116022">
                  <c:v>299.140625</c:v>
                </c:pt>
                <c:pt idx="116023">
                  <c:v>299.14322916666669</c:v>
                </c:pt>
                <c:pt idx="116024">
                  <c:v>299.14583333333331</c:v>
                </c:pt>
                <c:pt idx="116025">
                  <c:v>299.1484375</c:v>
                </c:pt>
                <c:pt idx="116026">
                  <c:v>299.15104166666669</c:v>
                </c:pt>
                <c:pt idx="116027">
                  <c:v>299.15364583333331</c:v>
                </c:pt>
                <c:pt idx="116028">
                  <c:v>299.15625</c:v>
                </c:pt>
                <c:pt idx="116029">
                  <c:v>299.15885416666669</c:v>
                </c:pt>
                <c:pt idx="116030">
                  <c:v>299.16145833333331</c:v>
                </c:pt>
                <c:pt idx="116031">
                  <c:v>299.1640625</c:v>
                </c:pt>
                <c:pt idx="116032">
                  <c:v>299.16666666666669</c:v>
                </c:pt>
                <c:pt idx="116033">
                  <c:v>299.16927083333331</c:v>
                </c:pt>
                <c:pt idx="116034">
                  <c:v>299.171875</c:v>
                </c:pt>
                <c:pt idx="116035">
                  <c:v>299.17447916666669</c:v>
                </c:pt>
                <c:pt idx="116036">
                  <c:v>299.17708333333331</c:v>
                </c:pt>
                <c:pt idx="116037">
                  <c:v>299.1796875</c:v>
                </c:pt>
                <c:pt idx="116038">
                  <c:v>299.18229166666669</c:v>
                </c:pt>
                <c:pt idx="116039">
                  <c:v>299.18489583333331</c:v>
                </c:pt>
                <c:pt idx="116040">
                  <c:v>299.1875</c:v>
                </c:pt>
                <c:pt idx="116041">
                  <c:v>299.19010416666669</c:v>
                </c:pt>
                <c:pt idx="116042">
                  <c:v>299.19270833333331</c:v>
                </c:pt>
                <c:pt idx="116043">
                  <c:v>299.1953125</c:v>
                </c:pt>
                <c:pt idx="116044">
                  <c:v>299.19791666666669</c:v>
                </c:pt>
                <c:pt idx="116045">
                  <c:v>299.20052083333331</c:v>
                </c:pt>
                <c:pt idx="116046">
                  <c:v>299.203125</c:v>
                </c:pt>
                <c:pt idx="116047">
                  <c:v>299.20572916666669</c:v>
                </c:pt>
                <c:pt idx="116048">
                  <c:v>299.20833333333331</c:v>
                </c:pt>
                <c:pt idx="116049">
                  <c:v>299.2109375</c:v>
                </c:pt>
                <c:pt idx="116050">
                  <c:v>299.21354166666669</c:v>
                </c:pt>
                <c:pt idx="116051">
                  <c:v>299.21614583333331</c:v>
                </c:pt>
                <c:pt idx="116052">
                  <c:v>299.21875</c:v>
                </c:pt>
                <c:pt idx="116053">
                  <c:v>299.22135416666669</c:v>
                </c:pt>
                <c:pt idx="116054">
                  <c:v>299.22395833333331</c:v>
                </c:pt>
                <c:pt idx="116055">
                  <c:v>299.2265625</c:v>
                </c:pt>
                <c:pt idx="116056">
                  <c:v>299.22916666666669</c:v>
                </c:pt>
                <c:pt idx="116057">
                  <c:v>299.23177083333331</c:v>
                </c:pt>
                <c:pt idx="116058">
                  <c:v>299.234375</c:v>
                </c:pt>
                <c:pt idx="116059">
                  <c:v>299.23697916666669</c:v>
                </c:pt>
                <c:pt idx="116060">
                  <c:v>299.23958333333331</c:v>
                </c:pt>
                <c:pt idx="116061">
                  <c:v>299.2421875</c:v>
                </c:pt>
                <c:pt idx="116062">
                  <c:v>299.24479166666669</c:v>
                </c:pt>
                <c:pt idx="116063">
                  <c:v>299.24739583333331</c:v>
                </c:pt>
                <c:pt idx="116064">
                  <c:v>299.25</c:v>
                </c:pt>
                <c:pt idx="116065">
                  <c:v>299.25260416666669</c:v>
                </c:pt>
                <c:pt idx="116066">
                  <c:v>299.25520833333331</c:v>
                </c:pt>
                <c:pt idx="116067">
                  <c:v>299.2578125</c:v>
                </c:pt>
                <c:pt idx="116068">
                  <c:v>299.26041666666669</c:v>
                </c:pt>
                <c:pt idx="116069">
                  <c:v>299.26302083333331</c:v>
                </c:pt>
                <c:pt idx="116070">
                  <c:v>299.265625</c:v>
                </c:pt>
                <c:pt idx="116071">
                  <c:v>299.26822916666669</c:v>
                </c:pt>
                <c:pt idx="116072">
                  <c:v>299.27083333333331</c:v>
                </c:pt>
                <c:pt idx="116073">
                  <c:v>299.2734375</c:v>
                </c:pt>
                <c:pt idx="116074">
                  <c:v>299.27604166666669</c:v>
                </c:pt>
                <c:pt idx="116075">
                  <c:v>299.27864583333331</c:v>
                </c:pt>
                <c:pt idx="116076">
                  <c:v>299.28125</c:v>
                </c:pt>
                <c:pt idx="116077">
                  <c:v>299.28385416666669</c:v>
                </c:pt>
                <c:pt idx="116078">
                  <c:v>299.28645833333331</c:v>
                </c:pt>
                <c:pt idx="116079">
                  <c:v>299.2890625</c:v>
                </c:pt>
                <c:pt idx="116080">
                  <c:v>299.29166666666669</c:v>
                </c:pt>
                <c:pt idx="116081">
                  <c:v>299.29427083333331</c:v>
                </c:pt>
                <c:pt idx="116082">
                  <c:v>299.296875</c:v>
                </c:pt>
                <c:pt idx="116083">
                  <c:v>299.29947916666669</c:v>
                </c:pt>
                <c:pt idx="116084">
                  <c:v>299.30208333333331</c:v>
                </c:pt>
                <c:pt idx="116085">
                  <c:v>299.3046875</c:v>
                </c:pt>
                <c:pt idx="116086">
                  <c:v>299.30729166666669</c:v>
                </c:pt>
                <c:pt idx="116087">
                  <c:v>299.30989583333331</c:v>
                </c:pt>
                <c:pt idx="116088">
                  <c:v>299.3125</c:v>
                </c:pt>
                <c:pt idx="116089">
                  <c:v>299.31510416666669</c:v>
                </c:pt>
                <c:pt idx="116090">
                  <c:v>299.31770833333331</c:v>
                </c:pt>
                <c:pt idx="116091">
                  <c:v>299.3203125</c:v>
                </c:pt>
                <c:pt idx="116092">
                  <c:v>299.32291666666669</c:v>
                </c:pt>
                <c:pt idx="116093">
                  <c:v>299.32552083333331</c:v>
                </c:pt>
                <c:pt idx="116094">
                  <c:v>299.328125</c:v>
                </c:pt>
                <c:pt idx="116095">
                  <c:v>299.33072916666669</c:v>
                </c:pt>
                <c:pt idx="116096">
                  <c:v>299.33333333333331</c:v>
                </c:pt>
                <c:pt idx="116097">
                  <c:v>299.3359375</c:v>
                </c:pt>
                <c:pt idx="116098">
                  <c:v>299.33854166666669</c:v>
                </c:pt>
                <c:pt idx="116099">
                  <c:v>299.34114583333331</c:v>
                </c:pt>
                <c:pt idx="116100">
                  <c:v>299.34375</c:v>
                </c:pt>
                <c:pt idx="116101">
                  <c:v>299.34635416666669</c:v>
                </c:pt>
                <c:pt idx="116102">
                  <c:v>299.34895833333331</c:v>
                </c:pt>
                <c:pt idx="116103">
                  <c:v>299.3515625</c:v>
                </c:pt>
                <c:pt idx="116104">
                  <c:v>299.35416666666669</c:v>
                </c:pt>
                <c:pt idx="116105">
                  <c:v>299.35677083333331</c:v>
                </c:pt>
                <c:pt idx="116106">
                  <c:v>299.359375</c:v>
                </c:pt>
                <c:pt idx="116107">
                  <c:v>299.36197916666669</c:v>
                </c:pt>
                <c:pt idx="116108">
                  <c:v>299.36458333333331</c:v>
                </c:pt>
                <c:pt idx="116109">
                  <c:v>299.3671875</c:v>
                </c:pt>
                <c:pt idx="116110">
                  <c:v>299.36979166666669</c:v>
                </c:pt>
                <c:pt idx="116111">
                  <c:v>299.37239583333331</c:v>
                </c:pt>
                <c:pt idx="116112">
                  <c:v>299.375</c:v>
                </c:pt>
                <c:pt idx="116113">
                  <c:v>299.37760416666669</c:v>
                </c:pt>
                <c:pt idx="116114">
                  <c:v>299.38020833333331</c:v>
                </c:pt>
                <c:pt idx="116115">
                  <c:v>299.3828125</c:v>
                </c:pt>
                <c:pt idx="116116">
                  <c:v>299.38541666666669</c:v>
                </c:pt>
                <c:pt idx="116117">
                  <c:v>299.38802083333331</c:v>
                </c:pt>
                <c:pt idx="116118">
                  <c:v>299.390625</c:v>
                </c:pt>
                <c:pt idx="116119">
                  <c:v>299.39322916666669</c:v>
                </c:pt>
                <c:pt idx="116120">
                  <c:v>299.39583333333331</c:v>
                </c:pt>
                <c:pt idx="116121">
                  <c:v>299.3984375</c:v>
                </c:pt>
                <c:pt idx="116122">
                  <c:v>299.40104166666669</c:v>
                </c:pt>
                <c:pt idx="116123">
                  <c:v>299.40364583333331</c:v>
                </c:pt>
                <c:pt idx="116124">
                  <c:v>299.40625</c:v>
                </c:pt>
                <c:pt idx="116125">
                  <c:v>299.40885416666669</c:v>
                </c:pt>
                <c:pt idx="116126">
                  <c:v>299.41145833333331</c:v>
                </c:pt>
                <c:pt idx="116127">
                  <c:v>299.4140625</c:v>
                </c:pt>
                <c:pt idx="116128">
                  <c:v>299.41666666666669</c:v>
                </c:pt>
                <c:pt idx="116129">
                  <c:v>299.41927083333331</c:v>
                </c:pt>
                <c:pt idx="116130">
                  <c:v>299.421875</c:v>
                </c:pt>
                <c:pt idx="116131">
                  <c:v>299.42447916666669</c:v>
                </c:pt>
                <c:pt idx="116132">
                  <c:v>299.42708333333331</c:v>
                </c:pt>
                <c:pt idx="116133">
                  <c:v>299.4296875</c:v>
                </c:pt>
                <c:pt idx="116134">
                  <c:v>299.43229166666669</c:v>
                </c:pt>
                <c:pt idx="116135">
                  <c:v>299.43489583333331</c:v>
                </c:pt>
                <c:pt idx="116136">
                  <c:v>299.4375</c:v>
                </c:pt>
                <c:pt idx="116137">
                  <c:v>299.44010416666669</c:v>
                </c:pt>
                <c:pt idx="116138">
                  <c:v>299.44270833333331</c:v>
                </c:pt>
                <c:pt idx="116139">
                  <c:v>299.4453125</c:v>
                </c:pt>
                <c:pt idx="116140">
                  <c:v>299.44791666666669</c:v>
                </c:pt>
                <c:pt idx="116141">
                  <c:v>299.45052083333331</c:v>
                </c:pt>
                <c:pt idx="116142">
                  <c:v>299.453125</c:v>
                </c:pt>
                <c:pt idx="116143">
                  <c:v>299.45572916666669</c:v>
                </c:pt>
                <c:pt idx="116144">
                  <c:v>299.45833333333331</c:v>
                </c:pt>
                <c:pt idx="116145">
                  <c:v>299.4609375</c:v>
                </c:pt>
                <c:pt idx="116146">
                  <c:v>299.46354166666669</c:v>
                </c:pt>
                <c:pt idx="116147">
                  <c:v>299.46614583333331</c:v>
                </c:pt>
                <c:pt idx="116148">
                  <c:v>299.46875</c:v>
                </c:pt>
                <c:pt idx="116149">
                  <c:v>299.47135416666669</c:v>
                </c:pt>
                <c:pt idx="116150">
                  <c:v>299.47395833333331</c:v>
                </c:pt>
                <c:pt idx="116151">
                  <c:v>299.4765625</c:v>
                </c:pt>
                <c:pt idx="116152">
                  <c:v>299.47916666666669</c:v>
                </c:pt>
                <c:pt idx="116153">
                  <c:v>299.48177083333331</c:v>
                </c:pt>
                <c:pt idx="116154">
                  <c:v>299.484375</c:v>
                </c:pt>
                <c:pt idx="116155">
                  <c:v>299.48697916666669</c:v>
                </c:pt>
                <c:pt idx="116156">
                  <c:v>299.48958333333331</c:v>
                </c:pt>
                <c:pt idx="116157">
                  <c:v>299.4921875</c:v>
                </c:pt>
                <c:pt idx="116158">
                  <c:v>299.49479166666669</c:v>
                </c:pt>
                <c:pt idx="116159">
                  <c:v>299.49739583333331</c:v>
                </c:pt>
                <c:pt idx="116160">
                  <c:v>299.5</c:v>
                </c:pt>
                <c:pt idx="116161">
                  <c:v>299.50260416666669</c:v>
                </c:pt>
                <c:pt idx="116162">
                  <c:v>299.50520833333331</c:v>
                </c:pt>
                <c:pt idx="116163">
                  <c:v>299.5078125</c:v>
                </c:pt>
                <c:pt idx="116164">
                  <c:v>299.51041666666669</c:v>
                </c:pt>
                <c:pt idx="116165">
                  <c:v>299.51302083333331</c:v>
                </c:pt>
                <c:pt idx="116166">
                  <c:v>299.515625</c:v>
                </c:pt>
                <c:pt idx="116167">
                  <c:v>299.51822916666669</c:v>
                </c:pt>
                <c:pt idx="116168">
                  <c:v>299.52083333333331</c:v>
                </c:pt>
                <c:pt idx="116169">
                  <c:v>299.5234375</c:v>
                </c:pt>
                <c:pt idx="116170">
                  <c:v>299.52604166666669</c:v>
                </c:pt>
                <c:pt idx="116171">
                  <c:v>299.52864583333331</c:v>
                </c:pt>
                <c:pt idx="116172">
                  <c:v>299.53125</c:v>
                </c:pt>
                <c:pt idx="116173">
                  <c:v>299.53385416666669</c:v>
                </c:pt>
                <c:pt idx="116174">
                  <c:v>299.53645833333331</c:v>
                </c:pt>
                <c:pt idx="116175">
                  <c:v>299.5390625</c:v>
                </c:pt>
                <c:pt idx="116176">
                  <c:v>299.54166666666669</c:v>
                </c:pt>
                <c:pt idx="116177">
                  <c:v>299.54427083333331</c:v>
                </c:pt>
                <c:pt idx="116178">
                  <c:v>299.546875</c:v>
                </c:pt>
                <c:pt idx="116179">
                  <c:v>299.54947916666669</c:v>
                </c:pt>
                <c:pt idx="116180">
                  <c:v>299.55208333333331</c:v>
                </c:pt>
                <c:pt idx="116181">
                  <c:v>299.5546875</c:v>
                </c:pt>
                <c:pt idx="116182">
                  <c:v>299.55729166666669</c:v>
                </c:pt>
                <c:pt idx="116183">
                  <c:v>299.55989583333331</c:v>
                </c:pt>
                <c:pt idx="116184">
                  <c:v>299.5625</c:v>
                </c:pt>
                <c:pt idx="116185">
                  <c:v>299.56510416666669</c:v>
                </c:pt>
                <c:pt idx="116186">
                  <c:v>299.56770833333331</c:v>
                </c:pt>
                <c:pt idx="116187">
                  <c:v>299.5703125</c:v>
                </c:pt>
                <c:pt idx="116188">
                  <c:v>299.57291666666669</c:v>
                </c:pt>
                <c:pt idx="116189">
                  <c:v>299.57552083333331</c:v>
                </c:pt>
                <c:pt idx="116190">
                  <c:v>299.578125</c:v>
                </c:pt>
                <c:pt idx="116191">
                  <c:v>299.58072916666669</c:v>
                </c:pt>
                <c:pt idx="116192">
                  <c:v>299.58333333333331</c:v>
                </c:pt>
                <c:pt idx="116193">
                  <c:v>299.5859375</c:v>
                </c:pt>
                <c:pt idx="116194">
                  <c:v>299.58854166666669</c:v>
                </c:pt>
                <c:pt idx="116195">
                  <c:v>299.59114583333331</c:v>
                </c:pt>
                <c:pt idx="116196">
                  <c:v>299.59375</c:v>
                </c:pt>
                <c:pt idx="116197">
                  <c:v>299.59635416666669</c:v>
                </c:pt>
                <c:pt idx="116198">
                  <c:v>299.59895833333331</c:v>
                </c:pt>
                <c:pt idx="116199">
                  <c:v>299.6015625</c:v>
                </c:pt>
                <c:pt idx="116200">
                  <c:v>299.60416666666669</c:v>
                </c:pt>
                <c:pt idx="116201">
                  <c:v>299.60677083333331</c:v>
                </c:pt>
                <c:pt idx="116202">
                  <c:v>299.609375</c:v>
                </c:pt>
                <c:pt idx="116203">
                  <c:v>299.61197916666669</c:v>
                </c:pt>
                <c:pt idx="116204">
                  <c:v>299.61458333333331</c:v>
                </c:pt>
                <c:pt idx="116205">
                  <c:v>299.6171875</c:v>
                </c:pt>
                <c:pt idx="116206">
                  <c:v>299.61979166666669</c:v>
                </c:pt>
                <c:pt idx="116207">
                  <c:v>299.62239583333331</c:v>
                </c:pt>
                <c:pt idx="116208">
                  <c:v>299.625</c:v>
                </c:pt>
                <c:pt idx="116209">
                  <c:v>299.62760416666669</c:v>
                </c:pt>
                <c:pt idx="116210">
                  <c:v>299.63020833333331</c:v>
                </c:pt>
                <c:pt idx="116211">
                  <c:v>299.6328125</c:v>
                </c:pt>
                <c:pt idx="116212">
                  <c:v>299.63541666666669</c:v>
                </c:pt>
                <c:pt idx="116213">
                  <c:v>299.63802083333331</c:v>
                </c:pt>
                <c:pt idx="116214">
                  <c:v>299.640625</c:v>
                </c:pt>
                <c:pt idx="116215">
                  <c:v>299.64322916666669</c:v>
                </c:pt>
                <c:pt idx="116216">
                  <c:v>299.64583333333331</c:v>
                </c:pt>
                <c:pt idx="116217">
                  <c:v>299.6484375</c:v>
                </c:pt>
                <c:pt idx="116218">
                  <c:v>299.65104166666669</c:v>
                </c:pt>
                <c:pt idx="116219">
                  <c:v>299.65364583333331</c:v>
                </c:pt>
                <c:pt idx="116220">
                  <c:v>299.65625</c:v>
                </c:pt>
                <c:pt idx="116221">
                  <c:v>299.65885416666669</c:v>
                </c:pt>
                <c:pt idx="116222">
                  <c:v>299.66145833333331</c:v>
                </c:pt>
                <c:pt idx="116223">
                  <c:v>299.6640625</c:v>
                </c:pt>
                <c:pt idx="116224">
                  <c:v>299.66666666666669</c:v>
                </c:pt>
                <c:pt idx="116225">
                  <c:v>299.66927083333331</c:v>
                </c:pt>
                <c:pt idx="116226">
                  <c:v>299.671875</c:v>
                </c:pt>
                <c:pt idx="116227">
                  <c:v>299.67447916666669</c:v>
                </c:pt>
                <c:pt idx="116228">
                  <c:v>299.67708333333331</c:v>
                </c:pt>
                <c:pt idx="116229">
                  <c:v>299.6796875</c:v>
                </c:pt>
                <c:pt idx="116230">
                  <c:v>299.68229166666669</c:v>
                </c:pt>
                <c:pt idx="116231">
                  <c:v>299.68489583333331</c:v>
                </c:pt>
                <c:pt idx="116232">
                  <c:v>299.6875</c:v>
                </c:pt>
                <c:pt idx="116233">
                  <c:v>299.69010416666669</c:v>
                </c:pt>
                <c:pt idx="116234">
                  <c:v>299.69270833333331</c:v>
                </c:pt>
                <c:pt idx="116235">
                  <c:v>299.6953125</c:v>
                </c:pt>
                <c:pt idx="116236">
                  <c:v>299.69791666666669</c:v>
                </c:pt>
                <c:pt idx="116237">
                  <c:v>299.70052083333331</c:v>
                </c:pt>
                <c:pt idx="116238">
                  <c:v>299.703125</c:v>
                </c:pt>
                <c:pt idx="116239">
                  <c:v>299.70572916666669</c:v>
                </c:pt>
                <c:pt idx="116240">
                  <c:v>299.70833333333331</c:v>
                </c:pt>
                <c:pt idx="116241">
                  <c:v>299.7109375</c:v>
                </c:pt>
                <c:pt idx="116242">
                  <c:v>299.71354166666669</c:v>
                </c:pt>
                <c:pt idx="116243">
                  <c:v>299.71614583333331</c:v>
                </c:pt>
                <c:pt idx="116244">
                  <c:v>299.71875</c:v>
                </c:pt>
                <c:pt idx="116245">
                  <c:v>299.72135416666669</c:v>
                </c:pt>
                <c:pt idx="116246">
                  <c:v>299.72395833333331</c:v>
                </c:pt>
                <c:pt idx="116247">
                  <c:v>299.7265625</c:v>
                </c:pt>
                <c:pt idx="116248">
                  <c:v>299.72916666666669</c:v>
                </c:pt>
                <c:pt idx="116249">
                  <c:v>299.73177083333331</c:v>
                </c:pt>
                <c:pt idx="116250">
                  <c:v>299.734375</c:v>
                </c:pt>
                <c:pt idx="116251">
                  <c:v>299.73697916666669</c:v>
                </c:pt>
                <c:pt idx="116252">
                  <c:v>299.73958333333331</c:v>
                </c:pt>
                <c:pt idx="116253">
                  <c:v>299.7421875</c:v>
                </c:pt>
                <c:pt idx="116254">
                  <c:v>299.74479166666669</c:v>
                </c:pt>
                <c:pt idx="116255">
                  <c:v>299.74739583333331</c:v>
                </c:pt>
                <c:pt idx="116256">
                  <c:v>299.75</c:v>
                </c:pt>
                <c:pt idx="116257">
                  <c:v>299.75260416666669</c:v>
                </c:pt>
                <c:pt idx="116258">
                  <c:v>299.75520833333331</c:v>
                </c:pt>
                <c:pt idx="116259">
                  <c:v>299.7578125</c:v>
                </c:pt>
                <c:pt idx="116260">
                  <c:v>299.76041666666669</c:v>
                </c:pt>
                <c:pt idx="116261">
                  <c:v>299.76302083333331</c:v>
                </c:pt>
                <c:pt idx="116262">
                  <c:v>299.765625</c:v>
                </c:pt>
                <c:pt idx="116263">
                  <c:v>299.76822916666669</c:v>
                </c:pt>
                <c:pt idx="116264">
                  <c:v>299.77083333333331</c:v>
                </c:pt>
                <c:pt idx="116265">
                  <c:v>299.7734375</c:v>
                </c:pt>
                <c:pt idx="116266">
                  <c:v>299.77604166666669</c:v>
                </c:pt>
                <c:pt idx="116267">
                  <c:v>299.77864583333331</c:v>
                </c:pt>
                <c:pt idx="116268">
                  <c:v>299.78125</c:v>
                </c:pt>
                <c:pt idx="116269">
                  <c:v>299.78385416666669</c:v>
                </c:pt>
                <c:pt idx="116270">
                  <c:v>299.78645833333331</c:v>
                </c:pt>
                <c:pt idx="116271">
                  <c:v>299.7890625</c:v>
                </c:pt>
                <c:pt idx="116272">
                  <c:v>299.79166666666669</c:v>
                </c:pt>
                <c:pt idx="116273">
                  <c:v>299.79427083333331</c:v>
                </c:pt>
                <c:pt idx="116274">
                  <c:v>299.796875</c:v>
                </c:pt>
                <c:pt idx="116275">
                  <c:v>299.79947916666669</c:v>
                </c:pt>
                <c:pt idx="116276">
                  <c:v>299.80208333333331</c:v>
                </c:pt>
                <c:pt idx="116277">
                  <c:v>299.8046875</c:v>
                </c:pt>
                <c:pt idx="116278">
                  <c:v>299.80729166666669</c:v>
                </c:pt>
                <c:pt idx="116279">
                  <c:v>299.80989583333331</c:v>
                </c:pt>
                <c:pt idx="116280">
                  <c:v>299.8125</c:v>
                </c:pt>
                <c:pt idx="116281">
                  <c:v>299.81510416666669</c:v>
                </c:pt>
                <c:pt idx="116282">
                  <c:v>299.81770833333331</c:v>
                </c:pt>
                <c:pt idx="116283">
                  <c:v>299.8203125</c:v>
                </c:pt>
                <c:pt idx="116284">
                  <c:v>299.82291666666669</c:v>
                </c:pt>
                <c:pt idx="116285">
                  <c:v>299.82552083333331</c:v>
                </c:pt>
                <c:pt idx="116286">
                  <c:v>299.828125</c:v>
                </c:pt>
                <c:pt idx="116287">
                  <c:v>299.83072916666669</c:v>
                </c:pt>
                <c:pt idx="116288">
                  <c:v>299.83333333333331</c:v>
                </c:pt>
                <c:pt idx="116289">
                  <c:v>299.8359375</c:v>
                </c:pt>
                <c:pt idx="116290">
                  <c:v>299.83854166666669</c:v>
                </c:pt>
                <c:pt idx="116291">
                  <c:v>299.84114583333331</c:v>
                </c:pt>
                <c:pt idx="116292">
                  <c:v>299.84375</c:v>
                </c:pt>
                <c:pt idx="116293">
                  <c:v>299.84635416666669</c:v>
                </c:pt>
                <c:pt idx="116294">
                  <c:v>299.84895833333331</c:v>
                </c:pt>
                <c:pt idx="116295">
                  <c:v>299.8515625</c:v>
                </c:pt>
                <c:pt idx="116296">
                  <c:v>299.85416666666669</c:v>
                </c:pt>
                <c:pt idx="116297">
                  <c:v>299.85677083333331</c:v>
                </c:pt>
                <c:pt idx="116298">
                  <c:v>299.859375</c:v>
                </c:pt>
                <c:pt idx="116299">
                  <c:v>299.86197916666669</c:v>
                </c:pt>
                <c:pt idx="116300">
                  <c:v>299.86458333333331</c:v>
                </c:pt>
                <c:pt idx="116301">
                  <c:v>299.8671875</c:v>
                </c:pt>
                <c:pt idx="116302">
                  <c:v>299.86979166666669</c:v>
                </c:pt>
                <c:pt idx="116303">
                  <c:v>299.87239583333331</c:v>
                </c:pt>
                <c:pt idx="116304">
                  <c:v>299.875</c:v>
                </c:pt>
                <c:pt idx="116305">
                  <c:v>299.87760416666669</c:v>
                </c:pt>
                <c:pt idx="116306">
                  <c:v>299.88020833333331</c:v>
                </c:pt>
                <c:pt idx="116307">
                  <c:v>299.8828125</c:v>
                </c:pt>
                <c:pt idx="116308">
                  <c:v>299.88541666666669</c:v>
                </c:pt>
                <c:pt idx="116309">
                  <c:v>299.88802083333331</c:v>
                </c:pt>
                <c:pt idx="116310">
                  <c:v>299.890625</c:v>
                </c:pt>
                <c:pt idx="116311">
                  <c:v>299.89322916666669</c:v>
                </c:pt>
                <c:pt idx="116312">
                  <c:v>299.89583333333331</c:v>
                </c:pt>
                <c:pt idx="116313">
                  <c:v>299.8984375</c:v>
                </c:pt>
                <c:pt idx="116314">
                  <c:v>299.90104166666669</c:v>
                </c:pt>
                <c:pt idx="116315">
                  <c:v>299.90364583333331</c:v>
                </c:pt>
                <c:pt idx="116316">
                  <c:v>299.90625</c:v>
                </c:pt>
                <c:pt idx="116317">
                  <c:v>299.90885416666669</c:v>
                </c:pt>
                <c:pt idx="116318">
                  <c:v>299.91145833333331</c:v>
                </c:pt>
                <c:pt idx="116319">
                  <c:v>299.9140625</c:v>
                </c:pt>
                <c:pt idx="116320">
                  <c:v>299.91666666666669</c:v>
                </c:pt>
                <c:pt idx="116321">
                  <c:v>299.91927083333331</c:v>
                </c:pt>
                <c:pt idx="116322">
                  <c:v>299.921875</c:v>
                </c:pt>
                <c:pt idx="116323">
                  <c:v>299.92447916666669</c:v>
                </c:pt>
                <c:pt idx="116324">
                  <c:v>299.92708333333331</c:v>
                </c:pt>
                <c:pt idx="116325">
                  <c:v>299.9296875</c:v>
                </c:pt>
                <c:pt idx="116326">
                  <c:v>299.93229166666669</c:v>
                </c:pt>
                <c:pt idx="116327">
                  <c:v>299.93489583333331</c:v>
                </c:pt>
                <c:pt idx="116328">
                  <c:v>299.9375</c:v>
                </c:pt>
                <c:pt idx="116329">
                  <c:v>299.94010416666669</c:v>
                </c:pt>
                <c:pt idx="116330">
                  <c:v>299.94270833333331</c:v>
                </c:pt>
                <c:pt idx="116331">
                  <c:v>299.9453125</c:v>
                </c:pt>
                <c:pt idx="116332">
                  <c:v>299.94791666666669</c:v>
                </c:pt>
                <c:pt idx="116333">
                  <c:v>299.95052083333331</c:v>
                </c:pt>
                <c:pt idx="116334">
                  <c:v>299.953125</c:v>
                </c:pt>
                <c:pt idx="116335">
                  <c:v>299.95572916666669</c:v>
                </c:pt>
                <c:pt idx="116336">
                  <c:v>299.95833333333331</c:v>
                </c:pt>
                <c:pt idx="116337">
                  <c:v>299.9609375</c:v>
                </c:pt>
                <c:pt idx="116338">
                  <c:v>299.96354166666669</c:v>
                </c:pt>
                <c:pt idx="116339">
                  <c:v>299.96614583333331</c:v>
                </c:pt>
                <c:pt idx="116340">
                  <c:v>299.96875</c:v>
                </c:pt>
                <c:pt idx="116341">
                  <c:v>299.97135416666669</c:v>
                </c:pt>
                <c:pt idx="116342">
                  <c:v>299.97395833333331</c:v>
                </c:pt>
                <c:pt idx="116343">
                  <c:v>299.9765625</c:v>
                </c:pt>
                <c:pt idx="116344">
                  <c:v>299.97916666666669</c:v>
                </c:pt>
                <c:pt idx="116345">
                  <c:v>299.98177083333331</c:v>
                </c:pt>
                <c:pt idx="116346">
                  <c:v>299.984375</c:v>
                </c:pt>
                <c:pt idx="116347">
                  <c:v>299.98697916666669</c:v>
                </c:pt>
                <c:pt idx="116348">
                  <c:v>299.98958333333331</c:v>
                </c:pt>
                <c:pt idx="116349">
                  <c:v>299.9921875</c:v>
                </c:pt>
                <c:pt idx="116350">
                  <c:v>299.99479166666669</c:v>
                </c:pt>
                <c:pt idx="116351">
                  <c:v>299.99739583333331</c:v>
                </c:pt>
                <c:pt idx="116352">
                  <c:v>300</c:v>
                </c:pt>
                <c:pt idx="116353">
                  <c:v>300.00260416666669</c:v>
                </c:pt>
                <c:pt idx="116354">
                  <c:v>300.00520833333331</c:v>
                </c:pt>
                <c:pt idx="116355">
                  <c:v>300.0078125</c:v>
                </c:pt>
                <c:pt idx="116356">
                  <c:v>300.01041666666669</c:v>
                </c:pt>
                <c:pt idx="116357">
                  <c:v>300.01302083333331</c:v>
                </c:pt>
                <c:pt idx="116358">
                  <c:v>300.015625</c:v>
                </c:pt>
                <c:pt idx="116359">
                  <c:v>300.01822916666669</c:v>
                </c:pt>
                <c:pt idx="116360">
                  <c:v>300.02083333333331</c:v>
                </c:pt>
                <c:pt idx="116361">
                  <c:v>300.0234375</c:v>
                </c:pt>
                <c:pt idx="116362">
                  <c:v>300.02604166666669</c:v>
                </c:pt>
                <c:pt idx="116363">
                  <c:v>300.02864583333331</c:v>
                </c:pt>
                <c:pt idx="116364">
                  <c:v>300.03125</c:v>
                </c:pt>
                <c:pt idx="116365">
                  <c:v>300.03385416666669</c:v>
                </c:pt>
                <c:pt idx="116366">
                  <c:v>300.03645833333331</c:v>
                </c:pt>
                <c:pt idx="116367">
                  <c:v>300.0390625</c:v>
                </c:pt>
                <c:pt idx="116368">
                  <c:v>300.04166666666669</c:v>
                </c:pt>
                <c:pt idx="116369">
                  <c:v>300.04427083333331</c:v>
                </c:pt>
                <c:pt idx="116370">
                  <c:v>300.046875</c:v>
                </c:pt>
                <c:pt idx="116371">
                  <c:v>300.04947916666669</c:v>
                </c:pt>
                <c:pt idx="116372">
                  <c:v>300.05208333333331</c:v>
                </c:pt>
                <c:pt idx="116373">
                  <c:v>300.0546875</c:v>
                </c:pt>
                <c:pt idx="116374">
                  <c:v>300.05729166666669</c:v>
                </c:pt>
                <c:pt idx="116375">
                  <c:v>300.05989583333331</c:v>
                </c:pt>
                <c:pt idx="116376">
                  <c:v>300.0625</c:v>
                </c:pt>
                <c:pt idx="116377">
                  <c:v>300.06510416666669</c:v>
                </c:pt>
                <c:pt idx="116378">
                  <c:v>300.06770833333331</c:v>
                </c:pt>
                <c:pt idx="116379">
                  <c:v>300.0703125</c:v>
                </c:pt>
                <c:pt idx="116380">
                  <c:v>300.07291666666669</c:v>
                </c:pt>
                <c:pt idx="116381">
                  <c:v>300.07552083333331</c:v>
                </c:pt>
                <c:pt idx="116382">
                  <c:v>300.078125</c:v>
                </c:pt>
                <c:pt idx="116383">
                  <c:v>300.08072916666669</c:v>
                </c:pt>
                <c:pt idx="116384">
                  <c:v>300.08333333333331</c:v>
                </c:pt>
                <c:pt idx="116385">
                  <c:v>300.0859375</c:v>
                </c:pt>
                <c:pt idx="116386">
                  <c:v>300.08854166666669</c:v>
                </c:pt>
                <c:pt idx="116387">
                  <c:v>300.09114583333331</c:v>
                </c:pt>
                <c:pt idx="116388">
                  <c:v>300.09375</c:v>
                </c:pt>
                <c:pt idx="116389">
                  <c:v>300.09635416666669</c:v>
                </c:pt>
                <c:pt idx="116390">
                  <c:v>300.09895833333331</c:v>
                </c:pt>
                <c:pt idx="116391">
                  <c:v>300.1015625</c:v>
                </c:pt>
                <c:pt idx="116392">
                  <c:v>300.10416666666669</c:v>
                </c:pt>
                <c:pt idx="116393">
                  <c:v>300.10677083333331</c:v>
                </c:pt>
                <c:pt idx="116394">
                  <c:v>300.109375</c:v>
                </c:pt>
                <c:pt idx="116395">
                  <c:v>300.11197916666669</c:v>
                </c:pt>
                <c:pt idx="116396">
                  <c:v>300.11458333333331</c:v>
                </c:pt>
                <c:pt idx="116397">
                  <c:v>300.1171875</c:v>
                </c:pt>
                <c:pt idx="116398">
                  <c:v>300.11979166666669</c:v>
                </c:pt>
                <c:pt idx="116399">
                  <c:v>300.12239583333331</c:v>
                </c:pt>
                <c:pt idx="116400">
                  <c:v>300.125</c:v>
                </c:pt>
                <c:pt idx="116401">
                  <c:v>300.12760416666669</c:v>
                </c:pt>
                <c:pt idx="116402">
                  <c:v>300.13020833333331</c:v>
                </c:pt>
                <c:pt idx="116403">
                  <c:v>300.1328125</c:v>
                </c:pt>
                <c:pt idx="116404">
                  <c:v>300.13541666666669</c:v>
                </c:pt>
                <c:pt idx="116405">
                  <c:v>300.13802083333331</c:v>
                </c:pt>
                <c:pt idx="116406">
                  <c:v>300.140625</c:v>
                </c:pt>
                <c:pt idx="116407">
                  <c:v>300.14322916666669</c:v>
                </c:pt>
                <c:pt idx="116408">
                  <c:v>300.14583333333331</c:v>
                </c:pt>
                <c:pt idx="116409">
                  <c:v>300.1484375</c:v>
                </c:pt>
                <c:pt idx="116410">
                  <c:v>300.15104166666669</c:v>
                </c:pt>
                <c:pt idx="116411">
                  <c:v>300.15364583333331</c:v>
                </c:pt>
                <c:pt idx="116412">
                  <c:v>300.15625</c:v>
                </c:pt>
                <c:pt idx="116413">
                  <c:v>300.15885416666669</c:v>
                </c:pt>
                <c:pt idx="116414">
                  <c:v>300.16145833333331</c:v>
                </c:pt>
                <c:pt idx="116415">
                  <c:v>300.1640625</c:v>
                </c:pt>
                <c:pt idx="116416">
                  <c:v>300.16666666666669</c:v>
                </c:pt>
                <c:pt idx="116417">
                  <c:v>300.16927083333331</c:v>
                </c:pt>
                <c:pt idx="116418">
                  <c:v>300.171875</c:v>
                </c:pt>
                <c:pt idx="116419">
                  <c:v>300.17447916666669</c:v>
                </c:pt>
                <c:pt idx="116420">
                  <c:v>300.17708333333331</c:v>
                </c:pt>
                <c:pt idx="116421">
                  <c:v>300.1796875</c:v>
                </c:pt>
                <c:pt idx="116422">
                  <c:v>300.18229166666669</c:v>
                </c:pt>
                <c:pt idx="116423">
                  <c:v>300.18489583333331</c:v>
                </c:pt>
                <c:pt idx="116424">
                  <c:v>300.1875</c:v>
                </c:pt>
                <c:pt idx="116425">
                  <c:v>300.19010416666669</c:v>
                </c:pt>
                <c:pt idx="116426">
                  <c:v>300.19270833333331</c:v>
                </c:pt>
                <c:pt idx="116427">
                  <c:v>300.1953125</c:v>
                </c:pt>
                <c:pt idx="116428">
                  <c:v>300.19791666666669</c:v>
                </c:pt>
                <c:pt idx="116429">
                  <c:v>300.20052083333331</c:v>
                </c:pt>
                <c:pt idx="116430">
                  <c:v>300.203125</c:v>
                </c:pt>
                <c:pt idx="116431">
                  <c:v>300.20572916666669</c:v>
                </c:pt>
                <c:pt idx="116432">
                  <c:v>300.20833333333331</c:v>
                </c:pt>
                <c:pt idx="116433">
                  <c:v>300.2109375</c:v>
                </c:pt>
                <c:pt idx="116434">
                  <c:v>300.21354166666669</c:v>
                </c:pt>
                <c:pt idx="116435">
                  <c:v>300.21614583333331</c:v>
                </c:pt>
                <c:pt idx="116436">
                  <c:v>300.21875</c:v>
                </c:pt>
                <c:pt idx="116437">
                  <c:v>300.22135416666669</c:v>
                </c:pt>
                <c:pt idx="116438">
                  <c:v>300.22395833333331</c:v>
                </c:pt>
                <c:pt idx="116439">
                  <c:v>300.2265625</c:v>
                </c:pt>
                <c:pt idx="116440">
                  <c:v>300.22916666666669</c:v>
                </c:pt>
                <c:pt idx="116441">
                  <c:v>300.23177083333331</c:v>
                </c:pt>
                <c:pt idx="116442">
                  <c:v>300.234375</c:v>
                </c:pt>
                <c:pt idx="116443">
                  <c:v>300.23697916666669</c:v>
                </c:pt>
                <c:pt idx="116444">
                  <c:v>300.23958333333331</c:v>
                </c:pt>
                <c:pt idx="116445">
                  <c:v>300.2421875</c:v>
                </c:pt>
                <c:pt idx="116446">
                  <c:v>300.24479166666669</c:v>
                </c:pt>
                <c:pt idx="116447">
                  <c:v>300.24739583333331</c:v>
                </c:pt>
                <c:pt idx="116448">
                  <c:v>300.25</c:v>
                </c:pt>
                <c:pt idx="116449">
                  <c:v>300.25260416666669</c:v>
                </c:pt>
                <c:pt idx="116450">
                  <c:v>300.25520833333331</c:v>
                </c:pt>
                <c:pt idx="116451">
                  <c:v>300.2578125</c:v>
                </c:pt>
                <c:pt idx="116452">
                  <c:v>300.26041666666669</c:v>
                </c:pt>
                <c:pt idx="116453">
                  <c:v>300.26302083333331</c:v>
                </c:pt>
                <c:pt idx="116454">
                  <c:v>300.265625</c:v>
                </c:pt>
                <c:pt idx="116455">
                  <c:v>300.26822916666669</c:v>
                </c:pt>
                <c:pt idx="116456">
                  <c:v>300.27083333333331</c:v>
                </c:pt>
                <c:pt idx="116457">
                  <c:v>300.2734375</c:v>
                </c:pt>
                <c:pt idx="116458">
                  <c:v>300.27604166666669</c:v>
                </c:pt>
                <c:pt idx="116459">
                  <c:v>300.27864583333331</c:v>
                </c:pt>
                <c:pt idx="116460">
                  <c:v>300.28125</c:v>
                </c:pt>
                <c:pt idx="116461">
                  <c:v>300.28385416666669</c:v>
                </c:pt>
                <c:pt idx="116462">
                  <c:v>300.28645833333331</c:v>
                </c:pt>
                <c:pt idx="116463">
                  <c:v>300.2890625</c:v>
                </c:pt>
                <c:pt idx="116464">
                  <c:v>300.29166666666669</c:v>
                </c:pt>
                <c:pt idx="116465">
                  <c:v>300.29427083333331</c:v>
                </c:pt>
                <c:pt idx="116466">
                  <c:v>300.296875</c:v>
                </c:pt>
                <c:pt idx="116467">
                  <c:v>300.29947916666669</c:v>
                </c:pt>
                <c:pt idx="116468">
                  <c:v>300.30208333333331</c:v>
                </c:pt>
                <c:pt idx="116469">
                  <c:v>300.3046875</c:v>
                </c:pt>
                <c:pt idx="116470">
                  <c:v>300.30729166666669</c:v>
                </c:pt>
                <c:pt idx="116471">
                  <c:v>300.30989583333331</c:v>
                </c:pt>
                <c:pt idx="116472">
                  <c:v>300.3125</c:v>
                </c:pt>
                <c:pt idx="116473">
                  <c:v>300.31510416666669</c:v>
                </c:pt>
                <c:pt idx="116474">
                  <c:v>300.31770833333331</c:v>
                </c:pt>
                <c:pt idx="116475">
                  <c:v>300.3203125</c:v>
                </c:pt>
                <c:pt idx="116476">
                  <c:v>300.32291666666669</c:v>
                </c:pt>
                <c:pt idx="116477">
                  <c:v>300.32552083333331</c:v>
                </c:pt>
                <c:pt idx="116478">
                  <c:v>300.328125</c:v>
                </c:pt>
                <c:pt idx="116479">
                  <c:v>300.33072916666669</c:v>
                </c:pt>
                <c:pt idx="116480">
                  <c:v>300.33333333333331</c:v>
                </c:pt>
                <c:pt idx="116481">
                  <c:v>300.3359375</c:v>
                </c:pt>
                <c:pt idx="116482">
                  <c:v>300.33854166666669</c:v>
                </c:pt>
                <c:pt idx="116483">
                  <c:v>300.34114583333331</c:v>
                </c:pt>
                <c:pt idx="116484">
                  <c:v>300.34375</c:v>
                </c:pt>
                <c:pt idx="116485">
                  <c:v>300.34635416666669</c:v>
                </c:pt>
                <c:pt idx="116486">
                  <c:v>300.34895833333331</c:v>
                </c:pt>
                <c:pt idx="116487">
                  <c:v>300.3515625</c:v>
                </c:pt>
                <c:pt idx="116488">
                  <c:v>300.35416666666669</c:v>
                </c:pt>
                <c:pt idx="116489">
                  <c:v>300.35677083333331</c:v>
                </c:pt>
                <c:pt idx="116490">
                  <c:v>300.359375</c:v>
                </c:pt>
                <c:pt idx="116491">
                  <c:v>300.36197916666669</c:v>
                </c:pt>
                <c:pt idx="116492">
                  <c:v>300.36458333333331</c:v>
                </c:pt>
                <c:pt idx="116493">
                  <c:v>300.3671875</c:v>
                </c:pt>
                <c:pt idx="116494">
                  <c:v>300.36979166666669</c:v>
                </c:pt>
                <c:pt idx="116495">
                  <c:v>300.37239583333331</c:v>
                </c:pt>
                <c:pt idx="116496">
                  <c:v>300.375</c:v>
                </c:pt>
                <c:pt idx="116497">
                  <c:v>300.37760416666669</c:v>
                </c:pt>
                <c:pt idx="116498">
                  <c:v>300.38020833333331</c:v>
                </c:pt>
                <c:pt idx="116499">
                  <c:v>300.3828125</c:v>
                </c:pt>
                <c:pt idx="116500">
                  <c:v>300.38541666666669</c:v>
                </c:pt>
                <c:pt idx="116501">
                  <c:v>300.38802083333331</c:v>
                </c:pt>
                <c:pt idx="116502">
                  <c:v>300.390625</c:v>
                </c:pt>
                <c:pt idx="116503">
                  <c:v>300.39322916666669</c:v>
                </c:pt>
                <c:pt idx="116504">
                  <c:v>300.39583333333331</c:v>
                </c:pt>
                <c:pt idx="116505">
                  <c:v>300.3984375</c:v>
                </c:pt>
                <c:pt idx="116506">
                  <c:v>300.40104166666669</c:v>
                </c:pt>
                <c:pt idx="116507">
                  <c:v>300.40364583333331</c:v>
                </c:pt>
                <c:pt idx="116508">
                  <c:v>300.40625</c:v>
                </c:pt>
                <c:pt idx="116509">
                  <c:v>300.40885416666669</c:v>
                </c:pt>
                <c:pt idx="116510">
                  <c:v>300.41145833333331</c:v>
                </c:pt>
                <c:pt idx="116511">
                  <c:v>300.4140625</c:v>
                </c:pt>
                <c:pt idx="116512">
                  <c:v>300.41666666666669</c:v>
                </c:pt>
                <c:pt idx="116513">
                  <c:v>300.41927083333331</c:v>
                </c:pt>
                <c:pt idx="116514">
                  <c:v>300.421875</c:v>
                </c:pt>
                <c:pt idx="116515">
                  <c:v>300.42447916666669</c:v>
                </c:pt>
                <c:pt idx="116516">
                  <c:v>300.42708333333331</c:v>
                </c:pt>
                <c:pt idx="116517">
                  <c:v>300.4296875</c:v>
                </c:pt>
                <c:pt idx="116518">
                  <c:v>300.43229166666669</c:v>
                </c:pt>
                <c:pt idx="116519">
                  <c:v>300.43489583333331</c:v>
                </c:pt>
                <c:pt idx="116520">
                  <c:v>300.4375</c:v>
                </c:pt>
                <c:pt idx="116521">
                  <c:v>300.44010416666669</c:v>
                </c:pt>
                <c:pt idx="116522">
                  <c:v>300.44270833333331</c:v>
                </c:pt>
                <c:pt idx="116523">
                  <c:v>300.4453125</c:v>
                </c:pt>
                <c:pt idx="116524">
                  <c:v>300.44791666666669</c:v>
                </c:pt>
                <c:pt idx="116525">
                  <c:v>300.45052083333331</c:v>
                </c:pt>
                <c:pt idx="116526">
                  <c:v>300.453125</c:v>
                </c:pt>
                <c:pt idx="116527">
                  <c:v>300.45572916666669</c:v>
                </c:pt>
                <c:pt idx="116528">
                  <c:v>300.45833333333331</c:v>
                </c:pt>
                <c:pt idx="116529">
                  <c:v>300.4609375</c:v>
                </c:pt>
                <c:pt idx="116530">
                  <c:v>300.46354166666669</c:v>
                </c:pt>
                <c:pt idx="116531">
                  <c:v>300.46614583333331</c:v>
                </c:pt>
                <c:pt idx="116532">
                  <c:v>300.46875</c:v>
                </c:pt>
                <c:pt idx="116533">
                  <c:v>300.47135416666669</c:v>
                </c:pt>
                <c:pt idx="116534">
                  <c:v>300.47395833333331</c:v>
                </c:pt>
                <c:pt idx="116535">
                  <c:v>300.4765625</c:v>
                </c:pt>
                <c:pt idx="116536">
                  <c:v>300.47916666666669</c:v>
                </c:pt>
                <c:pt idx="116537">
                  <c:v>300.48177083333331</c:v>
                </c:pt>
                <c:pt idx="116538">
                  <c:v>300.484375</c:v>
                </c:pt>
                <c:pt idx="116539">
                  <c:v>300.48697916666669</c:v>
                </c:pt>
                <c:pt idx="116540">
                  <c:v>300.48958333333331</c:v>
                </c:pt>
                <c:pt idx="116541">
                  <c:v>300.4921875</c:v>
                </c:pt>
                <c:pt idx="116542">
                  <c:v>300.49479166666669</c:v>
                </c:pt>
                <c:pt idx="116543">
                  <c:v>300.49739583333331</c:v>
                </c:pt>
                <c:pt idx="116544">
                  <c:v>300.5</c:v>
                </c:pt>
                <c:pt idx="116545">
                  <c:v>300.50260416666669</c:v>
                </c:pt>
                <c:pt idx="116546">
                  <c:v>300.50520833333331</c:v>
                </c:pt>
                <c:pt idx="116547">
                  <c:v>300.5078125</c:v>
                </c:pt>
                <c:pt idx="116548">
                  <c:v>300.51041666666669</c:v>
                </c:pt>
                <c:pt idx="116549">
                  <c:v>300.51302083333331</c:v>
                </c:pt>
                <c:pt idx="116550">
                  <c:v>300.515625</c:v>
                </c:pt>
                <c:pt idx="116551">
                  <c:v>300.51822916666669</c:v>
                </c:pt>
                <c:pt idx="116552">
                  <c:v>300.52083333333331</c:v>
                </c:pt>
                <c:pt idx="116553">
                  <c:v>300.5234375</c:v>
                </c:pt>
                <c:pt idx="116554">
                  <c:v>300.52604166666669</c:v>
                </c:pt>
                <c:pt idx="116555">
                  <c:v>300.52864583333331</c:v>
                </c:pt>
                <c:pt idx="116556">
                  <c:v>300.53125</c:v>
                </c:pt>
                <c:pt idx="116557">
                  <c:v>300.53385416666669</c:v>
                </c:pt>
                <c:pt idx="116558">
                  <c:v>300.53645833333331</c:v>
                </c:pt>
                <c:pt idx="116559">
                  <c:v>300.5390625</c:v>
                </c:pt>
                <c:pt idx="116560">
                  <c:v>300.54166666666669</c:v>
                </c:pt>
                <c:pt idx="116561">
                  <c:v>300.54427083333331</c:v>
                </c:pt>
                <c:pt idx="116562">
                  <c:v>300.546875</c:v>
                </c:pt>
                <c:pt idx="116563">
                  <c:v>300.54947916666669</c:v>
                </c:pt>
                <c:pt idx="116564">
                  <c:v>300.55208333333331</c:v>
                </c:pt>
                <c:pt idx="116565">
                  <c:v>300.5546875</c:v>
                </c:pt>
                <c:pt idx="116566">
                  <c:v>300.55729166666669</c:v>
                </c:pt>
                <c:pt idx="116567">
                  <c:v>300.55989583333331</c:v>
                </c:pt>
                <c:pt idx="116568">
                  <c:v>300.5625</c:v>
                </c:pt>
                <c:pt idx="116569">
                  <c:v>300.56510416666669</c:v>
                </c:pt>
                <c:pt idx="116570">
                  <c:v>300.56770833333331</c:v>
                </c:pt>
                <c:pt idx="116571">
                  <c:v>300.5703125</c:v>
                </c:pt>
                <c:pt idx="116572">
                  <c:v>300.57291666666669</c:v>
                </c:pt>
                <c:pt idx="116573">
                  <c:v>300.57552083333331</c:v>
                </c:pt>
                <c:pt idx="116574">
                  <c:v>300.578125</c:v>
                </c:pt>
                <c:pt idx="116575">
                  <c:v>300.58072916666669</c:v>
                </c:pt>
                <c:pt idx="116576">
                  <c:v>300.58333333333331</c:v>
                </c:pt>
                <c:pt idx="116577">
                  <c:v>300.5859375</c:v>
                </c:pt>
                <c:pt idx="116578">
                  <c:v>300.58854166666669</c:v>
                </c:pt>
                <c:pt idx="116579">
                  <c:v>300.59114583333331</c:v>
                </c:pt>
                <c:pt idx="116580">
                  <c:v>300.59375</c:v>
                </c:pt>
                <c:pt idx="116581">
                  <c:v>300.59635416666669</c:v>
                </c:pt>
                <c:pt idx="116582">
                  <c:v>300.59895833333331</c:v>
                </c:pt>
                <c:pt idx="116583">
                  <c:v>300.6015625</c:v>
                </c:pt>
                <c:pt idx="116584">
                  <c:v>300.60416666666669</c:v>
                </c:pt>
                <c:pt idx="116585">
                  <c:v>300.60677083333331</c:v>
                </c:pt>
                <c:pt idx="116586">
                  <c:v>300.609375</c:v>
                </c:pt>
                <c:pt idx="116587">
                  <c:v>300.61197916666669</c:v>
                </c:pt>
                <c:pt idx="116588">
                  <c:v>300.61458333333331</c:v>
                </c:pt>
                <c:pt idx="116589">
                  <c:v>300.6171875</c:v>
                </c:pt>
                <c:pt idx="116590">
                  <c:v>300.61979166666669</c:v>
                </c:pt>
                <c:pt idx="116591">
                  <c:v>300.62239583333331</c:v>
                </c:pt>
                <c:pt idx="116592">
                  <c:v>300.625</c:v>
                </c:pt>
                <c:pt idx="116593">
                  <c:v>300.62760416666669</c:v>
                </c:pt>
                <c:pt idx="116594">
                  <c:v>300.63020833333331</c:v>
                </c:pt>
                <c:pt idx="116595">
                  <c:v>300.6328125</c:v>
                </c:pt>
                <c:pt idx="116596">
                  <c:v>300.63541666666669</c:v>
                </c:pt>
                <c:pt idx="116597">
                  <c:v>300.63802083333331</c:v>
                </c:pt>
                <c:pt idx="116598">
                  <c:v>300.640625</c:v>
                </c:pt>
                <c:pt idx="116599">
                  <c:v>300.64322916666669</c:v>
                </c:pt>
                <c:pt idx="116600">
                  <c:v>300.64583333333331</c:v>
                </c:pt>
                <c:pt idx="116601">
                  <c:v>300.6484375</c:v>
                </c:pt>
                <c:pt idx="116602">
                  <c:v>300.65104166666669</c:v>
                </c:pt>
                <c:pt idx="116603">
                  <c:v>300.65364583333331</c:v>
                </c:pt>
                <c:pt idx="116604">
                  <c:v>300.65625</c:v>
                </c:pt>
                <c:pt idx="116605">
                  <c:v>300.65885416666669</c:v>
                </c:pt>
                <c:pt idx="116606">
                  <c:v>300.66145833333331</c:v>
                </c:pt>
                <c:pt idx="116607">
                  <c:v>300.6640625</c:v>
                </c:pt>
                <c:pt idx="116608">
                  <c:v>300.66666666666669</c:v>
                </c:pt>
                <c:pt idx="116609">
                  <c:v>300.66927083333331</c:v>
                </c:pt>
                <c:pt idx="116610">
                  <c:v>300.671875</c:v>
                </c:pt>
                <c:pt idx="116611">
                  <c:v>300.67447916666669</c:v>
                </c:pt>
                <c:pt idx="116612">
                  <c:v>300.67708333333331</c:v>
                </c:pt>
                <c:pt idx="116613">
                  <c:v>300.6796875</c:v>
                </c:pt>
                <c:pt idx="116614">
                  <c:v>300.68229166666669</c:v>
                </c:pt>
                <c:pt idx="116615">
                  <c:v>300.68489583333331</c:v>
                </c:pt>
                <c:pt idx="116616">
                  <c:v>300.6875</c:v>
                </c:pt>
                <c:pt idx="116617">
                  <c:v>300.69010416666669</c:v>
                </c:pt>
                <c:pt idx="116618">
                  <c:v>300.69270833333331</c:v>
                </c:pt>
                <c:pt idx="116619">
                  <c:v>300.6953125</c:v>
                </c:pt>
                <c:pt idx="116620">
                  <c:v>300.69791666666669</c:v>
                </c:pt>
                <c:pt idx="116621">
                  <c:v>300.70052083333331</c:v>
                </c:pt>
                <c:pt idx="116622">
                  <c:v>300.703125</c:v>
                </c:pt>
                <c:pt idx="116623">
                  <c:v>300.70572916666669</c:v>
                </c:pt>
                <c:pt idx="116624">
                  <c:v>300.70833333333331</c:v>
                </c:pt>
                <c:pt idx="116625">
                  <c:v>300.7109375</c:v>
                </c:pt>
                <c:pt idx="116626">
                  <c:v>300.71354166666669</c:v>
                </c:pt>
                <c:pt idx="116627">
                  <c:v>300.71614583333331</c:v>
                </c:pt>
                <c:pt idx="116628">
                  <c:v>300.71875</c:v>
                </c:pt>
                <c:pt idx="116629">
                  <c:v>300.72135416666669</c:v>
                </c:pt>
                <c:pt idx="116630">
                  <c:v>300.72395833333331</c:v>
                </c:pt>
                <c:pt idx="116631">
                  <c:v>300.7265625</c:v>
                </c:pt>
                <c:pt idx="116632">
                  <c:v>300.72916666666669</c:v>
                </c:pt>
                <c:pt idx="116633">
                  <c:v>300.73177083333331</c:v>
                </c:pt>
                <c:pt idx="116634">
                  <c:v>300.734375</c:v>
                </c:pt>
                <c:pt idx="116635">
                  <c:v>300.73697916666669</c:v>
                </c:pt>
                <c:pt idx="116636">
                  <c:v>300.73958333333331</c:v>
                </c:pt>
                <c:pt idx="116637">
                  <c:v>300.7421875</c:v>
                </c:pt>
                <c:pt idx="116638">
                  <c:v>300.74479166666669</c:v>
                </c:pt>
                <c:pt idx="116639">
                  <c:v>300.74739583333331</c:v>
                </c:pt>
                <c:pt idx="116640">
                  <c:v>300.75</c:v>
                </c:pt>
                <c:pt idx="116641">
                  <c:v>300.75260416666669</c:v>
                </c:pt>
                <c:pt idx="116642">
                  <c:v>300.75520833333331</c:v>
                </c:pt>
                <c:pt idx="116643">
                  <c:v>300.7578125</c:v>
                </c:pt>
                <c:pt idx="116644">
                  <c:v>300.76041666666669</c:v>
                </c:pt>
                <c:pt idx="116645">
                  <c:v>300.76302083333331</c:v>
                </c:pt>
                <c:pt idx="116646">
                  <c:v>300.765625</c:v>
                </c:pt>
                <c:pt idx="116647">
                  <c:v>300.76822916666669</c:v>
                </c:pt>
                <c:pt idx="116648">
                  <c:v>300.77083333333331</c:v>
                </c:pt>
                <c:pt idx="116649">
                  <c:v>300.7734375</c:v>
                </c:pt>
                <c:pt idx="116650">
                  <c:v>300.77604166666669</c:v>
                </c:pt>
                <c:pt idx="116651">
                  <c:v>300.77864583333331</c:v>
                </c:pt>
                <c:pt idx="116652">
                  <c:v>300.78125</c:v>
                </c:pt>
                <c:pt idx="116653">
                  <c:v>300.78385416666669</c:v>
                </c:pt>
                <c:pt idx="116654">
                  <c:v>300.78645833333331</c:v>
                </c:pt>
                <c:pt idx="116655">
                  <c:v>300.7890625</c:v>
                </c:pt>
                <c:pt idx="116656">
                  <c:v>300.79166666666669</c:v>
                </c:pt>
                <c:pt idx="116657">
                  <c:v>300.79427083333331</c:v>
                </c:pt>
                <c:pt idx="116658">
                  <c:v>300.796875</c:v>
                </c:pt>
                <c:pt idx="116659">
                  <c:v>300.79947916666669</c:v>
                </c:pt>
                <c:pt idx="116660">
                  <c:v>300.80208333333331</c:v>
                </c:pt>
                <c:pt idx="116661">
                  <c:v>300.8046875</c:v>
                </c:pt>
                <c:pt idx="116662">
                  <c:v>300.80729166666669</c:v>
                </c:pt>
                <c:pt idx="116663">
                  <c:v>300.80989583333331</c:v>
                </c:pt>
                <c:pt idx="116664">
                  <c:v>300.8125</c:v>
                </c:pt>
                <c:pt idx="116665">
                  <c:v>300.81510416666669</c:v>
                </c:pt>
                <c:pt idx="116666">
                  <c:v>300.81770833333331</c:v>
                </c:pt>
                <c:pt idx="116667">
                  <c:v>300.8203125</c:v>
                </c:pt>
                <c:pt idx="116668">
                  <c:v>300.82291666666669</c:v>
                </c:pt>
                <c:pt idx="116669">
                  <c:v>300.82552083333331</c:v>
                </c:pt>
                <c:pt idx="116670">
                  <c:v>300.828125</c:v>
                </c:pt>
                <c:pt idx="116671">
                  <c:v>300.83072916666669</c:v>
                </c:pt>
                <c:pt idx="116672">
                  <c:v>300.83333333333331</c:v>
                </c:pt>
                <c:pt idx="116673">
                  <c:v>300.8359375</c:v>
                </c:pt>
                <c:pt idx="116674">
                  <c:v>300.83854166666669</c:v>
                </c:pt>
                <c:pt idx="116675">
                  <c:v>300.84114583333331</c:v>
                </c:pt>
                <c:pt idx="116676">
                  <c:v>300.84375</c:v>
                </c:pt>
                <c:pt idx="116677">
                  <c:v>300.84635416666669</c:v>
                </c:pt>
                <c:pt idx="116678">
                  <c:v>300.84895833333331</c:v>
                </c:pt>
                <c:pt idx="116679">
                  <c:v>300.8515625</c:v>
                </c:pt>
                <c:pt idx="116680">
                  <c:v>300.85416666666669</c:v>
                </c:pt>
                <c:pt idx="116681">
                  <c:v>300.85677083333331</c:v>
                </c:pt>
                <c:pt idx="116682">
                  <c:v>300.859375</c:v>
                </c:pt>
                <c:pt idx="116683">
                  <c:v>300.86197916666669</c:v>
                </c:pt>
                <c:pt idx="116684">
                  <c:v>300.86458333333331</c:v>
                </c:pt>
                <c:pt idx="116685">
                  <c:v>300.8671875</c:v>
                </c:pt>
                <c:pt idx="116686">
                  <c:v>300.86979166666669</c:v>
                </c:pt>
                <c:pt idx="116687">
                  <c:v>300.87239583333331</c:v>
                </c:pt>
                <c:pt idx="116688">
                  <c:v>300.875</c:v>
                </c:pt>
                <c:pt idx="116689">
                  <c:v>300.87760416666669</c:v>
                </c:pt>
                <c:pt idx="116690">
                  <c:v>300.88020833333331</c:v>
                </c:pt>
                <c:pt idx="116691">
                  <c:v>300.8828125</c:v>
                </c:pt>
                <c:pt idx="116692">
                  <c:v>300.88541666666669</c:v>
                </c:pt>
                <c:pt idx="116693">
                  <c:v>300.88802083333331</c:v>
                </c:pt>
                <c:pt idx="116694">
                  <c:v>300.890625</c:v>
                </c:pt>
                <c:pt idx="116695">
                  <c:v>300.89322916666669</c:v>
                </c:pt>
                <c:pt idx="116696">
                  <c:v>300.89583333333331</c:v>
                </c:pt>
                <c:pt idx="116697">
                  <c:v>300.8984375</c:v>
                </c:pt>
                <c:pt idx="116698">
                  <c:v>300.90104166666669</c:v>
                </c:pt>
                <c:pt idx="116699">
                  <c:v>300.90364583333331</c:v>
                </c:pt>
                <c:pt idx="116700">
                  <c:v>300.90625</c:v>
                </c:pt>
                <c:pt idx="116701">
                  <c:v>300.90885416666669</c:v>
                </c:pt>
                <c:pt idx="116702">
                  <c:v>300.91145833333331</c:v>
                </c:pt>
                <c:pt idx="116703">
                  <c:v>300.9140625</c:v>
                </c:pt>
                <c:pt idx="116704">
                  <c:v>300.91666666666669</c:v>
                </c:pt>
                <c:pt idx="116705">
                  <c:v>300.91927083333331</c:v>
                </c:pt>
                <c:pt idx="116706">
                  <c:v>300.921875</c:v>
                </c:pt>
                <c:pt idx="116707">
                  <c:v>300.92447916666669</c:v>
                </c:pt>
                <c:pt idx="116708">
                  <c:v>300.92708333333331</c:v>
                </c:pt>
                <c:pt idx="116709">
                  <c:v>300.9296875</c:v>
                </c:pt>
                <c:pt idx="116710">
                  <c:v>300.93229166666669</c:v>
                </c:pt>
                <c:pt idx="116711">
                  <c:v>300.93489583333331</c:v>
                </c:pt>
                <c:pt idx="116712">
                  <c:v>300.9375</c:v>
                </c:pt>
                <c:pt idx="116713">
                  <c:v>300.94010416666669</c:v>
                </c:pt>
                <c:pt idx="116714">
                  <c:v>300.94270833333331</c:v>
                </c:pt>
                <c:pt idx="116715">
                  <c:v>300.9453125</c:v>
                </c:pt>
                <c:pt idx="116716">
                  <c:v>300.94791666666669</c:v>
                </c:pt>
                <c:pt idx="116717">
                  <c:v>300.95052083333331</c:v>
                </c:pt>
                <c:pt idx="116718">
                  <c:v>300.953125</c:v>
                </c:pt>
                <c:pt idx="116719">
                  <c:v>300.95572916666669</c:v>
                </c:pt>
                <c:pt idx="116720">
                  <c:v>300.95833333333331</c:v>
                </c:pt>
                <c:pt idx="116721">
                  <c:v>300.9609375</c:v>
                </c:pt>
                <c:pt idx="116722">
                  <c:v>300.96354166666669</c:v>
                </c:pt>
                <c:pt idx="116723">
                  <c:v>300.96614583333331</c:v>
                </c:pt>
                <c:pt idx="116724">
                  <c:v>300.96875</c:v>
                </c:pt>
                <c:pt idx="116725">
                  <c:v>300.97135416666669</c:v>
                </c:pt>
                <c:pt idx="116726">
                  <c:v>300.97395833333331</c:v>
                </c:pt>
                <c:pt idx="116727">
                  <c:v>300.9765625</c:v>
                </c:pt>
                <c:pt idx="116728">
                  <c:v>300.97916666666669</c:v>
                </c:pt>
                <c:pt idx="116729">
                  <c:v>300.98177083333331</c:v>
                </c:pt>
                <c:pt idx="116730">
                  <c:v>300.984375</c:v>
                </c:pt>
                <c:pt idx="116731">
                  <c:v>300.98697916666669</c:v>
                </c:pt>
                <c:pt idx="116732">
                  <c:v>300.98958333333331</c:v>
                </c:pt>
                <c:pt idx="116733">
                  <c:v>300.9921875</c:v>
                </c:pt>
                <c:pt idx="116734">
                  <c:v>300.99479166666669</c:v>
                </c:pt>
                <c:pt idx="116735">
                  <c:v>300.99739583333331</c:v>
                </c:pt>
                <c:pt idx="116736">
                  <c:v>301</c:v>
                </c:pt>
                <c:pt idx="116737">
                  <c:v>301.00260416666669</c:v>
                </c:pt>
                <c:pt idx="116738">
                  <c:v>301.00520833333331</c:v>
                </c:pt>
                <c:pt idx="116739">
                  <c:v>301.0078125</c:v>
                </c:pt>
                <c:pt idx="116740">
                  <c:v>301.01041666666669</c:v>
                </c:pt>
                <c:pt idx="116741">
                  <c:v>301.01302083333331</c:v>
                </c:pt>
                <c:pt idx="116742">
                  <c:v>301.015625</c:v>
                </c:pt>
                <c:pt idx="116743">
                  <c:v>301.01822916666669</c:v>
                </c:pt>
                <c:pt idx="116744">
                  <c:v>301.02083333333331</c:v>
                </c:pt>
                <c:pt idx="116745">
                  <c:v>301.0234375</c:v>
                </c:pt>
                <c:pt idx="116746">
                  <c:v>301.02604166666669</c:v>
                </c:pt>
                <c:pt idx="116747">
                  <c:v>301.02864583333331</c:v>
                </c:pt>
                <c:pt idx="116748">
                  <c:v>301.03125</c:v>
                </c:pt>
                <c:pt idx="116749">
                  <c:v>301.03385416666669</c:v>
                </c:pt>
                <c:pt idx="116750">
                  <c:v>301.03645833333331</c:v>
                </c:pt>
                <c:pt idx="116751">
                  <c:v>301.0390625</c:v>
                </c:pt>
                <c:pt idx="116752">
                  <c:v>301.04166666666669</c:v>
                </c:pt>
                <c:pt idx="116753">
                  <c:v>301.04427083333331</c:v>
                </c:pt>
                <c:pt idx="116754">
                  <c:v>301.046875</c:v>
                </c:pt>
                <c:pt idx="116755">
                  <c:v>301.04947916666669</c:v>
                </c:pt>
                <c:pt idx="116756">
                  <c:v>301.05208333333331</c:v>
                </c:pt>
                <c:pt idx="116757">
                  <c:v>301.0546875</c:v>
                </c:pt>
                <c:pt idx="116758">
                  <c:v>301.05729166666669</c:v>
                </c:pt>
                <c:pt idx="116759">
                  <c:v>301.05989583333331</c:v>
                </c:pt>
                <c:pt idx="116760">
                  <c:v>301.0625</c:v>
                </c:pt>
                <c:pt idx="116761">
                  <c:v>301.06510416666669</c:v>
                </c:pt>
                <c:pt idx="116762">
                  <c:v>301.06770833333331</c:v>
                </c:pt>
                <c:pt idx="116763">
                  <c:v>301.0703125</c:v>
                </c:pt>
                <c:pt idx="116764">
                  <c:v>301.07291666666669</c:v>
                </c:pt>
                <c:pt idx="116765">
                  <c:v>301.07552083333331</c:v>
                </c:pt>
                <c:pt idx="116766">
                  <c:v>301.078125</c:v>
                </c:pt>
                <c:pt idx="116767">
                  <c:v>301.08072916666669</c:v>
                </c:pt>
                <c:pt idx="116768">
                  <c:v>301.08333333333331</c:v>
                </c:pt>
                <c:pt idx="116769">
                  <c:v>301.0859375</c:v>
                </c:pt>
                <c:pt idx="116770">
                  <c:v>301.08854166666669</c:v>
                </c:pt>
                <c:pt idx="116771">
                  <c:v>301.09114583333331</c:v>
                </c:pt>
                <c:pt idx="116772">
                  <c:v>301.09375</c:v>
                </c:pt>
                <c:pt idx="116773">
                  <c:v>301.09635416666669</c:v>
                </c:pt>
                <c:pt idx="116774">
                  <c:v>301.09895833333331</c:v>
                </c:pt>
                <c:pt idx="116775">
                  <c:v>301.1015625</c:v>
                </c:pt>
                <c:pt idx="116776">
                  <c:v>301.10416666666669</c:v>
                </c:pt>
                <c:pt idx="116777">
                  <c:v>301.10677083333331</c:v>
                </c:pt>
                <c:pt idx="116778">
                  <c:v>301.109375</c:v>
                </c:pt>
                <c:pt idx="116779">
                  <c:v>301.11197916666669</c:v>
                </c:pt>
                <c:pt idx="116780">
                  <c:v>301.11458333333331</c:v>
                </c:pt>
                <c:pt idx="116781">
                  <c:v>301.1171875</c:v>
                </c:pt>
                <c:pt idx="116782">
                  <c:v>301.11979166666669</c:v>
                </c:pt>
                <c:pt idx="116783">
                  <c:v>301.12239583333331</c:v>
                </c:pt>
                <c:pt idx="116784">
                  <c:v>301.125</c:v>
                </c:pt>
                <c:pt idx="116785">
                  <c:v>301.12760416666669</c:v>
                </c:pt>
                <c:pt idx="116786">
                  <c:v>301.13020833333331</c:v>
                </c:pt>
                <c:pt idx="116787">
                  <c:v>301.1328125</c:v>
                </c:pt>
                <c:pt idx="116788">
                  <c:v>301.13541666666669</c:v>
                </c:pt>
                <c:pt idx="116789">
                  <c:v>301.13802083333331</c:v>
                </c:pt>
                <c:pt idx="116790">
                  <c:v>301.140625</c:v>
                </c:pt>
                <c:pt idx="116791">
                  <c:v>301.14322916666669</c:v>
                </c:pt>
                <c:pt idx="116792">
                  <c:v>301.14583333333331</c:v>
                </c:pt>
                <c:pt idx="116793">
                  <c:v>301.1484375</c:v>
                </c:pt>
                <c:pt idx="116794">
                  <c:v>301.15104166666669</c:v>
                </c:pt>
                <c:pt idx="116795">
                  <c:v>301.15364583333331</c:v>
                </c:pt>
                <c:pt idx="116796">
                  <c:v>301.15625</c:v>
                </c:pt>
                <c:pt idx="116797">
                  <c:v>301.15885416666669</c:v>
                </c:pt>
                <c:pt idx="116798">
                  <c:v>301.16145833333331</c:v>
                </c:pt>
                <c:pt idx="116799">
                  <c:v>301.1640625</c:v>
                </c:pt>
                <c:pt idx="116800">
                  <c:v>301.16666666666669</c:v>
                </c:pt>
                <c:pt idx="116801">
                  <c:v>301.16927083333331</c:v>
                </c:pt>
                <c:pt idx="116802">
                  <c:v>301.171875</c:v>
                </c:pt>
                <c:pt idx="116803">
                  <c:v>301.17447916666669</c:v>
                </c:pt>
                <c:pt idx="116804">
                  <c:v>301.17708333333331</c:v>
                </c:pt>
                <c:pt idx="116805">
                  <c:v>301.1796875</c:v>
                </c:pt>
                <c:pt idx="116806">
                  <c:v>301.18229166666669</c:v>
                </c:pt>
                <c:pt idx="116807">
                  <c:v>301.18489583333331</c:v>
                </c:pt>
                <c:pt idx="116808">
                  <c:v>301.1875</c:v>
                </c:pt>
                <c:pt idx="116809">
                  <c:v>301.19010416666669</c:v>
                </c:pt>
                <c:pt idx="116810">
                  <c:v>301.19270833333331</c:v>
                </c:pt>
                <c:pt idx="116811">
                  <c:v>301.1953125</c:v>
                </c:pt>
                <c:pt idx="116812">
                  <c:v>301.19791666666669</c:v>
                </c:pt>
                <c:pt idx="116813">
                  <c:v>301.20052083333331</c:v>
                </c:pt>
                <c:pt idx="116814">
                  <c:v>301.203125</c:v>
                </c:pt>
                <c:pt idx="116815">
                  <c:v>301.20572916666669</c:v>
                </c:pt>
                <c:pt idx="116816">
                  <c:v>301.20833333333331</c:v>
                </c:pt>
                <c:pt idx="116817">
                  <c:v>301.2109375</c:v>
                </c:pt>
                <c:pt idx="116818">
                  <c:v>301.21354166666669</c:v>
                </c:pt>
                <c:pt idx="116819">
                  <c:v>301.21614583333331</c:v>
                </c:pt>
                <c:pt idx="116820">
                  <c:v>301.21875</c:v>
                </c:pt>
                <c:pt idx="116821">
                  <c:v>301.22135416666669</c:v>
                </c:pt>
                <c:pt idx="116822">
                  <c:v>301.22395833333331</c:v>
                </c:pt>
                <c:pt idx="116823">
                  <c:v>301.2265625</c:v>
                </c:pt>
                <c:pt idx="116824">
                  <c:v>301.22916666666669</c:v>
                </c:pt>
                <c:pt idx="116825">
                  <c:v>301.23177083333331</c:v>
                </c:pt>
                <c:pt idx="116826">
                  <c:v>301.234375</c:v>
                </c:pt>
                <c:pt idx="116827">
                  <c:v>301.23697916666669</c:v>
                </c:pt>
                <c:pt idx="116828">
                  <c:v>301.23958333333331</c:v>
                </c:pt>
                <c:pt idx="116829">
                  <c:v>301.2421875</c:v>
                </c:pt>
                <c:pt idx="116830">
                  <c:v>301.24479166666669</c:v>
                </c:pt>
                <c:pt idx="116831">
                  <c:v>301.24739583333331</c:v>
                </c:pt>
                <c:pt idx="116832">
                  <c:v>301.25</c:v>
                </c:pt>
                <c:pt idx="116833">
                  <c:v>301.25260416666669</c:v>
                </c:pt>
                <c:pt idx="116834">
                  <c:v>301.25520833333331</c:v>
                </c:pt>
                <c:pt idx="116835">
                  <c:v>301.2578125</c:v>
                </c:pt>
                <c:pt idx="116836">
                  <c:v>301.26041666666669</c:v>
                </c:pt>
                <c:pt idx="116837">
                  <c:v>301.26302083333331</c:v>
                </c:pt>
                <c:pt idx="116838">
                  <c:v>301.265625</c:v>
                </c:pt>
                <c:pt idx="116839">
                  <c:v>301.26822916666669</c:v>
                </c:pt>
                <c:pt idx="116840">
                  <c:v>301.27083333333331</c:v>
                </c:pt>
                <c:pt idx="116841">
                  <c:v>301.2734375</c:v>
                </c:pt>
                <c:pt idx="116842">
                  <c:v>301.27604166666669</c:v>
                </c:pt>
                <c:pt idx="116843">
                  <c:v>301.27864583333331</c:v>
                </c:pt>
                <c:pt idx="116844">
                  <c:v>301.28125</c:v>
                </c:pt>
                <c:pt idx="116845">
                  <c:v>301.28385416666669</c:v>
                </c:pt>
                <c:pt idx="116846">
                  <c:v>301.28645833333331</c:v>
                </c:pt>
                <c:pt idx="116847">
                  <c:v>301.2890625</c:v>
                </c:pt>
                <c:pt idx="116848">
                  <c:v>301.29166666666669</c:v>
                </c:pt>
                <c:pt idx="116849">
                  <c:v>301.29427083333331</c:v>
                </c:pt>
                <c:pt idx="116850">
                  <c:v>301.296875</c:v>
                </c:pt>
                <c:pt idx="116851">
                  <c:v>301.29947916666669</c:v>
                </c:pt>
                <c:pt idx="116852">
                  <c:v>301.30208333333331</c:v>
                </c:pt>
                <c:pt idx="116853">
                  <c:v>301.3046875</c:v>
                </c:pt>
                <c:pt idx="116854">
                  <c:v>301.30729166666669</c:v>
                </c:pt>
                <c:pt idx="116855">
                  <c:v>301.30989583333331</c:v>
                </c:pt>
                <c:pt idx="116856">
                  <c:v>301.3125</c:v>
                </c:pt>
                <c:pt idx="116857">
                  <c:v>301.31510416666669</c:v>
                </c:pt>
                <c:pt idx="116858">
                  <c:v>301.31770833333331</c:v>
                </c:pt>
                <c:pt idx="116859">
                  <c:v>301.3203125</c:v>
                </c:pt>
                <c:pt idx="116860">
                  <c:v>301.32291666666669</c:v>
                </c:pt>
                <c:pt idx="116861">
                  <c:v>301.32552083333331</c:v>
                </c:pt>
                <c:pt idx="116862">
                  <c:v>301.328125</c:v>
                </c:pt>
                <c:pt idx="116863">
                  <c:v>301.33072916666669</c:v>
                </c:pt>
                <c:pt idx="116864">
                  <c:v>301.33333333333331</c:v>
                </c:pt>
                <c:pt idx="116865">
                  <c:v>301.3359375</c:v>
                </c:pt>
                <c:pt idx="116866">
                  <c:v>301.33854166666669</c:v>
                </c:pt>
                <c:pt idx="116867">
                  <c:v>301.34114583333331</c:v>
                </c:pt>
                <c:pt idx="116868">
                  <c:v>301.34375</c:v>
                </c:pt>
                <c:pt idx="116869">
                  <c:v>301.34635416666669</c:v>
                </c:pt>
                <c:pt idx="116870">
                  <c:v>301.34895833333331</c:v>
                </c:pt>
                <c:pt idx="116871">
                  <c:v>301.3515625</c:v>
                </c:pt>
                <c:pt idx="116872">
                  <c:v>301.35416666666669</c:v>
                </c:pt>
                <c:pt idx="116873">
                  <c:v>301.35677083333331</c:v>
                </c:pt>
                <c:pt idx="116874">
                  <c:v>301.359375</c:v>
                </c:pt>
                <c:pt idx="116875">
                  <c:v>301.36197916666669</c:v>
                </c:pt>
                <c:pt idx="116876">
                  <c:v>301.36458333333331</c:v>
                </c:pt>
                <c:pt idx="116877">
                  <c:v>301.3671875</c:v>
                </c:pt>
                <c:pt idx="116878">
                  <c:v>301.36979166666669</c:v>
                </c:pt>
                <c:pt idx="116879">
                  <c:v>301.37239583333331</c:v>
                </c:pt>
                <c:pt idx="116880">
                  <c:v>301.375</c:v>
                </c:pt>
                <c:pt idx="116881">
                  <c:v>301.37760416666669</c:v>
                </c:pt>
                <c:pt idx="116882">
                  <c:v>301.38020833333331</c:v>
                </c:pt>
                <c:pt idx="116883">
                  <c:v>301.3828125</c:v>
                </c:pt>
                <c:pt idx="116884">
                  <c:v>301.38541666666669</c:v>
                </c:pt>
                <c:pt idx="116885">
                  <c:v>301.38802083333331</c:v>
                </c:pt>
                <c:pt idx="116886">
                  <c:v>301.390625</c:v>
                </c:pt>
                <c:pt idx="116887">
                  <c:v>301.39322916666669</c:v>
                </c:pt>
                <c:pt idx="116888">
                  <c:v>301.39583333333331</c:v>
                </c:pt>
                <c:pt idx="116889">
                  <c:v>301.3984375</c:v>
                </c:pt>
                <c:pt idx="116890">
                  <c:v>301.40104166666669</c:v>
                </c:pt>
                <c:pt idx="116891">
                  <c:v>301.40364583333331</c:v>
                </c:pt>
                <c:pt idx="116892">
                  <c:v>301.40625</c:v>
                </c:pt>
                <c:pt idx="116893">
                  <c:v>301.40885416666669</c:v>
                </c:pt>
                <c:pt idx="116894">
                  <c:v>301.41145833333331</c:v>
                </c:pt>
                <c:pt idx="116895">
                  <c:v>301.4140625</c:v>
                </c:pt>
                <c:pt idx="116896">
                  <c:v>301.41666666666669</c:v>
                </c:pt>
                <c:pt idx="116897">
                  <c:v>301.41927083333331</c:v>
                </c:pt>
                <c:pt idx="116898">
                  <c:v>301.421875</c:v>
                </c:pt>
                <c:pt idx="116899">
                  <c:v>301.42447916666669</c:v>
                </c:pt>
                <c:pt idx="116900">
                  <c:v>301.42708333333331</c:v>
                </c:pt>
                <c:pt idx="116901">
                  <c:v>301.4296875</c:v>
                </c:pt>
                <c:pt idx="116902">
                  <c:v>301.43229166666669</c:v>
                </c:pt>
                <c:pt idx="116903">
                  <c:v>301.43489583333331</c:v>
                </c:pt>
                <c:pt idx="116904">
                  <c:v>301.4375</c:v>
                </c:pt>
                <c:pt idx="116905">
                  <c:v>301.44010416666669</c:v>
                </c:pt>
                <c:pt idx="116906">
                  <c:v>301.44270833333331</c:v>
                </c:pt>
                <c:pt idx="116907">
                  <c:v>301.4453125</c:v>
                </c:pt>
                <c:pt idx="116908">
                  <c:v>301.44791666666669</c:v>
                </c:pt>
                <c:pt idx="116909">
                  <c:v>301.45052083333331</c:v>
                </c:pt>
                <c:pt idx="116910">
                  <c:v>301.453125</c:v>
                </c:pt>
                <c:pt idx="116911">
                  <c:v>301.45572916666669</c:v>
                </c:pt>
                <c:pt idx="116912">
                  <c:v>301.45833333333331</c:v>
                </c:pt>
                <c:pt idx="116913">
                  <c:v>301.4609375</c:v>
                </c:pt>
                <c:pt idx="116914">
                  <c:v>301.46354166666669</c:v>
                </c:pt>
                <c:pt idx="116915">
                  <c:v>301.46614583333331</c:v>
                </c:pt>
                <c:pt idx="116916">
                  <c:v>301.46875</c:v>
                </c:pt>
                <c:pt idx="116917">
                  <c:v>301.47135416666669</c:v>
                </c:pt>
                <c:pt idx="116918">
                  <c:v>301.47395833333331</c:v>
                </c:pt>
                <c:pt idx="116919">
                  <c:v>301.4765625</c:v>
                </c:pt>
                <c:pt idx="116920">
                  <c:v>301.47916666666669</c:v>
                </c:pt>
                <c:pt idx="116921">
                  <c:v>301.48177083333331</c:v>
                </c:pt>
                <c:pt idx="116922">
                  <c:v>301.484375</c:v>
                </c:pt>
                <c:pt idx="116923">
                  <c:v>301.48697916666669</c:v>
                </c:pt>
                <c:pt idx="116924">
                  <c:v>301.48958333333331</c:v>
                </c:pt>
                <c:pt idx="116925">
                  <c:v>301.4921875</c:v>
                </c:pt>
                <c:pt idx="116926">
                  <c:v>301.49479166666669</c:v>
                </c:pt>
                <c:pt idx="116927">
                  <c:v>301.49739583333331</c:v>
                </c:pt>
                <c:pt idx="116928">
                  <c:v>301.5</c:v>
                </c:pt>
                <c:pt idx="116929">
                  <c:v>301.50260416666669</c:v>
                </c:pt>
                <c:pt idx="116930">
                  <c:v>301.50520833333331</c:v>
                </c:pt>
                <c:pt idx="116931">
                  <c:v>301.5078125</c:v>
                </c:pt>
                <c:pt idx="116932">
                  <c:v>301.51041666666669</c:v>
                </c:pt>
                <c:pt idx="116933">
                  <c:v>301.51302083333331</c:v>
                </c:pt>
                <c:pt idx="116934">
                  <c:v>301.515625</c:v>
                </c:pt>
                <c:pt idx="116935">
                  <c:v>301.51822916666669</c:v>
                </c:pt>
                <c:pt idx="116936">
                  <c:v>301.52083333333331</c:v>
                </c:pt>
                <c:pt idx="116937">
                  <c:v>301.5234375</c:v>
                </c:pt>
                <c:pt idx="116938">
                  <c:v>301.52604166666669</c:v>
                </c:pt>
                <c:pt idx="116939">
                  <c:v>301.52864583333331</c:v>
                </c:pt>
                <c:pt idx="116940">
                  <c:v>301.53125</c:v>
                </c:pt>
                <c:pt idx="116941">
                  <c:v>301.53385416666669</c:v>
                </c:pt>
                <c:pt idx="116942">
                  <c:v>301.53645833333331</c:v>
                </c:pt>
                <c:pt idx="116943">
                  <c:v>301.5390625</c:v>
                </c:pt>
                <c:pt idx="116944">
                  <c:v>301.54166666666669</c:v>
                </c:pt>
                <c:pt idx="116945">
                  <c:v>301.54427083333331</c:v>
                </c:pt>
                <c:pt idx="116946">
                  <c:v>301.546875</c:v>
                </c:pt>
                <c:pt idx="116947">
                  <c:v>301.54947916666669</c:v>
                </c:pt>
                <c:pt idx="116948">
                  <c:v>301.55208333333331</c:v>
                </c:pt>
                <c:pt idx="116949">
                  <c:v>301.5546875</c:v>
                </c:pt>
                <c:pt idx="116950">
                  <c:v>301.55729166666669</c:v>
                </c:pt>
                <c:pt idx="116951">
                  <c:v>301.55989583333331</c:v>
                </c:pt>
                <c:pt idx="116952">
                  <c:v>301.5625</c:v>
                </c:pt>
                <c:pt idx="116953">
                  <c:v>301.56510416666669</c:v>
                </c:pt>
                <c:pt idx="116954">
                  <c:v>301.56770833333331</c:v>
                </c:pt>
                <c:pt idx="116955">
                  <c:v>301.5703125</c:v>
                </c:pt>
                <c:pt idx="116956">
                  <c:v>301.57291666666669</c:v>
                </c:pt>
                <c:pt idx="116957">
                  <c:v>301.57552083333331</c:v>
                </c:pt>
                <c:pt idx="116958">
                  <c:v>301.578125</c:v>
                </c:pt>
                <c:pt idx="116959">
                  <c:v>301.58072916666669</c:v>
                </c:pt>
                <c:pt idx="116960">
                  <c:v>301.58333333333331</c:v>
                </c:pt>
                <c:pt idx="116961">
                  <c:v>301.5859375</c:v>
                </c:pt>
                <c:pt idx="116962">
                  <c:v>301.58854166666669</c:v>
                </c:pt>
                <c:pt idx="116963">
                  <c:v>301.59114583333331</c:v>
                </c:pt>
                <c:pt idx="116964">
                  <c:v>301.59375</c:v>
                </c:pt>
                <c:pt idx="116965">
                  <c:v>301.59635416666669</c:v>
                </c:pt>
                <c:pt idx="116966">
                  <c:v>301.59895833333331</c:v>
                </c:pt>
                <c:pt idx="116967">
                  <c:v>301.6015625</c:v>
                </c:pt>
                <c:pt idx="116968">
                  <c:v>301.60416666666669</c:v>
                </c:pt>
                <c:pt idx="116969">
                  <c:v>301.60677083333331</c:v>
                </c:pt>
                <c:pt idx="116970">
                  <c:v>301.609375</c:v>
                </c:pt>
                <c:pt idx="116971">
                  <c:v>301.61197916666669</c:v>
                </c:pt>
                <c:pt idx="116972">
                  <c:v>301.61458333333331</c:v>
                </c:pt>
                <c:pt idx="116973">
                  <c:v>301.6171875</c:v>
                </c:pt>
                <c:pt idx="116974">
                  <c:v>301.61979166666669</c:v>
                </c:pt>
                <c:pt idx="116975">
                  <c:v>301.62239583333331</c:v>
                </c:pt>
                <c:pt idx="116976">
                  <c:v>301.625</c:v>
                </c:pt>
                <c:pt idx="116977">
                  <c:v>301.62760416666669</c:v>
                </c:pt>
                <c:pt idx="116978">
                  <c:v>301.63020833333331</c:v>
                </c:pt>
                <c:pt idx="116979">
                  <c:v>301.6328125</c:v>
                </c:pt>
                <c:pt idx="116980">
                  <c:v>301.63541666666669</c:v>
                </c:pt>
                <c:pt idx="116981">
                  <c:v>301.63802083333331</c:v>
                </c:pt>
                <c:pt idx="116982">
                  <c:v>301.640625</c:v>
                </c:pt>
                <c:pt idx="116983">
                  <c:v>301.64322916666669</c:v>
                </c:pt>
                <c:pt idx="116984">
                  <c:v>301.64583333333331</c:v>
                </c:pt>
                <c:pt idx="116985">
                  <c:v>301.6484375</c:v>
                </c:pt>
                <c:pt idx="116986">
                  <c:v>301.65104166666669</c:v>
                </c:pt>
                <c:pt idx="116987">
                  <c:v>301.65364583333331</c:v>
                </c:pt>
                <c:pt idx="116988">
                  <c:v>301.65625</c:v>
                </c:pt>
                <c:pt idx="116989">
                  <c:v>301.65885416666669</c:v>
                </c:pt>
                <c:pt idx="116990">
                  <c:v>301.66145833333331</c:v>
                </c:pt>
                <c:pt idx="116991">
                  <c:v>301.6640625</c:v>
                </c:pt>
                <c:pt idx="116992">
                  <c:v>301.66666666666669</c:v>
                </c:pt>
                <c:pt idx="116993">
                  <c:v>301.66927083333331</c:v>
                </c:pt>
                <c:pt idx="116994">
                  <c:v>301.671875</c:v>
                </c:pt>
                <c:pt idx="116995">
                  <c:v>301.67447916666669</c:v>
                </c:pt>
                <c:pt idx="116996">
                  <c:v>301.67708333333331</c:v>
                </c:pt>
                <c:pt idx="116997">
                  <c:v>301.6796875</c:v>
                </c:pt>
                <c:pt idx="116998">
                  <c:v>301.68229166666669</c:v>
                </c:pt>
                <c:pt idx="116999">
                  <c:v>301.68489583333331</c:v>
                </c:pt>
                <c:pt idx="117000">
                  <c:v>301.6875</c:v>
                </c:pt>
                <c:pt idx="117001">
                  <c:v>301.69010416666669</c:v>
                </c:pt>
                <c:pt idx="117002">
                  <c:v>301.69270833333331</c:v>
                </c:pt>
                <c:pt idx="117003">
                  <c:v>301.6953125</c:v>
                </c:pt>
                <c:pt idx="117004">
                  <c:v>301.69791666666669</c:v>
                </c:pt>
                <c:pt idx="117005">
                  <c:v>301.70052083333331</c:v>
                </c:pt>
                <c:pt idx="117006">
                  <c:v>301.703125</c:v>
                </c:pt>
                <c:pt idx="117007">
                  <c:v>301.70572916666669</c:v>
                </c:pt>
                <c:pt idx="117008">
                  <c:v>301.70833333333331</c:v>
                </c:pt>
                <c:pt idx="117009">
                  <c:v>301.7109375</c:v>
                </c:pt>
                <c:pt idx="117010">
                  <c:v>301.71354166666669</c:v>
                </c:pt>
                <c:pt idx="117011">
                  <c:v>301.71614583333331</c:v>
                </c:pt>
                <c:pt idx="117012">
                  <c:v>301.71875</c:v>
                </c:pt>
                <c:pt idx="117013">
                  <c:v>301.72135416666669</c:v>
                </c:pt>
                <c:pt idx="117014">
                  <c:v>301.72395833333331</c:v>
                </c:pt>
                <c:pt idx="117015">
                  <c:v>301.7265625</c:v>
                </c:pt>
                <c:pt idx="117016">
                  <c:v>301.72916666666669</c:v>
                </c:pt>
                <c:pt idx="117017">
                  <c:v>301.73177083333331</c:v>
                </c:pt>
                <c:pt idx="117018">
                  <c:v>301.734375</c:v>
                </c:pt>
                <c:pt idx="117019">
                  <c:v>301.73697916666669</c:v>
                </c:pt>
                <c:pt idx="117020">
                  <c:v>301.73958333333331</c:v>
                </c:pt>
                <c:pt idx="117021">
                  <c:v>301.7421875</c:v>
                </c:pt>
                <c:pt idx="117022">
                  <c:v>301.74479166666669</c:v>
                </c:pt>
                <c:pt idx="117023">
                  <c:v>301.74739583333331</c:v>
                </c:pt>
                <c:pt idx="117024">
                  <c:v>301.75</c:v>
                </c:pt>
                <c:pt idx="117025">
                  <c:v>301.75260416666669</c:v>
                </c:pt>
                <c:pt idx="117026">
                  <c:v>301.75520833333331</c:v>
                </c:pt>
                <c:pt idx="117027">
                  <c:v>301.7578125</c:v>
                </c:pt>
                <c:pt idx="117028">
                  <c:v>301.76041666666669</c:v>
                </c:pt>
                <c:pt idx="117029">
                  <c:v>301.76302083333331</c:v>
                </c:pt>
                <c:pt idx="117030">
                  <c:v>301.765625</c:v>
                </c:pt>
                <c:pt idx="117031">
                  <c:v>301.76822916666669</c:v>
                </c:pt>
                <c:pt idx="117032">
                  <c:v>301.77083333333331</c:v>
                </c:pt>
                <c:pt idx="117033">
                  <c:v>301.7734375</c:v>
                </c:pt>
                <c:pt idx="117034">
                  <c:v>301.77604166666669</c:v>
                </c:pt>
                <c:pt idx="117035">
                  <c:v>301.77864583333331</c:v>
                </c:pt>
                <c:pt idx="117036">
                  <c:v>301.78125</c:v>
                </c:pt>
                <c:pt idx="117037">
                  <c:v>301.78385416666669</c:v>
                </c:pt>
                <c:pt idx="117038">
                  <c:v>301.78645833333331</c:v>
                </c:pt>
                <c:pt idx="117039">
                  <c:v>301.7890625</c:v>
                </c:pt>
                <c:pt idx="117040">
                  <c:v>301.79166666666669</c:v>
                </c:pt>
                <c:pt idx="117041">
                  <c:v>301.79427083333331</c:v>
                </c:pt>
                <c:pt idx="117042">
                  <c:v>301.796875</c:v>
                </c:pt>
                <c:pt idx="117043">
                  <c:v>301.79947916666669</c:v>
                </c:pt>
                <c:pt idx="117044">
                  <c:v>301.80208333333331</c:v>
                </c:pt>
                <c:pt idx="117045">
                  <c:v>301.8046875</c:v>
                </c:pt>
                <c:pt idx="117046">
                  <c:v>301.80729166666669</c:v>
                </c:pt>
                <c:pt idx="117047">
                  <c:v>301.80989583333331</c:v>
                </c:pt>
                <c:pt idx="117048">
                  <c:v>301.8125</c:v>
                </c:pt>
                <c:pt idx="117049">
                  <c:v>301.81510416666669</c:v>
                </c:pt>
                <c:pt idx="117050">
                  <c:v>301.81770833333331</c:v>
                </c:pt>
                <c:pt idx="117051">
                  <c:v>301.8203125</c:v>
                </c:pt>
                <c:pt idx="117052">
                  <c:v>301.82291666666669</c:v>
                </c:pt>
                <c:pt idx="117053">
                  <c:v>301.82552083333331</c:v>
                </c:pt>
                <c:pt idx="117054">
                  <c:v>301.828125</c:v>
                </c:pt>
                <c:pt idx="117055">
                  <c:v>301.83072916666669</c:v>
                </c:pt>
                <c:pt idx="117056">
                  <c:v>301.83333333333331</c:v>
                </c:pt>
                <c:pt idx="117057">
                  <c:v>301.8359375</c:v>
                </c:pt>
                <c:pt idx="117058">
                  <c:v>301.83854166666669</c:v>
                </c:pt>
                <c:pt idx="117059">
                  <c:v>301.84114583333331</c:v>
                </c:pt>
                <c:pt idx="117060">
                  <c:v>301.84375</c:v>
                </c:pt>
                <c:pt idx="117061">
                  <c:v>301.84635416666669</c:v>
                </c:pt>
                <c:pt idx="117062">
                  <c:v>301.84895833333331</c:v>
                </c:pt>
                <c:pt idx="117063">
                  <c:v>301.8515625</c:v>
                </c:pt>
                <c:pt idx="117064">
                  <c:v>301.85416666666669</c:v>
                </c:pt>
                <c:pt idx="117065">
                  <c:v>301.85677083333331</c:v>
                </c:pt>
                <c:pt idx="117066">
                  <c:v>301.859375</c:v>
                </c:pt>
                <c:pt idx="117067">
                  <c:v>301.86197916666669</c:v>
                </c:pt>
                <c:pt idx="117068">
                  <c:v>301.86458333333331</c:v>
                </c:pt>
                <c:pt idx="117069">
                  <c:v>301.8671875</c:v>
                </c:pt>
                <c:pt idx="117070">
                  <c:v>301.86979166666669</c:v>
                </c:pt>
                <c:pt idx="117071">
                  <c:v>301.87239583333331</c:v>
                </c:pt>
                <c:pt idx="117072">
                  <c:v>301.875</c:v>
                </c:pt>
                <c:pt idx="117073">
                  <c:v>301.87760416666669</c:v>
                </c:pt>
                <c:pt idx="117074">
                  <c:v>301.88020833333331</c:v>
                </c:pt>
                <c:pt idx="117075">
                  <c:v>301.8828125</c:v>
                </c:pt>
                <c:pt idx="117076">
                  <c:v>301.88541666666669</c:v>
                </c:pt>
                <c:pt idx="117077">
                  <c:v>301.88802083333331</c:v>
                </c:pt>
                <c:pt idx="117078">
                  <c:v>301.890625</c:v>
                </c:pt>
                <c:pt idx="117079">
                  <c:v>301.89322916666669</c:v>
                </c:pt>
                <c:pt idx="117080">
                  <c:v>301.89583333333331</c:v>
                </c:pt>
                <c:pt idx="117081">
                  <c:v>301.8984375</c:v>
                </c:pt>
                <c:pt idx="117082">
                  <c:v>301.90104166666669</c:v>
                </c:pt>
                <c:pt idx="117083">
                  <c:v>301.90364583333331</c:v>
                </c:pt>
                <c:pt idx="117084">
                  <c:v>301.90625</c:v>
                </c:pt>
                <c:pt idx="117085">
                  <c:v>301.90885416666669</c:v>
                </c:pt>
                <c:pt idx="117086">
                  <c:v>301.91145833333331</c:v>
                </c:pt>
                <c:pt idx="117087">
                  <c:v>301.9140625</c:v>
                </c:pt>
                <c:pt idx="117088">
                  <c:v>301.91666666666669</c:v>
                </c:pt>
                <c:pt idx="117089">
                  <c:v>301.91927083333331</c:v>
                </c:pt>
                <c:pt idx="117090">
                  <c:v>301.921875</c:v>
                </c:pt>
                <c:pt idx="117091">
                  <c:v>301.92447916666669</c:v>
                </c:pt>
                <c:pt idx="117092">
                  <c:v>301.92708333333331</c:v>
                </c:pt>
                <c:pt idx="117093">
                  <c:v>301.9296875</c:v>
                </c:pt>
                <c:pt idx="117094">
                  <c:v>301.93229166666669</c:v>
                </c:pt>
                <c:pt idx="117095">
                  <c:v>301.93489583333331</c:v>
                </c:pt>
                <c:pt idx="117096">
                  <c:v>301.9375</c:v>
                </c:pt>
                <c:pt idx="117097">
                  <c:v>301.94010416666669</c:v>
                </c:pt>
                <c:pt idx="117098">
                  <c:v>301.94270833333331</c:v>
                </c:pt>
                <c:pt idx="117099">
                  <c:v>301.9453125</c:v>
                </c:pt>
                <c:pt idx="117100">
                  <c:v>301.94791666666669</c:v>
                </c:pt>
                <c:pt idx="117101">
                  <c:v>301.95052083333331</c:v>
                </c:pt>
                <c:pt idx="117102">
                  <c:v>301.953125</c:v>
                </c:pt>
                <c:pt idx="117103">
                  <c:v>301.95572916666669</c:v>
                </c:pt>
                <c:pt idx="117104">
                  <c:v>301.95833333333331</c:v>
                </c:pt>
                <c:pt idx="117105">
                  <c:v>301.9609375</c:v>
                </c:pt>
                <c:pt idx="117106">
                  <c:v>301.96354166666669</c:v>
                </c:pt>
                <c:pt idx="117107">
                  <c:v>301.96614583333331</c:v>
                </c:pt>
                <c:pt idx="117108">
                  <c:v>301.96875</c:v>
                </c:pt>
                <c:pt idx="117109">
                  <c:v>301.97135416666669</c:v>
                </c:pt>
                <c:pt idx="117110">
                  <c:v>301.97395833333331</c:v>
                </c:pt>
                <c:pt idx="117111">
                  <c:v>301.9765625</c:v>
                </c:pt>
                <c:pt idx="117112">
                  <c:v>301.97916666666669</c:v>
                </c:pt>
                <c:pt idx="117113">
                  <c:v>301.98177083333331</c:v>
                </c:pt>
                <c:pt idx="117114">
                  <c:v>301.984375</c:v>
                </c:pt>
                <c:pt idx="117115">
                  <c:v>301.98697916666669</c:v>
                </c:pt>
                <c:pt idx="117116">
                  <c:v>301.98958333333331</c:v>
                </c:pt>
                <c:pt idx="117117">
                  <c:v>301.9921875</c:v>
                </c:pt>
                <c:pt idx="117118">
                  <c:v>301.99479166666669</c:v>
                </c:pt>
                <c:pt idx="117119">
                  <c:v>301.99739583333331</c:v>
                </c:pt>
                <c:pt idx="117120">
                  <c:v>302</c:v>
                </c:pt>
                <c:pt idx="117121">
                  <c:v>302.00260416666669</c:v>
                </c:pt>
                <c:pt idx="117122">
                  <c:v>302.00520833333331</c:v>
                </c:pt>
                <c:pt idx="117123">
                  <c:v>302.0078125</c:v>
                </c:pt>
                <c:pt idx="117124">
                  <c:v>302.01041666666669</c:v>
                </c:pt>
                <c:pt idx="117125">
                  <c:v>302.01302083333331</c:v>
                </c:pt>
                <c:pt idx="117126">
                  <c:v>302.015625</c:v>
                </c:pt>
                <c:pt idx="117127">
                  <c:v>302.01822916666669</c:v>
                </c:pt>
                <c:pt idx="117128">
                  <c:v>302.02083333333331</c:v>
                </c:pt>
                <c:pt idx="117129">
                  <c:v>302.0234375</c:v>
                </c:pt>
                <c:pt idx="117130">
                  <c:v>302.02604166666669</c:v>
                </c:pt>
                <c:pt idx="117131">
                  <c:v>302.02864583333331</c:v>
                </c:pt>
                <c:pt idx="117132">
                  <c:v>302.03125</c:v>
                </c:pt>
                <c:pt idx="117133">
                  <c:v>302.03385416666669</c:v>
                </c:pt>
                <c:pt idx="117134">
                  <c:v>302.03645833333331</c:v>
                </c:pt>
                <c:pt idx="117135">
                  <c:v>302.0390625</c:v>
                </c:pt>
                <c:pt idx="117136">
                  <c:v>302.04166666666669</c:v>
                </c:pt>
                <c:pt idx="117137">
                  <c:v>302.04427083333331</c:v>
                </c:pt>
                <c:pt idx="117138">
                  <c:v>302.046875</c:v>
                </c:pt>
                <c:pt idx="117139">
                  <c:v>302.04947916666669</c:v>
                </c:pt>
                <c:pt idx="117140">
                  <c:v>302.05208333333331</c:v>
                </c:pt>
                <c:pt idx="117141">
                  <c:v>302.0546875</c:v>
                </c:pt>
                <c:pt idx="117142">
                  <c:v>302.05729166666669</c:v>
                </c:pt>
                <c:pt idx="117143">
                  <c:v>302.05989583333331</c:v>
                </c:pt>
                <c:pt idx="117144">
                  <c:v>302.0625</c:v>
                </c:pt>
                <c:pt idx="117145">
                  <c:v>302.06510416666669</c:v>
                </c:pt>
                <c:pt idx="117146">
                  <c:v>302.06770833333331</c:v>
                </c:pt>
                <c:pt idx="117147">
                  <c:v>302.0703125</c:v>
                </c:pt>
                <c:pt idx="117148">
                  <c:v>302.07291666666669</c:v>
                </c:pt>
                <c:pt idx="117149">
                  <c:v>302.07552083333331</c:v>
                </c:pt>
                <c:pt idx="117150">
                  <c:v>302.078125</c:v>
                </c:pt>
                <c:pt idx="117151">
                  <c:v>302.08072916666669</c:v>
                </c:pt>
                <c:pt idx="117152">
                  <c:v>302.08333333333331</c:v>
                </c:pt>
                <c:pt idx="117153">
                  <c:v>302.0859375</c:v>
                </c:pt>
                <c:pt idx="117154">
                  <c:v>302.08854166666669</c:v>
                </c:pt>
                <c:pt idx="117155">
                  <c:v>302.09114583333331</c:v>
                </c:pt>
                <c:pt idx="117156">
                  <c:v>302.09375</c:v>
                </c:pt>
                <c:pt idx="117157">
                  <c:v>302.09635416666669</c:v>
                </c:pt>
                <c:pt idx="117158">
                  <c:v>302.09895833333331</c:v>
                </c:pt>
                <c:pt idx="117159">
                  <c:v>302.1015625</c:v>
                </c:pt>
                <c:pt idx="117160">
                  <c:v>302.10416666666669</c:v>
                </c:pt>
                <c:pt idx="117161">
                  <c:v>302.10677083333331</c:v>
                </c:pt>
                <c:pt idx="117162">
                  <c:v>302.109375</c:v>
                </c:pt>
                <c:pt idx="117163">
                  <c:v>302.11197916666669</c:v>
                </c:pt>
                <c:pt idx="117164">
                  <c:v>302.11458333333331</c:v>
                </c:pt>
                <c:pt idx="117165">
                  <c:v>302.1171875</c:v>
                </c:pt>
                <c:pt idx="117166">
                  <c:v>302.11979166666669</c:v>
                </c:pt>
                <c:pt idx="117167">
                  <c:v>302.12239583333331</c:v>
                </c:pt>
                <c:pt idx="117168">
                  <c:v>302.125</c:v>
                </c:pt>
                <c:pt idx="117169">
                  <c:v>302.12760416666669</c:v>
                </c:pt>
                <c:pt idx="117170">
                  <c:v>302.13020833333331</c:v>
                </c:pt>
                <c:pt idx="117171">
                  <c:v>302.1328125</c:v>
                </c:pt>
                <c:pt idx="117172">
                  <c:v>302.13541666666669</c:v>
                </c:pt>
                <c:pt idx="117173">
                  <c:v>302.13802083333331</c:v>
                </c:pt>
                <c:pt idx="117174">
                  <c:v>302.140625</c:v>
                </c:pt>
                <c:pt idx="117175">
                  <c:v>302.14322916666669</c:v>
                </c:pt>
                <c:pt idx="117176">
                  <c:v>302.14583333333331</c:v>
                </c:pt>
                <c:pt idx="117177">
                  <c:v>302.1484375</c:v>
                </c:pt>
                <c:pt idx="117178">
                  <c:v>302.15104166666669</c:v>
                </c:pt>
                <c:pt idx="117179">
                  <c:v>302.15364583333331</c:v>
                </c:pt>
                <c:pt idx="117180">
                  <c:v>302.15625</c:v>
                </c:pt>
                <c:pt idx="117181">
                  <c:v>302.15885416666669</c:v>
                </c:pt>
                <c:pt idx="117182">
                  <c:v>302.16145833333331</c:v>
                </c:pt>
                <c:pt idx="117183">
                  <c:v>302.1640625</c:v>
                </c:pt>
                <c:pt idx="117184">
                  <c:v>302.16666666666669</c:v>
                </c:pt>
                <c:pt idx="117185">
                  <c:v>302.16927083333331</c:v>
                </c:pt>
                <c:pt idx="117186">
                  <c:v>302.171875</c:v>
                </c:pt>
                <c:pt idx="117187">
                  <c:v>302.17447916666669</c:v>
                </c:pt>
                <c:pt idx="117188">
                  <c:v>302.17708333333331</c:v>
                </c:pt>
                <c:pt idx="117189">
                  <c:v>302.1796875</c:v>
                </c:pt>
                <c:pt idx="117190">
                  <c:v>302.18229166666669</c:v>
                </c:pt>
                <c:pt idx="117191">
                  <c:v>302.18489583333331</c:v>
                </c:pt>
                <c:pt idx="117192">
                  <c:v>302.1875</c:v>
                </c:pt>
                <c:pt idx="117193">
                  <c:v>302.19010416666669</c:v>
                </c:pt>
                <c:pt idx="117194">
                  <c:v>302.19270833333331</c:v>
                </c:pt>
                <c:pt idx="117195">
                  <c:v>302.1953125</c:v>
                </c:pt>
                <c:pt idx="117196">
                  <c:v>302.19791666666669</c:v>
                </c:pt>
                <c:pt idx="117197">
                  <c:v>302.20052083333331</c:v>
                </c:pt>
                <c:pt idx="117198">
                  <c:v>302.203125</c:v>
                </c:pt>
                <c:pt idx="117199">
                  <c:v>302.20572916666669</c:v>
                </c:pt>
                <c:pt idx="117200">
                  <c:v>302.20833333333331</c:v>
                </c:pt>
                <c:pt idx="117201">
                  <c:v>302.2109375</c:v>
                </c:pt>
                <c:pt idx="117202">
                  <c:v>302.21354166666669</c:v>
                </c:pt>
                <c:pt idx="117203">
                  <c:v>302.21614583333331</c:v>
                </c:pt>
                <c:pt idx="117204">
                  <c:v>302.21875</c:v>
                </c:pt>
                <c:pt idx="117205">
                  <c:v>302.22135416666669</c:v>
                </c:pt>
                <c:pt idx="117206">
                  <c:v>302.22395833333331</c:v>
                </c:pt>
                <c:pt idx="117207">
                  <c:v>302.2265625</c:v>
                </c:pt>
                <c:pt idx="117208">
                  <c:v>302.22916666666669</c:v>
                </c:pt>
                <c:pt idx="117209">
                  <c:v>302.23177083333331</c:v>
                </c:pt>
                <c:pt idx="117210">
                  <c:v>302.234375</c:v>
                </c:pt>
                <c:pt idx="117211">
                  <c:v>302.23697916666669</c:v>
                </c:pt>
                <c:pt idx="117212">
                  <c:v>302.23958333333331</c:v>
                </c:pt>
                <c:pt idx="117213">
                  <c:v>302.2421875</c:v>
                </c:pt>
                <c:pt idx="117214">
                  <c:v>302.24479166666669</c:v>
                </c:pt>
                <c:pt idx="117215">
                  <c:v>302.24739583333331</c:v>
                </c:pt>
                <c:pt idx="117216">
                  <c:v>302.25</c:v>
                </c:pt>
                <c:pt idx="117217">
                  <c:v>302.25260416666669</c:v>
                </c:pt>
                <c:pt idx="117218">
                  <c:v>302.25520833333331</c:v>
                </c:pt>
                <c:pt idx="117219">
                  <c:v>302.2578125</c:v>
                </c:pt>
                <c:pt idx="117220">
                  <c:v>302.26041666666669</c:v>
                </c:pt>
                <c:pt idx="117221">
                  <c:v>302.26302083333331</c:v>
                </c:pt>
                <c:pt idx="117222">
                  <c:v>302.265625</c:v>
                </c:pt>
                <c:pt idx="117223">
                  <c:v>302.26822916666669</c:v>
                </c:pt>
                <c:pt idx="117224">
                  <c:v>302.27083333333331</c:v>
                </c:pt>
                <c:pt idx="117225">
                  <c:v>302.2734375</c:v>
                </c:pt>
                <c:pt idx="117226">
                  <c:v>302.27604166666669</c:v>
                </c:pt>
                <c:pt idx="117227">
                  <c:v>302.27864583333331</c:v>
                </c:pt>
                <c:pt idx="117228">
                  <c:v>302.28125</c:v>
                </c:pt>
                <c:pt idx="117229">
                  <c:v>302.28385416666669</c:v>
                </c:pt>
                <c:pt idx="117230">
                  <c:v>302.28645833333331</c:v>
                </c:pt>
                <c:pt idx="117231">
                  <c:v>302.2890625</c:v>
                </c:pt>
                <c:pt idx="117232">
                  <c:v>302.29166666666669</c:v>
                </c:pt>
                <c:pt idx="117233">
                  <c:v>302.29427083333331</c:v>
                </c:pt>
                <c:pt idx="117234">
                  <c:v>302.296875</c:v>
                </c:pt>
                <c:pt idx="117235">
                  <c:v>302.29947916666669</c:v>
                </c:pt>
                <c:pt idx="117236">
                  <c:v>302.30208333333331</c:v>
                </c:pt>
                <c:pt idx="117237">
                  <c:v>302.3046875</c:v>
                </c:pt>
                <c:pt idx="117238">
                  <c:v>302.30729166666669</c:v>
                </c:pt>
                <c:pt idx="117239">
                  <c:v>302.30989583333331</c:v>
                </c:pt>
                <c:pt idx="117240">
                  <c:v>302.3125</c:v>
                </c:pt>
                <c:pt idx="117241">
                  <c:v>302.31510416666669</c:v>
                </c:pt>
                <c:pt idx="117242">
                  <c:v>302.31770833333331</c:v>
                </c:pt>
                <c:pt idx="117243">
                  <c:v>302.3203125</c:v>
                </c:pt>
                <c:pt idx="117244">
                  <c:v>302.32291666666669</c:v>
                </c:pt>
                <c:pt idx="117245">
                  <c:v>302.32552083333331</c:v>
                </c:pt>
                <c:pt idx="117246">
                  <c:v>302.328125</c:v>
                </c:pt>
                <c:pt idx="117247">
                  <c:v>302.33072916666669</c:v>
                </c:pt>
                <c:pt idx="117248">
                  <c:v>302.33333333333331</c:v>
                </c:pt>
                <c:pt idx="117249">
                  <c:v>302.3359375</c:v>
                </c:pt>
                <c:pt idx="117250">
                  <c:v>302.33854166666669</c:v>
                </c:pt>
                <c:pt idx="117251">
                  <c:v>302.34114583333331</c:v>
                </c:pt>
                <c:pt idx="117252">
                  <c:v>302.34375</c:v>
                </c:pt>
                <c:pt idx="117253">
                  <c:v>302.34635416666669</c:v>
                </c:pt>
                <c:pt idx="117254">
                  <c:v>302.34895833333331</c:v>
                </c:pt>
                <c:pt idx="117255">
                  <c:v>302.3515625</c:v>
                </c:pt>
                <c:pt idx="117256">
                  <c:v>302.35416666666669</c:v>
                </c:pt>
                <c:pt idx="117257">
                  <c:v>302.35677083333331</c:v>
                </c:pt>
                <c:pt idx="117258">
                  <c:v>302.359375</c:v>
                </c:pt>
                <c:pt idx="117259">
                  <c:v>302.36197916666669</c:v>
                </c:pt>
                <c:pt idx="117260">
                  <c:v>302.36458333333331</c:v>
                </c:pt>
                <c:pt idx="117261">
                  <c:v>302.3671875</c:v>
                </c:pt>
                <c:pt idx="117262">
                  <c:v>302.36979166666669</c:v>
                </c:pt>
                <c:pt idx="117263">
                  <c:v>302.37239583333331</c:v>
                </c:pt>
                <c:pt idx="117264">
                  <c:v>302.375</c:v>
                </c:pt>
                <c:pt idx="117265">
                  <c:v>302.37760416666669</c:v>
                </c:pt>
                <c:pt idx="117266">
                  <c:v>302.38020833333331</c:v>
                </c:pt>
                <c:pt idx="117267">
                  <c:v>302.3828125</c:v>
                </c:pt>
                <c:pt idx="117268">
                  <c:v>302.38541666666669</c:v>
                </c:pt>
                <c:pt idx="117269">
                  <c:v>302.38802083333331</c:v>
                </c:pt>
                <c:pt idx="117270">
                  <c:v>302.390625</c:v>
                </c:pt>
                <c:pt idx="117271">
                  <c:v>302.39322916666669</c:v>
                </c:pt>
                <c:pt idx="117272">
                  <c:v>302.39583333333331</c:v>
                </c:pt>
                <c:pt idx="117273">
                  <c:v>302.3984375</c:v>
                </c:pt>
                <c:pt idx="117274">
                  <c:v>302.40104166666669</c:v>
                </c:pt>
                <c:pt idx="117275">
                  <c:v>302.40364583333331</c:v>
                </c:pt>
                <c:pt idx="117276">
                  <c:v>302.40625</c:v>
                </c:pt>
                <c:pt idx="117277">
                  <c:v>302.40885416666669</c:v>
                </c:pt>
                <c:pt idx="117278">
                  <c:v>302.41145833333331</c:v>
                </c:pt>
                <c:pt idx="117279">
                  <c:v>302.4140625</c:v>
                </c:pt>
                <c:pt idx="117280">
                  <c:v>302.41666666666669</c:v>
                </c:pt>
                <c:pt idx="117281">
                  <c:v>302.41927083333331</c:v>
                </c:pt>
                <c:pt idx="117282">
                  <c:v>302.421875</c:v>
                </c:pt>
                <c:pt idx="117283">
                  <c:v>302.42447916666669</c:v>
                </c:pt>
                <c:pt idx="117284">
                  <c:v>302.42708333333331</c:v>
                </c:pt>
                <c:pt idx="117285">
                  <c:v>302.4296875</c:v>
                </c:pt>
                <c:pt idx="117286">
                  <c:v>302.43229166666669</c:v>
                </c:pt>
                <c:pt idx="117287">
                  <c:v>302.43489583333331</c:v>
                </c:pt>
                <c:pt idx="117288">
                  <c:v>302.4375</c:v>
                </c:pt>
                <c:pt idx="117289">
                  <c:v>302.44010416666669</c:v>
                </c:pt>
                <c:pt idx="117290">
                  <c:v>302.44270833333331</c:v>
                </c:pt>
                <c:pt idx="117291">
                  <c:v>302.4453125</c:v>
                </c:pt>
                <c:pt idx="117292">
                  <c:v>302.44791666666669</c:v>
                </c:pt>
                <c:pt idx="117293">
                  <c:v>302.45052083333331</c:v>
                </c:pt>
                <c:pt idx="117294">
                  <c:v>302.453125</c:v>
                </c:pt>
                <c:pt idx="117295">
                  <c:v>302.45572916666669</c:v>
                </c:pt>
                <c:pt idx="117296">
                  <c:v>302.45833333333331</c:v>
                </c:pt>
                <c:pt idx="117297">
                  <c:v>302.4609375</c:v>
                </c:pt>
                <c:pt idx="117298">
                  <c:v>302.46354166666669</c:v>
                </c:pt>
                <c:pt idx="117299">
                  <c:v>302.46614583333331</c:v>
                </c:pt>
                <c:pt idx="117300">
                  <c:v>302.46875</c:v>
                </c:pt>
                <c:pt idx="117301">
                  <c:v>302.47135416666669</c:v>
                </c:pt>
                <c:pt idx="117302">
                  <c:v>302.47395833333331</c:v>
                </c:pt>
                <c:pt idx="117303">
                  <c:v>302.4765625</c:v>
                </c:pt>
                <c:pt idx="117304">
                  <c:v>302.47916666666669</c:v>
                </c:pt>
                <c:pt idx="117305">
                  <c:v>302.48177083333331</c:v>
                </c:pt>
                <c:pt idx="117306">
                  <c:v>302.484375</c:v>
                </c:pt>
                <c:pt idx="117307">
                  <c:v>302.48697916666669</c:v>
                </c:pt>
                <c:pt idx="117308">
                  <c:v>302.48958333333331</c:v>
                </c:pt>
                <c:pt idx="117309">
                  <c:v>302.4921875</c:v>
                </c:pt>
                <c:pt idx="117310">
                  <c:v>302.49479166666669</c:v>
                </c:pt>
                <c:pt idx="117311">
                  <c:v>302.49739583333331</c:v>
                </c:pt>
                <c:pt idx="117312">
                  <c:v>302.5</c:v>
                </c:pt>
                <c:pt idx="117313">
                  <c:v>302.50260416666669</c:v>
                </c:pt>
                <c:pt idx="117314">
                  <c:v>302.50520833333331</c:v>
                </c:pt>
                <c:pt idx="117315">
                  <c:v>302.5078125</c:v>
                </c:pt>
                <c:pt idx="117316">
                  <c:v>302.51041666666669</c:v>
                </c:pt>
                <c:pt idx="117317">
                  <c:v>302.51302083333331</c:v>
                </c:pt>
                <c:pt idx="117318">
                  <c:v>302.515625</c:v>
                </c:pt>
                <c:pt idx="117319">
                  <c:v>302.51822916666669</c:v>
                </c:pt>
                <c:pt idx="117320">
                  <c:v>302.52083333333331</c:v>
                </c:pt>
                <c:pt idx="117321">
                  <c:v>302.5234375</c:v>
                </c:pt>
                <c:pt idx="117322">
                  <c:v>302.52604166666669</c:v>
                </c:pt>
                <c:pt idx="117323">
                  <c:v>302.52864583333331</c:v>
                </c:pt>
                <c:pt idx="117324">
                  <c:v>302.53125</c:v>
                </c:pt>
                <c:pt idx="117325">
                  <c:v>302.53385416666669</c:v>
                </c:pt>
                <c:pt idx="117326">
                  <c:v>302.53645833333331</c:v>
                </c:pt>
                <c:pt idx="117327">
                  <c:v>302.5390625</c:v>
                </c:pt>
                <c:pt idx="117328">
                  <c:v>302.54166666666669</c:v>
                </c:pt>
                <c:pt idx="117329">
                  <c:v>302.54427083333331</c:v>
                </c:pt>
                <c:pt idx="117330">
                  <c:v>302.546875</c:v>
                </c:pt>
                <c:pt idx="117331">
                  <c:v>302.54947916666669</c:v>
                </c:pt>
                <c:pt idx="117332">
                  <c:v>302.55208333333331</c:v>
                </c:pt>
                <c:pt idx="117333">
                  <c:v>302.5546875</c:v>
                </c:pt>
                <c:pt idx="117334">
                  <c:v>302.55729166666669</c:v>
                </c:pt>
                <c:pt idx="117335">
                  <c:v>302.55989583333331</c:v>
                </c:pt>
                <c:pt idx="117336">
                  <c:v>302.5625</c:v>
                </c:pt>
                <c:pt idx="117337">
                  <c:v>302.56510416666669</c:v>
                </c:pt>
                <c:pt idx="117338">
                  <c:v>302.56770833333331</c:v>
                </c:pt>
                <c:pt idx="117339">
                  <c:v>302.5703125</c:v>
                </c:pt>
                <c:pt idx="117340">
                  <c:v>302.57291666666669</c:v>
                </c:pt>
                <c:pt idx="117341">
                  <c:v>302.57552083333331</c:v>
                </c:pt>
                <c:pt idx="117342">
                  <c:v>302.578125</c:v>
                </c:pt>
                <c:pt idx="117343">
                  <c:v>302.58072916666669</c:v>
                </c:pt>
                <c:pt idx="117344">
                  <c:v>302.58333333333331</c:v>
                </c:pt>
                <c:pt idx="117345">
                  <c:v>302.5859375</c:v>
                </c:pt>
                <c:pt idx="117346">
                  <c:v>302.58854166666669</c:v>
                </c:pt>
                <c:pt idx="117347">
                  <c:v>302.59114583333331</c:v>
                </c:pt>
                <c:pt idx="117348">
                  <c:v>302.59375</c:v>
                </c:pt>
                <c:pt idx="117349">
                  <c:v>302.59635416666669</c:v>
                </c:pt>
                <c:pt idx="117350">
                  <c:v>302.59895833333331</c:v>
                </c:pt>
                <c:pt idx="117351">
                  <c:v>302.6015625</c:v>
                </c:pt>
                <c:pt idx="117352">
                  <c:v>302.60416666666669</c:v>
                </c:pt>
                <c:pt idx="117353">
                  <c:v>302.60677083333331</c:v>
                </c:pt>
                <c:pt idx="117354">
                  <c:v>302.609375</c:v>
                </c:pt>
                <c:pt idx="117355">
                  <c:v>302.61197916666669</c:v>
                </c:pt>
                <c:pt idx="117356">
                  <c:v>302.61458333333331</c:v>
                </c:pt>
                <c:pt idx="117357">
                  <c:v>302.6171875</c:v>
                </c:pt>
                <c:pt idx="117358">
                  <c:v>302.61979166666669</c:v>
                </c:pt>
                <c:pt idx="117359">
                  <c:v>302.62239583333331</c:v>
                </c:pt>
                <c:pt idx="117360">
                  <c:v>302.625</c:v>
                </c:pt>
                <c:pt idx="117361">
                  <c:v>302.62760416666669</c:v>
                </c:pt>
                <c:pt idx="117362">
                  <c:v>302.63020833333331</c:v>
                </c:pt>
                <c:pt idx="117363">
                  <c:v>302.6328125</c:v>
                </c:pt>
                <c:pt idx="117364">
                  <c:v>302.63541666666669</c:v>
                </c:pt>
                <c:pt idx="117365">
                  <c:v>302.63802083333331</c:v>
                </c:pt>
                <c:pt idx="117366">
                  <c:v>302.640625</c:v>
                </c:pt>
                <c:pt idx="117367">
                  <c:v>302.64322916666669</c:v>
                </c:pt>
                <c:pt idx="117368">
                  <c:v>302.64583333333331</c:v>
                </c:pt>
                <c:pt idx="117369">
                  <c:v>302.6484375</c:v>
                </c:pt>
                <c:pt idx="117370">
                  <c:v>302.65104166666669</c:v>
                </c:pt>
                <c:pt idx="117371">
                  <c:v>302.65364583333331</c:v>
                </c:pt>
                <c:pt idx="117372">
                  <c:v>302.65625</c:v>
                </c:pt>
                <c:pt idx="117373">
                  <c:v>302.65885416666669</c:v>
                </c:pt>
                <c:pt idx="117374">
                  <c:v>302.66145833333331</c:v>
                </c:pt>
                <c:pt idx="117375">
                  <c:v>302.6640625</c:v>
                </c:pt>
                <c:pt idx="117376">
                  <c:v>302.66666666666669</c:v>
                </c:pt>
                <c:pt idx="117377">
                  <c:v>302.66927083333331</c:v>
                </c:pt>
                <c:pt idx="117378">
                  <c:v>302.671875</c:v>
                </c:pt>
                <c:pt idx="117379">
                  <c:v>302.67447916666669</c:v>
                </c:pt>
                <c:pt idx="117380">
                  <c:v>302.67708333333331</c:v>
                </c:pt>
                <c:pt idx="117381">
                  <c:v>302.6796875</c:v>
                </c:pt>
                <c:pt idx="117382">
                  <c:v>302.68229166666669</c:v>
                </c:pt>
                <c:pt idx="117383">
                  <c:v>302.68489583333331</c:v>
                </c:pt>
                <c:pt idx="117384">
                  <c:v>302.6875</c:v>
                </c:pt>
                <c:pt idx="117385">
                  <c:v>302.69010416666669</c:v>
                </c:pt>
                <c:pt idx="117386">
                  <c:v>302.69270833333331</c:v>
                </c:pt>
                <c:pt idx="117387">
                  <c:v>302.6953125</c:v>
                </c:pt>
                <c:pt idx="117388">
                  <c:v>302.69791666666669</c:v>
                </c:pt>
                <c:pt idx="117389">
                  <c:v>302.70052083333331</c:v>
                </c:pt>
                <c:pt idx="117390">
                  <c:v>302.703125</c:v>
                </c:pt>
                <c:pt idx="117391">
                  <c:v>302.70572916666669</c:v>
                </c:pt>
                <c:pt idx="117392">
                  <c:v>302.70833333333331</c:v>
                </c:pt>
                <c:pt idx="117393">
                  <c:v>302.7109375</c:v>
                </c:pt>
                <c:pt idx="117394">
                  <c:v>302.71354166666669</c:v>
                </c:pt>
                <c:pt idx="117395">
                  <c:v>302.71614583333331</c:v>
                </c:pt>
                <c:pt idx="117396">
                  <c:v>302.71875</c:v>
                </c:pt>
                <c:pt idx="117397">
                  <c:v>302.72135416666669</c:v>
                </c:pt>
                <c:pt idx="117398">
                  <c:v>302.72395833333331</c:v>
                </c:pt>
                <c:pt idx="117399">
                  <c:v>302.7265625</c:v>
                </c:pt>
                <c:pt idx="117400">
                  <c:v>302.72916666666669</c:v>
                </c:pt>
                <c:pt idx="117401">
                  <c:v>302.73177083333331</c:v>
                </c:pt>
                <c:pt idx="117402">
                  <c:v>302.734375</c:v>
                </c:pt>
                <c:pt idx="117403">
                  <c:v>302.73697916666669</c:v>
                </c:pt>
                <c:pt idx="117404">
                  <c:v>302.73958333333331</c:v>
                </c:pt>
                <c:pt idx="117405">
                  <c:v>302.7421875</c:v>
                </c:pt>
                <c:pt idx="117406">
                  <c:v>302.74479166666669</c:v>
                </c:pt>
                <c:pt idx="117407">
                  <c:v>302.74739583333331</c:v>
                </c:pt>
                <c:pt idx="117408">
                  <c:v>302.75</c:v>
                </c:pt>
                <c:pt idx="117409">
                  <c:v>302.75260416666669</c:v>
                </c:pt>
                <c:pt idx="117410">
                  <c:v>302.75520833333331</c:v>
                </c:pt>
                <c:pt idx="117411">
                  <c:v>302.7578125</c:v>
                </c:pt>
                <c:pt idx="117412">
                  <c:v>302.76041666666669</c:v>
                </c:pt>
                <c:pt idx="117413">
                  <c:v>302.76302083333331</c:v>
                </c:pt>
                <c:pt idx="117414">
                  <c:v>302.765625</c:v>
                </c:pt>
                <c:pt idx="117415">
                  <c:v>302.76822916666669</c:v>
                </c:pt>
                <c:pt idx="117416">
                  <c:v>302.77083333333331</c:v>
                </c:pt>
                <c:pt idx="117417">
                  <c:v>302.7734375</c:v>
                </c:pt>
                <c:pt idx="117418">
                  <c:v>302.77604166666669</c:v>
                </c:pt>
                <c:pt idx="117419">
                  <c:v>302.77864583333331</c:v>
                </c:pt>
                <c:pt idx="117420">
                  <c:v>302.78125</c:v>
                </c:pt>
                <c:pt idx="117421">
                  <c:v>302.78385416666669</c:v>
                </c:pt>
                <c:pt idx="117422">
                  <c:v>302.78645833333331</c:v>
                </c:pt>
                <c:pt idx="117423">
                  <c:v>302.7890625</c:v>
                </c:pt>
                <c:pt idx="117424">
                  <c:v>302.79166666666669</c:v>
                </c:pt>
                <c:pt idx="117425">
                  <c:v>302.79427083333331</c:v>
                </c:pt>
                <c:pt idx="117426">
                  <c:v>302.796875</c:v>
                </c:pt>
                <c:pt idx="117427">
                  <c:v>302.79947916666669</c:v>
                </c:pt>
                <c:pt idx="117428">
                  <c:v>302.80208333333331</c:v>
                </c:pt>
                <c:pt idx="117429">
                  <c:v>302.8046875</c:v>
                </c:pt>
                <c:pt idx="117430">
                  <c:v>302.80729166666669</c:v>
                </c:pt>
                <c:pt idx="117431">
                  <c:v>302.80989583333331</c:v>
                </c:pt>
                <c:pt idx="117432">
                  <c:v>302.8125</c:v>
                </c:pt>
                <c:pt idx="117433">
                  <c:v>302.81510416666669</c:v>
                </c:pt>
                <c:pt idx="117434">
                  <c:v>302.81770833333331</c:v>
                </c:pt>
                <c:pt idx="117435">
                  <c:v>302.8203125</c:v>
                </c:pt>
                <c:pt idx="117436">
                  <c:v>302.82291666666669</c:v>
                </c:pt>
                <c:pt idx="117437">
                  <c:v>302.82552083333331</c:v>
                </c:pt>
                <c:pt idx="117438">
                  <c:v>302.828125</c:v>
                </c:pt>
                <c:pt idx="117439">
                  <c:v>302.83072916666669</c:v>
                </c:pt>
                <c:pt idx="117440">
                  <c:v>302.83333333333331</c:v>
                </c:pt>
                <c:pt idx="117441">
                  <c:v>302.8359375</c:v>
                </c:pt>
                <c:pt idx="117442">
                  <c:v>302.83854166666669</c:v>
                </c:pt>
                <c:pt idx="117443">
                  <c:v>302.84114583333331</c:v>
                </c:pt>
                <c:pt idx="117444">
                  <c:v>302.84375</c:v>
                </c:pt>
                <c:pt idx="117445">
                  <c:v>302.84635416666669</c:v>
                </c:pt>
                <c:pt idx="117446">
                  <c:v>302.84895833333331</c:v>
                </c:pt>
                <c:pt idx="117447">
                  <c:v>302.8515625</c:v>
                </c:pt>
                <c:pt idx="117448">
                  <c:v>302.85416666666669</c:v>
                </c:pt>
                <c:pt idx="117449">
                  <c:v>302.85677083333331</c:v>
                </c:pt>
                <c:pt idx="117450">
                  <c:v>302.859375</c:v>
                </c:pt>
                <c:pt idx="117451">
                  <c:v>302.86197916666669</c:v>
                </c:pt>
                <c:pt idx="117452">
                  <c:v>302.86458333333331</c:v>
                </c:pt>
                <c:pt idx="117453">
                  <c:v>302.8671875</c:v>
                </c:pt>
                <c:pt idx="117454">
                  <c:v>302.86979166666669</c:v>
                </c:pt>
                <c:pt idx="117455">
                  <c:v>302.87239583333331</c:v>
                </c:pt>
                <c:pt idx="117456">
                  <c:v>302.875</c:v>
                </c:pt>
                <c:pt idx="117457">
                  <c:v>302.87760416666669</c:v>
                </c:pt>
                <c:pt idx="117458">
                  <c:v>302.88020833333331</c:v>
                </c:pt>
                <c:pt idx="117459">
                  <c:v>302.8828125</c:v>
                </c:pt>
                <c:pt idx="117460">
                  <c:v>302.88541666666669</c:v>
                </c:pt>
                <c:pt idx="117461">
                  <c:v>302.88802083333331</c:v>
                </c:pt>
                <c:pt idx="117462">
                  <c:v>302.890625</c:v>
                </c:pt>
                <c:pt idx="117463">
                  <c:v>302.89322916666669</c:v>
                </c:pt>
                <c:pt idx="117464">
                  <c:v>302.89583333333331</c:v>
                </c:pt>
                <c:pt idx="117465">
                  <c:v>302.8984375</c:v>
                </c:pt>
                <c:pt idx="117466">
                  <c:v>302.90104166666669</c:v>
                </c:pt>
                <c:pt idx="117467">
                  <c:v>302.90364583333331</c:v>
                </c:pt>
                <c:pt idx="117468">
                  <c:v>302.90625</c:v>
                </c:pt>
                <c:pt idx="117469">
                  <c:v>302.90885416666669</c:v>
                </c:pt>
                <c:pt idx="117470">
                  <c:v>302.91145833333331</c:v>
                </c:pt>
                <c:pt idx="117471">
                  <c:v>302.9140625</c:v>
                </c:pt>
                <c:pt idx="117472">
                  <c:v>302.91666666666669</c:v>
                </c:pt>
                <c:pt idx="117473">
                  <c:v>302.91927083333331</c:v>
                </c:pt>
                <c:pt idx="117474">
                  <c:v>302.921875</c:v>
                </c:pt>
                <c:pt idx="117475">
                  <c:v>302.92447916666669</c:v>
                </c:pt>
                <c:pt idx="117476">
                  <c:v>302.92708333333331</c:v>
                </c:pt>
                <c:pt idx="117477">
                  <c:v>302.9296875</c:v>
                </c:pt>
                <c:pt idx="117478">
                  <c:v>302.93229166666669</c:v>
                </c:pt>
                <c:pt idx="117479">
                  <c:v>302.93489583333331</c:v>
                </c:pt>
                <c:pt idx="117480">
                  <c:v>302.9375</c:v>
                </c:pt>
                <c:pt idx="117481">
                  <c:v>302.94010416666669</c:v>
                </c:pt>
                <c:pt idx="117482">
                  <c:v>302.94270833333331</c:v>
                </c:pt>
                <c:pt idx="117483">
                  <c:v>302.9453125</c:v>
                </c:pt>
                <c:pt idx="117484">
                  <c:v>302.94791666666669</c:v>
                </c:pt>
                <c:pt idx="117485">
                  <c:v>302.95052083333331</c:v>
                </c:pt>
                <c:pt idx="117486">
                  <c:v>302.953125</c:v>
                </c:pt>
                <c:pt idx="117487">
                  <c:v>302.95572916666669</c:v>
                </c:pt>
                <c:pt idx="117488">
                  <c:v>302.95833333333331</c:v>
                </c:pt>
                <c:pt idx="117489">
                  <c:v>302.9609375</c:v>
                </c:pt>
                <c:pt idx="117490">
                  <c:v>302.96354166666669</c:v>
                </c:pt>
                <c:pt idx="117491">
                  <c:v>302.96614583333331</c:v>
                </c:pt>
                <c:pt idx="117492">
                  <c:v>302.96875</c:v>
                </c:pt>
                <c:pt idx="117493">
                  <c:v>302.97135416666669</c:v>
                </c:pt>
                <c:pt idx="117494">
                  <c:v>302.97395833333331</c:v>
                </c:pt>
                <c:pt idx="117495">
                  <c:v>302.9765625</c:v>
                </c:pt>
                <c:pt idx="117496">
                  <c:v>302.97916666666669</c:v>
                </c:pt>
                <c:pt idx="117497">
                  <c:v>302.98177083333331</c:v>
                </c:pt>
                <c:pt idx="117498">
                  <c:v>302.984375</c:v>
                </c:pt>
                <c:pt idx="117499">
                  <c:v>302.98697916666669</c:v>
                </c:pt>
                <c:pt idx="117500">
                  <c:v>302.98958333333331</c:v>
                </c:pt>
                <c:pt idx="117501">
                  <c:v>302.9921875</c:v>
                </c:pt>
                <c:pt idx="117502">
                  <c:v>302.99479166666669</c:v>
                </c:pt>
                <c:pt idx="117503">
                  <c:v>302.99739583333331</c:v>
                </c:pt>
                <c:pt idx="117504">
                  <c:v>303</c:v>
                </c:pt>
                <c:pt idx="117505">
                  <c:v>303.00260416666669</c:v>
                </c:pt>
                <c:pt idx="117506">
                  <c:v>303.00520833333331</c:v>
                </c:pt>
                <c:pt idx="117507">
                  <c:v>303.0078125</c:v>
                </c:pt>
                <c:pt idx="117508">
                  <c:v>303.01041666666669</c:v>
                </c:pt>
                <c:pt idx="117509">
                  <c:v>303.01302083333331</c:v>
                </c:pt>
                <c:pt idx="117510">
                  <c:v>303.015625</c:v>
                </c:pt>
                <c:pt idx="117511">
                  <c:v>303.01822916666669</c:v>
                </c:pt>
                <c:pt idx="117512">
                  <c:v>303.02083333333331</c:v>
                </c:pt>
                <c:pt idx="117513">
                  <c:v>303.0234375</c:v>
                </c:pt>
                <c:pt idx="117514">
                  <c:v>303.02604166666669</c:v>
                </c:pt>
                <c:pt idx="117515">
                  <c:v>303.02864583333331</c:v>
                </c:pt>
                <c:pt idx="117516">
                  <c:v>303.03125</c:v>
                </c:pt>
                <c:pt idx="117517">
                  <c:v>303.03385416666669</c:v>
                </c:pt>
                <c:pt idx="117518">
                  <c:v>303.03645833333331</c:v>
                </c:pt>
                <c:pt idx="117519">
                  <c:v>303.0390625</c:v>
                </c:pt>
                <c:pt idx="117520">
                  <c:v>303.04166666666669</c:v>
                </c:pt>
                <c:pt idx="117521">
                  <c:v>303.04427083333331</c:v>
                </c:pt>
                <c:pt idx="117522">
                  <c:v>303.046875</c:v>
                </c:pt>
                <c:pt idx="117523">
                  <c:v>303.04947916666669</c:v>
                </c:pt>
                <c:pt idx="117524">
                  <c:v>303.05208333333331</c:v>
                </c:pt>
                <c:pt idx="117525">
                  <c:v>303.0546875</c:v>
                </c:pt>
                <c:pt idx="117526">
                  <c:v>303.05729166666669</c:v>
                </c:pt>
                <c:pt idx="117527">
                  <c:v>303.05989583333331</c:v>
                </c:pt>
                <c:pt idx="117528">
                  <c:v>303.0625</c:v>
                </c:pt>
                <c:pt idx="117529">
                  <c:v>303.06510416666669</c:v>
                </c:pt>
                <c:pt idx="117530">
                  <c:v>303.06770833333331</c:v>
                </c:pt>
                <c:pt idx="117531">
                  <c:v>303.0703125</c:v>
                </c:pt>
                <c:pt idx="117532">
                  <c:v>303.07291666666669</c:v>
                </c:pt>
                <c:pt idx="117533">
                  <c:v>303.07552083333331</c:v>
                </c:pt>
                <c:pt idx="117534">
                  <c:v>303.078125</c:v>
                </c:pt>
                <c:pt idx="117535">
                  <c:v>303.08072916666669</c:v>
                </c:pt>
                <c:pt idx="117536">
                  <c:v>303.08333333333331</c:v>
                </c:pt>
                <c:pt idx="117537">
                  <c:v>303.0859375</c:v>
                </c:pt>
                <c:pt idx="117538">
                  <c:v>303.08854166666669</c:v>
                </c:pt>
                <c:pt idx="117539">
                  <c:v>303.09114583333331</c:v>
                </c:pt>
                <c:pt idx="117540">
                  <c:v>303.09375</c:v>
                </c:pt>
                <c:pt idx="117541">
                  <c:v>303.09635416666669</c:v>
                </c:pt>
                <c:pt idx="117542">
                  <c:v>303.09895833333331</c:v>
                </c:pt>
                <c:pt idx="117543">
                  <c:v>303.1015625</c:v>
                </c:pt>
                <c:pt idx="117544">
                  <c:v>303.10416666666669</c:v>
                </c:pt>
                <c:pt idx="117545">
                  <c:v>303.10677083333331</c:v>
                </c:pt>
                <c:pt idx="117546">
                  <c:v>303.109375</c:v>
                </c:pt>
                <c:pt idx="117547">
                  <c:v>303.11197916666669</c:v>
                </c:pt>
                <c:pt idx="117548">
                  <c:v>303.11458333333331</c:v>
                </c:pt>
                <c:pt idx="117549">
                  <c:v>303.1171875</c:v>
                </c:pt>
                <c:pt idx="117550">
                  <c:v>303.11979166666669</c:v>
                </c:pt>
                <c:pt idx="117551">
                  <c:v>303.12239583333331</c:v>
                </c:pt>
                <c:pt idx="117552">
                  <c:v>303.125</c:v>
                </c:pt>
                <c:pt idx="117553">
                  <c:v>303.12760416666669</c:v>
                </c:pt>
                <c:pt idx="117554">
                  <c:v>303.13020833333331</c:v>
                </c:pt>
                <c:pt idx="117555">
                  <c:v>303.1328125</c:v>
                </c:pt>
                <c:pt idx="117556">
                  <c:v>303.13541666666669</c:v>
                </c:pt>
                <c:pt idx="117557">
                  <c:v>303.13802083333331</c:v>
                </c:pt>
                <c:pt idx="117558">
                  <c:v>303.140625</c:v>
                </c:pt>
                <c:pt idx="117559">
                  <c:v>303.14322916666669</c:v>
                </c:pt>
                <c:pt idx="117560">
                  <c:v>303.14583333333331</c:v>
                </c:pt>
                <c:pt idx="117561">
                  <c:v>303.1484375</c:v>
                </c:pt>
                <c:pt idx="117562">
                  <c:v>303.15104166666669</c:v>
                </c:pt>
                <c:pt idx="117563">
                  <c:v>303.15364583333331</c:v>
                </c:pt>
                <c:pt idx="117564">
                  <c:v>303.15625</c:v>
                </c:pt>
                <c:pt idx="117565">
                  <c:v>303.15885416666669</c:v>
                </c:pt>
                <c:pt idx="117566">
                  <c:v>303.16145833333331</c:v>
                </c:pt>
                <c:pt idx="117567">
                  <c:v>303.1640625</c:v>
                </c:pt>
                <c:pt idx="117568">
                  <c:v>303.16666666666669</c:v>
                </c:pt>
                <c:pt idx="117569">
                  <c:v>303.16927083333331</c:v>
                </c:pt>
                <c:pt idx="117570">
                  <c:v>303.171875</c:v>
                </c:pt>
                <c:pt idx="117571">
                  <c:v>303.17447916666669</c:v>
                </c:pt>
                <c:pt idx="117572">
                  <c:v>303.17708333333331</c:v>
                </c:pt>
                <c:pt idx="117573">
                  <c:v>303.1796875</c:v>
                </c:pt>
                <c:pt idx="117574">
                  <c:v>303.18229166666669</c:v>
                </c:pt>
                <c:pt idx="117575">
                  <c:v>303.18489583333331</c:v>
                </c:pt>
                <c:pt idx="117576">
                  <c:v>303.1875</c:v>
                </c:pt>
                <c:pt idx="117577">
                  <c:v>303.19010416666669</c:v>
                </c:pt>
                <c:pt idx="117578">
                  <c:v>303.19270833333331</c:v>
                </c:pt>
                <c:pt idx="117579">
                  <c:v>303.1953125</c:v>
                </c:pt>
                <c:pt idx="117580">
                  <c:v>303.19791666666669</c:v>
                </c:pt>
                <c:pt idx="117581">
                  <c:v>303.20052083333331</c:v>
                </c:pt>
                <c:pt idx="117582">
                  <c:v>303.203125</c:v>
                </c:pt>
                <c:pt idx="117583">
                  <c:v>303.20572916666669</c:v>
                </c:pt>
                <c:pt idx="117584">
                  <c:v>303.20833333333331</c:v>
                </c:pt>
                <c:pt idx="117585">
                  <c:v>303.2109375</c:v>
                </c:pt>
                <c:pt idx="117586">
                  <c:v>303.21354166666669</c:v>
                </c:pt>
                <c:pt idx="117587">
                  <c:v>303.21614583333331</c:v>
                </c:pt>
                <c:pt idx="117588">
                  <c:v>303.21875</c:v>
                </c:pt>
                <c:pt idx="117589">
                  <c:v>303.22135416666669</c:v>
                </c:pt>
                <c:pt idx="117590">
                  <c:v>303.22395833333331</c:v>
                </c:pt>
                <c:pt idx="117591">
                  <c:v>303.2265625</c:v>
                </c:pt>
                <c:pt idx="117592">
                  <c:v>303.22916666666669</c:v>
                </c:pt>
                <c:pt idx="117593">
                  <c:v>303.23177083333331</c:v>
                </c:pt>
                <c:pt idx="117594">
                  <c:v>303.234375</c:v>
                </c:pt>
                <c:pt idx="117595">
                  <c:v>303.23697916666669</c:v>
                </c:pt>
                <c:pt idx="117596">
                  <c:v>303.23958333333331</c:v>
                </c:pt>
                <c:pt idx="117597">
                  <c:v>303.2421875</c:v>
                </c:pt>
                <c:pt idx="117598">
                  <c:v>303.24479166666669</c:v>
                </c:pt>
                <c:pt idx="117599">
                  <c:v>303.24739583333331</c:v>
                </c:pt>
                <c:pt idx="117600">
                  <c:v>303.25</c:v>
                </c:pt>
                <c:pt idx="117601">
                  <c:v>303.25260416666669</c:v>
                </c:pt>
                <c:pt idx="117602">
                  <c:v>303.25520833333331</c:v>
                </c:pt>
                <c:pt idx="117603">
                  <c:v>303.2578125</c:v>
                </c:pt>
                <c:pt idx="117604">
                  <c:v>303.26041666666669</c:v>
                </c:pt>
                <c:pt idx="117605">
                  <c:v>303.26302083333331</c:v>
                </c:pt>
                <c:pt idx="117606">
                  <c:v>303.265625</c:v>
                </c:pt>
                <c:pt idx="117607">
                  <c:v>303.26822916666669</c:v>
                </c:pt>
                <c:pt idx="117608">
                  <c:v>303.27083333333331</c:v>
                </c:pt>
                <c:pt idx="117609">
                  <c:v>303.2734375</c:v>
                </c:pt>
                <c:pt idx="117610">
                  <c:v>303.27604166666669</c:v>
                </c:pt>
                <c:pt idx="117611">
                  <c:v>303.27864583333331</c:v>
                </c:pt>
                <c:pt idx="117612">
                  <c:v>303.28125</c:v>
                </c:pt>
                <c:pt idx="117613">
                  <c:v>303.28385416666669</c:v>
                </c:pt>
                <c:pt idx="117614">
                  <c:v>303.28645833333331</c:v>
                </c:pt>
                <c:pt idx="117615">
                  <c:v>303.2890625</c:v>
                </c:pt>
                <c:pt idx="117616">
                  <c:v>303.29166666666669</c:v>
                </c:pt>
                <c:pt idx="117617">
                  <c:v>303.29427083333331</c:v>
                </c:pt>
                <c:pt idx="117618">
                  <c:v>303.296875</c:v>
                </c:pt>
                <c:pt idx="117619">
                  <c:v>303.29947916666669</c:v>
                </c:pt>
                <c:pt idx="117620">
                  <c:v>303.30208333333331</c:v>
                </c:pt>
                <c:pt idx="117621">
                  <c:v>303.3046875</c:v>
                </c:pt>
                <c:pt idx="117622">
                  <c:v>303.30729166666669</c:v>
                </c:pt>
                <c:pt idx="117623">
                  <c:v>303.30989583333331</c:v>
                </c:pt>
                <c:pt idx="117624">
                  <c:v>303.3125</c:v>
                </c:pt>
                <c:pt idx="117625">
                  <c:v>303.31510416666669</c:v>
                </c:pt>
                <c:pt idx="117626">
                  <c:v>303.31770833333331</c:v>
                </c:pt>
                <c:pt idx="117627">
                  <c:v>303.3203125</c:v>
                </c:pt>
                <c:pt idx="117628">
                  <c:v>303.32291666666669</c:v>
                </c:pt>
                <c:pt idx="117629">
                  <c:v>303.32552083333331</c:v>
                </c:pt>
                <c:pt idx="117630">
                  <c:v>303.328125</c:v>
                </c:pt>
                <c:pt idx="117631">
                  <c:v>303.33072916666669</c:v>
                </c:pt>
                <c:pt idx="117632">
                  <c:v>303.33333333333331</c:v>
                </c:pt>
                <c:pt idx="117633">
                  <c:v>303.3359375</c:v>
                </c:pt>
                <c:pt idx="117634">
                  <c:v>303.33854166666669</c:v>
                </c:pt>
                <c:pt idx="117635">
                  <c:v>303.34114583333331</c:v>
                </c:pt>
                <c:pt idx="117636">
                  <c:v>303.34375</c:v>
                </c:pt>
                <c:pt idx="117637">
                  <c:v>303.34635416666669</c:v>
                </c:pt>
                <c:pt idx="117638">
                  <c:v>303.34895833333331</c:v>
                </c:pt>
                <c:pt idx="117639">
                  <c:v>303.3515625</c:v>
                </c:pt>
                <c:pt idx="117640">
                  <c:v>303.35416666666669</c:v>
                </c:pt>
                <c:pt idx="117641">
                  <c:v>303.35677083333331</c:v>
                </c:pt>
                <c:pt idx="117642">
                  <c:v>303.359375</c:v>
                </c:pt>
                <c:pt idx="117643">
                  <c:v>303.36197916666669</c:v>
                </c:pt>
                <c:pt idx="117644">
                  <c:v>303.36458333333331</c:v>
                </c:pt>
                <c:pt idx="117645">
                  <c:v>303.3671875</c:v>
                </c:pt>
                <c:pt idx="117646">
                  <c:v>303.36979166666669</c:v>
                </c:pt>
                <c:pt idx="117647">
                  <c:v>303.37239583333331</c:v>
                </c:pt>
                <c:pt idx="117648">
                  <c:v>303.375</c:v>
                </c:pt>
                <c:pt idx="117649">
                  <c:v>303.37760416666669</c:v>
                </c:pt>
                <c:pt idx="117650">
                  <c:v>303.38020833333331</c:v>
                </c:pt>
                <c:pt idx="117651">
                  <c:v>303.3828125</c:v>
                </c:pt>
                <c:pt idx="117652">
                  <c:v>303.38541666666669</c:v>
                </c:pt>
                <c:pt idx="117653">
                  <c:v>303.38802083333331</c:v>
                </c:pt>
                <c:pt idx="117654">
                  <c:v>303.390625</c:v>
                </c:pt>
                <c:pt idx="117655">
                  <c:v>303.39322916666669</c:v>
                </c:pt>
                <c:pt idx="117656">
                  <c:v>303.39583333333331</c:v>
                </c:pt>
                <c:pt idx="117657">
                  <c:v>303.3984375</c:v>
                </c:pt>
                <c:pt idx="117658">
                  <c:v>303.40104166666669</c:v>
                </c:pt>
                <c:pt idx="117659">
                  <c:v>303.40364583333331</c:v>
                </c:pt>
                <c:pt idx="117660">
                  <c:v>303.40625</c:v>
                </c:pt>
                <c:pt idx="117661">
                  <c:v>303.40885416666669</c:v>
                </c:pt>
                <c:pt idx="117662">
                  <c:v>303.41145833333331</c:v>
                </c:pt>
                <c:pt idx="117663">
                  <c:v>303.4140625</c:v>
                </c:pt>
                <c:pt idx="117664">
                  <c:v>303.41666666666669</c:v>
                </c:pt>
                <c:pt idx="117665">
                  <c:v>303.41927083333331</c:v>
                </c:pt>
                <c:pt idx="117666">
                  <c:v>303.421875</c:v>
                </c:pt>
                <c:pt idx="117667">
                  <c:v>303.42447916666669</c:v>
                </c:pt>
                <c:pt idx="117668">
                  <c:v>303.42708333333331</c:v>
                </c:pt>
                <c:pt idx="117669">
                  <c:v>303.4296875</c:v>
                </c:pt>
                <c:pt idx="117670">
                  <c:v>303.43229166666669</c:v>
                </c:pt>
                <c:pt idx="117671">
                  <c:v>303.43489583333331</c:v>
                </c:pt>
                <c:pt idx="117672">
                  <c:v>303.4375</c:v>
                </c:pt>
                <c:pt idx="117673">
                  <c:v>303.44010416666669</c:v>
                </c:pt>
                <c:pt idx="117674">
                  <c:v>303.44270833333331</c:v>
                </c:pt>
                <c:pt idx="117675">
                  <c:v>303.4453125</c:v>
                </c:pt>
                <c:pt idx="117676">
                  <c:v>303.44791666666669</c:v>
                </c:pt>
                <c:pt idx="117677">
                  <c:v>303.45052083333331</c:v>
                </c:pt>
                <c:pt idx="117678">
                  <c:v>303.453125</c:v>
                </c:pt>
                <c:pt idx="117679">
                  <c:v>303.45572916666669</c:v>
                </c:pt>
                <c:pt idx="117680">
                  <c:v>303.45833333333331</c:v>
                </c:pt>
                <c:pt idx="117681">
                  <c:v>303.4609375</c:v>
                </c:pt>
                <c:pt idx="117682">
                  <c:v>303.46354166666669</c:v>
                </c:pt>
                <c:pt idx="117683">
                  <c:v>303.46614583333331</c:v>
                </c:pt>
                <c:pt idx="117684">
                  <c:v>303.46875</c:v>
                </c:pt>
                <c:pt idx="117685">
                  <c:v>303.47135416666669</c:v>
                </c:pt>
                <c:pt idx="117686">
                  <c:v>303.47395833333331</c:v>
                </c:pt>
                <c:pt idx="117687">
                  <c:v>303.4765625</c:v>
                </c:pt>
                <c:pt idx="117688">
                  <c:v>303.47916666666669</c:v>
                </c:pt>
                <c:pt idx="117689">
                  <c:v>303.48177083333331</c:v>
                </c:pt>
                <c:pt idx="117690">
                  <c:v>303.484375</c:v>
                </c:pt>
                <c:pt idx="117691">
                  <c:v>303.48697916666669</c:v>
                </c:pt>
                <c:pt idx="117692">
                  <c:v>303.48958333333331</c:v>
                </c:pt>
                <c:pt idx="117693">
                  <c:v>303.4921875</c:v>
                </c:pt>
                <c:pt idx="117694">
                  <c:v>303.49479166666669</c:v>
                </c:pt>
                <c:pt idx="117695">
                  <c:v>303.49739583333331</c:v>
                </c:pt>
                <c:pt idx="117696">
                  <c:v>303.5</c:v>
                </c:pt>
                <c:pt idx="117697">
                  <c:v>303.50260416666669</c:v>
                </c:pt>
                <c:pt idx="117698">
                  <c:v>303.50520833333331</c:v>
                </c:pt>
                <c:pt idx="117699">
                  <c:v>303.5078125</c:v>
                </c:pt>
                <c:pt idx="117700">
                  <c:v>303.51041666666669</c:v>
                </c:pt>
                <c:pt idx="117701">
                  <c:v>303.51302083333331</c:v>
                </c:pt>
                <c:pt idx="117702">
                  <c:v>303.515625</c:v>
                </c:pt>
                <c:pt idx="117703">
                  <c:v>303.51822916666669</c:v>
                </c:pt>
                <c:pt idx="117704">
                  <c:v>303.52083333333331</c:v>
                </c:pt>
                <c:pt idx="117705">
                  <c:v>303.5234375</c:v>
                </c:pt>
                <c:pt idx="117706">
                  <c:v>303.52604166666669</c:v>
                </c:pt>
                <c:pt idx="117707">
                  <c:v>303.52864583333331</c:v>
                </c:pt>
                <c:pt idx="117708">
                  <c:v>303.53125</c:v>
                </c:pt>
                <c:pt idx="117709">
                  <c:v>303.53385416666669</c:v>
                </c:pt>
                <c:pt idx="117710">
                  <c:v>303.53645833333331</c:v>
                </c:pt>
                <c:pt idx="117711">
                  <c:v>303.5390625</c:v>
                </c:pt>
                <c:pt idx="117712">
                  <c:v>303.54166666666669</c:v>
                </c:pt>
                <c:pt idx="117713">
                  <c:v>303.54427083333331</c:v>
                </c:pt>
                <c:pt idx="117714">
                  <c:v>303.546875</c:v>
                </c:pt>
                <c:pt idx="117715">
                  <c:v>303.54947916666669</c:v>
                </c:pt>
                <c:pt idx="117716">
                  <c:v>303.55208333333331</c:v>
                </c:pt>
                <c:pt idx="117717">
                  <c:v>303.5546875</c:v>
                </c:pt>
                <c:pt idx="117718">
                  <c:v>303.55729166666669</c:v>
                </c:pt>
                <c:pt idx="117719">
                  <c:v>303.55989583333331</c:v>
                </c:pt>
                <c:pt idx="117720">
                  <c:v>303.5625</c:v>
                </c:pt>
                <c:pt idx="117721">
                  <c:v>303.56510416666669</c:v>
                </c:pt>
                <c:pt idx="117722">
                  <c:v>303.56770833333331</c:v>
                </c:pt>
                <c:pt idx="117723">
                  <c:v>303.5703125</c:v>
                </c:pt>
                <c:pt idx="117724">
                  <c:v>303.57291666666669</c:v>
                </c:pt>
                <c:pt idx="117725">
                  <c:v>303.57552083333331</c:v>
                </c:pt>
                <c:pt idx="117726">
                  <c:v>303.578125</c:v>
                </c:pt>
                <c:pt idx="117727">
                  <c:v>303.58072916666669</c:v>
                </c:pt>
                <c:pt idx="117728">
                  <c:v>303.58333333333331</c:v>
                </c:pt>
                <c:pt idx="117729">
                  <c:v>303.5859375</c:v>
                </c:pt>
                <c:pt idx="117730">
                  <c:v>303.58854166666669</c:v>
                </c:pt>
                <c:pt idx="117731">
                  <c:v>303.59114583333331</c:v>
                </c:pt>
                <c:pt idx="117732">
                  <c:v>303.59375</c:v>
                </c:pt>
                <c:pt idx="117733">
                  <c:v>303.59635416666669</c:v>
                </c:pt>
                <c:pt idx="117734">
                  <c:v>303.59895833333331</c:v>
                </c:pt>
                <c:pt idx="117735">
                  <c:v>303.6015625</c:v>
                </c:pt>
                <c:pt idx="117736">
                  <c:v>303.60416666666669</c:v>
                </c:pt>
                <c:pt idx="117737">
                  <c:v>303.60677083333331</c:v>
                </c:pt>
                <c:pt idx="117738">
                  <c:v>303.609375</c:v>
                </c:pt>
                <c:pt idx="117739">
                  <c:v>303.61197916666669</c:v>
                </c:pt>
                <c:pt idx="117740">
                  <c:v>303.61458333333331</c:v>
                </c:pt>
                <c:pt idx="117741">
                  <c:v>303.6171875</c:v>
                </c:pt>
                <c:pt idx="117742">
                  <c:v>303.61979166666669</c:v>
                </c:pt>
                <c:pt idx="117743">
                  <c:v>303.62239583333331</c:v>
                </c:pt>
                <c:pt idx="117744">
                  <c:v>303.625</c:v>
                </c:pt>
                <c:pt idx="117745">
                  <c:v>303.62760416666669</c:v>
                </c:pt>
                <c:pt idx="117746">
                  <c:v>303.63020833333331</c:v>
                </c:pt>
                <c:pt idx="117747">
                  <c:v>303.6328125</c:v>
                </c:pt>
                <c:pt idx="117748">
                  <c:v>303.63541666666669</c:v>
                </c:pt>
                <c:pt idx="117749">
                  <c:v>303.63802083333331</c:v>
                </c:pt>
                <c:pt idx="117750">
                  <c:v>303.640625</c:v>
                </c:pt>
                <c:pt idx="117751">
                  <c:v>303.64322916666669</c:v>
                </c:pt>
                <c:pt idx="117752">
                  <c:v>303.64583333333331</c:v>
                </c:pt>
                <c:pt idx="117753">
                  <c:v>303.6484375</c:v>
                </c:pt>
                <c:pt idx="117754">
                  <c:v>303.65104166666669</c:v>
                </c:pt>
                <c:pt idx="117755">
                  <c:v>303.65364583333331</c:v>
                </c:pt>
                <c:pt idx="117756">
                  <c:v>303.65625</c:v>
                </c:pt>
                <c:pt idx="117757">
                  <c:v>303.65885416666669</c:v>
                </c:pt>
                <c:pt idx="117758">
                  <c:v>303.66145833333331</c:v>
                </c:pt>
                <c:pt idx="117759">
                  <c:v>303.6640625</c:v>
                </c:pt>
                <c:pt idx="117760">
                  <c:v>303.66666666666669</c:v>
                </c:pt>
                <c:pt idx="117761">
                  <c:v>303.66927083333331</c:v>
                </c:pt>
                <c:pt idx="117762">
                  <c:v>303.671875</c:v>
                </c:pt>
                <c:pt idx="117763">
                  <c:v>303.67447916666669</c:v>
                </c:pt>
                <c:pt idx="117764">
                  <c:v>303.67708333333331</c:v>
                </c:pt>
                <c:pt idx="117765">
                  <c:v>303.6796875</c:v>
                </c:pt>
                <c:pt idx="117766">
                  <c:v>303.68229166666669</c:v>
                </c:pt>
                <c:pt idx="117767">
                  <c:v>303.68489583333331</c:v>
                </c:pt>
                <c:pt idx="117768">
                  <c:v>303.6875</c:v>
                </c:pt>
                <c:pt idx="117769">
                  <c:v>303.69010416666669</c:v>
                </c:pt>
                <c:pt idx="117770">
                  <c:v>303.69270833333331</c:v>
                </c:pt>
                <c:pt idx="117771">
                  <c:v>303.6953125</c:v>
                </c:pt>
                <c:pt idx="117772">
                  <c:v>303.69791666666669</c:v>
                </c:pt>
                <c:pt idx="117773">
                  <c:v>303.70052083333331</c:v>
                </c:pt>
                <c:pt idx="117774">
                  <c:v>303.703125</c:v>
                </c:pt>
                <c:pt idx="117775">
                  <c:v>303.70572916666669</c:v>
                </c:pt>
                <c:pt idx="117776">
                  <c:v>303.70833333333331</c:v>
                </c:pt>
                <c:pt idx="117777">
                  <c:v>303.7109375</c:v>
                </c:pt>
                <c:pt idx="117778">
                  <c:v>303.71354166666669</c:v>
                </c:pt>
                <c:pt idx="117779">
                  <c:v>303.71614583333331</c:v>
                </c:pt>
                <c:pt idx="117780">
                  <c:v>303.71875</c:v>
                </c:pt>
                <c:pt idx="117781">
                  <c:v>303.72135416666669</c:v>
                </c:pt>
                <c:pt idx="117782">
                  <c:v>303.72395833333331</c:v>
                </c:pt>
                <c:pt idx="117783">
                  <c:v>303.7265625</c:v>
                </c:pt>
                <c:pt idx="117784">
                  <c:v>303.72916666666669</c:v>
                </c:pt>
                <c:pt idx="117785">
                  <c:v>303.73177083333331</c:v>
                </c:pt>
                <c:pt idx="117786">
                  <c:v>303.734375</c:v>
                </c:pt>
                <c:pt idx="117787">
                  <c:v>303.73697916666669</c:v>
                </c:pt>
                <c:pt idx="117788">
                  <c:v>303.73958333333331</c:v>
                </c:pt>
                <c:pt idx="117789">
                  <c:v>303.7421875</c:v>
                </c:pt>
                <c:pt idx="117790">
                  <c:v>303.74479166666669</c:v>
                </c:pt>
                <c:pt idx="117791">
                  <c:v>303.74739583333331</c:v>
                </c:pt>
                <c:pt idx="117792">
                  <c:v>303.75</c:v>
                </c:pt>
                <c:pt idx="117793">
                  <c:v>303.75260416666669</c:v>
                </c:pt>
                <c:pt idx="117794">
                  <c:v>303.75520833333331</c:v>
                </c:pt>
                <c:pt idx="117795">
                  <c:v>303.7578125</c:v>
                </c:pt>
                <c:pt idx="117796">
                  <c:v>303.76041666666669</c:v>
                </c:pt>
                <c:pt idx="117797">
                  <c:v>303.76302083333331</c:v>
                </c:pt>
                <c:pt idx="117798">
                  <c:v>303.765625</c:v>
                </c:pt>
                <c:pt idx="117799">
                  <c:v>303.76822916666669</c:v>
                </c:pt>
                <c:pt idx="117800">
                  <c:v>303.77083333333331</c:v>
                </c:pt>
                <c:pt idx="117801">
                  <c:v>303.7734375</c:v>
                </c:pt>
                <c:pt idx="117802">
                  <c:v>303.77604166666669</c:v>
                </c:pt>
                <c:pt idx="117803">
                  <c:v>303.77864583333331</c:v>
                </c:pt>
                <c:pt idx="117804">
                  <c:v>303.78125</c:v>
                </c:pt>
                <c:pt idx="117805">
                  <c:v>303.78385416666669</c:v>
                </c:pt>
                <c:pt idx="117806">
                  <c:v>303.78645833333331</c:v>
                </c:pt>
                <c:pt idx="117807">
                  <c:v>303.7890625</c:v>
                </c:pt>
                <c:pt idx="117808">
                  <c:v>303.79166666666669</c:v>
                </c:pt>
                <c:pt idx="117809">
                  <c:v>303.79427083333331</c:v>
                </c:pt>
                <c:pt idx="117810">
                  <c:v>303.796875</c:v>
                </c:pt>
                <c:pt idx="117811">
                  <c:v>303.79947916666669</c:v>
                </c:pt>
                <c:pt idx="117812">
                  <c:v>303.80208333333331</c:v>
                </c:pt>
                <c:pt idx="117813">
                  <c:v>303.8046875</c:v>
                </c:pt>
                <c:pt idx="117814">
                  <c:v>303.80729166666669</c:v>
                </c:pt>
                <c:pt idx="117815">
                  <c:v>303.80989583333331</c:v>
                </c:pt>
                <c:pt idx="117816">
                  <c:v>303.8125</c:v>
                </c:pt>
                <c:pt idx="117817">
                  <c:v>303.81510416666669</c:v>
                </c:pt>
                <c:pt idx="117818">
                  <c:v>303.81770833333331</c:v>
                </c:pt>
                <c:pt idx="117819">
                  <c:v>303.8203125</c:v>
                </c:pt>
                <c:pt idx="117820">
                  <c:v>303.82291666666669</c:v>
                </c:pt>
                <c:pt idx="117821">
                  <c:v>303.82552083333331</c:v>
                </c:pt>
                <c:pt idx="117822">
                  <c:v>303.828125</c:v>
                </c:pt>
                <c:pt idx="117823">
                  <c:v>303.83072916666669</c:v>
                </c:pt>
                <c:pt idx="117824">
                  <c:v>303.83333333333331</c:v>
                </c:pt>
                <c:pt idx="117825">
                  <c:v>303.8359375</c:v>
                </c:pt>
                <c:pt idx="117826">
                  <c:v>303.83854166666669</c:v>
                </c:pt>
                <c:pt idx="117827">
                  <c:v>303.84114583333331</c:v>
                </c:pt>
                <c:pt idx="117828">
                  <c:v>303.84375</c:v>
                </c:pt>
                <c:pt idx="117829">
                  <c:v>303.84635416666669</c:v>
                </c:pt>
                <c:pt idx="117830">
                  <c:v>303.84895833333331</c:v>
                </c:pt>
                <c:pt idx="117831">
                  <c:v>303.8515625</c:v>
                </c:pt>
                <c:pt idx="117832">
                  <c:v>303.85416666666669</c:v>
                </c:pt>
                <c:pt idx="117833">
                  <c:v>303.85677083333331</c:v>
                </c:pt>
                <c:pt idx="117834">
                  <c:v>303.859375</c:v>
                </c:pt>
                <c:pt idx="117835">
                  <c:v>303.86197916666669</c:v>
                </c:pt>
                <c:pt idx="117836">
                  <c:v>303.86458333333331</c:v>
                </c:pt>
                <c:pt idx="117837">
                  <c:v>303.8671875</c:v>
                </c:pt>
                <c:pt idx="117838">
                  <c:v>303.86979166666669</c:v>
                </c:pt>
                <c:pt idx="117839">
                  <c:v>303.87239583333331</c:v>
                </c:pt>
                <c:pt idx="117840">
                  <c:v>303.875</c:v>
                </c:pt>
                <c:pt idx="117841">
                  <c:v>303.87760416666669</c:v>
                </c:pt>
                <c:pt idx="117842">
                  <c:v>303.88020833333331</c:v>
                </c:pt>
                <c:pt idx="117843">
                  <c:v>303.8828125</c:v>
                </c:pt>
                <c:pt idx="117844">
                  <c:v>303.88541666666669</c:v>
                </c:pt>
                <c:pt idx="117845">
                  <c:v>303.88802083333331</c:v>
                </c:pt>
                <c:pt idx="117846">
                  <c:v>303.890625</c:v>
                </c:pt>
                <c:pt idx="117847">
                  <c:v>303.89322916666669</c:v>
                </c:pt>
                <c:pt idx="117848">
                  <c:v>303.89583333333331</c:v>
                </c:pt>
                <c:pt idx="117849">
                  <c:v>303.8984375</c:v>
                </c:pt>
                <c:pt idx="117850">
                  <c:v>303.90104166666669</c:v>
                </c:pt>
                <c:pt idx="117851">
                  <c:v>303.90364583333331</c:v>
                </c:pt>
                <c:pt idx="117852">
                  <c:v>303.90625</c:v>
                </c:pt>
                <c:pt idx="117853">
                  <c:v>303.90885416666669</c:v>
                </c:pt>
                <c:pt idx="117854">
                  <c:v>303.91145833333331</c:v>
                </c:pt>
                <c:pt idx="117855">
                  <c:v>303.9140625</c:v>
                </c:pt>
                <c:pt idx="117856">
                  <c:v>303.91666666666669</c:v>
                </c:pt>
                <c:pt idx="117857">
                  <c:v>303.91927083333331</c:v>
                </c:pt>
                <c:pt idx="117858">
                  <c:v>303.921875</c:v>
                </c:pt>
                <c:pt idx="117859">
                  <c:v>303.92447916666669</c:v>
                </c:pt>
                <c:pt idx="117860">
                  <c:v>303.92708333333331</c:v>
                </c:pt>
                <c:pt idx="117861">
                  <c:v>303.9296875</c:v>
                </c:pt>
                <c:pt idx="117862">
                  <c:v>303.93229166666669</c:v>
                </c:pt>
                <c:pt idx="117863">
                  <c:v>303.93489583333331</c:v>
                </c:pt>
                <c:pt idx="117864">
                  <c:v>303.9375</c:v>
                </c:pt>
                <c:pt idx="117865">
                  <c:v>303.94010416666669</c:v>
                </c:pt>
                <c:pt idx="117866">
                  <c:v>303.94270833333331</c:v>
                </c:pt>
                <c:pt idx="117867">
                  <c:v>303.9453125</c:v>
                </c:pt>
                <c:pt idx="117868">
                  <c:v>303.94791666666669</c:v>
                </c:pt>
                <c:pt idx="117869">
                  <c:v>303.95052083333331</c:v>
                </c:pt>
                <c:pt idx="117870">
                  <c:v>303.953125</c:v>
                </c:pt>
                <c:pt idx="117871">
                  <c:v>303.95572916666669</c:v>
                </c:pt>
                <c:pt idx="117872">
                  <c:v>303.95833333333331</c:v>
                </c:pt>
                <c:pt idx="117873">
                  <c:v>303.9609375</c:v>
                </c:pt>
                <c:pt idx="117874">
                  <c:v>303.96354166666669</c:v>
                </c:pt>
                <c:pt idx="117875">
                  <c:v>303.96614583333331</c:v>
                </c:pt>
                <c:pt idx="117876">
                  <c:v>303.96875</c:v>
                </c:pt>
                <c:pt idx="117877">
                  <c:v>303.97135416666669</c:v>
                </c:pt>
                <c:pt idx="117878">
                  <c:v>303.97395833333331</c:v>
                </c:pt>
                <c:pt idx="117879">
                  <c:v>303.9765625</c:v>
                </c:pt>
                <c:pt idx="117880">
                  <c:v>303.97916666666669</c:v>
                </c:pt>
                <c:pt idx="117881">
                  <c:v>303.98177083333331</c:v>
                </c:pt>
                <c:pt idx="117882">
                  <c:v>303.984375</c:v>
                </c:pt>
                <c:pt idx="117883">
                  <c:v>303.98697916666669</c:v>
                </c:pt>
                <c:pt idx="117884">
                  <c:v>303.98958333333331</c:v>
                </c:pt>
                <c:pt idx="117885">
                  <c:v>303.9921875</c:v>
                </c:pt>
                <c:pt idx="117886">
                  <c:v>303.99479166666669</c:v>
                </c:pt>
                <c:pt idx="117887">
                  <c:v>303.99739583333331</c:v>
                </c:pt>
                <c:pt idx="117888">
                  <c:v>304</c:v>
                </c:pt>
                <c:pt idx="117889">
                  <c:v>304.00260416666669</c:v>
                </c:pt>
                <c:pt idx="117890">
                  <c:v>304.00520833333331</c:v>
                </c:pt>
                <c:pt idx="117891">
                  <c:v>304.0078125</c:v>
                </c:pt>
                <c:pt idx="117892">
                  <c:v>304.01041666666669</c:v>
                </c:pt>
                <c:pt idx="117893">
                  <c:v>304.01302083333331</c:v>
                </c:pt>
                <c:pt idx="117894">
                  <c:v>304.015625</c:v>
                </c:pt>
                <c:pt idx="117895">
                  <c:v>304.01822916666669</c:v>
                </c:pt>
                <c:pt idx="117896">
                  <c:v>304.02083333333331</c:v>
                </c:pt>
                <c:pt idx="117897">
                  <c:v>304.0234375</c:v>
                </c:pt>
                <c:pt idx="117898">
                  <c:v>304.02604166666669</c:v>
                </c:pt>
                <c:pt idx="117899">
                  <c:v>304.02864583333331</c:v>
                </c:pt>
                <c:pt idx="117900">
                  <c:v>304.03125</c:v>
                </c:pt>
                <c:pt idx="117901">
                  <c:v>304.03385416666669</c:v>
                </c:pt>
                <c:pt idx="117902">
                  <c:v>304.03645833333331</c:v>
                </c:pt>
                <c:pt idx="117903">
                  <c:v>304.0390625</c:v>
                </c:pt>
                <c:pt idx="117904">
                  <c:v>304.04166666666669</c:v>
                </c:pt>
                <c:pt idx="117905">
                  <c:v>304.04427083333331</c:v>
                </c:pt>
                <c:pt idx="117906">
                  <c:v>304.046875</c:v>
                </c:pt>
                <c:pt idx="117907">
                  <c:v>304.04947916666669</c:v>
                </c:pt>
                <c:pt idx="117908">
                  <c:v>304.05208333333331</c:v>
                </c:pt>
                <c:pt idx="117909">
                  <c:v>304.0546875</c:v>
                </c:pt>
                <c:pt idx="117910">
                  <c:v>304.05729166666669</c:v>
                </c:pt>
                <c:pt idx="117911">
                  <c:v>304.05989583333331</c:v>
                </c:pt>
                <c:pt idx="117912">
                  <c:v>304.0625</c:v>
                </c:pt>
                <c:pt idx="117913">
                  <c:v>304.06510416666669</c:v>
                </c:pt>
                <c:pt idx="117914">
                  <c:v>304.06770833333331</c:v>
                </c:pt>
                <c:pt idx="117915">
                  <c:v>304.0703125</c:v>
                </c:pt>
                <c:pt idx="117916">
                  <c:v>304.07291666666669</c:v>
                </c:pt>
                <c:pt idx="117917">
                  <c:v>304.07552083333331</c:v>
                </c:pt>
                <c:pt idx="117918">
                  <c:v>304.078125</c:v>
                </c:pt>
                <c:pt idx="117919">
                  <c:v>304.08072916666669</c:v>
                </c:pt>
                <c:pt idx="117920">
                  <c:v>304.08333333333331</c:v>
                </c:pt>
                <c:pt idx="117921">
                  <c:v>304.0859375</c:v>
                </c:pt>
                <c:pt idx="117922">
                  <c:v>304.08854166666669</c:v>
                </c:pt>
                <c:pt idx="117923">
                  <c:v>304.09114583333331</c:v>
                </c:pt>
                <c:pt idx="117924">
                  <c:v>304.09375</c:v>
                </c:pt>
                <c:pt idx="117925">
                  <c:v>304.09635416666669</c:v>
                </c:pt>
                <c:pt idx="117926">
                  <c:v>304.09895833333331</c:v>
                </c:pt>
                <c:pt idx="117927">
                  <c:v>304.1015625</c:v>
                </c:pt>
                <c:pt idx="117928">
                  <c:v>304.10416666666669</c:v>
                </c:pt>
                <c:pt idx="117929">
                  <c:v>304.10677083333331</c:v>
                </c:pt>
                <c:pt idx="117930">
                  <c:v>304.109375</c:v>
                </c:pt>
                <c:pt idx="117931">
                  <c:v>304.11197916666669</c:v>
                </c:pt>
                <c:pt idx="117932">
                  <c:v>304.11458333333331</c:v>
                </c:pt>
                <c:pt idx="117933">
                  <c:v>304.1171875</c:v>
                </c:pt>
                <c:pt idx="117934">
                  <c:v>304.11979166666669</c:v>
                </c:pt>
                <c:pt idx="117935">
                  <c:v>304.12239583333331</c:v>
                </c:pt>
                <c:pt idx="117936">
                  <c:v>304.125</c:v>
                </c:pt>
                <c:pt idx="117937">
                  <c:v>304.12760416666669</c:v>
                </c:pt>
                <c:pt idx="117938">
                  <c:v>304.13020833333331</c:v>
                </c:pt>
                <c:pt idx="117939">
                  <c:v>304.1328125</c:v>
                </c:pt>
                <c:pt idx="117940">
                  <c:v>304.13541666666669</c:v>
                </c:pt>
                <c:pt idx="117941">
                  <c:v>304.13802083333331</c:v>
                </c:pt>
                <c:pt idx="117942">
                  <c:v>304.140625</c:v>
                </c:pt>
                <c:pt idx="117943">
                  <c:v>304.14322916666669</c:v>
                </c:pt>
                <c:pt idx="117944">
                  <c:v>304.14583333333331</c:v>
                </c:pt>
                <c:pt idx="117945">
                  <c:v>304.1484375</c:v>
                </c:pt>
                <c:pt idx="117946">
                  <c:v>304.15104166666669</c:v>
                </c:pt>
                <c:pt idx="117947">
                  <c:v>304.15364583333331</c:v>
                </c:pt>
                <c:pt idx="117948">
                  <c:v>304.15625</c:v>
                </c:pt>
                <c:pt idx="117949">
                  <c:v>304.15885416666669</c:v>
                </c:pt>
                <c:pt idx="117950">
                  <c:v>304.16145833333331</c:v>
                </c:pt>
                <c:pt idx="117951">
                  <c:v>304.1640625</c:v>
                </c:pt>
                <c:pt idx="117952">
                  <c:v>304.16666666666669</c:v>
                </c:pt>
                <c:pt idx="117953">
                  <c:v>304.16927083333331</c:v>
                </c:pt>
                <c:pt idx="117954">
                  <c:v>304.171875</c:v>
                </c:pt>
                <c:pt idx="117955">
                  <c:v>304.17447916666669</c:v>
                </c:pt>
                <c:pt idx="117956">
                  <c:v>304.17708333333331</c:v>
                </c:pt>
                <c:pt idx="117957">
                  <c:v>304.1796875</c:v>
                </c:pt>
                <c:pt idx="117958">
                  <c:v>304.18229166666669</c:v>
                </c:pt>
                <c:pt idx="117959">
                  <c:v>304.18489583333331</c:v>
                </c:pt>
                <c:pt idx="117960">
                  <c:v>304.1875</c:v>
                </c:pt>
                <c:pt idx="117961">
                  <c:v>304.19010416666669</c:v>
                </c:pt>
                <c:pt idx="117962">
                  <c:v>304.19270833333331</c:v>
                </c:pt>
                <c:pt idx="117963">
                  <c:v>304.1953125</c:v>
                </c:pt>
                <c:pt idx="117964">
                  <c:v>304.19791666666669</c:v>
                </c:pt>
                <c:pt idx="117965">
                  <c:v>304.20052083333331</c:v>
                </c:pt>
                <c:pt idx="117966">
                  <c:v>304.203125</c:v>
                </c:pt>
                <c:pt idx="117967">
                  <c:v>304.20572916666669</c:v>
                </c:pt>
                <c:pt idx="117968">
                  <c:v>304.20833333333331</c:v>
                </c:pt>
                <c:pt idx="117969">
                  <c:v>304.2109375</c:v>
                </c:pt>
                <c:pt idx="117970">
                  <c:v>304.21354166666669</c:v>
                </c:pt>
                <c:pt idx="117971">
                  <c:v>304.21614583333331</c:v>
                </c:pt>
                <c:pt idx="117972">
                  <c:v>304.21875</c:v>
                </c:pt>
                <c:pt idx="117973">
                  <c:v>304.22135416666669</c:v>
                </c:pt>
                <c:pt idx="117974">
                  <c:v>304.22395833333331</c:v>
                </c:pt>
                <c:pt idx="117975">
                  <c:v>304.2265625</c:v>
                </c:pt>
                <c:pt idx="117976">
                  <c:v>304.22916666666669</c:v>
                </c:pt>
                <c:pt idx="117977">
                  <c:v>304.23177083333331</c:v>
                </c:pt>
                <c:pt idx="117978">
                  <c:v>304.234375</c:v>
                </c:pt>
                <c:pt idx="117979">
                  <c:v>304.23697916666669</c:v>
                </c:pt>
                <c:pt idx="117980">
                  <c:v>304.23958333333331</c:v>
                </c:pt>
                <c:pt idx="117981">
                  <c:v>304.2421875</c:v>
                </c:pt>
                <c:pt idx="117982">
                  <c:v>304.24479166666669</c:v>
                </c:pt>
                <c:pt idx="117983">
                  <c:v>304.24739583333331</c:v>
                </c:pt>
                <c:pt idx="117984">
                  <c:v>304.25</c:v>
                </c:pt>
                <c:pt idx="117985">
                  <c:v>304.25260416666669</c:v>
                </c:pt>
                <c:pt idx="117986">
                  <c:v>304.25520833333331</c:v>
                </c:pt>
                <c:pt idx="117987">
                  <c:v>304.2578125</c:v>
                </c:pt>
                <c:pt idx="117988">
                  <c:v>304.26041666666669</c:v>
                </c:pt>
                <c:pt idx="117989">
                  <c:v>304.26302083333331</c:v>
                </c:pt>
                <c:pt idx="117990">
                  <c:v>304.265625</c:v>
                </c:pt>
                <c:pt idx="117991">
                  <c:v>304.26822916666669</c:v>
                </c:pt>
                <c:pt idx="117992">
                  <c:v>304.27083333333331</c:v>
                </c:pt>
                <c:pt idx="117993">
                  <c:v>304.2734375</c:v>
                </c:pt>
                <c:pt idx="117994">
                  <c:v>304.27604166666669</c:v>
                </c:pt>
                <c:pt idx="117995">
                  <c:v>304.27864583333331</c:v>
                </c:pt>
                <c:pt idx="117996">
                  <c:v>304.28125</c:v>
                </c:pt>
                <c:pt idx="117997">
                  <c:v>304.28385416666669</c:v>
                </c:pt>
                <c:pt idx="117998">
                  <c:v>304.28645833333331</c:v>
                </c:pt>
                <c:pt idx="117999">
                  <c:v>304.2890625</c:v>
                </c:pt>
                <c:pt idx="118000">
                  <c:v>304.29166666666669</c:v>
                </c:pt>
                <c:pt idx="118001">
                  <c:v>304.29427083333331</c:v>
                </c:pt>
                <c:pt idx="118002">
                  <c:v>304.296875</c:v>
                </c:pt>
                <c:pt idx="118003">
                  <c:v>304.29947916666669</c:v>
                </c:pt>
                <c:pt idx="118004">
                  <c:v>304.30208333333331</c:v>
                </c:pt>
                <c:pt idx="118005">
                  <c:v>304.3046875</c:v>
                </c:pt>
                <c:pt idx="118006">
                  <c:v>304.30729166666669</c:v>
                </c:pt>
                <c:pt idx="118007">
                  <c:v>304.30989583333331</c:v>
                </c:pt>
                <c:pt idx="118008">
                  <c:v>304.3125</c:v>
                </c:pt>
                <c:pt idx="118009">
                  <c:v>304.31510416666669</c:v>
                </c:pt>
                <c:pt idx="118010">
                  <c:v>304.31770833333331</c:v>
                </c:pt>
                <c:pt idx="118011">
                  <c:v>304.3203125</c:v>
                </c:pt>
                <c:pt idx="118012">
                  <c:v>304.32291666666669</c:v>
                </c:pt>
                <c:pt idx="118013">
                  <c:v>304.32552083333331</c:v>
                </c:pt>
                <c:pt idx="118014">
                  <c:v>304.328125</c:v>
                </c:pt>
                <c:pt idx="118015">
                  <c:v>304.33072916666669</c:v>
                </c:pt>
                <c:pt idx="118016">
                  <c:v>304.33333333333331</c:v>
                </c:pt>
                <c:pt idx="118017">
                  <c:v>304.3359375</c:v>
                </c:pt>
                <c:pt idx="118018">
                  <c:v>304.33854166666669</c:v>
                </c:pt>
                <c:pt idx="118019">
                  <c:v>304.34114583333331</c:v>
                </c:pt>
                <c:pt idx="118020">
                  <c:v>304.34375</c:v>
                </c:pt>
                <c:pt idx="118021">
                  <c:v>304.34635416666669</c:v>
                </c:pt>
                <c:pt idx="118022">
                  <c:v>304.34895833333331</c:v>
                </c:pt>
                <c:pt idx="118023">
                  <c:v>304.3515625</c:v>
                </c:pt>
                <c:pt idx="118024">
                  <c:v>304.35416666666669</c:v>
                </c:pt>
                <c:pt idx="118025">
                  <c:v>304.35677083333331</c:v>
                </c:pt>
                <c:pt idx="118026">
                  <c:v>304.359375</c:v>
                </c:pt>
                <c:pt idx="118027">
                  <c:v>304.36197916666669</c:v>
                </c:pt>
                <c:pt idx="118028">
                  <c:v>304.36458333333331</c:v>
                </c:pt>
                <c:pt idx="118029">
                  <c:v>304.3671875</c:v>
                </c:pt>
                <c:pt idx="118030">
                  <c:v>304.36979166666669</c:v>
                </c:pt>
                <c:pt idx="118031">
                  <c:v>304.37239583333331</c:v>
                </c:pt>
                <c:pt idx="118032">
                  <c:v>304.375</c:v>
                </c:pt>
                <c:pt idx="118033">
                  <c:v>304.37760416666669</c:v>
                </c:pt>
                <c:pt idx="118034">
                  <c:v>304.38020833333331</c:v>
                </c:pt>
                <c:pt idx="118035">
                  <c:v>304.3828125</c:v>
                </c:pt>
                <c:pt idx="118036">
                  <c:v>304.38541666666669</c:v>
                </c:pt>
                <c:pt idx="118037">
                  <c:v>304.38802083333331</c:v>
                </c:pt>
                <c:pt idx="118038">
                  <c:v>304.390625</c:v>
                </c:pt>
                <c:pt idx="118039">
                  <c:v>304.39322916666669</c:v>
                </c:pt>
                <c:pt idx="118040">
                  <c:v>304.39583333333331</c:v>
                </c:pt>
                <c:pt idx="118041">
                  <c:v>304.3984375</c:v>
                </c:pt>
                <c:pt idx="118042">
                  <c:v>304.40104166666669</c:v>
                </c:pt>
                <c:pt idx="118043">
                  <c:v>304.40364583333331</c:v>
                </c:pt>
                <c:pt idx="118044">
                  <c:v>304.40625</c:v>
                </c:pt>
                <c:pt idx="118045">
                  <c:v>304.40885416666669</c:v>
                </c:pt>
                <c:pt idx="118046">
                  <c:v>304.41145833333331</c:v>
                </c:pt>
                <c:pt idx="118047">
                  <c:v>304.4140625</c:v>
                </c:pt>
                <c:pt idx="118048">
                  <c:v>304.41666666666669</c:v>
                </c:pt>
                <c:pt idx="118049">
                  <c:v>304.41927083333331</c:v>
                </c:pt>
                <c:pt idx="118050">
                  <c:v>304.421875</c:v>
                </c:pt>
                <c:pt idx="118051">
                  <c:v>304.42447916666669</c:v>
                </c:pt>
                <c:pt idx="118052">
                  <c:v>304.42708333333331</c:v>
                </c:pt>
                <c:pt idx="118053">
                  <c:v>304.4296875</c:v>
                </c:pt>
                <c:pt idx="118054">
                  <c:v>304.43229166666669</c:v>
                </c:pt>
                <c:pt idx="118055">
                  <c:v>304.43489583333331</c:v>
                </c:pt>
                <c:pt idx="118056">
                  <c:v>304.4375</c:v>
                </c:pt>
                <c:pt idx="118057">
                  <c:v>304.44010416666669</c:v>
                </c:pt>
                <c:pt idx="118058">
                  <c:v>304.44270833333331</c:v>
                </c:pt>
                <c:pt idx="118059">
                  <c:v>304.4453125</c:v>
                </c:pt>
                <c:pt idx="118060">
                  <c:v>304.44791666666669</c:v>
                </c:pt>
                <c:pt idx="118061">
                  <c:v>304.45052083333331</c:v>
                </c:pt>
                <c:pt idx="118062">
                  <c:v>304.453125</c:v>
                </c:pt>
                <c:pt idx="118063">
                  <c:v>304.45572916666669</c:v>
                </c:pt>
                <c:pt idx="118064">
                  <c:v>304.45833333333331</c:v>
                </c:pt>
                <c:pt idx="118065">
                  <c:v>304.4609375</c:v>
                </c:pt>
                <c:pt idx="118066">
                  <c:v>304.46354166666669</c:v>
                </c:pt>
                <c:pt idx="118067">
                  <c:v>304.46614583333331</c:v>
                </c:pt>
                <c:pt idx="118068">
                  <c:v>304.46875</c:v>
                </c:pt>
                <c:pt idx="118069">
                  <c:v>304.47135416666669</c:v>
                </c:pt>
                <c:pt idx="118070">
                  <c:v>304.47395833333331</c:v>
                </c:pt>
                <c:pt idx="118071">
                  <c:v>304.4765625</c:v>
                </c:pt>
                <c:pt idx="118072">
                  <c:v>304.47916666666669</c:v>
                </c:pt>
                <c:pt idx="118073">
                  <c:v>304.48177083333331</c:v>
                </c:pt>
                <c:pt idx="118074">
                  <c:v>304.484375</c:v>
                </c:pt>
                <c:pt idx="118075">
                  <c:v>304.48697916666669</c:v>
                </c:pt>
                <c:pt idx="118076">
                  <c:v>304.48958333333331</c:v>
                </c:pt>
                <c:pt idx="118077">
                  <c:v>304.4921875</c:v>
                </c:pt>
                <c:pt idx="118078">
                  <c:v>304.49479166666669</c:v>
                </c:pt>
                <c:pt idx="118079">
                  <c:v>304.49739583333331</c:v>
                </c:pt>
                <c:pt idx="118080">
                  <c:v>304.5</c:v>
                </c:pt>
                <c:pt idx="118081">
                  <c:v>304.50260416666669</c:v>
                </c:pt>
                <c:pt idx="118082">
                  <c:v>304.50520833333331</c:v>
                </c:pt>
                <c:pt idx="118083">
                  <c:v>304.5078125</c:v>
                </c:pt>
                <c:pt idx="118084">
                  <c:v>304.51041666666669</c:v>
                </c:pt>
                <c:pt idx="118085">
                  <c:v>304.51302083333331</c:v>
                </c:pt>
                <c:pt idx="118086">
                  <c:v>304.515625</c:v>
                </c:pt>
                <c:pt idx="118087">
                  <c:v>304.51822916666669</c:v>
                </c:pt>
                <c:pt idx="118088">
                  <c:v>304.52083333333331</c:v>
                </c:pt>
                <c:pt idx="118089">
                  <c:v>304.5234375</c:v>
                </c:pt>
                <c:pt idx="118090">
                  <c:v>304.52604166666669</c:v>
                </c:pt>
                <c:pt idx="118091">
                  <c:v>304.52864583333331</c:v>
                </c:pt>
                <c:pt idx="118092">
                  <c:v>304.53125</c:v>
                </c:pt>
                <c:pt idx="118093">
                  <c:v>304.53385416666669</c:v>
                </c:pt>
                <c:pt idx="118094">
                  <c:v>304.53645833333331</c:v>
                </c:pt>
                <c:pt idx="118095">
                  <c:v>304.5390625</c:v>
                </c:pt>
                <c:pt idx="118096">
                  <c:v>304.54166666666669</c:v>
                </c:pt>
                <c:pt idx="118097">
                  <c:v>304.54427083333331</c:v>
                </c:pt>
                <c:pt idx="118098">
                  <c:v>304.546875</c:v>
                </c:pt>
                <c:pt idx="118099">
                  <c:v>304.54947916666669</c:v>
                </c:pt>
                <c:pt idx="118100">
                  <c:v>304.55208333333331</c:v>
                </c:pt>
                <c:pt idx="118101">
                  <c:v>304.5546875</c:v>
                </c:pt>
                <c:pt idx="118102">
                  <c:v>304.55729166666669</c:v>
                </c:pt>
                <c:pt idx="118103">
                  <c:v>304.55989583333331</c:v>
                </c:pt>
                <c:pt idx="118104">
                  <c:v>304.5625</c:v>
                </c:pt>
                <c:pt idx="118105">
                  <c:v>304.56510416666669</c:v>
                </c:pt>
                <c:pt idx="118106">
                  <c:v>304.56770833333331</c:v>
                </c:pt>
                <c:pt idx="118107">
                  <c:v>304.5703125</c:v>
                </c:pt>
                <c:pt idx="118108">
                  <c:v>304.57291666666669</c:v>
                </c:pt>
                <c:pt idx="118109">
                  <c:v>304.57552083333331</c:v>
                </c:pt>
                <c:pt idx="118110">
                  <c:v>304.578125</c:v>
                </c:pt>
                <c:pt idx="118111">
                  <c:v>304.58072916666669</c:v>
                </c:pt>
                <c:pt idx="118112">
                  <c:v>304.58333333333331</c:v>
                </c:pt>
                <c:pt idx="118113">
                  <c:v>304.5859375</c:v>
                </c:pt>
                <c:pt idx="118114">
                  <c:v>304.58854166666669</c:v>
                </c:pt>
                <c:pt idx="118115">
                  <c:v>304.59114583333331</c:v>
                </c:pt>
                <c:pt idx="118116">
                  <c:v>304.59375</c:v>
                </c:pt>
                <c:pt idx="118117">
                  <c:v>304.59635416666669</c:v>
                </c:pt>
                <c:pt idx="118118">
                  <c:v>304.59895833333331</c:v>
                </c:pt>
                <c:pt idx="118119">
                  <c:v>304.6015625</c:v>
                </c:pt>
                <c:pt idx="118120">
                  <c:v>304.60416666666669</c:v>
                </c:pt>
                <c:pt idx="118121">
                  <c:v>304.60677083333331</c:v>
                </c:pt>
                <c:pt idx="118122">
                  <c:v>304.609375</c:v>
                </c:pt>
                <c:pt idx="118123">
                  <c:v>304.61197916666669</c:v>
                </c:pt>
                <c:pt idx="118124">
                  <c:v>304.61458333333331</c:v>
                </c:pt>
                <c:pt idx="118125">
                  <c:v>304.6171875</c:v>
                </c:pt>
                <c:pt idx="118126">
                  <c:v>304.61979166666669</c:v>
                </c:pt>
                <c:pt idx="118127">
                  <c:v>304.62239583333331</c:v>
                </c:pt>
                <c:pt idx="118128">
                  <c:v>304.625</c:v>
                </c:pt>
                <c:pt idx="118129">
                  <c:v>304.62760416666669</c:v>
                </c:pt>
                <c:pt idx="118130">
                  <c:v>304.63020833333331</c:v>
                </c:pt>
                <c:pt idx="118131">
                  <c:v>304.6328125</c:v>
                </c:pt>
                <c:pt idx="118132">
                  <c:v>304.63541666666669</c:v>
                </c:pt>
                <c:pt idx="118133">
                  <c:v>304.63802083333331</c:v>
                </c:pt>
                <c:pt idx="118134">
                  <c:v>304.640625</c:v>
                </c:pt>
                <c:pt idx="118135">
                  <c:v>304.64322916666669</c:v>
                </c:pt>
                <c:pt idx="118136">
                  <c:v>304.64583333333331</c:v>
                </c:pt>
                <c:pt idx="118137">
                  <c:v>304.6484375</c:v>
                </c:pt>
                <c:pt idx="118138">
                  <c:v>304.65104166666669</c:v>
                </c:pt>
                <c:pt idx="118139">
                  <c:v>304.65364583333331</c:v>
                </c:pt>
                <c:pt idx="118140">
                  <c:v>304.65625</c:v>
                </c:pt>
                <c:pt idx="118141">
                  <c:v>304.65885416666669</c:v>
                </c:pt>
                <c:pt idx="118142">
                  <c:v>304.66145833333331</c:v>
                </c:pt>
                <c:pt idx="118143">
                  <c:v>304.6640625</c:v>
                </c:pt>
                <c:pt idx="118144">
                  <c:v>304.66666666666669</c:v>
                </c:pt>
                <c:pt idx="118145">
                  <c:v>304.66927083333331</c:v>
                </c:pt>
                <c:pt idx="118146">
                  <c:v>304.671875</c:v>
                </c:pt>
                <c:pt idx="118147">
                  <c:v>304.67447916666669</c:v>
                </c:pt>
                <c:pt idx="118148">
                  <c:v>304.67708333333331</c:v>
                </c:pt>
                <c:pt idx="118149">
                  <c:v>304.6796875</c:v>
                </c:pt>
                <c:pt idx="118150">
                  <c:v>304.68229166666669</c:v>
                </c:pt>
                <c:pt idx="118151">
                  <c:v>304.68489583333331</c:v>
                </c:pt>
                <c:pt idx="118152">
                  <c:v>304.6875</c:v>
                </c:pt>
                <c:pt idx="118153">
                  <c:v>304.69010416666669</c:v>
                </c:pt>
                <c:pt idx="118154">
                  <c:v>304.69270833333331</c:v>
                </c:pt>
                <c:pt idx="118155">
                  <c:v>304.6953125</c:v>
                </c:pt>
                <c:pt idx="118156">
                  <c:v>304.69791666666669</c:v>
                </c:pt>
                <c:pt idx="118157">
                  <c:v>304.70052083333331</c:v>
                </c:pt>
                <c:pt idx="118158">
                  <c:v>304.703125</c:v>
                </c:pt>
                <c:pt idx="118159">
                  <c:v>304.70572916666669</c:v>
                </c:pt>
                <c:pt idx="118160">
                  <c:v>304.70833333333331</c:v>
                </c:pt>
                <c:pt idx="118161">
                  <c:v>304.7109375</c:v>
                </c:pt>
                <c:pt idx="118162">
                  <c:v>304.71354166666669</c:v>
                </c:pt>
                <c:pt idx="118163">
                  <c:v>304.71614583333331</c:v>
                </c:pt>
                <c:pt idx="118164">
                  <c:v>304.71875</c:v>
                </c:pt>
                <c:pt idx="118165">
                  <c:v>304.72135416666669</c:v>
                </c:pt>
                <c:pt idx="118166">
                  <c:v>304.72395833333331</c:v>
                </c:pt>
                <c:pt idx="118167">
                  <c:v>304.7265625</c:v>
                </c:pt>
                <c:pt idx="118168">
                  <c:v>304.72916666666669</c:v>
                </c:pt>
                <c:pt idx="118169">
                  <c:v>304.73177083333331</c:v>
                </c:pt>
                <c:pt idx="118170">
                  <c:v>304.734375</c:v>
                </c:pt>
                <c:pt idx="118171">
                  <c:v>304.73697916666669</c:v>
                </c:pt>
                <c:pt idx="118172">
                  <c:v>304.73958333333331</c:v>
                </c:pt>
                <c:pt idx="118173">
                  <c:v>304.7421875</c:v>
                </c:pt>
                <c:pt idx="118174">
                  <c:v>304.74479166666669</c:v>
                </c:pt>
                <c:pt idx="118175">
                  <c:v>304.74739583333331</c:v>
                </c:pt>
                <c:pt idx="118176">
                  <c:v>304.75</c:v>
                </c:pt>
                <c:pt idx="118177">
                  <c:v>304.75260416666669</c:v>
                </c:pt>
                <c:pt idx="118178">
                  <c:v>304.75520833333331</c:v>
                </c:pt>
                <c:pt idx="118179">
                  <c:v>304.7578125</c:v>
                </c:pt>
                <c:pt idx="118180">
                  <c:v>304.76041666666669</c:v>
                </c:pt>
                <c:pt idx="118181">
                  <c:v>304.76302083333331</c:v>
                </c:pt>
                <c:pt idx="118182">
                  <c:v>304.765625</c:v>
                </c:pt>
                <c:pt idx="118183">
                  <c:v>304.76822916666669</c:v>
                </c:pt>
                <c:pt idx="118184">
                  <c:v>304.77083333333331</c:v>
                </c:pt>
                <c:pt idx="118185">
                  <c:v>304.7734375</c:v>
                </c:pt>
                <c:pt idx="118186">
                  <c:v>304.77604166666669</c:v>
                </c:pt>
                <c:pt idx="118187">
                  <c:v>304.77864583333331</c:v>
                </c:pt>
                <c:pt idx="118188">
                  <c:v>304.78125</c:v>
                </c:pt>
                <c:pt idx="118189">
                  <c:v>304.78385416666669</c:v>
                </c:pt>
                <c:pt idx="118190">
                  <c:v>304.78645833333331</c:v>
                </c:pt>
                <c:pt idx="118191">
                  <c:v>304.7890625</c:v>
                </c:pt>
                <c:pt idx="118192">
                  <c:v>304.79166666666669</c:v>
                </c:pt>
                <c:pt idx="118193">
                  <c:v>304.79427083333331</c:v>
                </c:pt>
                <c:pt idx="118194">
                  <c:v>304.796875</c:v>
                </c:pt>
                <c:pt idx="118195">
                  <c:v>304.79947916666669</c:v>
                </c:pt>
                <c:pt idx="118196">
                  <c:v>304.80208333333331</c:v>
                </c:pt>
                <c:pt idx="118197">
                  <c:v>304.8046875</c:v>
                </c:pt>
                <c:pt idx="118198">
                  <c:v>304.80729166666669</c:v>
                </c:pt>
                <c:pt idx="118199">
                  <c:v>304.80989583333331</c:v>
                </c:pt>
                <c:pt idx="118200">
                  <c:v>304.8125</c:v>
                </c:pt>
                <c:pt idx="118201">
                  <c:v>304.81510416666669</c:v>
                </c:pt>
                <c:pt idx="118202">
                  <c:v>304.81770833333331</c:v>
                </c:pt>
                <c:pt idx="118203">
                  <c:v>304.8203125</c:v>
                </c:pt>
                <c:pt idx="118204">
                  <c:v>304.82291666666669</c:v>
                </c:pt>
                <c:pt idx="118205">
                  <c:v>304.82552083333331</c:v>
                </c:pt>
                <c:pt idx="118206">
                  <c:v>304.828125</c:v>
                </c:pt>
                <c:pt idx="118207">
                  <c:v>304.83072916666669</c:v>
                </c:pt>
                <c:pt idx="118208">
                  <c:v>304.83333333333331</c:v>
                </c:pt>
                <c:pt idx="118209">
                  <c:v>304.8359375</c:v>
                </c:pt>
                <c:pt idx="118210">
                  <c:v>304.83854166666669</c:v>
                </c:pt>
                <c:pt idx="118211">
                  <c:v>304.84114583333331</c:v>
                </c:pt>
                <c:pt idx="118212">
                  <c:v>304.84375</c:v>
                </c:pt>
                <c:pt idx="118213">
                  <c:v>304.84635416666669</c:v>
                </c:pt>
                <c:pt idx="118214">
                  <c:v>304.84895833333331</c:v>
                </c:pt>
                <c:pt idx="118215">
                  <c:v>304.8515625</c:v>
                </c:pt>
                <c:pt idx="118216">
                  <c:v>304.85416666666669</c:v>
                </c:pt>
                <c:pt idx="118217">
                  <c:v>304.85677083333331</c:v>
                </c:pt>
                <c:pt idx="118218">
                  <c:v>304.859375</c:v>
                </c:pt>
                <c:pt idx="118219">
                  <c:v>304.86197916666669</c:v>
                </c:pt>
                <c:pt idx="118220">
                  <c:v>304.86458333333331</c:v>
                </c:pt>
                <c:pt idx="118221">
                  <c:v>304.8671875</c:v>
                </c:pt>
                <c:pt idx="118222">
                  <c:v>304.86979166666669</c:v>
                </c:pt>
                <c:pt idx="118223">
                  <c:v>304.87239583333331</c:v>
                </c:pt>
                <c:pt idx="118224">
                  <c:v>304.875</c:v>
                </c:pt>
                <c:pt idx="118225">
                  <c:v>304.87760416666669</c:v>
                </c:pt>
                <c:pt idx="118226">
                  <c:v>304.88020833333331</c:v>
                </c:pt>
                <c:pt idx="118227">
                  <c:v>304.8828125</c:v>
                </c:pt>
                <c:pt idx="118228">
                  <c:v>304.88541666666669</c:v>
                </c:pt>
                <c:pt idx="118229">
                  <c:v>304.88802083333331</c:v>
                </c:pt>
                <c:pt idx="118230">
                  <c:v>304.890625</c:v>
                </c:pt>
                <c:pt idx="118231">
                  <c:v>304.89322916666669</c:v>
                </c:pt>
                <c:pt idx="118232">
                  <c:v>304.89583333333331</c:v>
                </c:pt>
                <c:pt idx="118233">
                  <c:v>304.8984375</c:v>
                </c:pt>
                <c:pt idx="118234">
                  <c:v>304.90104166666669</c:v>
                </c:pt>
                <c:pt idx="118235">
                  <c:v>304.90364583333331</c:v>
                </c:pt>
                <c:pt idx="118236">
                  <c:v>304.90625</c:v>
                </c:pt>
                <c:pt idx="118237">
                  <c:v>304.90885416666669</c:v>
                </c:pt>
                <c:pt idx="118238">
                  <c:v>304.91145833333331</c:v>
                </c:pt>
                <c:pt idx="118239">
                  <c:v>304.9140625</c:v>
                </c:pt>
                <c:pt idx="118240">
                  <c:v>304.91666666666669</c:v>
                </c:pt>
                <c:pt idx="118241">
                  <c:v>304.91927083333331</c:v>
                </c:pt>
                <c:pt idx="118242">
                  <c:v>304.921875</c:v>
                </c:pt>
                <c:pt idx="118243">
                  <c:v>304.92447916666669</c:v>
                </c:pt>
                <c:pt idx="118244">
                  <c:v>304.92708333333331</c:v>
                </c:pt>
                <c:pt idx="118245">
                  <c:v>304.9296875</c:v>
                </c:pt>
                <c:pt idx="118246">
                  <c:v>304.93229166666669</c:v>
                </c:pt>
                <c:pt idx="118247">
                  <c:v>304.93489583333331</c:v>
                </c:pt>
                <c:pt idx="118248">
                  <c:v>304.9375</c:v>
                </c:pt>
                <c:pt idx="118249">
                  <c:v>304.94010416666669</c:v>
                </c:pt>
                <c:pt idx="118250">
                  <c:v>304.94270833333331</c:v>
                </c:pt>
                <c:pt idx="118251">
                  <c:v>304.9453125</c:v>
                </c:pt>
                <c:pt idx="118252">
                  <c:v>304.94791666666669</c:v>
                </c:pt>
                <c:pt idx="118253">
                  <c:v>304.95052083333331</c:v>
                </c:pt>
                <c:pt idx="118254">
                  <c:v>304.953125</c:v>
                </c:pt>
                <c:pt idx="118255">
                  <c:v>304.95572916666669</c:v>
                </c:pt>
                <c:pt idx="118256">
                  <c:v>304.95833333333331</c:v>
                </c:pt>
                <c:pt idx="118257">
                  <c:v>304.9609375</c:v>
                </c:pt>
                <c:pt idx="118258">
                  <c:v>304.96354166666669</c:v>
                </c:pt>
                <c:pt idx="118259">
                  <c:v>304.96614583333331</c:v>
                </c:pt>
                <c:pt idx="118260">
                  <c:v>304.96875</c:v>
                </c:pt>
                <c:pt idx="118261">
                  <c:v>304.97135416666669</c:v>
                </c:pt>
                <c:pt idx="118262">
                  <c:v>304.97395833333331</c:v>
                </c:pt>
                <c:pt idx="118263">
                  <c:v>304.9765625</c:v>
                </c:pt>
                <c:pt idx="118264">
                  <c:v>304.97916666666669</c:v>
                </c:pt>
                <c:pt idx="118265">
                  <c:v>304.98177083333331</c:v>
                </c:pt>
                <c:pt idx="118266">
                  <c:v>304.984375</c:v>
                </c:pt>
                <c:pt idx="118267">
                  <c:v>304.98697916666669</c:v>
                </c:pt>
                <c:pt idx="118268">
                  <c:v>304.98958333333331</c:v>
                </c:pt>
                <c:pt idx="118269">
                  <c:v>304.9921875</c:v>
                </c:pt>
                <c:pt idx="118270">
                  <c:v>304.99479166666669</c:v>
                </c:pt>
                <c:pt idx="118271">
                  <c:v>304.99739583333331</c:v>
                </c:pt>
                <c:pt idx="118272">
                  <c:v>305</c:v>
                </c:pt>
                <c:pt idx="118273">
                  <c:v>305.00260416666669</c:v>
                </c:pt>
                <c:pt idx="118274">
                  <c:v>305.00520833333331</c:v>
                </c:pt>
                <c:pt idx="118275">
                  <c:v>305.0078125</c:v>
                </c:pt>
                <c:pt idx="118276">
                  <c:v>305.01041666666669</c:v>
                </c:pt>
                <c:pt idx="118277">
                  <c:v>305.01302083333331</c:v>
                </c:pt>
                <c:pt idx="118278">
                  <c:v>305.015625</c:v>
                </c:pt>
                <c:pt idx="118279">
                  <c:v>305.01822916666669</c:v>
                </c:pt>
                <c:pt idx="118280">
                  <c:v>305.02083333333331</c:v>
                </c:pt>
                <c:pt idx="118281">
                  <c:v>305.0234375</c:v>
                </c:pt>
                <c:pt idx="118282">
                  <c:v>305.02604166666669</c:v>
                </c:pt>
                <c:pt idx="118283">
                  <c:v>305.02864583333331</c:v>
                </c:pt>
                <c:pt idx="118284">
                  <c:v>305.03125</c:v>
                </c:pt>
                <c:pt idx="118285">
                  <c:v>305.03385416666669</c:v>
                </c:pt>
                <c:pt idx="118286">
                  <c:v>305.03645833333331</c:v>
                </c:pt>
                <c:pt idx="118287">
                  <c:v>305.0390625</c:v>
                </c:pt>
                <c:pt idx="118288">
                  <c:v>305.04166666666669</c:v>
                </c:pt>
                <c:pt idx="118289">
                  <c:v>305.04427083333331</c:v>
                </c:pt>
                <c:pt idx="118290">
                  <c:v>305.046875</c:v>
                </c:pt>
                <c:pt idx="118291">
                  <c:v>305.04947916666669</c:v>
                </c:pt>
                <c:pt idx="118292">
                  <c:v>305.05208333333331</c:v>
                </c:pt>
                <c:pt idx="118293">
                  <c:v>305.0546875</c:v>
                </c:pt>
                <c:pt idx="118294">
                  <c:v>305.05729166666669</c:v>
                </c:pt>
                <c:pt idx="118295">
                  <c:v>305.05989583333331</c:v>
                </c:pt>
                <c:pt idx="118296">
                  <c:v>305.0625</c:v>
                </c:pt>
                <c:pt idx="118297">
                  <c:v>305.06510416666669</c:v>
                </c:pt>
                <c:pt idx="118298">
                  <c:v>305.06770833333331</c:v>
                </c:pt>
                <c:pt idx="118299">
                  <c:v>305.0703125</c:v>
                </c:pt>
                <c:pt idx="118300">
                  <c:v>305.07291666666669</c:v>
                </c:pt>
                <c:pt idx="118301">
                  <c:v>305.07552083333331</c:v>
                </c:pt>
                <c:pt idx="118302">
                  <c:v>305.078125</c:v>
                </c:pt>
                <c:pt idx="118303">
                  <c:v>305.08072916666669</c:v>
                </c:pt>
                <c:pt idx="118304">
                  <c:v>305.08333333333331</c:v>
                </c:pt>
                <c:pt idx="118305">
                  <c:v>305.0859375</c:v>
                </c:pt>
                <c:pt idx="118306">
                  <c:v>305.08854166666669</c:v>
                </c:pt>
                <c:pt idx="118307">
                  <c:v>305.09114583333331</c:v>
                </c:pt>
                <c:pt idx="118308">
                  <c:v>305.09375</c:v>
                </c:pt>
                <c:pt idx="118309">
                  <c:v>305.09635416666669</c:v>
                </c:pt>
                <c:pt idx="118310">
                  <c:v>305.09895833333331</c:v>
                </c:pt>
                <c:pt idx="118311">
                  <c:v>305.1015625</c:v>
                </c:pt>
                <c:pt idx="118312">
                  <c:v>305.10416666666669</c:v>
                </c:pt>
                <c:pt idx="118313">
                  <c:v>305.10677083333331</c:v>
                </c:pt>
                <c:pt idx="118314">
                  <c:v>305.109375</c:v>
                </c:pt>
                <c:pt idx="118315">
                  <c:v>305.11197916666669</c:v>
                </c:pt>
                <c:pt idx="118316">
                  <c:v>305.11458333333331</c:v>
                </c:pt>
                <c:pt idx="118317">
                  <c:v>305.1171875</c:v>
                </c:pt>
                <c:pt idx="118318">
                  <c:v>305.11979166666669</c:v>
                </c:pt>
                <c:pt idx="118319">
                  <c:v>305.12239583333331</c:v>
                </c:pt>
                <c:pt idx="118320">
                  <c:v>305.125</c:v>
                </c:pt>
                <c:pt idx="118321">
                  <c:v>305.12760416666669</c:v>
                </c:pt>
                <c:pt idx="118322">
                  <c:v>305.13020833333331</c:v>
                </c:pt>
                <c:pt idx="118323">
                  <c:v>305.1328125</c:v>
                </c:pt>
                <c:pt idx="118324">
                  <c:v>305.13541666666669</c:v>
                </c:pt>
                <c:pt idx="118325">
                  <c:v>305.13802083333331</c:v>
                </c:pt>
                <c:pt idx="118326">
                  <c:v>305.140625</c:v>
                </c:pt>
                <c:pt idx="118327">
                  <c:v>305.14322916666669</c:v>
                </c:pt>
                <c:pt idx="118328">
                  <c:v>305.14583333333331</c:v>
                </c:pt>
                <c:pt idx="118329">
                  <c:v>305.1484375</c:v>
                </c:pt>
                <c:pt idx="118330">
                  <c:v>305.15104166666669</c:v>
                </c:pt>
                <c:pt idx="118331">
                  <c:v>305.15364583333331</c:v>
                </c:pt>
                <c:pt idx="118332">
                  <c:v>305.15625</c:v>
                </c:pt>
                <c:pt idx="118333">
                  <c:v>305.15885416666669</c:v>
                </c:pt>
                <c:pt idx="118334">
                  <c:v>305.16145833333331</c:v>
                </c:pt>
                <c:pt idx="118335">
                  <c:v>305.1640625</c:v>
                </c:pt>
                <c:pt idx="118336">
                  <c:v>305.16666666666669</c:v>
                </c:pt>
                <c:pt idx="118337">
                  <c:v>305.16927083333331</c:v>
                </c:pt>
                <c:pt idx="118338">
                  <c:v>305.171875</c:v>
                </c:pt>
                <c:pt idx="118339">
                  <c:v>305.17447916666669</c:v>
                </c:pt>
                <c:pt idx="118340">
                  <c:v>305.17708333333331</c:v>
                </c:pt>
                <c:pt idx="118341">
                  <c:v>305.1796875</c:v>
                </c:pt>
                <c:pt idx="118342">
                  <c:v>305.18229166666669</c:v>
                </c:pt>
                <c:pt idx="118343">
                  <c:v>305.18489583333331</c:v>
                </c:pt>
                <c:pt idx="118344">
                  <c:v>305.1875</c:v>
                </c:pt>
                <c:pt idx="118345">
                  <c:v>305.19010416666669</c:v>
                </c:pt>
                <c:pt idx="118346">
                  <c:v>305.19270833333331</c:v>
                </c:pt>
                <c:pt idx="118347">
                  <c:v>305.1953125</c:v>
                </c:pt>
                <c:pt idx="118348">
                  <c:v>305.19791666666669</c:v>
                </c:pt>
                <c:pt idx="118349">
                  <c:v>305.20052083333331</c:v>
                </c:pt>
                <c:pt idx="118350">
                  <c:v>305.203125</c:v>
                </c:pt>
                <c:pt idx="118351">
                  <c:v>305.20572916666669</c:v>
                </c:pt>
                <c:pt idx="118352">
                  <c:v>305.20833333333331</c:v>
                </c:pt>
                <c:pt idx="118353">
                  <c:v>305.2109375</c:v>
                </c:pt>
                <c:pt idx="118354">
                  <c:v>305.21354166666669</c:v>
                </c:pt>
                <c:pt idx="118355">
                  <c:v>305.21614583333331</c:v>
                </c:pt>
                <c:pt idx="118356">
                  <c:v>305.21875</c:v>
                </c:pt>
                <c:pt idx="118357">
                  <c:v>305.22135416666669</c:v>
                </c:pt>
                <c:pt idx="118358">
                  <c:v>305.22395833333331</c:v>
                </c:pt>
                <c:pt idx="118359">
                  <c:v>305.2265625</c:v>
                </c:pt>
                <c:pt idx="118360">
                  <c:v>305.22916666666669</c:v>
                </c:pt>
                <c:pt idx="118361">
                  <c:v>305.23177083333331</c:v>
                </c:pt>
                <c:pt idx="118362">
                  <c:v>305.234375</c:v>
                </c:pt>
                <c:pt idx="118363">
                  <c:v>305.23697916666669</c:v>
                </c:pt>
                <c:pt idx="118364">
                  <c:v>305.23958333333331</c:v>
                </c:pt>
                <c:pt idx="118365">
                  <c:v>305.2421875</c:v>
                </c:pt>
                <c:pt idx="118366">
                  <c:v>305.24479166666669</c:v>
                </c:pt>
                <c:pt idx="118367">
                  <c:v>305.24739583333331</c:v>
                </c:pt>
                <c:pt idx="118368">
                  <c:v>305.25</c:v>
                </c:pt>
                <c:pt idx="118369">
                  <c:v>305.25260416666669</c:v>
                </c:pt>
                <c:pt idx="118370">
                  <c:v>305.25520833333331</c:v>
                </c:pt>
                <c:pt idx="118371">
                  <c:v>305.2578125</c:v>
                </c:pt>
                <c:pt idx="118372">
                  <c:v>305.26041666666669</c:v>
                </c:pt>
                <c:pt idx="118373">
                  <c:v>305.26302083333331</c:v>
                </c:pt>
                <c:pt idx="118374">
                  <c:v>305.265625</c:v>
                </c:pt>
                <c:pt idx="118375">
                  <c:v>305.26822916666669</c:v>
                </c:pt>
                <c:pt idx="118376">
                  <c:v>305.27083333333331</c:v>
                </c:pt>
                <c:pt idx="118377">
                  <c:v>305.2734375</c:v>
                </c:pt>
                <c:pt idx="118378">
                  <c:v>305.27604166666669</c:v>
                </c:pt>
                <c:pt idx="118379">
                  <c:v>305.27864583333331</c:v>
                </c:pt>
                <c:pt idx="118380">
                  <c:v>305.28125</c:v>
                </c:pt>
                <c:pt idx="118381">
                  <c:v>305.28385416666669</c:v>
                </c:pt>
                <c:pt idx="118382">
                  <c:v>305.28645833333331</c:v>
                </c:pt>
                <c:pt idx="118383">
                  <c:v>305.2890625</c:v>
                </c:pt>
                <c:pt idx="118384">
                  <c:v>305.29166666666669</c:v>
                </c:pt>
                <c:pt idx="118385">
                  <c:v>305.29427083333331</c:v>
                </c:pt>
                <c:pt idx="118386">
                  <c:v>305.296875</c:v>
                </c:pt>
                <c:pt idx="118387">
                  <c:v>305.29947916666669</c:v>
                </c:pt>
                <c:pt idx="118388">
                  <c:v>305.30208333333331</c:v>
                </c:pt>
                <c:pt idx="118389">
                  <c:v>305.3046875</c:v>
                </c:pt>
                <c:pt idx="118390">
                  <c:v>305.30729166666669</c:v>
                </c:pt>
                <c:pt idx="118391">
                  <c:v>305.30989583333331</c:v>
                </c:pt>
                <c:pt idx="118392">
                  <c:v>305.3125</c:v>
                </c:pt>
                <c:pt idx="118393">
                  <c:v>305.31510416666669</c:v>
                </c:pt>
                <c:pt idx="118394">
                  <c:v>305.31770833333331</c:v>
                </c:pt>
                <c:pt idx="118395">
                  <c:v>305.3203125</c:v>
                </c:pt>
                <c:pt idx="118396">
                  <c:v>305.32291666666669</c:v>
                </c:pt>
                <c:pt idx="118397">
                  <c:v>305.32552083333331</c:v>
                </c:pt>
                <c:pt idx="118398">
                  <c:v>305.328125</c:v>
                </c:pt>
                <c:pt idx="118399">
                  <c:v>305.33072916666669</c:v>
                </c:pt>
                <c:pt idx="118400">
                  <c:v>305.33333333333331</c:v>
                </c:pt>
                <c:pt idx="118401">
                  <c:v>305.3359375</c:v>
                </c:pt>
                <c:pt idx="118402">
                  <c:v>305.33854166666669</c:v>
                </c:pt>
                <c:pt idx="118403">
                  <c:v>305.34114583333331</c:v>
                </c:pt>
                <c:pt idx="118404">
                  <c:v>305.34375</c:v>
                </c:pt>
                <c:pt idx="118405">
                  <c:v>305.34635416666669</c:v>
                </c:pt>
                <c:pt idx="118406">
                  <c:v>305.34895833333331</c:v>
                </c:pt>
                <c:pt idx="118407">
                  <c:v>305.3515625</c:v>
                </c:pt>
                <c:pt idx="118408">
                  <c:v>305.35416666666669</c:v>
                </c:pt>
                <c:pt idx="118409">
                  <c:v>305.35677083333331</c:v>
                </c:pt>
                <c:pt idx="118410">
                  <c:v>305.359375</c:v>
                </c:pt>
                <c:pt idx="118411">
                  <c:v>305.36197916666669</c:v>
                </c:pt>
                <c:pt idx="118412">
                  <c:v>305.36458333333331</c:v>
                </c:pt>
                <c:pt idx="118413">
                  <c:v>305.3671875</c:v>
                </c:pt>
                <c:pt idx="118414">
                  <c:v>305.36979166666669</c:v>
                </c:pt>
                <c:pt idx="118415">
                  <c:v>305.37239583333331</c:v>
                </c:pt>
                <c:pt idx="118416">
                  <c:v>305.375</c:v>
                </c:pt>
                <c:pt idx="118417">
                  <c:v>305.37760416666669</c:v>
                </c:pt>
                <c:pt idx="118418">
                  <c:v>305.38020833333331</c:v>
                </c:pt>
                <c:pt idx="118419">
                  <c:v>305.3828125</c:v>
                </c:pt>
                <c:pt idx="118420">
                  <c:v>305.38541666666669</c:v>
                </c:pt>
                <c:pt idx="118421">
                  <c:v>305.38802083333331</c:v>
                </c:pt>
                <c:pt idx="118422">
                  <c:v>305.390625</c:v>
                </c:pt>
                <c:pt idx="118423">
                  <c:v>305.39322916666669</c:v>
                </c:pt>
                <c:pt idx="118424">
                  <c:v>305.39583333333331</c:v>
                </c:pt>
                <c:pt idx="118425">
                  <c:v>305.3984375</c:v>
                </c:pt>
                <c:pt idx="118426">
                  <c:v>305.40104166666669</c:v>
                </c:pt>
                <c:pt idx="118427">
                  <c:v>305.40364583333331</c:v>
                </c:pt>
                <c:pt idx="118428">
                  <c:v>305.40625</c:v>
                </c:pt>
                <c:pt idx="118429">
                  <c:v>305.40885416666669</c:v>
                </c:pt>
                <c:pt idx="118430">
                  <c:v>305.41145833333331</c:v>
                </c:pt>
                <c:pt idx="118431">
                  <c:v>305.4140625</c:v>
                </c:pt>
                <c:pt idx="118432">
                  <c:v>305.41666666666669</c:v>
                </c:pt>
                <c:pt idx="118433">
                  <c:v>305.41927083333331</c:v>
                </c:pt>
                <c:pt idx="118434">
                  <c:v>305.421875</c:v>
                </c:pt>
                <c:pt idx="118435">
                  <c:v>305.42447916666669</c:v>
                </c:pt>
                <c:pt idx="118436">
                  <c:v>305.42708333333331</c:v>
                </c:pt>
                <c:pt idx="118437">
                  <c:v>305.4296875</c:v>
                </c:pt>
                <c:pt idx="118438">
                  <c:v>305.43229166666669</c:v>
                </c:pt>
                <c:pt idx="118439">
                  <c:v>305.43489583333331</c:v>
                </c:pt>
                <c:pt idx="118440">
                  <c:v>305.4375</c:v>
                </c:pt>
                <c:pt idx="118441">
                  <c:v>305.44010416666669</c:v>
                </c:pt>
                <c:pt idx="118442">
                  <c:v>305.44270833333331</c:v>
                </c:pt>
                <c:pt idx="118443">
                  <c:v>305.4453125</c:v>
                </c:pt>
                <c:pt idx="118444">
                  <c:v>305.44791666666669</c:v>
                </c:pt>
                <c:pt idx="118445">
                  <c:v>305.45052083333331</c:v>
                </c:pt>
                <c:pt idx="118446">
                  <c:v>305.453125</c:v>
                </c:pt>
                <c:pt idx="118447">
                  <c:v>305.45572916666669</c:v>
                </c:pt>
                <c:pt idx="118448">
                  <c:v>305.45833333333331</c:v>
                </c:pt>
                <c:pt idx="118449">
                  <c:v>305.4609375</c:v>
                </c:pt>
                <c:pt idx="118450">
                  <c:v>305.46354166666669</c:v>
                </c:pt>
                <c:pt idx="118451">
                  <c:v>305.46614583333331</c:v>
                </c:pt>
                <c:pt idx="118452">
                  <c:v>305.46875</c:v>
                </c:pt>
                <c:pt idx="118453">
                  <c:v>305.47135416666669</c:v>
                </c:pt>
                <c:pt idx="118454">
                  <c:v>305.47395833333331</c:v>
                </c:pt>
                <c:pt idx="118455">
                  <c:v>305.4765625</c:v>
                </c:pt>
                <c:pt idx="118456">
                  <c:v>305.47916666666669</c:v>
                </c:pt>
                <c:pt idx="118457">
                  <c:v>305.48177083333331</c:v>
                </c:pt>
                <c:pt idx="118458">
                  <c:v>305.484375</c:v>
                </c:pt>
                <c:pt idx="118459">
                  <c:v>305.48697916666669</c:v>
                </c:pt>
                <c:pt idx="118460">
                  <c:v>305.48958333333331</c:v>
                </c:pt>
                <c:pt idx="118461">
                  <c:v>305.4921875</c:v>
                </c:pt>
                <c:pt idx="118462">
                  <c:v>305.49479166666669</c:v>
                </c:pt>
                <c:pt idx="118463">
                  <c:v>305.49739583333331</c:v>
                </c:pt>
                <c:pt idx="118464">
                  <c:v>305.5</c:v>
                </c:pt>
                <c:pt idx="118465">
                  <c:v>305.50260416666669</c:v>
                </c:pt>
                <c:pt idx="118466">
                  <c:v>305.50520833333331</c:v>
                </c:pt>
                <c:pt idx="118467">
                  <c:v>305.5078125</c:v>
                </c:pt>
                <c:pt idx="118468">
                  <c:v>305.51041666666669</c:v>
                </c:pt>
                <c:pt idx="118469">
                  <c:v>305.51302083333331</c:v>
                </c:pt>
                <c:pt idx="118470">
                  <c:v>305.515625</c:v>
                </c:pt>
                <c:pt idx="118471">
                  <c:v>305.51822916666669</c:v>
                </c:pt>
                <c:pt idx="118472">
                  <c:v>305.52083333333331</c:v>
                </c:pt>
                <c:pt idx="118473">
                  <c:v>305.5234375</c:v>
                </c:pt>
                <c:pt idx="118474">
                  <c:v>305.52604166666669</c:v>
                </c:pt>
                <c:pt idx="118475">
                  <c:v>305.52864583333331</c:v>
                </c:pt>
                <c:pt idx="118476">
                  <c:v>305.53125</c:v>
                </c:pt>
                <c:pt idx="118477">
                  <c:v>305.53385416666669</c:v>
                </c:pt>
                <c:pt idx="118478">
                  <c:v>305.53645833333331</c:v>
                </c:pt>
                <c:pt idx="118479">
                  <c:v>305.5390625</c:v>
                </c:pt>
                <c:pt idx="118480">
                  <c:v>305.54166666666669</c:v>
                </c:pt>
                <c:pt idx="118481">
                  <c:v>305.54427083333331</c:v>
                </c:pt>
                <c:pt idx="118482">
                  <c:v>305.546875</c:v>
                </c:pt>
                <c:pt idx="118483">
                  <c:v>305.54947916666669</c:v>
                </c:pt>
                <c:pt idx="118484">
                  <c:v>305.55208333333331</c:v>
                </c:pt>
                <c:pt idx="118485">
                  <c:v>305.5546875</c:v>
                </c:pt>
                <c:pt idx="118486">
                  <c:v>305.55729166666669</c:v>
                </c:pt>
                <c:pt idx="118487">
                  <c:v>305.55989583333331</c:v>
                </c:pt>
                <c:pt idx="118488">
                  <c:v>305.5625</c:v>
                </c:pt>
                <c:pt idx="118489">
                  <c:v>305.56510416666669</c:v>
                </c:pt>
                <c:pt idx="118490">
                  <c:v>305.56770833333331</c:v>
                </c:pt>
                <c:pt idx="118491">
                  <c:v>305.5703125</c:v>
                </c:pt>
                <c:pt idx="118492">
                  <c:v>305.57291666666669</c:v>
                </c:pt>
                <c:pt idx="118493">
                  <c:v>305.57552083333331</c:v>
                </c:pt>
                <c:pt idx="118494">
                  <c:v>305.578125</c:v>
                </c:pt>
                <c:pt idx="118495">
                  <c:v>305.58072916666669</c:v>
                </c:pt>
                <c:pt idx="118496">
                  <c:v>305.58333333333331</c:v>
                </c:pt>
                <c:pt idx="118497">
                  <c:v>305.5859375</c:v>
                </c:pt>
                <c:pt idx="118498">
                  <c:v>305.58854166666669</c:v>
                </c:pt>
                <c:pt idx="118499">
                  <c:v>305.59114583333331</c:v>
                </c:pt>
                <c:pt idx="118500">
                  <c:v>305.59375</c:v>
                </c:pt>
                <c:pt idx="118501">
                  <c:v>305.59635416666669</c:v>
                </c:pt>
                <c:pt idx="118502">
                  <c:v>305.59895833333331</c:v>
                </c:pt>
                <c:pt idx="118503">
                  <c:v>305.6015625</c:v>
                </c:pt>
                <c:pt idx="118504">
                  <c:v>305.60416666666669</c:v>
                </c:pt>
                <c:pt idx="118505">
                  <c:v>305.60677083333331</c:v>
                </c:pt>
                <c:pt idx="118506">
                  <c:v>305.609375</c:v>
                </c:pt>
                <c:pt idx="118507">
                  <c:v>305.61197916666669</c:v>
                </c:pt>
                <c:pt idx="118508">
                  <c:v>305.61458333333331</c:v>
                </c:pt>
                <c:pt idx="118509">
                  <c:v>305.6171875</c:v>
                </c:pt>
                <c:pt idx="118510">
                  <c:v>305.61979166666669</c:v>
                </c:pt>
                <c:pt idx="118511">
                  <c:v>305.62239583333331</c:v>
                </c:pt>
                <c:pt idx="118512">
                  <c:v>305.625</c:v>
                </c:pt>
                <c:pt idx="118513">
                  <c:v>305.62760416666669</c:v>
                </c:pt>
                <c:pt idx="118514">
                  <c:v>305.63020833333331</c:v>
                </c:pt>
                <c:pt idx="118515">
                  <c:v>305.6328125</c:v>
                </c:pt>
                <c:pt idx="118516">
                  <c:v>305.63541666666669</c:v>
                </c:pt>
                <c:pt idx="118517">
                  <c:v>305.63802083333331</c:v>
                </c:pt>
                <c:pt idx="118518">
                  <c:v>305.640625</c:v>
                </c:pt>
                <c:pt idx="118519">
                  <c:v>305.64322916666669</c:v>
                </c:pt>
                <c:pt idx="118520">
                  <c:v>305.64583333333331</c:v>
                </c:pt>
                <c:pt idx="118521">
                  <c:v>305.6484375</c:v>
                </c:pt>
                <c:pt idx="118522">
                  <c:v>305.65104166666669</c:v>
                </c:pt>
                <c:pt idx="118523">
                  <c:v>305.65364583333331</c:v>
                </c:pt>
                <c:pt idx="118524">
                  <c:v>305.65625</c:v>
                </c:pt>
                <c:pt idx="118525">
                  <c:v>305.65885416666669</c:v>
                </c:pt>
                <c:pt idx="118526">
                  <c:v>305.66145833333331</c:v>
                </c:pt>
                <c:pt idx="118527">
                  <c:v>305.6640625</c:v>
                </c:pt>
                <c:pt idx="118528">
                  <c:v>305.66666666666669</c:v>
                </c:pt>
                <c:pt idx="118529">
                  <c:v>305.66927083333331</c:v>
                </c:pt>
                <c:pt idx="118530">
                  <c:v>305.671875</c:v>
                </c:pt>
                <c:pt idx="118531">
                  <c:v>305.67447916666669</c:v>
                </c:pt>
                <c:pt idx="118532">
                  <c:v>305.67708333333331</c:v>
                </c:pt>
                <c:pt idx="118533">
                  <c:v>305.6796875</c:v>
                </c:pt>
                <c:pt idx="118534">
                  <c:v>305.68229166666669</c:v>
                </c:pt>
                <c:pt idx="118535">
                  <c:v>305.68489583333331</c:v>
                </c:pt>
                <c:pt idx="118536">
                  <c:v>305.6875</c:v>
                </c:pt>
                <c:pt idx="118537">
                  <c:v>305.69010416666669</c:v>
                </c:pt>
                <c:pt idx="118538">
                  <c:v>305.69270833333331</c:v>
                </c:pt>
                <c:pt idx="118539">
                  <c:v>305.6953125</c:v>
                </c:pt>
                <c:pt idx="118540">
                  <c:v>305.69791666666669</c:v>
                </c:pt>
                <c:pt idx="118541">
                  <c:v>305.70052083333331</c:v>
                </c:pt>
                <c:pt idx="118542">
                  <c:v>305.703125</c:v>
                </c:pt>
                <c:pt idx="118543">
                  <c:v>305.70572916666669</c:v>
                </c:pt>
                <c:pt idx="118544">
                  <c:v>305.70833333333331</c:v>
                </c:pt>
                <c:pt idx="118545">
                  <c:v>305.7109375</c:v>
                </c:pt>
                <c:pt idx="118546">
                  <c:v>305.71354166666669</c:v>
                </c:pt>
                <c:pt idx="118547">
                  <c:v>305.71614583333331</c:v>
                </c:pt>
                <c:pt idx="118548">
                  <c:v>305.71875</c:v>
                </c:pt>
                <c:pt idx="118549">
                  <c:v>305.72135416666669</c:v>
                </c:pt>
                <c:pt idx="118550">
                  <c:v>305.72395833333331</c:v>
                </c:pt>
                <c:pt idx="118551">
                  <c:v>305.7265625</c:v>
                </c:pt>
                <c:pt idx="118552">
                  <c:v>305.72916666666669</c:v>
                </c:pt>
                <c:pt idx="118553">
                  <c:v>305.73177083333331</c:v>
                </c:pt>
                <c:pt idx="118554">
                  <c:v>305.734375</c:v>
                </c:pt>
                <c:pt idx="118555">
                  <c:v>305.73697916666669</c:v>
                </c:pt>
                <c:pt idx="118556">
                  <c:v>305.73958333333331</c:v>
                </c:pt>
                <c:pt idx="118557">
                  <c:v>305.7421875</c:v>
                </c:pt>
                <c:pt idx="118558">
                  <c:v>305.74479166666669</c:v>
                </c:pt>
                <c:pt idx="118559">
                  <c:v>305.74739583333331</c:v>
                </c:pt>
                <c:pt idx="118560">
                  <c:v>305.75</c:v>
                </c:pt>
                <c:pt idx="118561">
                  <c:v>305.75260416666669</c:v>
                </c:pt>
                <c:pt idx="118562">
                  <c:v>305.75520833333331</c:v>
                </c:pt>
                <c:pt idx="118563">
                  <c:v>305.7578125</c:v>
                </c:pt>
                <c:pt idx="118564">
                  <c:v>305.76041666666669</c:v>
                </c:pt>
                <c:pt idx="118565">
                  <c:v>305.76302083333331</c:v>
                </c:pt>
                <c:pt idx="118566">
                  <c:v>305.765625</c:v>
                </c:pt>
                <c:pt idx="118567">
                  <c:v>305.76822916666669</c:v>
                </c:pt>
                <c:pt idx="118568">
                  <c:v>305.77083333333331</c:v>
                </c:pt>
                <c:pt idx="118569">
                  <c:v>305.7734375</c:v>
                </c:pt>
                <c:pt idx="118570">
                  <c:v>305.77604166666669</c:v>
                </c:pt>
                <c:pt idx="118571">
                  <c:v>305.77864583333331</c:v>
                </c:pt>
                <c:pt idx="118572">
                  <c:v>305.78125</c:v>
                </c:pt>
                <c:pt idx="118573">
                  <c:v>305.78385416666669</c:v>
                </c:pt>
                <c:pt idx="118574">
                  <c:v>305.78645833333331</c:v>
                </c:pt>
                <c:pt idx="118575">
                  <c:v>305.7890625</c:v>
                </c:pt>
                <c:pt idx="118576">
                  <c:v>305.79166666666669</c:v>
                </c:pt>
                <c:pt idx="118577">
                  <c:v>305.79427083333331</c:v>
                </c:pt>
                <c:pt idx="118578">
                  <c:v>305.796875</c:v>
                </c:pt>
                <c:pt idx="118579">
                  <c:v>305.79947916666669</c:v>
                </c:pt>
                <c:pt idx="118580">
                  <c:v>305.80208333333331</c:v>
                </c:pt>
                <c:pt idx="118581">
                  <c:v>305.8046875</c:v>
                </c:pt>
                <c:pt idx="118582">
                  <c:v>305.80729166666669</c:v>
                </c:pt>
                <c:pt idx="118583">
                  <c:v>305.80989583333331</c:v>
                </c:pt>
                <c:pt idx="118584">
                  <c:v>305.8125</c:v>
                </c:pt>
                <c:pt idx="118585">
                  <c:v>305.81510416666669</c:v>
                </c:pt>
                <c:pt idx="118586">
                  <c:v>305.81770833333331</c:v>
                </c:pt>
                <c:pt idx="118587">
                  <c:v>305.8203125</c:v>
                </c:pt>
                <c:pt idx="118588">
                  <c:v>305.82291666666669</c:v>
                </c:pt>
                <c:pt idx="118589">
                  <c:v>305.82552083333331</c:v>
                </c:pt>
                <c:pt idx="118590">
                  <c:v>305.828125</c:v>
                </c:pt>
                <c:pt idx="118591">
                  <c:v>305.83072916666669</c:v>
                </c:pt>
                <c:pt idx="118592">
                  <c:v>305.83333333333331</c:v>
                </c:pt>
                <c:pt idx="118593">
                  <c:v>305.8359375</c:v>
                </c:pt>
                <c:pt idx="118594">
                  <c:v>305.83854166666669</c:v>
                </c:pt>
                <c:pt idx="118595">
                  <c:v>305.84114583333331</c:v>
                </c:pt>
                <c:pt idx="118596">
                  <c:v>305.84375</c:v>
                </c:pt>
                <c:pt idx="118597">
                  <c:v>305.84635416666669</c:v>
                </c:pt>
                <c:pt idx="118598">
                  <c:v>305.84895833333331</c:v>
                </c:pt>
                <c:pt idx="118599">
                  <c:v>305.8515625</c:v>
                </c:pt>
                <c:pt idx="118600">
                  <c:v>305.85416666666669</c:v>
                </c:pt>
                <c:pt idx="118601">
                  <c:v>305.85677083333331</c:v>
                </c:pt>
                <c:pt idx="118602">
                  <c:v>305.859375</c:v>
                </c:pt>
                <c:pt idx="118603">
                  <c:v>305.86197916666669</c:v>
                </c:pt>
                <c:pt idx="118604">
                  <c:v>305.86458333333331</c:v>
                </c:pt>
                <c:pt idx="118605">
                  <c:v>305.8671875</c:v>
                </c:pt>
                <c:pt idx="118606">
                  <c:v>305.86979166666669</c:v>
                </c:pt>
                <c:pt idx="118607">
                  <c:v>305.87239583333331</c:v>
                </c:pt>
                <c:pt idx="118608">
                  <c:v>305.875</c:v>
                </c:pt>
                <c:pt idx="118609">
                  <c:v>305.87760416666669</c:v>
                </c:pt>
                <c:pt idx="118610">
                  <c:v>305.88020833333331</c:v>
                </c:pt>
                <c:pt idx="118611">
                  <c:v>305.8828125</c:v>
                </c:pt>
                <c:pt idx="118612">
                  <c:v>305.88541666666669</c:v>
                </c:pt>
                <c:pt idx="118613">
                  <c:v>305.88802083333331</c:v>
                </c:pt>
                <c:pt idx="118614">
                  <c:v>305.890625</c:v>
                </c:pt>
                <c:pt idx="118615">
                  <c:v>305.89322916666669</c:v>
                </c:pt>
                <c:pt idx="118616">
                  <c:v>305.89583333333331</c:v>
                </c:pt>
                <c:pt idx="118617">
                  <c:v>305.8984375</c:v>
                </c:pt>
                <c:pt idx="118618">
                  <c:v>305.90104166666669</c:v>
                </c:pt>
                <c:pt idx="118619">
                  <c:v>305.90364583333331</c:v>
                </c:pt>
                <c:pt idx="118620">
                  <c:v>305.90625</c:v>
                </c:pt>
                <c:pt idx="118621">
                  <c:v>305.90885416666669</c:v>
                </c:pt>
                <c:pt idx="118622">
                  <c:v>305.91145833333331</c:v>
                </c:pt>
                <c:pt idx="118623">
                  <c:v>305.9140625</c:v>
                </c:pt>
                <c:pt idx="118624">
                  <c:v>305.91666666666669</c:v>
                </c:pt>
                <c:pt idx="118625">
                  <c:v>305.91927083333331</c:v>
                </c:pt>
                <c:pt idx="118626">
                  <c:v>305.921875</c:v>
                </c:pt>
                <c:pt idx="118627">
                  <c:v>305.92447916666669</c:v>
                </c:pt>
                <c:pt idx="118628">
                  <c:v>305.92708333333331</c:v>
                </c:pt>
                <c:pt idx="118629">
                  <c:v>305.9296875</c:v>
                </c:pt>
                <c:pt idx="118630">
                  <c:v>305.93229166666669</c:v>
                </c:pt>
                <c:pt idx="118631">
                  <c:v>305.93489583333331</c:v>
                </c:pt>
                <c:pt idx="118632">
                  <c:v>305.9375</c:v>
                </c:pt>
                <c:pt idx="118633">
                  <c:v>305.94010416666669</c:v>
                </c:pt>
                <c:pt idx="118634">
                  <c:v>305.94270833333331</c:v>
                </c:pt>
                <c:pt idx="118635">
                  <c:v>305.9453125</c:v>
                </c:pt>
                <c:pt idx="118636">
                  <c:v>305.94791666666669</c:v>
                </c:pt>
                <c:pt idx="118637">
                  <c:v>305.95052083333331</c:v>
                </c:pt>
                <c:pt idx="118638">
                  <c:v>305.953125</c:v>
                </c:pt>
                <c:pt idx="118639">
                  <c:v>305.95572916666669</c:v>
                </c:pt>
                <c:pt idx="118640">
                  <c:v>305.95833333333331</c:v>
                </c:pt>
                <c:pt idx="118641">
                  <c:v>305.9609375</c:v>
                </c:pt>
                <c:pt idx="118642">
                  <c:v>305.96354166666669</c:v>
                </c:pt>
                <c:pt idx="118643">
                  <c:v>305.96614583333331</c:v>
                </c:pt>
                <c:pt idx="118644">
                  <c:v>305.96875</c:v>
                </c:pt>
                <c:pt idx="118645">
                  <c:v>305.97135416666669</c:v>
                </c:pt>
                <c:pt idx="118646">
                  <c:v>305.97395833333331</c:v>
                </c:pt>
                <c:pt idx="118647">
                  <c:v>305.9765625</c:v>
                </c:pt>
                <c:pt idx="118648">
                  <c:v>305.97916666666669</c:v>
                </c:pt>
                <c:pt idx="118649">
                  <c:v>305.98177083333331</c:v>
                </c:pt>
                <c:pt idx="118650">
                  <c:v>305.984375</c:v>
                </c:pt>
                <c:pt idx="118651">
                  <c:v>305.98697916666669</c:v>
                </c:pt>
                <c:pt idx="118652">
                  <c:v>305.98958333333331</c:v>
                </c:pt>
                <c:pt idx="118653">
                  <c:v>305.9921875</c:v>
                </c:pt>
                <c:pt idx="118654">
                  <c:v>305.99479166666669</c:v>
                </c:pt>
                <c:pt idx="118655">
                  <c:v>305.99739583333331</c:v>
                </c:pt>
                <c:pt idx="118656">
                  <c:v>306</c:v>
                </c:pt>
                <c:pt idx="118657">
                  <c:v>306.00260416666669</c:v>
                </c:pt>
                <c:pt idx="118658">
                  <c:v>306.00520833333331</c:v>
                </c:pt>
                <c:pt idx="118659">
                  <c:v>306.0078125</c:v>
                </c:pt>
                <c:pt idx="118660">
                  <c:v>306.01041666666669</c:v>
                </c:pt>
                <c:pt idx="118661">
                  <c:v>306.01302083333331</c:v>
                </c:pt>
                <c:pt idx="118662">
                  <c:v>306.015625</c:v>
                </c:pt>
                <c:pt idx="118663">
                  <c:v>306.01822916666669</c:v>
                </c:pt>
                <c:pt idx="118664">
                  <c:v>306.02083333333331</c:v>
                </c:pt>
                <c:pt idx="118665">
                  <c:v>306.0234375</c:v>
                </c:pt>
                <c:pt idx="118666">
                  <c:v>306.02604166666669</c:v>
                </c:pt>
                <c:pt idx="118667">
                  <c:v>306.02864583333331</c:v>
                </c:pt>
                <c:pt idx="118668">
                  <c:v>306.03125</c:v>
                </c:pt>
                <c:pt idx="118669">
                  <c:v>306.03385416666669</c:v>
                </c:pt>
                <c:pt idx="118670">
                  <c:v>306.03645833333331</c:v>
                </c:pt>
                <c:pt idx="118671">
                  <c:v>306.0390625</c:v>
                </c:pt>
                <c:pt idx="118672">
                  <c:v>306.04166666666669</c:v>
                </c:pt>
                <c:pt idx="118673">
                  <c:v>306.04427083333331</c:v>
                </c:pt>
                <c:pt idx="118674">
                  <c:v>306.046875</c:v>
                </c:pt>
                <c:pt idx="118675">
                  <c:v>306.04947916666669</c:v>
                </c:pt>
                <c:pt idx="118676">
                  <c:v>306.05208333333331</c:v>
                </c:pt>
                <c:pt idx="118677">
                  <c:v>306.0546875</c:v>
                </c:pt>
                <c:pt idx="118678">
                  <c:v>306.05729166666669</c:v>
                </c:pt>
                <c:pt idx="118679">
                  <c:v>306.05989583333331</c:v>
                </c:pt>
                <c:pt idx="118680">
                  <c:v>306.0625</c:v>
                </c:pt>
                <c:pt idx="118681">
                  <c:v>306.06510416666669</c:v>
                </c:pt>
                <c:pt idx="118682">
                  <c:v>306.06770833333331</c:v>
                </c:pt>
                <c:pt idx="118683">
                  <c:v>306.0703125</c:v>
                </c:pt>
                <c:pt idx="118684">
                  <c:v>306.07291666666669</c:v>
                </c:pt>
                <c:pt idx="118685">
                  <c:v>306.07552083333331</c:v>
                </c:pt>
                <c:pt idx="118686">
                  <c:v>306.078125</c:v>
                </c:pt>
                <c:pt idx="118687">
                  <c:v>306.08072916666669</c:v>
                </c:pt>
                <c:pt idx="118688">
                  <c:v>306.08333333333331</c:v>
                </c:pt>
                <c:pt idx="118689">
                  <c:v>306.0859375</c:v>
                </c:pt>
                <c:pt idx="118690">
                  <c:v>306.08854166666669</c:v>
                </c:pt>
                <c:pt idx="118691">
                  <c:v>306.09114583333331</c:v>
                </c:pt>
                <c:pt idx="118692">
                  <c:v>306.09375</c:v>
                </c:pt>
                <c:pt idx="118693">
                  <c:v>306.09635416666669</c:v>
                </c:pt>
                <c:pt idx="118694">
                  <c:v>306.09895833333331</c:v>
                </c:pt>
                <c:pt idx="118695">
                  <c:v>306.1015625</c:v>
                </c:pt>
                <c:pt idx="118696">
                  <c:v>306.10416666666669</c:v>
                </c:pt>
                <c:pt idx="118697">
                  <c:v>306.10677083333331</c:v>
                </c:pt>
                <c:pt idx="118698">
                  <c:v>306.109375</c:v>
                </c:pt>
                <c:pt idx="118699">
                  <c:v>306.11197916666669</c:v>
                </c:pt>
                <c:pt idx="118700">
                  <c:v>306.11458333333331</c:v>
                </c:pt>
                <c:pt idx="118701">
                  <c:v>306.1171875</c:v>
                </c:pt>
                <c:pt idx="118702">
                  <c:v>306.11979166666669</c:v>
                </c:pt>
                <c:pt idx="118703">
                  <c:v>306.12239583333331</c:v>
                </c:pt>
                <c:pt idx="118704">
                  <c:v>306.125</c:v>
                </c:pt>
                <c:pt idx="118705">
                  <c:v>306.12760416666669</c:v>
                </c:pt>
                <c:pt idx="118706">
                  <c:v>306.13020833333331</c:v>
                </c:pt>
                <c:pt idx="118707">
                  <c:v>306.1328125</c:v>
                </c:pt>
                <c:pt idx="118708">
                  <c:v>306.13541666666669</c:v>
                </c:pt>
                <c:pt idx="118709">
                  <c:v>306.13802083333331</c:v>
                </c:pt>
                <c:pt idx="118710">
                  <c:v>306.140625</c:v>
                </c:pt>
                <c:pt idx="118711">
                  <c:v>306.14322916666669</c:v>
                </c:pt>
                <c:pt idx="118712">
                  <c:v>306.14583333333331</c:v>
                </c:pt>
                <c:pt idx="118713">
                  <c:v>306.1484375</c:v>
                </c:pt>
                <c:pt idx="118714">
                  <c:v>306.15104166666669</c:v>
                </c:pt>
                <c:pt idx="118715">
                  <c:v>306.15364583333331</c:v>
                </c:pt>
                <c:pt idx="118716">
                  <c:v>306.15625</c:v>
                </c:pt>
                <c:pt idx="118717">
                  <c:v>306.15885416666669</c:v>
                </c:pt>
                <c:pt idx="118718">
                  <c:v>306.16145833333331</c:v>
                </c:pt>
                <c:pt idx="118719">
                  <c:v>306.1640625</c:v>
                </c:pt>
                <c:pt idx="118720">
                  <c:v>306.16666666666669</c:v>
                </c:pt>
                <c:pt idx="118721">
                  <c:v>306.16927083333331</c:v>
                </c:pt>
                <c:pt idx="118722">
                  <c:v>306.171875</c:v>
                </c:pt>
                <c:pt idx="118723">
                  <c:v>306.17447916666669</c:v>
                </c:pt>
                <c:pt idx="118724">
                  <c:v>306.17708333333331</c:v>
                </c:pt>
                <c:pt idx="118725">
                  <c:v>306.1796875</c:v>
                </c:pt>
                <c:pt idx="118726">
                  <c:v>306.18229166666669</c:v>
                </c:pt>
                <c:pt idx="118727">
                  <c:v>306.18489583333331</c:v>
                </c:pt>
                <c:pt idx="118728">
                  <c:v>306.1875</c:v>
                </c:pt>
                <c:pt idx="118729">
                  <c:v>306.19010416666669</c:v>
                </c:pt>
                <c:pt idx="118730">
                  <c:v>306.19270833333331</c:v>
                </c:pt>
                <c:pt idx="118731">
                  <c:v>306.1953125</c:v>
                </c:pt>
                <c:pt idx="118732">
                  <c:v>306.19791666666669</c:v>
                </c:pt>
                <c:pt idx="118733">
                  <c:v>306.20052083333331</c:v>
                </c:pt>
                <c:pt idx="118734">
                  <c:v>306.203125</c:v>
                </c:pt>
                <c:pt idx="118735">
                  <c:v>306.20572916666669</c:v>
                </c:pt>
                <c:pt idx="118736">
                  <c:v>306.20833333333331</c:v>
                </c:pt>
                <c:pt idx="118737">
                  <c:v>306.2109375</c:v>
                </c:pt>
                <c:pt idx="118738">
                  <c:v>306.21354166666669</c:v>
                </c:pt>
                <c:pt idx="118739">
                  <c:v>306.21614583333331</c:v>
                </c:pt>
                <c:pt idx="118740">
                  <c:v>306.21875</c:v>
                </c:pt>
                <c:pt idx="118741">
                  <c:v>306.22135416666669</c:v>
                </c:pt>
                <c:pt idx="118742">
                  <c:v>306.22395833333331</c:v>
                </c:pt>
                <c:pt idx="118743">
                  <c:v>306.2265625</c:v>
                </c:pt>
                <c:pt idx="118744">
                  <c:v>306.22916666666669</c:v>
                </c:pt>
                <c:pt idx="118745">
                  <c:v>306.23177083333331</c:v>
                </c:pt>
                <c:pt idx="118746">
                  <c:v>306.234375</c:v>
                </c:pt>
                <c:pt idx="118747">
                  <c:v>306.23697916666669</c:v>
                </c:pt>
                <c:pt idx="118748">
                  <c:v>306.23958333333331</c:v>
                </c:pt>
                <c:pt idx="118749">
                  <c:v>306.2421875</c:v>
                </c:pt>
                <c:pt idx="118750">
                  <c:v>306.24479166666669</c:v>
                </c:pt>
                <c:pt idx="118751">
                  <c:v>306.24739583333331</c:v>
                </c:pt>
                <c:pt idx="118752">
                  <c:v>306.25</c:v>
                </c:pt>
                <c:pt idx="118753">
                  <c:v>306.25260416666669</c:v>
                </c:pt>
                <c:pt idx="118754">
                  <c:v>306.25520833333331</c:v>
                </c:pt>
                <c:pt idx="118755">
                  <c:v>306.2578125</c:v>
                </c:pt>
                <c:pt idx="118756">
                  <c:v>306.26041666666669</c:v>
                </c:pt>
                <c:pt idx="118757">
                  <c:v>306.26302083333331</c:v>
                </c:pt>
                <c:pt idx="118758">
                  <c:v>306.265625</c:v>
                </c:pt>
                <c:pt idx="118759">
                  <c:v>306.26822916666669</c:v>
                </c:pt>
                <c:pt idx="118760">
                  <c:v>306.27083333333331</c:v>
                </c:pt>
                <c:pt idx="118761">
                  <c:v>306.2734375</c:v>
                </c:pt>
                <c:pt idx="118762">
                  <c:v>306.27604166666669</c:v>
                </c:pt>
                <c:pt idx="118763">
                  <c:v>306.27864583333331</c:v>
                </c:pt>
                <c:pt idx="118764">
                  <c:v>306.28125</c:v>
                </c:pt>
                <c:pt idx="118765">
                  <c:v>306.28385416666669</c:v>
                </c:pt>
                <c:pt idx="118766">
                  <c:v>306.28645833333331</c:v>
                </c:pt>
                <c:pt idx="118767">
                  <c:v>306.2890625</c:v>
                </c:pt>
                <c:pt idx="118768">
                  <c:v>306.29166666666669</c:v>
                </c:pt>
                <c:pt idx="118769">
                  <c:v>306.29427083333331</c:v>
                </c:pt>
                <c:pt idx="118770">
                  <c:v>306.296875</c:v>
                </c:pt>
                <c:pt idx="118771">
                  <c:v>306.29947916666669</c:v>
                </c:pt>
                <c:pt idx="118772">
                  <c:v>306.30208333333331</c:v>
                </c:pt>
                <c:pt idx="118773">
                  <c:v>306.3046875</c:v>
                </c:pt>
                <c:pt idx="118774">
                  <c:v>306.30729166666669</c:v>
                </c:pt>
                <c:pt idx="118775">
                  <c:v>306.30989583333331</c:v>
                </c:pt>
                <c:pt idx="118776">
                  <c:v>306.3125</c:v>
                </c:pt>
                <c:pt idx="118777">
                  <c:v>306.31510416666669</c:v>
                </c:pt>
                <c:pt idx="118778">
                  <c:v>306.31770833333331</c:v>
                </c:pt>
                <c:pt idx="118779">
                  <c:v>306.3203125</c:v>
                </c:pt>
                <c:pt idx="118780">
                  <c:v>306.32291666666669</c:v>
                </c:pt>
                <c:pt idx="118781">
                  <c:v>306.32552083333331</c:v>
                </c:pt>
                <c:pt idx="118782">
                  <c:v>306.328125</c:v>
                </c:pt>
                <c:pt idx="118783">
                  <c:v>306.33072916666669</c:v>
                </c:pt>
                <c:pt idx="118784">
                  <c:v>306.33333333333331</c:v>
                </c:pt>
                <c:pt idx="118785">
                  <c:v>306.3359375</c:v>
                </c:pt>
                <c:pt idx="118786">
                  <c:v>306.33854166666669</c:v>
                </c:pt>
                <c:pt idx="118787">
                  <c:v>306.34114583333331</c:v>
                </c:pt>
                <c:pt idx="118788">
                  <c:v>306.34375</c:v>
                </c:pt>
                <c:pt idx="118789">
                  <c:v>306.34635416666669</c:v>
                </c:pt>
                <c:pt idx="118790">
                  <c:v>306.34895833333331</c:v>
                </c:pt>
                <c:pt idx="118791">
                  <c:v>306.3515625</c:v>
                </c:pt>
                <c:pt idx="118792">
                  <c:v>306.35416666666669</c:v>
                </c:pt>
                <c:pt idx="118793">
                  <c:v>306.35677083333331</c:v>
                </c:pt>
                <c:pt idx="118794">
                  <c:v>306.359375</c:v>
                </c:pt>
                <c:pt idx="118795">
                  <c:v>306.36197916666669</c:v>
                </c:pt>
                <c:pt idx="118796">
                  <c:v>306.36458333333331</c:v>
                </c:pt>
                <c:pt idx="118797">
                  <c:v>306.3671875</c:v>
                </c:pt>
                <c:pt idx="118798">
                  <c:v>306.36979166666669</c:v>
                </c:pt>
                <c:pt idx="118799">
                  <c:v>306.37239583333331</c:v>
                </c:pt>
                <c:pt idx="118800">
                  <c:v>306.375</c:v>
                </c:pt>
                <c:pt idx="118801">
                  <c:v>306.37760416666669</c:v>
                </c:pt>
                <c:pt idx="118802">
                  <c:v>306.38020833333331</c:v>
                </c:pt>
                <c:pt idx="118803">
                  <c:v>306.3828125</c:v>
                </c:pt>
                <c:pt idx="118804">
                  <c:v>306.38541666666669</c:v>
                </c:pt>
                <c:pt idx="118805">
                  <c:v>306.38802083333331</c:v>
                </c:pt>
                <c:pt idx="118806">
                  <c:v>306.390625</c:v>
                </c:pt>
                <c:pt idx="118807">
                  <c:v>306.39322916666669</c:v>
                </c:pt>
                <c:pt idx="118808">
                  <c:v>306.39583333333331</c:v>
                </c:pt>
                <c:pt idx="118809">
                  <c:v>306.3984375</c:v>
                </c:pt>
                <c:pt idx="118810">
                  <c:v>306.40104166666669</c:v>
                </c:pt>
                <c:pt idx="118811">
                  <c:v>306.40364583333331</c:v>
                </c:pt>
                <c:pt idx="118812">
                  <c:v>306.40625</c:v>
                </c:pt>
                <c:pt idx="118813">
                  <c:v>306.40885416666669</c:v>
                </c:pt>
                <c:pt idx="118814">
                  <c:v>306.41145833333331</c:v>
                </c:pt>
                <c:pt idx="118815">
                  <c:v>306.4140625</c:v>
                </c:pt>
                <c:pt idx="118816">
                  <c:v>306.41666666666669</c:v>
                </c:pt>
                <c:pt idx="118817">
                  <c:v>306.41927083333331</c:v>
                </c:pt>
                <c:pt idx="118818">
                  <c:v>306.421875</c:v>
                </c:pt>
                <c:pt idx="118819">
                  <c:v>306.42447916666669</c:v>
                </c:pt>
                <c:pt idx="118820">
                  <c:v>306.42708333333331</c:v>
                </c:pt>
                <c:pt idx="118821">
                  <c:v>306.4296875</c:v>
                </c:pt>
                <c:pt idx="118822">
                  <c:v>306.43229166666669</c:v>
                </c:pt>
                <c:pt idx="118823">
                  <c:v>306.43489583333331</c:v>
                </c:pt>
                <c:pt idx="118824">
                  <c:v>306.4375</c:v>
                </c:pt>
                <c:pt idx="118825">
                  <c:v>306.44010416666669</c:v>
                </c:pt>
                <c:pt idx="118826">
                  <c:v>306.44270833333331</c:v>
                </c:pt>
                <c:pt idx="118827">
                  <c:v>306.4453125</c:v>
                </c:pt>
                <c:pt idx="118828">
                  <c:v>306.44791666666669</c:v>
                </c:pt>
                <c:pt idx="118829">
                  <c:v>306.45052083333331</c:v>
                </c:pt>
                <c:pt idx="118830">
                  <c:v>306.453125</c:v>
                </c:pt>
                <c:pt idx="118831">
                  <c:v>306.45572916666669</c:v>
                </c:pt>
                <c:pt idx="118832">
                  <c:v>306.45833333333331</c:v>
                </c:pt>
                <c:pt idx="118833">
                  <c:v>306.4609375</c:v>
                </c:pt>
                <c:pt idx="118834">
                  <c:v>306.46354166666669</c:v>
                </c:pt>
                <c:pt idx="118835">
                  <c:v>306.46614583333331</c:v>
                </c:pt>
                <c:pt idx="118836">
                  <c:v>306.46875</c:v>
                </c:pt>
                <c:pt idx="118837">
                  <c:v>306.47135416666669</c:v>
                </c:pt>
                <c:pt idx="118838">
                  <c:v>306.47395833333331</c:v>
                </c:pt>
                <c:pt idx="118839">
                  <c:v>306.4765625</c:v>
                </c:pt>
                <c:pt idx="118840">
                  <c:v>306.47916666666669</c:v>
                </c:pt>
                <c:pt idx="118841">
                  <c:v>306.48177083333331</c:v>
                </c:pt>
                <c:pt idx="118842">
                  <c:v>306.484375</c:v>
                </c:pt>
                <c:pt idx="118843">
                  <c:v>306.48697916666669</c:v>
                </c:pt>
                <c:pt idx="118844">
                  <c:v>306.48958333333331</c:v>
                </c:pt>
                <c:pt idx="118845">
                  <c:v>306.4921875</c:v>
                </c:pt>
                <c:pt idx="118846">
                  <c:v>306.49479166666669</c:v>
                </c:pt>
                <c:pt idx="118847">
                  <c:v>306.49739583333331</c:v>
                </c:pt>
                <c:pt idx="118848">
                  <c:v>306.5</c:v>
                </c:pt>
                <c:pt idx="118849">
                  <c:v>306.50260416666669</c:v>
                </c:pt>
                <c:pt idx="118850">
                  <c:v>306.50520833333331</c:v>
                </c:pt>
                <c:pt idx="118851">
                  <c:v>306.5078125</c:v>
                </c:pt>
                <c:pt idx="118852">
                  <c:v>306.51041666666669</c:v>
                </c:pt>
                <c:pt idx="118853">
                  <c:v>306.51302083333331</c:v>
                </c:pt>
                <c:pt idx="118854">
                  <c:v>306.515625</c:v>
                </c:pt>
                <c:pt idx="118855">
                  <c:v>306.51822916666669</c:v>
                </c:pt>
                <c:pt idx="118856">
                  <c:v>306.52083333333331</c:v>
                </c:pt>
                <c:pt idx="118857">
                  <c:v>306.5234375</c:v>
                </c:pt>
                <c:pt idx="118858">
                  <c:v>306.52604166666669</c:v>
                </c:pt>
                <c:pt idx="118859">
                  <c:v>306.52864583333331</c:v>
                </c:pt>
                <c:pt idx="118860">
                  <c:v>306.53125</c:v>
                </c:pt>
                <c:pt idx="118861">
                  <c:v>306.53385416666669</c:v>
                </c:pt>
                <c:pt idx="118862">
                  <c:v>306.53645833333331</c:v>
                </c:pt>
                <c:pt idx="118863">
                  <c:v>306.5390625</c:v>
                </c:pt>
                <c:pt idx="118864">
                  <c:v>306.54166666666669</c:v>
                </c:pt>
                <c:pt idx="118865">
                  <c:v>306.54427083333331</c:v>
                </c:pt>
                <c:pt idx="118866">
                  <c:v>306.546875</c:v>
                </c:pt>
                <c:pt idx="118867">
                  <c:v>306.54947916666669</c:v>
                </c:pt>
                <c:pt idx="118868">
                  <c:v>306.55208333333331</c:v>
                </c:pt>
                <c:pt idx="118869">
                  <c:v>306.5546875</c:v>
                </c:pt>
                <c:pt idx="118870">
                  <c:v>306.55729166666669</c:v>
                </c:pt>
                <c:pt idx="118871">
                  <c:v>306.55989583333331</c:v>
                </c:pt>
                <c:pt idx="118872">
                  <c:v>306.5625</c:v>
                </c:pt>
                <c:pt idx="118873">
                  <c:v>306.56510416666669</c:v>
                </c:pt>
                <c:pt idx="118874">
                  <c:v>306.56770833333331</c:v>
                </c:pt>
                <c:pt idx="118875">
                  <c:v>306.5703125</c:v>
                </c:pt>
                <c:pt idx="118876">
                  <c:v>306.57291666666669</c:v>
                </c:pt>
                <c:pt idx="118877">
                  <c:v>306.57552083333331</c:v>
                </c:pt>
                <c:pt idx="118878">
                  <c:v>306.578125</c:v>
                </c:pt>
                <c:pt idx="118879">
                  <c:v>306.58072916666669</c:v>
                </c:pt>
                <c:pt idx="118880">
                  <c:v>306.58333333333331</c:v>
                </c:pt>
                <c:pt idx="118881">
                  <c:v>306.5859375</c:v>
                </c:pt>
                <c:pt idx="118882">
                  <c:v>306.58854166666669</c:v>
                </c:pt>
                <c:pt idx="118883">
                  <c:v>306.59114583333331</c:v>
                </c:pt>
                <c:pt idx="118884">
                  <c:v>306.59375</c:v>
                </c:pt>
                <c:pt idx="118885">
                  <c:v>306.59635416666669</c:v>
                </c:pt>
                <c:pt idx="118886">
                  <c:v>306.59895833333331</c:v>
                </c:pt>
                <c:pt idx="118887">
                  <c:v>306.6015625</c:v>
                </c:pt>
                <c:pt idx="118888">
                  <c:v>306.60416666666669</c:v>
                </c:pt>
                <c:pt idx="118889">
                  <c:v>306.60677083333331</c:v>
                </c:pt>
                <c:pt idx="118890">
                  <c:v>306.609375</c:v>
                </c:pt>
                <c:pt idx="118891">
                  <c:v>306.61197916666669</c:v>
                </c:pt>
                <c:pt idx="118892">
                  <c:v>306.61458333333331</c:v>
                </c:pt>
                <c:pt idx="118893">
                  <c:v>306.6171875</c:v>
                </c:pt>
                <c:pt idx="118894">
                  <c:v>306.61979166666669</c:v>
                </c:pt>
                <c:pt idx="118895">
                  <c:v>306.62239583333331</c:v>
                </c:pt>
                <c:pt idx="118896">
                  <c:v>306.625</c:v>
                </c:pt>
                <c:pt idx="118897">
                  <c:v>306.62760416666669</c:v>
                </c:pt>
                <c:pt idx="118898">
                  <c:v>306.63020833333331</c:v>
                </c:pt>
                <c:pt idx="118899">
                  <c:v>306.6328125</c:v>
                </c:pt>
                <c:pt idx="118900">
                  <c:v>306.63541666666669</c:v>
                </c:pt>
                <c:pt idx="118901">
                  <c:v>306.63802083333331</c:v>
                </c:pt>
                <c:pt idx="118902">
                  <c:v>306.640625</c:v>
                </c:pt>
                <c:pt idx="118903">
                  <c:v>306.64322916666669</c:v>
                </c:pt>
                <c:pt idx="118904">
                  <c:v>306.64583333333331</c:v>
                </c:pt>
                <c:pt idx="118905">
                  <c:v>306.6484375</c:v>
                </c:pt>
                <c:pt idx="118906">
                  <c:v>306.65104166666669</c:v>
                </c:pt>
                <c:pt idx="118907">
                  <c:v>306.65364583333331</c:v>
                </c:pt>
                <c:pt idx="118908">
                  <c:v>306.65625</c:v>
                </c:pt>
                <c:pt idx="118909">
                  <c:v>306.65885416666669</c:v>
                </c:pt>
                <c:pt idx="118910">
                  <c:v>306.66145833333331</c:v>
                </c:pt>
                <c:pt idx="118911">
                  <c:v>306.6640625</c:v>
                </c:pt>
                <c:pt idx="118912">
                  <c:v>306.66666666666669</c:v>
                </c:pt>
                <c:pt idx="118913">
                  <c:v>306.66927083333331</c:v>
                </c:pt>
                <c:pt idx="118914">
                  <c:v>306.671875</c:v>
                </c:pt>
                <c:pt idx="118915">
                  <c:v>306.67447916666669</c:v>
                </c:pt>
                <c:pt idx="118916">
                  <c:v>306.67708333333331</c:v>
                </c:pt>
                <c:pt idx="118917">
                  <c:v>306.6796875</c:v>
                </c:pt>
                <c:pt idx="118918">
                  <c:v>306.68229166666669</c:v>
                </c:pt>
                <c:pt idx="118919">
                  <c:v>306.68489583333331</c:v>
                </c:pt>
                <c:pt idx="118920">
                  <c:v>306.6875</c:v>
                </c:pt>
                <c:pt idx="118921">
                  <c:v>306.69010416666669</c:v>
                </c:pt>
                <c:pt idx="118922">
                  <c:v>306.69270833333331</c:v>
                </c:pt>
                <c:pt idx="118923">
                  <c:v>306.6953125</c:v>
                </c:pt>
                <c:pt idx="118924">
                  <c:v>306.69791666666669</c:v>
                </c:pt>
                <c:pt idx="118925">
                  <c:v>306.70052083333331</c:v>
                </c:pt>
                <c:pt idx="118926">
                  <c:v>306.703125</c:v>
                </c:pt>
                <c:pt idx="118927">
                  <c:v>306.70572916666669</c:v>
                </c:pt>
                <c:pt idx="118928">
                  <c:v>306.70833333333331</c:v>
                </c:pt>
                <c:pt idx="118929">
                  <c:v>306.7109375</c:v>
                </c:pt>
                <c:pt idx="118930">
                  <c:v>306.71354166666669</c:v>
                </c:pt>
                <c:pt idx="118931">
                  <c:v>306.71614583333331</c:v>
                </c:pt>
                <c:pt idx="118932">
                  <c:v>306.71875</c:v>
                </c:pt>
                <c:pt idx="118933">
                  <c:v>306.72135416666669</c:v>
                </c:pt>
                <c:pt idx="118934">
                  <c:v>306.72395833333331</c:v>
                </c:pt>
                <c:pt idx="118935">
                  <c:v>306.7265625</c:v>
                </c:pt>
                <c:pt idx="118936">
                  <c:v>306.72916666666669</c:v>
                </c:pt>
                <c:pt idx="118937">
                  <c:v>306.73177083333331</c:v>
                </c:pt>
                <c:pt idx="118938">
                  <c:v>306.734375</c:v>
                </c:pt>
                <c:pt idx="118939">
                  <c:v>306.73697916666669</c:v>
                </c:pt>
                <c:pt idx="118940">
                  <c:v>306.73958333333331</c:v>
                </c:pt>
                <c:pt idx="118941">
                  <c:v>306.7421875</c:v>
                </c:pt>
                <c:pt idx="118942">
                  <c:v>306.74479166666669</c:v>
                </c:pt>
                <c:pt idx="118943">
                  <c:v>306.74739583333331</c:v>
                </c:pt>
                <c:pt idx="118944">
                  <c:v>306.75</c:v>
                </c:pt>
                <c:pt idx="118945">
                  <c:v>306.75260416666669</c:v>
                </c:pt>
                <c:pt idx="118946">
                  <c:v>306.75520833333331</c:v>
                </c:pt>
                <c:pt idx="118947">
                  <c:v>306.7578125</c:v>
                </c:pt>
                <c:pt idx="118948">
                  <c:v>306.76041666666669</c:v>
                </c:pt>
                <c:pt idx="118949">
                  <c:v>306.76302083333331</c:v>
                </c:pt>
                <c:pt idx="118950">
                  <c:v>306.765625</c:v>
                </c:pt>
                <c:pt idx="118951">
                  <c:v>306.76822916666669</c:v>
                </c:pt>
                <c:pt idx="118952">
                  <c:v>306.77083333333331</c:v>
                </c:pt>
                <c:pt idx="118953">
                  <c:v>306.7734375</c:v>
                </c:pt>
                <c:pt idx="118954">
                  <c:v>306.77604166666669</c:v>
                </c:pt>
                <c:pt idx="118955">
                  <c:v>306.77864583333331</c:v>
                </c:pt>
                <c:pt idx="118956">
                  <c:v>306.78125</c:v>
                </c:pt>
                <c:pt idx="118957">
                  <c:v>306.78385416666669</c:v>
                </c:pt>
                <c:pt idx="118958">
                  <c:v>306.78645833333331</c:v>
                </c:pt>
                <c:pt idx="118959">
                  <c:v>306.7890625</c:v>
                </c:pt>
                <c:pt idx="118960">
                  <c:v>306.79166666666669</c:v>
                </c:pt>
                <c:pt idx="118961">
                  <c:v>306.79427083333331</c:v>
                </c:pt>
                <c:pt idx="118962">
                  <c:v>306.796875</c:v>
                </c:pt>
                <c:pt idx="118963">
                  <c:v>306.79947916666669</c:v>
                </c:pt>
                <c:pt idx="118964">
                  <c:v>306.80208333333331</c:v>
                </c:pt>
                <c:pt idx="118965">
                  <c:v>306.8046875</c:v>
                </c:pt>
                <c:pt idx="118966">
                  <c:v>306.80729166666669</c:v>
                </c:pt>
                <c:pt idx="118967">
                  <c:v>306.80989583333331</c:v>
                </c:pt>
                <c:pt idx="118968">
                  <c:v>306.8125</c:v>
                </c:pt>
                <c:pt idx="118969">
                  <c:v>306.81510416666669</c:v>
                </c:pt>
                <c:pt idx="118970">
                  <c:v>306.81770833333331</c:v>
                </c:pt>
                <c:pt idx="118971">
                  <c:v>306.8203125</c:v>
                </c:pt>
                <c:pt idx="118972">
                  <c:v>306.82291666666669</c:v>
                </c:pt>
                <c:pt idx="118973">
                  <c:v>306.82552083333331</c:v>
                </c:pt>
                <c:pt idx="118974">
                  <c:v>306.828125</c:v>
                </c:pt>
                <c:pt idx="118975">
                  <c:v>306.83072916666669</c:v>
                </c:pt>
                <c:pt idx="118976">
                  <c:v>306.83333333333331</c:v>
                </c:pt>
                <c:pt idx="118977">
                  <c:v>306.8359375</c:v>
                </c:pt>
                <c:pt idx="118978">
                  <c:v>306.83854166666669</c:v>
                </c:pt>
                <c:pt idx="118979">
                  <c:v>306.84114583333331</c:v>
                </c:pt>
                <c:pt idx="118980">
                  <c:v>306.84375</c:v>
                </c:pt>
                <c:pt idx="118981">
                  <c:v>306.84635416666669</c:v>
                </c:pt>
                <c:pt idx="118982">
                  <c:v>306.84895833333331</c:v>
                </c:pt>
                <c:pt idx="118983">
                  <c:v>306.8515625</c:v>
                </c:pt>
                <c:pt idx="118984">
                  <c:v>306.85416666666669</c:v>
                </c:pt>
                <c:pt idx="118985">
                  <c:v>306.85677083333331</c:v>
                </c:pt>
                <c:pt idx="118986">
                  <c:v>306.859375</c:v>
                </c:pt>
                <c:pt idx="118987">
                  <c:v>306.86197916666669</c:v>
                </c:pt>
                <c:pt idx="118988">
                  <c:v>306.86458333333331</c:v>
                </c:pt>
                <c:pt idx="118989">
                  <c:v>306.8671875</c:v>
                </c:pt>
                <c:pt idx="118990">
                  <c:v>306.86979166666669</c:v>
                </c:pt>
                <c:pt idx="118991">
                  <c:v>306.87239583333331</c:v>
                </c:pt>
                <c:pt idx="118992">
                  <c:v>306.875</c:v>
                </c:pt>
                <c:pt idx="118993">
                  <c:v>306.87760416666669</c:v>
                </c:pt>
                <c:pt idx="118994">
                  <c:v>306.88020833333331</c:v>
                </c:pt>
                <c:pt idx="118995">
                  <c:v>306.8828125</c:v>
                </c:pt>
                <c:pt idx="118996">
                  <c:v>306.88541666666669</c:v>
                </c:pt>
                <c:pt idx="118997">
                  <c:v>306.88802083333331</c:v>
                </c:pt>
                <c:pt idx="118998">
                  <c:v>306.890625</c:v>
                </c:pt>
                <c:pt idx="118999">
                  <c:v>306.89322916666669</c:v>
                </c:pt>
                <c:pt idx="119000">
                  <c:v>306.89583333333331</c:v>
                </c:pt>
                <c:pt idx="119001">
                  <c:v>306.8984375</c:v>
                </c:pt>
                <c:pt idx="119002">
                  <c:v>306.90104166666669</c:v>
                </c:pt>
                <c:pt idx="119003">
                  <c:v>306.90364583333331</c:v>
                </c:pt>
                <c:pt idx="119004">
                  <c:v>306.90625</c:v>
                </c:pt>
                <c:pt idx="119005">
                  <c:v>306.90885416666669</c:v>
                </c:pt>
                <c:pt idx="119006">
                  <c:v>306.91145833333331</c:v>
                </c:pt>
                <c:pt idx="119007">
                  <c:v>306.9140625</c:v>
                </c:pt>
                <c:pt idx="119008">
                  <c:v>306.91666666666669</c:v>
                </c:pt>
                <c:pt idx="119009">
                  <c:v>306.91927083333331</c:v>
                </c:pt>
                <c:pt idx="119010">
                  <c:v>306.921875</c:v>
                </c:pt>
                <c:pt idx="119011">
                  <c:v>306.92447916666669</c:v>
                </c:pt>
                <c:pt idx="119012">
                  <c:v>306.92708333333331</c:v>
                </c:pt>
                <c:pt idx="119013">
                  <c:v>306.9296875</c:v>
                </c:pt>
                <c:pt idx="119014">
                  <c:v>306.93229166666669</c:v>
                </c:pt>
                <c:pt idx="119015">
                  <c:v>306.93489583333331</c:v>
                </c:pt>
                <c:pt idx="119016">
                  <c:v>306.9375</c:v>
                </c:pt>
                <c:pt idx="119017">
                  <c:v>306.94010416666669</c:v>
                </c:pt>
                <c:pt idx="119018">
                  <c:v>306.94270833333331</c:v>
                </c:pt>
                <c:pt idx="119019">
                  <c:v>306.9453125</c:v>
                </c:pt>
                <c:pt idx="119020">
                  <c:v>306.94791666666669</c:v>
                </c:pt>
                <c:pt idx="119021">
                  <c:v>306.95052083333331</c:v>
                </c:pt>
                <c:pt idx="119022">
                  <c:v>306.953125</c:v>
                </c:pt>
                <c:pt idx="119023">
                  <c:v>306.95572916666669</c:v>
                </c:pt>
                <c:pt idx="119024">
                  <c:v>306.95833333333331</c:v>
                </c:pt>
                <c:pt idx="119025">
                  <c:v>306.9609375</c:v>
                </c:pt>
                <c:pt idx="119026">
                  <c:v>306.96354166666669</c:v>
                </c:pt>
                <c:pt idx="119027">
                  <c:v>306.96614583333331</c:v>
                </c:pt>
                <c:pt idx="119028">
                  <c:v>306.96875</c:v>
                </c:pt>
                <c:pt idx="119029">
                  <c:v>306.97135416666669</c:v>
                </c:pt>
                <c:pt idx="119030">
                  <c:v>306.97395833333331</c:v>
                </c:pt>
                <c:pt idx="119031">
                  <c:v>306.9765625</c:v>
                </c:pt>
                <c:pt idx="119032">
                  <c:v>306.97916666666669</c:v>
                </c:pt>
                <c:pt idx="119033">
                  <c:v>306.98177083333331</c:v>
                </c:pt>
                <c:pt idx="119034">
                  <c:v>306.984375</c:v>
                </c:pt>
                <c:pt idx="119035">
                  <c:v>306.98697916666669</c:v>
                </c:pt>
                <c:pt idx="119036">
                  <c:v>306.98958333333331</c:v>
                </c:pt>
                <c:pt idx="119037">
                  <c:v>306.9921875</c:v>
                </c:pt>
                <c:pt idx="119038">
                  <c:v>306.99479166666669</c:v>
                </c:pt>
                <c:pt idx="119039">
                  <c:v>306.99739583333331</c:v>
                </c:pt>
                <c:pt idx="119040">
                  <c:v>307</c:v>
                </c:pt>
                <c:pt idx="119041">
                  <c:v>307.00260416666669</c:v>
                </c:pt>
                <c:pt idx="119042">
                  <c:v>307.00520833333331</c:v>
                </c:pt>
                <c:pt idx="119043">
                  <c:v>307.0078125</c:v>
                </c:pt>
                <c:pt idx="119044">
                  <c:v>307.01041666666669</c:v>
                </c:pt>
                <c:pt idx="119045">
                  <c:v>307.01302083333331</c:v>
                </c:pt>
                <c:pt idx="119046">
                  <c:v>307.015625</c:v>
                </c:pt>
                <c:pt idx="119047">
                  <c:v>307.01822916666669</c:v>
                </c:pt>
                <c:pt idx="119048">
                  <c:v>307.02083333333331</c:v>
                </c:pt>
                <c:pt idx="119049">
                  <c:v>307.0234375</c:v>
                </c:pt>
                <c:pt idx="119050">
                  <c:v>307.02604166666669</c:v>
                </c:pt>
                <c:pt idx="119051">
                  <c:v>307.02864583333331</c:v>
                </c:pt>
                <c:pt idx="119052">
                  <c:v>307.03125</c:v>
                </c:pt>
                <c:pt idx="119053">
                  <c:v>307.03385416666669</c:v>
                </c:pt>
                <c:pt idx="119054">
                  <c:v>307.03645833333331</c:v>
                </c:pt>
                <c:pt idx="119055">
                  <c:v>307.0390625</c:v>
                </c:pt>
                <c:pt idx="119056">
                  <c:v>307.04166666666669</c:v>
                </c:pt>
                <c:pt idx="119057">
                  <c:v>307.04427083333331</c:v>
                </c:pt>
                <c:pt idx="119058">
                  <c:v>307.046875</c:v>
                </c:pt>
                <c:pt idx="119059">
                  <c:v>307.04947916666669</c:v>
                </c:pt>
                <c:pt idx="119060">
                  <c:v>307.05208333333331</c:v>
                </c:pt>
                <c:pt idx="119061">
                  <c:v>307.0546875</c:v>
                </c:pt>
                <c:pt idx="119062">
                  <c:v>307.05729166666669</c:v>
                </c:pt>
                <c:pt idx="119063">
                  <c:v>307.05989583333331</c:v>
                </c:pt>
                <c:pt idx="119064">
                  <c:v>307.0625</c:v>
                </c:pt>
                <c:pt idx="119065">
                  <c:v>307.06510416666669</c:v>
                </c:pt>
                <c:pt idx="119066">
                  <c:v>307.06770833333331</c:v>
                </c:pt>
                <c:pt idx="119067">
                  <c:v>307.0703125</c:v>
                </c:pt>
                <c:pt idx="119068">
                  <c:v>307.07291666666669</c:v>
                </c:pt>
                <c:pt idx="119069">
                  <c:v>307.07552083333331</c:v>
                </c:pt>
                <c:pt idx="119070">
                  <c:v>307.078125</c:v>
                </c:pt>
                <c:pt idx="119071">
                  <c:v>307.08072916666669</c:v>
                </c:pt>
                <c:pt idx="119072">
                  <c:v>307.08333333333331</c:v>
                </c:pt>
                <c:pt idx="119073">
                  <c:v>307.0859375</c:v>
                </c:pt>
                <c:pt idx="119074">
                  <c:v>307.08854166666669</c:v>
                </c:pt>
                <c:pt idx="119075">
                  <c:v>307.09114583333331</c:v>
                </c:pt>
                <c:pt idx="119076">
                  <c:v>307.09375</c:v>
                </c:pt>
                <c:pt idx="119077">
                  <c:v>307.09635416666669</c:v>
                </c:pt>
                <c:pt idx="119078">
                  <c:v>307.09895833333331</c:v>
                </c:pt>
                <c:pt idx="119079">
                  <c:v>307.1015625</c:v>
                </c:pt>
                <c:pt idx="119080">
                  <c:v>307.10416666666669</c:v>
                </c:pt>
                <c:pt idx="119081">
                  <c:v>307.10677083333331</c:v>
                </c:pt>
                <c:pt idx="119082">
                  <c:v>307.109375</c:v>
                </c:pt>
                <c:pt idx="119083">
                  <c:v>307.11197916666669</c:v>
                </c:pt>
                <c:pt idx="119084">
                  <c:v>307.11458333333331</c:v>
                </c:pt>
                <c:pt idx="119085">
                  <c:v>307.1171875</c:v>
                </c:pt>
                <c:pt idx="119086">
                  <c:v>307.11979166666669</c:v>
                </c:pt>
                <c:pt idx="119087">
                  <c:v>307.12239583333331</c:v>
                </c:pt>
                <c:pt idx="119088">
                  <c:v>307.125</c:v>
                </c:pt>
                <c:pt idx="119089">
                  <c:v>307.12760416666669</c:v>
                </c:pt>
                <c:pt idx="119090">
                  <c:v>307.13020833333331</c:v>
                </c:pt>
                <c:pt idx="119091">
                  <c:v>307.1328125</c:v>
                </c:pt>
                <c:pt idx="119092">
                  <c:v>307.13541666666669</c:v>
                </c:pt>
                <c:pt idx="119093">
                  <c:v>307.13802083333331</c:v>
                </c:pt>
                <c:pt idx="119094">
                  <c:v>307.140625</c:v>
                </c:pt>
                <c:pt idx="119095">
                  <c:v>307.14322916666669</c:v>
                </c:pt>
                <c:pt idx="119096">
                  <c:v>307.14583333333331</c:v>
                </c:pt>
                <c:pt idx="119097">
                  <c:v>307.1484375</c:v>
                </c:pt>
                <c:pt idx="119098">
                  <c:v>307.15104166666669</c:v>
                </c:pt>
                <c:pt idx="119099">
                  <c:v>307.15364583333331</c:v>
                </c:pt>
                <c:pt idx="119100">
                  <c:v>307.15625</c:v>
                </c:pt>
                <c:pt idx="119101">
                  <c:v>307.15885416666669</c:v>
                </c:pt>
                <c:pt idx="119102">
                  <c:v>307.16145833333331</c:v>
                </c:pt>
                <c:pt idx="119103">
                  <c:v>307.1640625</c:v>
                </c:pt>
                <c:pt idx="119104">
                  <c:v>307.16666666666669</c:v>
                </c:pt>
                <c:pt idx="119105">
                  <c:v>307.16927083333331</c:v>
                </c:pt>
                <c:pt idx="119106">
                  <c:v>307.171875</c:v>
                </c:pt>
                <c:pt idx="119107">
                  <c:v>307.17447916666669</c:v>
                </c:pt>
                <c:pt idx="119108">
                  <c:v>307.17708333333331</c:v>
                </c:pt>
                <c:pt idx="119109">
                  <c:v>307.1796875</c:v>
                </c:pt>
                <c:pt idx="119110">
                  <c:v>307.18229166666669</c:v>
                </c:pt>
                <c:pt idx="119111">
                  <c:v>307.18489583333331</c:v>
                </c:pt>
                <c:pt idx="119112">
                  <c:v>307.1875</c:v>
                </c:pt>
                <c:pt idx="119113">
                  <c:v>307.19010416666669</c:v>
                </c:pt>
                <c:pt idx="119114">
                  <c:v>307.19270833333331</c:v>
                </c:pt>
                <c:pt idx="119115">
                  <c:v>307.1953125</c:v>
                </c:pt>
                <c:pt idx="119116">
                  <c:v>307.19791666666669</c:v>
                </c:pt>
                <c:pt idx="119117">
                  <c:v>307.20052083333331</c:v>
                </c:pt>
                <c:pt idx="119118">
                  <c:v>307.203125</c:v>
                </c:pt>
                <c:pt idx="119119">
                  <c:v>307.20572916666669</c:v>
                </c:pt>
                <c:pt idx="119120">
                  <c:v>307.20833333333331</c:v>
                </c:pt>
                <c:pt idx="119121">
                  <c:v>307.2109375</c:v>
                </c:pt>
                <c:pt idx="119122">
                  <c:v>307.21354166666669</c:v>
                </c:pt>
                <c:pt idx="119123">
                  <c:v>307.21614583333331</c:v>
                </c:pt>
                <c:pt idx="119124">
                  <c:v>307.21875</c:v>
                </c:pt>
                <c:pt idx="119125">
                  <c:v>307.22135416666669</c:v>
                </c:pt>
                <c:pt idx="119126">
                  <c:v>307.22395833333331</c:v>
                </c:pt>
                <c:pt idx="119127">
                  <c:v>307.2265625</c:v>
                </c:pt>
                <c:pt idx="119128">
                  <c:v>307.22916666666669</c:v>
                </c:pt>
                <c:pt idx="119129">
                  <c:v>307.23177083333331</c:v>
                </c:pt>
                <c:pt idx="119130">
                  <c:v>307.234375</c:v>
                </c:pt>
                <c:pt idx="119131">
                  <c:v>307.23697916666669</c:v>
                </c:pt>
                <c:pt idx="119132">
                  <c:v>307.23958333333331</c:v>
                </c:pt>
                <c:pt idx="119133">
                  <c:v>307.2421875</c:v>
                </c:pt>
                <c:pt idx="119134">
                  <c:v>307.24479166666669</c:v>
                </c:pt>
                <c:pt idx="119135">
                  <c:v>307.24739583333331</c:v>
                </c:pt>
                <c:pt idx="119136">
                  <c:v>307.25</c:v>
                </c:pt>
                <c:pt idx="119137">
                  <c:v>307.25260416666669</c:v>
                </c:pt>
                <c:pt idx="119138">
                  <c:v>307.25520833333331</c:v>
                </c:pt>
                <c:pt idx="119139">
                  <c:v>307.2578125</c:v>
                </c:pt>
                <c:pt idx="119140">
                  <c:v>307.26041666666669</c:v>
                </c:pt>
                <c:pt idx="119141">
                  <c:v>307.26302083333331</c:v>
                </c:pt>
                <c:pt idx="119142">
                  <c:v>307.265625</c:v>
                </c:pt>
                <c:pt idx="119143">
                  <c:v>307.26822916666669</c:v>
                </c:pt>
                <c:pt idx="119144">
                  <c:v>307.27083333333331</c:v>
                </c:pt>
                <c:pt idx="119145">
                  <c:v>307.2734375</c:v>
                </c:pt>
                <c:pt idx="119146">
                  <c:v>307.27604166666669</c:v>
                </c:pt>
                <c:pt idx="119147">
                  <c:v>307.27864583333331</c:v>
                </c:pt>
                <c:pt idx="119148">
                  <c:v>307.28125</c:v>
                </c:pt>
                <c:pt idx="119149">
                  <c:v>307.28385416666669</c:v>
                </c:pt>
                <c:pt idx="119150">
                  <c:v>307.28645833333331</c:v>
                </c:pt>
                <c:pt idx="119151">
                  <c:v>307.2890625</c:v>
                </c:pt>
                <c:pt idx="119152">
                  <c:v>307.29166666666669</c:v>
                </c:pt>
                <c:pt idx="119153">
                  <c:v>307.29427083333331</c:v>
                </c:pt>
                <c:pt idx="119154">
                  <c:v>307.296875</c:v>
                </c:pt>
                <c:pt idx="119155">
                  <c:v>307.29947916666669</c:v>
                </c:pt>
                <c:pt idx="119156">
                  <c:v>307.30208333333331</c:v>
                </c:pt>
                <c:pt idx="119157">
                  <c:v>307.3046875</c:v>
                </c:pt>
                <c:pt idx="119158">
                  <c:v>307.30729166666669</c:v>
                </c:pt>
                <c:pt idx="119159">
                  <c:v>307.30989583333331</c:v>
                </c:pt>
                <c:pt idx="119160">
                  <c:v>307.3125</c:v>
                </c:pt>
                <c:pt idx="119161">
                  <c:v>307.31510416666669</c:v>
                </c:pt>
                <c:pt idx="119162">
                  <c:v>307.31770833333331</c:v>
                </c:pt>
                <c:pt idx="119163">
                  <c:v>307.3203125</c:v>
                </c:pt>
                <c:pt idx="119164">
                  <c:v>307.32291666666669</c:v>
                </c:pt>
                <c:pt idx="119165">
                  <c:v>307.32552083333331</c:v>
                </c:pt>
                <c:pt idx="119166">
                  <c:v>307.328125</c:v>
                </c:pt>
                <c:pt idx="119167">
                  <c:v>307.33072916666669</c:v>
                </c:pt>
                <c:pt idx="119168">
                  <c:v>307.33333333333331</c:v>
                </c:pt>
                <c:pt idx="119169">
                  <c:v>307.3359375</c:v>
                </c:pt>
                <c:pt idx="119170">
                  <c:v>307.33854166666669</c:v>
                </c:pt>
                <c:pt idx="119171">
                  <c:v>307.34114583333331</c:v>
                </c:pt>
                <c:pt idx="119172">
                  <c:v>307.34375</c:v>
                </c:pt>
                <c:pt idx="119173">
                  <c:v>307.34635416666669</c:v>
                </c:pt>
                <c:pt idx="119174">
                  <c:v>307.34895833333331</c:v>
                </c:pt>
                <c:pt idx="119175">
                  <c:v>307.3515625</c:v>
                </c:pt>
                <c:pt idx="119176">
                  <c:v>307.35416666666669</c:v>
                </c:pt>
                <c:pt idx="119177">
                  <c:v>307.35677083333331</c:v>
                </c:pt>
                <c:pt idx="119178">
                  <c:v>307.359375</c:v>
                </c:pt>
                <c:pt idx="119179">
                  <c:v>307.36197916666669</c:v>
                </c:pt>
                <c:pt idx="119180">
                  <c:v>307.36458333333331</c:v>
                </c:pt>
                <c:pt idx="119181">
                  <c:v>307.3671875</c:v>
                </c:pt>
                <c:pt idx="119182">
                  <c:v>307.36979166666669</c:v>
                </c:pt>
                <c:pt idx="119183">
                  <c:v>307.37239583333331</c:v>
                </c:pt>
                <c:pt idx="119184">
                  <c:v>307.375</c:v>
                </c:pt>
                <c:pt idx="119185">
                  <c:v>307.37760416666669</c:v>
                </c:pt>
                <c:pt idx="119186">
                  <c:v>307.38020833333331</c:v>
                </c:pt>
                <c:pt idx="119187">
                  <c:v>307.3828125</c:v>
                </c:pt>
                <c:pt idx="119188">
                  <c:v>307.38541666666669</c:v>
                </c:pt>
                <c:pt idx="119189">
                  <c:v>307.38802083333331</c:v>
                </c:pt>
                <c:pt idx="119190">
                  <c:v>307.390625</c:v>
                </c:pt>
                <c:pt idx="119191">
                  <c:v>307.39322916666669</c:v>
                </c:pt>
                <c:pt idx="119192">
                  <c:v>307.39583333333331</c:v>
                </c:pt>
                <c:pt idx="119193">
                  <c:v>307.3984375</c:v>
                </c:pt>
                <c:pt idx="119194">
                  <c:v>307.40104166666669</c:v>
                </c:pt>
                <c:pt idx="119195">
                  <c:v>307.40364583333331</c:v>
                </c:pt>
                <c:pt idx="119196">
                  <c:v>307.40625</c:v>
                </c:pt>
                <c:pt idx="119197">
                  <c:v>307.40885416666669</c:v>
                </c:pt>
                <c:pt idx="119198">
                  <c:v>307.41145833333331</c:v>
                </c:pt>
                <c:pt idx="119199">
                  <c:v>307.4140625</c:v>
                </c:pt>
                <c:pt idx="119200">
                  <c:v>307.41666666666669</c:v>
                </c:pt>
                <c:pt idx="119201">
                  <c:v>307.41927083333331</c:v>
                </c:pt>
                <c:pt idx="119202">
                  <c:v>307.421875</c:v>
                </c:pt>
                <c:pt idx="119203">
                  <c:v>307.42447916666669</c:v>
                </c:pt>
                <c:pt idx="119204">
                  <c:v>307.42708333333331</c:v>
                </c:pt>
                <c:pt idx="119205">
                  <c:v>307.4296875</c:v>
                </c:pt>
                <c:pt idx="119206">
                  <c:v>307.43229166666669</c:v>
                </c:pt>
                <c:pt idx="119207">
                  <c:v>307.43489583333331</c:v>
                </c:pt>
                <c:pt idx="119208">
                  <c:v>307.4375</c:v>
                </c:pt>
                <c:pt idx="119209">
                  <c:v>307.44010416666669</c:v>
                </c:pt>
                <c:pt idx="119210">
                  <c:v>307.44270833333331</c:v>
                </c:pt>
                <c:pt idx="119211">
                  <c:v>307.4453125</c:v>
                </c:pt>
                <c:pt idx="119212">
                  <c:v>307.44791666666669</c:v>
                </c:pt>
                <c:pt idx="119213">
                  <c:v>307.45052083333331</c:v>
                </c:pt>
                <c:pt idx="119214">
                  <c:v>307.453125</c:v>
                </c:pt>
                <c:pt idx="119215">
                  <c:v>307.45572916666669</c:v>
                </c:pt>
                <c:pt idx="119216">
                  <c:v>307.45833333333331</c:v>
                </c:pt>
                <c:pt idx="119217">
                  <c:v>307.4609375</c:v>
                </c:pt>
                <c:pt idx="119218">
                  <c:v>307.46354166666669</c:v>
                </c:pt>
                <c:pt idx="119219">
                  <c:v>307.46614583333331</c:v>
                </c:pt>
                <c:pt idx="119220">
                  <c:v>307.46875</c:v>
                </c:pt>
                <c:pt idx="119221">
                  <c:v>307.47135416666669</c:v>
                </c:pt>
                <c:pt idx="119222">
                  <c:v>307.47395833333331</c:v>
                </c:pt>
                <c:pt idx="119223">
                  <c:v>307.4765625</c:v>
                </c:pt>
                <c:pt idx="119224">
                  <c:v>307.47916666666669</c:v>
                </c:pt>
                <c:pt idx="119225">
                  <c:v>307.48177083333331</c:v>
                </c:pt>
                <c:pt idx="119226">
                  <c:v>307.484375</c:v>
                </c:pt>
                <c:pt idx="119227">
                  <c:v>307.48697916666669</c:v>
                </c:pt>
                <c:pt idx="119228">
                  <c:v>307.48958333333331</c:v>
                </c:pt>
                <c:pt idx="119229">
                  <c:v>307.4921875</c:v>
                </c:pt>
                <c:pt idx="119230">
                  <c:v>307.49479166666669</c:v>
                </c:pt>
                <c:pt idx="119231">
                  <c:v>307.49739583333331</c:v>
                </c:pt>
                <c:pt idx="119232">
                  <c:v>307.5</c:v>
                </c:pt>
                <c:pt idx="119233">
                  <c:v>307.50260416666669</c:v>
                </c:pt>
                <c:pt idx="119234">
                  <c:v>307.50520833333331</c:v>
                </c:pt>
                <c:pt idx="119235">
                  <c:v>307.5078125</c:v>
                </c:pt>
                <c:pt idx="119236">
                  <c:v>307.51041666666669</c:v>
                </c:pt>
                <c:pt idx="119237">
                  <c:v>307.51302083333331</c:v>
                </c:pt>
                <c:pt idx="119238">
                  <c:v>307.515625</c:v>
                </c:pt>
                <c:pt idx="119239">
                  <c:v>307.51822916666669</c:v>
                </c:pt>
                <c:pt idx="119240">
                  <c:v>307.52083333333331</c:v>
                </c:pt>
                <c:pt idx="119241">
                  <c:v>307.5234375</c:v>
                </c:pt>
                <c:pt idx="119242">
                  <c:v>307.52604166666669</c:v>
                </c:pt>
                <c:pt idx="119243">
                  <c:v>307.52864583333331</c:v>
                </c:pt>
                <c:pt idx="119244">
                  <c:v>307.53125</c:v>
                </c:pt>
                <c:pt idx="119245">
                  <c:v>307.53385416666669</c:v>
                </c:pt>
                <c:pt idx="119246">
                  <c:v>307.53645833333331</c:v>
                </c:pt>
                <c:pt idx="119247">
                  <c:v>307.5390625</c:v>
                </c:pt>
                <c:pt idx="119248">
                  <c:v>307.54166666666669</c:v>
                </c:pt>
                <c:pt idx="119249">
                  <c:v>307.54427083333331</c:v>
                </c:pt>
                <c:pt idx="119250">
                  <c:v>307.546875</c:v>
                </c:pt>
                <c:pt idx="119251">
                  <c:v>307.54947916666669</c:v>
                </c:pt>
                <c:pt idx="119252">
                  <c:v>307.55208333333331</c:v>
                </c:pt>
                <c:pt idx="119253">
                  <c:v>307.5546875</c:v>
                </c:pt>
                <c:pt idx="119254">
                  <c:v>307.55729166666669</c:v>
                </c:pt>
                <c:pt idx="119255">
                  <c:v>307.55989583333331</c:v>
                </c:pt>
                <c:pt idx="119256">
                  <c:v>307.5625</c:v>
                </c:pt>
                <c:pt idx="119257">
                  <c:v>307.56510416666669</c:v>
                </c:pt>
                <c:pt idx="119258">
                  <c:v>307.56770833333331</c:v>
                </c:pt>
                <c:pt idx="119259">
                  <c:v>307.5703125</c:v>
                </c:pt>
                <c:pt idx="119260">
                  <c:v>307.57291666666669</c:v>
                </c:pt>
                <c:pt idx="119261">
                  <c:v>307.57552083333331</c:v>
                </c:pt>
                <c:pt idx="119262">
                  <c:v>307.578125</c:v>
                </c:pt>
                <c:pt idx="119263">
                  <c:v>307.58072916666669</c:v>
                </c:pt>
                <c:pt idx="119264">
                  <c:v>307.58333333333331</c:v>
                </c:pt>
                <c:pt idx="119265">
                  <c:v>307.5859375</c:v>
                </c:pt>
                <c:pt idx="119266">
                  <c:v>307.58854166666669</c:v>
                </c:pt>
                <c:pt idx="119267">
                  <c:v>307.59114583333331</c:v>
                </c:pt>
                <c:pt idx="119268">
                  <c:v>307.59375</c:v>
                </c:pt>
                <c:pt idx="119269">
                  <c:v>307.59635416666669</c:v>
                </c:pt>
                <c:pt idx="119270">
                  <c:v>307.59895833333331</c:v>
                </c:pt>
                <c:pt idx="119271">
                  <c:v>307.6015625</c:v>
                </c:pt>
                <c:pt idx="119272">
                  <c:v>307.60416666666669</c:v>
                </c:pt>
                <c:pt idx="119273">
                  <c:v>307.60677083333331</c:v>
                </c:pt>
                <c:pt idx="119274">
                  <c:v>307.609375</c:v>
                </c:pt>
                <c:pt idx="119275">
                  <c:v>307.61197916666669</c:v>
                </c:pt>
                <c:pt idx="119276">
                  <c:v>307.61458333333331</c:v>
                </c:pt>
                <c:pt idx="119277">
                  <c:v>307.6171875</c:v>
                </c:pt>
                <c:pt idx="119278">
                  <c:v>307.61979166666669</c:v>
                </c:pt>
                <c:pt idx="119279">
                  <c:v>307.62239583333331</c:v>
                </c:pt>
                <c:pt idx="119280">
                  <c:v>307.625</c:v>
                </c:pt>
                <c:pt idx="119281">
                  <c:v>307.62760416666669</c:v>
                </c:pt>
                <c:pt idx="119282">
                  <c:v>307.63020833333331</c:v>
                </c:pt>
                <c:pt idx="119283">
                  <c:v>307.6328125</c:v>
                </c:pt>
                <c:pt idx="119284">
                  <c:v>307.63541666666669</c:v>
                </c:pt>
                <c:pt idx="119285">
                  <c:v>307.63802083333331</c:v>
                </c:pt>
                <c:pt idx="119286">
                  <c:v>307.640625</c:v>
                </c:pt>
                <c:pt idx="119287">
                  <c:v>307.64322916666669</c:v>
                </c:pt>
                <c:pt idx="119288">
                  <c:v>307.64583333333331</c:v>
                </c:pt>
                <c:pt idx="119289">
                  <c:v>307.6484375</c:v>
                </c:pt>
                <c:pt idx="119290">
                  <c:v>307.65104166666669</c:v>
                </c:pt>
                <c:pt idx="119291">
                  <c:v>307.65364583333331</c:v>
                </c:pt>
                <c:pt idx="119292">
                  <c:v>307.65625</c:v>
                </c:pt>
                <c:pt idx="119293">
                  <c:v>307.65885416666669</c:v>
                </c:pt>
                <c:pt idx="119294">
                  <c:v>307.66145833333331</c:v>
                </c:pt>
                <c:pt idx="119295">
                  <c:v>307.6640625</c:v>
                </c:pt>
                <c:pt idx="119296">
                  <c:v>307.66666666666669</c:v>
                </c:pt>
                <c:pt idx="119297">
                  <c:v>307.66927083333331</c:v>
                </c:pt>
                <c:pt idx="119298">
                  <c:v>307.671875</c:v>
                </c:pt>
                <c:pt idx="119299">
                  <c:v>307.67447916666669</c:v>
                </c:pt>
                <c:pt idx="119300">
                  <c:v>307.67708333333331</c:v>
                </c:pt>
                <c:pt idx="119301">
                  <c:v>307.6796875</c:v>
                </c:pt>
                <c:pt idx="119302">
                  <c:v>307.68229166666669</c:v>
                </c:pt>
                <c:pt idx="119303">
                  <c:v>307.68489583333331</c:v>
                </c:pt>
                <c:pt idx="119304">
                  <c:v>307.6875</c:v>
                </c:pt>
                <c:pt idx="119305">
                  <c:v>307.69010416666669</c:v>
                </c:pt>
                <c:pt idx="119306">
                  <c:v>307.69270833333331</c:v>
                </c:pt>
                <c:pt idx="119307">
                  <c:v>307.6953125</c:v>
                </c:pt>
                <c:pt idx="119308">
                  <c:v>307.69791666666669</c:v>
                </c:pt>
                <c:pt idx="119309">
                  <c:v>307.70052083333331</c:v>
                </c:pt>
                <c:pt idx="119310">
                  <c:v>307.703125</c:v>
                </c:pt>
                <c:pt idx="119311">
                  <c:v>307.70572916666669</c:v>
                </c:pt>
                <c:pt idx="119312">
                  <c:v>307.70833333333331</c:v>
                </c:pt>
                <c:pt idx="119313">
                  <c:v>307.7109375</c:v>
                </c:pt>
                <c:pt idx="119314">
                  <c:v>307.71354166666669</c:v>
                </c:pt>
                <c:pt idx="119315">
                  <c:v>307.71614583333331</c:v>
                </c:pt>
                <c:pt idx="119316">
                  <c:v>307.71875</c:v>
                </c:pt>
                <c:pt idx="119317">
                  <c:v>307.72135416666669</c:v>
                </c:pt>
                <c:pt idx="119318">
                  <c:v>307.72395833333331</c:v>
                </c:pt>
                <c:pt idx="119319">
                  <c:v>307.7265625</c:v>
                </c:pt>
                <c:pt idx="119320">
                  <c:v>307.72916666666669</c:v>
                </c:pt>
                <c:pt idx="119321">
                  <c:v>307.73177083333331</c:v>
                </c:pt>
                <c:pt idx="119322">
                  <c:v>307.734375</c:v>
                </c:pt>
                <c:pt idx="119323">
                  <c:v>307.73697916666669</c:v>
                </c:pt>
                <c:pt idx="119324">
                  <c:v>307.73958333333331</c:v>
                </c:pt>
                <c:pt idx="119325">
                  <c:v>307.7421875</c:v>
                </c:pt>
                <c:pt idx="119326">
                  <c:v>307.74479166666669</c:v>
                </c:pt>
                <c:pt idx="119327">
                  <c:v>307.74739583333331</c:v>
                </c:pt>
                <c:pt idx="119328">
                  <c:v>307.75</c:v>
                </c:pt>
                <c:pt idx="119329">
                  <c:v>307.75260416666669</c:v>
                </c:pt>
                <c:pt idx="119330">
                  <c:v>307.75520833333331</c:v>
                </c:pt>
                <c:pt idx="119331">
                  <c:v>307.7578125</c:v>
                </c:pt>
                <c:pt idx="119332">
                  <c:v>307.76041666666669</c:v>
                </c:pt>
                <c:pt idx="119333">
                  <c:v>307.76302083333331</c:v>
                </c:pt>
                <c:pt idx="119334">
                  <c:v>307.765625</c:v>
                </c:pt>
                <c:pt idx="119335">
                  <c:v>307.76822916666669</c:v>
                </c:pt>
                <c:pt idx="119336">
                  <c:v>307.77083333333331</c:v>
                </c:pt>
                <c:pt idx="119337">
                  <c:v>307.7734375</c:v>
                </c:pt>
                <c:pt idx="119338">
                  <c:v>307.77604166666669</c:v>
                </c:pt>
                <c:pt idx="119339">
                  <c:v>307.77864583333331</c:v>
                </c:pt>
                <c:pt idx="119340">
                  <c:v>307.78125</c:v>
                </c:pt>
                <c:pt idx="119341">
                  <c:v>307.78385416666669</c:v>
                </c:pt>
                <c:pt idx="119342">
                  <c:v>307.78645833333331</c:v>
                </c:pt>
                <c:pt idx="119343">
                  <c:v>307.7890625</c:v>
                </c:pt>
                <c:pt idx="119344">
                  <c:v>307.79166666666669</c:v>
                </c:pt>
                <c:pt idx="119345">
                  <c:v>307.79427083333331</c:v>
                </c:pt>
                <c:pt idx="119346">
                  <c:v>307.796875</c:v>
                </c:pt>
                <c:pt idx="119347">
                  <c:v>307.79947916666669</c:v>
                </c:pt>
                <c:pt idx="119348">
                  <c:v>307.80208333333331</c:v>
                </c:pt>
                <c:pt idx="119349">
                  <c:v>307.8046875</c:v>
                </c:pt>
                <c:pt idx="119350">
                  <c:v>307.80729166666669</c:v>
                </c:pt>
                <c:pt idx="119351">
                  <c:v>307.80989583333331</c:v>
                </c:pt>
                <c:pt idx="119352">
                  <c:v>307.8125</c:v>
                </c:pt>
                <c:pt idx="119353">
                  <c:v>307.81510416666669</c:v>
                </c:pt>
                <c:pt idx="119354">
                  <c:v>307.81770833333331</c:v>
                </c:pt>
                <c:pt idx="119355">
                  <c:v>307.8203125</c:v>
                </c:pt>
                <c:pt idx="119356">
                  <c:v>307.82291666666669</c:v>
                </c:pt>
                <c:pt idx="119357">
                  <c:v>307.82552083333331</c:v>
                </c:pt>
                <c:pt idx="119358">
                  <c:v>307.828125</c:v>
                </c:pt>
                <c:pt idx="119359">
                  <c:v>307.83072916666669</c:v>
                </c:pt>
                <c:pt idx="119360">
                  <c:v>307.83333333333331</c:v>
                </c:pt>
                <c:pt idx="119361">
                  <c:v>307.8359375</c:v>
                </c:pt>
                <c:pt idx="119362">
                  <c:v>307.83854166666669</c:v>
                </c:pt>
                <c:pt idx="119363">
                  <c:v>307.84114583333331</c:v>
                </c:pt>
                <c:pt idx="119364">
                  <c:v>307.84375</c:v>
                </c:pt>
                <c:pt idx="119365">
                  <c:v>307.84635416666669</c:v>
                </c:pt>
                <c:pt idx="119366">
                  <c:v>307.84895833333331</c:v>
                </c:pt>
                <c:pt idx="119367">
                  <c:v>307.8515625</c:v>
                </c:pt>
                <c:pt idx="119368">
                  <c:v>307.85416666666669</c:v>
                </c:pt>
                <c:pt idx="119369">
                  <c:v>307.85677083333331</c:v>
                </c:pt>
                <c:pt idx="119370">
                  <c:v>307.859375</c:v>
                </c:pt>
                <c:pt idx="119371">
                  <c:v>307.86197916666669</c:v>
                </c:pt>
                <c:pt idx="119372">
                  <c:v>307.86458333333331</c:v>
                </c:pt>
                <c:pt idx="119373">
                  <c:v>307.8671875</c:v>
                </c:pt>
                <c:pt idx="119374">
                  <c:v>307.86979166666669</c:v>
                </c:pt>
                <c:pt idx="119375">
                  <c:v>307.87239583333331</c:v>
                </c:pt>
                <c:pt idx="119376">
                  <c:v>307.875</c:v>
                </c:pt>
                <c:pt idx="119377">
                  <c:v>307.87760416666669</c:v>
                </c:pt>
                <c:pt idx="119378">
                  <c:v>307.88020833333331</c:v>
                </c:pt>
                <c:pt idx="119379">
                  <c:v>307.8828125</c:v>
                </c:pt>
                <c:pt idx="119380">
                  <c:v>307.88541666666669</c:v>
                </c:pt>
                <c:pt idx="119381">
                  <c:v>307.88802083333331</c:v>
                </c:pt>
                <c:pt idx="119382">
                  <c:v>307.890625</c:v>
                </c:pt>
                <c:pt idx="119383">
                  <c:v>307.89322916666669</c:v>
                </c:pt>
                <c:pt idx="119384">
                  <c:v>307.89583333333331</c:v>
                </c:pt>
                <c:pt idx="119385">
                  <c:v>307.8984375</c:v>
                </c:pt>
                <c:pt idx="119386">
                  <c:v>307.90104166666669</c:v>
                </c:pt>
                <c:pt idx="119387">
                  <c:v>307.90364583333331</c:v>
                </c:pt>
                <c:pt idx="119388">
                  <c:v>307.90625</c:v>
                </c:pt>
                <c:pt idx="119389">
                  <c:v>307.90885416666669</c:v>
                </c:pt>
                <c:pt idx="119390">
                  <c:v>307.91145833333331</c:v>
                </c:pt>
                <c:pt idx="119391">
                  <c:v>307.9140625</c:v>
                </c:pt>
                <c:pt idx="119392">
                  <c:v>307.91666666666669</c:v>
                </c:pt>
                <c:pt idx="119393">
                  <c:v>307.91927083333331</c:v>
                </c:pt>
                <c:pt idx="119394">
                  <c:v>307.921875</c:v>
                </c:pt>
                <c:pt idx="119395">
                  <c:v>307.92447916666669</c:v>
                </c:pt>
                <c:pt idx="119396">
                  <c:v>307.92708333333331</c:v>
                </c:pt>
                <c:pt idx="119397">
                  <c:v>307.9296875</c:v>
                </c:pt>
                <c:pt idx="119398">
                  <c:v>307.93229166666669</c:v>
                </c:pt>
                <c:pt idx="119399">
                  <c:v>307.93489583333331</c:v>
                </c:pt>
                <c:pt idx="119400">
                  <c:v>307.9375</c:v>
                </c:pt>
                <c:pt idx="119401">
                  <c:v>307.94010416666669</c:v>
                </c:pt>
                <c:pt idx="119402">
                  <c:v>307.94270833333331</c:v>
                </c:pt>
                <c:pt idx="119403">
                  <c:v>307.9453125</c:v>
                </c:pt>
                <c:pt idx="119404">
                  <c:v>307.94791666666669</c:v>
                </c:pt>
                <c:pt idx="119405">
                  <c:v>307.95052083333331</c:v>
                </c:pt>
                <c:pt idx="119406">
                  <c:v>307.953125</c:v>
                </c:pt>
                <c:pt idx="119407">
                  <c:v>307.95572916666669</c:v>
                </c:pt>
                <c:pt idx="119408">
                  <c:v>307.95833333333331</c:v>
                </c:pt>
                <c:pt idx="119409">
                  <c:v>307.9609375</c:v>
                </c:pt>
                <c:pt idx="119410">
                  <c:v>307.96354166666669</c:v>
                </c:pt>
                <c:pt idx="119411">
                  <c:v>307.96614583333331</c:v>
                </c:pt>
                <c:pt idx="119412">
                  <c:v>307.96875</c:v>
                </c:pt>
                <c:pt idx="119413">
                  <c:v>307.97135416666669</c:v>
                </c:pt>
                <c:pt idx="119414">
                  <c:v>307.97395833333331</c:v>
                </c:pt>
                <c:pt idx="119415">
                  <c:v>307.9765625</c:v>
                </c:pt>
                <c:pt idx="119416">
                  <c:v>307.97916666666669</c:v>
                </c:pt>
                <c:pt idx="119417">
                  <c:v>307.98177083333331</c:v>
                </c:pt>
                <c:pt idx="119418">
                  <c:v>307.984375</c:v>
                </c:pt>
                <c:pt idx="119419">
                  <c:v>307.98697916666669</c:v>
                </c:pt>
                <c:pt idx="119420">
                  <c:v>307.98958333333331</c:v>
                </c:pt>
                <c:pt idx="119421">
                  <c:v>307.9921875</c:v>
                </c:pt>
                <c:pt idx="119422">
                  <c:v>307.99479166666669</c:v>
                </c:pt>
                <c:pt idx="119423">
                  <c:v>307.99739583333331</c:v>
                </c:pt>
                <c:pt idx="119424">
                  <c:v>308</c:v>
                </c:pt>
                <c:pt idx="119425">
                  <c:v>308.00260416666669</c:v>
                </c:pt>
                <c:pt idx="119426">
                  <c:v>308.00520833333331</c:v>
                </c:pt>
                <c:pt idx="119427">
                  <c:v>308.0078125</c:v>
                </c:pt>
                <c:pt idx="119428">
                  <c:v>308.01041666666669</c:v>
                </c:pt>
                <c:pt idx="119429">
                  <c:v>308.01302083333331</c:v>
                </c:pt>
                <c:pt idx="119430">
                  <c:v>308.015625</c:v>
                </c:pt>
                <c:pt idx="119431">
                  <c:v>308.01822916666669</c:v>
                </c:pt>
                <c:pt idx="119432">
                  <c:v>308.02083333333331</c:v>
                </c:pt>
                <c:pt idx="119433">
                  <c:v>308.0234375</c:v>
                </c:pt>
                <c:pt idx="119434">
                  <c:v>308.02604166666669</c:v>
                </c:pt>
                <c:pt idx="119435">
                  <c:v>308.02864583333331</c:v>
                </c:pt>
                <c:pt idx="119436">
                  <c:v>308.03125</c:v>
                </c:pt>
                <c:pt idx="119437">
                  <c:v>308.03385416666669</c:v>
                </c:pt>
                <c:pt idx="119438">
                  <c:v>308.03645833333331</c:v>
                </c:pt>
                <c:pt idx="119439">
                  <c:v>308.0390625</c:v>
                </c:pt>
                <c:pt idx="119440">
                  <c:v>308.04166666666669</c:v>
                </c:pt>
                <c:pt idx="119441">
                  <c:v>308.04427083333331</c:v>
                </c:pt>
                <c:pt idx="119442">
                  <c:v>308.046875</c:v>
                </c:pt>
                <c:pt idx="119443">
                  <c:v>308.04947916666669</c:v>
                </c:pt>
                <c:pt idx="119444">
                  <c:v>308.05208333333331</c:v>
                </c:pt>
                <c:pt idx="119445">
                  <c:v>308.0546875</c:v>
                </c:pt>
                <c:pt idx="119446">
                  <c:v>308.05729166666669</c:v>
                </c:pt>
                <c:pt idx="119447">
                  <c:v>308.05989583333331</c:v>
                </c:pt>
                <c:pt idx="119448">
                  <c:v>308.0625</c:v>
                </c:pt>
                <c:pt idx="119449">
                  <c:v>308.06510416666669</c:v>
                </c:pt>
                <c:pt idx="119450">
                  <c:v>308.06770833333331</c:v>
                </c:pt>
                <c:pt idx="119451">
                  <c:v>308.0703125</c:v>
                </c:pt>
                <c:pt idx="119452">
                  <c:v>308.07291666666669</c:v>
                </c:pt>
                <c:pt idx="119453">
                  <c:v>308.07552083333331</c:v>
                </c:pt>
                <c:pt idx="119454">
                  <c:v>308.078125</c:v>
                </c:pt>
                <c:pt idx="119455">
                  <c:v>308.08072916666669</c:v>
                </c:pt>
                <c:pt idx="119456">
                  <c:v>308.08333333333331</c:v>
                </c:pt>
                <c:pt idx="119457">
                  <c:v>308.0859375</c:v>
                </c:pt>
                <c:pt idx="119458">
                  <c:v>308.08854166666669</c:v>
                </c:pt>
                <c:pt idx="119459">
                  <c:v>308.09114583333331</c:v>
                </c:pt>
                <c:pt idx="119460">
                  <c:v>308.09375</c:v>
                </c:pt>
                <c:pt idx="119461">
                  <c:v>308.09635416666669</c:v>
                </c:pt>
                <c:pt idx="119462">
                  <c:v>308.09895833333331</c:v>
                </c:pt>
                <c:pt idx="119463">
                  <c:v>308.1015625</c:v>
                </c:pt>
                <c:pt idx="119464">
                  <c:v>308.10416666666669</c:v>
                </c:pt>
                <c:pt idx="119465">
                  <c:v>308.10677083333331</c:v>
                </c:pt>
                <c:pt idx="119466">
                  <c:v>308.109375</c:v>
                </c:pt>
                <c:pt idx="119467">
                  <c:v>308.11197916666669</c:v>
                </c:pt>
                <c:pt idx="119468">
                  <c:v>308.11458333333331</c:v>
                </c:pt>
                <c:pt idx="119469">
                  <c:v>308.1171875</c:v>
                </c:pt>
                <c:pt idx="119470">
                  <c:v>308.11979166666669</c:v>
                </c:pt>
                <c:pt idx="119471">
                  <c:v>308.12239583333331</c:v>
                </c:pt>
                <c:pt idx="119472">
                  <c:v>308.125</c:v>
                </c:pt>
                <c:pt idx="119473">
                  <c:v>308.12760416666669</c:v>
                </c:pt>
                <c:pt idx="119474">
                  <c:v>308.13020833333331</c:v>
                </c:pt>
                <c:pt idx="119475">
                  <c:v>308.1328125</c:v>
                </c:pt>
                <c:pt idx="119476">
                  <c:v>308.13541666666669</c:v>
                </c:pt>
                <c:pt idx="119477">
                  <c:v>308.13802083333331</c:v>
                </c:pt>
                <c:pt idx="119478">
                  <c:v>308.140625</c:v>
                </c:pt>
                <c:pt idx="119479">
                  <c:v>308.14322916666669</c:v>
                </c:pt>
                <c:pt idx="119480">
                  <c:v>308.14583333333331</c:v>
                </c:pt>
                <c:pt idx="119481">
                  <c:v>308.1484375</c:v>
                </c:pt>
                <c:pt idx="119482">
                  <c:v>308.15104166666669</c:v>
                </c:pt>
                <c:pt idx="119483">
                  <c:v>308.15364583333331</c:v>
                </c:pt>
                <c:pt idx="119484">
                  <c:v>308.15625</c:v>
                </c:pt>
                <c:pt idx="119485">
                  <c:v>308.15885416666669</c:v>
                </c:pt>
                <c:pt idx="119486">
                  <c:v>308.16145833333331</c:v>
                </c:pt>
                <c:pt idx="119487">
                  <c:v>308.1640625</c:v>
                </c:pt>
                <c:pt idx="119488">
                  <c:v>308.16666666666669</c:v>
                </c:pt>
                <c:pt idx="119489">
                  <c:v>308.16927083333331</c:v>
                </c:pt>
                <c:pt idx="119490">
                  <c:v>308.171875</c:v>
                </c:pt>
                <c:pt idx="119491">
                  <c:v>308.17447916666669</c:v>
                </c:pt>
                <c:pt idx="119492">
                  <c:v>308.17708333333331</c:v>
                </c:pt>
                <c:pt idx="119493">
                  <c:v>308.1796875</c:v>
                </c:pt>
                <c:pt idx="119494">
                  <c:v>308.18229166666669</c:v>
                </c:pt>
                <c:pt idx="119495">
                  <c:v>308.18489583333331</c:v>
                </c:pt>
                <c:pt idx="119496">
                  <c:v>308.1875</c:v>
                </c:pt>
                <c:pt idx="119497">
                  <c:v>308.19010416666669</c:v>
                </c:pt>
                <c:pt idx="119498">
                  <c:v>308.19270833333331</c:v>
                </c:pt>
                <c:pt idx="119499">
                  <c:v>308.1953125</c:v>
                </c:pt>
                <c:pt idx="119500">
                  <c:v>308.19791666666669</c:v>
                </c:pt>
                <c:pt idx="119501">
                  <c:v>308.20052083333331</c:v>
                </c:pt>
                <c:pt idx="119502">
                  <c:v>308.203125</c:v>
                </c:pt>
                <c:pt idx="119503">
                  <c:v>308.20572916666669</c:v>
                </c:pt>
                <c:pt idx="119504">
                  <c:v>308.20833333333331</c:v>
                </c:pt>
                <c:pt idx="119505">
                  <c:v>308.2109375</c:v>
                </c:pt>
                <c:pt idx="119506">
                  <c:v>308.21354166666669</c:v>
                </c:pt>
                <c:pt idx="119507">
                  <c:v>308.21614583333331</c:v>
                </c:pt>
                <c:pt idx="119508">
                  <c:v>308.21875</c:v>
                </c:pt>
                <c:pt idx="119509">
                  <c:v>308.22135416666669</c:v>
                </c:pt>
                <c:pt idx="119510">
                  <c:v>308.22395833333331</c:v>
                </c:pt>
                <c:pt idx="119511">
                  <c:v>308.2265625</c:v>
                </c:pt>
                <c:pt idx="119512">
                  <c:v>308.22916666666669</c:v>
                </c:pt>
                <c:pt idx="119513">
                  <c:v>308.23177083333331</c:v>
                </c:pt>
                <c:pt idx="119514">
                  <c:v>308.234375</c:v>
                </c:pt>
                <c:pt idx="119515">
                  <c:v>308.23697916666669</c:v>
                </c:pt>
                <c:pt idx="119516">
                  <c:v>308.23958333333331</c:v>
                </c:pt>
                <c:pt idx="119517">
                  <c:v>308.2421875</c:v>
                </c:pt>
                <c:pt idx="119518">
                  <c:v>308.24479166666669</c:v>
                </c:pt>
                <c:pt idx="119519">
                  <c:v>308.24739583333331</c:v>
                </c:pt>
                <c:pt idx="119520">
                  <c:v>308.25</c:v>
                </c:pt>
                <c:pt idx="119521">
                  <c:v>308.25260416666669</c:v>
                </c:pt>
                <c:pt idx="119522">
                  <c:v>308.25520833333331</c:v>
                </c:pt>
                <c:pt idx="119523">
                  <c:v>308.2578125</c:v>
                </c:pt>
                <c:pt idx="119524">
                  <c:v>308.26041666666669</c:v>
                </c:pt>
                <c:pt idx="119525">
                  <c:v>308.26302083333331</c:v>
                </c:pt>
                <c:pt idx="119526">
                  <c:v>308.265625</c:v>
                </c:pt>
                <c:pt idx="119527">
                  <c:v>308.26822916666669</c:v>
                </c:pt>
                <c:pt idx="119528">
                  <c:v>308.27083333333331</c:v>
                </c:pt>
                <c:pt idx="119529">
                  <c:v>308.2734375</c:v>
                </c:pt>
                <c:pt idx="119530">
                  <c:v>308.27604166666669</c:v>
                </c:pt>
                <c:pt idx="119531">
                  <c:v>308.27864583333331</c:v>
                </c:pt>
                <c:pt idx="119532">
                  <c:v>308.28125</c:v>
                </c:pt>
                <c:pt idx="119533">
                  <c:v>308.28385416666669</c:v>
                </c:pt>
                <c:pt idx="119534">
                  <c:v>308.28645833333331</c:v>
                </c:pt>
                <c:pt idx="119535">
                  <c:v>308.2890625</c:v>
                </c:pt>
                <c:pt idx="119536">
                  <c:v>308.29166666666669</c:v>
                </c:pt>
                <c:pt idx="119537">
                  <c:v>308.29427083333331</c:v>
                </c:pt>
                <c:pt idx="119538">
                  <c:v>308.296875</c:v>
                </c:pt>
                <c:pt idx="119539">
                  <c:v>308.29947916666669</c:v>
                </c:pt>
                <c:pt idx="119540">
                  <c:v>308.30208333333331</c:v>
                </c:pt>
                <c:pt idx="119541">
                  <c:v>308.3046875</c:v>
                </c:pt>
                <c:pt idx="119542">
                  <c:v>308.30729166666669</c:v>
                </c:pt>
                <c:pt idx="119543">
                  <c:v>308.30989583333331</c:v>
                </c:pt>
                <c:pt idx="119544">
                  <c:v>308.3125</c:v>
                </c:pt>
                <c:pt idx="119545">
                  <c:v>308.31510416666669</c:v>
                </c:pt>
                <c:pt idx="119546">
                  <c:v>308.31770833333331</c:v>
                </c:pt>
                <c:pt idx="119547">
                  <c:v>308.3203125</c:v>
                </c:pt>
                <c:pt idx="119548">
                  <c:v>308.32291666666669</c:v>
                </c:pt>
                <c:pt idx="119549">
                  <c:v>308.32552083333331</c:v>
                </c:pt>
                <c:pt idx="119550">
                  <c:v>308.328125</c:v>
                </c:pt>
                <c:pt idx="119551">
                  <c:v>308.33072916666669</c:v>
                </c:pt>
                <c:pt idx="119552">
                  <c:v>308.33333333333331</c:v>
                </c:pt>
                <c:pt idx="119553">
                  <c:v>308.3359375</c:v>
                </c:pt>
                <c:pt idx="119554">
                  <c:v>308.33854166666669</c:v>
                </c:pt>
                <c:pt idx="119555">
                  <c:v>308.34114583333331</c:v>
                </c:pt>
                <c:pt idx="119556">
                  <c:v>308.34375</c:v>
                </c:pt>
                <c:pt idx="119557">
                  <c:v>308.34635416666669</c:v>
                </c:pt>
                <c:pt idx="119558">
                  <c:v>308.34895833333331</c:v>
                </c:pt>
                <c:pt idx="119559">
                  <c:v>308.3515625</c:v>
                </c:pt>
                <c:pt idx="119560">
                  <c:v>308.35416666666669</c:v>
                </c:pt>
                <c:pt idx="119561">
                  <c:v>308.35677083333331</c:v>
                </c:pt>
                <c:pt idx="119562">
                  <c:v>308.359375</c:v>
                </c:pt>
                <c:pt idx="119563">
                  <c:v>308.36197916666669</c:v>
                </c:pt>
                <c:pt idx="119564">
                  <c:v>308.36458333333331</c:v>
                </c:pt>
                <c:pt idx="119565">
                  <c:v>308.3671875</c:v>
                </c:pt>
                <c:pt idx="119566">
                  <c:v>308.36979166666669</c:v>
                </c:pt>
                <c:pt idx="119567">
                  <c:v>308.37239583333331</c:v>
                </c:pt>
                <c:pt idx="119568">
                  <c:v>308.375</c:v>
                </c:pt>
                <c:pt idx="119569">
                  <c:v>308.37760416666669</c:v>
                </c:pt>
                <c:pt idx="119570">
                  <c:v>308.38020833333331</c:v>
                </c:pt>
                <c:pt idx="119571">
                  <c:v>308.3828125</c:v>
                </c:pt>
                <c:pt idx="119572">
                  <c:v>308.38541666666669</c:v>
                </c:pt>
                <c:pt idx="119573">
                  <c:v>308.38802083333331</c:v>
                </c:pt>
                <c:pt idx="119574">
                  <c:v>308.390625</c:v>
                </c:pt>
                <c:pt idx="119575">
                  <c:v>308.39322916666669</c:v>
                </c:pt>
                <c:pt idx="119576">
                  <c:v>308.39583333333331</c:v>
                </c:pt>
                <c:pt idx="119577">
                  <c:v>308.3984375</c:v>
                </c:pt>
                <c:pt idx="119578">
                  <c:v>308.40104166666669</c:v>
                </c:pt>
                <c:pt idx="119579">
                  <c:v>308.40364583333331</c:v>
                </c:pt>
                <c:pt idx="119580">
                  <c:v>308.40625</c:v>
                </c:pt>
                <c:pt idx="119581">
                  <c:v>308.40885416666669</c:v>
                </c:pt>
                <c:pt idx="119582">
                  <c:v>308.41145833333331</c:v>
                </c:pt>
                <c:pt idx="119583">
                  <c:v>308.4140625</c:v>
                </c:pt>
                <c:pt idx="119584">
                  <c:v>308.41666666666669</c:v>
                </c:pt>
                <c:pt idx="119585">
                  <c:v>308.41927083333331</c:v>
                </c:pt>
                <c:pt idx="119586">
                  <c:v>308.421875</c:v>
                </c:pt>
                <c:pt idx="119587">
                  <c:v>308.42447916666669</c:v>
                </c:pt>
                <c:pt idx="119588">
                  <c:v>308.42708333333331</c:v>
                </c:pt>
                <c:pt idx="119589">
                  <c:v>308.4296875</c:v>
                </c:pt>
                <c:pt idx="119590">
                  <c:v>308.43229166666669</c:v>
                </c:pt>
                <c:pt idx="119591">
                  <c:v>308.43489583333331</c:v>
                </c:pt>
                <c:pt idx="119592">
                  <c:v>308.4375</c:v>
                </c:pt>
                <c:pt idx="119593">
                  <c:v>308.44010416666669</c:v>
                </c:pt>
                <c:pt idx="119594">
                  <c:v>308.44270833333331</c:v>
                </c:pt>
                <c:pt idx="119595">
                  <c:v>308.4453125</c:v>
                </c:pt>
                <c:pt idx="119596">
                  <c:v>308.44791666666669</c:v>
                </c:pt>
                <c:pt idx="119597">
                  <c:v>308.45052083333331</c:v>
                </c:pt>
                <c:pt idx="119598">
                  <c:v>308.453125</c:v>
                </c:pt>
                <c:pt idx="119599">
                  <c:v>308.45572916666669</c:v>
                </c:pt>
                <c:pt idx="119600">
                  <c:v>308.45833333333331</c:v>
                </c:pt>
                <c:pt idx="119601">
                  <c:v>308.4609375</c:v>
                </c:pt>
                <c:pt idx="119602">
                  <c:v>308.46354166666669</c:v>
                </c:pt>
                <c:pt idx="119603">
                  <c:v>308.46614583333331</c:v>
                </c:pt>
                <c:pt idx="119604">
                  <c:v>308.46875</c:v>
                </c:pt>
                <c:pt idx="119605">
                  <c:v>308.47135416666669</c:v>
                </c:pt>
                <c:pt idx="119606">
                  <c:v>308.47395833333331</c:v>
                </c:pt>
                <c:pt idx="119607">
                  <c:v>308.4765625</c:v>
                </c:pt>
                <c:pt idx="119608">
                  <c:v>308.47916666666669</c:v>
                </c:pt>
                <c:pt idx="119609">
                  <c:v>308.48177083333331</c:v>
                </c:pt>
                <c:pt idx="119610">
                  <c:v>308.484375</c:v>
                </c:pt>
                <c:pt idx="119611">
                  <c:v>308.48697916666669</c:v>
                </c:pt>
                <c:pt idx="119612">
                  <c:v>308.48958333333331</c:v>
                </c:pt>
                <c:pt idx="119613">
                  <c:v>308.4921875</c:v>
                </c:pt>
                <c:pt idx="119614">
                  <c:v>308.49479166666669</c:v>
                </c:pt>
                <c:pt idx="119615">
                  <c:v>308.49739583333331</c:v>
                </c:pt>
                <c:pt idx="119616">
                  <c:v>308.5</c:v>
                </c:pt>
                <c:pt idx="119617">
                  <c:v>308.50260416666669</c:v>
                </c:pt>
                <c:pt idx="119618">
                  <c:v>308.50520833333331</c:v>
                </c:pt>
                <c:pt idx="119619">
                  <c:v>308.5078125</c:v>
                </c:pt>
                <c:pt idx="119620">
                  <c:v>308.51041666666669</c:v>
                </c:pt>
                <c:pt idx="119621">
                  <c:v>308.51302083333331</c:v>
                </c:pt>
                <c:pt idx="119622">
                  <c:v>308.515625</c:v>
                </c:pt>
                <c:pt idx="119623">
                  <c:v>308.51822916666669</c:v>
                </c:pt>
                <c:pt idx="119624">
                  <c:v>308.52083333333331</c:v>
                </c:pt>
                <c:pt idx="119625">
                  <c:v>308.5234375</c:v>
                </c:pt>
                <c:pt idx="119626">
                  <c:v>308.52604166666669</c:v>
                </c:pt>
                <c:pt idx="119627">
                  <c:v>308.52864583333331</c:v>
                </c:pt>
                <c:pt idx="119628">
                  <c:v>308.53125</c:v>
                </c:pt>
                <c:pt idx="119629">
                  <c:v>308.53385416666669</c:v>
                </c:pt>
                <c:pt idx="119630">
                  <c:v>308.53645833333331</c:v>
                </c:pt>
                <c:pt idx="119631">
                  <c:v>308.5390625</c:v>
                </c:pt>
                <c:pt idx="119632">
                  <c:v>308.54166666666669</c:v>
                </c:pt>
                <c:pt idx="119633">
                  <c:v>308.54427083333331</c:v>
                </c:pt>
                <c:pt idx="119634">
                  <c:v>308.546875</c:v>
                </c:pt>
                <c:pt idx="119635">
                  <c:v>308.54947916666669</c:v>
                </c:pt>
                <c:pt idx="119636">
                  <c:v>308.55208333333331</c:v>
                </c:pt>
                <c:pt idx="119637">
                  <c:v>308.5546875</c:v>
                </c:pt>
                <c:pt idx="119638">
                  <c:v>308.55729166666669</c:v>
                </c:pt>
                <c:pt idx="119639">
                  <c:v>308.55989583333331</c:v>
                </c:pt>
                <c:pt idx="119640">
                  <c:v>308.5625</c:v>
                </c:pt>
                <c:pt idx="119641">
                  <c:v>308.56510416666669</c:v>
                </c:pt>
                <c:pt idx="119642">
                  <c:v>308.56770833333331</c:v>
                </c:pt>
                <c:pt idx="119643">
                  <c:v>308.5703125</c:v>
                </c:pt>
                <c:pt idx="119644">
                  <c:v>308.57291666666669</c:v>
                </c:pt>
                <c:pt idx="119645">
                  <c:v>308.57552083333331</c:v>
                </c:pt>
                <c:pt idx="119646">
                  <c:v>308.578125</c:v>
                </c:pt>
                <c:pt idx="119647">
                  <c:v>308.58072916666669</c:v>
                </c:pt>
                <c:pt idx="119648">
                  <c:v>308.58333333333331</c:v>
                </c:pt>
                <c:pt idx="119649">
                  <c:v>308.5859375</c:v>
                </c:pt>
                <c:pt idx="119650">
                  <c:v>308.58854166666669</c:v>
                </c:pt>
                <c:pt idx="119651">
                  <c:v>308.59114583333331</c:v>
                </c:pt>
                <c:pt idx="119652">
                  <c:v>308.59375</c:v>
                </c:pt>
                <c:pt idx="119653">
                  <c:v>308.59635416666669</c:v>
                </c:pt>
                <c:pt idx="119654">
                  <c:v>308.59895833333331</c:v>
                </c:pt>
                <c:pt idx="119655">
                  <c:v>308.6015625</c:v>
                </c:pt>
                <c:pt idx="119656">
                  <c:v>308.60416666666669</c:v>
                </c:pt>
                <c:pt idx="119657">
                  <c:v>308.60677083333331</c:v>
                </c:pt>
                <c:pt idx="119658">
                  <c:v>308.609375</c:v>
                </c:pt>
                <c:pt idx="119659">
                  <c:v>308.61197916666669</c:v>
                </c:pt>
                <c:pt idx="119660">
                  <c:v>308.61458333333331</c:v>
                </c:pt>
                <c:pt idx="119661">
                  <c:v>308.6171875</c:v>
                </c:pt>
                <c:pt idx="119662">
                  <c:v>308.61979166666669</c:v>
                </c:pt>
                <c:pt idx="119663">
                  <c:v>308.62239583333331</c:v>
                </c:pt>
                <c:pt idx="119664">
                  <c:v>308.625</c:v>
                </c:pt>
                <c:pt idx="119665">
                  <c:v>308.62760416666669</c:v>
                </c:pt>
                <c:pt idx="119666">
                  <c:v>308.63020833333331</c:v>
                </c:pt>
                <c:pt idx="119667">
                  <c:v>308.6328125</c:v>
                </c:pt>
                <c:pt idx="119668">
                  <c:v>308.63541666666669</c:v>
                </c:pt>
                <c:pt idx="119669">
                  <c:v>308.63802083333331</c:v>
                </c:pt>
                <c:pt idx="119670">
                  <c:v>308.640625</c:v>
                </c:pt>
                <c:pt idx="119671">
                  <c:v>308.64322916666669</c:v>
                </c:pt>
                <c:pt idx="119672">
                  <c:v>308.64583333333331</c:v>
                </c:pt>
                <c:pt idx="119673">
                  <c:v>308.6484375</c:v>
                </c:pt>
                <c:pt idx="119674">
                  <c:v>308.65104166666669</c:v>
                </c:pt>
                <c:pt idx="119675">
                  <c:v>308.65364583333331</c:v>
                </c:pt>
                <c:pt idx="119676">
                  <c:v>308.65625</c:v>
                </c:pt>
                <c:pt idx="119677">
                  <c:v>308.65885416666669</c:v>
                </c:pt>
                <c:pt idx="119678">
                  <c:v>308.66145833333331</c:v>
                </c:pt>
                <c:pt idx="119679">
                  <c:v>308.6640625</c:v>
                </c:pt>
                <c:pt idx="119680">
                  <c:v>308.66666666666669</c:v>
                </c:pt>
                <c:pt idx="119681">
                  <c:v>308.66927083333331</c:v>
                </c:pt>
                <c:pt idx="119682">
                  <c:v>308.671875</c:v>
                </c:pt>
                <c:pt idx="119683">
                  <c:v>308.67447916666669</c:v>
                </c:pt>
                <c:pt idx="119684">
                  <c:v>308.67708333333331</c:v>
                </c:pt>
                <c:pt idx="119685">
                  <c:v>308.6796875</c:v>
                </c:pt>
                <c:pt idx="119686">
                  <c:v>308.68229166666669</c:v>
                </c:pt>
                <c:pt idx="119687">
                  <c:v>308.68489583333331</c:v>
                </c:pt>
                <c:pt idx="119688">
                  <c:v>308.6875</c:v>
                </c:pt>
                <c:pt idx="119689">
                  <c:v>308.69010416666669</c:v>
                </c:pt>
                <c:pt idx="119690">
                  <c:v>308.69270833333331</c:v>
                </c:pt>
                <c:pt idx="119691">
                  <c:v>308.6953125</c:v>
                </c:pt>
                <c:pt idx="119692">
                  <c:v>308.69791666666669</c:v>
                </c:pt>
                <c:pt idx="119693">
                  <c:v>308.70052083333331</c:v>
                </c:pt>
                <c:pt idx="119694">
                  <c:v>308.703125</c:v>
                </c:pt>
                <c:pt idx="119695">
                  <c:v>308.70572916666669</c:v>
                </c:pt>
                <c:pt idx="119696">
                  <c:v>308.70833333333331</c:v>
                </c:pt>
                <c:pt idx="119697">
                  <c:v>308.7109375</c:v>
                </c:pt>
                <c:pt idx="119698">
                  <c:v>308.71354166666669</c:v>
                </c:pt>
                <c:pt idx="119699">
                  <c:v>308.71614583333331</c:v>
                </c:pt>
                <c:pt idx="119700">
                  <c:v>308.71875</c:v>
                </c:pt>
                <c:pt idx="119701">
                  <c:v>308.72135416666669</c:v>
                </c:pt>
                <c:pt idx="119702">
                  <c:v>308.72395833333331</c:v>
                </c:pt>
                <c:pt idx="119703">
                  <c:v>308.7265625</c:v>
                </c:pt>
                <c:pt idx="119704">
                  <c:v>308.72916666666669</c:v>
                </c:pt>
                <c:pt idx="119705">
                  <c:v>308.73177083333331</c:v>
                </c:pt>
                <c:pt idx="119706">
                  <c:v>308.734375</c:v>
                </c:pt>
                <c:pt idx="119707">
                  <c:v>308.73697916666669</c:v>
                </c:pt>
                <c:pt idx="119708">
                  <c:v>308.73958333333331</c:v>
                </c:pt>
                <c:pt idx="119709">
                  <c:v>308.7421875</c:v>
                </c:pt>
                <c:pt idx="119710">
                  <c:v>308.74479166666669</c:v>
                </c:pt>
                <c:pt idx="119711">
                  <c:v>308.74739583333331</c:v>
                </c:pt>
                <c:pt idx="119712">
                  <c:v>308.75</c:v>
                </c:pt>
                <c:pt idx="119713">
                  <c:v>308.75260416666669</c:v>
                </c:pt>
                <c:pt idx="119714">
                  <c:v>308.75520833333331</c:v>
                </c:pt>
                <c:pt idx="119715">
                  <c:v>308.7578125</c:v>
                </c:pt>
                <c:pt idx="119716">
                  <c:v>308.76041666666669</c:v>
                </c:pt>
                <c:pt idx="119717">
                  <c:v>308.76302083333331</c:v>
                </c:pt>
                <c:pt idx="119718">
                  <c:v>308.765625</c:v>
                </c:pt>
                <c:pt idx="119719">
                  <c:v>308.76822916666669</c:v>
                </c:pt>
                <c:pt idx="119720">
                  <c:v>308.77083333333331</c:v>
                </c:pt>
                <c:pt idx="119721">
                  <c:v>308.7734375</c:v>
                </c:pt>
                <c:pt idx="119722">
                  <c:v>308.77604166666669</c:v>
                </c:pt>
                <c:pt idx="119723">
                  <c:v>308.77864583333331</c:v>
                </c:pt>
                <c:pt idx="119724">
                  <c:v>308.78125</c:v>
                </c:pt>
                <c:pt idx="119725">
                  <c:v>308.78385416666669</c:v>
                </c:pt>
                <c:pt idx="119726">
                  <c:v>308.78645833333331</c:v>
                </c:pt>
                <c:pt idx="119727">
                  <c:v>308.7890625</c:v>
                </c:pt>
                <c:pt idx="119728">
                  <c:v>308.79166666666669</c:v>
                </c:pt>
                <c:pt idx="119729">
                  <c:v>308.79427083333331</c:v>
                </c:pt>
                <c:pt idx="119730">
                  <c:v>308.796875</c:v>
                </c:pt>
                <c:pt idx="119731">
                  <c:v>308.79947916666669</c:v>
                </c:pt>
                <c:pt idx="119732">
                  <c:v>308.80208333333331</c:v>
                </c:pt>
                <c:pt idx="119733">
                  <c:v>308.8046875</c:v>
                </c:pt>
                <c:pt idx="119734">
                  <c:v>308.80729166666669</c:v>
                </c:pt>
                <c:pt idx="119735">
                  <c:v>308.80989583333331</c:v>
                </c:pt>
                <c:pt idx="119736">
                  <c:v>308.8125</c:v>
                </c:pt>
                <c:pt idx="119737">
                  <c:v>308.81510416666669</c:v>
                </c:pt>
                <c:pt idx="119738">
                  <c:v>308.81770833333331</c:v>
                </c:pt>
                <c:pt idx="119739">
                  <c:v>308.8203125</c:v>
                </c:pt>
                <c:pt idx="119740">
                  <c:v>308.82291666666669</c:v>
                </c:pt>
                <c:pt idx="119741">
                  <c:v>308.82552083333331</c:v>
                </c:pt>
                <c:pt idx="119742">
                  <c:v>308.828125</c:v>
                </c:pt>
                <c:pt idx="119743">
                  <c:v>308.83072916666669</c:v>
                </c:pt>
                <c:pt idx="119744">
                  <c:v>308.83333333333331</c:v>
                </c:pt>
                <c:pt idx="119745">
                  <c:v>308.8359375</c:v>
                </c:pt>
                <c:pt idx="119746">
                  <c:v>308.83854166666669</c:v>
                </c:pt>
                <c:pt idx="119747">
                  <c:v>308.84114583333331</c:v>
                </c:pt>
                <c:pt idx="119748">
                  <c:v>308.84375</c:v>
                </c:pt>
                <c:pt idx="119749">
                  <c:v>308.84635416666669</c:v>
                </c:pt>
                <c:pt idx="119750">
                  <c:v>308.84895833333331</c:v>
                </c:pt>
                <c:pt idx="119751">
                  <c:v>308.8515625</c:v>
                </c:pt>
                <c:pt idx="119752">
                  <c:v>308.85416666666669</c:v>
                </c:pt>
                <c:pt idx="119753">
                  <c:v>308.85677083333331</c:v>
                </c:pt>
                <c:pt idx="119754">
                  <c:v>308.859375</c:v>
                </c:pt>
                <c:pt idx="119755">
                  <c:v>308.86197916666669</c:v>
                </c:pt>
                <c:pt idx="119756">
                  <c:v>308.86458333333331</c:v>
                </c:pt>
                <c:pt idx="119757">
                  <c:v>308.8671875</c:v>
                </c:pt>
                <c:pt idx="119758">
                  <c:v>308.86979166666669</c:v>
                </c:pt>
                <c:pt idx="119759">
                  <c:v>308.87239583333331</c:v>
                </c:pt>
                <c:pt idx="119760">
                  <c:v>308.875</c:v>
                </c:pt>
                <c:pt idx="119761">
                  <c:v>308.87760416666669</c:v>
                </c:pt>
                <c:pt idx="119762">
                  <c:v>308.88020833333331</c:v>
                </c:pt>
                <c:pt idx="119763">
                  <c:v>308.8828125</c:v>
                </c:pt>
                <c:pt idx="119764">
                  <c:v>308.88541666666669</c:v>
                </c:pt>
                <c:pt idx="119765">
                  <c:v>308.88802083333331</c:v>
                </c:pt>
                <c:pt idx="119766">
                  <c:v>308.890625</c:v>
                </c:pt>
                <c:pt idx="119767">
                  <c:v>308.89322916666669</c:v>
                </c:pt>
                <c:pt idx="119768">
                  <c:v>308.89583333333331</c:v>
                </c:pt>
                <c:pt idx="119769">
                  <c:v>308.8984375</c:v>
                </c:pt>
                <c:pt idx="119770">
                  <c:v>308.90104166666669</c:v>
                </c:pt>
                <c:pt idx="119771">
                  <c:v>308.90364583333331</c:v>
                </c:pt>
                <c:pt idx="119772">
                  <c:v>308.90625</c:v>
                </c:pt>
                <c:pt idx="119773">
                  <c:v>308.90885416666669</c:v>
                </c:pt>
                <c:pt idx="119774">
                  <c:v>308.91145833333331</c:v>
                </c:pt>
                <c:pt idx="119775">
                  <c:v>308.9140625</c:v>
                </c:pt>
                <c:pt idx="119776">
                  <c:v>308.91666666666669</c:v>
                </c:pt>
                <c:pt idx="119777">
                  <c:v>308.91927083333331</c:v>
                </c:pt>
                <c:pt idx="119778">
                  <c:v>308.921875</c:v>
                </c:pt>
                <c:pt idx="119779">
                  <c:v>308.92447916666669</c:v>
                </c:pt>
                <c:pt idx="119780">
                  <c:v>308.92708333333331</c:v>
                </c:pt>
                <c:pt idx="119781">
                  <c:v>308.9296875</c:v>
                </c:pt>
                <c:pt idx="119782">
                  <c:v>308.93229166666669</c:v>
                </c:pt>
                <c:pt idx="119783">
                  <c:v>308.93489583333331</c:v>
                </c:pt>
                <c:pt idx="119784">
                  <c:v>308.9375</c:v>
                </c:pt>
                <c:pt idx="119785">
                  <c:v>308.94010416666669</c:v>
                </c:pt>
                <c:pt idx="119786">
                  <c:v>308.94270833333331</c:v>
                </c:pt>
                <c:pt idx="119787">
                  <c:v>308.9453125</c:v>
                </c:pt>
                <c:pt idx="119788">
                  <c:v>308.94791666666669</c:v>
                </c:pt>
                <c:pt idx="119789">
                  <c:v>308.95052083333331</c:v>
                </c:pt>
                <c:pt idx="119790">
                  <c:v>308.953125</c:v>
                </c:pt>
                <c:pt idx="119791">
                  <c:v>308.95572916666669</c:v>
                </c:pt>
                <c:pt idx="119792">
                  <c:v>308.95833333333331</c:v>
                </c:pt>
                <c:pt idx="119793">
                  <c:v>308.9609375</c:v>
                </c:pt>
                <c:pt idx="119794">
                  <c:v>308.96354166666669</c:v>
                </c:pt>
                <c:pt idx="119795">
                  <c:v>308.96614583333331</c:v>
                </c:pt>
                <c:pt idx="119796">
                  <c:v>308.96875</c:v>
                </c:pt>
                <c:pt idx="119797">
                  <c:v>308.97135416666669</c:v>
                </c:pt>
                <c:pt idx="119798">
                  <c:v>308.97395833333331</c:v>
                </c:pt>
                <c:pt idx="119799">
                  <c:v>308.9765625</c:v>
                </c:pt>
                <c:pt idx="119800">
                  <c:v>308.97916666666669</c:v>
                </c:pt>
                <c:pt idx="119801">
                  <c:v>308.98177083333331</c:v>
                </c:pt>
                <c:pt idx="119802">
                  <c:v>308.984375</c:v>
                </c:pt>
                <c:pt idx="119803">
                  <c:v>308.98697916666669</c:v>
                </c:pt>
                <c:pt idx="119804">
                  <c:v>308.98958333333331</c:v>
                </c:pt>
                <c:pt idx="119805">
                  <c:v>308.9921875</c:v>
                </c:pt>
                <c:pt idx="119806">
                  <c:v>308.99479166666669</c:v>
                </c:pt>
                <c:pt idx="119807">
                  <c:v>308.99739583333331</c:v>
                </c:pt>
                <c:pt idx="119808">
                  <c:v>309</c:v>
                </c:pt>
                <c:pt idx="119809">
                  <c:v>309.00260416666669</c:v>
                </c:pt>
                <c:pt idx="119810">
                  <c:v>309.00520833333331</c:v>
                </c:pt>
                <c:pt idx="119811">
                  <c:v>309.0078125</c:v>
                </c:pt>
                <c:pt idx="119812">
                  <c:v>309.01041666666669</c:v>
                </c:pt>
                <c:pt idx="119813">
                  <c:v>309.01302083333331</c:v>
                </c:pt>
                <c:pt idx="119814">
                  <c:v>309.015625</c:v>
                </c:pt>
                <c:pt idx="119815">
                  <c:v>309.01822916666669</c:v>
                </c:pt>
                <c:pt idx="119816">
                  <c:v>309.02083333333331</c:v>
                </c:pt>
                <c:pt idx="119817">
                  <c:v>309.0234375</c:v>
                </c:pt>
                <c:pt idx="119818">
                  <c:v>309.02604166666669</c:v>
                </c:pt>
                <c:pt idx="119819">
                  <c:v>309.02864583333331</c:v>
                </c:pt>
                <c:pt idx="119820">
                  <c:v>309.03125</c:v>
                </c:pt>
                <c:pt idx="119821">
                  <c:v>309.03385416666669</c:v>
                </c:pt>
                <c:pt idx="119822">
                  <c:v>309.03645833333331</c:v>
                </c:pt>
                <c:pt idx="119823">
                  <c:v>309.0390625</c:v>
                </c:pt>
                <c:pt idx="119824">
                  <c:v>309.04166666666669</c:v>
                </c:pt>
                <c:pt idx="119825">
                  <c:v>309.04427083333331</c:v>
                </c:pt>
                <c:pt idx="119826">
                  <c:v>309.046875</c:v>
                </c:pt>
                <c:pt idx="119827">
                  <c:v>309.04947916666669</c:v>
                </c:pt>
                <c:pt idx="119828">
                  <c:v>309.05208333333331</c:v>
                </c:pt>
                <c:pt idx="119829">
                  <c:v>309.0546875</c:v>
                </c:pt>
                <c:pt idx="119830">
                  <c:v>309.05729166666669</c:v>
                </c:pt>
                <c:pt idx="119831">
                  <c:v>309.05989583333331</c:v>
                </c:pt>
                <c:pt idx="119832">
                  <c:v>309.0625</c:v>
                </c:pt>
                <c:pt idx="119833">
                  <c:v>309.06510416666669</c:v>
                </c:pt>
                <c:pt idx="119834">
                  <c:v>309.06770833333331</c:v>
                </c:pt>
                <c:pt idx="119835">
                  <c:v>309.0703125</c:v>
                </c:pt>
                <c:pt idx="119836">
                  <c:v>309.07291666666669</c:v>
                </c:pt>
                <c:pt idx="119837">
                  <c:v>309.07552083333331</c:v>
                </c:pt>
                <c:pt idx="119838">
                  <c:v>309.078125</c:v>
                </c:pt>
                <c:pt idx="119839">
                  <c:v>309.08072916666669</c:v>
                </c:pt>
                <c:pt idx="119840">
                  <c:v>309.08333333333331</c:v>
                </c:pt>
                <c:pt idx="119841">
                  <c:v>309.0859375</c:v>
                </c:pt>
                <c:pt idx="119842">
                  <c:v>309.08854166666669</c:v>
                </c:pt>
                <c:pt idx="119843">
                  <c:v>309.09114583333331</c:v>
                </c:pt>
                <c:pt idx="119844">
                  <c:v>309.09375</c:v>
                </c:pt>
                <c:pt idx="119845">
                  <c:v>309.09635416666669</c:v>
                </c:pt>
                <c:pt idx="119846">
                  <c:v>309.09895833333331</c:v>
                </c:pt>
                <c:pt idx="119847">
                  <c:v>309.1015625</c:v>
                </c:pt>
                <c:pt idx="119848">
                  <c:v>309.10416666666669</c:v>
                </c:pt>
                <c:pt idx="119849">
                  <c:v>309.10677083333331</c:v>
                </c:pt>
                <c:pt idx="119850">
                  <c:v>309.109375</c:v>
                </c:pt>
                <c:pt idx="119851">
                  <c:v>309.11197916666669</c:v>
                </c:pt>
                <c:pt idx="119852">
                  <c:v>309.11458333333331</c:v>
                </c:pt>
                <c:pt idx="119853">
                  <c:v>309.1171875</c:v>
                </c:pt>
                <c:pt idx="119854">
                  <c:v>309.11979166666669</c:v>
                </c:pt>
                <c:pt idx="119855">
                  <c:v>309.12239583333331</c:v>
                </c:pt>
                <c:pt idx="119856">
                  <c:v>309.125</c:v>
                </c:pt>
                <c:pt idx="119857">
                  <c:v>309.12760416666669</c:v>
                </c:pt>
                <c:pt idx="119858">
                  <c:v>309.13020833333331</c:v>
                </c:pt>
                <c:pt idx="119859">
                  <c:v>309.1328125</c:v>
                </c:pt>
                <c:pt idx="119860">
                  <c:v>309.13541666666669</c:v>
                </c:pt>
                <c:pt idx="119861">
                  <c:v>309.13802083333331</c:v>
                </c:pt>
                <c:pt idx="119862">
                  <c:v>309.140625</c:v>
                </c:pt>
                <c:pt idx="119863">
                  <c:v>309.14322916666669</c:v>
                </c:pt>
                <c:pt idx="119864">
                  <c:v>309.14583333333331</c:v>
                </c:pt>
                <c:pt idx="119865">
                  <c:v>309.1484375</c:v>
                </c:pt>
                <c:pt idx="119866">
                  <c:v>309.15104166666669</c:v>
                </c:pt>
                <c:pt idx="119867">
                  <c:v>309.15364583333331</c:v>
                </c:pt>
                <c:pt idx="119868">
                  <c:v>309.15625</c:v>
                </c:pt>
                <c:pt idx="119869">
                  <c:v>309.15885416666669</c:v>
                </c:pt>
                <c:pt idx="119870">
                  <c:v>309.16145833333331</c:v>
                </c:pt>
                <c:pt idx="119871">
                  <c:v>309.1640625</c:v>
                </c:pt>
                <c:pt idx="119872">
                  <c:v>309.16666666666669</c:v>
                </c:pt>
                <c:pt idx="119873">
                  <c:v>309.16927083333331</c:v>
                </c:pt>
                <c:pt idx="119874">
                  <c:v>309.171875</c:v>
                </c:pt>
                <c:pt idx="119875">
                  <c:v>309.17447916666669</c:v>
                </c:pt>
                <c:pt idx="119876">
                  <c:v>309.17708333333331</c:v>
                </c:pt>
                <c:pt idx="119877">
                  <c:v>309.1796875</c:v>
                </c:pt>
                <c:pt idx="119878">
                  <c:v>309.18229166666669</c:v>
                </c:pt>
                <c:pt idx="119879">
                  <c:v>309.18489583333331</c:v>
                </c:pt>
                <c:pt idx="119880">
                  <c:v>309.1875</c:v>
                </c:pt>
                <c:pt idx="119881">
                  <c:v>309.19010416666669</c:v>
                </c:pt>
                <c:pt idx="119882">
                  <c:v>309.19270833333331</c:v>
                </c:pt>
                <c:pt idx="119883">
                  <c:v>309.1953125</c:v>
                </c:pt>
                <c:pt idx="119884">
                  <c:v>309.19791666666669</c:v>
                </c:pt>
                <c:pt idx="119885">
                  <c:v>309.20052083333331</c:v>
                </c:pt>
                <c:pt idx="119886">
                  <c:v>309.203125</c:v>
                </c:pt>
                <c:pt idx="119887">
                  <c:v>309.20572916666669</c:v>
                </c:pt>
                <c:pt idx="119888">
                  <c:v>309.20833333333331</c:v>
                </c:pt>
                <c:pt idx="119889">
                  <c:v>309.2109375</c:v>
                </c:pt>
                <c:pt idx="119890">
                  <c:v>309.21354166666669</c:v>
                </c:pt>
                <c:pt idx="119891">
                  <c:v>309.21614583333331</c:v>
                </c:pt>
                <c:pt idx="119892">
                  <c:v>309.21875</c:v>
                </c:pt>
                <c:pt idx="119893">
                  <c:v>309.22135416666669</c:v>
                </c:pt>
                <c:pt idx="119894">
                  <c:v>309.22395833333331</c:v>
                </c:pt>
                <c:pt idx="119895">
                  <c:v>309.2265625</c:v>
                </c:pt>
                <c:pt idx="119896">
                  <c:v>309.22916666666669</c:v>
                </c:pt>
                <c:pt idx="119897">
                  <c:v>309.23177083333331</c:v>
                </c:pt>
                <c:pt idx="119898">
                  <c:v>309.234375</c:v>
                </c:pt>
                <c:pt idx="119899">
                  <c:v>309.23697916666669</c:v>
                </c:pt>
                <c:pt idx="119900">
                  <c:v>309.23958333333331</c:v>
                </c:pt>
                <c:pt idx="119901">
                  <c:v>309.2421875</c:v>
                </c:pt>
                <c:pt idx="119902">
                  <c:v>309.24479166666669</c:v>
                </c:pt>
                <c:pt idx="119903">
                  <c:v>309.24739583333331</c:v>
                </c:pt>
                <c:pt idx="119904">
                  <c:v>309.25</c:v>
                </c:pt>
                <c:pt idx="119905">
                  <c:v>309.25260416666669</c:v>
                </c:pt>
                <c:pt idx="119906">
                  <c:v>309.25520833333331</c:v>
                </c:pt>
                <c:pt idx="119907">
                  <c:v>309.2578125</c:v>
                </c:pt>
                <c:pt idx="119908">
                  <c:v>309.26041666666669</c:v>
                </c:pt>
                <c:pt idx="119909">
                  <c:v>309.26302083333331</c:v>
                </c:pt>
                <c:pt idx="119910">
                  <c:v>309.265625</c:v>
                </c:pt>
                <c:pt idx="119911">
                  <c:v>309.26822916666669</c:v>
                </c:pt>
                <c:pt idx="119912">
                  <c:v>309.27083333333331</c:v>
                </c:pt>
                <c:pt idx="119913">
                  <c:v>309.2734375</c:v>
                </c:pt>
                <c:pt idx="119914">
                  <c:v>309.27604166666669</c:v>
                </c:pt>
                <c:pt idx="119915">
                  <c:v>309.27864583333331</c:v>
                </c:pt>
                <c:pt idx="119916">
                  <c:v>309.28125</c:v>
                </c:pt>
                <c:pt idx="119917">
                  <c:v>309.28385416666669</c:v>
                </c:pt>
                <c:pt idx="119918">
                  <c:v>309.28645833333331</c:v>
                </c:pt>
                <c:pt idx="119919">
                  <c:v>309.2890625</c:v>
                </c:pt>
                <c:pt idx="119920">
                  <c:v>309.29166666666669</c:v>
                </c:pt>
                <c:pt idx="119921">
                  <c:v>309.29427083333331</c:v>
                </c:pt>
                <c:pt idx="119922">
                  <c:v>309.296875</c:v>
                </c:pt>
                <c:pt idx="119923">
                  <c:v>309.29947916666669</c:v>
                </c:pt>
                <c:pt idx="119924">
                  <c:v>309.30208333333331</c:v>
                </c:pt>
                <c:pt idx="119925">
                  <c:v>309.3046875</c:v>
                </c:pt>
                <c:pt idx="119926">
                  <c:v>309.30729166666669</c:v>
                </c:pt>
                <c:pt idx="119927">
                  <c:v>309.30989583333331</c:v>
                </c:pt>
                <c:pt idx="119928">
                  <c:v>309.3125</c:v>
                </c:pt>
                <c:pt idx="119929">
                  <c:v>309.31510416666669</c:v>
                </c:pt>
                <c:pt idx="119930">
                  <c:v>309.31770833333331</c:v>
                </c:pt>
                <c:pt idx="119931">
                  <c:v>309.3203125</c:v>
                </c:pt>
                <c:pt idx="119932">
                  <c:v>309.32291666666669</c:v>
                </c:pt>
                <c:pt idx="119933">
                  <c:v>309.32552083333331</c:v>
                </c:pt>
                <c:pt idx="119934">
                  <c:v>309.328125</c:v>
                </c:pt>
                <c:pt idx="119935">
                  <c:v>309.33072916666669</c:v>
                </c:pt>
                <c:pt idx="119936">
                  <c:v>309.33333333333331</c:v>
                </c:pt>
                <c:pt idx="119937">
                  <c:v>309.3359375</c:v>
                </c:pt>
                <c:pt idx="119938">
                  <c:v>309.33854166666669</c:v>
                </c:pt>
                <c:pt idx="119939">
                  <c:v>309.34114583333331</c:v>
                </c:pt>
                <c:pt idx="119940">
                  <c:v>309.34375</c:v>
                </c:pt>
                <c:pt idx="119941">
                  <c:v>309.34635416666669</c:v>
                </c:pt>
                <c:pt idx="119942">
                  <c:v>309.34895833333331</c:v>
                </c:pt>
                <c:pt idx="119943">
                  <c:v>309.3515625</c:v>
                </c:pt>
                <c:pt idx="119944">
                  <c:v>309.35416666666669</c:v>
                </c:pt>
                <c:pt idx="119945">
                  <c:v>309.35677083333331</c:v>
                </c:pt>
                <c:pt idx="119946">
                  <c:v>309.359375</c:v>
                </c:pt>
                <c:pt idx="119947">
                  <c:v>309.36197916666669</c:v>
                </c:pt>
                <c:pt idx="119948">
                  <c:v>309.36458333333331</c:v>
                </c:pt>
                <c:pt idx="119949">
                  <c:v>309.3671875</c:v>
                </c:pt>
                <c:pt idx="119950">
                  <c:v>309.36979166666669</c:v>
                </c:pt>
                <c:pt idx="119951">
                  <c:v>309.37239583333331</c:v>
                </c:pt>
                <c:pt idx="119952">
                  <c:v>309.375</c:v>
                </c:pt>
                <c:pt idx="119953">
                  <c:v>309.37760416666669</c:v>
                </c:pt>
                <c:pt idx="119954">
                  <c:v>309.38020833333331</c:v>
                </c:pt>
                <c:pt idx="119955">
                  <c:v>309.3828125</c:v>
                </c:pt>
                <c:pt idx="119956">
                  <c:v>309.38541666666669</c:v>
                </c:pt>
                <c:pt idx="119957">
                  <c:v>309.38802083333331</c:v>
                </c:pt>
                <c:pt idx="119958">
                  <c:v>309.390625</c:v>
                </c:pt>
                <c:pt idx="119959">
                  <c:v>309.39322916666669</c:v>
                </c:pt>
                <c:pt idx="119960">
                  <c:v>309.39583333333331</c:v>
                </c:pt>
                <c:pt idx="119961">
                  <c:v>309.3984375</c:v>
                </c:pt>
                <c:pt idx="119962">
                  <c:v>309.40104166666669</c:v>
                </c:pt>
                <c:pt idx="119963">
                  <c:v>309.40364583333331</c:v>
                </c:pt>
                <c:pt idx="119964">
                  <c:v>309.40625</c:v>
                </c:pt>
                <c:pt idx="119965">
                  <c:v>309.40885416666669</c:v>
                </c:pt>
                <c:pt idx="119966">
                  <c:v>309.41145833333331</c:v>
                </c:pt>
                <c:pt idx="119967">
                  <c:v>309.4140625</c:v>
                </c:pt>
                <c:pt idx="119968">
                  <c:v>309.41666666666669</c:v>
                </c:pt>
                <c:pt idx="119969">
                  <c:v>309.41927083333331</c:v>
                </c:pt>
                <c:pt idx="119970">
                  <c:v>309.421875</c:v>
                </c:pt>
                <c:pt idx="119971">
                  <c:v>309.42447916666669</c:v>
                </c:pt>
                <c:pt idx="119972">
                  <c:v>309.42708333333331</c:v>
                </c:pt>
                <c:pt idx="119973">
                  <c:v>309.4296875</c:v>
                </c:pt>
                <c:pt idx="119974">
                  <c:v>309.43229166666669</c:v>
                </c:pt>
                <c:pt idx="119975">
                  <c:v>309.43489583333331</c:v>
                </c:pt>
                <c:pt idx="119976">
                  <c:v>309.4375</c:v>
                </c:pt>
                <c:pt idx="119977">
                  <c:v>309.44010416666669</c:v>
                </c:pt>
                <c:pt idx="119978">
                  <c:v>309.44270833333331</c:v>
                </c:pt>
                <c:pt idx="119979">
                  <c:v>309.4453125</c:v>
                </c:pt>
                <c:pt idx="119980">
                  <c:v>309.44791666666669</c:v>
                </c:pt>
                <c:pt idx="119981">
                  <c:v>309.45052083333331</c:v>
                </c:pt>
                <c:pt idx="119982">
                  <c:v>309.453125</c:v>
                </c:pt>
                <c:pt idx="119983">
                  <c:v>309.45572916666669</c:v>
                </c:pt>
                <c:pt idx="119984">
                  <c:v>309.45833333333331</c:v>
                </c:pt>
                <c:pt idx="119985">
                  <c:v>309.4609375</c:v>
                </c:pt>
                <c:pt idx="119986">
                  <c:v>309.46354166666669</c:v>
                </c:pt>
                <c:pt idx="119987">
                  <c:v>309.46614583333331</c:v>
                </c:pt>
                <c:pt idx="119988">
                  <c:v>309.46875</c:v>
                </c:pt>
                <c:pt idx="119989">
                  <c:v>309.47135416666669</c:v>
                </c:pt>
                <c:pt idx="119990">
                  <c:v>309.47395833333331</c:v>
                </c:pt>
                <c:pt idx="119991">
                  <c:v>309.4765625</c:v>
                </c:pt>
                <c:pt idx="119992">
                  <c:v>309.47916666666669</c:v>
                </c:pt>
                <c:pt idx="119993">
                  <c:v>309.48177083333331</c:v>
                </c:pt>
                <c:pt idx="119994">
                  <c:v>309.484375</c:v>
                </c:pt>
                <c:pt idx="119995">
                  <c:v>309.48697916666669</c:v>
                </c:pt>
                <c:pt idx="119996">
                  <c:v>309.48958333333331</c:v>
                </c:pt>
                <c:pt idx="119997">
                  <c:v>309.4921875</c:v>
                </c:pt>
                <c:pt idx="119998">
                  <c:v>309.49479166666669</c:v>
                </c:pt>
                <c:pt idx="119999">
                  <c:v>309.49739583333331</c:v>
                </c:pt>
                <c:pt idx="120000">
                  <c:v>309.5</c:v>
                </c:pt>
                <c:pt idx="120001">
                  <c:v>309.50260416666669</c:v>
                </c:pt>
                <c:pt idx="120002">
                  <c:v>309.50520833333331</c:v>
                </c:pt>
                <c:pt idx="120003">
                  <c:v>309.5078125</c:v>
                </c:pt>
                <c:pt idx="120004">
                  <c:v>309.51041666666669</c:v>
                </c:pt>
                <c:pt idx="120005">
                  <c:v>309.51302083333331</c:v>
                </c:pt>
                <c:pt idx="120006">
                  <c:v>309.515625</c:v>
                </c:pt>
                <c:pt idx="120007">
                  <c:v>309.51822916666669</c:v>
                </c:pt>
                <c:pt idx="120008">
                  <c:v>309.52083333333331</c:v>
                </c:pt>
                <c:pt idx="120009">
                  <c:v>309.5234375</c:v>
                </c:pt>
                <c:pt idx="120010">
                  <c:v>309.52604166666669</c:v>
                </c:pt>
                <c:pt idx="120011">
                  <c:v>309.52864583333331</c:v>
                </c:pt>
                <c:pt idx="120012">
                  <c:v>309.53125</c:v>
                </c:pt>
                <c:pt idx="120013">
                  <c:v>309.53385416666669</c:v>
                </c:pt>
                <c:pt idx="120014">
                  <c:v>309.53645833333331</c:v>
                </c:pt>
                <c:pt idx="120015">
                  <c:v>309.5390625</c:v>
                </c:pt>
                <c:pt idx="120016">
                  <c:v>309.54166666666669</c:v>
                </c:pt>
                <c:pt idx="120017">
                  <c:v>309.54427083333331</c:v>
                </c:pt>
                <c:pt idx="120018">
                  <c:v>309.546875</c:v>
                </c:pt>
                <c:pt idx="120019">
                  <c:v>309.54947916666669</c:v>
                </c:pt>
                <c:pt idx="120020">
                  <c:v>309.55208333333331</c:v>
                </c:pt>
                <c:pt idx="120021">
                  <c:v>309.5546875</c:v>
                </c:pt>
                <c:pt idx="120022">
                  <c:v>309.55729166666669</c:v>
                </c:pt>
                <c:pt idx="120023">
                  <c:v>309.55989583333331</c:v>
                </c:pt>
                <c:pt idx="120024">
                  <c:v>309.5625</c:v>
                </c:pt>
                <c:pt idx="120025">
                  <c:v>309.56510416666669</c:v>
                </c:pt>
                <c:pt idx="120026">
                  <c:v>309.56770833333331</c:v>
                </c:pt>
                <c:pt idx="120027">
                  <c:v>309.5703125</c:v>
                </c:pt>
                <c:pt idx="120028">
                  <c:v>309.57291666666669</c:v>
                </c:pt>
                <c:pt idx="120029">
                  <c:v>309.57552083333331</c:v>
                </c:pt>
                <c:pt idx="120030">
                  <c:v>309.578125</c:v>
                </c:pt>
                <c:pt idx="120031">
                  <c:v>309.58072916666669</c:v>
                </c:pt>
                <c:pt idx="120032">
                  <c:v>309.58333333333331</c:v>
                </c:pt>
                <c:pt idx="120033">
                  <c:v>309.5859375</c:v>
                </c:pt>
                <c:pt idx="120034">
                  <c:v>309.58854166666669</c:v>
                </c:pt>
                <c:pt idx="120035">
                  <c:v>309.59114583333331</c:v>
                </c:pt>
                <c:pt idx="120036">
                  <c:v>309.59375</c:v>
                </c:pt>
                <c:pt idx="120037">
                  <c:v>309.59635416666669</c:v>
                </c:pt>
                <c:pt idx="120038">
                  <c:v>309.59895833333331</c:v>
                </c:pt>
                <c:pt idx="120039">
                  <c:v>309.6015625</c:v>
                </c:pt>
                <c:pt idx="120040">
                  <c:v>309.60416666666669</c:v>
                </c:pt>
                <c:pt idx="120041">
                  <c:v>309.60677083333331</c:v>
                </c:pt>
                <c:pt idx="120042">
                  <c:v>309.609375</c:v>
                </c:pt>
                <c:pt idx="120043">
                  <c:v>309.61197916666669</c:v>
                </c:pt>
                <c:pt idx="120044">
                  <c:v>309.61458333333331</c:v>
                </c:pt>
                <c:pt idx="120045">
                  <c:v>309.6171875</c:v>
                </c:pt>
                <c:pt idx="120046">
                  <c:v>309.61979166666669</c:v>
                </c:pt>
                <c:pt idx="120047">
                  <c:v>309.62239583333331</c:v>
                </c:pt>
                <c:pt idx="120048">
                  <c:v>309.625</c:v>
                </c:pt>
                <c:pt idx="120049">
                  <c:v>309.62760416666669</c:v>
                </c:pt>
                <c:pt idx="120050">
                  <c:v>309.63020833333331</c:v>
                </c:pt>
                <c:pt idx="120051">
                  <c:v>309.6328125</c:v>
                </c:pt>
                <c:pt idx="120052">
                  <c:v>309.63541666666669</c:v>
                </c:pt>
                <c:pt idx="120053">
                  <c:v>309.63802083333331</c:v>
                </c:pt>
                <c:pt idx="120054">
                  <c:v>309.640625</c:v>
                </c:pt>
                <c:pt idx="120055">
                  <c:v>309.64322916666669</c:v>
                </c:pt>
                <c:pt idx="120056">
                  <c:v>309.64583333333331</c:v>
                </c:pt>
                <c:pt idx="120057">
                  <c:v>309.6484375</c:v>
                </c:pt>
                <c:pt idx="120058">
                  <c:v>309.65104166666669</c:v>
                </c:pt>
                <c:pt idx="120059">
                  <c:v>309.65364583333331</c:v>
                </c:pt>
                <c:pt idx="120060">
                  <c:v>309.65625</c:v>
                </c:pt>
                <c:pt idx="120061">
                  <c:v>309.65885416666669</c:v>
                </c:pt>
                <c:pt idx="120062">
                  <c:v>309.66145833333331</c:v>
                </c:pt>
                <c:pt idx="120063">
                  <c:v>309.6640625</c:v>
                </c:pt>
                <c:pt idx="120064">
                  <c:v>309.66666666666669</c:v>
                </c:pt>
                <c:pt idx="120065">
                  <c:v>309.66927083333331</c:v>
                </c:pt>
                <c:pt idx="120066">
                  <c:v>309.671875</c:v>
                </c:pt>
                <c:pt idx="120067">
                  <c:v>309.67447916666669</c:v>
                </c:pt>
                <c:pt idx="120068">
                  <c:v>309.67708333333331</c:v>
                </c:pt>
                <c:pt idx="120069">
                  <c:v>309.6796875</c:v>
                </c:pt>
                <c:pt idx="120070">
                  <c:v>309.68229166666669</c:v>
                </c:pt>
                <c:pt idx="120071">
                  <c:v>309.68489583333331</c:v>
                </c:pt>
                <c:pt idx="120072">
                  <c:v>309.6875</c:v>
                </c:pt>
                <c:pt idx="120073">
                  <c:v>309.69010416666669</c:v>
                </c:pt>
                <c:pt idx="120074">
                  <c:v>309.69270833333331</c:v>
                </c:pt>
                <c:pt idx="120075">
                  <c:v>309.6953125</c:v>
                </c:pt>
                <c:pt idx="120076">
                  <c:v>309.69791666666669</c:v>
                </c:pt>
                <c:pt idx="120077">
                  <c:v>309.70052083333331</c:v>
                </c:pt>
                <c:pt idx="120078">
                  <c:v>309.703125</c:v>
                </c:pt>
                <c:pt idx="120079">
                  <c:v>309.70572916666669</c:v>
                </c:pt>
                <c:pt idx="120080">
                  <c:v>309.70833333333331</c:v>
                </c:pt>
                <c:pt idx="120081">
                  <c:v>309.7109375</c:v>
                </c:pt>
                <c:pt idx="120082">
                  <c:v>309.71354166666669</c:v>
                </c:pt>
                <c:pt idx="120083">
                  <c:v>309.71614583333331</c:v>
                </c:pt>
                <c:pt idx="120084">
                  <c:v>309.71875</c:v>
                </c:pt>
                <c:pt idx="120085">
                  <c:v>309.72135416666669</c:v>
                </c:pt>
                <c:pt idx="120086">
                  <c:v>309.72395833333331</c:v>
                </c:pt>
                <c:pt idx="120087">
                  <c:v>309.7265625</c:v>
                </c:pt>
                <c:pt idx="120088">
                  <c:v>309.72916666666669</c:v>
                </c:pt>
                <c:pt idx="120089">
                  <c:v>309.73177083333331</c:v>
                </c:pt>
                <c:pt idx="120090">
                  <c:v>309.734375</c:v>
                </c:pt>
                <c:pt idx="120091">
                  <c:v>309.73697916666669</c:v>
                </c:pt>
                <c:pt idx="120092">
                  <c:v>309.73958333333331</c:v>
                </c:pt>
                <c:pt idx="120093">
                  <c:v>309.7421875</c:v>
                </c:pt>
                <c:pt idx="120094">
                  <c:v>309.74479166666669</c:v>
                </c:pt>
                <c:pt idx="120095">
                  <c:v>309.74739583333331</c:v>
                </c:pt>
                <c:pt idx="120096">
                  <c:v>309.75</c:v>
                </c:pt>
                <c:pt idx="120097">
                  <c:v>309.75260416666669</c:v>
                </c:pt>
                <c:pt idx="120098">
                  <c:v>309.75520833333331</c:v>
                </c:pt>
                <c:pt idx="120099">
                  <c:v>309.7578125</c:v>
                </c:pt>
                <c:pt idx="120100">
                  <c:v>309.76041666666669</c:v>
                </c:pt>
                <c:pt idx="120101">
                  <c:v>309.76302083333331</c:v>
                </c:pt>
                <c:pt idx="120102">
                  <c:v>309.765625</c:v>
                </c:pt>
                <c:pt idx="120103">
                  <c:v>309.76822916666669</c:v>
                </c:pt>
                <c:pt idx="120104">
                  <c:v>309.77083333333331</c:v>
                </c:pt>
                <c:pt idx="120105">
                  <c:v>309.7734375</c:v>
                </c:pt>
                <c:pt idx="120106">
                  <c:v>309.77604166666669</c:v>
                </c:pt>
                <c:pt idx="120107">
                  <c:v>309.77864583333331</c:v>
                </c:pt>
                <c:pt idx="120108">
                  <c:v>309.78125</c:v>
                </c:pt>
                <c:pt idx="120109">
                  <c:v>309.78385416666669</c:v>
                </c:pt>
                <c:pt idx="120110">
                  <c:v>309.78645833333331</c:v>
                </c:pt>
                <c:pt idx="120111">
                  <c:v>309.7890625</c:v>
                </c:pt>
                <c:pt idx="120112">
                  <c:v>309.79166666666669</c:v>
                </c:pt>
                <c:pt idx="120113">
                  <c:v>309.79427083333331</c:v>
                </c:pt>
                <c:pt idx="120114">
                  <c:v>309.796875</c:v>
                </c:pt>
                <c:pt idx="120115">
                  <c:v>309.79947916666669</c:v>
                </c:pt>
                <c:pt idx="120116">
                  <c:v>309.80208333333331</c:v>
                </c:pt>
                <c:pt idx="120117">
                  <c:v>309.8046875</c:v>
                </c:pt>
                <c:pt idx="120118">
                  <c:v>309.80729166666669</c:v>
                </c:pt>
                <c:pt idx="120119">
                  <c:v>309.80989583333331</c:v>
                </c:pt>
                <c:pt idx="120120">
                  <c:v>309.8125</c:v>
                </c:pt>
                <c:pt idx="120121">
                  <c:v>309.81510416666669</c:v>
                </c:pt>
                <c:pt idx="120122">
                  <c:v>309.81770833333331</c:v>
                </c:pt>
                <c:pt idx="120123">
                  <c:v>309.8203125</c:v>
                </c:pt>
                <c:pt idx="120124">
                  <c:v>309.82291666666669</c:v>
                </c:pt>
                <c:pt idx="120125">
                  <c:v>309.82552083333331</c:v>
                </c:pt>
                <c:pt idx="120126">
                  <c:v>309.828125</c:v>
                </c:pt>
                <c:pt idx="120127">
                  <c:v>309.83072916666669</c:v>
                </c:pt>
                <c:pt idx="120128">
                  <c:v>309.83333333333331</c:v>
                </c:pt>
                <c:pt idx="120129">
                  <c:v>309.8359375</c:v>
                </c:pt>
                <c:pt idx="120130">
                  <c:v>309.83854166666669</c:v>
                </c:pt>
                <c:pt idx="120131">
                  <c:v>309.84114583333331</c:v>
                </c:pt>
                <c:pt idx="120132">
                  <c:v>309.84375</c:v>
                </c:pt>
                <c:pt idx="120133">
                  <c:v>309.84635416666669</c:v>
                </c:pt>
                <c:pt idx="120134">
                  <c:v>309.84895833333331</c:v>
                </c:pt>
                <c:pt idx="120135">
                  <c:v>309.8515625</c:v>
                </c:pt>
                <c:pt idx="120136">
                  <c:v>309.85416666666669</c:v>
                </c:pt>
                <c:pt idx="120137">
                  <c:v>309.85677083333331</c:v>
                </c:pt>
                <c:pt idx="120138">
                  <c:v>309.859375</c:v>
                </c:pt>
                <c:pt idx="120139">
                  <c:v>309.86197916666669</c:v>
                </c:pt>
                <c:pt idx="120140">
                  <c:v>309.86458333333331</c:v>
                </c:pt>
                <c:pt idx="120141">
                  <c:v>309.8671875</c:v>
                </c:pt>
                <c:pt idx="120142">
                  <c:v>309.86979166666669</c:v>
                </c:pt>
                <c:pt idx="120143">
                  <c:v>309.87239583333331</c:v>
                </c:pt>
                <c:pt idx="120144">
                  <c:v>309.875</c:v>
                </c:pt>
                <c:pt idx="120145">
                  <c:v>309.87760416666669</c:v>
                </c:pt>
                <c:pt idx="120146">
                  <c:v>309.88020833333331</c:v>
                </c:pt>
                <c:pt idx="120147">
                  <c:v>309.8828125</c:v>
                </c:pt>
                <c:pt idx="120148">
                  <c:v>309.88541666666669</c:v>
                </c:pt>
                <c:pt idx="120149">
                  <c:v>309.88802083333331</c:v>
                </c:pt>
                <c:pt idx="120150">
                  <c:v>309.890625</c:v>
                </c:pt>
                <c:pt idx="120151">
                  <c:v>309.89322916666669</c:v>
                </c:pt>
                <c:pt idx="120152">
                  <c:v>309.89583333333331</c:v>
                </c:pt>
                <c:pt idx="120153">
                  <c:v>309.8984375</c:v>
                </c:pt>
                <c:pt idx="120154">
                  <c:v>309.90104166666669</c:v>
                </c:pt>
                <c:pt idx="120155">
                  <c:v>309.90364583333331</c:v>
                </c:pt>
                <c:pt idx="120156">
                  <c:v>309.90625</c:v>
                </c:pt>
                <c:pt idx="120157">
                  <c:v>309.90885416666669</c:v>
                </c:pt>
                <c:pt idx="120158">
                  <c:v>309.91145833333331</c:v>
                </c:pt>
                <c:pt idx="120159">
                  <c:v>309.9140625</c:v>
                </c:pt>
                <c:pt idx="120160">
                  <c:v>309.91666666666669</c:v>
                </c:pt>
                <c:pt idx="120161">
                  <c:v>309.91927083333331</c:v>
                </c:pt>
                <c:pt idx="120162">
                  <c:v>309.921875</c:v>
                </c:pt>
                <c:pt idx="120163">
                  <c:v>309.92447916666669</c:v>
                </c:pt>
                <c:pt idx="120164">
                  <c:v>309.92708333333331</c:v>
                </c:pt>
                <c:pt idx="120165">
                  <c:v>309.9296875</c:v>
                </c:pt>
                <c:pt idx="120166">
                  <c:v>309.93229166666669</c:v>
                </c:pt>
                <c:pt idx="120167">
                  <c:v>309.93489583333331</c:v>
                </c:pt>
                <c:pt idx="120168">
                  <c:v>309.9375</c:v>
                </c:pt>
                <c:pt idx="120169">
                  <c:v>309.94010416666669</c:v>
                </c:pt>
                <c:pt idx="120170">
                  <c:v>309.94270833333331</c:v>
                </c:pt>
                <c:pt idx="120171">
                  <c:v>309.9453125</c:v>
                </c:pt>
                <c:pt idx="120172">
                  <c:v>309.94791666666669</c:v>
                </c:pt>
                <c:pt idx="120173">
                  <c:v>309.95052083333331</c:v>
                </c:pt>
                <c:pt idx="120174">
                  <c:v>309.953125</c:v>
                </c:pt>
                <c:pt idx="120175">
                  <c:v>309.95572916666669</c:v>
                </c:pt>
                <c:pt idx="120176">
                  <c:v>309.95833333333331</c:v>
                </c:pt>
                <c:pt idx="120177">
                  <c:v>309.9609375</c:v>
                </c:pt>
                <c:pt idx="120178">
                  <c:v>309.96354166666669</c:v>
                </c:pt>
                <c:pt idx="120179">
                  <c:v>309.96614583333331</c:v>
                </c:pt>
                <c:pt idx="120180">
                  <c:v>309.96875</c:v>
                </c:pt>
                <c:pt idx="120181">
                  <c:v>309.97135416666669</c:v>
                </c:pt>
                <c:pt idx="120182">
                  <c:v>309.97395833333331</c:v>
                </c:pt>
                <c:pt idx="120183">
                  <c:v>309.9765625</c:v>
                </c:pt>
                <c:pt idx="120184">
                  <c:v>309.97916666666669</c:v>
                </c:pt>
                <c:pt idx="120185">
                  <c:v>309.98177083333331</c:v>
                </c:pt>
                <c:pt idx="120186">
                  <c:v>309.984375</c:v>
                </c:pt>
                <c:pt idx="120187">
                  <c:v>309.98697916666669</c:v>
                </c:pt>
                <c:pt idx="120188">
                  <c:v>309.98958333333331</c:v>
                </c:pt>
                <c:pt idx="120189">
                  <c:v>309.9921875</c:v>
                </c:pt>
                <c:pt idx="120190">
                  <c:v>309.99479166666669</c:v>
                </c:pt>
                <c:pt idx="120191">
                  <c:v>309.99739583333331</c:v>
                </c:pt>
                <c:pt idx="120192">
                  <c:v>310</c:v>
                </c:pt>
                <c:pt idx="120193">
                  <c:v>310.00260416666669</c:v>
                </c:pt>
                <c:pt idx="120194">
                  <c:v>310.00520833333331</c:v>
                </c:pt>
                <c:pt idx="120195">
                  <c:v>310.0078125</c:v>
                </c:pt>
                <c:pt idx="120196">
                  <c:v>310.01041666666669</c:v>
                </c:pt>
                <c:pt idx="120197">
                  <c:v>310.01302083333331</c:v>
                </c:pt>
                <c:pt idx="120198">
                  <c:v>310.015625</c:v>
                </c:pt>
                <c:pt idx="120199">
                  <c:v>310.01822916666669</c:v>
                </c:pt>
                <c:pt idx="120200">
                  <c:v>310.02083333333331</c:v>
                </c:pt>
                <c:pt idx="120201">
                  <c:v>310.0234375</c:v>
                </c:pt>
                <c:pt idx="120202">
                  <c:v>310.02604166666669</c:v>
                </c:pt>
                <c:pt idx="120203">
                  <c:v>310.02864583333331</c:v>
                </c:pt>
                <c:pt idx="120204">
                  <c:v>310.03125</c:v>
                </c:pt>
                <c:pt idx="120205">
                  <c:v>310.03385416666669</c:v>
                </c:pt>
                <c:pt idx="120206">
                  <c:v>310.03645833333331</c:v>
                </c:pt>
                <c:pt idx="120207">
                  <c:v>310.0390625</c:v>
                </c:pt>
                <c:pt idx="120208">
                  <c:v>310.04166666666669</c:v>
                </c:pt>
                <c:pt idx="120209">
                  <c:v>310.04427083333331</c:v>
                </c:pt>
                <c:pt idx="120210">
                  <c:v>310.046875</c:v>
                </c:pt>
                <c:pt idx="120211">
                  <c:v>310.04947916666669</c:v>
                </c:pt>
                <c:pt idx="120212">
                  <c:v>310.05208333333331</c:v>
                </c:pt>
                <c:pt idx="120213">
                  <c:v>310.0546875</c:v>
                </c:pt>
                <c:pt idx="120214">
                  <c:v>310.05729166666669</c:v>
                </c:pt>
                <c:pt idx="120215">
                  <c:v>310.05989583333331</c:v>
                </c:pt>
                <c:pt idx="120216">
                  <c:v>310.0625</c:v>
                </c:pt>
                <c:pt idx="120217">
                  <c:v>310.06510416666669</c:v>
                </c:pt>
                <c:pt idx="120218">
                  <c:v>310.06770833333331</c:v>
                </c:pt>
                <c:pt idx="120219">
                  <c:v>310.0703125</c:v>
                </c:pt>
                <c:pt idx="120220">
                  <c:v>310.07291666666669</c:v>
                </c:pt>
                <c:pt idx="120221">
                  <c:v>310.07552083333331</c:v>
                </c:pt>
                <c:pt idx="120222">
                  <c:v>310.078125</c:v>
                </c:pt>
                <c:pt idx="120223">
                  <c:v>310.08072916666669</c:v>
                </c:pt>
                <c:pt idx="120224">
                  <c:v>310.08333333333331</c:v>
                </c:pt>
                <c:pt idx="120225">
                  <c:v>310.0859375</c:v>
                </c:pt>
                <c:pt idx="120226">
                  <c:v>310.08854166666669</c:v>
                </c:pt>
                <c:pt idx="120227">
                  <c:v>310.09114583333331</c:v>
                </c:pt>
                <c:pt idx="120228">
                  <c:v>310.09375</c:v>
                </c:pt>
                <c:pt idx="120229">
                  <c:v>310.09635416666669</c:v>
                </c:pt>
                <c:pt idx="120230">
                  <c:v>310.09895833333331</c:v>
                </c:pt>
                <c:pt idx="120231">
                  <c:v>310.1015625</c:v>
                </c:pt>
                <c:pt idx="120232">
                  <c:v>310.10416666666669</c:v>
                </c:pt>
                <c:pt idx="120233">
                  <c:v>310.10677083333331</c:v>
                </c:pt>
                <c:pt idx="120234">
                  <c:v>310.109375</c:v>
                </c:pt>
                <c:pt idx="120235">
                  <c:v>310.11197916666669</c:v>
                </c:pt>
                <c:pt idx="120236">
                  <c:v>310.11458333333331</c:v>
                </c:pt>
                <c:pt idx="120237">
                  <c:v>310.1171875</c:v>
                </c:pt>
                <c:pt idx="120238">
                  <c:v>310.11979166666669</c:v>
                </c:pt>
                <c:pt idx="120239">
                  <c:v>310.12239583333331</c:v>
                </c:pt>
                <c:pt idx="120240">
                  <c:v>310.125</c:v>
                </c:pt>
                <c:pt idx="120241">
                  <c:v>310.12760416666669</c:v>
                </c:pt>
                <c:pt idx="120242">
                  <c:v>310.13020833333331</c:v>
                </c:pt>
                <c:pt idx="120243">
                  <c:v>310.1328125</c:v>
                </c:pt>
                <c:pt idx="120244">
                  <c:v>310.13541666666669</c:v>
                </c:pt>
                <c:pt idx="120245">
                  <c:v>310.13802083333331</c:v>
                </c:pt>
                <c:pt idx="120246">
                  <c:v>310.140625</c:v>
                </c:pt>
                <c:pt idx="120247">
                  <c:v>310.14322916666669</c:v>
                </c:pt>
                <c:pt idx="120248">
                  <c:v>310.14583333333331</c:v>
                </c:pt>
                <c:pt idx="120249">
                  <c:v>310.1484375</c:v>
                </c:pt>
                <c:pt idx="120250">
                  <c:v>310.15104166666669</c:v>
                </c:pt>
                <c:pt idx="120251">
                  <c:v>310.15364583333331</c:v>
                </c:pt>
                <c:pt idx="120252">
                  <c:v>310.15625</c:v>
                </c:pt>
                <c:pt idx="120253">
                  <c:v>310.15885416666669</c:v>
                </c:pt>
                <c:pt idx="120254">
                  <c:v>310.16145833333331</c:v>
                </c:pt>
                <c:pt idx="120255">
                  <c:v>310.1640625</c:v>
                </c:pt>
                <c:pt idx="120256">
                  <c:v>310.16666666666669</c:v>
                </c:pt>
                <c:pt idx="120257">
                  <c:v>310.16927083333331</c:v>
                </c:pt>
                <c:pt idx="120258">
                  <c:v>310.171875</c:v>
                </c:pt>
                <c:pt idx="120259">
                  <c:v>310.17447916666669</c:v>
                </c:pt>
                <c:pt idx="120260">
                  <c:v>310.17708333333331</c:v>
                </c:pt>
                <c:pt idx="120261">
                  <c:v>310.1796875</c:v>
                </c:pt>
                <c:pt idx="120262">
                  <c:v>310.18229166666669</c:v>
                </c:pt>
                <c:pt idx="120263">
                  <c:v>310.18489583333331</c:v>
                </c:pt>
                <c:pt idx="120264">
                  <c:v>310.1875</c:v>
                </c:pt>
                <c:pt idx="120265">
                  <c:v>310.19010416666669</c:v>
                </c:pt>
                <c:pt idx="120266">
                  <c:v>310.19270833333331</c:v>
                </c:pt>
                <c:pt idx="120267">
                  <c:v>310.1953125</c:v>
                </c:pt>
                <c:pt idx="120268">
                  <c:v>310.19791666666669</c:v>
                </c:pt>
                <c:pt idx="120269">
                  <c:v>310.20052083333331</c:v>
                </c:pt>
                <c:pt idx="120270">
                  <c:v>310.203125</c:v>
                </c:pt>
                <c:pt idx="120271">
                  <c:v>310.20572916666669</c:v>
                </c:pt>
                <c:pt idx="120272">
                  <c:v>310.20833333333331</c:v>
                </c:pt>
                <c:pt idx="120273">
                  <c:v>310.2109375</c:v>
                </c:pt>
                <c:pt idx="120274">
                  <c:v>310.21354166666669</c:v>
                </c:pt>
                <c:pt idx="120275">
                  <c:v>310.21614583333331</c:v>
                </c:pt>
                <c:pt idx="120276">
                  <c:v>310.21875</c:v>
                </c:pt>
                <c:pt idx="120277">
                  <c:v>310.22135416666669</c:v>
                </c:pt>
                <c:pt idx="120278">
                  <c:v>310.22395833333331</c:v>
                </c:pt>
                <c:pt idx="120279">
                  <c:v>310.2265625</c:v>
                </c:pt>
                <c:pt idx="120280">
                  <c:v>310.22916666666669</c:v>
                </c:pt>
                <c:pt idx="120281">
                  <c:v>310.23177083333331</c:v>
                </c:pt>
                <c:pt idx="120282">
                  <c:v>310.234375</c:v>
                </c:pt>
                <c:pt idx="120283">
                  <c:v>310.23697916666669</c:v>
                </c:pt>
                <c:pt idx="120284">
                  <c:v>310.23958333333331</c:v>
                </c:pt>
                <c:pt idx="120285">
                  <c:v>310.2421875</c:v>
                </c:pt>
                <c:pt idx="120286">
                  <c:v>310.24479166666669</c:v>
                </c:pt>
                <c:pt idx="120287">
                  <c:v>310.24739583333331</c:v>
                </c:pt>
                <c:pt idx="120288">
                  <c:v>310.25</c:v>
                </c:pt>
                <c:pt idx="120289">
                  <c:v>310.25260416666669</c:v>
                </c:pt>
                <c:pt idx="120290">
                  <c:v>310.25520833333331</c:v>
                </c:pt>
                <c:pt idx="120291">
                  <c:v>310.2578125</c:v>
                </c:pt>
                <c:pt idx="120292">
                  <c:v>310.26041666666669</c:v>
                </c:pt>
                <c:pt idx="120293">
                  <c:v>310.26302083333331</c:v>
                </c:pt>
                <c:pt idx="120294">
                  <c:v>310.265625</c:v>
                </c:pt>
                <c:pt idx="120295">
                  <c:v>310.26822916666669</c:v>
                </c:pt>
                <c:pt idx="120296">
                  <c:v>310.27083333333331</c:v>
                </c:pt>
                <c:pt idx="120297">
                  <c:v>310.2734375</c:v>
                </c:pt>
                <c:pt idx="120298">
                  <c:v>310.27604166666669</c:v>
                </c:pt>
                <c:pt idx="120299">
                  <c:v>310.27864583333331</c:v>
                </c:pt>
                <c:pt idx="120300">
                  <c:v>310.28125</c:v>
                </c:pt>
                <c:pt idx="120301">
                  <c:v>310.28385416666669</c:v>
                </c:pt>
                <c:pt idx="120302">
                  <c:v>310.28645833333331</c:v>
                </c:pt>
                <c:pt idx="120303">
                  <c:v>310.2890625</c:v>
                </c:pt>
                <c:pt idx="120304">
                  <c:v>310.29166666666669</c:v>
                </c:pt>
                <c:pt idx="120305">
                  <c:v>310.29427083333331</c:v>
                </c:pt>
                <c:pt idx="120306">
                  <c:v>310.296875</c:v>
                </c:pt>
                <c:pt idx="120307">
                  <c:v>310.29947916666669</c:v>
                </c:pt>
                <c:pt idx="120308">
                  <c:v>310.30208333333331</c:v>
                </c:pt>
                <c:pt idx="120309">
                  <c:v>310.3046875</c:v>
                </c:pt>
                <c:pt idx="120310">
                  <c:v>310.30729166666669</c:v>
                </c:pt>
                <c:pt idx="120311">
                  <c:v>310.30989583333331</c:v>
                </c:pt>
                <c:pt idx="120312">
                  <c:v>310.3125</c:v>
                </c:pt>
                <c:pt idx="120313">
                  <c:v>310.31510416666669</c:v>
                </c:pt>
                <c:pt idx="120314">
                  <c:v>310.31770833333331</c:v>
                </c:pt>
                <c:pt idx="120315">
                  <c:v>310.3203125</c:v>
                </c:pt>
                <c:pt idx="120316">
                  <c:v>310.32291666666669</c:v>
                </c:pt>
                <c:pt idx="120317">
                  <c:v>310.32552083333331</c:v>
                </c:pt>
                <c:pt idx="120318">
                  <c:v>310.328125</c:v>
                </c:pt>
                <c:pt idx="120319">
                  <c:v>310.33072916666669</c:v>
                </c:pt>
                <c:pt idx="120320">
                  <c:v>310.33333333333331</c:v>
                </c:pt>
                <c:pt idx="120321">
                  <c:v>310.3359375</c:v>
                </c:pt>
                <c:pt idx="120322">
                  <c:v>310.33854166666669</c:v>
                </c:pt>
                <c:pt idx="120323">
                  <c:v>310.34114583333331</c:v>
                </c:pt>
                <c:pt idx="120324">
                  <c:v>310.34375</c:v>
                </c:pt>
                <c:pt idx="120325">
                  <c:v>310.34635416666669</c:v>
                </c:pt>
                <c:pt idx="120326">
                  <c:v>310.34895833333331</c:v>
                </c:pt>
                <c:pt idx="120327">
                  <c:v>310.3515625</c:v>
                </c:pt>
                <c:pt idx="120328">
                  <c:v>310.35416666666669</c:v>
                </c:pt>
                <c:pt idx="120329">
                  <c:v>310.35677083333331</c:v>
                </c:pt>
                <c:pt idx="120330">
                  <c:v>310.359375</c:v>
                </c:pt>
                <c:pt idx="120331">
                  <c:v>310.36197916666669</c:v>
                </c:pt>
                <c:pt idx="120332">
                  <c:v>310.36458333333331</c:v>
                </c:pt>
                <c:pt idx="120333">
                  <c:v>310.3671875</c:v>
                </c:pt>
                <c:pt idx="120334">
                  <c:v>310.36979166666669</c:v>
                </c:pt>
                <c:pt idx="120335">
                  <c:v>310.37239583333331</c:v>
                </c:pt>
                <c:pt idx="120336">
                  <c:v>310.375</c:v>
                </c:pt>
                <c:pt idx="120337">
                  <c:v>310.37760416666669</c:v>
                </c:pt>
                <c:pt idx="120338">
                  <c:v>310.38020833333331</c:v>
                </c:pt>
                <c:pt idx="120339">
                  <c:v>310.3828125</c:v>
                </c:pt>
                <c:pt idx="120340">
                  <c:v>310.38541666666669</c:v>
                </c:pt>
                <c:pt idx="120341">
                  <c:v>310.38802083333331</c:v>
                </c:pt>
                <c:pt idx="120342">
                  <c:v>310.390625</c:v>
                </c:pt>
                <c:pt idx="120343">
                  <c:v>310.39322916666669</c:v>
                </c:pt>
                <c:pt idx="120344">
                  <c:v>310.39583333333331</c:v>
                </c:pt>
                <c:pt idx="120345">
                  <c:v>310.3984375</c:v>
                </c:pt>
                <c:pt idx="120346">
                  <c:v>310.40104166666669</c:v>
                </c:pt>
                <c:pt idx="120347">
                  <c:v>310.40364583333331</c:v>
                </c:pt>
                <c:pt idx="120348">
                  <c:v>310.40625</c:v>
                </c:pt>
                <c:pt idx="120349">
                  <c:v>310.40885416666669</c:v>
                </c:pt>
                <c:pt idx="120350">
                  <c:v>310.41145833333331</c:v>
                </c:pt>
                <c:pt idx="120351">
                  <c:v>310.4140625</c:v>
                </c:pt>
                <c:pt idx="120352">
                  <c:v>310.41666666666669</c:v>
                </c:pt>
                <c:pt idx="120353">
                  <c:v>310.41927083333331</c:v>
                </c:pt>
                <c:pt idx="120354">
                  <c:v>310.421875</c:v>
                </c:pt>
                <c:pt idx="120355">
                  <c:v>310.42447916666669</c:v>
                </c:pt>
                <c:pt idx="120356">
                  <c:v>310.42708333333331</c:v>
                </c:pt>
                <c:pt idx="120357">
                  <c:v>310.4296875</c:v>
                </c:pt>
                <c:pt idx="120358">
                  <c:v>310.43229166666669</c:v>
                </c:pt>
                <c:pt idx="120359">
                  <c:v>310.43489583333331</c:v>
                </c:pt>
                <c:pt idx="120360">
                  <c:v>310.4375</c:v>
                </c:pt>
                <c:pt idx="120361">
                  <c:v>310.44010416666669</c:v>
                </c:pt>
                <c:pt idx="120362">
                  <c:v>310.44270833333331</c:v>
                </c:pt>
                <c:pt idx="120363">
                  <c:v>310.4453125</c:v>
                </c:pt>
                <c:pt idx="120364">
                  <c:v>310.44791666666669</c:v>
                </c:pt>
                <c:pt idx="120365">
                  <c:v>310.45052083333331</c:v>
                </c:pt>
                <c:pt idx="120366">
                  <c:v>310.453125</c:v>
                </c:pt>
                <c:pt idx="120367">
                  <c:v>310.45572916666669</c:v>
                </c:pt>
                <c:pt idx="120368">
                  <c:v>310.45833333333331</c:v>
                </c:pt>
                <c:pt idx="120369">
                  <c:v>310.4609375</c:v>
                </c:pt>
                <c:pt idx="120370">
                  <c:v>310.46354166666669</c:v>
                </c:pt>
                <c:pt idx="120371">
                  <c:v>310.46614583333331</c:v>
                </c:pt>
                <c:pt idx="120372">
                  <c:v>310.46875</c:v>
                </c:pt>
                <c:pt idx="120373">
                  <c:v>310.47135416666669</c:v>
                </c:pt>
                <c:pt idx="120374">
                  <c:v>310.47395833333331</c:v>
                </c:pt>
                <c:pt idx="120375">
                  <c:v>310.4765625</c:v>
                </c:pt>
                <c:pt idx="120376">
                  <c:v>310.47916666666669</c:v>
                </c:pt>
                <c:pt idx="120377">
                  <c:v>310.48177083333331</c:v>
                </c:pt>
                <c:pt idx="120378">
                  <c:v>310.484375</c:v>
                </c:pt>
                <c:pt idx="120379">
                  <c:v>310.48697916666669</c:v>
                </c:pt>
                <c:pt idx="120380">
                  <c:v>310.48958333333331</c:v>
                </c:pt>
                <c:pt idx="120381">
                  <c:v>310.4921875</c:v>
                </c:pt>
                <c:pt idx="120382">
                  <c:v>310.49479166666669</c:v>
                </c:pt>
                <c:pt idx="120383">
                  <c:v>310.49739583333331</c:v>
                </c:pt>
                <c:pt idx="120384">
                  <c:v>310.5</c:v>
                </c:pt>
                <c:pt idx="120385">
                  <c:v>310.50260416666669</c:v>
                </c:pt>
                <c:pt idx="120386">
                  <c:v>310.50520833333331</c:v>
                </c:pt>
                <c:pt idx="120387">
                  <c:v>310.5078125</c:v>
                </c:pt>
                <c:pt idx="120388">
                  <c:v>310.51041666666669</c:v>
                </c:pt>
                <c:pt idx="120389">
                  <c:v>310.51302083333331</c:v>
                </c:pt>
                <c:pt idx="120390">
                  <c:v>310.515625</c:v>
                </c:pt>
                <c:pt idx="120391">
                  <c:v>310.51822916666669</c:v>
                </c:pt>
                <c:pt idx="120392">
                  <c:v>310.52083333333331</c:v>
                </c:pt>
                <c:pt idx="120393">
                  <c:v>310.5234375</c:v>
                </c:pt>
                <c:pt idx="120394">
                  <c:v>310.52604166666669</c:v>
                </c:pt>
                <c:pt idx="120395">
                  <c:v>310.52864583333331</c:v>
                </c:pt>
                <c:pt idx="120396">
                  <c:v>310.53125</c:v>
                </c:pt>
                <c:pt idx="120397">
                  <c:v>310.53385416666669</c:v>
                </c:pt>
                <c:pt idx="120398">
                  <c:v>310.53645833333331</c:v>
                </c:pt>
                <c:pt idx="120399">
                  <c:v>310.5390625</c:v>
                </c:pt>
                <c:pt idx="120400">
                  <c:v>310.54166666666669</c:v>
                </c:pt>
                <c:pt idx="120401">
                  <c:v>310.54427083333331</c:v>
                </c:pt>
                <c:pt idx="120402">
                  <c:v>310.546875</c:v>
                </c:pt>
                <c:pt idx="120403">
                  <c:v>310.54947916666669</c:v>
                </c:pt>
                <c:pt idx="120404">
                  <c:v>310.55208333333331</c:v>
                </c:pt>
                <c:pt idx="120405">
                  <c:v>310.5546875</c:v>
                </c:pt>
                <c:pt idx="120406">
                  <c:v>310.55729166666669</c:v>
                </c:pt>
                <c:pt idx="120407">
                  <c:v>310.55989583333331</c:v>
                </c:pt>
                <c:pt idx="120408">
                  <c:v>310.5625</c:v>
                </c:pt>
                <c:pt idx="120409">
                  <c:v>310.56510416666669</c:v>
                </c:pt>
                <c:pt idx="120410">
                  <c:v>310.56770833333331</c:v>
                </c:pt>
                <c:pt idx="120411">
                  <c:v>310.5703125</c:v>
                </c:pt>
                <c:pt idx="120412">
                  <c:v>310.57291666666669</c:v>
                </c:pt>
                <c:pt idx="120413">
                  <c:v>310.57552083333331</c:v>
                </c:pt>
                <c:pt idx="120414">
                  <c:v>310.578125</c:v>
                </c:pt>
                <c:pt idx="120415">
                  <c:v>310.58072916666669</c:v>
                </c:pt>
                <c:pt idx="120416">
                  <c:v>310.58333333333331</c:v>
                </c:pt>
                <c:pt idx="120417">
                  <c:v>310.5859375</c:v>
                </c:pt>
                <c:pt idx="120418">
                  <c:v>310.58854166666669</c:v>
                </c:pt>
                <c:pt idx="120419">
                  <c:v>310.59114583333331</c:v>
                </c:pt>
                <c:pt idx="120420">
                  <c:v>310.59375</c:v>
                </c:pt>
                <c:pt idx="120421">
                  <c:v>310.59635416666669</c:v>
                </c:pt>
                <c:pt idx="120422">
                  <c:v>310.59895833333331</c:v>
                </c:pt>
                <c:pt idx="120423">
                  <c:v>310.6015625</c:v>
                </c:pt>
                <c:pt idx="120424">
                  <c:v>310.60416666666669</c:v>
                </c:pt>
                <c:pt idx="120425">
                  <c:v>310.60677083333331</c:v>
                </c:pt>
                <c:pt idx="120426">
                  <c:v>310.609375</c:v>
                </c:pt>
                <c:pt idx="120427">
                  <c:v>310.61197916666669</c:v>
                </c:pt>
                <c:pt idx="120428">
                  <c:v>310.61458333333331</c:v>
                </c:pt>
                <c:pt idx="120429">
                  <c:v>310.6171875</c:v>
                </c:pt>
                <c:pt idx="120430">
                  <c:v>310.61979166666669</c:v>
                </c:pt>
                <c:pt idx="120431">
                  <c:v>310.62239583333331</c:v>
                </c:pt>
                <c:pt idx="120432">
                  <c:v>310.625</c:v>
                </c:pt>
                <c:pt idx="120433">
                  <c:v>310.62760416666669</c:v>
                </c:pt>
                <c:pt idx="120434">
                  <c:v>310.63020833333331</c:v>
                </c:pt>
                <c:pt idx="120435">
                  <c:v>310.6328125</c:v>
                </c:pt>
                <c:pt idx="120436">
                  <c:v>310.63541666666669</c:v>
                </c:pt>
                <c:pt idx="120437">
                  <c:v>310.63802083333331</c:v>
                </c:pt>
                <c:pt idx="120438">
                  <c:v>310.640625</c:v>
                </c:pt>
                <c:pt idx="120439">
                  <c:v>310.64322916666669</c:v>
                </c:pt>
                <c:pt idx="120440">
                  <c:v>310.64583333333331</c:v>
                </c:pt>
                <c:pt idx="120441">
                  <c:v>310.6484375</c:v>
                </c:pt>
                <c:pt idx="120442">
                  <c:v>310.65104166666669</c:v>
                </c:pt>
                <c:pt idx="120443">
                  <c:v>310.65364583333331</c:v>
                </c:pt>
                <c:pt idx="120444">
                  <c:v>310.65625</c:v>
                </c:pt>
                <c:pt idx="120445">
                  <c:v>310.65885416666669</c:v>
                </c:pt>
                <c:pt idx="120446">
                  <c:v>310.66145833333331</c:v>
                </c:pt>
                <c:pt idx="120447">
                  <c:v>310.6640625</c:v>
                </c:pt>
                <c:pt idx="120448">
                  <c:v>310.66666666666669</c:v>
                </c:pt>
                <c:pt idx="120449">
                  <c:v>310.66927083333331</c:v>
                </c:pt>
                <c:pt idx="120450">
                  <c:v>310.671875</c:v>
                </c:pt>
                <c:pt idx="120451">
                  <c:v>310.67447916666669</c:v>
                </c:pt>
                <c:pt idx="120452">
                  <c:v>310.67708333333331</c:v>
                </c:pt>
                <c:pt idx="120453">
                  <c:v>310.6796875</c:v>
                </c:pt>
                <c:pt idx="120454">
                  <c:v>310.68229166666669</c:v>
                </c:pt>
                <c:pt idx="120455">
                  <c:v>310.68489583333331</c:v>
                </c:pt>
                <c:pt idx="120456">
                  <c:v>310.6875</c:v>
                </c:pt>
                <c:pt idx="120457">
                  <c:v>310.69010416666669</c:v>
                </c:pt>
                <c:pt idx="120458">
                  <c:v>310.69270833333331</c:v>
                </c:pt>
                <c:pt idx="120459">
                  <c:v>310.6953125</c:v>
                </c:pt>
                <c:pt idx="120460">
                  <c:v>310.69791666666669</c:v>
                </c:pt>
                <c:pt idx="120461">
                  <c:v>310.70052083333331</c:v>
                </c:pt>
                <c:pt idx="120462">
                  <c:v>310.703125</c:v>
                </c:pt>
                <c:pt idx="120463">
                  <c:v>310.70572916666669</c:v>
                </c:pt>
                <c:pt idx="120464">
                  <c:v>310.70833333333331</c:v>
                </c:pt>
                <c:pt idx="120465">
                  <c:v>310.7109375</c:v>
                </c:pt>
                <c:pt idx="120466">
                  <c:v>310.71354166666669</c:v>
                </c:pt>
                <c:pt idx="120467">
                  <c:v>310.71614583333331</c:v>
                </c:pt>
                <c:pt idx="120468">
                  <c:v>310.71875</c:v>
                </c:pt>
                <c:pt idx="120469">
                  <c:v>310.72135416666669</c:v>
                </c:pt>
                <c:pt idx="120470">
                  <c:v>310.72395833333331</c:v>
                </c:pt>
                <c:pt idx="120471">
                  <c:v>310.7265625</c:v>
                </c:pt>
                <c:pt idx="120472">
                  <c:v>310.72916666666669</c:v>
                </c:pt>
                <c:pt idx="120473">
                  <c:v>310.73177083333331</c:v>
                </c:pt>
                <c:pt idx="120474">
                  <c:v>310.734375</c:v>
                </c:pt>
                <c:pt idx="120475">
                  <c:v>310.73697916666669</c:v>
                </c:pt>
                <c:pt idx="120476">
                  <c:v>310.73958333333331</c:v>
                </c:pt>
                <c:pt idx="120477">
                  <c:v>310.7421875</c:v>
                </c:pt>
                <c:pt idx="120478">
                  <c:v>310.74479166666669</c:v>
                </c:pt>
                <c:pt idx="120479">
                  <c:v>310.74739583333331</c:v>
                </c:pt>
                <c:pt idx="120480">
                  <c:v>310.75</c:v>
                </c:pt>
                <c:pt idx="120481">
                  <c:v>310.75260416666669</c:v>
                </c:pt>
                <c:pt idx="120482">
                  <c:v>310.75520833333331</c:v>
                </c:pt>
                <c:pt idx="120483">
                  <c:v>310.7578125</c:v>
                </c:pt>
                <c:pt idx="120484">
                  <c:v>310.76041666666669</c:v>
                </c:pt>
                <c:pt idx="120485">
                  <c:v>310.76302083333331</c:v>
                </c:pt>
                <c:pt idx="120486">
                  <c:v>310.765625</c:v>
                </c:pt>
                <c:pt idx="120487">
                  <c:v>310.76822916666669</c:v>
                </c:pt>
                <c:pt idx="120488">
                  <c:v>310.77083333333331</c:v>
                </c:pt>
                <c:pt idx="120489">
                  <c:v>310.7734375</c:v>
                </c:pt>
                <c:pt idx="120490">
                  <c:v>310.77604166666669</c:v>
                </c:pt>
                <c:pt idx="120491">
                  <c:v>310.77864583333331</c:v>
                </c:pt>
                <c:pt idx="120492">
                  <c:v>310.78125</c:v>
                </c:pt>
                <c:pt idx="120493">
                  <c:v>310.78385416666669</c:v>
                </c:pt>
                <c:pt idx="120494">
                  <c:v>310.78645833333331</c:v>
                </c:pt>
                <c:pt idx="120495">
                  <c:v>310.7890625</c:v>
                </c:pt>
                <c:pt idx="120496">
                  <c:v>310.79166666666669</c:v>
                </c:pt>
                <c:pt idx="120497">
                  <c:v>310.79427083333331</c:v>
                </c:pt>
                <c:pt idx="120498">
                  <c:v>310.796875</c:v>
                </c:pt>
                <c:pt idx="120499">
                  <c:v>310.79947916666669</c:v>
                </c:pt>
                <c:pt idx="120500">
                  <c:v>310.80208333333331</c:v>
                </c:pt>
                <c:pt idx="120501">
                  <c:v>310.8046875</c:v>
                </c:pt>
                <c:pt idx="120502">
                  <c:v>310.80729166666669</c:v>
                </c:pt>
                <c:pt idx="120503">
                  <c:v>310.80989583333331</c:v>
                </c:pt>
                <c:pt idx="120504">
                  <c:v>310.8125</c:v>
                </c:pt>
                <c:pt idx="120505">
                  <c:v>310.81510416666669</c:v>
                </c:pt>
                <c:pt idx="120506">
                  <c:v>310.81770833333331</c:v>
                </c:pt>
                <c:pt idx="120507">
                  <c:v>310.8203125</c:v>
                </c:pt>
                <c:pt idx="120508">
                  <c:v>310.82291666666669</c:v>
                </c:pt>
                <c:pt idx="120509">
                  <c:v>310.82552083333331</c:v>
                </c:pt>
                <c:pt idx="120510">
                  <c:v>310.828125</c:v>
                </c:pt>
                <c:pt idx="120511">
                  <c:v>310.83072916666669</c:v>
                </c:pt>
                <c:pt idx="120512">
                  <c:v>310.83333333333331</c:v>
                </c:pt>
                <c:pt idx="120513">
                  <c:v>310.8359375</c:v>
                </c:pt>
                <c:pt idx="120514">
                  <c:v>310.83854166666669</c:v>
                </c:pt>
                <c:pt idx="120515">
                  <c:v>310.84114583333331</c:v>
                </c:pt>
                <c:pt idx="120516">
                  <c:v>310.84375</c:v>
                </c:pt>
                <c:pt idx="120517">
                  <c:v>310.84635416666669</c:v>
                </c:pt>
                <c:pt idx="120518">
                  <c:v>310.84895833333331</c:v>
                </c:pt>
                <c:pt idx="120519">
                  <c:v>310.8515625</c:v>
                </c:pt>
                <c:pt idx="120520">
                  <c:v>310.85416666666669</c:v>
                </c:pt>
                <c:pt idx="120521">
                  <c:v>310.85677083333331</c:v>
                </c:pt>
                <c:pt idx="120522">
                  <c:v>310.859375</c:v>
                </c:pt>
                <c:pt idx="120523">
                  <c:v>310.86197916666669</c:v>
                </c:pt>
                <c:pt idx="120524">
                  <c:v>310.86458333333331</c:v>
                </c:pt>
                <c:pt idx="120525">
                  <c:v>310.8671875</c:v>
                </c:pt>
                <c:pt idx="120526">
                  <c:v>310.86979166666669</c:v>
                </c:pt>
                <c:pt idx="120527">
                  <c:v>310.87239583333331</c:v>
                </c:pt>
                <c:pt idx="120528">
                  <c:v>310.875</c:v>
                </c:pt>
                <c:pt idx="120529">
                  <c:v>310.87760416666669</c:v>
                </c:pt>
                <c:pt idx="120530">
                  <c:v>310.88020833333331</c:v>
                </c:pt>
                <c:pt idx="120531">
                  <c:v>310.8828125</c:v>
                </c:pt>
                <c:pt idx="120532">
                  <c:v>310.88541666666669</c:v>
                </c:pt>
                <c:pt idx="120533">
                  <c:v>310.88802083333331</c:v>
                </c:pt>
                <c:pt idx="120534">
                  <c:v>310.890625</c:v>
                </c:pt>
                <c:pt idx="120535">
                  <c:v>310.89322916666669</c:v>
                </c:pt>
                <c:pt idx="120536">
                  <c:v>310.89583333333331</c:v>
                </c:pt>
                <c:pt idx="120537">
                  <c:v>310.8984375</c:v>
                </c:pt>
                <c:pt idx="120538">
                  <c:v>310.90104166666669</c:v>
                </c:pt>
                <c:pt idx="120539">
                  <c:v>310.90364583333331</c:v>
                </c:pt>
                <c:pt idx="120540">
                  <c:v>310.90625</c:v>
                </c:pt>
                <c:pt idx="120541">
                  <c:v>310.90885416666669</c:v>
                </c:pt>
                <c:pt idx="120542">
                  <c:v>310.91145833333331</c:v>
                </c:pt>
                <c:pt idx="120543">
                  <c:v>310.9140625</c:v>
                </c:pt>
                <c:pt idx="120544">
                  <c:v>310.91666666666669</c:v>
                </c:pt>
                <c:pt idx="120545">
                  <c:v>310.91927083333331</c:v>
                </c:pt>
                <c:pt idx="120546">
                  <c:v>310.921875</c:v>
                </c:pt>
                <c:pt idx="120547">
                  <c:v>310.92447916666669</c:v>
                </c:pt>
                <c:pt idx="120548">
                  <c:v>310.92708333333331</c:v>
                </c:pt>
                <c:pt idx="120549">
                  <c:v>310.9296875</c:v>
                </c:pt>
                <c:pt idx="120550">
                  <c:v>310.93229166666669</c:v>
                </c:pt>
                <c:pt idx="120551">
                  <c:v>310.93489583333331</c:v>
                </c:pt>
                <c:pt idx="120552">
                  <c:v>310.9375</c:v>
                </c:pt>
                <c:pt idx="120553">
                  <c:v>310.94010416666669</c:v>
                </c:pt>
                <c:pt idx="120554">
                  <c:v>310.94270833333331</c:v>
                </c:pt>
                <c:pt idx="120555">
                  <c:v>310.9453125</c:v>
                </c:pt>
                <c:pt idx="120556">
                  <c:v>310.94791666666669</c:v>
                </c:pt>
                <c:pt idx="120557">
                  <c:v>310.95052083333331</c:v>
                </c:pt>
                <c:pt idx="120558">
                  <c:v>310.953125</c:v>
                </c:pt>
                <c:pt idx="120559">
                  <c:v>310.95572916666669</c:v>
                </c:pt>
                <c:pt idx="120560">
                  <c:v>310.95833333333331</c:v>
                </c:pt>
                <c:pt idx="120561">
                  <c:v>310.9609375</c:v>
                </c:pt>
                <c:pt idx="120562">
                  <c:v>310.96354166666669</c:v>
                </c:pt>
                <c:pt idx="120563">
                  <c:v>310.96614583333331</c:v>
                </c:pt>
                <c:pt idx="120564">
                  <c:v>310.96875</c:v>
                </c:pt>
                <c:pt idx="120565">
                  <c:v>310.97135416666669</c:v>
                </c:pt>
                <c:pt idx="120566">
                  <c:v>310.97395833333331</c:v>
                </c:pt>
                <c:pt idx="120567">
                  <c:v>310.9765625</c:v>
                </c:pt>
                <c:pt idx="120568">
                  <c:v>310.97916666666669</c:v>
                </c:pt>
                <c:pt idx="120569">
                  <c:v>310.98177083333331</c:v>
                </c:pt>
                <c:pt idx="120570">
                  <c:v>310.984375</c:v>
                </c:pt>
                <c:pt idx="120571">
                  <c:v>310.98697916666669</c:v>
                </c:pt>
                <c:pt idx="120572">
                  <c:v>310.98958333333331</c:v>
                </c:pt>
                <c:pt idx="120573">
                  <c:v>310.9921875</c:v>
                </c:pt>
                <c:pt idx="120574">
                  <c:v>310.99479166666669</c:v>
                </c:pt>
                <c:pt idx="120575">
                  <c:v>310.99739583333331</c:v>
                </c:pt>
                <c:pt idx="120576">
                  <c:v>311</c:v>
                </c:pt>
                <c:pt idx="120577">
                  <c:v>311.00260416666669</c:v>
                </c:pt>
                <c:pt idx="120578">
                  <c:v>311.00520833333331</c:v>
                </c:pt>
                <c:pt idx="120579">
                  <c:v>311.0078125</c:v>
                </c:pt>
                <c:pt idx="120580">
                  <c:v>311.01041666666669</c:v>
                </c:pt>
                <c:pt idx="120581">
                  <c:v>311.01302083333331</c:v>
                </c:pt>
                <c:pt idx="120582">
                  <c:v>311.015625</c:v>
                </c:pt>
                <c:pt idx="120583">
                  <c:v>311.01822916666669</c:v>
                </c:pt>
                <c:pt idx="120584">
                  <c:v>311.02083333333331</c:v>
                </c:pt>
                <c:pt idx="120585">
                  <c:v>311.0234375</c:v>
                </c:pt>
                <c:pt idx="120586">
                  <c:v>311.02604166666669</c:v>
                </c:pt>
                <c:pt idx="120587">
                  <c:v>311.02864583333331</c:v>
                </c:pt>
                <c:pt idx="120588">
                  <c:v>311.03125</c:v>
                </c:pt>
                <c:pt idx="120589">
                  <c:v>311.03385416666669</c:v>
                </c:pt>
                <c:pt idx="120590">
                  <c:v>311.03645833333331</c:v>
                </c:pt>
                <c:pt idx="120591">
                  <c:v>311.0390625</c:v>
                </c:pt>
                <c:pt idx="120592">
                  <c:v>311.04166666666669</c:v>
                </c:pt>
                <c:pt idx="120593">
                  <c:v>311.04427083333331</c:v>
                </c:pt>
                <c:pt idx="120594">
                  <c:v>311.046875</c:v>
                </c:pt>
                <c:pt idx="120595">
                  <c:v>311.04947916666669</c:v>
                </c:pt>
                <c:pt idx="120596">
                  <c:v>311.05208333333331</c:v>
                </c:pt>
                <c:pt idx="120597">
                  <c:v>311.0546875</c:v>
                </c:pt>
                <c:pt idx="120598">
                  <c:v>311.05729166666669</c:v>
                </c:pt>
                <c:pt idx="120599">
                  <c:v>311.05989583333331</c:v>
                </c:pt>
                <c:pt idx="120600">
                  <c:v>311.0625</c:v>
                </c:pt>
                <c:pt idx="120601">
                  <c:v>311.06510416666669</c:v>
                </c:pt>
                <c:pt idx="120602">
                  <c:v>311.06770833333331</c:v>
                </c:pt>
                <c:pt idx="120603">
                  <c:v>311.0703125</c:v>
                </c:pt>
                <c:pt idx="120604">
                  <c:v>311.07291666666669</c:v>
                </c:pt>
                <c:pt idx="120605">
                  <c:v>311.07552083333331</c:v>
                </c:pt>
                <c:pt idx="120606">
                  <c:v>311.078125</c:v>
                </c:pt>
                <c:pt idx="120607">
                  <c:v>311.08072916666669</c:v>
                </c:pt>
                <c:pt idx="120608">
                  <c:v>311.08333333333331</c:v>
                </c:pt>
                <c:pt idx="120609">
                  <c:v>311.0859375</c:v>
                </c:pt>
                <c:pt idx="120610">
                  <c:v>311.08854166666669</c:v>
                </c:pt>
                <c:pt idx="120611">
                  <c:v>311.09114583333331</c:v>
                </c:pt>
                <c:pt idx="120612">
                  <c:v>311.09375</c:v>
                </c:pt>
                <c:pt idx="120613">
                  <c:v>311.09635416666669</c:v>
                </c:pt>
                <c:pt idx="120614">
                  <c:v>311.09895833333331</c:v>
                </c:pt>
                <c:pt idx="120615">
                  <c:v>311.1015625</c:v>
                </c:pt>
                <c:pt idx="120616">
                  <c:v>311.10416666666669</c:v>
                </c:pt>
                <c:pt idx="120617">
                  <c:v>311.10677083333331</c:v>
                </c:pt>
                <c:pt idx="120618">
                  <c:v>311.109375</c:v>
                </c:pt>
                <c:pt idx="120619">
                  <c:v>311.11197916666669</c:v>
                </c:pt>
                <c:pt idx="120620">
                  <c:v>311.11458333333331</c:v>
                </c:pt>
                <c:pt idx="120621">
                  <c:v>311.1171875</c:v>
                </c:pt>
                <c:pt idx="120622">
                  <c:v>311.11979166666669</c:v>
                </c:pt>
                <c:pt idx="120623">
                  <c:v>311.12239583333331</c:v>
                </c:pt>
                <c:pt idx="120624">
                  <c:v>311.125</c:v>
                </c:pt>
                <c:pt idx="120625">
                  <c:v>311.12760416666669</c:v>
                </c:pt>
                <c:pt idx="120626">
                  <c:v>311.13020833333331</c:v>
                </c:pt>
                <c:pt idx="120627">
                  <c:v>311.1328125</c:v>
                </c:pt>
                <c:pt idx="120628">
                  <c:v>311.13541666666669</c:v>
                </c:pt>
                <c:pt idx="120629">
                  <c:v>311.13802083333331</c:v>
                </c:pt>
                <c:pt idx="120630">
                  <c:v>311.140625</c:v>
                </c:pt>
                <c:pt idx="120631">
                  <c:v>311.14322916666669</c:v>
                </c:pt>
                <c:pt idx="120632">
                  <c:v>311.14583333333331</c:v>
                </c:pt>
                <c:pt idx="120633">
                  <c:v>311.1484375</c:v>
                </c:pt>
                <c:pt idx="120634">
                  <c:v>311.15104166666669</c:v>
                </c:pt>
                <c:pt idx="120635">
                  <c:v>311.15364583333331</c:v>
                </c:pt>
                <c:pt idx="120636">
                  <c:v>311.15625</c:v>
                </c:pt>
                <c:pt idx="120637">
                  <c:v>311.15885416666669</c:v>
                </c:pt>
                <c:pt idx="120638">
                  <c:v>311.16145833333331</c:v>
                </c:pt>
                <c:pt idx="120639">
                  <c:v>311.1640625</c:v>
                </c:pt>
                <c:pt idx="120640">
                  <c:v>311.16666666666669</c:v>
                </c:pt>
                <c:pt idx="120641">
                  <c:v>311.16927083333331</c:v>
                </c:pt>
                <c:pt idx="120642">
                  <c:v>311.171875</c:v>
                </c:pt>
                <c:pt idx="120643">
                  <c:v>311.17447916666669</c:v>
                </c:pt>
                <c:pt idx="120644">
                  <c:v>311.17708333333331</c:v>
                </c:pt>
                <c:pt idx="120645">
                  <c:v>311.1796875</c:v>
                </c:pt>
                <c:pt idx="120646">
                  <c:v>311.18229166666669</c:v>
                </c:pt>
                <c:pt idx="120647">
                  <c:v>311.18489583333331</c:v>
                </c:pt>
                <c:pt idx="120648">
                  <c:v>311.1875</c:v>
                </c:pt>
                <c:pt idx="120649">
                  <c:v>311.19010416666669</c:v>
                </c:pt>
                <c:pt idx="120650">
                  <c:v>311.19270833333331</c:v>
                </c:pt>
                <c:pt idx="120651">
                  <c:v>311.1953125</c:v>
                </c:pt>
                <c:pt idx="120652">
                  <c:v>311.19791666666669</c:v>
                </c:pt>
                <c:pt idx="120653">
                  <c:v>311.20052083333331</c:v>
                </c:pt>
                <c:pt idx="120654">
                  <c:v>311.203125</c:v>
                </c:pt>
                <c:pt idx="120655">
                  <c:v>311.20572916666669</c:v>
                </c:pt>
                <c:pt idx="120656">
                  <c:v>311.20833333333331</c:v>
                </c:pt>
                <c:pt idx="120657">
                  <c:v>311.2109375</c:v>
                </c:pt>
                <c:pt idx="120658">
                  <c:v>311.21354166666669</c:v>
                </c:pt>
                <c:pt idx="120659">
                  <c:v>311.21614583333331</c:v>
                </c:pt>
                <c:pt idx="120660">
                  <c:v>311.21875</c:v>
                </c:pt>
                <c:pt idx="120661">
                  <c:v>311.22135416666669</c:v>
                </c:pt>
                <c:pt idx="120662">
                  <c:v>311.22395833333331</c:v>
                </c:pt>
                <c:pt idx="120663">
                  <c:v>311.2265625</c:v>
                </c:pt>
                <c:pt idx="120664">
                  <c:v>311.22916666666669</c:v>
                </c:pt>
                <c:pt idx="120665">
                  <c:v>311.23177083333331</c:v>
                </c:pt>
                <c:pt idx="120666">
                  <c:v>311.234375</c:v>
                </c:pt>
                <c:pt idx="120667">
                  <c:v>311.23697916666669</c:v>
                </c:pt>
                <c:pt idx="120668">
                  <c:v>311.23958333333331</c:v>
                </c:pt>
                <c:pt idx="120669">
                  <c:v>311.2421875</c:v>
                </c:pt>
                <c:pt idx="120670">
                  <c:v>311.24479166666669</c:v>
                </c:pt>
                <c:pt idx="120671">
                  <c:v>311.24739583333331</c:v>
                </c:pt>
                <c:pt idx="120672">
                  <c:v>311.25</c:v>
                </c:pt>
                <c:pt idx="120673">
                  <c:v>311.25260416666669</c:v>
                </c:pt>
                <c:pt idx="120674">
                  <c:v>311.25520833333331</c:v>
                </c:pt>
                <c:pt idx="120675">
                  <c:v>311.2578125</c:v>
                </c:pt>
                <c:pt idx="120676">
                  <c:v>311.26041666666669</c:v>
                </c:pt>
                <c:pt idx="120677">
                  <c:v>311.26302083333331</c:v>
                </c:pt>
                <c:pt idx="120678">
                  <c:v>311.265625</c:v>
                </c:pt>
                <c:pt idx="120679">
                  <c:v>311.26822916666669</c:v>
                </c:pt>
                <c:pt idx="120680">
                  <c:v>311.27083333333331</c:v>
                </c:pt>
                <c:pt idx="120681">
                  <c:v>311.2734375</c:v>
                </c:pt>
                <c:pt idx="120682">
                  <c:v>311.27604166666669</c:v>
                </c:pt>
                <c:pt idx="120683">
                  <c:v>311.27864583333331</c:v>
                </c:pt>
                <c:pt idx="120684">
                  <c:v>311.28125</c:v>
                </c:pt>
                <c:pt idx="120685">
                  <c:v>311.28385416666669</c:v>
                </c:pt>
                <c:pt idx="120686">
                  <c:v>311.28645833333331</c:v>
                </c:pt>
                <c:pt idx="120687">
                  <c:v>311.2890625</c:v>
                </c:pt>
                <c:pt idx="120688">
                  <c:v>311.29166666666669</c:v>
                </c:pt>
                <c:pt idx="120689">
                  <c:v>311.29427083333331</c:v>
                </c:pt>
                <c:pt idx="120690">
                  <c:v>311.296875</c:v>
                </c:pt>
                <c:pt idx="120691">
                  <c:v>311.29947916666669</c:v>
                </c:pt>
                <c:pt idx="120692">
                  <c:v>311.30208333333331</c:v>
                </c:pt>
                <c:pt idx="120693">
                  <c:v>311.3046875</c:v>
                </c:pt>
                <c:pt idx="120694">
                  <c:v>311.30729166666669</c:v>
                </c:pt>
                <c:pt idx="120695">
                  <c:v>311.30989583333331</c:v>
                </c:pt>
                <c:pt idx="120696">
                  <c:v>311.3125</c:v>
                </c:pt>
                <c:pt idx="120697">
                  <c:v>311.31510416666669</c:v>
                </c:pt>
                <c:pt idx="120698">
                  <c:v>311.31770833333331</c:v>
                </c:pt>
                <c:pt idx="120699">
                  <c:v>311.3203125</c:v>
                </c:pt>
                <c:pt idx="120700">
                  <c:v>311.32291666666669</c:v>
                </c:pt>
                <c:pt idx="120701">
                  <c:v>311.32552083333331</c:v>
                </c:pt>
                <c:pt idx="120702">
                  <c:v>311.328125</c:v>
                </c:pt>
                <c:pt idx="120703">
                  <c:v>311.33072916666669</c:v>
                </c:pt>
                <c:pt idx="120704">
                  <c:v>311.33333333333331</c:v>
                </c:pt>
                <c:pt idx="120705">
                  <c:v>311.3359375</c:v>
                </c:pt>
                <c:pt idx="120706">
                  <c:v>311.33854166666669</c:v>
                </c:pt>
                <c:pt idx="120707">
                  <c:v>311.34114583333331</c:v>
                </c:pt>
                <c:pt idx="120708">
                  <c:v>311.34375</c:v>
                </c:pt>
                <c:pt idx="120709">
                  <c:v>311.34635416666669</c:v>
                </c:pt>
                <c:pt idx="120710">
                  <c:v>311.34895833333331</c:v>
                </c:pt>
                <c:pt idx="120711">
                  <c:v>311.3515625</c:v>
                </c:pt>
                <c:pt idx="120712">
                  <c:v>311.35416666666669</c:v>
                </c:pt>
                <c:pt idx="120713">
                  <c:v>311.35677083333331</c:v>
                </c:pt>
                <c:pt idx="120714">
                  <c:v>311.359375</c:v>
                </c:pt>
                <c:pt idx="120715">
                  <c:v>311.36197916666669</c:v>
                </c:pt>
                <c:pt idx="120716">
                  <c:v>311.36458333333331</c:v>
                </c:pt>
                <c:pt idx="120717">
                  <c:v>311.3671875</c:v>
                </c:pt>
                <c:pt idx="120718">
                  <c:v>311.36979166666669</c:v>
                </c:pt>
                <c:pt idx="120719">
                  <c:v>311.37239583333331</c:v>
                </c:pt>
                <c:pt idx="120720">
                  <c:v>311.375</c:v>
                </c:pt>
                <c:pt idx="120721">
                  <c:v>311.37760416666669</c:v>
                </c:pt>
                <c:pt idx="120722">
                  <c:v>311.38020833333331</c:v>
                </c:pt>
                <c:pt idx="120723">
                  <c:v>311.3828125</c:v>
                </c:pt>
                <c:pt idx="120724">
                  <c:v>311.38541666666669</c:v>
                </c:pt>
                <c:pt idx="120725">
                  <c:v>311.38802083333331</c:v>
                </c:pt>
                <c:pt idx="120726">
                  <c:v>311.390625</c:v>
                </c:pt>
                <c:pt idx="120727">
                  <c:v>311.39322916666669</c:v>
                </c:pt>
                <c:pt idx="120728">
                  <c:v>311.39583333333331</c:v>
                </c:pt>
                <c:pt idx="120729">
                  <c:v>311.3984375</c:v>
                </c:pt>
                <c:pt idx="120730">
                  <c:v>311.40104166666669</c:v>
                </c:pt>
                <c:pt idx="120731">
                  <c:v>311.40364583333331</c:v>
                </c:pt>
                <c:pt idx="120732">
                  <c:v>311.40625</c:v>
                </c:pt>
                <c:pt idx="120733">
                  <c:v>311.40885416666669</c:v>
                </c:pt>
                <c:pt idx="120734">
                  <c:v>311.41145833333331</c:v>
                </c:pt>
                <c:pt idx="120735">
                  <c:v>311.4140625</c:v>
                </c:pt>
                <c:pt idx="120736">
                  <c:v>311.41666666666669</c:v>
                </c:pt>
                <c:pt idx="120737">
                  <c:v>311.41927083333331</c:v>
                </c:pt>
                <c:pt idx="120738">
                  <c:v>311.421875</c:v>
                </c:pt>
                <c:pt idx="120739">
                  <c:v>311.42447916666669</c:v>
                </c:pt>
                <c:pt idx="120740">
                  <c:v>311.42708333333331</c:v>
                </c:pt>
                <c:pt idx="120741">
                  <c:v>311.4296875</c:v>
                </c:pt>
                <c:pt idx="120742">
                  <c:v>311.43229166666669</c:v>
                </c:pt>
                <c:pt idx="120743">
                  <c:v>311.43489583333331</c:v>
                </c:pt>
                <c:pt idx="120744">
                  <c:v>311.4375</c:v>
                </c:pt>
                <c:pt idx="120745">
                  <c:v>311.44010416666669</c:v>
                </c:pt>
                <c:pt idx="120746">
                  <c:v>311.44270833333331</c:v>
                </c:pt>
                <c:pt idx="120747">
                  <c:v>311.4453125</c:v>
                </c:pt>
                <c:pt idx="120748">
                  <c:v>311.44791666666669</c:v>
                </c:pt>
                <c:pt idx="120749">
                  <c:v>311.45052083333331</c:v>
                </c:pt>
                <c:pt idx="120750">
                  <c:v>311.453125</c:v>
                </c:pt>
                <c:pt idx="120751">
                  <c:v>311.45572916666669</c:v>
                </c:pt>
                <c:pt idx="120752">
                  <c:v>311.45833333333331</c:v>
                </c:pt>
                <c:pt idx="120753">
                  <c:v>311.4609375</c:v>
                </c:pt>
                <c:pt idx="120754">
                  <c:v>311.46354166666669</c:v>
                </c:pt>
                <c:pt idx="120755">
                  <c:v>311.46614583333331</c:v>
                </c:pt>
                <c:pt idx="120756">
                  <c:v>311.46875</c:v>
                </c:pt>
                <c:pt idx="120757">
                  <c:v>311.47135416666669</c:v>
                </c:pt>
                <c:pt idx="120758">
                  <c:v>311.47395833333331</c:v>
                </c:pt>
                <c:pt idx="120759">
                  <c:v>311.4765625</c:v>
                </c:pt>
                <c:pt idx="120760">
                  <c:v>311.47916666666669</c:v>
                </c:pt>
                <c:pt idx="120761">
                  <c:v>311.48177083333331</c:v>
                </c:pt>
                <c:pt idx="120762">
                  <c:v>311.484375</c:v>
                </c:pt>
                <c:pt idx="120763">
                  <c:v>311.48697916666669</c:v>
                </c:pt>
                <c:pt idx="120764">
                  <c:v>311.48958333333331</c:v>
                </c:pt>
                <c:pt idx="120765">
                  <c:v>311.4921875</c:v>
                </c:pt>
                <c:pt idx="120766">
                  <c:v>311.49479166666669</c:v>
                </c:pt>
                <c:pt idx="120767">
                  <c:v>311.49739583333331</c:v>
                </c:pt>
                <c:pt idx="120768">
                  <c:v>311.5</c:v>
                </c:pt>
                <c:pt idx="120769">
                  <c:v>311.50260416666669</c:v>
                </c:pt>
                <c:pt idx="120770">
                  <c:v>311.50520833333331</c:v>
                </c:pt>
                <c:pt idx="120771">
                  <c:v>311.5078125</c:v>
                </c:pt>
                <c:pt idx="120772">
                  <c:v>311.51041666666669</c:v>
                </c:pt>
                <c:pt idx="120773">
                  <c:v>311.51302083333331</c:v>
                </c:pt>
                <c:pt idx="120774">
                  <c:v>311.515625</c:v>
                </c:pt>
                <c:pt idx="120775">
                  <c:v>311.51822916666669</c:v>
                </c:pt>
                <c:pt idx="120776">
                  <c:v>311.52083333333331</c:v>
                </c:pt>
                <c:pt idx="120777">
                  <c:v>311.5234375</c:v>
                </c:pt>
                <c:pt idx="120778">
                  <c:v>311.52604166666669</c:v>
                </c:pt>
                <c:pt idx="120779">
                  <c:v>311.52864583333331</c:v>
                </c:pt>
                <c:pt idx="120780">
                  <c:v>311.53125</c:v>
                </c:pt>
                <c:pt idx="120781">
                  <c:v>311.53385416666669</c:v>
                </c:pt>
                <c:pt idx="120782">
                  <c:v>311.53645833333331</c:v>
                </c:pt>
                <c:pt idx="120783">
                  <c:v>311.5390625</c:v>
                </c:pt>
                <c:pt idx="120784">
                  <c:v>311.54166666666669</c:v>
                </c:pt>
                <c:pt idx="120785">
                  <c:v>311.54427083333331</c:v>
                </c:pt>
                <c:pt idx="120786">
                  <c:v>311.546875</c:v>
                </c:pt>
                <c:pt idx="120787">
                  <c:v>311.54947916666669</c:v>
                </c:pt>
                <c:pt idx="120788">
                  <c:v>311.55208333333331</c:v>
                </c:pt>
                <c:pt idx="120789">
                  <c:v>311.5546875</c:v>
                </c:pt>
                <c:pt idx="120790">
                  <c:v>311.55729166666669</c:v>
                </c:pt>
                <c:pt idx="120791">
                  <c:v>311.55989583333331</c:v>
                </c:pt>
                <c:pt idx="120792">
                  <c:v>311.5625</c:v>
                </c:pt>
                <c:pt idx="120793">
                  <c:v>311.56510416666669</c:v>
                </c:pt>
                <c:pt idx="120794">
                  <c:v>311.56770833333331</c:v>
                </c:pt>
                <c:pt idx="120795">
                  <c:v>311.5703125</c:v>
                </c:pt>
                <c:pt idx="120796">
                  <c:v>311.57291666666669</c:v>
                </c:pt>
                <c:pt idx="120797">
                  <c:v>311.57552083333331</c:v>
                </c:pt>
                <c:pt idx="120798">
                  <c:v>311.578125</c:v>
                </c:pt>
                <c:pt idx="120799">
                  <c:v>311.58072916666669</c:v>
                </c:pt>
                <c:pt idx="120800">
                  <c:v>311.58333333333331</c:v>
                </c:pt>
                <c:pt idx="120801">
                  <c:v>311.5859375</c:v>
                </c:pt>
                <c:pt idx="120802">
                  <c:v>311.58854166666669</c:v>
                </c:pt>
                <c:pt idx="120803">
                  <c:v>311.59114583333331</c:v>
                </c:pt>
                <c:pt idx="120804">
                  <c:v>311.59375</c:v>
                </c:pt>
                <c:pt idx="120805">
                  <c:v>311.59635416666669</c:v>
                </c:pt>
                <c:pt idx="120806">
                  <c:v>311.59895833333331</c:v>
                </c:pt>
                <c:pt idx="120807">
                  <c:v>311.6015625</c:v>
                </c:pt>
                <c:pt idx="120808">
                  <c:v>311.60416666666669</c:v>
                </c:pt>
                <c:pt idx="120809">
                  <c:v>311.60677083333331</c:v>
                </c:pt>
                <c:pt idx="120810">
                  <c:v>311.609375</c:v>
                </c:pt>
                <c:pt idx="120811">
                  <c:v>311.61197916666669</c:v>
                </c:pt>
                <c:pt idx="120812">
                  <c:v>311.61458333333331</c:v>
                </c:pt>
                <c:pt idx="120813">
                  <c:v>311.6171875</c:v>
                </c:pt>
                <c:pt idx="120814">
                  <c:v>311.61979166666669</c:v>
                </c:pt>
                <c:pt idx="120815">
                  <c:v>311.62239583333331</c:v>
                </c:pt>
                <c:pt idx="120816">
                  <c:v>311.625</c:v>
                </c:pt>
                <c:pt idx="120817">
                  <c:v>311.62760416666669</c:v>
                </c:pt>
                <c:pt idx="120818">
                  <c:v>311.63020833333331</c:v>
                </c:pt>
                <c:pt idx="120819">
                  <c:v>311.6328125</c:v>
                </c:pt>
                <c:pt idx="120820">
                  <c:v>311.63541666666669</c:v>
                </c:pt>
                <c:pt idx="120821">
                  <c:v>311.63802083333331</c:v>
                </c:pt>
                <c:pt idx="120822">
                  <c:v>311.640625</c:v>
                </c:pt>
                <c:pt idx="120823">
                  <c:v>311.64322916666669</c:v>
                </c:pt>
                <c:pt idx="120824">
                  <c:v>311.64583333333331</c:v>
                </c:pt>
                <c:pt idx="120825">
                  <c:v>311.6484375</c:v>
                </c:pt>
                <c:pt idx="120826">
                  <c:v>311.65104166666669</c:v>
                </c:pt>
                <c:pt idx="120827">
                  <c:v>311.65364583333331</c:v>
                </c:pt>
                <c:pt idx="120828">
                  <c:v>311.65625</c:v>
                </c:pt>
                <c:pt idx="120829">
                  <c:v>311.65885416666669</c:v>
                </c:pt>
                <c:pt idx="120830">
                  <c:v>311.66145833333331</c:v>
                </c:pt>
                <c:pt idx="120831">
                  <c:v>311.6640625</c:v>
                </c:pt>
                <c:pt idx="120832">
                  <c:v>311.66666666666669</c:v>
                </c:pt>
                <c:pt idx="120833">
                  <c:v>311.66927083333331</c:v>
                </c:pt>
                <c:pt idx="120834">
                  <c:v>311.671875</c:v>
                </c:pt>
                <c:pt idx="120835">
                  <c:v>311.67447916666669</c:v>
                </c:pt>
                <c:pt idx="120836">
                  <c:v>311.67708333333331</c:v>
                </c:pt>
                <c:pt idx="120837">
                  <c:v>311.6796875</c:v>
                </c:pt>
                <c:pt idx="120838">
                  <c:v>311.68229166666669</c:v>
                </c:pt>
                <c:pt idx="120839">
                  <c:v>311.68489583333331</c:v>
                </c:pt>
                <c:pt idx="120840">
                  <c:v>311.6875</c:v>
                </c:pt>
                <c:pt idx="120841">
                  <c:v>311.69010416666669</c:v>
                </c:pt>
                <c:pt idx="120842">
                  <c:v>311.69270833333331</c:v>
                </c:pt>
                <c:pt idx="120843">
                  <c:v>311.6953125</c:v>
                </c:pt>
                <c:pt idx="120844">
                  <c:v>311.69791666666669</c:v>
                </c:pt>
                <c:pt idx="120845">
                  <c:v>311.70052083333331</c:v>
                </c:pt>
                <c:pt idx="120846">
                  <c:v>311.703125</c:v>
                </c:pt>
                <c:pt idx="120847">
                  <c:v>311.70572916666669</c:v>
                </c:pt>
                <c:pt idx="120848">
                  <c:v>311.70833333333331</c:v>
                </c:pt>
                <c:pt idx="120849">
                  <c:v>311.7109375</c:v>
                </c:pt>
                <c:pt idx="120850">
                  <c:v>311.71354166666669</c:v>
                </c:pt>
                <c:pt idx="120851">
                  <c:v>311.71614583333331</c:v>
                </c:pt>
                <c:pt idx="120852">
                  <c:v>311.71875</c:v>
                </c:pt>
                <c:pt idx="120853">
                  <c:v>311.72135416666669</c:v>
                </c:pt>
                <c:pt idx="120854">
                  <c:v>311.72395833333331</c:v>
                </c:pt>
                <c:pt idx="120855">
                  <c:v>311.7265625</c:v>
                </c:pt>
                <c:pt idx="120856">
                  <c:v>311.72916666666669</c:v>
                </c:pt>
                <c:pt idx="120857">
                  <c:v>311.73177083333331</c:v>
                </c:pt>
                <c:pt idx="120858">
                  <c:v>311.734375</c:v>
                </c:pt>
                <c:pt idx="120859">
                  <c:v>311.73697916666669</c:v>
                </c:pt>
                <c:pt idx="120860">
                  <c:v>311.73958333333331</c:v>
                </c:pt>
                <c:pt idx="120861">
                  <c:v>311.7421875</c:v>
                </c:pt>
                <c:pt idx="120862">
                  <c:v>311.74479166666669</c:v>
                </c:pt>
                <c:pt idx="120863">
                  <c:v>311.74739583333331</c:v>
                </c:pt>
                <c:pt idx="120864">
                  <c:v>311.75</c:v>
                </c:pt>
                <c:pt idx="120865">
                  <c:v>311.75260416666669</c:v>
                </c:pt>
                <c:pt idx="120866">
                  <c:v>311.75520833333331</c:v>
                </c:pt>
                <c:pt idx="120867">
                  <c:v>311.7578125</c:v>
                </c:pt>
                <c:pt idx="120868">
                  <c:v>311.76041666666669</c:v>
                </c:pt>
                <c:pt idx="120869">
                  <c:v>311.76302083333331</c:v>
                </c:pt>
                <c:pt idx="120870">
                  <c:v>311.765625</c:v>
                </c:pt>
                <c:pt idx="120871">
                  <c:v>311.76822916666669</c:v>
                </c:pt>
                <c:pt idx="120872">
                  <c:v>311.77083333333331</c:v>
                </c:pt>
                <c:pt idx="120873">
                  <c:v>311.7734375</c:v>
                </c:pt>
                <c:pt idx="120874">
                  <c:v>311.77604166666669</c:v>
                </c:pt>
                <c:pt idx="120875">
                  <c:v>311.77864583333331</c:v>
                </c:pt>
                <c:pt idx="120876">
                  <c:v>311.78125</c:v>
                </c:pt>
                <c:pt idx="120877">
                  <c:v>311.78385416666669</c:v>
                </c:pt>
                <c:pt idx="120878">
                  <c:v>311.78645833333331</c:v>
                </c:pt>
                <c:pt idx="120879">
                  <c:v>311.7890625</c:v>
                </c:pt>
                <c:pt idx="120880">
                  <c:v>311.79166666666669</c:v>
                </c:pt>
                <c:pt idx="120881">
                  <c:v>311.79427083333331</c:v>
                </c:pt>
                <c:pt idx="120882">
                  <c:v>311.796875</c:v>
                </c:pt>
                <c:pt idx="120883">
                  <c:v>311.79947916666669</c:v>
                </c:pt>
                <c:pt idx="120884">
                  <c:v>311.80208333333331</c:v>
                </c:pt>
                <c:pt idx="120885">
                  <c:v>311.8046875</c:v>
                </c:pt>
                <c:pt idx="120886">
                  <c:v>311.80729166666669</c:v>
                </c:pt>
                <c:pt idx="120887">
                  <c:v>311.80989583333331</c:v>
                </c:pt>
                <c:pt idx="120888">
                  <c:v>311.8125</c:v>
                </c:pt>
                <c:pt idx="120889">
                  <c:v>311.81510416666669</c:v>
                </c:pt>
                <c:pt idx="120890">
                  <c:v>311.81770833333331</c:v>
                </c:pt>
                <c:pt idx="120891">
                  <c:v>311.8203125</c:v>
                </c:pt>
                <c:pt idx="120892">
                  <c:v>311.82291666666669</c:v>
                </c:pt>
                <c:pt idx="120893">
                  <c:v>311.82552083333331</c:v>
                </c:pt>
                <c:pt idx="120894">
                  <c:v>311.828125</c:v>
                </c:pt>
                <c:pt idx="120895">
                  <c:v>311.83072916666669</c:v>
                </c:pt>
                <c:pt idx="120896">
                  <c:v>311.83333333333331</c:v>
                </c:pt>
                <c:pt idx="120897">
                  <c:v>311.8359375</c:v>
                </c:pt>
                <c:pt idx="120898">
                  <c:v>311.83854166666669</c:v>
                </c:pt>
                <c:pt idx="120899">
                  <c:v>311.84114583333331</c:v>
                </c:pt>
                <c:pt idx="120900">
                  <c:v>311.84375</c:v>
                </c:pt>
                <c:pt idx="120901">
                  <c:v>311.84635416666669</c:v>
                </c:pt>
                <c:pt idx="120902">
                  <c:v>311.84895833333331</c:v>
                </c:pt>
                <c:pt idx="120903">
                  <c:v>311.8515625</c:v>
                </c:pt>
                <c:pt idx="120904">
                  <c:v>311.85416666666669</c:v>
                </c:pt>
                <c:pt idx="120905">
                  <c:v>311.85677083333331</c:v>
                </c:pt>
                <c:pt idx="120906">
                  <c:v>311.859375</c:v>
                </c:pt>
                <c:pt idx="120907">
                  <c:v>311.86197916666669</c:v>
                </c:pt>
                <c:pt idx="120908">
                  <c:v>311.86458333333331</c:v>
                </c:pt>
                <c:pt idx="120909">
                  <c:v>311.8671875</c:v>
                </c:pt>
                <c:pt idx="120910">
                  <c:v>311.86979166666669</c:v>
                </c:pt>
                <c:pt idx="120911">
                  <c:v>311.87239583333331</c:v>
                </c:pt>
                <c:pt idx="120912">
                  <c:v>311.875</c:v>
                </c:pt>
                <c:pt idx="120913">
                  <c:v>311.87760416666669</c:v>
                </c:pt>
                <c:pt idx="120914">
                  <c:v>311.88020833333331</c:v>
                </c:pt>
                <c:pt idx="120915">
                  <c:v>311.8828125</c:v>
                </c:pt>
                <c:pt idx="120916">
                  <c:v>311.88541666666669</c:v>
                </c:pt>
                <c:pt idx="120917">
                  <c:v>311.88802083333331</c:v>
                </c:pt>
                <c:pt idx="120918">
                  <c:v>311.890625</c:v>
                </c:pt>
                <c:pt idx="120919">
                  <c:v>311.89322916666669</c:v>
                </c:pt>
                <c:pt idx="120920">
                  <c:v>311.89583333333331</c:v>
                </c:pt>
                <c:pt idx="120921">
                  <c:v>311.8984375</c:v>
                </c:pt>
                <c:pt idx="120922">
                  <c:v>311.90104166666669</c:v>
                </c:pt>
                <c:pt idx="120923">
                  <c:v>311.90364583333331</c:v>
                </c:pt>
                <c:pt idx="120924">
                  <c:v>311.90625</c:v>
                </c:pt>
                <c:pt idx="120925">
                  <c:v>311.90885416666669</c:v>
                </c:pt>
                <c:pt idx="120926">
                  <c:v>311.91145833333331</c:v>
                </c:pt>
                <c:pt idx="120927">
                  <c:v>311.9140625</c:v>
                </c:pt>
                <c:pt idx="120928">
                  <c:v>311.91666666666669</c:v>
                </c:pt>
                <c:pt idx="120929">
                  <c:v>311.91927083333331</c:v>
                </c:pt>
                <c:pt idx="120930">
                  <c:v>311.921875</c:v>
                </c:pt>
                <c:pt idx="120931">
                  <c:v>311.92447916666669</c:v>
                </c:pt>
                <c:pt idx="120932">
                  <c:v>311.92708333333331</c:v>
                </c:pt>
                <c:pt idx="120933">
                  <c:v>311.9296875</c:v>
                </c:pt>
                <c:pt idx="120934">
                  <c:v>311.93229166666669</c:v>
                </c:pt>
                <c:pt idx="120935">
                  <c:v>311.93489583333331</c:v>
                </c:pt>
                <c:pt idx="120936">
                  <c:v>311.9375</c:v>
                </c:pt>
                <c:pt idx="120937">
                  <c:v>311.94010416666669</c:v>
                </c:pt>
                <c:pt idx="120938">
                  <c:v>311.94270833333331</c:v>
                </c:pt>
                <c:pt idx="120939">
                  <c:v>311.9453125</c:v>
                </c:pt>
                <c:pt idx="120940">
                  <c:v>311.94791666666669</c:v>
                </c:pt>
                <c:pt idx="120941">
                  <c:v>311.95052083333331</c:v>
                </c:pt>
                <c:pt idx="120942">
                  <c:v>311.953125</c:v>
                </c:pt>
                <c:pt idx="120943">
                  <c:v>311.95572916666669</c:v>
                </c:pt>
                <c:pt idx="120944">
                  <c:v>311.95833333333331</c:v>
                </c:pt>
                <c:pt idx="120945">
                  <c:v>311.9609375</c:v>
                </c:pt>
                <c:pt idx="120946">
                  <c:v>311.96354166666669</c:v>
                </c:pt>
                <c:pt idx="120947">
                  <c:v>311.96614583333331</c:v>
                </c:pt>
                <c:pt idx="120948">
                  <c:v>311.96875</c:v>
                </c:pt>
                <c:pt idx="120949">
                  <c:v>311.97135416666669</c:v>
                </c:pt>
                <c:pt idx="120950">
                  <c:v>311.97395833333331</c:v>
                </c:pt>
                <c:pt idx="120951">
                  <c:v>311.9765625</c:v>
                </c:pt>
                <c:pt idx="120952">
                  <c:v>311.97916666666669</c:v>
                </c:pt>
                <c:pt idx="120953">
                  <c:v>311.98177083333331</c:v>
                </c:pt>
                <c:pt idx="120954">
                  <c:v>311.984375</c:v>
                </c:pt>
                <c:pt idx="120955">
                  <c:v>311.98697916666669</c:v>
                </c:pt>
                <c:pt idx="120956">
                  <c:v>311.98958333333331</c:v>
                </c:pt>
                <c:pt idx="120957">
                  <c:v>311.9921875</c:v>
                </c:pt>
                <c:pt idx="120958">
                  <c:v>311.99479166666669</c:v>
                </c:pt>
                <c:pt idx="120959">
                  <c:v>311.99739583333331</c:v>
                </c:pt>
                <c:pt idx="120960">
                  <c:v>312</c:v>
                </c:pt>
                <c:pt idx="120961">
                  <c:v>312.00260416666669</c:v>
                </c:pt>
                <c:pt idx="120962">
                  <c:v>312.00520833333331</c:v>
                </c:pt>
                <c:pt idx="120963">
                  <c:v>312.0078125</c:v>
                </c:pt>
                <c:pt idx="120964">
                  <c:v>312.01041666666669</c:v>
                </c:pt>
                <c:pt idx="120965">
                  <c:v>312.01302083333331</c:v>
                </c:pt>
                <c:pt idx="120966">
                  <c:v>312.015625</c:v>
                </c:pt>
                <c:pt idx="120967">
                  <c:v>312.01822916666669</c:v>
                </c:pt>
                <c:pt idx="120968">
                  <c:v>312.02083333333331</c:v>
                </c:pt>
                <c:pt idx="120969">
                  <c:v>312.0234375</c:v>
                </c:pt>
                <c:pt idx="120970">
                  <c:v>312.02604166666669</c:v>
                </c:pt>
                <c:pt idx="120971">
                  <c:v>312.02864583333331</c:v>
                </c:pt>
                <c:pt idx="120972">
                  <c:v>312.03125</c:v>
                </c:pt>
                <c:pt idx="120973">
                  <c:v>312.03385416666669</c:v>
                </c:pt>
                <c:pt idx="120974">
                  <c:v>312.03645833333331</c:v>
                </c:pt>
                <c:pt idx="120975">
                  <c:v>312.0390625</c:v>
                </c:pt>
                <c:pt idx="120976">
                  <c:v>312.04166666666669</c:v>
                </c:pt>
                <c:pt idx="120977">
                  <c:v>312.04427083333331</c:v>
                </c:pt>
                <c:pt idx="120978">
                  <c:v>312.046875</c:v>
                </c:pt>
                <c:pt idx="120979">
                  <c:v>312.04947916666669</c:v>
                </c:pt>
                <c:pt idx="120980">
                  <c:v>312.05208333333331</c:v>
                </c:pt>
                <c:pt idx="120981">
                  <c:v>312.0546875</c:v>
                </c:pt>
                <c:pt idx="120982">
                  <c:v>312.05729166666669</c:v>
                </c:pt>
                <c:pt idx="120983">
                  <c:v>312.05989583333331</c:v>
                </c:pt>
                <c:pt idx="120984">
                  <c:v>312.0625</c:v>
                </c:pt>
                <c:pt idx="120985">
                  <c:v>312.06510416666669</c:v>
                </c:pt>
                <c:pt idx="120986">
                  <c:v>312.06770833333331</c:v>
                </c:pt>
                <c:pt idx="120987">
                  <c:v>312.0703125</c:v>
                </c:pt>
                <c:pt idx="120988">
                  <c:v>312.07291666666669</c:v>
                </c:pt>
                <c:pt idx="120989">
                  <c:v>312.07552083333331</c:v>
                </c:pt>
                <c:pt idx="120990">
                  <c:v>312.078125</c:v>
                </c:pt>
                <c:pt idx="120991">
                  <c:v>312.08072916666669</c:v>
                </c:pt>
                <c:pt idx="120992">
                  <c:v>312.08333333333331</c:v>
                </c:pt>
                <c:pt idx="120993">
                  <c:v>312.0859375</c:v>
                </c:pt>
                <c:pt idx="120994">
                  <c:v>312.08854166666669</c:v>
                </c:pt>
                <c:pt idx="120995">
                  <c:v>312.09114583333331</c:v>
                </c:pt>
                <c:pt idx="120996">
                  <c:v>312.09375</c:v>
                </c:pt>
                <c:pt idx="120997">
                  <c:v>312.09635416666669</c:v>
                </c:pt>
                <c:pt idx="120998">
                  <c:v>312.09895833333331</c:v>
                </c:pt>
                <c:pt idx="120999">
                  <c:v>312.1015625</c:v>
                </c:pt>
                <c:pt idx="121000">
                  <c:v>312.10416666666669</c:v>
                </c:pt>
                <c:pt idx="121001">
                  <c:v>312.10677083333331</c:v>
                </c:pt>
                <c:pt idx="121002">
                  <c:v>312.109375</c:v>
                </c:pt>
                <c:pt idx="121003">
                  <c:v>312.11197916666669</c:v>
                </c:pt>
                <c:pt idx="121004">
                  <c:v>312.11458333333331</c:v>
                </c:pt>
                <c:pt idx="121005">
                  <c:v>312.1171875</c:v>
                </c:pt>
                <c:pt idx="121006">
                  <c:v>312.11979166666669</c:v>
                </c:pt>
                <c:pt idx="121007">
                  <c:v>312.12239583333331</c:v>
                </c:pt>
                <c:pt idx="121008">
                  <c:v>312.125</c:v>
                </c:pt>
                <c:pt idx="121009">
                  <c:v>312.12760416666669</c:v>
                </c:pt>
                <c:pt idx="121010">
                  <c:v>312.13020833333331</c:v>
                </c:pt>
                <c:pt idx="121011">
                  <c:v>312.1328125</c:v>
                </c:pt>
                <c:pt idx="121012">
                  <c:v>312.13541666666669</c:v>
                </c:pt>
                <c:pt idx="121013">
                  <c:v>312.13802083333331</c:v>
                </c:pt>
                <c:pt idx="121014">
                  <c:v>312.140625</c:v>
                </c:pt>
                <c:pt idx="121015">
                  <c:v>312.14322916666669</c:v>
                </c:pt>
                <c:pt idx="121016">
                  <c:v>312.14583333333331</c:v>
                </c:pt>
                <c:pt idx="121017">
                  <c:v>312.1484375</c:v>
                </c:pt>
                <c:pt idx="121018">
                  <c:v>312.15104166666669</c:v>
                </c:pt>
                <c:pt idx="121019">
                  <c:v>312.15364583333331</c:v>
                </c:pt>
                <c:pt idx="121020">
                  <c:v>312.15625</c:v>
                </c:pt>
                <c:pt idx="121021">
                  <c:v>312.15885416666669</c:v>
                </c:pt>
                <c:pt idx="121022">
                  <c:v>312.16145833333331</c:v>
                </c:pt>
                <c:pt idx="121023">
                  <c:v>312.1640625</c:v>
                </c:pt>
                <c:pt idx="121024">
                  <c:v>312.16666666666669</c:v>
                </c:pt>
                <c:pt idx="121025">
                  <c:v>312.16927083333331</c:v>
                </c:pt>
                <c:pt idx="121026">
                  <c:v>312.171875</c:v>
                </c:pt>
                <c:pt idx="121027">
                  <c:v>312.17447916666669</c:v>
                </c:pt>
                <c:pt idx="121028">
                  <c:v>312.17708333333331</c:v>
                </c:pt>
                <c:pt idx="121029">
                  <c:v>312.1796875</c:v>
                </c:pt>
                <c:pt idx="121030">
                  <c:v>312.18229166666669</c:v>
                </c:pt>
                <c:pt idx="121031">
                  <c:v>312.18489583333331</c:v>
                </c:pt>
                <c:pt idx="121032">
                  <c:v>312.1875</c:v>
                </c:pt>
                <c:pt idx="121033">
                  <c:v>312.19010416666669</c:v>
                </c:pt>
                <c:pt idx="121034">
                  <c:v>312.19270833333331</c:v>
                </c:pt>
                <c:pt idx="121035">
                  <c:v>312.1953125</c:v>
                </c:pt>
                <c:pt idx="121036">
                  <c:v>312.19791666666669</c:v>
                </c:pt>
                <c:pt idx="121037">
                  <c:v>312.20052083333331</c:v>
                </c:pt>
                <c:pt idx="121038">
                  <c:v>312.203125</c:v>
                </c:pt>
                <c:pt idx="121039">
                  <c:v>312.20572916666669</c:v>
                </c:pt>
                <c:pt idx="121040">
                  <c:v>312.20833333333331</c:v>
                </c:pt>
                <c:pt idx="121041">
                  <c:v>312.2109375</c:v>
                </c:pt>
                <c:pt idx="121042">
                  <c:v>312.21354166666669</c:v>
                </c:pt>
                <c:pt idx="121043">
                  <c:v>312.21614583333331</c:v>
                </c:pt>
                <c:pt idx="121044">
                  <c:v>312.21875</c:v>
                </c:pt>
                <c:pt idx="121045">
                  <c:v>312.22135416666669</c:v>
                </c:pt>
                <c:pt idx="121046">
                  <c:v>312.22395833333331</c:v>
                </c:pt>
                <c:pt idx="121047">
                  <c:v>312.2265625</c:v>
                </c:pt>
                <c:pt idx="121048">
                  <c:v>312.22916666666669</c:v>
                </c:pt>
                <c:pt idx="121049">
                  <c:v>312.23177083333331</c:v>
                </c:pt>
                <c:pt idx="121050">
                  <c:v>312.234375</c:v>
                </c:pt>
                <c:pt idx="121051">
                  <c:v>312.23697916666669</c:v>
                </c:pt>
                <c:pt idx="121052">
                  <c:v>312.23958333333331</c:v>
                </c:pt>
                <c:pt idx="121053">
                  <c:v>312.2421875</c:v>
                </c:pt>
                <c:pt idx="121054">
                  <c:v>312.24479166666669</c:v>
                </c:pt>
                <c:pt idx="121055">
                  <c:v>312.24739583333331</c:v>
                </c:pt>
                <c:pt idx="121056">
                  <c:v>312.25</c:v>
                </c:pt>
                <c:pt idx="121057">
                  <c:v>312.25260416666669</c:v>
                </c:pt>
                <c:pt idx="121058">
                  <c:v>312.25520833333331</c:v>
                </c:pt>
                <c:pt idx="121059">
                  <c:v>312.2578125</c:v>
                </c:pt>
                <c:pt idx="121060">
                  <c:v>312.26041666666669</c:v>
                </c:pt>
                <c:pt idx="121061">
                  <c:v>312.26302083333331</c:v>
                </c:pt>
                <c:pt idx="121062">
                  <c:v>312.265625</c:v>
                </c:pt>
                <c:pt idx="121063">
                  <c:v>312.26822916666669</c:v>
                </c:pt>
                <c:pt idx="121064">
                  <c:v>312.27083333333331</c:v>
                </c:pt>
                <c:pt idx="121065">
                  <c:v>312.2734375</c:v>
                </c:pt>
                <c:pt idx="121066">
                  <c:v>312.27604166666669</c:v>
                </c:pt>
                <c:pt idx="121067">
                  <c:v>312.27864583333331</c:v>
                </c:pt>
                <c:pt idx="121068">
                  <c:v>312.28125</c:v>
                </c:pt>
                <c:pt idx="121069">
                  <c:v>312.28385416666669</c:v>
                </c:pt>
                <c:pt idx="121070">
                  <c:v>312.28645833333331</c:v>
                </c:pt>
                <c:pt idx="121071">
                  <c:v>312.2890625</c:v>
                </c:pt>
                <c:pt idx="121072">
                  <c:v>312.29166666666669</c:v>
                </c:pt>
                <c:pt idx="121073">
                  <c:v>312.29427083333331</c:v>
                </c:pt>
                <c:pt idx="121074">
                  <c:v>312.296875</c:v>
                </c:pt>
                <c:pt idx="121075">
                  <c:v>312.29947916666669</c:v>
                </c:pt>
                <c:pt idx="121076">
                  <c:v>312.30208333333331</c:v>
                </c:pt>
                <c:pt idx="121077">
                  <c:v>312.3046875</c:v>
                </c:pt>
                <c:pt idx="121078">
                  <c:v>312.30729166666669</c:v>
                </c:pt>
                <c:pt idx="121079">
                  <c:v>312.30989583333331</c:v>
                </c:pt>
                <c:pt idx="121080">
                  <c:v>312.3125</c:v>
                </c:pt>
                <c:pt idx="121081">
                  <c:v>312.31510416666669</c:v>
                </c:pt>
                <c:pt idx="121082">
                  <c:v>312.31770833333331</c:v>
                </c:pt>
                <c:pt idx="121083">
                  <c:v>312.3203125</c:v>
                </c:pt>
                <c:pt idx="121084">
                  <c:v>312.32291666666669</c:v>
                </c:pt>
                <c:pt idx="121085">
                  <c:v>312.32552083333331</c:v>
                </c:pt>
                <c:pt idx="121086">
                  <c:v>312.328125</c:v>
                </c:pt>
                <c:pt idx="121087">
                  <c:v>312.33072916666669</c:v>
                </c:pt>
                <c:pt idx="121088">
                  <c:v>312.33333333333331</c:v>
                </c:pt>
                <c:pt idx="121089">
                  <c:v>312.3359375</c:v>
                </c:pt>
                <c:pt idx="121090">
                  <c:v>312.33854166666669</c:v>
                </c:pt>
                <c:pt idx="121091">
                  <c:v>312.34114583333331</c:v>
                </c:pt>
                <c:pt idx="121092">
                  <c:v>312.34375</c:v>
                </c:pt>
                <c:pt idx="121093">
                  <c:v>312.34635416666669</c:v>
                </c:pt>
                <c:pt idx="121094">
                  <c:v>312.34895833333331</c:v>
                </c:pt>
                <c:pt idx="121095">
                  <c:v>312.3515625</c:v>
                </c:pt>
                <c:pt idx="121096">
                  <c:v>312.35416666666669</c:v>
                </c:pt>
                <c:pt idx="121097">
                  <c:v>312.35677083333331</c:v>
                </c:pt>
                <c:pt idx="121098">
                  <c:v>312.359375</c:v>
                </c:pt>
                <c:pt idx="121099">
                  <c:v>312.36197916666669</c:v>
                </c:pt>
                <c:pt idx="121100">
                  <c:v>312.36458333333331</c:v>
                </c:pt>
                <c:pt idx="121101">
                  <c:v>312.3671875</c:v>
                </c:pt>
                <c:pt idx="121102">
                  <c:v>312.36979166666669</c:v>
                </c:pt>
                <c:pt idx="121103">
                  <c:v>312.37239583333331</c:v>
                </c:pt>
                <c:pt idx="121104">
                  <c:v>312.375</c:v>
                </c:pt>
                <c:pt idx="121105">
                  <c:v>312.37760416666669</c:v>
                </c:pt>
                <c:pt idx="121106">
                  <c:v>312.38020833333331</c:v>
                </c:pt>
                <c:pt idx="121107">
                  <c:v>312.3828125</c:v>
                </c:pt>
                <c:pt idx="121108">
                  <c:v>312.38541666666669</c:v>
                </c:pt>
                <c:pt idx="121109">
                  <c:v>312.38802083333331</c:v>
                </c:pt>
                <c:pt idx="121110">
                  <c:v>312.390625</c:v>
                </c:pt>
                <c:pt idx="121111">
                  <c:v>312.39322916666669</c:v>
                </c:pt>
                <c:pt idx="121112">
                  <c:v>312.39583333333331</c:v>
                </c:pt>
                <c:pt idx="121113">
                  <c:v>312.3984375</c:v>
                </c:pt>
                <c:pt idx="121114">
                  <c:v>312.40104166666669</c:v>
                </c:pt>
                <c:pt idx="121115">
                  <c:v>312.40364583333331</c:v>
                </c:pt>
                <c:pt idx="121116">
                  <c:v>312.40625</c:v>
                </c:pt>
                <c:pt idx="121117">
                  <c:v>312.40885416666669</c:v>
                </c:pt>
                <c:pt idx="121118">
                  <c:v>312.41145833333331</c:v>
                </c:pt>
                <c:pt idx="121119">
                  <c:v>312.4140625</c:v>
                </c:pt>
                <c:pt idx="121120">
                  <c:v>312.41666666666669</c:v>
                </c:pt>
                <c:pt idx="121121">
                  <c:v>312.41927083333331</c:v>
                </c:pt>
                <c:pt idx="121122">
                  <c:v>312.421875</c:v>
                </c:pt>
                <c:pt idx="121123">
                  <c:v>312.42447916666669</c:v>
                </c:pt>
                <c:pt idx="121124">
                  <c:v>312.42708333333331</c:v>
                </c:pt>
                <c:pt idx="121125">
                  <c:v>312.4296875</c:v>
                </c:pt>
                <c:pt idx="121126">
                  <c:v>312.43229166666669</c:v>
                </c:pt>
                <c:pt idx="121127">
                  <c:v>312.43489583333331</c:v>
                </c:pt>
                <c:pt idx="121128">
                  <c:v>312.4375</c:v>
                </c:pt>
                <c:pt idx="121129">
                  <c:v>312.44010416666669</c:v>
                </c:pt>
                <c:pt idx="121130">
                  <c:v>312.44270833333331</c:v>
                </c:pt>
                <c:pt idx="121131">
                  <c:v>312.4453125</c:v>
                </c:pt>
                <c:pt idx="121132">
                  <c:v>312.44791666666669</c:v>
                </c:pt>
                <c:pt idx="121133">
                  <c:v>312.45052083333331</c:v>
                </c:pt>
                <c:pt idx="121134">
                  <c:v>312.453125</c:v>
                </c:pt>
                <c:pt idx="121135">
                  <c:v>312.45572916666669</c:v>
                </c:pt>
                <c:pt idx="121136">
                  <c:v>312.45833333333331</c:v>
                </c:pt>
                <c:pt idx="121137">
                  <c:v>312.4609375</c:v>
                </c:pt>
                <c:pt idx="121138">
                  <c:v>312.46354166666669</c:v>
                </c:pt>
                <c:pt idx="121139">
                  <c:v>312.46614583333331</c:v>
                </c:pt>
                <c:pt idx="121140">
                  <c:v>312.46875</c:v>
                </c:pt>
                <c:pt idx="121141">
                  <c:v>312.47135416666669</c:v>
                </c:pt>
                <c:pt idx="121142">
                  <c:v>312.47395833333331</c:v>
                </c:pt>
                <c:pt idx="121143">
                  <c:v>312.4765625</c:v>
                </c:pt>
                <c:pt idx="121144">
                  <c:v>312.47916666666669</c:v>
                </c:pt>
                <c:pt idx="121145">
                  <c:v>312.48177083333331</c:v>
                </c:pt>
                <c:pt idx="121146">
                  <c:v>312.484375</c:v>
                </c:pt>
                <c:pt idx="121147">
                  <c:v>312.48697916666669</c:v>
                </c:pt>
                <c:pt idx="121148">
                  <c:v>312.48958333333331</c:v>
                </c:pt>
                <c:pt idx="121149">
                  <c:v>312.4921875</c:v>
                </c:pt>
                <c:pt idx="121150">
                  <c:v>312.49479166666669</c:v>
                </c:pt>
                <c:pt idx="121151">
                  <c:v>312.49739583333331</c:v>
                </c:pt>
                <c:pt idx="121152">
                  <c:v>312.5</c:v>
                </c:pt>
                <c:pt idx="121153">
                  <c:v>312.50260416666669</c:v>
                </c:pt>
                <c:pt idx="121154">
                  <c:v>312.50520833333331</c:v>
                </c:pt>
                <c:pt idx="121155">
                  <c:v>312.5078125</c:v>
                </c:pt>
                <c:pt idx="121156">
                  <c:v>312.51041666666669</c:v>
                </c:pt>
                <c:pt idx="121157">
                  <c:v>312.51302083333331</c:v>
                </c:pt>
                <c:pt idx="121158">
                  <c:v>312.515625</c:v>
                </c:pt>
                <c:pt idx="121159">
                  <c:v>312.51822916666669</c:v>
                </c:pt>
                <c:pt idx="121160">
                  <c:v>312.52083333333331</c:v>
                </c:pt>
                <c:pt idx="121161">
                  <c:v>312.5234375</c:v>
                </c:pt>
                <c:pt idx="121162">
                  <c:v>312.52604166666669</c:v>
                </c:pt>
                <c:pt idx="121163">
                  <c:v>312.52864583333331</c:v>
                </c:pt>
                <c:pt idx="121164">
                  <c:v>312.53125</c:v>
                </c:pt>
                <c:pt idx="121165">
                  <c:v>312.53385416666669</c:v>
                </c:pt>
                <c:pt idx="121166">
                  <c:v>312.53645833333331</c:v>
                </c:pt>
                <c:pt idx="121167">
                  <c:v>312.5390625</c:v>
                </c:pt>
                <c:pt idx="121168">
                  <c:v>312.54166666666669</c:v>
                </c:pt>
                <c:pt idx="121169">
                  <c:v>312.54427083333331</c:v>
                </c:pt>
                <c:pt idx="121170">
                  <c:v>312.546875</c:v>
                </c:pt>
                <c:pt idx="121171">
                  <c:v>312.54947916666669</c:v>
                </c:pt>
                <c:pt idx="121172">
                  <c:v>312.55208333333331</c:v>
                </c:pt>
                <c:pt idx="121173">
                  <c:v>312.5546875</c:v>
                </c:pt>
                <c:pt idx="121174">
                  <c:v>312.55729166666669</c:v>
                </c:pt>
                <c:pt idx="121175">
                  <c:v>312.55989583333331</c:v>
                </c:pt>
                <c:pt idx="121176">
                  <c:v>312.5625</c:v>
                </c:pt>
                <c:pt idx="121177">
                  <c:v>312.56510416666669</c:v>
                </c:pt>
                <c:pt idx="121178">
                  <c:v>312.56770833333331</c:v>
                </c:pt>
                <c:pt idx="121179">
                  <c:v>312.5703125</c:v>
                </c:pt>
                <c:pt idx="121180">
                  <c:v>312.57291666666669</c:v>
                </c:pt>
                <c:pt idx="121181">
                  <c:v>312.57552083333331</c:v>
                </c:pt>
                <c:pt idx="121182">
                  <c:v>312.578125</c:v>
                </c:pt>
                <c:pt idx="121183">
                  <c:v>312.58072916666669</c:v>
                </c:pt>
                <c:pt idx="121184">
                  <c:v>312.58333333333331</c:v>
                </c:pt>
                <c:pt idx="121185">
                  <c:v>312.5859375</c:v>
                </c:pt>
                <c:pt idx="121186">
                  <c:v>312.58854166666669</c:v>
                </c:pt>
                <c:pt idx="121187">
                  <c:v>312.59114583333331</c:v>
                </c:pt>
                <c:pt idx="121188">
                  <c:v>312.59375</c:v>
                </c:pt>
                <c:pt idx="121189">
                  <c:v>312.59635416666669</c:v>
                </c:pt>
                <c:pt idx="121190">
                  <c:v>312.59895833333331</c:v>
                </c:pt>
                <c:pt idx="121191">
                  <c:v>312.6015625</c:v>
                </c:pt>
                <c:pt idx="121192">
                  <c:v>312.60416666666669</c:v>
                </c:pt>
                <c:pt idx="121193">
                  <c:v>312.60677083333331</c:v>
                </c:pt>
                <c:pt idx="121194">
                  <c:v>312.609375</c:v>
                </c:pt>
                <c:pt idx="121195">
                  <c:v>312.61197916666669</c:v>
                </c:pt>
                <c:pt idx="121196">
                  <c:v>312.61458333333331</c:v>
                </c:pt>
                <c:pt idx="121197">
                  <c:v>312.6171875</c:v>
                </c:pt>
                <c:pt idx="121198">
                  <c:v>312.61979166666669</c:v>
                </c:pt>
                <c:pt idx="121199">
                  <c:v>312.62239583333331</c:v>
                </c:pt>
                <c:pt idx="121200">
                  <c:v>312.625</c:v>
                </c:pt>
                <c:pt idx="121201">
                  <c:v>312.62760416666669</c:v>
                </c:pt>
                <c:pt idx="121202">
                  <c:v>312.63020833333331</c:v>
                </c:pt>
                <c:pt idx="121203">
                  <c:v>312.6328125</c:v>
                </c:pt>
                <c:pt idx="121204">
                  <c:v>312.63541666666669</c:v>
                </c:pt>
                <c:pt idx="121205">
                  <c:v>312.63802083333331</c:v>
                </c:pt>
                <c:pt idx="121206">
                  <c:v>312.640625</c:v>
                </c:pt>
                <c:pt idx="121207">
                  <c:v>312.64322916666669</c:v>
                </c:pt>
                <c:pt idx="121208">
                  <c:v>312.64583333333331</c:v>
                </c:pt>
                <c:pt idx="121209">
                  <c:v>312.6484375</c:v>
                </c:pt>
                <c:pt idx="121210">
                  <c:v>312.65104166666669</c:v>
                </c:pt>
                <c:pt idx="121211">
                  <c:v>312.65364583333331</c:v>
                </c:pt>
                <c:pt idx="121212">
                  <c:v>312.65625</c:v>
                </c:pt>
                <c:pt idx="121213">
                  <c:v>312.65885416666669</c:v>
                </c:pt>
                <c:pt idx="121214">
                  <c:v>312.66145833333331</c:v>
                </c:pt>
                <c:pt idx="121215">
                  <c:v>312.6640625</c:v>
                </c:pt>
                <c:pt idx="121216">
                  <c:v>312.66666666666669</c:v>
                </c:pt>
                <c:pt idx="121217">
                  <c:v>312.66927083333331</c:v>
                </c:pt>
                <c:pt idx="121218">
                  <c:v>312.671875</c:v>
                </c:pt>
                <c:pt idx="121219">
                  <c:v>312.67447916666669</c:v>
                </c:pt>
                <c:pt idx="121220">
                  <c:v>312.67708333333331</c:v>
                </c:pt>
                <c:pt idx="121221">
                  <c:v>312.6796875</c:v>
                </c:pt>
                <c:pt idx="121222">
                  <c:v>312.68229166666669</c:v>
                </c:pt>
                <c:pt idx="121223">
                  <c:v>312.68489583333331</c:v>
                </c:pt>
                <c:pt idx="121224">
                  <c:v>312.6875</c:v>
                </c:pt>
                <c:pt idx="121225">
                  <c:v>312.69010416666669</c:v>
                </c:pt>
                <c:pt idx="121226">
                  <c:v>312.69270833333331</c:v>
                </c:pt>
                <c:pt idx="121227">
                  <c:v>312.6953125</c:v>
                </c:pt>
                <c:pt idx="121228">
                  <c:v>312.69791666666669</c:v>
                </c:pt>
                <c:pt idx="121229">
                  <c:v>312.70052083333331</c:v>
                </c:pt>
                <c:pt idx="121230">
                  <c:v>312.703125</c:v>
                </c:pt>
                <c:pt idx="121231">
                  <c:v>312.70572916666669</c:v>
                </c:pt>
                <c:pt idx="121232">
                  <c:v>312.70833333333331</c:v>
                </c:pt>
                <c:pt idx="121233">
                  <c:v>312.7109375</c:v>
                </c:pt>
                <c:pt idx="121234">
                  <c:v>312.71354166666669</c:v>
                </c:pt>
                <c:pt idx="121235">
                  <c:v>312.71614583333331</c:v>
                </c:pt>
                <c:pt idx="121236">
                  <c:v>312.71875</c:v>
                </c:pt>
                <c:pt idx="121237">
                  <c:v>312.72135416666669</c:v>
                </c:pt>
                <c:pt idx="121238">
                  <c:v>312.72395833333331</c:v>
                </c:pt>
                <c:pt idx="121239">
                  <c:v>312.7265625</c:v>
                </c:pt>
                <c:pt idx="121240">
                  <c:v>312.72916666666669</c:v>
                </c:pt>
                <c:pt idx="121241">
                  <c:v>312.73177083333331</c:v>
                </c:pt>
                <c:pt idx="121242">
                  <c:v>312.734375</c:v>
                </c:pt>
                <c:pt idx="121243">
                  <c:v>312.73697916666669</c:v>
                </c:pt>
                <c:pt idx="121244">
                  <c:v>312.73958333333331</c:v>
                </c:pt>
                <c:pt idx="121245">
                  <c:v>312.7421875</c:v>
                </c:pt>
                <c:pt idx="121246">
                  <c:v>312.74479166666669</c:v>
                </c:pt>
                <c:pt idx="121247">
                  <c:v>312.74739583333331</c:v>
                </c:pt>
                <c:pt idx="121248">
                  <c:v>312.75</c:v>
                </c:pt>
                <c:pt idx="121249">
                  <c:v>312.75260416666669</c:v>
                </c:pt>
                <c:pt idx="121250">
                  <c:v>312.75520833333331</c:v>
                </c:pt>
                <c:pt idx="121251">
                  <c:v>312.7578125</c:v>
                </c:pt>
                <c:pt idx="121252">
                  <c:v>312.76041666666669</c:v>
                </c:pt>
                <c:pt idx="121253">
                  <c:v>312.76302083333331</c:v>
                </c:pt>
                <c:pt idx="121254">
                  <c:v>312.765625</c:v>
                </c:pt>
                <c:pt idx="121255">
                  <c:v>312.76822916666669</c:v>
                </c:pt>
                <c:pt idx="121256">
                  <c:v>312.77083333333331</c:v>
                </c:pt>
                <c:pt idx="121257">
                  <c:v>312.7734375</c:v>
                </c:pt>
                <c:pt idx="121258">
                  <c:v>312.77604166666669</c:v>
                </c:pt>
                <c:pt idx="121259">
                  <c:v>312.77864583333331</c:v>
                </c:pt>
                <c:pt idx="121260">
                  <c:v>312.78125</c:v>
                </c:pt>
                <c:pt idx="121261">
                  <c:v>312.78385416666669</c:v>
                </c:pt>
                <c:pt idx="121262">
                  <c:v>312.78645833333331</c:v>
                </c:pt>
                <c:pt idx="121263">
                  <c:v>312.7890625</c:v>
                </c:pt>
                <c:pt idx="121264">
                  <c:v>312.79166666666669</c:v>
                </c:pt>
                <c:pt idx="121265">
                  <c:v>312.79427083333331</c:v>
                </c:pt>
                <c:pt idx="121266">
                  <c:v>312.796875</c:v>
                </c:pt>
                <c:pt idx="121267">
                  <c:v>312.79947916666669</c:v>
                </c:pt>
                <c:pt idx="121268">
                  <c:v>312.80208333333331</c:v>
                </c:pt>
                <c:pt idx="121269">
                  <c:v>312.8046875</c:v>
                </c:pt>
                <c:pt idx="121270">
                  <c:v>312.80729166666669</c:v>
                </c:pt>
                <c:pt idx="121271">
                  <c:v>312.80989583333331</c:v>
                </c:pt>
                <c:pt idx="121272">
                  <c:v>312.8125</c:v>
                </c:pt>
                <c:pt idx="121273">
                  <c:v>312.81510416666669</c:v>
                </c:pt>
                <c:pt idx="121274">
                  <c:v>312.81770833333331</c:v>
                </c:pt>
                <c:pt idx="121275">
                  <c:v>312.8203125</c:v>
                </c:pt>
                <c:pt idx="121276">
                  <c:v>312.82291666666669</c:v>
                </c:pt>
                <c:pt idx="121277">
                  <c:v>312.82552083333331</c:v>
                </c:pt>
                <c:pt idx="121278">
                  <c:v>312.828125</c:v>
                </c:pt>
                <c:pt idx="121279">
                  <c:v>312.83072916666669</c:v>
                </c:pt>
                <c:pt idx="121280">
                  <c:v>312.83333333333331</c:v>
                </c:pt>
                <c:pt idx="121281">
                  <c:v>312.8359375</c:v>
                </c:pt>
                <c:pt idx="121282">
                  <c:v>312.83854166666669</c:v>
                </c:pt>
                <c:pt idx="121283">
                  <c:v>312.84114583333331</c:v>
                </c:pt>
                <c:pt idx="121284">
                  <c:v>312.84375</c:v>
                </c:pt>
                <c:pt idx="121285">
                  <c:v>312.84635416666669</c:v>
                </c:pt>
                <c:pt idx="121286">
                  <c:v>312.84895833333331</c:v>
                </c:pt>
                <c:pt idx="121287">
                  <c:v>312.8515625</c:v>
                </c:pt>
                <c:pt idx="121288">
                  <c:v>312.85416666666669</c:v>
                </c:pt>
                <c:pt idx="121289">
                  <c:v>312.85677083333331</c:v>
                </c:pt>
                <c:pt idx="121290">
                  <c:v>312.859375</c:v>
                </c:pt>
                <c:pt idx="121291">
                  <c:v>312.86197916666669</c:v>
                </c:pt>
                <c:pt idx="121292">
                  <c:v>312.86458333333331</c:v>
                </c:pt>
                <c:pt idx="121293">
                  <c:v>312.8671875</c:v>
                </c:pt>
                <c:pt idx="121294">
                  <c:v>312.86979166666669</c:v>
                </c:pt>
                <c:pt idx="121295">
                  <c:v>312.87239583333331</c:v>
                </c:pt>
                <c:pt idx="121296">
                  <c:v>312.875</c:v>
                </c:pt>
                <c:pt idx="121297">
                  <c:v>312.87760416666669</c:v>
                </c:pt>
                <c:pt idx="121298">
                  <c:v>312.88020833333331</c:v>
                </c:pt>
                <c:pt idx="121299">
                  <c:v>312.8828125</c:v>
                </c:pt>
                <c:pt idx="121300">
                  <c:v>312.88541666666669</c:v>
                </c:pt>
                <c:pt idx="121301">
                  <c:v>312.88802083333331</c:v>
                </c:pt>
                <c:pt idx="121302">
                  <c:v>312.890625</c:v>
                </c:pt>
                <c:pt idx="121303">
                  <c:v>312.89322916666669</c:v>
                </c:pt>
                <c:pt idx="121304">
                  <c:v>312.89583333333331</c:v>
                </c:pt>
                <c:pt idx="121305">
                  <c:v>312.8984375</c:v>
                </c:pt>
                <c:pt idx="121306">
                  <c:v>312.90104166666669</c:v>
                </c:pt>
                <c:pt idx="121307">
                  <c:v>312.90364583333331</c:v>
                </c:pt>
                <c:pt idx="121308">
                  <c:v>312.90625</c:v>
                </c:pt>
                <c:pt idx="121309">
                  <c:v>312.90885416666669</c:v>
                </c:pt>
                <c:pt idx="121310">
                  <c:v>312.91145833333331</c:v>
                </c:pt>
                <c:pt idx="121311">
                  <c:v>312.9140625</c:v>
                </c:pt>
                <c:pt idx="121312">
                  <c:v>312.91666666666669</c:v>
                </c:pt>
                <c:pt idx="121313">
                  <c:v>312.91927083333331</c:v>
                </c:pt>
                <c:pt idx="121314">
                  <c:v>312.921875</c:v>
                </c:pt>
                <c:pt idx="121315">
                  <c:v>312.92447916666669</c:v>
                </c:pt>
                <c:pt idx="121316">
                  <c:v>312.92708333333331</c:v>
                </c:pt>
                <c:pt idx="121317">
                  <c:v>312.9296875</c:v>
                </c:pt>
                <c:pt idx="121318">
                  <c:v>312.93229166666669</c:v>
                </c:pt>
                <c:pt idx="121319">
                  <c:v>312.93489583333331</c:v>
                </c:pt>
                <c:pt idx="121320">
                  <c:v>312.9375</c:v>
                </c:pt>
                <c:pt idx="121321">
                  <c:v>312.94010416666669</c:v>
                </c:pt>
                <c:pt idx="121322">
                  <c:v>312.94270833333331</c:v>
                </c:pt>
                <c:pt idx="121323">
                  <c:v>312.9453125</c:v>
                </c:pt>
                <c:pt idx="121324">
                  <c:v>312.94791666666669</c:v>
                </c:pt>
                <c:pt idx="121325">
                  <c:v>312.95052083333331</c:v>
                </c:pt>
                <c:pt idx="121326">
                  <c:v>312.953125</c:v>
                </c:pt>
                <c:pt idx="121327">
                  <c:v>312.95572916666669</c:v>
                </c:pt>
                <c:pt idx="121328">
                  <c:v>312.95833333333331</c:v>
                </c:pt>
                <c:pt idx="121329">
                  <c:v>312.9609375</c:v>
                </c:pt>
                <c:pt idx="121330">
                  <c:v>312.96354166666669</c:v>
                </c:pt>
                <c:pt idx="121331">
                  <c:v>312.96614583333331</c:v>
                </c:pt>
                <c:pt idx="121332">
                  <c:v>312.96875</c:v>
                </c:pt>
                <c:pt idx="121333">
                  <c:v>312.97135416666669</c:v>
                </c:pt>
                <c:pt idx="121334">
                  <c:v>312.97395833333331</c:v>
                </c:pt>
                <c:pt idx="121335">
                  <c:v>312.9765625</c:v>
                </c:pt>
                <c:pt idx="121336">
                  <c:v>312.97916666666669</c:v>
                </c:pt>
                <c:pt idx="121337">
                  <c:v>312.98177083333331</c:v>
                </c:pt>
                <c:pt idx="121338">
                  <c:v>312.984375</c:v>
                </c:pt>
                <c:pt idx="121339">
                  <c:v>312.98697916666669</c:v>
                </c:pt>
                <c:pt idx="121340">
                  <c:v>312.98958333333331</c:v>
                </c:pt>
                <c:pt idx="121341">
                  <c:v>312.9921875</c:v>
                </c:pt>
                <c:pt idx="121342">
                  <c:v>312.99479166666669</c:v>
                </c:pt>
                <c:pt idx="121343">
                  <c:v>312.99739583333331</c:v>
                </c:pt>
                <c:pt idx="121344">
                  <c:v>313</c:v>
                </c:pt>
                <c:pt idx="121345">
                  <c:v>313.00260416666669</c:v>
                </c:pt>
                <c:pt idx="121346">
                  <c:v>313.00520833333331</c:v>
                </c:pt>
                <c:pt idx="121347">
                  <c:v>313.0078125</c:v>
                </c:pt>
                <c:pt idx="121348">
                  <c:v>313.01041666666669</c:v>
                </c:pt>
                <c:pt idx="121349">
                  <c:v>313.01302083333331</c:v>
                </c:pt>
                <c:pt idx="121350">
                  <c:v>313.015625</c:v>
                </c:pt>
                <c:pt idx="121351">
                  <c:v>313.01822916666669</c:v>
                </c:pt>
                <c:pt idx="121352">
                  <c:v>313.02083333333331</c:v>
                </c:pt>
                <c:pt idx="121353">
                  <c:v>313.0234375</c:v>
                </c:pt>
                <c:pt idx="121354">
                  <c:v>313.02604166666669</c:v>
                </c:pt>
                <c:pt idx="121355">
                  <c:v>313.02864583333331</c:v>
                </c:pt>
                <c:pt idx="121356">
                  <c:v>313.03125</c:v>
                </c:pt>
                <c:pt idx="121357">
                  <c:v>313.03385416666669</c:v>
                </c:pt>
                <c:pt idx="121358">
                  <c:v>313.03645833333331</c:v>
                </c:pt>
                <c:pt idx="121359">
                  <c:v>313.0390625</c:v>
                </c:pt>
                <c:pt idx="121360">
                  <c:v>313.04166666666669</c:v>
                </c:pt>
                <c:pt idx="121361">
                  <c:v>313.04427083333331</c:v>
                </c:pt>
                <c:pt idx="121362">
                  <c:v>313.046875</c:v>
                </c:pt>
                <c:pt idx="121363">
                  <c:v>313.04947916666669</c:v>
                </c:pt>
                <c:pt idx="121364">
                  <c:v>313.05208333333331</c:v>
                </c:pt>
                <c:pt idx="121365">
                  <c:v>313.0546875</c:v>
                </c:pt>
                <c:pt idx="121366">
                  <c:v>313.05729166666669</c:v>
                </c:pt>
                <c:pt idx="121367">
                  <c:v>313.05989583333331</c:v>
                </c:pt>
                <c:pt idx="121368">
                  <c:v>313.0625</c:v>
                </c:pt>
                <c:pt idx="121369">
                  <c:v>313.06510416666669</c:v>
                </c:pt>
                <c:pt idx="121370">
                  <c:v>313.06770833333331</c:v>
                </c:pt>
                <c:pt idx="121371">
                  <c:v>313.0703125</c:v>
                </c:pt>
                <c:pt idx="121372">
                  <c:v>313.07291666666669</c:v>
                </c:pt>
                <c:pt idx="121373">
                  <c:v>313.07552083333331</c:v>
                </c:pt>
                <c:pt idx="121374">
                  <c:v>313.078125</c:v>
                </c:pt>
                <c:pt idx="121375">
                  <c:v>313.08072916666669</c:v>
                </c:pt>
                <c:pt idx="121376">
                  <c:v>313.08333333333331</c:v>
                </c:pt>
                <c:pt idx="121377">
                  <c:v>313.0859375</c:v>
                </c:pt>
                <c:pt idx="121378">
                  <c:v>313.08854166666669</c:v>
                </c:pt>
                <c:pt idx="121379">
                  <c:v>313.09114583333331</c:v>
                </c:pt>
                <c:pt idx="121380">
                  <c:v>313.09375</c:v>
                </c:pt>
                <c:pt idx="121381">
                  <c:v>313.09635416666669</c:v>
                </c:pt>
                <c:pt idx="121382">
                  <c:v>313.09895833333331</c:v>
                </c:pt>
                <c:pt idx="121383">
                  <c:v>313.1015625</c:v>
                </c:pt>
                <c:pt idx="121384">
                  <c:v>313.10416666666669</c:v>
                </c:pt>
                <c:pt idx="121385">
                  <c:v>313.10677083333331</c:v>
                </c:pt>
                <c:pt idx="121386">
                  <c:v>313.109375</c:v>
                </c:pt>
                <c:pt idx="121387">
                  <c:v>313.11197916666669</c:v>
                </c:pt>
                <c:pt idx="121388">
                  <c:v>313.11458333333331</c:v>
                </c:pt>
                <c:pt idx="121389">
                  <c:v>313.1171875</c:v>
                </c:pt>
                <c:pt idx="121390">
                  <c:v>313.11979166666669</c:v>
                </c:pt>
                <c:pt idx="121391">
                  <c:v>313.12239583333331</c:v>
                </c:pt>
                <c:pt idx="121392">
                  <c:v>313.125</c:v>
                </c:pt>
                <c:pt idx="121393">
                  <c:v>313.12760416666669</c:v>
                </c:pt>
                <c:pt idx="121394">
                  <c:v>313.13020833333331</c:v>
                </c:pt>
                <c:pt idx="121395">
                  <c:v>313.1328125</c:v>
                </c:pt>
                <c:pt idx="121396">
                  <c:v>313.13541666666669</c:v>
                </c:pt>
                <c:pt idx="121397">
                  <c:v>313.13802083333331</c:v>
                </c:pt>
                <c:pt idx="121398">
                  <c:v>313.140625</c:v>
                </c:pt>
                <c:pt idx="121399">
                  <c:v>313.14322916666669</c:v>
                </c:pt>
                <c:pt idx="121400">
                  <c:v>313.14583333333331</c:v>
                </c:pt>
                <c:pt idx="121401">
                  <c:v>313.1484375</c:v>
                </c:pt>
                <c:pt idx="121402">
                  <c:v>313.15104166666669</c:v>
                </c:pt>
                <c:pt idx="121403">
                  <c:v>313.15364583333331</c:v>
                </c:pt>
                <c:pt idx="121404">
                  <c:v>313.15625</c:v>
                </c:pt>
                <c:pt idx="121405">
                  <c:v>313.15885416666669</c:v>
                </c:pt>
                <c:pt idx="121406">
                  <c:v>313.16145833333331</c:v>
                </c:pt>
                <c:pt idx="121407">
                  <c:v>313.1640625</c:v>
                </c:pt>
                <c:pt idx="121408">
                  <c:v>313.16666666666669</c:v>
                </c:pt>
                <c:pt idx="121409">
                  <c:v>313.16927083333331</c:v>
                </c:pt>
                <c:pt idx="121410">
                  <c:v>313.171875</c:v>
                </c:pt>
                <c:pt idx="121411">
                  <c:v>313.17447916666669</c:v>
                </c:pt>
                <c:pt idx="121412">
                  <c:v>313.17708333333331</c:v>
                </c:pt>
                <c:pt idx="121413">
                  <c:v>313.1796875</c:v>
                </c:pt>
                <c:pt idx="121414">
                  <c:v>313.18229166666669</c:v>
                </c:pt>
                <c:pt idx="121415">
                  <c:v>313.18489583333331</c:v>
                </c:pt>
                <c:pt idx="121416">
                  <c:v>313.1875</c:v>
                </c:pt>
                <c:pt idx="121417">
                  <c:v>313.19010416666669</c:v>
                </c:pt>
                <c:pt idx="121418">
                  <c:v>313.19270833333331</c:v>
                </c:pt>
                <c:pt idx="121419">
                  <c:v>313.1953125</c:v>
                </c:pt>
                <c:pt idx="121420">
                  <c:v>313.19791666666669</c:v>
                </c:pt>
                <c:pt idx="121421">
                  <c:v>313.20052083333331</c:v>
                </c:pt>
                <c:pt idx="121422">
                  <c:v>313.203125</c:v>
                </c:pt>
                <c:pt idx="121423">
                  <c:v>313.20572916666669</c:v>
                </c:pt>
                <c:pt idx="121424">
                  <c:v>313.20833333333331</c:v>
                </c:pt>
                <c:pt idx="121425">
                  <c:v>313.2109375</c:v>
                </c:pt>
                <c:pt idx="121426">
                  <c:v>313.21354166666669</c:v>
                </c:pt>
                <c:pt idx="121427">
                  <c:v>313.21614583333331</c:v>
                </c:pt>
                <c:pt idx="121428">
                  <c:v>313.21875</c:v>
                </c:pt>
                <c:pt idx="121429">
                  <c:v>313.22135416666669</c:v>
                </c:pt>
                <c:pt idx="121430">
                  <c:v>313.22395833333331</c:v>
                </c:pt>
                <c:pt idx="121431">
                  <c:v>313.2265625</c:v>
                </c:pt>
                <c:pt idx="121432">
                  <c:v>313.22916666666669</c:v>
                </c:pt>
                <c:pt idx="121433">
                  <c:v>313.23177083333331</c:v>
                </c:pt>
                <c:pt idx="121434">
                  <c:v>313.234375</c:v>
                </c:pt>
                <c:pt idx="121435">
                  <c:v>313.23697916666669</c:v>
                </c:pt>
                <c:pt idx="121436">
                  <c:v>313.23958333333331</c:v>
                </c:pt>
                <c:pt idx="121437">
                  <c:v>313.2421875</c:v>
                </c:pt>
                <c:pt idx="121438">
                  <c:v>313.24479166666669</c:v>
                </c:pt>
                <c:pt idx="121439">
                  <c:v>313.24739583333331</c:v>
                </c:pt>
                <c:pt idx="121440">
                  <c:v>313.25</c:v>
                </c:pt>
                <c:pt idx="121441">
                  <c:v>313.25260416666669</c:v>
                </c:pt>
                <c:pt idx="121442">
                  <c:v>313.25520833333331</c:v>
                </c:pt>
                <c:pt idx="121443">
                  <c:v>313.2578125</c:v>
                </c:pt>
                <c:pt idx="121444">
                  <c:v>313.26041666666669</c:v>
                </c:pt>
                <c:pt idx="121445">
                  <c:v>313.26302083333331</c:v>
                </c:pt>
                <c:pt idx="121446">
                  <c:v>313.265625</c:v>
                </c:pt>
                <c:pt idx="121447">
                  <c:v>313.26822916666669</c:v>
                </c:pt>
                <c:pt idx="121448">
                  <c:v>313.27083333333331</c:v>
                </c:pt>
                <c:pt idx="121449">
                  <c:v>313.2734375</c:v>
                </c:pt>
                <c:pt idx="121450">
                  <c:v>313.27604166666669</c:v>
                </c:pt>
                <c:pt idx="121451">
                  <c:v>313.27864583333331</c:v>
                </c:pt>
                <c:pt idx="121452">
                  <c:v>313.28125</c:v>
                </c:pt>
                <c:pt idx="121453">
                  <c:v>313.28385416666669</c:v>
                </c:pt>
                <c:pt idx="121454">
                  <c:v>313.28645833333331</c:v>
                </c:pt>
                <c:pt idx="121455">
                  <c:v>313.2890625</c:v>
                </c:pt>
                <c:pt idx="121456">
                  <c:v>313.29166666666669</c:v>
                </c:pt>
                <c:pt idx="121457">
                  <c:v>313.29427083333331</c:v>
                </c:pt>
                <c:pt idx="121458">
                  <c:v>313.296875</c:v>
                </c:pt>
                <c:pt idx="121459">
                  <c:v>313.29947916666669</c:v>
                </c:pt>
                <c:pt idx="121460">
                  <c:v>313.30208333333331</c:v>
                </c:pt>
                <c:pt idx="121461">
                  <c:v>313.3046875</c:v>
                </c:pt>
                <c:pt idx="121462">
                  <c:v>313.30729166666669</c:v>
                </c:pt>
                <c:pt idx="121463">
                  <c:v>313.30989583333331</c:v>
                </c:pt>
                <c:pt idx="121464">
                  <c:v>313.3125</c:v>
                </c:pt>
                <c:pt idx="121465">
                  <c:v>313.31510416666669</c:v>
                </c:pt>
                <c:pt idx="121466">
                  <c:v>313.31770833333331</c:v>
                </c:pt>
                <c:pt idx="121467">
                  <c:v>313.3203125</c:v>
                </c:pt>
                <c:pt idx="121468">
                  <c:v>313.32291666666669</c:v>
                </c:pt>
                <c:pt idx="121469">
                  <c:v>313.32552083333331</c:v>
                </c:pt>
                <c:pt idx="121470">
                  <c:v>313.328125</c:v>
                </c:pt>
                <c:pt idx="121471">
                  <c:v>313.33072916666669</c:v>
                </c:pt>
                <c:pt idx="121472">
                  <c:v>313.33333333333331</c:v>
                </c:pt>
                <c:pt idx="121473">
                  <c:v>313.3359375</c:v>
                </c:pt>
                <c:pt idx="121474">
                  <c:v>313.33854166666669</c:v>
                </c:pt>
                <c:pt idx="121475">
                  <c:v>313.34114583333331</c:v>
                </c:pt>
                <c:pt idx="121476">
                  <c:v>313.34375</c:v>
                </c:pt>
                <c:pt idx="121477">
                  <c:v>313.34635416666669</c:v>
                </c:pt>
                <c:pt idx="121478">
                  <c:v>313.34895833333331</c:v>
                </c:pt>
                <c:pt idx="121479">
                  <c:v>313.3515625</c:v>
                </c:pt>
                <c:pt idx="121480">
                  <c:v>313.35416666666669</c:v>
                </c:pt>
                <c:pt idx="121481">
                  <c:v>313.35677083333331</c:v>
                </c:pt>
                <c:pt idx="121482">
                  <c:v>313.359375</c:v>
                </c:pt>
                <c:pt idx="121483">
                  <c:v>313.36197916666669</c:v>
                </c:pt>
                <c:pt idx="121484">
                  <c:v>313.36458333333331</c:v>
                </c:pt>
                <c:pt idx="121485">
                  <c:v>313.3671875</c:v>
                </c:pt>
                <c:pt idx="121486">
                  <c:v>313.36979166666669</c:v>
                </c:pt>
                <c:pt idx="121487">
                  <c:v>313.37239583333331</c:v>
                </c:pt>
                <c:pt idx="121488">
                  <c:v>313.375</c:v>
                </c:pt>
                <c:pt idx="121489">
                  <c:v>313.37760416666669</c:v>
                </c:pt>
                <c:pt idx="121490">
                  <c:v>313.38020833333331</c:v>
                </c:pt>
                <c:pt idx="121491">
                  <c:v>313.3828125</c:v>
                </c:pt>
                <c:pt idx="121492">
                  <c:v>313.38541666666669</c:v>
                </c:pt>
                <c:pt idx="121493">
                  <c:v>313.38802083333331</c:v>
                </c:pt>
                <c:pt idx="121494">
                  <c:v>313.390625</c:v>
                </c:pt>
                <c:pt idx="121495">
                  <c:v>313.39322916666669</c:v>
                </c:pt>
                <c:pt idx="121496">
                  <c:v>313.39583333333331</c:v>
                </c:pt>
                <c:pt idx="121497">
                  <c:v>313.3984375</c:v>
                </c:pt>
                <c:pt idx="121498">
                  <c:v>313.40104166666669</c:v>
                </c:pt>
                <c:pt idx="121499">
                  <c:v>313.40364583333331</c:v>
                </c:pt>
                <c:pt idx="121500">
                  <c:v>313.40625</c:v>
                </c:pt>
                <c:pt idx="121501">
                  <c:v>313.40885416666669</c:v>
                </c:pt>
                <c:pt idx="121502">
                  <c:v>313.41145833333331</c:v>
                </c:pt>
                <c:pt idx="121503">
                  <c:v>313.4140625</c:v>
                </c:pt>
                <c:pt idx="121504">
                  <c:v>313.41666666666669</c:v>
                </c:pt>
                <c:pt idx="121505">
                  <c:v>313.41927083333331</c:v>
                </c:pt>
                <c:pt idx="121506">
                  <c:v>313.421875</c:v>
                </c:pt>
                <c:pt idx="121507">
                  <c:v>313.42447916666669</c:v>
                </c:pt>
                <c:pt idx="121508">
                  <c:v>313.42708333333331</c:v>
                </c:pt>
                <c:pt idx="121509">
                  <c:v>313.4296875</c:v>
                </c:pt>
                <c:pt idx="121510">
                  <c:v>313.43229166666669</c:v>
                </c:pt>
                <c:pt idx="121511">
                  <c:v>313.43489583333331</c:v>
                </c:pt>
                <c:pt idx="121512">
                  <c:v>313.4375</c:v>
                </c:pt>
                <c:pt idx="121513">
                  <c:v>313.44010416666669</c:v>
                </c:pt>
                <c:pt idx="121514">
                  <c:v>313.44270833333331</c:v>
                </c:pt>
                <c:pt idx="121515">
                  <c:v>313.4453125</c:v>
                </c:pt>
                <c:pt idx="121516">
                  <c:v>313.44791666666669</c:v>
                </c:pt>
                <c:pt idx="121517">
                  <c:v>313.45052083333331</c:v>
                </c:pt>
                <c:pt idx="121518">
                  <c:v>313.453125</c:v>
                </c:pt>
                <c:pt idx="121519">
                  <c:v>313.45572916666669</c:v>
                </c:pt>
                <c:pt idx="121520">
                  <c:v>313.45833333333331</c:v>
                </c:pt>
                <c:pt idx="121521">
                  <c:v>313.4609375</c:v>
                </c:pt>
                <c:pt idx="121522">
                  <c:v>313.46354166666669</c:v>
                </c:pt>
                <c:pt idx="121523">
                  <c:v>313.46614583333331</c:v>
                </c:pt>
                <c:pt idx="121524">
                  <c:v>313.46875</c:v>
                </c:pt>
                <c:pt idx="121525">
                  <c:v>313.47135416666669</c:v>
                </c:pt>
                <c:pt idx="121526">
                  <c:v>313.47395833333331</c:v>
                </c:pt>
                <c:pt idx="121527">
                  <c:v>313.4765625</c:v>
                </c:pt>
                <c:pt idx="121528">
                  <c:v>313.47916666666669</c:v>
                </c:pt>
                <c:pt idx="121529">
                  <c:v>313.48177083333331</c:v>
                </c:pt>
                <c:pt idx="121530">
                  <c:v>313.484375</c:v>
                </c:pt>
                <c:pt idx="121531">
                  <c:v>313.48697916666669</c:v>
                </c:pt>
                <c:pt idx="121532">
                  <c:v>313.48958333333331</c:v>
                </c:pt>
                <c:pt idx="121533">
                  <c:v>313.4921875</c:v>
                </c:pt>
                <c:pt idx="121534">
                  <c:v>313.49479166666669</c:v>
                </c:pt>
                <c:pt idx="121535">
                  <c:v>313.49739583333331</c:v>
                </c:pt>
                <c:pt idx="121536">
                  <c:v>313.5</c:v>
                </c:pt>
                <c:pt idx="121537">
                  <c:v>313.50260416666669</c:v>
                </c:pt>
                <c:pt idx="121538">
                  <c:v>313.50520833333331</c:v>
                </c:pt>
                <c:pt idx="121539">
                  <c:v>313.5078125</c:v>
                </c:pt>
                <c:pt idx="121540">
                  <c:v>313.51041666666669</c:v>
                </c:pt>
                <c:pt idx="121541">
                  <c:v>313.51302083333331</c:v>
                </c:pt>
                <c:pt idx="121542">
                  <c:v>313.515625</c:v>
                </c:pt>
                <c:pt idx="121543">
                  <c:v>313.51822916666669</c:v>
                </c:pt>
                <c:pt idx="121544">
                  <c:v>313.52083333333331</c:v>
                </c:pt>
                <c:pt idx="121545">
                  <c:v>313.5234375</c:v>
                </c:pt>
                <c:pt idx="121546">
                  <c:v>313.52604166666669</c:v>
                </c:pt>
                <c:pt idx="121547">
                  <c:v>313.52864583333331</c:v>
                </c:pt>
                <c:pt idx="121548">
                  <c:v>313.53125</c:v>
                </c:pt>
                <c:pt idx="121549">
                  <c:v>313.53385416666669</c:v>
                </c:pt>
                <c:pt idx="121550">
                  <c:v>313.53645833333331</c:v>
                </c:pt>
                <c:pt idx="121551">
                  <c:v>313.5390625</c:v>
                </c:pt>
                <c:pt idx="121552">
                  <c:v>313.54166666666669</c:v>
                </c:pt>
                <c:pt idx="121553">
                  <c:v>313.54427083333331</c:v>
                </c:pt>
                <c:pt idx="121554">
                  <c:v>313.546875</c:v>
                </c:pt>
                <c:pt idx="121555">
                  <c:v>313.54947916666669</c:v>
                </c:pt>
                <c:pt idx="121556">
                  <c:v>313.55208333333331</c:v>
                </c:pt>
                <c:pt idx="121557">
                  <c:v>313.5546875</c:v>
                </c:pt>
                <c:pt idx="121558">
                  <c:v>313.55729166666669</c:v>
                </c:pt>
                <c:pt idx="121559">
                  <c:v>313.55989583333331</c:v>
                </c:pt>
                <c:pt idx="121560">
                  <c:v>313.5625</c:v>
                </c:pt>
                <c:pt idx="121561">
                  <c:v>313.56510416666669</c:v>
                </c:pt>
                <c:pt idx="121562">
                  <c:v>313.56770833333331</c:v>
                </c:pt>
                <c:pt idx="121563">
                  <c:v>313.5703125</c:v>
                </c:pt>
                <c:pt idx="121564">
                  <c:v>313.57291666666669</c:v>
                </c:pt>
                <c:pt idx="121565">
                  <c:v>313.57552083333331</c:v>
                </c:pt>
                <c:pt idx="121566">
                  <c:v>313.578125</c:v>
                </c:pt>
                <c:pt idx="121567">
                  <c:v>313.58072916666669</c:v>
                </c:pt>
                <c:pt idx="121568">
                  <c:v>313.58333333333331</c:v>
                </c:pt>
                <c:pt idx="121569">
                  <c:v>313.5859375</c:v>
                </c:pt>
                <c:pt idx="121570">
                  <c:v>313.58854166666669</c:v>
                </c:pt>
                <c:pt idx="121571">
                  <c:v>313.59114583333331</c:v>
                </c:pt>
                <c:pt idx="121572">
                  <c:v>313.59375</c:v>
                </c:pt>
                <c:pt idx="121573">
                  <c:v>313.59635416666669</c:v>
                </c:pt>
                <c:pt idx="121574">
                  <c:v>313.59895833333331</c:v>
                </c:pt>
                <c:pt idx="121575">
                  <c:v>313.6015625</c:v>
                </c:pt>
                <c:pt idx="121576">
                  <c:v>313.60416666666669</c:v>
                </c:pt>
                <c:pt idx="121577">
                  <c:v>313.60677083333331</c:v>
                </c:pt>
                <c:pt idx="121578">
                  <c:v>313.609375</c:v>
                </c:pt>
                <c:pt idx="121579">
                  <c:v>313.61197916666669</c:v>
                </c:pt>
                <c:pt idx="121580">
                  <c:v>313.61458333333331</c:v>
                </c:pt>
                <c:pt idx="121581">
                  <c:v>313.6171875</c:v>
                </c:pt>
                <c:pt idx="121582">
                  <c:v>313.61979166666669</c:v>
                </c:pt>
                <c:pt idx="121583">
                  <c:v>313.62239583333331</c:v>
                </c:pt>
                <c:pt idx="121584">
                  <c:v>313.625</c:v>
                </c:pt>
                <c:pt idx="121585">
                  <c:v>313.62760416666669</c:v>
                </c:pt>
                <c:pt idx="121586">
                  <c:v>313.63020833333331</c:v>
                </c:pt>
                <c:pt idx="121587">
                  <c:v>313.6328125</c:v>
                </c:pt>
                <c:pt idx="121588">
                  <c:v>313.63541666666669</c:v>
                </c:pt>
                <c:pt idx="121589">
                  <c:v>313.63802083333331</c:v>
                </c:pt>
                <c:pt idx="121590">
                  <c:v>313.640625</c:v>
                </c:pt>
                <c:pt idx="121591">
                  <c:v>313.64322916666669</c:v>
                </c:pt>
                <c:pt idx="121592">
                  <c:v>313.64583333333331</c:v>
                </c:pt>
                <c:pt idx="121593">
                  <c:v>313.6484375</c:v>
                </c:pt>
                <c:pt idx="121594">
                  <c:v>313.65104166666669</c:v>
                </c:pt>
                <c:pt idx="121595">
                  <c:v>313.65364583333331</c:v>
                </c:pt>
                <c:pt idx="121596">
                  <c:v>313.65625</c:v>
                </c:pt>
                <c:pt idx="121597">
                  <c:v>313.65885416666669</c:v>
                </c:pt>
                <c:pt idx="121598">
                  <c:v>313.66145833333331</c:v>
                </c:pt>
                <c:pt idx="121599">
                  <c:v>313.6640625</c:v>
                </c:pt>
                <c:pt idx="121600">
                  <c:v>313.66666666666669</c:v>
                </c:pt>
                <c:pt idx="121601">
                  <c:v>313.66927083333331</c:v>
                </c:pt>
                <c:pt idx="121602">
                  <c:v>313.671875</c:v>
                </c:pt>
                <c:pt idx="121603">
                  <c:v>313.67447916666669</c:v>
                </c:pt>
                <c:pt idx="121604">
                  <c:v>313.67708333333331</c:v>
                </c:pt>
                <c:pt idx="121605">
                  <c:v>313.6796875</c:v>
                </c:pt>
                <c:pt idx="121606">
                  <c:v>313.68229166666669</c:v>
                </c:pt>
                <c:pt idx="121607">
                  <c:v>313.68489583333331</c:v>
                </c:pt>
                <c:pt idx="121608">
                  <c:v>313.6875</c:v>
                </c:pt>
                <c:pt idx="121609">
                  <c:v>313.69010416666669</c:v>
                </c:pt>
                <c:pt idx="121610">
                  <c:v>313.69270833333331</c:v>
                </c:pt>
                <c:pt idx="121611">
                  <c:v>313.6953125</c:v>
                </c:pt>
                <c:pt idx="121612">
                  <c:v>313.69791666666669</c:v>
                </c:pt>
                <c:pt idx="121613">
                  <c:v>313.70052083333331</c:v>
                </c:pt>
                <c:pt idx="121614">
                  <c:v>313.703125</c:v>
                </c:pt>
                <c:pt idx="121615">
                  <c:v>313.70572916666669</c:v>
                </c:pt>
                <c:pt idx="121616">
                  <c:v>313.70833333333331</c:v>
                </c:pt>
                <c:pt idx="121617">
                  <c:v>313.7109375</c:v>
                </c:pt>
                <c:pt idx="121618">
                  <c:v>313.71354166666669</c:v>
                </c:pt>
                <c:pt idx="121619">
                  <c:v>313.71614583333331</c:v>
                </c:pt>
                <c:pt idx="121620">
                  <c:v>313.71875</c:v>
                </c:pt>
                <c:pt idx="121621">
                  <c:v>313.72135416666669</c:v>
                </c:pt>
                <c:pt idx="121622">
                  <c:v>313.72395833333331</c:v>
                </c:pt>
                <c:pt idx="121623">
                  <c:v>313.7265625</c:v>
                </c:pt>
                <c:pt idx="121624">
                  <c:v>313.72916666666669</c:v>
                </c:pt>
                <c:pt idx="121625">
                  <c:v>313.73177083333331</c:v>
                </c:pt>
                <c:pt idx="121626">
                  <c:v>313.734375</c:v>
                </c:pt>
                <c:pt idx="121627">
                  <c:v>313.73697916666669</c:v>
                </c:pt>
                <c:pt idx="121628">
                  <c:v>313.73958333333331</c:v>
                </c:pt>
                <c:pt idx="121629">
                  <c:v>313.7421875</c:v>
                </c:pt>
                <c:pt idx="121630">
                  <c:v>313.74479166666669</c:v>
                </c:pt>
                <c:pt idx="121631">
                  <c:v>313.74739583333331</c:v>
                </c:pt>
                <c:pt idx="121632">
                  <c:v>313.75</c:v>
                </c:pt>
                <c:pt idx="121633">
                  <c:v>313.75260416666669</c:v>
                </c:pt>
                <c:pt idx="121634">
                  <c:v>313.75520833333331</c:v>
                </c:pt>
                <c:pt idx="121635">
                  <c:v>313.7578125</c:v>
                </c:pt>
                <c:pt idx="121636">
                  <c:v>313.76041666666669</c:v>
                </c:pt>
                <c:pt idx="121637">
                  <c:v>313.76302083333331</c:v>
                </c:pt>
                <c:pt idx="121638">
                  <c:v>313.765625</c:v>
                </c:pt>
                <c:pt idx="121639">
                  <c:v>313.76822916666669</c:v>
                </c:pt>
                <c:pt idx="121640">
                  <c:v>313.77083333333331</c:v>
                </c:pt>
                <c:pt idx="121641">
                  <c:v>313.7734375</c:v>
                </c:pt>
                <c:pt idx="121642">
                  <c:v>313.77604166666669</c:v>
                </c:pt>
                <c:pt idx="121643">
                  <c:v>313.77864583333331</c:v>
                </c:pt>
                <c:pt idx="121644">
                  <c:v>313.78125</c:v>
                </c:pt>
                <c:pt idx="121645">
                  <c:v>313.78385416666669</c:v>
                </c:pt>
                <c:pt idx="121646">
                  <c:v>313.78645833333331</c:v>
                </c:pt>
                <c:pt idx="121647">
                  <c:v>313.7890625</c:v>
                </c:pt>
                <c:pt idx="121648">
                  <c:v>313.79166666666669</c:v>
                </c:pt>
                <c:pt idx="121649">
                  <c:v>313.79427083333331</c:v>
                </c:pt>
                <c:pt idx="121650">
                  <c:v>313.796875</c:v>
                </c:pt>
                <c:pt idx="121651">
                  <c:v>313.79947916666669</c:v>
                </c:pt>
                <c:pt idx="121652">
                  <c:v>313.80208333333331</c:v>
                </c:pt>
                <c:pt idx="121653">
                  <c:v>313.8046875</c:v>
                </c:pt>
                <c:pt idx="121654">
                  <c:v>313.80729166666669</c:v>
                </c:pt>
                <c:pt idx="121655">
                  <c:v>313.80989583333331</c:v>
                </c:pt>
                <c:pt idx="121656">
                  <c:v>313.8125</c:v>
                </c:pt>
                <c:pt idx="121657">
                  <c:v>313.81510416666669</c:v>
                </c:pt>
                <c:pt idx="121658">
                  <c:v>313.81770833333331</c:v>
                </c:pt>
                <c:pt idx="121659">
                  <c:v>313.8203125</c:v>
                </c:pt>
                <c:pt idx="121660">
                  <c:v>313.82291666666669</c:v>
                </c:pt>
                <c:pt idx="121661">
                  <c:v>313.82552083333331</c:v>
                </c:pt>
                <c:pt idx="121662">
                  <c:v>313.828125</c:v>
                </c:pt>
                <c:pt idx="121663">
                  <c:v>313.83072916666669</c:v>
                </c:pt>
                <c:pt idx="121664">
                  <c:v>313.83333333333331</c:v>
                </c:pt>
                <c:pt idx="121665">
                  <c:v>313.8359375</c:v>
                </c:pt>
                <c:pt idx="121666">
                  <c:v>313.83854166666669</c:v>
                </c:pt>
                <c:pt idx="121667">
                  <c:v>313.84114583333331</c:v>
                </c:pt>
                <c:pt idx="121668">
                  <c:v>313.84375</c:v>
                </c:pt>
                <c:pt idx="121669">
                  <c:v>313.84635416666669</c:v>
                </c:pt>
                <c:pt idx="121670">
                  <c:v>313.84895833333331</c:v>
                </c:pt>
                <c:pt idx="121671">
                  <c:v>313.8515625</c:v>
                </c:pt>
                <c:pt idx="121672">
                  <c:v>313.85416666666669</c:v>
                </c:pt>
                <c:pt idx="121673">
                  <c:v>313.85677083333331</c:v>
                </c:pt>
                <c:pt idx="121674">
                  <c:v>313.859375</c:v>
                </c:pt>
                <c:pt idx="121675">
                  <c:v>313.86197916666669</c:v>
                </c:pt>
                <c:pt idx="121676">
                  <c:v>313.86458333333331</c:v>
                </c:pt>
                <c:pt idx="121677">
                  <c:v>313.8671875</c:v>
                </c:pt>
                <c:pt idx="121678">
                  <c:v>313.86979166666669</c:v>
                </c:pt>
                <c:pt idx="121679">
                  <c:v>313.87239583333331</c:v>
                </c:pt>
                <c:pt idx="121680">
                  <c:v>313.875</c:v>
                </c:pt>
                <c:pt idx="121681">
                  <c:v>313.87760416666669</c:v>
                </c:pt>
                <c:pt idx="121682">
                  <c:v>313.88020833333331</c:v>
                </c:pt>
                <c:pt idx="121683">
                  <c:v>313.8828125</c:v>
                </c:pt>
                <c:pt idx="121684">
                  <c:v>313.88541666666669</c:v>
                </c:pt>
                <c:pt idx="121685">
                  <c:v>313.88802083333331</c:v>
                </c:pt>
                <c:pt idx="121686">
                  <c:v>313.890625</c:v>
                </c:pt>
                <c:pt idx="121687">
                  <c:v>313.89322916666669</c:v>
                </c:pt>
                <c:pt idx="121688">
                  <c:v>313.89583333333331</c:v>
                </c:pt>
                <c:pt idx="121689">
                  <c:v>313.8984375</c:v>
                </c:pt>
                <c:pt idx="121690">
                  <c:v>313.90104166666669</c:v>
                </c:pt>
                <c:pt idx="121691">
                  <c:v>313.90364583333331</c:v>
                </c:pt>
                <c:pt idx="121692">
                  <c:v>313.90625</c:v>
                </c:pt>
                <c:pt idx="121693">
                  <c:v>313.90885416666669</c:v>
                </c:pt>
                <c:pt idx="121694">
                  <c:v>313.91145833333331</c:v>
                </c:pt>
                <c:pt idx="121695">
                  <c:v>313.9140625</c:v>
                </c:pt>
                <c:pt idx="121696">
                  <c:v>313.91666666666669</c:v>
                </c:pt>
                <c:pt idx="121697">
                  <c:v>313.91927083333331</c:v>
                </c:pt>
                <c:pt idx="121698">
                  <c:v>313.921875</c:v>
                </c:pt>
                <c:pt idx="121699">
                  <c:v>313.92447916666669</c:v>
                </c:pt>
                <c:pt idx="121700">
                  <c:v>313.92708333333331</c:v>
                </c:pt>
                <c:pt idx="121701">
                  <c:v>313.9296875</c:v>
                </c:pt>
                <c:pt idx="121702">
                  <c:v>313.93229166666669</c:v>
                </c:pt>
                <c:pt idx="121703">
                  <c:v>313.93489583333331</c:v>
                </c:pt>
                <c:pt idx="121704">
                  <c:v>313.9375</c:v>
                </c:pt>
                <c:pt idx="121705">
                  <c:v>313.94010416666669</c:v>
                </c:pt>
                <c:pt idx="121706">
                  <c:v>313.94270833333331</c:v>
                </c:pt>
                <c:pt idx="121707">
                  <c:v>313.9453125</c:v>
                </c:pt>
                <c:pt idx="121708">
                  <c:v>313.94791666666669</c:v>
                </c:pt>
                <c:pt idx="121709">
                  <c:v>313.95052083333331</c:v>
                </c:pt>
                <c:pt idx="121710">
                  <c:v>313.953125</c:v>
                </c:pt>
                <c:pt idx="121711">
                  <c:v>313.95572916666669</c:v>
                </c:pt>
                <c:pt idx="121712">
                  <c:v>313.95833333333331</c:v>
                </c:pt>
                <c:pt idx="121713">
                  <c:v>313.9609375</c:v>
                </c:pt>
                <c:pt idx="121714">
                  <c:v>313.96354166666669</c:v>
                </c:pt>
                <c:pt idx="121715">
                  <c:v>313.96614583333331</c:v>
                </c:pt>
                <c:pt idx="121716">
                  <c:v>313.96875</c:v>
                </c:pt>
                <c:pt idx="121717">
                  <c:v>313.97135416666669</c:v>
                </c:pt>
                <c:pt idx="121718">
                  <c:v>313.97395833333331</c:v>
                </c:pt>
                <c:pt idx="121719">
                  <c:v>313.9765625</c:v>
                </c:pt>
                <c:pt idx="121720">
                  <c:v>313.97916666666669</c:v>
                </c:pt>
                <c:pt idx="121721">
                  <c:v>313.98177083333331</c:v>
                </c:pt>
                <c:pt idx="121722">
                  <c:v>313.984375</c:v>
                </c:pt>
                <c:pt idx="121723">
                  <c:v>313.98697916666669</c:v>
                </c:pt>
                <c:pt idx="121724">
                  <c:v>313.98958333333331</c:v>
                </c:pt>
                <c:pt idx="121725">
                  <c:v>313.9921875</c:v>
                </c:pt>
                <c:pt idx="121726">
                  <c:v>313.99479166666669</c:v>
                </c:pt>
                <c:pt idx="121727">
                  <c:v>313.99739583333331</c:v>
                </c:pt>
                <c:pt idx="121728">
                  <c:v>314</c:v>
                </c:pt>
                <c:pt idx="121729">
                  <c:v>314.00260416666669</c:v>
                </c:pt>
                <c:pt idx="121730">
                  <c:v>314.00520833333331</c:v>
                </c:pt>
                <c:pt idx="121731">
                  <c:v>314.0078125</c:v>
                </c:pt>
                <c:pt idx="121732">
                  <c:v>314.01041666666669</c:v>
                </c:pt>
                <c:pt idx="121733">
                  <c:v>314.01302083333331</c:v>
                </c:pt>
                <c:pt idx="121734">
                  <c:v>314.015625</c:v>
                </c:pt>
                <c:pt idx="121735">
                  <c:v>314.01822916666669</c:v>
                </c:pt>
                <c:pt idx="121736">
                  <c:v>314.02083333333331</c:v>
                </c:pt>
                <c:pt idx="121737">
                  <c:v>314.0234375</c:v>
                </c:pt>
                <c:pt idx="121738">
                  <c:v>314.02604166666669</c:v>
                </c:pt>
                <c:pt idx="121739">
                  <c:v>314.02864583333331</c:v>
                </c:pt>
                <c:pt idx="121740">
                  <c:v>314.03125</c:v>
                </c:pt>
                <c:pt idx="121741">
                  <c:v>314.03385416666669</c:v>
                </c:pt>
                <c:pt idx="121742">
                  <c:v>314.03645833333331</c:v>
                </c:pt>
                <c:pt idx="121743">
                  <c:v>314.0390625</c:v>
                </c:pt>
                <c:pt idx="121744">
                  <c:v>314.04166666666669</c:v>
                </c:pt>
                <c:pt idx="121745">
                  <c:v>314.04427083333331</c:v>
                </c:pt>
                <c:pt idx="121746">
                  <c:v>314.046875</c:v>
                </c:pt>
                <c:pt idx="121747">
                  <c:v>314.04947916666669</c:v>
                </c:pt>
                <c:pt idx="121748">
                  <c:v>314.05208333333331</c:v>
                </c:pt>
                <c:pt idx="121749">
                  <c:v>314.0546875</c:v>
                </c:pt>
                <c:pt idx="121750">
                  <c:v>314.05729166666669</c:v>
                </c:pt>
                <c:pt idx="121751">
                  <c:v>314.05989583333331</c:v>
                </c:pt>
                <c:pt idx="121752">
                  <c:v>314.0625</c:v>
                </c:pt>
                <c:pt idx="121753">
                  <c:v>314.06510416666669</c:v>
                </c:pt>
                <c:pt idx="121754">
                  <c:v>314.06770833333331</c:v>
                </c:pt>
                <c:pt idx="121755">
                  <c:v>314.0703125</c:v>
                </c:pt>
                <c:pt idx="121756">
                  <c:v>314.07291666666669</c:v>
                </c:pt>
                <c:pt idx="121757">
                  <c:v>314.07552083333331</c:v>
                </c:pt>
                <c:pt idx="121758">
                  <c:v>314.078125</c:v>
                </c:pt>
                <c:pt idx="121759">
                  <c:v>314.08072916666669</c:v>
                </c:pt>
                <c:pt idx="121760">
                  <c:v>314.08333333333331</c:v>
                </c:pt>
                <c:pt idx="121761">
                  <c:v>314.0859375</c:v>
                </c:pt>
                <c:pt idx="121762">
                  <c:v>314.08854166666669</c:v>
                </c:pt>
                <c:pt idx="121763">
                  <c:v>314.09114583333331</c:v>
                </c:pt>
                <c:pt idx="121764">
                  <c:v>314.09375</c:v>
                </c:pt>
                <c:pt idx="121765">
                  <c:v>314.09635416666669</c:v>
                </c:pt>
                <c:pt idx="121766">
                  <c:v>314.09895833333331</c:v>
                </c:pt>
                <c:pt idx="121767">
                  <c:v>314.1015625</c:v>
                </c:pt>
                <c:pt idx="121768">
                  <c:v>314.10416666666669</c:v>
                </c:pt>
                <c:pt idx="121769">
                  <c:v>314.10677083333331</c:v>
                </c:pt>
                <c:pt idx="121770">
                  <c:v>314.109375</c:v>
                </c:pt>
                <c:pt idx="121771">
                  <c:v>314.11197916666669</c:v>
                </c:pt>
                <c:pt idx="121772">
                  <c:v>314.11458333333331</c:v>
                </c:pt>
                <c:pt idx="121773">
                  <c:v>314.1171875</c:v>
                </c:pt>
                <c:pt idx="121774">
                  <c:v>314.11979166666669</c:v>
                </c:pt>
                <c:pt idx="121775">
                  <c:v>314.12239583333331</c:v>
                </c:pt>
                <c:pt idx="121776">
                  <c:v>314.125</c:v>
                </c:pt>
                <c:pt idx="121777">
                  <c:v>314.12760416666669</c:v>
                </c:pt>
                <c:pt idx="121778">
                  <c:v>314.13020833333331</c:v>
                </c:pt>
                <c:pt idx="121779">
                  <c:v>314.1328125</c:v>
                </c:pt>
                <c:pt idx="121780">
                  <c:v>314.13541666666669</c:v>
                </c:pt>
                <c:pt idx="121781">
                  <c:v>314.13802083333331</c:v>
                </c:pt>
                <c:pt idx="121782">
                  <c:v>314.140625</c:v>
                </c:pt>
                <c:pt idx="121783">
                  <c:v>314.14322916666669</c:v>
                </c:pt>
                <c:pt idx="121784">
                  <c:v>314.14583333333331</c:v>
                </c:pt>
                <c:pt idx="121785">
                  <c:v>314.1484375</c:v>
                </c:pt>
                <c:pt idx="121786">
                  <c:v>314.15104166666669</c:v>
                </c:pt>
                <c:pt idx="121787">
                  <c:v>314.15364583333331</c:v>
                </c:pt>
                <c:pt idx="121788">
                  <c:v>314.15625</c:v>
                </c:pt>
                <c:pt idx="121789">
                  <c:v>314.15885416666669</c:v>
                </c:pt>
                <c:pt idx="121790">
                  <c:v>314.16145833333331</c:v>
                </c:pt>
                <c:pt idx="121791">
                  <c:v>314.1640625</c:v>
                </c:pt>
                <c:pt idx="121792">
                  <c:v>314.16666666666669</c:v>
                </c:pt>
                <c:pt idx="121793">
                  <c:v>314.16927083333331</c:v>
                </c:pt>
                <c:pt idx="121794">
                  <c:v>314.171875</c:v>
                </c:pt>
                <c:pt idx="121795">
                  <c:v>314.17447916666669</c:v>
                </c:pt>
                <c:pt idx="121796">
                  <c:v>314.17708333333331</c:v>
                </c:pt>
                <c:pt idx="121797">
                  <c:v>314.1796875</c:v>
                </c:pt>
                <c:pt idx="121798">
                  <c:v>314.18229166666669</c:v>
                </c:pt>
                <c:pt idx="121799">
                  <c:v>314.18489583333331</c:v>
                </c:pt>
                <c:pt idx="121800">
                  <c:v>314.1875</c:v>
                </c:pt>
                <c:pt idx="121801">
                  <c:v>314.19010416666669</c:v>
                </c:pt>
                <c:pt idx="121802">
                  <c:v>314.19270833333331</c:v>
                </c:pt>
                <c:pt idx="121803">
                  <c:v>314.1953125</c:v>
                </c:pt>
                <c:pt idx="121804">
                  <c:v>314.19791666666669</c:v>
                </c:pt>
                <c:pt idx="121805">
                  <c:v>314.20052083333331</c:v>
                </c:pt>
                <c:pt idx="121806">
                  <c:v>314.203125</c:v>
                </c:pt>
                <c:pt idx="121807">
                  <c:v>314.20572916666669</c:v>
                </c:pt>
                <c:pt idx="121808">
                  <c:v>314.20833333333331</c:v>
                </c:pt>
                <c:pt idx="121809">
                  <c:v>314.2109375</c:v>
                </c:pt>
                <c:pt idx="121810">
                  <c:v>314.21354166666669</c:v>
                </c:pt>
                <c:pt idx="121811">
                  <c:v>314.21614583333331</c:v>
                </c:pt>
                <c:pt idx="121812">
                  <c:v>314.21875</c:v>
                </c:pt>
                <c:pt idx="121813">
                  <c:v>314.22135416666669</c:v>
                </c:pt>
                <c:pt idx="121814">
                  <c:v>314.22395833333331</c:v>
                </c:pt>
                <c:pt idx="121815">
                  <c:v>314.2265625</c:v>
                </c:pt>
                <c:pt idx="121816">
                  <c:v>314.22916666666669</c:v>
                </c:pt>
                <c:pt idx="121817">
                  <c:v>314.23177083333331</c:v>
                </c:pt>
                <c:pt idx="121818">
                  <c:v>314.234375</c:v>
                </c:pt>
                <c:pt idx="121819">
                  <c:v>314.23697916666669</c:v>
                </c:pt>
                <c:pt idx="121820">
                  <c:v>314.23958333333331</c:v>
                </c:pt>
                <c:pt idx="121821">
                  <c:v>314.2421875</c:v>
                </c:pt>
                <c:pt idx="121822">
                  <c:v>314.24479166666669</c:v>
                </c:pt>
                <c:pt idx="121823">
                  <c:v>314.24739583333331</c:v>
                </c:pt>
                <c:pt idx="121824">
                  <c:v>314.25</c:v>
                </c:pt>
                <c:pt idx="121825">
                  <c:v>314.25260416666669</c:v>
                </c:pt>
                <c:pt idx="121826">
                  <c:v>314.25520833333331</c:v>
                </c:pt>
                <c:pt idx="121827">
                  <c:v>314.2578125</c:v>
                </c:pt>
                <c:pt idx="121828">
                  <c:v>314.26041666666669</c:v>
                </c:pt>
                <c:pt idx="121829">
                  <c:v>314.26302083333331</c:v>
                </c:pt>
                <c:pt idx="121830">
                  <c:v>314.265625</c:v>
                </c:pt>
                <c:pt idx="121831">
                  <c:v>314.26822916666669</c:v>
                </c:pt>
                <c:pt idx="121832">
                  <c:v>314.27083333333331</c:v>
                </c:pt>
                <c:pt idx="121833">
                  <c:v>314.2734375</c:v>
                </c:pt>
                <c:pt idx="121834">
                  <c:v>314.27604166666669</c:v>
                </c:pt>
                <c:pt idx="121835">
                  <c:v>314.27864583333331</c:v>
                </c:pt>
                <c:pt idx="121836">
                  <c:v>314.28125</c:v>
                </c:pt>
                <c:pt idx="121837">
                  <c:v>314.28385416666669</c:v>
                </c:pt>
                <c:pt idx="121838">
                  <c:v>314.28645833333331</c:v>
                </c:pt>
                <c:pt idx="121839">
                  <c:v>314.2890625</c:v>
                </c:pt>
                <c:pt idx="121840">
                  <c:v>314.29166666666669</c:v>
                </c:pt>
                <c:pt idx="121841">
                  <c:v>314.29427083333331</c:v>
                </c:pt>
                <c:pt idx="121842">
                  <c:v>314.296875</c:v>
                </c:pt>
                <c:pt idx="121843">
                  <c:v>314.29947916666669</c:v>
                </c:pt>
                <c:pt idx="121844">
                  <c:v>314.30208333333331</c:v>
                </c:pt>
                <c:pt idx="121845">
                  <c:v>314.3046875</c:v>
                </c:pt>
                <c:pt idx="121846">
                  <c:v>314.30729166666669</c:v>
                </c:pt>
                <c:pt idx="121847">
                  <c:v>314.30989583333331</c:v>
                </c:pt>
                <c:pt idx="121848">
                  <c:v>314.3125</c:v>
                </c:pt>
                <c:pt idx="121849">
                  <c:v>314.31510416666669</c:v>
                </c:pt>
                <c:pt idx="121850">
                  <c:v>314.31770833333331</c:v>
                </c:pt>
                <c:pt idx="121851">
                  <c:v>314.3203125</c:v>
                </c:pt>
                <c:pt idx="121852">
                  <c:v>314.32291666666669</c:v>
                </c:pt>
                <c:pt idx="121853">
                  <c:v>314.32552083333331</c:v>
                </c:pt>
                <c:pt idx="121854">
                  <c:v>314.328125</c:v>
                </c:pt>
                <c:pt idx="121855">
                  <c:v>314.33072916666669</c:v>
                </c:pt>
                <c:pt idx="121856">
                  <c:v>314.33333333333331</c:v>
                </c:pt>
                <c:pt idx="121857">
                  <c:v>314.3359375</c:v>
                </c:pt>
                <c:pt idx="121858">
                  <c:v>314.33854166666669</c:v>
                </c:pt>
                <c:pt idx="121859">
                  <c:v>314.34114583333331</c:v>
                </c:pt>
                <c:pt idx="121860">
                  <c:v>314.34375</c:v>
                </c:pt>
                <c:pt idx="121861">
                  <c:v>314.34635416666669</c:v>
                </c:pt>
                <c:pt idx="121862">
                  <c:v>314.34895833333331</c:v>
                </c:pt>
                <c:pt idx="121863">
                  <c:v>314.3515625</c:v>
                </c:pt>
                <c:pt idx="121864">
                  <c:v>314.35416666666669</c:v>
                </c:pt>
                <c:pt idx="121865">
                  <c:v>314.35677083333331</c:v>
                </c:pt>
                <c:pt idx="121866">
                  <c:v>314.359375</c:v>
                </c:pt>
                <c:pt idx="121867">
                  <c:v>314.36197916666669</c:v>
                </c:pt>
                <c:pt idx="121868">
                  <c:v>314.36458333333331</c:v>
                </c:pt>
                <c:pt idx="121869">
                  <c:v>314.3671875</c:v>
                </c:pt>
                <c:pt idx="121870">
                  <c:v>314.36979166666669</c:v>
                </c:pt>
                <c:pt idx="121871">
                  <c:v>314.37239583333331</c:v>
                </c:pt>
                <c:pt idx="121872">
                  <c:v>314.375</c:v>
                </c:pt>
                <c:pt idx="121873">
                  <c:v>314.37760416666669</c:v>
                </c:pt>
                <c:pt idx="121874">
                  <c:v>314.38020833333331</c:v>
                </c:pt>
                <c:pt idx="121875">
                  <c:v>314.3828125</c:v>
                </c:pt>
                <c:pt idx="121876">
                  <c:v>314.38541666666669</c:v>
                </c:pt>
                <c:pt idx="121877">
                  <c:v>314.38802083333331</c:v>
                </c:pt>
                <c:pt idx="121878">
                  <c:v>314.390625</c:v>
                </c:pt>
                <c:pt idx="121879">
                  <c:v>314.39322916666669</c:v>
                </c:pt>
                <c:pt idx="121880">
                  <c:v>314.39583333333331</c:v>
                </c:pt>
                <c:pt idx="121881">
                  <c:v>314.3984375</c:v>
                </c:pt>
                <c:pt idx="121882">
                  <c:v>314.40104166666669</c:v>
                </c:pt>
                <c:pt idx="121883">
                  <c:v>314.40364583333331</c:v>
                </c:pt>
                <c:pt idx="121884">
                  <c:v>314.40625</c:v>
                </c:pt>
                <c:pt idx="121885">
                  <c:v>314.40885416666669</c:v>
                </c:pt>
                <c:pt idx="121886">
                  <c:v>314.41145833333331</c:v>
                </c:pt>
                <c:pt idx="121887">
                  <c:v>314.4140625</c:v>
                </c:pt>
                <c:pt idx="121888">
                  <c:v>314.41666666666669</c:v>
                </c:pt>
                <c:pt idx="121889">
                  <c:v>314.41927083333331</c:v>
                </c:pt>
                <c:pt idx="121890">
                  <c:v>314.421875</c:v>
                </c:pt>
                <c:pt idx="121891">
                  <c:v>314.42447916666669</c:v>
                </c:pt>
                <c:pt idx="121892">
                  <c:v>314.42708333333331</c:v>
                </c:pt>
                <c:pt idx="121893">
                  <c:v>314.4296875</c:v>
                </c:pt>
                <c:pt idx="121894">
                  <c:v>314.43229166666669</c:v>
                </c:pt>
                <c:pt idx="121895">
                  <c:v>314.43489583333331</c:v>
                </c:pt>
                <c:pt idx="121896">
                  <c:v>314.4375</c:v>
                </c:pt>
                <c:pt idx="121897">
                  <c:v>314.44010416666669</c:v>
                </c:pt>
                <c:pt idx="121898">
                  <c:v>314.44270833333331</c:v>
                </c:pt>
                <c:pt idx="121899">
                  <c:v>314.4453125</c:v>
                </c:pt>
                <c:pt idx="121900">
                  <c:v>314.44791666666669</c:v>
                </c:pt>
                <c:pt idx="121901">
                  <c:v>314.45052083333331</c:v>
                </c:pt>
                <c:pt idx="121902">
                  <c:v>314.453125</c:v>
                </c:pt>
                <c:pt idx="121903">
                  <c:v>314.45572916666669</c:v>
                </c:pt>
                <c:pt idx="121904">
                  <c:v>314.45833333333331</c:v>
                </c:pt>
                <c:pt idx="121905">
                  <c:v>314.4609375</c:v>
                </c:pt>
                <c:pt idx="121906">
                  <c:v>314.46354166666669</c:v>
                </c:pt>
                <c:pt idx="121907">
                  <c:v>314.46614583333331</c:v>
                </c:pt>
                <c:pt idx="121908">
                  <c:v>314.46875</c:v>
                </c:pt>
                <c:pt idx="121909">
                  <c:v>314.47135416666669</c:v>
                </c:pt>
                <c:pt idx="121910">
                  <c:v>314.47395833333331</c:v>
                </c:pt>
                <c:pt idx="121911">
                  <c:v>314.4765625</c:v>
                </c:pt>
                <c:pt idx="121912">
                  <c:v>314.47916666666669</c:v>
                </c:pt>
                <c:pt idx="121913">
                  <c:v>314.48177083333331</c:v>
                </c:pt>
                <c:pt idx="121914">
                  <c:v>314.484375</c:v>
                </c:pt>
                <c:pt idx="121915">
                  <c:v>314.48697916666669</c:v>
                </c:pt>
                <c:pt idx="121916">
                  <c:v>314.48958333333331</c:v>
                </c:pt>
                <c:pt idx="121917">
                  <c:v>314.4921875</c:v>
                </c:pt>
                <c:pt idx="121918">
                  <c:v>314.49479166666669</c:v>
                </c:pt>
                <c:pt idx="121919">
                  <c:v>314.49739583333331</c:v>
                </c:pt>
                <c:pt idx="121920">
                  <c:v>314.5</c:v>
                </c:pt>
                <c:pt idx="121921">
                  <c:v>314.50260416666669</c:v>
                </c:pt>
                <c:pt idx="121922">
                  <c:v>314.50520833333331</c:v>
                </c:pt>
                <c:pt idx="121923">
                  <c:v>314.5078125</c:v>
                </c:pt>
                <c:pt idx="121924">
                  <c:v>314.51041666666669</c:v>
                </c:pt>
                <c:pt idx="121925">
                  <c:v>314.51302083333331</c:v>
                </c:pt>
                <c:pt idx="121926">
                  <c:v>314.515625</c:v>
                </c:pt>
                <c:pt idx="121927">
                  <c:v>314.51822916666669</c:v>
                </c:pt>
                <c:pt idx="121928">
                  <c:v>314.52083333333331</c:v>
                </c:pt>
                <c:pt idx="121929">
                  <c:v>314.5234375</c:v>
                </c:pt>
                <c:pt idx="121930">
                  <c:v>314.52604166666669</c:v>
                </c:pt>
                <c:pt idx="121931">
                  <c:v>314.52864583333331</c:v>
                </c:pt>
                <c:pt idx="121932">
                  <c:v>314.53125</c:v>
                </c:pt>
                <c:pt idx="121933">
                  <c:v>314.53385416666669</c:v>
                </c:pt>
                <c:pt idx="121934">
                  <c:v>314.53645833333331</c:v>
                </c:pt>
                <c:pt idx="121935">
                  <c:v>314.5390625</c:v>
                </c:pt>
                <c:pt idx="121936">
                  <c:v>314.54166666666669</c:v>
                </c:pt>
                <c:pt idx="121937">
                  <c:v>314.54427083333331</c:v>
                </c:pt>
                <c:pt idx="121938">
                  <c:v>314.546875</c:v>
                </c:pt>
                <c:pt idx="121939">
                  <c:v>314.54947916666669</c:v>
                </c:pt>
                <c:pt idx="121940">
                  <c:v>314.55208333333331</c:v>
                </c:pt>
                <c:pt idx="121941">
                  <c:v>314.5546875</c:v>
                </c:pt>
                <c:pt idx="121942">
                  <c:v>314.55729166666669</c:v>
                </c:pt>
                <c:pt idx="121943">
                  <c:v>314.55989583333331</c:v>
                </c:pt>
                <c:pt idx="121944">
                  <c:v>314.5625</c:v>
                </c:pt>
                <c:pt idx="121945">
                  <c:v>314.56510416666669</c:v>
                </c:pt>
                <c:pt idx="121946">
                  <c:v>314.56770833333331</c:v>
                </c:pt>
                <c:pt idx="121947">
                  <c:v>314.5703125</c:v>
                </c:pt>
                <c:pt idx="121948">
                  <c:v>314.57291666666669</c:v>
                </c:pt>
                <c:pt idx="121949">
                  <c:v>314.57552083333331</c:v>
                </c:pt>
                <c:pt idx="121950">
                  <c:v>314.578125</c:v>
                </c:pt>
                <c:pt idx="121951">
                  <c:v>314.58072916666669</c:v>
                </c:pt>
                <c:pt idx="121952">
                  <c:v>314.58333333333331</c:v>
                </c:pt>
                <c:pt idx="121953">
                  <c:v>314.5859375</c:v>
                </c:pt>
                <c:pt idx="121954">
                  <c:v>314.58854166666669</c:v>
                </c:pt>
                <c:pt idx="121955">
                  <c:v>314.59114583333331</c:v>
                </c:pt>
                <c:pt idx="121956">
                  <c:v>314.59375</c:v>
                </c:pt>
                <c:pt idx="121957">
                  <c:v>314.59635416666669</c:v>
                </c:pt>
                <c:pt idx="121958">
                  <c:v>314.59895833333331</c:v>
                </c:pt>
                <c:pt idx="121959">
                  <c:v>314.6015625</c:v>
                </c:pt>
                <c:pt idx="121960">
                  <c:v>314.60416666666669</c:v>
                </c:pt>
                <c:pt idx="121961">
                  <c:v>314.60677083333331</c:v>
                </c:pt>
                <c:pt idx="121962">
                  <c:v>314.609375</c:v>
                </c:pt>
                <c:pt idx="121963">
                  <c:v>314.61197916666669</c:v>
                </c:pt>
                <c:pt idx="121964">
                  <c:v>314.61458333333331</c:v>
                </c:pt>
                <c:pt idx="121965">
                  <c:v>314.6171875</c:v>
                </c:pt>
                <c:pt idx="121966">
                  <c:v>314.61979166666669</c:v>
                </c:pt>
                <c:pt idx="121967">
                  <c:v>314.62239583333331</c:v>
                </c:pt>
                <c:pt idx="121968">
                  <c:v>314.625</c:v>
                </c:pt>
                <c:pt idx="121969">
                  <c:v>314.62760416666669</c:v>
                </c:pt>
                <c:pt idx="121970">
                  <c:v>314.63020833333331</c:v>
                </c:pt>
                <c:pt idx="121971">
                  <c:v>314.6328125</c:v>
                </c:pt>
                <c:pt idx="121972">
                  <c:v>314.63541666666669</c:v>
                </c:pt>
                <c:pt idx="121973">
                  <c:v>314.63802083333331</c:v>
                </c:pt>
                <c:pt idx="121974">
                  <c:v>314.640625</c:v>
                </c:pt>
                <c:pt idx="121975">
                  <c:v>314.64322916666669</c:v>
                </c:pt>
                <c:pt idx="121976">
                  <c:v>314.64583333333331</c:v>
                </c:pt>
                <c:pt idx="121977">
                  <c:v>314.6484375</c:v>
                </c:pt>
                <c:pt idx="121978">
                  <c:v>314.65104166666669</c:v>
                </c:pt>
                <c:pt idx="121979">
                  <c:v>314.65364583333331</c:v>
                </c:pt>
                <c:pt idx="121980">
                  <c:v>314.65625</c:v>
                </c:pt>
                <c:pt idx="121981">
                  <c:v>314.65885416666669</c:v>
                </c:pt>
                <c:pt idx="121982">
                  <c:v>314.66145833333331</c:v>
                </c:pt>
                <c:pt idx="121983">
                  <c:v>314.6640625</c:v>
                </c:pt>
                <c:pt idx="121984">
                  <c:v>314.66666666666669</c:v>
                </c:pt>
                <c:pt idx="121985">
                  <c:v>314.66927083333331</c:v>
                </c:pt>
                <c:pt idx="121986">
                  <c:v>314.671875</c:v>
                </c:pt>
                <c:pt idx="121987">
                  <c:v>314.67447916666669</c:v>
                </c:pt>
                <c:pt idx="121988">
                  <c:v>314.67708333333331</c:v>
                </c:pt>
                <c:pt idx="121989">
                  <c:v>314.6796875</c:v>
                </c:pt>
                <c:pt idx="121990">
                  <c:v>314.68229166666669</c:v>
                </c:pt>
                <c:pt idx="121991">
                  <c:v>314.68489583333331</c:v>
                </c:pt>
                <c:pt idx="121992">
                  <c:v>314.6875</c:v>
                </c:pt>
                <c:pt idx="121993">
                  <c:v>314.69010416666669</c:v>
                </c:pt>
                <c:pt idx="121994">
                  <c:v>314.69270833333331</c:v>
                </c:pt>
                <c:pt idx="121995">
                  <c:v>314.6953125</c:v>
                </c:pt>
                <c:pt idx="121996">
                  <c:v>314.69791666666669</c:v>
                </c:pt>
                <c:pt idx="121997">
                  <c:v>314.70052083333331</c:v>
                </c:pt>
                <c:pt idx="121998">
                  <c:v>314.703125</c:v>
                </c:pt>
                <c:pt idx="121999">
                  <c:v>314.70572916666669</c:v>
                </c:pt>
                <c:pt idx="122000">
                  <c:v>314.70833333333331</c:v>
                </c:pt>
                <c:pt idx="122001">
                  <c:v>314.7109375</c:v>
                </c:pt>
                <c:pt idx="122002">
                  <c:v>314.71354166666669</c:v>
                </c:pt>
                <c:pt idx="122003">
                  <c:v>314.71614583333331</c:v>
                </c:pt>
                <c:pt idx="122004">
                  <c:v>314.71875</c:v>
                </c:pt>
                <c:pt idx="122005">
                  <c:v>314.72135416666669</c:v>
                </c:pt>
                <c:pt idx="122006">
                  <c:v>314.72395833333331</c:v>
                </c:pt>
                <c:pt idx="122007">
                  <c:v>314.7265625</c:v>
                </c:pt>
                <c:pt idx="122008">
                  <c:v>314.72916666666669</c:v>
                </c:pt>
                <c:pt idx="122009">
                  <c:v>314.73177083333331</c:v>
                </c:pt>
                <c:pt idx="122010">
                  <c:v>314.734375</c:v>
                </c:pt>
                <c:pt idx="122011">
                  <c:v>314.73697916666669</c:v>
                </c:pt>
                <c:pt idx="122012">
                  <c:v>314.73958333333331</c:v>
                </c:pt>
                <c:pt idx="122013">
                  <c:v>314.7421875</c:v>
                </c:pt>
                <c:pt idx="122014">
                  <c:v>314.74479166666669</c:v>
                </c:pt>
                <c:pt idx="122015">
                  <c:v>314.74739583333331</c:v>
                </c:pt>
                <c:pt idx="122016">
                  <c:v>314.75</c:v>
                </c:pt>
                <c:pt idx="122017">
                  <c:v>314.75260416666669</c:v>
                </c:pt>
                <c:pt idx="122018">
                  <c:v>314.75520833333331</c:v>
                </c:pt>
                <c:pt idx="122019">
                  <c:v>314.7578125</c:v>
                </c:pt>
                <c:pt idx="122020">
                  <c:v>314.76041666666669</c:v>
                </c:pt>
                <c:pt idx="122021">
                  <c:v>314.76302083333331</c:v>
                </c:pt>
                <c:pt idx="122022">
                  <c:v>314.765625</c:v>
                </c:pt>
                <c:pt idx="122023">
                  <c:v>314.76822916666669</c:v>
                </c:pt>
                <c:pt idx="122024">
                  <c:v>314.77083333333331</c:v>
                </c:pt>
                <c:pt idx="122025">
                  <c:v>314.7734375</c:v>
                </c:pt>
                <c:pt idx="122026">
                  <c:v>314.77604166666669</c:v>
                </c:pt>
                <c:pt idx="122027">
                  <c:v>314.77864583333331</c:v>
                </c:pt>
                <c:pt idx="122028">
                  <c:v>314.78125</c:v>
                </c:pt>
                <c:pt idx="122029">
                  <c:v>314.78385416666669</c:v>
                </c:pt>
                <c:pt idx="122030">
                  <c:v>314.78645833333331</c:v>
                </c:pt>
                <c:pt idx="122031">
                  <c:v>314.7890625</c:v>
                </c:pt>
                <c:pt idx="122032">
                  <c:v>314.79166666666669</c:v>
                </c:pt>
                <c:pt idx="122033">
                  <c:v>314.79427083333331</c:v>
                </c:pt>
                <c:pt idx="122034">
                  <c:v>314.796875</c:v>
                </c:pt>
                <c:pt idx="122035">
                  <c:v>314.79947916666669</c:v>
                </c:pt>
                <c:pt idx="122036">
                  <c:v>314.80208333333331</c:v>
                </c:pt>
                <c:pt idx="122037">
                  <c:v>314.8046875</c:v>
                </c:pt>
                <c:pt idx="122038">
                  <c:v>314.80729166666669</c:v>
                </c:pt>
                <c:pt idx="122039">
                  <c:v>314.80989583333331</c:v>
                </c:pt>
                <c:pt idx="122040">
                  <c:v>314.8125</c:v>
                </c:pt>
                <c:pt idx="122041">
                  <c:v>314.81510416666669</c:v>
                </c:pt>
                <c:pt idx="122042">
                  <c:v>314.81770833333331</c:v>
                </c:pt>
                <c:pt idx="122043">
                  <c:v>314.8203125</c:v>
                </c:pt>
                <c:pt idx="122044">
                  <c:v>314.82291666666669</c:v>
                </c:pt>
                <c:pt idx="122045">
                  <c:v>314.82552083333331</c:v>
                </c:pt>
                <c:pt idx="122046">
                  <c:v>314.828125</c:v>
                </c:pt>
                <c:pt idx="122047">
                  <c:v>314.83072916666669</c:v>
                </c:pt>
                <c:pt idx="122048">
                  <c:v>314.83333333333331</c:v>
                </c:pt>
                <c:pt idx="122049">
                  <c:v>314.8359375</c:v>
                </c:pt>
                <c:pt idx="122050">
                  <c:v>314.83854166666669</c:v>
                </c:pt>
                <c:pt idx="122051">
                  <c:v>314.84114583333331</c:v>
                </c:pt>
                <c:pt idx="122052">
                  <c:v>314.84375</c:v>
                </c:pt>
                <c:pt idx="122053">
                  <c:v>314.84635416666669</c:v>
                </c:pt>
                <c:pt idx="122054">
                  <c:v>314.84895833333331</c:v>
                </c:pt>
                <c:pt idx="122055">
                  <c:v>314.8515625</c:v>
                </c:pt>
                <c:pt idx="122056">
                  <c:v>314.85416666666669</c:v>
                </c:pt>
                <c:pt idx="122057">
                  <c:v>314.85677083333331</c:v>
                </c:pt>
                <c:pt idx="122058">
                  <c:v>314.859375</c:v>
                </c:pt>
                <c:pt idx="122059">
                  <c:v>314.86197916666669</c:v>
                </c:pt>
                <c:pt idx="122060">
                  <c:v>314.86458333333331</c:v>
                </c:pt>
                <c:pt idx="122061">
                  <c:v>314.8671875</c:v>
                </c:pt>
                <c:pt idx="122062">
                  <c:v>314.86979166666669</c:v>
                </c:pt>
                <c:pt idx="122063">
                  <c:v>314.87239583333331</c:v>
                </c:pt>
                <c:pt idx="122064">
                  <c:v>314.875</c:v>
                </c:pt>
                <c:pt idx="122065">
                  <c:v>314.87760416666669</c:v>
                </c:pt>
                <c:pt idx="122066">
                  <c:v>314.88020833333331</c:v>
                </c:pt>
                <c:pt idx="122067">
                  <c:v>314.8828125</c:v>
                </c:pt>
                <c:pt idx="122068">
                  <c:v>314.88541666666669</c:v>
                </c:pt>
                <c:pt idx="122069">
                  <c:v>314.88802083333331</c:v>
                </c:pt>
                <c:pt idx="122070">
                  <c:v>314.890625</c:v>
                </c:pt>
                <c:pt idx="122071">
                  <c:v>314.89322916666669</c:v>
                </c:pt>
                <c:pt idx="122072">
                  <c:v>314.89583333333331</c:v>
                </c:pt>
                <c:pt idx="122073">
                  <c:v>314.8984375</c:v>
                </c:pt>
                <c:pt idx="122074">
                  <c:v>314.90104166666669</c:v>
                </c:pt>
                <c:pt idx="122075">
                  <c:v>314.90364583333331</c:v>
                </c:pt>
                <c:pt idx="122076">
                  <c:v>314.90625</c:v>
                </c:pt>
                <c:pt idx="122077">
                  <c:v>314.90885416666669</c:v>
                </c:pt>
                <c:pt idx="122078">
                  <c:v>314.91145833333331</c:v>
                </c:pt>
                <c:pt idx="122079">
                  <c:v>314.9140625</c:v>
                </c:pt>
                <c:pt idx="122080">
                  <c:v>314.91666666666669</c:v>
                </c:pt>
                <c:pt idx="122081">
                  <c:v>314.91927083333331</c:v>
                </c:pt>
                <c:pt idx="122082">
                  <c:v>314.921875</c:v>
                </c:pt>
                <c:pt idx="122083">
                  <c:v>314.92447916666669</c:v>
                </c:pt>
                <c:pt idx="122084">
                  <c:v>314.92708333333331</c:v>
                </c:pt>
                <c:pt idx="122085">
                  <c:v>314.9296875</c:v>
                </c:pt>
                <c:pt idx="122086">
                  <c:v>314.93229166666669</c:v>
                </c:pt>
                <c:pt idx="122087">
                  <c:v>314.93489583333331</c:v>
                </c:pt>
                <c:pt idx="122088">
                  <c:v>314.9375</c:v>
                </c:pt>
                <c:pt idx="122089">
                  <c:v>314.94010416666669</c:v>
                </c:pt>
                <c:pt idx="122090">
                  <c:v>314.94270833333331</c:v>
                </c:pt>
                <c:pt idx="122091">
                  <c:v>314.9453125</c:v>
                </c:pt>
                <c:pt idx="122092">
                  <c:v>314.94791666666669</c:v>
                </c:pt>
                <c:pt idx="122093">
                  <c:v>314.95052083333331</c:v>
                </c:pt>
                <c:pt idx="122094">
                  <c:v>314.953125</c:v>
                </c:pt>
                <c:pt idx="122095">
                  <c:v>314.95572916666669</c:v>
                </c:pt>
                <c:pt idx="122096">
                  <c:v>314.95833333333331</c:v>
                </c:pt>
                <c:pt idx="122097">
                  <c:v>314.9609375</c:v>
                </c:pt>
                <c:pt idx="122098">
                  <c:v>314.96354166666669</c:v>
                </c:pt>
                <c:pt idx="122099">
                  <c:v>314.96614583333331</c:v>
                </c:pt>
                <c:pt idx="122100">
                  <c:v>314.96875</c:v>
                </c:pt>
                <c:pt idx="122101">
                  <c:v>314.97135416666669</c:v>
                </c:pt>
                <c:pt idx="122102">
                  <c:v>314.97395833333331</c:v>
                </c:pt>
                <c:pt idx="122103">
                  <c:v>314.9765625</c:v>
                </c:pt>
                <c:pt idx="122104">
                  <c:v>314.97916666666669</c:v>
                </c:pt>
                <c:pt idx="122105">
                  <c:v>314.98177083333331</c:v>
                </c:pt>
                <c:pt idx="122106">
                  <c:v>314.984375</c:v>
                </c:pt>
                <c:pt idx="122107">
                  <c:v>314.98697916666669</c:v>
                </c:pt>
                <c:pt idx="122108">
                  <c:v>314.98958333333331</c:v>
                </c:pt>
                <c:pt idx="122109">
                  <c:v>314.9921875</c:v>
                </c:pt>
                <c:pt idx="122110">
                  <c:v>314.99479166666669</c:v>
                </c:pt>
                <c:pt idx="122111">
                  <c:v>314.99739583333331</c:v>
                </c:pt>
                <c:pt idx="122112">
                  <c:v>315</c:v>
                </c:pt>
                <c:pt idx="122113">
                  <c:v>315.00260416666669</c:v>
                </c:pt>
                <c:pt idx="122114">
                  <c:v>315.00520833333331</c:v>
                </c:pt>
                <c:pt idx="122115">
                  <c:v>315.0078125</c:v>
                </c:pt>
                <c:pt idx="122116">
                  <c:v>315.01041666666669</c:v>
                </c:pt>
                <c:pt idx="122117">
                  <c:v>315.01302083333331</c:v>
                </c:pt>
                <c:pt idx="122118">
                  <c:v>315.015625</c:v>
                </c:pt>
                <c:pt idx="122119">
                  <c:v>315.01822916666669</c:v>
                </c:pt>
                <c:pt idx="122120">
                  <c:v>315.02083333333331</c:v>
                </c:pt>
                <c:pt idx="122121">
                  <c:v>315.0234375</c:v>
                </c:pt>
                <c:pt idx="122122">
                  <c:v>315.02604166666669</c:v>
                </c:pt>
                <c:pt idx="122123">
                  <c:v>315.02864583333331</c:v>
                </c:pt>
                <c:pt idx="122124">
                  <c:v>315.03125</c:v>
                </c:pt>
                <c:pt idx="122125">
                  <c:v>315.03385416666669</c:v>
                </c:pt>
                <c:pt idx="122126">
                  <c:v>315.03645833333331</c:v>
                </c:pt>
                <c:pt idx="122127">
                  <c:v>315.0390625</c:v>
                </c:pt>
                <c:pt idx="122128">
                  <c:v>315.04166666666669</c:v>
                </c:pt>
                <c:pt idx="122129">
                  <c:v>315.04427083333331</c:v>
                </c:pt>
                <c:pt idx="122130">
                  <c:v>315.046875</c:v>
                </c:pt>
                <c:pt idx="122131">
                  <c:v>315.04947916666669</c:v>
                </c:pt>
                <c:pt idx="122132">
                  <c:v>315.05208333333331</c:v>
                </c:pt>
                <c:pt idx="122133">
                  <c:v>315.0546875</c:v>
                </c:pt>
                <c:pt idx="122134">
                  <c:v>315.05729166666669</c:v>
                </c:pt>
                <c:pt idx="122135">
                  <c:v>315.05989583333331</c:v>
                </c:pt>
                <c:pt idx="122136">
                  <c:v>315.0625</c:v>
                </c:pt>
                <c:pt idx="122137">
                  <c:v>315.06510416666669</c:v>
                </c:pt>
                <c:pt idx="122138">
                  <c:v>315.06770833333331</c:v>
                </c:pt>
                <c:pt idx="122139">
                  <c:v>315.0703125</c:v>
                </c:pt>
                <c:pt idx="122140">
                  <c:v>315.07291666666669</c:v>
                </c:pt>
                <c:pt idx="122141">
                  <c:v>315.07552083333331</c:v>
                </c:pt>
                <c:pt idx="122142">
                  <c:v>315.078125</c:v>
                </c:pt>
                <c:pt idx="122143">
                  <c:v>315.08072916666669</c:v>
                </c:pt>
                <c:pt idx="122144">
                  <c:v>315.08333333333331</c:v>
                </c:pt>
                <c:pt idx="122145">
                  <c:v>315.0859375</c:v>
                </c:pt>
                <c:pt idx="122146">
                  <c:v>315.08854166666669</c:v>
                </c:pt>
                <c:pt idx="122147">
                  <c:v>315.09114583333331</c:v>
                </c:pt>
                <c:pt idx="122148">
                  <c:v>315.09375</c:v>
                </c:pt>
                <c:pt idx="122149">
                  <c:v>315.09635416666669</c:v>
                </c:pt>
                <c:pt idx="122150">
                  <c:v>315.09895833333331</c:v>
                </c:pt>
                <c:pt idx="122151">
                  <c:v>315.1015625</c:v>
                </c:pt>
                <c:pt idx="122152">
                  <c:v>315.10416666666669</c:v>
                </c:pt>
                <c:pt idx="122153">
                  <c:v>315.10677083333331</c:v>
                </c:pt>
                <c:pt idx="122154">
                  <c:v>315.109375</c:v>
                </c:pt>
                <c:pt idx="122155">
                  <c:v>315.11197916666669</c:v>
                </c:pt>
                <c:pt idx="122156">
                  <c:v>315.11458333333331</c:v>
                </c:pt>
                <c:pt idx="122157">
                  <c:v>315.1171875</c:v>
                </c:pt>
                <c:pt idx="122158">
                  <c:v>315.11979166666669</c:v>
                </c:pt>
                <c:pt idx="122159">
                  <c:v>315.12239583333331</c:v>
                </c:pt>
                <c:pt idx="122160">
                  <c:v>315.125</c:v>
                </c:pt>
                <c:pt idx="122161">
                  <c:v>315.12760416666669</c:v>
                </c:pt>
                <c:pt idx="122162">
                  <c:v>315.13020833333331</c:v>
                </c:pt>
                <c:pt idx="122163">
                  <c:v>315.1328125</c:v>
                </c:pt>
                <c:pt idx="122164">
                  <c:v>315.13541666666669</c:v>
                </c:pt>
                <c:pt idx="122165">
                  <c:v>315.13802083333331</c:v>
                </c:pt>
                <c:pt idx="122166">
                  <c:v>315.140625</c:v>
                </c:pt>
                <c:pt idx="122167">
                  <c:v>315.14322916666669</c:v>
                </c:pt>
                <c:pt idx="122168">
                  <c:v>315.14583333333331</c:v>
                </c:pt>
                <c:pt idx="122169">
                  <c:v>315.1484375</c:v>
                </c:pt>
                <c:pt idx="122170">
                  <c:v>315.15104166666669</c:v>
                </c:pt>
                <c:pt idx="122171">
                  <c:v>315.15364583333331</c:v>
                </c:pt>
                <c:pt idx="122172">
                  <c:v>315.15625</c:v>
                </c:pt>
                <c:pt idx="122173">
                  <c:v>315.15885416666669</c:v>
                </c:pt>
                <c:pt idx="122174">
                  <c:v>315.16145833333331</c:v>
                </c:pt>
                <c:pt idx="122175">
                  <c:v>315.1640625</c:v>
                </c:pt>
                <c:pt idx="122176">
                  <c:v>315.16666666666669</c:v>
                </c:pt>
                <c:pt idx="122177">
                  <c:v>315.16927083333331</c:v>
                </c:pt>
                <c:pt idx="122178">
                  <c:v>315.171875</c:v>
                </c:pt>
                <c:pt idx="122179">
                  <c:v>315.17447916666669</c:v>
                </c:pt>
                <c:pt idx="122180">
                  <c:v>315.17708333333331</c:v>
                </c:pt>
                <c:pt idx="122181">
                  <c:v>315.1796875</c:v>
                </c:pt>
                <c:pt idx="122182">
                  <c:v>315.18229166666669</c:v>
                </c:pt>
                <c:pt idx="122183">
                  <c:v>315.18489583333331</c:v>
                </c:pt>
                <c:pt idx="122184">
                  <c:v>315.1875</c:v>
                </c:pt>
                <c:pt idx="122185">
                  <c:v>315.19010416666669</c:v>
                </c:pt>
                <c:pt idx="122186">
                  <c:v>315.19270833333331</c:v>
                </c:pt>
                <c:pt idx="122187">
                  <c:v>315.1953125</c:v>
                </c:pt>
                <c:pt idx="122188">
                  <c:v>315.19791666666669</c:v>
                </c:pt>
                <c:pt idx="122189">
                  <c:v>315.20052083333331</c:v>
                </c:pt>
                <c:pt idx="122190">
                  <c:v>315.203125</c:v>
                </c:pt>
                <c:pt idx="122191">
                  <c:v>315.20572916666669</c:v>
                </c:pt>
                <c:pt idx="122192">
                  <c:v>315.20833333333331</c:v>
                </c:pt>
                <c:pt idx="122193">
                  <c:v>315.2109375</c:v>
                </c:pt>
                <c:pt idx="122194">
                  <c:v>315.21354166666669</c:v>
                </c:pt>
                <c:pt idx="122195">
                  <c:v>315.21614583333331</c:v>
                </c:pt>
                <c:pt idx="122196">
                  <c:v>315.21875</c:v>
                </c:pt>
                <c:pt idx="122197">
                  <c:v>315.22135416666669</c:v>
                </c:pt>
                <c:pt idx="122198">
                  <c:v>315.22395833333331</c:v>
                </c:pt>
                <c:pt idx="122199">
                  <c:v>315.2265625</c:v>
                </c:pt>
                <c:pt idx="122200">
                  <c:v>315.22916666666669</c:v>
                </c:pt>
                <c:pt idx="122201">
                  <c:v>315.23177083333331</c:v>
                </c:pt>
                <c:pt idx="122202">
                  <c:v>315.234375</c:v>
                </c:pt>
                <c:pt idx="122203">
                  <c:v>315.23697916666669</c:v>
                </c:pt>
                <c:pt idx="122204">
                  <c:v>315.23958333333331</c:v>
                </c:pt>
                <c:pt idx="122205">
                  <c:v>315.2421875</c:v>
                </c:pt>
                <c:pt idx="122206">
                  <c:v>315.24479166666669</c:v>
                </c:pt>
                <c:pt idx="122207">
                  <c:v>315.24739583333331</c:v>
                </c:pt>
                <c:pt idx="122208">
                  <c:v>315.25</c:v>
                </c:pt>
                <c:pt idx="122209">
                  <c:v>315.25260416666669</c:v>
                </c:pt>
                <c:pt idx="122210">
                  <c:v>315.25520833333331</c:v>
                </c:pt>
                <c:pt idx="122211">
                  <c:v>315.2578125</c:v>
                </c:pt>
                <c:pt idx="122212">
                  <c:v>315.26041666666669</c:v>
                </c:pt>
                <c:pt idx="122213">
                  <c:v>315.26302083333331</c:v>
                </c:pt>
                <c:pt idx="122214">
                  <c:v>315.265625</c:v>
                </c:pt>
                <c:pt idx="122215">
                  <c:v>315.26822916666669</c:v>
                </c:pt>
                <c:pt idx="122216">
                  <c:v>315.27083333333331</c:v>
                </c:pt>
                <c:pt idx="122217">
                  <c:v>315.2734375</c:v>
                </c:pt>
                <c:pt idx="122218">
                  <c:v>315.27604166666669</c:v>
                </c:pt>
                <c:pt idx="122219">
                  <c:v>315.27864583333331</c:v>
                </c:pt>
                <c:pt idx="122220">
                  <c:v>315.28125</c:v>
                </c:pt>
                <c:pt idx="122221">
                  <c:v>315.28385416666669</c:v>
                </c:pt>
                <c:pt idx="122222">
                  <c:v>315.28645833333331</c:v>
                </c:pt>
                <c:pt idx="122223">
                  <c:v>315.2890625</c:v>
                </c:pt>
                <c:pt idx="122224">
                  <c:v>315.29166666666669</c:v>
                </c:pt>
                <c:pt idx="122225">
                  <c:v>315.29427083333331</c:v>
                </c:pt>
                <c:pt idx="122226">
                  <c:v>315.296875</c:v>
                </c:pt>
                <c:pt idx="122227">
                  <c:v>315.29947916666669</c:v>
                </c:pt>
                <c:pt idx="122228">
                  <c:v>315.30208333333331</c:v>
                </c:pt>
                <c:pt idx="122229">
                  <c:v>315.3046875</c:v>
                </c:pt>
                <c:pt idx="122230">
                  <c:v>315.30729166666669</c:v>
                </c:pt>
                <c:pt idx="122231">
                  <c:v>315.30989583333331</c:v>
                </c:pt>
                <c:pt idx="122232">
                  <c:v>315.3125</c:v>
                </c:pt>
                <c:pt idx="122233">
                  <c:v>315.31510416666669</c:v>
                </c:pt>
                <c:pt idx="122234">
                  <c:v>315.31770833333331</c:v>
                </c:pt>
                <c:pt idx="122235">
                  <c:v>315.3203125</c:v>
                </c:pt>
                <c:pt idx="122236">
                  <c:v>315.32291666666669</c:v>
                </c:pt>
                <c:pt idx="122237">
                  <c:v>315.32552083333331</c:v>
                </c:pt>
                <c:pt idx="122238">
                  <c:v>315.328125</c:v>
                </c:pt>
                <c:pt idx="122239">
                  <c:v>315.33072916666669</c:v>
                </c:pt>
                <c:pt idx="122240">
                  <c:v>315.33333333333331</c:v>
                </c:pt>
                <c:pt idx="122241">
                  <c:v>315.3359375</c:v>
                </c:pt>
                <c:pt idx="122242">
                  <c:v>315.33854166666669</c:v>
                </c:pt>
                <c:pt idx="122243">
                  <c:v>315.34114583333331</c:v>
                </c:pt>
                <c:pt idx="122244">
                  <c:v>315.34375</c:v>
                </c:pt>
                <c:pt idx="122245">
                  <c:v>315.34635416666669</c:v>
                </c:pt>
                <c:pt idx="122246">
                  <c:v>315.34895833333331</c:v>
                </c:pt>
                <c:pt idx="122247">
                  <c:v>315.3515625</c:v>
                </c:pt>
                <c:pt idx="122248">
                  <c:v>315.35416666666669</c:v>
                </c:pt>
                <c:pt idx="122249">
                  <c:v>315.35677083333331</c:v>
                </c:pt>
                <c:pt idx="122250">
                  <c:v>315.359375</c:v>
                </c:pt>
                <c:pt idx="122251">
                  <c:v>315.36197916666669</c:v>
                </c:pt>
                <c:pt idx="122252">
                  <c:v>315.36458333333331</c:v>
                </c:pt>
                <c:pt idx="122253">
                  <c:v>315.3671875</c:v>
                </c:pt>
                <c:pt idx="122254">
                  <c:v>315.36979166666669</c:v>
                </c:pt>
                <c:pt idx="122255">
                  <c:v>315.37239583333331</c:v>
                </c:pt>
                <c:pt idx="122256">
                  <c:v>315.375</c:v>
                </c:pt>
                <c:pt idx="122257">
                  <c:v>315.37760416666669</c:v>
                </c:pt>
                <c:pt idx="122258">
                  <c:v>315.38020833333331</c:v>
                </c:pt>
                <c:pt idx="122259">
                  <c:v>315.3828125</c:v>
                </c:pt>
                <c:pt idx="122260">
                  <c:v>315.38541666666669</c:v>
                </c:pt>
                <c:pt idx="122261">
                  <c:v>315.38802083333331</c:v>
                </c:pt>
                <c:pt idx="122262">
                  <c:v>315.390625</c:v>
                </c:pt>
                <c:pt idx="122263">
                  <c:v>315.39322916666669</c:v>
                </c:pt>
                <c:pt idx="122264">
                  <c:v>315.39583333333331</c:v>
                </c:pt>
                <c:pt idx="122265">
                  <c:v>315.3984375</c:v>
                </c:pt>
                <c:pt idx="122266">
                  <c:v>315.40104166666669</c:v>
                </c:pt>
                <c:pt idx="122267">
                  <c:v>315.40364583333331</c:v>
                </c:pt>
                <c:pt idx="122268">
                  <c:v>315.40625</c:v>
                </c:pt>
                <c:pt idx="122269">
                  <c:v>315.40885416666669</c:v>
                </c:pt>
                <c:pt idx="122270">
                  <c:v>315.41145833333331</c:v>
                </c:pt>
                <c:pt idx="122271">
                  <c:v>315.4140625</c:v>
                </c:pt>
                <c:pt idx="122272">
                  <c:v>315.41666666666669</c:v>
                </c:pt>
                <c:pt idx="122273">
                  <c:v>315.41927083333331</c:v>
                </c:pt>
                <c:pt idx="122274">
                  <c:v>315.421875</c:v>
                </c:pt>
                <c:pt idx="122275">
                  <c:v>315.42447916666669</c:v>
                </c:pt>
                <c:pt idx="122276">
                  <c:v>315.42708333333331</c:v>
                </c:pt>
                <c:pt idx="122277">
                  <c:v>315.4296875</c:v>
                </c:pt>
                <c:pt idx="122278">
                  <c:v>315.43229166666669</c:v>
                </c:pt>
                <c:pt idx="122279">
                  <c:v>315.43489583333331</c:v>
                </c:pt>
                <c:pt idx="122280">
                  <c:v>315.4375</c:v>
                </c:pt>
                <c:pt idx="122281">
                  <c:v>315.44010416666669</c:v>
                </c:pt>
                <c:pt idx="122282">
                  <c:v>315.44270833333331</c:v>
                </c:pt>
                <c:pt idx="122283">
                  <c:v>315.4453125</c:v>
                </c:pt>
                <c:pt idx="122284">
                  <c:v>315.44791666666669</c:v>
                </c:pt>
                <c:pt idx="122285">
                  <c:v>315.45052083333331</c:v>
                </c:pt>
                <c:pt idx="122286">
                  <c:v>315.453125</c:v>
                </c:pt>
                <c:pt idx="122287">
                  <c:v>315.45572916666669</c:v>
                </c:pt>
                <c:pt idx="122288">
                  <c:v>315.45833333333331</c:v>
                </c:pt>
                <c:pt idx="122289">
                  <c:v>315.4609375</c:v>
                </c:pt>
                <c:pt idx="122290">
                  <c:v>315.46354166666669</c:v>
                </c:pt>
                <c:pt idx="122291">
                  <c:v>315.46614583333331</c:v>
                </c:pt>
                <c:pt idx="122292">
                  <c:v>315.46875</c:v>
                </c:pt>
                <c:pt idx="122293">
                  <c:v>315.47135416666669</c:v>
                </c:pt>
                <c:pt idx="122294">
                  <c:v>315.47395833333331</c:v>
                </c:pt>
                <c:pt idx="122295">
                  <c:v>315.4765625</c:v>
                </c:pt>
                <c:pt idx="122296">
                  <c:v>315.47916666666669</c:v>
                </c:pt>
                <c:pt idx="122297">
                  <c:v>315.48177083333331</c:v>
                </c:pt>
                <c:pt idx="122298">
                  <c:v>315.484375</c:v>
                </c:pt>
                <c:pt idx="122299">
                  <c:v>315.48697916666669</c:v>
                </c:pt>
                <c:pt idx="122300">
                  <c:v>315.48958333333331</c:v>
                </c:pt>
                <c:pt idx="122301">
                  <c:v>315.4921875</c:v>
                </c:pt>
                <c:pt idx="122302">
                  <c:v>315.49479166666669</c:v>
                </c:pt>
                <c:pt idx="122303">
                  <c:v>315.49739583333331</c:v>
                </c:pt>
                <c:pt idx="122304">
                  <c:v>315.5</c:v>
                </c:pt>
                <c:pt idx="122305">
                  <c:v>315.50260416666669</c:v>
                </c:pt>
                <c:pt idx="122306">
                  <c:v>315.50520833333331</c:v>
                </c:pt>
                <c:pt idx="122307">
                  <c:v>315.5078125</c:v>
                </c:pt>
                <c:pt idx="122308">
                  <c:v>315.51041666666669</c:v>
                </c:pt>
                <c:pt idx="122309">
                  <c:v>315.51302083333331</c:v>
                </c:pt>
                <c:pt idx="122310">
                  <c:v>315.515625</c:v>
                </c:pt>
                <c:pt idx="122311">
                  <c:v>315.51822916666669</c:v>
                </c:pt>
                <c:pt idx="122312">
                  <c:v>315.52083333333331</c:v>
                </c:pt>
                <c:pt idx="122313">
                  <c:v>315.5234375</c:v>
                </c:pt>
                <c:pt idx="122314">
                  <c:v>315.52604166666669</c:v>
                </c:pt>
                <c:pt idx="122315">
                  <c:v>315.52864583333331</c:v>
                </c:pt>
                <c:pt idx="122316">
                  <c:v>315.53125</c:v>
                </c:pt>
                <c:pt idx="122317">
                  <c:v>315.53385416666669</c:v>
                </c:pt>
                <c:pt idx="122318">
                  <c:v>315.53645833333331</c:v>
                </c:pt>
                <c:pt idx="122319">
                  <c:v>315.5390625</c:v>
                </c:pt>
                <c:pt idx="122320">
                  <c:v>315.54166666666669</c:v>
                </c:pt>
                <c:pt idx="122321">
                  <c:v>315.54427083333331</c:v>
                </c:pt>
                <c:pt idx="122322">
                  <c:v>315.546875</c:v>
                </c:pt>
                <c:pt idx="122323">
                  <c:v>315.54947916666669</c:v>
                </c:pt>
                <c:pt idx="122324">
                  <c:v>315.55208333333331</c:v>
                </c:pt>
                <c:pt idx="122325">
                  <c:v>315.5546875</c:v>
                </c:pt>
                <c:pt idx="122326">
                  <c:v>315.55729166666669</c:v>
                </c:pt>
                <c:pt idx="122327">
                  <c:v>315.55989583333331</c:v>
                </c:pt>
                <c:pt idx="122328">
                  <c:v>315.5625</c:v>
                </c:pt>
                <c:pt idx="122329">
                  <c:v>315.56510416666669</c:v>
                </c:pt>
                <c:pt idx="122330">
                  <c:v>315.56770833333331</c:v>
                </c:pt>
                <c:pt idx="122331">
                  <c:v>315.5703125</c:v>
                </c:pt>
                <c:pt idx="122332">
                  <c:v>315.57291666666669</c:v>
                </c:pt>
                <c:pt idx="122333">
                  <c:v>315.57552083333331</c:v>
                </c:pt>
                <c:pt idx="122334">
                  <c:v>315.578125</c:v>
                </c:pt>
                <c:pt idx="122335">
                  <c:v>315.58072916666669</c:v>
                </c:pt>
                <c:pt idx="122336">
                  <c:v>315.58333333333331</c:v>
                </c:pt>
                <c:pt idx="122337">
                  <c:v>315.5859375</c:v>
                </c:pt>
                <c:pt idx="122338">
                  <c:v>315.58854166666669</c:v>
                </c:pt>
                <c:pt idx="122339">
                  <c:v>315.59114583333331</c:v>
                </c:pt>
                <c:pt idx="122340">
                  <c:v>315.59375</c:v>
                </c:pt>
                <c:pt idx="122341">
                  <c:v>315.59635416666669</c:v>
                </c:pt>
                <c:pt idx="122342">
                  <c:v>315.59895833333331</c:v>
                </c:pt>
                <c:pt idx="122343">
                  <c:v>315.6015625</c:v>
                </c:pt>
                <c:pt idx="122344">
                  <c:v>315.60416666666669</c:v>
                </c:pt>
                <c:pt idx="122345">
                  <c:v>315.60677083333331</c:v>
                </c:pt>
                <c:pt idx="122346">
                  <c:v>315.609375</c:v>
                </c:pt>
                <c:pt idx="122347">
                  <c:v>315.61197916666669</c:v>
                </c:pt>
                <c:pt idx="122348">
                  <c:v>315.61458333333331</c:v>
                </c:pt>
                <c:pt idx="122349">
                  <c:v>315.6171875</c:v>
                </c:pt>
                <c:pt idx="122350">
                  <c:v>315.61979166666669</c:v>
                </c:pt>
                <c:pt idx="122351">
                  <c:v>315.62239583333331</c:v>
                </c:pt>
                <c:pt idx="122352">
                  <c:v>315.625</c:v>
                </c:pt>
                <c:pt idx="122353">
                  <c:v>315.62760416666669</c:v>
                </c:pt>
                <c:pt idx="122354">
                  <c:v>315.63020833333331</c:v>
                </c:pt>
                <c:pt idx="122355">
                  <c:v>315.6328125</c:v>
                </c:pt>
                <c:pt idx="122356">
                  <c:v>315.63541666666669</c:v>
                </c:pt>
                <c:pt idx="122357">
                  <c:v>315.63802083333331</c:v>
                </c:pt>
                <c:pt idx="122358">
                  <c:v>315.640625</c:v>
                </c:pt>
                <c:pt idx="122359">
                  <c:v>315.64322916666669</c:v>
                </c:pt>
                <c:pt idx="122360">
                  <c:v>315.64583333333331</c:v>
                </c:pt>
                <c:pt idx="122361">
                  <c:v>315.6484375</c:v>
                </c:pt>
                <c:pt idx="122362">
                  <c:v>315.65104166666669</c:v>
                </c:pt>
                <c:pt idx="122363">
                  <c:v>315.65364583333331</c:v>
                </c:pt>
                <c:pt idx="122364">
                  <c:v>315.65625</c:v>
                </c:pt>
                <c:pt idx="122365">
                  <c:v>315.65885416666669</c:v>
                </c:pt>
                <c:pt idx="122366">
                  <c:v>315.66145833333331</c:v>
                </c:pt>
                <c:pt idx="122367">
                  <c:v>315.6640625</c:v>
                </c:pt>
                <c:pt idx="122368">
                  <c:v>315.66666666666669</c:v>
                </c:pt>
                <c:pt idx="122369">
                  <c:v>315.66927083333331</c:v>
                </c:pt>
                <c:pt idx="122370">
                  <c:v>315.671875</c:v>
                </c:pt>
                <c:pt idx="122371">
                  <c:v>315.67447916666669</c:v>
                </c:pt>
                <c:pt idx="122372">
                  <c:v>315.67708333333331</c:v>
                </c:pt>
                <c:pt idx="122373">
                  <c:v>315.6796875</c:v>
                </c:pt>
                <c:pt idx="122374">
                  <c:v>315.68229166666669</c:v>
                </c:pt>
                <c:pt idx="122375">
                  <c:v>315.68489583333331</c:v>
                </c:pt>
                <c:pt idx="122376">
                  <c:v>315.6875</c:v>
                </c:pt>
                <c:pt idx="122377">
                  <c:v>315.69010416666669</c:v>
                </c:pt>
                <c:pt idx="122378">
                  <c:v>315.69270833333331</c:v>
                </c:pt>
                <c:pt idx="122379">
                  <c:v>315.6953125</c:v>
                </c:pt>
                <c:pt idx="122380">
                  <c:v>315.69791666666669</c:v>
                </c:pt>
                <c:pt idx="122381">
                  <c:v>315.70052083333331</c:v>
                </c:pt>
                <c:pt idx="122382">
                  <c:v>315.703125</c:v>
                </c:pt>
                <c:pt idx="122383">
                  <c:v>315.70572916666669</c:v>
                </c:pt>
                <c:pt idx="122384">
                  <c:v>315.70833333333331</c:v>
                </c:pt>
                <c:pt idx="122385">
                  <c:v>315.7109375</c:v>
                </c:pt>
                <c:pt idx="122386">
                  <c:v>315.71354166666669</c:v>
                </c:pt>
                <c:pt idx="122387">
                  <c:v>315.71614583333331</c:v>
                </c:pt>
                <c:pt idx="122388">
                  <c:v>315.71875</c:v>
                </c:pt>
                <c:pt idx="122389">
                  <c:v>315.72135416666669</c:v>
                </c:pt>
                <c:pt idx="122390">
                  <c:v>315.72395833333331</c:v>
                </c:pt>
                <c:pt idx="122391">
                  <c:v>315.7265625</c:v>
                </c:pt>
                <c:pt idx="122392">
                  <c:v>315.72916666666669</c:v>
                </c:pt>
                <c:pt idx="122393">
                  <c:v>315.73177083333331</c:v>
                </c:pt>
                <c:pt idx="122394">
                  <c:v>315.734375</c:v>
                </c:pt>
                <c:pt idx="122395">
                  <c:v>315.73697916666669</c:v>
                </c:pt>
                <c:pt idx="122396">
                  <c:v>315.73958333333331</c:v>
                </c:pt>
                <c:pt idx="122397">
                  <c:v>315.7421875</c:v>
                </c:pt>
                <c:pt idx="122398">
                  <c:v>315.74479166666669</c:v>
                </c:pt>
                <c:pt idx="122399">
                  <c:v>315.74739583333331</c:v>
                </c:pt>
                <c:pt idx="122400">
                  <c:v>315.75</c:v>
                </c:pt>
                <c:pt idx="122401">
                  <c:v>315.75260416666669</c:v>
                </c:pt>
                <c:pt idx="122402">
                  <c:v>315.75520833333331</c:v>
                </c:pt>
                <c:pt idx="122403">
                  <c:v>315.7578125</c:v>
                </c:pt>
                <c:pt idx="122404">
                  <c:v>315.76041666666669</c:v>
                </c:pt>
                <c:pt idx="122405">
                  <c:v>315.76302083333331</c:v>
                </c:pt>
                <c:pt idx="122406">
                  <c:v>315.765625</c:v>
                </c:pt>
                <c:pt idx="122407">
                  <c:v>315.76822916666669</c:v>
                </c:pt>
                <c:pt idx="122408">
                  <c:v>315.77083333333331</c:v>
                </c:pt>
                <c:pt idx="122409">
                  <c:v>315.7734375</c:v>
                </c:pt>
                <c:pt idx="122410">
                  <c:v>315.77604166666669</c:v>
                </c:pt>
                <c:pt idx="122411">
                  <c:v>315.77864583333331</c:v>
                </c:pt>
                <c:pt idx="122412">
                  <c:v>315.78125</c:v>
                </c:pt>
                <c:pt idx="122413">
                  <c:v>315.78385416666669</c:v>
                </c:pt>
                <c:pt idx="122414">
                  <c:v>315.78645833333331</c:v>
                </c:pt>
                <c:pt idx="122415">
                  <c:v>315.7890625</c:v>
                </c:pt>
                <c:pt idx="122416">
                  <c:v>315.79166666666669</c:v>
                </c:pt>
                <c:pt idx="122417">
                  <c:v>315.79427083333331</c:v>
                </c:pt>
                <c:pt idx="122418">
                  <c:v>315.796875</c:v>
                </c:pt>
                <c:pt idx="122419">
                  <c:v>315.79947916666669</c:v>
                </c:pt>
                <c:pt idx="122420">
                  <c:v>315.80208333333331</c:v>
                </c:pt>
                <c:pt idx="122421">
                  <c:v>315.8046875</c:v>
                </c:pt>
                <c:pt idx="122422">
                  <c:v>315.80729166666669</c:v>
                </c:pt>
                <c:pt idx="122423">
                  <c:v>315.80989583333331</c:v>
                </c:pt>
                <c:pt idx="122424">
                  <c:v>315.8125</c:v>
                </c:pt>
                <c:pt idx="122425">
                  <c:v>315.81510416666669</c:v>
                </c:pt>
                <c:pt idx="122426">
                  <c:v>315.81770833333331</c:v>
                </c:pt>
                <c:pt idx="122427">
                  <c:v>315.8203125</c:v>
                </c:pt>
                <c:pt idx="122428">
                  <c:v>315.82291666666669</c:v>
                </c:pt>
                <c:pt idx="122429">
                  <c:v>315.82552083333331</c:v>
                </c:pt>
                <c:pt idx="122430">
                  <c:v>315.828125</c:v>
                </c:pt>
                <c:pt idx="122431">
                  <c:v>315.83072916666669</c:v>
                </c:pt>
                <c:pt idx="122432">
                  <c:v>315.83333333333331</c:v>
                </c:pt>
                <c:pt idx="122433">
                  <c:v>315.8359375</c:v>
                </c:pt>
                <c:pt idx="122434">
                  <c:v>315.83854166666669</c:v>
                </c:pt>
                <c:pt idx="122435">
                  <c:v>315.84114583333331</c:v>
                </c:pt>
                <c:pt idx="122436">
                  <c:v>315.84375</c:v>
                </c:pt>
                <c:pt idx="122437">
                  <c:v>315.84635416666669</c:v>
                </c:pt>
                <c:pt idx="122438">
                  <c:v>315.84895833333331</c:v>
                </c:pt>
                <c:pt idx="122439">
                  <c:v>315.8515625</c:v>
                </c:pt>
                <c:pt idx="122440">
                  <c:v>315.85416666666669</c:v>
                </c:pt>
                <c:pt idx="122441">
                  <c:v>315.85677083333331</c:v>
                </c:pt>
                <c:pt idx="122442">
                  <c:v>315.859375</c:v>
                </c:pt>
                <c:pt idx="122443">
                  <c:v>315.86197916666669</c:v>
                </c:pt>
                <c:pt idx="122444">
                  <c:v>315.86458333333331</c:v>
                </c:pt>
                <c:pt idx="122445">
                  <c:v>315.8671875</c:v>
                </c:pt>
                <c:pt idx="122446">
                  <c:v>315.86979166666669</c:v>
                </c:pt>
                <c:pt idx="122447">
                  <c:v>315.87239583333331</c:v>
                </c:pt>
                <c:pt idx="122448">
                  <c:v>315.875</c:v>
                </c:pt>
                <c:pt idx="122449">
                  <c:v>315.87760416666669</c:v>
                </c:pt>
                <c:pt idx="122450">
                  <c:v>315.88020833333331</c:v>
                </c:pt>
                <c:pt idx="122451">
                  <c:v>315.8828125</c:v>
                </c:pt>
                <c:pt idx="122452">
                  <c:v>315.88541666666669</c:v>
                </c:pt>
                <c:pt idx="122453">
                  <c:v>315.88802083333331</c:v>
                </c:pt>
                <c:pt idx="122454">
                  <c:v>315.890625</c:v>
                </c:pt>
                <c:pt idx="122455">
                  <c:v>315.89322916666669</c:v>
                </c:pt>
                <c:pt idx="122456">
                  <c:v>315.89583333333331</c:v>
                </c:pt>
                <c:pt idx="122457">
                  <c:v>315.8984375</c:v>
                </c:pt>
                <c:pt idx="122458">
                  <c:v>315.90104166666669</c:v>
                </c:pt>
                <c:pt idx="122459">
                  <c:v>315.90364583333331</c:v>
                </c:pt>
                <c:pt idx="122460">
                  <c:v>315.90625</c:v>
                </c:pt>
                <c:pt idx="122461">
                  <c:v>315.90885416666669</c:v>
                </c:pt>
                <c:pt idx="122462">
                  <c:v>315.91145833333331</c:v>
                </c:pt>
                <c:pt idx="122463">
                  <c:v>315.9140625</c:v>
                </c:pt>
                <c:pt idx="122464">
                  <c:v>315.91666666666669</c:v>
                </c:pt>
                <c:pt idx="122465">
                  <c:v>315.91927083333331</c:v>
                </c:pt>
                <c:pt idx="122466">
                  <c:v>315.921875</c:v>
                </c:pt>
                <c:pt idx="122467">
                  <c:v>315.92447916666669</c:v>
                </c:pt>
                <c:pt idx="122468">
                  <c:v>315.92708333333331</c:v>
                </c:pt>
                <c:pt idx="122469">
                  <c:v>315.9296875</c:v>
                </c:pt>
                <c:pt idx="122470">
                  <c:v>315.93229166666669</c:v>
                </c:pt>
                <c:pt idx="122471">
                  <c:v>315.93489583333331</c:v>
                </c:pt>
                <c:pt idx="122472">
                  <c:v>315.9375</c:v>
                </c:pt>
                <c:pt idx="122473">
                  <c:v>315.94010416666669</c:v>
                </c:pt>
                <c:pt idx="122474">
                  <c:v>315.94270833333331</c:v>
                </c:pt>
                <c:pt idx="122475">
                  <c:v>315.9453125</c:v>
                </c:pt>
                <c:pt idx="122476">
                  <c:v>315.94791666666669</c:v>
                </c:pt>
                <c:pt idx="122477">
                  <c:v>315.95052083333331</c:v>
                </c:pt>
                <c:pt idx="122478">
                  <c:v>315.953125</c:v>
                </c:pt>
                <c:pt idx="122479">
                  <c:v>315.95572916666669</c:v>
                </c:pt>
                <c:pt idx="122480">
                  <c:v>315.95833333333331</c:v>
                </c:pt>
                <c:pt idx="122481">
                  <c:v>315.9609375</c:v>
                </c:pt>
                <c:pt idx="122482">
                  <c:v>315.96354166666669</c:v>
                </c:pt>
                <c:pt idx="122483">
                  <c:v>315.96614583333331</c:v>
                </c:pt>
                <c:pt idx="122484">
                  <c:v>315.96875</c:v>
                </c:pt>
                <c:pt idx="122485">
                  <c:v>315.97135416666669</c:v>
                </c:pt>
                <c:pt idx="122486">
                  <c:v>315.97395833333331</c:v>
                </c:pt>
                <c:pt idx="122487">
                  <c:v>315.9765625</c:v>
                </c:pt>
                <c:pt idx="122488">
                  <c:v>315.97916666666669</c:v>
                </c:pt>
                <c:pt idx="122489">
                  <c:v>315.98177083333331</c:v>
                </c:pt>
                <c:pt idx="122490">
                  <c:v>315.984375</c:v>
                </c:pt>
                <c:pt idx="122491">
                  <c:v>315.98697916666669</c:v>
                </c:pt>
                <c:pt idx="122492">
                  <c:v>315.98958333333331</c:v>
                </c:pt>
                <c:pt idx="122493">
                  <c:v>315.9921875</c:v>
                </c:pt>
                <c:pt idx="122494">
                  <c:v>315.99479166666669</c:v>
                </c:pt>
                <c:pt idx="122495">
                  <c:v>315.99739583333331</c:v>
                </c:pt>
                <c:pt idx="122496">
                  <c:v>316</c:v>
                </c:pt>
                <c:pt idx="122497">
                  <c:v>316.00260416666669</c:v>
                </c:pt>
                <c:pt idx="122498">
                  <c:v>316.00520833333331</c:v>
                </c:pt>
                <c:pt idx="122499">
                  <c:v>316.0078125</c:v>
                </c:pt>
                <c:pt idx="122500">
                  <c:v>316.01041666666669</c:v>
                </c:pt>
                <c:pt idx="122501">
                  <c:v>316.01302083333331</c:v>
                </c:pt>
                <c:pt idx="122502">
                  <c:v>316.015625</c:v>
                </c:pt>
                <c:pt idx="122503">
                  <c:v>316.01822916666669</c:v>
                </c:pt>
                <c:pt idx="122504">
                  <c:v>316.02083333333331</c:v>
                </c:pt>
                <c:pt idx="122505">
                  <c:v>316.0234375</c:v>
                </c:pt>
                <c:pt idx="122506">
                  <c:v>316.02604166666669</c:v>
                </c:pt>
                <c:pt idx="122507">
                  <c:v>316.02864583333331</c:v>
                </c:pt>
                <c:pt idx="122508">
                  <c:v>316.03125</c:v>
                </c:pt>
                <c:pt idx="122509">
                  <c:v>316.03385416666669</c:v>
                </c:pt>
                <c:pt idx="122510">
                  <c:v>316.03645833333331</c:v>
                </c:pt>
                <c:pt idx="122511">
                  <c:v>316.0390625</c:v>
                </c:pt>
                <c:pt idx="122512">
                  <c:v>316.04166666666669</c:v>
                </c:pt>
                <c:pt idx="122513">
                  <c:v>316.04427083333331</c:v>
                </c:pt>
                <c:pt idx="122514">
                  <c:v>316.046875</c:v>
                </c:pt>
                <c:pt idx="122515">
                  <c:v>316.04947916666669</c:v>
                </c:pt>
                <c:pt idx="122516">
                  <c:v>316.05208333333331</c:v>
                </c:pt>
                <c:pt idx="122517">
                  <c:v>316.0546875</c:v>
                </c:pt>
                <c:pt idx="122518">
                  <c:v>316.05729166666669</c:v>
                </c:pt>
                <c:pt idx="122519">
                  <c:v>316.05989583333331</c:v>
                </c:pt>
                <c:pt idx="122520">
                  <c:v>316.0625</c:v>
                </c:pt>
                <c:pt idx="122521">
                  <c:v>316.06510416666669</c:v>
                </c:pt>
                <c:pt idx="122522">
                  <c:v>316.06770833333331</c:v>
                </c:pt>
                <c:pt idx="122523">
                  <c:v>316.0703125</c:v>
                </c:pt>
                <c:pt idx="122524">
                  <c:v>316.07291666666669</c:v>
                </c:pt>
                <c:pt idx="122525">
                  <c:v>316.07552083333331</c:v>
                </c:pt>
                <c:pt idx="122526">
                  <c:v>316.078125</c:v>
                </c:pt>
                <c:pt idx="122527">
                  <c:v>316.08072916666669</c:v>
                </c:pt>
                <c:pt idx="122528">
                  <c:v>316.08333333333331</c:v>
                </c:pt>
                <c:pt idx="122529">
                  <c:v>316.0859375</c:v>
                </c:pt>
                <c:pt idx="122530">
                  <c:v>316.08854166666669</c:v>
                </c:pt>
                <c:pt idx="122531">
                  <c:v>316.09114583333331</c:v>
                </c:pt>
                <c:pt idx="122532">
                  <c:v>316.09375</c:v>
                </c:pt>
                <c:pt idx="122533">
                  <c:v>316.09635416666669</c:v>
                </c:pt>
                <c:pt idx="122534">
                  <c:v>316.09895833333331</c:v>
                </c:pt>
                <c:pt idx="122535">
                  <c:v>316.1015625</c:v>
                </c:pt>
                <c:pt idx="122536">
                  <c:v>316.10416666666669</c:v>
                </c:pt>
                <c:pt idx="122537">
                  <c:v>316.10677083333331</c:v>
                </c:pt>
                <c:pt idx="122538">
                  <c:v>316.109375</c:v>
                </c:pt>
                <c:pt idx="122539">
                  <c:v>316.11197916666669</c:v>
                </c:pt>
                <c:pt idx="122540">
                  <c:v>316.11458333333331</c:v>
                </c:pt>
                <c:pt idx="122541">
                  <c:v>316.1171875</c:v>
                </c:pt>
                <c:pt idx="122542">
                  <c:v>316.11979166666669</c:v>
                </c:pt>
                <c:pt idx="122543">
                  <c:v>316.12239583333331</c:v>
                </c:pt>
                <c:pt idx="122544">
                  <c:v>316.125</c:v>
                </c:pt>
                <c:pt idx="122545">
                  <c:v>316.12760416666669</c:v>
                </c:pt>
                <c:pt idx="122546">
                  <c:v>316.13020833333331</c:v>
                </c:pt>
                <c:pt idx="122547">
                  <c:v>316.1328125</c:v>
                </c:pt>
                <c:pt idx="122548">
                  <c:v>316.13541666666669</c:v>
                </c:pt>
                <c:pt idx="122549">
                  <c:v>316.13802083333331</c:v>
                </c:pt>
                <c:pt idx="122550">
                  <c:v>316.140625</c:v>
                </c:pt>
                <c:pt idx="122551">
                  <c:v>316.14322916666669</c:v>
                </c:pt>
                <c:pt idx="122552">
                  <c:v>316.14583333333331</c:v>
                </c:pt>
                <c:pt idx="122553">
                  <c:v>316.1484375</c:v>
                </c:pt>
                <c:pt idx="122554">
                  <c:v>316.15104166666669</c:v>
                </c:pt>
                <c:pt idx="122555">
                  <c:v>316.15364583333331</c:v>
                </c:pt>
                <c:pt idx="122556">
                  <c:v>316.15625</c:v>
                </c:pt>
                <c:pt idx="122557">
                  <c:v>316.15885416666669</c:v>
                </c:pt>
                <c:pt idx="122558">
                  <c:v>316.16145833333331</c:v>
                </c:pt>
                <c:pt idx="122559">
                  <c:v>316.1640625</c:v>
                </c:pt>
                <c:pt idx="122560">
                  <c:v>316.16666666666669</c:v>
                </c:pt>
                <c:pt idx="122561">
                  <c:v>316.16927083333331</c:v>
                </c:pt>
                <c:pt idx="122562">
                  <c:v>316.171875</c:v>
                </c:pt>
                <c:pt idx="122563">
                  <c:v>316.17447916666669</c:v>
                </c:pt>
                <c:pt idx="122564">
                  <c:v>316.17708333333331</c:v>
                </c:pt>
                <c:pt idx="122565">
                  <c:v>316.1796875</c:v>
                </c:pt>
                <c:pt idx="122566">
                  <c:v>316.18229166666669</c:v>
                </c:pt>
                <c:pt idx="122567">
                  <c:v>316.18489583333331</c:v>
                </c:pt>
                <c:pt idx="122568">
                  <c:v>316.1875</c:v>
                </c:pt>
                <c:pt idx="122569">
                  <c:v>316.19010416666669</c:v>
                </c:pt>
                <c:pt idx="122570">
                  <c:v>316.19270833333331</c:v>
                </c:pt>
                <c:pt idx="122571">
                  <c:v>316.1953125</c:v>
                </c:pt>
                <c:pt idx="122572">
                  <c:v>316.19791666666669</c:v>
                </c:pt>
                <c:pt idx="122573">
                  <c:v>316.20052083333331</c:v>
                </c:pt>
                <c:pt idx="122574">
                  <c:v>316.203125</c:v>
                </c:pt>
                <c:pt idx="122575">
                  <c:v>316.20572916666669</c:v>
                </c:pt>
                <c:pt idx="122576">
                  <c:v>316.20833333333331</c:v>
                </c:pt>
                <c:pt idx="122577">
                  <c:v>316.2109375</c:v>
                </c:pt>
                <c:pt idx="122578">
                  <c:v>316.21354166666669</c:v>
                </c:pt>
                <c:pt idx="122579">
                  <c:v>316.21614583333331</c:v>
                </c:pt>
                <c:pt idx="122580">
                  <c:v>316.21875</c:v>
                </c:pt>
                <c:pt idx="122581">
                  <c:v>316.22135416666669</c:v>
                </c:pt>
                <c:pt idx="122582">
                  <c:v>316.22395833333331</c:v>
                </c:pt>
                <c:pt idx="122583">
                  <c:v>316.2265625</c:v>
                </c:pt>
                <c:pt idx="122584">
                  <c:v>316.22916666666669</c:v>
                </c:pt>
                <c:pt idx="122585">
                  <c:v>316.23177083333331</c:v>
                </c:pt>
                <c:pt idx="122586">
                  <c:v>316.234375</c:v>
                </c:pt>
                <c:pt idx="122587">
                  <c:v>316.23697916666669</c:v>
                </c:pt>
                <c:pt idx="122588">
                  <c:v>316.23958333333331</c:v>
                </c:pt>
                <c:pt idx="122589">
                  <c:v>316.2421875</c:v>
                </c:pt>
                <c:pt idx="122590">
                  <c:v>316.24479166666669</c:v>
                </c:pt>
                <c:pt idx="122591">
                  <c:v>316.24739583333331</c:v>
                </c:pt>
                <c:pt idx="122592">
                  <c:v>316.25</c:v>
                </c:pt>
                <c:pt idx="122593">
                  <c:v>316.25260416666669</c:v>
                </c:pt>
                <c:pt idx="122594">
                  <c:v>316.25520833333331</c:v>
                </c:pt>
                <c:pt idx="122595">
                  <c:v>316.2578125</c:v>
                </c:pt>
                <c:pt idx="122596">
                  <c:v>316.26041666666669</c:v>
                </c:pt>
                <c:pt idx="122597">
                  <c:v>316.26302083333331</c:v>
                </c:pt>
                <c:pt idx="122598">
                  <c:v>316.265625</c:v>
                </c:pt>
                <c:pt idx="122599">
                  <c:v>316.26822916666669</c:v>
                </c:pt>
                <c:pt idx="122600">
                  <c:v>316.27083333333331</c:v>
                </c:pt>
                <c:pt idx="122601">
                  <c:v>316.2734375</c:v>
                </c:pt>
                <c:pt idx="122602">
                  <c:v>316.27604166666669</c:v>
                </c:pt>
                <c:pt idx="122603">
                  <c:v>316.27864583333331</c:v>
                </c:pt>
                <c:pt idx="122604">
                  <c:v>316.28125</c:v>
                </c:pt>
                <c:pt idx="122605">
                  <c:v>316.28385416666669</c:v>
                </c:pt>
                <c:pt idx="122606">
                  <c:v>316.28645833333331</c:v>
                </c:pt>
                <c:pt idx="122607">
                  <c:v>316.2890625</c:v>
                </c:pt>
                <c:pt idx="122608">
                  <c:v>316.29166666666669</c:v>
                </c:pt>
                <c:pt idx="122609">
                  <c:v>316.29427083333331</c:v>
                </c:pt>
                <c:pt idx="122610">
                  <c:v>316.296875</c:v>
                </c:pt>
                <c:pt idx="122611">
                  <c:v>316.29947916666669</c:v>
                </c:pt>
                <c:pt idx="122612">
                  <c:v>316.30208333333331</c:v>
                </c:pt>
                <c:pt idx="122613">
                  <c:v>316.3046875</c:v>
                </c:pt>
                <c:pt idx="122614">
                  <c:v>316.30729166666669</c:v>
                </c:pt>
                <c:pt idx="122615">
                  <c:v>316.30989583333331</c:v>
                </c:pt>
                <c:pt idx="122616">
                  <c:v>316.3125</c:v>
                </c:pt>
                <c:pt idx="122617">
                  <c:v>316.31510416666669</c:v>
                </c:pt>
                <c:pt idx="122618">
                  <c:v>316.31770833333331</c:v>
                </c:pt>
                <c:pt idx="122619">
                  <c:v>316.3203125</c:v>
                </c:pt>
                <c:pt idx="122620">
                  <c:v>316.32291666666669</c:v>
                </c:pt>
                <c:pt idx="122621">
                  <c:v>316.32552083333331</c:v>
                </c:pt>
                <c:pt idx="122622">
                  <c:v>316.328125</c:v>
                </c:pt>
                <c:pt idx="122623">
                  <c:v>316.33072916666669</c:v>
                </c:pt>
                <c:pt idx="122624">
                  <c:v>316.33333333333331</c:v>
                </c:pt>
                <c:pt idx="122625">
                  <c:v>316.3359375</c:v>
                </c:pt>
                <c:pt idx="122626">
                  <c:v>316.33854166666669</c:v>
                </c:pt>
                <c:pt idx="122627">
                  <c:v>316.34114583333331</c:v>
                </c:pt>
                <c:pt idx="122628">
                  <c:v>316.34375</c:v>
                </c:pt>
                <c:pt idx="122629">
                  <c:v>316.34635416666669</c:v>
                </c:pt>
                <c:pt idx="122630">
                  <c:v>316.34895833333331</c:v>
                </c:pt>
                <c:pt idx="122631">
                  <c:v>316.3515625</c:v>
                </c:pt>
                <c:pt idx="122632">
                  <c:v>316.35416666666669</c:v>
                </c:pt>
                <c:pt idx="122633">
                  <c:v>316.35677083333331</c:v>
                </c:pt>
                <c:pt idx="122634">
                  <c:v>316.359375</c:v>
                </c:pt>
                <c:pt idx="122635">
                  <c:v>316.36197916666669</c:v>
                </c:pt>
                <c:pt idx="122636">
                  <c:v>316.36458333333331</c:v>
                </c:pt>
                <c:pt idx="122637">
                  <c:v>316.3671875</c:v>
                </c:pt>
                <c:pt idx="122638">
                  <c:v>316.36979166666669</c:v>
                </c:pt>
                <c:pt idx="122639">
                  <c:v>316.37239583333331</c:v>
                </c:pt>
                <c:pt idx="122640">
                  <c:v>316.375</c:v>
                </c:pt>
                <c:pt idx="122641">
                  <c:v>316.37760416666669</c:v>
                </c:pt>
                <c:pt idx="122642">
                  <c:v>316.38020833333331</c:v>
                </c:pt>
                <c:pt idx="122643">
                  <c:v>316.3828125</c:v>
                </c:pt>
                <c:pt idx="122644">
                  <c:v>316.38541666666669</c:v>
                </c:pt>
                <c:pt idx="122645">
                  <c:v>316.38802083333331</c:v>
                </c:pt>
                <c:pt idx="122646">
                  <c:v>316.390625</c:v>
                </c:pt>
                <c:pt idx="122647">
                  <c:v>316.39322916666669</c:v>
                </c:pt>
                <c:pt idx="122648">
                  <c:v>316.39583333333331</c:v>
                </c:pt>
                <c:pt idx="122649">
                  <c:v>316.3984375</c:v>
                </c:pt>
                <c:pt idx="122650">
                  <c:v>316.40104166666669</c:v>
                </c:pt>
                <c:pt idx="122651">
                  <c:v>316.40364583333331</c:v>
                </c:pt>
                <c:pt idx="122652">
                  <c:v>316.40625</c:v>
                </c:pt>
                <c:pt idx="122653">
                  <c:v>316.40885416666669</c:v>
                </c:pt>
                <c:pt idx="122654">
                  <c:v>316.41145833333331</c:v>
                </c:pt>
                <c:pt idx="122655">
                  <c:v>316.4140625</c:v>
                </c:pt>
                <c:pt idx="122656">
                  <c:v>316.41666666666669</c:v>
                </c:pt>
                <c:pt idx="122657">
                  <c:v>316.41927083333331</c:v>
                </c:pt>
                <c:pt idx="122658">
                  <c:v>316.421875</c:v>
                </c:pt>
                <c:pt idx="122659">
                  <c:v>316.42447916666669</c:v>
                </c:pt>
                <c:pt idx="122660">
                  <c:v>316.42708333333331</c:v>
                </c:pt>
                <c:pt idx="122661">
                  <c:v>316.4296875</c:v>
                </c:pt>
                <c:pt idx="122662">
                  <c:v>316.43229166666669</c:v>
                </c:pt>
                <c:pt idx="122663">
                  <c:v>316.43489583333331</c:v>
                </c:pt>
                <c:pt idx="122664">
                  <c:v>316.4375</c:v>
                </c:pt>
                <c:pt idx="122665">
                  <c:v>316.44010416666669</c:v>
                </c:pt>
                <c:pt idx="122666">
                  <c:v>316.44270833333331</c:v>
                </c:pt>
                <c:pt idx="122667">
                  <c:v>316.4453125</c:v>
                </c:pt>
                <c:pt idx="122668">
                  <c:v>316.44791666666669</c:v>
                </c:pt>
                <c:pt idx="122669">
                  <c:v>316.45052083333331</c:v>
                </c:pt>
                <c:pt idx="122670">
                  <c:v>316.453125</c:v>
                </c:pt>
                <c:pt idx="122671">
                  <c:v>316.45572916666669</c:v>
                </c:pt>
                <c:pt idx="122672">
                  <c:v>316.45833333333331</c:v>
                </c:pt>
                <c:pt idx="122673">
                  <c:v>316.4609375</c:v>
                </c:pt>
                <c:pt idx="122674">
                  <c:v>316.46354166666669</c:v>
                </c:pt>
                <c:pt idx="122675">
                  <c:v>316.46614583333331</c:v>
                </c:pt>
                <c:pt idx="122676">
                  <c:v>316.46875</c:v>
                </c:pt>
                <c:pt idx="122677">
                  <c:v>316.47135416666669</c:v>
                </c:pt>
                <c:pt idx="122678">
                  <c:v>316.47395833333331</c:v>
                </c:pt>
                <c:pt idx="122679">
                  <c:v>316.4765625</c:v>
                </c:pt>
                <c:pt idx="122680">
                  <c:v>316.47916666666669</c:v>
                </c:pt>
                <c:pt idx="122681">
                  <c:v>316.48177083333331</c:v>
                </c:pt>
                <c:pt idx="122682">
                  <c:v>316.484375</c:v>
                </c:pt>
                <c:pt idx="122683">
                  <c:v>316.48697916666669</c:v>
                </c:pt>
                <c:pt idx="122684">
                  <c:v>316.48958333333331</c:v>
                </c:pt>
                <c:pt idx="122685">
                  <c:v>316.4921875</c:v>
                </c:pt>
                <c:pt idx="122686">
                  <c:v>316.49479166666669</c:v>
                </c:pt>
                <c:pt idx="122687">
                  <c:v>316.49739583333331</c:v>
                </c:pt>
                <c:pt idx="122688">
                  <c:v>316.5</c:v>
                </c:pt>
                <c:pt idx="122689">
                  <c:v>316.50260416666669</c:v>
                </c:pt>
                <c:pt idx="122690">
                  <c:v>316.50520833333331</c:v>
                </c:pt>
                <c:pt idx="122691">
                  <c:v>316.5078125</c:v>
                </c:pt>
                <c:pt idx="122692">
                  <c:v>316.51041666666669</c:v>
                </c:pt>
                <c:pt idx="122693">
                  <c:v>316.51302083333331</c:v>
                </c:pt>
                <c:pt idx="122694">
                  <c:v>316.515625</c:v>
                </c:pt>
                <c:pt idx="122695">
                  <c:v>316.51822916666669</c:v>
                </c:pt>
                <c:pt idx="122696">
                  <c:v>316.52083333333331</c:v>
                </c:pt>
                <c:pt idx="122697">
                  <c:v>316.5234375</c:v>
                </c:pt>
                <c:pt idx="122698">
                  <c:v>316.52604166666669</c:v>
                </c:pt>
                <c:pt idx="122699">
                  <c:v>316.52864583333331</c:v>
                </c:pt>
                <c:pt idx="122700">
                  <c:v>316.53125</c:v>
                </c:pt>
                <c:pt idx="122701">
                  <c:v>316.53385416666669</c:v>
                </c:pt>
                <c:pt idx="122702">
                  <c:v>316.53645833333331</c:v>
                </c:pt>
                <c:pt idx="122703">
                  <c:v>316.5390625</c:v>
                </c:pt>
                <c:pt idx="122704">
                  <c:v>316.54166666666669</c:v>
                </c:pt>
                <c:pt idx="122705">
                  <c:v>316.54427083333331</c:v>
                </c:pt>
                <c:pt idx="122706">
                  <c:v>316.546875</c:v>
                </c:pt>
                <c:pt idx="122707">
                  <c:v>316.54947916666669</c:v>
                </c:pt>
                <c:pt idx="122708">
                  <c:v>316.55208333333331</c:v>
                </c:pt>
                <c:pt idx="122709">
                  <c:v>316.5546875</c:v>
                </c:pt>
                <c:pt idx="122710">
                  <c:v>316.55729166666669</c:v>
                </c:pt>
                <c:pt idx="122711">
                  <c:v>316.55989583333331</c:v>
                </c:pt>
                <c:pt idx="122712">
                  <c:v>316.5625</c:v>
                </c:pt>
                <c:pt idx="122713">
                  <c:v>316.56510416666669</c:v>
                </c:pt>
                <c:pt idx="122714">
                  <c:v>316.56770833333331</c:v>
                </c:pt>
                <c:pt idx="122715">
                  <c:v>316.5703125</c:v>
                </c:pt>
                <c:pt idx="122716">
                  <c:v>316.57291666666669</c:v>
                </c:pt>
                <c:pt idx="122717">
                  <c:v>316.57552083333331</c:v>
                </c:pt>
                <c:pt idx="122718">
                  <c:v>316.578125</c:v>
                </c:pt>
                <c:pt idx="122719">
                  <c:v>316.58072916666669</c:v>
                </c:pt>
                <c:pt idx="122720">
                  <c:v>316.58333333333331</c:v>
                </c:pt>
                <c:pt idx="122721">
                  <c:v>316.5859375</c:v>
                </c:pt>
                <c:pt idx="122722">
                  <c:v>316.58854166666669</c:v>
                </c:pt>
                <c:pt idx="122723">
                  <c:v>316.59114583333331</c:v>
                </c:pt>
                <c:pt idx="122724">
                  <c:v>316.59375</c:v>
                </c:pt>
                <c:pt idx="122725">
                  <c:v>316.59635416666669</c:v>
                </c:pt>
                <c:pt idx="122726">
                  <c:v>316.59895833333331</c:v>
                </c:pt>
                <c:pt idx="122727">
                  <c:v>316.6015625</c:v>
                </c:pt>
                <c:pt idx="122728">
                  <c:v>316.60416666666669</c:v>
                </c:pt>
                <c:pt idx="122729">
                  <c:v>316.60677083333331</c:v>
                </c:pt>
                <c:pt idx="122730">
                  <c:v>316.609375</c:v>
                </c:pt>
                <c:pt idx="122731">
                  <c:v>316.61197916666669</c:v>
                </c:pt>
                <c:pt idx="122732">
                  <c:v>316.61458333333331</c:v>
                </c:pt>
                <c:pt idx="122733">
                  <c:v>316.6171875</c:v>
                </c:pt>
                <c:pt idx="122734">
                  <c:v>316.61979166666669</c:v>
                </c:pt>
                <c:pt idx="122735">
                  <c:v>316.62239583333331</c:v>
                </c:pt>
                <c:pt idx="122736">
                  <c:v>316.625</c:v>
                </c:pt>
                <c:pt idx="122737">
                  <c:v>316.62760416666669</c:v>
                </c:pt>
                <c:pt idx="122738">
                  <c:v>316.63020833333331</c:v>
                </c:pt>
                <c:pt idx="122739">
                  <c:v>316.6328125</c:v>
                </c:pt>
                <c:pt idx="122740">
                  <c:v>316.63541666666669</c:v>
                </c:pt>
                <c:pt idx="122741">
                  <c:v>316.63802083333331</c:v>
                </c:pt>
                <c:pt idx="122742">
                  <c:v>316.640625</c:v>
                </c:pt>
                <c:pt idx="122743">
                  <c:v>316.64322916666669</c:v>
                </c:pt>
                <c:pt idx="122744">
                  <c:v>316.64583333333331</c:v>
                </c:pt>
                <c:pt idx="122745">
                  <c:v>316.6484375</c:v>
                </c:pt>
                <c:pt idx="122746">
                  <c:v>316.65104166666669</c:v>
                </c:pt>
                <c:pt idx="122747">
                  <c:v>316.65364583333331</c:v>
                </c:pt>
                <c:pt idx="122748">
                  <c:v>316.65625</c:v>
                </c:pt>
                <c:pt idx="122749">
                  <c:v>316.65885416666669</c:v>
                </c:pt>
                <c:pt idx="122750">
                  <c:v>316.66145833333331</c:v>
                </c:pt>
                <c:pt idx="122751">
                  <c:v>316.6640625</c:v>
                </c:pt>
                <c:pt idx="122752">
                  <c:v>316.66666666666669</c:v>
                </c:pt>
                <c:pt idx="122753">
                  <c:v>316.66927083333331</c:v>
                </c:pt>
                <c:pt idx="122754">
                  <c:v>316.671875</c:v>
                </c:pt>
                <c:pt idx="122755">
                  <c:v>316.67447916666669</c:v>
                </c:pt>
                <c:pt idx="122756">
                  <c:v>316.67708333333331</c:v>
                </c:pt>
                <c:pt idx="122757">
                  <c:v>316.6796875</c:v>
                </c:pt>
                <c:pt idx="122758">
                  <c:v>316.68229166666669</c:v>
                </c:pt>
                <c:pt idx="122759">
                  <c:v>316.68489583333331</c:v>
                </c:pt>
                <c:pt idx="122760">
                  <c:v>316.6875</c:v>
                </c:pt>
                <c:pt idx="122761">
                  <c:v>316.69010416666669</c:v>
                </c:pt>
                <c:pt idx="122762">
                  <c:v>316.69270833333331</c:v>
                </c:pt>
                <c:pt idx="122763">
                  <c:v>316.6953125</c:v>
                </c:pt>
                <c:pt idx="122764">
                  <c:v>316.69791666666669</c:v>
                </c:pt>
                <c:pt idx="122765">
                  <c:v>316.70052083333331</c:v>
                </c:pt>
                <c:pt idx="122766">
                  <c:v>316.703125</c:v>
                </c:pt>
                <c:pt idx="122767">
                  <c:v>316.70572916666669</c:v>
                </c:pt>
                <c:pt idx="122768">
                  <c:v>316.70833333333331</c:v>
                </c:pt>
                <c:pt idx="122769">
                  <c:v>316.7109375</c:v>
                </c:pt>
                <c:pt idx="122770">
                  <c:v>316.71354166666669</c:v>
                </c:pt>
                <c:pt idx="122771">
                  <c:v>316.71614583333331</c:v>
                </c:pt>
                <c:pt idx="122772">
                  <c:v>316.71875</c:v>
                </c:pt>
                <c:pt idx="122773">
                  <c:v>316.72135416666669</c:v>
                </c:pt>
                <c:pt idx="122774">
                  <c:v>316.72395833333331</c:v>
                </c:pt>
                <c:pt idx="122775">
                  <c:v>316.7265625</c:v>
                </c:pt>
                <c:pt idx="122776">
                  <c:v>316.72916666666669</c:v>
                </c:pt>
                <c:pt idx="122777">
                  <c:v>316.73177083333331</c:v>
                </c:pt>
                <c:pt idx="122778">
                  <c:v>316.734375</c:v>
                </c:pt>
                <c:pt idx="122779">
                  <c:v>316.73697916666669</c:v>
                </c:pt>
                <c:pt idx="122780">
                  <c:v>316.73958333333331</c:v>
                </c:pt>
                <c:pt idx="122781">
                  <c:v>316.7421875</c:v>
                </c:pt>
                <c:pt idx="122782">
                  <c:v>316.74479166666669</c:v>
                </c:pt>
                <c:pt idx="122783">
                  <c:v>316.74739583333331</c:v>
                </c:pt>
                <c:pt idx="122784">
                  <c:v>316.75</c:v>
                </c:pt>
                <c:pt idx="122785">
                  <c:v>316.75260416666669</c:v>
                </c:pt>
                <c:pt idx="122786">
                  <c:v>316.75520833333331</c:v>
                </c:pt>
                <c:pt idx="122787">
                  <c:v>316.7578125</c:v>
                </c:pt>
                <c:pt idx="122788">
                  <c:v>316.76041666666669</c:v>
                </c:pt>
                <c:pt idx="122789">
                  <c:v>316.76302083333331</c:v>
                </c:pt>
                <c:pt idx="122790">
                  <c:v>316.765625</c:v>
                </c:pt>
                <c:pt idx="122791">
                  <c:v>316.76822916666669</c:v>
                </c:pt>
                <c:pt idx="122792">
                  <c:v>316.77083333333331</c:v>
                </c:pt>
                <c:pt idx="122793">
                  <c:v>316.7734375</c:v>
                </c:pt>
                <c:pt idx="122794">
                  <c:v>316.77604166666669</c:v>
                </c:pt>
                <c:pt idx="122795">
                  <c:v>316.77864583333331</c:v>
                </c:pt>
                <c:pt idx="122796">
                  <c:v>316.78125</c:v>
                </c:pt>
                <c:pt idx="122797">
                  <c:v>316.78385416666669</c:v>
                </c:pt>
                <c:pt idx="122798">
                  <c:v>316.78645833333331</c:v>
                </c:pt>
                <c:pt idx="122799">
                  <c:v>316.7890625</c:v>
                </c:pt>
                <c:pt idx="122800">
                  <c:v>316.79166666666669</c:v>
                </c:pt>
                <c:pt idx="122801">
                  <c:v>316.79427083333331</c:v>
                </c:pt>
                <c:pt idx="122802">
                  <c:v>316.796875</c:v>
                </c:pt>
                <c:pt idx="122803">
                  <c:v>316.79947916666669</c:v>
                </c:pt>
                <c:pt idx="122804">
                  <c:v>316.80208333333331</c:v>
                </c:pt>
                <c:pt idx="122805">
                  <c:v>316.8046875</c:v>
                </c:pt>
                <c:pt idx="122806">
                  <c:v>316.80729166666669</c:v>
                </c:pt>
                <c:pt idx="122807">
                  <c:v>316.80989583333331</c:v>
                </c:pt>
                <c:pt idx="122808">
                  <c:v>316.8125</c:v>
                </c:pt>
                <c:pt idx="122809">
                  <c:v>316.81510416666669</c:v>
                </c:pt>
                <c:pt idx="122810">
                  <c:v>316.81770833333331</c:v>
                </c:pt>
                <c:pt idx="122811">
                  <c:v>316.8203125</c:v>
                </c:pt>
                <c:pt idx="122812">
                  <c:v>316.82291666666669</c:v>
                </c:pt>
                <c:pt idx="122813">
                  <c:v>316.82552083333331</c:v>
                </c:pt>
                <c:pt idx="122814">
                  <c:v>316.828125</c:v>
                </c:pt>
                <c:pt idx="122815">
                  <c:v>316.83072916666669</c:v>
                </c:pt>
                <c:pt idx="122816">
                  <c:v>316.83333333333331</c:v>
                </c:pt>
                <c:pt idx="122817">
                  <c:v>316.8359375</c:v>
                </c:pt>
                <c:pt idx="122818">
                  <c:v>316.83854166666669</c:v>
                </c:pt>
                <c:pt idx="122819">
                  <c:v>316.84114583333331</c:v>
                </c:pt>
                <c:pt idx="122820">
                  <c:v>316.84375</c:v>
                </c:pt>
                <c:pt idx="122821">
                  <c:v>316.84635416666669</c:v>
                </c:pt>
                <c:pt idx="122822">
                  <c:v>316.84895833333331</c:v>
                </c:pt>
                <c:pt idx="122823">
                  <c:v>316.8515625</c:v>
                </c:pt>
                <c:pt idx="122824">
                  <c:v>316.85416666666669</c:v>
                </c:pt>
                <c:pt idx="122825">
                  <c:v>316.85677083333331</c:v>
                </c:pt>
                <c:pt idx="122826">
                  <c:v>316.859375</c:v>
                </c:pt>
                <c:pt idx="122827">
                  <c:v>316.86197916666669</c:v>
                </c:pt>
                <c:pt idx="122828">
                  <c:v>316.86458333333331</c:v>
                </c:pt>
                <c:pt idx="122829">
                  <c:v>316.8671875</c:v>
                </c:pt>
                <c:pt idx="122830">
                  <c:v>316.86979166666669</c:v>
                </c:pt>
                <c:pt idx="122831">
                  <c:v>316.87239583333331</c:v>
                </c:pt>
                <c:pt idx="122832">
                  <c:v>316.875</c:v>
                </c:pt>
                <c:pt idx="122833">
                  <c:v>316.87760416666669</c:v>
                </c:pt>
                <c:pt idx="122834">
                  <c:v>316.88020833333331</c:v>
                </c:pt>
                <c:pt idx="122835">
                  <c:v>316.8828125</c:v>
                </c:pt>
                <c:pt idx="122836">
                  <c:v>316.88541666666669</c:v>
                </c:pt>
                <c:pt idx="122837">
                  <c:v>316.88802083333331</c:v>
                </c:pt>
                <c:pt idx="122838">
                  <c:v>316.890625</c:v>
                </c:pt>
                <c:pt idx="122839">
                  <c:v>316.89322916666669</c:v>
                </c:pt>
                <c:pt idx="122840">
                  <c:v>316.89583333333331</c:v>
                </c:pt>
                <c:pt idx="122841">
                  <c:v>316.8984375</c:v>
                </c:pt>
                <c:pt idx="122842">
                  <c:v>316.90104166666669</c:v>
                </c:pt>
                <c:pt idx="122843">
                  <c:v>316.90364583333331</c:v>
                </c:pt>
                <c:pt idx="122844">
                  <c:v>316.90625</c:v>
                </c:pt>
                <c:pt idx="122845">
                  <c:v>316.90885416666669</c:v>
                </c:pt>
                <c:pt idx="122846">
                  <c:v>316.91145833333331</c:v>
                </c:pt>
                <c:pt idx="122847">
                  <c:v>316.9140625</c:v>
                </c:pt>
                <c:pt idx="122848">
                  <c:v>316.91666666666669</c:v>
                </c:pt>
                <c:pt idx="122849">
                  <c:v>316.91927083333331</c:v>
                </c:pt>
                <c:pt idx="122850">
                  <c:v>316.921875</c:v>
                </c:pt>
                <c:pt idx="122851">
                  <c:v>316.92447916666669</c:v>
                </c:pt>
                <c:pt idx="122852">
                  <c:v>316.92708333333331</c:v>
                </c:pt>
                <c:pt idx="122853">
                  <c:v>316.9296875</c:v>
                </c:pt>
                <c:pt idx="122854">
                  <c:v>316.93229166666669</c:v>
                </c:pt>
                <c:pt idx="122855">
                  <c:v>316.93489583333331</c:v>
                </c:pt>
                <c:pt idx="122856">
                  <c:v>316.9375</c:v>
                </c:pt>
                <c:pt idx="122857">
                  <c:v>316.94010416666669</c:v>
                </c:pt>
                <c:pt idx="122858">
                  <c:v>316.94270833333331</c:v>
                </c:pt>
                <c:pt idx="122859">
                  <c:v>316.9453125</c:v>
                </c:pt>
                <c:pt idx="122860">
                  <c:v>316.94791666666669</c:v>
                </c:pt>
                <c:pt idx="122861">
                  <c:v>316.95052083333331</c:v>
                </c:pt>
                <c:pt idx="122862">
                  <c:v>316.953125</c:v>
                </c:pt>
                <c:pt idx="122863">
                  <c:v>316.95572916666669</c:v>
                </c:pt>
                <c:pt idx="122864">
                  <c:v>316.95833333333331</c:v>
                </c:pt>
                <c:pt idx="122865">
                  <c:v>316.9609375</c:v>
                </c:pt>
                <c:pt idx="122866">
                  <c:v>316.96354166666669</c:v>
                </c:pt>
                <c:pt idx="122867">
                  <c:v>316.96614583333331</c:v>
                </c:pt>
                <c:pt idx="122868">
                  <c:v>316.96875</c:v>
                </c:pt>
                <c:pt idx="122869">
                  <c:v>316.97135416666669</c:v>
                </c:pt>
                <c:pt idx="122870">
                  <c:v>316.97395833333331</c:v>
                </c:pt>
                <c:pt idx="122871">
                  <c:v>316.9765625</c:v>
                </c:pt>
                <c:pt idx="122872">
                  <c:v>316.97916666666669</c:v>
                </c:pt>
                <c:pt idx="122873">
                  <c:v>316.98177083333331</c:v>
                </c:pt>
                <c:pt idx="122874">
                  <c:v>316.984375</c:v>
                </c:pt>
                <c:pt idx="122875">
                  <c:v>316.98697916666669</c:v>
                </c:pt>
                <c:pt idx="122876">
                  <c:v>316.98958333333331</c:v>
                </c:pt>
                <c:pt idx="122877">
                  <c:v>316.9921875</c:v>
                </c:pt>
                <c:pt idx="122878">
                  <c:v>316.99479166666669</c:v>
                </c:pt>
                <c:pt idx="122879">
                  <c:v>316.99739583333331</c:v>
                </c:pt>
                <c:pt idx="122880">
                  <c:v>317</c:v>
                </c:pt>
                <c:pt idx="122881">
                  <c:v>317.00260416666669</c:v>
                </c:pt>
                <c:pt idx="122882">
                  <c:v>317.00520833333331</c:v>
                </c:pt>
                <c:pt idx="122883">
                  <c:v>317.0078125</c:v>
                </c:pt>
                <c:pt idx="122884">
                  <c:v>317.01041666666669</c:v>
                </c:pt>
                <c:pt idx="122885">
                  <c:v>317.01302083333331</c:v>
                </c:pt>
                <c:pt idx="122886">
                  <c:v>317.015625</c:v>
                </c:pt>
                <c:pt idx="122887">
                  <c:v>317.01822916666669</c:v>
                </c:pt>
                <c:pt idx="122888">
                  <c:v>317.02083333333331</c:v>
                </c:pt>
                <c:pt idx="122889">
                  <c:v>317.0234375</c:v>
                </c:pt>
                <c:pt idx="122890">
                  <c:v>317.02604166666669</c:v>
                </c:pt>
                <c:pt idx="122891">
                  <c:v>317.02864583333331</c:v>
                </c:pt>
                <c:pt idx="122892">
                  <c:v>317.03125</c:v>
                </c:pt>
                <c:pt idx="122893">
                  <c:v>317.03385416666669</c:v>
                </c:pt>
                <c:pt idx="122894">
                  <c:v>317.03645833333331</c:v>
                </c:pt>
                <c:pt idx="122895">
                  <c:v>317.0390625</c:v>
                </c:pt>
                <c:pt idx="122896">
                  <c:v>317.04166666666669</c:v>
                </c:pt>
                <c:pt idx="122897">
                  <c:v>317.04427083333331</c:v>
                </c:pt>
                <c:pt idx="122898">
                  <c:v>317.046875</c:v>
                </c:pt>
                <c:pt idx="122899">
                  <c:v>317.04947916666669</c:v>
                </c:pt>
                <c:pt idx="122900">
                  <c:v>317.05208333333331</c:v>
                </c:pt>
                <c:pt idx="122901">
                  <c:v>317.0546875</c:v>
                </c:pt>
                <c:pt idx="122902">
                  <c:v>317.05729166666669</c:v>
                </c:pt>
                <c:pt idx="122903">
                  <c:v>317.05989583333331</c:v>
                </c:pt>
                <c:pt idx="122904">
                  <c:v>317.0625</c:v>
                </c:pt>
                <c:pt idx="122905">
                  <c:v>317.06510416666669</c:v>
                </c:pt>
                <c:pt idx="122906">
                  <c:v>317.06770833333331</c:v>
                </c:pt>
                <c:pt idx="122907">
                  <c:v>317.0703125</c:v>
                </c:pt>
                <c:pt idx="122908">
                  <c:v>317.07291666666669</c:v>
                </c:pt>
                <c:pt idx="122909">
                  <c:v>317.07552083333331</c:v>
                </c:pt>
                <c:pt idx="122910">
                  <c:v>317.078125</c:v>
                </c:pt>
                <c:pt idx="122911">
                  <c:v>317.08072916666669</c:v>
                </c:pt>
                <c:pt idx="122912">
                  <c:v>317.08333333333331</c:v>
                </c:pt>
                <c:pt idx="122913">
                  <c:v>317.0859375</c:v>
                </c:pt>
                <c:pt idx="122914">
                  <c:v>317.08854166666669</c:v>
                </c:pt>
                <c:pt idx="122915">
                  <c:v>317.09114583333331</c:v>
                </c:pt>
                <c:pt idx="122916">
                  <c:v>317.09375</c:v>
                </c:pt>
                <c:pt idx="122917">
                  <c:v>317.09635416666669</c:v>
                </c:pt>
                <c:pt idx="122918">
                  <c:v>317.09895833333331</c:v>
                </c:pt>
                <c:pt idx="122919">
                  <c:v>317.1015625</c:v>
                </c:pt>
                <c:pt idx="122920">
                  <c:v>317.10416666666669</c:v>
                </c:pt>
                <c:pt idx="122921">
                  <c:v>317.10677083333331</c:v>
                </c:pt>
                <c:pt idx="122922">
                  <c:v>317.109375</c:v>
                </c:pt>
                <c:pt idx="122923">
                  <c:v>317.11197916666669</c:v>
                </c:pt>
                <c:pt idx="122924">
                  <c:v>317.11458333333331</c:v>
                </c:pt>
                <c:pt idx="122925">
                  <c:v>317.1171875</c:v>
                </c:pt>
                <c:pt idx="122926">
                  <c:v>317.11979166666669</c:v>
                </c:pt>
                <c:pt idx="122927">
                  <c:v>317.12239583333331</c:v>
                </c:pt>
                <c:pt idx="122928">
                  <c:v>317.125</c:v>
                </c:pt>
                <c:pt idx="122929">
                  <c:v>317.12760416666669</c:v>
                </c:pt>
                <c:pt idx="122930">
                  <c:v>317.13020833333331</c:v>
                </c:pt>
                <c:pt idx="122931">
                  <c:v>317.1328125</c:v>
                </c:pt>
                <c:pt idx="122932">
                  <c:v>317.13541666666669</c:v>
                </c:pt>
                <c:pt idx="122933">
                  <c:v>317.13802083333331</c:v>
                </c:pt>
                <c:pt idx="122934">
                  <c:v>317.140625</c:v>
                </c:pt>
                <c:pt idx="122935">
                  <c:v>317.14322916666669</c:v>
                </c:pt>
                <c:pt idx="122936">
                  <c:v>317.14583333333331</c:v>
                </c:pt>
                <c:pt idx="122937">
                  <c:v>317.1484375</c:v>
                </c:pt>
                <c:pt idx="122938">
                  <c:v>317.15104166666669</c:v>
                </c:pt>
                <c:pt idx="122939">
                  <c:v>317.15364583333331</c:v>
                </c:pt>
                <c:pt idx="122940">
                  <c:v>317.15625</c:v>
                </c:pt>
                <c:pt idx="122941">
                  <c:v>317.15885416666669</c:v>
                </c:pt>
                <c:pt idx="122942">
                  <c:v>317.16145833333331</c:v>
                </c:pt>
                <c:pt idx="122943">
                  <c:v>317.1640625</c:v>
                </c:pt>
                <c:pt idx="122944">
                  <c:v>317.16666666666669</c:v>
                </c:pt>
                <c:pt idx="122945">
                  <c:v>317.16927083333331</c:v>
                </c:pt>
                <c:pt idx="122946">
                  <c:v>317.171875</c:v>
                </c:pt>
                <c:pt idx="122947">
                  <c:v>317.17447916666669</c:v>
                </c:pt>
                <c:pt idx="122948">
                  <c:v>317.17708333333331</c:v>
                </c:pt>
                <c:pt idx="122949">
                  <c:v>317.1796875</c:v>
                </c:pt>
                <c:pt idx="122950">
                  <c:v>317.18229166666669</c:v>
                </c:pt>
                <c:pt idx="122951">
                  <c:v>317.18489583333331</c:v>
                </c:pt>
                <c:pt idx="122952">
                  <c:v>317.1875</c:v>
                </c:pt>
                <c:pt idx="122953">
                  <c:v>317.19010416666669</c:v>
                </c:pt>
                <c:pt idx="122954">
                  <c:v>317.19270833333331</c:v>
                </c:pt>
                <c:pt idx="122955">
                  <c:v>317.1953125</c:v>
                </c:pt>
                <c:pt idx="122956">
                  <c:v>317.19791666666669</c:v>
                </c:pt>
                <c:pt idx="122957">
                  <c:v>317.20052083333331</c:v>
                </c:pt>
                <c:pt idx="122958">
                  <c:v>317.203125</c:v>
                </c:pt>
                <c:pt idx="122959">
                  <c:v>317.20572916666669</c:v>
                </c:pt>
                <c:pt idx="122960">
                  <c:v>317.20833333333331</c:v>
                </c:pt>
                <c:pt idx="122961">
                  <c:v>317.2109375</c:v>
                </c:pt>
                <c:pt idx="122962">
                  <c:v>317.21354166666669</c:v>
                </c:pt>
                <c:pt idx="122963">
                  <c:v>317.21614583333331</c:v>
                </c:pt>
                <c:pt idx="122964">
                  <c:v>317.21875</c:v>
                </c:pt>
                <c:pt idx="122965">
                  <c:v>317.22135416666669</c:v>
                </c:pt>
                <c:pt idx="122966">
                  <c:v>317.22395833333331</c:v>
                </c:pt>
                <c:pt idx="122967">
                  <c:v>317.2265625</c:v>
                </c:pt>
                <c:pt idx="122968">
                  <c:v>317.22916666666669</c:v>
                </c:pt>
                <c:pt idx="122969">
                  <c:v>317.23177083333331</c:v>
                </c:pt>
                <c:pt idx="122970">
                  <c:v>317.234375</c:v>
                </c:pt>
                <c:pt idx="122971">
                  <c:v>317.23697916666669</c:v>
                </c:pt>
                <c:pt idx="122972">
                  <c:v>317.23958333333331</c:v>
                </c:pt>
                <c:pt idx="122973">
                  <c:v>317.2421875</c:v>
                </c:pt>
                <c:pt idx="122974">
                  <c:v>317.24479166666669</c:v>
                </c:pt>
                <c:pt idx="122975">
                  <c:v>317.24739583333331</c:v>
                </c:pt>
                <c:pt idx="122976">
                  <c:v>317.25</c:v>
                </c:pt>
                <c:pt idx="122977">
                  <c:v>317.25260416666669</c:v>
                </c:pt>
                <c:pt idx="122978">
                  <c:v>317.25520833333331</c:v>
                </c:pt>
                <c:pt idx="122979">
                  <c:v>317.2578125</c:v>
                </c:pt>
                <c:pt idx="122980">
                  <c:v>317.26041666666669</c:v>
                </c:pt>
                <c:pt idx="122981">
                  <c:v>317.26302083333331</c:v>
                </c:pt>
                <c:pt idx="122982">
                  <c:v>317.265625</c:v>
                </c:pt>
                <c:pt idx="122983">
                  <c:v>317.26822916666669</c:v>
                </c:pt>
                <c:pt idx="122984">
                  <c:v>317.27083333333331</c:v>
                </c:pt>
                <c:pt idx="122985">
                  <c:v>317.2734375</c:v>
                </c:pt>
                <c:pt idx="122986">
                  <c:v>317.27604166666669</c:v>
                </c:pt>
                <c:pt idx="122987">
                  <c:v>317.27864583333331</c:v>
                </c:pt>
                <c:pt idx="122988">
                  <c:v>317.28125</c:v>
                </c:pt>
                <c:pt idx="122989">
                  <c:v>317.28385416666669</c:v>
                </c:pt>
                <c:pt idx="122990">
                  <c:v>317.28645833333331</c:v>
                </c:pt>
                <c:pt idx="122991">
                  <c:v>317.2890625</c:v>
                </c:pt>
                <c:pt idx="122992">
                  <c:v>317.29166666666669</c:v>
                </c:pt>
                <c:pt idx="122993">
                  <c:v>317.29427083333331</c:v>
                </c:pt>
                <c:pt idx="122994">
                  <c:v>317.296875</c:v>
                </c:pt>
                <c:pt idx="122995">
                  <c:v>317.29947916666669</c:v>
                </c:pt>
                <c:pt idx="122996">
                  <c:v>317.30208333333331</c:v>
                </c:pt>
                <c:pt idx="122997">
                  <c:v>317.3046875</c:v>
                </c:pt>
                <c:pt idx="122998">
                  <c:v>317.30729166666669</c:v>
                </c:pt>
                <c:pt idx="122999">
                  <c:v>317.30989583333331</c:v>
                </c:pt>
                <c:pt idx="123000">
                  <c:v>317.3125</c:v>
                </c:pt>
                <c:pt idx="123001">
                  <c:v>317.31510416666669</c:v>
                </c:pt>
                <c:pt idx="123002">
                  <c:v>317.31770833333331</c:v>
                </c:pt>
                <c:pt idx="123003">
                  <c:v>317.3203125</c:v>
                </c:pt>
                <c:pt idx="123004">
                  <c:v>317.32291666666669</c:v>
                </c:pt>
                <c:pt idx="123005">
                  <c:v>317.32552083333331</c:v>
                </c:pt>
                <c:pt idx="123006">
                  <c:v>317.328125</c:v>
                </c:pt>
                <c:pt idx="123007">
                  <c:v>317.33072916666669</c:v>
                </c:pt>
                <c:pt idx="123008">
                  <c:v>317.33333333333331</c:v>
                </c:pt>
                <c:pt idx="123009">
                  <c:v>317.3359375</c:v>
                </c:pt>
                <c:pt idx="123010">
                  <c:v>317.33854166666669</c:v>
                </c:pt>
                <c:pt idx="123011">
                  <c:v>317.34114583333331</c:v>
                </c:pt>
                <c:pt idx="123012">
                  <c:v>317.34375</c:v>
                </c:pt>
                <c:pt idx="123013">
                  <c:v>317.34635416666669</c:v>
                </c:pt>
                <c:pt idx="123014">
                  <c:v>317.34895833333331</c:v>
                </c:pt>
                <c:pt idx="123015">
                  <c:v>317.3515625</c:v>
                </c:pt>
                <c:pt idx="123016">
                  <c:v>317.35416666666669</c:v>
                </c:pt>
                <c:pt idx="123017">
                  <c:v>317.35677083333331</c:v>
                </c:pt>
                <c:pt idx="123018">
                  <c:v>317.359375</c:v>
                </c:pt>
                <c:pt idx="123019">
                  <c:v>317.36197916666669</c:v>
                </c:pt>
                <c:pt idx="123020">
                  <c:v>317.36458333333331</c:v>
                </c:pt>
                <c:pt idx="123021">
                  <c:v>317.3671875</c:v>
                </c:pt>
                <c:pt idx="123022">
                  <c:v>317.36979166666669</c:v>
                </c:pt>
                <c:pt idx="123023">
                  <c:v>317.37239583333331</c:v>
                </c:pt>
                <c:pt idx="123024">
                  <c:v>317.375</c:v>
                </c:pt>
                <c:pt idx="123025">
                  <c:v>317.37760416666669</c:v>
                </c:pt>
                <c:pt idx="123026">
                  <c:v>317.38020833333331</c:v>
                </c:pt>
                <c:pt idx="123027">
                  <c:v>317.3828125</c:v>
                </c:pt>
                <c:pt idx="123028">
                  <c:v>317.38541666666669</c:v>
                </c:pt>
                <c:pt idx="123029">
                  <c:v>317.38802083333331</c:v>
                </c:pt>
                <c:pt idx="123030">
                  <c:v>317.390625</c:v>
                </c:pt>
                <c:pt idx="123031">
                  <c:v>317.39322916666669</c:v>
                </c:pt>
                <c:pt idx="123032">
                  <c:v>317.39583333333331</c:v>
                </c:pt>
                <c:pt idx="123033">
                  <c:v>317.3984375</c:v>
                </c:pt>
                <c:pt idx="123034">
                  <c:v>317.40104166666669</c:v>
                </c:pt>
                <c:pt idx="123035">
                  <c:v>317.40364583333331</c:v>
                </c:pt>
                <c:pt idx="123036">
                  <c:v>317.40625</c:v>
                </c:pt>
                <c:pt idx="123037">
                  <c:v>317.40885416666669</c:v>
                </c:pt>
                <c:pt idx="123038">
                  <c:v>317.41145833333331</c:v>
                </c:pt>
                <c:pt idx="123039">
                  <c:v>317.4140625</c:v>
                </c:pt>
                <c:pt idx="123040">
                  <c:v>317.41666666666669</c:v>
                </c:pt>
                <c:pt idx="123041">
                  <c:v>317.41927083333331</c:v>
                </c:pt>
                <c:pt idx="123042">
                  <c:v>317.421875</c:v>
                </c:pt>
                <c:pt idx="123043">
                  <c:v>317.42447916666669</c:v>
                </c:pt>
                <c:pt idx="123044">
                  <c:v>317.42708333333331</c:v>
                </c:pt>
                <c:pt idx="123045">
                  <c:v>317.4296875</c:v>
                </c:pt>
                <c:pt idx="123046">
                  <c:v>317.43229166666669</c:v>
                </c:pt>
                <c:pt idx="123047">
                  <c:v>317.43489583333331</c:v>
                </c:pt>
                <c:pt idx="123048">
                  <c:v>317.4375</c:v>
                </c:pt>
                <c:pt idx="123049">
                  <c:v>317.44010416666669</c:v>
                </c:pt>
                <c:pt idx="123050">
                  <c:v>317.44270833333331</c:v>
                </c:pt>
                <c:pt idx="123051">
                  <c:v>317.4453125</c:v>
                </c:pt>
                <c:pt idx="123052">
                  <c:v>317.44791666666669</c:v>
                </c:pt>
                <c:pt idx="123053">
                  <c:v>317.45052083333331</c:v>
                </c:pt>
                <c:pt idx="123054">
                  <c:v>317.453125</c:v>
                </c:pt>
                <c:pt idx="123055">
                  <c:v>317.45572916666669</c:v>
                </c:pt>
                <c:pt idx="123056">
                  <c:v>317.45833333333331</c:v>
                </c:pt>
                <c:pt idx="123057">
                  <c:v>317.4609375</c:v>
                </c:pt>
                <c:pt idx="123058">
                  <c:v>317.46354166666669</c:v>
                </c:pt>
                <c:pt idx="123059">
                  <c:v>317.46614583333331</c:v>
                </c:pt>
                <c:pt idx="123060">
                  <c:v>317.46875</c:v>
                </c:pt>
                <c:pt idx="123061">
                  <c:v>317.47135416666669</c:v>
                </c:pt>
                <c:pt idx="123062">
                  <c:v>317.47395833333331</c:v>
                </c:pt>
                <c:pt idx="123063">
                  <c:v>317.4765625</c:v>
                </c:pt>
                <c:pt idx="123064">
                  <c:v>317.47916666666669</c:v>
                </c:pt>
                <c:pt idx="123065">
                  <c:v>317.48177083333331</c:v>
                </c:pt>
                <c:pt idx="123066">
                  <c:v>317.484375</c:v>
                </c:pt>
                <c:pt idx="123067">
                  <c:v>317.48697916666669</c:v>
                </c:pt>
                <c:pt idx="123068">
                  <c:v>317.48958333333331</c:v>
                </c:pt>
                <c:pt idx="123069">
                  <c:v>317.4921875</c:v>
                </c:pt>
                <c:pt idx="123070">
                  <c:v>317.49479166666669</c:v>
                </c:pt>
                <c:pt idx="123071">
                  <c:v>317.49739583333331</c:v>
                </c:pt>
                <c:pt idx="123072">
                  <c:v>317.5</c:v>
                </c:pt>
                <c:pt idx="123073">
                  <c:v>317.50260416666669</c:v>
                </c:pt>
                <c:pt idx="123074">
                  <c:v>317.50520833333331</c:v>
                </c:pt>
                <c:pt idx="123075">
                  <c:v>317.5078125</c:v>
                </c:pt>
                <c:pt idx="123076">
                  <c:v>317.51041666666669</c:v>
                </c:pt>
                <c:pt idx="123077">
                  <c:v>317.51302083333331</c:v>
                </c:pt>
                <c:pt idx="123078">
                  <c:v>317.515625</c:v>
                </c:pt>
                <c:pt idx="123079">
                  <c:v>317.51822916666669</c:v>
                </c:pt>
                <c:pt idx="123080">
                  <c:v>317.52083333333331</c:v>
                </c:pt>
                <c:pt idx="123081">
                  <c:v>317.5234375</c:v>
                </c:pt>
                <c:pt idx="123082">
                  <c:v>317.52604166666669</c:v>
                </c:pt>
                <c:pt idx="123083">
                  <c:v>317.52864583333331</c:v>
                </c:pt>
                <c:pt idx="123084">
                  <c:v>317.53125</c:v>
                </c:pt>
                <c:pt idx="123085">
                  <c:v>317.53385416666669</c:v>
                </c:pt>
                <c:pt idx="123086">
                  <c:v>317.53645833333331</c:v>
                </c:pt>
                <c:pt idx="123087">
                  <c:v>317.5390625</c:v>
                </c:pt>
                <c:pt idx="123088">
                  <c:v>317.54166666666669</c:v>
                </c:pt>
                <c:pt idx="123089">
                  <c:v>317.54427083333331</c:v>
                </c:pt>
                <c:pt idx="123090">
                  <c:v>317.546875</c:v>
                </c:pt>
                <c:pt idx="123091">
                  <c:v>317.54947916666669</c:v>
                </c:pt>
                <c:pt idx="123092">
                  <c:v>317.55208333333331</c:v>
                </c:pt>
                <c:pt idx="123093">
                  <c:v>317.5546875</c:v>
                </c:pt>
                <c:pt idx="123094">
                  <c:v>317.55729166666669</c:v>
                </c:pt>
                <c:pt idx="123095">
                  <c:v>317.55989583333331</c:v>
                </c:pt>
                <c:pt idx="123096">
                  <c:v>317.5625</c:v>
                </c:pt>
                <c:pt idx="123097">
                  <c:v>317.56510416666669</c:v>
                </c:pt>
                <c:pt idx="123098">
                  <c:v>317.56770833333331</c:v>
                </c:pt>
                <c:pt idx="123099">
                  <c:v>317.5703125</c:v>
                </c:pt>
                <c:pt idx="123100">
                  <c:v>317.57291666666669</c:v>
                </c:pt>
                <c:pt idx="123101">
                  <c:v>317.57552083333331</c:v>
                </c:pt>
                <c:pt idx="123102">
                  <c:v>317.578125</c:v>
                </c:pt>
                <c:pt idx="123103">
                  <c:v>317.58072916666669</c:v>
                </c:pt>
                <c:pt idx="123104">
                  <c:v>317.58333333333331</c:v>
                </c:pt>
                <c:pt idx="123105">
                  <c:v>317.5859375</c:v>
                </c:pt>
                <c:pt idx="123106">
                  <c:v>317.58854166666669</c:v>
                </c:pt>
                <c:pt idx="123107">
                  <c:v>317.59114583333331</c:v>
                </c:pt>
                <c:pt idx="123108">
                  <c:v>317.59375</c:v>
                </c:pt>
                <c:pt idx="123109">
                  <c:v>317.59635416666669</c:v>
                </c:pt>
                <c:pt idx="123110">
                  <c:v>317.59895833333331</c:v>
                </c:pt>
                <c:pt idx="123111">
                  <c:v>317.6015625</c:v>
                </c:pt>
                <c:pt idx="123112">
                  <c:v>317.60416666666669</c:v>
                </c:pt>
                <c:pt idx="123113">
                  <c:v>317.60677083333331</c:v>
                </c:pt>
                <c:pt idx="123114">
                  <c:v>317.609375</c:v>
                </c:pt>
                <c:pt idx="123115">
                  <c:v>317.61197916666669</c:v>
                </c:pt>
                <c:pt idx="123116">
                  <c:v>317.61458333333331</c:v>
                </c:pt>
                <c:pt idx="123117">
                  <c:v>317.6171875</c:v>
                </c:pt>
                <c:pt idx="123118">
                  <c:v>317.61979166666669</c:v>
                </c:pt>
                <c:pt idx="123119">
                  <c:v>317.62239583333331</c:v>
                </c:pt>
                <c:pt idx="123120">
                  <c:v>317.625</c:v>
                </c:pt>
                <c:pt idx="123121">
                  <c:v>317.62760416666669</c:v>
                </c:pt>
                <c:pt idx="123122">
                  <c:v>317.63020833333331</c:v>
                </c:pt>
                <c:pt idx="123123">
                  <c:v>317.6328125</c:v>
                </c:pt>
                <c:pt idx="123124">
                  <c:v>317.63541666666669</c:v>
                </c:pt>
                <c:pt idx="123125">
                  <c:v>317.63802083333331</c:v>
                </c:pt>
                <c:pt idx="123126">
                  <c:v>317.640625</c:v>
                </c:pt>
                <c:pt idx="123127">
                  <c:v>317.64322916666669</c:v>
                </c:pt>
                <c:pt idx="123128">
                  <c:v>317.64583333333331</c:v>
                </c:pt>
                <c:pt idx="123129">
                  <c:v>317.6484375</c:v>
                </c:pt>
                <c:pt idx="123130">
                  <c:v>317.65104166666669</c:v>
                </c:pt>
                <c:pt idx="123131">
                  <c:v>317.65364583333331</c:v>
                </c:pt>
                <c:pt idx="123132">
                  <c:v>317.65625</c:v>
                </c:pt>
                <c:pt idx="123133">
                  <c:v>317.65885416666669</c:v>
                </c:pt>
                <c:pt idx="123134">
                  <c:v>317.66145833333331</c:v>
                </c:pt>
                <c:pt idx="123135">
                  <c:v>317.6640625</c:v>
                </c:pt>
                <c:pt idx="123136">
                  <c:v>317.66666666666669</c:v>
                </c:pt>
                <c:pt idx="123137">
                  <c:v>317.66927083333331</c:v>
                </c:pt>
                <c:pt idx="123138">
                  <c:v>317.671875</c:v>
                </c:pt>
                <c:pt idx="123139">
                  <c:v>317.67447916666669</c:v>
                </c:pt>
                <c:pt idx="123140">
                  <c:v>317.67708333333331</c:v>
                </c:pt>
                <c:pt idx="123141">
                  <c:v>317.6796875</c:v>
                </c:pt>
                <c:pt idx="123142">
                  <c:v>317.68229166666669</c:v>
                </c:pt>
                <c:pt idx="123143">
                  <c:v>317.68489583333331</c:v>
                </c:pt>
                <c:pt idx="123144">
                  <c:v>317.6875</c:v>
                </c:pt>
                <c:pt idx="123145">
                  <c:v>317.69010416666669</c:v>
                </c:pt>
                <c:pt idx="123146">
                  <c:v>317.69270833333331</c:v>
                </c:pt>
                <c:pt idx="123147">
                  <c:v>317.6953125</c:v>
                </c:pt>
                <c:pt idx="123148">
                  <c:v>317.69791666666669</c:v>
                </c:pt>
                <c:pt idx="123149">
                  <c:v>317.70052083333331</c:v>
                </c:pt>
                <c:pt idx="123150">
                  <c:v>317.703125</c:v>
                </c:pt>
                <c:pt idx="123151">
                  <c:v>317.70572916666669</c:v>
                </c:pt>
                <c:pt idx="123152">
                  <c:v>317.70833333333331</c:v>
                </c:pt>
                <c:pt idx="123153">
                  <c:v>317.7109375</c:v>
                </c:pt>
                <c:pt idx="123154">
                  <c:v>317.71354166666669</c:v>
                </c:pt>
                <c:pt idx="123155">
                  <c:v>317.71614583333331</c:v>
                </c:pt>
                <c:pt idx="123156">
                  <c:v>317.71875</c:v>
                </c:pt>
                <c:pt idx="123157">
                  <c:v>317.72135416666669</c:v>
                </c:pt>
                <c:pt idx="123158">
                  <c:v>317.72395833333331</c:v>
                </c:pt>
                <c:pt idx="123159">
                  <c:v>317.7265625</c:v>
                </c:pt>
                <c:pt idx="123160">
                  <c:v>317.72916666666669</c:v>
                </c:pt>
                <c:pt idx="123161">
                  <c:v>317.73177083333331</c:v>
                </c:pt>
                <c:pt idx="123162">
                  <c:v>317.734375</c:v>
                </c:pt>
                <c:pt idx="123163">
                  <c:v>317.73697916666669</c:v>
                </c:pt>
                <c:pt idx="123164">
                  <c:v>317.73958333333331</c:v>
                </c:pt>
                <c:pt idx="123165">
                  <c:v>317.7421875</c:v>
                </c:pt>
                <c:pt idx="123166">
                  <c:v>317.74479166666669</c:v>
                </c:pt>
                <c:pt idx="123167">
                  <c:v>317.74739583333331</c:v>
                </c:pt>
                <c:pt idx="123168">
                  <c:v>317.75</c:v>
                </c:pt>
                <c:pt idx="123169">
                  <c:v>317.75260416666669</c:v>
                </c:pt>
                <c:pt idx="123170">
                  <c:v>317.75520833333331</c:v>
                </c:pt>
                <c:pt idx="123171">
                  <c:v>317.7578125</c:v>
                </c:pt>
                <c:pt idx="123172">
                  <c:v>317.76041666666669</c:v>
                </c:pt>
                <c:pt idx="123173">
                  <c:v>317.76302083333331</c:v>
                </c:pt>
                <c:pt idx="123174">
                  <c:v>317.765625</c:v>
                </c:pt>
                <c:pt idx="123175">
                  <c:v>317.76822916666669</c:v>
                </c:pt>
                <c:pt idx="123176">
                  <c:v>317.77083333333331</c:v>
                </c:pt>
                <c:pt idx="123177">
                  <c:v>317.7734375</c:v>
                </c:pt>
                <c:pt idx="123178">
                  <c:v>317.77604166666669</c:v>
                </c:pt>
                <c:pt idx="123179">
                  <c:v>317.77864583333331</c:v>
                </c:pt>
                <c:pt idx="123180">
                  <c:v>317.78125</c:v>
                </c:pt>
                <c:pt idx="123181">
                  <c:v>317.78385416666669</c:v>
                </c:pt>
                <c:pt idx="123182">
                  <c:v>317.78645833333331</c:v>
                </c:pt>
                <c:pt idx="123183">
                  <c:v>317.7890625</c:v>
                </c:pt>
                <c:pt idx="123184">
                  <c:v>317.79166666666669</c:v>
                </c:pt>
                <c:pt idx="123185">
                  <c:v>317.79427083333331</c:v>
                </c:pt>
                <c:pt idx="123186">
                  <c:v>317.796875</c:v>
                </c:pt>
                <c:pt idx="123187">
                  <c:v>317.79947916666669</c:v>
                </c:pt>
                <c:pt idx="123188">
                  <c:v>317.80208333333331</c:v>
                </c:pt>
                <c:pt idx="123189">
                  <c:v>317.8046875</c:v>
                </c:pt>
                <c:pt idx="123190">
                  <c:v>317.80729166666669</c:v>
                </c:pt>
                <c:pt idx="123191">
                  <c:v>317.80989583333331</c:v>
                </c:pt>
                <c:pt idx="123192">
                  <c:v>317.8125</c:v>
                </c:pt>
                <c:pt idx="123193">
                  <c:v>317.81510416666669</c:v>
                </c:pt>
                <c:pt idx="123194">
                  <c:v>317.81770833333331</c:v>
                </c:pt>
                <c:pt idx="123195">
                  <c:v>317.8203125</c:v>
                </c:pt>
                <c:pt idx="123196">
                  <c:v>317.82291666666669</c:v>
                </c:pt>
                <c:pt idx="123197">
                  <c:v>317.82552083333331</c:v>
                </c:pt>
                <c:pt idx="123198">
                  <c:v>317.828125</c:v>
                </c:pt>
                <c:pt idx="123199">
                  <c:v>317.83072916666669</c:v>
                </c:pt>
                <c:pt idx="123200">
                  <c:v>317.83333333333331</c:v>
                </c:pt>
                <c:pt idx="123201">
                  <c:v>317.8359375</c:v>
                </c:pt>
                <c:pt idx="123202">
                  <c:v>317.83854166666669</c:v>
                </c:pt>
                <c:pt idx="123203">
                  <c:v>317.84114583333331</c:v>
                </c:pt>
                <c:pt idx="123204">
                  <c:v>317.84375</c:v>
                </c:pt>
                <c:pt idx="123205">
                  <c:v>317.84635416666669</c:v>
                </c:pt>
                <c:pt idx="123206">
                  <c:v>317.84895833333331</c:v>
                </c:pt>
                <c:pt idx="123207">
                  <c:v>317.8515625</c:v>
                </c:pt>
                <c:pt idx="123208">
                  <c:v>317.85416666666669</c:v>
                </c:pt>
                <c:pt idx="123209">
                  <c:v>317.85677083333331</c:v>
                </c:pt>
                <c:pt idx="123210">
                  <c:v>317.859375</c:v>
                </c:pt>
                <c:pt idx="123211">
                  <c:v>317.86197916666669</c:v>
                </c:pt>
                <c:pt idx="123212">
                  <c:v>317.86458333333331</c:v>
                </c:pt>
                <c:pt idx="123213">
                  <c:v>317.8671875</c:v>
                </c:pt>
                <c:pt idx="123214">
                  <c:v>317.86979166666669</c:v>
                </c:pt>
                <c:pt idx="123215">
                  <c:v>317.87239583333331</c:v>
                </c:pt>
                <c:pt idx="123216">
                  <c:v>317.875</c:v>
                </c:pt>
                <c:pt idx="123217">
                  <c:v>317.87760416666669</c:v>
                </c:pt>
                <c:pt idx="123218">
                  <c:v>317.88020833333331</c:v>
                </c:pt>
                <c:pt idx="123219">
                  <c:v>317.8828125</c:v>
                </c:pt>
                <c:pt idx="123220">
                  <c:v>317.88541666666669</c:v>
                </c:pt>
                <c:pt idx="123221">
                  <c:v>317.88802083333331</c:v>
                </c:pt>
                <c:pt idx="123222">
                  <c:v>317.890625</c:v>
                </c:pt>
                <c:pt idx="123223">
                  <c:v>317.89322916666669</c:v>
                </c:pt>
                <c:pt idx="123224">
                  <c:v>317.89583333333331</c:v>
                </c:pt>
                <c:pt idx="123225">
                  <c:v>317.8984375</c:v>
                </c:pt>
                <c:pt idx="123226">
                  <c:v>317.90104166666669</c:v>
                </c:pt>
                <c:pt idx="123227">
                  <c:v>317.90364583333331</c:v>
                </c:pt>
                <c:pt idx="123228">
                  <c:v>317.90625</c:v>
                </c:pt>
                <c:pt idx="123229">
                  <c:v>317.90885416666669</c:v>
                </c:pt>
                <c:pt idx="123230">
                  <c:v>317.91145833333331</c:v>
                </c:pt>
                <c:pt idx="123231">
                  <c:v>317.9140625</c:v>
                </c:pt>
                <c:pt idx="123232">
                  <c:v>317.91666666666669</c:v>
                </c:pt>
                <c:pt idx="123233">
                  <c:v>317.91927083333331</c:v>
                </c:pt>
                <c:pt idx="123234">
                  <c:v>317.921875</c:v>
                </c:pt>
                <c:pt idx="123235">
                  <c:v>317.92447916666669</c:v>
                </c:pt>
                <c:pt idx="123236">
                  <c:v>317.92708333333331</c:v>
                </c:pt>
                <c:pt idx="123237">
                  <c:v>317.9296875</c:v>
                </c:pt>
                <c:pt idx="123238">
                  <c:v>317.93229166666669</c:v>
                </c:pt>
                <c:pt idx="123239">
                  <c:v>317.93489583333331</c:v>
                </c:pt>
                <c:pt idx="123240">
                  <c:v>317.9375</c:v>
                </c:pt>
                <c:pt idx="123241">
                  <c:v>317.94010416666669</c:v>
                </c:pt>
                <c:pt idx="123242">
                  <c:v>317.94270833333331</c:v>
                </c:pt>
                <c:pt idx="123243">
                  <c:v>317.9453125</c:v>
                </c:pt>
                <c:pt idx="123244">
                  <c:v>317.94791666666669</c:v>
                </c:pt>
                <c:pt idx="123245">
                  <c:v>317.95052083333331</c:v>
                </c:pt>
                <c:pt idx="123246">
                  <c:v>317.953125</c:v>
                </c:pt>
                <c:pt idx="123247">
                  <c:v>317.95572916666669</c:v>
                </c:pt>
                <c:pt idx="123248">
                  <c:v>317.95833333333331</c:v>
                </c:pt>
                <c:pt idx="123249">
                  <c:v>317.9609375</c:v>
                </c:pt>
                <c:pt idx="123250">
                  <c:v>317.96354166666669</c:v>
                </c:pt>
                <c:pt idx="123251">
                  <c:v>317.96614583333331</c:v>
                </c:pt>
                <c:pt idx="123252">
                  <c:v>317.96875</c:v>
                </c:pt>
                <c:pt idx="123253">
                  <c:v>317.97135416666669</c:v>
                </c:pt>
                <c:pt idx="123254">
                  <c:v>317.97395833333331</c:v>
                </c:pt>
                <c:pt idx="123255">
                  <c:v>317.9765625</c:v>
                </c:pt>
                <c:pt idx="123256">
                  <c:v>317.97916666666669</c:v>
                </c:pt>
                <c:pt idx="123257">
                  <c:v>317.98177083333331</c:v>
                </c:pt>
                <c:pt idx="123258">
                  <c:v>317.984375</c:v>
                </c:pt>
                <c:pt idx="123259">
                  <c:v>317.98697916666669</c:v>
                </c:pt>
                <c:pt idx="123260">
                  <c:v>317.98958333333331</c:v>
                </c:pt>
                <c:pt idx="123261">
                  <c:v>317.9921875</c:v>
                </c:pt>
                <c:pt idx="123262">
                  <c:v>317.99479166666669</c:v>
                </c:pt>
                <c:pt idx="123263">
                  <c:v>317.99739583333331</c:v>
                </c:pt>
                <c:pt idx="123264">
                  <c:v>318</c:v>
                </c:pt>
                <c:pt idx="123265">
                  <c:v>318.00260416666669</c:v>
                </c:pt>
                <c:pt idx="123266">
                  <c:v>318.00520833333331</c:v>
                </c:pt>
                <c:pt idx="123267">
                  <c:v>318.0078125</c:v>
                </c:pt>
                <c:pt idx="123268">
                  <c:v>318.01041666666669</c:v>
                </c:pt>
                <c:pt idx="123269">
                  <c:v>318.01302083333331</c:v>
                </c:pt>
                <c:pt idx="123270">
                  <c:v>318.015625</c:v>
                </c:pt>
                <c:pt idx="123271">
                  <c:v>318.01822916666669</c:v>
                </c:pt>
                <c:pt idx="123272">
                  <c:v>318.02083333333331</c:v>
                </c:pt>
                <c:pt idx="123273">
                  <c:v>318.0234375</c:v>
                </c:pt>
                <c:pt idx="123274">
                  <c:v>318.02604166666669</c:v>
                </c:pt>
                <c:pt idx="123275">
                  <c:v>318.02864583333331</c:v>
                </c:pt>
                <c:pt idx="123276">
                  <c:v>318.03125</c:v>
                </c:pt>
                <c:pt idx="123277">
                  <c:v>318.03385416666669</c:v>
                </c:pt>
                <c:pt idx="123278">
                  <c:v>318.03645833333331</c:v>
                </c:pt>
                <c:pt idx="123279">
                  <c:v>318.0390625</c:v>
                </c:pt>
                <c:pt idx="123280">
                  <c:v>318.04166666666669</c:v>
                </c:pt>
                <c:pt idx="123281">
                  <c:v>318.04427083333331</c:v>
                </c:pt>
                <c:pt idx="123282">
                  <c:v>318.046875</c:v>
                </c:pt>
                <c:pt idx="123283">
                  <c:v>318.04947916666669</c:v>
                </c:pt>
                <c:pt idx="123284">
                  <c:v>318.05208333333331</c:v>
                </c:pt>
                <c:pt idx="123285">
                  <c:v>318.0546875</c:v>
                </c:pt>
                <c:pt idx="123286">
                  <c:v>318.05729166666669</c:v>
                </c:pt>
                <c:pt idx="123287">
                  <c:v>318.05989583333331</c:v>
                </c:pt>
                <c:pt idx="123288">
                  <c:v>318.0625</c:v>
                </c:pt>
                <c:pt idx="123289">
                  <c:v>318.06510416666669</c:v>
                </c:pt>
                <c:pt idx="123290">
                  <c:v>318.06770833333331</c:v>
                </c:pt>
                <c:pt idx="123291">
                  <c:v>318.0703125</c:v>
                </c:pt>
                <c:pt idx="123292">
                  <c:v>318.07291666666669</c:v>
                </c:pt>
                <c:pt idx="123293">
                  <c:v>318.07552083333331</c:v>
                </c:pt>
                <c:pt idx="123294">
                  <c:v>318.078125</c:v>
                </c:pt>
                <c:pt idx="123295">
                  <c:v>318.08072916666669</c:v>
                </c:pt>
                <c:pt idx="123296">
                  <c:v>318.08333333333331</c:v>
                </c:pt>
                <c:pt idx="123297">
                  <c:v>318.0859375</c:v>
                </c:pt>
                <c:pt idx="123298">
                  <c:v>318.08854166666669</c:v>
                </c:pt>
                <c:pt idx="123299">
                  <c:v>318.09114583333331</c:v>
                </c:pt>
                <c:pt idx="123300">
                  <c:v>318.09375</c:v>
                </c:pt>
                <c:pt idx="123301">
                  <c:v>318.09635416666669</c:v>
                </c:pt>
                <c:pt idx="123302">
                  <c:v>318.09895833333331</c:v>
                </c:pt>
                <c:pt idx="123303">
                  <c:v>318.1015625</c:v>
                </c:pt>
                <c:pt idx="123304">
                  <c:v>318.10416666666669</c:v>
                </c:pt>
                <c:pt idx="123305">
                  <c:v>318.10677083333331</c:v>
                </c:pt>
                <c:pt idx="123306">
                  <c:v>318.109375</c:v>
                </c:pt>
                <c:pt idx="123307">
                  <c:v>318.11197916666669</c:v>
                </c:pt>
                <c:pt idx="123308">
                  <c:v>318.11458333333331</c:v>
                </c:pt>
                <c:pt idx="123309">
                  <c:v>318.1171875</c:v>
                </c:pt>
                <c:pt idx="123310">
                  <c:v>318.11979166666669</c:v>
                </c:pt>
                <c:pt idx="123311">
                  <c:v>318.12239583333331</c:v>
                </c:pt>
                <c:pt idx="123312">
                  <c:v>318.125</c:v>
                </c:pt>
                <c:pt idx="123313">
                  <c:v>318.12760416666669</c:v>
                </c:pt>
                <c:pt idx="123314">
                  <c:v>318.13020833333331</c:v>
                </c:pt>
                <c:pt idx="123315">
                  <c:v>318.1328125</c:v>
                </c:pt>
                <c:pt idx="123316">
                  <c:v>318.13541666666669</c:v>
                </c:pt>
                <c:pt idx="123317">
                  <c:v>318.13802083333331</c:v>
                </c:pt>
                <c:pt idx="123318">
                  <c:v>318.140625</c:v>
                </c:pt>
                <c:pt idx="123319">
                  <c:v>318.14322916666669</c:v>
                </c:pt>
                <c:pt idx="123320">
                  <c:v>318.14583333333331</c:v>
                </c:pt>
                <c:pt idx="123321">
                  <c:v>318.1484375</c:v>
                </c:pt>
                <c:pt idx="123322">
                  <c:v>318.15104166666669</c:v>
                </c:pt>
                <c:pt idx="123323">
                  <c:v>318.15364583333331</c:v>
                </c:pt>
                <c:pt idx="123324">
                  <c:v>318.15625</c:v>
                </c:pt>
                <c:pt idx="123325">
                  <c:v>318.15885416666669</c:v>
                </c:pt>
                <c:pt idx="123326">
                  <c:v>318.16145833333331</c:v>
                </c:pt>
                <c:pt idx="123327">
                  <c:v>318.1640625</c:v>
                </c:pt>
                <c:pt idx="123328">
                  <c:v>318.16666666666669</c:v>
                </c:pt>
                <c:pt idx="123329">
                  <c:v>318.16927083333331</c:v>
                </c:pt>
                <c:pt idx="123330">
                  <c:v>318.171875</c:v>
                </c:pt>
                <c:pt idx="123331">
                  <c:v>318.17447916666669</c:v>
                </c:pt>
                <c:pt idx="123332">
                  <c:v>318.17708333333331</c:v>
                </c:pt>
                <c:pt idx="123333">
                  <c:v>318.1796875</c:v>
                </c:pt>
                <c:pt idx="123334">
                  <c:v>318.18229166666669</c:v>
                </c:pt>
                <c:pt idx="123335">
                  <c:v>318.18489583333331</c:v>
                </c:pt>
                <c:pt idx="123336">
                  <c:v>318.1875</c:v>
                </c:pt>
                <c:pt idx="123337">
                  <c:v>318.19010416666669</c:v>
                </c:pt>
                <c:pt idx="123338">
                  <c:v>318.19270833333331</c:v>
                </c:pt>
                <c:pt idx="123339">
                  <c:v>318.1953125</c:v>
                </c:pt>
                <c:pt idx="123340">
                  <c:v>318.19791666666669</c:v>
                </c:pt>
                <c:pt idx="123341">
                  <c:v>318.20052083333331</c:v>
                </c:pt>
                <c:pt idx="123342">
                  <c:v>318.203125</c:v>
                </c:pt>
                <c:pt idx="123343">
                  <c:v>318.20572916666669</c:v>
                </c:pt>
                <c:pt idx="123344">
                  <c:v>318.20833333333331</c:v>
                </c:pt>
                <c:pt idx="123345">
                  <c:v>318.2109375</c:v>
                </c:pt>
                <c:pt idx="123346">
                  <c:v>318.21354166666669</c:v>
                </c:pt>
                <c:pt idx="123347">
                  <c:v>318.21614583333331</c:v>
                </c:pt>
                <c:pt idx="123348">
                  <c:v>318.21875</c:v>
                </c:pt>
                <c:pt idx="123349">
                  <c:v>318.22135416666669</c:v>
                </c:pt>
                <c:pt idx="123350">
                  <c:v>318.22395833333331</c:v>
                </c:pt>
                <c:pt idx="123351">
                  <c:v>318.2265625</c:v>
                </c:pt>
                <c:pt idx="123352">
                  <c:v>318.22916666666669</c:v>
                </c:pt>
                <c:pt idx="123353">
                  <c:v>318.23177083333331</c:v>
                </c:pt>
                <c:pt idx="123354">
                  <c:v>318.234375</c:v>
                </c:pt>
                <c:pt idx="123355">
                  <c:v>318.23697916666669</c:v>
                </c:pt>
                <c:pt idx="123356">
                  <c:v>318.23958333333331</c:v>
                </c:pt>
                <c:pt idx="123357">
                  <c:v>318.2421875</c:v>
                </c:pt>
                <c:pt idx="123358">
                  <c:v>318.24479166666669</c:v>
                </c:pt>
                <c:pt idx="123359">
                  <c:v>318.24739583333331</c:v>
                </c:pt>
                <c:pt idx="123360">
                  <c:v>318.25</c:v>
                </c:pt>
                <c:pt idx="123361">
                  <c:v>318.25260416666669</c:v>
                </c:pt>
                <c:pt idx="123362">
                  <c:v>318.25520833333331</c:v>
                </c:pt>
                <c:pt idx="123363">
                  <c:v>318.2578125</c:v>
                </c:pt>
                <c:pt idx="123364">
                  <c:v>318.26041666666669</c:v>
                </c:pt>
                <c:pt idx="123365">
                  <c:v>318.26302083333331</c:v>
                </c:pt>
                <c:pt idx="123366">
                  <c:v>318.265625</c:v>
                </c:pt>
                <c:pt idx="123367">
                  <c:v>318.26822916666669</c:v>
                </c:pt>
                <c:pt idx="123368">
                  <c:v>318.27083333333331</c:v>
                </c:pt>
                <c:pt idx="123369">
                  <c:v>318.2734375</c:v>
                </c:pt>
                <c:pt idx="123370">
                  <c:v>318.27604166666669</c:v>
                </c:pt>
                <c:pt idx="123371">
                  <c:v>318.27864583333331</c:v>
                </c:pt>
                <c:pt idx="123372">
                  <c:v>318.28125</c:v>
                </c:pt>
                <c:pt idx="123373">
                  <c:v>318.28385416666669</c:v>
                </c:pt>
                <c:pt idx="123374">
                  <c:v>318.28645833333331</c:v>
                </c:pt>
                <c:pt idx="123375">
                  <c:v>318.2890625</c:v>
                </c:pt>
                <c:pt idx="123376">
                  <c:v>318.29166666666669</c:v>
                </c:pt>
                <c:pt idx="123377">
                  <c:v>318.29427083333331</c:v>
                </c:pt>
                <c:pt idx="123378">
                  <c:v>318.296875</c:v>
                </c:pt>
                <c:pt idx="123379">
                  <c:v>318.29947916666669</c:v>
                </c:pt>
                <c:pt idx="123380">
                  <c:v>318.30208333333331</c:v>
                </c:pt>
                <c:pt idx="123381">
                  <c:v>318.3046875</c:v>
                </c:pt>
                <c:pt idx="123382">
                  <c:v>318.30729166666669</c:v>
                </c:pt>
                <c:pt idx="123383">
                  <c:v>318.30989583333331</c:v>
                </c:pt>
                <c:pt idx="123384">
                  <c:v>318.3125</c:v>
                </c:pt>
                <c:pt idx="123385">
                  <c:v>318.31510416666669</c:v>
                </c:pt>
                <c:pt idx="123386">
                  <c:v>318.31770833333331</c:v>
                </c:pt>
                <c:pt idx="123387">
                  <c:v>318.3203125</c:v>
                </c:pt>
                <c:pt idx="123388">
                  <c:v>318.32291666666669</c:v>
                </c:pt>
                <c:pt idx="123389">
                  <c:v>318.32552083333331</c:v>
                </c:pt>
                <c:pt idx="123390">
                  <c:v>318.328125</c:v>
                </c:pt>
                <c:pt idx="123391">
                  <c:v>318.33072916666669</c:v>
                </c:pt>
                <c:pt idx="123392">
                  <c:v>318.33333333333331</c:v>
                </c:pt>
                <c:pt idx="123393">
                  <c:v>318.3359375</c:v>
                </c:pt>
                <c:pt idx="123394">
                  <c:v>318.33854166666669</c:v>
                </c:pt>
                <c:pt idx="123395">
                  <c:v>318.34114583333331</c:v>
                </c:pt>
                <c:pt idx="123396">
                  <c:v>318.34375</c:v>
                </c:pt>
                <c:pt idx="123397">
                  <c:v>318.34635416666669</c:v>
                </c:pt>
                <c:pt idx="123398">
                  <c:v>318.34895833333331</c:v>
                </c:pt>
                <c:pt idx="123399">
                  <c:v>318.3515625</c:v>
                </c:pt>
                <c:pt idx="123400">
                  <c:v>318.35416666666669</c:v>
                </c:pt>
                <c:pt idx="123401">
                  <c:v>318.35677083333331</c:v>
                </c:pt>
                <c:pt idx="123402">
                  <c:v>318.359375</c:v>
                </c:pt>
                <c:pt idx="123403">
                  <c:v>318.36197916666669</c:v>
                </c:pt>
                <c:pt idx="123404">
                  <c:v>318.36458333333331</c:v>
                </c:pt>
                <c:pt idx="123405">
                  <c:v>318.3671875</c:v>
                </c:pt>
                <c:pt idx="123406">
                  <c:v>318.36979166666669</c:v>
                </c:pt>
                <c:pt idx="123407">
                  <c:v>318.37239583333331</c:v>
                </c:pt>
                <c:pt idx="123408">
                  <c:v>318.375</c:v>
                </c:pt>
                <c:pt idx="123409">
                  <c:v>318.37760416666669</c:v>
                </c:pt>
                <c:pt idx="123410">
                  <c:v>318.38020833333331</c:v>
                </c:pt>
                <c:pt idx="123411">
                  <c:v>318.3828125</c:v>
                </c:pt>
                <c:pt idx="123412">
                  <c:v>318.38541666666669</c:v>
                </c:pt>
                <c:pt idx="123413">
                  <c:v>318.38802083333331</c:v>
                </c:pt>
                <c:pt idx="123414">
                  <c:v>318.390625</c:v>
                </c:pt>
                <c:pt idx="123415">
                  <c:v>318.39322916666669</c:v>
                </c:pt>
                <c:pt idx="123416">
                  <c:v>318.39583333333331</c:v>
                </c:pt>
                <c:pt idx="123417">
                  <c:v>318.3984375</c:v>
                </c:pt>
                <c:pt idx="123418">
                  <c:v>318.40104166666669</c:v>
                </c:pt>
                <c:pt idx="123419">
                  <c:v>318.40364583333331</c:v>
                </c:pt>
                <c:pt idx="123420">
                  <c:v>318.40625</c:v>
                </c:pt>
                <c:pt idx="123421">
                  <c:v>318.40885416666669</c:v>
                </c:pt>
                <c:pt idx="123422">
                  <c:v>318.41145833333331</c:v>
                </c:pt>
                <c:pt idx="123423">
                  <c:v>318.4140625</c:v>
                </c:pt>
                <c:pt idx="123424">
                  <c:v>318.41666666666669</c:v>
                </c:pt>
                <c:pt idx="123425">
                  <c:v>318.41927083333331</c:v>
                </c:pt>
                <c:pt idx="123426">
                  <c:v>318.421875</c:v>
                </c:pt>
                <c:pt idx="123427">
                  <c:v>318.42447916666669</c:v>
                </c:pt>
                <c:pt idx="123428">
                  <c:v>318.42708333333331</c:v>
                </c:pt>
                <c:pt idx="123429">
                  <c:v>318.4296875</c:v>
                </c:pt>
                <c:pt idx="123430">
                  <c:v>318.43229166666669</c:v>
                </c:pt>
                <c:pt idx="123431">
                  <c:v>318.43489583333331</c:v>
                </c:pt>
                <c:pt idx="123432">
                  <c:v>318.4375</c:v>
                </c:pt>
                <c:pt idx="123433">
                  <c:v>318.44010416666669</c:v>
                </c:pt>
                <c:pt idx="123434">
                  <c:v>318.44270833333331</c:v>
                </c:pt>
                <c:pt idx="123435">
                  <c:v>318.4453125</c:v>
                </c:pt>
                <c:pt idx="123436">
                  <c:v>318.44791666666669</c:v>
                </c:pt>
                <c:pt idx="123437">
                  <c:v>318.45052083333331</c:v>
                </c:pt>
                <c:pt idx="123438">
                  <c:v>318.453125</c:v>
                </c:pt>
                <c:pt idx="123439">
                  <c:v>318.45572916666669</c:v>
                </c:pt>
                <c:pt idx="123440">
                  <c:v>318.45833333333331</c:v>
                </c:pt>
                <c:pt idx="123441">
                  <c:v>318.4609375</c:v>
                </c:pt>
                <c:pt idx="123442">
                  <c:v>318.46354166666669</c:v>
                </c:pt>
                <c:pt idx="123443">
                  <c:v>318.46614583333331</c:v>
                </c:pt>
                <c:pt idx="123444">
                  <c:v>318.46875</c:v>
                </c:pt>
                <c:pt idx="123445">
                  <c:v>318.47135416666669</c:v>
                </c:pt>
                <c:pt idx="123446">
                  <c:v>318.47395833333331</c:v>
                </c:pt>
                <c:pt idx="123447">
                  <c:v>318.4765625</c:v>
                </c:pt>
                <c:pt idx="123448">
                  <c:v>318.47916666666669</c:v>
                </c:pt>
                <c:pt idx="123449">
                  <c:v>318.48177083333331</c:v>
                </c:pt>
                <c:pt idx="123450">
                  <c:v>318.484375</c:v>
                </c:pt>
                <c:pt idx="123451">
                  <c:v>318.48697916666669</c:v>
                </c:pt>
                <c:pt idx="123452">
                  <c:v>318.48958333333331</c:v>
                </c:pt>
                <c:pt idx="123453">
                  <c:v>318.4921875</c:v>
                </c:pt>
                <c:pt idx="123454">
                  <c:v>318.49479166666669</c:v>
                </c:pt>
                <c:pt idx="123455">
                  <c:v>318.49739583333331</c:v>
                </c:pt>
                <c:pt idx="123456">
                  <c:v>318.5</c:v>
                </c:pt>
                <c:pt idx="123457">
                  <c:v>318.50260416666669</c:v>
                </c:pt>
                <c:pt idx="123458">
                  <c:v>318.50520833333331</c:v>
                </c:pt>
                <c:pt idx="123459">
                  <c:v>318.5078125</c:v>
                </c:pt>
                <c:pt idx="123460">
                  <c:v>318.51041666666669</c:v>
                </c:pt>
                <c:pt idx="123461">
                  <c:v>318.51302083333331</c:v>
                </c:pt>
                <c:pt idx="123462">
                  <c:v>318.515625</c:v>
                </c:pt>
                <c:pt idx="123463">
                  <c:v>318.51822916666669</c:v>
                </c:pt>
                <c:pt idx="123464">
                  <c:v>318.52083333333331</c:v>
                </c:pt>
                <c:pt idx="123465">
                  <c:v>318.5234375</c:v>
                </c:pt>
                <c:pt idx="123466">
                  <c:v>318.52604166666669</c:v>
                </c:pt>
                <c:pt idx="123467">
                  <c:v>318.52864583333331</c:v>
                </c:pt>
                <c:pt idx="123468">
                  <c:v>318.53125</c:v>
                </c:pt>
                <c:pt idx="123469">
                  <c:v>318.53385416666669</c:v>
                </c:pt>
                <c:pt idx="123470">
                  <c:v>318.53645833333331</c:v>
                </c:pt>
                <c:pt idx="123471">
                  <c:v>318.5390625</c:v>
                </c:pt>
                <c:pt idx="123472">
                  <c:v>318.54166666666669</c:v>
                </c:pt>
                <c:pt idx="123473">
                  <c:v>318.54427083333331</c:v>
                </c:pt>
                <c:pt idx="123474">
                  <c:v>318.546875</c:v>
                </c:pt>
                <c:pt idx="123475">
                  <c:v>318.54947916666669</c:v>
                </c:pt>
                <c:pt idx="123476">
                  <c:v>318.55208333333331</c:v>
                </c:pt>
                <c:pt idx="123477">
                  <c:v>318.5546875</c:v>
                </c:pt>
                <c:pt idx="123478">
                  <c:v>318.55729166666669</c:v>
                </c:pt>
                <c:pt idx="123479">
                  <c:v>318.55989583333331</c:v>
                </c:pt>
                <c:pt idx="123480">
                  <c:v>318.5625</c:v>
                </c:pt>
                <c:pt idx="123481">
                  <c:v>318.56510416666669</c:v>
                </c:pt>
                <c:pt idx="123482">
                  <c:v>318.56770833333331</c:v>
                </c:pt>
                <c:pt idx="123483">
                  <c:v>318.5703125</c:v>
                </c:pt>
                <c:pt idx="123484">
                  <c:v>318.57291666666669</c:v>
                </c:pt>
                <c:pt idx="123485">
                  <c:v>318.57552083333331</c:v>
                </c:pt>
                <c:pt idx="123486">
                  <c:v>318.578125</c:v>
                </c:pt>
                <c:pt idx="123487">
                  <c:v>318.58072916666669</c:v>
                </c:pt>
                <c:pt idx="123488">
                  <c:v>318.58333333333331</c:v>
                </c:pt>
                <c:pt idx="123489">
                  <c:v>318.5859375</c:v>
                </c:pt>
                <c:pt idx="123490">
                  <c:v>318.58854166666669</c:v>
                </c:pt>
                <c:pt idx="123491">
                  <c:v>318.59114583333331</c:v>
                </c:pt>
                <c:pt idx="123492">
                  <c:v>318.59375</c:v>
                </c:pt>
                <c:pt idx="123493">
                  <c:v>318.59635416666669</c:v>
                </c:pt>
                <c:pt idx="123494">
                  <c:v>318.59895833333331</c:v>
                </c:pt>
                <c:pt idx="123495">
                  <c:v>318.6015625</c:v>
                </c:pt>
                <c:pt idx="123496">
                  <c:v>318.60416666666669</c:v>
                </c:pt>
                <c:pt idx="123497">
                  <c:v>318.60677083333331</c:v>
                </c:pt>
                <c:pt idx="123498">
                  <c:v>318.609375</c:v>
                </c:pt>
                <c:pt idx="123499">
                  <c:v>318.61197916666669</c:v>
                </c:pt>
                <c:pt idx="123500">
                  <c:v>318.61458333333331</c:v>
                </c:pt>
                <c:pt idx="123501">
                  <c:v>318.6171875</c:v>
                </c:pt>
                <c:pt idx="123502">
                  <c:v>318.61979166666669</c:v>
                </c:pt>
                <c:pt idx="123503">
                  <c:v>318.62239583333331</c:v>
                </c:pt>
                <c:pt idx="123504">
                  <c:v>318.625</c:v>
                </c:pt>
                <c:pt idx="123505">
                  <c:v>318.62760416666669</c:v>
                </c:pt>
                <c:pt idx="123506">
                  <c:v>318.63020833333331</c:v>
                </c:pt>
                <c:pt idx="123507">
                  <c:v>318.6328125</c:v>
                </c:pt>
                <c:pt idx="123508">
                  <c:v>318.63541666666669</c:v>
                </c:pt>
                <c:pt idx="123509">
                  <c:v>318.63802083333331</c:v>
                </c:pt>
                <c:pt idx="123510">
                  <c:v>318.640625</c:v>
                </c:pt>
                <c:pt idx="123511">
                  <c:v>318.64322916666669</c:v>
                </c:pt>
                <c:pt idx="123512">
                  <c:v>318.64583333333331</c:v>
                </c:pt>
                <c:pt idx="123513">
                  <c:v>318.6484375</c:v>
                </c:pt>
                <c:pt idx="123514">
                  <c:v>318.65104166666669</c:v>
                </c:pt>
                <c:pt idx="123515">
                  <c:v>318.65364583333331</c:v>
                </c:pt>
                <c:pt idx="123516">
                  <c:v>318.65625</c:v>
                </c:pt>
                <c:pt idx="123517">
                  <c:v>318.65885416666669</c:v>
                </c:pt>
                <c:pt idx="123518">
                  <c:v>318.66145833333331</c:v>
                </c:pt>
                <c:pt idx="123519">
                  <c:v>318.6640625</c:v>
                </c:pt>
                <c:pt idx="123520">
                  <c:v>318.66666666666669</c:v>
                </c:pt>
                <c:pt idx="123521">
                  <c:v>318.66927083333331</c:v>
                </c:pt>
                <c:pt idx="123522">
                  <c:v>318.671875</c:v>
                </c:pt>
                <c:pt idx="123523">
                  <c:v>318.67447916666669</c:v>
                </c:pt>
                <c:pt idx="123524">
                  <c:v>318.67708333333331</c:v>
                </c:pt>
                <c:pt idx="123525">
                  <c:v>318.6796875</c:v>
                </c:pt>
                <c:pt idx="123526">
                  <c:v>318.68229166666669</c:v>
                </c:pt>
                <c:pt idx="123527">
                  <c:v>318.68489583333331</c:v>
                </c:pt>
                <c:pt idx="123528">
                  <c:v>318.6875</c:v>
                </c:pt>
                <c:pt idx="123529">
                  <c:v>318.69010416666669</c:v>
                </c:pt>
                <c:pt idx="123530">
                  <c:v>318.69270833333331</c:v>
                </c:pt>
                <c:pt idx="123531">
                  <c:v>318.6953125</c:v>
                </c:pt>
                <c:pt idx="123532">
                  <c:v>318.69791666666669</c:v>
                </c:pt>
                <c:pt idx="123533">
                  <c:v>318.70052083333331</c:v>
                </c:pt>
                <c:pt idx="123534">
                  <c:v>318.703125</c:v>
                </c:pt>
                <c:pt idx="123535">
                  <c:v>318.70572916666669</c:v>
                </c:pt>
                <c:pt idx="123536">
                  <c:v>318.70833333333331</c:v>
                </c:pt>
                <c:pt idx="123537">
                  <c:v>318.7109375</c:v>
                </c:pt>
                <c:pt idx="123538">
                  <c:v>318.71354166666669</c:v>
                </c:pt>
                <c:pt idx="123539">
                  <c:v>318.71614583333331</c:v>
                </c:pt>
                <c:pt idx="123540">
                  <c:v>318.71875</c:v>
                </c:pt>
                <c:pt idx="123541">
                  <c:v>318.72135416666669</c:v>
                </c:pt>
                <c:pt idx="123542">
                  <c:v>318.72395833333331</c:v>
                </c:pt>
                <c:pt idx="123543">
                  <c:v>318.7265625</c:v>
                </c:pt>
                <c:pt idx="123544">
                  <c:v>318.72916666666669</c:v>
                </c:pt>
                <c:pt idx="123545">
                  <c:v>318.73177083333331</c:v>
                </c:pt>
                <c:pt idx="123546">
                  <c:v>318.734375</c:v>
                </c:pt>
                <c:pt idx="123547">
                  <c:v>318.73697916666669</c:v>
                </c:pt>
                <c:pt idx="123548">
                  <c:v>318.73958333333331</c:v>
                </c:pt>
                <c:pt idx="123549">
                  <c:v>318.7421875</c:v>
                </c:pt>
                <c:pt idx="123550">
                  <c:v>318.74479166666669</c:v>
                </c:pt>
                <c:pt idx="123551">
                  <c:v>318.74739583333331</c:v>
                </c:pt>
                <c:pt idx="123552">
                  <c:v>318.75</c:v>
                </c:pt>
                <c:pt idx="123553">
                  <c:v>318.75260416666669</c:v>
                </c:pt>
                <c:pt idx="123554">
                  <c:v>318.75520833333331</c:v>
                </c:pt>
                <c:pt idx="123555">
                  <c:v>318.7578125</c:v>
                </c:pt>
                <c:pt idx="123556">
                  <c:v>318.76041666666669</c:v>
                </c:pt>
                <c:pt idx="123557">
                  <c:v>318.76302083333331</c:v>
                </c:pt>
                <c:pt idx="123558">
                  <c:v>318.765625</c:v>
                </c:pt>
                <c:pt idx="123559">
                  <c:v>318.76822916666669</c:v>
                </c:pt>
                <c:pt idx="123560">
                  <c:v>318.77083333333331</c:v>
                </c:pt>
                <c:pt idx="123561">
                  <c:v>318.7734375</c:v>
                </c:pt>
                <c:pt idx="123562">
                  <c:v>318.77604166666669</c:v>
                </c:pt>
                <c:pt idx="123563">
                  <c:v>318.77864583333331</c:v>
                </c:pt>
                <c:pt idx="123564">
                  <c:v>318.78125</c:v>
                </c:pt>
                <c:pt idx="123565">
                  <c:v>318.78385416666669</c:v>
                </c:pt>
                <c:pt idx="123566">
                  <c:v>318.78645833333331</c:v>
                </c:pt>
                <c:pt idx="123567">
                  <c:v>318.7890625</c:v>
                </c:pt>
                <c:pt idx="123568">
                  <c:v>318.79166666666669</c:v>
                </c:pt>
                <c:pt idx="123569">
                  <c:v>318.79427083333331</c:v>
                </c:pt>
                <c:pt idx="123570">
                  <c:v>318.796875</c:v>
                </c:pt>
                <c:pt idx="123571">
                  <c:v>318.79947916666669</c:v>
                </c:pt>
                <c:pt idx="123572">
                  <c:v>318.80208333333331</c:v>
                </c:pt>
                <c:pt idx="123573">
                  <c:v>318.8046875</c:v>
                </c:pt>
                <c:pt idx="123574">
                  <c:v>318.80729166666669</c:v>
                </c:pt>
                <c:pt idx="123575">
                  <c:v>318.80989583333331</c:v>
                </c:pt>
                <c:pt idx="123576">
                  <c:v>318.8125</c:v>
                </c:pt>
                <c:pt idx="123577">
                  <c:v>318.81510416666669</c:v>
                </c:pt>
                <c:pt idx="123578">
                  <c:v>318.81770833333331</c:v>
                </c:pt>
                <c:pt idx="123579">
                  <c:v>318.8203125</c:v>
                </c:pt>
                <c:pt idx="123580">
                  <c:v>318.82291666666669</c:v>
                </c:pt>
                <c:pt idx="123581">
                  <c:v>318.82552083333331</c:v>
                </c:pt>
                <c:pt idx="123582">
                  <c:v>318.828125</c:v>
                </c:pt>
                <c:pt idx="123583">
                  <c:v>318.83072916666669</c:v>
                </c:pt>
                <c:pt idx="123584">
                  <c:v>318.83333333333331</c:v>
                </c:pt>
                <c:pt idx="123585">
                  <c:v>318.8359375</c:v>
                </c:pt>
                <c:pt idx="123586">
                  <c:v>318.83854166666669</c:v>
                </c:pt>
                <c:pt idx="123587">
                  <c:v>318.84114583333331</c:v>
                </c:pt>
                <c:pt idx="123588">
                  <c:v>318.84375</c:v>
                </c:pt>
                <c:pt idx="123589">
                  <c:v>318.84635416666669</c:v>
                </c:pt>
                <c:pt idx="123590">
                  <c:v>318.84895833333331</c:v>
                </c:pt>
                <c:pt idx="123591">
                  <c:v>318.8515625</c:v>
                </c:pt>
                <c:pt idx="123592">
                  <c:v>318.85416666666669</c:v>
                </c:pt>
                <c:pt idx="123593">
                  <c:v>318.85677083333331</c:v>
                </c:pt>
                <c:pt idx="123594">
                  <c:v>318.859375</c:v>
                </c:pt>
                <c:pt idx="123595">
                  <c:v>318.86197916666669</c:v>
                </c:pt>
                <c:pt idx="123596">
                  <c:v>318.86458333333331</c:v>
                </c:pt>
                <c:pt idx="123597">
                  <c:v>318.8671875</c:v>
                </c:pt>
                <c:pt idx="123598">
                  <c:v>318.86979166666669</c:v>
                </c:pt>
                <c:pt idx="123599">
                  <c:v>318.87239583333331</c:v>
                </c:pt>
                <c:pt idx="123600">
                  <c:v>318.875</c:v>
                </c:pt>
                <c:pt idx="123601">
                  <c:v>318.87760416666669</c:v>
                </c:pt>
                <c:pt idx="123602">
                  <c:v>318.88020833333331</c:v>
                </c:pt>
                <c:pt idx="123603">
                  <c:v>318.8828125</c:v>
                </c:pt>
                <c:pt idx="123604">
                  <c:v>318.88541666666669</c:v>
                </c:pt>
                <c:pt idx="123605">
                  <c:v>318.88802083333331</c:v>
                </c:pt>
                <c:pt idx="123606">
                  <c:v>318.890625</c:v>
                </c:pt>
                <c:pt idx="123607">
                  <c:v>318.89322916666669</c:v>
                </c:pt>
                <c:pt idx="123608">
                  <c:v>318.89583333333331</c:v>
                </c:pt>
                <c:pt idx="123609">
                  <c:v>318.8984375</c:v>
                </c:pt>
                <c:pt idx="123610">
                  <c:v>318.90104166666669</c:v>
                </c:pt>
                <c:pt idx="123611">
                  <c:v>318.90364583333331</c:v>
                </c:pt>
                <c:pt idx="123612">
                  <c:v>318.90625</c:v>
                </c:pt>
                <c:pt idx="123613">
                  <c:v>318.90885416666669</c:v>
                </c:pt>
                <c:pt idx="123614">
                  <c:v>318.91145833333331</c:v>
                </c:pt>
                <c:pt idx="123615">
                  <c:v>318.9140625</c:v>
                </c:pt>
                <c:pt idx="123616">
                  <c:v>318.91666666666669</c:v>
                </c:pt>
                <c:pt idx="123617">
                  <c:v>318.91927083333331</c:v>
                </c:pt>
                <c:pt idx="123618">
                  <c:v>318.921875</c:v>
                </c:pt>
                <c:pt idx="123619">
                  <c:v>318.92447916666669</c:v>
                </c:pt>
                <c:pt idx="123620">
                  <c:v>318.92708333333331</c:v>
                </c:pt>
                <c:pt idx="123621">
                  <c:v>318.9296875</c:v>
                </c:pt>
                <c:pt idx="123622">
                  <c:v>318.93229166666669</c:v>
                </c:pt>
                <c:pt idx="123623">
                  <c:v>318.93489583333331</c:v>
                </c:pt>
                <c:pt idx="123624">
                  <c:v>318.9375</c:v>
                </c:pt>
                <c:pt idx="123625">
                  <c:v>318.94010416666669</c:v>
                </c:pt>
                <c:pt idx="123626">
                  <c:v>318.94270833333331</c:v>
                </c:pt>
                <c:pt idx="123627">
                  <c:v>318.9453125</c:v>
                </c:pt>
                <c:pt idx="123628">
                  <c:v>318.94791666666669</c:v>
                </c:pt>
                <c:pt idx="123629">
                  <c:v>318.95052083333331</c:v>
                </c:pt>
                <c:pt idx="123630">
                  <c:v>318.953125</c:v>
                </c:pt>
                <c:pt idx="123631">
                  <c:v>318.95572916666669</c:v>
                </c:pt>
                <c:pt idx="123632">
                  <c:v>318.95833333333331</c:v>
                </c:pt>
                <c:pt idx="123633">
                  <c:v>318.9609375</c:v>
                </c:pt>
                <c:pt idx="123634">
                  <c:v>318.96354166666669</c:v>
                </c:pt>
                <c:pt idx="123635">
                  <c:v>318.96614583333331</c:v>
                </c:pt>
                <c:pt idx="123636">
                  <c:v>318.96875</c:v>
                </c:pt>
                <c:pt idx="123637">
                  <c:v>318.97135416666669</c:v>
                </c:pt>
                <c:pt idx="123638">
                  <c:v>318.97395833333331</c:v>
                </c:pt>
                <c:pt idx="123639">
                  <c:v>318.9765625</c:v>
                </c:pt>
                <c:pt idx="123640">
                  <c:v>318.97916666666669</c:v>
                </c:pt>
                <c:pt idx="123641">
                  <c:v>318.98177083333331</c:v>
                </c:pt>
                <c:pt idx="123642">
                  <c:v>318.984375</c:v>
                </c:pt>
                <c:pt idx="123643">
                  <c:v>318.98697916666669</c:v>
                </c:pt>
                <c:pt idx="123644">
                  <c:v>318.98958333333331</c:v>
                </c:pt>
                <c:pt idx="123645">
                  <c:v>318.9921875</c:v>
                </c:pt>
                <c:pt idx="123646">
                  <c:v>318.99479166666669</c:v>
                </c:pt>
                <c:pt idx="123647">
                  <c:v>318.99739583333331</c:v>
                </c:pt>
                <c:pt idx="123648">
                  <c:v>319</c:v>
                </c:pt>
                <c:pt idx="123649">
                  <c:v>319.00260416666669</c:v>
                </c:pt>
                <c:pt idx="123650">
                  <c:v>319.00520833333331</c:v>
                </c:pt>
                <c:pt idx="123651">
                  <c:v>319.0078125</c:v>
                </c:pt>
                <c:pt idx="123652">
                  <c:v>319.01041666666669</c:v>
                </c:pt>
                <c:pt idx="123653">
                  <c:v>319.01302083333331</c:v>
                </c:pt>
                <c:pt idx="123654">
                  <c:v>319.015625</c:v>
                </c:pt>
                <c:pt idx="123655">
                  <c:v>319.01822916666669</c:v>
                </c:pt>
                <c:pt idx="123656">
                  <c:v>319.02083333333331</c:v>
                </c:pt>
                <c:pt idx="123657">
                  <c:v>319.0234375</c:v>
                </c:pt>
                <c:pt idx="123658">
                  <c:v>319.02604166666669</c:v>
                </c:pt>
                <c:pt idx="123659">
                  <c:v>319.02864583333331</c:v>
                </c:pt>
                <c:pt idx="123660">
                  <c:v>319.03125</c:v>
                </c:pt>
                <c:pt idx="123661">
                  <c:v>319.03385416666669</c:v>
                </c:pt>
                <c:pt idx="123662">
                  <c:v>319.03645833333331</c:v>
                </c:pt>
                <c:pt idx="123663">
                  <c:v>319.0390625</c:v>
                </c:pt>
                <c:pt idx="123664">
                  <c:v>319.04166666666669</c:v>
                </c:pt>
                <c:pt idx="123665">
                  <c:v>319.04427083333331</c:v>
                </c:pt>
                <c:pt idx="123666">
                  <c:v>319.046875</c:v>
                </c:pt>
                <c:pt idx="123667">
                  <c:v>319.04947916666669</c:v>
                </c:pt>
                <c:pt idx="123668">
                  <c:v>319.05208333333331</c:v>
                </c:pt>
                <c:pt idx="123669">
                  <c:v>319.0546875</c:v>
                </c:pt>
                <c:pt idx="123670">
                  <c:v>319.05729166666669</c:v>
                </c:pt>
                <c:pt idx="123671">
                  <c:v>319.05989583333331</c:v>
                </c:pt>
                <c:pt idx="123672">
                  <c:v>319.0625</c:v>
                </c:pt>
                <c:pt idx="123673">
                  <c:v>319.06510416666669</c:v>
                </c:pt>
                <c:pt idx="123674">
                  <c:v>319.06770833333331</c:v>
                </c:pt>
                <c:pt idx="123675">
                  <c:v>319.0703125</c:v>
                </c:pt>
                <c:pt idx="123676">
                  <c:v>319.07291666666669</c:v>
                </c:pt>
                <c:pt idx="123677">
                  <c:v>319.07552083333331</c:v>
                </c:pt>
                <c:pt idx="123678">
                  <c:v>319.078125</c:v>
                </c:pt>
                <c:pt idx="123679">
                  <c:v>319.08072916666669</c:v>
                </c:pt>
                <c:pt idx="123680">
                  <c:v>319.08333333333331</c:v>
                </c:pt>
                <c:pt idx="123681">
                  <c:v>319.0859375</c:v>
                </c:pt>
                <c:pt idx="123682">
                  <c:v>319.08854166666669</c:v>
                </c:pt>
                <c:pt idx="123683">
                  <c:v>319.09114583333331</c:v>
                </c:pt>
                <c:pt idx="123684">
                  <c:v>319.09375</c:v>
                </c:pt>
                <c:pt idx="123685">
                  <c:v>319.09635416666669</c:v>
                </c:pt>
                <c:pt idx="123686">
                  <c:v>319.09895833333331</c:v>
                </c:pt>
                <c:pt idx="123687">
                  <c:v>319.1015625</c:v>
                </c:pt>
                <c:pt idx="123688">
                  <c:v>319.10416666666669</c:v>
                </c:pt>
                <c:pt idx="123689">
                  <c:v>319.10677083333331</c:v>
                </c:pt>
                <c:pt idx="123690">
                  <c:v>319.109375</c:v>
                </c:pt>
                <c:pt idx="123691">
                  <c:v>319.11197916666669</c:v>
                </c:pt>
                <c:pt idx="123692">
                  <c:v>319.11458333333331</c:v>
                </c:pt>
                <c:pt idx="123693">
                  <c:v>319.1171875</c:v>
                </c:pt>
                <c:pt idx="123694">
                  <c:v>319.11979166666669</c:v>
                </c:pt>
                <c:pt idx="123695">
                  <c:v>319.12239583333331</c:v>
                </c:pt>
                <c:pt idx="123696">
                  <c:v>319.125</c:v>
                </c:pt>
                <c:pt idx="123697">
                  <c:v>319.12760416666669</c:v>
                </c:pt>
                <c:pt idx="123698">
                  <c:v>319.13020833333331</c:v>
                </c:pt>
                <c:pt idx="123699">
                  <c:v>319.1328125</c:v>
                </c:pt>
                <c:pt idx="123700">
                  <c:v>319.13541666666669</c:v>
                </c:pt>
                <c:pt idx="123701">
                  <c:v>319.13802083333331</c:v>
                </c:pt>
                <c:pt idx="123702">
                  <c:v>319.140625</c:v>
                </c:pt>
                <c:pt idx="123703">
                  <c:v>319.14322916666669</c:v>
                </c:pt>
                <c:pt idx="123704">
                  <c:v>319.14583333333331</c:v>
                </c:pt>
                <c:pt idx="123705">
                  <c:v>319.1484375</c:v>
                </c:pt>
                <c:pt idx="123706">
                  <c:v>319.15104166666669</c:v>
                </c:pt>
                <c:pt idx="123707">
                  <c:v>319.15364583333331</c:v>
                </c:pt>
                <c:pt idx="123708">
                  <c:v>319.15625</c:v>
                </c:pt>
                <c:pt idx="123709">
                  <c:v>319.15885416666669</c:v>
                </c:pt>
                <c:pt idx="123710">
                  <c:v>319.16145833333331</c:v>
                </c:pt>
                <c:pt idx="123711">
                  <c:v>319.1640625</c:v>
                </c:pt>
                <c:pt idx="123712">
                  <c:v>319.16666666666669</c:v>
                </c:pt>
                <c:pt idx="123713">
                  <c:v>319.16927083333331</c:v>
                </c:pt>
                <c:pt idx="123714">
                  <c:v>319.171875</c:v>
                </c:pt>
                <c:pt idx="123715">
                  <c:v>319.17447916666669</c:v>
                </c:pt>
                <c:pt idx="123716">
                  <c:v>319.17708333333331</c:v>
                </c:pt>
                <c:pt idx="123717">
                  <c:v>319.1796875</c:v>
                </c:pt>
                <c:pt idx="123718">
                  <c:v>319.18229166666669</c:v>
                </c:pt>
                <c:pt idx="123719">
                  <c:v>319.18489583333331</c:v>
                </c:pt>
                <c:pt idx="123720">
                  <c:v>319.1875</c:v>
                </c:pt>
                <c:pt idx="123721">
                  <c:v>319.19010416666669</c:v>
                </c:pt>
                <c:pt idx="123722">
                  <c:v>319.19270833333331</c:v>
                </c:pt>
                <c:pt idx="123723">
                  <c:v>319.1953125</c:v>
                </c:pt>
                <c:pt idx="123724">
                  <c:v>319.19791666666669</c:v>
                </c:pt>
                <c:pt idx="123725">
                  <c:v>319.20052083333331</c:v>
                </c:pt>
                <c:pt idx="123726">
                  <c:v>319.203125</c:v>
                </c:pt>
                <c:pt idx="123727">
                  <c:v>319.20572916666669</c:v>
                </c:pt>
                <c:pt idx="123728">
                  <c:v>319.20833333333331</c:v>
                </c:pt>
                <c:pt idx="123729">
                  <c:v>319.2109375</c:v>
                </c:pt>
                <c:pt idx="123730">
                  <c:v>319.21354166666669</c:v>
                </c:pt>
                <c:pt idx="123731">
                  <c:v>319.21614583333331</c:v>
                </c:pt>
                <c:pt idx="123732">
                  <c:v>319.21875</c:v>
                </c:pt>
                <c:pt idx="123733">
                  <c:v>319.22135416666669</c:v>
                </c:pt>
                <c:pt idx="123734">
                  <c:v>319.22395833333331</c:v>
                </c:pt>
                <c:pt idx="123735">
                  <c:v>319.2265625</c:v>
                </c:pt>
                <c:pt idx="123736">
                  <c:v>319.22916666666669</c:v>
                </c:pt>
                <c:pt idx="123737">
                  <c:v>319.23177083333331</c:v>
                </c:pt>
                <c:pt idx="123738">
                  <c:v>319.234375</c:v>
                </c:pt>
                <c:pt idx="123739">
                  <c:v>319.23697916666669</c:v>
                </c:pt>
                <c:pt idx="123740">
                  <c:v>319.23958333333331</c:v>
                </c:pt>
                <c:pt idx="123741">
                  <c:v>319.2421875</c:v>
                </c:pt>
                <c:pt idx="123742">
                  <c:v>319.24479166666669</c:v>
                </c:pt>
                <c:pt idx="123743">
                  <c:v>319.24739583333331</c:v>
                </c:pt>
                <c:pt idx="123744">
                  <c:v>319.25</c:v>
                </c:pt>
                <c:pt idx="123745">
                  <c:v>319.25260416666669</c:v>
                </c:pt>
                <c:pt idx="123746">
                  <c:v>319.25520833333331</c:v>
                </c:pt>
                <c:pt idx="123747">
                  <c:v>319.2578125</c:v>
                </c:pt>
                <c:pt idx="123748">
                  <c:v>319.26041666666669</c:v>
                </c:pt>
                <c:pt idx="123749">
                  <c:v>319.26302083333331</c:v>
                </c:pt>
                <c:pt idx="123750">
                  <c:v>319.265625</c:v>
                </c:pt>
                <c:pt idx="123751">
                  <c:v>319.26822916666669</c:v>
                </c:pt>
                <c:pt idx="123752">
                  <c:v>319.27083333333331</c:v>
                </c:pt>
                <c:pt idx="123753">
                  <c:v>319.2734375</c:v>
                </c:pt>
                <c:pt idx="123754">
                  <c:v>319.27604166666669</c:v>
                </c:pt>
                <c:pt idx="123755">
                  <c:v>319.27864583333331</c:v>
                </c:pt>
                <c:pt idx="123756">
                  <c:v>319.28125</c:v>
                </c:pt>
                <c:pt idx="123757">
                  <c:v>319.28385416666669</c:v>
                </c:pt>
                <c:pt idx="123758">
                  <c:v>319.28645833333331</c:v>
                </c:pt>
                <c:pt idx="123759">
                  <c:v>319.2890625</c:v>
                </c:pt>
                <c:pt idx="123760">
                  <c:v>319.29166666666669</c:v>
                </c:pt>
                <c:pt idx="123761">
                  <c:v>319.29427083333331</c:v>
                </c:pt>
                <c:pt idx="123762">
                  <c:v>319.296875</c:v>
                </c:pt>
                <c:pt idx="123763">
                  <c:v>319.29947916666669</c:v>
                </c:pt>
                <c:pt idx="123764">
                  <c:v>319.30208333333331</c:v>
                </c:pt>
                <c:pt idx="123765">
                  <c:v>319.3046875</c:v>
                </c:pt>
                <c:pt idx="123766">
                  <c:v>319.30729166666669</c:v>
                </c:pt>
                <c:pt idx="123767">
                  <c:v>319.30989583333331</c:v>
                </c:pt>
                <c:pt idx="123768">
                  <c:v>319.3125</c:v>
                </c:pt>
                <c:pt idx="123769">
                  <c:v>319.31510416666669</c:v>
                </c:pt>
                <c:pt idx="123770">
                  <c:v>319.31770833333331</c:v>
                </c:pt>
                <c:pt idx="123771">
                  <c:v>319.3203125</c:v>
                </c:pt>
                <c:pt idx="123772">
                  <c:v>319.32291666666669</c:v>
                </c:pt>
                <c:pt idx="123773">
                  <c:v>319.32552083333331</c:v>
                </c:pt>
                <c:pt idx="123774">
                  <c:v>319.328125</c:v>
                </c:pt>
                <c:pt idx="123775">
                  <c:v>319.33072916666669</c:v>
                </c:pt>
                <c:pt idx="123776">
                  <c:v>319.33333333333331</c:v>
                </c:pt>
                <c:pt idx="123777">
                  <c:v>319.3359375</c:v>
                </c:pt>
                <c:pt idx="123778">
                  <c:v>319.33854166666669</c:v>
                </c:pt>
                <c:pt idx="123779">
                  <c:v>319.34114583333331</c:v>
                </c:pt>
                <c:pt idx="123780">
                  <c:v>319.34375</c:v>
                </c:pt>
                <c:pt idx="123781">
                  <c:v>319.34635416666669</c:v>
                </c:pt>
                <c:pt idx="123782">
                  <c:v>319.34895833333331</c:v>
                </c:pt>
                <c:pt idx="123783">
                  <c:v>319.3515625</c:v>
                </c:pt>
                <c:pt idx="123784">
                  <c:v>319.35416666666669</c:v>
                </c:pt>
                <c:pt idx="123785">
                  <c:v>319.35677083333331</c:v>
                </c:pt>
                <c:pt idx="123786">
                  <c:v>319.359375</c:v>
                </c:pt>
                <c:pt idx="123787">
                  <c:v>319.36197916666669</c:v>
                </c:pt>
                <c:pt idx="123788">
                  <c:v>319.36458333333331</c:v>
                </c:pt>
                <c:pt idx="123789">
                  <c:v>319.3671875</c:v>
                </c:pt>
                <c:pt idx="123790">
                  <c:v>319.36979166666669</c:v>
                </c:pt>
                <c:pt idx="123791">
                  <c:v>319.37239583333331</c:v>
                </c:pt>
                <c:pt idx="123792">
                  <c:v>319.375</c:v>
                </c:pt>
                <c:pt idx="123793">
                  <c:v>319.37760416666669</c:v>
                </c:pt>
                <c:pt idx="123794">
                  <c:v>319.38020833333331</c:v>
                </c:pt>
                <c:pt idx="123795">
                  <c:v>319.3828125</c:v>
                </c:pt>
                <c:pt idx="123796">
                  <c:v>319.38541666666669</c:v>
                </c:pt>
                <c:pt idx="123797">
                  <c:v>319.38802083333331</c:v>
                </c:pt>
                <c:pt idx="123798">
                  <c:v>319.390625</c:v>
                </c:pt>
                <c:pt idx="123799">
                  <c:v>319.39322916666669</c:v>
                </c:pt>
                <c:pt idx="123800">
                  <c:v>319.39583333333331</c:v>
                </c:pt>
                <c:pt idx="123801">
                  <c:v>319.3984375</c:v>
                </c:pt>
                <c:pt idx="123802">
                  <c:v>319.40104166666669</c:v>
                </c:pt>
                <c:pt idx="123803">
                  <c:v>319.40364583333331</c:v>
                </c:pt>
                <c:pt idx="123804">
                  <c:v>319.40625</c:v>
                </c:pt>
                <c:pt idx="123805">
                  <c:v>319.40885416666669</c:v>
                </c:pt>
                <c:pt idx="123806">
                  <c:v>319.41145833333331</c:v>
                </c:pt>
                <c:pt idx="123807">
                  <c:v>319.4140625</c:v>
                </c:pt>
                <c:pt idx="123808">
                  <c:v>319.41666666666669</c:v>
                </c:pt>
                <c:pt idx="123809">
                  <c:v>319.41927083333331</c:v>
                </c:pt>
                <c:pt idx="123810">
                  <c:v>319.421875</c:v>
                </c:pt>
                <c:pt idx="123811">
                  <c:v>319.42447916666669</c:v>
                </c:pt>
                <c:pt idx="123812">
                  <c:v>319.42708333333331</c:v>
                </c:pt>
                <c:pt idx="123813">
                  <c:v>319.4296875</c:v>
                </c:pt>
                <c:pt idx="123814">
                  <c:v>319.43229166666669</c:v>
                </c:pt>
                <c:pt idx="123815">
                  <c:v>319.43489583333331</c:v>
                </c:pt>
                <c:pt idx="123816">
                  <c:v>319.4375</c:v>
                </c:pt>
                <c:pt idx="123817">
                  <c:v>319.44010416666669</c:v>
                </c:pt>
                <c:pt idx="123818">
                  <c:v>319.44270833333331</c:v>
                </c:pt>
                <c:pt idx="123819">
                  <c:v>319.4453125</c:v>
                </c:pt>
                <c:pt idx="123820">
                  <c:v>319.44791666666669</c:v>
                </c:pt>
                <c:pt idx="123821">
                  <c:v>319.45052083333331</c:v>
                </c:pt>
                <c:pt idx="123822">
                  <c:v>319.453125</c:v>
                </c:pt>
                <c:pt idx="123823">
                  <c:v>319.45572916666669</c:v>
                </c:pt>
                <c:pt idx="123824">
                  <c:v>319.45833333333331</c:v>
                </c:pt>
                <c:pt idx="123825">
                  <c:v>319.4609375</c:v>
                </c:pt>
                <c:pt idx="123826">
                  <c:v>319.46354166666669</c:v>
                </c:pt>
                <c:pt idx="123827">
                  <c:v>319.46614583333331</c:v>
                </c:pt>
                <c:pt idx="123828">
                  <c:v>319.46875</c:v>
                </c:pt>
                <c:pt idx="123829">
                  <c:v>319.47135416666669</c:v>
                </c:pt>
                <c:pt idx="123830">
                  <c:v>319.47395833333331</c:v>
                </c:pt>
                <c:pt idx="123831">
                  <c:v>319.4765625</c:v>
                </c:pt>
                <c:pt idx="123832">
                  <c:v>319.47916666666669</c:v>
                </c:pt>
                <c:pt idx="123833">
                  <c:v>319.48177083333331</c:v>
                </c:pt>
                <c:pt idx="123834">
                  <c:v>319.484375</c:v>
                </c:pt>
                <c:pt idx="123835">
                  <c:v>319.48697916666669</c:v>
                </c:pt>
                <c:pt idx="123836">
                  <c:v>319.48958333333331</c:v>
                </c:pt>
                <c:pt idx="123837">
                  <c:v>319.4921875</c:v>
                </c:pt>
                <c:pt idx="123838">
                  <c:v>319.49479166666669</c:v>
                </c:pt>
                <c:pt idx="123839">
                  <c:v>319.49739583333331</c:v>
                </c:pt>
                <c:pt idx="123840">
                  <c:v>319.5</c:v>
                </c:pt>
                <c:pt idx="123841">
                  <c:v>319.50260416666669</c:v>
                </c:pt>
                <c:pt idx="123842">
                  <c:v>319.50520833333331</c:v>
                </c:pt>
                <c:pt idx="123843">
                  <c:v>319.5078125</c:v>
                </c:pt>
                <c:pt idx="123844">
                  <c:v>319.51041666666669</c:v>
                </c:pt>
                <c:pt idx="123845">
                  <c:v>319.51302083333331</c:v>
                </c:pt>
                <c:pt idx="123846">
                  <c:v>319.515625</c:v>
                </c:pt>
                <c:pt idx="123847">
                  <c:v>319.51822916666669</c:v>
                </c:pt>
                <c:pt idx="123848">
                  <c:v>319.52083333333331</c:v>
                </c:pt>
                <c:pt idx="123849">
                  <c:v>319.5234375</c:v>
                </c:pt>
                <c:pt idx="123850">
                  <c:v>319.52604166666669</c:v>
                </c:pt>
                <c:pt idx="123851">
                  <c:v>319.52864583333331</c:v>
                </c:pt>
                <c:pt idx="123852">
                  <c:v>319.53125</c:v>
                </c:pt>
                <c:pt idx="123853">
                  <c:v>319.53385416666669</c:v>
                </c:pt>
                <c:pt idx="123854">
                  <c:v>319.53645833333331</c:v>
                </c:pt>
                <c:pt idx="123855">
                  <c:v>319.5390625</c:v>
                </c:pt>
                <c:pt idx="123856">
                  <c:v>319.54166666666669</c:v>
                </c:pt>
                <c:pt idx="123857">
                  <c:v>319.54427083333331</c:v>
                </c:pt>
                <c:pt idx="123858">
                  <c:v>319.546875</c:v>
                </c:pt>
                <c:pt idx="123859">
                  <c:v>319.54947916666669</c:v>
                </c:pt>
                <c:pt idx="123860">
                  <c:v>319.55208333333331</c:v>
                </c:pt>
                <c:pt idx="123861">
                  <c:v>319.5546875</c:v>
                </c:pt>
                <c:pt idx="123862">
                  <c:v>319.55729166666669</c:v>
                </c:pt>
                <c:pt idx="123863">
                  <c:v>319.55989583333331</c:v>
                </c:pt>
                <c:pt idx="123864">
                  <c:v>319.5625</c:v>
                </c:pt>
                <c:pt idx="123865">
                  <c:v>319.56510416666669</c:v>
                </c:pt>
                <c:pt idx="123866">
                  <c:v>319.56770833333331</c:v>
                </c:pt>
                <c:pt idx="123867">
                  <c:v>319.5703125</c:v>
                </c:pt>
                <c:pt idx="123868">
                  <c:v>319.57291666666669</c:v>
                </c:pt>
                <c:pt idx="123869">
                  <c:v>319.57552083333331</c:v>
                </c:pt>
                <c:pt idx="123870">
                  <c:v>319.578125</c:v>
                </c:pt>
                <c:pt idx="123871">
                  <c:v>319.58072916666669</c:v>
                </c:pt>
                <c:pt idx="123872">
                  <c:v>319.58333333333331</c:v>
                </c:pt>
                <c:pt idx="123873">
                  <c:v>319.5859375</c:v>
                </c:pt>
                <c:pt idx="123874">
                  <c:v>319.58854166666669</c:v>
                </c:pt>
                <c:pt idx="123875">
                  <c:v>319.59114583333331</c:v>
                </c:pt>
                <c:pt idx="123876">
                  <c:v>319.59375</c:v>
                </c:pt>
                <c:pt idx="123877">
                  <c:v>319.59635416666669</c:v>
                </c:pt>
                <c:pt idx="123878">
                  <c:v>319.59895833333331</c:v>
                </c:pt>
                <c:pt idx="123879">
                  <c:v>319.6015625</c:v>
                </c:pt>
                <c:pt idx="123880">
                  <c:v>319.60416666666669</c:v>
                </c:pt>
                <c:pt idx="123881">
                  <c:v>319.60677083333331</c:v>
                </c:pt>
                <c:pt idx="123882">
                  <c:v>319.609375</c:v>
                </c:pt>
                <c:pt idx="123883">
                  <c:v>319.61197916666669</c:v>
                </c:pt>
                <c:pt idx="123884">
                  <c:v>319.61458333333331</c:v>
                </c:pt>
                <c:pt idx="123885">
                  <c:v>319.6171875</c:v>
                </c:pt>
                <c:pt idx="123886">
                  <c:v>319.61979166666669</c:v>
                </c:pt>
                <c:pt idx="123887">
                  <c:v>319.62239583333331</c:v>
                </c:pt>
                <c:pt idx="123888">
                  <c:v>319.625</c:v>
                </c:pt>
                <c:pt idx="123889">
                  <c:v>319.62760416666669</c:v>
                </c:pt>
                <c:pt idx="123890">
                  <c:v>319.63020833333331</c:v>
                </c:pt>
                <c:pt idx="123891">
                  <c:v>319.6328125</c:v>
                </c:pt>
                <c:pt idx="123892">
                  <c:v>319.63541666666669</c:v>
                </c:pt>
                <c:pt idx="123893">
                  <c:v>319.63802083333331</c:v>
                </c:pt>
                <c:pt idx="123894">
                  <c:v>319.640625</c:v>
                </c:pt>
                <c:pt idx="123895">
                  <c:v>319.64322916666669</c:v>
                </c:pt>
                <c:pt idx="123896">
                  <c:v>319.64583333333331</c:v>
                </c:pt>
                <c:pt idx="123897">
                  <c:v>319.6484375</c:v>
                </c:pt>
                <c:pt idx="123898">
                  <c:v>319.65104166666669</c:v>
                </c:pt>
                <c:pt idx="123899">
                  <c:v>319.65364583333331</c:v>
                </c:pt>
                <c:pt idx="123900">
                  <c:v>319.65625</c:v>
                </c:pt>
                <c:pt idx="123901">
                  <c:v>319.65885416666669</c:v>
                </c:pt>
                <c:pt idx="123902">
                  <c:v>319.66145833333331</c:v>
                </c:pt>
                <c:pt idx="123903">
                  <c:v>319.6640625</c:v>
                </c:pt>
                <c:pt idx="123904">
                  <c:v>319.66666666666669</c:v>
                </c:pt>
                <c:pt idx="123905">
                  <c:v>319.66927083333331</c:v>
                </c:pt>
                <c:pt idx="123906">
                  <c:v>319.671875</c:v>
                </c:pt>
                <c:pt idx="123907">
                  <c:v>319.67447916666669</c:v>
                </c:pt>
                <c:pt idx="123908">
                  <c:v>319.67708333333331</c:v>
                </c:pt>
                <c:pt idx="123909">
                  <c:v>319.6796875</c:v>
                </c:pt>
                <c:pt idx="123910">
                  <c:v>319.68229166666669</c:v>
                </c:pt>
                <c:pt idx="123911">
                  <c:v>319.68489583333331</c:v>
                </c:pt>
                <c:pt idx="123912">
                  <c:v>319.6875</c:v>
                </c:pt>
                <c:pt idx="123913">
                  <c:v>319.69010416666669</c:v>
                </c:pt>
                <c:pt idx="123914">
                  <c:v>319.69270833333331</c:v>
                </c:pt>
                <c:pt idx="123915">
                  <c:v>319.6953125</c:v>
                </c:pt>
                <c:pt idx="123916">
                  <c:v>319.69791666666669</c:v>
                </c:pt>
                <c:pt idx="123917">
                  <c:v>319.70052083333331</c:v>
                </c:pt>
                <c:pt idx="123918">
                  <c:v>319.703125</c:v>
                </c:pt>
                <c:pt idx="123919">
                  <c:v>319.70572916666669</c:v>
                </c:pt>
                <c:pt idx="123920">
                  <c:v>319.70833333333331</c:v>
                </c:pt>
                <c:pt idx="123921">
                  <c:v>319.7109375</c:v>
                </c:pt>
                <c:pt idx="123922">
                  <c:v>319.71354166666669</c:v>
                </c:pt>
                <c:pt idx="123923">
                  <c:v>319.71614583333331</c:v>
                </c:pt>
                <c:pt idx="123924">
                  <c:v>319.71875</c:v>
                </c:pt>
                <c:pt idx="123925">
                  <c:v>319.72135416666669</c:v>
                </c:pt>
                <c:pt idx="123926">
                  <c:v>319.72395833333331</c:v>
                </c:pt>
                <c:pt idx="123927">
                  <c:v>319.7265625</c:v>
                </c:pt>
                <c:pt idx="123928">
                  <c:v>319.72916666666669</c:v>
                </c:pt>
                <c:pt idx="123929">
                  <c:v>319.73177083333331</c:v>
                </c:pt>
                <c:pt idx="123930">
                  <c:v>319.734375</c:v>
                </c:pt>
                <c:pt idx="123931">
                  <c:v>319.73697916666669</c:v>
                </c:pt>
                <c:pt idx="123932">
                  <c:v>319.73958333333331</c:v>
                </c:pt>
                <c:pt idx="123933">
                  <c:v>319.7421875</c:v>
                </c:pt>
                <c:pt idx="123934">
                  <c:v>319.74479166666669</c:v>
                </c:pt>
                <c:pt idx="123935">
                  <c:v>319.74739583333331</c:v>
                </c:pt>
                <c:pt idx="123936">
                  <c:v>319.75</c:v>
                </c:pt>
                <c:pt idx="123937">
                  <c:v>319.75260416666669</c:v>
                </c:pt>
                <c:pt idx="123938">
                  <c:v>319.75520833333331</c:v>
                </c:pt>
                <c:pt idx="123939">
                  <c:v>319.7578125</c:v>
                </c:pt>
                <c:pt idx="123940">
                  <c:v>319.76041666666669</c:v>
                </c:pt>
                <c:pt idx="123941">
                  <c:v>319.76302083333331</c:v>
                </c:pt>
                <c:pt idx="123942">
                  <c:v>319.765625</c:v>
                </c:pt>
                <c:pt idx="123943">
                  <c:v>319.76822916666669</c:v>
                </c:pt>
                <c:pt idx="123944">
                  <c:v>319.77083333333331</c:v>
                </c:pt>
                <c:pt idx="123945">
                  <c:v>319.7734375</c:v>
                </c:pt>
                <c:pt idx="123946">
                  <c:v>319.77604166666669</c:v>
                </c:pt>
                <c:pt idx="123947">
                  <c:v>319.77864583333331</c:v>
                </c:pt>
                <c:pt idx="123948">
                  <c:v>319.78125</c:v>
                </c:pt>
                <c:pt idx="123949">
                  <c:v>319.78385416666669</c:v>
                </c:pt>
                <c:pt idx="123950">
                  <c:v>319.78645833333331</c:v>
                </c:pt>
                <c:pt idx="123951">
                  <c:v>319.7890625</c:v>
                </c:pt>
                <c:pt idx="123952">
                  <c:v>319.79166666666669</c:v>
                </c:pt>
                <c:pt idx="123953">
                  <c:v>319.79427083333331</c:v>
                </c:pt>
                <c:pt idx="123954">
                  <c:v>319.796875</c:v>
                </c:pt>
                <c:pt idx="123955">
                  <c:v>319.79947916666669</c:v>
                </c:pt>
                <c:pt idx="123956">
                  <c:v>319.80208333333331</c:v>
                </c:pt>
                <c:pt idx="123957">
                  <c:v>319.8046875</c:v>
                </c:pt>
                <c:pt idx="123958">
                  <c:v>319.80729166666669</c:v>
                </c:pt>
                <c:pt idx="123959">
                  <c:v>319.80989583333331</c:v>
                </c:pt>
                <c:pt idx="123960">
                  <c:v>319.8125</c:v>
                </c:pt>
                <c:pt idx="123961">
                  <c:v>319.81510416666669</c:v>
                </c:pt>
                <c:pt idx="123962">
                  <c:v>319.81770833333331</c:v>
                </c:pt>
                <c:pt idx="123963">
                  <c:v>319.8203125</c:v>
                </c:pt>
                <c:pt idx="123964">
                  <c:v>319.82291666666669</c:v>
                </c:pt>
                <c:pt idx="123965">
                  <c:v>319.82552083333331</c:v>
                </c:pt>
                <c:pt idx="123966">
                  <c:v>319.828125</c:v>
                </c:pt>
                <c:pt idx="123967">
                  <c:v>319.83072916666669</c:v>
                </c:pt>
                <c:pt idx="123968">
                  <c:v>319.83333333333331</c:v>
                </c:pt>
                <c:pt idx="123969">
                  <c:v>319.8359375</c:v>
                </c:pt>
                <c:pt idx="123970">
                  <c:v>319.83854166666669</c:v>
                </c:pt>
                <c:pt idx="123971">
                  <c:v>319.84114583333331</c:v>
                </c:pt>
                <c:pt idx="123972">
                  <c:v>319.84375</c:v>
                </c:pt>
                <c:pt idx="123973">
                  <c:v>319.84635416666669</c:v>
                </c:pt>
                <c:pt idx="123974">
                  <c:v>319.84895833333331</c:v>
                </c:pt>
                <c:pt idx="123975">
                  <c:v>319.8515625</c:v>
                </c:pt>
                <c:pt idx="123976">
                  <c:v>319.85416666666669</c:v>
                </c:pt>
                <c:pt idx="123977">
                  <c:v>319.85677083333331</c:v>
                </c:pt>
                <c:pt idx="123978">
                  <c:v>319.859375</c:v>
                </c:pt>
                <c:pt idx="123979">
                  <c:v>319.86197916666669</c:v>
                </c:pt>
                <c:pt idx="123980">
                  <c:v>319.86458333333331</c:v>
                </c:pt>
                <c:pt idx="123981">
                  <c:v>319.8671875</c:v>
                </c:pt>
                <c:pt idx="123982">
                  <c:v>319.86979166666669</c:v>
                </c:pt>
                <c:pt idx="123983">
                  <c:v>319.87239583333331</c:v>
                </c:pt>
                <c:pt idx="123984">
                  <c:v>319.875</c:v>
                </c:pt>
                <c:pt idx="123985">
                  <c:v>319.87760416666669</c:v>
                </c:pt>
                <c:pt idx="123986">
                  <c:v>319.88020833333331</c:v>
                </c:pt>
                <c:pt idx="123987">
                  <c:v>319.8828125</c:v>
                </c:pt>
                <c:pt idx="123988">
                  <c:v>319.88541666666669</c:v>
                </c:pt>
                <c:pt idx="123989">
                  <c:v>319.88802083333331</c:v>
                </c:pt>
                <c:pt idx="123990">
                  <c:v>319.890625</c:v>
                </c:pt>
                <c:pt idx="123991">
                  <c:v>319.89322916666669</c:v>
                </c:pt>
                <c:pt idx="123992">
                  <c:v>319.89583333333331</c:v>
                </c:pt>
                <c:pt idx="123993">
                  <c:v>319.8984375</c:v>
                </c:pt>
                <c:pt idx="123994">
                  <c:v>319.90104166666669</c:v>
                </c:pt>
                <c:pt idx="123995">
                  <c:v>319.90364583333331</c:v>
                </c:pt>
                <c:pt idx="123996">
                  <c:v>319.90625</c:v>
                </c:pt>
                <c:pt idx="123997">
                  <c:v>319.90885416666669</c:v>
                </c:pt>
                <c:pt idx="123998">
                  <c:v>319.91145833333331</c:v>
                </c:pt>
                <c:pt idx="123999">
                  <c:v>319.9140625</c:v>
                </c:pt>
                <c:pt idx="124000">
                  <c:v>319.91666666666669</c:v>
                </c:pt>
                <c:pt idx="124001">
                  <c:v>319.91927083333331</c:v>
                </c:pt>
                <c:pt idx="124002">
                  <c:v>319.921875</c:v>
                </c:pt>
                <c:pt idx="124003">
                  <c:v>319.92447916666669</c:v>
                </c:pt>
                <c:pt idx="124004">
                  <c:v>319.92708333333331</c:v>
                </c:pt>
                <c:pt idx="124005">
                  <c:v>319.9296875</c:v>
                </c:pt>
                <c:pt idx="124006">
                  <c:v>319.93229166666669</c:v>
                </c:pt>
                <c:pt idx="124007">
                  <c:v>319.93489583333331</c:v>
                </c:pt>
                <c:pt idx="124008">
                  <c:v>319.9375</c:v>
                </c:pt>
                <c:pt idx="124009">
                  <c:v>319.94010416666669</c:v>
                </c:pt>
                <c:pt idx="124010">
                  <c:v>319.94270833333331</c:v>
                </c:pt>
                <c:pt idx="124011">
                  <c:v>319.9453125</c:v>
                </c:pt>
                <c:pt idx="124012">
                  <c:v>319.94791666666669</c:v>
                </c:pt>
                <c:pt idx="124013">
                  <c:v>319.95052083333331</c:v>
                </c:pt>
                <c:pt idx="124014">
                  <c:v>319.953125</c:v>
                </c:pt>
                <c:pt idx="124015">
                  <c:v>319.95572916666669</c:v>
                </c:pt>
                <c:pt idx="124016">
                  <c:v>319.95833333333331</c:v>
                </c:pt>
                <c:pt idx="124017">
                  <c:v>319.9609375</c:v>
                </c:pt>
                <c:pt idx="124018">
                  <c:v>319.96354166666669</c:v>
                </c:pt>
                <c:pt idx="124019">
                  <c:v>319.96614583333331</c:v>
                </c:pt>
                <c:pt idx="124020">
                  <c:v>319.96875</c:v>
                </c:pt>
                <c:pt idx="124021">
                  <c:v>319.97135416666669</c:v>
                </c:pt>
                <c:pt idx="124022">
                  <c:v>319.97395833333331</c:v>
                </c:pt>
                <c:pt idx="124023">
                  <c:v>319.9765625</c:v>
                </c:pt>
                <c:pt idx="124024">
                  <c:v>319.97916666666669</c:v>
                </c:pt>
                <c:pt idx="124025">
                  <c:v>319.98177083333331</c:v>
                </c:pt>
                <c:pt idx="124026">
                  <c:v>319.984375</c:v>
                </c:pt>
                <c:pt idx="124027">
                  <c:v>319.98697916666669</c:v>
                </c:pt>
                <c:pt idx="124028">
                  <c:v>319.98958333333331</c:v>
                </c:pt>
                <c:pt idx="124029">
                  <c:v>319.9921875</c:v>
                </c:pt>
                <c:pt idx="124030">
                  <c:v>319.99479166666669</c:v>
                </c:pt>
                <c:pt idx="124031">
                  <c:v>319.99739583333331</c:v>
                </c:pt>
                <c:pt idx="124032">
                  <c:v>320</c:v>
                </c:pt>
                <c:pt idx="124033">
                  <c:v>320.00260416666669</c:v>
                </c:pt>
                <c:pt idx="124034">
                  <c:v>320.00520833333331</c:v>
                </c:pt>
                <c:pt idx="124035">
                  <c:v>320.0078125</c:v>
                </c:pt>
                <c:pt idx="124036">
                  <c:v>320.01041666666669</c:v>
                </c:pt>
                <c:pt idx="124037">
                  <c:v>320.01302083333331</c:v>
                </c:pt>
                <c:pt idx="124038">
                  <c:v>320.015625</c:v>
                </c:pt>
                <c:pt idx="124039">
                  <c:v>320.01822916666669</c:v>
                </c:pt>
                <c:pt idx="124040">
                  <c:v>320.02083333333331</c:v>
                </c:pt>
                <c:pt idx="124041">
                  <c:v>320.0234375</c:v>
                </c:pt>
                <c:pt idx="124042">
                  <c:v>320.02604166666669</c:v>
                </c:pt>
                <c:pt idx="124043">
                  <c:v>320.02864583333331</c:v>
                </c:pt>
                <c:pt idx="124044">
                  <c:v>320.03125</c:v>
                </c:pt>
                <c:pt idx="124045">
                  <c:v>320.03385416666669</c:v>
                </c:pt>
                <c:pt idx="124046">
                  <c:v>320.03645833333331</c:v>
                </c:pt>
                <c:pt idx="124047">
                  <c:v>320.0390625</c:v>
                </c:pt>
                <c:pt idx="124048">
                  <c:v>320.04166666666669</c:v>
                </c:pt>
                <c:pt idx="124049">
                  <c:v>320.04427083333331</c:v>
                </c:pt>
                <c:pt idx="124050">
                  <c:v>320.046875</c:v>
                </c:pt>
                <c:pt idx="124051">
                  <c:v>320.04947916666669</c:v>
                </c:pt>
                <c:pt idx="124052">
                  <c:v>320.05208333333331</c:v>
                </c:pt>
                <c:pt idx="124053">
                  <c:v>320.0546875</c:v>
                </c:pt>
                <c:pt idx="124054">
                  <c:v>320.05729166666669</c:v>
                </c:pt>
                <c:pt idx="124055">
                  <c:v>320.05989583333331</c:v>
                </c:pt>
                <c:pt idx="124056">
                  <c:v>320.0625</c:v>
                </c:pt>
                <c:pt idx="124057">
                  <c:v>320.06510416666669</c:v>
                </c:pt>
                <c:pt idx="124058">
                  <c:v>320.06770833333331</c:v>
                </c:pt>
                <c:pt idx="124059">
                  <c:v>320.0703125</c:v>
                </c:pt>
                <c:pt idx="124060">
                  <c:v>320.07291666666669</c:v>
                </c:pt>
                <c:pt idx="124061">
                  <c:v>320.07552083333331</c:v>
                </c:pt>
                <c:pt idx="124062">
                  <c:v>320.078125</c:v>
                </c:pt>
                <c:pt idx="124063">
                  <c:v>320.08072916666669</c:v>
                </c:pt>
                <c:pt idx="124064">
                  <c:v>320.08333333333331</c:v>
                </c:pt>
                <c:pt idx="124065">
                  <c:v>320.0859375</c:v>
                </c:pt>
                <c:pt idx="124066">
                  <c:v>320.08854166666669</c:v>
                </c:pt>
                <c:pt idx="124067">
                  <c:v>320.09114583333331</c:v>
                </c:pt>
                <c:pt idx="124068">
                  <c:v>320.09375</c:v>
                </c:pt>
                <c:pt idx="124069">
                  <c:v>320.09635416666669</c:v>
                </c:pt>
                <c:pt idx="124070">
                  <c:v>320.09895833333331</c:v>
                </c:pt>
                <c:pt idx="124071">
                  <c:v>320.1015625</c:v>
                </c:pt>
                <c:pt idx="124072">
                  <c:v>320.10416666666669</c:v>
                </c:pt>
                <c:pt idx="124073">
                  <c:v>320.10677083333331</c:v>
                </c:pt>
                <c:pt idx="124074">
                  <c:v>320.109375</c:v>
                </c:pt>
                <c:pt idx="124075">
                  <c:v>320.11197916666669</c:v>
                </c:pt>
                <c:pt idx="124076">
                  <c:v>320.11458333333331</c:v>
                </c:pt>
                <c:pt idx="124077">
                  <c:v>320.1171875</c:v>
                </c:pt>
                <c:pt idx="124078">
                  <c:v>320.11979166666669</c:v>
                </c:pt>
                <c:pt idx="124079">
                  <c:v>320.12239583333331</c:v>
                </c:pt>
                <c:pt idx="124080">
                  <c:v>320.125</c:v>
                </c:pt>
                <c:pt idx="124081">
                  <c:v>320.12760416666669</c:v>
                </c:pt>
                <c:pt idx="124082">
                  <c:v>320.13020833333331</c:v>
                </c:pt>
                <c:pt idx="124083">
                  <c:v>320.1328125</c:v>
                </c:pt>
                <c:pt idx="124084">
                  <c:v>320.13541666666669</c:v>
                </c:pt>
                <c:pt idx="124085">
                  <c:v>320.13802083333331</c:v>
                </c:pt>
                <c:pt idx="124086">
                  <c:v>320.140625</c:v>
                </c:pt>
                <c:pt idx="124087">
                  <c:v>320.14322916666669</c:v>
                </c:pt>
                <c:pt idx="124088">
                  <c:v>320.14583333333331</c:v>
                </c:pt>
                <c:pt idx="124089">
                  <c:v>320.1484375</c:v>
                </c:pt>
                <c:pt idx="124090">
                  <c:v>320.15104166666669</c:v>
                </c:pt>
                <c:pt idx="124091">
                  <c:v>320.15364583333331</c:v>
                </c:pt>
                <c:pt idx="124092">
                  <c:v>320.15625</c:v>
                </c:pt>
                <c:pt idx="124093">
                  <c:v>320.15885416666669</c:v>
                </c:pt>
                <c:pt idx="124094">
                  <c:v>320.16145833333331</c:v>
                </c:pt>
                <c:pt idx="124095">
                  <c:v>320.1640625</c:v>
                </c:pt>
                <c:pt idx="124096">
                  <c:v>320.16666666666669</c:v>
                </c:pt>
                <c:pt idx="124097">
                  <c:v>320.16927083333331</c:v>
                </c:pt>
                <c:pt idx="124098">
                  <c:v>320.171875</c:v>
                </c:pt>
                <c:pt idx="124099">
                  <c:v>320.17447916666669</c:v>
                </c:pt>
                <c:pt idx="124100">
                  <c:v>320.17708333333331</c:v>
                </c:pt>
                <c:pt idx="124101">
                  <c:v>320.1796875</c:v>
                </c:pt>
                <c:pt idx="124102">
                  <c:v>320.18229166666669</c:v>
                </c:pt>
                <c:pt idx="124103">
                  <c:v>320.18489583333331</c:v>
                </c:pt>
                <c:pt idx="124104">
                  <c:v>320.1875</c:v>
                </c:pt>
                <c:pt idx="124105">
                  <c:v>320.19010416666669</c:v>
                </c:pt>
                <c:pt idx="124106">
                  <c:v>320.19270833333331</c:v>
                </c:pt>
                <c:pt idx="124107">
                  <c:v>320.1953125</c:v>
                </c:pt>
                <c:pt idx="124108">
                  <c:v>320.19791666666669</c:v>
                </c:pt>
                <c:pt idx="124109">
                  <c:v>320.20052083333331</c:v>
                </c:pt>
                <c:pt idx="124110">
                  <c:v>320.203125</c:v>
                </c:pt>
                <c:pt idx="124111">
                  <c:v>320.20572916666669</c:v>
                </c:pt>
                <c:pt idx="124112">
                  <c:v>320.20833333333331</c:v>
                </c:pt>
                <c:pt idx="124113">
                  <c:v>320.2109375</c:v>
                </c:pt>
                <c:pt idx="124114">
                  <c:v>320.21354166666669</c:v>
                </c:pt>
                <c:pt idx="124115">
                  <c:v>320.21614583333331</c:v>
                </c:pt>
                <c:pt idx="124116">
                  <c:v>320.21875</c:v>
                </c:pt>
                <c:pt idx="124117">
                  <c:v>320.22135416666669</c:v>
                </c:pt>
                <c:pt idx="124118">
                  <c:v>320.22395833333331</c:v>
                </c:pt>
                <c:pt idx="124119">
                  <c:v>320.2265625</c:v>
                </c:pt>
                <c:pt idx="124120">
                  <c:v>320.22916666666669</c:v>
                </c:pt>
                <c:pt idx="124121">
                  <c:v>320.23177083333331</c:v>
                </c:pt>
                <c:pt idx="124122">
                  <c:v>320.234375</c:v>
                </c:pt>
                <c:pt idx="124123">
                  <c:v>320.23697916666669</c:v>
                </c:pt>
                <c:pt idx="124124">
                  <c:v>320.23958333333331</c:v>
                </c:pt>
                <c:pt idx="124125">
                  <c:v>320.2421875</c:v>
                </c:pt>
                <c:pt idx="124126">
                  <c:v>320.24479166666669</c:v>
                </c:pt>
                <c:pt idx="124127">
                  <c:v>320.24739583333331</c:v>
                </c:pt>
                <c:pt idx="124128">
                  <c:v>320.25</c:v>
                </c:pt>
                <c:pt idx="124129">
                  <c:v>320.25260416666669</c:v>
                </c:pt>
                <c:pt idx="124130">
                  <c:v>320.25520833333331</c:v>
                </c:pt>
                <c:pt idx="124131">
                  <c:v>320.2578125</c:v>
                </c:pt>
                <c:pt idx="124132">
                  <c:v>320.26041666666669</c:v>
                </c:pt>
                <c:pt idx="124133">
                  <c:v>320.26302083333331</c:v>
                </c:pt>
                <c:pt idx="124134">
                  <c:v>320.265625</c:v>
                </c:pt>
                <c:pt idx="124135">
                  <c:v>320.26822916666669</c:v>
                </c:pt>
                <c:pt idx="124136">
                  <c:v>320.27083333333331</c:v>
                </c:pt>
                <c:pt idx="124137">
                  <c:v>320.2734375</c:v>
                </c:pt>
                <c:pt idx="124138">
                  <c:v>320.27604166666669</c:v>
                </c:pt>
                <c:pt idx="124139">
                  <c:v>320.27864583333331</c:v>
                </c:pt>
                <c:pt idx="124140">
                  <c:v>320.28125</c:v>
                </c:pt>
                <c:pt idx="124141">
                  <c:v>320.28385416666669</c:v>
                </c:pt>
                <c:pt idx="124142">
                  <c:v>320.28645833333331</c:v>
                </c:pt>
                <c:pt idx="124143">
                  <c:v>320.2890625</c:v>
                </c:pt>
                <c:pt idx="124144">
                  <c:v>320.29166666666669</c:v>
                </c:pt>
                <c:pt idx="124145">
                  <c:v>320.29427083333331</c:v>
                </c:pt>
                <c:pt idx="124146">
                  <c:v>320.296875</c:v>
                </c:pt>
                <c:pt idx="124147">
                  <c:v>320.29947916666669</c:v>
                </c:pt>
                <c:pt idx="124148">
                  <c:v>320.30208333333331</c:v>
                </c:pt>
                <c:pt idx="124149">
                  <c:v>320.3046875</c:v>
                </c:pt>
                <c:pt idx="124150">
                  <c:v>320.30729166666669</c:v>
                </c:pt>
                <c:pt idx="124151">
                  <c:v>320.30989583333331</c:v>
                </c:pt>
                <c:pt idx="124152">
                  <c:v>320.3125</c:v>
                </c:pt>
                <c:pt idx="124153">
                  <c:v>320.31510416666669</c:v>
                </c:pt>
                <c:pt idx="124154">
                  <c:v>320.31770833333331</c:v>
                </c:pt>
                <c:pt idx="124155">
                  <c:v>320.3203125</c:v>
                </c:pt>
                <c:pt idx="124156">
                  <c:v>320.32291666666669</c:v>
                </c:pt>
                <c:pt idx="124157">
                  <c:v>320.32552083333331</c:v>
                </c:pt>
                <c:pt idx="124158">
                  <c:v>320.328125</c:v>
                </c:pt>
                <c:pt idx="124159">
                  <c:v>320.33072916666669</c:v>
                </c:pt>
                <c:pt idx="124160">
                  <c:v>320.33333333333331</c:v>
                </c:pt>
                <c:pt idx="124161">
                  <c:v>320.3359375</c:v>
                </c:pt>
                <c:pt idx="124162">
                  <c:v>320.33854166666669</c:v>
                </c:pt>
                <c:pt idx="124163">
                  <c:v>320.34114583333331</c:v>
                </c:pt>
                <c:pt idx="124164">
                  <c:v>320.34375</c:v>
                </c:pt>
                <c:pt idx="124165">
                  <c:v>320.34635416666669</c:v>
                </c:pt>
                <c:pt idx="124166">
                  <c:v>320.34895833333331</c:v>
                </c:pt>
                <c:pt idx="124167">
                  <c:v>320.3515625</c:v>
                </c:pt>
                <c:pt idx="124168">
                  <c:v>320.35416666666669</c:v>
                </c:pt>
                <c:pt idx="124169">
                  <c:v>320.35677083333331</c:v>
                </c:pt>
                <c:pt idx="124170">
                  <c:v>320.359375</c:v>
                </c:pt>
                <c:pt idx="124171">
                  <c:v>320.36197916666669</c:v>
                </c:pt>
                <c:pt idx="124172">
                  <c:v>320.36458333333331</c:v>
                </c:pt>
                <c:pt idx="124173">
                  <c:v>320.3671875</c:v>
                </c:pt>
                <c:pt idx="124174">
                  <c:v>320.36979166666669</c:v>
                </c:pt>
                <c:pt idx="124175">
                  <c:v>320.37239583333331</c:v>
                </c:pt>
                <c:pt idx="124176">
                  <c:v>320.375</c:v>
                </c:pt>
                <c:pt idx="124177">
                  <c:v>320.37760416666669</c:v>
                </c:pt>
                <c:pt idx="124178">
                  <c:v>320.38020833333331</c:v>
                </c:pt>
                <c:pt idx="124179">
                  <c:v>320.3828125</c:v>
                </c:pt>
                <c:pt idx="124180">
                  <c:v>320.38541666666669</c:v>
                </c:pt>
                <c:pt idx="124181">
                  <c:v>320.38802083333331</c:v>
                </c:pt>
                <c:pt idx="124182">
                  <c:v>320.390625</c:v>
                </c:pt>
                <c:pt idx="124183">
                  <c:v>320.39322916666669</c:v>
                </c:pt>
                <c:pt idx="124184">
                  <c:v>320.39583333333331</c:v>
                </c:pt>
                <c:pt idx="124185">
                  <c:v>320.3984375</c:v>
                </c:pt>
                <c:pt idx="124186">
                  <c:v>320.40104166666669</c:v>
                </c:pt>
                <c:pt idx="124187">
                  <c:v>320.40364583333331</c:v>
                </c:pt>
                <c:pt idx="124188">
                  <c:v>320.40625</c:v>
                </c:pt>
                <c:pt idx="124189">
                  <c:v>320.40885416666669</c:v>
                </c:pt>
                <c:pt idx="124190">
                  <c:v>320.41145833333331</c:v>
                </c:pt>
                <c:pt idx="124191">
                  <c:v>320.4140625</c:v>
                </c:pt>
                <c:pt idx="124192">
                  <c:v>320.41666666666669</c:v>
                </c:pt>
                <c:pt idx="124193">
                  <c:v>320.41927083333331</c:v>
                </c:pt>
                <c:pt idx="124194">
                  <c:v>320.421875</c:v>
                </c:pt>
                <c:pt idx="124195">
                  <c:v>320.42447916666669</c:v>
                </c:pt>
                <c:pt idx="124196">
                  <c:v>320.42708333333331</c:v>
                </c:pt>
                <c:pt idx="124197">
                  <c:v>320.4296875</c:v>
                </c:pt>
                <c:pt idx="124198">
                  <c:v>320.43229166666669</c:v>
                </c:pt>
                <c:pt idx="124199">
                  <c:v>320.43489583333331</c:v>
                </c:pt>
                <c:pt idx="124200">
                  <c:v>320.4375</c:v>
                </c:pt>
                <c:pt idx="124201">
                  <c:v>320.44010416666669</c:v>
                </c:pt>
                <c:pt idx="124202">
                  <c:v>320.44270833333331</c:v>
                </c:pt>
                <c:pt idx="124203">
                  <c:v>320.4453125</c:v>
                </c:pt>
                <c:pt idx="124204">
                  <c:v>320.44791666666669</c:v>
                </c:pt>
                <c:pt idx="124205">
                  <c:v>320.45052083333331</c:v>
                </c:pt>
                <c:pt idx="124206">
                  <c:v>320.453125</c:v>
                </c:pt>
                <c:pt idx="124207">
                  <c:v>320.45572916666669</c:v>
                </c:pt>
                <c:pt idx="124208">
                  <c:v>320.45833333333331</c:v>
                </c:pt>
                <c:pt idx="124209">
                  <c:v>320.4609375</c:v>
                </c:pt>
                <c:pt idx="124210">
                  <c:v>320.46354166666669</c:v>
                </c:pt>
                <c:pt idx="124211">
                  <c:v>320.46614583333331</c:v>
                </c:pt>
                <c:pt idx="124212">
                  <c:v>320.46875</c:v>
                </c:pt>
                <c:pt idx="124213">
                  <c:v>320.47135416666669</c:v>
                </c:pt>
                <c:pt idx="124214">
                  <c:v>320.47395833333331</c:v>
                </c:pt>
                <c:pt idx="124215">
                  <c:v>320.4765625</c:v>
                </c:pt>
                <c:pt idx="124216">
                  <c:v>320.47916666666669</c:v>
                </c:pt>
                <c:pt idx="124217">
                  <c:v>320.48177083333331</c:v>
                </c:pt>
                <c:pt idx="124218">
                  <c:v>320.484375</c:v>
                </c:pt>
                <c:pt idx="124219">
                  <c:v>320.48697916666669</c:v>
                </c:pt>
                <c:pt idx="124220">
                  <c:v>320.48958333333331</c:v>
                </c:pt>
                <c:pt idx="124221">
                  <c:v>320.4921875</c:v>
                </c:pt>
                <c:pt idx="124222">
                  <c:v>320.49479166666669</c:v>
                </c:pt>
                <c:pt idx="124223">
                  <c:v>320.49739583333331</c:v>
                </c:pt>
                <c:pt idx="124224">
                  <c:v>320.5</c:v>
                </c:pt>
                <c:pt idx="124225">
                  <c:v>320.50260416666669</c:v>
                </c:pt>
                <c:pt idx="124226">
                  <c:v>320.50520833333331</c:v>
                </c:pt>
                <c:pt idx="124227">
                  <c:v>320.5078125</c:v>
                </c:pt>
                <c:pt idx="124228">
                  <c:v>320.51041666666669</c:v>
                </c:pt>
                <c:pt idx="124229">
                  <c:v>320.51302083333331</c:v>
                </c:pt>
                <c:pt idx="124230">
                  <c:v>320.515625</c:v>
                </c:pt>
                <c:pt idx="124231">
                  <c:v>320.51822916666669</c:v>
                </c:pt>
                <c:pt idx="124232">
                  <c:v>320.52083333333331</c:v>
                </c:pt>
                <c:pt idx="124233">
                  <c:v>320.5234375</c:v>
                </c:pt>
                <c:pt idx="124234">
                  <c:v>320.52604166666669</c:v>
                </c:pt>
                <c:pt idx="124235">
                  <c:v>320.52864583333331</c:v>
                </c:pt>
                <c:pt idx="124236">
                  <c:v>320.53125</c:v>
                </c:pt>
                <c:pt idx="124237">
                  <c:v>320.53385416666669</c:v>
                </c:pt>
                <c:pt idx="124238">
                  <c:v>320.53645833333331</c:v>
                </c:pt>
                <c:pt idx="124239">
                  <c:v>320.5390625</c:v>
                </c:pt>
                <c:pt idx="124240">
                  <c:v>320.54166666666669</c:v>
                </c:pt>
                <c:pt idx="124241">
                  <c:v>320.54427083333331</c:v>
                </c:pt>
                <c:pt idx="124242">
                  <c:v>320.546875</c:v>
                </c:pt>
                <c:pt idx="124243">
                  <c:v>320.54947916666669</c:v>
                </c:pt>
                <c:pt idx="124244">
                  <c:v>320.55208333333331</c:v>
                </c:pt>
                <c:pt idx="124245">
                  <c:v>320.5546875</c:v>
                </c:pt>
                <c:pt idx="124246">
                  <c:v>320.55729166666669</c:v>
                </c:pt>
                <c:pt idx="124247">
                  <c:v>320.55989583333331</c:v>
                </c:pt>
                <c:pt idx="124248">
                  <c:v>320.5625</c:v>
                </c:pt>
                <c:pt idx="124249">
                  <c:v>320.56510416666669</c:v>
                </c:pt>
                <c:pt idx="124250">
                  <c:v>320.56770833333331</c:v>
                </c:pt>
                <c:pt idx="124251">
                  <c:v>320.5703125</c:v>
                </c:pt>
                <c:pt idx="124252">
                  <c:v>320.57291666666669</c:v>
                </c:pt>
                <c:pt idx="124253">
                  <c:v>320.57552083333331</c:v>
                </c:pt>
                <c:pt idx="124254">
                  <c:v>320.578125</c:v>
                </c:pt>
                <c:pt idx="124255">
                  <c:v>320.58072916666669</c:v>
                </c:pt>
                <c:pt idx="124256">
                  <c:v>320.58333333333331</c:v>
                </c:pt>
                <c:pt idx="124257">
                  <c:v>320.5859375</c:v>
                </c:pt>
                <c:pt idx="124258">
                  <c:v>320.58854166666669</c:v>
                </c:pt>
                <c:pt idx="124259">
                  <c:v>320.59114583333331</c:v>
                </c:pt>
                <c:pt idx="124260">
                  <c:v>320.59375</c:v>
                </c:pt>
                <c:pt idx="124261">
                  <c:v>320.59635416666669</c:v>
                </c:pt>
                <c:pt idx="124262">
                  <c:v>320.59895833333331</c:v>
                </c:pt>
                <c:pt idx="124263">
                  <c:v>320.6015625</c:v>
                </c:pt>
                <c:pt idx="124264">
                  <c:v>320.60416666666669</c:v>
                </c:pt>
                <c:pt idx="124265">
                  <c:v>320.60677083333331</c:v>
                </c:pt>
                <c:pt idx="124266">
                  <c:v>320.609375</c:v>
                </c:pt>
                <c:pt idx="124267">
                  <c:v>320.61197916666669</c:v>
                </c:pt>
                <c:pt idx="124268">
                  <c:v>320.61458333333331</c:v>
                </c:pt>
                <c:pt idx="124269">
                  <c:v>320.6171875</c:v>
                </c:pt>
                <c:pt idx="124270">
                  <c:v>320.61979166666669</c:v>
                </c:pt>
                <c:pt idx="124271">
                  <c:v>320.62239583333331</c:v>
                </c:pt>
                <c:pt idx="124272">
                  <c:v>320.625</c:v>
                </c:pt>
                <c:pt idx="124273">
                  <c:v>320.62760416666669</c:v>
                </c:pt>
                <c:pt idx="124274">
                  <c:v>320.63020833333331</c:v>
                </c:pt>
                <c:pt idx="124275">
                  <c:v>320.6328125</c:v>
                </c:pt>
                <c:pt idx="124276">
                  <c:v>320.63541666666669</c:v>
                </c:pt>
                <c:pt idx="124277">
                  <c:v>320.63802083333331</c:v>
                </c:pt>
                <c:pt idx="124278">
                  <c:v>320.640625</c:v>
                </c:pt>
                <c:pt idx="124279">
                  <c:v>320.64322916666669</c:v>
                </c:pt>
                <c:pt idx="124280">
                  <c:v>320.64583333333331</c:v>
                </c:pt>
                <c:pt idx="124281">
                  <c:v>320.6484375</c:v>
                </c:pt>
                <c:pt idx="124282">
                  <c:v>320.65104166666669</c:v>
                </c:pt>
                <c:pt idx="124283">
                  <c:v>320.65364583333331</c:v>
                </c:pt>
                <c:pt idx="124284">
                  <c:v>320.65625</c:v>
                </c:pt>
                <c:pt idx="124285">
                  <c:v>320.65885416666669</c:v>
                </c:pt>
                <c:pt idx="124286">
                  <c:v>320.66145833333331</c:v>
                </c:pt>
                <c:pt idx="124287">
                  <c:v>320.6640625</c:v>
                </c:pt>
                <c:pt idx="124288">
                  <c:v>320.66666666666669</c:v>
                </c:pt>
                <c:pt idx="124289">
                  <c:v>320.66927083333331</c:v>
                </c:pt>
                <c:pt idx="124290">
                  <c:v>320.671875</c:v>
                </c:pt>
                <c:pt idx="124291">
                  <c:v>320.67447916666669</c:v>
                </c:pt>
                <c:pt idx="124292">
                  <c:v>320.67708333333331</c:v>
                </c:pt>
                <c:pt idx="124293">
                  <c:v>320.6796875</c:v>
                </c:pt>
                <c:pt idx="124294">
                  <c:v>320.68229166666669</c:v>
                </c:pt>
                <c:pt idx="124295">
                  <c:v>320.68489583333331</c:v>
                </c:pt>
                <c:pt idx="124296">
                  <c:v>320.6875</c:v>
                </c:pt>
                <c:pt idx="124297">
                  <c:v>320.69010416666669</c:v>
                </c:pt>
                <c:pt idx="124298">
                  <c:v>320.69270833333331</c:v>
                </c:pt>
                <c:pt idx="124299">
                  <c:v>320.6953125</c:v>
                </c:pt>
                <c:pt idx="124300">
                  <c:v>320.69791666666669</c:v>
                </c:pt>
                <c:pt idx="124301">
                  <c:v>320.70052083333331</c:v>
                </c:pt>
                <c:pt idx="124302">
                  <c:v>320.703125</c:v>
                </c:pt>
                <c:pt idx="124303">
                  <c:v>320.70572916666669</c:v>
                </c:pt>
                <c:pt idx="124304">
                  <c:v>320.70833333333331</c:v>
                </c:pt>
                <c:pt idx="124305">
                  <c:v>320.7109375</c:v>
                </c:pt>
                <c:pt idx="124306">
                  <c:v>320.71354166666669</c:v>
                </c:pt>
                <c:pt idx="124307">
                  <c:v>320.71614583333331</c:v>
                </c:pt>
                <c:pt idx="124308">
                  <c:v>320.71875</c:v>
                </c:pt>
                <c:pt idx="124309">
                  <c:v>320.72135416666669</c:v>
                </c:pt>
                <c:pt idx="124310">
                  <c:v>320.72395833333331</c:v>
                </c:pt>
                <c:pt idx="124311">
                  <c:v>320.7265625</c:v>
                </c:pt>
                <c:pt idx="124312">
                  <c:v>320.72916666666669</c:v>
                </c:pt>
                <c:pt idx="124313">
                  <c:v>320.73177083333331</c:v>
                </c:pt>
                <c:pt idx="124314">
                  <c:v>320.734375</c:v>
                </c:pt>
                <c:pt idx="124315">
                  <c:v>320.73697916666669</c:v>
                </c:pt>
                <c:pt idx="124316">
                  <c:v>320.73958333333331</c:v>
                </c:pt>
                <c:pt idx="124317">
                  <c:v>320.7421875</c:v>
                </c:pt>
                <c:pt idx="124318">
                  <c:v>320.74479166666669</c:v>
                </c:pt>
                <c:pt idx="124319">
                  <c:v>320.74739583333331</c:v>
                </c:pt>
                <c:pt idx="124320">
                  <c:v>320.75</c:v>
                </c:pt>
                <c:pt idx="124321">
                  <c:v>320.75260416666669</c:v>
                </c:pt>
                <c:pt idx="124322">
                  <c:v>320.75520833333331</c:v>
                </c:pt>
                <c:pt idx="124323">
                  <c:v>320.7578125</c:v>
                </c:pt>
                <c:pt idx="124324">
                  <c:v>320.76041666666669</c:v>
                </c:pt>
                <c:pt idx="124325">
                  <c:v>320.76302083333331</c:v>
                </c:pt>
                <c:pt idx="124326">
                  <c:v>320.765625</c:v>
                </c:pt>
                <c:pt idx="124327">
                  <c:v>320.76822916666669</c:v>
                </c:pt>
                <c:pt idx="124328">
                  <c:v>320.77083333333331</c:v>
                </c:pt>
                <c:pt idx="124329">
                  <c:v>320.7734375</c:v>
                </c:pt>
                <c:pt idx="124330">
                  <c:v>320.77604166666669</c:v>
                </c:pt>
                <c:pt idx="124331">
                  <c:v>320.77864583333331</c:v>
                </c:pt>
                <c:pt idx="124332">
                  <c:v>320.78125</c:v>
                </c:pt>
                <c:pt idx="124333">
                  <c:v>320.78385416666669</c:v>
                </c:pt>
                <c:pt idx="124334">
                  <c:v>320.78645833333331</c:v>
                </c:pt>
                <c:pt idx="124335">
                  <c:v>320.7890625</c:v>
                </c:pt>
                <c:pt idx="124336">
                  <c:v>320.79166666666669</c:v>
                </c:pt>
                <c:pt idx="124337">
                  <c:v>320.79427083333331</c:v>
                </c:pt>
                <c:pt idx="124338">
                  <c:v>320.796875</c:v>
                </c:pt>
                <c:pt idx="124339">
                  <c:v>320.79947916666669</c:v>
                </c:pt>
                <c:pt idx="124340">
                  <c:v>320.80208333333331</c:v>
                </c:pt>
                <c:pt idx="124341">
                  <c:v>320.8046875</c:v>
                </c:pt>
                <c:pt idx="124342">
                  <c:v>320.80729166666669</c:v>
                </c:pt>
                <c:pt idx="124343">
                  <c:v>320.80989583333331</c:v>
                </c:pt>
                <c:pt idx="124344">
                  <c:v>320.8125</c:v>
                </c:pt>
                <c:pt idx="124345">
                  <c:v>320.81510416666669</c:v>
                </c:pt>
                <c:pt idx="124346">
                  <c:v>320.81770833333331</c:v>
                </c:pt>
                <c:pt idx="124347">
                  <c:v>320.8203125</c:v>
                </c:pt>
                <c:pt idx="124348">
                  <c:v>320.82291666666669</c:v>
                </c:pt>
                <c:pt idx="124349">
                  <c:v>320.82552083333331</c:v>
                </c:pt>
                <c:pt idx="124350">
                  <c:v>320.828125</c:v>
                </c:pt>
                <c:pt idx="124351">
                  <c:v>320.83072916666669</c:v>
                </c:pt>
                <c:pt idx="124352">
                  <c:v>320.83333333333331</c:v>
                </c:pt>
                <c:pt idx="124353">
                  <c:v>320.8359375</c:v>
                </c:pt>
                <c:pt idx="124354">
                  <c:v>320.83854166666669</c:v>
                </c:pt>
                <c:pt idx="124355">
                  <c:v>320.84114583333331</c:v>
                </c:pt>
                <c:pt idx="124356">
                  <c:v>320.84375</c:v>
                </c:pt>
                <c:pt idx="124357">
                  <c:v>320.84635416666669</c:v>
                </c:pt>
                <c:pt idx="124358">
                  <c:v>320.84895833333331</c:v>
                </c:pt>
                <c:pt idx="124359">
                  <c:v>320.8515625</c:v>
                </c:pt>
                <c:pt idx="124360">
                  <c:v>320.85416666666669</c:v>
                </c:pt>
                <c:pt idx="124361">
                  <c:v>320.85677083333331</c:v>
                </c:pt>
                <c:pt idx="124362">
                  <c:v>320.859375</c:v>
                </c:pt>
                <c:pt idx="124363">
                  <c:v>320.86197916666669</c:v>
                </c:pt>
                <c:pt idx="124364">
                  <c:v>320.86458333333331</c:v>
                </c:pt>
                <c:pt idx="124365">
                  <c:v>320.8671875</c:v>
                </c:pt>
                <c:pt idx="124366">
                  <c:v>320.86979166666669</c:v>
                </c:pt>
                <c:pt idx="124367">
                  <c:v>320.87239583333331</c:v>
                </c:pt>
                <c:pt idx="124368">
                  <c:v>320.875</c:v>
                </c:pt>
                <c:pt idx="124369">
                  <c:v>320.87760416666669</c:v>
                </c:pt>
                <c:pt idx="124370">
                  <c:v>320.88020833333331</c:v>
                </c:pt>
                <c:pt idx="124371">
                  <c:v>320.8828125</c:v>
                </c:pt>
                <c:pt idx="124372">
                  <c:v>320.88541666666669</c:v>
                </c:pt>
                <c:pt idx="124373">
                  <c:v>320.88802083333331</c:v>
                </c:pt>
                <c:pt idx="124374">
                  <c:v>320.890625</c:v>
                </c:pt>
                <c:pt idx="124375">
                  <c:v>320.89322916666669</c:v>
                </c:pt>
                <c:pt idx="124376">
                  <c:v>320.89583333333331</c:v>
                </c:pt>
                <c:pt idx="124377">
                  <c:v>320.8984375</c:v>
                </c:pt>
                <c:pt idx="124378">
                  <c:v>320.90104166666669</c:v>
                </c:pt>
                <c:pt idx="124379">
                  <c:v>320.90364583333331</c:v>
                </c:pt>
                <c:pt idx="124380">
                  <c:v>320.90625</c:v>
                </c:pt>
                <c:pt idx="124381">
                  <c:v>320.90885416666669</c:v>
                </c:pt>
                <c:pt idx="124382">
                  <c:v>320.91145833333331</c:v>
                </c:pt>
                <c:pt idx="124383">
                  <c:v>320.9140625</c:v>
                </c:pt>
                <c:pt idx="124384">
                  <c:v>320.91666666666669</c:v>
                </c:pt>
                <c:pt idx="124385">
                  <c:v>320.91927083333331</c:v>
                </c:pt>
                <c:pt idx="124386">
                  <c:v>320.921875</c:v>
                </c:pt>
                <c:pt idx="124387">
                  <c:v>320.92447916666669</c:v>
                </c:pt>
                <c:pt idx="124388">
                  <c:v>320.92708333333331</c:v>
                </c:pt>
                <c:pt idx="124389">
                  <c:v>320.9296875</c:v>
                </c:pt>
                <c:pt idx="124390">
                  <c:v>320.93229166666669</c:v>
                </c:pt>
                <c:pt idx="124391">
                  <c:v>320.93489583333331</c:v>
                </c:pt>
                <c:pt idx="124392">
                  <c:v>320.9375</c:v>
                </c:pt>
                <c:pt idx="124393">
                  <c:v>320.94010416666669</c:v>
                </c:pt>
                <c:pt idx="124394">
                  <c:v>320.94270833333331</c:v>
                </c:pt>
                <c:pt idx="124395">
                  <c:v>320.9453125</c:v>
                </c:pt>
                <c:pt idx="124396">
                  <c:v>320.94791666666669</c:v>
                </c:pt>
                <c:pt idx="124397">
                  <c:v>320.95052083333331</c:v>
                </c:pt>
                <c:pt idx="124398">
                  <c:v>320.953125</c:v>
                </c:pt>
                <c:pt idx="124399">
                  <c:v>320.95572916666669</c:v>
                </c:pt>
                <c:pt idx="124400">
                  <c:v>320.95833333333331</c:v>
                </c:pt>
                <c:pt idx="124401">
                  <c:v>320.9609375</c:v>
                </c:pt>
                <c:pt idx="124402">
                  <c:v>320.96354166666669</c:v>
                </c:pt>
                <c:pt idx="124403">
                  <c:v>320.96614583333331</c:v>
                </c:pt>
                <c:pt idx="124404">
                  <c:v>320.96875</c:v>
                </c:pt>
                <c:pt idx="124405">
                  <c:v>320.97135416666669</c:v>
                </c:pt>
                <c:pt idx="124406">
                  <c:v>320.97395833333331</c:v>
                </c:pt>
                <c:pt idx="124407">
                  <c:v>320.9765625</c:v>
                </c:pt>
                <c:pt idx="124408">
                  <c:v>320.97916666666669</c:v>
                </c:pt>
                <c:pt idx="124409">
                  <c:v>320.98177083333331</c:v>
                </c:pt>
                <c:pt idx="124410">
                  <c:v>320.984375</c:v>
                </c:pt>
                <c:pt idx="124411">
                  <c:v>320.98697916666669</c:v>
                </c:pt>
                <c:pt idx="124412">
                  <c:v>320.98958333333331</c:v>
                </c:pt>
                <c:pt idx="124413">
                  <c:v>320.9921875</c:v>
                </c:pt>
                <c:pt idx="124414">
                  <c:v>320.99479166666669</c:v>
                </c:pt>
                <c:pt idx="124415">
                  <c:v>320.99739583333331</c:v>
                </c:pt>
                <c:pt idx="124416">
                  <c:v>321</c:v>
                </c:pt>
                <c:pt idx="124417">
                  <c:v>321.00260416666669</c:v>
                </c:pt>
                <c:pt idx="124418">
                  <c:v>321.00520833333331</c:v>
                </c:pt>
                <c:pt idx="124419">
                  <c:v>321.0078125</c:v>
                </c:pt>
                <c:pt idx="124420">
                  <c:v>321.01041666666669</c:v>
                </c:pt>
                <c:pt idx="124421">
                  <c:v>321.01302083333331</c:v>
                </c:pt>
                <c:pt idx="124422">
                  <c:v>321.015625</c:v>
                </c:pt>
                <c:pt idx="124423">
                  <c:v>321.01822916666669</c:v>
                </c:pt>
                <c:pt idx="124424">
                  <c:v>321.02083333333331</c:v>
                </c:pt>
                <c:pt idx="124425">
                  <c:v>321.0234375</c:v>
                </c:pt>
                <c:pt idx="124426">
                  <c:v>321.02604166666669</c:v>
                </c:pt>
                <c:pt idx="124427">
                  <c:v>321.02864583333331</c:v>
                </c:pt>
                <c:pt idx="124428">
                  <c:v>321.03125</c:v>
                </c:pt>
                <c:pt idx="124429">
                  <c:v>321.03385416666669</c:v>
                </c:pt>
                <c:pt idx="124430">
                  <c:v>321.03645833333331</c:v>
                </c:pt>
                <c:pt idx="124431">
                  <c:v>321.0390625</c:v>
                </c:pt>
                <c:pt idx="124432">
                  <c:v>321.04166666666669</c:v>
                </c:pt>
                <c:pt idx="124433">
                  <c:v>321.04427083333331</c:v>
                </c:pt>
                <c:pt idx="124434">
                  <c:v>321.046875</c:v>
                </c:pt>
                <c:pt idx="124435">
                  <c:v>321.04947916666669</c:v>
                </c:pt>
                <c:pt idx="124436">
                  <c:v>321.05208333333331</c:v>
                </c:pt>
                <c:pt idx="124437">
                  <c:v>321.0546875</c:v>
                </c:pt>
                <c:pt idx="124438">
                  <c:v>321.05729166666669</c:v>
                </c:pt>
                <c:pt idx="124439">
                  <c:v>321.05989583333331</c:v>
                </c:pt>
                <c:pt idx="124440">
                  <c:v>321.0625</c:v>
                </c:pt>
                <c:pt idx="124441">
                  <c:v>321.06510416666669</c:v>
                </c:pt>
                <c:pt idx="124442">
                  <c:v>321.06770833333331</c:v>
                </c:pt>
                <c:pt idx="124443">
                  <c:v>321.0703125</c:v>
                </c:pt>
                <c:pt idx="124444">
                  <c:v>321.07291666666669</c:v>
                </c:pt>
                <c:pt idx="124445">
                  <c:v>321.07552083333331</c:v>
                </c:pt>
                <c:pt idx="124446">
                  <c:v>321.078125</c:v>
                </c:pt>
                <c:pt idx="124447">
                  <c:v>321.08072916666669</c:v>
                </c:pt>
                <c:pt idx="124448">
                  <c:v>321.08333333333331</c:v>
                </c:pt>
                <c:pt idx="124449">
                  <c:v>321.0859375</c:v>
                </c:pt>
                <c:pt idx="124450">
                  <c:v>321.08854166666669</c:v>
                </c:pt>
                <c:pt idx="124451">
                  <c:v>321.09114583333331</c:v>
                </c:pt>
                <c:pt idx="124452">
                  <c:v>321.09375</c:v>
                </c:pt>
                <c:pt idx="124453">
                  <c:v>321.09635416666669</c:v>
                </c:pt>
                <c:pt idx="124454">
                  <c:v>321.09895833333331</c:v>
                </c:pt>
                <c:pt idx="124455">
                  <c:v>321.1015625</c:v>
                </c:pt>
                <c:pt idx="124456">
                  <c:v>321.10416666666669</c:v>
                </c:pt>
                <c:pt idx="124457">
                  <c:v>321.10677083333331</c:v>
                </c:pt>
                <c:pt idx="124458">
                  <c:v>321.109375</c:v>
                </c:pt>
                <c:pt idx="124459">
                  <c:v>321.11197916666669</c:v>
                </c:pt>
                <c:pt idx="124460">
                  <c:v>321.11458333333331</c:v>
                </c:pt>
                <c:pt idx="124461">
                  <c:v>321.1171875</c:v>
                </c:pt>
                <c:pt idx="124462">
                  <c:v>321.11979166666669</c:v>
                </c:pt>
                <c:pt idx="124463">
                  <c:v>321.12239583333331</c:v>
                </c:pt>
                <c:pt idx="124464">
                  <c:v>321.125</c:v>
                </c:pt>
                <c:pt idx="124465">
                  <c:v>321.12760416666669</c:v>
                </c:pt>
                <c:pt idx="124466">
                  <c:v>321.13020833333331</c:v>
                </c:pt>
                <c:pt idx="124467">
                  <c:v>321.1328125</c:v>
                </c:pt>
                <c:pt idx="124468">
                  <c:v>321.13541666666669</c:v>
                </c:pt>
                <c:pt idx="124469">
                  <c:v>321.13802083333331</c:v>
                </c:pt>
                <c:pt idx="124470">
                  <c:v>321.140625</c:v>
                </c:pt>
                <c:pt idx="124471">
                  <c:v>321.14322916666669</c:v>
                </c:pt>
                <c:pt idx="124472">
                  <c:v>321.14583333333331</c:v>
                </c:pt>
                <c:pt idx="124473">
                  <c:v>321.1484375</c:v>
                </c:pt>
                <c:pt idx="124474">
                  <c:v>321.15104166666669</c:v>
                </c:pt>
                <c:pt idx="124475">
                  <c:v>321.15364583333331</c:v>
                </c:pt>
                <c:pt idx="124476">
                  <c:v>321.15625</c:v>
                </c:pt>
                <c:pt idx="124477">
                  <c:v>321.15885416666669</c:v>
                </c:pt>
                <c:pt idx="124478">
                  <c:v>321.16145833333331</c:v>
                </c:pt>
                <c:pt idx="124479">
                  <c:v>321.1640625</c:v>
                </c:pt>
                <c:pt idx="124480">
                  <c:v>321.16666666666669</c:v>
                </c:pt>
                <c:pt idx="124481">
                  <c:v>321.16927083333331</c:v>
                </c:pt>
                <c:pt idx="124482">
                  <c:v>321.171875</c:v>
                </c:pt>
                <c:pt idx="124483">
                  <c:v>321.17447916666669</c:v>
                </c:pt>
                <c:pt idx="124484">
                  <c:v>321.17708333333331</c:v>
                </c:pt>
                <c:pt idx="124485">
                  <c:v>321.1796875</c:v>
                </c:pt>
                <c:pt idx="124486">
                  <c:v>321.18229166666669</c:v>
                </c:pt>
                <c:pt idx="124487">
                  <c:v>321.18489583333331</c:v>
                </c:pt>
                <c:pt idx="124488">
                  <c:v>321.1875</c:v>
                </c:pt>
                <c:pt idx="124489">
                  <c:v>321.19010416666669</c:v>
                </c:pt>
                <c:pt idx="124490">
                  <c:v>321.19270833333331</c:v>
                </c:pt>
                <c:pt idx="124491">
                  <c:v>321.1953125</c:v>
                </c:pt>
                <c:pt idx="124492">
                  <c:v>321.19791666666669</c:v>
                </c:pt>
                <c:pt idx="124493">
                  <c:v>321.20052083333331</c:v>
                </c:pt>
                <c:pt idx="124494">
                  <c:v>321.203125</c:v>
                </c:pt>
                <c:pt idx="124495">
                  <c:v>321.20572916666669</c:v>
                </c:pt>
                <c:pt idx="124496">
                  <c:v>321.20833333333331</c:v>
                </c:pt>
                <c:pt idx="124497">
                  <c:v>321.2109375</c:v>
                </c:pt>
                <c:pt idx="124498">
                  <c:v>321.21354166666669</c:v>
                </c:pt>
                <c:pt idx="124499">
                  <c:v>321.21614583333331</c:v>
                </c:pt>
                <c:pt idx="124500">
                  <c:v>321.21875</c:v>
                </c:pt>
                <c:pt idx="124501">
                  <c:v>321.22135416666669</c:v>
                </c:pt>
                <c:pt idx="124502">
                  <c:v>321.22395833333331</c:v>
                </c:pt>
                <c:pt idx="124503">
                  <c:v>321.2265625</c:v>
                </c:pt>
                <c:pt idx="124504">
                  <c:v>321.22916666666669</c:v>
                </c:pt>
                <c:pt idx="124505">
                  <c:v>321.23177083333331</c:v>
                </c:pt>
                <c:pt idx="124506">
                  <c:v>321.234375</c:v>
                </c:pt>
                <c:pt idx="124507">
                  <c:v>321.23697916666669</c:v>
                </c:pt>
                <c:pt idx="124508">
                  <c:v>321.23958333333331</c:v>
                </c:pt>
                <c:pt idx="124509">
                  <c:v>321.2421875</c:v>
                </c:pt>
                <c:pt idx="124510">
                  <c:v>321.24479166666669</c:v>
                </c:pt>
                <c:pt idx="124511">
                  <c:v>321.24739583333331</c:v>
                </c:pt>
                <c:pt idx="124512">
                  <c:v>321.25</c:v>
                </c:pt>
                <c:pt idx="124513">
                  <c:v>321.25260416666669</c:v>
                </c:pt>
                <c:pt idx="124514">
                  <c:v>321.25520833333331</c:v>
                </c:pt>
                <c:pt idx="124515">
                  <c:v>321.2578125</c:v>
                </c:pt>
                <c:pt idx="124516">
                  <c:v>321.26041666666669</c:v>
                </c:pt>
                <c:pt idx="124517">
                  <c:v>321.26302083333331</c:v>
                </c:pt>
                <c:pt idx="124518">
                  <c:v>321.265625</c:v>
                </c:pt>
                <c:pt idx="124519">
                  <c:v>321.26822916666669</c:v>
                </c:pt>
                <c:pt idx="124520">
                  <c:v>321.27083333333331</c:v>
                </c:pt>
                <c:pt idx="124521">
                  <c:v>321.2734375</c:v>
                </c:pt>
                <c:pt idx="124522">
                  <c:v>321.27604166666669</c:v>
                </c:pt>
                <c:pt idx="124523">
                  <c:v>321.27864583333331</c:v>
                </c:pt>
                <c:pt idx="124524">
                  <c:v>321.28125</c:v>
                </c:pt>
                <c:pt idx="124525">
                  <c:v>321.28385416666669</c:v>
                </c:pt>
                <c:pt idx="124526">
                  <c:v>321.28645833333331</c:v>
                </c:pt>
                <c:pt idx="124527">
                  <c:v>321.2890625</c:v>
                </c:pt>
                <c:pt idx="124528">
                  <c:v>321.29166666666669</c:v>
                </c:pt>
                <c:pt idx="124529">
                  <c:v>321.29427083333331</c:v>
                </c:pt>
                <c:pt idx="124530">
                  <c:v>321.296875</c:v>
                </c:pt>
                <c:pt idx="124531">
                  <c:v>321.29947916666669</c:v>
                </c:pt>
                <c:pt idx="124532">
                  <c:v>321.30208333333331</c:v>
                </c:pt>
                <c:pt idx="124533">
                  <c:v>321.3046875</c:v>
                </c:pt>
                <c:pt idx="124534">
                  <c:v>321.30729166666669</c:v>
                </c:pt>
                <c:pt idx="124535">
                  <c:v>321.30989583333331</c:v>
                </c:pt>
                <c:pt idx="124536">
                  <c:v>321.3125</c:v>
                </c:pt>
                <c:pt idx="124537">
                  <c:v>321.31510416666669</c:v>
                </c:pt>
                <c:pt idx="124538">
                  <c:v>321.31770833333331</c:v>
                </c:pt>
                <c:pt idx="124539">
                  <c:v>321.3203125</c:v>
                </c:pt>
                <c:pt idx="124540">
                  <c:v>321.32291666666669</c:v>
                </c:pt>
                <c:pt idx="124541">
                  <c:v>321.32552083333331</c:v>
                </c:pt>
                <c:pt idx="124542">
                  <c:v>321.328125</c:v>
                </c:pt>
                <c:pt idx="124543">
                  <c:v>321.33072916666669</c:v>
                </c:pt>
                <c:pt idx="124544">
                  <c:v>321.33333333333331</c:v>
                </c:pt>
                <c:pt idx="124545">
                  <c:v>321.3359375</c:v>
                </c:pt>
                <c:pt idx="124546">
                  <c:v>321.33854166666669</c:v>
                </c:pt>
                <c:pt idx="124547">
                  <c:v>321.34114583333331</c:v>
                </c:pt>
                <c:pt idx="124548">
                  <c:v>321.34375</c:v>
                </c:pt>
                <c:pt idx="124549">
                  <c:v>321.34635416666669</c:v>
                </c:pt>
                <c:pt idx="124550">
                  <c:v>321.34895833333331</c:v>
                </c:pt>
                <c:pt idx="124551">
                  <c:v>321.3515625</c:v>
                </c:pt>
                <c:pt idx="124552">
                  <c:v>321.35416666666669</c:v>
                </c:pt>
                <c:pt idx="124553">
                  <c:v>321.35677083333331</c:v>
                </c:pt>
                <c:pt idx="124554">
                  <c:v>321.359375</c:v>
                </c:pt>
                <c:pt idx="124555">
                  <c:v>321.36197916666669</c:v>
                </c:pt>
                <c:pt idx="124556">
                  <c:v>321.36458333333331</c:v>
                </c:pt>
                <c:pt idx="124557">
                  <c:v>321.3671875</c:v>
                </c:pt>
                <c:pt idx="124558">
                  <c:v>321.36979166666669</c:v>
                </c:pt>
                <c:pt idx="124559">
                  <c:v>321.37239583333331</c:v>
                </c:pt>
                <c:pt idx="124560">
                  <c:v>321.375</c:v>
                </c:pt>
                <c:pt idx="124561">
                  <c:v>321.37760416666669</c:v>
                </c:pt>
                <c:pt idx="124562">
                  <c:v>321.38020833333331</c:v>
                </c:pt>
                <c:pt idx="124563">
                  <c:v>321.3828125</c:v>
                </c:pt>
                <c:pt idx="124564">
                  <c:v>321.38541666666669</c:v>
                </c:pt>
                <c:pt idx="124565">
                  <c:v>321.38802083333331</c:v>
                </c:pt>
                <c:pt idx="124566">
                  <c:v>321.390625</c:v>
                </c:pt>
                <c:pt idx="124567">
                  <c:v>321.39322916666669</c:v>
                </c:pt>
                <c:pt idx="124568">
                  <c:v>321.39583333333331</c:v>
                </c:pt>
                <c:pt idx="124569">
                  <c:v>321.3984375</c:v>
                </c:pt>
                <c:pt idx="124570">
                  <c:v>321.40104166666669</c:v>
                </c:pt>
                <c:pt idx="124571">
                  <c:v>321.40364583333331</c:v>
                </c:pt>
                <c:pt idx="124572">
                  <c:v>321.40625</c:v>
                </c:pt>
                <c:pt idx="124573">
                  <c:v>321.40885416666669</c:v>
                </c:pt>
                <c:pt idx="124574">
                  <c:v>321.41145833333331</c:v>
                </c:pt>
                <c:pt idx="124575">
                  <c:v>321.4140625</c:v>
                </c:pt>
                <c:pt idx="124576">
                  <c:v>321.41666666666669</c:v>
                </c:pt>
                <c:pt idx="124577">
                  <c:v>321.41927083333331</c:v>
                </c:pt>
                <c:pt idx="124578">
                  <c:v>321.421875</c:v>
                </c:pt>
                <c:pt idx="124579">
                  <c:v>321.42447916666669</c:v>
                </c:pt>
                <c:pt idx="124580">
                  <c:v>321.42708333333331</c:v>
                </c:pt>
                <c:pt idx="124581">
                  <c:v>321.4296875</c:v>
                </c:pt>
                <c:pt idx="124582">
                  <c:v>321.43229166666669</c:v>
                </c:pt>
                <c:pt idx="124583">
                  <c:v>321.43489583333331</c:v>
                </c:pt>
                <c:pt idx="124584">
                  <c:v>321.4375</c:v>
                </c:pt>
                <c:pt idx="124585">
                  <c:v>321.44010416666669</c:v>
                </c:pt>
                <c:pt idx="124586">
                  <c:v>321.44270833333331</c:v>
                </c:pt>
                <c:pt idx="124587">
                  <c:v>321.4453125</c:v>
                </c:pt>
                <c:pt idx="124588">
                  <c:v>321.44791666666669</c:v>
                </c:pt>
                <c:pt idx="124589">
                  <c:v>321.45052083333331</c:v>
                </c:pt>
                <c:pt idx="124590">
                  <c:v>321.453125</c:v>
                </c:pt>
                <c:pt idx="124591">
                  <c:v>321.45572916666669</c:v>
                </c:pt>
                <c:pt idx="124592">
                  <c:v>321.45833333333331</c:v>
                </c:pt>
                <c:pt idx="124593">
                  <c:v>321.4609375</c:v>
                </c:pt>
                <c:pt idx="124594">
                  <c:v>321.46354166666669</c:v>
                </c:pt>
                <c:pt idx="124595">
                  <c:v>321.46614583333331</c:v>
                </c:pt>
                <c:pt idx="124596">
                  <c:v>321.46875</c:v>
                </c:pt>
                <c:pt idx="124597">
                  <c:v>321.47135416666669</c:v>
                </c:pt>
                <c:pt idx="124598">
                  <c:v>321.47395833333331</c:v>
                </c:pt>
                <c:pt idx="124599">
                  <c:v>321.4765625</c:v>
                </c:pt>
                <c:pt idx="124600">
                  <c:v>321.47916666666669</c:v>
                </c:pt>
                <c:pt idx="124601">
                  <c:v>321.48177083333331</c:v>
                </c:pt>
                <c:pt idx="124602">
                  <c:v>321.484375</c:v>
                </c:pt>
                <c:pt idx="124603">
                  <c:v>321.48697916666669</c:v>
                </c:pt>
                <c:pt idx="124604">
                  <c:v>321.48958333333331</c:v>
                </c:pt>
                <c:pt idx="124605">
                  <c:v>321.4921875</c:v>
                </c:pt>
                <c:pt idx="124606">
                  <c:v>321.49479166666669</c:v>
                </c:pt>
                <c:pt idx="124607">
                  <c:v>321.49739583333331</c:v>
                </c:pt>
                <c:pt idx="124608">
                  <c:v>321.5</c:v>
                </c:pt>
                <c:pt idx="124609">
                  <c:v>321.50260416666669</c:v>
                </c:pt>
                <c:pt idx="124610">
                  <c:v>321.50520833333331</c:v>
                </c:pt>
                <c:pt idx="124611">
                  <c:v>321.5078125</c:v>
                </c:pt>
                <c:pt idx="124612">
                  <c:v>321.51041666666669</c:v>
                </c:pt>
                <c:pt idx="124613">
                  <c:v>321.51302083333331</c:v>
                </c:pt>
                <c:pt idx="124614">
                  <c:v>321.515625</c:v>
                </c:pt>
                <c:pt idx="124615">
                  <c:v>321.51822916666669</c:v>
                </c:pt>
                <c:pt idx="124616">
                  <c:v>321.52083333333331</c:v>
                </c:pt>
                <c:pt idx="124617">
                  <c:v>321.5234375</c:v>
                </c:pt>
                <c:pt idx="124618">
                  <c:v>321.52604166666669</c:v>
                </c:pt>
                <c:pt idx="124619">
                  <c:v>321.52864583333331</c:v>
                </c:pt>
                <c:pt idx="124620">
                  <c:v>321.53125</c:v>
                </c:pt>
                <c:pt idx="124621">
                  <c:v>321.53385416666669</c:v>
                </c:pt>
                <c:pt idx="124622">
                  <c:v>321.53645833333331</c:v>
                </c:pt>
                <c:pt idx="124623">
                  <c:v>321.5390625</c:v>
                </c:pt>
                <c:pt idx="124624">
                  <c:v>321.54166666666669</c:v>
                </c:pt>
                <c:pt idx="124625">
                  <c:v>321.54427083333331</c:v>
                </c:pt>
                <c:pt idx="124626">
                  <c:v>321.546875</c:v>
                </c:pt>
                <c:pt idx="124627">
                  <c:v>321.54947916666669</c:v>
                </c:pt>
                <c:pt idx="124628">
                  <c:v>321.55208333333331</c:v>
                </c:pt>
                <c:pt idx="124629">
                  <c:v>321.5546875</c:v>
                </c:pt>
                <c:pt idx="124630">
                  <c:v>321.55729166666669</c:v>
                </c:pt>
                <c:pt idx="124631">
                  <c:v>321.55989583333331</c:v>
                </c:pt>
                <c:pt idx="124632">
                  <c:v>321.5625</c:v>
                </c:pt>
                <c:pt idx="124633">
                  <c:v>321.56510416666669</c:v>
                </c:pt>
                <c:pt idx="124634">
                  <c:v>321.56770833333331</c:v>
                </c:pt>
                <c:pt idx="124635">
                  <c:v>321.5703125</c:v>
                </c:pt>
                <c:pt idx="124636">
                  <c:v>321.57291666666669</c:v>
                </c:pt>
                <c:pt idx="124637">
                  <c:v>321.57552083333331</c:v>
                </c:pt>
                <c:pt idx="124638">
                  <c:v>321.578125</c:v>
                </c:pt>
                <c:pt idx="124639">
                  <c:v>321.58072916666669</c:v>
                </c:pt>
                <c:pt idx="124640">
                  <c:v>321.58333333333331</c:v>
                </c:pt>
                <c:pt idx="124641">
                  <c:v>321.5859375</c:v>
                </c:pt>
                <c:pt idx="124642">
                  <c:v>321.58854166666669</c:v>
                </c:pt>
                <c:pt idx="124643">
                  <c:v>321.59114583333331</c:v>
                </c:pt>
                <c:pt idx="124644">
                  <c:v>321.59375</c:v>
                </c:pt>
                <c:pt idx="124645">
                  <c:v>321.59635416666669</c:v>
                </c:pt>
                <c:pt idx="124646">
                  <c:v>321.59895833333331</c:v>
                </c:pt>
                <c:pt idx="124647">
                  <c:v>321.6015625</c:v>
                </c:pt>
                <c:pt idx="124648">
                  <c:v>321.60416666666669</c:v>
                </c:pt>
                <c:pt idx="124649">
                  <c:v>321.60677083333331</c:v>
                </c:pt>
                <c:pt idx="124650">
                  <c:v>321.609375</c:v>
                </c:pt>
                <c:pt idx="124651">
                  <c:v>321.61197916666669</c:v>
                </c:pt>
                <c:pt idx="124652">
                  <c:v>321.61458333333331</c:v>
                </c:pt>
                <c:pt idx="124653">
                  <c:v>321.6171875</c:v>
                </c:pt>
                <c:pt idx="124654">
                  <c:v>321.61979166666669</c:v>
                </c:pt>
                <c:pt idx="124655">
                  <c:v>321.62239583333331</c:v>
                </c:pt>
                <c:pt idx="124656">
                  <c:v>321.625</c:v>
                </c:pt>
                <c:pt idx="124657">
                  <c:v>321.62760416666669</c:v>
                </c:pt>
                <c:pt idx="124658">
                  <c:v>321.63020833333331</c:v>
                </c:pt>
                <c:pt idx="124659">
                  <c:v>321.6328125</c:v>
                </c:pt>
                <c:pt idx="124660">
                  <c:v>321.63541666666669</c:v>
                </c:pt>
                <c:pt idx="124661">
                  <c:v>321.63802083333331</c:v>
                </c:pt>
                <c:pt idx="124662">
                  <c:v>321.640625</c:v>
                </c:pt>
                <c:pt idx="124663">
                  <c:v>321.64322916666669</c:v>
                </c:pt>
                <c:pt idx="124664">
                  <c:v>321.64583333333331</c:v>
                </c:pt>
                <c:pt idx="124665">
                  <c:v>321.6484375</c:v>
                </c:pt>
                <c:pt idx="124666">
                  <c:v>321.65104166666669</c:v>
                </c:pt>
                <c:pt idx="124667">
                  <c:v>321.65364583333331</c:v>
                </c:pt>
                <c:pt idx="124668">
                  <c:v>321.65625</c:v>
                </c:pt>
                <c:pt idx="124669">
                  <c:v>321.65885416666669</c:v>
                </c:pt>
                <c:pt idx="124670">
                  <c:v>321.66145833333331</c:v>
                </c:pt>
                <c:pt idx="124671">
                  <c:v>321.6640625</c:v>
                </c:pt>
                <c:pt idx="124672">
                  <c:v>321.66666666666669</c:v>
                </c:pt>
                <c:pt idx="124673">
                  <c:v>321.66927083333331</c:v>
                </c:pt>
                <c:pt idx="124674">
                  <c:v>321.671875</c:v>
                </c:pt>
                <c:pt idx="124675">
                  <c:v>321.67447916666669</c:v>
                </c:pt>
                <c:pt idx="124676">
                  <c:v>321.67708333333331</c:v>
                </c:pt>
                <c:pt idx="124677">
                  <c:v>321.6796875</c:v>
                </c:pt>
                <c:pt idx="124678">
                  <c:v>321.68229166666669</c:v>
                </c:pt>
                <c:pt idx="124679">
                  <c:v>321.68489583333331</c:v>
                </c:pt>
                <c:pt idx="124680">
                  <c:v>321.6875</c:v>
                </c:pt>
                <c:pt idx="124681">
                  <c:v>321.69010416666669</c:v>
                </c:pt>
                <c:pt idx="124682">
                  <c:v>321.69270833333331</c:v>
                </c:pt>
                <c:pt idx="124683">
                  <c:v>321.6953125</c:v>
                </c:pt>
                <c:pt idx="124684">
                  <c:v>321.69791666666669</c:v>
                </c:pt>
                <c:pt idx="124685">
                  <c:v>321.70052083333331</c:v>
                </c:pt>
                <c:pt idx="124686">
                  <c:v>321.703125</c:v>
                </c:pt>
                <c:pt idx="124687">
                  <c:v>321.70572916666669</c:v>
                </c:pt>
                <c:pt idx="124688">
                  <c:v>321.70833333333331</c:v>
                </c:pt>
                <c:pt idx="124689">
                  <c:v>321.7109375</c:v>
                </c:pt>
                <c:pt idx="124690">
                  <c:v>321.71354166666669</c:v>
                </c:pt>
                <c:pt idx="124691">
                  <c:v>321.71614583333331</c:v>
                </c:pt>
                <c:pt idx="124692">
                  <c:v>321.71875</c:v>
                </c:pt>
                <c:pt idx="124693">
                  <c:v>321.72135416666669</c:v>
                </c:pt>
                <c:pt idx="124694">
                  <c:v>321.72395833333331</c:v>
                </c:pt>
                <c:pt idx="124695">
                  <c:v>321.7265625</c:v>
                </c:pt>
                <c:pt idx="124696">
                  <c:v>321.72916666666669</c:v>
                </c:pt>
                <c:pt idx="124697">
                  <c:v>321.73177083333331</c:v>
                </c:pt>
                <c:pt idx="124698">
                  <c:v>321.734375</c:v>
                </c:pt>
                <c:pt idx="124699">
                  <c:v>321.73697916666669</c:v>
                </c:pt>
                <c:pt idx="124700">
                  <c:v>321.73958333333331</c:v>
                </c:pt>
                <c:pt idx="124701">
                  <c:v>321.7421875</c:v>
                </c:pt>
                <c:pt idx="124702">
                  <c:v>321.74479166666669</c:v>
                </c:pt>
                <c:pt idx="124703">
                  <c:v>321.74739583333331</c:v>
                </c:pt>
                <c:pt idx="124704">
                  <c:v>321.75</c:v>
                </c:pt>
                <c:pt idx="124705">
                  <c:v>321.75260416666669</c:v>
                </c:pt>
                <c:pt idx="124706">
                  <c:v>321.75520833333331</c:v>
                </c:pt>
                <c:pt idx="124707">
                  <c:v>321.7578125</c:v>
                </c:pt>
                <c:pt idx="124708">
                  <c:v>321.76041666666669</c:v>
                </c:pt>
                <c:pt idx="124709">
                  <c:v>321.76302083333331</c:v>
                </c:pt>
                <c:pt idx="124710">
                  <c:v>321.765625</c:v>
                </c:pt>
                <c:pt idx="124711">
                  <c:v>321.76822916666669</c:v>
                </c:pt>
                <c:pt idx="124712">
                  <c:v>321.77083333333331</c:v>
                </c:pt>
                <c:pt idx="124713">
                  <c:v>321.7734375</c:v>
                </c:pt>
                <c:pt idx="124714">
                  <c:v>321.77604166666669</c:v>
                </c:pt>
                <c:pt idx="124715">
                  <c:v>321.77864583333331</c:v>
                </c:pt>
                <c:pt idx="124716">
                  <c:v>321.78125</c:v>
                </c:pt>
                <c:pt idx="124717">
                  <c:v>321.78385416666669</c:v>
                </c:pt>
                <c:pt idx="124718">
                  <c:v>321.78645833333331</c:v>
                </c:pt>
                <c:pt idx="124719">
                  <c:v>321.7890625</c:v>
                </c:pt>
                <c:pt idx="124720">
                  <c:v>321.79166666666669</c:v>
                </c:pt>
                <c:pt idx="124721">
                  <c:v>321.79427083333331</c:v>
                </c:pt>
                <c:pt idx="124722">
                  <c:v>321.796875</c:v>
                </c:pt>
                <c:pt idx="124723">
                  <c:v>321.79947916666669</c:v>
                </c:pt>
                <c:pt idx="124724">
                  <c:v>321.80208333333331</c:v>
                </c:pt>
                <c:pt idx="124725">
                  <c:v>321.8046875</c:v>
                </c:pt>
                <c:pt idx="124726">
                  <c:v>321.80729166666669</c:v>
                </c:pt>
                <c:pt idx="124727">
                  <c:v>321.80989583333331</c:v>
                </c:pt>
                <c:pt idx="124728">
                  <c:v>321.8125</c:v>
                </c:pt>
                <c:pt idx="124729">
                  <c:v>321.81510416666669</c:v>
                </c:pt>
                <c:pt idx="124730">
                  <c:v>321.81770833333331</c:v>
                </c:pt>
                <c:pt idx="124731">
                  <c:v>321.8203125</c:v>
                </c:pt>
                <c:pt idx="124732">
                  <c:v>321.82291666666669</c:v>
                </c:pt>
                <c:pt idx="124733">
                  <c:v>321.82552083333331</c:v>
                </c:pt>
                <c:pt idx="124734">
                  <c:v>321.828125</c:v>
                </c:pt>
                <c:pt idx="124735">
                  <c:v>321.83072916666669</c:v>
                </c:pt>
                <c:pt idx="124736">
                  <c:v>321.83333333333331</c:v>
                </c:pt>
                <c:pt idx="124737">
                  <c:v>321.8359375</c:v>
                </c:pt>
                <c:pt idx="124738">
                  <c:v>321.83854166666669</c:v>
                </c:pt>
                <c:pt idx="124739">
                  <c:v>321.84114583333331</c:v>
                </c:pt>
                <c:pt idx="124740">
                  <c:v>321.84375</c:v>
                </c:pt>
                <c:pt idx="124741">
                  <c:v>321.84635416666669</c:v>
                </c:pt>
                <c:pt idx="124742">
                  <c:v>321.84895833333331</c:v>
                </c:pt>
                <c:pt idx="124743">
                  <c:v>321.8515625</c:v>
                </c:pt>
                <c:pt idx="124744">
                  <c:v>321.85416666666669</c:v>
                </c:pt>
                <c:pt idx="124745">
                  <c:v>321.85677083333331</c:v>
                </c:pt>
                <c:pt idx="124746">
                  <c:v>321.859375</c:v>
                </c:pt>
                <c:pt idx="124747">
                  <c:v>321.86197916666669</c:v>
                </c:pt>
                <c:pt idx="124748">
                  <c:v>321.86458333333331</c:v>
                </c:pt>
                <c:pt idx="124749">
                  <c:v>321.8671875</c:v>
                </c:pt>
                <c:pt idx="124750">
                  <c:v>321.86979166666669</c:v>
                </c:pt>
                <c:pt idx="124751">
                  <c:v>321.87239583333331</c:v>
                </c:pt>
                <c:pt idx="124752">
                  <c:v>321.875</c:v>
                </c:pt>
                <c:pt idx="124753">
                  <c:v>321.87760416666669</c:v>
                </c:pt>
                <c:pt idx="124754">
                  <c:v>321.88020833333331</c:v>
                </c:pt>
                <c:pt idx="124755">
                  <c:v>321.8828125</c:v>
                </c:pt>
                <c:pt idx="124756">
                  <c:v>321.88541666666669</c:v>
                </c:pt>
                <c:pt idx="124757">
                  <c:v>321.88802083333331</c:v>
                </c:pt>
                <c:pt idx="124758">
                  <c:v>321.890625</c:v>
                </c:pt>
                <c:pt idx="124759">
                  <c:v>321.89322916666669</c:v>
                </c:pt>
                <c:pt idx="124760">
                  <c:v>321.89583333333331</c:v>
                </c:pt>
                <c:pt idx="124761">
                  <c:v>321.8984375</c:v>
                </c:pt>
                <c:pt idx="124762">
                  <c:v>321.90104166666669</c:v>
                </c:pt>
                <c:pt idx="124763">
                  <c:v>321.90364583333331</c:v>
                </c:pt>
                <c:pt idx="124764">
                  <c:v>321.90625</c:v>
                </c:pt>
                <c:pt idx="124765">
                  <c:v>321.90885416666669</c:v>
                </c:pt>
                <c:pt idx="124766">
                  <c:v>321.91145833333331</c:v>
                </c:pt>
                <c:pt idx="124767">
                  <c:v>321.9140625</c:v>
                </c:pt>
                <c:pt idx="124768">
                  <c:v>321.91666666666669</c:v>
                </c:pt>
                <c:pt idx="124769">
                  <c:v>321.91927083333331</c:v>
                </c:pt>
                <c:pt idx="124770">
                  <c:v>321.921875</c:v>
                </c:pt>
                <c:pt idx="124771">
                  <c:v>321.92447916666669</c:v>
                </c:pt>
                <c:pt idx="124772">
                  <c:v>321.92708333333331</c:v>
                </c:pt>
                <c:pt idx="124773">
                  <c:v>321.9296875</c:v>
                </c:pt>
                <c:pt idx="124774">
                  <c:v>321.93229166666669</c:v>
                </c:pt>
                <c:pt idx="124775">
                  <c:v>321.93489583333331</c:v>
                </c:pt>
                <c:pt idx="124776">
                  <c:v>321.9375</c:v>
                </c:pt>
                <c:pt idx="124777">
                  <c:v>321.94010416666669</c:v>
                </c:pt>
                <c:pt idx="124778">
                  <c:v>321.94270833333331</c:v>
                </c:pt>
                <c:pt idx="124779">
                  <c:v>321.9453125</c:v>
                </c:pt>
                <c:pt idx="124780">
                  <c:v>321.94791666666669</c:v>
                </c:pt>
                <c:pt idx="124781">
                  <c:v>321.95052083333331</c:v>
                </c:pt>
                <c:pt idx="124782">
                  <c:v>321.953125</c:v>
                </c:pt>
                <c:pt idx="124783">
                  <c:v>321.95572916666669</c:v>
                </c:pt>
                <c:pt idx="124784">
                  <c:v>321.95833333333331</c:v>
                </c:pt>
                <c:pt idx="124785">
                  <c:v>321.9609375</c:v>
                </c:pt>
                <c:pt idx="124786">
                  <c:v>321.96354166666669</c:v>
                </c:pt>
                <c:pt idx="124787">
                  <c:v>321.96614583333331</c:v>
                </c:pt>
                <c:pt idx="124788">
                  <c:v>321.96875</c:v>
                </c:pt>
                <c:pt idx="124789">
                  <c:v>321.97135416666669</c:v>
                </c:pt>
                <c:pt idx="124790">
                  <c:v>321.97395833333331</c:v>
                </c:pt>
                <c:pt idx="124791">
                  <c:v>321.9765625</c:v>
                </c:pt>
                <c:pt idx="124792">
                  <c:v>321.97916666666669</c:v>
                </c:pt>
                <c:pt idx="124793">
                  <c:v>321.98177083333331</c:v>
                </c:pt>
                <c:pt idx="124794">
                  <c:v>321.984375</c:v>
                </c:pt>
                <c:pt idx="124795">
                  <c:v>321.98697916666669</c:v>
                </c:pt>
                <c:pt idx="124796">
                  <c:v>321.98958333333331</c:v>
                </c:pt>
                <c:pt idx="124797">
                  <c:v>321.9921875</c:v>
                </c:pt>
                <c:pt idx="124798">
                  <c:v>321.99479166666669</c:v>
                </c:pt>
                <c:pt idx="124799">
                  <c:v>321.99739583333331</c:v>
                </c:pt>
                <c:pt idx="124800">
                  <c:v>322</c:v>
                </c:pt>
                <c:pt idx="124801">
                  <c:v>322.00260416666669</c:v>
                </c:pt>
                <c:pt idx="124802">
                  <c:v>322.00520833333331</c:v>
                </c:pt>
                <c:pt idx="124803">
                  <c:v>322.0078125</c:v>
                </c:pt>
                <c:pt idx="124804">
                  <c:v>322.01041666666669</c:v>
                </c:pt>
                <c:pt idx="124805">
                  <c:v>322.01302083333331</c:v>
                </c:pt>
                <c:pt idx="124806">
                  <c:v>322.015625</c:v>
                </c:pt>
                <c:pt idx="124807">
                  <c:v>322.01822916666669</c:v>
                </c:pt>
                <c:pt idx="124808">
                  <c:v>322.02083333333331</c:v>
                </c:pt>
                <c:pt idx="124809">
                  <c:v>322.0234375</c:v>
                </c:pt>
                <c:pt idx="124810">
                  <c:v>322.02604166666669</c:v>
                </c:pt>
                <c:pt idx="124811">
                  <c:v>322.02864583333331</c:v>
                </c:pt>
                <c:pt idx="124812">
                  <c:v>322.03125</c:v>
                </c:pt>
                <c:pt idx="124813">
                  <c:v>322.03385416666669</c:v>
                </c:pt>
                <c:pt idx="124814">
                  <c:v>322.03645833333331</c:v>
                </c:pt>
                <c:pt idx="124815">
                  <c:v>322.0390625</c:v>
                </c:pt>
                <c:pt idx="124816">
                  <c:v>322.04166666666669</c:v>
                </c:pt>
                <c:pt idx="124817">
                  <c:v>322.04427083333331</c:v>
                </c:pt>
                <c:pt idx="124818">
                  <c:v>322.046875</c:v>
                </c:pt>
                <c:pt idx="124819">
                  <c:v>322.04947916666669</c:v>
                </c:pt>
                <c:pt idx="124820">
                  <c:v>322.05208333333331</c:v>
                </c:pt>
                <c:pt idx="124821">
                  <c:v>322.0546875</c:v>
                </c:pt>
                <c:pt idx="124822">
                  <c:v>322.05729166666669</c:v>
                </c:pt>
                <c:pt idx="124823">
                  <c:v>322.05989583333331</c:v>
                </c:pt>
                <c:pt idx="124824">
                  <c:v>322.0625</c:v>
                </c:pt>
                <c:pt idx="124825">
                  <c:v>322.06510416666669</c:v>
                </c:pt>
                <c:pt idx="124826">
                  <c:v>322.06770833333331</c:v>
                </c:pt>
                <c:pt idx="124827">
                  <c:v>322.0703125</c:v>
                </c:pt>
                <c:pt idx="124828">
                  <c:v>322.07291666666669</c:v>
                </c:pt>
                <c:pt idx="124829">
                  <c:v>322.07552083333331</c:v>
                </c:pt>
                <c:pt idx="124830">
                  <c:v>322.078125</c:v>
                </c:pt>
                <c:pt idx="124831">
                  <c:v>322.08072916666669</c:v>
                </c:pt>
                <c:pt idx="124832">
                  <c:v>322.08333333333331</c:v>
                </c:pt>
                <c:pt idx="124833">
                  <c:v>322.0859375</c:v>
                </c:pt>
                <c:pt idx="124834">
                  <c:v>322.08854166666669</c:v>
                </c:pt>
                <c:pt idx="124835">
                  <c:v>322.09114583333331</c:v>
                </c:pt>
                <c:pt idx="124836">
                  <c:v>322.09375</c:v>
                </c:pt>
                <c:pt idx="124837">
                  <c:v>322.09635416666669</c:v>
                </c:pt>
                <c:pt idx="124838">
                  <c:v>322.09895833333331</c:v>
                </c:pt>
                <c:pt idx="124839">
                  <c:v>322.1015625</c:v>
                </c:pt>
                <c:pt idx="124840">
                  <c:v>322.10416666666669</c:v>
                </c:pt>
                <c:pt idx="124841">
                  <c:v>322.10677083333331</c:v>
                </c:pt>
                <c:pt idx="124842">
                  <c:v>322.109375</c:v>
                </c:pt>
                <c:pt idx="124843">
                  <c:v>322.11197916666669</c:v>
                </c:pt>
                <c:pt idx="124844">
                  <c:v>322.11458333333331</c:v>
                </c:pt>
                <c:pt idx="124845">
                  <c:v>322.1171875</c:v>
                </c:pt>
                <c:pt idx="124846">
                  <c:v>322.11979166666669</c:v>
                </c:pt>
                <c:pt idx="124847">
                  <c:v>322.12239583333331</c:v>
                </c:pt>
                <c:pt idx="124848">
                  <c:v>322.125</c:v>
                </c:pt>
                <c:pt idx="124849">
                  <c:v>322.12760416666669</c:v>
                </c:pt>
                <c:pt idx="124850">
                  <c:v>322.13020833333331</c:v>
                </c:pt>
                <c:pt idx="124851">
                  <c:v>322.1328125</c:v>
                </c:pt>
                <c:pt idx="124852">
                  <c:v>322.13541666666669</c:v>
                </c:pt>
                <c:pt idx="124853">
                  <c:v>322.13802083333331</c:v>
                </c:pt>
                <c:pt idx="124854">
                  <c:v>322.140625</c:v>
                </c:pt>
                <c:pt idx="124855">
                  <c:v>322.14322916666669</c:v>
                </c:pt>
                <c:pt idx="124856">
                  <c:v>322.14583333333331</c:v>
                </c:pt>
                <c:pt idx="124857">
                  <c:v>322.1484375</c:v>
                </c:pt>
                <c:pt idx="124858">
                  <c:v>322.15104166666669</c:v>
                </c:pt>
                <c:pt idx="124859">
                  <c:v>322.15364583333331</c:v>
                </c:pt>
                <c:pt idx="124860">
                  <c:v>322.15625</c:v>
                </c:pt>
                <c:pt idx="124861">
                  <c:v>322.15885416666669</c:v>
                </c:pt>
                <c:pt idx="124862">
                  <c:v>322.16145833333331</c:v>
                </c:pt>
                <c:pt idx="124863">
                  <c:v>322.1640625</c:v>
                </c:pt>
                <c:pt idx="124864">
                  <c:v>322.16666666666669</c:v>
                </c:pt>
                <c:pt idx="124865">
                  <c:v>322.16927083333331</c:v>
                </c:pt>
                <c:pt idx="124866">
                  <c:v>322.171875</c:v>
                </c:pt>
                <c:pt idx="124867">
                  <c:v>322.17447916666669</c:v>
                </c:pt>
                <c:pt idx="124868">
                  <c:v>322.17708333333331</c:v>
                </c:pt>
                <c:pt idx="124869">
                  <c:v>322.1796875</c:v>
                </c:pt>
                <c:pt idx="124870">
                  <c:v>322.18229166666669</c:v>
                </c:pt>
                <c:pt idx="124871">
                  <c:v>322.18489583333331</c:v>
                </c:pt>
                <c:pt idx="124872">
                  <c:v>322.1875</c:v>
                </c:pt>
                <c:pt idx="124873">
                  <c:v>322.19010416666669</c:v>
                </c:pt>
                <c:pt idx="124874">
                  <c:v>322.19270833333331</c:v>
                </c:pt>
                <c:pt idx="124875">
                  <c:v>322.1953125</c:v>
                </c:pt>
                <c:pt idx="124876">
                  <c:v>322.19791666666669</c:v>
                </c:pt>
                <c:pt idx="124877">
                  <c:v>322.20052083333331</c:v>
                </c:pt>
                <c:pt idx="124878">
                  <c:v>322.203125</c:v>
                </c:pt>
                <c:pt idx="124879">
                  <c:v>322.20572916666669</c:v>
                </c:pt>
                <c:pt idx="124880">
                  <c:v>322.20833333333331</c:v>
                </c:pt>
                <c:pt idx="124881">
                  <c:v>322.2109375</c:v>
                </c:pt>
                <c:pt idx="124882">
                  <c:v>322.21354166666669</c:v>
                </c:pt>
                <c:pt idx="124883">
                  <c:v>322.21614583333331</c:v>
                </c:pt>
                <c:pt idx="124884">
                  <c:v>322.21875</c:v>
                </c:pt>
                <c:pt idx="124885">
                  <c:v>322.22135416666669</c:v>
                </c:pt>
                <c:pt idx="124886">
                  <c:v>322.22395833333331</c:v>
                </c:pt>
                <c:pt idx="124887">
                  <c:v>322.2265625</c:v>
                </c:pt>
                <c:pt idx="124888">
                  <c:v>322.22916666666669</c:v>
                </c:pt>
                <c:pt idx="124889">
                  <c:v>322.23177083333331</c:v>
                </c:pt>
                <c:pt idx="124890">
                  <c:v>322.234375</c:v>
                </c:pt>
                <c:pt idx="124891">
                  <c:v>322.23697916666669</c:v>
                </c:pt>
                <c:pt idx="124892">
                  <c:v>322.23958333333331</c:v>
                </c:pt>
                <c:pt idx="124893">
                  <c:v>322.2421875</c:v>
                </c:pt>
                <c:pt idx="124894">
                  <c:v>322.24479166666669</c:v>
                </c:pt>
                <c:pt idx="124895">
                  <c:v>322.24739583333331</c:v>
                </c:pt>
                <c:pt idx="124896">
                  <c:v>322.25</c:v>
                </c:pt>
                <c:pt idx="124897">
                  <c:v>322.25260416666669</c:v>
                </c:pt>
                <c:pt idx="124898">
                  <c:v>322.25520833333331</c:v>
                </c:pt>
                <c:pt idx="124899">
                  <c:v>322.2578125</c:v>
                </c:pt>
                <c:pt idx="124900">
                  <c:v>322.26041666666669</c:v>
                </c:pt>
                <c:pt idx="124901">
                  <c:v>322.26302083333331</c:v>
                </c:pt>
                <c:pt idx="124902">
                  <c:v>322.265625</c:v>
                </c:pt>
                <c:pt idx="124903">
                  <c:v>322.26822916666669</c:v>
                </c:pt>
                <c:pt idx="124904">
                  <c:v>322.27083333333331</c:v>
                </c:pt>
                <c:pt idx="124905">
                  <c:v>322.2734375</c:v>
                </c:pt>
                <c:pt idx="124906">
                  <c:v>322.27604166666669</c:v>
                </c:pt>
                <c:pt idx="124907">
                  <c:v>322.27864583333331</c:v>
                </c:pt>
                <c:pt idx="124908">
                  <c:v>322.28125</c:v>
                </c:pt>
                <c:pt idx="124909">
                  <c:v>322.28385416666669</c:v>
                </c:pt>
                <c:pt idx="124910">
                  <c:v>322.28645833333331</c:v>
                </c:pt>
                <c:pt idx="124911">
                  <c:v>322.2890625</c:v>
                </c:pt>
                <c:pt idx="124912">
                  <c:v>322.29166666666669</c:v>
                </c:pt>
                <c:pt idx="124913">
                  <c:v>322.29427083333331</c:v>
                </c:pt>
                <c:pt idx="124914">
                  <c:v>322.296875</c:v>
                </c:pt>
                <c:pt idx="124915">
                  <c:v>322.29947916666669</c:v>
                </c:pt>
                <c:pt idx="124916">
                  <c:v>322.30208333333331</c:v>
                </c:pt>
                <c:pt idx="124917">
                  <c:v>322.3046875</c:v>
                </c:pt>
                <c:pt idx="124918">
                  <c:v>322.30729166666669</c:v>
                </c:pt>
                <c:pt idx="124919">
                  <c:v>322.30989583333331</c:v>
                </c:pt>
                <c:pt idx="124920">
                  <c:v>322.3125</c:v>
                </c:pt>
                <c:pt idx="124921">
                  <c:v>322.31510416666669</c:v>
                </c:pt>
                <c:pt idx="124922">
                  <c:v>322.31770833333331</c:v>
                </c:pt>
                <c:pt idx="124923">
                  <c:v>322.3203125</c:v>
                </c:pt>
                <c:pt idx="124924">
                  <c:v>322.32291666666669</c:v>
                </c:pt>
                <c:pt idx="124925">
                  <c:v>322.32552083333331</c:v>
                </c:pt>
                <c:pt idx="124926">
                  <c:v>322.328125</c:v>
                </c:pt>
                <c:pt idx="124927">
                  <c:v>322.33072916666669</c:v>
                </c:pt>
                <c:pt idx="124928">
                  <c:v>322.33333333333331</c:v>
                </c:pt>
                <c:pt idx="124929">
                  <c:v>322.3359375</c:v>
                </c:pt>
                <c:pt idx="124930">
                  <c:v>322.33854166666669</c:v>
                </c:pt>
                <c:pt idx="124931">
                  <c:v>322.34114583333331</c:v>
                </c:pt>
                <c:pt idx="124932">
                  <c:v>322.34375</c:v>
                </c:pt>
                <c:pt idx="124933">
                  <c:v>322.34635416666669</c:v>
                </c:pt>
                <c:pt idx="124934">
                  <c:v>322.34895833333331</c:v>
                </c:pt>
                <c:pt idx="124935">
                  <c:v>322.3515625</c:v>
                </c:pt>
                <c:pt idx="124936">
                  <c:v>322.35416666666669</c:v>
                </c:pt>
                <c:pt idx="124937">
                  <c:v>322.35677083333331</c:v>
                </c:pt>
                <c:pt idx="124938">
                  <c:v>322.359375</c:v>
                </c:pt>
                <c:pt idx="124939">
                  <c:v>322.36197916666669</c:v>
                </c:pt>
                <c:pt idx="124940">
                  <c:v>322.36458333333331</c:v>
                </c:pt>
                <c:pt idx="124941">
                  <c:v>322.3671875</c:v>
                </c:pt>
                <c:pt idx="124942">
                  <c:v>322.36979166666669</c:v>
                </c:pt>
                <c:pt idx="124943">
                  <c:v>322.37239583333331</c:v>
                </c:pt>
                <c:pt idx="124944">
                  <c:v>322.375</c:v>
                </c:pt>
                <c:pt idx="124945">
                  <c:v>322.37760416666669</c:v>
                </c:pt>
                <c:pt idx="124946">
                  <c:v>322.38020833333331</c:v>
                </c:pt>
                <c:pt idx="124947">
                  <c:v>322.3828125</c:v>
                </c:pt>
                <c:pt idx="124948">
                  <c:v>322.38541666666669</c:v>
                </c:pt>
                <c:pt idx="124949">
                  <c:v>322.38802083333331</c:v>
                </c:pt>
                <c:pt idx="124950">
                  <c:v>322.390625</c:v>
                </c:pt>
                <c:pt idx="124951">
                  <c:v>322.39322916666669</c:v>
                </c:pt>
                <c:pt idx="124952">
                  <c:v>322.39583333333331</c:v>
                </c:pt>
                <c:pt idx="124953">
                  <c:v>322.3984375</c:v>
                </c:pt>
                <c:pt idx="124954">
                  <c:v>322.40104166666669</c:v>
                </c:pt>
                <c:pt idx="124955">
                  <c:v>322.40364583333331</c:v>
                </c:pt>
                <c:pt idx="124956">
                  <c:v>322.40625</c:v>
                </c:pt>
                <c:pt idx="124957">
                  <c:v>322.40885416666669</c:v>
                </c:pt>
                <c:pt idx="124958">
                  <c:v>322.41145833333331</c:v>
                </c:pt>
                <c:pt idx="124959">
                  <c:v>322.4140625</c:v>
                </c:pt>
                <c:pt idx="124960">
                  <c:v>322.41666666666669</c:v>
                </c:pt>
                <c:pt idx="124961">
                  <c:v>322.41927083333331</c:v>
                </c:pt>
                <c:pt idx="124962">
                  <c:v>322.421875</c:v>
                </c:pt>
                <c:pt idx="124963">
                  <c:v>322.42447916666669</c:v>
                </c:pt>
                <c:pt idx="124964">
                  <c:v>322.42708333333331</c:v>
                </c:pt>
                <c:pt idx="124965">
                  <c:v>322.4296875</c:v>
                </c:pt>
                <c:pt idx="124966">
                  <c:v>322.43229166666669</c:v>
                </c:pt>
                <c:pt idx="124967">
                  <c:v>322.43489583333331</c:v>
                </c:pt>
                <c:pt idx="124968">
                  <c:v>322.4375</c:v>
                </c:pt>
                <c:pt idx="124969">
                  <c:v>322.44010416666669</c:v>
                </c:pt>
                <c:pt idx="124970">
                  <c:v>322.44270833333331</c:v>
                </c:pt>
                <c:pt idx="124971">
                  <c:v>322.4453125</c:v>
                </c:pt>
                <c:pt idx="124972">
                  <c:v>322.44791666666669</c:v>
                </c:pt>
                <c:pt idx="124973">
                  <c:v>322.45052083333331</c:v>
                </c:pt>
                <c:pt idx="124974">
                  <c:v>322.453125</c:v>
                </c:pt>
                <c:pt idx="124975">
                  <c:v>322.45572916666669</c:v>
                </c:pt>
                <c:pt idx="124976">
                  <c:v>322.45833333333331</c:v>
                </c:pt>
                <c:pt idx="124977">
                  <c:v>322.4609375</c:v>
                </c:pt>
                <c:pt idx="124978">
                  <c:v>322.46354166666669</c:v>
                </c:pt>
                <c:pt idx="124979">
                  <c:v>322.46614583333331</c:v>
                </c:pt>
                <c:pt idx="124980">
                  <c:v>322.46875</c:v>
                </c:pt>
                <c:pt idx="124981">
                  <c:v>322.47135416666669</c:v>
                </c:pt>
                <c:pt idx="124982">
                  <c:v>322.47395833333331</c:v>
                </c:pt>
                <c:pt idx="124983">
                  <c:v>322.4765625</c:v>
                </c:pt>
                <c:pt idx="124984">
                  <c:v>322.47916666666669</c:v>
                </c:pt>
                <c:pt idx="124985">
                  <c:v>322.48177083333331</c:v>
                </c:pt>
                <c:pt idx="124986">
                  <c:v>322.484375</c:v>
                </c:pt>
                <c:pt idx="124987">
                  <c:v>322.48697916666669</c:v>
                </c:pt>
                <c:pt idx="124988">
                  <c:v>322.48958333333331</c:v>
                </c:pt>
                <c:pt idx="124989">
                  <c:v>322.4921875</c:v>
                </c:pt>
                <c:pt idx="124990">
                  <c:v>322.49479166666669</c:v>
                </c:pt>
                <c:pt idx="124991">
                  <c:v>322.49739583333331</c:v>
                </c:pt>
                <c:pt idx="124992">
                  <c:v>322.5</c:v>
                </c:pt>
                <c:pt idx="124993">
                  <c:v>322.50260416666669</c:v>
                </c:pt>
                <c:pt idx="124994">
                  <c:v>322.50520833333331</c:v>
                </c:pt>
                <c:pt idx="124995">
                  <c:v>322.5078125</c:v>
                </c:pt>
                <c:pt idx="124996">
                  <c:v>322.51041666666669</c:v>
                </c:pt>
                <c:pt idx="124997">
                  <c:v>322.51302083333331</c:v>
                </c:pt>
                <c:pt idx="124998">
                  <c:v>322.515625</c:v>
                </c:pt>
                <c:pt idx="124999">
                  <c:v>322.51822916666669</c:v>
                </c:pt>
                <c:pt idx="125000">
                  <c:v>322.52083333333331</c:v>
                </c:pt>
                <c:pt idx="125001">
                  <c:v>322.5234375</c:v>
                </c:pt>
                <c:pt idx="125002">
                  <c:v>322.52604166666669</c:v>
                </c:pt>
                <c:pt idx="125003">
                  <c:v>322.52864583333331</c:v>
                </c:pt>
                <c:pt idx="125004">
                  <c:v>322.53125</c:v>
                </c:pt>
                <c:pt idx="125005">
                  <c:v>322.53385416666669</c:v>
                </c:pt>
                <c:pt idx="125006">
                  <c:v>322.53645833333331</c:v>
                </c:pt>
                <c:pt idx="125007">
                  <c:v>322.5390625</c:v>
                </c:pt>
                <c:pt idx="125008">
                  <c:v>322.54166666666669</c:v>
                </c:pt>
                <c:pt idx="125009">
                  <c:v>322.54427083333331</c:v>
                </c:pt>
                <c:pt idx="125010">
                  <c:v>322.546875</c:v>
                </c:pt>
                <c:pt idx="125011">
                  <c:v>322.54947916666669</c:v>
                </c:pt>
                <c:pt idx="125012">
                  <c:v>322.55208333333331</c:v>
                </c:pt>
                <c:pt idx="125013">
                  <c:v>322.5546875</c:v>
                </c:pt>
                <c:pt idx="125014">
                  <c:v>322.55729166666669</c:v>
                </c:pt>
                <c:pt idx="125015">
                  <c:v>322.55989583333331</c:v>
                </c:pt>
                <c:pt idx="125016">
                  <c:v>322.5625</c:v>
                </c:pt>
                <c:pt idx="125017">
                  <c:v>322.56510416666669</c:v>
                </c:pt>
                <c:pt idx="125018">
                  <c:v>322.56770833333331</c:v>
                </c:pt>
                <c:pt idx="125019">
                  <c:v>322.5703125</c:v>
                </c:pt>
                <c:pt idx="125020">
                  <c:v>322.57291666666669</c:v>
                </c:pt>
                <c:pt idx="125021">
                  <c:v>322.57552083333331</c:v>
                </c:pt>
                <c:pt idx="125022">
                  <c:v>322.578125</c:v>
                </c:pt>
                <c:pt idx="125023">
                  <c:v>322.58072916666669</c:v>
                </c:pt>
                <c:pt idx="125024">
                  <c:v>322.58333333333331</c:v>
                </c:pt>
                <c:pt idx="125025">
                  <c:v>322.5859375</c:v>
                </c:pt>
                <c:pt idx="125026">
                  <c:v>322.58854166666669</c:v>
                </c:pt>
                <c:pt idx="125027">
                  <c:v>322.59114583333331</c:v>
                </c:pt>
                <c:pt idx="125028">
                  <c:v>322.59375</c:v>
                </c:pt>
                <c:pt idx="125029">
                  <c:v>322.59635416666669</c:v>
                </c:pt>
                <c:pt idx="125030">
                  <c:v>322.59895833333331</c:v>
                </c:pt>
                <c:pt idx="125031">
                  <c:v>322.6015625</c:v>
                </c:pt>
                <c:pt idx="125032">
                  <c:v>322.60416666666669</c:v>
                </c:pt>
                <c:pt idx="125033">
                  <c:v>322.60677083333331</c:v>
                </c:pt>
                <c:pt idx="125034">
                  <c:v>322.609375</c:v>
                </c:pt>
                <c:pt idx="125035">
                  <c:v>322.61197916666669</c:v>
                </c:pt>
                <c:pt idx="125036">
                  <c:v>322.61458333333331</c:v>
                </c:pt>
                <c:pt idx="125037">
                  <c:v>322.6171875</c:v>
                </c:pt>
                <c:pt idx="125038">
                  <c:v>322.61979166666669</c:v>
                </c:pt>
                <c:pt idx="125039">
                  <c:v>322.62239583333331</c:v>
                </c:pt>
                <c:pt idx="125040">
                  <c:v>322.625</c:v>
                </c:pt>
                <c:pt idx="125041">
                  <c:v>322.62760416666669</c:v>
                </c:pt>
                <c:pt idx="125042">
                  <c:v>322.63020833333331</c:v>
                </c:pt>
                <c:pt idx="125043">
                  <c:v>322.6328125</c:v>
                </c:pt>
                <c:pt idx="125044">
                  <c:v>322.63541666666669</c:v>
                </c:pt>
                <c:pt idx="125045">
                  <c:v>322.63802083333331</c:v>
                </c:pt>
                <c:pt idx="125046">
                  <c:v>322.640625</c:v>
                </c:pt>
                <c:pt idx="125047">
                  <c:v>322.64322916666669</c:v>
                </c:pt>
                <c:pt idx="125048">
                  <c:v>322.64583333333331</c:v>
                </c:pt>
                <c:pt idx="125049">
                  <c:v>322.6484375</c:v>
                </c:pt>
                <c:pt idx="125050">
                  <c:v>322.65104166666669</c:v>
                </c:pt>
                <c:pt idx="125051">
                  <c:v>322.65364583333331</c:v>
                </c:pt>
                <c:pt idx="125052">
                  <c:v>322.65625</c:v>
                </c:pt>
                <c:pt idx="125053">
                  <c:v>322.65885416666669</c:v>
                </c:pt>
                <c:pt idx="125054">
                  <c:v>322.66145833333331</c:v>
                </c:pt>
                <c:pt idx="125055">
                  <c:v>322.6640625</c:v>
                </c:pt>
                <c:pt idx="125056">
                  <c:v>322.66666666666669</c:v>
                </c:pt>
                <c:pt idx="125057">
                  <c:v>322.66927083333331</c:v>
                </c:pt>
                <c:pt idx="125058">
                  <c:v>322.671875</c:v>
                </c:pt>
                <c:pt idx="125059">
                  <c:v>322.67447916666669</c:v>
                </c:pt>
                <c:pt idx="125060">
                  <c:v>322.67708333333331</c:v>
                </c:pt>
                <c:pt idx="125061">
                  <c:v>322.6796875</c:v>
                </c:pt>
                <c:pt idx="125062">
                  <c:v>322.68229166666669</c:v>
                </c:pt>
                <c:pt idx="125063">
                  <c:v>322.68489583333331</c:v>
                </c:pt>
                <c:pt idx="125064">
                  <c:v>322.6875</c:v>
                </c:pt>
                <c:pt idx="125065">
                  <c:v>322.69010416666669</c:v>
                </c:pt>
                <c:pt idx="125066">
                  <c:v>322.69270833333331</c:v>
                </c:pt>
                <c:pt idx="125067">
                  <c:v>322.6953125</c:v>
                </c:pt>
                <c:pt idx="125068">
                  <c:v>322.69791666666669</c:v>
                </c:pt>
                <c:pt idx="125069">
                  <c:v>322.70052083333331</c:v>
                </c:pt>
                <c:pt idx="125070">
                  <c:v>322.703125</c:v>
                </c:pt>
                <c:pt idx="125071">
                  <c:v>322.70572916666669</c:v>
                </c:pt>
                <c:pt idx="125072">
                  <c:v>322.70833333333331</c:v>
                </c:pt>
                <c:pt idx="125073">
                  <c:v>322.7109375</c:v>
                </c:pt>
                <c:pt idx="125074">
                  <c:v>322.71354166666669</c:v>
                </c:pt>
                <c:pt idx="125075">
                  <c:v>322.71614583333331</c:v>
                </c:pt>
                <c:pt idx="125076">
                  <c:v>322.71875</c:v>
                </c:pt>
                <c:pt idx="125077">
                  <c:v>322.72135416666669</c:v>
                </c:pt>
                <c:pt idx="125078">
                  <c:v>322.72395833333331</c:v>
                </c:pt>
                <c:pt idx="125079">
                  <c:v>322.7265625</c:v>
                </c:pt>
                <c:pt idx="125080">
                  <c:v>322.72916666666669</c:v>
                </c:pt>
                <c:pt idx="125081">
                  <c:v>322.73177083333331</c:v>
                </c:pt>
                <c:pt idx="125082">
                  <c:v>322.734375</c:v>
                </c:pt>
                <c:pt idx="125083">
                  <c:v>322.73697916666669</c:v>
                </c:pt>
                <c:pt idx="125084">
                  <c:v>322.73958333333331</c:v>
                </c:pt>
                <c:pt idx="125085">
                  <c:v>322.7421875</c:v>
                </c:pt>
                <c:pt idx="125086">
                  <c:v>322.74479166666669</c:v>
                </c:pt>
                <c:pt idx="125087">
                  <c:v>322.74739583333331</c:v>
                </c:pt>
                <c:pt idx="125088">
                  <c:v>322.75</c:v>
                </c:pt>
                <c:pt idx="125089">
                  <c:v>322.75260416666669</c:v>
                </c:pt>
                <c:pt idx="125090">
                  <c:v>322.75520833333331</c:v>
                </c:pt>
                <c:pt idx="125091">
                  <c:v>322.7578125</c:v>
                </c:pt>
                <c:pt idx="125092">
                  <c:v>322.76041666666669</c:v>
                </c:pt>
                <c:pt idx="125093">
                  <c:v>322.76302083333331</c:v>
                </c:pt>
                <c:pt idx="125094">
                  <c:v>322.765625</c:v>
                </c:pt>
                <c:pt idx="125095">
                  <c:v>322.76822916666669</c:v>
                </c:pt>
                <c:pt idx="125096">
                  <c:v>322.77083333333331</c:v>
                </c:pt>
                <c:pt idx="125097">
                  <c:v>322.7734375</c:v>
                </c:pt>
                <c:pt idx="125098">
                  <c:v>322.77604166666669</c:v>
                </c:pt>
                <c:pt idx="125099">
                  <c:v>322.77864583333331</c:v>
                </c:pt>
                <c:pt idx="125100">
                  <c:v>322.78125</c:v>
                </c:pt>
                <c:pt idx="125101">
                  <c:v>322.78385416666669</c:v>
                </c:pt>
                <c:pt idx="125102">
                  <c:v>322.78645833333331</c:v>
                </c:pt>
                <c:pt idx="125103">
                  <c:v>322.7890625</c:v>
                </c:pt>
                <c:pt idx="125104">
                  <c:v>322.79166666666669</c:v>
                </c:pt>
                <c:pt idx="125105">
                  <c:v>322.79427083333331</c:v>
                </c:pt>
                <c:pt idx="125106">
                  <c:v>322.796875</c:v>
                </c:pt>
                <c:pt idx="125107">
                  <c:v>322.79947916666669</c:v>
                </c:pt>
                <c:pt idx="125108">
                  <c:v>322.80208333333331</c:v>
                </c:pt>
                <c:pt idx="125109">
                  <c:v>322.8046875</c:v>
                </c:pt>
                <c:pt idx="125110">
                  <c:v>322.80729166666669</c:v>
                </c:pt>
                <c:pt idx="125111">
                  <c:v>322.80989583333331</c:v>
                </c:pt>
                <c:pt idx="125112">
                  <c:v>322.8125</c:v>
                </c:pt>
                <c:pt idx="125113">
                  <c:v>322.81510416666669</c:v>
                </c:pt>
                <c:pt idx="125114">
                  <c:v>322.81770833333331</c:v>
                </c:pt>
                <c:pt idx="125115">
                  <c:v>322.8203125</c:v>
                </c:pt>
                <c:pt idx="125116">
                  <c:v>322.82291666666669</c:v>
                </c:pt>
                <c:pt idx="125117">
                  <c:v>322.82552083333331</c:v>
                </c:pt>
                <c:pt idx="125118">
                  <c:v>322.828125</c:v>
                </c:pt>
                <c:pt idx="125119">
                  <c:v>322.83072916666669</c:v>
                </c:pt>
                <c:pt idx="125120">
                  <c:v>322.83333333333331</c:v>
                </c:pt>
                <c:pt idx="125121">
                  <c:v>322.8359375</c:v>
                </c:pt>
                <c:pt idx="125122">
                  <c:v>322.83854166666669</c:v>
                </c:pt>
                <c:pt idx="125123">
                  <c:v>322.84114583333331</c:v>
                </c:pt>
                <c:pt idx="125124">
                  <c:v>322.84375</c:v>
                </c:pt>
                <c:pt idx="125125">
                  <c:v>322.84635416666669</c:v>
                </c:pt>
                <c:pt idx="125126">
                  <c:v>322.84895833333331</c:v>
                </c:pt>
                <c:pt idx="125127">
                  <c:v>322.8515625</c:v>
                </c:pt>
                <c:pt idx="125128">
                  <c:v>322.85416666666669</c:v>
                </c:pt>
                <c:pt idx="125129">
                  <c:v>322.85677083333331</c:v>
                </c:pt>
                <c:pt idx="125130">
                  <c:v>322.859375</c:v>
                </c:pt>
                <c:pt idx="125131">
                  <c:v>322.86197916666669</c:v>
                </c:pt>
                <c:pt idx="125132">
                  <c:v>322.86458333333331</c:v>
                </c:pt>
                <c:pt idx="125133">
                  <c:v>322.8671875</c:v>
                </c:pt>
                <c:pt idx="125134">
                  <c:v>322.86979166666669</c:v>
                </c:pt>
                <c:pt idx="125135">
                  <c:v>322.87239583333331</c:v>
                </c:pt>
                <c:pt idx="125136">
                  <c:v>322.875</c:v>
                </c:pt>
                <c:pt idx="125137">
                  <c:v>322.87760416666669</c:v>
                </c:pt>
                <c:pt idx="125138">
                  <c:v>322.88020833333331</c:v>
                </c:pt>
                <c:pt idx="125139">
                  <c:v>322.8828125</c:v>
                </c:pt>
                <c:pt idx="125140">
                  <c:v>322.88541666666669</c:v>
                </c:pt>
                <c:pt idx="125141">
                  <c:v>322.88802083333331</c:v>
                </c:pt>
                <c:pt idx="125142">
                  <c:v>322.890625</c:v>
                </c:pt>
                <c:pt idx="125143">
                  <c:v>322.89322916666669</c:v>
                </c:pt>
                <c:pt idx="125144">
                  <c:v>322.89583333333331</c:v>
                </c:pt>
                <c:pt idx="125145">
                  <c:v>322.8984375</c:v>
                </c:pt>
                <c:pt idx="125146">
                  <c:v>322.90104166666669</c:v>
                </c:pt>
                <c:pt idx="125147">
                  <c:v>322.90364583333331</c:v>
                </c:pt>
                <c:pt idx="125148">
                  <c:v>322.90625</c:v>
                </c:pt>
                <c:pt idx="125149">
                  <c:v>322.90885416666669</c:v>
                </c:pt>
                <c:pt idx="125150">
                  <c:v>322.91145833333331</c:v>
                </c:pt>
                <c:pt idx="125151">
                  <c:v>322.9140625</c:v>
                </c:pt>
                <c:pt idx="125152">
                  <c:v>322.91666666666669</c:v>
                </c:pt>
                <c:pt idx="125153">
                  <c:v>322.91927083333331</c:v>
                </c:pt>
                <c:pt idx="125154">
                  <c:v>322.921875</c:v>
                </c:pt>
                <c:pt idx="125155">
                  <c:v>322.92447916666669</c:v>
                </c:pt>
                <c:pt idx="125156">
                  <c:v>322.92708333333331</c:v>
                </c:pt>
                <c:pt idx="125157">
                  <c:v>322.9296875</c:v>
                </c:pt>
                <c:pt idx="125158">
                  <c:v>322.93229166666669</c:v>
                </c:pt>
                <c:pt idx="125159">
                  <c:v>322.93489583333331</c:v>
                </c:pt>
                <c:pt idx="125160">
                  <c:v>322.9375</c:v>
                </c:pt>
                <c:pt idx="125161">
                  <c:v>322.94010416666669</c:v>
                </c:pt>
                <c:pt idx="125162">
                  <c:v>322.94270833333331</c:v>
                </c:pt>
                <c:pt idx="125163">
                  <c:v>322.9453125</c:v>
                </c:pt>
                <c:pt idx="125164">
                  <c:v>322.94791666666669</c:v>
                </c:pt>
                <c:pt idx="125165">
                  <c:v>322.95052083333331</c:v>
                </c:pt>
                <c:pt idx="125166">
                  <c:v>322.953125</c:v>
                </c:pt>
                <c:pt idx="125167">
                  <c:v>322.95572916666669</c:v>
                </c:pt>
                <c:pt idx="125168">
                  <c:v>322.95833333333331</c:v>
                </c:pt>
                <c:pt idx="125169">
                  <c:v>322.9609375</c:v>
                </c:pt>
                <c:pt idx="125170">
                  <c:v>322.96354166666669</c:v>
                </c:pt>
                <c:pt idx="125171">
                  <c:v>322.96614583333331</c:v>
                </c:pt>
                <c:pt idx="125172">
                  <c:v>322.96875</c:v>
                </c:pt>
                <c:pt idx="125173">
                  <c:v>322.97135416666669</c:v>
                </c:pt>
                <c:pt idx="125174">
                  <c:v>322.97395833333331</c:v>
                </c:pt>
                <c:pt idx="125175">
                  <c:v>322.9765625</c:v>
                </c:pt>
                <c:pt idx="125176">
                  <c:v>322.97916666666669</c:v>
                </c:pt>
                <c:pt idx="125177">
                  <c:v>322.98177083333331</c:v>
                </c:pt>
                <c:pt idx="125178">
                  <c:v>322.984375</c:v>
                </c:pt>
                <c:pt idx="125179">
                  <c:v>322.98697916666669</c:v>
                </c:pt>
                <c:pt idx="125180">
                  <c:v>322.98958333333331</c:v>
                </c:pt>
                <c:pt idx="125181">
                  <c:v>322.9921875</c:v>
                </c:pt>
                <c:pt idx="125182">
                  <c:v>322.99479166666669</c:v>
                </c:pt>
                <c:pt idx="125183">
                  <c:v>322.99739583333331</c:v>
                </c:pt>
                <c:pt idx="125184">
                  <c:v>323</c:v>
                </c:pt>
                <c:pt idx="125185">
                  <c:v>323.00260416666669</c:v>
                </c:pt>
                <c:pt idx="125186">
                  <c:v>323.00520833333331</c:v>
                </c:pt>
                <c:pt idx="125187">
                  <c:v>323.0078125</c:v>
                </c:pt>
                <c:pt idx="125188">
                  <c:v>323.01041666666669</c:v>
                </c:pt>
                <c:pt idx="125189">
                  <c:v>323.01302083333331</c:v>
                </c:pt>
                <c:pt idx="125190">
                  <c:v>323.015625</c:v>
                </c:pt>
                <c:pt idx="125191">
                  <c:v>323.01822916666669</c:v>
                </c:pt>
                <c:pt idx="125192">
                  <c:v>323.02083333333331</c:v>
                </c:pt>
                <c:pt idx="125193">
                  <c:v>323.0234375</c:v>
                </c:pt>
                <c:pt idx="125194">
                  <c:v>323.02604166666669</c:v>
                </c:pt>
                <c:pt idx="125195">
                  <c:v>323.02864583333331</c:v>
                </c:pt>
                <c:pt idx="125196">
                  <c:v>323.03125</c:v>
                </c:pt>
                <c:pt idx="125197">
                  <c:v>323.03385416666669</c:v>
                </c:pt>
                <c:pt idx="125198">
                  <c:v>323.03645833333331</c:v>
                </c:pt>
                <c:pt idx="125199">
                  <c:v>323.0390625</c:v>
                </c:pt>
                <c:pt idx="125200">
                  <c:v>323.04166666666669</c:v>
                </c:pt>
                <c:pt idx="125201">
                  <c:v>323.04427083333331</c:v>
                </c:pt>
                <c:pt idx="125202">
                  <c:v>323.046875</c:v>
                </c:pt>
                <c:pt idx="125203">
                  <c:v>323.04947916666669</c:v>
                </c:pt>
                <c:pt idx="125204">
                  <c:v>323.05208333333331</c:v>
                </c:pt>
                <c:pt idx="125205">
                  <c:v>323.0546875</c:v>
                </c:pt>
                <c:pt idx="125206">
                  <c:v>323.05729166666669</c:v>
                </c:pt>
                <c:pt idx="125207">
                  <c:v>323.05989583333331</c:v>
                </c:pt>
                <c:pt idx="125208">
                  <c:v>323.0625</c:v>
                </c:pt>
                <c:pt idx="125209">
                  <c:v>323.06510416666669</c:v>
                </c:pt>
                <c:pt idx="125210">
                  <c:v>323.06770833333331</c:v>
                </c:pt>
                <c:pt idx="125211">
                  <c:v>323.0703125</c:v>
                </c:pt>
                <c:pt idx="125212">
                  <c:v>323.07291666666669</c:v>
                </c:pt>
                <c:pt idx="125213">
                  <c:v>323.07552083333331</c:v>
                </c:pt>
                <c:pt idx="125214">
                  <c:v>323.078125</c:v>
                </c:pt>
                <c:pt idx="125215">
                  <c:v>323.08072916666669</c:v>
                </c:pt>
                <c:pt idx="125216">
                  <c:v>323.08333333333331</c:v>
                </c:pt>
                <c:pt idx="125217">
                  <c:v>323.0859375</c:v>
                </c:pt>
                <c:pt idx="125218">
                  <c:v>323.08854166666669</c:v>
                </c:pt>
                <c:pt idx="125219">
                  <c:v>323.09114583333331</c:v>
                </c:pt>
                <c:pt idx="125220">
                  <c:v>323.09375</c:v>
                </c:pt>
                <c:pt idx="125221">
                  <c:v>323.09635416666669</c:v>
                </c:pt>
                <c:pt idx="125222">
                  <c:v>323.09895833333331</c:v>
                </c:pt>
                <c:pt idx="125223">
                  <c:v>323.1015625</c:v>
                </c:pt>
                <c:pt idx="125224">
                  <c:v>323.10416666666669</c:v>
                </c:pt>
                <c:pt idx="125225">
                  <c:v>323.10677083333331</c:v>
                </c:pt>
                <c:pt idx="125226">
                  <c:v>323.109375</c:v>
                </c:pt>
                <c:pt idx="125227">
                  <c:v>323.11197916666669</c:v>
                </c:pt>
                <c:pt idx="125228">
                  <c:v>323.11458333333331</c:v>
                </c:pt>
                <c:pt idx="125229">
                  <c:v>323.1171875</c:v>
                </c:pt>
                <c:pt idx="125230">
                  <c:v>323.11979166666669</c:v>
                </c:pt>
                <c:pt idx="125231">
                  <c:v>323.12239583333331</c:v>
                </c:pt>
                <c:pt idx="125232">
                  <c:v>323.125</c:v>
                </c:pt>
                <c:pt idx="125233">
                  <c:v>323.12760416666669</c:v>
                </c:pt>
                <c:pt idx="125234">
                  <c:v>323.13020833333331</c:v>
                </c:pt>
                <c:pt idx="125235">
                  <c:v>323.1328125</c:v>
                </c:pt>
                <c:pt idx="125236">
                  <c:v>323.13541666666669</c:v>
                </c:pt>
                <c:pt idx="125237">
                  <c:v>323.13802083333331</c:v>
                </c:pt>
                <c:pt idx="125238">
                  <c:v>323.140625</c:v>
                </c:pt>
                <c:pt idx="125239">
                  <c:v>323.14322916666669</c:v>
                </c:pt>
                <c:pt idx="125240">
                  <c:v>323.14583333333331</c:v>
                </c:pt>
                <c:pt idx="125241">
                  <c:v>323.1484375</c:v>
                </c:pt>
                <c:pt idx="125242">
                  <c:v>323.15104166666669</c:v>
                </c:pt>
                <c:pt idx="125243">
                  <c:v>323.15364583333331</c:v>
                </c:pt>
                <c:pt idx="125244">
                  <c:v>323.15625</c:v>
                </c:pt>
                <c:pt idx="125245">
                  <c:v>323.15885416666669</c:v>
                </c:pt>
                <c:pt idx="125246">
                  <c:v>323.16145833333331</c:v>
                </c:pt>
                <c:pt idx="125247">
                  <c:v>323.1640625</c:v>
                </c:pt>
                <c:pt idx="125248">
                  <c:v>323.16666666666669</c:v>
                </c:pt>
                <c:pt idx="125249">
                  <c:v>323.16927083333331</c:v>
                </c:pt>
                <c:pt idx="125250">
                  <c:v>323.171875</c:v>
                </c:pt>
                <c:pt idx="125251">
                  <c:v>323.17447916666669</c:v>
                </c:pt>
                <c:pt idx="125252">
                  <c:v>323.17708333333331</c:v>
                </c:pt>
                <c:pt idx="125253">
                  <c:v>323.1796875</c:v>
                </c:pt>
                <c:pt idx="125254">
                  <c:v>323.18229166666669</c:v>
                </c:pt>
                <c:pt idx="125255">
                  <c:v>323.18489583333331</c:v>
                </c:pt>
                <c:pt idx="125256">
                  <c:v>323.1875</c:v>
                </c:pt>
                <c:pt idx="125257">
                  <c:v>323.19010416666669</c:v>
                </c:pt>
                <c:pt idx="125258">
                  <c:v>323.19270833333331</c:v>
                </c:pt>
                <c:pt idx="125259">
                  <c:v>323.1953125</c:v>
                </c:pt>
                <c:pt idx="125260">
                  <c:v>323.19791666666669</c:v>
                </c:pt>
                <c:pt idx="125261">
                  <c:v>323.20052083333331</c:v>
                </c:pt>
                <c:pt idx="125262">
                  <c:v>323.203125</c:v>
                </c:pt>
                <c:pt idx="125263">
                  <c:v>323.20572916666669</c:v>
                </c:pt>
                <c:pt idx="125264">
                  <c:v>323.20833333333331</c:v>
                </c:pt>
                <c:pt idx="125265">
                  <c:v>323.2109375</c:v>
                </c:pt>
                <c:pt idx="125266">
                  <c:v>323.21354166666669</c:v>
                </c:pt>
                <c:pt idx="125267">
                  <c:v>323.21614583333331</c:v>
                </c:pt>
                <c:pt idx="125268">
                  <c:v>323.21875</c:v>
                </c:pt>
                <c:pt idx="125269">
                  <c:v>323.22135416666669</c:v>
                </c:pt>
                <c:pt idx="125270">
                  <c:v>323.22395833333331</c:v>
                </c:pt>
                <c:pt idx="125271">
                  <c:v>323.2265625</c:v>
                </c:pt>
                <c:pt idx="125272">
                  <c:v>323.22916666666669</c:v>
                </c:pt>
                <c:pt idx="125273">
                  <c:v>323.23177083333331</c:v>
                </c:pt>
                <c:pt idx="125274">
                  <c:v>323.234375</c:v>
                </c:pt>
                <c:pt idx="125275">
                  <c:v>323.23697916666669</c:v>
                </c:pt>
                <c:pt idx="125276">
                  <c:v>323.23958333333331</c:v>
                </c:pt>
                <c:pt idx="125277">
                  <c:v>323.2421875</c:v>
                </c:pt>
                <c:pt idx="125278">
                  <c:v>323.24479166666669</c:v>
                </c:pt>
                <c:pt idx="125279">
                  <c:v>323.24739583333331</c:v>
                </c:pt>
                <c:pt idx="125280">
                  <c:v>323.25</c:v>
                </c:pt>
                <c:pt idx="125281">
                  <c:v>323.25260416666669</c:v>
                </c:pt>
                <c:pt idx="125282">
                  <c:v>323.25520833333331</c:v>
                </c:pt>
                <c:pt idx="125283">
                  <c:v>323.2578125</c:v>
                </c:pt>
                <c:pt idx="125284">
                  <c:v>323.26041666666669</c:v>
                </c:pt>
                <c:pt idx="125285">
                  <c:v>323.26302083333331</c:v>
                </c:pt>
                <c:pt idx="125286">
                  <c:v>323.265625</c:v>
                </c:pt>
                <c:pt idx="125287">
                  <c:v>323.26822916666669</c:v>
                </c:pt>
                <c:pt idx="125288">
                  <c:v>323.27083333333331</c:v>
                </c:pt>
                <c:pt idx="125289">
                  <c:v>323.2734375</c:v>
                </c:pt>
                <c:pt idx="125290">
                  <c:v>323.27604166666669</c:v>
                </c:pt>
                <c:pt idx="125291">
                  <c:v>323.27864583333331</c:v>
                </c:pt>
                <c:pt idx="125292">
                  <c:v>323.28125</c:v>
                </c:pt>
                <c:pt idx="125293">
                  <c:v>323.28385416666669</c:v>
                </c:pt>
                <c:pt idx="125294">
                  <c:v>323.28645833333331</c:v>
                </c:pt>
                <c:pt idx="125295">
                  <c:v>323.2890625</c:v>
                </c:pt>
                <c:pt idx="125296">
                  <c:v>323.29166666666669</c:v>
                </c:pt>
                <c:pt idx="125297">
                  <c:v>323.29427083333331</c:v>
                </c:pt>
                <c:pt idx="125298">
                  <c:v>323.296875</c:v>
                </c:pt>
                <c:pt idx="125299">
                  <c:v>323.29947916666669</c:v>
                </c:pt>
                <c:pt idx="125300">
                  <c:v>323.30208333333331</c:v>
                </c:pt>
                <c:pt idx="125301">
                  <c:v>323.3046875</c:v>
                </c:pt>
                <c:pt idx="125302">
                  <c:v>323.30729166666669</c:v>
                </c:pt>
                <c:pt idx="125303">
                  <c:v>323.30989583333331</c:v>
                </c:pt>
                <c:pt idx="125304">
                  <c:v>323.3125</c:v>
                </c:pt>
                <c:pt idx="125305">
                  <c:v>323.31510416666669</c:v>
                </c:pt>
                <c:pt idx="125306">
                  <c:v>323.31770833333331</c:v>
                </c:pt>
                <c:pt idx="125307">
                  <c:v>323.3203125</c:v>
                </c:pt>
                <c:pt idx="125308">
                  <c:v>323.32291666666669</c:v>
                </c:pt>
                <c:pt idx="125309">
                  <c:v>323.32552083333331</c:v>
                </c:pt>
                <c:pt idx="125310">
                  <c:v>323.328125</c:v>
                </c:pt>
                <c:pt idx="125311">
                  <c:v>323.33072916666669</c:v>
                </c:pt>
                <c:pt idx="125312">
                  <c:v>323.33333333333331</c:v>
                </c:pt>
                <c:pt idx="125313">
                  <c:v>323.3359375</c:v>
                </c:pt>
                <c:pt idx="125314">
                  <c:v>323.33854166666669</c:v>
                </c:pt>
                <c:pt idx="125315">
                  <c:v>323.34114583333331</c:v>
                </c:pt>
                <c:pt idx="125316">
                  <c:v>323.34375</c:v>
                </c:pt>
                <c:pt idx="125317">
                  <c:v>323.34635416666669</c:v>
                </c:pt>
                <c:pt idx="125318">
                  <c:v>323.34895833333331</c:v>
                </c:pt>
                <c:pt idx="125319">
                  <c:v>323.3515625</c:v>
                </c:pt>
                <c:pt idx="125320">
                  <c:v>323.35416666666669</c:v>
                </c:pt>
                <c:pt idx="125321">
                  <c:v>323.35677083333331</c:v>
                </c:pt>
                <c:pt idx="125322">
                  <c:v>323.359375</c:v>
                </c:pt>
                <c:pt idx="125323">
                  <c:v>323.36197916666669</c:v>
                </c:pt>
                <c:pt idx="125324">
                  <c:v>323.36458333333331</c:v>
                </c:pt>
                <c:pt idx="125325">
                  <c:v>323.3671875</c:v>
                </c:pt>
                <c:pt idx="125326">
                  <c:v>323.36979166666669</c:v>
                </c:pt>
                <c:pt idx="125327">
                  <c:v>323.37239583333331</c:v>
                </c:pt>
                <c:pt idx="125328">
                  <c:v>323.375</c:v>
                </c:pt>
                <c:pt idx="125329">
                  <c:v>323.37760416666669</c:v>
                </c:pt>
                <c:pt idx="125330">
                  <c:v>323.38020833333331</c:v>
                </c:pt>
                <c:pt idx="125331">
                  <c:v>323.3828125</c:v>
                </c:pt>
                <c:pt idx="125332">
                  <c:v>323.38541666666669</c:v>
                </c:pt>
                <c:pt idx="125333">
                  <c:v>323.38802083333331</c:v>
                </c:pt>
                <c:pt idx="125334">
                  <c:v>323.390625</c:v>
                </c:pt>
                <c:pt idx="125335">
                  <c:v>323.39322916666669</c:v>
                </c:pt>
                <c:pt idx="125336">
                  <c:v>323.39583333333331</c:v>
                </c:pt>
                <c:pt idx="125337">
                  <c:v>323.3984375</c:v>
                </c:pt>
                <c:pt idx="125338">
                  <c:v>323.40104166666669</c:v>
                </c:pt>
                <c:pt idx="125339">
                  <c:v>323.40364583333331</c:v>
                </c:pt>
                <c:pt idx="125340">
                  <c:v>323.40625</c:v>
                </c:pt>
                <c:pt idx="125341">
                  <c:v>323.40885416666669</c:v>
                </c:pt>
                <c:pt idx="125342">
                  <c:v>323.41145833333331</c:v>
                </c:pt>
                <c:pt idx="125343">
                  <c:v>323.4140625</c:v>
                </c:pt>
                <c:pt idx="125344">
                  <c:v>323.41666666666669</c:v>
                </c:pt>
                <c:pt idx="125345">
                  <c:v>323.41927083333331</c:v>
                </c:pt>
                <c:pt idx="125346">
                  <c:v>323.421875</c:v>
                </c:pt>
                <c:pt idx="125347">
                  <c:v>323.42447916666669</c:v>
                </c:pt>
                <c:pt idx="125348">
                  <c:v>323.42708333333331</c:v>
                </c:pt>
                <c:pt idx="125349">
                  <c:v>323.4296875</c:v>
                </c:pt>
                <c:pt idx="125350">
                  <c:v>323.43229166666669</c:v>
                </c:pt>
                <c:pt idx="125351">
                  <c:v>323.43489583333331</c:v>
                </c:pt>
                <c:pt idx="125352">
                  <c:v>323.4375</c:v>
                </c:pt>
                <c:pt idx="125353">
                  <c:v>323.44010416666669</c:v>
                </c:pt>
                <c:pt idx="125354">
                  <c:v>323.44270833333331</c:v>
                </c:pt>
                <c:pt idx="125355">
                  <c:v>323.4453125</c:v>
                </c:pt>
                <c:pt idx="125356">
                  <c:v>323.44791666666669</c:v>
                </c:pt>
                <c:pt idx="125357">
                  <c:v>323.45052083333331</c:v>
                </c:pt>
                <c:pt idx="125358">
                  <c:v>323.453125</c:v>
                </c:pt>
                <c:pt idx="125359">
                  <c:v>323.45572916666669</c:v>
                </c:pt>
                <c:pt idx="125360">
                  <c:v>323.45833333333331</c:v>
                </c:pt>
                <c:pt idx="125361">
                  <c:v>323.4609375</c:v>
                </c:pt>
                <c:pt idx="125362">
                  <c:v>323.46354166666669</c:v>
                </c:pt>
                <c:pt idx="125363">
                  <c:v>323.46614583333331</c:v>
                </c:pt>
                <c:pt idx="125364">
                  <c:v>323.46875</c:v>
                </c:pt>
                <c:pt idx="125365">
                  <c:v>323.47135416666669</c:v>
                </c:pt>
                <c:pt idx="125366">
                  <c:v>323.47395833333331</c:v>
                </c:pt>
                <c:pt idx="125367">
                  <c:v>323.4765625</c:v>
                </c:pt>
                <c:pt idx="125368">
                  <c:v>323.47916666666669</c:v>
                </c:pt>
                <c:pt idx="125369">
                  <c:v>323.48177083333331</c:v>
                </c:pt>
                <c:pt idx="125370">
                  <c:v>323.484375</c:v>
                </c:pt>
                <c:pt idx="125371">
                  <c:v>323.48697916666669</c:v>
                </c:pt>
                <c:pt idx="125372">
                  <c:v>323.48958333333331</c:v>
                </c:pt>
                <c:pt idx="125373">
                  <c:v>323.4921875</c:v>
                </c:pt>
                <c:pt idx="125374">
                  <c:v>323.49479166666669</c:v>
                </c:pt>
                <c:pt idx="125375">
                  <c:v>323.49739583333331</c:v>
                </c:pt>
                <c:pt idx="125376">
                  <c:v>323.5</c:v>
                </c:pt>
                <c:pt idx="125377">
                  <c:v>323.50260416666669</c:v>
                </c:pt>
                <c:pt idx="125378">
                  <c:v>323.50520833333331</c:v>
                </c:pt>
                <c:pt idx="125379">
                  <c:v>323.5078125</c:v>
                </c:pt>
                <c:pt idx="125380">
                  <c:v>323.51041666666669</c:v>
                </c:pt>
                <c:pt idx="125381">
                  <c:v>323.51302083333331</c:v>
                </c:pt>
                <c:pt idx="125382">
                  <c:v>323.515625</c:v>
                </c:pt>
                <c:pt idx="125383">
                  <c:v>323.51822916666669</c:v>
                </c:pt>
                <c:pt idx="125384">
                  <c:v>323.52083333333331</c:v>
                </c:pt>
                <c:pt idx="125385">
                  <c:v>323.5234375</c:v>
                </c:pt>
                <c:pt idx="125386">
                  <c:v>323.52604166666669</c:v>
                </c:pt>
                <c:pt idx="125387">
                  <c:v>323.52864583333331</c:v>
                </c:pt>
                <c:pt idx="125388">
                  <c:v>323.53125</c:v>
                </c:pt>
                <c:pt idx="125389">
                  <c:v>323.53385416666669</c:v>
                </c:pt>
                <c:pt idx="125390">
                  <c:v>323.53645833333331</c:v>
                </c:pt>
                <c:pt idx="125391">
                  <c:v>323.5390625</c:v>
                </c:pt>
                <c:pt idx="125392">
                  <c:v>323.54166666666669</c:v>
                </c:pt>
                <c:pt idx="125393">
                  <c:v>323.54427083333331</c:v>
                </c:pt>
                <c:pt idx="125394">
                  <c:v>323.546875</c:v>
                </c:pt>
                <c:pt idx="125395">
                  <c:v>323.54947916666669</c:v>
                </c:pt>
                <c:pt idx="125396">
                  <c:v>323.55208333333331</c:v>
                </c:pt>
                <c:pt idx="125397">
                  <c:v>323.5546875</c:v>
                </c:pt>
                <c:pt idx="125398">
                  <c:v>323.55729166666669</c:v>
                </c:pt>
                <c:pt idx="125399">
                  <c:v>323.55989583333331</c:v>
                </c:pt>
                <c:pt idx="125400">
                  <c:v>323.5625</c:v>
                </c:pt>
                <c:pt idx="125401">
                  <c:v>323.56510416666669</c:v>
                </c:pt>
                <c:pt idx="125402">
                  <c:v>323.56770833333331</c:v>
                </c:pt>
                <c:pt idx="125403">
                  <c:v>323.5703125</c:v>
                </c:pt>
                <c:pt idx="125404">
                  <c:v>323.57291666666669</c:v>
                </c:pt>
                <c:pt idx="125405">
                  <c:v>323.57552083333331</c:v>
                </c:pt>
                <c:pt idx="125406">
                  <c:v>323.578125</c:v>
                </c:pt>
                <c:pt idx="125407">
                  <c:v>323.58072916666669</c:v>
                </c:pt>
                <c:pt idx="125408">
                  <c:v>323.58333333333331</c:v>
                </c:pt>
                <c:pt idx="125409">
                  <c:v>323.5859375</c:v>
                </c:pt>
                <c:pt idx="125410">
                  <c:v>323.58854166666669</c:v>
                </c:pt>
                <c:pt idx="125411">
                  <c:v>323.59114583333331</c:v>
                </c:pt>
                <c:pt idx="125412">
                  <c:v>323.59375</c:v>
                </c:pt>
                <c:pt idx="125413">
                  <c:v>323.59635416666669</c:v>
                </c:pt>
                <c:pt idx="125414">
                  <c:v>323.59895833333331</c:v>
                </c:pt>
                <c:pt idx="125415">
                  <c:v>323.6015625</c:v>
                </c:pt>
                <c:pt idx="125416">
                  <c:v>323.60416666666669</c:v>
                </c:pt>
                <c:pt idx="125417">
                  <c:v>323.60677083333331</c:v>
                </c:pt>
                <c:pt idx="125418">
                  <c:v>323.609375</c:v>
                </c:pt>
                <c:pt idx="125419">
                  <c:v>323.61197916666669</c:v>
                </c:pt>
                <c:pt idx="125420">
                  <c:v>323.61458333333331</c:v>
                </c:pt>
                <c:pt idx="125421">
                  <c:v>323.6171875</c:v>
                </c:pt>
                <c:pt idx="125422">
                  <c:v>323.61979166666669</c:v>
                </c:pt>
                <c:pt idx="125423">
                  <c:v>323.62239583333331</c:v>
                </c:pt>
                <c:pt idx="125424">
                  <c:v>323.625</c:v>
                </c:pt>
                <c:pt idx="125425">
                  <c:v>323.62760416666669</c:v>
                </c:pt>
                <c:pt idx="125426">
                  <c:v>323.63020833333331</c:v>
                </c:pt>
                <c:pt idx="125427">
                  <c:v>323.6328125</c:v>
                </c:pt>
                <c:pt idx="125428">
                  <c:v>323.63541666666669</c:v>
                </c:pt>
                <c:pt idx="125429">
                  <c:v>323.63802083333331</c:v>
                </c:pt>
                <c:pt idx="125430">
                  <c:v>323.640625</c:v>
                </c:pt>
                <c:pt idx="125431">
                  <c:v>323.64322916666669</c:v>
                </c:pt>
                <c:pt idx="125432">
                  <c:v>323.64583333333331</c:v>
                </c:pt>
                <c:pt idx="125433">
                  <c:v>323.6484375</c:v>
                </c:pt>
                <c:pt idx="125434">
                  <c:v>323.65104166666669</c:v>
                </c:pt>
                <c:pt idx="125435">
                  <c:v>323.65364583333331</c:v>
                </c:pt>
                <c:pt idx="125436">
                  <c:v>323.65625</c:v>
                </c:pt>
                <c:pt idx="125437">
                  <c:v>323.65885416666669</c:v>
                </c:pt>
                <c:pt idx="125438">
                  <c:v>323.66145833333331</c:v>
                </c:pt>
                <c:pt idx="125439">
                  <c:v>323.6640625</c:v>
                </c:pt>
                <c:pt idx="125440">
                  <c:v>323.66666666666669</c:v>
                </c:pt>
                <c:pt idx="125441">
                  <c:v>323.66927083333331</c:v>
                </c:pt>
                <c:pt idx="125442">
                  <c:v>323.671875</c:v>
                </c:pt>
                <c:pt idx="125443">
                  <c:v>323.67447916666669</c:v>
                </c:pt>
                <c:pt idx="125444">
                  <c:v>323.67708333333331</c:v>
                </c:pt>
                <c:pt idx="125445">
                  <c:v>323.6796875</c:v>
                </c:pt>
                <c:pt idx="125446">
                  <c:v>323.68229166666669</c:v>
                </c:pt>
                <c:pt idx="125447">
                  <c:v>323.68489583333331</c:v>
                </c:pt>
                <c:pt idx="125448">
                  <c:v>323.6875</c:v>
                </c:pt>
                <c:pt idx="125449">
                  <c:v>323.69010416666669</c:v>
                </c:pt>
                <c:pt idx="125450">
                  <c:v>323.69270833333331</c:v>
                </c:pt>
                <c:pt idx="125451">
                  <c:v>323.6953125</c:v>
                </c:pt>
                <c:pt idx="125452">
                  <c:v>323.69791666666669</c:v>
                </c:pt>
                <c:pt idx="125453">
                  <c:v>323.70052083333331</c:v>
                </c:pt>
                <c:pt idx="125454">
                  <c:v>323.703125</c:v>
                </c:pt>
                <c:pt idx="125455">
                  <c:v>323.70572916666669</c:v>
                </c:pt>
                <c:pt idx="125456">
                  <c:v>323.70833333333331</c:v>
                </c:pt>
                <c:pt idx="125457">
                  <c:v>323.7109375</c:v>
                </c:pt>
                <c:pt idx="125458">
                  <c:v>323.71354166666669</c:v>
                </c:pt>
                <c:pt idx="125459">
                  <c:v>323.71614583333331</c:v>
                </c:pt>
                <c:pt idx="125460">
                  <c:v>323.71875</c:v>
                </c:pt>
                <c:pt idx="125461">
                  <c:v>323.72135416666669</c:v>
                </c:pt>
                <c:pt idx="125462">
                  <c:v>323.72395833333331</c:v>
                </c:pt>
                <c:pt idx="125463">
                  <c:v>323.7265625</c:v>
                </c:pt>
                <c:pt idx="125464">
                  <c:v>323.72916666666669</c:v>
                </c:pt>
                <c:pt idx="125465">
                  <c:v>323.73177083333331</c:v>
                </c:pt>
                <c:pt idx="125466">
                  <c:v>323.734375</c:v>
                </c:pt>
                <c:pt idx="125467">
                  <c:v>323.73697916666669</c:v>
                </c:pt>
                <c:pt idx="125468">
                  <c:v>323.73958333333331</c:v>
                </c:pt>
                <c:pt idx="125469">
                  <c:v>323.7421875</c:v>
                </c:pt>
                <c:pt idx="125470">
                  <c:v>323.74479166666669</c:v>
                </c:pt>
                <c:pt idx="125471">
                  <c:v>323.74739583333331</c:v>
                </c:pt>
                <c:pt idx="125472">
                  <c:v>323.75</c:v>
                </c:pt>
                <c:pt idx="125473">
                  <c:v>323.75260416666669</c:v>
                </c:pt>
                <c:pt idx="125474">
                  <c:v>323.75520833333331</c:v>
                </c:pt>
                <c:pt idx="125475">
                  <c:v>323.7578125</c:v>
                </c:pt>
                <c:pt idx="125476">
                  <c:v>323.76041666666669</c:v>
                </c:pt>
                <c:pt idx="125477">
                  <c:v>323.76302083333331</c:v>
                </c:pt>
                <c:pt idx="125478">
                  <c:v>323.765625</c:v>
                </c:pt>
                <c:pt idx="125479">
                  <c:v>323.76822916666669</c:v>
                </c:pt>
                <c:pt idx="125480">
                  <c:v>323.77083333333331</c:v>
                </c:pt>
                <c:pt idx="125481">
                  <c:v>323.7734375</c:v>
                </c:pt>
                <c:pt idx="125482">
                  <c:v>323.77604166666669</c:v>
                </c:pt>
                <c:pt idx="125483">
                  <c:v>323.77864583333331</c:v>
                </c:pt>
                <c:pt idx="125484">
                  <c:v>323.78125</c:v>
                </c:pt>
                <c:pt idx="125485">
                  <c:v>323.78385416666669</c:v>
                </c:pt>
                <c:pt idx="125486">
                  <c:v>323.78645833333331</c:v>
                </c:pt>
                <c:pt idx="125487">
                  <c:v>323.7890625</c:v>
                </c:pt>
                <c:pt idx="125488">
                  <c:v>323.79166666666669</c:v>
                </c:pt>
                <c:pt idx="125489">
                  <c:v>323.79427083333331</c:v>
                </c:pt>
                <c:pt idx="125490">
                  <c:v>323.796875</c:v>
                </c:pt>
                <c:pt idx="125491">
                  <c:v>323.79947916666669</c:v>
                </c:pt>
                <c:pt idx="125492">
                  <c:v>323.80208333333331</c:v>
                </c:pt>
                <c:pt idx="125493">
                  <c:v>323.8046875</c:v>
                </c:pt>
                <c:pt idx="125494">
                  <c:v>323.80729166666669</c:v>
                </c:pt>
                <c:pt idx="125495">
                  <c:v>323.80989583333331</c:v>
                </c:pt>
                <c:pt idx="125496">
                  <c:v>323.8125</c:v>
                </c:pt>
                <c:pt idx="125497">
                  <c:v>323.81510416666669</c:v>
                </c:pt>
                <c:pt idx="125498">
                  <c:v>323.81770833333331</c:v>
                </c:pt>
                <c:pt idx="125499">
                  <c:v>323.8203125</c:v>
                </c:pt>
                <c:pt idx="125500">
                  <c:v>323.82291666666669</c:v>
                </c:pt>
                <c:pt idx="125501">
                  <c:v>323.82552083333331</c:v>
                </c:pt>
                <c:pt idx="125502">
                  <c:v>323.828125</c:v>
                </c:pt>
                <c:pt idx="125503">
                  <c:v>323.83072916666669</c:v>
                </c:pt>
                <c:pt idx="125504">
                  <c:v>323.83333333333331</c:v>
                </c:pt>
                <c:pt idx="125505">
                  <c:v>323.8359375</c:v>
                </c:pt>
                <c:pt idx="125506">
                  <c:v>323.83854166666669</c:v>
                </c:pt>
                <c:pt idx="125507">
                  <c:v>323.84114583333331</c:v>
                </c:pt>
                <c:pt idx="125508">
                  <c:v>323.84375</c:v>
                </c:pt>
                <c:pt idx="125509">
                  <c:v>323.84635416666669</c:v>
                </c:pt>
                <c:pt idx="125510">
                  <c:v>323.84895833333331</c:v>
                </c:pt>
                <c:pt idx="125511">
                  <c:v>323.8515625</c:v>
                </c:pt>
                <c:pt idx="125512">
                  <c:v>323.85416666666669</c:v>
                </c:pt>
                <c:pt idx="125513">
                  <c:v>323.85677083333331</c:v>
                </c:pt>
                <c:pt idx="125514">
                  <c:v>323.859375</c:v>
                </c:pt>
                <c:pt idx="125515">
                  <c:v>323.86197916666669</c:v>
                </c:pt>
                <c:pt idx="125516">
                  <c:v>323.86458333333331</c:v>
                </c:pt>
                <c:pt idx="125517">
                  <c:v>323.8671875</c:v>
                </c:pt>
                <c:pt idx="125518">
                  <c:v>323.86979166666669</c:v>
                </c:pt>
                <c:pt idx="125519">
                  <c:v>323.87239583333331</c:v>
                </c:pt>
                <c:pt idx="125520">
                  <c:v>323.875</c:v>
                </c:pt>
                <c:pt idx="125521">
                  <c:v>323.87760416666669</c:v>
                </c:pt>
                <c:pt idx="125522">
                  <c:v>323.88020833333331</c:v>
                </c:pt>
                <c:pt idx="125523">
                  <c:v>323.8828125</c:v>
                </c:pt>
                <c:pt idx="125524">
                  <c:v>323.88541666666669</c:v>
                </c:pt>
                <c:pt idx="125525">
                  <c:v>323.88802083333331</c:v>
                </c:pt>
                <c:pt idx="125526">
                  <c:v>323.890625</c:v>
                </c:pt>
                <c:pt idx="125527">
                  <c:v>323.89322916666669</c:v>
                </c:pt>
                <c:pt idx="125528">
                  <c:v>323.89583333333331</c:v>
                </c:pt>
                <c:pt idx="125529">
                  <c:v>323.8984375</c:v>
                </c:pt>
                <c:pt idx="125530">
                  <c:v>323.90104166666669</c:v>
                </c:pt>
                <c:pt idx="125531">
                  <c:v>323.90364583333331</c:v>
                </c:pt>
                <c:pt idx="125532">
                  <c:v>323.90625</c:v>
                </c:pt>
                <c:pt idx="125533">
                  <c:v>323.90885416666669</c:v>
                </c:pt>
                <c:pt idx="125534">
                  <c:v>323.91145833333331</c:v>
                </c:pt>
                <c:pt idx="125535">
                  <c:v>323.9140625</c:v>
                </c:pt>
                <c:pt idx="125536">
                  <c:v>323.91666666666669</c:v>
                </c:pt>
                <c:pt idx="125537">
                  <c:v>323.91927083333331</c:v>
                </c:pt>
                <c:pt idx="125538">
                  <c:v>323.921875</c:v>
                </c:pt>
                <c:pt idx="125539">
                  <c:v>323.92447916666669</c:v>
                </c:pt>
                <c:pt idx="125540">
                  <c:v>323.92708333333331</c:v>
                </c:pt>
                <c:pt idx="125541">
                  <c:v>323.9296875</c:v>
                </c:pt>
                <c:pt idx="125542">
                  <c:v>323.93229166666669</c:v>
                </c:pt>
                <c:pt idx="125543">
                  <c:v>323.93489583333331</c:v>
                </c:pt>
                <c:pt idx="125544">
                  <c:v>323.9375</c:v>
                </c:pt>
                <c:pt idx="125545">
                  <c:v>323.94010416666669</c:v>
                </c:pt>
                <c:pt idx="125546">
                  <c:v>323.94270833333331</c:v>
                </c:pt>
                <c:pt idx="125547">
                  <c:v>323.9453125</c:v>
                </c:pt>
                <c:pt idx="125548">
                  <c:v>323.94791666666669</c:v>
                </c:pt>
                <c:pt idx="125549">
                  <c:v>323.95052083333331</c:v>
                </c:pt>
                <c:pt idx="125550">
                  <c:v>323.953125</c:v>
                </c:pt>
                <c:pt idx="125551">
                  <c:v>323.95572916666669</c:v>
                </c:pt>
                <c:pt idx="125552">
                  <c:v>323.95833333333331</c:v>
                </c:pt>
                <c:pt idx="125553">
                  <c:v>323.9609375</c:v>
                </c:pt>
                <c:pt idx="125554">
                  <c:v>323.96354166666669</c:v>
                </c:pt>
                <c:pt idx="125555">
                  <c:v>323.96614583333331</c:v>
                </c:pt>
                <c:pt idx="125556">
                  <c:v>323.96875</c:v>
                </c:pt>
                <c:pt idx="125557">
                  <c:v>323.97135416666669</c:v>
                </c:pt>
                <c:pt idx="125558">
                  <c:v>323.97395833333331</c:v>
                </c:pt>
                <c:pt idx="125559">
                  <c:v>323.9765625</c:v>
                </c:pt>
                <c:pt idx="125560">
                  <c:v>323.97916666666669</c:v>
                </c:pt>
                <c:pt idx="125561">
                  <c:v>323.98177083333331</c:v>
                </c:pt>
                <c:pt idx="125562">
                  <c:v>323.984375</c:v>
                </c:pt>
                <c:pt idx="125563">
                  <c:v>323.98697916666669</c:v>
                </c:pt>
                <c:pt idx="125564">
                  <c:v>323.98958333333331</c:v>
                </c:pt>
                <c:pt idx="125565">
                  <c:v>323.9921875</c:v>
                </c:pt>
                <c:pt idx="125566">
                  <c:v>323.99479166666669</c:v>
                </c:pt>
                <c:pt idx="125567">
                  <c:v>323.99739583333331</c:v>
                </c:pt>
                <c:pt idx="125568">
                  <c:v>324</c:v>
                </c:pt>
                <c:pt idx="125569">
                  <c:v>324.00260416666669</c:v>
                </c:pt>
                <c:pt idx="125570">
                  <c:v>324.00520833333331</c:v>
                </c:pt>
                <c:pt idx="125571">
                  <c:v>324.0078125</c:v>
                </c:pt>
                <c:pt idx="125572">
                  <c:v>324.01041666666669</c:v>
                </c:pt>
                <c:pt idx="125573">
                  <c:v>324.01302083333331</c:v>
                </c:pt>
                <c:pt idx="125574">
                  <c:v>324.015625</c:v>
                </c:pt>
                <c:pt idx="125575">
                  <c:v>324.01822916666669</c:v>
                </c:pt>
                <c:pt idx="125576">
                  <c:v>324.02083333333331</c:v>
                </c:pt>
                <c:pt idx="125577">
                  <c:v>324.0234375</c:v>
                </c:pt>
                <c:pt idx="125578">
                  <c:v>324.02604166666669</c:v>
                </c:pt>
                <c:pt idx="125579">
                  <c:v>324.02864583333331</c:v>
                </c:pt>
                <c:pt idx="125580">
                  <c:v>324.03125</c:v>
                </c:pt>
                <c:pt idx="125581">
                  <c:v>324.03385416666669</c:v>
                </c:pt>
                <c:pt idx="125582">
                  <c:v>324.03645833333331</c:v>
                </c:pt>
                <c:pt idx="125583">
                  <c:v>324.0390625</c:v>
                </c:pt>
                <c:pt idx="125584">
                  <c:v>324.04166666666669</c:v>
                </c:pt>
                <c:pt idx="125585">
                  <c:v>324.04427083333331</c:v>
                </c:pt>
                <c:pt idx="125586">
                  <c:v>324.046875</c:v>
                </c:pt>
                <c:pt idx="125587">
                  <c:v>324.04947916666669</c:v>
                </c:pt>
                <c:pt idx="125588">
                  <c:v>324.05208333333331</c:v>
                </c:pt>
                <c:pt idx="125589">
                  <c:v>324.0546875</c:v>
                </c:pt>
                <c:pt idx="125590">
                  <c:v>324.05729166666669</c:v>
                </c:pt>
                <c:pt idx="125591">
                  <c:v>324.05989583333331</c:v>
                </c:pt>
                <c:pt idx="125592">
                  <c:v>324.0625</c:v>
                </c:pt>
                <c:pt idx="125593">
                  <c:v>324.06510416666669</c:v>
                </c:pt>
                <c:pt idx="125594">
                  <c:v>324.06770833333331</c:v>
                </c:pt>
                <c:pt idx="125595">
                  <c:v>324.0703125</c:v>
                </c:pt>
                <c:pt idx="125596">
                  <c:v>324.07291666666669</c:v>
                </c:pt>
                <c:pt idx="125597">
                  <c:v>324.07552083333331</c:v>
                </c:pt>
                <c:pt idx="125598">
                  <c:v>324.078125</c:v>
                </c:pt>
                <c:pt idx="125599">
                  <c:v>324.08072916666669</c:v>
                </c:pt>
                <c:pt idx="125600">
                  <c:v>324.08333333333331</c:v>
                </c:pt>
                <c:pt idx="125601">
                  <c:v>324.0859375</c:v>
                </c:pt>
                <c:pt idx="125602">
                  <c:v>324.08854166666669</c:v>
                </c:pt>
                <c:pt idx="125603">
                  <c:v>324.09114583333331</c:v>
                </c:pt>
                <c:pt idx="125604">
                  <c:v>324.09375</c:v>
                </c:pt>
                <c:pt idx="125605">
                  <c:v>324.09635416666669</c:v>
                </c:pt>
                <c:pt idx="125606">
                  <c:v>324.09895833333331</c:v>
                </c:pt>
                <c:pt idx="125607">
                  <c:v>324.1015625</c:v>
                </c:pt>
                <c:pt idx="125608">
                  <c:v>324.10416666666669</c:v>
                </c:pt>
                <c:pt idx="125609">
                  <c:v>324.10677083333331</c:v>
                </c:pt>
                <c:pt idx="125610">
                  <c:v>324.109375</c:v>
                </c:pt>
                <c:pt idx="125611">
                  <c:v>324.11197916666669</c:v>
                </c:pt>
                <c:pt idx="125612">
                  <c:v>324.11458333333331</c:v>
                </c:pt>
                <c:pt idx="125613">
                  <c:v>324.1171875</c:v>
                </c:pt>
                <c:pt idx="125614">
                  <c:v>324.11979166666669</c:v>
                </c:pt>
                <c:pt idx="125615">
                  <c:v>324.12239583333331</c:v>
                </c:pt>
                <c:pt idx="125616">
                  <c:v>324.125</c:v>
                </c:pt>
                <c:pt idx="125617">
                  <c:v>324.12760416666669</c:v>
                </c:pt>
                <c:pt idx="125618">
                  <c:v>324.13020833333331</c:v>
                </c:pt>
                <c:pt idx="125619">
                  <c:v>324.1328125</c:v>
                </c:pt>
                <c:pt idx="125620">
                  <c:v>324.13541666666669</c:v>
                </c:pt>
                <c:pt idx="125621">
                  <c:v>324.13802083333331</c:v>
                </c:pt>
                <c:pt idx="125622">
                  <c:v>324.140625</c:v>
                </c:pt>
                <c:pt idx="125623">
                  <c:v>324.14322916666669</c:v>
                </c:pt>
                <c:pt idx="125624">
                  <c:v>324.14583333333331</c:v>
                </c:pt>
                <c:pt idx="125625">
                  <c:v>324.1484375</c:v>
                </c:pt>
                <c:pt idx="125626">
                  <c:v>324.15104166666669</c:v>
                </c:pt>
                <c:pt idx="125627">
                  <c:v>324.15364583333331</c:v>
                </c:pt>
                <c:pt idx="125628">
                  <c:v>324.15625</c:v>
                </c:pt>
                <c:pt idx="125629">
                  <c:v>324.15885416666669</c:v>
                </c:pt>
                <c:pt idx="125630">
                  <c:v>324.16145833333331</c:v>
                </c:pt>
                <c:pt idx="125631">
                  <c:v>324.1640625</c:v>
                </c:pt>
                <c:pt idx="125632">
                  <c:v>324.16666666666669</c:v>
                </c:pt>
                <c:pt idx="125633">
                  <c:v>324.16927083333331</c:v>
                </c:pt>
                <c:pt idx="125634">
                  <c:v>324.171875</c:v>
                </c:pt>
                <c:pt idx="125635">
                  <c:v>324.17447916666669</c:v>
                </c:pt>
                <c:pt idx="125636">
                  <c:v>324.17708333333331</c:v>
                </c:pt>
                <c:pt idx="125637">
                  <c:v>324.1796875</c:v>
                </c:pt>
                <c:pt idx="125638">
                  <c:v>324.18229166666669</c:v>
                </c:pt>
                <c:pt idx="125639">
                  <c:v>324.18489583333331</c:v>
                </c:pt>
                <c:pt idx="125640">
                  <c:v>324.1875</c:v>
                </c:pt>
                <c:pt idx="125641">
                  <c:v>324.19010416666669</c:v>
                </c:pt>
                <c:pt idx="125642">
                  <c:v>324.19270833333331</c:v>
                </c:pt>
                <c:pt idx="125643">
                  <c:v>324.1953125</c:v>
                </c:pt>
                <c:pt idx="125644">
                  <c:v>324.19791666666669</c:v>
                </c:pt>
                <c:pt idx="125645">
                  <c:v>324.20052083333331</c:v>
                </c:pt>
                <c:pt idx="125646">
                  <c:v>324.203125</c:v>
                </c:pt>
                <c:pt idx="125647">
                  <c:v>324.20572916666669</c:v>
                </c:pt>
                <c:pt idx="125648">
                  <c:v>324.20833333333331</c:v>
                </c:pt>
                <c:pt idx="125649">
                  <c:v>324.2109375</c:v>
                </c:pt>
                <c:pt idx="125650">
                  <c:v>324.21354166666669</c:v>
                </c:pt>
                <c:pt idx="125651">
                  <c:v>324.21614583333331</c:v>
                </c:pt>
                <c:pt idx="125652">
                  <c:v>324.21875</c:v>
                </c:pt>
                <c:pt idx="125653">
                  <c:v>324.22135416666669</c:v>
                </c:pt>
                <c:pt idx="125654">
                  <c:v>324.22395833333331</c:v>
                </c:pt>
                <c:pt idx="125655">
                  <c:v>324.2265625</c:v>
                </c:pt>
                <c:pt idx="125656">
                  <c:v>324.22916666666669</c:v>
                </c:pt>
                <c:pt idx="125657">
                  <c:v>324.23177083333331</c:v>
                </c:pt>
                <c:pt idx="125658">
                  <c:v>324.234375</c:v>
                </c:pt>
                <c:pt idx="125659">
                  <c:v>324.23697916666669</c:v>
                </c:pt>
                <c:pt idx="125660">
                  <c:v>324.23958333333331</c:v>
                </c:pt>
                <c:pt idx="125661">
                  <c:v>324.2421875</c:v>
                </c:pt>
                <c:pt idx="125662">
                  <c:v>324.24479166666669</c:v>
                </c:pt>
                <c:pt idx="125663">
                  <c:v>324.24739583333331</c:v>
                </c:pt>
                <c:pt idx="125664">
                  <c:v>324.25</c:v>
                </c:pt>
                <c:pt idx="125665">
                  <c:v>324.25260416666669</c:v>
                </c:pt>
                <c:pt idx="125666">
                  <c:v>324.25520833333331</c:v>
                </c:pt>
                <c:pt idx="125667">
                  <c:v>324.2578125</c:v>
                </c:pt>
                <c:pt idx="125668">
                  <c:v>324.26041666666669</c:v>
                </c:pt>
                <c:pt idx="125669">
                  <c:v>324.26302083333331</c:v>
                </c:pt>
                <c:pt idx="125670">
                  <c:v>324.265625</c:v>
                </c:pt>
                <c:pt idx="125671">
                  <c:v>324.26822916666669</c:v>
                </c:pt>
                <c:pt idx="125672">
                  <c:v>324.27083333333331</c:v>
                </c:pt>
                <c:pt idx="125673">
                  <c:v>324.2734375</c:v>
                </c:pt>
                <c:pt idx="125674">
                  <c:v>324.27604166666669</c:v>
                </c:pt>
                <c:pt idx="125675">
                  <c:v>324.27864583333331</c:v>
                </c:pt>
                <c:pt idx="125676">
                  <c:v>324.28125</c:v>
                </c:pt>
                <c:pt idx="125677">
                  <c:v>324.28385416666669</c:v>
                </c:pt>
                <c:pt idx="125678">
                  <c:v>324.28645833333331</c:v>
                </c:pt>
                <c:pt idx="125679">
                  <c:v>324.2890625</c:v>
                </c:pt>
                <c:pt idx="125680">
                  <c:v>324.29166666666669</c:v>
                </c:pt>
                <c:pt idx="125681">
                  <c:v>324.29427083333331</c:v>
                </c:pt>
                <c:pt idx="125682">
                  <c:v>324.296875</c:v>
                </c:pt>
                <c:pt idx="125683">
                  <c:v>324.29947916666669</c:v>
                </c:pt>
                <c:pt idx="125684">
                  <c:v>324.30208333333331</c:v>
                </c:pt>
                <c:pt idx="125685">
                  <c:v>324.3046875</c:v>
                </c:pt>
                <c:pt idx="125686">
                  <c:v>324.30729166666669</c:v>
                </c:pt>
                <c:pt idx="125687">
                  <c:v>324.30989583333331</c:v>
                </c:pt>
                <c:pt idx="125688">
                  <c:v>324.3125</c:v>
                </c:pt>
                <c:pt idx="125689">
                  <c:v>324.31510416666669</c:v>
                </c:pt>
                <c:pt idx="125690">
                  <c:v>324.31770833333331</c:v>
                </c:pt>
                <c:pt idx="125691">
                  <c:v>324.3203125</c:v>
                </c:pt>
                <c:pt idx="125692">
                  <c:v>324.32291666666669</c:v>
                </c:pt>
                <c:pt idx="125693">
                  <c:v>324.32552083333331</c:v>
                </c:pt>
                <c:pt idx="125694">
                  <c:v>324.328125</c:v>
                </c:pt>
                <c:pt idx="125695">
                  <c:v>324.33072916666669</c:v>
                </c:pt>
                <c:pt idx="125696">
                  <c:v>324.33333333333331</c:v>
                </c:pt>
                <c:pt idx="125697">
                  <c:v>324.3359375</c:v>
                </c:pt>
                <c:pt idx="125698">
                  <c:v>324.33854166666669</c:v>
                </c:pt>
                <c:pt idx="125699">
                  <c:v>324.34114583333331</c:v>
                </c:pt>
                <c:pt idx="125700">
                  <c:v>324.34375</c:v>
                </c:pt>
                <c:pt idx="125701">
                  <c:v>324.34635416666669</c:v>
                </c:pt>
                <c:pt idx="125702">
                  <c:v>324.34895833333331</c:v>
                </c:pt>
                <c:pt idx="125703">
                  <c:v>324.3515625</c:v>
                </c:pt>
                <c:pt idx="125704">
                  <c:v>324.35416666666669</c:v>
                </c:pt>
                <c:pt idx="125705">
                  <c:v>324.35677083333331</c:v>
                </c:pt>
                <c:pt idx="125706">
                  <c:v>324.359375</c:v>
                </c:pt>
                <c:pt idx="125707">
                  <c:v>324.36197916666669</c:v>
                </c:pt>
                <c:pt idx="125708">
                  <c:v>324.36458333333331</c:v>
                </c:pt>
                <c:pt idx="125709">
                  <c:v>324.3671875</c:v>
                </c:pt>
                <c:pt idx="125710">
                  <c:v>324.36979166666669</c:v>
                </c:pt>
                <c:pt idx="125711">
                  <c:v>324.37239583333331</c:v>
                </c:pt>
                <c:pt idx="125712">
                  <c:v>324.375</c:v>
                </c:pt>
                <c:pt idx="125713">
                  <c:v>324.37760416666669</c:v>
                </c:pt>
                <c:pt idx="125714">
                  <c:v>324.38020833333331</c:v>
                </c:pt>
                <c:pt idx="125715">
                  <c:v>324.3828125</c:v>
                </c:pt>
                <c:pt idx="125716">
                  <c:v>324.38541666666669</c:v>
                </c:pt>
                <c:pt idx="125717">
                  <c:v>324.38802083333331</c:v>
                </c:pt>
                <c:pt idx="125718">
                  <c:v>324.390625</c:v>
                </c:pt>
                <c:pt idx="125719">
                  <c:v>324.39322916666669</c:v>
                </c:pt>
                <c:pt idx="125720">
                  <c:v>324.39583333333331</c:v>
                </c:pt>
                <c:pt idx="125721">
                  <c:v>324.3984375</c:v>
                </c:pt>
                <c:pt idx="125722">
                  <c:v>324.40104166666669</c:v>
                </c:pt>
                <c:pt idx="125723">
                  <c:v>324.40364583333331</c:v>
                </c:pt>
                <c:pt idx="125724">
                  <c:v>324.40625</c:v>
                </c:pt>
                <c:pt idx="125725">
                  <c:v>324.40885416666669</c:v>
                </c:pt>
                <c:pt idx="125726">
                  <c:v>324.41145833333331</c:v>
                </c:pt>
                <c:pt idx="125727">
                  <c:v>324.4140625</c:v>
                </c:pt>
                <c:pt idx="125728">
                  <c:v>324.41666666666669</c:v>
                </c:pt>
                <c:pt idx="125729">
                  <c:v>324.41927083333331</c:v>
                </c:pt>
                <c:pt idx="125730">
                  <c:v>324.421875</c:v>
                </c:pt>
                <c:pt idx="125731">
                  <c:v>324.42447916666669</c:v>
                </c:pt>
                <c:pt idx="125732">
                  <c:v>324.42708333333331</c:v>
                </c:pt>
                <c:pt idx="125733">
                  <c:v>324.4296875</c:v>
                </c:pt>
                <c:pt idx="125734">
                  <c:v>324.43229166666669</c:v>
                </c:pt>
                <c:pt idx="125735">
                  <c:v>324.43489583333331</c:v>
                </c:pt>
                <c:pt idx="125736">
                  <c:v>324.4375</c:v>
                </c:pt>
                <c:pt idx="125737">
                  <c:v>324.44010416666669</c:v>
                </c:pt>
                <c:pt idx="125738">
                  <c:v>324.44270833333331</c:v>
                </c:pt>
                <c:pt idx="125739">
                  <c:v>324.4453125</c:v>
                </c:pt>
                <c:pt idx="125740">
                  <c:v>324.44791666666669</c:v>
                </c:pt>
                <c:pt idx="125741">
                  <c:v>324.45052083333331</c:v>
                </c:pt>
                <c:pt idx="125742">
                  <c:v>324.453125</c:v>
                </c:pt>
                <c:pt idx="125743">
                  <c:v>324.45572916666669</c:v>
                </c:pt>
                <c:pt idx="125744">
                  <c:v>324.45833333333331</c:v>
                </c:pt>
                <c:pt idx="125745">
                  <c:v>324.4609375</c:v>
                </c:pt>
                <c:pt idx="125746">
                  <c:v>324.46354166666669</c:v>
                </c:pt>
                <c:pt idx="125747">
                  <c:v>324.46614583333331</c:v>
                </c:pt>
                <c:pt idx="125748">
                  <c:v>324.46875</c:v>
                </c:pt>
                <c:pt idx="125749">
                  <c:v>324.47135416666669</c:v>
                </c:pt>
                <c:pt idx="125750">
                  <c:v>324.47395833333331</c:v>
                </c:pt>
                <c:pt idx="125751">
                  <c:v>324.4765625</c:v>
                </c:pt>
                <c:pt idx="125752">
                  <c:v>324.47916666666669</c:v>
                </c:pt>
                <c:pt idx="125753">
                  <c:v>324.48177083333331</c:v>
                </c:pt>
                <c:pt idx="125754">
                  <c:v>324.484375</c:v>
                </c:pt>
                <c:pt idx="125755">
                  <c:v>324.48697916666669</c:v>
                </c:pt>
                <c:pt idx="125756">
                  <c:v>324.48958333333331</c:v>
                </c:pt>
                <c:pt idx="125757">
                  <c:v>324.4921875</c:v>
                </c:pt>
                <c:pt idx="125758">
                  <c:v>324.49479166666669</c:v>
                </c:pt>
                <c:pt idx="125759">
                  <c:v>324.49739583333331</c:v>
                </c:pt>
                <c:pt idx="125760">
                  <c:v>324.5</c:v>
                </c:pt>
                <c:pt idx="125761">
                  <c:v>324.50260416666669</c:v>
                </c:pt>
                <c:pt idx="125762">
                  <c:v>324.50520833333331</c:v>
                </c:pt>
                <c:pt idx="125763">
                  <c:v>324.5078125</c:v>
                </c:pt>
                <c:pt idx="125764">
                  <c:v>324.51041666666669</c:v>
                </c:pt>
                <c:pt idx="125765">
                  <c:v>324.51302083333331</c:v>
                </c:pt>
                <c:pt idx="125766">
                  <c:v>324.515625</c:v>
                </c:pt>
                <c:pt idx="125767">
                  <c:v>324.51822916666669</c:v>
                </c:pt>
                <c:pt idx="125768">
                  <c:v>324.52083333333331</c:v>
                </c:pt>
                <c:pt idx="125769">
                  <c:v>324.5234375</c:v>
                </c:pt>
                <c:pt idx="125770">
                  <c:v>324.52604166666669</c:v>
                </c:pt>
                <c:pt idx="125771">
                  <c:v>324.52864583333331</c:v>
                </c:pt>
                <c:pt idx="125772">
                  <c:v>324.53125</c:v>
                </c:pt>
                <c:pt idx="125773">
                  <c:v>324.53385416666669</c:v>
                </c:pt>
                <c:pt idx="125774">
                  <c:v>324.53645833333331</c:v>
                </c:pt>
                <c:pt idx="125775">
                  <c:v>324.5390625</c:v>
                </c:pt>
                <c:pt idx="125776">
                  <c:v>324.54166666666669</c:v>
                </c:pt>
                <c:pt idx="125777">
                  <c:v>324.54427083333331</c:v>
                </c:pt>
                <c:pt idx="125778">
                  <c:v>324.546875</c:v>
                </c:pt>
                <c:pt idx="125779">
                  <c:v>324.54947916666669</c:v>
                </c:pt>
                <c:pt idx="125780">
                  <c:v>324.55208333333331</c:v>
                </c:pt>
                <c:pt idx="125781">
                  <c:v>324.5546875</c:v>
                </c:pt>
                <c:pt idx="125782">
                  <c:v>324.55729166666669</c:v>
                </c:pt>
                <c:pt idx="125783">
                  <c:v>324.55989583333331</c:v>
                </c:pt>
                <c:pt idx="125784">
                  <c:v>324.5625</c:v>
                </c:pt>
                <c:pt idx="125785">
                  <c:v>324.56510416666669</c:v>
                </c:pt>
                <c:pt idx="125786">
                  <c:v>324.56770833333331</c:v>
                </c:pt>
                <c:pt idx="125787">
                  <c:v>324.5703125</c:v>
                </c:pt>
                <c:pt idx="125788">
                  <c:v>324.57291666666669</c:v>
                </c:pt>
                <c:pt idx="125789">
                  <c:v>324.57552083333331</c:v>
                </c:pt>
                <c:pt idx="125790">
                  <c:v>324.578125</c:v>
                </c:pt>
                <c:pt idx="125791">
                  <c:v>324.58072916666669</c:v>
                </c:pt>
                <c:pt idx="125792">
                  <c:v>324.58333333333331</c:v>
                </c:pt>
                <c:pt idx="125793">
                  <c:v>324.5859375</c:v>
                </c:pt>
                <c:pt idx="125794">
                  <c:v>324.58854166666669</c:v>
                </c:pt>
                <c:pt idx="125795">
                  <c:v>324.59114583333331</c:v>
                </c:pt>
                <c:pt idx="125796">
                  <c:v>324.59375</c:v>
                </c:pt>
                <c:pt idx="125797">
                  <c:v>324.59635416666669</c:v>
                </c:pt>
                <c:pt idx="125798">
                  <c:v>324.59895833333331</c:v>
                </c:pt>
                <c:pt idx="125799">
                  <c:v>324.6015625</c:v>
                </c:pt>
                <c:pt idx="125800">
                  <c:v>324.60416666666669</c:v>
                </c:pt>
                <c:pt idx="125801">
                  <c:v>324.60677083333331</c:v>
                </c:pt>
                <c:pt idx="125802">
                  <c:v>324.609375</c:v>
                </c:pt>
                <c:pt idx="125803">
                  <c:v>324.61197916666669</c:v>
                </c:pt>
                <c:pt idx="125804">
                  <c:v>324.61458333333331</c:v>
                </c:pt>
                <c:pt idx="125805">
                  <c:v>324.6171875</c:v>
                </c:pt>
                <c:pt idx="125806">
                  <c:v>324.61979166666669</c:v>
                </c:pt>
                <c:pt idx="125807">
                  <c:v>324.62239583333331</c:v>
                </c:pt>
                <c:pt idx="125808">
                  <c:v>324.625</c:v>
                </c:pt>
                <c:pt idx="125809">
                  <c:v>324.62760416666669</c:v>
                </c:pt>
                <c:pt idx="125810">
                  <c:v>324.63020833333331</c:v>
                </c:pt>
                <c:pt idx="125811">
                  <c:v>324.6328125</c:v>
                </c:pt>
                <c:pt idx="125812">
                  <c:v>324.63541666666669</c:v>
                </c:pt>
                <c:pt idx="125813">
                  <c:v>324.63802083333331</c:v>
                </c:pt>
                <c:pt idx="125814">
                  <c:v>324.640625</c:v>
                </c:pt>
                <c:pt idx="125815">
                  <c:v>324.64322916666669</c:v>
                </c:pt>
                <c:pt idx="125816">
                  <c:v>324.64583333333331</c:v>
                </c:pt>
                <c:pt idx="125817">
                  <c:v>324.6484375</c:v>
                </c:pt>
                <c:pt idx="125818">
                  <c:v>324.65104166666669</c:v>
                </c:pt>
                <c:pt idx="125819">
                  <c:v>324.65364583333331</c:v>
                </c:pt>
                <c:pt idx="125820">
                  <c:v>324.65625</c:v>
                </c:pt>
                <c:pt idx="125821">
                  <c:v>324.65885416666669</c:v>
                </c:pt>
                <c:pt idx="125822">
                  <c:v>324.66145833333331</c:v>
                </c:pt>
                <c:pt idx="125823">
                  <c:v>324.6640625</c:v>
                </c:pt>
                <c:pt idx="125824">
                  <c:v>324.66666666666669</c:v>
                </c:pt>
                <c:pt idx="125825">
                  <c:v>324.66927083333331</c:v>
                </c:pt>
                <c:pt idx="125826">
                  <c:v>324.671875</c:v>
                </c:pt>
                <c:pt idx="125827">
                  <c:v>324.67447916666669</c:v>
                </c:pt>
                <c:pt idx="125828">
                  <c:v>324.67708333333331</c:v>
                </c:pt>
                <c:pt idx="125829">
                  <c:v>324.6796875</c:v>
                </c:pt>
                <c:pt idx="125830">
                  <c:v>324.68229166666669</c:v>
                </c:pt>
                <c:pt idx="125831">
                  <c:v>324.68489583333331</c:v>
                </c:pt>
                <c:pt idx="125832">
                  <c:v>324.6875</c:v>
                </c:pt>
                <c:pt idx="125833">
                  <c:v>324.69010416666669</c:v>
                </c:pt>
                <c:pt idx="125834">
                  <c:v>324.69270833333331</c:v>
                </c:pt>
                <c:pt idx="125835">
                  <c:v>324.6953125</c:v>
                </c:pt>
                <c:pt idx="125836">
                  <c:v>324.69791666666669</c:v>
                </c:pt>
                <c:pt idx="125837">
                  <c:v>324.70052083333331</c:v>
                </c:pt>
                <c:pt idx="125838">
                  <c:v>324.703125</c:v>
                </c:pt>
                <c:pt idx="125839">
                  <c:v>324.70572916666669</c:v>
                </c:pt>
                <c:pt idx="125840">
                  <c:v>324.70833333333331</c:v>
                </c:pt>
                <c:pt idx="125841">
                  <c:v>324.7109375</c:v>
                </c:pt>
                <c:pt idx="125842">
                  <c:v>324.71354166666669</c:v>
                </c:pt>
                <c:pt idx="125843">
                  <c:v>324.71614583333331</c:v>
                </c:pt>
                <c:pt idx="125844">
                  <c:v>324.71875</c:v>
                </c:pt>
                <c:pt idx="125845">
                  <c:v>324.72135416666669</c:v>
                </c:pt>
                <c:pt idx="125846">
                  <c:v>324.72395833333331</c:v>
                </c:pt>
                <c:pt idx="125847">
                  <c:v>324.7265625</c:v>
                </c:pt>
                <c:pt idx="125848">
                  <c:v>324.72916666666669</c:v>
                </c:pt>
                <c:pt idx="125849">
                  <c:v>324.73177083333331</c:v>
                </c:pt>
                <c:pt idx="125850">
                  <c:v>324.734375</c:v>
                </c:pt>
                <c:pt idx="125851">
                  <c:v>324.73697916666669</c:v>
                </c:pt>
                <c:pt idx="125852">
                  <c:v>324.73958333333331</c:v>
                </c:pt>
                <c:pt idx="125853">
                  <c:v>324.7421875</c:v>
                </c:pt>
                <c:pt idx="125854">
                  <c:v>324.74479166666669</c:v>
                </c:pt>
                <c:pt idx="125855">
                  <c:v>324.74739583333331</c:v>
                </c:pt>
                <c:pt idx="125856">
                  <c:v>324.75</c:v>
                </c:pt>
                <c:pt idx="125857">
                  <c:v>324.75260416666669</c:v>
                </c:pt>
                <c:pt idx="125858">
                  <c:v>324.75520833333331</c:v>
                </c:pt>
                <c:pt idx="125859">
                  <c:v>324.7578125</c:v>
                </c:pt>
                <c:pt idx="125860">
                  <c:v>324.76041666666669</c:v>
                </c:pt>
                <c:pt idx="125861">
                  <c:v>324.76302083333331</c:v>
                </c:pt>
                <c:pt idx="125862">
                  <c:v>324.765625</c:v>
                </c:pt>
                <c:pt idx="125863">
                  <c:v>324.76822916666669</c:v>
                </c:pt>
                <c:pt idx="125864">
                  <c:v>324.77083333333331</c:v>
                </c:pt>
                <c:pt idx="125865">
                  <c:v>324.7734375</c:v>
                </c:pt>
                <c:pt idx="125866">
                  <c:v>324.77604166666669</c:v>
                </c:pt>
                <c:pt idx="125867">
                  <c:v>324.77864583333331</c:v>
                </c:pt>
                <c:pt idx="125868">
                  <c:v>324.78125</c:v>
                </c:pt>
                <c:pt idx="125869">
                  <c:v>324.78385416666669</c:v>
                </c:pt>
                <c:pt idx="125870">
                  <c:v>324.78645833333331</c:v>
                </c:pt>
                <c:pt idx="125871">
                  <c:v>324.7890625</c:v>
                </c:pt>
                <c:pt idx="125872">
                  <c:v>324.79166666666669</c:v>
                </c:pt>
                <c:pt idx="125873">
                  <c:v>324.79427083333331</c:v>
                </c:pt>
                <c:pt idx="125874">
                  <c:v>324.796875</c:v>
                </c:pt>
                <c:pt idx="125875">
                  <c:v>324.79947916666669</c:v>
                </c:pt>
                <c:pt idx="125876">
                  <c:v>324.80208333333331</c:v>
                </c:pt>
                <c:pt idx="125877">
                  <c:v>324.8046875</c:v>
                </c:pt>
                <c:pt idx="125878">
                  <c:v>324.80729166666669</c:v>
                </c:pt>
                <c:pt idx="125879">
                  <c:v>324.80989583333331</c:v>
                </c:pt>
                <c:pt idx="125880">
                  <c:v>324.8125</c:v>
                </c:pt>
                <c:pt idx="125881">
                  <c:v>324.81510416666669</c:v>
                </c:pt>
                <c:pt idx="125882">
                  <c:v>324.81770833333331</c:v>
                </c:pt>
                <c:pt idx="125883">
                  <c:v>324.8203125</c:v>
                </c:pt>
                <c:pt idx="125884">
                  <c:v>324.82291666666669</c:v>
                </c:pt>
                <c:pt idx="125885">
                  <c:v>324.82552083333331</c:v>
                </c:pt>
                <c:pt idx="125886">
                  <c:v>324.828125</c:v>
                </c:pt>
                <c:pt idx="125887">
                  <c:v>324.83072916666669</c:v>
                </c:pt>
                <c:pt idx="125888">
                  <c:v>324.83333333333331</c:v>
                </c:pt>
                <c:pt idx="125889">
                  <c:v>324.8359375</c:v>
                </c:pt>
                <c:pt idx="125890">
                  <c:v>324.83854166666669</c:v>
                </c:pt>
                <c:pt idx="125891">
                  <c:v>324.84114583333331</c:v>
                </c:pt>
                <c:pt idx="125892">
                  <c:v>324.84375</c:v>
                </c:pt>
                <c:pt idx="125893">
                  <c:v>324.84635416666669</c:v>
                </c:pt>
                <c:pt idx="125894">
                  <c:v>324.84895833333331</c:v>
                </c:pt>
                <c:pt idx="125895">
                  <c:v>324.8515625</c:v>
                </c:pt>
                <c:pt idx="125896">
                  <c:v>324.85416666666669</c:v>
                </c:pt>
                <c:pt idx="125897">
                  <c:v>324.85677083333331</c:v>
                </c:pt>
                <c:pt idx="125898">
                  <c:v>324.859375</c:v>
                </c:pt>
                <c:pt idx="125899">
                  <c:v>324.86197916666669</c:v>
                </c:pt>
                <c:pt idx="125900">
                  <c:v>324.86458333333331</c:v>
                </c:pt>
                <c:pt idx="125901">
                  <c:v>324.8671875</c:v>
                </c:pt>
                <c:pt idx="125902">
                  <c:v>324.86979166666669</c:v>
                </c:pt>
                <c:pt idx="125903">
                  <c:v>324.87239583333331</c:v>
                </c:pt>
                <c:pt idx="125904">
                  <c:v>324.875</c:v>
                </c:pt>
                <c:pt idx="125905">
                  <c:v>324.87760416666669</c:v>
                </c:pt>
                <c:pt idx="125906">
                  <c:v>324.88020833333331</c:v>
                </c:pt>
                <c:pt idx="125907">
                  <c:v>324.8828125</c:v>
                </c:pt>
                <c:pt idx="125908">
                  <c:v>324.88541666666669</c:v>
                </c:pt>
                <c:pt idx="125909">
                  <c:v>324.88802083333331</c:v>
                </c:pt>
                <c:pt idx="125910">
                  <c:v>324.890625</c:v>
                </c:pt>
                <c:pt idx="125911">
                  <c:v>324.89322916666669</c:v>
                </c:pt>
                <c:pt idx="125912">
                  <c:v>324.89583333333331</c:v>
                </c:pt>
                <c:pt idx="125913">
                  <c:v>324.8984375</c:v>
                </c:pt>
                <c:pt idx="125914">
                  <c:v>324.90104166666669</c:v>
                </c:pt>
                <c:pt idx="125915">
                  <c:v>324.90364583333331</c:v>
                </c:pt>
                <c:pt idx="125916">
                  <c:v>324.90625</c:v>
                </c:pt>
                <c:pt idx="125917">
                  <c:v>324.90885416666669</c:v>
                </c:pt>
                <c:pt idx="125918">
                  <c:v>324.91145833333331</c:v>
                </c:pt>
                <c:pt idx="125919">
                  <c:v>324.9140625</c:v>
                </c:pt>
                <c:pt idx="125920">
                  <c:v>324.91666666666669</c:v>
                </c:pt>
                <c:pt idx="125921">
                  <c:v>324.91927083333331</c:v>
                </c:pt>
                <c:pt idx="125922">
                  <c:v>324.921875</c:v>
                </c:pt>
                <c:pt idx="125923">
                  <c:v>324.92447916666669</c:v>
                </c:pt>
                <c:pt idx="125924">
                  <c:v>324.92708333333331</c:v>
                </c:pt>
                <c:pt idx="125925">
                  <c:v>324.9296875</c:v>
                </c:pt>
                <c:pt idx="125926">
                  <c:v>324.93229166666669</c:v>
                </c:pt>
                <c:pt idx="125927">
                  <c:v>324.93489583333331</c:v>
                </c:pt>
                <c:pt idx="125928">
                  <c:v>324.9375</c:v>
                </c:pt>
                <c:pt idx="125929">
                  <c:v>324.94010416666669</c:v>
                </c:pt>
                <c:pt idx="125930">
                  <c:v>324.94270833333331</c:v>
                </c:pt>
                <c:pt idx="125931">
                  <c:v>324.9453125</c:v>
                </c:pt>
                <c:pt idx="125932">
                  <c:v>324.94791666666669</c:v>
                </c:pt>
                <c:pt idx="125933">
                  <c:v>324.95052083333331</c:v>
                </c:pt>
                <c:pt idx="125934">
                  <c:v>324.953125</c:v>
                </c:pt>
                <c:pt idx="125935">
                  <c:v>324.95572916666669</c:v>
                </c:pt>
                <c:pt idx="125936">
                  <c:v>324.95833333333331</c:v>
                </c:pt>
                <c:pt idx="125937">
                  <c:v>324.9609375</c:v>
                </c:pt>
                <c:pt idx="125938">
                  <c:v>324.96354166666669</c:v>
                </c:pt>
                <c:pt idx="125939">
                  <c:v>324.96614583333331</c:v>
                </c:pt>
                <c:pt idx="125940">
                  <c:v>324.96875</c:v>
                </c:pt>
                <c:pt idx="125941">
                  <c:v>324.97135416666669</c:v>
                </c:pt>
                <c:pt idx="125942">
                  <c:v>324.97395833333331</c:v>
                </c:pt>
                <c:pt idx="125943">
                  <c:v>324.9765625</c:v>
                </c:pt>
                <c:pt idx="125944">
                  <c:v>324.97916666666669</c:v>
                </c:pt>
                <c:pt idx="125945">
                  <c:v>324.98177083333331</c:v>
                </c:pt>
                <c:pt idx="125946">
                  <c:v>324.984375</c:v>
                </c:pt>
                <c:pt idx="125947">
                  <c:v>324.98697916666669</c:v>
                </c:pt>
                <c:pt idx="125948">
                  <c:v>324.98958333333331</c:v>
                </c:pt>
                <c:pt idx="125949">
                  <c:v>324.9921875</c:v>
                </c:pt>
                <c:pt idx="125950">
                  <c:v>324.99479166666669</c:v>
                </c:pt>
                <c:pt idx="125951">
                  <c:v>324.99739583333331</c:v>
                </c:pt>
                <c:pt idx="125952">
                  <c:v>325</c:v>
                </c:pt>
                <c:pt idx="125953">
                  <c:v>325.00260416666669</c:v>
                </c:pt>
                <c:pt idx="125954">
                  <c:v>325.00520833333331</c:v>
                </c:pt>
                <c:pt idx="125955">
                  <c:v>325.0078125</c:v>
                </c:pt>
                <c:pt idx="125956">
                  <c:v>325.01041666666669</c:v>
                </c:pt>
                <c:pt idx="125957">
                  <c:v>325.01302083333331</c:v>
                </c:pt>
                <c:pt idx="125958">
                  <c:v>325.015625</c:v>
                </c:pt>
                <c:pt idx="125959">
                  <c:v>325.01822916666669</c:v>
                </c:pt>
                <c:pt idx="125960">
                  <c:v>325.02083333333331</c:v>
                </c:pt>
                <c:pt idx="125961">
                  <c:v>325.0234375</c:v>
                </c:pt>
                <c:pt idx="125962">
                  <c:v>325.02604166666669</c:v>
                </c:pt>
                <c:pt idx="125963">
                  <c:v>325.02864583333331</c:v>
                </c:pt>
                <c:pt idx="125964">
                  <c:v>325.03125</c:v>
                </c:pt>
                <c:pt idx="125965">
                  <c:v>325.03385416666669</c:v>
                </c:pt>
                <c:pt idx="125966">
                  <c:v>325.03645833333331</c:v>
                </c:pt>
                <c:pt idx="125967">
                  <c:v>325.0390625</c:v>
                </c:pt>
                <c:pt idx="125968">
                  <c:v>325.04166666666669</c:v>
                </c:pt>
                <c:pt idx="125969">
                  <c:v>325.04427083333331</c:v>
                </c:pt>
                <c:pt idx="125970">
                  <c:v>325.046875</c:v>
                </c:pt>
                <c:pt idx="125971">
                  <c:v>325.04947916666669</c:v>
                </c:pt>
                <c:pt idx="125972">
                  <c:v>325.05208333333331</c:v>
                </c:pt>
                <c:pt idx="125973">
                  <c:v>325.0546875</c:v>
                </c:pt>
                <c:pt idx="125974">
                  <c:v>325.05729166666669</c:v>
                </c:pt>
                <c:pt idx="125975">
                  <c:v>325.05989583333331</c:v>
                </c:pt>
                <c:pt idx="125976">
                  <c:v>325.0625</c:v>
                </c:pt>
                <c:pt idx="125977">
                  <c:v>325.06510416666669</c:v>
                </c:pt>
                <c:pt idx="125978">
                  <c:v>325.06770833333331</c:v>
                </c:pt>
                <c:pt idx="125979">
                  <c:v>325.0703125</c:v>
                </c:pt>
                <c:pt idx="125980">
                  <c:v>325.07291666666669</c:v>
                </c:pt>
                <c:pt idx="125981">
                  <c:v>325.07552083333331</c:v>
                </c:pt>
                <c:pt idx="125982">
                  <c:v>325.078125</c:v>
                </c:pt>
                <c:pt idx="125983">
                  <c:v>325.08072916666669</c:v>
                </c:pt>
                <c:pt idx="125984">
                  <c:v>325.08333333333331</c:v>
                </c:pt>
                <c:pt idx="125985">
                  <c:v>325.0859375</c:v>
                </c:pt>
                <c:pt idx="125986">
                  <c:v>325.08854166666669</c:v>
                </c:pt>
                <c:pt idx="125987">
                  <c:v>325.09114583333331</c:v>
                </c:pt>
                <c:pt idx="125988">
                  <c:v>325.09375</c:v>
                </c:pt>
                <c:pt idx="125989">
                  <c:v>325.09635416666669</c:v>
                </c:pt>
                <c:pt idx="125990">
                  <c:v>325.09895833333331</c:v>
                </c:pt>
                <c:pt idx="125991">
                  <c:v>325.1015625</c:v>
                </c:pt>
                <c:pt idx="125992">
                  <c:v>325.10416666666669</c:v>
                </c:pt>
                <c:pt idx="125993">
                  <c:v>325.10677083333331</c:v>
                </c:pt>
                <c:pt idx="125994">
                  <c:v>325.109375</c:v>
                </c:pt>
                <c:pt idx="125995">
                  <c:v>325.11197916666669</c:v>
                </c:pt>
                <c:pt idx="125996">
                  <c:v>325.11458333333331</c:v>
                </c:pt>
                <c:pt idx="125997">
                  <c:v>325.1171875</c:v>
                </c:pt>
                <c:pt idx="125998">
                  <c:v>325.11979166666669</c:v>
                </c:pt>
                <c:pt idx="125999">
                  <c:v>325.12239583333331</c:v>
                </c:pt>
                <c:pt idx="126000">
                  <c:v>325.125</c:v>
                </c:pt>
                <c:pt idx="126001">
                  <c:v>325.12760416666669</c:v>
                </c:pt>
                <c:pt idx="126002">
                  <c:v>325.13020833333331</c:v>
                </c:pt>
                <c:pt idx="126003">
                  <c:v>325.1328125</c:v>
                </c:pt>
                <c:pt idx="126004">
                  <c:v>325.13541666666669</c:v>
                </c:pt>
                <c:pt idx="126005">
                  <c:v>325.13802083333331</c:v>
                </c:pt>
                <c:pt idx="126006">
                  <c:v>325.140625</c:v>
                </c:pt>
                <c:pt idx="126007">
                  <c:v>325.14322916666669</c:v>
                </c:pt>
                <c:pt idx="126008">
                  <c:v>325.14583333333331</c:v>
                </c:pt>
                <c:pt idx="126009">
                  <c:v>325.1484375</c:v>
                </c:pt>
                <c:pt idx="126010">
                  <c:v>325.15104166666669</c:v>
                </c:pt>
                <c:pt idx="126011">
                  <c:v>325.15364583333331</c:v>
                </c:pt>
                <c:pt idx="126012">
                  <c:v>325.15625</c:v>
                </c:pt>
                <c:pt idx="126013">
                  <c:v>325.15885416666669</c:v>
                </c:pt>
                <c:pt idx="126014">
                  <c:v>325.16145833333331</c:v>
                </c:pt>
                <c:pt idx="126015">
                  <c:v>325.1640625</c:v>
                </c:pt>
                <c:pt idx="126016">
                  <c:v>325.16666666666669</c:v>
                </c:pt>
                <c:pt idx="126017">
                  <c:v>325.16927083333331</c:v>
                </c:pt>
                <c:pt idx="126018">
                  <c:v>325.171875</c:v>
                </c:pt>
                <c:pt idx="126019">
                  <c:v>325.17447916666669</c:v>
                </c:pt>
                <c:pt idx="126020">
                  <c:v>325.17708333333331</c:v>
                </c:pt>
                <c:pt idx="126021">
                  <c:v>325.1796875</c:v>
                </c:pt>
                <c:pt idx="126022">
                  <c:v>325.18229166666669</c:v>
                </c:pt>
                <c:pt idx="126023">
                  <c:v>325.18489583333331</c:v>
                </c:pt>
                <c:pt idx="126024">
                  <c:v>325.1875</c:v>
                </c:pt>
                <c:pt idx="126025">
                  <c:v>325.19010416666669</c:v>
                </c:pt>
                <c:pt idx="126026">
                  <c:v>325.19270833333331</c:v>
                </c:pt>
                <c:pt idx="126027">
                  <c:v>325.1953125</c:v>
                </c:pt>
                <c:pt idx="126028">
                  <c:v>325.19791666666669</c:v>
                </c:pt>
                <c:pt idx="126029">
                  <c:v>325.20052083333331</c:v>
                </c:pt>
                <c:pt idx="126030">
                  <c:v>325.203125</c:v>
                </c:pt>
                <c:pt idx="126031">
                  <c:v>325.20572916666669</c:v>
                </c:pt>
                <c:pt idx="126032">
                  <c:v>325.20833333333331</c:v>
                </c:pt>
                <c:pt idx="126033">
                  <c:v>325.2109375</c:v>
                </c:pt>
                <c:pt idx="126034">
                  <c:v>325.21354166666669</c:v>
                </c:pt>
                <c:pt idx="126035">
                  <c:v>325.21614583333331</c:v>
                </c:pt>
                <c:pt idx="126036">
                  <c:v>325.21875</c:v>
                </c:pt>
                <c:pt idx="126037">
                  <c:v>325.22135416666669</c:v>
                </c:pt>
                <c:pt idx="126038">
                  <c:v>325.22395833333331</c:v>
                </c:pt>
                <c:pt idx="126039">
                  <c:v>325.2265625</c:v>
                </c:pt>
                <c:pt idx="126040">
                  <c:v>325.22916666666669</c:v>
                </c:pt>
                <c:pt idx="126041">
                  <c:v>325.23177083333331</c:v>
                </c:pt>
                <c:pt idx="126042">
                  <c:v>325.234375</c:v>
                </c:pt>
                <c:pt idx="126043">
                  <c:v>325.23697916666669</c:v>
                </c:pt>
                <c:pt idx="126044">
                  <c:v>325.23958333333331</c:v>
                </c:pt>
                <c:pt idx="126045">
                  <c:v>325.2421875</c:v>
                </c:pt>
                <c:pt idx="126046">
                  <c:v>325.24479166666669</c:v>
                </c:pt>
                <c:pt idx="126047">
                  <c:v>325.24739583333331</c:v>
                </c:pt>
                <c:pt idx="126048">
                  <c:v>325.25</c:v>
                </c:pt>
                <c:pt idx="126049">
                  <c:v>325.25260416666669</c:v>
                </c:pt>
                <c:pt idx="126050">
                  <c:v>325.25520833333331</c:v>
                </c:pt>
                <c:pt idx="126051">
                  <c:v>325.2578125</c:v>
                </c:pt>
                <c:pt idx="126052">
                  <c:v>325.26041666666669</c:v>
                </c:pt>
                <c:pt idx="126053">
                  <c:v>325.26302083333331</c:v>
                </c:pt>
                <c:pt idx="126054">
                  <c:v>325.265625</c:v>
                </c:pt>
                <c:pt idx="126055">
                  <c:v>325.26822916666669</c:v>
                </c:pt>
                <c:pt idx="126056">
                  <c:v>325.27083333333331</c:v>
                </c:pt>
                <c:pt idx="126057">
                  <c:v>325.2734375</c:v>
                </c:pt>
                <c:pt idx="126058">
                  <c:v>325.27604166666669</c:v>
                </c:pt>
                <c:pt idx="126059">
                  <c:v>325.27864583333331</c:v>
                </c:pt>
                <c:pt idx="126060">
                  <c:v>325.28125</c:v>
                </c:pt>
                <c:pt idx="126061">
                  <c:v>325.28385416666669</c:v>
                </c:pt>
                <c:pt idx="126062">
                  <c:v>325.28645833333331</c:v>
                </c:pt>
                <c:pt idx="126063">
                  <c:v>325.2890625</c:v>
                </c:pt>
                <c:pt idx="126064">
                  <c:v>325.29166666666669</c:v>
                </c:pt>
                <c:pt idx="126065">
                  <c:v>325.29427083333331</c:v>
                </c:pt>
                <c:pt idx="126066">
                  <c:v>325.296875</c:v>
                </c:pt>
                <c:pt idx="126067">
                  <c:v>325.29947916666669</c:v>
                </c:pt>
                <c:pt idx="126068">
                  <c:v>325.30208333333331</c:v>
                </c:pt>
                <c:pt idx="126069">
                  <c:v>325.3046875</c:v>
                </c:pt>
                <c:pt idx="126070">
                  <c:v>325.30729166666669</c:v>
                </c:pt>
                <c:pt idx="126071">
                  <c:v>325.30989583333331</c:v>
                </c:pt>
                <c:pt idx="126072">
                  <c:v>325.3125</c:v>
                </c:pt>
                <c:pt idx="126073">
                  <c:v>325.31510416666669</c:v>
                </c:pt>
                <c:pt idx="126074">
                  <c:v>325.31770833333331</c:v>
                </c:pt>
                <c:pt idx="126075">
                  <c:v>325.3203125</c:v>
                </c:pt>
                <c:pt idx="126076">
                  <c:v>325.32291666666669</c:v>
                </c:pt>
                <c:pt idx="126077">
                  <c:v>325.32552083333331</c:v>
                </c:pt>
                <c:pt idx="126078">
                  <c:v>325.328125</c:v>
                </c:pt>
                <c:pt idx="126079">
                  <c:v>325.33072916666669</c:v>
                </c:pt>
                <c:pt idx="126080">
                  <c:v>325.33333333333331</c:v>
                </c:pt>
                <c:pt idx="126081">
                  <c:v>325.3359375</c:v>
                </c:pt>
                <c:pt idx="126082">
                  <c:v>325.33854166666669</c:v>
                </c:pt>
                <c:pt idx="126083">
                  <c:v>325.34114583333331</c:v>
                </c:pt>
                <c:pt idx="126084">
                  <c:v>325.34375</c:v>
                </c:pt>
                <c:pt idx="126085">
                  <c:v>325.34635416666669</c:v>
                </c:pt>
                <c:pt idx="126086">
                  <c:v>325.34895833333331</c:v>
                </c:pt>
                <c:pt idx="126087">
                  <c:v>325.3515625</c:v>
                </c:pt>
                <c:pt idx="126088">
                  <c:v>325.35416666666669</c:v>
                </c:pt>
                <c:pt idx="126089">
                  <c:v>325.35677083333331</c:v>
                </c:pt>
                <c:pt idx="126090">
                  <c:v>325.359375</c:v>
                </c:pt>
                <c:pt idx="126091">
                  <c:v>325.36197916666669</c:v>
                </c:pt>
                <c:pt idx="126092">
                  <c:v>325.36458333333331</c:v>
                </c:pt>
                <c:pt idx="126093">
                  <c:v>325.3671875</c:v>
                </c:pt>
                <c:pt idx="126094">
                  <c:v>325.36979166666669</c:v>
                </c:pt>
                <c:pt idx="126095">
                  <c:v>325.37239583333331</c:v>
                </c:pt>
                <c:pt idx="126096">
                  <c:v>325.375</c:v>
                </c:pt>
                <c:pt idx="126097">
                  <c:v>325.37760416666669</c:v>
                </c:pt>
                <c:pt idx="126098">
                  <c:v>325.38020833333331</c:v>
                </c:pt>
                <c:pt idx="126099">
                  <c:v>325.3828125</c:v>
                </c:pt>
                <c:pt idx="126100">
                  <c:v>325.38541666666669</c:v>
                </c:pt>
                <c:pt idx="126101">
                  <c:v>325.38802083333331</c:v>
                </c:pt>
                <c:pt idx="126102">
                  <c:v>325.390625</c:v>
                </c:pt>
                <c:pt idx="126103">
                  <c:v>325.39322916666669</c:v>
                </c:pt>
                <c:pt idx="126104">
                  <c:v>325.39583333333331</c:v>
                </c:pt>
                <c:pt idx="126105">
                  <c:v>325.3984375</c:v>
                </c:pt>
                <c:pt idx="126106">
                  <c:v>325.40104166666669</c:v>
                </c:pt>
                <c:pt idx="126107">
                  <c:v>325.40364583333331</c:v>
                </c:pt>
                <c:pt idx="126108">
                  <c:v>325.40625</c:v>
                </c:pt>
                <c:pt idx="126109">
                  <c:v>325.40885416666669</c:v>
                </c:pt>
                <c:pt idx="126110">
                  <c:v>325.41145833333331</c:v>
                </c:pt>
                <c:pt idx="126111">
                  <c:v>325.4140625</c:v>
                </c:pt>
                <c:pt idx="126112">
                  <c:v>325.41666666666669</c:v>
                </c:pt>
                <c:pt idx="126113">
                  <c:v>325.41927083333331</c:v>
                </c:pt>
                <c:pt idx="126114">
                  <c:v>325.421875</c:v>
                </c:pt>
                <c:pt idx="126115">
                  <c:v>325.42447916666669</c:v>
                </c:pt>
                <c:pt idx="126116">
                  <c:v>325.42708333333331</c:v>
                </c:pt>
                <c:pt idx="126117">
                  <c:v>325.4296875</c:v>
                </c:pt>
                <c:pt idx="126118">
                  <c:v>325.43229166666669</c:v>
                </c:pt>
                <c:pt idx="126119">
                  <c:v>325.43489583333331</c:v>
                </c:pt>
                <c:pt idx="126120">
                  <c:v>325.4375</c:v>
                </c:pt>
                <c:pt idx="126121">
                  <c:v>325.44010416666669</c:v>
                </c:pt>
                <c:pt idx="126122">
                  <c:v>325.44270833333331</c:v>
                </c:pt>
                <c:pt idx="126123">
                  <c:v>325.4453125</c:v>
                </c:pt>
                <c:pt idx="126124">
                  <c:v>325.44791666666669</c:v>
                </c:pt>
                <c:pt idx="126125">
                  <c:v>325.45052083333331</c:v>
                </c:pt>
                <c:pt idx="126126">
                  <c:v>325.453125</c:v>
                </c:pt>
                <c:pt idx="126127">
                  <c:v>325.45572916666669</c:v>
                </c:pt>
                <c:pt idx="126128">
                  <c:v>325.45833333333331</c:v>
                </c:pt>
                <c:pt idx="126129">
                  <c:v>325.4609375</c:v>
                </c:pt>
                <c:pt idx="126130">
                  <c:v>325.46354166666669</c:v>
                </c:pt>
                <c:pt idx="126131">
                  <c:v>325.46614583333331</c:v>
                </c:pt>
                <c:pt idx="126132">
                  <c:v>325.46875</c:v>
                </c:pt>
                <c:pt idx="126133">
                  <c:v>325.47135416666669</c:v>
                </c:pt>
                <c:pt idx="126134">
                  <c:v>325.47395833333331</c:v>
                </c:pt>
                <c:pt idx="126135">
                  <c:v>325.4765625</c:v>
                </c:pt>
                <c:pt idx="126136">
                  <c:v>325.47916666666669</c:v>
                </c:pt>
                <c:pt idx="126137">
                  <c:v>325.48177083333331</c:v>
                </c:pt>
                <c:pt idx="126138">
                  <c:v>325.484375</c:v>
                </c:pt>
                <c:pt idx="126139">
                  <c:v>325.48697916666669</c:v>
                </c:pt>
                <c:pt idx="126140">
                  <c:v>325.48958333333331</c:v>
                </c:pt>
                <c:pt idx="126141">
                  <c:v>325.4921875</c:v>
                </c:pt>
                <c:pt idx="126142">
                  <c:v>325.49479166666669</c:v>
                </c:pt>
                <c:pt idx="126143">
                  <c:v>325.49739583333331</c:v>
                </c:pt>
                <c:pt idx="126144">
                  <c:v>325.5</c:v>
                </c:pt>
                <c:pt idx="126145">
                  <c:v>325.50260416666669</c:v>
                </c:pt>
                <c:pt idx="126146">
                  <c:v>325.50520833333331</c:v>
                </c:pt>
                <c:pt idx="126147">
                  <c:v>325.5078125</c:v>
                </c:pt>
                <c:pt idx="126148">
                  <c:v>325.51041666666669</c:v>
                </c:pt>
                <c:pt idx="126149">
                  <c:v>325.51302083333331</c:v>
                </c:pt>
                <c:pt idx="126150">
                  <c:v>325.515625</c:v>
                </c:pt>
                <c:pt idx="126151">
                  <c:v>325.51822916666669</c:v>
                </c:pt>
                <c:pt idx="126152">
                  <c:v>325.52083333333331</c:v>
                </c:pt>
                <c:pt idx="126153">
                  <c:v>325.5234375</c:v>
                </c:pt>
                <c:pt idx="126154">
                  <c:v>325.52604166666669</c:v>
                </c:pt>
                <c:pt idx="126155">
                  <c:v>325.52864583333331</c:v>
                </c:pt>
                <c:pt idx="126156">
                  <c:v>325.53125</c:v>
                </c:pt>
                <c:pt idx="126157">
                  <c:v>325.53385416666669</c:v>
                </c:pt>
                <c:pt idx="126158">
                  <c:v>325.53645833333331</c:v>
                </c:pt>
                <c:pt idx="126159">
                  <c:v>325.5390625</c:v>
                </c:pt>
                <c:pt idx="126160">
                  <c:v>325.54166666666669</c:v>
                </c:pt>
                <c:pt idx="126161">
                  <c:v>325.54427083333331</c:v>
                </c:pt>
                <c:pt idx="126162">
                  <c:v>325.546875</c:v>
                </c:pt>
                <c:pt idx="126163">
                  <c:v>325.54947916666669</c:v>
                </c:pt>
                <c:pt idx="126164">
                  <c:v>325.55208333333331</c:v>
                </c:pt>
                <c:pt idx="126165">
                  <c:v>325.5546875</c:v>
                </c:pt>
                <c:pt idx="126166">
                  <c:v>325.55729166666669</c:v>
                </c:pt>
                <c:pt idx="126167">
                  <c:v>325.55989583333331</c:v>
                </c:pt>
                <c:pt idx="126168">
                  <c:v>325.5625</c:v>
                </c:pt>
                <c:pt idx="126169">
                  <c:v>325.56510416666669</c:v>
                </c:pt>
                <c:pt idx="126170">
                  <c:v>325.56770833333331</c:v>
                </c:pt>
                <c:pt idx="126171">
                  <c:v>325.5703125</c:v>
                </c:pt>
                <c:pt idx="126172">
                  <c:v>325.57291666666669</c:v>
                </c:pt>
                <c:pt idx="126173">
                  <c:v>325.57552083333331</c:v>
                </c:pt>
                <c:pt idx="126174">
                  <c:v>325.578125</c:v>
                </c:pt>
                <c:pt idx="126175">
                  <c:v>325.58072916666669</c:v>
                </c:pt>
                <c:pt idx="126176">
                  <c:v>325.58333333333331</c:v>
                </c:pt>
                <c:pt idx="126177">
                  <c:v>325.5859375</c:v>
                </c:pt>
                <c:pt idx="126178">
                  <c:v>325.58854166666669</c:v>
                </c:pt>
                <c:pt idx="126179">
                  <c:v>325.59114583333331</c:v>
                </c:pt>
                <c:pt idx="126180">
                  <c:v>325.59375</c:v>
                </c:pt>
                <c:pt idx="126181">
                  <c:v>325.59635416666669</c:v>
                </c:pt>
                <c:pt idx="126182">
                  <c:v>325.59895833333331</c:v>
                </c:pt>
                <c:pt idx="126183">
                  <c:v>325.6015625</c:v>
                </c:pt>
                <c:pt idx="126184">
                  <c:v>325.60416666666669</c:v>
                </c:pt>
                <c:pt idx="126185">
                  <c:v>325.60677083333331</c:v>
                </c:pt>
                <c:pt idx="126186">
                  <c:v>325.609375</c:v>
                </c:pt>
                <c:pt idx="126187">
                  <c:v>325.61197916666669</c:v>
                </c:pt>
                <c:pt idx="126188">
                  <c:v>325.61458333333331</c:v>
                </c:pt>
                <c:pt idx="126189">
                  <c:v>325.6171875</c:v>
                </c:pt>
                <c:pt idx="126190">
                  <c:v>325.61979166666669</c:v>
                </c:pt>
                <c:pt idx="126191">
                  <c:v>325.62239583333331</c:v>
                </c:pt>
                <c:pt idx="126192">
                  <c:v>325.625</c:v>
                </c:pt>
                <c:pt idx="126193">
                  <c:v>325.62760416666669</c:v>
                </c:pt>
                <c:pt idx="126194">
                  <c:v>325.63020833333331</c:v>
                </c:pt>
                <c:pt idx="126195">
                  <c:v>325.6328125</c:v>
                </c:pt>
                <c:pt idx="126196">
                  <c:v>325.63541666666669</c:v>
                </c:pt>
                <c:pt idx="126197">
                  <c:v>325.63802083333331</c:v>
                </c:pt>
                <c:pt idx="126198">
                  <c:v>325.640625</c:v>
                </c:pt>
                <c:pt idx="126199">
                  <c:v>325.64322916666669</c:v>
                </c:pt>
                <c:pt idx="126200">
                  <c:v>325.64583333333331</c:v>
                </c:pt>
                <c:pt idx="126201">
                  <c:v>325.6484375</c:v>
                </c:pt>
                <c:pt idx="126202">
                  <c:v>325.65104166666669</c:v>
                </c:pt>
                <c:pt idx="126203">
                  <c:v>325.65364583333331</c:v>
                </c:pt>
                <c:pt idx="126204">
                  <c:v>325.65625</c:v>
                </c:pt>
                <c:pt idx="126205">
                  <c:v>325.65885416666669</c:v>
                </c:pt>
                <c:pt idx="126206">
                  <c:v>325.66145833333331</c:v>
                </c:pt>
                <c:pt idx="126207">
                  <c:v>325.6640625</c:v>
                </c:pt>
                <c:pt idx="126208">
                  <c:v>325.66666666666669</c:v>
                </c:pt>
                <c:pt idx="126209">
                  <c:v>325.66927083333331</c:v>
                </c:pt>
                <c:pt idx="126210">
                  <c:v>325.671875</c:v>
                </c:pt>
                <c:pt idx="126211">
                  <c:v>325.67447916666669</c:v>
                </c:pt>
                <c:pt idx="126212">
                  <c:v>325.67708333333331</c:v>
                </c:pt>
                <c:pt idx="126213">
                  <c:v>325.6796875</c:v>
                </c:pt>
                <c:pt idx="126214">
                  <c:v>325.68229166666669</c:v>
                </c:pt>
                <c:pt idx="126215">
                  <c:v>325.68489583333331</c:v>
                </c:pt>
                <c:pt idx="126216">
                  <c:v>325.6875</c:v>
                </c:pt>
                <c:pt idx="126217">
                  <c:v>325.69010416666669</c:v>
                </c:pt>
                <c:pt idx="126218">
                  <c:v>325.69270833333331</c:v>
                </c:pt>
                <c:pt idx="126219">
                  <c:v>325.6953125</c:v>
                </c:pt>
                <c:pt idx="126220">
                  <c:v>325.69791666666669</c:v>
                </c:pt>
                <c:pt idx="126221">
                  <c:v>325.70052083333331</c:v>
                </c:pt>
                <c:pt idx="126222">
                  <c:v>325.703125</c:v>
                </c:pt>
                <c:pt idx="126223">
                  <c:v>325.70572916666669</c:v>
                </c:pt>
                <c:pt idx="126224">
                  <c:v>325.70833333333331</c:v>
                </c:pt>
                <c:pt idx="126225">
                  <c:v>325.7109375</c:v>
                </c:pt>
                <c:pt idx="126226">
                  <c:v>325.71354166666669</c:v>
                </c:pt>
                <c:pt idx="126227">
                  <c:v>325.71614583333331</c:v>
                </c:pt>
                <c:pt idx="126228">
                  <c:v>325.71875</c:v>
                </c:pt>
                <c:pt idx="126229">
                  <c:v>325.72135416666669</c:v>
                </c:pt>
                <c:pt idx="126230">
                  <c:v>325.72395833333331</c:v>
                </c:pt>
                <c:pt idx="126231">
                  <c:v>325.7265625</c:v>
                </c:pt>
                <c:pt idx="126232">
                  <c:v>325.72916666666669</c:v>
                </c:pt>
                <c:pt idx="126233">
                  <c:v>325.73177083333331</c:v>
                </c:pt>
                <c:pt idx="126234">
                  <c:v>325.734375</c:v>
                </c:pt>
                <c:pt idx="126235">
                  <c:v>325.73697916666669</c:v>
                </c:pt>
                <c:pt idx="126236">
                  <c:v>325.73958333333331</c:v>
                </c:pt>
                <c:pt idx="126237">
                  <c:v>325.7421875</c:v>
                </c:pt>
                <c:pt idx="126238">
                  <c:v>325.74479166666669</c:v>
                </c:pt>
                <c:pt idx="126239">
                  <c:v>325.74739583333331</c:v>
                </c:pt>
                <c:pt idx="126240">
                  <c:v>325.75</c:v>
                </c:pt>
                <c:pt idx="126241">
                  <c:v>325.75260416666669</c:v>
                </c:pt>
                <c:pt idx="126242">
                  <c:v>325.75520833333331</c:v>
                </c:pt>
                <c:pt idx="126243">
                  <c:v>325.7578125</c:v>
                </c:pt>
                <c:pt idx="126244">
                  <c:v>325.76041666666669</c:v>
                </c:pt>
                <c:pt idx="126245">
                  <c:v>325.76302083333331</c:v>
                </c:pt>
                <c:pt idx="126246">
                  <c:v>325.765625</c:v>
                </c:pt>
                <c:pt idx="126247">
                  <c:v>325.76822916666669</c:v>
                </c:pt>
                <c:pt idx="126248">
                  <c:v>325.77083333333331</c:v>
                </c:pt>
                <c:pt idx="126249">
                  <c:v>325.7734375</c:v>
                </c:pt>
                <c:pt idx="126250">
                  <c:v>325.77604166666669</c:v>
                </c:pt>
                <c:pt idx="126251">
                  <c:v>325.77864583333331</c:v>
                </c:pt>
                <c:pt idx="126252">
                  <c:v>325.78125</c:v>
                </c:pt>
                <c:pt idx="126253">
                  <c:v>325.78385416666669</c:v>
                </c:pt>
                <c:pt idx="126254">
                  <c:v>325.78645833333331</c:v>
                </c:pt>
                <c:pt idx="126255">
                  <c:v>325.7890625</c:v>
                </c:pt>
                <c:pt idx="126256">
                  <c:v>325.79166666666669</c:v>
                </c:pt>
                <c:pt idx="126257">
                  <c:v>325.79427083333331</c:v>
                </c:pt>
                <c:pt idx="126258">
                  <c:v>325.796875</c:v>
                </c:pt>
                <c:pt idx="126259">
                  <c:v>325.79947916666669</c:v>
                </c:pt>
                <c:pt idx="126260">
                  <c:v>325.80208333333331</c:v>
                </c:pt>
                <c:pt idx="126261">
                  <c:v>325.8046875</c:v>
                </c:pt>
                <c:pt idx="126262">
                  <c:v>325.80729166666669</c:v>
                </c:pt>
                <c:pt idx="126263">
                  <c:v>325.80989583333331</c:v>
                </c:pt>
                <c:pt idx="126264">
                  <c:v>325.8125</c:v>
                </c:pt>
                <c:pt idx="126265">
                  <c:v>325.81510416666669</c:v>
                </c:pt>
                <c:pt idx="126266">
                  <c:v>325.81770833333331</c:v>
                </c:pt>
                <c:pt idx="126267">
                  <c:v>325.8203125</c:v>
                </c:pt>
                <c:pt idx="126268">
                  <c:v>325.82291666666669</c:v>
                </c:pt>
                <c:pt idx="126269">
                  <c:v>325.82552083333331</c:v>
                </c:pt>
                <c:pt idx="126270">
                  <c:v>325.828125</c:v>
                </c:pt>
                <c:pt idx="126271">
                  <c:v>325.83072916666669</c:v>
                </c:pt>
                <c:pt idx="126272">
                  <c:v>325.83333333333331</c:v>
                </c:pt>
                <c:pt idx="126273">
                  <c:v>325.8359375</c:v>
                </c:pt>
                <c:pt idx="126274">
                  <c:v>325.83854166666669</c:v>
                </c:pt>
                <c:pt idx="126275">
                  <c:v>325.84114583333331</c:v>
                </c:pt>
                <c:pt idx="126276">
                  <c:v>325.84375</c:v>
                </c:pt>
                <c:pt idx="126277">
                  <c:v>325.84635416666669</c:v>
                </c:pt>
                <c:pt idx="126278">
                  <c:v>325.84895833333331</c:v>
                </c:pt>
                <c:pt idx="126279">
                  <c:v>325.8515625</c:v>
                </c:pt>
                <c:pt idx="126280">
                  <c:v>325.85416666666669</c:v>
                </c:pt>
                <c:pt idx="126281">
                  <c:v>325.85677083333331</c:v>
                </c:pt>
                <c:pt idx="126282">
                  <c:v>325.859375</c:v>
                </c:pt>
                <c:pt idx="126283">
                  <c:v>325.86197916666669</c:v>
                </c:pt>
                <c:pt idx="126284">
                  <c:v>325.86458333333331</c:v>
                </c:pt>
                <c:pt idx="126285">
                  <c:v>325.8671875</c:v>
                </c:pt>
                <c:pt idx="126286">
                  <c:v>325.86979166666669</c:v>
                </c:pt>
                <c:pt idx="126287">
                  <c:v>325.87239583333331</c:v>
                </c:pt>
                <c:pt idx="126288">
                  <c:v>325.875</c:v>
                </c:pt>
                <c:pt idx="126289">
                  <c:v>325.87760416666669</c:v>
                </c:pt>
                <c:pt idx="126290">
                  <c:v>325.88020833333331</c:v>
                </c:pt>
                <c:pt idx="126291">
                  <c:v>325.8828125</c:v>
                </c:pt>
                <c:pt idx="126292">
                  <c:v>325.88541666666669</c:v>
                </c:pt>
                <c:pt idx="126293">
                  <c:v>325.88802083333331</c:v>
                </c:pt>
                <c:pt idx="126294">
                  <c:v>325.890625</c:v>
                </c:pt>
                <c:pt idx="126295">
                  <c:v>325.89322916666669</c:v>
                </c:pt>
                <c:pt idx="126296">
                  <c:v>325.89583333333331</c:v>
                </c:pt>
                <c:pt idx="126297">
                  <c:v>325.8984375</c:v>
                </c:pt>
                <c:pt idx="126298">
                  <c:v>325.90104166666669</c:v>
                </c:pt>
                <c:pt idx="126299">
                  <c:v>325.90364583333331</c:v>
                </c:pt>
                <c:pt idx="126300">
                  <c:v>325.90625</c:v>
                </c:pt>
                <c:pt idx="126301">
                  <c:v>325.90885416666669</c:v>
                </c:pt>
                <c:pt idx="126302">
                  <c:v>325.91145833333331</c:v>
                </c:pt>
                <c:pt idx="126303">
                  <c:v>325.9140625</c:v>
                </c:pt>
                <c:pt idx="126304">
                  <c:v>325.91666666666669</c:v>
                </c:pt>
                <c:pt idx="126305">
                  <c:v>325.91927083333331</c:v>
                </c:pt>
                <c:pt idx="126306">
                  <c:v>325.921875</c:v>
                </c:pt>
                <c:pt idx="126307">
                  <c:v>325.92447916666669</c:v>
                </c:pt>
                <c:pt idx="126308">
                  <c:v>325.92708333333331</c:v>
                </c:pt>
                <c:pt idx="126309">
                  <c:v>325.9296875</c:v>
                </c:pt>
                <c:pt idx="126310">
                  <c:v>325.93229166666669</c:v>
                </c:pt>
                <c:pt idx="126311">
                  <c:v>325.93489583333331</c:v>
                </c:pt>
                <c:pt idx="126312">
                  <c:v>325.9375</c:v>
                </c:pt>
                <c:pt idx="126313">
                  <c:v>325.94010416666669</c:v>
                </c:pt>
                <c:pt idx="126314">
                  <c:v>325.94270833333331</c:v>
                </c:pt>
                <c:pt idx="126315">
                  <c:v>325.9453125</c:v>
                </c:pt>
                <c:pt idx="126316">
                  <c:v>325.94791666666669</c:v>
                </c:pt>
                <c:pt idx="126317">
                  <c:v>325.95052083333331</c:v>
                </c:pt>
                <c:pt idx="126318">
                  <c:v>325.953125</c:v>
                </c:pt>
                <c:pt idx="126319">
                  <c:v>325.95572916666669</c:v>
                </c:pt>
                <c:pt idx="126320">
                  <c:v>325.95833333333331</c:v>
                </c:pt>
                <c:pt idx="126321">
                  <c:v>325.9609375</c:v>
                </c:pt>
                <c:pt idx="126322">
                  <c:v>325.96354166666669</c:v>
                </c:pt>
                <c:pt idx="126323">
                  <c:v>325.96614583333331</c:v>
                </c:pt>
                <c:pt idx="126324">
                  <c:v>325.96875</c:v>
                </c:pt>
                <c:pt idx="126325">
                  <c:v>325.97135416666669</c:v>
                </c:pt>
                <c:pt idx="126326">
                  <c:v>325.97395833333331</c:v>
                </c:pt>
                <c:pt idx="126327">
                  <c:v>325.9765625</c:v>
                </c:pt>
                <c:pt idx="126328">
                  <c:v>325.97916666666669</c:v>
                </c:pt>
                <c:pt idx="126329">
                  <c:v>325.98177083333331</c:v>
                </c:pt>
                <c:pt idx="126330">
                  <c:v>325.984375</c:v>
                </c:pt>
                <c:pt idx="126331">
                  <c:v>325.98697916666669</c:v>
                </c:pt>
                <c:pt idx="126332">
                  <c:v>325.98958333333331</c:v>
                </c:pt>
                <c:pt idx="126333">
                  <c:v>325.9921875</c:v>
                </c:pt>
                <c:pt idx="126334">
                  <c:v>325.99479166666669</c:v>
                </c:pt>
                <c:pt idx="126335">
                  <c:v>325.99739583333331</c:v>
                </c:pt>
                <c:pt idx="126336">
                  <c:v>326</c:v>
                </c:pt>
                <c:pt idx="126337">
                  <c:v>326.00260416666669</c:v>
                </c:pt>
                <c:pt idx="126338">
                  <c:v>326.00520833333331</c:v>
                </c:pt>
                <c:pt idx="126339">
                  <c:v>326.0078125</c:v>
                </c:pt>
                <c:pt idx="126340">
                  <c:v>326.01041666666669</c:v>
                </c:pt>
                <c:pt idx="126341">
                  <c:v>326.01302083333331</c:v>
                </c:pt>
                <c:pt idx="126342">
                  <c:v>326.015625</c:v>
                </c:pt>
                <c:pt idx="126343">
                  <c:v>326.01822916666669</c:v>
                </c:pt>
                <c:pt idx="126344">
                  <c:v>326.02083333333331</c:v>
                </c:pt>
                <c:pt idx="126345">
                  <c:v>326.0234375</c:v>
                </c:pt>
                <c:pt idx="126346">
                  <c:v>326.02604166666669</c:v>
                </c:pt>
                <c:pt idx="126347">
                  <c:v>326.02864583333331</c:v>
                </c:pt>
                <c:pt idx="126348">
                  <c:v>326.03125</c:v>
                </c:pt>
                <c:pt idx="126349">
                  <c:v>326.03385416666669</c:v>
                </c:pt>
                <c:pt idx="126350">
                  <c:v>326.03645833333331</c:v>
                </c:pt>
                <c:pt idx="126351">
                  <c:v>326.0390625</c:v>
                </c:pt>
                <c:pt idx="126352">
                  <c:v>326.04166666666669</c:v>
                </c:pt>
                <c:pt idx="126353">
                  <c:v>326.04427083333331</c:v>
                </c:pt>
                <c:pt idx="126354">
                  <c:v>326.046875</c:v>
                </c:pt>
                <c:pt idx="126355">
                  <c:v>326.04947916666669</c:v>
                </c:pt>
                <c:pt idx="126356">
                  <c:v>326.05208333333331</c:v>
                </c:pt>
                <c:pt idx="126357">
                  <c:v>326.0546875</c:v>
                </c:pt>
                <c:pt idx="126358">
                  <c:v>326.05729166666669</c:v>
                </c:pt>
                <c:pt idx="126359">
                  <c:v>326.05989583333331</c:v>
                </c:pt>
                <c:pt idx="126360">
                  <c:v>326.0625</c:v>
                </c:pt>
                <c:pt idx="126361">
                  <c:v>326.06510416666669</c:v>
                </c:pt>
                <c:pt idx="126362">
                  <c:v>326.06770833333331</c:v>
                </c:pt>
                <c:pt idx="126363">
                  <c:v>326.0703125</c:v>
                </c:pt>
                <c:pt idx="126364">
                  <c:v>326.07291666666669</c:v>
                </c:pt>
                <c:pt idx="126365">
                  <c:v>326.07552083333331</c:v>
                </c:pt>
                <c:pt idx="126366">
                  <c:v>326.078125</c:v>
                </c:pt>
                <c:pt idx="126367">
                  <c:v>326.08072916666669</c:v>
                </c:pt>
                <c:pt idx="126368">
                  <c:v>326.08333333333331</c:v>
                </c:pt>
                <c:pt idx="126369">
                  <c:v>326.0859375</c:v>
                </c:pt>
                <c:pt idx="126370">
                  <c:v>326.08854166666669</c:v>
                </c:pt>
                <c:pt idx="126371">
                  <c:v>326.09114583333331</c:v>
                </c:pt>
                <c:pt idx="126372">
                  <c:v>326.09375</c:v>
                </c:pt>
                <c:pt idx="126373">
                  <c:v>326.09635416666669</c:v>
                </c:pt>
                <c:pt idx="126374">
                  <c:v>326.09895833333331</c:v>
                </c:pt>
                <c:pt idx="126375">
                  <c:v>326.1015625</c:v>
                </c:pt>
                <c:pt idx="126376">
                  <c:v>326.10416666666669</c:v>
                </c:pt>
                <c:pt idx="126377">
                  <c:v>326.10677083333331</c:v>
                </c:pt>
                <c:pt idx="126378">
                  <c:v>326.109375</c:v>
                </c:pt>
                <c:pt idx="126379">
                  <c:v>326.11197916666669</c:v>
                </c:pt>
                <c:pt idx="126380">
                  <c:v>326.11458333333331</c:v>
                </c:pt>
                <c:pt idx="126381">
                  <c:v>326.1171875</c:v>
                </c:pt>
                <c:pt idx="126382">
                  <c:v>326.11979166666669</c:v>
                </c:pt>
                <c:pt idx="126383">
                  <c:v>326.12239583333331</c:v>
                </c:pt>
                <c:pt idx="126384">
                  <c:v>326.125</c:v>
                </c:pt>
                <c:pt idx="126385">
                  <c:v>326.12760416666669</c:v>
                </c:pt>
                <c:pt idx="126386">
                  <c:v>326.13020833333331</c:v>
                </c:pt>
                <c:pt idx="126387">
                  <c:v>326.1328125</c:v>
                </c:pt>
                <c:pt idx="126388">
                  <c:v>326.13541666666669</c:v>
                </c:pt>
                <c:pt idx="126389">
                  <c:v>326.13802083333331</c:v>
                </c:pt>
                <c:pt idx="126390">
                  <c:v>326.140625</c:v>
                </c:pt>
                <c:pt idx="126391">
                  <c:v>326.14322916666669</c:v>
                </c:pt>
                <c:pt idx="126392">
                  <c:v>326.14583333333331</c:v>
                </c:pt>
                <c:pt idx="126393">
                  <c:v>326.1484375</c:v>
                </c:pt>
                <c:pt idx="126394">
                  <c:v>326.15104166666669</c:v>
                </c:pt>
                <c:pt idx="126395">
                  <c:v>326.15364583333331</c:v>
                </c:pt>
                <c:pt idx="126396">
                  <c:v>326.15625</c:v>
                </c:pt>
                <c:pt idx="126397">
                  <c:v>326.15885416666669</c:v>
                </c:pt>
                <c:pt idx="126398">
                  <c:v>326.16145833333331</c:v>
                </c:pt>
                <c:pt idx="126399">
                  <c:v>326.1640625</c:v>
                </c:pt>
                <c:pt idx="126400">
                  <c:v>326.16666666666669</c:v>
                </c:pt>
                <c:pt idx="126401">
                  <c:v>326.16927083333331</c:v>
                </c:pt>
                <c:pt idx="126402">
                  <c:v>326.171875</c:v>
                </c:pt>
                <c:pt idx="126403">
                  <c:v>326.17447916666669</c:v>
                </c:pt>
                <c:pt idx="126404">
                  <c:v>326.17708333333331</c:v>
                </c:pt>
                <c:pt idx="126405">
                  <c:v>326.1796875</c:v>
                </c:pt>
                <c:pt idx="126406">
                  <c:v>326.18229166666669</c:v>
                </c:pt>
                <c:pt idx="126407">
                  <c:v>326.18489583333331</c:v>
                </c:pt>
                <c:pt idx="126408">
                  <c:v>326.1875</c:v>
                </c:pt>
                <c:pt idx="126409">
                  <c:v>326.19010416666669</c:v>
                </c:pt>
                <c:pt idx="126410">
                  <c:v>326.19270833333331</c:v>
                </c:pt>
                <c:pt idx="126411">
                  <c:v>326.1953125</c:v>
                </c:pt>
                <c:pt idx="126412">
                  <c:v>326.19791666666669</c:v>
                </c:pt>
                <c:pt idx="126413">
                  <c:v>326.20052083333331</c:v>
                </c:pt>
                <c:pt idx="126414">
                  <c:v>326.203125</c:v>
                </c:pt>
                <c:pt idx="126415">
                  <c:v>326.20572916666669</c:v>
                </c:pt>
                <c:pt idx="126416">
                  <c:v>326.20833333333331</c:v>
                </c:pt>
                <c:pt idx="126417">
                  <c:v>326.2109375</c:v>
                </c:pt>
                <c:pt idx="126418">
                  <c:v>326.21354166666669</c:v>
                </c:pt>
                <c:pt idx="126419">
                  <c:v>326.21614583333331</c:v>
                </c:pt>
                <c:pt idx="126420">
                  <c:v>326.21875</c:v>
                </c:pt>
                <c:pt idx="126421">
                  <c:v>326.22135416666669</c:v>
                </c:pt>
                <c:pt idx="126422">
                  <c:v>326.22395833333331</c:v>
                </c:pt>
                <c:pt idx="126423">
                  <c:v>326.2265625</c:v>
                </c:pt>
                <c:pt idx="126424">
                  <c:v>326.22916666666669</c:v>
                </c:pt>
                <c:pt idx="126425">
                  <c:v>326.23177083333331</c:v>
                </c:pt>
                <c:pt idx="126426">
                  <c:v>326.234375</c:v>
                </c:pt>
                <c:pt idx="126427">
                  <c:v>326.23697916666669</c:v>
                </c:pt>
                <c:pt idx="126428">
                  <c:v>326.23958333333331</c:v>
                </c:pt>
                <c:pt idx="126429">
                  <c:v>326.2421875</c:v>
                </c:pt>
                <c:pt idx="126430">
                  <c:v>326.24479166666669</c:v>
                </c:pt>
                <c:pt idx="126431">
                  <c:v>326.24739583333331</c:v>
                </c:pt>
                <c:pt idx="126432">
                  <c:v>326.25</c:v>
                </c:pt>
                <c:pt idx="126433">
                  <c:v>326.25260416666669</c:v>
                </c:pt>
                <c:pt idx="126434">
                  <c:v>326.25520833333331</c:v>
                </c:pt>
                <c:pt idx="126435">
                  <c:v>326.2578125</c:v>
                </c:pt>
                <c:pt idx="126436">
                  <c:v>326.26041666666669</c:v>
                </c:pt>
                <c:pt idx="126437">
                  <c:v>326.26302083333331</c:v>
                </c:pt>
                <c:pt idx="126438">
                  <c:v>326.265625</c:v>
                </c:pt>
                <c:pt idx="126439">
                  <c:v>326.26822916666669</c:v>
                </c:pt>
                <c:pt idx="126440">
                  <c:v>326.27083333333331</c:v>
                </c:pt>
                <c:pt idx="126441">
                  <c:v>326.2734375</c:v>
                </c:pt>
                <c:pt idx="126442">
                  <c:v>326.27604166666669</c:v>
                </c:pt>
                <c:pt idx="126443">
                  <c:v>326.27864583333331</c:v>
                </c:pt>
                <c:pt idx="126444">
                  <c:v>326.28125</c:v>
                </c:pt>
                <c:pt idx="126445">
                  <c:v>326.28385416666669</c:v>
                </c:pt>
                <c:pt idx="126446">
                  <c:v>326.28645833333331</c:v>
                </c:pt>
                <c:pt idx="126447">
                  <c:v>326.2890625</c:v>
                </c:pt>
                <c:pt idx="126448">
                  <c:v>326.29166666666669</c:v>
                </c:pt>
                <c:pt idx="126449">
                  <c:v>326.29427083333331</c:v>
                </c:pt>
                <c:pt idx="126450">
                  <c:v>326.296875</c:v>
                </c:pt>
                <c:pt idx="126451">
                  <c:v>326.29947916666669</c:v>
                </c:pt>
                <c:pt idx="126452">
                  <c:v>326.30208333333331</c:v>
                </c:pt>
                <c:pt idx="126453">
                  <c:v>326.3046875</c:v>
                </c:pt>
                <c:pt idx="126454">
                  <c:v>326.30729166666669</c:v>
                </c:pt>
                <c:pt idx="126455">
                  <c:v>326.30989583333331</c:v>
                </c:pt>
                <c:pt idx="126456">
                  <c:v>326.3125</c:v>
                </c:pt>
                <c:pt idx="126457">
                  <c:v>326.31510416666669</c:v>
                </c:pt>
                <c:pt idx="126458">
                  <c:v>326.31770833333331</c:v>
                </c:pt>
                <c:pt idx="126459">
                  <c:v>326.3203125</c:v>
                </c:pt>
                <c:pt idx="126460">
                  <c:v>326.32291666666669</c:v>
                </c:pt>
                <c:pt idx="126461">
                  <c:v>326.32552083333331</c:v>
                </c:pt>
                <c:pt idx="126462">
                  <c:v>326.328125</c:v>
                </c:pt>
                <c:pt idx="126463">
                  <c:v>326.33072916666669</c:v>
                </c:pt>
                <c:pt idx="126464">
                  <c:v>326.33333333333331</c:v>
                </c:pt>
                <c:pt idx="126465">
                  <c:v>326.3359375</c:v>
                </c:pt>
                <c:pt idx="126466">
                  <c:v>326.33854166666669</c:v>
                </c:pt>
                <c:pt idx="126467">
                  <c:v>326.34114583333331</c:v>
                </c:pt>
                <c:pt idx="126468">
                  <c:v>326.34375</c:v>
                </c:pt>
                <c:pt idx="126469">
                  <c:v>326.34635416666669</c:v>
                </c:pt>
                <c:pt idx="126470">
                  <c:v>326.34895833333331</c:v>
                </c:pt>
                <c:pt idx="126471">
                  <c:v>326.3515625</c:v>
                </c:pt>
                <c:pt idx="126472">
                  <c:v>326.35416666666669</c:v>
                </c:pt>
                <c:pt idx="126473">
                  <c:v>326.35677083333331</c:v>
                </c:pt>
                <c:pt idx="126474">
                  <c:v>326.359375</c:v>
                </c:pt>
                <c:pt idx="126475">
                  <c:v>326.36197916666669</c:v>
                </c:pt>
                <c:pt idx="126476">
                  <c:v>326.36458333333331</c:v>
                </c:pt>
                <c:pt idx="126477">
                  <c:v>326.3671875</c:v>
                </c:pt>
                <c:pt idx="126478">
                  <c:v>326.36979166666669</c:v>
                </c:pt>
                <c:pt idx="126479">
                  <c:v>326.37239583333331</c:v>
                </c:pt>
                <c:pt idx="126480">
                  <c:v>326.375</c:v>
                </c:pt>
                <c:pt idx="126481">
                  <c:v>326.37760416666669</c:v>
                </c:pt>
                <c:pt idx="126482">
                  <c:v>326.38020833333331</c:v>
                </c:pt>
                <c:pt idx="126483">
                  <c:v>326.3828125</c:v>
                </c:pt>
                <c:pt idx="126484">
                  <c:v>326.38541666666669</c:v>
                </c:pt>
                <c:pt idx="126485">
                  <c:v>326.38802083333331</c:v>
                </c:pt>
                <c:pt idx="126486">
                  <c:v>326.390625</c:v>
                </c:pt>
                <c:pt idx="126487">
                  <c:v>326.39322916666669</c:v>
                </c:pt>
                <c:pt idx="126488">
                  <c:v>326.39583333333331</c:v>
                </c:pt>
                <c:pt idx="126489">
                  <c:v>326.3984375</c:v>
                </c:pt>
                <c:pt idx="126490">
                  <c:v>326.40104166666669</c:v>
                </c:pt>
                <c:pt idx="126491">
                  <c:v>326.40364583333331</c:v>
                </c:pt>
                <c:pt idx="126492">
                  <c:v>326.40625</c:v>
                </c:pt>
                <c:pt idx="126493">
                  <c:v>326.40885416666669</c:v>
                </c:pt>
                <c:pt idx="126494">
                  <c:v>326.41145833333331</c:v>
                </c:pt>
                <c:pt idx="126495">
                  <c:v>326.4140625</c:v>
                </c:pt>
                <c:pt idx="126496">
                  <c:v>326.41666666666669</c:v>
                </c:pt>
                <c:pt idx="126497">
                  <c:v>326.41927083333331</c:v>
                </c:pt>
                <c:pt idx="126498">
                  <c:v>326.421875</c:v>
                </c:pt>
                <c:pt idx="126499">
                  <c:v>326.42447916666669</c:v>
                </c:pt>
                <c:pt idx="126500">
                  <c:v>326.42708333333331</c:v>
                </c:pt>
                <c:pt idx="126501">
                  <c:v>326.4296875</c:v>
                </c:pt>
                <c:pt idx="126502">
                  <c:v>326.43229166666669</c:v>
                </c:pt>
                <c:pt idx="126503">
                  <c:v>326.43489583333331</c:v>
                </c:pt>
                <c:pt idx="126504">
                  <c:v>326.4375</c:v>
                </c:pt>
                <c:pt idx="126505">
                  <c:v>326.44010416666669</c:v>
                </c:pt>
                <c:pt idx="126506">
                  <c:v>326.44270833333331</c:v>
                </c:pt>
                <c:pt idx="126507">
                  <c:v>326.4453125</c:v>
                </c:pt>
                <c:pt idx="126508">
                  <c:v>326.44791666666669</c:v>
                </c:pt>
                <c:pt idx="126509">
                  <c:v>326.45052083333331</c:v>
                </c:pt>
                <c:pt idx="126510">
                  <c:v>326.453125</c:v>
                </c:pt>
                <c:pt idx="126511">
                  <c:v>326.45572916666669</c:v>
                </c:pt>
                <c:pt idx="126512">
                  <c:v>326.45833333333331</c:v>
                </c:pt>
                <c:pt idx="126513">
                  <c:v>326.4609375</c:v>
                </c:pt>
                <c:pt idx="126514">
                  <c:v>326.46354166666669</c:v>
                </c:pt>
                <c:pt idx="126515">
                  <c:v>326.46614583333331</c:v>
                </c:pt>
                <c:pt idx="126516">
                  <c:v>326.46875</c:v>
                </c:pt>
                <c:pt idx="126517">
                  <c:v>326.47135416666669</c:v>
                </c:pt>
                <c:pt idx="126518">
                  <c:v>326.47395833333331</c:v>
                </c:pt>
                <c:pt idx="126519">
                  <c:v>326.4765625</c:v>
                </c:pt>
                <c:pt idx="126520">
                  <c:v>326.47916666666669</c:v>
                </c:pt>
                <c:pt idx="126521">
                  <c:v>326.48177083333331</c:v>
                </c:pt>
                <c:pt idx="126522">
                  <c:v>326.484375</c:v>
                </c:pt>
                <c:pt idx="126523">
                  <c:v>326.48697916666669</c:v>
                </c:pt>
                <c:pt idx="126524">
                  <c:v>326.48958333333331</c:v>
                </c:pt>
                <c:pt idx="126525">
                  <c:v>326.4921875</c:v>
                </c:pt>
                <c:pt idx="126526">
                  <c:v>326.49479166666669</c:v>
                </c:pt>
                <c:pt idx="126527">
                  <c:v>326.49739583333331</c:v>
                </c:pt>
                <c:pt idx="126528">
                  <c:v>326.5</c:v>
                </c:pt>
                <c:pt idx="126529">
                  <c:v>326.50260416666669</c:v>
                </c:pt>
                <c:pt idx="126530">
                  <c:v>326.50520833333331</c:v>
                </c:pt>
                <c:pt idx="126531">
                  <c:v>326.5078125</c:v>
                </c:pt>
                <c:pt idx="126532">
                  <c:v>326.51041666666669</c:v>
                </c:pt>
                <c:pt idx="126533">
                  <c:v>326.51302083333331</c:v>
                </c:pt>
                <c:pt idx="126534">
                  <c:v>326.515625</c:v>
                </c:pt>
                <c:pt idx="126535">
                  <c:v>326.51822916666669</c:v>
                </c:pt>
                <c:pt idx="126536">
                  <c:v>326.52083333333331</c:v>
                </c:pt>
                <c:pt idx="126537">
                  <c:v>326.5234375</c:v>
                </c:pt>
                <c:pt idx="126538">
                  <c:v>326.52604166666669</c:v>
                </c:pt>
                <c:pt idx="126539">
                  <c:v>326.52864583333331</c:v>
                </c:pt>
                <c:pt idx="126540">
                  <c:v>326.53125</c:v>
                </c:pt>
                <c:pt idx="126541">
                  <c:v>326.53385416666669</c:v>
                </c:pt>
                <c:pt idx="126542">
                  <c:v>326.53645833333331</c:v>
                </c:pt>
                <c:pt idx="126543">
                  <c:v>326.5390625</c:v>
                </c:pt>
                <c:pt idx="126544">
                  <c:v>326.54166666666669</c:v>
                </c:pt>
                <c:pt idx="126545">
                  <c:v>326.54427083333331</c:v>
                </c:pt>
                <c:pt idx="126546">
                  <c:v>326.546875</c:v>
                </c:pt>
                <c:pt idx="126547">
                  <c:v>326.54947916666669</c:v>
                </c:pt>
                <c:pt idx="126548">
                  <c:v>326.55208333333331</c:v>
                </c:pt>
                <c:pt idx="126549">
                  <c:v>326.5546875</c:v>
                </c:pt>
                <c:pt idx="126550">
                  <c:v>326.55729166666669</c:v>
                </c:pt>
                <c:pt idx="126551">
                  <c:v>326.55989583333331</c:v>
                </c:pt>
                <c:pt idx="126552">
                  <c:v>326.5625</c:v>
                </c:pt>
                <c:pt idx="126553">
                  <c:v>326.56510416666669</c:v>
                </c:pt>
                <c:pt idx="126554">
                  <c:v>326.56770833333331</c:v>
                </c:pt>
                <c:pt idx="126555">
                  <c:v>326.5703125</c:v>
                </c:pt>
                <c:pt idx="126556">
                  <c:v>326.57291666666669</c:v>
                </c:pt>
                <c:pt idx="126557">
                  <c:v>326.57552083333331</c:v>
                </c:pt>
                <c:pt idx="126558">
                  <c:v>326.578125</c:v>
                </c:pt>
                <c:pt idx="126559">
                  <c:v>326.58072916666669</c:v>
                </c:pt>
                <c:pt idx="126560">
                  <c:v>326.58333333333331</c:v>
                </c:pt>
                <c:pt idx="126561">
                  <c:v>326.5859375</c:v>
                </c:pt>
                <c:pt idx="126562">
                  <c:v>326.58854166666669</c:v>
                </c:pt>
                <c:pt idx="126563">
                  <c:v>326.59114583333331</c:v>
                </c:pt>
                <c:pt idx="126564">
                  <c:v>326.59375</c:v>
                </c:pt>
                <c:pt idx="126565">
                  <c:v>326.59635416666669</c:v>
                </c:pt>
                <c:pt idx="126566">
                  <c:v>326.59895833333331</c:v>
                </c:pt>
                <c:pt idx="126567">
                  <c:v>326.6015625</c:v>
                </c:pt>
                <c:pt idx="126568">
                  <c:v>326.60416666666669</c:v>
                </c:pt>
                <c:pt idx="126569">
                  <c:v>326.60677083333331</c:v>
                </c:pt>
                <c:pt idx="126570">
                  <c:v>326.609375</c:v>
                </c:pt>
                <c:pt idx="126571">
                  <c:v>326.61197916666669</c:v>
                </c:pt>
                <c:pt idx="126572">
                  <c:v>326.61458333333331</c:v>
                </c:pt>
                <c:pt idx="126573">
                  <c:v>326.6171875</c:v>
                </c:pt>
                <c:pt idx="126574">
                  <c:v>326.61979166666669</c:v>
                </c:pt>
                <c:pt idx="126575">
                  <c:v>326.62239583333331</c:v>
                </c:pt>
                <c:pt idx="126576">
                  <c:v>326.625</c:v>
                </c:pt>
                <c:pt idx="126577">
                  <c:v>326.62760416666669</c:v>
                </c:pt>
                <c:pt idx="126578">
                  <c:v>326.63020833333331</c:v>
                </c:pt>
                <c:pt idx="126579">
                  <c:v>326.6328125</c:v>
                </c:pt>
                <c:pt idx="126580">
                  <c:v>326.63541666666669</c:v>
                </c:pt>
                <c:pt idx="126581">
                  <c:v>326.63802083333331</c:v>
                </c:pt>
                <c:pt idx="126582">
                  <c:v>326.640625</c:v>
                </c:pt>
                <c:pt idx="126583">
                  <c:v>326.64322916666669</c:v>
                </c:pt>
                <c:pt idx="126584">
                  <c:v>326.64583333333331</c:v>
                </c:pt>
                <c:pt idx="126585">
                  <c:v>326.6484375</c:v>
                </c:pt>
                <c:pt idx="126586">
                  <c:v>326.65104166666669</c:v>
                </c:pt>
                <c:pt idx="126587">
                  <c:v>326.65364583333331</c:v>
                </c:pt>
                <c:pt idx="126588">
                  <c:v>326.65625</c:v>
                </c:pt>
                <c:pt idx="126589">
                  <c:v>326.65885416666669</c:v>
                </c:pt>
                <c:pt idx="126590">
                  <c:v>326.66145833333331</c:v>
                </c:pt>
                <c:pt idx="126591">
                  <c:v>326.6640625</c:v>
                </c:pt>
                <c:pt idx="126592">
                  <c:v>326.66666666666669</c:v>
                </c:pt>
                <c:pt idx="126593">
                  <c:v>326.66927083333331</c:v>
                </c:pt>
                <c:pt idx="126594">
                  <c:v>326.671875</c:v>
                </c:pt>
                <c:pt idx="126595">
                  <c:v>326.67447916666669</c:v>
                </c:pt>
                <c:pt idx="126596">
                  <c:v>326.67708333333331</c:v>
                </c:pt>
                <c:pt idx="126597">
                  <c:v>326.6796875</c:v>
                </c:pt>
                <c:pt idx="126598">
                  <c:v>326.68229166666669</c:v>
                </c:pt>
                <c:pt idx="126599">
                  <c:v>326.68489583333331</c:v>
                </c:pt>
                <c:pt idx="126600">
                  <c:v>326.6875</c:v>
                </c:pt>
                <c:pt idx="126601">
                  <c:v>326.69010416666669</c:v>
                </c:pt>
                <c:pt idx="126602">
                  <c:v>326.69270833333331</c:v>
                </c:pt>
                <c:pt idx="126603">
                  <c:v>326.6953125</c:v>
                </c:pt>
                <c:pt idx="126604">
                  <c:v>326.69791666666669</c:v>
                </c:pt>
                <c:pt idx="126605">
                  <c:v>326.70052083333331</c:v>
                </c:pt>
                <c:pt idx="126606">
                  <c:v>326.703125</c:v>
                </c:pt>
                <c:pt idx="126607">
                  <c:v>326.70572916666669</c:v>
                </c:pt>
                <c:pt idx="126608">
                  <c:v>326.70833333333331</c:v>
                </c:pt>
                <c:pt idx="126609">
                  <c:v>326.7109375</c:v>
                </c:pt>
                <c:pt idx="126610">
                  <c:v>326.71354166666669</c:v>
                </c:pt>
                <c:pt idx="126611">
                  <c:v>326.71614583333331</c:v>
                </c:pt>
                <c:pt idx="126612">
                  <c:v>326.71875</c:v>
                </c:pt>
                <c:pt idx="126613">
                  <c:v>326.72135416666669</c:v>
                </c:pt>
                <c:pt idx="126614">
                  <c:v>326.72395833333331</c:v>
                </c:pt>
                <c:pt idx="126615">
                  <c:v>326.7265625</c:v>
                </c:pt>
                <c:pt idx="126616">
                  <c:v>326.72916666666669</c:v>
                </c:pt>
                <c:pt idx="126617">
                  <c:v>326.73177083333331</c:v>
                </c:pt>
                <c:pt idx="126618">
                  <c:v>326.734375</c:v>
                </c:pt>
                <c:pt idx="126619">
                  <c:v>326.73697916666669</c:v>
                </c:pt>
                <c:pt idx="126620">
                  <c:v>326.73958333333331</c:v>
                </c:pt>
                <c:pt idx="126621">
                  <c:v>326.7421875</c:v>
                </c:pt>
                <c:pt idx="126622">
                  <c:v>326.74479166666669</c:v>
                </c:pt>
                <c:pt idx="126623">
                  <c:v>326.74739583333331</c:v>
                </c:pt>
                <c:pt idx="126624">
                  <c:v>326.75</c:v>
                </c:pt>
                <c:pt idx="126625">
                  <c:v>326.75260416666669</c:v>
                </c:pt>
                <c:pt idx="126626">
                  <c:v>326.75520833333331</c:v>
                </c:pt>
                <c:pt idx="126627">
                  <c:v>326.7578125</c:v>
                </c:pt>
                <c:pt idx="126628">
                  <c:v>326.76041666666669</c:v>
                </c:pt>
                <c:pt idx="126629">
                  <c:v>326.76302083333331</c:v>
                </c:pt>
                <c:pt idx="126630">
                  <c:v>326.765625</c:v>
                </c:pt>
                <c:pt idx="126631">
                  <c:v>326.76822916666669</c:v>
                </c:pt>
                <c:pt idx="126632">
                  <c:v>326.77083333333331</c:v>
                </c:pt>
                <c:pt idx="126633">
                  <c:v>326.7734375</c:v>
                </c:pt>
                <c:pt idx="126634">
                  <c:v>326.77604166666669</c:v>
                </c:pt>
                <c:pt idx="126635">
                  <c:v>326.77864583333331</c:v>
                </c:pt>
                <c:pt idx="126636">
                  <c:v>326.78125</c:v>
                </c:pt>
                <c:pt idx="126637">
                  <c:v>326.78385416666669</c:v>
                </c:pt>
                <c:pt idx="126638">
                  <c:v>326.78645833333331</c:v>
                </c:pt>
                <c:pt idx="126639">
                  <c:v>326.7890625</c:v>
                </c:pt>
                <c:pt idx="126640">
                  <c:v>326.79166666666669</c:v>
                </c:pt>
                <c:pt idx="126641">
                  <c:v>326.79427083333331</c:v>
                </c:pt>
                <c:pt idx="126642">
                  <c:v>326.796875</c:v>
                </c:pt>
                <c:pt idx="126643">
                  <c:v>326.79947916666669</c:v>
                </c:pt>
                <c:pt idx="126644">
                  <c:v>326.80208333333331</c:v>
                </c:pt>
                <c:pt idx="126645">
                  <c:v>326.8046875</c:v>
                </c:pt>
                <c:pt idx="126646">
                  <c:v>326.80729166666669</c:v>
                </c:pt>
                <c:pt idx="126647">
                  <c:v>326.80989583333331</c:v>
                </c:pt>
                <c:pt idx="126648">
                  <c:v>326.8125</c:v>
                </c:pt>
                <c:pt idx="126649">
                  <c:v>326.81510416666669</c:v>
                </c:pt>
                <c:pt idx="126650">
                  <c:v>326.81770833333331</c:v>
                </c:pt>
                <c:pt idx="126651">
                  <c:v>326.8203125</c:v>
                </c:pt>
                <c:pt idx="126652">
                  <c:v>326.82291666666669</c:v>
                </c:pt>
                <c:pt idx="126653">
                  <c:v>326.82552083333331</c:v>
                </c:pt>
                <c:pt idx="126654">
                  <c:v>326.828125</c:v>
                </c:pt>
                <c:pt idx="126655">
                  <c:v>326.83072916666669</c:v>
                </c:pt>
                <c:pt idx="126656">
                  <c:v>326.83333333333331</c:v>
                </c:pt>
                <c:pt idx="126657">
                  <c:v>326.8359375</c:v>
                </c:pt>
                <c:pt idx="126658">
                  <c:v>326.83854166666669</c:v>
                </c:pt>
                <c:pt idx="126659">
                  <c:v>326.84114583333331</c:v>
                </c:pt>
                <c:pt idx="126660">
                  <c:v>326.84375</c:v>
                </c:pt>
                <c:pt idx="126661">
                  <c:v>326.84635416666669</c:v>
                </c:pt>
                <c:pt idx="126662">
                  <c:v>326.84895833333331</c:v>
                </c:pt>
                <c:pt idx="126663">
                  <c:v>326.8515625</c:v>
                </c:pt>
                <c:pt idx="126664">
                  <c:v>326.85416666666669</c:v>
                </c:pt>
                <c:pt idx="126665">
                  <c:v>326.85677083333331</c:v>
                </c:pt>
                <c:pt idx="126666">
                  <c:v>326.859375</c:v>
                </c:pt>
                <c:pt idx="126667">
                  <c:v>326.86197916666669</c:v>
                </c:pt>
                <c:pt idx="126668">
                  <c:v>326.86458333333331</c:v>
                </c:pt>
                <c:pt idx="126669">
                  <c:v>326.8671875</c:v>
                </c:pt>
                <c:pt idx="126670">
                  <c:v>326.86979166666669</c:v>
                </c:pt>
                <c:pt idx="126671">
                  <c:v>326.87239583333331</c:v>
                </c:pt>
                <c:pt idx="126672">
                  <c:v>326.875</c:v>
                </c:pt>
                <c:pt idx="126673">
                  <c:v>326.87760416666669</c:v>
                </c:pt>
                <c:pt idx="126674">
                  <c:v>326.88020833333331</c:v>
                </c:pt>
                <c:pt idx="126675">
                  <c:v>326.8828125</c:v>
                </c:pt>
                <c:pt idx="126676">
                  <c:v>326.88541666666669</c:v>
                </c:pt>
                <c:pt idx="126677">
                  <c:v>326.88802083333331</c:v>
                </c:pt>
                <c:pt idx="126678">
                  <c:v>326.890625</c:v>
                </c:pt>
                <c:pt idx="126679">
                  <c:v>326.89322916666669</c:v>
                </c:pt>
                <c:pt idx="126680">
                  <c:v>326.89583333333331</c:v>
                </c:pt>
                <c:pt idx="126681">
                  <c:v>326.8984375</c:v>
                </c:pt>
                <c:pt idx="126682">
                  <c:v>326.90104166666669</c:v>
                </c:pt>
                <c:pt idx="126683">
                  <c:v>326.90364583333331</c:v>
                </c:pt>
                <c:pt idx="126684">
                  <c:v>326.90625</c:v>
                </c:pt>
                <c:pt idx="126685">
                  <c:v>326.90885416666669</c:v>
                </c:pt>
                <c:pt idx="126686">
                  <c:v>326.91145833333331</c:v>
                </c:pt>
                <c:pt idx="126687">
                  <c:v>326.9140625</c:v>
                </c:pt>
                <c:pt idx="126688">
                  <c:v>326.91666666666669</c:v>
                </c:pt>
                <c:pt idx="126689">
                  <c:v>326.91927083333331</c:v>
                </c:pt>
                <c:pt idx="126690">
                  <c:v>326.921875</c:v>
                </c:pt>
                <c:pt idx="126691">
                  <c:v>326.92447916666669</c:v>
                </c:pt>
                <c:pt idx="126692">
                  <c:v>326.92708333333331</c:v>
                </c:pt>
                <c:pt idx="126693">
                  <c:v>326.9296875</c:v>
                </c:pt>
                <c:pt idx="126694">
                  <c:v>326.93229166666669</c:v>
                </c:pt>
                <c:pt idx="126695">
                  <c:v>326.93489583333331</c:v>
                </c:pt>
                <c:pt idx="126696">
                  <c:v>326.9375</c:v>
                </c:pt>
                <c:pt idx="126697">
                  <c:v>326.94010416666669</c:v>
                </c:pt>
                <c:pt idx="126698">
                  <c:v>326.94270833333331</c:v>
                </c:pt>
                <c:pt idx="126699">
                  <c:v>326.9453125</c:v>
                </c:pt>
                <c:pt idx="126700">
                  <c:v>326.94791666666669</c:v>
                </c:pt>
                <c:pt idx="126701">
                  <c:v>326.95052083333331</c:v>
                </c:pt>
                <c:pt idx="126702">
                  <c:v>326.953125</c:v>
                </c:pt>
                <c:pt idx="126703">
                  <c:v>326.95572916666669</c:v>
                </c:pt>
                <c:pt idx="126704">
                  <c:v>326.95833333333331</c:v>
                </c:pt>
                <c:pt idx="126705">
                  <c:v>326.9609375</c:v>
                </c:pt>
                <c:pt idx="126706">
                  <c:v>326.96354166666669</c:v>
                </c:pt>
                <c:pt idx="126707">
                  <c:v>326.96614583333331</c:v>
                </c:pt>
                <c:pt idx="126708">
                  <c:v>326.96875</c:v>
                </c:pt>
                <c:pt idx="126709">
                  <c:v>326.97135416666669</c:v>
                </c:pt>
                <c:pt idx="126710">
                  <c:v>326.97395833333331</c:v>
                </c:pt>
                <c:pt idx="126711">
                  <c:v>326.9765625</c:v>
                </c:pt>
                <c:pt idx="126712">
                  <c:v>326.97916666666669</c:v>
                </c:pt>
                <c:pt idx="126713">
                  <c:v>326.98177083333331</c:v>
                </c:pt>
                <c:pt idx="126714">
                  <c:v>326.984375</c:v>
                </c:pt>
                <c:pt idx="126715">
                  <c:v>326.98697916666669</c:v>
                </c:pt>
                <c:pt idx="126716">
                  <c:v>326.98958333333331</c:v>
                </c:pt>
                <c:pt idx="126717">
                  <c:v>326.9921875</c:v>
                </c:pt>
                <c:pt idx="126718">
                  <c:v>326.99479166666669</c:v>
                </c:pt>
                <c:pt idx="126719">
                  <c:v>326.99739583333331</c:v>
                </c:pt>
                <c:pt idx="126720">
                  <c:v>327</c:v>
                </c:pt>
                <c:pt idx="126721">
                  <c:v>327.00260416666669</c:v>
                </c:pt>
                <c:pt idx="126722">
                  <c:v>327.00520833333331</c:v>
                </c:pt>
                <c:pt idx="126723">
                  <c:v>327.0078125</c:v>
                </c:pt>
                <c:pt idx="126724">
                  <c:v>327.01041666666669</c:v>
                </c:pt>
                <c:pt idx="126725">
                  <c:v>327.01302083333331</c:v>
                </c:pt>
                <c:pt idx="126726">
                  <c:v>327.015625</c:v>
                </c:pt>
                <c:pt idx="126727">
                  <c:v>327.01822916666669</c:v>
                </c:pt>
                <c:pt idx="126728">
                  <c:v>327.02083333333331</c:v>
                </c:pt>
                <c:pt idx="126729">
                  <c:v>327.0234375</c:v>
                </c:pt>
                <c:pt idx="126730">
                  <c:v>327.02604166666669</c:v>
                </c:pt>
                <c:pt idx="126731">
                  <c:v>327.02864583333331</c:v>
                </c:pt>
                <c:pt idx="126732">
                  <c:v>327.03125</c:v>
                </c:pt>
                <c:pt idx="126733">
                  <c:v>327.03385416666669</c:v>
                </c:pt>
                <c:pt idx="126734">
                  <c:v>327.03645833333331</c:v>
                </c:pt>
                <c:pt idx="126735">
                  <c:v>327.0390625</c:v>
                </c:pt>
                <c:pt idx="126736">
                  <c:v>327.04166666666669</c:v>
                </c:pt>
                <c:pt idx="126737">
                  <c:v>327.04427083333331</c:v>
                </c:pt>
                <c:pt idx="126738">
                  <c:v>327.046875</c:v>
                </c:pt>
                <c:pt idx="126739">
                  <c:v>327.04947916666669</c:v>
                </c:pt>
                <c:pt idx="126740">
                  <c:v>327.05208333333331</c:v>
                </c:pt>
                <c:pt idx="126741">
                  <c:v>327.0546875</c:v>
                </c:pt>
                <c:pt idx="126742">
                  <c:v>327.05729166666669</c:v>
                </c:pt>
                <c:pt idx="126743">
                  <c:v>327.05989583333331</c:v>
                </c:pt>
                <c:pt idx="126744">
                  <c:v>327.0625</c:v>
                </c:pt>
                <c:pt idx="126745">
                  <c:v>327.06510416666669</c:v>
                </c:pt>
                <c:pt idx="126746">
                  <c:v>327.06770833333331</c:v>
                </c:pt>
                <c:pt idx="126747">
                  <c:v>327.0703125</c:v>
                </c:pt>
                <c:pt idx="126748">
                  <c:v>327.07291666666669</c:v>
                </c:pt>
                <c:pt idx="126749">
                  <c:v>327.07552083333331</c:v>
                </c:pt>
                <c:pt idx="126750">
                  <c:v>327.078125</c:v>
                </c:pt>
                <c:pt idx="126751">
                  <c:v>327.08072916666669</c:v>
                </c:pt>
                <c:pt idx="126752">
                  <c:v>327.08333333333331</c:v>
                </c:pt>
                <c:pt idx="126753">
                  <c:v>327.0859375</c:v>
                </c:pt>
                <c:pt idx="126754">
                  <c:v>327.08854166666669</c:v>
                </c:pt>
                <c:pt idx="126755">
                  <c:v>327.09114583333331</c:v>
                </c:pt>
                <c:pt idx="126756">
                  <c:v>327.09375</c:v>
                </c:pt>
                <c:pt idx="126757">
                  <c:v>327.09635416666669</c:v>
                </c:pt>
                <c:pt idx="126758">
                  <c:v>327.09895833333331</c:v>
                </c:pt>
                <c:pt idx="126759">
                  <c:v>327.1015625</c:v>
                </c:pt>
                <c:pt idx="126760">
                  <c:v>327.10416666666669</c:v>
                </c:pt>
                <c:pt idx="126761">
                  <c:v>327.10677083333331</c:v>
                </c:pt>
                <c:pt idx="126762">
                  <c:v>327.109375</c:v>
                </c:pt>
                <c:pt idx="126763">
                  <c:v>327.11197916666669</c:v>
                </c:pt>
                <c:pt idx="126764">
                  <c:v>327.11458333333331</c:v>
                </c:pt>
                <c:pt idx="126765">
                  <c:v>327.1171875</c:v>
                </c:pt>
                <c:pt idx="126766">
                  <c:v>327.11979166666669</c:v>
                </c:pt>
                <c:pt idx="126767">
                  <c:v>327.12239583333331</c:v>
                </c:pt>
                <c:pt idx="126768">
                  <c:v>327.125</c:v>
                </c:pt>
                <c:pt idx="126769">
                  <c:v>327.12760416666669</c:v>
                </c:pt>
                <c:pt idx="126770">
                  <c:v>327.13020833333331</c:v>
                </c:pt>
                <c:pt idx="126771">
                  <c:v>327.1328125</c:v>
                </c:pt>
                <c:pt idx="126772">
                  <c:v>327.13541666666669</c:v>
                </c:pt>
                <c:pt idx="126773">
                  <c:v>327.13802083333331</c:v>
                </c:pt>
                <c:pt idx="126774">
                  <c:v>327.140625</c:v>
                </c:pt>
                <c:pt idx="126775">
                  <c:v>327.14322916666669</c:v>
                </c:pt>
                <c:pt idx="126776">
                  <c:v>327.14583333333331</c:v>
                </c:pt>
                <c:pt idx="126777">
                  <c:v>327.1484375</c:v>
                </c:pt>
                <c:pt idx="126778">
                  <c:v>327.15104166666669</c:v>
                </c:pt>
                <c:pt idx="126779">
                  <c:v>327.15364583333331</c:v>
                </c:pt>
                <c:pt idx="126780">
                  <c:v>327.15625</c:v>
                </c:pt>
                <c:pt idx="126781">
                  <c:v>327.15885416666669</c:v>
                </c:pt>
                <c:pt idx="126782">
                  <c:v>327.16145833333331</c:v>
                </c:pt>
                <c:pt idx="126783">
                  <c:v>327.1640625</c:v>
                </c:pt>
                <c:pt idx="126784">
                  <c:v>327.16666666666669</c:v>
                </c:pt>
                <c:pt idx="126785">
                  <c:v>327.16927083333331</c:v>
                </c:pt>
                <c:pt idx="126786">
                  <c:v>327.171875</c:v>
                </c:pt>
                <c:pt idx="126787">
                  <c:v>327.17447916666669</c:v>
                </c:pt>
                <c:pt idx="126788">
                  <c:v>327.17708333333331</c:v>
                </c:pt>
                <c:pt idx="126789">
                  <c:v>327.1796875</c:v>
                </c:pt>
                <c:pt idx="126790">
                  <c:v>327.18229166666669</c:v>
                </c:pt>
                <c:pt idx="126791">
                  <c:v>327.18489583333331</c:v>
                </c:pt>
                <c:pt idx="126792">
                  <c:v>327.1875</c:v>
                </c:pt>
                <c:pt idx="126793">
                  <c:v>327.19010416666669</c:v>
                </c:pt>
                <c:pt idx="126794">
                  <c:v>327.19270833333331</c:v>
                </c:pt>
                <c:pt idx="126795">
                  <c:v>327.1953125</c:v>
                </c:pt>
                <c:pt idx="126796">
                  <c:v>327.19791666666669</c:v>
                </c:pt>
                <c:pt idx="126797">
                  <c:v>327.20052083333331</c:v>
                </c:pt>
                <c:pt idx="126798">
                  <c:v>327.203125</c:v>
                </c:pt>
                <c:pt idx="126799">
                  <c:v>327.20572916666669</c:v>
                </c:pt>
                <c:pt idx="126800">
                  <c:v>327.20833333333331</c:v>
                </c:pt>
                <c:pt idx="126801">
                  <c:v>327.2109375</c:v>
                </c:pt>
                <c:pt idx="126802">
                  <c:v>327.21354166666669</c:v>
                </c:pt>
                <c:pt idx="126803">
                  <c:v>327.21614583333331</c:v>
                </c:pt>
                <c:pt idx="126804">
                  <c:v>327.21875</c:v>
                </c:pt>
                <c:pt idx="126805">
                  <c:v>327.22135416666669</c:v>
                </c:pt>
                <c:pt idx="126806">
                  <c:v>327.22395833333331</c:v>
                </c:pt>
                <c:pt idx="126807">
                  <c:v>327.2265625</c:v>
                </c:pt>
                <c:pt idx="126808">
                  <c:v>327.22916666666669</c:v>
                </c:pt>
                <c:pt idx="126809">
                  <c:v>327.23177083333331</c:v>
                </c:pt>
                <c:pt idx="126810">
                  <c:v>327.234375</c:v>
                </c:pt>
                <c:pt idx="126811">
                  <c:v>327.23697916666669</c:v>
                </c:pt>
                <c:pt idx="126812">
                  <c:v>327.23958333333331</c:v>
                </c:pt>
                <c:pt idx="126813">
                  <c:v>327.2421875</c:v>
                </c:pt>
                <c:pt idx="126814">
                  <c:v>327.24479166666669</c:v>
                </c:pt>
                <c:pt idx="126815">
                  <c:v>327.24739583333331</c:v>
                </c:pt>
                <c:pt idx="126816">
                  <c:v>327.25</c:v>
                </c:pt>
                <c:pt idx="126817">
                  <c:v>327.25260416666669</c:v>
                </c:pt>
                <c:pt idx="126818">
                  <c:v>327.25520833333331</c:v>
                </c:pt>
                <c:pt idx="126819">
                  <c:v>327.2578125</c:v>
                </c:pt>
                <c:pt idx="126820">
                  <c:v>327.26041666666669</c:v>
                </c:pt>
                <c:pt idx="126821">
                  <c:v>327.26302083333331</c:v>
                </c:pt>
                <c:pt idx="126822">
                  <c:v>327.265625</c:v>
                </c:pt>
                <c:pt idx="126823">
                  <c:v>327.26822916666669</c:v>
                </c:pt>
                <c:pt idx="126824">
                  <c:v>327.27083333333331</c:v>
                </c:pt>
                <c:pt idx="126825">
                  <c:v>327.2734375</c:v>
                </c:pt>
                <c:pt idx="126826">
                  <c:v>327.27604166666669</c:v>
                </c:pt>
                <c:pt idx="126827">
                  <c:v>327.27864583333331</c:v>
                </c:pt>
                <c:pt idx="126828">
                  <c:v>327.28125</c:v>
                </c:pt>
                <c:pt idx="126829">
                  <c:v>327.28385416666669</c:v>
                </c:pt>
                <c:pt idx="126830">
                  <c:v>327.28645833333331</c:v>
                </c:pt>
                <c:pt idx="126831">
                  <c:v>327.2890625</c:v>
                </c:pt>
                <c:pt idx="126832">
                  <c:v>327.29166666666669</c:v>
                </c:pt>
                <c:pt idx="126833">
                  <c:v>327.29427083333331</c:v>
                </c:pt>
                <c:pt idx="126834">
                  <c:v>327.296875</c:v>
                </c:pt>
                <c:pt idx="126835">
                  <c:v>327.29947916666669</c:v>
                </c:pt>
                <c:pt idx="126836">
                  <c:v>327.30208333333331</c:v>
                </c:pt>
                <c:pt idx="126837">
                  <c:v>327.3046875</c:v>
                </c:pt>
                <c:pt idx="126838">
                  <c:v>327.30729166666669</c:v>
                </c:pt>
                <c:pt idx="126839">
                  <c:v>327.30989583333331</c:v>
                </c:pt>
                <c:pt idx="126840">
                  <c:v>327.3125</c:v>
                </c:pt>
                <c:pt idx="126841">
                  <c:v>327.31510416666669</c:v>
                </c:pt>
                <c:pt idx="126842">
                  <c:v>327.31770833333331</c:v>
                </c:pt>
                <c:pt idx="126843">
                  <c:v>327.3203125</c:v>
                </c:pt>
                <c:pt idx="126844">
                  <c:v>327.32291666666669</c:v>
                </c:pt>
                <c:pt idx="126845">
                  <c:v>327.32552083333331</c:v>
                </c:pt>
                <c:pt idx="126846">
                  <c:v>327.328125</c:v>
                </c:pt>
                <c:pt idx="126847">
                  <c:v>327.33072916666669</c:v>
                </c:pt>
                <c:pt idx="126848">
                  <c:v>327.33333333333331</c:v>
                </c:pt>
                <c:pt idx="126849">
                  <c:v>327.3359375</c:v>
                </c:pt>
                <c:pt idx="126850">
                  <c:v>327.33854166666669</c:v>
                </c:pt>
                <c:pt idx="126851">
                  <c:v>327.34114583333331</c:v>
                </c:pt>
                <c:pt idx="126852">
                  <c:v>327.34375</c:v>
                </c:pt>
                <c:pt idx="126853">
                  <c:v>327.34635416666669</c:v>
                </c:pt>
                <c:pt idx="126854">
                  <c:v>327.34895833333331</c:v>
                </c:pt>
                <c:pt idx="126855">
                  <c:v>327.3515625</c:v>
                </c:pt>
                <c:pt idx="126856">
                  <c:v>327.35416666666669</c:v>
                </c:pt>
                <c:pt idx="126857">
                  <c:v>327.35677083333331</c:v>
                </c:pt>
                <c:pt idx="126858">
                  <c:v>327.359375</c:v>
                </c:pt>
                <c:pt idx="126859">
                  <c:v>327.36197916666669</c:v>
                </c:pt>
                <c:pt idx="126860">
                  <c:v>327.36458333333331</c:v>
                </c:pt>
                <c:pt idx="126861">
                  <c:v>327.3671875</c:v>
                </c:pt>
                <c:pt idx="126862">
                  <c:v>327.36979166666669</c:v>
                </c:pt>
                <c:pt idx="126863">
                  <c:v>327.37239583333331</c:v>
                </c:pt>
                <c:pt idx="126864">
                  <c:v>327.375</c:v>
                </c:pt>
                <c:pt idx="126865">
                  <c:v>327.37760416666669</c:v>
                </c:pt>
                <c:pt idx="126866">
                  <c:v>327.38020833333331</c:v>
                </c:pt>
                <c:pt idx="126867">
                  <c:v>327.3828125</c:v>
                </c:pt>
                <c:pt idx="126868">
                  <c:v>327.38541666666669</c:v>
                </c:pt>
                <c:pt idx="126869">
                  <c:v>327.38802083333331</c:v>
                </c:pt>
                <c:pt idx="126870">
                  <c:v>327.390625</c:v>
                </c:pt>
                <c:pt idx="126871">
                  <c:v>327.39322916666669</c:v>
                </c:pt>
                <c:pt idx="126872">
                  <c:v>327.39583333333331</c:v>
                </c:pt>
                <c:pt idx="126873">
                  <c:v>327.3984375</c:v>
                </c:pt>
                <c:pt idx="126874">
                  <c:v>327.40104166666669</c:v>
                </c:pt>
                <c:pt idx="126875">
                  <c:v>327.40364583333331</c:v>
                </c:pt>
                <c:pt idx="126876">
                  <c:v>327.40625</c:v>
                </c:pt>
                <c:pt idx="126877">
                  <c:v>327.40885416666669</c:v>
                </c:pt>
                <c:pt idx="126878">
                  <c:v>327.41145833333331</c:v>
                </c:pt>
                <c:pt idx="126879">
                  <c:v>327.4140625</c:v>
                </c:pt>
                <c:pt idx="126880">
                  <c:v>327.41666666666669</c:v>
                </c:pt>
                <c:pt idx="126881">
                  <c:v>327.41927083333331</c:v>
                </c:pt>
                <c:pt idx="126882">
                  <c:v>327.421875</c:v>
                </c:pt>
                <c:pt idx="126883">
                  <c:v>327.42447916666669</c:v>
                </c:pt>
                <c:pt idx="126884">
                  <c:v>327.42708333333331</c:v>
                </c:pt>
                <c:pt idx="126885">
                  <c:v>327.4296875</c:v>
                </c:pt>
                <c:pt idx="126886">
                  <c:v>327.43229166666669</c:v>
                </c:pt>
                <c:pt idx="126887">
                  <c:v>327.43489583333331</c:v>
                </c:pt>
                <c:pt idx="126888">
                  <c:v>327.4375</c:v>
                </c:pt>
                <c:pt idx="126889">
                  <c:v>327.44010416666669</c:v>
                </c:pt>
                <c:pt idx="126890">
                  <c:v>327.44270833333331</c:v>
                </c:pt>
                <c:pt idx="126891">
                  <c:v>327.4453125</c:v>
                </c:pt>
                <c:pt idx="126892">
                  <c:v>327.44791666666669</c:v>
                </c:pt>
                <c:pt idx="126893">
                  <c:v>327.45052083333331</c:v>
                </c:pt>
                <c:pt idx="126894">
                  <c:v>327.453125</c:v>
                </c:pt>
                <c:pt idx="126895">
                  <c:v>327.45572916666669</c:v>
                </c:pt>
                <c:pt idx="126896">
                  <c:v>327.45833333333331</c:v>
                </c:pt>
                <c:pt idx="126897">
                  <c:v>327.4609375</c:v>
                </c:pt>
                <c:pt idx="126898">
                  <c:v>327.46354166666669</c:v>
                </c:pt>
                <c:pt idx="126899">
                  <c:v>327.46614583333331</c:v>
                </c:pt>
                <c:pt idx="126900">
                  <c:v>327.46875</c:v>
                </c:pt>
                <c:pt idx="126901">
                  <c:v>327.47135416666669</c:v>
                </c:pt>
                <c:pt idx="126902">
                  <c:v>327.47395833333331</c:v>
                </c:pt>
                <c:pt idx="126903">
                  <c:v>327.4765625</c:v>
                </c:pt>
                <c:pt idx="126904">
                  <c:v>327.47916666666669</c:v>
                </c:pt>
                <c:pt idx="126905">
                  <c:v>327.48177083333331</c:v>
                </c:pt>
                <c:pt idx="126906">
                  <c:v>327.484375</c:v>
                </c:pt>
                <c:pt idx="126907">
                  <c:v>327.48697916666669</c:v>
                </c:pt>
                <c:pt idx="126908">
                  <c:v>327.48958333333331</c:v>
                </c:pt>
                <c:pt idx="126909">
                  <c:v>327.4921875</c:v>
                </c:pt>
                <c:pt idx="126910">
                  <c:v>327.49479166666669</c:v>
                </c:pt>
                <c:pt idx="126911">
                  <c:v>327.49739583333331</c:v>
                </c:pt>
                <c:pt idx="126912">
                  <c:v>327.5</c:v>
                </c:pt>
                <c:pt idx="126913">
                  <c:v>327.50260416666669</c:v>
                </c:pt>
                <c:pt idx="126914">
                  <c:v>327.50520833333331</c:v>
                </c:pt>
                <c:pt idx="126915">
                  <c:v>327.5078125</c:v>
                </c:pt>
                <c:pt idx="126916">
                  <c:v>327.51041666666669</c:v>
                </c:pt>
                <c:pt idx="126917">
                  <c:v>327.51302083333331</c:v>
                </c:pt>
                <c:pt idx="126918">
                  <c:v>327.515625</c:v>
                </c:pt>
                <c:pt idx="126919">
                  <c:v>327.51822916666669</c:v>
                </c:pt>
                <c:pt idx="126920">
                  <c:v>327.52083333333331</c:v>
                </c:pt>
                <c:pt idx="126921">
                  <c:v>327.5234375</c:v>
                </c:pt>
                <c:pt idx="126922">
                  <c:v>327.52604166666669</c:v>
                </c:pt>
                <c:pt idx="126923">
                  <c:v>327.52864583333331</c:v>
                </c:pt>
                <c:pt idx="126924">
                  <c:v>327.53125</c:v>
                </c:pt>
                <c:pt idx="126925">
                  <c:v>327.53385416666669</c:v>
                </c:pt>
                <c:pt idx="126926">
                  <c:v>327.53645833333331</c:v>
                </c:pt>
                <c:pt idx="126927">
                  <c:v>327.5390625</c:v>
                </c:pt>
                <c:pt idx="126928">
                  <c:v>327.54166666666669</c:v>
                </c:pt>
                <c:pt idx="126929">
                  <c:v>327.54427083333331</c:v>
                </c:pt>
                <c:pt idx="126930">
                  <c:v>327.546875</c:v>
                </c:pt>
                <c:pt idx="126931">
                  <c:v>327.54947916666669</c:v>
                </c:pt>
                <c:pt idx="126932">
                  <c:v>327.55208333333331</c:v>
                </c:pt>
                <c:pt idx="126933">
                  <c:v>327.5546875</c:v>
                </c:pt>
                <c:pt idx="126934">
                  <c:v>327.55729166666669</c:v>
                </c:pt>
                <c:pt idx="126935">
                  <c:v>327.55989583333331</c:v>
                </c:pt>
                <c:pt idx="126936">
                  <c:v>327.5625</c:v>
                </c:pt>
                <c:pt idx="126937">
                  <c:v>327.56510416666669</c:v>
                </c:pt>
                <c:pt idx="126938">
                  <c:v>327.56770833333331</c:v>
                </c:pt>
                <c:pt idx="126939">
                  <c:v>327.5703125</c:v>
                </c:pt>
                <c:pt idx="126940">
                  <c:v>327.57291666666669</c:v>
                </c:pt>
                <c:pt idx="126941">
                  <c:v>327.57552083333331</c:v>
                </c:pt>
                <c:pt idx="126942">
                  <c:v>327.578125</c:v>
                </c:pt>
                <c:pt idx="126943">
                  <c:v>327.58072916666669</c:v>
                </c:pt>
                <c:pt idx="126944">
                  <c:v>327.58333333333331</c:v>
                </c:pt>
                <c:pt idx="126945">
                  <c:v>327.5859375</c:v>
                </c:pt>
                <c:pt idx="126946">
                  <c:v>327.58854166666669</c:v>
                </c:pt>
                <c:pt idx="126947">
                  <c:v>327.59114583333331</c:v>
                </c:pt>
                <c:pt idx="126948">
                  <c:v>327.59375</c:v>
                </c:pt>
                <c:pt idx="126949">
                  <c:v>327.59635416666669</c:v>
                </c:pt>
                <c:pt idx="126950">
                  <c:v>327.59895833333331</c:v>
                </c:pt>
                <c:pt idx="126951">
                  <c:v>327.6015625</c:v>
                </c:pt>
                <c:pt idx="126952">
                  <c:v>327.60416666666669</c:v>
                </c:pt>
                <c:pt idx="126953">
                  <c:v>327.60677083333331</c:v>
                </c:pt>
                <c:pt idx="126954">
                  <c:v>327.609375</c:v>
                </c:pt>
                <c:pt idx="126955">
                  <c:v>327.61197916666669</c:v>
                </c:pt>
                <c:pt idx="126956">
                  <c:v>327.61458333333331</c:v>
                </c:pt>
                <c:pt idx="126957">
                  <c:v>327.6171875</c:v>
                </c:pt>
                <c:pt idx="126958">
                  <c:v>327.61979166666669</c:v>
                </c:pt>
                <c:pt idx="126959">
                  <c:v>327.62239583333331</c:v>
                </c:pt>
                <c:pt idx="126960">
                  <c:v>327.625</c:v>
                </c:pt>
                <c:pt idx="126961">
                  <c:v>327.62760416666669</c:v>
                </c:pt>
                <c:pt idx="126962">
                  <c:v>327.63020833333331</c:v>
                </c:pt>
                <c:pt idx="126963">
                  <c:v>327.6328125</c:v>
                </c:pt>
                <c:pt idx="126964">
                  <c:v>327.63541666666669</c:v>
                </c:pt>
                <c:pt idx="126965">
                  <c:v>327.63802083333331</c:v>
                </c:pt>
                <c:pt idx="126966">
                  <c:v>327.640625</c:v>
                </c:pt>
                <c:pt idx="126967">
                  <c:v>327.64322916666669</c:v>
                </c:pt>
                <c:pt idx="126968">
                  <c:v>327.64583333333331</c:v>
                </c:pt>
                <c:pt idx="126969">
                  <c:v>327.6484375</c:v>
                </c:pt>
                <c:pt idx="126970">
                  <c:v>327.65104166666669</c:v>
                </c:pt>
                <c:pt idx="126971">
                  <c:v>327.65364583333331</c:v>
                </c:pt>
                <c:pt idx="126972">
                  <c:v>327.65625</c:v>
                </c:pt>
                <c:pt idx="126973">
                  <c:v>327.65885416666669</c:v>
                </c:pt>
                <c:pt idx="126974">
                  <c:v>327.66145833333331</c:v>
                </c:pt>
                <c:pt idx="126975">
                  <c:v>327.6640625</c:v>
                </c:pt>
                <c:pt idx="126976">
                  <c:v>327.66666666666669</c:v>
                </c:pt>
                <c:pt idx="126977">
                  <c:v>327.66927083333331</c:v>
                </c:pt>
                <c:pt idx="126978">
                  <c:v>327.671875</c:v>
                </c:pt>
                <c:pt idx="126979">
                  <c:v>327.67447916666669</c:v>
                </c:pt>
                <c:pt idx="126980">
                  <c:v>327.67708333333331</c:v>
                </c:pt>
                <c:pt idx="126981">
                  <c:v>327.6796875</c:v>
                </c:pt>
                <c:pt idx="126982">
                  <c:v>327.68229166666669</c:v>
                </c:pt>
                <c:pt idx="126983">
                  <c:v>327.68489583333331</c:v>
                </c:pt>
                <c:pt idx="126984">
                  <c:v>327.6875</c:v>
                </c:pt>
                <c:pt idx="126985">
                  <c:v>327.69010416666669</c:v>
                </c:pt>
                <c:pt idx="126986">
                  <c:v>327.69270833333331</c:v>
                </c:pt>
                <c:pt idx="126987">
                  <c:v>327.6953125</c:v>
                </c:pt>
                <c:pt idx="126988">
                  <c:v>327.69791666666669</c:v>
                </c:pt>
                <c:pt idx="126989">
                  <c:v>327.70052083333331</c:v>
                </c:pt>
                <c:pt idx="126990">
                  <c:v>327.703125</c:v>
                </c:pt>
                <c:pt idx="126991">
                  <c:v>327.70572916666669</c:v>
                </c:pt>
                <c:pt idx="126992">
                  <c:v>327.70833333333331</c:v>
                </c:pt>
                <c:pt idx="126993">
                  <c:v>327.7109375</c:v>
                </c:pt>
                <c:pt idx="126994">
                  <c:v>327.71354166666669</c:v>
                </c:pt>
                <c:pt idx="126995">
                  <c:v>327.71614583333331</c:v>
                </c:pt>
                <c:pt idx="126996">
                  <c:v>327.71875</c:v>
                </c:pt>
                <c:pt idx="126997">
                  <c:v>327.72135416666669</c:v>
                </c:pt>
                <c:pt idx="126998">
                  <c:v>327.72395833333331</c:v>
                </c:pt>
                <c:pt idx="126999">
                  <c:v>327.7265625</c:v>
                </c:pt>
                <c:pt idx="127000">
                  <c:v>327.72916666666669</c:v>
                </c:pt>
                <c:pt idx="127001">
                  <c:v>327.73177083333331</c:v>
                </c:pt>
                <c:pt idx="127002">
                  <c:v>327.734375</c:v>
                </c:pt>
                <c:pt idx="127003">
                  <c:v>327.73697916666669</c:v>
                </c:pt>
                <c:pt idx="127004">
                  <c:v>327.73958333333331</c:v>
                </c:pt>
                <c:pt idx="127005">
                  <c:v>327.7421875</c:v>
                </c:pt>
                <c:pt idx="127006">
                  <c:v>327.74479166666669</c:v>
                </c:pt>
                <c:pt idx="127007">
                  <c:v>327.74739583333331</c:v>
                </c:pt>
                <c:pt idx="127008">
                  <c:v>327.75</c:v>
                </c:pt>
                <c:pt idx="127009">
                  <c:v>327.75260416666669</c:v>
                </c:pt>
                <c:pt idx="127010">
                  <c:v>327.75520833333331</c:v>
                </c:pt>
                <c:pt idx="127011">
                  <c:v>327.7578125</c:v>
                </c:pt>
                <c:pt idx="127012">
                  <c:v>327.76041666666669</c:v>
                </c:pt>
                <c:pt idx="127013">
                  <c:v>327.76302083333331</c:v>
                </c:pt>
                <c:pt idx="127014">
                  <c:v>327.765625</c:v>
                </c:pt>
                <c:pt idx="127015">
                  <c:v>327.76822916666669</c:v>
                </c:pt>
                <c:pt idx="127016">
                  <c:v>327.77083333333331</c:v>
                </c:pt>
                <c:pt idx="127017">
                  <c:v>327.7734375</c:v>
                </c:pt>
                <c:pt idx="127018">
                  <c:v>327.77604166666669</c:v>
                </c:pt>
                <c:pt idx="127019">
                  <c:v>327.77864583333331</c:v>
                </c:pt>
                <c:pt idx="127020">
                  <c:v>327.78125</c:v>
                </c:pt>
                <c:pt idx="127021">
                  <c:v>327.78385416666669</c:v>
                </c:pt>
                <c:pt idx="127022">
                  <c:v>327.78645833333331</c:v>
                </c:pt>
                <c:pt idx="127023">
                  <c:v>327.7890625</c:v>
                </c:pt>
                <c:pt idx="127024">
                  <c:v>327.79166666666669</c:v>
                </c:pt>
                <c:pt idx="127025">
                  <c:v>327.79427083333331</c:v>
                </c:pt>
                <c:pt idx="127026">
                  <c:v>327.796875</c:v>
                </c:pt>
                <c:pt idx="127027">
                  <c:v>327.79947916666669</c:v>
                </c:pt>
                <c:pt idx="127028">
                  <c:v>327.80208333333331</c:v>
                </c:pt>
                <c:pt idx="127029">
                  <c:v>327.8046875</c:v>
                </c:pt>
                <c:pt idx="127030">
                  <c:v>327.80729166666669</c:v>
                </c:pt>
                <c:pt idx="127031">
                  <c:v>327.80989583333331</c:v>
                </c:pt>
                <c:pt idx="127032">
                  <c:v>327.8125</c:v>
                </c:pt>
                <c:pt idx="127033">
                  <c:v>327.81510416666669</c:v>
                </c:pt>
                <c:pt idx="127034">
                  <c:v>327.81770833333331</c:v>
                </c:pt>
                <c:pt idx="127035">
                  <c:v>327.8203125</c:v>
                </c:pt>
                <c:pt idx="127036">
                  <c:v>327.82291666666669</c:v>
                </c:pt>
                <c:pt idx="127037">
                  <c:v>327.82552083333331</c:v>
                </c:pt>
                <c:pt idx="127038">
                  <c:v>327.828125</c:v>
                </c:pt>
                <c:pt idx="127039">
                  <c:v>327.83072916666669</c:v>
                </c:pt>
                <c:pt idx="127040">
                  <c:v>327.83333333333331</c:v>
                </c:pt>
                <c:pt idx="127041">
                  <c:v>327.8359375</c:v>
                </c:pt>
                <c:pt idx="127042">
                  <c:v>327.83854166666669</c:v>
                </c:pt>
                <c:pt idx="127043">
                  <c:v>327.84114583333331</c:v>
                </c:pt>
                <c:pt idx="127044">
                  <c:v>327.84375</c:v>
                </c:pt>
                <c:pt idx="127045">
                  <c:v>327.84635416666669</c:v>
                </c:pt>
                <c:pt idx="127046">
                  <c:v>327.84895833333331</c:v>
                </c:pt>
                <c:pt idx="127047">
                  <c:v>327.8515625</c:v>
                </c:pt>
                <c:pt idx="127048">
                  <c:v>327.85416666666669</c:v>
                </c:pt>
                <c:pt idx="127049">
                  <c:v>327.85677083333331</c:v>
                </c:pt>
                <c:pt idx="127050">
                  <c:v>327.859375</c:v>
                </c:pt>
                <c:pt idx="127051">
                  <c:v>327.86197916666669</c:v>
                </c:pt>
                <c:pt idx="127052">
                  <c:v>327.86458333333331</c:v>
                </c:pt>
                <c:pt idx="127053">
                  <c:v>327.8671875</c:v>
                </c:pt>
                <c:pt idx="127054">
                  <c:v>327.86979166666669</c:v>
                </c:pt>
                <c:pt idx="127055">
                  <c:v>327.87239583333331</c:v>
                </c:pt>
                <c:pt idx="127056">
                  <c:v>327.875</c:v>
                </c:pt>
                <c:pt idx="127057">
                  <c:v>327.87760416666669</c:v>
                </c:pt>
                <c:pt idx="127058">
                  <c:v>327.88020833333331</c:v>
                </c:pt>
                <c:pt idx="127059">
                  <c:v>327.8828125</c:v>
                </c:pt>
                <c:pt idx="127060">
                  <c:v>327.88541666666669</c:v>
                </c:pt>
                <c:pt idx="127061">
                  <c:v>327.88802083333331</c:v>
                </c:pt>
                <c:pt idx="127062">
                  <c:v>327.890625</c:v>
                </c:pt>
                <c:pt idx="127063">
                  <c:v>327.89322916666669</c:v>
                </c:pt>
                <c:pt idx="127064">
                  <c:v>327.89583333333331</c:v>
                </c:pt>
                <c:pt idx="127065">
                  <c:v>327.8984375</c:v>
                </c:pt>
                <c:pt idx="127066">
                  <c:v>327.90104166666669</c:v>
                </c:pt>
                <c:pt idx="127067">
                  <c:v>327.90364583333331</c:v>
                </c:pt>
                <c:pt idx="127068">
                  <c:v>327.90625</c:v>
                </c:pt>
                <c:pt idx="127069">
                  <c:v>327.90885416666669</c:v>
                </c:pt>
                <c:pt idx="127070">
                  <c:v>327.91145833333331</c:v>
                </c:pt>
                <c:pt idx="127071">
                  <c:v>327.9140625</c:v>
                </c:pt>
                <c:pt idx="127072">
                  <c:v>327.91666666666669</c:v>
                </c:pt>
                <c:pt idx="127073">
                  <c:v>327.91927083333331</c:v>
                </c:pt>
                <c:pt idx="127074">
                  <c:v>327.921875</c:v>
                </c:pt>
                <c:pt idx="127075">
                  <c:v>327.92447916666669</c:v>
                </c:pt>
                <c:pt idx="127076">
                  <c:v>327.92708333333331</c:v>
                </c:pt>
                <c:pt idx="127077">
                  <c:v>327.9296875</c:v>
                </c:pt>
                <c:pt idx="127078">
                  <c:v>327.93229166666669</c:v>
                </c:pt>
                <c:pt idx="127079">
                  <c:v>327.93489583333331</c:v>
                </c:pt>
                <c:pt idx="127080">
                  <c:v>327.9375</c:v>
                </c:pt>
                <c:pt idx="127081">
                  <c:v>327.94010416666669</c:v>
                </c:pt>
                <c:pt idx="127082">
                  <c:v>327.94270833333331</c:v>
                </c:pt>
                <c:pt idx="127083">
                  <c:v>327.9453125</c:v>
                </c:pt>
                <c:pt idx="127084">
                  <c:v>327.94791666666669</c:v>
                </c:pt>
                <c:pt idx="127085">
                  <c:v>327.95052083333331</c:v>
                </c:pt>
                <c:pt idx="127086">
                  <c:v>327.953125</c:v>
                </c:pt>
                <c:pt idx="127087">
                  <c:v>327.95572916666669</c:v>
                </c:pt>
                <c:pt idx="127088">
                  <c:v>327.95833333333331</c:v>
                </c:pt>
                <c:pt idx="127089">
                  <c:v>327.9609375</c:v>
                </c:pt>
                <c:pt idx="127090">
                  <c:v>327.96354166666669</c:v>
                </c:pt>
                <c:pt idx="127091">
                  <c:v>327.96614583333331</c:v>
                </c:pt>
                <c:pt idx="127092">
                  <c:v>327.96875</c:v>
                </c:pt>
                <c:pt idx="127093">
                  <c:v>327.97135416666669</c:v>
                </c:pt>
                <c:pt idx="127094">
                  <c:v>327.97395833333331</c:v>
                </c:pt>
                <c:pt idx="127095">
                  <c:v>327.9765625</c:v>
                </c:pt>
                <c:pt idx="127096">
                  <c:v>327.97916666666669</c:v>
                </c:pt>
                <c:pt idx="127097">
                  <c:v>327.98177083333331</c:v>
                </c:pt>
                <c:pt idx="127098">
                  <c:v>327.984375</c:v>
                </c:pt>
                <c:pt idx="127099">
                  <c:v>327.98697916666669</c:v>
                </c:pt>
                <c:pt idx="127100">
                  <c:v>327.98958333333331</c:v>
                </c:pt>
                <c:pt idx="127101">
                  <c:v>327.9921875</c:v>
                </c:pt>
                <c:pt idx="127102">
                  <c:v>327.99479166666669</c:v>
                </c:pt>
                <c:pt idx="127103">
                  <c:v>327.99739583333331</c:v>
                </c:pt>
                <c:pt idx="127104">
                  <c:v>328</c:v>
                </c:pt>
                <c:pt idx="127105">
                  <c:v>328.00260416666669</c:v>
                </c:pt>
                <c:pt idx="127106">
                  <c:v>328.00520833333331</c:v>
                </c:pt>
                <c:pt idx="127107">
                  <c:v>328.0078125</c:v>
                </c:pt>
                <c:pt idx="127108">
                  <c:v>328.01041666666669</c:v>
                </c:pt>
                <c:pt idx="127109">
                  <c:v>328.01302083333331</c:v>
                </c:pt>
                <c:pt idx="127110">
                  <c:v>328.015625</c:v>
                </c:pt>
                <c:pt idx="127111">
                  <c:v>328.01822916666669</c:v>
                </c:pt>
                <c:pt idx="127112">
                  <c:v>328.02083333333331</c:v>
                </c:pt>
                <c:pt idx="127113">
                  <c:v>328.0234375</c:v>
                </c:pt>
                <c:pt idx="127114">
                  <c:v>328.02604166666669</c:v>
                </c:pt>
                <c:pt idx="127115">
                  <c:v>328.02864583333331</c:v>
                </c:pt>
                <c:pt idx="127116">
                  <c:v>328.03125</c:v>
                </c:pt>
                <c:pt idx="127117">
                  <c:v>328.03385416666669</c:v>
                </c:pt>
                <c:pt idx="127118">
                  <c:v>328.03645833333331</c:v>
                </c:pt>
                <c:pt idx="127119">
                  <c:v>328.0390625</c:v>
                </c:pt>
                <c:pt idx="127120">
                  <c:v>328.04166666666669</c:v>
                </c:pt>
                <c:pt idx="127121">
                  <c:v>328.04427083333331</c:v>
                </c:pt>
                <c:pt idx="127122">
                  <c:v>328.046875</c:v>
                </c:pt>
                <c:pt idx="127123">
                  <c:v>328.04947916666669</c:v>
                </c:pt>
                <c:pt idx="127124">
                  <c:v>328.05208333333331</c:v>
                </c:pt>
                <c:pt idx="127125">
                  <c:v>328.0546875</c:v>
                </c:pt>
                <c:pt idx="127126">
                  <c:v>328.05729166666669</c:v>
                </c:pt>
                <c:pt idx="127127">
                  <c:v>328.05989583333331</c:v>
                </c:pt>
                <c:pt idx="127128">
                  <c:v>328.0625</c:v>
                </c:pt>
                <c:pt idx="127129">
                  <c:v>328.06510416666669</c:v>
                </c:pt>
                <c:pt idx="127130">
                  <c:v>328.06770833333331</c:v>
                </c:pt>
                <c:pt idx="127131">
                  <c:v>328.0703125</c:v>
                </c:pt>
                <c:pt idx="127132">
                  <c:v>328.07291666666669</c:v>
                </c:pt>
                <c:pt idx="127133">
                  <c:v>328.07552083333331</c:v>
                </c:pt>
                <c:pt idx="127134">
                  <c:v>328.078125</c:v>
                </c:pt>
                <c:pt idx="127135">
                  <c:v>328.08072916666669</c:v>
                </c:pt>
                <c:pt idx="127136">
                  <c:v>328.08333333333331</c:v>
                </c:pt>
                <c:pt idx="127137">
                  <c:v>328.0859375</c:v>
                </c:pt>
                <c:pt idx="127138">
                  <c:v>328.08854166666669</c:v>
                </c:pt>
                <c:pt idx="127139">
                  <c:v>328.09114583333331</c:v>
                </c:pt>
                <c:pt idx="127140">
                  <c:v>328.09375</c:v>
                </c:pt>
                <c:pt idx="127141">
                  <c:v>328.09635416666669</c:v>
                </c:pt>
                <c:pt idx="127142">
                  <c:v>328.09895833333331</c:v>
                </c:pt>
                <c:pt idx="127143">
                  <c:v>328.1015625</c:v>
                </c:pt>
                <c:pt idx="127144">
                  <c:v>328.10416666666669</c:v>
                </c:pt>
                <c:pt idx="127145">
                  <c:v>328.10677083333331</c:v>
                </c:pt>
                <c:pt idx="127146">
                  <c:v>328.109375</c:v>
                </c:pt>
                <c:pt idx="127147">
                  <c:v>328.11197916666669</c:v>
                </c:pt>
                <c:pt idx="127148">
                  <c:v>328.11458333333331</c:v>
                </c:pt>
                <c:pt idx="127149">
                  <c:v>328.1171875</c:v>
                </c:pt>
                <c:pt idx="127150">
                  <c:v>328.11979166666669</c:v>
                </c:pt>
                <c:pt idx="127151">
                  <c:v>328.12239583333331</c:v>
                </c:pt>
                <c:pt idx="127152">
                  <c:v>328.125</c:v>
                </c:pt>
                <c:pt idx="127153">
                  <c:v>328.12760416666669</c:v>
                </c:pt>
                <c:pt idx="127154">
                  <c:v>328.13020833333331</c:v>
                </c:pt>
                <c:pt idx="127155">
                  <c:v>328.1328125</c:v>
                </c:pt>
                <c:pt idx="127156">
                  <c:v>328.13541666666669</c:v>
                </c:pt>
                <c:pt idx="127157">
                  <c:v>328.13802083333331</c:v>
                </c:pt>
                <c:pt idx="127158">
                  <c:v>328.140625</c:v>
                </c:pt>
                <c:pt idx="127159">
                  <c:v>328.14322916666669</c:v>
                </c:pt>
                <c:pt idx="127160">
                  <c:v>328.14583333333331</c:v>
                </c:pt>
                <c:pt idx="127161">
                  <c:v>328.1484375</c:v>
                </c:pt>
                <c:pt idx="127162">
                  <c:v>328.15104166666669</c:v>
                </c:pt>
                <c:pt idx="127163">
                  <c:v>328.15364583333331</c:v>
                </c:pt>
                <c:pt idx="127164">
                  <c:v>328.15625</c:v>
                </c:pt>
                <c:pt idx="127165">
                  <c:v>328.15885416666669</c:v>
                </c:pt>
                <c:pt idx="127166">
                  <c:v>328.16145833333331</c:v>
                </c:pt>
                <c:pt idx="127167">
                  <c:v>328.1640625</c:v>
                </c:pt>
                <c:pt idx="127168">
                  <c:v>328.16666666666669</c:v>
                </c:pt>
                <c:pt idx="127169">
                  <c:v>328.16927083333331</c:v>
                </c:pt>
                <c:pt idx="127170">
                  <c:v>328.171875</c:v>
                </c:pt>
                <c:pt idx="127171">
                  <c:v>328.17447916666669</c:v>
                </c:pt>
                <c:pt idx="127172">
                  <c:v>328.17708333333331</c:v>
                </c:pt>
                <c:pt idx="127173">
                  <c:v>328.1796875</c:v>
                </c:pt>
                <c:pt idx="127174">
                  <c:v>328.18229166666669</c:v>
                </c:pt>
                <c:pt idx="127175">
                  <c:v>328.18489583333331</c:v>
                </c:pt>
                <c:pt idx="127176">
                  <c:v>328.1875</c:v>
                </c:pt>
                <c:pt idx="127177">
                  <c:v>328.19010416666669</c:v>
                </c:pt>
                <c:pt idx="127178">
                  <c:v>328.19270833333331</c:v>
                </c:pt>
                <c:pt idx="127179">
                  <c:v>328.1953125</c:v>
                </c:pt>
                <c:pt idx="127180">
                  <c:v>328.19791666666669</c:v>
                </c:pt>
                <c:pt idx="127181">
                  <c:v>328.20052083333331</c:v>
                </c:pt>
                <c:pt idx="127182">
                  <c:v>328.203125</c:v>
                </c:pt>
                <c:pt idx="127183">
                  <c:v>328.20572916666669</c:v>
                </c:pt>
                <c:pt idx="127184">
                  <c:v>328.20833333333331</c:v>
                </c:pt>
                <c:pt idx="127185">
                  <c:v>328.2109375</c:v>
                </c:pt>
                <c:pt idx="127186">
                  <c:v>328.21354166666669</c:v>
                </c:pt>
                <c:pt idx="127187">
                  <c:v>328.21614583333331</c:v>
                </c:pt>
                <c:pt idx="127188">
                  <c:v>328.21875</c:v>
                </c:pt>
                <c:pt idx="127189">
                  <c:v>328.22135416666669</c:v>
                </c:pt>
                <c:pt idx="127190">
                  <c:v>328.22395833333331</c:v>
                </c:pt>
                <c:pt idx="127191">
                  <c:v>328.2265625</c:v>
                </c:pt>
                <c:pt idx="127192">
                  <c:v>328.22916666666669</c:v>
                </c:pt>
                <c:pt idx="127193">
                  <c:v>328.23177083333331</c:v>
                </c:pt>
                <c:pt idx="127194">
                  <c:v>328.234375</c:v>
                </c:pt>
                <c:pt idx="127195">
                  <c:v>328.23697916666669</c:v>
                </c:pt>
                <c:pt idx="127196">
                  <c:v>328.23958333333331</c:v>
                </c:pt>
                <c:pt idx="127197">
                  <c:v>328.2421875</c:v>
                </c:pt>
                <c:pt idx="127198">
                  <c:v>328.24479166666669</c:v>
                </c:pt>
                <c:pt idx="127199">
                  <c:v>328.24739583333331</c:v>
                </c:pt>
                <c:pt idx="127200">
                  <c:v>328.25</c:v>
                </c:pt>
                <c:pt idx="127201">
                  <c:v>328.25260416666669</c:v>
                </c:pt>
                <c:pt idx="127202">
                  <c:v>328.25520833333331</c:v>
                </c:pt>
                <c:pt idx="127203">
                  <c:v>328.2578125</c:v>
                </c:pt>
                <c:pt idx="127204">
                  <c:v>328.26041666666669</c:v>
                </c:pt>
                <c:pt idx="127205">
                  <c:v>328.26302083333331</c:v>
                </c:pt>
                <c:pt idx="127206">
                  <c:v>328.265625</c:v>
                </c:pt>
                <c:pt idx="127207">
                  <c:v>328.26822916666669</c:v>
                </c:pt>
                <c:pt idx="127208">
                  <c:v>328.27083333333331</c:v>
                </c:pt>
                <c:pt idx="127209">
                  <c:v>328.2734375</c:v>
                </c:pt>
                <c:pt idx="127210">
                  <c:v>328.27604166666669</c:v>
                </c:pt>
                <c:pt idx="127211">
                  <c:v>328.27864583333331</c:v>
                </c:pt>
                <c:pt idx="127212">
                  <c:v>328.28125</c:v>
                </c:pt>
                <c:pt idx="127213">
                  <c:v>328.28385416666669</c:v>
                </c:pt>
                <c:pt idx="127214">
                  <c:v>328.28645833333331</c:v>
                </c:pt>
                <c:pt idx="127215">
                  <c:v>328.2890625</c:v>
                </c:pt>
                <c:pt idx="127216">
                  <c:v>328.29166666666669</c:v>
                </c:pt>
                <c:pt idx="127217">
                  <c:v>328.29427083333331</c:v>
                </c:pt>
                <c:pt idx="127218">
                  <c:v>328.296875</c:v>
                </c:pt>
                <c:pt idx="127219">
                  <c:v>328.29947916666669</c:v>
                </c:pt>
                <c:pt idx="127220">
                  <c:v>328.30208333333331</c:v>
                </c:pt>
                <c:pt idx="127221">
                  <c:v>328.3046875</c:v>
                </c:pt>
                <c:pt idx="127222">
                  <c:v>328.30729166666669</c:v>
                </c:pt>
                <c:pt idx="127223">
                  <c:v>328.30989583333331</c:v>
                </c:pt>
                <c:pt idx="127224">
                  <c:v>328.3125</c:v>
                </c:pt>
                <c:pt idx="127225">
                  <c:v>328.31510416666669</c:v>
                </c:pt>
                <c:pt idx="127226">
                  <c:v>328.31770833333331</c:v>
                </c:pt>
                <c:pt idx="127227">
                  <c:v>328.3203125</c:v>
                </c:pt>
                <c:pt idx="127228">
                  <c:v>328.32291666666669</c:v>
                </c:pt>
                <c:pt idx="127229">
                  <c:v>328.32552083333331</c:v>
                </c:pt>
                <c:pt idx="127230">
                  <c:v>328.328125</c:v>
                </c:pt>
                <c:pt idx="127231">
                  <c:v>328.33072916666669</c:v>
                </c:pt>
                <c:pt idx="127232">
                  <c:v>328.33333333333331</c:v>
                </c:pt>
                <c:pt idx="127233">
                  <c:v>328.3359375</c:v>
                </c:pt>
                <c:pt idx="127234">
                  <c:v>328.33854166666669</c:v>
                </c:pt>
                <c:pt idx="127235">
                  <c:v>328.34114583333331</c:v>
                </c:pt>
                <c:pt idx="127236">
                  <c:v>328.34375</c:v>
                </c:pt>
                <c:pt idx="127237">
                  <c:v>328.34635416666669</c:v>
                </c:pt>
                <c:pt idx="127238">
                  <c:v>328.34895833333331</c:v>
                </c:pt>
                <c:pt idx="127239">
                  <c:v>328.3515625</c:v>
                </c:pt>
                <c:pt idx="127240">
                  <c:v>328.35416666666669</c:v>
                </c:pt>
                <c:pt idx="127241">
                  <c:v>328.35677083333331</c:v>
                </c:pt>
                <c:pt idx="127242">
                  <c:v>328.359375</c:v>
                </c:pt>
                <c:pt idx="127243">
                  <c:v>328.36197916666669</c:v>
                </c:pt>
                <c:pt idx="127244">
                  <c:v>328.36458333333331</c:v>
                </c:pt>
                <c:pt idx="127245">
                  <c:v>328.3671875</c:v>
                </c:pt>
                <c:pt idx="127246">
                  <c:v>328.36979166666669</c:v>
                </c:pt>
                <c:pt idx="127247">
                  <c:v>328.37239583333331</c:v>
                </c:pt>
                <c:pt idx="127248">
                  <c:v>328.375</c:v>
                </c:pt>
                <c:pt idx="127249">
                  <c:v>328.37760416666669</c:v>
                </c:pt>
                <c:pt idx="127250">
                  <c:v>328.38020833333331</c:v>
                </c:pt>
                <c:pt idx="127251">
                  <c:v>328.3828125</c:v>
                </c:pt>
                <c:pt idx="127252">
                  <c:v>328.38541666666669</c:v>
                </c:pt>
                <c:pt idx="127253">
                  <c:v>328.38802083333331</c:v>
                </c:pt>
                <c:pt idx="127254">
                  <c:v>328.390625</c:v>
                </c:pt>
                <c:pt idx="127255">
                  <c:v>328.39322916666669</c:v>
                </c:pt>
                <c:pt idx="127256">
                  <c:v>328.39583333333331</c:v>
                </c:pt>
                <c:pt idx="127257">
                  <c:v>328.3984375</c:v>
                </c:pt>
                <c:pt idx="127258">
                  <c:v>328.40104166666669</c:v>
                </c:pt>
                <c:pt idx="127259">
                  <c:v>328.40364583333331</c:v>
                </c:pt>
                <c:pt idx="127260">
                  <c:v>328.40625</c:v>
                </c:pt>
                <c:pt idx="127261">
                  <c:v>328.40885416666669</c:v>
                </c:pt>
                <c:pt idx="127262">
                  <c:v>328.41145833333331</c:v>
                </c:pt>
                <c:pt idx="127263">
                  <c:v>328.4140625</c:v>
                </c:pt>
                <c:pt idx="127264">
                  <c:v>328.41666666666669</c:v>
                </c:pt>
                <c:pt idx="127265">
                  <c:v>328.41927083333331</c:v>
                </c:pt>
                <c:pt idx="127266">
                  <c:v>328.421875</c:v>
                </c:pt>
                <c:pt idx="127267">
                  <c:v>328.42447916666669</c:v>
                </c:pt>
                <c:pt idx="127268">
                  <c:v>328.42708333333331</c:v>
                </c:pt>
                <c:pt idx="127269">
                  <c:v>328.4296875</c:v>
                </c:pt>
                <c:pt idx="127270">
                  <c:v>328.43229166666669</c:v>
                </c:pt>
                <c:pt idx="127271">
                  <c:v>328.43489583333331</c:v>
                </c:pt>
                <c:pt idx="127272">
                  <c:v>328.4375</c:v>
                </c:pt>
                <c:pt idx="127273">
                  <c:v>328.44010416666669</c:v>
                </c:pt>
                <c:pt idx="127274">
                  <c:v>328.44270833333331</c:v>
                </c:pt>
                <c:pt idx="127275">
                  <c:v>328.4453125</c:v>
                </c:pt>
                <c:pt idx="127276">
                  <c:v>328.44791666666669</c:v>
                </c:pt>
                <c:pt idx="127277">
                  <c:v>328.45052083333331</c:v>
                </c:pt>
                <c:pt idx="127278">
                  <c:v>328.453125</c:v>
                </c:pt>
                <c:pt idx="127279">
                  <c:v>328.45572916666669</c:v>
                </c:pt>
                <c:pt idx="127280">
                  <c:v>328.45833333333331</c:v>
                </c:pt>
                <c:pt idx="127281">
                  <c:v>328.4609375</c:v>
                </c:pt>
                <c:pt idx="127282">
                  <c:v>328.46354166666669</c:v>
                </c:pt>
                <c:pt idx="127283">
                  <c:v>328.46614583333331</c:v>
                </c:pt>
                <c:pt idx="127284">
                  <c:v>328.46875</c:v>
                </c:pt>
                <c:pt idx="127285">
                  <c:v>328.47135416666669</c:v>
                </c:pt>
                <c:pt idx="127286">
                  <c:v>328.47395833333331</c:v>
                </c:pt>
                <c:pt idx="127287">
                  <c:v>328.4765625</c:v>
                </c:pt>
                <c:pt idx="127288">
                  <c:v>328.47916666666669</c:v>
                </c:pt>
                <c:pt idx="127289">
                  <c:v>328.48177083333331</c:v>
                </c:pt>
                <c:pt idx="127290">
                  <c:v>328.484375</c:v>
                </c:pt>
                <c:pt idx="127291">
                  <c:v>328.48697916666669</c:v>
                </c:pt>
                <c:pt idx="127292">
                  <c:v>328.48958333333331</c:v>
                </c:pt>
                <c:pt idx="127293">
                  <c:v>328.4921875</c:v>
                </c:pt>
                <c:pt idx="127294">
                  <c:v>328.49479166666669</c:v>
                </c:pt>
                <c:pt idx="127295">
                  <c:v>328.49739583333331</c:v>
                </c:pt>
                <c:pt idx="127296">
                  <c:v>328.5</c:v>
                </c:pt>
                <c:pt idx="127297">
                  <c:v>328.50260416666669</c:v>
                </c:pt>
                <c:pt idx="127298">
                  <c:v>328.50520833333331</c:v>
                </c:pt>
                <c:pt idx="127299">
                  <c:v>328.5078125</c:v>
                </c:pt>
                <c:pt idx="127300">
                  <c:v>328.51041666666669</c:v>
                </c:pt>
                <c:pt idx="127301">
                  <c:v>328.51302083333331</c:v>
                </c:pt>
                <c:pt idx="127302">
                  <c:v>328.515625</c:v>
                </c:pt>
                <c:pt idx="127303">
                  <c:v>328.51822916666669</c:v>
                </c:pt>
                <c:pt idx="127304">
                  <c:v>328.52083333333331</c:v>
                </c:pt>
                <c:pt idx="127305">
                  <c:v>328.5234375</c:v>
                </c:pt>
                <c:pt idx="127306">
                  <c:v>328.52604166666669</c:v>
                </c:pt>
                <c:pt idx="127307">
                  <c:v>328.52864583333331</c:v>
                </c:pt>
                <c:pt idx="127308">
                  <c:v>328.53125</c:v>
                </c:pt>
                <c:pt idx="127309">
                  <c:v>328.53385416666669</c:v>
                </c:pt>
                <c:pt idx="127310">
                  <c:v>328.53645833333331</c:v>
                </c:pt>
                <c:pt idx="127311">
                  <c:v>328.5390625</c:v>
                </c:pt>
                <c:pt idx="127312">
                  <c:v>328.54166666666669</c:v>
                </c:pt>
                <c:pt idx="127313">
                  <c:v>328.54427083333331</c:v>
                </c:pt>
                <c:pt idx="127314">
                  <c:v>328.546875</c:v>
                </c:pt>
                <c:pt idx="127315">
                  <c:v>328.54947916666669</c:v>
                </c:pt>
                <c:pt idx="127316">
                  <c:v>328.55208333333331</c:v>
                </c:pt>
                <c:pt idx="127317">
                  <c:v>328.5546875</c:v>
                </c:pt>
                <c:pt idx="127318">
                  <c:v>328.55729166666669</c:v>
                </c:pt>
                <c:pt idx="127319">
                  <c:v>328.55989583333331</c:v>
                </c:pt>
                <c:pt idx="127320">
                  <c:v>328.5625</c:v>
                </c:pt>
                <c:pt idx="127321">
                  <c:v>328.56510416666669</c:v>
                </c:pt>
                <c:pt idx="127322">
                  <c:v>328.56770833333331</c:v>
                </c:pt>
                <c:pt idx="127323">
                  <c:v>328.5703125</c:v>
                </c:pt>
                <c:pt idx="127324">
                  <c:v>328.57291666666669</c:v>
                </c:pt>
                <c:pt idx="127325">
                  <c:v>328.57552083333331</c:v>
                </c:pt>
                <c:pt idx="127326">
                  <c:v>328.578125</c:v>
                </c:pt>
                <c:pt idx="127327">
                  <c:v>328.58072916666669</c:v>
                </c:pt>
                <c:pt idx="127328">
                  <c:v>328.58333333333331</c:v>
                </c:pt>
                <c:pt idx="127329">
                  <c:v>328.5859375</c:v>
                </c:pt>
                <c:pt idx="127330">
                  <c:v>328.58854166666669</c:v>
                </c:pt>
                <c:pt idx="127331">
                  <c:v>328.59114583333331</c:v>
                </c:pt>
                <c:pt idx="127332">
                  <c:v>328.59375</c:v>
                </c:pt>
                <c:pt idx="127333">
                  <c:v>328.59635416666669</c:v>
                </c:pt>
                <c:pt idx="127334">
                  <c:v>328.59895833333331</c:v>
                </c:pt>
                <c:pt idx="127335">
                  <c:v>328.6015625</c:v>
                </c:pt>
                <c:pt idx="127336">
                  <c:v>328.60416666666669</c:v>
                </c:pt>
                <c:pt idx="127337">
                  <c:v>328.60677083333331</c:v>
                </c:pt>
                <c:pt idx="127338">
                  <c:v>328.609375</c:v>
                </c:pt>
                <c:pt idx="127339">
                  <c:v>328.61197916666669</c:v>
                </c:pt>
                <c:pt idx="127340">
                  <c:v>328.61458333333331</c:v>
                </c:pt>
                <c:pt idx="127341">
                  <c:v>328.6171875</c:v>
                </c:pt>
                <c:pt idx="127342">
                  <c:v>328.61979166666669</c:v>
                </c:pt>
                <c:pt idx="127343">
                  <c:v>328.62239583333331</c:v>
                </c:pt>
                <c:pt idx="127344">
                  <c:v>328.625</c:v>
                </c:pt>
                <c:pt idx="127345">
                  <c:v>328.62760416666669</c:v>
                </c:pt>
                <c:pt idx="127346">
                  <c:v>328.63020833333331</c:v>
                </c:pt>
                <c:pt idx="127347">
                  <c:v>328.6328125</c:v>
                </c:pt>
                <c:pt idx="127348">
                  <c:v>328.63541666666669</c:v>
                </c:pt>
                <c:pt idx="127349">
                  <c:v>328.63802083333331</c:v>
                </c:pt>
                <c:pt idx="127350">
                  <c:v>328.640625</c:v>
                </c:pt>
                <c:pt idx="127351">
                  <c:v>328.64322916666669</c:v>
                </c:pt>
                <c:pt idx="127352">
                  <c:v>328.64583333333331</c:v>
                </c:pt>
                <c:pt idx="127353">
                  <c:v>328.6484375</c:v>
                </c:pt>
                <c:pt idx="127354">
                  <c:v>328.65104166666669</c:v>
                </c:pt>
                <c:pt idx="127355">
                  <c:v>328.65364583333331</c:v>
                </c:pt>
                <c:pt idx="127356">
                  <c:v>328.65625</c:v>
                </c:pt>
                <c:pt idx="127357">
                  <c:v>328.65885416666669</c:v>
                </c:pt>
                <c:pt idx="127358">
                  <c:v>328.66145833333331</c:v>
                </c:pt>
                <c:pt idx="127359">
                  <c:v>328.6640625</c:v>
                </c:pt>
                <c:pt idx="127360">
                  <c:v>328.66666666666669</c:v>
                </c:pt>
                <c:pt idx="127361">
                  <c:v>328.66927083333331</c:v>
                </c:pt>
                <c:pt idx="127362">
                  <c:v>328.671875</c:v>
                </c:pt>
                <c:pt idx="127363">
                  <c:v>328.67447916666669</c:v>
                </c:pt>
                <c:pt idx="127364">
                  <c:v>328.67708333333331</c:v>
                </c:pt>
                <c:pt idx="127365">
                  <c:v>328.6796875</c:v>
                </c:pt>
                <c:pt idx="127366">
                  <c:v>328.68229166666669</c:v>
                </c:pt>
                <c:pt idx="127367">
                  <c:v>328.68489583333331</c:v>
                </c:pt>
                <c:pt idx="127368">
                  <c:v>328.6875</c:v>
                </c:pt>
                <c:pt idx="127369">
                  <c:v>328.69010416666669</c:v>
                </c:pt>
                <c:pt idx="127370">
                  <c:v>328.69270833333331</c:v>
                </c:pt>
                <c:pt idx="127371">
                  <c:v>328.6953125</c:v>
                </c:pt>
                <c:pt idx="127372">
                  <c:v>328.69791666666669</c:v>
                </c:pt>
                <c:pt idx="127373">
                  <c:v>328.70052083333331</c:v>
                </c:pt>
                <c:pt idx="127374">
                  <c:v>328.703125</c:v>
                </c:pt>
                <c:pt idx="127375">
                  <c:v>328.70572916666669</c:v>
                </c:pt>
                <c:pt idx="127376">
                  <c:v>328.70833333333331</c:v>
                </c:pt>
                <c:pt idx="127377">
                  <c:v>328.7109375</c:v>
                </c:pt>
                <c:pt idx="127378">
                  <c:v>328.71354166666669</c:v>
                </c:pt>
                <c:pt idx="127379">
                  <c:v>328.71614583333331</c:v>
                </c:pt>
                <c:pt idx="127380">
                  <c:v>328.71875</c:v>
                </c:pt>
                <c:pt idx="127381">
                  <c:v>328.72135416666669</c:v>
                </c:pt>
                <c:pt idx="127382">
                  <c:v>328.72395833333331</c:v>
                </c:pt>
                <c:pt idx="127383">
                  <c:v>328.7265625</c:v>
                </c:pt>
                <c:pt idx="127384">
                  <c:v>328.72916666666669</c:v>
                </c:pt>
                <c:pt idx="127385">
                  <c:v>328.73177083333331</c:v>
                </c:pt>
                <c:pt idx="127386">
                  <c:v>328.734375</c:v>
                </c:pt>
                <c:pt idx="127387">
                  <c:v>328.73697916666669</c:v>
                </c:pt>
                <c:pt idx="127388">
                  <c:v>328.73958333333331</c:v>
                </c:pt>
                <c:pt idx="127389">
                  <c:v>328.7421875</c:v>
                </c:pt>
                <c:pt idx="127390">
                  <c:v>328.74479166666669</c:v>
                </c:pt>
                <c:pt idx="127391">
                  <c:v>328.74739583333331</c:v>
                </c:pt>
                <c:pt idx="127392">
                  <c:v>328.75</c:v>
                </c:pt>
                <c:pt idx="127393">
                  <c:v>328.75260416666669</c:v>
                </c:pt>
                <c:pt idx="127394">
                  <c:v>328.75520833333331</c:v>
                </c:pt>
                <c:pt idx="127395">
                  <c:v>328.7578125</c:v>
                </c:pt>
                <c:pt idx="127396">
                  <c:v>328.76041666666669</c:v>
                </c:pt>
                <c:pt idx="127397">
                  <c:v>328.76302083333331</c:v>
                </c:pt>
                <c:pt idx="127398">
                  <c:v>328.765625</c:v>
                </c:pt>
                <c:pt idx="127399">
                  <c:v>328.76822916666669</c:v>
                </c:pt>
                <c:pt idx="127400">
                  <c:v>328.77083333333331</c:v>
                </c:pt>
                <c:pt idx="127401">
                  <c:v>328.7734375</c:v>
                </c:pt>
                <c:pt idx="127402">
                  <c:v>328.77604166666669</c:v>
                </c:pt>
                <c:pt idx="127403">
                  <c:v>328.77864583333331</c:v>
                </c:pt>
                <c:pt idx="127404">
                  <c:v>328.78125</c:v>
                </c:pt>
                <c:pt idx="127405">
                  <c:v>328.78385416666669</c:v>
                </c:pt>
                <c:pt idx="127406">
                  <c:v>328.78645833333331</c:v>
                </c:pt>
                <c:pt idx="127407">
                  <c:v>328.7890625</c:v>
                </c:pt>
                <c:pt idx="127408">
                  <c:v>328.79166666666669</c:v>
                </c:pt>
                <c:pt idx="127409">
                  <c:v>328.79427083333331</c:v>
                </c:pt>
                <c:pt idx="127410">
                  <c:v>328.796875</c:v>
                </c:pt>
                <c:pt idx="127411">
                  <c:v>328.79947916666669</c:v>
                </c:pt>
                <c:pt idx="127412">
                  <c:v>328.80208333333331</c:v>
                </c:pt>
                <c:pt idx="127413">
                  <c:v>328.8046875</c:v>
                </c:pt>
                <c:pt idx="127414">
                  <c:v>328.80729166666669</c:v>
                </c:pt>
                <c:pt idx="127415">
                  <c:v>328.80989583333331</c:v>
                </c:pt>
                <c:pt idx="127416">
                  <c:v>328.8125</c:v>
                </c:pt>
                <c:pt idx="127417">
                  <c:v>328.81510416666669</c:v>
                </c:pt>
                <c:pt idx="127418">
                  <c:v>328.81770833333331</c:v>
                </c:pt>
                <c:pt idx="127419">
                  <c:v>328.8203125</c:v>
                </c:pt>
                <c:pt idx="127420">
                  <c:v>328.82291666666669</c:v>
                </c:pt>
                <c:pt idx="127421">
                  <c:v>328.82552083333331</c:v>
                </c:pt>
                <c:pt idx="127422">
                  <c:v>328.828125</c:v>
                </c:pt>
                <c:pt idx="127423">
                  <c:v>328.83072916666669</c:v>
                </c:pt>
                <c:pt idx="127424">
                  <c:v>328.83333333333331</c:v>
                </c:pt>
                <c:pt idx="127425">
                  <c:v>328.8359375</c:v>
                </c:pt>
                <c:pt idx="127426">
                  <c:v>328.83854166666669</c:v>
                </c:pt>
                <c:pt idx="127427">
                  <c:v>328.84114583333331</c:v>
                </c:pt>
                <c:pt idx="127428">
                  <c:v>328.84375</c:v>
                </c:pt>
                <c:pt idx="127429">
                  <c:v>328.84635416666669</c:v>
                </c:pt>
                <c:pt idx="127430">
                  <c:v>328.84895833333331</c:v>
                </c:pt>
                <c:pt idx="127431">
                  <c:v>328.8515625</c:v>
                </c:pt>
                <c:pt idx="127432">
                  <c:v>328.85416666666669</c:v>
                </c:pt>
                <c:pt idx="127433">
                  <c:v>328.85677083333331</c:v>
                </c:pt>
                <c:pt idx="127434">
                  <c:v>328.859375</c:v>
                </c:pt>
                <c:pt idx="127435">
                  <c:v>328.86197916666669</c:v>
                </c:pt>
                <c:pt idx="127436">
                  <c:v>328.86458333333331</c:v>
                </c:pt>
                <c:pt idx="127437">
                  <c:v>328.8671875</c:v>
                </c:pt>
                <c:pt idx="127438">
                  <c:v>328.86979166666669</c:v>
                </c:pt>
                <c:pt idx="127439">
                  <c:v>328.87239583333331</c:v>
                </c:pt>
                <c:pt idx="127440">
                  <c:v>328.875</c:v>
                </c:pt>
                <c:pt idx="127441">
                  <c:v>328.87760416666669</c:v>
                </c:pt>
                <c:pt idx="127442">
                  <c:v>328.88020833333331</c:v>
                </c:pt>
                <c:pt idx="127443">
                  <c:v>328.8828125</c:v>
                </c:pt>
                <c:pt idx="127444">
                  <c:v>328.88541666666669</c:v>
                </c:pt>
                <c:pt idx="127445">
                  <c:v>328.88802083333331</c:v>
                </c:pt>
                <c:pt idx="127446">
                  <c:v>328.890625</c:v>
                </c:pt>
                <c:pt idx="127447">
                  <c:v>328.89322916666669</c:v>
                </c:pt>
                <c:pt idx="127448">
                  <c:v>328.89583333333331</c:v>
                </c:pt>
                <c:pt idx="127449">
                  <c:v>328.8984375</c:v>
                </c:pt>
                <c:pt idx="127450">
                  <c:v>328.90104166666669</c:v>
                </c:pt>
                <c:pt idx="127451">
                  <c:v>328.90364583333331</c:v>
                </c:pt>
                <c:pt idx="127452">
                  <c:v>328.90625</c:v>
                </c:pt>
                <c:pt idx="127453">
                  <c:v>328.90885416666669</c:v>
                </c:pt>
                <c:pt idx="127454">
                  <c:v>328.91145833333331</c:v>
                </c:pt>
                <c:pt idx="127455">
                  <c:v>328.9140625</c:v>
                </c:pt>
                <c:pt idx="127456">
                  <c:v>328.91666666666669</c:v>
                </c:pt>
                <c:pt idx="127457">
                  <c:v>328.91927083333331</c:v>
                </c:pt>
                <c:pt idx="127458">
                  <c:v>328.921875</c:v>
                </c:pt>
                <c:pt idx="127459">
                  <c:v>328.92447916666669</c:v>
                </c:pt>
                <c:pt idx="127460">
                  <c:v>328.92708333333331</c:v>
                </c:pt>
                <c:pt idx="127461">
                  <c:v>328.9296875</c:v>
                </c:pt>
                <c:pt idx="127462">
                  <c:v>328.93229166666669</c:v>
                </c:pt>
                <c:pt idx="127463">
                  <c:v>328.93489583333331</c:v>
                </c:pt>
                <c:pt idx="127464">
                  <c:v>328.9375</c:v>
                </c:pt>
                <c:pt idx="127465">
                  <c:v>328.94010416666669</c:v>
                </c:pt>
                <c:pt idx="127466">
                  <c:v>328.94270833333331</c:v>
                </c:pt>
                <c:pt idx="127467">
                  <c:v>328.9453125</c:v>
                </c:pt>
                <c:pt idx="127468">
                  <c:v>328.94791666666669</c:v>
                </c:pt>
                <c:pt idx="127469">
                  <c:v>328.95052083333331</c:v>
                </c:pt>
                <c:pt idx="127470">
                  <c:v>328.953125</c:v>
                </c:pt>
                <c:pt idx="127471">
                  <c:v>328.95572916666669</c:v>
                </c:pt>
                <c:pt idx="127472">
                  <c:v>328.95833333333331</c:v>
                </c:pt>
                <c:pt idx="127473">
                  <c:v>328.9609375</c:v>
                </c:pt>
                <c:pt idx="127474">
                  <c:v>328.96354166666669</c:v>
                </c:pt>
                <c:pt idx="127475">
                  <c:v>328.96614583333331</c:v>
                </c:pt>
                <c:pt idx="127476">
                  <c:v>328.96875</c:v>
                </c:pt>
                <c:pt idx="127477">
                  <c:v>328.97135416666669</c:v>
                </c:pt>
                <c:pt idx="127478">
                  <c:v>328.97395833333331</c:v>
                </c:pt>
                <c:pt idx="127479">
                  <c:v>328.9765625</c:v>
                </c:pt>
                <c:pt idx="127480">
                  <c:v>328.97916666666669</c:v>
                </c:pt>
                <c:pt idx="127481">
                  <c:v>328.98177083333331</c:v>
                </c:pt>
                <c:pt idx="127482">
                  <c:v>328.984375</c:v>
                </c:pt>
                <c:pt idx="127483">
                  <c:v>328.98697916666669</c:v>
                </c:pt>
                <c:pt idx="127484">
                  <c:v>328.98958333333331</c:v>
                </c:pt>
                <c:pt idx="127485">
                  <c:v>328.9921875</c:v>
                </c:pt>
                <c:pt idx="127486">
                  <c:v>328.99479166666669</c:v>
                </c:pt>
                <c:pt idx="127487">
                  <c:v>328.99739583333331</c:v>
                </c:pt>
                <c:pt idx="127488">
                  <c:v>329</c:v>
                </c:pt>
                <c:pt idx="127489">
                  <c:v>329.00260416666669</c:v>
                </c:pt>
                <c:pt idx="127490">
                  <c:v>329.00520833333331</c:v>
                </c:pt>
                <c:pt idx="127491">
                  <c:v>329.0078125</c:v>
                </c:pt>
                <c:pt idx="127492">
                  <c:v>329.01041666666669</c:v>
                </c:pt>
                <c:pt idx="127493">
                  <c:v>329.01302083333331</c:v>
                </c:pt>
                <c:pt idx="127494">
                  <c:v>329.015625</c:v>
                </c:pt>
                <c:pt idx="127495">
                  <c:v>329.01822916666669</c:v>
                </c:pt>
                <c:pt idx="127496">
                  <c:v>329.02083333333331</c:v>
                </c:pt>
                <c:pt idx="127497">
                  <c:v>329.0234375</c:v>
                </c:pt>
                <c:pt idx="127498">
                  <c:v>329.02604166666669</c:v>
                </c:pt>
                <c:pt idx="127499">
                  <c:v>329.02864583333331</c:v>
                </c:pt>
                <c:pt idx="127500">
                  <c:v>329.03125</c:v>
                </c:pt>
                <c:pt idx="127501">
                  <c:v>329.03385416666669</c:v>
                </c:pt>
                <c:pt idx="127502">
                  <c:v>329.03645833333331</c:v>
                </c:pt>
                <c:pt idx="127503">
                  <c:v>329.0390625</c:v>
                </c:pt>
                <c:pt idx="127504">
                  <c:v>329.04166666666669</c:v>
                </c:pt>
                <c:pt idx="127505">
                  <c:v>329.04427083333331</c:v>
                </c:pt>
                <c:pt idx="127506">
                  <c:v>329.046875</c:v>
                </c:pt>
                <c:pt idx="127507">
                  <c:v>329.04947916666669</c:v>
                </c:pt>
                <c:pt idx="127508">
                  <c:v>329.05208333333331</c:v>
                </c:pt>
                <c:pt idx="127509">
                  <c:v>329.0546875</c:v>
                </c:pt>
                <c:pt idx="127510">
                  <c:v>329.05729166666669</c:v>
                </c:pt>
                <c:pt idx="127511">
                  <c:v>329.05989583333331</c:v>
                </c:pt>
                <c:pt idx="127512">
                  <c:v>329.0625</c:v>
                </c:pt>
                <c:pt idx="127513">
                  <c:v>329.06510416666669</c:v>
                </c:pt>
                <c:pt idx="127514">
                  <c:v>329.06770833333331</c:v>
                </c:pt>
                <c:pt idx="127515">
                  <c:v>329.0703125</c:v>
                </c:pt>
                <c:pt idx="127516">
                  <c:v>329.07291666666669</c:v>
                </c:pt>
                <c:pt idx="127517">
                  <c:v>329.07552083333331</c:v>
                </c:pt>
                <c:pt idx="127518">
                  <c:v>329.078125</c:v>
                </c:pt>
                <c:pt idx="127519">
                  <c:v>329.08072916666669</c:v>
                </c:pt>
                <c:pt idx="127520">
                  <c:v>329.08333333333331</c:v>
                </c:pt>
                <c:pt idx="127521">
                  <c:v>329.0859375</c:v>
                </c:pt>
                <c:pt idx="127522">
                  <c:v>329.08854166666669</c:v>
                </c:pt>
                <c:pt idx="127523">
                  <c:v>329.09114583333331</c:v>
                </c:pt>
                <c:pt idx="127524">
                  <c:v>329.09375</c:v>
                </c:pt>
                <c:pt idx="127525">
                  <c:v>329.09635416666669</c:v>
                </c:pt>
                <c:pt idx="127526">
                  <c:v>329.09895833333331</c:v>
                </c:pt>
                <c:pt idx="127527">
                  <c:v>329.1015625</c:v>
                </c:pt>
                <c:pt idx="127528">
                  <c:v>329.10416666666669</c:v>
                </c:pt>
                <c:pt idx="127529">
                  <c:v>329.10677083333331</c:v>
                </c:pt>
                <c:pt idx="127530">
                  <c:v>329.109375</c:v>
                </c:pt>
                <c:pt idx="127531">
                  <c:v>329.11197916666669</c:v>
                </c:pt>
                <c:pt idx="127532">
                  <c:v>329.11458333333331</c:v>
                </c:pt>
                <c:pt idx="127533">
                  <c:v>329.1171875</c:v>
                </c:pt>
                <c:pt idx="127534">
                  <c:v>329.11979166666669</c:v>
                </c:pt>
                <c:pt idx="127535">
                  <c:v>329.12239583333331</c:v>
                </c:pt>
                <c:pt idx="127536">
                  <c:v>329.125</c:v>
                </c:pt>
                <c:pt idx="127537">
                  <c:v>329.12760416666669</c:v>
                </c:pt>
                <c:pt idx="127538">
                  <c:v>329.13020833333331</c:v>
                </c:pt>
                <c:pt idx="127539">
                  <c:v>329.1328125</c:v>
                </c:pt>
                <c:pt idx="127540">
                  <c:v>329.13541666666669</c:v>
                </c:pt>
                <c:pt idx="127541">
                  <c:v>329.13802083333331</c:v>
                </c:pt>
                <c:pt idx="127542">
                  <c:v>329.140625</c:v>
                </c:pt>
                <c:pt idx="127543">
                  <c:v>329.14322916666669</c:v>
                </c:pt>
                <c:pt idx="127544">
                  <c:v>329.14583333333331</c:v>
                </c:pt>
                <c:pt idx="127545">
                  <c:v>329.1484375</c:v>
                </c:pt>
                <c:pt idx="127546">
                  <c:v>329.15104166666669</c:v>
                </c:pt>
                <c:pt idx="127547">
                  <c:v>329.15364583333331</c:v>
                </c:pt>
                <c:pt idx="127548">
                  <c:v>329.15625</c:v>
                </c:pt>
                <c:pt idx="127549">
                  <c:v>329.15885416666669</c:v>
                </c:pt>
                <c:pt idx="127550">
                  <c:v>329.16145833333331</c:v>
                </c:pt>
                <c:pt idx="127551">
                  <c:v>329.1640625</c:v>
                </c:pt>
                <c:pt idx="127552">
                  <c:v>329.16666666666669</c:v>
                </c:pt>
                <c:pt idx="127553">
                  <c:v>329.16927083333331</c:v>
                </c:pt>
                <c:pt idx="127554">
                  <c:v>329.171875</c:v>
                </c:pt>
                <c:pt idx="127555">
                  <c:v>329.17447916666669</c:v>
                </c:pt>
                <c:pt idx="127556">
                  <c:v>329.17708333333331</c:v>
                </c:pt>
                <c:pt idx="127557">
                  <c:v>329.1796875</c:v>
                </c:pt>
                <c:pt idx="127558">
                  <c:v>329.18229166666669</c:v>
                </c:pt>
                <c:pt idx="127559">
                  <c:v>329.18489583333331</c:v>
                </c:pt>
                <c:pt idx="127560">
                  <c:v>329.1875</c:v>
                </c:pt>
                <c:pt idx="127561">
                  <c:v>329.19010416666669</c:v>
                </c:pt>
                <c:pt idx="127562">
                  <c:v>329.19270833333331</c:v>
                </c:pt>
                <c:pt idx="127563">
                  <c:v>329.1953125</c:v>
                </c:pt>
                <c:pt idx="127564">
                  <c:v>329.19791666666669</c:v>
                </c:pt>
                <c:pt idx="127565">
                  <c:v>329.20052083333331</c:v>
                </c:pt>
                <c:pt idx="127566">
                  <c:v>329.203125</c:v>
                </c:pt>
                <c:pt idx="127567">
                  <c:v>329.20572916666669</c:v>
                </c:pt>
                <c:pt idx="127568">
                  <c:v>329.20833333333331</c:v>
                </c:pt>
                <c:pt idx="127569">
                  <c:v>329.2109375</c:v>
                </c:pt>
                <c:pt idx="127570">
                  <c:v>329.21354166666669</c:v>
                </c:pt>
                <c:pt idx="127571">
                  <c:v>329.21614583333331</c:v>
                </c:pt>
                <c:pt idx="127572">
                  <c:v>329.21875</c:v>
                </c:pt>
                <c:pt idx="127573">
                  <c:v>329.22135416666669</c:v>
                </c:pt>
                <c:pt idx="127574">
                  <c:v>329.22395833333331</c:v>
                </c:pt>
                <c:pt idx="127575">
                  <c:v>329.2265625</c:v>
                </c:pt>
                <c:pt idx="127576">
                  <c:v>329.22916666666669</c:v>
                </c:pt>
                <c:pt idx="127577">
                  <c:v>329.23177083333331</c:v>
                </c:pt>
                <c:pt idx="127578">
                  <c:v>329.234375</c:v>
                </c:pt>
                <c:pt idx="127579">
                  <c:v>329.23697916666669</c:v>
                </c:pt>
                <c:pt idx="127580">
                  <c:v>329.23958333333331</c:v>
                </c:pt>
                <c:pt idx="127581">
                  <c:v>329.2421875</c:v>
                </c:pt>
                <c:pt idx="127582">
                  <c:v>329.24479166666669</c:v>
                </c:pt>
                <c:pt idx="127583">
                  <c:v>329.24739583333331</c:v>
                </c:pt>
                <c:pt idx="127584">
                  <c:v>329.25</c:v>
                </c:pt>
                <c:pt idx="127585">
                  <c:v>329.25260416666669</c:v>
                </c:pt>
                <c:pt idx="127586">
                  <c:v>329.25520833333331</c:v>
                </c:pt>
                <c:pt idx="127587">
                  <c:v>329.2578125</c:v>
                </c:pt>
                <c:pt idx="127588">
                  <c:v>329.26041666666669</c:v>
                </c:pt>
                <c:pt idx="127589">
                  <c:v>329.26302083333331</c:v>
                </c:pt>
                <c:pt idx="127590">
                  <c:v>329.265625</c:v>
                </c:pt>
                <c:pt idx="127591">
                  <c:v>329.26822916666669</c:v>
                </c:pt>
                <c:pt idx="127592">
                  <c:v>329.27083333333331</c:v>
                </c:pt>
                <c:pt idx="127593">
                  <c:v>329.2734375</c:v>
                </c:pt>
                <c:pt idx="127594">
                  <c:v>329.27604166666669</c:v>
                </c:pt>
                <c:pt idx="127595">
                  <c:v>329.27864583333331</c:v>
                </c:pt>
                <c:pt idx="127596">
                  <c:v>329.28125</c:v>
                </c:pt>
                <c:pt idx="127597">
                  <c:v>329.28385416666669</c:v>
                </c:pt>
                <c:pt idx="127598">
                  <c:v>329.28645833333331</c:v>
                </c:pt>
                <c:pt idx="127599">
                  <c:v>329.2890625</c:v>
                </c:pt>
                <c:pt idx="127600">
                  <c:v>329.29166666666669</c:v>
                </c:pt>
                <c:pt idx="127601">
                  <c:v>329.29427083333331</c:v>
                </c:pt>
                <c:pt idx="127602">
                  <c:v>329.296875</c:v>
                </c:pt>
                <c:pt idx="127603">
                  <c:v>329.29947916666669</c:v>
                </c:pt>
                <c:pt idx="127604">
                  <c:v>329.30208333333331</c:v>
                </c:pt>
                <c:pt idx="127605">
                  <c:v>329.3046875</c:v>
                </c:pt>
                <c:pt idx="127606">
                  <c:v>329.30729166666669</c:v>
                </c:pt>
                <c:pt idx="127607">
                  <c:v>329.30989583333331</c:v>
                </c:pt>
                <c:pt idx="127608">
                  <c:v>329.3125</c:v>
                </c:pt>
                <c:pt idx="127609">
                  <c:v>329.31510416666669</c:v>
                </c:pt>
                <c:pt idx="127610">
                  <c:v>329.31770833333331</c:v>
                </c:pt>
                <c:pt idx="127611">
                  <c:v>329.3203125</c:v>
                </c:pt>
                <c:pt idx="127612">
                  <c:v>329.32291666666669</c:v>
                </c:pt>
                <c:pt idx="127613">
                  <c:v>329.32552083333331</c:v>
                </c:pt>
                <c:pt idx="127614">
                  <c:v>329.328125</c:v>
                </c:pt>
                <c:pt idx="127615">
                  <c:v>329.33072916666669</c:v>
                </c:pt>
                <c:pt idx="127616">
                  <c:v>329.33333333333331</c:v>
                </c:pt>
                <c:pt idx="127617">
                  <c:v>329.3359375</c:v>
                </c:pt>
                <c:pt idx="127618">
                  <c:v>329.33854166666669</c:v>
                </c:pt>
                <c:pt idx="127619">
                  <c:v>329.34114583333331</c:v>
                </c:pt>
                <c:pt idx="127620">
                  <c:v>329.34375</c:v>
                </c:pt>
                <c:pt idx="127621">
                  <c:v>329.34635416666669</c:v>
                </c:pt>
                <c:pt idx="127622">
                  <c:v>329.34895833333331</c:v>
                </c:pt>
                <c:pt idx="127623">
                  <c:v>329.3515625</c:v>
                </c:pt>
                <c:pt idx="127624">
                  <c:v>329.35416666666669</c:v>
                </c:pt>
                <c:pt idx="127625">
                  <c:v>329.35677083333331</c:v>
                </c:pt>
                <c:pt idx="127626">
                  <c:v>329.359375</c:v>
                </c:pt>
                <c:pt idx="127627">
                  <c:v>329.36197916666669</c:v>
                </c:pt>
                <c:pt idx="127628">
                  <c:v>329.36458333333331</c:v>
                </c:pt>
                <c:pt idx="127629">
                  <c:v>329.3671875</c:v>
                </c:pt>
                <c:pt idx="127630">
                  <c:v>329.36979166666669</c:v>
                </c:pt>
                <c:pt idx="127631">
                  <c:v>329.37239583333331</c:v>
                </c:pt>
                <c:pt idx="127632">
                  <c:v>329.375</c:v>
                </c:pt>
                <c:pt idx="127633">
                  <c:v>329.37760416666669</c:v>
                </c:pt>
                <c:pt idx="127634">
                  <c:v>329.38020833333331</c:v>
                </c:pt>
                <c:pt idx="127635">
                  <c:v>329.3828125</c:v>
                </c:pt>
                <c:pt idx="127636">
                  <c:v>329.38541666666669</c:v>
                </c:pt>
                <c:pt idx="127637">
                  <c:v>329.38802083333331</c:v>
                </c:pt>
                <c:pt idx="127638">
                  <c:v>329.390625</c:v>
                </c:pt>
                <c:pt idx="127639">
                  <c:v>329.39322916666669</c:v>
                </c:pt>
                <c:pt idx="127640">
                  <c:v>329.39583333333331</c:v>
                </c:pt>
                <c:pt idx="127641">
                  <c:v>329.3984375</c:v>
                </c:pt>
                <c:pt idx="127642">
                  <c:v>329.40104166666669</c:v>
                </c:pt>
                <c:pt idx="127643">
                  <c:v>329.40364583333331</c:v>
                </c:pt>
                <c:pt idx="127644">
                  <c:v>329.40625</c:v>
                </c:pt>
                <c:pt idx="127645">
                  <c:v>329.40885416666669</c:v>
                </c:pt>
                <c:pt idx="127646">
                  <c:v>329.41145833333331</c:v>
                </c:pt>
                <c:pt idx="127647">
                  <c:v>329.4140625</c:v>
                </c:pt>
                <c:pt idx="127648">
                  <c:v>329.41666666666669</c:v>
                </c:pt>
                <c:pt idx="127649">
                  <c:v>329.41927083333331</c:v>
                </c:pt>
                <c:pt idx="127650">
                  <c:v>329.421875</c:v>
                </c:pt>
                <c:pt idx="127651">
                  <c:v>329.42447916666669</c:v>
                </c:pt>
                <c:pt idx="127652">
                  <c:v>329.42708333333331</c:v>
                </c:pt>
                <c:pt idx="127653">
                  <c:v>329.4296875</c:v>
                </c:pt>
                <c:pt idx="127654">
                  <c:v>329.43229166666669</c:v>
                </c:pt>
                <c:pt idx="127655">
                  <c:v>329.43489583333331</c:v>
                </c:pt>
                <c:pt idx="127656">
                  <c:v>329.4375</c:v>
                </c:pt>
                <c:pt idx="127657">
                  <c:v>329.44010416666669</c:v>
                </c:pt>
                <c:pt idx="127658">
                  <c:v>329.44270833333331</c:v>
                </c:pt>
                <c:pt idx="127659">
                  <c:v>329.4453125</c:v>
                </c:pt>
                <c:pt idx="127660">
                  <c:v>329.44791666666669</c:v>
                </c:pt>
                <c:pt idx="127661">
                  <c:v>329.45052083333331</c:v>
                </c:pt>
                <c:pt idx="127662">
                  <c:v>329.453125</c:v>
                </c:pt>
                <c:pt idx="127663">
                  <c:v>329.45572916666669</c:v>
                </c:pt>
                <c:pt idx="127664">
                  <c:v>329.45833333333331</c:v>
                </c:pt>
                <c:pt idx="127665">
                  <c:v>329.4609375</c:v>
                </c:pt>
                <c:pt idx="127666">
                  <c:v>329.46354166666669</c:v>
                </c:pt>
                <c:pt idx="127667">
                  <c:v>329.46614583333331</c:v>
                </c:pt>
                <c:pt idx="127668">
                  <c:v>329.46875</c:v>
                </c:pt>
                <c:pt idx="127669">
                  <c:v>329.47135416666669</c:v>
                </c:pt>
                <c:pt idx="127670">
                  <c:v>329.47395833333331</c:v>
                </c:pt>
                <c:pt idx="127671">
                  <c:v>329.4765625</c:v>
                </c:pt>
                <c:pt idx="127672">
                  <c:v>329.47916666666669</c:v>
                </c:pt>
                <c:pt idx="127673">
                  <c:v>329.48177083333331</c:v>
                </c:pt>
                <c:pt idx="127674">
                  <c:v>329.484375</c:v>
                </c:pt>
                <c:pt idx="127675">
                  <c:v>329.48697916666669</c:v>
                </c:pt>
                <c:pt idx="127676">
                  <c:v>329.48958333333331</c:v>
                </c:pt>
                <c:pt idx="127677">
                  <c:v>329.4921875</c:v>
                </c:pt>
                <c:pt idx="127678">
                  <c:v>329.49479166666669</c:v>
                </c:pt>
                <c:pt idx="127679">
                  <c:v>329.49739583333331</c:v>
                </c:pt>
                <c:pt idx="127680">
                  <c:v>329.5</c:v>
                </c:pt>
                <c:pt idx="127681">
                  <c:v>329.50260416666669</c:v>
                </c:pt>
                <c:pt idx="127682">
                  <c:v>329.50520833333331</c:v>
                </c:pt>
                <c:pt idx="127683">
                  <c:v>329.5078125</c:v>
                </c:pt>
                <c:pt idx="127684">
                  <c:v>329.51041666666669</c:v>
                </c:pt>
                <c:pt idx="127685">
                  <c:v>329.51302083333331</c:v>
                </c:pt>
                <c:pt idx="127686">
                  <c:v>329.515625</c:v>
                </c:pt>
                <c:pt idx="127687">
                  <c:v>329.51822916666669</c:v>
                </c:pt>
                <c:pt idx="127688">
                  <c:v>329.52083333333331</c:v>
                </c:pt>
                <c:pt idx="127689">
                  <c:v>329.5234375</c:v>
                </c:pt>
                <c:pt idx="127690">
                  <c:v>329.52604166666669</c:v>
                </c:pt>
                <c:pt idx="127691">
                  <c:v>329.52864583333331</c:v>
                </c:pt>
                <c:pt idx="127692">
                  <c:v>329.53125</c:v>
                </c:pt>
                <c:pt idx="127693">
                  <c:v>329.53385416666669</c:v>
                </c:pt>
                <c:pt idx="127694">
                  <c:v>329.53645833333331</c:v>
                </c:pt>
                <c:pt idx="127695">
                  <c:v>329.5390625</c:v>
                </c:pt>
                <c:pt idx="127696">
                  <c:v>329.54166666666669</c:v>
                </c:pt>
                <c:pt idx="127697">
                  <c:v>329.54427083333331</c:v>
                </c:pt>
                <c:pt idx="127698">
                  <c:v>329.546875</c:v>
                </c:pt>
                <c:pt idx="127699">
                  <c:v>329.54947916666669</c:v>
                </c:pt>
                <c:pt idx="127700">
                  <c:v>329.55208333333331</c:v>
                </c:pt>
                <c:pt idx="127701">
                  <c:v>329.5546875</c:v>
                </c:pt>
                <c:pt idx="127702">
                  <c:v>329.55729166666669</c:v>
                </c:pt>
                <c:pt idx="127703">
                  <c:v>329.55989583333331</c:v>
                </c:pt>
                <c:pt idx="127704">
                  <c:v>329.5625</c:v>
                </c:pt>
                <c:pt idx="127705">
                  <c:v>329.56510416666669</c:v>
                </c:pt>
                <c:pt idx="127706">
                  <c:v>329.56770833333331</c:v>
                </c:pt>
                <c:pt idx="127707">
                  <c:v>329.5703125</c:v>
                </c:pt>
                <c:pt idx="127708">
                  <c:v>329.57291666666669</c:v>
                </c:pt>
                <c:pt idx="127709">
                  <c:v>329.57552083333331</c:v>
                </c:pt>
                <c:pt idx="127710">
                  <c:v>329.578125</c:v>
                </c:pt>
                <c:pt idx="127711">
                  <c:v>329.58072916666669</c:v>
                </c:pt>
                <c:pt idx="127712">
                  <c:v>329.58333333333331</c:v>
                </c:pt>
                <c:pt idx="127713">
                  <c:v>329.5859375</c:v>
                </c:pt>
                <c:pt idx="127714">
                  <c:v>329.58854166666669</c:v>
                </c:pt>
                <c:pt idx="127715">
                  <c:v>329.59114583333331</c:v>
                </c:pt>
                <c:pt idx="127716">
                  <c:v>329.59375</c:v>
                </c:pt>
                <c:pt idx="127717">
                  <c:v>329.59635416666669</c:v>
                </c:pt>
                <c:pt idx="127718">
                  <c:v>329.59895833333331</c:v>
                </c:pt>
                <c:pt idx="127719">
                  <c:v>329.6015625</c:v>
                </c:pt>
                <c:pt idx="127720">
                  <c:v>329.60416666666669</c:v>
                </c:pt>
                <c:pt idx="127721">
                  <c:v>329.60677083333331</c:v>
                </c:pt>
                <c:pt idx="127722">
                  <c:v>329.609375</c:v>
                </c:pt>
                <c:pt idx="127723">
                  <c:v>329.61197916666669</c:v>
                </c:pt>
                <c:pt idx="127724">
                  <c:v>329.61458333333331</c:v>
                </c:pt>
                <c:pt idx="127725">
                  <c:v>329.6171875</c:v>
                </c:pt>
                <c:pt idx="127726">
                  <c:v>329.61979166666669</c:v>
                </c:pt>
                <c:pt idx="127727">
                  <c:v>329.62239583333331</c:v>
                </c:pt>
                <c:pt idx="127728">
                  <c:v>329.625</c:v>
                </c:pt>
                <c:pt idx="127729">
                  <c:v>329.62760416666669</c:v>
                </c:pt>
                <c:pt idx="127730">
                  <c:v>329.63020833333331</c:v>
                </c:pt>
                <c:pt idx="127731">
                  <c:v>329.6328125</c:v>
                </c:pt>
                <c:pt idx="127732">
                  <c:v>329.63541666666669</c:v>
                </c:pt>
                <c:pt idx="127733">
                  <c:v>329.63802083333331</c:v>
                </c:pt>
                <c:pt idx="127734">
                  <c:v>329.640625</c:v>
                </c:pt>
                <c:pt idx="127735">
                  <c:v>329.64322916666669</c:v>
                </c:pt>
                <c:pt idx="127736">
                  <c:v>329.64583333333331</c:v>
                </c:pt>
                <c:pt idx="127737">
                  <c:v>329.6484375</c:v>
                </c:pt>
                <c:pt idx="127738">
                  <c:v>329.65104166666669</c:v>
                </c:pt>
                <c:pt idx="127739">
                  <c:v>329.65364583333331</c:v>
                </c:pt>
                <c:pt idx="127740">
                  <c:v>329.65625</c:v>
                </c:pt>
                <c:pt idx="127741">
                  <c:v>329.65885416666669</c:v>
                </c:pt>
                <c:pt idx="127742">
                  <c:v>329.66145833333331</c:v>
                </c:pt>
                <c:pt idx="127743">
                  <c:v>329.6640625</c:v>
                </c:pt>
                <c:pt idx="127744">
                  <c:v>329.66666666666669</c:v>
                </c:pt>
                <c:pt idx="127745">
                  <c:v>329.66927083333331</c:v>
                </c:pt>
                <c:pt idx="127746">
                  <c:v>329.671875</c:v>
                </c:pt>
                <c:pt idx="127747">
                  <c:v>329.67447916666669</c:v>
                </c:pt>
                <c:pt idx="127748">
                  <c:v>329.67708333333331</c:v>
                </c:pt>
                <c:pt idx="127749">
                  <c:v>329.6796875</c:v>
                </c:pt>
                <c:pt idx="127750">
                  <c:v>329.68229166666669</c:v>
                </c:pt>
                <c:pt idx="127751">
                  <c:v>329.68489583333331</c:v>
                </c:pt>
                <c:pt idx="127752">
                  <c:v>329.6875</c:v>
                </c:pt>
                <c:pt idx="127753">
                  <c:v>329.69010416666669</c:v>
                </c:pt>
                <c:pt idx="127754">
                  <c:v>329.69270833333331</c:v>
                </c:pt>
                <c:pt idx="127755">
                  <c:v>329.6953125</c:v>
                </c:pt>
                <c:pt idx="127756">
                  <c:v>329.69791666666669</c:v>
                </c:pt>
                <c:pt idx="127757">
                  <c:v>329.70052083333331</c:v>
                </c:pt>
                <c:pt idx="127758">
                  <c:v>329.703125</c:v>
                </c:pt>
                <c:pt idx="127759">
                  <c:v>329.70572916666669</c:v>
                </c:pt>
                <c:pt idx="127760">
                  <c:v>329.70833333333331</c:v>
                </c:pt>
                <c:pt idx="127761">
                  <c:v>329.7109375</c:v>
                </c:pt>
                <c:pt idx="127762">
                  <c:v>329.71354166666669</c:v>
                </c:pt>
                <c:pt idx="127763">
                  <c:v>329.71614583333331</c:v>
                </c:pt>
                <c:pt idx="127764">
                  <c:v>329.71875</c:v>
                </c:pt>
                <c:pt idx="127765">
                  <c:v>329.72135416666669</c:v>
                </c:pt>
                <c:pt idx="127766">
                  <c:v>329.72395833333331</c:v>
                </c:pt>
                <c:pt idx="127767">
                  <c:v>329.7265625</c:v>
                </c:pt>
                <c:pt idx="127768">
                  <c:v>329.72916666666669</c:v>
                </c:pt>
                <c:pt idx="127769">
                  <c:v>329.73177083333331</c:v>
                </c:pt>
                <c:pt idx="127770">
                  <c:v>329.734375</c:v>
                </c:pt>
                <c:pt idx="127771">
                  <c:v>329.73697916666669</c:v>
                </c:pt>
                <c:pt idx="127772">
                  <c:v>329.73958333333331</c:v>
                </c:pt>
                <c:pt idx="127773">
                  <c:v>329.7421875</c:v>
                </c:pt>
                <c:pt idx="127774">
                  <c:v>329.74479166666669</c:v>
                </c:pt>
                <c:pt idx="127775">
                  <c:v>329.74739583333331</c:v>
                </c:pt>
                <c:pt idx="127776">
                  <c:v>329.75</c:v>
                </c:pt>
                <c:pt idx="127777">
                  <c:v>329.75260416666669</c:v>
                </c:pt>
                <c:pt idx="127778">
                  <c:v>329.75520833333331</c:v>
                </c:pt>
                <c:pt idx="127779">
                  <c:v>329.7578125</c:v>
                </c:pt>
                <c:pt idx="127780">
                  <c:v>329.76041666666669</c:v>
                </c:pt>
                <c:pt idx="127781">
                  <c:v>329.76302083333331</c:v>
                </c:pt>
                <c:pt idx="127782">
                  <c:v>329.765625</c:v>
                </c:pt>
                <c:pt idx="127783">
                  <c:v>329.76822916666669</c:v>
                </c:pt>
                <c:pt idx="127784">
                  <c:v>329.77083333333331</c:v>
                </c:pt>
                <c:pt idx="127785">
                  <c:v>329.7734375</c:v>
                </c:pt>
                <c:pt idx="127786">
                  <c:v>329.77604166666669</c:v>
                </c:pt>
                <c:pt idx="127787">
                  <c:v>329.77864583333331</c:v>
                </c:pt>
                <c:pt idx="127788">
                  <c:v>329.78125</c:v>
                </c:pt>
                <c:pt idx="127789">
                  <c:v>329.78385416666669</c:v>
                </c:pt>
                <c:pt idx="127790">
                  <c:v>329.78645833333331</c:v>
                </c:pt>
                <c:pt idx="127791">
                  <c:v>329.7890625</c:v>
                </c:pt>
                <c:pt idx="127792">
                  <c:v>329.79166666666669</c:v>
                </c:pt>
                <c:pt idx="127793">
                  <c:v>329.79427083333331</c:v>
                </c:pt>
                <c:pt idx="127794">
                  <c:v>329.796875</c:v>
                </c:pt>
                <c:pt idx="127795">
                  <c:v>329.79947916666669</c:v>
                </c:pt>
                <c:pt idx="127796">
                  <c:v>329.80208333333331</c:v>
                </c:pt>
                <c:pt idx="127797">
                  <c:v>329.8046875</c:v>
                </c:pt>
                <c:pt idx="127798">
                  <c:v>329.80729166666669</c:v>
                </c:pt>
                <c:pt idx="127799">
                  <c:v>329.80989583333331</c:v>
                </c:pt>
                <c:pt idx="127800">
                  <c:v>329.8125</c:v>
                </c:pt>
                <c:pt idx="127801">
                  <c:v>329.81510416666669</c:v>
                </c:pt>
                <c:pt idx="127802">
                  <c:v>329.81770833333331</c:v>
                </c:pt>
                <c:pt idx="127803">
                  <c:v>329.8203125</c:v>
                </c:pt>
                <c:pt idx="127804">
                  <c:v>329.82291666666669</c:v>
                </c:pt>
                <c:pt idx="127805">
                  <c:v>329.82552083333331</c:v>
                </c:pt>
                <c:pt idx="127806">
                  <c:v>329.828125</c:v>
                </c:pt>
                <c:pt idx="127807">
                  <c:v>329.83072916666669</c:v>
                </c:pt>
                <c:pt idx="127808">
                  <c:v>329.83333333333331</c:v>
                </c:pt>
                <c:pt idx="127809">
                  <c:v>329.8359375</c:v>
                </c:pt>
                <c:pt idx="127810">
                  <c:v>329.83854166666669</c:v>
                </c:pt>
                <c:pt idx="127811">
                  <c:v>329.84114583333331</c:v>
                </c:pt>
                <c:pt idx="127812">
                  <c:v>329.84375</c:v>
                </c:pt>
                <c:pt idx="127813">
                  <c:v>329.84635416666669</c:v>
                </c:pt>
                <c:pt idx="127814">
                  <c:v>329.84895833333331</c:v>
                </c:pt>
                <c:pt idx="127815">
                  <c:v>329.8515625</c:v>
                </c:pt>
                <c:pt idx="127816">
                  <c:v>329.85416666666669</c:v>
                </c:pt>
                <c:pt idx="127817">
                  <c:v>329.85677083333331</c:v>
                </c:pt>
                <c:pt idx="127818">
                  <c:v>329.859375</c:v>
                </c:pt>
                <c:pt idx="127819">
                  <c:v>329.86197916666669</c:v>
                </c:pt>
                <c:pt idx="127820">
                  <c:v>329.86458333333331</c:v>
                </c:pt>
                <c:pt idx="127821">
                  <c:v>329.8671875</c:v>
                </c:pt>
                <c:pt idx="127822">
                  <c:v>329.86979166666669</c:v>
                </c:pt>
                <c:pt idx="127823">
                  <c:v>329.87239583333331</c:v>
                </c:pt>
                <c:pt idx="127824">
                  <c:v>329.875</c:v>
                </c:pt>
                <c:pt idx="127825">
                  <c:v>329.87760416666669</c:v>
                </c:pt>
                <c:pt idx="127826">
                  <c:v>329.88020833333331</c:v>
                </c:pt>
                <c:pt idx="127827">
                  <c:v>329.8828125</c:v>
                </c:pt>
                <c:pt idx="127828">
                  <c:v>329.88541666666669</c:v>
                </c:pt>
                <c:pt idx="127829">
                  <c:v>329.88802083333331</c:v>
                </c:pt>
                <c:pt idx="127830">
                  <c:v>329.890625</c:v>
                </c:pt>
                <c:pt idx="127831">
                  <c:v>329.89322916666669</c:v>
                </c:pt>
                <c:pt idx="127832">
                  <c:v>329.89583333333331</c:v>
                </c:pt>
                <c:pt idx="127833">
                  <c:v>329.8984375</c:v>
                </c:pt>
                <c:pt idx="127834">
                  <c:v>329.90104166666669</c:v>
                </c:pt>
                <c:pt idx="127835">
                  <c:v>329.90364583333331</c:v>
                </c:pt>
                <c:pt idx="127836">
                  <c:v>329.90625</c:v>
                </c:pt>
                <c:pt idx="127837">
                  <c:v>329.90885416666669</c:v>
                </c:pt>
                <c:pt idx="127838">
                  <c:v>329.91145833333331</c:v>
                </c:pt>
                <c:pt idx="127839">
                  <c:v>329.9140625</c:v>
                </c:pt>
                <c:pt idx="127840">
                  <c:v>329.91666666666669</c:v>
                </c:pt>
                <c:pt idx="127841">
                  <c:v>329.91927083333331</c:v>
                </c:pt>
                <c:pt idx="127842">
                  <c:v>329.921875</c:v>
                </c:pt>
                <c:pt idx="127843">
                  <c:v>329.92447916666669</c:v>
                </c:pt>
                <c:pt idx="127844">
                  <c:v>329.92708333333331</c:v>
                </c:pt>
                <c:pt idx="127845">
                  <c:v>329.9296875</c:v>
                </c:pt>
                <c:pt idx="127846">
                  <c:v>329.93229166666669</c:v>
                </c:pt>
                <c:pt idx="127847">
                  <c:v>329.93489583333331</c:v>
                </c:pt>
                <c:pt idx="127848">
                  <c:v>329.9375</c:v>
                </c:pt>
                <c:pt idx="127849">
                  <c:v>329.94010416666669</c:v>
                </c:pt>
                <c:pt idx="127850">
                  <c:v>329.94270833333331</c:v>
                </c:pt>
                <c:pt idx="127851">
                  <c:v>329.9453125</c:v>
                </c:pt>
                <c:pt idx="127852">
                  <c:v>329.94791666666669</c:v>
                </c:pt>
                <c:pt idx="127853">
                  <c:v>329.95052083333331</c:v>
                </c:pt>
                <c:pt idx="127854">
                  <c:v>329.953125</c:v>
                </c:pt>
                <c:pt idx="127855">
                  <c:v>329.95572916666669</c:v>
                </c:pt>
                <c:pt idx="127856">
                  <c:v>329.95833333333331</c:v>
                </c:pt>
                <c:pt idx="127857">
                  <c:v>329.9609375</c:v>
                </c:pt>
                <c:pt idx="127858">
                  <c:v>329.96354166666669</c:v>
                </c:pt>
                <c:pt idx="127859">
                  <c:v>329.96614583333331</c:v>
                </c:pt>
                <c:pt idx="127860">
                  <c:v>329.96875</c:v>
                </c:pt>
                <c:pt idx="127861">
                  <c:v>329.97135416666669</c:v>
                </c:pt>
                <c:pt idx="127862">
                  <c:v>329.97395833333331</c:v>
                </c:pt>
                <c:pt idx="127863">
                  <c:v>329.9765625</c:v>
                </c:pt>
                <c:pt idx="127864">
                  <c:v>329.97916666666669</c:v>
                </c:pt>
                <c:pt idx="127865">
                  <c:v>329.98177083333331</c:v>
                </c:pt>
                <c:pt idx="127866">
                  <c:v>329.984375</c:v>
                </c:pt>
                <c:pt idx="127867">
                  <c:v>329.98697916666669</c:v>
                </c:pt>
                <c:pt idx="127868">
                  <c:v>329.98958333333331</c:v>
                </c:pt>
                <c:pt idx="127869">
                  <c:v>329.9921875</c:v>
                </c:pt>
                <c:pt idx="127870">
                  <c:v>329.99479166666669</c:v>
                </c:pt>
                <c:pt idx="127871">
                  <c:v>329.99739583333331</c:v>
                </c:pt>
                <c:pt idx="127872">
                  <c:v>330</c:v>
                </c:pt>
                <c:pt idx="127873">
                  <c:v>330.00260416666669</c:v>
                </c:pt>
                <c:pt idx="127874">
                  <c:v>330.00520833333331</c:v>
                </c:pt>
                <c:pt idx="127875">
                  <c:v>330.0078125</c:v>
                </c:pt>
                <c:pt idx="127876">
                  <c:v>330.01041666666669</c:v>
                </c:pt>
                <c:pt idx="127877">
                  <c:v>330.01302083333331</c:v>
                </c:pt>
                <c:pt idx="127878">
                  <c:v>330.015625</c:v>
                </c:pt>
                <c:pt idx="127879">
                  <c:v>330.01822916666669</c:v>
                </c:pt>
                <c:pt idx="127880">
                  <c:v>330.02083333333331</c:v>
                </c:pt>
                <c:pt idx="127881">
                  <c:v>330.0234375</c:v>
                </c:pt>
                <c:pt idx="127882">
                  <c:v>330.02604166666669</c:v>
                </c:pt>
                <c:pt idx="127883">
                  <c:v>330.02864583333331</c:v>
                </c:pt>
                <c:pt idx="127884">
                  <c:v>330.03125</c:v>
                </c:pt>
                <c:pt idx="127885">
                  <c:v>330.03385416666669</c:v>
                </c:pt>
                <c:pt idx="127886">
                  <c:v>330.03645833333331</c:v>
                </c:pt>
                <c:pt idx="127887">
                  <c:v>330.0390625</c:v>
                </c:pt>
                <c:pt idx="127888">
                  <c:v>330.04166666666669</c:v>
                </c:pt>
                <c:pt idx="127889">
                  <c:v>330.04427083333331</c:v>
                </c:pt>
                <c:pt idx="127890">
                  <c:v>330.046875</c:v>
                </c:pt>
                <c:pt idx="127891">
                  <c:v>330.04947916666669</c:v>
                </c:pt>
                <c:pt idx="127892">
                  <c:v>330.05208333333331</c:v>
                </c:pt>
                <c:pt idx="127893">
                  <c:v>330.0546875</c:v>
                </c:pt>
                <c:pt idx="127894">
                  <c:v>330.05729166666669</c:v>
                </c:pt>
                <c:pt idx="127895">
                  <c:v>330.05989583333331</c:v>
                </c:pt>
                <c:pt idx="127896">
                  <c:v>330.0625</c:v>
                </c:pt>
                <c:pt idx="127897">
                  <c:v>330.06510416666669</c:v>
                </c:pt>
                <c:pt idx="127898">
                  <c:v>330.06770833333331</c:v>
                </c:pt>
                <c:pt idx="127899">
                  <c:v>330.0703125</c:v>
                </c:pt>
                <c:pt idx="127900">
                  <c:v>330.07291666666669</c:v>
                </c:pt>
                <c:pt idx="127901">
                  <c:v>330.07552083333331</c:v>
                </c:pt>
                <c:pt idx="127902">
                  <c:v>330.078125</c:v>
                </c:pt>
                <c:pt idx="127903">
                  <c:v>330.08072916666669</c:v>
                </c:pt>
                <c:pt idx="127904">
                  <c:v>330.08333333333331</c:v>
                </c:pt>
                <c:pt idx="127905">
                  <c:v>330.0859375</c:v>
                </c:pt>
                <c:pt idx="127906">
                  <c:v>330.08854166666669</c:v>
                </c:pt>
                <c:pt idx="127907">
                  <c:v>330.09114583333331</c:v>
                </c:pt>
                <c:pt idx="127908">
                  <c:v>330.09375</c:v>
                </c:pt>
                <c:pt idx="127909">
                  <c:v>330.09635416666669</c:v>
                </c:pt>
                <c:pt idx="127910">
                  <c:v>330.09895833333331</c:v>
                </c:pt>
                <c:pt idx="127911">
                  <c:v>330.1015625</c:v>
                </c:pt>
                <c:pt idx="127912">
                  <c:v>330.10416666666669</c:v>
                </c:pt>
                <c:pt idx="127913">
                  <c:v>330.10677083333331</c:v>
                </c:pt>
                <c:pt idx="127914">
                  <c:v>330.109375</c:v>
                </c:pt>
                <c:pt idx="127915">
                  <c:v>330.11197916666669</c:v>
                </c:pt>
                <c:pt idx="127916">
                  <c:v>330.11458333333331</c:v>
                </c:pt>
                <c:pt idx="127917">
                  <c:v>330.1171875</c:v>
                </c:pt>
                <c:pt idx="127918">
                  <c:v>330.11979166666669</c:v>
                </c:pt>
                <c:pt idx="127919">
                  <c:v>330.12239583333331</c:v>
                </c:pt>
                <c:pt idx="127920">
                  <c:v>330.125</c:v>
                </c:pt>
                <c:pt idx="127921">
                  <c:v>330.12760416666669</c:v>
                </c:pt>
                <c:pt idx="127922">
                  <c:v>330.13020833333331</c:v>
                </c:pt>
                <c:pt idx="127923">
                  <c:v>330.1328125</c:v>
                </c:pt>
                <c:pt idx="127924">
                  <c:v>330.13541666666669</c:v>
                </c:pt>
                <c:pt idx="127925">
                  <c:v>330.13802083333331</c:v>
                </c:pt>
                <c:pt idx="127926">
                  <c:v>330.140625</c:v>
                </c:pt>
                <c:pt idx="127927">
                  <c:v>330.14322916666669</c:v>
                </c:pt>
                <c:pt idx="127928">
                  <c:v>330.14583333333331</c:v>
                </c:pt>
                <c:pt idx="127929">
                  <c:v>330.1484375</c:v>
                </c:pt>
                <c:pt idx="127930">
                  <c:v>330.15104166666669</c:v>
                </c:pt>
                <c:pt idx="127931">
                  <c:v>330.15364583333331</c:v>
                </c:pt>
                <c:pt idx="127932">
                  <c:v>330.15625</c:v>
                </c:pt>
                <c:pt idx="127933">
                  <c:v>330.15885416666669</c:v>
                </c:pt>
                <c:pt idx="127934">
                  <c:v>330.16145833333331</c:v>
                </c:pt>
                <c:pt idx="127935">
                  <c:v>330.1640625</c:v>
                </c:pt>
                <c:pt idx="127936">
                  <c:v>330.16666666666669</c:v>
                </c:pt>
                <c:pt idx="127937">
                  <c:v>330.16927083333331</c:v>
                </c:pt>
                <c:pt idx="127938">
                  <c:v>330.171875</c:v>
                </c:pt>
                <c:pt idx="127939">
                  <c:v>330.17447916666669</c:v>
                </c:pt>
                <c:pt idx="127940">
                  <c:v>330.17708333333331</c:v>
                </c:pt>
                <c:pt idx="127941">
                  <c:v>330.1796875</c:v>
                </c:pt>
                <c:pt idx="127942">
                  <c:v>330.18229166666669</c:v>
                </c:pt>
                <c:pt idx="127943">
                  <c:v>330.18489583333331</c:v>
                </c:pt>
                <c:pt idx="127944">
                  <c:v>330.1875</c:v>
                </c:pt>
                <c:pt idx="127945">
                  <c:v>330.19010416666669</c:v>
                </c:pt>
                <c:pt idx="127946">
                  <c:v>330.19270833333331</c:v>
                </c:pt>
                <c:pt idx="127947">
                  <c:v>330.1953125</c:v>
                </c:pt>
                <c:pt idx="127948">
                  <c:v>330.19791666666669</c:v>
                </c:pt>
                <c:pt idx="127949">
                  <c:v>330.20052083333331</c:v>
                </c:pt>
                <c:pt idx="127950">
                  <c:v>330.203125</c:v>
                </c:pt>
                <c:pt idx="127951">
                  <c:v>330.20572916666669</c:v>
                </c:pt>
                <c:pt idx="127952">
                  <c:v>330.20833333333331</c:v>
                </c:pt>
                <c:pt idx="127953">
                  <c:v>330.2109375</c:v>
                </c:pt>
                <c:pt idx="127954">
                  <c:v>330.21354166666669</c:v>
                </c:pt>
                <c:pt idx="127955">
                  <c:v>330.21614583333331</c:v>
                </c:pt>
                <c:pt idx="127956">
                  <c:v>330.21875</c:v>
                </c:pt>
                <c:pt idx="127957">
                  <c:v>330.22135416666669</c:v>
                </c:pt>
                <c:pt idx="127958">
                  <c:v>330.22395833333331</c:v>
                </c:pt>
                <c:pt idx="127959">
                  <c:v>330.2265625</c:v>
                </c:pt>
                <c:pt idx="127960">
                  <c:v>330.22916666666669</c:v>
                </c:pt>
                <c:pt idx="127961">
                  <c:v>330.23177083333331</c:v>
                </c:pt>
                <c:pt idx="127962">
                  <c:v>330.234375</c:v>
                </c:pt>
                <c:pt idx="127963">
                  <c:v>330.23697916666669</c:v>
                </c:pt>
                <c:pt idx="127964">
                  <c:v>330.23958333333331</c:v>
                </c:pt>
                <c:pt idx="127965">
                  <c:v>330.2421875</c:v>
                </c:pt>
                <c:pt idx="127966">
                  <c:v>330.24479166666669</c:v>
                </c:pt>
                <c:pt idx="127967">
                  <c:v>330.24739583333331</c:v>
                </c:pt>
                <c:pt idx="127968">
                  <c:v>330.25</c:v>
                </c:pt>
                <c:pt idx="127969">
                  <c:v>330.25260416666669</c:v>
                </c:pt>
                <c:pt idx="127970">
                  <c:v>330.25520833333331</c:v>
                </c:pt>
                <c:pt idx="127971">
                  <c:v>330.2578125</c:v>
                </c:pt>
                <c:pt idx="127972">
                  <c:v>330.26041666666669</c:v>
                </c:pt>
                <c:pt idx="127973">
                  <c:v>330.26302083333331</c:v>
                </c:pt>
                <c:pt idx="127974">
                  <c:v>330.265625</c:v>
                </c:pt>
                <c:pt idx="127975">
                  <c:v>330.26822916666669</c:v>
                </c:pt>
                <c:pt idx="127976">
                  <c:v>330.27083333333331</c:v>
                </c:pt>
                <c:pt idx="127977">
                  <c:v>330.2734375</c:v>
                </c:pt>
                <c:pt idx="127978">
                  <c:v>330.27604166666669</c:v>
                </c:pt>
                <c:pt idx="127979">
                  <c:v>330.27864583333331</c:v>
                </c:pt>
                <c:pt idx="127980">
                  <c:v>330.28125</c:v>
                </c:pt>
                <c:pt idx="127981">
                  <c:v>330.28385416666669</c:v>
                </c:pt>
                <c:pt idx="127982">
                  <c:v>330.28645833333331</c:v>
                </c:pt>
                <c:pt idx="127983">
                  <c:v>330.2890625</c:v>
                </c:pt>
                <c:pt idx="127984">
                  <c:v>330.29166666666669</c:v>
                </c:pt>
                <c:pt idx="127985">
                  <c:v>330.29427083333331</c:v>
                </c:pt>
                <c:pt idx="127986">
                  <c:v>330.296875</c:v>
                </c:pt>
                <c:pt idx="127987">
                  <c:v>330.29947916666669</c:v>
                </c:pt>
                <c:pt idx="127988">
                  <c:v>330.30208333333331</c:v>
                </c:pt>
                <c:pt idx="127989">
                  <c:v>330.3046875</c:v>
                </c:pt>
                <c:pt idx="127990">
                  <c:v>330.30729166666669</c:v>
                </c:pt>
                <c:pt idx="127991">
                  <c:v>330.30989583333331</c:v>
                </c:pt>
                <c:pt idx="127992">
                  <c:v>330.3125</c:v>
                </c:pt>
                <c:pt idx="127993">
                  <c:v>330.31510416666669</c:v>
                </c:pt>
                <c:pt idx="127994">
                  <c:v>330.31770833333331</c:v>
                </c:pt>
                <c:pt idx="127995">
                  <c:v>330.3203125</c:v>
                </c:pt>
                <c:pt idx="127996">
                  <c:v>330.32291666666669</c:v>
                </c:pt>
                <c:pt idx="127997">
                  <c:v>330.32552083333331</c:v>
                </c:pt>
                <c:pt idx="127998">
                  <c:v>330.328125</c:v>
                </c:pt>
                <c:pt idx="127999">
                  <c:v>330.33072916666669</c:v>
                </c:pt>
                <c:pt idx="128000">
                  <c:v>330.33333333333331</c:v>
                </c:pt>
                <c:pt idx="128001">
                  <c:v>330.3359375</c:v>
                </c:pt>
                <c:pt idx="128002">
                  <c:v>330.33854166666669</c:v>
                </c:pt>
                <c:pt idx="128003">
                  <c:v>330.34114583333331</c:v>
                </c:pt>
                <c:pt idx="128004">
                  <c:v>330.34375</c:v>
                </c:pt>
                <c:pt idx="128005">
                  <c:v>330.34635416666669</c:v>
                </c:pt>
                <c:pt idx="128006">
                  <c:v>330.34895833333331</c:v>
                </c:pt>
                <c:pt idx="128007">
                  <c:v>330.3515625</c:v>
                </c:pt>
                <c:pt idx="128008">
                  <c:v>330.35416666666669</c:v>
                </c:pt>
                <c:pt idx="128009">
                  <c:v>330.35677083333331</c:v>
                </c:pt>
                <c:pt idx="128010">
                  <c:v>330.359375</c:v>
                </c:pt>
                <c:pt idx="128011">
                  <c:v>330.36197916666669</c:v>
                </c:pt>
                <c:pt idx="128012">
                  <c:v>330.36458333333331</c:v>
                </c:pt>
                <c:pt idx="128013">
                  <c:v>330.3671875</c:v>
                </c:pt>
                <c:pt idx="128014">
                  <c:v>330.36979166666669</c:v>
                </c:pt>
                <c:pt idx="128015">
                  <c:v>330.37239583333331</c:v>
                </c:pt>
                <c:pt idx="128016">
                  <c:v>330.375</c:v>
                </c:pt>
                <c:pt idx="128017">
                  <c:v>330.37760416666669</c:v>
                </c:pt>
                <c:pt idx="128018">
                  <c:v>330.38020833333331</c:v>
                </c:pt>
                <c:pt idx="128019">
                  <c:v>330.3828125</c:v>
                </c:pt>
                <c:pt idx="128020">
                  <c:v>330.38541666666669</c:v>
                </c:pt>
                <c:pt idx="128021">
                  <c:v>330.38802083333331</c:v>
                </c:pt>
                <c:pt idx="128022">
                  <c:v>330.390625</c:v>
                </c:pt>
                <c:pt idx="128023">
                  <c:v>330.39322916666669</c:v>
                </c:pt>
                <c:pt idx="128024">
                  <c:v>330.39583333333331</c:v>
                </c:pt>
                <c:pt idx="128025">
                  <c:v>330.3984375</c:v>
                </c:pt>
                <c:pt idx="128026">
                  <c:v>330.40104166666669</c:v>
                </c:pt>
                <c:pt idx="128027">
                  <c:v>330.40364583333331</c:v>
                </c:pt>
                <c:pt idx="128028">
                  <c:v>330.40625</c:v>
                </c:pt>
                <c:pt idx="128029">
                  <c:v>330.40885416666669</c:v>
                </c:pt>
                <c:pt idx="128030">
                  <c:v>330.41145833333331</c:v>
                </c:pt>
                <c:pt idx="128031">
                  <c:v>330.4140625</c:v>
                </c:pt>
                <c:pt idx="128032">
                  <c:v>330.41666666666669</c:v>
                </c:pt>
                <c:pt idx="128033">
                  <c:v>330.41927083333331</c:v>
                </c:pt>
                <c:pt idx="128034">
                  <c:v>330.421875</c:v>
                </c:pt>
                <c:pt idx="128035">
                  <c:v>330.42447916666669</c:v>
                </c:pt>
                <c:pt idx="128036">
                  <c:v>330.42708333333331</c:v>
                </c:pt>
                <c:pt idx="128037">
                  <c:v>330.4296875</c:v>
                </c:pt>
                <c:pt idx="128038">
                  <c:v>330.43229166666669</c:v>
                </c:pt>
                <c:pt idx="128039">
                  <c:v>330.43489583333331</c:v>
                </c:pt>
                <c:pt idx="128040">
                  <c:v>330.4375</c:v>
                </c:pt>
                <c:pt idx="128041">
                  <c:v>330.44010416666669</c:v>
                </c:pt>
                <c:pt idx="128042">
                  <c:v>330.44270833333331</c:v>
                </c:pt>
                <c:pt idx="128043">
                  <c:v>330.4453125</c:v>
                </c:pt>
                <c:pt idx="128044">
                  <c:v>330.44791666666669</c:v>
                </c:pt>
                <c:pt idx="128045">
                  <c:v>330.45052083333331</c:v>
                </c:pt>
                <c:pt idx="128046">
                  <c:v>330.453125</c:v>
                </c:pt>
                <c:pt idx="128047">
                  <c:v>330.45572916666669</c:v>
                </c:pt>
                <c:pt idx="128048">
                  <c:v>330.45833333333331</c:v>
                </c:pt>
                <c:pt idx="128049">
                  <c:v>330.4609375</c:v>
                </c:pt>
                <c:pt idx="128050">
                  <c:v>330.46354166666669</c:v>
                </c:pt>
                <c:pt idx="128051">
                  <c:v>330.46614583333331</c:v>
                </c:pt>
                <c:pt idx="128052">
                  <c:v>330.46875</c:v>
                </c:pt>
                <c:pt idx="128053">
                  <c:v>330.47135416666669</c:v>
                </c:pt>
                <c:pt idx="128054">
                  <c:v>330.47395833333331</c:v>
                </c:pt>
                <c:pt idx="128055">
                  <c:v>330.4765625</c:v>
                </c:pt>
                <c:pt idx="128056">
                  <c:v>330.47916666666669</c:v>
                </c:pt>
                <c:pt idx="128057">
                  <c:v>330.48177083333331</c:v>
                </c:pt>
                <c:pt idx="128058">
                  <c:v>330.484375</c:v>
                </c:pt>
                <c:pt idx="128059">
                  <c:v>330.48697916666669</c:v>
                </c:pt>
                <c:pt idx="128060">
                  <c:v>330.48958333333331</c:v>
                </c:pt>
                <c:pt idx="128061">
                  <c:v>330.4921875</c:v>
                </c:pt>
                <c:pt idx="128062">
                  <c:v>330.49479166666669</c:v>
                </c:pt>
                <c:pt idx="128063">
                  <c:v>330.49739583333331</c:v>
                </c:pt>
                <c:pt idx="128064">
                  <c:v>330.5</c:v>
                </c:pt>
                <c:pt idx="128065">
                  <c:v>330.50260416666669</c:v>
                </c:pt>
                <c:pt idx="128066">
                  <c:v>330.50520833333331</c:v>
                </c:pt>
                <c:pt idx="128067">
                  <c:v>330.5078125</c:v>
                </c:pt>
                <c:pt idx="128068">
                  <c:v>330.51041666666669</c:v>
                </c:pt>
                <c:pt idx="128069">
                  <c:v>330.51302083333331</c:v>
                </c:pt>
                <c:pt idx="128070">
                  <c:v>330.515625</c:v>
                </c:pt>
                <c:pt idx="128071">
                  <c:v>330.51822916666669</c:v>
                </c:pt>
                <c:pt idx="128072">
                  <c:v>330.52083333333331</c:v>
                </c:pt>
                <c:pt idx="128073">
                  <c:v>330.5234375</c:v>
                </c:pt>
                <c:pt idx="128074">
                  <c:v>330.52604166666669</c:v>
                </c:pt>
                <c:pt idx="128075">
                  <c:v>330.52864583333331</c:v>
                </c:pt>
                <c:pt idx="128076">
                  <c:v>330.53125</c:v>
                </c:pt>
                <c:pt idx="128077">
                  <c:v>330.53385416666669</c:v>
                </c:pt>
                <c:pt idx="128078">
                  <c:v>330.53645833333331</c:v>
                </c:pt>
                <c:pt idx="128079">
                  <c:v>330.5390625</c:v>
                </c:pt>
                <c:pt idx="128080">
                  <c:v>330.54166666666669</c:v>
                </c:pt>
                <c:pt idx="128081">
                  <c:v>330.54427083333331</c:v>
                </c:pt>
                <c:pt idx="128082">
                  <c:v>330.546875</c:v>
                </c:pt>
                <c:pt idx="128083">
                  <c:v>330.54947916666669</c:v>
                </c:pt>
                <c:pt idx="128084">
                  <c:v>330.55208333333331</c:v>
                </c:pt>
                <c:pt idx="128085">
                  <c:v>330.5546875</c:v>
                </c:pt>
                <c:pt idx="128086">
                  <c:v>330.55729166666669</c:v>
                </c:pt>
                <c:pt idx="128087">
                  <c:v>330.55989583333331</c:v>
                </c:pt>
                <c:pt idx="128088">
                  <c:v>330.5625</c:v>
                </c:pt>
                <c:pt idx="128089">
                  <c:v>330.56510416666669</c:v>
                </c:pt>
                <c:pt idx="128090">
                  <c:v>330.56770833333331</c:v>
                </c:pt>
                <c:pt idx="128091">
                  <c:v>330.5703125</c:v>
                </c:pt>
                <c:pt idx="128092">
                  <c:v>330.57291666666669</c:v>
                </c:pt>
                <c:pt idx="128093">
                  <c:v>330.57552083333331</c:v>
                </c:pt>
                <c:pt idx="128094">
                  <c:v>330.578125</c:v>
                </c:pt>
                <c:pt idx="128095">
                  <c:v>330.58072916666669</c:v>
                </c:pt>
                <c:pt idx="128096">
                  <c:v>330.58333333333331</c:v>
                </c:pt>
                <c:pt idx="128097">
                  <c:v>330.5859375</c:v>
                </c:pt>
                <c:pt idx="128098">
                  <c:v>330.58854166666669</c:v>
                </c:pt>
                <c:pt idx="128099">
                  <c:v>330.59114583333331</c:v>
                </c:pt>
                <c:pt idx="128100">
                  <c:v>330.59375</c:v>
                </c:pt>
                <c:pt idx="128101">
                  <c:v>330.59635416666669</c:v>
                </c:pt>
                <c:pt idx="128102">
                  <c:v>330.59895833333331</c:v>
                </c:pt>
                <c:pt idx="128103">
                  <c:v>330.6015625</c:v>
                </c:pt>
                <c:pt idx="128104">
                  <c:v>330.60416666666669</c:v>
                </c:pt>
                <c:pt idx="128105">
                  <c:v>330.60677083333331</c:v>
                </c:pt>
                <c:pt idx="128106">
                  <c:v>330.609375</c:v>
                </c:pt>
                <c:pt idx="128107">
                  <c:v>330.61197916666669</c:v>
                </c:pt>
                <c:pt idx="128108">
                  <c:v>330.61458333333331</c:v>
                </c:pt>
                <c:pt idx="128109">
                  <c:v>330.6171875</c:v>
                </c:pt>
                <c:pt idx="128110">
                  <c:v>330.61979166666669</c:v>
                </c:pt>
                <c:pt idx="128111">
                  <c:v>330.62239583333331</c:v>
                </c:pt>
                <c:pt idx="128112">
                  <c:v>330.625</c:v>
                </c:pt>
                <c:pt idx="128113">
                  <c:v>330.62760416666669</c:v>
                </c:pt>
                <c:pt idx="128114">
                  <c:v>330.63020833333331</c:v>
                </c:pt>
                <c:pt idx="128115">
                  <c:v>330.6328125</c:v>
                </c:pt>
                <c:pt idx="128116">
                  <c:v>330.63541666666669</c:v>
                </c:pt>
                <c:pt idx="128117">
                  <c:v>330.63802083333331</c:v>
                </c:pt>
                <c:pt idx="128118">
                  <c:v>330.640625</c:v>
                </c:pt>
                <c:pt idx="128119">
                  <c:v>330.64322916666669</c:v>
                </c:pt>
                <c:pt idx="128120">
                  <c:v>330.64583333333331</c:v>
                </c:pt>
                <c:pt idx="128121">
                  <c:v>330.6484375</c:v>
                </c:pt>
                <c:pt idx="128122">
                  <c:v>330.65104166666669</c:v>
                </c:pt>
                <c:pt idx="128123">
                  <c:v>330.65364583333331</c:v>
                </c:pt>
                <c:pt idx="128124">
                  <c:v>330.65625</c:v>
                </c:pt>
                <c:pt idx="128125">
                  <c:v>330.65885416666669</c:v>
                </c:pt>
                <c:pt idx="128126">
                  <c:v>330.66145833333331</c:v>
                </c:pt>
                <c:pt idx="128127">
                  <c:v>330.6640625</c:v>
                </c:pt>
                <c:pt idx="128128">
                  <c:v>330.66666666666669</c:v>
                </c:pt>
                <c:pt idx="128129">
                  <c:v>330.66927083333331</c:v>
                </c:pt>
                <c:pt idx="128130">
                  <c:v>330.671875</c:v>
                </c:pt>
                <c:pt idx="128131">
                  <c:v>330.67447916666669</c:v>
                </c:pt>
                <c:pt idx="128132">
                  <c:v>330.67708333333331</c:v>
                </c:pt>
                <c:pt idx="128133">
                  <c:v>330.6796875</c:v>
                </c:pt>
                <c:pt idx="128134">
                  <c:v>330.68229166666669</c:v>
                </c:pt>
                <c:pt idx="128135">
                  <c:v>330.68489583333331</c:v>
                </c:pt>
                <c:pt idx="128136">
                  <c:v>330.6875</c:v>
                </c:pt>
                <c:pt idx="128137">
                  <c:v>330.69010416666669</c:v>
                </c:pt>
                <c:pt idx="128138">
                  <c:v>330.69270833333331</c:v>
                </c:pt>
                <c:pt idx="128139">
                  <c:v>330.6953125</c:v>
                </c:pt>
                <c:pt idx="128140">
                  <c:v>330.69791666666669</c:v>
                </c:pt>
                <c:pt idx="128141">
                  <c:v>330.70052083333331</c:v>
                </c:pt>
                <c:pt idx="128142">
                  <c:v>330.703125</c:v>
                </c:pt>
                <c:pt idx="128143">
                  <c:v>330.70572916666669</c:v>
                </c:pt>
                <c:pt idx="128144">
                  <c:v>330.70833333333331</c:v>
                </c:pt>
                <c:pt idx="128145">
                  <c:v>330.7109375</c:v>
                </c:pt>
                <c:pt idx="128146">
                  <c:v>330.71354166666669</c:v>
                </c:pt>
                <c:pt idx="128147">
                  <c:v>330.71614583333331</c:v>
                </c:pt>
                <c:pt idx="128148">
                  <c:v>330.71875</c:v>
                </c:pt>
                <c:pt idx="128149">
                  <c:v>330.72135416666669</c:v>
                </c:pt>
                <c:pt idx="128150">
                  <c:v>330.72395833333331</c:v>
                </c:pt>
                <c:pt idx="128151">
                  <c:v>330.7265625</c:v>
                </c:pt>
                <c:pt idx="128152">
                  <c:v>330.72916666666669</c:v>
                </c:pt>
                <c:pt idx="128153">
                  <c:v>330.73177083333331</c:v>
                </c:pt>
                <c:pt idx="128154">
                  <c:v>330.734375</c:v>
                </c:pt>
                <c:pt idx="128155">
                  <c:v>330.73697916666669</c:v>
                </c:pt>
                <c:pt idx="128156">
                  <c:v>330.73958333333331</c:v>
                </c:pt>
                <c:pt idx="128157">
                  <c:v>330.7421875</c:v>
                </c:pt>
                <c:pt idx="128158">
                  <c:v>330.74479166666669</c:v>
                </c:pt>
                <c:pt idx="128159">
                  <c:v>330.74739583333331</c:v>
                </c:pt>
                <c:pt idx="128160">
                  <c:v>330.75</c:v>
                </c:pt>
                <c:pt idx="128161">
                  <c:v>330.75260416666669</c:v>
                </c:pt>
                <c:pt idx="128162">
                  <c:v>330.75520833333331</c:v>
                </c:pt>
                <c:pt idx="128163">
                  <c:v>330.7578125</c:v>
                </c:pt>
                <c:pt idx="128164">
                  <c:v>330.76041666666669</c:v>
                </c:pt>
                <c:pt idx="128165">
                  <c:v>330.76302083333331</c:v>
                </c:pt>
                <c:pt idx="128166">
                  <c:v>330.765625</c:v>
                </c:pt>
                <c:pt idx="128167">
                  <c:v>330.76822916666669</c:v>
                </c:pt>
                <c:pt idx="128168">
                  <c:v>330.77083333333331</c:v>
                </c:pt>
                <c:pt idx="128169">
                  <c:v>330.7734375</c:v>
                </c:pt>
                <c:pt idx="128170">
                  <c:v>330.77604166666669</c:v>
                </c:pt>
                <c:pt idx="128171">
                  <c:v>330.77864583333331</c:v>
                </c:pt>
                <c:pt idx="128172">
                  <c:v>330.78125</c:v>
                </c:pt>
                <c:pt idx="128173">
                  <c:v>330.78385416666669</c:v>
                </c:pt>
                <c:pt idx="128174">
                  <c:v>330.78645833333331</c:v>
                </c:pt>
                <c:pt idx="128175">
                  <c:v>330.7890625</c:v>
                </c:pt>
                <c:pt idx="128176">
                  <c:v>330.79166666666669</c:v>
                </c:pt>
                <c:pt idx="128177">
                  <c:v>330.79427083333331</c:v>
                </c:pt>
                <c:pt idx="128178">
                  <c:v>330.796875</c:v>
                </c:pt>
                <c:pt idx="128179">
                  <c:v>330.79947916666669</c:v>
                </c:pt>
                <c:pt idx="128180">
                  <c:v>330.80208333333331</c:v>
                </c:pt>
                <c:pt idx="128181">
                  <c:v>330.8046875</c:v>
                </c:pt>
                <c:pt idx="128182">
                  <c:v>330.80729166666669</c:v>
                </c:pt>
                <c:pt idx="128183">
                  <c:v>330.80989583333331</c:v>
                </c:pt>
                <c:pt idx="128184">
                  <c:v>330.8125</c:v>
                </c:pt>
                <c:pt idx="128185">
                  <c:v>330.81510416666669</c:v>
                </c:pt>
                <c:pt idx="128186">
                  <c:v>330.81770833333331</c:v>
                </c:pt>
                <c:pt idx="128187">
                  <c:v>330.8203125</c:v>
                </c:pt>
                <c:pt idx="128188">
                  <c:v>330.82291666666669</c:v>
                </c:pt>
                <c:pt idx="128189">
                  <c:v>330.82552083333331</c:v>
                </c:pt>
                <c:pt idx="128190">
                  <c:v>330.828125</c:v>
                </c:pt>
                <c:pt idx="128191">
                  <c:v>330.83072916666669</c:v>
                </c:pt>
                <c:pt idx="128192">
                  <c:v>330.83333333333331</c:v>
                </c:pt>
                <c:pt idx="128193">
                  <c:v>330.8359375</c:v>
                </c:pt>
                <c:pt idx="128194">
                  <c:v>330.83854166666669</c:v>
                </c:pt>
                <c:pt idx="128195">
                  <c:v>330.84114583333331</c:v>
                </c:pt>
                <c:pt idx="128196">
                  <c:v>330.84375</c:v>
                </c:pt>
                <c:pt idx="128197">
                  <c:v>330.84635416666669</c:v>
                </c:pt>
                <c:pt idx="128198">
                  <c:v>330.84895833333331</c:v>
                </c:pt>
                <c:pt idx="128199">
                  <c:v>330.8515625</c:v>
                </c:pt>
                <c:pt idx="128200">
                  <c:v>330.85416666666669</c:v>
                </c:pt>
                <c:pt idx="128201">
                  <c:v>330.85677083333331</c:v>
                </c:pt>
                <c:pt idx="128202">
                  <c:v>330.859375</c:v>
                </c:pt>
                <c:pt idx="128203">
                  <c:v>330.86197916666669</c:v>
                </c:pt>
                <c:pt idx="128204">
                  <c:v>330.86458333333331</c:v>
                </c:pt>
                <c:pt idx="128205">
                  <c:v>330.8671875</c:v>
                </c:pt>
                <c:pt idx="128206">
                  <c:v>330.86979166666669</c:v>
                </c:pt>
                <c:pt idx="128207">
                  <c:v>330.87239583333331</c:v>
                </c:pt>
                <c:pt idx="128208">
                  <c:v>330.875</c:v>
                </c:pt>
                <c:pt idx="128209">
                  <c:v>330.87760416666669</c:v>
                </c:pt>
                <c:pt idx="128210">
                  <c:v>330.88020833333331</c:v>
                </c:pt>
                <c:pt idx="128211">
                  <c:v>330.8828125</c:v>
                </c:pt>
                <c:pt idx="128212">
                  <c:v>330.88541666666669</c:v>
                </c:pt>
                <c:pt idx="128213">
                  <c:v>330.88802083333331</c:v>
                </c:pt>
                <c:pt idx="128214">
                  <c:v>330.890625</c:v>
                </c:pt>
                <c:pt idx="128215">
                  <c:v>330.89322916666669</c:v>
                </c:pt>
                <c:pt idx="128216">
                  <c:v>330.89583333333331</c:v>
                </c:pt>
                <c:pt idx="128217">
                  <c:v>330.8984375</c:v>
                </c:pt>
                <c:pt idx="128218">
                  <c:v>330.90104166666669</c:v>
                </c:pt>
                <c:pt idx="128219">
                  <c:v>330.90364583333331</c:v>
                </c:pt>
                <c:pt idx="128220">
                  <c:v>330.90625</c:v>
                </c:pt>
                <c:pt idx="128221">
                  <c:v>330.90885416666669</c:v>
                </c:pt>
                <c:pt idx="128222">
                  <c:v>330.91145833333331</c:v>
                </c:pt>
                <c:pt idx="128223">
                  <c:v>330.9140625</c:v>
                </c:pt>
                <c:pt idx="128224">
                  <c:v>330.91666666666669</c:v>
                </c:pt>
                <c:pt idx="128225">
                  <c:v>330.91927083333331</c:v>
                </c:pt>
                <c:pt idx="128226">
                  <c:v>330.921875</c:v>
                </c:pt>
                <c:pt idx="128227">
                  <c:v>330.92447916666669</c:v>
                </c:pt>
                <c:pt idx="128228">
                  <c:v>330.92708333333331</c:v>
                </c:pt>
                <c:pt idx="128229">
                  <c:v>330.9296875</c:v>
                </c:pt>
                <c:pt idx="128230">
                  <c:v>330.93229166666669</c:v>
                </c:pt>
                <c:pt idx="128231">
                  <c:v>330.93489583333331</c:v>
                </c:pt>
                <c:pt idx="128232">
                  <c:v>330.9375</c:v>
                </c:pt>
                <c:pt idx="128233">
                  <c:v>330.94010416666669</c:v>
                </c:pt>
                <c:pt idx="128234">
                  <c:v>330.94270833333331</c:v>
                </c:pt>
                <c:pt idx="128235">
                  <c:v>330.9453125</c:v>
                </c:pt>
                <c:pt idx="128236">
                  <c:v>330.94791666666669</c:v>
                </c:pt>
                <c:pt idx="128237">
                  <c:v>330.95052083333331</c:v>
                </c:pt>
                <c:pt idx="128238">
                  <c:v>330.953125</c:v>
                </c:pt>
                <c:pt idx="128239">
                  <c:v>330.95572916666669</c:v>
                </c:pt>
                <c:pt idx="128240">
                  <c:v>330.95833333333331</c:v>
                </c:pt>
                <c:pt idx="128241">
                  <c:v>330.9609375</c:v>
                </c:pt>
                <c:pt idx="128242">
                  <c:v>330.96354166666669</c:v>
                </c:pt>
                <c:pt idx="128243">
                  <c:v>330.96614583333331</c:v>
                </c:pt>
                <c:pt idx="128244">
                  <c:v>330.96875</c:v>
                </c:pt>
                <c:pt idx="128245">
                  <c:v>330.97135416666669</c:v>
                </c:pt>
                <c:pt idx="128246">
                  <c:v>330.97395833333331</c:v>
                </c:pt>
                <c:pt idx="128247">
                  <c:v>330.9765625</c:v>
                </c:pt>
                <c:pt idx="128248">
                  <c:v>330.97916666666669</c:v>
                </c:pt>
                <c:pt idx="128249">
                  <c:v>330.98177083333331</c:v>
                </c:pt>
                <c:pt idx="128250">
                  <c:v>330.984375</c:v>
                </c:pt>
                <c:pt idx="128251">
                  <c:v>330.98697916666669</c:v>
                </c:pt>
                <c:pt idx="128252">
                  <c:v>330.98958333333331</c:v>
                </c:pt>
                <c:pt idx="128253">
                  <c:v>330.9921875</c:v>
                </c:pt>
                <c:pt idx="128254">
                  <c:v>330.99479166666669</c:v>
                </c:pt>
                <c:pt idx="128255">
                  <c:v>330.99739583333331</c:v>
                </c:pt>
                <c:pt idx="128256">
                  <c:v>331</c:v>
                </c:pt>
                <c:pt idx="128257">
                  <c:v>331.00260416666669</c:v>
                </c:pt>
                <c:pt idx="128258">
                  <c:v>331.00520833333331</c:v>
                </c:pt>
                <c:pt idx="128259">
                  <c:v>331.0078125</c:v>
                </c:pt>
                <c:pt idx="128260">
                  <c:v>331.01041666666669</c:v>
                </c:pt>
                <c:pt idx="128261">
                  <c:v>331.01302083333331</c:v>
                </c:pt>
                <c:pt idx="128262">
                  <c:v>331.015625</c:v>
                </c:pt>
                <c:pt idx="128263">
                  <c:v>331.01822916666669</c:v>
                </c:pt>
                <c:pt idx="128264">
                  <c:v>331.02083333333331</c:v>
                </c:pt>
                <c:pt idx="128265">
                  <c:v>331.0234375</c:v>
                </c:pt>
                <c:pt idx="128266">
                  <c:v>331.02604166666669</c:v>
                </c:pt>
                <c:pt idx="128267">
                  <c:v>331.02864583333331</c:v>
                </c:pt>
                <c:pt idx="128268">
                  <c:v>331.03125</c:v>
                </c:pt>
                <c:pt idx="128269">
                  <c:v>331.03385416666669</c:v>
                </c:pt>
                <c:pt idx="128270">
                  <c:v>331.03645833333331</c:v>
                </c:pt>
                <c:pt idx="128271">
                  <c:v>331.0390625</c:v>
                </c:pt>
                <c:pt idx="128272">
                  <c:v>331.04166666666669</c:v>
                </c:pt>
                <c:pt idx="128273">
                  <c:v>331.04427083333331</c:v>
                </c:pt>
                <c:pt idx="128274">
                  <c:v>331.046875</c:v>
                </c:pt>
                <c:pt idx="128275">
                  <c:v>331.04947916666669</c:v>
                </c:pt>
                <c:pt idx="128276">
                  <c:v>331.05208333333331</c:v>
                </c:pt>
                <c:pt idx="128277">
                  <c:v>331.0546875</c:v>
                </c:pt>
                <c:pt idx="128278">
                  <c:v>331.05729166666669</c:v>
                </c:pt>
                <c:pt idx="128279">
                  <c:v>331.05989583333331</c:v>
                </c:pt>
                <c:pt idx="128280">
                  <c:v>331.0625</c:v>
                </c:pt>
                <c:pt idx="128281">
                  <c:v>331.06510416666669</c:v>
                </c:pt>
                <c:pt idx="128282">
                  <c:v>331.06770833333331</c:v>
                </c:pt>
                <c:pt idx="128283">
                  <c:v>331.0703125</c:v>
                </c:pt>
                <c:pt idx="128284">
                  <c:v>331.07291666666669</c:v>
                </c:pt>
                <c:pt idx="128285">
                  <c:v>331.07552083333331</c:v>
                </c:pt>
                <c:pt idx="128286">
                  <c:v>331.078125</c:v>
                </c:pt>
                <c:pt idx="128287">
                  <c:v>331.08072916666669</c:v>
                </c:pt>
                <c:pt idx="128288">
                  <c:v>331.08333333333331</c:v>
                </c:pt>
                <c:pt idx="128289">
                  <c:v>331.0859375</c:v>
                </c:pt>
                <c:pt idx="128290">
                  <c:v>331.08854166666669</c:v>
                </c:pt>
                <c:pt idx="128291">
                  <c:v>331.09114583333331</c:v>
                </c:pt>
                <c:pt idx="128292">
                  <c:v>331.09375</c:v>
                </c:pt>
                <c:pt idx="128293">
                  <c:v>331.09635416666669</c:v>
                </c:pt>
                <c:pt idx="128294">
                  <c:v>331.09895833333331</c:v>
                </c:pt>
                <c:pt idx="128295">
                  <c:v>331.1015625</c:v>
                </c:pt>
                <c:pt idx="128296">
                  <c:v>331.10416666666669</c:v>
                </c:pt>
                <c:pt idx="128297">
                  <c:v>331.10677083333331</c:v>
                </c:pt>
                <c:pt idx="128298">
                  <c:v>331.109375</c:v>
                </c:pt>
                <c:pt idx="128299">
                  <c:v>331.11197916666669</c:v>
                </c:pt>
                <c:pt idx="128300">
                  <c:v>331.11458333333331</c:v>
                </c:pt>
                <c:pt idx="128301">
                  <c:v>331.1171875</c:v>
                </c:pt>
                <c:pt idx="128302">
                  <c:v>331.11979166666669</c:v>
                </c:pt>
                <c:pt idx="128303">
                  <c:v>331.12239583333331</c:v>
                </c:pt>
                <c:pt idx="128304">
                  <c:v>331.125</c:v>
                </c:pt>
                <c:pt idx="128305">
                  <c:v>331.12760416666669</c:v>
                </c:pt>
                <c:pt idx="128306">
                  <c:v>331.13020833333331</c:v>
                </c:pt>
                <c:pt idx="128307">
                  <c:v>331.1328125</c:v>
                </c:pt>
                <c:pt idx="128308">
                  <c:v>331.13541666666669</c:v>
                </c:pt>
                <c:pt idx="128309">
                  <c:v>331.13802083333331</c:v>
                </c:pt>
                <c:pt idx="128310">
                  <c:v>331.140625</c:v>
                </c:pt>
                <c:pt idx="128311">
                  <c:v>331.14322916666669</c:v>
                </c:pt>
                <c:pt idx="128312">
                  <c:v>331.14583333333331</c:v>
                </c:pt>
                <c:pt idx="128313">
                  <c:v>331.1484375</c:v>
                </c:pt>
                <c:pt idx="128314">
                  <c:v>331.15104166666669</c:v>
                </c:pt>
                <c:pt idx="128315">
                  <c:v>331.15364583333331</c:v>
                </c:pt>
                <c:pt idx="128316">
                  <c:v>331.15625</c:v>
                </c:pt>
                <c:pt idx="128317">
                  <c:v>331.15885416666669</c:v>
                </c:pt>
                <c:pt idx="128318">
                  <c:v>331.16145833333331</c:v>
                </c:pt>
                <c:pt idx="128319">
                  <c:v>331.1640625</c:v>
                </c:pt>
                <c:pt idx="128320">
                  <c:v>331.16666666666669</c:v>
                </c:pt>
                <c:pt idx="128321">
                  <c:v>331.16927083333331</c:v>
                </c:pt>
                <c:pt idx="128322">
                  <c:v>331.171875</c:v>
                </c:pt>
                <c:pt idx="128323">
                  <c:v>331.17447916666669</c:v>
                </c:pt>
                <c:pt idx="128324">
                  <c:v>331.17708333333331</c:v>
                </c:pt>
                <c:pt idx="128325">
                  <c:v>331.1796875</c:v>
                </c:pt>
                <c:pt idx="128326">
                  <c:v>331.18229166666669</c:v>
                </c:pt>
                <c:pt idx="128327">
                  <c:v>331.18489583333331</c:v>
                </c:pt>
                <c:pt idx="128328">
                  <c:v>331.1875</c:v>
                </c:pt>
                <c:pt idx="128329">
                  <c:v>331.19010416666669</c:v>
                </c:pt>
                <c:pt idx="128330">
                  <c:v>331.19270833333331</c:v>
                </c:pt>
                <c:pt idx="128331">
                  <c:v>331.1953125</c:v>
                </c:pt>
                <c:pt idx="128332">
                  <c:v>331.19791666666669</c:v>
                </c:pt>
                <c:pt idx="128333">
                  <c:v>331.20052083333331</c:v>
                </c:pt>
                <c:pt idx="128334">
                  <c:v>331.203125</c:v>
                </c:pt>
                <c:pt idx="128335">
                  <c:v>331.20572916666669</c:v>
                </c:pt>
                <c:pt idx="128336">
                  <c:v>331.20833333333331</c:v>
                </c:pt>
                <c:pt idx="128337">
                  <c:v>331.2109375</c:v>
                </c:pt>
                <c:pt idx="128338">
                  <c:v>331.21354166666669</c:v>
                </c:pt>
                <c:pt idx="128339">
                  <c:v>331.21614583333331</c:v>
                </c:pt>
                <c:pt idx="128340">
                  <c:v>331.21875</c:v>
                </c:pt>
                <c:pt idx="128341">
                  <c:v>331.22135416666669</c:v>
                </c:pt>
                <c:pt idx="128342">
                  <c:v>331.22395833333331</c:v>
                </c:pt>
                <c:pt idx="128343">
                  <c:v>331.2265625</c:v>
                </c:pt>
                <c:pt idx="128344">
                  <c:v>331.22916666666669</c:v>
                </c:pt>
                <c:pt idx="128345">
                  <c:v>331.23177083333331</c:v>
                </c:pt>
                <c:pt idx="128346">
                  <c:v>331.234375</c:v>
                </c:pt>
                <c:pt idx="128347">
                  <c:v>331.23697916666669</c:v>
                </c:pt>
                <c:pt idx="128348">
                  <c:v>331.23958333333331</c:v>
                </c:pt>
                <c:pt idx="128349">
                  <c:v>331.2421875</c:v>
                </c:pt>
                <c:pt idx="128350">
                  <c:v>331.24479166666669</c:v>
                </c:pt>
                <c:pt idx="128351">
                  <c:v>331.24739583333331</c:v>
                </c:pt>
                <c:pt idx="128352">
                  <c:v>331.25</c:v>
                </c:pt>
                <c:pt idx="128353">
                  <c:v>331.25260416666669</c:v>
                </c:pt>
                <c:pt idx="128354">
                  <c:v>331.25520833333331</c:v>
                </c:pt>
                <c:pt idx="128355">
                  <c:v>331.2578125</c:v>
                </c:pt>
                <c:pt idx="128356">
                  <c:v>331.26041666666669</c:v>
                </c:pt>
                <c:pt idx="128357">
                  <c:v>331.26302083333331</c:v>
                </c:pt>
                <c:pt idx="128358">
                  <c:v>331.265625</c:v>
                </c:pt>
                <c:pt idx="128359">
                  <c:v>331.26822916666669</c:v>
                </c:pt>
                <c:pt idx="128360">
                  <c:v>331.27083333333331</c:v>
                </c:pt>
                <c:pt idx="128361">
                  <c:v>331.2734375</c:v>
                </c:pt>
                <c:pt idx="128362">
                  <c:v>331.27604166666669</c:v>
                </c:pt>
                <c:pt idx="128363">
                  <c:v>331.27864583333331</c:v>
                </c:pt>
                <c:pt idx="128364">
                  <c:v>331.28125</c:v>
                </c:pt>
                <c:pt idx="128365">
                  <c:v>331.28385416666669</c:v>
                </c:pt>
                <c:pt idx="128366">
                  <c:v>331.28645833333331</c:v>
                </c:pt>
                <c:pt idx="128367">
                  <c:v>331.2890625</c:v>
                </c:pt>
                <c:pt idx="128368">
                  <c:v>331.29166666666669</c:v>
                </c:pt>
                <c:pt idx="128369">
                  <c:v>331.29427083333331</c:v>
                </c:pt>
                <c:pt idx="128370">
                  <c:v>331.296875</c:v>
                </c:pt>
                <c:pt idx="128371">
                  <c:v>331.29947916666669</c:v>
                </c:pt>
                <c:pt idx="128372">
                  <c:v>331.30208333333331</c:v>
                </c:pt>
                <c:pt idx="128373">
                  <c:v>331.3046875</c:v>
                </c:pt>
                <c:pt idx="128374">
                  <c:v>331.30729166666669</c:v>
                </c:pt>
                <c:pt idx="128375">
                  <c:v>331.30989583333331</c:v>
                </c:pt>
                <c:pt idx="128376">
                  <c:v>331.3125</c:v>
                </c:pt>
                <c:pt idx="128377">
                  <c:v>331.31510416666669</c:v>
                </c:pt>
                <c:pt idx="128378">
                  <c:v>331.31770833333331</c:v>
                </c:pt>
                <c:pt idx="128379">
                  <c:v>331.3203125</c:v>
                </c:pt>
                <c:pt idx="128380">
                  <c:v>331.32291666666669</c:v>
                </c:pt>
                <c:pt idx="128381">
                  <c:v>331.32552083333331</c:v>
                </c:pt>
                <c:pt idx="128382">
                  <c:v>331.328125</c:v>
                </c:pt>
                <c:pt idx="128383">
                  <c:v>331.33072916666669</c:v>
                </c:pt>
                <c:pt idx="128384">
                  <c:v>331.33333333333331</c:v>
                </c:pt>
                <c:pt idx="128385">
                  <c:v>331.3359375</c:v>
                </c:pt>
                <c:pt idx="128386">
                  <c:v>331.33854166666669</c:v>
                </c:pt>
                <c:pt idx="128387">
                  <c:v>331.34114583333331</c:v>
                </c:pt>
                <c:pt idx="128388">
                  <c:v>331.34375</c:v>
                </c:pt>
                <c:pt idx="128389">
                  <c:v>331.34635416666669</c:v>
                </c:pt>
                <c:pt idx="128390">
                  <c:v>331.34895833333331</c:v>
                </c:pt>
                <c:pt idx="128391">
                  <c:v>331.3515625</c:v>
                </c:pt>
                <c:pt idx="128392">
                  <c:v>331.35416666666669</c:v>
                </c:pt>
                <c:pt idx="128393">
                  <c:v>331.35677083333331</c:v>
                </c:pt>
                <c:pt idx="128394">
                  <c:v>331.359375</c:v>
                </c:pt>
                <c:pt idx="128395">
                  <c:v>331.36197916666669</c:v>
                </c:pt>
                <c:pt idx="128396">
                  <c:v>331.36458333333331</c:v>
                </c:pt>
                <c:pt idx="128397">
                  <c:v>331.3671875</c:v>
                </c:pt>
                <c:pt idx="128398">
                  <c:v>331.36979166666669</c:v>
                </c:pt>
                <c:pt idx="128399">
                  <c:v>331.37239583333331</c:v>
                </c:pt>
                <c:pt idx="128400">
                  <c:v>331.375</c:v>
                </c:pt>
                <c:pt idx="128401">
                  <c:v>331.37760416666669</c:v>
                </c:pt>
                <c:pt idx="128402">
                  <c:v>331.38020833333331</c:v>
                </c:pt>
                <c:pt idx="128403">
                  <c:v>331.3828125</c:v>
                </c:pt>
                <c:pt idx="128404">
                  <c:v>331.38541666666669</c:v>
                </c:pt>
                <c:pt idx="128405">
                  <c:v>331.38802083333331</c:v>
                </c:pt>
                <c:pt idx="128406">
                  <c:v>331.390625</c:v>
                </c:pt>
                <c:pt idx="128407">
                  <c:v>331.39322916666669</c:v>
                </c:pt>
                <c:pt idx="128408">
                  <c:v>331.39583333333331</c:v>
                </c:pt>
                <c:pt idx="128409">
                  <c:v>331.3984375</c:v>
                </c:pt>
                <c:pt idx="128410">
                  <c:v>331.40104166666669</c:v>
                </c:pt>
                <c:pt idx="128411">
                  <c:v>331.40364583333331</c:v>
                </c:pt>
                <c:pt idx="128412">
                  <c:v>331.40625</c:v>
                </c:pt>
                <c:pt idx="128413">
                  <c:v>331.40885416666669</c:v>
                </c:pt>
                <c:pt idx="128414">
                  <c:v>331.41145833333331</c:v>
                </c:pt>
                <c:pt idx="128415">
                  <c:v>331.4140625</c:v>
                </c:pt>
                <c:pt idx="128416">
                  <c:v>331.41666666666669</c:v>
                </c:pt>
                <c:pt idx="128417">
                  <c:v>331.41927083333331</c:v>
                </c:pt>
                <c:pt idx="128418">
                  <c:v>331.421875</c:v>
                </c:pt>
                <c:pt idx="128419">
                  <c:v>331.42447916666669</c:v>
                </c:pt>
                <c:pt idx="128420">
                  <c:v>331.42708333333331</c:v>
                </c:pt>
                <c:pt idx="128421">
                  <c:v>331.4296875</c:v>
                </c:pt>
                <c:pt idx="128422">
                  <c:v>331.43229166666669</c:v>
                </c:pt>
                <c:pt idx="128423">
                  <c:v>331.43489583333331</c:v>
                </c:pt>
                <c:pt idx="128424">
                  <c:v>331.4375</c:v>
                </c:pt>
                <c:pt idx="128425">
                  <c:v>331.44010416666669</c:v>
                </c:pt>
                <c:pt idx="128426">
                  <c:v>331.44270833333331</c:v>
                </c:pt>
                <c:pt idx="128427">
                  <c:v>331.4453125</c:v>
                </c:pt>
                <c:pt idx="128428">
                  <c:v>331.44791666666669</c:v>
                </c:pt>
                <c:pt idx="128429">
                  <c:v>331.45052083333331</c:v>
                </c:pt>
                <c:pt idx="128430">
                  <c:v>331.453125</c:v>
                </c:pt>
                <c:pt idx="128431">
                  <c:v>331.45572916666669</c:v>
                </c:pt>
                <c:pt idx="128432">
                  <c:v>331.45833333333331</c:v>
                </c:pt>
                <c:pt idx="128433">
                  <c:v>331.4609375</c:v>
                </c:pt>
                <c:pt idx="128434">
                  <c:v>331.46354166666669</c:v>
                </c:pt>
                <c:pt idx="128435">
                  <c:v>331.46614583333331</c:v>
                </c:pt>
                <c:pt idx="128436">
                  <c:v>331.46875</c:v>
                </c:pt>
                <c:pt idx="128437">
                  <c:v>331.47135416666669</c:v>
                </c:pt>
                <c:pt idx="128438">
                  <c:v>331.47395833333331</c:v>
                </c:pt>
                <c:pt idx="128439">
                  <c:v>331.4765625</c:v>
                </c:pt>
                <c:pt idx="128440">
                  <c:v>331.47916666666669</c:v>
                </c:pt>
                <c:pt idx="128441">
                  <c:v>331.48177083333331</c:v>
                </c:pt>
                <c:pt idx="128442">
                  <c:v>331.484375</c:v>
                </c:pt>
                <c:pt idx="128443">
                  <c:v>331.48697916666669</c:v>
                </c:pt>
                <c:pt idx="128444">
                  <c:v>331.48958333333331</c:v>
                </c:pt>
                <c:pt idx="128445">
                  <c:v>331.4921875</c:v>
                </c:pt>
                <c:pt idx="128446">
                  <c:v>331.49479166666669</c:v>
                </c:pt>
                <c:pt idx="128447">
                  <c:v>331.49739583333331</c:v>
                </c:pt>
                <c:pt idx="128448">
                  <c:v>331.5</c:v>
                </c:pt>
                <c:pt idx="128449">
                  <c:v>331.50260416666669</c:v>
                </c:pt>
                <c:pt idx="128450">
                  <c:v>331.50520833333331</c:v>
                </c:pt>
                <c:pt idx="128451">
                  <c:v>331.5078125</c:v>
                </c:pt>
                <c:pt idx="128452">
                  <c:v>331.51041666666669</c:v>
                </c:pt>
                <c:pt idx="128453">
                  <c:v>331.51302083333331</c:v>
                </c:pt>
                <c:pt idx="128454">
                  <c:v>331.515625</c:v>
                </c:pt>
                <c:pt idx="128455">
                  <c:v>331.51822916666669</c:v>
                </c:pt>
                <c:pt idx="128456">
                  <c:v>331.52083333333331</c:v>
                </c:pt>
                <c:pt idx="128457">
                  <c:v>331.5234375</c:v>
                </c:pt>
                <c:pt idx="128458">
                  <c:v>331.52604166666669</c:v>
                </c:pt>
                <c:pt idx="128459">
                  <c:v>331.52864583333331</c:v>
                </c:pt>
                <c:pt idx="128460">
                  <c:v>331.53125</c:v>
                </c:pt>
                <c:pt idx="128461">
                  <c:v>331.53385416666669</c:v>
                </c:pt>
                <c:pt idx="128462">
                  <c:v>331.53645833333331</c:v>
                </c:pt>
                <c:pt idx="128463">
                  <c:v>331.5390625</c:v>
                </c:pt>
                <c:pt idx="128464">
                  <c:v>331.54166666666669</c:v>
                </c:pt>
                <c:pt idx="128465">
                  <c:v>331.54427083333331</c:v>
                </c:pt>
                <c:pt idx="128466">
                  <c:v>331.546875</c:v>
                </c:pt>
                <c:pt idx="128467">
                  <c:v>331.54947916666669</c:v>
                </c:pt>
                <c:pt idx="128468">
                  <c:v>331.55208333333331</c:v>
                </c:pt>
                <c:pt idx="128469">
                  <c:v>331.5546875</c:v>
                </c:pt>
                <c:pt idx="128470">
                  <c:v>331.55729166666669</c:v>
                </c:pt>
                <c:pt idx="128471">
                  <c:v>331.55989583333331</c:v>
                </c:pt>
                <c:pt idx="128472">
                  <c:v>331.5625</c:v>
                </c:pt>
                <c:pt idx="128473">
                  <c:v>331.56510416666669</c:v>
                </c:pt>
                <c:pt idx="128474">
                  <c:v>331.56770833333331</c:v>
                </c:pt>
                <c:pt idx="128475">
                  <c:v>331.5703125</c:v>
                </c:pt>
                <c:pt idx="128476">
                  <c:v>331.57291666666669</c:v>
                </c:pt>
                <c:pt idx="128477">
                  <c:v>331.57552083333331</c:v>
                </c:pt>
                <c:pt idx="128478">
                  <c:v>331.578125</c:v>
                </c:pt>
                <c:pt idx="128479">
                  <c:v>331.58072916666669</c:v>
                </c:pt>
                <c:pt idx="128480">
                  <c:v>331.58333333333331</c:v>
                </c:pt>
                <c:pt idx="128481">
                  <c:v>331.5859375</c:v>
                </c:pt>
                <c:pt idx="128482">
                  <c:v>331.58854166666669</c:v>
                </c:pt>
                <c:pt idx="128483">
                  <c:v>331.59114583333331</c:v>
                </c:pt>
                <c:pt idx="128484">
                  <c:v>331.59375</c:v>
                </c:pt>
                <c:pt idx="128485">
                  <c:v>331.59635416666669</c:v>
                </c:pt>
                <c:pt idx="128486">
                  <c:v>331.59895833333331</c:v>
                </c:pt>
                <c:pt idx="128487">
                  <c:v>331.6015625</c:v>
                </c:pt>
                <c:pt idx="128488">
                  <c:v>331.60416666666669</c:v>
                </c:pt>
                <c:pt idx="128489">
                  <c:v>331.60677083333331</c:v>
                </c:pt>
                <c:pt idx="128490">
                  <c:v>331.609375</c:v>
                </c:pt>
                <c:pt idx="128491">
                  <c:v>331.61197916666669</c:v>
                </c:pt>
                <c:pt idx="128492">
                  <c:v>331.61458333333331</c:v>
                </c:pt>
                <c:pt idx="128493">
                  <c:v>331.6171875</c:v>
                </c:pt>
                <c:pt idx="128494">
                  <c:v>331.61979166666669</c:v>
                </c:pt>
                <c:pt idx="128495">
                  <c:v>331.62239583333331</c:v>
                </c:pt>
                <c:pt idx="128496">
                  <c:v>331.625</c:v>
                </c:pt>
                <c:pt idx="128497">
                  <c:v>331.62760416666669</c:v>
                </c:pt>
                <c:pt idx="128498">
                  <c:v>331.63020833333331</c:v>
                </c:pt>
                <c:pt idx="128499">
                  <c:v>331.6328125</c:v>
                </c:pt>
                <c:pt idx="128500">
                  <c:v>331.63541666666669</c:v>
                </c:pt>
                <c:pt idx="128501">
                  <c:v>331.63802083333331</c:v>
                </c:pt>
                <c:pt idx="128502">
                  <c:v>331.640625</c:v>
                </c:pt>
                <c:pt idx="128503">
                  <c:v>331.64322916666669</c:v>
                </c:pt>
                <c:pt idx="128504">
                  <c:v>331.64583333333331</c:v>
                </c:pt>
                <c:pt idx="128505">
                  <c:v>331.6484375</c:v>
                </c:pt>
                <c:pt idx="128506">
                  <c:v>331.65104166666669</c:v>
                </c:pt>
                <c:pt idx="128507">
                  <c:v>331.65364583333331</c:v>
                </c:pt>
                <c:pt idx="128508">
                  <c:v>331.65625</c:v>
                </c:pt>
                <c:pt idx="128509">
                  <c:v>331.65885416666669</c:v>
                </c:pt>
                <c:pt idx="128510">
                  <c:v>331.66145833333331</c:v>
                </c:pt>
                <c:pt idx="128511">
                  <c:v>331.6640625</c:v>
                </c:pt>
                <c:pt idx="128512">
                  <c:v>331.66666666666669</c:v>
                </c:pt>
                <c:pt idx="128513">
                  <c:v>331.66927083333331</c:v>
                </c:pt>
                <c:pt idx="128514">
                  <c:v>331.671875</c:v>
                </c:pt>
                <c:pt idx="128515">
                  <c:v>331.67447916666669</c:v>
                </c:pt>
                <c:pt idx="128516">
                  <c:v>331.67708333333331</c:v>
                </c:pt>
                <c:pt idx="128517">
                  <c:v>331.6796875</c:v>
                </c:pt>
                <c:pt idx="128518">
                  <c:v>331.68229166666669</c:v>
                </c:pt>
                <c:pt idx="128519">
                  <c:v>331.68489583333331</c:v>
                </c:pt>
                <c:pt idx="128520">
                  <c:v>331.6875</c:v>
                </c:pt>
                <c:pt idx="128521">
                  <c:v>331.69010416666669</c:v>
                </c:pt>
                <c:pt idx="128522">
                  <c:v>331.69270833333331</c:v>
                </c:pt>
                <c:pt idx="128523">
                  <c:v>331.6953125</c:v>
                </c:pt>
                <c:pt idx="128524">
                  <c:v>331.69791666666669</c:v>
                </c:pt>
                <c:pt idx="128525">
                  <c:v>331.70052083333331</c:v>
                </c:pt>
                <c:pt idx="128526">
                  <c:v>331.703125</c:v>
                </c:pt>
                <c:pt idx="128527">
                  <c:v>331.70572916666669</c:v>
                </c:pt>
                <c:pt idx="128528">
                  <c:v>331.70833333333331</c:v>
                </c:pt>
                <c:pt idx="128529">
                  <c:v>331.7109375</c:v>
                </c:pt>
                <c:pt idx="128530">
                  <c:v>331.71354166666669</c:v>
                </c:pt>
                <c:pt idx="128531">
                  <c:v>331.71614583333331</c:v>
                </c:pt>
                <c:pt idx="128532">
                  <c:v>331.71875</c:v>
                </c:pt>
                <c:pt idx="128533">
                  <c:v>331.72135416666669</c:v>
                </c:pt>
                <c:pt idx="128534">
                  <c:v>331.72395833333331</c:v>
                </c:pt>
                <c:pt idx="128535">
                  <c:v>331.7265625</c:v>
                </c:pt>
                <c:pt idx="128536">
                  <c:v>331.72916666666669</c:v>
                </c:pt>
                <c:pt idx="128537">
                  <c:v>331.73177083333331</c:v>
                </c:pt>
                <c:pt idx="128538">
                  <c:v>331.734375</c:v>
                </c:pt>
                <c:pt idx="128539">
                  <c:v>331.73697916666669</c:v>
                </c:pt>
                <c:pt idx="128540">
                  <c:v>331.73958333333331</c:v>
                </c:pt>
                <c:pt idx="128541">
                  <c:v>331.7421875</c:v>
                </c:pt>
                <c:pt idx="128542">
                  <c:v>331.74479166666669</c:v>
                </c:pt>
                <c:pt idx="128543">
                  <c:v>331.74739583333331</c:v>
                </c:pt>
                <c:pt idx="128544">
                  <c:v>331.75</c:v>
                </c:pt>
                <c:pt idx="128545">
                  <c:v>331.75260416666669</c:v>
                </c:pt>
                <c:pt idx="128546">
                  <c:v>331.75520833333331</c:v>
                </c:pt>
                <c:pt idx="128547">
                  <c:v>331.7578125</c:v>
                </c:pt>
                <c:pt idx="128548">
                  <c:v>331.76041666666669</c:v>
                </c:pt>
                <c:pt idx="128549">
                  <c:v>331.76302083333331</c:v>
                </c:pt>
                <c:pt idx="128550">
                  <c:v>331.765625</c:v>
                </c:pt>
                <c:pt idx="128551">
                  <c:v>331.76822916666669</c:v>
                </c:pt>
                <c:pt idx="128552">
                  <c:v>331.77083333333331</c:v>
                </c:pt>
                <c:pt idx="128553">
                  <c:v>331.7734375</c:v>
                </c:pt>
                <c:pt idx="128554">
                  <c:v>331.77604166666669</c:v>
                </c:pt>
                <c:pt idx="128555">
                  <c:v>331.77864583333331</c:v>
                </c:pt>
                <c:pt idx="128556">
                  <c:v>331.78125</c:v>
                </c:pt>
                <c:pt idx="128557">
                  <c:v>331.78385416666669</c:v>
                </c:pt>
                <c:pt idx="128558">
                  <c:v>331.78645833333331</c:v>
                </c:pt>
                <c:pt idx="128559">
                  <c:v>331.7890625</c:v>
                </c:pt>
                <c:pt idx="128560">
                  <c:v>331.79166666666669</c:v>
                </c:pt>
                <c:pt idx="128561">
                  <c:v>331.79427083333331</c:v>
                </c:pt>
                <c:pt idx="128562">
                  <c:v>331.796875</c:v>
                </c:pt>
                <c:pt idx="128563">
                  <c:v>331.79947916666669</c:v>
                </c:pt>
                <c:pt idx="128564">
                  <c:v>331.80208333333331</c:v>
                </c:pt>
                <c:pt idx="128565">
                  <c:v>331.8046875</c:v>
                </c:pt>
                <c:pt idx="128566">
                  <c:v>331.80729166666669</c:v>
                </c:pt>
                <c:pt idx="128567">
                  <c:v>331.80989583333331</c:v>
                </c:pt>
                <c:pt idx="128568">
                  <c:v>331.8125</c:v>
                </c:pt>
                <c:pt idx="128569">
                  <c:v>331.81510416666669</c:v>
                </c:pt>
                <c:pt idx="128570">
                  <c:v>331.81770833333331</c:v>
                </c:pt>
                <c:pt idx="128571">
                  <c:v>331.8203125</c:v>
                </c:pt>
                <c:pt idx="128572">
                  <c:v>331.82291666666669</c:v>
                </c:pt>
                <c:pt idx="128573">
                  <c:v>331.82552083333331</c:v>
                </c:pt>
                <c:pt idx="128574">
                  <c:v>331.828125</c:v>
                </c:pt>
                <c:pt idx="128575">
                  <c:v>331.83072916666669</c:v>
                </c:pt>
                <c:pt idx="128576">
                  <c:v>331.83333333333331</c:v>
                </c:pt>
                <c:pt idx="128577">
                  <c:v>331.8359375</c:v>
                </c:pt>
                <c:pt idx="128578">
                  <c:v>331.83854166666669</c:v>
                </c:pt>
                <c:pt idx="128579">
                  <c:v>331.84114583333331</c:v>
                </c:pt>
                <c:pt idx="128580">
                  <c:v>331.84375</c:v>
                </c:pt>
                <c:pt idx="128581">
                  <c:v>331.84635416666669</c:v>
                </c:pt>
                <c:pt idx="128582">
                  <c:v>331.84895833333331</c:v>
                </c:pt>
                <c:pt idx="128583">
                  <c:v>331.8515625</c:v>
                </c:pt>
                <c:pt idx="128584">
                  <c:v>331.85416666666669</c:v>
                </c:pt>
                <c:pt idx="128585">
                  <c:v>331.85677083333331</c:v>
                </c:pt>
                <c:pt idx="128586">
                  <c:v>331.859375</c:v>
                </c:pt>
                <c:pt idx="128587">
                  <c:v>331.86197916666669</c:v>
                </c:pt>
                <c:pt idx="128588">
                  <c:v>331.86458333333331</c:v>
                </c:pt>
                <c:pt idx="128589">
                  <c:v>331.8671875</c:v>
                </c:pt>
                <c:pt idx="128590">
                  <c:v>331.86979166666669</c:v>
                </c:pt>
                <c:pt idx="128591">
                  <c:v>331.87239583333331</c:v>
                </c:pt>
                <c:pt idx="128592">
                  <c:v>331.875</c:v>
                </c:pt>
                <c:pt idx="128593">
                  <c:v>331.87760416666669</c:v>
                </c:pt>
                <c:pt idx="128594">
                  <c:v>331.88020833333331</c:v>
                </c:pt>
                <c:pt idx="128595">
                  <c:v>331.8828125</c:v>
                </c:pt>
                <c:pt idx="128596">
                  <c:v>331.88541666666669</c:v>
                </c:pt>
                <c:pt idx="128597">
                  <c:v>331.88802083333331</c:v>
                </c:pt>
                <c:pt idx="128598">
                  <c:v>331.890625</c:v>
                </c:pt>
                <c:pt idx="128599">
                  <c:v>331.89322916666669</c:v>
                </c:pt>
                <c:pt idx="128600">
                  <c:v>331.89583333333331</c:v>
                </c:pt>
                <c:pt idx="128601">
                  <c:v>331.8984375</c:v>
                </c:pt>
                <c:pt idx="128602">
                  <c:v>331.90104166666669</c:v>
                </c:pt>
                <c:pt idx="128603">
                  <c:v>331.90364583333331</c:v>
                </c:pt>
                <c:pt idx="128604">
                  <c:v>331.90625</c:v>
                </c:pt>
                <c:pt idx="128605">
                  <c:v>331.90885416666669</c:v>
                </c:pt>
                <c:pt idx="128606">
                  <c:v>331.91145833333331</c:v>
                </c:pt>
                <c:pt idx="128607">
                  <c:v>331.9140625</c:v>
                </c:pt>
                <c:pt idx="128608">
                  <c:v>331.91666666666669</c:v>
                </c:pt>
                <c:pt idx="128609">
                  <c:v>331.91927083333331</c:v>
                </c:pt>
                <c:pt idx="128610">
                  <c:v>331.921875</c:v>
                </c:pt>
                <c:pt idx="128611">
                  <c:v>331.92447916666669</c:v>
                </c:pt>
                <c:pt idx="128612">
                  <c:v>331.92708333333331</c:v>
                </c:pt>
                <c:pt idx="128613">
                  <c:v>331.9296875</c:v>
                </c:pt>
                <c:pt idx="128614">
                  <c:v>331.93229166666669</c:v>
                </c:pt>
                <c:pt idx="128615">
                  <c:v>331.93489583333331</c:v>
                </c:pt>
                <c:pt idx="128616">
                  <c:v>331.9375</c:v>
                </c:pt>
                <c:pt idx="128617">
                  <c:v>331.94010416666669</c:v>
                </c:pt>
                <c:pt idx="128618">
                  <c:v>331.94270833333331</c:v>
                </c:pt>
                <c:pt idx="128619">
                  <c:v>331.9453125</c:v>
                </c:pt>
                <c:pt idx="128620">
                  <c:v>331.94791666666669</c:v>
                </c:pt>
                <c:pt idx="128621">
                  <c:v>331.95052083333331</c:v>
                </c:pt>
                <c:pt idx="128622">
                  <c:v>331.953125</c:v>
                </c:pt>
                <c:pt idx="128623">
                  <c:v>331.95572916666669</c:v>
                </c:pt>
                <c:pt idx="128624">
                  <c:v>331.95833333333331</c:v>
                </c:pt>
                <c:pt idx="128625">
                  <c:v>331.9609375</c:v>
                </c:pt>
                <c:pt idx="128626">
                  <c:v>331.96354166666669</c:v>
                </c:pt>
                <c:pt idx="128627">
                  <c:v>331.96614583333331</c:v>
                </c:pt>
                <c:pt idx="128628">
                  <c:v>331.96875</c:v>
                </c:pt>
                <c:pt idx="128629">
                  <c:v>331.97135416666669</c:v>
                </c:pt>
                <c:pt idx="128630">
                  <c:v>331.97395833333331</c:v>
                </c:pt>
                <c:pt idx="128631">
                  <c:v>331.9765625</c:v>
                </c:pt>
                <c:pt idx="128632">
                  <c:v>331.97916666666669</c:v>
                </c:pt>
                <c:pt idx="128633">
                  <c:v>331.98177083333331</c:v>
                </c:pt>
                <c:pt idx="128634">
                  <c:v>331.984375</c:v>
                </c:pt>
                <c:pt idx="128635">
                  <c:v>331.98697916666669</c:v>
                </c:pt>
                <c:pt idx="128636">
                  <c:v>331.98958333333331</c:v>
                </c:pt>
                <c:pt idx="128637">
                  <c:v>331.9921875</c:v>
                </c:pt>
                <c:pt idx="128638">
                  <c:v>331.99479166666669</c:v>
                </c:pt>
                <c:pt idx="128639">
                  <c:v>331.99739583333331</c:v>
                </c:pt>
                <c:pt idx="128640">
                  <c:v>332</c:v>
                </c:pt>
                <c:pt idx="128641">
                  <c:v>332.00260416666669</c:v>
                </c:pt>
                <c:pt idx="128642">
                  <c:v>332.00520833333331</c:v>
                </c:pt>
                <c:pt idx="128643">
                  <c:v>332.0078125</c:v>
                </c:pt>
                <c:pt idx="128644">
                  <c:v>332.01041666666669</c:v>
                </c:pt>
                <c:pt idx="128645">
                  <c:v>332.01302083333331</c:v>
                </c:pt>
                <c:pt idx="128646">
                  <c:v>332.015625</c:v>
                </c:pt>
                <c:pt idx="128647">
                  <c:v>332.01822916666669</c:v>
                </c:pt>
                <c:pt idx="128648">
                  <c:v>332.02083333333331</c:v>
                </c:pt>
                <c:pt idx="128649">
                  <c:v>332.0234375</c:v>
                </c:pt>
                <c:pt idx="128650">
                  <c:v>332.02604166666669</c:v>
                </c:pt>
                <c:pt idx="128651">
                  <c:v>332.02864583333331</c:v>
                </c:pt>
                <c:pt idx="128652">
                  <c:v>332.03125</c:v>
                </c:pt>
                <c:pt idx="128653">
                  <c:v>332.03385416666669</c:v>
                </c:pt>
                <c:pt idx="128654">
                  <c:v>332.03645833333331</c:v>
                </c:pt>
                <c:pt idx="128655">
                  <c:v>332.0390625</c:v>
                </c:pt>
                <c:pt idx="128656">
                  <c:v>332.04166666666669</c:v>
                </c:pt>
                <c:pt idx="128657">
                  <c:v>332.04427083333331</c:v>
                </c:pt>
                <c:pt idx="128658">
                  <c:v>332.046875</c:v>
                </c:pt>
                <c:pt idx="128659">
                  <c:v>332.04947916666669</c:v>
                </c:pt>
                <c:pt idx="128660">
                  <c:v>332.05208333333331</c:v>
                </c:pt>
                <c:pt idx="128661">
                  <c:v>332.0546875</c:v>
                </c:pt>
                <c:pt idx="128662">
                  <c:v>332.05729166666669</c:v>
                </c:pt>
                <c:pt idx="128663">
                  <c:v>332.05989583333331</c:v>
                </c:pt>
                <c:pt idx="128664">
                  <c:v>332.0625</c:v>
                </c:pt>
                <c:pt idx="128665">
                  <c:v>332.06510416666669</c:v>
                </c:pt>
                <c:pt idx="128666">
                  <c:v>332.06770833333331</c:v>
                </c:pt>
                <c:pt idx="128667">
                  <c:v>332.0703125</c:v>
                </c:pt>
                <c:pt idx="128668">
                  <c:v>332.07291666666669</c:v>
                </c:pt>
                <c:pt idx="128669">
                  <c:v>332.07552083333331</c:v>
                </c:pt>
                <c:pt idx="128670">
                  <c:v>332.078125</c:v>
                </c:pt>
                <c:pt idx="128671">
                  <c:v>332.08072916666669</c:v>
                </c:pt>
                <c:pt idx="128672">
                  <c:v>332.08333333333331</c:v>
                </c:pt>
                <c:pt idx="128673">
                  <c:v>332.0859375</c:v>
                </c:pt>
                <c:pt idx="128674">
                  <c:v>332.08854166666669</c:v>
                </c:pt>
                <c:pt idx="128675">
                  <c:v>332.09114583333331</c:v>
                </c:pt>
                <c:pt idx="128676">
                  <c:v>332.09375</c:v>
                </c:pt>
                <c:pt idx="128677">
                  <c:v>332.09635416666669</c:v>
                </c:pt>
                <c:pt idx="128678">
                  <c:v>332.09895833333331</c:v>
                </c:pt>
                <c:pt idx="128679">
                  <c:v>332.1015625</c:v>
                </c:pt>
                <c:pt idx="128680">
                  <c:v>332.10416666666669</c:v>
                </c:pt>
                <c:pt idx="128681">
                  <c:v>332.10677083333331</c:v>
                </c:pt>
                <c:pt idx="128682">
                  <c:v>332.109375</c:v>
                </c:pt>
                <c:pt idx="128683">
                  <c:v>332.11197916666669</c:v>
                </c:pt>
                <c:pt idx="128684">
                  <c:v>332.11458333333331</c:v>
                </c:pt>
                <c:pt idx="128685">
                  <c:v>332.1171875</c:v>
                </c:pt>
                <c:pt idx="128686">
                  <c:v>332.11979166666669</c:v>
                </c:pt>
                <c:pt idx="128687">
                  <c:v>332.12239583333331</c:v>
                </c:pt>
                <c:pt idx="128688">
                  <c:v>332.125</c:v>
                </c:pt>
                <c:pt idx="128689">
                  <c:v>332.12760416666669</c:v>
                </c:pt>
                <c:pt idx="128690">
                  <c:v>332.13020833333331</c:v>
                </c:pt>
                <c:pt idx="128691">
                  <c:v>332.1328125</c:v>
                </c:pt>
                <c:pt idx="128692">
                  <c:v>332.13541666666669</c:v>
                </c:pt>
                <c:pt idx="128693">
                  <c:v>332.13802083333331</c:v>
                </c:pt>
                <c:pt idx="128694">
                  <c:v>332.140625</c:v>
                </c:pt>
                <c:pt idx="128695">
                  <c:v>332.14322916666669</c:v>
                </c:pt>
                <c:pt idx="128696">
                  <c:v>332.14583333333331</c:v>
                </c:pt>
                <c:pt idx="128697">
                  <c:v>332.1484375</c:v>
                </c:pt>
                <c:pt idx="128698">
                  <c:v>332.15104166666669</c:v>
                </c:pt>
                <c:pt idx="128699">
                  <c:v>332.15364583333331</c:v>
                </c:pt>
                <c:pt idx="128700">
                  <c:v>332.15625</c:v>
                </c:pt>
                <c:pt idx="128701">
                  <c:v>332.15885416666669</c:v>
                </c:pt>
                <c:pt idx="128702">
                  <c:v>332.16145833333331</c:v>
                </c:pt>
                <c:pt idx="128703">
                  <c:v>332.1640625</c:v>
                </c:pt>
                <c:pt idx="128704">
                  <c:v>332.16666666666669</c:v>
                </c:pt>
                <c:pt idx="128705">
                  <c:v>332.16927083333331</c:v>
                </c:pt>
                <c:pt idx="128706">
                  <c:v>332.171875</c:v>
                </c:pt>
                <c:pt idx="128707">
                  <c:v>332.17447916666669</c:v>
                </c:pt>
                <c:pt idx="128708">
                  <c:v>332.17708333333331</c:v>
                </c:pt>
                <c:pt idx="128709">
                  <c:v>332.1796875</c:v>
                </c:pt>
                <c:pt idx="128710">
                  <c:v>332.18229166666669</c:v>
                </c:pt>
                <c:pt idx="128711">
                  <c:v>332.18489583333331</c:v>
                </c:pt>
                <c:pt idx="128712">
                  <c:v>332.1875</c:v>
                </c:pt>
                <c:pt idx="128713">
                  <c:v>332.19010416666669</c:v>
                </c:pt>
                <c:pt idx="128714">
                  <c:v>332.19270833333331</c:v>
                </c:pt>
                <c:pt idx="128715">
                  <c:v>332.1953125</c:v>
                </c:pt>
                <c:pt idx="128716">
                  <c:v>332.19791666666669</c:v>
                </c:pt>
                <c:pt idx="128717">
                  <c:v>332.20052083333331</c:v>
                </c:pt>
                <c:pt idx="128718">
                  <c:v>332.203125</c:v>
                </c:pt>
                <c:pt idx="128719">
                  <c:v>332.20572916666669</c:v>
                </c:pt>
                <c:pt idx="128720">
                  <c:v>332.20833333333331</c:v>
                </c:pt>
                <c:pt idx="128721">
                  <c:v>332.2109375</c:v>
                </c:pt>
                <c:pt idx="128722">
                  <c:v>332.21354166666669</c:v>
                </c:pt>
                <c:pt idx="128723">
                  <c:v>332.21614583333331</c:v>
                </c:pt>
                <c:pt idx="128724">
                  <c:v>332.21875</c:v>
                </c:pt>
                <c:pt idx="128725">
                  <c:v>332.22135416666669</c:v>
                </c:pt>
                <c:pt idx="128726">
                  <c:v>332.22395833333331</c:v>
                </c:pt>
                <c:pt idx="128727">
                  <c:v>332.2265625</c:v>
                </c:pt>
                <c:pt idx="128728">
                  <c:v>332.22916666666669</c:v>
                </c:pt>
                <c:pt idx="128729">
                  <c:v>332.23177083333331</c:v>
                </c:pt>
                <c:pt idx="128730">
                  <c:v>332.234375</c:v>
                </c:pt>
                <c:pt idx="128731">
                  <c:v>332.23697916666669</c:v>
                </c:pt>
                <c:pt idx="128732">
                  <c:v>332.23958333333331</c:v>
                </c:pt>
                <c:pt idx="128733">
                  <c:v>332.2421875</c:v>
                </c:pt>
                <c:pt idx="128734">
                  <c:v>332.24479166666669</c:v>
                </c:pt>
                <c:pt idx="128735">
                  <c:v>332.24739583333331</c:v>
                </c:pt>
                <c:pt idx="128736">
                  <c:v>332.25</c:v>
                </c:pt>
                <c:pt idx="128737">
                  <c:v>332.25260416666669</c:v>
                </c:pt>
                <c:pt idx="128738">
                  <c:v>332.25520833333331</c:v>
                </c:pt>
                <c:pt idx="128739">
                  <c:v>332.2578125</c:v>
                </c:pt>
                <c:pt idx="128740">
                  <c:v>332.26041666666669</c:v>
                </c:pt>
                <c:pt idx="128741">
                  <c:v>332.26302083333331</c:v>
                </c:pt>
                <c:pt idx="128742">
                  <c:v>332.265625</c:v>
                </c:pt>
                <c:pt idx="128743">
                  <c:v>332.26822916666669</c:v>
                </c:pt>
                <c:pt idx="128744">
                  <c:v>332.27083333333331</c:v>
                </c:pt>
                <c:pt idx="128745">
                  <c:v>332.2734375</c:v>
                </c:pt>
                <c:pt idx="128746">
                  <c:v>332.27604166666669</c:v>
                </c:pt>
                <c:pt idx="128747">
                  <c:v>332.27864583333331</c:v>
                </c:pt>
                <c:pt idx="128748">
                  <c:v>332.28125</c:v>
                </c:pt>
                <c:pt idx="128749">
                  <c:v>332.28385416666669</c:v>
                </c:pt>
                <c:pt idx="128750">
                  <c:v>332.28645833333331</c:v>
                </c:pt>
                <c:pt idx="128751">
                  <c:v>332.2890625</c:v>
                </c:pt>
                <c:pt idx="128752">
                  <c:v>332.29166666666669</c:v>
                </c:pt>
                <c:pt idx="128753">
                  <c:v>332.29427083333331</c:v>
                </c:pt>
                <c:pt idx="128754">
                  <c:v>332.296875</c:v>
                </c:pt>
                <c:pt idx="128755">
                  <c:v>332.29947916666669</c:v>
                </c:pt>
                <c:pt idx="128756">
                  <c:v>332.30208333333331</c:v>
                </c:pt>
                <c:pt idx="128757">
                  <c:v>332.3046875</c:v>
                </c:pt>
                <c:pt idx="128758">
                  <c:v>332.30729166666669</c:v>
                </c:pt>
                <c:pt idx="128759">
                  <c:v>332.30989583333331</c:v>
                </c:pt>
                <c:pt idx="128760">
                  <c:v>332.3125</c:v>
                </c:pt>
                <c:pt idx="128761">
                  <c:v>332.31510416666669</c:v>
                </c:pt>
                <c:pt idx="128762">
                  <c:v>332.31770833333331</c:v>
                </c:pt>
                <c:pt idx="128763">
                  <c:v>332.3203125</c:v>
                </c:pt>
                <c:pt idx="128764">
                  <c:v>332.32291666666669</c:v>
                </c:pt>
                <c:pt idx="128765">
                  <c:v>332.32552083333331</c:v>
                </c:pt>
                <c:pt idx="128766">
                  <c:v>332.328125</c:v>
                </c:pt>
                <c:pt idx="128767">
                  <c:v>332.33072916666669</c:v>
                </c:pt>
                <c:pt idx="128768">
                  <c:v>332.33333333333331</c:v>
                </c:pt>
                <c:pt idx="128769">
                  <c:v>332.3359375</c:v>
                </c:pt>
                <c:pt idx="128770">
                  <c:v>332.33854166666669</c:v>
                </c:pt>
                <c:pt idx="128771">
                  <c:v>332.34114583333331</c:v>
                </c:pt>
                <c:pt idx="128772">
                  <c:v>332.34375</c:v>
                </c:pt>
                <c:pt idx="128773">
                  <c:v>332.34635416666669</c:v>
                </c:pt>
                <c:pt idx="128774">
                  <c:v>332.34895833333331</c:v>
                </c:pt>
                <c:pt idx="128775">
                  <c:v>332.3515625</c:v>
                </c:pt>
                <c:pt idx="128776">
                  <c:v>332.35416666666669</c:v>
                </c:pt>
                <c:pt idx="128777">
                  <c:v>332.35677083333331</c:v>
                </c:pt>
                <c:pt idx="128778">
                  <c:v>332.359375</c:v>
                </c:pt>
                <c:pt idx="128779">
                  <c:v>332.36197916666669</c:v>
                </c:pt>
                <c:pt idx="128780">
                  <c:v>332.36458333333331</c:v>
                </c:pt>
                <c:pt idx="128781">
                  <c:v>332.3671875</c:v>
                </c:pt>
                <c:pt idx="128782">
                  <c:v>332.36979166666669</c:v>
                </c:pt>
                <c:pt idx="128783">
                  <c:v>332.37239583333331</c:v>
                </c:pt>
                <c:pt idx="128784">
                  <c:v>332.375</c:v>
                </c:pt>
                <c:pt idx="128785">
                  <c:v>332.37760416666669</c:v>
                </c:pt>
                <c:pt idx="128786">
                  <c:v>332.38020833333331</c:v>
                </c:pt>
                <c:pt idx="128787">
                  <c:v>332.3828125</c:v>
                </c:pt>
                <c:pt idx="128788">
                  <c:v>332.38541666666669</c:v>
                </c:pt>
                <c:pt idx="128789">
                  <c:v>332.38802083333331</c:v>
                </c:pt>
                <c:pt idx="128790">
                  <c:v>332.390625</c:v>
                </c:pt>
                <c:pt idx="128791">
                  <c:v>332.39322916666669</c:v>
                </c:pt>
                <c:pt idx="128792">
                  <c:v>332.39583333333331</c:v>
                </c:pt>
                <c:pt idx="128793">
                  <c:v>332.3984375</c:v>
                </c:pt>
                <c:pt idx="128794">
                  <c:v>332.40104166666669</c:v>
                </c:pt>
                <c:pt idx="128795">
                  <c:v>332.40364583333331</c:v>
                </c:pt>
                <c:pt idx="128796">
                  <c:v>332.40625</c:v>
                </c:pt>
                <c:pt idx="128797">
                  <c:v>332.40885416666669</c:v>
                </c:pt>
                <c:pt idx="128798">
                  <c:v>332.41145833333331</c:v>
                </c:pt>
                <c:pt idx="128799">
                  <c:v>332.4140625</c:v>
                </c:pt>
                <c:pt idx="128800">
                  <c:v>332.41666666666669</c:v>
                </c:pt>
                <c:pt idx="128801">
                  <c:v>332.41927083333331</c:v>
                </c:pt>
                <c:pt idx="128802">
                  <c:v>332.421875</c:v>
                </c:pt>
                <c:pt idx="128803">
                  <c:v>332.42447916666669</c:v>
                </c:pt>
                <c:pt idx="128804">
                  <c:v>332.42708333333331</c:v>
                </c:pt>
                <c:pt idx="128805">
                  <c:v>332.4296875</c:v>
                </c:pt>
                <c:pt idx="128806">
                  <c:v>332.43229166666669</c:v>
                </c:pt>
                <c:pt idx="128807">
                  <c:v>332.43489583333331</c:v>
                </c:pt>
                <c:pt idx="128808">
                  <c:v>332.4375</c:v>
                </c:pt>
                <c:pt idx="128809">
                  <c:v>332.44010416666669</c:v>
                </c:pt>
                <c:pt idx="128810">
                  <c:v>332.44270833333331</c:v>
                </c:pt>
                <c:pt idx="128811">
                  <c:v>332.4453125</c:v>
                </c:pt>
                <c:pt idx="128812">
                  <c:v>332.44791666666669</c:v>
                </c:pt>
                <c:pt idx="128813">
                  <c:v>332.45052083333331</c:v>
                </c:pt>
                <c:pt idx="128814">
                  <c:v>332.453125</c:v>
                </c:pt>
                <c:pt idx="128815">
                  <c:v>332.45572916666669</c:v>
                </c:pt>
                <c:pt idx="128816">
                  <c:v>332.45833333333331</c:v>
                </c:pt>
                <c:pt idx="128817">
                  <c:v>332.4609375</c:v>
                </c:pt>
                <c:pt idx="128818">
                  <c:v>332.46354166666669</c:v>
                </c:pt>
                <c:pt idx="128819">
                  <c:v>332.46614583333331</c:v>
                </c:pt>
                <c:pt idx="128820">
                  <c:v>332.46875</c:v>
                </c:pt>
                <c:pt idx="128821">
                  <c:v>332.47135416666669</c:v>
                </c:pt>
                <c:pt idx="128822">
                  <c:v>332.47395833333331</c:v>
                </c:pt>
                <c:pt idx="128823">
                  <c:v>332.4765625</c:v>
                </c:pt>
                <c:pt idx="128824">
                  <c:v>332.47916666666669</c:v>
                </c:pt>
                <c:pt idx="128825">
                  <c:v>332.48177083333331</c:v>
                </c:pt>
                <c:pt idx="128826">
                  <c:v>332.484375</c:v>
                </c:pt>
                <c:pt idx="128827">
                  <c:v>332.48697916666669</c:v>
                </c:pt>
                <c:pt idx="128828">
                  <c:v>332.48958333333331</c:v>
                </c:pt>
                <c:pt idx="128829">
                  <c:v>332.4921875</c:v>
                </c:pt>
                <c:pt idx="128830">
                  <c:v>332.49479166666669</c:v>
                </c:pt>
                <c:pt idx="128831">
                  <c:v>332.49739583333331</c:v>
                </c:pt>
                <c:pt idx="128832">
                  <c:v>332.5</c:v>
                </c:pt>
                <c:pt idx="128833">
                  <c:v>332.50260416666669</c:v>
                </c:pt>
                <c:pt idx="128834">
                  <c:v>332.50520833333331</c:v>
                </c:pt>
                <c:pt idx="128835">
                  <c:v>332.5078125</c:v>
                </c:pt>
                <c:pt idx="128836">
                  <c:v>332.51041666666669</c:v>
                </c:pt>
                <c:pt idx="128837">
                  <c:v>332.51302083333331</c:v>
                </c:pt>
                <c:pt idx="128838">
                  <c:v>332.515625</c:v>
                </c:pt>
                <c:pt idx="128839">
                  <c:v>332.51822916666669</c:v>
                </c:pt>
                <c:pt idx="128840">
                  <c:v>332.52083333333331</c:v>
                </c:pt>
                <c:pt idx="128841">
                  <c:v>332.5234375</c:v>
                </c:pt>
                <c:pt idx="128842">
                  <c:v>332.52604166666669</c:v>
                </c:pt>
                <c:pt idx="128843">
                  <c:v>332.52864583333331</c:v>
                </c:pt>
                <c:pt idx="128844">
                  <c:v>332.53125</c:v>
                </c:pt>
                <c:pt idx="128845">
                  <c:v>332.53385416666669</c:v>
                </c:pt>
                <c:pt idx="128846">
                  <c:v>332.53645833333331</c:v>
                </c:pt>
                <c:pt idx="128847">
                  <c:v>332.5390625</c:v>
                </c:pt>
                <c:pt idx="128848">
                  <c:v>332.54166666666669</c:v>
                </c:pt>
                <c:pt idx="128849">
                  <c:v>332.54427083333331</c:v>
                </c:pt>
                <c:pt idx="128850">
                  <c:v>332.546875</c:v>
                </c:pt>
                <c:pt idx="128851">
                  <c:v>332.54947916666669</c:v>
                </c:pt>
                <c:pt idx="128852">
                  <c:v>332.55208333333331</c:v>
                </c:pt>
                <c:pt idx="128853">
                  <c:v>332.5546875</c:v>
                </c:pt>
                <c:pt idx="128854">
                  <c:v>332.55729166666669</c:v>
                </c:pt>
                <c:pt idx="128855">
                  <c:v>332.55989583333331</c:v>
                </c:pt>
                <c:pt idx="128856">
                  <c:v>332.5625</c:v>
                </c:pt>
                <c:pt idx="128857">
                  <c:v>332.56510416666669</c:v>
                </c:pt>
                <c:pt idx="128858">
                  <c:v>332.56770833333331</c:v>
                </c:pt>
                <c:pt idx="128859">
                  <c:v>332.5703125</c:v>
                </c:pt>
                <c:pt idx="128860">
                  <c:v>332.57291666666669</c:v>
                </c:pt>
                <c:pt idx="128861">
                  <c:v>332.57552083333331</c:v>
                </c:pt>
                <c:pt idx="128862">
                  <c:v>332.578125</c:v>
                </c:pt>
                <c:pt idx="128863">
                  <c:v>332.58072916666669</c:v>
                </c:pt>
                <c:pt idx="128864">
                  <c:v>332.58333333333331</c:v>
                </c:pt>
                <c:pt idx="128865">
                  <c:v>332.5859375</c:v>
                </c:pt>
                <c:pt idx="128866">
                  <c:v>332.58854166666669</c:v>
                </c:pt>
                <c:pt idx="128867">
                  <c:v>332.59114583333331</c:v>
                </c:pt>
                <c:pt idx="128868">
                  <c:v>332.59375</c:v>
                </c:pt>
                <c:pt idx="128869">
                  <c:v>332.59635416666669</c:v>
                </c:pt>
                <c:pt idx="128870">
                  <c:v>332.59895833333331</c:v>
                </c:pt>
                <c:pt idx="128871">
                  <c:v>332.6015625</c:v>
                </c:pt>
                <c:pt idx="128872">
                  <c:v>332.60416666666669</c:v>
                </c:pt>
                <c:pt idx="128873">
                  <c:v>332.60677083333331</c:v>
                </c:pt>
                <c:pt idx="128874">
                  <c:v>332.609375</c:v>
                </c:pt>
                <c:pt idx="128875">
                  <c:v>332.61197916666669</c:v>
                </c:pt>
                <c:pt idx="128876">
                  <c:v>332.61458333333331</c:v>
                </c:pt>
                <c:pt idx="128877">
                  <c:v>332.6171875</c:v>
                </c:pt>
                <c:pt idx="128878">
                  <c:v>332.61979166666669</c:v>
                </c:pt>
                <c:pt idx="128879">
                  <c:v>332.62239583333331</c:v>
                </c:pt>
                <c:pt idx="128880">
                  <c:v>332.625</c:v>
                </c:pt>
                <c:pt idx="128881">
                  <c:v>332.62760416666669</c:v>
                </c:pt>
                <c:pt idx="128882">
                  <c:v>332.63020833333331</c:v>
                </c:pt>
                <c:pt idx="128883">
                  <c:v>332.6328125</c:v>
                </c:pt>
                <c:pt idx="128884">
                  <c:v>332.63541666666669</c:v>
                </c:pt>
                <c:pt idx="128885">
                  <c:v>332.63802083333331</c:v>
                </c:pt>
                <c:pt idx="128886">
                  <c:v>332.640625</c:v>
                </c:pt>
                <c:pt idx="128887">
                  <c:v>332.64322916666669</c:v>
                </c:pt>
                <c:pt idx="128888">
                  <c:v>332.64583333333331</c:v>
                </c:pt>
                <c:pt idx="128889">
                  <c:v>332.6484375</c:v>
                </c:pt>
                <c:pt idx="128890">
                  <c:v>332.65104166666669</c:v>
                </c:pt>
                <c:pt idx="128891">
                  <c:v>332.65364583333331</c:v>
                </c:pt>
                <c:pt idx="128892">
                  <c:v>332.65625</c:v>
                </c:pt>
                <c:pt idx="128893">
                  <c:v>332.65885416666669</c:v>
                </c:pt>
                <c:pt idx="128894">
                  <c:v>332.66145833333331</c:v>
                </c:pt>
                <c:pt idx="128895">
                  <c:v>332.6640625</c:v>
                </c:pt>
                <c:pt idx="128896">
                  <c:v>332.66666666666669</c:v>
                </c:pt>
                <c:pt idx="128897">
                  <c:v>332.66927083333331</c:v>
                </c:pt>
                <c:pt idx="128898">
                  <c:v>332.671875</c:v>
                </c:pt>
                <c:pt idx="128899">
                  <c:v>332.67447916666669</c:v>
                </c:pt>
                <c:pt idx="128900">
                  <c:v>332.67708333333331</c:v>
                </c:pt>
                <c:pt idx="128901">
                  <c:v>332.6796875</c:v>
                </c:pt>
                <c:pt idx="128902">
                  <c:v>332.68229166666669</c:v>
                </c:pt>
                <c:pt idx="128903">
                  <c:v>332.68489583333331</c:v>
                </c:pt>
                <c:pt idx="128904">
                  <c:v>332.6875</c:v>
                </c:pt>
                <c:pt idx="128905">
                  <c:v>332.69010416666669</c:v>
                </c:pt>
                <c:pt idx="128906">
                  <c:v>332.69270833333331</c:v>
                </c:pt>
                <c:pt idx="128907">
                  <c:v>332.6953125</c:v>
                </c:pt>
                <c:pt idx="128908">
                  <c:v>332.69791666666669</c:v>
                </c:pt>
                <c:pt idx="128909">
                  <c:v>332.70052083333331</c:v>
                </c:pt>
                <c:pt idx="128910">
                  <c:v>332.703125</c:v>
                </c:pt>
                <c:pt idx="128911">
                  <c:v>332.70572916666669</c:v>
                </c:pt>
                <c:pt idx="128912">
                  <c:v>332.70833333333331</c:v>
                </c:pt>
                <c:pt idx="128913">
                  <c:v>332.7109375</c:v>
                </c:pt>
                <c:pt idx="128914">
                  <c:v>332.71354166666669</c:v>
                </c:pt>
                <c:pt idx="128915">
                  <c:v>332.71614583333331</c:v>
                </c:pt>
                <c:pt idx="128916">
                  <c:v>332.71875</c:v>
                </c:pt>
                <c:pt idx="128917">
                  <c:v>332.72135416666669</c:v>
                </c:pt>
                <c:pt idx="128918">
                  <c:v>332.72395833333331</c:v>
                </c:pt>
                <c:pt idx="128919">
                  <c:v>332.7265625</c:v>
                </c:pt>
                <c:pt idx="128920">
                  <c:v>332.72916666666669</c:v>
                </c:pt>
                <c:pt idx="128921">
                  <c:v>332.73177083333331</c:v>
                </c:pt>
                <c:pt idx="128922">
                  <c:v>332.734375</c:v>
                </c:pt>
                <c:pt idx="128923">
                  <c:v>332.73697916666669</c:v>
                </c:pt>
                <c:pt idx="128924">
                  <c:v>332.73958333333331</c:v>
                </c:pt>
                <c:pt idx="128925">
                  <c:v>332.7421875</c:v>
                </c:pt>
                <c:pt idx="128926">
                  <c:v>332.74479166666669</c:v>
                </c:pt>
                <c:pt idx="128927">
                  <c:v>332.74739583333331</c:v>
                </c:pt>
                <c:pt idx="128928">
                  <c:v>332.75</c:v>
                </c:pt>
                <c:pt idx="128929">
                  <c:v>332.75260416666669</c:v>
                </c:pt>
                <c:pt idx="128930">
                  <c:v>332.75520833333331</c:v>
                </c:pt>
                <c:pt idx="128931">
                  <c:v>332.7578125</c:v>
                </c:pt>
                <c:pt idx="128932">
                  <c:v>332.76041666666669</c:v>
                </c:pt>
                <c:pt idx="128933">
                  <c:v>332.76302083333331</c:v>
                </c:pt>
                <c:pt idx="128934">
                  <c:v>332.765625</c:v>
                </c:pt>
                <c:pt idx="128935">
                  <c:v>332.76822916666669</c:v>
                </c:pt>
                <c:pt idx="128936">
                  <c:v>332.77083333333331</c:v>
                </c:pt>
                <c:pt idx="128937">
                  <c:v>332.7734375</c:v>
                </c:pt>
                <c:pt idx="128938">
                  <c:v>332.77604166666669</c:v>
                </c:pt>
                <c:pt idx="128939">
                  <c:v>332.77864583333331</c:v>
                </c:pt>
                <c:pt idx="128940">
                  <c:v>332.78125</c:v>
                </c:pt>
                <c:pt idx="128941">
                  <c:v>332.78385416666669</c:v>
                </c:pt>
                <c:pt idx="128942">
                  <c:v>332.78645833333331</c:v>
                </c:pt>
                <c:pt idx="128943">
                  <c:v>332.7890625</c:v>
                </c:pt>
                <c:pt idx="128944">
                  <c:v>332.79166666666669</c:v>
                </c:pt>
                <c:pt idx="128945">
                  <c:v>332.79427083333331</c:v>
                </c:pt>
                <c:pt idx="128946">
                  <c:v>332.796875</c:v>
                </c:pt>
                <c:pt idx="128947">
                  <c:v>332.79947916666669</c:v>
                </c:pt>
                <c:pt idx="128948">
                  <c:v>332.80208333333331</c:v>
                </c:pt>
                <c:pt idx="128949">
                  <c:v>332.8046875</c:v>
                </c:pt>
                <c:pt idx="128950">
                  <c:v>332.80729166666669</c:v>
                </c:pt>
                <c:pt idx="128951">
                  <c:v>332.80989583333331</c:v>
                </c:pt>
                <c:pt idx="128952">
                  <c:v>332.8125</c:v>
                </c:pt>
                <c:pt idx="128953">
                  <c:v>332.81510416666669</c:v>
                </c:pt>
                <c:pt idx="128954">
                  <c:v>332.81770833333331</c:v>
                </c:pt>
                <c:pt idx="128955">
                  <c:v>332.8203125</c:v>
                </c:pt>
                <c:pt idx="128956">
                  <c:v>332.82291666666669</c:v>
                </c:pt>
                <c:pt idx="128957">
                  <c:v>332.82552083333331</c:v>
                </c:pt>
                <c:pt idx="128958">
                  <c:v>332.828125</c:v>
                </c:pt>
                <c:pt idx="128959">
                  <c:v>332.83072916666669</c:v>
                </c:pt>
                <c:pt idx="128960">
                  <c:v>332.83333333333331</c:v>
                </c:pt>
                <c:pt idx="128961">
                  <c:v>332.8359375</c:v>
                </c:pt>
                <c:pt idx="128962">
                  <c:v>332.83854166666669</c:v>
                </c:pt>
                <c:pt idx="128963">
                  <c:v>332.84114583333331</c:v>
                </c:pt>
                <c:pt idx="128964">
                  <c:v>332.84375</c:v>
                </c:pt>
                <c:pt idx="128965">
                  <c:v>332.84635416666669</c:v>
                </c:pt>
                <c:pt idx="128966">
                  <c:v>332.84895833333331</c:v>
                </c:pt>
                <c:pt idx="128967">
                  <c:v>332.8515625</c:v>
                </c:pt>
                <c:pt idx="128968">
                  <c:v>332.85416666666669</c:v>
                </c:pt>
                <c:pt idx="128969">
                  <c:v>332.85677083333331</c:v>
                </c:pt>
                <c:pt idx="128970">
                  <c:v>332.859375</c:v>
                </c:pt>
                <c:pt idx="128971">
                  <c:v>332.86197916666669</c:v>
                </c:pt>
                <c:pt idx="128972">
                  <c:v>332.86458333333331</c:v>
                </c:pt>
                <c:pt idx="128973">
                  <c:v>332.8671875</c:v>
                </c:pt>
                <c:pt idx="128974">
                  <c:v>332.86979166666669</c:v>
                </c:pt>
                <c:pt idx="128975">
                  <c:v>332.87239583333331</c:v>
                </c:pt>
                <c:pt idx="128976">
                  <c:v>332.875</c:v>
                </c:pt>
                <c:pt idx="128977">
                  <c:v>332.87760416666669</c:v>
                </c:pt>
                <c:pt idx="128978">
                  <c:v>332.88020833333331</c:v>
                </c:pt>
                <c:pt idx="128979">
                  <c:v>332.8828125</c:v>
                </c:pt>
                <c:pt idx="128980">
                  <c:v>332.88541666666669</c:v>
                </c:pt>
                <c:pt idx="128981">
                  <c:v>332.88802083333331</c:v>
                </c:pt>
                <c:pt idx="128982">
                  <c:v>332.890625</c:v>
                </c:pt>
                <c:pt idx="128983">
                  <c:v>332.89322916666669</c:v>
                </c:pt>
                <c:pt idx="128984">
                  <c:v>332.89583333333331</c:v>
                </c:pt>
                <c:pt idx="128985">
                  <c:v>332.8984375</c:v>
                </c:pt>
                <c:pt idx="128986">
                  <c:v>332.90104166666669</c:v>
                </c:pt>
                <c:pt idx="128987">
                  <c:v>332.90364583333331</c:v>
                </c:pt>
                <c:pt idx="128988">
                  <c:v>332.90625</c:v>
                </c:pt>
                <c:pt idx="128989">
                  <c:v>332.90885416666669</c:v>
                </c:pt>
                <c:pt idx="128990">
                  <c:v>332.91145833333331</c:v>
                </c:pt>
                <c:pt idx="128991">
                  <c:v>332.9140625</c:v>
                </c:pt>
                <c:pt idx="128992">
                  <c:v>332.91666666666669</c:v>
                </c:pt>
                <c:pt idx="128993">
                  <c:v>332.91927083333331</c:v>
                </c:pt>
                <c:pt idx="128994">
                  <c:v>332.921875</c:v>
                </c:pt>
                <c:pt idx="128995">
                  <c:v>332.92447916666669</c:v>
                </c:pt>
                <c:pt idx="128996">
                  <c:v>332.92708333333331</c:v>
                </c:pt>
                <c:pt idx="128997">
                  <c:v>332.9296875</c:v>
                </c:pt>
                <c:pt idx="128998">
                  <c:v>332.93229166666669</c:v>
                </c:pt>
                <c:pt idx="128999">
                  <c:v>332.93489583333331</c:v>
                </c:pt>
                <c:pt idx="129000">
                  <c:v>332.9375</c:v>
                </c:pt>
                <c:pt idx="129001">
                  <c:v>332.94010416666669</c:v>
                </c:pt>
                <c:pt idx="129002">
                  <c:v>332.94270833333331</c:v>
                </c:pt>
                <c:pt idx="129003">
                  <c:v>332.9453125</c:v>
                </c:pt>
                <c:pt idx="129004">
                  <c:v>332.94791666666669</c:v>
                </c:pt>
                <c:pt idx="129005">
                  <c:v>332.95052083333331</c:v>
                </c:pt>
                <c:pt idx="129006">
                  <c:v>332.953125</c:v>
                </c:pt>
                <c:pt idx="129007">
                  <c:v>332.95572916666669</c:v>
                </c:pt>
                <c:pt idx="129008">
                  <c:v>332.95833333333331</c:v>
                </c:pt>
                <c:pt idx="129009">
                  <c:v>332.9609375</c:v>
                </c:pt>
                <c:pt idx="129010">
                  <c:v>332.96354166666669</c:v>
                </c:pt>
                <c:pt idx="129011">
                  <c:v>332.96614583333331</c:v>
                </c:pt>
                <c:pt idx="129012">
                  <c:v>332.96875</c:v>
                </c:pt>
                <c:pt idx="129013">
                  <c:v>332.97135416666669</c:v>
                </c:pt>
                <c:pt idx="129014">
                  <c:v>332.97395833333331</c:v>
                </c:pt>
                <c:pt idx="129015">
                  <c:v>332.9765625</c:v>
                </c:pt>
                <c:pt idx="129016">
                  <c:v>332.97916666666669</c:v>
                </c:pt>
                <c:pt idx="129017">
                  <c:v>332.98177083333331</c:v>
                </c:pt>
                <c:pt idx="129018">
                  <c:v>332.984375</c:v>
                </c:pt>
                <c:pt idx="129019">
                  <c:v>332.98697916666669</c:v>
                </c:pt>
                <c:pt idx="129020">
                  <c:v>332.98958333333331</c:v>
                </c:pt>
                <c:pt idx="129021">
                  <c:v>332.9921875</c:v>
                </c:pt>
                <c:pt idx="129022">
                  <c:v>332.99479166666669</c:v>
                </c:pt>
                <c:pt idx="129023">
                  <c:v>332.99739583333331</c:v>
                </c:pt>
                <c:pt idx="129024">
                  <c:v>333</c:v>
                </c:pt>
                <c:pt idx="129025">
                  <c:v>333.00260416666669</c:v>
                </c:pt>
                <c:pt idx="129026">
                  <c:v>333.00520833333331</c:v>
                </c:pt>
                <c:pt idx="129027">
                  <c:v>333.0078125</c:v>
                </c:pt>
                <c:pt idx="129028">
                  <c:v>333.01041666666669</c:v>
                </c:pt>
                <c:pt idx="129029">
                  <c:v>333.01302083333331</c:v>
                </c:pt>
                <c:pt idx="129030">
                  <c:v>333.015625</c:v>
                </c:pt>
                <c:pt idx="129031">
                  <c:v>333.01822916666669</c:v>
                </c:pt>
                <c:pt idx="129032">
                  <c:v>333.02083333333331</c:v>
                </c:pt>
                <c:pt idx="129033">
                  <c:v>333.0234375</c:v>
                </c:pt>
                <c:pt idx="129034">
                  <c:v>333.02604166666669</c:v>
                </c:pt>
                <c:pt idx="129035">
                  <c:v>333.02864583333331</c:v>
                </c:pt>
                <c:pt idx="129036">
                  <c:v>333.03125</c:v>
                </c:pt>
                <c:pt idx="129037">
                  <c:v>333.03385416666669</c:v>
                </c:pt>
                <c:pt idx="129038">
                  <c:v>333.03645833333331</c:v>
                </c:pt>
                <c:pt idx="129039">
                  <c:v>333.0390625</c:v>
                </c:pt>
                <c:pt idx="129040">
                  <c:v>333.04166666666669</c:v>
                </c:pt>
                <c:pt idx="129041">
                  <c:v>333.04427083333331</c:v>
                </c:pt>
                <c:pt idx="129042">
                  <c:v>333.046875</c:v>
                </c:pt>
                <c:pt idx="129043">
                  <c:v>333.04947916666669</c:v>
                </c:pt>
                <c:pt idx="129044">
                  <c:v>333.05208333333331</c:v>
                </c:pt>
                <c:pt idx="129045">
                  <c:v>333.0546875</c:v>
                </c:pt>
                <c:pt idx="129046">
                  <c:v>333.05729166666669</c:v>
                </c:pt>
                <c:pt idx="129047">
                  <c:v>333.05989583333331</c:v>
                </c:pt>
                <c:pt idx="129048">
                  <c:v>333.0625</c:v>
                </c:pt>
                <c:pt idx="129049">
                  <c:v>333.06510416666669</c:v>
                </c:pt>
                <c:pt idx="129050">
                  <c:v>333.06770833333331</c:v>
                </c:pt>
                <c:pt idx="129051">
                  <c:v>333.0703125</c:v>
                </c:pt>
                <c:pt idx="129052">
                  <c:v>333.07291666666669</c:v>
                </c:pt>
                <c:pt idx="129053">
                  <c:v>333.07552083333331</c:v>
                </c:pt>
                <c:pt idx="129054">
                  <c:v>333.078125</c:v>
                </c:pt>
                <c:pt idx="129055">
                  <c:v>333.08072916666669</c:v>
                </c:pt>
                <c:pt idx="129056">
                  <c:v>333.08333333333331</c:v>
                </c:pt>
                <c:pt idx="129057">
                  <c:v>333.0859375</c:v>
                </c:pt>
                <c:pt idx="129058">
                  <c:v>333.08854166666669</c:v>
                </c:pt>
                <c:pt idx="129059">
                  <c:v>333.09114583333331</c:v>
                </c:pt>
                <c:pt idx="129060">
                  <c:v>333.09375</c:v>
                </c:pt>
                <c:pt idx="129061">
                  <c:v>333.09635416666669</c:v>
                </c:pt>
                <c:pt idx="129062">
                  <c:v>333.09895833333331</c:v>
                </c:pt>
                <c:pt idx="129063">
                  <c:v>333.1015625</c:v>
                </c:pt>
                <c:pt idx="129064">
                  <c:v>333.10416666666669</c:v>
                </c:pt>
                <c:pt idx="129065">
                  <c:v>333.10677083333331</c:v>
                </c:pt>
                <c:pt idx="129066">
                  <c:v>333.109375</c:v>
                </c:pt>
                <c:pt idx="129067">
                  <c:v>333.11197916666669</c:v>
                </c:pt>
                <c:pt idx="129068">
                  <c:v>333.11458333333331</c:v>
                </c:pt>
                <c:pt idx="129069">
                  <c:v>333.1171875</c:v>
                </c:pt>
                <c:pt idx="129070">
                  <c:v>333.11979166666669</c:v>
                </c:pt>
                <c:pt idx="129071">
                  <c:v>333.12239583333331</c:v>
                </c:pt>
                <c:pt idx="129072">
                  <c:v>333.125</c:v>
                </c:pt>
                <c:pt idx="129073">
                  <c:v>333.12760416666669</c:v>
                </c:pt>
                <c:pt idx="129074">
                  <c:v>333.13020833333331</c:v>
                </c:pt>
                <c:pt idx="129075">
                  <c:v>333.1328125</c:v>
                </c:pt>
                <c:pt idx="129076">
                  <c:v>333.13541666666669</c:v>
                </c:pt>
                <c:pt idx="129077">
                  <c:v>333.13802083333331</c:v>
                </c:pt>
                <c:pt idx="129078">
                  <c:v>333.140625</c:v>
                </c:pt>
                <c:pt idx="129079">
                  <c:v>333.14322916666669</c:v>
                </c:pt>
                <c:pt idx="129080">
                  <c:v>333.14583333333331</c:v>
                </c:pt>
                <c:pt idx="129081">
                  <c:v>333.1484375</c:v>
                </c:pt>
                <c:pt idx="129082">
                  <c:v>333.15104166666669</c:v>
                </c:pt>
                <c:pt idx="129083">
                  <c:v>333.15364583333331</c:v>
                </c:pt>
                <c:pt idx="129084">
                  <c:v>333.15625</c:v>
                </c:pt>
                <c:pt idx="129085">
                  <c:v>333.15885416666669</c:v>
                </c:pt>
                <c:pt idx="129086">
                  <c:v>333.16145833333331</c:v>
                </c:pt>
                <c:pt idx="129087">
                  <c:v>333.1640625</c:v>
                </c:pt>
                <c:pt idx="129088">
                  <c:v>333.16666666666669</c:v>
                </c:pt>
                <c:pt idx="129089">
                  <c:v>333.16927083333331</c:v>
                </c:pt>
                <c:pt idx="129090">
                  <c:v>333.171875</c:v>
                </c:pt>
                <c:pt idx="129091">
                  <c:v>333.17447916666669</c:v>
                </c:pt>
                <c:pt idx="129092">
                  <c:v>333.17708333333331</c:v>
                </c:pt>
                <c:pt idx="129093">
                  <c:v>333.1796875</c:v>
                </c:pt>
                <c:pt idx="129094">
                  <c:v>333.18229166666669</c:v>
                </c:pt>
                <c:pt idx="129095">
                  <c:v>333.18489583333331</c:v>
                </c:pt>
                <c:pt idx="129096">
                  <c:v>333.1875</c:v>
                </c:pt>
                <c:pt idx="129097">
                  <c:v>333.19010416666669</c:v>
                </c:pt>
                <c:pt idx="129098">
                  <c:v>333.19270833333331</c:v>
                </c:pt>
                <c:pt idx="129099">
                  <c:v>333.1953125</c:v>
                </c:pt>
                <c:pt idx="129100">
                  <c:v>333.19791666666669</c:v>
                </c:pt>
                <c:pt idx="129101">
                  <c:v>333.20052083333331</c:v>
                </c:pt>
                <c:pt idx="129102">
                  <c:v>333.203125</c:v>
                </c:pt>
                <c:pt idx="129103">
                  <c:v>333.20572916666669</c:v>
                </c:pt>
                <c:pt idx="129104">
                  <c:v>333.20833333333331</c:v>
                </c:pt>
                <c:pt idx="129105">
                  <c:v>333.2109375</c:v>
                </c:pt>
                <c:pt idx="129106">
                  <c:v>333.21354166666669</c:v>
                </c:pt>
                <c:pt idx="129107">
                  <c:v>333.21614583333331</c:v>
                </c:pt>
                <c:pt idx="129108">
                  <c:v>333.21875</c:v>
                </c:pt>
                <c:pt idx="129109">
                  <c:v>333.22135416666669</c:v>
                </c:pt>
                <c:pt idx="129110">
                  <c:v>333.22395833333331</c:v>
                </c:pt>
                <c:pt idx="129111">
                  <c:v>333.2265625</c:v>
                </c:pt>
                <c:pt idx="129112">
                  <c:v>333.22916666666669</c:v>
                </c:pt>
                <c:pt idx="129113">
                  <c:v>333.23177083333331</c:v>
                </c:pt>
                <c:pt idx="129114">
                  <c:v>333.234375</c:v>
                </c:pt>
                <c:pt idx="129115">
                  <c:v>333.23697916666669</c:v>
                </c:pt>
                <c:pt idx="129116">
                  <c:v>333.23958333333331</c:v>
                </c:pt>
                <c:pt idx="129117">
                  <c:v>333.2421875</c:v>
                </c:pt>
                <c:pt idx="129118">
                  <c:v>333.24479166666669</c:v>
                </c:pt>
                <c:pt idx="129119">
                  <c:v>333.24739583333331</c:v>
                </c:pt>
                <c:pt idx="129120">
                  <c:v>333.25</c:v>
                </c:pt>
                <c:pt idx="129121">
                  <c:v>333.25260416666669</c:v>
                </c:pt>
                <c:pt idx="129122">
                  <c:v>333.25520833333331</c:v>
                </c:pt>
                <c:pt idx="129123">
                  <c:v>333.2578125</c:v>
                </c:pt>
                <c:pt idx="129124">
                  <c:v>333.26041666666669</c:v>
                </c:pt>
                <c:pt idx="129125">
                  <c:v>333.26302083333331</c:v>
                </c:pt>
                <c:pt idx="129126">
                  <c:v>333.265625</c:v>
                </c:pt>
                <c:pt idx="129127">
                  <c:v>333.26822916666669</c:v>
                </c:pt>
                <c:pt idx="129128">
                  <c:v>333.27083333333331</c:v>
                </c:pt>
                <c:pt idx="129129">
                  <c:v>333.2734375</c:v>
                </c:pt>
                <c:pt idx="129130">
                  <c:v>333.27604166666669</c:v>
                </c:pt>
                <c:pt idx="129131">
                  <c:v>333.27864583333331</c:v>
                </c:pt>
                <c:pt idx="129132">
                  <c:v>333.28125</c:v>
                </c:pt>
                <c:pt idx="129133">
                  <c:v>333.28385416666669</c:v>
                </c:pt>
                <c:pt idx="129134">
                  <c:v>333.28645833333331</c:v>
                </c:pt>
                <c:pt idx="129135">
                  <c:v>333.2890625</c:v>
                </c:pt>
                <c:pt idx="129136">
                  <c:v>333.29166666666669</c:v>
                </c:pt>
                <c:pt idx="129137">
                  <c:v>333.29427083333331</c:v>
                </c:pt>
                <c:pt idx="129138">
                  <c:v>333.296875</c:v>
                </c:pt>
                <c:pt idx="129139">
                  <c:v>333.29947916666669</c:v>
                </c:pt>
                <c:pt idx="129140">
                  <c:v>333.30208333333331</c:v>
                </c:pt>
                <c:pt idx="129141">
                  <c:v>333.3046875</c:v>
                </c:pt>
                <c:pt idx="129142">
                  <c:v>333.30729166666669</c:v>
                </c:pt>
                <c:pt idx="129143">
                  <c:v>333.30989583333331</c:v>
                </c:pt>
                <c:pt idx="129144">
                  <c:v>333.3125</c:v>
                </c:pt>
                <c:pt idx="129145">
                  <c:v>333.31510416666669</c:v>
                </c:pt>
                <c:pt idx="129146">
                  <c:v>333.31770833333331</c:v>
                </c:pt>
                <c:pt idx="129147">
                  <c:v>333.3203125</c:v>
                </c:pt>
                <c:pt idx="129148">
                  <c:v>333.32291666666669</c:v>
                </c:pt>
                <c:pt idx="129149">
                  <c:v>333.32552083333331</c:v>
                </c:pt>
                <c:pt idx="129150">
                  <c:v>333.328125</c:v>
                </c:pt>
                <c:pt idx="129151">
                  <c:v>333.33072916666669</c:v>
                </c:pt>
                <c:pt idx="129152">
                  <c:v>333.33333333333331</c:v>
                </c:pt>
                <c:pt idx="129153">
                  <c:v>333.3359375</c:v>
                </c:pt>
                <c:pt idx="129154">
                  <c:v>333.33854166666669</c:v>
                </c:pt>
                <c:pt idx="129155">
                  <c:v>333.34114583333331</c:v>
                </c:pt>
                <c:pt idx="129156">
                  <c:v>333.34375</c:v>
                </c:pt>
                <c:pt idx="129157">
                  <c:v>333.34635416666669</c:v>
                </c:pt>
                <c:pt idx="129158">
                  <c:v>333.34895833333331</c:v>
                </c:pt>
                <c:pt idx="129159">
                  <c:v>333.3515625</c:v>
                </c:pt>
                <c:pt idx="129160">
                  <c:v>333.35416666666669</c:v>
                </c:pt>
                <c:pt idx="129161">
                  <c:v>333.35677083333331</c:v>
                </c:pt>
                <c:pt idx="129162">
                  <c:v>333.359375</c:v>
                </c:pt>
                <c:pt idx="129163">
                  <c:v>333.36197916666669</c:v>
                </c:pt>
                <c:pt idx="129164">
                  <c:v>333.36458333333331</c:v>
                </c:pt>
                <c:pt idx="129165">
                  <c:v>333.3671875</c:v>
                </c:pt>
                <c:pt idx="129166">
                  <c:v>333.36979166666669</c:v>
                </c:pt>
                <c:pt idx="129167">
                  <c:v>333.37239583333331</c:v>
                </c:pt>
                <c:pt idx="129168">
                  <c:v>333.375</c:v>
                </c:pt>
                <c:pt idx="129169">
                  <c:v>333.37760416666669</c:v>
                </c:pt>
                <c:pt idx="129170">
                  <c:v>333.38020833333331</c:v>
                </c:pt>
                <c:pt idx="129171">
                  <c:v>333.3828125</c:v>
                </c:pt>
                <c:pt idx="129172">
                  <c:v>333.38541666666669</c:v>
                </c:pt>
                <c:pt idx="129173">
                  <c:v>333.38802083333331</c:v>
                </c:pt>
                <c:pt idx="129174">
                  <c:v>333.390625</c:v>
                </c:pt>
                <c:pt idx="129175">
                  <c:v>333.39322916666669</c:v>
                </c:pt>
                <c:pt idx="129176">
                  <c:v>333.39583333333331</c:v>
                </c:pt>
                <c:pt idx="129177">
                  <c:v>333.3984375</c:v>
                </c:pt>
                <c:pt idx="129178">
                  <c:v>333.40104166666669</c:v>
                </c:pt>
                <c:pt idx="129179">
                  <c:v>333.40364583333331</c:v>
                </c:pt>
                <c:pt idx="129180">
                  <c:v>333.40625</c:v>
                </c:pt>
                <c:pt idx="129181">
                  <c:v>333.40885416666669</c:v>
                </c:pt>
                <c:pt idx="129182">
                  <c:v>333.41145833333331</c:v>
                </c:pt>
                <c:pt idx="129183">
                  <c:v>333.4140625</c:v>
                </c:pt>
                <c:pt idx="129184">
                  <c:v>333.41666666666669</c:v>
                </c:pt>
                <c:pt idx="129185">
                  <c:v>333.41927083333331</c:v>
                </c:pt>
                <c:pt idx="129186">
                  <c:v>333.421875</c:v>
                </c:pt>
                <c:pt idx="129187">
                  <c:v>333.42447916666669</c:v>
                </c:pt>
                <c:pt idx="129188">
                  <c:v>333.42708333333331</c:v>
                </c:pt>
                <c:pt idx="129189">
                  <c:v>333.4296875</c:v>
                </c:pt>
                <c:pt idx="129190">
                  <c:v>333.43229166666669</c:v>
                </c:pt>
                <c:pt idx="129191">
                  <c:v>333.43489583333331</c:v>
                </c:pt>
                <c:pt idx="129192">
                  <c:v>333.4375</c:v>
                </c:pt>
                <c:pt idx="129193">
                  <c:v>333.44010416666669</c:v>
                </c:pt>
                <c:pt idx="129194">
                  <c:v>333.44270833333331</c:v>
                </c:pt>
                <c:pt idx="129195">
                  <c:v>333.4453125</c:v>
                </c:pt>
                <c:pt idx="129196">
                  <c:v>333.44791666666669</c:v>
                </c:pt>
                <c:pt idx="129197">
                  <c:v>333.45052083333331</c:v>
                </c:pt>
                <c:pt idx="129198">
                  <c:v>333.453125</c:v>
                </c:pt>
                <c:pt idx="129199">
                  <c:v>333.45572916666669</c:v>
                </c:pt>
                <c:pt idx="129200">
                  <c:v>333.45833333333331</c:v>
                </c:pt>
                <c:pt idx="129201">
                  <c:v>333.4609375</c:v>
                </c:pt>
                <c:pt idx="129202">
                  <c:v>333.46354166666669</c:v>
                </c:pt>
                <c:pt idx="129203">
                  <c:v>333.46614583333331</c:v>
                </c:pt>
                <c:pt idx="129204">
                  <c:v>333.46875</c:v>
                </c:pt>
                <c:pt idx="129205">
                  <c:v>333.47135416666669</c:v>
                </c:pt>
                <c:pt idx="129206">
                  <c:v>333.47395833333331</c:v>
                </c:pt>
                <c:pt idx="129207">
                  <c:v>333.4765625</c:v>
                </c:pt>
                <c:pt idx="129208">
                  <c:v>333.47916666666669</c:v>
                </c:pt>
                <c:pt idx="129209">
                  <c:v>333.48177083333331</c:v>
                </c:pt>
                <c:pt idx="129210">
                  <c:v>333.484375</c:v>
                </c:pt>
                <c:pt idx="129211">
                  <c:v>333.48697916666669</c:v>
                </c:pt>
                <c:pt idx="129212">
                  <c:v>333.48958333333331</c:v>
                </c:pt>
                <c:pt idx="129213">
                  <c:v>333.4921875</c:v>
                </c:pt>
                <c:pt idx="129214">
                  <c:v>333.49479166666669</c:v>
                </c:pt>
                <c:pt idx="129215">
                  <c:v>333.49739583333331</c:v>
                </c:pt>
                <c:pt idx="129216">
                  <c:v>333.5</c:v>
                </c:pt>
                <c:pt idx="129217">
                  <c:v>333.50260416666669</c:v>
                </c:pt>
                <c:pt idx="129218">
                  <c:v>333.50520833333331</c:v>
                </c:pt>
                <c:pt idx="129219">
                  <c:v>333.5078125</c:v>
                </c:pt>
                <c:pt idx="129220">
                  <c:v>333.51041666666669</c:v>
                </c:pt>
                <c:pt idx="129221">
                  <c:v>333.51302083333331</c:v>
                </c:pt>
                <c:pt idx="129222">
                  <c:v>333.515625</c:v>
                </c:pt>
                <c:pt idx="129223">
                  <c:v>333.51822916666669</c:v>
                </c:pt>
                <c:pt idx="129224">
                  <c:v>333.52083333333331</c:v>
                </c:pt>
                <c:pt idx="129225">
                  <c:v>333.5234375</c:v>
                </c:pt>
                <c:pt idx="129226">
                  <c:v>333.52604166666669</c:v>
                </c:pt>
                <c:pt idx="129227">
                  <c:v>333.52864583333331</c:v>
                </c:pt>
                <c:pt idx="129228">
                  <c:v>333.53125</c:v>
                </c:pt>
                <c:pt idx="129229">
                  <c:v>333.53385416666669</c:v>
                </c:pt>
                <c:pt idx="129230">
                  <c:v>333.53645833333331</c:v>
                </c:pt>
                <c:pt idx="129231">
                  <c:v>333.5390625</c:v>
                </c:pt>
                <c:pt idx="129232">
                  <c:v>333.54166666666669</c:v>
                </c:pt>
                <c:pt idx="129233">
                  <c:v>333.54427083333331</c:v>
                </c:pt>
                <c:pt idx="129234">
                  <c:v>333.546875</c:v>
                </c:pt>
                <c:pt idx="129235">
                  <c:v>333.54947916666669</c:v>
                </c:pt>
                <c:pt idx="129236">
                  <c:v>333.55208333333331</c:v>
                </c:pt>
                <c:pt idx="129237">
                  <c:v>333.5546875</c:v>
                </c:pt>
                <c:pt idx="129238">
                  <c:v>333.55729166666669</c:v>
                </c:pt>
                <c:pt idx="129239">
                  <c:v>333.55989583333331</c:v>
                </c:pt>
                <c:pt idx="129240">
                  <c:v>333.5625</c:v>
                </c:pt>
                <c:pt idx="129241">
                  <c:v>333.56510416666669</c:v>
                </c:pt>
                <c:pt idx="129242">
                  <c:v>333.56770833333331</c:v>
                </c:pt>
                <c:pt idx="129243">
                  <c:v>333.5703125</c:v>
                </c:pt>
                <c:pt idx="129244">
                  <c:v>333.57291666666669</c:v>
                </c:pt>
                <c:pt idx="129245">
                  <c:v>333.57552083333331</c:v>
                </c:pt>
                <c:pt idx="129246">
                  <c:v>333.578125</c:v>
                </c:pt>
                <c:pt idx="129247">
                  <c:v>333.58072916666669</c:v>
                </c:pt>
                <c:pt idx="129248">
                  <c:v>333.58333333333331</c:v>
                </c:pt>
                <c:pt idx="129249">
                  <c:v>333.5859375</c:v>
                </c:pt>
                <c:pt idx="129250">
                  <c:v>333.58854166666669</c:v>
                </c:pt>
                <c:pt idx="129251">
                  <c:v>333.59114583333331</c:v>
                </c:pt>
                <c:pt idx="129252">
                  <c:v>333.59375</c:v>
                </c:pt>
                <c:pt idx="129253">
                  <c:v>333.59635416666669</c:v>
                </c:pt>
                <c:pt idx="129254">
                  <c:v>333.59895833333331</c:v>
                </c:pt>
                <c:pt idx="129255">
                  <c:v>333.6015625</c:v>
                </c:pt>
                <c:pt idx="129256">
                  <c:v>333.60416666666669</c:v>
                </c:pt>
                <c:pt idx="129257">
                  <c:v>333.60677083333331</c:v>
                </c:pt>
                <c:pt idx="129258">
                  <c:v>333.609375</c:v>
                </c:pt>
                <c:pt idx="129259">
                  <c:v>333.61197916666669</c:v>
                </c:pt>
                <c:pt idx="129260">
                  <c:v>333.61458333333331</c:v>
                </c:pt>
                <c:pt idx="129261">
                  <c:v>333.6171875</c:v>
                </c:pt>
                <c:pt idx="129262">
                  <c:v>333.61979166666669</c:v>
                </c:pt>
                <c:pt idx="129263">
                  <c:v>333.62239583333331</c:v>
                </c:pt>
                <c:pt idx="129264">
                  <c:v>333.625</c:v>
                </c:pt>
                <c:pt idx="129265">
                  <c:v>333.62760416666669</c:v>
                </c:pt>
                <c:pt idx="129266">
                  <c:v>333.63020833333331</c:v>
                </c:pt>
                <c:pt idx="129267">
                  <c:v>333.6328125</c:v>
                </c:pt>
                <c:pt idx="129268">
                  <c:v>333.63541666666669</c:v>
                </c:pt>
                <c:pt idx="129269">
                  <c:v>333.63802083333331</c:v>
                </c:pt>
                <c:pt idx="129270">
                  <c:v>333.640625</c:v>
                </c:pt>
                <c:pt idx="129271">
                  <c:v>333.64322916666669</c:v>
                </c:pt>
                <c:pt idx="129272">
                  <c:v>333.64583333333331</c:v>
                </c:pt>
                <c:pt idx="129273">
                  <c:v>333.6484375</c:v>
                </c:pt>
                <c:pt idx="129274">
                  <c:v>333.65104166666669</c:v>
                </c:pt>
                <c:pt idx="129275">
                  <c:v>333.65364583333331</c:v>
                </c:pt>
                <c:pt idx="129276">
                  <c:v>333.65625</c:v>
                </c:pt>
                <c:pt idx="129277">
                  <c:v>333.65885416666669</c:v>
                </c:pt>
                <c:pt idx="129278">
                  <c:v>333.66145833333331</c:v>
                </c:pt>
                <c:pt idx="129279">
                  <c:v>333.6640625</c:v>
                </c:pt>
                <c:pt idx="129280">
                  <c:v>333.66666666666669</c:v>
                </c:pt>
                <c:pt idx="129281">
                  <c:v>333.66927083333331</c:v>
                </c:pt>
                <c:pt idx="129282">
                  <c:v>333.671875</c:v>
                </c:pt>
                <c:pt idx="129283">
                  <c:v>333.67447916666669</c:v>
                </c:pt>
                <c:pt idx="129284">
                  <c:v>333.67708333333331</c:v>
                </c:pt>
                <c:pt idx="129285">
                  <c:v>333.6796875</c:v>
                </c:pt>
                <c:pt idx="129286">
                  <c:v>333.68229166666669</c:v>
                </c:pt>
                <c:pt idx="129287">
                  <c:v>333.68489583333331</c:v>
                </c:pt>
                <c:pt idx="129288">
                  <c:v>333.6875</c:v>
                </c:pt>
                <c:pt idx="129289">
                  <c:v>333.69010416666669</c:v>
                </c:pt>
                <c:pt idx="129290">
                  <c:v>333.69270833333331</c:v>
                </c:pt>
                <c:pt idx="129291">
                  <c:v>333.6953125</c:v>
                </c:pt>
                <c:pt idx="129292">
                  <c:v>333.69791666666669</c:v>
                </c:pt>
                <c:pt idx="129293">
                  <c:v>333.70052083333331</c:v>
                </c:pt>
                <c:pt idx="129294">
                  <c:v>333.703125</c:v>
                </c:pt>
                <c:pt idx="129295">
                  <c:v>333.70572916666669</c:v>
                </c:pt>
                <c:pt idx="129296">
                  <c:v>333.70833333333331</c:v>
                </c:pt>
                <c:pt idx="129297">
                  <c:v>333.7109375</c:v>
                </c:pt>
                <c:pt idx="129298">
                  <c:v>333.71354166666669</c:v>
                </c:pt>
                <c:pt idx="129299">
                  <c:v>333.71614583333331</c:v>
                </c:pt>
                <c:pt idx="129300">
                  <c:v>333.71875</c:v>
                </c:pt>
                <c:pt idx="129301">
                  <c:v>333.72135416666669</c:v>
                </c:pt>
                <c:pt idx="129302">
                  <c:v>333.72395833333331</c:v>
                </c:pt>
                <c:pt idx="129303">
                  <c:v>333.7265625</c:v>
                </c:pt>
                <c:pt idx="129304">
                  <c:v>333.72916666666669</c:v>
                </c:pt>
                <c:pt idx="129305">
                  <c:v>333.73177083333331</c:v>
                </c:pt>
                <c:pt idx="129306">
                  <c:v>333.734375</c:v>
                </c:pt>
                <c:pt idx="129307">
                  <c:v>333.73697916666669</c:v>
                </c:pt>
                <c:pt idx="129308">
                  <c:v>333.73958333333331</c:v>
                </c:pt>
                <c:pt idx="129309">
                  <c:v>333.7421875</c:v>
                </c:pt>
                <c:pt idx="129310">
                  <c:v>333.74479166666669</c:v>
                </c:pt>
                <c:pt idx="129311">
                  <c:v>333.74739583333331</c:v>
                </c:pt>
                <c:pt idx="129312">
                  <c:v>333.75</c:v>
                </c:pt>
                <c:pt idx="129313">
                  <c:v>333.75260416666669</c:v>
                </c:pt>
                <c:pt idx="129314">
                  <c:v>333.75520833333331</c:v>
                </c:pt>
                <c:pt idx="129315">
                  <c:v>333.7578125</c:v>
                </c:pt>
                <c:pt idx="129316">
                  <c:v>333.76041666666669</c:v>
                </c:pt>
                <c:pt idx="129317">
                  <c:v>333.76302083333331</c:v>
                </c:pt>
                <c:pt idx="129318">
                  <c:v>333.765625</c:v>
                </c:pt>
                <c:pt idx="129319">
                  <c:v>333.76822916666669</c:v>
                </c:pt>
                <c:pt idx="129320">
                  <c:v>333.77083333333331</c:v>
                </c:pt>
                <c:pt idx="129321">
                  <c:v>333.7734375</c:v>
                </c:pt>
                <c:pt idx="129322">
                  <c:v>333.77604166666669</c:v>
                </c:pt>
                <c:pt idx="129323">
                  <c:v>333.77864583333331</c:v>
                </c:pt>
                <c:pt idx="129324">
                  <c:v>333.78125</c:v>
                </c:pt>
                <c:pt idx="129325">
                  <c:v>333.78385416666669</c:v>
                </c:pt>
                <c:pt idx="129326">
                  <c:v>333.78645833333331</c:v>
                </c:pt>
                <c:pt idx="129327">
                  <c:v>333.7890625</c:v>
                </c:pt>
                <c:pt idx="129328">
                  <c:v>333.79166666666669</c:v>
                </c:pt>
                <c:pt idx="129329">
                  <c:v>333.79427083333331</c:v>
                </c:pt>
                <c:pt idx="129330">
                  <c:v>333.796875</c:v>
                </c:pt>
                <c:pt idx="129331">
                  <c:v>333.79947916666669</c:v>
                </c:pt>
                <c:pt idx="129332">
                  <c:v>333.80208333333331</c:v>
                </c:pt>
                <c:pt idx="129333">
                  <c:v>333.8046875</c:v>
                </c:pt>
                <c:pt idx="129334">
                  <c:v>333.80729166666669</c:v>
                </c:pt>
                <c:pt idx="129335">
                  <c:v>333.80989583333331</c:v>
                </c:pt>
                <c:pt idx="129336">
                  <c:v>333.8125</c:v>
                </c:pt>
                <c:pt idx="129337">
                  <c:v>333.81510416666669</c:v>
                </c:pt>
                <c:pt idx="129338">
                  <c:v>333.81770833333331</c:v>
                </c:pt>
                <c:pt idx="129339">
                  <c:v>333.8203125</c:v>
                </c:pt>
                <c:pt idx="129340">
                  <c:v>333.82291666666669</c:v>
                </c:pt>
                <c:pt idx="129341">
                  <c:v>333.82552083333331</c:v>
                </c:pt>
                <c:pt idx="129342">
                  <c:v>333.828125</c:v>
                </c:pt>
                <c:pt idx="129343">
                  <c:v>333.83072916666669</c:v>
                </c:pt>
                <c:pt idx="129344">
                  <c:v>333.83333333333331</c:v>
                </c:pt>
                <c:pt idx="129345">
                  <c:v>333.8359375</c:v>
                </c:pt>
                <c:pt idx="129346">
                  <c:v>333.83854166666669</c:v>
                </c:pt>
                <c:pt idx="129347">
                  <c:v>333.84114583333331</c:v>
                </c:pt>
                <c:pt idx="129348">
                  <c:v>333.84375</c:v>
                </c:pt>
                <c:pt idx="129349">
                  <c:v>333.84635416666669</c:v>
                </c:pt>
                <c:pt idx="129350">
                  <c:v>333.84895833333331</c:v>
                </c:pt>
                <c:pt idx="129351">
                  <c:v>333.8515625</c:v>
                </c:pt>
                <c:pt idx="129352">
                  <c:v>333.85416666666669</c:v>
                </c:pt>
                <c:pt idx="129353">
                  <c:v>333.85677083333331</c:v>
                </c:pt>
                <c:pt idx="129354">
                  <c:v>333.859375</c:v>
                </c:pt>
                <c:pt idx="129355">
                  <c:v>333.86197916666669</c:v>
                </c:pt>
                <c:pt idx="129356">
                  <c:v>333.86458333333331</c:v>
                </c:pt>
                <c:pt idx="129357">
                  <c:v>333.8671875</c:v>
                </c:pt>
                <c:pt idx="129358">
                  <c:v>333.86979166666669</c:v>
                </c:pt>
                <c:pt idx="129359">
                  <c:v>333.87239583333331</c:v>
                </c:pt>
                <c:pt idx="129360">
                  <c:v>333.875</c:v>
                </c:pt>
                <c:pt idx="129361">
                  <c:v>333.87760416666669</c:v>
                </c:pt>
                <c:pt idx="129362">
                  <c:v>333.88020833333331</c:v>
                </c:pt>
                <c:pt idx="129363">
                  <c:v>333.8828125</c:v>
                </c:pt>
                <c:pt idx="129364">
                  <c:v>333.88541666666669</c:v>
                </c:pt>
                <c:pt idx="129365">
                  <c:v>333.88802083333331</c:v>
                </c:pt>
                <c:pt idx="129366">
                  <c:v>333.890625</c:v>
                </c:pt>
                <c:pt idx="129367">
                  <c:v>333.89322916666669</c:v>
                </c:pt>
                <c:pt idx="129368">
                  <c:v>333.89583333333331</c:v>
                </c:pt>
                <c:pt idx="129369">
                  <c:v>333.8984375</c:v>
                </c:pt>
                <c:pt idx="129370">
                  <c:v>333.90104166666669</c:v>
                </c:pt>
                <c:pt idx="129371">
                  <c:v>333.90364583333331</c:v>
                </c:pt>
                <c:pt idx="129372">
                  <c:v>333.90625</c:v>
                </c:pt>
                <c:pt idx="129373">
                  <c:v>333.90885416666669</c:v>
                </c:pt>
                <c:pt idx="129374">
                  <c:v>333.91145833333331</c:v>
                </c:pt>
                <c:pt idx="129375">
                  <c:v>333.9140625</c:v>
                </c:pt>
                <c:pt idx="129376">
                  <c:v>333.91666666666669</c:v>
                </c:pt>
                <c:pt idx="129377">
                  <c:v>333.91927083333331</c:v>
                </c:pt>
                <c:pt idx="129378">
                  <c:v>333.921875</c:v>
                </c:pt>
                <c:pt idx="129379">
                  <c:v>333.92447916666669</c:v>
                </c:pt>
                <c:pt idx="129380">
                  <c:v>333.92708333333331</c:v>
                </c:pt>
                <c:pt idx="129381">
                  <c:v>333.9296875</c:v>
                </c:pt>
                <c:pt idx="129382">
                  <c:v>333.93229166666669</c:v>
                </c:pt>
                <c:pt idx="129383">
                  <c:v>333.93489583333331</c:v>
                </c:pt>
                <c:pt idx="129384">
                  <c:v>333.9375</c:v>
                </c:pt>
                <c:pt idx="129385">
                  <c:v>333.94010416666669</c:v>
                </c:pt>
                <c:pt idx="129386">
                  <c:v>333.94270833333331</c:v>
                </c:pt>
                <c:pt idx="129387">
                  <c:v>333.9453125</c:v>
                </c:pt>
                <c:pt idx="129388">
                  <c:v>333.94791666666669</c:v>
                </c:pt>
                <c:pt idx="129389">
                  <c:v>333.95052083333331</c:v>
                </c:pt>
                <c:pt idx="129390">
                  <c:v>333.953125</c:v>
                </c:pt>
                <c:pt idx="129391">
                  <c:v>333.95572916666669</c:v>
                </c:pt>
                <c:pt idx="129392">
                  <c:v>333.95833333333331</c:v>
                </c:pt>
                <c:pt idx="129393">
                  <c:v>333.9609375</c:v>
                </c:pt>
                <c:pt idx="129394">
                  <c:v>333.96354166666669</c:v>
                </c:pt>
                <c:pt idx="129395">
                  <c:v>333.96614583333331</c:v>
                </c:pt>
                <c:pt idx="129396">
                  <c:v>333.96875</c:v>
                </c:pt>
                <c:pt idx="129397">
                  <c:v>333.97135416666669</c:v>
                </c:pt>
                <c:pt idx="129398">
                  <c:v>333.97395833333331</c:v>
                </c:pt>
                <c:pt idx="129399">
                  <c:v>333.9765625</c:v>
                </c:pt>
                <c:pt idx="129400">
                  <c:v>333.97916666666669</c:v>
                </c:pt>
                <c:pt idx="129401">
                  <c:v>333.98177083333331</c:v>
                </c:pt>
                <c:pt idx="129402">
                  <c:v>333.984375</c:v>
                </c:pt>
                <c:pt idx="129403">
                  <c:v>333.98697916666669</c:v>
                </c:pt>
                <c:pt idx="129404">
                  <c:v>333.98958333333331</c:v>
                </c:pt>
                <c:pt idx="129405">
                  <c:v>333.9921875</c:v>
                </c:pt>
                <c:pt idx="129406">
                  <c:v>333.99479166666669</c:v>
                </c:pt>
                <c:pt idx="129407">
                  <c:v>333.99739583333331</c:v>
                </c:pt>
                <c:pt idx="129408">
                  <c:v>334</c:v>
                </c:pt>
                <c:pt idx="129409">
                  <c:v>334.00260416666669</c:v>
                </c:pt>
                <c:pt idx="129410">
                  <c:v>334.00520833333331</c:v>
                </c:pt>
                <c:pt idx="129411">
                  <c:v>334.0078125</c:v>
                </c:pt>
                <c:pt idx="129412">
                  <c:v>334.01041666666669</c:v>
                </c:pt>
                <c:pt idx="129413">
                  <c:v>334.01302083333331</c:v>
                </c:pt>
                <c:pt idx="129414">
                  <c:v>334.015625</c:v>
                </c:pt>
                <c:pt idx="129415">
                  <c:v>334.01822916666669</c:v>
                </c:pt>
                <c:pt idx="129416">
                  <c:v>334.02083333333331</c:v>
                </c:pt>
                <c:pt idx="129417">
                  <c:v>334.0234375</c:v>
                </c:pt>
                <c:pt idx="129418">
                  <c:v>334.02604166666669</c:v>
                </c:pt>
                <c:pt idx="129419">
                  <c:v>334.02864583333331</c:v>
                </c:pt>
                <c:pt idx="129420">
                  <c:v>334.03125</c:v>
                </c:pt>
                <c:pt idx="129421">
                  <c:v>334.03385416666669</c:v>
                </c:pt>
                <c:pt idx="129422">
                  <c:v>334.03645833333331</c:v>
                </c:pt>
                <c:pt idx="129423">
                  <c:v>334.0390625</c:v>
                </c:pt>
                <c:pt idx="129424">
                  <c:v>334.04166666666669</c:v>
                </c:pt>
                <c:pt idx="129425">
                  <c:v>334.04427083333331</c:v>
                </c:pt>
                <c:pt idx="129426">
                  <c:v>334.046875</c:v>
                </c:pt>
                <c:pt idx="129427">
                  <c:v>334.04947916666669</c:v>
                </c:pt>
                <c:pt idx="129428">
                  <c:v>334.05208333333331</c:v>
                </c:pt>
                <c:pt idx="129429">
                  <c:v>334.0546875</c:v>
                </c:pt>
                <c:pt idx="129430">
                  <c:v>334.05729166666669</c:v>
                </c:pt>
                <c:pt idx="129431">
                  <c:v>334.05989583333331</c:v>
                </c:pt>
                <c:pt idx="129432">
                  <c:v>334.0625</c:v>
                </c:pt>
                <c:pt idx="129433">
                  <c:v>334.06510416666669</c:v>
                </c:pt>
                <c:pt idx="129434">
                  <c:v>334.06770833333331</c:v>
                </c:pt>
                <c:pt idx="129435">
                  <c:v>334.0703125</c:v>
                </c:pt>
                <c:pt idx="129436">
                  <c:v>334.07291666666669</c:v>
                </c:pt>
                <c:pt idx="129437">
                  <c:v>334.07552083333331</c:v>
                </c:pt>
                <c:pt idx="129438">
                  <c:v>334.078125</c:v>
                </c:pt>
                <c:pt idx="129439">
                  <c:v>334.08072916666669</c:v>
                </c:pt>
                <c:pt idx="129440">
                  <c:v>334.08333333333331</c:v>
                </c:pt>
                <c:pt idx="129441">
                  <c:v>334.0859375</c:v>
                </c:pt>
                <c:pt idx="129442">
                  <c:v>334.08854166666669</c:v>
                </c:pt>
                <c:pt idx="129443">
                  <c:v>334.09114583333331</c:v>
                </c:pt>
                <c:pt idx="129444">
                  <c:v>334.09375</c:v>
                </c:pt>
                <c:pt idx="129445">
                  <c:v>334.09635416666669</c:v>
                </c:pt>
                <c:pt idx="129446">
                  <c:v>334.09895833333331</c:v>
                </c:pt>
                <c:pt idx="129447">
                  <c:v>334.1015625</c:v>
                </c:pt>
                <c:pt idx="129448">
                  <c:v>334.10416666666669</c:v>
                </c:pt>
                <c:pt idx="129449">
                  <c:v>334.10677083333331</c:v>
                </c:pt>
                <c:pt idx="129450">
                  <c:v>334.109375</c:v>
                </c:pt>
                <c:pt idx="129451">
                  <c:v>334.11197916666669</c:v>
                </c:pt>
                <c:pt idx="129452">
                  <c:v>334.11458333333331</c:v>
                </c:pt>
                <c:pt idx="129453">
                  <c:v>334.1171875</c:v>
                </c:pt>
                <c:pt idx="129454">
                  <c:v>334.11979166666669</c:v>
                </c:pt>
                <c:pt idx="129455">
                  <c:v>334.12239583333331</c:v>
                </c:pt>
                <c:pt idx="129456">
                  <c:v>334.125</c:v>
                </c:pt>
                <c:pt idx="129457">
                  <c:v>334.12760416666669</c:v>
                </c:pt>
                <c:pt idx="129458">
                  <c:v>334.13020833333331</c:v>
                </c:pt>
                <c:pt idx="129459">
                  <c:v>334.1328125</c:v>
                </c:pt>
                <c:pt idx="129460">
                  <c:v>334.13541666666669</c:v>
                </c:pt>
                <c:pt idx="129461">
                  <c:v>334.13802083333331</c:v>
                </c:pt>
                <c:pt idx="129462">
                  <c:v>334.140625</c:v>
                </c:pt>
                <c:pt idx="129463">
                  <c:v>334.14322916666669</c:v>
                </c:pt>
                <c:pt idx="129464">
                  <c:v>334.14583333333331</c:v>
                </c:pt>
                <c:pt idx="129465">
                  <c:v>334.1484375</c:v>
                </c:pt>
                <c:pt idx="129466">
                  <c:v>334.15104166666669</c:v>
                </c:pt>
                <c:pt idx="129467">
                  <c:v>334.15364583333331</c:v>
                </c:pt>
                <c:pt idx="129468">
                  <c:v>334.15625</c:v>
                </c:pt>
                <c:pt idx="129469">
                  <c:v>334.15885416666669</c:v>
                </c:pt>
                <c:pt idx="129470">
                  <c:v>334.16145833333331</c:v>
                </c:pt>
                <c:pt idx="129471">
                  <c:v>334.1640625</c:v>
                </c:pt>
                <c:pt idx="129472">
                  <c:v>334.16666666666669</c:v>
                </c:pt>
                <c:pt idx="129473">
                  <c:v>334.16927083333331</c:v>
                </c:pt>
                <c:pt idx="129474">
                  <c:v>334.171875</c:v>
                </c:pt>
                <c:pt idx="129475">
                  <c:v>334.17447916666669</c:v>
                </c:pt>
                <c:pt idx="129476">
                  <c:v>334.17708333333331</c:v>
                </c:pt>
                <c:pt idx="129477">
                  <c:v>334.1796875</c:v>
                </c:pt>
                <c:pt idx="129478">
                  <c:v>334.18229166666669</c:v>
                </c:pt>
                <c:pt idx="129479">
                  <c:v>334.18489583333331</c:v>
                </c:pt>
                <c:pt idx="129480">
                  <c:v>334.1875</c:v>
                </c:pt>
                <c:pt idx="129481">
                  <c:v>334.19010416666669</c:v>
                </c:pt>
                <c:pt idx="129482">
                  <c:v>334.19270833333331</c:v>
                </c:pt>
                <c:pt idx="129483">
                  <c:v>334.1953125</c:v>
                </c:pt>
                <c:pt idx="129484">
                  <c:v>334.19791666666669</c:v>
                </c:pt>
                <c:pt idx="129485">
                  <c:v>334.20052083333331</c:v>
                </c:pt>
                <c:pt idx="129486">
                  <c:v>334.203125</c:v>
                </c:pt>
                <c:pt idx="129487">
                  <c:v>334.20572916666669</c:v>
                </c:pt>
                <c:pt idx="129488">
                  <c:v>334.20833333333331</c:v>
                </c:pt>
                <c:pt idx="129489">
                  <c:v>334.2109375</c:v>
                </c:pt>
                <c:pt idx="129490">
                  <c:v>334.21354166666669</c:v>
                </c:pt>
                <c:pt idx="129491">
                  <c:v>334.21614583333331</c:v>
                </c:pt>
                <c:pt idx="129492">
                  <c:v>334.21875</c:v>
                </c:pt>
                <c:pt idx="129493">
                  <c:v>334.22135416666669</c:v>
                </c:pt>
                <c:pt idx="129494">
                  <c:v>334.22395833333331</c:v>
                </c:pt>
                <c:pt idx="129495">
                  <c:v>334.2265625</c:v>
                </c:pt>
                <c:pt idx="129496">
                  <c:v>334.22916666666669</c:v>
                </c:pt>
                <c:pt idx="129497">
                  <c:v>334.23177083333331</c:v>
                </c:pt>
                <c:pt idx="129498">
                  <c:v>334.234375</c:v>
                </c:pt>
                <c:pt idx="129499">
                  <c:v>334.23697916666669</c:v>
                </c:pt>
                <c:pt idx="129500">
                  <c:v>334.23958333333331</c:v>
                </c:pt>
                <c:pt idx="129501">
                  <c:v>334.2421875</c:v>
                </c:pt>
                <c:pt idx="129502">
                  <c:v>334.24479166666669</c:v>
                </c:pt>
                <c:pt idx="129503">
                  <c:v>334.24739583333331</c:v>
                </c:pt>
                <c:pt idx="129504">
                  <c:v>334.25</c:v>
                </c:pt>
                <c:pt idx="129505">
                  <c:v>334.25260416666669</c:v>
                </c:pt>
                <c:pt idx="129506">
                  <c:v>334.25520833333331</c:v>
                </c:pt>
                <c:pt idx="129507">
                  <c:v>334.2578125</c:v>
                </c:pt>
                <c:pt idx="129508">
                  <c:v>334.26041666666669</c:v>
                </c:pt>
                <c:pt idx="129509">
                  <c:v>334.26302083333331</c:v>
                </c:pt>
                <c:pt idx="129510">
                  <c:v>334.265625</c:v>
                </c:pt>
                <c:pt idx="129511">
                  <c:v>334.26822916666669</c:v>
                </c:pt>
                <c:pt idx="129512">
                  <c:v>334.27083333333331</c:v>
                </c:pt>
                <c:pt idx="129513">
                  <c:v>334.2734375</c:v>
                </c:pt>
                <c:pt idx="129514">
                  <c:v>334.27604166666669</c:v>
                </c:pt>
                <c:pt idx="129515">
                  <c:v>334.27864583333331</c:v>
                </c:pt>
                <c:pt idx="129516">
                  <c:v>334.28125</c:v>
                </c:pt>
                <c:pt idx="129517">
                  <c:v>334.28385416666669</c:v>
                </c:pt>
                <c:pt idx="129518">
                  <c:v>334.28645833333331</c:v>
                </c:pt>
                <c:pt idx="129519">
                  <c:v>334.2890625</c:v>
                </c:pt>
                <c:pt idx="129520">
                  <c:v>334.29166666666669</c:v>
                </c:pt>
                <c:pt idx="129521">
                  <c:v>334.29427083333331</c:v>
                </c:pt>
                <c:pt idx="129522">
                  <c:v>334.296875</c:v>
                </c:pt>
                <c:pt idx="129523">
                  <c:v>334.29947916666669</c:v>
                </c:pt>
                <c:pt idx="129524">
                  <c:v>334.30208333333331</c:v>
                </c:pt>
                <c:pt idx="129525">
                  <c:v>334.3046875</c:v>
                </c:pt>
                <c:pt idx="129526">
                  <c:v>334.30729166666669</c:v>
                </c:pt>
                <c:pt idx="129527">
                  <c:v>334.30989583333331</c:v>
                </c:pt>
                <c:pt idx="129528">
                  <c:v>334.3125</c:v>
                </c:pt>
                <c:pt idx="129529">
                  <c:v>334.31510416666669</c:v>
                </c:pt>
                <c:pt idx="129530">
                  <c:v>334.31770833333331</c:v>
                </c:pt>
                <c:pt idx="129531">
                  <c:v>334.3203125</c:v>
                </c:pt>
                <c:pt idx="129532">
                  <c:v>334.32291666666669</c:v>
                </c:pt>
                <c:pt idx="129533">
                  <c:v>334.32552083333331</c:v>
                </c:pt>
                <c:pt idx="129534">
                  <c:v>334.328125</c:v>
                </c:pt>
                <c:pt idx="129535">
                  <c:v>334.33072916666669</c:v>
                </c:pt>
                <c:pt idx="129536">
                  <c:v>334.33333333333331</c:v>
                </c:pt>
                <c:pt idx="129537">
                  <c:v>334.3359375</c:v>
                </c:pt>
                <c:pt idx="129538">
                  <c:v>334.33854166666669</c:v>
                </c:pt>
                <c:pt idx="129539">
                  <c:v>334.34114583333331</c:v>
                </c:pt>
                <c:pt idx="129540">
                  <c:v>334.34375</c:v>
                </c:pt>
                <c:pt idx="129541">
                  <c:v>334.34635416666669</c:v>
                </c:pt>
                <c:pt idx="129542">
                  <c:v>334.34895833333331</c:v>
                </c:pt>
                <c:pt idx="129543">
                  <c:v>334.3515625</c:v>
                </c:pt>
                <c:pt idx="129544">
                  <c:v>334.35416666666669</c:v>
                </c:pt>
                <c:pt idx="129545">
                  <c:v>334.35677083333331</c:v>
                </c:pt>
                <c:pt idx="129546">
                  <c:v>334.359375</c:v>
                </c:pt>
                <c:pt idx="129547">
                  <c:v>334.36197916666669</c:v>
                </c:pt>
                <c:pt idx="129548">
                  <c:v>334.36458333333331</c:v>
                </c:pt>
                <c:pt idx="129549">
                  <c:v>334.3671875</c:v>
                </c:pt>
                <c:pt idx="129550">
                  <c:v>334.36979166666669</c:v>
                </c:pt>
                <c:pt idx="129551">
                  <c:v>334.37239583333331</c:v>
                </c:pt>
                <c:pt idx="129552">
                  <c:v>334.375</c:v>
                </c:pt>
                <c:pt idx="129553">
                  <c:v>334.37760416666669</c:v>
                </c:pt>
                <c:pt idx="129554">
                  <c:v>334.38020833333331</c:v>
                </c:pt>
                <c:pt idx="129555">
                  <c:v>334.3828125</c:v>
                </c:pt>
                <c:pt idx="129556">
                  <c:v>334.38541666666669</c:v>
                </c:pt>
                <c:pt idx="129557">
                  <c:v>334.38802083333331</c:v>
                </c:pt>
                <c:pt idx="129558">
                  <c:v>334.390625</c:v>
                </c:pt>
                <c:pt idx="129559">
                  <c:v>334.39322916666669</c:v>
                </c:pt>
                <c:pt idx="129560">
                  <c:v>334.39583333333331</c:v>
                </c:pt>
                <c:pt idx="129561">
                  <c:v>334.3984375</c:v>
                </c:pt>
                <c:pt idx="129562">
                  <c:v>334.40104166666669</c:v>
                </c:pt>
                <c:pt idx="129563">
                  <c:v>334.40364583333331</c:v>
                </c:pt>
                <c:pt idx="129564">
                  <c:v>334.40625</c:v>
                </c:pt>
                <c:pt idx="129565">
                  <c:v>334.40885416666669</c:v>
                </c:pt>
                <c:pt idx="129566">
                  <c:v>334.41145833333331</c:v>
                </c:pt>
                <c:pt idx="129567">
                  <c:v>334.4140625</c:v>
                </c:pt>
                <c:pt idx="129568">
                  <c:v>334.41666666666669</c:v>
                </c:pt>
                <c:pt idx="129569">
                  <c:v>334.41927083333331</c:v>
                </c:pt>
                <c:pt idx="129570">
                  <c:v>334.421875</c:v>
                </c:pt>
                <c:pt idx="129571">
                  <c:v>334.42447916666669</c:v>
                </c:pt>
                <c:pt idx="129572">
                  <c:v>334.42708333333331</c:v>
                </c:pt>
                <c:pt idx="129573">
                  <c:v>334.4296875</c:v>
                </c:pt>
                <c:pt idx="129574">
                  <c:v>334.43229166666669</c:v>
                </c:pt>
                <c:pt idx="129575">
                  <c:v>334.43489583333331</c:v>
                </c:pt>
                <c:pt idx="129576">
                  <c:v>334.4375</c:v>
                </c:pt>
                <c:pt idx="129577">
                  <c:v>334.44010416666669</c:v>
                </c:pt>
                <c:pt idx="129578">
                  <c:v>334.44270833333331</c:v>
                </c:pt>
                <c:pt idx="129579">
                  <c:v>334.4453125</c:v>
                </c:pt>
                <c:pt idx="129580">
                  <c:v>334.44791666666669</c:v>
                </c:pt>
                <c:pt idx="129581">
                  <c:v>334.45052083333331</c:v>
                </c:pt>
                <c:pt idx="129582">
                  <c:v>334.453125</c:v>
                </c:pt>
                <c:pt idx="129583">
                  <c:v>334.45572916666669</c:v>
                </c:pt>
                <c:pt idx="129584">
                  <c:v>334.45833333333331</c:v>
                </c:pt>
                <c:pt idx="129585">
                  <c:v>334.4609375</c:v>
                </c:pt>
                <c:pt idx="129586">
                  <c:v>334.46354166666669</c:v>
                </c:pt>
                <c:pt idx="129587">
                  <c:v>334.46614583333331</c:v>
                </c:pt>
                <c:pt idx="129588">
                  <c:v>334.46875</c:v>
                </c:pt>
                <c:pt idx="129589">
                  <c:v>334.47135416666669</c:v>
                </c:pt>
                <c:pt idx="129590">
                  <c:v>334.47395833333331</c:v>
                </c:pt>
                <c:pt idx="129591">
                  <c:v>334.4765625</c:v>
                </c:pt>
                <c:pt idx="129592">
                  <c:v>334.47916666666669</c:v>
                </c:pt>
                <c:pt idx="129593">
                  <c:v>334.48177083333331</c:v>
                </c:pt>
                <c:pt idx="129594">
                  <c:v>334.484375</c:v>
                </c:pt>
                <c:pt idx="129595">
                  <c:v>334.48697916666669</c:v>
                </c:pt>
                <c:pt idx="129596">
                  <c:v>334.48958333333331</c:v>
                </c:pt>
                <c:pt idx="129597">
                  <c:v>334.4921875</c:v>
                </c:pt>
                <c:pt idx="129598">
                  <c:v>334.49479166666669</c:v>
                </c:pt>
                <c:pt idx="129599">
                  <c:v>334.49739583333331</c:v>
                </c:pt>
                <c:pt idx="129600">
                  <c:v>334.5</c:v>
                </c:pt>
                <c:pt idx="129601">
                  <c:v>334.50260416666669</c:v>
                </c:pt>
                <c:pt idx="129602">
                  <c:v>334.50520833333331</c:v>
                </c:pt>
                <c:pt idx="129603">
                  <c:v>334.5078125</c:v>
                </c:pt>
                <c:pt idx="129604">
                  <c:v>334.51041666666669</c:v>
                </c:pt>
                <c:pt idx="129605">
                  <c:v>334.51302083333331</c:v>
                </c:pt>
                <c:pt idx="129606">
                  <c:v>334.515625</c:v>
                </c:pt>
                <c:pt idx="129607">
                  <c:v>334.51822916666669</c:v>
                </c:pt>
                <c:pt idx="129608">
                  <c:v>334.52083333333331</c:v>
                </c:pt>
                <c:pt idx="129609">
                  <c:v>334.5234375</c:v>
                </c:pt>
                <c:pt idx="129610">
                  <c:v>334.52604166666669</c:v>
                </c:pt>
                <c:pt idx="129611">
                  <c:v>334.52864583333331</c:v>
                </c:pt>
                <c:pt idx="129612">
                  <c:v>334.53125</c:v>
                </c:pt>
                <c:pt idx="129613">
                  <c:v>334.53385416666669</c:v>
                </c:pt>
                <c:pt idx="129614">
                  <c:v>334.53645833333331</c:v>
                </c:pt>
                <c:pt idx="129615">
                  <c:v>334.5390625</c:v>
                </c:pt>
                <c:pt idx="129616">
                  <c:v>334.54166666666669</c:v>
                </c:pt>
                <c:pt idx="129617">
                  <c:v>334.54427083333331</c:v>
                </c:pt>
                <c:pt idx="129618">
                  <c:v>334.546875</c:v>
                </c:pt>
                <c:pt idx="129619">
                  <c:v>334.54947916666669</c:v>
                </c:pt>
                <c:pt idx="129620">
                  <c:v>334.55208333333331</c:v>
                </c:pt>
                <c:pt idx="129621">
                  <c:v>334.5546875</c:v>
                </c:pt>
                <c:pt idx="129622">
                  <c:v>334.55729166666669</c:v>
                </c:pt>
                <c:pt idx="129623">
                  <c:v>334.55989583333331</c:v>
                </c:pt>
                <c:pt idx="129624">
                  <c:v>334.5625</c:v>
                </c:pt>
                <c:pt idx="129625">
                  <c:v>334.56510416666669</c:v>
                </c:pt>
                <c:pt idx="129626">
                  <c:v>334.56770833333331</c:v>
                </c:pt>
                <c:pt idx="129627">
                  <c:v>334.5703125</c:v>
                </c:pt>
                <c:pt idx="129628">
                  <c:v>334.57291666666669</c:v>
                </c:pt>
                <c:pt idx="129629">
                  <c:v>334.57552083333331</c:v>
                </c:pt>
                <c:pt idx="129630">
                  <c:v>334.578125</c:v>
                </c:pt>
                <c:pt idx="129631">
                  <c:v>334.58072916666669</c:v>
                </c:pt>
                <c:pt idx="129632">
                  <c:v>334.58333333333331</c:v>
                </c:pt>
                <c:pt idx="129633">
                  <c:v>334.5859375</c:v>
                </c:pt>
                <c:pt idx="129634">
                  <c:v>334.58854166666669</c:v>
                </c:pt>
                <c:pt idx="129635">
                  <c:v>334.59114583333331</c:v>
                </c:pt>
                <c:pt idx="129636">
                  <c:v>334.59375</c:v>
                </c:pt>
                <c:pt idx="129637">
                  <c:v>334.59635416666669</c:v>
                </c:pt>
                <c:pt idx="129638">
                  <c:v>334.59895833333331</c:v>
                </c:pt>
                <c:pt idx="129639">
                  <c:v>334.6015625</c:v>
                </c:pt>
                <c:pt idx="129640">
                  <c:v>334.60416666666669</c:v>
                </c:pt>
                <c:pt idx="129641">
                  <c:v>334.60677083333331</c:v>
                </c:pt>
                <c:pt idx="129642">
                  <c:v>334.609375</c:v>
                </c:pt>
                <c:pt idx="129643">
                  <c:v>334.61197916666669</c:v>
                </c:pt>
                <c:pt idx="129644">
                  <c:v>334.61458333333331</c:v>
                </c:pt>
                <c:pt idx="129645">
                  <c:v>334.6171875</c:v>
                </c:pt>
                <c:pt idx="129646">
                  <c:v>334.61979166666669</c:v>
                </c:pt>
                <c:pt idx="129647">
                  <c:v>334.62239583333331</c:v>
                </c:pt>
                <c:pt idx="129648">
                  <c:v>334.625</c:v>
                </c:pt>
                <c:pt idx="129649">
                  <c:v>334.62760416666669</c:v>
                </c:pt>
                <c:pt idx="129650">
                  <c:v>334.63020833333331</c:v>
                </c:pt>
                <c:pt idx="129651">
                  <c:v>334.6328125</c:v>
                </c:pt>
                <c:pt idx="129652">
                  <c:v>334.63541666666669</c:v>
                </c:pt>
                <c:pt idx="129653">
                  <c:v>334.63802083333331</c:v>
                </c:pt>
                <c:pt idx="129654">
                  <c:v>334.640625</c:v>
                </c:pt>
                <c:pt idx="129655">
                  <c:v>334.64322916666669</c:v>
                </c:pt>
                <c:pt idx="129656">
                  <c:v>334.64583333333331</c:v>
                </c:pt>
                <c:pt idx="129657">
                  <c:v>334.6484375</c:v>
                </c:pt>
                <c:pt idx="129658">
                  <c:v>334.65104166666669</c:v>
                </c:pt>
                <c:pt idx="129659">
                  <c:v>334.65364583333331</c:v>
                </c:pt>
                <c:pt idx="129660">
                  <c:v>334.65625</c:v>
                </c:pt>
                <c:pt idx="129661">
                  <c:v>334.65885416666669</c:v>
                </c:pt>
                <c:pt idx="129662">
                  <c:v>334.66145833333331</c:v>
                </c:pt>
                <c:pt idx="129663">
                  <c:v>334.6640625</c:v>
                </c:pt>
                <c:pt idx="129664">
                  <c:v>334.66666666666669</c:v>
                </c:pt>
                <c:pt idx="129665">
                  <c:v>334.66927083333331</c:v>
                </c:pt>
                <c:pt idx="129666">
                  <c:v>334.671875</c:v>
                </c:pt>
                <c:pt idx="129667">
                  <c:v>334.67447916666669</c:v>
                </c:pt>
                <c:pt idx="129668">
                  <c:v>334.67708333333331</c:v>
                </c:pt>
                <c:pt idx="129669">
                  <c:v>334.6796875</c:v>
                </c:pt>
                <c:pt idx="129670">
                  <c:v>334.68229166666669</c:v>
                </c:pt>
                <c:pt idx="129671">
                  <c:v>334.68489583333331</c:v>
                </c:pt>
                <c:pt idx="129672">
                  <c:v>334.6875</c:v>
                </c:pt>
                <c:pt idx="129673">
                  <c:v>334.69010416666669</c:v>
                </c:pt>
                <c:pt idx="129674">
                  <c:v>334.69270833333331</c:v>
                </c:pt>
                <c:pt idx="129675">
                  <c:v>334.6953125</c:v>
                </c:pt>
                <c:pt idx="129676">
                  <c:v>334.69791666666669</c:v>
                </c:pt>
                <c:pt idx="129677">
                  <c:v>334.70052083333331</c:v>
                </c:pt>
                <c:pt idx="129678">
                  <c:v>334.703125</c:v>
                </c:pt>
                <c:pt idx="129679">
                  <c:v>334.70572916666669</c:v>
                </c:pt>
                <c:pt idx="129680">
                  <c:v>334.70833333333331</c:v>
                </c:pt>
                <c:pt idx="129681">
                  <c:v>334.7109375</c:v>
                </c:pt>
                <c:pt idx="129682">
                  <c:v>334.71354166666669</c:v>
                </c:pt>
                <c:pt idx="129683">
                  <c:v>334.71614583333331</c:v>
                </c:pt>
                <c:pt idx="129684">
                  <c:v>334.71875</c:v>
                </c:pt>
                <c:pt idx="129685">
                  <c:v>334.72135416666669</c:v>
                </c:pt>
                <c:pt idx="129686">
                  <c:v>334.72395833333331</c:v>
                </c:pt>
                <c:pt idx="129687">
                  <c:v>334.7265625</c:v>
                </c:pt>
                <c:pt idx="129688">
                  <c:v>334.72916666666669</c:v>
                </c:pt>
                <c:pt idx="129689">
                  <c:v>334.73177083333331</c:v>
                </c:pt>
                <c:pt idx="129690">
                  <c:v>334.734375</c:v>
                </c:pt>
                <c:pt idx="129691">
                  <c:v>334.73697916666669</c:v>
                </c:pt>
                <c:pt idx="129692">
                  <c:v>334.73958333333331</c:v>
                </c:pt>
                <c:pt idx="129693">
                  <c:v>334.7421875</c:v>
                </c:pt>
                <c:pt idx="129694">
                  <c:v>334.74479166666669</c:v>
                </c:pt>
                <c:pt idx="129695">
                  <c:v>334.74739583333331</c:v>
                </c:pt>
                <c:pt idx="129696">
                  <c:v>334.75</c:v>
                </c:pt>
                <c:pt idx="129697">
                  <c:v>334.75260416666669</c:v>
                </c:pt>
                <c:pt idx="129698">
                  <c:v>334.75520833333331</c:v>
                </c:pt>
                <c:pt idx="129699">
                  <c:v>334.7578125</c:v>
                </c:pt>
                <c:pt idx="129700">
                  <c:v>334.76041666666669</c:v>
                </c:pt>
                <c:pt idx="129701">
                  <c:v>334.76302083333331</c:v>
                </c:pt>
                <c:pt idx="129702">
                  <c:v>334.765625</c:v>
                </c:pt>
                <c:pt idx="129703">
                  <c:v>334.76822916666669</c:v>
                </c:pt>
                <c:pt idx="129704">
                  <c:v>334.77083333333331</c:v>
                </c:pt>
                <c:pt idx="129705">
                  <c:v>334.7734375</c:v>
                </c:pt>
                <c:pt idx="129706">
                  <c:v>334.77604166666669</c:v>
                </c:pt>
                <c:pt idx="129707">
                  <c:v>334.77864583333331</c:v>
                </c:pt>
                <c:pt idx="129708">
                  <c:v>334.78125</c:v>
                </c:pt>
                <c:pt idx="129709">
                  <c:v>334.78385416666669</c:v>
                </c:pt>
                <c:pt idx="129710">
                  <c:v>334.78645833333331</c:v>
                </c:pt>
                <c:pt idx="129711">
                  <c:v>334.7890625</c:v>
                </c:pt>
                <c:pt idx="129712">
                  <c:v>334.79166666666669</c:v>
                </c:pt>
                <c:pt idx="129713">
                  <c:v>334.79427083333331</c:v>
                </c:pt>
                <c:pt idx="129714">
                  <c:v>334.796875</c:v>
                </c:pt>
                <c:pt idx="129715">
                  <c:v>334.79947916666669</c:v>
                </c:pt>
                <c:pt idx="129716">
                  <c:v>334.80208333333331</c:v>
                </c:pt>
                <c:pt idx="129717">
                  <c:v>334.8046875</c:v>
                </c:pt>
                <c:pt idx="129718">
                  <c:v>334.80729166666669</c:v>
                </c:pt>
                <c:pt idx="129719">
                  <c:v>334.80989583333331</c:v>
                </c:pt>
                <c:pt idx="129720">
                  <c:v>334.8125</c:v>
                </c:pt>
                <c:pt idx="129721">
                  <c:v>334.81510416666669</c:v>
                </c:pt>
                <c:pt idx="129722">
                  <c:v>334.81770833333331</c:v>
                </c:pt>
                <c:pt idx="129723">
                  <c:v>334.8203125</c:v>
                </c:pt>
                <c:pt idx="129724">
                  <c:v>334.82291666666669</c:v>
                </c:pt>
                <c:pt idx="129725">
                  <c:v>334.82552083333331</c:v>
                </c:pt>
                <c:pt idx="129726">
                  <c:v>334.828125</c:v>
                </c:pt>
                <c:pt idx="129727">
                  <c:v>334.83072916666669</c:v>
                </c:pt>
                <c:pt idx="129728">
                  <c:v>334.83333333333331</c:v>
                </c:pt>
                <c:pt idx="129729">
                  <c:v>334.8359375</c:v>
                </c:pt>
                <c:pt idx="129730">
                  <c:v>334.83854166666669</c:v>
                </c:pt>
                <c:pt idx="129731">
                  <c:v>334.84114583333331</c:v>
                </c:pt>
                <c:pt idx="129732">
                  <c:v>334.84375</c:v>
                </c:pt>
                <c:pt idx="129733">
                  <c:v>334.84635416666669</c:v>
                </c:pt>
                <c:pt idx="129734">
                  <c:v>334.84895833333331</c:v>
                </c:pt>
                <c:pt idx="129735">
                  <c:v>334.8515625</c:v>
                </c:pt>
                <c:pt idx="129736">
                  <c:v>334.85416666666669</c:v>
                </c:pt>
                <c:pt idx="129737">
                  <c:v>334.85677083333331</c:v>
                </c:pt>
                <c:pt idx="129738">
                  <c:v>334.859375</c:v>
                </c:pt>
                <c:pt idx="129739">
                  <c:v>334.86197916666669</c:v>
                </c:pt>
                <c:pt idx="129740">
                  <c:v>334.86458333333331</c:v>
                </c:pt>
                <c:pt idx="129741">
                  <c:v>334.8671875</c:v>
                </c:pt>
                <c:pt idx="129742">
                  <c:v>334.86979166666669</c:v>
                </c:pt>
                <c:pt idx="129743">
                  <c:v>334.87239583333331</c:v>
                </c:pt>
                <c:pt idx="129744">
                  <c:v>334.875</c:v>
                </c:pt>
                <c:pt idx="129745">
                  <c:v>334.87760416666669</c:v>
                </c:pt>
                <c:pt idx="129746">
                  <c:v>334.88020833333331</c:v>
                </c:pt>
                <c:pt idx="129747">
                  <c:v>334.8828125</c:v>
                </c:pt>
                <c:pt idx="129748">
                  <c:v>334.88541666666669</c:v>
                </c:pt>
                <c:pt idx="129749">
                  <c:v>334.88802083333331</c:v>
                </c:pt>
                <c:pt idx="129750">
                  <c:v>334.890625</c:v>
                </c:pt>
                <c:pt idx="129751">
                  <c:v>334.89322916666669</c:v>
                </c:pt>
                <c:pt idx="129752">
                  <c:v>334.89583333333331</c:v>
                </c:pt>
                <c:pt idx="129753">
                  <c:v>334.8984375</c:v>
                </c:pt>
                <c:pt idx="129754">
                  <c:v>334.90104166666669</c:v>
                </c:pt>
                <c:pt idx="129755">
                  <c:v>334.90364583333331</c:v>
                </c:pt>
                <c:pt idx="129756">
                  <c:v>334.90625</c:v>
                </c:pt>
                <c:pt idx="129757">
                  <c:v>334.90885416666669</c:v>
                </c:pt>
                <c:pt idx="129758">
                  <c:v>334.91145833333331</c:v>
                </c:pt>
                <c:pt idx="129759">
                  <c:v>334.9140625</c:v>
                </c:pt>
                <c:pt idx="129760">
                  <c:v>334.91666666666669</c:v>
                </c:pt>
                <c:pt idx="129761">
                  <c:v>334.91927083333331</c:v>
                </c:pt>
                <c:pt idx="129762">
                  <c:v>334.921875</c:v>
                </c:pt>
                <c:pt idx="129763">
                  <c:v>334.92447916666669</c:v>
                </c:pt>
                <c:pt idx="129764">
                  <c:v>334.92708333333331</c:v>
                </c:pt>
                <c:pt idx="129765">
                  <c:v>334.9296875</c:v>
                </c:pt>
                <c:pt idx="129766">
                  <c:v>334.93229166666669</c:v>
                </c:pt>
                <c:pt idx="129767">
                  <c:v>334.93489583333331</c:v>
                </c:pt>
                <c:pt idx="129768">
                  <c:v>334.9375</c:v>
                </c:pt>
                <c:pt idx="129769">
                  <c:v>334.94010416666669</c:v>
                </c:pt>
                <c:pt idx="129770">
                  <c:v>334.94270833333331</c:v>
                </c:pt>
                <c:pt idx="129771">
                  <c:v>334.9453125</c:v>
                </c:pt>
                <c:pt idx="129772">
                  <c:v>334.94791666666669</c:v>
                </c:pt>
                <c:pt idx="129773">
                  <c:v>334.95052083333331</c:v>
                </c:pt>
                <c:pt idx="129774">
                  <c:v>334.953125</c:v>
                </c:pt>
                <c:pt idx="129775">
                  <c:v>334.95572916666669</c:v>
                </c:pt>
                <c:pt idx="129776">
                  <c:v>334.95833333333331</c:v>
                </c:pt>
                <c:pt idx="129777">
                  <c:v>334.9609375</c:v>
                </c:pt>
                <c:pt idx="129778">
                  <c:v>334.96354166666669</c:v>
                </c:pt>
                <c:pt idx="129779">
                  <c:v>334.96614583333331</c:v>
                </c:pt>
                <c:pt idx="129780">
                  <c:v>334.96875</c:v>
                </c:pt>
                <c:pt idx="129781">
                  <c:v>334.97135416666669</c:v>
                </c:pt>
                <c:pt idx="129782">
                  <c:v>334.97395833333331</c:v>
                </c:pt>
                <c:pt idx="129783">
                  <c:v>334.9765625</c:v>
                </c:pt>
                <c:pt idx="129784">
                  <c:v>334.97916666666669</c:v>
                </c:pt>
                <c:pt idx="129785">
                  <c:v>334.98177083333331</c:v>
                </c:pt>
                <c:pt idx="129786">
                  <c:v>334.984375</c:v>
                </c:pt>
                <c:pt idx="129787">
                  <c:v>334.98697916666669</c:v>
                </c:pt>
                <c:pt idx="129788">
                  <c:v>334.98958333333331</c:v>
                </c:pt>
                <c:pt idx="129789">
                  <c:v>334.9921875</c:v>
                </c:pt>
                <c:pt idx="129790">
                  <c:v>334.99479166666669</c:v>
                </c:pt>
                <c:pt idx="129791">
                  <c:v>334.99739583333331</c:v>
                </c:pt>
                <c:pt idx="129792">
                  <c:v>335</c:v>
                </c:pt>
                <c:pt idx="129793">
                  <c:v>335.00260416666669</c:v>
                </c:pt>
                <c:pt idx="129794">
                  <c:v>335.00520833333331</c:v>
                </c:pt>
                <c:pt idx="129795">
                  <c:v>335.0078125</c:v>
                </c:pt>
                <c:pt idx="129796">
                  <c:v>335.01041666666669</c:v>
                </c:pt>
                <c:pt idx="129797">
                  <c:v>335.01302083333331</c:v>
                </c:pt>
                <c:pt idx="129798">
                  <c:v>335.015625</c:v>
                </c:pt>
                <c:pt idx="129799">
                  <c:v>335.01822916666669</c:v>
                </c:pt>
                <c:pt idx="129800">
                  <c:v>335.02083333333331</c:v>
                </c:pt>
                <c:pt idx="129801">
                  <c:v>335.0234375</c:v>
                </c:pt>
                <c:pt idx="129802">
                  <c:v>335.02604166666669</c:v>
                </c:pt>
                <c:pt idx="129803">
                  <c:v>335.02864583333331</c:v>
                </c:pt>
                <c:pt idx="129804">
                  <c:v>335.03125</c:v>
                </c:pt>
                <c:pt idx="129805">
                  <c:v>335.03385416666669</c:v>
                </c:pt>
                <c:pt idx="129806">
                  <c:v>335.03645833333331</c:v>
                </c:pt>
                <c:pt idx="129807">
                  <c:v>335.0390625</c:v>
                </c:pt>
                <c:pt idx="129808">
                  <c:v>335.04166666666669</c:v>
                </c:pt>
                <c:pt idx="129809">
                  <c:v>335.04427083333331</c:v>
                </c:pt>
                <c:pt idx="129810">
                  <c:v>335.046875</c:v>
                </c:pt>
                <c:pt idx="129811">
                  <c:v>335.04947916666669</c:v>
                </c:pt>
                <c:pt idx="129812">
                  <c:v>335.05208333333331</c:v>
                </c:pt>
                <c:pt idx="129813">
                  <c:v>335.0546875</c:v>
                </c:pt>
                <c:pt idx="129814">
                  <c:v>335.05729166666669</c:v>
                </c:pt>
                <c:pt idx="129815">
                  <c:v>335.05989583333331</c:v>
                </c:pt>
                <c:pt idx="129816">
                  <c:v>335.0625</c:v>
                </c:pt>
                <c:pt idx="129817">
                  <c:v>335.06510416666669</c:v>
                </c:pt>
                <c:pt idx="129818">
                  <c:v>335.06770833333331</c:v>
                </c:pt>
                <c:pt idx="129819">
                  <c:v>335.0703125</c:v>
                </c:pt>
                <c:pt idx="129820">
                  <c:v>335.07291666666669</c:v>
                </c:pt>
                <c:pt idx="129821">
                  <c:v>335.07552083333331</c:v>
                </c:pt>
                <c:pt idx="129822">
                  <c:v>335.078125</c:v>
                </c:pt>
                <c:pt idx="129823">
                  <c:v>335.08072916666669</c:v>
                </c:pt>
                <c:pt idx="129824">
                  <c:v>335.08333333333331</c:v>
                </c:pt>
                <c:pt idx="129825">
                  <c:v>335.0859375</c:v>
                </c:pt>
                <c:pt idx="129826">
                  <c:v>335.08854166666669</c:v>
                </c:pt>
                <c:pt idx="129827">
                  <c:v>335.09114583333331</c:v>
                </c:pt>
                <c:pt idx="129828">
                  <c:v>335.09375</c:v>
                </c:pt>
                <c:pt idx="129829">
                  <c:v>335.09635416666669</c:v>
                </c:pt>
                <c:pt idx="129830">
                  <c:v>335.09895833333331</c:v>
                </c:pt>
                <c:pt idx="129831">
                  <c:v>335.1015625</c:v>
                </c:pt>
                <c:pt idx="129832">
                  <c:v>335.10416666666669</c:v>
                </c:pt>
                <c:pt idx="129833">
                  <c:v>335.10677083333331</c:v>
                </c:pt>
                <c:pt idx="129834">
                  <c:v>335.109375</c:v>
                </c:pt>
                <c:pt idx="129835">
                  <c:v>335.11197916666669</c:v>
                </c:pt>
                <c:pt idx="129836">
                  <c:v>335.11458333333331</c:v>
                </c:pt>
                <c:pt idx="129837">
                  <c:v>335.1171875</c:v>
                </c:pt>
                <c:pt idx="129838">
                  <c:v>335.11979166666669</c:v>
                </c:pt>
                <c:pt idx="129839">
                  <c:v>335.12239583333331</c:v>
                </c:pt>
                <c:pt idx="129840">
                  <c:v>335.125</c:v>
                </c:pt>
                <c:pt idx="129841">
                  <c:v>335.12760416666669</c:v>
                </c:pt>
                <c:pt idx="129842">
                  <c:v>335.13020833333331</c:v>
                </c:pt>
                <c:pt idx="129843">
                  <c:v>335.1328125</c:v>
                </c:pt>
                <c:pt idx="129844">
                  <c:v>335.13541666666669</c:v>
                </c:pt>
                <c:pt idx="129845">
                  <c:v>335.13802083333331</c:v>
                </c:pt>
                <c:pt idx="129846">
                  <c:v>335.140625</c:v>
                </c:pt>
                <c:pt idx="129847">
                  <c:v>335.14322916666669</c:v>
                </c:pt>
                <c:pt idx="129848">
                  <c:v>335.14583333333331</c:v>
                </c:pt>
                <c:pt idx="129849">
                  <c:v>335.1484375</c:v>
                </c:pt>
                <c:pt idx="129850">
                  <c:v>335.15104166666669</c:v>
                </c:pt>
                <c:pt idx="129851">
                  <c:v>335.15364583333331</c:v>
                </c:pt>
                <c:pt idx="129852">
                  <c:v>335.15625</c:v>
                </c:pt>
                <c:pt idx="129853">
                  <c:v>335.15885416666669</c:v>
                </c:pt>
                <c:pt idx="129854">
                  <c:v>335.16145833333331</c:v>
                </c:pt>
                <c:pt idx="129855">
                  <c:v>335.1640625</c:v>
                </c:pt>
                <c:pt idx="129856">
                  <c:v>335.16666666666669</c:v>
                </c:pt>
                <c:pt idx="129857">
                  <c:v>335.16927083333331</c:v>
                </c:pt>
                <c:pt idx="129858">
                  <c:v>335.171875</c:v>
                </c:pt>
                <c:pt idx="129859">
                  <c:v>335.17447916666669</c:v>
                </c:pt>
                <c:pt idx="129860">
                  <c:v>335.17708333333331</c:v>
                </c:pt>
                <c:pt idx="129861">
                  <c:v>335.1796875</c:v>
                </c:pt>
                <c:pt idx="129862">
                  <c:v>335.18229166666669</c:v>
                </c:pt>
                <c:pt idx="129863">
                  <c:v>335.18489583333331</c:v>
                </c:pt>
                <c:pt idx="129864">
                  <c:v>335.1875</c:v>
                </c:pt>
                <c:pt idx="129865">
                  <c:v>335.19010416666669</c:v>
                </c:pt>
                <c:pt idx="129866">
                  <c:v>335.19270833333331</c:v>
                </c:pt>
                <c:pt idx="129867">
                  <c:v>335.1953125</c:v>
                </c:pt>
                <c:pt idx="129868">
                  <c:v>335.19791666666669</c:v>
                </c:pt>
                <c:pt idx="129869">
                  <c:v>335.20052083333331</c:v>
                </c:pt>
                <c:pt idx="129870">
                  <c:v>335.203125</c:v>
                </c:pt>
                <c:pt idx="129871">
                  <c:v>335.20572916666669</c:v>
                </c:pt>
                <c:pt idx="129872">
                  <c:v>335.20833333333331</c:v>
                </c:pt>
                <c:pt idx="129873">
                  <c:v>335.2109375</c:v>
                </c:pt>
                <c:pt idx="129874">
                  <c:v>335.21354166666669</c:v>
                </c:pt>
                <c:pt idx="129875">
                  <c:v>335.21614583333331</c:v>
                </c:pt>
                <c:pt idx="129876">
                  <c:v>335.21875</c:v>
                </c:pt>
                <c:pt idx="129877">
                  <c:v>335.22135416666669</c:v>
                </c:pt>
                <c:pt idx="129878">
                  <c:v>335.22395833333331</c:v>
                </c:pt>
                <c:pt idx="129879">
                  <c:v>335.2265625</c:v>
                </c:pt>
                <c:pt idx="129880">
                  <c:v>335.22916666666669</c:v>
                </c:pt>
                <c:pt idx="129881">
                  <c:v>335.23177083333331</c:v>
                </c:pt>
                <c:pt idx="129882">
                  <c:v>335.234375</c:v>
                </c:pt>
                <c:pt idx="129883">
                  <c:v>335.23697916666669</c:v>
                </c:pt>
                <c:pt idx="129884">
                  <c:v>335.23958333333331</c:v>
                </c:pt>
                <c:pt idx="129885">
                  <c:v>335.2421875</c:v>
                </c:pt>
                <c:pt idx="129886">
                  <c:v>335.24479166666669</c:v>
                </c:pt>
                <c:pt idx="129887">
                  <c:v>335.24739583333331</c:v>
                </c:pt>
                <c:pt idx="129888">
                  <c:v>335.25</c:v>
                </c:pt>
                <c:pt idx="129889">
                  <c:v>335.25260416666669</c:v>
                </c:pt>
                <c:pt idx="129890">
                  <c:v>335.25520833333331</c:v>
                </c:pt>
                <c:pt idx="129891">
                  <c:v>335.2578125</c:v>
                </c:pt>
                <c:pt idx="129892">
                  <c:v>335.26041666666669</c:v>
                </c:pt>
                <c:pt idx="129893">
                  <c:v>335.26302083333331</c:v>
                </c:pt>
                <c:pt idx="129894">
                  <c:v>335.265625</c:v>
                </c:pt>
                <c:pt idx="129895">
                  <c:v>335.26822916666669</c:v>
                </c:pt>
                <c:pt idx="129896">
                  <c:v>335.27083333333331</c:v>
                </c:pt>
                <c:pt idx="129897">
                  <c:v>335.2734375</c:v>
                </c:pt>
                <c:pt idx="129898">
                  <c:v>335.27604166666669</c:v>
                </c:pt>
                <c:pt idx="129899">
                  <c:v>335.27864583333331</c:v>
                </c:pt>
                <c:pt idx="129900">
                  <c:v>335.28125</c:v>
                </c:pt>
                <c:pt idx="129901">
                  <c:v>335.28385416666669</c:v>
                </c:pt>
                <c:pt idx="129902">
                  <c:v>335.28645833333331</c:v>
                </c:pt>
                <c:pt idx="129903">
                  <c:v>335.2890625</c:v>
                </c:pt>
                <c:pt idx="129904">
                  <c:v>335.29166666666669</c:v>
                </c:pt>
                <c:pt idx="129905">
                  <c:v>335.29427083333331</c:v>
                </c:pt>
                <c:pt idx="129906">
                  <c:v>335.296875</c:v>
                </c:pt>
                <c:pt idx="129907">
                  <c:v>335.29947916666669</c:v>
                </c:pt>
                <c:pt idx="129908">
                  <c:v>335.30208333333331</c:v>
                </c:pt>
                <c:pt idx="129909">
                  <c:v>335.3046875</c:v>
                </c:pt>
                <c:pt idx="129910">
                  <c:v>335.30729166666669</c:v>
                </c:pt>
                <c:pt idx="129911">
                  <c:v>335.30989583333331</c:v>
                </c:pt>
                <c:pt idx="129912">
                  <c:v>335.3125</c:v>
                </c:pt>
                <c:pt idx="129913">
                  <c:v>335.31510416666669</c:v>
                </c:pt>
                <c:pt idx="129914">
                  <c:v>335.31770833333331</c:v>
                </c:pt>
                <c:pt idx="129915">
                  <c:v>335.3203125</c:v>
                </c:pt>
                <c:pt idx="129916">
                  <c:v>335.32291666666669</c:v>
                </c:pt>
                <c:pt idx="129917">
                  <c:v>335.32552083333331</c:v>
                </c:pt>
                <c:pt idx="129918">
                  <c:v>335.328125</c:v>
                </c:pt>
                <c:pt idx="129919">
                  <c:v>335.33072916666669</c:v>
                </c:pt>
                <c:pt idx="129920">
                  <c:v>335.33333333333331</c:v>
                </c:pt>
                <c:pt idx="129921">
                  <c:v>335.3359375</c:v>
                </c:pt>
                <c:pt idx="129922">
                  <c:v>335.33854166666669</c:v>
                </c:pt>
                <c:pt idx="129923">
                  <c:v>335.34114583333331</c:v>
                </c:pt>
                <c:pt idx="129924">
                  <c:v>335.34375</c:v>
                </c:pt>
                <c:pt idx="129925">
                  <c:v>335.34635416666669</c:v>
                </c:pt>
                <c:pt idx="129926">
                  <c:v>335.34895833333331</c:v>
                </c:pt>
                <c:pt idx="129927">
                  <c:v>335.3515625</c:v>
                </c:pt>
                <c:pt idx="129928">
                  <c:v>335.35416666666669</c:v>
                </c:pt>
                <c:pt idx="129929">
                  <c:v>335.35677083333331</c:v>
                </c:pt>
                <c:pt idx="129930">
                  <c:v>335.359375</c:v>
                </c:pt>
                <c:pt idx="129931">
                  <c:v>335.36197916666669</c:v>
                </c:pt>
                <c:pt idx="129932">
                  <c:v>335.36458333333331</c:v>
                </c:pt>
                <c:pt idx="129933">
                  <c:v>335.3671875</c:v>
                </c:pt>
                <c:pt idx="129934">
                  <c:v>335.36979166666669</c:v>
                </c:pt>
                <c:pt idx="129935">
                  <c:v>335.37239583333331</c:v>
                </c:pt>
                <c:pt idx="129936">
                  <c:v>335.375</c:v>
                </c:pt>
                <c:pt idx="129937">
                  <c:v>335.37760416666669</c:v>
                </c:pt>
                <c:pt idx="129938">
                  <c:v>335.38020833333331</c:v>
                </c:pt>
                <c:pt idx="129939">
                  <c:v>335.3828125</c:v>
                </c:pt>
                <c:pt idx="129940">
                  <c:v>335.38541666666669</c:v>
                </c:pt>
                <c:pt idx="129941">
                  <c:v>335.38802083333331</c:v>
                </c:pt>
                <c:pt idx="129942">
                  <c:v>335.390625</c:v>
                </c:pt>
                <c:pt idx="129943">
                  <c:v>335.39322916666669</c:v>
                </c:pt>
                <c:pt idx="129944">
                  <c:v>335.39583333333331</c:v>
                </c:pt>
                <c:pt idx="129945">
                  <c:v>335.3984375</c:v>
                </c:pt>
                <c:pt idx="129946">
                  <c:v>335.40104166666669</c:v>
                </c:pt>
                <c:pt idx="129947">
                  <c:v>335.40364583333331</c:v>
                </c:pt>
                <c:pt idx="129948">
                  <c:v>335.40625</c:v>
                </c:pt>
                <c:pt idx="129949">
                  <c:v>335.40885416666669</c:v>
                </c:pt>
                <c:pt idx="129950">
                  <c:v>335.41145833333331</c:v>
                </c:pt>
                <c:pt idx="129951">
                  <c:v>335.4140625</c:v>
                </c:pt>
                <c:pt idx="129952">
                  <c:v>335.41666666666669</c:v>
                </c:pt>
                <c:pt idx="129953">
                  <c:v>335.41927083333331</c:v>
                </c:pt>
                <c:pt idx="129954">
                  <c:v>335.421875</c:v>
                </c:pt>
                <c:pt idx="129955">
                  <c:v>335.42447916666669</c:v>
                </c:pt>
                <c:pt idx="129956">
                  <c:v>335.42708333333331</c:v>
                </c:pt>
                <c:pt idx="129957">
                  <c:v>335.4296875</c:v>
                </c:pt>
                <c:pt idx="129958">
                  <c:v>335.43229166666669</c:v>
                </c:pt>
                <c:pt idx="129959">
                  <c:v>335.43489583333331</c:v>
                </c:pt>
                <c:pt idx="129960">
                  <c:v>335.4375</c:v>
                </c:pt>
                <c:pt idx="129961">
                  <c:v>335.44010416666669</c:v>
                </c:pt>
                <c:pt idx="129962">
                  <c:v>335.44270833333331</c:v>
                </c:pt>
                <c:pt idx="129963">
                  <c:v>335.4453125</c:v>
                </c:pt>
                <c:pt idx="129964">
                  <c:v>335.44791666666669</c:v>
                </c:pt>
                <c:pt idx="129965">
                  <c:v>335.45052083333331</c:v>
                </c:pt>
                <c:pt idx="129966">
                  <c:v>335.453125</c:v>
                </c:pt>
                <c:pt idx="129967">
                  <c:v>335.45572916666669</c:v>
                </c:pt>
                <c:pt idx="129968">
                  <c:v>335.45833333333331</c:v>
                </c:pt>
                <c:pt idx="129969">
                  <c:v>335.4609375</c:v>
                </c:pt>
                <c:pt idx="129970">
                  <c:v>335.46354166666669</c:v>
                </c:pt>
                <c:pt idx="129971">
                  <c:v>335.46614583333331</c:v>
                </c:pt>
                <c:pt idx="129972">
                  <c:v>335.46875</c:v>
                </c:pt>
                <c:pt idx="129973">
                  <c:v>335.47135416666669</c:v>
                </c:pt>
                <c:pt idx="129974">
                  <c:v>335.47395833333331</c:v>
                </c:pt>
                <c:pt idx="129975">
                  <c:v>335.4765625</c:v>
                </c:pt>
                <c:pt idx="129976">
                  <c:v>335.47916666666669</c:v>
                </c:pt>
                <c:pt idx="129977">
                  <c:v>335.48177083333331</c:v>
                </c:pt>
                <c:pt idx="129978">
                  <c:v>335.484375</c:v>
                </c:pt>
                <c:pt idx="129979">
                  <c:v>335.48697916666669</c:v>
                </c:pt>
                <c:pt idx="129980">
                  <c:v>335.48958333333331</c:v>
                </c:pt>
                <c:pt idx="129981">
                  <c:v>335.4921875</c:v>
                </c:pt>
                <c:pt idx="129982">
                  <c:v>335.49479166666669</c:v>
                </c:pt>
                <c:pt idx="129983">
                  <c:v>335.49739583333331</c:v>
                </c:pt>
                <c:pt idx="129984">
                  <c:v>335.5</c:v>
                </c:pt>
                <c:pt idx="129985">
                  <c:v>335.50260416666669</c:v>
                </c:pt>
                <c:pt idx="129986">
                  <c:v>335.50520833333331</c:v>
                </c:pt>
                <c:pt idx="129987">
                  <c:v>335.5078125</c:v>
                </c:pt>
                <c:pt idx="129988">
                  <c:v>335.51041666666669</c:v>
                </c:pt>
                <c:pt idx="129989">
                  <c:v>335.51302083333331</c:v>
                </c:pt>
                <c:pt idx="129990">
                  <c:v>335.515625</c:v>
                </c:pt>
                <c:pt idx="129991">
                  <c:v>335.51822916666669</c:v>
                </c:pt>
                <c:pt idx="129992">
                  <c:v>335.52083333333331</c:v>
                </c:pt>
                <c:pt idx="129993">
                  <c:v>335.5234375</c:v>
                </c:pt>
                <c:pt idx="129994">
                  <c:v>335.52604166666669</c:v>
                </c:pt>
                <c:pt idx="129995">
                  <c:v>335.52864583333331</c:v>
                </c:pt>
                <c:pt idx="129996">
                  <c:v>335.53125</c:v>
                </c:pt>
                <c:pt idx="129997">
                  <c:v>335.53385416666669</c:v>
                </c:pt>
                <c:pt idx="129998">
                  <c:v>335.53645833333331</c:v>
                </c:pt>
                <c:pt idx="129999">
                  <c:v>335.5390625</c:v>
                </c:pt>
                <c:pt idx="130000">
                  <c:v>335.54166666666669</c:v>
                </c:pt>
                <c:pt idx="130001">
                  <c:v>335.54427083333331</c:v>
                </c:pt>
                <c:pt idx="130002">
                  <c:v>335.546875</c:v>
                </c:pt>
                <c:pt idx="130003">
                  <c:v>335.54947916666669</c:v>
                </c:pt>
                <c:pt idx="130004">
                  <c:v>335.55208333333331</c:v>
                </c:pt>
                <c:pt idx="130005">
                  <c:v>335.5546875</c:v>
                </c:pt>
                <c:pt idx="130006">
                  <c:v>335.55729166666669</c:v>
                </c:pt>
                <c:pt idx="130007">
                  <c:v>335.55989583333331</c:v>
                </c:pt>
                <c:pt idx="130008">
                  <c:v>335.5625</c:v>
                </c:pt>
                <c:pt idx="130009">
                  <c:v>335.56510416666669</c:v>
                </c:pt>
                <c:pt idx="130010">
                  <c:v>335.56770833333331</c:v>
                </c:pt>
                <c:pt idx="130011">
                  <c:v>335.5703125</c:v>
                </c:pt>
                <c:pt idx="130012">
                  <c:v>335.57291666666669</c:v>
                </c:pt>
                <c:pt idx="130013">
                  <c:v>335.57552083333331</c:v>
                </c:pt>
                <c:pt idx="130014">
                  <c:v>335.578125</c:v>
                </c:pt>
                <c:pt idx="130015">
                  <c:v>335.58072916666669</c:v>
                </c:pt>
                <c:pt idx="130016">
                  <c:v>335.58333333333331</c:v>
                </c:pt>
                <c:pt idx="130017">
                  <c:v>335.5859375</c:v>
                </c:pt>
                <c:pt idx="130018">
                  <c:v>335.58854166666669</c:v>
                </c:pt>
                <c:pt idx="130019">
                  <c:v>335.59114583333331</c:v>
                </c:pt>
                <c:pt idx="130020">
                  <c:v>335.59375</c:v>
                </c:pt>
                <c:pt idx="130021">
                  <c:v>335.59635416666669</c:v>
                </c:pt>
                <c:pt idx="130022">
                  <c:v>335.59895833333331</c:v>
                </c:pt>
                <c:pt idx="130023">
                  <c:v>335.6015625</c:v>
                </c:pt>
                <c:pt idx="130024">
                  <c:v>335.60416666666669</c:v>
                </c:pt>
                <c:pt idx="130025">
                  <c:v>335.60677083333331</c:v>
                </c:pt>
                <c:pt idx="130026">
                  <c:v>335.609375</c:v>
                </c:pt>
                <c:pt idx="130027">
                  <c:v>335.61197916666669</c:v>
                </c:pt>
                <c:pt idx="130028">
                  <c:v>335.61458333333331</c:v>
                </c:pt>
                <c:pt idx="130029">
                  <c:v>335.6171875</c:v>
                </c:pt>
                <c:pt idx="130030">
                  <c:v>335.61979166666669</c:v>
                </c:pt>
                <c:pt idx="130031">
                  <c:v>335.62239583333331</c:v>
                </c:pt>
                <c:pt idx="130032">
                  <c:v>335.625</c:v>
                </c:pt>
                <c:pt idx="130033">
                  <c:v>335.62760416666669</c:v>
                </c:pt>
                <c:pt idx="130034">
                  <c:v>335.63020833333331</c:v>
                </c:pt>
                <c:pt idx="130035">
                  <c:v>335.6328125</c:v>
                </c:pt>
                <c:pt idx="130036">
                  <c:v>335.63541666666669</c:v>
                </c:pt>
                <c:pt idx="130037">
                  <c:v>335.63802083333331</c:v>
                </c:pt>
                <c:pt idx="130038">
                  <c:v>335.640625</c:v>
                </c:pt>
                <c:pt idx="130039">
                  <c:v>335.64322916666669</c:v>
                </c:pt>
                <c:pt idx="130040">
                  <c:v>335.64583333333331</c:v>
                </c:pt>
                <c:pt idx="130041">
                  <c:v>335.6484375</c:v>
                </c:pt>
                <c:pt idx="130042">
                  <c:v>335.65104166666669</c:v>
                </c:pt>
                <c:pt idx="130043">
                  <c:v>335.65364583333331</c:v>
                </c:pt>
                <c:pt idx="130044">
                  <c:v>335.65625</c:v>
                </c:pt>
                <c:pt idx="130045">
                  <c:v>335.65885416666669</c:v>
                </c:pt>
                <c:pt idx="130046">
                  <c:v>335.66145833333331</c:v>
                </c:pt>
                <c:pt idx="130047">
                  <c:v>335.6640625</c:v>
                </c:pt>
                <c:pt idx="130048">
                  <c:v>335.66666666666669</c:v>
                </c:pt>
                <c:pt idx="130049">
                  <c:v>335.66927083333331</c:v>
                </c:pt>
                <c:pt idx="130050">
                  <c:v>335.671875</c:v>
                </c:pt>
                <c:pt idx="130051">
                  <c:v>335.67447916666669</c:v>
                </c:pt>
                <c:pt idx="130052">
                  <c:v>335.67708333333331</c:v>
                </c:pt>
                <c:pt idx="130053">
                  <c:v>335.6796875</c:v>
                </c:pt>
                <c:pt idx="130054">
                  <c:v>335.68229166666669</c:v>
                </c:pt>
                <c:pt idx="130055">
                  <c:v>335.68489583333331</c:v>
                </c:pt>
                <c:pt idx="130056">
                  <c:v>335.6875</c:v>
                </c:pt>
                <c:pt idx="130057">
                  <c:v>335.69010416666669</c:v>
                </c:pt>
                <c:pt idx="130058">
                  <c:v>335.69270833333331</c:v>
                </c:pt>
                <c:pt idx="130059">
                  <c:v>335.6953125</c:v>
                </c:pt>
                <c:pt idx="130060">
                  <c:v>335.69791666666669</c:v>
                </c:pt>
                <c:pt idx="130061">
                  <c:v>335.70052083333331</c:v>
                </c:pt>
                <c:pt idx="130062">
                  <c:v>335.703125</c:v>
                </c:pt>
                <c:pt idx="130063">
                  <c:v>335.70572916666669</c:v>
                </c:pt>
                <c:pt idx="130064">
                  <c:v>335.70833333333331</c:v>
                </c:pt>
                <c:pt idx="130065">
                  <c:v>335.7109375</c:v>
                </c:pt>
                <c:pt idx="130066">
                  <c:v>335.71354166666669</c:v>
                </c:pt>
                <c:pt idx="130067">
                  <c:v>335.71614583333331</c:v>
                </c:pt>
                <c:pt idx="130068">
                  <c:v>335.71875</c:v>
                </c:pt>
                <c:pt idx="130069">
                  <c:v>335.72135416666669</c:v>
                </c:pt>
                <c:pt idx="130070">
                  <c:v>335.72395833333331</c:v>
                </c:pt>
                <c:pt idx="130071">
                  <c:v>335.7265625</c:v>
                </c:pt>
                <c:pt idx="130072">
                  <c:v>335.72916666666669</c:v>
                </c:pt>
                <c:pt idx="130073">
                  <c:v>335.73177083333331</c:v>
                </c:pt>
                <c:pt idx="130074">
                  <c:v>335.734375</c:v>
                </c:pt>
                <c:pt idx="130075">
                  <c:v>335.73697916666669</c:v>
                </c:pt>
                <c:pt idx="130076">
                  <c:v>335.73958333333331</c:v>
                </c:pt>
                <c:pt idx="130077">
                  <c:v>335.7421875</c:v>
                </c:pt>
                <c:pt idx="130078">
                  <c:v>335.74479166666669</c:v>
                </c:pt>
                <c:pt idx="130079">
                  <c:v>335.74739583333331</c:v>
                </c:pt>
                <c:pt idx="130080">
                  <c:v>335.75</c:v>
                </c:pt>
                <c:pt idx="130081">
                  <c:v>335.75260416666669</c:v>
                </c:pt>
                <c:pt idx="130082">
                  <c:v>335.75520833333331</c:v>
                </c:pt>
                <c:pt idx="130083">
                  <c:v>335.7578125</c:v>
                </c:pt>
                <c:pt idx="130084">
                  <c:v>335.76041666666669</c:v>
                </c:pt>
                <c:pt idx="130085">
                  <c:v>335.76302083333331</c:v>
                </c:pt>
                <c:pt idx="130086">
                  <c:v>335.765625</c:v>
                </c:pt>
                <c:pt idx="130087">
                  <c:v>335.76822916666669</c:v>
                </c:pt>
                <c:pt idx="130088">
                  <c:v>335.77083333333331</c:v>
                </c:pt>
                <c:pt idx="130089">
                  <c:v>335.7734375</c:v>
                </c:pt>
                <c:pt idx="130090">
                  <c:v>335.77604166666669</c:v>
                </c:pt>
                <c:pt idx="130091">
                  <c:v>335.77864583333331</c:v>
                </c:pt>
                <c:pt idx="130092">
                  <c:v>335.78125</c:v>
                </c:pt>
                <c:pt idx="130093">
                  <c:v>335.78385416666669</c:v>
                </c:pt>
                <c:pt idx="130094">
                  <c:v>335.78645833333331</c:v>
                </c:pt>
                <c:pt idx="130095">
                  <c:v>335.7890625</c:v>
                </c:pt>
                <c:pt idx="130096">
                  <c:v>335.79166666666669</c:v>
                </c:pt>
                <c:pt idx="130097">
                  <c:v>335.79427083333331</c:v>
                </c:pt>
                <c:pt idx="130098">
                  <c:v>335.796875</c:v>
                </c:pt>
                <c:pt idx="130099">
                  <c:v>335.79947916666669</c:v>
                </c:pt>
                <c:pt idx="130100">
                  <c:v>335.80208333333331</c:v>
                </c:pt>
                <c:pt idx="130101">
                  <c:v>335.8046875</c:v>
                </c:pt>
                <c:pt idx="130102">
                  <c:v>335.80729166666669</c:v>
                </c:pt>
                <c:pt idx="130103">
                  <c:v>335.80989583333331</c:v>
                </c:pt>
                <c:pt idx="130104">
                  <c:v>335.8125</c:v>
                </c:pt>
                <c:pt idx="130105">
                  <c:v>335.81510416666669</c:v>
                </c:pt>
                <c:pt idx="130106">
                  <c:v>335.81770833333331</c:v>
                </c:pt>
                <c:pt idx="130107">
                  <c:v>335.8203125</c:v>
                </c:pt>
                <c:pt idx="130108">
                  <c:v>335.82291666666669</c:v>
                </c:pt>
                <c:pt idx="130109">
                  <c:v>335.82552083333331</c:v>
                </c:pt>
                <c:pt idx="130110">
                  <c:v>335.828125</c:v>
                </c:pt>
                <c:pt idx="130111">
                  <c:v>335.83072916666669</c:v>
                </c:pt>
                <c:pt idx="130112">
                  <c:v>335.83333333333331</c:v>
                </c:pt>
                <c:pt idx="130113">
                  <c:v>335.8359375</c:v>
                </c:pt>
                <c:pt idx="130114">
                  <c:v>335.83854166666669</c:v>
                </c:pt>
                <c:pt idx="130115">
                  <c:v>335.84114583333331</c:v>
                </c:pt>
                <c:pt idx="130116">
                  <c:v>335.84375</c:v>
                </c:pt>
                <c:pt idx="130117">
                  <c:v>335.84635416666669</c:v>
                </c:pt>
                <c:pt idx="130118">
                  <c:v>335.84895833333331</c:v>
                </c:pt>
                <c:pt idx="130119">
                  <c:v>335.8515625</c:v>
                </c:pt>
                <c:pt idx="130120">
                  <c:v>335.85416666666669</c:v>
                </c:pt>
                <c:pt idx="130121">
                  <c:v>335.85677083333331</c:v>
                </c:pt>
                <c:pt idx="130122">
                  <c:v>335.859375</c:v>
                </c:pt>
                <c:pt idx="130123">
                  <c:v>335.86197916666669</c:v>
                </c:pt>
                <c:pt idx="130124">
                  <c:v>335.86458333333331</c:v>
                </c:pt>
                <c:pt idx="130125">
                  <c:v>335.8671875</c:v>
                </c:pt>
                <c:pt idx="130126">
                  <c:v>335.86979166666669</c:v>
                </c:pt>
                <c:pt idx="130127">
                  <c:v>335.87239583333331</c:v>
                </c:pt>
                <c:pt idx="130128">
                  <c:v>335.875</c:v>
                </c:pt>
                <c:pt idx="130129">
                  <c:v>335.87760416666669</c:v>
                </c:pt>
                <c:pt idx="130130">
                  <c:v>335.88020833333331</c:v>
                </c:pt>
                <c:pt idx="130131">
                  <c:v>335.8828125</c:v>
                </c:pt>
                <c:pt idx="130132">
                  <c:v>335.88541666666669</c:v>
                </c:pt>
                <c:pt idx="130133">
                  <c:v>335.88802083333331</c:v>
                </c:pt>
                <c:pt idx="130134">
                  <c:v>335.890625</c:v>
                </c:pt>
                <c:pt idx="130135">
                  <c:v>335.89322916666669</c:v>
                </c:pt>
                <c:pt idx="130136">
                  <c:v>335.89583333333331</c:v>
                </c:pt>
                <c:pt idx="130137">
                  <c:v>335.8984375</c:v>
                </c:pt>
                <c:pt idx="130138">
                  <c:v>335.90104166666669</c:v>
                </c:pt>
                <c:pt idx="130139">
                  <c:v>335.90364583333331</c:v>
                </c:pt>
                <c:pt idx="130140">
                  <c:v>335.90625</c:v>
                </c:pt>
                <c:pt idx="130141">
                  <c:v>335.90885416666669</c:v>
                </c:pt>
                <c:pt idx="130142">
                  <c:v>335.91145833333331</c:v>
                </c:pt>
                <c:pt idx="130143">
                  <c:v>335.9140625</c:v>
                </c:pt>
                <c:pt idx="130144">
                  <c:v>335.91666666666669</c:v>
                </c:pt>
                <c:pt idx="130145">
                  <c:v>335.91927083333331</c:v>
                </c:pt>
                <c:pt idx="130146">
                  <c:v>335.921875</c:v>
                </c:pt>
                <c:pt idx="130147">
                  <c:v>335.92447916666669</c:v>
                </c:pt>
                <c:pt idx="130148">
                  <c:v>335.92708333333331</c:v>
                </c:pt>
                <c:pt idx="130149">
                  <c:v>335.9296875</c:v>
                </c:pt>
                <c:pt idx="130150">
                  <c:v>335.93229166666669</c:v>
                </c:pt>
                <c:pt idx="130151">
                  <c:v>335.93489583333331</c:v>
                </c:pt>
                <c:pt idx="130152">
                  <c:v>335.9375</c:v>
                </c:pt>
                <c:pt idx="130153">
                  <c:v>335.94010416666669</c:v>
                </c:pt>
                <c:pt idx="130154">
                  <c:v>335.94270833333331</c:v>
                </c:pt>
                <c:pt idx="130155">
                  <c:v>335.9453125</c:v>
                </c:pt>
                <c:pt idx="130156">
                  <c:v>335.94791666666669</c:v>
                </c:pt>
                <c:pt idx="130157">
                  <c:v>335.95052083333331</c:v>
                </c:pt>
                <c:pt idx="130158">
                  <c:v>335.953125</c:v>
                </c:pt>
                <c:pt idx="130159">
                  <c:v>335.95572916666669</c:v>
                </c:pt>
                <c:pt idx="130160">
                  <c:v>335.95833333333331</c:v>
                </c:pt>
                <c:pt idx="130161">
                  <c:v>335.9609375</c:v>
                </c:pt>
                <c:pt idx="130162">
                  <c:v>335.96354166666669</c:v>
                </c:pt>
                <c:pt idx="130163">
                  <c:v>335.96614583333331</c:v>
                </c:pt>
                <c:pt idx="130164">
                  <c:v>335.96875</c:v>
                </c:pt>
                <c:pt idx="130165">
                  <c:v>335.97135416666669</c:v>
                </c:pt>
                <c:pt idx="130166">
                  <c:v>335.97395833333331</c:v>
                </c:pt>
                <c:pt idx="130167">
                  <c:v>335.9765625</c:v>
                </c:pt>
                <c:pt idx="130168">
                  <c:v>335.97916666666669</c:v>
                </c:pt>
                <c:pt idx="130169">
                  <c:v>335.98177083333331</c:v>
                </c:pt>
                <c:pt idx="130170">
                  <c:v>335.984375</c:v>
                </c:pt>
                <c:pt idx="130171">
                  <c:v>335.98697916666669</c:v>
                </c:pt>
                <c:pt idx="130172">
                  <c:v>335.98958333333331</c:v>
                </c:pt>
                <c:pt idx="130173">
                  <c:v>335.9921875</c:v>
                </c:pt>
                <c:pt idx="130174">
                  <c:v>335.99479166666669</c:v>
                </c:pt>
                <c:pt idx="130175">
                  <c:v>335.99739583333331</c:v>
                </c:pt>
                <c:pt idx="130176">
                  <c:v>336</c:v>
                </c:pt>
                <c:pt idx="130177">
                  <c:v>336.00260416666669</c:v>
                </c:pt>
                <c:pt idx="130178">
                  <c:v>336.00520833333331</c:v>
                </c:pt>
                <c:pt idx="130179">
                  <c:v>336.0078125</c:v>
                </c:pt>
                <c:pt idx="130180">
                  <c:v>336.01041666666669</c:v>
                </c:pt>
                <c:pt idx="130181">
                  <c:v>336.01302083333331</c:v>
                </c:pt>
                <c:pt idx="130182">
                  <c:v>336.015625</c:v>
                </c:pt>
                <c:pt idx="130183">
                  <c:v>336.01822916666669</c:v>
                </c:pt>
                <c:pt idx="130184">
                  <c:v>336.02083333333331</c:v>
                </c:pt>
                <c:pt idx="130185">
                  <c:v>336.0234375</c:v>
                </c:pt>
                <c:pt idx="130186">
                  <c:v>336.02604166666669</c:v>
                </c:pt>
                <c:pt idx="130187">
                  <c:v>336.02864583333331</c:v>
                </c:pt>
                <c:pt idx="130188">
                  <c:v>336.03125</c:v>
                </c:pt>
                <c:pt idx="130189">
                  <c:v>336.03385416666669</c:v>
                </c:pt>
                <c:pt idx="130190">
                  <c:v>336.03645833333331</c:v>
                </c:pt>
                <c:pt idx="130191">
                  <c:v>336.0390625</c:v>
                </c:pt>
                <c:pt idx="130192">
                  <c:v>336.04166666666669</c:v>
                </c:pt>
                <c:pt idx="130193">
                  <c:v>336.04427083333331</c:v>
                </c:pt>
                <c:pt idx="130194">
                  <c:v>336.046875</c:v>
                </c:pt>
                <c:pt idx="130195">
                  <c:v>336.04947916666669</c:v>
                </c:pt>
                <c:pt idx="130196">
                  <c:v>336.05208333333331</c:v>
                </c:pt>
                <c:pt idx="130197">
                  <c:v>336.0546875</c:v>
                </c:pt>
                <c:pt idx="130198">
                  <c:v>336.05729166666669</c:v>
                </c:pt>
                <c:pt idx="130199">
                  <c:v>336.05989583333331</c:v>
                </c:pt>
                <c:pt idx="130200">
                  <c:v>336.0625</c:v>
                </c:pt>
                <c:pt idx="130201">
                  <c:v>336.06510416666669</c:v>
                </c:pt>
                <c:pt idx="130202">
                  <c:v>336.06770833333331</c:v>
                </c:pt>
                <c:pt idx="130203">
                  <c:v>336.0703125</c:v>
                </c:pt>
                <c:pt idx="130204">
                  <c:v>336.07291666666669</c:v>
                </c:pt>
                <c:pt idx="130205">
                  <c:v>336.07552083333331</c:v>
                </c:pt>
                <c:pt idx="130206">
                  <c:v>336.078125</c:v>
                </c:pt>
                <c:pt idx="130207">
                  <c:v>336.08072916666669</c:v>
                </c:pt>
                <c:pt idx="130208">
                  <c:v>336.08333333333331</c:v>
                </c:pt>
                <c:pt idx="130209">
                  <c:v>336.0859375</c:v>
                </c:pt>
                <c:pt idx="130210">
                  <c:v>336.08854166666669</c:v>
                </c:pt>
                <c:pt idx="130211">
                  <c:v>336.09114583333331</c:v>
                </c:pt>
                <c:pt idx="130212">
                  <c:v>336.09375</c:v>
                </c:pt>
                <c:pt idx="130213">
                  <c:v>336.09635416666669</c:v>
                </c:pt>
                <c:pt idx="130214">
                  <c:v>336.09895833333331</c:v>
                </c:pt>
                <c:pt idx="130215">
                  <c:v>336.1015625</c:v>
                </c:pt>
                <c:pt idx="130216">
                  <c:v>336.10416666666669</c:v>
                </c:pt>
                <c:pt idx="130217">
                  <c:v>336.10677083333331</c:v>
                </c:pt>
                <c:pt idx="130218">
                  <c:v>336.109375</c:v>
                </c:pt>
                <c:pt idx="130219">
                  <c:v>336.11197916666669</c:v>
                </c:pt>
                <c:pt idx="130220">
                  <c:v>336.11458333333331</c:v>
                </c:pt>
                <c:pt idx="130221">
                  <c:v>336.1171875</c:v>
                </c:pt>
                <c:pt idx="130222">
                  <c:v>336.11979166666669</c:v>
                </c:pt>
                <c:pt idx="130223">
                  <c:v>336.12239583333331</c:v>
                </c:pt>
                <c:pt idx="130224">
                  <c:v>336.125</c:v>
                </c:pt>
                <c:pt idx="130225">
                  <c:v>336.12760416666669</c:v>
                </c:pt>
                <c:pt idx="130226">
                  <c:v>336.13020833333331</c:v>
                </c:pt>
                <c:pt idx="130227">
                  <c:v>336.1328125</c:v>
                </c:pt>
                <c:pt idx="130228">
                  <c:v>336.13541666666669</c:v>
                </c:pt>
                <c:pt idx="130229">
                  <c:v>336.13802083333331</c:v>
                </c:pt>
                <c:pt idx="130230">
                  <c:v>336.140625</c:v>
                </c:pt>
                <c:pt idx="130231">
                  <c:v>336.14322916666669</c:v>
                </c:pt>
                <c:pt idx="130232">
                  <c:v>336.14583333333331</c:v>
                </c:pt>
                <c:pt idx="130233">
                  <c:v>336.1484375</c:v>
                </c:pt>
                <c:pt idx="130234">
                  <c:v>336.15104166666669</c:v>
                </c:pt>
                <c:pt idx="130235">
                  <c:v>336.15364583333331</c:v>
                </c:pt>
                <c:pt idx="130236">
                  <c:v>336.15625</c:v>
                </c:pt>
                <c:pt idx="130237">
                  <c:v>336.15885416666669</c:v>
                </c:pt>
                <c:pt idx="130238">
                  <c:v>336.16145833333331</c:v>
                </c:pt>
                <c:pt idx="130239">
                  <c:v>336.1640625</c:v>
                </c:pt>
                <c:pt idx="130240">
                  <c:v>336.16666666666669</c:v>
                </c:pt>
                <c:pt idx="130241">
                  <c:v>336.16927083333331</c:v>
                </c:pt>
                <c:pt idx="130242">
                  <c:v>336.171875</c:v>
                </c:pt>
                <c:pt idx="130243">
                  <c:v>336.17447916666669</c:v>
                </c:pt>
                <c:pt idx="130244">
                  <c:v>336.17708333333331</c:v>
                </c:pt>
                <c:pt idx="130245">
                  <c:v>336.1796875</c:v>
                </c:pt>
                <c:pt idx="130246">
                  <c:v>336.18229166666669</c:v>
                </c:pt>
                <c:pt idx="130247">
                  <c:v>336.18489583333331</c:v>
                </c:pt>
                <c:pt idx="130248">
                  <c:v>336.1875</c:v>
                </c:pt>
                <c:pt idx="130249">
                  <c:v>336.19010416666669</c:v>
                </c:pt>
                <c:pt idx="130250">
                  <c:v>336.19270833333331</c:v>
                </c:pt>
                <c:pt idx="130251">
                  <c:v>336.1953125</c:v>
                </c:pt>
                <c:pt idx="130252">
                  <c:v>336.19791666666669</c:v>
                </c:pt>
                <c:pt idx="130253">
                  <c:v>336.20052083333331</c:v>
                </c:pt>
                <c:pt idx="130254">
                  <c:v>336.203125</c:v>
                </c:pt>
                <c:pt idx="130255">
                  <c:v>336.20572916666669</c:v>
                </c:pt>
                <c:pt idx="130256">
                  <c:v>336.20833333333331</c:v>
                </c:pt>
                <c:pt idx="130257">
                  <c:v>336.2109375</c:v>
                </c:pt>
                <c:pt idx="130258">
                  <c:v>336.21354166666669</c:v>
                </c:pt>
                <c:pt idx="130259">
                  <c:v>336.21614583333331</c:v>
                </c:pt>
                <c:pt idx="130260">
                  <c:v>336.21875</c:v>
                </c:pt>
                <c:pt idx="130261">
                  <c:v>336.22135416666669</c:v>
                </c:pt>
                <c:pt idx="130262">
                  <c:v>336.22395833333331</c:v>
                </c:pt>
                <c:pt idx="130263">
                  <c:v>336.2265625</c:v>
                </c:pt>
                <c:pt idx="130264">
                  <c:v>336.22916666666669</c:v>
                </c:pt>
                <c:pt idx="130265">
                  <c:v>336.23177083333331</c:v>
                </c:pt>
                <c:pt idx="130266">
                  <c:v>336.234375</c:v>
                </c:pt>
                <c:pt idx="130267">
                  <c:v>336.23697916666669</c:v>
                </c:pt>
                <c:pt idx="130268">
                  <c:v>336.23958333333331</c:v>
                </c:pt>
                <c:pt idx="130269">
                  <c:v>336.2421875</c:v>
                </c:pt>
                <c:pt idx="130270">
                  <c:v>336.24479166666669</c:v>
                </c:pt>
                <c:pt idx="130271">
                  <c:v>336.24739583333331</c:v>
                </c:pt>
                <c:pt idx="130272">
                  <c:v>336.25</c:v>
                </c:pt>
                <c:pt idx="130273">
                  <c:v>336.25260416666669</c:v>
                </c:pt>
                <c:pt idx="130274">
                  <c:v>336.25520833333331</c:v>
                </c:pt>
                <c:pt idx="130275">
                  <c:v>336.2578125</c:v>
                </c:pt>
                <c:pt idx="130276">
                  <c:v>336.26041666666669</c:v>
                </c:pt>
                <c:pt idx="130277">
                  <c:v>336.26302083333331</c:v>
                </c:pt>
                <c:pt idx="130278">
                  <c:v>336.265625</c:v>
                </c:pt>
                <c:pt idx="130279">
                  <c:v>336.26822916666669</c:v>
                </c:pt>
                <c:pt idx="130280">
                  <c:v>336.27083333333331</c:v>
                </c:pt>
                <c:pt idx="130281">
                  <c:v>336.2734375</c:v>
                </c:pt>
                <c:pt idx="130282">
                  <c:v>336.27604166666669</c:v>
                </c:pt>
                <c:pt idx="130283">
                  <c:v>336.27864583333331</c:v>
                </c:pt>
                <c:pt idx="130284">
                  <c:v>336.28125</c:v>
                </c:pt>
                <c:pt idx="130285">
                  <c:v>336.28385416666669</c:v>
                </c:pt>
                <c:pt idx="130286">
                  <c:v>336.28645833333331</c:v>
                </c:pt>
                <c:pt idx="130287">
                  <c:v>336.2890625</c:v>
                </c:pt>
                <c:pt idx="130288">
                  <c:v>336.29166666666669</c:v>
                </c:pt>
                <c:pt idx="130289">
                  <c:v>336.29427083333331</c:v>
                </c:pt>
                <c:pt idx="130290">
                  <c:v>336.296875</c:v>
                </c:pt>
                <c:pt idx="130291">
                  <c:v>336.29947916666669</c:v>
                </c:pt>
                <c:pt idx="130292">
                  <c:v>336.30208333333331</c:v>
                </c:pt>
                <c:pt idx="130293">
                  <c:v>336.3046875</c:v>
                </c:pt>
                <c:pt idx="130294">
                  <c:v>336.30729166666669</c:v>
                </c:pt>
                <c:pt idx="130295">
                  <c:v>336.30989583333331</c:v>
                </c:pt>
                <c:pt idx="130296">
                  <c:v>336.3125</c:v>
                </c:pt>
                <c:pt idx="130297">
                  <c:v>336.31510416666669</c:v>
                </c:pt>
                <c:pt idx="130298">
                  <c:v>336.31770833333331</c:v>
                </c:pt>
                <c:pt idx="130299">
                  <c:v>336.3203125</c:v>
                </c:pt>
                <c:pt idx="130300">
                  <c:v>336.32291666666669</c:v>
                </c:pt>
                <c:pt idx="130301">
                  <c:v>336.32552083333331</c:v>
                </c:pt>
                <c:pt idx="130302">
                  <c:v>336.328125</c:v>
                </c:pt>
                <c:pt idx="130303">
                  <c:v>336.33072916666669</c:v>
                </c:pt>
                <c:pt idx="130304">
                  <c:v>336.33333333333331</c:v>
                </c:pt>
                <c:pt idx="130305">
                  <c:v>336.3359375</c:v>
                </c:pt>
                <c:pt idx="130306">
                  <c:v>336.33854166666669</c:v>
                </c:pt>
                <c:pt idx="130307">
                  <c:v>336.34114583333331</c:v>
                </c:pt>
                <c:pt idx="130308">
                  <c:v>336.34375</c:v>
                </c:pt>
                <c:pt idx="130309">
                  <c:v>336.34635416666669</c:v>
                </c:pt>
                <c:pt idx="130310">
                  <c:v>336.34895833333331</c:v>
                </c:pt>
                <c:pt idx="130311">
                  <c:v>336.3515625</c:v>
                </c:pt>
                <c:pt idx="130312">
                  <c:v>336.35416666666669</c:v>
                </c:pt>
                <c:pt idx="130313">
                  <c:v>336.35677083333331</c:v>
                </c:pt>
                <c:pt idx="130314">
                  <c:v>336.359375</c:v>
                </c:pt>
                <c:pt idx="130315">
                  <c:v>336.36197916666669</c:v>
                </c:pt>
                <c:pt idx="130316">
                  <c:v>336.36458333333331</c:v>
                </c:pt>
                <c:pt idx="130317">
                  <c:v>336.3671875</c:v>
                </c:pt>
                <c:pt idx="130318">
                  <c:v>336.36979166666669</c:v>
                </c:pt>
                <c:pt idx="130319">
                  <c:v>336.37239583333331</c:v>
                </c:pt>
                <c:pt idx="130320">
                  <c:v>336.375</c:v>
                </c:pt>
                <c:pt idx="130321">
                  <c:v>336.37760416666669</c:v>
                </c:pt>
                <c:pt idx="130322">
                  <c:v>336.38020833333331</c:v>
                </c:pt>
                <c:pt idx="130323">
                  <c:v>336.3828125</c:v>
                </c:pt>
                <c:pt idx="130324">
                  <c:v>336.38541666666669</c:v>
                </c:pt>
                <c:pt idx="130325">
                  <c:v>336.38802083333331</c:v>
                </c:pt>
                <c:pt idx="130326">
                  <c:v>336.390625</c:v>
                </c:pt>
                <c:pt idx="130327">
                  <c:v>336.39322916666669</c:v>
                </c:pt>
                <c:pt idx="130328">
                  <c:v>336.39583333333331</c:v>
                </c:pt>
                <c:pt idx="130329">
                  <c:v>336.3984375</c:v>
                </c:pt>
                <c:pt idx="130330">
                  <c:v>336.40104166666669</c:v>
                </c:pt>
                <c:pt idx="130331">
                  <c:v>336.40364583333331</c:v>
                </c:pt>
                <c:pt idx="130332">
                  <c:v>336.40625</c:v>
                </c:pt>
                <c:pt idx="130333">
                  <c:v>336.40885416666669</c:v>
                </c:pt>
                <c:pt idx="130334">
                  <c:v>336.41145833333331</c:v>
                </c:pt>
                <c:pt idx="130335">
                  <c:v>336.4140625</c:v>
                </c:pt>
                <c:pt idx="130336">
                  <c:v>336.41666666666669</c:v>
                </c:pt>
                <c:pt idx="130337">
                  <c:v>336.41927083333331</c:v>
                </c:pt>
                <c:pt idx="130338">
                  <c:v>336.421875</c:v>
                </c:pt>
                <c:pt idx="130339">
                  <c:v>336.42447916666669</c:v>
                </c:pt>
                <c:pt idx="130340">
                  <c:v>336.42708333333331</c:v>
                </c:pt>
                <c:pt idx="130341">
                  <c:v>336.4296875</c:v>
                </c:pt>
                <c:pt idx="130342">
                  <c:v>336.43229166666669</c:v>
                </c:pt>
                <c:pt idx="130343">
                  <c:v>336.43489583333331</c:v>
                </c:pt>
                <c:pt idx="130344">
                  <c:v>336.4375</c:v>
                </c:pt>
                <c:pt idx="130345">
                  <c:v>336.44010416666669</c:v>
                </c:pt>
                <c:pt idx="130346">
                  <c:v>336.44270833333331</c:v>
                </c:pt>
                <c:pt idx="130347">
                  <c:v>336.4453125</c:v>
                </c:pt>
                <c:pt idx="130348">
                  <c:v>336.44791666666669</c:v>
                </c:pt>
                <c:pt idx="130349">
                  <c:v>336.45052083333331</c:v>
                </c:pt>
                <c:pt idx="130350">
                  <c:v>336.453125</c:v>
                </c:pt>
                <c:pt idx="130351">
                  <c:v>336.45572916666669</c:v>
                </c:pt>
                <c:pt idx="130352">
                  <c:v>336.45833333333331</c:v>
                </c:pt>
                <c:pt idx="130353">
                  <c:v>336.4609375</c:v>
                </c:pt>
                <c:pt idx="130354">
                  <c:v>336.46354166666669</c:v>
                </c:pt>
                <c:pt idx="130355">
                  <c:v>336.46614583333331</c:v>
                </c:pt>
                <c:pt idx="130356">
                  <c:v>336.46875</c:v>
                </c:pt>
                <c:pt idx="130357">
                  <c:v>336.47135416666669</c:v>
                </c:pt>
                <c:pt idx="130358">
                  <c:v>336.47395833333331</c:v>
                </c:pt>
                <c:pt idx="130359">
                  <c:v>336.4765625</c:v>
                </c:pt>
                <c:pt idx="130360">
                  <c:v>336.47916666666669</c:v>
                </c:pt>
                <c:pt idx="130361">
                  <c:v>336.48177083333331</c:v>
                </c:pt>
                <c:pt idx="130362">
                  <c:v>336.484375</c:v>
                </c:pt>
                <c:pt idx="130363">
                  <c:v>336.48697916666669</c:v>
                </c:pt>
                <c:pt idx="130364">
                  <c:v>336.48958333333331</c:v>
                </c:pt>
                <c:pt idx="130365">
                  <c:v>336.4921875</c:v>
                </c:pt>
                <c:pt idx="130366">
                  <c:v>336.49479166666669</c:v>
                </c:pt>
                <c:pt idx="130367">
                  <c:v>336.49739583333331</c:v>
                </c:pt>
                <c:pt idx="130368">
                  <c:v>336.5</c:v>
                </c:pt>
                <c:pt idx="130369">
                  <c:v>336.50260416666669</c:v>
                </c:pt>
                <c:pt idx="130370">
                  <c:v>336.50520833333331</c:v>
                </c:pt>
                <c:pt idx="130371">
                  <c:v>336.5078125</c:v>
                </c:pt>
                <c:pt idx="130372">
                  <c:v>336.51041666666669</c:v>
                </c:pt>
                <c:pt idx="130373">
                  <c:v>336.51302083333331</c:v>
                </c:pt>
                <c:pt idx="130374">
                  <c:v>336.515625</c:v>
                </c:pt>
                <c:pt idx="130375">
                  <c:v>336.51822916666669</c:v>
                </c:pt>
                <c:pt idx="130376">
                  <c:v>336.52083333333331</c:v>
                </c:pt>
                <c:pt idx="130377">
                  <c:v>336.5234375</c:v>
                </c:pt>
                <c:pt idx="130378">
                  <c:v>336.52604166666669</c:v>
                </c:pt>
                <c:pt idx="130379">
                  <c:v>336.52864583333331</c:v>
                </c:pt>
                <c:pt idx="130380">
                  <c:v>336.53125</c:v>
                </c:pt>
                <c:pt idx="130381">
                  <c:v>336.53385416666669</c:v>
                </c:pt>
                <c:pt idx="130382">
                  <c:v>336.53645833333331</c:v>
                </c:pt>
                <c:pt idx="130383">
                  <c:v>336.5390625</c:v>
                </c:pt>
                <c:pt idx="130384">
                  <c:v>336.54166666666669</c:v>
                </c:pt>
                <c:pt idx="130385">
                  <c:v>336.54427083333331</c:v>
                </c:pt>
                <c:pt idx="130386">
                  <c:v>336.546875</c:v>
                </c:pt>
                <c:pt idx="130387">
                  <c:v>336.54947916666669</c:v>
                </c:pt>
                <c:pt idx="130388">
                  <c:v>336.55208333333331</c:v>
                </c:pt>
                <c:pt idx="130389">
                  <c:v>336.5546875</c:v>
                </c:pt>
                <c:pt idx="130390">
                  <c:v>336.55729166666669</c:v>
                </c:pt>
                <c:pt idx="130391">
                  <c:v>336.55989583333331</c:v>
                </c:pt>
                <c:pt idx="130392">
                  <c:v>336.5625</c:v>
                </c:pt>
                <c:pt idx="130393">
                  <c:v>336.56510416666669</c:v>
                </c:pt>
                <c:pt idx="130394">
                  <c:v>336.56770833333331</c:v>
                </c:pt>
                <c:pt idx="130395">
                  <c:v>336.5703125</c:v>
                </c:pt>
                <c:pt idx="130396">
                  <c:v>336.57291666666669</c:v>
                </c:pt>
                <c:pt idx="130397">
                  <c:v>336.57552083333331</c:v>
                </c:pt>
                <c:pt idx="130398">
                  <c:v>336.578125</c:v>
                </c:pt>
                <c:pt idx="130399">
                  <c:v>336.58072916666669</c:v>
                </c:pt>
                <c:pt idx="130400">
                  <c:v>336.58333333333331</c:v>
                </c:pt>
                <c:pt idx="130401">
                  <c:v>336.5859375</c:v>
                </c:pt>
                <c:pt idx="130402">
                  <c:v>336.58854166666669</c:v>
                </c:pt>
                <c:pt idx="130403">
                  <c:v>336.59114583333331</c:v>
                </c:pt>
                <c:pt idx="130404">
                  <c:v>336.59375</c:v>
                </c:pt>
                <c:pt idx="130405">
                  <c:v>336.59635416666669</c:v>
                </c:pt>
                <c:pt idx="130406">
                  <c:v>336.59895833333331</c:v>
                </c:pt>
                <c:pt idx="130407">
                  <c:v>336.6015625</c:v>
                </c:pt>
                <c:pt idx="130408">
                  <c:v>336.60416666666669</c:v>
                </c:pt>
                <c:pt idx="130409">
                  <c:v>336.60677083333331</c:v>
                </c:pt>
                <c:pt idx="130410">
                  <c:v>336.609375</c:v>
                </c:pt>
                <c:pt idx="130411">
                  <c:v>336.61197916666669</c:v>
                </c:pt>
                <c:pt idx="130412">
                  <c:v>336.61458333333331</c:v>
                </c:pt>
                <c:pt idx="130413">
                  <c:v>336.6171875</c:v>
                </c:pt>
                <c:pt idx="130414">
                  <c:v>336.61979166666669</c:v>
                </c:pt>
                <c:pt idx="130415">
                  <c:v>336.62239583333331</c:v>
                </c:pt>
                <c:pt idx="130416">
                  <c:v>336.625</c:v>
                </c:pt>
                <c:pt idx="130417">
                  <c:v>336.62760416666669</c:v>
                </c:pt>
                <c:pt idx="130418">
                  <c:v>336.63020833333331</c:v>
                </c:pt>
                <c:pt idx="130419">
                  <c:v>336.6328125</c:v>
                </c:pt>
                <c:pt idx="130420">
                  <c:v>336.63541666666669</c:v>
                </c:pt>
                <c:pt idx="130421">
                  <c:v>336.63802083333331</c:v>
                </c:pt>
                <c:pt idx="130422">
                  <c:v>336.640625</c:v>
                </c:pt>
                <c:pt idx="130423">
                  <c:v>336.64322916666669</c:v>
                </c:pt>
                <c:pt idx="130424">
                  <c:v>336.64583333333331</c:v>
                </c:pt>
                <c:pt idx="130425">
                  <c:v>336.6484375</c:v>
                </c:pt>
                <c:pt idx="130426">
                  <c:v>336.65104166666669</c:v>
                </c:pt>
                <c:pt idx="130427">
                  <c:v>336.65364583333331</c:v>
                </c:pt>
                <c:pt idx="130428">
                  <c:v>336.65625</c:v>
                </c:pt>
                <c:pt idx="130429">
                  <c:v>336.65885416666669</c:v>
                </c:pt>
                <c:pt idx="130430">
                  <c:v>336.66145833333331</c:v>
                </c:pt>
                <c:pt idx="130431">
                  <c:v>336.6640625</c:v>
                </c:pt>
                <c:pt idx="130432">
                  <c:v>336.66666666666669</c:v>
                </c:pt>
                <c:pt idx="130433">
                  <c:v>336.66927083333331</c:v>
                </c:pt>
                <c:pt idx="130434">
                  <c:v>336.671875</c:v>
                </c:pt>
                <c:pt idx="130435">
                  <c:v>336.67447916666669</c:v>
                </c:pt>
                <c:pt idx="130436">
                  <c:v>336.67708333333331</c:v>
                </c:pt>
                <c:pt idx="130437">
                  <c:v>336.6796875</c:v>
                </c:pt>
                <c:pt idx="130438">
                  <c:v>336.68229166666669</c:v>
                </c:pt>
                <c:pt idx="130439">
                  <c:v>336.68489583333331</c:v>
                </c:pt>
                <c:pt idx="130440">
                  <c:v>336.6875</c:v>
                </c:pt>
                <c:pt idx="130441">
                  <c:v>336.69010416666669</c:v>
                </c:pt>
                <c:pt idx="130442">
                  <c:v>336.69270833333331</c:v>
                </c:pt>
                <c:pt idx="130443">
                  <c:v>336.6953125</c:v>
                </c:pt>
                <c:pt idx="130444">
                  <c:v>336.69791666666669</c:v>
                </c:pt>
                <c:pt idx="130445">
                  <c:v>336.70052083333331</c:v>
                </c:pt>
                <c:pt idx="130446">
                  <c:v>336.703125</c:v>
                </c:pt>
                <c:pt idx="130447">
                  <c:v>336.70572916666669</c:v>
                </c:pt>
                <c:pt idx="130448">
                  <c:v>336.70833333333331</c:v>
                </c:pt>
                <c:pt idx="130449">
                  <c:v>336.7109375</c:v>
                </c:pt>
                <c:pt idx="130450">
                  <c:v>336.71354166666669</c:v>
                </c:pt>
                <c:pt idx="130451">
                  <c:v>336.71614583333331</c:v>
                </c:pt>
                <c:pt idx="130452">
                  <c:v>336.71875</c:v>
                </c:pt>
                <c:pt idx="130453">
                  <c:v>336.72135416666669</c:v>
                </c:pt>
                <c:pt idx="130454">
                  <c:v>336.72395833333331</c:v>
                </c:pt>
                <c:pt idx="130455">
                  <c:v>336.7265625</c:v>
                </c:pt>
                <c:pt idx="130456">
                  <c:v>336.72916666666669</c:v>
                </c:pt>
                <c:pt idx="130457">
                  <c:v>336.73177083333331</c:v>
                </c:pt>
                <c:pt idx="130458">
                  <c:v>336.734375</c:v>
                </c:pt>
                <c:pt idx="130459">
                  <c:v>336.73697916666669</c:v>
                </c:pt>
                <c:pt idx="130460">
                  <c:v>336.73958333333331</c:v>
                </c:pt>
                <c:pt idx="130461">
                  <c:v>336.7421875</c:v>
                </c:pt>
                <c:pt idx="130462">
                  <c:v>336.74479166666669</c:v>
                </c:pt>
                <c:pt idx="130463">
                  <c:v>336.74739583333331</c:v>
                </c:pt>
                <c:pt idx="130464">
                  <c:v>336.75</c:v>
                </c:pt>
                <c:pt idx="130465">
                  <c:v>336.75260416666669</c:v>
                </c:pt>
                <c:pt idx="130466">
                  <c:v>336.75520833333331</c:v>
                </c:pt>
                <c:pt idx="130467">
                  <c:v>336.7578125</c:v>
                </c:pt>
                <c:pt idx="130468">
                  <c:v>336.76041666666669</c:v>
                </c:pt>
                <c:pt idx="130469">
                  <c:v>336.76302083333331</c:v>
                </c:pt>
                <c:pt idx="130470">
                  <c:v>336.765625</c:v>
                </c:pt>
                <c:pt idx="130471">
                  <c:v>336.76822916666669</c:v>
                </c:pt>
                <c:pt idx="130472">
                  <c:v>336.77083333333331</c:v>
                </c:pt>
                <c:pt idx="130473">
                  <c:v>336.7734375</c:v>
                </c:pt>
                <c:pt idx="130474">
                  <c:v>336.77604166666669</c:v>
                </c:pt>
                <c:pt idx="130475">
                  <c:v>336.77864583333331</c:v>
                </c:pt>
                <c:pt idx="130476">
                  <c:v>336.78125</c:v>
                </c:pt>
                <c:pt idx="130477">
                  <c:v>336.78385416666669</c:v>
                </c:pt>
                <c:pt idx="130478">
                  <c:v>336.78645833333331</c:v>
                </c:pt>
                <c:pt idx="130479">
                  <c:v>336.7890625</c:v>
                </c:pt>
                <c:pt idx="130480">
                  <c:v>336.79166666666669</c:v>
                </c:pt>
                <c:pt idx="130481">
                  <c:v>336.79427083333331</c:v>
                </c:pt>
                <c:pt idx="130482">
                  <c:v>336.796875</c:v>
                </c:pt>
                <c:pt idx="130483">
                  <c:v>336.79947916666669</c:v>
                </c:pt>
                <c:pt idx="130484">
                  <c:v>336.80208333333331</c:v>
                </c:pt>
                <c:pt idx="130485">
                  <c:v>336.8046875</c:v>
                </c:pt>
                <c:pt idx="130486">
                  <c:v>336.80729166666669</c:v>
                </c:pt>
                <c:pt idx="130487">
                  <c:v>336.80989583333331</c:v>
                </c:pt>
                <c:pt idx="130488">
                  <c:v>336.8125</c:v>
                </c:pt>
                <c:pt idx="130489">
                  <c:v>336.81510416666669</c:v>
                </c:pt>
                <c:pt idx="130490">
                  <c:v>336.81770833333331</c:v>
                </c:pt>
                <c:pt idx="130491">
                  <c:v>336.8203125</c:v>
                </c:pt>
                <c:pt idx="130492">
                  <c:v>336.82291666666669</c:v>
                </c:pt>
                <c:pt idx="130493">
                  <c:v>336.82552083333331</c:v>
                </c:pt>
                <c:pt idx="130494">
                  <c:v>336.828125</c:v>
                </c:pt>
                <c:pt idx="130495">
                  <c:v>336.83072916666669</c:v>
                </c:pt>
                <c:pt idx="130496">
                  <c:v>336.83333333333331</c:v>
                </c:pt>
                <c:pt idx="130497">
                  <c:v>336.8359375</c:v>
                </c:pt>
                <c:pt idx="130498">
                  <c:v>336.83854166666669</c:v>
                </c:pt>
                <c:pt idx="130499">
                  <c:v>336.84114583333331</c:v>
                </c:pt>
                <c:pt idx="130500">
                  <c:v>336.84375</c:v>
                </c:pt>
                <c:pt idx="130501">
                  <c:v>336.84635416666669</c:v>
                </c:pt>
                <c:pt idx="130502">
                  <c:v>336.84895833333331</c:v>
                </c:pt>
                <c:pt idx="130503">
                  <c:v>336.8515625</c:v>
                </c:pt>
                <c:pt idx="130504">
                  <c:v>336.85416666666669</c:v>
                </c:pt>
                <c:pt idx="130505">
                  <c:v>336.85677083333331</c:v>
                </c:pt>
                <c:pt idx="130506">
                  <c:v>336.859375</c:v>
                </c:pt>
                <c:pt idx="130507">
                  <c:v>336.86197916666669</c:v>
                </c:pt>
                <c:pt idx="130508">
                  <c:v>336.86458333333331</c:v>
                </c:pt>
                <c:pt idx="130509">
                  <c:v>336.8671875</c:v>
                </c:pt>
                <c:pt idx="130510">
                  <c:v>336.86979166666669</c:v>
                </c:pt>
                <c:pt idx="130511">
                  <c:v>336.87239583333331</c:v>
                </c:pt>
                <c:pt idx="130512">
                  <c:v>336.875</c:v>
                </c:pt>
                <c:pt idx="130513">
                  <c:v>336.87760416666669</c:v>
                </c:pt>
                <c:pt idx="130514">
                  <c:v>336.88020833333331</c:v>
                </c:pt>
                <c:pt idx="130515">
                  <c:v>336.8828125</c:v>
                </c:pt>
                <c:pt idx="130516">
                  <c:v>336.88541666666669</c:v>
                </c:pt>
                <c:pt idx="130517">
                  <c:v>336.88802083333331</c:v>
                </c:pt>
                <c:pt idx="130518">
                  <c:v>336.890625</c:v>
                </c:pt>
                <c:pt idx="130519">
                  <c:v>336.89322916666669</c:v>
                </c:pt>
                <c:pt idx="130520">
                  <c:v>336.89583333333331</c:v>
                </c:pt>
                <c:pt idx="130521">
                  <c:v>336.8984375</c:v>
                </c:pt>
                <c:pt idx="130522">
                  <c:v>336.90104166666669</c:v>
                </c:pt>
                <c:pt idx="130523">
                  <c:v>336.90364583333331</c:v>
                </c:pt>
                <c:pt idx="130524">
                  <c:v>336.90625</c:v>
                </c:pt>
                <c:pt idx="130525">
                  <c:v>336.90885416666669</c:v>
                </c:pt>
                <c:pt idx="130526">
                  <c:v>336.91145833333331</c:v>
                </c:pt>
                <c:pt idx="130527">
                  <c:v>336.9140625</c:v>
                </c:pt>
                <c:pt idx="130528">
                  <c:v>336.91666666666669</c:v>
                </c:pt>
                <c:pt idx="130529">
                  <c:v>336.91927083333331</c:v>
                </c:pt>
                <c:pt idx="130530">
                  <c:v>336.921875</c:v>
                </c:pt>
                <c:pt idx="130531">
                  <c:v>336.92447916666669</c:v>
                </c:pt>
                <c:pt idx="130532">
                  <c:v>336.92708333333331</c:v>
                </c:pt>
                <c:pt idx="130533">
                  <c:v>336.9296875</c:v>
                </c:pt>
                <c:pt idx="130534">
                  <c:v>336.93229166666669</c:v>
                </c:pt>
                <c:pt idx="130535">
                  <c:v>336.93489583333331</c:v>
                </c:pt>
                <c:pt idx="130536">
                  <c:v>336.9375</c:v>
                </c:pt>
                <c:pt idx="130537">
                  <c:v>336.94010416666669</c:v>
                </c:pt>
                <c:pt idx="130538">
                  <c:v>336.94270833333331</c:v>
                </c:pt>
                <c:pt idx="130539">
                  <c:v>336.9453125</c:v>
                </c:pt>
                <c:pt idx="130540">
                  <c:v>336.94791666666669</c:v>
                </c:pt>
                <c:pt idx="130541">
                  <c:v>336.95052083333331</c:v>
                </c:pt>
                <c:pt idx="130542">
                  <c:v>336.953125</c:v>
                </c:pt>
                <c:pt idx="130543">
                  <c:v>336.95572916666669</c:v>
                </c:pt>
                <c:pt idx="130544">
                  <c:v>336.95833333333331</c:v>
                </c:pt>
                <c:pt idx="130545">
                  <c:v>336.9609375</c:v>
                </c:pt>
                <c:pt idx="130546">
                  <c:v>336.96354166666669</c:v>
                </c:pt>
                <c:pt idx="130547">
                  <c:v>336.96614583333331</c:v>
                </c:pt>
                <c:pt idx="130548">
                  <c:v>336.96875</c:v>
                </c:pt>
                <c:pt idx="130549">
                  <c:v>336.97135416666669</c:v>
                </c:pt>
                <c:pt idx="130550">
                  <c:v>336.97395833333331</c:v>
                </c:pt>
                <c:pt idx="130551">
                  <c:v>336.9765625</c:v>
                </c:pt>
                <c:pt idx="130552">
                  <c:v>336.97916666666669</c:v>
                </c:pt>
                <c:pt idx="130553">
                  <c:v>336.98177083333331</c:v>
                </c:pt>
                <c:pt idx="130554">
                  <c:v>336.984375</c:v>
                </c:pt>
                <c:pt idx="130555">
                  <c:v>336.98697916666669</c:v>
                </c:pt>
                <c:pt idx="130556">
                  <c:v>336.98958333333331</c:v>
                </c:pt>
                <c:pt idx="130557">
                  <c:v>336.9921875</c:v>
                </c:pt>
                <c:pt idx="130558">
                  <c:v>336.99479166666669</c:v>
                </c:pt>
                <c:pt idx="130559">
                  <c:v>336.99739583333331</c:v>
                </c:pt>
                <c:pt idx="130560">
                  <c:v>337</c:v>
                </c:pt>
                <c:pt idx="130561">
                  <c:v>337.00260416666669</c:v>
                </c:pt>
                <c:pt idx="130562">
                  <c:v>337.00520833333331</c:v>
                </c:pt>
                <c:pt idx="130563">
                  <c:v>337.0078125</c:v>
                </c:pt>
                <c:pt idx="130564">
                  <c:v>337.01041666666669</c:v>
                </c:pt>
                <c:pt idx="130565">
                  <c:v>337.01302083333331</c:v>
                </c:pt>
                <c:pt idx="130566">
                  <c:v>337.015625</c:v>
                </c:pt>
                <c:pt idx="130567">
                  <c:v>337.01822916666669</c:v>
                </c:pt>
                <c:pt idx="130568">
                  <c:v>337.02083333333331</c:v>
                </c:pt>
                <c:pt idx="130569">
                  <c:v>337.0234375</c:v>
                </c:pt>
                <c:pt idx="130570">
                  <c:v>337.02604166666669</c:v>
                </c:pt>
                <c:pt idx="130571">
                  <c:v>337.02864583333331</c:v>
                </c:pt>
                <c:pt idx="130572">
                  <c:v>337.03125</c:v>
                </c:pt>
                <c:pt idx="130573">
                  <c:v>337.03385416666669</c:v>
                </c:pt>
                <c:pt idx="130574">
                  <c:v>337.03645833333331</c:v>
                </c:pt>
                <c:pt idx="130575">
                  <c:v>337.0390625</c:v>
                </c:pt>
                <c:pt idx="130576">
                  <c:v>337.04166666666669</c:v>
                </c:pt>
                <c:pt idx="130577">
                  <c:v>337.04427083333331</c:v>
                </c:pt>
                <c:pt idx="130578">
                  <c:v>337.046875</c:v>
                </c:pt>
                <c:pt idx="130579">
                  <c:v>337.04947916666669</c:v>
                </c:pt>
                <c:pt idx="130580">
                  <c:v>337.05208333333331</c:v>
                </c:pt>
                <c:pt idx="130581">
                  <c:v>337.0546875</c:v>
                </c:pt>
                <c:pt idx="130582">
                  <c:v>337.05729166666669</c:v>
                </c:pt>
                <c:pt idx="130583">
                  <c:v>337.05989583333331</c:v>
                </c:pt>
                <c:pt idx="130584">
                  <c:v>337.0625</c:v>
                </c:pt>
                <c:pt idx="130585">
                  <c:v>337.06510416666669</c:v>
                </c:pt>
                <c:pt idx="130586">
                  <c:v>337.06770833333331</c:v>
                </c:pt>
                <c:pt idx="130587">
                  <c:v>337.0703125</c:v>
                </c:pt>
                <c:pt idx="130588">
                  <c:v>337.07291666666669</c:v>
                </c:pt>
                <c:pt idx="130589">
                  <c:v>337.07552083333331</c:v>
                </c:pt>
                <c:pt idx="130590">
                  <c:v>337.078125</c:v>
                </c:pt>
                <c:pt idx="130591">
                  <c:v>337.08072916666669</c:v>
                </c:pt>
                <c:pt idx="130592">
                  <c:v>337.08333333333331</c:v>
                </c:pt>
                <c:pt idx="130593">
                  <c:v>337.0859375</c:v>
                </c:pt>
                <c:pt idx="130594">
                  <c:v>337.08854166666669</c:v>
                </c:pt>
                <c:pt idx="130595">
                  <c:v>337.09114583333331</c:v>
                </c:pt>
                <c:pt idx="130596">
                  <c:v>337.09375</c:v>
                </c:pt>
                <c:pt idx="130597">
                  <c:v>337.09635416666669</c:v>
                </c:pt>
                <c:pt idx="130598">
                  <c:v>337.09895833333331</c:v>
                </c:pt>
                <c:pt idx="130599">
                  <c:v>337.1015625</c:v>
                </c:pt>
                <c:pt idx="130600">
                  <c:v>337.10416666666669</c:v>
                </c:pt>
                <c:pt idx="130601">
                  <c:v>337.10677083333331</c:v>
                </c:pt>
                <c:pt idx="130602">
                  <c:v>337.109375</c:v>
                </c:pt>
                <c:pt idx="130603">
                  <c:v>337.11197916666669</c:v>
                </c:pt>
                <c:pt idx="130604">
                  <c:v>337.11458333333331</c:v>
                </c:pt>
                <c:pt idx="130605">
                  <c:v>337.1171875</c:v>
                </c:pt>
                <c:pt idx="130606">
                  <c:v>337.11979166666669</c:v>
                </c:pt>
                <c:pt idx="130607">
                  <c:v>337.12239583333331</c:v>
                </c:pt>
                <c:pt idx="130608">
                  <c:v>337.125</c:v>
                </c:pt>
                <c:pt idx="130609">
                  <c:v>337.12760416666669</c:v>
                </c:pt>
                <c:pt idx="130610">
                  <c:v>337.13020833333331</c:v>
                </c:pt>
                <c:pt idx="130611">
                  <c:v>337.1328125</c:v>
                </c:pt>
                <c:pt idx="130612">
                  <c:v>337.13541666666669</c:v>
                </c:pt>
                <c:pt idx="130613">
                  <c:v>337.13802083333331</c:v>
                </c:pt>
                <c:pt idx="130614">
                  <c:v>337.140625</c:v>
                </c:pt>
                <c:pt idx="130615">
                  <c:v>337.14322916666669</c:v>
                </c:pt>
                <c:pt idx="130616">
                  <c:v>337.14583333333331</c:v>
                </c:pt>
                <c:pt idx="130617">
                  <c:v>337.1484375</c:v>
                </c:pt>
                <c:pt idx="130618">
                  <c:v>337.15104166666669</c:v>
                </c:pt>
                <c:pt idx="130619">
                  <c:v>337.15364583333331</c:v>
                </c:pt>
                <c:pt idx="130620">
                  <c:v>337.15625</c:v>
                </c:pt>
                <c:pt idx="130621">
                  <c:v>337.15885416666669</c:v>
                </c:pt>
                <c:pt idx="130622">
                  <c:v>337.16145833333331</c:v>
                </c:pt>
                <c:pt idx="130623">
                  <c:v>337.1640625</c:v>
                </c:pt>
                <c:pt idx="130624">
                  <c:v>337.16666666666669</c:v>
                </c:pt>
                <c:pt idx="130625">
                  <c:v>337.16927083333331</c:v>
                </c:pt>
                <c:pt idx="130626">
                  <c:v>337.171875</c:v>
                </c:pt>
                <c:pt idx="130627">
                  <c:v>337.17447916666669</c:v>
                </c:pt>
                <c:pt idx="130628">
                  <c:v>337.17708333333331</c:v>
                </c:pt>
                <c:pt idx="130629">
                  <c:v>337.1796875</c:v>
                </c:pt>
                <c:pt idx="130630">
                  <c:v>337.18229166666669</c:v>
                </c:pt>
                <c:pt idx="130631">
                  <c:v>337.18489583333331</c:v>
                </c:pt>
                <c:pt idx="130632">
                  <c:v>337.1875</c:v>
                </c:pt>
                <c:pt idx="130633">
                  <c:v>337.19010416666669</c:v>
                </c:pt>
                <c:pt idx="130634">
                  <c:v>337.19270833333331</c:v>
                </c:pt>
                <c:pt idx="130635">
                  <c:v>337.1953125</c:v>
                </c:pt>
                <c:pt idx="130636">
                  <c:v>337.19791666666669</c:v>
                </c:pt>
                <c:pt idx="130637">
                  <c:v>337.20052083333331</c:v>
                </c:pt>
                <c:pt idx="130638">
                  <c:v>337.203125</c:v>
                </c:pt>
                <c:pt idx="130639">
                  <c:v>337.20572916666669</c:v>
                </c:pt>
                <c:pt idx="130640">
                  <c:v>337.20833333333331</c:v>
                </c:pt>
                <c:pt idx="130641">
                  <c:v>337.2109375</c:v>
                </c:pt>
                <c:pt idx="130642">
                  <c:v>337.21354166666669</c:v>
                </c:pt>
                <c:pt idx="130643">
                  <c:v>337.21614583333331</c:v>
                </c:pt>
                <c:pt idx="130644">
                  <c:v>337.21875</c:v>
                </c:pt>
                <c:pt idx="130645">
                  <c:v>337.22135416666669</c:v>
                </c:pt>
                <c:pt idx="130646">
                  <c:v>337.22395833333331</c:v>
                </c:pt>
                <c:pt idx="130647">
                  <c:v>337.2265625</c:v>
                </c:pt>
                <c:pt idx="130648">
                  <c:v>337.22916666666669</c:v>
                </c:pt>
                <c:pt idx="130649">
                  <c:v>337.23177083333331</c:v>
                </c:pt>
                <c:pt idx="130650">
                  <c:v>337.234375</c:v>
                </c:pt>
                <c:pt idx="130651">
                  <c:v>337.23697916666669</c:v>
                </c:pt>
                <c:pt idx="130652">
                  <c:v>337.23958333333331</c:v>
                </c:pt>
                <c:pt idx="130653">
                  <c:v>337.2421875</c:v>
                </c:pt>
                <c:pt idx="130654">
                  <c:v>337.24479166666669</c:v>
                </c:pt>
                <c:pt idx="130655">
                  <c:v>337.24739583333331</c:v>
                </c:pt>
                <c:pt idx="130656">
                  <c:v>337.25</c:v>
                </c:pt>
                <c:pt idx="130657">
                  <c:v>337.25260416666669</c:v>
                </c:pt>
                <c:pt idx="130658">
                  <c:v>337.25520833333331</c:v>
                </c:pt>
                <c:pt idx="130659">
                  <c:v>337.2578125</c:v>
                </c:pt>
                <c:pt idx="130660">
                  <c:v>337.26041666666669</c:v>
                </c:pt>
                <c:pt idx="130661">
                  <c:v>337.26302083333331</c:v>
                </c:pt>
                <c:pt idx="130662">
                  <c:v>337.265625</c:v>
                </c:pt>
                <c:pt idx="130663">
                  <c:v>337.26822916666669</c:v>
                </c:pt>
                <c:pt idx="130664">
                  <c:v>337.27083333333331</c:v>
                </c:pt>
                <c:pt idx="130665">
                  <c:v>337.2734375</c:v>
                </c:pt>
                <c:pt idx="130666">
                  <c:v>337.27604166666669</c:v>
                </c:pt>
                <c:pt idx="130667">
                  <c:v>337.27864583333331</c:v>
                </c:pt>
                <c:pt idx="130668">
                  <c:v>337.28125</c:v>
                </c:pt>
                <c:pt idx="130669">
                  <c:v>337.28385416666669</c:v>
                </c:pt>
                <c:pt idx="130670">
                  <c:v>337.28645833333331</c:v>
                </c:pt>
                <c:pt idx="130671">
                  <c:v>337.2890625</c:v>
                </c:pt>
                <c:pt idx="130672">
                  <c:v>337.29166666666669</c:v>
                </c:pt>
                <c:pt idx="130673">
                  <c:v>337.29427083333331</c:v>
                </c:pt>
                <c:pt idx="130674">
                  <c:v>337.296875</c:v>
                </c:pt>
                <c:pt idx="130675">
                  <c:v>337.29947916666669</c:v>
                </c:pt>
                <c:pt idx="130676">
                  <c:v>337.30208333333331</c:v>
                </c:pt>
                <c:pt idx="130677">
                  <c:v>337.3046875</c:v>
                </c:pt>
                <c:pt idx="130678">
                  <c:v>337.30729166666669</c:v>
                </c:pt>
                <c:pt idx="130679">
                  <c:v>337.30989583333331</c:v>
                </c:pt>
                <c:pt idx="130680">
                  <c:v>337.3125</c:v>
                </c:pt>
                <c:pt idx="130681">
                  <c:v>337.31510416666669</c:v>
                </c:pt>
                <c:pt idx="130682">
                  <c:v>337.31770833333331</c:v>
                </c:pt>
                <c:pt idx="130683">
                  <c:v>337.3203125</c:v>
                </c:pt>
                <c:pt idx="130684">
                  <c:v>337.32291666666669</c:v>
                </c:pt>
                <c:pt idx="130685">
                  <c:v>337.32552083333331</c:v>
                </c:pt>
                <c:pt idx="130686">
                  <c:v>337.328125</c:v>
                </c:pt>
                <c:pt idx="130687">
                  <c:v>337.33072916666669</c:v>
                </c:pt>
                <c:pt idx="130688">
                  <c:v>337.33333333333331</c:v>
                </c:pt>
                <c:pt idx="130689">
                  <c:v>337.3359375</c:v>
                </c:pt>
                <c:pt idx="130690">
                  <c:v>337.33854166666669</c:v>
                </c:pt>
                <c:pt idx="130691">
                  <c:v>337.34114583333331</c:v>
                </c:pt>
                <c:pt idx="130692">
                  <c:v>337.34375</c:v>
                </c:pt>
                <c:pt idx="130693">
                  <c:v>337.34635416666669</c:v>
                </c:pt>
                <c:pt idx="130694">
                  <c:v>337.34895833333331</c:v>
                </c:pt>
                <c:pt idx="130695">
                  <c:v>337.3515625</c:v>
                </c:pt>
                <c:pt idx="130696">
                  <c:v>337.35416666666669</c:v>
                </c:pt>
                <c:pt idx="130697">
                  <c:v>337.35677083333331</c:v>
                </c:pt>
                <c:pt idx="130698">
                  <c:v>337.359375</c:v>
                </c:pt>
                <c:pt idx="130699">
                  <c:v>337.36197916666669</c:v>
                </c:pt>
                <c:pt idx="130700">
                  <c:v>337.36458333333331</c:v>
                </c:pt>
                <c:pt idx="130701">
                  <c:v>337.3671875</c:v>
                </c:pt>
                <c:pt idx="130702">
                  <c:v>337.36979166666669</c:v>
                </c:pt>
                <c:pt idx="130703">
                  <c:v>337.37239583333331</c:v>
                </c:pt>
                <c:pt idx="130704">
                  <c:v>337.375</c:v>
                </c:pt>
                <c:pt idx="130705">
                  <c:v>337.37760416666669</c:v>
                </c:pt>
                <c:pt idx="130706">
                  <c:v>337.38020833333331</c:v>
                </c:pt>
                <c:pt idx="130707">
                  <c:v>337.3828125</c:v>
                </c:pt>
                <c:pt idx="130708">
                  <c:v>337.38541666666669</c:v>
                </c:pt>
                <c:pt idx="130709">
                  <c:v>337.38802083333331</c:v>
                </c:pt>
                <c:pt idx="130710">
                  <c:v>337.390625</c:v>
                </c:pt>
                <c:pt idx="130711">
                  <c:v>337.39322916666669</c:v>
                </c:pt>
                <c:pt idx="130712">
                  <c:v>337.39583333333331</c:v>
                </c:pt>
                <c:pt idx="130713">
                  <c:v>337.3984375</c:v>
                </c:pt>
                <c:pt idx="130714">
                  <c:v>337.40104166666669</c:v>
                </c:pt>
                <c:pt idx="130715">
                  <c:v>337.40364583333331</c:v>
                </c:pt>
                <c:pt idx="130716">
                  <c:v>337.40625</c:v>
                </c:pt>
                <c:pt idx="130717">
                  <c:v>337.40885416666669</c:v>
                </c:pt>
                <c:pt idx="130718">
                  <c:v>337.41145833333331</c:v>
                </c:pt>
                <c:pt idx="130719">
                  <c:v>337.4140625</c:v>
                </c:pt>
                <c:pt idx="130720">
                  <c:v>337.41666666666669</c:v>
                </c:pt>
                <c:pt idx="130721">
                  <c:v>337.41927083333331</c:v>
                </c:pt>
                <c:pt idx="130722">
                  <c:v>337.421875</c:v>
                </c:pt>
                <c:pt idx="130723">
                  <c:v>337.42447916666669</c:v>
                </c:pt>
                <c:pt idx="130724">
                  <c:v>337.42708333333331</c:v>
                </c:pt>
                <c:pt idx="130725">
                  <c:v>337.4296875</c:v>
                </c:pt>
                <c:pt idx="130726">
                  <c:v>337.43229166666669</c:v>
                </c:pt>
                <c:pt idx="130727">
                  <c:v>337.43489583333331</c:v>
                </c:pt>
                <c:pt idx="130728">
                  <c:v>337.4375</c:v>
                </c:pt>
                <c:pt idx="130729">
                  <c:v>337.44010416666669</c:v>
                </c:pt>
                <c:pt idx="130730">
                  <c:v>337.44270833333331</c:v>
                </c:pt>
                <c:pt idx="130731">
                  <c:v>337.4453125</c:v>
                </c:pt>
                <c:pt idx="130732">
                  <c:v>337.44791666666669</c:v>
                </c:pt>
                <c:pt idx="130733">
                  <c:v>337.45052083333331</c:v>
                </c:pt>
                <c:pt idx="130734">
                  <c:v>337.453125</c:v>
                </c:pt>
                <c:pt idx="130735">
                  <c:v>337.45572916666669</c:v>
                </c:pt>
                <c:pt idx="130736">
                  <c:v>337.45833333333331</c:v>
                </c:pt>
                <c:pt idx="130737">
                  <c:v>337.4609375</c:v>
                </c:pt>
                <c:pt idx="130738">
                  <c:v>337.46354166666669</c:v>
                </c:pt>
                <c:pt idx="130739">
                  <c:v>337.46614583333331</c:v>
                </c:pt>
                <c:pt idx="130740">
                  <c:v>337.46875</c:v>
                </c:pt>
                <c:pt idx="130741">
                  <c:v>337.47135416666669</c:v>
                </c:pt>
                <c:pt idx="130742">
                  <c:v>337.47395833333331</c:v>
                </c:pt>
                <c:pt idx="130743">
                  <c:v>337.4765625</c:v>
                </c:pt>
                <c:pt idx="130744">
                  <c:v>337.47916666666669</c:v>
                </c:pt>
                <c:pt idx="130745">
                  <c:v>337.48177083333331</c:v>
                </c:pt>
                <c:pt idx="130746">
                  <c:v>337.484375</c:v>
                </c:pt>
                <c:pt idx="130747">
                  <c:v>337.48697916666669</c:v>
                </c:pt>
                <c:pt idx="130748">
                  <c:v>337.48958333333331</c:v>
                </c:pt>
                <c:pt idx="130749">
                  <c:v>337.4921875</c:v>
                </c:pt>
                <c:pt idx="130750">
                  <c:v>337.49479166666669</c:v>
                </c:pt>
                <c:pt idx="130751">
                  <c:v>337.49739583333331</c:v>
                </c:pt>
                <c:pt idx="130752">
                  <c:v>337.5</c:v>
                </c:pt>
                <c:pt idx="130753">
                  <c:v>337.50260416666669</c:v>
                </c:pt>
                <c:pt idx="130754">
                  <c:v>337.50520833333331</c:v>
                </c:pt>
                <c:pt idx="130755">
                  <c:v>337.5078125</c:v>
                </c:pt>
                <c:pt idx="130756">
                  <c:v>337.51041666666669</c:v>
                </c:pt>
                <c:pt idx="130757">
                  <c:v>337.51302083333331</c:v>
                </c:pt>
                <c:pt idx="130758">
                  <c:v>337.515625</c:v>
                </c:pt>
                <c:pt idx="130759">
                  <c:v>337.51822916666669</c:v>
                </c:pt>
                <c:pt idx="130760">
                  <c:v>337.52083333333331</c:v>
                </c:pt>
                <c:pt idx="130761">
                  <c:v>337.5234375</c:v>
                </c:pt>
                <c:pt idx="130762">
                  <c:v>337.52604166666669</c:v>
                </c:pt>
                <c:pt idx="130763">
                  <c:v>337.52864583333331</c:v>
                </c:pt>
                <c:pt idx="130764">
                  <c:v>337.53125</c:v>
                </c:pt>
                <c:pt idx="130765">
                  <c:v>337.53385416666669</c:v>
                </c:pt>
                <c:pt idx="130766">
                  <c:v>337.53645833333331</c:v>
                </c:pt>
                <c:pt idx="130767">
                  <c:v>337.5390625</c:v>
                </c:pt>
                <c:pt idx="130768">
                  <c:v>337.54166666666669</c:v>
                </c:pt>
                <c:pt idx="130769">
                  <c:v>337.54427083333331</c:v>
                </c:pt>
                <c:pt idx="130770">
                  <c:v>337.546875</c:v>
                </c:pt>
                <c:pt idx="130771">
                  <c:v>337.54947916666669</c:v>
                </c:pt>
                <c:pt idx="130772">
                  <c:v>337.55208333333331</c:v>
                </c:pt>
                <c:pt idx="130773">
                  <c:v>337.5546875</c:v>
                </c:pt>
                <c:pt idx="130774">
                  <c:v>337.55729166666669</c:v>
                </c:pt>
                <c:pt idx="130775">
                  <c:v>337.55989583333331</c:v>
                </c:pt>
                <c:pt idx="130776">
                  <c:v>337.5625</c:v>
                </c:pt>
                <c:pt idx="130777">
                  <c:v>337.56510416666669</c:v>
                </c:pt>
                <c:pt idx="130778">
                  <c:v>337.56770833333331</c:v>
                </c:pt>
                <c:pt idx="130779">
                  <c:v>337.5703125</c:v>
                </c:pt>
                <c:pt idx="130780">
                  <c:v>337.57291666666669</c:v>
                </c:pt>
                <c:pt idx="130781">
                  <c:v>337.57552083333331</c:v>
                </c:pt>
                <c:pt idx="130782">
                  <c:v>337.578125</c:v>
                </c:pt>
                <c:pt idx="130783">
                  <c:v>337.58072916666669</c:v>
                </c:pt>
                <c:pt idx="130784">
                  <c:v>337.58333333333331</c:v>
                </c:pt>
                <c:pt idx="130785">
                  <c:v>337.5859375</c:v>
                </c:pt>
                <c:pt idx="130786">
                  <c:v>337.58854166666669</c:v>
                </c:pt>
                <c:pt idx="130787">
                  <c:v>337.59114583333331</c:v>
                </c:pt>
                <c:pt idx="130788">
                  <c:v>337.59375</c:v>
                </c:pt>
                <c:pt idx="130789">
                  <c:v>337.59635416666669</c:v>
                </c:pt>
                <c:pt idx="130790">
                  <c:v>337.59895833333331</c:v>
                </c:pt>
                <c:pt idx="130791">
                  <c:v>337.6015625</c:v>
                </c:pt>
                <c:pt idx="130792">
                  <c:v>337.60416666666669</c:v>
                </c:pt>
                <c:pt idx="130793">
                  <c:v>337.60677083333331</c:v>
                </c:pt>
                <c:pt idx="130794">
                  <c:v>337.609375</c:v>
                </c:pt>
                <c:pt idx="130795">
                  <c:v>337.61197916666669</c:v>
                </c:pt>
                <c:pt idx="130796">
                  <c:v>337.61458333333331</c:v>
                </c:pt>
                <c:pt idx="130797">
                  <c:v>337.6171875</c:v>
                </c:pt>
                <c:pt idx="130798">
                  <c:v>337.61979166666669</c:v>
                </c:pt>
                <c:pt idx="130799">
                  <c:v>337.62239583333331</c:v>
                </c:pt>
                <c:pt idx="130800">
                  <c:v>337.625</c:v>
                </c:pt>
                <c:pt idx="130801">
                  <c:v>337.62760416666669</c:v>
                </c:pt>
                <c:pt idx="130802">
                  <c:v>337.63020833333331</c:v>
                </c:pt>
                <c:pt idx="130803">
                  <c:v>337.6328125</c:v>
                </c:pt>
                <c:pt idx="130804">
                  <c:v>337.63541666666669</c:v>
                </c:pt>
                <c:pt idx="130805">
                  <c:v>337.63802083333331</c:v>
                </c:pt>
                <c:pt idx="130806">
                  <c:v>337.640625</c:v>
                </c:pt>
                <c:pt idx="130807">
                  <c:v>337.64322916666669</c:v>
                </c:pt>
                <c:pt idx="130808">
                  <c:v>337.64583333333331</c:v>
                </c:pt>
                <c:pt idx="130809">
                  <c:v>337.6484375</c:v>
                </c:pt>
                <c:pt idx="130810">
                  <c:v>337.65104166666669</c:v>
                </c:pt>
                <c:pt idx="130811">
                  <c:v>337.65364583333331</c:v>
                </c:pt>
                <c:pt idx="130812">
                  <c:v>337.65625</c:v>
                </c:pt>
                <c:pt idx="130813">
                  <c:v>337.65885416666669</c:v>
                </c:pt>
                <c:pt idx="130814">
                  <c:v>337.66145833333331</c:v>
                </c:pt>
                <c:pt idx="130815">
                  <c:v>337.6640625</c:v>
                </c:pt>
                <c:pt idx="130816">
                  <c:v>337.66666666666669</c:v>
                </c:pt>
                <c:pt idx="130817">
                  <c:v>337.66927083333331</c:v>
                </c:pt>
                <c:pt idx="130818">
                  <c:v>337.671875</c:v>
                </c:pt>
                <c:pt idx="130819">
                  <c:v>337.67447916666669</c:v>
                </c:pt>
                <c:pt idx="130820">
                  <c:v>337.67708333333331</c:v>
                </c:pt>
                <c:pt idx="130821">
                  <c:v>337.6796875</c:v>
                </c:pt>
                <c:pt idx="130822">
                  <c:v>337.68229166666669</c:v>
                </c:pt>
                <c:pt idx="130823">
                  <c:v>337.68489583333331</c:v>
                </c:pt>
                <c:pt idx="130824">
                  <c:v>337.6875</c:v>
                </c:pt>
                <c:pt idx="130825">
                  <c:v>337.69010416666669</c:v>
                </c:pt>
                <c:pt idx="130826">
                  <c:v>337.69270833333331</c:v>
                </c:pt>
                <c:pt idx="130827">
                  <c:v>337.6953125</c:v>
                </c:pt>
                <c:pt idx="130828">
                  <c:v>337.69791666666669</c:v>
                </c:pt>
                <c:pt idx="130829">
                  <c:v>337.70052083333331</c:v>
                </c:pt>
                <c:pt idx="130830">
                  <c:v>337.703125</c:v>
                </c:pt>
                <c:pt idx="130831">
                  <c:v>337.70572916666669</c:v>
                </c:pt>
                <c:pt idx="130832">
                  <c:v>337.70833333333331</c:v>
                </c:pt>
                <c:pt idx="130833">
                  <c:v>337.7109375</c:v>
                </c:pt>
                <c:pt idx="130834">
                  <c:v>337.71354166666669</c:v>
                </c:pt>
                <c:pt idx="130835">
                  <c:v>337.71614583333331</c:v>
                </c:pt>
                <c:pt idx="130836">
                  <c:v>337.71875</c:v>
                </c:pt>
                <c:pt idx="130837">
                  <c:v>337.72135416666669</c:v>
                </c:pt>
                <c:pt idx="130838">
                  <c:v>337.72395833333331</c:v>
                </c:pt>
                <c:pt idx="130839">
                  <c:v>337.7265625</c:v>
                </c:pt>
                <c:pt idx="130840">
                  <c:v>337.72916666666669</c:v>
                </c:pt>
                <c:pt idx="130841">
                  <c:v>337.73177083333331</c:v>
                </c:pt>
                <c:pt idx="130842">
                  <c:v>337.734375</c:v>
                </c:pt>
                <c:pt idx="130843">
                  <c:v>337.73697916666669</c:v>
                </c:pt>
                <c:pt idx="130844">
                  <c:v>337.73958333333331</c:v>
                </c:pt>
                <c:pt idx="130845">
                  <c:v>337.7421875</c:v>
                </c:pt>
                <c:pt idx="130846">
                  <c:v>337.74479166666669</c:v>
                </c:pt>
                <c:pt idx="130847">
                  <c:v>337.74739583333331</c:v>
                </c:pt>
                <c:pt idx="130848">
                  <c:v>337.75</c:v>
                </c:pt>
                <c:pt idx="130849">
                  <c:v>337.75260416666669</c:v>
                </c:pt>
                <c:pt idx="130850">
                  <c:v>337.75520833333331</c:v>
                </c:pt>
                <c:pt idx="130851">
                  <c:v>337.7578125</c:v>
                </c:pt>
                <c:pt idx="130852">
                  <c:v>337.76041666666669</c:v>
                </c:pt>
                <c:pt idx="130853">
                  <c:v>337.76302083333331</c:v>
                </c:pt>
                <c:pt idx="130854">
                  <c:v>337.765625</c:v>
                </c:pt>
                <c:pt idx="130855">
                  <c:v>337.76822916666669</c:v>
                </c:pt>
                <c:pt idx="130856">
                  <c:v>337.77083333333331</c:v>
                </c:pt>
                <c:pt idx="130857">
                  <c:v>337.7734375</c:v>
                </c:pt>
                <c:pt idx="130858">
                  <c:v>337.77604166666669</c:v>
                </c:pt>
                <c:pt idx="130859">
                  <c:v>337.77864583333331</c:v>
                </c:pt>
                <c:pt idx="130860">
                  <c:v>337.78125</c:v>
                </c:pt>
                <c:pt idx="130861">
                  <c:v>337.78385416666669</c:v>
                </c:pt>
                <c:pt idx="130862">
                  <c:v>337.78645833333331</c:v>
                </c:pt>
                <c:pt idx="130863">
                  <c:v>337.7890625</c:v>
                </c:pt>
                <c:pt idx="130864">
                  <c:v>337.79166666666669</c:v>
                </c:pt>
                <c:pt idx="130865">
                  <c:v>337.79427083333331</c:v>
                </c:pt>
                <c:pt idx="130866">
                  <c:v>337.796875</c:v>
                </c:pt>
                <c:pt idx="130867">
                  <c:v>337.79947916666669</c:v>
                </c:pt>
                <c:pt idx="130868">
                  <c:v>337.80208333333331</c:v>
                </c:pt>
                <c:pt idx="130869">
                  <c:v>337.8046875</c:v>
                </c:pt>
                <c:pt idx="130870">
                  <c:v>337.80729166666669</c:v>
                </c:pt>
                <c:pt idx="130871">
                  <c:v>337.80989583333331</c:v>
                </c:pt>
                <c:pt idx="130872">
                  <c:v>337.8125</c:v>
                </c:pt>
                <c:pt idx="130873">
                  <c:v>337.81510416666669</c:v>
                </c:pt>
                <c:pt idx="130874">
                  <c:v>337.81770833333331</c:v>
                </c:pt>
                <c:pt idx="130875">
                  <c:v>337.8203125</c:v>
                </c:pt>
                <c:pt idx="130876">
                  <c:v>337.82291666666669</c:v>
                </c:pt>
                <c:pt idx="130877">
                  <c:v>337.82552083333331</c:v>
                </c:pt>
                <c:pt idx="130878">
                  <c:v>337.828125</c:v>
                </c:pt>
                <c:pt idx="130879">
                  <c:v>337.83072916666669</c:v>
                </c:pt>
                <c:pt idx="130880">
                  <c:v>337.83333333333331</c:v>
                </c:pt>
                <c:pt idx="130881">
                  <c:v>337.8359375</c:v>
                </c:pt>
                <c:pt idx="130882">
                  <c:v>337.83854166666669</c:v>
                </c:pt>
                <c:pt idx="130883">
                  <c:v>337.84114583333331</c:v>
                </c:pt>
                <c:pt idx="130884">
                  <c:v>337.84375</c:v>
                </c:pt>
                <c:pt idx="130885">
                  <c:v>337.84635416666669</c:v>
                </c:pt>
                <c:pt idx="130886">
                  <c:v>337.84895833333331</c:v>
                </c:pt>
                <c:pt idx="130887">
                  <c:v>337.8515625</c:v>
                </c:pt>
                <c:pt idx="130888">
                  <c:v>337.85416666666669</c:v>
                </c:pt>
                <c:pt idx="130889">
                  <c:v>337.85677083333331</c:v>
                </c:pt>
                <c:pt idx="130890">
                  <c:v>337.859375</c:v>
                </c:pt>
                <c:pt idx="130891">
                  <c:v>337.86197916666669</c:v>
                </c:pt>
                <c:pt idx="130892">
                  <c:v>337.86458333333331</c:v>
                </c:pt>
                <c:pt idx="130893">
                  <c:v>337.8671875</c:v>
                </c:pt>
                <c:pt idx="130894">
                  <c:v>337.86979166666669</c:v>
                </c:pt>
                <c:pt idx="130895">
                  <c:v>337.87239583333331</c:v>
                </c:pt>
                <c:pt idx="130896">
                  <c:v>337.875</c:v>
                </c:pt>
                <c:pt idx="130897">
                  <c:v>337.87760416666669</c:v>
                </c:pt>
                <c:pt idx="130898">
                  <c:v>337.88020833333331</c:v>
                </c:pt>
                <c:pt idx="130899">
                  <c:v>337.8828125</c:v>
                </c:pt>
                <c:pt idx="130900">
                  <c:v>337.88541666666669</c:v>
                </c:pt>
                <c:pt idx="130901">
                  <c:v>337.88802083333331</c:v>
                </c:pt>
                <c:pt idx="130902">
                  <c:v>337.890625</c:v>
                </c:pt>
                <c:pt idx="130903">
                  <c:v>337.89322916666669</c:v>
                </c:pt>
                <c:pt idx="130904">
                  <c:v>337.89583333333331</c:v>
                </c:pt>
                <c:pt idx="130905">
                  <c:v>337.8984375</c:v>
                </c:pt>
                <c:pt idx="130906">
                  <c:v>337.90104166666669</c:v>
                </c:pt>
                <c:pt idx="130907">
                  <c:v>337.90364583333331</c:v>
                </c:pt>
                <c:pt idx="130908">
                  <c:v>337.90625</c:v>
                </c:pt>
                <c:pt idx="130909">
                  <c:v>337.90885416666669</c:v>
                </c:pt>
                <c:pt idx="130910">
                  <c:v>337.91145833333331</c:v>
                </c:pt>
                <c:pt idx="130911">
                  <c:v>337.9140625</c:v>
                </c:pt>
                <c:pt idx="130912">
                  <c:v>337.91666666666669</c:v>
                </c:pt>
                <c:pt idx="130913">
                  <c:v>337.91927083333331</c:v>
                </c:pt>
                <c:pt idx="130914">
                  <c:v>337.921875</c:v>
                </c:pt>
                <c:pt idx="130915">
                  <c:v>337.92447916666669</c:v>
                </c:pt>
                <c:pt idx="130916">
                  <c:v>337.92708333333331</c:v>
                </c:pt>
                <c:pt idx="130917">
                  <c:v>337.9296875</c:v>
                </c:pt>
                <c:pt idx="130918">
                  <c:v>337.93229166666669</c:v>
                </c:pt>
                <c:pt idx="130919">
                  <c:v>337.93489583333331</c:v>
                </c:pt>
                <c:pt idx="130920">
                  <c:v>337.9375</c:v>
                </c:pt>
                <c:pt idx="130921">
                  <c:v>337.94010416666669</c:v>
                </c:pt>
                <c:pt idx="130922">
                  <c:v>337.94270833333331</c:v>
                </c:pt>
                <c:pt idx="130923">
                  <c:v>337.9453125</c:v>
                </c:pt>
                <c:pt idx="130924">
                  <c:v>337.94791666666669</c:v>
                </c:pt>
                <c:pt idx="130925">
                  <c:v>337.95052083333331</c:v>
                </c:pt>
                <c:pt idx="130926">
                  <c:v>337.953125</c:v>
                </c:pt>
                <c:pt idx="130927">
                  <c:v>337.95572916666669</c:v>
                </c:pt>
                <c:pt idx="130928">
                  <c:v>337.95833333333331</c:v>
                </c:pt>
                <c:pt idx="130929">
                  <c:v>337.9609375</c:v>
                </c:pt>
                <c:pt idx="130930">
                  <c:v>337.96354166666669</c:v>
                </c:pt>
                <c:pt idx="130931">
                  <c:v>337.96614583333331</c:v>
                </c:pt>
                <c:pt idx="130932">
                  <c:v>337.96875</c:v>
                </c:pt>
                <c:pt idx="130933">
                  <c:v>337.97135416666669</c:v>
                </c:pt>
                <c:pt idx="130934">
                  <c:v>337.97395833333331</c:v>
                </c:pt>
                <c:pt idx="130935">
                  <c:v>337.9765625</c:v>
                </c:pt>
                <c:pt idx="130936">
                  <c:v>337.97916666666669</c:v>
                </c:pt>
                <c:pt idx="130937">
                  <c:v>337.98177083333331</c:v>
                </c:pt>
                <c:pt idx="130938">
                  <c:v>337.984375</c:v>
                </c:pt>
                <c:pt idx="130939">
                  <c:v>337.98697916666669</c:v>
                </c:pt>
                <c:pt idx="130940">
                  <c:v>337.98958333333331</c:v>
                </c:pt>
                <c:pt idx="130941">
                  <c:v>337.9921875</c:v>
                </c:pt>
                <c:pt idx="130942">
                  <c:v>337.99479166666669</c:v>
                </c:pt>
                <c:pt idx="130943">
                  <c:v>337.99739583333331</c:v>
                </c:pt>
                <c:pt idx="130944">
                  <c:v>338</c:v>
                </c:pt>
                <c:pt idx="130945">
                  <c:v>338.00260416666669</c:v>
                </c:pt>
                <c:pt idx="130946">
                  <c:v>338.00520833333331</c:v>
                </c:pt>
                <c:pt idx="130947">
                  <c:v>338.0078125</c:v>
                </c:pt>
                <c:pt idx="130948">
                  <c:v>338.01041666666669</c:v>
                </c:pt>
                <c:pt idx="130949">
                  <c:v>338.01302083333331</c:v>
                </c:pt>
                <c:pt idx="130950">
                  <c:v>338.015625</c:v>
                </c:pt>
                <c:pt idx="130951">
                  <c:v>338.01822916666669</c:v>
                </c:pt>
                <c:pt idx="130952">
                  <c:v>338.02083333333331</c:v>
                </c:pt>
                <c:pt idx="130953">
                  <c:v>338.0234375</c:v>
                </c:pt>
                <c:pt idx="130954">
                  <c:v>338.02604166666669</c:v>
                </c:pt>
                <c:pt idx="130955">
                  <c:v>338.02864583333331</c:v>
                </c:pt>
                <c:pt idx="130956">
                  <c:v>338.03125</c:v>
                </c:pt>
                <c:pt idx="130957">
                  <c:v>338.03385416666669</c:v>
                </c:pt>
                <c:pt idx="130958">
                  <c:v>338.03645833333331</c:v>
                </c:pt>
                <c:pt idx="130959">
                  <c:v>338.0390625</c:v>
                </c:pt>
                <c:pt idx="130960">
                  <c:v>338.04166666666669</c:v>
                </c:pt>
                <c:pt idx="130961">
                  <c:v>338.04427083333331</c:v>
                </c:pt>
                <c:pt idx="130962">
                  <c:v>338.046875</c:v>
                </c:pt>
                <c:pt idx="130963">
                  <c:v>338.04947916666669</c:v>
                </c:pt>
                <c:pt idx="130964">
                  <c:v>338.05208333333331</c:v>
                </c:pt>
                <c:pt idx="130965">
                  <c:v>338.0546875</c:v>
                </c:pt>
                <c:pt idx="130966">
                  <c:v>338.05729166666669</c:v>
                </c:pt>
                <c:pt idx="130967">
                  <c:v>338.05989583333331</c:v>
                </c:pt>
                <c:pt idx="130968">
                  <c:v>338.0625</c:v>
                </c:pt>
                <c:pt idx="130969">
                  <c:v>338.06510416666669</c:v>
                </c:pt>
                <c:pt idx="130970">
                  <c:v>338.06770833333331</c:v>
                </c:pt>
                <c:pt idx="130971">
                  <c:v>338.0703125</c:v>
                </c:pt>
                <c:pt idx="130972">
                  <c:v>338.07291666666669</c:v>
                </c:pt>
                <c:pt idx="130973">
                  <c:v>338.07552083333331</c:v>
                </c:pt>
                <c:pt idx="130974">
                  <c:v>338.078125</c:v>
                </c:pt>
                <c:pt idx="130975">
                  <c:v>338.08072916666669</c:v>
                </c:pt>
                <c:pt idx="130976">
                  <c:v>338.08333333333331</c:v>
                </c:pt>
                <c:pt idx="130977">
                  <c:v>338.0859375</c:v>
                </c:pt>
                <c:pt idx="130978">
                  <c:v>338.08854166666669</c:v>
                </c:pt>
                <c:pt idx="130979">
                  <c:v>338.09114583333331</c:v>
                </c:pt>
                <c:pt idx="130980">
                  <c:v>338.09375</c:v>
                </c:pt>
                <c:pt idx="130981">
                  <c:v>338.09635416666669</c:v>
                </c:pt>
                <c:pt idx="130982">
                  <c:v>338.09895833333331</c:v>
                </c:pt>
                <c:pt idx="130983">
                  <c:v>338.1015625</c:v>
                </c:pt>
                <c:pt idx="130984">
                  <c:v>338.10416666666669</c:v>
                </c:pt>
                <c:pt idx="130985">
                  <c:v>338.10677083333331</c:v>
                </c:pt>
                <c:pt idx="130986">
                  <c:v>338.109375</c:v>
                </c:pt>
                <c:pt idx="130987">
                  <c:v>338.11197916666669</c:v>
                </c:pt>
                <c:pt idx="130988">
                  <c:v>338.11458333333331</c:v>
                </c:pt>
                <c:pt idx="130989">
                  <c:v>338.1171875</c:v>
                </c:pt>
                <c:pt idx="130990">
                  <c:v>338.11979166666669</c:v>
                </c:pt>
                <c:pt idx="130991">
                  <c:v>338.12239583333331</c:v>
                </c:pt>
                <c:pt idx="130992">
                  <c:v>338.125</c:v>
                </c:pt>
                <c:pt idx="130993">
                  <c:v>338.12760416666669</c:v>
                </c:pt>
                <c:pt idx="130994">
                  <c:v>338.13020833333331</c:v>
                </c:pt>
                <c:pt idx="130995">
                  <c:v>338.1328125</c:v>
                </c:pt>
                <c:pt idx="130996">
                  <c:v>338.13541666666669</c:v>
                </c:pt>
                <c:pt idx="130997">
                  <c:v>338.13802083333331</c:v>
                </c:pt>
                <c:pt idx="130998">
                  <c:v>338.140625</c:v>
                </c:pt>
                <c:pt idx="130999">
                  <c:v>338.14322916666669</c:v>
                </c:pt>
                <c:pt idx="131000">
                  <c:v>338.14583333333331</c:v>
                </c:pt>
                <c:pt idx="131001">
                  <c:v>338.1484375</c:v>
                </c:pt>
                <c:pt idx="131002">
                  <c:v>338.15104166666669</c:v>
                </c:pt>
                <c:pt idx="131003">
                  <c:v>338.15364583333331</c:v>
                </c:pt>
                <c:pt idx="131004">
                  <c:v>338.15625</c:v>
                </c:pt>
                <c:pt idx="131005">
                  <c:v>338.15885416666669</c:v>
                </c:pt>
                <c:pt idx="131006">
                  <c:v>338.16145833333331</c:v>
                </c:pt>
                <c:pt idx="131007">
                  <c:v>338.1640625</c:v>
                </c:pt>
                <c:pt idx="131008">
                  <c:v>338.16666666666669</c:v>
                </c:pt>
                <c:pt idx="131009">
                  <c:v>338.16927083333331</c:v>
                </c:pt>
                <c:pt idx="131010">
                  <c:v>338.171875</c:v>
                </c:pt>
                <c:pt idx="131011">
                  <c:v>338.17447916666669</c:v>
                </c:pt>
                <c:pt idx="131012">
                  <c:v>338.17708333333331</c:v>
                </c:pt>
                <c:pt idx="131013">
                  <c:v>338.1796875</c:v>
                </c:pt>
                <c:pt idx="131014">
                  <c:v>338.18229166666669</c:v>
                </c:pt>
                <c:pt idx="131015">
                  <c:v>338.18489583333331</c:v>
                </c:pt>
                <c:pt idx="131016">
                  <c:v>338.1875</c:v>
                </c:pt>
                <c:pt idx="131017">
                  <c:v>338.19010416666669</c:v>
                </c:pt>
                <c:pt idx="131018">
                  <c:v>338.19270833333331</c:v>
                </c:pt>
                <c:pt idx="131019">
                  <c:v>338.1953125</c:v>
                </c:pt>
                <c:pt idx="131020">
                  <c:v>338.19791666666669</c:v>
                </c:pt>
                <c:pt idx="131021">
                  <c:v>338.20052083333331</c:v>
                </c:pt>
                <c:pt idx="131022">
                  <c:v>338.203125</c:v>
                </c:pt>
                <c:pt idx="131023">
                  <c:v>338.20572916666669</c:v>
                </c:pt>
                <c:pt idx="131024">
                  <c:v>338.20833333333331</c:v>
                </c:pt>
                <c:pt idx="131025">
                  <c:v>338.2109375</c:v>
                </c:pt>
                <c:pt idx="131026">
                  <c:v>338.21354166666669</c:v>
                </c:pt>
                <c:pt idx="131027">
                  <c:v>338.21614583333331</c:v>
                </c:pt>
                <c:pt idx="131028">
                  <c:v>338.21875</c:v>
                </c:pt>
                <c:pt idx="131029">
                  <c:v>338.22135416666669</c:v>
                </c:pt>
                <c:pt idx="131030">
                  <c:v>338.22395833333331</c:v>
                </c:pt>
                <c:pt idx="131031">
                  <c:v>338.2265625</c:v>
                </c:pt>
                <c:pt idx="131032">
                  <c:v>338.22916666666669</c:v>
                </c:pt>
                <c:pt idx="131033">
                  <c:v>338.23177083333331</c:v>
                </c:pt>
                <c:pt idx="131034">
                  <c:v>338.234375</c:v>
                </c:pt>
                <c:pt idx="131035">
                  <c:v>338.23697916666669</c:v>
                </c:pt>
                <c:pt idx="131036">
                  <c:v>338.23958333333331</c:v>
                </c:pt>
                <c:pt idx="131037">
                  <c:v>338.2421875</c:v>
                </c:pt>
                <c:pt idx="131038">
                  <c:v>338.24479166666669</c:v>
                </c:pt>
                <c:pt idx="131039">
                  <c:v>338.24739583333331</c:v>
                </c:pt>
                <c:pt idx="131040">
                  <c:v>338.25</c:v>
                </c:pt>
                <c:pt idx="131041">
                  <c:v>338.25260416666669</c:v>
                </c:pt>
                <c:pt idx="131042">
                  <c:v>338.25520833333331</c:v>
                </c:pt>
                <c:pt idx="131043">
                  <c:v>338.2578125</c:v>
                </c:pt>
                <c:pt idx="131044">
                  <c:v>338.26041666666669</c:v>
                </c:pt>
                <c:pt idx="131045">
                  <c:v>338.26302083333331</c:v>
                </c:pt>
                <c:pt idx="131046">
                  <c:v>338.265625</c:v>
                </c:pt>
                <c:pt idx="131047">
                  <c:v>338.26822916666669</c:v>
                </c:pt>
                <c:pt idx="131048">
                  <c:v>338.27083333333331</c:v>
                </c:pt>
                <c:pt idx="131049">
                  <c:v>338.2734375</c:v>
                </c:pt>
                <c:pt idx="131050">
                  <c:v>338.27604166666669</c:v>
                </c:pt>
                <c:pt idx="131051">
                  <c:v>338.27864583333331</c:v>
                </c:pt>
                <c:pt idx="131052">
                  <c:v>338.28125</c:v>
                </c:pt>
                <c:pt idx="131053">
                  <c:v>338.28385416666669</c:v>
                </c:pt>
                <c:pt idx="131054">
                  <c:v>338.28645833333331</c:v>
                </c:pt>
                <c:pt idx="131055">
                  <c:v>338.2890625</c:v>
                </c:pt>
                <c:pt idx="131056">
                  <c:v>338.29166666666669</c:v>
                </c:pt>
                <c:pt idx="131057">
                  <c:v>338.29427083333331</c:v>
                </c:pt>
                <c:pt idx="131058">
                  <c:v>338.296875</c:v>
                </c:pt>
                <c:pt idx="131059">
                  <c:v>338.29947916666669</c:v>
                </c:pt>
                <c:pt idx="131060">
                  <c:v>338.30208333333331</c:v>
                </c:pt>
                <c:pt idx="131061">
                  <c:v>338.3046875</c:v>
                </c:pt>
                <c:pt idx="131062">
                  <c:v>338.30729166666669</c:v>
                </c:pt>
                <c:pt idx="131063">
                  <c:v>338.30989583333331</c:v>
                </c:pt>
                <c:pt idx="131064">
                  <c:v>338.3125</c:v>
                </c:pt>
                <c:pt idx="131065">
                  <c:v>338.31510416666669</c:v>
                </c:pt>
                <c:pt idx="131066">
                  <c:v>338.31770833333331</c:v>
                </c:pt>
                <c:pt idx="131067">
                  <c:v>338.3203125</c:v>
                </c:pt>
                <c:pt idx="131068">
                  <c:v>338.32291666666669</c:v>
                </c:pt>
                <c:pt idx="131069">
                  <c:v>338.32552083333331</c:v>
                </c:pt>
                <c:pt idx="131070">
                  <c:v>338.328125</c:v>
                </c:pt>
                <c:pt idx="131071">
                  <c:v>338.33072916666669</c:v>
                </c:pt>
                <c:pt idx="131072">
                  <c:v>338.33333333333331</c:v>
                </c:pt>
                <c:pt idx="131073">
                  <c:v>338.3359375</c:v>
                </c:pt>
                <c:pt idx="131074">
                  <c:v>338.33854166666669</c:v>
                </c:pt>
                <c:pt idx="131075">
                  <c:v>338.34114583333331</c:v>
                </c:pt>
                <c:pt idx="131076">
                  <c:v>338.34375</c:v>
                </c:pt>
                <c:pt idx="131077">
                  <c:v>338.34635416666669</c:v>
                </c:pt>
                <c:pt idx="131078">
                  <c:v>338.34895833333331</c:v>
                </c:pt>
                <c:pt idx="131079">
                  <c:v>338.3515625</c:v>
                </c:pt>
                <c:pt idx="131080">
                  <c:v>338.35416666666669</c:v>
                </c:pt>
                <c:pt idx="131081">
                  <c:v>338.35677083333331</c:v>
                </c:pt>
                <c:pt idx="131082">
                  <c:v>338.359375</c:v>
                </c:pt>
                <c:pt idx="131083">
                  <c:v>338.36197916666669</c:v>
                </c:pt>
                <c:pt idx="131084">
                  <c:v>338.36458333333331</c:v>
                </c:pt>
                <c:pt idx="131085">
                  <c:v>338.3671875</c:v>
                </c:pt>
                <c:pt idx="131086">
                  <c:v>338.36979166666669</c:v>
                </c:pt>
                <c:pt idx="131087">
                  <c:v>338.37239583333331</c:v>
                </c:pt>
                <c:pt idx="131088">
                  <c:v>338.375</c:v>
                </c:pt>
                <c:pt idx="131089">
                  <c:v>338.37760416666669</c:v>
                </c:pt>
                <c:pt idx="131090">
                  <c:v>338.38020833333331</c:v>
                </c:pt>
                <c:pt idx="131091">
                  <c:v>338.3828125</c:v>
                </c:pt>
                <c:pt idx="131092">
                  <c:v>338.38541666666669</c:v>
                </c:pt>
                <c:pt idx="131093">
                  <c:v>338.38802083333331</c:v>
                </c:pt>
                <c:pt idx="131094">
                  <c:v>338.390625</c:v>
                </c:pt>
                <c:pt idx="131095">
                  <c:v>338.39322916666669</c:v>
                </c:pt>
                <c:pt idx="131096">
                  <c:v>338.39583333333331</c:v>
                </c:pt>
                <c:pt idx="131097">
                  <c:v>338.3984375</c:v>
                </c:pt>
                <c:pt idx="131098">
                  <c:v>338.40104166666669</c:v>
                </c:pt>
                <c:pt idx="131099">
                  <c:v>338.40364583333331</c:v>
                </c:pt>
                <c:pt idx="131100">
                  <c:v>338.40625</c:v>
                </c:pt>
                <c:pt idx="131101">
                  <c:v>338.40885416666669</c:v>
                </c:pt>
                <c:pt idx="131102">
                  <c:v>338.41145833333331</c:v>
                </c:pt>
                <c:pt idx="131103">
                  <c:v>338.4140625</c:v>
                </c:pt>
                <c:pt idx="131104">
                  <c:v>338.41666666666669</c:v>
                </c:pt>
                <c:pt idx="131105">
                  <c:v>338.41927083333331</c:v>
                </c:pt>
                <c:pt idx="131106">
                  <c:v>338.421875</c:v>
                </c:pt>
                <c:pt idx="131107">
                  <c:v>338.42447916666669</c:v>
                </c:pt>
                <c:pt idx="131108">
                  <c:v>338.42708333333331</c:v>
                </c:pt>
                <c:pt idx="131109">
                  <c:v>338.4296875</c:v>
                </c:pt>
                <c:pt idx="131110">
                  <c:v>338.43229166666669</c:v>
                </c:pt>
                <c:pt idx="131111">
                  <c:v>338.43489583333331</c:v>
                </c:pt>
                <c:pt idx="131112">
                  <c:v>338.4375</c:v>
                </c:pt>
                <c:pt idx="131113">
                  <c:v>338.44010416666669</c:v>
                </c:pt>
                <c:pt idx="131114">
                  <c:v>338.44270833333331</c:v>
                </c:pt>
                <c:pt idx="131115">
                  <c:v>338.4453125</c:v>
                </c:pt>
                <c:pt idx="131116">
                  <c:v>338.44791666666669</c:v>
                </c:pt>
                <c:pt idx="131117">
                  <c:v>338.45052083333331</c:v>
                </c:pt>
                <c:pt idx="131118">
                  <c:v>338.453125</c:v>
                </c:pt>
                <c:pt idx="131119">
                  <c:v>338.45572916666669</c:v>
                </c:pt>
                <c:pt idx="131120">
                  <c:v>338.45833333333331</c:v>
                </c:pt>
                <c:pt idx="131121">
                  <c:v>338.4609375</c:v>
                </c:pt>
                <c:pt idx="131122">
                  <c:v>338.46354166666669</c:v>
                </c:pt>
                <c:pt idx="131123">
                  <c:v>338.46614583333331</c:v>
                </c:pt>
                <c:pt idx="131124">
                  <c:v>338.46875</c:v>
                </c:pt>
                <c:pt idx="131125">
                  <c:v>338.47135416666669</c:v>
                </c:pt>
                <c:pt idx="131126">
                  <c:v>338.47395833333331</c:v>
                </c:pt>
                <c:pt idx="131127">
                  <c:v>338.4765625</c:v>
                </c:pt>
                <c:pt idx="131128">
                  <c:v>338.47916666666669</c:v>
                </c:pt>
                <c:pt idx="131129">
                  <c:v>338.48177083333331</c:v>
                </c:pt>
                <c:pt idx="131130">
                  <c:v>338.484375</c:v>
                </c:pt>
                <c:pt idx="131131">
                  <c:v>338.48697916666669</c:v>
                </c:pt>
                <c:pt idx="131132">
                  <c:v>338.48958333333331</c:v>
                </c:pt>
                <c:pt idx="131133">
                  <c:v>338.4921875</c:v>
                </c:pt>
                <c:pt idx="131134">
                  <c:v>338.49479166666669</c:v>
                </c:pt>
                <c:pt idx="131135">
                  <c:v>338.49739583333331</c:v>
                </c:pt>
                <c:pt idx="131136">
                  <c:v>338.5</c:v>
                </c:pt>
                <c:pt idx="131137">
                  <c:v>338.50260416666669</c:v>
                </c:pt>
                <c:pt idx="131138">
                  <c:v>338.50520833333331</c:v>
                </c:pt>
                <c:pt idx="131139">
                  <c:v>338.5078125</c:v>
                </c:pt>
                <c:pt idx="131140">
                  <c:v>338.51041666666669</c:v>
                </c:pt>
                <c:pt idx="131141">
                  <c:v>338.51302083333331</c:v>
                </c:pt>
                <c:pt idx="131142">
                  <c:v>338.515625</c:v>
                </c:pt>
                <c:pt idx="131143">
                  <c:v>338.51822916666669</c:v>
                </c:pt>
                <c:pt idx="131144">
                  <c:v>338.52083333333331</c:v>
                </c:pt>
                <c:pt idx="131145">
                  <c:v>338.5234375</c:v>
                </c:pt>
                <c:pt idx="131146">
                  <c:v>338.52604166666669</c:v>
                </c:pt>
                <c:pt idx="131147">
                  <c:v>338.52864583333331</c:v>
                </c:pt>
                <c:pt idx="131148">
                  <c:v>338.53125</c:v>
                </c:pt>
                <c:pt idx="131149">
                  <c:v>338.53385416666669</c:v>
                </c:pt>
                <c:pt idx="131150">
                  <c:v>338.53645833333331</c:v>
                </c:pt>
                <c:pt idx="131151">
                  <c:v>338.5390625</c:v>
                </c:pt>
                <c:pt idx="131152">
                  <c:v>338.54166666666669</c:v>
                </c:pt>
                <c:pt idx="131153">
                  <c:v>338.54427083333331</c:v>
                </c:pt>
                <c:pt idx="131154">
                  <c:v>338.546875</c:v>
                </c:pt>
                <c:pt idx="131155">
                  <c:v>338.54947916666669</c:v>
                </c:pt>
                <c:pt idx="131156">
                  <c:v>338.55208333333331</c:v>
                </c:pt>
                <c:pt idx="131157">
                  <c:v>338.5546875</c:v>
                </c:pt>
                <c:pt idx="131158">
                  <c:v>338.55729166666669</c:v>
                </c:pt>
                <c:pt idx="131159">
                  <c:v>338.55989583333331</c:v>
                </c:pt>
                <c:pt idx="131160">
                  <c:v>338.5625</c:v>
                </c:pt>
                <c:pt idx="131161">
                  <c:v>338.56510416666669</c:v>
                </c:pt>
                <c:pt idx="131162">
                  <c:v>338.56770833333331</c:v>
                </c:pt>
                <c:pt idx="131163">
                  <c:v>338.5703125</c:v>
                </c:pt>
                <c:pt idx="131164">
                  <c:v>338.57291666666669</c:v>
                </c:pt>
                <c:pt idx="131165">
                  <c:v>338.57552083333331</c:v>
                </c:pt>
                <c:pt idx="131166">
                  <c:v>338.578125</c:v>
                </c:pt>
                <c:pt idx="131167">
                  <c:v>338.58072916666669</c:v>
                </c:pt>
                <c:pt idx="131168">
                  <c:v>338.58333333333331</c:v>
                </c:pt>
                <c:pt idx="131169">
                  <c:v>338.5859375</c:v>
                </c:pt>
                <c:pt idx="131170">
                  <c:v>338.58854166666669</c:v>
                </c:pt>
                <c:pt idx="131171">
                  <c:v>338.59114583333331</c:v>
                </c:pt>
                <c:pt idx="131172">
                  <c:v>338.59375</c:v>
                </c:pt>
                <c:pt idx="131173">
                  <c:v>338.59635416666669</c:v>
                </c:pt>
                <c:pt idx="131174">
                  <c:v>338.59895833333331</c:v>
                </c:pt>
                <c:pt idx="131175">
                  <c:v>338.6015625</c:v>
                </c:pt>
                <c:pt idx="131176">
                  <c:v>338.60416666666669</c:v>
                </c:pt>
                <c:pt idx="131177">
                  <c:v>338.60677083333331</c:v>
                </c:pt>
                <c:pt idx="131178">
                  <c:v>338.609375</c:v>
                </c:pt>
                <c:pt idx="131179">
                  <c:v>338.61197916666669</c:v>
                </c:pt>
                <c:pt idx="131180">
                  <c:v>338.61458333333331</c:v>
                </c:pt>
                <c:pt idx="131181">
                  <c:v>338.6171875</c:v>
                </c:pt>
                <c:pt idx="131182">
                  <c:v>338.61979166666669</c:v>
                </c:pt>
                <c:pt idx="131183">
                  <c:v>338.62239583333331</c:v>
                </c:pt>
                <c:pt idx="131184">
                  <c:v>338.625</c:v>
                </c:pt>
                <c:pt idx="131185">
                  <c:v>338.62760416666669</c:v>
                </c:pt>
                <c:pt idx="131186">
                  <c:v>338.63020833333331</c:v>
                </c:pt>
                <c:pt idx="131187">
                  <c:v>338.6328125</c:v>
                </c:pt>
                <c:pt idx="131188">
                  <c:v>338.63541666666669</c:v>
                </c:pt>
                <c:pt idx="131189">
                  <c:v>338.63802083333331</c:v>
                </c:pt>
                <c:pt idx="131190">
                  <c:v>338.640625</c:v>
                </c:pt>
                <c:pt idx="131191">
                  <c:v>338.64322916666669</c:v>
                </c:pt>
                <c:pt idx="131192">
                  <c:v>338.64583333333331</c:v>
                </c:pt>
                <c:pt idx="131193">
                  <c:v>338.6484375</c:v>
                </c:pt>
                <c:pt idx="131194">
                  <c:v>338.65104166666669</c:v>
                </c:pt>
                <c:pt idx="131195">
                  <c:v>338.65364583333331</c:v>
                </c:pt>
                <c:pt idx="131196">
                  <c:v>338.65625</c:v>
                </c:pt>
                <c:pt idx="131197">
                  <c:v>338.65885416666669</c:v>
                </c:pt>
                <c:pt idx="131198">
                  <c:v>338.66145833333331</c:v>
                </c:pt>
                <c:pt idx="131199">
                  <c:v>338.6640625</c:v>
                </c:pt>
                <c:pt idx="131200">
                  <c:v>338.66666666666669</c:v>
                </c:pt>
                <c:pt idx="131201">
                  <c:v>338.66927083333331</c:v>
                </c:pt>
                <c:pt idx="131202">
                  <c:v>338.671875</c:v>
                </c:pt>
                <c:pt idx="131203">
                  <c:v>338.67447916666669</c:v>
                </c:pt>
                <c:pt idx="131204">
                  <c:v>338.67708333333331</c:v>
                </c:pt>
                <c:pt idx="131205">
                  <c:v>338.6796875</c:v>
                </c:pt>
                <c:pt idx="131206">
                  <c:v>338.68229166666669</c:v>
                </c:pt>
                <c:pt idx="131207">
                  <c:v>338.68489583333331</c:v>
                </c:pt>
                <c:pt idx="131208">
                  <c:v>338.6875</c:v>
                </c:pt>
                <c:pt idx="131209">
                  <c:v>338.69010416666669</c:v>
                </c:pt>
                <c:pt idx="131210">
                  <c:v>338.69270833333331</c:v>
                </c:pt>
                <c:pt idx="131211">
                  <c:v>338.6953125</c:v>
                </c:pt>
                <c:pt idx="131212">
                  <c:v>338.69791666666669</c:v>
                </c:pt>
                <c:pt idx="131213">
                  <c:v>338.70052083333331</c:v>
                </c:pt>
                <c:pt idx="131214">
                  <c:v>338.703125</c:v>
                </c:pt>
                <c:pt idx="131215">
                  <c:v>338.70572916666669</c:v>
                </c:pt>
                <c:pt idx="131216">
                  <c:v>338.70833333333331</c:v>
                </c:pt>
                <c:pt idx="131217">
                  <c:v>338.7109375</c:v>
                </c:pt>
                <c:pt idx="131218">
                  <c:v>338.71354166666669</c:v>
                </c:pt>
                <c:pt idx="131219">
                  <c:v>338.71614583333331</c:v>
                </c:pt>
                <c:pt idx="131220">
                  <c:v>338.71875</c:v>
                </c:pt>
                <c:pt idx="131221">
                  <c:v>338.72135416666669</c:v>
                </c:pt>
                <c:pt idx="131222">
                  <c:v>338.72395833333331</c:v>
                </c:pt>
                <c:pt idx="131223">
                  <c:v>338.7265625</c:v>
                </c:pt>
                <c:pt idx="131224">
                  <c:v>338.72916666666669</c:v>
                </c:pt>
                <c:pt idx="131225">
                  <c:v>338.73177083333331</c:v>
                </c:pt>
                <c:pt idx="131226">
                  <c:v>338.734375</c:v>
                </c:pt>
                <c:pt idx="131227">
                  <c:v>338.73697916666669</c:v>
                </c:pt>
                <c:pt idx="131228">
                  <c:v>338.73958333333331</c:v>
                </c:pt>
                <c:pt idx="131229">
                  <c:v>338.7421875</c:v>
                </c:pt>
                <c:pt idx="131230">
                  <c:v>338.74479166666669</c:v>
                </c:pt>
                <c:pt idx="131231">
                  <c:v>338.74739583333331</c:v>
                </c:pt>
                <c:pt idx="131232">
                  <c:v>338.75</c:v>
                </c:pt>
                <c:pt idx="131233">
                  <c:v>338.75260416666669</c:v>
                </c:pt>
                <c:pt idx="131234">
                  <c:v>338.75520833333331</c:v>
                </c:pt>
                <c:pt idx="131235">
                  <c:v>338.7578125</c:v>
                </c:pt>
                <c:pt idx="131236">
                  <c:v>338.76041666666669</c:v>
                </c:pt>
                <c:pt idx="131237">
                  <c:v>338.76302083333331</c:v>
                </c:pt>
                <c:pt idx="131238">
                  <c:v>338.765625</c:v>
                </c:pt>
                <c:pt idx="131239">
                  <c:v>338.76822916666669</c:v>
                </c:pt>
                <c:pt idx="131240">
                  <c:v>338.77083333333331</c:v>
                </c:pt>
                <c:pt idx="131241">
                  <c:v>338.7734375</c:v>
                </c:pt>
                <c:pt idx="131242">
                  <c:v>338.77604166666669</c:v>
                </c:pt>
                <c:pt idx="131243">
                  <c:v>338.77864583333331</c:v>
                </c:pt>
                <c:pt idx="131244">
                  <c:v>338.78125</c:v>
                </c:pt>
                <c:pt idx="131245">
                  <c:v>338.78385416666669</c:v>
                </c:pt>
                <c:pt idx="131246">
                  <c:v>338.78645833333331</c:v>
                </c:pt>
                <c:pt idx="131247">
                  <c:v>338.7890625</c:v>
                </c:pt>
                <c:pt idx="131248">
                  <c:v>338.79166666666669</c:v>
                </c:pt>
                <c:pt idx="131249">
                  <c:v>338.79427083333331</c:v>
                </c:pt>
                <c:pt idx="131250">
                  <c:v>338.796875</c:v>
                </c:pt>
                <c:pt idx="131251">
                  <c:v>338.79947916666669</c:v>
                </c:pt>
                <c:pt idx="131252">
                  <c:v>338.80208333333331</c:v>
                </c:pt>
                <c:pt idx="131253">
                  <c:v>338.8046875</c:v>
                </c:pt>
                <c:pt idx="131254">
                  <c:v>338.80729166666669</c:v>
                </c:pt>
                <c:pt idx="131255">
                  <c:v>338.80989583333331</c:v>
                </c:pt>
                <c:pt idx="131256">
                  <c:v>338.8125</c:v>
                </c:pt>
                <c:pt idx="131257">
                  <c:v>338.81510416666669</c:v>
                </c:pt>
                <c:pt idx="131258">
                  <c:v>338.81770833333331</c:v>
                </c:pt>
                <c:pt idx="131259">
                  <c:v>338.8203125</c:v>
                </c:pt>
                <c:pt idx="131260">
                  <c:v>338.82291666666669</c:v>
                </c:pt>
                <c:pt idx="131261">
                  <c:v>338.82552083333331</c:v>
                </c:pt>
                <c:pt idx="131262">
                  <c:v>338.828125</c:v>
                </c:pt>
                <c:pt idx="131263">
                  <c:v>338.83072916666669</c:v>
                </c:pt>
                <c:pt idx="131264">
                  <c:v>338.83333333333331</c:v>
                </c:pt>
                <c:pt idx="131265">
                  <c:v>338.8359375</c:v>
                </c:pt>
                <c:pt idx="131266">
                  <c:v>338.83854166666669</c:v>
                </c:pt>
                <c:pt idx="131267">
                  <c:v>338.84114583333331</c:v>
                </c:pt>
                <c:pt idx="131268">
                  <c:v>338.84375</c:v>
                </c:pt>
                <c:pt idx="131269">
                  <c:v>338.84635416666669</c:v>
                </c:pt>
                <c:pt idx="131270">
                  <c:v>338.84895833333331</c:v>
                </c:pt>
                <c:pt idx="131271">
                  <c:v>338.8515625</c:v>
                </c:pt>
                <c:pt idx="131272">
                  <c:v>338.85416666666669</c:v>
                </c:pt>
                <c:pt idx="131273">
                  <c:v>338.85677083333331</c:v>
                </c:pt>
                <c:pt idx="131274">
                  <c:v>338.859375</c:v>
                </c:pt>
                <c:pt idx="131275">
                  <c:v>338.86197916666669</c:v>
                </c:pt>
                <c:pt idx="131276">
                  <c:v>338.86458333333331</c:v>
                </c:pt>
                <c:pt idx="131277">
                  <c:v>338.8671875</c:v>
                </c:pt>
                <c:pt idx="131278">
                  <c:v>338.86979166666669</c:v>
                </c:pt>
                <c:pt idx="131279">
                  <c:v>338.87239583333331</c:v>
                </c:pt>
                <c:pt idx="131280">
                  <c:v>338.875</c:v>
                </c:pt>
                <c:pt idx="131281">
                  <c:v>338.87760416666669</c:v>
                </c:pt>
                <c:pt idx="131282">
                  <c:v>338.88020833333331</c:v>
                </c:pt>
                <c:pt idx="131283">
                  <c:v>338.8828125</c:v>
                </c:pt>
                <c:pt idx="131284">
                  <c:v>338.88541666666669</c:v>
                </c:pt>
                <c:pt idx="131285">
                  <c:v>338.88802083333331</c:v>
                </c:pt>
                <c:pt idx="131286">
                  <c:v>338.890625</c:v>
                </c:pt>
                <c:pt idx="131287">
                  <c:v>338.89322916666669</c:v>
                </c:pt>
                <c:pt idx="131288">
                  <c:v>338.89583333333331</c:v>
                </c:pt>
                <c:pt idx="131289">
                  <c:v>338.8984375</c:v>
                </c:pt>
                <c:pt idx="131290">
                  <c:v>338.90104166666669</c:v>
                </c:pt>
                <c:pt idx="131291">
                  <c:v>338.90364583333331</c:v>
                </c:pt>
                <c:pt idx="131292">
                  <c:v>338.90625</c:v>
                </c:pt>
                <c:pt idx="131293">
                  <c:v>338.90885416666669</c:v>
                </c:pt>
                <c:pt idx="131294">
                  <c:v>338.91145833333331</c:v>
                </c:pt>
                <c:pt idx="131295">
                  <c:v>338.9140625</c:v>
                </c:pt>
                <c:pt idx="131296">
                  <c:v>338.91666666666669</c:v>
                </c:pt>
                <c:pt idx="131297">
                  <c:v>338.91927083333331</c:v>
                </c:pt>
                <c:pt idx="131298">
                  <c:v>338.921875</c:v>
                </c:pt>
                <c:pt idx="131299">
                  <c:v>338.92447916666669</c:v>
                </c:pt>
                <c:pt idx="131300">
                  <c:v>338.92708333333331</c:v>
                </c:pt>
                <c:pt idx="131301">
                  <c:v>338.9296875</c:v>
                </c:pt>
                <c:pt idx="131302">
                  <c:v>338.93229166666669</c:v>
                </c:pt>
                <c:pt idx="131303">
                  <c:v>338.93489583333331</c:v>
                </c:pt>
                <c:pt idx="131304">
                  <c:v>338.9375</c:v>
                </c:pt>
                <c:pt idx="131305">
                  <c:v>338.94010416666669</c:v>
                </c:pt>
                <c:pt idx="131306">
                  <c:v>338.94270833333331</c:v>
                </c:pt>
                <c:pt idx="131307">
                  <c:v>338.9453125</c:v>
                </c:pt>
                <c:pt idx="131308">
                  <c:v>338.94791666666669</c:v>
                </c:pt>
                <c:pt idx="131309">
                  <c:v>338.95052083333331</c:v>
                </c:pt>
                <c:pt idx="131310">
                  <c:v>338.953125</c:v>
                </c:pt>
                <c:pt idx="131311">
                  <c:v>338.95572916666669</c:v>
                </c:pt>
                <c:pt idx="131312">
                  <c:v>338.95833333333331</c:v>
                </c:pt>
                <c:pt idx="131313">
                  <c:v>338.9609375</c:v>
                </c:pt>
                <c:pt idx="131314">
                  <c:v>338.96354166666669</c:v>
                </c:pt>
                <c:pt idx="131315">
                  <c:v>338.96614583333331</c:v>
                </c:pt>
                <c:pt idx="131316">
                  <c:v>338.96875</c:v>
                </c:pt>
                <c:pt idx="131317">
                  <c:v>338.97135416666669</c:v>
                </c:pt>
                <c:pt idx="131318">
                  <c:v>338.97395833333331</c:v>
                </c:pt>
                <c:pt idx="131319">
                  <c:v>338.9765625</c:v>
                </c:pt>
                <c:pt idx="131320">
                  <c:v>338.97916666666669</c:v>
                </c:pt>
                <c:pt idx="131321">
                  <c:v>338.98177083333331</c:v>
                </c:pt>
                <c:pt idx="131322">
                  <c:v>338.984375</c:v>
                </c:pt>
                <c:pt idx="131323">
                  <c:v>338.98697916666669</c:v>
                </c:pt>
                <c:pt idx="131324">
                  <c:v>338.98958333333331</c:v>
                </c:pt>
                <c:pt idx="131325">
                  <c:v>338.9921875</c:v>
                </c:pt>
                <c:pt idx="131326">
                  <c:v>338.99479166666669</c:v>
                </c:pt>
                <c:pt idx="131327">
                  <c:v>338.99739583333331</c:v>
                </c:pt>
                <c:pt idx="131328">
                  <c:v>339</c:v>
                </c:pt>
                <c:pt idx="131329">
                  <c:v>339.00260416666669</c:v>
                </c:pt>
                <c:pt idx="131330">
                  <c:v>339.00520833333331</c:v>
                </c:pt>
                <c:pt idx="131331">
                  <c:v>339.0078125</c:v>
                </c:pt>
                <c:pt idx="131332">
                  <c:v>339.01041666666669</c:v>
                </c:pt>
                <c:pt idx="131333">
                  <c:v>339.01302083333331</c:v>
                </c:pt>
                <c:pt idx="131334">
                  <c:v>339.015625</c:v>
                </c:pt>
                <c:pt idx="131335">
                  <c:v>339.01822916666669</c:v>
                </c:pt>
                <c:pt idx="131336">
                  <c:v>339.02083333333331</c:v>
                </c:pt>
                <c:pt idx="131337">
                  <c:v>339.0234375</c:v>
                </c:pt>
                <c:pt idx="131338">
                  <c:v>339.02604166666669</c:v>
                </c:pt>
                <c:pt idx="131339">
                  <c:v>339.02864583333331</c:v>
                </c:pt>
                <c:pt idx="131340">
                  <c:v>339.03125</c:v>
                </c:pt>
                <c:pt idx="131341">
                  <c:v>339.03385416666669</c:v>
                </c:pt>
                <c:pt idx="131342">
                  <c:v>339.03645833333331</c:v>
                </c:pt>
                <c:pt idx="131343">
                  <c:v>339.0390625</c:v>
                </c:pt>
                <c:pt idx="131344">
                  <c:v>339.04166666666669</c:v>
                </c:pt>
                <c:pt idx="131345">
                  <c:v>339.04427083333331</c:v>
                </c:pt>
                <c:pt idx="131346">
                  <c:v>339.046875</c:v>
                </c:pt>
                <c:pt idx="131347">
                  <c:v>339.04947916666669</c:v>
                </c:pt>
                <c:pt idx="131348">
                  <c:v>339.05208333333331</c:v>
                </c:pt>
                <c:pt idx="131349">
                  <c:v>339.0546875</c:v>
                </c:pt>
                <c:pt idx="131350">
                  <c:v>339.05729166666669</c:v>
                </c:pt>
                <c:pt idx="131351">
                  <c:v>339.05989583333331</c:v>
                </c:pt>
                <c:pt idx="131352">
                  <c:v>339.0625</c:v>
                </c:pt>
                <c:pt idx="131353">
                  <c:v>339.06510416666669</c:v>
                </c:pt>
                <c:pt idx="131354">
                  <c:v>339.06770833333331</c:v>
                </c:pt>
                <c:pt idx="131355">
                  <c:v>339.0703125</c:v>
                </c:pt>
                <c:pt idx="131356">
                  <c:v>339.07291666666669</c:v>
                </c:pt>
                <c:pt idx="131357">
                  <c:v>339.07552083333331</c:v>
                </c:pt>
                <c:pt idx="131358">
                  <c:v>339.078125</c:v>
                </c:pt>
                <c:pt idx="131359">
                  <c:v>339.08072916666669</c:v>
                </c:pt>
                <c:pt idx="131360">
                  <c:v>339.08333333333331</c:v>
                </c:pt>
                <c:pt idx="131361">
                  <c:v>339.0859375</c:v>
                </c:pt>
                <c:pt idx="131362">
                  <c:v>339.08854166666669</c:v>
                </c:pt>
                <c:pt idx="131363">
                  <c:v>339.09114583333331</c:v>
                </c:pt>
                <c:pt idx="131364">
                  <c:v>339.09375</c:v>
                </c:pt>
                <c:pt idx="131365">
                  <c:v>339.09635416666669</c:v>
                </c:pt>
                <c:pt idx="131366">
                  <c:v>339.09895833333331</c:v>
                </c:pt>
                <c:pt idx="131367">
                  <c:v>339.1015625</c:v>
                </c:pt>
                <c:pt idx="131368">
                  <c:v>339.10416666666669</c:v>
                </c:pt>
                <c:pt idx="131369">
                  <c:v>339.10677083333331</c:v>
                </c:pt>
                <c:pt idx="131370">
                  <c:v>339.109375</c:v>
                </c:pt>
                <c:pt idx="131371">
                  <c:v>339.11197916666669</c:v>
                </c:pt>
                <c:pt idx="131372">
                  <c:v>339.11458333333331</c:v>
                </c:pt>
                <c:pt idx="131373">
                  <c:v>339.1171875</c:v>
                </c:pt>
                <c:pt idx="131374">
                  <c:v>339.11979166666669</c:v>
                </c:pt>
                <c:pt idx="131375">
                  <c:v>339.12239583333331</c:v>
                </c:pt>
                <c:pt idx="131376">
                  <c:v>339.125</c:v>
                </c:pt>
                <c:pt idx="131377">
                  <c:v>339.12760416666669</c:v>
                </c:pt>
                <c:pt idx="131378">
                  <c:v>339.13020833333331</c:v>
                </c:pt>
                <c:pt idx="131379">
                  <c:v>339.1328125</c:v>
                </c:pt>
                <c:pt idx="131380">
                  <c:v>339.13541666666669</c:v>
                </c:pt>
                <c:pt idx="131381">
                  <c:v>339.13802083333331</c:v>
                </c:pt>
                <c:pt idx="131382">
                  <c:v>339.140625</c:v>
                </c:pt>
                <c:pt idx="131383">
                  <c:v>339.14322916666669</c:v>
                </c:pt>
                <c:pt idx="131384">
                  <c:v>339.14583333333331</c:v>
                </c:pt>
                <c:pt idx="131385">
                  <c:v>339.1484375</c:v>
                </c:pt>
                <c:pt idx="131386">
                  <c:v>339.15104166666669</c:v>
                </c:pt>
                <c:pt idx="131387">
                  <c:v>339.15364583333331</c:v>
                </c:pt>
                <c:pt idx="131388">
                  <c:v>339.15625</c:v>
                </c:pt>
                <c:pt idx="131389">
                  <c:v>339.15885416666669</c:v>
                </c:pt>
                <c:pt idx="131390">
                  <c:v>339.16145833333331</c:v>
                </c:pt>
                <c:pt idx="131391">
                  <c:v>339.1640625</c:v>
                </c:pt>
                <c:pt idx="131392">
                  <c:v>339.16666666666669</c:v>
                </c:pt>
                <c:pt idx="131393">
                  <c:v>339.16927083333331</c:v>
                </c:pt>
                <c:pt idx="131394">
                  <c:v>339.171875</c:v>
                </c:pt>
                <c:pt idx="131395">
                  <c:v>339.17447916666669</c:v>
                </c:pt>
                <c:pt idx="131396">
                  <c:v>339.17708333333331</c:v>
                </c:pt>
                <c:pt idx="131397">
                  <c:v>339.1796875</c:v>
                </c:pt>
                <c:pt idx="131398">
                  <c:v>339.18229166666669</c:v>
                </c:pt>
                <c:pt idx="131399">
                  <c:v>339.18489583333331</c:v>
                </c:pt>
                <c:pt idx="131400">
                  <c:v>339.1875</c:v>
                </c:pt>
                <c:pt idx="131401">
                  <c:v>339.19010416666669</c:v>
                </c:pt>
                <c:pt idx="131402">
                  <c:v>339.19270833333331</c:v>
                </c:pt>
                <c:pt idx="131403">
                  <c:v>339.1953125</c:v>
                </c:pt>
                <c:pt idx="131404">
                  <c:v>339.19791666666669</c:v>
                </c:pt>
                <c:pt idx="131405">
                  <c:v>339.20052083333331</c:v>
                </c:pt>
                <c:pt idx="131406">
                  <c:v>339.203125</c:v>
                </c:pt>
                <c:pt idx="131407">
                  <c:v>339.20572916666669</c:v>
                </c:pt>
                <c:pt idx="131408">
                  <c:v>339.20833333333331</c:v>
                </c:pt>
                <c:pt idx="131409">
                  <c:v>339.2109375</c:v>
                </c:pt>
                <c:pt idx="131410">
                  <c:v>339.21354166666669</c:v>
                </c:pt>
                <c:pt idx="131411">
                  <c:v>339.21614583333331</c:v>
                </c:pt>
                <c:pt idx="131412">
                  <c:v>339.21875</c:v>
                </c:pt>
                <c:pt idx="131413">
                  <c:v>339.22135416666669</c:v>
                </c:pt>
                <c:pt idx="131414">
                  <c:v>339.22395833333331</c:v>
                </c:pt>
                <c:pt idx="131415">
                  <c:v>339.2265625</c:v>
                </c:pt>
                <c:pt idx="131416">
                  <c:v>339.22916666666669</c:v>
                </c:pt>
                <c:pt idx="131417">
                  <c:v>339.23177083333331</c:v>
                </c:pt>
                <c:pt idx="131418">
                  <c:v>339.234375</c:v>
                </c:pt>
                <c:pt idx="131419">
                  <c:v>339.23697916666669</c:v>
                </c:pt>
                <c:pt idx="131420">
                  <c:v>339.23958333333331</c:v>
                </c:pt>
                <c:pt idx="131421">
                  <c:v>339.2421875</c:v>
                </c:pt>
                <c:pt idx="131422">
                  <c:v>339.24479166666669</c:v>
                </c:pt>
                <c:pt idx="131423">
                  <c:v>339.24739583333331</c:v>
                </c:pt>
                <c:pt idx="131424">
                  <c:v>339.25</c:v>
                </c:pt>
                <c:pt idx="131425">
                  <c:v>339.25260416666669</c:v>
                </c:pt>
                <c:pt idx="131426">
                  <c:v>339.25520833333331</c:v>
                </c:pt>
                <c:pt idx="131427">
                  <c:v>339.2578125</c:v>
                </c:pt>
                <c:pt idx="131428">
                  <c:v>339.26041666666669</c:v>
                </c:pt>
                <c:pt idx="131429">
                  <c:v>339.26302083333331</c:v>
                </c:pt>
                <c:pt idx="131430">
                  <c:v>339.265625</c:v>
                </c:pt>
                <c:pt idx="131431">
                  <c:v>339.26822916666669</c:v>
                </c:pt>
                <c:pt idx="131432">
                  <c:v>339.27083333333331</c:v>
                </c:pt>
                <c:pt idx="131433">
                  <c:v>339.2734375</c:v>
                </c:pt>
                <c:pt idx="131434">
                  <c:v>339.27604166666669</c:v>
                </c:pt>
                <c:pt idx="131435">
                  <c:v>339.27864583333331</c:v>
                </c:pt>
                <c:pt idx="131436">
                  <c:v>339.28125</c:v>
                </c:pt>
                <c:pt idx="131437">
                  <c:v>339.28385416666669</c:v>
                </c:pt>
                <c:pt idx="131438">
                  <c:v>339.28645833333331</c:v>
                </c:pt>
                <c:pt idx="131439">
                  <c:v>339.2890625</c:v>
                </c:pt>
                <c:pt idx="131440">
                  <c:v>339.29166666666669</c:v>
                </c:pt>
                <c:pt idx="131441">
                  <c:v>339.29427083333331</c:v>
                </c:pt>
                <c:pt idx="131442">
                  <c:v>339.296875</c:v>
                </c:pt>
                <c:pt idx="131443">
                  <c:v>339.29947916666669</c:v>
                </c:pt>
                <c:pt idx="131444">
                  <c:v>339.30208333333331</c:v>
                </c:pt>
                <c:pt idx="131445">
                  <c:v>339.3046875</c:v>
                </c:pt>
                <c:pt idx="131446">
                  <c:v>339.30729166666669</c:v>
                </c:pt>
                <c:pt idx="131447">
                  <c:v>339.30989583333331</c:v>
                </c:pt>
                <c:pt idx="131448">
                  <c:v>339.3125</c:v>
                </c:pt>
                <c:pt idx="131449">
                  <c:v>339.31510416666669</c:v>
                </c:pt>
                <c:pt idx="131450">
                  <c:v>339.31770833333331</c:v>
                </c:pt>
                <c:pt idx="131451">
                  <c:v>339.3203125</c:v>
                </c:pt>
                <c:pt idx="131452">
                  <c:v>339.32291666666669</c:v>
                </c:pt>
                <c:pt idx="131453">
                  <c:v>339.32552083333331</c:v>
                </c:pt>
                <c:pt idx="131454">
                  <c:v>339.328125</c:v>
                </c:pt>
                <c:pt idx="131455">
                  <c:v>339.33072916666669</c:v>
                </c:pt>
                <c:pt idx="131456">
                  <c:v>339.33333333333331</c:v>
                </c:pt>
                <c:pt idx="131457">
                  <c:v>339.3359375</c:v>
                </c:pt>
                <c:pt idx="131458">
                  <c:v>339.33854166666669</c:v>
                </c:pt>
                <c:pt idx="131459">
                  <c:v>339.34114583333331</c:v>
                </c:pt>
                <c:pt idx="131460">
                  <c:v>339.34375</c:v>
                </c:pt>
                <c:pt idx="131461">
                  <c:v>339.34635416666669</c:v>
                </c:pt>
                <c:pt idx="131462">
                  <c:v>339.34895833333331</c:v>
                </c:pt>
                <c:pt idx="131463">
                  <c:v>339.3515625</c:v>
                </c:pt>
                <c:pt idx="131464">
                  <c:v>339.35416666666669</c:v>
                </c:pt>
                <c:pt idx="131465">
                  <c:v>339.35677083333331</c:v>
                </c:pt>
                <c:pt idx="131466">
                  <c:v>339.359375</c:v>
                </c:pt>
                <c:pt idx="131467">
                  <c:v>339.36197916666669</c:v>
                </c:pt>
                <c:pt idx="131468">
                  <c:v>339.36458333333331</c:v>
                </c:pt>
                <c:pt idx="131469">
                  <c:v>339.3671875</c:v>
                </c:pt>
                <c:pt idx="131470">
                  <c:v>339.36979166666669</c:v>
                </c:pt>
                <c:pt idx="131471">
                  <c:v>339.37239583333331</c:v>
                </c:pt>
                <c:pt idx="131472">
                  <c:v>339.375</c:v>
                </c:pt>
                <c:pt idx="131473">
                  <c:v>339.37760416666669</c:v>
                </c:pt>
                <c:pt idx="131474">
                  <c:v>339.38020833333331</c:v>
                </c:pt>
                <c:pt idx="131475">
                  <c:v>339.3828125</c:v>
                </c:pt>
                <c:pt idx="131476">
                  <c:v>339.38541666666669</c:v>
                </c:pt>
                <c:pt idx="131477">
                  <c:v>339.38802083333331</c:v>
                </c:pt>
                <c:pt idx="131478">
                  <c:v>339.390625</c:v>
                </c:pt>
                <c:pt idx="131479">
                  <c:v>339.39322916666669</c:v>
                </c:pt>
                <c:pt idx="131480">
                  <c:v>339.39583333333331</c:v>
                </c:pt>
                <c:pt idx="131481">
                  <c:v>339.3984375</c:v>
                </c:pt>
                <c:pt idx="131482">
                  <c:v>339.40104166666669</c:v>
                </c:pt>
                <c:pt idx="131483">
                  <c:v>339.40364583333331</c:v>
                </c:pt>
                <c:pt idx="131484">
                  <c:v>339.40625</c:v>
                </c:pt>
                <c:pt idx="131485">
                  <c:v>339.40885416666669</c:v>
                </c:pt>
                <c:pt idx="131486">
                  <c:v>339.41145833333331</c:v>
                </c:pt>
                <c:pt idx="131487">
                  <c:v>339.4140625</c:v>
                </c:pt>
                <c:pt idx="131488">
                  <c:v>339.41666666666669</c:v>
                </c:pt>
                <c:pt idx="131489">
                  <c:v>339.41927083333331</c:v>
                </c:pt>
                <c:pt idx="131490">
                  <c:v>339.421875</c:v>
                </c:pt>
                <c:pt idx="131491">
                  <c:v>339.42447916666669</c:v>
                </c:pt>
                <c:pt idx="131492">
                  <c:v>339.42708333333331</c:v>
                </c:pt>
                <c:pt idx="131493">
                  <c:v>339.4296875</c:v>
                </c:pt>
                <c:pt idx="131494">
                  <c:v>339.43229166666669</c:v>
                </c:pt>
                <c:pt idx="131495">
                  <c:v>339.43489583333331</c:v>
                </c:pt>
                <c:pt idx="131496">
                  <c:v>339.4375</c:v>
                </c:pt>
                <c:pt idx="131497">
                  <c:v>339.44010416666669</c:v>
                </c:pt>
                <c:pt idx="131498">
                  <c:v>339.44270833333331</c:v>
                </c:pt>
                <c:pt idx="131499">
                  <c:v>339.4453125</c:v>
                </c:pt>
                <c:pt idx="131500">
                  <c:v>339.44791666666669</c:v>
                </c:pt>
                <c:pt idx="131501">
                  <c:v>339.45052083333331</c:v>
                </c:pt>
                <c:pt idx="131502">
                  <c:v>339.453125</c:v>
                </c:pt>
                <c:pt idx="131503">
                  <c:v>339.45572916666669</c:v>
                </c:pt>
                <c:pt idx="131504">
                  <c:v>339.45833333333331</c:v>
                </c:pt>
                <c:pt idx="131505">
                  <c:v>339.4609375</c:v>
                </c:pt>
                <c:pt idx="131506">
                  <c:v>339.46354166666669</c:v>
                </c:pt>
                <c:pt idx="131507">
                  <c:v>339.46614583333331</c:v>
                </c:pt>
                <c:pt idx="131508">
                  <c:v>339.46875</c:v>
                </c:pt>
                <c:pt idx="131509">
                  <c:v>339.47135416666669</c:v>
                </c:pt>
                <c:pt idx="131510">
                  <c:v>339.47395833333331</c:v>
                </c:pt>
                <c:pt idx="131511">
                  <c:v>339.4765625</c:v>
                </c:pt>
                <c:pt idx="131512">
                  <c:v>339.47916666666669</c:v>
                </c:pt>
                <c:pt idx="131513">
                  <c:v>339.48177083333331</c:v>
                </c:pt>
                <c:pt idx="131514">
                  <c:v>339.484375</c:v>
                </c:pt>
                <c:pt idx="131515">
                  <c:v>339.48697916666669</c:v>
                </c:pt>
                <c:pt idx="131516">
                  <c:v>339.48958333333331</c:v>
                </c:pt>
                <c:pt idx="131517">
                  <c:v>339.4921875</c:v>
                </c:pt>
                <c:pt idx="131518">
                  <c:v>339.49479166666669</c:v>
                </c:pt>
                <c:pt idx="131519">
                  <c:v>339.49739583333331</c:v>
                </c:pt>
                <c:pt idx="131520">
                  <c:v>339.5</c:v>
                </c:pt>
                <c:pt idx="131521">
                  <c:v>339.50260416666669</c:v>
                </c:pt>
                <c:pt idx="131522">
                  <c:v>339.50520833333331</c:v>
                </c:pt>
                <c:pt idx="131523">
                  <c:v>339.5078125</c:v>
                </c:pt>
                <c:pt idx="131524">
                  <c:v>339.51041666666669</c:v>
                </c:pt>
                <c:pt idx="131525">
                  <c:v>339.51302083333331</c:v>
                </c:pt>
                <c:pt idx="131526">
                  <c:v>339.515625</c:v>
                </c:pt>
                <c:pt idx="131527">
                  <c:v>339.51822916666669</c:v>
                </c:pt>
                <c:pt idx="131528">
                  <c:v>339.52083333333331</c:v>
                </c:pt>
                <c:pt idx="131529">
                  <c:v>339.5234375</c:v>
                </c:pt>
                <c:pt idx="131530">
                  <c:v>339.52604166666669</c:v>
                </c:pt>
                <c:pt idx="131531">
                  <c:v>339.52864583333331</c:v>
                </c:pt>
                <c:pt idx="131532">
                  <c:v>339.53125</c:v>
                </c:pt>
                <c:pt idx="131533">
                  <c:v>339.53385416666669</c:v>
                </c:pt>
                <c:pt idx="131534">
                  <c:v>339.53645833333331</c:v>
                </c:pt>
                <c:pt idx="131535">
                  <c:v>339.5390625</c:v>
                </c:pt>
                <c:pt idx="131536">
                  <c:v>339.54166666666669</c:v>
                </c:pt>
                <c:pt idx="131537">
                  <c:v>339.54427083333331</c:v>
                </c:pt>
                <c:pt idx="131538">
                  <c:v>339.546875</c:v>
                </c:pt>
                <c:pt idx="131539">
                  <c:v>339.54947916666669</c:v>
                </c:pt>
                <c:pt idx="131540">
                  <c:v>339.55208333333331</c:v>
                </c:pt>
                <c:pt idx="131541">
                  <c:v>339.5546875</c:v>
                </c:pt>
                <c:pt idx="131542">
                  <c:v>339.55729166666669</c:v>
                </c:pt>
                <c:pt idx="131543">
                  <c:v>339.55989583333331</c:v>
                </c:pt>
                <c:pt idx="131544">
                  <c:v>339.5625</c:v>
                </c:pt>
                <c:pt idx="131545">
                  <c:v>339.56510416666669</c:v>
                </c:pt>
                <c:pt idx="131546">
                  <c:v>339.56770833333331</c:v>
                </c:pt>
                <c:pt idx="131547">
                  <c:v>339.5703125</c:v>
                </c:pt>
                <c:pt idx="131548">
                  <c:v>339.57291666666669</c:v>
                </c:pt>
                <c:pt idx="131549">
                  <c:v>339.57552083333331</c:v>
                </c:pt>
                <c:pt idx="131550">
                  <c:v>339.578125</c:v>
                </c:pt>
                <c:pt idx="131551">
                  <c:v>339.58072916666669</c:v>
                </c:pt>
                <c:pt idx="131552">
                  <c:v>339.58333333333331</c:v>
                </c:pt>
                <c:pt idx="131553">
                  <c:v>339.5859375</c:v>
                </c:pt>
                <c:pt idx="131554">
                  <c:v>339.58854166666669</c:v>
                </c:pt>
                <c:pt idx="131555">
                  <c:v>339.59114583333331</c:v>
                </c:pt>
                <c:pt idx="131556">
                  <c:v>339.59375</c:v>
                </c:pt>
                <c:pt idx="131557">
                  <c:v>339.59635416666669</c:v>
                </c:pt>
                <c:pt idx="131558">
                  <c:v>339.59895833333331</c:v>
                </c:pt>
                <c:pt idx="131559">
                  <c:v>339.6015625</c:v>
                </c:pt>
                <c:pt idx="131560">
                  <c:v>339.60416666666669</c:v>
                </c:pt>
                <c:pt idx="131561">
                  <c:v>339.60677083333331</c:v>
                </c:pt>
                <c:pt idx="131562">
                  <c:v>339.609375</c:v>
                </c:pt>
                <c:pt idx="131563">
                  <c:v>339.61197916666669</c:v>
                </c:pt>
                <c:pt idx="131564">
                  <c:v>339.61458333333331</c:v>
                </c:pt>
                <c:pt idx="131565">
                  <c:v>339.6171875</c:v>
                </c:pt>
                <c:pt idx="131566">
                  <c:v>339.61979166666669</c:v>
                </c:pt>
                <c:pt idx="131567">
                  <c:v>339.62239583333331</c:v>
                </c:pt>
                <c:pt idx="131568">
                  <c:v>339.625</c:v>
                </c:pt>
                <c:pt idx="131569">
                  <c:v>339.62760416666669</c:v>
                </c:pt>
                <c:pt idx="131570">
                  <c:v>339.63020833333331</c:v>
                </c:pt>
                <c:pt idx="131571">
                  <c:v>339.6328125</c:v>
                </c:pt>
                <c:pt idx="131572">
                  <c:v>339.63541666666669</c:v>
                </c:pt>
                <c:pt idx="131573">
                  <c:v>339.63802083333331</c:v>
                </c:pt>
                <c:pt idx="131574">
                  <c:v>339.640625</c:v>
                </c:pt>
                <c:pt idx="131575">
                  <c:v>339.64322916666669</c:v>
                </c:pt>
                <c:pt idx="131576">
                  <c:v>339.64583333333331</c:v>
                </c:pt>
                <c:pt idx="131577">
                  <c:v>339.6484375</c:v>
                </c:pt>
                <c:pt idx="131578">
                  <c:v>339.65104166666669</c:v>
                </c:pt>
                <c:pt idx="131579">
                  <c:v>339.65364583333331</c:v>
                </c:pt>
                <c:pt idx="131580">
                  <c:v>339.65625</c:v>
                </c:pt>
                <c:pt idx="131581">
                  <c:v>339.65885416666669</c:v>
                </c:pt>
                <c:pt idx="131582">
                  <c:v>339.66145833333331</c:v>
                </c:pt>
                <c:pt idx="131583">
                  <c:v>339.6640625</c:v>
                </c:pt>
                <c:pt idx="131584">
                  <c:v>339.66666666666669</c:v>
                </c:pt>
                <c:pt idx="131585">
                  <c:v>339.66927083333331</c:v>
                </c:pt>
                <c:pt idx="131586">
                  <c:v>339.671875</c:v>
                </c:pt>
                <c:pt idx="131587">
                  <c:v>339.67447916666669</c:v>
                </c:pt>
                <c:pt idx="131588">
                  <c:v>339.67708333333331</c:v>
                </c:pt>
                <c:pt idx="131589">
                  <c:v>339.6796875</c:v>
                </c:pt>
                <c:pt idx="131590">
                  <c:v>339.68229166666669</c:v>
                </c:pt>
                <c:pt idx="131591">
                  <c:v>339.68489583333331</c:v>
                </c:pt>
                <c:pt idx="131592">
                  <c:v>339.6875</c:v>
                </c:pt>
                <c:pt idx="131593">
                  <c:v>339.69010416666669</c:v>
                </c:pt>
                <c:pt idx="131594">
                  <c:v>339.69270833333331</c:v>
                </c:pt>
                <c:pt idx="131595">
                  <c:v>339.6953125</c:v>
                </c:pt>
                <c:pt idx="131596">
                  <c:v>339.69791666666669</c:v>
                </c:pt>
                <c:pt idx="131597">
                  <c:v>339.70052083333331</c:v>
                </c:pt>
                <c:pt idx="131598">
                  <c:v>339.703125</c:v>
                </c:pt>
                <c:pt idx="131599">
                  <c:v>339.70572916666669</c:v>
                </c:pt>
                <c:pt idx="131600">
                  <c:v>339.70833333333331</c:v>
                </c:pt>
                <c:pt idx="131601">
                  <c:v>339.7109375</c:v>
                </c:pt>
                <c:pt idx="131602">
                  <c:v>339.71354166666669</c:v>
                </c:pt>
                <c:pt idx="131603">
                  <c:v>339.71614583333331</c:v>
                </c:pt>
                <c:pt idx="131604">
                  <c:v>339.71875</c:v>
                </c:pt>
                <c:pt idx="131605">
                  <c:v>339.72135416666669</c:v>
                </c:pt>
                <c:pt idx="131606">
                  <c:v>339.72395833333331</c:v>
                </c:pt>
                <c:pt idx="131607">
                  <c:v>339.7265625</c:v>
                </c:pt>
                <c:pt idx="131608">
                  <c:v>339.72916666666669</c:v>
                </c:pt>
                <c:pt idx="131609">
                  <c:v>339.73177083333331</c:v>
                </c:pt>
                <c:pt idx="131610">
                  <c:v>339.734375</c:v>
                </c:pt>
                <c:pt idx="131611">
                  <c:v>339.73697916666669</c:v>
                </c:pt>
                <c:pt idx="131612">
                  <c:v>339.73958333333331</c:v>
                </c:pt>
                <c:pt idx="131613">
                  <c:v>339.7421875</c:v>
                </c:pt>
                <c:pt idx="131614">
                  <c:v>339.74479166666669</c:v>
                </c:pt>
                <c:pt idx="131615">
                  <c:v>339.74739583333331</c:v>
                </c:pt>
                <c:pt idx="131616">
                  <c:v>339.75</c:v>
                </c:pt>
                <c:pt idx="131617">
                  <c:v>339.75260416666669</c:v>
                </c:pt>
                <c:pt idx="131618">
                  <c:v>339.75520833333331</c:v>
                </c:pt>
                <c:pt idx="131619">
                  <c:v>339.7578125</c:v>
                </c:pt>
                <c:pt idx="131620">
                  <c:v>339.76041666666669</c:v>
                </c:pt>
                <c:pt idx="131621">
                  <c:v>339.76302083333331</c:v>
                </c:pt>
                <c:pt idx="131622">
                  <c:v>339.765625</c:v>
                </c:pt>
                <c:pt idx="131623">
                  <c:v>339.76822916666669</c:v>
                </c:pt>
                <c:pt idx="131624">
                  <c:v>339.77083333333331</c:v>
                </c:pt>
                <c:pt idx="131625">
                  <c:v>339.7734375</c:v>
                </c:pt>
                <c:pt idx="131626">
                  <c:v>339.77604166666669</c:v>
                </c:pt>
                <c:pt idx="131627">
                  <c:v>339.77864583333331</c:v>
                </c:pt>
                <c:pt idx="131628">
                  <c:v>339.78125</c:v>
                </c:pt>
                <c:pt idx="131629">
                  <c:v>339.78385416666669</c:v>
                </c:pt>
                <c:pt idx="131630">
                  <c:v>339.78645833333331</c:v>
                </c:pt>
                <c:pt idx="131631">
                  <c:v>339.7890625</c:v>
                </c:pt>
                <c:pt idx="131632">
                  <c:v>339.79166666666669</c:v>
                </c:pt>
                <c:pt idx="131633">
                  <c:v>339.79427083333331</c:v>
                </c:pt>
                <c:pt idx="131634">
                  <c:v>339.796875</c:v>
                </c:pt>
                <c:pt idx="131635">
                  <c:v>339.79947916666669</c:v>
                </c:pt>
                <c:pt idx="131636">
                  <c:v>339.80208333333331</c:v>
                </c:pt>
                <c:pt idx="131637">
                  <c:v>339.8046875</c:v>
                </c:pt>
                <c:pt idx="131638">
                  <c:v>339.80729166666669</c:v>
                </c:pt>
                <c:pt idx="131639">
                  <c:v>339.80989583333331</c:v>
                </c:pt>
                <c:pt idx="131640">
                  <c:v>339.8125</c:v>
                </c:pt>
                <c:pt idx="131641">
                  <c:v>339.81510416666669</c:v>
                </c:pt>
                <c:pt idx="131642">
                  <c:v>339.81770833333331</c:v>
                </c:pt>
                <c:pt idx="131643">
                  <c:v>339.8203125</c:v>
                </c:pt>
                <c:pt idx="131644">
                  <c:v>339.82291666666669</c:v>
                </c:pt>
                <c:pt idx="131645">
                  <c:v>339.82552083333331</c:v>
                </c:pt>
                <c:pt idx="131646">
                  <c:v>339.828125</c:v>
                </c:pt>
                <c:pt idx="131647">
                  <c:v>339.83072916666669</c:v>
                </c:pt>
                <c:pt idx="131648">
                  <c:v>339.83333333333331</c:v>
                </c:pt>
                <c:pt idx="131649">
                  <c:v>339.8359375</c:v>
                </c:pt>
                <c:pt idx="131650">
                  <c:v>339.83854166666669</c:v>
                </c:pt>
                <c:pt idx="131651">
                  <c:v>339.84114583333331</c:v>
                </c:pt>
                <c:pt idx="131652">
                  <c:v>339.84375</c:v>
                </c:pt>
                <c:pt idx="131653">
                  <c:v>339.84635416666669</c:v>
                </c:pt>
                <c:pt idx="131654">
                  <c:v>339.84895833333331</c:v>
                </c:pt>
                <c:pt idx="131655">
                  <c:v>339.8515625</c:v>
                </c:pt>
                <c:pt idx="131656">
                  <c:v>339.85416666666669</c:v>
                </c:pt>
                <c:pt idx="131657">
                  <c:v>339.85677083333331</c:v>
                </c:pt>
                <c:pt idx="131658">
                  <c:v>339.859375</c:v>
                </c:pt>
                <c:pt idx="131659">
                  <c:v>339.86197916666669</c:v>
                </c:pt>
                <c:pt idx="131660">
                  <c:v>339.86458333333331</c:v>
                </c:pt>
                <c:pt idx="131661">
                  <c:v>339.8671875</c:v>
                </c:pt>
                <c:pt idx="131662">
                  <c:v>339.86979166666669</c:v>
                </c:pt>
                <c:pt idx="131663">
                  <c:v>339.87239583333331</c:v>
                </c:pt>
                <c:pt idx="131664">
                  <c:v>339.875</c:v>
                </c:pt>
                <c:pt idx="131665">
                  <c:v>339.87760416666669</c:v>
                </c:pt>
                <c:pt idx="131666">
                  <c:v>339.88020833333331</c:v>
                </c:pt>
                <c:pt idx="131667">
                  <c:v>339.8828125</c:v>
                </c:pt>
                <c:pt idx="131668">
                  <c:v>339.88541666666669</c:v>
                </c:pt>
                <c:pt idx="131669">
                  <c:v>339.88802083333331</c:v>
                </c:pt>
                <c:pt idx="131670">
                  <c:v>339.890625</c:v>
                </c:pt>
                <c:pt idx="131671">
                  <c:v>339.89322916666669</c:v>
                </c:pt>
                <c:pt idx="131672">
                  <c:v>339.89583333333331</c:v>
                </c:pt>
                <c:pt idx="131673">
                  <c:v>339.8984375</c:v>
                </c:pt>
                <c:pt idx="131674">
                  <c:v>339.90104166666669</c:v>
                </c:pt>
                <c:pt idx="131675">
                  <c:v>339.90364583333331</c:v>
                </c:pt>
                <c:pt idx="131676">
                  <c:v>339.90625</c:v>
                </c:pt>
                <c:pt idx="131677">
                  <c:v>339.90885416666669</c:v>
                </c:pt>
                <c:pt idx="131678">
                  <c:v>339.91145833333331</c:v>
                </c:pt>
                <c:pt idx="131679">
                  <c:v>339.9140625</c:v>
                </c:pt>
                <c:pt idx="131680">
                  <c:v>339.91666666666669</c:v>
                </c:pt>
                <c:pt idx="131681">
                  <c:v>339.91927083333331</c:v>
                </c:pt>
                <c:pt idx="131682">
                  <c:v>339.921875</c:v>
                </c:pt>
                <c:pt idx="131683">
                  <c:v>339.92447916666669</c:v>
                </c:pt>
                <c:pt idx="131684">
                  <c:v>339.92708333333331</c:v>
                </c:pt>
                <c:pt idx="131685">
                  <c:v>339.9296875</c:v>
                </c:pt>
                <c:pt idx="131686">
                  <c:v>339.93229166666669</c:v>
                </c:pt>
                <c:pt idx="131687">
                  <c:v>339.93489583333331</c:v>
                </c:pt>
                <c:pt idx="131688">
                  <c:v>339.9375</c:v>
                </c:pt>
                <c:pt idx="131689">
                  <c:v>339.94010416666669</c:v>
                </c:pt>
                <c:pt idx="131690">
                  <c:v>339.94270833333331</c:v>
                </c:pt>
                <c:pt idx="131691">
                  <c:v>339.9453125</c:v>
                </c:pt>
                <c:pt idx="131692">
                  <c:v>339.94791666666669</c:v>
                </c:pt>
                <c:pt idx="131693">
                  <c:v>339.95052083333331</c:v>
                </c:pt>
                <c:pt idx="131694">
                  <c:v>339.953125</c:v>
                </c:pt>
                <c:pt idx="131695">
                  <c:v>339.95572916666669</c:v>
                </c:pt>
                <c:pt idx="131696">
                  <c:v>339.95833333333331</c:v>
                </c:pt>
                <c:pt idx="131697">
                  <c:v>339.9609375</c:v>
                </c:pt>
                <c:pt idx="131698">
                  <c:v>339.96354166666669</c:v>
                </c:pt>
                <c:pt idx="131699">
                  <c:v>339.96614583333331</c:v>
                </c:pt>
                <c:pt idx="131700">
                  <c:v>339.96875</c:v>
                </c:pt>
                <c:pt idx="131701">
                  <c:v>339.97135416666669</c:v>
                </c:pt>
                <c:pt idx="131702">
                  <c:v>339.97395833333331</c:v>
                </c:pt>
                <c:pt idx="131703">
                  <c:v>339.9765625</c:v>
                </c:pt>
                <c:pt idx="131704">
                  <c:v>339.97916666666669</c:v>
                </c:pt>
                <c:pt idx="131705">
                  <c:v>339.98177083333331</c:v>
                </c:pt>
                <c:pt idx="131706">
                  <c:v>339.984375</c:v>
                </c:pt>
                <c:pt idx="131707">
                  <c:v>339.98697916666669</c:v>
                </c:pt>
                <c:pt idx="131708">
                  <c:v>339.98958333333331</c:v>
                </c:pt>
                <c:pt idx="131709">
                  <c:v>339.9921875</c:v>
                </c:pt>
                <c:pt idx="131710">
                  <c:v>339.99479166666669</c:v>
                </c:pt>
                <c:pt idx="131711">
                  <c:v>339.99739583333331</c:v>
                </c:pt>
                <c:pt idx="131712">
                  <c:v>340</c:v>
                </c:pt>
                <c:pt idx="131713">
                  <c:v>340.00260416666669</c:v>
                </c:pt>
                <c:pt idx="131714">
                  <c:v>340.00520833333331</c:v>
                </c:pt>
                <c:pt idx="131715">
                  <c:v>340.0078125</c:v>
                </c:pt>
                <c:pt idx="131716">
                  <c:v>340.01041666666669</c:v>
                </c:pt>
                <c:pt idx="131717">
                  <c:v>340.01302083333331</c:v>
                </c:pt>
                <c:pt idx="131718">
                  <c:v>340.015625</c:v>
                </c:pt>
                <c:pt idx="131719">
                  <c:v>340.01822916666669</c:v>
                </c:pt>
                <c:pt idx="131720">
                  <c:v>340.02083333333331</c:v>
                </c:pt>
                <c:pt idx="131721">
                  <c:v>340.0234375</c:v>
                </c:pt>
                <c:pt idx="131722">
                  <c:v>340.02604166666669</c:v>
                </c:pt>
                <c:pt idx="131723">
                  <c:v>340.02864583333331</c:v>
                </c:pt>
                <c:pt idx="131724">
                  <c:v>340.03125</c:v>
                </c:pt>
                <c:pt idx="131725">
                  <c:v>340.03385416666669</c:v>
                </c:pt>
                <c:pt idx="131726">
                  <c:v>340.03645833333331</c:v>
                </c:pt>
                <c:pt idx="131727">
                  <c:v>340.0390625</c:v>
                </c:pt>
                <c:pt idx="131728">
                  <c:v>340.04166666666669</c:v>
                </c:pt>
                <c:pt idx="131729">
                  <c:v>340.04427083333331</c:v>
                </c:pt>
                <c:pt idx="131730">
                  <c:v>340.046875</c:v>
                </c:pt>
                <c:pt idx="131731">
                  <c:v>340.04947916666669</c:v>
                </c:pt>
                <c:pt idx="131732">
                  <c:v>340.05208333333331</c:v>
                </c:pt>
                <c:pt idx="131733">
                  <c:v>340.0546875</c:v>
                </c:pt>
                <c:pt idx="131734">
                  <c:v>340.05729166666669</c:v>
                </c:pt>
                <c:pt idx="131735">
                  <c:v>340.05989583333331</c:v>
                </c:pt>
                <c:pt idx="131736">
                  <c:v>340.0625</c:v>
                </c:pt>
                <c:pt idx="131737">
                  <c:v>340.06510416666669</c:v>
                </c:pt>
                <c:pt idx="131738">
                  <c:v>340.06770833333331</c:v>
                </c:pt>
                <c:pt idx="131739">
                  <c:v>340.0703125</c:v>
                </c:pt>
                <c:pt idx="131740">
                  <c:v>340.07291666666669</c:v>
                </c:pt>
                <c:pt idx="131741">
                  <c:v>340.07552083333331</c:v>
                </c:pt>
                <c:pt idx="131742">
                  <c:v>340.078125</c:v>
                </c:pt>
                <c:pt idx="131743">
                  <c:v>340.08072916666669</c:v>
                </c:pt>
                <c:pt idx="131744">
                  <c:v>340.08333333333331</c:v>
                </c:pt>
                <c:pt idx="131745">
                  <c:v>340.0859375</c:v>
                </c:pt>
                <c:pt idx="131746">
                  <c:v>340.08854166666669</c:v>
                </c:pt>
                <c:pt idx="131747">
                  <c:v>340.09114583333331</c:v>
                </c:pt>
                <c:pt idx="131748">
                  <c:v>340.09375</c:v>
                </c:pt>
                <c:pt idx="131749">
                  <c:v>340.09635416666669</c:v>
                </c:pt>
                <c:pt idx="131750">
                  <c:v>340.09895833333331</c:v>
                </c:pt>
                <c:pt idx="131751">
                  <c:v>340.1015625</c:v>
                </c:pt>
                <c:pt idx="131752">
                  <c:v>340.10416666666669</c:v>
                </c:pt>
                <c:pt idx="131753">
                  <c:v>340.10677083333331</c:v>
                </c:pt>
                <c:pt idx="131754">
                  <c:v>340.109375</c:v>
                </c:pt>
                <c:pt idx="131755">
                  <c:v>340.11197916666669</c:v>
                </c:pt>
                <c:pt idx="131756">
                  <c:v>340.11458333333331</c:v>
                </c:pt>
                <c:pt idx="131757">
                  <c:v>340.1171875</c:v>
                </c:pt>
                <c:pt idx="131758">
                  <c:v>340.11979166666669</c:v>
                </c:pt>
                <c:pt idx="131759">
                  <c:v>340.12239583333331</c:v>
                </c:pt>
                <c:pt idx="131760">
                  <c:v>340.125</c:v>
                </c:pt>
                <c:pt idx="131761">
                  <c:v>340.12760416666669</c:v>
                </c:pt>
                <c:pt idx="131762">
                  <c:v>340.13020833333331</c:v>
                </c:pt>
                <c:pt idx="131763">
                  <c:v>340.1328125</c:v>
                </c:pt>
                <c:pt idx="131764">
                  <c:v>340.13541666666669</c:v>
                </c:pt>
                <c:pt idx="131765">
                  <c:v>340.13802083333331</c:v>
                </c:pt>
                <c:pt idx="131766">
                  <c:v>340.140625</c:v>
                </c:pt>
                <c:pt idx="131767">
                  <c:v>340.14322916666669</c:v>
                </c:pt>
                <c:pt idx="131768">
                  <c:v>340.14583333333331</c:v>
                </c:pt>
                <c:pt idx="131769">
                  <c:v>340.1484375</c:v>
                </c:pt>
                <c:pt idx="131770">
                  <c:v>340.15104166666669</c:v>
                </c:pt>
                <c:pt idx="131771">
                  <c:v>340.15364583333331</c:v>
                </c:pt>
                <c:pt idx="131772">
                  <c:v>340.15625</c:v>
                </c:pt>
                <c:pt idx="131773">
                  <c:v>340.15885416666669</c:v>
                </c:pt>
                <c:pt idx="131774">
                  <c:v>340.16145833333331</c:v>
                </c:pt>
                <c:pt idx="131775">
                  <c:v>340.1640625</c:v>
                </c:pt>
                <c:pt idx="131776">
                  <c:v>340.16666666666669</c:v>
                </c:pt>
                <c:pt idx="131777">
                  <c:v>340.16927083333331</c:v>
                </c:pt>
                <c:pt idx="131778">
                  <c:v>340.171875</c:v>
                </c:pt>
                <c:pt idx="131779">
                  <c:v>340.17447916666669</c:v>
                </c:pt>
                <c:pt idx="131780">
                  <c:v>340.17708333333331</c:v>
                </c:pt>
                <c:pt idx="131781">
                  <c:v>340.1796875</c:v>
                </c:pt>
                <c:pt idx="131782">
                  <c:v>340.18229166666669</c:v>
                </c:pt>
                <c:pt idx="131783">
                  <c:v>340.18489583333331</c:v>
                </c:pt>
                <c:pt idx="131784">
                  <c:v>340.1875</c:v>
                </c:pt>
                <c:pt idx="131785">
                  <c:v>340.19010416666669</c:v>
                </c:pt>
                <c:pt idx="131786">
                  <c:v>340.19270833333331</c:v>
                </c:pt>
                <c:pt idx="131787">
                  <c:v>340.1953125</c:v>
                </c:pt>
                <c:pt idx="131788">
                  <c:v>340.19791666666669</c:v>
                </c:pt>
                <c:pt idx="131789">
                  <c:v>340.20052083333331</c:v>
                </c:pt>
                <c:pt idx="131790">
                  <c:v>340.203125</c:v>
                </c:pt>
                <c:pt idx="131791">
                  <c:v>340.20572916666669</c:v>
                </c:pt>
                <c:pt idx="131792">
                  <c:v>340.20833333333331</c:v>
                </c:pt>
                <c:pt idx="131793">
                  <c:v>340.2109375</c:v>
                </c:pt>
                <c:pt idx="131794">
                  <c:v>340.21354166666669</c:v>
                </c:pt>
                <c:pt idx="131795">
                  <c:v>340.21614583333331</c:v>
                </c:pt>
                <c:pt idx="131796">
                  <c:v>340.21875</c:v>
                </c:pt>
                <c:pt idx="131797">
                  <c:v>340.22135416666669</c:v>
                </c:pt>
                <c:pt idx="131798">
                  <c:v>340.22395833333331</c:v>
                </c:pt>
                <c:pt idx="131799">
                  <c:v>340.2265625</c:v>
                </c:pt>
                <c:pt idx="131800">
                  <c:v>340.22916666666669</c:v>
                </c:pt>
                <c:pt idx="131801">
                  <c:v>340.23177083333331</c:v>
                </c:pt>
                <c:pt idx="131802">
                  <c:v>340.234375</c:v>
                </c:pt>
                <c:pt idx="131803">
                  <c:v>340.23697916666669</c:v>
                </c:pt>
                <c:pt idx="131804">
                  <c:v>340.23958333333331</c:v>
                </c:pt>
                <c:pt idx="131805">
                  <c:v>340.2421875</c:v>
                </c:pt>
                <c:pt idx="131806">
                  <c:v>340.24479166666669</c:v>
                </c:pt>
                <c:pt idx="131807">
                  <c:v>340.24739583333331</c:v>
                </c:pt>
                <c:pt idx="131808">
                  <c:v>340.25</c:v>
                </c:pt>
                <c:pt idx="131809">
                  <c:v>340.25260416666669</c:v>
                </c:pt>
                <c:pt idx="131810">
                  <c:v>340.25520833333331</c:v>
                </c:pt>
                <c:pt idx="131811">
                  <c:v>340.2578125</c:v>
                </c:pt>
                <c:pt idx="131812">
                  <c:v>340.26041666666669</c:v>
                </c:pt>
                <c:pt idx="131813">
                  <c:v>340.26302083333331</c:v>
                </c:pt>
                <c:pt idx="131814">
                  <c:v>340.265625</c:v>
                </c:pt>
                <c:pt idx="131815">
                  <c:v>340.26822916666669</c:v>
                </c:pt>
                <c:pt idx="131816">
                  <c:v>340.27083333333331</c:v>
                </c:pt>
                <c:pt idx="131817">
                  <c:v>340.2734375</c:v>
                </c:pt>
                <c:pt idx="131818">
                  <c:v>340.27604166666669</c:v>
                </c:pt>
                <c:pt idx="131819">
                  <c:v>340.27864583333331</c:v>
                </c:pt>
                <c:pt idx="131820">
                  <c:v>340.28125</c:v>
                </c:pt>
                <c:pt idx="131821">
                  <c:v>340.28385416666669</c:v>
                </c:pt>
                <c:pt idx="131822">
                  <c:v>340.28645833333331</c:v>
                </c:pt>
                <c:pt idx="131823">
                  <c:v>340.2890625</c:v>
                </c:pt>
                <c:pt idx="131824">
                  <c:v>340.29166666666669</c:v>
                </c:pt>
                <c:pt idx="131825">
                  <c:v>340.29427083333331</c:v>
                </c:pt>
                <c:pt idx="131826">
                  <c:v>340.296875</c:v>
                </c:pt>
                <c:pt idx="131827">
                  <c:v>340.29947916666669</c:v>
                </c:pt>
                <c:pt idx="131828">
                  <c:v>340.30208333333331</c:v>
                </c:pt>
                <c:pt idx="131829">
                  <c:v>340.3046875</c:v>
                </c:pt>
                <c:pt idx="131830">
                  <c:v>340.30729166666669</c:v>
                </c:pt>
                <c:pt idx="131831">
                  <c:v>340.30989583333331</c:v>
                </c:pt>
                <c:pt idx="131832">
                  <c:v>340.3125</c:v>
                </c:pt>
                <c:pt idx="131833">
                  <c:v>340.31510416666669</c:v>
                </c:pt>
                <c:pt idx="131834">
                  <c:v>340.31770833333331</c:v>
                </c:pt>
                <c:pt idx="131835">
                  <c:v>340.3203125</c:v>
                </c:pt>
                <c:pt idx="131836">
                  <c:v>340.32291666666669</c:v>
                </c:pt>
                <c:pt idx="131837">
                  <c:v>340.32552083333331</c:v>
                </c:pt>
                <c:pt idx="131838">
                  <c:v>340.328125</c:v>
                </c:pt>
                <c:pt idx="131839">
                  <c:v>340.33072916666669</c:v>
                </c:pt>
                <c:pt idx="131840">
                  <c:v>340.33333333333331</c:v>
                </c:pt>
                <c:pt idx="131841">
                  <c:v>340.3359375</c:v>
                </c:pt>
                <c:pt idx="131842">
                  <c:v>340.33854166666669</c:v>
                </c:pt>
                <c:pt idx="131843">
                  <c:v>340.34114583333331</c:v>
                </c:pt>
                <c:pt idx="131844">
                  <c:v>340.34375</c:v>
                </c:pt>
                <c:pt idx="131845">
                  <c:v>340.34635416666669</c:v>
                </c:pt>
                <c:pt idx="131846">
                  <c:v>340.34895833333331</c:v>
                </c:pt>
                <c:pt idx="131847">
                  <c:v>340.3515625</c:v>
                </c:pt>
                <c:pt idx="131848">
                  <c:v>340.35416666666669</c:v>
                </c:pt>
                <c:pt idx="131849">
                  <c:v>340.35677083333331</c:v>
                </c:pt>
                <c:pt idx="131850">
                  <c:v>340.359375</c:v>
                </c:pt>
                <c:pt idx="131851">
                  <c:v>340.36197916666669</c:v>
                </c:pt>
                <c:pt idx="131852">
                  <c:v>340.36458333333331</c:v>
                </c:pt>
                <c:pt idx="131853">
                  <c:v>340.3671875</c:v>
                </c:pt>
                <c:pt idx="131854">
                  <c:v>340.36979166666669</c:v>
                </c:pt>
                <c:pt idx="131855">
                  <c:v>340.37239583333331</c:v>
                </c:pt>
                <c:pt idx="131856">
                  <c:v>340.375</c:v>
                </c:pt>
                <c:pt idx="131857">
                  <c:v>340.37760416666669</c:v>
                </c:pt>
                <c:pt idx="131858">
                  <c:v>340.38020833333331</c:v>
                </c:pt>
                <c:pt idx="131859">
                  <c:v>340.3828125</c:v>
                </c:pt>
                <c:pt idx="131860">
                  <c:v>340.38541666666669</c:v>
                </c:pt>
                <c:pt idx="131861">
                  <c:v>340.38802083333331</c:v>
                </c:pt>
                <c:pt idx="131862">
                  <c:v>340.390625</c:v>
                </c:pt>
                <c:pt idx="131863">
                  <c:v>340.39322916666669</c:v>
                </c:pt>
                <c:pt idx="131864">
                  <c:v>340.39583333333331</c:v>
                </c:pt>
                <c:pt idx="131865">
                  <c:v>340.3984375</c:v>
                </c:pt>
                <c:pt idx="131866">
                  <c:v>340.40104166666669</c:v>
                </c:pt>
                <c:pt idx="131867">
                  <c:v>340.40364583333331</c:v>
                </c:pt>
                <c:pt idx="131868">
                  <c:v>340.40625</c:v>
                </c:pt>
                <c:pt idx="131869">
                  <c:v>340.40885416666669</c:v>
                </c:pt>
                <c:pt idx="131870">
                  <c:v>340.41145833333331</c:v>
                </c:pt>
                <c:pt idx="131871">
                  <c:v>340.4140625</c:v>
                </c:pt>
                <c:pt idx="131872">
                  <c:v>340.41666666666669</c:v>
                </c:pt>
                <c:pt idx="131873">
                  <c:v>340.41927083333331</c:v>
                </c:pt>
                <c:pt idx="131874">
                  <c:v>340.421875</c:v>
                </c:pt>
                <c:pt idx="131875">
                  <c:v>340.42447916666669</c:v>
                </c:pt>
                <c:pt idx="131876">
                  <c:v>340.42708333333331</c:v>
                </c:pt>
                <c:pt idx="131877">
                  <c:v>340.4296875</c:v>
                </c:pt>
                <c:pt idx="131878">
                  <c:v>340.43229166666669</c:v>
                </c:pt>
                <c:pt idx="131879">
                  <c:v>340.43489583333331</c:v>
                </c:pt>
                <c:pt idx="131880">
                  <c:v>340.4375</c:v>
                </c:pt>
                <c:pt idx="131881">
                  <c:v>340.44010416666669</c:v>
                </c:pt>
                <c:pt idx="131882">
                  <c:v>340.44270833333331</c:v>
                </c:pt>
                <c:pt idx="131883">
                  <c:v>340.4453125</c:v>
                </c:pt>
                <c:pt idx="131884">
                  <c:v>340.44791666666669</c:v>
                </c:pt>
                <c:pt idx="131885">
                  <c:v>340.45052083333331</c:v>
                </c:pt>
                <c:pt idx="131886">
                  <c:v>340.453125</c:v>
                </c:pt>
                <c:pt idx="131887">
                  <c:v>340.45572916666669</c:v>
                </c:pt>
                <c:pt idx="131888">
                  <c:v>340.45833333333331</c:v>
                </c:pt>
                <c:pt idx="131889">
                  <c:v>340.4609375</c:v>
                </c:pt>
                <c:pt idx="131890">
                  <c:v>340.46354166666669</c:v>
                </c:pt>
                <c:pt idx="131891">
                  <c:v>340.46614583333331</c:v>
                </c:pt>
                <c:pt idx="131892">
                  <c:v>340.46875</c:v>
                </c:pt>
                <c:pt idx="131893">
                  <c:v>340.47135416666669</c:v>
                </c:pt>
                <c:pt idx="131894">
                  <c:v>340.47395833333331</c:v>
                </c:pt>
                <c:pt idx="131895">
                  <c:v>340.4765625</c:v>
                </c:pt>
                <c:pt idx="131896">
                  <c:v>340.47916666666669</c:v>
                </c:pt>
                <c:pt idx="131897">
                  <c:v>340.48177083333331</c:v>
                </c:pt>
                <c:pt idx="131898">
                  <c:v>340.484375</c:v>
                </c:pt>
                <c:pt idx="131899">
                  <c:v>340.48697916666669</c:v>
                </c:pt>
                <c:pt idx="131900">
                  <c:v>340.48958333333331</c:v>
                </c:pt>
                <c:pt idx="131901">
                  <c:v>340.4921875</c:v>
                </c:pt>
                <c:pt idx="131902">
                  <c:v>340.49479166666669</c:v>
                </c:pt>
                <c:pt idx="131903">
                  <c:v>340.49739583333331</c:v>
                </c:pt>
                <c:pt idx="131904">
                  <c:v>340.5</c:v>
                </c:pt>
                <c:pt idx="131905">
                  <c:v>340.50260416666669</c:v>
                </c:pt>
                <c:pt idx="131906">
                  <c:v>340.50520833333331</c:v>
                </c:pt>
                <c:pt idx="131907">
                  <c:v>340.5078125</c:v>
                </c:pt>
                <c:pt idx="131908">
                  <c:v>340.51041666666669</c:v>
                </c:pt>
                <c:pt idx="131909">
                  <c:v>340.51302083333331</c:v>
                </c:pt>
                <c:pt idx="131910">
                  <c:v>340.515625</c:v>
                </c:pt>
                <c:pt idx="131911">
                  <c:v>340.51822916666669</c:v>
                </c:pt>
                <c:pt idx="131912">
                  <c:v>340.52083333333331</c:v>
                </c:pt>
                <c:pt idx="131913">
                  <c:v>340.5234375</c:v>
                </c:pt>
                <c:pt idx="131914">
                  <c:v>340.52604166666669</c:v>
                </c:pt>
                <c:pt idx="131915">
                  <c:v>340.52864583333331</c:v>
                </c:pt>
                <c:pt idx="131916">
                  <c:v>340.53125</c:v>
                </c:pt>
                <c:pt idx="131917">
                  <c:v>340.53385416666669</c:v>
                </c:pt>
                <c:pt idx="131918">
                  <c:v>340.53645833333331</c:v>
                </c:pt>
                <c:pt idx="131919">
                  <c:v>340.5390625</c:v>
                </c:pt>
                <c:pt idx="131920">
                  <c:v>340.54166666666669</c:v>
                </c:pt>
                <c:pt idx="131921">
                  <c:v>340.54427083333331</c:v>
                </c:pt>
                <c:pt idx="131922">
                  <c:v>340.546875</c:v>
                </c:pt>
                <c:pt idx="131923">
                  <c:v>340.54947916666669</c:v>
                </c:pt>
                <c:pt idx="131924">
                  <c:v>340.55208333333331</c:v>
                </c:pt>
                <c:pt idx="131925">
                  <c:v>340.5546875</c:v>
                </c:pt>
                <c:pt idx="131926">
                  <c:v>340.55729166666669</c:v>
                </c:pt>
                <c:pt idx="131927">
                  <c:v>340.55989583333331</c:v>
                </c:pt>
                <c:pt idx="131928">
                  <c:v>340.5625</c:v>
                </c:pt>
                <c:pt idx="131929">
                  <c:v>340.56510416666669</c:v>
                </c:pt>
                <c:pt idx="131930">
                  <c:v>340.56770833333331</c:v>
                </c:pt>
                <c:pt idx="131931">
                  <c:v>340.5703125</c:v>
                </c:pt>
                <c:pt idx="131932">
                  <c:v>340.57291666666669</c:v>
                </c:pt>
                <c:pt idx="131933">
                  <c:v>340.57552083333331</c:v>
                </c:pt>
                <c:pt idx="131934">
                  <c:v>340.578125</c:v>
                </c:pt>
                <c:pt idx="131935">
                  <c:v>340.58072916666669</c:v>
                </c:pt>
                <c:pt idx="131936">
                  <c:v>340.58333333333331</c:v>
                </c:pt>
                <c:pt idx="131937">
                  <c:v>340.5859375</c:v>
                </c:pt>
                <c:pt idx="131938">
                  <c:v>340.58854166666669</c:v>
                </c:pt>
                <c:pt idx="131939">
                  <c:v>340.59114583333331</c:v>
                </c:pt>
                <c:pt idx="131940">
                  <c:v>340.59375</c:v>
                </c:pt>
                <c:pt idx="131941">
                  <c:v>340.59635416666669</c:v>
                </c:pt>
                <c:pt idx="131942">
                  <c:v>340.59895833333331</c:v>
                </c:pt>
                <c:pt idx="131943">
                  <c:v>340.6015625</c:v>
                </c:pt>
                <c:pt idx="131944">
                  <c:v>340.60416666666669</c:v>
                </c:pt>
                <c:pt idx="131945">
                  <c:v>340.60677083333331</c:v>
                </c:pt>
                <c:pt idx="131946">
                  <c:v>340.609375</c:v>
                </c:pt>
                <c:pt idx="131947">
                  <c:v>340.61197916666669</c:v>
                </c:pt>
                <c:pt idx="131948">
                  <c:v>340.61458333333331</c:v>
                </c:pt>
                <c:pt idx="131949">
                  <c:v>340.6171875</c:v>
                </c:pt>
                <c:pt idx="131950">
                  <c:v>340.61979166666669</c:v>
                </c:pt>
                <c:pt idx="131951">
                  <c:v>340.62239583333331</c:v>
                </c:pt>
                <c:pt idx="131952">
                  <c:v>340.625</c:v>
                </c:pt>
                <c:pt idx="131953">
                  <c:v>340.62760416666669</c:v>
                </c:pt>
                <c:pt idx="131954">
                  <c:v>340.63020833333331</c:v>
                </c:pt>
                <c:pt idx="131955">
                  <c:v>340.6328125</c:v>
                </c:pt>
                <c:pt idx="131956">
                  <c:v>340.63541666666669</c:v>
                </c:pt>
                <c:pt idx="131957">
                  <c:v>340.63802083333331</c:v>
                </c:pt>
                <c:pt idx="131958">
                  <c:v>340.640625</c:v>
                </c:pt>
                <c:pt idx="131959">
                  <c:v>340.64322916666669</c:v>
                </c:pt>
                <c:pt idx="131960">
                  <c:v>340.64583333333331</c:v>
                </c:pt>
                <c:pt idx="131961">
                  <c:v>340.6484375</c:v>
                </c:pt>
                <c:pt idx="131962">
                  <c:v>340.65104166666669</c:v>
                </c:pt>
                <c:pt idx="131963">
                  <c:v>340.65364583333331</c:v>
                </c:pt>
                <c:pt idx="131964">
                  <c:v>340.65625</c:v>
                </c:pt>
                <c:pt idx="131965">
                  <c:v>340.65885416666669</c:v>
                </c:pt>
                <c:pt idx="131966">
                  <c:v>340.66145833333331</c:v>
                </c:pt>
                <c:pt idx="131967">
                  <c:v>340.6640625</c:v>
                </c:pt>
                <c:pt idx="131968">
                  <c:v>340.66666666666669</c:v>
                </c:pt>
                <c:pt idx="131969">
                  <c:v>340.66927083333331</c:v>
                </c:pt>
                <c:pt idx="131970">
                  <c:v>340.671875</c:v>
                </c:pt>
                <c:pt idx="131971">
                  <c:v>340.67447916666669</c:v>
                </c:pt>
                <c:pt idx="131972">
                  <c:v>340.67708333333331</c:v>
                </c:pt>
                <c:pt idx="131973">
                  <c:v>340.6796875</c:v>
                </c:pt>
                <c:pt idx="131974">
                  <c:v>340.68229166666669</c:v>
                </c:pt>
                <c:pt idx="131975">
                  <c:v>340.68489583333331</c:v>
                </c:pt>
                <c:pt idx="131976">
                  <c:v>340.6875</c:v>
                </c:pt>
                <c:pt idx="131977">
                  <c:v>340.69010416666669</c:v>
                </c:pt>
                <c:pt idx="131978">
                  <c:v>340.69270833333331</c:v>
                </c:pt>
                <c:pt idx="131979">
                  <c:v>340.6953125</c:v>
                </c:pt>
                <c:pt idx="131980">
                  <c:v>340.69791666666669</c:v>
                </c:pt>
                <c:pt idx="131981">
                  <c:v>340.70052083333331</c:v>
                </c:pt>
                <c:pt idx="131982">
                  <c:v>340.703125</c:v>
                </c:pt>
                <c:pt idx="131983">
                  <c:v>340.70572916666669</c:v>
                </c:pt>
                <c:pt idx="131984">
                  <c:v>340.70833333333331</c:v>
                </c:pt>
                <c:pt idx="131985">
                  <c:v>340.7109375</c:v>
                </c:pt>
                <c:pt idx="131986">
                  <c:v>340.71354166666669</c:v>
                </c:pt>
                <c:pt idx="131987">
                  <c:v>340.71614583333331</c:v>
                </c:pt>
                <c:pt idx="131988">
                  <c:v>340.71875</c:v>
                </c:pt>
                <c:pt idx="131989">
                  <c:v>340.72135416666669</c:v>
                </c:pt>
                <c:pt idx="131990">
                  <c:v>340.72395833333331</c:v>
                </c:pt>
                <c:pt idx="131991">
                  <c:v>340.7265625</c:v>
                </c:pt>
                <c:pt idx="131992">
                  <c:v>340.72916666666669</c:v>
                </c:pt>
                <c:pt idx="131993">
                  <c:v>340.73177083333331</c:v>
                </c:pt>
                <c:pt idx="131994">
                  <c:v>340.734375</c:v>
                </c:pt>
                <c:pt idx="131995">
                  <c:v>340.73697916666669</c:v>
                </c:pt>
                <c:pt idx="131996">
                  <c:v>340.73958333333331</c:v>
                </c:pt>
                <c:pt idx="131997">
                  <c:v>340.7421875</c:v>
                </c:pt>
                <c:pt idx="131998">
                  <c:v>340.74479166666669</c:v>
                </c:pt>
                <c:pt idx="131999">
                  <c:v>340.74739583333331</c:v>
                </c:pt>
                <c:pt idx="132000">
                  <c:v>340.75</c:v>
                </c:pt>
                <c:pt idx="132001">
                  <c:v>340.75260416666669</c:v>
                </c:pt>
                <c:pt idx="132002">
                  <c:v>340.75520833333331</c:v>
                </c:pt>
                <c:pt idx="132003">
                  <c:v>340.7578125</c:v>
                </c:pt>
                <c:pt idx="132004">
                  <c:v>340.76041666666669</c:v>
                </c:pt>
                <c:pt idx="132005">
                  <c:v>340.76302083333331</c:v>
                </c:pt>
                <c:pt idx="132006">
                  <c:v>340.765625</c:v>
                </c:pt>
                <c:pt idx="132007">
                  <c:v>340.76822916666669</c:v>
                </c:pt>
                <c:pt idx="132008">
                  <c:v>340.77083333333331</c:v>
                </c:pt>
                <c:pt idx="132009">
                  <c:v>340.7734375</c:v>
                </c:pt>
                <c:pt idx="132010">
                  <c:v>340.77604166666669</c:v>
                </c:pt>
                <c:pt idx="132011">
                  <c:v>340.77864583333331</c:v>
                </c:pt>
                <c:pt idx="132012">
                  <c:v>340.78125</c:v>
                </c:pt>
                <c:pt idx="132013">
                  <c:v>340.78385416666669</c:v>
                </c:pt>
                <c:pt idx="132014">
                  <c:v>340.78645833333331</c:v>
                </c:pt>
                <c:pt idx="132015">
                  <c:v>340.7890625</c:v>
                </c:pt>
                <c:pt idx="132016">
                  <c:v>340.79166666666669</c:v>
                </c:pt>
                <c:pt idx="132017">
                  <c:v>340.79427083333331</c:v>
                </c:pt>
                <c:pt idx="132018">
                  <c:v>340.796875</c:v>
                </c:pt>
                <c:pt idx="132019">
                  <c:v>340.79947916666669</c:v>
                </c:pt>
                <c:pt idx="132020">
                  <c:v>340.80208333333331</c:v>
                </c:pt>
                <c:pt idx="132021">
                  <c:v>340.8046875</c:v>
                </c:pt>
                <c:pt idx="132022">
                  <c:v>340.80729166666669</c:v>
                </c:pt>
                <c:pt idx="132023">
                  <c:v>340.80989583333331</c:v>
                </c:pt>
                <c:pt idx="132024">
                  <c:v>340.8125</c:v>
                </c:pt>
                <c:pt idx="132025">
                  <c:v>340.81510416666669</c:v>
                </c:pt>
                <c:pt idx="132026">
                  <c:v>340.81770833333331</c:v>
                </c:pt>
                <c:pt idx="132027">
                  <c:v>340.8203125</c:v>
                </c:pt>
                <c:pt idx="132028">
                  <c:v>340.82291666666669</c:v>
                </c:pt>
                <c:pt idx="132029">
                  <c:v>340.82552083333331</c:v>
                </c:pt>
                <c:pt idx="132030">
                  <c:v>340.828125</c:v>
                </c:pt>
                <c:pt idx="132031">
                  <c:v>340.83072916666669</c:v>
                </c:pt>
                <c:pt idx="132032">
                  <c:v>340.83333333333331</c:v>
                </c:pt>
                <c:pt idx="132033">
                  <c:v>340.8359375</c:v>
                </c:pt>
                <c:pt idx="132034">
                  <c:v>340.83854166666669</c:v>
                </c:pt>
                <c:pt idx="132035">
                  <c:v>340.84114583333331</c:v>
                </c:pt>
                <c:pt idx="132036">
                  <c:v>340.84375</c:v>
                </c:pt>
                <c:pt idx="132037">
                  <c:v>340.84635416666669</c:v>
                </c:pt>
                <c:pt idx="132038">
                  <c:v>340.84895833333331</c:v>
                </c:pt>
                <c:pt idx="132039">
                  <c:v>340.8515625</c:v>
                </c:pt>
                <c:pt idx="132040">
                  <c:v>340.85416666666669</c:v>
                </c:pt>
                <c:pt idx="132041">
                  <c:v>340.85677083333331</c:v>
                </c:pt>
                <c:pt idx="132042">
                  <c:v>340.859375</c:v>
                </c:pt>
                <c:pt idx="132043">
                  <c:v>340.86197916666669</c:v>
                </c:pt>
                <c:pt idx="132044">
                  <c:v>340.86458333333331</c:v>
                </c:pt>
                <c:pt idx="132045">
                  <c:v>340.8671875</c:v>
                </c:pt>
                <c:pt idx="132046">
                  <c:v>340.86979166666669</c:v>
                </c:pt>
                <c:pt idx="132047">
                  <c:v>340.87239583333331</c:v>
                </c:pt>
                <c:pt idx="132048">
                  <c:v>340.875</c:v>
                </c:pt>
                <c:pt idx="132049">
                  <c:v>340.87760416666669</c:v>
                </c:pt>
                <c:pt idx="132050">
                  <c:v>340.88020833333331</c:v>
                </c:pt>
                <c:pt idx="132051">
                  <c:v>340.8828125</c:v>
                </c:pt>
                <c:pt idx="132052">
                  <c:v>340.88541666666669</c:v>
                </c:pt>
                <c:pt idx="132053">
                  <c:v>340.88802083333331</c:v>
                </c:pt>
                <c:pt idx="132054">
                  <c:v>340.890625</c:v>
                </c:pt>
                <c:pt idx="132055">
                  <c:v>340.89322916666669</c:v>
                </c:pt>
                <c:pt idx="132056">
                  <c:v>340.89583333333331</c:v>
                </c:pt>
                <c:pt idx="132057">
                  <c:v>340.8984375</c:v>
                </c:pt>
                <c:pt idx="132058">
                  <c:v>340.90104166666669</c:v>
                </c:pt>
                <c:pt idx="132059">
                  <c:v>340.90364583333331</c:v>
                </c:pt>
                <c:pt idx="132060">
                  <c:v>340.90625</c:v>
                </c:pt>
                <c:pt idx="132061">
                  <c:v>340.90885416666669</c:v>
                </c:pt>
                <c:pt idx="132062">
                  <c:v>340.91145833333331</c:v>
                </c:pt>
                <c:pt idx="132063">
                  <c:v>340.9140625</c:v>
                </c:pt>
                <c:pt idx="132064">
                  <c:v>340.91666666666669</c:v>
                </c:pt>
                <c:pt idx="132065">
                  <c:v>340.91927083333331</c:v>
                </c:pt>
                <c:pt idx="132066">
                  <c:v>340.921875</c:v>
                </c:pt>
                <c:pt idx="132067">
                  <c:v>340.92447916666669</c:v>
                </c:pt>
                <c:pt idx="132068">
                  <c:v>340.92708333333331</c:v>
                </c:pt>
                <c:pt idx="132069">
                  <c:v>340.9296875</c:v>
                </c:pt>
                <c:pt idx="132070">
                  <c:v>340.93229166666669</c:v>
                </c:pt>
                <c:pt idx="132071">
                  <c:v>340.93489583333331</c:v>
                </c:pt>
                <c:pt idx="132072">
                  <c:v>340.9375</c:v>
                </c:pt>
                <c:pt idx="132073">
                  <c:v>340.94010416666669</c:v>
                </c:pt>
                <c:pt idx="132074">
                  <c:v>340.94270833333331</c:v>
                </c:pt>
                <c:pt idx="132075">
                  <c:v>340.9453125</c:v>
                </c:pt>
                <c:pt idx="132076">
                  <c:v>340.94791666666669</c:v>
                </c:pt>
                <c:pt idx="132077">
                  <c:v>340.95052083333331</c:v>
                </c:pt>
                <c:pt idx="132078">
                  <c:v>340.953125</c:v>
                </c:pt>
                <c:pt idx="132079">
                  <c:v>340.95572916666669</c:v>
                </c:pt>
                <c:pt idx="132080">
                  <c:v>340.95833333333331</c:v>
                </c:pt>
                <c:pt idx="132081">
                  <c:v>340.9609375</c:v>
                </c:pt>
                <c:pt idx="132082">
                  <c:v>340.96354166666669</c:v>
                </c:pt>
                <c:pt idx="132083">
                  <c:v>340.96614583333331</c:v>
                </c:pt>
                <c:pt idx="132084">
                  <c:v>340.96875</c:v>
                </c:pt>
                <c:pt idx="132085">
                  <c:v>340.97135416666669</c:v>
                </c:pt>
                <c:pt idx="132086">
                  <c:v>340.97395833333331</c:v>
                </c:pt>
                <c:pt idx="132087">
                  <c:v>340.9765625</c:v>
                </c:pt>
                <c:pt idx="132088">
                  <c:v>340.97916666666669</c:v>
                </c:pt>
                <c:pt idx="132089">
                  <c:v>340.98177083333331</c:v>
                </c:pt>
                <c:pt idx="132090">
                  <c:v>340.984375</c:v>
                </c:pt>
                <c:pt idx="132091">
                  <c:v>340.98697916666669</c:v>
                </c:pt>
                <c:pt idx="132092">
                  <c:v>340.98958333333331</c:v>
                </c:pt>
                <c:pt idx="132093">
                  <c:v>340.9921875</c:v>
                </c:pt>
                <c:pt idx="132094">
                  <c:v>340.99479166666669</c:v>
                </c:pt>
                <c:pt idx="132095">
                  <c:v>340.99739583333331</c:v>
                </c:pt>
                <c:pt idx="132096">
                  <c:v>341</c:v>
                </c:pt>
                <c:pt idx="132097">
                  <c:v>341.00260416666669</c:v>
                </c:pt>
                <c:pt idx="132098">
                  <c:v>341.00520833333331</c:v>
                </c:pt>
                <c:pt idx="132099">
                  <c:v>341.0078125</c:v>
                </c:pt>
                <c:pt idx="132100">
                  <c:v>341.01041666666669</c:v>
                </c:pt>
                <c:pt idx="132101">
                  <c:v>341.01302083333331</c:v>
                </c:pt>
                <c:pt idx="132102">
                  <c:v>341.015625</c:v>
                </c:pt>
                <c:pt idx="132103">
                  <c:v>341.01822916666669</c:v>
                </c:pt>
                <c:pt idx="132104">
                  <c:v>341.02083333333331</c:v>
                </c:pt>
                <c:pt idx="132105">
                  <c:v>341.0234375</c:v>
                </c:pt>
                <c:pt idx="132106">
                  <c:v>341.02604166666669</c:v>
                </c:pt>
                <c:pt idx="132107">
                  <c:v>341.02864583333331</c:v>
                </c:pt>
                <c:pt idx="132108">
                  <c:v>341.03125</c:v>
                </c:pt>
                <c:pt idx="132109">
                  <c:v>341.03385416666669</c:v>
                </c:pt>
                <c:pt idx="132110">
                  <c:v>341.03645833333331</c:v>
                </c:pt>
                <c:pt idx="132111">
                  <c:v>341.0390625</c:v>
                </c:pt>
                <c:pt idx="132112">
                  <c:v>341.04166666666669</c:v>
                </c:pt>
                <c:pt idx="132113">
                  <c:v>341.04427083333331</c:v>
                </c:pt>
                <c:pt idx="132114">
                  <c:v>341.046875</c:v>
                </c:pt>
                <c:pt idx="132115">
                  <c:v>341.04947916666669</c:v>
                </c:pt>
                <c:pt idx="132116">
                  <c:v>341.05208333333331</c:v>
                </c:pt>
                <c:pt idx="132117">
                  <c:v>341.0546875</c:v>
                </c:pt>
                <c:pt idx="132118">
                  <c:v>341.05729166666669</c:v>
                </c:pt>
                <c:pt idx="132119">
                  <c:v>341.05989583333331</c:v>
                </c:pt>
                <c:pt idx="132120">
                  <c:v>341.0625</c:v>
                </c:pt>
                <c:pt idx="132121">
                  <c:v>341.06510416666669</c:v>
                </c:pt>
                <c:pt idx="132122">
                  <c:v>341.06770833333331</c:v>
                </c:pt>
                <c:pt idx="132123">
                  <c:v>341.0703125</c:v>
                </c:pt>
                <c:pt idx="132124">
                  <c:v>341.07291666666669</c:v>
                </c:pt>
                <c:pt idx="132125">
                  <c:v>341.07552083333331</c:v>
                </c:pt>
                <c:pt idx="132126">
                  <c:v>341.078125</c:v>
                </c:pt>
                <c:pt idx="132127">
                  <c:v>341.08072916666669</c:v>
                </c:pt>
                <c:pt idx="132128">
                  <c:v>341.08333333333331</c:v>
                </c:pt>
                <c:pt idx="132129">
                  <c:v>341.0859375</c:v>
                </c:pt>
                <c:pt idx="132130">
                  <c:v>341.08854166666669</c:v>
                </c:pt>
                <c:pt idx="132131">
                  <c:v>341.09114583333331</c:v>
                </c:pt>
                <c:pt idx="132132">
                  <c:v>341.09375</c:v>
                </c:pt>
                <c:pt idx="132133">
                  <c:v>341.09635416666669</c:v>
                </c:pt>
                <c:pt idx="132134">
                  <c:v>341.09895833333331</c:v>
                </c:pt>
                <c:pt idx="132135">
                  <c:v>341.1015625</c:v>
                </c:pt>
                <c:pt idx="132136">
                  <c:v>341.10416666666669</c:v>
                </c:pt>
                <c:pt idx="132137">
                  <c:v>341.10677083333331</c:v>
                </c:pt>
                <c:pt idx="132138">
                  <c:v>341.109375</c:v>
                </c:pt>
                <c:pt idx="132139">
                  <c:v>341.11197916666669</c:v>
                </c:pt>
                <c:pt idx="132140">
                  <c:v>341.11458333333331</c:v>
                </c:pt>
                <c:pt idx="132141">
                  <c:v>341.1171875</c:v>
                </c:pt>
                <c:pt idx="132142">
                  <c:v>341.11979166666669</c:v>
                </c:pt>
                <c:pt idx="132143">
                  <c:v>341.12239583333331</c:v>
                </c:pt>
                <c:pt idx="132144">
                  <c:v>341.125</c:v>
                </c:pt>
                <c:pt idx="132145">
                  <c:v>341.12760416666669</c:v>
                </c:pt>
                <c:pt idx="132146">
                  <c:v>341.13020833333331</c:v>
                </c:pt>
                <c:pt idx="132147">
                  <c:v>341.1328125</c:v>
                </c:pt>
                <c:pt idx="132148">
                  <c:v>341.13541666666669</c:v>
                </c:pt>
                <c:pt idx="132149">
                  <c:v>341.13802083333331</c:v>
                </c:pt>
                <c:pt idx="132150">
                  <c:v>341.140625</c:v>
                </c:pt>
                <c:pt idx="132151">
                  <c:v>341.14322916666669</c:v>
                </c:pt>
                <c:pt idx="132152">
                  <c:v>341.14583333333331</c:v>
                </c:pt>
                <c:pt idx="132153">
                  <c:v>341.1484375</c:v>
                </c:pt>
                <c:pt idx="132154">
                  <c:v>341.15104166666669</c:v>
                </c:pt>
                <c:pt idx="132155">
                  <c:v>341.15364583333331</c:v>
                </c:pt>
                <c:pt idx="132156">
                  <c:v>341.15625</c:v>
                </c:pt>
                <c:pt idx="132157">
                  <c:v>341.15885416666669</c:v>
                </c:pt>
                <c:pt idx="132158">
                  <c:v>341.16145833333331</c:v>
                </c:pt>
                <c:pt idx="132159">
                  <c:v>341.1640625</c:v>
                </c:pt>
                <c:pt idx="132160">
                  <c:v>341.16666666666669</c:v>
                </c:pt>
                <c:pt idx="132161">
                  <c:v>341.16927083333331</c:v>
                </c:pt>
                <c:pt idx="132162">
                  <c:v>341.171875</c:v>
                </c:pt>
                <c:pt idx="132163">
                  <c:v>341.17447916666669</c:v>
                </c:pt>
                <c:pt idx="132164">
                  <c:v>341.17708333333331</c:v>
                </c:pt>
                <c:pt idx="132165">
                  <c:v>341.1796875</c:v>
                </c:pt>
                <c:pt idx="132166">
                  <c:v>341.18229166666669</c:v>
                </c:pt>
                <c:pt idx="132167">
                  <c:v>341.18489583333331</c:v>
                </c:pt>
                <c:pt idx="132168">
                  <c:v>341.1875</c:v>
                </c:pt>
                <c:pt idx="132169">
                  <c:v>341.19010416666669</c:v>
                </c:pt>
                <c:pt idx="132170">
                  <c:v>341.19270833333331</c:v>
                </c:pt>
                <c:pt idx="132171">
                  <c:v>341.1953125</c:v>
                </c:pt>
                <c:pt idx="132172">
                  <c:v>341.19791666666669</c:v>
                </c:pt>
                <c:pt idx="132173">
                  <c:v>341.20052083333331</c:v>
                </c:pt>
                <c:pt idx="132174">
                  <c:v>341.203125</c:v>
                </c:pt>
                <c:pt idx="132175">
                  <c:v>341.20572916666669</c:v>
                </c:pt>
                <c:pt idx="132176">
                  <c:v>341.20833333333331</c:v>
                </c:pt>
                <c:pt idx="132177">
                  <c:v>341.2109375</c:v>
                </c:pt>
                <c:pt idx="132178">
                  <c:v>341.21354166666669</c:v>
                </c:pt>
                <c:pt idx="132179">
                  <c:v>341.21614583333331</c:v>
                </c:pt>
                <c:pt idx="132180">
                  <c:v>341.21875</c:v>
                </c:pt>
                <c:pt idx="132181">
                  <c:v>341.22135416666669</c:v>
                </c:pt>
                <c:pt idx="132182">
                  <c:v>341.22395833333331</c:v>
                </c:pt>
                <c:pt idx="132183">
                  <c:v>341.2265625</c:v>
                </c:pt>
                <c:pt idx="132184">
                  <c:v>341.22916666666669</c:v>
                </c:pt>
                <c:pt idx="132185">
                  <c:v>341.23177083333331</c:v>
                </c:pt>
                <c:pt idx="132186">
                  <c:v>341.234375</c:v>
                </c:pt>
                <c:pt idx="132187">
                  <c:v>341.23697916666669</c:v>
                </c:pt>
                <c:pt idx="132188">
                  <c:v>341.23958333333331</c:v>
                </c:pt>
                <c:pt idx="132189">
                  <c:v>341.2421875</c:v>
                </c:pt>
                <c:pt idx="132190">
                  <c:v>341.24479166666669</c:v>
                </c:pt>
                <c:pt idx="132191">
                  <c:v>341.24739583333331</c:v>
                </c:pt>
                <c:pt idx="132192">
                  <c:v>341.25</c:v>
                </c:pt>
                <c:pt idx="132193">
                  <c:v>341.25260416666669</c:v>
                </c:pt>
                <c:pt idx="132194">
                  <c:v>341.25520833333331</c:v>
                </c:pt>
                <c:pt idx="132195">
                  <c:v>341.2578125</c:v>
                </c:pt>
                <c:pt idx="132196">
                  <c:v>341.26041666666669</c:v>
                </c:pt>
                <c:pt idx="132197">
                  <c:v>341.26302083333331</c:v>
                </c:pt>
                <c:pt idx="132198">
                  <c:v>341.265625</c:v>
                </c:pt>
                <c:pt idx="132199">
                  <c:v>341.26822916666669</c:v>
                </c:pt>
                <c:pt idx="132200">
                  <c:v>341.27083333333331</c:v>
                </c:pt>
                <c:pt idx="132201">
                  <c:v>341.2734375</c:v>
                </c:pt>
                <c:pt idx="132202">
                  <c:v>341.27604166666669</c:v>
                </c:pt>
                <c:pt idx="132203">
                  <c:v>341.27864583333331</c:v>
                </c:pt>
                <c:pt idx="132204">
                  <c:v>341.28125</c:v>
                </c:pt>
                <c:pt idx="132205">
                  <c:v>341.28385416666669</c:v>
                </c:pt>
                <c:pt idx="132206">
                  <c:v>341.28645833333331</c:v>
                </c:pt>
                <c:pt idx="132207">
                  <c:v>341.2890625</c:v>
                </c:pt>
                <c:pt idx="132208">
                  <c:v>341.29166666666669</c:v>
                </c:pt>
                <c:pt idx="132209">
                  <c:v>341.29427083333331</c:v>
                </c:pt>
                <c:pt idx="132210">
                  <c:v>341.296875</c:v>
                </c:pt>
                <c:pt idx="132211">
                  <c:v>341.29947916666669</c:v>
                </c:pt>
                <c:pt idx="132212">
                  <c:v>341.30208333333331</c:v>
                </c:pt>
                <c:pt idx="132213">
                  <c:v>341.3046875</c:v>
                </c:pt>
                <c:pt idx="132214">
                  <c:v>341.30729166666669</c:v>
                </c:pt>
                <c:pt idx="132215">
                  <c:v>341.30989583333331</c:v>
                </c:pt>
                <c:pt idx="132216">
                  <c:v>341.3125</c:v>
                </c:pt>
                <c:pt idx="132217">
                  <c:v>341.31510416666669</c:v>
                </c:pt>
                <c:pt idx="132218">
                  <c:v>341.31770833333331</c:v>
                </c:pt>
                <c:pt idx="132219">
                  <c:v>341.3203125</c:v>
                </c:pt>
                <c:pt idx="132220">
                  <c:v>341.32291666666669</c:v>
                </c:pt>
                <c:pt idx="132221">
                  <c:v>341.32552083333331</c:v>
                </c:pt>
                <c:pt idx="132222">
                  <c:v>341.328125</c:v>
                </c:pt>
                <c:pt idx="132223">
                  <c:v>341.33072916666669</c:v>
                </c:pt>
                <c:pt idx="132224">
                  <c:v>341.33333333333331</c:v>
                </c:pt>
                <c:pt idx="132225">
                  <c:v>341.3359375</c:v>
                </c:pt>
                <c:pt idx="132226">
                  <c:v>341.33854166666669</c:v>
                </c:pt>
                <c:pt idx="132227">
                  <c:v>341.34114583333331</c:v>
                </c:pt>
                <c:pt idx="132228">
                  <c:v>341.34375</c:v>
                </c:pt>
                <c:pt idx="132229">
                  <c:v>341.34635416666669</c:v>
                </c:pt>
                <c:pt idx="132230">
                  <c:v>341.34895833333331</c:v>
                </c:pt>
                <c:pt idx="132231">
                  <c:v>341.3515625</c:v>
                </c:pt>
                <c:pt idx="132232">
                  <c:v>341.35416666666669</c:v>
                </c:pt>
                <c:pt idx="132233">
                  <c:v>341.35677083333331</c:v>
                </c:pt>
                <c:pt idx="132234">
                  <c:v>341.359375</c:v>
                </c:pt>
                <c:pt idx="132235">
                  <c:v>341.36197916666669</c:v>
                </c:pt>
                <c:pt idx="132236">
                  <c:v>341.36458333333331</c:v>
                </c:pt>
                <c:pt idx="132237">
                  <c:v>341.3671875</c:v>
                </c:pt>
                <c:pt idx="132238">
                  <c:v>341.36979166666669</c:v>
                </c:pt>
                <c:pt idx="132239">
                  <c:v>341.37239583333331</c:v>
                </c:pt>
                <c:pt idx="132240">
                  <c:v>341.375</c:v>
                </c:pt>
                <c:pt idx="132241">
                  <c:v>341.37760416666669</c:v>
                </c:pt>
                <c:pt idx="132242">
                  <c:v>341.38020833333331</c:v>
                </c:pt>
                <c:pt idx="132243">
                  <c:v>341.3828125</c:v>
                </c:pt>
                <c:pt idx="132244">
                  <c:v>341.38541666666669</c:v>
                </c:pt>
                <c:pt idx="132245">
                  <c:v>341.38802083333331</c:v>
                </c:pt>
                <c:pt idx="132246">
                  <c:v>341.390625</c:v>
                </c:pt>
                <c:pt idx="132247">
                  <c:v>341.39322916666669</c:v>
                </c:pt>
                <c:pt idx="132248">
                  <c:v>341.39583333333331</c:v>
                </c:pt>
                <c:pt idx="132249">
                  <c:v>341.3984375</c:v>
                </c:pt>
                <c:pt idx="132250">
                  <c:v>341.40104166666669</c:v>
                </c:pt>
                <c:pt idx="132251">
                  <c:v>341.40364583333331</c:v>
                </c:pt>
                <c:pt idx="132252">
                  <c:v>341.40625</c:v>
                </c:pt>
                <c:pt idx="132253">
                  <c:v>341.40885416666669</c:v>
                </c:pt>
                <c:pt idx="132254">
                  <c:v>341.41145833333331</c:v>
                </c:pt>
                <c:pt idx="132255">
                  <c:v>341.4140625</c:v>
                </c:pt>
                <c:pt idx="132256">
                  <c:v>341.41666666666669</c:v>
                </c:pt>
                <c:pt idx="132257">
                  <c:v>341.41927083333331</c:v>
                </c:pt>
                <c:pt idx="132258">
                  <c:v>341.421875</c:v>
                </c:pt>
                <c:pt idx="132259">
                  <c:v>341.42447916666669</c:v>
                </c:pt>
                <c:pt idx="132260">
                  <c:v>341.42708333333331</c:v>
                </c:pt>
                <c:pt idx="132261">
                  <c:v>341.4296875</c:v>
                </c:pt>
                <c:pt idx="132262">
                  <c:v>341.43229166666669</c:v>
                </c:pt>
                <c:pt idx="132263">
                  <c:v>341.43489583333331</c:v>
                </c:pt>
                <c:pt idx="132264">
                  <c:v>341.4375</c:v>
                </c:pt>
                <c:pt idx="132265">
                  <c:v>341.44010416666669</c:v>
                </c:pt>
                <c:pt idx="132266">
                  <c:v>341.44270833333331</c:v>
                </c:pt>
                <c:pt idx="132267">
                  <c:v>341.4453125</c:v>
                </c:pt>
                <c:pt idx="132268">
                  <c:v>341.44791666666669</c:v>
                </c:pt>
                <c:pt idx="132269">
                  <c:v>341.45052083333331</c:v>
                </c:pt>
                <c:pt idx="132270">
                  <c:v>341.453125</c:v>
                </c:pt>
                <c:pt idx="132271">
                  <c:v>341.45572916666669</c:v>
                </c:pt>
                <c:pt idx="132272">
                  <c:v>341.45833333333331</c:v>
                </c:pt>
                <c:pt idx="132273">
                  <c:v>341.4609375</c:v>
                </c:pt>
                <c:pt idx="132274">
                  <c:v>341.46354166666669</c:v>
                </c:pt>
                <c:pt idx="132275">
                  <c:v>341.46614583333331</c:v>
                </c:pt>
                <c:pt idx="132276">
                  <c:v>341.46875</c:v>
                </c:pt>
                <c:pt idx="132277">
                  <c:v>341.47135416666669</c:v>
                </c:pt>
                <c:pt idx="132278">
                  <c:v>341.47395833333331</c:v>
                </c:pt>
                <c:pt idx="132279">
                  <c:v>341.4765625</c:v>
                </c:pt>
                <c:pt idx="132280">
                  <c:v>341.47916666666669</c:v>
                </c:pt>
                <c:pt idx="132281">
                  <c:v>341.48177083333331</c:v>
                </c:pt>
                <c:pt idx="132282">
                  <c:v>341.484375</c:v>
                </c:pt>
                <c:pt idx="132283">
                  <c:v>341.48697916666669</c:v>
                </c:pt>
                <c:pt idx="132284">
                  <c:v>341.48958333333331</c:v>
                </c:pt>
                <c:pt idx="132285">
                  <c:v>341.4921875</c:v>
                </c:pt>
                <c:pt idx="132286">
                  <c:v>341.49479166666669</c:v>
                </c:pt>
                <c:pt idx="132287">
                  <c:v>341.49739583333331</c:v>
                </c:pt>
                <c:pt idx="132288">
                  <c:v>341.5</c:v>
                </c:pt>
                <c:pt idx="132289">
                  <c:v>341.50260416666669</c:v>
                </c:pt>
                <c:pt idx="132290">
                  <c:v>341.50520833333331</c:v>
                </c:pt>
                <c:pt idx="132291">
                  <c:v>341.5078125</c:v>
                </c:pt>
                <c:pt idx="132292">
                  <c:v>341.51041666666669</c:v>
                </c:pt>
                <c:pt idx="132293">
                  <c:v>341.51302083333331</c:v>
                </c:pt>
                <c:pt idx="132294">
                  <c:v>341.515625</c:v>
                </c:pt>
                <c:pt idx="132295">
                  <c:v>341.51822916666669</c:v>
                </c:pt>
                <c:pt idx="132296">
                  <c:v>341.52083333333331</c:v>
                </c:pt>
                <c:pt idx="132297">
                  <c:v>341.5234375</c:v>
                </c:pt>
                <c:pt idx="132298">
                  <c:v>341.52604166666669</c:v>
                </c:pt>
                <c:pt idx="132299">
                  <c:v>341.52864583333331</c:v>
                </c:pt>
                <c:pt idx="132300">
                  <c:v>341.53125</c:v>
                </c:pt>
                <c:pt idx="132301">
                  <c:v>341.53385416666669</c:v>
                </c:pt>
                <c:pt idx="132302">
                  <c:v>341.53645833333331</c:v>
                </c:pt>
                <c:pt idx="132303">
                  <c:v>341.5390625</c:v>
                </c:pt>
                <c:pt idx="132304">
                  <c:v>341.54166666666669</c:v>
                </c:pt>
                <c:pt idx="132305">
                  <c:v>341.54427083333331</c:v>
                </c:pt>
                <c:pt idx="132306">
                  <c:v>341.546875</c:v>
                </c:pt>
                <c:pt idx="132307">
                  <c:v>341.54947916666669</c:v>
                </c:pt>
                <c:pt idx="132308">
                  <c:v>341.55208333333331</c:v>
                </c:pt>
                <c:pt idx="132309">
                  <c:v>341.5546875</c:v>
                </c:pt>
                <c:pt idx="132310">
                  <c:v>341.55729166666669</c:v>
                </c:pt>
                <c:pt idx="132311">
                  <c:v>341.55989583333331</c:v>
                </c:pt>
                <c:pt idx="132312">
                  <c:v>341.5625</c:v>
                </c:pt>
                <c:pt idx="132313">
                  <c:v>341.56510416666669</c:v>
                </c:pt>
                <c:pt idx="132314">
                  <c:v>341.56770833333331</c:v>
                </c:pt>
                <c:pt idx="132315">
                  <c:v>341.5703125</c:v>
                </c:pt>
                <c:pt idx="132316">
                  <c:v>341.57291666666669</c:v>
                </c:pt>
                <c:pt idx="132317">
                  <c:v>341.57552083333331</c:v>
                </c:pt>
                <c:pt idx="132318">
                  <c:v>341.578125</c:v>
                </c:pt>
                <c:pt idx="132319">
                  <c:v>341.58072916666669</c:v>
                </c:pt>
                <c:pt idx="132320">
                  <c:v>341.58333333333331</c:v>
                </c:pt>
                <c:pt idx="132321">
                  <c:v>341.5859375</c:v>
                </c:pt>
                <c:pt idx="132322">
                  <c:v>341.58854166666669</c:v>
                </c:pt>
                <c:pt idx="132323">
                  <c:v>341.59114583333331</c:v>
                </c:pt>
                <c:pt idx="132324">
                  <c:v>341.59375</c:v>
                </c:pt>
                <c:pt idx="132325">
                  <c:v>341.59635416666669</c:v>
                </c:pt>
                <c:pt idx="132326">
                  <c:v>341.59895833333331</c:v>
                </c:pt>
                <c:pt idx="132327">
                  <c:v>341.6015625</c:v>
                </c:pt>
                <c:pt idx="132328">
                  <c:v>341.60416666666669</c:v>
                </c:pt>
                <c:pt idx="132329">
                  <c:v>341.60677083333331</c:v>
                </c:pt>
                <c:pt idx="132330">
                  <c:v>341.609375</c:v>
                </c:pt>
                <c:pt idx="132331">
                  <c:v>341.61197916666669</c:v>
                </c:pt>
                <c:pt idx="132332">
                  <c:v>341.61458333333331</c:v>
                </c:pt>
                <c:pt idx="132333">
                  <c:v>341.6171875</c:v>
                </c:pt>
                <c:pt idx="132334">
                  <c:v>341.61979166666669</c:v>
                </c:pt>
                <c:pt idx="132335">
                  <c:v>341.62239583333331</c:v>
                </c:pt>
                <c:pt idx="132336">
                  <c:v>341.625</c:v>
                </c:pt>
                <c:pt idx="132337">
                  <c:v>341.62760416666669</c:v>
                </c:pt>
                <c:pt idx="132338">
                  <c:v>341.63020833333331</c:v>
                </c:pt>
                <c:pt idx="132339">
                  <c:v>341.6328125</c:v>
                </c:pt>
                <c:pt idx="132340">
                  <c:v>341.63541666666669</c:v>
                </c:pt>
                <c:pt idx="132341">
                  <c:v>341.63802083333331</c:v>
                </c:pt>
                <c:pt idx="132342">
                  <c:v>341.640625</c:v>
                </c:pt>
                <c:pt idx="132343">
                  <c:v>341.64322916666669</c:v>
                </c:pt>
                <c:pt idx="132344">
                  <c:v>341.64583333333331</c:v>
                </c:pt>
                <c:pt idx="132345">
                  <c:v>341.6484375</c:v>
                </c:pt>
                <c:pt idx="132346">
                  <c:v>341.65104166666669</c:v>
                </c:pt>
                <c:pt idx="132347">
                  <c:v>341.65364583333331</c:v>
                </c:pt>
                <c:pt idx="132348">
                  <c:v>341.65625</c:v>
                </c:pt>
                <c:pt idx="132349">
                  <c:v>341.65885416666669</c:v>
                </c:pt>
                <c:pt idx="132350">
                  <c:v>341.66145833333331</c:v>
                </c:pt>
                <c:pt idx="132351">
                  <c:v>341.6640625</c:v>
                </c:pt>
                <c:pt idx="132352">
                  <c:v>341.66666666666669</c:v>
                </c:pt>
                <c:pt idx="132353">
                  <c:v>341.66927083333331</c:v>
                </c:pt>
                <c:pt idx="132354">
                  <c:v>341.671875</c:v>
                </c:pt>
                <c:pt idx="132355">
                  <c:v>341.67447916666669</c:v>
                </c:pt>
                <c:pt idx="132356">
                  <c:v>341.67708333333331</c:v>
                </c:pt>
                <c:pt idx="132357">
                  <c:v>341.6796875</c:v>
                </c:pt>
                <c:pt idx="132358">
                  <c:v>341.68229166666669</c:v>
                </c:pt>
                <c:pt idx="132359">
                  <c:v>341.68489583333331</c:v>
                </c:pt>
                <c:pt idx="132360">
                  <c:v>341.6875</c:v>
                </c:pt>
                <c:pt idx="132361">
                  <c:v>341.69010416666669</c:v>
                </c:pt>
                <c:pt idx="132362">
                  <c:v>341.69270833333331</c:v>
                </c:pt>
                <c:pt idx="132363">
                  <c:v>341.6953125</c:v>
                </c:pt>
                <c:pt idx="132364">
                  <c:v>341.69791666666669</c:v>
                </c:pt>
                <c:pt idx="132365">
                  <c:v>341.70052083333331</c:v>
                </c:pt>
                <c:pt idx="132366">
                  <c:v>341.703125</c:v>
                </c:pt>
                <c:pt idx="132367">
                  <c:v>341.70572916666669</c:v>
                </c:pt>
                <c:pt idx="132368">
                  <c:v>341.70833333333331</c:v>
                </c:pt>
                <c:pt idx="132369">
                  <c:v>341.7109375</c:v>
                </c:pt>
                <c:pt idx="132370">
                  <c:v>341.71354166666669</c:v>
                </c:pt>
                <c:pt idx="132371">
                  <c:v>341.71614583333331</c:v>
                </c:pt>
                <c:pt idx="132372">
                  <c:v>341.71875</c:v>
                </c:pt>
                <c:pt idx="132373">
                  <c:v>341.72135416666669</c:v>
                </c:pt>
                <c:pt idx="132374">
                  <c:v>341.72395833333331</c:v>
                </c:pt>
                <c:pt idx="132375">
                  <c:v>341.7265625</c:v>
                </c:pt>
                <c:pt idx="132376">
                  <c:v>341.72916666666669</c:v>
                </c:pt>
                <c:pt idx="132377">
                  <c:v>341.73177083333331</c:v>
                </c:pt>
                <c:pt idx="132378">
                  <c:v>341.734375</c:v>
                </c:pt>
                <c:pt idx="132379">
                  <c:v>341.73697916666669</c:v>
                </c:pt>
                <c:pt idx="132380">
                  <c:v>341.73958333333331</c:v>
                </c:pt>
                <c:pt idx="132381">
                  <c:v>341.7421875</c:v>
                </c:pt>
                <c:pt idx="132382">
                  <c:v>341.74479166666669</c:v>
                </c:pt>
                <c:pt idx="132383">
                  <c:v>341.74739583333331</c:v>
                </c:pt>
                <c:pt idx="132384">
                  <c:v>341.75</c:v>
                </c:pt>
                <c:pt idx="132385">
                  <c:v>341.75260416666669</c:v>
                </c:pt>
                <c:pt idx="132386">
                  <c:v>341.75520833333331</c:v>
                </c:pt>
                <c:pt idx="132387">
                  <c:v>341.7578125</c:v>
                </c:pt>
                <c:pt idx="132388">
                  <c:v>341.76041666666669</c:v>
                </c:pt>
                <c:pt idx="132389">
                  <c:v>341.76302083333331</c:v>
                </c:pt>
                <c:pt idx="132390">
                  <c:v>341.765625</c:v>
                </c:pt>
                <c:pt idx="132391">
                  <c:v>341.76822916666669</c:v>
                </c:pt>
                <c:pt idx="132392">
                  <c:v>341.77083333333331</c:v>
                </c:pt>
                <c:pt idx="132393">
                  <c:v>341.7734375</c:v>
                </c:pt>
                <c:pt idx="132394">
                  <c:v>341.77604166666669</c:v>
                </c:pt>
                <c:pt idx="132395">
                  <c:v>341.77864583333331</c:v>
                </c:pt>
                <c:pt idx="132396">
                  <c:v>341.78125</c:v>
                </c:pt>
                <c:pt idx="132397">
                  <c:v>341.78385416666669</c:v>
                </c:pt>
                <c:pt idx="132398">
                  <c:v>341.78645833333331</c:v>
                </c:pt>
                <c:pt idx="132399">
                  <c:v>341.7890625</c:v>
                </c:pt>
                <c:pt idx="132400">
                  <c:v>341.79166666666669</c:v>
                </c:pt>
                <c:pt idx="132401">
                  <c:v>341.79427083333331</c:v>
                </c:pt>
                <c:pt idx="132402">
                  <c:v>341.796875</c:v>
                </c:pt>
                <c:pt idx="132403">
                  <c:v>341.79947916666669</c:v>
                </c:pt>
                <c:pt idx="132404">
                  <c:v>341.80208333333331</c:v>
                </c:pt>
                <c:pt idx="132405">
                  <c:v>341.8046875</c:v>
                </c:pt>
                <c:pt idx="132406">
                  <c:v>341.80729166666669</c:v>
                </c:pt>
                <c:pt idx="132407">
                  <c:v>341.80989583333331</c:v>
                </c:pt>
                <c:pt idx="132408">
                  <c:v>341.8125</c:v>
                </c:pt>
                <c:pt idx="132409">
                  <c:v>341.81510416666669</c:v>
                </c:pt>
                <c:pt idx="132410">
                  <c:v>341.81770833333331</c:v>
                </c:pt>
                <c:pt idx="132411">
                  <c:v>341.8203125</c:v>
                </c:pt>
                <c:pt idx="132412">
                  <c:v>341.82291666666669</c:v>
                </c:pt>
                <c:pt idx="132413">
                  <c:v>341.82552083333331</c:v>
                </c:pt>
                <c:pt idx="132414">
                  <c:v>341.828125</c:v>
                </c:pt>
                <c:pt idx="132415">
                  <c:v>341.83072916666669</c:v>
                </c:pt>
                <c:pt idx="132416">
                  <c:v>341.83333333333331</c:v>
                </c:pt>
                <c:pt idx="132417">
                  <c:v>341.8359375</c:v>
                </c:pt>
                <c:pt idx="132418">
                  <c:v>341.83854166666669</c:v>
                </c:pt>
                <c:pt idx="132419">
                  <c:v>341.84114583333331</c:v>
                </c:pt>
                <c:pt idx="132420">
                  <c:v>341.84375</c:v>
                </c:pt>
                <c:pt idx="132421">
                  <c:v>341.84635416666669</c:v>
                </c:pt>
                <c:pt idx="132422">
                  <c:v>341.84895833333331</c:v>
                </c:pt>
                <c:pt idx="132423">
                  <c:v>341.8515625</c:v>
                </c:pt>
                <c:pt idx="132424">
                  <c:v>341.85416666666669</c:v>
                </c:pt>
                <c:pt idx="132425">
                  <c:v>341.85677083333331</c:v>
                </c:pt>
                <c:pt idx="132426">
                  <c:v>341.859375</c:v>
                </c:pt>
                <c:pt idx="132427">
                  <c:v>341.86197916666669</c:v>
                </c:pt>
                <c:pt idx="132428">
                  <c:v>341.86458333333331</c:v>
                </c:pt>
                <c:pt idx="132429">
                  <c:v>341.8671875</c:v>
                </c:pt>
                <c:pt idx="132430">
                  <c:v>341.86979166666669</c:v>
                </c:pt>
                <c:pt idx="132431">
                  <c:v>341.87239583333331</c:v>
                </c:pt>
                <c:pt idx="132432">
                  <c:v>341.875</c:v>
                </c:pt>
                <c:pt idx="132433">
                  <c:v>341.87760416666669</c:v>
                </c:pt>
                <c:pt idx="132434">
                  <c:v>341.88020833333331</c:v>
                </c:pt>
                <c:pt idx="132435">
                  <c:v>341.8828125</c:v>
                </c:pt>
                <c:pt idx="132436">
                  <c:v>341.88541666666669</c:v>
                </c:pt>
                <c:pt idx="132437">
                  <c:v>341.88802083333331</c:v>
                </c:pt>
                <c:pt idx="132438">
                  <c:v>341.890625</c:v>
                </c:pt>
                <c:pt idx="132439">
                  <c:v>341.89322916666669</c:v>
                </c:pt>
                <c:pt idx="132440">
                  <c:v>341.89583333333331</c:v>
                </c:pt>
                <c:pt idx="132441">
                  <c:v>341.8984375</c:v>
                </c:pt>
                <c:pt idx="132442">
                  <c:v>341.90104166666669</c:v>
                </c:pt>
                <c:pt idx="132443">
                  <c:v>341.90364583333331</c:v>
                </c:pt>
                <c:pt idx="132444">
                  <c:v>341.90625</c:v>
                </c:pt>
                <c:pt idx="132445">
                  <c:v>341.90885416666669</c:v>
                </c:pt>
                <c:pt idx="132446">
                  <c:v>341.91145833333331</c:v>
                </c:pt>
                <c:pt idx="132447">
                  <c:v>341.9140625</c:v>
                </c:pt>
                <c:pt idx="132448">
                  <c:v>341.91666666666669</c:v>
                </c:pt>
                <c:pt idx="132449">
                  <c:v>341.91927083333331</c:v>
                </c:pt>
                <c:pt idx="132450">
                  <c:v>341.921875</c:v>
                </c:pt>
                <c:pt idx="132451">
                  <c:v>341.92447916666669</c:v>
                </c:pt>
                <c:pt idx="132452">
                  <c:v>341.92708333333331</c:v>
                </c:pt>
                <c:pt idx="132453">
                  <c:v>341.9296875</c:v>
                </c:pt>
                <c:pt idx="132454">
                  <c:v>341.93229166666669</c:v>
                </c:pt>
                <c:pt idx="132455">
                  <c:v>341.93489583333331</c:v>
                </c:pt>
                <c:pt idx="132456">
                  <c:v>341.9375</c:v>
                </c:pt>
                <c:pt idx="132457">
                  <c:v>341.94010416666669</c:v>
                </c:pt>
                <c:pt idx="132458">
                  <c:v>341.94270833333331</c:v>
                </c:pt>
                <c:pt idx="132459">
                  <c:v>341.9453125</c:v>
                </c:pt>
                <c:pt idx="132460">
                  <c:v>341.94791666666669</c:v>
                </c:pt>
                <c:pt idx="132461">
                  <c:v>341.95052083333331</c:v>
                </c:pt>
                <c:pt idx="132462">
                  <c:v>341.953125</c:v>
                </c:pt>
                <c:pt idx="132463">
                  <c:v>341.95572916666669</c:v>
                </c:pt>
                <c:pt idx="132464">
                  <c:v>341.95833333333331</c:v>
                </c:pt>
                <c:pt idx="132465">
                  <c:v>341.9609375</c:v>
                </c:pt>
                <c:pt idx="132466">
                  <c:v>341.96354166666669</c:v>
                </c:pt>
                <c:pt idx="132467">
                  <c:v>341.96614583333331</c:v>
                </c:pt>
                <c:pt idx="132468">
                  <c:v>341.96875</c:v>
                </c:pt>
                <c:pt idx="132469">
                  <c:v>341.97135416666669</c:v>
                </c:pt>
                <c:pt idx="132470">
                  <c:v>341.97395833333331</c:v>
                </c:pt>
                <c:pt idx="132471">
                  <c:v>341.9765625</c:v>
                </c:pt>
                <c:pt idx="132472">
                  <c:v>341.97916666666669</c:v>
                </c:pt>
                <c:pt idx="132473">
                  <c:v>341.98177083333331</c:v>
                </c:pt>
                <c:pt idx="132474">
                  <c:v>341.984375</c:v>
                </c:pt>
                <c:pt idx="132475">
                  <c:v>341.98697916666669</c:v>
                </c:pt>
                <c:pt idx="132476">
                  <c:v>341.98958333333331</c:v>
                </c:pt>
                <c:pt idx="132477">
                  <c:v>341.9921875</c:v>
                </c:pt>
                <c:pt idx="132478">
                  <c:v>341.99479166666669</c:v>
                </c:pt>
                <c:pt idx="132479">
                  <c:v>341.99739583333331</c:v>
                </c:pt>
                <c:pt idx="132480">
                  <c:v>342</c:v>
                </c:pt>
                <c:pt idx="132481">
                  <c:v>342.00260416666669</c:v>
                </c:pt>
                <c:pt idx="132482">
                  <c:v>342.00520833333331</c:v>
                </c:pt>
                <c:pt idx="132483">
                  <c:v>342.0078125</c:v>
                </c:pt>
                <c:pt idx="132484">
                  <c:v>342.01041666666669</c:v>
                </c:pt>
                <c:pt idx="132485">
                  <c:v>342.01302083333331</c:v>
                </c:pt>
                <c:pt idx="132486">
                  <c:v>342.015625</c:v>
                </c:pt>
                <c:pt idx="132487">
                  <c:v>342.01822916666669</c:v>
                </c:pt>
                <c:pt idx="132488">
                  <c:v>342.02083333333331</c:v>
                </c:pt>
                <c:pt idx="132489">
                  <c:v>342.0234375</c:v>
                </c:pt>
                <c:pt idx="132490">
                  <c:v>342.02604166666669</c:v>
                </c:pt>
                <c:pt idx="132491">
                  <c:v>342.02864583333331</c:v>
                </c:pt>
                <c:pt idx="132492">
                  <c:v>342.03125</c:v>
                </c:pt>
                <c:pt idx="132493">
                  <c:v>342.03385416666669</c:v>
                </c:pt>
                <c:pt idx="132494">
                  <c:v>342.03645833333331</c:v>
                </c:pt>
                <c:pt idx="132495">
                  <c:v>342.0390625</c:v>
                </c:pt>
                <c:pt idx="132496">
                  <c:v>342.04166666666669</c:v>
                </c:pt>
                <c:pt idx="132497">
                  <c:v>342.04427083333331</c:v>
                </c:pt>
                <c:pt idx="132498">
                  <c:v>342.046875</c:v>
                </c:pt>
                <c:pt idx="132499">
                  <c:v>342.04947916666669</c:v>
                </c:pt>
                <c:pt idx="132500">
                  <c:v>342.05208333333331</c:v>
                </c:pt>
                <c:pt idx="132501">
                  <c:v>342.0546875</c:v>
                </c:pt>
                <c:pt idx="132502">
                  <c:v>342.05729166666669</c:v>
                </c:pt>
                <c:pt idx="132503">
                  <c:v>342.05989583333331</c:v>
                </c:pt>
                <c:pt idx="132504">
                  <c:v>342.0625</c:v>
                </c:pt>
                <c:pt idx="132505">
                  <c:v>342.06510416666669</c:v>
                </c:pt>
                <c:pt idx="132506">
                  <c:v>342.06770833333331</c:v>
                </c:pt>
                <c:pt idx="132507">
                  <c:v>342.0703125</c:v>
                </c:pt>
                <c:pt idx="132508">
                  <c:v>342.07291666666669</c:v>
                </c:pt>
                <c:pt idx="132509">
                  <c:v>342.07552083333331</c:v>
                </c:pt>
                <c:pt idx="132510">
                  <c:v>342.078125</c:v>
                </c:pt>
                <c:pt idx="132511">
                  <c:v>342.08072916666669</c:v>
                </c:pt>
                <c:pt idx="132512">
                  <c:v>342.08333333333331</c:v>
                </c:pt>
                <c:pt idx="132513">
                  <c:v>342.0859375</c:v>
                </c:pt>
                <c:pt idx="132514">
                  <c:v>342.08854166666669</c:v>
                </c:pt>
                <c:pt idx="132515">
                  <c:v>342.09114583333331</c:v>
                </c:pt>
                <c:pt idx="132516">
                  <c:v>342.09375</c:v>
                </c:pt>
                <c:pt idx="132517">
                  <c:v>342.09635416666669</c:v>
                </c:pt>
                <c:pt idx="132518">
                  <c:v>342.09895833333331</c:v>
                </c:pt>
                <c:pt idx="132519">
                  <c:v>342.1015625</c:v>
                </c:pt>
                <c:pt idx="132520">
                  <c:v>342.10416666666669</c:v>
                </c:pt>
                <c:pt idx="132521">
                  <c:v>342.10677083333331</c:v>
                </c:pt>
                <c:pt idx="132522">
                  <c:v>342.109375</c:v>
                </c:pt>
                <c:pt idx="132523">
                  <c:v>342.11197916666669</c:v>
                </c:pt>
                <c:pt idx="132524">
                  <c:v>342.11458333333331</c:v>
                </c:pt>
                <c:pt idx="132525">
                  <c:v>342.1171875</c:v>
                </c:pt>
                <c:pt idx="132526">
                  <c:v>342.11979166666669</c:v>
                </c:pt>
                <c:pt idx="132527">
                  <c:v>342.12239583333331</c:v>
                </c:pt>
                <c:pt idx="132528">
                  <c:v>342.125</c:v>
                </c:pt>
                <c:pt idx="132529">
                  <c:v>342.12760416666669</c:v>
                </c:pt>
                <c:pt idx="132530">
                  <c:v>342.13020833333331</c:v>
                </c:pt>
                <c:pt idx="132531">
                  <c:v>342.1328125</c:v>
                </c:pt>
                <c:pt idx="132532">
                  <c:v>342.13541666666669</c:v>
                </c:pt>
                <c:pt idx="132533">
                  <c:v>342.13802083333331</c:v>
                </c:pt>
                <c:pt idx="132534">
                  <c:v>342.140625</c:v>
                </c:pt>
                <c:pt idx="132535">
                  <c:v>342.14322916666669</c:v>
                </c:pt>
                <c:pt idx="132536">
                  <c:v>342.14583333333331</c:v>
                </c:pt>
                <c:pt idx="132537">
                  <c:v>342.1484375</c:v>
                </c:pt>
                <c:pt idx="132538">
                  <c:v>342.15104166666669</c:v>
                </c:pt>
                <c:pt idx="132539">
                  <c:v>342.15364583333331</c:v>
                </c:pt>
                <c:pt idx="132540">
                  <c:v>342.15625</c:v>
                </c:pt>
                <c:pt idx="132541">
                  <c:v>342.15885416666669</c:v>
                </c:pt>
                <c:pt idx="132542">
                  <c:v>342.16145833333331</c:v>
                </c:pt>
                <c:pt idx="132543">
                  <c:v>342.1640625</c:v>
                </c:pt>
                <c:pt idx="132544">
                  <c:v>342.16666666666669</c:v>
                </c:pt>
                <c:pt idx="132545">
                  <c:v>342.16927083333331</c:v>
                </c:pt>
                <c:pt idx="132546">
                  <c:v>342.171875</c:v>
                </c:pt>
                <c:pt idx="132547">
                  <c:v>342.17447916666669</c:v>
                </c:pt>
                <c:pt idx="132548">
                  <c:v>342.17708333333331</c:v>
                </c:pt>
                <c:pt idx="132549">
                  <c:v>342.1796875</c:v>
                </c:pt>
                <c:pt idx="132550">
                  <c:v>342.18229166666669</c:v>
                </c:pt>
                <c:pt idx="132551">
                  <c:v>342.18489583333331</c:v>
                </c:pt>
                <c:pt idx="132552">
                  <c:v>342.1875</c:v>
                </c:pt>
                <c:pt idx="132553">
                  <c:v>342.19010416666669</c:v>
                </c:pt>
                <c:pt idx="132554">
                  <c:v>342.19270833333331</c:v>
                </c:pt>
                <c:pt idx="132555">
                  <c:v>342.1953125</c:v>
                </c:pt>
                <c:pt idx="132556">
                  <c:v>342.19791666666669</c:v>
                </c:pt>
                <c:pt idx="132557">
                  <c:v>342.20052083333331</c:v>
                </c:pt>
                <c:pt idx="132558">
                  <c:v>342.203125</c:v>
                </c:pt>
                <c:pt idx="132559">
                  <c:v>342.20572916666669</c:v>
                </c:pt>
                <c:pt idx="132560">
                  <c:v>342.20833333333331</c:v>
                </c:pt>
                <c:pt idx="132561">
                  <c:v>342.2109375</c:v>
                </c:pt>
                <c:pt idx="132562">
                  <c:v>342.21354166666669</c:v>
                </c:pt>
                <c:pt idx="132563">
                  <c:v>342.21614583333331</c:v>
                </c:pt>
                <c:pt idx="132564">
                  <c:v>342.21875</c:v>
                </c:pt>
                <c:pt idx="132565">
                  <c:v>342.22135416666669</c:v>
                </c:pt>
                <c:pt idx="132566">
                  <c:v>342.22395833333331</c:v>
                </c:pt>
                <c:pt idx="132567">
                  <c:v>342.2265625</c:v>
                </c:pt>
                <c:pt idx="132568">
                  <c:v>342.22916666666669</c:v>
                </c:pt>
                <c:pt idx="132569">
                  <c:v>342.23177083333331</c:v>
                </c:pt>
                <c:pt idx="132570">
                  <c:v>342.234375</c:v>
                </c:pt>
                <c:pt idx="132571">
                  <c:v>342.23697916666669</c:v>
                </c:pt>
                <c:pt idx="132572">
                  <c:v>342.23958333333331</c:v>
                </c:pt>
                <c:pt idx="132573">
                  <c:v>342.2421875</c:v>
                </c:pt>
                <c:pt idx="132574">
                  <c:v>342.24479166666669</c:v>
                </c:pt>
                <c:pt idx="132575">
                  <c:v>342.24739583333331</c:v>
                </c:pt>
                <c:pt idx="132576">
                  <c:v>342.25</c:v>
                </c:pt>
                <c:pt idx="132577">
                  <c:v>342.25260416666669</c:v>
                </c:pt>
                <c:pt idx="132578">
                  <c:v>342.25520833333331</c:v>
                </c:pt>
                <c:pt idx="132579">
                  <c:v>342.2578125</c:v>
                </c:pt>
                <c:pt idx="132580">
                  <c:v>342.26041666666669</c:v>
                </c:pt>
                <c:pt idx="132581">
                  <c:v>342.26302083333331</c:v>
                </c:pt>
                <c:pt idx="132582">
                  <c:v>342.265625</c:v>
                </c:pt>
                <c:pt idx="132583">
                  <c:v>342.26822916666669</c:v>
                </c:pt>
                <c:pt idx="132584">
                  <c:v>342.27083333333331</c:v>
                </c:pt>
                <c:pt idx="132585">
                  <c:v>342.2734375</c:v>
                </c:pt>
                <c:pt idx="132586">
                  <c:v>342.27604166666669</c:v>
                </c:pt>
                <c:pt idx="132587">
                  <c:v>342.27864583333331</c:v>
                </c:pt>
                <c:pt idx="132588">
                  <c:v>342.28125</c:v>
                </c:pt>
                <c:pt idx="132589">
                  <c:v>342.28385416666669</c:v>
                </c:pt>
                <c:pt idx="132590">
                  <c:v>342.28645833333331</c:v>
                </c:pt>
                <c:pt idx="132591">
                  <c:v>342.2890625</c:v>
                </c:pt>
                <c:pt idx="132592">
                  <c:v>342.29166666666669</c:v>
                </c:pt>
                <c:pt idx="132593">
                  <c:v>342.29427083333331</c:v>
                </c:pt>
                <c:pt idx="132594">
                  <c:v>342.296875</c:v>
                </c:pt>
                <c:pt idx="132595">
                  <c:v>342.29947916666669</c:v>
                </c:pt>
                <c:pt idx="132596">
                  <c:v>342.30208333333331</c:v>
                </c:pt>
                <c:pt idx="132597">
                  <c:v>342.3046875</c:v>
                </c:pt>
                <c:pt idx="132598">
                  <c:v>342.30729166666669</c:v>
                </c:pt>
                <c:pt idx="132599">
                  <c:v>342.30989583333331</c:v>
                </c:pt>
                <c:pt idx="132600">
                  <c:v>342.3125</c:v>
                </c:pt>
                <c:pt idx="132601">
                  <c:v>342.31510416666669</c:v>
                </c:pt>
                <c:pt idx="132602">
                  <c:v>342.31770833333331</c:v>
                </c:pt>
                <c:pt idx="132603">
                  <c:v>342.3203125</c:v>
                </c:pt>
                <c:pt idx="132604">
                  <c:v>342.32291666666669</c:v>
                </c:pt>
                <c:pt idx="132605">
                  <c:v>342.32552083333331</c:v>
                </c:pt>
                <c:pt idx="132606">
                  <c:v>342.328125</c:v>
                </c:pt>
                <c:pt idx="132607">
                  <c:v>342.33072916666669</c:v>
                </c:pt>
                <c:pt idx="132608">
                  <c:v>342.33333333333331</c:v>
                </c:pt>
                <c:pt idx="132609">
                  <c:v>342.3359375</c:v>
                </c:pt>
                <c:pt idx="132610">
                  <c:v>342.33854166666669</c:v>
                </c:pt>
                <c:pt idx="132611">
                  <c:v>342.34114583333331</c:v>
                </c:pt>
                <c:pt idx="132612">
                  <c:v>342.34375</c:v>
                </c:pt>
                <c:pt idx="132613">
                  <c:v>342.34635416666669</c:v>
                </c:pt>
                <c:pt idx="132614">
                  <c:v>342.34895833333331</c:v>
                </c:pt>
                <c:pt idx="132615">
                  <c:v>342.3515625</c:v>
                </c:pt>
                <c:pt idx="132616">
                  <c:v>342.35416666666669</c:v>
                </c:pt>
                <c:pt idx="132617">
                  <c:v>342.35677083333331</c:v>
                </c:pt>
                <c:pt idx="132618">
                  <c:v>342.359375</c:v>
                </c:pt>
                <c:pt idx="132619">
                  <c:v>342.36197916666669</c:v>
                </c:pt>
                <c:pt idx="132620">
                  <c:v>342.36458333333331</c:v>
                </c:pt>
                <c:pt idx="132621">
                  <c:v>342.3671875</c:v>
                </c:pt>
                <c:pt idx="132622">
                  <c:v>342.36979166666669</c:v>
                </c:pt>
                <c:pt idx="132623">
                  <c:v>342.37239583333331</c:v>
                </c:pt>
                <c:pt idx="132624">
                  <c:v>342.375</c:v>
                </c:pt>
                <c:pt idx="132625">
                  <c:v>342.37760416666669</c:v>
                </c:pt>
                <c:pt idx="132626">
                  <c:v>342.38020833333331</c:v>
                </c:pt>
                <c:pt idx="132627">
                  <c:v>342.3828125</c:v>
                </c:pt>
                <c:pt idx="132628">
                  <c:v>342.38541666666669</c:v>
                </c:pt>
                <c:pt idx="132629">
                  <c:v>342.38802083333331</c:v>
                </c:pt>
                <c:pt idx="132630">
                  <c:v>342.390625</c:v>
                </c:pt>
                <c:pt idx="132631">
                  <c:v>342.39322916666669</c:v>
                </c:pt>
                <c:pt idx="132632">
                  <c:v>342.39583333333331</c:v>
                </c:pt>
                <c:pt idx="132633">
                  <c:v>342.3984375</c:v>
                </c:pt>
                <c:pt idx="132634">
                  <c:v>342.40104166666669</c:v>
                </c:pt>
                <c:pt idx="132635">
                  <c:v>342.40364583333331</c:v>
                </c:pt>
                <c:pt idx="132636">
                  <c:v>342.40625</c:v>
                </c:pt>
                <c:pt idx="132637">
                  <c:v>342.40885416666669</c:v>
                </c:pt>
                <c:pt idx="132638">
                  <c:v>342.41145833333331</c:v>
                </c:pt>
                <c:pt idx="132639">
                  <c:v>342.4140625</c:v>
                </c:pt>
                <c:pt idx="132640">
                  <c:v>342.41666666666669</c:v>
                </c:pt>
                <c:pt idx="132641">
                  <c:v>342.41927083333331</c:v>
                </c:pt>
                <c:pt idx="132642">
                  <c:v>342.421875</c:v>
                </c:pt>
                <c:pt idx="132643">
                  <c:v>342.42447916666669</c:v>
                </c:pt>
                <c:pt idx="132644">
                  <c:v>342.42708333333331</c:v>
                </c:pt>
                <c:pt idx="132645">
                  <c:v>342.4296875</c:v>
                </c:pt>
                <c:pt idx="132646">
                  <c:v>342.43229166666669</c:v>
                </c:pt>
                <c:pt idx="132647">
                  <c:v>342.43489583333331</c:v>
                </c:pt>
                <c:pt idx="132648">
                  <c:v>342.4375</c:v>
                </c:pt>
                <c:pt idx="132649">
                  <c:v>342.44010416666669</c:v>
                </c:pt>
                <c:pt idx="132650">
                  <c:v>342.44270833333331</c:v>
                </c:pt>
                <c:pt idx="132651">
                  <c:v>342.4453125</c:v>
                </c:pt>
                <c:pt idx="132652">
                  <c:v>342.44791666666669</c:v>
                </c:pt>
                <c:pt idx="132653">
                  <c:v>342.45052083333331</c:v>
                </c:pt>
                <c:pt idx="132654">
                  <c:v>342.453125</c:v>
                </c:pt>
                <c:pt idx="132655">
                  <c:v>342.45572916666669</c:v>
                </c:pt>
                <c:pt idx="132656">
                  <c:v>342.45833333333331</c:v>
                </c:pt>
                <c:pt idx="132657">
                  <c:v>342.4609375</c:v>
                </c:pt>
                <c:pt idx="132658">
                  <c:v>342.46354166666669</c:v>
                </c:pt>
                <c:pt idx="132659">
                  <c:v>342.46614583333331</c:v>
                </c:pt>
                <c:pt idx="132660">
                  <c:v>342.46875</c:v>
                </c:pt>
                <c:pt idx="132661">
                  <c:v>342.47135416666669</c:v>
                </c:pt>
                <c:pt idx="132662">
                  <c:v>342.47395833333331</c:v>
                </c:pt>
                <c:pt idx="132663">
                  <c:v>342.4765625</c:v>
                </c:pt>
                <c:pt idx="132664">
                  <c:v>342.47916666666669</c:v>
                </c:pt>
                <c:pt idx="132665">
                  <c:v>342.48177083333331</c:v>
                </c:pt>
                <c:pt idx="132666">
                  <c:v>342.484375</c:v>
                </c:pt>
                <c:pt idx="132667">
                  <c:v>342.48697916666669</c:v>
                </c:pt>
                <c:pt idx="132668">
                  <c:v>342.48958333333331</c:v>
                </c:pt>
                <c:pt idx="132669">
                  <c:v>342.4921875</c:v>
                </c:pt>
                <c:pt idx="132670">
                  <c:v>342.49479166666669</c:v>
                </c:pt>
                <c:pt idx="132671">
                  <c:v>342.49739583333331</c:v>
                </c:pt>
                <c:pt idx="132672">
                  <c:v>342.5</c:v>
                </c:pt>
                <c:pt idx="132673">
                  <c:v>342.50260416666669</c:v>
                </c:pt>
                <c:pt idx="132674">
                  <c:v>342.50520833333331</c:v>
                </c:pt>
                <c:pt idx="132675">
                  <c:v>342.5078125</c:v>
                </c:pt>
                <c:pt idx="132676">
                  <c:v>342.51041666666669</c:v>
                </c:pt>
                <c:pt idx="132677">
                  <c:v>342.51302083333331</c:v>
                </c:pt>
                <c:pt idx="132678">
                  <c:v>342.515625</c:v>
                </c:pt>
                <c:pt idx="132679">
                  <c:v>342.51822916666669</c:v>
                </c:pt>
                <c:pt idx="132680">
                  <c:v>342.52083333333331</c:v>
                </c:pt>
                <c:pt idx="132681">
                  <c:v>342.5234375</c:v>
                </c:pt>
                <c:pt idx="132682">
                  <c:v>342.52604166666669</c:v>
                </c:pt>
                <c:pt idx="132683">
                  <c:v>342.52864583333331</c:v>
                </c:pt>
                <c:pt idx="132684">
                  <c:v>342.53125</c:v>
                </c:pt>
                <c:pt idx="132685">
                  <c:v>342.53385416666669</c:v>
                </c:pt>
                <c:pt idx="132686">
                  <c:v>342.53645833333331</c:v>
                </c:pt>
                <c:pt idx="132687">
                  <c:v>342.5390625</c:v>
                </c:pt>
                <c:pt idx="132688">
                  <c:v>342.54166666666669</c:v>
                </c:pt>
                <c:pt idx="132689">
                  <c:v>342.54427083333331</c:v>
                </c:pt>
                <c:pt idx="132690">
                  <c:v>342.546875</c:v>
                </c:pt>
                <c:pt idx="132691">
                  <c:v>342.54947916666669</c:v>
                </c:pt>
                <c:pt idx="132692">
                  <c:v>342.55208333333331</c:v>
                </c:pt>
                <c:pt idx="132693">
                  <c:v>342.5546875</c:v>
                </c:pt>
                <c:pt idx="132694">
                  <c:v>342.55729166666669</c:v>
                </c:pt>
                <c:pt idx="132695">
                  <c:v>342.55989583333331</c:v>
                </c:pt>
                <c:pt idx="132696">
                  <c:v>342.5625</c:v>
                </c:pt>
                <c:pt idx="132697">
                  <c:v>342.56510416666669</c:v>
                </c:pt>
                <c:pt idx="132698">
                  <c:v>342.56770833333331</c:v>
                </c:pt>
                <c:pt idx="132699">
                  <c:v>342.5703125</c:v>
                </c:pt>
                <c:pt idx="132700">
                  <c:v>342.57291666666669</c:v>
                </c:pt>
                <c:pt idx="132701">
                  <c:v>342.57552083333331</c:v>
                </c:pt>
                <c:pt idx="132702">
                  <c:v>342.578125</c:v>
                </c:pt>
                <c:pt idx="132703">
                  <c:v>342.58072916666669</c:v>
                </c:pt>
                <c:pt idx="132704">
                  <c:v>342.58333333333331</c:v>
                </c:pt>
                <c:pt idx="132705">
                  <c:v>342.5859375</c:v>
                </c:pt>
                <c:pt idx="132706">
                  <c:v>342.58854166666669</c:v>
                </c:pt>
                <c:pt idx="132707">
                  <c:v>342.59114583333331</c:v>
                </c:pt>
                <c:pt idx="132708">
                  <c:v>342.59375</c:v>
                </c:pt>
                <c:pt idx="132709">
                  <c:v>342.59635416666669</c:v>
                </c:pt>
                <c:pt idx="132710">
                  <c:v>342.59895833333331</c:v>
                </c:pt>
                <c:pt idx="132711">
                  <c:v>342.6015625</c:v>
                </c:pt>
                <c:pt idx="132712">
                  <c:v>342.60416666666669</c:v>
                </c:pt>
                <c:pt idx="132713">
                  <c:v>342.60677083333331</c:v>
                </c:pt>
                <c:pt idx="132714">
                  <c:v>342.609375</c:v>
                </c:pt>
                <c:pt idx="132715">
                  <c:v>342.61197916666669</c:v>
                </c:pt>
                <c:pt idx="132716">
                  <c:v>342.61458333333331</c:v>
                </c:pt>
                <c:pt idx="132717">
                  <c:v>342.6171875</c:v>
                </c:pt>
                <c:pt idx="132718">
                  <c:v>342.61979166666669</c:v>
                </c:pt>
                <c:pt idx="132719">
                  <c:v>342.62239583333331</c:v>
                </c:pt>
                <c:pt idx="132720">
                  <c:v>342.625</c:v>
                </c:pt>
                <c:pt idx="132721">
                  <c:v>342.62760416666669</c:v>
                </c:pt>
                <c:pt idx="132722">
                  <c:v>342.63020833333331</c:v>
                </c:pt>
                <c:pt idx="132723">
                  <c:v>342.6328125</c:v>
                </c:pt>
                <c:pt idx="132724">
                  <c:v>342.63541666666669</c:v>
                </c:pt>
                <c:pt idx="132725">
                  <c:v>342.63802083333331</c:v>
                </c:pt>
                <c:pt idx="132726">
                  <c:v>342.640625</c:v>
                </c:pt>
                <c:pt idx="132727">
                  <c:v>342.64322916666669</c:v>
                </c:pt>
                <c:pt idx="132728">
                  <c:v>342.64583333333331</c:v>
                </c:pt>
                <c:pt idx="132729">
                  <c:v>342.6484375</c:v>
                </c:pt>
                <c:pt idx="132730">
                  <c:v>342.65104166666669</c:v>
                </c:pt>
                <c:pt idx="132731">
                  <c:v>342.65364583333331</c:v>
                </c:pt>
                <c:pt idx="132732">
                  <c:v>342.65625</c:v>
                </c:pt>
                <c:pt idx="132733">
                  <c:v>342.65885416666669</c:v>
                </c:pt>
                <c:pt idx="132734">
                  <c:v>342.66145833333331</c:v>
                </c:pt>
                <c:pt idx="132735">
                  <c:v>342.6640625</c:v>
                </c:pt>
                <c:pt idx="132736">
                  <c:v>342.66666666666669</c:v>
                </c:pt>
                <c:pt idx="132737">
                  <c:v>342.66927083333331</c:v>
                </c:pt>
                <c:pt idx="132738">
                  <c:v>342.671875</c:v>
                </c:pt>
                <c:pt idx="132739">
                  <c:v>342.67447916666669</c:v>
                </c:pt>
                <c:pt idx="132740">
                  <c:v>342.67708333333331</c:v>
                </c:pt>
                <c:pt idx="132741">
                  <c:v>342.6796875</c:v>
                </c:pt>
                <c:pt idx="132742">
                  <c:v>342.68229166666669</c:v>
                </c:pt>
                <c:pt idx="132743">
                  <c:v>342.68489583333331</c:v>
                </c:pt>
                <c:pt idx="132744">
                  <c:v>342.6875</c:v>
                </c:pt>
                <c:pt idx="132745">
                  <c:v>342.69010416666669</c:v>
                </c:pt>
                <c:pt idx="132746">
                  <c:v>342.69270833333331</c:v>
                </c:pt>
                <c:pt idx="132747">
                  <c:v>342.6953125</c:v>
                </c:pt>
                <c:pt idx="132748">
                  <c:v>342.69791666666669</c:v>
                </c:pt>
                <c:pt idx="132749">
                  <c:v>342.70052083333331</c:v>
                </c:pt>
                <c:pt idx="132750">
                  <c:v>342.703125</c:v>
                </c:pt>
                <c:pt idx="132751">
                  <c:v>342.70572916666669</c:v>
                </c:pt>
                <c:pt idx="132752">
                  <c:v>342.70833333333331</c:v>
                </c:pt>
                <c:pt idx="132753">
                  <c:v>342.7109375</c:v>
                </c:pt>
                <c:pt idx="132754">
                  <c:v>342.71354166666669</c:v>
                </c:pt>
                <c:pt idx="132755">
                  <c:v>342.71614583333331</c:v>
                </c:pt>
                <c:pt idx="132756">
                  <c:v>342.71875</c:v>
                </c:pt>
                <c:pt idx="132757">
                  <c:v>342.72135416666669</c:v>
                </c:pt>
                <c:pt idx="132758">
                  <c:v>342.72395833333331</c:v>
                </c:pt>
                <c:pt idx="132759">
                  <c:v>342.7265625</c:v>
                </c:pt>
                <c:pt idx="132760">
                  <c:v>342.72916666666669</c:v>
                </c:pt>
                <c:pt idx="132761">
                  <c:v>342.73177083333331</c:v>
                </c:pt>
                <c:pt idx="132762">
                  <c:v>342.734375</c:v>
                </c:pt>
                <c:pt idx="132763">
                  <c:v>342.73697916666669</c:v>
                </c:pt>
                <c:pt idx="132764">
                  <c:v>342.73958333333331</c:v>
                </c:pt>
                <c:pt idx="132765">
                  <c:v>342.7421875</c:v>
                </c:pt>
                <c:pt idx="132766">
                  <c:v>342.74479166666669</c:v>
                </c:pt>
                <c:pt idx="132767">
                  <c:v>342.74739583333331</c:v>
                </c:pt>
                <c:pt idx="132768">
                  <c:v>342.75</c:v>
                </c:pt>
                <c:pt idx="132769">
                  <c:v>342.75260416666669</c:v>
                </c:pt>
                <c:pt idx="132770">
                  <c:v>342.75520833333331</c:v>
                </c:pt>
                <c:pt idx="132771">
                  <c:v>342.7578125</c:v>
                </c:pt>
                <c:pt idx="132772">
                  <c:v>342.76041666666669</c:v>
                </c:pt>
                <c:pt idx="132773">
                  <c:v>342.76302083333331</c:v>
                </c:pt>
                <c:pt idx="132774">
                  <c:v>342.765625</c:v>
                </c:pt>
                <c:pt idx="132775">
                  <c:v>342.76822916666669</c:v>
                </c:pt>
                <c:pt idx="132776">
                  <c:v>342.77083333333331</c:v>
                </c:pt>
                <c:pt idx="132777">
                  <c:v>342.7734375</c:v>
                </c:pt>
                <c:pt idx="132778">
                  <c:v>342.77604166666669</c:v>
                </c:pt>
                <c:pt idx="132779">
                  <c:v>342.77864583333331</c:v>
                </c:pt>
                <c:pt idx="132780">
                  <c:v>342.78125</c:v>
                </c:pt>
                <c:pt idx="132781">
                  <c:v>342.78385416666669</c:v>
                </c:pt>
                <c:pt idx="132782">
                  <c:v>342.78645833333331</c:v>
                </c:pt>
                <c:pt idx="132783">
                  <c:v>342.7890625</c:v>
                </c:pt>
                <c:pt idx="132784">
                  <c:v>342.79166666666669</c:v>
                </c:pt>
                <c:pt idx="132785">
                  <c:v>342.79427083333331</c:v>
                </c:pt>
                <c:pt idx="132786">
                  <c:v>342.796875</c:v>
                </c:pt>
                <c:pt idx="132787">
                  <c:v>342.79947916666669</c:v>
                </c:pt>
                <c:pt idx="132788">
                  <c:v>342.80208333333331</c:v>
                </c:pt>
                <c:pt idx="132789">
                  <c:v>342.8046875</c:v>
                </c:pt>
                <c:pt idx="132790">
                  <c:v>342.80729166666669</c:v>
                </c:pt>
                <c:pt idx="132791">
                  <c:v>342.80989583333331</c:v>
                </c:pt>
                <c:pt idx="132792">
                  <c:v>342.8125</c:v>
                </c:pt>
                <c:pt idx="132793">
                  <c:v>342.81510416666669</c:v>
                </c:pt>
                <c:pt idx="132794">
                  <c:v>342.81770833333331</c:v>
                </c:pt>
                <c:pt idx="132795">
                  <c:v>342.8203125</c:v>
                </c:pt>
                <c:pt idx="132796">
                  <c:v>342.82291666666669</c:v>
                </c:pt>
                <c:pt idx="132797">
                  <c:v>342.82552083333331</c:v>
                </c:pt>
                <c:pt idx="132798">
                  <c:v>342.828125</c:v>
                </c:pt>
                <c:pt idx="132799">
                  <c:v>342.83072916666669</c:v>
                </c:pt>
                <c:pt idx="132800">
                  <c:v>342.83333333333331</c:v>
                </c:pt>
                <c:pt idx="132801">
                  <c:v>342.8359375</c:v>
                </c:pt>
                <c:pt idx="132802">
                  <c:v>342.83854166666669</c:v>
                </c:pt>
                <c:pt idx="132803">
                  <c:v>342.84114583333331</c:v>
                </c:pt>
                <c:pt idx="132804">
                  <c:v>342.84375</c:v>
                </c:pt>
                <c:pt idx="132805">
                  <c:v>342.84635416666669</c:v>
                </c:pt>
                <c:pt idx="132806">
                  <c:v>342.84895833333331</c:v>
                </c:pt>
                <c:pt idx="132807">
                  <c:v>342.8515625</c:v>
                </c:pt>
                <c:pt idx="132808">
                  <c:v>342.85416666666669</c:v>
                </c:pt>
                <c:pt idx="132809">
                  <c:v>342.85677083333331</c:v>
                </c:pt>
                <c:pt idx="132810">
                  <c:v>342.859375</c:v>
                </c:pt>
                <c:pt idx="132811">
                  <c:v>342.86197916666669</c:v>
                </c:pt>
                <c:pt idx="132812">
                  <c:v>342.86458333333331</c:v>
                </c:pt>
                <c:pt idx="132813">
                  <c:v>342.8671875</c:v>
                </c:pt>
                <c:pt idx="132814">
                  <c:v>342.86979166666669</c:v>
                </c:pt>
                <c:pt idx="132815">
                  <c:v>342.87239583333331</c:v>
                </c:pt>
                <c:pt idx="132816">
                  <c:v>342.875</c:v>
                </c:pt>
                <c:pt idx="132817">
                  <c:v>342.87760416666669</c:v>
                </c:pt>
                <c:pt idx="132818">
                  <c:v>342.88020833333331</c:v>
                </c:pt>
                <c:pt idx="132819">
                  <c:v>342.8828125</c:v>
                </c:pt>
                <c:pt idx="132820">
                  <c:v>342.88541666666669</c:v>
                </c:pt>
                <c:pt idx="132821">
                  <c:v>342.88802083333331</c:v>
                </c:pt>
                <c:pt idx="132822">
                  <c:v>342.890625</c:v>
                </c:pt>
                <c:pt idx="132823">
                  <c:v>342.89322916666669</c:v>
                </c:pt>
                <c:pt idx="132824">
                  <c:v>342.89583333333331</c:v>
                </c:pt>
                <c:pt idx="132825">
                  <c:v>342.8984375</c:v>
                </c:pt>
                <c:pt idx="132826">
                  <c:v>342.90104166666669</c:v>
                </c:pt>
                <c:pt idx="132827">
                  <c:v>342.90364583333331</c:v>
                </c:pt>
                <c:pt idx="132828">
                  <c:v>342.90625</c:v>
                </c:pt>
                <c:pt idx="132829">
                  <c:v>342.90885416666669</c:v>
                </c:pt>
                <c:pt idx="132830">
                  <c:v>342.91145833333331</c:v>
                </c:pt>
                <c:pt idx="132831">
                  <c:v>342.9140625</c:v>
                </c:pt>
                <c:pt idx="132832">
                  <c:v>342.91666666666669</c:v>
                </c:pt>
                <c:pt idx="132833">
                  <c:v>342.91927083333331</c:v>
                </c:pt>
                <c:pt idx="132834">
                  <c:v>342.921875</c:v>
                </c:pt>
                <c:pt idx="132835">
                  <c:v>342.92447916666669</c:v>
                </c:pt>
                <c:pt idx="132836">
                  <c:v>342.92708333333331</c:v>
                </c:pt>
                <c:pt idx="132837">
                  <c:v>342.9296875</c:v>
                </c:pt>
                <c:pt idx="132838">
                  <c:v>342.93229166666669</c:v>
                </c:pt>
                <c:pt idx="132839">
                  <c:v>342.93489583333331</c:v>
                </c:pt>
                <c:pt idx="132840">
                  <c:v>342.9375</c:v>
                </c:pt>
                <c:pt idx="132841">
                  <c:v>342.94010416666669</c:v>
                </c:pt>
                <c:pt idx="132842">
                  <c:v>342.94270833333331</c:v>
                </c:pt>
                <c:pt idx="132843">
                  <c:v>342.9453125</c:v>
                </c:pt>
                <c:pt idx="132844">
                  <c:v>342.94791666666669</c:v>
                </c:pt>
                <c:pt idx="132845">
                  <c:v>342.95052083333331</c:v>
                </c:pt>
                <c:pt idx="132846">
                  <c:v>342.953125</c:v>
                </c:pt>
                <c:pt idx="132847">
                  <c:v>342.95572916666669</c:v>
                </c:pt>
                <c:pt idx="132848">
                  <c:v>342.95833333333331</c:v>
                </c:pt>
                <c:pt idx="132849">
                  <c:v>342.9609375</c:v>
                </c:pt>
                <c:pt idx="132850">
                  <c:v>342.96354166666669</c:v>
                </c:pt>
                <c:pt idx="132851">
                  <c:v>342.96614583333331</c:v>
                </c:pt>
                <c:pt idx="132852">
                  <c:v>342.96875</c:v>
                </c:pt>
                <c:pt idx="132853">
                  <c:v>342.97135416666669</c:v>
                </c:pt>
                <c:pt idx="132854">
                  <c:v>342.97395833333331</c:v>
                </c:pt>
                <c:pt idx="132855">
                  <c:v>342.9765625</c:v>
                </c:pt>
                <c:pt idx="132856">
                  <c:v>342.97916666666669</c:v>
                </c:pt>
                <c:pt idx="132857">
                  <c:v>342.98177083333331</c:v>
                </c:pt>
                <c:pt idx="132858">
                  <c:v>342.984375</c:v>
                </c:pt>
                <c:pt idx="132859">
                  <c:v>342.98697916666669</c:v>
                </c:pt>
                <c:pt idx="132860">
                  <c:v>342.98958333333331</c:v>
                </c:pt>
                <c:pt idx="132861">
                  <c:v>342.9921875</c:v>
                </c:pt>
                <c:pt idx="132862">
                  <c:v>342.99479166666669</c:v>
                </c:pt>
                <c:pt idx="132863">
                  <c:v>342.99739583333331</c:v>
                </c:pt>
                <c:pt idx="132864">
                  <c:v>343</c:v>
                </c:pt>
                <c:pt idx="132865">
                  <c:v>343.00260416666669</c:v>
                </c:pt>
                <c:pt idx="132866">
                  <c:v>343.00520833333331</c:v>
                </c:pt>
                <c:pt idx="132867">
                  <c:v>343.0078125</c:v>
                </c:pt>
                <c:pt idx="132868">
                  <c:v>343.01041666666669</c:v>
                </c:pt>
                <c:pt idx="132869">
                  <c:v>343.01302083333331</c:v>
                </c:pt>
                <c:pt idx="132870">
                  <c:v>343.015625</c:v>
                </c:pt>
                <c:pt idx="132871">
                  <c:v>343.01822916666669</c:v>
                </c:pt>
                <c:pt idx="132872">
                  <c:v>343.02083333333331</c:v>
                </c:pt>
                <c:pt idx="132873">
                  <c:v>343.0234375</c:v>
                </c:pt>
                <c:pt idx="132874">
                  <c:v>343.02604166666669</c:v>
                </c:pt>
                <c:pt idx="132875">
                  <c:v>343.02864583333331</c:v>
                </c:pt>
                <c:pt idx="132876">
                  <c:v>343.03125</c:v>
                </c:pt>
                <c:pt idx="132877">
                  <c:v>343.03385416666669</c:v>
                </c:pt>
                <c:pt idx="132878">
                  <c:v>343.03645833333331</c:v>
                </c:pt>
                <c:pt idx="132879">
                  <c:v>343.0390625</c:v>
                </c:pt>
                <c:pt idx="132880">
                  <c:v>343.04166666666669</c:v>
                </c:pt>
                <c:pt idx="132881">
                  <c:v>343.04427083333331</c:v>
                </c:pt>
                <c:pt idx="132882">
                  <c:v>343.046875</c:v>
                </c:pt>
                <c:pt idx="132883">
                  <c:v>343.04947916666669</c:v>
                </c:pt>
                <c:pt idx="132884">
                  <c:v>343.05208333333331</c:v>
                </c:pt>
                <c:pt idx="132885">
                  <c:v>343.0546875</c:v>
                </c:pt>
                <c:pt idx="132886">
                  <c:v>343.05729166666669</c:v>
                </c:pt>
                <c:pt idx="132887">
                  <c:v>343.05989583333331</c:v>
                </c:pt>
                <c:pt idx="132888">
                  <c:v>343.0625</c:v>
                </c:pt>
                <c:pt idx="132889">
                  <c:v>343.06510416666669</c:v>
                </c:pt>
                <c:pt idx="132890">
                  <c:v>343.06770833333331</c:v>
                </c:pt>
                <c:pt idx="132891">
                  <c:v>343.0703125</c:v>
                </c:pt>
                <c:pt idx="132892">
                  <c:v>343.07291666666669</c:v>
                </c:pt>
                <c:pt idx="132893">
                  <c:v>343.07552083333331</c:v>
                </c:pt>
                <c:pt idx="132894">
                  <c:v>343.078125</c:v>
                </c:pt>
                <c:pt idx="132895">
                  <c:v>343.08072916666669</c:v>
                </c:pt>
                <c:pt idx="132896">
                  <c:v>343.08333333333331</c:v>
                </c:pt>
                <c:pt idx="132897">
                  <c:v>343.0859375</c:v>
                </c:pt>
                <c:pt idx="132898">
                  <c:v>343.08854166666669</c:v>
                </c:pt>
                <c:pt idx="132899">
                  <c:v>343.09114583333331</c:v>
                </c:pt>
                <c:pt idx="132900">
                  <c:v>343.09375</c:v>
                </c:pt>
                <c:pt idx="132901">
                  <c:v>343.09635416666669</c:v>
                </c:pt>
                <c:pt idx="132902">
                  <c:v>343.09895833333331</c:v>
                </c:pt>
                <c:pt idx="132903">
                  <c:v>343.1015625</c:v>
                </c:pt>
                <c:pt idx="132904">
                  <c:v>343.10416666666669</c:v>
                </c:pt>
                <c:pt idx="132905">
                  <c:v>343.10677083333331</c:v>
                </c:pt>
                <c:pt idx="132906">
                  <c:v>343.109375</c:v>
                </c:pt>
                <c:pt idx="132907">
                  <c:v>343.11197916666669</c:v>
                </c:pt>
                <c:pt idx="132908">
                  <c:v>343.11458333333331</c:v>
                </c:pt>
                <c:pt idx="132909">
                  <c:v>343.1171875</c:v>
                </c:pt>
                <c:pt idx="132910">
                  <c:v>343.11979166666669</c:v>
                </c:pt>
                <c:pt idx="132911">
                  <c:v>343.12239583333331</c:v>
                </c:pt>
                <c:pt idx="132912">
                  <c:v>343.125</c:v>
                </c:pt>
                <c:pt idx="132913">
                  <c:v>343.12760416666669</c:v>
                </c:pt>
                <c:pt idx="132914">
                  <c:v>343.13020833333331</c:v>
                </c:pt>
                <c:pt idx="132915">
                  <c:v>343.1328125</c:v>
                </c:pt>
                <c:pt idx="132916">
                  <c:v>343.13541666666669</c:v>
                </c:pt>
                <c:pt idx="132917">
                  <c:v>343.13802083333331</c:v>
                </c:pt>
                <c:pt idx="132918">
                  <c:v>343.140625</c:v>
                </c:pt>
                <c:pt idx="132919">
                  <c:v>343.14322916666669</c:v>
                </c:pt>
                <c:pt idx="132920">
                  <c:v>343.14583333333331</c:v>
                </c:pt>
                <c:pt idx="132921">
                  <c:v>343.1484375</c:v>
                </c:pt>
                <c:pt idx="132922">
                  <c:v>343.15104166666669</c:v>
                </c:pt>
                <c:pt idx="132923">
                  <c:v>343.15364583333331</c:v>
                </c:pt>
                <c:pt idx="132924">
                  <c:v>343.15625</c:v>
                </c:pt>
                <c:pt idx="132925">
                  <c:v>343.15885416666669</c:v>
                </c:pt>
                <c:pt idx="132926">
                  <c:v>343.16145833333331</c:v>
                </c:pt>
                <c:pt idx="132927">
                  <c:v>343.1640625</c:v>
                </c:pt>
                <c:pt idx="132928">
                  <c:v>343.16666666666669</c:v>
                </c:pt>
                <c:pt idx="132929">
                  <c:v>343.16927083333331</c:v>
                </c:pt>
                <c:pt idx="132930">
                  <c:v>343.171875</c:v>
                </c:pt>
                <c:pt idx="132931">
                  <c:v>343.17447916666669</c:v>
                </c:pt>
                <c:pt idx="132932">
                  <c:v>343.17708333333331</c:v>
                </c:pt>
                <c:pt idx="132933">
                  <c:v>343.1796875</c:v>
                </c:pt>
                <c:pt idx="132934">
                  <c:v>343.18229166666669</c:v>
                </c:pt>
                <c:pt idx="132935">
                  <c:v>343.18489583333331</c:v>
                </c:pt>
                <c:pt idx="132936">
                  <c:v>343.1875</c:v>
                </c:pt>
                <c:pt idx="132937">
                  <c:v>343.19010416666669</c:v>
                </c:pt>
                <c:pt idx="132938">
                  <c:v>343.19270833333331</c:v>
                </c:pt>
                <c:pt idx="132939">
                  <c:v>343.1953125</c:v>
                </c:pt>
                <c:pt idx="132940">
                  <c:v>343.19791666666669</c:v>
                </c:pt>
                <c:pt idx="132941">
                  <c:v>343.20052083333331</c:v>
                </c:pt>
                <c:pt idx="132942">
                  <c:v>343.203125</c:v>
                </c:pt>
                <c:pt idx="132943">
                  <c:v>343.20572916666669</c:v>
                </c:pt>
                <c:pt idx="132944">
                  <c:v>343.20833333333331</c:v>
                </c:pt>
                <c:pt idx="132945">
                  <c:v>343.2109375</c:v>
                </c:pt>
                <c:pt idx="132946">
                  <c:v>343.21354166666669</c:v>
                </c:pt>
                <c:pt idx="132947">
                  <c:v>343.21614583333331</c:v>
                </c:pt>
                <c:pt idx="132948">
                  <c:v>343.21875</c:v>
                </c:pt>
                <c:pt idx="132949">
                  <c:v>343.22135416666669</c:v>
                </c:pt>
                <c:pt idx="132950">
                  <c:v>343.22395833333331</c:v>
                </c:pt>
                <c:pt idx="132951">
                  <c:v>343.2265625</c:v>
                </c:pt>
                <c:pt idx="132952">
                  <c:v>343.22916666666669</c:v>
                </c:pt>
                <c:pt idx="132953">
                  <c:v>343.23177083333331</c:v>
                </c:pt>
                <c:pt idx="132954">
                  <c:v>343.234375</c:v>
                </c:pt>
                <c:pt idx="132955">
                  <c:v>343.23697916666669</c:v>
                </c:pt>
                <c:pt idx="132956">
                  <c:v>343.23958333333331</c:v>
                </c:pt>
                <c:pt idx="132957">
                  <c:v>343.2421875</c:v>
                </c:pt>
                <c:pt idx="132958">
                  <c:v>343.24479166666669</c:v>
                </c:pt>
                <c:pt idx="132959">
                  <c:v>343.24739583333331</c:v>
                </c:pt>
                <c:pt idx="132960">
                  <c:v>343.25</c:v>
                </c:pt>
                <c:pt idx="132961">
                  <c:v>343.25260416666669</c:v>
                </c:pt>
                <c:pt idx="132962">
                  <c:v>343.25520833333331</c:v>
                </c:pt>
                <c:pt idx="132963">
                  <c:v>343.2578125</c:v>
                </c:pt>
                <c:pt idx="132964">
                  <c:v>343.26041666666669</c:v>
                </c:pt>
                <c:pt idx="132965">
                  <c:v>343.26302083333331</c:v>
                </c:pt>
                <c:pt idx="132966">
                  <c:v>343.265625</c:v>
                </c:pt>
                <c:pt idx="132967">
                  <c:v>343.26822916666669</c:v>
                </c:pt>
                <c:pt idx="132968">
                  <c:v>343.27083333333331</c:v>
                </c:pt>
                <c:pt idx="132969">
                  <c:v>343.2734375</c:v>
                </c:pt>
                <c:pt idx="132970">
                  <c:v>343.27604166666669</c:v>
                </c:pt>
                <c:pt idx="132971">
                  <c:v>343.27864583333331</c:v>
                </c:pt>
                <c:pt idx="132972">
                  <c:v>343.28125</c:v>
                </c:pt>
                <c:pt idx="132973">
                  <c:v>343.28385416666669</c:v>
                </c:pt>
                <c:pt idx="132974">
                  <c:v>343.28645833333331</c:v>
                </c:pt>
                <c:pt idx="132975">
                  <c:v>343.2890625</c:v>
                </c:pt>
                <c:pt idx="132976">
                  <c:v>343.29166666666669</c:v>
                </c:pt>
                <c:pt idx="132977">
                  <c:v>343.29427083333331</c:v>
                </c:pt>
                <c:pt idx="132978">
                  <c:v>343.296875</c:v>
                </c:pt>
                <c:pt idx="132979">
                  <c:v>343.29947916666669</c:v>
                </c:pt>
                <c:pt idx="132980">
                  <c:v>343.30208333333331</c:v>
                </c:pt>
                <c:pt idx="132981">
                  <c:v>343.3046875</c:v>
                </c:pt>
                <c:pt idx="132982">
                  <c:v>343.30729166666669</c:v>
                </c:pt>
                <c:pt idx="132983">
                  <c:v>343.30989583333331</c:v>
                </c:pt>
                <c:pt idx="132984">
                  <c:v>343.3125</c:v>
                </c:pt>
                <c:pt idx="132985">
                  <c:v>343.31510416666669</c:v>
                </c:pt>
                <c:pt idx="132986">
                  <c:v>343.31770833333331</c:v>
                </c:pt>
                <c:pt idx="132987">
                  <c:v>343.3203125</c:v>
                </c:pt>
                <c:pt idx="132988">
                  <c:v>343.32291666666669</c:v>
                </c:pt>
                <c:pt idx="132989">
                  <c:v>343.32552083333331</c:v>
                </c:pt>
                <c:pt idx="132990">
                  <c:v>343.328125</c:v>
                </c:pt>
                <c:pt idx="132991">
                  <c:v>343.33072916666669</c:v>
                </c:pt>
                <c:pt idx="132992">
                  <c:v>343.33333333333331</c:v>
                </c:pt>
                <c:pt idx="132993">
                  <c:v>343.3359375</c:v>
                </c:pt>
                <c:pt idx="132994">
                  <c:v>343.33854166666669</c:v>
                </c:pt>
                <c:pt idx="132995">
                  <c:v>343.34114583333331</c:v>
                </c:pt>
                <c:pt idx="132996">
                  <c:v>343.34375</c:v>
                </c:pt>
                <c:pt idx="132997">
                  <c:v>343.34635416666669</c:v>
                </c:pt>
                <c:pt idx="132998">
                  <c:v>343.34895833333331</c:v>
                </c:pt>
                <c:pt idx="132999">
                  <c:v>343.3515625</c:v>
                </c:pt>
                <c:pt idx="133000">
                  <c:v>343.35416666666669</c:v>
                </c:pt>
                <c:pt idx="133001">
                  <c:v>343.35677083333331</c:v>
                </c:pt>
                <c:pt idx="133002">
                  <c:v>343.359375</c:v>
                </c:pt>
                <c:pt idx="133003">
                  <c:v>343.36197916666669</c:v>
                </c:pt>
                <c:pt idx="133004">
                  <c:v>343.36458333333331</c:v>
                </c:pt>
                <c:pt idx="133005">
                  <c:v>343.3671875</c:v>
                </c:pt>
                <c:pt idx="133006">
                  <c:v>343.36979166666669</c:v>
                </c:pt>
                <c:pt idx="133007">
                  <c:v>343.37239583333331</c:v>
                </c:pt>
                <c:pt idx="133008">
                  <c:v>343.375</c:v>
                </c:pt>
                <c:pt idx="133009">
                  <c:v>343.37760416666669</c:v>
                </c:pt>
                <c:pt idx="133010">
                  <c:v>343.38020833333331</c:v>
                </c:pt>
                <c:pt idx="133011">
                  <c:v>343.3828125</c:v>
                </c:pt>
                <c:pt idx="133012">
                  <c:v>343.38541666666669</c:v>
                </c:pt>
                <c:pt idx="133013">
                  <c:v>343.38802083333331</c:v>
                </c:pt>
                <c:pt idx="133014">
                  <c:v>343.390625</c:v>
                </c:pt>
                <c:pt idx="133015">
                  <c:v>343.39322916666669</c:v>
                </c:pt>
                <c:pt idx="133016">
                  <c:v>343.39583333333331</c:v>
                </c:pt>
                <c:pt idx="133017">
                  <c:v>343.3984375</c:v>
                </c:pt>
                <c:pt idx="133018">
                  <c:v>343.40104166666669</c:v>
                </c:pt>
                <c:pt idx="133019">
                  <c:v>343.40364583333331</c:v>
                </c:pt>
                <c:pt idx="133020">
                  <c:v>343.40625</c:v>
                </c:pt>
                <c:pt idx="133021">
                  <c:v>343.40885416666669</c:v>
                </c:pt>
                <c:pt idx="133022">
                  <c:v>343.41145833333331</c:v>
                </c:pt>
                <c:pt idx="133023">
                  <c:v>343.4140625</c:v>
                </c:pt>
                <c:pt idx="133024">
                  <c:v>343.41666666666669</c:v>
                </c:pt>
                <c:pt idx="133025">
                  <c:v>343.41927083333331</c:v>
                </c:pt>
                <c:pt idx="133026">
                  <c:v>343.421875</c:v>
                </c:pt>
                <c:pt idx="133027">
                  <c:v>343.42447916666669</c:v>
                </c:pt>
                <c:pt idx="133028">
                  <c:v>343.42708333333331</c:v>
                </c:pt>
                <c:pt idx="133029">
                  <c:v>343.4296875</c:v>
                </c:pt>
                <c:pt idx="133030">
                  <c:v>343.43229166666669</c:v>
                </c:pt>
                <c:pt idx="133031">
                  <c:v>343.43489583333331</c:v>
                </c:pt>
                <c:pt idx="133032">
                  <c:v>343.4375</c:v>
                </c:pt>
                <c:pt idx="133033">
                  <c:v>343.44010416666669</c:v>
                </c:pt>
                <c:pt idx="133034">
                  <c:v>343.44270833333331</c:v>
                </c:pt>
                <c:pt idx="133035">
                  <c:v>343.4453125</c:v>
                </c:pt>
                <c:pt idx="133036">
                  <c:v>343.44791666666669</c:v>
                </c:pt>
                <c:pt idx="133037">
                  <c:v>343.45052083333331</c:v>
                </c:pt>
                <c:pt idx="133038">
                  <c:v>343.453125</c:v>
                </c:pt>
                <c:pt idx="133039">
                  <c:v>343.45572916666669</c:v>
                </c:pt>
                <c:pt idx="133040">
                  <c:v>343.45833333333331</c:v>
                </c:pt>
                <c:pt idx="133041">
                  <c:v>343.4609375</c:v>
                </c:pt>
                <c:pt idx="133042">
                  <c:v>343.46354166666669</c:v>
                </c:pt>
                <c:pt idx="133043">
                  <c:v>343.46614583333331</c:v>
                </c:pt>
                <c:pt idx="133044">
                  <c:v>343.46875</c:v>
                </c:pt>
                <c:pt idx="133045">
                  <c:v>343.47135416666669</c:v>
                </c:pt>
                <c:pt idx="133046">
                  <c:v>343.47395833333331</c:v>
                </c:pt>
                <c:pt idx="133047">
                  <c:v>343.4765625</c:v>
                </c:pt>
                <c:pt idx="133048">
                  <c:v>343.47916666666669</c:v>
                </c:pt>
                <c:pt idx="133049">
                  <c:v>343.48177083333331</c:v>
                </c:pt>
                <c:pt idx="133050">
                  <c:v>343.484375</c:v>
                </c:pt>
                <c:pt idx="133051">
                  <c:v>343.48697916666669</c:v>
                </c:pt>
                <c:pt idx="133052">
                  <c:v>343.48958333333331</c:v>
                </c:pt>
                <c:pt idx="133053">
                  <c:v>343.4921875</c:v>
                </c:pt>
                <c:pt idx="133054">
                  <c:v>343.49479166666669</c:v>
                </c:pt>
                <c:pt idx="133055">
                  <c:v>343.49739583333331</c:v>
                </c:pt>
                <c:pt idx="133056">
                  <c:v>343.5</c:v>
                </c:pt>
                <c:pt idx="133057">
                  <c:v>343.50260416666669</c:v>
                </c:pt>
                <c:pt idx="133058">
                  <c:v>343.50520833333331</c:v>
                </c:pt>
                <c:pt idx="133059">
                  <c:v>343.5078125</c:v>
                </c:pt>
                <c:pt idx="133060">
                  <c:v>343.51041666666669</c:v>
                </c:pt>
                <c:pt idx="133061">
                  <c:v>343.51302083333331</c:v>
                </c:pt>
                <c:pt idx="133062">
                  <c:v>343.515625</c:v>
                </c:pt>
                <c:pt idx="133063">
                  <c:v>343.51822916666669</c:v>
                </c:pt>
                <c:pt idx="133064">
                  <c:v>343.52083333333331</c:v>
                </c:pt>
                <c:pt idx="133065">
                  <c:v>343.5234375</c:v>
                </c:pt>
                <c:pt idx="133066">
                  <c:v>343.52604166666669</c:v>
                </c:pt>
                <c:pt idx="133067">
                  <c:v>343.52864583333331</c:v>
                </c:pt>
                <c:pt idx="133068">
                  <c:v>343.53125</c:v>
                </c:pt>
                <c:pt idx="133069">
                  <c:v>343.53385416666669</c:v>
                </c:pt>
                <c:pt idx="133070">
                  <c:v>343.53645833333331</c:v>
                </c:pt>
                <c:pt idx="133071">
                  <c:v>343.5390625</c:v>
                </c:pt>
                <c:pt idx="133072">
                  <c:v>343.54166666666669</c:v>
                </c:pt>
                <c:pt idx="133073">
                  <c:v>343.54427083333331</c:v>
                </c:pt>
                <c:pt idx="133074">
                  <c:v>343.546875</c:v>
                </c:pt>
                <c:pt idx="133075">
                  <c:v>343.54947916666669</c:v>
                </c:pt>
                <c:pt idx="133076">
                  <c:v>343.55208333333331</c:v>
                </c:pt>
                <c:pt idx="133077">
                  <c:v>343.5546875</c:v>
                </c:pt>
                <c:pt idx="133078">
                  <c:v>343.55729166666669</c:v>
                </c:pt>
                <c:pt idx="133079">
                  <c:v>343.55989583333331</c:v>
                </c:pt>
                <c:pt idx="133080">
                  <c:v>343.5625</c:v>
                </c:pt>
                <c:pt idx="133081">
                  <c:v>343.56510416666669</c:v>
                </c:pt>
                <c:pt idx="133082">
                  <c:v>343.56770833333331</c:v>
                </c:pt>
                <c:pt idx="133083">
                  <c:v>343.5703125</c:v>
                </c:pt>
                <c:pt idx="133084">
                  <c:v>343.57291666666669</c:v>
                </c:pt>
                <c:pt idx="133085">
                  <c:v>343.57552083333331</c:v>
                </c:pt>
                <c:pt idx="133086">
                  <c:v>343.578125</c:v>
                </c:pt>
                <c:pt idx="133087">
                  <c:v>343.58072916666669</c:v>
                </c:pt>
                <c:pt idx="133088">
                  <c:v>343.58333333333331</c:v>
                </c:pt>
                <c:pt idx="133089">
                  <c:v>343.5859375</c:v>
                </c:pt>
                <c:pt idx="133090">
                  <c:v>343.58854166666669</c:v>
                </c:pt>
                <c:pt idx="133091">
                  <c:v>343.59114583333331</c:v>
                </c:pt>
                <c:pt idx="133092">
                  <c:v>343.59375</c:v>
                </c:pt>
                <c:pt idx="133093">
                  <c:v>343.59635416666669</c:v>
                </c:pt>
                <c:pt idx="133094">
                  <c:v>343.59895833333331</c:v>
                </c:pt>
                <c:pt idx="133095">
                  <c:v>343.6015625</c:v>
                </c:pt>
                <c:pt idx="133096">
                  <c:v>343.60416666666669</c:v>
                </c:pt>
                <c:pt idx="133097">
                  <c:v>343.60677083333331</c:v>
                </c:pt>
                <c:pt idx="133098">
                  <c:v>343.609375</c:v>
                </c:pt>
                <c:pt idx="133099">
                  <c:v>343.61197916666669</c:v>
                </c:pt>
                <c:pt idx="133100">
                  <c:v>343.61458333333331</c:v>
                </c:pt>
                <c:pt idx="133101">
                  <c:v>343.6171875</c:v>
                </c:pt>
                <c:pt idx="133102">
                  <c:v>343.61979166666669</c:v>
                </c:pt>
                <c:pt idx="133103">
                  <c:v>343.62239583333331</c:v>
                </c:pt>
                <c:pt idx="133104">
                  <c:v>343.625</c:v>
                </c:pt>
                <c:pt idx="133105">
                  <c:v>343.62760416666669</c:v>
                </c:pt>
                <c:pt idx="133106">
                  <c:v>343.63020833333331</c:v>
                </c:pt>
                <c:pt idx="133107">
                  <c:v>343.6328125</c:v>
                </c:pt>
                <c:pt idx="133108">
                  <c:v>343.63541666666669</c:v>
                </c:pt>
                <c:pt idx="133109">
                  <c:v>343.63802083333331</c:v>
                </c:pt>
                <c:pt idx="133110">
                  <c:v>343.640625</c:v>
                </c:pt>
                <c:pt idx="133111">
                  <c:v>343.64322916666669</c:v>
                </c:pt>
                <c:pt idx="133112">
                  <c:v>343.64583333333331</c:v>
                </c:pt>
                <c:pt idx="133113">
                  <c:v>343.6484375</c:v>
                </c:pt>
                <c:pt idx="133114">
                  <c:v>343.65104166666669</c:v>
                </c:pt>
                <c:pt idx="133115">
                  <c:v>343.65364583333331</c:v>
                </c:pt>
                <c:pt idx="133116">
                  <c:v>343.65625</c:v>
                </c:pt>
                <c:pt idx="133117">
                  <c:v>343.65885416666669</c:v>
                </c:pt>
                <c:pt idx="133118">
                  <c:v>343.66145833333331</c:v>
                </c:pt>
                <c:pt idx="133119">
                  <c:v>343.6640625</c:v>
                </c:pt>
                <c:pt idx="133120">
                  <c:v>343.66666666666669</c:v>
                </c:pt>
                <c:pt idx="133121">
                  <c:v>343.66927083333331</c:v>
                </c:pt>
                <c:pt idx="133122">
                  <c:v>343.671875</c:v>
                </c:pt>
                <c:pt idx="133123">
                  <c:v>343.67447916666669</c:v>
                </c:pt>
                <c:pt idx="133124">
                  <c:v>343.67708333333331</c:v>
                </c:pt>
                <c:pt idx="133125">
                  <c:v>343.6796875</c:v>
                </c:pt>
                <c:pt idx="133126">
                  <c:v>343.68229166666669</c:v>
                </c:pt>
                <c:pt idx="133127">
                  <c:v>343.68489583333331</c:v>
                </c:pt>
                <c:pt idx="133128">
                  <c:v>343.6875</c:v>
                </c:pt>
                <c:pt idx="133129">
                  <c:v>343.69010416666669</c:v>
                </c:pt>
                <c:pt idx="133130">
                  <c:v>343.69270833333331</c:v>
                </c:pt>
                <c:pt idx="133131">
                  <c:v>343.6953125</c:v>
                </c:pt>
                <c:pt idx="133132">
                  <c:v>343.69791666666669</c:v>
                </c:pt>
                <c:pt idx="133133">
                  <c:v>343.70052083333331</c:v>
                </c:pt>
                <c:pt idx="133134">
                  <c:v>343.703125</c:v>
                </c:pt>
                <c:pt idx="133135">
                  <c:v>343.70572916666669</c:v>
                </c:pt>
                <c:pt idx="133136">
                  <c:v>343.70833333333331</c:v>
                </c:pt>
                <c:pt idx="133137">
                  <c:v>343.7109375</c:v>
                </c:pt>
                <c:pt idx="133138">
                  <c:v>343.71354166666669</c:v>
                </c:pt>
                <c:pt idx="133139">
                  <c:v>343.71614583333331</c:v>
                </c:pt>
                <c:pt idx="133140">
                  <c:v>343.71875</c:v>
                </c:pt>
                <c:pt idx="133141">
                  <c:v>343.72135416666669</c:v>
                </c:pt>
                <c:pt idx="133142">
                  <c:v>343.72395833333331</c:v>
                </c:pt>
                <c:pt idx="133143">
                  <c:v>343.7265625</c:v>
                </c:pt>
                <c:pt idx="133144">
                  <c:v>343.72916666666669</c:v>
                </c:pt>
                <c:pt idx="133145">
                  <c:v>343.73177083333331</c:v>
                </c:pt>
                <c:pt idx="133146">
                  <c:v>343.734375</c:v>
                </c:pt>
                <c:pt idx="133147">
                  <c:v>343.73697916666669</c:v>
                </c:pt>
                <c:pt idx="133148">
                  <c:v>343.73958333333331</c:v>
                </c:pt>
                <c:pt idx="133149">
                  <c:v>343.7421875</c:v>
                </c:pt>
                <c:pt idx="133150">
                  <c:v>343.74479166666669</c:v>
                </c:pt>
                <c:pt idx="133151">
                  <c:v>343.74739583333331</c:v>
                </c:pt>
                <c:pt idx="133152">
                  <c:v>343.75</c:v>
                </c:pt>
                <c:pt idx="133153">
                  <c:v>343.75260416666669</c:v>
                </c:pt>
                <c:pt idx="133154">
                  <c:v>343.75520833333331</c:v>
                </c:pt>
                <c:pt idx="133155">
                  <c:v>343.7578125</c:v>
                </c:pt>
                <c:pt idx="133156">
                  <c:v>343.76041666666669</c:v>
                </c:pt>
                <c:pt idx="133157">
                  <c:v>343.76302083333331</c:v>
                </c:pt>
                <c:pt idx="133158">
                  <c:v>343.765625</c:v>
                </c:pt>
                <c:pt idx="133159">
                  <c:v>343.76822916666669</c:v>
                </c:pt>
                <c:pt idx="133160">
                  <c:v>343.77083333333331</c:v>
                </c:pt>
                <c:pt idx="133161">
                  <c:v>343.7734375</c:v>
                </c:pt>
                <c:pt idx="133162">
                  <c:v>343.77604166666669</c:v>
                </c:pt>
                <c:pt idx="133163">
                  <c:v>343.77864583333331</c:v>
                </c:pt>
                <c:pt idx="133164">
                  <c:v>343.78125</c:v>
                </c:pt>
                <c:pt idx="133165">
                  <c:v>343.78385416666669</c:v>
                </c:pt>
                <c:pt idx="133166">
                  <c:v>343.78645833333331</c:v>
                </c:pt>
                <c:pt idx="133167">
                  <c:v>343.7890625</c:v>
                </c:pt>
                <c:pt idx="133168">
                  <c:v>343.79166666666669</c:v>
                </c:pt>
                <c:pt idx="133169">
                  <c:v>343.79427083333331</c:v>
                </c:pt>
                <c:pt idx="133170">
                  <c:v>343.796875</c:v>
                </c:pt>
                <c:pt idx="133171">
                  <c:v>343.79947916666669</c:v>
                </c:pt>
                <c:pt idx="133172">
                  <c:v>343.80208333333331</c:v>
                </c:pt>
                <c:pt idx="133173">
                  <c:v>343.8046875</c:v>
                </c:pt>
                <c:pt idx="133174">
                  <c:v>343.80729166666669</c:v>
                </c:pt>
                <c:pt idx="133175">
                  <c:v>343.80989583333331</c:v>
                </c:pt>
                <c:pt idx="133176">
                  <c:v>343.8125</c:v>
                </c:pt>
                <c:pt idx="133177">
                  <c:v>343.81510416666669</c:v>
                </c:pt>
                <c:pt idx="133178">
                  <c:v>343.81770833333331</c:v>
                </c:pt>
                <c:pt idx="133179">
                  <c:v>343.8203125</c:v>
                </c:pt>
                <c:pt idx="133180">
                  <c:v>343.82291666666669</c:v>
                </c:pt>
                <c:pt idx="133181">
                  <c:v>343.82552083333331</c:v>
                </c:pt>
                <c:pt idx="133182">
                  <c:v>343.828125</c:v>
                </c:pt>
                <c:pt idx="133183">
                  <c:v>343.83072916666669</c:v>
                </c:pt>
                <c:pt idx="133184">
                  <c:v>343.83333333333331</c:v>
                </c:pt>
                <c:pt idx="133185">
                  <c:v>343.8359375</c:v>
                </c:pt>
                <c:pt idx="133186">
                  <c:v>343.83854166666669</c:v>
                </c:pt>
                <c:pt idx="133187">
                  <c:v>343.84114583333331</c:v>
                </c:pt>
                <c:pt idx="133188">
                  <c:v>343.84375</c:v>
                </c:pt>
                <c:pt idx="133189">
                  <c:v>343.84635416666669</c:v>
                </c:pt>
                <c:pt idx="133190">
                  <c:v>343.84895833333331</c:v>
                </c:pt>
                <c:pt idx="133191">
                  <c:v>343.8515625</c:v>
                </c:pt>
                <c:pt idx="133192">
                  <c:v>343.85416666666669</c:v>
                </c:pt>
                <c:pt idx="133193">
                  <c:v>343.85677083333331</c:v>
                </c:pt>
                <c:pt idx="133194">
                  <c:v>343.859375</c:v>
                </c:pt>
                <c:pt idx="133195">
                  <c:v>343.86197916666669</c:v>
                </c:pt>
                <c:pt idx="133196">
                  <c:v>343.86458333333331</c:v>
                </c:pt>
                <c:pt idx="133197">
                  <c:v>343.8671875</c:v>
                </c:pt>
                <c:pt idx="133198">
                  <c:v>343.86979166666669</c:v>
                </c:pt>
                <c:pt idx="133199">
                  <c:v>343.87239583333331</c:v>
                </c:pt>
                <c:pt idx="133200">
                  <c:v>343.875</c:v>
                </c:pt>
                <c:pt idx="133201">
                  <c:v>343.87760416666669</c:v>
                </c:pt>
                <c:pt idx="133202">
                  <c:v>343.88020833333331</c:v>
                </c:pt>
                <c:pt idx="133203">
                  <c:v>343.8828125</c:v>
                </c:pt>
                <c:pt idx="133204">
                  <c:v>343.88541666666669</c:v>
                </c:pt>
                <c:pt idx="133205">
                  <c:v>343.88802083333331</c:v>
                </c:pt>
                <c:pt idx="133206">
                  <c:v>343.890625</c:v>
                </c:pt>
                <c:pt idx="133207">
                  <c:v>343.89322916666669</c:v>
                </c:pt>
                <c:pt idx="133208">
                  <c:v>343.89583333333331</c:v>
                </c:pt>
                <c:pt idx="133209">
                  <c:v>343.8984375</c:v>
                </c:pt>
                <c:pt idx="133210">
                  <c:v>343.90104166666669</c:v>
                </c:pt>
                <c:pt idx="133211">
                  <c:v>343.90364583333331</c:v>
                </c:pt>
                <c:pt idx="133212">
                  <c:v>343.90625</c:v>
                </c:pt>
                <c:pt idx="133213">
                  <c:v>343.90885416666669</c:v>
                </c:pt>
                <c:pt idx="133214">
                  <c:v>343.91145833333331</c:v>
                </c:pt>
                <c:pt idx="133215">
                  <c:v>343.9140625</c:v>
                </c:pt>
                <c:pt idx="133216">
                  <c:v>343.91666666666669</c:v>
                </c:pt>
                <c:pt idx="133217">
                  <c:v>343.91927083333331</c:v>
                </c:pt>
                <c:pt idx="133218">
                  <c:v>343.921875</c:v>
                </c:pt>
                <c:pt idx="133219">
                  <c:v>343.92447916666669</c:v>
                </c:pt>
                <c:pt idx="133220">
                  <c:v>343.92708333333331</c:v>
                </c:pt>
                <c:pt idx="133221">
                  <c:v>343.9296875</c:v>
                </c:pt>
                <c:pt idx="133222">
                  <c:v>343.93229166666669</c:v>
                </c:pt>
                <c:pt idx="133223">
                  <c:v>343.93489583333331</c:v>
                </c:pt>
                <c:pt idx="133224">
                  <c:v>343.9375</c:v>
                </c:pt>
                <c:pt idx="133225">
                  <c:v>343.94010416666669</c:v>
                </c:pt>
                <c:pt idx="133226">
                  <c:v>343.94270833333331</c:v>
                </c:pt>
                <c:pt idx="133227">
                  <c:v>343.9453125</c:v>
                </c:pt>
                <c:pt idx="133228">
                  <c:v>343.94791666666669</c:v>
                </c:pt>
                <c:pt idx="133229">
                  <c:v>343.95052083333331</c:v>
                </c:pt>
                <c:pt idx="133230">
                  <c:v>343.953125</c:v>
                </c:pt>
                <c:pt idx="133231">
                  <c:v>343.95572916666669</c:v>
                </c:pt>
                <c:pt idx="133232">
                  <c:v>343.95833333333331</c:v>
                </c:pt>
                <c:pt idx="133233">
                  <c:v>343.9609375</c:v>
                </c:pt>
                <c:pt idx="133234">
                  <c:v>343.96354166666669</c:v>
                </c:pt>
                <c:pt idx="133235">
                  <c:v>343.96614583333331</c:v>
                </c:pt>
                <c:pt idx="133236">
                  <c:v>343.96875</c:v>
                </c:pt>
                <c:pt idx="133237">
                  <c:v>343.97135416666669</c:v>
                </c:pt>
                <c:pt idx="133238">
                  <c:v>343.97395833333331</c:v>
                </c:pt>
                <c:pt idx="133239">
                  <c:v>343.9765625</c:v>
                </c:pt>
                <c:pt idx="133240">
                  <c:v>343.97916666666669</c:v>
                </c:pt>
                <c:pt idx="133241">
                  <c:v>343.98177083333331</c:v>
                </c:pt>
                <c:pt idx="133242">
                  <c:v>343.984375</c:v>
                </c:pt>
                <c:pt idx="133243">
                  <c:v>343.98697916666669</c:v>
                </c:pt>
                <c:pt idx="133244">
                  <c:v>343.98958333333331</c:v>
                </c:pt>
                <c:pt idx="133245">
                  <c:v>343.9921875</c:v>
                </c:pt>
                <c:pt idx="133246">
                  <c:v>343.99479166666669</c:v>
                </c:pt>
                <c:pt idx="133247">
                  <c:v>343.99739583333331</c:v>
                </c:pt>
                <c:pt idx="133248">
                  <c:v>344</c:v>
                </c:pt>
                <c:pt idx="133249">
                  <c:v>344.00260416666669</c:v>
                </c:pt>
                <c:pt idx="133250">
                  <c:v>344.00520833333331</c:v>
                </c:pt>
                <c:pt idx="133251">
                  <c:v>344.0078125</c:v>
                </c:pt>
                <c:pt idx="133252">
                  <c:v>344.01041666666669</c:v>
                </c:pt>
                <c:pt idx="133253">
                  <c:v>344.01302083333331</c:v>
                </c:pt>
                <c:pt idx="133254">
                  <c:v>344.015625</c:v>
                </c:pt>
                <c:pt idx="133255">
                  <c:v>344.01822916666669</c:v>
                </c:pt>
                <c:pt idx="133256">
                  <c:v>344.02083333333331</c:v>
                </c:pt>
                <c:pt idx="133257">
                  <c:v>344.0234375</c:v>
                </c:pt>
                <c:pt idx="133258">
                  <c:v>344.02604166666669</c:v>
                </c:pt>
                <c:pt idx="133259">
                  <c:v>344.02864583333331</c:v>
                </c:pt>
                <c:pt idx="133260">
                  <c:v>344.03125</c:v>
                </c:pt>
                <c:pt idx="133261">
                  <c:v>344.03385416666669</c:v>
                </c:pt>
                <c:pt idx="133262">
                  <c:v>344.03645833333331</c:v>
                </c:pt>
                <c:pt idx="133263">
                  <c:v>344.0390625</c:v>
                </c:pt>
                <c:pt idx="133264">
                  <c:v>344.04166666666669</c:v>
                </c:pt>
                <c:pt idx="133265">
                  <c:v>344.04427083333331</c:v>
                </c:pt>
                <c:pt idx="133266">
                  <c:v>344.046875</c:v>
                </c:pt>
                <c:pt idx="133267">
                  <c:v>344.04947916666669</c:v>
                </c:pt>
                <c:pt idx="133268">
                  <c:v>344.05208333333331</c:v>
                </c:pt>
                <c:pt idx="133269">
                  <c:v>344.0546875</c:v>
                </c:pt>
                <c:pt idx="133270">
                  <c:v>344.05729166666669</c:v>
                </c:pt>
                <c:pt idx="133271">
                  <c:v>344.05989583333331</c:v>
                </c:pt>
                <c:pt idx="133272">
                  <c:v>344.0625</c:v>
                </c:pt>
                <c:pt idx="133273">
                  <c:v>344.06510416666669</c:v>
                </c:pt>
                <c:pt idx="133274">
                  <c:v>344.06770833333331</c:v>
                </c:pt>
                <c:pt idx="133275">
                  <c:v>344.0703125</c:v>
                </c:pt>
                <c:pt idx="133276">
                  <c:v>344.07291666666669</c:v>
                </c:pt>
                <c:pt idx="133277">
                  <c:v>344.07552083333331</c:v>
                </c:pt>
                <c:pt idx="133278">
                  <c:v>344.078125</c:v>
                </c:pt>
                <c:pt idx="133279">
                  <c:v>344.08072916666669</c:v>
                </c:pt>
                <c:pt idx="133280">
                  <c:v>344.08333333333331</c:v>
                </c:pt>
                <c:pt idx="133281">
                  <c:v>344.0859375</c:v>
                </c:pt>
                <c:pt idx="133282">
                  <c:v>344.08854166666669</c:v>
                </c:pt>
                <c:pt idx="133283">
                  <c:v>344.09114583333331</c:v>
                </c:pt>
                <c:pt idx="133284">
                  <c:v>344.09375</c:v>
                </c:pt>
                <c:pt idx="133285">
                  <c:v>344.09635416666669</c:v>
                </c:pt>
                <c:pt idx="133286">
                  <c:v>344.09895833333331</c:v>
                </c:pt>
                <c:pt idx="133287">
                  <c:v>344.1015625</c:v>
                </c:pt>
                <c:pt idx="133288">
                  <c:v>344.10416666666669</c:v>
                </c:pt>
                <c:pt idx="133289">
                  <c:v>344.10677083333331</c:v>
                </c:pt>
                <c:pt idx="133290">
                  <c:v>344.109375</c:v>
                </c:pt>
                <c:pt idx="133291">
                  <c:v>344.11197916666669</c:v>
                </c:pt>
                <c:pt idx="133292">
                  <c:v>344.11458333333331</c:v>
                </c:pt>
                <c:pt idx="133293">
                  <c:v>344.1171875</c:v>
                </c:pt>
                <c:pt idx="133294">
                  <c:v>344.11979166666669</c:v>
                </c:pt>
                <c:pt idx="133295">
                  <c:v>344.12239583333331</c:v>
                </c:pt>
                <c:pt idx="133296">
                  <c:v>344.125</c:v>
                </c:pt>
                <c:pt idx="133297">
                  <c:v>344.12760416666669</c:v>
                </c:pt>
                <c:pt idx="133298">
                  <c:v>344.13020833333331</c:v>
                </c:pt>
                <c:pt idx="133299">
                  <c:v>344.1328125</c:v>
                </c:pt>
                <c:pt idx="133300">
                  <c:v>344.13541666666669</c:v>
                </c:pt>
                <c:pt idx="133301">
                  <c:v>344.13802083333331</c:v>
                </c:pt>
                <c:pt idx="133302">
                  <c:v>344.140625</c:v>
                </c:pt>
                <c:pt idx="133303">
                  <c:v>344.14322916666669</c:v>
                </c:pt>
                <c:pt idx="133304">
                  <c:v>344.14583333333331</c:v>
                </c:pt>
                <c:pt idx="133305">
                  <c:v>344.1484375</c:v>
                </c:pt>
                <c:pt idx="133306">
                  <c:v>344.15104166666669</c:v>
                </c:pt>
                <c:pt idx="133307">
                  <c:v>344.15364583333331</c:v>
                </c:pt>
                <c:pt idx="133308">
                  <c:v>344.15625</c:v>
                </c:pt>
                <c:pt idx="133309">
                  <c:v>344.15885416666669</c:v>
                </c:pt>
                <c:pt idx="133310">
                  <c:v>344.16145833333331</c:v>
                </c:pt>
                <c:pt idx="133311">
                  <c:v>344.1640625</c:v>
                </c:pt>
                <c:pt idx="133312">
                  <c:v>344.16666666666669</c:v>
                </c:pt>
                <c:pt idx="133313">
                  <c:v>344.16927083333331</c:v>
                </c:pt>
                <c:pt idx="133314">
                  <c:v>344.171875</c:v>
                </c:pt>
                <c:pt idx="133315">
                  <c:v>344.17447916666669</c:v>
                </c:pt>
                <c:pt idx="133316">
                  <c:v>344.17708333333331</c:v>
                </c:pt>
                <c:pt idx="133317">
                  <c:v>344.1796875</c:v>
                </c:pt>
                <c:pt idx="133318">
                  <c:v>344.18229166666669</c:v>
                </c:pt>
                <c:pt idx="133319">
                  <c:v>344.18489583333331</c:v>
                </c:pt>
                <c:pt idx="133320">
                  <c:v>344.1875</c:v>
                </c:pt>
                <c:pt idx="133321">
                  <c:v>344.19010416666669</c:v>
                </c:pt>
                <c:pt idx="133322">
                  <c:v>344.19270833333331</c:v>
                </c:pt>
                <c:pt idx="133323">
                  <c:v>344.1953125</c:v>
                </c:pt>
                <c:pt idx="133324">
                  <c:v>344.19791666666669</c:v>
                </c:pt>
                <c:pt idx="133325">
                  <c:v>344.20052083333331</c:v>
                </c:pt>
                <c:pt idx="133326">
                  <c:v>344.203125</c:v>
                </c:pt>
                <c:pt idx="133327">
                  <c:v>344.20572916666669</c:v>
                </c:pt>
                <c:pt idx="133328">
                  <c:v>344.20833333333331</c:v>
                </c:pt>
                <c:pt idx="133329">
                  <c:v>344.2109375</c:v>
                </c:pt>
                <c:pt idx="133330">
                  <c:v>344.21354166666669</c:v>
                </c:pt>
                <c:pt idx="133331">
                  <c:v>344.21614583333331</c:v>
                </c:pt>
                <c:pt idx="133332">
                  <c:v>344.21875</c:v>
                </c:pt>
                <c:pt idx="133333">
                  <c:v>344.22135416666669</c:v>
                </c:pt>
                <c:pt idx="133334">
                  <c:v>344.22395833333331</c:v>
                </c:pt>
                <c:pt idx="133335">
                  <c:v>344.2265625</c:v>
                </c:pt>
                <c:pt idx="133336">
                  <c:v>344.22916666666669</c:v>
                </c:pt>
                <c:pt idx="133337">
                  <c:v>344.23177083333331</c:v>
                </c:pt>
                <c:pt idx="133338">
                  <c:v>344.234375</c:v>
                </c:pt>
                <c:pt idx="133339">
                  <c:v>344.23697916666669</c:v>
                </c:pt>
                <c:pt idx="133340">
                  <c:v>344.23958333333331</c:v>
                </c:pt>
                <c:pt idx="133341">
                  <c:v>344.2421875</c:v>
                </c:pt>
                <c:pt idx="133342">
                  <c:v>344.24479166666669</c:v>
                </c:pt>
                <c:pt idx="133343">
                  <c:v>344.24739583333331</c:v>
                </c:pt>
                <c:pt idx="133344">
                  <c:v>344.25</c:v>
                </c:pt>
                <c:pt idx="133345">
                  <c:v>344.25260416666669</c:v>
                </c:pt>
                <c:pt idx="133346">
                  <c:v>344.25520833333331</c:v>
                </c:pt>
                <c:pt idx="133347">
                  <c:v>344.2578125</c:v>
                </c:pt>
                <c:pt idx="133348">
                  <c:v>344.26041666666669</c:v>
                </c:pt>
                <c:pt idx="133349">
                  <c:v>344.26302083333331</c:v>
                </c:pt>
                <c:pt idx="133350">
                  <c:v>344.265625</c:v>
                </c:pt>
                <c:pt idx="133351">
                  <c:v>344.26822916666669</c:v>
                </c:pt>
                <c:pt idx="133352">
                  <c:v>344.27083333333331</c:v>
                </c:pt>
                <c:pt idx="133353">
                  <c:v>344.2734375</c:v>
                </c:pt>
                <c:pt idx="133354">
                  <c:v>344.27604166666669</c:v>
                </c:pt>
                <c:pt idx="133355">
                  <c:v>344.27864583333331</c:v>
                </c:pt>
                <c:pt idx="133356">
                  <c:v>344.28125</c:v>
                </c:pt>
                <c:pt idx="133357">
                  <c:v>344.28385416666669</c:v>
                </c:pt>
                <c:pt idx="133358">
                  <c:v>344.28645833333331</c:v>
                </c:pt>
                <c:pt idx="133359">
                  <c:v>344.2890625</c:v>
                </c:pt>
                <c:pt idx="133360">
                  <c:v>344.29166666666669</c:v>
                </c:pt>
                <c:pt idx="133361">
                  <c:v>344.29427083333331</c:v>
                </c:pt>
                <c:pt idx="133362">
                  <c:v>344.296875</c:v>
                </c:pt>
                <c:pt idx="133363">
                  <c:v>344.29947916666669</c:v>
                </c:pt>
                <c:pt idx="133364">
                  <c:v>344.30208333333331</c:v>
                </c:pt>
                <c:pt idx="133365">
                  <c:v>344.3046875</c:v>
                </c:pt>
                <c:pt idx="133366">
                  <c:v>344.30729166666669</c:v>
                </c:pt>
                <c:pt idx="133367">
                  <c:v>344.30989583333331</c:v>
                </c:pt>
                <c:pt idx="133368">
                  <c:v>344.3125</c:v>
                </c:pt>
                <c:pt idx="133369">
                  <c:v>344.31510416666669</c:v>
                </c:pt>
                <c:pt idx="133370">
                  <c:v>344.31770833333331</c:v>
                </c:pt>
                <c:pt idx="133371">
                  <c:v>344.3203125</c:v>
                </c:pt>
                <c:pt idx="133372">
                  <c:v>344.32291666666669</c:v>
                </c:pt>
                <c:pt idx="133373">
                  <c:v>344.32552083333331</c:v>
                </c:pt>
                <c:pt idx="133374">
                  <c:v>344.328125</c:v>
                </c:pt>
                <c:pt idx="133375">
                  <c:v>344.33072916666669</c:v>
                </c:pt>
                <c:pt idx="133376">
                  <c:v>344.33333333333331</c:v>
                </c:pt>
                <c:pt idx="133377">
                  <c:v>344.3359375</c:v>
                </c:pt>
                <c:pt idx="133378">
                  <c:v>344.33854166666669</c:v>
                </c:pt>
                <c:pt idx="133379">
                  <c:v>344.34114583333331</c:v>
                </c:pt>
                <c:pt idx="133380">
                  <c:v>344.34375</c:v>
                </c:pt>
                <c:pt idx="133381">
                  <c:v>344.34635416666669</c:v>
                </c:pt>
                <c:pt idx="133382">
                  <c:v>344.34895833333331</c:v>
                </c:pt>
                <c:pt idx="133383">
                  <c:v>344.3515625</c:v>
                </c:pt>
                <c:pt idx="133384">
                  <c:v>344.35416666666669</c:v>
                </c:pt>
                <c:pt idx="133385">
                  <c:v>344.35677083333331</c:v>
                </c:pt>
                <c:pt idx="133386">
                  <c:v>344.359375</c:v>
                </c:pt>
                <c:pt idx="133387">
                  <c:v>344.36197916666669</c:v>
                </c:pt>
                <c:pt idx="133388">
                  <c:v>344.36458333333331</c:v>
                </c:pt>
                <c:pt idx="133389">
                  <c:v>344.3671875</c:v>
                </c:pt>
                <c:pt idx="133390">
                  <c:v>344.36979166666669</c:v>
                </c:pt>
                <c:pt idx="133391">
                  <c:v>344.37239583333331</c:v>
                </c:pt>
                <c:pt idx="133392">
                  <c:v>344.375</c:v>
                </c:pt>
                <c:pt idx="133393">
                  <c:v>344.37760416666669</c:v>
                </c:pt>
                <c:pt idx="133394">
                  <c:v>344.38020833333331</c:v>
                </c:pt>
                <c:pt idx="133395">
                  <c:v>344.3828125</c:v>
                </c:pt>
                <c:pt idx="133396">
                  <c:v>344.38541666666669</c:v>
                </c:pt>
                <c:pt idx="133397">
                  <c:v>344.38802083333331</c:v>
                </c:pt>
                <c:pt idx="133398">
                  <c:v>344.390625</c:v>
                </c:pt>
                <c:pt idx="133399">
                  <c:v>344.39322916666669</c:v>
                </c:pt>
                <c:pt idx="133400">
                  <c:v>344.39583333333331</c:v>
                </c:pt>
                <c:pt idx="133401">
                  <c:v>344.3984375</c:v>
                </c:pt>
                <c:pt idx="133402">
                  <c:v>344.40104166666669</c:v>
                </c:pt>
                <c:pt idx="133403">
                  <c:v>344.40364583333331</c:v>
                </c:pt>
                <c:pt idx="133404">
                  <c:v>344.40625</c:v>
                </c:pt>
                <c:pt idx="133405">
                  <c:v>344.40885416666669</c:v>
                </c:pt>
                <c:pt idx="133406">
                  <c:v>344.41145833333331</c:v>
                </c:pt>
                <c:pt idx="133407">
                  <c:v>344.4140625</c:v>
                </c:pt>
                <c:pt idx="133408">
                  <c:v>344.41666666666669</c:v>
                </c:pt>
                <c:pt idx="133409">
                  <c:v>344.41927083333331</c:v>
                </c:pt>
                <c:pt idx="133410">
                  <c:v>344.421875</c:v>
                </c:pt>
                <c:pt idx="133411">
                  <c:v>344.42447916666669</c:v>
                </c:pt>
                <c:pt idx="133412">
                  <c:v>344.42708333333331</c:v>
                </c:pt>
                <c:pt idx="133413">
                  <c:v>344.4296875</c:v>
                </c:pt>
                <c:pt idx="133414">
                  <c:v>344.43229166666669</c:v>
                </c:pt>
                <c:pt idx="133415">
                  <c:v>344.43489583333331</c:v>
                </c:pt>
                <c:pt idx="133416">
                  <c:v>344.4375</c:v>
                </c:pt>
                <c:pt idx="133417">
                  <c:v>344.44010416666669</c:v>
                </c:pt>
                <c:pt idx="133418">
                  <c:v>344.44270833333331</c:v>
                </c:pt>
                <c:pt idx="133419">
                  <c:v>344.4453125</c:v>
                </c:pt>
                <c:pt idx="133420">
                  <c:v>344.44791666666669</c:v>
                </c:pt>
                <c:pt idx="133421">
                  <c:v>344.45052083333331</c:v>
                </c:pt>
                <c:pt idx="133422">
                  <c:v>344.453125</c:v>
                </c:pt>
                <c:pt idx="133423">
                  <c:v>344.45572916666669</c:v>
                </c:pt>
                <c:pt idx="133424">
                  <c:v>344.45833333333331</c:v>
                </c:pt>
                <c:pt idx="133425">
                  <c:v>344.4609375</c:v>
                </c:pt>
                <c:pt idx="133426">
                  <c:v>344.46354166666669</c:v>
                </c:pt>
                <c:pt idx="133427">
                  <c:v>344.46614583333331</c:v>
                </c:pt>
                <c:pt idx="133428">
                  <c:v>344.46875</c:v>
                </c:pt>
                <c:pt idx="133429">
                  <c:v>344.47135416666669</c:v>
                </c:pt>
                <c:pt idx="133430">
                  <c:v>344.47395833333331</c:v>
                </c:pt>
                <c:pt idx="133431">
                  <c:v>344.4765625</c:v>
                </c:pt>
                <c:pt idx="133432">
                  <c:v>344.47916666666669</c:v>
                </c:pt>
                <c:pt idx="133433">
                  <c:v>344.48177083333331</c:v>
                </c:pt>
                <c:pt idx="133434">
                  <c:v>344.484375</c:v>
                </c:pt>
                <c:pt idx="133435">
                  <c:v>344.48697916666669</c:v>
                </c:pt>
                <c:pt idx="133436">
                  <c:v>344.48958333333331</c:v>
                </c:pt>
                <c:pt idx="133437">
                  <c:v>344.4921875</c:v>
                </c:pt>
                <c:pt idx="133438">
                  <c:v>344.49479166666669</c:v>
                </c:pt>
                <c:pt idx="133439">
                  <c:v>344.49739583333331</c:v>
                </c:pt>
                <c:pt idx="133440">
                  <c:v>344.5</c:v>
                </c:pt>
                <c:pt idx="133441">
                  <c:v>344.50260416666669</c:v>
                </c:pt>
                <c:pt idx="133442">
                  <c:v>344.50520833333331</c:v>
                </c:pt>
                <c:pt idx="133443">
                  <c:v>344.5078125</c:v>
                </c:pt>
                <c:pt idx="133444">
                  <c:v>344.51041666666669</c:v>
                </c:pt>
                <c:pt idx="133445">
                  <c:v>344.51302083333331</c:v>
                </c:pt>
                <c:pt idx="133446">
                  <c:v>344.515625</c:v>
                </c:pt>
                <c:pt idx="133447">
                  <c:v>344.51822916666669</c:v>
                </c:pt>
                <c:pt idx="133448">
                  <c:v>344.52083333333331</c:v>
                </c:pt>
                <c:pt idx="133449">
                  <c:v>344.5234375</c:v>
                </c:pt>
                <c:pt idx="133450">
                  <c:v>344.52604166666669</c:v>
                </c:pt>
                <c:pt idx="133451">
                  <c:v>344.52864583333331</c:v>
                </c:pt>
                <c:pt idx="133452">
                  <c:v>344.53125</c:v>
                </c:pt>
                <c:pt idx="133453">
                  <c:v>344.53385416666669</c:v>
                </c:pt>
                <c:pt idx="133454">
                  <c:v>344.53645833333331</c:v>
                </c:pt>
                <c:pt idx="133455">
                  <c:v>344.5390625</c:v>
                </c:pt>
                <c:pt idx="133456">
                  <c:v>344.54166666666669</c:v>
                </c:pt>
                <c:pt idx="133457">
                  <c:v>344.54427083333331</c:v>
                </c:pt>
                <c:pt idx="133458">
                  <c:v>344.546875</c:v>
                </c:pt>
                <c:pt idx="133459">
                  <c:v>344.54947916666669</c:v>
                </c:pt>
                <c:pt idx="133460">
                  <c:v>344.55208333333331</c:v>
                </c:pt>
                <c:pt idx="133461">
                  <c:v>344.5546875</c:v>
                </c:pt>
                <c:pt idx="133462">
                  <c:v>344.55729166666669</c:v>
                </c:pt>
                <c:pt idx="133463">
                  <c:v>344.55989583333331</c:v>
                </c:pt>
                <c:pt idx="133464">
                  <c:v>344.5625</c:v>
                </c:pt>
                <c:pt idx="133465">
                  <c:v>344.56510416666669</c:v>
                </c:pt>
                <c:pt idx="133466">
                  <c:v>344.56770833333331</c:v>
                </c:pt>
                <c:pt idx="133467">
                  <c:v>344.5703125</c:v>
                </c:pt>
                <c:pt idx="133468">
                  <c:v>344.57291666666669</c:v>
                </c:pt>
                <c:pt idx="133469">
                  <c:v>344.57552083333331</c:v>
                </c:pt>
                <c:pt idx="133470">
                  <c:v>344.578125</c:v>
                </c:pt>
                <c:pt idx="133471">
                  <c:v>344.58072916666669</c:v>
                </c:pt>
                <c:pt idx="133472">
                  <c:v>344.58333333333331</c:v>
                </c:pt>
                <c:pt idx="133473">
                  <c:v>344.5859375</c:v>
                </c:pt>
                <c:pt idx="133474">
                  <c:v>344.58854166666669</c:v>
                </c:pt>
                <c:pt idx="133475">
                  <c:v>344.59114583333331</c:v>
                </c:pt>
                <c:pt idx="133476">
                  <c:v>344.59375</c:v>
                </c:pt>
                <c:pt idx="133477">
                  <c:v>344.59635416666669</c:v>
                </c:pt>
                <c:pt idx="133478">
                  <c:v>344.59895833333331</c:v>
                </c:pt>
                <c:pt idx="133479">
                  <c:v>344.6015625</c:v>
                </c:pt>
                <c:pt idx="133480">
                  <c:v>344.60416666666669</c:v>
                </c:pt>
                <c:pt idx="133481">
                  <c:v>344.60677083333331</c:v>
                </c:pt>
                <c:pt idx="133482">
                  <c:v>344.609375</c:v>
                </c:pt>
                <c:pt idx="133483">
                  <c:v>344.61197916666669</c:v>
                </c:pt>
                <c:pt idx="133484">
                  <c:v>344.61458333333331</c:v>
                </c:pt>
                <c:pt idx="133485">
                  <c:v>344.6171875</c:v>
                </c:pt>
                <c:pt idx="133486">
                  <c:v>344.61979166666669</c:v>
                </c:pt>
                <c:pt idx="133487">
                  <c:v>344.62239583333331</c:v>
                </c:pt>
                <c:pt idx="133488">
                  <c:v>344.625</c:v>
                </c:pt>
                <c:pt idx="133489">
                  <c:v>344.62760416666669</c:v>
                </c:pt>
                <c:pt idx="133490">
                  <c:v>344.63020833333331</c:v>
                </c:pt>
                <c:pt idx="133491">
                  <c:v>344.6328125</c:v>
                </c:pt>
                <c:pt idx="133492">
                  <c:v>344.63541666666669</c:v>
                </c:pt>
                <c:pt idx="133493">
                  <c:v>344.63802083333331</c:v>
                </c:pt>
                <c:pt idx="133494">
                  <c:v>344.640625</c:v>
                </c:pt>
                <c:pt idx="133495">
                  <c:v>344.64322916666669</c:v>
                </c:pt>
                <c:pt idx="133496">
                  <c:v>344.64583333333331</c:v>
                </c:pt>
                <c:pt idx="133497">
                  <c:v>344.6484375</c:v>
                </c:pt>
                <c:pt idx="133498">
                  <c:v>344.65104166666669</c:v>
                </c:pt>
                <c:pt idx="133499">
                  <c:v>344.65364583333331</c:v>
                </c:pt>
                <c:pt idx="133500">
                  <c:v>344.65625</c:v>
                </c:pt>
                <c:pt idx="133501">
                  <c:v>344.65885416666669</c:v>
                </c:pt>
                <c:pt idx="133502">
                  <c:v>344.66145833333331</c:v>
                </c:pt>
                <c:pt idx="133503">
                  <c:v>344.6640625</c:v>
                </c:pt>
                <c:pt idx="133504">
                  <c:v>344.66666666666669</c:v>
                </c:pt>
                <c:pt idx="133505">
                  <c:v>344.66927083333331</c:v>
                </c:pt>
                <c:pt idx="133506">
                  <c:v>344.671875</c:v>
                </c:pt>
                <c:pt idx="133507">
                  <c:v>344.67447916666669</c:v>
                </c:pt>
                <c:pt idx="133508">
                  <c:v>344.67708333333331</c:v>
                </c:pt>
                <c:pt idx="133509">
                  <c:v>344.6796875</c:v>
                </c:pt>
                <c:pt idx="133510">
                  <c:v>344.68229166666669</c:v>
                </c:pt>
                <c:pt idx="133511">
                  <c:v>344.68489583333331</c:v>
                </c:pt>
                <c:pt idx="133512">
                  <c:v>344.6875</c:v>
                </c:pt>
                <c:pt idx="133513">
                  <c:v>344.69010416666669</c:v>
                </c:pt>
                <c:pt idx="133514">
                  <c:v>344.69270833333331</c:v>
                </c:pt>
                <c:pt idx="133515">
                  <c:v>344.6953125</c:v>
                </c:pt>
                <c:pt idx="133516">
                  <c:v>344.69791666666669</c:v>
                </c:pt>
                <c:pt idx="133517">
                  <c:v>344.70052083333331</c:v>
                </c:pt>
                <c:pt idx="133518">
                  <c:v>344.703125</c:v>
                </c:pt>
                <c:pt idx="133519">
                  <c:v>344.70572916666669</c:v>
                </c:pt>
                <c:pt idx="133520">
                  <c:v>344.70833333333331</c:v>
                </c:pt>
                <c:pt idx="133521">
                  <c:v>344.7109375</c:v>
                </c:pt>
                <c:pt idx="133522">
                  <c:v>344.71354166666669</c:v>
                </c:pt>
                <c:pt idx="133523">
                  <c:v>344.71614583333331</c:v>
                </c:pt>
                <c:pt idx="133524">
                  <c:v>344.71875</c:v>
                </c:pt>
                <c:pt idx="133525">
                  <c:v>344.72135416666669</c:v>
                </c:pt>
                <c:pt idx="133526">
                  <c:v>344.72395833333331</c:v>
                </c:pt>
                <c:pt idx="133527">
                  <c:v>344.7265625</c:v>
                </c:pt>
                <c:pt idx="133528">
                  <c:v>344.72916666666669</c:v>
                </c:pt>
                <c:pt idx="133529">
                  <c:v>344.73177083333331</c:v>
                </c:pt>
                <c:pt idx="133530">
                  <c:v>344.734375</c:v>
                </c:pt>
                <c:pt idx="133531">
                  <c:v>344.73697916666669</c:v>
                </c:pt>
                <c:pt idx="133532">
                  <c:v>344.73958333333331</c:v>
                </c:pt>
                <c:pt idx="133533">
                  <c:v>344.7421875</c:v>
                </c:pt>
                <c:pt idx="133534">
                  <c:v>344.74479166666669</c:v>
                </c:pt>
                <c:pt idx="133535">
                  <c:v>344.74739583333331</c:v>
                </c:pt>
                <c:pt idx="133536">
                  <c:v>344.75</c:v>
                </c:pt>
                <c:pt idx="133537">
                  <c:v>344.75260416666669</c:v>
                </c:pt>
                <c:pt idx="133538">
                  <c:v>344.75520833333331</c:v>
                </c:pt>
                <c:pt idx="133539">
                  <c:v>344.7578125</c:v>
                </c:pt>
                <c:pt idx="133540">
                  <c:v>344.76041666666669</c:v>
                </c:pt>
                <c:pt idx="133541">
                  <c:v>344.76302083333331</c:v>
                </c:pt>
                <c:pt idx="133542">
                  <c:v>344.765625</c:v>
                </c:pt>
                <c:pt idx="133543">
                  <c:v>344.76822916666669</c:v>
                </c:pt>
                <c:pt idx="133544">
                  <c:v>344.77083333333331</c:v>
                </c:pt>
                <c:pt idx="133545">
                  <c:v>344.7734375</c:v>
                </c:pt>
                <c:pt idx="133546">
                  <c:v>344.77604166666669</c:v>
                </c:pt>
                <c:pt idx="133547">
                  <c:v>344.77864583333331</c:v>
                </c:pt>
                <c:pt idx="133548">
                  <c:v>344.78125</c:v>
                </c:pt>
                <c:pt idx="133549">
                  <c:v>344.78385416666669</c:v>
                </c:pt>
                <c:pt idx="133550">
                  <c:v>344.78645833333331</c:v>
                </c:pt>
                <c:pt idx="133551">
                  <c:v>344.7890625</c:v>
                </c:pt>
                <c:pt idx="133552">
                  <c:v>344.79166666666669</c:v>
                </c:pt>
                <c:pt idx="133553">
                  <c:v>344.79427083333331</c:v>
                </c:pt>
                <c:pt idx="133554">
                  <c:v>344.796875</c:v>
                </c:pt>
                <c:pt idx="133555">
                  <c:v>344.79947916666669</c:v>
                </c:pt>
                <c:pt idx="133556">
                  <c:v>344.80208333333331</c:v>
                </c:pt>
                <c:pt idx="133557">
                  <c:v>344.8046875</c:v>
                </c:pt>
                <c:pt idx="133558">
                  <c:v>344.80729166666669</c:v>
                </c:pt>
                <c:pt idx="133559">
                  <c:v>344.80989583333331</c:v>
                </c:pt>
                <c:pt idx="133560">
                  <c:v>344.8125</c:v>
                </c:pt>
                <c:pt idx="133561">
                  <c:v>344.81510416666669</c:v>
                </c:pt>
                <c:pt idx="133562">
                  <c:v>344.81770833333331</c:v>
                </c:pt>
                <c:pt idx="133563">
                  <c:v>344.8203125</c:v>
                </c:pt>
                <c:pt idx="133564">
                  <c:v>344.82291666666669</c:v>
                </c:pt>
                <c:pt idx="133565">
                  <c:v>344.82552083333331</c:v>
                </c:pt>
                <c:pt idx="133566">
                  <c:v>344.828125</c:v>
                </c:pt>
                <c:pt idx="133567">
                  <c:v>344.83072916666669</c:v>
                </c:pt>
                <c:pt idx="133568">
                  <c:v>344.83333333333331</c:v>
                </c:pt>
                <c:pt idx="133569">
                  <c:v>344.8359375</c:v>
                </c:pt>
                <c:pt idx="133570">
                  <c:v>344.83854166666669</c:v>
                </c:pt>
                <c:pt idx="133571">
                  <c:v>344.84114583333331</c:v>
                </c:pt>
                <c:pt idx="133572">
                  <c:v>344.84375</c:v>
                </c:pt>
                <c:pt idx="133573">
                  <c:v>344.84635416666669</c:v>
                </c:pt>
                <c:pt idx="133574">
                  <c:v>344.84895833333331</c:v>
                </c:pt>
                <c:pt idx="133575">
                  <c:v>344.8515625</c:v>
                </c:pt>
                <c:pt idx="133576">
                  <c:v>344.85416666666669</c:v>
                </c:pt>
                <c:pt idx="133577">
                  <c:v>344.85677083333331</c:v>
                </c:pt>
                <c:pt idx="133578">
                  <c:v>344.859375</c:v>
                </c:pt>
                <c:pt idx="133579">
                  <c:v>344.86197916666669</c:v>
                </c:pt>
                <c:pt idx="133580">
                  <c:v>344.86458333333331</c:v>
                </c:pt>
                <c:pt idx="133581">
                  <c:v>344.8671875</c:v>
                </c:pt>
                <c:pt idx="133582">
                  <c:v>344.86979166666669</c:v>
                </c:pt>
                <c:pt idx="133583">
                  <c:v>344.87239583333331</c:v>
                </c:pt>
                <c:pt idx="133584">
                  <c:v>344.875</c:v>
                </c:pt>
                <c:pt idx="133585">
                  <c:v>344.87760416666669</c:v>
                </c:pt>
                <c:pt idx="133586">
                  <c:v>344.88020833333331</c:v>
                </c:pt>
                <c:pt idx="133587">
                  <c:v>344.8828125</c:v>
                </c:pt>
                <c:pt idx="133588">
                  <c:v>344.88541666666669</c:v>
                </c:pt>
                <c:pt idx="133589">
                  <c:v>344.88802083333331</c:v>
                </c:pt>
                <c:pt idx="133590">
                  <c:v>344.890625</c:v>
                </c:pt>
                <c:pt idx="133591">
                  <c:v>344.89322916666669</c:v>
                </c:pt>
                <c:pt idx="133592">
                  <c:v>344.89583333333331</c:v>
                </c:pt>
                <c:pt idx="133593">
                  <c:v>344.8984375</c:v>
                </c:pt>
                <c:pt idx="133594">
                  <c:v>344.90104166666669</c:v>
                </c:pt>
                <c:pt idx="133595">
                  <c:v>344.90364583333331</c:v>
                </c:pt>
                <c:pt idx="133596">
                  <c:v>344.90625</c:v>
                </c:pt>
                <c:pt idx="133597">
                  <c:v>344.90885416666669</c:v>
                </c:pt>
                <c:pt idx="133598">
                  <c:v>344.91145833333331</c:v>
                </c:pt>
                <c:pt idx="133599">
                  <c:v>344.9140625</c:v>
                </c:pt>
                <c:pt idx="133600">
                  <c:v>344.91666666666669</c:v>
                </c:pt>
                <c:pt idx="133601">
                  <c:v>344.91927083333331</c:v>
                </c:pt>
                <c:pt idx="133602">
                  <c:v>344.921875</c:v>
                </c:pt>
                <c:pt idx="133603">
                  <c:v>344.92447916666669</c:v>
                </c:pt>
                <c:pt idx="133604">
                  <c:v>344.92708333333331</c:v>
                </c:pt>
                <c:pt idx="133605">
                  <c:v>344.9296875</c:v>
                </c:pt>
                <c:pt idx="133606">
                  <c:v>344.93229166666669</c:v>
                </c:pt>
                <c:pt idx="133607">
                  <c:v>344.93489583333331</c:v>
                </c:pt>
                <c:pt idx="133608">
                  <c:v>344.9375</c:v>
                </c:pt>
                <c:pt idx="133609">
                  <c:v>344.94010416666669</c:v>
                </c:pt>
                <c:pt idx="133610">
                  <c:v>344.94270833333331</c:v>
                </c:pt>
                <c:pt idx="133611">
                  <c:v>344.9453125</c:v>
                </c:pt>
                <c:pt idx="133612">
                  <c:v>344.94791666666669</c:v>
                </c:pt>
                <c:pt idx="133613">
                  <c:v>344.95052083333331</c:v>
                </c:pt>
                <c:pt idx="133614">
                  <c:v>344.953125</c:v>
                </c:pt>
                <c:pt idx="133615">
                  <c:v>344.95572916666669</c:v>
                </c:pt>
                <c:pt idx="133616">
                  <c:v>344.95833333333331</c:v>
                </c:pt>
                <c:pt idx="133617">
                  <c:v>344.9609375</c:v>
                </c:pt>
                <c:pt idx="133618">
                  <c:v>344.96354166666669</c:v>
                </c:pt>
                <c:pt idx="133619">
                  <c:v>344.96614583333331</c:v>
                </c:pt>
                <c:pt idx="133620">
                  <c:v>344.96875</c:v>
                </c:pt>
                <c:pt idx="133621">
                  <c:v>344.97135416666669</c:v>
                </c:pt>
                <c:pt idx="133622">
                  <c:v>344.97395833333331</c:v>
                </c:pt>
                <c:pt idx="133623">
                  <c:v>344.9765625</c:v>
                </c:pt>
                <c:pt idx="133624">
                  <c:v>344.97916666666669</c:v>
                </c:pt>
                <c:pt idx="133625">
                  <c:v>344.98177083333331</c:v>
                </c:pt>
                <c:pt idx="133626">
                  <c:v>344.984375</c:v>
                </c:pt>
                <c:pt idx="133627">
                  <c:v>344.98697916666669</c:v>
                </c:pt>
                <c:pt idx="133628">
                  <c:v>344.98958333333331</c:v>
                </c:pt>
                <c:pt idx="133629">
                  <c:v>344.9921875</c:v>
                </c:pt>
                <c:pt idx="133630">
                  <c:v>344.99479166666669</c:v>
                </c:pt>
                <c:pt idx="133631">
                  <c:v>344.99739583333331</c:v>
                </c:pt>
                <c:pt idx="133632">
                  <c:v>345</c:v>
                </c:pt>
                <c:pt idx="133633">
                  <c:v>345.00260416666669</c:v>
                </c:pt>
                <c:pt idx="133634">
                  <c:v>345.00520833333331</c:v>
                </c:pt>
                <c:pt idx="133635">
                  <c:v>345.0078125</c:v>
                </c:pt>
                <c:pt idx="133636">
                  <c:v>345.01041666666669</c:v>
                </c:pt>
                <c:pt idx="133637">
                  <c:v>345.01302083333331</c:v>
                </c:pt>
                <c:pt idx="133638">
                  <c:v>345.015625</c:v>
                </c:pt>
                <c:pt idx="133639">
                  <c:v>345.01822916666669</c:v>
                </c:pt>
                <c:pt idx="133640">
                  <c:v>345.02083333333331</c:v>
                </c:pt>
                <c:pt idx="133641">
                  <c:v>345.0234375</c:v>
                </c:pt>
                <c:pt idx="133642">
                  <c:v>345.02604166666669</c:v>
                </c:pt>
                <c:pt idx="133643">
                  <c:v>345.02864583333331</c:v>
                </c:pt>
                <c:pt idx="133644">
                  <c:v>345.03125</c:v>
                </c:pt>
                <c:pt idx="133645">
                  <c:v>345.03385416666669</c:v>
                </c:pt>
                <c:pt idx="133646">
                  <c:v>345.03645833333331</c:v>
                </c:pt>
                <c:pt idx="133647">
                  <c:v>345.0390625</c:v>
                </c:pt>
                <c:pt idx="133648">
                  <c:v>345.04166666666669</c:v>
                </c:pt>
                <c:pt idx="133649">
                  <c:v>345.04427083333331</c:v>
                </c:pt>
                <c:pt idx="133650">
                  <c:v>345.046875</c:v>
                </c:pt>
                <c:pt idx="133651">
                  <c:v>345.04947916666669</c:v>
                </c:pt>
                <c:pt idx="133652">
                  <c:v>345.05208333333331</c:v>
                </c:pt>
                <c:pt idx="133653">
                  <c:v>345.0546875</c:v>
                </c:pt>
                <c:pt idx="133654">
                  <c:v>345.05729166666669</c:v>
                </c:pt>
                <c:pt idx="133655">
                  <c:v>345.05989583333331</c:v>
                </c:pt>
                <c:pt idx="133656">
                  <c:v>345.0625</c:v>
                </c:pt>
                <c:pt idx="133657">
                  <c:v>345.06510416666669</c:v>
                </c:pt>
                <c:pt idx="133658">
                  <c:v>345.06770833333331</c:v>
                </c:pt>
                <c:pt idx="133659">
                  <c:v>345.0703125</c:v>
                </c:pt>
                <c:pt idx="133660">
                  <c:v>345.07291666666669</c:v>
                </c:pt>
                <c:pt idx="133661">
                  <c:v>345.07552083333331</c:v>
                </c:pt>
                <c:pt idx="133662">
                  <c:v>345.078125</c:v>
                </c:pt>
                <c:pt idx="133663">
                  <c:v>345.08072916666669</c:v>
                </c:pt>
                <c:pt idx="133664">
                  <c:v>345.08333333333331</c:v>
                </c:pt>
                <c:pt idx="133665">
                  <c:v>345.0859375</c:v>
                </c:pt>
                <c:pt idx="133666">
                  <c:v>345.08854166666669</c:v>
                </c:pt>
                <c:pt idx="133667">
                  <c:v>345.09114583333331</c:v>
                </c:pt>
                <c:pt idx="133668">
                  <c:v>345.09375</c:v>
                </c:pt>
                <c:pt idx="133669">
                  <c:v>345.09635416666669</c:v>
                </c:pt>
                <c:pt idx="133670">
                  <c:v>345.09895833333331</c:v>
                </c:pt>
                <c:pt idx="133671">
                  <c:v>345.1015625</c:v>
                </c:pt>
                <c:pt idx="133672">
                  <c:v>345.10416666666669</c:v>
                </c:pt>
                <c:pt idx="133673">
                  <c:v>345.10677083333331</c:v>
                </c:pt>
                <c:pt idx="133674">
                  <c:v>345.109375</c:v>
                </c:pt>
                <c:pt idx="133675">
                  <c:v>345.11197916666669</c:v>
                </c:pt>
                <c:pt idx="133676">
                  <c:v>345.11458333333331</c:v>
                </c:pt>
                <c:pt idx="133677">
                  <c:v>345.1171875</c:v>
                </c:pt>
                <c:pt idx="133678">
                  <c:v>345.11979166666669</c:v>
                </c:pt>
                <c:pt idx="133679">
                  <c:v>345.12239583333331</c:v>
                </c:pt>
                <c:pt idx="133680">
                  <c:v>345.125</c:v>
                </c:pt>
                <c:pt idx="133681">
                  <c:v>345.12760416666669</c:v>
                </c:pt>
                <c:pt idx="133682">
                  <c:v>345.13020833333331</c:v>
                </c:pt>
                <c:pt idx="133683">
                  <c:v>345.1328125</c:v>
                </c:pt>
                <c:pt idx="133684">
                  <c:v>345.13541666666669</c:v>
                </c:pt>
                <c:pt idx="133685">
                  <c:v>345.13802083333331</c:v>
                </c:pt>
                <c:pt idx="133686">
                  <c:v>345.140625</c:v>
                </c:pt>
                <c:pt idx="133687">
                  <c:v>345.14322916666669</c:v>
                </c:pt>
                <c:pt idx="133688">
                  <c:v>345.14583333333331</c:v>
                </c:pt>
                <c:pt idx="133689">
                  <c:v>345.1484375</c:v>
                </c:pt>
                <c:pt idx="133690">
                  <c:v>345.15104166666669</c:v>
                </c:pt>
                <c:pt idx="133691">
                  <c:v>345.15364583333331</c:v>
                </c:pt>
                <c:pt idx="133692">
                  <c:v>345.15625</c:v>
                </c:pt>
                <c:pt idx="133693">
                  <c:v>345.15885416666669</c:v>
                </c:pt>
                <c:pt idx="133694">
                  <c:v>345.16145833333331</c:v>
                </c:pt>
                <c:pt idx="133695">
                  <c:v>345.1640625</c:v>
                </c:pt>
                <c:pt idx="133696">
                  <c:v>345.16666666666669</c:v>
                </c:pt>
                <c:pt idx="133697">
                  <c:v>345.16927083333331</c:v>
                </c:pt>
                <c:pt idx="133698">
                  <c:v>345.171875</c:v>
                </c:pt>
                <c:pt idx="133699">
                  <c:v>345.17447916666669</c:v>
                </c:pt>
                <c:pt idx="133700">
                  <c:v>345.17708333333331</c:v>
                </c:pt>
                <c:pt idx="133701">
                  <c:v>345.1796875</c:v>
                </c:pt>
                <c:pt idx="133702">
                  <c:v>345.18229166666669</c:v>
                </c:pt>
                <c:pt idx="133703">
                  <c:v>345.18489583333331</c:v>
                </c:pt>
                <c:pt idx="133704">
                  <c:v>345.1875</c:v>
                </c:pt>
                <c:pt idx="133705">
                  <c:v>345.19010416666669</c:v>
                </c:pt>
                <c:pt idx="133706">
                  <c:v>345.19270833333331</c:v>
                </c:pt>
                <c:pt idx="133707">
                  <c:v>345.1953125</c:v>
                </c:pt>
                <c:pt idx="133708">
                  <c:v>345.19791666666669</c:v>
                </c:pt>
                <c:pt idx="133709">
                  <c:v>345.20052083333331</c:v>
                </c:pt>
                <c:pt idx="133710">
                  <c:v>345.203125</c:v>
                </c:pt>
                <c:pt idx="133711">
                  <c:v>345.20572916666669</c:v>
                </c:pt>
                <c:pt idx="133712">
                  <c:v>345.20833333333331</c:v>
                </c:pt>
                <c:pt idx="133713">
                  <c:v>345.2109375</c:v>
                </c:pt>
                <c:pt idx="133714">
                  <c:v>345.21354166666669</c:v>
                </c:pt>
                <c:pt idx="133715">
                  <c:v>345.21614583333331</c:v>
                </c:pt>
                <c:pt idx="133716">
                  <c:v>345.21875</c:v>
                </c:pt>
                <c:pt idx="133717">
                  <c:v>345.22135416666669</c:v>
                </c:pt>
                <c:pt idx="133718">
                  <c:v>345.22395833333331</c:v>
                </c:pt>
                <c:pt idx="133719">
                  <c:v>345.2265625</c:v>
                </c:pt>
                <c:pt idx="133720">
                  <c:v>345.22916666666669</c:v>
                </c:pt>
                <c:pt idx="133721">
                  <c:v>345.23177083333331</c:v>
                </c:pt>
                <c:pt idx="133722">
                  <c:v>345.234375</c:v>
                </c:pt>
                <c:pt idx="133723">
                  <c:v>345.23697916666669</c:v>
                </c:pt>
                <c:pt idx="133724">
                  <c:v>345.23958333333331</c:v>
                </c:pt>
                <c:pt idx="133725">
                  <c:v>345.2421875</c:v>
                </c:pt>
                <c:pt idx="133726">
                  <c:v>345.24479166666669</c:v>
                </c:pt>
                <c:pt idx="133727">
                  <c:v>345.24739583333331</c:v>
                </c:pt>
                <c:pt idx="133728">
                  <c:v>345.25</c:v>
                </c:pt>
                <c:pt idx="133729">
                  <c:v>345.25260416666669</c:v>
                </c:pt>
                <c:pt idx="133730">
                  <c:v>345.25520833333331</c:v>
                </c:pt>
                <c:pt idx="133731">
                  <c:v>345.2578125</c:v>
                </c:pt>
                <c:pt idx="133732">
                  <c:v>345.26041666666669</c:v>
                </c:pt>
                <c:pt idx="133733">
                  <c:v>345.26302083333331</c:v>
                </c:pt>
                <c:pt idx="133734">
                  <c:v>345.265625</c:v>
                </c:pt>
                <c:pt idx="133735">
                  <c:v>345.26822916666669</c:v>
                </c:pt>
                <c:pt idx="133736">
                  <c:v>345.27083333333331</c:v>
                </c:pt>
                <c:pt idx="133737">
                  <c:v>345.2734375</c:v>
                </c:pt>
                <c:pt idx="133738">
                  <c:v>345.27604166666669</c:v>
                </c:pt>
                <c:pt idx="133739">
                  <c:v>345.27864583333331</c:v>
                </c:pt>
                <c:pt idx="133740">
                  <c:v>345.28125</c:v>
                </c:pt>
                <c:pt idx="133741">
                  <c:v>345.28385416666669</c:v>
                </c:pt>
                <c:pt idx="133742">
                  <c:v>345.28645833333331</c:v>
                </c:pt>
                <c:pt idx="133743">
                  <c:v>345.2890625</c:v>
                </c:pt>
                <c:pt idx="133744">
                  <c:v>345.29166666666669</c:v>
                </c:pt>
                <c:pt idx="133745">
                  <c:v>345.29427083333331</c:v>
                </c:pt>
                <c:pt idx="133746">
                  <c:v>345.296875</c:v>
                </c:pt>
                <c:pt idx="133747">
                  <c:v>345.29947916666669</c:v>
                </c:pt>
                <c:pt idx="133748">
                  <c:v>345.30208333333331</c:v>
                </c:pt>
                <c:pt idx="133749">
                  <c:v>345.3046875</c:v>
                </c:pt>
                <c:pt idx="133750">
                  <c:v>345.30729166666669</c:v>
                </c:pt>
                <c:pt idx="133751">
                  <c:v>345.30989583333331</c:v>
                </c:pt>
                <c:pt idx="133752">
                  <c:v>345.3125</c:v>
                </c:pt>
                <c:pt idx="133753">
                  <c:v>345.31510416666669</c:v>
                </c:pt>
                <c:pt idx="133754">
                  <c:v>345.31770833333331</c:v>
                </c:pt>
                <c:pt idx="133755">
                  <c:v>345.3203125</c:v>
                </c:pt>
                <c:pt idx="133756">
                  <c:v>345.32291666666669</c:v>
                </c:pt>
                <c:pt idx="133757">
                  <c:v>345.32552083333331</c:v>
                </c:pt>
                <c:pt idx="133758">
                  <c:v>345.328125</c:v>
                </c:pt>
                <c:pt idx="133759">
                  <c:v>345.33072916666669</c:v>
                </c:pt>
                <c:pt idx="133760">
                  <c:v>345.33333333333331</c:v>
                </c:pt>
                <c:pt idx="133761">
                  <c:v>345.3359375</c:v>
                </c:pt>
                <c:pt idx="133762">
                  <c:v>345.33854166666669</c:v>
                </c:pt>
                <c:pt idx="133763">
                  <c:v>345.34114583333331</c:v>
                </c:pt>
                <c:pt idx="133764">
                  <c:v>345.34375</c:v>
                </c:pt>
                <c:pt idx="133765">
                  <c:v>345.34635416666669</c:v>
                </c:pt>
                <c:pt idx="133766">
                  <c:v>345.34895833333331</c:v>
                </c:pt>
                <c:pt idx="133767">
                  <c:v>345.3515625</c:v>
                </c:pt>
                <c:pt idx="133768">
                  <c:v>345.35416666666669</c:v>
                </c:pt>
                <c:pt idx="133769">
                  <c:v>345.35677083333331</c:v>
                </c:pt>
                <c:pt idx="133770">
                  <c:v>345.359375</c:v>
                </c:pt>
                <c:pt idx="133771">
                  <c:v>345.36197916666669</c:v>
                </c:pt>
                <c:pt idx="133772">
                  <c:v>345.36458333333331</c:v>
                </c:pt>
                <c:pt idx="133773">
                  <c:v>345.3671875</c:v>
                </c:pt>
                <c:pt idx="133774">
                  <c:v>345.36979166666669</c:v>
                </c:pt>
                <c:pt idx="133775">
                  <c:v>345.37239583333331</c:v>
                </c:pt>
                <c:pt idx="133776">
                  <c:v>345.375</c:v>
                </c:pt>
                <c:pt idx="133777">
                  <c:v>345.37760416666669</c:v>
                </c:pt>
                <c:pt idx="133778">
                  <c:v>345.38020833333331</c:v>
                </c:pt>
                <c:pt idx="133779">
                  <c:v>345.3828125</c:v>
                </c:pt>
                <c:pt idx="133780">
                  <c:v>345.38541666666669</c:v>
                </c:pt>
                <c:pt idx="133781">
                  <c:v>345.38802083333331</c:v>
                </c:pt>
                <c:pt idx="133782">
                  <c:v>345.390625</c:v>
                </c:pt>
                <c:pt idx="133783">
                  <c:v>345.39322916666669</c:v>
                </c:pt>
                <c:pt idx="133784">
                  <c:v>345.39583333333331</c:v>
                </c:pt>
                <c:pt idx="133785">
                  <c:v>345.3984375</c:v>
                </c:pt>
                <c:pt idx="133786">
                  <c:v>345.40104166666669</c:v>
                </c:pt>
                <c:pt idx="133787">
                  <c:v>345.40364583333331</c:v>
                </c:pt>
                <c:pt idx="133788">
                  <c:v>345.40625</c:v>
                </c:pt>
                <c:pt idx="133789">
                  <c:v>345.40885416666669</c:v>
                </c:pt>
                <c:pt idx="133790">
                  <c:v>345.41145833333331</c:v>
                </c:pt>
                <c:pt idx="133791">
                  <c:v>345.4140625</c:v>
                </c:pt>
                <c:pt idx="133792">
                  <c:v>345.41666666666669</c:v>
                </c:pt>
                <c:pt idx="133793">
                  <c:v>345.41927083333331</c:v>
                </c:pt>
                <c:pt idx="133794">
                  <c:v>345.421875</c:v>
                </c:pt>
                <c:pt idx="133795">
                  <c:v>345.42447916666669</c:v>
                </c:pt>
                <c:pt idx="133796">
                  <c:v>345.42708333333331</c:v>
                </c:pt>
                <c:pt idx="133797">
                  <c:v>345.4296875</c:v>
                </c:pt>
                <c:pt idx="133798">
                  <c:v>345.43229166666669</c:v>
                </c:pt>
                <c:pt idx="133799">
                  <c:v>345.43489583333331</c:v>
                </c:pt>
                <c:pt idx="133800">
                  <c:v>345.4375</c:v>
                </c:pt>
                <c:pt idx="133801">
                  <c:v>345.44010416666669</c:v>
                </c:pt>
                <c:pt idx="133802">
                  <c:v>345.44270833333331</c:v>
                </c:pt>
                <c:pt idx="133803">
                  <c:v>345.4453125</c:v>
                </c:pt>
                <c:pt idx="133804">
                  <c:v>345.44791666666669</c:v>
                </c:pt>
                <c:pt idx="133805">
                  <c:v>345.45052083333331</c:v>
                </c:pt>
                <c:pt idx="133806">
                  <c:v>345.453125</c:v>
                </c:pt>
                <c:pt idx="133807">
                  <c:v>345.45572916666669</c:v>
                </c:pt>
                <c:pt idx="133808">
                  <c:v>345.45833333333331</c:v>
                </c:pt>
                <c:pt idx="133809">
                  <c:v>345.4609375</c:v>
                </c:pt>
                <c:pt idx="133810">
                  <c:v>345.46354166666669</c:v>
                </c:pt>
                <c:pt idx="133811">
                  <c:v>345.46614583333331</c:v>
                </c:pt>
                <c:pt idx="133812">
                  <c:v>345.46875</c:v>
                </c:pt>
                <c:pt idx="133813">
                  <c:v>345.47135416666669</c:v>
                </c:pt>
                <c:pt idx="133814">
                  <c:v>345.47395833333331</c:v>
                </c:pt>
                <c:pt idx="133815">
                  <c:v>345.4765625</c:v>
                </c:pt>
                <c:pt idx="133816">
                  <c:v>345.47916666666669</c:v>
                </c:pt>
                <c:pt idx="133817">
                  <c:v>345.48177083333331</c:v>
                </c:pt>
                <c:pt idx="133818">
                  <c:v>345.484375</c:v>
                </c:pt>
                <c:pt idx="133819">
                  <c:v>345.48697916666669</c:v>
                </c:pt>
                <c:pt idx="133820">
                  <c:v>345.48958333333331</c:v>
                </c:pt>
                <c:pt idx="133821">
                  <c:v>345.4921875</c:v>
                </c:pt>
                <c:pt idx="133822">
                  <c:v>345.49479166666669</c:v>
                </c:pt>
                <c:pt idx="133823">
                  <c:v>345.49739583333331</c:v>
                </c:pt>
                <c:pt idx="133824">
                  <c:v>345.5</c:v>
                </c:pt>
                <c:pt idx="133825">
                  <c:v>345.50260416666669</c:v>
                </c:pt>
                <c:pt idx="133826">
                  <c:v>345.50520833333331</c:v>
                </c:pt>
                <c:pt idx="133827">
                  <c:v>345.5078125</c:v>
                </c:pt>
                <c:pt idx="133828">
                  <c:v>345.51041666666669</c:v>
                </c:pt>
                <c:pt idx="133829">
                  <c:v>345.51302083333331</c:v>
                </c:pt>
                <c:pt idx="133830">
                  <c:v>345.515625</c:v>
                </c:pt>
                <c:pt idx="133831">
                  <c:v>345.51822916666669</c:v>
                </c:pt>
                <c:pt idx="133832">
                  <c:v>345.52083333333331</c:v>
                </c:pt>
                <c:pt idx="133833">
                  <c:v>345.5234375</c:v>
                </c:pt>
                <c:pt idx="133834">
                  <c:v>345.52604166666669</c:v>
                </c:pt>
                <c:pt idx="133835">
                  <c:v>345.52864583333331</c:v>
                </c:pt>
                <c:pt idx="133836">
                  <c:v>345.53125</c:v>
                </c:pt>
                <c:pt idx="133837">
                  <c:v>345.53385416666669</c:v>
                </c:pt>
                <c:pt idx="133838">
                  <c:v>345.53645833333331</c:v>
                </c:pt>
                <c:pt idx="133839">
                  <c:v>345.5390625</c:v>
                </c:pt>
                <c:pt idx="133840">
                  <c:v>345.54166666666669</c:v>
                </c:pt>
                <c:pt idx="133841">
                  <c:v>345.54427083333331</c:v>
                </c:pt>
                <c:pt idx="133842">
                  <c:v>345.546875</c:v>
                </c:pt>
                <c:pt idx="133843">
                  <c:v>345.54947916666669</c:v>
                </c:pt>
                <c:pt idx="133844">
                  <c:v>345.55208333333331</c:v>
                </c:pt>
                <c:pt idx="133845">
                  <c:v>345.5546875</c:v>
                </c:pt>
                <c:pt idx="133846">
                  <c:v>345.55729166666669</c:v>
                </c:pt>
                <c:pt idx="133847">
                  <c:v>345.55989583333331</c:v>
                </c:pt>
                <c:pt idx="133848">
                  <c:v>345.5625</c:v>
                </c:pt>
                <c:pt idx="133849">
                  <c:v>345.56510416666669</c:v>
                </c:pt>
                <c:pt idx="133850">
                  <c:v>345.56770833333331</c:v>
                </c:pt>
                <c:pt idx="133851">
                  <c:v>345.5703125</c:v>
                </c:pt>
                <c:pt idx="133852">
                  <c:v>345.57291666666669</c:v>
                </c:pt>
                <c:pt idx="133853">
                  <c:v>345.57552083333331</c:v>
                </c:pt>
                <c:pt idx="133854">
                  <c:v>345.578125</c:v>
                </c:pt>
                <c:pt idx="133855">
                  <c:v>345.58072916666669</c:v>
                </c:pt>
                <c:pt idx="133856">
                  <c:v>345.58333333333331</c:v>
                </c:pt>
                <c:pt idx="133857">
                  <c:v>345.5859375</c:v>
                </c:pt>
                <c:pt idx="133858">
                  <c:v>345.58854166666669</c:v>
                </c:pt>
                <c:pt idx="133859">
                  <c:v>345.59114583333331</c:v>
                </c:pt>
                <c:pt idx="133860">
                  <c:v>345.59375</c:v>
                </c:pt>
                <c:pt idx="133861">
                  <c:v>345.59635416666669</c:v>
                </c:pt>
                <c:pt idx="133862">
                  <c:v>345.59895833333331</c:v>
                </c:pt>
                <c:pt idx="133863">
                  <c:v>345.6015625</c:v>
                </c:pt>
                <c:pt idx="133864">
                  <c:v>345.60416666666669</c:v>
                </c:pt>
                <c:pt idx="133865">
                  <c:v>345.60677083333331</c:v>
                </c:pt>
                <c:pt idx="133866">
                  <c:v>345.609375</c:v>
                </c:pt>
                <c:pt idx="133867">
                  <c:v>345.61197916666669</c:v>
                </c:pt>
                <c:pt idx="133868">
                  <c:v>345.61458333333331</c:v>
                </c:pt>
                <c:pt idx="133869">
                  <c:v>345.6171875</c:v>
                </c:pt>
                <c:pt idx="133870">
                  <c:v>345.61979166666669</c:v>
                </c:pt>
                <c:pt idx="133871">
                  <c:v>345.62239583333331</c:v>
                </c:pt>
                <c:pt idx="133872">
                  <c:v>345.625</c:v>
                </c:pt>
                <c:pt idx="133873">
                  <c:v>345.62760416666669</c:v>
                </c:pt>
                <c:pt idx="133874">
                  <c:v>345.63020833333331</c:v>
                </c:pt>
                <c:pt idx="133875">
                  <c:v>345.6328125</c:v>
                </c:pt>
                <c:pt idx="133876">
                  <c:v>345.63541666666669</c:v>
                </c:pt>
                <c:pt idx="133877">
                  <c:v>345.63802083333331</c:v>
                </c:pt>
                <c:pt idx="133878">
                  <c:v>345.640625</c:v>
                </c:pt>
                <c:pt idx="133879">
                  <c:v>345.64322916666669</c:v>
                </c:pt>
                <c:pt idx="133880">
                  <c:v>345.64583333333331</c:v>
                </c:pt>
                <c:pt idx="133881">
                  <c:v>345.6484375</c:v>
                </c:pt>
                <c:pt idx="133882">
                  <c:v>345.65104166666669</c:v>
                </c:pt>
                <c:pt idx="133883">
                  <c:v>345.65364583333331</c:v>
                </c:pt>
                <c:pt idx="133884">
                  <c:v>345.65625</c:v>
                </c:pt>
                <c:pt idx="133885">
                  <c:v>345.65885416666669</c:v>
                </c:pt>
                <c:pt idx="133886">
                  <c:v>345.66145833333331</c:v>
                </c:pt>
                <c:pt idx="133887">
                  <c:v>345.6640625</c:v>
                </c:pt>
                <c:pt idx="133888">
                  <c:v>345.66666666666669</c:v>
                </c:pt>
                <c:pt idx="133889">
                  <c:v>345.66927083333331</c:v>
                </c:pt>
                <c:pt idx="133890">
                  <c:v>345.671875</c:v>
                </c:pt>
                <c:pt idx="133891">
                  <c:v>345.67447916666669</c:v>
                </c:pt>
                <c:pt idx="133892">
                  <c:v>345.67708333333331</c:v>
                </c:pt>
                <c:pt idx="133893">
                  <c:v>345.6796875</c:v>
                </c:pt>
                <c:pt idx="133894">
                  <c:v>345.68229166666669</c:v>
                </c:pt>
                <c:pt idx="133895">
                  <c:v>345.68489583333331</c:v>
                </c:pt>
                <c:pt idx="133896">
                  <c:v>345.6875</c:v>
                </c:pt>
                <c:pt idx="133897">
                  <c:v>345.69010416666669</c:v>
                </c:pt>
                <c:pt idx="133898">
                  <c:v>345.69270833333331</c:v>
                </c:pt>
                <c:pt idx="133899">
                  <c:v>345.6953125</c:v>
                </c:pt>
                <c:pt idx="133900">
                  <c:v>345.69791666666669</c:v>
                </c:pt>
                <c:pt idx="133901">
                  <c:v>345.70052083333331</c:v>
                </c:pt>
                <c:pt idx="133902">
                  <c:v>345.703125</c:v>
                </c:pt>
                <c:pt idx="133903">
                  <c:v>345.70572916666669</c:v>
                </c:pt>
                <c:pt idx="133904">
                  <c:v>345.70833333333331</c:v>
                </c:pt>
                <c:pt idx="133905">
                  <c:v>345.7109375</c:v>
                </c:pt>
                <c:pt idx="133906">
                  <c:v>345.71354166666669</c:v>
                </c:pt>
                <c:pt idx="133907">
                  <c:v>345.71614583333331</c:v>
                </c:pt>
                <c:pt idx="133908">
                  <c:v>345.71875</c:v>
                </c:pt>
                <c:pt idx="133909">
                  <c:v>345.72135416666669</c:v>
                </c:pt>
                <c:pt idx="133910">
                  <c:v>345.72395833333331</c:v>
                </c:pt>
                <c:pt idx="133911">
                  <c:v>345.7265625</c:v>
                </c:pt>
                <c:pt idx="133912">
                  <c:v>345.72916666666669</c:v>
                </c:pt>
                <c:pt idx="133913">
                  <c:v>345.73177083333331</c:v>
                </c:pt>
                <c:pt idx="133914">
                  <c:v>345.734375</c:v>
                </c:pt>
                <c:pt idx="133915">
                  <c:v>345.73697916666669</c:v>
                </c:pt>
                <c:pt idx="133916">
                  <c:v>345.73958333333331</c:v>
                </c:pt>
                <c:pt idx="133917">
                  <c:v>345.7421875</c:v>
                </c:pt>
                <c:pt idx="133918">
                  <c:v>345.74479166666669</c:v>
                </c:pt>
                <c:pt idx="133919">
                  <c:v>345.74739583333331</c:v>
                </c:pt>
                <c:pt idx="133920">
                  <c:v>345.75</c:v>
                </c:pt>
                <c:pt idx="133921">
                  <c:v>345.75260416666669</c:v>
                </c:pt>
                <c:pt idx="133922">
                  <c:v>345.75520833333331</c:v>
                </c:pt>
                <c:pt idx="133923">
                  <c:v>345.7578125</c:v>
                </c:pt>
                <c:pt idx="133924">
                  <c:v>345.76041666666669</c:v>
                </c:pt>
                <c:pt idx="133925">
                  <c:v>345.76302083333331</c:v>
                </c:pt>
                <c:pt idx="133926">
                  <c:v>345.765625</c:v>
                </c:pt>
                <c:pt idx="133927">
                  <c:v>345.76822916666669</c:v>
                </c:pt>
                <c:pt idx="133928">
                  <c:v>345.77083333333331</c:v>
                </c:pt>
                <c:pt idx="133929">
                  <c:v>345.7734375</c:v>
                </c:pt>
                <c:pt idx="133930">
                  <c:v>345.77604166666669</c:v>
                </c:pt>
                <c:pt idx="133931">
                  <c:v>345.77864583333331</c:v>
                </c:pt>
                <c:pt idx="133932">
                  <c:v>345.78125</c:v>
                </c:pt>
                <c:pt idx="133933">
                  <c:v>345.78385416666669</c:v>
                </c:pt>
                <c:pt idx="133934">
                  <c:v>345.78645833333331</c:v>
                </c:pt>
                <c:pt idx="133935">
                  <c:v>345.7890625</c:v>
                </c:pt>
                <c:pt idx="133936">
                  <c:v>345.79166666666669</c:v>
                </c:pt>
                <c:pt idx="133937">
                  <c:v>345.79427083333331</c:v>
                </c:pt>
                <c:pt idx="133938">
                  <c:v>345.796875</c:v>
                </c:pt>
                <c:pt idx="133939">
                  <c:v>345.79947916666669</c:v>
                </c:pt>
                <c:pt idx="133940">
                  <c:v>345.80208333333331</c:v>
                </c:pt>
                <c:pt idx="133941">
                  <c:v>345.8046875</c:v>
                </c:pt>
                <c:pt idx="133942">
                  <c:v>345.80729166666669</c:v>
                </c:pt>
                <c:pt idx="133943">
                  <c:v>345.80989583333331</c:v>
                </c:pt>
                <c:pt idx="133944">
                  <c:v>345.8125</c:v>
                </c:pt>
                <c:pt idx="133945">
                  <c:v>345.81510416666669</c:v>
                </c:pt>
                <c:pt idx="133946">
                  <c:v>345.81770833333331</c:v>
                </c:pt>
                <c:pt idx="133947">
                  <c:v>345.8203125</c:v>
                </c:pt>
                <c:pt idx="133948">
                  <c:v>345.82291666666669</c:v>
                </c:pt>
                <c:pt idx="133949">
                  <c:v>345.82552083333331</c:v>
                </c:pt>
                <c:pt idx="133950">
                  <c:v>345.828125</c:v>
                </c:pt>
                <c:pt idx="133951">
                  <c:v>345.83072916666669</c:v>
                </c:pt>
                <c:pt idx="133952">
                  <c:v>345.83333333333331</c:v>
                </c:pt>
                <c:pt idx="133953">
                  <c:v>345.8359375</c:v>
                </c:pt>
                <c:pt idx="133954">
                  <c:v>345.83854166666669</c:v>
                </c:pt>
                <c:pt idx="133955">
                  <c:v>345.84114583333331</c:v>
                </c:pt>
                <c:pt idx="133956">
                  <c:v>345.84375</c:v>
                </c:pt>
                <c:pt idx="133957">
                  <c:v>345.84635416666669</c:v>
                </c:pt>
                <c:pt idx="133958">
                  <c:v>345.84895833333331</c:v>
                </c:pt>
                <c:pt idx="133959">
                  <c:v>345.8515625</c:v>
                </c:pt>
                <c:pt idx="133960">
                  <c:v>345.85416666666669</c:v>
                </c:pt>
                <c:pt idx="133961">
                  <c:v>345.85677083333331</c:v>
                </c:pt>
                <c:pt idx="133962">
                  <c:v>345.859375</c:v>
                </c:pt>
                <c:pt idx="133963">
                  <c:v>345.86197916666669</c:v>
                </c:pt>
                <c:pt idx="133964">
                  <c:v>345.86458333333331</c:v>
                </c:pt>
                <c:pt idx="133965">
                  <c:v>345.8671875</c:v>
                </c:pt>
                <c:pt idx="133966">
                  <c:v>345.86979166666669</c:v>
                </c:pt>
                <c:pt idx="133967">
                  <c:v>345.87239583333331</c:v>
                </c:pt>
                <c:pt idx="133968">
                  <c:v>345.875</c:v>
                </c:pt>
                <c:pt idx="133969">
                  <c:v>345.87760416666669</c:v>
                </c:pt>
                <c:pt idx="133970">
                  <c:v>345.88020833333331</c:v>
                </c:pt>
                <c:pt idx="133971">
                  <c:v>345.8828125</c:v>
                </c:pt>
                <c:pt idx="133972">
                  <c:v>345.88541666666669</c:v>
                </c:pt>
                <c:pt idx="133973">
                  <c:v>345.88802083333331</c:v>
                </c:pt>
                <c:pt idx="133974">
                  <c:v>345.890625</c:v>
                </c:pt>
                <c:pt idx="133975">
                  <c:v>345.89322916666669</c:v>
                </c:pt>
                <c:pt idx="133976">
                  <c:v>345.89583333333331</c:v>
                </c:pt>
                <c:pt idx="133977">
                  <c:v>345.8984375</c:v>
                </c:pt>
                <c:pt idx="133978">
                  <c:v>345.90104166666669</c:v>
                </c:pt>
                <c:pt idx="133979">
                  <c:v>345.90364583333331</c:v>
                </c:pt>
                <c:pt idx="133980">
                  <c:v>345.90625</c:v>
                </c:pt>
                <c:pt idx="133981">
                  <c:v>345.90885416666669</c:v>
                </c:pt>
                <c:pt idx="133982">
                  <c:v>345.91145833333331</c:v>
                </c:pt>
                <c:pt idx="133983">
                  <c:v>345.9140625</c:v>
                </c:pt>
                <c:pt idx="133984">
                  <c:v>345.91666666666669</c:v>
                </c:pt>
                <c:pt idx="133985">
                  <c:v>345.91927083333331</c:v>
                </c:pt>
                <c:pt idx="133986">
                  <c:v>345.921875</c:v>
                </c:pt>
                <c:pt idx="133987">
                  <c:v>345.92447916666669</c:v>
                </c:pt>
                <c:pt idx="133988">
                  <c:v>345.92708333333331</c:v>
                </c:pt>
                <c:pt idx="133989">
                  <c:v>345.9296875</c:v>
                </c:pt>
                <c:pt idx="133990">
                  <c:v>345.93229166666669</c:v>
                </c:pt>
                <c:pt idx="133991">
                  <c:v>345.93489583333331</c:v>
                </c:pt>
                <c:pt idx="133992">
                  <c:v>345.9375</c:v>
                </c:pt>
                <c:pt idx="133993">
                  <c:v>345.94010416666669</c:v>
                </c:pt>
                <c:pt idx="133994">
                  <c:v>345.94270833333331</c:v>
                </c:pt>
                <c:pt idx="133995">
                  <c:v>345.9453125</c:v>
                </c:pt>
                <c:pt idx="133996">
                  <c:v>345.94791666666669</c:v>
                </c:pt>
                <c:pt idx="133997">
                  <c:v>345.95052083333331</c:v>
                </c:pt>
                <c:pt idx="133998">
                  <c:v>345.953125</c:v>
                </c:pt>
                <c:pt idx="133999">
                  <c:v>345.95572916666669</c:v>
                </c:pt>
                <c:pt idx="134000">
                  <c:v>345.95833333333331</c:v>
                </c:pt>
                <c:pt idx="134001">
                  <c:v>345.9609375</c:v>
                </c:pt>
                <c:pt idx="134002">
                  <c:v>345.96354166666669</c:v>
                </c:pt>
                <c:pt idx="134003">
                  <c:v>345.96614583333331</c:v>
                </c:pt>
                <c:pt idx="134004">
                  <c:v>345.96875</c:v>
                </c:pt>
                <c:pt idx="134005">
                  <c:v>345.97135416666669</c:v>
                </c:pt>
                <c:pt idx="134006">
                  <c:v>345.97395833333331</c:v>
                </c:pt>
                <c:pt idx="134007">
                  <c:v>345.9765625</c:v>
                </c:pt>
                <c:pt idx="134008">
                  <c:v>345.97916666666669</c:v>
                </c:pt>
                <c:pt idx="134009">
                  <c:v>345.98177083333331</c:v>
                </c:pt>
                <c:pt idx="134010">
                  <c:v>345.984375</c:v>
                </c:pt>
                <c:pt idx="134011">
                  <c:v>345.98697916666669</c:v>
                </c:pt>
                <c:pt idx="134012">
                  <c:v>345.98958333333331</c:v>
                </c:pt>
                <c:pt idx="134013">
                  <c:v>345.9921875</c:v>
                </c:pt>
                <c:pt idx="134014">
                  <c:v>345.99479166666669</c:v>
                </c:pt>
                <c:pt idx="134015">
                  <c:v>345.99739583333331</c:v>
                </c:pt>
                <c:pt idx="134016">
                  <c:v>346</c:v>
                </c:pt>
                <c:pt idx="134017">
                  <c:v>346.00260416666669</c:v>
                </c:pt>
                <c:pt idx="134018">
                  <c:v>346.00520833333331</c:v>
                </c:pt>
                <c:pt idx="134019">
                  <c:v>346.0078125</c:v>
                </c:pt>
                <c:pt idx="134020">
                  <c:v>346.01041666666669</c:v>
                </c:pt>
                <c:pt idx="134021">
                  <c:v>346.01302083333331</c:v>
                </c:pt>
                <c:pt idx="134022">
                  <c:v>346.015625</c:v>
                </c:pt>
                <c:pt idx="134023">
                  <c:v>346.01822916666669</c:v>
                </c:pt>
                <c:pt idx="134024">
                  <c:v>346.02083333333331</c:v>
                </c:pt>
                <c:pt idx="134025">
                  <c:v>346.0234375</c:v>
                </c:pt>
                <c:pt idx="134026">
                  <c:v>346.02604166666669</c:v>
                </c:pt>
                <c:pt idx="134027">
                  <c:v>346.02864583333331</c:v>
                </c:pt>
                <c:pt idx="134028">
                  <c:v>346.03125</c:v>
                </c:pt>
                <c:pt idx="134029">
                  <c:v>346.03385416666669</c:v>
                </c:pt>
                <c:pt idx="134030">
                  <c:v>346.03645833333331</c:v>
                </c:pt>
                <c:pt idx="134031">
                  <c:v>346.0390625</c:v>
                </c:pt>
                <c:pt idx="134032">
                  <c:v>346.04166666666669</c:v>
                </c:pt>
                <c:pt idx="134033">
                  <c:v>346.04427083333331</c:v>
                </c:pt>
                <c:pt idx="134034">
                  <c:v>346.046875</c:v>
                </c:pt>
                <c:pt idx="134035">
                  <c:v>346.04947916666669</c:v>
                </c:pt>
                <c:pt idx="134036">
                  <c:v>346.05208333333331</c:v>
                </c:pt>
                <c:pt idx="134037">
                  <c:v>346.0546875</c:v>
                </c:pt>
                <c:pt idx="134038">
                  <c:v>346.05729166666669</c:v>
                </c:pt>
                <c:pt idx="134039">
                  <c:v>346.05989583333331</c:v>
                </c:pt>
                <c:pt idx="134040">
                  <c:v>346.0625</c:v>
                </c:pt>
                <c:pt idx="134041">
                  <c:v>346.06510416666669</c:v>
                </c:pt>
                <c:pt idx="134042">
                  <c:v>346.06770833333331</c:v>
                </c:pt>
                <c:pt idx="134043">
                  <c:v>346.0703125</c:v>
                </c:pt>
                <c:pt idx="134044">
                  <c:v>346.07291666666669</c:v>
                </c:pt>
                <c:pt idx="134045">
                  <c:v>346.07552083333331</c:v>
                </c:pt>
                <c:pt idx="134046">
                  <c:v>346.078125</c:v>
                </c:pt>
                <c:pt idx="134047">
                  <c:v>346.08072916666669</c:v>
                </c:pt>
                <c:pt idx="134048">
                  <c:v>346.08333333333331</c:v>
                </c:pt>
                <c:pt idx="134049">
                  <c:v>346.0859375</c:v>
                </c:pt>
                <c:pt idx="134050">
                  <c:v>346.08854166666669</c:v>
                </c:pt>
                <c:pt idx="134051">
                  <c:v>346.09114583333331</c:v>
                </c:pt>
                <c:pt idx="134052">
                  <c:v>346.09375</c:v>
                </c:pt>
                <c:pt idx="134053">
                  <c:v>346.09635416666669</c:v>
                </c:pt>
                <c:pt idx="134054">
                  <c:v>346.09895833333331</c:v>
                </c:pt>
                <c:pt idx="134055">
                  <c:v>346.1015625</c:v>
                </c:pt>
                <c:pt idx="134056">
                  <c:v>346.10416666666669</c:v>
                </c:pt>
                <c:pt idx="134057">
                  <c:v>346.10677083333331</c:v>
                </c:pt>
                <c:pt idx="134058">
                  <c:v>346.109375</c:v>
                </c:pt>
                <c:pt idx="134059">
                  <c:v>346.11197916666669</c:v>
                </c:pt>
                <c:pt idx="134060">
                  <c:v>346.11458333333331</c:v>
                </c:pt>
                <c:pt idx="134061">
                  <c:v>346.1171875</c:v>
                </c:pt>
                <c:pt idx="134062">
                  <c:v>346.11979166666669</c:v>
                </c:pt>
                <c:pt idx="134063">
                  <c:v>346.12239583333331</c:v>
                </c:pt>
                <c:pt idx="134064">
                  <c:v>346.125</c:v>
                </c:pt>
                <c:pt idx="134065">
                  <c:v>346.12760416666669</c:v>
                </c:pt>
                <c:pt idx="134066">
                  <c:v>346.13020833333331</c:v>
                </c:pt>
                <c:pt idx="134067">
                  <c:v>346.1328125</c:v>
                </c:pt>
                <c:pt idx="134068">
                  <c:v>346.13541666666669</c:v>
                </c:pt>
                <c:pt idx="134069">
                  <c:v>346.13802083333331</c:v>
                </c:pt>
                <c:pt idx="134070">
                  <c:v>346.140625</c:v>
                </c:pt>
                <c:pt idx="134071">
                  <c:v>346.14322916666669</c:v>
                </c:pt>
                <c:pt idx="134072">
                  <c:v>346.14583333333331</c:v>
                </c:pt>
                <c:pt idx="134073">
                  <c:v>346.1484375</c:v>
                </c:pt>
                <c:pt idx="134074">
                  <c:v>346.15104166666669</c:v>
                </c:pt>
                <c:pt idx="134075">
                  <c:v>346.15364583333331</c:v>
                </c:pt>
                <c:pt idx="134076">
                  <c:v>346.15625</c:v>
                </c:pt>
                <c:pt idx="134077">
                  <c:v>346.15885416666669</c:v>
                </c:pt>
                <c:pt idx="134078">
                  <c:v>346.16145833333331</c:v>
                </c:pt>
                <c:pt idx="134079">
                  <c:v>346.1640625</c:v>
                </c:pt>
                <c:pt idx="134080">
                  <c:v>346.16666666666669</c:v>
                </c:pt>
                <c:pt idx="134081">
                  <c:v>346.16927083333331</c:v>
                </c:pt>
                <c:pt idx="134082">
                  <c:v>346.171875</c:v>
                </c:pt>
                <c:pt idx="134083">
                  <c:v>346.17447916666669</c:v>
                </c:pt>
                <c:pt idx="134084">
                  <c:v>346.17708333333331</c:v>
                </c:pt>
                <c:pt idx="134085">
                  <c:v>346.1796875</c:v>
                </c:pt>
                <c:pt idx="134086">
                  <c:v>346.18229166666669</c:v>
                </c:pt>
                <c:pt idx="134087">
                  <c:v>346.18489583333331</c:v>
                </c:pt>
                <c:pt idx="134088">
                  <c:v>346.1875</c:v>
                </c:pt>
                <c:pt idx="134089">
                  <c:v>346.19010416666669</c:v>
                </c:pt>
                <c:pt idx="134090">
                  <c:v>346.19270833333331</c:v>
                </c:pt>
                <c:pt idx="134091">
                  <c:v>346.1953125</c:v>
                </c:pt>
                <c:pt idx="134092">
                  <c:v>346.19791666666669</c:v>
                </c:pt>
                <c:pt idx="134093">
                  <c:v>346.20052083333331</c:v>
                </c:pt>
                <c:pt idx="134094">
                  <c:v>346.203125</c:v>
                </c:pt>
                <c:pt idx="134095">
                  <c:v>346.20572916666669</c:v>
                </c:pt>
                <c:pt idx="134096">
                  <c:v>346.20833333333331</c:v>
                </c:pt>
                <c:pt idx="134097">
                  <c:v>346.2109375</c:v>
                </c:pt>
                <c:pt idx="134098">
                  <c:v>346.21354166666669</c:v>
                </c:pt>
                <c:pt idx="134099">
                  <c:v>346.21614583333331</c:v>
                </c:pt>
                <c:pt idx="134100">
                  <c:v>346.21875</c:v>
                </c:pt>
                <c:pt idx="134101">
                  <c:v>346.22135416666669</c:v>
                </c:pt>
                <c:pt idx="134102">
                  <c:v>346.22395833333331</c:v>
                </c:pt>
                <c:pt idx="134103">
                  <c:v>346.2265625</c:v>
                </c:pt>
                <c:pt idx="134104">
                  <c:v>346.22916666666669</c:v>
                </c:pt>
                <c:pt idx="134105">
                  <c:v>346.23177083333331</c:v>
                </c:pt>
                <c:pt idx="134106">
                  <c:v>346.234375</c:v>
                </c:pt>
                <c:pt idx="134107">
                  <c:v>346.23697916666669</c:v>
                </c:pt>
                <c:pt idx="134108">
                  <c:v>346.23958333333331</c:v>
                </c:pt>
                <c:pt idx="134109">
                  <c:v>346.2421875</c:v>
                </c:pt>
                <c:pt idx="134110">
                  <c:v>346.24479166666669</c:v>
                </c:pt>
                <c:pt idx="134111">
                  <c:v>346.24739583333331</c:v>
                </c:pt>
                <c:pt idx="134112">
                  <c:v>346.25</c:v>
                </c:pt>
                <c:pt idx="134113">
                  <c:v>346.25260416666669</c:v>
                </c:pt>
                <c:pt idx="134114">
                  <c:v>346.25520833333331</c:v>
                </c:pt>
                <c:pt idx="134115">
                  <c:v>346.2578125</c:v>
                </c:pt>
                <c:pt idx="134116">
                  <c:v>346.26041666666669</c:v>
                </c:pt>
                <c:pt idx="134117">
                  <c:v>346.26302083333331</c:v>
                </c:pt>
                <c:pt idx="134118">
                  <c:v>346.265625</c:v>
                </c:pt>
                <c:pt idx="134119">
                  <c:v>346.26822916666669</c:v>
                </c:pt>
                <c:pt idx="134120">
                  <c:v>346.27083333333331</c:v>
                </c:pt>
                <c:pt idx="134121">
                  <c:v>346.2734375</c:v>
                </c:pt>
                <c:pt idx="134122">
                  <c:v>346.27604166666669</c:v>
                </c:pt>
                <c:pt idx="134123">
                  <c:v>346.27864583333331</c:v>
                </c:pt>
                <c:pt idx="134124">
                  <c:v>346.28125</c:v>
                </c:pt>
                <c:pt idx="134125">
                  <c:v>346.28385416666669</c:v>
                </c:pt>
                <c:pt idx="134126">
                  <c:v>346.28645833333331</c:v>
                </c:pt>
                <c:pt idx="134127">
                  <c:v>346.2890625</c:v>
                </c:pt>
                <c:pt idx="134128">
                  <c:v>346.29166666666669</c:v>
                </c:pt>
                <c:pt idx="134129">
                  <c:v>346.29427083333331</c:v>
                </c:pt>
                <c:pt idx="134130">
                  <c:v>346.296875</c:v>
                </c:pt>
                <c:pt idx="134131">
                  <c:v>346.29947916666669</c:v>
                </c:pt>
                <c:pt idx="134132">
                  <c:v>346.30208333333331</c:v>
                </c:pt>
                <c:pt idx="134133">
                  <c:v>346.3046875</c:v>
                </c:pt>
                <c:pt idx="134134">
                  <c:v>346.30729166666669</c:v>
                </c:pt>
                <c:pt idx="134135">
                  <c:v>346.30989583333331</c:v>
                </c:pt>
                <c:pt idx="134136">
                  <c:v>346.3125</c:v>
                </c:pt>
                <c:pt idx="134137">
                  <c:v>346.31510416666669</c:v>
                </c:pt>
                <c:pt idx="134138">
                  <c:v>346.31770833333331</c:v>
                </c:pt>
                <c:pt idx="134139">
                  <c:v>346.3203125</c:v>
                </c:pt>
                <c:pt idx="134140">
                  <c:v>346.32291666666669</c:v>
                </c:pt>
                <c:pt idx="134141">
                  <c:v>346.32552083333331</c:v>
                </c:pt>
                <c:pt idx="134142">
                  <c:v>346.328125</c:v>
                </c:pt>
                <c:pt idx="134143">
                  <c:v>346.33072916666669</c:v>
                </c:pt>
                <c:pt idx="134144">
                  <c:v>346.33333333333331</c:v>
                </c:pt>
                <c:pt idx="134145">
                  <c:v>346.3359375</c:v>
                </c:pt>
                <c:pt idx="134146">
                  <c:v>346.33854166666669</c:v>
                </c:pt>
                <c:pt idx="134147">
                  <c:v>346.34114583333331</c:v>
                </c:pt>
                <c:pt idx="134148">
                  <c:v>346.34375</c:v>
                </c:pt>
                <c:pt idx="134149">
                  <c:v>346.34635416666669</c:v>
                </c:pt>
                <c:pt idx="134150">
                  <c:v>346.34895833333331</c:v>
                </c:pt>
                <c:pt idx="134151">
                  <c:v>346.3515625</c:v>
                </c:pt>
                <c:pt idx="134152">
                  <c:v>346.35416666666669</c:v>
                </c:pt>
                <c:pt idx="134153">
                  <c:v>346.35677083333331</c:v>
                </c:pt>
                <c:pt idx="134154">
                  <c:v>346.359375</c:v>
                </c:pt>
                <c:pt idx="134155">
                  <c:v>346.36197916666669</c:v>
                </c:pt>
                <c:pt idx="134156">
                  <c:v>346.36458333333331</c:v>
                </c:pt>
                <c:pt idx="134157">
                  <c:v>346.3671875</c:v>
                </c:pt>
                <c:pt idx="134158">
                  <c:v>346.36979166666669</c:v>
                </c:pt>
                <c:pt idx="134159">
                  <c:v>346.37239583333331</c:v>
                </c:pt>
                <c:pt idx="134160">
                  <c:v>346.375</c:v>
                </c:pt>
                <c:pt idx="134161">
                  <c:v>346.37760416666669</c:v>
                </c:pt>
                <c:pt idx="134162">
                  <c:v>346.38020833333331</c:v>
                </c:pt>
                <c:pt idx="134163">
                  <c:v>346.3828125</c:v>
                </c:pt>
                <c:pt idx="134164">
                  <c:v>346.38541666666669</c:v>
                </c:pt>
                <c:pt idx="134165">
                  <c:v>346.38802083333331</c:v>
                </c:pt>
                <c:pt idx="134166">
                  <c:v>346.390625</c:v>
                </c:pt>
                <c:pt idx="134167">
                  <c:v>346.39322916666669</c:v>
                </c:pt>
                <c:pt idx="134168">
                  <c:v>346.39583333333331</c:v>
                </c:pt>
                <c:pt idx="134169">
                  <c:v>346.3984375</c:v>
                </c:pt>
                <c:pt idx="134170">
                  <c:v>346.40104166666669</c:v>
                </c:pt>
                <c:pt idx="134171">
                  <c:v>346.40364583333331</c:v>
                </c:pt>
                <c:pt idx="134172">
                  <c:v>346.40625</c:v>
                </c:pt>
                <c:pt idx="134173">
                  <c:v>346.40885416666669</c:v>
                </c:pt>
                <c:pt idx="134174">
                  <c:v>346.41145833333331</c:v>
                </c:pt>
                <c:pt idx="134175">
                  <c:v>346.4140625</c:v>
                </c:pt>
                <c:pt idx="134176">
                  <c:v>346.41666666666669</c:v>
                </c:pt>
                <c:pt idx="134177">
                  <c:v>346.41927083333331</c:v>
                </c:pt>
                <c:pt idx="134178">
                  <c:v>346.421875</c:v>
                </c:pt>
                <c:pt idx="134179">
                  <c:v>346.42447916666669</c:v>
                </c:pt>
                <c:pt idx="134180">
                  <c:v>346.42708333333331</c:v>
                </c:pt>
                <c:pt idx="134181">
                  <c:v>346.4296875</c:v>
                </c:pt>
                <c:pt idx="134182">
                  <c:v>346.43229166666669</c:v>
                </c:pt>
                <c:pt idx="134183">
                  <c:v>346.43489583333331</c:v>
                </c:pt>
                <c:pt idx="134184">
                  <c:v>346.4375</c:v>
                </c:pt>
                <c:pt idx="134185">
                  <c:v>346.44010416666669</c:v>
                </c:pt>
                <c:pt idx="134186">
                  <c:v>346.44270833333331</c:v>
                </c:pt>
                <c:pt idx="134187">
                  <c:v>346.4453125</c:v>
                </c:pt>
                <c:pt idx="134188">
                  <c:v>346.44791666666669</c:v>
                </c:pt>
                <c:pt idx="134189">
                  <c:v>346.45052083333331</c:v>
                </c:pt>
                <c:pt idx="134190">
                  <c:v>346.453125</c:v>
                </c:pt>
                <c:pt idx="134191">
                  <c:v>346.45572916666669</c:v>
                </c:pt>
                <c:pt idx="134192">
                  <c:v>346.45833333333331</c:v>
                </c:pt>
                <c:pt idx="134193">
                  <c:v>346.4609375</c:v>
                </c:pt>
                <c:pt idx="134194">
                  <c:v>346.46354166666669</c:v>
                </c:pt>
                <c:pt idx="134195">
                  <c:v>346.46614583333331</c:v>
                </c:pt>
                <c:pt idx="134196">
                  <c:v>346.46875</c:v>
                </c:pt>
                <c:pt idx="134197">
                  <c:v>346.47135416666669</c:v>
                </c:pt>
                <c:pt idx="134198">
                  <c:v>346.47395833333331</c:v>
                </c:pt>
                <c:pt idx="134199">
                  <c:v>346.4765625</c:v>
                </c:pt>
                <c:pt idx="134200">
                  <c:v>346.47916666666669</c:v>
                </c:pt>
                <c:pt idx="134201">
                  <c:v>346.48177083333331</c:v>
                </c:pt>
                <c:pt idx="134202">
                  <c:v>346.484375</c:v>
                </c:pt>
                <c:pt idx="134203">
                  <c:v>346.48697916666669</c:v>
                </c:pt>
                <c:pt idx="134204">
                  <c:v>346.48958333333331</c:v>
                </c:pt>
                <c:pt idx="134205">
                  <c:v>346.4921875</c:v>
                </c:pt>
                <c:pt idx="134206">
                  <c:v>346.49479166666669</c:v>
                </c:pt>
                <c:pt idx="134207">
                  <c:v>346.49739583333331</c:v>
                </c:pt>
                <c:pt idx="134208">
                  <c:v>346.5</c:v>
                </c:pt>
                <c:pt idx="134209">
                  <c:v>346.50260416666669</c:v>
                </c:pt>
                <c:pt idx="134210">
                  <c:v>346.50520833333331</c:v>
                </c:pt>
                <c:pt idx="134211">
                  <c:v>346.5078125</c:v>
                </c:pt>
                <c:pt idx="134212">
                  <c:v>346.51041666666669</c:v>
                </c:pt>
                <c:pt idx="134213">
                  <c:v>346.51302083333331</c:v>
                </c:pt>
                <c:pt idx="134214">
                  <c:v>346.515625</c:v>
                </c:pt>
                <c:pt idx="134215">
                  <c:v>346.51822916666669</c:v>
                </c:pt>
                <c:pt idx="134216">
                  <c:v>346.52083333333331</c:v>
                </c:pt>
                <c:pt idx="134217">
                  <c:v>346.5234375</c:v>
                </c:pt>
                <c:pt idx="134218">
                  <c:v>346.52604166666669</c:v>
                </c:pt>
                <c:pt idx="134219">
                  <c:v>346.52864583333331</c:v>
                </c:pt>
                <c:pt idx="134220">
                  <c:v>346.53125</c:v>
                </c:pt>
                <c:pt idx="134221">
                  <c:v>346.53385416666669</c:v>
                </c:pt>
                <c:pt idx="134222">
                  <c:v>346.53645833333331</c:v>
                </c:pt>
                <c:pt idx="134223">
                  <c:v>346.5390625</c:v>
                </c:pt>
                <c:pt idx="134224">
                  <c:v>346.54166666666669</c:v>
                </c:pt>
                <c:pt idx="134225">
                  <c:v>346.54427083333331</c:v>
                </c:pt>
                <c:pt idx="134226">
                  <c:v>346.546875</c:v>
                </c:pt>
                <c:pt idx="134227">
                  <c:v>346.54947916666669</c:v>
                </c:pt>
                <c:pt idx="134228">
                  <c:v>346.55208333333331</c:v>
                </c:pt>
                <c:pt idx="134229">
                  <c:v>346.5546875</c:v>
                </c:pt>
                <c:pt idx="134230">
                  <c:v>346.55729166666669</c:v>
                </c:pt>
                <c:pt idx="134231">
                  <c:v>346.55989583333331</c:v>
                </c:pt>
                <c:pt idx="134232">
                  <c:v>346.5625</c:v>
                </c:pt>
                <c:pt idx="134233">
                  <c:v>346.56510416666669</c:v>
                </c:pt>
                <c:pt idx="134234">
                  <c:v>346.56770833333331</c:v>
                </c:pt>
                <c:pt idx="134235">
                  <c:v>346.5703125</c:v>
                </c:pt>
                <c:pt idx="134236">
                  <c:v>346.57291666666669</c:v>
                </c:pt>
                <c:pt idx="134237">
                  <c:v>346.57552083333331</c:v>
                </c:pt>
                <c:pt idx="134238">
                  <c:v>346.578125</c:v>
                </c:pt>
                <c:pt idx="134239">
                  <c:v>346.58072916666669</c:v>
                </c:pt>
                <c:pt idx="134240">
                  <c:v>346.58333333333331</c:v>
                </c:pt>
                <c:pt idx="134241">
                  <c:v>346.5859375</c:v>
                </c:pt>
                <c:pt idx="134242">
                  <c:v>346.58854166666669</c:v>
                </c:pt>
                <c:pt idx="134243">
                  <c:v>346.59114583333331</c:v>
                </c:pt>
                <c:pt idx="134244">
                  <c:v>346.59375</c:v>
                </c:pt>
                <c:pt idx="134245">
                  <c:v>346.59635416666669</c:v>
                </c:pt>
                <c:pt idx="134246">
                  <c:v>346.59895833333331</c:v>
                </c:pt>
                <c:pt idx="134247">
                  <c:v>346.6015625</c:v>
                </c:pt>
                <c:pt idx="134248">
                  <c:v>346.60416666666669</c:v>
                </c:pt>
                <c:pt idx="134249">
                  <c:v>346.60677083333331</c:v>
                </c:pt>
                <c:pt idx="134250">
                  <c:v>346.609375</c:v>
                </c:pt>
                <c:pt idx="134251">
                  <c:v>346.61197916666669</c:v>
                </c:pt>
                <c:pt idx="134252">
                  <c:v>346.61458333333331</c:v>
                </c:pt>
                <c:pt idx="134253">
                  <c:v>346.6171875</c:v>
                </c:pt>
                <c:pt idx="134254">
                  <c:v>346.61979166666669</c:v>
                </c:pt>
                <c:pt idx="134255">
                  <c:v>346.62239583333331</c:v>
                </c:pt>
                <c:pt idx="134256">
                  <c:v>346.625</c:v>
                </c:pt>
                <c:pt idx="134257">
                  <c:v>346.62760416666669</c:v>
                </c:pt>
                <c:pt idx="134258">
                  <c:v>346.63020833333331</c:v>
                </c:pt>
                <c:pt idx="134259">
                  <c:v>346.6328125</c:v>
                </c:pt>
                <c:pt idx="134260">
                  <c:v>346.63541666666669</c:v>
                </c:pt>
                <c:pt idx="134261">
                  <c:v>346.63802083333331</c:v>
                </c:pt>
                <c:pt idx="134262">
                  <c:v>346.640625</c:v>
                </c:pt>
                <c:pt idx="134263">
                  <c:v>346.64322916666669</c:v>
                </c:pt>
                <c:pt idx="134264">
                  <c:v>346.64583333333331</c:v>
                </c:pt>
                <c:pt idx="134265">
                  <c:v>346.6484375</c:v>
                </c:pt>
                <c:pt idx="134266">
                  <c:v>346.65104166666669</c:v>
                </c:pt>
                <c:pt idx="134267">
                  <c:v>346.65364583333331</c:v>
                </c:pt>
                <c:pt idx="134268">
                  <c:v>346.65625</c:v>
                </c:pt>
                <c:pt idx="134269">
                  <c:v>346.65885416666669</c:v>
                </c:pt>
                <c:pt idx="134270">
                  <c:v>346.66145833333331</c:v>
                </c:pt>
                <c:pt idx="134271">
                  <c:v>346.6640625</c:v>
                </c:pt>
                <c:pt idx="134272">
                  <c:v>346.66666666666669</c:v>
                </c:pt>
                <c:pt idx="134273">
                  <c:v>346.66927083333331</c:v>
                </c:pt>
                <c:pt idx="134274">
                  <c:v>346.671875</c:v>
                </c:pt>
                <c:pt idx="134275">
                  <c:v>346.67447916666669</c:v>
                </c:pt>
                <c:pt idx="134276">
                  <c:v>346.67708333333331</c:v>
                </c:pt>
                <c:pt idx="134277">
                  <c:v>346.6796875</c:v>
                </c:pt>
                <c:pt idx="134278">
                  <c:v>346.68229166666669</c:v>
                </c:pt>
                <c:pt idx="134279">
                  <c:v>346.68489583333331</c:v>
                </c:pt>
                <c:pt idx="134280">
                  <c:v>346.6875</c:v>
                </c:pt>
                <c:pt idx="134281">
                  <c:v>346.69010416666669</c:v>
                </c:pt>
                <c:pt idx="134282">
                  <c:v>346.69270833333331</c:v>
                </c:pt>
                <c:pt idx="134283">
                  <c:v>346.6953125</c:v>
                </c:pt>
                <c:pt idx="134284">
                  <c:v>346.69791666666669</c:v>
                </c:pt>
                <c:pt idx="134285">
                  <c:v>346.70052083333331</c:v>
                </c:pt>
                <c:pt idx="134286">
                  <c:v>346.703125</c:v>
                </c:pt>
                <c:pt idx="134287">
                  <c:v>346.70572916666669</c:v>
                </c:pt>
                <c:pt idx="134288">
                  <c:v>346.70833333333331</c:v>
                </c:pt>
                <c:pt idx="134289">
                  <c:v>346.7109375</c:v>
                </c:pt>
                <c:pt idx="134290">
                  <c:v>346.71354166666669</c:v>
                </c:pt>
                <c:pt idx="134291">
                  <c:v>346.71614583333331</c:v>
                </c:pt>
                <c:pt idx="134292">
                  <c:v>346.71875</c:v>
                </c:pt>
                <c:pt idx="134293">
                  <c:v>346.72135416666669</c:v>
                </c:pt>
                <c:pt idx="134294">
                  <c:v>346.72395833333331</c:v>
                </c:pt>
                <c:pt idx="134295">
                  <c:v>346.7265625</c:v>
                </c:pt>
                <c:pt idx="134296">
                  <c:v>346.72916666666669</c:v>
                </c:pt>
                <c:pt idx="134297">
                  <c:v>346.73177083333331</c:v>
                </c:pt>
                <c:pt idx="134298">
                  <c:v>346.734375</c:v>
                </c:pt>
                <c:pt idx="134299">
                  <c:v>346.73697916666669</c:v>
                </c:pt>
                <c:pt idx="134300">
                  <c:v>346.73958333333331</c:v>
                </c:pt>
                <c:pt idx="134301">
                  <c:v>346.7421875</c:v>
                </c:pt>
                <c:pt idx="134302">
                  <c:v>346.74479166666669</c:v>
                </c:pt>
                <c:pt idx="134303">
                  <c:v>346.74739583333331</c:v>
                </c:pt>
                <c:pt idx="134304">
                  <c:v>346.75</c:v>
                </c:pt>
                <c:pt idx="134305">
                  <c:v>346.75260416666669</c:v>
                </c:pt>
                <c:pt idx="134306">
                  <c:v>346.75520833333331</c:v>
                </c:pt>
                <c:pt idx="134307">
                  <c:v>346.7578125</c:v>
                </c:pt>
                <c:pt idx="134308">
                  <c:v>346.76041666666669</c:v>
                </c:pt>
                <c:pt idx="134309">
                  <c:v>346.76302083333331</c:v>
                </c:pt>
                <c:pt idx="134310">
                  <c:v>346.765625</c:v>
                </c:pt>
                <c:pt idx="134311">
                  <c:v>346.76822916666669</c:v>
                </c:pt>
                <c:pt idx="134312">
                  <c:v>346.77083333333331</c:v>
                </c:pt>
                <c:pt idx="134313">
                  <c:v>346.7734375</c:v>
                </c:pt>
                <c:pt idx="134314">
                  <c:v>346.77604166666669</c:v>
                </c:pt>
                <c:pt idx="134315">
                  <c:v>346.77864583333331</c:v>
                </c:pt>
                <c:pt idx="134316">
                  <c:v>346.78125</c:v>
                </c:pt>
                <c:pt idx="134317">
                  <c:v>346.78385416666669</c:v>
                </c:pt>
                <c:pt idx="134318">
                  <c:v>346.78645833333331</c:v>
                </c:pt>
                <c:pt idx="134319">
                  <c:v>346.7890625</c:v>
                </c:pt>
                <c:pt idx="134320">
                  <c:v>346.79166666666669</c:v>
                </c:pt>
                <c:pt idx="134321">
                  <c:v>346.79427083333331</c:v>
                </c:pt>
                <c:pt idx="134322">
                  <c:v>346.796875</c:v>
                </c:pt>
                <c:pt idx="134323">
                  <c:v>346.79947916666669</c:v>
                </c:pt>
                <c:pt idx="134324">
                  <c:v>346.80208333333331</c:v>
                </c:pt>
                <c:pt idx="134325">
                  <c:v>346.8046875</c:v>
                </c:pt>
                <c:pt idx="134326">
                  <c:v>346.80729166666669</c:v>
                </c:pt>
                <c:pt idx="134327">
                  <c:v>346.80989583333331</c:v>
                </c:pt>
                <c:pt idx="134328">
                  <c:v>346.8125</c:v>
                </c:pt>
                <c:pt idx="134329">
                  <c:v>346.81510416666669</c:v>
                </c:pt>
                <c:pt idx="134330">
                  <c:v>346.81770833333331</c:v>
                </c:pt>
                <c:pt idx="134331">
                  <c:v>346.8203125</c:v>
                </c:pt>
                <c:pt idx="134332">
                  <c:v>346.82291666666669</c:v>
                </c:pt>
                <c:pt idx="134333">
                  <c:v>346.82552083333331</c:v>
                </c:pt>
                <c:pt idx="134334">
                  <c:v>346.828125</c:v>
                </c:pt>
                <c:pt idx="134335">
                  <c:v>346.83072916666669</c:v>
                </c:pt>
                <c:pt idx="134336">
                  <c:v>346.83333333333331</c:v>
                </c:pt>
                <c:pt idx="134337">
                  <c:v>346.8359375</c:v>
                </c:pt>
                <c:pt idx="134338">
                  <c:v>346.83854166666669</c:v>
                </c:pt>
                <c:pt idx="134339">
                  <c:v>346.84114583333331</c:v>
                </c:pt>
                <c:pt idx="134340">
                  <c:v>346.84375</c:v>
                </c:pt>
                <c:pt idx="134341">
                  <c:v>346.84635416666669</c:v>
                </c:pt>
                <c:pt idx="134342">
                  <c:v>346.84895833333331</c:v>
                </c:pt>
                <c:pt idx="134343">
                  <c:v>346.8515625</c:v>
                </c:pt>
                <c:pt idx="134344">
                  <c:v>346.85416666666669</c:v>
                </c:pt>
                <c:pt idx="134345">
                  <c:v>346.85677083333331</c:v>
                </c:pt>
                <c:pt idx="134346">
                  <c:v>346.859375</c:v>
                </c:pt>
                <c:pt idx="134347">
                  <c:v>346.86197916666669</c:v>
                </c:pt>
                <c:pt idx="134348">
                  <c:v>346.86458333333331</c:v>
                </c:pt>
                <c:pt idx="134349">
                  <c:v>346.8671875</c:v>
                </c:pt>
                <c:pt idx="134350">
                  <c:v>346.86979166666669</c:v>
                </c:pt>
                <c:pt idx="134351">
                  <c:v>346.87239583333331</c:v>
                </c:pt>
                <c:pt idx="134352">
                  <c:v>346.875</c:v>
                </c:pt>
                <c:pt idx="134353">
                  <c:v>346.87760416666669</c:v>
                </c:pt>
                <c:pt idx="134354">
                  <c:v>346.88020833333331</c:v>
                </c:pt>
                <c:pt idx="134355">
                  <c:v>346.8828125</c:v>
                </c:pt>
                <c:pt idx="134356">
                  <c:v>346.88541666666669</c:v>
                </c:pt>
                <c:pt idx="134357">
                  <c:v>346.88802083333331</c:v>
                </c:pt>
                <c:pt idx="134358">
                  <c:v>346.890625</c:v>
                </c:pt>
                <c:pt idx="134359">
                  <c:v>346.89322916666669</c:v>
                </c:pt>
                <c:pt idx="134360">
                  <c:v>346.89583333333331</c:v>
                </c:pt>
                <c:pt idx="134361">
                  <c:v>346.8984375</c:v>
                </c:pt>
                <c:pt idx="134362">
                  <c:v>346.90104166666669</c:v>
                </c:pt>
                <c:pt idx="134363">
                  <c:v>346.90364583333331</c:v>
                </c:pt>
                <c:pt idx="134364">
                  <c:v>346.90625</c:v>
                </c:pt>
                <c:pt idx="134365">
                  <c:v>346.90885416666669</c:v>
                </c:pt>
                <c:pt idx="134366">
                  <c:v>346.91145833333331</c:v>
                </c:pt>
                <c:pt idx="134367">
                  <c:v>346.9140625</c:v>
                </c:pt>
                <c:pt idx="134368">
                  <c:v>346.91666666666669</c:v>
                </c:pt>
                <c:pt idx="134369">
                  <c:v>346.91927083333331</c:v>
                </c:pt>
                <c:pt idx="134370">
                  <c:v>346.921875</c:v>
                </c:pt>
                <c:pt idx="134371">
                  <c:v>346.92447916666669</c:v>
                </c:pt>
                <c:pt idx="134372">
                  <c:v>346.92708333333331</c:v>
                </c:pt>
                <c:pt idx="134373">
                  <c:v>346.9296875</c:v>
                </c:pt>
                <c:pt idx="134374">
                  <c:v>346.93229166666669</c:v>
                </c:pt>
                <c:pt idx="134375">
                  <c:v>346.93489583333331</c:v>
                </c:pt>
                <c:pt idx="134376">
                  <c:v>346.9375</c:v>
                </c:pt>
                <c:pt idx="134377">
                  <c:v>346.94010416666669</c:v>
                </c:pt>
                <c:pt idx="134378">
                  <c:v>346.94270833333331</c:v>
                </c:pt>
                <c:pt idx="134379">
                  <c:v>346.9453125</c:v>
                </c:pt>
                <c:pt idx="134380">
                  <c:v>346.94791666666669</c:v>
                </c:pt>
                <c:pt idx="134381">
                  <c:v>346.95052083333331</c:v>
                </c:pt>
                <c:pt idx="134382">
                  <c:v>346.953125</c:v>
                </c:pt>
                <c:pt idx="134383">
                  <c:v>346.95572916666669</c:v>
                </c:pt>
                <c:pt idx="134384">
                  <c:v>346.95833333333331</c:v>
                </c:pt>
                <c:pt idx="134385">
                  <c:v>346.9609375</c:v>
                </c:pt>
                <c:pt idx="134386">
                  <c:v>346.96354166666669</c:v>
                </c:pt>
                <c:pt idx="134387">
                  <c:v>346.96614583333331</c:v>
                </c:pt>
                <c:pt idx="134388">
                  <c:v>346.96875</c:v>
                </c:pt>
                <c:pt idx="134389">
                  <c:v>346.97135416666669</c:v>
                </c:pt>
                <c:pt idx="134390">
                  <c:v>346.97395833333331</c:v>
                </c:pt>
                <c:pt idx="134391">
                  <c:v>346.9765625</c:v>
                </c:pt>
                <c:pt idx="134392">
                  <c:v>346.97916666666669</c:v>
                </c:pt>
                <c:pt idx="134393">
                  <c:v>346.98177083333331</c:v>
                </c:pt>
                <c:pt idx="134394">
                  <c:v>346.984375</c:v>
                </c:pt>
                <c:pt idx="134395">
                  <c:v>346.98697916666669</c:v>
                </c:pt>
                <c:pt idx="134396">
                  <c:v>346.98958333333331</c:v>
                </c:pt>
                <c:pt idx="134397">
                  <c:v>346.9921875</c:v>
                </c:pt>
                <c:pt idx="134398">
                  <c:v>346.99479166666669</c:v>
                </c:pt>
                <c:pt idx="134399">
                  <c:v>346.99739583333331</c:v>
                </c:pt>
                <c:pt idx="134400">
                  <c:v>347</c:v>
                </c:pt>
                <c:pt idx="134401">
                  <c:v>347.00260416666669</c:v>
                </c:pt>
                <c:pt idx="134402">
                  <c:v>347.00520833333331</c:v>
                </c:pt>
                <c:pt idx="134403">
                  <c:v>347.0078125</c:v>
                </c:pt>
                <c:pt idx="134404">
                  <c:v>347.01041666666669</c:v>
                </c:pt>
                <c:pt idx="134405">
                  <c:v>347.01302083333331</c:v>
                </c:pt>
                <c:pt idx="134406">
                  <c:v>347.015625</c:v>
                </c:pt>
                <c:pt idx="134407">
                  <c:v>347.01822916666669</c:v>
                </c:pt>
                <c:pt idx="134408">
                  <c:v>347.02083333333331</c:v>
                </c:pt>
                <c:pt idx="134409">
                  <c:v>347.0234375</c:v>
                </c:pt>
                <c:pt idx="134410">
                  <c:v>347.02604166666669</c:v>
                </c:pt>
                <c:pt idx="134411">
                  <c:v>347.02864583333331</c:v>
                </c:pt>
                <c:pt idx="134412">
                  <c:v>347.03125</c:v>
                </c:pt>
                <c:pt idx="134413">
                  <c:v>347.03385416666669</c:v>
                </c:pt>
                <c:pt idx="134414">
                  <c:v>347.03645833333331</c:v>
                </c:pt>
                <c:pt idx="134415">
                  <c:v>347.0390625</c:v>
                </c:pt>
                <c:pt idx="134416">
                  <c:v>347.04166666666669</c:v>
                </c:pt>
                <c:pt idx="134417">
                  <c:v>347.04427083333331</c:v>
                </c:pt>
                <c:pt idx="134418">
                  <c:v>347.046875</c:v>
                </c:pt>
                <c:pt idx="134419">
                  <c:v>347.04947916666669</c:v>
                </c:pt>
                <c:pt idx="134420">
                  <c:v>347.05208333333331</c:v>
                </c:pt>
                <c:pt idx="134421">
                  <c:v>347.0546875</c:v>
                </c:pt>
                <c:pt idx="134422">
                  <c:v>347.05729166666669</c:v>
                </c:pt>
                <c:pt idx="134423">
                  <c:v>347.05989583333331</c:v>
                </c:pt>
                <c:pt idx="134424">
                  <c:v>347.0625</c:v>
                </c:pt>
                <c:pt idx="134425">
                  <c:v>347.06510416666669</c:v>
                </c:pt>
                <c:pt idx="134426">
                  <c:v>347.06770833333331</c:v>
                </c:pt>
                <c:pt idx="134427">
                  <c:v>347.0703125</c:v>
                </c:pt>
                <c:pt idx="134428">
                  <c:v>347.07291666666669</c:v>
                </c:pt>
                <c:pt idx="134429">
                  <c:v>347.07552083333331</c:v>
                </c:pt>
                <c:pt idx="134430">
                  <c:v>347.078125</c:v>
                </c:pt>
                <c:pt idx="134431">
                  <c:v>347.08072916666669</c:v>
                </c:pt>
                <c:pt idx="134432">
                  <c:v>347.08333333333331</c:v>
                </c:pt>
                <c:pt idx="134433">
                  <c:v>347.0859375</c:v>
                </c:pt>
                <c:pt idx="134434">
                  <c:v>347.08854166666669</c:v>
                </c:pt>
                <c:pt idx="134435">
                  <c:v>347.09114583333331</c:v>
                </c:pt>
                <c:pt idx="134436">
                  <c:v>347.09375</c:v>
                </c:pt>
                <c:pt idx="134437">
                  <c:v>347.09635416666669</c:v>
                </c:pt>
                <c:pt idx="134438">
                  <c:v>347.09895833333331</c:v>
                </c:pt>
                <c:pt idx="134439">
                  <c:v>347.1015625</c:v>
                </c:pt>
                <c:pt idx="134440">
                  <c:v>347.10416666666669</c:v>
                </c:pt>
                <c:pt idx="134441">
                  <c:v>347.10677083333331</c:v>
                </c:pt>
                <c:pt idx="134442">
                  <c:v>347.109375</c:v>
                </c:pt>
                <c:pt idx="134443">
                  <c:v>347.11197916666669</c:v>
                </c:pt>
                <c:pt idx="134444">
                  <c:v>347.11458333333331</c:v>
                </c:pt>
                <c:pt idx="134445">
                  <c:v>347.1171875</c:v>
                </c:pt>
                <c:pt idx="134446">
                  <c:v>347.11979166666669</c:v>
                </c:pt>
                <c:pt idx="134447">
                  <c:v>347.12239583333331</c:v>
                </c:pt>
                <c:pt idx="134448">
                  <c:v>347.125</c:v>
                </c:pt>
                <c:pt idx="134449">
                  <c:v>347.12760416666669</c:v>
                </c:pt>
                <c:pt idx="134450">
                  <c:v>347.13020833333331</c:v>
                </c:pt>
                <c:pt idx="134451">
                  <c:v>347.1328125</c:v>
                </c:pt>
                <c:pt idx="134452">
                  <c:v>347.13541666666669</c:v>
                </c:pt>
                <c:pt idx="134453">
                  <c:v>347.13802083333331</c:v>
                </c:pt>
                <c:pt idx="134454">
                  <c:v>347.140625</c:v>
                </c:pt>
                <c:pt idx="134455">
                  <c:v>347.14322916666669</c:v>
                </c:pt>
                <c:pt idx="134456">
                  <c:v>347.14583333333331</c:v>
                </c:pt>
                <c:pt idx="134457">
                  <c:v>347.1484375</c:v>
                </c:pt>
                <c:pt idx="134458">
                  <c:v>347.15104166666669</c:v>
                </c:pt>
                <c:pt idx="134459">
                  <c:v>347.15364583333331</c:v>
                </c:pt>
                <c:pt idx="134460">
                  <c:v>347.15625</c:v>
                </c:pt>
                <c:pt idx="134461">
                  <c:v>347.15885416666669</c:v>
                </c:pt>
                <c:pt idx="134462">
                  <c:v>347.16145833333331</c:v>
                </c:pt>
                <c:pt idx="134463">
                  <c:v>347.1640625</c:v>
                </c:pt>
                <c:pt idx="134464">
                  <c:v>347.16666666666669</c:v>
                </c:pt>
                <c:pt idx="134465">
                  <c:v>347.16927083333331</c:v>
                </c:pt>
                <c:pt idx="134466">
                  <c:v>347.171875</c:v>
                </c:pt>
                <c:pt idx="134467">
                  <c:v>347.17447916666669</c:v>
                </c:pt>
                <c:pt idx="134468">
                  <c:v>347.17708333333331</c:v>
                </c:pt>
                <c:pt idx="134469">
                  <c:v>347.1796875</c:v>
                </c:pt>
                <c:pt idx="134470">
                  <c:v>347.18229166666669</c:v>
                </c:pt>
                <c:pt idx="134471">
                  <c:v>347.18489583333331</c:v>
                </c:pt>
                <c:pt idx="134472">
                  <c:v>347.1875</c:v>
                </c:pt>
                <c:pt idx="134473">
                  <c:v>347.19010416666669</c:v>
                </c:pt>
                <c:pt idx="134474">
                  <c:v>347.19270833333331</c:v>
                </c:pt>
                <c:pt idx="134475">
                  <c:v>347.1953125</c:v>
                </c:pt>
                <c:pt idx="134476">
                  <c:v>347.19791666666669</c:v>
                </c:pt>
                <c:pt idx="134477">
                  <c:v>347.20052083333331</c:v>
                </c:pt>
                <c:pt idx="134478">
                  <c:v>347.203125</c:v>
                </c:pt>
                <c:pt idx="134479">
                  <c:v>347.20572916666669</c:v>
                </c:pt>
                <c:pt idx="134480">
                  <c:v>347.20833333333331</c:v>
                </c:pt>
                <c:pt idx="134481">
                  <c:v>347.2109375</c:v>
                </c:pt>
                <c:pt idx="134482">
                  <c:v>347.21354166666669</c:v>
                </c:pt>
                <c:pt idx="134483">
                  <c:v>347.21614583333331</c:v>
                </c:pt>
                <c:pt idx="134484">
                  <c:v>347.21875</c:v>
                </c:pt>
                <c:pt idx="134485">
                  <c:v>347.22135416666669</c:v>
                </c:pt>
                <c:pt idx="134486">
                  <c:v>347.22395833333331</c:v>
                </c:pt>
                <c:pt idx="134487">
                  <c:v>347.2265625</c:v>
                </c:pt>
                <c:pt idx="134488">
                  <c:v>347.22916666666669</c:v>
                </c:pt>
                <c:pt idx="134489">
                  <c:v>347.23177083333331</c:v>
                </c:pt>
                <c:pt idx="134490">
                  <c:v>347.234375</c:v>
                </c:pt>
                <c:pt idx="134491">
                  <c:v>347.23697916666669</c:v>
                </c:pt>
                <c:pt idx="134492">
                  <c:v>347.23958333333331</c:v>
                </c:pt>
                <c:pt idx="134493">
                  <c:v>347.2421875</c:v>
                </c:pt>
                <c:pt idx="134494">
                  <c:v>347.24479166666669</c:v>
                </c:pt>
                <c:pt idx="134495">
                  <c:v>347.24739583333331</c:v>
                </c:pt>
                <c:pt idx="134496">
                  <c:v>347.25</c:v>
                </c:pt>
                <c:pt idx="134497">
                  <c:v>347.25260416666669</c:v>
                </c:pt>
                <c:pt idx="134498">
                  <c:v>347.25520833333331</c:v>
                </c:pt>
                <c:pt idx="134499">
                  <c:v>347.2578125</c:v>
                </c:pt>
                <c:pt idx="134500">
                  <c:v>347.26041666666669</c:v>
                </c:pt>
                <c:pt idx="134501">
                  <c:v>347.26302083333331</c:v>
                </c:pt>
                <c:pt idx="134502">
                  <c:v>347.265625</c:v>
                </c:pt>
                <c:pt idx="134503">
                  <c:v>347.26822916666669</c:v>
                </c:pt>
                <c:pt idx="134504">
                  <c:v>347.27083333333331</c:v>
                </c:pt>
                <c:pt idx="134505">
                  <c:v>347.2734375</c:v>
                </c:pt>
                <c:pt idx="134506">
                  <c:v>347.27604166666669</c:v>
                </c:pt>
                <c:pt idx="134507">
                  <c:v>347.27864583333331</c:v>
                </c:pt>
                <c:pt idx="134508">
                  <c:v>347.28125</c:v>
                </c:pt>
                <c:pt idx="134509">
                  <c:v>347.28385416666669</c:v>
                </c:pt>
                <c:pt idx="134510">
                  <c:v>347.28645833333331</c:v>
                </c:pt>
                <c:pt idx="134511">
                  <c:v>347.2890625</c:v>
                </c:pt>
                <c:pt idx="134512">
                  <c:v>347.29166666666669</c:v>
                </c:pt>
                <c:pt idx="134513">
                  <c:v>347.29427083333331</c:v>
                </c:pt>
                <c:pt idx="134514">
                  <c:v>347.296875</c:v>
                </c:pt>
                <c:pt idx="134515">
                  <c:v>347.29947916666669</c:v>
                </c:pt>
                <c:pt idx="134516">
                  <c:v>347.30208333333331</c:v>
                </c:pt>
                <c:pt idx="134517">
                  <c:v>347.3046875</c:v>
                </c:pt>
                <c:pt idx="134518">
                  <c:v>347.30729166666669</c:v>
                </c:pt>
                <c:pt idx="134519">
                  <c:v>347.30989583333331</c:v>
                </c:pt>
                <c:pt idx="134520">
                  <c:v>347.3125</c:v>
                </c:pt>
                <c:pt idx="134521">
                  <c:v>347.31510416666669</c:v>
                </c:pt>
                <c:pt idx="134522">
                  <c:v>347.31770833333331</c:v>
                </c:pt>
                <c:pt idx="134523">
                  <c:v>347.3203125</c:v>
                </c:pt>
                <c:pt idx="134524">
                  <c:v>347.32291666666669</c:v>
                </c:pt>
                <c:pt idx="134525">
                  <c:v>347.32552083333331</c:v>
                </c:pt>
                <c:pt idx="134526">
                  <c:v>347.328125</c:v>
                </c:pt>
                <c:pt idx="134527">
                  <c:v>347.33072916666669</c:v>
                </c:pt>
                <c:pt idx="134528">
                  <c:v>347.33333333333331</c:v>
                </c:pt>
                <c:pt idx="134529">
                  <c:v>347.3359375</c:v>
                </c:pt>
                <c:pt idx="134530">
                  <c:v>347.33854166666669</c:v>
                </c:pt>
                <c:pt idx="134531">
                  <c:v>347.34114583333331</c:v>
                </c:pt>
                <c:pt idx="134532">
                  <c:v>347.34375</c:v>
                </c:pt>
                <c:pt idx="134533">
                  <c:v>347.34635416666669</c:v>
                </c:pt>
                <c:pt idx="134534">
                  <c:v>347.34895833333331</c:v>
                </c:pt>
                <c:pt idx="134535">
                  <c:v>347.3515625</c:v>
                </c:pt>
                <c:pt idx="134536">
                  <c:v>347.35416666666669</c:v>
                </c:pt>
                <c:pt idx="134537">
                  <c:v>347.35677083333331</c:v>
                </c:pt>
                <c:pt idx="134538">
                  <c:v>347.359375</c:v>
                </c:pt>
                <c:pt idx="134539">
                  <c:v>347.36197916666669</c:v>
                </c:pt>
                <c:pt idx="134540">
                  <c:v>347.36458333333331</c:v>
                </c:pt>
                <c:pt idx="134541">
                  <c:v>347.3671875</c:v>
                </c:pt>
                <c:pt idx="134542">
                  <c:v>347.36979166666669</c:v>
                </c:pt>
                <c:pt idx="134543">
                  <c:v>347.37239583333331</c:v>
                </c:pt>
                <c:pt idx="134544">
                  <c:v>347.375</c:v>
                </c:pt>
                <c:pt idx="134545">
                  <c:v>347.37760416666669</c:v>
                </c:pt>
                <c:pt idx="134546">
                  <c:v>347.38020833333331</c:v>
                </c:pt>
                <c:pt idx="134547">
                  <c:v>347.3828125</c:v>
                </c:pt>
                <c:pt idx="134548">
                  <c:v>347.38541666666669</c:v>
                </c:pt>
                <c:pt idx="134549">
                  <c:v>347.38802083333331</c:v>
                </c:pt>
                <c:pt idx="134550">
                  <c:v>347.390625</c:v>
                </c:pt>
                <c:pt idx="134551">
                  <c:v>347.39322916666669</c:v>
                </c:pt>
                <c:pt idx="134552">
                  <c:v>347.39583333333331</c:v>
                </c:pt>
                <c:pt idx="134553">
                  <c:v>347.3984375</c:v>
                </c:pt>
                <c:pt idx="134554">
                  <c:v>347.40104166666669</c:v>
                </c:pt>
                <c:pt idx="134555">
                  <c:v>347.40364583333331</c:v>
                </c:pt>
                <c:pt idx="134556">
                  <c:v>347.40625</c:v>
                </c:pt>
                <c:pt idx="134557">
                  <c:v>347.40885416666669</c:v>
                </c:pt>
                <c:pt idx="134558">
                  <c:v>347.41145833333331</c:v>
                </c:pt>
                <c:pt idx="134559">
                  <c:v>347.4140625</c:v>
                </c:pt>
                <c:pt idx="134560">
                  <c:v>347.41666666666669</c:v>
                </c:pt>
                <c:pt idx="134561">
                  <c:v>347.41927083333331</c:v>
                </c:pt>
                <c:pt idx="134562">
                  <c:v>347.421875</c:v>
                </c:pt>
                <c:pt idx="134563">
                  <c:v>347.42447916666669</c:v>
                </c:pt>
                <c:pt idx="134564">
                  <c:v>347.42708333333331</c:v>
                </c:pt>
                <c:pt idx="134565">
                  <c:v>347.4296875</c:v>
                </c:pt>
                <c:pt idx="134566">
                  <c:v>347.43229166666669</c:v>
                </c:pt>
                <c:pt idx="134567">
                  <c:v>347.43489583333331</c:v>
                </c:pt>
                <c:pt idx="134568">
                  <c:v>347.4375</c:v>
                </c:pt>
                <c:pt idx="134569">
                  <c:v>347.44010416666669</c:v>
                </c:pt>
                <c:pt idx="134570">
                  <c:v>347.44270833333331</c:v>
                </c:pt>
                <c:pt idx="134571">
                  <c:v>347.4453125</c:v>
                </c:pt>
                <c:pt idx="134572">
                  <c:v>347.44791666666669</c:v>
                </c:pt>
                <c:pt idx="134573">
                  <c:v>347.45052083333331</c:v>
                </c:pt>
                <c:pt idx="134574">
                  <c:v>347.453125</c:v>
                </c:pt>
                <c:pt idx="134575">
                  <c:v>347.45572916666669</c:v>
                </c:pt>
                <c:pt idx="134576">
                  <c:v>347.45833333333331</c:v>
                </c:pt>
                <c:pt idx="134577">
                  <c:v>347.4609375</c:v>
                </c:pt>
                <c:pt idx="134578">
                  <c:v>347.46354166666669</c:v>
                </c:pt>
                <c:pt idx="134579">
                  <c:v>347.46614583333331</c:v>
                </c:pt>
                <c:pt idx="134580">
                  <c:v>347.46875</c:v>
                </c:pt>
                <c:pt idx="134581">
                  <c:v>347.47135416666669</c:v>
                </c:pt>
                <c:pt idx="134582">
                  <c:v>347.47395833333331</c:v>
                </c:pt>
                <c:pt idx="134583">
                  <c:v>347.4765625</c:v>
                </c:pt>
                <c:pt idx="134584">
                  <c:v>347.47916666666669</c:v>
                </c:pt>
                <c:pt idx="134585">
                  <c:v>347.48177083333331</c:v>
                </c:pt>
                <c:pt idx="134586">
                  <c:v>347.484375</c:v>
                </c:pt>
                <c:pt idx="134587">
                  <c:v>347.48697916666669</c:v>
                </c:pt>
                <c:pt idx="134588">
                  <c:v>347.48958333333331</c:v>
                </c:pt>
                <c:pt idx="134589">
                  <c:v>347.4921875</c:v>
                </c:pt>
                <c:pt idx="134590">
                  <c:v>347.49479166666669</c:v>
                </c:pt>
                <c:pt idx="134591">
                  <c:v>347.49739583333331</c:v>
                </c:pt>
                <c:pt idx="134592">
                  <c:v>347.5</c:v>
                </c:pt>
                <c:pt idx="134593">
                  <c:v>347.50260416666669</c:v>
                </c:pt>
                <c:pt idx="134594">
                  <c:v>347.50520833333331</c:v>
                </c:pt>
                <c:pt idx="134595">
                  <c:v>347.5078125</c:v>
                </c:pt>
                <c:pt idx="134596">
                  <c:v>347.51041666666669</c:v>
                </c:pt>
                <c:pt idx="134597">
                  <c:v>347.51302083333331</c:v>
                </c:pt>
                <c:pt idx="134598">
                  <c:v>347.515625</c:v>
                </c:pt>
                <c:pt idx="134599">
                  <c:v>347.51822916666669</c:v>
                </c:pt>
                <c:pt idx="134600">
                  <c:v>347.52083333333331</c:v>
                </c:pt>
                <c:pt idx="134601">
                  <c:v>347.5234375</c:v>
                </c:pt>
                <c:pt idx="134602">
                  <c:v>347.52604166666669</c:v>
                </c:pt>
                <c:pt idx="134603">
                  <c:v>347.52864583333331</c:v>
                </c:pt>
                <c:pt idx="134604">
                  <c:v>347.53125</c:v>
                </c:pt>
                <c:pt idx="134605">
                  <c:v>347.53385416666669</c:v>
                </c:pt>
                <c:pt idx="134606">
                  <c:v>347.53645833333331</c:v>
                </c:pt>
                <c:pt idx="134607">
                  <c:v>347.5390625</c:v>
                </c:pt>
                <c:pt idx="134608">
                  <c:v>347.54166666666669</c:v>
                </c:pt>
                <c:pt idx="134609">
                  <c:v>347.54427083333331</c:v>
                </c:pt>
                <c:pt idx="134610">
                  <c:v>347.546875</c:v>
                </c:pt>
                <c:pt idx="134611">
                  <c:v>347.54947916666669</c:v>
                </c:pt>
                <c:pt idx="134612">
                  <c:v>347.55208333333331</c:v>
                </c:pt>
                <c:pt idx="134613">
                  <c:v>347.5546875</c:v>
                </c:pt>
                <c:pt idx="134614">
                  <c:v>347.55729166666669</c:v>
                </c:pt>
                <c:pt idx="134615">
                  <c:v>347.55989583333331</c:v>
                </c:pt>
                <c:pt idx="134616">
                  <c:v>347.5625</c:v>
                </c:pt>
                <c:pt idx="134617">
                  <c:v>347.56510416666669</c:v>
                </c:pt>
                <c:pt idx="134618">
                  <c:v>347.56770833333331</c:v>
                </c:pt>
                <c:pt idx="134619">
                  <c:v>347.5703125</c:v>
                </c:pt>
                <c:pt idx="134620">
                  <c:v>347.57291666666669</c:v>
                </c:pt>
                <c:pt idx="134621">
                  <c:v>347.57552083333331</c:v>
                </c:pt>
                <c:pt idx="134622">
                  <c:v>347.578125</c:v>
                </c:pt>
                <c:pt idx="134623">
                  <c:v>347.58072916666669</c:v>
                </c:pt>
                <c:pt idx="134624">
                  <c:v>347.58333333333331</c:v>
                </c:pt>
                <c:pt idx="134625">
                  <c:v>347.5859375</c:v>
                </c:pt>
                <c:pt idx="134626">
                  <c:v>347.58854166666669</c:v>
                </c:pt>
                <c:pt idx="134627">
                  <c:v>347.59114583333331</c:v>
                </c:pt>
                <c:pt idx="134628">
                  <c:v>347.59375</c:v>
                </c:pt>
                <c:pt idx="134629">
                  <c:v>347.59635416666669</c:v>
                </c:pt>
                <c:pt idx="134630">
                  <c:v>347.59895833333331</c:v>
                </c:pt>
                <c:pt idx="134631">
                  <c:v>347.6015625</c:v>
                </c:pt>
                <c:pt idx="134632">
                  <c:v>347.60416666666669</c:v>
                </c:pt>
                <c:pt idx="134633">
                  <c:v>347.60677083333331</c:v>
                </c:pt>
                <c:pt idx="134634">
                  <c:v>347.609375</c:v>
                </c:pt>
                <c:pt idx="134635">
                  <c:v>347.61197916666669</c:v>
                </c:pt>
                <c:pt idx="134636">
                  <c:v>347.61458333333331</c:v>
                </c:pt>
                <c:pt idx="134637">
                  <c:v>347.6171875</c:v>
                </c:pt>
                <c:pt idx="134638">
                  <c:v>347.61979166666669</c:v>
                </c:pt>
                <c:pt idx="134639">
                  <c:v>347.62239583333331</c:v>
                </c:pt>
                <c:pt idx="134640">
                  <c:v>347.625</c:v>
                </c:pt>
                <c:pt idx="134641">
                  <c:v>347.62760416666669</c:v>
                </c:pt>
                <c:pt idx="134642">
                  <c:v>347.63020833333331</c:v>
                </c:pt>
                <c:pt idx="134643">
                  <c:v>347.6328125</c:v>
                </c:pt>
                <c:pt idx="134644">
                  <c:v>347.63541666666669</c:v>
                </c:pt>
                <c:pt idx="134645">
                  <c:v>347.63802083333331</c:v>
                </c:pt>
                <c:pt idx="134646">
                  <c:v>347.640625</c:v>
                </c:pt>
                <c:pt idx="134647">
                  <c:v>347.64322916666669</c:v>
                </c:pt>
                <c:pt idx="134648">
                  <c:v>347.64583333333331</c:v>
                </c:pt>
                <c:pt idx="134649">
                  <c:v>347.6484375</c:v>
                </c:pt>
                <c:pt idx="134650">
                  <c:v>347.65104166666669</c:v>
                </c:pt>
                <c:pt idx="134651">
                  <c:v>347.65364583333331</c:v>
                </c:pt>
                <c:pt idx="134652">
                  <c:v>347.65625</c:v>
                </c:pt>
                <c:pt idx="134653">
                  <c:v>347.65885416666669</c:v>
                </c:pt>
                <c:pt idx="134654">
                  <c:v>347.66145833333331</c:v>
                </c:pt>
                <c:pt idx="134655">
                  <c:v>347.6640625</c:v>
                </c:pt>
                <c:pt idx="134656">
                  <c:v>347.66666666666669</c:v>
                </c:pt>
                <c:pt idx="134657">
                  <c:v>347.66927083333331</c:v>
                </c:pt>
                <c:pt idx="134658">
                  <c:v>347.671875</c:v>
                </c:pt>
                <c:pt idx="134659">
                  <c:v>347.67447916666669</c:v>
                </c:pt>
                <c:pt idx="134660">
                  <c:v>347.67708333333331</c:v>
                </c:pt>
                <c:pt idx="134661">
                  <c:v>347.6796875</c:v>
                </c:pt>
                <c:pt idx="134662">
                  <c:v>347.68229166666669</c:v>
                </c:pt>
                <c:pt idx="134663">
                  <c:v>347.68489583333331</c:v>
                </c:pt>
                <c:pt idx="134664">
                  <c:v>347.6875</c:v>
                </c:pt>
                <c:pt idx="134665">
                  <c:v>347.69010416666669</c:v>
                </c:pt>
                <c:pt idx="134666">
                  <c:v>347.69270833333331</c:v>
                </c:pt>
                <c:pt idx="134667">
                  <c:v>347.6953125</c:v>
                </c:pt>
                <c:pt idx="134668">
                  <c:v>347.69791666666669</c:v>
                </c:pt>
                <c:pt idx="134669">
                  <c:v>347.70052083333331</c:v>
                </c:pt>
                <c:pt idx="134670">
                  <c:v>347.703125</c:v>
                </c:pt>
                <c:pt idx="134671">
                  <c:v>347.70572916666669</c:v>
                </c:pt>
                <c:pt idx="134672">
                  <c:v>347.70833333333331</c:v>
                </c:pt>
                <c:pt idx="134673">
                  <c:v>347.7109375</c:v>
                </c:pt>
                <c:pt idx="134674">
                  <c:v>347.71354166666669</c:v>
                </c:pt>
                <c:pt idx="134675">
                  <c:v>347.71614583333331</c:v>
                </c:pt>
                <c:pt idx="134676">
                  <c:v>347.71875</c:v>
                </c:pt>
                <c:pt idx="134677">
                  <c:v>347.72135416666669</c:v>
                </c:pt>
                <c:pt idx="134678">
                  <c:v>347.72395833333331</c:v>
                </c:pt>
                <c:pt idx="134679">
                  <c:v>347.7265625</c:v>
                </c:pt>
                <c:pt idx="134680">
                  <c:v>347.72916666666669</c:v>
                </c:pt>
                <c:pt idx="134681">
                  <c:v>347.73177083333331</c:v>
                </c:pt>
                <c:pt idx="134682">
                  <c:v>347.734375</c:v>
                </c:pt>
                <c:pt idx="134683">
                  <c:v>347.73697916666669</c:v>
                </c:pt>
                <c:pt idx="134684">
                  <c:v>347.73958333333331</c:v>
                </c:pt>
                <c:pt idx="134685">
                  <c:v>347.7421875</c:v>
                </c:pt>
                <c:pt idx="134686">
                  <c:v>347.74479166666669</c:v>
                </c:pt>
                <c:pt idx="134687">
                  <c:v>347.74739583333331</c:v>
                </c:pt>
                <c:pt idx="134688">
                  <c:v>347.75</c:v>
                </c:pt>
                <c:pt idx="134689">
                  <c:v>347.75260416666669</c:v>
                </c:pt>
                <c:pt idx="134690">
                  <c:v>347.75520833333331</c:v>
                </c:pt>
                <c:pt idx="134691">
                  <c:v>347.7578125</c:v>
                </c:pt>
                <c:pt idx="134692">
                  <c:v>347.76041666666669</c:v>
                </c:pt>
                <c:pt idx="134693">
                  <c:v>347.76302083333331</c:v>
                </c:pt>
                <c:pt idx="134694">
                  <c:v>347.765625</c:v>
                </c:pt>
                <c:pt idx="134695">
                  <c:v>347.76822916666669</c:v>
                </c:pt>
                <c:pt idx="134696">
                  <c:v>347.77083333333331</c:v>
                </c:pt>
                <c:pt idx="134697">
                  <c:v>347.7734375</c:v>
                </c:pt>
                <c:pt idx="134698">
                  <c:v>347.77604166666669</c:v>
                </c:pt>
                <c:pt idx="134699">
                  <c:v>347.77864583333331</c:v>
                </c:pt>
                <c:pt idx="134700">
                  <c:v>347.78125</c:v>
                </c:pt>
                <c:pt idx="134701">
                  <c:v>347.78385416666669</c:v>
                </c:pt>
                <c:pt idx="134702">
                  <c:v>347.78645833333331</c:v>
                </c:pt>
                <c:pt idx="134703">
                  <c:v>347.7890625</c:v>
                </c:pt>
                <c:pt idx="134704">
                  <c:v>347.79166666666669</c:v>
                </c:pt>
                <c:pt idx="134705">
                  <c:v>347.79427083333331</c:v>
                </c:pt>
                <c:pt idx="134706">
                  <c:v>347.796875</c:v>
                </c:pt>
                <c:pt idx="134707">
                  <c:v>347.79947916666669</c:v>
                </c:pt>
                <c:pt idx="134708">
                  <c:v>347.80208333333331</c:v>
                </c:pt>
                <c:pt idx="134709">
                  <c:v>347.8046875</c:v>
                </c:pt>
                <c:pt idx="134710">
                  <c:v>347.80729166666669</c:v>
                </c:pt>
                <c:pt idx="134711">
                  <c:v>347.80989583333331</c:v>
                </c:pt>
                <c:pt idx="134712">
                  <c:v>347.8125</c:v>
                </c:pt>
                <c:pt idx="134713">
                  <c:v>347.81510416666669</c:v>
                </c:pt>
                <c:pt idx="134714">
                  <c:v>347.81770833333331</c:v>
                </c:pt>
                <c:pt idx="134715">
                  <c:v>347.8203125</c:v>
                </c:pt>
                <c:pt idx="134716">
                  <c:v>347.82291666666669</c:v>
                </c:pt>
                <c:pt idx="134717">
                  <c:v>347.82552083333331</c:v>
                </c:pt>
                <c:pt idx="134718">
                  <c:v>347.828125</c:v>
                </c:pt>
                <c:pt idx="134719">
                  <c:v>347.83072916666669</c:v>
                </c:pt>
                <c:pt idx="134720">
                  <c:v>347.83333333333331</c:v>
                </c:pt>
                <c:pt idx="134721">
                  <c:v>347.8359375</c:v>
                </c:pt>
                <c:pt idx="134722">
                  <c:v>347.83854166666669</c:v>
                </c:pt>
                <c:pt idx="134723">
                  <c:v>347.84114583333331</c:v>
                </c:pt>
                <c:pt idx="134724">
                  <c:v>347.84375</c:v>
                </c:pt>
                <c:pt idx="134725">
                  <c:v>347.84635416666669</c:v>
                </c:pt>
                <c:pt idx="134726">
                  <c:v>347.84895833333331</c:v>
                </c:pt>
                <c:pt idx="134727">
                  <c:v>347.8515625</c:v>
                </c:pt>
                <c:pt idx="134728">
                  <c:v>347.85416666666669</c:v>
                </c:pt>
                <c:pt idx="134729">
                  <c:v>347.85677083333331</c:v>
                </c:pt>
                <c:pt idx="134730">
                  <c:v>347.859375</c:v>
                </c:pt>
                <c:pt idx="134731">
                  <c:v>347.86197916666669</c:v>
                </c:pt>
                <c:pt idx="134732">
                  <c:v>347.86458333333331</c:v>
                </c:pt>
                <c:pt idx="134733">
                  <c:v>347.8671875</c:v>
                </c:pt>
                <c:pt idx="134734">
                  <c:v>347.86979166666669</c:v>
                </c:pt>
                <c:pt idx="134735">
                  <c:v>347.87239583333331</c:v>
                </c:pt>
                <c:pt idx="134736">
                  <c:v>347.875</c:v>
                </c:pt>
                <c:pt idx="134737">
                  <c:v>347.87760416666669</c:v>
                </c:pt>
                <c:pt idx="134738">
                  <c:v>347.88020833333331</c:v>
                </c:pt>
                <c:pt idx="134739">
                  <c:v>347.8828125</c:v>
                </c:pt>
                <c:pt idx="134740">
                  <c:v>347.88541666666669</c:v>
                </c:pt>
                <c:pt idx="134741">
                  <c:v>347.88802083333331</c:v>
                </c:pt>
                <c:pt idx="134742">
                  <c:v>347.890625</c:v>
                </c:pt>
                <c:pt idx="134743">
                  <c:v>347.89322916666669</c:v>
                </c:pt>
                <c:pt idx="134744">
                  <c:v>347.89583333333331</c:v>
                </c:pt>
                <c:pt idx="134745">
                  <c:v>347.8984375</c:v>
                </c:pt>
                <c:pt idx="134746">
                  <c:v>347.90104166666669</c:v>
                </c:pt>
                <c:pt idx="134747">
                  <c:v>347.90364583333331</c:v>
                </c:pt>
                <c:pt idx="134748">
                  <c:v>347.90625</c:v>
                </c:pt>
                <c:pt idx="134749">
                  <c:v>347.90885416666669</c:v>
                </c:pt>
                <c:pt idx="134750">
                  <c:v>347.91145833333331</c:v>
                </c:pt>
                <c:pt idx="134751">
                  <c:v>347.9140625</c:v>
                </c:pt>
                <c:pt idx="134752">
                  <c:v>347.91666666666669</c:v>
                </c:pt>
                <c:pt idx="134753">
                  <c:v>347.91927083333331</c:v>
                </c:pt>
                <c:pt idx="134754">
                  <c:v>347.921875</c:v>
                </c:pt>
                <c:pt idx="134755">
                  <c:v>347.92447916666669</c:v>
                </c:pt>
                <c:pt idx="134756">
                  <c:v>347.92708333333331</c:v>
                </c:pt>
                <c:pt idx="134757">
                  <c:v>347.9296875</c:v>
                </c:pt>
                <c:pt idx="134758">
                  <c:v>347.93229166666669</c:v>
                </c:pt>
                <c:pt idx="134759">
                  <c:v>347.93489583333331</c:v>
                </c:pt>
                <c:pt idx="134760">
                  <c:v>347.9375</c:v>
                </c:pt>
                <c:pt idx="134761">
                  <c:v>347.94010416666669</c:v>
                </c:pt>
                <c:pt idx="134762">
                  <c:v>347.94270833333331</c:v>
                </c:pt>
                <c:pt idx="134763">
                  <c:v>347.9453125</c:v>
                </c:pt>
                <c:pt idx="134764">
                  <c:v>347.94791666666669</c:v>
                </c:pt>
                <c:pt idx="134765">
                  <c:v>347.95052083333331</c:v>
                </c:pt>
                <c:pt idx="134766">
                  <c:v>347.953125</c:v>
                </c:pt>
                <c:pt idx="134767">
                  <c:v>347.95572916666669</c:v>
                </c:pt>
                <c:pt idx="134768">
                  <c:v>347.95833333333331</c:v>
                </c:pt>
                <c:pt idx="134769">
                  <c:v>347.9609375</c:v>
                </c:pt>
                <c:pt idx="134770">
                  <c:v>347.96354166666669</c:v>
                </c:pt>
                <c:pt idx="134771">
                  <c:v>347.96614583333331</c:v>
                </c:pt>
                <c:pt idx="134772">
                  <c:v>347.96875</c:v>
                </c:pt>
                <c:pt idx="134773">
                  <c:v>347.97135416666669</c:v>
                </c:pt>
                <c:pt idx="134774">
                  <c:v>347.97395833333331</c:v>
                </c:pt>
                <c:pt idx="134775">
                  <c:v>347.9765625</c:v>
                </c:pt>
                <c:pt idx="134776">
                  <c:v>347.97916666666669</c:v>
                </c:pt>
                <c:pt idx="134777">
                  <c:v>347.98177083333331</c:v>
                </c:pt>
                <c:pt idx="134778">
                  <c:v>347.984375</c:v>
                </c:pt>
                <c:pt idx="134779">
                  <c:v>347.98697916666669</c:v>
                </c:pt>
                <c:pt idx="134780">
                  <c:v>347.98958333333331</c:v>
                </c:pt>
                <c:pt idx="134781">
                  <c:v>347.9921875</c:v>
                </c:pt>
                <c:pt idx="134782">
                  <c:v>347.99479166666669</c:v>
                </c:pt>
                <c:pt idx="134783">
                  <c:v>347.99739583333331</c:v>
                </c:pt>
                <c:pt idx="134784">
                  <c:v>348</c:v>
                </c:pt>
                <c:pt idx="134785">
                  <c:v>348.00260416666669</c:v>
                </c:pt>
                <c:pt idx="134786">
                  <c:v>348.00520833333331</c:v>
                </c:pt>
                <c:pt idx="134787">
                  <c:v>348.0078125</c:v>
                </c:pt>
                <c:pt idx="134788">
                  <c:v>348.01041666666669</c:v>
                </c:pt>
                <c:pt idx="134789">
                  <c:v>348.01302083333331</c:v>
                </c:pt>
                <c:pt idx="134790">
                  <c:v>348.015625</c:v>
                </c:pt>
                <c:pt idx="134791">
                  <c:v>348.01822916666669</c:v>
                </c:pt>
                <c:pt idx="134792">
                  <c:v>348.02083333333331</c:v>
                </c:pt>
                <c:pt idx="134793">
                  <c:v>348.0234375</c:v>
                </c:pt>
                <c:pt idx="134794">
                  <c:v>348.02604166666669</c:v>
                </c:pt>
                <c:pt idx="134795">
                  <c:v>348.02864583333331</c:v>
                </c:pt>
                <c:pt idx="134796">
                  <c:v>348.03125</c:v>
                </c:pt>
                <c:pt idx="134797">
                  <c:v>348.03385416666669</c:v>
                </c:pt>
                <c:pt idx="134798">
                  <c:v>348.03645833333331</c:v>
                </c:pt>
                <c:pt idx="134799">
                  <c:v>348.0390625</c:v>
                </c:pt>
                <c:pt idx="134800">
                  <c:v>348.04166666666669</c:v>
                </c:pt>
                <c:pt idx="134801">
                  <c:v>348.04427083333331</c:v>
                </c:pt>
                <c:pt idx="134802">
                  <c:v>348.046875</c:v>
                </c:pt>
                <c:pt idx="134803">
                  <c:v>348.04947916666669</c:v>
                </c:pt>
                <c:pt idx="134804">
                  <c:v>348.05208333333331</c:v>
                </c:pt>
                <c:pt idx="134805">
                  <c:v>348.0546875</c:v>
                </c:pt>
                <c:pt idx="134806">
                  <c:v>348.05729166666669</c:v>
                </c:pt>
                <c:pt idx="134807">
                  <c:v>348.05989583333331</c:v>
                </c:pt>
                <c:pt idx="134808">
                  <c:v>348.0625</c:v>
                </c:pt>
                <c:pt idx="134809">
                  <c:v>348.06510416666669</c:v>
                </c:pt>
                <c:pt idx="134810">
                  <c:v>348.06770833333331</c:v>
                </c:pt>
                <c:pt idx="134811">
                  <c:v>348.0703125</c:v>
                </c:pt>
                <c:pt idx="134812">
                  <c:v>348.07291666666669</c:v>
                </c:pt>
                <c:pt idx="134813">
                  <c:v>348.07552083333331</c:v>
                </c:pt>
                <c:pt idx="134814">
                  <c:v>348.078125</c:v>
                </c:pt>
                <c:pt idx="134815">
                  <c:v>348.08072916666669</c:v>
                </c:pt>
                <c:pt idx="134816">
                  <c:v>348.08333333333331</c:v>
                </c:pt>
                <c:pt idx="134817">
                  <c:v>348.0859375</c:v>
                </c:pt>
                <c:pt idx="134818">
                  <c:v>348.08854166666669</c:v>
                </c:pt>
                <c:pt idx="134819">
                  <c:v>348.09114583333331</c:v>
                </c:pt>
                <c:pt idx="134820">
                  <c:v>348.09375</c:v>
                </c:pt>
                <c:pt idx="134821">
                  <c:v>348.09635416666669</c:v>
                </c:pt>
                <c:pt idx="134822">
                  <c:v>348.09895833333331</c:v>
                </c:pt>
                <c:pt idx="134823">
                  <c:v>348.1015625</c:v>
                </c:pt>
                <c:pt idx="134824">
                  <c:v>348.10416666666669</c:v>
                </c:pt>
                <c:pt idx="134825">
                  <c:v>348.10677083333331</c:v>
                </c:pt>
                <c:pt idx="134826">
                  <c:v>348.109375</c:v>
                </c:pt>
                <c:pt idx="134827">
                  <c:v>348.11197916666669</c:v>
                </c:pt>
                <c:pt idx="134828">
                  <c:v>348.11458333333331</c:v>
                </c:pt>
                <c:pt idx="134829">
                  <c:v>348.1171875</c:v>
                </c:pt>
                <c:pt idx="134830">
                  <c:v>348.11979166666669</c:v>
                </c:pt>
                <c:pt idx="134831">
                  <c:v>348.12239583333331</c:v>
                </c:pt>
                <c:pt idx="134832">
                  <c:v>348.125</c:v>
                </c:pt>
                <c:pt idx="134833">
                  <c:v>348.12760416666669</c:v>
                </c:pt>
                <c:pt idx="134834">
                  <c:v>348.13020833333331</c:v>
                </c:pt>
                <c:pt idx="134835">
                  <c:v>348.1328125</c:v>
                </c:pt>
                <c:pt idx="134836">
                  <c:v>348.13541666666669</c:v>
                </c:pt>
                <c:pt idx="134837">
                  <c:v>348.13802083333331</c:v>
                </c:pt>
                <c:pt idx="134838">
                  <c:v>348.140625</c:v>
                </c:pt>
                <c:pt idx="134839">
                  <c:v>348.14322916666669</c:v>
                </c:pt>
                <c:pt idx="134840">
                  <c:v>348.14583333333331</c:v>
                </c:pt>
                <c:pt idx="134841">
                  <c:v>348.1484375</c:v>
                </c:pt>
                <c:pt idx="134842">
                  <c:v>348.15104166666669</c:v>
                </c:pt>
                <c:pt idx="134843">
                  <c:v>348.15364583333331</c:v>
                </c:pt>
                <c:pt idx="134844">
                  <c:v>348.15625</c:v>
                </c:pt>
                <c:pt idx="134845">
                  <c:v>348.15885416666669</c:v>
                </c:pt>
                <c:pt idx="134846">
                  <c:v>348.16145833333331</c:v>
                </c:pt>
                <c:pt idx="134847">
                  <c:v>348.1640625</c:v>
                </c:pt>
                <c:pt idx="134848">
                  <c:v>348.16666666666669</c:v>
                </c:pt>
                <c:pt idx="134849">
                  <c:v>348.16927083333331</c:v>
                </c:pt>
                <c:pt idx="134850">
                  <c:v>348.171875</c:v>
                </c:pt>
                <c:pt idx="134851">
                  <c:v>348.17447916666669</c:v>
                </c:pt>
                <c:pt idx="134852">
                  <c:v>348.17708333333331</c:v>
                </c:pt>
                <c:pt idx="134853">
                  <c:v>348.1796875</c:v>
                </c:pt>
                <c:pt idx="134854">
                  <c:v>348.18229166666669</c:v>
                </c:pt>
                <c:pt idx="134855">
                  <c:v>348.18489583333331</c:v>
                </c:pt>
                <c:pt idx="134856">
                  <c:v>348.1875</c:v>
                </c:pt>
                <c:pt idx="134857">
                  <c:v>348.19010416666669</c:v>
                </c:pt>
                <c:pt idx="134858">
                  <c:v>348.19270833333331</c:v>
                </c:pt>
                <c:pt idx="134859">
                  <c:v>348.1953125</c:v>
                </c:pt>
                <c:pt idx="134860">
                  <c:v>348.19791666666669</c:v>
                </c:pt>
                <c:pt idx="134861">
                  <c:v>348.20052083333331</c:v>
                </c:pt>
                <c:pt idx="134862">
                  <c:v>348.203125</c:v>
                </c:pt>
                <c:pt idx="134863">
                  <c:v>348.20572916666669</c:v>
                </c:pt>
                <c:pt idx="134864">
                  <c:v>348.20833333333331</c:v>
                </c:pt>
                <c:pt idx="134865">
                  <c:v>348.2109375</c:v>
                </c:pt>
                <c:pt idx="134866">
                  <c:v>348.21354166666669</c:v>
                </c:pt>
                <c:pt idx="134867">
                  <c:v>348.21614583333331</c:v>
                </c:pt>
                <c:pt idx="134868">
                  <c:v>348.21875</c:v>
                </c:pt>
                <c:pt idx="134869">
                  <c:v>348.22135416666669</c:v>
                </c:pt>
                <c:pt idx="134870">
                  <c:v>348.22395833333331</c:v>
                </c:pt>
                <c:pt idx="134871">
                  <c:v>348.2265625</c:v>
                </c:pt>
                <c:pt idx="134872">
                  <c:v>348.22916666666669</c:v>
                </c:pt>
                <c:pt idx="134873">
                  <c:v>348.23177083333331</c:v>
                </c:pt>
                <c:pt idx="134874">
                  <c:v>348.234375</c:v>
                </c:pt>
                <c:pt idx="134875">
                  <c:v>348.23697916666669</c:v>
                </c:pt>
                <c:pt idx="134876">
                  <c:v>348.23958333333331</c:v>
                </c:pt>
                <c:pt idx="134877">
                  <c:v>348.2421875</c:v>
                </c:pt>
                <c:pt idx="134878">
                  <c:v>348.24479166666669</c:v>
                </c:pt>
                <c:pt idx="134879">
                  <c:v>348.24739583333331</c:v>
                </c:pt>
                <c:pt idx="134880">
                  <c:v>348.25</c:v>
                </c:pt>
                <c:pt idx="134881">
                  <c:v>348.25260416666669</c:v>
                </c:pt>
                <c:pt idx="134882">
                  <c:v>348.25520833333331</c:v>
                </c:pt>
                <c:pt idx="134883">
                  <c:v>348.2578125</c:v>
                </c:pt>
                <c:pt idx="134884">
                  <c:v>348.26041666666669</c:v>
                </c:pt>
                <c:pt idx="134885">
                  <c:v>348.26302083333331</c:v>
                </c:pt>
                <c:pt idx="134886">
                  <c:v>348.265625</c:v>
                </c:pt>
                <c:pt idx="134887">
                  <c:v>348.26822916666669</c:v>
                </c:pt>
                <c:pt idx="134888">
                  <c:v>348.27083333333331</c:v>
                </c:pt>
                <c:pt idx="134889">
                  <c:v>348.2734375</c:v>
                </c:pt>
                <c:pt idx="134890">
                  <c:v>348.27604166666669</c:v>
                </c:pt>
                <c:pt idx="134891">
                  <c:v>348.27864583333331</c:v>
                </c:pt>
                <c:pt idx="134892">
                  <c:v>348.28125</c:v>
                </c:pt>
                <c:pt idx="134893">
                  <c:v>348.28385416666669</c:v>
                </c:pt>
                <c:pt idx="134894">
                  <c:v>348.28645833333331</c:v>
                </c:pt>
                <c:pt idx="134895">
                  <c:v>348.2890625</c:v>
                </c:pt>
                <c:pt idx="134896">
                  <c:v>348.29166666666669</c:v>
                </c:pt>
                <c:pt idx="134897">
                  <c:v>348.29427083333331</c:v>
                </c:pt>
                <c:pt idx="134898">
                  <c:v>348.296875</c:v>
                </c:pt>
                <c:pt idx="134899">
                  <c:v>348.29947916666669</c:v>
                </c:pt>
                <c:pt idx="134900">
                  <c:v>348.30208333333331</c:v>
                </c:pt>
                <c:pt idx="134901">
                  <c:v>348.3046875</c:v>
                </c:pt>
                <c:pt idx="134902">
                  <c:v>348.30729166666669</c:v>
                </c:pt>
                <c:pt idx="134903">
                  <c:v>348.30989583333331</c:v>
                </c:pt>
                <c:pt idx="134904">
                  <c:v>348.3125</c:v>
                </c:pt>
                <c:pt idx="134905">
                  <c:v>348.31510416666669</c:v>
                </c:pt>
                <c:pt idx="134906">
                  <c:v>348.31770833333331</c:v>
                </c:pt>
                <c:pt idx="134907">
                  <c:v>348.3203125</c:v>
                </c:pt>
                <c:pt idx="134908">
                  <c:v>348.32291666666669</c:v>
                </c:pt>
                <c:pt idx="134909">
                  <c:v>348.32552083333331</c:v>
                </c:pt>
                <c:pt idx="134910">
                  <c:v>348.328125</c:v>
                </c:pt>
                <c:pt idx="134911">
                  <c:v>348.33072916666669</c:v>
                </c:pt>
                <c:pt idx="134912">
                  <c:v>348.33333333333331</c:v>
                </c:pt>
                <c:pt idx="134913">
                  <c:v>348.3359375</c:v>
                </c:pt>
                <c:pt idx="134914">
                  <c:v>348.33854166666669</c:v>
                </c:pt>
                <c:pt idx="134915">
                  <c:v>348.34114583333331</c:v>
                </c:pt>
                <c:pt idx="134916">
                  <c:v>348.34375</c:v>
                </c:pt>
                <c:pt idx="134917">
                  <c:v>348.34635416666669</c:v>
                </c:pt>
                <c:pt idx="134918">
                  <c:v>348.34895833333331</c:v>
                </c:pt>
                <c:pt idx="134919">
                  <c:v>348.3515625</c:v>
                </c:pt>
                <c:pt idx="134920">
                  <c:v>348.35416666666669</c:v>
                </c:pt>
                <c:pt idx="134921">
                  <c:v>348.35677083333331</c:v>
                </c:pt>
                <c:pt idx="134922">
                  <c:v>348.359375</c:v>
                </c:pt>
                <c:pt idx="134923">
                  <c:v>348.36197916666669</c:v>
                </c:pt>
                <c:pt idx="134924">
                  <c:v>348.36458333333331</c:v>
                </c:pt>
                <c:pt idx="134925">
                  <c:v>348.3671875</c:v>
                </c:pt>
                <c:pt idx="134926">
                  <c:v>348.36979166666669</c:v>
                </c:pt>
                <c:pt idx="134927">
                  <c:v>348.37239583333331</c:v>
                </c:pt>
                <c:pt idx="134928">
                  <c:v>348.375</c:v>
                </c:pt>
                <c:pt idx="134929">
                  <c:v>348.37760416666669</c:v>
                </c:pt>
                <c:pt idx="134930">
                  <c:v>348.38020833333331</c:v>
                </c:pt>
                <c:pt idx="134931">
                  <c:v>348.3828125</c:v>
                </c:pt>
                <c:pt idx="134932">
                  <c:v>348.38541666666669</c:v>
                </c:pt>
                <c:pt idx="134933">
                  <c:v>348.38802083333331</c:v>
                </c:pt>
                <c:pt idx="134934">
                  <c:v>348.390625</c:v>
                </c:pt>
                <c:pt idx="134935">
                  <c:v>348.39322916666669</c:v>
                </c:pt>
                <c:pt idx="134936">
                  <c:v>348.39583333333331</c:v>
                </c:pt>
                <c:pt idx="134937">
                  <c:v>348.3984375</c:v>
                </c:pt>
                <c:pt idx="134938">
                  <c:v>348.40104166666669</c:v>
                </c:pt>
                <c:pt idx="134939">
                  <c:v>348.40364583333331</c:v>
                </c:pt>
                <c:pt idx="134940">
                  <c:v>348.40625</c:v>
                </c:pt>
                <c:pt idx="134941">
                  <c:v>348.40885416666669</c:v>
                </c:pt>
                <c:pt idx="134942">
                  <c:v>348.41145833333331</c:v>
                </c:pt>
                <c:pt idx="134943">
                  <c:v>348.4140625</c:v>
                </c:pt>
                <c:pt idx="134944">
                  <c:v>348.41666666666669</c:v>
                </c:pt>
                <c:pt idx="134945">
                  <c:v>348.41927083333331</c:v>
                </c:pt>
                <c:pt idx="134946">
                  <c:v>348.421875</c:v>
                </c:pt>
                <c:pt idx="134947">
                  <c:v>348.42447916666669</c:v>
                </c:pt>
                <c:pt idx="134948">
                  <c:v>348.42708333333331</c:v>
                </c:pt>
                <c:pt idx="134949">
                  <c:v>348.4296875</c:v>
                </c:pt>
                <c:pt idx="134950">
                  <c:v>348.43229166666669</c:v>
                </c:pt>
                <c:pt idx="134951">
                  <c:v>348.43489583333331</c:v>
                </c:pt>
                <c:pt idx="134952">
                  <c:v>348.4375</c:v>
                </c:pt>
                <c:pt idx="134953">
                  <c:v>348.44010416666669</c:v>
                </c:pt>
                <c:pt idx="134954">
                  <c:v>348.44270833333331</c:v>
                </c:pt>
                <c:pt idx="134955">
                  <c:v>348.4453125</c:v>
                </c:pt>
                <c:pt idx="134956">
                  <c:v>348.44791666666669</c:v>
                </c:pt>
                <c:pt idx="134957">
                  <c:v>348.45052083333331</c:v>
                </c:pt>
                <c:pt idx="134958">
                  <c:v>348.453125</c:v>
                </c:pt>
                <c:pt idx="134959">
                  <c:v>348.45572916666669</c:v>
                </c:pt>
                <c:pt idx="134960">
                  <c:v>348.45833333333331</c:v>
                </c:pt>
                <c:pt idx="134961">
                  <c:v>348.4609375</c:v>
                </c:pt>
                <c:pt idx="134962">
                  <c:v>348.46354166666669</c:v>
                </c:pt>
                <c:pt idx="134963">
                  <c:v>348.46614583333331</c:v>
                </c:pt>
                <c:pt idx="134964">
                  <c:v>348.46875</c:v>
                </c:pt>
                <c:pt idx="134965">
                  <c:v>348.47135416666669</c:v>
                </c:pt>
                <c:pt idx="134966">
                  <c:v>348.47395833333331</c:v>
                </c:pt>
                <c:pt idx="134967">
                  <c:v>348.4765625</c:v>
                </c:pt>
                <c:pt idx="134968">
                  <c:v>348.47916666666669</c:v>
                </c:pt>
                <c:pt idx="134969">
                  <c:v>348.48177083333331</c:v>
                </c:pt>
                <c:pt idx="134970">
                  <c:v>348.484375</c:v>
                </c:pt>
                <c:pt idx="134971">
                  <c:v>348.48697916666669</c:v>
                </c:pt>
                <c:pt idx="134972">
                  <c:v>348.48958333333331</c:v>
                </c:pt>
                <c:pt idx="134973">
                  <c:v>348.4921875</c:v>
                </c:pt>
                <c:pt idx="134974">
                  <c:v>348.49479166666669</c:v>
                </c:pt>
                <c:pt idx="134975">
                  <c:v>348.49739583333331</c:v>
                </c:pt>
                <c:pt idx="134976">
                  <c:v>348.5</c:v>
                </c:pt>
                <c:pt idx="134977">
                  <c:v>348.50260416666669</c:v>
                </c:pt>
                <c:pt idx="134978">
                  <c:v>348.50520833333331</c:v>
                </c:pt>
                <c:pt idx="134979">
                  <c:v>348.5078125</c:v>
                </c:pt>
                <c:pt idx="134980">
                  <c:v>348.51041666666669</c:v>
                </c:pt>
                <c:pt idx="134981">
                  <c:v>348.51302083333331</c:v>
                </c:pt>
                <c:pt idx="134982">
                  <c:v>348.515625</c:v>
                </c:pt>
                <c:pt idx="134983">
                  <c:v>348.51822916666669</c:v>
                </c:pt>
                <c:pt idx="134984">
                  <c:v>348.52083333333331</c:v>
                </c:pt>
                <c:pt idx="134985">
                  <c:v>348.5234375</c:v>
                </c:pt>
                <c:pt idx="134986">
                  <c:v>348.52604166666669</c:v>
                </c:pt>
                <c:pt idx="134987">
                  <c:v>348.52864583333331</c:v>
                </c:pt>
                <c:pt idx="134988">
                  <c:v>348.53125</c:v>
                </c:pt>
                <c:pt idx="134989">
                  <c:v>348.53385416666669</c:v>
                </c:pt>
                <c:pt idx="134990">
                  <c:v>348.53645833333331</c:v>
                </c:pt>
                <c:pt idx="134991">
                  <c:v>348.5390625</c:v>
                </c:pt>
                <c:pt idx="134992">
                  <c:v>348.54166666666669</c:v>
                </c:pt>
                <c:pt idx="134993">
                  <c:v>348.54427083333331</c:v>
                </c:pt>
                <c:pt idx="134994">
                  <c:v>348.546875</c:v>
                </c:pt>
                <c:pt idx="134995">
                  <c:v>348.54947916666669</c:v>
                </c:pt>
                <c:pt idx="134996">
                  <c:v>348.55208333333331</c:v>
                </c:pt>
                <c:pt idx="134997">
                  <c:v>348.5546875</c:v>
                </c:pt>
                <c:pt idx="134998">
                  <c:v>348.55729166666669</c:v>
                </c:pt>
                <c:pt idx="134999">
                  <c:v>348.55989583333331</c:v>
                </c:pt>
                <c:pt idx="135000">
                  <c:v>348.5625</c:v>
                </c:pt>
                <c:pt idx="135001">
                  <c:v>348.56510416666669</c:v>
                </c:pt>
                <c:pt idx="135002">
                  <c:v>348.56770833333331</c:v>
                </c:pt>
                <c:pt idx="135003">
                  <c:v>348.5703125</c:v>
                </c:pt>
                <c:pt idx="135004">
                  <c:v>348.57291666666669</c:v>
                </c:pt>
                <c:pt idx="135005">
                  <c:v>348.57552083333331</c:v>
                </c:pt>
                <c:pt idx="135006">
                  <c:v>348.578125</c:v>
                </c:pt>
                <c:pt idx="135007">
                  <c:v>348.58072916666669</c:v>
                </c:pt>
                <c:pt idx="135008">
                  <c:v>348.58333333333331</c:v>
                </c:pt>
                <c:pt idx="135009">
                  <c:v>348.5859375</c:v>
                </c:pt>
                <c:pt idx="135010">
                  <c:v>348.58854166666669</c:v>
                </c:pt>
                <c:pt idx="135011">
                  <c:v>348.59114583333331</c:v>
                </c:pt>
                <c:pt idx="135012">
                  <c:v>348.59375</c:v>
                </c:pt>
                <c:pt idx="135013">
                  <c:v>348.59635416666669</c:v>
                </c:pt>
                <c:pt idx="135014">
                  <c:v>348.59895833333331</c:v>
                </c:pt>
                <c:pt idx="135015">
                  <c:v>348.6015625</c:v>
                </c:pt>
                <c:pt idx="135016">
                  <c:v>348.60416666666669</c:v>
                </c:pt>
                <c:pt idx="135017">
                  <c:v>348.60677083333331</c:v>
                </c:pt>
                <c:pt idx="135018">
                  <c:v>348.609375</c:v>
                </c:pt>
                <c:pt idx="135019">
                  <c:v>348.61197916666669</c:v>
                </c:pt>
                <c:pt idx="135020">
                  <c:v>348.61458333333331</c:v>
                </c:pt>
                <c:pt idx="135021">
                  <c:v>348.6171875</c:v>
                </c:pt>
                <c:pt idx="135022">
                  <c:v>348.61979166666669</c:v>
                </c:pt>
                <c:pt idx="135023">
                  <c:v>348.62239583333331</c:v>
                </c:pt>
                <c:pt idx="135024">
                  <c:v>348.625</c:v>
                </c:pt>
                <c:pt idx="135025">
                  <c:v>348.62760416666669</c:v>
                </c:pt>
                <c:pt idx="135026">
                  <c:v>348.63020833333331</c:v>
                </c:pt>
                <c:pt idx="135027">
                  <c:v>348.6328125</c:v>
                </c:pt>
                <c:pt idx="135028">
                  <c:v>348.63541666666669</c:v>
                </c:pt>
                <c:pt idx="135029">
                  <c:v>348.63802083333331</c:v>
                </c:pt>
                <c:pt idx="135030">
                  <c:v>348.640625</c:v>
                </c:pt>
                <c:pt idx="135031">
                  <c:v>348.64322916666669</c:v>
                </c:pt>
                <c:pt idx="135032">
                  <c:v>348.64583333333331</c:v>
                </c:pt>
                <c:pt idx="135033">
                  <c:v>348.6484375</c:v>
                </c:pt>
                <c:pt idx="135034">
                  <c:v>348.65104166666669</c:v>
                </c:pt>
                <c:pt idx="135035">
                  <c:v>348.65364583333331</c:v>
                </c:pt>
                <c:pt idx="135036">
                  <c:v>348.65625</c:v>
                </c:pt>
                <c:pt idx="135037">
                  <c:v>348.65885416666669</c:v>
                </c:pt>
                <c:pt idx="135038">
                  <c:v>348.66145833333331</c:v>
                </c:pt>
                <c:pt idx="135039">
                  <c:v>348.6640625</c:v>
                </c:pt>
                <c:pt idx="135040">
                  <c:v>348.66666666666669</c:v>
                </c:pt>
                <c:pt idx="135041">
                  <c:v>348.66927083333331</c:v>
                </c:pt>
                <c:pt idx="135042">
                  <c:v>348.671875</c:v>
                </c:pt>
                <c:pt idx="135043">
                  <c:v>348.67447916666669</c:v>
                </c:pt>
                <c:pt idx="135044">
                  <c:v>348.67708333333331</c:v>
                </c:pt>
                <c:pt idx="135045">
                  <c:v>348.6796875</c:v>
                </c:pt>
                <c:pt idx="135046">
                  <c:v>348.68229166666669</c:v>
                </c:pt>
                <c:pt idx="135047">
                  <c:v>348.68489583333331</c:v>
                </c:pt>
                <c:pt idx="135048">
                  <c:v>348.6875</c:v>
                </c:pt>
                <c:pt idx="135049">
                  <c:v>348.69010416666669</c:v>
                </c:pt>
                <c:pt idx="135050">
                  <c:v>348.69270833333331</c:v>
                </c:pt>
                <c:pt idx="135051">
                  <c:v>348.6953125</c:v>
                </c:pt>
                <c:pt idx="135052">
                  <c:v>348.69791666666669</c:v>
                </c:pt>
                <c:pt idx="135053">
                  <c:v>348.70052083333331</c:v>
                </c:pt>
                <c:pt idx="135054">
                  <c:v>348.703125</c:v>
                </c:pt>
                <c:pt idx="135055">
                  <c:v>348.70572916666669</c:v>
                </c:pt>
                <c:pt idx="135056">
                  <c:v>348.70833333333331</c:v>
                </c:pt>
                <c:pt idx="135057">
                  <c:v>348.7109375</c:v>
                </c:pt>
                <c:pt idx="135058">
                  <c:v>348.71354166666669</c:v>
                </c:pt>
                <c:pt idx="135059">
                  <c:v>348.71614583333331</c:v>
                </c:pt>
                <c:pt idx="135060">
                  <c:v>348.71875</c:v>
                </c:pt>
                <c:pt idx="135061">
                  <c:v>348.72135416666669</c:v>
                </c:pt>
                <c:pt idx="135062">
                  <c:v>348.72395833333331</c:v>
                </c:pt>
                <c:pt idx="135063">
                  <c:v>348.7265625</c:v>
                </c:pt>
                <c:pt idx="135064">
                  <c:v>348.72916666666669</c:v>
                </c:pt>
                <c:pt idx="135065">
                  <c:v>348.73177083333331</c:v>
                </c:pt>
                <c:pt idx="135066">
                  <c:v>348.734375</c:v>
                </c:pt>
                <c:pt idx="135067">
                  <c:v>348.73697916666669</c:v>
                </c:pt>
                <c:pt idx="135068">
                  <c:v>348.73958333333331</c:v>
                </c:pt>
                <c:pt idx="135069">
                  <c:v>348.7421875</c:v>
                </c:pt>
                <c:pt idx="135070">
                  <c:v>348.74479166666669</c:v>
                </c:pt>
                <c:pt idx="135071">
                  <c:v>348.74739583333331</c:v>
                </c:pt>
                <c:pt idx="135072">
                  <c:v>348.75</c:v>
                </c:pt>
                <c:pt idx="135073">
                  <c:v>348.75260416666669</c:v>
                </c:pt>
                <c:pt idx="135074">
                  <c:v>348.75520833333331</c:v>
                </c:pt>
                <c:pt idx="135075">
                  <c:v>348.7578125</c:v>
                </c:pt>
                <c:pt idx="135076">
                  <c:v>348.76041666666669</c:v>
                </c:pt>
                <c:pt idx="135077">
                  <c:v>348.76302083333331</c:v>
                </c:pt>
                <c:pt idx="135078">
                  <c:v>348.765625</c:v>
                </c:pt>
                <c:pt idx="135079">
                  <c:v>348.76822916666669</c:v>
                </c:pt>
                <c:pt idx="135080">
                  <c:v>348.77083333333331</c:v>
                </c:pt>
                <c:pt idx="135081">
                  <c:v>348.7734375</c:v>
                </c:pt>
                <c:pt idx="135082">
                  <c:v>348.77604166666669</c:v>
                </c:pt>
                <c:pt idx="135083">
                  <c:v>348.77864583333331</c:v>
                </c:pt>
                <c:pt idx="135084">
                  <c:v>348.78125</c:v>
                </c:pt>
                <c:pt idx="135085">
                  <c:v>348.78385416666669</c:v>
                </c:pt>
                <c:pt idx="135086">
                  <c:v>348.78645833333331</c:v>
                </c:pt>
                <c:pt idx="135087">
                  <c:v>348.7890625</c:v>
                </c:pt>
                <c:pt idx="135088">
                  <c:v>348.79166666666669</c:v>
                </c:pt>
                <c:pt idx="135089">
                  <c:v>348.79427083333331</c:v>
                </c:pt>
                <c:pt idx="135090">
                  <c:v>348.796875</c:v>
                </c:pt>
                <c:pt idx="135091">
                  <c:v>348.79947916666669</c:v>
                </c:pt>
                <c:pt idx="135092">
                  <c:v>348.80208333333331</c:v>
                </c:pt>
                <c:pt idx="135093">
                  <c:v>348.8046875</c:v>
                </c:pt>
                <c:pt idx="135094">
                  <c:v>348.80729166666669</c:v>
                </c:pt>
                <c:pt idx="135095">
                  <c:v>348.80989583333331</c:v>
                </c:pt>
                <c:pt idx="135096">
                  <c:v>348.8125</c:v>
                </c:pt>
                <c:pt idx="135097">
                  <c:v>348.81510416666669</c:v>
                </c:pt>
                <c:pt idx="135098">
                  <c:v>348.81770833333331</c:v>
                </c:pt>
                <c:pt idx="135099">
                  <c:v>348.8203125</c:v>
                </c:pt>
                <c:pt idx="135100">
                  <c:v>348.82291666666669</c:v>
                </c:pt>
                <c:pt idx="135101">
                  <c:v>348.82552083333331</c:v>
                </c:pt>
                <c:pt idx="135102">
                  <c:v>348.828125</c:v>
                </c:pt>
                <c:pt idx="135103">
                  <c:v>348.83072916666669</c:v>
                </c:pt>
                <c:pt idx="135104">
                  <c:v>348.83333333333331</c:v>
                </c:pt>
                <c:pt idx="135105">
                  <c:v>348.8359375</c:v>
                </c:pt>
                <c:pt idx="135106">
                  <c:v>348.83854166666669</c:v>
                </c:pt>
                <c:pt idx="135107">
                  <c:v>348.84114583333331</c:v>
                </c:pt>
                <c:pt idx="135108">
                  <c:v>348.84375</c:v>
                </c:pt>
                <c:pt idx="135109">
                  <c:v>348.84635416666669</c:v>
                </c:pt>
                <c:pt idx="135110">
                  <c:v>348.84895833333331</c:v>
                </c:pt>
                <c:pt idx="135111">
                  <c:v>348.8515625</c:v>
                </c:pt>
                <c:pt idx="135112">
                  <c:v>348.85416666666669</c:v>
                </c:pt>
                <c:pt idx="135113">
                  <c:v>348.85677083333331</c:v>
                </c:pt>
                <c:pt idx="135114">
                  <c:v>348.859375</c:v>
                </c:pt>
                <c:pt idx="135115">
                  <c:v>348.86197916666669</c:v>
                </c:pt>
                <c:pt idx="135116">
                  <c:v>348.86458333333331</c:v>
                </c:pt>
                <c:pt idx="135117">
                  <c:v>348.8671875</c:v>
                </c:pt>
                <c:pt idx="135118">
                  <c:v>348.86979166666669</c:v>
                </c:pt>
                <c:pt idx="135119">
                  <c:v>348.87239583333331</c:v>
                </c:pt>
                <c:pt idx="135120">
                  <c:v>348.875</c:v>
                </c:pt>
                <c:pt idx="135121">
                  <c:v>348.87760416666669</c:v>
                </c:pt>
                <c:pt idx="135122">
                  <c:v>348.88020833333331</c:v>
                </c:pt>
                <c:pt idx="135123">
                  <c:v>348.8828125</c:v>
                </c:pt>
                <c:pt idx="135124">
                  <c:v>348.88541666666669</c:v>
                </c:pt>
                <c:pt idx="135125">
                  <c:v>348.88802083333331</c:v>
                </c:pt>
                <c:pt idx="135126">
                  <c:v>348.890625</c:v>
                </c:pt>
                <c:pt idx="135127">
                  <c:v>348.89322916666669</c:v>
                </c:pt>
                <c:pt idx="135128">
                  <c:v>348.89583333333331</c:v>
                </c:pt>
                <c:pt idx="135129">
                  <c:v>348.8984375</c:v>
                </c:pt>
                <c:pt idx="135130">
                  <c:v>348.90104166666669</c:v>
                </c:pt>
                <c:pt idx="135131">
                  <c:v>348.90364583333331</c:v>
                </c:pt>
                <c:pt idx="135132">
                  <c:v>348.90625</c:v>
                </c:pt>
                <c:pt idx="135133">
                  <c:v>348.90885416666669</c:v>
                </c:pt>
                <c:pt idx="135134">
                  <c:v>348.91145833333331</c:v>
                </c:pt>
                <c:pt idx="135135">
                  <c:v>348.9140625</c:v>
                </c:pt>
                <c:pt idx="135136">
                  <c:v>348.91666666666669</c:v>
                </c:pt>
                <c:pt idx="135137">
                  <c:v>348.91927083333331</c:v>
                </c:pt>
                <c:pt idx="135138">
                  <c:v>348.921875</c:v>
                </c:pt>
                <c:pt idx="135139">
                  <c:v>348.92447916666669</c:v>
                </c:pt>
                <c:pt idx="135140">
                  <c:v>348.92708333333331</c:v>
                </c:pt>
                <c:pt idx="135141">
                  <c:v>348.9296875</c:v>
                </c:pt>
                <c:pt idx="135142">
                  <c:v>348.93229166666669</c:v>
                </c:pt>
                <c:pt idx="135143">
                  <c:v>348.93489583333331</c:v>
                </c:pt>
                <c:pt idx="135144">
                  <c:v>348.9375</c:v>
                </c:pt>
                <c:pt idx="135145">
                  <c:v>348.94010416666669</c:v>
                </c:pt>
                <c:pt idx="135146">
                  <c:v>348.94270833333331</c:v>
                </c:pt>
                <c:pt idx="135147">
                  <c:v>348.9453125</c:v>
                </c:pt>
                <c:pt idx="135148">
                  <c:v>348.94791666666669</c:v>
                </c:pt>
                <c:pt idx="135149">
                  <c:v>348.95052083333331</c:v>
                </c:pt>
                <c:pt idx="135150">
                  <c:v>348.953125</c:v>
                </c:pt>
                <c:pt idx="135151">
                  <c:v>348.95572916666669</c:v>
                </c:pt>
                <c:pt idx="135152">
                  <c:v>348.95833333333331</c:v>
                </c:pt>
                <c:pt idx="135153">
                  <c:v>348.9609375</c:v>
                </c:pt>
                <c:pt idx="135154">
                  <c:v>348.96354166666669</c:v>
                </c:pt>
                <c:pt idx="135155">
                  <c:v>348.96614583333331</c:v>
                </c:pt>
                <c:pt idx="135156">
                  <c:v>348.96875</c:v>
                </c:pt>
                <c:pt idx="135157">
                  <c:v>348.97135416666669</c:v>
                </c:pt>
                <c:pt idx="135158">
                  <c:v>348.97395833333331</c:v>
                </c:pt>
                <c:pt idx="135159">
                  <c:v>348.9765625</c:v>
                </c:pt>
                <c:pt idx="135160">
                  <c:v>348.97916666666669</c:v>
                </c:pt>
                <c:pt idx="135161">
                  <c:v>348.98177083333331</c:v>
                </c:pt>
                <c:pt idx="135162">
                  <c:v>348.984375</c:v>
                </c:pt>
                <c:pt idx="135163">
                  <c:v>348.98697916666669</c:v>
                </c:pt>
                <c:pt idx="135164">
                  <c:v>348.98958333333331</c:v>
                </c:pt>
                <c:pt idx="135165">
                  <c:v>348.9921875</c:v>
                </c:pt>
                <c:pt idx="135166">
                  <c:v>348.99479166666669</c:v>
                </c:pt>
                <c:pt idx="135167">
                  <c:v>348.99739583333331</c:v>
                </c:pt>
                <c:pt idx="135168">
                  <c:v>349</c:v>
                </c:pt>
                <c:pt idx="135169">
                  <c:v>349.00260416666669</c:v>
                </c:pt>
                <c:pt idx="135170">
                  <c:v>349.00520833333331</c:v>
                </c:pt>
                <c:pt idx="135171">
                  <c:v>349.0078125</c:v>
                </c:pt>
                <c:pt idx="135172">
                  <c:v>349.01041666666669</c:v>
                </c:pt>
                <c:pt idx="135173">
                  <c:v>349.01302083333331</c:v>
                </c:pt>
                <c:pt idx="135174">
                  <c:v>349.015625</c:v>
                </c:pt>
                <c:pt idx="135175">
                  <c:v>349.01822916666669</c:v>
                </c:pt>
                <c:pt idx="135176">
                  <c:v>349.02083333333331</c:v>
                </c:pt>
                <c:pt idx="135177">
                  <c:v>349.0234375</c:v>
                </c:pt>
                <c:pt idx="135178">
                  <c:v>349.02604166666669</c:v>
                </c:pt>
                <c:pt idx="135179">
                  <c:v>349.02864583333331</c:v>
                </c:pt>
                <c:pt idx="135180">
                  <c:v>349.03125</c:v>
                </c:pt>
                <c:pt idx="135181">
                  <c:v>349.03385416666669</c:v>
                </c:pt>
                <c:pt idx="135182">
                  <c:v>349.03645833333331</c:v>
                </c:pt>
                <c:pt idx="135183">
                  <c:v>349.0390625</c:v>
                </c:pt>
                <c:pt idx="135184">
                  <c:v>349.04166666666669</c:v>
                </c:pt>
                <c:pt idx="135185">
                  <c:v>349.04427083333331</c:v>
                </c:pt>
                <c:pt idx="135186">
                  <c:v>349.046875</c:v>
                </c:pt>
                <c:pt idx="135187">
                  <c:v>349.04947916666669</c:v>
                </c:pt>
                <c:pt idx="135188">
                  <c:v>349.05208333333331</c:v>
                </c:pt>
                <c:pt idx="135189">
                  <c:v>349.0546875</c:v>
                </c:pt>
                <c:pt idx="135190">
                  <c:v>349.05729166666669</c:v>
                </c:pt>
                <c:pt idx="135191">
                  <c:v>349.05989583333331</c:v>
                </c:pt>
                <c:pt idx="135192">
                  <c:v>349.0625</c:v>
                </c:pt>
                <c:pt idx="135193">
                  <c:v>349.06510416666669</c:v>
                </c:pt>
                <c:pt idx="135194">
                  <c:v>349.06770833333331</c:v>
                </c:pt>
                <c:pt idx="135195">
                  <c:v>349.0703125</c:v>
                </c:pt>
                <c:pt idx="135196">
                  <c:v>349.07291666666669</c:v>
                </c:pt>
                <c:pt idx="135197">
                  <c:v>349.07552083333331</c:v>
                </c:pt>
                <c:pt idx="135198">
                  <c:v>349.078125</c:v>
                </c:pt>
                <c:pt idx="135199">
                  <c:v>349.08072916666669</c:v>
                </c:pt>
                <c:pt idx="135200">
                  <c:v>349.08333333333331</c:v>
                </c:pt>
                <c:pt idx="135201">
                  <c:v>349.0859375</c:v>
                </c:pt>
                <c:pt idx="135202">
                  <c:v>349.08854166666669</c:v>
                </c:pt>
                <c:pt idx="135203">
                  <c:v>349.09114583333331</c:v>
                </c:pt>
                <c:pt idx="135204">
                  <c:v>349.09375</c:v>
                </c:pt>
                <c:pt idx="135205">
                  <c:v>349.09635416666669</c:v>
                </c:pt>
                <c:pt idx="135206">
                  <c:v>349.09895833333331</c:v>
                </c:pt>
                <c:pt idx="135207">
                  <c:v>349.1015625</c:v>
                </c:pt>
                <c:pt idx="135208">
                  <c:v>349.10416666666669</c:v>
                </c:pt>
                <c:pt idx="135209">
                  <c:v>349.10677083333331</c:v>
                </c:pt>
                <c:pt idx="135210">
                  <c:v>349.109375</c:v>
                </c:pt>
                <c:pt idx="135211">
                  <c:v>349.11197916666669</c:v>
                </c:pt>
                <c:pt idx="135212">
                  <c:v>349.11458333333331</c:v>
                </c:pt>
                <c:pt idx="135213">
                  <c:v>349.1171875</c:v>
                </c:pt>
                <c:pt idx="135214">
                  <c:v>349.11979166666669</c:v>
                </c:pt>
                <c:pt idx="135215">
                  <c:v>349.12239583333331</c:v>
                </c:pt>
                <c:pt idx="135216">
                  <c:v>349.125</c:v>
                </c:pt>
                <c:pt idx="135217">
                  <c:v>349.12760416666669</c:v>
                </c:pt>
                <c:pt idx="135218">
                  <c:v>349.13020833333331</c:v>
                </c:pt>
                <c:pt idx="135219">
                  <c:v>349.1328125</c:v>
                </c:pt>
                <c:pt idx="135220">
                  <c:v>349.13541666666669</c:v>
                </c:pt>
                <c:pt idx="135221">
                  <c:v>349.13802083333331</c:v>
                </c:pt>
                <c:pt idx="135222">
                  <c:v>349.140625</c:v>
                </c:pt>
                <c:pt idx="135223">
                  <c:v>349.14322916666669</c:v>
                </c:pt>
                <c:pt idx="135224">
                  <c:v>349.14583333333331</c:v>
                </c:pt>
                <c:pt idx="135225">
                  <c:v>349.1484375</c:v>
                </c:pt>
                <c:pt idx="135226">
                  <c:v>349.15104166666669</c:v>
                </c:pt>
                <c:pt idx="135227">
                  <c:v>349.15364583333331</c:v>
                </c:pt>
                <c:pt idx="135228">
                  <c:v>349.15625</c:v>
                </c:pt>
                <c:pt idx="135229">
                  <c:v>349.15885416666669</c:v>
                </c:pt>
                <c:pt idx="135230">
                  <c:v>349.16145833333331</c:v>
                </c:pt>
                <c:pt idx="135231">
                  <c:v>349.1640625</c:v>
                </c:pt>
                <c:pt idx="135232">
                  <c:v>349.16666666666669</c:v>
                </c:pt>
                <c:pt idx="135233">
                  <c:v>349.16927083333331</c:v>
                </c:pt>
                <c:pt idx="135234">
                  <c:v>349.171875</c:v>
                </c:pt>
                <c:pt idx="135235">
                  <c:v>349.17447916666669</c:v>
                </c:pt>
                <c:pt idx="135236">
                  <c:v>349.17708333333331</c:v>
                </c:pt>
                <c:pt idx="135237">
                  <c:v>349.1796875</c:v>
                </c:pt>
                <c:pt idx="135238">
                  <c:v>349.18229166666669</c:v>
                </c:pt>
                <c:pt idx="135239">
                  <c:v>349.18489583333331</c:v>
                </c:pt>
                <c:pt idx="135240">
                  <c:v>349.1875</c:v>
                </c:pt>
                <c:pt idx="135241">
                  <c:v>349.19010416666669</c:v>
                </c:pt>
                <c:pt idx="135242">
                  <c:v>349.19270833333331</c:v>
                </c:pt>
                <c:pt idx="135243">
                  <c:v>349.1953125</c:v>
                </c:pt>
                <c:pt idx="135244">
                  <c:v>349.19791666666669</c:v>
                </c:pt>
                <c:pt idx="135245">
                  <c:v>349.20052083333331</c:v>
                </c:pt>
                <c:pt idx="135246">
                  <c:v>349.203125</c:v>
                </c:pt>
                <c:pt idx="135247">
                  <c:v>349.20572916666669</c:v>
                </c:pt>
                <c:pt idx="135248">
                  <c:v>349.20833333333331</c:v>
                </c:pt>
                <c:pt idx="135249">
                  <c:v>349.2109375</c:v>
                </c:pt>
                <c:pt idx="135250">
                  <c:v>349.21354166666669</c:v>
                </c:pt>
                <c:pt idx="135251">
                  <c:v>349.21614583333331</c:v>
                </c:pt>
                <c:pt idx="135252">
                  <c:v>349.21875</c:v>
                </c:pt>
                <c:pt idx="135253">
                  <c:v>349.22135416666669</c:v>
                </c:pt>
                <c:pt idx="135254">
                  <c:v>349.22395833333331</c:v>
                </c:pt>
                <c:pt idx="135255">
                  <c:v>349.2265625</c:v>
                </c:pt>
                <c:pt idx="135256">
                  <c:v>349.22916666666669</c:v>
                </c:pt>
                <c:pt idx="135257">
                  <c:v>349.23177083333331</c:v>
                </c:pt>
                <c:pt idx="135258">
                  <c:v>349.234375</c:v>
                </c:pt>
                <c:pt idx="135259">
                  <c:v>349.23697916666669</c:v>
                </c:pt>
                <c:pt idx="135260">
                  <c:v>349.23958333333331</c:v>
                </c:pt>
                <c:pt idx="135261">
                  <c:v>349.2421875</c:v>
                </c:pt>
                <c:pt idx="135262">
                  <c:v>349.24479166666669</c:v>
                </c:pt>
                <c:pt idx="135263">
                  <c:v>349.24739583333331</c:v>
                </c:pt>
                <c:pt idx="135264">
                  <c:v>349.25</c:v>
                </c:pt>
                <c:pt idx="135265">
                  <c:v>349.25260416666669</c:v>
                </c:pt>
                <c:pt idx="135266">
                  <c:v>349.25520833333331</c:v>
                </c:pt>
                <c:pt idx="135267">
                  <c:v>349.2578125</c:v>
                </c:pt>
                <c:pt idx="135268">
                  <c:v>349.26041666666669</c:v>
                </c:pt>
                <c:pt idx="135269">
                  <c:v>349.26302083333331</c:v>
                </c:pt>
                <c:pt idx="135270">
                  <c:v>349.265625</c:v>
                </c:pt>
                <c:pt idx="135271">
                  <c:v>349.26822916666669</c:v>
                </c:pt>
                <c:pt idx="135272">
                  <c:v>349.27083333333331</c:v>
                </c:pt>
                <c:pt idx="135273">
                  <c:v>349.2734375</c:v>
                </c:pt>
                <c:pt idx="135274">
                  <c:v>349.27604166666669</c:v>
                </c:pt>
                <c:pt idx="135275">
                  <c:v>349.27864583333331</c:v>
                </c:pt>
                <c:pt idx="135276">
                  <c:v>349.28125</c:v>
                </c:pt>
                <c:pt idx="135277">
                  <c:v>349.28385416666669</c:v>
                </c:pt>
                <c:pt idx="135278">
                  <c:v>349.28645833333331</c:v>
                </c:pt>
                <c:pt idx="135279">
                  <c:v>349.2890625</c:v>
                </c:pt>
                <c:pt idx="135280">
                  <c:v>349.29166666666669</c:v>
                </c:pt>
                <c:pt idx="135281">
                  <c:v>349.29427083333331</c:v>
                </c:pt>
                <c:pt idx="135282">
                  <c:v>349.296875</c:v>
                </c:pt>
                <c:pt idx="135283">
                  <c:v>349.29947916666669</c:v>
                </c:pt>
                <c:pt idx="135284">
                  <c:v>349.30208333333331</c:v>
                </c:pt>
                <c:pt idx="135285">
                  <c:v>349.3046875</c:v>
                </c:pt>
                <c:pt idx="135286">
                  <c:v>349.30729166666669</c:v>
                </c:pt>
                <c:pt idx="135287">
                  <c:v>349.30989583333331</c:v>
                </c:pt>
                <c:pt idx="135288">
                  <c:v>349.3125</c:v>
                </c:pt>
                <c:pt idx="135289">
                  <c:v>349.31510416666669</c:v>
                </c:pt>
                <c:pt idx="135290">
                  <c:v>349.31770833333331</c:v>
                </c:pt>
                <c:pt idx="135291">
                  <c:v>349.3203125</c:v>
                </c:pt>
                <c:pt idx="135292">
                  <c:v>349.32291666666669</c:v>
                </c:pt>
                <c:pt idx="135293">
                  <c:v>349.32552083333331</c:v>
                </c:pt>
                <c:pt idx="135294">
                  <c:v>349.328125</c:v>
                </c:pt>
                <c:pt idx="135295">
                  <c:v>349.33072916666669</c:v>
                </c:pt>
                <c:pt idx="135296">
                  <c:v>349.33333333333331</c:v>
                </c:pt>
                <c:pt idx="135297">
                  <c:v>349.3359375</c:v>
                </c:pt>
                <c:pt idx="135298">
                  <c:v>349.33854166666669</c:v>
                </c:pt>
                <c:pt idx="135299">
                  <c:v>349.34114583333331</c:v>
                </c:pt>
                <c:pt idx="135300">
                  <c:v>349.34375</c:v>
                </c:pt>
                <c:pt idx="135301">
                  <c:v>349.34635416666669</c:v>
                </c:pt>
                <c:pt idx="135302">
                  <c:v>349.34895833333331</c:v>
                </c:pt>
                <c:pt idx="135303">
                  <c:v>349.3515625</c:v>
                </c:pt>
                <c:pt idx="135304">
                  <c:v>349.35416666666669</c:v>
                </c:pt>
                <c:pt idx="135305">
                  <c:v>349.35677083333331</c:v>
                </c:pt>
                <c:pt idx="135306">
                  <c:v>349.359375</c:v>
                </c:pt>
                <c:pt idx="135307">
                  <c:v>349.36197916666669</c:v>
                </c:pt>
                <c:pt idx="135308">
                  <c:v>349.36458333333331</c:v>
                </c:pt>
                <c:pt idx="135309">
                  <c:v>349.3671875</c:v>
                </c:pt>
                <c:pt idx="135310">
                  <c:v>349.36979166666669</c:v>
                </c:pt>
                <c:pt idx="135311">
                  <c:v>349.37239583333331</c:v>
                </c:pt>
                <c:pt idx="135312">
                  <c:v>349.375</c:v>
                </c:pt>
                <c:pt idx="135313">
                  <c:v>349.37760416666669</c:v>
                </c:pt>
                <c:pt idx="135314">
                  <c:v>349.38020833333331</c:v>
                </c:pt>
                <c:pt idx="135315">
                  <c:v>349.3828125</c:v>
                </c:pt>
                <c:pt idx="135316">
                  <c:v>349.38541666666669</c:v>
                </c:pt>
                <c:pt idx="135317">
                  <c:v>349.38802083333331</c:v>
                </c:pt>
                <c:pt idx="135318">
                  <c:v>349.390625</c:v>
                </c:pt>
                <c:pt idx="135319">
                  <c:v>349.39322916666669</c:v>
                </c:pt>
                <c:pt idx="135320">
                  <c:v>349.39583333333331</c:v>
                </c:pt>
                <c:pt idx="135321">
                  <c:v>349.3984375</c:v>
                </c:pt>
                <c:pt idx="135322">
                  <c:v>349.40104166666669</c:v>
                </c:pt>
                <c:pt idx="135323">
                  <c:v>349.40364583333331</c:v>
                </c:pt>
                <c:pt idx="135324">
                  <c:v>349.40625</c:v>
                </c:pt>
                <c:pt idx="135325">
                  <c:v>349.40885416666669</c:v>
                </c:pt>
                <c:pt idx="135326">
                  <c:v>349.41145833333331</c:v>
                </c:pt>
                <c:pt idx="135327">
                  <c:v>349.4140625</c:v>
                </c:pt>
                <c:pt idx="135328">
                  <c:v>349.41666666666669</c:v>
                </c:pt>
                <c:pt idx="135329">
                  <c:v>349.41927083333331</c:v>
                </c:pt>
                <c:pt idx="135330">
                  <c:v>349.421875</c:v>
                </c:pt>
                <c:pt idx="135331">
                  <c:v>349.42447916666669</c:v>
                </c:pt>
                <c:pt idx="135332">
                  <c:v>349.42708333333331</c:v>
                </c:pt>
                <c:pt idx="135333">
                  <c:v>349.4296875</c:v>
                </c:pt>
                <c:pt idx="135334">
                  <c:v>349.43229166666669</c:v>
                </c:pt>
                <c:pt idx="135335">
                  <c:v>349.43489583333331</c:v>
                </c:pt>
                <c:pt idx="135336">
                  <c:v>349.4375</c:v>
                </c:pt>
                <c:pt idx="135337">
                  <c:v>349.44010416666669</c:v>
                </c:pt>
                <c:pt idx="135338">
                  <c:v>349.44270833333331</c:v>
                </c:pt>
                <c:pt idx="135339">
                  <c:v>349.4453125</c:v>
                </c:pt>
                <c:pt idx="135340">
                  <c:v>349.44791666666669</c:v>
                </c:pt>
                <c:pt idx="135341">
                  <c:v>349.45052083333331</c:v>
                </c:pt>
                <c:pt idx="135342">
                  <c:v>349.453125</c:v>
                </c:pt>
                <c:pt idx="135343">
                  <c:v>349.45572916666669</c:v>
                </c:pt>
                <c:pt idx="135344">
                  <c:v>349.45833333333331</c:v>
                </c:pt>
                <c:pt idx="135345">
                  <c:v>349.4609375</c:v>
                </c:pt>
                <c:pt idx="135346">
                  <c:v>349.46354166666669</c:v>
                </c:pt>
                <c:pt idx="135347">
                  <c:v>349.46614583333331</c:v>
                </c:pt>
                <c:pt idx="135348">
                  <c:v>349.46875</c:v>
                </c:pt>
                <c:pt idx="135349">
                  <c:v>349.47135416666669</c:v>
                </c:pt>
                <c:pt idx="135350">
                  <c:v>349.47395833333331</c:v>
                </c:pt>
                <c:pt idx="135351">
                  <c:v>349.4765625</c:v>
                </c:pt>
                <c:pt idx="135352">
                  <c:v>349.47916666666669</c:v>
                </c:pt>
                <c:pt idx="135353">
                  <c:v>349.48177083333331</c:v>
                </c:pt>
                <c:pt idx="135354">
                  <c:v>349.484375</c:v>
                </c:pt>
                <c:pt idx="135355">
                  <c:v>349.48697916666669</c:v>
                </c:pt>
                <c:pt idx="135356">
                  <c:v>349.48958333333331</c:v>
                </c:pt>
                <c:pt idx="135357">
                  <c:v>349.4921875</c:v>
                </c:pt>
                <c:pt idx="135358">
                  <c:v>349.49479166666669</c:v>
                </c:pt>
                <c:pt idx="135359">
                  <c:v>349.49739583333331</c:v>
                </c:pt>
                <c:pt idx="135360">
                  <c:v>349.5</c:v>
                </c:pt>
                <c:pt idx="135361">
                  <c:v>349.50260416666669</c:v>
                </c:pt>
                <c:pt idx="135362">
                  <c:v>349.50520833333331</c:v>
                </c:pt>
                <c:pt idx="135363">
                  <c:v>349.5078125</c:v>
                </c:pt>
                <c:pt idx="135364">
                  <c:v>349.51041666666669</c:v>
                </c:pt>
                <c:pt idx="135365">
                  <c:v>349.51302083333331</c:v>
                </c:pt>
                <c:pt idx="135366">
                  <c:v>349.515625</c:v>
                </c:pt>
                <c:pt idx="135367">
                  <c:v>349.51822916666669</c:v>
                </c:pt>
                <c:pt idx="135368">
                  <c:v>349.52083333333331</c:v>
                </c:pt>
                <c:pt idx="135369">
                  <c:v>349.5234375</c:v>
                </c:pt>
                <c:pt idx="135370">
                  <c:v>349.52604166666669</c:v>
                </c:pt>
                <c:pt idx="135371">
                  <c:v>349.52864583333331</c:v>
                </c:pt>
                <c:pt idx="135372">
                  <c:v>349.53125</c:v>
                </c:pt>
                <c:pt idx="135373">
                  <c:v>349.53385416666669</c:v>
                </c:pt>
                <c:pt idx="135374">
                  <c:v>349.53645833333331</c:v>
                </c:pt>
                <c:pt idx="135375">
                  <c:v>349.5390625</c:v>
                </c:pt>
                <c:pt idx="135376">
                  <c:v>349.54166666666669</c:v>
                </c:pt>
                <c:pt idx="135377">
                  <c:v>349.54427083333331</c:v>
                </c:pt>
                <c:pt idx="135378">
                  <c:v>349.546875</c:v>
                </c:pt>
                <c:pt idx="135379">
                  <c:v>349.54947916666669</c:v>
                </c:pt>
                <c:pt idx="135380">
                  <c:v>349.55208333333331</c:v>
                </c:pt>
                <c:pt idx="135381">
                  <c:v>349.5546875</c:v>
                </c:pt>
                <c:pt idx="135382">
                  <c:v>349.55729166666669</c:v>
                </c:pt>
                <c:pt idx="135383">
                  <c:v>349.55989583333331</c:v>
                </c:pt>
                <c:pt idx="135384">
                  <c:v>349.5625</c:v>
                </c:pt>
                <c:pt idx="135385">
                  <c:v>349.56510416666669</c:v>
                </c:pt>
                <c:pt idx="135386">
                  <c:v>349.56770833333331</c:v>
                </c:pt>
                <c:pt idx="135387">
                  <c:v>349.5703125</c:v>
                </c:pt>
                <c:pt idx="135388">
                  <c:v>349.57291666666669</c:v>
                </c:pt>
                <c:pt idx="135389">
                  <c:v>349.57552083333331</c:v>
                </c:pt>
                <c:pt idx="135390">
                  <c:v>349.578125</c:v>
                </c:pt>
                <c:pt idx="135391">
                  <c:v>349.58072916666669</c:v>
                </c:pt>
                <c:pt idx="135392">
                  <c:v>349.58333333333331</c:v>
                </c:pt>
                <c:pt idx="135393">
                  <c:v>349.5859375</c:v>
                </c:pt>
                <c:pt idx="135394">
                  <c:v>349.58854166666669</c:v>
                </c:pt>
                <c:pt idx="135395">
                  <c:v>349.59114583333331</c:v>
                </c:pt>
                <c:pt idx="135396">
                  <c:v>349.59375</c:v>
                </c:pt>
                <c:pt idx="135397">
                  <c:v>349.59635416666669</c:v>
                </c:pt>
                <c:pt idx="135398">
                  <c:v>349.59895833333331</c:v>
                </c:pt>
                <c:pt idx="135399">
                  <c:v>349.6015625</c:v>
                </c:pt>
                <c:pt idx="135400">
                  <c:v>349.60416666666669</c:v>
                </c:pt>
                <c:pt idx="135401">
                  <c:v>349.60677083333331</c:v>
                </c:pt>
                <c:pt idx="135402">
                  <c:v>349.609375</c:v>
                </c:pt>
                <c:pt idx="135403">
                  <c:v>349.61197916666669</c:v>
                </c:pt>
                <c:pt idx="135404">
                  <c:v>349.61458333333331</c:v>
                </c:pt>
                <c:pt idx="135405">
                  <c:v>349.6171875</c:v>
                </c:pt>
                <c:pt idx="135406">
                  <c:v>349.61979166666669</c:v>
                </c:pt>
                <c:pt idx="135407">
                  <c:v>349.62239583333331</c:v>
                </c:pt>
                <c:pt idx="135408">
                  <c:v>349.625</c:v>
                </c:pt>
                <c:pt idx="135409">
                  <c:v>349.62760416666669</c:v>
                </c:pt>
                <c:pt idx="135410">
                  <c:v>349.63020833333331</c:v>
                </c:pt>
                <c:pt idx="135411">
                  <c:v>349.6328125</c:v>
                </c:pt>
                <c:pt idx="135412">
                  <c:v>349.63541666666669</c:v>
                </c:pt>
                <c:pt idx="135413">
                  <c:v>349.63802083333331</c:v>
                </c:pt>
                <c:pt idx="135414">
                  <c:v>349.640625</c:v>
                </c:pt>
                <c:pt idx="135415">
                  <c:v>349.64322916666669</c:v>
                </c:pt>
                <c:pt idx="135416">
                  <c:v>349.64583333333331</c:v>
                </c:pt>
                <c:pt idx="135417">
                  <c:v>349.6484375</c:v>
                </c:pt>
                <c:pt idx="135418">
                  <c:v>349.65104166666669</c:v>
                </c:pt>
                <c:pt idx="135419">
                  <c:v>349.65364583333331</c:v>
                </c:pt>
                <c:pt idx="135420">
                  <c:v>349.65625</c:v>
                </c:pt>
                <c:pt idx="135421">
                  <c:v>349.65885416666669</c:v>
                </c:pt>
                <c:pt idx="135422">
                  <c:v>349.66145833333331</c:v>
                </c:pt>
                <c:pt idx="135423">
                  <c:v>349.6640625</c:v>
                </c:pt>
                <c:pt idx="135424">
                  <c:v>349.66666666666669</c:v>
                </c:pt>
                <c:pt idx="135425">
                  <c:v>349.66927083333331</c:v>
                </c:pt>
                <c:pt idx="135426">
                  <c:v>349.671875</c:v>
                </c:pt>
                <c:pt idx="135427">
                  <c:v>349.67447916666669</c:v>
                </c:pt>
                <c:pt idx="135428">
                  <c:v>349.67708333333331</c:v>
                </c:pt>
                <c:pt idx="135429">
                  <c:v>349.6796875</c:v>
                </c:pt>
                <c:pt idx="135430">
                  <c:v>349.68229166666669</c:v>
                </c:pt>
                <c:pt idx="135431">
                  <c:v>349.68489583333331</c:v>
                </c:pt>
                <c:pt idx="135432">
                  <c:v>349.6875</c:v>
                </c:pt>
                <c:pt idx="135433">
                  <c:v>349.69010416666669</c:v>
                </c:pt>
                <c:pt idx="135434">
                  <c:v>349.69270833333331</c:v>
                </c:pt>
                <c:pt idx="135435">
                  <c:v>349.6953125</c:v>
                </c:pt>
                <c:pt idx="135436">
                  <c:v>349.69791666666669</c:v>
                </c:pt>
                <c:pt idx="135437">
                  <c:v>349.70052083333331</c:v>
                </c:pt>
                <c:pt idx="135438">
                  <c:v>349.703125</c:v>
                </c:pt>
                <c:pt idx="135439">
                  <c:v>349.70572916666669</c:v>
                </c:pt>
                <c:pt idx="135440">
                  <c:v>349.70833333333331</c:v>
                </c:pt>
                <c:pt idx="135441">
                  <c:v>349.7109375</c:v>
                </c:pt>
                <c:pt idx="135442">
                  <c:v>349.71354166666669</c:v>
                </c:pt>
                <c:pt idx="135443">
                  <c:v>349.71614583333331</c:v>
                </c:pt>
                <c:pt idx="135444">
                  <c:v>349.71875</c:v>
                </c:pt>
                <c:pt idx="135445">
                  <c:v>349.72135416666669</c:v>
                </c:pt>
                <c:pt idx="135446">
                  <c:v>349.72395833333331</c:v>
                </c:pt>
                <c:pt idx="135447">
                  <c:v>349.7265625</c:v>
                </c:pt>
                <c:pt idx="135448">
                  <c:v>349.72916666666669</c:v>
                </c:pt>
                <c:pt idx="135449">
                  <c:v>349.73177083333331</c:v>
                </c:pt>
                <c:pt idx="135450">
                  <c:v>349.734375</c:v>
                </c:pt>
                <c:pt idx="135451">
                  <c:v>349.73697916666669</c:v>
                </c:pt>
                <c:pt idx="135452">
                  <c:v>349.73958333333331</c:v>
                </c:pt>
                <c:pt idx="135453">
                  <c:v>349.7421875</c:v>
                </c:pt>
                <c:pt idx="135454">
                  <c:v>349.74479166666669</c:v>
                </c:pt>
                <c:pt idx="135455">
                  <c:v>349.74739583333331</c:v>
                </c:pt>
                <c:pt idx="135456">
                  <c:v>349.75</c:v>
                </c:pt>
                <c:pt idx="135457">
                  <c:v>349.75260416666669</c:v>
                </c:pt>
                <c:pt idx="135458">
                  <c:v>349.75520833333331</c:v>
                </c:pt>
                <c:pt idx="135459">
                  <c:v>349.7578125</c:v>
                </c:pt>
                <c:pt idx="135460">
                  <c:v>349.76041666666669</c:v>
                </c:pt>
                <c:pt idx="135461">
                  <c:v>349.76302083333331</c:v>
                </c:pt>
                <c:pt idx="135462">
                  <c:v>349.765625</c:v>
                </c:pt>
                <c:pt idx="135463">
                  <c:v>349.76822916666669</c:v>
                </c:pt>
                <c:pt idx="135464">
                  <c:v>349.77083333333331</c:v>
                </c:pt>
                <c:pt idx="135465">
                  <c:v>349.7734375</c:v>
                </c:pt>
                <c:pt idx="135466">
                  <c:v>349.77604166666669</c:v>
                </c:pt>
                <c:pt idx="135467">
                  <c:v>349.77864583333331</c:v>
                </c:pt>
                <c:pt idx="135468">
                  <c:v>349.78125</c:v>
                </c:pt>
                <c:pt idx="135469">
                  <c:v>349.78385416666669</c:v>
                </c:pt>
                <c:pt idx="135470">
                  <c:v>349.78645833333331</c:v>
                </c:pt>
                <c:pt idx="135471">
                  <c:v>349.7890625</c:v>
                </c:pt>
                <c:pt idx="135472">
                  <c:v>349.79166666666669</c:v>
                </c:pt>
                <c:pt idx="135473">
                  <c:v>349.79427083333331</c:v>
                </c:pt>
                <c:pt idx="135474">
                  <c:v>349.796875</c:v>
                </c:pt>
                <c:pt idx="135475">
                  <c:v>349.79947916666669</c:v>
                </c:pt>
                <c:pt idx="135476">
                  <c:v>349.80208333333331</c:v>
                </c:pt>
                <c:pt idx="135477">
                  <c:v>349.8046875</c:v>
                </c:pt>
                <c:pt idx="135478">
                  <c:v>349.80729166666669</c:v>
                </c:pt>
                <c:pt idx="135479">
                  <c:v>349.80989583333331</c:v>
                </c:pt>
                <c:pt idx="135480">
                  <c:v>349.8125</c:v>
                </c:pt>
                <c:pt idx="135481">
                  <c:v>349.81510416666669</c:v>
                </c:pt>
                <c:pt idx="135482">
                  <c:v>349.81770833333331</c:v>
                </c:pt>
                <c:pt idx="135483">
                  <c:v>349.8203125</c:v>
                </c:pt>
                <c:pt idx="135484">
                  <c:v>349.82291666666669</c:v>
                </c:pt>
                <c:pt idx="135485">
                  <c:v>349.82552083333331</c:v>
                </c:pt>
                <c:pt idx="135486">
                  <c:v>349.828125</c:v>
                </c:pt>
                <c:pt idx="135487">
                  <c:v>349.83072916666669</c:v>
                </c:pt>
                <c:pt idx="135488">
                  <c:v>349.83333333333331</c:v>
                </c:pt>
                <c:pt idx="135489">
                  <c:v>349.8359375</c:v>
                </c:pt>
                <c:pt idx="135490">
                  <c:v>349.83854166666669</c:v>
                </c:pt>
                <c:pt idx="135491">
                  <c:v>349.84114583333331</c:v>
                </c:pt>
                <c:pt idx="135492">
                  <c:v>349.84375</c:v>
                </c:pt>
                <c:pt idx="135493">
                  <c:v>349.84635416666669</c:v>
                </c:pt>
                <c:pt idx="135494">
                  <c:v>349.84895833333331</c:v>
                </c:pt>
                <c:pt idx="135495">
                  <c:v>349.8515625</c:v>
                </c:pt>
                <c:pt idx="135496">
                  <c:v>349.85416666666669</c:v>
                </c:pt>
                <c:pt idx="135497">
                  <c:v>349.85677083333331</c:v>
                </c:pt>
                <c:pt idx="135498">
                  <c:v>349.859375</c:v>
                </c:pt>
                <c:pt idx="135499">
                  <c:v>349.86197916666669</c:v>
                </c:pt>
                <c:pt idx="135500">
                  <c:v>349.86458333333331</c:v>
                </c:pt>
                <c:pt idx="135501">
                  <c:v>349.8671875</c:v>
                </c:pt>
                <c:pt idx="135502">
                  <c:v>349.86979166666669</c:v>
                </c:pt>
                <c:pt idx="135503">
                  <c:v>349.87239583333331</c:v>
                </c:pt>
                <c:pt idx="135504">
                  <c:v>349.875</c:v>
                </c:pt>
                <c:pt idx="135505">
                  <c:v>349.87760416666669</c:v>
                </c:pt>
                <c:pt idx="135506">
                  <c:v>349.88020833333331</c:v>
                </c:pt>
                <c:pt idx="135507">
                  <c:v>349.8828125</c:v>
                </c:pt>
                <c:pt idx="135508">
                  <c:v>349.88541666666669</c:v>
                </c:pt>
                <c:pt idx="135509">
                  <c:v>349.88802083333331</c:v>
                </c:pt>
                <c:pt idx="135510">
                  <c:v>349.890625</c:v>
                </c:pt>
                <c:pt idx="135511">
                  <c:v>349.89322916666669</c:v>
                </c:pt>
                <c:pt idx="135512">
                  <c:v>349.89583333333331</c:v>
                </c:pt>
                <c:pt idx="135513">
                  <c:v>349.8984375</c:v>
                </c:pt>
                <c:pt idx="135514">
                  <c:v>349.90104166666669</c:v>
                </c:pt>
                <c:pt idx="135515">
                  <c:v>349.90364583333331</c:v>
                </c:pt>
                <c:pt idx="135516">
                  <c:v>349.90625</c:v>
                </c:pt>
                <c:pt idx="135517">
                  <c:v>349.90885416666669</c:v>
                </c:pt>
                <c:pt idx="135518">
                  <c:v>349.91145833333331</c:v>
                </c:pt>
                <c:pt idx="135519">
                  <c:v>349.9140625</c:v>
                </c:pt>
                <c:pt idx="135520">
                  <c:v>349.91666666666669</c:v>
                </c:pt>
                <c:pt idx="135521">
                  <c:v>349.91927083333331</c:v>
                </c:pt>
                <c:pt idx="135522">
                  <c:v>349.921875</c:v>
                </c:pt>
                <c:pt idx="135523">
                  <c:v>349.92447916666669</c:v>
                </c:pt>
                <c:pt idx="135524">
                  <c:v>349.92708333333331</c:v>
                </c:pt>
                <c:pt idx="135525">
                  <c:v>349.9296875</c:v>
                </c:pt>
                <c:pt idx="135526">
                  <c:v>349.93229166666669</c:v>
                </c:pt>
                <c:pt idx="135527">
                  <c:v>349.93489583333331</c:v>
                </c:pt>
                <c:pt idx="135528">
                  <c:v>349.9375</c:v>
                </c:pt>
                <c:pt idx="135529">
                  <c:v>349.94010416666669</c:v>
                </c:pt>
                <c:pt idx="135530">
                  <c:v>349.94270833333331</c:v>
                </c:pt>
                <c:pt idx="135531">
                  <c:v>349.9453125</c:v>
                </c:pt>
                <c:pt idx="135532">
                  <c:v>349.94791666666669</c:v>
                </c:pt>
                <c:pt idx="135533">
                  <c:v>349.95052083333331</c:v>
                </c:pt>
                <c:pt idx="135534">
                  <c:v>349.953125</c:v>
                </c:pt>
                <c:pt idx="135535">
                  <c:v>349.95572916666669</c:v>
                </c:pt>
                <c:pt idx="135536">
                  <c:v>349.95833333333331</c:v>
                </c:pt>
                <c:pt idx="135537">
                  <c:v>349.9609375</c:v>
                </c:pt>
                <c:pt idx="135538">
                  <c:v>349.96354166666669</c:v>
                </c:pt>
                <c:pt idx="135539">
                  <c:v>349.96614583333331</c:v>
                </c:pt>
                <c:pt idx="135540">
                  <c:v>349.96875</c:v>
                </c:pt>
                <c:pt idx="135541">
                  <c:v>349.97135416666669</c:v>
                </c:pt>
                <c:pt idx="135542">
                  <c:v>349.97395833333331</c:v>
                </c:pt>
                <c:pt idx="135543">
                  <c:v>349.9765625</c:v>
                </c:pt>
                <c:pt idx="135544">
                  <c:v>349.97916666666669</c:v>
                </c:pt>
                <c:pt idx="135545">
                  <c:v>349.98177083333331</c:v>
                </c:pt>
                <c:pt idx="135546">
                  <c:v>349.984375</c:v>
                </c:pt>
                <c:pt idx="135547">
                  <c:v>349.98697916666669</c:v>
                </c:pt>
                <c:pt idx="135548">
                  <c:v>349.98958333333331</c:v>
                </c:pt>
                <c:pt idx="135549">
                  <c:v>349.9921875</c:v>
                </c:pt>
                <c:pt idx="135550">
                  <c:v>349.99479166666669</c:v>
                </c:pt>
                <c:pt idx="135551">
                  <c:v>349.99739583333331</c:v>
                </c:pt>
                <c:pt idx="135552">
                  <c:v>350</c:v>
                </c:pt>
                <c:pt idx="135553">
                  <c:v>350.00260416666669</c:v>
                </c:pt>
                <c:pt idx="135554">
                  <c:v>350.00520833333331</c:v>
                </c:pt>
                <c:pt idx="135555">
                  <c:v>350.0078125</c:v>
                </c:pt>
                <c:pt idx="135556">
                  <c:v>350.01041666666669</c:v>
                </c:pt>
                <c:pt idx="135557">
                  <c:v>350.01302083333331</c:v>
                </c:pt>
                <c:pt idx="135558">
                  <c:v>350.015625</c:v>
                </c:pt>
                <c:pt idx="135559">
                  <c:v>350.01822916666669</c:v>
                </c:pt>
                <c:pt idx="135560">
                  <c:v>350.02083333333331</c:v>
                </c:pt>
                <c:pt idx="135561">
                  <c:v>350.0234375</c:v>
                </c:pt>
                <c:pt idx="135562">
                  <c:v>350.02604166666669</c:v>
                </c:pt>
                <c:pt idx="135563">
                  <c:v>350.02864583333331</c:v>
                </c:pt>
                <c:pt idx="135564">
                  <c:v>350.03125</c:v>
                </c:pt>
                <c:pt idx="135565">
                  <c:v>350.03385416666669</c:v>
                </c:pt>
                <c:pt idx="135566">
                  <c:v>350.03645833333331</c:v>
                </c:pt>
                <c:pt idx="135567">
                  <c:v>350.0390625</c:v>
                </c:pt>
                <c:pt idx="135568">
                  <c:v>350.04166666666669</c:v>
                </c:pt>
                <c:pt idx="135569">
                  <c:v>350.04427083333331</c:v>
                </c:pt>
                <c:pt idx="135570">
                  <c:v>350.046875</c:v>
                </c:pt>
                <c:pt idx="135571">
                  <c:v>350.04947916666669</c:v>
                </c:pt>
                <c:pt idx="135572">
                  <c:v>350.05208333333331</c:v>
                </c:pt>
                <c:pt idx="135573">
                  <c:v>350.0546875</c:v>
                </c:pt>
                <c:pt idx="135574">
                  <c:v>350.05729166666669</c:v>
                </c:pt>
                <c:pt idx="135575">
                  <c:v>350.05989583333331</c:v>
                </c:pt>
                <c:pt idx="135576">
                  <c:v>350.0625</c:v>
                </c:pt>
                <c:pt idx="135577">
                  <c:v>350.06510416666669</c:v>
                </c:pt>
                <c:pt idx="135578">
                  <c:v>350.06770833333331</c:v>
                </c:pt>
                <c:pt idx="135579">
                  <c:v>350.0703125</c:v>
                </c:pt>
                <c:pt idx="135580">
                  <c:v>350.07291666666669</c:v>
                </c:pt>
                <c:pt idx="135581">
                  <c:v>350.07552083333331</c:v>
                </c:pt>
                <c:pt idx="135582">
                  <c:v>350.078125</c:v>
                </c:pt>
                <c:pt idx="135583">
                  <c:v>350.08072916666669</c:v>
                </c:pt>
                <c:pt idx="135584">
                  <c:v>350.08333333333331</c:v>
                </c:pt>
                <c:pt idx="135585">
                  <c:v>350.0859375</c:v>
                </c:pt>
                <c:pt idx="135586">
                  <c:v>350.08854166666669</c:v>
                </c:pt>
                <c:pt idx="135587">
                  <c:v>350.09114583333331</c:v>
                </c:pt>
                <c:pt idx="135588">
                  <c:v>350.09375</c:v>
                </c:pt>
                <c:pt idx="135589">
                  <c:v>350.09635416666669</c:v>
                </c:pt>
                <c:pt idx="135590">
                  <c:v>350.09895833333331</c:v>
                </c:pt>
                <c:pt idx="135591">
                  <c:v>350.1015625</c:v>
                </c:pt>
                <c:pt idx="135592">
                  <c:v>350.10416666666669</c:v>
                </c:pt>
                <c:pt idx="135593">
                  <c:v>350.10677083333331</c:v>
                </c:pt>
                <c:pt idx="135594">
                  <c:v>350.109375</c:v>
                </c:pt>
                <c:pt idx="135595">
                  <c:v>350.11197916666669</c:v>
                </c:pt>
                <c:pt idx="135596">
                  <c:v>350.11458333333331</c:v>
                </c:pt>
                <c:pt idx="135597">
                  <c:v>350.1171875</c:v>
                </c:pt>
                <c:pt idx="135598">
                  <c:v>350.11979166666669</c:v>
                </c:pt>
                <c:pt idx="135599">
                  <c:v>350.12239583333331</c:v>
                </c:pt>
                <c:pt idx="135600">
                  <c:v>350.125</c:v>
                </c:pt>
                <c:pt idx="135601">
                  <c:v>350.12760416666669</c:v>
                </c:pt>
                <c:pt idx="135602">
                  <c:v>350.13020833333331</c:v>
                </c:pt>
                <c:pt idx="135603">
                  <c:v>350.1328125</c:v>
                </c:pt>
                <c:pt idx="135604">
                  <c:v>350.13541666666669</c:v>
                </c:pt>
                <c:pt idx="135605">
                  <c:v>350.13802083333331</c:v>
                </c:pt>
                <c:pt idx="135606">
                  <c:v>350.140625</c:v>
                </c:pt>
                <c:pt idx="135607">
                  <c:v>350.14322916666669</c:v>
                </c:pt>
                <c:pt idx="135608">
                  <c:v>350.14583333333331</c:v>
                </c:pt>
                <c:pt idx="135609">
                  <c:v>350.1484375</c:v>
                </c:pt>
                <c:pt idx="135610">
                  <c:v>350.15104166666669</c:v>
                </c:pt>
                <c:pt idx="135611">
                  <c:v>350.15364583333331</c:v>
                </c:pt>
                <c:pt idx="135612">
                  <c:v>350.15625</c:v>
                </c:pt>
                <c:pt idx="135613">
                  <c:v>350.15885416666669</c:v>
                </c:pt>
                <c:pt idx="135614">
                  <c:v>350.16145833333331</c:v>
                </c:pt>
                <c:pt idx="135615">
                  <c:v>350.1640625</c:v>
                </c:pt>
                <c:pt idx="135616">
                  <c:v>350.16666666666669</c:v>
                </c:pt>
                <c:pt idx="135617">
                  <c:v>350.16927083333331</c:v>
                </c:pt>
                <c:pt idx="135618">
                  <c:v>350.171875</c:v>
                </c:pt>
                <c:pt idx="135619">
                  <c:v>350.17447916666669</c:v>
                </c:pt>
                <c:pt idx="135620">
                  <c:v>350.17708333333331</c:v>
                </c:pt>
                <c:pt idx="135621">
                  <c:v>350.1796875</c:v>
                </c:pt>
                <c:pt idx="135622">
                  <c:v>350.18229166666669</c:v>
                </c:pt>
                <c:pt idx="135623">
                  <c:v>350.18489583333331</c:v>
                </c:pt>
                <c:pt idx="135624">
                  <c:v>350.1875</c:v>
                </c:pt>
                <c:pt idx="135625">
                  <c:v>350.19010416666669</c:v>
                </c:pt>
                <c:pt idx="135626">
                  <c:v>350.19270833333331</c:v>
                </c:pt>
                <c:pt idx="135627">
                  <c:v>350.1953125</c:v>
                </c:pt>
                <c:pt idx="135628">
                  <c:v>350.19791666666669</c:v>
                </c:pt>
                <c:pt idx="135629">
                  <c:v>350.20052083333331</c:v>
                </c:pt>
                <c:pt idx="135630">
                  <c:v>350.203125</c:v>
                </c:pt>
                <c:pt idx="135631">
                  <c:v>350.20572916666669</c:v>
                </c:pt>
                <c:pt idx="135632">
                  <c:v>350.20833333333331</c:v>
                </c:pt>
                <c:pt idx="135633">
                  <c:v>350.2109375</c:v>
                </c:pt>
                <c:pt idx="135634">
                  <c:v>350.21354166666669</c:v>
                </c:pt>
                <c:pt idx="135635">
                  <c:v>350.21614583333331</c:v>
                </c:pt>
                <c:pt idx="135636">
                  <c:v>350.21875</c:v>
                </c:pt>
                <c:pt idx="135637">
                  <c:v>350.22135416666669</c:v>
                </c:pt>
                <c:pt idx="135638">
                  <c:v>350.22395833333331</c:v>
                </c:pt>
                <c:pt idx="135639">
                  <c:v>350.2265625</c:v>
                </c:pt>
                <c:pt idx="135640">
                  <c:v>350.22916666666669</c:v>
                </c:pt>
                <c:pt idx="135641">
                  <c:v>350.23177083333331</c:v>
                </c:pt>
                <c:pt idx="135642">
                  <c:v>350.234375</c:v>
                </c:pt>
                <c:pt idx="135643">
                  <c:v>350.23697916666669</c:v>
                </c:pt>
                <c:pt idx="135644">
                  <c:v>350.23958333333331</c:v>
                </c:pt>
                <c:pt idx="135645">
                  <c:v>350.2421875</c:v>
                </c:pt>
                <c:pt idx="135646">
                  <c:v>350.24479166666669</c:v>
                </c:pt>
                <c:pt idx="135647">
                  <c:v>350.24739583333331</c:v>
                </c:pt>
                <c:pt idx="135648">
                  <c:v>350.25</c:v>
                </c:pt>
                <c:pt idx="135649">
                  <c:v>350.25260416666669</c:v>
                </c:pt>
                <c:pt idx="135650">
                  <c:v>350.25520833333331</c:v>
                </c:pt>
                <c:pt idx="135651">
                  <c:v>350.2578125</c:v>
                </c:pt>
                <c:pt idx="135652">
                  <c:v>350.26041666666669</c:v>
                </c:pt>
                <c:pt idx="135653">
                  <c:v>350.26302083333331</c:v>
                </c:pt>
                <c:pt idx="135654">
                  <c:v>350.265625</c:v>
                </c:pt>
                <c:pt idx="135655">
                  <c:v>350.26822916666669</c:v>
                </c:pt>
                <c:pt idx="135656">
                  <c:v>350.27083333333331</c:v>
                </c:pt>
                <c:pt idx="135657">
                  <c:v>350.2734375</c:v>
                </c:pt>
                <c:pt idx="135658">
                  <c:v>350.27604166666669</c:v>
                </c:pt>
                <c:pt idx="135659">
                  <c:v>350.27864583333331</c:v>
                </c:pt>
                <c:pt idx="135660">
                  <c:v>350.28125</c:v>
                </c:pt>
                <c:pt idx="135661">
                  <c:v>350.28385416666669</c:v>
                </c:pt>
                <c:pt idx="135662">
                  <c:v>350.28645833333331</c:v>
                </c:pt>
                <c:pt idx="135663">
                  <c:v>350.2890625</c:v>
                </c:pt>
                <c:pt idx="135664">
                  <c:v>350.29166666666669</c:v>
                </c:pt>
                <c:pt idx="135665">
                  <c:v>350.29427083333331</c:v>
                </c:pt>
                <c:pt idx="135666">
                  <c:v>350.296875</c:v>
                </c:pt>
                <c:pt idx="135667">
                  <c:v>350.29947916666669</c:v>
                </c:pt>
                <c:pt idx="135668">
                  <c:v>350.30208333333331</c:v>
                </c:pt>
                <c:pt idx="135669">
                  <c:v>350.3046875</c:v>
                </c:pt>
                <c:pt idx="135670">
                  <c:v>350.30729166666669</c:v>
                </c:pt>
                <c:pt idx="135671">
                  <c:v>350.30989583333331</c:v>
                </c:pt>
                <c:pt idx="135672">
                  <c:v>350.3125</c:v>
                </c:pt>
                <c:pt idx="135673">
                  <c:v>350.31510416666669</c:v>
                </c:pt>
                <c:pt idx="135674">
                  <c:v>350.31770833333331</c:v>
                </c:pt>
                <c:pt idx="135675">
                  <c:v>350.3203125</c:v>
                </c:pt>
                <c:pt idx="135676">
                  <c:v>350.32291666666669</c:v>
                </c:pt>
                <c:pt idx="135677">
                  <c:v>350.32552083333331</c:v>
                </c:pt>
                <c:pt idx="135678">
                  <c:v>350.328125</c:v>
                </c:pt>
                <c:pt idx="135679">
                  <c:v>350.33072916666669</c:v>
                </c:pt>
                <c:pt idx="135680">
                  <c:v>350.33333333333331</c:v>
                </c:pt>
                <c:pt idx="135681">
                  <c:v>350.3359375</c:v>
                </c:pt>
                <c:pt idx="135682">
                  <c:v>350.33854166666669</c:v>
                </c:pt>
                <c:pt idx="135683">
                  <c:v>350.34114583333331</c:v>
                </c:pt>
                <c:pt idx="135684">
                  <c:v>350.34375</c:v>
                </c:pt>
                <c:pt idx="135685">
                  <c:v>350.34635416666669</c:v>
                </c:pt>
                <c:pt idx="135686">
                  <c:v>350.34895833333331</c:v>
                </c:pt>
                <c:pt idx="135687">
                  <c:v>350.3515625</c:v>
                </c:pt>
                <c:pt idx="135688">
                  <c:v>350.35416666666669</c:v>
                </c:pt>
                <c:pt idx="135689">
                  <c:v>350.35677083333331</c:v>
                </c:pt>
                <c:pt idx="135690">
                  <c:v>350.359375</c:v>
                </c:pt>
                <c:pt idx="135691">
                  <c:v>350.36197916666669</c:v>
                </c:pt>
                <c:pt idx="135692">
                  <c:v>350.36458333333331</c:v>
                </c:pt>
                <c:pt idx="135693">
                  <c:v>350.3671875</c:v>
                </c:pt>
                <c:pt idx="135694">
                  <c:v>350.36979166666669</c:v>
                </c:pt>
                <c:pt idx="135695">
                  <c:v>350.37239583333331</c:v>
                </c:pt>
                <c:pt idx="135696">
                  <c:v>350.375</c:v>
                </c:pt>
                <c:pt idx="135697">
                  <c:v>350.37760416666669</c:v>
                </c:pt>
                <c:pt idx="135698">
                  <c:v>350.38020833333331</c:v>
                </c:pt>
                <c:pt idx="135699">
                  <c:v>350.3828125</c:v>
                </c:pt>
                <c:pt idx="135700">
                  <c:v>350.38541666666669</c:v>
                </c:pt>
                <c:pt idx="135701">
                  <c:v>350.38802083333331</c:v>
                </c:pt>
                <c:pt idx="135702">
                  <c:v>350.390625</c:v>
                </c:pt>
                <c:pt idx="135703">
                  <c:v>350.39322916666669</c:v>
                </c:pt>
                <c:pt idx="135704">
                  <c:v>350.39583333333331</c:v>
                </c:pt>
                <c:pt idx="135705">
                  <c:v>350.3984375</c:v>
                </c:pt>
                <c:pt idx="135706">
                  <c:v>350.40104166666669</c:v>
                </c:pt>
                <c:pt idx="135707">
                  <c:v>350.40364583333331</c:v>
                </c:pt>
                <c:pt idx="135708">
                  <c:v>350.40625</c:v>
                </c:pt>
                <c:pt idx="135709">
                  <c:v>350.40885416666669</c:v>
                </c:pt>
                <c:pt idx="135710">
                  <c:v>350.41145833333331</c:v>
                </c:pt>
                <c:pt idx="135711">
                  <c:v>350.4140625</c:v>
                </c:pt>
                <c:pt idx="135712">
                  <c:v>350.41666666666669</c:v>
                </c:pt>
                <c:pt idx="135713">
                  <c:v>350.41927083333331</c:v>
                </c:pt>
                <c:pt idx="135714">
                  <c:v>350.421875</c:v>
                </c:pt>
                <c:pt idx="135715">
                  <c:v>350.42447916666669</c:v>
                </c:pt>
                <c:pt idx="135716">
                  <c:v>350.42708333333331</c:v>
                </c:pt>
                <c:pt idx="135717">
                  <c:v>350.4296875</c:v>
                </c:pt>
                <c:pt idx="135718">
                  <c:v>350.43229166666669</c:v>
                </c:pt>
                <c:pt idx="135719">
                  <c:v>350.43489583333331</c:v>
                </c:pt>
                <c:pt idx="135720">
                  <c:v>350.4375</c:v>
                </c:pt>
                <c:pt idx="135721">
                  <c:v>350.44010416666669</c:v>
                </c:pt>
                <c:pt idx="135722">
                  <c:v>350.44270833333331</c:v>
                </c:pt>
                <c:pt idx="135723">
                  <c:v>350.4453125</c:v>
                </c:pt>
                <c:pt idx="135724">
                  <c:v>350.44791666666669</c:v>
                </c:pt>
                <c:pt idx="135725">
                  <c:v>350.45052083333331</c:v>
                </c:pt>
                <c:pt idx="135726">
                  <c:v>350.453125</c:v>
                </c:pt>
                <c:pt idx="135727">
                  <c:v>350.45572916666669</c:v>
                </c:pt>
                <c:pt idx="135728">
                  <c:v>350.45833333333331</c:v>
                </c:pt>
                <c:pt idx="135729">
                  <c:v>350.4609375</c:v>
                </c:pt>
                <c:pt idx="135730">
                  <c:v>350.46354166666669</c:v>
                </c:pt>
                <c:pt idx="135731">
                  <c:v>350.46614583333331</c:v>
                </c:pt>
                <c:pt idx="135732">
                  <c:v>350.46875</c:v>
                </c:pt>
                <c:pt idx="135733">
                  <c:v>350.47135416666669</c:v>
                </c:pt>
                <c:pt idx="135734">
                  <c:v>350.47395833333331</c:v>
                </c:pt>
                <c:pt idx="135735">
                  <c:v>350.4765625</c:v>
                </c:pt>
                <c:pt idx="135736">
                  <c:v>350.47916666666669</c:v>
                </c:pt>
                <c:pt idx="135737">
                  <c:v>350.48177083333331</c:v>
                </c:pt>
                <c:pt idx="135738">
                  <c:v>350.484375</c:v>
                </c:pt>
                <c:pt idx="135739">
                  <c:v>350.48697916666669</c:v>
                </c:pt>
                <c:pt idx="135740">
                  <c:v>350.48958333333331</c:v>
                </c:pt>
                <c:pt idx="135741">
                  <c:v>350.4921875</c:v>
                </c:pt>
                <c:pt idx="135742">
                  <c:v>350.49479166666669</c:v>
                </c:pt>
                <c:pt idx="135743">
                  <c:v>350.49739583333331</c:v>
                </c:pt>
                <c:pt idx="135744">
                  <c:v>350.5</c:v>
                </c:pt>
                <c:pt idx="135745">
                  <c:v>350.50260416666669</c:v>
                </c:pt>
                <c:pt idx="135746">
                  <c:v>350.50520833333331</c:v>
                </c:pt>
                <c:pt idx="135747">
                  <c:v>350.5078125</c:v>
                </c:pt>
                <c:pt idx="135748">
                  <c:v>350.51041666666669</c:v>
                </c:pt>
                <c:pt idx="135749">
                  <c:v>350.51302083333331</c:v>
                </c:pt>
                <c:pt idx="135750">
                  <c:v>350.515625</c:v>
                </c:pt>
                <c:pt idx="135751">
                  <c:v>350.51822916666669</c:v>
                </c:pt>
                <c:pt idx="135752">
                  <c:v>350.52083333333331</c:v>
                </c:pt>
                <c:pt idx="135753">
                  <c:v>350.5234375</c:v>
                </c:pt>
                <c:pt idx="135754">
                  <c:v>350.52604166666669</c:v>
                </c:pt>
                <c:pt idx="135755">
                  <c:v>350.52864583333331</c:v>
                </c:pt>
                <c:pt idx="135756">
                  <c:v>350.53125</c:v>
                </c:pt>
                <c:pt idx="135757">
                  <c:v>350.53385416666669</c:v>
                </c:pt>
                <c:pt idx="135758">
                  <c:v>350.53645833333331</c:v>
                </c:pt>
                <c:pt idx="135759">
                  <c:v>350.5390625</c:v>
                </c:pt>
                <c:pt idx="135760">
                  <c:v>350.54166666666669</c:v>
                </c:pt>
                <c:pt idx="135761">
                  <c:v>350.54427083333331</c:v>
                </c:pt>
                <c:pt idx="135762">
                  <c:v>350.546875</c:v>
                </c:pt>
                <c:pt idx="135763">
                  <c:v>350.54947916666669</c:v>
                </c:pt>
                <c:pt idx="135764">
                  <c:v>350.55208333333331</c:v>
                </c:pt>
                <c:pt idx="135765">
                  <c:v>350.5546875</c:v>
                </c:pt>
                <c:pt idx="135766">
                  <c:v>350.55729166666669</c:v>
                </c:pt>
                <c:pt idx="135767">
                  <c:v>350.55989583333331</c:v>
                </c:pt>
                <c:pt idx="135768">
                  <c:v>350.5625</c:v>
                </c:pt>
                <c:pt idx="135769">
                  <c:v>350.56510416666669</c:v>
                </c:pt>
                <c:pt idx="135770">
                  <c:v>350.56770833333331</c:v>
                </c:pt>
                <c:pt idx="135771">
                  <c:v>350.5703125</c:v>
                </c:pt>
                <c:pt idx="135772">
                  <c:v>350.57291666666669</c:v>
                </c:pt>
                <c:pt idx="135773">
                  <c:v>350.57552083333331</c:v>
                </c:pt>
                <c:pt idx="135774">
                  <c:v>350.578125</c:v>
                </c:pt>
                <c:pt idx="135775">
                  <c:v>350.58072916666669</c:v>
                </c:pt>
                <c:pt idx="135776">
                  <c:v>350.58333333333331</c:v>
                </c:pt>
                <c:pt idx="135777">
                  <c:v>350.5859375</c:v>
                </c:pt>
                <c:pt idx="135778">
                  <c:v>350.58854166666669</c:v>
                </c:pt>
                <c:pt idx="135779">
                  <c:v>350.59114583333331</c:v>
                </c:pt>
                <c:pt idx="135780">
                  <c:v>350.59375</c:v>
                </c:pt>
                <c:pt idx="135781">
                  <c:v>350.59635416666669</c:v>
                </c:pt>
                <c:pt idx="135782">
                  <c:v>350.59895833333331</c:v>
                </c:pt>
                <c:pt idx="135783">
                  <c:v>350.6015625</c:v>
                </c:pt>
                <c:pt idx="135784">
                  <c:v>350.60416666666669</c:v>
                </c:pt>
                <c:pt idx="135785">
                  <c:v>350.60677083333331</c:v>
                </c:pt>
                <c:pt idx="135786">
                  <c:v>350.609375</c:v>
                </c:pt>
                <c:pt idx="135787">
                  <c:v>350.61197916666669</c:v>
                </c:pt>
                <c:pt idx="135788">
                  <c:v>350.61458333333331</c:v>
                </c:pt>
                <c:pt idx="135789">
                  <c:v>350.6171875</c:v>
                </c:pt>
                <c:pt idx="135790">
                  <c:v>350.61979166666669</c:v>
                </c:pt>
                <c:pt idx="135791">
                  <c:v>350.62239583333331</c:v>
                </c:pt>
                <c:pt idx="135792">
                  <c:v>350.625</c:v>
                </c:pt>
                <c:pt idx="135793">
                  <c:v>350.62760416666669</c:v>
                </c:pt>
                <c:pt idx="135794">
                  <c:v>350.63020833333331</c:v>
                </c:pt>
                <c:pt idx="135795">
                  <c:v>350.6328125</c:v>
                </c:pt>
                <c:pt idx="135796">
                  <c:v>350.63541666666669</c:v>
                </c:pt>
                <c:pt idx="135797">
                  <c:v>350.63802083333331</c:v>
                </c:pt>
                <c:pt idx="135798">
                  <c:v>350.640625</c:v>
                </c:pt>
                <c:pt idx="135799">
                  <c:v>350.64322916666669</c:v>
                </c:pt>
                <c:pt idx="135800">
                  <c:v>350.64583333333331</c:v>
                </c:pt>
                <c:pt idx="135801">
                  <c:v>350.6484375</c:v>
                </c:pt>
                <c:pt idx="135802">
                  <c:v>350.65104166666669</c:v>
                </c:pt>
                <c:pt idx="135803">
                  <c:v>350.65364583333331</c:v>
                </c:pt>
                <c:pt idx="135804">
                  <c:v>350.65625</c:v>
                </c:pt>
                <c:pt idx="135805">
                  <c:v>350.65885416666669</c:v>
                </c:pt>
                <c:pt idx="135806">
                  <c:v>350.66145833333331</c:v>
                </c:pt>
                <c:pt idx="135807">
                  <c:v>350.6640625</c:v>
                </c:pt>
                <c:pt idx="135808">
                  <c:v>350.66666666666669</c:v>
                </c:pt>
                <c:pt idx="135809">
                  <c:v>350.66927083333331</c:v>
                </c:pt>
                <c:pt idx="135810">
                  <c:v>350.671875</c:v>
                </c:pt>
                <c:pt idx="135811">
                  <c:v>350.67447916666669</c:v>
                </c:pt>
                <c:pt idx="135812">
                  <c:v>350.67708333333331</c:v>
                </c:pt>
                <c:pt idx="135813">
                  <c:v>350.6796875</c:v>
                </c:pt>
                <c:pt idx="135814">
                  <c:v>350.68229166666669</c:v>
                </c:pt>
                <c:pt idx="135815">
                  <c:v>350.68489583333331</c:v>
                </c:pt>
                <c:pt idx="135816">
                  <c:v>350.6875</c:v>
                </c:pt>
                <c:pt idx="135817">
                  <c:v>350.69010416666669</c:v>
                </c:pt>
                <c:pt idx="135818">
                  <c:v>350.69270833333331</c:v>
                </c:pt>
                <c:pt idx="135819">
                  <c:v>350.6953125</c:v>
                </c:pt>
                <c:pt idx="135820">
                  <c:v>350.69791666666669</c:v>
                </c:pt>
                <c:pt idx="135821">
                  <c:v>350.70052083333331</c:v>
                </c:pt>
                <c:pt idx="135822">
                  <c:v>350.703125</c:v>
                </c:pt>
                <c:pt idx="135823">
                  <c:v>350.70572916666669</c:v>
                </c:pt>
                <c:pt idx="135824">
                  <c:v>350.70833333333331</c:v>
                </c:pt>
                <c:pt idx="135825">
                  <c:v>350.7109375</c:v>
                </c:pt>
                <c:pt idx="135826">
                  <c:v>350.71354166666669</c:v>
                </c:pt>
                <c:pt idx="135827">
                  <c:v>350.71614583333331</c:v>
                </c:pt>
                <c:pt idx="135828">
                  <c:v>350.71875</c:v>
                </c:pt>
                <c:pt idx="135829">
                  <c:v>350.72135416666669</c:v>
                </c:pt>
                <c:pt idx="135830">
                  <c:v>350.72395833333331</c:v>
                </c:pt>
                <c:pt idx="135831">
                  <c:v>350.7265625</c:v>
                </c:pt>
                <c:pt idx="135832">
                  <c:v>350.72916666666669</c:v>
                </c:pt>
                <c:pt idx="135833">
                  <c:v>350.73177083333331</c:v>
                </c:pt>
                <c:pt idx="135834">
                  <c:v>350.734375</c:v>
                </c:pt>
                <c:pt idx="135835">
                  <c:v>350.73697916666669</c:v>
                </c:pt>
                <c:pt idx="135836">
                  <c:v>350.73958333333331</c:v>
                </c:pt>
                <c:pt idx="135837">
                  <c:v>350.7421875</c:v>
                </c:pt>
                <c:pt idx="135838">
                  <c:v>350.74479166666669</c:v>
                </c:pt>
                <c:pt idx="135839">
                  <c:v>350.74739583333331</c:v>
                </c:pt>
                <c:pt idx="135840">
                  <c:v>350.75</c:v>
                </c:pt>
                <c:pt idx="135841">
                  <c:v>350.75260416666669</c:v>
                </c:pt>
                <c:pt idx="135842">
                  <c:v>350.75520833333331</c:v>
                </c:pt>
                <c:pt idx="135843">
                  <c:v>350.7578125</c:v>
                </c:pt>
                <c:pt idx="135844">
                  <c:v>350.76041666666669</c:v>
                </c:pt>
                <c:pt idx="135845">
                  <c:v>350.76302083333331</c:v>
                </c:pt>
                <c:pt idx="135846">
                  <c:v>350.765625</c:v>
                </c:pt>
                <c:pt idx="135847">
                  <c:v>350.76822916666669</c:v>
                </c:pt>
                <c:pt idx="135848">
                  <c:v>350.77083333333331</c:v>
                </c:pt>
                <c:pt idx="135849">
                  <c:v>350.7734375</c:v>
                </c:pt>
                <c:pt idx="135850">
                  <c:v>350.77604166666669</c:v>
                </c:pt>
                <c:pt idx="135851">
                  <c:v>350.77864583333331</c:v>
                </c:pt>
                <c:pt idx="135852">
                  <c:v>350.78125</c:v>
                </c:pt>
                <c:pt idx="135853">
                  <c:v>350.78385416666669</c:v>
                </c:pt>
                <c:pt idx="135854">
                  <c:v>350.78645833333331</c:v>
                </c:pt>
                <c:pt idx="135855">
                  <c:v>350.7890625</c:v>
                </c:pt>
                <c:pt idx="135856">
                  <c:v>350.79166666666669</c:v>
                </c:pt>
                <c:pt idx="135857">
                  <c:v>350.79427083333331</c:v>
                </c:pt>
                <c:pt idx="135858">
                  <c:v>350.796875</c:v>
                </c:pt>
                <c:pt idx="135859">
                  <c:v>350.79947916666669</c:v>
                </c:pt>
                <c:pt idx="135860">
                  <c:v>350.80208333333331</c:v>
                </c:pt>
                <c:pt idx="135861">
                  <c:v>350.8046875</c:v>
                </c:pt>
                <c:pt idx="135862">
                  <c:v>350.80729166666669</c:v>
                </c:pt>
                <c:pt idx="135863">
                  <c:v>350.80989583333331</c:v>
                </c:pt>
                <c:pt idx="135864">
                  <c:v>350.8125</c:v>
                </c:pt>
                <c:pt idx="135865">
                  <c:v>350.81510416666669</c:v>
                </c:pt>
                <c:pt idx="135866">
                  <c:v>350.81770833333331</c:v>
                </c:pt>
                <c:pt idx="135867">
                  <c:v>350.8203125</c:v>
                </c:pt>
                <c:pt idx="135868">
                  <c:v>350.82291666666669</c:v>
                </c:pt>
                <c:pt idx="135869">
                  <c:v>350.82552083333331</c:v>
                </c:pt>
                <c:pt idx="135870">
                  <c:v>350.828125</c:v>
                </c:pt>
                <c:pt idx="135871">
                  <c:v>350.83072916666669</c:v>
                </c:pt>
                <c:pt idx="135872">
                  <c:v>350.83333333333331</c:v>
                </c:pt>
                <c:pt idx="135873">
                  <c:v>350.8359375</c:v>
                </c:pt>
                <c:pt idx="135874">
                  <c:v>350.83854166666669</c:v>
                </c:pt>
                <c:pt idx="135875">
                  <c:v>350.84114583333331</c:v>
                </c:pt>
                <c:pt idx="135876">
                  <c:v>350.84375</c:v>
                </c:pt>
                <c:pt idx="135877">
                  <c:v>350.84635416666669</c:v>
                </c:pt>
                <c:pt idx="135878">
                  <c:v>350.84895833333331</c:v>
                </c:pt>
                <c:pt idx="135879">
                  <c:v>350.8515625</c:v>
                </c:pt>
                <c:pt idx="135880">
                  <c:v>350.85416666666669</c:v>
                </c:pt>
                <c:pt idx="135881">
                  <c:v>350.85677083333331</c:v>
                </c:pt>
                <c:pt idx="135882">
                  <c:v>350.859375</c:v>
                </c:pt>
                <c:pt idx="135883">
                  <c:v>350.86197916666669</c:v>
                </c:pt>
                <c:pt idx="135884">
                  <c:v>350.86458333333331</c:v>
                </c:pt>
                <c:pt idx="135885">
                  <c:v>350.8671875</c:v>
                </c:pt>
                <c:pt idx="135886">
                  <c:v>350.86979166666669</c:v>
                </c:pt>
                <c:pt idx="135887">
                  <c:v>350.87239583333331</c:v>
                </c:pt>
                <c:pt idx="135888">
                  <c:v>350.875</c:v>
                </c:pt>
                <c:pt idx="135889">
                  <c:v>350.87760416666669</c:v>
                </c:pt>
                <c:pt idx="135890">
                  <c:v>350.88020833333331</c:v>
                </c:pt>
                <c:pt idx="135891">
                  <c:v>350.8828125</c:v>
                </c:pt>
                <c:pt idx="135892">
                  <c:v>350.88541666666669</c:v>
                </c:pt>
                <c:pt idx="135893">
                  <c:v>350.88802083333331</c:v>
                </c:pt>
                <c:pt idx="135894">
                  <c:v>350.890625</c:v>
                </c:pt>
                <c:pt idx="135895">
                  <c:v>350.89322916666669</c:v>
                </c:pt>
                <c:pt idx="135896">
                  <c:v>350.89583333333331</c:v>
                </c:pt>
                <c:pt idx="135897">
                  <c:v>350.8984375</c:v>
                </c:pt>
                <c:pt idx="135898">
                  <c:v>350.90104166666669</c:v>
                </c:pt>
                <c:pt idx="135899">
                  <c:v>350.90364583333331</c:v>
                </c:pt>
                <c:pt idx="135900">
                  <c:v>350.90625</c:v>
                </c:pt>
                <c:pt idx="135901">
                  <c:v>350.90885416666669</c:v>
                </c:pt>
                <c:pt idx="135902">
                  <c:v>350.91145833333331</c:v>
                </c:pt>
                <c:pt idx="135903">
                  <c:v>350.9140625</c:v>
                </c:pt>
                <c:pt idx="135904">
                  <c:v>350.91666666666669</c:v>
                </c:pt>
                <c:pt idx="135905">
                  <c:v>350.91927083333331</c:v>
                </c:pt>
                <c:pt idx="135906">
                  <c:v>350.921875</c:v>
                </c:pt>
                <c:pt idx="135907">
                  <c:v>350.92447916666669</c:v>
                </c:pt>
                <c:pt idx="135908">
                  <c:v>350.92708333333331</c:v>
                </c:pt>
                <c:pt idx="135909">
                  <c:v>350.9296875</c:v>
                </c:pt>
                <c:pt idx="135910">
                  <c:v>350.93229166666669</c:v>
                </c:pt>
                <c:pt idx="135911">
                  <c:v>350.93489583333331</c:v>
                </c:pt>
                <c:pt idx="135912">
                  <c:v>350.9375</c:v>
                </c:pt>
                <c:pt idx="135913">
                  <c:v>350.94010416666669</c:v>
                </c:pt>
                <c:pt idx="135914">
                  <c:v>350.94270833333331</c:v>
                </c:pt>
                <c:pt idx="135915">
                  <c:v>350.9453125</c:v>
                </c:pt>
                <c:pt idx="135916">
                  <c:v>350.94791666666669</c:v>
                </c:pt>
                <c:pt idx="135917">
                  <c:v>350.95052083333331</c:v>
                </c:pt>
                <c:pt idx="135918">
                  <c:v>350.953125</c:v>
                </c:pt>
                <c:pt idx="135919">
                  <c:v>350.95572916666669</c:v>
                </c:pt>
                <c:pt idx="135920">
                  <c:v>350.95833333333331</c:v>
                </c:pt>
                <c:pt idx="135921">
                  <c:v>350.9609375</c:v>
                </c:pt>
                <c:pt idx="135922">
                  <c:v>350.96354166666669</c:v>
                </c:pt>
                <c:pt idx="135923">
                  <c:v>350.96614583333331</c:v>
                </c:pt>
                <c:pt idx="135924">
                  <c:v>350.96875</c:v>
                </c:pt>
                <c:pt idx="135925">
                  <c:v>350.97135416666669</c:v>
                </c:pt>
                <c:pt idx="135926">
                  <c:v>350.97395833333331</c:v>
                </c:pt>
                <c:pt idx="135927">
                  <c:v>350.9765625</c:v>
                </c:pt>
                <c:pt idx="135928">
                  <c:v>350.97916666666669</c:v>
                </c:pt>
                <c:pt idx="135929">
                  <c:v>350.98177083333331</c:v>
                </c:pt>
                <c:pt idx="135930">
                  <c:v>350.984375</c:v>
                </c:pt>
                <c:pt idx="135931">
                  <c:v>350.98697916666669</c:v>
                </c:pt>
                <c:pt idx="135932">
                  <c:v>350.98958333333331</c:v>
                </c:pt>
                <c:pt idx="135933">
                  <c:v>350.9921875</c:v>
                </c:pt>
                <c:pt idx="135934">
                  <c:v>350.99479166666669</c:v>
                </c:pt>
                <c:pt idx="135935">
                  <c:v>350.99739583333331</c:v>
                </c:pt>
                <c:pt idx="135936">
                  <c:v>351</c:v>
                </c:pt>
                <c:pt idx="135937">
                  <c:v>351.00260416666669</c:v>
                </c:pt>
                <c:pt idx="135938">
                  <c:v>351.00520833333331</c:v>
                </c:pt>
                <c:pt idx="135939">
                  <c:v>351.0078125</c:v>
                </c:pt>
                <c:pt idx="135940">
                  <c:v>351.01041666666669</c:v>
                </c:pt>
                <c:pt idx="135941">
                  <c:v>351.01302083333331</c:v>
                </c:pt>
                <c:pt idx="135942">
                  <c:v>351.015625</c:v>
                </c:pt>
                <c:pt idx="135943">
                  <c:v>351.01822916666669</c:v>
                </c:pt>
                <c:pt idx="135944">
                  <c:v>351.02083333333331</c:v>
                </c:pt>
                <c:pt idx="135945">
                  <c:v>351.0234375</c:v>
                </c:pt>
                <c:pt idx="135946">
                  <c:v>351.02604166666669</c:v>
                </c:pt>
                <c:pt idx="135947">
                  <c:v>351.02864583333331</c:v>
                </c:pt>
                <c:pt idx="135948">
                  <c:v>351.03125</c:v>
                </c:pt>
                <c:pt idx="135949">
                  <c:v>351.03385416666669</c:v>
                </c:pt>
                <c:pt idx="135950">
                  <c:v>351.03645833333331</c:v>
                </c:pt>
                <c:pt idx="135951">
                  <c:v>351.0390625</c:v>
                </c:pt>
                <c:pt idx="135952">
                  <c:v>351.04166666666669</c:v>
                </c:pt>
                <c:pt idx="135953">
                  <c:v>351.04427083333331</c:v>
                </c:pt>
                <c:pt idx="135954">
                  <c:v>351.046875</c:v>
                </c:pt>
                <c:pt idx="135955">
                  <c:v>351.04947916666669</c:v>
                </c:pt>
                <c:pt idx="135956">
                  <c:v>351.05208333333331</c:v>
                </c:pt>
                <c:pt idx="135957">
                  <c:v>351.0546875</c:v>
                </c:pt>
                <c:pt idx="135958">
                  <c:v>351.05729166666669</c:v>
                </c:pt>
                <c:pt idx="135959">
                  <c:v>351.05989583333331</c:v>
                </c:pt>
                <c:pt idx="135960">
                  <c:v>351.0625</c:v>
                </c:pt>
                <c:pt idx="135961">
                  <c:v>351.06510416666669</c:v>
                </c:pt>
                <c:pt idx="135962">
                  <c:v>351.06770833333331</c:v>
                </c:pt>
                <c:pt idx="135963">
                  <c:v>351.0703125</c:v>
                </c:pt>
                <c:pt idx="135964">
                  <c:v>351.07291666666669</c:v>
                </c:pt>
                <c:pt idx="135965">
                  <c:v>351.07552083333331</c:v>
                </c:pt>
                <c:pt idx="135966">
                  <c:v>351.078125</c:v>
                </c:pt>
                <c:pt idx="135967">
                  <c:v>351.08072916666669</c:v>
                </c:pt>
                <c:pt idx="135968">
                  <c:v>351.08333333333331</c:v>
                </c:pt>
                <c:pt idx="135969">
                  <c:v>351.0859375</c:v>
                </c:pt>
                <c:pt idx="135970">
                  <c:v>351.08854166666669</c:v>
                </c:pt>
                <c:pt idx="135971">
                  <c:v>351.09114583333331</c:v>
                </c:pt>
                <c:pt idx="135972">
                  <c:v>351.09375</c:v>
                </c:pt>
                <c:pt idx="135973">
                  <c:v>351.09635416666669</c:v>
                </c:pt>
                <c:pt idx="135974">
                  <c:v>351.09895833333331</c:v>
                </c:pt>
                <c:pt idx="135975">
                  <c:v>351.1015625</c:v>
                </c:pt>
                <c:pt idx="135976">
                  <c:v>351.10416666666669</c:v>
                </c:pt>
                <c:pt idx="135977">
                  <c:v>351.10677083333331</c:v>
                </c:pt>
                <c:pt idx="135978">
                  <c:v>351.109375</c:v>
                </c:pt>
                <c:pt idx="135979">
                  <c:v>351.11197916666669</c:v>
                </c:pt>
                <c:pt idx="135980">
                  <c:v>351.11458333333331</c:v>
                </c:pt>
                <c:pt idx="135981">
                  <c:v>351.1171875</c:v>
                </c:pt>
                <c:pt idx="135982">
                  <c:v>351.11979166666669</c:v>
                </c:pt>
                <c:pt idx="135983">
                  <c:v>351.12239583333331</c:v>
                </c:pt>
                <c:pt idx="135984">
                  <c:v>351.125</c:v>
                </c:pt>
                <c:pt idx="135985">
                  <c:v>351.12760416666669</c:v>
                </c:pt>
                <c:pt idx="135986">
                  <c:v>351.13020833333331</c:v>
                </c:pt>
                <c:pt idx="135987">
                  <c:v>351.1328125</c:v>
                </c:pt>
                <c:pt idx="135988">
                  <c:v>351.13541666666669</c:v>
                </c:pt>
                <c:pt idx="135989">
                  <c:v>351.13802083333331</c:v>
                </c:pt>
                <c:pt idx="135990">
                  <c:v>351.140625</c:v>
                </c:pt>
                <c:pt idx="135991">
                  <c:v>351.14322916666669</c:v>
                </c:pt>
                <c:pt idx="135992">
                  <c:v>351.14583333333331</c:v>
                </c:pt>
                <c:pt idx="135993">
                  <c:v>351.1484375</c:v>
                </c:pt>
                <c:pt idx="135994">
                  <c:v>351.15104166666669</c:v>
                </c:pt>
                <c:pt idx="135995">
                  <c:v>351.15364583333331</c:v>
                </c:pt>
                <c:pt idx="135996">
                  <c:v>351.15625</c:v>
                </c:pt>
                <c:pt idx="135997">
                  <c:v>351.15885416666669</c:v>
                </c:pt>
                <c:pt idx="135998">
                  <c:v>351.16145833333331</c:v>
                </c:pt>
                <c:pt idx="135999">
                  <c:v>351.1640625</c:v>
                </c:pt>
                <c:pt idx="136000">
                  <c:v>351.16666666666669</c:v>
                </c:pt>
                <c:pt idx="136001">
                  <c:v>351.16927083333331</c:v>
                </c:pt>
                <c:pt idx="136002">
                  <c:v>351.171875</c:v>
                </c:pt>
                <c:pt idx="136003">
                  <c:v>351.17447916666669</c:v>
                </c:pt>
                <c:pt idx="136004">
                  <c:v>351.17708333333331</c:v>
                </c:pt>
                <c:pt idx="136005">
                  <c:v>351.1796875</c:v>
                </c:pt>
                <c:pt idx="136006">
                  <c:v>351.18229166666669</c:v>
                </c:pt>
                <c:pt idx="136007">
                  <c:v>351.18489583333331</c:v>
                </c:pt>
                <c:pt idx="136008">
                  <c:v>351.1875</c:v>
                </c:pt>
                <c:pt idx="136009">
                  <c:v>351.19010416666669</c:v>
                </c:pt>
                <c:pt idx="136010">
                  <c:v>351.19270833333331</c:v>
                </c:pt>
                <c:pt idx="136011">
                  <c:v>351.1953125</c:v>
                </c:pt>
                <c:pt idx="136012">
                  <c:v>351.19791666666669</c:v>
                </c:pt>
                <c:pt idx="136013">
                  <c:v>351.20052083333331</c:v>
                </c:pt>
                <c:pt idx="136014">
                  <c:v>351.203125</c:v>
                </c:pt>
                <c:pt idx="136015">
                  <c:v>351.20572916666669</c:v>
                </c:pt>
                <c:pt idx="136016">
                  <c:v>351.20833333333331</c:v>
                </c:pt>
                <c:pt idx="136017">
                  <c:v>351.2109375</c:v>
                </c:pt>
                <c:pt idx="136018">
                  <c:v>351.21354166666669</c:v>
                </c:pt>
                <c:pt idx="136019">
                  <c:v>351.21614583333331</c:v>
                </c:pt>
                <c:pt idx="136020">
                  <c:v>351.21875</c:v>
                </c:pt>
                <c:pt idx="136021">
                  <c:v>351.22135416666669</c:v>
                </c:pt>
                <c:pt idx="136022">
                  <c:v>351.22395833333331</c:v>
                </c:pt>
                <c:pt idx="136023">
                  <c:v>351.2265625</c:v>
                </c:pt>
                <c:pt idx="136024">
                  <c:v>351.22916666666669</c:v>
                </c:pt>
                <c:pt idx="136025">
                  <c:v>351.23177083333331</c:v>
                </c:pt>
                <c:pt idx="136026">
                  <c:v>351.234375</c:v>
                </c:pt>
                <c:pt idx="136027">
                  <c:v>351.23697916666669</c:v>
                </c:pt>
                <c:pt idx="136028">
                  <c:v>351.23958333333331</c:v>
                </c:pt>
                <c:pt idx="136029">
                  <c:v>351.2421875</c:v>
                </c:pt>
                <c:pt idx="136030">
                  <c:v>351.24479166666669</c:v>
                </c:pt>
                <c:pt idx="136031">
                  <c:v>351.24739583333331</c:v>
                </c:pt>
                <c:pt idx="136032">
                  <c:v>351.25</c:v>
                </c:pt>
                <c:pt idx="136033">
                  <c:v>351.25260416666669</c:v>
                </c:pt>
                <c:pt idx="136034">
                  <c:v>351.25520833333331</c:v>
                </c:pt>
                <c:pt idx="136035">
                  <c:v>351.2578125</c:v>
                </c:pt>
                <c:pt idx="136036">
                  <c:v>351.26041666666669</c:v>
                </c:pt>
                <c:pt idx="136037">
                  <c:v>351.26302083333331</c:v>
                </c:pt>
                <c:pt idx="136038">
                  <c:v>351.265625</c:v>
                </c:pt>
                <c:pt idx="136039">
                  <c:v>351.26822916666669</c:v>
                </c:pt>
                <c:pt idx="136040">
                  <c:v>351.27083333333331</c:v>
                </c:pt>
                <c:pt idx="136041">
                  <c:v>351.2734375</c:v>
                </c:pt>
                <c:pt idx="136042">
                  <c:v>351.27604166666669</c:v>
                </c:pt>
                <c:pt idx="136043">
                  <c:v>351.27864583333331</c:v>
                </c:pt>
                <c:pt idx="136044">
                  <c:v>351.28125</c:v>
                </c:pt>
                <c:pt idx="136045">
                  <c:v>351.28385416666669</c:v>
                </c:pt>
                <c:pt idx="136046">
                  <c:v>351.28645833333331</c:v>
                </c:pt>
                <c:pt idx="136047">
                  <c:v>351.2890625</c:v>
                </c:pt>
                <c:pt idx="136048">
                  <c:v>351.29166666666669</c:v>
                </c:pt>
                <c:pt idx="136049">
                  <c:v>351.29427083333331</c:v>
                </c:pt>
                <c:pt idx="136050">
                  <c:v>351.296875</c:v>
                </c:pt>
                <c:pt idx="136051">
                  <c:v>351.29947916666669</c:v>
                </c:pt>
                <c:pt idx="136052">
                  <c:v>351.30208333333331</c:v>
                </c:pt>
                <c:pt idx="136053">
                  <c:v>351.3046875</c:v>
                </c:pt>
                <c:pt idx="136054">
                  <c:v>351.30729166666669</c:v>
                </c:pt>
                <c:pt idx="136055">
                  <c:v>351.30989583333331</c:v>
                </c:pt>
                <c:pt idx="136056">
                  <c:v>351.3125</c:v>
                </c:pt>
                <c:pt idx="136057">
                  <c:v>351.31510416666669</c:v>
                </c:pt>
                <c:pt idx="136058">
                  <c:v>351.31770833333331</c:v>
                </c:pt>
                <c:pt idx="136059">
                  <c:v>351.3203125</c:v>
                </c:pt>
                <c:pt idx="136060">
                  <c:v>351.32291666666669</c:v>
                </c:pt>
                <c:pt idx="136061">
                  <c:v>351.32552083333331</c:v>
                </c:pt>
                <c:pt idx="136062">
                  <c:v>351.328125</c:v>
                </c:pt>
                <c:pt idx="136063">
                  <c:v>351.33072916666669</c:v>
                </c:pt>
                <c:pt idx="136064">
                  <c:v>351.33333333333331</c:v>
                </c:pt>
                <c:pt idx="136065">
                  <c:v>351.3359375</c:v>
                </c:pt>
                <c:pt idx="136066">
                  <c:v>351.33854166666669</c:v>
                </c:pt>
                <c:pt idx="136067">
                  <c:v>351.34114583333331</c:v>
                </c:pt>
                <c:pt idx="136068">
                  <c:v>351.34375</c:v>
                </c:pt>
                <c:pt idx="136069">
                  <c:v>351.34635416666669</c:v>
                </c:pt>
                <c:pt idx="136070">
                  <c:v>351.34895833333331</c:v>
                </c:pt>
                <c:pt idx="136071">
                  <c:v>351.3515625</c:v>
                </c:pt>
                <c:pt idx="136072">
                  <c:v>351.35416666666669</c:v>
                </c:pt>
                <c:pt idx="136073">
                  <c:v>351.35677083333331</c:v>
                </c:pt>
                <c:pt idx="136074">
                  <c:v>351.359375</c:v>
                </c:pt>
                <c:pt idx="136075">
                  <c:v>351.36197916666669</c:v>
                </c:pt>
                <c:pt idx="136076">
                  <c:v>351.36458333333331</c:v>
                </c:pt>
                <c:pt idx="136077">
                  <c:v>351.3671875</c:v>
                </c:pt>
                <c:pt idx="136078">
                  <c:v>351.36979166666669</c:v>
                </c:pt>
                <c:pt idx="136079">
                  <c:v>351.37239583333331</c:v>
                </c:pt>
                <c:pt idx="136080">
                  <c:v>351.375</c:v>
                </c:pt>
                <c:pt idx="136081">
                  <c:v>351.37760416666669</c:v>
                </c:pt>
                <c:pt idx="136082">
                  <c:v>351.38020833333331</c:v>
                </c:pt>
                <c:pt idx="136083">
                  <c:v>351.3828125</c:v>
                </c:pt>
                <c:pt idx="136084">
                  <c:v>351.38541666666669</c:v>
                </c:pt>
                <c:pt idx="136085">
                  <c:v>351.38802083333331</c:v>
                </c:pt>
                <c:pt idx="136086">
                  <c:v>351.390625</c:v>
                </c:pt>
                <c:pt idx="136087">
                  <c:v>351.39322916666669</c:v>
                </c:pt>
                <c:pt idx="136088">
                  <c:v>351.39583333333331</c:v>
                </c:pt>
                <c:pt idx="136089">
                  <c:v>351.3984375</c:v>
                </c:pt>
                <c:pt idx="136090">
                  <c:v>351.40104166666669</c:v>
                </c:pt>
                <c:pt idx="136091">
                  <c:v>351.40364583333331</c:v>
                </c:pt>
                <c:pt idx="136092">
                  <c:v>351.40625</c:v>
                </c:pt>
                <c:pt idx="136093">
                  <c:v>351.40885416666669</c:v>
                </c:pt>
                <c:pt idx="136094">
                  <c:v>351.41145833333331</c:v>
                </c:pt>
                <c:pt idx="136095">
                  <c:v>351.4140625</c:v>
                </c:pt>
                <c:pt idx="136096">
                  <c:v>351.41666666666669</c:v>
                </c:pt>
                <c:pt idx="136097">
                  <c:v>351.41927083333331</c:v>
                </c:pt>
                <c:pt idx="136098">
                  <c:v>351.421875</c:v>
                </c:pt>
                <c:pt idx="136099">
                  <c:v>351.42447916666669</c:v>
                </c:pt>
                <c:pt idx="136100">
                  <c:v>351.42708333333331</c:v>
                </c:pt>
                <c:pt idx="136101">
                  <c:v>351.4296875</c:v>
                </c:pt>
                <c:pt idx="136102">
                  <c:v>351.43229166666669</c:v>
                </c:pt>
                <c:pt idx="136103">
                  <c:v>351.43489583333331</c:v>
                </c:pt>
                <c:pt idx="136104">
                  <c:v>351.4375</c:v>
                </c:pt>
                <c:pt idx="136105">
                  <c:v>351.44010416666669</c:v>
                </c:pt>
                <c:pt idx="136106">
                  <c:v>351.44270833333331</c:v>
                </c:pt>
                <c:pt idx="136107">
                  <c:v>351.4453125</c:v>
                </c:pt>
                <c:pt idx="136108">
                  <c:v>351.44791666666669</c:v>
                </c:pt>
                <c:pt idx="136109">
                  <c:v>351.45052083333331</c:v>
                </c:pt>
                <c:pt idx="136110">
                  <c:v>351.453125</c:v>
                </c:pt>
                <c:pt idx="136111">
                  <c:v>351.45572916666669</c:v>
                </c:pt>
                <c:pt idx="136112">
                  <c:v>351.45833333333331</c:v>
                </c:pt>
                <c:pt idx="136113">
                  <c:v>351.4609375</c:v>
                </c:pt>
                <c:pt idx="136114">
                  <c:v>351.46354166666669</c:v>
                </c:pt>
                <c:pt idx="136115">
                  <c:v>351.46614583333331</c:v>
                </c:pt>
                <c:pt idx="136116">
                  <c:v>351.46875</c:v>
                </c:pt>
                <c:pt idx="136117">
                  <c:v>351.47135416666669</c:v>
                </c:pt>
                <c:pt idx="136118">
                  <c:v>351.47395833333331</c:v>
                </c:pt>
                <c:pt idx="136119">
                  <c:v>351.4765625</c:v>
                </c:pt>
                <c:pt idx="136120">
                  <c:v>351.47916666666669</c:v>
                </c:pt>
                <c:pt idx="136121">
                  <c:v>351.48177083333331</c:v>
                </c:pt>
                <c:pt idx="136122">
                  <c:v>351.484375</c:v>
                </c:pt>
                <c:pt idx="136123">
                  <c:v>351.48697916666669</c:v>
                </c:pt>
                <c:pt idx="136124">
                  <c:v>351.48958333333331</c:v>
                </c:pt>
                <c:pt idx="136125">
                  <c:v>351.4921875</c:v>
                </c:pt>
                <c:pt idx="136126">
                  <c:v>351.49479166666669</c:v>
                </c:pt>
                <c:pt idx="136127">
                  <c:v>351.49739583333331</c:v>
                </c:pt>
                <c:pt idx="136128">
                  <c:v>351.5</c:v>
                </c:pt>
                <c:pt idx="136129">
                  <c:v>351.50260416666669</c:v>
                </c:pt>
                <c:pt idx="136130">
                  <c:v>351.50520833333331</c:v>
                </c:pt>
                <c:pt idx="136131">
                  <c:v>351.5078125</c:v>
                </c:pt>
                <c:pt idx="136132">
                  <c:v>351.51041666666669</c:v>
                </c:pt>
                <c:pt idx="136133">
                  <c:v>351.51302083333331</c:v>
                </c:pt>
                <c:pt idx="136134">
                  <c:v>351.515625</c:v>
                </c:pt>
                <c:pt idx="136135">
                  <c:v>351.51822916666669</c:v>
                </c:pt>
                <c:pt idx="136136">
                  <c:v>351.52083333333331</c:v>
                </c:pt>
                <c:pt idx="136137">
                  <c:v>351.5234375</c:v>
                </c:pt>
                <c:pt idx="136138">
                  <c:v>351.52604166666669</c:v>
                </c:pt>
                <c:pt idx="136139">
                  <c:v>351.52864583333331</c:v>
                </c:pt>
                <c:pt idx="136140">
                  <c:v>351.53125</c:v>
                </c:pt>
                <c:pt idx="136141">
                  <c:v>351.53385416666669</c:v>
                </c:pt>
                <c:pt idx="136142">
                  <c:v>351.53645833333331</c:v>
                </c:pt>
                <c:pt idx="136143">
                  <c:v>351.5390625</c:v>
                </c:pt>
                <c:pt idx="136144">
                  <c:v>351.54166666666669</c:v>
                </c:pt>
                <c:pt idx="136145">
                  <c:v>351.54427083333331</c:v>
                </c:pt>
                <c:pt idx="136146">
                  <c:v>351.546875</c:v>
                </c:pt>
                <c:pt idx="136147">
                  <c:v>351.54947916666669</c:v>
                </c:pt>
                <c:pt idx="136148">
                  <c:v>351.55208333333331</c:v>
                </c:pt>
                <c:pt idx="136149">
                  <c:v>351.5546875</c:v>
                </c:pt>
                <c:pt idx="136150">
                  <c:v>351.55729166666669</c:v>
                </c:pt>
                <c:pt idx="136151">
                  <c:v>351.55989583333331</c:v>
                </c:pt>
                <c:pt idx="136152">
                  <c:v>351.5625</c:v>
                </c:pt>
                <c:pt idx="136153">
                  <c:v>351.56510416666669</c:v>
                </c:pt>
                <c:pt idx="136154">
                  <c:v>351.56770833333331</c:v>
                </c:pt>
                <c:pt idx="136155">
                  <c:v>351.5703125</c:v>
                </c:pt>
                <c:pt idx="136156">
                  <c:v>351.57291666666669</c:v>
                </c:pt>
                <c:pt idx="136157">
                  <c:v>351.57552083333331</c:v>
                </c:pt>
                <c:pt idx="136158">
                  <c:v>351.578125</c:v>
                </c:pt>
                <c:pt idx="136159">
                  <c:v>351.58072916666669</c:v>
                </c:pt>
                <c:pt idx="136160">
                  <c:v>351.58333333333331</c:v>
                </c:pt>
                <c:pt idx="136161">
                  <c:v>351.5859375</c:v>
                </c:pt>
                <c:pt idx="136162">
                  <c:v>351.58854166666669</c:v>
                </c:pt>
                <c:pt idx="136163">
                  <c:v>351.59114583333331</c:v>
                </c:pt>
                <c:pt idx="136164">
                  <c:v>351.59375</c:v>
                </c:pt>
                <c:pt idx="136165">
                  <c:v>351.59635416666669</c:v>
                </c:pt>
                <c:pt idx="136166">
                  <c:v>351.59895833333331</c:v>
                </c:pt>
                <c:pt idx="136167">
                  <c:v>351.6015625</c:v>
                </c:pt>
                <c:pt idx="136168">
                  <c:v>351.60416666666669</c:v>
                </c:pt>
                <c:pt idx="136169">
                  <c:v>351.60677083333331</c:v>
                </c:pt>
                <c:pt idx="136170">
                  <c:v>351.609375</c:v>
                </c:pt>
                <c:pt idx="136171">
                  <c:v>351.61197916666669</c:v>
                </c:pt>
                <c:pt idx="136172">
                  <c:v>351.61458333333331</c:v>
                </c:pt>
                <c:pt idx="136173">
                  <c:v>351.6171875</c:v>
                </c:pt>
                <c:pt idx="136174">
                  <c:v>351.61979166666669</c:v>
                </c:pt>
                <c:pt idx="136175">
                  <c:v>351.62239583333331</c:v>
                </c:pt>
                <c:pt idx="136176">
                  <c:v>351.625</c:v>
                </c:pt>
                <c:pt idx="136177">
                  <c:v>351.62760416666669</c:v>
                </c:pt>
                <c:pt idx="136178">
                  <c:v>351.63020833333331</c:v>
                </c:pt>
                <c:pt idx="136179">
                  <c:v>351.6328125</c:v>
                </c:pt>
                <c:pt idx="136180">
                  <c:v>351.63541666666669</c:v>
                </c:pt>
                <c:pt idx="136181">
                  <c:v>351.63802083333331</c:v>
                </c:pt>
                <c:pt idx="136182">
                  <c:v>351.640625</c:v>
                </c:pt>
                <c:pt idx="136183">
                  <c:v>351.64322916666669</c:v>
                </c:pt>
                <c:pt idx="136184">
                  <c:v>351.64583333333331</c:v>
                </c:pt>
                <c:pt idx="136185">
                  <c:v>351.6484375</c:v>
                </c:pt>
                <c:pt idx="136186">
                  <c:v>351.65104166666669</c:v>
                </c:pt>
                <c:pt idx="136187">
                  <c:v>351.65364583333331</c:v>
                </c:pt>
                <c:pt idx="136188">
                  <c:v>351.65625</c:v>
                </c:pt>
                <c:pt idx="136189">
                  <c:v>351.65885416666669</c:v>
                </c:pt>
                <c:pt idx="136190">
                  <c:v>351.66145833333331</c:v>
                </c:pt>
                <c:pt idx="136191">
                  <c:v>351.6640625</c:v>
                </c:pt>
                <c:pt idx="136192">
                  <c:v>351.66666666666669</c:v>
                </c:pt>
                <c:pt idx="136193">
                  <c:v>351.66927083333331</c:v>
                </c:pt>
                <c:pt idx="136194">
                  <c:v>351.671875</c:v>
                </c:pt>
                <c:pt idx="136195">
                  <c:v>351.67447916666669</c:v>
                </c:pt>
                <c:pt idx="136196">
                  <c:v>351.67708333333331</c:v>
                </c:pt>
                <c:pt idx="136197">
                  <c:v>351.6796875</c:v>
                </c:pt>
                <c:pt idx="136198">
                  <c:v>351.68229166666669</c:v>
                </c:pt>
                <c:pt idx="136199">
                  <c:v>351.68489583333331</c:v>
                </c:pt>
                <c:pt idx="136200">
                  <c:v>351.6875</c:v>
                </c:pt>
                <c:pt idx="136201">
                  <c:v>351.69010416666669</c:v>
                </c:pt>
                <c:pt idx="136202">
                  <c:v>351.69270833333331</c:v>
                </c:pt>
                <c:pt idx="136203">
                  <c:v>351.6953125</c:v>
                </c:pt>
                <c:pt idx="136204">
                  <c:v>351.69791666666669</c:v>
                </c:pt>
                <c:pt idx="136205">
                  <c:v>351.70052083333331</c:v>
                </c:pt>
                <c:pt idx="136206">
                  <c:v>351.703125</c:v>
                </c:pt>
                <c:pt idx="136207">
                  <c:v>351.70572916666669</c:v>
                </c:pt>
                <c:pt idx="136208">
                  <c:v>351.70833333333331</c:v>
                </c:pt>
                <c:pt idx="136209">
                  <c:v>351.7109375</c:v>
                </c:pt>
                <c:pt idx="136210">
                  <c:v>351.71354166666669</c:v>
                </c:pt>
                <c:pt idx="136211">
                  <c:v>351.71614583333331</c:v>
                </c:pt>
                <c:pt idx="136212">
                  <c:v>351.71875</c:v>
                </c:pt>
                <c:pt idx="136213">
                  <c:v>351.72135416666669</c:v>
                </c:pt>
                <c:pt idx="136214">
                  <c:v>351.72395833333331</c:v>
                </c:pt>
                <c:pt idx="136215">
                  <c:v>351.7265625</c:v>
                </c:pt>
                <c:pt idx="136216">
                  <c:v>351.72916666666669</c:v>
                </c:pt>
                <c:pt idx="136217">
                  <c:v>351.73177083333331</c:v>
                </c:pt>
                <c:pt idx="136218">
                  <c:v>351.734375</c:v>
                </c:pt>
                <c:pt idx="136219">
                  <c:v>351.73697916666669</c:v>
                </c:pt>
                <c:pt idx="136220">
                  <c:v>351.73958333333331</c:v>
                </c:pt>
                <c:pt idx="136221">
                  <c:v>351.7421875</c:v>
                </c:pt>
                <c:pt idx="136222">
                  <c:v>351.74479166666669</c:v>
                </c:pt>
                <c:pt idx="136223">
                  <c:v>351.74739583333331</c:v>
                </c:pt>
                <c:pt idx="136224">
                  <c:v>351.75</c:v>
                </c:pt>
                <c:pt idx="136225">
                  <c:v>351.75260416666669</c:v>
                </c:pt>
                <c:pt idx="136226">
                  <c:v>351.75520833333331</c:v>
                </c:pt>
                <c:pt idx="136227">
                  <c:v>351.7578125</c:v>
                </c:pt>
                <c:pt idx="136228">
                  <c:v>351.76041666666669</c:v>
                </c:pt>
                <c:pt idx="136229">
                  <c:v>351.76302083333331</c:v>
                </c:pt>
                <c:pt idx="136230">
                  <c:v>351.765625</c:v>
                </c:pt>
                <c:pt idx="136231">
                  <c:v>351.76822916666669</c:v>
                </c:pt>
                <c:pt idx="136232">
                  <c:v>351.77083333333331</c:v>
                </c:pt>
                <c:pt idx="136233">
                  <c:v>351.7734375</c:v>
                </c:pt>
                <c:pt idx="136234">
                  <c:v>351.77604166666669</c:v>
                </c:pt>
                <c:pt idx="136235">
                  <c:v>351.77864583333331</c:v>
                </c:pt>
                <c:pt idx="136236">
                  <c:v>351.78125</c:v>
                </c:pt>
                <c:pt idx="136237">
                  <c:v>351.78385416666669</c:v>
                </c:pt>
                <c:pt idx="136238">
                  <c:v>351.78645833333331</c:v>
                </c:pt>
                <c:pt idx="136239">
                  <c:v>351.7890625</c:v>
                </c:pt>
                <c:pt idx="136240">
                  <c:v>351.79166666666669</c:v>
                </c:pt>
                <c:pt idx="136241">
                  <c:v>351.79427083333331</c:v>
                </c:pt>
                <c:pt idx="136242">
                  <c:v>351.796875</c:v>
                </c:pt>
                <c:pt idx="136243">
                  <c:v>351.79947916666669</c:v>
                </c:pt>
                <c:pt idx="136244">
                  <c:v>351.80208333333331</c:v>
                </c:pt>
                <c:pt idx="136245">
                  <c:v>351.8046875</c:v>
                </c:pt>
                <c:pt idx="136246">
                  <c:v>351.80729166666669</c:v>
                </c:pt>
                <c:pt idx="136247">
                  <c:v>351.80989583333331</c:v>
                </c:pt>
                <c:pt idx="136248">
                  <c:v>351.8125</c:v>
                </c:pt>
                <c:pt idx="136249">
                  <c:v>351.81510416666669</c:v>
                </c:pt>
                <c:pt idx="136250">
                  <c:v>351.81770833333331</c:v>
                </c:pt>
                <c:pt idx="136251">
                  <c:v>351.8203125</c:v>
                </c:pt>
                <c:pt idx="136252">
                  <c:v>351.82291666666669</c:v>
                </c:pt>
                <c:pt idx="136253">
                  <c:v>351.82552083333331</c:v>
                </c:pt>
                <c:pt idx="136254">
                  <c:v>351.828125</c:v>
                </c:pt>
                <c:pt idx="136255">
                  <c:v>351.83072916666669</c:v>
                </c:pt>
                <c:pt idx="136256">
                  <c:v>351.83333333333331</c:v>
                </c:pt>
                <c:pt idx="136257">
                  <c:v>351.8359375</c:v>
                </c:pt>
                <c:pt idx="136258">
                  <c:v>351.83854166666669</c:v>
                </c:pt>
                <c:pt idx="136259">
                  <c:v>351.84114583333331</c:v>
                </c:pt>
                <c:pt idx="136260">
                  <c:v>351.84375</c:v>
                </c:pt>
                <c:pt idx="136261">
                  <c:v>351.84635416666669</c:v>
                </c:pt>
                <c:pt idx="136262">
                  <c:v>351.84895833333331</c:v>
                </c:pt>
                <c:pt idx="136263">
                  <c:v>351.8515625</c:v>
                </c:pt>
                <c:pt idx="136264">
                  <c:v>351.85416666666669</c:v>
                </c:pt>
                <c:pt idx="136265">
                  <c:v>351.85677083333331</c:v>
                </c:pt>
                <c:pt idx="136266">
                  <c:v>351.859375</c:v>
                </c:pt>
                <c:pt idx="136267">
                  <c:v>351.86197916666669</c:v>
                </c:pt>
                <c:pt idx="136268">
                  <c:v>351.86458333333331</c:v>
                </c:pt>
                <c:pt idx="136269">
                  <c:v>351.8671875</c:v>
                </c:pt>
                <c:pt idx="136270">
                  <c:v>351.86979166666669</c:v>
                </c:pt>
                <c:pt idx="136271">
                  <c:v>351.87239583333331</c:v>
                </c:pt>
                <c:pt idx="136272">
                  <c:v>351.875</c:v>
                </c:pt>
                <c:pt idx="136273">
                  <c:v>351.87760416666669</c:v>
                </c:pt>
                <c:pt idx="136274">
                  <c:v>351.88020833333331</c:v>
                </c:pt>
                <c:pt idx="136275">
                  <c:v>351.8828125</c:v>
                </c:pt>
                <c:pt idx="136276">
                  <c:v>351.88541666666669</c:v>
                </c:pt>
                <c:pt idx="136277">
                  <c:v>351.88802083333331</c:v>
                </c:pt>
                <c:pt idx="136278">
                  <c:v>351.890625</c:v>
                </c:pt>
                <c:pt idx="136279">
                  <c:v>351.89322916666669</c:v>
                </c:pt>
                <c:pt idx="136280">
                  <c:v>351.89583333333331</c:v>
                </c:pt>
                <c:pt idx="136281">
                  <c:v>351.8984375</c:v>
                </c:pt>
                <c:pt idx="136282">
                  <c:v>351.90104166666669</c:v>
                </c:pt>
                <c:pt idx="136283">
                  <c:v>351.90364583333331</c:v>
                </c:pt>
                <c:pt idx="136284">
                  <c:v>351.90625</c:v>
                </c:pt>
                <c:pt idx="136285">
                  <c:v>351.90885416666669</c:v>
                </c:pt>
                <c:pt idx="136286">
                  <c:v>351.91145833333331</c:v>
                </c:pt>
                <c:pt idx="136287">
                  <c:v>351.9140625</c:v>
                </c:pt>
                <c:pt idx="136288">
                  <c:v>351.91666666666669</c:v>
                </c:pt>
                <c:pt idx="136289">
                  <c:v>351.91927083333331</c:v>
                </c:pt>
                <c:pt idx="136290">
                  <c:v>351.921875</c:v>
                </c:pt>
                <c:pt idx="136291">
                  <c:v>351.92447916666669</c:v>
                </c:pt>
                <c:pt idx="136292">
                  <c:v>351.92708333333331</c:v>
                </c:pt>
                <c:pt idx="136293">
                  <c:v>351.9296875</c:v>
                </c:pt>
                <c:pt idx="136294">
                  <c:v>351.93229166666669</c:v>
                </c:pt>
                <c:pt idx="136295">
                  <c:v>351.93489583333331</c:v>
                </c:pt>
                <c:pt idx="136296">
                  <c:v>351.9375</c:v>
                </c:pt>
                <c:pt idx="136297">
                  <c:v>351.94010416666669</c:v>
                </c:pt>
                <c:pt idx="136298">
                  <c:v>351.94270833333331</c:v>
                </c:pt>
                <c:pt idx="136299">
                  <c:v>351.9453125</c:v>
                </c:pt>
                <c:pt idx="136300">
                  <c:v>351.94791666666669</c:v>
                </c:pt>
                <c:pt idx="136301">
                  <c:v>351.95052083333331</c:v>
                </c:pt>
                <c:pt idx="136302">
                  <c:v>351.953125</c:v>
                </c:pt>
                <c:pt idx="136303">
                  <c:v>351.95572916666669</c:v>
                </c:pt>
                <c:pt idx="136304">
                  <c:v>351.95833333333331</c:v>
                </c:pt>
                <c:pt idx="136305">
                  <c:v>351.9609375</c:v>
                </c:pt>
                <c:pt idx="136306">
                  <c:v>351.96354166666669</c:v>
                </c:pt>
                <c:pt idx="136307">
                  <c:v>351.96614583333331</c:v>
                </c:pt>
                <c:pt idx="136308">
                  <c:v>351.96875</c:v>
                </c:pt>
                <c:pt idx="136309">
                  <c:v>351.97135416666669</c:v>
                </c:pt>
                <c:pt idx="136310">
                  <c:v>351.97395833333331</c:v>
                </c:pt>
                <c:pt idx="136311">
                  <c:v>351.9765625</c:v>
                </c:pt>
                <c:pt idx="136312">
                  <c:v>351.97916666666669</c:v>
                </c:pt>
                <c:pt idx="136313">
                  <c:v>351.98177083333331</c:v>
                </c:pt>
                <c:pt idx="136314">
                  <c:v>351.984375</c:v>
                </c:pt>
                <c:pt idx="136315">
                  <c:v>351.98697916666669</c:v>
                </c:pt>
                <c:pt idx="136316">
                  <c:v>351.98958333333331</c:v>
                </c:pt>
                <c:pt idx="136317">
                  <c:v>351.9921875</c:v>
                </c:pt>
                <c:pt idx="136318">
                  <c:v>351.99479166666669</c:v>
                </c:pt>
                <c:pt idx="136319">
                  <c:v>351.99739583333331</c:v>
                </c:pt>
                <c:pt idx="136320">
                  <c:v>352</c:v>
                </c:pt>
                <c:pt idx="136321">
                  <c:v>352.00260416666669</c:v>
                </c:pt>
                <c:pt idx="136322">
                  <c:v>352.00520833333331</c:v>
                </c:pt>
                <c:pt idx="136323">
                  <c:v>352.0078125</c:v>
                </c:pt>
                <c:pt idx="136324">
                  <c:v>352.01041666666669</c:v>
                </c:pt>
                <c:pt idx="136325">
                  <c:v>352.01302083333331</c:v>
                </c:pt>
                <c:pt idx="136326">
                  <c:v>352.015625</c:v>
                </c:pt>
                <c:pt idx="136327">
                  <c:v>352.01822916666669</c:v>
                </c:pt>
                <c:pt idx="136328">
                  <c:v>352.02083333333331</c:v>
                </c:pt>
                <c:pt idx="136329">
                  <c:v>352.0234375</c:v>
                </c:pt>
                <c:pt idx="136330">
                  <c:v>352.02604166666669</c:v>
                </c:pt>
                <c:pt idx="136331">
                  <c:v>352.02864583333331</c:v>
                </c:pt>
                <c:pt idx="136332">
                  <c:v>352.03125</c:v>
                </c:pt>
                <c:pt idx="136333">
                  <c:v>352.03385416666669</c:v>
                </c:pt>
                <c:pt idx="136334">
                  <c:v>352.03645833333331</c:v>
                </c:pt>
                <c:pt idx="136335">
                  <c:v>352.0390625</c:v>
                </c:pt>
                <c:pt idx="136336">
                  <c:v>352.04166666666669</c:v>
                </c:pt>
                <c:pt idx="136337">
                  <c:v>352.04427083333331</c:v>
                </c:pt>
                <c:pt idx="136338">
                  <c:v>352.046875</c:v>
                </c:pt>
                <c:pt idx="136339">
                  <c:v>352.04947916666669</c:v>
                </c:pt>
                <c:pt idx="136340">
                  <c:v>352.05208333333331</c:v>
                </c:pt>
                <c:pt idx="136341">
                  <c:v>352.0546875</c:v>
                </c:pt>
                <c:pt idx="136342">
                  <c:v>352.05729166666669</c:v>
                </c:pt>
                <c:pt idx="136343">
                  <c:v>352.05989583333331</c:v>
                </c:pt>
                <c:pt idx="136344">
                  <c:v>352.0625</c:v>
                </c:pt>
                <c:pt idx="136345">
                  <c:v>352.06510416666669</c:v>
                </c:pt>
                <c:pt idx="136346">
                  <c:v>352.06770833333331</c:v>
                </c:pt>
                <c:pt idx="136347">
                  <c:v>352.0703125</c:v>
                </c:pt>
                <c:pt idx="136348">
                  <c:v>352.07291666666669</c:v>
                </c:pt>
                <c:pt idx="136349">
                  <c:v>352.07552083333331</c:v>
                </c:pt>
                <c:pt idx="136350">
                  <c:v>352.078125</c:v>
                </c:pt>
                <c:pt idx="136351">
                  <c:v>352.08072916666669</c:v>
                </c:pt>
                <c:pt idx="136352">
                  <c:v>352.08333333333331</c:v>
                </c:pt>
                <c:pt idx="136353">
                  <c:v>352.0859375</c:v>
                </c:pt>
                <c:pt idx="136354">
                  <c:v>352.08854166666669</c:v>
                </c:pt>
                <c:pt idx="136355">
                  <c:v>352.09114583333331</c:v>
                </c:pt>
                <c:pt idx="136356">
                  <c:v>352.09375</c:v>
                </c:pt>
                <c:pt idx="136357">
                  <c:v>352.09635416666669</c:v>
                </c:pt>
                <c:pt idx="136358">
                  <c:v>352.09895833333331</c:v>
                </c:pt>
                <c:pt idx="136359">
                  <c:v>352.1015625</c:v>
                </c:pt>
                <c:pt idx="136360">
                  <c:v>352.10416666666669</c:v>
                </c:pt>
                <c:pt idx="136361">
                  <c:v>352.10677083333331</c:v>
                </c:pt>
                <c:pt idx="136362">
                  <c:v>352.109375</c:v>
                </c:pt>
                <c:pt idx="136363">
                  <c:v>352.11197916666669</c:v>
                </c:pt>
                <c:pt idx="136364">
                  <c:v>352.11458333333331</c:v>
                </c:pt>
                <c:pt idx="136365">
                  <c:v>352.1171875</c:v>
                </c:pt>
                <c:pt idx="136366">
                  <c:v>352.11979166666669</c:v>
                </c:pt>
                <c:pt idx="136367">
                  <c:v>352.12239583333331</c:v>
                </c:pt>
                <c:pt idx="136368">
                  <c:v>352.125</c:v>
                </c:pt>
                <c:pt idx="136369">
                  <c:v>352.12760416666669</c:v>
                </c:pt>
                <c:pt idx="136370">
                  <c:v>352.13020833333331</c:v>
                </c:pt>
                <c:pt idx="136371">
                  <c:v>352.1328125</c:v>
                </c:pt>
                <c:pt idx="136372">
                  <c:v>352.13541666666669</c:v>
                </c:pt>
                <c:pt idx="136373">
                  <c:v>352.13802083333331</c:v>
                </c:pt>
                <c:pt idx="136374">
                  <c:v>352.140625</c:v>
                </c:pt>
                <c:pt idx="136375">
                  <c:v>352.14322916666669</c:v>
                </c:pt>
                <c:pt idx="136376">
                  <c:v>352.14583333333331</c:v>
                </c:pt>
                <c:pt idx="136377">
                  <c:v>352.1484375</c:v>
                </c:pt>
                <c:pt idx="136378">
                  <c:v>352.15104166666669</c:v>
                </c:pt>
                <c:pt idx="136379">
                  <c:v>352.15364583333331</c:v>
                </c:pt>
                <c:pt idx="136380">
                  <c:v>352.15625</c:v>
                </c:pt>
                <c:pt idx="136381">
                  <c:v>352.15885416666669</c:v>
                </c:pt>
                <c:pt idx="136382">
                  <c:v>352.16145833333331</c:v>
                </c:pt>
                <c:pt idx="136383">
                  <c:v>352.1640625</c:v>
                </c:pt>
                <c:pt idx="136384">
                  <c:v>352.16666666666669</c:v>
                </c:pt>
                <c:pt idx="136385">
                  <c:v>352.16927083333331</c:v>
                </c:pt>
                <c:pt idx="136386">
                  <c:v>352.171875</c:v>
                </c:pt>
                <c:pt idx="136387">
                  <c:v>352.17447916666669</c:v>
                </c:pt>
                <c:pt idx="136388">
                  <c:v>352.17708333333331</c:v>
                </c:pt>
                <c:pt idx="136389">
                  <c:v>352.1796875</c:v>
                </c:pt>
                <c:pt idx="136390">
                  <c:v>352.18229166666669</c:v>
                </c:pt>
                <c:pt idx="136391">
                  <c:v>352.18489583333331</c:v>
                </c:pt>
                <c:pt idx="136392">
                  <c:v>352.1875</c:v>
                </c:pt>
                <c:pt idx="136393">
                  <c:v>352.19010416666669</c:v>
                </c:pt>
                <c:pt idx="136394">
                  <c:v>352.19270833333331</c:v>
                </c:pt>
                <c:pt idx="136395">
                  <c:v>352.1953125</c:v>
                </c:pt>
                <c:pt idx="136396">
                  <c:v>352.19791666666669</c:v>
                </c:pt>
                <c:pt idx="136397">
                  <c:v>352.20052083333331</c:v>
                </c:pt>
                <c:pt idx="136398">
                  <c:v>352.203125</c:v>
                </c:pt>
                <c:pt idx="136399">
                  <c:v>352.20572916666669</c:v>
                </c:pt>
                <c:pt idx="136400">
                  <c:v>352.20833333333331</c:v>
                </c:pt>
                <c:pt idx="136401">
                  <c:v>352.2109375</c:v>
                </c:pt>
                <c:pt idx="136402">
                  <c:v>352.21354166666669</c:v>
                </c:pt>
                <c:pt idx="136403">
                  <c:v>352.21614583333331</c:v>
                </c:pt>
                <c:pt idx="136404">
                  <c:v>352.21875</c:v>
                </c:pt>
                <c:pt idx="136405">
                  <c:v>352.22135416666669</c:v>
                </c:pt>
                <c:pt idx="136406">
                  <c:v>352.22395833333331</c:v>
                </c:pt>
                <c:pt idx="136407">
                  <c:v>352.2265625</c:v>
                </c:pt>
                <c:pt idx="136408">
                  <c:v>352.22916666666669</c:v>
                </c:pt>
                <c:pt idx="136409">
                  <c:v>352.23177083333331</c:v>
                </c:pt>
                <c:pt idx="136410">
                  <c:v>352.234375</c:v>
                </c:pt>
                <c:pt idx="136411">
                  <c:v>352.23697916666669</c:v>
                </c:pt>
                <c:pt idx="136412">
                  <c:v>352.23958333333331</c:v>
                </c:pt>
                <c:pt idx="136413">
                  <c:v>352.2421875</c:v>
                </c:pt>
                <c:pt idx="136414">
                  <c:v>352.24479166666669</c:v>
                </c:pt>
                <c:pt idx="136415">
                  <c:v>352.24739583333331</c:v>
                </c:pt>
                <c:pt idx="136416">
                  <c:v>352.25</c:v>
                </c:pt>
                <c:pt idx="136417">
                  <c:v>352.25260416666669</c:v>
                </c:pt>
                <c:pt idx="136418">
                  <c:v>352.25520833333331</c:v>
                </c:pt>
                <c:pt idx="136419">
                  <c:v>352.2578125</c:v>
                </c:pt>
                <c:pt idx="136420">
                  <c:v>352.26041666666669</c:v>
                </c:pt>
                <c:pt idx="136421">
                  <c:v>352.26302083333331</c:v>
                </c:pt>
                <c:pt idx="136422">
                  <c:v>352.265625</c:v>
                </c:pt>
                <c:pt idx="136423">
                  <c:v>352.26822916666669</c:v>
                </c:pt>
                <c:pt idx="136424">
                  <c:v>352.27083333333331</c:v>
                </c:pt>
                <c:pt idx="136425">
                  <c:v>352.2734375</c:v>
                </c:pt>
                <c:pt idx="136426">
                  <c:v>352.27604166666669</c:v>
                </c:pt>
                <c:pt idx="136427">
                  <c:v>352.27864583333331</c:v>
                </c:pt>
                <c:pt idx="136428">
                  <c:v>352.28125</c:v>
                </c:pt>
                <c:pt idx="136429">
                  <c:v>352.28385416666669</c:v>
                </c:pt>
                <c:pt idx="136430">
                  <c:v>352.28645833333331</c:v>
                </c:pt>
                <c:pt idx="136431">
                  <c:v>352.2890625</c:v>
                </c:pt>
                <c:pt idx="136432">
                  <c:v>352.29166666666669</c:v>
                </c:pt>
                <c:pt idx="136433">
                  <c:v>352.29427083333331</c:v>
                </c:pt>
                <c:pt idx="136434">
                  <c:v>352.296875</c:v>
                </c:pt>
                <c:pt idx="136435">
                  <c:v>352.29947916666669</c:v>
                </c:pt>
                <c:pt idx="136436">
                  <c:v>352.30208333333331</c:v>
                </c:pt>
                <c:pt idx="136437">
                  <c:v>352.3046875</c:v>
                </c:pt>
                <c:pt idx="136438">
                  <c:v>352.30729166666669</c:v>
                </c:pt>
                <c:pt idx="136439">
                  <c:v>352.30989583333331</c:v>
                </c:pt>
                <c:pt idx="136440">
                  <c:v>352.3125</c:v>
                </c:pt>
                <c:pt idx="136441">
                  <c:v>352.31510416666669</c:v>
                </c:pt>
                <c:pt idx="136442">
                  <c:v>352.31770833333331</c:v>
                </c:pt>
                <c:pt idx="136443">
                  <c:v>352.3203125</c:v>
                </c:pt>
                <c:pt idx="136444">
                  <c:v>352.32291666666669</c:v>
                </c:pt>
                <c:pt idx="136445">
                  <c:v>352.32552083333331</c:v>
                </c:pt>
                <c:pt idx="136446">
                  <c:v>352.328125</c:v>
                </c:pt>
                <c:pt idx="136447">
                  <c:v>352.33072916666669</c:v>
                </c:pt>
                <c:pt idx="136448">
                  <c:v>352.33333333333331</c:v>
                </c:pt>
                <c:pt idx="136449">
                  <c:v>352.3359375</c:v>
                </c:pt>
                <c:pt idx="136450">
                  <c:v>352.33854166666669</c:v>
                </c:pt>
                <c:pt idx="136451">
                  <c:v>352.34114583333331</c:v>
                </c:pt>
                <c:pt idx="136452">
                  <c:v>352.34375</c:v>
                </c:pt>
                <c:pt idx="136453">
                  <c:v>352.34635416666669</c:v>
                </c:pt>
                <c:pt idx="136454">
                  <c:v>352.34895833333331</c:v>
                </c:pt>
                <c:pt idx="136455">
                  <c:v>352.3515625</c:v>
                </c:pt>
                <c:pt idx="136456">
                  <c:v>352.35416666666669</c:v>
                </c:pt>
                <c:pt idx="136457">
                  <c:v>352.35677083333331</c:v>
                </c:pt>
                <c:pt idx="136458">
                  <c:v>352.359375</c:v>
                </c:pt>
                <c:pt idx="136459">
                  <c:v>352.36197916666669</c:v>
                </c:pt>
                <c:pt idx="136460">
                  <c:v>352.36458333333331</c:v>
                </c:pt>
                <c:pt idx="136461">
                  <c:v>352.3671875</c:v>
                </c:pt>
                <c:pt idx="136462">
                  <c:v>352.36979166666669</c:v>
                </c:pt>
                <c:pt idx="136463">
                  <c:v>352.37239583333331</c:v>
                </c:pt>
                <c:pt idx="136464">
                  <c:v>352.375</c:v>
                </c:pt>
                <c:pt idx="136465">
                  <c:v>352.37760416666669</c:v>
                </c:pt>
                <c:pt idx="136466">
                  <c:v>352.38020833333331</c:v>
                </c:pt>
                <c:pt idx="136467">
                  <c:v>352.3828125</c:v>
                </c:pt>
                <c:pt idx="136468">
                  <c:v>352.38541666666669</c:v>
                </c:pt>
                <c:pt idx="136469">
                  <c:v>352.38802083333331</c:v>
                </c:pt>
                <c:pt idx="136470">
                  <c:v>352.390625</c:v>
                </c:pt>
                <c:pt idx="136471">
                  <c:v>352.39322916666669</c:v>
                </c:pt>
                <c:pt idx="136472">
                  <c:v>352.39583333333331</c:v>
                </c:pt>
                <c:pt idx="136473">
                  <c:v>352.3984375</c:v>
                </c:pt>
                <c:pt idx="136474">
                  <c:v>352.40104166666669</c:v>
                </c:pt>
                <c:pt idx="136475">
                  <c:v>352.40364583333331</c:v>
                </c:pt>
                <c:pt idx="136476">
                  <c:v>352.40625</c:v>
                </c:pt>
                <c:pt idx="136477">
                  <c:v>352.40885416666669</c:v>
                </c:pt>
                <c:pt idx="136478">
                  <c:v>352.41145833333331</c:v>
                </c:pt>
                <c:pt idx="136479">
                  <c:v>352.4140625</c:v>
                </c:pt>
                <c:pt idx="136480">
                  <c:v>352.41666666666669</c:v>
                </c:pt>
                <c:pt idx="136481">
                  <c:v>352.41927083333331</c:v>
                </c:pt>
                <c:pt idx="136482">
                  <c:v>352.421875</c:v>
                </c:pt>
                <c:pt idx="136483">
                  <c:v>352.42447916666669</c:v>
                </c:pt>
                <c:pt idx="136484">
                  <c:v>352.42708333333331</c:v>
                </c:pt>
                <c:pt idx="136485">
                  <c:v>352.4296875</c:v>
                </c:pt>
                <c:pt idx="136486">
                  <c:v>352.43229166666669</c:v>
                </c:pt>
                <c:pt idx="136487">
                  <c:v>352.43489583333331</c:v>
                </c:pt>
                <c:pt idx="136488">
                  <c:v>352.4375</c:v>
                </c:pt>
                <c:pt idx="136489">
                  <c:v>352.44010416666669</c:v>
                </c:pt>
                <c:pt idx="136490">
                  <c:v>352.44270833333331</c:v>
                </c:pt>
                <c:pt idx="136491">
                  <c:v>352.4453125</c:v>
                </c:pt>
                <c:pt idx="136492">
                  <c:v>352.44791666666669</c:v>
                </c:pt>
                <c:pt idx="136493">
                  <c:v>352.45052083333331</c:v>
                </c:pt>
                <c:pt idx="136494">
                  <c:v>352.453125</c:v>
                </c:pt>
                <c:pt idx="136495">
                  <c:v>352.45572916666669</c:v>
                </c:pt>
                <c:pt idx="136496">
                  <c:v>352.45833333333331</c:v>
                </c:pt>
                <c:pt idx="136497">
                  <c:v>352.4609375</c:v>
                </c:pt>
                <c:pt idx="136498">
                  <c:v>352.46354166666669</c:v>
                </c:pt>
                <c:pt idx="136499">
                  <c:v>352.46614583333331</c:v>
                </c:pt>
                <c:pt idx="136500">
                  <c:v>352.46875</c:v>
                </c:pt>
                <c:pt idx="136501">
                  <c:v>352.47135416666669</c:v>
                </c:pt>
                <c:pt idx="136502">
                  <c:v>352.47395833333331</c:v>
                </c:pt>
                <c:pt idx="136503">
                  <c:v>352.4765625</c:v>
                </c:pt>
                <c:pt idx="136504">
                  <c:v>352.47916666666669</c:v>
                </c:pt>
                <c:pt idx="136505">
                  <c:v>352.48177083333331</c:v>
                </c:pt>
                <c:pt idx="136506">
                  <c:v>352.484375</c:v>
                </c:pt>
                <c:pt idx="136507">
                  <c:v>352.48697916666669</c:v>
                </c:pt>
                <c:pt idx="136508">
                  <c:v>352.48958333333331</c:v>
                </c:pt>
                <c:pt idx="136509">
                  <c:v>352.4921875</c:v>
                </c:pt>
                <c:pt idx="136510">
                  <c:v>352.49479166666669</c:v>
                </c:pt>
                <c:pt idx="136511">
                  <c:v>352.49739583333331</c:v>
                </c:pt>
                <c:pt idx="136512">
                  <c:v>352.5</c:v>
                </c:pt>
                <c:pt idx="136513">
                  <c:v>352.50260416666669</c:v>
                </c:pt>
                <c:pt idx="136514">
                  <c:v>352.50520833333331</c:v>
                </c:pt>
                <c:pt idx="136515">
                  <c:v>352.5078125</c:v>
                </c:pt>
                <c:pt idx="136516">
                  <c:v>352.51041666666669</c:v>
                </c:pt>
                <c:pt idx="136517">
                  <c:v>352.51302083333331</c:v>
                </c:pt>
                <c:pt idx="136518">
                  <c:v>352.515625</c:v>
                </c:pt>
                <c:pt idx="136519">
                  <c:v>352.51822916666669</c:v>
                </c:pt>
                <c:pt idx="136520">
                  <c:v>352.52083333333331</c:v>
                </c:pt>
                <c:pt idx="136521">
                  <c:v>352.5234375</c:v>
                </c:pt>
                <c:pt idx="136522">
                  <c:v>352.52604166666669</c:v>
                </c:pt>
                <c:pt idx="136523">
                  <c:v>352.52864583333331</c:v>
                </c:pt>
                <c:pt idx="136524">
                  <c:v>352.53125</c:v>
                </c:pt>
                <c:pt idx="136525">
                  <c:v>352.53385416666669</c:v>
                </c:pt>
                <c:pt idx="136526">
                  <c:v>352.53645833333331</c:v>
                </c:pt>
                <c:pt idx="136527">
                  <c:v>352.5390625</c:v>
                </c:pt>
                <c:pt idx="136528">
                  <c:v>352.54166666666669</c:v>
                </c:pt>
                <c:pt idx="136529">
                  <c:v>352.54427083333331</c:v>
                </c:pt>
                <c:pt idx="136530">
                  <c:v>352.546875</c:v>
                </c:pt>
                <c:pt idx="136531">
                  <c:v>352.54947916666669</c:v>
                </c:pt>
                <c:pt idx="136532">
                  <c:v>352.55208333333331</c:v>
                </c:pt>
                <c:pt idx="136533">
                  <c:v>352.5546875</c:v>
                </c:pt>
                <c:pt idx="136534">
                  <c:v>352.55729166666669</c:v>
                </c:pt>
                <c:pt idx="136535">
                  <c:v>352.55989583333331</c:v>
                </c:pt>
                <c:pt idx="136536">
                  <c:v>352.5625</c:v>
                </c:pt>
                <c:pt idx="136537">
                  <c:v>352.56510416666669</c:v>
                </c:pt>
                <c:pt idx="136538">
                  <c:v>352.56770833333331</c:v>
                </c:pt>
                <c:pt idx="136539">
                  <c:v>352.5703125</c:v>
                </c:pt>
                <c:pt idx="136540">
                  <c:v>352.57291666666669</c:v>
                </c:pt>
                <c:pt idx="136541">
                  <c:v>352.57552083333331</c:v>
                </c:pt>
                <c:pt idx="136542">
                  <c:v>352.578125</c:v>
                </c:pt>
                <c:pt idx="136543">
                  <c:v>352.58072916666669</c:v>
                </c:pt>
                <c:pt idx="136544">
                  <c:v>352.58333333333331</c:v>
                </c:pt>
                <c:pt idx="136545">
                  <c:v>352.5859375</c:v>
                </c:pt>
                <c:pt idx="136546">
                  <c:v>352.58854166666669</c:v>
                </c:pt>
                <c:pt idx="136547">
                  <c:v>352.59114583333331</c:v>
                </c:pt>
                <c:pt idx="136548">
                  <c:v>352.59375</c:v>
                </c:pt>
                <c:pt idx="136549">
                  <c:v>352.59635416666669</c:v>
                </c:pt>
                <c:pt idx="136550">
                  <c:v>352.59895833333331</c:v>
                </c:pt>
                <c:pt idx="136551">
                  <c:v>352.6015625</c:v>
                </c:pt>
                <c:pt idx="136552">
                  <c:v>352.60416666666669</c:v>
                </c:pt>
                <c:pt idx="136553">
                  <c:v>352.60677083333331</c:v>
                </c:pt>
                <c:pt idx="136554">
                  <c:v>352.609375</c:v>
                </c:pt>
                <c:pt idx="136555">
                  <c:v>352.61197916666669</c:v>
                </c:pt>
                <c:pt idx="136556">
                  <c:v>352.61458333333331</c:v>
                </c:pt>
                <c:pt idx="136557">
                  <c:v>352.6171875</c:v>
                </c:pt>
                <c:pt idx="136558">
                  <c:v>352.61979166666669</c:v>
                </c:pt>
                <c:pt idx="136559">
                  <c:v>352.62239583333331</c:v>
                </c:pt>
                <c:pt idx="136560">
                  <c:v>352.625</c:v>
                </c:pt>
                <c:pt idx="136561">
                  <c:v>352.62760416666669</c:v>
                </c:pt>
                <c:pt idx="136562">
                  <c:v>352.63020833333331</c:v>
                </c:pt>
                <c:pt idx="136563">
                  <c:v>352.6328125</c:v>
                </c:pt>
                <c:pt idx="136564">
                  <c:v>352.63541666666669</c:v>
                </c:pt>
                <c:pt idx="136565">
                  <c:v>352.63802083333331</c:v>
                </c:pt>
                <c:pt idx="136566">
                  <c:v>352.640625</c:v>
                </c:pt>
                <c:pt idx="136567">
                  <c:v>352.64322916666669</c:v>
                </c:pt>
                <c:pt idx="136568">
                  <c:v>352.64583333333331</c:v>
                </c:pt>
                <c:pt idx="136569">
                  <c:v>352.6484375</c:v>
                </c:pt>
                <c:pt idx="136570">
                  <c:v>352.65104166666669</c:v>
                </c:pt>
                <c:pt idx="136571">
                  <c:v>352.65364583333331</c:v>
                </c:pt>
                <c:pt idx="136572">
                  <c:v>352.65625</c:v>
                </c:pt>
                <c:pt idx="136573">
                  <c:v>352.65885416666669</c:v>
                </c:pt>
                <c:pt idx="136574">
                  <c:v>352.66145833333331</c:v>
                </c:pt>
                <c:pt idx="136575">
                  <c:v>352.6640625</c:v>
                </c:pt>
                <c:pt idx="136576">
                  <c:v>352.66666666666669</c:v>
                </c:pt>
                <c:pt idx="136577">
                  <c:v>352.66927083333331</c:v>
                </c:pt>
                <c:pt idx="136578">
                  <c:v>352.671875</c:v>
                </c:pt>
                <c:pt idx="136579">
                  <c:v>352.67447916666669</c:v>
                </c:pt>
                <c:pt idx="136580">
                  <c:v>352.67708333333331</c:v>
                </c:pt>
                <c:pt idx="136581">
                  <c:v>352.6796875</c:v>
                </c:pt>
                <c:pt idx="136582">
                  <c:v>352.68229166666669</c:v>
                </c:pt>
                <c:pt idx="136583">
                  <c:v>352.68489583333331</c:v>
                </c:pt>
                <c:pt idx="136584">
                  <c:v>352.6875</c:v>
                </c:pt>
                <c:pt idx="136585">
                  <c:v>352.69010416666669</c:v>
                </c:pt>
                <c:pt idx="136586">
                  <c:v>352.69270833333331</c:v>
                </c:pt>
                <c:pt idx="136587">
                  <c:v>352.6953125</c:v>
                </c:pt>
                <c:pt idx="136588">
                  <c:v>352.69791666666669</c:v>
                </c:pt>
                <c:pt idx="136589">
                  <c:v>352.70052083333331</c:v>
                </c:pt>
                <c:pt idx="136590">
                  <c:v>352.703125</c:v>
                </c:pt>
                <c:pt idx="136591">
                  <c:v>352.70572916666669</c:v>
                </c:pt>
                <c:pt idx="136592">
                  <c:v>352.70833333333331</c:v>
                </c:pt>
                <c:pt idx="136593">
                  <c:v>352.7109375</c:v>
                </c:pt>
                <c:pt idx="136594">
                  <c:v>352.71354166666669</c:v>
                </c:pt>
                <c:pt idx="136595">
                  <c:v>352.71614583333331</c:v>
                </c:pt>
                <c:pt idx="136596">
                  <c:v>352.71875</c:v>
                </c:pt>
                <c:pt idx="136597">
                  <c:v>352.72135416666669</c:v>
                </c:pt>
                <c:pt idx="136598">
                  <c:v>352.72395833333331</c:v>
                </c:pt>
                <c:pt idx="136599">
                  <c:v>352.7265625</c:v>
                </c:pt>
                <c:pt idx="136600">
                  <c:v>352.72916666666669</c:v>
                </c:pt>
                <c:pt idx="136601">
                  <c:v>352.73177083333331</c:v>
                </c:pt>
                <c:pt idx="136602">
                  <c:v>352.734375</c:v>
                </c:pt>
                <c:pt idx="136603">
                  <c:v>352.73697916666669</c:v>
                </c:pt>
                <c:pt idx="136604">
                  <c:v>352.73958333333331</c:v>
                </c:pt>
                <c:pt idx="136605">
                  <c:v>352.7421875</c:v>
                </c:pt>
                <c:pt idx="136606">
                  <c:v>352.74479166666669</c:v>
                </c:pt>
                <c:pt idx="136607">
                  <c:v>352.74739583333331</c:v>
                </c:pt>
                <c:pt idx="136608">
                  <c:v>352.75</c:v>
                </c:pt>
                <c:pt idx="136609">
                  <c:v>352.75260416666669</c:v>
                </c:pt>
                <c:pt idx="136610">
                  <c:v>352.75520833333331</c:v>
                </c:pt>
                <c:pt idx="136611">
                  <c:v>352.7578125</c:v>
                </c:pt>
                <c:pt idx="136612">
                  <c:v>352.76041666666669</c:v>
                </c:pt>
                <c:pt idx="136613">
                  <c:v>352.76302083333331</c:v>
                </c:pt>
                <c:pt idx="136614">
                  <c:v>352.765625</c:v>
                </c:pt>
                <c:pt idx="136615">
                  <c:v>352.76822916666669</c:v>
                </c:pt>
                <c:pt idx="136616">
                  <c:v>352.77083333333331</c:v>
                </c:pt>
                <c:pt idx="136617">
                  <c:v>352.7734375</c:v>
                </c:pt>
                <c:pt idx="136618">
                  <c:v>352.77604166666669</c:v>
                </c:pt>
                <c:pt idx="136619">
                  <c:v>352.77864583333331</c:v>
                </c:pt>
                <c:pt idx="136620">
                  <c:v>352.78125</c:v>
                </c:pt>
                <c:pt idx="136621">
                  <c:v>352.78385416666669</c:v>
                </c:pt>
                <c:pt idx="136622">
                  <c:v>352.78645833333331</c:v>
                </c:pt>
                <c:pt idx="136623">
                  <c:v>352.7890625</c:v>
                </c:pt>
                <c:pt idx="136624">
                  <c:v>352.79166666666669</c:v>
                </c:pt>
                <c:pt idx="136625">
                  <c:v>352.79427083333331</c:v>
                </c:pt>
                <c:pt idx="136626">
                  <c:v>352.796875</c:v>
                </c:pt>
                <c:pt idx="136627">
                  <c:v>352.79947916666669</c:v>
                </c:pt>
                <c:pt idx="136628">
                  <c:v>352.80208333333331</c:v>
                </c:pt>
                <c:pt idx="136629">
                  <c:v>352.8046875</c:v>
                </c:pt>
                <c:pt idx="136630">
                  <c:v>352.80729166666669</c:v>
                </c:pt>
                <c:pt idx="136631">
                  <c:v>352.80989583333331</c:v>
                </c:pt>
                <c:pt idx="136632">
                  <c:v>352.8125</c:v>
                </c:pt>
                <c:pt idx="136633">
                  <c:v>352.81510416666669</c:v>
                </c:pt>
                <c:pt idx="136634">
                  <c:v>352.81770833333331</c:v>
                </c:pt>
                <c:pt idx="136635">
                  <c:v>352.8203125</c:v>
                </c:pt>
                <c:pt idx="136636">
                  <c:v>352.82291666666669</c:v>
                </c:pt>
                <c:pt idx="136637">
                  <c:v>352.82552083333331</c:v>
                </c:pt>
                <c:pt idx="136638">
                  <c:v>352.828125</c:v>
                </c:pt>
                <c:pt idx="136639">
                  <c:v>352.83072916666669</c:v>
                </c:pt>
                <c:pt idx="136640">
                  <c:v>352.83333333333331</c:v>
                </c:pt>
                <c:pt idx="136641">
                  <c:v>352.8359375</c:v>
                </c:pt>
                <c:pt idx="136642">
                  <c:v>352.83854166666669</c:v>
                </c:pt>
                <c:pt idx="136643">
                  <c:v>352.84114583333331</c:v>
                </c:pt>
                <c:pt idx="136644">
                  <c:v>352.84375</c:v>
                </c:pt>
                <c:pt idx="136645">
                  <c:v>352.84635416666669</c:v>
                </c:pt>
                <c:pt idx="136646">
                  <c:v>352.84895833333331</c:v>
                </c:pt>
                <c:pt idx="136647">
                  <c:v>352.8515625</c:v>
                </c:pt>
                <c:pt idx="136648">
                  <c:v>352.85416666666669</c:v>
                </c:pt>
                <c:pt idx="136649">
                  <c:v>352.85677083333331</c:v>
                </c:pt>
                <c:pt idx="136650">
                  <c:v>352.859375</c:v>
                </c:pt>
                <c:pt idx="136651">
                  <c:v>352.86197916666669</c:v>
                </c:pt>
                <c:pt idx="136652">
                  <c:v>352.86458333333331</c:v>
                </c:pt>
                <c:pt idx="136653">
                  <c:v>352.8671875</c:v>
                </c:pt>
                <c:pt idx="136654">
                  <c:v>352.86979166666669</c:v>
                </c:pt>
                <c:pt idx="136655">
                  <c:v>352.87239583333331</c:v>
                </c:pt>
                <c:pt idx="136656">
                  <c:v>352.875</c:v>
                </c:pt>
                <c:pt idx="136657">
                  <c:v>352.87760416666669</c:v>
                </c:pt>
                <c:pt idx="136658">
                  <c:v>352.88020833333331</c:v>
                </c:pt>
                <c:pt idx="136659">
                  <c:v>352.8828125</c:v>
                </c:pt>
                <c:pt idx="136660">
                  <c:v>352.88541666666669</c:v>
                </c:pt>
                <c:pt idx="136661">
                  <c:v>352.88802083333331</c:v>
                </c:pt>
                <c:pt idx="136662">
                  <c:v>352.890625</c:v>
                </c:pt>
                <c:pt idx="136663">
                  <c:v>352.89322916666669</c:v>
                </c:pt>
                <c:pt idx="136664">
                  <c:v>352.89583333333331</c:v>
                </c:pt>
                <c:pt idx="136665">
                  <c:v>352.8984375</c:v>
                </c:pt>
                <c:pt idx="136666">
                  <c:v>352.90104166666669</c:v>
                </c:pt>
                <c:pt idx="136667">
                  <c:v>352.90364583333331</c:v>
                </c:pt>
                <c:pt idx="136668">
                  <c:v>352.90625</c:v>
                </c:pt>
                <c:pt idx="136669">
                  <c:v>352.90885416666669</c:v>
                </c:pt>
                <c:pt idx="136670">
                  <c:v>352.91145833333331</c:v>
                </c:pt>
                <c:pt idx="136671">
                  <c:v>352.9140625</c:v>
                </c:pt>
                <c:pt idx="136672">
                  <c:v>352.91666666666669</c:v>
                </c:pt>
                <c:pt idx="136673">
                  <c:v>352.91927083333331</c:v>
                </c:pt>
                <c:pt idx="136674">
                  <c:v>352.921875</c:v>
                </c:pt>
                <c:pt idx="136675">
                  <c:v>352.92447916666669</c:v>
                </c:pt>
                <c:pt idx="136676">
                  <c:v>352.92708333333331</c:v>
                </c:pt>
                <c:pt idx="136677">
                  <c:v>352.9296875</c:v>
                </c:pt>
                <c:pt idx="136678">
                  <c:v>352.93229166666669</c:v>
                </c:pt>
                <c:pt idx="136679">
                  <c:v>352.93489583333331</c:v>
                </c:pt>
                <c:pt idx="136680">
                  <c:v>352.9375</c:v>
                </c:pt>
                <c:pt idx="136681">
                  <c:v>352.94010416666669</c:v>
                </c:pt>
                <c:pt idx="136682">
                  <c:v>352.94270833333331</c:v>
                </c:pt>
                <c:pt idx="136683">
                  <c:v>352.9453125</c:v>
                </c:pt>
                <c:pt idx="136684">
                  <c:v>352.94791666666669</c:v>
                </c:pt>
                <c:pt idx="136685">
                  <c:v>352.95052083333331</c:v>
                </c:pt>
                <c:pt idx="136686">
                  <c:v>352.953125</c:v>
                </c:pt>
                <c:pt idx="136687">
                  <c:v>352.95572916666669</c:v>
                </c:pt>
                <c:pt idx="136688">
                  <c:v>352.95833333333331</c:v>
                </c:pt>
                <c:pt idx="136689">
                  <c:v>352.9609375</c:v>
                </c:pt>
                <c:pt idx="136690">
                  <c:v>352.96354166666669</c:v>
                </c:pt>
                <c:pt idx="136691">
                  <c:v>352.96614583333331</c:v>
                </c:pt>
                <c:pt idx="136692">
                  <c:v>352.96875</c:v>
                </c:pt>
                <c:pt idx="136693">
                  <c:v>352.97135416666669</c:v>
                </c:pt>
                <c:pt idx="136694">
                  <c:v>352.97395833333331</c:v>
                </c:pt>
                <c:pt idx="136695">
                  <c:v>352.9765625</c:v>
                </c:pt>
                <c:pt idx="136696">
                  <c:v>352.97916666666669</c:v>
                </c:pt>
                <c:pt idx="136697">
                  <c:v>352.98177083333331</c:v>
                </c:pt>
                <c:pt idx="136698">
                  <c:v>352.984375</c:v>
                </c:pt>
                <c:pt idx="136699">
                  <c:v>352.98697916666669</c:v>
                </c:pt>
                <c:pt idx="136700">
                  <c:v>352.98958333333331</c:v>
                </c:pt>
                <c:pt idx="136701">
                  <c:v>352.9921875</c:v>
                </c:pt>
                <c:pt idx="136702">
                  <c:v>352.99479166666669</c:v>
                </c:pt>
                <c:pt idx="136703">
                  <c:v>352.99739583333331</c:v>
                </c:pt>
                <c:pt idx="136704">
                  <c:v>353</c:v>
                </c:pt>
                <c:pt idx="136705">
                  <c:v>353.00260416666669</c:v>
                </c:pt>
                <c:pt idx="136706">
                  <c:v>353.00520833333331</c:v>
                </c:pt>
                <c:pt idx="136707">
                  <c:v>353.0078125</c:v>
                </c:pt>
                <c:pt idx="136708">
                  <c:v>353.01041666666669</c:v>
                </c:pt>
                <c:pt idx="136709">
                  <c:v>353.01302083333331</c:v>
                </c:pt>
                <c:pt idx="136710">
                  <c:v>353.015625</c:v>
                </c:pt>
                <c:pt idx="136711">
                  <c:v>353.01822916666669</c:v>
                </c:pt>
                <c:pt idx="136712">
                  <c:v>353.02083333333331</c:v>
                </c:pt>
                <c:pt idx="136713">
                  <c:v>353.0234375</c:v>
                </c:pt>
                <c:pt idx="136714">
                  <c:v>353.02604166666669</c:v>
                </c:pt>
                <c:pt idx="136715">
                  <c:v>353.02864583333331</c:v>
                </c:pt>
                <c:pt idx="136716">
                  <c:v>353.03125</c:v>
                </c:pt>
                <c:pt idx="136717">
                  <c:v>353.03385416666669</c:v>
                </c:pt>
                <c:pt idx="136718">
                  <c:v>353.03645833333331</c:v>
                </c:pt>
                <c:pt idx="136719">
                  <c:v>353.0390625</c:v>
                </c:pt>
                <c:pt idx="136720">
                  <c:v>353.04166666666669</c:v>
                </c:pt>
                <c:pt idx="136721">
                  <c:v>353.04427083333331</c:v>
                </c:pt>
                <c:pt idx="136722">
                  <c:v>353.046875</c:v>
                </c:pt>
                <c:pt idx="136723">
                  <c:v>353.04947916666669</c:v>
                </c:pt>
                <c:pt idx="136724">
                  <c:v>353.05208333333331</c:v>
                </c:pt>
                <c:pt idx="136725">
                  <c:v>353.0546875</c:v>
                </c:pt>
                <c:pt idx="136726">
                  <c:v>353.05729166666669</c:v>
                </c:pt>
                <c:pt idx="136727">
                  <c:v>353.05989583333331</c:v>
                </c:pt>
                <c:pt idx="136728">
                  <c:v>353.0625</c:v>
                </c:pt>
                <c:pt idx="136729">
                  <c:v>353.06510416666669</c:v>
                </c:pt>
                <c:pt idx="136730">
                  <c:v>353.06770833333331</c:v>
                </c:pt>
                <c:pt idx="136731">
                  <c:v>353.0703125</c:v>
                </c:pt>
                <c:pt idx="136732">
                  <c:v>353.07291666666669</c:v>
                </c:pt>
                <c:pt idx="136733">
                  <c:v>353.07552083333331</c:v>
                </c:pt>
                <c:pt idx="136734">
                  <c:v>353.078125</c:v>
                </c:pt>
                <c:pt idx="136735">
                  <c:v>353.08072916666669</c:v>
                </c:pt>
                <c:pt idx="136736">
                  <c:v>353.08333333333331</c:v>
                </c:pt>
                <c:pt idx="136737">
                  <c:v>353.0859375</c:v>
                </c:pt>
                <c:pt idx="136738">
                  <c:v>353.08854166666669</c:v>
                </c:pt>
                <c:pt idx="136739">
                  <c:v>353.09114583333331</c:v>
                </c:pt>
                <c:pt idx="136740">
                  <c:v>353.09375</c:v>
                </c:pt>
                <c:pt idx="136741">
                  <c:v>353.09635416666669</c:v>
                </c:pt>
                <c:pt idx="136742">
                  <c:v>353.09895833333331</c:v>
                </c:pt>
                <c:pt idx="136743">
                  <c:v>353.1015625</c:v>
                </c:pt>
                <c:pt idx="136744">
                  <c:v>353.10416666666669</c:v>
                </c:pt>
                <c:pt idx="136745">
                  <c:v>353.10677083333331</c:v>
                </c:pt>
                <c:pt idx="136746">
                  <c:v>353.109375</c:v>
                </c:pt>
                <c:pt idx="136747">
                  <c:v>353.11197916666669</c:v>
                </c:pt>
                <c:pt idx="136748">
                  <c:v>353.11458333333331</c:v>
                </c:pt>
                <c:pt idx="136749">
                  <c:v>353.1171875</c:v>
                </c:pt>
                <c:pt idx="136750">
                  <c:v>353.11979166666669</c:v>
                </c:pt>
                <c:pt idx="136751">
                  <c:v>353.12239583333331</c:v>
                </c:pt>
                <c:pt idx="136752">
                  <c:v>353.125</c:v>
                </c:pt>
                <c:pt idx="136753">
                  <c:v>353.12760416666669</c:v>
                </c:pt>
                <c:pt idx="136754">
                  <c:v>353.13020833333331</c:v>
                </c:pt>
                <c:pt idx="136755">
                  <c:v>353.1328125</c:v>
                </c:pt>
                <c:pt idx="136756">
                  <c:v>353.13541666666669</c:v>
                </c:pt>
                <c:pt idx="136757">
                  <c:v>353.13802083333331</c:v>
                </c:pt>
                <c:pt idx="136758">
                  <c:v>353.140625</c:v>
                </c:pt>
                <c:pt idx="136759">
                  <c:v>353.14322916666669</c:v>
                </c:pt>
                <c:pt idx="136760">
                  <c:v>353.14583333333331</c:v>
                </c:pt>
                <c:pt idx="136761">
                  <c:v>353.1484375</c:v>
                </c:pt>
                <c:pt idx="136762">
                  <c:v>353.15104166666669</c:v>
                </c:pt>
                <c:pt idx="136763">
                  <c:v>353.15364583333331</c:v>
                </c:pt>
                <c:pt idx="136764">
                  <c:v>353.15625</c:v>
                </c:pt>
                <c:pt idx="136765">
                  <c:v>353.15885416666669</c:v>
                </c:pt>
                <c:pt idx="136766">
                  <c:v>353.16145833333331</c:v>
                </c:pt>
                <c:pt idx="136767">
                  <c:v>353.1640625</c:v>
                </c:pt>
                <c:pt idx="136768">
                  <c:v>353.16666666666669</c:v>
                </c:pt>
                <c:pt idx="136769">
                  <c:v>353.16927083333331</c:v>
                </c:pt>
                <c:pt idx="136770">
                  <c:v>353.171875</c:v>
                </c:pt>
                <c:pt idx="136771">
                  <c:v>353.17447916666669</c:v>
                </c:pt>
                <c:pt idx="136772">
                  <c:v>353.17708333333331</c:v>
                </c:pt>
                <c:pt idx="136773">
                  <c:v>353.1796875</c:v>
                </c:pt>
                <c:pt idx="136774">
                  <c:v>353.18229166666669</c:v>
                </c:pt>
                <c:pt idx="136775">
                  <c:v>353.18489583333331</c:v>
                </c:pt>
                <c:pt idx="136776">
                  <c:v>353.1875</c:v>
                </c:pt>
                <c:pt idx="136777">
                  <c:v>353.19010416666669</c:v>
                </c:pt>
                <c:pt idx="136778">
                  <c:v>353.19270833333331</c:v>
                </c:pt>
                <c:pt idx="136779">
                  <c:v>353.1953125</c:v>
                </c:pt>
                <c:pt idx="136780">
                  <c:v>353.19791666666669</c:v>
                </c:pt>
                <c:pt idx="136781">
                  <c:v>353.20052083333331</c:v>
                </c:pt>
                <c:pt idx="136782">
                  <c:v>353.203125</c:v>
                </c:pt>
                <c:pt idx="136783">
                  <c:v>353.20572916666669</c:v>
                </c:pt>
                <c:pt idx="136784">
                  <c:v>353.20833333333331</c:v>
                </c:pt>
                <c:pt idx="136785">
                  <c:v>353.2109375</c:v>
                </c:pt>
                <c:pt idx="136786">
                  <c:v>353.21354166666669</c:v>
                </c:pt>
                <c:pt idx="136787">
                  <c:v>353.21614583333331</c:v>
                </c:pt>
                <c:pt idx="136788">
                  <c:v>353.21875</c:v>
                </c:pt>
                <c:pt idx="136789">
                  <c:v>353.22135416666669</c:v>
                </c:pt>
                <c:pt idx="136790">
                  <c:v>353.22395833333331</c:v>
                </c:pt>
                <c:pt idx="136791">
                  <c:v>353.2265625</c:v>
                </c:pt>
                <c:pt idx="136792">
                  <c:v>353.22916666666669</c:v>
                </c:pt>
                <c:pt idx="136793">
                  <c:v>353.23177083333331</c:v>
                </c:pt>
                <c:pt idx="136794">
                  <c:v>353.234375</c:v>
                </c:pt>
                <c:pt idx="136795">
                  <c:v>353.23697916666669</c:v>
                </c:pt>
                <c:pt idx="136796">
                  <c:v>353.23958333333331</c:v>
                </c:pt>
                <c:pt idx="136797">
                  <c:v>353.2421875</c:v>
                </c:pt>
                <c:pt idx="136798">
                  <c:v>353.24479166666669</c:v>
                </c:pt>
                <c:pt idx="136799">
                  <c:v>353.24739583333331</c:v>
                </c:pt>
                <c:pt idx="136800">
                  <c:v>353.25</c:v>
                </c:pt>
                <c:pt idx="136801">
                  <c:v>353.25260416666669</c:v>
                </c:pt>
                <c:pt idx="136802">
                  <c:v>353.25520833333331</c:v>
                </c:pt>
                <c:pt idx="136803">
                  <c:v>353.2578125</c:v>
                </c:pt>
                <c:pt idx="136804">
                  <c:v>353.26041666666669</c:v>
                </c:pt>
                <c:pt idx="136805">
                  <c:v>353.26302083333331</c:v>
                </c:pt>
                <c:pt idx="136806">
                  <c:v>353.265625</c:v>
                </c:pt>
                <c:pt idx="136807">
                  <c:v>353.26822916666669</c:v>
                </c:pt>
                <c:pt idx="136808">
                  <c:v>353.27083333333331</c:v>
                </c:pt>
                <c:pt idx="136809">
                  <c:v>353.2734375</c:v>
                </c:pt>
                <c:pt idx="136810">
                  <c:v>353.27604166666669</c:v>
                </c:pt>
                <c:pt idx="136811">
                  <c:v>353.27864583333331</c:v>
                </c:pt>
                <c:pt idx="136812">
                  <c:v>353.28125</c:v>
                </c:pt>
                <c:pt idx="136813">
                  <c:v>353.28385416666669</c:v>
                </c:pt>
                <c:pt idx="136814">
                  <c:v>353.28645833333331</c:v>
                </c:pt>
                <c:pt idx="136815">
                  <c:v>353.2890625</c:v>
                </c:pt>
                <c:pt idx="136816">
                  <c:v>353.29166666666669</c:v>
                </c:pt>
                <c:pt idx="136817">
                  <c:v>353.29427083333331</c:v>
                </c:pt>
                <c:pt idx="136818">
                  <c:v>353.296875</c:v>
                </c:pt>
                <c:pt idx="136819">
                  <c:v>353.29947916666669</c:v>
                </c:pt>
                <c:pt idx="136820">
                  <c:v>353.30208333333331</c:v>
                </c:pt>
                <c:pt idx="136821">
                  <c:v>353.3046875</c:v>
                </c:pt>
                <c:pt idx="136822">
                  <c:v>353.30729166666669</c:v>
                </c:pt>
                <c:pt idx="136823">
                  <c:v>353.30989583333331</c:v>
                </c:pt>
                <c:pt idx="136824">
                  <c:v>353.3125</c:v>
                </c:pt>
                <c:pt idx="136825">
                  <c:v>353.31510416666669</c:v>
                </c:pt>
                <c:pt idx="136826">
                  <c:v>353.31770833333331</c:v>
                </c:pt>
                <c:pt idx="136827">
                  <c:v>353.3203125</c:v>
                </c:pt>
                <c:pt idx="136828">
                  <c:v>353.32291666666669</c:v>
                </c:pt>
                <c:pt idx="136829">
                  <c:v>353.32552083333331</c:v>
                </c:pt>
                <c:pt idx="136830">
                  <c:v>353.328125</c:v>
                </c:pt>
                <c:pt idx="136831">
                  <c:v>353.33072916666669</c:v>
                </c:pt>
                <c:pt idx="136832">
                  <c:v>353.33333333333331</c:v>
                </c:pt>
                <c:pt idx="136833">
                  <c:v>353.3359375</c:v>
                </c:pt>
                <c:pt idx="136834">
                  <c:v>353.33854166666669</c:v>
                </c:pt>
                <c:pt idx="136835">
                  <c:v>353.34114583333331</c:v>
                </c:pt>
                <c:pt idx="136836">
                  <c:v>353.34375</c:v>
                </c:pt>
                <c:pt idx="136837">
                  <c:v>353.34635416666669</c:v>
                </c:pt>
                <c:pt idx="136838">
                  <c:v>353.34895833333331</c:v>
                </c:pt>
                <c:pt idx="136839">
                  <c:v>353.3515625</c:v>
                </c:pt>
                <c:pt idx="136840">
                  <c:v>353.35416666666669</c:v>
                </c:pt>
                <c:pt idx="136841">
                  <c:v>353.35677083333331</c:v>
                </c:pt>
                <c:pt idx="136842">
                  <c:v>353.359375</c:v>
                </c:pt>
                <c:pt idx="136843">
                  <c:v>353.36197916666669</c:v>
                </c:pt>
                <c:pt idx="136844">
                  <c:v>353.36458333333331</c:v>
                </c:pt>
                <c:pt idx="136845">
                  <c:v>353.3671875</c:v>
                </c:pt>
                <c:pt idx="136846">
                  <c:v>353.36979166666669</c:v>
                </c:pt>
                <c:pt idx="136847">
                  <c:v>353.37239583333331</c:v>
                </c:pt>
                <c:pt idx="136848">
                  <c:v>353.375</c:v>
                </c:pt>
                <c:pt idx="136849">
                  <c:v>353.37760416666669</c:v>
                </c:pt>
                <c:pt idx="136850">
                  <c:v>353.38020833333331</c:v>
                </c:pt>
                <c:pt idx="136851">
                  <c:v>353.3828125</c:v>
                </c:pt>
                <c:pt idx="136852">
                  <c:v>353.38541666666669</c:v>
                </c:pt>
                <c:pt idx="136853">
                  <c:v>353.38802083333331</c:v>
                </c:pt>
                <c:pt idx="136854">
                  <c:v>353.390625</c:v>
                </c:pt>
                <c:pt idx="136855">
                  <c:v>353.39322916666669</c:v>
                </c:pt>
                <c:pt idx="136856">
                  <c:v>353.39583333333331</c:v>
                </c:pt>
                <c:pt idx="136857">
                  <c:v>353.3984375</c:v>
                </c:pt>
                <c:pt idx="136858">
                  <c:v>353.40104166666669</c:v>
                </c:pt>
                <c:pt idx="136859">
                  <c:v>353.40364583333331</c:v>
                </c:pt>
                <c:pt idx="136860">
                  <c:v>353.40625</c:v>
                </c:pt>
                <c:pt idx="136861">
                  <c:v>353.40885416666669</c:v>
                </c:pt>
                <c:pt idx="136862">
                  <c:v>353.41145833333331</c:v>
                </c:pt>
                <c:pt idx="136863">
                  <c:v>353.4140625</c:v>
                </c:pt>
                <c:pt idx="136864">
                  <c:v>353.41666666666669</c:v>
                </c:pt>
                <c:pt idx="136865">
                  <c:v>353.41927083333331</c:v>
                </c:pt>
                <c:pt idx="136866">
                  <c:v>353.421875</c:v>
                </c:pt>
                <c:pt idx="136867">
                  <c:v>353.42447916666669</c:v>
                </c:pt>
                <c:pt idx="136868">
                  <c:v>353.42708333333331</c:v>
                </c:pt>
                <c:pt idx="136869">
                  <c:v>353.4296875</c:v>
                </c:pt>
                <c:pt idx="136870">
                  <c:v>353.43229166666669</c:v>
                </c:pt>
                <c:pt idx="136871">
                  <c:v>353.43489583333331</c:v>
                </c:pt>
                <c:pt idx="136872">
                  <c:v>353.4375</c:v>
                </c:pt>
                <c:pt idx="136873">
                  <c:v>353.44010416666669</c:v>
                </c:pt>
                <c:pt idx="136874">
                  <c:v>353.44270833333331</c:v>
                </c:pt>
                <c:pt idx="136875">
                  <c:v>353.4453125</c:v>
                </c:pt>
                <c:pt idx="136876">
                  <c:v>353.44791666666669</c:v>
                </c:pt>
                <c:pt idx="136877">
                  <c:v>353.45052083333331</c:v>
                </c:pt>
                <c:pt idx="136878">
                  <c:v>353.453125</c:v>
                </c:pt>
                <c:pt idx="136879">
                  <c:v>353.45572916666669</c:v>
                </c:pt>
                <c:pt idx="136880">
                  <c:v>353.45833333333331</c:v>
                </c:pt>
                <c:pt idx="136881">
                  <c:v>353.4609375</c:v>
                </c:pt>
                <c:pt idx="136882">
                  <c:v>353.46354166666669</c:v>
                </c:pt>
                <c:pt idx="136883">
                  <c:v>353.46614583333331</c:v>
                </c:pt>
                <c:pt idx="136884">
                  <c:v>353.46875</c:v>
                </c:pt>
                <c:pt idx="136885">
                  <c:v>353.47135416666669</c:v>
                </c:pt>
                <c:pt idx="136886">
                  <c:v>353.47395833333331</c:v>
                </c:pt>
                <c:pt idx="136887">
                  <c:v>353.4765625</c:v>
                </c:pt>
                <c:pt idx="136888">
                  <c:v>353.47916666666669</c:v>
                </c:pt>
                <c:pt idx="136889">
                  <c:v>353.48177083333331</c:v>
                </c:pt>
                <c:pt idx="136890">
                  <c:v>353.484375</c:v>
                </c:pt>
                <c:pt idx="136891">
                  <c:v>353.48697916666669</c:v>
                </c:pt>
                <c:pt idx="136892">
                  <c:v>353.48958333333331</c:v>
                </c:pt>
                <c:pt idx="136893">
                  <c:v>353.4921875</c:v>
                </c:pt>
                <c:pt idx="136894">
                  <c:v>353.49479166666669</c:v>
                </c:pt>
                <c:pt idx="136895">
                  <c:v>353.49739583333331</c:v>
                </c:pt>
                <c:pt idx="136896">
                  <c:v>353.5</c:v>
                </c:pt>
                <c:pt idx="136897">
                  <c:v>353.50260416666669</c:v>
                </c:pt>
                <c:pt idx="136898">
                  <c:v>353.50520833333331</c:v>
                </c:pt>
                <c:pt idx="136899">
                  <c:v>353.5078125</c:v>
                </c:pt>
                <c:pt idx="136900">
                  <c:v>353.51041666666669</c:v>
                </c:pt>
                <c:pt idx="136901">
                  <c:v>353.51302083333331</c:v>
                </c:pt>
                <c:pt idx="136902">
                  <c:v>353.515625</c:v>
                </c:pt>
                <c:pt idx="136903">
                  <c:v>353.51822916666669</c:v>
                </c:pt>
                <c:pt idx="136904">
                  <c:v>353.52083333333331</c:v>
                </c:pt>
                <c:pt idx="136905">
                  <c:v>353.5234375</c:v>
                </c:pt>
                <c:pt idx="136906">
                  <c:v>353.52604166666669</c:v>
                </c:pt>
                <c:pt idx="136907">
                  <c:v>353.52864583333331</c:v>
                </c:pt>
                <c:pt idx="136908">
                  <c:v>353.53125</c:v>
                </c:pt>
                <c:pt idx="136909">
                  <c:v>353.53385416666669</c:v>
                </c:pt>
                <c:pt idx="136910">
                  <c:v>353.53645833333331</c:v>
                </c:pt>
                <c:pt idx="136911">
                  <c:v>353.5390625</c:v>
                </c:pt>
                <c:pt idx="136912">
                  <c:v>353.54166666666669</c:v>
                </c:pt>
                <c:pt idx="136913">
                  <c:v>353.54427083333331</c:v>
                </c:pt>
                <c:pt idx="136914">
                  <c:v>353.546875</c:v>
                </c:pt>
                <c:pt idx="136915">
                  <c:v>353.54947916666669</c:v>
                </c:pt>
                <c:pt idx="136916">
                  <c:v>353.55208333333331</c:v>
                </c:pt>
                <c:pt idx="136917">
                  <c:v>353.5546875</c:v>
                </c:pt>
                <c:pt idx="136918">
                  <c:v>353.55729166666669</c:v>
                </c:pt>
                <c:pt idx="136919">
                  <c:v>353.55989583333331</c:v>
                </c:pt>
                <c:pt idx="136920">
                  <c:v>353.5625</c:v>
                </c:pt>
                <c:pt idx="136921">
                  <c:v>353.56510416666669</c:v>
                </c:pt>
                <c:pt idx="136922">
                  <c:v>353.56770833333331</c:v>
                </c:pt>
                <c:pt idx="136923">
                  <c:v>353.5703125</c:v>
                </c:pt>
                <c:pt idx="136924">
                  <c:v>353.57291666666669</c:v>
                </c:pt>
                <c:pt idx="136925">
                  <c:v>353.57552083333331</c:v>
                </c:pt>
                <c:pt idx="136926">
                  <c:v>353.578125</c:v>
                </c:pt>
                <c:pt idx="136927">
                  <c:v>353.58072916666669</c:v>
                </c:pt>
                <c:pt idx="136928">
                  <c:v>353.58333333333331</c:v>
                </c:pt>
                <c:pt idx="136929">
                  <c:v>353.5859375</c:v>
                </c:pt>
                <c:pt idx="136930">
                  <c:v>353.58854166666669</c:v>
                </c:pt>
                <c:pt idx="136931">
                  <c:v>353.59114583333331</c:v>
                </c:pt>
                <c:pt idx="136932">
                  <c:v>353.59375</c:v>
                </c:pt>
                <c:pt idx="136933">
                  <c:v>353.59635416666669</c:v>
                </c:pt>
                <c:pt idx="136934">
                  <c:v>353.59895833333331</c:v>
                </c:pt>
                <c:pt idx="136935">
                  <c:v>353.6015625</c:v>
                </c:pt>
                <c:pt idx="136936">
                  <c:v>353.60416666666669</c:v>
                </c:pt>
                <c:pt idx="136937">
                  <c:v>353.60677083333331</c:v>
                </c:pt>
                <c:pt idx="136938">
                  <c:v>353.609375</c:v>
                </c:pt>
                <c:pt idx="136939">
                  <c:v>353.61197916666669</c:v>
                </c:pt>
                <c:pt idx="136940">
                  <c:v>353.61458333333331</c:v>
                </c:pt>
                <c:pt idx="136941">
                  <c:v>353.6171875</c:v>
                </c:pt>
                <c:pt idx="136942">
                  <c:v>353.61979166666669</c:v>
                </c:pt>
                <c:pt idx="136943">
                  <c:v>353.62239583333331</c:v>
                </c:pt>
                <c:pt idx="136944">
                  <c:v>353.625</c:v>
                </c:pt>
                <c:pt idx="136945">
                  <c:v>353.62760416666669</c:v>
                </c:pt>
                <c:pt idx="136946">
                  <c:v>353.63020833333331</c:v>
                </c:pt>
                <c:pt idx="136947">
                  <c:v>353.6328125</c:v>
                </c:pt>
                <c:pt idx="136948">
                  <c:v>353.63541666666669</c:v>
                </c:pt>
                <c:pt idx="136949">
                  <c:v>353.63802083333331</c:v>
                </c:pt>
                <c:pt idx="136950">
                  <c:v>353.640625</c:v>
                </c:pt>
                <c:pt idx="136951">
                  <c:v>353.64322916666669</c:v>
                </c:pt>
                <c:pt idx="136952">
                  <c:v>353.64583333333331</c:v>
                </c:pt>
                <c:pt idx="136953">
                  <c:v>353.6484375</c:v>
                </c:pt>
                <c:pt idx="136954">
                  <c:v>353.65104166666669</c:v>
                </c:pt>
                <c:pt idx="136955">
                  <c:v>353.65364583333331</c:v>
                </c:pt>
                <c:pt idx="136956">
                  <c:v>353.65625</c:v>
                </c:pt>
                <c:pt idx="136957">
                  <c:v>353.65885416666669</c:v>
                </c:pt>
                <c:pt idx="136958">
                  <c:v>353.66145833333331</c:v>
                </c:pt>
                <c:pt idx="136959">
                  <c:v>353.6640625</c:v>
                </c:pt>
                <c:pt idx="136960">
                  <c:v>353.66666666666669</c:v>
                </c:pt>
                <c:pt idx="136961">
                  <c:v>353.66927083333331</c:v>
                </c:pt>
                <c:pt idx="136962">
                  <c:v>353.671875</c:v>
                </c:pt>
                <c:pt idx="136963">
                  <c:v>353.67447916666669</c:v>
                </c:pt>
                <c:pt idx="136964">
                  <c:v>353.67708333333331</c:v>
                </c:pt>
                <c:pt idx="136965">
                  <c:v>353.6796875</c:v>
                </c:pt>
                <c:pt idx="136966">
                  <c:v>353.68229166666669</c:v>
                </c:pt>
                <c:pt idx="136967">
                  <c:v>353.68489583333331</c:v>
                </c:pt>
                <c:pt idx="136968">
                  <c:v>353.6875</c:v>
                </c:pt>
                <c:pt idx="136969">
                  <c:v>353.69010416666669</c:v>
                </c:pt>
                <c:pt idx="136970">
                  <c:v>353.69270833333331</c:v>
                </c:pt>
                <c:pt idx="136971">
                  <c:v>353.6953125</c:v>
                </c:pt>
                <c:pt idx="136972">
                  <c:v>353.69791666666669</c:v>
                </c:pt>
                <c:pt idx="136973">
                  <c:v>353.70052083333331</c:v>
                </c:pt>
                <c:pt idx="136974">
                  <c:v>353.703125</c:v>
                </c:pt>
                <c:pt idx="136975">
                  <c:v>353.70572916666669</c:v>
                </c:pt>
                <c:pt idx="136976">
                  <c:v>353.70833333333331</c:v>
                </c:pt>
                <c:pt idx="136977">
                  <c:v>353.7109375</c:v>
                </c:pt>
                <c:pt idx="136978">
                  <c:v>353.71354166666669</c:v>
                </c:pt>
                <c:pt idx="136979">
                  <c:v>353.71614583333331</c:v>
                </c:pt>
                <c:pt idx="136980">
                  <c:v>353.71875</c:v>
                </c:pt>
                <c:pt idx="136981">
                  <c:v>353.72135416666669</c:v>
                </c:pt>
                <c:pt idx="136982">
                  <c:v>353.72395833333331</c:v>
                </c:pt>
                <c:pt idx="136983">
                  <c:v>353.7265625</c:v>
                </c:pt>
                <c:pt idx="136984">
                  <c:v>353.72916666666669</c:v>
                </c:pt>
                <c:pt idx="136985">
                  <c:v>353.73177083333331</c:v>
                </c:pt>
                <c:pt idx="136986">
                  <c:v>353.734375</c:v>
                </c:pt>
                <c:pt idx="136987">
                  <c:v>353.73697916666669</c:v>
                </c:pt>
                <c:pt idx="136988">
                  <c:v>353.73958333333331</c:v>
                </c:pt>
                <c:pt idx="136989">
                  <c:v>353.7421875</c:v>
                </c:pt>
                <c:pt idx="136990">
                  <c:v>353.74479166666669</c:v>
                </c:pt>
                <c:pt idx="136991">
                  <c:v>353.74739583333331</c:v>
                </c:pt>
                <c:pt idx="136992">
                  <c:v>353.75</c:v>
                </c:pt>
                <c:pt idx="136993">
                  <c:v>353.75260416666669</c:v>
                </c:pt>
                <c:pt idx="136994">
                  <c:v>353.75520833333331</c:v>
                </c:pt>
                <c:pt idx="136995">
                  <c:v>353.7578125</c:v>
                </c:pt>
                <c:pt idx="136996">
                  <c:v>353.76041666666669</c:v>
                </c:pt>
                <c:pt idx="136997">
                  <c:v>353.76302083333331</c:v>
                </c:pt>
                <c:pt idx="136998">
                  <c:v>353.765625</c:v>
                </c:pt>
                <c:pt idx="136999">
                  <c:v>353.76822916666669</c:v>
                </c:pt>
                <c:pt idx="137000">
                  <c:v>353.77083333333331</c:v>
                </c:pt>
                <c:pt idx="137001">
                  <c:v>353.7734375</c:v>
                </c:pt>
                <c:pt idx="137002">
                  <c:v>353.77604166666669</c:v>
                </c:pt>
                <c:pt idx="137003">
                  <c:v>353.77864583333331</c:v>
                </c:pt>
                <c:pt idx="137004">
                  <c:v>353.78125</c:v>
                </c:pt>
                <c:pt idx="137005">
                  <c:v>353.78385416666669</c:v>
                </c:pt>
                <c:pt idx="137006">
                  <c:v>353.78645833333331</c:v>
                </c:pt>
                <c:pt idx="137007">
                  <c:v>353.7890625</c:v>
                </c:pt>
                <c:pt idx="137008">
                  <c:v>353.79166666666669</c:v>
                </c:pt>
                <c:pt idx="137009">
                  <c:v>353.79427083333331</c:v>
                </c:pt>
                <c:pt idx="137010">
                  <c:v>353.796875</c:v>
                </c:pt>
                <c:pt idx="137011">
                  <c:v>353.79947916666669</c:v>
                </c:pt>
                <c:pt idx="137012">
                  <c:v>353.80208333333331</c:v>
                </c:pt>
                <c:pt idx="137013">
                  <c:v>353.8046875</c:v>
                </c:pt>
                <c:pt idx="137014">
                  <c:v>353.80729166666669</c:v>
                </c:pt>
                <c:pt idx="137015">
                  <c:v>353.80989583333331</c:v>
                </c:pt>
                <c:pt idx="137016">
                  <c:v>353.8125</c:v>
                </c:pt>
                <c:pt idx="137017">
                  <c:v>353.81510416666669</c:v>
                </c:pt>
                <c:pt idx="137018">
                  <c:v>353.81770833333331</c:v>
                </c:pt>
                <c:pt idx="137019">
                  <c:v>353.8203125</c:v>
                </c:pt>
                <c:pt idx="137020">
                  <c:v>353.82291666666669</c:v>
                </c:pt>
                <c:pt idx="137021">
                  <c:v>353.82552083333331</c:v>
                </c:pt>
                <c:pt idx="137022">
                  <c:v>353.828125</c:v>
                </c:pt>
                <c:pt idx="137023">
                  <c:v>353.83072916666669</c:v>
                </c:pt>
                <c:pt idx="137024">
                  <c:v>353.83333333333331</c:v>
                </c:pt>
                <c:pt idx="137025">
                  <c:v>353.8359375</c:v>
                </c:pt>
                <c:pt idx="137026">
                  <c:v>353.83854166666669</c:v>
                </c:pt>
                <c:pt idx="137027">
                  <c:v>353.84114583333331</c:v>
                </c:pt>
                <c:pt idx="137028">
                  <c:v>353.84375</c:v>
                </c:pt>
                <c:pt idx="137029">
                  <c:v>353.84635416666669</c:v>
                </c:pt>
                <c:pt idx="137030">
                  <c:v>353.84895833333331</c:v>
                </c:pt>
                <c:pt idx="137031">
                  <c:v>353.8515625</c:v>
                </c:pt>
                <c:pt idx="137032">
                  <c:v>353.85416666666669</c:v>
                </c:pt>
                <c:pt idx="137033">
                  <c:v>353.85677083333331</c:v>
                </c:pt>
                <c:pt idx="137034">
                  <c:v>353.859375</c:v>
                </c:pt>
                <c:pt idx="137035">
                  <c:v>353.86197916666669</c:v>
                </c:pt>
                <c:pt idx="137036">
                  <c:v>353.86458333333331</c:v>
                </c:pt>
                <c:pt idx="137037">
                  <c:v>353.8671875</c:v>
                </c:pt>
                <c:pt idx="137038">
                  <c:v>353.86979166666669</c:v>
                </c:pt>
                <c:pt idx="137039">
                  <c:v>353.87239583333331</c:v>
                </c:pt>
                <c:pt idx="137040">
                  <c:v>353.875</c:v>
                </c:pt>
                <c:pt idx="137041">
                  <c:v>353.87760416666669</c:v>
                </c:pt>
                <c:pt idx="137042">
                  <c:v>353.88020833333331</c:v>
                </c:pt>
                <c:pt idx="137043">
                  <c:v>353.8828125</c:v>
                </c:pt>
                <c:pt idx="137044">
                  <c:v>353.88541666666669</c:v>
                </c:pt>
                <c:pt idx="137045">
                  <c:v>353.88802083333331</c:v>
                </c:pt>
                <c:pt idx="137046">
                  <c:v>353.890625</c:v>
                </c:pt>
                <c:pt idx="137047">
                  <c:v>353.89322916666669</c:v>
                </c:pt>
                <c:pt idx="137048">
                  <c:v>353.89583333333331</c:v>
                </c:pt>
                <c:pt idx="137049">
                  <c:v>353.8984375</c:v>
                </c:pt>
                <c:pt idx="137050">
                  <c:v>353.90104166666669</c:v>
                </c:pt>
                <c:pt idx="137051">
                  <c:v>353.90364583333331</c:v>
                </c:pt>
                <c:pt idx="137052">
                  <c:v>353.90625</c:v>
                </c:pt>
                <c:pt idx="137053">
                  <c:v>353.90885416666669</c:v>
                </c:pt>
                <c:pt idx="137054">
                  <c:v>353.91145833333331</c:v>
                </c:pt>
                <c:pt idx="137055">
                  <c:v>353.9140625</c:v>
                </c:pt>
                <c:pt idx="137056">
                  <c:v>353.91666666666669</c:v>
                </c:pt>
                <c:pt idx="137057">
                  <c:v>353.91927083333331</c:v>
                </c:pt>
                <c:pt idx="137058">
                  <c:v>353.921875</c:v>
                </c:pt>
                <c:pt idx="137059">
                  <c:v>353.92447916666669</c:v>
                </c:pt>
                <c:pt idx="137060">
                  <c:v>353.92708333333331</c:v>
                </c:pt>
                <c:pt idx="137061">
                  <c:v>353.9296875</c:v>
                </c:pt>
                <c:pt idx="137062">
                  <c:v>353.93229166666669</c:v>
                </c:pt>
                <c:pt idx="137063">
                  <c:v>353.93489583333331</c:v>
                </c:pt>
                <c:pt idx="137064">
                  <c:v>353.9375</c:v>
                </c:pt>
                <c:pt idx="137065">
                  <c:v>353.94010416666669</c:v>
                </c:pt>
                <c:pt idx="137066">
                  <c:v>353.94270833333331</c:v>
                </c:pt>
                <c:pt idx="137067">
                  <c:v>353.9453125</c:v>
                </c:pt>
                <c:pt idx="137068">
                  <c:v>353.94791666666669</c:v>
                </c:pt>
                <c:pt idx="137069">
                  <c:v>353.95052083333331</c:v>
                </c:pt>
                <c:pt idx="137070">
                  <c:v>353.953125</c:v>
                </c:pt>
                <c:pt idx="137071">
                  <c:v>353.95572916666669</c:v>
                </c:pt>
                <c:pt idx="137072">
                  <c:v>353.95833333333331</c:v>
                </c:pt>
                <c:pt idx="137073">
                  <c:v>353.9609375</c:v>
                </c:pt>
                <c:pt idx="137074">
                  <c:v>353.96354166666669</c:v>
                </c:pt>
                <c:pt idx="137075">
                  <c:v>353.96614583333331</c:v>
                </c:pt>
                <c:pt idx="137076">
                  <c:v>353.96875</c:v>
                </c:pt>
                <c:pt idx="137077">
                  <c:v>353.97135416666669</c:v>
                </c:pt>
                <c:pt idx="137078">
                  <c:v>353.97395833333331</c:v>
                </c:pt>
                <c:pt idx="137079">
                  <c:v>353.9765625</c:v>
                </c:pt>
                <c:pt idx="137080">
                  <c:v>353.97916666666669</c:v>
                </c:pt>
                <c:pt idx="137081">
                  <c:v>353.98177083333331</c:v>
                </c:pt>
                <c:pt idx="137082">
                  <c:v>353.984375</c:v>
                </c:pt>
                <c:pt idx="137083">
                  <c:v>353.98697916666669</c:v>
                </c:pt>
                <c:pt idx="137084">
                  <c:v>353.98958333333331</c:v>
                </c:pt>
                <c:pt idx="137085">
                  <c:v>353.9921875</c:v>
                </c:pt>
                <c:pt idx="137086">
                  <c:v>353.99479166666669</c:v>
                </c:pt>
                <c:pt idx="137087">
                  <c:v>353.99739583333331</c:v>
                </c:pt>
                <c:pt idx="137088">
                  <c:v>354</c:v>
                </c:pt>
                <c:pt idx="137089">
                  <c:v>354.00260416666669</c:v>
                </c:pt>
                <c:pt idx="137090">
                  <c:v>354.00520833333331</c:v>
                </c:pt>
                <c:pt idx="137091">
                  <c:v>354.0078125</c:v>
                </c:pt>
                <c:pt idx="137092">
                  <c:v>354.01041666666669</c:v>
                </c:pt>
                <c:pt idx="137093">
                  <c:v>354.01302083333331</c:v>
                </c:pt>
                <c:pt idx="137094">
                  <c:v>354.015625</c:v>
                </c:pt>
                <c:pt idx="137095">
                  <c:v>354.01822916666669</c:v>
                </c:pt>
                <c:pt idx="137096">
                  <c:v>354.02083333333331</c:v>
                </c:pt>
                <c:pt idx="137097">
                  <c:v>354.0234375</c:v>
                </c:pt>
                <c:pt idx="137098">
                  <c:v>354.02604166666669</c:v>
                </c:pt>
                <c:pt idx="137099">
                  <c:v>354.02864583333331</c:v>
                </c:pt>
                <c:pt idx="137100">
                  <c:v>354.03125</c:v>
                </c:pt>
                <c:pt idx="137101">
                  <c:v>354.03385416666669</c:v>
                </c:pt>
                <c:pt idx="137102">
                  <c:v>354.03645833333331</c:v>
                </c:pt>
                <c:pt idx="137103">
                  <c:v>354.0390625</c:v>
                </c:pt>
                <c:pt idx="137104">
                  <c:v>354.04166666666669</c:v>
                </c:pt>
                <c:pt idx="137105">
                  <c:v>354.04427083333331</c:v>
                </c:pt>
                <c:pt idx="137106">
                  <c:v>354.046875</c:v>
                </c:pt>
                <c:pt idx="137107">
                  <c:v>354.04947916666669</c:v>
                </c:pt>
                <c:pt idx="137108">
                  <c:v>354.05208333333331</c:v>
                </c:pt>
                <c:pt idx="137109">
                  <c:v>354.0546875</c:v>
                </c:pt>
                <c:pt idx="137110">
                  <c:v>354.05729166666669</c:v>
                </c:pt>
                <c:pt idx="137111">
                  <c:v>354.05989583333331</c:v>
                </c:pt>
                <c:pt idx="137112">
                  <c:v>354.0625</c:v>
                </c:pt>
                <c:pt idx="137113">
                  <c:v>354.06510416666669</c:v>
                </c:pt>
                <c:pt idx="137114">
                  <c:v>354.06770833333331</c:v>
                </c:pt>
                <c:pt idx="137115">
                  <c:v>354.0703125</c:v>
                </c:pt>
                <c:pt idx="137116">
                  <c:v>354.07291666666669</c:v>
                </c:pt>
                <c:pt idx="137117">
                  <c:v>354.07552083333331</c:v>
                </c:pt>
                <c:pt idx="137118">
                  <c:v>354.078125</c:v>
                </c:pt>
                <c:pt idx="137119">
                  <c:v>354.08072916666669</c:v>
                </c:pt>
                <c:pt idx="137120">
                  <c:v>354.08333333333331</c:v>
                </c:pt>
                <c:pt idx="137121">
                  <c:v>354.0859375</c:v>
                </c:pt>
                <c:pt idx="137122">
                  <c:v>354.08854166666669</c:v>
                </c:pt>
                <c:pt idx="137123">
                  <c:v>354.09114583333331</c:v>
                </c:pt>
                <c:pt idx="137124">
                  <c:v>354.09375</c:v>
                </c:pt>
                <c:pt idx="137125">
                  <c:v>354.09635416666669</c:v>
                </c:pt>
                <c:pt idx="137126">
                  <c:v>354.09895833333331</c:v>
                </c:pt>
                <c:pt idx="137127">
                  <c:v>354.1015625</c:v>
                </c:pt>
                <c:pt idx="137128">
                  <c:v>354.10416666666669</c:v>
                </c:pt>
                <c:pt idx="137129">
                  <c:v>354.10677083333331</c:v>
                </c:pt>
                <c:pt idx="137130">
                  <c:v>354.109375</c:v>
                </c:pt>
                <c:pt idx="137131">
                  <c:v>354.11197916666669</c:v>
                </c:pt>
                <c:pt idx="137132">
                  <c:v>354.11458333333331</c:v>
                </c:pt>
                <c:pt idx="137133">
                  <c:v>354.1171875</c:v>
                </c:pt>
                <c:pt idx="137134">
                  <c:v>354.11979166666669</c:v>
                </c:pt>
                <c:pt idx="137135">
                  <c:v>354.12239583333331</c:v>
                </c:pt>
                <c:pt idx="137136">
                  <c:v>354.125</c:v>
                </c:pt>
                <c:pt idx="137137">
                  <c:v>354.12760416666669</c:v>
                </c:pt>
                <c:pt idx="137138">
                  <c:v>354.13020833333331</c:v>
                </c:pt>
                <c:pt idx="137139">
                  <c:v>354.1328125</c:v>
                </c:pt>
                <c:pt idx="137140">
                  <c:v>354.13541666666669</c:v>
                </c:pt>
                <c:pt idx="137141">
                  <c:v>354.13802083333331</c:v>
                </c:pt>
                <c:pt idx="137142">
                  <c:v>354.140625</c:v>
                </c:pt>
                <c:pt idx="137143">
                  <c:v>354.14322916666669</c:v>
                </c:pt>
                <c:pt idx="137144">
                  <c:v>354.14583333333331</c:v>
                </c:pt>
                <c:pt idx="137145">
                  <c:v>354.1484375</c:v>
                </c:pt>
                <c:pt idx="137146">
                  <c:v>354.15104166666669</c:v>
                </c:pt>
                <c:pt idx="137147">
                  <c:v>354.15364583333331</c:v>
                </c:pt>
                <c:pt idx="137148">
                  <c:v>354.15625</c:v>
                </c:pt>
                <c:pt idx="137149">
                  <c:v>354.15885416666669</c:v>
                </c:pt>
                <c:pt idx="137150">
                  <c:v>354.16145833333331</c:v>
                </c:pt>
                <c:pt idx="137151">
                  <c:v>354.1640625</c:v>
                </c:pt>
                <c:pt idx="137152">
                  <c:v>354.16666666666669</c:v>
                </c:pt>
                <c:pt idx="137153">
                  <c:v>354.16927083333331</c:v>
                </c:pt>
                <c:pt idx="137154">
                  <c:v>354.171875</c:v>
                </c:pt>
                <c:pt idx="137155">
                  <c:v>354.17447916666669</c:v>
                </c:pt>
                <c:pt idx="137156">
                  <c:v>354.17708333333331</c:v>
                </c:pt>
                <c:pt idx="137157">
                  <c:v>354.1796875</c:v>
                </c:pt>
                <c:pt idx="137158">
                  <c:v>354.18229166666669</c:v>
                </c:pt>
                <c:pt idx="137159">
                  <c:v>354.18489583333331</c:v>
                </c:pt>
                <c:pt idx="137160">
                  <c:v>354.1875</c:v>
                </c:pt>
                <c:pt idx="137161">
                  <c:v>354.19010416666669</c:v>
                </c:pt>
                <c:pt idx="137162">
                  <c:v>354.19270833333331</c:v>
                </c:pt>
                <c:pt idx="137163">
                  <c:v>354.1953125</c:v>
                </c:pt>
                <c:pt idx="137164">
                  <c:v>354.19791666666669</c:v>
                </c:pt>
                <c:pt idx="137165">
                  <c:v>354.20052083333331</c:v>
                </c:pt>
                <c:pt idx="137166">
                  <c:v>354.203125</c:v>
                </c:pt>
                <c:pt idx="137167">
                  <c:v>354.20572916666669</c:v>
                </c:pt>
                <c:pt idx="137168">
                  <c:v>354.20833333333331</c:v>
                </c:pt>
                <c:pt idx="137169">
                  <c:v>354.2109375</c:v>
                </c:pt>
                <c:pt idx="137170">
                  <c:v>354.21354166666669</c:v>
                </c:pt>
                <c:pt idx="137171">
                  <c:v>354.21614583333331</c:v>
                </c:pt>
                <c:pt idx="137172">
                  <c:v>354.21875</c:v>
                </c:pt>
                <c:pt idx="137173">
                  <c:v>354.22135416666669</c:v>
                </c:pt>
                <c:pt idx="137174">
                  <c:v>354.22395833333331</c:v>
                </c:pt>
                <c:pt idx="137175">
                  <c:v>354.2265625</c:v>
                </c:pt>
                <c:pt idx="137176">
                  <c:v>354.22916666666669</c:v>
                </c:pt>
                <c:pt idx="137177">
                  <c:v>354.23177083333331</c:v>
                </c:pt>
                <c:pt idx="137178">
                  <c:v>354.234375</c:v>
                </c:pt>
                <c:pt idx="137179">
                  <c:v>354.23697916666669</c:v>
                </c:pt>
                <c:pt idx="137180">
                  <c:v>354.23958333333331</c:v>
                </c:pt>
                <c:pt idx="137181">
                  <c:v>354.2421875</c:v>
                </c:pt>
                <c:pt idx="137182">
                  <c:v>354.24479166666669</c:v>
                </c:pt>
                <c:pt idx="137183">
                  <c:v>354.24739583333331</c:v>
                </c:pt>
                <c:pt idx="137184">
                  <c:v>354.25</c:v>
                </c:pt>
                <c:pt idx="137185">
                  <c:v>354.25260416666669</c:v>
                </c:pt>
                <c:pt idx="137186">
                  <c:v>354.25520833333331</c:v>
                </c:pt>
                <c:pt idx="137187">
                  <c:v>354.2578125</c:v>
                </c:pt>
                <c:pt idx="137188">
                  <c:v>354.26041666666669</c:v>
                </c:pt>
                <c:pt idx="137189">
                  <c:v>354.26302083333331</c:v>
                </c:pt>
                <c:pt idx="137190">
                  <c:v>354.265625</c:v>
                </c:pt>
                <c:pt idx="137191">
                  <c:v>354.26822916666669</c:v>
                </c:pt>
                <c:pt idx="137192">
                  <c:v>354.27083333333331</c:v>
                </c:pt>
                <c:pt idx="137193">
                  <c:v>354.2734375</c:v>
                </c:pt>
                <c:pt idx="137194">
                  <c:v>354.27604166666669</c:v>
                </c:pt>
                <c:pt idx="137195">
                  <c:v>354.27864583333331</c:v>
                </c:pt>
                <c:pt idx="137196">
                  <c:v>354.28125</c:v>
                </c:pt>
                <c:pt idx="137197">
                  <c:v>354.28385416666669</c:v>
                </c:pt>
                <c:pt idx="137198">
                  <c:v>354.28645833333331</c:v>
                </c:pt>
                <c:pt idx="137199">
                  <c:v>354.2890625</c:v>
                </c:pt>
                <c:pt idx="137200">
                  <c:v>354.29166666666669</c:v>
                </c:pt>
                <c:pt idx="137201">
                  <c:v>354.29427083333331</c:v>
                </c:pt>
                <c:pt idx="137202">
                  <c:v>354.296875</c:v>
                </c:pt>
                <c:pt idx="137203">
                  <c:v>354.29947916666669</c:v>
                </c:pt>
                <c:pt idx="137204">
                  <c:v>354.30208333333331</c:v>
                </c:pt>
                <c:pt idx="137205">
                  <c:v>354.3046875</c:v>
                </c:pt>
                <c:pt idx="137206">
                  <c:v>354.30729166666669</c:v>
                </c:pt>
                <c:pt idx="137207">
                  <c:v>354.30989583333331</c:v>
                </c:pt>
                <c:pt idx="137208">
                  <c:v>354.3125</c:v>
                </c:pt>
                <c:pt idx="137209">
                  <c:v>354.31510416666669</c:v>
                </c:pt>
                <c:pt idx="137210">
                  <c:v>354.31770833333331</c:v>
                </c:pt>
                <c:pt idx="137211">
                  <c:v>354.3203125</c:v>
                </c:pt>
                <c:pt idx="137212">
                  <c:v>354.32291666666669</c:v>
                </c:pt>
                <c:pt idx="137213">
                  <c:v>354.32552083333331</c:v>
                </c:pt>
                <c:pt idx="137214">
                  <c:v>354.328125</c:v>
                </c:pt>
                <c:pt idx="137215">
                  <c:v>354.33072916666669</c:v>
                </c:pt>
                <c:pt idx="137216">
                  <c:v>354.33333333333331</c:v>
                </c:pt>
                <c:pt idx="137217">
                  <c:v>354.3359375</c:v>
                </c:pt>
                <c:pt idx="137218">
                  <c:v>354.33854166666669</c:v>
                </c:pt>
                <c:pt idx="137219">
                  <c:v>354.34114583333331</c:v>
                </c:pt>
                <c:pt idx="137220">
                  <c:v>354.34375</c:v>
                </c:pt>
                <c:pt idx="137221">
                  <c:v>354.34635416666669</c:v>
                </c:pt>
                <c:pt idx="137222">
                  <c:v>354.34895833333331</c:v>
                </c:pt>
                <c:pt idx="137223">
                  <c:v>354.3515625</c:v>
                </c:pt>
                <c:pt idx="137224">
                  <c:v>354.35416666666669</c:v>
                </c:pt>
                <c:pt idx="137225">
                  <c:v>354.35677083333331</c:v>
                </c:pt>
                <c:pt idx="137226">
                  <c:v>354.359375</c:v>
                </c:pt>
                <c:pt idx="137227">
                  <c:v>354.36197916666669</c:v>
                </c:pt>
                <c:pt idx="137228">
                  <c:v>354.36458333333331</c:v>
                </c:pt>
                <c:pt idx="137229">
                  <c:v>354.3671875</c:v>
                </c:pt>
                <c:pt idx="137230">
                  <c:v>354.36979166666669</c:v>
                </c:pt>
                <c:pt idx="137231">
                  <c:v>354.37239583333331</c:v>
                </c:pt>
                <c:pt idx="137232">
                  <c:v>354.375</c:v>
                </c:pt>
                <c:pt idx="137233">
                  <c:v>354.37760416666669</c:v>
                </c:pt>
                <c:pt idx="137234">
                  <c:v>354.38020833333331</c:v>
                </c:pt>
                <c:pt idx="137235">
                  <c:v>354.3828125</c:v>
                </c:pt>
                <c:pt idx="137236">
                  <c:v>354.38541666666669</c:v>
                </c:pt>
                <c:pt idx="137237">
                  <c:v>354.38802083333331</c:v>
                </c:pt>
                <c:pt idx="137238">
                  <c:v>354.390625</c:v>
                </c:pt>
                <c:pt idx="137239">
                  <c:v>354.39322916666669</c:v>
                </c:pt>
                <c:pt idx="137240">
                  <c:v>354.39583333333331</c:v>
                </c:pt>
                <c:pt idx="137241">
                  <c:v>354.3984375</c:v>
                </c:pt>
                <c:pt idx="137242">
                  <c:v>354.40104166666669</c:v>
                </c:pt>
                <c:pt idx="137243">
                  <c:v>354.40364583333331</c:v>
                </c:pt>
                <c:pt idx="137244">
                  <c:v>354.40625</c:v>
                </c:pt>
                <c:pt idx="137245">
                  <c:v>354.40885416666669</c:v>
                </c:pt>
                <c:pt idx="137246">
                  <c:v>354.41145833333331</c:v>
                </c:pt>
                <c:pt idx="137247">
                  <c:v>354.4140625</c:v>
                </c:pt>
                <c:pt idx="137248">
                  <c:v>354.41666666666669</c:v>
                </c:pt>
                <c:pt idx="137249">
                  <c:v>354.41927083333331</c:v>
                </c:pt>
                <c:pt idx="137250">
                  <c:v>354.421875</c:v>
                </c:pt>
                <c:pt idx="137251">
                  <c:v>354.42447916666669</c:v>
                </c:pt>
                <c:pt idx="137252">
                  <c:v>354.42708333333331</c:v>
                </c:pt>
                <c:pt idx="137253">
                  <c:v>354.4296875</c:v>
                </c:pt>
                <c:pt idx="137254">
                  <c:v>354.43229166666669</c:v>
                </c:pt>
                <c:pt idx="137255">
                  <c:v>354.43489583333331</c:v>
                </c:pt>
                <c:pt idx="137256">
                  <c:v>354.4375</c:v>
                </c:pt>
                <c:pt idx="137257">
                  <c:v>354.44010416666669</c:v>
                </c:pt>
                <c:pt idx="137258">
                  <c:v>354.44270833333331</c:v>
                </c:pt>
                <c:pt idx="137259">
                  <c:v>354.4453125</c:v>
                </c:pt>
                <c:pt idx="137260">
                  <c:v>354.44791666666669</c:v>
                </c:pt>
                <c:pt idx="137261">
                  <c:v>354.45052083333331</c:v>
                </c:pt>
                <c:pt idx="137262">
                  <c:v>354.453125</c:v>
                </c:pt>
                <c:pt idx="137263">
                  <c:v>354.45572916666669</c:v>
                </c:pt>
                <c:pt idx="137264">
                  <c:v>354.45833333333331</c:v>
                </c:pt>
                <c:pt idx="137265">
                  <c:v>354.4609375</c:v>
                </c:pt>
                <c:pt idx="137266">
                  <c:v>354.46354166666669</c:v>
                </c:pt>
                <c:pt idx="137267">
                  <c:v>354.46614583333331</c:v>
                </c:pt>
                <c:pt idx="137268">
                  <c:v>354.46875</c:v>
                </c:pt>
                <c:pt idx="137269">
                  <c:v>354.47135416666669</c:v>
                </c:pt>
                <c:pt idx="137270">
                  <c:v>354.47395833333331</c:v>
                </c:pt>
                <c:pt idx="137271">
                  <c:v>354.4765625</c:v>
                </c:pt>
                <c:pt idx="137272">
                  <c:v>354.47916666666669</c:v>
                </c:pt>
                <c:pt idx="137273">
                  <c:v>354.48177083333331</c:v>
                </c:pt>
                <c:pt idx="137274">
                  <c:v>354.484375</c:v>
                </c:pt>
                <c:pt idx="137275">
                  <c:v>354.48697916666669</c:v>
                </c:pt>
                <c:pt idx="137276">
                  <c:v>354.48958333333331</c:v>
                </c:pt>
                <c:pt idx="137277">
                  <c:v>354.4921875</c:v>
                </c:pt>
                <c:pt idx="137278">
                  <c:v>354.49479166666669</c:v>
                </c:pt>
                <c:pt idx="137279">
                  <c:v>354.49739583333331</c:v>
                </c:pt>
                <c:pt idx="137280">
                  <c:v>354.5</c:v>
                </c:pt>
                <c:pt idx="137281">
                  <c:v>354.50260416666669</c:v>
                </c:pt>
                <c:pt idx="137282">
                  <c:v>354.50520833333331</c:v>
                </c:pt>
                <c:pt idx="137283">
                  <c:v>354.5078125</c:v>
                </c:pt>
                <c:pt idx="137284">
                  <c:v>354.51041666666669</c:v>
                </c:pt>
                <c:pt idx="137285">
                  <c:v>354.51302083333331</c:v>
                </c:pt>
                <c:pt idx="137286">
                  <c:v>354.515625</c:v>
                </c:pt>
                <c:pt idx="137287">
                  <c:v>354.51822916666669</c:v>
                </c:pt>
                <c:pt idx="137288">
                  <c:v>354.52083333333331</c:v>
                </c:pt>
                <c:pt idx="137289">
                  <c:v>354.5234375</c:v>
                </c:pt>
                <c:pt idx="137290">
                  <c:v>354.52604166666669</c:v>
                </c:pt>
                <c:pt idx="137291">
                  <c:v>354.52864583333331</c:v>
                </c:pt>
                <c:pt idx="137292">
                  <c:v>354.53125</c:v>
                </c:pt>
                <c:pt idx="137293">
                  <c:v>354.53385416666669</c:v>
                </c:pt>
                <c:pt idx="137294">
                  <c:v>354.53645833333331</c:v>
                </c:pt>
                <c:pt idx="137295">
                  <c:v>354.5390625</c:v>
                </c:pt>
                <c:pt idx="137296">
                  <c:v>354.54166666666669</c:v>
                </c:pt>
                <c:pt idx="137297">
                  <c:v>354.54427083333331</c:v>
                </c:pt>
                <c:pt idx="137298">
                  <c:v>354.546875</c:v>
                </c:pt>
                <c:pt idx="137299">
                  <c:v>354.54947916666669</c:v>
                </c:pt>
                <c:pt idx="137300">
                  <c:v>354.55208333333331</c:v>
                </c:pt>
                <c:pt idx="137301">
                  <c:v>354.5546875</c:v>
                </c:pt>
                <c:pt idx="137302">
                  <c:v>354.55729166666669</c:v>
                </c:pt>
                <c:pt idx="137303">
                  <c:v>354.55989583333331</c:v>
                </c:pt>
                <c:pt idx="137304">
                  <c:v>354.5625</c:v>
                </c:pt>
                <c:pt idx="137305">
                  <c:v>354.56510416666669</c:v>
                </c:pt>
                <c:pt idx="137306">
                  <c:v>354.56770833333331</c:v>
                </c:pt>
                <c:pt idx="137307">
                  <c:v>354.5703125</c:v>
                </c:pt>
                <c:pt idx="137308">
                  <c:v>354.57291666666669</c:v>
                </c:pt>
                <c:pt idx="137309">
                  <c:v>354.57552083333331</c:v>
                </c:pt>
                <c:pt idx="137310">
                  <c:v>354.578125</c:v>
                </c:pt>
                <c:pt idx="137311">
                  <c:v>354.58072916666669</c:v>
                </c:pt>
                <c:pt idx="137312">
                  <c:v>354.58333333333331</c:v>
                </c:pt>
                <c:pt idx="137313">
                  <c:v>354.5859375</c:v>
                </c:pt>
                <c:pt idx="137314">
                  <c:v>354.58854166666669</c:v>
                </c:pt>
                <c:pt idx="137315">
                  <c:v>354.59114583333331</c:v>
                </c:pt>
                <c:pt idx="137316">
                  <c:v>354.59375</c:v>
                </c:pt>
                <c:pt idx="137317">
                  <c:v>354.59635416666669</c:v>
                </c:pt>
                <c:pt idx="137318">
                  <c:v>354.59895833333331</c:v>
                </c:pt>
                <c:pt idx="137319">
                  <c:v>354.6015625</c:v>
                </c:pt>
                <c:pt idx="137320">
                  <c:v>354.60416666666669</c:v>
                </c:pt>
                <c:pt idx="137321">
                  <c:v>354.60677083333331</c:v>
                </c:pt>
                <c:pt idx="137322">
                  <c:v>354.609375</c:v>
                </c:pt>
                <c:pt idx="137323">
                  <c:v>354.61197916666669</c:v>
                </c:pt>
                <c:pt idx="137324">
                  <c:v>354.61458333333331</c:v>
                </c:pt>
                <c:pt idx="137325">
                  <c:v>354.6171875</c:v>
                </c:pt>
                <c:pt idx="137326">
                  <c:v>354.61979166666669</c:v>
                </c:pt>
                <c:pt idx="137327">
                  <c:v>354.62239583333331</c:v>
                </c:pt>
                <c:pt idx="137328">
                  <c:v>354.625</c:v>
                </c:pt>
                <c:pt idx="137329">
                  <c:v>354.62760416666669</c:v>
                </c:pt>
                <c:pt idx="137330">
                  <c:v>354.63020833333331</c:v>
                </c:pt>
                <c:pt idx="137331">
                  <c:v>354.6328125</c:v>
                </c:pt>
                <c:pt idx="137332">
                  <c:v>354.63541666666669</c:v>
                </c:pt>
                <c:pt idx="137333">
                  <c:v>354.63802083333331</c:v>
                </c:pt>
                <c:pt idx="137334">
                  <c:v>354.640625</c:v>
                </c:pt>
                <c:pt idx="137335">
                  <c:v>354.64322916666669</c:v>
                </c:pt>
                <c:pt idx="137336">
                  <c:v>354.64583333333331</c:v>
                </c:pt>
                <c:pt idx="137337">
                  <c:v>354.6484375</c:v>
                </c:pt>
                <c:pt idx="137338">
                  <c:v>354.65104166666669</c:v>
                </c:pt>
                <c:pt idx="137339">
                  <c:v>354.65364583333331</c:v>
                </c:pt>
                <c:pt idx="137340">
                  <c:v>354.65625</c:v>
                </c:pt>
                <c:pt idx="137341">
                  <c:v>354.65885416666669</c:v>
                </c:pt>
                <c:pt idx="137342">
                  <c:v>354.66145833333331</c:v>
                </c:pt>
                <c:pt idx="137343">
                  <c:v>354.6640625</c:v>
                </c:pt>
                <c:pt idx="137344">
                  <c:v>354.66666666666669</c:v>
                </c:pt>
                <c:pt idx="137345">
                  <c:v>354.66927083333331</c:v>
                </c:pt>
                <c:pt idx="137346">
                  <c:v>354.671875</c:v>
                </c:pt>
                <c:pt idx="137347">
                  <c:v>354.67447916666669</c:v>
                </c:pt>
                <c:pt idx="137348">
                  <c:v>354.67708333333331</c:v>
                </c:pt>
                <c:pt idx="137349">
                  <c:v>354.6796875</c:v>
                </c:pt>
                <c:pt idx="137350">
                  <c:v>354.68229166666669</c:v>
                </c:pt>
                <c:pt idx="137351">
                  <c:v>354.68489583333331</c:v>
                </c:pt>
                <c:pt idx="137352">
                  <c:v>354.6875</c:v>
                </c:pt>
                <c:pt idx="137353">
                  <c:v>354.69010416666669</c:v>
                </c:pt>
                <c:pt idx="137354">
                  <c:v>354.69270833333331</c:v>
                </c:pt>
                <c:pt idx="137355">
                  <c:v>354.6953125</c:v>
                </c:pt>
                <c:pt idx="137356">
                  <c:v>354.69791666666669</c:v>
                </c:pt>
                <c:pt idx="137357">
                  <c:v>354.70052083333331</c:v>
                </c:pt>
                <c:pt idx="137358">
                  <c:v>354.703125</c:v>
                </c:pt>
                <c:pt idx="137359">
                  <c:v>354.70572916666669</c:v>
                </c:pt>
                <c:pt idx="137360">
                  <c:v>354.70833333333331</c:v>
                </c:pt>
                <c:pt idx="137361">
                  <c:v>354.7109375</c:v>
                </c:pt>
                <c:pt idx="137362">
                  <c:v>354.71354166666669</c:v>
                </c:pt>
                <c:pt idx="137363">
                  <c:v>354.71614583333331</c:v>
                </c:pt>
                <c:pt idx="137364">
                  <c:v>354.71875</c:v>
                </c:pt>
                <c:pt idx="137365">
                  <c:v>354.72135416666669</c:v>
                </c:pt>
                <c:pt idx="137366">
                  <c:v>354.72395833333331</c:v>
                </c:pt>
                <c:pt idx="137367">
                  <c:v>354.7265625</c:v>
                </c:pt>
                <c:pt idx="137368">
                  <c:v>354.72916666666669</c:v>
                </c:pt>
                <c:pt idx="137369">
                  <c:v>354.73177083333331</c:v>
                </c:pt>
                <c:pt idx="137370">
                  <c:v>354.734375</c:v>
                </c:pt>
                <c:pt idx="137371">
                  <c:v>354.73697916666669</c:v>
                </c:pt>
                <c:pt idx="137372">
                  <c:v>354.73958333333331</c:v>
                </c:pt>
                <c:pt idx="137373">
                  <c:v>354.7421875</c:v>
                </c:pt>
                <c:pt idx="137374">
                  <c:v>354.74479166666669</c:v>
                </c:pt>
                <c:pt idx="137375">
                  <c:v>354.74739583333331</c:v>
                </c:pt>
                <c:pt idx="137376">
                  <c:v>354.75</c:v>
                </c:pt>
                <c:pt idx="137377">
                  <c:v>354.75260416666669</c:v>
                </c:pt>
                <c:pt idx="137378">
                  <c:v>354.75520833333331</c:v>
                </c:pt>
                <c:pt idx="137379">
                  <c:v>354.7578125</c:v>
                </c:pt>
                <c:pt idx="137380">
                  <c:v>354.76041666666669</c:v>
                </c:pt>
                <c:pt idx="137381">
                  <c:v>354.76302083333331</c:v>
                </c:pt>
                <c:pt idx="137382">
                  <c:v>354.765625</c:v>
                </c:pt>
                <c:pt idx="137383">
                  <c:v>354.76822916666669</c:v>
                </c:pt>
                <c:pt idx="137384">
                  <c:v>354.77083333333331</c:v>
                </c:pt>
                <c:pt idx="137385">
                  <c:v>354.7734375</c:v>
                </c:pt>
                <c:pt idx="137386">
                  <c:v>354.77604166666669</c:v>
                </c:pt>
                <c:pt idx="137387">
                  <c:v>354.77864583333331</c:v>
                </c:pt>
                <c:pt idx="137388">
                  <c:v>354.78125</c:v>
                </c:pt>
                <c:pt idx="137389">
                  <c:v>354.78385416666669</c:v>
                </c:pt>
                <c:pt idx="137390">
                  <c:v>354.78645833333331</c:v>
                </c:pt>
                <c:pt idx="137391">
                  <c:v>354.7890625</c:v>
                </c:pt>
                <c:pt idx="137392">
                  <c:v>354.79166666666669</c:v>
                </c:pt>
                <c:pt idx="137393">
                  <c:v>354.79427083333331</c:v>
                </c:pt>
                <c:pt idx="137394">
                  <c:v>354.796875</c:v>
                </c:pt>
                <c:pt idx="137395">
                  <c:v>354.79947916666669</c:v>
                </c:pt>
                <c:pt idx="137396">
                  <c:v>354.80208333333331</c:v>
                </c:pt>
                <c:pt idx="137397">
                  <c:v>354.8046875</c:v>
                </c:pt>
                <c:pt idx="137398">
                  <c:v>354.80729166666669</c:v>
                </c:pt>
                <c:pt idx="137399">
                  <c:v>354.80989583333331</c:v>
                </c:pt>
                <c:pt idx="137400">
                  <c:v>354.8125</c:v>
                </c:pt>
                <c:pt idx="137401">
                  <c:v>354.81510416666669</c:v>
                </c:pt>
                <c:pt idx="137402">
                  <c:v>354.81770833333331</c:v>
                </c:pt>
                <c:pt idx="137403">
                  <c:v>354.8203125</c:v>
                </c:pt>
                <c:pt idx="137404">
                  <c:v>354.82291666666669</c:v>
                </c:pt>
                <c:pt idx="137405">
                  <c:v>354.82552083333331</c:v>
                </c:pt>
                <c:pt idx="137406">
                  <c:v>354.828125</c:v>
                </c:pt>
                <c:pt idx="137407">
                  <c:v>354.83072916666669</c:v>
                </c:pt>
                <c:pt idx="137408">
                  <c:v>354.83333333333331</c:v>
                </c:pt>
                <c:pt idx="137409">
                  <c:v>354.8359375</c:v>
                </c:pt>
                <c:pt idx="137410">
                  <c:v>354.83854166666669</c:v>
                </c:pt>
                <c:pt idx="137411">
                  <c:v>354.84114583333331</c:v>
                </c:pt>
                <c:pt idx="137412">
                  <c:v>354.84375</c:v>
                </c:pt>
                <c:pt idx="137413">
                  <c:v>354.84635416666669</c:v>
                </c:pt>
                <c:pt idx="137414">
                  <c:v>354.84895833333331</c:v>
                </c:pt>
                <c:pt idx="137415">
                  <c:v>354.8515625</c:v>
                </c:pt>
                <c:pt idx="137416">
                  <c:v>354.85416666666669</c:v>
                </c:pt>
                <c:pt idx="137417">
                  <c:v>354.85677083333331</c:v>
                </c:pt>
                <c:pt idx="137418">
                  <c:v>354.859375</c:v>
                </c:pt>
                <c:pt idx="137419">
                  <c:v>354.86197916666669</c:v>
                </c:pt>
                <c:pt idx="137420">
                  <c:v>354.86458333333331</c:v>
                </c:pt>
                <c:pt idx="137421">
                  <c:v>354.8671875</c:v>
                </c:pt>
                <c:pt idx="137422">
                  <c:v>354.86979166666669</c:v>
                </c:pt>
                <c:pt idx="137423">
                  <c:v>354.87239583333331</c:v>
                </c:pt>
                <c:pt idx="137424">
                  <c:v>354.875</c:v>
                </c:pt>
                <c:pt idx="137425">
                  <c:v>354.87760416666669</c:v>
                </c:pt>
                <c:pt idx="137426">
                  <c:v>354.88020833333331</c:v>
                </c:pt>
                <c:pt idx="137427">
                  <c:v>354.8828125</c:v>
                </c:pt>
                <c:pt idx="137428">
                  <c:v>354.88541666666669</c:v>
                </c:pt>
                <c:pt idx="137429">
                  <c:v>354.88802083333331</c:v>
                </c:pt>
                <c:pt idx="137430">
                  <c:v>354.890625</c:v>
                </c:pt>
                <c:pt idx="137431">
                  <c:v>354.89322916666669</c:v>
                </c:pt>
                <c:pt idx="137432">
                  <c:v>354.89583333333331</c:v>
                </c:pt>
                <c:pt idx="137433">
                  <c:v>354.8984375</c:v>
                </c:pt>
                <c:pt idx="137434">
                  <c:v>354.90104166666669</c:v>
                </c:pt>
                <c:pt idx="137435">
                  <c:v>354.90364583333331</c:v>
                </c:pt>
                <c:pt idx="137436">
                  <c:v>354.90625</c:v>
                </c:pt>
                <c:pt idx="137437">
                  <c:v>354.90885416666669</c:v>
                </c:pt>
                <c:pt idx="137438">
                  <c:v>354.91145833333331</c:v>
                </c:pt>
                <c:pt idx="137439">
                  <c:v>354.9140625</c:v>
                </c:pt>
                <c:pt idx="137440">
                  <c:v>354.91666666666669</c:v>
                </c:pt>
                <c:pt idx="137441">
                  <c:v>354.91927083333331</c:v>
                </c:pt>
                <c:pt idx="137442">
                  <c:v>354.921875</c:v>
                </c:pt>
                <c:pt idx="137443">
                  <c:v>354.92447916666669</c:v>
                </c:pt>
                <c:pt idx="137444">
                  <c:v>354.92708333333331</c:v>
                </c:pt>
                <c:pt idx="137445">
                  <c:v>354.9296875</c:v>
                </c:pt>
                <c:pt idx="137446">
                  <c:v>354.93229166666669</c:v>
                </c:pt>
                <c:pt idx="137447">
                  <c:v>354.93489583333331</c:v>
                </c:pt>
                <c:pt idx="137448">
                  <c:v>354.9375</c:v>
                </c:pt>
                <c:pt idx="137449">
                  <c:v>354.94010416666669</c:v>
                </c:pt>
                <c:pt idx="137450">
                  <c:v>354.94270833333331</c:v>
                </c:pt>
                <c:pt idx="137451">
                  <c:v>354.9453125</c:v>
                </c:pt>
                <c:pt idx="137452">
                  <c:v>354.94791666666669</c:v>
                </c:pt>
                <c:pt idx="137453">
                  <c:v>354.95052083333331</c:v>
                </c:pt>
                <c:pt idx="137454">
                  <c:v>354.953125</c:v>
                </c:pt>
                <c:pt idx="137455">
                  <c:v>354.95572916666669</c:v>
                </c:pt>
                <c:pt idx="137456">
                  <c:v>354.95833333333331</c:v>
                </c:pt>
                <c:pt idx="137457">
                  <c:v>354.9609375</c:v>
                </c:pt>
                <c:pt idx="137458">
                  <c:v>354.96354166666669</c:v>
                </c:pt>
                <c:pt idx="137459">
                  <c:v>354.96614583333331</c:v>
                </c:pt>
                <c:pt idx="137460">
                  <c:v>354.96875</c:v>
                </c:pt>
                <c:pt idx="137461">
                  <c:v>354.97135416666669</c:v>
                </c:pt>
                <c:pt idx="137462">
                  <c:v>354.97395833333331</c:v>
                </c:pt>
                <c:pt idx="137463">
                  <c:v>354.9765625</c:v>
                </c:pt>
                <c:pt idx="137464">
                  <c:v>354.97916666666669</c:v>
                </c:pt>
                <c:pt idx="137465">
                  <c:v>354.98177083333331</c:v>
                </c:pt>
                <c:pt idx="137466">
                  <c:v>354.984375</c:v>
                </c:pt>
                <c:pt idx="137467">
                  <c:v>354.98697916666669</c:v>
                </c:pt>
                <c:pt idx="137468">
                  <c:v>354.98958333333331</c:v>
                </c:pt>
                <c:pt idx="137469">
                  <c:v>354.9921875</c:v>
                </c:pt>
                <c:pt idx="137470">
                  <c:v>354.99479166666669</c:v>
                </c:pt>
                <c:pt idx="137471">
                  <c:v>354.99739583333331</c:v>
                </c:pt>
                <c:pt idx="137472">
                  <c:v>355</c:v>
                </c:pt>
                <c:pt idx="137473">
                  <c:v>355.00260416666669</c:v>
                </c:pt>
                <c:pt idx="137474">
                  <c:v>355.00520833333331</c:v>
                </c:pt>
                <c:pt idx="137475">
                  <c:v>355.0078125</c:v>
                </c:pt>
                <c:pt idx="137476">
                  <c:v>355.01041666666669</c:v>
                </c:pt>
                <c:pt idx="137477">
                  <c:v>355.01302083333331</c:v>
                </c:pt>
                <c:pt idx="137478">
                  <c:v>355.015625</c:v>
                </c:pt>
                <c:pt idx="137479">
                  <c:v>355.01822916666669</c:v>
                </c:pt>
                <c:pt idx="137480">
                  <c:v>355.02083333333331</c:v>
                </c:pt>
                <c:pt idx="137481">
                  <c:v>355.0234375</c:v>
                </c:pt>
                <c:pt idx="137482">
                  <c:v>355.02604166666669</c:v>
                </c:pt>
                <c:pt idx="137483">
                  <c:v>355.02864583333331</c:v>
                </c:pt>
                <c:pt idx="137484">
                  <c:v>355.03125</c:v>
                </c:pt>
                <c:pt idx="137485">
                  <c:v>355.03385416666669</c:v>
                </c:pt>
                <c:pt idx="137486">
                  <c:v>355.03645833333331</c:v>
                </c:pt>
                <c:pt idx="137487">
                  <c:v>355.0390625</c:v>
                </c:pt>
                <c:pt idx="137488">
                  <c:v>355.04166666666669</c:v>
                </c:pt>
                <c:pt idx="137489">
                  <c:v>355.04427083333331</c:v>
                </c:pt>
                <c:pt idx="137490">
                  <c:v>355.046875</c:v>
                </c:pt>
                <c:pt idx="137491">
                  <c:v>355.04947916666669</c:v>
                </c:pt>
                <c:pt idx="137492">
                  <c:v>355.05208333333331</c:v>
                </c:pt>
                <c:pt idx="137493">
                  <c:v>355.0546875</c:v>
                </c:pt>
                <c:pt idx="137494">
                  <c:v>355.05729166666669</c:v>
                </c:pt>
                <c:pt idx="137495">
                  <c:v>355.05989583333331</c:v>
                </c:pt>
                <c:pt idx="137496">
                  <c:v>355.0625</c:v>
                </c:pt>
                <c:pt idx="137497">
                  <c:v>355.06510416666669</c:v>
                </c:pt>
                <c:pt idx="137498">
                  <c:v>355.06770833333331</c:v>
                </c:pt>
                <c:pt idx="137499">
                  <c:v>355.0703125</c:v>
                </c:pt>
                <c:pt idx="137500">
                  <c:v>355.07291666666669</c:v>
                </c:pt>
                <c:pt idx="137501">
                  <c:v>355.07552083333331</c:v>
                </c:pt>
                <c:pt idx="137502">
                  <c:v>355.078125</c:v>
                </c:pt>
                <c:pt idx="137503">
                  <c:v>355.08072916666669</c:v>
                </c:pt>
                <c:pt idx="137504">
                  <c:v>355.08333333333331</c:v>
                </c:pt>
                <c:pt idx="137505">
                  <c:v>355.0859375</c:v>
                </c:pt>
                <c:pt idx="137506">
                  <c:v>355.08854166666669</c:v>
                </c:pt>
                <c:pt idx="137507">
                  <c:v>355.09114583333331</c:v>
                </c:pt>
                <c:pt idx="137508">
                  <c:v>355.09375</c:v>
                </c:pt>
                <c:pt idx="137509">
                  <c:v>355.09635416666669</c:v>
                </c:pt>
                <c:pt idx="137510">
                  <c:v>355.09895833333331</c:v>
                </c:pt>
                <c:pt idx="137511">
                  <c:v>355.1015625</c:v>
                </c:pt>
                <c:pt idx="137512">
                  <c:v>355.10416666666669</c:v>
                </c:pt>
                <c:pt idx="137513">
                  <c:v>355.10677083333331</c:v>
                </c:pt>
                <c:pt idx="137514">
                  <c:v>355.109375</c:v>
                </c:pt>
                <c:pt idx="137515">
                  <c:v>355.11197916666669</c:v>
                </c:pt>
                <c:pt idx="137516">
                  <c:v>355.11458333333331</c:v>
                </c:pt>
                <c:pt idx="137517">
                  <c:v>355.1171875</c:v>
                </c:pt>
                <c:pt idx="137518">
                  <c:v>355.11979166666669</c:v>
                </c:pt>
                <c:pt idx="137519">
                  <c:v>355.12239583333331</c:v>
                </c:pt>
                <c:pt idx="137520">
                  <c:v>355.125</c:v>
                </c:pt>
                <c:pt idx="137521">
                  <c:v>355.12760416666669</c:v>
                </c:pt>
                <c:pt idx="137522">
                  <c:v>355.13020833333331</c:v>
                </c:pt>
                <c:pt idx="137523">
                  <c:v>355.1328125</c:v>
                </c:pt>
                <c:pt idx="137524">
                  <c:v>355.13541666666669</c:v>
                </c:pt>
                <c:pt idx="137525">
                  <c:v>355.13802083333331</c:v>
                </c:pt>
                <c:pt idx="137526">
                  <c:v>355.140625</c:v>
                </c:pt>
                <c:pt idx="137527">
                  <c:v>355.14322916666669</c:v>
                </c:pt>
                <c:pt idx="137528">
                  <c:v>355.14583333333331</c:v>
                </c:pt>
                <c:pt idx="137529">
                  <c:v>355.1484375</c:v>
                </c:pt>
                <c:pt idx="137530">
                  <c:v>355.15104166666669</c:v>
                </c:pt>
                <c:pt idx="137531">
                  <c:v>355.15364583333331</c:v>
                </c:pt>
                <c:pt idx="137532">
                  <c:v>355.15625</c:v>
                </c:pt>
                <c:pt idx="137533">
                  <c:v>355.15885416666669</c:v>
                </c:pt>
                <c:pt idx="137534">
                  <c:v>355.16145833333331</c:v>
                </c:pt>
                <c:pt idx="137535">
                  <c:v>355.1640625</c:v>
                </c:pt>
                <c:pt idx="137536">
                  <c:v>355.16666666666669</c:v>
                </c:pt>
                <c:pt idx="137537">
                  <c:v>355.16927083333331</c:v>
                </c:pt>
                <c:pt idx="137538">
                  <c:v>355.171875</c:v>
                </c:pt>
                <c:pt idx="137539">
                  <c:v>355.17447916666669</c:v>
                </c:pt>
                <c:pt idx="137540">
                  <c:v>355.17708333333331</c:v>
                </c:pt>
                <c:pt idx="137541">
                  <c:v>355.1796875</c:v>
                </c:pt>
                <c:pt idx="137542">
                  <c:v>355.18229166666669</c:v>
                </c:pt>
                <c:pt idx="137543">
                  <c:v>355.18489583333331</c:v>
                </c:pt>
                <c:pt idx="137544">
                  <c:v>355.1875</c:v>
                </c:pt>
                <c:pt idx="137545">
                  <c:v>355.19010416666669</c:v>
                </c:pt>
                <c:pt idx="137546">
                  <c:v>355.19270833333331</c:v>
                </c:pt>
                <c:pt idx="137547">
                  <c:v>355.1953125</c:v>
                </c:pt>
                <c:pt idx="137548">
                  <c:v>355.19791666666669</c:v>
                </c:pt>
                <c:pt idx="137549">
                  <c:v>355.20052083333331</c:v>
                </c:pt>
                <c:pt idx="137550">
                  <c:v>355.203125</c:v>
                </c:pt>
                <c:pt idx="137551">
                  <c:v>355.20572916666669</c:v>
                </c:pt>
                <c:pt idx="137552">
                  <c:v>355.20833333333331</c:v>
                </c:pt>
                <c:pt idx="137553">
                  <c:v>355.2109375</c:v>
                </c:pt>
                <c:pt idx="137554">
                  <c:v>355.21354166666669</c:v>
                </c:pt>
                <c:pt idx="137555">
                  <c:v>355.21614583333331</c:v>
                </c:pt>
                <c:pt idx="137556">
                  <c:v>355.21875</c:v>
                </c:pt>
                <c:pt idx="137557">
                  <c:v>355.22135416666669</c:v>
                </c:pt>
                <c:pt idx="137558">
                  <c:v>355.22395833333331</c:v>
                </c:pt>
                <c:pt idx="137559">
                  <c:v>355.2265625</c:v>
                </c:pt>
                <c:pt idx="137560">
                  <c:v>355.22916666666669</c:v>
                </c:pt>
                <c:pt idx="137561">
                  <c:v>355.23177083333331</c:v>
                </c:pt>
                <c:pt idx="137562">
                  <c:v>355.234375</c:v>
                </c:pt>
                <c:pt idx="137563">
                  <c:v>355.23697916666669</c:v>
                </c:pt>
                <c:pt idx="137564">
                  <c:v>355.23958333333331</c:v>
                </c:pt>
                <c:pt idx="137565">
                  <c:v>355.2421875</c:v>
                </c:pt>
                <c:pt idx="137566">
                  <c:v>355.24479166666669</c:v>
                </c:pt>
                <c:pt idx="137567">
                  <c:v>355.24739583333331</c:v>
                </c:pt>
                <c:pt idx="137568">
                  <c:v>355.25</c:v>
                </c:pt>
                <c:pt idx="137569">
                  <c:v>355.25260416666669</c:v>
                </c:pt>
                <c:pt idx="137570">
                  <c:v>355.25520833333331</c:v>
                </c:pt>
                <c:pt idx="137571">
                  <c:v>355.2578125</c:v>
                </c:pt>
                <c:pt idx="137572">
                  <c:v>355.26041666666669</c:v>
                </c:pt>
                <c:pt idx="137573">
                  <c:v>355.26302083333331</c:v>
                </c:pt>
                <c:pt idx="137574">
                  <c:v>355.265625</c:v>
                </c:pt>
                <c:pt idx="137575">
                  <c:v>355.26822916666669</c:v>
                </c:pt>
                <c:pt idx="137576">
                  <c:v>355.27083333333331</c:v>
                </c:pt>
                <c:pt idx="137577">
                  <c:v>355.2734375</c:v>
                </c:pt>
                <c:pt idx="137578">
                  <c:v>355.27604166666669</c:v>
                </c:pt>
                <c:pt idx="137579">
                  <c:v>355.27864583333331</c:v>
                </c:pt>
                <c:pt idx="137580">
                  <c:v>355.28125</c:v>
                </c:pt>
                <c:pt idx="137581">
                  <c:v>355.28385416666669</c:v>
                </c:pt>
                <c:pt idx="137582">
                  <c:v>355.28645833333331</c:v>
                </c:pt>
                <c:pt idx="137583">
                  <c:v>355.2890625</c:v>
                </c:pt>
                <c:pt idx="137584">
                  <c:v>355.29166666666669</c:v>
                </c:pt>
                <c:pt idx="137585">
                  <c:v>355.29427083333331</c:v>
                </c:pt>
                <c:pt idx="137586">
                  <c:v>355.296875</c:v>
                </c:pt>
                <c:pt idx="137587">
                  <c:v>355.29947916666669</c:v>
                </c:pt>
                <c:pt idx="137588">
                  <c:v>355.30208333333331</c:v>
                </c:pt>
                <c:pt idx="137589">
                  <c:v>355.3046875</c:v>
                </c:pt>
                <c:pt idx="137590">
                  <c:v>355.30729166666669</c:v>
                </c:pt>
                <c:pt idx="137591">
                  <c:v>355.30989583333331</c:v>
                </c:pt>
                <c:pt idx="137592">
                  <c:v>355.3125</c:v>
                </c:pt>
                <c:pt idx="137593">
                  <c:v>355.31510416666669</c:v>
                </c:pt>
                <c:pt idx="137594">
                  <c:v>355.31770833333331</c:v>
                </c:pt>
                <c:pt idx="137595">
                  <c:v>355.3203125</c:v>
                </c:pt>
                <c:pt idx="137596">
                  <c:v>355.32291666666669</c:v>
                </c:pt>
                <c:pt idx="137597">
                  <c:v>355.32552083333331</c:v>
                </c:pt>
                <c:pt idx="137598">
                  <c:v>355.328125</c:v>
                </c:pt>
                <c:pt idx="137599">
                  <c:v>355.33072916666669</c:v>
                </c:pt>
                <c:pt idx="137600">
                  <c:v>355.33333333333331</c:v>
                </c:pt>
                <c:pt idx="137601">
                  <c:v>355.3359375</c:v>
                </c:pt>
                <c:pt idx="137602">
                  <c:v>355.33854166666669</c:v>
                </c:pt>
                <c:pt idx="137603">
                  <c:v>355.34114583333331</c:v>
                </c:pt>
                <c:pt idx="137604">
                  <c:v>355.34375</c:v>
                </c:pt>
                <c:pt idx="137605">
                  <c:v>355.34635416666669</c:v>
                </c:pt>
                <c:pt idx="137606">
                  <c:v>355.34895833333331</c:v>
                </c:pt>
                <c:pt idx="137607">
                  <c:v>355.3515625</c:v>
                </c:pt>
                <c:pt idx="137608">
                  <c:v>355.35416666666669</c:v>
                </c:pt>
                <c:pt idx="137609">
                  <c:v>355.35677083333331</c:v>
                </c:pt>
                <c:pt idx="137610">
                  <c:v>355.359375</c:v>
                </c:pt>
                <c:pt idx="137611">
                  <c:v>355.36197916666669</c:v>
                </c:pt>
                <c:pt idx="137612">
                  <c:v>355.36458333333331</c:v>
                </c:pt>
                <c:pt idx="137613">
                  <c:v>355.3671875</c:v>
                </c:pt>
                <c:pt idx="137614">
                  <c:v>355.36979166666669</c:v>
                </c:pt>
                <c:pt idx="137615">
                  <c:v>355.37239583333331</c:v>
                </c:pt>
                <c:pt idx="137616">
                  <c:v>355.375</c:v>
                </c:pt>
                <c:pt idx="137617">
                  <c:v>355.37760416666669</c:v>
                </c:pt>
                <c:pt idx="137618">
                  <c:v>355.38020833333331</c:v>
                </c:pt>
                <c:pt idx="137619">
                  <c:v>355.3828125</c:v>
                </c:pt>
                <c:pt idx="137620">
                  <c:v>355.38541666666669</c:v>
                </c:pt>
                <c:pt idx="137621">
                  <c:v>355.38802083333331</c:v>
                </c:pt>
                <c:pt idx="137622">
                  <c:v>355.390625</c:v>
                </c:pt>
                <c:pt idx="137623">
                  <c:v>355.39322916666669</c:v>
                </c:pt>
                <c:pt idx="137624">
                  <c:v>355.39583333333331</c:v>
                </c:pt>
                <c:pt idx="137625">
                  <c:v>355.3984375</c:v>
                </c:pt>
                <c:pt idx="137626">
                  <c:v>355.40104166666669</c:v>
                </c:pt>
                <c:pt idx="137627">
                  <c:v>355.40364583333331</c:v>
                </c:pt>
                <c:pt idx="137628">
                  <c:v>355.40625</c:v>
                </c:pt>
                <c:pt idx="137629">
                  <c:v>355.40885416666669</c:v>
                </c:pt>
                <c:pt idx="137630">
                  <c:v>355.41145833333331</c:v>
                </c:pt>
                <c:pt idx="137631">
                  <c:v>355.4140625</c:v>
                </c:pt>
                <c:pt idx="137632">
                  <c:v>355.41666666666669</c:v>
                </c:pt>
                <c:pt idx="137633">
                  <c:v>355.41927083333331</c:v>
                </c:pt>
                <c:pt idx="137634">
                  <c:v>355.421875</c:v>
                </c:pt>
                <c:pt idx="137635">
                  <c:v>355.42447916666669</c:v>
                </c:pt>
                <c:pt idx="137636">
                  <c:v>355.42708333333331</c:v>
                </c:pt>
                <c:pt idx="137637">
                  <c:v>355.4296875</c:v>
                </c:pt>
                <c:pt idx="137638">
                  <c:v>355.43229166666669</c:v>
                </c:pt>
                <c:pt idx="137639">
                  <c:v>355.43489583333331</c:v>
                </c:pt>
                <c:pt idx="137640">
                  <c:v>355.4375</c:v>
                </c:pt>
                <c:pt idx="137641">
                  <c:v>355.44010416666669</c:v>
                </c:pt>
                <c:pt idx="137642">
                  <c:v>355.44270833333331</c:v>
                </c:pt>
                <c:pt idx="137643">
                  <c:v>355.4453125</c:v>
                </c:pt>
                <c:pt idx="137644">
                  <c:v>355.44791666666669</c:v>
                </c:pt>
                <c:pt idx="137645">
                  <c:v>355.45052083333331</c:v>
                </c:pt>
                <c:pt idx="137646">
                  <c:v>355.453125</c:v>
                </c:pt>
                <c:pt idx="137647">
                  <c:v>355.45572916666669</c:v>
                </c:pt>
                <c:pt idx="137648">
                  <c:v>355.45833333333331</c:v>
                </c:pt>
                <c:pt idx="137649">
                  <c:v>355.4609375</c:v>
                </c:pt>
                <c:pt idx="137650">
                  <c:v>355.46354166666669</c:v>
                </c:pt>
                <c:pt idx="137651">
                  <c:v>355.46614583333331</c:v>
                </c:pt>
                <c:pt idx="137652">
                  <c:v>355.46875</c:v>
                </c:pt>
                <c:pt idx="137653">
                  <c:v>355.47135416666669</c:v>
                </c:pt>
                <c:pt idx="137654">
                  <c:v>355.47395833333331</c:v>
                </c:pt>
                <c:pt idx="137655">
                  <c:v>355.4765625</c:v>
                </c:pt>
                <c:pt idx="137656">
                  <c:v>355.47916666666669</c:v>
                </c:pt>
                <c:pt idx="137657">
                  <c:v>355.48177083333331</c:v>
                </c:pt>
                <c:pt idx="137658">
                  <c:v>355.484375</c:v>
                </c:pt>
                <c:pt idx="137659">
                  <c:v>355.48697916666669</c:v>
                </c:pt>
                <c:pt idx="137660">
                  <c:v>355.48958333333331</c:v>
                </c:pt>
                <c:pt idx="137661">
                  <c:v>355.4921875</c:v>
                </c:pt>
                <c:pt idx="137662">
                  <c:v>355.49479166666669</c:v>
                </c:pt>
                <c:pt idx="137663">
                  <c:v>355.49739583333331</c:v>
                </c:pt>
                <c:pt idx="137664">
                  <c:v>355.5</c:v>
                </c:pt>
                <c:pt idx="137665">
                  <c:v>355.50260416666669</c:v>
                </c:pt>
                <c:pt idx="137666">
                  <c:v>355.50520833333331</c:v>
                </c:pt>
                <c:pt idx="137667">
                  <c:v>355.5078125</c:v>
                </c:pt>
                <c:pt idx="137668">
                  <c:v>355.51041666666669</c:v>
                </c:pt>
                <c:pt idx="137669">
                  <c:v>355.51302083333331</c:v>
                </c:pt>
                <c:pt idx="137670">
                  <c:v>355.515625</c:v>
                </c:pt>
                <c:pt idx="137671">
                  <c:v>355.51822916666669</c:v>
                </c:pt>
                <c:pt idx="137672">
                  <c:v>355.52083333333331</c:v>
                </c:pt>
                <c:pt idx="137673">
                  <c:v>355.5234375</c:v>
                </c:pt>
                <c:pt idx="137674">
                  <c:v>355.52604166666669</c:v>
                </c:pt>
                <c:pt idx="137675">
                  <c:v>355.52864583333331</c:v>
                </c:pt>
                <c:pt idx="137676">
                  <c:v>355.53125</c:v>
                </c:pt>
                <c:pt idx="137677">
                  <c:v>355.53385416666669</c:v>
                </c:pt>
                <c:pt idx="137678">
                  <c:v>355.53645833333331</c:v>
                </c:pt>
                <c:pt idx="137679">
                  <c:v>355.5390625</c:v>
                </c:pt>
                <c:pt idx="137680">
                  <c:v>355.54166666666669</c:v>
                </c:pt>
                <c:pt idx="137681">
                  <c:v>355.54427083333331</c:v>
                </c:pt>
                <c:pt idx="137682">
                  <c:v>355.546875</c:v>
                </c:pt>
                <c:pt idx="137683">
                  <c:v>355.54947916666669</c:v>
                </c:pt>
                <c:pt idx="137684">
                  <c:v>355.55208333333331</c:v>
                </c:pt>
                <c:pt idx="137685">
                  <c:v>355.5546875</c:v>
                </c:pt>
                <c:pt idx="137686">
                  <c:v>355.55729166666669</c:v>
                </c:pt>
                <c:pt idx="137687">
                  <c:v>355.55989583333331</c:v>
                </c:pt>
                <c:pt idx="137688">
                  <c:v>355.5625</c:v>
                </c:pt>
                <c:pt idx="137689">
                  <c:v>355.56510416666669</c:v>
                </c:pt>
                <c:pt idx="137690">
                  <c:v>355.56770833333331</c:v>
                </c:pt>
                <c:pt idx="137691">
                  <c:v>355.5703125</c:v>
                </c:pt>
                <c:pt idx="137692">
                  <c:v>355.57291666666669</c:v>
                </c:pt>
                <c:pt idx="137693">
                  <c:v>355.57552083333331</c:v>
                </c:pt>
                <c:pt idx="137694">
                  <c:v>355.578125</c:v>
                </c:pt>
                <c:pt idx="137695">
                  <c:v>355.58072916666669</c:v>
                </c:pt>
                <c:pt idx="137696">
                  <c:v>355.58333333333331</c:v>
                </c:pt>
                <c:pt idx="137697">
                  <c:v>355.5859375</c:v>
                </c:pt>
                <c:pt idx="137698">
                  <c:v>355.58854166666669</c:v>
                </c:pt>
                <c:pt idx="137699">
                  <c:v>355.59114583333331</c:v>
                </c:pt>
                <c:pt idx="137700">
                  <c:v>355.59375</c:v>
                </c:pt>
                <c:pt idx="137701">
                  <c:v>355.59635416666669</c:v>
                </c:pt>
                <c:pt idx="137702">
                  <c:v>355.59895833333331</c:v>
                </c:pt>
                <c:pt idx="137703">
                  <c:v>355.6015625</c:v>
                </c:pt>
                <c:pt idx="137704">
                  <c:v>355.60416666666669</c:v>
                </c:pt>
                <c:pt idx="137705">
                  <c:v>355.60677083333331</c:v>
                </c:pt>
                <c:pt idx="137706">
                  <c:v>355.609375</c:v>
                </c:pt>
                <c:pt idx="137707">
                  <c:v>355.61197916666669</c:v>
                </c:pt>
                <c:pt idx="137708">
                  <c:v>355.61458333333331</c:v>
                </c:pt>
                <c:pt idx="137709">
                  <c:v>355.6171875</c:v>
                </c:pt>
                <c:pt idx="137710">
                  <c:v>355.61979166666669</c:v>
                </c:pt>
                <c:pt idx="137711">
                  <c:v>355.62239583333331</c:v>
                </c:pt>
                <c:pt idx="137712">
                  <c:v>355.625</c:v>
                </c:pt>
                <c:pt idx="137713">
                  <c:v>355.62760416666669</c:v>
                </c:pt>
                <c:pt idx="137714">
                  <c:v>355.63020833333331</c:v>
                </c:pt>
                <c:pt idx="137715">
                  <c:v>355.6328125</c:v>
                </c:pt>
                <c:pt idx="137716">
                  <c:v>355.63541666666669</c:v>
                </c:pt>
                <c:pt idx="137717">
                  <c:v>355.63802083333331</c:v>
                </c:pt>
                <c:pt idx="137718">
                  <c:v>355.640625</c:v>
                </c:pt>
                <c:pt idx="137719">
                  <c:v>355.64322916666669</c:v>
                </c:pt>
                <c:pt idx="137720">
                  <c:v>355.64583333333331</c:v>
                </c:pt>
                <c:pt idx="137721">
                  <c:v>355.6484375</c:v>
                </c:pt>
                <c:pt idx="137722">
                  <c:v>355.65104166666669</c:v>
                </c:pt>
                <c:pt idx="137723">
                  <c:v>355.65364583333331</c:v>
                </c:pt>
                <c:pt idx="137724">
                  <c:v>355.65625</c:v>
                </c:pt>
                <c:pt idx="137725">
                  <c:v>355.65885416666669</c:v>
                </c:pt>
                <c:pt idx="137726">
                  <c:v>355.66145833333331</c:v>
                </c:pt>
                <c:pt idx="137727">
                  <c:v>355.6640625</c:v>
                </c:pt>
                <c:pt idx="137728">
                  <c:v>355.66666666666669</c:v>
                </c:pt>
                <c:pt idx="137729">
                  <c:v>355.66927083333331</c:v>
                </c:pt>
                <c:pt idx="137730">
                  <c:v>355.671875</c:v>
                </c:pt>
                <c:pt idx="137731">
                  <c:v>355.67447916666669</c:v>
                </c:pt>
                <c:pt idx="137732">
                  <c:v>355.67708333333331</c:v>
                </c:pt>
                <c:pt idx="137733">
                  <c:v>355.6796875</c:v>
                </c:pt>
                <c:pt idx="137734">
                  <c:v>355.68229166666669</c:v>
                </c:pt>
                <c:pt idx="137735">
                  <c:v>355.68489583333331</c:v>
                </c:pt>
                <c:pt idx="137736">
                  <c:v>355.6875</c:v>
                </c:pt>
                <c:pt idx="137737">
                  <c:v>355.69010416666669</c:v>
                </c:pt>
                <c:pt idx="137738">
                  <c:v>355.69270833333331</c:v>
                </c:pt>
                <c:pt idx="137739">
                  <c:v>355.6953125</c:v>
                </c:pt>
                <c:pt idx="137740">
                  <c:v>355.69791666666669</c:v>
                </c:pt>
                <c:pt idx="137741">
                  <c:v>355.70052083333331</c:v>
                </c:pt>
                <c:pt idx="137742">
                  <c:v>355.703125</c:v>
                </c:pt>
                <c:pt idx="137743">
                  <c:v>355.70572916666669</c:v>
                </c:pt>
                <c:pt idx="137744">
                  <c:v>355.70833333333331</c:v>
                </c:pt>
                <c:pt idx="137745">
                  <c:v>355.7109375</c:v>
                </c:pt>
                <c:pt idx="137746">
                  <c:v>355.71354166666669</c:v>
                </c:pt>
                <c:pt idx="137747">
                  <c:v>355.71614583333331</c:v>
                </c:pt>
                <c:pt idx="137748">
                  <c:v>355.71875</c:v>
                </c:pt>
                <c:pt idx="137749">
                  <c:v>355.72135416666669</c:v>
                </c:pt>
                <c:pt idx="137750">
                  <c:v>355.72395833333331</c:v>
                </c:pt>
                <c:pt idx="137751">
                  <c:v>355.7265625</c:v>
                </c:pt>
                <c:pt idx="137752">
                  <c:v>355.72916666666669</c:v>
                </c:pt>
                <c:pt idx="137753">
                  <c:v>355.73177083333331</c:v>
                </c:pt>
                <c:pt idx="137754">
                  <c:v>355.734375</c:v>
                </c:pt>
                <c:pt idx="137755">
                  <c:v>355.73697916666669</c:v>
                </c:pt>
                <c:pt idx="137756">
                  <c:v>355.73958333333331</c:v>
                </c:pt>
                <c:pt idx="137757">
                  <c:v>355.7421875</c:v>
                </c:pt>
                <c:pt idx="137758">
                  <c:v>355.74479166666669</c:v>
                </c:pt>
                <c:pt idx="137759">
                  <c:v>355.74739583333331</c:v>
                </c:pt>
                <c:pt idx="137760">
                  <c:v>355.75</c:v>
                </c:pt>
                <c:pt idx="137761">
                  <c:v>355.75260416666669</c:v>
                </c:pt>
                <c:pt idx="137762">
                  <c:v>355.75520833333331</c:v>
                </c:pt>
                <c:pt idx="137763">
                  <c:v>355.7578125</c:v>
                </c:pt>
                <c:pt idx="137764">
                  <c:v>355.76041666666669</c:v>
                </c:pt>
                <c:pt idx="137765">
                  <c:v>355.76302083333331</c:v>
                </c:pt>
                <c:pt idx="137766">
                  <c:v>355.765625</c:v>
                </c:pt>
                <c:pt idx="137767">
                  <c:v>355.76822916666669</c:v>
                </c:pt>
                <c:pt idx="137768">
                  <c:v>355.77083333333331</c:v>
                </c:pt>
                <c:pt idx="137769">
                  <c:v>355.7734375</c:v>
                </c:pt>
                <c:pt idx="137770">
                  <c:v>355.77604166666669</c:v>
                </c:pt>
                <c:pt idx="137771">
                  <c:v>355.77864583333331</c:v>
                </c:pt>
                <c:pt idx="137772">
                  <c:v>355.78125</c:v>
                </c:pt>
                <c:pt idx="137773">
                  <c:v>355.78385416666669</c:v>
                </c:pt>
                <c:pt idx="137774">
                  <c:v>355.78645833333331</c:v>
                </c:pt>
                <c:pt idx="137775">
                  <c:v>355.7890625</c:v>
                </c:pt>
                <c:pt idx="137776">
                  <c:v>355.79166666666669</c:v>
                </c:pt>
                <c:pt idx="137777">
                  <c:v>355.79427083333331</c:v>
                </c:pt>
                <c:pt idx="137778">
                  <c:v>355.796875</c:v>
                </c:pt>
                <c:pt idx="137779">
                  <c:v>355.79947916666669</c:v>
                </c:pt>
                <c:pt idx="137780">
                  <c:v>355.80208333333331</c:v>
                </c:pt>
                <c:pt idx="137781">
                  <c:v>355.8046875</c:v>
                </c:pt>
                <c:pt idx="137782">
                  <c:v>355.80729166666669</c:v>
                </c:pt>
                <c:pt idx="137783">
                  <c:v>355.80989583333331</c:v>
                </c:pt>
                <c:pt idx="137784">
                  <c:v>355.8125</c:v>
                </c:pt>
                <c:pt idx="137785">
                  <c:v>355.81510416666669</c:v>
                </c:pt>
                <c:pt idx="137786">
                  <c:v>355.81770833333331</c:v>
                </c:pt>
                <c:pt idx="137787">
                  <c:v>355.8203125</c:v>
                </c:pt>
                <c:pt idx="137788">
                  <c:v>355.82291666666669</c:v>
                </c:pt>
                <c:pt idx="137789">
                  <c:v>355.82552083333331</c:v>
                </c:pt>
                <c:pt idx="137790">
                  <c:v>355.828125</c:v>
                </c:pt>
                <c:pt idx="137791">
                  <c:v>355.83072916666669</c:v>
                </c:pt>
                <c:pt idx="137792">
                  <c:v>355.83333333333331</c:v>
                </c:pt>
                <c:pt idx="137793">
                  <c:v>355.8359375</c:v>
                </c:pt>
                <c:pt idx="137794">
                  <c:v>355.83854166666669</c:v>
                </c:pt>
                <c:pt idx="137795">
                  <c:v>355.84114583333331</c:v>
                </c:pt>
                <c:pt idx="137796">
                  <c:v>355.84375</c:v>
                </c:pt>
                <c:pt idx="137797">
                  <c:v>355.84635416666669</c:v>
                </c:pt>
                <c:pt idx="137798">
                  <c:v>355.84895833333331</c:v>
                </c:pt>
                <c:pt idx="137799">
                  <c:v>355.8515625</c:v>
                </c:pt>
                <c:pt idx="137800">
                  <c:v>355.85416666666669</c:v>
                </c:pt>
                <c:pt idx="137801">
                  <c:v>355.85677083333331</c:v>
                </c:pt>
                <c:pt idx="137802">
                  <c:v>355.859375</c:v>
                </c:pt>
                <c:pt idx="137803">
                  <c:v>355.86197916666669</c:v>
                </c:pt>
                <c:pt idx="137804">
                  <c:v>355.86458333333331</c:v>
                </c:pt>
                <c:pt idx="137805">
                  <c:v>355.8671875</c:v>
                </c:pt>
                <c:pt idx="137806">
                  <c:v>355.86979166666669</c:v>
                </c:pt>
                <c:pt idx="137807">
                  <c:v>355.87239583333331</c:v>
                </c:pt>
                <c:pt idx="137808">
                  <c:v>355.875</c:v>
                </c:pt>
                <c:pt idx="137809">
                  <c:v>355.87760416666669</c:v>
                </c:pt>
                <c:pt idx="137810">
                  <c:v>355.88020833333331</c:v>
                </c:pt>
                <c:pt idx="137811">
                  <c:v>355.8828125</c:v>
                </c:pt>
                <c:pt idx="137812">
                  <c:v>355.88541666666669</c:v>
                </c:pt>
                <c:pt idx="137813">
                  <c:v>355.88802083333331</c:v>
                </c:pt>
                <c:pt idx="137814">
                  <c:v>355.890625</c:v>
                </c:pt>
                <c:pt idx="137815">
                  <c:v>355.89322916666669</c:v>
                </c:pt>
                <c:pt idx="137816">
                  <c:v>355.89583333333331</c:v>
                </c:pt>
                <c:pt idx="137817">
                  <c:v>355.8984375</c:v>
                </c:pt>
                <c:pt idx="137818">
                  <c:v>355.90104166666669</c:v>
                </c:pt>
                <c:pt idx="137819">
                  <c:v>355.90364583333331</c:v>
                </c:pt>
                <c:pt idx="137820">
                  <c:v>355.90625</c:v>
                </c:pt>
                <c:pt idx="137821">
                  <c:v>355.90885416666669</c:v>
                </c:pt>
                <c:pt idx="137822">
                  <c:v>355.91145833333331</c:v>
                </c:pt>
                <c:pt idx="137823">
                  <c:v>355.9140625</c:v>
                </c:pt>
                <c:pt idx="137824">
                  <c:v>355.91666666666669</c:v>
                </c:pt>
                <c:pt idx="137825">
                  <c:v>355.91927083333331</c:v>
                </c:pt>
                <c:pt idx="137826">
                  <c:v>355.921875</c:v>
                </c:pt>
                <c:pt idx="137827">
                  <c:v>355.92447916666669</c:v>
                </c:pt>
                <c:pt idx="137828">
                  <c:v>355.92708333333331</c:v>
                </c:pt>
                <c:pt idx="137829">
                  <c:v>355.9296875</c:v>
                </c:pt>
                <c:pt idx="137830">
                  <c:v>355.93229166666669</c:v>
                </c:pt>
                <c:pt idx="137831">
                  <c:v>355.93489583333331</c:v>
                </c:pt>
                <c:pt idx="137832">
                  <c:v>355.9375</c:v>
                </c:pt>
                <c:pt idx="137833">
                  <c:v>355.94010416666669</c:v>
                </c:pt>
                <c:pt idx="137834">
                  <c:v>355.94270833333331</c:v>
                </c:pt>
                <c:pt idx="137835">
                  <c:v>355.9453125</c:v>
                </c:pt>
                <c:pt idx="137836">
                  <c:v>355.94791666666669</c:v>
                </c:pt>
                <c:pt idx="137837">
                  <c:v>355.95052083333331</c:v>
                </c:pt>
                <c:pt idx="137838">
                  <c:v>355.953125</c:v>
                </c:pt>
                <c:pt idx="137839">
                  <c:v>355.95572916666669</c:v>
                </c:pt>
                <c:pt idx="137840">
                  <c:v>355.95833333333331</c:v>
                </c:pt>
                <c:pt idx="137841">
                  <c:v>355.9609375</c:v>
                </c:pt>
                <c:pt idx="137842">
                  <c:v>355.96354166666669</c:v>
                </c:pt>
                <c:pt idx="137843">
                  <c:v>355.96614583333331</c:v>
                </c:pt>
                <c:pt idx="137844">
                  <c:v>355.96875</c:v>
                </c:pt>
                <c:pt idx="137845">
                  <c:v>355.97135416666669</c:v>
                </c:pt>
                <c:pt idx="137846">
                  <c:v>355.97395833333331</c:v>
                </c:pt>
                <c:pt idx="137847">
                  <c:v>355.9765625</c:v>
                </c:pt>
                <c:pt idx="137848">
                  <c:v>355.97916666666669</c:v>
                </c:pt>
                <c:pt idx="137849">
                  <c:v>355.98177083333331</c:v>
                </c:pt>
                <c:pt idx="137850">
                  <c:v>355.984375</c:v>
                </c:pt>
                <c:pt idx="137851">
                  <c:v>355.98697916666669</c:v>
                </c:pt>
                <c:pt idx="137852">
                  <c:v>355.98958333333331</c:v>
                </c:pt>
                <c:pt idx="137853">
                  <c:v>355.9921875</c:v>
                </c:pt>
                <c:pt idx="137854">
                  <c:v>355.99479166666669</c:v>
                </c:pt>
                <c:pt idx="137855">
                  <c:v>355.99739583333331</c:v>
                </c:pt>
                <c:pt idx="137856">
                  <c:v>356</c:v>
                </c:pt>
                <c:pt idx="137857">
                  <c:v>356.00260416666669</c:v>
                </c:pt>
                <c:pt idx="137858">
                  <c:v>356.00520833333331</c:v>
                </c:pt>
                <c:pt idx="137859">
                  <c:v>356.0078125</c:v>
                </c:pt>
                <c:pt idx="137860">
                  <c:v>356.01041666666669</c:v>
                </c:pt>
                <c:pt idx="137861">
                  <c:v>356.01302083333331</c:v>
                </c:pt>
                <c:pt idx="137862">
                  <c:v>356.015625</c:v>
                </c:pt>
                <c:pt idx="137863">
                  <c:v>356.01822916666669</c:v>
                </c:pt>
                <c:pt idx="137864">
                  <c:v>356.02083333333331</c:v>
                </c:pt>
                <c:pt idx="137865">
                  <c:v>356.0234375</c:v>
                </c:pt>
                <c:pt idx="137866">
                  <c:v>356.02604166666669</c:v>
                </c:pt>
                <c:pt idx="137867">
                  <c:v>356.02864583333331</c:v>
                </c:pt>
                <c:pt idx="137868">
                  <c:v>356.03125</c:v>
                </c:pt>
                <c:pt idx="137869">
                  <c:v>356.03385416666669</c:v>
                </c:pt>
                <c:pt idx="137870">
                  <c:v>356.03645833333331</c:v>
                </c:pt>
                <c:pt idx="137871">
                  <c:v>356.0390625</c:v>
                </c:pt>
                <c:pt idx="137872">
                  <c:v>356.04166666666669</c:v>
                </c:pt>
                <c:pt idx="137873">
                  <c:v>356.04427083333331</c:v>
                </c:pt>
                <c:pt idx="137874">
                  <c:v>356.046875</c:v>
                </c:pt>
                <c:pt idx="137875">
                  <c:v>356.04947916666669</c:v>
                </c:pt>
                <c:pt idx="137876">
                  <c:v>356.05208333333331</c:v>
                </c:pt>
                <c:pt idx="137877">
                  <c:v>356.0546875</c:v>
                </c:pt>
                <c:pt idx="137878">
                  <c:v>356.05729166666669</c:v>
                </c:pt>
                <c:pt idx="137879">
                  <c:v>356.05989583333331</c:v>
                </c:pt>
                <c:pt idx="137880">
                  <c:v>356.0625</c:v>
                </c:pt>
                <c:pt idx="137881">
                  <c:v>356.06510416666669</c:v>
                </c:pt>
                <c:pt idx="137882">
                  <c:v>356.06770833333331</c:v>
                </c:pt>
                <c:pt idx="137883">
                  <c:v>356.0703125</c:v>
                </c:pt>
                <c:pt idx="137884">
                  <c:v>356.07291666666669</c:v>
                </c:pt>
                <c:pt idx="137885">
                  <c:v>356.07552083333331</c:v>
                </c:pt>
                <c:pt idx="137886">
                  <c:v>356.078125</c:v>
                </c:pt>
                <c:pt idx="137887">
                  <c:v>356.08072916666669</c:v>
                </c:pt>
                <c:pt idx="137888">
                  <c:v>356.08333333333331</c:v>
                </c:pt>
                <c:pt idx="137889">
                  <c:v>356.0859375</c:v>
                </c:pt>
                <c:pt idx="137890">
                  <c:v>356.08854166666669</c:v>
                </c:pt>
                <c:pt idx="137891">
                  <c:v>356.09114583333331</c:v>
                </c:pt>
                <c:pt idx="137892">
                  <c:v>356.09375</c:v>
                </c:pt>
                <c:pt idx="137893">
                  <c:v>356.09635416666669</c:v>
                </c:pt>
                <c:pt idx="137894">
                  <c:v>356.09895833333331</c:v>
                </c:pt>
                <c:pt idx="137895">
                  <c:v>356.1015625</c:v>
                </c:pt>
                <c:pt idx="137896">
                  <c:v>356.10416666666669</c:v>
                </c:pt>
                <c:pt idx="137897">
                  <c:v>356.10677083333331</c:v>
                </c:pt>
                <c:pt idx="137898">
                  <c:v>356.109375</c:v>
                </c:pt>
                <c:pt idx="137899">
                  <c:v>356.11197916666669</c:v>
                </c:pt>
                <c:pt idx="137900">
                  <c:v>356.11458333333331</c:v>
                </c:pt>
                <c:pt idx="137901">
                  <c:v>356.1171875</c:v>
                </c:pt>
                <c:pt idx="137902">
                  <c:v>356.11979166666669</c:v>
                </c:pt>
                <c:pt idx="137903">
                  <c:v>356.12239583333331</c:v>
                </c:pt>
                <c:pt idx="137904">
                  <c:v>356.125</c:v>
                </c:pt>
                <c:pt idx="137905">
                  <c:v>356.12760416666669</c:v>
                </c:pt>
                <c:pt idx="137906">
                  <c:v>356.13020833333331</c:v>
                </c:pt>
                <c:pt idx="137907">
                  <c:v>356.1328125</c:v>
                </c:pt>
                <c:pt idx="137908">
                  <c:v>356.13541666666669</c:v>
                </c:pt>
                <c:pt idx="137909">
                  <c:v>356.13802083333331</c:v>
                </c:pt>
                <c:pt idx="137910">
                  <c:v>356.140625</c:v>
                </c:pt>
                <c:pt idx="137911">
                  <c:v>356.14322916666669</c:v>
                </c:pt>
                <c:pt idx="137912">
                  <c:v>356.14583333333331</c:v>
                </c:pt>
                <c:pt idx="137913">
                  <c:v>356.1484375</c:v>
                </c:pt>
                <c:pt idx="137914">
                  <c:v>356.15104166666669</c:v>
                </c:pt>
                <c:pt idx="137915">
                  <c:v>356.15364583333331</c:v>
                </c:pt>
                <c:pt idx="137916">
                  <c:v>356.15625</c:v>
                </c:pt>
                <c:pt idx="137917">
                  <c:v>356.15885416666669</c:v>
                </c:pt>
                <c:pt idx="137918">
                  <c:v>356.16145833333331</c:v>
                </c:pt>
                <c:pt idx="137919">
                  <c:v>356.1640625</c:v>
                </c:pt>
                <c:pt idx="137920">
                  <c:v>356.16666666666669</c:v>
                </c:pt>
                <c:pt idx="137921">
                  <c:v>356.16927083333331</c:v>
                </c:pt>
                <c:pt idx="137922">
                  <c:v>356.171875</c:v>
                </c:pt>
                <c:pt idx="137923">
                  <c:v>356.17447916666669</c:v>
                </c:pt>
                <c:pt idx="137924">
                  <c:v>356.17708333333331</c:v>
                </c:pt>
                <c:pt idx="137925">
                  <c:v>356.1796875</c:v>
                </c:pt>
                <c:pt idx="137926">
                  <c:v>356.18229166666669</c:v>
                </c:pt>
                <c:pt idx="137927">
                  <c:v>356.18489583333331</c:v>
                </c:pt>
                <c:pt idx="137928">
                  <c:v>356.1875</c:v>
                </c:pt>
                <c:pt idx="137929">
                  <c:v>356.19010416666669</c:v>
                </c:pt>
                <c:pt idx="137930">
                  <c:v>356.19270833333331</c:v>
                </c:pt>
                <c:pt idx="137931">
                  <c:v>356.1953125</c:v>
                </c:pt>
                <c:pt idx="137932">
                  <c:v>356.19791666666669</c:v>
                </c:pt>
                <c:pt idx="137933">
                  <c:v>356.20052083333331</c:v>
                </c:pt>
                <c:pt idx="137934">
                  <c:v>356.203125</c:v>
                </c:pt>
                <c:pt idx="137935">
                  <c:v>356.20572916666669</c:v>
                </c:pt>
                <c:pt idx="137936">
                  <c:v>356.20833333333331</c:v>
                </c:pt>
                <c:pt idx="137937">
                  <c:v>356.2109375</c:v>
                </c:pt>
                <c:pt idx="137938">
                  <c:v>356.21354166666669</c:v>
                </c:pt>
                <c:pt idx="137939">
                  <c:v>356.21614583333331</c:v>
                </c:pt>
                <c:pt idx="137940">
                  <c:v>356.21875</c:v>
                </c:pt>
                <c:pt idx="137941">
                  <c:v>356.22135416666669</c:v>
                </c:pt>
                <c:pt idx="137942">
                  <c:v>356.22395833333331</c:v>
                </c:pt>
                <c:pt idx="137943">
                  <c:v>356.2265625</c:v>
                </c:pt>
                <c:pt idx="137944">
                  <c:v>356.22916666666669</c:v>
                </c:pt>
                <c:pt idx="137945">
                  <c:v>356.23177083333331</c:v>
                </c:pt>
                <c:pt idx="137946">
                  <c:v>356.234375</c:v>
                </c:pt>
                <c:pt idx="137947">
                  <c:v>356.23697916666669</c:v>
                </c:pt>
                <c:pt idx="137948">
                  <c:v>356.23958333333331</c:v>
                </c:pt>
                <c:pt idx="137949">
                  <c:v>356.2421875</c:v>
                </c:pt>
                <c:pt idx="137950">
                  <c:v>356.24479166666669</c:v>
                </c:pt>
                <c:pt idx="137951">
                  <c:v>356.24739583333331</c:v>
                </c:pt>
                <c:pt idx="137952">
                  <c:v>356.25</c:v>
                </c:pt>
                <c:pt idx="137953">
                  <c:v>356.25260416666669</c:v>
                </c:pt>
                <c:pt idx="137954">
                  <c:v>356.25520833333331</c:v>
                </c:pt>
                <c:pt idx="137955">
                  <c:v>356.2578125</c:v>
                </c:pt>
                <c:pt idx="137956">
                  <c:v>356.26041666666669</c:v>
                </c:pt>
                <c:pt idx="137957">
                  <c:v>356.26302083333331</c:v>
                </c:pt>
                <c:pt idx="137958">
                  <c:v>356.265625</c:v>
                </c:pt>
                <c:pt idx="137959">
                  <c:v>356.26822916666669</c:v>
                </c:pt>
                <c:pt idx="137960">
                  <c:v>356.27083333333331</c:v>
                </c:pt>
                <c:pt idx="137961">
                  <c:v>356.2734375</c:v>
                </c:pt>
                <c:pt idx="137962">
                  <c:v>356.27604166666669</c:v>
                </c:pt>
                <c:pt idx="137963">
                  <c:v>356.27864583333331</c:v>
                </c:pt>
                <c:pt idx="137964">
                  <c:v>356.28125</c:v>
                </c:pt>
                <c:pt idx="137965">
                  <c:v>356.28385416666669</c:v>
                </c:pt>
                <c:pt idx="137966">
                  <c:v>356.28645833333331</c:v>
                </c:pt>
                <c:pt idx="137967">
                  <c:v>356.2890625</c:v>
                </c:pt>
                <c:pt idx="137968">
                  <c:v>356.29166666666669</c:v>
                </c:pt>
                <c:pt idx="137969">
                  <c:v>356.29427083333331</c:v>
                </c:pt>
                <c:pt idx="137970">
                  <c:v>356.296875</c:v>
                </c:pt>
                <c:pt idx="137971">
                  <c:v>356.29947916666669</c:v>
                </c:pt>
                <c:pt idx="137972">
                  <c:v>356.30208333333331</c:v>
                </c:pt>
                <c:pt idx="137973">
                  <c:v>356.3046875</c:v>
                </c:pt>
                <c:pt idx="137974">
                  <c:v>356.30729166666669</c:v>
                </c:pt>
                <c:pt idx="137975">
                  <c:v>356.30989583333331</c:v>
                </c:pt>
                <c:pt idx="137976">
                  <c:v>356.3125</c:v>
                </c:pt>
                <c:pt idx="137977">
                  <c:v>356.31510416666669</c:v>
                </c:pt>
                <c:pt idx="137978">
                  <c:v>356.31770833333331</c:v>
                </c:pt>
                <c:pt idx="137979">
                  <c:v>356.3203125</c:v>
                </c:pt>
                <c:pt idx="137980">
                  <c:v>356.32291666666669</c:v>
                </c:pt>
                <c:pt idx="137981">
                  <c:v>356.32552083333331</c:v>
                </c:pt>
                <c:pt idx="137982">
                  <c:v>356.328125</c:v>
                </c:pt>
                <c:pt idx="137983">
                  <c:v>356.33072916666669</c:v>
                </c:pt>
                <c:pt idx="137984">
                  <c:v>356.33333333333331</c:v>
                </c:pt>
                <c:pt idx="137985">
                  <c:v>356.3359375</c:v>
                </c:pt>
                <c:pt idx="137986">
                  <c:v>356.33854166666669</c:v>
                </c:pt>
                <c:pt idx="137987">
                  <c:v>356.34114583333331</c:v>
                </c:pt>
                <c:pt idx="137988">
                  <c:v>356.34375</c:v>
                </c:pt>
                <c:pt idx="137989">
                  <c:v>356.34635416666669</c:v>
                </c:pt>
                <c:pt idx="137990">
                  <c:v>356.34895833333331</c:v>
                </c:pt>
                <c:pt idx="137991">
                  <c:v>356.3515625</c:v>
                </c:pt>
                <c:pt idx="137992">
                  <c:v>356.35416666666669</c:v>
                </c:pt>
                <c:pt idx="137993">
                  <c:v>356.35677083333331</c:v>
                </c:pt>
                <c:pt idx="137994">
                  <c:v>356.359375</c:v>
                </c:pt>
                <c:pt idx="137995">
                  <c:v>356.36197916666669</c:v>
                </c:pt>
                <c:pt idx="137996">
                  <c:v>356.36458333333331</c:v>
                </c:pt>
                <c:pt idx="137997">
                  <c:v>356.3671875</c:v>
                </c:pt>
                <c:pt idx="137998">
                  <c:v>356.36979166666669</c:v>
                </c:pt>
                <c:pt idx="137999">
                  <c:v>356.37239583333331</c:v>
                </c:pt>
                <c:pt idx="138000">
                  <c:v>356.375</c:v>
                </c:pt>
                <c:pt idx="138001">
                  <c:v>356.37760416666669</c:v>
                </c:pt>
                <c:pt idx="138002">
                  <c:v>356.38020833333331</c:v>
                </c:pt>
                <c:pt idx="138003">
                  <c:v>356.3828125</c:v>
                </c:pt>
                <c:pt idx="138004">
                  <c:v>356.38541666666669</c:v>
                </c:pt>
                <c:pt idx="138005">
                  <c:v>356.38802083333331</c:v>
                </c:pt>
                <c:pt idx="138006">
                  <c:v>356.390625</c:v>
                </c:pt>
                <c:pt idx="138007">
                  <c:v>356.39322916666669</c:v>
                </c:pt>
                <c:pt idx="138008">
                  <c:v>356.39583333333331</c:v>
                </c:pt>
                <c:pt idx="138009">
                  <c:v>356.3984375</c:v>
                </c:pt>
                <c:pt idx="138010">
                  <c:v>356.40104166666669</c:v>
                </c:pt>
                <c:pt idx="138011">
                  <c:v>356.40364583333331</c:v>
                </c:pt>
                <c:pt idx="138012">
                  <c:v>356.40625</c:v>
                </c:pt>
                <c:pt idx="138013">
                  <c:v>356.40885416666669</c:v>
                </c:pt>
                <c:pt idx="138014">
                  <c:v>356.41145833333331</c:v>
                </c:pt>
                <c:pt idx="138015">
                  <c:v>356.4140625</c:v>
                </c:pt>
                <c:pt idx="138016">
                  <c:v>356.41666666666669</c:v>
                </c:pt>
                <c:pt idx="138017">
                  <c:v>356.41927083333331</c:v>
                </c:pt>
                <c:pt idx="138018">
                  <c:v>356.421875</c:v>
                </c:pt>
                <c:pt idx="138019">
                  <c:v>356.42447916666669</c:v>
                </c:pt>
                <c:pt idx="138020">
                  <c:v>356.42708333333331</c:v>
                </c:pt>
                <c:pt idx="138021">
                  <c:v>356.4296875</c:v>
                </c:pt>
                <c:pt idx="138022">
                  <c:v>356.43229166666669</c:v>
                </c:pt>
                <c:pt idx="138023">
                  <c:v>356.43489583333331</c:v>
                </c:pt>
                <c:pt idx="138024">
                  <c:v>356.4375</c:v>
                </c:pt>
                <c:pt idx="138025">
                  <c:v>356.44010416666669</c:v>
                </c:pt>
                <c:pt idx="138026">
                  <c:v>356.44270833333331</c:v>
                </c:pt>
                <c:pt idx="138027">
                  <c:v>356.4453125</c:v>
                </c:pt>
                <c:pt idx="138028">
                  <c:v>356.44791666666669</c:v>
                </c:pt>
                <c:pt idx="138029">
                  <c:v>356.45052083333331</c:v>
                </c:pt>
                <c:pt idx="138030">
                  <c:v>356.453125</c:v>
                </c:pt>
                <c:pt idx="138031">
                  <c:v>356.45572916666669</c:v>
                </c:pt>
                <c:pt idx="138032">
                  <c:v>356.45833333333331</c:v>
                </c:pt>
                <c:pt idx="138033">
                  <c:v>356.4609375</c:v>
                </c:pt>
                <c:pt idx="138034">
                  <c:v>356.46354166666669</c:v>
                </c:pt>
                <c:pt idx="138035">
                  <c:v>356.46614583333331</c:v>
                </c:pt>
                <c:pt idx="138036">
                  <c:v>356.46875</c:v>
                </c:pt>
                <c:pt idx="138037">
                  <c:v>356.47135416666669</c:v>
                </c:pt>
                <c:pt idx="138038">
                  <c:v>356.47395833333331</c:v>
                </c:pt>
                <c:pt idx="138039">
                  <c:v>356.4765625</c:v>
                </c:pt>
                <c:pt idx="138040">
                  <c:v>356.47916666666669</c:v>
                </c:pt>
                <c:pt idx="138041">
                  <c:v>356.48177083333331</c:v>
                </c:pt>
                <c:pt idx="138042">
                  <c:v>356.484375</c:v>
                </c:pt>
                <c:pt idx="138043">
                  <c:v>356.48697916666669</c:v>
                </c:pt>
                <c:pt idx="138044">
                  <c:v>356.48958333333331</c:v>
                </c:pt>
                <c:pt idx="138045">
                  <c:v>356.4921875</c:v>
                </c:pt>
                <c:pt idx="138046">
                  <c:v>356.49479166666669</c:v>
                </c:pt>
                <c:pt idx="138047">
                  <c:v>356.49739583333331</c:v>
                </c:pt>
                <c:pt idx="138048">
                  <c:v>356.5</c:v>
                </c:pt>
                <c:pt idx="138049">
                  <c:v>356.50260416666669</c:v>
                </c:pt>
                <c:pt idx="138050">
                  <c:v>356.50520833333331</c:v>
                </c:pt>
                <c:pt idx="138051">
                  <c:v>356.5078125</c:v>
                </c:pt>
                <c:pt idx="138052">
                  <c:v>356.51041666666669</c:v>
                </c:pt>
                <c:pt idx="138053">
                  <c:v>356.51302083333331</c:v>
                </c:pt>
                <c:pt idx="138054">
                  <c:v>356.515625</c:v>
                </c:pt>
                <c:pt idx="138055">
                  <c:v>356.51822916666669</c:v>
                </c:pt>
                <c:pt idx="138056">
                  <c:v>356.52083333333331</c:v>
                </c:pt>
                <c:pt idx="138057">
                  <c:v>356.5234375</c:v>
                </c:pt>
                <c:pt idx="138058">
                  <c:v>356.52604166666669</c:v>
                </c:pt>
                <c:pt idx="138059">
                  <c:v>356.52864583333331</c:v>
                </c:pt>
                <c:pt idx="138060">
                  <c:v>356.53125</c:v>
                </c:pt>
                <c:pt idx="138061">
                  <c:v>356.53385416666669</c:v>
                </c:pt>
                <c:pt idx="138062">
                  <c:v>356.53645833333331</c:v>
                </c:pt>
                <c:pt idx="138063">
                  <c:v>356.5390625</c:v>
                </c:pt>
                <c:pt idx="138064">
                  <c:v>356.54166666666669</c:v>
                </c:pt>
                <c:pt idx="138065">
                  <c:v>356.54427083333331</c:v>
                </c:pt>
                <c:pt idx="138066">
                  <c:v>356.546875</c:v>
                </c:pt>
                <c:pt idx="138067">
                  <c:v>356.54947916666669</c:v>
                </c:pt>
                <c:pt idx="138068">
                  <c:v>356.55208333333331</c:v>
                </c:pt>
                <c:pt idx="138069">
                  <c:v>356.5546875</c:v>
                </c:pt>
                <c:pt idx="138070">
                  <c:v>356.55729166666669</c:v>
                </c:pt>
                <c:pt idx="138071">
                  <c:v>356.55989583333331</c:v>
                </c:pt>
                <c:pt idx="138072">
                  <c:v>356.5625</c:v>
                </c:pt>
                <c:pt idx="138073">
                  <c:v>356.56510416666669</c:v>
                </c:pt>
                <c:pt idx="138074">
                  <c:v>356.56770833333331</c:v>
                </c:pt>
                <c:pt idx="138075">
                  <c:v>356.5703125</c:v>
                </c:pt>
                <c:pt idx="138076">
                  <c:v>356.57291666666669</c:v>
                </c:pt>
                <c:pt idx="138077">
                  <c:v>356.57552083333331</c:v>
                </c:pt>
                <c:pt idx="138078">
                  <c:v>356.578125</c:v>
                </c:pt>
                <c:pt idx="138079">
                  <c:v>356.58072916666669</c:v>
                </c:pt>
                <c:pt idx="138080">
                  <c:v>356.58333333333331</c:v>
                </c:pt>
                <c:pt idx="138081">
                  <c:v>356.5859375</c:v>
                </c:pt>
                <c:pt idx="138082">
                  <c:v>356.58854166666669</c:v>
                </c:pt>
                <c:pt idx="138083">
                  <c:v>356.59114583333331</c:v>
                </c:pt>
                <c:pt idx="138084">
                  <c:v>356.59375</c:v>
                </c:pt>
                <c:pt idx="138085">
                  <c:v>356.59635416666669</c:v>
                </c:pt>
                <c:pt idx="138086">
                  <c:v>356.59895833333331</c:v>
                </c:pt>
                <c:pt idx="138087">
                  <c:v>356.6015625</c:v>
                </c:pt>
                <c:pt idx="138088">
                  <c:v>356.60416666666669</c:v>
                </c:pt>
                <c:pt idx="138089">
                  <c:v>356.60677083333331</c:v>
                </c:pt>
                <c:pt idx="138090">
                  <c:v>356.609375</c:v>
                </c:pt>
                <c:pt idx="138091">
                  <c:v>356.61197916666669</c:v>
                </c:pt>
                <c:pt idx="138092">
                  <c:v>356.61458333333331</c:v>
                </c:pt>
                <c:pt idx="138093">
                  <c:v>356.6171875</c:v>
                </c:pt>
                <c:pt idx="138094">
                  <c:v>356.61979166666669</c:v>
                </c:pt>
                <c:pt idx="138095">
                  <c:v>356.62239583333331</c:v>
                </c:pt>
                <c:pt idx="138096">
                  <c:v>356.625</c:v>
                </c:pt>
                <c:pt idx="138097">
                  <c:v>356.62760416666669</c:v>
                </c:pt>
                <c:pt idx="138098">
                  <c:v>356.63020833333331</c:v>
                </c:pt>
                <c:pt idx="138099">
                  <c:v>356.6328125</c:v>
                </c:pt>
                <c:pt idx="138100">
                  <c:v>356.63541666666669</c:v>
                </c:pt>
                <c:pt idx="138101">
                  <c:v>356.63802083333331</c:v>
                </c:pt>
                <c:pt idx="138102">
                  <c:v>356.640625</c:v>
                </c:pt>
                <c:pt idx="138103">
                  <c:v>356.64322916666669</c:v>
                </c:pt>
                <c:pt idx="138104">
                  <c:v>356.64583333333331</c:v>
                </c:pt>
                <c:pt idx="138105">
                  <c:v>356.6484375</c:v>
                </c:pt>
                <c:pt idx="138106">
                  <c:v>356.65104166666669</c:v>
                </c:pt>
                <c:pt idx="138107">
                  <c:v>356.65364583333331</c:v>
                </c:pt>
                <c:pt idx="138108">
                  <c:v>356.65625</c:v>
                </c:pt>
                <c:pt idx="138109">
                  <c:v>356.65885416666669</c:v>
                </c:pt>
                <c:pt idx="138110">
                  <c:v>356.66145833333331</c:v>
                </c:pt>
                <c:pt idx="138111">
                  <c:v>356.6640625</c:v>
                </c:pt>
                <c:pt idx="138112">
                  <c:v>356.66666666666669</c:v>
                </c:pt>
                <c:pt idx="138113">
                  <c:v>356.66927083333331</c:v>
                </c:pt>
                <c:pt idx="138114">
                  <c:v>356.671875</c:v>
                </c:pt>
                <c:pt idx="138115">
                  <c:v>356.67447916666669</c:v>
                </c:pt>
                <c:pt idx="138116">
                  <c:v>356.67708333333331</c:v>
                </c:pt>
                <c:pt idx="138117">
                  <c:v>356.6796875</c:v>
                </c:pt>
                <c:pt idx="138118">
                  <c:v>356.68229166666669</c:v>
                </c:pt>
                <c:pt idx="138119">
                  <c:v>356.68489583333331</c:v>
                </c:pt>
                <c:pt idx="138120">
                  <c:v>356.6875</c:v>
                </c:pt>
                <c:pt idx="138121">
                  <c:v>356.69010416666669</c:v>
                </c:pt>
                <c:pt idx="138122">
                  <c:v>356.69270833333331</c:v>
                </c:pt>
                <c:pt idx="138123">
                  <c:v>356.6953125</c:v>
                </c:pt>
                <c:pt idx="138124">
                  <c:v>356.69791666666669</c:v>
                </c:pt>
                <c:pt idx="138125">
                  <c:v>356.70052083333331</c:v>
                </c:pt>
                <c:pt idx="138126">
                  <c:v>356.703125</c:v>
                </c:pt>
                <c:pt idx="138127">
                  <c:v>356.70572916666669</c:v>
                </c:pt>
                <c:pt idx="138128">
                  <c:v>356.70833333333331</c:v>
                </c:pt>
                <c:pt idx="138129">
                  <c:v>356.7109375</c:v>
                </c:pt>
                <c:pt idx="138130">
                  <c:v>356.71354166666669</c:v>
                </c:pt>
                <c:pt idx="138131">
                  <c:v>356.71614583333331</c:v>
                </c:pt>
                <c:pt idx="138132">
                  <c:v>356.71875</c:v>
                </c:pt>
                <c:pt idx="138133">
                  <c:v>356.72135416666669</c:v>
                </c:pt>
                <c:pt idx="138134">
                  <c:v>356.72395833333331</c:v>
                </c:pt>
                <c:pt idx="138135">
                  <c:v>356.7265625</c:v>
                </c:pt>
                <c:pt idx="138136">
                  <c:v>356.72916666666669</c:v>
                </c:pt>
                <c:pt idx="138137">
                  <c:v>356.73177083333331</c:v>
                </c:pt>
                <c:pt idx="138138">
                  <c:v>356.734375</c:v>
                </c:pt>
                <c:pt idx="138139">
                  <c:v>356.73697916666669</c:v>
                </c:pt>
                <c:pt idx="138140">
                  <c:v>356.73958333333331</c:v>
                </c:pt>
                <c:pt idx="138141">
                  <c:v>356.7421875</c:v>
                </c:pt>
                <c:pt idx="138142">
                  <c:v>356.74479166666669</c:v>
                </c:pt>
                <c:pt idx="138143">
                  <c:v>356.74739583333331</c:v>
                </c:pt>
                <c:pt idx="138144">
                  <c:v>356.75</c:v>
                </c:pt>
                <c:pt idx="138145">
                  <c:v>356.75260416666669</c:v>
                </c:pt>
                <c:pt idx="138146">
                  <c:v>356.75520833333331</c:v>
                </c:pt>
                <c:pt idx="138147">
                  <c:v>356.7578125</c:v>
                </c:pt>
                <c:pt idx="138148">
                  <c:v>356.76041666666669</c:v>
                </c:pt>
                <c:pt idx="138149">
                  <c:v>356.76302083333331</c:v>
                </c:pt>
                <c:pt idx="138150">
                  <c:v>356.765625</c:v>
                </c:pt>
                <c:pt idx="138151">
                  <c:v>356.76822916666669</c:v>
                </c:pt>
                <c:pt idx="138152">
                  <c:v>356.77083333333331</c:v>
                </c:pt>
                <c:pt idx="138153">
                  <c:v>356.7734375</c:v>
                </c:pt>
                <c:pt idx="138154">
                  <c:v>356.77604166666669</c:v>
                </c:pt>
                <c:pt idx="138155">
                  <c:v>356.77864583333331</c:v>
                </c:pt>
                <c:pt idx="138156">
                  <c:v>356.78125</c:v>
                </c:pt>
                <c:pt idx="138157">
                  <c:v>356.78385416666669</c:v>
                </c:pt>
                <c:pt idx="138158">
                  <c:v>356.78645833333331</c:v>
                </c:pt>
                <c:pt idx="138159">
                  <c:v>356.7890625</c:v>
                </c:pt>
                <c:pt idx="138160">
                  <c:v>356.79166666666669</c:v>
                </c:pt>
                <c:pt idx="138161">
                  <c:v>356.79427083333331</c:v>
                </c:pt>
                <c:pt idx="138162">
                  <c:v>356.796875</c:v>
                </c:pt>
                <c:pt idx="138163">
                  <c:v>356.79947916666669</c:v>
                </c:pt>
                <c:pt idx="138164">
                  <c:v>356.80208333333331</c:v>
                </c:pt>
                <c:pt idx="138165">
                  <c:v>356.8046875</c:v>
                </c:pt>
                <c:pt idx="138166">
                  <c:v>356.80729166666669</c:v>
                </c:pt>
                <c:pt idx="138167">
                  <c:v>356.80989583333331</c:v>
                </c:pt>
                <c:pt idx="138168">
                  <c:v>356.8125</c:v>
                </c:pt>
                <c:pt idx="138169">
                  <c:v>356.81510416666669</c:v>
                </c:pt>
                <c:pt idx="138170">
                  <c:v>356.81770833333331</c:v>
                </c:pt>
                <c:pt idx="138171">
                  <c:v>356.8203125</c:v>
                </c:pt>
                <c:pt idx="138172">
                  <c:v>356.82291666666669</c:v>
                </c:pt>
                <c:pt idx="138173">
                  <c:v>356.82552083333331</c:v>
                </c:pt>
                <c:pt idx="138174">
                  <c:v>356.828125</c:v>
                </c:pt>
                <c:pt idx="138175">
                  <c:v>356.83072916666669</c:v>
                </c:pt>
                <c:pt idx="138176">
                  <c:v>356.83333333333331</c:v>
                </c:pt>
                <c:pt idx="138177">
                  <c:v>356.8359375</c:v>
                </c:pt>
                <c:pt idx="138178">
                  <c:v>356.83854166666669</c:v>
                </c:pt>
                <c:pt idx="138179">
                  <c:v>356.84114583333331</c:v>
                </c:pt>
                <c:pt idx="138180">
                  <c:v>356.84375</c:v>
                </c:pt>
                <c:pt idx="138181">
                  <c:v>356.84635416666669</c:v>
                </c:pt>
                <c:pt idx="138182">
                  <c:v>356.84895833333331</c:v>
                </c:pt>
                <c:pt idx="138183">
                  <c:v>356.8515625</c:v>
                </c:pt>
                <c:pt idx="138184">
                  <c:v>356.85416666666669</c:v>
                </c:pt>
                <c:pt idx="138185">
                  <c:v>356.85677083333331</c:v>
                </c:pt>
                <c:pt idx="138186">
                  <c:v>356.859375</c:v>
                </c:pt>
                <c:pt idx="138187">
                  <c:v>356.86197916666669</c:v>
                </c:pt>
                <c:pt idx="138188">
                  <c:v>356.86458333333331</c:v>
                </c:pt>
                <c:pt idx="138189">
                  <c:v>356.8671875</c:v>
                </c:pt>
                <c:pt idx="138190">
                  <c:v>356.86979166666669</c:v>
                </c:pt>
                <c:pt idx="138191">
                  <c:v>356.87239583333331</c:v>
                </c:pt>
                <c:pt idx="138192">
                  <c:v>356.875</c:v>
                </c:pt>
                <c:pt idx="138193">
                  <c:v>356.87760416666669</c:v>
                </c:pt>
                <c:pt idx="138194">
                  <c:v>356.88020833333331</c:v>
                </c:pt>
                <c:pt idx="138195">
                  <c:v>356.8828125</c:v>
                </c:pt>
                <c:pt idx="138196">
                  <c:v>356.88541666666669</c:v>
                </c:pt>
                <c:pt idx="138197">
                  <c:v>356.88802083333331</c:v>
                </c:pt>
                <c:pt idx="138198">
                  <c:v>356.890625</c:v>
                </c:pt>
                <c:pt idx="138199">
                  <c:v>356.89322916666669</c:v>
                </c:pt>
                <c:pt idx="138200">
                  <c:v>356.89583333333331</c:v>
                </c:pt>
                <c:pt idx="138201">
                  <c:v>356.8984375</c:v>
                </c:pt>
                <c:pt idx="138202">
                  <c:v>356.90104166666669</c:v>
                </c:pt>
                <c:pt idx="138203">
                  <c:v>356.90364583333331</c:v>
                </c:pt>
                <c:pt idx="138204">
                  <c:v>356.90625</c:v>
                </c:pt>
                <c:pt idx="138205">
                  <c:v>356.90885416666669</c:v>
                </c:pt>
                <c:pt idx="138206">
                  <c:v>356.91145833333331</c:v>
                </c:pt>
                <c:pt idx="138207">
                  <c:v>356.9140625</c:v>
                </c:pt>
                <c:pt idx="138208">
                  <c:v>356.91666666666669</c:v>
                </c:pt>
                <c:pt idx="138209">
                  <c:v>356.91927083333331</c:v>
                </c:pt>
                <c:pt idx="138210">
                  <c:v>356.921875</c:v>
                </c:pt>
                <c:pt idx="138211">
                  <c:v>356.92447916666669</c:v>
                </c:pt>
                <c:pt idx="138212">
                  <c:v>356.92708333333331</c:v>
                </c:pt>
                <c:pt idx="138213">
                  <c:v>356.9296875</c:v>
                </c:pt>
                <c:pt idx="138214">
                  <c:v>356.93229166666669</c:v>
                </c:pt>
                <c:pt idx="138215">
                  <c:v>356.93489583333331</c:v>
                </c:pt>
                <c:pt idx="138216">
                  <c:v>356.9375</c:v>
                </c:pt>
                <c:pt idx="138217">
                  <c:v>356.94010416666669</c:v>
                </c:pt>
                <c:pt idx="138218">
                  <c:v>356.94270833333331</c:v>
                </c:pt>
                <c:pt idx="138219">
                  <c:v>356.9453125</c:v>
                </c:pt>
                <c:pt idx="138220">
                  <c:v>356.94791666666669</c:v>
                </c:pt>
                <c:pt idx="138221">
                  <c:v>356.95052083333331</c:v>
                </c:pt>
                <c:pt idx="138222">
                  <c:v>356.953125</c:v>
                </c:pt>
                <c:pt idx="138223">
                  <c:v>356.95572916666669</c:v>
                </c:pt>
                <c:pt idx="138224">
                  <c:v>356.95833333333331</c:v>
                </c:pt>
                <c:pt idx="138225">
                  <c:v>356.9609375</c:v>
                </c:pt>
                <c:pt idx="138226">
                  <c:v>356.96354166666669</c:v>
                </c:pt>
                <c:pt idx="138227">
                  <c:v>356.96614583333331</c:v>
                </c:pt>
                <c:pt idx="138228">
                  <c:v>356.96875</c:v>
                </c:pt>
                <c:pt idx="138229">
                  <c:v>356.97135416666669</c:v>
                </c:pt>
                <c:pt idx="138230">
                  <c:v>356.97395833333331</c:v>
                </c:pt>
                <c:pt idx="138231">
                  <c:v>356.9765625</c:v>
                </c:pt>
                <c:pt idx="138232">
                  <c:v>356.97916666666669</c:v>
                </c:pt>
                <c:pt idx="138233">
                  <c:v>356.98177083333331</c:v>
                </c:pt>
                <c:pt idx="138234">
                  <c:v>356.984375</c:v>
                </c:pt>
                <c:pt idx="138235">
                  <c:v>356.98697916666669</c:v>
                </c:pt>
                <c:pt idx="138236">
                  <c:v>356.98958333333331</c:v>
                </c:pt>
                <c:pt idx="138237">
                  <c:v>356.9921875</c:v>
                </c:pt>
                <c:pt idx="138238">
                  <c:v>356.99479166666669</c:v>
                </c:pt>
                <c:pt idx="138239">
                  <c:v>356.99739583333331</c:v>
                </c:pt>
                <c:pt idx="138240">
                  <c:v>357</c:v>
                </c:pt>
                <c:pt idx="138241">
                  <c:v>357.00260416666669</c:v>
                </c:pt>
                <c:pt idx="138242">
                  <c:v>357.00520833333331</c:v>
                </c:pt>
                <c:pt idx="138243">
                  <c:v>357.0078125</c:v>
                </c:pt>
                <c:pt idx="138244">
                  <c:v>357.01041666666669</c:v>
                </c:pt>
                <c:pt idx="138245">
                  <c:v>357.01302083333331</c:v>
                </c:pt>
                <c:pt idx="138246">
                  <c:v>357.015625</c:v>
                </c:pt>
                <c:pt idx="138247">
                  <c:v>357.01822916666669</c:v>
                </c:pt>
                <c:pt idx="138248">
                  <c:v>357.02083333333331</c:v>
                </c:pt>
                <c:pt idx="138249">
                  <c:v>357.0234375</c:v>
                </c:pt>
                <c:pt idx="138250">
                  <c:v>357.02604166666669</c:v>
                </c:pt>
                <c:pt idx="138251">
                  <c:v>357.02864583333331</c:v>
                </c:pt>
                <c:pt idx="138252">
                  <c:v>357.03125</c:v>
                </c:pt>
                <c:pt idx="138253">
                  <c:v>357.03385416666669</c:v>
                </c:pt>
                <c:pt idx="138254">
                  <c:v>357.03645833333331</c:v>
                </c:pt>
                <c:pt idx="138255">
                  <c:v>357.0390625</c:v>
                </c:pt>
                <c:pt idx="138256">
                  <c:v>357.04166666666669</c:v>
                </c:pt>
                <c:pt idx="138257">
                  <c:v>357.04427083333331</c:v>
                </c:pt>
                <c:pt idx="138258">
                  <c:v>357.046875</c:v>
                </c:pt>
                <c:pt idx="138259">
                  <c:v>357.04947916666669</c:v>
                </c:pt>
                <c:pt idx="138260">
                  <c:v>357.05208333333331</c:v>
                </c:pt>
                <c:pt idx="138261">
                  <c:v>357.0546875</c:v>
                </c:pt>
                <c:pt idx="138262">
                  <c:v>357.05729166666669</c:v>
                </c:pt>
                <c:pt idx="138263">
                  <c:v>357.05989583333331</c:v>
                </c:pt>
                <c:pt idx="138264">
                  <c:v>357.0625</c:v>
                </c:pt>
                <c:pt idx="138265">
                  <c:v>357.06510416666669</c:v>
                </c:pt>
                <c:pt idx="138266">
                  <c:v>357.06770833333331</c:v>
                </c:pt>
                <c:pt idx="138267">
                  <c:v>357.0703125</c:v>
                </c:pt>
                <c:pt idx="138268">
                  <c:v>357.07291666666669</c:v>
                </c:pt>
                <c:pt idx="138269">
                  <c:v>357.07552083333331</c:v>
                </c:pt>
                <c:pt idx="138270">
                  <c:v>357.078125</c:v>
                </c:pt>
                <c:pt idx="138271">
                  <c:v>357.08072916666669</c:v>
                </c:pt>
                <c:pt idx="138272">
                  <c:v>357.08333333333331</c:v>
                </c:pt>
                <c:pt idx="138273">
                  <c:v>357.0859375</c:v>
                </c:pt>
                <c:pt idx="138274">
                  <c:v>357.08854166666669</c:v>
                </c:pt>
                <c:pt idx="138275">
                  <c:v>357.09114583333331</c:v>
                </c:pt>
                <c:pt idx="138276">
                  <c:v>357.09375</c:v>
                </c:pt>
                <c:pt idx="138277">
                  <c:v>357.09635416666669</c:v>
                </c:pt>
                <c:pt idx="138278">
                  <c:v>357.09895833333331</c:v>
                </c:pt>
                <c:pt idx="138279">
                  <c:v>357.1015625</c:v>
                </c:pt>
                <c:pt idx="138280">
                  <c:v>357.10416666666669</c:v>
                </c:pt>
                <c:pt idx="138281">
                  <c:v>357.10677083333331</c:v>
                </c:pt>
                <c:pt idx="138282">
                  <c:v>357.109375</c:v>
                </c:pt>
                <c:pt idx="138283">
                  <c:v>357.11197916666669</c:v>
                </c:pt>
                <c:pt idx="138284">
                  <c:v>357.11458333333331</c:v>
                </c:pt>
                <c:pt idx="138285">
                  <c:v>357.1171875</c:v>
                </c:pt>
                <c:pt idx="138286">
                  <c:v>357.11979166666669</c:v>
                </c:pt>
                <c:pt idx="138287">
                  <c:v>357.12239583333331</c:v>
                </c:pt>
                <c:pt idx="138288">
                  <c:v>357.125</c:v>
                </c:pt>
                <c:pt idx="138289">
                  <c:v>357.12760416666669</c:v>
                </c:pt>
                <c:pt idx="138290">
                  <c:v>357.13020833333331</c:v>
                </c:pt>
                <c:pt idx="138291">
                  <c:v>357.1328125</c:v>
                </c:pt>
                <c:pt idx="138292">
                  <c:v>357.13541666666669</c:v>
                </c:pt>
                <c:pt idx="138293">
                  <c:v>357.13802083333331</c:v>
                </c:pt>
                <c:pt idx="138294">
                  <c:v>357.140625</c:v>
                </c:pt>
                <c:pt idx="138295">
                  <c:v>357.14322916666669</c:v>
                </c:pt>
                <c:pt idx="138296">
                  <c:v>357.14583333333331</c:v>
                </c:pt>
                <c:pt idx="138297">
                  <c:v>357.1484375</c:v>
                </c:pt>
                <c:pt idx="138298">
                  <c:v>357.15104166666669</c:v>
                </c:pt>
                <c:pt idx="138299">
                  <c:v>357.15364583333331</c:v>
                </c:pt>
                <c:pt idx="138300">
                  <c:v>357.15625</c:v>
                </c:pt>
                <c:pt idx="138301">
                  <c:v>357.15885416666669</c:v>
                </c:pt>
                <c:pt idx="138302">
                  <c:v>357.16145833333331</c:v>
                </c:pt>
                <c:pt idx="138303">
                  <c:v>357.1640625</c:v>
                </c:pt>
                <c:pt idx="138304">
                  <c:v>357.16666666666669</c:v>
                </c:pt>
                <c:pt idx="138305">
                  <c:v>357.16927083333331</c:v>
                </c:pt>
                <c:pt idx="138306">
                  <c:v>357.171875</c:v>
                </c:pt>
                <c:pt idx="138307">
                  <c:v>357.17447916666669</c:v>
                </c:pt>
                <c:pt idx="138308">
                  <c:v>357.17708333333331</c:v>
                </c:pt>
                <c:pt idx="138309">
                  <c:v>357.1796875</c:v>
                </c:pt>
                <c:pt idx="138310">
                  <c:v>357.18229166666669</c:v>
                </c:pt>
                <c:pt idx="138311">
                  <c:v>357.18489583333331</c:v>
                </c:pt>
                <c:pt idx="138312">
                  <c:v>357.1875</c:v>
                </c:pt>
                <c:pt idx="138313">
                  <c:v>357.19010416666669</c:v>
                </c:pt>
                <c:pt idx="138314">
                  <c:v>357.19270833333331</c:v>
                </c:pt>
                <c:pt idx="138315">
                  <c:v>357.1953125</c:v>
                </c:pt>
                <c:pt idx="138316">
                  <c:v>357.19791666666669</c:v>
                </c:pt>
                <c:pt idx="138317">
                  <c:v>357.20052083333331</c:v>
                </c:pt>
                <c:pt idx="138318">
                  <c:v>357.203125</c:v>
                </c:pt>
                <c:pt idx="138319">
                  <c:v>357.20572916666669</c:v>
                </c:pt>
                <c:pt idx="138320">
                  <c:v>357.20833333333331</c:v>
                </c:pt>
                <c:pt idx="138321">
                  <c:v>357.2109375</c:v>
                </c:pt>
                <c:pt idx="138322">
                  <c:v>357.21354166666669</c:v>
                </c:pt>
                <c:pt idx="138323">
                  <c:v>357.21614583333331</c:v>
                </c:pt>
                <c:pt idx="138324">
                  <c:v>357.21875</c:v>
                </c:pt>
                <c:pt idx="138325">
                  <c:v>357.22135416666669</c:v>
                </c:pt>
                <c:pt idx="138326">
                  <c:v>357.22395833333331</c:v>
                </c:pt>
                <c:pt idx="138327">
                  <c:v>357.2265625</c:v>
                </c:pt>
                <c:pt idx="138328">
                  <c:v>357.22916666666669</c:v>
                </c:pt>
                <c:pt idx="138329">
                  <c:v>357.23177083333331</c:v>
                </c:pt>
                <c:pt idx="138330">
                  <c:v>357.234375</c:v>
                </c:pt>
                <c:pt idx="138331">
                  <c:v>357.23697916666669</c:v>
                </c:pt>
                <c:pt idx="138332">
                  <c:v>357.23958333333331</c:v>
                </c:pt>
                <c:pt idx="138333">
                  <c:v>357.2421875</c:v>
                </c:pt>
                <c:pt idx="138334">
                  <c:v>357.24479166666669</c:v>
                </c:pt>
                <c:pt idx="138335">
                  <c:v>357.24739583333331</c:v>
                </c:pt>
                <c:pt idx="138336">
                  <c:v>357.25</c:v>
                </c:pt>
                <c:pt idx="138337">
                  <c:v>357.25260416666669</c:v>
                </c:pt>
                <c:pt idx="138338">
                  <c:v>357.25520833333331</c:v>
                </c:pt>
                <c:pt idx="138339">
                  <c:v>357.2578125</c:v>
                </c:pt>
                <c:pt idx="138340">
                  <c:v>357.26041666666669</c:v>
                </c:pt>
                <c:pt idx="138341">
                  <c:v>357.26302083333331</c:v>
                </c:pt>
                <c:pt idx="138342">
                  <c:v>357.265625</c:v>
                </c:pt>
                <c:pt idx="138343">
                  <c:v>357.26822916666669</c:v>
                </c:pt>
                <c:pt idx="138344">
                  <c:v>357.27083333333331</c:v>
                </c:pt>
                <c:pt idx="138345">
                  <c:v>357.2734375</c:v>
                </c:pt>
                <c:pt idx="138346">
                  <c:v>357.27604166666669</c:v>
                </c:pt>
                <c:pt idx="138347">
                  <c:v>357.27864583333331</c:v>
                </c:pt>
                <c:pt idx="138348">
                  <c:v>357.28125</c:v>
                </c:pt>
                <c:pt idx="138349">
                  <c:v>357.28385416666669</c:v>
                </c:pt>
                <c:pt idx="138350">
                  <c:v>357.28645833333331</c:v>
                </c:pt>
                <c:pt idx="138351">
                  <c:v>357.2890625</c:v>
                </c:pt>
                <c:pt idx="138352">
                  <c:v>357.29166666666669</c:v>
                </c:pt>
                <c:pt idx="138353">
                  <c:v>357.29427083333331</c:v>
                </c:pt>
                <c:pt idx="138354">
                  <c:v>357.296875</c:v>
                </c:pt>
                <c:pt idx="138355">
                  <c:v>357.29947916666669</c:v>
                </c:pt>
                <c:pt idx="138356">
                  <c:v>357.30208333333331</c:v>
                </c:pt>
                <c:pt idx="138357">
                  <c:v>357.3046875</c:v>
                </c:pt>
                <c:pt idx="138358">
                  <c:v>357.30729166666669</c:v>
                </c:pt>
                <c:pt idx="138359">
                  <c:v>357.30989583333331</c:v>
                </c:pt>
                <c:pt idx="138360">
                  <c:v>357.3125</c:v>
                </c:pt>
                <c:pt idx="138361">
                  <c:v>357.31510416666669</c:v>
                </c:pt>
                <c:pt idx="138362">
                  <c:v>357.31770833333331</c:v>
                </c:pt>
                <c:pt idx="138363">
                  <c:v>357.3203125</c:v>
                </c:pt>
                <c:pt idx="138364">
                  <c:v>357.32291666666669</c:v>
                </c:pt>
                <c:pt idx="138365">
                  <c:v>357.32552083333331</c:v>
                </c:pt>
                <c:pt idx="138366">
                  <c:v>357.328125</c:v>
                </c:pt>
                <c:pt idx="138367">
                  <c:v>357.33072916666669</c:v>
                </c:pt>
                <c:pt idx="138368">
                  <c:v>357.33333333333331</c:v>
                </c:pt>
                <c:pt idx="138369">
                  <c:v>357.3359375</c:v>
                </c:pt>
                <c:pt idx="138370">
                  <c:v>357.33854166666669</c:v>
                </c:pt>
                <c:pt idx="138371">
                  <c:v>357.34114583333331</c:v>
                </c:pt>
                <c:pt idx="138372">
                  <c:v>357.34375</c:v>
                </c:pt>
                <c:pt idx="138373">
                  <c:v>357.34635416666669</c:v>
                </c:pt>
                <c:pt idx="138374">
                  <c:v>357.34895833333331</c:v>
                </c:pt>
                <c:pt idx="138375">
                  <c:v>357.3515625</c:v>
                </c:pt>
                <c:pt idx="138376">
                  <c:v>357.35416666666669</c:v>
                </c:pt>
                <c:pt idx="138377">
                  <c:v>357.35677083333331</c:v>
                </c:pt>
                <c:pt idx="138378">
                  <c:v>357.359375</c:v>
                </c:pt>
                <c:pt idx="138379">
                  <c:v>357.36197916666669</c:v>
                </c:pt>
                <c:pt idx="138380">
                  <c:v>357.36458333333331</c:v>
                </c:pt>
                <c:pt idx="138381">
                  <c:v>357.3671875</c:v>
                </c:pt>
                <c:pt idx="138382">
                  <c:v>357.36979166666669</c:v>
                </c:pt>
                <c:pt idx="138383">
                  <c:v>357.37239583333331</c:v>
                </c:pt>
                <c:pt idx="138384">
                  <c:v>357.375</c:v>
                </c:pt>
                <c:pt idx="138385">
                  <c:v>357.37760416666669</c:v>
                </c:pt>
                <c:pt idx="138386">
                  <c:v>357.38020833333331</c:v>
                </c:pt>
                <c:pt idx="138387">
                  <c:v>357.3828125</c:v>
                </c:pt>
                <c:pt idx="138388">
                  <c:v>357.38541666666669</c:v>
                </c:pt>
                <c:pt idx="138389">
                  <c:v>357.38802083333331</c:v>
                </c:pt>
                <c:pt idx="138390">
                  <c:v>357.390625</c:v>
                </c:pt>
                <c:pt idx="138391">
                  <c:v>357.39322916666669</c:v>
                </c:pt>
                <c:pt idx="138392">
                  <c:v>357.39583333333331</c:v>
                </c:pt>
                <c:pt idx="138393">
                  <c:v>357.3984375</c:v>
                </c:pt>
                <c:pt idx="138394">
                  <c:v>357.40104166666669</c:v>
                </c:pt>
                <c:pt idx="138395">
                  <c:v>357.40364583333331</c:v>
                </c:pt>
                <c:pt idx="138396">
                  <c:v>357.40625</c:v>
                </c:pt>
                <c:pt idx="138397">
                  <c:v>357.40885416666669</c:v>
                </c:pt>
                <c:pt idx="138398">
                  <c:v>357.41145833333331</c:v>
                </c:pt>
                <c:pt idx="138399">
                  <c:v>357.4140625</c:v>
                </c:pt>
                <c:pt idx="138400">
                  <c:v>357.41666666666669</c:v>
                </c:pt>
                <c:pt idx="138401">
                  <c:v>357.41927083333331</c:v>
                </c:pt>
                <c:pt idx="138402">
                  <c:v>357.421875</c:v>
                </c:pt>
                <c:pt idx="138403">
                  <c:v>357.42447916666669</c:v>
                </c:pt>
                <c:pt idx="138404">
                  <c:v>357.42708333333331</c:v>
                </c:pt>
                <c:pt idx="138405">
                  <c:v>357.4296875</c:v>
                </c:pt>
                <c:pt idx="138406">
                  <c:v>357.43229166666669</c:v>
                </c:pt>
                <c:pt idx="138407">
                  <c:v>357.43489583333331</c:v>
                </c:pt>
                <c:pt idx="138408">
                  <c:v>357.4375</c:v>
                </c:pt>
                <c:pt idx="138409">
                  <c:v>357.44010416666669</c:v>
                </c:pt>
                <c:pt idx="138410">
                  <c:v>357.44270833333331</c:v>
                </c:pt>
                <c:pt idx="138411">
                  <c:v>357.4453125</c:v>
                </c:pt>
                <c:pt idx="138412">
                  <c:v>357.44791666666669</c:v>
                </c:pt>
                <c:pt idx="138413">
                  <c:v>357.45052083333331</c:v>
                </c:pt>
                <c:pt idx="138414">
                  <c:v>357.453125</c:v>
                </c:pt>
                <c:pt idx="138415">
                  <c:v>357.45572916666669</c:v>
                </c:pt>
                <c:pt idx="138416">
                  <c:v>357.45833333333331</c:v>
                </c:pt>
                <c:pt idx="138417">
                  <c:v>357.4609375</c:v>
                </c:pt>
                <c:pt idx="138418">
                  <c:v>357.46354166666669</c:v>
                </c:pt>
                <c:pt idx="138419">
                  <c:v>357.46614583333331</c:v>
                </c:pt>
                <c:pt idx="138420">
                  <c:v>357.46875</c:v>
                </c:pt>
                <c:pt idx="138421">
                  <c:v>357.47135416666669</c:v>
                </c:pt>
                <c:pt idx="138422">
                  <c:v>357.47395833333331</c:v>
                </c:pt>
                <c:pt idx="138423">
                  <c:v>357.4765625</c:v>
                </c:pt>
                <c:pt idx="138424">
                  <c:v>357.47916666666669</c:v>
                </c:pt>
                <c:pt idx="138425">
                  <c:v>357.48177083333331</c:v>
                </c:pt>
                <c:pt idx="138426">
                  <c:v>357.484375</c:v>
                </c:pt>
                <c:pt idx="138427">
                  <c:v>357.48697916666669</c:v>
                </c:pt>
                <c:pt idx="138428">
                  <c:v>357.48958333333331</c:v>
                </c:pt>
                <c:pt idx="138429">
                  <c:v>357.4921875</c:v>
                </c:pt>
                <c:pt idx="138430">
                  <c:v>357.49479166666669</c:v>
                </c:pt>
                <c:pt idx="138431">
                  <c:v>357.49739583333331</c:v>
                </c:pt>
                <c:pt idx="138432">
                  <c:v>357.5</c:v>
                </c:pt>
                <c:pt idx="138433">
                  <c:v>357.50260416666669</c:v>
                </c:pt>
                <c:pt idx="138434">
                  <c:v>357.50520833333331</c:v>
                </c:pt>
                <c:pt idx="138435">
                  <c:v>357.5078125</c:v>
                </c:pt>
                <c:pt idx="138436">
                  <c:v>357.51041666666669</c:v>
                </c:pt>
                <c:pt idx="138437">
                  <c:v>357.51302083333331</c:v>
                </c:pt>
                <c:pt idx="138438">
                  <c:v>357.515625</c:v>
                </c:pt>
                <c:pt idx="138439">
                  <c:v>357.51822916666669</c:v>
                </c:pt>
                <c:pt idx="138440">
                  <c:v>357.52083333333331</c:v>
                </c:pt>
                <c:pt idx="138441">
                  <c:v>357.5234375</c:v>
                </c:pt>
                <c:pt idx="138442">
                  <c:v>357.52604166666669</c:v>
                </c:pt>
                <c:pt idx="138443">
                  <c:v>357.52864583333331</c:v>
                </c:pt>
                <c:pt idx="138444">
                  <c:v>357.53125</c:v>
                </c:pt>
                <c:pt idx="138445">
                  <c:v>357.53385416666669</c:v>
                </c:pt>
                <c:pt idx="138446">
                  <c:v>357.53645833333331</c:v>
                </c:pt>
                <c:pt idx="138447">
                  <c:v>357.5390625</c:v>
                </c:pt>
                <c:pt idx="138448">
                  <c:v>357.54166666666669</c:v>
                </c:pt>
                <c:pt idx="138449">
                  <c:v>357.54427083333331</c:v>
                </c:pt>
                <c:pt idx="138450">
                  <c:v>357.546875</c:v>
                </c:pt>
                <c:pt idx="138451">
                  <c:v>357.54947916666669</c:v>
                </c:pt>
                <c:pt idx="138452">
                  <c:v>357.55208333333331</c:v>
                </c:pt>
                <c:pt idx="138453">
                  <c:v>357.5546875</c:v>
                </c:pt>
                <c:pt idx="138454">
                  <c:v>357.55729166666669</c:v>
                </c:pt>
                <c:pt idx="138455">
                  <c:v>357.55989583333331</c:v>
                </c:pt>
                <c:pt idx="138456">
                  <c:v>357.5625</c:v>
                </c:pt>
                <c:pt idx="138457">
                  <c:v>357.56510416666669</c:v>
                </c:pt>
                <c:pt idx="138458">
                  <c:v>357.56770833333331</c:v>
                </c:pt>
                <c:pt idx="138459">
                  <c:v>357.5703125</c:v>
                </c:pt>
                <c:pt idx="138460">
                  <c:v>357.57291666666669</c:v>
                </c:pt>
                <c:pt idx="138461">
                  <c:v>357.57552083333331</c:v>
                </c:pt>
                <c:pt idx="138462">
                  <c:v>357.578125</c:v>
                </c:pt>
                <c:pt idx="138463">
                  <c:v>357.58072916666669</c:v>
                </c:pt>
                <c:pt idx="138464">
                  <c:v>357.58333333333331</c:v>
                </c:pt>
                <c:pt idx="138465">
                  <c:v>357.5859375</c:v>
                </c:pt>
                <c:pt idx="138466">
                  <c:v>357.58854166666669</c:v>
                </c:pt>
                <c:pt idx="138467">
                  <c:v>357.59114583333331</c:v>
                </c:pt>
                <c:pt idx="138468">
                  <c:v>357.59375</c:v>
                </c:pt>
                <c:pt idx="138469">
                  <c:v>357.59635416666669</c:v>
                </c:pt>
                <c:pt idx="138470">
                  <c:v>357.59895833333331</c:v>
                </c:pt>
                <c:pt idx="138471">
                  <c:v>357.6015625</c:v>
                </c:pt>
                <c:pt idx="138472">
                  <c:v>357.60416666666669</c:v>
                </c:pt>
                <c:pt idx="138473">
                  <c:v>357.60677083333331</c:v>
                </c:pt>
                <c:pt idx="138474">
                  <c:v>357.609375</c:v>
                </c:pt>
                <c:pt idx="138475">
                  <c:v>357.61197916666669</c:v>
                </c:pt>
                <c:pt idx="138476">
                  <c:v>357.61458333333331</c:v>
                </c:pt>
                <c:pt idx="138477">
                  <c:v>357.6171875</c:v>
                </c:pt>
                <c:pt idx="138478">
                  <c:v>357.61979166666669</c:v>
                </c:pt>
                <c:pt idx="138479">
                  <c:v>357.62239583333331</c:v>
                </c:pt>
                <c:pt idx="138480">
                  <c:v>357.625</c:v>
                </c:pt>
                <c:pt idx="138481">
                  <c:v>357.62760416666669</c:v>
                </c:pt>
                <c:pt idx="138482">
                  <c:v>357.63020833333331</c:v>
                </c:pt>
                <c:pt idx="138483">
                  <c:v>357.6328125</c:v>
                </c:pt>
                <c:pt idx="138484">
                  <c:v>357.63541666666669</c:v>
                </c:pt>
                <c:pt idx="138485">
                  <c:v>357.63802083333331</c:v>
                </c:pt>
                <c:pt idx="138486">
                  <c:v>357.640625</c:v>
                </c:pt>
                <c:pt idx="138487">
                  <c:v>357.64322916666669</c:v>
                </c:pt>
                <c:pt idx="138488">
                  <c:v>357.64583333333331</c:v>
                </c:pt>
                <c:pt idx="138489">
                  <c:v>357.6484375</c:v>
                </c:pt>
                <c:pt idx="138490">
                  <c:v>357.65104166666669</c:v>
                </c:pt>
                <c:pt idx="138491">
                  <c:v>357.65364583333331</c:v>
                </c:pt>
                <c:pt idx="138492">
                  <c:v>357.65625</c:v>
                </c:pt>
                <c:pt idx="138493">
                  <c:v>357.65885416666669</c:v>
                </c:pt>
                <c:pt idx="138494">
                  <c:v>357.66145833333331</c:v>
                </c:pt>
                <c:pt idx="138495">
                  <c:v>357.6640625</c:v>
                </c:pt>
                <c:pt idx="138496">
                  <c:v>357.66666666666669</c:v>
                </c:pt>
                <c:pt idx="138497">
                  <c:v>357.66927083333331</c:v>
                </c:pt>
                <c:pt idx="138498">
                  <c:v>357.671875</c:v>
                </c:pt>
                <c:pt idx="138499">
                  <c:v>357.67447916666669</c:v>
                </c:pt>
                <c:pt idx="138500">
                  <c:v>357.67708333333331</c:v>
                </c:pt>
                <c:pt idx="138501">
                  <c:v>357.6796875</c:v>
                </c:pt>
                <c:pt idx="138502">
                  <c:v>357.68229166666669</c:v>
                </c:pt>
                <c:pt idx="138503">
                  <c:v>357.68489583333331</c:v>
                </c:pt>
                <c:pt idx="138504">
                  <c:v>357.6875</c:v>
                </c:pt>
                <c:pt idx="138505">
                  <c:v>357.69010416666669</c:v>
                </c:pt>
                <c:pt idx="138506">
                  <c:v>357.69270833333331</c:v>
                </c:pt>
                <c:pt idx="138507">
                  <c:v>357.6953125</c:v>
                </c:pt>
                <c:pt idx="138508">
                  <c:v>357.69791666666669</c:v>
                </c:pt>
                <c:pt idx="138509">
                  <c:v>357.70052083333331</c:v>
                </c:pt>
                <c:pt idx="138510">
                  <c:v>357.703125</c:v>
                </c:pt>
                <c:pt idx="138511">
                  <c:v>357.70572916666669</c:v>
                </c:pt>
                <c:pt idx="138512">
                  <c:v>357.70833333333331</c:v>
                </c:pt>
                <c:pt idx="138513">
                  <c:v>357.7109375</c:v>
                </c:pt>
                <c:pt idx="138514">
                  <c:v>357.71354166666669</c:v>
                </c:pt>
                <c:pt idx="138515">
                  <c:v>357.71614583333331</c:v>
                </c:pt>
                <c:pt idx="138516">
                  <c:v>357.71875</c:v>
                </c:pt>
                <c:pt idx="138517">
                  <c:v>357.72135416666669</c:v>
                </c:pt>
                <c:pt idx="138518">
                  <c:v>357.72395833333331</c:v>
                </c:pt>
                <c:pt idx="138519">
                  <c:v>357.7265625</c:v>
                </c:pt>
                <c:pt idx="138520">
                  <c:v>357.72916666666669</c:v>
                </c:pt>
                <c:pt idx="138521">
                  <c:v>357.73177083333331</c:v>
                </c:pt>
                <c:pt idx="138522">
                  <c:v>357.734375</c:v>
                </c:pt>
                <c:pt idx="138523">
                  <c:v>357.73697916666669</c:v>
                </c:pt>
                <c:pt idx="138524">
                  <c:v>357.73958333333331</c:v>
                </c:pt>
                <c:pt idx="138525">
                  <c:v>357.7421875</c:v>
                </c:pt>
                <c:pt idx="138526">
                  <c:v>357.74479166666669</c:v>
                </c:pt>
                <c:pt idx="138527">
                  <c:v>357.74739583333331</c:v>
                </c:pt>
                <c:pt idx="138528">
                  <c:v>357.75</c:v>
                </c:pt>
                <c:pt idx="138529">
                  <c:v>357.75260416666669</c:v>
                </c:pt>
                <c:pt idx="138530">
                  <c:v>357.75520833333331</c:v>
                </c:pt>
                <c:pt idx="138531">
                  <c:v>357.7578125</c:v>
                </c:pt>
                <c:pt idx="138532">
                  <c:v>357.76041666666669</c:v>
                </c:pt>
                <c:pt idx="138533">
                  <c:v>357.76302083333331</c:v>
                </c:pt>
                <c:pt idx="138534">
                  <c:v>357.765625</c:v>
                </c:pt>
                <c:pt idx="138535">
                  <c:v>357.76822916666669</c:v>
                </c:pt>
                <c:pt idx="138536">
                  <c:v>357.77083333333331</c:v>
                </c:pt>
                <c:pt idx="138537">
                  <c:v>357.7734375</c:v>
                </c:pt>
                <c:pt idx="138538">
                  <c:v>357.77604166666669</c:v>
                </c:pt>
                <c:pt idx="138539">
                  <c:v>357.77864583333331</c:v>
                </c:pt>
                <c:pt idx="138540">
                  <c:v>357.78125</c:v>
                </c:pt>
                <c:pt idx="138541">
                  <c:v>357.78385416666669</c:v>
                </c:pt>
                <c:pt idx="138542">
                  <c:v>357.78645833333331</c:v>
                </c:pt>
                <c:pt idx="138543">
                  <c:v>357.7890625</c:v>
                </c:pt>
                <c:pt idx="138544">
                  <c:v>357.79166666666669</c:v>
                </c:pt>
                <c:pt idx="138545">
                  <c:v>357.79427083333331</c:v>
                </c:pt>
                <c:pt idx="138546">
                  <c:v>357.796875</c:v>
                </c:pt>
                <c:pt idx="138547">
                  <c:v>357.79947916666669</c:v>
                </c:pt>
                <c:pt idx="138548">
                  <c:v>357.80208333333331</c:v>
                </c:pt>
                <c:pt idx="138549">
                  <c:v>357.8046875</c:v>
                </c:pt>
                <c:pt idx="138550">
                  <c:v>357.80729166666669</c:v>
                </c:pt>
                <c:pt idx="138551">
                  <c:v>357.80989583333331</c:v>
                </c:pt>
                <c:pt idx="138552">
                  <c:v>357.8125</c:v>
                </c:pt>
                <c:pt idx="138553">
                  <c:v>357.81510416666669</c:v>
                </c:pt>
                <c:pt idx="138554">
                  <c:v>357.81770833333331</c:v>
                </c:pt>
                <c:pt idx="138555">
                  <c:v>357.8203125</c:v>
                </c:pt>
                <c:pt idx="138556">
                  <c:v>357.82291666666669</c:v>
                </c:pt>
                <c:pt idx="138557">
                  <c:v>357.82552083333331</c:v>
                </c:pt>
                <c:pt idx="138558">
                  <c:v>357.828125</c:v>
                </c:pt>
                <c:pt idx="138559">
                  <c:v>357.83072916666669</c:v>
                </c:pt>
                <c:pt idx="138560">
                  <c:v>357.83333333333331</c:v>
                </c:pt>
                <c:pt idx="138561">
                  <c:v>357.8359375</c:v>
                </c:pt>
                <c:pt idx="138562">
                  <c:v>357.83854166666669</c:v>
                </c:pt>
                <c:pt idx="138563">
                  <c:v>357.84114583333331</c:v>
                </c:pt>
                <c:pt idx="138564">
                  <c:v>357.84375</c:v>
                </c:pt>
                <c:pt idx="138565">
                  <c:v>357.84635416666669</c:v>
                </c:pt>
                <c:pt idx="138566">
                  <c:v>357.84895833333331</c:v>
                </c:pt>
                <c:pt idx="138567">
                  <c:v>357.8515625</c:v>
                </c:pt>
                <c:pt idx="138568">
                  <c:v>357.85416666666669</c:v>
                </c:pt>
                <c:pt idx="138569">
                  <c:v>357.85677083333331</c:v>
                </c:pt>
                <c:pt idx="138570">
                  <c:v>357.859375</c:v>
                </c:pt>
                <c:pt idx="138571">
                  <c:v>357.86197916666669</c:v>
                </c:pt>
                <c:pt idx="138572">
                  <c:v>357.86458333333331</c:v>
                </c:pt>
                <c:pt idx="138573">
                  <c:v>357.8671875</c:v>
                </c:pt>
                <c:pt idx="138574">
                  <c:v>357.86979166666669</c:v>
                </c:pt>
                <c:pt idx="138575">
                  <c:v>357.87239583333331</c:v>
                </c:pt>
                <c:pt idx="138576">
                  <c:v>357.875</c:v>
                </c:pt>
                <c:pt idx="138577">
                  <c:v>357.87760416666669</c:v>
                </c:pt>
                <c:pt idx="138578">
                  <c:v>357.88020833333331</c:v>
                </c:pt>
                <c:pt idx="138579">
                  <c:v>357.8828125</c:v>
                </c:pt>
                <c:pt idx="138580">
                  <c:v>357.88541666666669</c:v>
                </c:pt>
                <c:pt idx="138581">
                  <c:v>357.88802083333331</c:v>
                </c:pt>
                <c:pt idx="138582">
                  <c:v>357.890625</c:v>
                </c:pt>
                <c:pt idx="138583">
                  <c:v>357.89322916666669</c:v>
                </c:pt>
                <c:pt idx="138584">
                  <c:v>357.89583333333331</c:v>
                </c:pt>
                <c:pt idx="138585">
                  <c:v>357.8984375</c:v>
                </c:pt>
                <c:pt idx="138586">
                  <c:v>357.90104166666669</c:v>
                </c:pt>
                <c:pt idx="138587">
                  <c:v>357.90364583333331</c:v>
                </c:pt>
                <c:pt idx="138588">
                  <c:v>357.90625</c:v>
                </c:pt>
                <c:pt idx="138589">
                  <c:v>357.90885416666669</c:v>
                </c:pt>
                <c:pt idx="138590">
                  <c:v>357.91145833333331</c:v>
                </c:pt>
                <c:pt idx="138591">
                  <c:v>357.9140625</c:v>
                </c:pt>
                <c:pt idx="138592">
                  <c:v>357.91666666666669</c:v>
                </c:pt>
                <c:pt idx="138593">
                  <c:v>357.91927083333331</c:v>
                </c:pt>
                <c:pt idx="138594">
                  <c:v>357.921875</c:v>
                </c:pt>
                <c:pt idx="138595">
                  <c:v>357.92447916666669</c:v>
                </c:pt>
                <c:pt idx="138596">
                  <c:v>357.92708333333331</c:v>
                </c:pt>
                <c:pt idx="138597">
                  <c:v>357.9296875</c:v>
                </c:pt>
                <c:pt idx="138598">
                  <c:v>357.93229166666669</c:v>
                </c:pt>
                <c:pt idx="138599">
                  <c:v>357.93489583333331</c:v>
                </c:pt>
                <c:pt idx="138600">
                  <c:v>357.9375</c:v>
                </c:pt>
                <c:pt idx="138601">
                  <c:v>357.94010416666669</c:v>
                </c:pt>
                <c:pt idx="138602">
                  <c:v>357.94270833333331</c:v>
                </c:pt>
                <c:pt idx="138603">
                  <c:v>357.9453125</c:v>
                </c:pt>
                <c:pt idx="138604">
                  <c:v>357.94791666666669</c:v>
                </c:pt>
                <c:pt idx="138605">
                  <c:v>357.95052083333331</c:v>
                </c:pt>
                <c:pt idx="138606">
                  <c:v>357.953125</c:v>
                </c:pt>
                <c:pt idx="138607">
                  <c:v>357.95572916666669</c:v>
                </c:pt>
                <c:pt idx="138608">
                  <c:v>357.95833333333331</c:v>
                </c:pt>
                <c:pt idx="138609">
                  <c:v>357.9609375</c:v>
                </c:pt>
                <c:pt idx="138610">
                  <c:v>357.96354166666669</c:v>
                </c:pt>
                <c:pt idx="138611">
                  <c:v>357.96614583333331</c:v>
                </c:pt>
                <c:pt idx="138612">
                  <c:v>357.96875</c:v>
                </c:pt>
                <c:pt idx="138613">
                  <c:v>357.97135416666669</c:v>
                </c:pt>
                <c:pt idx="138614">
                  <c:v>357.97395833333331</c:v>
                </c:pt>
                <c:pt idx="138615">
                  <c:v>357.9765625</c:v>
                </c:pt>
                <c:pt idx="138616">
                  <c:v>357.97916666666669</c:v>
                </c:pt>
                <c:pt idx="138617">
                  <c:v>357.98177083333331</c:v>
                </c:pt>
                <c:pt idx="138618">
                  <c:v>357.984375</c:v>
                </c:pt>
                <c:pt idx="138619">
                  <c:v>357.98697916666669</c:v>
                </c:pt>
                <c:pt idx="138620">
                  <c:v>357.98958333333331</c:v>
                </c:pt>
                <c:pt idx="138621">
                  <c:v>357.9921875</c:v>
                </c:pt>
                <c:pt idx="138622">
                  <c:v>357.99479166666669</c:v>
                </c:pt>
                <c:pt idx="138623">
                  <c:v>357.99739583333331</c:v>
                </c:pt>
                <c:pt idx="138624">
                  <c:v>358</c:v>
                </c:pt>
                <c:pt idx="138625">
                  <c:v>358.00260416666669</c:v>
                </c:pt>
                <c:pt idx="138626">
                  <c:v>358.00520833333331</c:v>
                </c:pt>
                <c:pt idx="138627">
                  <c:v>358.0078125</c:v>
                </c:pt>
                <c:pt idx="138628">
                  <c:v>358.01041666666669</c:v>
                </c:pt>
                <c:pt idx="138629">
                  <c:v>358.01302083333331</c:v>
                </c:pt>
                <c:pt idx="138630">
                  <c:v>358.015625</c:v>
                </c:pt>
                <c:pt idx="138631">
                  <c:v>358.01822916666669</c:v>
                </c:pt>
                <c:pt idx="138632">
                  <c:v>358.02083333333331</c:v>
                </c:pt>
                <c:pt idx="138633">
                  <c:v>358.0234375</c:v>
                </c:pt>
                <c:pt idx="138634">
                  <c:v>358.02604166666669</c:v>
                </c:pt>
                <c:pt idx="138635">
                  <c:v>358.02864583333331</c:v>
                </c:pt>
                <c:pt idx="138636">
                  <c:v>358.03125</c:v>
                </c:pt>
                <c:pt idx="138637">
                  <c:v>358.03385416666669</c:v>
                </c:pt>
                <c:pt idx="138638">
                  <c:v>358.03645833333331</c:v>
                </c:pt>
                <c:pt idx="138639">
                  <c:v>358.0390625</c:v>
                </c:pt>
                <c:pt idx="138640">
                  <c:v>358.04166666666669</c:v>
                </c:pt>
                <c:pt idx="138641">
                  <c:v>358.04427083333331</c:v>
                </c:pt>
                <c:pt idx="138642">
                  <c:v>358.046875</c:v>
                </c:pt>
                <c:pt idx="138643">
                  <c:v>358.04947916666669</c:v>
                </c:pt>
                <c:pt idx="138644">
                  <c:v>358.05208333333331</c:v>
                </c:pt>
                <c:pt idx="138645">
                  <c:v>358.0546875</c:v>
                </c:pt>
                <c:pt idx="138646">
                  <c:v>358.05729166666669</c:v>
                </c:pt>
                <c:pt idx="138647">
                  <c:v>358.05989583333331</c:v>
                </c:pt>
                <c:pt idx="138648">
                  <c:v>358.0625</c:v>
                </c:pt>
                <c:pt idx="138649">
                  <c:v>358.06510416666669</c:v>
                </c:pt>
                <c:pt idx="138650">
                  <c:v>358.06770833333331</c:v>
                </c:pt>
                <c:pt idx="138651">
                  <c:v>358.0703125</c:v>
                </c:pt>
                <c:pt idx="138652">
                  <c:v>358.07291666666669</c:v>
                </c:pt>
                <c:pt idx="138653">
                  <c:v>358.07552083333331</c:v>
                </c:pt>
                <c:pt idx="138654">
                  <c:v>358.078125</c:v>
                </c:pt>
                <c:pt idx="138655">
                  <c:v>358.08072916666669</c:v>
                </c:pt>
                <c:pt idx="138656">
                  <c:v>358.08333333333331</c:v>
                </c:pt>
                <c:pt idx="138657">
                  <c:v>358.0859375</c:v>
                </c:pt>
                <c:pt idx="138658">
                  <c:v>358.08854166666669</c:v>
                </c:pt>
                <c:pt idx="138659">
                  <c:v>358.09114583333331</c:v>
                </c:pt>
                <c:pt idx="138660">
                  <c:v>358.09375</c:v>
                </c:pt>
                <c:pt idx="138661">
                  <c:v>358.09635416666669</c:v>
                </c:pt>
                <c:pt idx="138662">
                  <c:v>358.09895833333331</c:v>
                </c:pt>
                <c:pt idx="138663">
                  <c:v>358.1015625</c:v>
                </c:pt>
                <c:pt idx="138664">
                  <c:v>358.10416666666669</c:v>
                </c:pt>
                <c:pt idx="138665">
                  <c:v>358.10677083333331</c:v>
                </c:pt>
                <c:pt idx="138666">
                  <c:v>358.109375</c:v>
                </c:pt>
                <c:pt idx="138667">
                  <c:v>358.11197916666669</c:v>
                </c:pt>
                <c:pt idx="138668">
                  <c:v>358.11458333333331</c:v>
                </c:pt>
                <c:pt idx="138669">
                  <c:v>358.1171875</c:v>
                </c:pt>
                <c:pt idx="138670">
                  <c:v>358.11979166666669</c:v>
                </c:pt>
                <c:pt idx="138671">
                  <c:v>358.12239583333331</c:v>
                </c:pt>
                <c:pt idx="138672">
                  <c:v>358.125</c:v>
                </c:pt>
                <c:pt idx="138673">
                  <c:v>358.12760416666669</c:v>
                </c:pt>
                <c:pt idx="138674">
                  <c:v>358.13020833333331</c:v>
                </c:pt>
                <c:pt idx="138675">
                  <c:v>358.1328125</c:v>
                </c:pt>
                <c:pt idx="138676">
                  <c:v>358.13541666666669</c:v>
                </c:pt>
                <c:pt idx="138677">
                  <c:v>358.13802083333331</c:v>
                </c:pt>
                <c:pt idx="138678">
                  <c:v>358.140625</c:v>
                </c:pt>
                <c:pt idx="138679">
                  <c:v>358.14322916666669</c:v>
                </c:pt>
                <c:pt idx="138680">
                  <c:v>358.14583333333331</c:v>
                </c:pt>
                <c:pt idx="138681">
                  <c:v>358.1484375</c:v>
                </c:pt>
                <c:pt idx="138682">
                  <c:v>358.15104166666669</c:v>
                </c:pt>
                <c:pt idx="138683">
                  <c:v>358.15364583333331</c:v>
                </c:pt>
                <c:pt idx="138684">
                  <c:v>358.15625</c:v>
                </c:pt>
                <c:pt idx="138685">
                  <c:v>358.15885416666669</c:v>
                </c:pt>
                <c:pt idx="138686">
                  <c:v>358.16145833333331</c:v>
                </c:pt>
                <c:pt idx="138687">
                  <c:v>358.1640625</c:v>
                </c:pt>
                <c:pt idx="138688">
                  <c:v>358.16666666666669</c:v>
                </c:pt>
                <c:pt idx="138689">
                  <c:v>358.16927083333331</c:v>
                </c:pt>
                <c:pt idx="138690">
                  <c:v>358.171875</c:v>
                </c:pt>
                <c:pt idx="138691">
                  <c:v>358.17447916666669</c:v>
                </c:pt>
                <c:pt idx="138692">
                  <c:v>358.17708333333331</c:v>
                </c:pt>
                <c:pt idx="138693">
                  <c:v>358.1796875</c:v>
                </c:pt>
                <c:pt idx="138694">
                  <c:v>358.18229166666669</c:v>
                </c:pt>
                <c:pt idx="138695">
                  <c:v>358.18489583333331</c:v>
                </c:pt>
                <c:pt idx="138696">
                  <c:v>358.1875</c:v>
                </c:pt>
                <c:pt idx="138697">
                  <c:v>358.19010416666669</c:v>
                </c:pt>
                <c:pt idx="138698">
                  <c:v>358.19270833333331</c:v>
                </c:pt>
                <c:pt idx="138699">
                  <c:v>358.1953125</c:v>
                </c:pt>
                <c:pt idx="138700">
                  <c:v>358.19791666666669</c:v>
                </c:pt>
                <c:pt idx="138701">
                  <c:v>358.20052083333331</c:v>
                </c:pt>
                <c:pt idx="138702">
                  <c:v>358.203125</c:v>
                </c:pt>
                <c:pt idx="138703">
                  <c:v>358.20572916666669</c:v>
                </c:pt>
                <c:pt idx="138704">
                  <c:v>358.20833333333331</c:v>
                </c:pt>
                <c:pt idx="138705">
                  <c:v>358.2109375</c:v>
                </c:pt>
                <c:pt idx="138706">
                  <c:v>358.21354166666669</c:v>
                </c:pt>
                <c:pt idx="138707">
                  <c:v>358.21614583333331</c:v>
                </c:pt>
                <c:pt idx="138708">
                  <c:v>358.21875</c:v>
                </c:pt>
                <c:pt idx="138709">
                  <c:v>358.22135416666669</c:v>
                </c:pt>
                <c:pt idx="138710">
                  <c:v>358.22395833333331</c:v>
                </c:pt>
                <c:pt idx="138711">
                  <c:v>358.2265625</c:v>
                </c:pt>
                <c:pt idx="138712">
                  <c:v>358.22916666666669</c:v>
                </c:pt>
                <c:pt idx="138713">
                  <c:v>358.23177083333331</c:v>
                </c:pt>
                <c:pt idx="138714">
                  <c:v>358.234375</c:v>
                </c:pt>
                <c:pt idx="138715">
                  <c:v>358.23697916666669</c:v>
                </c:pt>
                <c:pt idx="138716">
                  <c:v>358.23958333333331</c:v>
                </c:pt>
                <c:pt idx="138717">
                  <c:v>358.2421875</c:v>
                </c:pt>
                <c:pt idx="138718">
                  <c:v>358.24479166666669</c:v>
                </c:pt>
                <c:pt idx="138719">
                  <c:v>358.24739583333331</c:v>
                </c:pt>
                <c:pt idx="138720">
                  <c:v>358.25</c:v>
                </c:pt>
                <c:pt idx="138721">
                  <c:v>358.25260416666669</c:v>
                </c:pt>
                <c:pt idx="138722">
                  <c:v>358.25520833333331</c:v>
                </c:pt>
                <c:pt idx="138723">
                  <c:v>358.2578125</c:v>
                </c:pt>
                <c:pt idx="138724">
                  <c:v>358.26041666666669</c:v>
                </c:pt>
                <c:pt idx="138725">
                  <c:v>358.26302083333331</c:v>
                </c:pt>
                <c:pt idx="138726">
                  <c:v>358.265625</c:v>
                </c:pt>
                <c:pt idx="138727">
                  <c:v>358.26822916666669</c:v>
                </c:pt>
                <c:pt idx="138728">
                  <c:v>358.27083333333331</c:v>
                </c:pt>
                <c:pt idx="138729">
                  <c:v>358.2734375</c:v>
                </c:pt>
                <c:pt idx="138730">
                  <c:v>358.27604166666669</c:v>
                </c:pt>
                <c:pt idx="138731">
                  <c:v>358.27864583333331</c:v>
                </c:pt>
                <c:pt idx="138732">
                  <c:v>358.28125</c:v>
                </c:pt>
                <c:pt idx="138733">
                  <c:v>358.28385416666669</c:v>
                </c:pt>
                <c:pt idx="138734">
                  <c:v>358.28645833333331</c:v>
                </c:pt>
                <c:pt idx="138735">
                  <c:v>358.2890625</c:v>
                </c:pt>
                <c:pt idx="138736">
                  <c:v>358.29166666666669</c:v>
                </c:pt>
                <c:pt idx="138737">
                  <c:v>358.29427083333331</c:v>
                </c:pt>
                <c:pt idx="138738">
                  <c:v>358.296875</c:v>
                </c:pt>
                <c:pt idx="138739">
                  <c:v>358.29947916666669</c:v>
                </c:pt>
                <c:pt idx="138740">
                  <c:v>358.30208333333331</c:v>
                </c:pt>
                <c:pt idx="138741">
                  <c:v>358.3046875</c:v>
                </c:pt>
                <c:pt idx="138742">
                  <c:v>358.30729166666669</c:v>
                </c:pt>
                <c:pt idx="138743">
                  <c:v>358.30989583333331</c:v>
                </c:pt>
                <c:pt idx="138744">
                  <c:v>358.3125</c:v>
                </c:pt>
                <c:pt idx="138745">
                  <c:v>358.31510416666669</c:v>
                </c:pt>
                <c:pt idx="138746">
                  <c:v>358.31770833333331</c:v>
                </c:pt>
                <c:pt idx="138747">
                  <c:v>358.3203125</c:v>
                </c:pt>
                <c:pt idx="138748">
                  <c:v>358.32291666666669</c:v>
                </c:pt>
                <c:pt idx="138749">
                  <c:v>358.32552083333331</c:v>
                </c:pt>
                <c:pt idx="138750">
                  <c:v>358.328125</c:v>
                </c:pt>
                <c:pt idx="138751">
                  <c:v>358.33072916666669</c:v>
                </c:pt>
                <c:pt idx="138752">
                  <c:v>358.33333333333331</c:v>
                </c:pt>
                <c:pt idx="138753">
                  <c:v>358.3359375</c:v>
                </c:pt>
                <c:pt idx="138754">
                  <c:v>358.33854166666669</c:v>
                </c:pt>
                <c:pt idx="138755">
                  <c:v>358.34114583333331</c:v>
                </c:pt>
                <c:pt idx="138756">
                  <c:v>358.34375</c:v>
                </c:pt>
                <c:pt idx="138757">
                  <c:v>358.34635416666669</c:v>
                </c:pt>
                <c:pt idx="138758">
                  <c:v>358.34895833333331</c:v>
                </c:pt>
                <c:pt idx="138759">
                  <c:v>358.3515625</c:v>
                </c:pt>
                <c:pt idx="138760">
                  <c:v>358.35416666666669</c:v>
                </c:pt>
                <c:pt idx="138761">
                  <c:v>358.35677083333331</c:v>
                </c:pt>
                <c:pt idx="138762">
                  <c:v>358.359375</c:v>
                </c:pt>
                <c:pt idx="138763">
                  <c:v>358.36197916666669</c:v>
                </c:pt>
                <c:pt idx="138764">
                  <c:v>358.36458333333331</c:v>
                </c:pt>
                <c:pt idx="138765">
                  <c:v>358.3671875</c:v>
                </c:pt>
                <c:pt idx="138766">
                  <c:v>358.36979166666669</c:v>
                </c:pt>
                <c:pt idx="138767">
                  <c:v>358.37239583333331</c:v>
                </c:pt>
                <c:pt idx="138768">
                  <c:v>358.375</c:v>
                </c:pt>
                <c:pt idx="138769">
                  <c:v>358.37760416666669</c:v>
                </c:pt>
                <c:pt idx="138770">
                  <c:v>358.38020833333331</c:v>
                </c:pt>
                <c:pt idx="138771">
                  <c:v>358.3828125</c:v>
                </c:pt>
                <c:pt idx="138772">
                  <c:v>358.38541666666669</c:v>
                </c:pt>
                <c:pt idx="138773">
                  <c:v>358.38802083333331</c:v>
                </c:pt>
                <c:pt idx="138774">
                  <c:v>358.390625</c:v>
                </c:pt>
                <c:pt idx="138775">
                  <c:v>358.39322916666669</c:v>
                </c:pt>
                <c:pt idx="138776">
                  <c:v>358.39583333333331</c:v>
                </c:pt>
                <c:pt idx="138777">
                  <c:v>358.3984375</c:v>
                </c:pt>
                <c:pt idx="138778">
                  <c:v>358.40104166666669</c:v>
                </c:pt>
                <c:pt idx="138779">
                  <c:v>358.40364583333331</c:v>
                </c:pt>
                <c:pt idx="138780">
                  <c:v>358.40625</c:v>
                </c:pt>
                <c:pt idx="138781">
                  <c:v>358.40885416666669</c:v>
                </c:pt>
                <c:pt idx="138782">
                  <c:v>358.41145833333331</c:v>
                </c:pt>
                <c:pt idx="138783">
                  <c:v>358.4140625</c:v>
                </c:pt>
                <c:pt idx="138784">
                  <c:v>358.41666666666669</c:v>
                </c:pt>
                <c:pt idx="138785">
                  <c:v>358.41927083333331</c:v>
                </c:pt>
                <c:pt idx="138786">
                  <c:v>358.421875</c:v>
                </c:pt>
                <c:pt idx="138787">
                  <c:v>358.42447916666669</c:v>
                </c:pt>
                <c:pt idx="138788">
                  <c:v>358.42708333333331</c:v>
                </c:pt>
                <c:pt idx="138789">
                  <c:v>358.4296875</c:v>
                </c:pt>
                <c:pt idx="138790">
                  <c:v>358.43229166666669</c:v>
                </c:pt>
                <c:pt idx="138791">
                  <c:v>358.43489583333331</c:v>
                </c:pt>
                <c:pt idx="138792">
                  <c:v>358.4375</c:v>
                </c:pt>
                <c:pt idx="138793">
                  <c:v>358.44010416666669</c:v>
                </c:pt>
                <c:pt idx="138794">
                  <c:v>358.44270833333331</c:v>
                </c:pt>
                <c:pt idx="138795">
                  <c:v>358.4453125</c:v>
                </c:pt>
                <c:pt idx="138796">
                  <c:v>358.44791666666669</c:v>
                </c:pt>
                <c:pt idx="138797">
                  <c:v>358.45052083333331</c:v>
                </c:pt>
                <c:pt idx="138798">
                  <c:v>358.453125</c:v>
                </c:pt>
                <c:pt idx="138799">
                  <c:v>358.45572916666669</c:v>
                </c:pt>
                <c:pt idx="138800">
                  <c:v>358.45833333333331</c:v>
                </c:pt>
                <c:pt idx="138801">
                  <c:v>358.4609375</c:v>
                </c:pt>
                <c:pt idx="138802">
                  <c:v>358.46354166666669</c:v>
                </c:pt>
                <c:pt idx="138803">
                  <c:v>358.46614583333331</c:v>
                </c:pt>
                <c:pt idx="138804">
                  <c:v>358.46875</c:v>
                </c:pt>
                <c:pt idx="138805">
                  <c:v>358.47135416666669</c:v>
                </c:pt>
                <c:pt idx="138806">
                  <c:v>358.47395833333331</c:v>
                </c:pt>
                <c:pt idx="138807">
                  <c:v>358.4765625</c:v>
                </c:pt>
                <c:pt idx="138808">
                  <c:v>358.47916666666669</c:v>
                </c:pt>
                <c:pt idx="138809">
                  <c:v>358.48177083333331</c:v>
                </c:pt>
                <c:pt idx="138810">
                  <c:v>358.484375</c:v>
                </c:pt>
                <c:pt idx="138811">
                  <c:v>358.48697916666669</c:v>
                </c:pt>
                <c:pt idx="138812">
                  <c:v>358.48958333333331</c:v>
                </c:pt>
                <c:pt idx="138813">
                  <c:v>358.4921875</c:v>
                </c:pt>
                <c:pt idx="138814">
                  <c:v>358.49479166666669</c:v>
                </c:pt>
                <c:pt idx="138815">
                  <c:v>358.49739583333331</c:v>
                </c:pt>
                <c:pt idx="138816">
                  <c:v>358.5</c:v>
                </c:pt>
                <c:pt idx="138817">
                  <c:v>358.50260416666669</c:v>
                </c:pt>
                <c:pt idx="138818">
                  <c:v>358.50520833333331</c:v>
                </c:pt>
                <c:pt idx="138819">
                  <c:v>358.5078125</c:v>
                </c:pt>
                <c:pt idx="138820">
                  <c:v>358.51041666666669</c:v>
                </c:pt>
                <c:pt idx="138821">
                  <c:v>358.51302083333331</c:v>
                </c:pt>
                <c:pt idx="138822">
                  <c:v>358.515625</c:v>
                </c:pt>
                <c:pt idx="138823">
                  <c:v>358.51822916666669</c:v>
                </c:pt>
                <c:pt idx="138824">
                  <c:v>358.52083333333331</c:v>
                </c:pt>
                <c:pt idx="138825">
                  <c:v>358.5234375</c:v>
                </c:pt>
                <c:pt idx="138826">
                  <c:v>358.52604166666669</c:v>
                </c:pt>
                <c:pt idx="138827">
                  <c:v>358.52864583333331</c:v>
                </c:pt>
                <c:pt idx="138828">
                  <c:v>358.53125</c:v>
                </c:pt>
                <c:pt idx="138829">
                  <c:v>358.53385416666669</c:v>
                </c:pt>
                <c:pt idx="138830">
                  <c:v>358.53645833333331</c:v>
                </c:pt>
                <c:pt idx="138831">
                  <c:v>358.5390625</c:v>
                </c:pt>
                <c:pt idx="138832">
                  <c:v>358.54166666666669</c:v>
                </c:pt>
                <c:pt idx="138833">
                  <c:v>358.54427083333331</c:v>
                </c:pt>
                <c:pt idx="138834">
                  <c:v>358.546875</c:v>
                </c:pt>
                <c:pt idx="138835">
                  <c:v>358.54947916666669</c:v>
                </c:pt>
                <c:pt idx="138836">
                  <c:v>358.55208333333331</c:v>
                </c:pt>
                <c:pt idx="138837">
                  <c:v>358.5546875</c:v>
                </c:pt>
                <c:pt idx="138838">
                  <c:v>358.55729166666669</c:v>
                </c:pt>
                <c:pt idx="138839">
                  <c:v>358.55989583333331</c:v>
                </c:pt>
                <c:pt idx="138840">
                  <c:v>358.5625</c:v>
                </c:pt>
                <c:pt idx="138841">
                  <c:v>358.56510416666669</c:v>
                </c:pt>
                <c:pt idx="138842">
                  <c:v>358.56770833333331</c:v>
                </c:pt>
                <c:pt idx="138843">
                  <c:v>358.5703125</c:v>
                </c:pt>
                <c:pt idx="138844">
                  <c:v>358.57291666666669</c:v>
                </c:pt>
                <c:pt idx="138845">
                  <c:v>358.57552083333331</c:v>
                </c:pt>
                <c:pt idx="138846">
                  <c:v>358.578125</c:v>
                </c:pt>
                <c:pt idx="138847">
                  <c:v>358.58072916666669</c:v>
                </c:pt>
                <c:pt idx="138848">
                  <c:v>358.58333333333331</c:v>
                </c:pt>
                <c:pt idx="138849">
                  <c:v>358.5859375</c:v>
                </c:pt>
                <c:pt idx="138850">
                  <c:v>358.58854166666669</c:v>
                </c:pt>
                <c:pt idx="138851">
                  <c:v>358.59114583333331</c:v>
                </c:pt>
                <c:pt idx="138852">
                  <c:v>358.59375</c:v>
                </c:pt>
                <c:pt idx="138853">
                  <c:v>358.59635416666669</c:v>
                </c:pt>
                <c:pt idx="138854">
                  <c:v>358.59895833333331</c:v>
                </c:pt>
                <c:pt idx="138855">
                  <c:v>358.6015625</c:v>
                </c:pt>
                <c:pt idx="138856">
                  <c:v>358.60416666666669</c:v>
                </c:pt>
                <c:pt idx="138857">
                  <c:v>358.60677083333331</c:v>
                </c:pt>
                <c:pt idx="138858">
                  <c:v>358.609375</c:v>
                </c:pt>
                <c:pt idx="138859">
                  <c:v>358.61197916666669</c:v>
                </c:pt>
                <c:pt idx="138860">
                  <c:v>358.61458333333331</c:v>
                </c:pt>
                <c:pt idx="138861">
                  <c:v>358.6171875</c:v>
                </c:pt>
                <c:pt idx="138862">
                  <c:v>358.61979166666669</c:v>
                </c:pt>
                <c:pt idx="138863">
                  <c:v>358.62239583333331</c:v>
                </c:pt>
                <c:pt idx="138864">
                  <c:v>358.625</c:v>
                </c:pt>
                <c:pt idx="138865">
                  <c:v>358.62760416666669</c:v>
                </c:pt>
                <c:pt idx="138866">
                  <c:v>358.63020833333331</c:v>
                </c:pt>
                <c:pt idx="138867">
                  <c:v>358.6328125</c:v>
                </c:pt>
                <c:pt idx="138868">
                  <c:v>358.63541666666669</c:v>
                </c:pt>
                <c:pt idx="138869">
                  <c:v>358.63802083333331</c:v>
                </c:pt>
                <c:pt idx="138870">
                  <c:v>358.640625</c:v>
                </c:pt>
                <c:pt idx="138871">
                  <c:v>358.64322916666669</c:v>
                </c:pt>
                <c:pt idx="138872">
                  <c:v>358.64583333333331</c:v>
                </c:pt>
                <c:pt idx="138873">
                  <c:v>358.6484375</c:v>
                </c:pt>
                <c:pt idx="138874">
                  <c:v>358.65104166666669</c:v>
                </c:pt>
                <c:pt idx="138875">
                  <c:v>358.65364583333331</c:v>
                </c:pt>
                <c:pt idx="138876">
                  <c:v>358.65625</c:v>
                </c:pt>
                <c:pt idx="138877">
                  <c:v>358.65885416666669</c:v>
                </c:pt>
                <c:pt idx="138878">
                  <c:v>358.66145833333331</c:v>
                </c:pt>
                <c:pt idx="138879">
                  <c:v>358.6640625</c:v>
                </c:pt>
                <c:pt idx="138880">
                  <c:v>358.66666666666669</c:v>
                </c:pt>
                <c:pt idx="138881">
                  <c:v>358.66927083333331</c:v>
                </c:pt>
                <c:pt idx="138882">
                  <c:v>358.671875</c:v>
                </c:pt>
                <c:pt idx="138883">
                  <c:v>358.67447916666669</c:v>
                </c:pt>
                <c:pt idx="138884">
                  <c:v>358.67708333333331</c:v>
                </c:pt>
                <c:pt idx="138885">
                  <c:v>358.6796875</c:v>
                </c:pt>
                <c:pt idx="138886">
                  <c:v>358.68229166666669</c:v>
                </c:pt>
                <c:pt idx="138887">
                  <c:v>358.68489583333331</c:v>
                </c:pt>
                <c:pt idx="138888">
                  <c:v>358.6875</c:v>
                </c:pt>
                <c:pt idx="138889">
                  <c:v>358.69010416666669</c:v>
                </c:pt>
                <c:pt idx="138890">
                  <c:v>358.69270833333331</c:v>
                </c:pt>
                <c:pt idx="138891">
                  <c:v>358.6953125</c:v>
                </c:pt>
                <c:pt idx="138892">
                  <c:v>358.69791666666669</c:v>
                </c:pt>
                <c:pt idx="138893">
                  <c:v>358.70052083333331</c:v>
                </c:pt>
                <c:pt idx="138894">
                  <c:v>358.703125</c:v>
                </c:pt>
                <c:pt idx="138895">
                  <c:v>358.70572916666669</c:v>
                </c:pt>
                <c:pt idx="138896">
                  <c:v>358.70833333333331</c:v>
                </c:pt>
                <c:pt idx="138897">
                  <c:v>358.7109375</c:v>
                </c:pt>
                <c:pt idx="138898">
                  <c:v>358.71354166666669</c:v>
                </c:pt>
                <c:pt idx="138899">
                  <c:v>358.71614583333331</c:v>
                </c:pt>
                <c:pt idx="138900">
                  <c:v>358.71875</c:v>
                </c:pt>
                <c:pt idx="138901">
                  <c:v>358.72135416666669</c:v>
                </c:pt>
                <c:pt idx="138902">
                  <c:v>358.72395833333331</c:v>
                </c:pt>
                <c:pt idx="138903">
                  <c:v>358.7265625</c:v>
                </c:pt>
                <c:pt idx="138904">
                  <c:v>358.72916666666669</c:v>
                </c:pt>
                <c:pt idx="138905">
                  <c:v>358.73177083333331</c:v>
                </c:pt>
                <c:pt idx="138906">
                  <c:v>358.734375</c:v>
                </c:pt>
                <c:pt idx="138907">
                  <c:v>358.73697916666669</c:v>
                </c:pt>
                <c:pt idx="138908">
                  <c:v>358.73958333333331</c:v>
                </c:pt>
                <c:pt idx="138909">
                  <c:v>358.7421875</c:v>
                </c:pt>
                <c:pt idx="138910">
                  <c:v>358.74479166666669</c:v>
                </c:pt>
                <c:pt idx="138911">
                  <c:v>358.74739583333331</c:v>
                </c:pt>
                <c:pt idx="138912">
                  <c:v>358.75</c:v>
                </c:pt>
                <c:pt idx="138913">
                  <c:v>358.75260416666669</c:v>
                </c:pt>
                <c:pt idx="138914">
                  <c:v>358.75520833333331</c:v>
                </c:pt>
                <c:pt idx="138915">
                  <c:v>358.7578125</c:v>
                </c:pt>
                <c:pt idx="138916">
                  <c:v>358.76041666666669</c:v>
                </c:pt>
                <c:pt idx="138917">
                  <c:v>358.76302083333331</c:v>
                </c:pt>
                <c:pt idx="138918">
                  <c:v>358.765625</c:v>
                </c:pt>
                <c:pt idx="138919">
                  <c:v>358.76822916666669</c:v>
                </c:pt>
                <c:pt idx="138920">
                  <c:v>358.77083333333331</c:v>
                </c:pt>
                <c:pt idx="138921">
                  <c:v>358.7734375</c:v>
                </c:pt>
                <c:pt idx="138922">
                  <c:v>358.77604166666669</c:v>
                </c:pt>
                <c:pt idx="138923">
                  <c:v>358.77864583333331</c:v>
                </c:pt>
                <c:pt idx="138924">
                  <c:v>358.78125</c:v>
                </c:pt>
                <c:pt idx="138925">
                  <c:v>358.78385416666669</c:v>
                </c:pt>
                <c:pt idx="138926">
                  <c:v>358.78645833333331</c:v>
                </c:pt>
                <c:pt idx="138927">
                  <c:v>358.7890625</c:v>
                </c:pt>
                <c:pt idx="138928">
                  <c:v>358.79166666666669</c:v>
                </c:pt>
                <c:pt idx="138929">
                  <c:v>358.79427083333331</c:v>
                </c:pt>
                <c:pt idx="138930">
                  <c:v>358.796875</c:v>
                </c:pt>
                <c:pt idx="138931">
                  <c:v>358.79947916666669</c:v>
                </c:pt>
                <c:pt idx="138932">
                  <c:v>358.80208333333331</c:v>
                </c:pt>
                <c:pt idx="138933">
                  <c:v>358.8046875</c:v>
                </c:pt>
                <c:pt idx="138934">
                  <c:v>358.80729166666669</c:v>
                </c:pt>
                <c:pt idx="138935">
                  <c:v>358.80989583333331</c:v>
                </c:pt>
                <c:pt idx="138936">
                  <c:v>358.8125</c:v>
                </c:pt>
                <c:pt idx="138937">
                  <c:v>358.81510416666669</c:v>
                </c:pt>
                <c:pt idx="138938">
                  <c:v>358.81770833333331</c:v>
                </c:pt>
                <c:pt idx="138939">
                  <c:v>358.8203125</c:v>
                </c:pt>
                <c:pt idx="138940">
                  <c:v>358.82291666666669</c:v>
                </c:pt>
                <c:pt idx="138941">
                  <c:v>358.82552083333331</c:v>
                </c:pt>
                <c:pt idx="138942">
                  <c:v>358.828125</c:v>
                </c:pt>
                <c:pt idx="138943">
                  <c:v>358.83072916666669</c:v>
                </c:pt>
                <c:pt idx="138944">
                  <c:v>358.83333333333331</c:v>
                </c:pt>
                <c:pt idx="138945">
                  <c:v>358.8359375</c:v>
                </c:pt>
                <c:pt idx="138946">
                  <c:v>358.83854166666669</c:v>
                </c:pt>
                <c:pt idx="138947">
                  <c:v>358.84114583333331</c:v>
                </c:pt>
                <c:pt idx="138948">
                  <c:v>358.84375</c:v>
                </c:pt>
                <c:pt idx="138949">
                  <c:v>358.84635416666669</c:v>
                </c:pt>
                <c:pt idx="138950">
                  <c:v>358.84895833333331</c:v>
                </c:pt>
                <c:pt idx="138951">
                  <c:v>358.8515625</c:v>
                </c:pt>
                <c:pt idx="138952">
                  <c:v>358.85416666666669</c:v>
                </c:pt>
                <c:pt idx="138953">
                  <c:v>358.85677083333331</c:v>
                </c:pt>
                <c:pt idx="138954">
                  <c:v>358.859375</c:v>
                </c:pt>
                <c:pt idx="138955">
                  <c:v>358.86197916666669</c:v>
                </c:pt>
                <c:pt idx="138956">
                  <c:v>358.86458333333331</c:v>
                </c:pt>
                <c:pt idx="138957">
                  <c:v>358.8671875</c:v>
                </c:pt>
                <c:pt idx="138958">
                  <c:v>358.86979166666669</c:v>
                </c:pt>
                <c:pt idx="138959">
                  <c:v>358.87239583333331</c:v>
                </c:pt>
                <c:pt idx="138960">
                  <c:v>358.875</c:v>
                </c:pt>
                <c:pt idx="138961">
                  <c:v>358.87760416666669</c:v>
                </c:pt>
                <c:pt idx="138962">
                  <c:v>358.88020833333331</c:v>
                </c:pt>
                <c:pt idx="138963">
                  <c:v>358.8828125</c:v>
                </c:pt>
                <c:pt idx="138964">
                  <c:v>358.88541666666669</c:v>
                </c:pt>
                <c:pt idx="138965">
                  <c:v>358.88802083333331</c:v>
                </c:pt>
                <c:pt idx="138966">
                  <c:v>358.890625</c:v>
                </c:pt>
                <c:pt idx="138967">
                  <c:v>358.89322916666669</c:v>
                </c:pt>
                <c:pt idx="138968">
                  <c:v>358.89583333333331</c:v>
                </c:pt>
                <c:pt idx="138969">
                  <c:v>358.8984375</c:v>
                </c:pt>
                <c:pt idx="138970">
                  <c:v>358.90104166666669</c:v>
                </c:pt>
                <c:pt idx="138971">
                  <c:v>358.90364583333331</c:v>
                </c:pt>
                <c:pt idx="138972">
                  <c:v>358.90625</c:v>
                </c:pt>
                <c:pt idx="138973">
                  <c:v>358.90885416666669</c:v>
                </c:pt>
                <c:pt idx="138974">
                  <c:v>358.91145833333331</c:v>
                </c:pt>
                <c:pt idx="138975">
                  <c:v>358.9140625</c:v>
                </c:pt>
                <c:pt idx="138976">
                  <c:v>358.91666666666669</c:v>
                </c:pt>
                <c:pt idx="138977">
                  <c:v>358.91927083333331</c:v>
                </c:pt>
                <c:pt idx="138978">
                  <c:v>358.921875</c:v>
                </c:pt>
                <c:pt idx="138979">
                  <c:v>358.92447916666669</c:v>
                </c:pt>
                <c:pt idx="138980">
                  <c:v>358.92708333333331</c:v>
                </c:pt>
                <c:pt idx="138981">
                  <c:v>358.9296875</c:v>
                </c:pt>
                <c:pt idx="138982">
                  <c:v>358.93229166666669</c:v>
                </c:pt>
                <c:pt idx="138983">
                  <c:v>358.93489583333331</c:v>
                </c:pt>
                <c:pt idx="138984">
                  <c:v>358.9375</c:v>
                </c:pt>
                <c:pt idx="138985">
                  <c:v>358.94010416666669</c:v>
                </c:pt>
                <c:pt idx="138986">
                  <c:v>358.94270833333331</c:v>
                </c:pt>
                <c:pt idx="138987">
                  <c:v>358.9453125</c:v>
                </c:pt>
                <c:pt idx="138988">
                  <c:v>358.94791666666669</c:v>
                </c:pt>
                <c:pt idx="138989">
                  <c:v>358.95052083333331</c:v>
                </c:pt>
                <c:pt idx="138990">
                  <c:v>358.953125</c:v>
                </c:pt>
                <c:pt idx="138991">
                  <c:v>358.95572916666669</c:v>
                </c:pt>
                <c:pt idx="138992">
                  <c:v>358.95833333333331</c:v>
                </c:pt>
                <c:pt idx="138993">
                  <c:v>358.9609375</c:v>
                </c:pt>
                <c:pt idx="138994">
                  <c:v>358.96354166666669</c:v>
                </c:pt>
                <c:pt idx="138995">
                  <c:v>358.96614583333331</c:v>
                </c:pt>
                <c:pt idx="138996">
                  <c:v>358.96875</c:v>
                </c:pt>
                <c:pt idx="138997">
                  <c:v>358.97135416666669</c:v>
                </c:pt>
                <c:pt idx="138998">
                  <c:v>358.97395833333331</c:v>
                </c:pt>
                <c:pt idx="138999">
                  <c:v>358.9765625</c:v>
                </c:pt>
                <c:pt idx="139000">
                  <c:v>358.97916666666669</c:v>
                </c:pt>
                <c:pt idx="139001">
                  <c:v>358.98177083333331</c:v>
                </c:pt>
                <c:pt idx="139002">
                  <c:v>358.984375</c:v>
                </c:pt>
                <c:pt idx="139003">
                  <c:v>358.98697916666669</c:v>
                </c:pt>
                <c:pt idx="139004">
                  <c:v>358.98958333333331</c:v>
                </c:pt>
                <c:pt idx="139005">
                  <c:v>358.9921875</c:v>
                </c:pt>
                <c:pt idx="139006">
                  <c:v>358.99479166666669</c:v>
                </c:pt>
                <c:pt idx="139007">
                  <c:v>358.99739583333331</c:v>
                </c:pt>
                <c:pt idx="139008">
                  <c:v>359</c:v>
                </c:pt>
                <c:pt idx="139009">
                  <c:v>359.00260416666669</c:v>
                </c:pt>
                <c:pt idx="139010">
                  <c:v>359.00520833333331</c:v>
                </c:pt>
                <c:pt idx="139011">
                  <c:v>359.0078125</c:v>
                </c:pt>
                <c:pt idx="139012">
                  <c:v>359.01041666666669</c:v>
                </c:pt>
                <c:pt idx="139013">
                  <c:v>359.01302083333331</c:v>
                </c:pt>
                <c:pt idx="139014">
                  <c:v>359.015625</c:v>
                </c:pt>
                <c:pt idx="139015">
                  <c:v>359.01822916666669</c:v>
                </c:pt>
                <c:pt idx="139016">
                  <c:v>359.02083333333331</c:v>
                </c:pt>
                <c:pt idx="139017">
                  <c:v>359.0234375</c:v>
                </c:pt>
                <c:pt idx="139018">
                  <c:v>359.02604166666669</c:v>
                </c:pt>
                <c:pt idx="139019">
                  <c:v>359.02864583333331</c:v>
                </c:pt>
                <c:pt idx="139020">
                  <c:v>359.03125</c:v>
                </c:pt>
                <c:pt idx="139021">
                  <c:v>359.03385416666669</c:v>
                </c:pt>
                <c:pt idx="139022">
                  <c:v>359.03645833333331</c:v>
                </c:pt>
                <c:pt idx="139023">
                  <c:v>359.0390625</c:v>
                </c:pt>
                <c:pt idx="139024">
                  <c:v>359.04166666666669</c:v>
                </c:pt>
                <c:pt idx="139025">
                  <c:v>359.04427083333331</c:v>
                </c:pt>
                <c:pt idx="139026">
                  <c:v>359.046875</c:v>
                </c:pt>
                <c:pt idx="139027">
                  <c:v>359.04947916666669</c:v>
                </c:pt>
                <c:pt idx="139028">
                  <c:v>359.05208333333331</c:v>
                </c:pt>
                <c:pt idx="139029">
                  <c:v>359.0546875</c:v>
                </c:pt>
                <c:pt idx="139030">
                  <c:v>359.05729166666669</c:v>
                </c:pt>
                <c:pt idx="139031">
                  <c:v>359.05989583333331</c:v>
                </c:pt>
                <c:pt idx="139032">
                  <c:v>359.0625</c:v>
                </c:pt>
                <c:pt idx="139033">
                  <c:v>359.06510416666669</c:v>
                </c:pt>
                <c:pt idx="139034">
                  <c:v>359.06770833333331</c:v>
                </c:pt>
                <c:pt idx="139035">
                  <c:v>359.0703125</c:v>
                </c:pt>
                <c:pt idx="139036">
                  <c:v>359.07291666666669</c:v>
                </c:pt>
                <c:pt idx="139037">
                  <c:v>359.07552083333331</c:v>
                </c:pt>
                <c:pt idx="139038">
                  <c:v>359.078125</c:v>
                </c:pt>
                <c:pt idx="139039">
                  <c:v>359.08072916666669</c:v>
                </c:pt>
                <c:pt idx="139040">
                  <c:v>359.08333333333331</c:v>
                </c:pt>
                <c:pt idx="139041">
                  <c:v>359.0859375</c:v>
                </c:pt>
                <c:pt idx="139042">
                  <c:v>359.08854166666669</c:v>
                </c:pt>
                <c:pt idx="139043">
                  <c:v>359.09114583333331</c:v>
                </c:pt>
                <c:pt idx="139044">
                  <c:v>359.09375</c:v>
                </c:pt>
                <c:pt idx="139045">
                  <c:v>359.09635416666669</c:v>
                </c:pt>
                <c:pt idx="139046">
                  <c:v>359.09895833333331</c:v>
                </c:pt>
                <c:pt idx="139047">
                  <c:v>359.1015625</c:v>
                </c:pt>
                <c:pt idx="139048">
                  <c:v>359.10416666666669</c:v>
                </c:pt>
                <c:pt idx="139049">
                  <c:v>359.10677083333331</c:v>
                </c:pt>
                <c:pt idx="139050">
                  <c:v>359.109375</c:v>
                </c:pt>
                <c:pt idx="139051">
                  <c:v>359.11197916666669</c:v>
                </c:pt>
                <c:pt idx="139052">
                  <c:v>359.11458333333331</c:v>
                </c:pt>
                <c:pt idx="139053">
                  <c:v>359.1171875</c:v>
                </c:pt>
                <c:pt idx="139054">
                  <c:v>359.11979166666669</c:v>
                </c:pt>
                <c:pt idx="139055">
                  <c:v>359.12239583333331</c:v>
                </c:pt>
                <c:pt idx="139056">
                  <c:v>359.125</c:v>
                </c:pt>
                <c:pt idx="139057">
                  <c:v>359.12760416666669</c:v>
                </c:pt>
                <c:pt idx="139058">
                  <c:v>359.13020833333331</c:v>
                </c:pt>
                <c:pt idx="139059">
                  <c:v>359.1328125</c:v>
                </c:pt>
                <c:pt idx="139060">
                  <c:v>359.13541666666669</c:v>
                </c:pt>
                <c:pt idx="139061">
                  <c:v>359.13802083333331</c:v>
                </c:pt>
                <c:pt idx="139062">
                  <c:v>359.140625</c:v>
                </c:pt>
                <c:pt idx="139063">
                  <c:v>359.14322916666669</c:v>
                </c:pt>
                <c:pt idx="139064">
                  <c:v>359.14583333333331</c:v>
                </c:pt>
                <c:pt idx="139065">
                  <c:v>359.1484375</c:v>
                </c:pt>
                <c:pt idx="139066">
                  <c:v>359.15104166666669</c:v>
                </c:pt>
                <c:pt idx="139067">
                  <c:v>359.15364583333331</c:v>
                </c:pt>
                <c:pt idx="139068">
                  <c:v>359.15625</c:v>
                </c:pt>
                <c:pt idx="139069">
                  <c:v>359.15885416666669</c:v>
                </c:pt>
                <c:pt idx="139070">
                  <c:v>359.16145833333331</c:v>
                </c:pt>
                <c:pt idx="139071">
                  <c:v>359.1640625</c:v>
                </c:pt>
                <c:pt idx="139072">
                  <c:v>359.16666666666669</c:v>
                </c:pt>
                <c:pt idx="139073">
                  <c:v>359.16927083333331</c:v>
                </c:pt>
                <c:pt idx="139074">
                  <c:v>359.171875</c:v>
                </c:pt>
                <c:pt idx="139075">
                  <c:v>359.17447916666669</c:v>
                </c:pt>
                <c:pt idx="139076">
                  <c:v>359.17708333333331</c:v>
                </c:pt>
                <c:pt idx="139077">
                  <c:v>359.1796875</c:v>
                </c:pt>
                <c:pt idx="139078">
                  <c:v>359.18229166666669</c:v>
                </c:pt>
                <c:pt idx="139079">
                  <c:v>359.18489583333331</c:v>
                </c:pt>
                <c:pt idx="139080">
                  <c:v>359.1875</c:v>
                </c:pt>
                <c:pt idx="139081">
                  <c:v>359.19010416666669</c:v>
                </c:pt>
                <c:pt idx="139082">
                  <c:v>359.19270833333331</c:v>
                </c:pt>
                <c:pt idx="139083">
                  <c:v>359.1953125</c:v>
                </c:pt>
                <c:pt idx="139084">
                  <c:v>359.19791666666669</c:v>
                </c:pt>
                <c:pt idx="139085">
                  <c:v>359.20052083333331</c:v>
                </c:pt>
                <c:pt idx="139086">
                  <c:v>359.203125</c:v>
                </c:pt>
                <c:pt idx="139087">
                  <c:v>359.20572916666669</c:v>
                </c:pt>
                <c:pt idx="139088">
                  <c:v>359.20833333333331</c:v>
                </c:pt>
                <c:pt idx="139089">
                  <c:v>359.2109375</c:v>
                </c:pt>
                <c:pt idx="139090">
                  <c:v>359.21354166666669</c:v>
                </c:pt>
                <c:pt idx="139091">
                  <c:v>359.21614583333331</c:v>
                </c:pt>
                <c:pt idx="139092">
                  <c:v>359.21875</c:v>
                </c:pt>
                <c:pt idx="139093">
                  <c:v>359.22135416666669</c:v>
                </c:pt>
                <c:pt idx="139094">
                  <c:v>359.22395833333331</c:v>
                </c:pt>
                <c:pt idx="139095">
                  <c:v>359.2265625</c:v>
                </c:pt>
                <c:pt idx="139096">
                  <c:v>359.22916666666669</c:v>
                </c:pt>
                <c:pt idx="139097">
                  <c:v>359.23177083333331</c:v>
                </c:pt>
                <c:pt idx="139098">
                  <c:v>359.234375</c:v>
                </c:pt>
                <c:pt idx="139099">
                  <c:v>359.23697916666669</c:v>
                </c:pt>
                <c:pt idx="139100">
                  <c:v>359.23958333333331</c:v>
                </c:pt>
                <c:pt idx="139101">
                  <c:v>359.2421875</c:v>
                </c:pt>
                <c:pt idx="139102">
                  <c:v>359.24479166666669</c:v>
                </c:pt>
                <c:pt idx="139103">
                  <c:v>359.24739583333331</c:v>
                </c:pt>
                <c:pt idx="139104">
                  <c:v>359.25</c:v>
                </c:pt>
                <c:pt idx="139105">
                  <c:v>359.25260416666669</c:v>
                </c:pt>
                <c:pt idx="139106">
                  <c:v>359.25520833333331</c:v>
                </c:pt>
                <c:pt idx="139107">
                  <c:v>359.2578125</c:v>
                </c:pt>
                <c:pt idx="139108">
                  <c:v>359.26041666666669</c:v>
                </c:pt>
                <c:pt idx="139109">
                  <c:v>359.26302083333331</c:v>
                </c:pt>
                <c:pt idx="139110">
                  <c:v>359.265625</c:v>
                </c:pt>
                <c:pt idx="139111">
                  <c:v>359.26822916666669</c:v>
                </c:pt>
                <c:pt idx="139112">
                  <c:v>359.27083333333331</c:v>
                </c:pt>
                <c:pt idx="139113">
                  <c:v>359.2734375</c:v>
                </c:pt>
                <c:pt idx="139114">
                  <c:v>359.27604166666669</c:v>
                </c:pt>
                <c:pt idx="139115">
                  <c:v>359.27864583333331</c:v>
                </c:pt>
                <c:pt idx="139116">
                  <c:v>359.28125</c:v>
                </c:pt>
                <c:pt idx="139117">
                  <c:v>359.28385416666669</c:v>
                </c:pt>
                <c:pt idx="139118">
                  <c:v>359.28645833333331</c:v>
                </c:pt>
                <c:pt idx="139119">
                  <c:v>359.2890625</c:v>
                </c:pt>
                <c:pt idx="139120">
                  <c:v>359.29166666666669</c:v>
                </c:pt>
                <c:pt idx="139121">
                  <c:v>359.29427083333331</c:v>
                </c:pt>
                <c:pt idx="139122">
                  <c:v>359.296875</c:v>
                </c:pt>
                <c:pt idx="139123">
                  <c:v>359.29947916666669</c:v>
                </c:pt>
                <c:pt idx="139124">
                  <c:v>359.30208333333331</c:v>
                </c:pt>
                <c:pt idx="139125">
                  <c:v>359.3046875</c:v>
                </c:pt>
                <c:pt idx="139126">
                  <c:v>359.30729166666669</c:v>
                </c:pt>
                <c:pt idx="139127">
                  <c:v>359.30989583333331</c:v>
                </c:pt>
                <c:pt idx="139128">
                  <c:v>359.3125</c:v>
                </c:pt>
                <c:pt idx="139129">
                  <c:v>359.31510416666669</c:v>
                </c:pt>
                <c:pt idx="139130">
                  <c:v>359.31770833333331</c:v>
                </c:pt>
                <c:pt idx="139131">
                  <c:v>359.3203125</c:v>
                </c:pt>
                <c:pt idx="139132">
                  <c:v>359.32291666666669</c:v>
                </c:pt>
                <c:pt idx="139133">
                  <c:v>359.32552083333331</c:v>
                </c:pt>
                <c:pt idx="139134">
                  <c:v>359.328125</c:v>
                </c:pt>
                <c:pt idx="139135">
                  <c:v>359.33072916666669</c:v>
                </c:pt>
                <c:pt idx="139136">
                  <c:v>359.33333333333331</c:v>
                </c:pt>
                <c:pt idx="139137">
                  <c:v>359.3359375</c:v>
                </c:pt>
                <c:pt idx="139138">
                  <c:v>359.33854166666669</c:v>
                </c:pt>
                <c:pt idx="139139">
                  <c:v>359.34114583333331</c:v>
                </c:pt>
                <c:pt idx="139140">
                  <c:v>359.34375</c:v>
                </c:pt>
                <c:pt idx="139141">
                  <c:v>359.34635416666669</c:v>
                </c:pt>
                <c:pt idx="139142">
                  <c:v>359.34895833333331</c:v>
                </c:pt>
                <c:pt idx="139143">
                  <c:v>359.3515625</c:v>
                </c:pt>
                <c:pt idx="139144">
                  <c:v>359.35416666666669</c:v>
                </c:pt>
                <c:pt idx="139145">
                  <c:v>359.35677083333331</c:v>
                </c:pt>
                <c:pt idx="139146">
                  <c:v>359.359375</c:v>
                </c:pt>
                <c:pt idx="139147">
                  <c:v>359.36197916666669</c:v>
                </c:pt>
                <c:pt idx="139148">
                  <c:v>359.36458333333331</c:v>
                </c:pt>
                <c:pt idx="139149">
                  <c:v>359.3671875</c:v>
                </c:pt>
                <c:pt idx="139150">
                  <c:v>359.36979166666669</c:v>
                </c:pt>
                <c:pt idx="139151">
                  <c:v>359.37239583333331</c:v>
                </c:pt>
                <c:pt idx="139152">
                  <c:v>359.375</c:v>
                </c:pt>
                <c:pt idx="139153">
                  <c:v>359.37760416666669</c:v>
                </c:pt>
                <c:pt idx="139154">
                  <c:v>359.38020833333331</c:v>
                </c:pt>
                <c:pt idx="139155">
                  <c:v>359.3828125</c:v>
                </c:pt>
                <c:pt idx="139156">
                  <c:v>359.38541666666669</c:v>
                </c:pt>
                <c:pt idx="139157">
                  <c:v>359.38802083333331</c:v>
                </c:pt>
                <c:pt idx="139158">
                  <c:v>359.390625</c:v>
                </c:pt>
                <c:pt idx="139159">
                  <c:v>359.39322916666669</c:v>
                </c:pt>
                <c:pt idx="139160">
                  <c:v>359.39583333333331</c:v>
                </c:pt>
                <c:pt idx="139161">
                  <c:v>359.3984375</c:v>
                </c:pt>
                <c:pt idx="139162">
                  <c:v>359.40104166666669</c:v>
                </c:pt>
                <c:pt idx="139163">
                  <c:v>359.40364583333331</c:v>
                </c:pt>
                <c:pt idx="139164">
                  <c:v>359.40625</c:v>
                </c:pt>
                <c:pt idx="139165">
                  <c:v>359.40885416666669</c:v>
                </c:pt>
                <c:pt idx="139166">
                  <c:v>359.41145833333331</c:v>
                </c:pt>
                <c:pt idx="139167">
                  <c:v>359.4140625</c:v>
                </c:pt>
                <c:pt idx="139168">
                  <c:v>359.41666666666669</c:v>
                </c:pt>
                <c:pt idx="139169">
                  <c:v>359.41927083333331</c:v>
                </c:pt>
                <c:pt idx="139170">
                  <c:v>359.421875</c:v>
                </c:pt>
                <c:pt idx="139171">
                  <c:v>359.42447916666669</c:v>
                </c:pt>
                <c:pt idx="139172">
                  <c:v>359.42708333333331</c:v>
                </c:pt>
                <c:pt idx="139173">
                  <c:v>359.4296875</c:v>
                </c:pt>
                <c:pt idx="139174">
                  <c:v>359.43229166666669</c:v>
                </c:pt>
                <c:pt idx="139175">
                  <c:v>359.43489583333331</c:v>
                </c:pt>
                <c:pt idx="139176">
                  <c:v>359.4375</c:v>
                </c:pt>
                <c:pt idx="139177">
                  <c:v>359.44010416666669</c:v>
                </c:pt>
                <c:pt idx="139178">
                  <c:v>359.44270833333331</c:v>
                </c:pt>
                <c:pt idx="139179">
                  <c:v>359.4453125</c:v>
                </c:pt>
                <c:pt idx="139180">
                  <c:v>359.44791666666669</c:v>
                </c:pt>
                <c:pt idx="139181">
                  <c:v>359.45052083333331</c:v>
                </c:pt>
                <c:pt idx="139182">
                  <c:v>359.453125</c:v>
                </c:pt>
                <c:pt idx="139183">
                  <c:v>359.45572916666669</c:v>
                </c:pt>
                <c:pt idx="139184">
                  <c:v>359.45833333333331</c:v>
                </c:pt>
                <c:pt idx="139185">
                  <c:v>359.4609375</c:v>
                </c:pt>
                <c:pt idx="139186">
                  <c:v>359.46354166666669</c:v>
                </c:pt>
                <c:pt idx="139187">
                  <c:v>359.46614583333331</c:v>
                </c:pt>
                <c:pt idx="139188">
                  <c:v>359.46875</c:v>
                </c:pt>
                <c:pt idx="139189">
                  <c:v>359.47135416666669</c:v>
                </c:pt>
                <c:pt idx="139190">
                  <c:v>359.47395833333331</c:v>
                </c:pt>
                <c:pt idx="139191">
                  <c:v>359.4765625</c:v>
                </c:pt>
                <c:pt idx="139192">
                  <c:v>359.47916666666669</c:v>
                </c:pt>
                <c:pt idx="139193">
                  <c:v>359.48177083333331</c:v>
                </c:pt>
                <c:pt idx="139194">
                  <c:v>359.484375</c:v>
                </c:pt>
                <c:pt idx="139195">
                  <c:v>359.48697916666669</c:v>
                </c:pt>
                <c:pt idx="139196">
                  <c:v>359.48958333333331</c:v>
                </c:pt>
                <c:pt idx="139197">
                  <c:v>359.4921875</c:v>
                </c:pt>
                <c:pt idx="139198">
                  <c:v>359.49479166666669</c:v>
                </c:pt>
                <c:pt idx="139199">
                  <c:v>359.49739583333331</c:v>
                </c:pt>
                <c:pt idx="139200">
                  <c:v>359.5</c:v>
                </c:pt>
                <c:pt idx="139201">
                  <c:v>359.50260416666669</c:v>
                </c:pt>
                <c:pt idx="139202">
                  <c:v>359.50520833333331</c:v>
                </c:pt>
                <c:pt idx="139203">
                  <c:v>359.5078125</c:v>
                </c:pt>
                <c:pt idx="139204">
                  <c:v>359.51041666666669</c:v>
                </c:pt>
                <c:pt idx="139205">
                  <c:v>359.51302083333331</c:v>
                </c:pt>
                <c:pt idx="139206">
                  <c:v>359.515625</c:v>
                </c:pt>
                <c:pt idx="139207">
                  <c:v>359.51822916666669</c:v>
                </c:pt>
                <c:pt idx="139208">
                  <c:v>359.52083333333331</c:v>
                </c:pt>
                <c:pt idx="139209">
                  <c:v>359.5234375</c:v>
                </c:pt>
                <c:pt idx="139210">
                  <c:v>359.52604166666669</c:v>
                </c:pt>
                <c:pt idx="139211">
                  <c:v>359.52864583333331</c:v>
                </c:pt>
                <c:pt idx="139212">
                  <c:v>359.53125</c:v>
                </c:pt>
                <c:pt idx="139213">
                  <c:v>359.53385416666669</c:v>
                </c:pt>
                <c:pt idx="139214">
                  <c:v>359.53645833333331</c:v>
                </c:pt>
                <c:pt idx="139215">
                  <c:v>359.5390625</c:v>
                </c:pt>
                <c:pt idx="139216">
                  <c:v>359.54166666666669</c:v>
                </c:pt>
                <c:pt idx="139217">
                  <c:v>359.54427083333331</c:v>
                </c:pt>
                <c:pt idx="139218">
                  <c:v>359.546875</c:v>
                </c:pt>
                <c:pt idx="139219">
                  <c:v>359.54947916666669</c:v>
                </c:pt>
                <c:pt idx="139220">
                  <c:v>359.55208333333331</c:v>
                </c:pt>
                <c:pt idx="139221">
                  <c:v>359.5546875</c:v>
                </c:pt>
                <c:pt idx="139222">
                  <c:v>359.55729166666669</c:v>
                </c:pt>
                <c:pt idx="139223">
                  <c:v>359.55989583333331</c:v>
                </c:pt>
                <c:pt idx="139224">
                  <c:v>359.5625</c:v>
                </c:pt>
                <c:pt idx="139225">
                  <c:v>359.56510416666669</c:v>
                </c:pt>
                <c:pt idx="139226">
                  <c:v>359.56770833333331</c:v>
                </c:pt>
                <c:pt idx="139227">
                  <c:v>359.5703125</c:v>
                </c:pt>
                <c:pt idx="139228">
                  <c:v>359.57291666666669</c:v>
                </c:pt>
                <c:pt idx="139229">
                  <c:v>359.57552083333331</c:v>
                </c:pt>
                <c:pt idx="139230">
                  <c:v>359.578125</c:v>
                </c:pt>
                <c:pt idx="139231">
                  <c:v>359.58072916666669</c:v>
                </c:pt>
                <c:pt idx="139232">
                  <c:v>359.58333333333331</c:v>
                </c:pt>
                <c:pt idx="139233">
                  <c:v>359.5859375</c:v>
                </c:pt>
                <c:pt idx="139234">
                  <c:v>359.58854166666669</c:v>
                </c:pt>
                <c:pt idx="139235">
                  <c:v>359.59114583333331</c:v>
                </c:pt>
                <c:pt idx="139236">
                  <c:v>359.59375</c:v>
                </c:pt>
                <c:pt idx="139237">
                  <c:v>359.59635416666669</c:v>
                </c:pt>
                <c:pt idx="139238">
                  <c:v>359.59895833333331</c:v>
                </c:pt>
                <c:pt idx="139239">
                  <c:v>359.6015625</c:v>
                </c:pt>
                <c:pt idx="139240">
                  <c:v>359.60416666666669</c:v>
                </c:pt>
                <c:pt idx="139241">
                  <c:v>359.60677083333331</c:v>
                </c:pt>
                <c:pt idx="139242">
                  <c:v>359.609375</c:v>
                </c:pt>
                <c:pt idx="139243">
                  <c:v>359.61197916666669</c:v>
                </c:pt>
                <c:pt idx="139244">
                  <c:v>359.61458333333331</c:v>
                </c:pt>
                <c:pt idx="139245">
                  <c:v>359.6171875</c:v>
                </c:pt>
                <c:pt idx="139246">
                  <c:v>359.61979166666669</c:v>
                </c:pt>
                <c:pt idx="139247">
                  <c:v>359.62239583333331</c:v>
                </c:pt>
                <c:pt idx="139248">
                  <c:v>359.625</c:v>
                </c:pt>
                <c:pt idx="139249">
                  <c:v>359.62760416666669</c:v>
                </c:pt>
                <c:pt idx="139250">
                  <c:v>359.63020833333331</c:v>
                </c:pt>
                <c:pt idx="139251">
                  <c:v>359.6328125</c:v>
                </c:pt>
                <c:pt idx="139252">
                  <c:v>359.63541666666669</c:v>
                </c:pt>
                <c:pt idx="139253">
                  <c:v>359.63802083333331</c:v>
                </c:pt>
                <c:pt idx="139254">
                  <c:v>359.640625</c:v>
                </c:pt>
                <c:pt idx="139255">
                  <c:v>359.64322916666669</c:v>
                </c:pt>
                <c:pt idx="139256">
                  <c:v>359.64583333333331</c:v>
                </c:pt>
                <c:pt idx="139257">
                  <c:v>359.6484375</c:v>
                </c:pt>
                <c:pt idx="139258">
                  <c:v>359.65104166666669</c:v>
                </c:pt>
                <c:pt idx="139259">
                  <c:v>359.65364583333331</c:v>
                </c:pt>
                <c:pt idx="139260">
                  <c:v>359.65625</c:v>
                </c:pt>
                <c:pt idx="139261">
                  <c:v>359.65885416666669</c:v>
                </c:pt>
                <c:pt idx="139262">
                  <c:v>359.66145833333331</c:v>
                </c:pt>
                <c:pt idx="139263">
                  <c:v>359.6640625</c:v>
                </c:pt>
                <c:pt idx="139264">
                  <c:v>359.66666666666669</c:v>
                </c:pt>
                <c:pt idx="139265">
                  <c:v>359.66927083333331</c:v>
                </c:pt>
                <c:pt idx="139266">
                  <c:v>359.671875</c:v>
                </c:pt>
                <c:pt idx="139267">
                  <c:v>359.67447916666669</c:v>
                </c:pt>
                <c:pt idx="139268">
                  <c:v>359.67708333333331</c:v>
                </c:pt>
                <c:pt idx="139269">
                  <c:v>359.6796875</c:v>
                </c:pt>
                <c:pt idx="139270">
                  <c:v>359.68229166666669</c:v>
                </c:pt>
                <c:pt idx="139271">
                  <c:v>359.68489583333331</c:v>
                </c:pt>
                <c:pt idx="139272">
                  <c:v>359.6875</c:v>
                </c:pt>
                <c:pt idx="139273">
                  <c:v>359.69010416666669</c:v>
                </c:pt>
                <c:pt idx="139274">
                  <c:v>359.69270833333331</c:v>
                </c:pt>
                <c:pt idx="139275">
                  <c:v>359.6953125</c:v>
                </c:pt>
                <c:pt idx="139276">
                  <c:v>359.69791666666669</c:v>
                </c:pt>
                <c:pt idx="139277">
                  <c:v>359.70052083333331</c:v>
                </c:pt>
                <c:pt idx="139278">
                  <c:v>359.703125</c:v>
                </c:pt>
                <c:pt idx="139279">
                  <c:v>359.70572916666669</c:v>
                </c:pt>
                <c:pt idx="139280">
                  <c:v>359.70833333333331</c:v>
                </c:pt>
                <c:pt idx="139281">
                  <c:v>359.7109375</c:v>
                </c:pt>
                <c:pt idx="139282">
                  <c:v>359.71354166666669</c:v>
                </c:pt>
                <c:pt idx="139283">
                  <c:v>359.71614583333331</c:v>
                </c:pt>
                <c:pt idx="139284">
                  <c:v>359.71875</c:v>
                </c:pt>
                <c:pt idx="139285">
                  <c:v>359.72135416666669</c:v>
                </c:pt>
                <c:pt idx="139286">
                  <c:v>359.72395833333331</c:v>
                </c:pt>
                <c:pt idx="139287">
                  <c:v>359.7265625</c:v>
                </c:pt>
                <c:pt idx="139288">
                  <c:v>359.72916666666669</c:v>
                </c:pt>
                <c:pt idx="139289">
                  <c:v>359.73177083333331</c:v>
                </c:pt>
                <c:pt idx="139290">
                  <c:v>359.734375</c:v>
                </c:pt>
                <c:pt idx="139291">
                  <c:v>359.73697916666669</c:v>
                </c:pt>
                <c:pt idx="139292">
                  <c:v>359.73958333333331</c:v>
                </c:pt>
                <c:pt idx="139293">
                  <c:v>359.7421875</c:v>
                </c:pt>
                <c:pt idx="139294">
                  <c:v>359.74479166666669</c:v>
                </c:pt>
                <c:pt idx="139295">
                  <c:v>359.74739583333331</c:v>
                </c:pt>
                <c:pt idx="139296">
                  <c:v>359.75</c:v>
                </c:pt>
                <c:pt idx="139297">
                  <c:v>359.75260416666669</c:v>
                </c:pt>
                <c:pt idx="139298">
                  <c:v>359.75520833333331</c:v>
                </c:pt>
                <c:pt idx="139299">
                  <c:v>359.7578125</c:v>
                </c:pt>
                <c:pt idx="139300">
                  <c:v>359.76041666666669</c:v>
                </c:pt>
                <c:pt idx="139301">
                  <c:v>359.76302083333331</c:v>
                </c:pt>
                <c:pt idx="139302">
                  <c:v>359.765625</c:v>
                </c:pt>
                <c:pt idx="139303">
                  <c:v>359.76822916666669</c:v>
                </c:pt>
                <c:pt idx="139304">
                  <c:v>359.77083333333331</c:v>
                </c:pt>
                <c:pt idx="139305">
                  <c:v>359.7734375</c:v>
                </c:pt>
                <c:pt idx="139306">
                  <c:v>359.77604166666669</c:v>
                </c:pt>
                <c:pt idx="139307">
                  <c:v>359.77864583333331</c:v>
                </c:pt>
                <c:pt idx="139308">
                  <c:v>359.78125</c:v>
                </c:pt>
                <c:pt idx="139309">
                  <c:v>359.78385416666669</c:v>
                </c:pt>
                <c:pt idx="139310">
                  <c:v>359.78645833333331</c:v>
                </c:pt>
                <c:pt idx="139311">
                  <c:v>359.7890625</c:v>
                </c:pt>
                <c:pt idx="139312">
                  <c:v>359.79166666666669</c:v>
                </c:pt>
                <c:pt idx="139313">
                  <c:v>359.79427083333331</c:v>
                </c:pt>
                <c:pt idx="139314">
                  <c:v>359.796875</c:v>
                </c:pt>
                <c:pt idx="139315">
                  <c:v>359.79947916666669</c:v>
                </c:pt>
                <c:pt idx="139316">
                  <c:v>359.80208333333331</c:v>
                </c:pt>
                <c:pt idx="139317">
                  <c:v>359.8046875</c:v>
                </c:pt>
                <c:pt idx="139318">
                  <c:v>359.80729166666669</c:v>
                </c:pt>
                <c:pt idx="139319">
                  <c:v>359.80989583333331</c:v>
                </c:pt>
                <c:pt idx="139320">
                  <c:v>359.8125</c:v>
                </c:pt>
                <c:pt idx="139321">
                  <c:v>359.81510416666669</c:v>
                </c:pt>
                <c:pt idx="139322">
                  <c:v>359.81770833333331</c:v>
                </c:pt>
                <c:pt idx="139323">
                  <c:v>359.8203125</c:v>
                </c:pt>
                <c:pt idx="139324">
                  <c:v>359.82291666666669</c:v>
                </c:pt>
                <c:pt idx="139325">
                  <c:v>359.82552083333331</c:v>
                </c:pt>
                <c:pt idx="139326">
                  <c:v>359.828125</c:v>
                </c:pt>
                <c:pt idx="139327">
                  <c:v>359.83072916666669</c:v>
                </c:pt>
                <c:pt idx="139328">
                  <c:v>359.83333333333331</c:v>
                </c:pt>
                <c:pt idx="139329">
                  <c:v>359.8359375</c:v>
                </c:pt>
                <c:pt idx="139330">
                  <c:v>359.83854166666669</c:v>
                </c:pt>
                <c:pt idx="139331">
                  <c:v>359.84114583333331</c:v>
                </c:pt>
                <c:pt idx="139332">
                  <c:v>359.84375</c:v>
                </c:pt>
                <c:pt idx="139333">
                  <c:v>359.84635416666669</c:v>
                </c:pt>
                <c:pt idx="139334">
                  <c:v>359.84895833333331</c:v>
                </c:pt>
                <c:pt idx="139335">
                  <c:v>359.8515625</c:v>
                </c:pt>
                <c:pt idx="139336">
                  <c:v>359.85416666666669</c:v>
                </c:pt>
                <c:pt idx="139337">
                  <c:v>359.85677083333331</c:v>
                </c:pt>
                <c:pt idx="139338">
                  <c:v>359.859375</c:v>
                </c:pt>
                <c:pt idx="139339">
                  <c:v>359.86197916666669</c:v>
                </c:pt>
                <c:pt idx="139340">
                  <c:v>359.86458333333331</c:v>
                </c:pt>
                <c:pt idx="139341">
                  <c:v>359.8671875</c:v>
                </c:pt>
                <c:pt idx="139342">
                  <c:v>359.86979166666669</c:v>
                </c:pt>
                <c:pt idx="139343">
                  <c:v>359.87239583333331</c:v>
                </c:pt>
                <c:pt idx="139344">
                  <c:v>359.875</c:v>
                </c:pt>
                <c:pt idx="139345">
                  <c:v>359.87760416666669</c:v>
                </c:pt>
                <c:pt idx="139346">
                  <c:v>359.88020833333331</c:v>
                </c:pt>
                <c:pt idx="139347">
                  <c:v>359.8828125</c:v>
                </c:pt>
                <c:pt idx="139348">
                  <c:v>359.88541666666669</c:v>
                </c:pt>
                <c:pt idx="139349">
                  <c:v>359.88802083333331</c:v>
                </c:pt>
                <c:pt idx="139350">
                  <c:v>359.890625</c:v>
                </c:pt>
                <c:pt idx="139351">
                  <c:v>359.89322916666669</c:v>
                </c:pt>
                <c:pt idx="139352">
                  <c:v>359.89583333333331</c:v>
                </c:pt>
                <c:pt idx="139353">
                  <c:v>359.8984375</c:v>
                </c:pt>
                <c:pt idx="139354">
                  <c:v>359.90104166666669</c:v>
                </c:pt>
                <c:pt idx="139355">
                  <c:v>359.90364583333331</c:v>
                </c:pt>
                <c:pt idx="139356">
                  <c:v>359.90625</c:v>
                </c:pt>
                <c:pt idx="139357">
                  <c:v>359.90885416666669</c:v>
                </c:pt>
                <c:pt idx="139358">
                  <c:v>359.91145833333331</c:v>
                </c:pt>
                <c:pt idx="139359">
                  <c:v>359.9140625</c:v>
                </c:pt>
                <c:pt idx="139360">
                  <c:v>359.91666666666669</c:v>
                </c:pt>
                <c:pt idx="139361">
                  <c:v>359.91927083333331</c:v>
                </c:pt>
                <c:pt idx="139362">
                  <c:v>359.921875</c:v>
                </c:pt>
                <c:pt idx="139363">
                  <c:v>359.92447916666669</c:v>
                </c:pt>
                <c:pt idx="139364">
                  <c:v>359.92708333333331</c:v>
                </c:pt>
                <c:pt idx="139365">
                  <c:v>359.9296875</c:v>
                </c:pt>
                <c:pt idx="139366">
                  <c:v>359.93229166666669</c:v>
                </c:pt>
                <c:pt idx="139367">
                  <c:v>359.93489583333331</c:v>
                </c:pt>
                <c:pt idx="139368">
                  <c:v>359.9375</c:v>
                </c:pt>
                <c:pt idx="139369">
                  <c:v>359.94010416666669</c:v>
                </c:pt>
                <c:pt idx="139370">
                  <c:v>359.94270833333331</c:v>
                </c:pt>
                <c:pt idx="139371">
                  <c:v>359.9453125</c:v>
                </c:pt>
                <c:pt idx="139372">
                  <c:v>359.94791666666669</c:v>
                </c:pt>
                <c:pt idx="139373">
                  <c:v>359.95052083333331</c:v>
                </c:pt>
                <c:pt idx="139374">
                  <c:v>359.953125</c:v>
                </c:pt>
                <c:pt idx="139375">
                  <c:v>359.95572916666669</c:v>
                </c:pt>
                <c:pt idx="139376">
                  <c:v>359.95833333333331</c:v>
                </c:pt>
                <c:pt idx="139377">
                  <c:v>359.9609375</c:v>
                </c:pt>
                <c:pt idx="139378">
                  <c:v>359.96354166666669</c:v>
                </c:pt>
                <c:pt idx="139379">
                  <c:v>359.96614583333331</c:v>
                </c:pt>
                <c:pt idx="139380">
                  <c:v>359.96875</c:v>
                </c:pt>
                <c:pt idx="139381">
                  <c:v>359.97135416666669</c:v>
                </c:pt>
                <c:pt idx="139382">
                  <c:v>359.97395833333331</c:v>
                </c:pt>
                <c:pt idx="139383">
                  <c:v>359.9765625</c:v>
                </c:pt>
                <c:pt idx="139384">
                  <c:v>359.97916666666669</c:v>
                </c:pt>
                <c:pt idx="139385">
                  <c:v>359.98177083333331</c:v>
                </c:pt>
                <c:pt idx="139386">
                  <c:v>359.984375</c:v>
                </c:pt>
                <c:pt idx="139387">
                  <c:v>359.98697916666669</c:v>
                </c:pt>
                <c:pt idx="139388">
                  <c:v>359.98958333333331</c:v>
                </c:pt>
                <c:pt idx="139389">
                  <c:v>359.9921875</c:v>
                </c:pt>
                <c:pt idx="139390">
                  <c:v>359.99479166666669</c:v>
                </c:pt>
                <c:pt idx="139391">
                  <c:v>359.99739583333331</c:v>
                </c:pt>
                <c:pt idx="139392">
                  <c:v>360</c:v>
                </c:pt>
                <c:pt idx="139393">
                  <c:v>360.00260416666669</c:v>
                </c:pt>
                <c:pt idx="139394">
                  <c:v>360.00520833333331</c:v>
                </c:pt>
                <c:pt idx="139395">
                  <c:v>360.0078125</c:v>
                </c:pt>
                <c:pt idx="139396">
                  <c:v>360.01041666666669</c:v>
                </c:pt>
                <c:pt idx="139397">
                  <c:v>360.01302083333331</c:v>
                </c:pt>
                <c:pt idx="139398">
                  <c:v>360.015625</c:v>
                </c:pt>
                <c:pt idx="139399">
                  <c:v>360.01822916666669</c:v>
                </c:pt>
                <c:pt idx="139400">
                  <c:v>360.02083333333331</c:v>
                </c:pt>
                <c:pt idx="139401">
                  <c:v>360.0234375</c:v>
                </c:pt>
                <c:pt idx="139402">
                  <c:v>360.02604166666669</c:v>
                </c:pt>
                <c:pt idx="139403">
                  <c:v>360.02864583333331</c:v>
                </c:pt>
                <c:pt idx="139404">
                  <c:v>360.03125</c:v>
                </c:pt>
                <c:pt idx="139405">
                  <c:v>360.03385416666669</c:v>
                </c:pt>
                <c:pt idx="139406">
                  <c:v>360.03645833333331</c:v>
                </c:pt>
                <c:pt idx="139407">
                  <c:v>360.0390625</c:v>
                </c:pt>
                <c:pt idx="139408">
                  <c:v>360.04166666666669</c:v>
                </c:pt>
                <c:pt idx="139409">
                  <c:v>360.04427083333331</c:v>
                </c:pt>
                <c:pt idx="139410">
                  <c:v>360.046875</c:v>
                </c:pt>
                <c:pt idx="139411">
                  <c:v>360.04947916666669</c:v>
                </c:pt>
                <c:pt idx="139412">
                  <c:v>360.05208333333331</c:v>
                </c:pt>
                <c:pt idx="139413">
                  <c:v>360.0546875</c:v>
                </c:pt>
                <c:pt idx="139414">
                  <c:v>360.05729166666669</c:v>
                </c:pt>
                <c:pt idx="139415">
                  <c:v>360.05989583333331</c:v>
                </c:pt>
                <c:pt idx="139416">
                  <c:v>360.0625</c:v>
                </c:pt>
                <c:pt idx="139417">
                  <c:v>360.06510416666669</c:v>
                </c:pt>
                <c:pt idx="139418">
                  <c:v>360.06770833333331</c:v>
                </c:pt>
                <c:pt idx="139419">
                  <c:v>360.0703125</c:v>
                </c:pt>
                <c:pt idx="139420">
                  <c:v>360.07291666666669</c:v>
                </c:pt>
                <c:pt idx="139421">
                  <c:v>360.07552083333331</c:v>
                </c:pt>
                <c:pt idx="139422">
                  <c:v>360.078125</c:v>
                </c:pt>
                <c:pt idx="139423">
                  <c:v>360.08072916666669</c:v>
                </c:pt>
                <c:pt idx="139424">
                  <c:v>360.08333333333331</c:v>
                </c:pt>
                <c:pt idx="139425">
                  <c:v>360.0859375</c:v>
                </c:pt>
                <c:pt idx="139426">
                  <c:v>360.08854166666669</c:v>
                </c:pt>
                <c:pt idx="139427">
                  <c:v>360.09114583333331</c:v>
                </c:pt>
                <c:pt idx="139428">
                  <c:v>360.09375</c:v>
                </c:pt>
                <c:pt idx="139429">
                  <c:v>360.09635416666669</c:v>
                </c:pt>
                <c:pt idx="139430">
                  <c:v>360.09895833333331</c:v>
                </c:pt>
                <c:pt idx="139431">
                  <c:v>360.1015625</c:v>
                </c:pt>
                <c:pt idx="139432">
                  <c:v>360.10416666666669</c:v>
                </c:pt>
                <c:pt idx="139433">
                  <c:v>360.10677083333331</c:v>
                </c:pt>
                <c:pt idx="139434">
                  <c:v>360.109375</c:v>
                </c:pt>
                <c:pt idx="139435">
                  <c:v>360.11197916666669</c:v>
                </c:pt>
                <c:pt idx="139436">
                  <c:v>360.11458333333331</c:v>
                </c:pt>
                <c:pt idx="139437">
                  <c:v>360.1171875</c:v>
                </c:pt>
                <c:pt idx="139438">
                  <c:v>360.11979166666669</c:v>
                </c:pt>
                <c:pt idx="139439">
                  <c:v>360.12239583333331</c:v>
                </c:pt>
                <c:pt idx="139440">
                  <c:v>360.125</c:v>
                </c:pt>
                <c:pt idx="139441">
                  <c:v>360.12760416666669</c:v>
                </c:pt>
                <c:pt idx="139442">
                  <c:v>360.13020833333331</c:v>
                </c:pt>
                <c:pt idx="139443">
                  <c:v>360.1328125</c:v>
                </c:pt>
                <c:pt idx="139444">
                  <c:v>360.13541666666669</c:v>
                </c:pt>
                <c:pt idx="139445">
                  <c:v>360.13802083333331</c:v>
                </c:pt>
                <c:pt idx="139446">
                  <c:v>360.140625</c:v>
                </c:pt>
                <c:pt idx="139447">
                  <c:v>360.14322916666669</c:v>
                </c:pt>
                <c:pt idx="139448">
                  <c:v>360.14583333333331</c:v>
                </c:pt>
                <c:pt idx="139449">
                  <c:v>360.1484375</c:v>
                </c:pt>
                <c:pt idx="139450">
                  <c:v>360.15104166666669</c:v>
                </c:pt>
                <c:pt idx="139451">
                  <c:v>360.15364583333331</c:v>
                </c:pt>
                <c:pt idx="139452">
                  <c:v>360.15625</c:v>
                </c:pt>
                <c:pt idx="139453">
                  <c:v>360.15885416666669</c:v>
                </c:pt>
                <c:pt idx="139454">
                  <c:v>360.16145833333331</c:v>
                </c:pt>
                <c:pt idx="139455">
                  <c:v>360.1640625</c:v>
                </c:pt>
                <c:pt idx="139456">
                  <c:v>360.16666666666669</c:v>
                </c:pt>
                <c:pt idx="139457">
                  <c:v>360.16927083333331</c:v>
                </c:pt>
                <c:pt idx="139458">
                  <c:v>360.171875</c:v>
                </c:pt>
                <c:pt idx="139459">
                  <c:v>360.17447916666669</c:v>
                </c:pt>
                <c:pt idx="139460">
                  <c:v>360.17708333333331</c:v>
                </c:pt>
                <c:pt idx="139461">
                  <c:v>360.1796875</c:v>
                </c:pt>
                <c:pt idx="139462">
                  <c:v>360.18229166666669</c:v>
                </c:pt>
                <c:pt idx="139463">
                  <c:v>360.18489583333331</c:v>
                </c:pt>
                <c:pt idx="139464">
                  <c:v>360.1875</c:v>
                </c:pt>
                <c:pt idx="139465">
                  <c:v>360.19010416666669</c:v>
                </c:pt>
                <c:pt idx="139466">
                  <c:v>360.19270833333331</c:v>
                </c:pt>
                <c:pt idx="139467">
                  <c:v>360.1953125</c:v>
                </c:pt>
                <c:pt idx="139468">
                  <c:v>360.19791666666669</c:v>
                </c:pt>
                <c:pt idx="139469">
                  <c:v>360.20052083333331</c:v>
                </c:pt>
                <c:pt idx="139470">
                  <c:v>360.203125</c:v>
                </c:pt>
                <c:pt idx="139471">
                  <c:v>360.20572916666669</c:v>
                </c:pt>
                <c:pt idx="139472">
                  <c:v>360.20833333333331</c:v>
                </c:pt>
                <c:pt idx="139473">
                  <c:v>360.2109375</c:v>
                </c:pt>
                <c:pt idx="139474">
                  <c:v>360.21354166666669</c:v>
                </c:pt>
                <c:pt idx="139475">
                  <c:v>360.21614583333331</c:v>
                </c:pt>
                <c:pt idx="139476">
                  <c:v>360.21875</c:v>
                </c:pt>
                <c:pt idx="139477">
                  <c:v>360.22135416666669</c:v>
                </c:pt>
                <c:pt idx="139478">
                  <c:v>360.22395833333331</c:v>
                </c:pt>
                <c:pt idx="139479">
                  <c:v>360.2265625</c:v>
                </c:pt>
                <c:pt idx="139480">
                  <c:v>360.22916666666669</c:v>
                </c:pt>
                <c:pt idx="139481">
                  <c:v>360.23177083333331</c:v>
                </c:pt>
                <c:pt idx="139482">
                  <c:v>360.234375</c:v>
                </c:pt>
                <c:pt idx="139483">
                  <c:v>360.23697916666669</c:v>
                </c:pt>
                <c:pt idx="139484">
                  <c:v>360.23958333333331</c:v>
                </c:pt>
                <c:pt idx="139485">
                  <c:v>360.2421875</c:v>
                </c:pt>
                <c:pt idx="139486">
                  <c:v>360.24479166666669</c:v>
                </c:pt>
                <c:pt idx="139487">
                  <c:v>360.24739583333331</c:v>
                </c:pt>
                <c:pt idx="139488">
                  <c:v>360.25</c:v>
                </c:pt>
                <c:pt idx="139489">
                  <c:v>360.25260416666669</c:v>
                </c:pt>
                <c:pt idx="139490">
                  <c:v>360.25520833333331</c:v>
                </c:pt>
                <c:pt idx="139491">
                  <c:v>360.2578125</c:v>
                </c:pt>
                <c:pt idx="139492">
                  <c:v>360.26041666666669</c:v>
                </c:pt>
                <c:pt idx="139493">
                  <c:v>360.26302083333331</c:v>
                </c:pt>
                <c:pt idx="139494">
                  <c:v>360.265625</c:v>
                </c:pt>
                <c:pt idx="139495">
                  <c:v>360.26822916666669</c:v>
                </c:pt>
                <c:pt idx="139496">
                  <c:v>360.27083333333331</c:v>
                </c:pt>
                <c:pt idx="139497">
                  <c:v>360.2734375</c:v>
                </c:pt>
                <c:pt idx="139498">
                  <c:v>360.27604166666669</c:v>
                </c:pt>
                <c:pt idx="139499">
                  <c:v>360.27864583333331</c:v>
                </c:pt>
                <c:pt idx="139500">
                  <c:v>360.28125</c:v>
                </c:pt>
                <c:pt idx="139501">
                  <c:v>360.28385416666669</c:v>
                </c:pt>
                <c:pt idx="139502">
                  <c:v>360.28645833333331</c:v>
                </c:pt>
                <c:pt idx="139503">
                  <c:v>360.2890625</c:v>
                </c:pt>
                <c:pt idx="139504">
                  <c:v>360.29166666666669</c:v>
                </c:pt>
                <c:pt idx="139505">
                  <c:v>360.29427083333331</c:v>
                </c:pt>
                <c:pt idx="139506">
                  <c:v>360.296875</c:v>
                </c:pt>
                <c:pt idx="139507">
                  <c:v>360.29947916666669</c:v>
                </c:pt>
                <c:pt idx="139508">
                  <c:v>360.30208333333331</c:v>
                </c:pt>
                <c:pt idx="139509">
                  <c:v>360.3046875</c:v>
                </c:pt>
                <c:pt idx="139510">
                  <c:v>360.30729166666669</c:v>
                </c:pt>
                <c:pt idx="139511">
                  <c:v>360.30989583333331</c:v>
                </c:pt>
                <c:pt idx="139512">
                  <c:v>360.3125</c:v>
                </c:pt>
                <c:pt idx="139513">
                  <c:v>360.31510416666669</c:v>
                </c:pt>
                <c:pt idx="139514">
                  <c:v>360.31770833333331</c:v>
                </c:pt>
                <c:pt idx="139515">
                  <c:v>360.3203125</c:v>
                </c:pt>
                <c:pt idx="139516">
                  <c:v>360.32291666666669</c:v>
                </c:pt>
                <c:pt idx="139517">
                  <c:v>360.32552083333331</c:v>
                </c:pt>
                <c:pt idx="139518">
                  <c:v>360.328125</c:v>
                </c:pt>
                <c:pt idx="139519">
                  <c:v>360.33072916666669</c:v>
                </c:pt>
                <c:pt idx="139520">
                  <c:v>360.33333333333331</c:v>
                </c:pt>
                <c:pt idx="139521">
                  <c:v>360.3359375</c:v>
                </c:pt>
                <c:pt idx="139522">
                  <c:v>360.33854166666669</c:v>
                </c:pt>
                <c:pt idx="139523">
                  <c:v>360.34114583333331</c:v>
                </c:pt>
                <c:pt idx="139524">
                  <c:v>360.34375</c:v>
                </c:pt>
                <c:pt idx="139525">
                  <c:v>360.34635416666669</c:v>
                </c:pt>
                <c:pt idx="139526">
                  <c:v>360.34895833333331</c:v>
                </c:pt>
                <c:pt idx="139527">
                  <c:v>360.3515625</c:v>
                </c:pt>
                <c:pt idx="139528">
                  <c:v>360.35416666666669</c:v>
                </c:pt>
                <c:pt idx="139529">
                  <c:v>360.35677083333331</c:v>
                </c:pt>
                <c:pt idx="139530">
                  <c:v>360.359375</c:v>
                </c:pt>
                <c:pt idx="139531">
                  <c:v>360.36197916666669</c:v>
                </c:pt>
                <c:pt idx="139532">
                  <c:v>360.36458333333331</c:v>
                </c:pt>
                <c:pt idx="139533">
                  <c:v>360.3671875</c:v>
                </c:pt>
                <c:pt idx="139534">
                  <c:v>360.36979166666669</c:v>
                </c:pt>
                <c:pt idx="139535">
                  <c:v>360.37239583333331</c:v>
                </c:pt>
                <c:pt idx="139536">
                  <c:v>360.375</c:v>
                </c:pt>
                <c:pt idx="139537">
                  <c:v>360.37760416666669</c:v>
                </c:pt>
                <c:pt idx="139538">
                  <c:v>360.38020833333331</c:v>
                </c:pt>
                <c:pt idx="139539">
                  <c:v>360.3828125</c:v>
                </c:pt>
                <c:pt idx="139540">
                  <c:v>360.38541666666669</c:v>
                </c:pt>
                <c:pt idx="139541">
                  <c:v>360.38802083333331</c:v>
                </c:pt>
                <c:pt idx="139542">
                  <c:v>360.390625</c:v>
                </c:pt>
                <c:pt idx="139543">
                  <c:v>360.39322916666669</c:v>
                </c:pt>
                <c:pt idx="139544">
                  <c:v>360.39583333333331</c:v>
                </c:pt>
                <c:pt idx="139545">
                  <c:v>360.3984375</c:v>
                </c:pt>
                <c:pt idx="139546">
                  <c:v>360.40104166666669</c:v>
                </c:pt>
                <c:pt idx="139547">
                  <c:v>360.40364583333331</c:v>
                </c:pt>
                <c:pt idx="139548">
                  <c:v>360.40625</c:v>
                </c:pt>
                <c:pt idx="139549">
                  <c:v>360.40885416666669</c:v>
                </c:pt>
                <c:pt idx="139550">
                  <c:v>360.41145833333331</c:v>
                </c:pt>
                <c:pt idx="139551">
                  <c:v>360.4140625</c:v>
                </c:pt>
                <c:pt idx="139552">
                  <c:v>360.41666666666669</c:v>
                </c:pt>
                <c:pt idx="139553">
                  <c:v>360.41927083333331</c:v>
                </c:pt>
                <c:pt idx="139554">
                  <c:v>360.421875</c:v>
                </c:pt>
                <c:pt idx="139555">
                  <c:v>360.42447916666669</c:v>
                </c:pt>
                <c:pt idx="139556">
                  <c:v>360.42708333333331</c:v>
                </c:pt>
                <c:pt idx="139557">
                  <c:v>360.4296875</c:v>
                </c:pt>
                <c:pt idx="139558">
                  <c:v>360.43229166666669</c:v>
                </c:pt>
                <c:pt idx="139559">
                  <c:v>360.43489583333331</c:v>
                </c:pt>
                <c:pt idx="139560">
                  <c:v>360.4375</c:v>
                </c:pt>
                <c:pt idx="139561">
                  <c:v>360.44010416666669</c:v>
                </c:pt>
                <c:pt idx="139562">
                  <c:v>360.44270833333331</c:v>
                </c:pt>
                <c:pt idx="139563">
                  <c:v>360.4453125</c:v>
                </c:pt>
                <c:pt idx="139564">
                  <c:v>360.44791666666669</c:v>
                </c:pt>
                <c:pt idx="139565">
                  <c:v>360.45052083333331</c:v>
                </c:pt>
                <c:pt idx="139566">
                  <c:v>360.453125</c:v>
                </c:pt>
                <c:pt idx="139567">
                  <c:v>360.45572916666669</c:v>
                </c:pt>
                <c:pt idx="139568">
                  <c:v>360.45833333333331</c:v>
                </c:pt>
                <c:pt idx="139569">
                  <c:v>360.4609375</c:v>
                </c:pt>
                <c:pt idx="139570">
                  <c:v>360.46354166666669</c:v>
                </c:pt>
                <c:pt idx="139571">
                  <c:v>360.46614583333331</c:v>
                </c:pt>
                <c:pt idx="139572">
                  <c:v>360.46875</c:v>
                </c:pt>
                <c:pt idx="139573">
                  <c:v>360.47135416666669</c:v>
                </c:pt>
                <c:pt idx="139574">
                  <c:v>360.47395833333331</c:v>
                </c:pt>
                <c:pt idx="139575">
                  <c:v>360.4765625</c:v>
                </c:pt>
                <c:pt idx="139576">
                  <c:v>360.47916666666669</c:v>
                </c:pt>
                <c:pt idx="139577">
                  <c:v>360.48177083333331</c:v>
                </c:pt>
                <c:pt idx="139578">
                  <c:v>360.484375</c:v>
                </c:pt>
                <c:pt idx="139579">
                  <c:v>360.48697916666669</c:v>
                </c:pt>
                <c:pt idx="139580">
                  <c:v>360.48958333333331</c:v>
                </c:pt>
                <c:pt idx="139581">
                  <c:v>360.4921875</c:v>
                </c:pt>
                <c:pt idx="139582">
                  <c:v>360.49479166666669</c:v>
                </c:pt>
                <c:pt idx="139583">
                  <c:v>360.49739583333331</c:v>
                </c:pt>
                <c:pt idx="139584">
                  <c:v>360.5</c:v>
                </c:pt>
                <c:pt idx="139585">
                  <c:v>360.50260416666669</c:v>
                </c:pt>
                <c:pt idx="139586">
                  <c:v>360.50520833333331</c:v>
                </c:pt>
                <c:pt idx="139587">
                  <c:v>360.5078125</c:v>
                </c:pt>
                <c:pt idx="139588">
                  <c:v>360.51041666666669</c:v>
                </c:pt>
                <c:pt idx="139589">
                  <c:v>360.51302083333331</c:v>
                </c:pt>
                <c:pt idx="139590">
                  <c:v>360.515625</c:v>
                </c:pt>
                <c:pt idx="139591">
                  <c:v>360.51822916666669</c:v>
                </c:pt>
                <c:pt idx="139592">
                  <c:v>360.52083333333331</c:v>
                </c:pt>
                <c:pt idx="139593">
                  <c:v>360.5234375</c:v>
                </c:pt>
                <c:pt idx="139594">
                  <c:v>360.52604166666669</c:v>
                </c:pt>
                <c:pt idx="139595">
                  <c:v>360.52864583333331</c:v>
                </c:pt>
                <c:pt idx="139596">
                  <c:v>360.53125</c:v>
                </c:pt>
                <c:pt idx="139597">
                  <c:v>360.53385416666669</c:v>
                </c:pt>
                <c:pt idx="139598">
                  <c:v>360.53645833333331</c:v>
                </c:pt>
                <c:pt idx="139599">
                  <c:v>360.5390625</c:v>
                </c:pt>
                <c:pt idx="139600">
                  <c:v>360.54166666666669</c:v>
                </c:pt>
                <c:pt idx="139601">
                  <c:v>360.54427083333331</c:v>
                </c:pt>
                <c:pt idx="139602">
                  <c:v>360.546875</c:v>
                </c:pt>
                <c:pt idx="139603">
                  <c:v>360.54947916666669</c:v>
                </c:pt>
                <c:pt idx="139604">
                  <c:v>360.55208333333331</c:v>
                </c:pt>
                <c:pt idx="139605">
                  <c:v>360.5546875</c:v>
                </c:pt>
                <c:pt idx="139606">
                  <c:v>360.55729166666669</c:v>
                </c:pt>
                <c:pt idx="139607">
                  <c:v>360.55989583333331</c:v>
                </c:pt>
                <c:pt idx="139608">
                  <c:v>360.5625</c:v>
                </c:pt>
                <c:pt idx="139609">
                  <c:v>360.56510416666669</c:v>
                </c:pt>
                <c:pt idx="139610">
                  <c:v>360.56770833333331</c:v>
                </c:pt>
                <c:pt idx="139611">
                  <c:v>360.5703125</c:v>
                </c:pt>
                <c:pt idx="139612">
                  <c:v>360.57291666666669</c:v>
                </c:pt>
                <c:pt idx="139613">
                  <c:v>360.57552083333331</c:v>
                </c:pt>
                <c:pt idx="139614">
                  <c:v>360.578125</c:v>
                </c:pt>
                <c:pt idx="139615">
                  <c:v>360.58072916666669</c:v>
                </c:pt>
                <c:pt idx="139616">
                  <c:v>360.58333333333331</c:v>
                </c:pt>
                <c:pt idx="139617">
                  <c:v>360.5859375</c:v>
                </c:pt>
                <c:pt idx="139618">
                  <c:v>360.58854166666669</c:v>
                </c:pt>
                <c:pt idx="139619">
                  <c:v>360.59114583333331</c:v>
                </c:pt>
                <c:pt idx="139620">
                  <c:v>360.59375</c:v>
                </c:pt>
                <c:pt idx="139621">
                  <c:v>360.59635416666669</c:v>
                </c:pt>
                <c:pt idx="139622">
                  <c:v>360.59895833333331</c:v>
                </c:pt>
                <c:pt idx="139623">
                  <c:v>360.6015625</c:v>
                </c:pt>
                <c:pt idx="139624">
                  <c:v>360.60416666666669</c:v>
                </c:pt>
                <c:pt idx="139625">
                  <c:v>360.60677083333331</c:v>
                </c:pt>
                <c:pt idx="139626">
                  <c:v>360.609375</c:v>
                </c:pt>
                <c:pt idx="139627">
                  <c:v>360.61197916666669</c:v>
                </c:pt>
                <c:pt idx="139628">
                  <c:v>360.61458333333331</c:v>
                </c:pt>
                <c:pt idx="139629">
                  <c:v>360.6171875</c:v>
                </c:pt>
                <c:pt idx="139630">
                  <c:v>360.61979166666669</c:v>
                </c:pt>
                <c:pt idx="139631">
                  <c:v>360.62239583333331</c:v>
                </c:pt>
                <c:pt idx="139632">
                  <c:v>360.625</c:v>
                </c:pt>
                <c:pt idx="139633">
                  <c:v>360.62760416666669</c:v>
                </c:pt>
                <c:pt idx="139634">
                  <c:v>360.63020833333331</c:v>
                </c:pt>
                <c:pt idx="139635">
                  <c:v>360.6328125</c:v>
                </c:pt>
                <c:pt idx="139636">
                  <c:v>360.63541666666669</c:v>
                </c:pt>
                <c:pt idx="139637">
                  <c:v>360.63802083333331</c:v>
                </c:pt>
                <c:pt idx="139638">
                  <c:v>360.640625</c:v>
                </c:pt>
                <c:pt idx="139639">
                  <c:v>360.64322916666669</c:v>
                </c:pt>
                <c:pt idx="139640">
                  <c:v>360.64583333333331</c:v>
                </c:pt>
                <c:pt idx="139641">
                  <c:v>360.6484375</c:v>
                </c:pt>
                <c:pt idx="139642">
                  <c:v>360.65104166666669</c:v>
                </c:pt>
                <c:pt idx="139643">
                  <c:v>360.65364583333331</c:v>
                </c:pt>
                <c:pt idx="139644">
                  <c:v>360.65625</c:v>
                </c:pt>
                <c:pt idx="139645">
                  <c:v>360.65885416666669</c:v>
                </c:pt>
                <c:pt idx="139646">
                  <c:v>360.66145833333331</c:v>
                </c:pt>
                <c:pt idx="139647">
                  <c:v>360.6640625</c:v>
                </c:pt>
                <c:pt idx="139648">
                  <c:v>360.66666666666669</c:v>
                </c:pt>
                <c:pt idx="139649">
                  <c:v>360.66927083333331</c:v>
                </c:pt>
                <c:pt idx="139650">
                  <c:v>360.671875</c:v>
                </c:pt>
                <c:pt idx="139651">
                  <c:v>360.67447916666669</c:v>
                </c:pt>
                <c:pt idx="139652">
                  <c:v>360.67708333333331</c:v>
                </c:pt>
                <c:pt idx="139653">
                  <c:v>360.6796875</c:v>
                </c:pt>
                <c:pt idx="139654">
                  <c:v>360.68229166666669</c:v>
                </c:pt>
                <c:pt idx="139655">
                  <c:v>360.68489583333331</c:v>
                </c:pt>
                <c:pt idx="139656">
                  <c:v>360.6875</c:v>
                </c:pt>
                <c:pt idx="139657">
                  <c:v>360.69010416666669</c:v>
                </c:pt>
                <c:pt idx="139658">
                  <c:v>360.69270833333331</c:v>
                </c:pt>
                <c:pt idx="139659">
                  <c:v>360.6953125</c:v>
                </c:pt>
                <c:pt idx="139660">
                  <c:v>360.69791666666669</c:v>
                </c:pt>
                <c:pt idx="139661">
                  <c:v>360.70052083333331</c:v>
                </c:pt>
                <c:pt idx="139662">
                  <c:v>360.703125</c:v>
                </c:pt>
                <c:pt idx="139663">
                  <c:v>360.70572916666669</c:v>
                </c:pt>
                <c:pt idx="139664">
                  <c:v>360.70833333333331</c:v>
                </c:pt>
                <c:pt idx="139665">
                  <c:v>360.7109375</c:v>
                </c:pt>
                <c:pt idx="139666">
                  <c:v>360.71354166666669</c:v>
                </c:pt>
                <c:pt idx="139667">
                  <c:v>360.71614583333331</c:v>
                </c:pt>
                <c:pt idx="139668">
                  <c:v>360.71875</c:v>
                </c:pt>
                <c:pt idx="139669">
                  <c:v>360.72135416666669</c:v>
                </c:pt>
                <c:pt idx="139670">
                  <c:v>360.72395833333331</c:v>
                </c:pt>
                <c:pt idx="139671">
                  <c:v>360.7265625</c:v>
                </c:pt>
                <c:pt idx="139672">
                  <c:v>360.72916666666669</c:v>
                </c:pt>
                <c:pt idx="139673">
                  <c:v>360.73177083333331</c:v>
                </c:pt>
                <c:pt idx="139674">
                  <c:v>360.734375</c:v>
                </c:pt>
                <c:pt idx="139675">
                  <c:v>360.73697916666669</c:v>
                </c:pt>
                <c:pt idx="139676">
                  <c:v>360.73958333333331</c:v>
                </c:pt>
                <c:pt idx="139677">
                  <c:v>360.7421875</c:v>
                </c:pt>
                <c:pt idx="139678">
                  <c:v>360.74479166666669</c:v>
                </c:pt>
                <c:pt idx="139679">
                  <c:v>360.74739583333331</c:v>
                </c:pt>
                <c:pt idx="139680">
                  <c:v>360.75</c:v>
                </c:pt>
                <c:pt idx="139681">
                  <c:v>360.75260416666669</c:v>
                </c:pt>
                <c:pt idx="139682">
                  <c:v>360.75520833333331</c:v>
                </c:pt>
                <c:pt idx="139683">
                  <c:v>360.7578125</c:v>
                </c:pt>
                <c:pt idx="139684">
                  <c:v>360.76041666666669</c:v>
                </c:pt>
                <c:pt idx="139685">
                  <c:v>360.76302083333331</c:v>
                </c:pt>
                <c:pt idx="139686">
                  <c:v>360.765625</c:v>
                </c:pt>
                <c:pt idx="139687">
                  <c:v>360.76822916666669</c:v>
                </c:pt>
                <c:pt idx="139688">
                  <c:v>360.77083333333331</c:v>
                </c:pt>
                <c:pt idx="139689">
                  <c:v>360.7734375</c:v>
                </c:pt>
                <c:pt idx="139690">
                  <c:v>360.77604166666669</c:v>
                </c:pt>
                <c:pt idx="139691">
                  <c:v>360.77864583333331</c:v>
                </c:pt>
                <c:pt idx="139692">
                  <c:v>360.78125</c:v>
                </c:pt>
                <c:pt idx="139693">
                  <c:v>360.78385416666669</c:v>
                </c:pt>
                <c:pt idx="139694">
                  <c:v>360.78645833333331</c:v>
                </c:pt>
                <c:pt idx="139695">
                  <c:v>360.7890625</c:v>
                </c:pt>
                <c:pt idx="139696">
                  <c:v>360.79166666666669</c:v>
                </c:pt>
                <c:pt idx="139697">
                  <c:v>360.79427083333331</c:v>
                </c:pt>
                <c:pt idx="139698">
                  <c:v>360.796875</c:v>
                </c:pt>
                <c:pt idx="139699">
                  <c:v>360.79947916666669</c:v>
                </c:pt>
                <c:pt idx="139700">
                  <c:v>360.80208333333331</c:v>
                </c:pt>
                <c:pt idx="139701">
                  <c:v>360.8046875</c:v>
                </c:pt>
                <c:pt idx="139702">
                  <c:v>360.80729166666669</c:v>
                </c:pt>
                <c:pt idx="139703">
                  <c:v>360.80989583333331</c:v>
                </c:pt>
                <c:pt idx="139704">
                  <c:v>360.8125</c:v>
                </c:pt>
                <c:pt idx="139705">
                  <c:v>360.81510416666669</c:v>
                </c:pt>
                <c:pt idx="139706">
                  <c:v>360.81770833333331</c:v>
                </c:pt>
                <c:pt idx="139707">
                  <c:v>360.8203125</c:v>
                </c:pt>
                <c:pt idx="139708">
                  <c:v>360.82291666666669</c:v>
                </c:pt>
                <c:pt idx="139709">
                  <c:v>360.82552083333331</c:v>
                </c:pt>
                <c:pt idx="139710">
                  <c:v>360.828125</c:v>
                </c:pt>
                <c:pt idx="139711">
                  <c:v>360.83072916666669</c:v>
                </c:pt>
                <c:pt idx="139712">
                  <c:v>360.83333333333331</c:v>
                </c:pt>
                <c:pt idx="139713">
                  <c:v>360.8359375</c:v>
                </c:pt>
                <c:pt idx="139714">
                  <c:v>360.83854166666669</c:v>
                </c:pt>
                <c:pt idx="139715">
                  <c:v>360.84114583333331</c:v>
                </c:pt>
                <c:pt idx="139716">
                  <c:v>360.84375</c:v>
                </c:pt>
                <c:pt idx="139717">
                  <c:v>360.84635416666669</c:v>
                </c:pt>
                <c:pt idx="139718">
                  <c:v>360.84895833333331</c:v>
                </c:pt>
                <c:pt idx="139719">
                  <c:v>360.8515625</c:v>
                </c:pt>
                <c:pt idx="139720">
                  <c:v>360.85416666666669</c:v>
                </c:pt>
                <c:pt idx="139721">
                  <c:v>360.85677083333331</c:v>
                </c:pt>
                <c:pt idx="139722">
                  <c:v>360.859375</c:v>
                </c:pt>
                <c:pt idx="139723">
                  <c:v>360.86197916666669</c:v>
                </c:pt>
                <c:pt idx="139724">
                  <c:v>360.86458333333331</c:v>
                </c:pt>
                <c:pt idx="139725">
                  <c:v>360.8671875</c:v>
                </c:pt>
                <c:pt idx="139726">
                  <c:v>360.86979166666669</c:v>
                </c:pt>
                <c:pt idx="139727">
                  <c:v>360.87239583333331</c:v>
                </c:pt>
                <c:pt idx="139728">
                  <c:v>360.875</c:v>
                </c:pt>
                <c:pt idx="139729">
                  <c:v>360.87760416666669</c:v>
                </c:pt>
                <c:pt idx="139730">
                  <c:v>360.88020833333331</c:v>
                </c:pt>
                <c:pt idx="139731">
                  <c:v>360.8828125</c:v>
                </c:pt>
                <c:pt idx="139732">
                  <c:v>360.88541666666669</c:v>
                </c:pt>
                <c:pt idx="139733">
                  <c:v>360.88802083333331</c:v>
                </c:pt>
                <c:pt idx="139734">
                  <c:v>360.890625</c:v>
                </c:pt>
                <c:pt idx="139735">
                  <c:v>360.89322916666669</c:v>
                </c:pt>
                <c:pt idx="139736">
                  <c:v>360.89583333333331</c:v>
                </c:pt>
                <c:pt idx="139737">
                  <c:v>360.8984375</c:v>
                </c:pt>
                <c:pt idx="139738">
                  <c:v>360.90104166666669</c:v>
                </c:pt>
                <c:pt idx="139739">
                  <c:v>360.90364583333331</c:v>
                </c:pt>
                <c:pt idx="139740">
                  <c:v>360.90625</c:v>
                </c:pt>
                <c:pt idx="139741">
                  <c:v>360.90885416666669</c:v>
                </c:pt>
                <c:pt idx="139742">
                  <c:v>360.91145833333331</c:v>
                </c:pt>
                <c:pt idx="139743">
                  <c:v>360.9140625</c:v>
                </c:pt>
                <c:pt idx="139744">
                  <c:v>360.91666666666669</c:v>
                </c:pt>
                <c:pt idx="139745">
                  <c:v>360.91927083333331</c:v>
                </c:pt>
                <c:pt idx="139746">
                  <c:v>360.921875</c:v>
                </c:pt>
                <c:pt idx="139747">
                  <c:v>360.92447916666669</c:v>
                </c:pt>
                <c:pt idx="139748">
                  <c:v>360.92708333333331</c:v>
                </c:pt>
                <c:pt idx="139749">
                  <c:v>360.9296875</c:v>
                </c:pt>
                <c:pt idx="139750">
                  <c:v>360.93229166666669</c:v>
                </c:pt>
                <c:pt idx="139751">
                  <c:v>360.93489583333331</c:v>
                </c:pt>
                <c:pt idx="139752">
                  <c:v>360.9375</c:v>
                </c:pt>
                <c:pt idx="139753">
                  <c:v>360.94010416666669</c:v>
                </c:pt>
                <c:pt idx="139754">
                  <c:v>360.94270833333331</c:v>
                </c:pt>
                <c:pt idx="139755">
                  <c:v>360.9453125</c:v>
                </c:pt>
                <c:pt idx="139756">
                  <c:v>360.94791666666669</c:v>
                </c:pt>
                <c:pt idx="139757">
                  <c:v>360.95052083333331</c:v>
                </c:pt>
                <c:pt idx="139758">
                  <c:v>360.953125</c:v>
                </c:pt>
                <c:pt idx="139759">
                  <c:v>360.95572916666669</c:v>
                </c:pt>
                <c:pt idx="139760">
                  <c:v>360.95833333333331</c:v>
                </c:pt>
                <c:pt idx="139761">
                  <c:v>360.9609375</c:v>
                </c:pt>
                <c:pt idx="139762">
                  <c:v>360.96354166666669</c:v>
                </c:pt>
                <c:pt idx="139763">
                  <c:v>360.96614583333331</c:v>
                </c:pt>
                <c:pt idx="139764">
                  <c:v>360.96875</c:v>
                </c:pt>
                <c:pt idx="139765">
                  <c:v>360.97135416666669</c:v>
                </c:pt>
                <c:pt idx="139766">
                  <c:v>360.97395833333331</c:v>
                </c:pt>
                <c:pt idx="139767">
                  <c:v>360.9765625</c:v>
                </c:pt>
                <c:pt idx="139768">
                  <c:v>360.97916666666669</c:v>
                </c:pt>
                <c:pt idx="139769">
                  <c:v>360.98177083333331</c:v>
                </c:pt>
                <c:pt idx="139770">
                  <c:v>360.984375</c:v>
                </c:pt>
                <c:pt idx="139771">
                  <c:v>360.98697916666669</c:v>
                </c:pt>
                <c:pt idx="139772">
                  <c:v>360.98958333333331</c:v>
                </c:pt>
                <c:pt idx="139773">
                  <c:v>360.9921875</c:v>
                </c:pt>
                <c:pt idx="139774">
                  <c:v>360.99479166666669</c:v>
                </c:pt>
                <c:pt idx="139775">
                  <c:v>360.99739583333331</c:v>
                </c:pt>
                <c:pt idx="139776">
                  <c:v>361</c:v>
                </c:pt>
                <c:pt idx="139777">
                  <c:v>361.00260416666669</c:v>
                </c:pt>
                <c:pt idx="139778">
                  <c:v>361.00520833333331</c:v>
                </c:pt>
                <c:pt idx="139779">
                  <c:v>361.0078125</c:v>
                </c:pt>
                <c:pt idx="139780">
                  <c:v>361.01041666666669</c:v>
                </c:pt>
                <c:pt idx="139781">
                  <c:v>361.01302083333331</c:v>
                </c:pt>
                <c:pt idx="139782">
                  <c:v>361.015625</c:v>
                </c:pt>
                <c:pt idx="139783">
                  <c:v>361.01822916666669</c:v>
                </c:pt>
                <c:pt idx="139784">
                  <c:v>361.02083333333331</c:v>
                </c:pt>
                <c:pt idx="139785">
                  <c:v>361.0234375</c:v>
                </c:pt>
                <c:pt idx="139786">
                  <c:v>361.02604166666669</c:v>
                </c:pt>
                <c:pt idx="139787">
                  <c:v>361.02864583333331</c:v>
                </c:pt>
                <c:pt idx="139788">
                  <c:v>361.03125</c:v>
                </c:pt>
                <c:pt idx="139789">
                  <c:v>361.03385416666669</c:v>
                </c:pt>
                <c:pt idx="139790">
                  <c:v>361.03645833333331</c:v>
                </c:pt>
                <c:pt idx="139791">
                  <c:v>361.0390625</c:v>
                </c:pt>
                <c:pt idx="139792">
                  <c:v>361.04166666666669</c:v>
                </c:pt>
                <c:pt idx="139793">
                  <c:v>361.04427083333331</c:v>
                </c:pt>
                <c:pt idx="139794">
                  <c:v>361.046875</c:v>
                </c:pt>
                <c:pt idx="139795">
                  <c:v>361.04947916666669</c:v>
                </c:pt>
                <c:pt idx="139796">
                  <c:v>361.05208333333331</c:v>
                </c:pt>
                <c:pt idx="139797">
                  <c:v>361.0546875</c:v>
                </c:pt>
                <c:pt idx="139798">
                  <c:v>361.05729166666669</c:v>
                </c:pt>
                <c:pt idx="139799">
                  <c:v>361.05989583333331</c:v>
                </c:pt>
                <c:pt idx="139800">
                  <c:v>361.0625</c:v>
                </c:pt>
                <c:pt idx="139801">
                  <c:v>361.06510416666669</c:v>
                </c:pt>
                <c:pt idx="139802">
                  <c:v>361.06770833333331</c:v>
                </c:pt>
                <c:pt idx="139803">
                  <c:v>361.0703125</c:v>
                </c:pt>
                <c:pt idx="139804">
                  <c:v>361.07291666666669</c:v>
                </c:pt>
                <c:pt idx="139805">
                  <c:v>361.07552083333331</c:v>
                </c:pt>
                <c:pt idx="139806">
                  <c:v>361.078125</c:v>
                </c:pt>
                <c:pt idx="139807">
                  <c:v>361.08072916666669</c:v>
                </c:pt>
                <c:pt idx="139808">
                  <c:v>361.08333333333331</c:v>
                </c:pt>
                <c:pt idx="139809">
                  <c:v>361.0859375</c:v>
                </c:pt>
                <c:pt idx="139810">
                  <c:v>361.08854166666669</c:v>
                </c:pt>
                <c:pt idx="139811">
                  <c:v>361.09114583333331</c:v>
                </c:pt>
                <c:pt idx="139812">
                  <c:v>361.09375</c:v>
                </c:pt>
                <c:pt idx="139813">
                  <c:v>361.09635416666669</c:v>
                </c:pt>
                <c:pt idx="139814">
                  <c:v>361.09895833333331</c:v>
                </c:pt>
                <c:pt idx="139815">
                  <c:v>361.1015625</c:v>
                </c:pt>
                <c:pt idx="139816">
                  <c:v>361.10416666666669</c:v>
                </c:pt>
                <c:pt idx="139817">
                  <c:v>361.10677083333331</c:v>
                </c:pt>
                <c:pt idx="139818">
                  <c:v>361.109375</c:v>
                </c:pt>
                <c:pt idx="139819">
                  <c:v>361.11197916666669</c:v>
                </c:pt>
                <c:pt idx="139820">
                  <c:v>361.11458333333331</c:v>
                </c:pt>
                <c:pt idx="139821">
                  <c:v>361.1171875</c:v>
                </c:pt>
                <c:pt idx="139822">
                  <c:v>361.11979166666669</c:v>
                </c:pt>
                <c:pt idx="139823">
                  <c:v>361.12239583333331</c:v>
                </c:pt>
                <c:pt idx="139824">
                  <c:v>361.125</c:v>
                </c:pt>
                <c:pt idx="139825">
                  <c:v>361.12760416666669</c:v>
                </c:pt>
                <c:pt idx="139826">
                  <c:v>361.13020833333331</c:v>
                </c:pt>
                <c:pt idx="139827">
                  <c:v>361.1328125</c:v>
                </c:pt>
                <c:pt idx="139828">
                  <c:v>361.13541666666669</c:v>
                </c:pt>
                <c:pt idx="139829">
                  <c:v>361.13802083333331</c:v>
                </c:pt>
                <c:pt idx="139830">
                  <c:v>361.140625</c:v>
                </c:pt>
                <c:pt idx="139831">
                  <c:v>361.14322916666669</c:v>
                </c:pt>
                <c:pt idx="139832">
                  <c:v>361.14583333333331</c:v>
                </c:pt>
                <c:pt idx="139833">
                  <c:v>361.1484375</c:v>
                </c:pt>
                <c:pt idx="139834">
                  <c:v>361.15104166666669</c:v>
                </c:pt>
                <c:pt idx="139835">
                  <c:v>361.15364583333331</c:v>
                </c:pt>
                <c:pt idx="139836">
                  <c:v>361.15625</c:v>
                </c:pt>
                <c:pt idx="139837">
                  <c:v>361.15885416666669</c:v>
                </c:pt>
                <c:pt idx="139838">
                  <c:v>361.16145833333331</c:v>
                </c:pt>
                <c:pt idx="139839">
                  <c:v>361.1640625</c:v>
                </c:pt>
                <c:pt idx="139840">
                  <c:v>361.16666666666669</c:v>
                </c:pt>
                <c:pt idx="139841">
                  <c:v>361.16927083333331</c:v>
                </c:pt>
                <c:pt idx="139842">
                  <c:v>361.171875</c:v>
                </c:pt>
                <c:pt idx="139843">
                  <c:v>361.17447916666669</c:v>
                </c:pt>
                <c:pt idx="139844">
                  <c:v>361.17708333333331</c:v>
                </c:pt>
                <c:pt idx="139845">
                  <c:v>361.1796875</c:v>
                </c:pt>
                <c:pt idx="139846">
                  <c:v>361.18229166666669</c:v>
                </c:pt>
                <c:pt idx="139847">
                  <c:v>361.18489583333331</c:v>
                </c:pt>
                <c:pt idx="139848">
                  <c:v>361.1875</c:v>
                </c:pt>
                <c:pt idx="139849">
                  <c:v>361.19010416666669</c:v>
                </c:pt>
                <c:pt idx="139850">
                  <c:v>361.19270833333331</c:v>
                </c:pt>
                <c:pt idx="139851">
                  <c:v>361.1953125</c:v>
                </c:pt>
                <c:pt idx="139852">
                  <c:v>361.19791666666669</c:v>
                </c:pt>
                <c:pt idx="139853">
                  <c:v>361.20052083333331</c:v>
                </c:pt>
                <c:pt idx="139854">
                  <c:v>361.203125</c:v>
                </c:pt>
                <c:pt idx="139855">
                  <c:v>361.20572916666669</c:v>
                </c:pt>
                <c:pt idx="139856">
                  <c:v>361.20833333333331</c:v>
                </c:pt>
                <c:pt idx="139857">
                  <c:v>361.2109375</c:v>
                </c:pt>
                <c:pt idx="139858">
                  <c:v>361.21354166666669</c:v>
                </c:pt>
                <c:pt idx="139859">
                  <c:v>361.21614583333331</c:v>
                </c:pt>
                <c:pt idx="139860">
                  <c:v>361.21875</c:v>
                </c:pt>
                <c:pt idx="139861">
                  <c:v>361.22135416666669</c:v>
                </c:pt>
                <c:pt idx="139862">
                  <c:v>361.22395833333331</c:v>
                </c:pt>
                <c:pt idx="139863">
                  <c:v>361.2265625</c:v>
                </c:pt>
                <c:pt idx="139864">
                  <c:v>361.22916666666669</c:v>
                </c:pt>
                <c:pt idx="139865">
                  <c:v>361.23177083333331</c:v>
                </c:pt>
                <c:pt idx="139866">
                  <c:v>361.234375</c:v>
                </c:pt>
                <c:pt idx="139867">
                  <c:v>361.23697916666669</c:v>
                </c:pt>
                <c:pt idx="139868">
                  <c:v>361.23958333333331</c:v>
                </c:pt>
                <c:pt idx="139869">
                  <c:v>361.2421875</c:v>
                </c:pt>
                <c:pt idx="139870">
                  <c:v>361.24479166666669</c:v>
                </c:pt>
                <c:pt idx="139871">
                  <c:v>361.24739583333331</c:v>
                </c:pt>
                <c:pt idx="139872">
                  <c:v>361.25</c:v>
                </c:pt>
                <c:pt idx="139873">
                  <c:v>361.25260416666669</c:v>
                </c:pt>
                <c:pt idx="139874">
                  <c:v>361.25520833333331</c:v>
                </c:pt>
                <c:pt idx="139875">
                  <c:v>361.2578125</c:v>
                </c:pt>
                <c:pt idx="139876">
                  <c:v>361.26041666666669</c:v>
                </c:pt>
                <c:pt idx="139877">
                  <c:v>361.26302083333331</c:v>
                </c:pt>
                <c:pt idx="139878">
                  <c:v>361.265625</c:v>
                </c:pt>
                <c:pt idx="139879">
                  <c:v>361.26822916666669</c:v>
                </c:pt>
                <c:pt idx="139880">
                  <c:v>361.27083333333331</c:v>
                </c:pt>
                <c:pt idx="139881">
                  <c:v>361.2734375</c:v>
                </c:pt>
                <c:pt idx="139882">
                  <c:v>361.27604166666669</c:v>
                </c:pt>
                <c:pt idx="139883">
                  <c:v>361.27864583333331</c:v>
                </c:pt>
                <c:pt idx="139884">
                  <c:v>361.28125</c:v>
                </c:pt>
                <c:pt idx="139885">
                  <c:v>361.28385416666669</c:v>
                </c:pt>
                <c:pt idx="139886">
                  <c:v>361.28645833333331</c:v>
                </c:pt>
                <c:pt idx="139887">
                  <c:v>361.2890625</c:v>
                </c:pt>
                <c:pt idx="139888">
                  <c:v>361.29166666666669</c:v>
                </c:pt>
                <c:pt idx="139889">
                  <c:v>361.29427083333331</c:v>
                </c:pt>
                <c:pt idx="139890">
                  <c:v>361.296875</c:v>
                </c:pt>
                <c:pt idx="139891">
                  <c:v>361.29947916666669</c:v>
                </c:pt>
                <c:pt idx="139892">
                  <c:v>361.30208333333331</c:v>
                </c:pt>
                <c:pt idx="139893">
                  <c:v>361.3046875</c:v>
                </c:pt>
                <c:pt idx="139894">
                  <c:v>361.30729166666669</c:v>
                </c:pt>
                <c:pt idx="139895">
                  <c:v>361.30989583333331</c:v>
                </c:pt>
                <c:pt idx="139896">
                  <c:v>361.3125</c:v>
                </c:pt>
                <c:pt idx="139897">
                  <c:v>361.31510416666669</c:v>
                </c:pt>
                <c:pt idx="139898">
                  <c:v>361.31770833333331</c:v>
                </c:pt>
                <c:pt idx="139899">
                  <c:v>361.3203125</c:v>
                </c:pt>
                <c:pt idx="139900">
                  <c:v>361.32291666666669</c:v>
                </c:pt>
                <c:pt idx="139901">
                  <c:v>361.32552083333331</c:v>
                </c:pt>
                <c:pt idx="139902">
                  <c:v>361.328125</c:v>
                </c:pt>
                <c:pt idx="139903">
                  <c:v>361.33072916666669</c:v>
                </c:pt>
                <c:pt idx="139904">
                  <c:v>361.33333333333331</c:v>
                </c:pt>
                <c:pt idx="139905">
                  <c:v>361.3359375</c:v>
                </c:pt>
                <c:pt idx="139906">
                  <c:v>361.33854166666669</c:v>
                </c:pt>
                <c:pt idx="139907">
                  <c:v>361.34114583333331</c:v>
                </c:pt>
                <c:pt idx="139908">
                  <c:v>361.34375</c:v>
                </c:pt>
                <c:pt idx="139909">
                  <c:v>361.34635416666669</c:v>
                </c:pt>
                <c:pt idx="139910">
                  <c:v>361.34895833333331</c:v>
                </c:pt>
                <c:pt idx="139911">
                  <c:v>361.3515625</c:v>
                </c:pt>
                <c:pt idx="139912">
                  <c:v>361.35416666666669</c:v>
                </c:pt>
                <c:pt idx="139913">
                  <c:v>361.35677083333331</c:v>
                </c:pt>
                <c:pt idx="139914">
                  <c:v>361.359375</c:v>
                </c:pt>
                <c:pt idx="139915">
                  <c:v>361.36197916666669</c:v>
                </c:pt>
                <c:pt idx="139916">
                  <c:v>361.36458333333331</c:v>
                </c:pt>
                <c:pt idx="139917">
                  <c:v>361.3671875</c:v>
                </c:pt>
                <c:pt idx="139918">
                  <c:v>361.36979166666669</c:v>
                </c:pt>
                <c:pt idx="139919">
                  <c:v>361.37239583333331</c:v>
                </c:pt>
                <c:pt idx="139920">
                  <c:v>361.375</c:v>
                </c:pt>
                <c:pt idx="139921">
                  <c:v>361.37760416666669</c:v>
                </c:pt>
                <c:pt idx="139922">
                  <c:v>361.38020833333331</c:v>
                </c:pt>
                <c:pt idx="139923">
                  <c:v>361.3828125</c:v>
                </c:pt>
                <c:pt idx="139924">
                  <c:v>361.38541666666669</c:v>
                </c:pt>
                <c:pt idx="139925">
                  <c:v>361.38802083333331</c:v>
                </c:pt>
                <c:pt idx="139926">
                  <c:v>361.390625</c:v>
                </c:pt>
                <c:pt idx="139927">
                  <c:v>361.39322916666669</c:v>
                </c:pt>
                <c:pt idx="139928">
                  <c:v>361.39583333333331</c:v>
                </c:pt>
                <c:pt idx="139929">
                  <c:v>361.3984375</c:v>
                </c:pt>
                <c:pt idx="139930">
                  <c:v>361.40104166666669</c:v>
                </c:pt>
                <c:pt idx="139931">
                  <c:v>361.40364583333331</c:v>
                </c:pt>
                <c:pt idx="139932">
                  <c:v>361.40625</c:v>
                </c:pt>
                <c:pt idx="139933">
                  <c:v>361.40885416666669</c:v>
                </c:pt>
                <c:pt idx="139934">
                  <c:v>361.41145833333331</c:v>
                </c:pt>
                <c:pt idx="139935">
                  <c:v>361.4140625</c:v>
                </c:pt>
                <c:pt idx="139936">
                  <c:v>361.41666666666669</c:v>
                </c:pt>
                <c:pt idx="139937">
                  <c:v>361.41927083333331</c:v>
                </c:pt>
                <c:pt idx="139938">
                  <c:v>361.421875</c:v>
                </c:pt>
                <c:pt idx="139939">
                  <c:v>361.42447916666669</c:v>
                </c:pt>
                <c:pt idx="139940">
                  <c:v>361.42708333333331</c:v>
                </c:pt>
                <c:pt idx="139941">
                  <c:v>361.4296875</c:v>
                </c:pt>
                <c:pt idx="139942">
                  <c:v>361.43229166666669</c:v>
                </c:pt>
                <c:pt idx="139943">
                  <c:v>361.43489583333331</c:v>
                </c:pt>
                <c:pt idx="139944">
                  <c:v>361.4375</c:v>
                </c:pt>
                <c:pt idx="139945">
                  <c:v>361.44010416666669</c:v>
                </c:pt>
                <c:pt idx="139946">
                  <c:v>361.44270833333331</c:v>
                </c:pt>
                <c:pt idx="139947">
                  <c:v>361.4453125</c:v>
                </c:pt>
                <c:pt idx="139948">
                  <c:v>361.44791666666669</c:v>
                </c:pt>
                <c:pt idx="139949">
                  <c:v>361.45052083333331</c:v>
                </c:pt>
                <c:pt idx="139950">
                  <c:v>361.453125</c:v>
                </c:pt>
                <c:pt idx="139951">
                  <c:v>361.45572916666669</c:v>
                </c:pt>
                <c:pt idx="139952">
                  <c:v>361.45833333333331</c:v>
                </c:pt>
                <c:pt idx="139953">
                  <c:v>361.4609375</c:v>
                </c:pt>
                <c:pt idx="139954">
                  <c:v>361.46354166666669</c:v>
                </c:pt>
                <c:pt idx="139955">
                  <c:v>361.46614583333331</c:v>
                </c:pt>
                <c:pt idx="139956">
                  <c:v>361.46875</c:v>
                </c:pt>
                <c:pt idx="139957">
                  <c:v>361.47135416666669</c:v>
                </c:pt>
                <c:pt idx="139958">
                  <c:v>361.47395833333331</c:v>
                </c:pt>
                <c:pt idx="139959">
                  <c:v>361.4765625</c:v>
                </c:pt>
                <c:pt idx="139960">
                  <c:v>361.47916666666669</c:v>
                </c:pt>
                <c:pt idx="139961">
                  <c:v>361.48177083333331</c:v>
                </c:pt>
                <c:pt idx="139962">
                  <c:v>361.484375</c:v>
                </c:pt>
                <c:pt idx="139963">
                  <c:v>361.48697916666669</c:v>
                </c:pt>
                <c:pt idx="139964">
                  <c:v>361.48958333333331</c:v>
                </c:pt>
                <c:pt idx="139965">
                  <c:v>361.4921875</c:v>
                </c:pt>
                <c:pt idx="139966">
                  <c:v>361.49479166666669</c:v>
                </c:pt>
                <c:pt idx="139967">
                  <c:v>361.49739583333331</c:v>
                </c:pt>
                <c:pt idx="139968">
                  <c:v>361.5</c:v>
                </c:pt>
                <c:pt idx="139969">
                  <c:v>361.50260416666669</c:v>
                </c:pt>
                <c:pt idx="139970">
                  <c:v>361.50520833333331</c:v>
                </c:pt>
                <c:pt idx="139971">
                  <c:v>361.5078125</c:v>
                </c:pt>
                <c:pt idx="139972">
                  <c:v>361.51041666666669</c:v>
                </c:pt>
                <c:pt idx="139973">
                  <c:v>361.51302083333331</c:v>
                </c:pt>
                <c:pt idx="139974">
                  <c:v>361.515625</c:v>
                </c:pt>
                <c:pt idx="139975">
                  <c:v>361.51822916666669</c:v>
                </c:pt>
                <c:pt idx="139976">
                  <c:v>361.52083333333331</c:v>
                </c:pt>
                <c:pt idx="139977">
                  <c:v>361.5234375</c:v>
                </c:pt>
                <c:pt idx="139978">
                  <c:v>361.52604166666669</c:v>
                </c:pt>
                <c:pt idx="139979">
                  <c:v>361.52864583333331</c:v>
                </c:pt>
                <c:pt idx="139980">
                  <c:v>361.53125</c:v>
                </c:pt>
                <c:pt idx="139981">
                  <c:v>361.53385416666669</c:v>
                </c:pt>
                <c:pt idx="139982">
                  <c:v>361.53645833333331</c:v>
                </c:pt>
                <c:pt idx="139983">
                  <c:v>361.5390625</c:v>
                </c:pt>
                <c:pt idx="139984">
                  <c:v>361.54166666666669</c:v>
                </c:pt>
                <c:pt idx="139985">
                  <c:v>361.54427083333331</c:v>
                </c:pt>
                <c:pt idx="139986">
                  <c:v>361.546875</c:v>
                </c:pt>
                <c:pt idx="139987">
                  <c:v>361.54947916666669</c:v>
                </c:pt>
                <c:pt idx="139988">
                  <c:v>361.55208333333331</c:v>
                </c:pt>
                <c:pt idx="139989">
                  <c:v>361.5546875</c:v>
                </c:pt>
                <c:pt idx="139990">
                  <c:v>361.55729166666669</c:v>
                </c:pt>
                <c:pt idx="139991">
                  <c:v>361.55989583333331</c:v>
                </c:pt>
                <c:pt idx="139992">
                  <c:v>361.5625</c:v>
                </c:pt>
                <c:pt idx="139993">
                  <c:v>361.56510416666669</c:v>
                </c:pt>
                <c:pt idx="139994">
                  <c:v>361.56770833333331</c:v>
                </c:pt>
                <c:pt idx="139995">
                  <c:v>361.5703125</c:v>
                </c:pt>
                <c:pt idx="139996">
                  <c:v>361.57291666666669</c:v>
                </c:pt>
                <c:pt idx="139997">
                  <c:v>361.57552083333331</c:v>
                </c:pt>
                <c:pt idx="139998">
                  <c:v>361.578125</c:v>
                </c:pt>
                <c:pt idx="139999">
                  <c:v>361.58072916666669</c:v>
                </c:pt>
                <c:pt idx="140000">
                  <c:v>361.58333333333331</c:v>
                </c:pt>
                <c:pt idx="140001">
                  <c:v>361.5859375</c:v>
                </c:pt>
                <c:pt idx="140002">
                  <c:v>361.58854166666669</c:v>
                </c:pt>
                <c:pt idx="140003">
                  <c:v>361.59114583333331</c:v>
                </c:pt>
                <c:pt idx="140004">
                  <c:v>361.59375</c:v>
                </c:pt>
                <c:pt idx="140005">
                  <c:v>361.59635416666669</c:v>
                </c:pt>
                <c:pt idx="140006">
                  <c:v>361.59895833333331</c:v>
                </c:pt>
                <c:pt idx="140007">
                  <c:v>361.6015625</c:v>
                </c:pt>
                <c:pt idx="140008">
                  <c:v>361.60416666666669</c:v>
                </c:pt>
                <c:pt idx="140009">
                  <c:v>361.60677083333331</c:v>
                </c:pt>
                <c:pt idx="140010">
                  <c:v>361.609375</c:v>
                </c:pt>
                <c:pt idx="140011">
                  <c:v>361.61197916666669</c:v>
                </c:pt>
                <c:pt idx="140012">
                  <c:v>361.61458333333331</c:v>
                </c:pt>
                <c:pt idx="140013">
                  <c:v>361.6171875</c:v>
                </c:pt>
                <c:pt idx="140014">
                  <c:v>361.61979166666669</c:v>
                </c:pt>
                <c:pt idx="140015">
                  <c:v>361.62239583333331</c:v>
                </c:pt>
                <c:pt idx="140016">
                  <c:v>361.625</c:v>
                </c:pt>
                <c:pt idx="140017">
                  <c:v>361.62760416666669</c:v>
                </c:pt>
                <c:pt idx="140018">
                  <c:v>361.63020833333331</c:v>
                </c:pt>
                <c:pt idx="140019">
                  <c:v>361.6328125</c:v>
                </c:pt>
                <c:pt idx="140020">
                  <c:v>361.63541666666669</c:v>
                </c:pt>
                <c:pt idx="140021">
                  <c:v>361.63802083333331</c:v>
                </c:pt>
                <c:pt idx="140022">
                  <c:v>361.640625</c:v>
                </c:pt>
                <c:pt idx="140023">
                  <c:v>361.64322916666669</c:v>
                </c:pt>
                <c:pt idx="140024">
                  <c:v>361.64583333333331</c:v>
                </c:pt>
                <c:pt idx="140025">
                  <c:v>361.6484375</c:v>
                </c:pt>
                <c:pt idx="140026">
                  <c:v>361.65104166666669</c:v>
                </c:pt>
                <c:pt idx="140027">
                  <c:v>361.65364583333331</c:v>
                </c:pt>
                <c:pt idx="140028">
                  <c:v>361.65625</c:v>
                </c:pt>
                <c:pt idx="140029">
                  <c:v>361.65885416666669</c:v>
                </c:pt>
                <c:pt idx="140030">
                  <c:v>361.66145833333331</c:v>
                </c:pt>
                <c:pt idx="140031">
                  <c:v>361.6640625</c:v>
                </c:pt>
                <c:pt idx="140032">
                  <c:v>361.66666666666669</c:v>
                </c:pt>
                <c:pt idx="140033">
                  <c:v>361.66927083333331</c:v>
                </c:pt>
                <c:pt idx="140034">
                  <c:v>361.671875</c:v>
                </c:pt>
                <c:pt idx="140035">
                  <c:v>361.67447916666669</c:v>
                </c:pt>
                <c:pt idx="140036">
                  <c:v>361.67708333333331</c:v>
                </c:pt>
                <c:pt idx="140037">
                  <c:v>361.6796875</c:v>
                </c:pt>
                <c:pt idx="140038">
                  <c:v>361.68229166666669</c:v>
                </c:pt>
                <c:pt idx="140039">
                  <c:v>361.68489583333331</c:v>
                </c:pt>
                <c:pt idx="140040">
                  <c:v>361.6875</c:v>
                </c:pt>
                <c:pt idx="140041">
                  <c:v>361.69010416666669</c:v>
                </c:pt>
                <c:pt idx="140042">
                  <c:v>361.69270833333331</c:v>
                </c:pt>
                <c:pt idx="140043">
                  <c:v>361.6953125</c:v>
                </c:pt>
                <c:pt idx="140044">
                  <c:v>361.69791666666669</c:v>
                </c:pt>
                <c:pt idx="140045">
                  <c:v>361.70052083333331</c:v>
                </c:pt>
                <c:pt idx="140046">
                  <c:v>361.703125</c:v>
                </c:pt>
                <c:pt idx="140047">
                  <c:v>361.70572916666669</c:v>
                </c:pt>
                <c:pt idx="140048">
                  <c:v>361.70833333333331</c:v>
                </c:pt>
                <c:pt idx="140049">
                  <c:v>361.7109375</c:v>
                </c:pt>
                <c:pt idx="140050">
                  <c:v>361.71354166666669</c:v>
                </c:pt>
                <c:pt idx="140051">
                  <c:v>361.71614583333331</c:v>
                </c:pt>
                <c:pt idx="140052">
                  <c:v>361.71875</c:v>
                </c:pt>
                <c:pt idx="140053">
                  <c:v>361.72135416666669</c:v>
                </c:pt>
                <c:pt idx="140054">
                  <c:v>361.72395833333331</c:v>
                </c:pt>
                <c:pt idx="140055">
                  <c:v>361.7265625</c:v>
                </c:pt>
                <c:pt idx="140056">
                  <c:v>361.72916666666669</c:v>
                </c:pt>
                <c:pt idx="140057">
                  <c:v>361.73177083333331</c:v>
                </c:pt>
                <c:pt idx="140058">
                  <c:v>361.734375</c:v>
                </c:pt>
                <c:pt idx="140059">
                  <c:v>361.73697916666669</c:v>
                </c:pt>
                <c:pt idx="140060">
                  <c:v>361.73958333333331</c:v>
                </c:pt>
                <c:pt idx="140061">
                  <c:v>361.7421875</c:v>
                </c:pt>
                <c:pt idx="140062">
                  <c:v>361.74479166666669</c:v>
                </c:pt>
                <c:pt idx="140063">
                  <c:v>361.74739583333331</c:v>
                </c:pt>
                <c:pt idx="140064">
                  <c:v>361.75</c:v>
                </c:pt>
                <c:pt idx="140065">
                  <c:v>361.75260416666669</c:v>
                </c:pt>
                <c:pt idx="140066">
                  <c:v>361.75520833333331</c:v>
                </c:pt>
                <c:pt idx="140067">
                  <c:v>361.7578125</c:v>
                </c:pt>
                <c:pt idx="140068">
                  <c:v>361.76041666666669</c:v>
                </c:pt>
                <c:pt idx="140069">
                  <c:v>361.76302083333331</c:v>
                </c:pt>
                <c:pt idx="140070">
                  <c:v>361.765625</c:v>
                </c:pt>
                <c:pt idx="140071">
                  <c:v>361.76822916666669</c:v>
                </c:pt>
                <c:pt idx="140072">
                  <c:v>361.77083333333331</c:v>
                </c:pt>
                <c:pt idx="140073">
                  <c:v>361.7734375</c:v>
                </c:pt>
                <c:pt idx="140074">
                  <c:v>361.77604166666669</c:v>
                </c:pt>
                <c:pt idx="140075">
                  <c:v>361.77864583333331</c:v>
                </c:pt>
                <c:pt idx="140076">
                  <c:v>361.78125</c:v>
                </c:pt>
                <c:pt idx="140077">
                  <c:v>361.78385416666669</c:v>
                </c:pt>
                <c:pt idx="140078">
                  <c:v>361.78645833333331</c:v>
                </c:pt>
                <c:pt idx="140079">
                  <c:v>361.7890625</c:v>
                </c:pt>
                <c:pt idx="140080">
                  <c:v>361.79166666666669</c:v>
                </c:pt>
                <c:pt idx="140081">
                  <c:v>361.79427083333331</c:v>
                </c:pt>
                <c:pt idx="140082">
                  <c:v>361.796875</c:v>
                </c:pt>
                <c:pt idx="140083">
                  <c:v>361.79947916666669</c:v>
                </c:pt>
                <c:pt idx="140084">
                  <c:v>361.80208333333331</c:v>
                </c:pt>
                <c:pt idx="140085">
                  <c:v>361.8046875</c:v>
                </c:pt>
                <c:pt idx="140086">
                  <c:v>361.80729166666669</c:v>
                </c:pt>
                <c:pt idx="140087">
                  <c:v>361.80989583333331</c:v>
                </c:pt>
                <c:pt idx="140088">
                  <c:v>361.8125</c:v>
                </c:pt>
                <c:pt idx="140089">
                  <c:v>361.81510416666669</c:v>
                </c:pt>
                <c:pt idx="140090">
                  <c:v>361.81770833333331</c:v>
                </c:pt>
                <c:pt idx="140091">
                  <c:v>361.8203125</c:v>
                </c:pt>
                <c:pt idx="140092">
                  <c:v>361.82291666666669</c:v>
                </c:pt>
                <c:pt idx="140093">
                  <c:v>361.82552083333331</c:v>
                </c:pt>
                <c:pt idx="140094">
                  <c:v>361.828125</c:v>
                </c:pt>
                <c:pt idx="140095">
                  <c:v>361.83072916666669</c:v>
                </c:pt>
                <c:pt idx="140096">
                  <c:v>361.83333333333331</c:v>
                </c:pt>
                <c:pt idx="140097">
                  <c:v>361.8359375</c:v>
                </c:pt>
                <c:pt idx="140098">
                  <c:v>361.83854166666669</c:v>
                </c:pt>
                <c:pt idx="140099">
                  <c:v>361.84114583333331</c:v>
                </c:pt>
                <c:pt idx="140100">
                  <c:v>361.84375</c:v>
                </c:pt>
                <c:pt idx="140101">
                  <c:v>361.84635416666669</c:v>
                </c:pt>
                <c:pt idx="140102">
                  <c:v>361.84895833333331</c:v>
                </c:pt>
                <c:pt idx="140103">
                  <c:v>361.8515625</c:v>
                </c:pt>
                <c:pt idx="140104">
                  <c:v>361.85416666666669</c:v>
                </c:pt>
                <c:pt idx="140105">
                  <c:v>361.85677083333331</c:v>
                </c:pt>
                <c:pt idx="140106">
                  <c:v>361.859375</c:v>
                </c:pt>
                <c:pt idx="140107">
                  <c:v>361.86197916666669</c:v>
                </c:pt>
                <c:pt idx="140108">
                  <c:v>361.86458333333331</c:v>
                </c:pt>
                <c:pt idx="140109">
                  <c:v>361.8671875</c:v>
                </c:pt>
                <c:pt idx="140110">
                  <c:v>361.86979166666669</c:v>
                </c:pt>
                <c:pt idx="140111">
                  <c:v>361.87239583333331</c:v>
                </c:pt>
                <c:pt idx="140112">
                  <c:v>361.875</c:v>
                </c:pt>
                <c:pt idx="140113">
                  <c:v>361.87760416666669</c:v>
                </c:pt>
                <c:pt idx="140114">
                  <c:v>361.88020833333331</c:v>
                </c:pt>
                <c:pt idx="140115">
                  <c:v>361.8828125</c:v>
                </c:pt>
                <c:pt idx="140116">
                  <c:v>361.88541666666669</c:v>
                </c:pt>
                <c:pt idx="140117">
                  <c:v>361.88802083333331</c:v>
                </c:pt>
                <c:pt idx="140118">
                  <c:v>361.890625</c:v>
                </c:pt>
                <c:pt idx="140119">
                  <c:v>361.89322916666669</c:v>
                </c:pt>
                <c:pt idx="140120">
                  <c:v>361.89583333333331</c:v>
                </c:pt>
                <c:pt idx="140121">
                  <c:v>361.8984375</c:v>
                </c:pt>
                <c:pt idx="140122">
                  <c:v>361.90104166666669</c:v>
                </c:pt>
                <c:pt idx="140123">
                  <c:v>361.90364583333331</c:v>
                </c:pt>
                <c:pt idx="140124">
                  <c:v>361.90625</c:v>
                </c:pt>
                <c:pt idx="140125">
                  <c:v>361.90885416666669</c:v>
                </c:pt>
                <c:pt idx="140126">
                  <c:v>361.91145833333331</c:v>
                </c:pt>
                <c:pt idx="140127">
                  <c:v>361.9140625</c:v>
                </c:pt>
                <c:pt idx="140128">
                  <c:v>361.91666666666669</c:v>
                </c:pt>
                <c:pt idx="140129">
                  <c:v>361.91927083333331</c:v>
                </c:pt>
                <c:pt idx="140130">
                  <c:v>361.921875</c:v>
                </c:pt>
                <c:pt idx="140131">
                  <c:v>361.92447916666669</c:v>
                </c:pt>
                <c:pt idx="140132">
                  <c:v>361.92708333333331</c:v>
                </c:pt>
                <c:pt idx="140133">
                  <c:v>361.9296875</c:v>
                </c:pt>
                <c:pt idx="140134">
                  <c:v>361.93229166666669</c:v>
                </c:pt>
                <c:pt idx="140135">
                  <c:v>361.93489583333331</c:v>
                </c:pt>
                <c:pt idx="140136">
                  <c:v>361.9375</c:v>
                </c:pt>
                <c:pt idx="140137">
                  <c:v>361.94010416666669</c:v>
                </c:pt>
                <c:pt idx="140138">
                  <c:v>361.94270833333331</c:v>
                </c:pt>
                <c:pt idx="140139">
                  <c:v>361.9453125</c:v>
                </c:pt>
                <c:pt idx="140140">
                  <c:v>361.94791666666669</c:v>
                </c:pt>
                <c:pt idx="140141">
                  <c:v>361.95052083333331</c:v>
                </c:pt>
                <c:pt idx="140142">
                  <c:v>361.953125</c:v>
                </c:pt>
                <c:pt idx="140143">
                  <c:v>361.95572916666669</c:v>
                </c:pt>
                <c:pt idx="140144">
                  <c:v>361.95833333333331</c:v>
                </c:pt>
                <c:pt idx="140145">
                  <c:v>361.9609375</c:v>
                </c:pt>
                <c:pt idx="140146">
                  <c:v>361.96354166666669</c:v>
                </c:pt>
                <c:pt idx="140147">
                  <c:v>361.96614583333331</c:v>
                </c:pt>
                <c:pt idx="140148">
                  <c:v>361.96875</c:v>
                </c:pt>
                <c:pt idx="140149">
                  <c:v>361.97135416666669</c:v>
                </c:pt>
                <c:pt idx="140150">
                  <c:v>361.97395833333331</c:v>
                </c:pt>
                <c:pt idx="140151">
                  <c:v>361.9765625</c:v>
                </c:pt>
                <c:pt idx="140152">
                  <c:v>361.97916666666669</c:v>
                </c:pt>
                <c:pt idx="140153">
                  <c:v>361.98177083333331</c:v>
                </c:pt>
                <c:pt idx="140154">
                  <c:v>361.984375</c:v>
                </c:pt>
                <c:pt idx="140155">
                  <c:v>361.98697916666669</c:v>
                </c:pt>
                <c:pt idx="140156">
                  <c:v>361.98958333333331</c:v>
                </c:pt>
                <c:pt idx="140157">
                  <c:v>361.9921875</c:v>
                </c:pt>
                <c:pt idx="140158">
                  <c:v>361.99479166666669</c:v>
                </c:pt>
                <c:pt idx="140159">
                  <c:v>361.99739583333331</c:v>
                </c:pt>
                <c:pt idx="140160">
                  <c:v>362</c:v>
                </c:pt>
                <c:pt idx="140161">
                  <c:v>362.00260416666669</c:v>
                </c:pt>
                <c:pt idx="140162">
                  <c:v>362.00520833333331</c:v>
                </c:pt>
                <c:pt idx="140163">
                  <c:v>362.0078125</c:v>
                </c:pt>
                <c:pt idx="140164">
                  <c:v>362.01041666666669</c:v>
                </c:pt>
                <c:pt idx="140165">
                  <c:v>362.01302083333331</c:v>
                </c:pt>
                <c:pt idx="140166">
                  <c:v>362.015625</c:v>
                </c:pt>
                <c:pt idx="140167">
                  <c:v>362.01822916666669</c:v>
                </c:pt>
                <c:pt idx="140168">
                  <c:v>362.02083333333331</c:v>
                </c:pt>
                <c:pt idx="140169">
                  <c:v>362.0234375</c:v>
                </c:pt>
                <c:pt idx="140170">
                  <c:v>362.02604166666669</c:v>
                </c:pt>
                <c:pt idx="140171">
                  <c:v>362.02864583333331</c:v>
                </c:pt>
                <c:pt idx="140172">
                  <c:v>362.03125</c:v>
                </c:pt>
                <c:pt idx="140173">
                  <c:v>362.03385416666669</c:v>
                </c:pt>
                <c:pt idx="140174">
                  <c:v>362.03645833333331</c:v>
                </c:pt>
                <c:pt idx="140175">
                  <c:v>362.0390625</c:v>
                </c:pt>
                <c:pt idx="140176">
                  <c:v>362.04166666666669</c:v>
                </c:pt>
                <c:pt idx="140177">
                  <c:v>362.04427083333331</c:v>
                </c:pt>
                <c:pt idx="140178">
                  <c:v>362.046875</c:v>
                </c:pt>
                <c:pt idx="140179">
                  <c:v>362.04947916666669</c:v>
                </c:pt>
                <c:pt idx="140180">
                  <c:v>362.05208333333331</c:v>
                </c:pt>
                <c:pt idx="140181">
                  <c:v>362.0546875</c:v>
                </c:pt>
                <c:pt idx="140182">
                  <c:v>362.05729166666669</c:v>
                </c:pt>
                <c:pt idx="140183">
                  <c:v>362.05989583333331</c:v>
                </c:pt>
                <c:pt idx="140184">
                  <c:v>362.0625</c:v>
                </c:pt>
                <c:pt idx="140185">
                  <c:v>362.06510416666669</c:v>
                </c:pt>
                <c:pt idx="140186">
                  <c:v>362.06770833333331</c:v>
                </c:pt>
                <c:pt idx="140187">
                  <c:v>362.0703125</c:v>
                </c:pt>
                <c:pt idx="140188">
                  <c:v>362.07291666666669</c:v>
                </c:pt>
                <c:pt idx="140189">
                  <c:v>362.07552083333331</c:v>
                </c:pt>
                <c:pt idx="140190">
                  <c:v>362.078125</c:v>
                </c:pt>
                <c:pt idx="140191">
                  <c:v>362.08072916666669</c:v>
                </c:pt>
                <c:pt idx="140192">
                  <c:v>362.08333333333331</c:v>
                </c:pt>
                <c:pt idx="140193">
                  <c:v>362.0859375</c:v>
                </c:pt>
                <c:pt idx="140194">
                  <c:v>362.08854166666669</c:v>
                </c:pt>
                <c:pt idx="140195">
                  <c:v>362.09114583333331</c:v>
                </c:pt>
                <c:pt idx="140196">
                  <c:v>362.09375</c:v>
                </c:pt>
                <c:pt idx="140197">
                  <c:v>362.09635416666669</c:v>
                </c:pt>
                <c:pt idx="140198">
                  <c:v>362.09895833333331</c:v>
                </c:pt>
                <c:pt idx="140199">
                  <c:v>362.1015625</c:v>
                </c:pt>
                <c:pt idx="140200">
                  <c:v>362.10416666666669</c:v>
                </c:pt>
                <c:pt idx="140201">
                  <c:v>362.10677083333331</c:v>
                </c:pt>
                <c:pt idx="140202">
                  <c:v>362.109375</c:v>
                </c:pt>
                <c:pt idx="140203">
                  <c:v>362.11197916666669</c:v>
                </c:pt>
                <c:pt idx="140204">
                  <c:v>362.11458333333331</c:v>
                </c:pt>
                <c:pt idx="140205">
                  <c:v>362.1171875</c:v>
                </c:pt>
                <c:pt idx="140206">
                  <c:v>362.11979166666669</c:v>
                </c:pt>
                <c:pt idx="140207">
                  <c:v>362.12239583333331</c:v>
                </c:pt>
                <c:pt idx="140208">
                  <c:v>362.125</c:v>
                </c:pt>
                <c:pt idx="140209">
                  <c:v>362.12760416666669</c:v>
                </c:pt>
                <c:pt idx="140210">
                  <c:v>362.13020833333331</c:v>
                </c:pt>
                <c:pt idx="140211">
                  <c:v>362.1328125</c:v>
                </c:pt>
                <c:pt idx="140212">
                  <c:v>362.13541666666669</c:v>
                </c:pt>
                <c:pt idx="140213">
                  <c:v>362.13802083333331</c:v>
                </c:pt>
                <c:pt idx="140214">
                  <c:v>362.140625</c:v>
                </c:pt>
                <c:pt idx="140215">
                  <c:v>362.14322916666669</c:v>
                </c:pt>
                <c:pt idx="140216">
                  <c:v>362.14583333333331</c:v>
                </c:pt>
                <c:pt idx="140217">
                  <c:v>362.1484375</c:v>
                </c:pt>
                <c:pt idx="140218">
                  <c:v>362.15104166666669</c:v>
                </c:pt>
                <c:pt idx="140219">
                  <c:v>362.15364583333331</c:v>
                </c:pt>
                <c:pt idx="140220">
                  <c:v>362.15625</c:v>
                </c:pt>
                <c:pt idx="140221">
                  <c:v>362.15885416666669</c:v>
                </c:pt>
                <c:pt idx="140222">
                  <c:v>362.16145833333331</c:v>
                </c:pt>
                <c:pt idx="140223">
                  <c:v>362.1640625</c:v>
                </c:pt>
                <c:pt idx="140224">
                  <c:v>362.16666666666669</c:v>
                </c:pt>
                <c:pt idx="140225">
                  <c:v>362.16927083333331</c:v>
                </c:pt>
                <c:pt idx="140226">
                  <c:v>362.171875</c:v>
                </c:pt>
                <c:pt idx="140227">
                  <c:v>362.17447916666669</c:v>
                </c:pt>
                <c:pt idx="140228">
                  <c:v>362.17708333333331</c:v>
                </c:pt>
                <c:pt idx="140229">
                  <c:v>362.1796875</c:v>
                </c:pt>
                <c:pt idx="140230">
                  <c:v>362.18229166666669</c:v>
                </c:pt>
                <c:pt idx="140231">
                  <c:v>362.18489583333331</c:v>
                </c:pt>
                <c:pt idx="140232">
                  <c:v>362.1875</c:v>
                </c:pt>
                <c:pt idx="140233">
                  <c:v>362.19010416666669</c:v>
                </c:pt>
                <c:pt idx="140234">
                  <c:v>362.19270833333331</c:v>
                </c:pt>
                <c:pt idx="140235">
                  <c:v>362.1953125</c:v>
                </c:pt>
                <c:pt idx="140236">
                  <c:v>362.19791666666669</c:v>
                </c:pt>
                <c:pt idx="140237">
                  <c:v>362.20052083333331</c:v>
                </c:pt>
                <c:pt idx="140238">
                  <c:v>362.203125</c:v>
                </c:pt>
                <c:pt idx="140239">
                  <c:v>362.20572916666669</c:v>
                </c:pt>
                <c:pt idx="140240">
                  <c:v>362.20833333333331</c:v>
                </c:pt>
                <c:pt idx="140241">
                  <c:v>362.2109375</c:v>
                </c:pt>
                <c:pt idx="140242">
                  <c:v>362.21354166666669</c:v>
                </c:pt>
                <c:pt idx="140243">
                  <c:v>362.21614583333331</c:v>
                </c:pt>
                <c:pt idx="140244">
                  <c:v>362.21875</c:v>
                </c:pt>
                <c:pt idx="140245">
                  <c:v>362.22135416666669</c:v>
                </c:pt>
                <c:pt idx="140246">
                  <c:v>362.22395833333331</c:v>
                </c:pt>
                <c:pt idx="140247">
                  <c:v>362.2265625</c:v>
                </c:pt>
                <c:pt idx="140248">
                  <c:v>362.22916666666669</c:v>
                </c:pt>
                <c:pt idx="140249">
                  <c:v>362.23177083333331</c:v>
                </c:pt>
                <c:pt idx="140250">
                  <c:v>362.234375</c:v>
                </c:pt>
                <c:pt idx="140251">
                  <c:v>362.23697916666669</c:v>
                </c:pt>
                <c:pt idx="140252">
                  <c:v>362.23958333333331</c:v>
                </c:pt>
                <c:pt idx="140253">
                  <c:v>362.2421875</c:v>
                </c:pt>
                <c:pt idx="140254">
                  <c:v>362.24479166666669</c:v>
                </c:pt>
                <c:pt idx="140255">
                  <c:v>362.24739583333331</c:v>
                </c:pt>
                <c:pt idx="140256">
                  <c:v>362.25</c:v>
                </c:pt>
                <c:pt idx="140257">
                  <c:v>362.25260416666669</c:v>
                </c:pt>
                <c:pt idx="140258">
                  <c:v>362.25520833333331</c:v>
                </c:pt>
                <c:pt idx="140259">
                  <c:v>362.2578125</c:v>
                </c:pt>
                <c:pt idx="140260">
                  <c:v>362.26041666666669</c:v>
                </c:pt>
                <c:pt idx="140261">
                  <c:v>362.26302083333331</c:v>
                </c:pt>
                <c:pt idx="140262">
                  <c:v>362.265625</c:v>
                </c:pt>
                <c:pt idx="140263">
                  <c:v>362.26822916666669</c:v>
                </c:pt>
                <c:pt idx="140264">
                  <c:v>362.27083333333331</c:v>
                </c:pt>
                <c:pt idx="140265">
                  <c:v>362.2734375</c:v>
                </c:pt>
                <c:pt idx="140266">
                  <c:v>362.27604166666669</c:v>
                </c:pt>
                <c:pt idx="140267">
                  <c:v>362.27864583333331</c:v>
                </c:pt>
                <c:pt idx="140268">
                  <c:v>362.28125</c:v>
                </c:pt>
                <c:pt idx="140269">
                  <c:v>362.28385416666669</c:v>
                </c:pt>
                <c:pt idx="140270">
                  <c:v>362.28645833333331</c:v>
                </c:pt>
                <c:pt idx="140271">
                  <c:v>362.2890625</c:v>
                </c:pt>
                <c:pt idx="140272">
                  <c:v>362.29166666666669</c:v>
                </c:pt>
                <c:pt idx="140273">
                  <c:v>362.29427083333331</c:v>
                </c:pt>
                <c:pt idx="140274">
                  <c:v>362.296875</c:v>
                </c:pt>
                <c:pt idx="140275">
                  <c:v>362.29947916666669</c:v>
                </c:pt>
                <c:pt idx="140276">
                  <c:v>362.30208333333331</c:v>
                </c:pt>
                <c:pt idx="140277">
                  <c:v>362.3046875</c:v>
                </c:pt>
                <c:pt idx="140278">
                  <c:v>362.30729166666669</c:v>
                </c:pt>
                <c:pt idx="140279">
                  <c:v>362.30989583333331</c:v>
                </c:pt>
                <c:pt idx="140280">
                  <c:v>362.3125</c:v>
                </c:pt>
                <c:pt idx="140281">
                  <c:v>362.31510416666669</c:v>
                </c:pt>
                <c:pt idx="140282">
                  <c:v>362.31770833333331</c:v>
                </c:pt>
                <c:pt idx="140283">
                  <c:v>362.3203125</c:v>
                </c:pt>
                <c:pt idx="140284">
                  <c:v>362.32291666666669</c:v>
                </c:pt>
                <c:pt idx="140285">
                  <c:v>362.32552083333331</c:v>
                </c:pt>
                <c:pt idx="140286">
                  <c:v>362.328125</c:v>
                </c:pt>
                <c:pt idx="140287">
                  <c:v>362.33072916666669</c:v>
                </c:pt>
                <c:pt idx="140288">
                  <c:v>362.33333333333331</c:v>
                </c:pt>
                <c:pt idx="140289">
                  <c:v>362.3359375</c:v>
                </c:pt>
                <c:pt idx="140290">
                  <c:v>362.33854166666669</c:v>
                </c:pt>
                <c:pt idx="140291">
                  <c:v>362.34114583333331</c:v>
                </c:pt>
                <c:pt idx="140292">
                  <c:v>362.34375</c:v>
                </c:pt>
                <c:pt idx="140293">
                  <c:v>362.34635416666669</c:v>
                </c:pt>
                <c:pt idx="140294">
                  <c:v>362.34895833333331</c:v>
                </c:pt>
                <c:pt idx="140295">
                  <c:v>362.3515625</c:v>
                </c:pt>
                <c:pt idx="140296">
                  <c:v>362.35416666666669</c:v>
                </c:pt>
                <c:pt idx="140297">
                  <c:v>362.35677083333331</c:v>
                </c:pt>
                <c:pt idx="140298">
                  <c:v>362.359375</c:v>
                </c:pt>
                <c:pt idx="140299">
                  <c:v>362.36197916666669</c:v>
                </c:pt>
                <c:pt idx="140300">
                  <c:v>362.36458333333331</c:v>
                </c:pt>
                <c:pt idx="140301">
                  <c:v>362.3671875</c:v>
                </c:pt>
                <c:pt idx="140302">
                  <c:v>362.36979166666669</c:v>
                </c:pt>
                <c:pt idx="140303">
                  <c:v>362.37239583333331</c:v>
                </c:pt>
                <c:pt idx="140304">
                  <c:v>362.375</c:v>
                </c:pt>
                <c:pt idx="140305">
                  <c:v>362.37760416666669</c:v>
                </c:pt>
                <c:pt idx="140306">
                  <c:v>362.38020833333331</c:v>
                </c:pt>
                <c:pt idx="140307">
                  <c:v>362.3828125</c:v>
                </c:pt>
                <c:pt idx="140308">
                  <c:v>362.38541666666669</c:v>
                </c:pt>
                <c:pt idx="140309">
                  <c:v>362.38802083333331</c:v>
                </c:pt>
                <c:pt idx="140310">
                  <c:v>362.390625</c:v>
                </c:pt>
                <c:pt idx="140311">
                  <c:v>362.39322916666669</c:v>
                </c:pt>
                <c:pt idx="140312">
                  <c:v>362.39583333333331</c:v>
                </c:pt>
                <c:pt idx="140313">
                  <c:v>362.3984375</c:v>
                </c:pt>
                <c:pt idx="140314">
                  <c:v>362.40104166666669</c:v>
                </c:pt>
                <c:pt idx="140315">
                  <c:v>362.40364583333331</c:v>
                </c:pt>
                <c:pt idx="140316">
                  <c:v>362.40625</c:v>
                </c:pt>
                <c:pt idx="140317">
                  <c:v>362.40885416666669</c:v>
                </c:pt>
                <c:pt idx="140318">
                  <c:v>362.41145833333331</c:v>
                </c:pt>
                <c:pt idx="140319">
                  <c:v>362.4140625</c:v>
                </c:pt>
                <c:pt idx="140320">
                  <c:v>362.41666666666669</c:v>
                </c:pt>
                <c:pt idx="140321">
                  <c:v>362.41927083333331</c:v>
                </c:pt>
                <c:pt idx="140322">
                  <c:v>362.421875</c:v>
                </c:pt>
                <c:pt idx="140323">
                  <c:v>362.42447916666669</c:v>
                </c:pt>
                <c:pt idx="140324">
                  <c:v>362.42708333333331</c:v>
                </c:pt>
                <c:pt idx="140325">
                  <c:v>362.4296875</c:v>
                </c:pt>
                <c:pt idx="140326">
                  <c:v>362.43229166666669</c:v>
                </c:pt>
                <c:pt idx="140327">
                  <c:v>362.43489583333331</c:v>
                </c:pt>
                <c:pt idx="140328">
                  <c:v>362.4375</c:v>
                </c:pt>
                <c:pt idx="140329">
                  <c:v>362.44010416666669</c:v>
                </c:pt>
                <c:pt idx="140330">
                  <c:v>362.44270833333331</c:v>
                </c:pt>
                <c:pt idx="140331">
                  <c:v>362.4453125</c:v>
                </c:pt>
                <c:pt idx="140332">
                  <c:v>362.44791666666669</c:v>
                </c:pt>
                <c:pt idx="140333">
                  <c:v>362.45052083333331</c:v>
                </c:pt>
                <c:pt idx="140334">
                  <c:v>362.453125</c:v>
                </c:pt>
                <c:pt idx="140335">
                  <c:v>362.45572916666669</c:v>
                </c:pt>
                <c:pt idx="140336">
                  <c:v>362.45833333333331</c:v>
                </c:pt>
                <c:pt idx="140337">
                  <c:v>362.4609375</c:v>
                </c:pt>
                <c:pt idx="140338">
                  <c:v>362.46354166666669</c:v>
                </c:pt>
                <c:pt idx="140339">
                  <c:v>362.46614583333331</c:v>
                </c:pt>
                <c:pt idx="140340">
                  <c:v>362.46875</c:v>
                </c:pt>
                <c:pt idx="140341">
                  <c:v>362.47135416666669</c:v>
                </c:pt>
                <c:pt idx="140342">
                  <c:v>362.47395833333331</c:v>
                </c:pt>
                <c:pt idx="140343">
                  <c:v>362.4765625</c:v>
                </c:pt>
                <c:pt idx="140344">
                  <c:v>362.47916666666669</c:v>
                </c:pt>
                <c:pt idx="140345">
                  <c:v>362.48177083333331</c:v>
                </c:pt>
                <c:pt idx="140346">
                  <c:v>362.484375</c:v>
                </c:pt>
                <c:pt idx="140347">
                  <c:v>362.48697916666669</c:v>
                </c:pt>
                <c:pt idx="140348">
                  <c:v>362.48958333333331</c:v>
                </c:pt>
                <c:pt idx="140349">
                  <c:v>362.4921875</c:v>
                </c:pt>
                <c:pt idx="140350">
                  <c:v>362.49479166666669</c:v>
                </c:pt>
                <c:pt idx="140351">
                  <c:v>362.49739583333331</c:v>
                </c:pt>
                <c:pt idx="140352">
                  <c:v>362.5</c:v>
                </c:pt>
                <c:pt idx="140353">
                  <c:v>362.50260416666669</c:v>
                </c:pt>
                <c:pt idx="140354">
                  <c:v>362.50520833333331</c:v>
                </c:pt>
                <c:pt idx="140355">
                  <c:v>362.5078125</c:v>
                </c:pt>
                <c:pt idx="140356">
                  <c:v>362.51041666666669</c:v>
                </c:pt>
                <c:pt idx="140357">
                  <c:v>362.51302083333331</c:v>
                </c:pt>
                <c:pt idx="140358">
                  <c:v>362.515625</c:v>
                </c:pt>
                <c:pt idx="140359">
                  <c:v>362.51822916666669</c:v>
                </c:pt>
                <c:pt idx="140360">
                  <c:v>362.52083333333331</c:v>
                </c:pt>
                <c:pt idx="140361">
                  <c:v>362.5234375</c:v>
                </c:pt>
                <c:pt idx="140362">
                  <c:v>362.52604166666669</c:v>
                </c:pt>
                <c:pt idx="140363">
                  <c:v>362.52864583333331</c:v>
                </c:pt>
                <c:pt idx="140364">
                  <c:v>362.53125</c:v>
                </c:pt>
                <c:pt idx="140365">
                  <c:v>362.53385416666669</c:v>
                </c:pt>
                <c:pt idx="140366">
                  <c:v>362.53645833333331</c:v>
                </c:pt>
                <c:pt idx="140367">
                  <c:v>362.5390625</c:v>
                </c:pt>
                <c:pt idx="140368">
                  <c:v>362.54166666666669</c:v>
                </c:pt>
                <c:pt idx="140369">
                  <c:v>362.54427083333331</c:v>
                </c:pt>
                <c:pt idx="140370">
                  <c:v>362.546875</c:v>
                </c:pt>
                <c:pt idx="140371">
                  <c:v>362.54947916666669</c:v>
                </c:pt>
                <c:pt idx="140372">
                  <c:v>362.55208333333331</c:v>
                </c:pt>
                <c:pt idx="140373">
                  <c:v>362.5546875</c:v>
                </c:pt>
                <c:pt idx="140374">
                  <c:v>362.55729166666669</c:v>
                </c:pt>
                <c:pt idx="140375">
                  <c:v>362.55989583333331</c:v>
                </c:pt>
                <c:pt idx="140376">
                  <c:v>362.5625</c:v>
                </c:pt>
                <c:pt idx="140377">
                  <c:v>362.56510416666669</c:v>
                </c:pt>
                <c:pt idx="140378">
                  <c:v>362.56770833333331</c:v>
                </c:pt>
                <c:pt idx="140379">
                  <c:v>362.5703125</c:v>
                </c:pt>
                <c:pt idx="140380">
                  <c:v>362.57291666666669</c:v>
                </c:pt>
                <c:pt idx="140381">
                  <c:v>362.57552083333331</c:v>
                </c:pt>
                <c:pt idx="140382">
                  <c:v>362.578125</c:v>
                </c:pt>
                <c:pt idx="140383">
                  <c:v>362.58072916666669</c:v>
                </c:pt>
                <c:pt idx="140384">
                  <c:v>362.58333333333331</c:v>
                </c:pt>
                <c:pt idx="140385">
                  <c:v>362.5859375</c:v>
                </c:pt>
                <c:pt idx="140386">
                  <c:v>362.58854166666669</c:v>
                </c:pt>
                <c:pt idx="140387">
                  <c:v>362.59114583333331</c:v>
                </c:pt>
                <c:pt idx="140388">
                  <c:v>362.59375</c:v>
                </c:pt>
                <c:pt idx="140389">
                  <c:v>362.59635416666669</c:v>
                </c:pt>
                <c:pt idx="140390">
                  <c:v>362.59895833333331</c:v>
                </c:pt>
                <c:pt idx="140391">
                  <c:v>362.6015625</c:v>
                </c:pt>
                <c:pt idx="140392">
                  <c:v>362.60416666666669</c:v>
                </c:pt>
                <c:pt idx="140393">
                  <c:v>362.60677083333331</c:v>
                </c:pt>
                <c:pt idx="140394">
                  <c:v>362.609375</c:v>
                </c:pt>
                <c:pt idx="140395">
                  <c:v>362.61197916666669</c:v>
                </c:pt>
                <c:pt idx="140396">
                  <c:v>362.61458333333331</c:v>
                </c:pt>
                <c:pt idx="140397">
                  <c:v>362.6171875</c:v>
                </c:pt>
                <c:pt idx="140398">
                  <c:v>362.61979166666669</c:v>
                </c:pt>
                <c:pt idx="140399">
                  <c:v>362.62239583333331</c:v>
                </c:pt>
                <c:pt idx="140400">
                  <c:v>362.625</c:v>
                </c:pt>
                <c:pt idx="140401">
                  <c:v>362.62760416666669</c:v>
                </c:pt>
                <c:pt idx="140402">
                  <c:v>362.63020833333331</c:v>
                </c:pt>
                <c:pt idx="140403">
                  <c:v>362.6328125</c:v>
                </c:pt>
                <c:pt idx="140404">
                  <c:v>362.63541666666669</c:v>
                </c:pt>
                <c:pt idx="140405">
                  <c:v>362.63802083333331</c:v>
                </c:pt>
                <c:pt idx="140406">
                  <c:v>362.640625</c:v>
                </c:pt>
                <c:pt idx="140407">
                  <c:v>362.64322916666669</c:v>
                </c:pt>
                <c:pt idx="140408">
                  <c:v>362.64583333333331</c:v>
                </c:pt>
                <c:pt idx="140409">
                  <c:v>362.6484375</c:v>
                </c:pt>
                <c:pt idx="140410">
                  <c:v>362.65104166666669</c:v>
                </c:pt>
                <c:pt idx="140411">
                  <c:v>362.65364583333331</c:v>
                </c:pt>
                <c:pt idx="140412">
                  <c:v>362.65625</c:v>
                </c:pt>
                <c:pt idx="140413">
                  <c:v>362.65885416666669</c:v>
                </c:pt>
                <c:pt idx="140414">
                  <c:v>362.66145833333331</c:v>
                </c:pt>
                <c:pt idx="140415">
                  <c:v>362.6640625</c:v>
                </c:pt>
                <c:pt idx="140416">
                  <c:v>362.66666666666669</c:v>
                </c:pt>
                <c:pt idx="140417">
                  <c:v>362.66927083333331</c:v>
                </c:pt>
                <c:pt idx="140418">
                  <c:v>362.671875</c:v>
                </c:pt>
                <c:pt idx="140419">
                  <c:v>362.67447916666669</c:v>
                </c:pt>
                <c:pt idx="140420">
                  <c:v>362.67708333333331</c:v>
                </c:pt>
                <c:pt idx="140421">
                  <c:v>362.6796875</c:v>
                </c:pt>
                <c:pt idx="140422">
                  <c:v>362.68229166666669</c:v>
                </c:pt>
                <c:pt idx="140423">
                  <c:v>362.68489583333331</c:v>
                </c:pt>
                <c:pt idx="140424">
                  <c:v>362.6875</c:v>
                </c:pt>
                <c:pt idx="140425">
                  <c:v>362.69010416666669</c:v>
                </c:pt>
                <c:pt idx="140426">
                  <c:v>362.69270833333331</c:v>
                </c:pt>
                <c:pt idx="140427">
                  <c:v>362.6953125</c:v>
                </c:pt>
                <c:pt idx="140428">
                  <c:v>362.69791666666669</c:v>
                </c:pt>
                <c:pt idx="140429">
                  <c:v>362.70052083333331</c:v>
                </c:pt>
                <c:pt idx="140430">
                  <c:v>362.703125</c:v>
                </c:pt>
                <c:pt idx="140431">
                  <c:v>362.70572916666669</c:v>
                </c:pt>
                <c:pt idx="140432">
                  <c:v>362.70833333333331</c:v>
                </c:pt>
                <c:pt idx="140433">
                  <c:v>362.7109375</c:v>
                </c:pt>
                <c:pt idx="140434">
                  <c:v>362.71354166666669</c:v>
                </c:pt>
                <c:pt idx="140435">
                  <c:v>362.71614583333331</c:v>
                </c:pt>
                <c:pt idx="140436">
                  <c:v>362.71875</c:v>
                </c:pt>
                <c:pt idx="140437">
                  <c:v>362.72135416666669</c:v>
                </c:pt>
                <c:pt idx="140438">
                  <c:v>362.72395833333331</c:v>
                </c:pt>
                <c:pt idx="140439">
                  <c:v>362.7265625</c:v>
                </c:pt>
                <c:pt idx="140440">
                  <c:v>362.72916666666669</c:v>
                </c:pt>
                <c:pt idx="140441">
                  <c:v>362.73177083333331</c:v>
                </c:pt>
                <c:pt idx="140442">
                  <c:v>362.734375</c:v>
                </c:pt>
                <c:pt idx="140443">
                  <c:v>362.73697916666669</c:v>
                </c:pt>
                <c:pt idx="140444">
                  <c:v>362.73958333333331</c:v>
                </c:pt>
                <c:pt idx="140445">
                  <c:v>362.7421875</c:v>
                </c:pt>
                <c:pt idx="140446">
                  <c:v>362.74479166666669</c:v>
                </c:pt>
                <c:pt idx="140447">
                  <c:v>362.74739583333331</c:v>
                </c:pt>
                <c:pt idx="140448">
                  <c:v>362.75</c:v>
                </c:pt>
                <c:pt idx="140449">
                  <c:v>362.75260416666669</c:v>
                </c:pt>
                <c:pt idx="140450">
                  <c:v>362.75520833333331</c:v>
                </c:pt>
                <c:pt idx="140451">
                  <c:v>362.7578125</c:v>
                </c:pt>
                <c:pt idx="140452">
                  <c:v>362.76041666666669</c:v>
                </c:pt>
                <c:pt idx="140453">
                  <c:v>362.76302083333331</c:v>
                </c:pt>
                <c:pt idx="140454">
                  <c:v>362.765625</c:v>
                </c:pt>
                <c:pt idx="140455">
                  <c:v>362.76822916666669</c:v>
                </c:pt>
                <c:pt idx="140456">
                  <c:v>362.77083333333331</c:v>
                </c:pt>
                <c:pt idx="140457">
                  <c:v>362.7734375</c:v>
                </c:pt>
                <c:pt idx="140458">
                  <c:v>362.77604166666669</c:v>
                </c:pt>
                <c:pt idx="140459">
                  <c:v>362.77864583333331</c:v>
                </c:pt>
                <c:pt idx="140460">
                  <c:v>362.78125</c:v>
                </c:pt>
                <c:pt idx="140461">
                  <c:v>362.78385416666669</c:v>
                </c:pt>
                <c:pt idx="140462">
                  <c:v>362.78645833333331</c:v>
                </c:pt>
                <c:pt idx="140463">
                  <c:v>362.7890625</c:v>
                </c:pt>
                <c:pt idx="140464">
                  <c:v>362.79166666666669</c:v>
                </c:pt>
                <c:pt idx="140465">
                  <c:v>362.79427083333331</c:v>
                </c:pt>
                <c:pt idx="140466">
                  <c:v>362.796875</c:v>
                </c:pt>
                <c:pt idx="140467">
                  <c:v>362.79947916666669</c:v>
                </c:pt>
                <c:pt idx="140468">
                  <c:v>362.80208333333331</c:v>
                </c:pt>
                <c:pt idx="140469">
                  <c:v>362.8046875</c:v>
                </c:pt>
                <c:pt idx="140470">
                  <c:v>362.80729166666669</c:v>
                </c:pt>
                <c:pt idx="140471">
                  <c:v>362.80989583333331</c:v>
                </c:pt>
                <c:pt idx="140472">
                  <c:v>362.8125</c:v>
                </c:pt>
                <c:pt idx="140473">
                  <c:v>362.81510416666669</c:v>
                </c:pt>
                <c:pt idx="140474">
                  <c:v>362.81770833333331</c:v>
                </c:pt>
                <c:pt idx="140475">
                  <c:v>362.8203125</c:v>
                </c:pt>
                <c:pt idx="140476">
                  <c:v>362.82291666666669</c:v>
                </c:pt>
                <c:pt idx="140477">
                  <c:v>362.82552083333331</c:v>
                </c:pt>
                <c:pt idx="140478">
                  <c:v>362.828125</c:v>
                </c:pt>
                <c:pt idx="140479">
                  <c:v>362.83072916666669</c:v>
                </c:pt>
                <c:pt idx="140480">
                  <c:v>362.83333333333331</c:v>
                </c:pt>
                <c:pt idx="140481">
                  <c:v>362.8359375</c:v>
                </c:pt>
                <c:pt idx="140482">
                  <c:v>362.83854166666669</c:v>
                </c:pt>
                <c:pt idx="140483">
                  <c:v>362.84114583333331</c:v>
                </c:pt>
                <c:pt idx="140484">
                  <c:v>362.84375</c:v>
                </c:pt>
                <c:pt idx="140485">
                  <c:v>362.84635416666669</c:v>
                </c:pt>
                <c:pt idx="140486">
                  <c:v>362.84895833333331</c:v>
                </c:pt>
                <c:pt idx="140487">
                  <c:v>362.8515625</c:v>
                </c:pt>
                <c:pt idx="140488">
                  <c:v>362.85416666666669</c:v>
                </c:pt>
                <c:pt idx="140489">
                  <c:v>362.85677083333331</c:v>
                </c:pt>
                <c:pt idx="140490">
                  <c:v>362.859375</c:v>
                </c:pt>
                <c:pt idx="140491">
                  <c:v>362.86197916666669</c:v>
                </c:pt>
                <c:pt idx="140492">
                  <c:v>362.86458333333331</c:v>
                </c:pt>
                <c:pt idx="140493">
                  <c:v>362.8671875</c:v>
                </c:pt>
                <c:pt idx="140494">
                  <c:v>362.86979166666669</c:v>
                </c:pt>
                <c:pt idx="140495">
                  <c:v>362.87239583333331</c:v>
                </c:pt>
                <c:pt idx="140496">
                  <c:v>362.875</c:v>
                </c:pt>
                <c:pt idx="140497">
                  <c:v>362.87760416666669</c:v>
                </c:pt>
                <c:pt idx="140498">
                  <c:v>362.88020833333331</c:v>
                </c:pt>
                <c:pt idx="140499">
                  <c:v>362.8828125</c:v>
                </c:pt>
                <c:pt idx="140500">
                  <c:v>362.88541666666669</c:v>
                </c:pt>
                <c:pt idx="140501">
                  <c:v>362.88802083333331</c:v>
                </c:pt>
                <c:pt idx="140502">
                  <c:v>362.890625</c:v>
                </c:pt>
                <c:pt idx="140503">
                  <c:v>362.89322916666669</c:v>
                </c:pt>
                <c:pt idx="140504">
                  <c:v>362.89583333333331</c:v>
                </c:pt>
                <c:pt idx="140505">
                  <c:v>362.8984375</c:v>
                </c:pt>
                <c:pt idx="140506">
                  <c:v>362.90104166666669</c:v>
                </c:pt>
                <c:pt idx="140507">
                  <c:v>362.90364583333331</c:v>
                </c:pt>
                <c:pt idx="140508">
                  <c:v>362.90625</c:v>
                </c:pt>
                <c:pt idx="140509">
                  <c:v>362.90885416666669</c:v>
                </c:pt>
                <c:pt idx="140510">
                  <c:v>362.91145833333331</c:v>
                </c:pt>
                <c:pt idx="140511">
                  <c:v>362.9140625</c:v>
                </c:pt>
                <c:pt idx="140512">
                  <c:v>362.91666666666669</c:v>
                </c:pt>
                <c:pt idx="140513">
                  <c:v>362.91927083333331</c:v>
                </c:pt>
                <c:pt idx="140514">
                  <c:v>362.921875</c:v>
                </c:pt>
                <c:pt idx="140515">
                  <c:v>362.92447916666669</c:v>
                </c:pt>
                <c:pt idx="140516">
                  <c:v>362.92708333333331</c:v>
                </c:pt>
                <c:pt idx="140517">
                  <c:v>362.9296875</c:v>
                </c:pt>
                <c:pt idx="140518">
                  <c:v>362.93229166666669</c:v>
                </c:pt>
                <c:pt idx="140519">
                  <c:v>362.93489583333331</c:v>
                </c:pt>
                <c:pt idx="140520">
                  <c:v>362.9375</c:v>
                </c:pt>
                <c:pt idx="140521">
                  <c:v>362.94010416666669</c:v>
                </c:pt>
                <c:pt idx="140522">
                  <c:v>362.94270833333331</c:v>
                </c:pt>
                <c:pt idx="140523">
                  <c:v>362.9453125</c:v>
                </c:pt>
                <c:pt idx="140524">
                  <c:v>362.94791666666669</c:v>
                </c:pt>
                <c:pt idx="140525">
                  <c:v>362.95052083333331</c:v>
                </c:pt>
                <c:pt idx="140526">
                  <c:v>362.953125</c:v>
                </c:pt>
                <c:pt idx="140527">
                  <c:v>362.95572916666669</c:v>
                </c:pt>
                <c:pt idx="140528">
                  <c:v>362.95833333333331</c:v>
                </c:pt>
                <c:pt idx="140529">
                  <c:v>362.9609375</c:v>
                </c:pt>
                <c:pt idx="140530">
                  <c:v>362.96354166666669</c:v>
                </c:pt>
                <c:pt idx="140531">
                  <c:v>362.96614583333331</c:v>
                </c:pt>
                <c:pt idx="140532">
                  <c:v>362.96875</c:v>
                </c:pt>
                <c:pt idx="140533">
                  <c:v>362.97135416666669</c:v>
                </c:pt>
                <c:pt idx="140534">
                  <c:v>362.97395833333331</c:v>
                </c:pt>
                <c:pt idx="140535">
                  <c:v>362.9765625</c:v>
                </c:pt>
                <c:pt idx="140536">
                  <c:v>362.97916666666669</c:v>
                </c:pt>
                <c:pt idx="140537">
                  <c:v>362.98177083333331</c:v>
                </c:pt>
                <c:pt idx="140538">
                  <c:v>362.984375</c:v>
                </c:pt>
                <c:pt idx="140539">
                  <c:v>362.98697916666669</c:v>
                </c:pt>
                <c:pt idx="140540">
                  <c:v>362.98958333333331</c:v>
                </c:pt>
                <c:pt idx="140541">
                  <c:v>362.9921875</c:v>
                </c:pt>
                <c:pt idx="140542">
                  <c:v>362.99479166666669</c:v>
                </c:pt>
                <c:pt idx="140543">
                  <c:v>362.99739583333331</c:v>
                </c:pt>
                <c:pt idx="140544">
                  <c:v>363</c:v>
                </c:pt>
                <c:pt idx="140545">
                  <c:v>363.00260416666669</c:v>
                </c:pt>
                <c:pt idx="140546">
                  <c:v>363.00520833333331</c:v>
                </c:pt>
                <c:pt idx="140547">
                  <c:v>363.0078125</c:v>
                </c:pt>
                <c:pt idx="140548">
                  <c:v>363.01041666666669</c:v>
                </c:pt>
                <c:pt idx="140549">
                  <c:v>363.01302083333331</c:v>
                </c:pt>
                <c:pt idx="140550">
                  <c:v>363.015625</c:v>
                </c:pt>
                <c:pt idx="140551">
                  <c:v>363.01822916666669</c:v>
                </c:pt>
                <c:pt idx="140552">
                  <c:v>363.02083333333331</c:v>
                </c:pt>
                <c:pt idx="140553">
                  <c:v>363.0234375</c:v>
                </c:pt>
                <c:pt idx="140554">
                  <c:v>363.02604166666669</c:v>
                </c:pt>
                <c:pt idx="140555">
                  <c:v>363.02864583333331</c:v>
                </c:pt>
                <c:pt idx="140556">
                  <c:v>363.03125</c:v>
                </c:pt>
                <c:pt idx="140557">
                  <c:v>363.03385416666669</c:v>
                </c:pt>
                <c:pt idx="140558">
                  <c:v>363.03645833333331</c:v>
                </c:pt>
                <c:pt idx="140559">
                  <c:v>363.0390625</c:v>
                </c:pt>
                <c:pt idx="140560">
                  <c:v>363.04166666666669</c:v>
                </c:pt>
                <c:pt idx="140561">
                  <c:v>363.04427083333331</c:v>
                </c:pt>
                <c:pt idx="140562">
                  <c:v>363.046875</c:v>
                </c:pt>
                <c:pt idx="140563">
                  <c:v>363.04947916666669</c:v>
                </c:pt>
                <c:pt idx="140564">
                  <c:v>363.05208333333331</c:v>
                </c:pt>
                <c:pt idx="140565">
                  <c:v>363.0546875</c:v>
                </c:pt>
                <c:pt idx="140566">
                  <c:v>363.05729166666669</c:v>
                </c:pt>
                <c:pt idx="140567">
                  <c:v>363.05989583333331</c:v>
                </c:pt>
                <c:pt idx="140568">
                  <c:v>363.0625</c:v>
                </c:pt>
                <c:pt idx="140569">
                  <c:v>363.06510416666669</c:v>
                </c:pt>
                <c:pt idx="140570">
                  <c:v>363.06770833333331</c:v>
                </c:pt>
                <c:pt idx="140571">
                  <c:v>363.0703125</c:v>
                </c:pt>
                <c:pt idx="140572">
                  <c:v>363.07291666666669</c:v>
                </c:pt>
                <c:pt idx="140573">
                  <c:v>363.07552083333331</c:v>
                </c:pt>
                <c:pt idx="140574">
                  <c:v>363.078125</c:v>
                </c:pt>
                <c:pt idx="140575">
                  <c:v>363.08072916666669</c:v>
                </c:pt>
                <c:pt idx="140576">
                  <c:v>363.08333333333331</c:v>
                </c:pt>
                <c:pt idx="140577">
                  <c:v>363.0859375</c:v>
                </c:pt>
                <c:pt idx="140578">
                  <c:v>363.08854166666669</c:v>
                </c:pt>
                <c:pt idx="140579">
                  <c:v>363.09114583333331</c:v>
                </c:pt>
                <c:pt idx="140580">
                  <c:v>363.09375</c:v>
                </c:pt>
                <c:pt idx="140581">
                  <c:v>363.09635416666669</c:v>
                </c:pt>
                <c:pt idx="140582">
                  <c:v>363.09895833333331</c:v>
                </c:pt>
                <c:pt idx="140583">
                  <c:v>363.1015625</c:v>
                </c:pt>
                <c:pt idx="140584">
                  <c:v>363.10416666666669</c:v>
                </c:pt>
                <c:pt idx="140585">
                  <c:v>363.10677083333331</c:v>
                </c:pt>
                <c:pt idx="140586">
                  <c:v>363.109375</c:v>
                </c:pt>
                <c:pt idx="140587">
                  <c:v>363.11197916666669</c:v>
                </c:pt>
                <c:pt idx="140588">
                  <c:v>363.11458333333331</c:v>
                </c:pt>
                <c:pt idx="140589">
                  <c:v>363.1171875</c:v>
                </c:pt>
                <c:pt idx="140590">
                  <c:v>363.11979166666669</c:v>
                </c:pt>
                <c:pt idx="140591">
                  <c:v>363.12239583333331</c:v>
                </c:pt>
                <c:pt idx="140592">
                  <c:v>363.125</c:v>
                </c:pt>
                <c:pt idx="140593">
                  <c:v>363.12760416666669</c:v>
                </c:pt>
                <c:pt idx="140594">
                  <c:v>363.13020833333331</c:v>
                </c:pt>
                <c:pt idx="140595">
                  <c:v>363.1328125</c:v>
                </c:pt>
                <c:pt idx="140596">
                  <c:v>363.13541666666669</c:v>
                </c:pt>
                <c:pt idx="140597">
                  <c:v>363.13802083333331</c:v>
                </c:pt>
                <c:pt idx="140598">
                  <c:v>363.140625</c:v>
                </c:pt>
                <c:pt idx="140599">
                  <c:v>363.14322916666669</c:v>
                </c:pt>
                <c:pt idx="140600">
                  <c:v>363.14583333333331</c:v>
                </c:pt>
                <c:pt idx="140601">
                  <c:v>363.1484375</c:v>
                </c:pt>
                <c:pt idx="140602">
                  <c:v>363.15104166666669</c:v>
                </c:pt>
                <c:pt idx="140603">
                  <c:v>363.15364583333331</c:v>
                </c:pt>
                <c:pt idx="140604">
                  <c:v>363.15625</c:v>
                </c:pt>
                <c:pt idx="140605">
                  <c:v>363.15885416666669</c:v>
                </c:pt>
                <c:pt idx="140606">
                  <c:v>363.16145833333331</c:v>
                </c:pt>
                <c:pt idx="140607">
                  <c:v>363.1640625</c:v>
                </c:pt>
                <c:pt idx="140608">
                  <c:v>363.16666666666669</c:v>
                </c:pt>
                <c:pt idx="140609">
                  <c:v>363.16927083333331</c:v>
                </c:pt>
                <c:pt idx="140610">
                  <c:v>363.171875</c:v>
                </c:pt>
                <c:pt idx="140611">
                  <c:v>363.17447916666669</c:v>
                </c:pt>
                <c:pt idx="140612">
                  <c:v>363.17708333333331</c:v>
                </c:pt>
                <c:pt idx="140613">
                  <c:v>363.1796875</c:v>
                </c:pt>
                <c:pt idx="140614">
                  <c:v>363.18229166666669</c:v>
                </c:pt>
                <c:pt idx="140615">
                  <c:v>363.18489583333331</c:v>
                </c:pt>
                <c:pt idx="140616">
                  <c:v>363.1875</c:v>
                </c:pt>
                <c:pt idx="140617">
                  <c:v>363.19010416666669</c:v>
                </c:pt>
                <c:pt idx="140618">
                  <c:v>363.19270833333331</c:v>
                </c:pt>
                <c:pt idx="140619">
                  <c:v>363.1953125</c:v>
                </c:pt>
                <c:pt idx="140620">
                  <c:v>363.19791666666669</c:v>
                </c:pt>
                <c:pt idx="140621">
                  <c:v>363.20052083333331</c:v>
                </c:pt>
                <c:pt idx="140622">
                  <c:v>363.203125</c:v>
                </c:pt>
                <c:pt idx="140623">
                  <c:v>363.20572916666669</c:v>
                </c:pt>
                <c:pt idx="140624">
                  <c:v>363.20833333333331</c:v>
                </c:pt>
                <c:pt idx="140625">
                  <c:v>363.2109375</c:v>
                </c:pt>
                <c:pt idx="140626">
                  <c:v>363.21354166666669</c:v>
                </c:pt>
                <c:pt idx="140627">
                  <c:v>363.21614583333331</c:v>
                </c:pt>
                <c:pt idx="140628">
                  <c:v>363.21875</c:v>
                </c:pt>
                <c:pt idx="140629">
                  <c:v>363.22135416666669</c:v>
                </c:pt>
                <c:pt idx="140630">
                  <c:v>363.22395833333331</c:v>
                </c:pt>
                <c:pt idx="140631">
                  <c:v>363.2265625</c:v>
                </c:pt>
                <c:pt idx="140632">
                  <c:v>363.22916666666669</c:v>
                </c:pt>
                <c:pt idx="140633">
                  <c:v>363.23177083333331</c:v>
                </c:pt>
                <c:pt idx="140634">
                  <c:v>363.234375</c:v>
                </c:pt>
                <c:pt idx="140635">
                  <c:v>363.23697916666669</c:v>
                </c:pt>
                <c:pt idx="140636">
                  <c:v>363.23958333333331</c:v>
                </c:pt>
                <c:pt idx="140637">
                  <c:v>363.2421875</c:v>
                </c:pt>
                <c:pt idx="140638">
                  <c:v>363.24479166666669</c:v>
                </c:pt>
                <c:pt idx="140639">
                  <c:v>363.24739583333331</c:v>
                </c:pt>
                <c:pt idx="140640">
                  <c:v>363.25</c:v>
                </c:pt>
                <c:pt idx="140641">
                  <c:v>363.25260416666669</c:v>
                </c:pt>
                <c:pt idx="140642">
                  <c:v>363.25520833333331</c:v>
                </c:pt>
                <c:pt idx="140643">
                  <c:v>363.2578125</c:v>
                </c:pt>
                <c:pt idx="140644">
                  <c:v>363.26041666666669</c:v>
                </c:pt>
                <c:pt idx="140645">
                  <c:v>363.26302083333331</c:v>
                </c:pt>
                <c:pt idx="140646">
                  <c:v>363.265625</c:v>
                </c:pt>
                <c:pt idx="140647">
                  <c:v>363.26822916666669</c:v>
                </c:pt>
                <c:pt idx="140648">
                  <c:v>363.27083333333331</c:v>
                </c:pt>
                <c:pt idx="140649">
                  <c:v>363.2734375</c:v>
                </c:pt>
                <c:pt idx="140650">
                  <c:v>363.27604166666669</c:v>
                </c:pt>
                <c:pt idx="140651">
                  <c:v>363.27864583333331</c:v>
                </c:pt>
                <c:pt idx="140652">
                  <c:v>363.28125</c:v>
                </c:pt>
                <c:pt idx="140653">
                  <c:v>363.28385416666669</c:v>
                </c:pt>
                <c:pt idx="140654">
                  <c:v>363.28645833333331</c:v>
                </c:pt>
                <c:pt idx="140655">
                  <c:v>363.2890625</c:v>
                </c:pt>
                <c:pt idx="140656">
                  <c:v>363.29166666666669</c:v>
                </c:pt>
                <c:pt idx="140657">
                  <c:v>363.29427083333331</c:v>
                </c:pt>
                <c:pt idx="140658">
                  <c:v>363.296875</c:v>
                </c:pt>
                <c:pt idx="140659">
                  <c:v>363.29947916666669</c:v>
                </c:pt>
                <c:pt idx="140660">
                  <c:v>363.30208333333331</c:v>
                </c:pt>
                <c:pt idx="140661">
                  <c:v>363.3046875</c:v>
                </c:pt>
                <c:pt idx="140662">
                  <c:v>363.30729166666669</c:v>
                </c:pt>
                <c:pt idx="140663">
                  <c:v>363.30989583333331</c:v>
                </c:pt>
                <c:pt idx="140664">
                  <c:v>363.3125</c:v>
                </c:pt>
                <c:pt idx="140665">
                  <c:v>363.31510416666669</c:v>
                </c:pt>
                <c:pt idx="140666">
                  <c:v>363.31770833333331</c:v>
                </c:pt>
                <c:pt idx="140667">
                  <c:v>363.3203125</c:v>
                </c:pt>
                <c:pt idx="140668">
                  <c:v>363.32291666666669</c:v>
                </c:pt>
                <c:pt idx="140669">
                  <c:v>363.32552083333331</c:v>
                </c:pt>
                <c:pt idx="140670">
                  <c:v>363.328125</c:v>
                </c:pt>
                <c:pt idx="140671">
                  <c:v>363.33072916666669</c:v>
                </c:pt>
                <c:pt idx="140672">
                  <c:v>363.33333333333331</c:v>
                </c:pt>
                <c:pt idx="140673">
                  <c:v>363.3359375</c:v>
                </c:pt>
                <c:pt idx="140674">
                  <c:v>363.33854166666669</c:v>
                </c:pt>
                <c:pt idx="140675">
                  <c:v>363.34114583333331</c:v>
                </c:pt>
                <c:pt idx="140676">
                  <c:v>363.34375</c:v>
                </c:pt>
                <c:pt idx="140677">
                  <c:v>363.34635416666669</c:v>
                </c:pt>
                <c:pt idx="140678">
                  <c:v>363.34895833333331</c:v>
                </c:pt>
                <c:pt idx="140679">
                  <c:v>363.3515625</c:v>
                </c:pt>
                <c:pt idx="140680">
                  <c:v>363.35416666666669</c:v>
                </c:pt>
                <c:pt idx="140681">
                  <c:v>363.35677083333331</c:v>
                </c:pt>
                <c:pt idx="140682">
                  <c:v>363.359375</c:v>
                </c:pt>
                <c:pt idx="140683">
                  <c:v>363.36197916666669</c:v>
                </c:pt>
                <c:pt idx="140684">
                  <c:v>363.36458333333331</c:v>
                </c:pt>
                <c:pt idx="140685">
                  <c:v>363.3671875</c:v>
                </c:pt>
                <c:pt idx="140686">
                  <c:v>363.36979166666669</c:v>
                </c:pt>
                <c:pt idx="140687">
                  <c:v>363.37239583333331</c:v>
                </c:pt>
                <c:pt idx="140688">
                  <c:v>363.375</c:v>
                </c:pt>
                <c:pt idx="140689">
                  <c:v>363.37760416666669</c:v>
                </c:pt>
                <c:pt idx="140690">
                  <c:v>363.38020833333331</c:v>
                </c:pt>
                <c:pt idx="140691">
                  <c:v>363.3828125</c:v>
                </c:pt>
                <c:pt idx="140692">
                  <c:v>363.38541666666669</c:v>
                </c:pt>
                <c:pt idx="140693">
                  <c:v>363.38802083333331</c:v>
                </c:pt>
                <c:pt idx="140694">
                  <c:v>363.390625</c:v>
                </c:pt>
                <c:pt idx="140695">
                  <c:v>363.39322916666669</c:v>
                </c:pt>
                <c:pt idx="140696">
                  <c:v>363.39583333333331</c:v>
                </c:pt>
                <c:pt idx="140697">
                  <c:v>363.3984375</c:v>
                </c:pt>
                <c:pt idx="140698">
                  <c:v>363.40104166666669</c:v>
                </c:pt>
                <c:pt idx="140699">
                  <c:v>363.40364583333331</c:v>
                </c:pt>
                <c:pt idx="140700">
                  <c:v>363.40625</c:v>
                </c:pt>
                <c:pt idx="140701">
                  <c:v>363.40885416666669</c:v>
                </c:pt>
                <c:pt idx="140702">
                  <c:v>363.41145833333331</c:v>
                </c:pt>
                <c:pt idx="140703">
                  <c:v>363.4140625</c:v>
                </c:pt>
                <c:pt idx="140704">
                  <c:v>363.41666666666669</c:v>
                </c:pt>
                <c:pt idx="140705">
                  <c:v>363.41927083333331</c:v>
                </c:pt>
                <c:pt idx="140706">
                  <c:v>363.421875</c:v>
                </c:pt>
                <c:pt idx="140707">
                  <c:v>363.42447916666669</c:v>
                </c:pt>
                <c:pt idx="140708">
                  <c:v>363.42708333333331</c:v>
                </c:pt>
                <c:pt idx="140709">
                  <c:v>363.4296875</c:v>
                </c:pt>
                <c:pt idx="140710">
                  <c:v>363.43229166666669</c:v>
                </c:pt>
                <c:pt idx="140711">
                  <c:v>363.43489583333331</c:v>
                </c:pt>
                <c:pt idx="140712">
                  <c:v>363.4375</c:v>
                </c:pt>
                <c:pt idx="140713">
                  <c:v>363.44010416666669</c:v>
                </c:pt>
                <c:pt idx="140714">
                  <c:v>363.44270833333331</c:v>
                </c:pt>
                <c:pt idx="140715">
                  <c:v>363.4453125</c:v>
                </c:pt>
                <c:pt idx="140716">
                  <c:v>363.44791666666669</c:v>
                </c:pt>
                <c:pt idx="140717">
                  <c:v>363.45052083333331</c:v>
                </c:pt>
                <c:pt idx="140718">
                  <c:v>363.453125</c:v>
                </c:pt>
                <c:pt idx="140719">
                  <c:v>363.45572916666669</c:v>
                </c:pt>
                <c:pt idx="140720">
                  <c:v>363.45833333333331</c:v>
                </c:pt>
                <c:pt idx="140721">
                  <c:v>363.4609375</c:v>
                </c:pt>
                <c:pt idx="140722">
                  <c:v>363.46354166666669</c:v>
                </c:pt>
                <c:pt idx="140723">
                  <c:v>363.46614583333331</c:v>
                </c:pt>
                <c:pt idx="140724">
                  <c:v>363.46875</c:v>
                </c:pt>
                <c:pt idx="140725">
                  <c:v>363.47135416666669</c:v>
                </c:pt>
                <c:pt idx="140726">
                  <c:v>363.47395833333331</c:v>
                </c:pt>
                <c:pt idx="140727">
                  <c:v>363.4765625</c:v>
                </c:pt>
                <c:pt idx="140728">
                  <c:v>363.47916666666669</c:v>
                </c:pt>
                <c:pt idx="140729">
                  <c:v>363.48177083333331</c:v>
                </c:pt>
                <c:pt idx="140730">
                  <c:v>363.484375</c:v>
                </c:pt>
                <c:pt idx="140731">
                  <c:v>363.48697916666669</c:v>
                </c:pt>
                <c:pt idx="140732">
                  <c:v>363.48958333333331</c:v>
                </c:pt>
                <c:pt idx="140733">
                  <c:v>363.4921875</c:v>
                </c:pt>
                <c:pt idx="140734">
                  <c:v>363.49479166666669</c:v>
                </c:pt>
                <c:pt idx="140735">
                  <c:v>363.49739583333331</c:v>
                </c:pt>
                <c:pt idx="140736">
                  <c:v>363.5</c:v>
                </c:pt>
                <c:pt idx="140737">
                  <c:v>363.50260416666669</c:v>
                </c:pt>
                <c:pt idx="140738">
                  <c:v>363.50520833333331</c:v>
                </c:pt>
                <c:pt idx="140739">
                  <c:v>363.5078125</c:v>
                </c:pt>
                <c:pt idx="140740">
                  <c:v>363.51041666666669</c:v>
                </c:pt>
                <c:pt idx="140741">
                  <c:v>363.51302083333331</c:v>
                </c:pt>
                <c:pt idx="140742">
                  <c:v>363.515625</c:v>
                </c:pt>
                <c:pt idx="140743">
                  <c:v>363.51822916666669</c:v>
                </c:pt>
                <c:pt idx="140744">
                  <c:v>363.52083333333331</c:v>
                </c:pt>
                <c:pt idx="140745">
                  <c:v>363.5234375</c:v>
                </c:pt>
                <c:pt idx="140746">
                  <c:v>363.52604166666669</c:v>
                </c:pt>
                <c:pt idx="140747">
                  <c:v>363.52864583333331</c:v>
                </c:pt>
                <c:pt idx="140748">
                  <c:v>363.53125</c:v>
                </c:pt>
                <c:pt idx="140749">
                  <c:v>363.53385416666669</c:v>
                </c:pt>
                <c:pt idx="140750">
                  <c:v>363.53645833333331</c:v>
                </c:pt>
                <c:pt idx="140751">
                  <c:v>363.5390625</c:v>
                </c:pt>
                <c:pt idx="140752">
                  <c:v>363.54166666666669</c:v>
                </c:pt>
                <c:pt idx="140753">
                  <c:v>363.54427083333331</c:v>
                </c:pt>
                <c:pt idx="140754">
                  <c:v>363.546875</c:v>
                </c:pt>
                <c:pt idx="140755">
                  <c:v>363.54947916666669</c:v>
                </c:pt>
                <c:pt idx="140756">
                  <c:v>363.55208333333331</c:v>
                </c:pt>
                <c:pt idx="140757">
                  <c:v>363.5546875</c:v>
                </c:pt>
                <c:pt idx="140758">
                  <c:v>363.55729166666669</c:v>
                </c:pt>
                <c:pt idx="140759">
                  <c:v>363.55989583333331</c:v>
                </c:pt>
                <c:pt idx="140760">
                  <c:v>363.5625</c:v>
                </c:pt>
                <c:pt idx="140761">
                  <c:v>363.56510416666669</c:v>
                </c:pt>
                <c:pt idx="140762">
                  <c:v>363.56770833333331</c:v>
                </c:pt>
                <c:pt idx="140763">
                  <c:v>363.5703125</c:v>
                </c:pt>
                <c:pt idx="140764">
                  <c:v>363.57291666666669</c:v>
                </c:pt>
                <c:pt idx="140765">
                  <c:v>363.57552083333331</c:v>
                </c:pt>
                <c:pt idx="140766">
                  <c:v>363.578125</c:v>
                </c:pt>
                <c:pt idx="140767">
                  <c:v>363.58072916666669</c:v>
                </c:pt>
                <c:pt idx="140768">
                  <c:v>363.58333333333331</c:v>
                </c:pt>
                <c:pt idx="140769">
                  <c:v>363.5859375</c:v>
                </c:pt>
                <c:pt idx="140770">
                  <c:v>363.58854166666669</c:v>
                </c:pt>
                <c:pt idx="140771">
                  <c:v>363.59114583333331</c:v>
                </c:pt>
                <c:pt idx="140772">
                  <c:v>363.59375</c:v>
                </c:pt>
                <c:pt idx="140773">
                  <c:v>363.59635416666669</c:v>
                </c:pt>
                <c:pt idx="140774">
                  <c:v>363.59895833333331</c:v>
                </c:pt>
                <c:pt idx="140775">
                  <c:v>363.6015625</c:v>
                </c:pt>
                <c:pt idx="140776">
                  <c:v>363.60416666666669</c:v>
                </c:pt>
                <c:pt idx="140777">
                  <c:v>363.60677083333331</c:v>
                </c:pt>
                <c:pt idx="140778">
                  <c:v>363.609375</c:v>
                </c:pt>
                <c:pt idx="140779">
                  <c:v>363.61197916666669</c:v>
                </c:pt>
                <c:pt idx="140780">
                  <c:v>363.61458333333331</c:v>
                </c:pt>
                <c:pt idx="140781">
                  <c:v>363.6171875</c:v>
                </c:pt>
                <c:pt idx="140782">
                  <c:v>363.61979166666669</c:v>
                </c:pt>
                <c:pt idx="140783">
                  <c:v>363.62239583333331</c:v>
                </c:pt>
                <c:pt idx="140784">
                  <c:v>363.625</c:v>
                </c:pt>
                <c:pt idx="140785">
                  <c:v>363.62760416666669</c:v>
                </c:pt>
                <c:pt idx="140786">
                  <c:v>363.63020833333331</c:v>
                </c:pt>
                <c:pt idx="140787">
                  <c:v>363.6328125</c:v>
                </c:pt>
                <c:pt idx="140788">
                  <c:v>363.63541666666669</c:v>
                </c:pt>
                <c:pt idx="140789">
                  <c:v>363.63802083333331</c:v>
                </c:pt>
                <c:pt idx="140790">
                  <c:v>363.640625</c:v>
                </c:pt>
                <c:pt idx="140791">
                  <c:v>363.64322916666669</c:v>
                </c:pt>
                <c:pt idx="140792">
                  <c:v>363.64583333333331</c:v>
                </c:pt>
                <c:pt idx="140793">
                  <c:v>363.6484375</c:v>
                </c:pt>
                <c:pt idx="140794">
                  <c:v>363.65104166666669</c:v>
                </c:pt>
                <c:pt idx="140795">
                  <c:v>363.65364583333331</c:v>
                </c:pt>
                <c:pt idx="140796">
                  <c:v>363.65625</c:v>
                </c:pt>
                <c:pt idx="140797">
                  <c:v>363.65885416666669</c:v>
                </c:pt>
                <c:pt idx="140798">
                  <c:v>363.66145833333331</c:v>
                </c:pt>
                <c:pt idx="140799">
                  <c:v>363.6640625</c:v>
                </c:pt>
                <c:pt idx="140800">
                  <c:v>363.66666666666669</c:v>
                </c:pt>
                <c:pt idx="140801">
                  <c:v>363.66927083333331</c:v>
                </c:pt>
                <c:pt idx="140802">
                  <c:v>363.671875</c:v>
                </c:pt>
                <c:pt idx="140803">
                  <c:v>363.67447916666669</c:v>
                </c:pt>
                <c:pt idx="140804">
                  <c:v>363.67708333333331</c:v>
                </c:pt>
                <c:pt idx="140805">
                  <c:v>363.6796875</c:v>
                </c:pt>
                <c:pt idx="140806">
                  <c:v>363.68229166666669</c:v>
                </c:pt>
                <c:pt idx="140807">
                  <c:v>363.68489583333331</c:v>
                </c:pt>
                <c:pt idx="140808">
                  <c:v>363.6875</c:v>
                </c:pt>
                <c:pt idx="140809">
                  <c:v>363.69010416666669</c:v>
                </c:pt>
                <c:pt idx="140810">
                  <c:v>363.69270833333331</c:v>
                </c:pt>
                <c:pt idx="140811">
                  <c:v>363.6953125</c:v>
                </c:pt>
                <c:pt idx="140812">
                  <c:v>363.69791666666669</c:v>
                </c:pt>
                <c:pt idx="140813">
                  <c:v>363.70052083333331</c:v>
                </c:pt>
                <c:pt idx="140814">
                  <c:v>363.703125</c:v>
                </c:pt>
                <c:pt idx="140815">
                  <c:v>363.70572916666669</c:v>
                </c:pt>
                <c:pt idx="140816">
                  <c:v>363.70833333333331</c:v>
                </c:pt>
                <c:pt idx="140817">
                  <c:v>363.7109375</c:v>
                </c:pt>
                <c:pt idx="140818">
                  <c:v>363.71354166666669</c:v>
                </c:pt>
                <c:pt idx="140819">
                  <c:v>363.71614583333331</c:v>
                </c:pt>
                <c:pt idx="140820">
                  <c:v>363.71875</c:v>
                </c:pt>
                <c:pt idx="140821">
                  <c:v>363.72135416666669</c:v>
                </c:pt>
                <c:pt idx="140822">
                  <c:v>363.72395833333331</c:v>
                </c:pt>
                <c:pt idx="140823">
                  <c:v>363.7265625</c:v>
                </c:pt>
                <c:pt idx="140824">
                  <c:v>363.72916666666669</c:v>
                </c:pt>
                <c:pt idx="140825">
                  <c:v>363.73177083333331</c:v>
                </c:pt>
                <c:pt idx="140826">
                  <c:v>363.734375</c:v>
                </c:pt>
                <c:pt idx="140827">
                  <c:v>363.73697916666669</c:v>
                </c:pt>
                <c:pt idx="140828">
                  <c:v>363.73958333333331</c:v>
                </c:pt>
                <c:pt idx="140829">
                  <c:v>363.7421875</c:v>
                </c:pt>
                <c:pt idx="140830">
                  <c:v>363.74479166666669</c:v>
                </c:pt>
                <c:pt idx="140831">
                  <c:v>363.74739583333331</c:v>
                </c:pt>
                <c:pt idx="140832">
                  <c:v>363.75</c:v>
                </c:pt>
                <c:pt idx="140833">
                  <c:v>363.75260416666669</c:v>
                </c:pt>
                <c:pt idx="140834">
                  <c:v>363.75520833333331</c:v>
                </c:pt>
                <c:pt idx="140835">
                  <c:v>363.7578125</c:v>
                </c:pt>
                <c:pt idx="140836">
                  <c:v>363.76041666666669</c:v>
                </c:pt>
                <c:pt idx="140837">
                  <c:v>363.76302083333331</c:v>
                </c:pt>
                <c:pt idx="140838">
                  <c:v>363.765625</c:v>
                </c:pt>
                <c:pt idx="140839">
                  <c:v>363.76822916666669</c:v>
                </c:pt>
                <c:pt idx="140840">
                  <c:v>363.77083333333331</c:v>
                </c:pt>
                <c:pt idx="140841">
                  <c:v>363.7734375</c:v>
                </c:pt>
                <c:pt idx="140842">
                  <c:v>363.77604166666669</c:v>
                </c:pt>
                <c:pt idx="140843">
                  <c:v>363.77864583333331</c:v>
                </c:pt>
                <c:pt idx="140844">
                  <c:v>363.78125</c:v>
                </c:pt>
                <c:pt idx="140845">
                  <c:v>363.78385416666669</c:v>
                </c:pt>
                <c:pt idx="140846">
                  <c:v>363.78645833333331</c:v>
                </c:pt>
                <c:pt idx="140847">
                  <c:v>363.7890625</c:v>
                </c:pt>
                <c:pt idx="140848">
                  <c:v>363.79166666666669</c:v>
                </c:pt>
                <c:pt idx="140849">
                  <c:v>363.79427083333331</c:v>
                </c:pt>
                <c:pt idx="140850">
                  <c:v>363.796875</c:v>
                </c:pt>
                <c:pt idx="140851">
                  <c:v>363.79947916666669</c:v>
                </c:pt>
                <c:pt idx="140852">
                  <c:v>363.80208333333331</c:v>
                </c:pt>
                <c:pt idx="140853">
                  <c:v>363.8046875</c:v>
                </c:pt>
                <c:pt idx="140854">
                  <c:v>363.80729166666669</c:v>
                </c:pt>
                <c:pt idx="140855">
                  <c:v>363.80989583333331</c:v>
                </c:pt>
                <c:pt idx="140856">
                  <c:v>363.8125</c:v>
                </c:pt>
                <c:pt idx="140857">
                  <c:v>363.81510416666669</c:v>
                </c:pt>
                <c:pt idx="140858">
                  <c:v>363.81770833333331</c:v>
                </c:pt>
                <c:pt idx="140859">
                  <c:v>363.8203125</c:v>
                </c:pt>
                <c:pt idx="140860">
                  <c:v>363.82291666666669</c:v>
                </c:pt>
                <c:pt idx="140861">
                  <c:v>363.82552083333331</c:v>
                </c:pt>
                <c:pt idx="140862">
                  <c:v>363.828125</c:v>
                </c:pt>
                <c:pt idx="140863">
                  <c:v>363.83072916666669</c:v>
                </c:pt>
                <c:pt idx="140864">
                  <c:v>363.83333333333331</c:v>
                </c:pt>
                <c:pt idx="140865">
                  <c:v>363.8359375</c:v>
                </c:pt>
                <c:pt idx="140866">
                  <c:v>363.83854166666669</c:v>
                </c:pt>
                <c:pt idx="140867">
                  <c:v>363.84114583333331</c:v>
                </c:pt>
                <c:pt idx="140868">
                  <c:v>363.84375</c:v>
                </c:pt>
                <c:pt idx="140869">
                  <c:v>363.84635416666669</c:v>
                </c:pt>
                <c:pt idx="140870">
                  <c:v>363.84895833333331</c:v>
                </c:pt>
                <c:pt idx="140871">
                  <c:v>363.8515625</c:v>
                </c:pt>
                <c:pt idx="140872">
                  <c:v>363.85416666666669</c:v>
                </c:pt>
                <c:pt idx="140873">
                  <c:v>363.85677083333331</c:v>
                </c:pt>
                <c:pt idx="140874">
                  <c:v>363.859375</c:v>
                </c:pt>
                <c:pt idx="140875">
                  <c:v>363.86197916666669</c:v>
                </c:pt>
                <c:pt idx="140876">
                  <c:v>363.86458333333331</c:v>
                </c:pt>
                <c:pt idx="140877">
                  <c:v>363.8671875</c:v>
                </c:pt>
                <c:pt idx="140878">
                  <c:v>363.86979166666669</c:v>
                </c:pt>
                <c:pt idx="140879">
                  <c:v>363.87239583333331</c:v>
                </c:pt>
                <c:pt idx="140880">
                  <c:v>363.875</c:v>
                </c:pt>
                <c:pt idx="140881">
                  <c:v>363.87760416666669</c:v>
                </c:pt>
                <c:pt idx="140882">
                  <c:v>363.88020833333331</c:v>
                </c:pt>
                <c:pt idx="140883">
                  <c:v>363.8828125</c:v>
                </c:pt>
                <c:pt idx="140884">
                  <c:v>363.88541666666669</c:v>
                </c:pt>
                <c:pt idx="140885">
                  <c:v>363.88802083333331</c:v>
                </c:pt>
                <c:pt idx="140886">
                  <c:v>363.890625</c:v>
                </c:pt>
                <c:pt idx="140887">
                  <c:v>363.89322916666669</c:v>
                </c:pt>
                <c:pt idx="140888">
                  <c:v>363.89583333333331</c:v>
                </c:pt>
                <c:pt idx="140889">
                  <c:v>363.8984375</c:v>
                </c:pt>
                <c:pt idx="140890">
                  <c:v>363.90104166666669</c:v>
                </c:pt>
                <c:pt idx="140891">
                  <c:v>363.90364583333331</c:v>
                </c:pt>
                <c:pt idx="140892">
                  <c:v>363.90625</c:v>
                </c:pt>
                <c:pt idx="140893">
                  <c:v>363.90885416666669</c:v>
                </c:pt>
                <c:pt idx="140894">
                  <c:v>363.91145833333331</c:v>
                </c:pt>
                <c:pt idx="140895">
                  <c:v>363.9140625</c:v>
                </c:pt>
                <c:pt idx="140896">
                  <c:v>363.91666666666669</c:v>
                </c:pt>
                <c:pt idx="140897">
                  <c:v>363.91927083333331</c:v>
                </c:pt>
                <c:pt idx="140898">
                  <c:v>363.921875</c:v>
                </c:pt>
                <c:pt idx="140899">
                  <c:v>363.92447916666669</c:v>
                </c:pt>
                <c:pt idx="140900">
                  <c:v>363.92708333333331</c:v>
                </c:pt>
                <c:pt idx="140901">
                  <c:v>363.9296875</c:v>
                </c:pt>
                <c:pt idx="140902">
                  <c:v>363.93229166666669</c:v>
                </c:pt>
                <c:pt idx="140903">
                  <c:v>363.93489583333331</c:v>
                </c:pt>
                <c:pt idx="140904">
                  <c:v>363.9375</c:v>
                </c:pt>
                <c:pt idx="140905">
                  <c:v>363.94010416666669</c:v>
                </c:pt>
                <c:pt idx="140906">
                  <c:v>363.94270833333331</c:v>
                </c:pt>
                <c:pt idx="140907">
                  <c:v>363.9453125</c:v>
                </c:pt>
                <c:pt idx="140908">
                  <c:v>363.94791666666669</c:v>
                </c:pt>
                <c:pt idx="140909">
                  <c:v>363.95052083333331</c:v>
                </c:pt>
                <c:pt idx="140910">
                  <c:v>363.953125</c:v>
                </c:pt>
                <c:pt idx="140911">
                  <c:v>363.95572916666669</c:v>
                </c:pt>
                <c:pt idx="140912">
                  <c:v>363.95833333333331</c:v>
                </c:pt>
                <c:pt idx="140913">
                  <c:v>363.9609375</c:v>
                </c:pt>
                <c:pt idx="140914">
                  <c:v>363.96354166666669</c:v>
                </c:pt>
                <c:pt idx="140915">
                  <c:v>363.96614583333331</c:v>
                </c:pt>
                <c:pt idx="140916">
                  <c:v>363.96875</c:v>
                </c:pt>
                <c:pt idx="140917">
                  <c:v>363.97135416666669</c:v>
                </c:pt>
                <c:pt idx="140918">
                  <c:v>363.97395833333331</c:v>
                </c:pt>
                <c:pt idx="140919">
                  <c:v>363.9765625</c:v>
                </c:pt>
                <c:pt idx="140920">
                  <c:v>363.97916666666669</c:v>
                </c:pt>
                <c:pt idx="140921">
                  <c:v>363.98177083333331</c:v>
                </c:pt>
                <c:pt idx="140922">
                  <c:v>363.984375</c:v>
                </c:pt>
                <c:pt idx="140923">
                  <c:v>363.98697916666669</c:v>
                </c:pt>
                <c:pt idx="140924">
                  <c:v>363.98958333333331</c:v>
                </c:pt>
                <c:pt idx="140925">
                  <c:v>363.9921875</c:v>
                </c:pt>
                <c:pt idx="140926">
                  <c:v>363.99479166666669</c:v>
                </c:pt>
                <c:pt idx="140927">
                  <c:v>363.99739583333331</c:v>
                </c:pt>
                <c:pt idx="140928">
                  <c:v>364</c:v>
                </c:pt>
                <c:pt idx="140929">
                  <c:v>364.00260416666669</c:v>
                </c:pt>
                <c:pt idx="140930">
                  <c:v>364.00520833333331</c:v>
                </c:pt>
                <c:pt idx="140931">
                  <c:v>364.0078125</c:v>
                </c:pt>
                <c:pt idx="140932">
                  <c:v>364.01041666666669</c:v>
                </c:pt>
                <c:pt idx="140933">
                  <c:v>364.01302083333331</c:v>
                </c:pt>
                <c:pt idx="140934">
                  <c:v>364.015625</c:v>
                </c:pt>
                <c:pt idx="140935">
                  <c:v>364.01822916666669</c:v>
                </c:pt>
                <c:pt idx="140936">
                  <c:v>364.02083333333331</c:v>
                </c:pt>
                <c:pt idx="140937">
                  <c:v>364.0234375</c:v>
                </c:pt>
                <c:pt idx="140938">
                  <c:v>364.02604166666669</c:v>
                </c:pt>
                <c:pt idx="140939">
                  <c:v>364.02864583333331</c:v>
                </c:pt>
                <c:pt idx="140940">
                  <c:v>364.03125</c:v>
                </c:pt>
                <c:pt idx="140941">
                  <c:v>364.03385416666669</c:v>
                </c:pt>
                <c:pt idx="140942">
                  <c:v>364.03645833333331</c:v>
                </c:pt>
                <c:pt idx="140943">
                  <c:v>364.0390625</c:v>
                </c:pt>
                <c:pt idx="140944">
                  <c:v>364.04166666666669</c:v>
                </c:pt>
                <c:pt idx="140945">
                  <c:v>364.04427083333331</c:v>
                </c:pt>
                <c:pt idx="140946">
                  <c:v>364.046875</c:v>
                </c:pt>
                <c:pt idx="140947">
                  <c:v>364.04947916666669</c:v>
                </c:pt>
                <c:pt idx="140948">
                  <c:v>364.05208333333331</c:v>
                </c:pt>
                <c:pt idx="140949">
                  <c:v>364.0546875</c:v>
                </c:pt>
                <c:pt idx="140950">
                  <c:v>364.05729166666669</c:v>
                </c:pt>
                <c:pt idx="140951">
                  <c:v>364.05989583333331</c:v>
                </c:pt>
                <c:pt idx="140952">
                  <c:v>364.0625</c:v>
                </c:pt>
                <c:pt idx="140953">
                  <c:v>364.06510416666669</c:v>
                </c:pt>
                <c:pt idx="140954">
                  <c:v>364.06770833333331</c:v>
                </c:pt>
                <c:pt idx="140955">
                  <c:v>364.0703125</c:v>
                </c:pt>
                <c:pt idx="140956">
                  <c:v>364.07291666666669</c:v>
                </c:pt>
                <c:pt idx="140957">
                  <c:v>364.07552083333331</c:v>
                </c:pt>
                <c:pt idx="140958">
                  <c:v>364.078125</c:v>
                </c:pt>
                <c:pt idx="140959">
                  <c:v>364.08072916666669</c:v>
                </c:pt>
                <c:pt idx="140960">
                  <c:v>364.08333333333331</c:v>
                </c:pt>
                <c:pt idx="140961">
                  <c:v>364.0859375</c:v>
                </c:pt>
                <c:pt idx="140962">
                  <c:v>364.08854166666669</c:v>
                </c:pt>
                <c:pt idx="140963">
                  <c:v>364.09114583333331</c:v>
                </c:pt>
                <c:pt idx="140964">
                  <c:v>364.09375</c:v>
                </c:pt>
                <c:pt idx="140965">
                  <c:v>364.09635416666669</c:v>
                </c:pt>
                <c:pt idx="140966">
                  <c:v>364.09895833333331</c:v>
                </c:pt>
                <c:pt idx="140967">
                  <c:v>364.1015625</c:v>
                </c:pt>
                <c:pt idx="140968">
                  <c:v>364.10416666666669</c:v>
                </c:pt>
                <c:pt idx="140969">
                  <c:v>364.10677083333331</c:v>
                </c:pt>
                <c:pt idx="140970">
                  <c:v>364.109375</c:v>
                </c:pt>
                <c:pt idx="140971">
                  <c:v>364.11197916666669</c:v>
                </c:pt>
                <c:pt idx="140972">
                  <c:v>364.11458333333331</c:v>
                </c:pt>
                <c:pt idx="140973">
                  <c:v>364.1171875</c:v>
                </c:pt>
                <c:pt idx="140974">
                  <c:v>364.11979166666669</c:v>
                </c:pt>
                <c:pt idx="140975">
                  <c:v>364.12239583333331</c:v>
                </c:pt>
                <c:pt idx="140976">
                  <c:v>364.125</c:v>
                </c:pt>
                <c:pt idx="140977">
                  <c:v>364.12760416666669</c:v>
                </c:pt>
                <c:pt idx="140978">
                  <c:v>364.13020833333331</c:v>
                </c:pt>
                <c:pt idx="140979">
                  <c:v>364.1328125</c:v>
                </c:pt>
                <c:pt idx="140980">
                  <c:v>364.13541666666669</c:v>
                </c:pt>
                <c:pt idx="140981">
                  <c:v>364.13802083333331</c:v>
                </c:pt>
                <c:pt idx="140982">
                  <c:v>364.140625</c:v>
                </c:pt>
                <c:pt idx="140983">
                  <c:v>364.14322916666669</c:v>
                </c:pt>
                <c:pt idx="140984">
                  <c:v>364.14583333333331</c:v>
                </c:pt>
                <c:pt idx="140985">
                  <c:v>364.1484375</c:v>
                </c:pt>
                <c:pt idx="140986">
                  <c:v>364.15104166666669</c:v>
                </c:pt>
                <c:pt idx="140987">
                  <c:v>364.15364583333331</c:v>
                </c:pt>
                <c:pt idx="140988">
                  <c:v>364.15625</c:v>
                </c:pt>
                <c:pt idx="140989">
                  <c:v>364.15885416666669</c:v>
                </c:pt>
                <c:pt idx="140990">
                  <c:v>364.16145833333331</c:v>
                </c:pt>
                <c:pt idx="140991">
                  <c:v>364.1640625</c:v>
                </c:pt>
                <c:pt idx="140992">
                  <c:v>364.16666666666669</c:v>
                </c:pt>
                <c:pt idx="140993">
                  <c:v>364.16927083333331</c:v>
                </c:pt>
                <c:pt idx="140994">
                  <c:v>364.171875</c:v>
                </c:pt>
                <c:pt idx="140995">
                  <c:v>364.17447916666669</c:v>
                </c:pt>
                <c:pt idx="140996">
                  <c:v>364.17708333333331</c:v>
                </c:pt>
                <c:pt idx="140997">
                  <c:v>364.1796875</c:v>
                </c:pt>
                <c:pt idx="140998">
                  <c:v>364.18229166666669</c:v>
                </c:pt>
                <c:pt idx="140999">
                  <c:v>364.18489583333331</c:v>
                </c:pt>
                <c:pt idx="141000">
                  <c:v>364.1875</c:v>
                </c:pt>
                <c:pt idx="141001">
                  <c:v>364.19010416666669</c:v>
                </c:pt>
                <c:pt idx="141002">
                  <c:v>364.19270833333331</c:v>
                </c:pt>
                <c:pt idx="141003">
                  <c:v>364.1953125</c:v>
                </c:pt>
                <c:pt idx="141004">
                  <c:v>364.19791666666669</c:v>
                </c:pt>
                <c:pt idx="141005">
                  <c:v>364.20052083333331</c:v>
                </c:pt>
                <c:pt idx="141006">
                  <c:v>364.203125</c:v>
                </c:pt>
                <c:pt idx="141007">
                  <c:v>364.20572916666669</c:v>
                </c:pt>
                <c:pt idx="141008">
                  <c:v>364.20833333333331</c:v>
                </c:pt>
                <c:pt idx="141009">
                  <c:v>364.2109375</c:v>
                </c:pt>
                <c:pt idx="141010">
                  <c:v>364.21354166666669</c:v>
                </c:pt>
                <c:pt idx="141011">
                  <c:v>364.21614583333331</c:v>
                </c:pt>
                <c:pt idx="141012">
                  <c:v>364.21875</c:v>
                </c:pt>
                <c:pt idx="141013">
                  <c:v>364.22135416666669</c:v>
                </c:pt>
                <c:pt idx="141014">
                  <c:v>364.22395833333331</c:v>
                </c:pt>
                <c:pt idx="141015">
                  <c:v>364.2265625</c:v>
                </c:pt>
                <c:pt idx="141016">
                  <c:v>364.22916666666669</c:v>
                </c:pt>
                <c:pt idx="141017">
                  <c:v>364.23177083333331</c:v>
                </c:pt>
                <c:pt idx="141018">
                  <c:v>364.234375</c:v>
                </c:pt>
                <c:pt idx="141019">
                  <c:v>364.23697916666669</c:v>
                </c:pt>
                <c:pt idx="141020">
                  <c:v>364.23958333333331</c:v>
                </c:pt>
                <c:pt idx="141021">
                  <c:v>364.2421875</c:v>
                </c:pt>
                <c:pt idx="141022">
                  <c:v>364.24479166666669</c:v>
                </c:pt>
                <c:pt idx="141023">
                  <c:v>364.24739583333331</c:v>
                </c:pt>
                <c:pt idx="141024">
                  <c:v>364.25</c:v>
                </c:pt>
                <c:pt idx="141025">
                  <c:v>364.25260416666669</c:v>
                </c:pt>
                <c:pt idx="141026">
                  <c:v>364.25520833333331</c:v>
                </c:pt>
                <c:pt idx="141027">
                  <c:v>364.2578125</c:v>
                </c:pt>
                <c:pt idx="141028">
                  <c:v>364.26041666666669</c:v>
                </c:pt>
                <c:pt idx="141029">
                  <c:v>364.26302083333331</c:v>
                </c:pt>
                <c:pt idx="141030">
                  <c:v>364.265625</c:v>
                </c:pt>
                <c:pt idx="141031">
                  <c:v>364.26822916666669</c:v>
                </c:pt>
                <c:pt idx="141032">
                  <c:v>364.27083333333331</c:v>
                </c:pt>
                <c:pt idx="141033">
                  <c:v>364.2734375</c:v>
                </c:pt>
                <c:pt idx="141034">
                  <c:v>364.27604166666669</c:v>
                </c:pt>
                <c:pt idx="141035">
                  <c:v>364.27864583333331</c:v>
                </c:pt>
                <c:pt idx="141036">
                  <c:v>364.28125</c:v>
                </c:pt>
                <c:pt idx="141037">
                  <c:v>364.28385416666669</c:v>
                </c:pt>
                <c:pt idx="141038">
                  <c:v>364.28645833333331</c:v>
                </c:pt>
                <c:pt idx="141039">
                  <c:v>364.2890625</c:v>
                </c:pt>
                <c:pt idx="141040">
                  <c:v>364.29166666666669</c:v>
                </c:pt>
                <c:pt idx="141041">
                  <c:v>364.29427083333331</c:v>
                </c:pt>
                <c:pt idx="141042">
                  <c:v>364.296875</c:v>
                </c:pt>
                <c:pt idx="141043">
                  <c:v>364.29947916666669</c:v>
                </c:pt>
                <c:pt idx="141044">
                  <c:v>364.30208333333331</c:v>
                </c:pt>
                <c:pt idx="141045">
                  <c:v>364.3046875</c:v>
                </c:pt>
                <c:pt idx="141046">
                  <c:v>364.30729166666669</c:v>
                </c:pt>
                <c:pt idx="141047">
                  <c:v>364.30989583333331</c:v>
                </c:pt>
                <c:pt idx="141048">
                  <c:v>364.3125</c:v>
                </c:pt>
                <c:pt idx="141049">
                  <c:v>364.31510416666669</c:v>
                </c:pt>
                <c:pt idx="141050">
                  <c:v>364.31770833333331</c:v>
                </c:pt>
                <c:pt idx="141051">
                  <c:v>364.3203125</c:v>
                </c:pt>
                <c:pt idx="141052">
                  <c:v>364.32291666666669</c:v>
                </c:pt>
                <c:pt idx="141053">
                  <c:v>364.32552083333331</c:v>
                </c:pt>
                <c:pt idx="141054">
                  <c:v>364.328125</c:v>
                </c:pt>
                <c:pt idx="141055">
                  <c:v>364.33072916666669</c:v>
                </c:pt>
                <c:pt idx="141056">
                  <c:v>364.33333333333331</c:v>
                </c:pt>
                <c:pt idx="141057">
                  <c:v>364.3359375</c:v>
                </c:pt>
                <c:pt idx="141058">
                  <c:v>364.33854166666669</c:v>
                </c:pt>
                <c:pt idx="141059">
                  <c:v>364.34114583333331</c:v>
                </c:pt>
                <c:pt idx="141060">
                  <c:v>364.34375</c:v>
                </c:pt>
                <c:pt idx="141061">
                  <c:v>364.34635416666669</c:v>
                </c:pt>
                <c:pt idx="141062">
                  <c:v>364.34895833333331</c:v>
                </c:pt>
                <c:pt idx="141063">
                  <c:v>364.3515625</c:v>
                </c:pt>
                <c:pt idx="141064">
                  <c:v>364.35416666666669</c:v>
                </c:pt>
                <c:pt idx="141065">
                  <c:v>364.35677083333331</c:v>
                </c:pt>
                <c:pt idx="141066">
                  <c:v>364.359375</c:v>
                </c:pt>
                <c:pt idx="141067">
                  <c:v>364.36197916666669</c:v>
                </c:pt>
                <c:pt idx="141068">
                  <c:v>364.36458333333331</c:v>
                </c:pt>
                <c:pt idx="141069">
                  <c:v>364.3671875</c:v>
                </c:pt>
                <c:pt idx="141070">
                  <c:v>364.36979166666669</c:v>
                </c:pt>
                <c:pt idx="141071">
                  <c:v>364.37239583333331</c:v>
                </c:pt>
                <c:pt idx="141072">
                  <c:v>364.375</c:v>
                </c:pt>
                <c:pt idx="141073">
                  <c:v>364.37760416666669</c:v>
                </c:pt>
                <c:pt idx="141074">
                  <c:v>364.38020833333331</c:v>
                </c:pt>
                <c:pt idx="141075">
                  <c:v>364.3828125</c:v>
                </c:pt>
                <c:pt idx="141076">
                  <c:v>364.38541666666669</c:v>
                </c:pt>
                <c:pt idx="141077">
                  <c:v>364.38802083333331</c:v>
                </c:pt>
                <c:pt idx="141078">
                  <c:v>364.390625</c:v>
                </c:pt>
                <c:pt idx="141079">
                  <c:v>364.39322916666669</c:v>
                </c:pt>
                <c:pt idx="141080">
                  <c:v>364.39583333333331</c:v>
                </c:pt>
                <c:pt idx="141081">
                  <c:v>364.3984375</c:v>
                </c:pt>
                <c:pt idx="141082">
                  <c:v>364.40104166666669</c:v>
                </c:pt>
                <c:pt idx="141083">
                  <c:v>364.40364583333331</c:v>
                </c:pt>
                <c:pt idx="141084">
                  <c:v>364.40625</c:v>
                </c:pt>
                <c:pt idx="141085">
                  <c:v>364.40885416666669</c:v>
                </c:pt>
                <c:pt idx="141086">
                  <c:v>364.41145833333331</c:v>
                </c:pt>
                <c:pt idx="141087">
                  <c:v>364.4140625</c:v>
                </c:pt>
                <c:pt idx="141088">
                  <c:v>364.41666666666669</c:v>
                </c:pt>
                <c:pt idx="141089">
                  <c:v>364.41927083333331</c:v>
                </c:pt>
                <c:pt idx="141090">
                  <c:v>364.421875</c:v>
                </c:pt>
                <c:pt idx="141091">
                  <c:v>364.42447916666669</c:v>
                </c:pt>
                <c:pt idx="141092">
                  <c:v>364.42708333333331</c:v>
                </c:pt>
                <c:pt idx="141093">
                  <c:v>364.4296875</c:v>
                </c:pt>
                <c:pt idx="141094">
                  <c:v>364.43229166666669</c:v>
                </c:pt>
                <c:pt idx="141095">
                  <c:v>364.43489583333331</c:v>
                </c:pt>
                <c:pt idx="141096">
                  <c:v>364.4375</c:v>
                </c:pt>
                <c:pt idx="141097">
                  <c:v>364.44010416666669</c:v>
                </c:pt>
                <c:pt idx="141098">
                  <c:v>364.44270833333331</c:v>
                </c:pt>
                <c:pt idx="141099">
                  <c:v>364.4453125</c:v>
                </c:pt>
                <c:pt idx="141100">
                  <c:v>364.44791666666669</c:v>
                </c:pt>
                <c:pt idx="141101">
                  <c:v>364.45052083333331</c:v>
                </c:pt>
                <c:pt idx="141102">
                  <c:v>364.453125</c:v>
                </c:pt>
                <c:pt idx="141103">
                  <c:v>364.45572916666669</c:v>
                </c:pt>
                <c:pt idx="141104">
                  <c:v>364.45833333333331</c:v>
                </c:pt>
                <c:pt idx="141105">
                  <c:v>364.4609375</c:v>
                </c:pt>
                <c:pt idx="141106">
                  <c:v>364.46354166666669</c:v>
                </c:pt>
                <c:pt idx="141107">
                  <c:v>364.46614583333331</c:v>
                </c:pt>
                <c:pt idx="141108">
                  <c:v>364.46875</c:v>
                </c:pt>
                <c:pt idx="141109">
                  <c:v>364.47135416666669</c:v>
                </c:pt>
                <c:pt idx="141110">
                  <c:v>364.47395833333331</c:v>
                </c:pt>
                <c:pt idx="141111">
                  <c:v>364.4765625</c:v>
                </c:pt>
                <c:pt idx="141112">
                  <c:v>364.47916666666669</c:v>
                </c:pt>
                <c:pt idx="141113">
                  <c:v>364.48177083333331</c:v>
                </c:pt>
                <c:pt idx="141114">
                  <c:v>364.484375</c:v>
                </c:pt>
                <c:pt idx="141115">
                  <c:v>364.48697916666669</c:v>
                </c:pt>
                <c:pt idx="141116">
                  <c:v>364.48958333333331</c:v>
                </c:pt>
                <c:pt idx="141117">
                  <c:v>364.4921875</c:v>
                </c:pt>
                <c:pt idx="141118">
                  <c:v>364.49479166666669</c:v>
                </c:pt>
                <c:pt idx="141119">
                  <c:v>364.49739583333331</c:v>
                </c:pt>
                <c:pt idx="141120">
                  <c:v>364.5</c:v>
                </c:pt>
                <c:pt idx="141121">
                  <c:v>364.50260416666669</c:v>
                </c:pt>
                <c:pt idx="141122">
                  <c:v>364.50520833333331</c:v>
                </c:pt>
                <c:pt idx="141123">
                  <c:v>364.5078125</c:v>
                </c:pt>
                <c:pt idx="141124">
                  <c:v>364.51041666666669</c:v>
                </c:pt>
                <c:pt idx="141125">
                  <c:v>364.51302083333331</c:v>
                </c:pt>
                <c:pt idx="141126">
                  <c:v>364.515625</c:v>
                </c:pt>
                <c:pt idx="141127">
                  <c:v>364.51822916666669</c:v>
                </c:pt>
                <c:pt idx="141128">
                  <c:v>364.52083333333331</c:v>
                </c:pt>
                <c:pt idx="141129">
                  <c:v>364.5234375</c:v>
                </c:pt>
                <c:pt idx="141130">
                  <c:v>364.52604166666669</c:v>
                </c:pt>
                <c:pt idx="141131">
                  <c:v>364.52864583333331</c:v>
                </c:pt>
                <c:pt idx="141132">
                  <c:v>364.53125</c:v>
                </c:pt>
                <c:pt idx="141133">
                  <c:v>364.53385416666669</c:v>
                </c:pt>
                <c:pt idx="141134">
                  <c:v>364.53645833333331</c:v>
                </c:pt>
                <c:pt idx="141135">
                  <c:v>364.5390625</c:v>
                </c:pt>
                <c:pt idx="141136">
                  <c:v>364.54166666666669</c:v>
                </c:pt>
                <c:pt idx="141137">
                  <c:v>364.54427083333331</c:v>
                </c:pt>
                <c:pt idx="141138">
                  <c:v>364.546875</c:v>
                </c:pt>
                <c:pt idx="141139">
                  <c:v>364.54947916666669</c:v>
                </c:pt>
                <c:pt idx="141140">
                  <c:v>364.55208333333331</c:v>
                </c:pt>
                <c:pt idx="141141">
                  <c:v>364.5546875</c:v>
                </c:pt>
                <c:pt idx="141142">
                  <c:v>364.55729166666669</c:v>
                </c:pt>
                <c:pt idx="141143">
                  <c:v>364.55989583333331</c:v>
                </c:pt>
                <c:pt idx="141144">
                  <c:v>364.5625</c:v>
                </c:pt>
                <c:pt idx="141145">
                  <c:v>364.56510416666669</c:v>
                </c:pt>
                <c:pt idx="141146">
                  <c:v>364.56770833333331</c:v>
                </c:pt>
                <c:pt idx="141147">
                  <c:v>364.5703125</c:v>
                </c:pt>
                <c:pt idx="141148">
                  <c:v>364.57291666666669</c:v>
                </c:pt>
                <c:pt idx="141149">
                  <c:v>364.57552083333331</c:v>
                </c:pt>
                <c:pt idx="141150">
                  <c:v>364.578125</c:v>
                </c:pt>
                <c:pt idx="141151">
                  <c:v>364.58072916666669</c:v>
                </c:pt>
                <c:pt idx="141152">
                  <c:v>364.58333333333331</c:v>
                </c:pt>
                <c:pt idx="141153">
                  <c:v>364.5859375</c:v>
                </c:pt>
                <c:pt idx="141154">
                  <c:v>364.58854166666669</c:v>
                </c:pt>
                <c:pt idx="141155">
                  <c:v>364.59114583333331</c:v>
                </c:pt>
                <c:pt idx="141156">
                  <c:v>364.59375</c:v>
                </c:pt>
                <c:pt idx="141157">
                  <c:v>364.59635416666669</c:v>
                </c:pt>
                <c:pt idx="141158">
                  <c:v>364.59895833333331</c:v>
                </c:pt>
                <c:pt idx="141159">
                  <c:v>364.6015625</c:v>
                </c:pt>
                <c:pt idx="141160">
                  <c:v>364.60416666666669</c:v>
                </c:pt>
                <c:pt idx="141161">
                  <c:v>364.60677083333331</c:v>
                </c:pt>
                <c:pt idx="141162">
                  <c:v>364.609375</c:v>
                </c:pt>
                <c:pt idx="141163">
                  <c:v>364.61197916666669</c:v>
                </c:pt>
                <c:pt idx="141164">
                  <c:v>364.61458333333331</c:v>
                </c:pt>
                <c:pt idx="141165">
                  <c:v>364.6171875</c:v>
                </c:pt>
                <c:pt idx="141166">
                  <c:v>364.61979166666669</c:v>
                </c:pt>
                <c:pt idx="141167">
                  <c:v>364.62239583333331</c:v>
                </c:pt>
                <c:pt idx="141168">
                  <c:v>364.625</c:v>
                </c:pt>
                <c:pt idx="141169">
                  <c:v>364.62760416666669</c:v>
                </c:pt>
                <c:pt idx="141170">
                  <c:v>364.63020833333331</c:v>
                </c:pt>
                <c:pt idx="141171">
                  <c:v>364.6328125</c:v>
                </c:pt>
                <c:pt idx="141172">
                  <c:v>364.63541666666669</c:v>
                </c:pt>
                <c:pt idx="141173">
                  <c:v>364.63802083333331</c:v>
                </c:pt>
                <c:pt idx="141174">
                  <c:v>364.640625</c:v>
                </c:pt>
                <c:pt idx="141175">
                  <c:v>364.64322916666669</c:v>
                </c:pt>
                <c:pt idx="141176">
                  <c:v>364.64583333333331</c:v>
                </c:pt>
                <c:pt idx="141177">
                  <c:v>364.6484375</c:v>
                </c:pt>
                <c:pt idx="141178">
                  <c:v>364.65104166666669</c:v>
                </c:pt>
                <c:pt idx="141179">
                  <c:v>364.65364583333331</c:v>
                </c:pt>
                <c:pt idx="141180">
                  <c:v>364.65625</c:v>
                </c:pt>
                <c:pt idx="141181">
                  <c:v>364.65885416666669</c:v>
                </c:pt>
                <c:pt idx="141182">
                  <c:v>364.66145833333331</c:v>
                </c:pt>
                <c:pt idx="141183">
                  <c:v>364.6640625</c:v>
                </c:pt>
                <c:pt idx="141184">
                  <c:v>364.66666666666669</c:v>
                </c:pt>
                <c:pt idx="141185">
                  <c:v>364.66927083333331</c:v>
                </c:pt>
                <c:pt idx="141186">
                  <c:v>364.671875</c:v>
                </c:pt>
                <c:pt idx="141187">
                  <c:v>364.67447916666669</c:v>
                </c:pt>
                <c:pt idx="141188">
                  <c:v>364.67708333333331</c:v>
                </c:pt>
                <c:pt idx="141189">
                  <c:v>364.6796875</c:v>
                </c:pt>
                <c:pt idx="141190">
                  <c:v>364.68229166666669</c:v>
                </c:pt>
                <c:pt idx="141191">
                  <c:v>364.68489583333331</c:v>
                </c:pt>
                <c:pt idx="141192">
                  <c:v>364.6875</c:v>
                </c:pt>
                <c:pt idx="141193">
                  <c:v>364.69010416666669</c:v>
                </c:pt>
                <c:pt idx="141194">
                  <c:v>364.69270833333331</c:v>
                </c:pt>
                <c:pt idx="141195">
                  <c:v>364.6953125</c:v>
                </c:pt>
                <c:pt idx="141196">
                  <c:v>364.69791666666669</c:v>
                </c:pt>
                <c:pt idx="141197">
                  <c:v>364.70052083333331</c:v>
                </c:pt>
                <c:pt idx="141198">
                  <c:v>364.703125</c:v>
                </c:pt>
                <c:pt idx="141199">
                  <c:v>364.70572916666669</c:v>
                </c:pt>
                <c:pt idx="141200">
                  <c:v>364.70833333333331</c:v>
                </c:pt>
                <c:pt idx="141201">
                  <c:v>364.7109375</c:v>
                </c:pt>
                <c:pt idx="141202">
                  <c:v>364.71354166666669</c:v>
                </c:pt>
                <c:pt idx="141203">
                  <c:v>364.71614583333331</c:v>
                </c:pt>
                <c:pt idx="141204">
                  <c:v>364.71875</c:v>
                </c:pt>
                <c:pt idx="141205">
                  <c:v>364.72135416666669</c:v>
                </c:pt>
                <c:pt idx="141206">
                  <c:v>364.72395833333331</c:v>
                </c:pt>
                <c:pt idx="141207">
                  <c:v>364.7265625</c:v>
                </c:pt>
                <c:pt idx="141208">
                  <c:v>364.72916666666669</c:v>
                </c:pt>
                <c:pt idx="141209">
                  <c:v>364.73177083333331</c:v>
                </c:pt>
                <c:pt idx="141210">
                  <c:v>364.734375</c:v>
                </c:pt>
                <c:pt idx="141211">
                  <c:v>364.73697916666669</c:v>
                </c:pt>
                <c:pt idx="141212">
                  <c:v>364.73958333333331</c:v>
                </c:pt>
                <c:pt idx="141213">
                  <c:v>364.7421875</c:v>
                </c:pt>
                <c:pt idx="141214">
                  <c:v>364.74479166666669</c:v>
                </c:pt>
                <c:pt idx="141215">
                  <c:v>364.74739583333331</c:v>
                </c:pt>
                <c:pt idx="141216">
                  <c:v>364.75</c:v>
                </c:pt>
                <c:pt idx="141217">
                  <c:v>364.75260416666669</c:v>
                </c:pt>
                <c:pt idx="141218">
                  <c:v>364.75520833333331</c:v>
                </c:pt>
                <c:pt idx="141219">
                  <c:v>364.7578125</c:v>
                </c:pt>
                <c:pt idx="141220">
                  <c:v>364.76041666666669</c:v>
                </c:pt>
                <c:pt idx="141221">
                  <c:v>364.76302083333331</c:v>
                </c:pt>
                <c:pt idx="141222">
                  <c:v>364.765625</c:v>
                </c:pt>
                <c:pt idx="141223">
                  <c:v>364.76822916666669</c:v>
                </c:pt>
                <c:pt idx="141224">
                  <c:v>364.77083333333331</c:v>
                </c:pt>
                <c:pt idx="141225">
                  <c:v>364.7734375</c:v>
                </c:pt>
                <c:pt idx="141226">
                  <c:v>364.77604166666669</c:v>
                </c:pt>
                <c:pt idx="141227">
                  <c:v>364.77864583333331</c:v>
                </c:pt>
                <c:pt idx="141228">
                  <c:v>364.78125</c:v>
                </c:pt>
                <c:pt idx="141229">
                  <c:v>364.78385416666669</c:v>
                </c:pt>
                <c:pt idx="141230">
                  <c:v>364.78645833333331</c:v>
                </c:pt>
                <c:pt idx="141231">
                  <c:v>364.7890625</c:v>
                </c:pt>
                <c:pt idx="141232">
                  <c:v>364.79166666666669</c:v>
                </c:pt>
                <c:pt idx="141233">
                  <c:v>364.79427083333331</c:v>
                </c:pt>
                <c:pt idx="141234">
                  <c:v>364.796875</c:v>
                </c:pt>
                <c:pt idx="141235">
                  <c:v>364.79947916666669</c:v>
                </c:pt>
                <c:pt idx="141236">
                  <c:v>364.80208333333331</c:v>
                </c:pt>
                <c:pt idx="141237">
                  <c:v>364.8046875</c:v>
                </c:pt>
                <c:pt idx="141238">
                  <c:v>364.80729166666669</c:v>
                </c:pt>
                <c:pt idx="141239">
                  <c:v>364.80989583333331</c:v>
                </c:pt>
                <c:pt idx="141240">
                  <c:v>364.8125</c:v>
                </c:pt>
                <c:pt idx="141241">
                  <c:v>364.81510416666669</c:v>
                </c:pt>
                <c:pt idx="141242">
                  <c:v>364.81770833333331</c:v>
                </c:pt>
                <c:pt idx="141243">
                  <c:v>364.8203125</c:v>
                </c:pt>
                <c:pt idx="141244">
                  <c:v>364.82291666666669</c:v>
                </c:pt>
                <c:pt idx="141245">
                  <c:v>364.82552083333331</c:v>
                </c:pt>
                <c:pt idx="141246">
                  <c:v>364.828125</c:v>
                </c:pt>
                <c:pt idx="141247">
                  <c:v>364.83072916666669</c:v>
                </c:pt>
                <c:pt idx="141248">
                  <c:v>364.83333333333331</c:v>
                </c:pt>
                <c:pt idx="141249">
                  <c:v>364.8359375</c:v>
                </c:pt>
                <c:pt idx="141250">
                  <c:v>364.83854166666669</c:v>
                </c:pt>
                <c:pt idx="141251">
                  <c:v>364.84114583333331</c:v>
                </c:pt>
                <c:pt idx="141252">
                  <c:v>364.84375</c:v>
                </c:pt>
                <c:pt idx="141253">
                  <c:v>364.84635416666669</c:v>
                </c:pt>
                <c:pt idx="141254">
                  <c:v>364.84895833333331</c:v>
                </c:pt>
                <c:pt idx="141255">
                  <c:v>364.8515625</c:v>
                </c:pt>
                <c:pt idx="141256">
                  <c:v>364.85416666666669</c:v>
                </c:pt>
                <c:pt idx="141257">
                  <c:v>364.85677083333331</c:v>
                </c:pt>
                <c:pt idx="141258">
                  <c:v>364.859375</c:v>
                </c:pt>
                <c:pt idx="141259">
                  <c:v>364.86197916666669</c:v>
                </c:pt>
                <c:pt idx="141260">
                  <c:v>364.86458333333331</c:v>
                </c:pt>
                <c:pt idx="141261">
                  <c:v>364.8671875</c:v>
                </c:pt>
                <c:pt idx="141262">
                  <c:v>364.86979166666669</c:v>
                </c:pt>
                <c:pt idx="141263">
                  <c:v>364.87239583333331</c:v>
                </c:pt>
                <c:pt idx="141264">
                  <c:v>364.875</c:v>
                </c:pt>
                <c:pt idx="141265">
                  <c:v>364.87760416666669</c:v>
                </c:pt>
                <c:pt idx="141266">
                  <c:v>364.88020833333331</c:v>
                </c:pt>
                <c:pt idx="141267">
                  <c:v>364.8828125</c:v>
                </c:pt>
                <c:pt idx="141268">
                  <c:v>364.88541666666669</c:v>
                </c:pt>
                <c:pt idx="141269">
                  <c:v>364.88802083333331</c:v>
                </c:pt>
                <c:pt idx="141270">
                  <c:v>364.890625</c:v>
                </c:pt>
                <c:pt idx="141271">
                  <c:v>364.89322916666669</c:v>
                </c:pt>
                <c:pt idx="141272">
                  <c:v>364.89583333333331</c:v>
                </c:pt>
                <c:pt idx="141273">
                  <c:v>364.8984375</c:v>
                </c:pt>
                <c:pt idx="141274">
                  <c:v>364.90104166666669</c:v>
                </c:pt>
                <c:pt idx="141275">
                  <c:v>364.90364583333331</c:v>
                </c:pt>
                <c:pt idx="141276">
                  <c:v>364.90625</c:v>
                </c:pt>
                <c:pt idx="141277">
                  <c:v>364.90885416666669</c:v>
                </c:pt>
                <c:pt idx="141278">
                  <c:v>364.91145833333331</c:v>
                </c:pt>
                <c:pt idx="141279">
                  <c:v>364.9140625</c:v>
                </c:pt>
                <c:pt idx="141280">
                  <c:v>364.91666666666669</c:v>
                </c:pt>
                <c:pt idx="141281">
                  <c:v>364.91927083333331</c:v>
                </c:pt>
                <c:pt idx="141282">
                  <c:v>364.921875</c:v>
                </c:pt>
                <c:pt idx="141283">
                  <c:v>364.92447916666669</c:v>
                </c:pt>
                <c:pt idx="141284">
                  <c:v>364.92708333333331</c:v>
                </c:pt>
                <c:pt idx="141285">
                  <c:v>364.9296875</c:v>
                </c:pt>
                <c:pt idx="141286">
                  <c:v>364.93229166666669</c:v>
                </c:pt>
                <c:pt idx="141287">
                  <c:v>364.93489583333331</c:v>
                </c:pt>
                <c:pt idx="141288">
                  <c:v>364.9375</c:v>
                </c:pt>
                <c:pt idx="141289">
                  <c:v>364.94010416666669</c:v>
                </c:pt>
                <c:pt idx="141290">
                  <c:v>364.94270833333331</c:v>
                </c:pt>
                <c:pt idx="141291">
                  <c:v>364.9453125</c:v>
                </c:pt>
                <c:pt idx="141292">
                  <c:v>364.94791666666669</c:v>
                </c:pt>
                <c:pt idx="141293">
                  <c:v>364.95052083333331</c:v>
                </c:pt>
                <c:pt idx="141294">
                  <c:v>364.953125</c:v>
                </c:pt>
                <c:pt idx="141295">
                  <c:v>364.95572916666669</c:v>
                </c:pt>
                <c:pt idx="141296">
                  <c:v>364.95833333333331</c:v>
                </c:pt>
                <c:pt idx="141297">
                  <c:v>364.9609375</c:v>
                </c:pt>
                <c:pt idx="141298">
                  <c:v>364.96354166666669</c:v>
                </c:pt>
                <c:pt idx="141299">
                  <c:v>364.96614583333331</c:v>
                </c:pt>
                <c:pt idx="141300">
                  <c:v>364.96875</c:v>
                </c:pt>
                <c:pt idx="141301">
                  <c:v>364.97135416666669</c:v>
                </c:pt>
                <c:pt idx="141302">
                  <c:v>364.97395833333331</c:v>
                </c:pt>
                <c:pt idx="141303">
                  <c:v>364.9765625</c:v>
                </c:pt>
                <c:pt idx="141304">
                  <c:v>364.97916666666669</c:v>
                </c:pt>
                <c:pt idx="141305">
                  <c:v>364.98177083333331</c:v>
                </c:pt>
                <c:pt idx="141306">
                  <c:v>364.984375</c:v>
                </c:pt>
                <c:pt idx="141307">
                  <c:v>364.98697916666669</c:v>
                </c:pt>
                <c:pt idx="141308">
                  <c:v>364.98958333333331</c:v>
                </c:pt>
                <c:pt idx="141309">
                  <c:v>364.9921875</c:v>
                </c:pt>
                <c:pt idx="141310">
                  <c:v>364.99479166666669</c:v>
                </c:pt>
                <c:pt idx="141311">
                  <c:v>364.99739583333331</c:v>
                </c:pt>
                <c:pt idx="141312">
                  <c:v>365</c:v>
                </c:pt>
                <c:pt idx="141313">
                  <c:v>365.00260416666669</c:v>
                </c:pt>
                <c:pt idx="141314">
                  <c:v>365.00520833333331</c:v>
                </c:pt>
                <c:pt idx="141315">
                  <c:v>365.0078125</c:v>
                </c:pt>
                <c:pt idx="141316">
                  <c:v>365.01041666666669</c:v>
                </c:pt>
                <c:pt idx="141317">
                  <c:v>365.01302083333331</c:v>
                </c:pt>
                <c:pt idx="141318">
                  <c:v>365.015625</c:v>
                </c:pt>
                <c:pt idx="141319">
                  <c:v>365.01822916666669</c:v>
                </c:pt>
                <c:pt idx="141320">
                  <c:v>365.02083333333331</c:v>
                </c:pt>
                <c:pt idx="141321">
                  <c:v>365.0234375</c:v>
                </c:pt>
                <c:pt idx="141322">
                  <c:v>365.02604166666669</c:v>
                </c:pt>
                <c:pt idx="141323">
                  <c:v>365.02864583333331</c:v>
                </c:pt>
                <c:pt idx="141324">
                  <c:v>365.03125</c:v>
                </c:pt>
                <c:pt idx="141325">
                  <c:v>365.03385416666669</c:v>
                </c:pt>
                <c:pt idx="141326">
                  <c:v>365.03645833333331</c:v>
                </c:pt>
                <c:pt idx="141327">
                  <c:v>365.0390625</c:v>
                </c:pt>
                <c:pt idx="141328">
                  <c:v>365.04166666666669</c:v>
                </c:pt>
                <c:pt idx="141329">
                  <c:v>365.04427083333331</c:v>
                </c:pt>
                <c:pt idx="141330">
                  <c:v>365.046875</c:v>
                </c:pt>
                <c:pt idx="141331">
                  <c:v>365.04947916666669</c:v>
                </c:pt>
                <c:pt idx="141332">
                  <c:v>365.05208333333331</c:v>
                </c:pt>
                <c:pt idx="141333">
                  <c:v>365.0546875</c:v>
                </c:pt>
                <c:pt idx="141334">
                  <c:v>365.05729166666669</c:v>
                </c:pt>
                <c:pt idx="141335">
                  <c:v>365.05989583333331</c:v>
                </c:pt>
                <c:pt idx="141336">
                  <c:v>365.0625</c:v>
                </c:pt>
                <c:pt idx="141337">
                  <c:v>365.06510416666669</c:v>
                </c:pt>
                <c:pt idx="141338">
                  <c:v>365.06770833333331</c:v>
                </c:pt>
                <c:pt idx="141339">
                  <c:v>365.0703125</c:v>
                </c:pt>
                <c:pt idx="141340">
                  <c:v>365.07291666666669</c:v>
                </c:pt>
                <c:pt idx="141341">
                  <c:v>365.07552083333331</c:v>
                </c:pt>
                <c:pt idx="141342">
                  <c:v>365.078125</c:v>
                </c:pt>
                <c:pt idx="141343">
                  <c:v>365.08072916666669</c:v>
                </c:pt>
                <c:pt idx="141344">
                  <c:v>365.08333333333331</c:v>
                </c:pt>
                <c:pt idx="141345">
                  <c:v>365.0859375</c:v>
                </c:pt>
                <c:pt idx="141346">
                  <c:v>365.08854166666669</c:v>
                </c:pt>
                <c:pt idx="141347">
                  <c:v>365.09114583333331</c:v>
                </c:pt>
                <c:pt idx="141348">
                  <c:v>365.09375</c:v>
                </c:pt>
                <c:pt idx="141349">
                  <c:v>365.09635416666669</c:v>
                </c:pt>
                <c:pt idx="141350">
                  <c:v>365.09895833333331</c:v>
                </c:pt>
                <c:pt idx="141351">
                  <c:v>365.1015625</c:v>
                </c:pt>
                <c:pt idx="141352">
                  <c:v>365.10416666666669</c:v>
                </c:pt>
                <c:pt idx="141353">
                  <c:v>365.10677083333331</c:v>
                </c:pt>
                <c:pt idx="141354">
                  <c:v>365.109375</c:v>
                </c:pt>
                <c:pt idx="141355">
                  <c:v>365.11197916666669</c:v>
                </c:pt>
                <c:pt idx="141356">
                  <c:v>365.11458333333331</c:v>
                </c:pt>
                <c:pt idx="141357">
                  <c:v>365.1171875</c:v>
                </c:pt>
                <c:pt idx="141358">
                  <c:v>365.11979166666669</c:v>
                </c:pt>
                <c:pt idx="141359">
                  <c:v>365.12239583333331</c:v>
                </c:pt>
                <c:pt idx="141360">
                  <c:v>365.125</c:v>
                </c:pt>
                <c:pt idx="141361">
                  <c:v>365.12760416666669</c:v>
                </c:pt>
                <c:pt idx="141362">
                  <c:v>365.13020833333331</c:v>
                </c:pt>
                <c:pt idx="141363">
                  <c:v>365.1328125</c:v>
                </c:pt>
                <c:pt idx="141364">
                  <c:v>365.13541666666669</c:v>
                </c:pt>
                <c:pt idx="141365">
                  <c:v>365.13802083333331</c:v>
                </c:pt>
                <c:pt idx="141366">
                  <c:v>365.140625</c:v>
                </c:pt>
                <c:pt idx="141367">
                  <c:v>365.14322916666669</c:v>
                </c:pt>
                <c:pt idx="141368">
                  <c:v>365.14583333333331</c:v>
                </c:pt>
                <c:pt idx="141369">
                  <c:v>365.1484375</c:v>
                </c:pt>
                <c:pt idx="141370">
                  <c:v>365.15104166666669</c:v>
                </c:pt>
                <c:pt idx="141371">
                  <c:v>365.15364583333331</c:v>
                </c:pt>
                <c:pt idx="141372">
                  <c:v>365.15625</c:v>
                </c:pt>
                <c:pt idx="141373">
                  <c:v>365.15885416666669</c:v>
                </c:pt>
                <c:pt idx="141374">
                  <c:v>365.16145833333331</c:v>
                </c:pt>
                <c:pt idx="141375">
                  <c:v>365.1640625</c:v>
                </c:pt>
                <c:pt idx="141376">
                  <c:v>365.16666666666669</c:v>
                </c:pt>
                <c:pt idx="141377">
                  <c:v>365.16927083333331</c:v>
                </c:pt>
                <c:pt idx="141378">
                  <c:v>365.171875</c:v>
                </c:pt>
                <c:pt idx="141379">
                  <c:v>365.17447916666669</c:v>
                </c:pt>
                <c:pt idx="141380">
                  <c:v>365.17708333333331</c:v>
                </c:pt>
                <c:pt idx="141381">
                  <c:v>365.1796875</c:v>
                </c:pt>
                <c:pt idx="141382">
                  <c:v>365.18229166666669</c:v>
                </c:pt>
                <c:pt idx="141383">
                  <c:v>365.18489583333331</c:v>
                </c:pt>
                <c:pt idx="141384">
                  <c:v>365.1875</c:v>
                </c:pt>
                <c:pt idx="141385">
                  <c:v>365.19010416666669</c:v>
                </c:pt>
                <c:pt idx="141386">
                  <c:v>365.19270833333331</c:v>
                </c:pt>
                <c:pt idx="141387">
                  <c:v>365.1953125</c:v>
                </c:pt>
                <c:pt idx="141388">
                  <c:v>365.19791666666669</c:v>
                </c:pt>
                <c:pt idx="141389">
                  <c:v>365.20052083333331</c:v>
                </c:pt>
                <c:pt idx="141390">
                  <c:v>365.203125</c:v>
                </c:pt>
                <c:pt idx="141391">
                  <c:v>365.20572916666669</c:v>
                </c:pt>
                <c:pt idx="141392">
                  <c:v>365.20833333333331</c:v>
                </c:pt>
                <c:pt idx="141393">
                  <c:v>365.2109375</c:v>
                </c:pt>
                <c:pt idx="141394">
                  <c:v>365.21354166666669</c:v>
                </c:pt>
                <c:pt idx="141395">
                  <c:v>365.21614583333331</c:v>
                </c:pt>
                <c:pt idx="141396">
                  <c:v>365.21875</c:v>
                </c:pt>
                <c:pt idx="141397">
                  <c:v>365.22135416666669</c:v>
                </c:pt>
                <c:pt idx="141398">
                  <c:v>365.22395833333331</c:v>
                </c:pt>
                <c:pt idx="141399">
                  <c:v>365.2265625</c:v>
                </c:pt>
                <c:pt idx="141400">
                  <c:v>365.22916666666669</c:v>
                </c:pt>
                <c:pt idx="141401">
                  <c:v>365.23177083333331</c:v>
                </c:pt>
                <c:pt idx="141402">
                  <c:v>365.234375</c:v>
                </c:pt>
                <c:pt idx="141403">
                  <c:v>365.23697916666669</c:v>
                </c:pt>
                <c:pt idx="141404">
                  <c:v>365.23958333333331</c:v>
                </c:pt>
                <c:pt idx="141405">
                  <c:v>365.2421875</c:v>
                </c:pt>
                <c:pt idx="141406">
                  <c:v>365.24479166666669</c:v>
                </c:pt>
                <c:pt idx="141407">
                  <c:v>365.24739583333331</c:v>
                </c:pt>
                <c:pt idx="141408">
                  <c:v>365.25</c:v>
                </c:pt>
                <c:pt idx="141409">
                  <c:v>365.25260416666669</c:v>
                </c:pt>
                <c:pt idx="141410">
                  <c:v>365.25520833333331</c:v>
                </c:pt>
                <c:pt idx="141411">
                  <c:v>365.2578125</c:v>
                </c:pt>
                <c:pt idx="141412">
                  <c:v>365.26041666666669</c:v>
                </c:pt>
                <c:pt idx="141413">
                  <c:v>365.26302083333331</c:v>
                </c:pt>
                <c:pt idx="141414">
                  <c:v>365.265625</c:v>
                </c:pt>
                <c:pt idx="141415">
                  <c:v>365.26822916666669</c:v>
                </c:pt>
                <c:pt idx="141416">
                  <c:v>365.27083333333331</c:v>
                </c:pt>
                <c:pt idx="141417">
                  <c:v>365.2734375</c:v>
                </c:pt>
                <c:pt idx="141418">
                  <c:v>365.27604166666669</c:v>
                </c:pt>
                <c:pt idx="141419">
                  <c:v>365.27864583333331</c:v>
                </c:pt>
                <c:pt idx="141420">
                  <c:v>365.28125</c:v>
                </c:pt>
                <c:pt idx="141421">
                  <c:v>365.28385416666669</c:v>
                </c:pt>
                <c:pt idx="141422">
                  <c:v>365.28645833333331</c:v>
                </c:pt>
                <c:pt idx="141423">
                  <c:v>365.2890625</c:v>
                </c:pt>
                <c:pt idx="141424">
                  <c:v>365.29166666666669</c:v>
                </c:pt>
                <c:pt idx="141425">
                  <c:v>365.29427083333331</c:v>
                </c:pt>
                <c:pt idx="141426">
                  <c:v>365.296875</c:v>
                </c:pt>
                <c:pt idx="141427">
                  <c:v>365.29947916666669</c:v>
                </c:pt>
                <c:pt idx="141428">
                  <c:v>365.30208333333331</c:v>
                </c:pt>
                <c:pt idx="141429">
                  <c:v>365.3046875</c:v>
                </c:pt>
                <c:pt idx="141430">
                  <c:v>365.30729166666669</c:v>
                </c:pt>
                <c:pt idx="141431">
                  <c:v>365.30989583333331</c:v>
                </c:pt>
                <c:pt idx="141432">
                  <c:v>365.3125</c:v>
                </c:pt>
                <c:pt idx="141433">
                  <c:v>365.31510416666669</c:v>
                </c:pt>
                <c:pt idx="141434">
                  <c:v>365.31770833333331</c:v>
                </c:pt>
                <c:pt idx="141435">
                  <c:v>365.3203125</c:v>
                </c:pt>
                <c:pt idx="141436">
                  <c:v>365.32291666666669</c:v>
                </c:pt>
                <c:pt idx="141437">
                  <c:v>365.32552083333331</c:v>
                </c:pt>
                <c:pt idx="141438">
                  <c:v>365.328125</c:v>
                </c:pt>
                <c:pt idx="141439">
                  <c:v>365.33072916666669</c:v>
                </c:pt>
                <c:pt idx="141440">
                  <c:v>365.33333333333331</c:v>
                </c:pt>
                <c:pt idx="141441">
                  <c:v>365.3359375</c:v>
                </c:pt>
                <c:pt idx="141442">
                  <c:v>365.33854166666669</c:v>
                </c:pt>
                <c:pt idx="141443">
                  <c:v>365.34114583333331</c:v>
                </c:pt>
                <c:pt idx="141444">
                  <c:v>365.34375</c:v>
                </c:pt>
                <c:pt idx="141445">
                  <c:v>365.34635416666669</c:v>
                </c:pt>
                <c:pt idx="141446">
                  <c:v>365.34895833333331</c:v>
                </c:pt>
                <c:pt idx="141447">
                  <c:v>365.3515625</c:v>
                </c:pt>
                <c:pt idx="141448">
                  <c:v>365.35416666666669</c:v>
                </c:pt>
                <c:pt idx="141449">
                  <c:v>365.35677083333331</c:v>
                </c:pt>
                <c:pt idx="141450">
                  <c:v>365.359375</c:v>
                </c:pt>
                <c:pt idx="141451">
                  <c:v>365.36197916666669</c:v>
                </c:pt>
                <c:pt idx="141452">
                  <c:v>365.36458333333331</c:v>
                </c:pt>
                <c:pt idx="141453">
                  <c:v>365.3671875</c:v>
                </c:pt>
                <c:pt idx="141454">
                  <c:v>365.36979166666669</c:v>
                </c:pt>
                <c:pt idx="141455">
                  <c:v>365.37239583333331</c:v>
                </c:pt>
                <c:pt idx="141456">
                  <c:v>365.375</c:v>
                </c:pt>
                <c:pt idx="141457">
                  <c:v>365.37760416666669</c:v>
                </c:pt>
                <c:pt idx="141458">
                  <c:v>365.38020833333331</c:v>
                </c:pt>
                <c:pt idx="141459">
                  <c:v>365.3828125</c:v>
                </c:pt>
                <c:pt idx="141460">
                  <c:v>365.38541666666669</c:v>
                </c:pt>
                <c:pt idx="141461">
                  <c:v>365.38802083333331</c:v>
                </c:pt>
                <c:pt idx="141462">
                  <c:v>365.390625</c:v>
                </c:pt>
                <c:pt idx="141463">
                  <c:v>365.39322916666669</c:v>
                </c:pt>
                <c:pt idx="141464">
                  <c:v>365.39583333333331</c:v>
                </c:pt>
                <c:pt idx="141465">
                  <c:v>365.3984375</c:v>
                </c:pt>
                <c:pt idx="141466">
                  <c:v>365.40104166666669</c:v>
                </c:pt>
                <c:pt idx="141467">
                  <c:v>365.40364583333331</c:v>
                </c:pt>
                <c:pt idx="141468">
                  <c:v>365.40625</c:v>
                </c:pt>
                <c:pt idx="141469">
                  <c:v>365.40885416666669</c:v>
                </c:pt>
                <c:pt idx="141470">
                  <c:v>365.41145833333331</c:v>
                </c:pt>
                <c:pt idx="141471">
                  <c:v>365.4140625</c:v>
                </c:pt>
                <c:pt idx="141472">
                  <c:v>365.41666666666669</c:v>
                </c:pt>
                <c:pt idx="141473">
                  <c:v>365.41927083333331</c:v>
                </c:pt>
                <c:pt idx="141474">
                  <c:v>365.421875</c:v>
                </c:pt>
                <c:pt idx="141475">
                  <c:v>365.42447916666669</c:v>
                </c:pt>
                <c:pt idx="141476">
                  <c:v>365.42708333333331</c:v>
                </c:pt>
                <c:pt idx="141477">
                  <c:v>365.4296875</c:v>
                </c:pt>
                <c:pt idx="141478">
                  <c:v>365.43229166666669</c:v>
                </c:pt>
                <c:pt idx="141479">
                  <c:v>365.43489583333331</c:v>
                </c:pt>
                <c:pt idx="141480">
                  <c:v>365.4375</c:v>
                </c:pt>
                <c:pt idx="141481">
                  <c:v>365.44010416666669</c:v>
                </c:pt>
                <c:pt idx="141482">
                  <c:v>365.44270833333331</c:v>
                </c:pt>
                <c:pt idx="141483">
                  <c:v>365.4453125</c:v>
                </c:pt>
                <c:pt idx="141484">
                  <c:v>365.44791666666669</c:v>
                </c:pt>
                <c:pt idx="141485">
                  <c:v>365.45052083333331</c:v>
                </c:pt>
                <c:pt idx="141486">
                  <c:v>365.453125</c:v>
                </c:pt>
                <c:pt idx="141487">
                  <c:v>365.45572916666669</c:v>
                </c:pt>
                <c:pt idx="141488">
                  <c:v>365.45833333333331</c:v>
                </c:pt>
                <c:pt idx="141489">
                  <c:v>365.4609375</c:v>
                </c:pt>
                <c:pt idx="141490">
                  <c:v>365.46354166666669</c:v>
                </c:pt>
                <c:pt idx="141491">
                  <c:v>365.46614583333331</c:v>
                </c:pt>
                <c:pt idx="141492">
                  <c:v>365.46875</c:v>
                </c:pt>
                <c:pt idx="141493">
                  <c:v>365.47135416666669</c:v>
                </c:pt>
                <c:pt idx="141494">
                  <c:v>365.47395833333331</c:v>
                </c:pt>
                <c:pt idx="141495">
                  <c:v>365.4765625</c:v>
                </c:pt>
                <c:pt idx="141496">
                  <c:v>365.47916666666669</c:v>
                </c:pt>
                <c:pt idx="141497">
                  <c:v>365.48177083333331</c:v>
                </c:pt>
                <c:pt idx="141498">
                  <c:v>365.484375</c:v>
                </c:pt>
                <c:pt idx="141499">
                  <c:v>365.48697916666669</c:v>
                </c:pt>
                <c:pt idx="141500">
                  <c:v>365.48958333333331</c:v>
                </c:pt>
                <c:pt idx="141501">
                  <c:v>365.4921875</c:v>
                </c:pt>
                <c:pt idx="141502">
                  <c:v>365.49479166666669</c:v>
                </c:pt>
                <c:pt idx="141503">
                  <c:v>365.49739583333331</c:v>
                </c:pt>
                <c:pt idx="141504">
                  <c:v>365.5</c:v>
                </c:pt>
                <c:pt idx="141505">
                  <c:v>365.50260416666669</c:v>
                </c:pt>
                <c:pt idx="141506">
                  <c:v>365.50520833333331</c:v>
                </c:pt>
                <c:pt idx="141507">
                  <c:v>365.5078125</c:v>
                </c:pt>
                <c:pt idx="141508">
                  <c:v>365.51041666666669</c:v>
                </c:pt>
                <c:pt idx="141509">
                  <c:v>365.51302083333331</c:v>
                </c:pt>
                <c:pt idx="141510">
                  <c:v>365.515625</c:v>
                </c:pt>
                <c:pt idx="141511">
                  <c:v>365.51822916666669</c:v>
                </c:pt>
                <c:pt idx="141512">
                  <c:v>365.52083333333331</c:v>
                </c:pt>
                <c:pt idx="141513">
                  <c:v>365.5234375</c:v>
                </c:pt>
                <c:pt idx="141514">
                  <c:v>365.52604166666669</c:v>
                </c:pt>
                <c:pt idx="141515">
                  <c:v>365.52864583333331</c:v>
                </c:pt>
                <c:pt idx="141516">
                  <c:v>365.53125</c:v>
                </c:pt>
                <c:pt idx="141517">
                  <c:v>365.53385416666669</c:v>
                </c:pt>
                <c:pt idx="141518">
                  <c:v>365.53645833333331</c:v>
                </c:pt>
                <c:pt idx="141519">
                  <c:v>365.5390625</c:v>
                </c:pt>
                <c:pt idx="141520">
                  <c:v>365.54166666666669</c:v>
                </c:pt>
                <c:pt idx="141521">
                  <c:v>365.54427083333331</c:v>
                </c:pt>
                <c:pt idx="141522">
                  <c:v>365.546875</c:v>
                </c:pt>
                <c:pt idx="141523">
                  <c:v>365.54947916666669</c:v>
                </c:pt>
                <c:pt idx="141524">
                  <c:v>365.55208333333331</c:v>
                </c:pt>
                <c:pt idx="141525">
                  <c:v>365.5546875</c:v>
                </c:pt>
                <c:pt idx="141526">
                  <c:v>365.55729166666669</c:v>
                </c:pt>
                <c:pt idx="141527">
                  <c:v>365.55989583333331</c:v>
                </c:pt>
                <c:pt idx="141528">
                  <c:v>365.5625</c:v>
                </c:pt>
                <c:pt idx="141529">
                  <c:v>365.56510416666669</c:v>
                </c:pt>
                <c:pt idx="141530">
                  <c:v>365.56770833333331</c:v>
                </c:pt>
                <c:pt idx="141531">
                  <c:v>365.5703125</c:v>
                </c:pt>
                <c:pt idx="141532">
                  <c:v>365.57291666666669</c:v>
                </c:pt>
                <c:pt idx="141533">
                  <c:v>365.57552083333331</c:v>
                </c:pt>
                <c:pt idx="141534">
                  <c:v>365.578125</c:v>
                </c:pt>
                <c:pt idx="141535">
                  <c:v>365.58072916666669</c:v>
                </c:pt>
                <c:pt idx="141536">
                  <c:v>365.58333333333331</c:v>
                </c:pt>
                <c:pt idx="141537">
                  <c:v>365.5859375</c:v>
                </c:pt>
                <c:pt idx="141538">
                  <c:v>365.58854166666669</c:v>
                </c:pt>
                <c:pt idx="141539">
                  <c:v>365.59114583333331</c:v>
                </c:pt>
                <c:pt idx="141540">
                  <c:v>365.59375</c:v>
                </c:pt>
                <c:pt idx="141541">
                  <c:v>365.59635416666669</c:v>
                </c:pt>
                <c:pt idx="141542">
                  <c:v>365.59895833333331</c:v>
                </c:pt>
                <c:pt idx="141543">
                  <c:v>365.6015625</c:v>
                </c:pt>
                <c:pt idx="141544">
                  <c:v>365.60416666666669</c:v>
                </c:pt>
                <c:pt idx="141545">
                  <c:v>365.60677083333331</c:v>
                </c:pt>
                <c:pt idx="141546">
                  <c:v>365.609375</c:v>
                </c:pt>
                <c:pt idx="141547">
                  <c:v>365.61197916666669</c:v>
                </c:pt>
                <c:pt idx="141548">
                  <c:v>365.61458333333331</c:v>
                </c:pt>
                <c:pt idx="141549">
                  <c:v>365.6171875</c:v>
                </c:pt>
                <c:pt idx="141550">
                  <c:v>365.61979166666669</c:v>
                </c:pt>
                <c:pt idx="141551">
                  <c:v>365.62239583333331</c:v>
                </c:pt>
                <c:pt idx="141552">
                  <c:v>365.625</c:v>
                </c:pt>
                <c:pt idx="141553">
                  <c:v>365.62760416666669</c:v>
                </c:pt>
                <c:pt idx="141554">
                  <c:v>365.63020833333331</c:v>
                </c:pt>
                <c:pt idx="141555">
                  <c:v>365.6328125</c:v>
                </c:pt>
                <c:pt idx="141556">
                  <c:v>365.63541666666669</c:v>
                </c:pt>
                <c:pt idx="141557">
                  <c:v>365.63802083333331</c:v>
                </c:pt>
                <c:pt idx="141558">
                  <c:v>365.640625</c:v>
                </c:pt>
                <c:pt idx="141559">
                  <c:v>365.64322916666669</c:v>
                </c:pt>
                <c:pt idx="141560">
                  <c:v>365.64583333333331</c:v>
                </c:pt>
                <c:pt idx="141561">
                  <c:v>365.6484375</c:v>
                </c:pt>
                <c:pt idx="141562">
                  <c:v>365.65104166666669</c:v>
                </c:pt>
                <c:pt idx="141563">
                  <c:v>365.65364583333331</c:v>
                </c:pt>
                <c:pt idx="141564">
                  <c:v>365.65625</c:v>
                </c:pt>
                <c:pt idx="141565">
                  <c:v>365.65885416666669</c:v>
                </c:pt>
                <c:pt idx="141566">
                  <c:v>365.66145833333331</c:v>
                </c:pt>
                <c:pt idx="141567">
                  <c:v>365.6640625</c:v>
                </c:pt>
                <c:pt idx="141568">
                  <c:v>365.66666666666669</c:v>
                </c:pt>
                <c:pt idx="141569">
                  <c:v>365.66927083333331</c:v>
                </c:pt>
                <c:pt idx="141570">
                  <c:v>365.671875</c:v>
                </c:pt>
                <c:pt idx="141571">
                  <c:v>365.67447916666669</c:v>
                </c:pt>
                <c:pt idx="141572">
                  <c:v>365.67708333333331</c:v>
                </c:pt>
                <c:pt idx="141573">
                  <c:v>365.6796875</c:v>
                </c:pt>
                <c:pt idx="141574">
                  <c:v>365.68229166666669</c:v>
                </c:pt>
                <c:pt idx="141575">
                  <c:v>365.68489583333331</c:v>
                </c:pt>
                <c:pt idx="141576">
                  <c:v>365.6875</c:v>
                </c:pt>
                <c:pt idx="141577">
                  <c:v>365.69010416666669</c:v>
                </c:pt>
                <c:pt idx="141578">
                  <c:v>365.69270833333331</c:v>
                </c:pt>
                <c:pt idx="141579">
                  <c:v>365.6953125</c:v>
                </c:pt>
                <c:pt idx="141580">
                  <c:v>365.69791666666669</c:v>
                </c:pt>
                <c:pt idx="141581">
                  <c:v>365.70052083333331</c:v>
                </c:pt>
                <c:pt idx="141582">
                  <c:v>365.703125</c:v>
                </c:pt>
                <c:pt idx="141583">
                  <c:v>365.70572916666669</c:v>
                </c:pt>
                <c:pt idx="141584">
                  <c:v>365.70833333333331</c:v>
                </c:pt>
                <c:pt idx="141585">
                  <c:v>365.7109375</c:v>
                </c:pt>
                <c:pt idx="141586">
                  <c:v>365.71354166666669</c:v>
                </c:pt>
                <c:pt idx="141587">
                  <c:v>365.71614583333331</c:v>
                </c:pt>
                <c:pt idx="141588">
                  <c:v>365.71875</c:v>
                </c:pt>
                <c:pt idx="141589">
                  <c:v>365.72135416666669</c:v>
                </c:pt>
                <c:pt idx="141590">
                  <c:v>365.72395833333331</c:v>
                </c:pt>
                <c:pt idx="141591">
                  <c:v>365.7265625</c:v>
                </c:pt>
                <c:pt idx="141592">
                  <c:v>365.72916666666669</c:v>
                </c:pt>
                <c:pt idx="141593">
                  <c:v>365.73177083333331</c:v>
                </c:pt>
                <c:pt idx="141594">
                  <c:v>365.734375</c:v>
                </c:pt>
                <c:pt idx="141595">
                  <c:v>365.73697916666669</c:v>
                </c:pt>
                <c:pt idx="141596">
                  <c:v>365.73958333333331</c:v>
                </c:pt>
                <c:pt idx="141597">
                  <c:v>365.7421875</c:v>
                </c:pt>
                <c:pt idx="141598">
                  <c:v>365.74479166666669</c:v>
                </c:pt>
                <c:pt idx="141599">
                  <c:v>365.74739583333331</c:v>
                </c:pt>
                <c:pt idx="141600">
                  <c:v>365.75</c:v>
                </c:pt>
                <c:pt idx="141601">
                  <c:v>365.75260416666669</c:v>
                </c:pt>
                <c:pt idx="141602">
                  <c:v>365.75520833333331</c:v>
                </c:pt>
                <c:pt idx="141603">
                  <c:v>365.7578125</c:v>
                </c:pt>
                <c:pt idx="141604">
                  <c:v>365.76041666666669</c:v>
                </c:pt>
                <c:pt idx="141605">
                  <c:v>365.76302083333331</c:v>
                </c:pt>
                <c:pt idx="141606">
                  <c:v>365.765625</c:v>
                </c:pt>
                <c:pt idx="141607">
                  <c:v>365.76822916666669</c:v>
                </c:pt>
                <c:pt idx="141608">
                  <c:v>365.77083333333331</c:v>
                </c:pt>
                <c:pt idx="141609">
                  <c:v>365.7734375</c:v>
                </c:pt>
                <c:pt idx="141610">
                  <c:v>365.77604166666669</c:v>
                </c:pt>
                <c:pt idx="141611">
                  <c:v>365.77864583333331</c:v>
                </c:pt>
                <c:pt idx="141612">
                  <c:v>365.78125</c:v>
                </c:pt>
                <c:pt idx="141613">
                  <c:v>365.78385416666669</c:v>
                </c:pt>
                <c:pt idx="141614">
                  <c:v>365.78645833333331</c:v>
                </c:pt>
                <c:pt idx="141615">
                  <c:v>365.7890625</c:v>
                </c:pt>
                <c:pt idx="141616">
                  <c:v>365.79166666666669</c:v>
                </c:pt>
                <c:pt idx="141617">
                  <c:v>365.79427083333331</c:v>
                </c:pt>
                <c:pt idx="141618">
                  <c:v>365.796875</c:v>
                </c:pt>
                <c:pt idx="141619">
                  <c:v>365.79947916666669</c:v>
                </c:pt>
                <c:pt idx="141620">
                  <c:v>365.80208333333331</c:v>
                </c:pt>
                <c:pt idx="141621">
                  <c:v>365.8046875</c:v>
                </c:pt>
                <c:pt idx="141622">
                  <c:v>365.80729166666669</c:v>
                </c:pt>
                <c:pt idx="141623">
                  <c:v>365.80989583333331</c:v>
                </c:pt>
                <c:pt idx="141624">
                  <c:v>365.8125</c:v>
                </c:pt>
                <c:pt idx="141625">
                  <c:v>365.81510416666669</c:v>
                </c:pt>
                <c:pt idx="141626">
                  <c:v>365.81770833333331</c:v>
                </c:pt>
                <c:pt idx="141627">
                  <c:v>365.8203125</c:v>
                </c:pt>
                <c:pt idx="141628">
                  <c:v>365.82291666666669</c:v>
                </c:pt>
                <c:pt idx="141629">
                  <c:v>365.82552083333331</c:v>
                </c:pt>
                <c:pt idx="141630">
                  <c:v>365.828125</c:v>
                </c:pt>
                <c:pt idx="141631">
                  <c:v>365.83072916666669</c:v>
                </c:pt>
                <c:pt idx="141632">
                  <c:v>365.83333333333331</c:v>
                </c:pt>
                <c:pt idx="141633">
                  <c:v>365.8359375</c:v>
                </c:pt>
                <c:pt idx="141634">
                  <c:v>365.83854166666669</c:v>
                </c:pt>
                <c:pt idx="141635">
                  <c:v>365.84114583333331</c:v>
                </c:pt>
                <c:pt idx="141636">
                  <c:v>365.84375</c:v>
                </c:pt>
                <c:pt idx="141637">
                  <c:v>365.84635416666669</c:v>
                </c:pt>
                <c:pt idx="141638">
                  <c:v>365.84895833333331</c:v>
                </c:pt>
                <c:pt idx="141639">
                  <c:v>365.8515625</c:v>
                </c:pt>
                <c:pt idx="141640">
                  <c:v>365.85416666666669</c:v>
                </c:pt>
                <c:pt idx="141641">
                  <c:v>365.85677083333331</c:v>
                </c:pt>
                <c:pt idx="141642">
                  <c:v>365.859375</c:v>
                </c:pt>
                <c:pt idx="141643">
                  <c:v>365.86197916666669</c:v>
                </c:pt>
                <c:pt idx="141644">
                  <c:v>365.86458333333331</c:v>
                </c:pt>
                <c:pt idx="141645">
                  <c:v>365.8671875</c:v>
                </c:pt>
                <c:pt idx="141646">
                  <c:v>365.86979166666669</c:v>
                </c:pt>
                <c:pt idx="141647">
                  <c:v>365.87239583333331</c:v>
                </c:pt>
                <c:pt idx="141648">
                  <c:v>365.875</c:v>
                </c:pt>
                <c:pt idx="141649">
                  <c:v>365.87760416666669</c:v>
                </c:pt>
                <c:pt idx="141650">
                  <c:v>365.88020833333331</c:v>
                </c:pt>
                <c:pt idx="141651">
                  <c:v>365.8828125</c:v>
                </c:pt>
                <c:pt idx="141652">
                  <c:v>365.88541666666669</c:v>
                </c:pt>
                <c:pt idx="141653">
                  <c:v>365.88802083333331</c:v>
                </c:pt>
                <c:pt idx="141654">
                  <c:v>365.890625</c:v>
                </c:pt>
                <c:pt idx="141655">
                  <c:v>365.89322916666669</c:v>
                </c:pt>
                <c:pt idx="141656">
                  <c:v>365.89583333333331</c:v>
                </c:pt>
                <c:pt idx="141657">
                  <c:v>365.8984375</c:v>
                </c:pt>
                <c:pt idx="141658">
                  <c:v>365.90104166666669</c:v>
                </c:pt>
                <c:pt idx="141659">
                  <c:v>365.90364583333331</c:v>
                </c:pt>
                <c:pt idx="141660">
                  <c:v>365.90625</c:v>
                </c:pt>
                <c:pt idx="141661">
                  <c:v>365.90885416666669</c:v>
                </c:pt>
                <c:pt idx="141662">
                  <c:v>365.91145833333331</c:v>
                </c:pt>
                <c:pt idx="141663">
                  <c:v>365.9140625</c:v>
                </c:pt>
                <c:pt idx="141664">
                  <c:v>365.91666666666669</c:v>
                </c:pt>
                <c:pt idx="141665">
                  <c:v>365.91927083333331</c:v>
                </c:pt>
                <c:pt idx="141666">
                  <c:v>365.921875</c:v>
                </c:pt>
                <c:pt idx="141667">
                  <c:v>365.92447916666669</c:v>
                </c:pt>
                <c:pt idx="141668">
                  <c:v>365.92708333333331</c:v>
                </c:pt>
                <c:pt idx="141669">
                  <c:v>365.9296875</c:v>
                </c:pt>
                <c:pt idx="141670">
                  <c:v>365.93229166666669</c:v>
                </c:pt>
                <c:pt idx="141671">
                  <c:v>365.93489583333331</c:v>
                </c:pt>
                <c:pt idx="141672">
                  <c:v>365.9375</c:v>
                </c:pt>
                <c:pt idx="141673">
                  <c:v>365.94010416666669</c:v>
                </c:pt>
                <c:pt idx="141674">
                  <c:v>365.94270833333331</c:v>
                </c:pt>
                <c:pt idx="141675">
                  <c:v>365.9453125</c:v>
                </c:pt>
                <c:pt idx="141676">
                  <c:v>365.94791666666669</c:v>
                </c:pt>
                <c:pt idx="141677">
                  <c:v>365.95052083333331</c:v>
                </c:pt>
                <c:pt idx="141678">
                  <c:v>365.953125</c:v>
                </c:pt>
                <c:pt idx="141679">
                  <c:v>365.95572916666669</c:v>
                </c:pt>
                <c:pt idx="141680">
                  <c:v>365.95833333333331</c:v>
                </c:pt>
                <c:pt idx="141681">
                  <c:v>365.9609375</c:v>
                </c:pt>
                <c:pt idx="141682">
                  <c:v>365.96354166666669</c:v>
                </c:pt>
                <c:pt idx="141683">
                  <c:v>365.96614583333331</c:v>
                </c:pt>
                <c:pt idx="141684">
                  <c:v>365.96875</c:v>
                </c:pt>
                <c:pt idx="141685">
                  <c:v>365.97135416666669</c:v>
                </c:pt>
                <c:pt idx="141686">
                  <c:v>365.97395833333331</c:v>
                </c:pt>
                <c:pt idx="141687">
                  <c:v>365.9765625</c:v>
                </c:pt>
                <c:pt idx="141688">
                  <c:v>365.97916666666669</c:v>
                </c:pt>
                <c:pt idx="141689">
                  <c:v>365.98177083333331</c:v>
                </c:pt>
                <c:pt idx="141690">
                  <c:v>365.984375</c:v>
                </c:pt>
                <c:pt idx="141691">
                  <c:v>365.98697916666669</c:v>
                </c:pt>
                <c:pt idx="141692">
                  <c:v>365.98958333333331</c:v>
                </c:pt>
                <c:pt idx="141693">
                  <c:v>365.9921875</c:v>
                </c:pt>
                <c:pt idx="141694">
                  <c:v>365.99479166666669</c:v>
                </c:pt>
                <c:pt idx="141695">
                  <c:v>365.99739583333331</c:v>
                </c:pt>
                <c:pt idx="141696">
                  <c:v>366</c:v>
                </c:pt>
                <c:pt idx="141697">
                  <c:v>366.00260416666669</c:v>
                </c:pt>
                <c:pt idx="141698">
                  <c:v>366.00520833333331</c:v>
                </c:pt>
                <c:pt idx="141699">
                  <c:v>366.0078125</c:v>
                </c:pt>
                <c:pt idx="141700">
                  <c:v>366.01041666666669</c:v>
                </c:pt>
                <c:pt idx="141701">
                  <c:v>366.01302083333331</c:v>
                </c:pt>
                <c:pt idx="141702">
                  <c:v>366.015625</c:v>
                </c:pt>
                <c:pt idx="141703">
                  <c:v>366.01822916666669</c:v>
                </c:pt>
                <c:pt idx="141704">
                  <c:v>366.02083333333331</c:v>
                </c:pt>
                <c:pt idx="141705">
                  <c:v>366.0234375</c:v>
                </c:pt>
                <c:pt idx="141706">
                  <c:v>366.02604166666669</c:v>
                </c:pt>
                <c:pt idx="141707">
                  <c:v>366.02864583333331</c:v>
                </c:pt>
                <c:pt idx="141708">
                  <c:v>366.03125</c:v>
                </c:pt>
                <c:pt idx="141709">
                  <c:v>366.03385416666669</c:v>
                </c:pt>
                <c:pt idx="141710">
                  <c:v>366.03645833333331</c:v>
                </c:pt>
                <c:pt idx="141711">
                  <c:v>366.0390625</c:v>
                </c:pt>
                <c:pt idx="141712">
                  <c:v>366.04166666666669</c:v>
                </c:pt>
                <c:pt idx="141713">
                  <c:v>366.04427083333331</c:v>
                </c:pt>
                <c:pt idx="141714">
                  <c:v>366.046875</c:v>
                </c:pt>
                <c:pt idx="141715">
                  <c:v>366.04947916666669</c:v>
                </c:pt>
                <c:pt idx="141716">
                  <c:v>366.05208333333331</c:v>
                </c:pt>
                <c:pt idx="141717">
                  <c:v>366.0546875</c:v>
                </c:pt>
                <c:pt idx="141718">
                  <c:v>366.05729166666669</c:v>
                </c:pt>
                <c:pt idx="141719">
                  <c:v>366.05989583333331</c:v>
                </c:pt>
                <c:pt idx="141720">
                  <c:v>366.0625</c:v>
                </c:pt>
                <c:pt idx="141721">
                  <c:v>366.06510416666669</c:v>
                </c:pt>
                <c:pt idx="141722">
                  <c:v>366.06770833333331</c:v>
                </c:pt>
                <c:pt idx="141723">
                  <c:v>366.0703125</c:v>
                </c:pt>
                <c:pt idx="141724">
                  <c:v>366.07291666666669</c:v>
                </c:pt>
                <c:pt idx="141725">
                  <c:v>366.07552083333331</c:v>
                </c:pt>
                <c:pt idx="141726">
                  <c:v>366.078125</c:v>
                </c:pt>
                <c:pt idx="141727">
                  <c:v>366.08072916666669</c:v>
                </c:pt>
                <c:pt idx="141728">
                  <c:v>366.08333333333331</c:v>
                </c:pt>
                <c:pt idx="141729">
                  <c:v>366.0859375</c:v>
                </c:pt>
                <c:pt idx="141730">
                  <c:v>366.08854166666669</c:v>
                </c:pt>
                <c:pt idx="141731">
                  <c:v>366.09114583333331</c:v>
                </c:pt>
                <c:pt idx="141732">
                  <c:v>366.09375</c:v>
                </c:pt>
                <c:pt idx="141733">
                  <c:v>366.09635416666669</c:v>
                </c:pt>
                <c:pt idx="141734">
                  <c:v>366.09895833333331</c:v>
                </c:pt>
                <c:pt idx="141735">
                  <c:v>366.1015625</c:v>
                </c:pt>
                <c:pt idx="141736">
                  <c:v>366.10416666666669</c:v>
                </c:pt>
                <c:pt idx="141737">
                  <c:v>366.10677083333331</c:v>
                </c:pt>
                <c:pt idx="141738">
                  <c:v>366.109375</c:v>
                </c:pt>
                <c:pt idx="141739">
                  <c:v>366.11197916666669</c:v>
                </c:pt>
                <c:pt idx="141740">
                  <c:v>366.11458333333331</c:v>
                </c:pt>
                <c:pt idx="141741">
                  <c:v>366.1171875</c:v>
                </c:pt>
                <c:pt idx="141742">
                  <c:v>366.11979166666669</c:v>
                </c:pt>
                <c:pt idx="141743">
                  <c:v>366.12239583333331</c:v>
                </c:pt>
                <c:pt idx="141744">
                  <c:v>366.125</c:v>
                </c:pt>
                <c:pt idx="141745">
                  <c:v>366.12760416666669</c:v>
                </c:pt>
                <c:pt idx="141746">
                  <c:v>366.13020833333331</c:v>
                </c:pt>
                <c:pt idx="141747">
                  <c:v>366.1328125</c:v>
                </c:pt>
                <c:pt idx="141748">
                  <c:v>366.13541666666669</c:v>
                </c:pt>
                <c:pt idx="141749">
                  <c:v>366.13802083333331</c:v>
                </c:pt>
                <c:pt idx="141750">
                  <c:v>366.140625</c:v>
                </c:pt>
                <c:pt idx="141751">
                  <c:v>366.14322916666669</c:v>
                </c:pt>
                <c:pt idx="141752">
                  <c:v>366.14583333333331</c:v>
                </c:pt>
                <c:pt idx="141753">
                  <c:v>366.1484375</c:v>
                </c:pt>
                <c:pt idx="141754">
                  <c:v>366.15104166666669</c:v>
                </c:pt>
                <c:pt idx="141755">
                  <c:v>366.15364583333331</c:v>
                </c:pt>
                <c:pt idx="141756">
                  <c:v>366.15625</c:v>
                </c:pt>
                <c:pt idx="141757">
                  <c:v>366.15885416666669</c:v>
                </c:pt>
                <c:pt idx="141758">
                  <c:v>366.16145833333331</c:v>
                </c:pt>
                <c:pt idx="141759">
                  <c:v>366.1640625</c:v>
                </c:pt>
                <c:pt idx="141760">
                  <c:v>366.16666666666669</c:v>
                </c:pt>
                <c:pt idx="141761">
                  <c:v>366.16927083333331</c:v>
                </c:pt>
                <c:pt idx="141762">
                  <c:v>366.171875</c:v>
                </c:pt>
                <c:pt idx="141763">
                  <c:v>366.17447916666669</c:v>
                </c:pt>
                <c:pt idx="141764">
                  <c:v>366.17708333333331</c:v>
                </c:pt>
                <c:pt idx="141765">
                  <c:v>366.1796875</c:v>
                </c:pt>
                <c:pt idx="141766">
                  <c:v>366.18229166666669</c:v>
                </c:pt>
                <c:pt idx="141767">
                  <c:v>366.18489583333331</c:v>
                </c:pt>
                <c:pt idx="141768">
                  <c:v>366.1875</c:v>
                </c:pt>
                <c:pt idx="141769">
                  <c:v>366.19010416666669</c:v>
                </c:pt>
                <c:pt idx="141770">
                  <c:v>366.19270833333331</c:v>
                </c:pt>
                <c:pt idx="141771">
                  <c:v>366.1953125</c:v>
                </c:pt>
                <c:pt idx="141772">
                  <c:v>366.19791666666669</c:v>
                </c:pt>
                <c:pt idx="141773">
                  <c:v>366.20052083333331</c:v>
                </c:pt>
                <c:pt idx="141774">
                  <c:v>366.203125</c:v>
                </c:pt>
                <c:pt idx="141775">
                  <c:v>366.20572916666669</c:v>
                </c:pt>
                <c:pt idx="141776">
                  <c:v>366.20833333333331</c:v>
                </c:pt>
                <c:pt idx="141777">
                  <c:v>366.2109375</c:v>
                </c:pt>
                <c:pt idx="141778">
                  <c:v>366.21354166666669</c:v>
                </c:pt>
                <c:pt idx="141779">
                  <c:v>366.21614583333331</c:v>
                </c:pt>
                <c:pt idx="141780">
                  <c:v>366.21875</c:v>
                </c:pt>
                <c:pt idx="141781">
                  <c:v>366.22135416666669</c:v>
                </c:pt>
                <c:pt idx="141782">
                  <c:v>366.22395833333331</c:v>
                </c:pt>
                <c:pt idx="141783">
                  <c:v>366.2265625</c:v>
                </c:pt>
                <c:pt idx="141784">
                  <c:v>366.22916666666669</c:v>
                </c:pt>
                <c:pt idx="141785">
                  <c:v>366.23177083333331</c:v>
                </c:pt>
                <c:pt idx="141786">
                  <c:v>366.234375</c:v>
                </c:pt>
                <c:pt idx="141787">
                  <c:v>366.23697916666669</c:v>
                </c:pt>
                <c:pt idx="141788">
                  <c:v>366.23958333333331</c:v>
                </c:pt>
                <c:pt idx="141789">
                  <c:v>366.2421875</c:v>
                </c:pt>
                <c:pt idx="141790">
                  <c:v>366.24479166666669</c:v>
                </c:pt>
                <c:pt idx="141791">
                  <c:v>366.24739583333331</c:v>
                </c:pt>
                <c:pt idx="141792">
                  <c:v>366.25</c:v>
                </c:pt>
                <c:pt idx="141793">
                  <c:v>366.25260416666669</c:v>
                </c:pt>
                <c:pt idx="141794">
                  <c:v>366.25520833333331</c:v>
                </c:pt>
                <c:pt idx="141795">
                  <c:v>366.2578125</c:v>
                </c:pt>
                <c:pt idx="141796">
                  <c:v>366.26041666666669</c:v>
                </c:pt>
                <c:pt idx="141797">
                  <c:v>366.26302083333331</c:v>
                </c:pt>
                <c:pt idx="141798">
                  <c:v>366.265625</c:v>
                </c:pt>
                <c:pt idx="141799">
                  <c:v>366.26822916666669</c:v>
                </c:pt>
                <c:pt idx="141800">
                  <c:v>366.27083333333331</c:v>
                </c:pt>
                <c:pt idx="141801">
                  <c:v>366.2734375</c:v>
                </c:pt>
                <c:pt idx="141802">
                  <c:v>366.27604166666669</c:v>
                </c:pt>
                <c:pt idx="141803">
                  <c:v>366.27864583333331</c:v>
                </c:pt>
                <c:pt idx="141804">
                  <c:v>366.28125</c:v>
                </c:pt>
                <c:pt idx="141805">
                  <c:v>366.28385416666669</c:v>
                </c:pt>
                <c:pt idx="141806">
                  <c:v>366.28645833333331</c:v>
                </c:pt>
                <c:pt idx="141807">
                  <c:v>366.2890625</c:v>
                </c:pt>
                <c:pt idx="141808">
                  <c:v>366.29166666666669</c:v>
                </c:pt>
                <c:pt idx="141809">
                  <c:v>366.29427083333331</c:v>
                </c:pt>
                <c:pt idx="141810">
                  <c:v>366.296875</c:v>
                </c:pt>
                <c:pt idx="141811">
                  <c:v>366.29947916666669</c:v>
                </c:pt>
                <c:pt idx="141812">
                  <c:v>366.30208333333331</c:v>
                </c:pt>
                <c:pt idx="141813">
                  <c:v>366.3046875</c:v>
                </c:pt>
                <c:pt idx="141814">
                  <c:v>366.30729166666669</c:v>
                </c:pt>
                <c:pt idx="141815">
                  <c:v>366.30989583333331</c:v>
                </c:pt>
                <c:pt idx="141816">
                  <c:v>366.3125</c:v>
                </c:pt>
                <c:pt idx="141817">
                  <c:v>366.31510416666669</c:v>
                </c:pt>
                <c:pt idx="141818">
                  <c:v>366.31770833333331</c:v>
                </c:pt>
                <c:pt idx="141819">
                  <c:v>366.3203125</c:v>
                </c:pt>
                <c:pt idx="141820">
                  <c:v>366.32291666666669</c:v>
                </c:pt>
                <c:pt idx="141821">
                  <c:v>366.32552083333331</c:v>
                </c:pt>
                <c:pt idx="141822">
                  <c:v>366.328125</c:v>
                </c:pt>
                <c:pt idx="141823">
                  <c:v>366.33072916666669</c:v>
                </c:pt>
                <c:pt idx="141824">
                  <c:v>366.33333333333331</c:v>
                </c:pt>
                <c:pt idx="141825">
                  <c:v>366.3359375</c:v>
                </c:pt>
                <c:pt idx="141826">
                  <c:v>366.33854166666669</c:v>
                </c:pt>
                <c:pt idx="141827">
                  <c:v>366.34114583333331</c:v>
                </c:pt>
                <c:pt idx="141828">
                  <c:v>366.34375</c:v>
                </c:pt>
                <c:pt idx="141829">
                  <c:v>366.34635416666669</c:v>
                </c:pt>
                <c:pt idx="141830">
                  <c:v>366.34895833333331</c:v>
                </c:pt>
                <c:pt idx="141831">
                  <c:v>366.3515625</c:v>
                </c:pt>
                <c:pt idx="141832">
                  <c:v>366.35416666666669</c:v>
                </c:pt>
                <c:pt idx="141833">
                  <c:v>366.35677083333331</c:v>
                </c:pt>
                <c:pt idx="141834">
                  <c:v>366.359375</c:v>
                </c:pt>
                <c:pt idx="141835">
                  <c:v>366.36197916666669</c:v>
                </c:pt>
                <c:pt idx="141836">
                  <c:v>366.36458333333331</c:v>
                </c:pt>
                <c:pt idx="141837">
                  <c:v>366.3671875</c:v>
                </c:pt>
                <c:pt idx="141838">
                  <c:v>366.36979166666669</c:v>
                </c:pt>
                <c:pt idx="141839">
                  <c:v>366.37239583333331</c:v>
                </c:pt>
                <c:pt idx="141840">
                  <c:v>366.375</c:v>
                </c:pt>
                <c:pt idx="141841">
                  <c:v>366.37760416666669</c:v>
                </c:pt>
                <c:pt idx="141842">
                  <c:v>366.38020833333331</c:v>
                </c:pt>
                <c:pt idx="141843">
                  <c:v>366.3828125</c:v>
                </c:pt>
                <c:pt idx="141844">
                  <c:v>366.38541666666669</c:v>
                </c:pt>
                <c:pt idx="141845">
                  <c:v>366.38802083333331</c:v>
                </c:pt>
                <c:pt idx="141846">
                  <c:v>366.390625</c:v>
                </c:pt>
                <c:pt idx="141847">
                  <c:v>366.39322916666669</c:v>
                </c:pt>
                <c:pt idx="141848">
                  <c:v>366.39583333333331</c:v>
                </c:pt>
                <c:pt idx="141849">
                  <c:v>366.3984375</c:v>
                </c:pt>
                <c:pt idx="141850">
                  <c:v>366.40104166666669</c:v>
                </c:pt>
                <c:pt idx="141851">
                  <c:v>366.40364583333331</c:v>
                </c:pt>
                <c:pt idx="141852">
                  <c:v>366.40625</c:v>
                </c:pt>
                <c:pt idx="141853">
                  <c:v>366.40885416666669</c:v>
                </c:pt>
                <c:pt idx="141854">
                  <c:v>366.41145833333331</c:v>
                </c:pt>
                <c:pt idx="141855">
                  <c:v>366.4140625</c:v>
                </c:pt>
                <c:pt idx="141856">
                  <c:v>366.41666666666669</c:v>
                </c:pt>
                <c:pt idx="141857">
                  <c:v>366.41927083333331</c:v>
                </c:pt>
                <c:pt idx="141858">
                  <c:v>366.421875</c:v>
                </c:pt>
                <c:pt idx="141859">
                  <c:v>366.42447916666669</c:v>
                </c:pt>
                <c:pt idx="141860">
                  <c:v>366.42708333333331</c:v>
                </c:pt>
                <c:pt idx="141861">
                  <c:v>366.4296875</c:v>
                </c:pt>
                <c:pt idx="141862">
                  <c:v>366.43229166666669</c:v>
                </c:pt>
                <c:pt idx="141863">
                  <c:v>366.43489583333331</c:v>
                </c:pt>
                <c:pt idx="141864">
                  <c:v>366.4375</c:v>
                </c:pt>
                <c:pt idx="141865">
                  <c:v>366.44010416666669</c:v>
                </c:pt>
                <c:pt idx="141866">
                  <c:v>366.44270833333331</c:v>
                </c:pt>
                <c:pt idx="141867">
                  <c:v>366.4453125</c:v>
                </c:pt>
                <c:pt idx="141868">
                  <c:v>366.44791666666669</c:v>
                </c:pt>
                <c:pt idx="141869">
                  <c:v>366.45052083333331</c:v>
                </c:pt>
                <c:pt idx="141870">
                  <c:v>366.453125</c:v>
                </c:pt>
                <c:pt idx="141871">
                  <c:v>366.45572916666669</c:v>
                </c:pt>
                <c:pt idx="141872">
                  <c:v>366.45833333333331</c:v>
                </c:pt>
                <c:pt idx="141873">
                  <c:v>366.4609375</c:v>
                </c:pt>
                <c:pt idx="141874">
                  <c:v>366.46354166666669</c:v>
                </c:pt>
                <c:pt idx="141875">
                  <c:v>366.46614583333331</c:v>
                </c:pt>
                <c:pt idx="141876">
                  <c:v>366.46875</c:v>
                </c:pt>
                <c:pt idx="141877">
                  <c:v>366.47135416666669</c:v>
                </c:pt>
                <c:pt idx="141878">
                  <c:v>366.47395833333331</c:v>
                </c:pt>
                <c:pt idx="141879">
                  <c:v>366.4765625</c:v>
                </c:pt>
                <c:pt idx="141880">
                  <c:v>366.47916666666669</c:v>
                </c:pt>
                <c:pt idx="141881">
                  <c:v>366.48177083333331</c:v>
                </c:pt>
                <c:pt idx="141882">
                  <c:v>366.484375</c:v>
                </c:pt>
                <c:pt idx="141883">
                  <c:v>366.48697916666669</c:v>
                </c:pt>
                <c:pt idx="141884">
                  <c:v>366.48958333333331</c:v>
                </c:pt>
                <c:pt idx="141885">
                  <c:v>366.4921875</c:v>
                </c:pt>
                <c:pt idx="141886">
                  <c:v>366.49479166666669</c:v>
                </c:pt>
                <c:pt idx="141887">
                  <c:v>366.49739583333331</c:v>
                </c:pt>
                <c:pt idx="141888">
                  <c:v>366.5</c:v>
                </c:pt>
                <c:pt idx="141889">
                  <c:v>366.50260416666669</c:v>
                </c:pt>
                <c:pt idx="141890">
                  <c:v>366.50520833333331</c:v>
                </c:pt>
                <c:pt idx="141891">
                  <c:v>366.5078125</c:v>
                </c:pt>
                <c:pt idx="141892">
                  <c:v>366.51041666666669</c:v>
                </c:pt>
                <c:pt idx="141893">
                  <c:v>366.51302083333331</c:v>
                </c:pt>
                <c:pt idx="141894">
                  <c:v>366.515625</c:v>
                </c:pt>
                <c:pt idx="141895">
                  <c:v>366.51822916666669</c:v>
                </c:pt>
                <c:pt idx="141896">
                  <c:v>366.52083333333331</c:v>
                </c:pt>
                <c:pt idx="141897">
                  <c:v>366.5234375</c:v>
                </c:pt>
                <c:pt idx="141898">
                  <c:v>366.52604166666669</c:v>
                </c:pt>
                <c:pt idx="141899">
                  <c:v>366.52864583333331</c:v>
                </c:pt>
                <c:pt idx="141900">
                  <c:v>366.53125</c:v>
                </c:pt>
                <c:pt idx="141901">
                  <c:v>366.53385416666669</c:v>
                </c:pt>
                <c:pt idx="141902">
                  <c:v>366.53645833333331</c:v>
                </c:pt>
                <c:pt idx="141903">
                  <c:v>366.5390625</c:v>
                </c:pt>
                <c:pt idx="141904">
                  <c:v>366.54166666666669</c:v>
                </c:pt>
                <c:pt idx="141905">
                  <c:v>366.54427083333331</c:v>
                </c:pt>
                <c:pt idx="141906">
                  <c:v>366.546875</c:v>
                </c:pt>
                <c:pt idx="141907">
                  <c:v>366.54947916666669</c:v>
                </c:pt>
                <c:pt idx="141908">
                  <c:v>366.55208333333331</c:v>
                </c:pt>
                <c:pt idx="141909">
                  <c:v>366.5546875</c:v>
                </c:pt>
                <c:pt idx="141910">
                  <c:v>366.55729166666669</c:v>
                </c:pt>
                <c:pt idx="141911">
                  <c:v>366.55989583333331</c:v>
                </c:pt>
                <c:pt idx="141912">
                  <c:v>366.5625</c:v>
                </c:pt>
                <c:pt idx="141913">
                  <c:v>366.56510416666669</c:v>
                </c:pt>
                <c:pt idx="141914">
                  <c:v>366.56770833333331</c:v>
                </c:pt>
                <c:pt idx="141915">
                  <c:v>366.5703125</c:v>
                </c:pt>
                <c:pt idx="141916">
                  <c:v>366.57291666666669</c:v>
                </c:pt>
                <c:pt idx="141917">
                  <c:v>366.57552083333331</c:v>
                </c:pt>
                <c:pt idx="141918">
                  <c:v>366.578125</c:v>
                </c:pt>
                <c:pt idx="141919">
                  <c:v>366.58072916666669</c:v>
                </c:pt>
                <c:pt idx="141920">
                  <c:v>366.58333333333331</c:v>
                </c:pt>
                <c:pt idx="141921">
                  <c:v>366.5859375</c:v>
                </c:pt>
                <c:pt idx="141922">
                  <c:v>366.58854166666669</c:v>
                </c:pt>
                <c:pt idx="141923">
                  <c:v>366.59114583333331</c:v>
                </c:pt>
                <c:pt idx="141924">
                  <c:v>366.59375</c:v>
                </c:pt>
                <c:pt idx="141925">
                  <c:v>366.59635416666669</c:v>
                </c:pt>
                <c:pt idx="141926">
                  <c:v>366.59895833333331</c:v>
                </c:pt>
                <c:pt idx="141927">
                  <c:v>366.6015625</c:v>
                </c:pt>
                <c:pt idx="141928">
                  <c:v>366.60416666666669</c:v>
                </c:pt>
                <c:pt idx="141929">
                  <c:v>366.60677083333331</c:v>
                </c:pt>
                <c:pt idx="141930">
                  <c:v>366.609375</c:v>
                </c:pt>
                <c:pt idx="141931">
                  <c:v>366.61197916666669</c:v>
                </c:pt>
                <c:pt idx="141932">
                  <c:v>366.61458333333331</c:v>
                </c:pt>
                <c:pt idx="141933">
                  <c:v>366.6171875</c:v>
                </c:pt>
                <c:pt idx="141934">
                  <c:v>366.61979166666669</c:v>
                </c:pt>
                <c:pt idx="141935">
                  <c:v>366.62239583333331</c:v>
                </c:pt>
                <c:pt idx="141936">
                  <c:v>366.625</c:v>
                </c:pt>
                <c:pt idx="141937">
                  <c:v>366.62760416666669</c:v>
                </c:pt>
                <c:pt idx="141938">
                  <c:v>366.63020833333331</c:v>
                </c:pt>
                <c:pt idx="141939">
                  <c:v>366.6328125</c:v>
                </c:pt>
                <c:pt idx="141940">
                  <c:v>366.63541666666669</c:v>
                </c:pt>
                <c:pt idx="141941">
                  <c:v>366.63802083333331</c:v>
                </c:pt>
                <c:pt idx="141942">
                  <c:v>366.640625</c:v>
                </c:pt>
                <c:pt idx="141943">
                  <c:v>366.64322916666669</c:v>
                </c:pt>
                <c:pt idx="141944">
                  <c:v>366.64583333333331</c:v>
                </c:pt>
                <c:pt idx="141945">
                  <c:v>366.6484375</c:v>
                </c:pt>
                <c:pt idx="141946">
                  <c:v>366.65104166666669</c:v>
                </c:pt>
                <c:pt idx="141947">
                  <c:v>366.65364583333331</c:v>
                </c:pt>
                <c:pt idx="141948">
                  <c:v>366.65625</c:v>
                </c:pt>
                <c:pt idx="141949">
                  <c:v>366.65885416666669</c:v>
                </c:pt>
                <c:pt idx="141950">
                  <c:v>366.66145833333331</c:v>
                </c:pt>
                <c:pt idx="141951">
                  <c:v>366.6640625</c:v>
                </c:pt>
                <c:pt idx="141952">
                  <c:v>366.66666666666669</c:v>
                </c:pt>
                <c:pt idx="141953">
                  <c:v>366.66927083333331</c:v>
                </c:pt>
                <c:pt idx="141954">
                  <c:v>366.671875</c:v>
                </c:pt>
                <c:pt idx="141955">
                  <c:v>366.67447916666669</c:v>
                </c:pt>
                <c:pt idx="141956">
                  <c:v>366.67708333333331</c:v>
                </c:pt>
                <c:pt idx="141957">
                  <c:v>366.6796875</c:v>
                </c:pt>
                <c:pt idx="141958">
                  <c:v>366.68229166666669</c:v>
                </c:pt>
                <c:pt idx="141959">
                  <c:v>366.68489583333331</c:v>
                </c:pt>
                <c:pt idx="141960">
                  <c:v>366.6875</c:v>
                </c:pt>
                <c:pt idx="141961">
                  <c:v>366.69010416666669</c:v>
                </c:pt>
                <c:pt idx="141962">
                  <c:v>366.69270833333331</c:v>
                </c:pt>
                <c:pt idx="141963">
                  <c:v>366.6953125</c:v>
                </c:pt>
                <c:pt idx="141964">
                  <c:v>366.69791666666669</c:v>
                </c:pt>
                <c:pt idx="141965">
                  <c:v>366.70052083333331</c:v>
                </c:pt>
                <c:pt idx="141966">
                  <c:v>366.703125</c:v>
                </c:pt>
                <c:pt idx="141967">
                  <c:v>366.70572916666669</c:v>
                </c:pt>
                <c:pt idx="141968">
                  <c:v>366.70833333333331</c:v>
                </c:pt>
                <c:pt idx="141969">
                  <c:v>366.7109375</c:v>
                </c:pt>
                <c:pt idx="141970">
                  <c:v>366.71354166666669</c:v>
                </c:pt>
                <c:pt idx="141971">
                  <c:v>366.71614583333331</c:v>
                </c:pt>
                <c:pt idx="141972">
                  <c:v>366.71875</c:v>
                </c:pt>
                <c:pt idx="141973">
                  <c:v>366.72135416666669</c:v>
                </c:pt>
                <c:pt idx="141974">
                  <c:v>366.72395833333331</c:v>
                </c:pt>
                <c:pt idx="141975">
                  <c:v>366.7265625</c:v>
                </c:pt>
                <c:pt idx="141976">
                  <c:v>366.72916666666669</c:v>
                </c:pt>
                <c:pt idx="141977">
                  <c:v>366.73177083333331</c:v>
                </c:pt>
                <c:pt idx="141978">
                  <c:v>366.734375</c:v>
                </c:pt>
                <c:pt idx="141979">
                  <c:v>366.73697916666669</c:v>
                </c:pt>
                <c:pt idx="141980">
                  <c:v>366.73958333333331</c:v>
                </c:pt>
                <c:pt idx="141981">
                  <c:v>366.7421875</c:v>
                </c:pt>
                <c:pt idx="141982">
                  <c:v>366.74479166666669</c:v>
                </c:pt>
                <c:pt idx="141983">
                  <c:v>366.74739583333331</c:v>
                </c:pt>
                <c:pt idx="141984">
                  <c:v>366.75</c:v>
                </c:pt>
                <c:pt idx="141985">
                  <c:v>366.75260416666669</c:v>
                </c:pt>
                <c:pt idx="141986">
                  <c:v>366.75520833333331</c:v>
                </c:pt>
                <c:pt idx="141987">
                  <c:v>366.7578125</c:v>
                </c:pt>
                <c:pt idx="141988">
                  <c:v>366.76041666666669</c:v>
                </c:pt>
                <c:pt idx="141989">
                  <c:v>366.76302083333331</c:v>
                </c:pt>
                <c:pt idx="141990">
                  <c:v>366.765625</c:v>
                </c:pt>
                <c:pt idx="141991">
                  <c:v>366.76822916666669</c:v>
                </c:pt>
                <c:pt idx="141992">
                  <c:v>366.77083333333331</c:v>
                </c:pt>
                <c:pt idx="141993">
                  <c:v>366.7734375</c:v>
                </c:pt>
                <c:pt idx="141994">
                  <c:v>366.77604166666669</c:v>
                </c:pt>
                <c:pt idx="141995">
                  <c:v>366.77864583333331</c:v>
                </c:pt>
                <c:pt idx="141996">
                  <c:v>366.78125</c:v>
                </c:pt>
                <c:pt idx="141997">
                  <c:v>366.78385416666669</c:v>
                </c:pt>
                <c:pt idx="141998">
                  <c:v>366.78645833333331</c:v>
                </c:pt>
                <c:pt idx="141999">
                  <c:v>366.7890625</c:v>
                </c:pt>
                <c:pt idx="142000">
                  <c:v>366.79166666666669</c:v>
                </c:pt>
                <c:pt idx="142001">
                  <c:v>366.79427083333331</c:v>
                </c:pt>
                <c:pt idx="142002">
                  <c:v>366.796875</c:v>
                </c:pt>
                <c:pt idx="142003">
                  <c:v>366.79947916666669</c:v>
                </c:pt>
                <c:pt idx="142004">
                  <c:v>366.80208333333331</c:v>
                </c:pt>
                <c:pt idx="142005">
                  <c:v>366.8046875</c:v>
                </c:pt>
                <c:pt idx="142006">
                  <c:v>366.80729166666669</c:v>
                </c:pt>
                <c:pt idx="142007">
                  <c:v>366.80989583333331</c:v>
                </c:pt>
                <c:pt idx="142008">
                  <c:v>366.8125</c:v>
                </c:pt>
                <c:pt idx="142009">
                  <c:v>366.81510416666669</c:v>
                </c:pt>
                <c:pt idx="142010">
                  <c:v>366.81770833333331</c:v>
                </c:pt>
                <c:pt idx="142011">
                  <c:v>366.8203125</c:v>
                </c:pt>
                <c:pt idx="142012">
                  <c:v>366.82291666666669</c:v>
                </c:pt>
                <c:pt idx="142013">
                  <c:v>366.82552083333331</c:v>
                </c:pt>
                <c:pt idx="142014">
                  <c:v>366.828125</c:v>
                </c:pt>
                <c:pt idx="142015">
                  <c:v>366.83072916666669</c:v>
                </c:pt>
                <c:pt idx="142016">
                  <c:v>366.83333333333331</c:v>
                </c:pt>
                <c:pt idx="142017">
                  <c:v>366.8359375</c:v>
                </c:pt>
                <c:pt idx="142018">
                  <c:v>366.83854166666669</c:v>
                </c:pt>
                <c:pt idx="142019">
                  <c:v>366.84114583333331</c:v>
                </c:pt>
                <c:pt idx="142020">
                  <c:v>366.84375</c:v>
                </c:pt>
                <c:pt idx="142021">
                  <c:v>366.84635416666669</c:v>
                </c:pt>
                <c:pt idx="142022">
                  <c:v>366.84895833333331</c:v>
                </c:pt>
                <c:pt idx="142023">
                  <c:v>366.8515625</c:v>
                </c:pt>
                <c:pt idx="142024">
                  <c:v>366.85416666666669</c:v>
                </c:pt>
                <c:pt idx="142025">
                  <c:v>366.85677083333331</c:v>
                </c:pt>
                <c:pt idx="142026">
                  <c:v>366.859375</c:v>
                </c:pt>
                <c:pt idx="142027">
                  <c:v>366.86197916666669</c:v>
                </c:pt>
                <c:pt idx="142028">
                  <c:v>366.86458333333331</c:v>
                </c:pt>
                <c:pt idx="142029">
                  <c:v>366.8671875</c:v>
                </c:pt>
                <c:pt idx="142030">
                  <c:v>366.86979166666669</c:v>
                </c:pt>
                <c:pt idx="142031">
                  <c:v>366.87239583333331</c:v>
                </c:pt>
                <c:pt idx="142032">
                  <c:v>366.875</c:v>
                </c:pt>
                <c:pt idx="142033">
                  <c:v>366.87760416666669</c:v>
                </c:pt>
                <c:pt idx="142034">
                  <c:v>366.88020833333331</c:v>
                </c:pt>
                <c:pt idx="142035">
                  <c:v>366.8828125</c:v>
                </c:pt>
                <c:pt idx="142036">
                  <c:v>366.88541666666669</c:v>
                </c:pt>
                <c:pt idx="142037">
                  <c:v>366.88802083333331</c:v>
                </c:pt>
                <c:pt idx="142038">
                  <c:v>366.890625</c:v>
                </c:pt>
                <c:pt idx="142039">
                  <c:v>366.89322916666669</c:v>
                </c:pt>
                <c:pt idx="142040">
                  <c:v>366.89583333333331</c:v>
                </c:pt>
                <c:pt idx="142041">
                  <c:v>366.8984375</c:v>
                </c:pt>
                <c:pt idx="142042">
                  <c:v>366.90104166666669</c:v>
                </c:pt>
                <c:pt idx="142043">
                  <c:v>366.90364583333331</c:v>
                </c:pt>
                <c:pt idx="142044">
                  <c:v>366.90625</c:v>
                </c:pt>
                <c:pt idx="142045">
                  <c:v>366.90885416666669</c:v>
                </c:pt>
                <c:pt idx="142046">
                  <c:v>366.91145833333331</c:v>
                </c:pt>
                <c:pt idx="142047">
                  <c:v>366.9140625</c:v>
                </c:pt>
                <c:pt idx="142048">
                  <c:v>366.91666666666669</c:v>
                </c:pt>
                <c:pt idx="142049">
                  <c:v>366.91927083333331</c:v>
                </c:pt>
                <c:pt idx="142050">
                  <c:v>366.921875</c:v>
                </c:pt>
                <c:pt idx="142051">
                  <c:v>366.92447916666669</c:v>
                </c:pt>
                <c:pt idx="142052">
                  <c:v>366.92708333333331</c:v>
                </c:pt>
                <c:pt idx="142053">
                  <c:v>366.9296875</c:v>
                </c:pt>
                <c:pt idx="142054">
                  <c:v>366.93229166666669</c:v>
                </c:pt>
                <c:pt idx="142055">
                  <c:v>366.93489583333331</c:v>
                </c:pt>
                <c:pt idx="142056">
                  <c:v>366.9375</c:v>
                </c:pt>
                <c:pt idx="142057">
                  <c:v>366.94010416666669</c:v>
                </c:pt>
                <c:pt idx="142058">
                  <c:v>366.94270833333331</c:v>
                </c:pt>
                <c:pt idx="142059">
                  <c:v>366.9453125</c:v>
                </c:pt>
                <c:pt idx="142060">
                  <c:v>366.94791666666669</c:v>
                </c:pt>
                <c:pt idx="142061">
                  <c:v>366.95052083333331</c:v>
                </c:pt>
                <c:pt idx="142062">
                  <c:v>366.953125</c:v>
                </c:pt>
                <c:pt idx="142063">
                  <c:v>366.95572916666669</c:v>
                </c:pt>
                <c:pt idx="142064">
                  <c:v>366.95833333333331</c:v>
                </c:pt>
                <c:pt idx="142065">
                  <c:v>366.9609375</c:v>
                </c:pt>
                <c:pt idx="142066">
                  <c:v>366.96354166666669</c:v>
                </c:pt>
                <c:pt idx="142067">
                  <c:v>366.96614583333331</c:v>
                </c:pt>
                <c:pt idx="142068">
                  <c:v>366.96875</c:v>
                </c:pt>
                <c:pt idx="142069">
                  <c:v>366.97135416666669</c:v>
                </c:pt>
                <c:pt idx="142070">
                  <c:v>366.97395833333331</c:v>
                </c:pt>
                <c:pt idx="142071">
                  <c:v>366.9765625</c:v>
                </c:pt>
                <c:pt idx="142072">
                  <c:v>366.97916666666669</c:v>
                </c:pt>
                <c:pt idx="142073">
                  <c:v>366.98177083333331</c:v>
                </c:pt>
                <c:pt idx="142074">
                  <c:v>366.984375</c:v>
                </c:pt>
                <c:pt idx="142075">
                  <c:v>366.98697916666669</c:v>
                </c:pt>
                <c:pt idx="142076">
                  <c:v>366.98958333333331</c:v>
                </c:pt>
                <c:pt idx="142077">
                  <c:v>366.9921875</c:v>
                </c:pt>
                <c:pt idx="142078">
                  <c:v>366.99479166666669</c:v>
                </c:pt>
                <c:pt idx="142079">
                  <c:v>366.99739583333331</c:v>
                </c:pt>
                <c:pt idx="142080">
                  <c:v>367</c:v>
                </c:pt>
                <c:pt idx="142081">
                  <c:v>367.00260416666669</c:v>
                </c:pt>
                <c:pt idx="142082">
                  <c:v>367.00520833333331</c:v>
                </c:pt>
                <c:pt idx="142083">
                  <c:v>367.0078125</c:v>
                </c:pt>
                <c:pt idx="142084">
                  <c:v>367.01041666666669</c:v>
                </c:pt>
                <c:pt idx="142085">
                  <c:v>367.01302083333331</c:v>
                </c:pt>
                <c:pt idx="142086">
                  <c:v>367.015625</c:v>
                </c:pt>
                <c:pt idx="142087">
                  <c:v>367.01822916666669</c:v>
                </c:pt>
                <c:pt idx="142088">
                  <c:v>367.02083333333331</c:v>
                </c:pt>
                <c:pt idx="142089">
                  <c:v>367.0234375</c:v>
                </c:pt>
                <c:pt idx="142090">
                  <c:v>367.02604166666669</c:v>
                </c:pt>
                <c:pt idx="142091">
                  <c:v>367.02864583333331</c:v>
                </c:pt>
                <c:pt idx="142092">
                  <c:v>367.03125</c:v>
                </c:pt>
                <c:pt idx="142093">
                  <c:v>367.03385416666669</c:v>
                </c:pt>
                <c:pt idx="142094">
                  <c:v>367.03645833333331</c:v>
                </c:pt>
                <c:pt idx="142095">
                  <c:v>367.0390625</c:v>
                </c:pt>
                <c:pt idx="142096">
                  <c:v>367.04166666666669</c:v>
                </c:pt>
                <c:pt idx="142097">
                  <c:v>367.04427083333331</c:v>
                </c:pt>
                <c:pt idx="142098">
                  <c:v>367.046875</c:v>
                </c:pt>
                <c:pt idx="142099">
                  <c:v>367.04947916666669</c:v>
                </c:pt>
                <c:pt idx="142100">
                  <c:v>367.05208333333331</c:v>
                </c:pt>
                <c:pt idx="142101">
                  <c:v>367.0546875</c:v>
                </c:pt>
                <c:pt idx="142102">
                  <c:v>367.05729166666669</c:v>
                </c:pt>
                <c:pt idx="142103">
                  <c:v>367.05989583333331</c:v>
                </c:pt>
                <c:pt idx="142104">
                  <c:v>367.0625</c:v>
                </c:pt>
                <c:pt idx="142105">
                  <c:v>367.06510416666669</c:v>
                </c:pt>
                <c:pt idx="142106">
                  <c:v>367.06770833333331</c:v>
                </c:pt>
                <c:pt idx="142107">
                  <c:v>367.0703125</c:v>
                </c:pt>
                <c:pt idx="142108">
                  <c:v>367.07291666666669</c:v>
                </c:pt>
                <c:pt idx="142109">
                  <c:v>367.07552083333331</c:v>
                </c:pt>
                <c:pt idx="142110">
                  <c:v>367.078125</c:v>
                </c:pt>
                <c:pt idx="142111">
                  <c:v>367.08072916666669</c:v>
                </c:pt>
                <c:pt idx="142112">
                  <c:v>367.08333333333331</c:v>
                </c:pt>
                <c:pt idx="142113">
                  <c:v>367.0859375</c:v>
                </c:pt>
                <c:pt idx="142114">
                  <c:v>367.08854166666669</c:v>
                </c:pt>
                <c:pt idx="142115">
                  <c:v>367.09114583333331</c:v>
                </c:pt>
                <c:pt idx="142116">
                  <c:v>367.09375</c:v>
                </c:pt>
                <c:pt idx="142117">
                  <c:v>367.09635416666669</c:v>
                </c:pt>
                <c:pt idx="142118">
                  <c:v>367.09895833333331</c:v>
                </c:pt>
                <c:pt idx="142119">
                  <c:v>367.1015625</c:v>
                </c:pt>
                <c:pt idx="142120">
                  <c:v>367.10416666666669</c:v>
                </c:pt>
                <c:pt idx="142121">
                  <c:v>367.10677083333331</c:v>
                </c:pt>
                <c:pt idx="142122">
                  <c:v>367.109375</c:v>
                </c:pt>
                <c:pt idx="142123">
                  <c:v>367.11197916666669</c:v>
                </c:pt>
                <c:pt idx="142124">
                  <c:v>367.11458333333331</c:v>
                </c:pt>
                <c:pt idx="142125">
                  <c:v>367.1171875</c:v>
                </c:pt>
                <c:pt idx="142126">
                  <c:v>367.11979166666669</c:v>
                </c:pt>
                <c:pt idx="142127">
                  <c:v>367.12239583333331</c:v>
                </c:pt>
                <c:pt idx="142128">
                  <c:v>367.125</c:v>
                </c:pt>
                <c:pt idx="142129">
                  <c:v>367.12760416666669</c:v>
                </c:pt>
                <c:pt idx="142130">
                  <c:v>367.13020833333331</c:v>
                </c:pt>
                <c:pt idx="142131">
                  <c:v>367.1328125</c:v>
                </c:pt>
                <c:pt idx="142132">
                  <c:v>367.13541666666669</c:v>
                </c:pt>
                <c:pt idx="142133">
                  <c:v>367.13802083333331</c:v>
                </c:pt>
                <c:pt idx="142134">
                  <c:v>367.140625</c:v>
                </c:pt>
                <c:pt idx="142135">
                  <c:v>367.14322916666669</c:v>
                </c:pt>
                <c:pt idx="142136">
                  <c:v>367.14583333333331</c:v>
                </c:pt>
                <c:pt idx="142137">
                  <c:v>367.1484375</c:v>
                </c:pt>
                <c:pt idx="142138">
                  <c:v>367.15104166666669</c:v>
                </c:pt>
                <c:pt idx="142139">
                  <c:v>367.15364583333331</c:v>
                </c:pt>
                <c:pt idx="142140">
                  <c:v>367.15625</c:v>
                </c:pt>
                <c:pt idx="142141">
                  <c:v>367.15885416666669</c:v>
                </c:pt>
                <c:pt idx="142142">
                  <c:v>367.16145833333331</c:v>
                </c:pt>
                <c:pt idx="142143">
                  <c:v>367.1640625</c:v>
                </c:pt>
                <c:pt idx="142144">
                  <c:v>367.16666666666669</c:v>
                </c:pt>
                <c:pt idx="142145">
                  <c:v>367.16927083333331</c:v>
                </c:pt>
                <c:pt idx="142146">
                  <c:v>367.171875</c:v>
                </c:pt>
                <c:pt idx="142147">
                  <c:v>367.17447916666669</c:v>
                </c:pt>
                <c:pt idx="142148">
                  <c:v>367.17708333333331</c:v>
                </c:pt>
                <c:pt idx="142149">
                  <c:v>367.1796875</c:v>
                </c:pt>
                <c:pt idx="142150">
                  <c:v>367.18229166666669</c:v>
                </c:pt>
                <c:pt idx="142151">
                  <c:v>367.18489583333331</c:v>
                </c:pt>
                <c:pt idx="142152">
                  <c:v>367.1875</c:v>
                </c:pt>
                <c:pt idx="142153">
                  <c:v>367.19010416666669</c:v>
                </c:pt>
                <c:pt idx="142154">
                  <c:v>367.19270833333331</c:v>
                </c:pt>
                <c:pt idx="142155">
                  <c:v>367.1953125</c:v>
                </c:pt>
                <c:pt idx="142156">
                  <c:v>367.19791666666669</c:v>
                </c:pt>
                <c:pt idx="142157">
                  <c:v>367.20052083333331</c:v>
                </c:pt>
                <c:pt idx="142158">
                  <c:v>367.203125</c:v>
                </c:pt>
                <c:pt idx="142159">
                  <c:v>367.20572916666669</c:v>
                </c:pt>
                <c:pt idx="142160">
                  <c:v>367.20833333333331</c:v>
                </c:pt>
                <c:pt idx="142161">
                  <c:v>367.2109375</c:v>
                </c:pt>
                <c:pt idx="142162">
                  <c:v>367.21354166666669</c:v>
                </c:pt>
                <c:pt idx="142163">
                  <c:v>367.21614583333331</c:v>
                </c:pt>
                <c:pt idx="142164">
                  <c:v>367.21875</c:v>
                </c:pt>
                <c:pt idx="142165">
                  <c:v>367.22135416666669</c:v>
                </c:pt>
                <c:pt idx="142166">
                  <c:v>367.22395833333331</c:v>
                </c:pt>
                <c:pt idx="142167">
                  <c:v>367.2265625</c:v>
                </c:pt>
                <c:pt idx="142168">
                  <c:v>367.22916666666669</c:v>
                </c:pt>
                <c:pt idx="142169">
                  <c:v>367.23177083333331</c:v>
                </c:pt>
                <c:pt idx="142170">
                  <c:v>367.234375</c:v>
                </c:pt>
                <c:pt idx="142171">
                  <c:v>367.23697916666669</c:v>
                </c:pt>
                <c:pt idx="142172">
                  <c:v>367.23958333333331</c:v>
                </c:pt>
                <c:pt idx="142173">
                  <c:v>367.2421875</c:v>
                </c:pt>
                <c:pt idx="142174">
                  <c:v>367.24479166666669</c:v>
                </c:pt>
                <c:pt idx="142175">
                  <c:v>367.24739583333331</c:v>
                </c:pt>
                <c:pt idx="142176">
                  <c:v>367.25</c:v>
                </c:pt>
                <c:pt idx="142177">
                  <c:v>367.25260416666669</c:v>
                </c:pt>
                <c:pt idx="142178">
                  <c:v>367.25520833333331</c:v>
                </c:pt>
                <c:pt idx="142179">
                  <c:v>367.2578125</c:v>
                </c:pt>
                <c:pt idx="142180">
                  <c:v>367.26041666666669</c:v>
                </c:pt>
                <c:pt idx="142181">
                  <c:v>367.26302083333331</c:v>
                </c:pt>
                <c:pt idx="142182">
                  <c:v>367.265625</c:v>
                </c:pt>
                <c:pt idx="142183">
                  <c:v>367.26822916666669</c:v>
                </c:pt>
                <c:pt idx="142184">
                  <c:v>367.27083333333331</c:v>
                </c:pt>
                <c:pt idx="142185">
                  <c:v>367.2734375</c:v>
                </c:pt>
                <c:pt idx="142186">
                  <c:v>367.27604166666669</c:v>
                </c:pt>
                <c:pt idx="142187">
                  <c:v>367.27864583333331</c:v>
                </c:pt>
                <c:pt idx="142188">
                  <c:v>367.28125</c:v>
                </c:pt>
                <c:pt idx="142189">
                  <c:v>367.28385416666669</c:v>
                </c:pt>
                <c:pt idx="142190">
                  <c:v>367.28645833333331</c:v>
                </c:pt>
                <c:pt idx="142191">
                  <c:v>367.2890625</c:v>
                </c:pt>
                <c:pt idx="142192">
                  <c:v>367.29166666666669</c:v>
                </c:pt>
                <c:pt idx="142193">
                  <c:v>367.29427083333331</c:v>
                </c:pt>
                <c:pt idx="142194">
                  <c:v>367.296875</c:v>
                </c:pt>
                <c:pt idx="142195">
                  <c:v>367.29947916666669</c:v>
                </c:pt>
                <c:pt idx="142196">
                  <c:v>367.30208333333331</c:v>
                </c:pt>
                <c:pt idx="142197">
                  <c:v>367.3046875</c:v>
                </c:pt>
                <c:pt idx="142198">
                  <c:v>367.30729166666669</c:v>
                </c:pt>
                <c:pt idx="142199">
                  <c:v>367.30989583333331</c:v>
                </c:pt>
                <c:pt idx="142200">
                  <c:v>367.3125</c:v>
                </c:pt>
                <c:pt idx="142201">
                  <c:v>367.31510416666669</c:v>
                </c:pt>
                <c:pt idx="142202">
                  <c:v>367.31770833333331</c:v>
                </c:pt>
                <c:pt idx="142203">
                  <c:v>367.3203125</c:v>
                </c:pt>
                <c:pt idx="142204">
                  <c:v>367.32291666666669</c:v>
                </c:pt>
                <c:pt idx="142205">
                  <c:v>367.32552083333331</c:v>
                </c:pt>
                <c:pt idx="142206">
                  <c:v>367.328125</c:v>
                </c:pt>
                <c:pt idx="142207">
                  <c:v>367.33072916666669</c:v>
                </c:pt>
                <c:pt idx="142208">
                  <c:v>367.33333333333331</c:v>
                </c:pt>
                <c:pt idx="142209">
                  <c:v>367.3359375</c:v>
                </c:pt>
                <c:pt idx="142210">
                  <c:v>367.33854166666669</c:v>
                </c:pt>
                <c:pt idx="142211">
                  <c:v>367.34114583333331</c:v>
                </c:pt>
                <c:pt idx="142212">
                  <c:v>367.34375</c:v>
                </c:pt>
                <c:pt idx="142213">
                  <c:v>367.34635416666669</c:v>
                </c:pt>
                <c:pt idx="142214">
                  <c:v>367.34895833333331</c:v>
                </c:pt>
                <c:pt idx="142215">
                  <c:v>367.3515625</c:v>
                </c:pt>
                <c:pt idx="142216">
                  <c:v>367.35416666666669</c:v>
                </c:pt>
                <c:pt idx="142217">
                  <c:v>367.35677083333331</c:v>
                </c:pt>
                <c:pt idx="142218">
                  <c:v>367.359375</c:v>
                </c:pt>
                <c:pt idx="142219">
                  <c:v>367.36197916666669</c:v>
                </c:pt>
                <c:pt idx="142220">
                  <c:v>367.36458333333331</c:v>
                </c:pt>
                <c:pt idx="142221">
                  <c:v>367.3671875</c:v>
                </c:pt>
                <c:pt idx="142222">
                  <c:v>367.36979166666669</c:v>
                </c:pt>
                <c:pt idx="142223">
                  <c:v>367.37239583333331</c:v>
                </c:pt>
                <c:pt idx="142224">
                  <c:v>367.375</c:v>
                </c:pt>
                <c:pt idx="142225">
                  <c:v>367.37760416666669</c:v>
                </c:pt>
                <c:pt idx="142226">
                  <c:v>367.38020833333331</c:v>
                </c:pt>
                <c:pt idx="142227">
                  <c:v>367.3828125</c:v>
                </c:pt>
                <c:pt idx="142228">
                  <c:v>367.38541666666669</c:v>
                </c:pt>
                <c:pt idx="142229">
                  <c:v>367.38802083333331</c:v>
                </c:pt>
                <c:pt idx="142230">
                  <c:v>367.390625</c:v>
                </c:pt>
                <c:pt idx="142231">
                  <c:v>367.39322916666669</c:v>
                </c:pt>
                <c:pt idx="142232">
                  <c:v>367.39583333333331</c:v>
                </c:pt>
                <c:pt idx="142233">
                  <c:v>367.3984375</c:v>
                </c:pt>
                <c:pt idx="142234">
                  <c:v>367.40104166666669</c:v>
                </c:pt>
                <c:pt idx="142235">
                  <c:v>367.40364583333331</c:v>
                </c:pt>
                <c:pt idx="142236">
                  <c:v>367.40625</c:v>
                </c:pt>
                <c:pt idx="142237">
                  <c:v>367.40885416666669</c:v>
                </c:pt>
                <c:pt idx="142238">
                  <c:v>367.41145833333331</c:v>
                </c:pt>
                <c:pt idx="142239">
                  <c:v>367.4140625</c:v>
                </c:pt>
                <c:pt idx="142240">
                  <c:v>367.41666666666669</c:v>
                </c:pt>
                <c:pt idx="142241">
                  <c:v>367.41927083333331</c:v>
                </c:pt>
                <c:pt idx="142242">
                  <c:v>367.421875</c:v>
                </c:pt>
                <c:pt idx="142243">
                  <c:v>367.42447916666669</c:v>
                </c:pt>
                <c:pt idx="142244">
                  <c:v>367.42708333333331</c:v>
                </c:pt>
                <c:pt idx="142245">
                  <c:v>367.4296875</c:v>
                </c:pt>
                <c:pt idx="142246">
                  <c:v>367.43229166666669</c:v>
                </c:pt>
                <c:pt idx="142247">
                  <c:v>367.43489583333331</c:v>
                </c:pt>
                <c:pt idx="142248">
                  <c:v>367.4375</c:v>
                </c:pt>
                <c:pt idx="142249">
                  <c:v>367.44010416666669</c:v>
                </c:pt>
                <c:pt idx="142250">
                  <c:v>367.44270833333331</c:v>
                </c:pt>
                <c:pt idx="142251">
                  <c:v>367.4453125</c:v>
                </c:pt>
                <c:pt idx="142252">
                  <c:v>367.44791666666669</c:v>
                </c:pt>
                <c:pt idx="142253">
                  <c:v>367.45052083333331</c:v>
                </c:pt>
                <c:pt idx="142254">
                  <c:v>367.453125</c:v>
                </c:pt>
                <c:pt idx="142255">
                  <c:v>367.45572916666669</c:v>
                </c:pt>
                <c:pt idx="142256">
                  <c:v>367.45833333333331</c:v>
                </c:pt>
                <c:pt idx="142257">
                  <c:v>367.4609375</c:v>
                </c:pt>
                <c:pt idx="142258">
                  <c:v>367.46354166666669</c:v>
                </c:pt>
                <c:pt idx="142259">
                  <c:v>367.46614583333331</c:v>
                </c:pt>
                <c:pt idx="142260">
                  <c:v>367.46875</c:v>
                </c:pt>
                <c:pt idx="142261">
                  <c:v>367.47135416666669</c:v>
                </c:pt>
                <c:pt idx="142262">
                  <c:v>367.47395833333331</c:v>
                </c:pt>
                <c:pt idx="142263">
                  <c:v>367.4765625</c:v>
                </c:pt>
                <c:pt idx="142264">
                  <c:v>367.47916666666669</c:v>
                </c:pt>
                <c:pt idx="142265">
                  <c:v>367.48177083333331</c:v>
                </c:pt>
                <c:pt idx="142266">
                  <c:v>367.484375</c:v>
                </c:pt>
                <c:pt idx="142267">
                  <c:v>367.48697916666669</c:v>
                </c:pt>
                <c:pt idx="142268">
                  <c:v>367.48958333333331</c:v>
                </c:pt>
                <c:pt idx="142269">
                  <c:v>367.4921875</c:v>
                </c:pt>
                <c:pt idx="142270">
                  <c:v>367.49479166666669</c:v>
                </c:pt>
                <c:pt idx="142271">
                  <c:v>367.49739583333331</c:v>
                </c:pt>
                <c:pt idx="142272">
                  <c:v>367.5</c:v>
                </c:pt>
                <c:pt idx="142273">
                  <c:v>367.50260416666669</c:v>
                </c:pt>
                <c:pt idx="142274">
                  <c:v>367.50520833333331</c:v>
                </c:pt>
                <c:pt idx="142275">
                  <c:v>367.5078125</c:v>
                </c:pt>
                <c:pt idx="142276">
                  <c:v>367.51041666666669</c:v>
                </c:pt>
                <c:pt idx="142277">
                  <c:v>367.51302083333331</c:v>
                </c:pt>
                <c:pt idx="142278">
                  <c:v>367.515625</c:v>
                </c:pt>
                <c:pt idx="142279">
                  <c:v>367.51822916666669</c:v>
                </c:pt>
                <c:pt idx="142280">
                  <c:v>367.52083333333331</c:v>
                </c:pt>
                <c:pt idx="142281">
                  <c:v>367.5234375</c:v>
                </c:pt>
                <c:pt idx="142282">
                  <c:v>367.52604166666669</c:v>
                </c:pt>
                <c:pt idx="142283">
                  <c:v>367.52864583333331</c:v>
                </c:pt>
                <c:pt idx="142284">
                  <c:v>367.53125</c:v>
                </c:pt>
                <c:pt idx="142285">
                  <c:v>367.53385416666669</c:v>
                </c:pt>
                <c:pt idx="142286">
                  <c:v>367.53645833333331</c:v>
                </c:pt>
                <c:pt idx="142287">
                  <c:v>367.5390625</c:v>
                </c:pt>
                <c:pt idx="142288">
                  <c:v>367.54166666666669</c:v>
                </c:pt>
                <c:pt idx="142289">
                  <c:v>367.54427083333331</c:v>
                </c:pt>
                <c:pt idx="142290">
                  <c:v>367.546875</c:v>
                </c:pt>
                <c:pt idx="142291">
                  <c:v>367.54947916666669</c:v>
                </c:pt>
                <c:pt idx="142292">
                  <c:v>367.55208333333331</c:v>
                </c:pt>
                <c:pt idx="142293">
                  <c:v>367.5546875</c:v>
                </c:pt>
                <c:pt idx="142294">
                  <c:v>367.55729166666669</c:v>
                </c:pt>
                <c:pt idx="142295">
                  <c:v>367.55989583333331</c:v>
                </c:pt>
                <c:pt idx="142296">
                  <c:v>367.5625</c:v>
                </c:pt>
                <c:pt idx="142297">
                  <c:v>367.56510416666669</c:v>
                </c:pt>
                <c:pt idx="142298">
                  <c:v>367.56770833333331</c:v>
                </c:pt>
                <c:pt idx="142299">
                  <c:v>367.5703125</c:v>
                </c:pt>
                <c:pt idx="142300">
                  <c:v>367.57291666666669</c:v>
                </c:pt>
                <c:pt idx="142301">
                  <c:v>367.57552083333331</c:v>
                </c:pt>
                <c:pt idx="142302">
                  <c:v>367.578125</c:v>
                </c:pt>
                <c:pt idx="142303">
                  <c:v>367.58072916666669</c:v>
                </c:pt>
                <c:pt idx="142304">
                  <c:v>367.58333333333331</c:v>
                </c:pt>
                <c:pt idx="142305">
                  <c:v>367.5859375</c:v>
                </c:pt>
                <c:pt idx="142306">
                  <c:v>367.58854166666669</c:v>
                </c:pt>
                <c:pt idx="142307">
                  <c:v>367.59114583333331</c:v>
                </c:pt>
                <c:pt idx="142308">
                  <c:v>367.59375</c:v>
                </c:pt>
                <c:pt idx="142309">
                  <c:v>367.59635416666669</c:v>
                </c:pt>
                <c:pt idx="142310">
                  <c:v>367.59895833333331</c:v>
                </c:pt>
                <c:pt idx="142311">
                  <c:v>367.6015625</c:v>
                </c:pt>
                <c:pt idx="142312">
                  <c:v>367.60416666666669</c:v>
                </c:pt>
                <c:pt idx="142313">
                  <c:v>367.60677083333331</c:v>
                </c:pt>
                <c:pt idx="142314">
                  <c:v>367.609375</c:v>
                </c:pt>
                <c:pt idx="142315">
                  <c:v>367.61197916666669</c:v>
                </c:pt>
                <c:pt idx="142316">
                  <c:v>367.61458333333331</c:v>
                </c:pt>
                <c:pt idx="142317">
                  <c:v>367.6171875</c:v>
                </c:pt>
                <c:pt idx="142318">
                  <c:v>367.61979166666669</c:v>
                </c:pt>
                <c:pt idx="142319">
                  <c:v>367.62239583333331</c:v>
                </c:pt>
                <c:pt idx="142320">
                  <c:v>367.625</c:v>
                </c:pt>
                <c:pt idx="142321">
                  <c:v>367.62760416666669</c:v>
                </c:pt>
                <c:pt idx="142322">
                  <c:v>367.63020833333331</c:v>
                </c:pt>
                <c:pt idx="142323">
                  <c:v>367.6328125</c:v>
                </c:pt>
                <c:pt idx="142324">
                  <c:v>367.63541666666669</c:v>
                </c:pt>
                <c:pt idx="142325">
                  <c:v>367.63802083333331</c:v>
                </c:pt>
                <c:pt idx="142326">
                  <c:v>367.640625</c:v>
                </c:pt>
                <c:pt idx="142327">
                  <c:v>367.64322916666669</c:v>
                </c:pt>
                <c:pt idx="142328">
                  <c:v>367.64583333333331</c:v>
                </c:pt>
                <c:pt idx="142329">
                  <c:v>367.6484375</c:v>
                </c:pt>
                <c:pt idx="142330">
                  <c:v>367.65104166666669</c:v>
                </c:pt>
                <c:pt idx="142331">
                  <c:v>367.65364583333331</c:v>
                </c:pt>
                <c:pt idx="142332">
                  <c:v>367.65625</c:v>
                </c:pt>
                <c:pt idx="142333">
                  <c:v>367.65885416666669</c:v>
                </c:pt>
                <c:pt idx="142334">
                  <c:v>367.66145833333331</c:v>
                </c:pt>
                <c:pt idx="142335">
                  <c:v>367.6640625</c:v>
                </c:pt>
                <c:pt idx="142336">
                  <c:v>367.66666666666669</c:v>
                </c:pt>
                <c:pt idx="142337">
                  <c:v>367.66927083333331</c:v>
                </c:pt>
                <c:pt idx="142338">
                  <c:v>367.671875</c:v>
                </c:pt>
                <c:pt idx="142339">
                  <c:v>367.67447916666669</c:v>
                </c:pt>
                <c:pt idx="142340">
                  <c:v>367.67708333333331</c:v>
                </c:pt>
                <c:pt idx="142341">
                  <c:v>367.6796875</c:v>
                </c:pt>
                <c:pt idx="142342">
                  <c:v>367.68229166666669</c:v>
                </c:pt>
                <c:pt idx="142343">
                  <c:v>367.68489583333331</c:v>
                </c:pt>
                <c:pt idx="142344">
                  <c:v>367.6875</c:v>
                </c:pt>
                <c:pt idx="142345">
                  <c:v>367.69010416666669</c:v>
                </c:pt>
                <c:pt idx="142346">
                  <c:v>367.69270833333331</c:v>
                </c:pt>
                <c:pt idx="142347">
                  <c:v>367.6953125</c:v>
                </c:pt>
                <c:pt idx="142348">
                  <c:v>367.69791666666669</c:v>
                </c:pt>
                <c:pt idx="142349">
                  <c:v>367.70052083333331</c:v>
                </c:pt>
                <c:pt idx="142350">
                  <c:v>367.703125</c:v>
                </c:pt>
                <c:pt idx="142351">
                  <c:v>367.70572916666669</c:v>
                </c:pt>
                <c:pt idx="142352">
                  <c:v>367.70833333333331</c:v>
                </c:pt>
                <c:pt idx="142353">
                  <c:v>367.7109375</c:v>
                </c:pt>
                <c:pt idx="142354">
                  <c:v>367.71354166666669</c:v>
                </c:pt>
                <c:pt idx="142355">
                  <c:v>367.71614583333331</c:v>
                </c:pt>
                <c:pt idx="142356">
                  <c:v>367.71875</c:v>
                </c:pt>
                <c:pt idx="142357">
                  <c:v>367.72135416666669</c:v>
                </c:pt>
                <c:pt idx="142358">
                  <c:v>367.72395833333331</c:v>
                </c:pt>
                <c:pt idx="142359">
                  <c:v>367.7265625</c:v>
                </c:pt>
                <c:pt idx="142360">
                  <c:v>367.72916666666669</c:v>
                </c:pt>
                <c:pt idx="142361">
                  <c:v>367.73177083333331</c:v>
                </c:pt>
                <c:pt idx="142362">
                  <c:v>367.734375</c:v>
                </c:pt>
                <c:pt idx="142363">
                  <c:v>367.73697916666669</c:v>
                </c:pt>
                <c:pt idx="142364">
                  <c:v>367.73958333333331</c:v>
                </c:pt>
                <c:pt idx="142365">
                  <c:v>367.7421875</c:v>
                </c:pt>
                <c:pt idx="142366">
                  <c:v>367.74479166666669</c:v>
                </c:pt>
                <c:pt idx="142367">
                  <c:v>367.74739583333331</c:v>
                </c:pt>
                <c:pt idx="142368">
                  <c:v>367.75</c:v>
                </c:pt>
                <c:pt idx="142369">
                  <c:v>367.75260416666669</c:v>
                </c:pt>
                <c:pt idx="142370">
                  <c:v>367.75520833333331</c:v>
                </c:pt>
                <c:pt idx="142371">
                  <c:v>367.7578125</c:v>
                </c:pt>
                <c:pt idx="142372">
                  <c:v>367.76041666666669</c:v>
                </c:pt>
                <c:pt idx="142373">
                  <c:v>367.76302083333331</c:v>
                </c:pt>
                <c:pt idx="142374">
                  <c:v>367.765625</c:v>
                </c:pt>
                <c:pt idx="142375">
                  <c:v>367.76822916666669</c:v>
                </c:pt>
                <c:pt idx="142376">
                  <c:v>367.77083333333331</c:v>
                </c:pt>
                <c:pt idx="142377">
                  <c:v>367.7734375</c:v>
                </c:pt>
                <c:pt idx="142378">
                  <c:v>367.77604166666669</c:v>
                </c:pt>
                <c:pt idx="142379">
                  <c:v>367.77864583333331</c:v>
                </c:pt>
                <c:pt idx="142380">
                  <c:v>367.78125</c:v>
                </c:pt>
                <c:pt idx="142381">
                  <c:v>367.78385416666669</c:v>
                </c:pt>
                <c:pt idx="142382">
                  <c:v>367.78645833333331</c:v>
                </c:pt>
                <c:pt idx="142383">
                  <c:v>367.7890625</c:v>
                </c:pt>
                <c:pt idx="142384">
                  <c:v>367.79166666666669</c:v>
                </c:pt>
                <c:pt idx="142385">
                  <c:v>367.79427083333331</c:v>
                </c:pt>
                <c:pt idx="142386">
                  <c:v>367.796875</c:v>
                </c:pt>
                <c:pt idx="142387">
                  <c:v>367.79947916666669</c:v>
                </c:pt>
                <c:pt idx="142388">
                  <c:v>367.80208333333331</c:v>
                </c:pt>
                <c:pt idx="142389">
                  <c:v>367.8046875</c:v>
                </c:pt>
                <c:pt idx="142390">
                  <c:v>367.80729166666669</c:v>
                </c:pt>
                <c:pt idx="142391">
                  <c:v>367.80989583333331</c:v>
                </c:pt>
                <c:pt idx="142392">
                  <c:v>367.8125</c:v>
                </c:pt>
                <c:pt idx="142393">
                  <c:v>367.81510416666669</c:v>
                </c:pt>
                <c:pt idx="142394">
                  <c:v>367.81770833333331</c:v>
                </c:pt>
                <c:pt idx="142395">
                  <c:v>367.8203125</c:v>
                </c:pt>
                <c:pt idx="142396">
                  <c:v>367.82291666666669</c:v>
                </c:pt>
                <c:pt idx="142397">
                  <c:v>367.82552083333331</c:v>
                </c:pt>
                <c:pt idx="142398">
                  <c:v>367.828125</c:v>
                </c:pt>
                <c:pt idx="142399">
                  <c:v>367.83072916666669</c:v>
                </c:pt>
                <c:pt idx="142400">
                  <c:v>367.83333333333331</c:v>
                </c:pt>
                <c:pt idx="142401">
                  <c:v>367.8359375</c:v>
                </c:pt>
                <c:pt idx="142402">
                  <c:v>367.83854166666669</c:v>
                </c:pt>
                <c:pt idx="142403">
                  <c:v>367.84114583333331</c:v>
                </c:pt>
                <c:pt idx="142404">
                  <c:v>367.84375</c:v>
                </c:pt>
                <c:pt idx="142405">
                  <c:v>367.84635416666669</c:v>
                </c:pt>
                <c:pt idx="142406">
                  <c:v>367.84895833333331</c:v>
                </c:pt>
                <c:pt idx="142407">
                  <c:v>367.8515625</c:v>
                </c:pt>
                <c:pt idx="142408">
                  <c:v>367.85416666666669</c:v>
                </c:pt>
                <c:pt idx="142409">
                  <c:v>367.85677083333331</c:v>
                </c:pt>
                <c:pt idx="142410">
                  <c:v>367.859375</c:v>
                </c:pt>
                <c:pt idx="142411">
                  <c:v>367.86197916666669</c:v>
                </c:pt>
                <c:pt idx="142412">
                  <c:v>367.86458333333331</c:v>
                </c:pt>
                <c:pt idx="142413">
                  <c:v>367.8671875</c:v>
                </c:pt>
                <c:pt idx="142414">
                  <c:v>367.86979166666669</c:v>
                </c:pt>
                <c:pt idx="142415">
                  <c:v>367.87239583333331</c:v>
                </c:pt>
                <c:pt idx="142416">
                  <c:v>367.875</c:v>
                </c:pt>
                <c:pt idx="142417">
                  <c:v>367.87760416666669</c:v>
                </c:pt>
                <c:pt idx="142418">
                  <c:v>367.88020833333331</c:v>
                </c:pt>
                <c:pt idx="142419">
                  <c:v>367.8828125</c:v>
                </c:pt>
                <c:pt idx="142420">
                  <c:v>367.88541666666669</c:v>
                </c:pt>
                <c:pt idx="142421">
                  <c:v>367.88802083333331</c:v>
                </c:pt>
                <c:pt idx="142422">
                  <c:v>367.890625</c:v>
                </c:pt>
                <c:pt idx="142423">
                  <c:v>367.89322916666669</c:v>
                </c:pt>
                <c:pt idx="142424">
                  <c:v>367.89583333333331</c:v>
                </c:pt>
                <c:pt idx="142425">
                  <c:v>367.8984375</c:v>
                </c:pt>
                <c:pt idx="142426">
                  <c:v>367.90104166666669</c:v>
                </c:pt>
                <c:pt idx="142427">
                  <c:v>367.90364583333331</c:v>
                </c:pt>
                <c:pt idx="142428">
                  <c:v>367.90625</c:v>
                </c:pt>
                <c:pt idx="142429">
                  <c:v>367.90885416666669</c:v>
                </c:pt>
                <c:pt idx="142430">
                  <c:v>367.91145833333331</c:v>
                </c:pt>
                <c:pt idx="142431">
                  <c:v>367.9140625</c:v>
                </c:pt>
                <c:pt idx="142432">
                  <c:v>367.91666666666669</c:v>
                </c:pt>
                <c:pt idx="142433">
                  <c:v>367.91927083333331</c:v>
                </c:pt>
                <c:pt idx="142434">
                  <c:v>367.921875</c:v>
                </c:pt>
                <c:pt idx="142435">
                  <c:v>367.92447916666669</c:v>
                </c:pt>
                <c:pt idx="142436">
                  <c:v>367.92708333333331</c:v>
                </c:pt>
                <c:pt idx="142437">
                  <c:v>367.9296875</c:v>
                </c:pt>
                <c:pt idx="142438">
                  <c:v>367.93229166666669</c:v>
                </c:pt>
                <c:pt idx="142439">
                  <c:v>367.93489583333331</c:v>
                </c:pt>
                <c:pt idx="142440">
                  <c:v>367.9375</c:v>
                </c:pt>
                <c:pt idx="142441">
                  <c:v>367.94010416666669</c:v>
                </c:pt>
                <c:pt idx="142442">
                  <c:v>367.94270833333331</c:v>
                </c:pt>
                <c:pt idx="142443">
                  <c:v>367.9453125</c:v>
                </c:pt>
                <c:pt idx="142444">
                  <c:v>367.94791666666669</c:v>
                </c:pt>
                <c:pt idx="142445">
                  <c:v>367.95052083333331</c:v>
                </c:pt>
                <c:pt idx="142446">
                  <c:v>367.953125</c:v>
                </c:pt>
                <c:pt idx="142447">
                  <c:v>367.95572916666669</c:v>
                </c:pt>
                <c:pt idx="142448">
                  <c:v>367.95833333333331</c:v>
                </c:pt>
                <c:pt idx="142449">
                  <c:v>367.9609375</c:v>
                </c:pt>
                <c:pt idx="142450">
                  <c:v>367.96354166666669</c:v>
                </c:pt>
                <c:pt idx="142451">
                  <c:v>367.96614583333331</c:v>
                </c:pt>
                <c:pt idx="142452">
                  <c:v>367.96875</c:v>
                </c:pt>
                <c:pt idx="142453">
                  <c:v>367.97135416666669</c:v>
                </c:pt>
                <c:pt idx="142454">
                  <c:v>367.97395833333331</c:v>
                </c:pt>
                <c:pt idx="142455">
                  <c:v>367.9765625</c:v>
                </c:pt>
                <c:pt idx="142456">
                  <c:v>367.97916666666669</c:v>
                </c:pt>
                <c:pt idx="142457">
                  <c:v>367.98177083333331</c:v>
                </c:pt>
                <c:pt idx="142458">
                  <c:v>367.984375</c:v>
                </c:pt>
                <c:pt idx="142459">
                  <c:v>367.98697916666669</c:v>
                </c:pt>
                <c:pt idx="142460">
                  <c:v>367.98958333333331</c:v>
                </c:pt>
                <c:pt idx="142461">
                  <c:v>367.9921875</c:v>
                </c:pt>
                <c:pt idx="142462">
                  <c:v>367.99479166666669</c:v>
                </c:pt>
                <c:pt idx="142463">
                  <c:v>367.99739583333331</c:v>
                </c:pt>
                <c:pt idx="142464">
                  <c:v>368</c:v>
                </c:pt>
                <c:pt idx="142465">
                  <c:v>368.00260416666669</c:v>
                </c:pt>
                <c:pt idx="142466">
                  <c:v>368.00520833333331</c:v>
                </c:pt>
                <c:pt idx="142467">
                  <c:v>368.0078125</c:v>
                </c:pt>
                <c:pt idx="142468">
                  <c:v>368.01041666666669</c:v>
                </c:pt>
                <c:pt idx="142469">
                  <c:v>368.01302083333331</c:v>
                </c:pt>
                <c:pt idx="142470">
                  <c:v>368.015625</c:v>
                </c:pt>
                <c:pt idx="142471">
                  <c:v>368.01822916666669</c:v>
                </c:pt>
                <c:pt idx="142472">
                  <c:v>368.02083333333331</c:v>
                </c:pt>
                <c:pt idx="142473">
                  <c:v>368.0234375</c:v>
                </c:pt>
                <c:pt idx="142474">
                  <c:v>368.02604166666669</c:v>
                </c:pt>
                <c:pt idx="142475">
                  <c:v>368.02864583333331</c:v>
                </c:pt>
                <c:pt idx="142476">
                  <c:v>368.03125</c:v>
                </c:pt>
                <c:pt idx="142477">
                  <c:v>368.03385416666669</c:v>
                </c:pt>
                <c:pt idx="142478">
                  <c:v>368.03645833333331</c:v>
                </c:pt>
                <c:pt idx="142479">
                  <c:v>368.0390625</c:v>
                </c:pt>
                <c:pt idx="142480">
                  <c:v>368.04166666666669</c:v>
                </c:pt>
                <c:pt idx="142481">
                  <c:v>368.04427083333331</c:v>
                </c:pt>
                <c:pt idx="142482">
                  <c:v>368.046875</c:v>
                </c:pt>
                <c:pt idx="142483">
                  <c:v>368.04947916666669</c:v>
                </c:pt>
                <c:pt idx="142484">
                  <c:v>368.05208333333331</c:v>
                </c:pt>
                <c:pt idx="142485">
                  <c:v>368.0546875</c:v>
                </c:pt>
                <c:pt idx="142486">
                  <c:v>368.05729166666669</c:v>
                </c:pt>
                <c:pt idx="142487">
                  <c:v>368.05989583333331</c:v>
                </c:pt>
                <c:pt idx="142488">
                  <c:v>368.0625</c:v>
                </c:pt>
                <c:pt idx="142489">
                  <c:v>368.06510416666669</c:v>
                </c:pt>
                <c:pt idx="142490">
                  <c:v>368.06770833333331</c:v>
                </c:pt>
                <c:pt idx="142491">
                  <c:v>368.0703125</c:v>
                </c:pt>
                <c:pt idx="142492">
                  <c:v>368.07291666666669</c:v>
                </c:pt>
                <c:pt idx="142493">
                  <c:v>368.07552083333331</c:v>
                </c:pt>
                <c:pt idx="142494">
                  <c:v>368.078125</c:v>
                </c:pt>
                <c:pt idx="142495">
                  <c:v>368.08072916666669</c:v>
                </c:pt>
                <c:pt idx="142496">
                  <c:v>368.08333333333331</c:v>
                </c:pt>
                <c:pt idx="142497">
                  <c:v>368.0859375</c:v>
                </c:pt>
                <c:pt idx="142498">
                  <c:v>368.08854166666669</c:v>
                </c:pt>
                <c:pt idx="142499">
                  <c:v>368.09114583333331</c:v>
                </c:pt>
                <c:pt idx="142500">
                  <c:v>368.09375</c:v>
                </c:pt>
                <c:pt idx="142501">
                  <c:v>368.09635416666669</c:v>
                </c:pt>
                <c:pt idx="142502">
                  <c:v>368.09895833333331</c:v>
                </c:pt>
                <c:pt idx="142503">
                  <c:v>368.1015625</c:v>
                </c:pt>
                <c:pt idx="142504">
                  <c:v>368.10416666666669</c:v>
                </c:pt>
                <c:pt idx="142505">
                  <c:v>368.10677083333331</c:v>
                </c:pt>
                <c:pt idx="142506">
                  <c:v>368.109375</c:v>
                </c:pt>
                <c:pt idx="142507">
                  <c:v>368.11197916666669</c:v>
                </c:pt>
                <c:pt idx="142508">
                  <c:v>368.11458333333331</c:v>
                </c:pt>
                <c:pt idx="142509">
                  <c:v>368.1171875</c:v>
                </c:pt>
                <c:pt idx="142510">
                  <c:v>368.11979166666669</c:v>
                </c:pt>
                <c:pt idx="142511">
                  <c:v>368.12239583333331</c:v>
                </c:pt>
                <c:pt idx="142512">
                  <c:v>368.125</c:v>
                </c:pt>
                <c:pt idx="142513">
                  <c:v>368.12760416666669</c:v>
                </c:pt>
                <c:pt idx="142514">
                  <c:v>368.13020833333331</c:v>
                </c:pt>
                <c:pt idx="142515">
                  <c:v>368.1328125</c:v>
                </c:pt>
                <c:pt idx="142516">
                  <c:v>368.13541666666669</c:v>
                </c:pt>
                <c:pt idx="142517">
                  <c:v>368.13802083333331</c:v>
                </c:pt>
                <c:pt idx="142518">
                  <c:v>368.140625</c:v>
                </c:pt>
                <c:pt idx="142519">
                  <c:v>368.14322916666669</c:v>
                </c:pt>
                <c:pt idx="142520">
                  <c:v>368.14583333333331</c:v>
                </c:pt>
                <c:pt idx="142521">
                  <c:v>368.1484375</c:v>
                </c:pt>
                <c:pt idx="142522">
                  <c:v>368.15104166666669</c:v>
                </c:pt>
                <c:pt idx="142523">
                  <c:v>368.15364583333331</c:v>
                </c:pt>
                <c:pt idx="142524">
                  <c:v>368.15625</c:v>
                </c:pt>
                <c:pt idx="142525">
                  <c:v>368.15885416666669</c:v>
                </c:pt>
                <c:pt idx="142526">
                  <c:v>368.16145833333331</c:v>
                </c:pt>
                <c:pt idx="142527">
                  <c:v>368.1640625</c:v>
                </c:pt>
                <c:pt idx="142528">
                  <c:v>368.16666666666669</c:v>
                </c:pt>
                <c:pt idx="142529">
                  <c:v>368.16927083333331</c:v>
                </c:pt>
                <c:pt idx="142530">
                  <c:v>368.171875</c:v>
                </c:pt>
                <c:pt idx="142531">
                  <c:v>368.17447916666669</c:v>
                </c:pt>
                <c:pt idx="142532">
                  <c:v>368.17708333333331</c:v>
                </c:pt>
                <c:pt idx="142533">
                  <c:v>368.1796875</c:v>
                </c:pt>
                <c:pt idx="142534">
                  <c:v>368.18229166666669</c:v>
                </c:pt>
                <c:pt idx="142535">
                  <c:v>368.18489583333331</c:v>
                </c:pt>
                <c:pt idx="142536">
                  <c:v>368.1875</c:v>
                </c:pt>
                <c:pt idx="142537">
                  <c:v>368.19010416666669</c:v>
                </c:pt>
                <c:pt idx="142538">
                  <c:v>368.19270833333331</c:v>
                </c:pt>
                <c:pt idx="142539">
                  <c:v>368.1953125</c:v>
                </c:pt>
                <c:pt idx="142540">
                  <c:v>368.19791666666669</c:v>
                </c:pt>
                <c:pt idx="142541">
                  <c:v>368.20052083333331</c:v>
                </c:pt>
                <c:pt idx="142542">
                  <c:v>368.203125</c:v>
                </c:pt>
                <c:pt idx="142543">
                  <c:v>368.20572916666669</c:v>
                </c:pt>
                <c:pt idx="142544">
                  <c:v>368.20833333333331</c:v>
                </c:pt>
                <c:pt idx="142545">
                  <c:v>368.2109375</c:v>
                </c:pt>
                <c:pt idx="142546">
                  <c:v>368.21354166666669</c:v>
                </c:pt>
                <c:pt idx="142547">
                  <c:v>368.21614583333331</c:v>
                </c:pt>
                <c:pt idx="142548">
                  <c:v>368.21875</c:v>
                </c:pt>
                <c:pt idx="142549">
                  <c:v>368.22135416666669</c:v>
                </c:pt>
                <c:pt idx="142550">
                  <c:v>368.22395833333331</c:v>
                </c:pt>
                <c:pt idx="142551">
                  <c:v>368.2265625</c:v>
                </c:pt>
                <c:pt idx="142552">
                  <c:v>368.22916666666669</c:v>
                </c:pt>
                <c:pt idx="142553">
                  <c:v>368.23177083333331</c:v>
                </c:pt>
                <c:pt idx="142554">
                  <c:v>368.234375</c:v>
                </c:pt>
                <c:pt idx="142555">
                  <c:v>368.23697916666669</c:v>
                </c:pt>
                <c:pt idx="142556">
                  <c:v>368.23958333333331</c:v>
                </c:pt>
                <c:pt idx="142557">
                  <c:v>368.2421875</c:v>
                </c:pt>
                <c:pt idx="142558">
                  <c:v>368.24479166666669</c:v>
                </c:pt>
                <c:pt idx="142559">
                  <c:v>368.24739583333331</c:v>
                </c:pt>
                <c:pt idx="142560">
                  <c:v>368.25</c:v>
                </c:pt>
                <c:pt idx="142561">
                  <c:v>368.25260416666669</c:v>
                </c:pt>
                <c:pt idx="142562">
                  <c:v>368.25520833333331</c:v>
                </c:pt>
                <c:pt idx="142563">
                  <c:v>368.2578125</c:v>
                </c:pt>
                <c:pt idx="142564">
                  <c:v>368.26041666666669</c:v>
                </c:pt>
                <c:pt idx="142565">
                  <c:v>368.26302083333331</c:v>
                </c:pt>
                <c:pt idx="142566">
                  <c:v>368.265625</c:v>
                </c:pt>
                <c:pt idx="142567">
                  <c:v>368.26822916666669</c:v>
                </c:pt>
                <c:pt idx="142568">
                  <c:v>368.27083333333331</c:v>
                </c:pt>
                <c:pt idx="142569">
                  <c:v>368.2734375</c:v>
                </c:pt>
                <c:pt idx="142570">
                  <c:v>368.27604166666669</c:v>
                </c:pt>
                <c:pt idx="142571">
                  <c:v>368.27864583333331</c:v>
                </c:pt>
                <c:pt idx="142572">
                  <c:v>368.28125</c:v>
                </c:pt>
                <c:pt idx="142573">
                  <c:v>368.28385416666669</c:v>
                </c:pt>
                <c:pt idx="142574">
                  <c:v>368.28645833333331</c:v>
                </c:pt>
                <c:pt idx="142575">
                  <c:v>368.2890625</c:v>
                </c:pt>
                <c:pt idx="142576">
                  <c:v>368.29166666666669</c:v>
                </c:pt>
                <c:pt idx="142577">
                  <c:v>368.29427083333331</c:v>
                </c:pt>
                <c:pt idx="142578">
                  <c:v>368.296875</c:v>
                </c:pt>
                <c:pt idx="142579">
                  <c:v>368.29947916666669</c:v>
                </c:pt>
                <c:pt idx="142580">
                  <c:v>368.30208333333331</c:v>
                </c:pt>
                <c:pt idx="142581">
                  <c:v>368.3046875</c:v>
                </c:pt>
                <c:pt idx="142582">
                  <c:v>368.30729166666669</c:v>
                </c:pt>
                <c:pt idx="142583">
                  <c:v>368.30989583333331</c:v>
                </c:pt>
                <c:pt idx="142584">
                  <c:v>368.3125</c:v>
                </c:pt>
                <c:pt idx="142585">
                  <c:v>368.31510416666669</c:v>
                </c:pt>
                <c:pt idx="142586">
                  <c:v>368.31770833333331</c:v>
                </c:pt>
                <c:pt idx="142587">
                  <c:v>368.3203125</c:v>
                </c:pt>
                <c:pt idx="142588">
                  <c:v>368.32291666666669</c:v>
                </c:pt>
                <c:pt idx="142589">
                  <c:v>368.32552083333331</c:v>
                </c:pt>
                <c:pt idx="142590">
                  <c:v>368.328125</c:v>
                </c:pt>
                <c:pt idx="142591">
                  <c:v>368.33072916666669</c:v>
                </c:pt>
                <c:pt idx="142592">
                  <c:v>368.33333333333331</c:v>
                </c:pt>
                <c:pt idx="142593">
                  <c:v>368.3359375</c:v>
                </c:pt>
                <c:pt idx="142594">
                  <c:v>368.33854166666669</c:v>
                </c:pt>
                <c:pt idx="142595">
                  <c:v>368.34114583333331</c:v>
                </c:pt>
                <c:pt idx="142596">
                  <c:v>368.34375</c:v>
                </c:pt>
                <c:pt idx="142597">
                  <c:v>368.34635416666669</c:v>
                </c:pt>
                <c:pt idx="142598">
                  <c:v>368.34895833333331</c:v>
                </c:pt>
                <c:pt idx="142599">
                  <c:v>368.3515625</c:v>
                </c:pt>
                <c:pt idx="142600">
                  <c:v>368.35416666666669</c:v>
                </c:pt>
                <c:pt idx="142601">
                  <c:v>368.35677083333331</c:v>
                </c:pt>
                <c:pt idx="142602">
                  <c:v>368.359375</c:v>
                </c:pt>
                <c:pt idx="142603">
                  <c:v>368.36197916666669</c:v>
                </c:pt>
                <c:pt idx="142604">
                  <c:v>368.36458333333331</c:v>
                </c:pt>
                <c:pt idx="142605">
                  <c:v>368.3671875</c:v>
                </c:pt>
                <c:pt idx="142606">
                  <c:v>368.36979166666669</c:v>
                </c:pt>
                <c:pt idx="142607">
                  <c:v>368.37239583333331</c:v>
                </c:pt>
                <c:pt idx="142608">
                  <c:v>368.375</c:v>
                </c:pt>
                <c:pt idx="142609">
                  <c:v>368.37760416666669</c:v>
                </c:pt>
                <c:pt idx="142610">
                  <c:v>368.38020833333331</c:v>
                </c:pt>
                <c:pt idx="142611">
                  <c:v>368.3828125</c:v>
                </c:pt>
                <c:pt idx="142612">
                  <c:v>368.38541666666669</c:v>
                </c:pt>
                <c:pt idx="142613">
                  <c:v>368.38802083333331</c:v>
                </c:pt>
                <c:pt idx="142614">
                  <c:v>368.390625</c:v>
                </c:pt>
                <c:pt idx="142615">
                  <c:v>368.39322916666669</c:v>
                </c:pt>
                <c:pt idx="142616">
                  <c:v>368.39583333333331</c:v>
                </c:pt>
                <c:pt idx="142617">
                  <c:v>368.3984375</c:v>
                </c:pt>
                <c:pt idx="142618">
                  <c:v>368.40104166666669</c:v>
                </c:pt>
                <c:pt idx="142619">
                  <c:v>368.40364583333331</c:v>
                </c:pt>
                <c:pt idx="142620">
                  <c:v>368.40625</c:v>
                </c:pt>
                <c:pt idx="142621">
                  <c:v>368.40885416666669</c:v>
                </c:pt>
                <c:pt idx="142622">
                  <c:v>368.41145833333331</c:v>
                </c:pt>
                <c:pt idx="142623">
                  <c:v>368.4140625</c:v>
                </c:pt>
                <c:pt idx="142624">
                  <c:v>368.41666666666669</c:v>
                </c:pt>
                <c:pt idx="142625">
                  <c:v>368.41927083333331</c:v>
                </c:pt>
                <c:pt idx="142626">
                  <c:v>368.421875</c:v>
                </c:pt>
                <c:pt idx="142627">
                  <c:v>368.42447916666669</c:v>
                </c:pt>
                <c:pt idx="142628">
                  <c:v>368.42708333333331</c:v>
                </c:pt>
                <c:pt idx="142629">
                  <c:v>368.4296875</c:v>
                </c:pt>
                <c:pt idx="142630">
                  <c:v>368.43229166666669</c:v>
                </c:pt>
                <c:pt idx="142631">
                  <c:v>368.43489583333331</c:v>
                </c:pt>
                <c:pt idx="142632">
                  <c:v>368.4375</c:v>
                </c:pt>
                <c:pt idx="142633">
                  <c:v>368.44010416666669</c:v>
                </c:pt>
                <c:pt idx="142634">
                  <c:v>368.44270833333331</c:v>
                </c:pt>
                <c:pt idx="142635">
                  <c:v>368.4453125</c:v>
                </c:pt>
                <c:pt idx="142636">
                  <c:v>368.44791666666669</c:v>
                </c:pt>
                <c:pt idx="142637">
                  <c:v>368.45052083333331</c:v>
                </c:pt>
                <c:pt idx="142638">
                  <c:v>368.453125</c:v>
                </c:pt>
                <c:pt idx="142639">
                  <c:v>368.45572916666669</c:v>
                </c:pt>
                <c:pt idx="142640">
                  <c:v>368.45833333333331</c:v>
                </c:pt>
                <c:pt idx="142641">
                  <c:v>368.4609375</c:v>
                </c:pt>
                <c:pt idx="142642">
                  <c:v>368.46354166666669</c:v>
                </c:pt>
                <c:pt idx="142643">
                  <c:v>368.46614583333331</c:v>
                </c:pt>
                <c:pt idx="142644">
                  <c:v>368.46875</c:v>
                </c:pt>
                <c:pt idx="142645">
                  <c:v>368.47135416666669</c:v>
                </c:pt>
                <c:pt idx="142646">
                  <c:v>368.47395833333331</c:v>
                </c:pt>
                <c:pt idx="142647">
                  <c:v>368.4765625</c:v>
                </c:pt>
                <c:pt idx="142648">
                  <c:v>368.47916666666669</c:v>
                </c:pt>
                <c:pt idx="142649">
                  <c:v>368.48177083333331</c:v>
                </c:pt>
                <c:pt idx="142650">
                  <c:v>368.484375</c:v>
                </c:pt>
                <c:pt idx="142651">
                  <c:v>368.48697916666669</c:v>
                </c:pt>
                <c:pt idx="142652">
                  <c:v>368.48958333333331</c:v>
                </c:pt>
                <c:pt idx="142653">
                  <c:v>368.4921875</c:v>
                </c:pt>
                <c:pt idx="142654">
                  <c:v>368.49479166666669</c:v>
                </c:pt>
                <c:pt idx="142655">
                  <c:v>368.49739583333331</c:v>
                </c:pt>
                <c:pt idx="142656">
                  <c:v>368.5</c:v>
                </c:pt>
                <c:pt idx="142657">
                  <c:v>368.50260416666669</c:v>
                </c:pt>
                <c:pt idx="142658">
                  <c:v>368.50520833333331</c:v>
                </c:pt>
                <c:pt idx="142659">
                  <c:v>368.5078125</c:v>
                </c:pt>
                <c:pt idx="142660">
                  <c:v>368.51041666666669</c:v>
                </c:pt>
                <c:pt idx="142661">
                  <c:v>368.51302083333331</c:v>
                </c:pt>
                <c:pt idx="142662">
                  <c:v>368.515625</c:v>
                </c:pt>
                <c:pt idx="142663">
                  <c:v>368.51822916666669</c:v>
                </c:pt>
                <c:pt idx="142664">
                  <c:v>368.52083333333331</c:v>
                </c:pt>
                <c:pt idx="142665">
                  <c:v>368.5234375</c:v>
                </c:pt>
                <c:pt idx="142666">
                  <c:v>368.52604166666669</c:v>
                </c:pt>
                <c:pt idx="142667">
                  <c:v>368.52864583333331</c:v>
                </c:pt>
                <c:pt idx="142668">
                  <c:v>368.53125</c:v>
                </c:pt>
                <c:pt idx="142669">
                  <c:v>368.53385416666669</c:v>
                </c:pt>
                <c:pt idx="142670">
                  <c:v>368.53645833333331</c:v>
                </c:pt>
                <c:pt idx="142671">
                  <c:v>368.5390625</c:v>
                </c:pt>
                <c:pt idx="142672">
                  <c:v>368.54166666666669</c:v>
                </c:pt>
                <c:pt idx="142673">
                  <c:v>368.54427083333331</c:v>
                </c:pt>
                <c:pt idx="142674">
                  <c:v>368.546875</c:v>
                </c:pt>
                <c:pt idx="142675">
                  <c:v>368.54947916666669</c:v>
                </c:pt>
                <c:pt idx="142676">
                  <c:v>368.55208333333331</c:v>
                </c:pt>
                <c:pt idx="142677">
                  <c:v>368.5546875</c:v>
                </c:pt>
                <c:pt idx="142678">
                  <c:v>368.55729166666669</c:v>
                </c:pt>
                <c:pt idx="142679">
                  <c:v>368.55989583333331</c:v>
                </c:pt>
                <c:pt idx="142680">
                  <c:v>368.5625</c:v>
                </c:pt>
                <c:pt idx="142681">
                  <c:v>368.56510416666669</c:v>
                </c:pt>
                <c:pt idx="142682">
                  <c:v>368.56770833333331</c:v>
                </c:pt>
                <c:pt idx="142683">
                  <c:v>368.5703125</c:v>
                </c:pt>
                <c:pt idx="142684">
                  <c:v>368.57291666666669</c:v>
                </c:pt>
                <c:pt idx="142685">
                  <c:v>368.57552083333331</c:v>
                </c:pt>
                <c:pt idx="142686">
                  <c:v>368.578125</c:v>
                </c:pt>
                <c:pt idx="142687">
                  <c:v>368.58072916666669</c:v>
                </c:pt>
                <c:pt idx="142688">
                  <c:v>368.58333333333331</c:v>
                </c:pt>
                <c:pt idx="142689">
                  <c:v>368.5859375</c:v>
                </c:pt>
                <c:pt idx="142690">
                  <c:v>368.58854166666669</c:v>
                </c:pt>
                <c:pt idx="142691">
                  <c:v>368.59114583333331</c:v>
                </c:pt>
                <c:pt idx="142692">
                  <c:v>368.59375</c:v>
                </c:pt>
                <c:pt idx="142693">
                  <c:v>368.59635416666669</c:v>
                </c:pt>
                <c:pt idx="142694">
                  <c:v>368.59895833333331</c:v>
                </c:pt>
                <c:pt idx="142695">
                  <c:v>368.6015625</c:v>
                </c:pt>
                <c:pt idx="142696">
                  <c:v>368.60416666666669</c:v>
                </c:pt>
                <c:pt idx="142697">
                  <c:v>368.60677083333331</c:v>
                </c:pt>
                <c:pt idx="142698">
                  <c:v>368.609375</c:v>
                </c:pt>
                <c:pt idx="142699">
                  <c:v>368.61197916666669</c:v>
                </c:pt>
                <c:pt idx="142700">
                  <c:v>368.61458333333331</c:v>
                </c:pt>
                <c:pt idx="142701">
                  <c:v>368.6171875</c:v>
                </c:pt>
                <c:pt idx="142702">
                  <c:v>368.61979166666669</c:v>
                </c:pt>
                <c:pt idx="142703">
                  <c:v>368.62239583333331</c:v>
                </c:pt>
                <c:pt idx="142704">
                  <c:v>368.625</c:v>
                </c:pt>
                <c:pt idx="142705">
                  <c:v>368.62760416666669</c:v>
                </c:pt>
                <c:pt idx="142706">
                  <c:v>368.63020833333331</c:v>
                </c:pt>
                <c:pt idx="142707">
                  <c:v>368.6328125</c:v>
                </c:pt>
                <c:pt idx="142708">
                  <c:v>368.63541666666669</c:v>
                </c:pt>
                <c:pt idx="142709">
                  <c:v>368.63802083333331</c:v>
                </c:pt>
                <c:pt idx="142710">
                  <c:v>368.640625</c:v>
                </c:pt>
                <c:pt idx="142711">
                  <c:v>368.64322916666669</c:v>
                </c:pt>
                <c:pt idx="142712">
                  <c:v>368.64583333333331</c:v>
                </c:pt>
                <c:pt idx="142713">
                  <c:v>368.6484375</c:v>
                </c:pt>
                <c:pt idx="142714">
                  <c:v>368.65104166666669</c:v>
                </c:pt>
                <c:pt idx="142715">
                  <c:v>368.65364583333331</c:v>
                </c:pt>
                <c:pt idx="142716">
                  <c:v>368.65625</c:v>
                </c:pt>
                <c:pt idx="142717">
                  <c:v>368.65885416666669</c:v>
                </c:pt>
                <c:pt idx="142718">
                  <c:v>368.66145833333331</c:v>
                </c:pt>
                <c:pt idx="142719">
                  <c:v>368.6640625</c:v>
                </c:pt>
                <c:pt idx="142720">
                  <c:v>368.66666666666669</c:v>
                </c:pt>
                <c:pt idx="142721">
                  <c:v>368.66927083333331</c:v>
                </c:pt>
                <c:pt idx="142722">
                  <c:v>368.671875</c:v>
                </c:pt>
                <c:pt idx="142723">
                  <c:v>368.67447916666669</c:v>
                </c:pt>
                <c:pt idx="142724">
                  <c:v>368.67708333333331</c:v>
                </c:pt>
                <c:pt idx="142725">
                  <c:v>368.6796875</c:v>
                </c:pt>
                <c:pt idx="142726">
                  <c:v>368.68229166666669</c:v>
                </c:pt>
                <c:pt idx="142727">
                  <c:v>368.68489583333331</c:v>
                </c:pt>
                <c:pt idx="142728">
                  <c:v>368.6875</c:v>
                </c:pt>
                <c:pt idx="142729">
                  <c:v>368.69010416666669</c:v>
                </c:pt>
                <c:pt idx="142730">
                  <c:v>368.69270833333331</c:v>
                </c:pt>
                <c:pt idx="142731">
                  <c:v>368.6953125</c:v>
                </c:pt>
                <c:pt idx="142732">
                  <c:v>368.69791666666669</c:v>
                </c:pt>
                <c:pt idx="142733">
                  <c:v>368.70052083333331</c:v>
                </c:pt>
                <c:pt idx="142734">
                  <c:v>368.703125</c:v>
                </c:pt>
                <c:pt idx="142735">
                  <c:v>368.70572916666669</c:v>
                </c:pt>
                <c:pt idx="142736">
                  <c:v>368.70833333333331</c:v>
                </c:pt>
                <c:pt idx="142737">
                  <c:v>368.7109375</c:v>
                </c:pt>
                <c:pt idx="142738">
                  <c:v>368.71354166666669</c:v>
                </c:pt>
                <c:pt idx="142739">
                  <c:v>368.71614583333331</c:v>
                </c:pt>
                <c:pt idx="142740">
                  <c:v>368.71875</c:v>
                </c:pt>
                <c:pt idx="142741">
                  <c:v>368.72135416666669</c:v>
                </c:pt>
                <c:pt idx="142742">
                  <c:v>368.72395833333331</c:v>
                </c:pt>
                <c:pt idx="142743">
                  <c:v>368.7265625</c:v>
                </c:pt>
                <c:pt idx="142744">
                  <c:v>368.72916666666669</c:v>
                </c:pt>
                <c:pt idx="142745">
                  <c:v>368.73177083333331</c:v>
                </c:pt>
                <c:pt idx="142746">
                  <c:v>368.734375</c:v>
                </c:pt>
                <c:pt idx="142747">
                  <c:v>368.73697916666669</c:v>
                </c:pt>
                <c:pt idx="142748">
                  <c:v>368.73958333333331</c:v>
                </c:pt>
                <c:pt idx="142749">
                  <c:v>368.7421875</c:v>
                </c:pt>
                <c:pt idx="142750">
                  <c:v>368.74479166666669</c:v>
                </c:pt>
                <c:pt idx="142751">
                  <c:v>368.74739583333331</c:v>
                </c:pt>
                <c:pt idx="142752">
                  <c:v>368.75</c:v>
                </c:pt>
                <c:pt idx="142753">
                  <c:v>368.75260416666669</c:v>
                </c:pt>
                <c:pt idx="142754">
                  <c:v>368.75520833333331</c:v>
                </c:pt>
                <c:pt idx="142755">
                  <c:v>368.7578125</c:v>
                </c:pt>
                <c:pt idx="142756">
                  <c:v>368.76041666666669</c:v>
                </c:pt>
                <c:pt idx="142757">
                  <c:v>368.76302083333331</c:v>
                </c:pt>
                <c:pt idx="142758">
                  <c:v>368.765625</c:v>
                </c:pt>
                <c:pt idx="142759">
                  <c:v>368.76822916666669</c:v>
                </c:pt>
                <c:pt idx="142760">
                  <c:v>368.77083333333331</c:v>
                </c:pt>
                <c:pt idx="142761">
                  <c:v>368.7734375</c:v>
                </c:pt>
                <c:pt idx="142762">
                  <c:v>368.77604166666669</c:v>
                </c:pt>
                <c:pt idx="142763">
                  <c:v>368.77864583333331</c:v>
                </c:pt>
                <c:pt idx="142764">
                  <c:v>368.78125</c:v>
                </c:pt>
                <c:pt idx="142765">
                  <c:v>368.78385416666669</c:v>
                </c:pt>
                <c:pt idx="142766">
                  <c:v>368.78645833333331</c:v>
                </c:pt>
                <c:pt idx="142767">
                  <c:v>368.7890625</c:v>
                </c:pt>
                <c:pt idx="142768">
                  <c:v>368.79166666666669</c:v>
                </c:pt>
                <c:pt idx="142769">
                  <c:v>368.79427083333331</c:v>
                </c:pt>
                <c:pt idx="142770">
                  <c:v>368.796875</c:v>
                </c:pt>
                <c:pt idx="142771">
                  <c:v>368.79947916666669</c:v>
                </c:pt>
                <c:pt idx="142772">
                  <c:v>368.80208333333331</c:v>
                </c:pt>
                <c:pt idx="142773">
                  <c:v>368.8046875</c:v>
                </c:pt>
                <c:pt idx="142774">
                  <c:v>368.80729166666669</c:v>
                </c:pt>
                <c:pt idx="142775">
                  <c:v>368.80989583333331</c:v>
                </c:pt>
                <c:pt idx="142776">
                  <c:v>368.8125</c:v>
                </c:pt>
                <c:pt idx="142777">
                  <c:v>368.81510416666669</c:v>
                </c:pt>
                <c:pt idx="142778">
                  <c:v>368.81770833333331</c:v>
                </c:pt>
                <c:pt idx="142779">
                  <c:v>368.8203125</c:v>
                </c:pt>
                <c:pt idx="142780">
                  <c:v>368.82291666666669</c:v>
                </c:pt>
                <c:pt idx="142781">
                  <c:v>368.82552083333331</c:v>
                </c:pt>
                <c:pt idx="142782">
                  <c:v>368.828125</c:v>
                </c:pt>
                <c:pt idx="142783">
                  <c:v>368.83072916666669</c:v>
                </c:pt>
                <c:pt idx="142784">
                  <c:v>368.83333333333331</c:v>
                </c:pt>
                <c:pt idx="142785">
                  <c:v>368.8359375</c:v>
                </c:pt>
                <c:pt idx="142786">
                  <c:v>368.83854166666669</c:v>
                </c:pt>
                <c:pt idx="142787">
                  <c:v>368.84114583333331</c:v>
                </c:pt>
                <c:pt idx="142788">
                  <c:v>368.84375</c:v>
                </c:pt>
                <c:pt idx="142789">
                  <c:v>368.84635416666669</c:v>
                </c:pt>
                <c:pt idx="142790">
                  <c:v>368.84895833333331</c:v>
                </c:pt>
                <c:pt idx="142791">
                  <c:v>368.8515625</c:v>
                </c:pt>
                <c:pt idx="142792">
                  <c:v>368.85416666666669</c:v>
                </c:pt>
                <c:pt idx="142793">
                  <c:v>368.85677083333331</c:v>
                </c:pt>
                <c:pt idx="142794">
                  <c:v>368.859375</c:v>
                </c:pt>
                <c:pt idx="142795">
                  <c:v>368.86197916666669</c:v>
                </c:pt>
                <c:pt idx="142796">
                  <c:v>368.86458333333331</c:v>
                </c:pt>
                <c:pt idx="142797">
                  <c:v>368.8671875</c:v>
                </c:pt>
                <c:pt idx="142798">
                  <c:v>368.86979166666669</c:v>
                </c:pt>
                <c:pt idx="142799">
                  <c:v>368.87239583333331</c:v>
                </c:pt>
                <c:pt idx="142800">
                  <c:v>368.875</c:v>
                </c:pt>
                <c:pt idx="142801">
                  <c:v>368.87760416666669</c:v>
                </c:pt>
                <c:pt idx="142802">
                  <c:v>368.88020833333331</c:v>
                </c:pt>
                <c:pt idx="142803">
                  <c:v>368.8828125</c:v>
                </c:pt>
                <c:pt idx="142804">
                  <c:v>368.88541666666669</c:v>
                </c:pt>
                <c:pt idx="142805">
                  <c:v>368.88802083333331</c:v>
                </c:pt>
                <c:pt idx="142806">
                  <c:v>368.890625</c:v>
                </c:pt>
                <c:pt idx="142807">
                  <c:v>368.89322916666669</c:v>
                </c:pt>
                <c:pt idx="142808">
                  <c:v>368.89583333333331</c:v>
                </c:pt>
                <c:pt idx="142809">
                  <c:v>368.8984375</c:v>
                </c:pt>
                <c:pt idx="142810">
                  <c:v>368.90104166666669</c:v>
                </c:pt>
                <c:pt idx="142811">
                  <c:v>368.90364583333331</c:v>
                </c:pt>
                <c:pt idx="142812">
                  <c:v>368.90625</c:v>
                </c:pt>
                <c:pt idx="142813">
                  <c:v>368.90885416666669</c:v>
                </c:pt>
                <c:pt idx="142814">
                  <c:v>368.91145833333331</c:v>
                </c:pt>
                <c:pt idx="142815">
                  <c:v>368.9140625</c:v>
                </c:pt>
                <c:pt idx="142816">
                  <c:v>368.91666666666669</c:v>
                </c:pt>
                <c:pt idx="142817">
                  <c:v>368.91927083333331</c:v>
                </c:pt>
                <c:pt idx="142818">
                  <c:v>368.921875</c:v>
                </c:pt>
                <c:pt idx="142819">
                  <c:v>368.92447916666669</c:v>
                </c:pt>
                <c:pt idx="142820">
                  <c:v>368.92708333333331</c:v>
                </c:pt>
                <c:pt idx="142821">
                  <c:v>368.9296875</c:v>
                </c:pt>
                <c:pt idx="142822">
                  <c:v>368.93229166666669</c:v>
                </c:pt>
                <c:pt idx="142823">
                  <c:v>368.93489583333331</c:v>
                </c:pt>
                <c:pt idx="142824">
                  <c:v>368.9375</c:v>
                </c:pt>
                <c:pt idx="142825">
                  <c:v>368.94010416666669</c:v>
                </c:pt>
                <c:pt idx="142826">
                  <c:v>368.94270833333331</c:v>
                </c:pt>
                <c:pt idx="142827">
                  <c:v>368.9453125</c:v>
                </c:pt>
                <c:pt idx="142828">
                  <c:v>368.94791666666669</c:v>
                </c:pt>
                <c:pt idx="142829">
                  <c:v>368.95052083333331</c:v>
                </c:pt>
                <c:pt idx="142830">
                  <c:v>368.953125</c:v>
                </c:pt>
                <c:pt idx="142831">
                  <c:v>368.95572916666669</c:v>
                </c:pt>
                <c:pt idx="142832">
                  <c:v>368.95833333333331</c:v>
                </c:pt>
                <c:pt idx="142833">
                  <c:v>368.9609375</c:v>
                </c:pt>
                <c:pt idx="142834">
                  <c:v>368.96354166666669</c:v>
                </c:pt>
                <c:pt idx="142835">
                  <c:v>368.96614583333331</c:v>
                </c:pt>
                <c:pt idx="142836">
                  <c:v>368.96875</c:v>
                </c:pt>
                <c:pt idx="142837">
                  <c:v>368.97135416666669</c:v>
                </c:pt>
                <c:pt idx="142838">
                  <c:v>368.97395833333331</c:v>
                </c:pt>
                <c:pt idx="142839">
                  <c:v>368.9765625</c:v>
                </c:pt>
                <c:pt idx="142840">
                  <c:v>368.97916666666669</c:v>
                </c:pt>
                <c:pt idx="142841">
                  <c:v>368.98177083333331</c:v>
                </c:pt>
                <c:pt idx="142842">
                  <c:v>368.984375</c:v>
                </c:pt>
                <c:pt idx="142843">
                  <c:v>368.98697916666669</c:v>
                </c:pt>
                <c:pt idx="142844">
                  <c:v>368.98958333333331</c:v>
                </c:pt>
                <c:pt idx="142845">
                  <c:v>368.9921875</c:v>
                </c:pt>
                <c:pt idx="142846">
                  <c:v>368.99479166666669</c:v>
                </c:pt>
                <c:pt idx="142847">
                  <c:v>368.99739583333331</c:v>
                </c:pt>
                <c:pt idx="142848">
                  <c:v>369</c:v>
                </c:pt>
                <c:pt idx="142849">
                  <c:v>369.00260416666669</c:v>
                </c:pt>
                <c:pt idx="142850">
                  <c:v>369.00520833333331</c:v>
                </c:pt>
                <c:pt idx="142851">
                  <c:v>369.0078125</c:v>
                </c:pt>
                <c:pt idx="142852">
                  <c:v>369.01041666666669</c:v>
                </c:pt>
                <c:pt idx="142853">
                  <c:v>369.01302083333331</c:v>
                </c:pt>
                <c:pt idx="142854">
                  <c:v>369.015625</c:v>
                </c:pt>
                <c:pt idx="142855">
                  <c:v>369.01822916666669</c:v>
                </c:pt>
                <c:pt idx="142856">
                  <c:v>369.02083333333331</c:v>
                </c:pt>
                <c:pt idx="142857">
                  <c:v>369.0234375</c:v>
                </c:pt>
                <c:pt idx="142858">
                  <c:v>369.02604166666669</c:v>
                </c:pt>
                <c:pt idx="142859">
                  <c:v>369.02864583333331</c:v>
                </c:pt>
                <c:pt idx="142860">
                  <c:v>369.03125</c:v>
                </c:pt>
                <c:pt idx="142861">
                  <c:v>369.03385416666669</c:v>
                </c:pt>
                <c:pt idx="142862">
                  <c:v>369.03645833333331</c:v>
                </c:pt>
                <c:pt idx="142863">
                  <c:v>369.0390625</c:v>
                </c:pt>
                <c:pt idx="142864">
                  <c:v>369.04166666666669</c:v>
                </c:pt>
                <c:pt idx="142865">
                  <c:v>369.04427083333331</c:v>
                </c:pt>
                <c:pt idx="142866">
                  <c:v>369.046875</c:v>
                </c:pt>
                <c:pt idx="142867">
                  <c:v>369.04947916666669</c:v>
                </c:pt>
                <c:pt idx="142868">
                  <c:v>369.05208333333331</c:v>
                </c:pt>
                <c:pt idx="142869">
                  <c:v>369.0546875</c:v>
                </c:pt>
                <c:pt idx="142870">
                  <c:v>369.05729166666669</c:v>
                </c:pt>
                <c:pt idx="142871">
                  <c:v>369.05989583333331</c:v>
                </c:pt>
                <c:pt idx="142872">
                  <c:v>369.0625</c:v>
                </c:pt>
                <c:pt idx="142873">
                  <c:v>369.06510416666669</c:v>
                </c:pt>
                <c:pt idx="142874">
                  <c:v>369.06770833333331</c:v>
                </c:pt>
                <c:pt idx="142875">
                  <c:v>369.0703125</c:v>
                </c:pt>
                <c:pt idx="142876">
                  <c:v>369.07291666666669</c:v>
                </c:pt>
                <c:pt idx="142877">
                  <c:v>369.07552083333331</c:v>
                </c:pt>
                <c:pt idx="142878">
                  <c:v>369.078125</c:v>
                </c:pt>
                <c:pt idx="142879">
                  <c:v>369.08072916666669</c:v>
                </c:pt>
                <c:pt idx="142880">
                  <c:v>369.08333333333331</c:v>
                </c:pt>
                <c:pt idx="142881">
                  <c:v>369.0859375</c:v>
                </c:pt>
                <c:pt idx="142882">
                  <c:v>369.08854166666669</c:v>
                </c:pt>
                <c:pt idx="142883">
                  <c:v>369.09114583333331</c:v>
                </c:pt>
                <c:pt idx="142884">
                  <c:v>369.09375</c:v>
                </c:pt>
                <c:pt idx="142885">
                  <c:v>369.09635416666669</c:v>
                </c:pt>
                <c:pt idx="142886">
                  <c:v>369.09895833333331</c:v>
                </c:pt>
                <c:pt idx="142887">
                  <c:v>369.1015625</c:v>
                </c:pt>
                <c:pt idx="142888">
                  <c:v>369.10416666666669</c:v>
                </c:pt>
                <c:pt idx="142889">
                  <c:v>369.10677083333331</c:v>
                </c:pt>
                <c:pt idx="142890">
                  <c:v>369.109375</c:v>
                </c:pt>
                <c:pt idx="142891">
                  <c:v>369.11197916666669</c:v>
                </c:pt>
                <c:pt idx="142892">
                  <c:v>369.11458333333331</c:v>
                </c:pt>
                <c:pt idx="142893">
                  <c:v>369.1171875</c:v>
                </c:pt>
                <c:pt idx="142894">
                  <c:v>369.11979166666669</c:v>
                </c:pt>
                <c:pt idx="142895">
                  <c:v>369.12239583333331</c:v>
                </c:pt>
                <c:pt idx="142896">
                  <c:v>369.125</c:v>
                </c:pt>
                <c:pt idx="142897">
                  <c:v>369.12760416666669</c:v>
                </c:pt>
                <c:pt idx="142898">
                  <c:v>369.13020833333331</c:v>
                </c:pt>
                <c:pt idx="142899">
                  <c:v>369.1328125</c:v>
                </c:pt>
                <c:pt idx="142900">
                  <c:v>369.13541666666669</c:v>
                </c:pt>
                <c:pt idx="142901">
                  <c:v>369.13802083333331</c:v>
                </c:pt>
                <c:pt idx="142902">
                  <c:v>369.140625</c:v>
                </c:pt>
                <c:pt idx="142903">
                  <c:v>369.14322916666669</c:v>
                </c:pt>
                <c:pt idx="142904">
                  <c:v>369.14583333333331</c:v>
                </c:pt>
                <c:pt idx="142905">
                  <c:v>369.1484375</c:v>
                </c:pt>
                <c:pt idx="142906">
                  <c:v>369.15104166666669</c:v>
                </c:pt>
                <c:pt idx="142907">
                  <c:v>369.15364583333331</c:v>
                </c:pt>
                <c:pt idx="142908">
                  <c:v>369.15625</c:v>
                </c:pt>
                <c:pt idx="142909">
                  <c:v>369.15885416666669</c:v>
                </c:pt>
                <c:pt idx="142910">
                  <c:v>369.16145833333331</c:v>
                </c:pt>
                <c:pt idx="142911">
                  <c:v>369.1640625</c:v>
                </c:pt>
                <c:pt idx="142912">
                  <c:v>369.16666666666669</c:v>
                </c:pt>
                <c:pt idx="142913">
                  <c:v>369.16927083333331</c:v>
                </c:pt>
                <c:pt idx="142914">
                  <c:v>369.171875</c:v>
                </c:pt>
                <c:pt idx="142915">
                  <c:v>369.17447916666669</c:v>
                </c:pt>
                <c:pt idx="142916">
                  <c:v>369.17708333333331</c:v>
                </c:pt>
                <c:pt idx="142917">
                  <c:v>369.1796875</c:v>
                </c:pt>
                <c:pt idx="142918">
                  <c:v>369.18229166666669</c:v>
                </c:pt>
                <c:pt idx="142919">
                  <c:v>369.18489583333331</c:v>
                </c:pt>
                <c:pt idx="142920">
                  <c:v>369.1875</c:v>
                </c:pt>
                <c:pt idx="142921">
                  <c:v>369.19010416666669</c:v>
                </c:pt>
                <c:pt idx="142922">
                  <c:v>369.19270833333331</c:v>
                </c:pt>
                <c:pt idx="142923">
                  <c:v>369.1953125</c:v>
                </c:pt>
                <c:pt idx="142924">
                  <c:v>369.19791666666669</c:v>
                </c:pt>
                <c:pt idx="142925">
                  <c:v>369.20052083333331</c:v>
                </c:pt>
                <c:pt idx="142926">
                  <c:v>369.203125</c:v>
                </c:pt>
                <c:pt idx="142927">
                  <c:v>369.20572916666669</c:v>
                </c:pt>
                <c:pt idx="142928">
                  <c:v>369.20833333333331</c:v>
                </c:pt>
                <c:pt idx="142929">
                  <c:v>369.2109375</c:v>
                </c:pt>
                <c:pt idx="142930">
                  <c:v>369.21354166666669</c:v>
                </c:pt>
                <c:pt idx="142931">
                  <c:v>369.21614583333331</c:v>
                </c:pt>
                <c:pt idx="142932">
                  <c:v>369.21875</c:v>
                </c:pt>
                <c:pt idx="142933">
                  <c:v>369.22135416666669</c:v>
                </c:pt>
                <c:pt idx="142934">
                  <c:v>369.22395833333331</c:v>
                </c:pt>
                <c:pt idx="142935">
                  <c:v>369.2265625</c:v>
                </c:pt>
                <c:pt idx="142936">
                  <c:v>369.22916666666669</c:v>
                </c:pt>
                <c:pt idx="142937">
                  <c:v>369.23177083333331</c:v>
                </c:pt>
                <c:pt idx="142938">
                  <c:v>369.234375</c:v>
                </c:pt>
                <c:pt idx="142939">
                  <c:v>369.23697916666669</c:v>
                </c:pt>
                <c:pt idx="142940">
                  <c:v>369.23958333333331</c:v>
                </c:pt>
                <c:pt idx="142941">
                  <c:v>369.2421875</c:v>
                </c:pt>
                <c:pt idx="142942">
                  <c:v>369.24479166666669</c:v>
                </c:pt>
                <c:pt idx="142943">
                  <c:v>369.24739583333331</c:v>
                </c:pt>
                <c:pt idx="142944">
                  <c:v>369.25</c:v>
                </c:pt>
                <c:pt idx="142945">
                  <c:v>369.25260416666669</c:v>
                </c:pt>
                <c:pt idx="142946">
                  <c:v>369.25520833333331</c:v>
                </c:pt>
                <c:pt idx="142947">
                  <c:v>369.2578125</c:v>
                </c:pt>
                <c:pt idx="142948">
                  <c:v>369.26041666666669</c:v>
                </c:pt>
                <c:pt idx="142949">
                  <c:v>369.26302083333331</c:v>
                </c:pt>
                <c:pt idx="142950">
                  <c:v>369.265625</c:v>
                </c:pt>
                <c:pt idx="142951">
                  <c:v>369.26822916666669</c:v>
                </c:pt>
                <c:pt idx="142952">
                  <c:v>369.27083333333331</c:v>
                </c:pt>
                <c:pt idx="142953">
                  <c:v>369.2734375</c:v>
                </c:pt>
                <c:pt idx="142954">
                  <c:v>369.27604166666669</c:v>
                </c:pt>
                <c:pt idx="142955">
                  <c:v>369.27864583333331</c:v>
                </c:pt>
                <c:pt idx="142956">
                  <c:v>369.28125</c:v>
                </c:pt>
                <c:pt idx="142957">
                  <c:v>369.28385416666669</c:v>
                </c:pt>
                <c:pt idx="142958">
                  <c:v>369.28645833333331</c:v>
                </c:pt>
                <c:pt idx="142959">
                  <c:v>369.2890625</c:v>
                </c:pt>
                <c:pt idx="142960">
                  <c:v>369.29166666666669</c:v>
                </c:pt>
                <c:pt idx="142961">
                  <c:v>369.29427083333331</c:v>
                </c:pt>
                <c:pt idx="142962">
                  <c:v>369.296875</c:v>
                </c:pt>
                <c:pt idx="142963">
                  <c:v>369.29947916666669</c:v>
                </c:pt>
                <c:pt idx="142964">
                  <c:v>369.30208333333331</c:v>
                </c:pt>
                <c:pt idx="142965">
                  <c:v>369.3046875</c:v>
                </c:pt>
                <c:pt idx="142966">
                  <c:v>369.30729166666669</c:v>
                </c:pt>
                <c:pt idx="142967">
                  <c:v>369.30989583333331</c:v>
                </c:pt>
                <c:pt idx="142968">
                  <c:v>369.3125</c:v>
                </c:pt>
                <c:pt idx="142969">
                  <c:v>369.31510416666669</c:v>
                </c:pt>
                <c:pt idx="142970">
                  <c:v>369.31770833333331</c:v>
                </c:pt>
                <c:pt idx="142971">
                  <c:v>369.3203125</c:v>
                </c:pt>
                <c:pt idx="142972">
                  <c:v>369.32291666666669</c:v>
                </c:pt>
                <c:pt idx="142973">
                  <c:v>369.32552083333331</c:v>
                </c:pt>
                <c:pt idx="142974">
                  <c:v>369.328125</c:v>
                </c:pt>
                <c:pt idx="142975">
                  <c:v>369.33072916666669</c:v>
                </c:pt>
                <c:pt idx="142976">
                  <c:v>369.33333333333331</c:v>
                </c:pt>
                <c:pt idx="142977">
                  <c:v>369.3359375</c:v>
                </c:pt>
                <c:pt idx="142978">
                  <c:v>369.33854166666669</c:v>
                </c:pt>
                <c:pt idx="142979">
                  <c:v>369.34114583333331</c:v>
                </c:pt>
                <c:pt idx="142980">
                  <c:v>369.34375</c:v>
                </c:pt>
                <c:pt idx="142981">
                  <c:v>369.34635416666669</c:v>
                </c:pt>
                <c:pt idx="142982">
                  <c:v>369.34895833333331</c:v>
                </c:pt>
                <c:pt idx="142983">
                  <c:v>369.3515625</c:v>
                </c:pt>
                <c:pt idx="142984">
                  <c:v>369.35416666666669</c:v>
                </c:pt>
                <c:pt idx="142985">
                  <c:v>369.35677083333331</c:v>
                </c:pt>
                <c:pt idx="142986">
                  <c:v>369.359375</c:v>
                </c:pt>
                <c:pt idx="142987">
                  <c:v>369.36197916666669</c:v>
                </c:pt>
                <c:pt idx="142988">
                  <c:v>369.36458333333331</c:v>
                </c:pt>
                <c:pt idx="142989">
                  <c:v>369.3671875</c:v>
                </c:pt>
                <c:pt idx="142990">
                  <c:v>369.36979166666669</c:v>
                </c:pt>
                <c:pt idx="142991">
                  <c:v>369.37239583333331</c:v>
                </c:pt>
                <c:pt idx="142992">
                  <c:v>369.375</c:v>
                </c:pt>
                <c:pt idx="142993">
                  <c:v>369.37760416666669</c:v>
                </c:pt>
                <c:pt idx="142994">
                  <c:v>369.38020833333331</c:v>
                </c:pt>
                <c:pt idx="142995">
                  <c:v>369.3828125</c:v>
                </c:pt>
                <c:pt idx="142996">
                  <c:v>369.38541666666669</c:v>
                </c:pt>
                <c:pt idx="142997">
                  <c:v>369.38802083333331</c:v>
                </c:pt>
                <c:pt idx="142998">
                  <c:v>369.390625</c:v>
                </c:pt>
                <c:pt idx="142999">
                  <c:v>369.39322916666669</c:v>
                </c:pt>
                <c:pt idx="143000">
                  <c:v>369.39583333333331</c:v>
                </c:pt>
                <c:pt idx="143001">
                  <c:v>369.3984375</c:v>
                </c:pt>
                <c:pt idx="143002">
                  <c:v>369.40104166666669</c:v>
                </c:pt>
                <c:pt idx="143003">
                  <c:v>369.40364583333331</c:v>
                </c:pt>
                <c:pt idx="143004">
                  <c:v>369.40625</c:v>
                </c:pt>
                <c:pt idx="143005">
                  <c:v>369.40885416666669</c:v>
                </c:pt>
                <c:pt idx="143006">
                  <c:v>369.41145833333331</c:v>
                </c:pt>
                <c:pt idx="143007">
                  <c:v>369.4140625</c:v>
                </c:pt>
                <c:pt idx="143008">
                  <c:v>369.41666666666669</c:v>
                </c:pt>
                <c:pt idx="143009">
                  <c:v>369.41927083333331</c:v>
                </c:pt>
                <c:pt idx="143010">
                  <c:v>369.421875</c:v>
                </c:pt>
                <c:pt idx="143011">
                  <c:v>369.42447916666669</c:v>
                </c:pt>
                <c:pt idx="143012">
                  <c:v>369.42708333333331</c:v>
                </c:pt>
                <c:pt idx="143013">
                  <c:v>369.4296875</c:v>
                </c:pt>
                <c:pt idx="143014">
                  <c:v>369.43229166666669</c:v>
                </c:pt>
                <c:pt idx="143015">
                  <c:v>369.43489583333331</c:v>
                </c:pt>
                <c:pt idx="143016">
                  <c:v>369.4375</c:v>
                </c:pt>
                <c:pt idx="143017">
                  <c:v>369.44010416666669</c:v>
                </c:pt>
                <c:pt idx="143018">
                  <c:v>369.44270833333331</c:v>
                </c:pt>
                <c:pt idx="143019">
                  <c:v>369.4453125</c:v>
                </c:pt>
                <c:pt idx="143020">
                  <c:v>369.44791666666669</c:v>
                </c:pt>
                <c:pt idx="143021">
                  <c:v>369.45052083333331</c:v>
                </c:pt>
                <c:pt idx="143022">
                  <c:v>369.453125</c:v>
                </c:pt>
                <c:pt idx="143023">
                  <c:v>369.45572916666669</c:v>
                </c:pt>
                <c:pt idx="143024">
                  <c:v>369.45833333333331</c:v>
                </c:pt>
                <c:pt idx="143025">
                  <c:v>369.4609375</c:v>
                </c:pt>
                <c:pt idx="143026">
                  <c:v>369.46354166666669</c:v>
                </c:pt>
                <c:pt idx="143027">
                  <c:v>369.46614583333331</c:v>
                </c:pt>
                <c:pt idx="143028">
                  <c:v>369.46875</c:v>
                </c:pt>
                <c:pt idx="143029">
                  <c:v>369.47135416666669</c:v>
                </c:pt>
                <c:pt idx="143030">
                  <c:v>369.47395833333331</c:v>
                </c:pt>
                <c:pt idx="143031">
                  <c:v>369.4765625</c:v>
                </c:pt>
                <c:pt idx="143032">
                  <c:v>369.47916666666669</c:v>
                </c:pt>
                <c:pt idx="143033">
                  <c:v>369.48177083333331</c:v>
                </c:pt>
                <c:pt idx="143034">
                  <c:v>369.484375</c:v>
                </c:pt>
                <c:pt idx="143035">
                  <c:v>369.48697916666669</c:v>
                </c:pt>
                <c:pt idx="143036">
                  <c:v>369.48958333333331</c:v>
                </c:pt>
                <c:pt idx="143037">
                  <c:v>369.4921875</c:v>
                </c:pt>
                <c:pt idx="143038">
                  <c:v>369.49479166666669</c:v>
                </c:pt>
                <c:pt idx="143039">
                  <c:v>369.49739583333331</c:v>
                </c:pt>
                <c:pt idx="143040">
                  <c:v>369.5</c:v>
                </c:pt>
                <c:pt idx="143041">
                  <c:v>369.50260416666669</c:v>
                </c:pt>
                <c:pt idx="143042">
                  <c:v>369.50520833333331</c:v>
                </c:pt>
                <c:pt idx="143043">
                  <c:v>369.5078125</c:v>
                </c:pt>
                <c:pt idx="143044">
                  <c:v>369.51041666666669</c:v>
                </c:pt>
                <c:pt idx="143045">
                  <c:v>369.51302083333331</c:v>
                </c:pt>
                <c:pt idx="143046">
                  <c:v>369.515625</c:v>
                </c:pt>
                <c:pt idx="143047">
                  <c:v>369.51822916666669</c:v>
                </c:pt>
                <c:pt idx="143048">
                  <c:v>369.52083333333331</c:v>
                </c:pt>
                <c:pt idx="143049">
                  <c:v>369.5234375</c:v>
                </c:pt>
                <c:pt idx="143050">
                  <c:v>369.52604166666669</c:v>
                </c:pt>
                <c:pt idx="143051">
                  <c:v>369.52864583333331</c:v>
                </c:pt>
                <c:pt idx="143052">
                  <c:v>369.53125</c:v>
                </c:pt>
                <c:pt idx="143053">
                  <c:v>369.53385416666669</c:v>
                </c:pt>
                <c:pt idx="143054">
                  <c:v>369.53645833333331</c:v>
                </c:pt>
                <c:pt idx="143055">
                  <c:v>369.5390625</c:v>
                </c:pt>
                <c:pt idx="143056">
                  <c:v>369.54166666666669</c:v>
                </c:pt>
                <c:pt idx="143057">
                  <c:v>369.54427083333331</c:v>
                </c:pt>
                <c:pt idx="143058">
                  <c:v>369.546875</c:v>
                </c:pt>
                <c:pt idx="143059">
                  <c:v>369.54947916666669</c:v>
                </c:pt>
                <c:pt idx="143060">
                  <c:v>369.55208333333331</c:v>
                </c:pt>
                <c:pt idx="143061">
                  <c:v>369.5546875</c:v>
                </c:pt>
                <c:pt idx="143062">
                  <c:v>369.55729166666669</c:v>
                </c:pt>
                <c:pt idx="143063">
                  <c:v>369.55989583333331</c:v>
                </c:pt>
                <c:pt idx="143064">
                  <c:v>369.5625</c:v>
                </c:pt>
                <c:pt idx="143065">
                  <c:v>369.56510416666669</c:v>
                </c:pt>
                <c:pt idx="143066">
                  <c:v>369.56770833333331</c:v>
                </c:pt>
                <c:pt idx="143067">
                  <c:v>369.5703125</c:v>
                </c:pt>
                <c:pt idx="143068">
                  <c:v>369.57291666666669</c:v>
                </c:pt>
                <c:pt idx="143069">
                  <c:v>369.57552083333331</c:v>
                </c:pt>
                <c:pt idx="143070">
                  <c:v>369.578125</c:v>
                </c:pt>
                <c:pt idx="143071">
                  <c:v>369.58072916666669</c:v>
                </c:pt>
                <c:pt idx="143072">
                  <c:v>369.58333333333331</c:v>
                </c:pt>
                <c:pt idx="143073">
                  <c:v>369.5859375</c:v>
                </c:pt>
                <c:pt idx="143074">
                  <c:v>369.58854166666669</c:v>
                </c:pt>
                <c:pt idx="143075">
                  <c:v>369.59114583333331</c:v>
                </c:pt>
                <c:pt idx="143076">
                  <c:v>369.59375</c:v>
                </c:pt>
                <c:pt idx="143077">
                  <c:v>369.59635416666669</c:v>
                </c:pt>
                <c:pt idx="143078">
                  <c:v>369.59895833333331</c:v>
                </c:pt>
                <c:pt idx="143079">
                  <c:v>369.6015625</c:v>
                </c:pt>
                <c:pt idx="143080">
                  <c:v>369.60416666666669</c:v>
                </c:pt>
                <c:pt idx="143081">
                  <c:v>369.60677083333331</c:v>
                </c:pt>
                <c:pt idx="143082">
                  <c:v>369.609375</c:v>
                </c:pt>
                <c:pt idx="143083">
                  <c:v>369.61197916666669</c:v>
                </c:pt>
                <c:pt idx="143084">
                  <c:v>369.61458333333331</c:v>
                </c:pt>
                <c:pt idx="143085">
                  <c:v>369.6171875</c:v>
                </c:pt>
                <c:pt idx="143086">
                  <c:v>369.61979166666669</c:v>
                </c:pt>
                <c:pt idx="143087">
                  <c:v>369.62239583333331</c:v>
                </c:pt>
                <c:pt idx="143088">
                  <c:v>369.625</c:v>
                </c:pt>
                <c:pt idx="143089">
                  <c:v>369.62760416666669</c:v>
                </c:pt>
                <c:pt idx="143090">
                  <c:v>369.63020833333331</c:v>
                </c:pt>
                <c:pt idx="143091">
                  <c:v>369.6328125</c:v>
                </c:pt>
                <c:pt idx="143092">
                  <c:v>369.63541666666669</c:v>
                </c:pt>
                <c:pt idx="143093">
                  <c:v>369.63802083333331</c:v>
                </c:pt>
                <c:pt idx="143094">
                  <c:v>369.640625</c:v>
                </c:pt>
                <c:pt idx="143095">
                  <c:v>369.64322916666669</c:v>
                </c:pt>
                <c:pt idx="143096">
                  <c:v>369.64583333333331</c:v>
                </c:pt>
                <c:pt idx="143097">
                  <c:v>369.6484375</c:v>
                </c:pt>
                <c:pt idx="143098">
                  <c:v>369.65104166666669</c:v>
                </c:pt>
                <c:pt idx="143099">
                  <c:v>369.65364583333331</c:v>
                </c:pt>
                <c:pt idx="143100">
                  <c:v>369.65625</c:v>
                </c:pt>
                <c:pt idx="143101">
                  <c:v>369.65885416666669</c:v>
                </c:pt>
                <c:pt idx="143102">
                  <c:v>369.66145833333331</c:v>
                </c:pt>
                <c:pt idx="143103">
                  <c:v>369.6640625</c:v>
                </c:pt>
                <c:pt idx="143104">
                  <c:v>369.66666666666669</c:v>
                </c:pt>
                <c:pt idx="143105">
                  <c:v>369.66927083333331</c:v>
                </c:pt>
                <c:pt idx="143106">
                  <c:v>369.671875</c:v>
                </c:pt>
                <c:pt idx="143107">
                  <c:v>369.67447916666669</c:v>
                </c:pt>
                <c:pt idx="143108">
                  <c:v>369.67708333333331</c:v>
                </c:pt>
                <c:pt idx="143109">
                  <c:v>369.6796875</c:v>
                </c:pt>
                <c:pt idx="143110">
                  <c:v>369.68229166666669</c:v>
                </c:pt>
                <c:pt idx="143111">
                  <c:v>369.68489583333331</c:v>
                </c:pt>
                <c:pt idx="143112">
                  <c:v>369.6875</c:v>
                </c:pt>
                <c:pt idx="143113">
                  <c:v>369.69010416666669</c:v>
                </c:pt>
                <c:pt idx="143114">
                  <c:v>369.69270833333331</c:v>
                </c:pt>
                <c:pt idx="143115">
                  <c:v>369.6953125</c:v>
                </c:pt>
                <c:pt idx="143116">
                  <c:v>369.69791666666669</c:v>
                </c:pt>
                <c:pt idx="143117">
                  <c:v>369.70052083333331</c:v>
                </c:pt>
                <c:pt idx="143118">
                  <c:v>369.703125</c:v>
                </c:pt>
                <c:pt idx="143119">
                  <c:v>369.70572916666669</c:v>
                </c:pt>
                <c:pt idx="143120">
                  <c:v>369.70833333333331</c:v>
                </c:pt>
                <c:pt idx="143121">
                  <c:v>369.7109375</c:v>
                </c:pt>
                <c:pt idx="143122">
                  <c:v>369.71354166666669</c:v>
                </c:pt>
                <c:pt idx="143123">
                  <c:v>369.71614583333331</c:v>
                </c:pt>
                <c:pt idx="143124">
                  <c:v>369.71875</c:v>
                </c:pt>
                <c:pt idx="143125">
                  <c:v>369.72135416666669</c:v>
                </c:pt>
                <c:pt idx="143126">
                  <c:v>369.72395833333331</c:v>
                </c:pt>
                <c:pt idx="143127">
                  <c:v>369.7265625</c:v>
                </c:pt>
                <c:pt idx="143128">
                  <c:v>369.72916666666669</c:v>
                </c:pt>
                <c:pt idx="143129">
                  <c:v>369.73177083333331</c:v>
                </c:pt>
                <c:pt idx="143130">
                  <c:v>369.734375</c:v>
                </c:pt>
                <c:pt idx="143131">
                  <c:v>369.73697916666669</c:v>
                </c:pt>
                <c:pt idx="143132">
                  <c:v>369.73958333333331</c:v>
                </c:pt>
                <c:pt idx="143133">
                  <c:v>369.7421875</c:v>
                </c:pt>
                <c:pt idx="143134">
                  <c:v>369.74479166666669</c:v>
                </c:pt>
                <c:pt idx="143135">
                  <c:v>369.74739583333331</c:v>
                </c:pt>
                <c:pt idx="143136">
                  <c:v>369.75</c:v>
                </c:pt>
                <c:pt idx="143137">
                  <c:v>369.75260416666669</c:v>
                </c:pt>
                <c:pt idx="143138">
                  <c:v>369.75520833333331</c:v>
                </c:pt>
                <c:pt idx="143139">
                  <c:v>369.7578125</c:v>
                </c:pt>
                <c:pt idx="143140">
                  <c:v>369.76041666666669</c:v>
                </c:pt>
                <c:pt idx="143141">
                  <c:v>369.76302083333331</c:v>
                </c:pt>
                <c:pt idx="143142">
                  <c:v>369.765625</c:v>
                </c:pt>
                <c:pt idx="143143">
                  <c:v>369.76822916666669</c:v>
                </c:pt>
                <c:pt idx="143144">
                  <c:v>369.77083333333331</c:v>
                </c:pt>
                <c:pt idx="143145">
                  <c:v>369.7734375</c:v>
                </c:pt>
                <c:pt idx="143146">
                  <c:v>369.77604166666669</c:v>
                </c:pt>
                <c:pt idx="143147">
                  <c:v>369.77864583333331</c:v>
                </c:pt>
                <c:pt idx="143148">
                  <c:v>369.78125</c:v>
                </c:pt>
                <c:pt idx="143149">
                  <c:v>369.78385416666669</c:v>
                </c:pt>
                <c:pt idx="143150">
                  <c:v>369.78645833333331</c:v>
                </c:pt>
                <c:pt idx="143151">
                  <c:v>369.7890625</c:v>
                </c:pt>
                <c:pt idx="143152">
                  <c:v>369.79166666666669</c:v>
                </c:pt>
                <c:pt idx="143153">
                  <c:v>369.79427083333331</c:v>
                </c:pt>
                <c:pt idx="143154">
                  <c:v>369.796875</c:v>
                </c:pt>
                <c:pt idx="143155">
                  <c:v>369.79947916666669</c:v>
                </c:pt>
                <c:pt idx="143156">
                  <c:v>369.80208333333331</c:v>
                </c:pt>
                <c:pt idx="143157">
                  <c:v>369.8046875</c:v>
                </c:pt>
                <c:pt idx="143158">
                  <c:v>369.80729166666669</c:v>
                </c:pt>
                <c:pt idx="143159">
                  <c:v>369.80989583333331</c:v>
                </c:pt>
                <c:pt idx="143160">
                  <c:v>369.8125</c:v>
                </c:pt>
                <c:pt idx="143161">
                  <c:v>369.81510416666669</c:v>
                </c:pt>
                <c:pt idx="143162">
                  <c:v>369.81770833333331</c:v>
                </c:pt>
                <c:pt idx="143163">
                  <c:v>369.8203125</c:v>
                </c:pt>
                <c:pt idx="143164">
                  <c:v>369.82291666666669</c:v>
                </c:pt>
                <c:pt idx="143165">
                  <c:v>369.82552083333331</c:v>
                </c:pt>
                <c:pt idx="143166">
                  <c:v>369.828125</c:v>
                </c:pt>
                <c:pt idx="143167">
                  <c:v>369.83072916666669</c:v>
                </c:pt>
                <c:pt idx="143168">
                  <c:v>369.83333333333331</c:v>
                </c:pt>
                <c:pt idx="143169">
                  <c:v>369.8359375</c:v>
                </c:pt>
                <c:pt idx="143170">
                  <c:v>369.83854166666669</c:v>
                </c:pt>
                <c:pt idx="143171">
                  <c:v>369.84114583333331</c:v>
                </c:pt>
                <c:pt idx="143172">
                  <c:v>369.84375</c:v>
                </c:pt>
                <c:pt idx="143173">
                  <c:v>369.84635416666669</c:v>
                </c:pt>
                <c:pt idx="143174">
                  <c:v>369.84895833333331</c:v>
                </c:pt>
                <c:pt idx="143175">
                  <c:v>369.8515625</c:v>
                </c:pt>
                <c:pt idx="143176">
                  <c:v>369.85416666666669</c:v>
                </c:pt>
                <c:pt idx="143177">
                  <c:v>369.85677083333331</c:v>
                </c:pt>
                <c:pt idx="143178">
                  <c:v>369.859375</c:v>
                </c:pt>
                <c:pt idx="143179">
                  <c:v>369.86197916666669</c:v>
                </c:pt>
                <c:pt idx="143180">
                  <c:v>369.86458333333331</c:v>
                </c:pt>
                <c:pt idx="143181">
                  <c:v>369.8671875</c:v>
                </c:pt>
                <c:pt idx="143182">
                  <c:v>369.86979166666669</c:v>
                </c:pt>
                <c:pt idx="143183">
                  <c:v>369.87239583333331</c:v>
                </c:pt>
                <c:pt idx="143184">
                  <c:v>369.875</c:v>
                </c:pt>
                <c:pt idx="143185">
                  <c:v>369.87760416666669</c:v>
                </c:pt>
                <c:pt idx="143186">
                  <c:v>369.88020833333331</c:v>
                </c:pt>
                <c:pt idx="143187">
                  <c:v>369.8828125</c:v>
                </c:pt>
                <c:pt idx="143188">
                  <c:v>369.88541666666669</c:v>
                </c:pt>
                <c:pt idx="143189">
                  <c:v>369.88802083333331</c:v>
                </c:pt>
                <c:pt idx="143190">
                  <c:v>369.890625</c:v>
                </c:pt>
                <c:pt idx="143191">
                  <c:v>369.89322916666669</c:v>
                </c:pt>
                <c:pt idx="143192">
                  <c:v>369.89583333333331</c:v>
                </c:pt>
                <c:pt idx="143193">
                  <c:v>369.8984375</c:v>
                </c:pt>
                <c:pt idx="143194">
                  <c:v>369.90104166666669</c:v>
                </c:pt>
                <c:pt idx="143195">
                  <c:v>369.90364583333331</c:v>
                </c:pt>
                <c:pt idx="143196">
                  <c:v>369.90625</c:v>
                </c:pt>
                <c:pt idx="143197">
                  <c:v>369.90885416666669</c:v>
                </c:pt>
                <c:pt idx="143198">
                  <c:v>369.91145833333331</c:v>
                </c:pt>
                <c:pt idx="143199">
                  <c:v>369.9140625</c:v>
                </c:pt>
                <c:pt idx="143200">
                  <c:v>369.91666666666669</c:v>
                </c:pt>
                <c:pt idx="143201">
                  <c:v>369.91927083333331</c:v>
                </c:pt>
                <c:pt idx="143202">
                  <c:v>369.921875</c:v>
                </c:pt>
                <c:pt idx="143203">
                  <c:v>369.92447916666669</c:v>
                </c:pt>
                <c:pt idx="143204">
                  <c:v>369.92708333333331</c:v>
                </c:pt>
                <c:pt idx="143205">
                  <c:v>369.9296875</c:v>
                </c:pt>
                <c:pt idx="143206">
                  <c:v>369.93229166666669</c:v>
                </c:pt>
                <c:pt idx="143207">
                  <c:v>369.93489583333331</c:v>
                </c:pt>
                <c:pt idx="143208">
                  <c:v>369.9375</c:v>
                </c:pt>
                <c:pt idx="143209">
                  <c:v>369.94010416666669</c:v>
                </c:pt>
                <c:pt idx="143210">
                  <c:v>369.94270833333331</c:v>
                </c:pt>
                <c:pt idx="143211">
                  <c:v>369.9453125</c:v>
                </c:pt>
                <c:pt idx="143212">
                  <c:v>369.94791666666669</c:v>
                </c:pt>
                <c:pt idx="143213">
                  <c:v>369.95052083333331</c:v>
                </c:pt>
                <c:pt idx="143214">
                  <c:v>369.953125</c:v>
                </c:pt>
                <c:pt idx="143215">
                  <c:v>369.95572916666669</c:v>
                </c:pt>
                <c:pt idx="143216">
                  <c:v>369.95833333333331</c:v>
                </c:pt>
                <c:pt idx="143217">
                  <c:v>369.9609375</c:v>
                </c:pt>
                <c:pt idx="143218">
                  <c:v>369.96354166666669</c:v>
                </c:pt>
                <c:pt idx="143219">
                  <c:v>369.96614583333331</c:v>
                </c:pt>
                <c:pt idx="143220">
                  <c:v>369.96875</c:v>
                </c:pt>
                <c:pt idx="143221">
                  <c:v>369.97135416666669</c:v>
                </c:pt>
                <c:pt idx="143222">
                  <c:v>369.97395833333331</c:v>
                </c:pt>
                <c:pt idx="143223">
                  <c:v>369.9765625</c:v>
                </c:pt>
                <c:pt idx="143224">
                  <c:v>369.97916666666669</c:v>
                </c:pt>
                <c:pt idx="143225">
                  <c:v>369.98177083333331</c:v>
                </c:pt>
                <c:pt idx="143226">
                  <c:v>369.984375</c:v>
                </c:pt>
                <c:pt idx="143227">
                  <c:v>369.98697916666669</c:v>
                </c:pt>
                <c:pt idx="143228">
                  <c:v>369.98958333333331</c:v>
                </c:pt>
                <c:pt idx="143229">
                  <c:v>369.9921875</c:v>
                </c:pt>
                <c:pt idx="143230">
                  <c:v>369.99479166666669</c:v>
                </c:pt>
                <c:pt idx="143231">
                  <c:v>369.99739583333331</c:v>
                </c:pt>
                <c:pt idx="143232">
                  <c:v>370</c:v>
                </c:pt>
                <c:pt idx="143233">
                  <c:v>370.00260416666669</c:v>
                </c:pt>
                <c:pt idx="143234">
                  <c:v>370.00520833333331</c:v>
                </c:pt>
                <c:pt idx="143235">
                  <c:v>370.0078125</c:v>
                </c:pt>
                <c:pt idx="143236">
                  <c:v>370.01041666666669</c:v>
                </c:pt>
                <c:pt idx="143237">
                  <c:v>370.01302083333331</c:v>
                </c:pt>
                <c:pt idx="143238">
                  <c:v>370.015625</c:v>
                </c:pt>
                <c:pt idx="143239">
                  <c:v>370.01822916666669</c:v>
                </c:pt>
                <c:pt idx="143240">
                  <c:v>370.02083333333331</c:v>
                </c:pt>
                <c:pt idx="143241">
                  <c:v>370.0234375</c:v>
                </c:pt>
                <c:pt idx="143242">
                  <c:v>370.02604166666669</c:v>
                </c:pt>
                <c:pt idx="143243">
                  <c:v>370.02864583333331</c:v>
                </c:pt>
                <c:pt idx="143244">
                  <c:v>370.03125</c:v>
                </c:pt>
                <c:pt idx="143245">
                  <c:v>370.03385416666669</c:v>
                </c:pt>
                <c:pt idx="143246">
                  <c:v>370.03645833333331</c:v>
                </c:pt>
                <c:pt idx="143247">
                  <c:v>370.0390625</c:v>
                </c:pt>
                <c:pt idx="143248">
                  <c:v>370.04166666666669</c:v>
                </c:pt>
                <c:pt idx="143249">
                  <c:v>370.04427083333331</c:v>
                </c:pt>
                <c:pt idx="143250">
                  <c:v>370.046875</c:v>
                </c:pt>
                <c:pt idx="143251">
                  <c:v>370.04947916666669</c:v>
                </c:pt>
                <c:pt idx="143252">
                  <c:v>370.05208333333331</c:v>
                </c:pt>
                <c:pt idx="143253">
                  <c:v>370.0546875</c:v>
                </c:pt>
                <c:pt idx="143254">
                  <c:v>370.05729166666669</c:v>
                </c:pt>
                <c:pt idx="143255">
                  <c:v>370.05989583333331</c:v>
                </c:pt>
                <c:pt idx="143256">
                  <c:v>370.0625</c:v>
                </c:pt>
                <c:pt idx="143257">
                  <c:v>370.06510416666669</c:v>
                </c:pt>
                <c:pt idx="143258">
                  <c:v>370.06770833333331</c:v>
                </c:pt>
                <c:pt idx="143259">
                  <c:v>370.0703125</c:v>
                </c:pt>
                <c:pt idx="143260">
                  <c:v>370.07291666666669</c:v>
                </c:pt>
                <c:pt idx="143261">
                  <c:v>370.07552083333331</c:v>
                </c:pt>
                <c:pt idx="143262">
                  <c:v>370.078125</c:v>
                </c:pt>
                <c:pt idx="143263">
                  <c:v>370.08072916666669</c:v>
                </c:pt>
                <c:pt idx="143264">
                  <c:v>370.08333333333331</c:v>
                </c:pt>
                <c:pt idx="143265">
                  <c:v>370.0859375</c:v>
                </c:pt>
                <c:pt idx="143266">
                  <c:v>370.08854166666669</c:v>
                </c:pt>
                <c:pt idx="143267">
                  <c:v>370.09114583333331</c:v>
                </c:pt>
                <c:pt idx="143268">
                  <c:v>370.09375</c:v>
                </c:pt>
                <c:pt idx="143269">
                  <c:v>370.09635416666669</c:v>
                </c:pt>
                <c:pt idx="143270">
                  <c:v>370.09895833333331</c:v>
                </c:pt>
                <c:pt idx="143271">
                  <c:v>370.1015625</c:v>
                </c:pt>
                <c:pt idx="143272">
                  <c:v>370.10416666666669</c:v>
                </c:pt>
                <c:pt idx="143273">
                  <c:v>370.10677083333331</c:v>
                </c:pt>
                <c:pt idx="143274">
                  <c:v>370.109375</c:v>
                </c:pt>
                <c:pt idx="143275">
                  <c:v>370.11197916666669</c:v>
                </c:pt>
                <c:pt idx="143276">
                  <c:v>370.11458333333331</c:v>
                </c:pt>
                <c:pt idx="143277">
                  <c:v>370.1171875</c:v>
                </c:pt>
                <c:pt idx="143278">
                  <c:v>370.11979166666669</c:v>
                </c:pt>
                <c:pt idx="143279">
                  <c:v>370.12239583333331</c:v>
                </c:pt>
                <c:pt idx="143280">
                  <c:v>370.125</c:v>
                </c:pt>
                <c:pt idx="143281">
                  <c:v>370.12760416666669</c:v>
                </c:pt>
                <c:pt idx="143282">
                  <c:v>370.13020833333331</c:v>
                </c:pt>
                <c:pt idx="143283">
                  <c:v>370.1328125</c:v>
                </c:pt>
                <c:pt idx="143284">
                  <c:v>370.13541666666669</c:v>
                </c:pt>
                <c:pt idx="143285">
                  <c:v>370.13802083333331</c:v>
                </c:pt>
                <c:pt idx="143286">
                  <c:v>370.140625</c:v>
                </c:pt>
                <c:pt idx="143287">
                  <c:v>370.14322916666669</c:v>
                </c:pt>
                <c:pt idx="143288">
                  <c:v>370.14583333333331</c:v>
                </c:pt>
                <c:pt idx="143289">
                  <c:v>370.1484375</c:v>
                </c:pt>
                <c:pt idx="143290">
                  <c:v>370.15104166666669</c:v>
                </c:pt>
                <c:pt idx="143291">
                  <c:v>370.15364583333331</c:v>
                </c:pt>
                <c:pt idx="143292">
                  <c:v>370.15625</c:v>
                </c:pt>
                <c:pt idx="143293">
                  <c:v>370.15885416666669</c:v>
                </c:pt>
                <c:pt idx="143294">
                  <c:v>370.16145833333331</c:v>
                </c:pt>
                <c:pt idx="143295">
                  <c:v>370.1640625</c:v>
                </c:pt>
                <c:pt idx="143296">
                  <c:v>370.16666666666669</c:v>
                </c:pt>
                <c:pt idx="143297">
                  <c:v>370.16927083333331</c:v>
                </c:pt>
                <c:pt idx="143298">
                  <c:v>370.171875</c:v>
                </c:pt>
                <c:pt idx="143299">
                  <c:v>370.17447916666669</c:v>
                </c:pt>
                <c:pt idx="143300">
                  <c:v>370.17708333333331</c:v>
                </c:pt>
                <c:pt idx="143301">
                  <c:v>370.1796875</c:v>
                </c:pt>
                <c:pt idx="143302">
                  <c:v>370.18229166666669</c:v>
                </c:pt>
                <c:pt idx="143303">
                  <c:v>370.18489583333331</c:v>
                </c:pt>
                <c:pt idx="143304">
                  <c:v>370.1875</c:v>
                </c:pt>
                <c:pt idx="143305">
                  <c:v>370.19010416666669</c:v>
                </c:pt>
                <c:pt idx="143306">
                  <c:v>370.19270833333331</c:v>
                </c:pt>
                <c:pt idx="143307">
                  <c:v>370.1953125</c:v>
                </c:pt>
                <c:pt idx="143308">
                  <c:v>370.19791666666669</c:v>
                </c:pt>
                <c:pt idx="143309">
                  <c:v>370.20052083333331</c:v>
                </c:pt>
                <c:pt idx="143310">
                  <c:v>370.203125</c:v>
                </c:pt>
                <c:pt idx="143311">
                  <c:v>370.20572916666669</c:v>
                </c:pt>
                <c:pt idx="143312">
                  <c:v>370.20833333333331</c:v>
                </c:pt>
                <c:pt idx="143313">
                  <c:v>370.2109375</c:v>
                </c:pt>
                <c:pt idx="143314">
                  <c:v>370.21354166666669</c:v>
                </c:pt>
                <c:pt idx="143315">
                  <c:v>370.21614583333331</c:v>
                </c:pt>
                <c:pt idx="143316">
                  <c:v>370.21875</c:v>
                </c:pt>
                <c:pt idx="143317">
                  <c:v>370.22135416666669</c:v>
                </c:pt>
                <c:pt idx="143318">
                  <c:v>370.22395833333331</c:v>
                </c:pt>
                <c:pt idx="143319">
                  <c:v>370.2265625</c:v>
                </c:pt>
                <c:pt idx="143320">
                  <c:v>370.22916666666669</c:v>
                </c:pt>
                <c:pt idx="143321">
                  <c:v>370.23177083333331</c:v>
                </c:pt>
                <c:pt idx="143322">
                  <c:v>370.234375</c:v>
                </c:pt>
                <c:pt idx="143323">
                  <c:v>370.23697916666669</c:v>
                </c:pt>
                <c:pt idx="143324">
                  <c:v>370.23958333333331</c:v>
                </c:pt>
                <c:pt idx="143325">
                  <c:v>370.2421875</c:v>
                </c:pt>
                <c:pt idx="143326">
                  <c:v>370.24479166666669</c:v>
                </c:pt>
                <c:pt idx="143327">
                  <c:v>370.24739583333331</c:v>
                </c:pt>
                <c:pt idx="143328">
                  <c:v>370.25</c:v>
                </c:pt>
                <c:pt idx="143329">
                  <c:v>370.25260416666669</c:v>
                </c:pt>
                <c:pt idx="143330">
                  <c:v>370.25520833333331</c:v>
                </c:pt>
                <c:pt idx="143331">
                  <c:v>370.2578125</c:v>
                </c:pt>
                <c:pt idx="143332">
                  <c:v>370.26041666666669</c:v>
                </c:pt>
                <c:pt idx="143333">
                  <c:v>370.26302083333331</c:v>
                </c:pt>
                <c:pt idx="143334">
                  <c:v>370.265625</c:v>
                </c:pt>
                <c:pt idx="143335">
                  <c:v>370.26822916666669</c:v>
                </c:pt>
                <c:pt idx="143336">
                  <c:v>370.27083333333331</c:v>
                </c:pt>
                <c:pt idx="143337">
                  <c:v>370.2734375</c:v>
                </c:pt>
                <c:pt idx="143338">
                  <c:v>370.27604166666669</c:v>
                </c:pt>
                <c:pt idx="143339">
                  <c:v>370.27864583333331</c:v>
                </c:pt>
                <c:pt idx="143340">
                  <c:v>370.28125</c:v>
                </c:pt>
                <c:pt idx="143341">
                  <c:v>370.28385416666669</c:v>
                </c:pt>
                <c:pt idx="143342">
                  <c:v>370.28645833333331</c:v>
                </c:pt>
                <c:pt idx="143343">
                  <c:v>370.2890625</c:v>
                </c:pt>
                <c:pt idx="143344">
                  <c:v>370.29166666666669</c:v>
                </c:pt>
                <c:pt idx="143345">
                  <c:v>370.29427083333331</c:v>
                </c:pt>
                <c:pt idx="143346">
                  <c:v>370.296875</c:v>
                </c:pt>
                <c:pt idx="143347">
                  <c:v>370.29947916666669</c:v>
                </c:pt>
                <c:pt idx="143348">
                  <c:v>370.30208333333331</c:v>
                </c:pt>
                <c:pt idx="143349">
                  <c:v>370.3046875</c:v>
                </c:pt>
                <c:pt idx="143350">
                  <c:v>370.30729166666669</c:v>
                </c:pt>
                <c:pt idx="143351">
                  <c:v>370.30989583333331</c:v>
                </c:pt>
                <c:pt idx="143352">
                  <c:v>370.3125</c:v>
                </c:pt>
                <c:pt idx="143353">
                  <c:v>370.31510416666669</c:v>
                </c:pt>
                <c:pt idx="143354">
                  <c:v>370.31770833333331</c:v>
                </c:pt>
                <c:pt idx="143355">
                  <c:v>370.3203125</c:v>
                </c:pt>
                <c:pt idx="143356">
                  <c:v>370.32291666666669</c:v>
                </c:pt>
                <c:pt idx="143357">
                  <c:v>370.32552083333331</c:v>
                </c:pt>
                <c:pt idx="143358">
                  <c:v>370.328125</c:v>
                </c:pt>
                <c:pt idx="143359">
                  <c:v>370.33072916666669</c:v>
                </c:pt>
                <c:pt idx="143360">
                  <c:v>370.33333333333331</c:v>
                </c:pt>
                <c:pt idx="143361">
                  <c:v>370.3359375</c:v>
                </c:pt>
                <c:pt idx="143362">
                  <c:v>370.33854166666669</c:v>
                </c:pt>
                <c:pt idx="143363">
                  <c:v>370.34114583333331</c:v>
                </c:pt>
                <c:pt idx="143364">
                  <c:v>370.34375</c:v>
                </c:pt>
                <c:pt idx="143365">
                  <c:v>370.34635416666669</c:v>
                </c:pt>
                <c:pt idx="143366">
                  <c:v>370.34895833333331</c:v>
                </c:pt>
                <c:pt idx="143367">
                  <c:v>370.3515625</c:v>
                </c:pt>
                <c:pt idx="143368">
                  <c:v>370.35416666666669</c:v>
                </c:pt>
                <c:pt idx="143369">
                  <c:v>370.35677083333331</c:v>
                </c:pt>
                <c:pt idx="143370">
                  <c:v>370.359375</c:v>
                </c:pt>
                <c:pt idx="143371">
                  <c:v>370.36197916666669</c:v>
                </c:pt>
                <c:pt idx="143372">
                  <c:v>370.36458333333331</c:v>
                </c:pt>
                <c:pt idx="143373">
                  <c:v>370.3671875</c:v>
                </c:pt>
                <c:pt idx="143374">
                  <c:v>370.36979166666669</c:v>
                </c:pt>
                <c:pt idx="143375">
                  <c:v>370.37239583333331</c:v>
                </c:pt>
                <c:pt idx="143376">
                  <c:v>370.375</c:v>
                </c:pt>
                <c:pt idx="143377">
                  <c:v>370.37760416666669</c:v>
                </c:pt>
                <c:pt idx="143378">
                  <c:v>370.38020833333331</c:v>
                </c:pt>
                <c:pt idx="143379">
                  <c:v>370.3828125</c:v>
                </c:pt>
                <c:pt idx="143380">
                  <c:v>370.38541666666669</c:v>
                </c:pt>
                <c:pt idx="143381">
                  <c:v>370.38802083333331</c:v>
                </c:pt>
                <c:pt idx="143382">
                  <c:v>370.390625</c:v>
                </c:pt>
                <c:pt idx="143383">
                  <c:v>370.39322916666669</c:v>
                </c:pt>
                <c:pt idx="143384">
                  <c:v>370.39583333333331</c:v>
                </c:pt>
                <c:pt idx="143385">
                  <c:v>370.3984375</c:v>
                </c:pt>
                <c:pt idx="143386">
                  <c:v>370.40104166666669</c:v>
                </c:pt>
                <c:pt idx="143387">
                  <c:v>370.40364583333331</c:v>
                </c:pt>
                <c:pt idx="143388">
                  <c:v>370.40625</c:v>
                </c:pt>
                <c:pt idx="143389">
                  <c:v>370.40885416666669</c:v>
                </c:pt>
                <c:pt idx="143390">
                  <c:v>370.41145833333331</c:v>
                </c:pt>
                <c:pt idx="143391">
                  <c:v>370.4140625</c:v>
                </c:pt>
                <c:pt idx="143392">
                  <c:v>370.41666666666669</c:v>
                </c:pt>
                <c:pt idx="143393">
                  <c:v>370.41927083333331</c:v>
                </c:pt>
                <c:pt idx="143394">
                  <c:v>370.421875</c:v>
                </c:pt>
                <c:pt idx="143395">
                  <c:v>370.42447916666669</c:v>
                </c:pt>
                <c:pt idx="143396">
                  <c:v>370.42708333333331</c:v>
                </c:pt>
                <c:pt idx="143397">
                  <c:v>370.4296875</c:v>
                </c:pt>
                <c:pt idx="143398">
                  <c:v>370.43229166666669</c:v>
                </c:pt>
                <c:pt idx="143399">
                  <c:v>370.43489583333331</c:v>
                </c:pt>
                <c:pt idx="143400">
                  <c:v>370.4375</c:v>
                </c:pt>
                <c:pt idx="143401">
                  <c:v>370.44010416666669</c:v>
                </c:pt>
                <c:pt idx="143402">
                  <c:v>370.44270833333331</c:v>
                </c:pt>
                <c:pt idx="143403">
                  <c:v>370.4453125</c:v>
                </c:pt>
                <c:pt idx="143404">
                  <c:v>370.44791666666669</c:v>
                </c:pt>
                <c:pt idx="143405">
                  <c:v>370.45052083333331</c:v>
                </c:pt>
                <c:pt idx="143406">
                  <c:v>370.453125</c:v>
                </c:pt>
                <c:pt idx="143407">
                  <c:v>370.45572916666669</c:v>
                </c:pt>
                <c:pt idx="143408">
                  <c:v>370.45833333333331</c:v>
                </c:pt>
                <c:pt idx="143409">
                  <c:v>370.4609375</c:v>
                </c:pt>
                <c:pt idx="143410">
                  <c:v>370.46354166666669</c:v>
                </c:pt>
                <c:pt idx="143411">
                  <c:v>370.46614583333331</c:v>
                </c:pt>
                <c:pt idx="143412">
                  <c:v>370.46875</c:v>
                </c:pt>
                <c:pt idx="143413">
                  <c:v>370.47135416666669</c:v>
                </c:pt>
                <c:pt idx="143414">
                  <c:v>370.47395833333331</c:v>
                </c:pt>
                <c:pt idx="143415">
                  <c:v>370.4765625</c:v>
                </c:pt>
                <c:pt idx="143416">
                  <c:v>370.47916666666669</c:v>
                </c:pt>
                <c:pt idx="143417">
                  <c:v>370.48177083333331</c:v>
                </c:pt>
                <c:pt idx="143418">
                  <c:v>370.484375</c:v>
                </c:pt>
                <c:pt idx="143419">
                  <c:v>370.48697916666669</c:v>
                </c:pt>
                <c:pt idx="143420">
                  <c:v>370.48958333333331</c:v>
                </c:pt>
                <c:pt idx="143421">
                  <c:v>370.4921875</c:v>
                </c:pt>
                <c:pt idx="143422">
                  <c:v>370.49479166666669</c:v>
                </c:pt>
                <c:pt idx="143423">
                  <c:v>370.49739583333331</c:v>
                </c:pt>
                <c:pt idx="143424">
                  <c:v>370.5</c:v>
                </c:pt>
                <c:pt idx="143425">
                  <c:v>370.50260416666669</c:v>
                </c:pt>
                <c:pt idx="143426">
                  <c:v>370.50520833333331</c:v>
                </c:pt>
                <c:pt idx="143427">
                  <c:v>370.5078125</c:v>
                </c:pt>
                <c:pt idx="143428">
                  <c:v>370.51041666666669</c:v>
                </c:pt>
                <c:pt idx="143429">
                  <c:v>370.51302083333331</c:v>
                </c:pt>
                <c:pt idx="143430">
                  <c:v>370.515625</c:v>
                </c:pt>
                <c:pt idx="143431">
                  <c:v>370.51822916666669</c:v>
                </c:pt>
                <c:pt idx="143432">
                  <c:v>370.52083333333331</c:v>
                </c:pt>
                <c:pt idx="143433">
                  <c:v>370.5234375</c:v>
                </c:pt>
                <c:pt idx="143434">
                  <c:v>370.52604166666669</c:v>
                </c:pt>
                <c:pt idx="143435">
                  <c:v>370.52864583333331</c:v>
                </c:pt>
                <c:pt idx="143436">
                  <c:v>370.53125</c:v>
                </c:pt>
                <c:pt idx="143437">
                  <c:v>370.53385416666669</c:v>
                </c:pt>
                <c:pt idx="143438">
                  <c:v>370.53645833333331</c:v>
                </c:pt>
                <c:pt idx="143439">
                  <c:v>370.5390625</c:v>
                </c:pt>
                <c:pt idx="143440">
                  <c:v>370.54166666666669</c:v>
                </c:pt>
                <c:pt idx="143441">
                  <c:v>370.54427083333331</c:v>
                </c:pt>
                <c:pt idx="143442">
                  <c:v>370.546875</c:v>
                </c:pt>
                <c:pt idx="143443">
                  <c:v>370.54947916666669</c:v>
                </c:pt>
                <c:pt idx="143444">
                  <c:v>370.55208333333331</c:v>
                </c:pt>
                <c:pt idx="143445">
                  <c:v>370.5546875</c:v>
                </c:pt>
                <c:pt idx="143446">
                  <c:v>370.55729166666669</c:v>
                </c:pt>
                <c:pt idx="143447">
                  <c:v>370.55989583333331</c:v>
                </c:pt>
                <c:pt idx="143448">
                  <c:v>370.5625</c:v>
                </c:pt>
                <c:pt idx="143449">
                  <c:v>370.56510416666669</c:v>
                </c:pt>
                <c:pt idx="143450">
                  <c:v>370.56770833333331</c:v>
                </c:pt>
                <c:pt idx="143451">
                  <c:v>370.5703125</c:v>
                </c:pt>
                <c:pt idx="143452">
                  <c:v>370.57291666666669</c:v>
                </c:pt>
                <c:pt idx="143453">
                  <c:v>370.57552083333331</c:v>
                </c:pt>
                <c:pt idx="143454">
                  <c:v>370.578125</c:v>
                </c:pt>
                <c:pt idx="143455">
                  <c:v>370.58072916666669</c:v>
                </c:pt>
                <c:pt idx="143456">
                  <c:v>370.58333333333331</c:v>
                </c:pt>
                <c:pt idx="143457">
                  <c:v>370.5859375</c:v>
                </c:pt>
                <c:pt idx="143458">
                  <c:v>370.58854166666669</c:v>
                </c:pt>
                <c:pt idx="143459">
                  <c:v>370.59114583333331</c:v>
                </c:pt>
                <c:pt idx="143460">
                  <c:v>370.59375</c:v>
                </c:pt>
                <c:pt idx="143461">
                  <c:v>370.59635416666669</c:v>
                </c:pt>
                <c:pt idx="143462">
                  <c:v>370.59895833333331</c:v>
                </c:pt>
                <c:pt idx="143463">
                  <c:v>370.6015625</c:v>
                </c:pt>
                <c:pt idx="143464">
                  <c:v>370.60416666666669</c:v>
                </c:pt>
                <c:pt idx="143465">
                  <c:v>370.60677083333331</c:v>
                </c:pt>
                <c:pt idx="143466">
                  <c:v>370.609375</c:v>
                </c:pt>
                <c:pt idx="143467">
                  <c:v>370.61197916666669</c:v>
                </c:pt>
                <c:pt idx="143468">
                  <c:v>370.61458333333331</c:v>
                </c:pt>
                <c:pt idx="143469">
                  <c:v>370.6171875</c:v>
                </c:pt>
                <c:pt idx="143470">
                  <c:v>370.61979166666669</c:v>
                </c:pt>
                <c:pt idx="143471">
                  <c:v>370.62239583333331</c:v>
                </c:pt>
                <c:pt idx="143472">
                  <c:v>370.625</c:v>
                </c:pt>
                <c:pt idx="143473">
                  <c:v>370.62760416666669</c:v>
                </c:pt>
                <c:pt idx="143474">
                  <c:v>370.63020833333331</c:v>
                </c:pt>
                <c:pt idx="143475">
                  <c:v>370.6328125</c:v>
                </c:pt>
                <c:pt idx="143476">
                  <c:v>370.63541666666669</c:v>
                </c:pt>
                <c:pt idx="143477">
                  <c:v>370.63802083333331</c:v>
                </c:pt>
                <c:pt idx="143478">
                  <c:v>370.640625</c:v>
                </c:pt>
                <c:pt idx="143479">
                  <c:v>370.64322916666669</c:v>
                </c:pt>
                <c:pt idx="143480">
                  <c:v>370.64583333333331</c:v>
                </c:pt>
                <c:pt idx="143481">
                  <c:v>370.6484375</c:v>
                </c:pt>
                <c:pt idx="143482">
                  <c:v>370.65104166666669</c:v>
                </c:pt>
                <c:pt idx="143483">
                  <c:v>370.65364583333331</c:v>
                </c:pt>
                <c:pt idx="143484">
                  <c:v>370.65625</c:v>
                </c:pt>
                <c:pt idx="143485">
                  <c:v>370.65885416666669</c:v>
                </c:pt>
                <c:pt idx="143486">
                  <c:v>370.66145833333331</c:v>
                </c:pt>
                <c:pt idx="143487">
                  <c:v>370.6640625</c:v>
                </c:pt>
                <c:pt idx="143488">
                  <c:v>370.66666666666669</c:v>
                </c:pt>
                <c:pt idx="143489">
                  <c:v>370.66927083333331</c:v>
                </c:pt>
                <c:pt idx="143490">
                  <c:v>370.671875</c:v>
                </c:pt>
                <c:pt idx="143491">
                  <c:v>370.67447916666669</c:v>
                </c:pt>
                <c:pt idx="143492">
                  <c:v>370.67708333333331</c:v>
                </c:pt>
                <c:pt idx="143493">
                  <c:v>370.6796875</c:v>
                </c:pt>
                <c:pt idx="143494">
                  <c:v>370.68229166666669</c:v>
                </c:pt>
                <c:pt idx="143495">
                  <c:v>370.68489583333331</c:v>
                </c:pt>
                <c:pt idx="143496">
                  <c:v>370.6875</c:v>
                </c:pt>
                <c:pt idx="143497">
                  <c:v>370.69010416666669</c:v>
                </c:pt>
                <c:pt idx="143498">
                  <c:v>370.69270833333331</c:v>
                </c:pt>
                <c:pt idx="143499">
                  <c:v>370.6953125</c:v>
                </c:pt>
                <c:pt idx="143500">
                  <c:v>370.69791666666669</c:v>
                </c:pt>
                <c:pt idx="143501">
                  <c:v>370.70052083333331</c:v>
                </c:pt>
                <c:pt idx="143502">
                  <c:v>370.703125</c:v>
                </c:pt>
                <c:pt idx="143503">
                  <c:v>370.70572916666669</c:v>
                </c:pt>
                <c:pt idx="143504">
                  <c:v>370.70833333333331</c:v>
                </c:pt>
                <c:pt idx="143505">
                  <c:v>370.7109375</c:v>
                </c:pt>
                <c:pt idx="143506">
                  <c:v>370.71354166666669</c:v>
                </c:pt>
                <c:pt idx="143507">
                  <c:v>370.71614583333331</c:v>
                </c:pt>
                <c:pt idx="143508">
                  <c:v>370.71875</c:v>
                </c:pt>
                <c:pt idx="143509">
                  <c:v>370.72135416666669</c:v>
                </c:pt>
                <c:pt idx="143510">
                  <c:v>370.72395833333331</c:v>
                </c:pt>
                <c:pt idx="143511">
                  <c:v>370.7265625</c:v>
                </c:pt>
                <c:pt idx="143512">
                  <c:v>370.72916666666669</c:v>
                </c:pt>
                <c:pt idx="143513">
                  <c:v>370.73177083333331</c:v>
                </c:pt>
                <c:pt idx="143514">
                  <c:v>370.734375</c:v>
                </c:pt>
                <c:pt idx="143515">
                  <c:v>370.73697916666669</c:v>
                </c:pt>
                <c:pt idx="143516">
                  <c:v>370.73958333333331</c:v>
                </c:pt>
                <c:pt idx="143517">
                  <c:v>370.7421875</c:v>
                </c:pt>
                <c:pt idx="143518">
                  <c:v>370.74479166666669</c:v>
                </c:pt>
                <c:pt idx="143519">
                  <c:v>370.74739583333331</c:v>
                </c:pt>
                <c:pt idx="143520">
                  <c:v>370.75</c:v>
                </c:pt>
                <c:pt idx="143521">
                  <c:v>370.75260416666669</c:v>
                </c:pt>
                <c:pt idx="143522">
                  <c:v>370.75520833333331</c:v>
                </c:pt>
                <c:pt idx="143523">
                  <c:v>370.7578125</c:v>
                </c:pt>
                <c:pt idx="143524">
                  <c:v>370.76041666666669</c:v>
                </c:pt>
                <c:pt idx="143525">
                  <c:v>370.76302083333331</c:v>
                </c:pt>
                <c:pt idx="143526">
                  <c:v>370.765625</c:v>
                </c:pt>
                <c:pt idx="143527">
                  <c:v>370.76822916666669</c:v>
                </c:pt>
                <c:pt idx="143528">
                  <c:v>370.77083333333331</c:v>
                </c:pt>
                <c:pt idx="143529">
                  <c:v>370.7734375</c:v>
                </c:pt>
                <c:pt idx="143530">
                  <c:v>370.77604166666669</c:v>
                </c:pt>
                <c:pt idx="143531">
                  <c:v>370.77864583333331</c:v>
                </c:pt>
                <c:pt idx="143532">
                  <c:v>370.78125</c:v>
                </c:pt>
                <c:pt idx="143533">
                  <c:v>370.78385416666669</c:v>
                </c:pt>
                <c:pt idx="143534">
                  <c:v>370.78645833333331</c:v>
                </c:pt>
                <c:pt idx="143535">
                  <c:v>370.7890625</c:v>
                </c:pt>
                <c:pt idx="143536">
                  <c:v>370.79166666666669</c:v>
                </c:pt>
                <c:pt idx="143537">
                  <c:v>370.79427083333331</c:v>
                </c:pt>
                <c:pt idx="143538">
                  <c:v>370.796875</c:v>
                </c:pt>
                <c:pt idx="143539">
                  <c:v>370.79947916666669</c:v>
                </c:pt>
                <c:pt idx="143540">
                  <c:v>370.80208333333331</c:v>
                </c:pt>
                <c:pt idx="143541">
                  <c:v>370.8046875</c:v>
                </c:pt>
                <c:pt idx="143542">
                  <c:v>370.80729166666669</c:v>
                </c:pt>
                <c:pt idx="143543">
                  <c:v>370.80989583333331</c:v>
                </c:pt>
                <c:pt idx="143544">
                  <c:v>370.8125</c:v>
                </c:pt>
                <c:pt idx="143545">
                  <c:v>370.81510416666669</c:v>
                </c:pt>
                <c:pt idx="143546">
                  <c:v>370.81770833333331</c:v>
                </c:pt>
                <c:pt idx="143547">
                  <c:v>370.8203125</c:v>
                </c:pt>
                <c:pt idx="143548">
                  <c:v>370.82291666666669</c:v>
                </c:pt>
                <c:pt idx="143549">
                  <c:v>370.82552083333331</c:v>
                </c:pt>
                <c:pt idx="143550">
                  <c:v>370.828125</c:v>
                </c:pt>
                <c:pt idx="143551">
                  <c:v>370.83072916666669</c:v>
                </c:pt>
                <c:pt idx="143552">
                  <c:v>370.83333333333331</c:v>
                </c:pt>
                <c:pt idx="143553">
                  <c:v>370.8359375</c:v>
                </c:pt>
                <c:pt idx="143554">
                  <c:v>370.83854166666669</c:v>
                </c:pt>
                <c:pt idx="143555">
                  <c:v>370.84114583333331</c:v>
                </c:pt>
                <c:pt idx="143556">
                  <c:v>370.84375</c:v>
                </c:pt>
                <c:pt idx="143557">
                  <c:v>370.84635416666669</c:v>
                </c:pt>
                <c:pt idx="143558">
                  <c:v>370.84895833333331</c:v>
                </c:pt>
                <c:pt idx="143559">
                  <c:v>370.8515625</c:v>
                </c:pt>
                <c:pt idx="143560">
                  <c:v>370.85416666666669</c:v>
                </c:pt>
                <c:pt idx="143561">
                  <c:v>370.85677083333331</c:v>
                </c:pt>
                <c:pt idx="143562">
                  <c:v>370.859375</c:v>
                </c:pt>
                <c:pt idx="143563">
                  <c:v>370.86197916666669</c:v>
                </c:pt>
                <c:pt idx="143564">
                  <c:v>370.86458333333331</c:v>
                </c:pt>
                <c:pt idx="143565">
                  <c:v>370.8671875</c:v>
                </c:pt>
                <c:pt idx="143566">
                  <c:v>370.86979166666669</c:v>
                </c:pt>
                <c:pt idx="143567">
                  <c:v>370.87239583333331</c:v>
                </c:pt>
                <c:pt idx="143568">
                  <c:v>370.875</c:v>
                </c:pt>
                <c:pt idx="143569">
                  <c:v>370.87760416666669</c:v>
                </c:pt>
                <c:pt idx="143570">
                  <c:v>370.88020833333331</c:v>
                </c:pt>
                <c:pt idx="143571">
                  <c:v>370.8828125</c:v>
                </c:pt>
                <c:pt idx="143572">
                  <c:v>370.88541666666669</c:v>
                </c:pt>
                <c:pt idx="143573">
                  <c:v>370.88802083333331</c:v>
                </c:pt>
                <c:pt idx="143574">
                  <c:v>370.890625</c:v>
                </c:pt>
                <c:pt idx="143575">
                  <c:v>370.89322916666669</c:v>
                </c:pt>
                <c:pt idx="143576">
                  <c:v>370.89583333333331</c:v>
                </c:pt>
                <c:pt idx="143577">
                  <c:v>370.8984375</c:v>
                </c:pt>
                <c:pt idx="143578">
                  <c:v>370.90104166666669</c:v>
                </c:pt>
                <c:pt idx="143579">
                  <c:v>370.90364583333331</c:v>
                </c:pt>
                <c:pt idx="143580">
                  <c:v>370.90625</c:v>
                </c:pt>
                <c:pt idx="143581">
                  <c:v>370.90885416666669</c:v>
                </c:pt>
                <c:pt idx="143582">
                  <c:v>370.91145833333331</c:v>
                </c:pt>
                <c:pt idx="143583">
                  <c:v>370.9140625</c:v>
                </c:pt>
                <c:pt idx="143584">
                  <c:v>370.91666666666669</c:v>
                </c:pt>
                <c:pt idx="143585">
                  <c:v>370.91927083333331</c:v>
                </c:pt>
                <c:pt idx="143586">
                  <c:v>370.921875</c:v>
                </c:pt>
                <c:pt idx="143587">
                  <c:v>370.92447916666669</c:v>
                </c:pt>
                <c:pt idx="143588">
                  <c:v>370.92708333333331</c:v>
                </c:pt>
                <c:pt idx="143589">
                  <c:v>370.9296875</c:v>
                </c:pt>
                <c:pt idx="143590">
                  <c:v>370.93229166666669</c:v>
                </c:pt>
                <c:pt idx="143591">
                  <c:v>370.93489583333331</c:v>
                </c:pt>
                <c:pt idx="143592">
                  <c:v>370.9375</c:v>
                </c:pt>
                <c:pt idx="143593">
                  <c:v>370.94010416666669</c:v>
                </c:pt>
                <c:pt idx="143594">
                  <c:v>370.94270833333331</c:v>
                </c:pt>
                <c:pt idx="143595">
                  <c:v>370.9453125</c:v>
                </c:pt>
                <c:pt idx="143596">
                  <c:v>370.94791666666669</c:v>
                </c:pt>
                <c:pt idx="143597">
                  <c:v>370.95052083333331</c:v>
                </c:pt>
                <c:pt idx="143598">
                  <c:v>370.953125</c:v>
                </c:pt>
                <c:pt idx="143599">
                  <c:v>370.95572916666669</c:v>
                </c:pt>
                <c:pt idx="143600">
                  <c:v>370.95833333333331</c:v>
                </c:pt>
                <c:pt idx="143601">
                  <c:v>370.9609375</c:v>
                </c:pt>
                <c:pt idx="143602">
                  <c:v>370.96354166666669</c:v>
                </c:pt>
                <c:pt idx="143603">
                  <c:v>370.96614583333331</c:v>
                </c:pt>
                <c:pt idx="143604">
                  <c:v>370.96875</c:v>
                </c:pt>
                <c:pt idx="143605">
                  <c:v>370.97135416666669</c:v>
                </c:pt>
                <c:pt idx="143606">
                  <c:v>370.97395833333331</c:v>
                </c:pt>
                <c:pt idx="143607">
                  <c:v>370.9765625</c:v>
                </c:pt>
                <c:pt idx="143608">
                  <c:v>370.97916666666669</c:v>
                </c:pt>
                <c:pt idx="143609">
                  <c:v>370.98177083333331</c:v>
                </c:pt>
                <c:pt idx="143610">
                  <c:v>370.984375</c:v>
                </c:pt>
                <c:pt idx="143611">
                  <c:v>370.98697916666669</c:v>
                </c:pt>
                <c:pt idx="143612">
                  <c:v>370.98958333333331</c:v>
                </c:pt>
                <c:pt idx="143613">
                  <c:v>370.9921875</c:v>
                </c:pt>
                <c:pt idx="143614">
                  <c:v>370.99479166666669</c:v>
                </c:pt>
                <c:pt idx="143615">
                  <c:v>370.99739583333331</c:v>
                </c:pt>
                <c:pt idx="143616">
                  <c:v>371</c:v>
                </c:pt>
                <c:pt idx="143617">
                  <c:v>371.00260416666669</c:v>
                </c:pt>
                <c:pt idx="143618">
                  <c:v>371.00520833333331</c:v>
                </c:pt>
                <c:pt idx="143619">
                  <c:v>371.0078125</c:v>
                </c:pt>
                <c:pt idx="143620">
                  <c:v>371.01041666666669</c:v>
                </c:pt>
                <c:pt idx="143621">
                  <c:v>371.01302083333331</c:v>
                </c:pt>
                <c:pt idx="143622">
                  <c:v>371.015625</c:v>
                </c:pt>
                <c:pt idx="143623">
                  <c:v>371.01822916666669</c:v>
                </c:pt>
                <c:pt idx="143624">
                  <c:v>371.02083333333331</c:v>
                </c:pt>
                <c:pt idx="143625">
                  <c:v>371.0234375</c:v>
                </c:pt>
                <c:pt idx="143626">
                  <c:v>371.02604166666669</c:v>
                </c:pt>
                <c:pt idx="143627">
                  <c:v>371.02864583333331</c:v>
                </c:pt>
                <c:pt idx="143628">
                  <c:v>371.03125</c:v>
                </c:pt>
                <c:pt idx="143629">
                  <c:v>371.03385416666669</c:v>
                </c:pt>
                <c:pt idx="143630">
                  <c:v>371.03645833333331</c:v>
                </c:pt>
                <c:pt idx="143631">
                  <c:v>371.0390625</c:v>
                </c:pt>
                <c:pt idx="143632">
                  <c:v>371.04166666666669</c:v>
                </c:pt>
                <c:pt idx="143633">
                  <c:v>371.04427083333331</c:v>
                </c:pt>
                <c:pt idx="143634">
                  <c:v>371.046875</c:v>
                </c:pt>
                <c:pt idx="143635">
                  <c:v>371.04947916666669</c:v>
                </c:pt>
                <c:pt idx="143636">
                  <c:v>371.05208333333331</c:v>
                </c:pt>
                <c:pt idx="143637">
                  <c:v>371.0546875</c:v>
                </c:pt>
                <c:pt idx="143638">
                  <c:v>371.05729166666669</c:v>
                </c:pt>
                <c:pt idx="143639">
                  <c:v>371.05989583333331</c:v>
                </c:pt>
                <c:pt idx="143640">
                  <c:v>371.0625</c:v>
                </c:pt>
                <c:pt idx="143641">
                  <c:v>371.06510416666669</c:v>
                </c:pt>
                <c:pt idx="143642">
                  <c:v>371.06770833333331</c:v>
                </c:pt>
                <c:pt idx="143643">
                  <c:v>371.0703125</c:v>
                </c:pt>
                <c:pt idx="143644">
                  <c:v>371.07291666666669</c:v>
                </c:pt>
                <c:pt idx="143645">
                  <c:v>371.07552083333331</c:v>
                </c:pt>
                <c:pt idx="143646">
                  <c:v>371.078125</c:v>
                </c:pt>
                <c:pt idx="143647">
                  <c:v>371.08072916666669</c:v>
                </c:pt>
                <c:pt idx="143648">
                  <c:v>371.08333333333331</c:v>
                </c:pt>
                <c:pt idx="143649">
                  <c:v>371.0859375</c:v>
                </c:pt>
                <c:pt idx="143650">
                  <c:v>371.08854166666669</c:v>
                </c:pt>
                <c:pt idx="143651">
                  <c:v>371.09114583333331</c:v>
                </c:pt>
                <c:pt idx="143652">
                  <c:v>371.09375</c:v>
                </c:pt>
                <c:pt idx="143653">
                  <c:v>371.09635416666669</c:v>
                </c:pt>
                <c:pt idx="143654">
                  <c:v>371.09895833333331</c:v>
                </c:pt>
                <c:pt idx="143655">
                  <c:v>371.1015625</c:v>
                </c:pt>
                <c:pt idx="143656">
                  <c:v>371.10416666666669</c:v>
                </c:pt>
                <c:pt idx="143657">
                  <c:v>371.10677083333331</c:v>
                </c:pt>
                <c:pt idx="143658">
                  <c:v>371.109375</c:v>
                </c:pt>
                <c:pt idx="143659">
                  <c:v>371.11197916666669</c:v>
                </c:pt>
                <c:pt idx="143660">
                  <c:v>371.11458333333331</c:v>
                </c:pt>
                <c:pt idx="143661">
                  <c:v>371.1171875</c:v>
                </c:pt>
                <c:pt idx="143662">
                  <c:v>371.11979166666669</c:v>
                </c:pt>
                <c:pt idx="143663">
                  <c:v>371.12239583333331</c:v>
                </c:pt>
                <c:pt idx="143664">
                  <c:v>371.125</c:v>
                </c:pt>
                <c:pt idx="143665">
                  <c:v>371.12760416666669</c:v>
                </c:pt>
                <c:pt idx="143666">
                  <c:v>371.13020833333331</c:v>
                </c:pt>
                <c:pt idx="143667">
                  <c:v>371.1328125</c:v>
                </c:pt>
                <c:pt idx="143668">
                  <c:v>371.13541666666669</c:v>
                </c:pt>
                <c:pt idx="143669">
                  <c:v>371.13802083333331</c:v>
                </c:pt>
                <c:pt idx="143670">
                  <c:v>371.140625</c:v>
                </c:pt>
                <c:pt idx="143671">
                  <c:v>371.14322916666669</c:v>
                </c:pt>
                <c:pt idx="143672">
                  <c:v>371.14583333333331</c:v>
                </c:pt>
                <c:pt idx="143673">
                  <c:v>371.1484375</c:v>
                </c:pt>
                <c:pt idx="143674">
                  <c:v>371.15104166666669</c:v>
                </c:pt>
                <c:pt idx="143675">
                  <c:v>371.15364583333331</c:v>
                </c:pt>
                <c:pt idx="143676">
                  <c:v>371.15625</c:v>
                </c:pt>
                <c:pt idx="143677">
                  <c:v>371.15885416666669</c:v>
                </c:pt>
                <c:pt idx="143678">
                  <c:v>371.16145833333331</c:v>
                </c:pt>
                <c:pt idx="143679">
                  <c:v>371.1640625</c:v>
                </c:pt>
                <c:pt idx="143680">
                  <c:v>371.16666666666669</c:v>
                </c:pt>
                <c:pt idx="143681">
                  <c:v>371.16927083333331</c:v>
                </c:pt>
                <c:pt idx="143682">
                  <c:v>371.171875</c:v>
                </c:pt>
                <c:pt idx="143683">
                  <c:v>371.17447916666669</c:v>
                </c:pt>
                <c:pt idx="143684">
                  <c:v>371.17708333333331</c:v>
                </c:pt>
                <c:pt idx="143685">
                  <c:v>371.1796875</c:v>
                </c:pt>
                <c:pt idx="143686">
                  <c:v>371.18229166666669</c:v>
                </c:pt>
                <c:pt idx="143687">
                  <c:v>371.18489583333331</c:v>
                </c:pt>
                <c:pt idx="143688">
                  <c:v>371.1875</c:v>
                </c:pt>
                <c:pt idx="143689">
                  <c:v>371.19010416666669</c:v>
                </c:pt>
                <c:pt idx="143690">
                  <c:v>371.19270833333331</c:v>
                </c:pt>
                <c:pt idx="143691">
                  <c:v>371.1953125</c:v>
                </c:pt>
                <c:pt idx="143692">
                  <c:v>371.19791666666669</c:v>
                </c:pt>
                <c:pt idx="143693">
                  <c:v>371.20052083333331</c:v>
                </c:pt>
                <c:pt idx="143694">
                  <c:v>371.203125</c:v>
                </c:pt>
                <c:pt idx="143695">
                  <c:v>371.20572916666669</c:v>
                </c:pt>
                <c:pt idx="143696">
                  <c:v>371.20833333333331</c:v>
                </c:pt>
                <c:pt idx="143697">
                  <c:v>371.2109375</c:v>
                </c:pt>
                <c:pt idx="143698">
                  <c:v>371.21354166666669</c:v>
                </c:pt>
                <c:pt idx="143699">
                  <c:v>371.21614583333331</c:v>
                </c:pt>
                <c:pt idx="143700">
                  <c:v>371.21875</c:v>
                </c:pt>
                <c:pt idx="143701">
                  <c:v>371.22135416666669</c:v>
                </c:pt>
                <c:pt idx="143702">
                  <c:v>371.22395833333331</c:v>
                </c:pt>
                <c:pt idx="143703">
                  <c:v>371.2265625</c:v>
                </c:pt>
                <c:pt idx="143704">
                  <c:v>371.22916666666669</c:v>
                </c:pt>
                <c:pt idx="143705">
                  <c:v>371.23177083333331</c:v>
                </c:pt>
                <c:pt idx="143706">
                  <c:v>371.234375</c:v>
                </c:pt>
                <c:pt idx="143707">
                  <c:v>371.23697916666669</c:v>
                </c:pt>
                <c:pt idx="143708">
                  <c:v>371.23958333333331</c:v>
                </c:pt>
                <c:pt idx="143709">
                  <c:v>371.2421875</c:v>
                </c:pt>
                <c:pt idx="143710">
                  <c:v>371.24479166666669</c:v>
                </c:pt>
                <c:pt idx="143711">
                  <c:v>371.24739583333331</c:v>
                </c:pt>
                <c:pt idx="143712">
                  <c:v>371.25</c:v>
                </c:pt>
                <c:pt idx="143713">
                  <c:v>371.25260416666669</c:v>
                </c:pt>
                <c:pt idx="143714">
                  <c:v>371.25520833333331</c:v>
                </c:pt>
                <c:pt idx="143715">
                  <c:v>371.2578125</c:v>
                </c:pt>
                <c:pt idx="143716">
                  <c:v>371.26041666666669</c:v>
                </c:pt>
                <c:pt idx="143717">
                  <c:v>371.26302083333331</c:v>
                </c:pt>
                <c:pt idx="143718">
                  <c:v>371.265625</c:v>
                </c:pt>
                <c:pt idx="143719">
                  <c:v>371.26822916666669</c:v>
                </c:pt>
                <c:pt idx="143720">
                  <c:v>371.27083333333331</c:v>
                </c:pt>
                <c:pt idx="143721">
                  <c:v>371.2734375</c:v>
                </c:pt>
                <c:pt idx="143722">
                  <c:v>371.27604166666669</c:v>
                </c:pt>
                <c:pt idx="143723">
                  <c:v>371.27864583333331</c:v>
                </c:pt>
                <c:pt idx="143724">
                  <c:v>371.28125</c:v>
                </c:pt>
                <c:pt idx="143725">
                  <c:v>371.28385416666669</c:v>
                </c:pt>
                <c:pt idx="143726">
                  <c:v>371.28645833333331</c:v>
                </c:pt>
                <c:pt idx="143727">
                  <c:v>371.2890625</c:v>
                </c:pt>
                <c:pt idx="143728">
                  <c:v>371.29166666666669</c:v>
                </c:pt>
                <c:pt idx="143729">
                  <c:v>371.29427083333331</c:v>
                </c:pt>
                <c:pt idx="143730">
                  <c:v>371.296875</c:v>
                </c:pt>
                <c:pt idx="143731">
                  <c:v>371.29947916666669</c:v>
                </c:pt>
                <c:pt idx="143732">
                  <c:v>371.30208333333331</c:v>
                </c:pt>
                <c:pt idx="143733">
                  <c:v>371.3046875</c:v>
                </c:pt>
                <c:pt idx="143734">
                  <c:v>371.30729166666669</c:v>
                </c:pt>
                <c:pt idx="143735">
                  <c:v>371.30989583333331</c:v>
                </c:pt>
                <c:pt idx="143736">
                  <c:v>371.3125</c:v>
                </c:pt>
                <c:pt idx="143737">
                  <c:v>371.31510416666669</c:v>
                </c:pt>
                <c:pt idx="143738">
                  <c:v>371.31770833333331</c:v>
                </c:pt>
                <c:pt idx="143739">
                  <c:v>371.3203125</c:v>
                </c:pt>
                <c:pt idx="143740">
                  <c:v>371.32291666666669</c:v>
                </c:pt>
                <c:pt idx="143741">
                  <c:v>371.32552083333331</c:v>
                </c:pt>
                <c:pt idx="143742">
                  <c:v>371.328125</c:v>
                </c:pt>
                <c:pt idx="143743">
                  <c:v>371.33072916666669</c:v>
                </c:pt>
                <c:pt idx="143744">
                  <c:v>371.33333333333331</c:v>
                </c:pt>
                <c:pt idx="143745">
                  <c:v>371.3359375</c:v>
                </c:pt>
                <c:pt idx="143746">
                  <c:v>371.33854166666669</c:v>
                </c:pt>
                <c:pt idx="143747">
                  <c:v>371.34114583333331</c:v>
                </c:pt>
                <c:pt idx="143748">
                  <c:v>371.34375</c:v>
                </c:pt>
                <c:pt idx="143749">
                  <c:v>371.34635416666669</c:v>
                </c:pt>
                <c:pt idx="143750">
                  <c:v>371.34895833333331</c:v>
                </c:pt>
                <c:pt idx="143751">
                  <c:v>371.3515625</c:v>
                </c:pt>
                <c:pt idx="143752">
                  <c:v>371.35416666666669</c:v>
                </c:pt>
                <c:pt idx="143753">
                  <c:v>371.35677083333331</c:v>
                </c:pt>
                <c:pt idx="143754">
                  <c:v>371.359375</c:v>
                </c:pt>
                <c:pt idx="143755">
                  <c:v>371.36197916666669</c:v>
                </c:pt>
                <c:pt idx="143756">
                  <c:v>371.36458333333331</c:v>
                </c:pt>
                <c:pt idx="143757">
                  <c:v>371.3671875</c:v>
                </c:pt>
                <c:pt idx="143758">
                  <c:v>371.36979166666669</c:v>
                </c:pt>
                <c:pt idx="143759">
                  <c:v>371.37239583333331</c:v>
                </c:pt>
                <c:pt idx="143760">
                  <c:v>371.375</c:v>
                </c:pt>
                <c:pt idx="143761">
                  <c:v>371.37760416666669</c:v>
                </c:pt>
                <c:pt idx="143762">
                  <c:v>371.38020833333331</c:v>
                </c:pt>
                <c:pt idx="143763">
                  <c:v>371.3828125</c:v>
                </c:pt>
                <c:pt idx="143764">
                  <c:v>371.38541666666669</c:v>
                </c:pt>
                <c:pt idx="143765">
                  <c:v>371.38802083333331</c:v>
                </c:pt>
                <c:pt idx="143766">
                  <c:v>371.390625</c:v>
                </c:pt>
                <c:pt idx="143767">
                  <c:v>371.39322916666669</c:v>
                </c:pt>
                <c:pt idx="143768">
                  <c:v>371.39583333333331</c:v>
                </c:pt>
                <c:pt idx="143769">
                  <c:v>371.3984375</c:v>
                </c:pt>
                <c:pt idx="143770">
                  <c:v>371.40104166666669</c:v>
                </c:pt>
                <c:pt idx="143771">
                  <c:v>371.40364583333331</c:v>
                </c:pt>
                <c:pt idx="143772">
                  <c:v>371.40625</c:v>
                </c:pt>
                <c:pt idx="143773">
                  <c:v>371.40885416666669</c:v>
                </c:pt>
                <c:pt idx="143774">
                  <c:v>371.41145833333331</c:v>
                </c:pt>
                <c:pt idx="143775">
                  <c:v>371.4140625</c:v>
                </c:pt>
                <c:pt idx="143776">
                  <c:v>371.41666666666669</c:v>
                </c:pt>
                <c:pt idx="143777">
                  <c:v>371.41927083333331</c:v>
                </c:pt>
                <c:pt idx="143778">
                  <c:v>371.421875</c:v>
                </c:pt>
                <c:pt idx="143779">
                  <c:v>371.42447916666669</c:v>
                </c:pt>
                <c:pt idx="143780">
                  <c:v>371.42708333333331</c:v>
                </c:pt>
                <c:pt idx="143781">
                  <c:v>371.4296875</c:v>
                </c:pt>
                <c:pt idx="143782">
                  <c:v>371.43229166666669</c:v>
                </c:pt>
                <c:pt idx="143783">
                  <c:v>371.43489583333331</c:v>
                </c:pt>
                <c:pt idx="143784">
                  <c:v>371.4375</c:v>
                </c:pt>
                <c:pt idx="143785">
                  <c:v>371.44010416666669</c:v>
                </c:pt>
                <c:pt idx="143786">
                  <c:v>371.44270833333331</c:v>
                </c:pt>
                <c:pt idx="143787">
                  <c:v>371.4453125</c:v>
                </c:pt>
                <c:pt idx="143788">
                  <c:v>371.44791666666669</c:v>
                </c:pt>
                <c:pt idx="143789">
                  <c:v>371.45052083333331</c:v>
                </c:pt>
                <c:pt idx="143790">
                  <c:v>371.453125</c:v>
                </c:pt>
                <c:pt idx="143791">
                  <c:v>371.45572916666669</c:v>
                </c:pt>
                <c:pt idx="143792">
                  <c:v>371.45833333333331</c:v>
                </c:pt>
                <c:pt idx="143793">
                  <c:v>371.4609375</c:v>
                </c:pt>
                <c:pt idx="143794">
                  <c:v>371.46354166666669</c:v>
                </c:pt>
                <c:pt idx="143795">
                  <c:v>371.46614583333331</c:v>
                </c:pt>
                <c:pt idx="143796">
                  <c:v>371.46875</c:v>
                </c:pt>
                <c:pt idx="143797">
                  <c:v>371.47135416666669</c:v>
                </c:pt>
                <c:pt idx="143798">
                  <c:v>371.47395833333331</c:v>
                </c:pt>
                <c:pt idx="143799">
                  <c:v>371.4765625</c:v>
                </c:pt>
                <c:pt idx="143800">
                  <c:v>371.47916666666669</c:v>
                </c:pt>
                <c:pt idx="143801">
                  <c:v>371.48177083333331</c:v>
                </c:pt>
                <c:pt idx="143802">
                  <c:v>371.484375</c:v>
                </c:pt>
                <c:pt idx="143803">
                  <c:v>371.48697916666669</c:v>
                </c:pt>
                <c:pt idx="143804">
                  <c:v>371.48958333333331</c:v>
                </c:pt>
                <c:pt idx="143805">
                  <c:v>371.4921875</c:v>
                </c:pt>
                <c:pt idx="143806">
                  <c:v>371.49479166666669</c:v>
                </c:pt>
                <c:pt idx="143807">
                  <c:v>371.49739583333331</c:v>
                </c:pt>
                <c:pt idx="143808">
                  <c:v>371.5</c:v>
                </c:pt>
                <c:pt idx="143809">
                  <c:v>371.50260416666669</c:v>
                </c:pt>
                <c:pt idx="143810">
                  <c:v>371.50520833333331</c:v>
                </c:pt>
                <c:pt idx="143811">
                  <c:v>371.5078125</c:v>
                </c:pt>
                <c:pt idx="143812">
                  <c:v>371.51041666666669</c:v>
                </c:pt>
                <c:pt idx="143813">
                  <c:v>371.51302083333331</c:v>
                </c:pt>
                <c:pt idx="143814">
                  <c:v>371.515625</c:v>
                </c:pt>
                <c:pt idx="143815">
                  <c:v>371.51822916666669</c:v>
                </c:pt>
                <c:pt idx="143816">
                  <c:v>371.52083333333331</c:v>
                </c:pt>
                <c:pt idx="143817">
                  <c:v>371.5234375</c:v>
                </c:pt>
                <c:pt idx="143818">
                  <c:v>371.52604166666669</c:v>
                </c:pt>
                <c:pt idx="143819">
                  <c:v>371.52864583333331</c:v>
                </c:pt>
                <c:pt idx="143820">
                  <c:v>371.53125</c:v>
                </c:pt>
                <c:pt idx="143821">
                  <c:v>371.53385416666669</c:v>
                </c:pt>
                <c:pt idx="143822">
                  <c:v>371.53645833333331</c:v>
                </c:pt>
                <c:pt idx="143823">
                  <c:v>371.5390625</c:v>
                </c:pt>
                <c:pt idx="143824">
                  <c:v>371.54166666666669</c:v>
                </c:pt>
                <c:pt idx="143825">
                  <c:v>371.54427083333331</c:v>
                </c:pt>
                <c:pt idx="143826">
                  <c:v>371.546875</c:v>
                </c:pt>
                <c:pt idx="143827">
                  <c:v>371.54947916666669</c:v>
                </c:pt>
                <c:pt idx="143828">
                  <c:v>371.55208333333331</c:v>
                </c:pt>
                <c:pt idx="143829">
                  <c:v>371.5546875</c:v>
                </c:pt>
                <c:pt idx="143830">
                  <c:v>371.55729166666669</c:v>
                </c:pt>
                <c:pt idx="143831">
                  <c:v>371.55989583333331</c:v>
                </c:pt>
                <c:pt idx="143832">
                  <c:v>371.5625</c:v>
                </c:pt>
                <c:pt idx="143833">
                  <c:v>371.56510416666669</c:v>
                </c:pt>
                <c:pt idx="143834">
                  <c:v>371.56770833333331</c:v>
                </c:pt>
                <c:pt idx="143835">
                  <c:v>371.5703125</c:v>
                </c:pt>
                <c:pt idx="143836">
                  <c:v>371.57291666666669</c:v>
                </c:pt>
                <c:pt idx="143837">
                  <c:v>371.57552083333331</c:v>
                </c:pt>
                <c:pt idx="143838">
                  <c:v>371.578125</c:v>
                </c:pt>
                <c:pt idx="143839">
                  <c:v>371.58072916666669</c:v>
                </c:pt>
                <c:pt idx="143840">
                  <c:v>371.58333333333331</c:v>
                </c:pt>
                <c:pt idx="143841">
                  <c:v>371.5859375</c:v>
                </c:pt>
                <c:pt idx="143842">
                  <c:v>371.58854166666669</c:v>
                </c:pt>
                <c:pt idx="143843">
                  <c:v>371.59114583333331</c:v>
                </c:pt>
                <c:pt idx="143844">
                  <c:v>371.59375</c:v>
                </c:pt>
                <c:pt idx="143845">
                  <c:v>371.59635416666669</c:v>
                </c:pt>
                <c:pt idx="143846">
                  <c:v>371.59895833333331</c:v>
                </c:pt>
                <c:pt idx="143847">
                  <c:v>371.6015625</c:v>
                </c:pt>
                <c:pt idx="143848">
                  <c:v>371.60416666666669</c:v>
                </c:pt>
                <c:pt idx="143849">
                  <c:v>371.60677083333331</c:v>
                </c:pt>
                <c:pt idx="143850">
                  <c:v>371.609375</c:v>
                </c:pt>
                <c:pt idx="143851">
                  <c:v>371.61197916666669</c:v>
                </c:pt>
                <c:pt idx="143852">
                  <c:v>371.61458333333331</c:v>
                </c:pt>
                <c:pt idx="143853">
                  <c:v>371.6171875</c:v>
                </c:pt>
                <c:pt idx="143854">
                  <c:v>371.61979166666669</c:v>
                </c:pt>
                <c:pt idx="143855">
                  <c:v>371.62239583333331</c:v>
                </c:pt>
                <c:pt idx="143856">
                  <c:v>371.625</c:v>
                </c:pt>
                <c:pt idx="143857">
                  <c:v>371.62760416666669</c:v>
                </c:pt>
                <c:pt idx="143858">
                  <c:v>371.63020833333331</c:v>
                </c:pt>
                <c:pt idx="143859">
                  <c:v>371.6328125</c:v>
                </c:pt>
                <c:pt idx="143860">
                  <c:v>371.63541666666669</c:v>
                </c:pt>
                <c:pt idx="143861">
                  <c:v>371.63802083333331</c:v>
                </c:pt>
                <c:pt idx="143862">
                  <c:v>371.640625</c:v>
                </c:pt>
                <c:pt idx="143863">
                  <c:v>371.64322916666669</c:v>
                </c:pt>
                <c:pt idx="143864">
                  <c:v>371.64583333333331</c:v>
                </c:pt>
                <c:pt idx="143865">
                  <c:v>371.6484375</c:v>
                </c:pt>
                <c:pt idx="143866">
                  <c:v>371.65104166666669</c:v>
                </c:pt>
                <c:pt idx="143867">
                  <c:v>371.65364583333331</c:v>
                </c:pt>
                <c:pt idx="143868">
                  <c:v>371.65625</c:v>
                </c:pt>
                <c:pt idx="143869">
                  <c:v>371.65885416666669</c:v>
                </c:pt>
                <c:pt idx="143870">
                  <c:v>371.66145833333331</c:v>
                </c:pt>
                <c:pt idx="143871">
                  <c:v>371.6640625</c:v>
                </c:pt>
                <c:pt idx="143872">
                  <c:v>371.66666666666669</c:v>
                </c:pt>
                <c:pt idx="143873">
                  <c:v>371.66927083333331</c:v>
                </c:pt>
                <c:pt idx="143874">
                  <c:v>371.671875</c:v>
                </c:pt>
                <c:pt idx="143875">
                  <c:v>371.67447916666669</c:v>
                </c:pt>
                <c:pt idx="143876">
                  <c:v>371.67708333333331</c:v>
                </c:pt>
                <c:pt idx="143877">
                  <c:v>371.6796875</c:v>
                </c:pt>
                <c:pt idx="143878">
                  <c:v>371.68229166666669</c:v>
                </c:pt>
                <c:pt idx="143879">
                  <c:v>371.68489583333331</c:v>
                </c:pt>
                <c:pt idx="143880">
                  <c:v>371.6875</c:v>
                </c:pt>
                <c:pt idx="143881">
                  <c:v>371.69010416666669</c:v>
                </c:pt>
                <c:pt idx="143882">
                  <c:v>371.69270833333331</c:v>
                </c:pt>
                <c:pt idx="143883">
                  <c:v>371.6953125</c:v>
                </c:pt>
                <c:pt idx="143884">
                  <c:v>371.69791666666669</c:v>
                </c:pt>
                <c:pt idx="143885">
                  <c:v>371.70052083333331</c:v>
                </c:pt>
                <c:pt idx="143886">
                  <c:v>371.703125</c:v>
                </c:pt>
                <c:pt idx="143887">
                  <c:v>371.70572916666669</c:v>
                </c:pt>
                <c:pt idx="143888">
                  <c:v>371.70833333333331</c:v>
                </c:pt>
                <c:pt idx="143889">
                  <c:v>371.7109375</c:v>
                </c:pt>
                <c:pt idx="143890">
                  <c:v>371.71354166666669</c:v>
                </c:pt>
                <c:pt idx="143891">
                  <c:v>371.71614583333331</c:v>
                </c:pt>
                <c:pt idx="143892">
                  <c:v>371.71875</c:v>
                </c:pt>
                <c:pt idx="143893">
                  <c:v>371.72135416666669</c:v>
                </c:pt>
                <c:pt idx="143894">
                  <c:v>371.72395833333331</c:v>
                </c:pt>
                <c:pt idx="143895">
                  <c:v>371.7265625</c:v>
                </c:pt>
                <c:pt idx="143896">
                  <c:v>371.72916666666669</c:v>
                </c:pt>
                <c:pt idx="143897">
                  <c:v>371.73177083333331</c:v>
                </c:pt>
                <c:pt idx="143898">
                  <c:v>371.734375</c:v>
                </c:pt>
                <c:pt idx="143899">
                  <c:v>371.73697916666669</c:v>
                </c:pt>
                <c:pt idx="143900">
                  <c:v>371.73958333333331</c:v>
                </c:pt>
                <c:pt idx="143901">
                  <c:v>371.7421875</c:v>
                </c:pt>
                <c:pt idx="143902">
                  <c:v>371.74479166666669</c:v>
                </c:pt>
                <c:pt idx="143903">
                  <c:v>371.74739583333331</c:v>
                </c:pt>
                <c:pt idx="143904">
                  <c:v>371.75</c:v>
                </c:pt>
                <c:pt idx="143905">
                  <c:v>371.75260416666669</c:v>
                </c:pt>
                <c:pt idx="143906">
                  <c:v>371.75520833333331</c:v>
                </c:pt>
                <c:pt idx="143907">
                  <c:v>371.7578125</c:v>
                </c:pt>
                <c:pt idx="143908">
                  <c:v>371.76041666666669</c:v>
                </c:pt>
                <c:pt idx="143909">
                  <c:v>371.76302083333331</c:v>
                </c:pt>
                <c:pt idx="143910">
                  <c:v>371.765625</c:v>
                </c:pt>
                <c:pt idx="143911">
                  <c:v>371.76822916666669</c:v>
                </c:pt>
                <c:pt idx="143912">
                  <c:v>371.77083333333331</c:v>
                </c:pt>
                <c:pt idx="143913">
                  <c:v>371.7734375</c:v>
                </c:pt>
                <c:pt idx="143914">
                  <c:v>371.77604166666669</c:v>
                </c:pt>
                <c:pt idx="143915">
                  <c:v>371.77864583333331</c:v>
                </c:pt>
                <c:pt idx="143916">
                  <c:v>371.78125</c:v>
                </c:pt>
                <c:pt idx="143917">
                  <c:v>371.78385416666669</c:v>
                </c:pt>
                <c:pt idx="143918">
                  <c:v>371.78645833333331</c:v>
                </c:pt>
                <c:pt idx="143919">
                  <c:v>371.7890625</c:v>
                </c:pt>
                <c:pt idx="143920">
                  <c:v>371.79166666666669</c:v>
                </c:pt>
                <c:pt idx="143921">
                  <c:v>371.79427083333331</c:v>
                </c:pt>
                <c:pt idx="143922">
                  <c:v>371.796875</c:v>
                </c:pt>
                <c:pt idx="143923">
                  <c:v>371.79947916666669</c:v>
                </c:pt>
                <c:pt idx="143924">
                  <c:v>371.80208333333331</c:v>
                </c:pt>
                <c:pt idx="143925">
                  <c:v>371.8046875</c:v>
                </c:pt>
                <c:pt idx="143926">
                  <c:v>371.80729166666669</c:v>
                </c:pt>
                <c:pt idx="143927">
                  <c:v>371.80989583333331</c:v>
                </c:pt>
                <c:pt idx="143928">
                  <c:v>371.8125</c:v>
                </c:pt>
                <c:pt idx="143929">
                  <c:v>371.81510416666669</c:v>
                </c:pt>
                <c:pt idx="143930">
                  <c:v>371.81770833333331</c:v>
                </c:pt>
                <c:pt idx="143931">
                  <c:v>371.8203125</c:v>
                </c:pt>
                <c:pt idx="143932">
                  <c:v>371.82291666666669</c:v>
                </c:pt>
                <c:pt idx="143933">
                  <c:v>371.82552083333331</c:v>
                </c:pt>
                <c:pt idx="143934">
                  <c:v>371.828125</c:v>
                </c:pt>
                <c:pt idx="143935">
                  <c:v>371.83072916666669</c:v>
                </c:pt>
                <c:pt idx="143936">
                  <c:v>371.83333333333331</c:v>
                </c:pt>
                <c:pt idx="143937">
                  <c:v>371.8359375</c:v>
                </c:pt>
                <c:pt idx="143938">
                  <c:v>371.83854166666669</c:v>
                </c:pt>
                <c:pt idx="143939">
                  <c:v>371.84114583333331</c:v>
                </c:pt>
                <c:pt idx="143940">
                  <c:v>371.84375</c:v>
                </c:pt>
                <c:pt idx="143941">
                  <c:v>371.84635416666669</c:v>
                </c:pt>
                <c:pt idx="143942">
                  <c:v>371.84895833333331</c:v>
                </c:pt>
                <c:pt idx="143943">
                  <c:v>371.8515625</c:v>
                </c:pt>
                <c:pt idx="143944">
                  <c:v>371.85416666666669</c:v>
                </c:pt>
                <c:pt idx="143945">
                  <c:v>371.85677083333331</c:v>
                </c:pt>
                <c:pt idx="143946">
                  <c:v>371.859375</c:v>
                </c:pt>
                <c:pt idx="143947">
                  <c:v>371.86197916666669</c:v>
                </c:pt>
                <c:pt idx="143948">
                  <c:v>371.86458333333331</c:v>
                </c:pt>
                <c:pt idx="143949">
                  <c:v>371.8671875</c:v>
                </c:pt>
                <c:pt idx="143950">
                  <c:v>371.86979166666669</c:v>
                </c:pt>
                <c:pt idx="143951">
                  <c:v>371.87239583333331</c:v>
                </c:pt>
                <c:pt idx="143952">
                  <c:v>371.875</c:v>
                </c:pt>
                <c:pt idx="143953">
                  <c:v>371.87760416666669</c:v>
                </c:pt>
                <c:pt idx="143954">
                  <c:v>371.88020833333331</c:v>
                </c:pt>
                <c:pt idx="143955">
                  <c:v>371.8828125</c:v>
                </c:pt>
                <c:pt idx="143956">
                  <c:v>371.88541666666669</c:v>
                </c:pt>
                <c:pt idx="143957">
                  <c:v>371.88802083333331</c:v>
                </c:pt>
                <c:pt idx="143958">
                  <c:v>371.890625</c:v>
                </c:pt>
                <c:pt idx="143959">
                  <c:v>371.89322916666669</c:v>
                </c:pt>
                <c:pt idx="143960">
                  <c:v>371.89583333333331</c:v>
                </c:pt>
                <c:pt idx="143961">
                  <c:v>371.8984375</c:v>
                </c:pt>
                <c:pt idx="143962">
                  <c:v>371.90104166666669</c:v>
                </c:pt>
                <c:pt idx="143963">
                  <c:v>371.90364583333331</c:v>
                </c:pt>
                <c:pt idx="143964">
                  <c:v>371.90625</c:v>
                </c:pt>
                <c:pt idx="143965">
                  <c:v>371.90885416666669</c:v>
                </c:pt>
                <c:pt idx="143966">
                  <c:v>371.91145833333331</c:v>
                </c:pt>
                <c:pt idx="143967">
                  <c:v>371.9140625</c:v>
                </c:pt>
                <c:pt idx="143968">
                  <c:v>371.91666666666669</c:v>
                </c:pt>
                <c:pt idx="143969">
                  <c:v>371.91927083333331</c:v>
                </c:pt>
                <c:pt idx="143970">
                  <c:v>371.921875</c:v>
                </c:pt>
                <c:pt idx="143971">
                  <c:v>371.92447916666669</c:v>
                </c:pt>
                <c:pt idx="143972">
                  <c:v>371.92708333333331</c:v>
                </c:pt>
                <c:pt idx="143973">
                  <c:v>371.9296875</c:v>
                </c:pt>
                <c:pt idx="143974">
                  <c:v>371.93229166666669</c:v>
                </c:pt>
                <c:pt idx="143975">
                  <c:v>371.93489583333331</c:v>
                </c:pt>
                <c:pt idx="143976">
                  <c:v>371.9375</c:v>
                </c:pt>
                <c:pt idx="143977">
                  <c:v>371.94010416666669</c:v>
                </c:pt>
                <c:pt idx="143978">
                  <c:v>371.94270833333331</c:v>
                </c:pt>
                <c:pt idx="143979">
                  <c:v>371.9453125</c:v>
                </c:pt>
                <c:pt idx="143980">
                  <c:v>371.94791666666669</c:v>
                </c:pt>
                <c:pt idx="143981">
                  <c:v>371.95052083333331</c:v>
                </c:pt>
                <c:pt idx="143982">
                  <c:v>371.953125</c:v>
                </c:pt>
                <c:pt idx="143983">
                  <c:v>371.95572916666669</c:v>
                </c:pt>
                <c:pt idx="143984">
                  <c:v>371.95833333333331</c:v>
                </c:pt>
                <c:pt idx="143985">
                  <c:v>371.9609375</c:v>
                </c:pt>
                <c:pt idx="143986">
                  <c:v>371.96354166666669</c:v>
                </c:pt>
                <c:pt idx="143987">
                  <c:v>371.96614583333331</c:v>
                </c:pt>
                <c:pt idx="143988">
                  <c:v>371.96875</c:v>
                </c:pt>
                <c:pt idx="143989">
                  <c:v>371.97135416666669</c:v>
                </c:pt>
                <c:pt idx="143990">
                  <c:v>371.97395833333331</c:v>
                </c:pt>
                <c:pt idx="143991">
                  <c:v>371.9765625</c:v>
                </c:pt>
                <c:pt idx="143992">
                  <c:v>371.97916666666669</c:v>
                </c:pt>
                <c:pt idx="143993">
                  <c:v>371.98177083333331</c:v>
                </c:pt>
                <c:pt idx="143994">
                  <c:v>371.984375</c:v>
                </c:pt>
                <c:pt idx="143995">
                  <c:v>371.98697916666669</c:v>
                </c:pt>
                <c:pt idx="143996">
                  <c:v>371.98958333333331</c:v>
                </c:pt>
                <c:pt idx="143997">
                  <c:v>371.9921875</c:v>
                </c:pt>
                <c:pt idx="143998">
                  <c:v>371.99479166666669</c:v>
                </c:pt>
                <c:pt idx="143999">
                  <c:v>371.99739583333331</c:v>
                </c:pt>
                <c:pt idx="144000">
                  <c:v>372</c:v>
                </c:pt>
                <c:pt idx="144001">
                  <c:v>372.00260416666669</c:v>
                </c:pt>
                <c:pt idx="144002">
                  <c:v>372.00520833333331</c:v>
                </c:pt>
                <c:pt idx="144003">
                  <c:v>372.0078125</c:v>
                </c:pt>
                <c:pt idx="144004">
                  <c:v>372.01041666666669</c:v>
                </c:pt>
                <c:pt idx="144005">
                  <c:v>372.01302083333331</c:v>
                </c:pt>
                <c:pt idx="144006">
                  <c:v>372.015625</c:v>
                </c:pt>
                <c:pt idx="144007">
                  <c:v>372.01822916666669</c:v>
                </c:pt>
                <c:pt idx="144008">
                  <c:v>372.02083333333331</c:v>
                </c:pt>
                <c:pt idx="144009">
                  <c:v>372.0234375</c:v>
                </c:pt>
                <c:pt idx="144010">
                  <c:v>372.02604166666669</c:v>
                </c:pt>
                <c:pt idx="144011">
                  <c:v>372.02864583333331</c:v>
                </c:pt>
                <c:pt idx="144012">
                  <c:v>372.03125</c:v>
                </c:pt>
                <c:pt idx="144013">
                  <c:v>372.03385416666669</c:v>
                </c:pt>
                <c:pt idx="144014">
                  <c:v>372.03645833333331</c:v>
                </c:pt>
                <c:pt idx="144015">
                  <c:v>372.0390625</c:v>
                </c:pt>
                <c:pt idx="144016">
                  <c:v>372.04166666666669</c:v>
                </c:pt>
                <c:pt idx="144017">
                  <c:v>372.04427083333331</c:v>
                </c:pt>
                <c:pt idx="144018">
                  <c:v>372.046875</c:v>
                </c:pt>
                <c:pt idx="144019">
                  <c:v>372.04947916666669</c:v>
                </c:pt>
                <c:pt idx="144020">
                  <c:v>372.05208333333331</c:v>
                </c:pt>
                <c:pt idx="144021">
                  <c:v>372.0546875</c:v>
                </c:pt>
                <c:pt idx="144022">
                  <c:v>372.05729166666669</c:v>
                </c:pt>
                <c:pt idx="144023">
                  <c:v>372.05989583333331</c:v>
                </c:pt>
                <c:pt idx="144024">
                  <c:v>372.0625</c:v>
                </c:pt>
                <c:pt idx="144025">
                  <c:v>372.06510416666669</c:v>
                </c:pt>
                <c:pt idx="144026">
                  <c:v>372.06770833333331</c:v>
                </c:pt>
                <c:pt idx="144027">
                  <c:v>372.0703125</c:v>
                </c:pt>
                <c:pt idx="144028">
                  <c:v>372.07291666666669</c:v>
                </c:pt>
                <c:pt idx="144029">
                  <c:v>372.07552083333331</c:v>
                </c:pt>
                <c:pt idx="144030">
                  <c:v>372.078125</c:v>
                </c:pt>
                <c:pt idx="144031">
                  <c:v>372.08072916666669</c:v>
                </c:pt>
                <c:pt idx="144032">
                  <c:v>372.08333333333331</c:v>
                </c:pt>
                <c:pt idx="144033">
                  <c:v>372.0859375</c:v>
                </c:pt>
                <c:pt idx="144034">
                  <c:v>372.08854166666669</c:v>
                </c:pt>
                <c:pt idx="144035">
                  <c:v>372.09114583333331</c:v>
                </c:pt>
                <c:pt idx="144036">
                  <c:v>372.09375</c:v>
                </c:pt>
                <c:pt idx="144037">
                  <c:v>372.09635416666669</c:v>
                </c:pt>
                <c:pt idx="144038">
                  <c:v>372.09895833333331</c:v>
                </c:pt>
                <c:pt idx="144039">
                  <c:v>372.1015625</c:v>
                </c:pt>
                <c:pt idx="144040">
                  <c:v>372.10416666666669</c:v>
                </c:pt>
                <c:pt idx="144041">
                  <c:v>372.10677083333331</c:v>
                </c:pt>
                <c:pt idx="144042">
                  <c:v>372.109375</c:v>
                </c:pt>
                <c:pt idx="144043">
                  <c:v>372.11197916666669</c:v>
                </c:pt>
                <c:pt idx="144044">
                  <c:v>372.11458333333331</c:v>
                </c:pt>
                <c:pt idx="144045">
                  <c:v>372.1171875</c:v>
                </c:pt>
                <c:pt idx="144046">
                  <c:v>372.11979166666669</c:v>
                </c:pt>
                <c:pt idx="144047">
                  <c:v>372.12239583333331</c:v>
                </c:pt>
                <c:pt idx="144048">
                  <c:v>372.125</c:v>
                </c:pt>
                <c:pt idx="144049">
                  <c:v>372.12760416666669</c:v>
                </c:pt>
                <c:pt idx="144050">
                  <c:v>372.13020833333331</c:v>
                </c:pt>
                <c:pt idx="144051">
                  <c:v>372.1328125</c:v>
                </c:pt>
                <c:pt idx="144052">
                  <c:v>372.13541666666669</c:v>
                </c:pt>
                <c:pt idx="144053">
                  <c:v>372.13802083333331</c:v>
                </c:pt>
                <c:pt idx="144054">
                  <c:v>372.140625</c:v>
                </c:pt>
                <c:pt idx="144055">
                  <c:v>372.14322916666669</c:v>
                </c:pt>
                <c:pt idx="144056">
                  <c:v>372.14583333333331</c:v>
                </c:pt>
                <c:pt idx="144057">
                  <c:v>372.1484375</c:v>
                </c:pt>
                <c:pt idx="144058">
                  <c:v>372.15104166666669</c:v>
                </c:pt>
                <c:pt idx="144059">
                  <c:v>372.15364583333331</c:v>
                </c:pt>
                <c:pt idx="144060">
                  <c:v>372.15625</c:v>
                </c:pt>
                <c:pt idx="144061">
                  <c:v>372.15885416666669</c:v>
                </c:pt>
                <c:pt idx="144062">
                  <c:v>372.16145833333331</c:v>
                </c:pt>
                <c:pt idx="144063">
                  <c:v>372.1640625</c:v>
                </c:pt>
                <c:pt idx="144064">
                  <c:v>372.16666666666669</c:v>
                </c:pt>
                <c:pt idx="144065">
                  <c:v>372.16927083333331</c:v>
                </c:pt>
                <c:pt idx="144066">
                  <c:v>372.171875</c:v>
                </c:pt>
                <c:pt idx="144067">
                  <c:v>372.17447916666669</c:v>
                </c:pt>
                <c:pt idx="144068">
                  <c:v>372.17708333333331</c:v>
                </c:pt>
                <c:pt idx="144069">
                  <c:v>372.1796875</c:v>
                </c:pt>
                <c:pt idx="144070">
                  <c:v>372.18229166666669</c:v>
                </c:pt>
                <c:pt idx="144071">
                  <c:v>372.18489583333331</c:v>
                </c:pt>
                <c:pt idx="144072">
                  <c:v>372.1875</c:v>
                </c:pt>
                <c:pt idx="144073">
                  <c:v>372.19010416666669</c:v>
                </c:pt>
                <c:pt idx="144074">
                  <c:v>372.19270833333331</c:v>
                </c:pt>
                <c:pt idx="144075">
                  <c:v>372.1953125</c:v>
                </c:pt>
                <c:pt idx="144076">
                  <c:v>372.19791666666669</c:v>
                </c:pt>
                <c:pt idx="144077">
                  <c:v>372.20052083333331</c:v>
                </c:pt>
                <c:pt idx="144078">
                  <c:v>372.203125</c:v>
                </c:pt>
                <c:pt idx="144079">
                  <c:v>372.20572916666669</c:v>
                </c:pt>
                <c:pt idx="144080">
                  <c:v>372.20833333333331</c:v>
                </c:pt>
                <c:pt idx="144081">
                  <c:v>372.2109375</c:v>
                </c:pt>
                <c:pt idx="144082">
                  <c:v>372.21354166666669</c:v>
                </c:pt>
              </c:numCache>
            </c:numRef>
          </c:xVal>
          <c:yVal>
            <c:numRef>
              <c:f>vehicles!$N$8:$N$2984</c:f>
              <c:numCache>
                <c:formatCode>General</c:formatCode>
                <c:ptCount val="29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1.2000000000000001E-307</c:v>
                </c:pt>
                <c:pt idx="264">
                  <c:v>0</c:v>
                </c:pt>
                <c:pt idx="265" formatCode="0.00E+00">
                  <c:v>-1.27E-306</c:v>
                </c:pt>
                <c:pt idx="266" formatCode="0.00E+00">
                  <c:v>-1.29E-306</c:v>
                </c:pt>
                <c:pt idx="267" formatCode="0.00E+00">
                  <c:v>2.4099999999999999E-306</c:v>
                </c:pt>
                <c:pt idx="268" formatCode="0.00E+00">
                  <c:v>4.7099999999999997E-306</c:v>
                </c:pt>
                <c:pt idx="269" formatCode="0.00E+00">
                  <c:v>-2.2400000000000001E-306</c:v>
                </c:pt>
                <c:pt idx="270" formatCode="0.00E+00">
                  <c:v>-1.6399999999999999E-305</c:v>
                </c:pt>
                <c:pt idx="271" formatCode="0.00E+00">
                  <c:v>-8.7599999999999997E-306</c:v>
                </c:pt>
                <c:pt idx="272" formatCode="0.00E+00">
                  <c:v>4.3219999999999999E-305</c:v>
                </c:pt>
                <c:pt idx="273" formatCode="0.00E+00">
                  <c:v>6.2369999999999999E-305</c:v>
                </c:pt>
                <c:pt idx="274" formatCode="0.00E+00">
                  <c:v>-7.3669999999999999E-305</c:v>
                </c:pt>
                <c:pt idx="275" formatCode="0.00E+00">
                  <c:v>-2.4806999999999999E-304</c:v>
                </c:pt>
                <c:pt idx="276" formatCode="0.00E+00">
                  <c:v>-1.7129999999999999E-305</c:v>
                </c:pt>
                <c:pt idx="277" formatCode="0.00E+00">
                  <c:v>7.4286000000000002E-304</c:v>
                </c:pt>
                <c:pt idx="278" formatCode="0.00E+00">
                  <c:v>7.1386E-304</c:v>
                </c:pt>
                <c:pt idx="279" formatCode="0.00E+00">
                  <c:v>-1.6429000000000001E-303</c:v>
                </c:pt>
                <c:pt idx="280" formatCode="0.00E+00">
                  <c:v>-3.49339E-303</c:v>
                </c:pt>
                <c:pt idx="281" formatCode="0.00E+00">
                  <c:v>1.6484200000000001E-303</c:v>
                </c:pt>
                <c:pt idx="282" formatCode="0.00E+00">
                  <c:v>1.1925999999999999E-302</c:v>
                </c:pt>
                <c:pt idx="283" formatCode="0.00E+00">
                  <c:v>6.2500299999999999E-303</c:v>
                </c:pt>
                <c:pt idx="284" formatCode="0.00E+00">
                  <c:v>-3.1188E-302</c:v>
                </c:pt>
                <c:pt idx="285" formatCode="0.00E+00">
                  <c:v>-4.5279100000000002E-302</c:v>
                </c:pt>
                <c:pt idx="286" formatCode="0.00E+00">
                  <c:v>5.3404300000000002E-302</c:v>
                </c:pt>
                <c:pt idx="287" formatCode="0.00E+00">
                  <c:v>1.79607E-301</c:v>
                </c:pt>
                <c:pt idx="288" formatCode="0.00E+00">
                  <c:v>1.2339899999999999E-302</c:v>
                </c:pt>
                <c:pt idx="289" formatCode="0.00E+00">
                  <c:v>-5.37708E-301</c:v>
                </c:pt>
                <c:pt idx="290" formatCode="0.00E+00">
                  <c:v>-5.1695800000000002E-301</c:v>
                </c:pt>
                <c:pt idx="291" formatCode="0.00E+00">
                  <c:v>1.18954E-300</c:v>
                </c:pt>
                <c:pt idx="292" formatCode="0.00E+00">
                  <c:v>2.5291400000000001E-300</c:v>
                </c:pt>
                <c:pt idx="293" formatCode="0.00E+00">
                  <c:v>-1.19345E-300</c:v>
                </c:pt>
                <c:pt idx="294" formatCode="0.00E+00">
                  <c:v>-8.6343000000000006E-300</c:v>
                </c:pt>
                <c:pt idx="295" formatCode="0.00E+00">
                  <c:v>-4.5250999999999999E-300</c:v>
                </c:pt>
                <c:pt idx="296" formatCode="0.00E+00">
                  <c:v>2.2580199999999999E-299</c:v>
                </c:pt>
                <c:pt idx="297" formatCode="0.00E+00">
                  <c:v>3.2781900000000002E-299</c:v>
                </c:pt>
                <c:pt idx="298" formatCode="0.00E+00">
                  <c:v>-3.8664600000000002E-299</c:v>
                </c:pt>
                <c:pt idx="299" formatCode="0.00E+00">
                  <c:v>-1.30035E-298</c:v>
                </c:pt>
                <c:pt idx="300" formatCode="0.00E+00">
                  <c:v>-8.9341000000000006E-300</c:v>
                </c:pt>
                <c:pt idx="301" formatCode="0.00E+00">
                  <c:v>3.8929999999999999E-298</c:v>
                </c:pt>
                <c:pt idx="302" formatCode="0.00E+00">
                  <c:v>3.7427700000000001E-298</c:v>
                </c:pt>
                <c:pt idx="303" formatCode="0.00E+00">
                  <c:v>-8.6122800000000005E-298</c:v>
                </c:pt>
                <c:pt idx="304" formatCode="0.00E+00">
                  <c:v>-1.8311E-297</c:v>
                </c:pt>
                <c:pt idx="305" formatCode="0.00E+00">
                  <c:v>8.6405499999999993E-298</c:v>
                </c:pt>
                <c:pt idx="306" formatCode="0.00E+00">
                  <c:v>6.2512199999999999E-297</c:v>
                </c:pt>
                <c:pt idx="307" formatCode="0.00E+00">
                  <c:v>3.2761700000000002E-297</c:v>
                </c:pt>
                <c:pt idx="308" formatCode="0.00E+00">
                  <c:v>-1.6348E-296</c:v>
                </c:pt>
                <c:pt idx="309" formatCode="0.00E+00">
                  <c:v>-2.3734100000000001E-296</c:v>
                </c:pt>
                <c:pt idx="310" formatCode="0.00E+00">
                  <c:v>2.7993100000000001E-296</c:v>
                </c:pt>
                <c:pt idx="311" formatCode="0.00E+00">
                  <c:v>9.4145400000000002E-296</c:v>
                </c:pt>
                <c:pt idx="312" formatCode="0.00E+00">
                  <c:v>6.4682800000000005E-297</c:v>
                </c:pt>
                <c:pt idx="313" formatCode="0.00E+00">
                  <c:v>-2.8185199999999999E-295</c:v>
                </c:pt>
                <c:pt idx="314" formatCode="0.00E+00">
                  <c:v>-2.7097600000000001E-295</c:v>
                </c:pt>
                <c:pt idx="315" formatCode="0.00E+00">
                  <c:v>6.2352800000000002E-295</c:v>
                </c:pt>
                <c:pt idx="316" formatCode="0.00E+00">
                  <c:v>1.3257100000000001E-294</c:v>
                </c:pt>
                <c:pt idx="317" formatCode="0.00E+00">
                  <c:v>-6.25575E-295</c:v>
                </c:pt>
                <c:pt idx="318" formatCode="0.00E+00">
                  <c:v>-4.5258700000000002E-294</c:v>
                </c:pt>
                <c:pt idx="319" formatCode="0.00E+00">
                  <c:v>-2.3719400000000002E-294</c:v>
                </c:pt>
                <c:pt idx="320" formatCode="0.00E+00">
                  <c:v>1.18359E-293</c:v>
                </c:pt>
                <c:pt idx="321" formatCode="0.00E+00">
                  <c:v>1.71834E-293</c:v>
                </c:pt>
                <c:pt idx="322" formatCode="0.00E+00">
                  <c:v>-2.0266999999999999E-293</c:v>
                </c:pt>
                <c:pt idx="323" formatCode="0.00E+00">
                  <c:v>-6.8161199999999996E-293</c:v>
                </c:pt>
                <c:pt idx="324" formatCode="0.00E+00">
                  <c:v>-4.68303E-294</c:v>
                </c:pt>
                <c:pt idx="325" formatCode="0.00E+00">
                  <c:v>2.04061E-292</c:v>
                </c:pt>
                <c:pt idx="326" formatCode="0.00E+00">
                  <c:v>1.9618600000000001E-292</c:v>
                </c:pt>
                <c:pt idx="327" formatCode="0.00E+00">
                  <c:v>-4.5143299999999999E-292</c:v>
                </c:pt>
                <c:pt idx="328" formatCode="0.00E+00">
                  <c:v>-9.5981300000000008E-292</c:v>
                </c:pt>
                <c:pt idx="329" formatCode="0.00E+00">
                  <c:v>4.5291499999999997E-292</c:v>
                </c:pt>
                <c:pt idx="330" formatCode="0.00E+00">
                  <c:v>3.27673E-291</c:v>
                </c:pt>
                <c:pt idx="331" formatCode="0.00E+00">
                  <c:v>1.7172799999999999E-291</c:v>
                </c:pt>
                <c:pt idx="332" formatCode="0.00E+00">
                  <c:v>-8.5691999999999996E-291</c:v>
                </c:pt>
                <c:pt idx="333" formatCode="0.00E+00">
                  <c:v>-1.24408E-290</c:v>
                </c:pt>
                <c:pt idx="334" formatCode="0.00E+00">
                  <c:v>1.4673300000000001E-290</c:v>
                </c:pt>
                <c:pt idx="335" formatCode="0.00E+00">
                  <c:v>4.9348599999999999E-290</c:v>
                </c:pt>
                <c:pt idx="336" formatCode="0.00E+00">
                  <c:v>3.3904999999999997E-291</c:v>
                </c:pt>
                <c:pt idx="337" formatCode="0.00E+00">
                  <c:v>-1.4774000000000001E-289</c:v>
                </c:pt>
                <c:pt idx="338" formatCode="0.00E+00">
                  <c:v>-1.42039E-289</c:v>
                </c:pt>
                <c:pt idx="339" formatCode="0.00E+00">
                  <c:v>3.2683699999999999E-289</c:v>
                </c:pt>
                <c:pt idx="340" formatCode="0.00E+00">
                  <c:v>6.9490400000000001E-289</c:v>
                </c:pt>
                <c:pt idx="341" formatCode="0.00E+00">
                  <c:v>-3.2791000000000001E-289</c:v>
                </c:pt>
                <c:pt idx="342" formatCode="0.00E+00">
                  <c:v>-2.3723500000000001E-288</c:v>
                </c:pt>
                <c:pt idx="343" formatCode="0.00E+00">
                  <c:v>-1.24331E-288</c:v>
                </c:pt>
                <c:pt idx="344" formatCode="0.00E+00">
                  <c:v>6.20409E-288</c:v>
                </c:pt>
                <c:pt idx="345" formatCode="0.00E+00">
                  <c:v>9.0071099999999998E-288</c:v>
                </c:pt>
                <c:pt idx="346" formatCode="0.00E+00">
                  <c:v>-1.06234E-287</c:v>
                </c:pt>
                <c:pt idx="347" formatCode="0.00E+00">
                  <c:v>-3.5728299999999998E-287</c:v>
                </c:pt>
                <c:pt idx="348" formatCode="0.00E+00">
                  <c:v>-2.4547200000000001E-288</c:v>
                </c:pt>
                <c:pt idx="349" formatCode="0.00E+00">
                  <c:v>1.0696299999999999E-286</c:v>
                </c:pt>
                <c:pt idx="350" formatCode="0.00E+00">
                  <c:v>1.02836E-286</c:v>
                </c:pt>
                <c:pt idx="351" formatCode="0.00E+00">
                  <c:v>-2.3663000000000001E-286</c:v>
                </c:pt>
                <c:pt idx="352" formatCode="0.00E+00">
                  <c:v>-5.0310900000000003E-286</c:v>
                </c:pt>
                <c:pt idx="353" formatCode="0.00E+00">
                  <c:v>2.3740600000000002E-286</c:v>
                </c:pt>
                <c:pt idx="354" formatCode="0.00E+00">
                  <c:v>1.7175800000000002E-285</c:v>
                </c:pt>
                <c:pt idx="355" formatCode="0.00E+00">
                  <c:v>9.0015399999999993E-286</c:v>
                </c:pt>
                <c:pt idx="356" formatCode="0.00E+00">
                  <c:v>-4.4917499999999998E-285</c:v>
                </c:pt>
                <c:pt idx="357" formatCode="0.00E+00">
                  <c:v>-6.5211299999999998E-285</c:v>
                </c:pt>
                <c:pt idx="358" formatCode="0.00E+00">
                  <c:v>7.6913400000000003E-285</c:v>
                </c:pt>
                <c:pt idx="359" formatCode="0.00E+00">
                  <c:v>2.58672E-284</c:v>
                </c:pt>
                <c:pt idx="360" formatCode="0.00E+00">
                  <c:v>1.7772099999999999E-285</c:v>
                </c:pt>
                <c:pt idx="361" formatCode="0.00E+00">
                  <c:v>-7.7441300000000004E-284</c:v>
                </c:pt>
                <c:pt idx="362" formatCode="0.00E+00">
                  <c:v>-7.4452900000000002E-284</c:v>
                </c:pt>
                <c:pt idx="363" formatCode="0.00E+00">
                  <c:v>1.7131999999999999E-283</c:v>
                </c:pt>
                <c:pt idx="364" formatCode="0.00E+00">
                  <c:v>3.6425E-283</c:v>
                </c:pt>
                <c:pt idx="365" formatCode="0.00E+00">
                  <c:v>-1.7188199999999999E-283</c:v>
                </c:pt>
                <c:pt idx="366" formatCode="0.00E+00">
                  <c:v>-1.24352E-282</c:v>
                </c:pt>
                <c:pt idx="367" formatCode="0.00E+00">
                  <c:v>-6.5171E-283</c:v>
                </c:pt>
                <c:pt idx="368" formatCode="0.00E+00">
                  <c:v>3.2520200000000001E-282</c:v>
                </c:pt>
                <c:pt idx="369" formatCode="0.00E+00">
                  <c:v>4.7212899999999998E-282</c:v>
                </c:pt>
                <c:pt idx="370" formatCode="0.00E+00">
                  <c:v>-5.5685199999999999E-282</c:v>
                </c:pt>
                <c:pt idx="371" formatCode="0.00E+00">
                  <c:v>-1.8727800000000001E-281</c:v>
                </c:pt>
                <c:pt idx="372" formatCode="0.00E+00">
                  <c:v>-1.2867000000000001E-282</c:v>
                </c:pt>
                <c:pt idx="373" formatCode="0.00E+00">
                  <c:v>5.6067400000000004E-281</c:v>
                </c:pt>
                <c:pt idx="374" formatCode="0.00E+00">
                  <c:v>5.3903800000000001E-281</c:v>
                </c:pt>
                <c:pt idx="375" formatCode="0.00E+00">
                  <c:v>-1.24035E-280</c:v>
                </c:pt>
                <c:pt idx="376" formatCode="0.00E+00">
                  <c:v>-2.6371699999999999E-280</c:v>
                </c:pt>
                <c:pt idx="377" formatCode="0.00E+00">
                  <c:v>1.2444199999999999E-280</c:v>
                </c:pt>
                <c:pt idx="378" formatCode="0.00E+00">
                  <c:v>9.0030799999999993E-280</c:v>
                </c:pt>
                <c:pt idx="379" formatCode="0.00E+00">
                  <c:v>4.71837E-280</c:v>
                </c:pt>
                <c:pt idx="380" formatCode="0.00E+00">
                  <c:v>-2.35446E-279</c:v>
                </c:pt>
                <c:pt idx="381" formatCode="0.00E+00">
                  <c:v>-3.4182099999999998E-279</c:v>
                </c:pt>
                <c:pt idx="382" formatCode="0.00E+00">
                  <c:v>4.0316000000000001E-279</c:v>
                </c:pt>
                <c:pt idx="383" formatCode="0.00E+00">
                  <c:v>1.35589E-278</c:v>
                </c:pt>
                <c:pt idx="384" formatCode="0.00E+00">
                  <c:v>9.3156899999999991E-280</c:v>
                </c:pt>
                <c:pt idx="385" formatCode="0.00E+00">
                  <c:v>-4.0592700000000002E-278</c:v>
                </c:pt>
                <c:pt idx="386" formatCode="0.00E+00">
                  <c:v>-3.9026300000000001E-278</c:v>
                </c:pt>
                <c:pt idx="387" formatCode="0.00E+00">
                  <c:v>8.9801199999999997E-278</c:v>
                </c:pt>
                <c:pt idx="388" formatCode="0.00E+00">
                  <c:v>1.9093100000000001E-277</c:v>
                </c:pt>
                <c:pt idx="389" formatCode="0.00E+00">
                  <c:v>-9.0096000000000004E-278</c:v>
                </c:pt>
                <c:pt idx="390" formatCode="0.00E+00">
                  <c:v>-6.5182200000000003E-277</c:v>
                </c:pt>
                <c:pt idx="391" formatCode="0.00E+00">
                  <c:v>-3.4160999999999998E-277</c:v>
                </c:pt>
                <c:pt idx="392" formatCode="0.00E+00">
                  <c:v>1.70462E-276</c:v>
                </c:pt>
                <c:pt idx="393" formatCode="0.00E+00">
                  <c:v>2.4747799999999999E-276</c:v>
                </c:pt>
                <c:pt idx="394" formatCode="0.00E+00">
                  <c:v>-2.9188700000000002E-276</c:v>
                </c:pt>
                <c:pt idx="395" formatCode="0.00E+00">
                  <c:v>-9.8166499999999996E-276</c:v>
                </c:pt>
                <c:pt idx="396" formatCode="0.00E+00">
                  <c:v>-6.7445499999999997E-277</c:v>
                </c:pt>
                <c:pt idx="397" formatCode="0.00E+00">
                  <c:v>2.9389099999999997E-275</c:v>
                </c:pt>
                <c:pt idx="398" formatCode="0.00E+00">
                  <c:v>2.8254999999999999E-275</c:v>
                </c:pt>
                <c:pt idx="399" formatCode="0.00E+00">
                  <c:v>-6.5016000000000004E-275</c:v>
                </c:pt>
                <c:pt idx="400" formatCode="0.00E+00">
                  <c:v>-1.3823299999999999E-274</c:v>
                </c:pt>
                <c:pt idx="401" formatCode="0.00E+00">
                  <c:v>6.5229400000000003E-275</c:v>
                </c:pt>
                <c:pt idx="402" formatCode="0.00E+00">
                  <c:v>4.7191800000000002E-274</c:v>
                </c:pt>
                <c:pt idx="403" formatCode="0.00E+00">
                  <c:v>2.4732500000000002E-274</c:v>
                </c:pt>
                <c:pt idx="404" formatCode="0.00E+00">
                  <c:v>-1.2341499999999999E-273</c:v>
                </c:pt>
                <c:pt idx="405" formatCode="0.00E+00">
                  <c:v>-1.79174E-273</c:v>
                </c:pt>
                <c:pt idx="406" formatCode="0.00E+00">
                  <c:v>2.1132600000000002E-273</c:v>
                </c:pt>
                <c:pt idx="407" formatCode="0.00E+00">
                  <c:v>7.1072399999999998E-273</c:v>
                </c:pt>
                <c:pt idx="408" formatCode="0.00E+00">
                  <c:v>4.8830399999999998E-274</c:v>
                </c:pt>
                <c:pt idx="409" formatCode="0.00E+00">
                  <c:v>-2.12777E-272</c:v>
                </c:pt>
                <c:pt idx="410" formatCode="0.00E+00">
                  <c:v>-2.0456599999999999E-272</c:v>
                </c:pt>
                <c:pt idx="411" formatCode="0.00E+00">
                  <c:v>4.7071499999999998E-272</c:v>
                </c:pt>
                <c:pt idx="412" formatCode="0.00E+00">
                  <c:v>1.00081E-271</c:v>
                </c:pt>
                <c:pt idx="413" formatCode="0.00E+00">
                  <c:v>-4.7226000000000003E-272</c:v>
                </c:pt>
                <c:pt idx="414" formatCode="0.00E+00">
                  <c:v>-3.41668E-271</c:v>
                </c:pt>
                <c:pt idx="415" formatCode="0.00E+00">
                  <c:v>-1.79063E-271</c:v>
                </c:pt>
                <c:pt idx="416" formatCode="0.00E+00">
                  <c:v>8.9352000000000002E-271</c:v>
                </c:pt>
                <c:pt idx="417" formatCode="0.00E+00">
                  <c:v>1.29721E-270</c:v>
                </c:pt>
                <c:pt idx="418" formatCode="0.00E+00">
                  <c:v>-1.53E-270</c:v>
                </c:pt>
                <c:pt idx="419" formatCode="0.00E+00">
                  <c:v>-5.1456300000000001E-270</c:v>
                </c:pt>
                <c:pt idx="420" formatCode="0.00E+00">
                  <c:v>-3.5353199999999998E-271</c:v>
                </c:pt>
                <c:pt idx="421" formatCode="0.00E+00">
                  <c:v>1.5405000000000001E-269</c:v>
                </c:pt>
                <c:pt idx="422" formatCode="0.00E+00">
                  <c:v>1.4810499999999999E-269</c:v>
                </c:pt>
                <c:pt idx="423" formatCode="0.00E+00">
                  <c:v>-3.4079699999999998E-269</c:v>
                </c:pt>
                <c:pt idx="424" formatCode="0.00E+00">
                  <c:v>-7.2458400000000003E-269</c:v>
                </c:pt>
                <c:pt idx="425" formatCode="0.00E+00">
                  <c:v>3.4191600000000002E-269</c:v>
                </c:pt>
                <c:pt idx="426" formatCode="0.00E+00">
                  <c:v>2.47367E-268</c:v>
                </c:pt>
                <c:pt idx="427" formatCode="0.00E+00">
                  <c:v>1.29641E-268</c:v>
                </c:pt>
                <c:pt idx="428" formatCode="0.00E+00">
                  <c:v>-6.4690700000000005E-268</c:v>
                </c:pt>
                <c:pt idx="429" formatCode="0.00E+00">
                  <c:v>-9.3918100000000002E-268</c:v>
                </c:pt>
                <c:pt idx="430" formatCode="0.00E+00">
                  <c:v>1.10772E-267</c:v>
                </c:pt>
                <c:pt idx="431" formatCode="0.00E+00">
                  <c:v>3.7254299999999999E-267</c:v>
                </c:pt>
                <c:pt idx="432" formatCode="0.00E+00">
                  <c:v>2.55956E-268</c:v>
                </c:pt>
                <c:pt idx="433" formatCode="0.00E+00">
                  <c:v>-1.1153199999999999E-266</c:v>
                </c:pt>
                <c:pt idx="434" formatCode="0.00E+00">
                  <c:v>-1.07228E-266</c:v>
                </c:pt>
                <c:pt idx="435" formatCode="0.00E+00">
                  <c:v>2.4673599999999998E-266</c:v>
                </c:pt>
                <c:pt idx="436" formatCode="0.00E+00">
                  <c:v>5.2459800000000001E-266</c:v>
                </c:pt>
                <c:pt idx="437" formatCode="0.00E+00">
                  <c:v>-2.47546E-266</c:v>
                </c:pt>
                <c:pt idx="438" formatCode="0.00E+00">
                  <c:v>-1.7909400000000001E-265</c:v>
                </c:pt>
                <c:pt idx="439" formatCode="0.00E+00">
                  <c:v>-9.3860100000000004E-266</c:v>
                </c:pt>
                <c:pt idx="440" formatCode="0.00E+00">
                  <c:v>4.6836000000000001E-265</c:v>
                </c:pt>
                <c:pt idx="441" formatCode="0.00E+00">
                  <c:v>6.7996600000000003E-265</c:v>
                </c:pt>
                <c:pt idx="442" formatCode="0.00E+00">
                  <c:v>-8.0198500000000002E-265</c:v>
                </c:pt>
                <c:pt idx="443" formatCode="0.00E+00">
                  <c:v>-2.6972100000000002E-264</c:v>
                </c:pt>
                <c:pt idx="444" formatCode="0.00E+00">
                  <c:v>-1.85312E-265</c:v>
                </c:pt>
                <c:pt idx="445" formatCode="0.00E+00">
                  <c:v>8.0748999999999993E-264</c:v>
                </c:pt>
                <c:pt idx="446" formatCode="0.00E+00">
                  <c:v>7.7632900000000003E-264</c:v>
                </c:pt>
                <c:pt idx="447" formatCode="0.00E+00">
                  <c:v>-1.7863700000000001E-263</c:v>
                </c:pt>
                <c:pt idx="448" formatCode="0.00E+00">
                  <c:v>-3.79808E-263</c:v>
                </c:pt>
                <c:pt idx="449" formatCode="0.00E+00">
                  <c:v>1.79223E-263</c:v>
                </c:pt>
                <c:pt idx="450" formatCode="0.00E+00">
                  <c:v>1.2966300000000001E-262</c:v>
                </c:pt>
                <c:pt idx="451" formatCode="0.00E+00">
                  <c:v>6.7954600000000001E-263</c:v>
                </c:pt>
                <c:pt idx="452" formatCode="0.00E+00">
                  <c:v>-3.3909199999999999E-262</c:v>
                </c:pt>
                <c:pt idx="453" formatCode="0.00E+00">
                  <c:v>-4.92294E-262</c:v>
                </c:pt>
                <c:pt idx="454" formatCode="0.00E+00">
                  <c:v>5.8063599999999995E-262</c:v>
                </c:pt>
                <c:pt idx="455" formatCode="0.00E+00">
                  <c:v>1.95277E-261</c:v>
                </c:pt>
                <c:pt idx="456" formatCode="0.00E+00">
                  <c:v>1.3416600000000001E-262</c:v>
                </c:pt>
                <c:pt idx="457" formatCode="0.00E+00">
                  <c:v>-5.8462099999999998E-261</c:v>
                </c:pt>
                <c:pt idx="458" formatCode="0.00E+00">
                  <c:v>-5.62061E-261</c:v>
                </c:pt>
                <c:pt idx="459" formatCode="0.00E+00">
                  <c:v>1.29333E-260</c:v>
                </c:pt>
                <c:pt idx="460" formatCode="0.00E+00">
                  <c:v>2.7498100000000002E-260</c:v>
                </c:pt>
                <c:pt idx="461" formatCode="0.00E+00">
                  <c:v>-1.2975699999999999E-260</c:v>
                </c:pt>
                <c:pt idx="462" formatCode="0.00E+00">
                  <c:v>-9.3876199999999996E-260</c:v>
                </c:pt>
                <c:pt idx="463" formatCode="0.00E+00">
                  <c:v>-4.9198999999999998E-260</c:v>
                </c:pt>
                <c:pt idx="464" formatCode="0.00E+00">
                  <c:v>2.45502E-259</c:v>
                </c:pt>
                <c:pt idx="465" formatCode="0.00E+00">
                  <c:v>3.5642000000000001E-259</c:v>
                </c:pt>
                <c:pt idx="466" formatCode="0.00E+00">
                  <c:v>-4.2037999999999998E-259</c:v>
                </c:pt>
                <c:pt idx="467" formatCode="0.00E+00">
                  <c:v>-1.4138100000000001E-258</c:v>
                </c:pt>
                <c:pt idx="468" formatCode="0.00E+00">
                  <c:v>-9.7135800000000005E-260</c:v>
                </c:pt>
                <c:pt idx="469" formatCode="0.00E+00">
                  <c:v>4.2326500000000001E-258</c:v>
                </c:pt>
                <c:pt idx="470" formatCode="0.00E+00">
                  <c:v>4.0693200000000001E-258</c:v>
                </c:pt>
                <c:pt idx="471" formatCode="0.00E+00">
                  <c:v>-9.3636800000000006E-258</c:v>
                </c:pt>
                <c:pt idx="472" formatCode="0.00E+00">
                  <c:v>-1.9908600000000001E-257</c:v>
                </c:pt>
                <c:pt idx="473" formatCode="0.00E+00">
                  <c:v>9.3944200000000006E-258</c:v>
                </c:pt>
                <c:pt idx="474" formatCode="0.00E+00">
                  <c:v>6.7966200000000001E-257</c:v>
                </c:pt>
                <c:pt idx="475" formatCode="0.00E+00">
                  <c:v>3.5619999999999997E-257</c:v>
                </c:pt>
                <c:pt idx="476" formatCode="0.00E+00">
                  <c:v>-1.77743E-256</c:v>
                </c:pt>
                <c:pt idx="477" formatCode="0.00E+00">
                  <c:v>-2.5804799999999999E-256</c:v>
                </c:pt>
                <c:pt idx="478" formatCode="0.00E+00">
                  <c:v>3.0435399999999998E-256</c:v>
                </c:pt>
                <c:pt idx="479" formatCode="0.00E+00">
                  <c:v>1.0235899999999999E-255</c:v>
                </c:pt>
                <c:pt idx="480" formatCode="0.00E+00">
                  <c:v>7.0326200000000004E-257</c:v>
                </c:pt>
                <c:pt idx="481" formatCode="0.00E+00">
                  <c:v>-3.0644300000000002E-255</c:v>
                </c:pt>
                <c:pt idx="482" formatCode="0.00E+00">
                  <c:v>-2.94618E-255</c:v>
                </c:pt>
                <c:pt idx="483" formatCode="0.00E+00">
                  <c:v>6.7792899999999999E-255</c:v>
                </c:pt>
                <c:pt idx="484" formatCode="0.00E+00">
                  <c:v>1.4413800000000001E-254</c:v>
                </c:pt>
                <c:pt idx="485" formatCode="0.00E+00">
                  <c:v>-6.8015399999999998E-255</c:v>
                </c:pt>
                <c:pt idx="486" formatCode="0.00E+00">
                  <c:v>-4.9207400000000004E-254</c:v>
                </c:pt>
                <c:pt idx="487" formatCode="0.00E+00">
                  <c:v>-2.5788900000000001E-254</c:v>
                </c:pt>
                <c:pt idx="488" formatCode="0.00E+00">
                  <c:v>1.28686E-253</c:v>
                </c:pt>
                <c:pt idx="489" formatCode="0.00E+00">
                  <c:v>1.8682599999999999E-253</c:v>
                </c:pt>
                <c:pt idx="490" formatCode="0.00E+00">
                  <c:v>-2.2035200000000001E-253</c:v>
                </c:pt>
                <c:pt idx="491" formatCode="0.00E+00">
                  <c:v>-7.4108000000000003E-253</c:v>
                </c:pt>
                <c:pt idx="492" formatCode="0.00E+00">
                  <c:v>-5.0916099999999998E-254</c:v>
                </c:pt>
                <c:pt idx="493" formatCode="0.00E+00">
                  <c:v>2.2186499999999998E-252</c:v>
                </c:pt>
                <c:pt idx="494" formatCode="0.00E+00">
                  <c:v>2.1330300000000001E-252</c:v>
                </c:pt>
                <c:pt idx="495" formatCode="0.00E+00">
                  <c:v>-4.9082000000000001E-252</c:v>
                </c:pt>
                <c:pt idx="496" formatCode="0.00E+00">
                  <c:v>-1.0435499999999999E-251</c:v>
                </c:pt>
                <c:pt idx="497" formatCode="0.00E+00">
                  <c:v>4.9243099999999998E-252</c:v>
                </c:pt>
                <c:pt idx="498" formatCode="0.00E+00">
                  <c:v>3.5626099999999998E-251</c:v>
                </c:pt>
                <c:pt idx="499" formatCode="0.00E+00">
                  <c:v>1.86711E-251</c:v>
                </c:pt>
                <c:pt idx="500" formatCode="0.00E+00">
                  <c:v>-9.3168299999999997E-251</c:v>
                </c:pt>
                <c:pt idx="501" formatCode="0.00E+00">
                  <c:v>-1.35262E-250</c:v>
                </c:pt>
                <c:pt idx="502" formatCode="0.00E+00">
                  <c:v>1.59535E-250</c:v>
                </c:pt>
                <c:pt idx="503" formatCode="0.00E+00">
                  <c:v>5.3654099999999997E-250</c:v>
                </c:pt>
                <c:pt idx="504" formatCode="0.00E+00">
                  <c:v>3.6863200000000002E-251</c:v>
                </c:pt>
                <c:pt idx="505" formatCode="0.00E+00">
                  <c:v>-1.6063000000000001E-249</c:v>
                </c:pt>
                <c:pt idx="506" formatCode="0.00E+00">
                  <c:v>-1.54431E-249</c:v>
                </c:pt>
                <c:pt idx="507" formatCode="0.00E+00">
                  <c:v>3.5535299999999998E-249</c:v>
                </c:pt>
                <c:pt idx="508" formatCode="0.00E+00">
                  <c:v>7.5553200000000002E-249</c:v>
                </c:pt>
                <c:pt idx="509" formatCode="0.00E+00">
                  <c:v>-3.5651900000000001E-249</c:v>
                </c:pt>
                <c:pt idx="510" formatCode="0.00E+00">
                  <c:v>-2.5793300000000001E-248</c:v>
                </c:pt>
                <c:pt idx="511" formatCode="0.00E+00">
                  <c:v>-1.35178E-248</c:v>
                </c:pt>
                <c:pt idx="512" formatCode="0.00E+00">
                  <c:v>6.74538E-248</c:v>
                </c:pt>
                <c:pt idx="513" formatCode="0.00E+00">
                  <c:v>9.7929499999999999E-248</c:v>
                </c:pt>
                <c:pt idx="514" formatCode="0.00E+00">
                  <c:v>-1.1550300000000001E-247</c:v>
                </c:pt>
                <c:pt idx="515" formatCode="0.00E+00">
                  <c:v>-3.8845499999999999E-247</c:v>
                </c:pt>
                <c:pt idx="516" formatCode="0.00E+00">
                  <c:v>-2.66889E-248</c:v>
                </c:pt>
                <c:pt idx="517" formatCode="0.00E+00">
                  <c:v>1.1629600000000001E-246</c:v>
                </c:pt>
                <c:pt idx="518" formatCode="0.00E+00">
                  <c:v>1.1180799999999999E-246</c:v>
                </c:pt>
                <c:pt idx="519" formatCode="0.00E+00">
                  <c:v>-2.5727500000000001E-246</c:v>
                </c:pt>
                <c:pt idx="520" formatCode="0.00E+00">
                  <c:v>-5.4700400000000001E-246</c:v>
                </c:pt>
                <c:pt idx="521" formatCode="0.00E+00">
                  <c:v>2.5811899999999999E-246</c:v>
                </c:pt>
                <c:pt idx="522" formatCode="0.00E+00">
                  <c:v>1.86743E-245</c:v>
                </c:pt>
                <c:pt idx="523" formatCode="0.00E+00">
                  <c:v>9.7868999999999999E-246</c:v>
                </c:pt>
                <c:pt idx="524" formatCode="0.00E+00">
                  <c:v>-4.8836399999999999E-245</c:v>
                </c:pt>
                <c:pt idx="525" formatCode="0.00E+00">
                  <c:v>-7.0900800000000002E-245</c:v>
                </c:pt>
                <c:pt idx="526" formatCode="0.00E+00">
                  <c:v>8.36239E-245</c:v>
                </c:pt>
                <c:pt idx="527" formatCode="0.00E+00">
                  <c:v>2.8124100000000001E-244</c:v>
                </c:pt>
                <c:pt idx="528" formatCode="0.00E+00">
                  <c:v>1.93227E-245</c:v>
                </c:pt>
                <c:pt idx="529" formatCode="0.00E+00">
                  <c:v>-8.4197899999999995E-244</c:v>
                </c:pt>
                <c:pt idx="530" formatCode="0.00E+00">
                  <c:v>-8.0948700000000006E-244</c:v>
                </c:pt>
                <c:pt idx="531" formatCode="0.00E+00">
                  <c:v>1.8626699999999999E-243</c:v>
                </c:pt>
                <c:pt idx="532" formatCode="0.00E+00">
                  <c:v>3.9602999999999999E-243</c:v>
                </c:pt>
                <c:pt idx="533" formatCode="0.00E+00">
                  <c:v>-1.8687800000000001E-243</c:v>
                </c:pt>
                <c:pt idx="534" formatCode="0.00E+00">
                  <c:v>-1.3520200000000001E-242</c:v>
                </c:pt>
                <c:pt idx="535" formatCode="0.00E+00">
                  <c:v>-7.0856999999999995E-243</c:v>
                </c:pt>
                <c:pt idx="536" formatCode="0.00E+00">
                  <c:v>3.53575E-242</c:v>
                </c:pt>
                <c:pt idx="537" formatCode="0.00E+00">
                  <c:v>5.13321E-242</c:v>
                </c:pt>
                <c:pt idx="538" formatCode="0.00E+00">
                  <c:v>-6.05436E-242</c:v>
                </c:pt>
                <c:pt idx="539" formatCode="0.00E+00">
                  <c:v>-2.0361800000000001E-241</c:v>
                </c:pt>
                <c:pt idx="540" formatCode="0.00E+00">
                  <c:v>-1.39896E-242</c:v>
                </c:pt>
                <c:pt idx="541" formatCode="0.00E+00">
                  <c:v>6.09591E-241</c:v>
                </c:pt>
                <c:pt idx="542" formatCode="0.00E+00">
                  <c:v>5.8606799999999999E-241</c:v>
                </c:pt>
                <c:pt idx="543" formatCode="0.00E+00">
                  <c:v>-1.3485699999999999E-240</c:v>
                </c:pt>
                <c:pt idx="544" formatCode="0.00E+00">
                  <c:v>-2.8672499999999999E-240</c:v>
                </c:pt>
                <c:pt idx="545" formatCode="0.00E+00">
                  <c:v>1.3530000000000001E-240</c:v>
                </c:pt>
                <c:pt idx="546" formatCode="0.00E+00">
                  <c:v>9.788580000000001E-240</c:v>
                </c:pt>
                <c:pt idx="547" formatCode="0.00E+00">
                  <c:v>5.13004E-240</c:v>
                </c:pt>
                <c:pt idx="548" formatCode="0.00E+00">
                  <c:v>-2.55988E-239</c:v>
                </c:pt>
                <c:pt idx="549" formatCode="0.00E+00">
                  <c:v>-3.7164400000000001E-239</c:v>
                </c:pt>
                <c:pt idx="550" formatCode="0.00E+00">
                  <c:v>4.3833499999999998E-239</c:v>
                </c:pt>
                <c:pt idx="551" formatCode="0.00E+00">
                  <c:v>1.4741899999999999E-238</c:v>
                </c:pt>
                <c:pt idx="552" formatCode="0.00E+00">
                  <c:v>1.0128499999999999E-239</c:v>
                </c:pt>
                <c:pt idx="553" formatCode="0.00E+00">
                  <c:v>-4.4134299999999998E-238</c:v>
                </c:pt>
                <c:pt idx="554" formatCode="0.00E+00">
                  <c:v>-4.2431199999999998E-238</c:v>
                </c:pt>
                <c:pt idx="555" formatCode="0.00E+00">
                  <c:v>9.7636200000000002E-238</c:v>
                </c:pt>
                <c:pt idx="556" formatCode="0.00E+00">
                  <c:v>2.0758899999999999E-237</c:v>
                </c:pt>
                <c:pt idx="557" formatCode="0.00E+00">
                  <c:v>-9.7956699999999998E-238</c:v>
                </c:pt>
                <c:pt idx="558" formatCode="0.00E+00">
                  <c:v>-7.0869199999999997E-237</c:v>
                </c:pt>
                <c:pt idx="559" formatCode="0.00E+00">
                  <c:v>-3.71414E-237</c:v>
                </c:pt>
                <c:pt idx="560" formatCode="0.00E+00">
                  <c:v>1.85335E-236</c:v>
                </c:pt>
                <c:pt idx="561" formatCode="0.00E+00">
                  <c:v>2.6906999999999999E-236</c:v>
                </c:pt>
                <c:pt idx="562" formatCode="0.00E+00">
                  <c:v>-3.1735399999999999E-236</c:v>
                </c:pt>
                <c:pt idx="563" formatCode="0.00E+00">
                  <c:v>-1.06731E-235</c:v>
                </c:pt>
                <c:pt idx="564" formatCode="0.00E+00">
                  <c:v>-7.3329900000000005E-237</c:v>
                </c:pt>
                <c:pt idx="565" formatCode="0.00E+00">
                  <c:v>3.1953200000000002E-235</c:v>
                </c:pt>
                <c:pt idx="566" formatCode="0.00E+00">
                  <c:v>3.0720100000000002E-235</c:v>
                </c:pt>
                <c:pt idx="567" formatCode="0.00E+00">
                  <c:v>-7.0688400000000005E-235</c:v>
                </c:pt>
                <c:pt idx="568" formatCode="0.00E+00">
                  <c:v>-1.5029400000000001E-234</c:v>
                </c:pt>
                <c:pt idx="569" formatCode="0.00E+00">
                  <c:v>7.0920500000000004E-235</c:v>
                </c:pt>
                <c:pt idx="570" formatCode="0.00E+00">
                  <c:v>5.1309199999999996E-234</c:v>
                </c:pt>
                <c:pt idx="571" formatCode="0.00E+00">
                  <c:v>2.6890299999999998E-234</c:v>
                </c:pt>
                <c:pt idx="572" formatCode="0.00E+00">
                  <c:v>-1.3418199999999999E-233</c:v>
                </c:pt>
                <c:pt idx="573" formatCode="0.00E+00">
                  <c:v>-1.94806E-233</c:v>
                </c:pt>
                <c:pt idx="574" formatCode="0.00E+00">
                  <c:v>2.2976400000000001E-233</c:v>
                </c:pt>
                <c:pt idx="575" formatCode="0.00E+00">
                  <c:v>7.7273300000000004E-233</c:v>
                </c:pt>
                <c:pt idx="576" formatCode="0.00E+00">
                  <c:v>5.3090800000000003E-234</c:v>
                </c:pt>
                <c:pt idx="577" formatCode="0.00E+00">
                  <c:v>-2.3134100000000001E-232</c:v>
                </c:pt>
                <c:pt idx="578" formatCode="0.00E+00">
                  <c:v>-2.2241299999999999E-232</c:v>
                </c:pt>
                <c:pt idx="579" formatCode="0.00E+00">
                  <c:v>5.1178300000000002E-232</c:v>
                </c:pt>
                <c:pt idx="580" formatCode="0.00E+00">
                  <c:v>1.08813E-231</c:v>
                </c:pt>
                <c:pt idx="581" formatCode="0.00E+00">
                  <c:v>-5.1346300000000002E-232</c:v>
                </c:pt>
                <c:pt idx="582" formatCode="0.00E+00">
                  <c:v>-3.7147800000000003E-231</c:v>
                </c:pt>
                <c:pt idx="583" formatCode="0.00E+00">
                  <c:v>-1.9468599999999999E-231</c:v>
                </c:pt>
                <c:pt idx="584" formatCode="0.00E+00">
                  <c:v>9.7147700000000002E-231</c:v>
                </c:pt>
                <c:pt idx="585" formatCode="0.00E+00">
                  <c:v>1.4103900000000001E-230</c:v>
                </c:pt>
                <c:pt idx="586" formatCode="0.00E+00">
                  <c:v>-1.6634900000000001E-230</c:v>
                </c:pt>
                <c:pt idx="587" formatCode="0.00E+00">
                  <c:v>-5.5945800000000002E-230</c:v>
                </c:pt>
                <c:pt idx="588" formatCode="0.00E+00">
                  <c:v>-3.8437599999999999E-231</c:v>
                </c:pt>
                <c:pt idx="589" formatCode="0.00E+00">
                  <c:v>1.6749000000000001E-229</c:v>
                </c:pt>
                <c:pt idx="590" formatCode="0.00E+00">
                  <c:v>1.6102699999999999E-229</c:v>
                </c:pt>
                <c:pt idx="591" formatCode="0.00E+00">
                  <c:v>-3.7052999999999996E-229</c:v>
                </c:pt>
                <c:pt idx="592" formatCode="0.00E+00">
                  <c:v>-7.8780200000000004E-229</c:v>
                </c:pt>
                <c:pt idx="593" formatCode="0.00E+00">
                  <c:v>3.7174699999999999E-229</c:v>
                </c:pt>
                <c:pt idx="594" formatCode="0.00E+00">
                  <c:v>2.68949E-228</c:v>
                </c:pt>
                <c:pt idx="595" formatCode="0.00E+00">
                  <c:v>1.40952E-228</c:v>
                </c:pt>
                <c:pt idx="596" formatCode="0.00E+00">
                  <c:v>-7.0334799999999999E-228</c:v>
                </c:pt>
                <c:pt idx="597" formatCode="0.00E+00">
                  <c:v>-1.02112E-227</c:v>
                </c:pt>
                <c:pt idx="598" formatCode="0.00E+00">
                  <c:v>1.20436E-227</c:v>
                </c:pt>
                <c:pt idx="599" formatCode="0.00E+00">
                  <c:v>4.0504699999999999E-227</c:v>
                </c:pt>
                <c:pt idx="600" formatCode="0.00E+00">
                  <c:v>2.7828799999999998E-228</c:v>
                </c:pt>
                <c:pt idx="601" formatCode="0.00E+00">
                  <c:v>-1.21263E-226</c:v>
                </c:pt>
                <c:pt idx="602" formatCode="0.00E+00">
                  <c:v>-1.1658299999999999E-226</c:v>
                </c:pt>
                <c:pt idx="603" formatCode="0.00E+00">
                  <c:v>2.68264E-226</c:v>
                </c:pt>
                <c:pt idx="604" formatCode="0.00E+00">
                  <c:v>5.7036799999999997E-226</c:v>
                </c:pt>
                <c:pt idx="605" formatCode="0.00E+00">
                  <c:v>-2.69144E-226</c:v>
                </c:pt>
                <c:pt idx="606" formatCode="0.00E+00">
                  <c:v>-1.9471900000000001E-225</c:v>
                </c:pt>
                <c:pt idx="607" formatCode="0.00E+00">
                  <c:v>-1.0204899999999999E-225</c:v>
                </c:pt>
                <c:pt idx="608" formatCode="0.00E+00">
                  <c:v>5.09223E-225</c:v>
                </c:pt>
                <c:pt idx="609" formatCode="0.00E+00">
                  <c:v>7.3929099999999995E-225</c:v>
                </c:pt>
                <c:pt idx="610" formatCode="0.00E+00">
                  <c:v>-8.7195600000000003E-225</c:v>
                </c:pt>
                <c:pt idx="611" formatCode="0.00E+00">
                  <c:v>-2.9325299999999999E-224</c:v>
                </c:pt>
                <c:pt idx="612" formatCode="0.00E+00">
                  <c:v>-2.0147999999999999E-225</c:v>
                </c:pt>
                <c:pt idx="613" formatCode="0.00E+00">
                  <c:v>8.7794099999999991E-224</c:v>
                </c:pt>
                <c:pt idx="614" formatCode="0.00E+00">
                  <c:v>8.4406199999999999E-224</c:v>
                </c:pt>
                <c:pt idx="615" formatCode="0.00E+00">
                  <c:v>-1.9422200000000002E-223</c:v>
                </c:pt>
                <c:pt idx="616" formatCode="0.00E+00">
                  <c:v>-4.1294499999999999E-223</c:v>
                </c:pt>
                <c:pt idx="617" formatCode="0.00E+00">
                  <c:v>1.9485999999999999E-223</c:v>
                </c:pt>
                <c:pt idx="618" formatCode="0.00E+00">
                  <c:v>1.40976E-222</c:v>
                </c:pt>
                <c:pt idx="619" formatCode="0.00E+00">
                  <c:v>7.3883400000000003E-223</c:v>
                </c:pt>
                <c:pt idx="620" formatCode="0.00E+00">
                  <c:v>-3.6867699999999999E-222</c:v>
                </c:pt>
                <c:pt idx="621" formatCode="0.00E+00">
                  <c:v>-5.3524599999999998E-222</c:v>
                </c:pt>
                <c:pt idx="622" formatCode="0.00E+00">
                  <c:v>6.3129500000000001E-222</c:v>
                </c:pt>
                <c:pt idx="623" formatCode="0.00E+00">
                  <c:v>2.1231500000000001E-221</c:v>
                </c:pt>
                <c:pt idx="624" formatCode="0.00E+00">
                  <c:v>1.45871E-222</c:v>
                </c:pt>
                <c:pt idx="625" formatCode="0.00E+00">
                  <c:v>-6.3562800000000001E-221</c:v>
                </c:pt>
                <c:pt idx="626" formatCode="0.00E+00">
                  <c:v>-6.1109899999999997E-221</c:v>
                </c:pt>
                <c:pt idx="627" formatCode="0.00E+00">
                  <c:v>1.4061700000000001E-220</c:v>
                </c:pt>
                <c:pt idx="628" formatCode="0.00E+00">
                  <c:v>2.9897200000000002E-220</c:v>
                </c:pt>
                <c:pt idx="629" formatCode="0.00E+00">
                  <c:v>-1.4107800000000001E-220</c:v>
                </c:pt>
                <c:pt idx="630" formatCode="0.00E+00">
                  <c:v>-1.0206700000000001E-219</c:v>
                </c:pt>
                <c:pt idx="631" formatCode="0.00E+00">
                  <c:v>-5.3491499999999998E-220</c:v>
                </c:pt>
                <c:pt idx="632" formatCode="0.00E+00">
                  <c:v>2.6692099999999999E-219</c:v>
                </c:pt>
                <c:pt idx="633" formatCode="0.00E+00">
                  <c:v>3.8751700000000001E-219</c:v>
                </c:pt>
                <c:pt idx="634" formatCode="0.00E+00">
                  <c:v>-4.5705700000000002E-219</c:v>
                </c:pt>
                <c:pt idx="635" formatCode="0.00E+00">
                  <c:v>-1.53716E-218</c:v>
                </c:pt>
                <c:pt idx="636" formatCode="0.00E+00">
                  <c:v>-1.05611E-219</c:v>
                </c:pt>
                <c:pt idx="637" formatCode="0.00E+00">
                  <c:v>4.6019400000000003E-218</c:v>
                </c:pt>
                <c:pt idx="638" formatCode="0.00E+00">
                  <c:v>4.4243499999999999E-218</c:v>
                </c:pt>
                <c:pt idx="639" formatCode="0.00E+00">
                  <c:v>-1.01806E-217</c:v>
                </c:pt>
                <c:pt idx="640" formatCode="0.00E+00">
                  <c:v>-2.1645499999999999E-217</c:v>
                </c:pt>
                <c:pt idx="641" formatCode="0.00E+00">
                  <c:v>1.02141E-217</c:v>
                </c:pt>
                <c:pt idx="642" formatCode="0.00E+00">
                  <c:v>7.3896100000000005E-217</c:v>
                </c:pt>
                <c:pt idx="643" formatCode="0.00E+00">
                  <c:v>3.8727800000000003E-217</c:v>
                </c:pt>
                <c:pt idx="644" formatCode="0.00E+00">
                  <c:v>-1.93251E-216</c:v>
                </c:pt>
                <c:pt idx="645" formatCode="0.00E+00">
                  <c:v>-2.80562E-216</c:v>
                </c:pt>
                <c:pt idx="646" formatCode="0.00E+00">
                  <c:v>3.30908E-216</c:v>
                </c:pt>
                <c:pt idx="647" formatCode="0.00E+00">
                  <c:v>1.1129E-215</c:v>
                </c:pt>
                <c:pt idx="648" formatCode="0.00E+00">
                  <c:v>7.6461999999999996E-217</c:v>
                </c:pt>
                <c:pt idx="649" formatCode="0.00E+00">
                  <c:v>-3.3318000000000002E-215</c:v>
                </c:pt>
                <c:pt idx="650" formatCode="0.00E+00">
                  <c:v>-3.20322E-215</c:v>
                </c:pt>
                <c:pt idx="651" formatCode="0.00E+00">
                  <c:v>7.3707599999999996E-215</c:v>
                </c:pt>
                <c:pt idx="652" formatCode="0.00E+00">
                  <c:v>1.56713E-214</c:v>
                </c:pt>
                <c:pt idx="653" formatCode="0.00E+00">
                  <c:v>-7.3949600000000004E-215</c:v>
                </c:pt>
                <c:pt idx="654" formatCode="0.00E+00">
                  <c:v>-5.3500699999999999E-214</c:v>
                </c:pt>
                <c:pt idx="655" formatCode="0.00E+00">
                  <c:v>-2.8038900000000001E-214</c:v>
                </c:pt>
                <c:pt idx="656" formatCode="0.00E+00">
                  <c:v>1.39913E-213</c:v>
                </c:pt>
                <c:pt idx="657" formatCode="0.00E+00">
                  <c:v>2.0312599999999999E-213</c:v>
                </c:pt>
                <c:pt idx="658" formatCode="0.00E+00">
                  <c:v>-2.39577E-213</c:v>
                </c:pt>
                <c:pt idx="659" formatCode="0.00E+00">
                  <c:v>-8.0573799999999995E-213</c:v>
                </c:pt>
                <c:pt idx="660" formatCode="0.00E+00">
                  <c:v>-5.5358400000000004E-214</c:v>
                </c:pt>
                <c:pt idx="661" formatCode="0.00E+00">
                  <c:v>2.4122199999999998E-212</c:v>
                </c:pt>
                <c:pt idx="662" formatCode="0.00E+00">
                  <c:v>2.3191300000000001E-212</c:v>
                </c:pt>
                <c:pt idx="663" formatCode="0.00E+00">
                  <c:v>-5.3364200000000001E-212</c:v>
                </c:pt>
                <c:pt idx="664" formatCode="0.00E+00">
                  <c:v>-1.1345999999999999E-211</c:v>
                </c:pt>
                <c:pt idx="665" formatCode="0.00E+00">
                  <c:v>5.3539400000000002E-212</c:v>
                </c:pt>
                <c:pt idx="666" formatCode="0.00E+00">
                  <c:v>3.87344E-211</c:v>
                </c:pt>
                <c:pt idx="667" formatCode="0.00E+00">
                  <c:v>2.03001E-211</c:v>
                </c:pt>
                <c:pt idx="668" formatCode="0.00E+00">
                  <c:v>-1.01297E-210</c:v>
                </c:pt>
                <c:pt idx="669" formatCode="0.00E+00">
                  <c:v>-1.4706300000000001E-210</c:v>
                </c:pt>
                <c:pt idx="670" formatCode="0.00E+00">
                  <c:v>1.7345400000000001E-210</c:v>
                </c:pt>
                <c:pt idx="671" formatCode="0.00E+00">
                  <c:v>5.83353E-210</c:v>
                </c:pt>
                <c:pt idx="672" formatCode="0.00E+00">
                  <c:v>4.0079400000000002E-211</c:v>
                </c:pt>
                <c:pt idx="673" formatCode="0.00E+00">
                  <c:v>-1.7464399999999999E-209</c:v>
                </c:pt>
                <c:pt idx="674" formatCode="0.00E+00">
                  <c:v>-1.6790499999999999E-209</c:v>
                </c:pt>
                <c:pt idx="675" formatCode="0.00E+00">
                  <c:v>3.8635600000000002E-209</c:v>
                </c:pt>
                <c:pt idx="676" formatCode="0.00E+00">
                  <c:v>8.2144999999999997E-209</c:v>
                </c:pt>
                <c:pt idx="677" formatCode="0.00E+00">
                  <c:v>-3.8762499999999999E-209</c:v>
                </c:pt>
                <c:pt idx="678" formatCode="0.00E+00">
                  <c:v>-2.8043699999999998E-208</c:v>
                </c:pt>
                <c:pt idx="679" formatCode="0.00E+00">
                  <c:v>-1.4697200000000001E-208</c:v>
                </c:pt>
                <c:pt idx="680" formatCode="0.00E+00">
                  <c:v>7.3338900000000004E-208</c:v>
                </c:pt>
                <c:pt idx="681" formatCode="0.00E+00">
                  <c:v>1.0647399999999999E-207</c:v>
                </c:pt>
                <c:pt idx="682" formatCode="0.00E+00">
                  <c:v>-1.2557999999999999E-207</c:v>
                </c:pt>
                <c:pt idx="683" formatCode="0.00E+00">
                  <c:v>-4.2234699999999997E-207</c:v>
                </c:pt>
                <c:pt idx="684" formatCode="0.00E+00">
                  <c:v>-2.9017400000000002E-208</c:v>
                </c:pt>
                <c:pt idx="685" formatCode="0.00E+00">
                  <c:v>1.2644200000000001E-206</c:v>
                </c:pt>
                <c:pt idx="686" formatCode="0.00E+00">
                  <c:v>1.21563E-206</c:v>
                </c:pt>
                <c:pt idx="687" formatCode="0.00E+00">
                  <c:v>-2.7972099999999998E-206</c:v>
                </c:pt>
                <c:pt idx="688" formatCode="0.00E+00">
                  <c:v>-5.9472899999999996E-206</c:v>
                </c:pt>
                <c:pt idx="689" formatCode="0.00E+00">
                  <c:v>2.8064000000000002E-206</c:v>
                </c:pt>
                <c:pt idx="690" formatCode="0.00E+00">
                  <c:v>2.0303599999999999E-205</c:v>
                </c:pt>
                <c:pt idx="691" formatCode="0.00E+00">
                  <c:v>1.06408E-205</c:v>
                </c:pt>
                <c:pt idx="692" formatCode="0.00E+00">
                  <c:v>-5.3097299999999996E-205</c:v>
                </c:pt>
                <c:pt idx="693" formatCode="0.00E+00">
                  <c:v>-7.70867E-205</c:v>
                </c:pt>
                <c:pt idx="694" formatCode="0.00E+00">
                  <c:v>9.0919800000000002E-205</c:v>
                </c:pt>
                <c:pt idx="695" formatCode="0.00E+00">
                  <c:v>3.0577799999999999E-204</c:v>
                </c:pt>
                <c:pt idx="696" formatCode="0.00E+00">
                  <c:v>2.1008600000000002E-205</c:v>
                </c:pt>
                <c:pt idx="697" formatCode="0.00E+00">
                  <c:v>-9.1543900000000003E-204</c:v>
                </c:pt>
                <c:pt idx="698" formatCode="0.00E+00">
                  <c:v>-8.8011300000000006E-204</c:v>
                </c:pt>
                <c:pt idx="699" formatCode="0.00E+00">
                  <c:v>2.02518E-203</c:v>
                </c:pt>
                <c:pt idx="700" formatCode="0.00E+00">
                  <c:v>4.3058300000000002E-203</c:v>
                </c:pt>
                <c:pt idx="701" formatCode="0.00E+00">
                  <c:v>-2.03183E-203</c:v>
                </c:pt>
                <c:pt idx="702" formatCode="0.00E+00">
                  <c:v>-1.4699799999999999E-202</c:v>
                </c:pt>
                <c:pt idx="703" formatCode="0.00E+00">
                  <c:v>-7.7039100000000001E-203</c:v>
                </c:pt>
                <c:pt idx="704" formatCode="0.00E+00">
                  <c:v>3.84423E-202</c:v>
                </c:pt>
                <c:pt idx="705" formatCode="0.00E+00">
                  <c:v>5.5810700000000003E-202</c:v>
                </c:pt>
                <c:pt idx="706" formatCode="0.00E+00">
                  <c:v>-6.5825800000000001E-202</c:v>
                </c:pt>
                <c:pt idx="707" formatCode="0.00E+00">
                  <c:v>-2.2138299999999999E-201</c:v>
                </c:pt>
                <c:pt idx="708" formatCode="0.00E+00">
                  <c:v>-1.5210200000000001E-202</c:v>
                </c:pt>
                <c:pt idx="709" formatCode="0.00E+00">
                  <c:v>6.6277699999999996E-201</c:v>
                </c:pt>
                <c:pt idx="710" formatCode="0.00E+00">
                  <c:v>6.3720000000000002E-201</c:v>
                </c:pt>
                <c:pt idx="711" formatCode="0.00E+00">
                  <c:v>-1.4662300000000001E-200</c:v>
                </c:pt>
                <c:pt idx="712" formatCode="0.00E+00">
                  <c:v>-3.1174099999999997E-200</c:v>
                </c:pt>
                <c:pt idx="713" formatCode="0.00E+00">
                  <c:v>1.47104E-200</c:v>
                </c:pt>
                <c:pt idx="714" formatCode="0.00E+00">
                  <c:v>1.0642600000000001E-199</c:v>
                </c:pt>
                <c:pt idx="715" formatCode="0.00E+00">
                  <c:v>5.5776199999999999E-200</c:v>
                </c:pt>
                <c:pt idx="716" formatCode="0.00E+00">
                  <c:v>-2.7832199999999999E-199</c:v>
                </c:pt>
                <c:pt idx="717" formatCode="0.00E+00">
                  <c:v>-4.04069E-199</c:v>
                </c:pt>
                <c:pt idx="718" formatCode="0.00E+00">
                  <c:v>4.7657799999999997E-199</c:v>
                </c:pt>
                <c:pt idx="719" formatCode="0.00E+00">
                  <c:v>1.6028100000000001E-198</c:v>
                </c:pt>
                <c:pt idx="720" formatCode="0.00E+00">
                  <c:v>1.10121E-199</c:v>
                </c:pt>
                <c:pt idx="721" formatCode="0.00E+00">
                  <c:v>-4.7984900000000001E-198</c:v>
                </c:pt>
                <c:pt idx="722" formatCode="0.00E+00">
                  <c:v>-4.6133199999999996E-198</c:v>
                </c:pt>
                <c:pt idx="723" formatCode="0.00E+00">
                  <c:v>1.06155E-197</c:v>
                </c:pt>
                <c:pt idx="724" formatCode="0.00E+00">
                  <c:v>2.2570000000000001E-197</c:v>
                </c:pt>
                <c:pt idx="725" formatCode="0.00E+00">
                  <c:v>-1.06503E-197</c:v>
                </c:pt>
                <c:pt idx="726" formatCode="0.00E+00">
                  <c:v>-7.7052300000000002E-197</c:v>
                </c:pt>
                <c:pt idx="727" formatCode="0.00E+00">
                  <c:v>-4.0381899999999997E-197</c:v>
                </c:pt>
                <c:pt idx="728" formatCode="0.00E+00">
                  <c:v>2.01505E-196</c:v>
                </c:pt>
                <c:pt idx="729" formatCode="0.00E+00">
                  <c:v>2.9254500000000001E-196</c:v>
                </c:pt>
                <c:pt idx="730" formatCode="0.00E+00">
                  <c:v>-3.4504200000000002E-196</c:v>
                </c:pt>
                <c:pt idx="731" formatCode="0.00E+00">
                  <c:v>-1.16043E-195</c:v>
                </c:pt>
                <c:pt idx="732" formatCode="0.00E+00">
                  <c:v>-7.9727800000000005E-197</c:v>
                </c:pt>
                <c:pt idx="733" formatCode="0.00E+00">
                  <c:v>3.4740999999999999E-195</c:v>
                </c:pt>
                <c:pt idx="734" formatCode="0.00E+00">
                  <c:v>3.3400400000000001E-195</c:v>
                </c:pt>
                <c:pt idx="735" formatCode="0.00E+00">
                  <c:v>-7.6855800000000007E-195</c:v>
                </c:pt>
                <c:pt idx="736" formatCode="0.00E+00">
                  <c:v>-1.6340699999999999E-194</c:v>
                </c:pt>
                <c:pt idx="737" formatCode="0.00E+00">
                  <c:v>7.7108100000000004E-195</c:v>
                </c:pt>
                <c:pt idx="738" formatCode="0.00E+00">
                  <c:v>5.5785799999999999E-194</c:v>
                </c:pt>
                <c:pt idx="739" formatCode="0.00E+00">
                  <c:v>2.9236399999999999E-194</c:v>
                </c:pt>
                <c:pt idx="740" formatCode="0.00E+00">
                  <c:v>-1.4588900000000001E-193</c:v>
                </c:pt>
                <c:pt idx="741" formatCode="0.00E+00">
                  <c:v>-2.11802E-193</c:v>
                </c:pt>
                <c:pt idx="742" formatCode="0.00E+00">
                  <c:v>2.4981E-193</c:v>
                </c:pt>
                <c:pt idx="743" formatCode="0.00E+00">
                  <c:v>8.4015199999999996E-193</c:v>
                </c:pt>
                <c:pt idx="744" formatCode="0.00E+00">
                  <c:v>5.7722799999999999E-194</c:v>
                </c:pt>
                <c:pt idx="745" formatCode="0.00E+00">
                  <c:v>-2.51525E-192</c:v>
                </c:pt>
                <c:pt idx="746" formatCode="0.00E+00">
                  <c:v>-2.4181800000000001E-192</c:v>
                </c:pt>
                <c:pt idx="747" formatCode="0.00E+00">
                  <c:v>5.5643500000000004E-192</c:v>
                </c:pt>
                <c:pt idx="748" formatCode="0.00E+00">
                  <c:v>1.1830599999999999E-191</c:v>
                </c:pt>
                <c:pt idx="749" formatCode="0.00E+00">
                  <c:v>-5.5826200000000001E-192</c:v>
                </c:pt>
                <c:pt idx="750" formatCode="0.00E+00">
                  <c:v>-4.0388799999999998E-191</c:v>
                </c:pt>
                <c:pt idx="751" formatCode="0.00E+00">
                  <c:v>-2.1167099999999999E-191</c:v>
                </c:pt>
                <c:pt idx="752" formatCode="0.00E+00">
                  <c:v>1.05624E-190</c:v>
                </c:pt>
                <c:pt idx="753" formatCode="0.00E+00">
                  <c:v>1.5334499999999999E-190</c:v>
                </c:pt>
                <c:pt idx="754" formatCode="0.00E+00">
                  <c:v>-1.80862E-190</c:v>
                </c:pt>
                <c:pt idx="755" formatCode="0.00E+00">
                  <c:v>-6.0826899999999999E-190</c:v>
                </c:pt>
                <c:pt idx="756" formatCode="0.00E+00">
                  <c:v>-4.1791200000000002E-191</c:v>
                </c:pt>
                <c:pt idx="757" formatCode="0.00E+00">
                  <c:v>1.8210299999999999E-189</c:v>
                </c:pt>
                <c:pt idx="758" formatCode="0.00E+00">
                  <c:v>1.7507600000000001E-189</c:v>
                </c:pt>
                <c:pt idx="759" formatCode="0.00E+00">
                  <c:v>-4.0285800000000001E-189</c:v>
                </c:pt>
                <c:pt idx="760" formatCode="0.00E+00">
                  <c:v>-8.5653600000000004E-189</c:v>
                </c:pt>
                <c:pt idx="761" formatCode="0.00E+00">
                  <c:v>4.04181E-189</c:v>
                </c:pt>
                <c:pt idx="762" formatCode="0.00E+00">
                  <c:v>2.9241400000000002E-188</c:v>
                </c:pt>
                <c:pt idx="763" formatCode="0.00E+00">
                  <c:v>1.5324999999999999E-188</c:v>
                </c:pt>
                <c:pt idx="764" formatCode="0.00E+00">
                  <c:v>-7.6471299999999996E-188</c:v>
                </c:pt>
                <c:pt idx="765" formatCode="0.00E+00">
                  <c:v>-1.11021E-187</c:v>
                </c:pt>
                <c:pt idx="766" formatCode="0.00E+00">
                  <c:v>1.3094399999999999E-187</c:v>
                </c:pt>
                <c:pt idx="767" formatCode="0.00E+00">
                  <c:v>4.4038600000000002E-187</c:v>
                </c:pt>
                <c:pt idx="768" formatCode="0.00E+00">
                  <c:v>3.0256800000000003E-188</c:v>
                </c:pt>
                <c:pt idx="769" formatCode="0.00E+00">
                  <c:v>-1.31843E-186</c:v>
                </c:pt>
                <c:pt idx="770" formatCode="0.00E+00">
                  <c:v>-1.2675499999999999E-186</c:v>
                </c:pt>
                <c:pt idx="771" formatCode="0.00E+00">
                  <c:v>2.91669E-186</c:v>
                </c:pt>
                <c:pt idx="772" formatCode="0.00E+00">
                  <c:v>6.20131E-186</c:v>
                </c:pt>
                <c:pt idx="773" formatCode="0.00E+00">
                  <c:v>-2.9262599999999998E-186</c:v>
                </c:pt>
                <c:pt idx="774" formatCode="0.00E+00">
                  <c:v>-2.11708E-185</c:v>
                </c:pt>
                <c:pt idx="775" formatCode="0.00E+00">
                  <c:v>-1.1095299999999999E-185</c:v>
                </c:pt>
                <c:pt idx="776" formatCode="0.00E+00">
                  <c:v>5.5365099999999997E-185</c:v>
                </c:pt>
                <c:pt idx="777" formatCode="0.00E+00">
                  <c:v>8.0379200000000003E-185</c:v>
                </c:pt>
                <c:pt idx="778" formatCode="0.00E+00">
                  <c:v>-9.4803199999999995E-185</c:v>
                </c:pt>
                <c:pt idx="779" formatCode="0.00E+00">
                  <c:v>-3.1883900000000002E-184</c:v>
                </c:pt>
                <c:pt idx="780" formatCode="0.00E+00">
                  <c:v>-2.1905899999999999E-185</c:v>
                </c:pt>
                <c:pt idx="781" formatCode="0.00E+00">
                  <c:v>9.5453899999999999E-184</c:v>
                </c:pt>
                <c:pt idx="782" formatCode="0.00E+00">
                  <c:v>9.1770399999999998E-184</c:v>
                </c:pt>
                <c:pt idx="783" formatCode="0.00E+00">
                  <c:v>-2.1116799999999999E-183</c:v>
                </c:pt>
                <c:pt idx="784" formatCode="0.00E+00">
                  <c:v>-4.4897400000000003E-183</c:v>
                </c:pt>
                <c:pt idx="785" formatCode="0.00E+00">
                  <c:v>2.1186099999999999E-183</c:v>
                </c:pt>
                <c:pt idx="786" formatCode="0.00E+00">
                  <c:v>1.5327599999999999E-182</c:v>
                </c:pt>
                <c:pt idx="787" formatCode="0.00E+00">
                  <c:v>8.0329600000000002E-183</c:v>
                </c:pt>
                <c:pt idx="788" formatCode="0.00E+00">
                  <c:v>-4.0084300000000002E-182</c:v>
                </c:pt>
                <c:pt idx="789" formatCode="0.00E+00">
                  <c:v>-5.8194500000000001E-182</c:v>
                </c:pt>
                <c:pt idx="790" formatCode="0.00E+00">
                  <c:v>6.8637400000000006E-182</c:v>
                </c:pt>
                <c:pt idx="791" formatCode="0.00E+00">
                  <c:v>2.30839E-181</c:v>
                </c:pt>
                <c:pt idx="792" formatCode="0.00E+00">
                  <c:v>1.5859799999999999E-182</c:v>
                </c:pt>
                <c:pt idx="793" formatCode="0.00E+00">
                  <c:v>-6.9108499999999995E-181</c:v>
                </c:pt>
                <c:pt idx="794" formatCode="0.00E+00">
                  <c:v>-6.6441599999999998E-181</c:v>
                </c:pt>
                <c:pt idx="795" formatCode="0.00E+00">
                  <c:v>1.52885E-180</c:v>
                </c:pt>
                <c:pt idx="796" formatCode="0.00E+00">
                  <c:v>3.2505599999999998E-180</c:v>
                </c:pt>
                <c:pt idx="797" formatCode="0.00E+00">
                  <c:v>-1.5338699999999999E-180</c:v>
                </c:pt>
                <c:pt idx="798" formatCode="0.00E+00">
                  <c:v>-1.10972E-179</c:v>
                </c:pt>
                <c:pt idx="799" formatCode="0.00E+00">
                  <c:v>-5.8158499999999998E-180</c:v>
                </c:pt>
                <c:pt idx="800" formatCode="0.00E+00">
                  <c:v>2.9021000000000002E-179</c:v>
                </c:pt>
                <c:pt idx="801" formatCode="0.00E+00">
                  <c:v>4.2132699999999998E-179</c:v>
                </c:pt>
                <c:pt idx="802" formatCode="0.00E+00">
                  <c:v>-4.9693399999999997E-179</c:v>
                </c:pt>
                <c:pt idx="803" formatCode="0.00E+00">
                  <c:v>-1.67127E-178</c:v>
                </c:pt>
                <c:pt idx="804" formatCode="0.00E+00">
                  <c:v>-1.1482500000000001E-179</c:v>
                </c:pt>
                <c:pt idx="805" formatCode="0.00E+00">
                  <c:v>5.0034399999999997E-178</c:v>
                </c:pt>
                <c:pt idx="806" formatCode="0.00E+00">
                  <c:v>4.8103599999999999E-178</c:v>
                </c:pt>
                <c:pt idx="807" formatCode="0.00E+00">
                  <c:v>-1.1068900000000001E-177</c:v>
                </c:pt>
                <c:pt idx="808" formatCode="0.00E+00">
                  <c:v>-2.3534E-177</c:v>
                </c:pt>
                <c:pt idx="809" formatCode="0.00E+00">
                  <c:v>1.1105199999999999E-177</c:v>
                </c:pt>
                <c:pt idx="810" formatCode="0.00E+00">
                  <c:v>8.0343299999999992E-177</c:v>
                </c:pt>
                <c:pt idx="811" formatCode="0.00E+00">
                  <c:v>4.2106699999999998E-177</c:v>
                </c:pt>
                <c:pt idx="812" formatCode="0.00E+00">
                  <c:v>-2.1011100000000001E-176</c:v>
                </c:pt>
                <c:pt idx="813" formatCode="0.00E+00">
                  <c:v>-3.0503999999999999E-176</c:v>
                </c:pt>
                <c:pt idx="814" formatCode="0.00E+00">
                  <c:v>3.5977899999999998E-176</c:v>
                </c:pt>
                <c:pt idx="815" formatCode="0.00E+00">
                  <c:v>1.21E-175</c:v>
                </c:pt>
                <c:pt idx="816" formatCode="0.00E+00">
                  <c:v>8.3133099999999992E-177</c:v>
                </c:pt>
                <c:pt idx="817" formatCode="0.00E+00">
                  <c:v>-3.6224900000000003E-175</c:v>
                </c:pt>
                <c:pt idx="818" formatCode="0.00E+00">
                  <c:v>-3.4827E-175</c:v>
                </c:pt>
                <c:pt idx="819" formatCode="0.00E+00">
                  <c:v>8.01384E-175</c:v>
                </c:pt>
                <c:pt idx="820" formatCode="0.00E+00">
                  <c:v>1.7038600000000001E-174</c:v>
                </c:pt>
                <c:pt idx="821" formatCode="0.00E+00">
                  <c:v>-8.0401500000000002E-175</c:v>
                </c:pt>
                <c:pt idx="822" formatCode="0.00E+00">
                  <c:v>-5.8168399999999998E-174</c:v>
                </c:pt>
                <c:pt idx="823" formatCode="0.00E+00">
                  <c:v>-3.0485200000000001E-174</c:v>
                </c:pt>
                <c:pt idx="824" formatCode="0.00E+00">
                  <c:v>1.5212000000000001E-173</c:v>
                </c:pt>
                <c:pt idx="825" formatCode="0.00E+00">
                  <c:v>2.2084899999999999E-173</c:v>
                </c:pt>
                <c:pt idx="826" formatCode="0.00E+00">
                  <c:v>-2.6048E-173</c:v>
                </c:pt>
                <c:pt idx="827" formatCode="0.00E+00">
                  <c:v>-8.7603600000000006E-173</c:v>
                </c:pt>
                <c:pt idx="828" formatCode="0.00E+00">
                  <c:v>-6.0188199999999999E-174</c:v>
                </c:pt>
                <c:pt idx="829" formatCode="0.00E+00">
                  <c:v>2.62268E-172</c:v>
                </c:pt>
                <c:pt idx="830" formatCode="0.00E+00">
                  <c:v>2.5214700000000001E-172</c:v>
                </c:pt>
                <c:pt idx="831" formatCode="0.00E+00">
                  <c:v>-5.8020099999999996E-172</c:v>
                </c:pt>
                <c:pt idx="832" formatCode="0.00E+00">
                  <c:v>-1.2335899999999999E-171</c:v>
                </c:pt>
                <c:pt idx="833" formatCode="0.00E+00">
                  <c:v>5.8210600000000003E-172</c:v>
                </c:pt>
                <c:pt idx="834" formatCode="0.00E+00">
                  <c:v>4.2113900000000004E-171</c:v>
                </c:pt>
                <c:pt idx="835" formatCode="0.00E+00">
                  <c:v>2.2071199999999999E-171</c:v>
                </c:pt>
                <c:pt idx="836" formatCode="0.00E+00">
                  <c:v>-1.1013500000000001E-170</c:v>
                </c:pt>
                <c:pt idx="837" formatCode="0.00E+00">
                  <c:v>-1.59894E-170</c:v>
                </c:pt>
                <c:pt idx="838" formatCode="0.00E+00">
                  <c:v>1.8858700000000001E-170</c:v>
                </c:pt>
                <c:pt idx="839" formatCode="0.00E+00">
                  <c:v>6.3424900000000001E-170</c:v>
                </c:pt>
                <c:pt idx="840" formatCode="0.00E+00">
                  <c:v>4.3576200000000001E-171</c:v>
                </c:pt>
                <c:pt idx="841" formatCode="0.00E+00">
                  <c:v>-1.8988099999999999E-169</c:v>
                </c:pt>
                <c:pt idx="842" formatCode="0.00E+00">
                  <c:v>-1.8255399999999999E-169</c:v>
                </c:pt>
                <c:pt idx="843" formatCode="0.00E+00">
                  <c:v>4.2006500000000002E-169</c:v>
                </c:pt>
                <c:pt idx="844" formatCode="0.00E+00">
                  <c:v>8.9311899999999995E-169</c:v>
                </c:pt>
                <c:pt idx="845" formatCode="0.00E+00">
                  <c:v>-4.21444E-169</c:v>
                </c:pt>
                <c:pt idx="846" formatCode="0.00E+00">
                  <c:v>-3.0490399999999999E-168</c:v>
                </c:pt>
                <c:pt idx="847" formatCode="0.00E+00">
                  <c:v>-1.59795E-168</c:v>
                </c:pt>
                <c:pt idx="848" formatCode="0.00E+00">
                  <c:v>7.9737499999999997E-168</c:v>
                </c:pt>
                <c:pt idx="849" formatCode="0.00E+00">
                  <c:v>1.15763E-167</c:v>
                </c:pt>
                <c:pt idx="850" formatCode="0.00E+00">
                  <c:v>-1.36537E-167</c:v>
                </c:pt>
                <c:pt idx="851" formatCode="0.00E+00">
                  <c:v>-4.5919499999999999E-167</c:v>
                </c:pt>
                <c:pt idx="852" formatCode="0.00E+00">
                  <c:v>-3.1549100000000001E-168</c:v>
                </c:pt>
                <c:pt idx="853" formatCode="0.00E+00">
                  <c:v>1.37474E-166</c:v>
                </c:pt>
                <c:pt idx="854" formatCode="0.00E+00">
                  <c:v>1.3216899999999999E-166</c:v>
                </c:pt>
                <c:pt idx="855" formatCode="0.00E+00">
                  <c:v>-3.0412599999999997E-166</c:v>
                </c:pt>
                <c:pt idx="856" formatCode="0.00E+00">
                  <c:v>-6.4661699999999999E-166</c:v>
                </c:pt>
                <c:pt idx="857" formatCode="0.00E+00">
                  <c:v>3.0512500000000001E-166</c:v>
                </c:pt>
                <c:pt idx="858" formatCode="0.00E+00">
                  <c:v>2.2075E-165</c:v>
                </c:pt>
                <c:pt idx="859" formatCode="0.00E+00">
                  <c:v>1.1569199999999999E-165</c:v>
                </c:pt>
                <c:pt idx="860" formatCode="0.00E+00">
                  <c:v>-5.7729900000000001E-165</c:v>
                </c:pt>
                <c:pt idx="861" formatCode="0.00E+00">
                  <c:v>-8.3812299999999999E-165</c:v>
                </c:pt>
                <c:pt idx="862" formatCode="0.00E+00">
                  <c:v>9.8852399999999993E-165</c:v>
                </c:pt>
                <c:pt idx="863" formatCode="0.00E+00">
                  <c:v>3.3245700000000001E-164</c:v>
                </c:pt>
                <c:pt idx="864" formatCode="0.00E+00">
                  <c:v>2.28415E-165</c:v>
                </c:pt>
                <c:pt idx="865" formatCode="0.00E+00">
                  <c:v>-9.9530899999999999E-164</c:v>
                </c:pt>
                <c:pt idx="866" formatCode="0.00E+00">
                  <c:v>-9.5689999999999998E-164</c:v>
                </c:pt>
                <c:pt idx="867" formatCode="0.00E+00">
                  <c:v>2.2018700000000001E-163</c:v>
                </c:pt>
                <c:pt idx="868" formatCode="0.00E+00">
                  <c:v>4.6814999999999997E-163</c:v>
                </c:pt>
                <c:pt idx="869" formatCode="0.00E+00">
                  <c:v>-2.2091E-163</c:v>
                </c:pt>
                <c:pt idx="870" formatCode="0.00E+00">
                  <c:v>-1.59823E-162</c:v>
                </c:pt>
                <c:pt idx="871" formatCode="0.00E+00">
                  <c:v>-8.3760599999999997E-163</c:v>
                </c:pt>
                <c:pt idx="872" formatCode="0.00E+00">
                  <c:v>4.1796299999999998E-162</c:v>
                </c:pt>
                <c:pt idx="873" formatCode="0.00E+00">
                  <c:v>6.0680000000000001E-162</c:v>
                </c:pt>
                <c:pt idx="874" formatCode="0.00E+00">
                  <c:v>-7.1568999999999999E-162</c:v>
                </c:pt>
                <c:pt idx="875" formatCode="0.00E+00">
                  <c:v>-2.4069799999999998E-161</c:v>
                </c:pt>
                <c:pt idx="876" formatCode="0.00E+00">
                  <c:v>-1.6537199999999999E-162</c:v>
                </c:pt>
                <c:pt idx="877" formatCode="0.00E+00">
                  <c:v>7.2060199999999999E-161</c:v>
                </c:pt>
                <c:pt idx="878" formatCode="0.00E+00">
                  <c:v>6.9279400000000002E-161</c:v>
                </c:pt>
                <c:pt idx="879" formatCode="0.00E+00">
                  <c:v>-1.5941500000000001E-160</c:v>
                </c:pt>
                <c:pt idx="880" formatCode="0.00E+00">
                  <c:v>-3.3893999999999998E-160</c:v>
                </c:pt>
                <c:pt idx="881" formatCode="0.00E+00">
                  <c:v>1.5993799999999999E-160</c:v>
                </c:pt>
                <c:pt idx="882" formatCode="0.00E+00">
                  <c:v>1.1571100000000001E-159</c:v>
                </c:pt>
                <c:pt idx="883" formatCode="0.00E+00">
                  <c:v>6.0642499999999996E-160</c:v>
                </c:pt>
                <c:pt idx="884" formatCode="0.00E+00">
                  <c:v>-3.0260500000000001E-159</c:v>
                </c:pt>
                <c:pt idx="885" formatCode="0.00E+00">
                  <c:v>-4.3932299999999999E-159</c:v>
                </c:pt>
                <c:pt idx="886" formatCode="0.00E+00">
                  <c:v>5.18158E-159</c:v>
                </c:pt>
                <c:pt idx="887" formatCode="0.00E+00">
                  <c:v>1.7426499999999999E-158</c:v>
                </c:pt>
                <c:pt idx="888" formatCode="0.00E+00">
                  <c:v>1.1972899999999999E-159</c:v>
                </c:pt>
                <c:pt idx="889" formatCode="0.00E+00">
                  <c:v>-5.2171500000000003E-158</c:v>
                </c:pt>
                <c:pt idx="890" formatCode="0.00E+00">
                  <c:v>-5.0158200000000001E-158</c:v>
                </c:pt>
                <c:pt idx="891" formatCode="0.00E+00">
                  <c:v>1.15416E-157</c:v>
                </c:pt>
                <c:pt idx="892" formatCode="0.00E+00">
                  <c:v>2.4539199999999998E-157</c:v>
                </c:pt>
                <c:pt idx="893" formatCode="0.00E+00">
                  <c:v>-1.15795E-157</c:v>
                </c:pt>
                <c:pt idx="894" formatCode="0.00E+00">
                  <c:v>-8.3774899999999996E-157</c:v>
                </c:pt>
                <c:pt idx="895" formatCode="0.00E+00">
                  <c:v>-4.3905099999999999E-157</c:v>
                </c:pt>
                <c:pt idx="896" formatCode="0.00E+00">
                  <c:v>2.1908600000000001E-156</c:v>
                </c:pt>
                <c:pt idx="897" formatCode="0.00E+00">
                  <c:v>3.1806900000000001E-156</c:v>
                </c:pt>
                <c:pt idx="898" formatCode="0.00E+00">
                  <c:v>-3.75146E-156</c:v>
                </c:pt>
                <c:pt idx="899" formatCode="0.00E+00">
                  <c:v>-1.26168E-155</c:v>
                </c:pt>
                <c:pt idx="900" formatCode="0.00E+00">
                  <c:v>-8.6683799999999995E-157</c:v>
                </c:pt>
                <c:pt idx="901" formatCode="0.00E+00">
                  <c:v>3.7772100000000002E-155</c:v>
                </c:pt>
                <c:pt idx="902" formatCode="0.00E+00">
                  <c:v>3.6314499999999999E-155</c:v>
                </c:pt>
                <c:pt idx="903" formatCode="0.00E+00">
                  <c:v>-8.3561299999999996E-155</c:v>
                </c:pt>
                <c:pt idx="904" formatCode="0.00E+00">
                  <c:v>-1.7766400000000001E-154</c:v>
                </c:pt>
                <c:pt idx="905" formatCode="0.00E+00">
                  <c:v>8.38356E-155</c:v>
                </c:pt>
                <c:pt idx="906" formatCode="0.00E+00">
                  <c:v>6.0652899999999996E-154</c:v>
                </c:pt>
                <c:pt idx="907" formatCode="0.00E+00">
                  <c:v>3.17872E-154</c:v>
                </c:pt>
                <c:pt idx="908" formatCode="0.00E+00">
                  <c:v>-1.5861799999999999E-153</c:v>
                </c:pt>
                <c:pt idx="909" formatCode="0.00E+00">
                  <c:v>-2.3028100000000001E-153</c:v>
                </c:pt>
                <c:pt idx="910" formatCode="0.00E+00">
                  <c:v>2.7160500000000002E-153</c:v>
                </c:pt>
                <c:pt idx="911" formatCode="0.00E+00">
                  <c:v>9.1345300000000005E-153</c:v>
                </c:pt>
                <c:pt idx="912" formatCode="0.00E+00">
                  <c:v>6.2758900000000005E-154</c:v>
                </c:pt>
                <c:pt idx="913" formatCode="0.00E+00">
                  <c:v>-2.73469E-152</c:v>
                </c:pt>
                <c:pt idx="914" formatCode="0.00E+00">
                  <c:v>-2.6291599999999999E-152</c:v>
                </c:pt>
                <c:pt idx="915" formatCode="0.00E+00">
                  <c:v>6.0498199999999997E-152</c:v>
                </c:pt>
                <c:pt idx="916" formatCode="0.00E+00">
                  <c:v>1.28628E-151</c:v>
                </c:pt>
                <c:pt idx="917" formatCode="0.00E+00">
                  <c:v>-6.0696799999999999E-152</c:v>
                </c:pt>
                <c:pt idx="918" formatCode="0.00E+00">
                  <c:v>-4.3912600000000001E-151</c:v>
                </c:pt>
                <c:pt idx="919" formatCode="0.00E+00">
                  <c:v>-2.3013900000000001E-151</c:v>
                </c:pt>
                <c:pt idx="920" formatCode="0.00E+00">
                  <c:v>1.14839E-150</c:v>
                </c:pt>
                <c:pt idx="921" formatCode="0.00E+00">
                  <c:v>1.6672300000000001E-150</c:v>
                </c:pt>
                <c:pt idx="922" formatCode="0.00E+00">
                  <c:v>-1.96642E-150</c:v>
                </c:pt>
                <c:pt idx="923" formatCode="0.00E+00">
                  <c:v>-6.6133899999999997E-150</c:v>
                </c:pt>
                <c:pt idx="924" formatCode="0.00E+00">
                  <c:v>-4.54374E-151</c:v>
                </c:pt>
                <c:pt idx="925" formatCode="0.00E+00">
                  <c:v>1.9799099999999999E-149</c:v>
                </c:pt>
                <c:pt idx="926" formatCode="0.00E+00">
                  <c:v>1.90351E-149</c:v>
                </c:pt>
                <c:pt idx="927" formatCode="0.00E+00">
                  <c:v>-4.3800599999999996E-149</c:v>
                </c:pt>
                <c:pt idx="928" formatCode="0.00E+00">
                  <c:v>-9.3126599999999994E-149</c:v>
                </c:pt>
                <c:pt idx="929" formatCode="0.00E+00">
                  <c:v>4.3944399999999997E-149</c:v>
                </c:pt>
                <c:pt idx="930" formatCode="0.00E+00">
                  <c:v>3.1792699999999998E-148</c:v>
                </c:pt>
                <c:pt idx="931" formatCode="0.00E+00">
                  <c:v>1.6661999999999999E-148</c:v>
                </c:pt>
                <c:pt idx="932" formatCode="0.00E+00">
                  <c:v>-8.3143199999999998E-148</c:v>
                </c:pt>
                <c:pt idx="933" formatCode="0.00E+00">
                  <c:v>-1.2070799999999999E-147</c:v>
                </c:pt>
                <c:pt idx="934" formatCode="0.00E+00">
                  <c:v>1.4236799999999999E-147</c:v>
                </c:pt>
                <c:pt idx="935" formatCode="0.00E+00">
                  <c:v>4.7880799999999999E-147</c:v>
                </c:pt>
                <c:pt idx="936" formatCode="0.00E+00">
                  <c:v>3.2896600000000001E-148</c:v>
                </c:pt>
                <c:pt idx="937" formatCode="0.00E+00">
                  <c:v>-1.4334599999999999E-146</c:v>
                </c:pt>
                <c:pt idx="938" formatCode="0.00E+00">
                  <c:v>-1.3781400000000001E-146</c:v>
                </c:pt>
                <c:pt idx="939" formatCode="0.00E+00">
                  <c:v>3.1711599999999999E-146</c:v>
                </c:pt>
                <c:pt idx="940" formatCode="0.00E+00">
                  <c:v>6.74235E-146</c:v>
                </c:pt>
                <c:pt idx="941" formatCode="0.00E+00">
                  <c:v>-3.1815700000000002E-146</c:v>
                </c:pt>
                <c:pt idx="942" formatCode="0.00E+00">
                  <c:v>-2.30179E-145</c:v>
                </c:pt>
                <c:pt idx="943" formatCode="0.00E+00">
                  <c:v>-1.2063300000000001E-145</c:v>
                </c:pt>
                <c:pt idx="944" formatCode="0.00E+00">
                  <c:v>6.0195600000000004E-145</c:v>
                </c:pt>
                <c:pt idx="945" formatCode="0.00E+00">
                  <c:v>8.7392100000000005E-145</c:v>
                </c:pt>
                <c:pt idx="946" formatCode="0.00E+00">
                  <c:v>-1.03074E-144</c:v>
                </c:pt>
                <c:pt idx="947" formatCode="0.00E+00">
                  <c:v>-3.4665600000000001E-144</c:v>
                </c:pt>
                <c:pt idx="948" formatCode="0.00E+00">
                  <c:v>-2.3817100000000001E-145</c:v>
                </c:pt>
                <c:pt idx="949" formatCode="0.00E+00">
                  <c:v>1.0378200000000001E-143</c:v>
                </c:pt>
                <c:pt idx="950" formatCode="0.00E+00">
                  <c:v>9.9777100000000005E-144</c:v>
                </c:pt>
                <c:pt idx="951" formatCode="0.00E+00">
                  <c:v>-2.2959199999999999E-143</c:v>
                </c:pt>
                <c:pt idx="952" formatCode="0.00E+00">
                  <c:v>-4.8814499999999997E-143</c:v>
                </c:pt>
                <c:pt idx="953" formatCode="0.00E+00">
                  <c:v>2.30345E-143</c:v>
                </c:pt>
                <c:pt idx="954" formatCode="0.00E+00">
                  <c:v>1.66649E-142</c:v>
                </c:pt>
                <c:pt idx="955" formatCode="0.00E+00">
                  <c:v>8.7338100000000007E-143</c:v>
                </c:pt>
                <c:pt idx="956" formatCode="0.00E+00">
                  <c:v>-4.3581499999999997E-142</c:v>
                </c:pt>
                <c:pt idx="957" formatCode="0.00E+00">
                  <c:v>-6.3271799999999998E-142</c:v>
                </c:pt>
                <c:pt idx="958" formatCode="0.00E+00">
                  <c:v>7.4625800000000007E-142</c:v>
                </c:pt>
                <c:pt idx="959" formatCode="0.00E+00">
                  <c:v>2.5097899999999999E-141</c:v>
                </c:pt>
                <c:pt idx="960" formatCode="0.00E+00">
                  <c:v>1.7243500000000001E-142</c:v>
                </c:pt>
                <c:pt idx="961" formatCode="0.00E+00">
                  <c:v>-7.5138000000000001E-141</c:v>
                </c:pt>
                <c:pt idx="962" formatCode="0.00E+00">
                  <c:v>-7.2238499999999999E-141</c:v>
                </c:pt>
                <c:pt idx="963" formatCode="0.00E+00">
                  <c:v>1.6622399999999999E-140</c:v>
                </c:pt>
                <c:pt idx="964" formatCode="0.00E+00">
                  <c:v>3.5341700000000002E-140</c:v>
                </c:pt>
                <c:pt idx="965" formatCode="0.00E+00">
                  <c:v>-1.6677E-140</c:v>
                </c:pt>
                <c:pt idx="966" formatCode="0.00E+00">
                  <c:v>-1.2065399999999999E-139</c:v>
                </c:pt>
                <c:pt idx="967" formatCode="0.00E+00">
                  <c:v>-6.3232699999999999E-140</c:v>
                </c:pt>
                <c:pt idx="968" formatCode="0.00E+00">
                  <c:v>3.1552999999999999E-139</c:v>
                </c:pt>
                <c:pt idx="969" formatCode="0.00E+00">
                  <c:v>4.5808699999999996E-139</c:v>
                </c:pt>
                <c:pt idx="970" formatCode="0.00E+00">
                  <c:v>-5.4029000000000002E-139</c:v>
                </c:pt>
                <c:pt idx="971" formatCode="0.00E+00">
                  <c:v>-1.8170800000000001E-138</c:v>
                </c:pt>
                <c:pt idx="972" formatCode="0.00E+00">
                  <c:v>-1.2484300000000001E-139</c:v>
                </c:pt>
                <c:pt idx="973" formatCode="0.00E+00">
                  <c:v>5.4399800000000005E-138</c:v>
                </c:pt>
                <c:pt idx="974" formatCode="0.00E+00">
                  <c:v>5.2300599999999997E-138</c:v>
                </c:pt>
                <c:pt idx="975" formatCode="0.00E+00">
                  <c:v>-1.2034599999999999E-137</c:v>
                </c:pt>
                <c:pt idx="976" formatCode="0.00E+00">
                  <c:v>-2.5587300000000001E-137</c:v>
                </c:pt>
                <c:pt idx="977" formatCode="0.00E+00">
                  <c:v>1.2074099999999999E-137</c:v>
                </c:pt>
                <c:pt idx="978" formatCode="0.00E+00">
                  <c:v>8.7353000000000002E-137</c:v>
                </c:pt>
                <c:pt idx="979" formatCode="0.00E+00">
                  <c:v>4.5780399999999999E-137</c:v>
                </c:pt>
                <c:pt idx="980" formatCode="0.00E+00">
                  <c:v>-2.2844300000000001E-136</c:v>
                </c:pt>
                <c:pt idx="981" formatCode="0.00E+00">
                  <c:v>-3.3165399999999999E-136</c:v>
                </c:pt>
                <c:pt idx="982" formatCode="0.00E+00">
                  <c:v>3.9116900000000002E-136</c:v>
                </c:pt>
                <c:pt idx="983" formatCode="0.00E+00">
                  <c:v>1.31557E-135</c:v>
                </c:pt>
                <c:pt idx="984" formatCode="0.00E+00">
                  <c:v>9.0386199999999997E-137</c:v>
                </c:pt>
                <c:pt idx="985" formatCode="0.00E+00">
                  <c:v>-3.9385399999999998E-135</c:v>
                </c:pt>
                <c:pt idx="986" formatCode="0.00E+00">
                  <c:v>-3.78655E-135</c:v>
                </c:pt>
                <c:pt idx="987" formatCode="0.00E+00">
                  <c:v>8.7130299999999997E-135</c:v>
                </c:pt>
                <c:pt idx="988" formatCode="0.00E+00">
                  <c:v>1.85252E-134</c:v>
                </c:pt>
                <c:pt idx="989" formatCode="0.00E+00">
                  <c:v>-8.7416300000000004E-135</c:v>
                </c:pt>
                <c:pt idx="990" formatCode="0.00E+00">
                  <c:v>-6.32435E-134</c:v>
                </c:pt>
                <c:pt idx="991" formatCode="0.00E+00">
                  <c:v>-3.31449E-134</c:v>
                </c:pt>
                <c:pt idx="992" formatCode="0.00E+00">
                  <c:v>1.6539200000000001E-133</c:v>
                </c:pt>
                <c:pt idx="993" formatCode="0.00E+00">
                  <c:v>2.40117E-133</c:v>
                </c:pt>
                <c:pt idx="994" formatCode="0.00E+00">
                  <c:v>-2.83206E-133</c:v>
                </c:pt>
                <c:pt idx="995" formatCode="0.00E+00">
                  <c:v>-9.5246800000000002E-133</c:v>
                </c:pt>
                <c:pt idx="996" formatCode="0.00E+00">
                  <c:v>-6.5439500000000002E-134</c:v>
                </c:pt>
                <c:pt idx="997" formatCode="0.00E+00">
                  <c:v>2.8515000000000003E-132</c:v>
                </c:pt>
                <c:pt idx="998" formatCode="0.00E+00">
                  <c:v>2.7414600000000001E-132</c:v>
                </c:pt>
                <c:pt idx="999" formatCode="0.00E+00">
                  <c:v>-6.3082199999999997E-132</c:v>
                </c:pt>
                <c:pt idx="1000" formatCode="0.00E+00">
                  <c:v>-1.3412199999999999E-131</c:v>
                </c:pt>
                <c:pt idx="1001" formatCode="0.00E+00">
                  <c:v>6.3289300000000006E-132</c:v>
                </c:pt>
                <c:pt idx="1002" formatCode="0.00E+00">
                  <c:v>4.5788200000000001E-131</c:v>
                </c:pt>
                <c:pt idx="1003" formatCode="0.00E+00">
                  <c:v>2.3996899999999998E-131</c:v>
                </c:pt>
                <c:pt idx="1004" formatCode="0.00E+00">
                  <c:v>-1.19744E-130</c:v>
                </c:pt>
                <c:pt idx="1005" formatCode="0.00E+00">
                  <c:v>-1.7384400000000001E-130</c:v>
                </c:pt>
                <c:pt idx="1006" formatCode="0.00E+00">
                  <c:v>2.05041E-130</c:v>
                </c:pt>
                <c:pt idx="1007" formatCode="0.00E+00">
                  <c:v>6.89585E-130</c:v>
                </c:pt>
                <c:pt idx="1008" formatCode="0.00E+00">
                  <c:v>4.7378100000000004E-131</c:v>
                </c:pt>
                <c:pt idx="1009" formatCode="0.00E+00">
                  <c:v>-2.0644800000000001E-129</c:v>
                </c:pt>
                <c:pt idx="1010" formatCode="0.00E+00">
                  <c:v>-1.9848100000000001E-129</c:v>
                </c:pt>
                <c:pt idx="1011" formatCode="0.00E+00">
                  <c:v>4.5671399999999998E-129</c:v>
                </c:pt>
                <c:pt idx="1012" formatCode="0.00E+00">
                  <c:v>9.7104199999999996E-129</c:v>
                </c:pt>
                <c:pt idx="1013" formatCode="0.00E+00">
                  <c:v>-4.5821399999999998E-129</c:v>
                </c:pt>
                <c:pt idx="1014" formatCode="0.00E+00">
                  <c:v>-3.3150599999999999E-128</c:v>
                </c:pt>
                <c:pt idx="1015" formatCode="0.00E+00">
                  <c:v>-1.7373699999999999E-128</c:v>
                </c:pt>
                <c:pt idx="1016" formatCode="0.00E+00">
                  <c:v>8.6694399999999998E-128</c:v>
                </c:pt>
                <c:pt idx="1017" formatCode="0.00E+00">
                  <c:v>1.2586300000000001E-127</c:v>
                </c:pt>
                <c:pt idx="1018" formatCode="0.00E+00">
                  <c:v>-1.4844900000000001E-127</c:v>
                </c:pt>
                <c:pt idx="1019" formatCode="0.00E+00">
                  <c:v>-4.9925899999999996E-127</c:v>
                </c:pt>
                <c:pt idx="1020" formatCode="0.00E+00">
                  <c:v>-3.4301699999999998E-128</c:v>
                </c:pt>
                <c:pt idx="1021" formatCode="0.00E+00">
                  <c:v>1.4946799999999999E-126</c:v>
                </c:pt>
                <c:pt idx="1022" formatCode="0.00E+00">
                  <c:v>1.4369999999999999E-126</c:v>
                </c:pt>
                <c:pt idx="1023" formatCode="0.00E+00">
                  <c:v>-3.3066100000000003E-126</c:v>
                </c:pt>
                <c:pt idx="1024" formatCode="0.00E+00">
                  <c:v>-7.0303300000000002E-126</c:v>
                </c:pt>
                <c:pt idx="1025" formatCode="0.00E+00">
                  <c:v>3.3174599999999999E-126</c:v>
                </c:pt>
                <c:pt idx="1026" formatCode="0.00E+00">
                  <c:v>2.4000999999999997E-125</c:v>
                </c:pt>
                <c:pt idx="1027" formatCode="0.00E+00">
                  <c:v>1.2578500000000001E-125</c:v>
                </c:pt>
                <c:pt idx="1028" formatCode="0.00E+00">
                  <c:v>-6.2766600000000004E-125</c:v>
                </c:pt>
                <c:pt idx="1029" formatCode="0.00E+00">
                  <c:v>-9.1124700000000005E-125</c:v>
                </c:pt>
                <c:pt idx="1030" formatCode="0.00E+00">
                  <c:v>1.07477E-124</c:v>
                </c:pt>
                <c:pt idx="1031" formatCode="0.00E+00">
                  <c:v>3.6146300000000001E-124</c:v>
                </c:pt>
                <c:pt idx="1032" formatCode="0.00E+00">
                  <c:v>2.48344E-125</c:v>
                </c:pt>
                <c:pt idx="1033" formatCode="0.00E+00">
                  <c:v>-1.08215E-123</c:v>
                </c:pt>
                <c:pt idx="1034" formatCode="0.00E+00">
                  <c:v>-1.0403900000000001E-123</c:v>
                </c:pt>
                <c:pt idx="1035" formatCode="0.00E+00">
                  <c:v>2.3939800000000001E-123</c:v>
                </c:pt>
                <c:pt idx="1036" formatCode="0.00E+00">
                  <c:v>5.08995E-123</c:v>
                </c:pt>
                <c:pt idx="1037" formatCode="0.00E+00">
                  <c:v>-2.4018399999999999E-123</c:v>
                </c:pt>
                <c:pt idx="1038" formatCode="0.00E+00">
                  <c:v>-1.7376700000000001E-122</c:v>
                </c:pt>
                <c:pt idx="1039" formatCode="0.00E+00">
                  <c:v>-9.1068499999999995E-123</c:v>
                </c:pt>
                <c:pt idx="1040" formatCode="0.00E+00">
                  <c:v>4.5443000000000002E-122</c:v>
                </c:pt>
                <c:pt idx="1041" formatCode="0.00E+00">
                  <c:v>6.5974199999999998E-122</c:v>
                </c:pt>
                <c:pt idx="1042" formatCode="0.00E+00">
                  <c:v>-7.7813200000000005E-122</c:v>
                </c:pt>
                <c:pt idx="1043" formatCode="0.00E+00">
                  <c:v>-2.6169799999999998E-121</c:v>
                </c:pt>
                <c:pt idx="1044" formatCode="0.00E+00">
                  <c:v>-1.798E-122</c:v>
                </c:pt>
                <c:pt idx="1045" formatCode="0.00E+00">
                  <c:v>7.8347299999999998E-121</c:v>
                </c:pt>
                <c:pt idx="1046" formatCode="0.00E+00">
                  <c:v>7.5323899999999998E-121</c:v>
                </c:pt>
                <c:pt idx="1047" formatCode="0.00E+00">
                  <c:v>-1.7332400000000001E-120</c:v>
                </c:pt>
                <c:pt idx="1048" formatCode="0.00E+00">
                  <c:v>-3.6851200000000002E-120</c:v>
                </c:pt>
                <c:pt idx="1049" formatCode="0.00E+00">
                  <c:v>1.7389300000000001E-120</c:v>
                </c:pt>
                <c:pt idx="1050" formatCode="0.00E+00">
                  <c:v>1.2580700000000001E-119</c:v>
                </c:pt>
                <c:pt idx="1051" formatCode="0.00E+00">
                  <c:v>6.5933400000000004E-120</c:v>
                </c:pt>
                <c:pt idx="1052" formatCode="0.00E+00">
                  <c:v>-3.29006E-119</c:v>
                </c:pt>
                <c:pt idx="1053" formatCode="0.00E+00">
                  <c:v>-4.7765200000000002E-119</c:v>
                </c:pt>
                <c:pt idx="1054" formatCode="0.00E+00">
                  <c:v>5.6336600000000001E-119</c:v>
                </c:pt>
                <c:pt idx="1055" formatCode="0.00E+00">
                  <c:v>1.8946899999999999E-118</c:v>
                </c:pt>
                <c:pt idx="1056" formatCode="0.00E+00">
                  <c:v>1.3017499999999999E-119</c:v>
                </c:pt>
                <c:pt idx="1057" formatCode="0.00E+00">
                  <c:v>-5.67233E-118</c:v>
                </c:pt>
                <c:pt idx="1058" formatCode="0.00E+00">
                  <c:v>-5.4534399999999997E-118</c:v>
                </c:pt>
                <c:pt idx="1059" formatCode="0.00E+00">
                  <c:v>1.25486E-117</c:v>
                </c:pt>
                <c:pt idx="1060" formatCode="0.00E+00">
                  <c:v>2.6680200000000001E-117</c:v>
                </c:pt>
                <c:pt idx="1061" formatCode="0.00E+00">
                  <c:v>-1.2589800000000001E-117</c:v>
                </c:pt>
                <c:pt idx="1062" formatCode="0.00E+00">
                  <c:v>-9.1084000000000004E-117</c:v>
                </c:pt>
                <c:pt idx="1063" formatCode="0.00E+00">
                  <c:v>-4.7735700000000002E-117</c:v>
                </c:pt>
                <c:pt idx="1064" formatCode="0.00E+00">
                  <c:v>2.3820000000000001E-116</c:v>
                </c:pt>
                <c:pt idx="1065" formatCode="0.00E+00">
                  <c:v>3.4581999999999999E-116</c:v>
                </c:pt>
                <c:pt idx="1066" formatCode="0.00E+00">
                  <c:v>-4.0787599999999997E-116</c:v>
                </c:pt>
                <c:pt idx="1067" formatCode="0.00E+00">
                  <c:v>-1.3717599999999999E-115</c:v>
                </c:pt>
                <c:pt idx="1068" formatCode="0.00E+00">
                  <c:v>-9.4246700000000003E-117</c:v>
                </c:pt>
                <c:pt idx="1069" formatCode="0.00E+00">
                  <c:v>4.10676E-115</c:v>
                </c:pt>
                <c:pt idx="1070" formatCode="0.00E+00">
                  <c:v>3.9482800000000001E-115</c:v>
                </c:pt>
                <c:pt idx="1071" formatCode="0.00E+00">
                  <c:v>-9.0851800000000001E-115</c:v>
                </c:pt>
                <c:pt idx="1072" formatCode="0.00E+00">
                  <c:v>-1.9316400000000001E-114</c:v>
                </c:pt>
                <c:pt idx="1073" formatCode="0.00E+00">
                  <c:v>9.1149999999999991E-115</c:v>
                </c:pt>
                <c:pt idx="1074" formatCode="0.00E+00">
                  <c:v>6.5944699999999993E-114</c:v>
                </c:pt>
                <c:pt idx="1075" formatCode="0.00E+00">
                  <c:v>3.4560600000000002E-114</c:v>
                </c:pt>
                <c:pt idx="1076" formatCode="0.00E+00">
                  <c:v>-1.72457E-113</c:v>
                </c:pt>
                <c:pt idx="1077" formatCode="0.00E+00">
                  <c:v>-2.5037300000000001E-113</c:v>
                </c:pt>
                <c:pt idx="1078" formatCode="0.00E+00">
                  <c:v>2.9530199999999997E-113</c:v>
                </c:pt>
                <c:pt idx="1079" formatCode="0.00E+00">
                  <c:v>9.9314900000000004E-113</c:v>
                </c:pt>
                <c:pt idx="1080" formatCode="0.00E+00">
                  <c:v>6.8234500000000007E-114</c:v>
                </c:pt>
                <c:pt idx="1081" formatCode="0.00E+00">
                  <c:v>-2.9732899999999999E-112</c:v>
                </c:pt>
                <c:pt idx="1082" formatCode="0.00E+00">
                  <c:v>-2.8585499999999998E-112</c:v>
                </c:pt>
                <c:pt idx="1083" formatCode="0.00E+00">
                  <c:v>6.5776600000000003E-112</c:v>
                </c:pt>
                <c:pt idx="1084" formatCode="0.00E+00">
                  <c:v>1.39851E-111</c:v>
                </c:pt>
                <c:pt idx="1085" formatCode="0.00E+00">
                  <c:v>-6.5992499999999997E-112</c:v>
                </c:pt>
                <c:pt idx="1086" formatCode="0.00E+00">
                  <c:v>-4.7743900000000001E-111</c:v>
                </c:pt>
                <c:pt idx="1087" formatCode="0.00E+00">
                  <c:v>-2.50218E-111</c:v>
                </c:pt>
                <c:pt idx="1088" formatCode="0.00E+00">
                  <c:v>1.24858E-110</c:v>
                </c:pt>
                <c:pt idx="1089" formatCode="0.00E+00">
                  <c:v>1.8126999999999999E-110</c:v>
                </c:pt>
                <c:pt idx="1090" formatCode="0.00E+00">
                  <c:v>-2.1379800000000001E-110</c:v>
                </c:pt>
                <c:pt idx="1091" formatCode="0.00E+00">
                  <c:v>-7.19039E-110</c:v>
                </c:pt>
                <c:pt idx="1092" formatCode="0.00E+00">
                  <c:v>-4.9401700000000001E-111</c:v>
                </c:pt>
                <c:pt idx="1093" formatCode="0.00E+00">
                  <c:v>2.15266E-109</c:v>
                </c:pt>
                <c:pt idx="1094" formatCode="0.00E+00">
                  <c:v>2.06959E-109</c:v>
                </c:pt>
                <c:pt idx="1095" formatCode="0.00E+00">
                  <c:v>-4.7622100000000003E-109</c:v>
                </c:pt>
                <c:pt idx="1096" formatCode="0.00E+00">
                  <c:v>-1.01252E-108</c:v>
                </c:pt>
                <c:pt idx="1097" formatCode="0.00E+00">
                  <c:v>4.7778500000000002E-109</c:v>
                </c:pt>
                <c:pt idx="1098" formatCode="0.00E+00">
                  <c:v>3.4566500000000003E-108</c:v>
                </c:pt>
                <c:pt idx="1099" formatCode="0.00E+00">
                  <c:v>1.8115799999999999E-108</c:v>
                </c:pt>
                <c:pt idx="1100" formatCode="0.00E+00">
                  <c:v>-9.03973E-108</c:v>
                </c:pt>
                <c:pt idx="1101" formatCode="0.00E+00">
                  <c:v>-1.3123900000000001E-107</c:v>
                </c:pt>
                <c:pt idx="1102" formatCode="0.00E+00">
                  <c:v>1.5479E-107</c:v>
                </c:pt>
                <c:pt idx="1103" formatCode="0.00E+00">
                  <c:v>5.2058300000000002E-107</c:v>
                </c:pt>
                <c:pt idx="1104" formatCode="0.00E+00">
                  <c:v>3.5766700000000001E-108</c:v>
                </c:pt>
                <c:pt idx="1105" formatCode="0.00E+00">
                  <c:v>-1.55852E-106</c:v>
                </c:pt>
                <c:pt idx="1106" formatCode="0.00E+00">
                  <c:v>-1.4983799999999999E-106</c:v>
                </c:pt>
                <c:pt idx="1107" formatCode="0.00E+00">
                  <c:v>3.4478400000000002E-106</c:v>
                </c:pt>
                <c:pt idx="1108" formatCode="0.00E+00">
                  <c:v>7.3306000000000002E-106</c:v>
                </c:pt>
                <c:pt idx="1109" formatCode="0.00E+00">
                  <c:v>-3.4591500000000001E-106</c:v>
                </c:pt>
                <c:pt idx="1110" formatCode="0.00E+00">
                  <c:v>-2.5026099999999999E-105</c:v>
                </c:pt>
                <c:pt idx="1111" formatCode="0.00E+00">
                  <c:v>-1.31158E-105</c:v>
                </c:pt>
                <c:pt idx="1112" formatCode="0.00E+00">
                  <c:v>6.5447499999999996E-105</c:v>
                </c:pt>
                <c:pt idx="1113" formatCode="0.00E+00">
                  <c:v>9.5016799999999994E-105</c:v>
                </c:pt>
                <c:pt idx="1114" formatCode="0.00E+00">
                  <c:v>-1.1206700000000001E-104</c:v>
                </c:pt>
                <c:pt idx="1115" formatCode="0.00E+00">
                  <c:v>-3.7690099999999999E-104</c:v>
                </c:pt>
                <c:pt idx="1116" formatCode="0.00E+00">
                  <c:v>-2.5895100000000001E-105</c:v>
                </c:pt>
                <c:pt idx="1117" formatCode="0.00E+00">
                  <c:v>1.1283699999999999E-103</c:v>
                </c:pt>
                <c:pt idx="1118" formatCode="0.00E+00">
                  <c:v>1.0848200000000001E-103</c:v>
                </c:pt>
                <c:pt idx="1119" formatCode="0.00E+00">
                  <c:v>-2.4962299999999998E-103</c:v>
                </c:pt>
                <c:pt idx="1120" formatCode="0.00E+00">
                  <c:v>-5.3073500000000005E-103</c:v>
                </c:pt>
                <c:pt idx="1121" formatCode="0.00E+00">
                  <c:v>2.5044199999999999E-103</c:v>
                </c:pt>
                <c:pt idx="1122" formatCode="0.00E+00">
                  <c:v>1.8118899999999999E-102</c:v>
                </c:pt>
                <c:pt idx="1123" formatCode="0.00E+00">
                  <c:v>9.4958100000000007E-103</c:v>
                </c:pt>
                <c:pt idx="1124" formatCode="0.00E+00">
                  <c:v>-4.7383899999999997E-102</c:v>
                </c:pt>
                <c:pt idx="1125" formatCode="0.00E+00">
                  <c:v>-6.8792000000000001E-102</c:v>
                </c:pt>
                <c:pt idx="1126" formatCode="0.00E+00">
                  <c:v>8.1136700000000001E-102</c:v>
                </c:pt>
                <c:pt idx="1127" formatCode="0.00E+00">
                  <c:v>2.72876E-101</c:v>
                </c:pt>
                <c:pt idx="1128" formatCode="0.00E+00">
                  <c:v>1.8748000000000001E-102</c:v>
                </c:pt>
                <c:pt idx="1129" formatCode="0.00E+00">
                  <c:v>-8.1693599999999999E-101</c:v>
                </c:pt>
                <c:pt idx="1130" formatCode="0.00E+00">
                  <c:v>-7.8541100000000002E-101</c:v>
                </c:pt>
                <c:pt idx="1131" formatCode="0.00E+00">
                  <c:v>1.80727E-100</c:v>
                </c:pt>
                <c:pt idx="1132" formatCode="0.00E+00">
                  <c:v>3.8425100000000002E-100</c:v>
                </c:pt>
                <c:pt idx="1133" formatCode="0.00E+00">
                  <c:v>-1.8132E-100</c:v>
                </c:pt>
                <c:pt idx="1134" formatCode="0.00E+00">
                  <c:v>-1.3118000000000001E-99</c:v>
                </c:pt>
                <c:pt idx="1135" formatCode="0.00E+00">
                  <c:v>-6.8749600000000003E-100</c:v>
                </c:pt>
                <c:pt idx="1136" formatCode="0.00E+00">
                  <c:v>3.4305900000000002E-99</c:v>
                </c:pt>
                <c:pt idx="1137" formatCode="0.00E+00">
                  <c:v>4.9805300000000003E-99</c:v>
                </c:pt>
                <c:pt idx="1138" formatCode="0.00E+00">
                  <c:v>-5.87428E-99</c:v>
                </c:pt>
                <c:pt idx="1139" formatCode="0.00E+00">
                  <c:v>-1.9756199999999999E-98</c:v>
                </c:pt>
                <c:pt idx="1140" formatCode="0.00E+00">
                  <c:v>-1.35735E-99</c:v>
                </c:pt>
                <c:pt idx="1141" formatCode="0.00E+00">
                  <c:v>5.9146100000000001E-98</c:v>
                </c:pt>
                <c:pt idx="1142" formatCode="0.00E+00">
                  <c:v>5.6863600000000001E-98</c:v>
                </c:pt>
                <c:pt idx="1143" formatCode="0.00E+00">
                  <c:v>-1.3084600000000001E-97</c:v>
                </c:pt>
                <c:pt idx="1144" formatCode="0.00E+00">
                  <c:v>-2.7819700000000002E-97</c:v>
                </c:pt>
                <c:pt idx="1145" formatCode="0.00E+00">
                  <c:v>1.31275E-97</c:v>
                </c:pt>
                <c:pt idx="1146" formatCode="0.00E+00">
                  <c:v>9.4974400000000008E-97</c:v>
                </c:pt>
                <c:pt idx="1147" formatCode="0.00E+00">
                  <c:v>4.9774600000000004E-97</c:v>
                </c:pt>
                <c:pt idx="1148" formatCode="0.00E+00">
                  <c:v>-2.4837400000000001E-96</c:v>
                </c:pt>
                <c:pt idx="1149" formatCode="0.00E+00">
                  <c:v>-3.6058999999999999E-96</c:v>
                </c:pt>
                <c:pt idx="1150" formatCode="0.00E+00">
                  <c:v>4.2529699999999997E-96</c:v>
                </c:pt>
                <c:pt idx="1151" formatCode="0.00E+00">
                  <c:v>1.43035E-95</c:v>
                </c:pt>
                <c:pt idx="1152" formatCode="0.00E+00">
                  <c:v>9.8272099999999992E-97</c:v>
                </c:pt>
                <c:pt idx="1153" formatCode="0.00E+00">
                  <c:v>-4.2821699999999998E-95</c:v>
                </c:pt>
                <c:pt idx="1154" formatCode="0.00E+00">
                  <c:v>-4.1169200000000002E-95</c:v>
                </c:pt>
                <c:pt idx="1155" formatCode="0.00E+00">
                  <c:v>9.4732199999999995E-95</c:v>
                </c:pt>
                <c:pt idx="1156" formatCode="0.00E+00">
                  <c:v>2.0141400000000001E-94</c:v>
                </c:pt>
                <c:pt idx="1157" formatCode="0.00E+00">
                  <c:v>-9.5043200000000006E-95</c:v>
                </c:pt>
                <c:pt idx="1158" formatCode="0.00E+00">
                  <c:v>-6.8761299999999998E-94</c:v>
                </c:pt>
                <c:pt idx="1159" formatCode="0.00E+00">
                  <c:v>-3.6036700000000002E-94</c:v>
                </c:pt>
                <c:pt idx="1160" formatCode="0.00E+00">
                  <c:v>1.79822E-93</c:v>
                </c:pt>
                <c:pt idx="1161" formatCode="0.00E+00">
                  <c:v>2.6106699999999999E-93</c:v>
                </c:pt>
                <c:pt idx="1162" formatCode="0.00E+00">
                  <c:v>-3.0791500000000002E-93</c:v>
                </c:pt>
                <c:pt idx="1163" formatCode="0.00E+00">
                  <c:v>-1.03557E-92</c:v>
                </c:pt>
                <c:pt idx="1164" formatCode="0.00E+00">
                  <c:v>-7.1148899999999997E-94</c:v>
                </c:pt>
                <c:pt idx="1165" formatCode="0.00E+00">
                  <c:v>3.1002799999999998E-92</c:v>
                </c:pt>
                <c:pt idx="1166" formatCode="0.00E+00">
                  <c:v>2.9806400000000001E-92</c:v>
                </c:pt>
                <c:pt idx="1167" formatCode="0.00E+00">
                  <c:v>-6.8585999999999994E-92</c:v>
                </c:pt>
                <c:pt idx="1168" formatCode="0.00E+00">
                  <c:v>-1.45824E-91</c:v>
                </c:pt>
                <c:pt idx="1169" formatCode="0.00E+00">
                  <c:v>6.8811099999999998E-92</c:v>
                </c:pt>
                <c:pt idx="1170" formatCode="0.00E+00">
                  <c:v>4.9783099999999998E-91</c:v>
                </c:pt>
                <c:pt idx="1171" formatCode="0.00E+00">
                  <c:v>2.6090500000000001E-91</c:v>
                </c:pt>
                <c:pt idx="1172" formatCode="0.00E+00">
                  <c:v>-1.30191E-90</c:v>
                </c:pt>
                <c:pt idx="1173" formatCode="0.00E+00">
                  <c:v>-1.89012E-90</c:v>
                </c:pt>
                <c:pt idx="1174" formatCode="0.00E+00">
                  <c:v>2.2292999999999998E-90</c:v>
                </c:pt>
                <c:pt idx="1175" formatCode="0.00E+00">
                  <c:v>7.4975000000000004E-90</c:v>
                </c:pt>
                <c:pt idx="1176" formatCode="0.00E+00">
                  <c:v>5.1511700000000004E-91</c:v>
                </c:pt>
                <c:pt idx="1177" formatCode="0.00E+00">
                  <c:v>-2.2445999999999999E-89</c:v>
                </c:pt>
                <c:pt idx="1178" formatCode="0.00E+00">
                  <c:v>-2.1579799999999999E-89</c:v>
                </c:pt>
                <c:pt idx="1179" formatCode="0.00E+00">
                  <c:v>4.9656100000000001E-89</c:v>
                </c:pt>
                <c:pt idx="1180" formatCode="0.00E+00">
                  <c:v>1.0557599999999999E-88</c:v>
                </c:pt>
                <c:pt idx="1181" formatCode="0.00E+00">
                  <c:v>-4.9819200000000002E-89</c:v>
                </c:pt>
                <c:pt idx="1182" formatCode="0.00E+00">
                  <c:v>-3.6042899999999998E-88</c:v>
                </c:pt>
                <c:pt idx="1183" formatCode="0.00E+00">
                  <c:v>-1.8889499999999999E-88</c:v>
                </c:pt>
                <c:pt idx="1184" formatCode="0.00E+00">
                  <c:v>9.4258300000000001E-88</c:v>
                </c:pt>
                <c:pt idx="1185" formatCode="0.00E+00">
                  <c:v>1.36844E-87</c:v>
                </c:pt>
                <c:pt idx="1186" formatCode="0.00E+00">
                  <c:v>-1.6140100000000001E-87</c:v>
                </c:pt>
                <c:pt idx="1187" formatCode="0.00E+00">
                  <c:v>-5.4281800000000003E-87</c:v>
                </c:pt>
                <c:pt idx="1188" formatCode="0.00E+00">
                  <c:v>-3.7294399999999999E-88</c:v>
                </c:pt>
                <c:pt idx="1189" formatCode="0.00E+00">
                  <c:v>1.6250900000000001E-86</c:v>
                </c:pt>
                <c:pt idx="1190" formatCode="0.00E+00">
                  <c:v>1.5623799999999999E-86</c:v>
                </c:pt>
                <c:pt idx="1191" formatCode="0.00E+00">
                  <c:v>-3.5951E-86</c:v>
                </c:pt>
                <c:pt idx="1192" formatCode="0.00E+00">
                  <c:v>-7.6437100000000001E-86</c:v>
                </c:pt>
                <c:pt idx="1193" formatCode="0.00E+00">
                  <c:v>3.6068999999999998E-86</c:v>
                </c:pt>
                <c:pt idx="1194" formatCode="0.00E+00">
                  <c:v>2.6095000000000002E-85</c:v>
                </c:pt>
                <c:pt idx="1195" formatCode="0.00E+00">
                  <c:v>1.3675999999999999E-85</c:v>
                </c:pt>
                <c:pt idx="1196" formatCode="0.00E+00">
                  <c:v>-6.8242899999999998E-85</c:v>
                </c:pt>
                <c:pt idx="1197" formatCode="0.00E+00">
                  <c:v>-9.9075099999999996E-85</c:v>
                </c:pt>
                <c:pt idx="1198" formatCode="0.00E+00">
                  <c:v>1.1685400000000001E-84</c:v>
                </c:pt>
                <c:pt idx="1199" formatCode="0.00E+00">
                  <c:v>3.92999E-84</c:v>
                </c:pt>
                <c:pt idx="1200" formatCode="0.00E+00">
                  <c:v>2.7001100000000002E-85</c:v>
                </c:pt>
                <c:pt idx="1201" formatCode="0.00E+00">
                  <c:v>-1.1765599999999999E-83</c:v>
                </c:pt>
                <c:pt idx="1202" formatCode="0.00E+00">
                  <c:v>-1.1311599999999999E-83</c:v>
                </c:pt>
                <c:pt idx="1203" formatCode="0.00E+00">
                  <c:v>2.6028499999999999E-83</c:v>
                </c:pt>
                <c:pt idx="1204" formatCode="0.00E+00">
                  <c:v>5.5340299999999999E-83</c:v>
                </c:pt>
                <c:pt idx="1205" formatCode="0.00E+00">
                  <c:v>-2.61139E-83</c:v>
                </c:pt>
                <c:pt idx="1206" formatCode="0.00E+00">
                  <c:v>-1.8892699999999999E-82</c:v>
                </c:pt>
                <c:pt idx="1207" formatCode="0.00E+00">
                  <c:v>-9.9013900000000003E-83</c:v>
                </c:pt>
                <c:pt idx="1208" formatCode="0.00E+00">
                  <c:v>4.94077E-82</c:v>
                </c:pt>
                <c:pt idx="1209" formatCode="0.00E+00">
                  <c:v>7.1730299999999997E-82</c:v>
                </c:pt>
                <c:pt idx="1210" formatCode="0.00E+00">
                  <c:v>-8.4602099999999999E-82</c:v>
                </c:pt>
                <c:pt idx="1211" formatCode="0.00E+00">
                  <c:v>-2.8453100000000002E-81</c:v>
                </c:pt>
                <c:pt idx="1212" formatCode="0.00E+00">
                  <c:v>-1.95488E-82</c:v>
                </c:pt>
                <c:pt idx="1213" formatCode="0.00E+00">
                  <c:v>8.5182899999999995E-81</c:v>
                </c:pt>
                <c:pt idx="1214" formatCode="0.00E+00">
                  <c:v>8.1895700000000002E-81</c:v>
                </c:pt>
                <c:pt idx="1215" formatCode="0.00E+00">
                  <c:v>-1.8844600000000001E-80</c:v>
                </c:pt>
                <c:pt idx="1216" formatCode="0.00E+00">
                  <c:v>-4.0066299999999996E-80</c:v>
                </c:pt>
                <c:pt idx="1217" formatCode="0.00E+00">
                  <c:v>1.8906400000000001E-80</c:v>
                </c:pt>
                <c:pt idx="1218" formatCode="0.00E+00">
                  <c:v>1.3678300000000001E-79</c:v>
                </c:pt>
                <c:pt idx="1219" formatCode="0.00E+00">
                  <c:v>7.1685900000000007E-80</c:v>
                </c:pt>
                <c:pt idx="1220" formatCode="0.00E+00">
                  <c:v>-3.5771099999999999E-79</c:v>
                </c:pt>
                <c:pt idx="1221" formatCode="0.00E+00">
                  <c:v>-5.1932599999999999E-79</c:v>
                </c:pt>
                <c:pt idx="1222" formatCode="0.00E+00">
                  <c:v>6.1251800000000001E-79</c:v>
                </c:pt>
                <c:pt idx="1223" formatCode="0.00E+00">
                  <c:v>2.0600000000000001E-78</c:v>
                </c:pt>
                <c:pt idx="1224" formatCode="0.00E+00">
                  <c:v>1.41533E-79</c:v>
                </c:pt>
                <c:pt idx="1225" formatCode="0.00E+00">
                  <c:v>-6.1672299999999997E-78</c:v>
                </c:pt>
                <c:pt idx="1226" formatCode="0.00E+00">
                  <c:v>-5.92924E-78</c:v>
                </c:pt>
                <c:pt idx="1227" formatCode="0.00E+00">
                  <c:v>1.3643399999999999E-77</c:v>
                </c:pt>
                <c:pt idx="1228" formatCode="0.00E+00">
                  <c:v>2.9008000000000001E-77</c:v>
                </c:pt>
                <c:pt idx="1229" formatCode="0.00E+00">
                  <c:v>-1.3688199999999999E-77</c:v>
                </c:pt>
                <c:pt idx="1230" formatCode="0.00E+00">
                  <c:v>-9.9030899999999993E-77</c:v>
                </c:pt>
                <c:pt idx="1231" formatCode="0.00E+00">
                  <c:v>-5.1900500000000002E-77</c:v>
                </c:pt>
                <c:pt idx="1232" formatCode="0.00E+00">
                  <c:v>2.58982E-76</c:v>
                </c:pt>
                <c:pt idx="1233" formatCode="0.00E+00">
                  <c:v>3.75991E-76</c:v>
                </c:pt>
                <c:pt idx="1234" formatCode="0.00E+00">
                  <c:v>-4.43462E-76</c:v>
                </c:pt>
                <c:pt idx="1235" formatCode="0.00E+00">
                  <c:v>-1.49144E-75</c:v>
                </c:pt>
                <c:pt idx="1236" formatCode="0.00E+00">
                  <c:v>-1.0246900000000001E-76</c:v>
                </c:pt>
                <c:pt idx="1237" formatCode="0.00E+00">
                  <c:v>4.4650599999999998E-75</c:v>
                </c:pt>
                <c:pt idx="1238" formatCode="0.00E+00">
                  <c:v>4.2927599999999998E-75</c:v>
                </c:pt>
                <c:pt idx="1239" formatCode="0.00E+00">
                  <c:v>-9.8778299999999997E-75</c:v>
                </c:pt>
                <c:pt idx="1240" formatCode="0.00E+00">
                  <c:v>-2.10017E-74</c:v>
                </c:pt>
                <c:pt idx="1241" formatCode="0.00E+00">
                  <c:v>9.91026E-75</c:v>
                </c:pt>
                <c:pt idx="1242" formatCode="0.00E+00">
                  <c:v>7.1698199999999999E-74</c:v>
                </c:pt>
                <c:pt idx="1243" formatCode="0.00E+00">
                  <c:v>3.7575899999999996E-74</c:v>
                </c:pt>
                <c:pt idx="1244" formatCode="0.00E+00">
                  <c:v>-1.8750299999999999E-73</c:v>
                </c:pt>
                <c:pt idx="1245" formatCode="0.00E+00">
                  <c:v>-2.72217E-73</c:v>
                </c:pt>
                <c:pt idx="1246" formatCode="0.00E+00">
                  <c:v>3.2106600000000001E-73</c:v>
                </c:pt>
                <c:pt idx="1247" formatCode="0.00E+00">
                  <c:v>1.0798E-72</c:v>
                </c:pt>
                <c:pt idx="1248" formatCode="0.00E+00">
                  <c:v>7.4187799999999999E-74</c:v>
                </c:pt>
                <c:pt idx="1249" formatCode="0.00E+00">
                  <c:v>-3.2326999999999999E-72</c:v>
                </c:pt>
                <c:pt idx="1250" formatCode="0.00E+00">
                  <c:v>-3.1079500000000002E-72</c:v>
                </c:pt>
                <c:pt idx="1251" formatCode="0.00E+00">
                  <c:v>7.1515399999999999E-72</c:v>
                </c:pt>
                <c:pt idx="1252" formatCode="0.00E+00">
                  <c:v>1.52052E-71</c:v>
                </c:pt>
                <c:pt idx="1253" formatCode="0.00E+00">
                  <c:v>-7.1750100000000005E-72</c:v>
                </c:pt>
                <c:pt idx="1254" formatCode="0.00E+00">
                  <c:v>-5.1909400000000003E-71</c:v>
                </c:pt>
                <c:pt idx="1255" formatCode="0.00E+00">
                  <c:v>-2.7204899999999999E-71</c:v>
                </c:pt>
                <c:pt idx="1256" formatCode="0.00E+00">
                  <c:v>1.3575200000000001E-70</c:v>
                </c:pt>
                <c:pt idx="1257" formatCode="0.00E+00">
                  <c:v>1.97085E-70</c:v>
                </c:pt>
                <c:pt idx="1258" formatCode="0.00E+00">
                  <c:v>-2.3245099999999999E-70</c:v>
                </c:pt>
                <c:pt idx="1259" formatCode="0.00E+00">
                  <c:v>-7.8177300000000006E-70</c:v>
                </c:pt>
                <c:pt idx="1260" formatCode="0.00E+00">
                  <c:v>-5.3711800000000004E-71</c:v>
                </c:pt>
                <c:pt idx="1261" formatCode="0.00E+00">
                  <c:v>2.3404699999999999E-69</c:v>
                </c:pt>
                <c:pt idx="1262" formatCode="0.00E+00">
                  <c:v>2.2501500000000001E-69</c:v>
                </c:pt>
                <c:pt idx="1263" formatCode="0.00E+00">
                  <c:v>-5.1777000000000003E-69</c:v>
                </c:pt>
                <c:pt idx="1264" formatCode="0.00E+00">
                  <c:v>-1.1008599999999999E-68</c:v>
                </c:pt>
                <c:pt idx="1265" formatCode="0.00E+00">
                  <c:v>5.1946999999999996E-69</c:v>
                </c:pt>
                <c:pt idx="1266" formatCode="0.00E+00">
                  <c:v>3.7582300000000003E-68</c:v>
                </c:pt>
                <c:pt idx="1267" formatCode="0.00E+00">
                  <c:v>1.9696299999999998E-68</c:v>
                </c:pt>
                <c:pt idx="1268" formatCode="0.00E+00">
                  <c:v>-9.8284199999999999E-68</c:v>
                </c:pt>
                <c:pt idx="1269" formatCode="0.00E+00">
                  <c:v>-1.42689E-67</c:v>
                </c:pt>
                <c:pt idx="1270" formatCode="0.00E+00">
                  <c:v>1.6829500000000001E-67</c:v>
                </c:pt>
                <c:pt idx="1271" formatCode="0.00E+00">
                  <c:v>5.6600200000000002E-67</c:v>
                </c:pt>
                <c:pt idx="1272" formatCode="0.00E+00">
                  <c:v>3.8887300000000003E-68</c:v>
                </c:pt>
                <c:pt idx="1273" formatCode="0.00E+00">
                  <c:v>-1.6945E-66</c:v>
                </c:pt>
                <c:pt idx="1274" formatCode="0.00E+00">
                  <c:v>-1.6291099999999999E-66</c:v>
                </c:pt>
                <c:pt idx="1275" formatCode="0.00E+00">
                  <c:v>3.7486499999999998E-66</c:v>
                </c:pt>
                <c:pt idx="1276" formatCode="0.00E+00">
                  <c:v>7.9701799999999999E-66</c:v>
                </c:pt>
                <c:pt idx="1277" formatCode="0.00E+00">
                  <c:v>-3.7609600000000002E-66</c:v>
                </c:pt>
                <c:pt idx="1278" formatCode="0.00E+00">
                  <c:v>-2.72096E-65</c:v>
                </c:pt>
                <c:pt idx="1279" formatCode="0.00E+00">
                  <c:v>-1.42601E-65</c:v>
                </c:pt>
                <c:pt idx="1280" formatCode="0.00E+00">
                  <c:v>7.1157600000000001E-65</c:v>
                </c:pt>
                <c:pt idx="1281" formatCode="0.00E+00">
                  <c:v>1.03307E-64</c:v>
                </c:pt>
                <c:pt idx="1282" formatCode="0.00E+00">
                  <c:v>-1.2184499999999999E-64</c:v>
                </c:pt>
                <c:pt idx="1283" formatCode="0.00E+00">
                  <c:v>-4.09785E-64</c:v>
                </c:pt>
                <c:pt idx="1284" formatCode="0.00E+00">
                  <c:v>-2.8154400000000001E-65</c:v>
                </c:pt>
                <c:pt idx="1285" formatCode="0.00E+00">
                  <c:v>1.2268099999999999E-63</c:v>
                </c:pt>
                <c:pt idx="1286" formatCode="0.00E+00">
                  <c:v>1.17947E-63</c:v>
                </c:pt>
                <c:pt idx="1287" formatCode="0.00E+00">
                  <c:v>-2.7140199999999998E-63</c:v>
                </c:pt>
                <c:pt idx="1288" formatCode="0.00E+00">
                  <c:v>-5.7704E-63</c:v>
                </c:pt>
                <c:pt idx="1289" formatCode="0.00E+00">
                  <c:v>2.7229299999999999E-63</c:v>
                </c:pt>
                <c:pt idx="1290" formatCode="0.00E+00">
                  <c:v>1.9699700000000001E-62</c:v>
                </c:pt>
                <c:pt idx="1291" formatCode="0.00E+00">
                  <c:v>1.0324299999999999E-62</c:v>
                </c:pt>
                <c:pt idx="1292" formatCode="0.00E+00">
                  <c:v>-5.1518000000000002E-62</c:v>
                </c:pt>
                <c:pt idx="1293" formatCode="0.00E+00">
                  <c:v>-7.4794000000000004E-62</c:v>
                </c:pt>
                <c:pt idx="1294" formatCode="0.00E+00">
                  <c:v>8.8215599999999995E-62</c:v>
                </c:pt>
                <c:pt idx="1295" formatCode="0.00E+00">
                  <c:v>2.9668400000000002E-61</c:v>
                </c:pt>
                <c:pt idx="1296" formatCode="0.00E+00">
                  <c:v>2.0383699999999999E-62</c:v>
                </c:pt>
                <c:pt idx="1297" formatCode="0.00E+00">
                  <c:v>-8.8821100000000001E-61</c:v>
                </c:pt>
                <c:pt idx="1298" formatCode="0.00E+00">
                  <c:v>-8.5393600000000005E-61</c:v>
                </c:pt>
                <c:pt idx="1299" formatCode="0.00E+00">
                  <c:v>1.9649400000000001E-60</c:v>
                </c:pt>
                <c:pt idx="1300" formatCode="0.00E+00">
                  <c:v>4.17776E-60</c:v>
                </c:pt>
                <c:pt idx="1301" formatCode="0.00E+00">
                  <c:v>-1.9714E-60</c:v>
                </c:pt>
                <c:pt idx="1302" formatCode="0.00E+00">
                  <c:v>-1.42625E-59</c:v>
                </c:pt>
                <c:pt idx="1303" formatCode="0.00E+00">
                  <c:v>-7.4747800000000001E-60</c:v>
                </c:pt>
                <c:pt idx="1304" formatCode="0.00E+00">
                  <c:v>3.7299000000000002E-59</c:v>
                </c:pt>
                <c:pt idx="1305" formatCode="0.00E+00">
                  <c:v>5.4150700000000002E-59</c:v>
                </c:pt>
                <c:pt idx="1306" formatCode="0.00E+00">
                  <c:v>-6.3867999999999996E-59</c:v>
                </c:pt>
                <c:pt idx="1307" formatCode="0.00E+00">
                  <c:v>-2.1479900000000001E-58</c:v>
                </c:pt>
                <c:pt idx="1308" formatCode="0.00E+00">
                  <c:v>-1.4757800000000001E-59</c:v>
                </c:pt>
                <c:pt idx="1309" formatCode="0.00E+00">
                  <c:v>6.4306400000000003E-58</c:v>
                </c:pt>
                <c:pt idx="1310" formatCode="0.00E+00">
                  <c:v>6.1824799999999997E-58</c:v>
                </c:pt>
                <c:pt idx="1311" formatCode="0.00E+00">
                  <c:v>-1.4226199999999999E-57</c:v>
                </c:pt>
                <c:pt idx="1312" formatCode="0.00E+00">
                  <c:v>-3.0246899999999998E-57</c:v>
                </c:pt>
                <c:pt idx="1313" formatCode="0.00E+00">
                  <c:v>1.4272899999999999E-57</c:v>
                </c:pt>
                <c:pt idx="1314" formatCode="0.00E+00">
                  <c:v>1.0326100000000001E-56</c:v>
                </c:pt>
                <c:pt idx="1315" formatCode="0.00E+00">
                  <c:v>5.4117300000000001E-57</c:v>
                </c:pt>
                <c:pt idx="1316" formatCode="0.00E+00">
                  <c:v>-2.7004399999999999E-56</c:v>
                </c:pt>
                <c:pt idx="1317" formatCode="0.00E+00">
                  <c:v>-3.9205099999999998E-56</c:v>
                </c:pt>
                <c:pt idx="1318" formatCode="0.00E+00">
                  <c:v>4.6240299999999997E-56</c:v>
                </c:pt>
                <c:pt idx="1319" formatCode="0.00E+00">
                  <c:v>1.55514E-55</c:v>
                </c:pt>
                <c:pt idx="1320" formatCode="0.00E+00">
                  <c:v>1.0684599999999999E-56</c:v>
                </c:pt>
                <c:pt idx="1321" formatCode="0.00E+00">
                  <c:v>-4.6557700000000003E-55</c:v>
                </c:pt>
                <c:pt idx="1322" formatCode="0.00E+00">
                  <c:v>-4.4761099999999999E-55</c:v>
                </c:pt>
                <c:pt idx="1323" formatCode="0.00E+00">
                  <c:v>1.02997E-54</c:v>
                </c:pt>
                <c:pt idx="1324" formatCode="0.00E+00">
                  <c:v>2.18987E-54</c:v>
                </c:pt>
                <c:pt idx="1325" formatCode="0.00E+00">
                  <c:v>-1.03335E-54</c:v>
                </c:pt>
                <c:pt idx="1326" formatCode="0.00E+00">
                  <c:v>-7.4760499999999997E-54</c:v>
                </c:pt>
                <c:pt idx="1327" formatCode="0.00E+00">
                  <c:v>-3.91808E-54</c:v>
                </c:pt>
                <c:pt idx="1328" formatCode="0.00E+00">
                  <c:v>1.95511E-53</c:v>
                </c:pt>
                <c:pt idx="1329" formatCode="0.00E+00">
                  <c:v>2.83844E-53</c:v>
                </c:pt>
                <c:pt idx="1330" formatCode="0.00E+00">
                  <c:v>-3.3477899999999999E-53</c:v>
                </c:pt>
                <c:pt idx="1331" formatCode="0.00E+00">
                  <c:v>-1.1259200000000001E-52</c:v>
                </c:pt>
                <c:pt idx="1332" formatCode="0.00E+00">
                  <c:v>-7.7356400000000005E-54</c:v>
                </c:pt>
                <c:pt idx="1333" formatCode="0.00E+00">
                  <c:v>3.3707699999999999E-52</c:v>
                </c:pt>
                <c:pt idx="1334" formatCode="0.00E+00">
                  <c:v>3.2407000000000001E-52</c:v>
                </c:pt>
                <c:pt idx="1335" formatCode="0.00E+00">
                  <c:v>-7.4569899999999996E-52</c:v>
                </c:pt>
                <c:pt idx="1336" formatCode="0.00E+00">
                  <c:v>-1.5854700000000001E-51</c:v>
                </c:pt>
                <c:pt idx="1337" formatCode="0.00E+00">
                  <c:v>7.4814699999999994E-52</c:v>
                </c:pt>
                <c:pt idx="1338" formatCode="0.00E+00">
                  <c:v>5.4126499999999995E-51</c:v>
                </c:pt>
                <c:pt idx="1339" formatCode="0.00E+00">
                  <c:v>2.8366900000000001E-51</c:v>
                </c:pt>
                <c:pt idx="1340" formatCode="0.00E+00">
                  <c:v>-1.4155E-50</c:v>
                </c:pt>
                <c:pt idx="1341" formatCode="0.00E+00">
                  <c:v>-2.05503E-50</c:v>
                </c:pt>
                <c:pt idx="1342" formatCode="0.00E+00">
                  <c:v>2.4237999999999999E-50</c:v>
                </c:pt>
                <c:pt idx="1343" formatCode="0.00E+00">
                  <c:v>8.1516299999999998E-50</c:v>
                </c:pt>
                <c:pt idx="1344" formatCode="0.00E+00">
                  <c:v>5.6006E-51</c:v>
                </c:pt>
                <c:pt idx="1345" formatCode="0.00E+00">
                  <c:v>-2.4404400000000002E-49</c:v>
                </c:pt>
                <c:pt idx="1346" formatCode="0.00E+00">
                  <c:v>-2.3462600000000001E-49</c:v>
                </c:pt>
                <c:pt idx="1347" formatCode="0.00E+00">
                  <c:v>5.3988500000000003E-49</c:v>
                </c:pt>
                <c:pt idx="1348" formatCode="0.00E+00">
                  <c:v>1.14787E-48</c:v>
                </c:pt>
                <c:pt idx="1349" formatCode="0.00E+00">
                  <c:v>-5.41657E-49</c:v>
                </c:pt>
                <c:pt idx="1350" formatCode="0.00E+00">
                  <c:v>-3.9187499999999999E-48</c:v>
                </c:pt>
                <c:pt idx="1351" formatCode="0.00E+00">
                  <c:v>-2.0537599999999999E-48</c:v>
                </c:pt>
                <c:pt idx="1352" formatCode="0.00E+00">
                  <c:v>1.02482E-47</c:v>
                </c:pt>
                <c:pt idx="1353" formatCode="0.00E+00">
                  <c:v>1.48784E-47</c:v>
                </c:pt>
                <c:pt idx="1354" formatCode="0.00E+00">
                  <c:v>-1.75483E-47</c:v>
                </c:pt>
                <c:pt idx="1355" formatCode="0.00E+00">
                  <c:v>-5.9017700000000001E-47</c:v>
                </c:pt>
                <c:pt idx="1356" formatCode="0.00E+00">
                  <c:v>-4.0548200000000002E-48</c:v>
                </c:pt>
                <c:pt idx="1357" formatCode="0.00E+00">
                  <c:v>1.7668699999999998E-46</c:v>
                </c:pt>
                <c:pt idx="1358" formatCode="0.00E+00">
                  <c:v>1.6986899999999999E-46</c:v>
                </c:pt>
                <c:pt idx="1359" formatCode="0.00E+00">
                  <c:v>-3.9087600000000003E-46</c:v>
                </c:pt>
                <c:pt idx="1360" formatCode="0.00E+00">
                  <c:v>-8.3106000000000003E-46</c:v>
                </c:pt>
                <c:pt idx="1361" formatCode="0.00E+00">
                  <c:v>3.92159E-46</c:v>
                </c:pt>
                <c:pt idx="1362" formatCode="0.00E+00">
                  <c:v>2.8371699999999997E-45</c:v>
                </c:pt>
                <c:pt idx="1363" formatCode="0.00E+00">
                  <c:v>1.4869200000000001E-45</c:v>
                </c:pt>
                <c:pt idx="1364" formatCode="0.00E+00">
                  <c:v>-7.4196900000000003E-45</c:v>
                </c:pt>
                <c:pt idx="1365" formatCode="0.00E+00">
                  <c:v>-1.07719E-44</c:v>
                </c:pt>
                <c:pt idx="1366" formatCode="0.00E+00">
                  <c:v>1.2704899999999999E-44</c:v>
                </c:pt>
                <c:pt idx="1367" formatCode="0.00E+00">
                  <c:v>4.2728700000000001E-44</c:v>
                </c:pt>
                <c:pt idx="1368" formatCode="0.00E+00">
                  <c:v>2.9356899999999999E-45</c:v>
                </c:pt>
                <c:pt idx="1369" formatCode="0.00E+00">
                  <c:v>-1.2792100000000001E-43</c:v>
                </c:pt>
                <c:pt idx="1370" formatCode="0.00E+00">
                  <c:v>-1.2298499999999999E-43</c:v>
                </c:pt>
                <c:pt idx="1371" formatCode="0.00E+00">
                  <c:v>2.8299399999999999E-43</c:v>
                </c:pt>
                <c:pt idx="1372" formatCode="0.00E+00">
                  <c:v>6.0168600000000002E-43</c:v>
                </c:pt>
                <c:pt idx="1373" formatCode="0.00E+00">
                  <c:v>-2.8392299999999999E-43</c:v>
                </c:pt>
                <c:pt idx="1374" formatCode="0.00E+00">
                  <c:v>-2.0541099999999999E-42</c:v>
                </c:pt>
                <c:pt idx="1375" formatCode="0.00E+00">
                  <c:v>-1.0765299999999999E-42</c:v>
                </c:pt>
                <c:pt idx="1376" formatCode="0.00E+00">
                  <c:v>5.3718400000000001E-42</c:v>
                </c:pt>
                <c:pt idx="1377" formatCode="0.00E+00">
                  <c:v>7.7988500000000001E-42</c:v>
                </c:pt>
                <c:pt idx="1378" formatCode="0.00E+00">
                  <c:v>-9.1983499999999995E-42</c:v>
                </c:pt>
                <c:pt idx="1379" formatCode="0.00E+00">
                  <c:v>-3.0935599999999998E-41</c:v>
                </c:pt>
                <c:pt idx="1380" formatCode="0.00E+00">
                  <c:v>-2.1254299999999999E-42</c:v>
                </c:pt>
                <c:pt idx="1381" formatCode="0.00E+00">
                  <c:v>9.2614800000000001E-41</c:v>
                </c:pt>
                <c:pt idx="1382" formatCode="0.00E+00">
                  <c:v>8.9040899999999995E-41</c:v>
                </c:pt>
                <c:pt idx="1383" formatCode="0.00E+00">
                  <c:v>-2.04887E-40</c:v>
                </c:pt>
                <c:pt idx="1384" formatCode="0.00E+00">
                  <c:v>-4.3562E-40</c:v>
                </c:pt>
                <c:pt idx="1385" formatCode="0.00E+00">
                  <c:v>2.0556000000000001E-40</c:v>
                </c:pt>
                <c:pt idx="1386" formatCode="0.00E+00">
                  <c:v>1.48717E-39</c:v>
                </c:pt>
                <c:pt idx="1387" formatCode="0.00E+00">
                  <c:v>7.7940400000000001E-40</c:v>
                </c:pt>
                <c:pt idx="1388" formatCode="0.00E+00">
                  <c:v>-3.8892100000000003E-39</c:v>
                </c:pt>
                <c:pt idx="1389" formatCode="0.00E+00">
                  <c:v>-5.6463599999999999E-39</c:v>
                </c:pt>
                <c:pt idx="1390" formatCode="0.00E+00">
                  <c:v>6.6595899999999995E-39</c:v>
                </c:pt>
                <c:pt idx="1391" formatCode="0.00E+00">
                  <c:v>2.23973E-38</c:v>
                </c:pt>
                <c:pt idx="1392" formatCode="0.00E+00">
                  <c:v>1.53881E-39</c:v>
                </c:pt>
                <c:pt idx="1393" formatCode="0.00E+00">
                  <c:v>-6.7053000000000002E-38</c:v>
                </c:pt>
                <c:pt idx="1394" formatCode="0.00E+00">
                  <c:v>-6.4465499999999996E-38</c:v>
                </c:pt>
                <c:pt idx="1395" formatCode="0.00E+00">
                  <c:v>1.48338E-37</c:v>
                </c:pt>
                <c:pt idx="1396" formatCode="0.00E+00">
                  <c:v>3.1538799999999999E-37</c:v>
                </c:pt>
                <c:pt idx="1397" formatCode="0.00E+00">
                  <c:v>-1.4882500000000001E-37</c:v>
                </c:pt>
                <c:pt idx="1398" formatCode="0.00E+00">
                  <c:v>-1.0767099999999999E-36</c:v>
                </c:pt>
                <c:pt idx="1399" formatCode="0.00E+00">
                  <c:v>-5.64287E-37</c:v>
                </c:pt>
                <c:pt idx="1400" formatCode="0.00E+00">
                  <c:v>2.81578E-36</c:v>
                </c:pt>
                <c:pt idx="1401" formatCode="0.00E+00">
                  <c:v>4.0879600000000003E-36</c:v>
                </c:pt>
                <c:pt idx="1402" formatCode="0.00E+00">
                  <c:v>-4.82153E-36</c:v>
                </c:pt>
                <c:pt idx="1403" formatCode="0.00E+00">
                  <c:v>-1.6215599999999999E-35</c:v>
                </c:pt>
                <c:pt idx="1404" formatCode="0.00E+00">
                  <c:v>-1.1141E-36</c:v>
                </c:pt>
                <c:pt idx="1405" formatCode="0.00E+00">
                  <c:v>4.8546300000000004E-35</c:v>
                </c:pt>
                <c:pt idx="1406" formatCode="0.00E+00">
                  <c:v>4.6672900000000001E-35</c:v>
                </c:pt>
                <c:pt idx="1407" formatCode="0.00E+00">
                  <c:v>-1.07396E-34</c:v>
                </c:pt>
                <c:pt idx="1408" formatCode="0.00E+00">
                  <c:v>-2.2834099999999999E-34</c:v>
                </c:pt>
                <c:pt idx="1409" formatCode="0.00E+00">
                  <c:v>1.0774900000000001E-34</c:v>
                </c:pt>
                <c:pt idx="1410" formatCode="0.00E+00">
                  <c:v>7.7953699999999995E-34</c:v>
                </c:pt>
                <c:pt idx="1411" formatCode="0.00E+00">
                  <c:v>4.0854300000000004E-34</c:v>
                </c:pt>
                <c:pt idx="1412" formatCode="0.00E+00">
                  <c:v>-2.0386200000000001E-33</c:v>
                </c:pt>
                <c:pt idx="1413" formatCode="0.00E+00">
                  <c:v>-2.95967E-33</c:v>
                </c:pt>
                <c:pt idx="1414" formatCode="0.00E+00">
                  <c:v>3.4907799999999998E-33</c:v>
                </c:pt>
                <c:pt idx="1415" formatCode="0.00E+00">
                  <c:v>1.17401E-32</c:v>
                </c:pt>
                <c:pt idx="1416" formatCode="0.00E+00">
                  <c:v>8.0660399999999992E-34</c:v>
                </c:pt>
                <c:pt idx="1417" formatCode="0.00E+00">
                  <c:v>-3.5147399999999999E-32</c:v>
                </c:pt>
                <c:pt idx="1418" formatCode="0.00E+00">
                  <c:v>-3.3791099999999999E-32</c:v>
                </c:pt>
                <c:pt idx="1419" formatCode="0.00E+00">
                  <c:v>7.77549E-32</c:v>
                </c:pt>
                <c:pt idx="1420" formatCode="0.00E+00">
                  <c:v>1.65318E-31</c:v>
                </c:pt>
                <c:pt idx="1421" formatCode="0.00E+00">
                  <c:v>-7.8010100000000002E-32</c:v>
                </c:pt>
                <c:pt idx="1422" formatCode="0.00E+00">
                  <c:v>-5.6438400000000003E-31</c:v>
                </c:pt>
                <c:pt idx="1423" formatCode="0.00E+00">
                  <c:v>-2.9578499999999998E-31</c:v>
                </c:pt>
                <c:pt idx="1424" formatCode="0.00E+00">
                  <c:v>1.47596E-30</c:v>
                </c:pt>
                <c:pt idx="1425" formatCode="0.00E+00">
                  <c:v>2.1428000000000001E-30</c:v>
                </c:pt>
                <c:pt idx="1426" formatCode="0.00E+00">
                  <c:v>-2.52732E-30</c:v>
                </c:pt>
                <c:pt idx="1427" formatCode="0.00E+00">
                  <c:v>-8.4998000000000001E-30</c:v>
                </c:pt>
                <c:pt idx="1428" formatCode="0.00E+00">
                  <c:v>-5.8398099999999998E-31</c:v>
                </c:pt>
                <c:pt idx="1429" formatCode="0.00E+00">
                  <c:v>2.5446700000000002E-29</c:v>
                </c:pt>
                <c:pt idx="1430" formatCode="0.00E+00">
                  <c:v>2.44647E-29</c:v>
                </c:pt>
                <c:pt idx="1431" formatCode="0.00E+00">
                  <c:v>-5.6294399999999997E-29</c:v>
                </c:pt>
                <c:pt idx="1432" formatCode="0.00E+00">
                  <c:v>-1.1969000000000001E-28</c:v>
                </c:pt>
                <c:pt idx="1433" formatCode="0.00E+00">
                  <c:v>5.6479199999999999E-29</c:v>
                </c:pt>
                <c:pt idx="1434" formatCode="0.00E+00">
                  <c:v>4.0861300000000002E-28</c:v>
                </c:pt>
                <c:pt idx="1435" formatCode="0.00E+00">
                  <c:v>2.1414800000000001E-28</c:v>
                </c:pt>
                <c:pt idx="1436" formatCode="0.00E+00">
                  <c:v>-1.0685900000000001E-27</c:v>
                </c:pt>
                <c:pt idx="1437" formatCode="0.00E+00">
                  <c:v>-1.5513800000000001E-27</c:v>
                </c:pt>
                <c:pt idx="1438" formatCode="0.00E+00">
                  <c:v>1.8297799999999998E-27</c:v>
                </c:pt>
                <c:pt idx="1439" formatCode="0.00E+00">
                  <c:v>6.1538500000000002E-27</c:v>
                </c:pt>
                <c:pt idx="1440" formatCode="0.00E+00">
                  <c:v>4.22801E-28</c:v>
                </c:pt>
                <c:pt idx="1441" formatCode="0.00E+00">
                  <c:v>-1.84234E-26</c:v>
                </c:pt>
                <c:pt idx="1442" formatCode="0.00E+00">
                  <c:v>-1.7712400000000001E-26</c:v>
                </c:pt>
                <c:pt idx="1443" formatCode="0.00E+00">
                  <c:v>4.0757099999999999E-26</c:v>
                </c:pt>
                <c:pt idx="1444" formatCode="0.00E+00">
                  <c:v>8.6655599999999997E-26</c:v>
                </c:pt>
                <c:pt idx="1445" formatCode="0.00E+00">
                  <c:v>-4.0890899999999999E-26</c:v>
                </c:pt>
                <c:pt idx="1446" formatCode="0.00E+00">
                  <c:v>-2.9583499999999999E-25</c:v>
                </c:pt>
                <c:pt idx="1447" formatCode="0.00E+00">
                  <c:v>-1.55043E-25</c:v>
                </c:pt>
                <c:pt idx="1448" formatCode="0.00E+00">
                  <c:v>7.7365900000000004E-25</c:v>
                </c:pt>
                <c:pt idx="1449" formatCode="0.00E+00">
                  <c:v>1.1231999999999999E-24</c:v>
                </c:pt>
                <c:pt idx="1450" formatCode="0.00E+00">
                  <c:v>-1.32476E-24</c:v>
                </c:pt>
                <c:pt idx="1451" formatCode="0.00E+00">
                  <c:v>-4.4553799999999998E-24</c:v>
                </c:pt>
                <c:pt idx="1452" formatCode="0.00E+00">
                  <c:v>-3.0610699999999998E-25</c:v>
                </c:pt>
                <c:pt idx="1453" formatCode="0.00E+00">
                  <c:v>1.3338500000000001E-23</c:v>
                </c:pt>
                <c:pt idx="1454" formatCode="0.00E+00">
                  <c:v>1.28238E-23</c:v>
                </c:pt>
                <c:pt idx="1455" formatCode="0.00E+00">
                  <c:v>-2.9508099999999999E-23</c:v>
                </c:pt>
                <c:pt idx="1456" formatCode="0.00E+00">
                  <c:v>-6.2738499999999995E-23</c:v>
                </c:pt>
                <c:pt idx="1457" formatCode="0.00E+00">
                  <c:v>2.9604900000000003E-23</c:v>
                </c:pt>
                <c:pt idx="1458" formatCode="0.00E+00">
                  <c:v>2.1418400000000001E-22</c:v>
                </c:pt>
                <c:pt idx="1459" formatCode="0.00E+00">
                  <c:v>1.12251E-22</c:v>
                </c:pt>
                <c:pt idx="1460" formatCode="0.00E+00">
                  <c:v>-5.6012800000000001E-22</c:v>
                </c:pt>
                <c:pt idx="1461" formatCode="0.00E+00">
                  <c:v>-8.1319499999999997E-22</c:v>
                </c:pt>
                <c:pt idx="1462" formatCode="0.00E+00">
                  <c:v>9.5912199999999994E-22</c:v>
                </c:pt>
                <c:pt idx="1463" formatCode="0.00E+00">
                  <c:v>3.2256900000000002E-21</c:v>
                </c:pt>
                <c:pt idx="1464" formatCode="0.00E+00">
                  <c:v>2.2162099999999998E-22</c:v>
                </c:pt>
                <c:pt idx="1465" formatCode="0.00E+00">
                  <c:v>-9.6570500000000001E-21</c:v>
                </c:pt>
                <c:pt idx="1466" formatCode="0.00E+00">
                  <c:v>-9.2843900000000007E-21</c:v>
                </c:pt>
                <c:pt idx="1467" formatCode="0.00E+00">
                  <c:v>2.1363799999999999E-20</c:v>
                </c:pt>
                <c:pt idx="1468" formatCode="0.00E+00">
                  <c:v>4.54226E-20</c:v>
                </c:pt>
                <c:pt idx="1469" formatCode="0.00E+00">
                  <c:v>-2.14339E-20</c:v>
                </c:pt>
                <c:pt idx="1470" formatCode="0.00E+00">
                  <c:v>-1.5506899999999999E-19</c:v>
                </c:pt>
                <c:pt idx="1471" formatCode="0.00E+00">
                  <c:v>-8.1269299999999994E-20</c:v>
                </c:pt>
                <c:pt idx="1472" formatCode="0.00E+00">
                  <c:v>4.0553200000000001E-19</c:v>
                </c:pt>
                <c:pt idx="1473" formatCode="0.00E+00">
                  <c:v>5.8875200000000003E-19</c:v>
                </c:pt>
                <c:pt idx="1474" formatCode="0.00E+00">
                  <c:v>-6.9440300000000002E-19</c:v>
                </c:pt>
                <c:pt idx="1475" formatCode="0.00E+00">
                  <c:v>-2.3353900000000002E-18</c:v>
                </c:pt>
                <c:pt idx="1476" formatCode="0.00E+00">
                  <c:v>-1.60454E-19</c:v>
                </c:pt>
                <c:pt idx="1477" formatCode="0.00E+00">
                  <c:v>6.9916899999999998E-18</c:v>
                </c:pt>
                <c:pt idx="1478" formatCode="0.00E+00">
                  <c:v>6.7218899999999999E-18</c:v>
                </c:pt>
                <c:pt idx="1479" formatCode="0.00E+00">
                  <c:v>-1.5467400000000001E-17</c:v>
                </c:pt>
                <c:pt idx="1480" formatCode="0.00E+00">
                  <c:v>-3.2885900000000002E-17</c:v>
                </c:pt>
                <c:pt idx="1481" formatCode="0.00E+00">
                  <c:v>1.5518100000000001E-17</c:v>
                </c:pt>
                <c:pt idx="1482" formatCode="0.00E+00">
                  <c:v>1.1227E-16</c:v>
                </c:pt>
                <c:pt idx="1483" formatCode="0.00E+00">
                  <c:v>5.8838899999999999E-17</c:v>
                </c:pt>
                <c:pt idx="1484" formatCode="0.00E+00">
                  <c:v>-2.9360500000000002E-16</c:v>
                </c:pt>
                <c:pt idx="1485" formatCode="0.00E+00">
                  <c:v>-4.2625599999999998E-16</c:v>
                </c:pt>
                <c:pt idx="1486" formatCode="0.00E+00">
                  <c:v>5.0274699999999998E-16</c:v>
                </c:pt>
                <c:pt idx="1487" formatCode="0.00E+00">
                  <c:v>1.6908199999999999E-15</c:v>
                </c:pt>
                <c:pt idx="1488" formatCode="0.00E+00">
                  <c:v>1.1616799999999999E-16</c:v>
                </c:pt>
                <c:pt idx="1489" formatCode="0.00E+00">
                  <c:v>-5.0619800000000003E-15</c:v>
                </c:pt>
                <c:pt idx="1490" formatCode="0.00E+00">
                  <c:v>-4.8666399999999997E-15</c:v>
                </c:pt>
                <c:pt idx="1491" formatCode="0.00E+00">
                  <c:v>1.11984E-14</c:v>
                </c:pt>
                <c:pt idx="1492" formatCode="0.00E+00">
                  <c:v>2.3809300000000001E-14</c:v>
                </c:pt>
                <c:pt idx="1493" formatCode="0.00E+00">
                  <c:v>-1.12351E-14</c:v>
                </c:pt>
                <c:pt idx="1494" formatCode="0.00E+00">
                  <c:v>-8.12832E-14</c:v>
                </c:pt>
                <c:pt idx="1495" formatCode="0.00E+00">
                  <c:v>-4.2599300000000003E-14</c:v>
                </c:pt>
                <c:pt idx="1496" formatCode="0.00E+00">
                  <c:v>2.12569E-13</c:v>
                </c:pt>
                <c:pt idx="1497" formatCode="0.00E+00">
                  <c:v>3.0860900000000001E-13</c:v>
                </c:pt>
                <c:pt idx="1498" formatCode="0.00E+00">
                  <c:v>-3.63988E-13</c:v>
                </c:pt>
                <c:pt idx="1499" formatCode="0.00E+00">
                  <c:v>-1.22415E-12</c:v>
                </c:pt>
                <c:pt idx="1500" formatCode="0.00E+00">
                  <c:v>-8.4105600000000004E-14</c:v>
                </c:pt>
                <c:pt idx="1501" formatCode="0.00E+00">
                  <c:v>3.6648600000000002E-12</c:v>
                </c:pt>
                <c:pt idx="1502" formatCode="0.00E+00">
                  <c:v>3.5234400000000002E-12</c:v>
                </c:pt>
                <c:pt idx="1503" formatCode="0.00E+00">
                  <c:v>-8.1075899999999998E-12</c:v>
                </c:pt>
                <c:pt idx="1504" formatCode="0.00E+00">
                  <c:v>-1.7237899999999999E-11</c:v>
                </c:pt>
                <c:pt idx="1505" formatCode="0.00E+00">
                  <c:v>8.1342100000000007E-12</c:v>
                </c:pt>
                <c:pt idx="1506" formatCode="0.00E+00">
                  <c:v>5.8848899999999994E-11</c:v>
                </c:pt>
                <c:pt idx="1507" formatCode="0.00E+00">
                  <c:v>3.0841799999999999E-11</c:v>
                </c:pt>
                <c:pt idx="1508" formatCode="0.00E+00">
                  <c:v>-1.5390000000000001E-10</c:v>
                </c:pt>
                <c:pt idx="1509" formatCode="0.00E+00">
                  <c:v>-2.2343199999999999E-10</c:v>
                </c:pt>
                <c:pt idx="1510" formatCode="0.00E+00">
                  <c:v>2.6352699999999999E-10</c:v>
                </c:pt>
                <c:pt idx="1511" formatCode="0.00E+00">
                  <c:v>8.86284E-10</c:v>
                </c:pt>
                <c:pt idx="1512" formatCode="0.00E+00">
                  <c:v>6.0892300000000005E-11</c:v>
                </c:pt>
                <c:pt idx="1513" formatCode="0.00E+00">
                  <c:v>-2.65336E-9</c:v>
                </c:pt>
                <c:pt idx="1514" formatCode="0.00E+00">
                  <c:v>-2.5509699999999999E-9</c:v>
                </c:pt>
                <c:pt idx="1515" formatCode="0.00E+00">
                  <c:v>5.8698900000000003E-9</c:v>
                </c:pt>
                <c:pt idx="1516" formatCode="0.00E+00">
                  <c:v>1.2480200000000001E-8</c:v>
                </c:pt>
                <c:pt idx="1517" formatCode="0.00E+00">
                  <c:v>-5.8891600000000004E-9</c:v>
                </c:pt>
                <c:pt idx="1518" formatCode="0.00E+00">
                  <c:v>-4.2606499999999998E-8</c:v>
                </c:pt>
                <c:pt idx="1519" formatCode="0.00E+00">
                  <c:v>-2.2329399999999999E-8</c:v>
                </c:pt>
                <c:pt idx="1520" formatCode="0.00E+00">
                  <c:v>1.11423E-7</c:v>
                </c:pt>
                <c:pt idx="1521" formatCode="0.00E+00">
                  <c:v>1.6176499999999999E-7</c:v>
                </c:pt>
                <c:pt idx="1522" formatCode="0.00E+00">
                  <c:v>-1.9079300000000001E-7</c:v>
                </c:pt>
                <c:pt idx="1523" formatCode="0.00E+00">
                  <c:v>-6.4166900000000003E-7</c:v>
                </c:pt>
                <c:pt idx="1524" formatCode="0.00E+00">
                  <c:v>-4.4086000000000002E-8</c:v>
                </c:pt>
                <c:pt idx="1525" formatCode="0.00E+00">
                  <c:v>1.9210299999999999E-6</c:v>
                </c:pt>
                <c:pt idx="1526" formatCode="0.00E+00">
                  <c:v>1.8469000000000001E-6</c:v>
                </c:pt>
                <c:pt idx="1527" formatCode="0.00E+00">
                  <c:v>-4.2497899999999997E-6</c:v>
                </c:pt>
                <c:pt idx="1528" formatCode="0.00E+00">
                  <c:v>-9.0356700000000002E-6</c:v>
                </c:pt>
                <c:pt idx="1529" formatCode="0.00E+00">
                  <c:v>4.2637399999999998E-6</c:v>
                </c:pt>
                <c:pt idx="1530" formatCode="0.00E+00">
                  <c:v>3.0847099999999998E-5</c:v>
                </c:pt>
                <c:pt idx="1531" formatCode="0.00E+00">
                  <c:v>1.6166499999999998E-5</c:v>
                </c:pt>
                <c:pt idx="1532" formatCode="0.00E+00">
                  <c:v>-8.0670300000000006E-5</c:v>
                </c:pt>
                <c:pt idx="1533" formatCode="0.00E+00">
                  <c:v>-1.17117E-4</c:v>
                </c:pt>
                <c:pt idx="1534" formatCode="0.00E+00">
                  <c:v>1.42268E-4</c:v>
                </c:pt>
                <c:pt idx="1535" formatCode="0.00E+00">
                  <c:v>6.4286699999999998E-4</c:v>
                </c:pt>
                <c:pt idx="1536" formatCode="0.00E+00">
                  <c:v>9.6799899999999999E-4</c:v>
                </c:pt>
                <c:pt idx="1537" formatCode="0.00E+00">
                  <c:v>7.9271699999999997E-4</c:v>
                </c:pt>
                <c:pt idx="1538" formatCode="0.00E+00">
                  <c:v>3.19582E-4</c:v>
                </c:pt>
                <c:pt idx="1539" formatCode="0.00E+00">
                  <c:v>-1.1789E-4</c:v>
                </c:pt>
                <c:pt idx="1540" formatCode="0.00E+00">
                  <c:v>-4.6271099999999998E-4</c:v>
                </c:pt>
                <c:pt idx="1541" formatCode="0.00E+00">
                  <c:v>-7.7284700000000001E-4</c:v>
                </c:pt>
                <c:pt idx="1542" formatCode="0.00E+00">
                  <c:v>-1.12684E-3</c:v>
                </c:pt>
                <c:pt idx="1543" formatCode="0.00E+00">
                  <c:v>-1.49547E-3</c:v>
                </c:pt>
                <c:pt idx="1544" formatCode="0.00E+00">
                  <c:v>-1.85399E-3</c:v>
                </c:pt>
                <c:pt idx="1545" formatCode="0.00E+00">
                  <c:v>-2.2149100000000001E-3</c:v>
                </c:pt>
                <c:pt idx="1546" formatCode="0.00E+00">
                  <c:v>-2.56368E-3</c:v>
                </c:pt>
                <c:pt idx="1547" formatCode="0.00E+00">
                  <c:v>-2.9247700000000001E-3</c:v>
                </c:pt>
                <c:pt idx="1548" formatCode="0.00E+00">
                  <c:v>-3.2812599999999998E-3</c:v>
                </c:pt>
                <c:pt idx="1549" formatCode="0.00E+00">
                  <c:v>-3.6365500000000001E-3</c:v>
                </c:pt>
                <c:pt idx="1550" formatCode="0.00E+00">
                  <c:v>-3.9963100000000003E-3</c:v>
                </c:pt>
                <c:pt idx="1551" formatCode="0.00E+00">
                  <c:v>-4.34834E-3</c:v>
                </c:pt>
                <c:pt idx="1552" formatCode="0.00E+00">
                  <c:v>-4.7075700000000003E-3</c:v>
                </c:pt>
                <c:pt idx="1553" formatCode="0.00E+00">
                  <c:v>-5.0628299999999999E-3</c:v>
                </c:pt>
                <c:pt idx="1554" formatCode="0.00E+00">
                  <c:v>-5.41742E-3</c:v>
                </c:pt>
                <c:pt idx="1555" formatCode="0.00E+00">
                  <c:v>-5.7770299999999998E-3</c:v>
                </c:pt>
                <c:pt idx="1556" formatCode="0.00E+00">
                  <c:v>-6.1293199999999997E-3</c:v>
                </c:pt>
                <c:pt idx="1557" formatCode="0.00E+00">
                  <c:v>-6.4887499999999997E-3</c:v>
                </c:pt>
                <c:pt idx="1558" formatCode="0.00E+00">
                  <c:v>-6.8433299999999999E-3</c:v>
                </c:pt>
                <c:pt idx="1559" formatCode="0.00E+00">
                  <c:v>-7.1967300000000001E-3</c:v>
                </c:pt>
                <c:pt idx="1560" formatCode="0.00E+00">
                  <c:v>-7.5554100000000003E-3</c:v>
                </c:pt>
                <c:pt idx="1561" formatCode="0.00E+00">
                  <c:v>-7.9047700000000002E-3</c:v>
                </c:pt>
                <c:pt idx="1562" formatCode="0.00E+00">
                  <c:v>-8.2644799999999994E-3</c:v>
                </c:pt>
                <c:pt idx="1563" formatCode="0.00E+00">
                  <c:v>-8.61577E-3</c:v>
                </c:pt>
                <c:pt idx="1564" formatCode="0.00E+00">
                  <c:v>-8.9707699999999994E-3</c:v>
                </c:pt>
                <c:pt idx="1565" formatCode="0.00E+00">
                  <c:v>-9.3282799999999996E-3</c:v>
                </c:pt>
                <c:pt idx="1566" formatCode="0.00E+00">
                  <c:v>-9.6781699999999998E-3</c:v>
                </c:pt>
                <c:pt idx="1567">
                  <c:v>-1.0038800000000001E-2</c:v>
                </c:pt>
                <c:pt idx="1568">
                  <c:v>-1.0386299999999999E-2</c:v>
                </c:pt>
                <c:pt idx="1569">
                  <c:v>-1.0742E-2</c:v>
                </c:pt>
                <c:pt idx="1570">
                  <c:v>-1.1093499999999999E-2</c:v>
                </c:pt>
                <c:pt idx="1571">
                  <c:v>-1.1443399999999999E-2</c:v>
                </c:pt>
                <c:pt idx="1572">
                  <c:v>-1.18005E-2</c:v>
                </c:pt>
                <c:pt idx="1573">
                  <c:v>-1.2147099999999999E-2</c:v>
                </c:pt>
                <c:pt idx="1574">
                  <c:v>-1.2504400000000001E-2</c:v>
                </c:pt>
                <c:pt idx="1575">
                  <c:v>-1.2853699999999999E-2</c:v>
                </c:pt>
                <c:pt idx="1576">
                  <c:v>-1.32067E-2</c:v>
                </c:pt>
                <c:pt idx="1577">
                  <c:v>-1.35595E-2</c:v>
                </c:pt>
                <c:pt idx="1578">
                  <c:v>-1.3905499999999999E-2</c:v>
                </c:pt>
                <c:pt idx="1579">
                  <c:v>-1.42583E-2</c:v>
                </c:pt>
                <c:pt idx="1580">
                  <c:v>-1.46039E-2</c:v>
                </c:pt>
                <c:pt idx="1581">
                  <c:v>-1.4955E-2</c:v>
                </c:pt>
                <c:pt idx="1582">
                  <c:v>-1.5304399999999999E-2</c:v>
                </c:pt>
                <c:pt idx="1583">
                  <c:v>-1.5651999999999999E-2</c:v>
                </c:pt>
                <c:pt idx="1584">
                  <c:v>-1.60036E-2</c:v>
                </c:pt>
                <c:pt idx="1585">
                  <c:v>-1.6350199999999999E-2</c:v>
                </c:pt>
                <c:pt idx="1586">
                  <c:v>-1.6699599999999998E-2</c:v>
                </c:pt>
                <c:pt idx="1587">
                  <c:v>-1.7046100000000002E-2</c:v>
                </c:pt>
                <c:pt idx="1588">
                  <c:v>-1.7389999999999999E-2</c:v>
                </c:pt>
                <c:pt idx="1589">
                  <c:v>-1.7736999999999999E-2</c:v>
                </c:pt>
                <c:pt idx="1590">
                  <c:v>-1.8080100000000002E-2</c:v>
                </c:pt>
                <c:pt idx="1591">
                  <c:v>-1.8426999999999999E-2</c:v>
                </c:pt>
                <c:pt idx="1592">
                  <c:v>-1.8772299999999999E-2</c:v>
                </c:pt>
                <c:pt idx="1593">
                  <c:v>-1.9116299999999999E-2</c:v>
                </c:pt>
                <c:pt idx="1594">
                  <c:v>-1.9463999999999999E-2</c:v>
                </c:pt>
                <c:pt idx="1595">
                  <c:v>-1.98055E-2</c:v>
                </c:pt>
                <c:pt idx="1596">
                  <c:v>-2.0150100000000001E-2</c:v>
                </c:pt>
                <c:pt idx="1597">
                  <c:v>-2.0487200000000001E-2</c:v>
                </c:pt>
                <c:pt idx="1598">
                  <c:v>-2.0827700000000001E-2</c:v>
                </c:pt>
                <c:pt idx="1599">
                  <c:v>-2.11773E-2</c:v>
                </c:pt>
                <c:pt idx="1600">
                  <c:v>-2.1521100000000001E-2</c:v>
                </c:pt>
                <c:pt idx="1601">
                  <c:v>-2.1848800000000002E-2</c:v>
                </c:pt>
                <c:pt idx="1602">
                  <c:v>-2.2153699999999998E-2</c:v>
                </c:pt>
                <c:pt idx="1603">
                  <c:v>-2.25145E-2</c:v>
                </c:pt>
                <c:pt idx="1604">
                  <c:v>-2.2974100000000001E-2</c:v>
                </c:pt>
                <c:pt idx="1605">
                  <c:v>-2.3356200000000001E-2</c:v>
                </c:pt>
                <c:pt idx="1606">
                  <c:v>-2.3370499999999999E-2</c:v>
                </c:pt>
                <c:pt idx="1607">
                  <c:v>-2.3077299999999999E-2</c:v>
                </c:pt>
                <c:pt idx="1608">
                  <c:v>-2.3008500000000001E-2</c:v>
                </c:pt>
                <c:pt idx="1609">
                  <c:v>-2.35607E-2</c:v>
                </c:pt>
                <c:pt idx="1610">
                  <c:v>-2.44885E-2</c:v>
                </c:pt>
                <c:pt idx="1611">
                  <c:v>-2.5371500000000002E-2</c:v>
                </c:pt>
                <c:pt idx="1612">
                  <c:v>-2.6137000000000001E-2</c:v>
                </c:pt>
                <c:pt idx="1613">
                  <c:v>-2.6860599999999998E-2</c:v>
                </c:pt>
                <c:pt idx="1614">
                  <c:v>-2.7633000000000001E-2</c:v>
                </c:pt>
                <c:pt idx="1615">
                  <c:v>-2.8425499999999999E-2</c:v>
                </c:pt>
                <c:pt idx="1616">
                  <c:v>-2.9202100000000002E-2</c:v>
                </c:pt>
                <c:pt idx="1617">
                  <c:v>-2.99823E-2</c:v>
                </c:pt>
                <c:pt idx="1618">
                  <c:v>-3.0748500000000002E-2</c:v>
                </c:pt>
                <c:pt idx="1619">
                  <c:v>-3.1528E-2</c:v>
                </c:pt>
                <c:pt idx="1620">
                  <c:v>-3.2303699999999998E-2</c:v>
                </c:pt>
                <c:pt idx="1621">
                  <c:v>-3.3074699999999999E-2</c:v>
                </c:pt>
                <c:pt idx="1622">
                  <c:v>-3.3853599999999998E-2</c:v>
                </c:pt>
                <c:pt idx="1623">
                  <c:v>-3.4628300000000001E-2</c:v>
                </c:pt>
                <c:pt idx="1624">
                  <c:v>-3.54048E-2</c:v>
                </c:pt>
                <c:pt idx="1625">
                  <c:v>-3.6156199999999999E-2</c:v>
                </c:pt>
                <c:pt idx="1626">
                  <c:v>-3.6887200000000002E-2</c:v>
                </c:pt>
                <c:pt idx="1627">
                  <c:v>-3.7677700000000001E-2</c:v>
                </c:pt>
                <c:pt idx="1628">
                  <c:v>-3.8562199999999998E-2</c:v>
                </c:pt>
                <c:pt idx="1629">
                  <c:v>-3.9377000000000002E-2</c:v>
                </c:pt>
                <c:pt idx="1630">
                  <c:v>-3.9822299999999998E-2</c:v>
                </c:pt>
                <c:pt idx="1631">
                  <c:v>-3.9958899999999999E-2</c:v>
                </c:pt>
                <c:pt idx="1632">
                  <c:v>-4.0323199999999997E-2</c:v>
                </c:pt>
                <c:pt idx="1633">
                  <c:v>-4.1294400000000002E-2</c:v>
                </c:pt>
                <c:pt idx="1634">
                  <c:v>-4.2646099999999999E-2</c:v>
                </c:pt>
                <c:pt idx="1635">
                  <c:v>-4.39482E-2</c:v>
                </c:pt>
                <c:pt idx="1636">
                  <c:v>-4.5132699999999998E-2</c:v>
                </c:pt>
                <c:pt idx="1637">
                  <c:v>-4.6285E-2</c:v>
                </c:pt>
                <c:pt idx="1638">
                  <c:v>-4.7475700000000003E-2</c:v>
                </c:pt>
                <c:pt idx="1639">
                  <c:v>-4.8701700000000001E-2</c:v>
                </c:pt>
                <c:pt idx="1640">
                  <c:v>-4.9900600000000003E-2</c:v>
                </c:pt>
                <c:pt idx="1641">
                  <c:v>-5.1106899999999997E-2</c:v>
                </c:pt>
                <c:pt idx="1642">
                  <c:v>-5.2297499999999997E-2</c:v>
                </c:pt>
                <c:pt idx="1643">
                  <c:v>-5.34882E-2</c:v>
                </c:pt>
                <c:pt idx="1644">
                  <c:v>-5.4688000000000001E-2</c:v>
                </c:pt>
                <c:pt idx="1645">
                  <c:v>-5.5869099999999998E-2</c:v>
                </c:pt>
                <c:pt idx="1646">
                  <c:v>-5.70687E-2</c:v>
                </c:pt>
                <c:pt idx="1647">
                  <c:v>-5.8253600000000003E-2</c:v>
                </c:pt>
                <c:pt idx="1648">
                  <c:v>-5.9443900000000001E-2</c:v>
                </c:pt>
                <c:pt idx="1649">
                  <c:v>-6.0638400000000002E-2</c:v>
                </c:pt>
                <c:pt idx="1650">
                  <c:v>-6.1817299999999999E-2</c:v>
                </c:pt>
                <c:pt idx="1651">
                  <c:v>-6.3012100000000001E-2</c:v>
                </c:pt>
                <c:pt idx="1652">
                  <c:v>-6.4187599999999997E-2</c:v>
                </c:pt>
                <c:pt idx="1653">
                  <c:v>-6.5369700000000003E-2</c:v>
                </c:pt>
                <c:pt idx="1654">
                  <c:v>-6.6549700000000003E-2</c:v>
                </c:pt>
                <c:pt idx="1655">
                  <c:v>-6.7718299999999995E-2</c:v>
                </c:pt>
                <c:pt idx="1656">
                  <c:v>-6.8901500000000004E-2</c:v>
                </c:pt>
                <c:pt idx="1657">
                  <c:v>-7.0068199999999997E-2</c:v>
                </c:pt>
                <c:pt idx="1658">
                  <c:v>-7.1246000000000004E-2</c:v>
                </c:pt>
                <c:pt idx="1659">
                  <c:v>-7.2418300000000005E-2</c:v>
                </c:pt>
                <c:pt idx="1660">
                  <c:v>-7.3583899999999994E-2</c:v>
                </c:pt>
                <c:pt idx="1661">
                  <c:v>-7.4759699999999998E-2</c:v>
                </c:pt>
                <c:pt idx="1662">
                  <c:v>-7.5919E-2</c:v>
                </c:pt>
                <c:pt idx="1663">
                  <c:v>-7.7087600000000006E-2</c:v>
                </c:pt>
                <c:pt idx="1664">
                  <c:v>-7.8245599999999998E-2</c:v>
                </c:pt>
                <c:pt idx="1665">
                  <c:v>-7.93991E-2</c:v>
                </c:pt>
                <c:pt idx="1666">
                  <c:v>-8.0560000000000007E-2</c:v>
                </c:pt>
                <c:pt idx="1667">
                  <c:v>-8.1708500000000003E-2</c:v>
                </c:pt>
                <c:pt idx="1668">
                  <c:v>-8.2867499999999997E-2</c:v>
                </c:pt>
                <c:pt idx="1669">
                  <c:v>-8.4017099999999997E-2</c:v>
                </c:pt>
                <c:pt idx="1670">
                  <c:v>-8.51663E-2</c:v>
                </c:pt>
                <c:pt idx="1671">
                  <c:v>-8.6320400000000005E-2</c:v>
                </c:pt>
                <c:pt idx="1672">
                  <c:v>-8.7462700000000004E-2</c:v>
                </c:pt>
                <c:pt idx="1673">
                  <c:v>-8.8611200000000001E-2</c:v>
                </c:pt>
                <c:pt idx="1674">
                  <c:v>-8.9745900000000003E-2</c:v>
                </c:pt>
                <c:pt idx="1675">
                  <c:v>-9.0879699999999994E-2</c:v>
                </c:pt>
                <c:pt idx="1676">
                  <c:v>-9.2016100000000003E-2</c:v>
                </c:pt>
                <c:pt idx="1677">
                  <c:v>-9.3143799999999999E-2</c:v>
                </c:pt>
                <c:pt idx="1678">
                  <c:v>-9.4279699999999994E-2</c:v>
                </c:pt>
                <c:pt idx="1679">
                  <c:v>-9.5405900000000002E-2</c:v>
                </c:pt>
                <c:pt idx="1680">
                  <c:v>-9.6535499999999996E-2</c:v>
                </c:pt>
                <c:pt idx="1681">
                  <c:v>-9.7666299999999998E-2</c:v>
                </c:pt>
                <c:pt idx="1682">
                  <c:v>-9.8788200000000007E-2</c:v>
                </c:pt>
                <c:pt idx="1683">
                  <c:v>-9.9911799999999995E-2</c:v>
                </c:pt>
                <c:pt idx="1684">
                  <c:v>-0.101021</c:v>
                </c:pt>
                <c:pt idx="1685">
                  <c:v>-0.102132</c:v>
                </c:pt>
                <c:pt idx="1686">
                  <c:v>-0.103241</c:v>
                </c:pt>
                <c:pt idx="1687">
                  <c:v>-0.10434499999999999</c:v>
                </c:pt>
                <c:pt idx="1688">
                  <c:v>-0.10545499999999999</c:v>
                </c:pt>
                <c:pt idx="1689">
                  <c:v>-0.106556</c:v>
                </c:pt>
                <c:pt idx="1690">
                  <c:v>-0.107664</c:v>
                </c:pt>
                <c:pt idx="1691">
                  <c:v>-0.108769</c:v>
                </c:pt>
                <c:pt idx="1692">
                  <c:v>-0.10986700000000001</c:v>
                </c:pt>
                <c:pt idx="1693">
                  <c:v>-0.110961</c:v>
                </c:pt>
                <c:pt idx="1694">
                  <c:v>-0.112044</c:v>
                </c:pt>
                <c:pt idx="1695">
                  <c:v>-0.11312700000000001</c:v>
                </c:pt>
                <c:pt idx="1696">
                  <c:v>-0.114206</c:v>
                </c:pt>
                <c:pt idx="1697">
                  <c:v>-0.115284</c:v>
                </c:pt>
                <c:pt idx="1698">
                  <c:v>-0.116365</c:v>
                </c:pt>
                <c:pt idx="1699">
                  <c:v>-0.117442</c:v>
                </c:pt>
                <c:pt idx="1700">
                  <c:v>-0.118521</c:v>
                </c:pt>
                <c:pt idx="1701">
                  <c:v>-0.11959500000000001</c:v>
                </c:pt>
                <c:pt idx="1702">
                  <c:v>-0.12066499999999999</c:v>
                </c:pt>
                <c:pt idx="1703">
                  <c:v>-0.121729</c:v>
                </c:pt>
                <c:pt idx="1704">
                  <c:v>-0.122784</c:v>
                </c:pt>
                <c:pt idx="1705">
                  <c:v>-0.123835</c:v>
                </c:pt>
                <c:pt idx="1706">
                  <c:v>-0.12488200000000001</c:v>
                </c:pt>
                <c:pt idx="1707">
                  <c:v>-0.12592900000000001</c:v>
                </c:pt>
                <c:pt idx="1708">
                  <c:v>-0.12697900000000001</c:v>
                </c:pt>
                <c:pt idx="1709">
                  <c:v>-0.128025</c:v>
                </c:pt>
                <c:pt idx="1710">
                  <c:v>-0.12907099999999999</c:v>
                </c:pt>
                <c:pt idx="1711">
                  <c:v>-0.13011200000000001</c:v>
                </c:pt>
                <c:pt idx="1712">
                  <c:v>-0.13114799999999999</c:v>
                </c:pt>
                <c:pt idx="1713">
                  <c:v>-0.13217999999999999</c:v>
                </c:pt>
                <c:pt idx="1714">
                  <c:v>-0.13320299999999999</c:v>
                </c:pt>
                <c:pt idx="1715">
                  <c:v>-0.13422200000000001</c:v>
                </c:pt>
                <c:pt idx="1716">
                  <c:v>-0.135238</c:v>
                </c:pt>
                <c:pt idx="1717">
                  <c:v>-0.13625399999999999</c:v>
                </c:pt>
                <c:pt idx="1718">
                  <c:v>-0.137271</c:v>
                </c:pt>
                <c:pt idx="1719">
                  <c:v>-0.13828199999999999</c:v>
                </c:pt>
                <c:pt idx="1720">
                  <c:v>-0.139291</c:v>
                </c:pt>
                <c:pt idx="1721">
                  <c:v>-0.14029700000000001</c:v>
                </c:pt>
                <c:pt idx="1722">
                  <c:v>-0.14130000000000001</c:v>
                </c:pt>
                <c:pt idx="1723">
                  <c:v>-0.14229900000000001</c:v>
                </c:pt>
                <c:pt idx="1724">
                  <c:v>-0.143288</c:v>
                </c:pt>
                <c:pt idx="1725">
                  <c:v>-0.14427200000000001</c:v>
                </c:pt>
                <c:pt idx="1726">
                  <c:v>-0.145255</c:v>
                </c:pt>
                <c:pt idx="1727">
                  <c:v>-0.14623700000000001</c:v>
                </c:pt>
                <c:pt idx="1728">
                  <c:v>-0.14721699999999999</c:v>
                </c:pt>
                <c:pt idx="1729">
                  <c:v>-0.14818899999999999</c:v>
                </c:pt>
                <c:pt idx="1730">
                  <c:v>-0.14915700000000001</c:v>
                </c:pt>
                <c:pt idx="1731">
                  <c:v>-0.15012600000000001</c:v>
                </c:pt>
                <c:pt idx="1732">
                  <c:v>-0.151092</c:v>
                </c:pt>
                <c:pt idx="1733">
                  <c:v>-0.15205399999999999</c:v>
                </c:pt>
                <c:pt idx="1734">
                  <c:v>-0.153005</c:v>
                </c:pt>
                <c:pt idx="1735">
                  <c:v>-0.153951</c:v>
                </c:pt>
                <c:pt idx="1736">
                  <c:v>-0.15489700000000001</c:v>
                </c:pt>
                <c:pt idx="1737">
                  <c:v>-0.15583900000000001</c:v>
                </c:pt>
                <c:pt idx="1738">
                  <c:v>-0.156778</c:v>
                </c:pt>
                <c:pt idx="1739">
                  <c:v>-0.15771099999999999</c:v>
                </c:pt>
                <c:pt idx="1740">
                  <c:v>-0.15864300000000001</c:v>
                </c:pt>
                <c:pt idx="1741">
                  <c:v>-0.159576</c:v>
                </c:pt>
                <c:pt idx="1742">
                  <c:v>-0.16050300000000001</c:v>
                </c:pt>
                <c:pt idx="1743">
                  <c:v>-0.16142400000000001</c:v>
                </c:pt>
                <c:pt idx="1744">
                  <c:v>-0.16233600000000001</c:v>
                </c:pt>
                <c:pt idx="1745">
                  <c:v>-0.163242</c:v>
                </c:pt>
                <c:pt idx="1746">
                  <c:v>-0.16414799999999999</c:v>
                </c:pt>
                <c:pt idx="1747">
                  <c:v>-0.165047</c:v>
                </c:pt>
                <c:pt idx="1748">
                  <c:v>-0.16594600000000001</c:v>
                </c:pt>
                <c:pt idx="1749">
                  <c:v>-0.16683899999999999</c:v>
                </c:pt>
                <c:pt idx="1750">
                  <c:v>-0.16773199999999999</c:v>
                </c:pt>
                <c:pt idx="1751">
                  <c:v>-0.168627</c:v>
                </c:pt>
                <c:pt idx="1752">
                  <c:v>-0.169512</c:v>
                </c:pt>
                <c:pt idx="1753">
                  <c:v>-0.17039099999999999</c:v>
                </c:pt>
                <c:pt idx="1754">
                  <c:v>-0.17125699999999999</c:v>
                </c:pt>
                <c:pt idx="1755">
                  <c:v>-0.172121</c:v>
                </c:pt>
                <c:pt idx="1756">
                  <c:v>-0.172981</c:v>
                </c:pt>
                <c:pt idx="1757">
                  <c:v>-0.17383499999999999</c:v>
                </c:pt>
                <c:pt idx="1758">
                  <c:v>-0.17469199999999999</c:v>
                </c:pt>
                <c:pt idx="1759">
                  <c:v>-0.17554</c:v>
                </c:pt>
                <c:pt idx="1760">
                  <c:v>-0.17639099999999999</c:v>
                </c:pt>
                <c:pt idx="1761">
                  <c:v>-0.17723700000000001</c:v>
                </c:pt>
                <c:pt idx="1762">
                  <c:v>-0.17807700000000001</c:v>
                </c:pt>
                <c:pt idx="1763">
                  <c:v>-0.17891599999999999</c:v>
                </c:pt>
                <c:pt idx="1764">
                  <c:v>-0.17974000000000001</c:v>
                </c:pt>
                <c:pt idx="1765">
                  <c:v>-0.180561</c:v>
                </c:pt>
                <c:pt idx="1766">
                  <c:v>-0.18137300000000001</c:v>
                </c:pt>
                <c:pt idx="1767">
                  <c:v>-0.18218300000000001</c:v>
                </c:pt>
                <c:pt idx="1768">
                  <c:v>-0.18299699999999999</c:v>
                </c:pt>
                <c:pt idx="1769">
                  <c:v>-0.18380199999999999</c:v>
                </c:pt>
                <c:pt idx="1770">
                  <c:v>-0.18460699999999999</c:v>
                </c:pt>
                <c:pt idx="1771">
                  <c:v>-0.18540499999999999</c:v>
                </c:pt>
                <c:pt idx="1772">
                  <c:v>-0.1862</c:v>
                </c:pt>
                <c:pt idx="1773">
                  <c:v>-0.18699299999999999</c:v>
                </c:pt>
                <c:pt idx="1774">
                  <c:v>-0.18777099999999999</c:v>
                </c:pt>
                <c:pt idx="1775">
                  <c:v>-0.18854599999999999</c:v>
                </c:pt>
                <c:pt idx="1776">
                  <c:v>-0.18931200000000001</c:v>
                </c:pt>
                <c:pt idx="1777">
                  <c:v>-0.190082</c:v>
                </c:pt>
                <c:pt idx="1778">
                  <c:v>-0.19084899999999999</c:v>
                </c:pt>
                <c:pt idx="1779">
                  <c:v>-0.191606</c:v>
                </c:pt>
                <c:pt idx="1780">
                  <c:v>-0.19236400000000001</c:v>
                </c:pt>
                <c:pt idx="1781">
                  <c:v>-0.19311200000000001</c:v>
                </c:pt>
                <c:pt idx="1782">
                  <c:v>-0.19386400000000001</c:v>
                </c:pt>
                <c:pt idx="1783">
                  <c:v>-0.194607</c:v>
                </c:pt>
                <c:pt idx="1784">
                  <c:v>-0.19533800000000001</c:v>
                </c:pt>
                <c:pt idx="1785">
                  <c:v>-0.19606599999999999</c:v>
                </c:pt>
                <c:pt idx="1786">
                  <c:v>-0.19678599999999999</c:v>
                </c:pt>
                <c:pt idx="1787">
                  <c:v>-0.19751199999999999</c:v>
                </c:pt>
                <c:pt idx="1788">
                  <c:v>-0.19822899999999999</c:v>
                </c:pt>
                <c:pt idx="1789">
                  <c:v>-0.198938</c:v>
                </c:pt>
                <c:pt idx="1790">
                  <c:v>-0.19964299999999999</c:v>
                </c:pt>
                <c:pt idx="1791">
                  <c:v>-0.20034399999999999</c:v>
                </c:pt>
                <c:pt idx="1792">
                  <c:v>-0.201048</c:v>
                </c:pt>
                <c:pt idx="1793">
                  <c:v>-0.201741</c:v>
                </c:pt>
                <c:pt idx="1794">
                  <c:v>-0.20242499999999999</c:v>
                </c:pt>
                <c:pt idx="1795">
                  <c:v>-0.203102</c:v>
                </c:pt>
                <c:pt idx="1796">
                  <c:v>-0.20377600000000001</c:v>
                </c:pt>
                <c:pt idx="1797">
                  <c:v>-0.20444899999999999</c:v>
                </c:pt>
                <c:pt idx="1798">
                  <c:v>-0.20511299999999999</c:v>
                </c:pt>
                <c:pt idx="1799">
                  <c:v>-0.20577300000000001</c:v>
                </c:pt>
                <c:pt idx="1800">
                  <c:v>-0.206428</c:v>
                </c:pt>
                <c:pt idx="1801">
                  <c:v>-0.20708399999999999</c:v>
                </c:pt>
                <c:pt idx="1802">
                  <c:v>-0.20773800000000001</c:v>
                </c:pt>
                <c:pt idx="1803">
                  <c:v>-0.20837900000000001</c:v>
                </c:pt>
                <c:pt idx="1804">
                  <c:v>-0.209013</c:v>
                </c:pt>
                <c:pt idx="1805">
                  <c:v>-0.20963799999999999</c:v>
                </c:pt>
                <c:pt idx="1806">
                  <c:v>-0.210262</c:v>
                </c:pt>
                <c:pt idx="1807">
                  <c:v>-0.21088100000000001</c:v>
                </c:pt>
                <c:pt idx="1808">
                  <c:v>-0.21149200000000001</c:v>
                </c:pt>
                <c:pt idx="1809">
                  <c:v>-0.21210200000000001</c:v>
                </c:pt>
                <c:pt idx="1810">
                  <c:v>-0.21270800000000001</c:v>
                </c:pt>
                <c:pt idx="1811">
                  <c:v>-0.213315</c:v>
                </c:pt>
                <c:pt idx="1812">
                  <c:v>-0.21391499999999999</c:v>
                </c:pt>
                <c:pt idx="1813">
                  <c:v>-0.214505</c:v>
                </c:pt>
                <c:pt idx="1814">
                  <c:v>-0.215086</c:v>
                </c:pt>
                <c:pt idx="1815">
                  <c:v>-0.21565899999999999</c:v>
                </c:pt>
                <c:pt idx="1816">
                  <c:v>-0.216228</c:v>
                </c:pt>
                <c:pt idx="1817">
                  <c:v>-0.21679100000000001</c:v>
                </c:pt>
                <c:pt idx="1818">
                  <c:v>-0.21735399999999999</c:v>
                </c:pt>
                <c:pt idx="1819">
                  <c:v>-0.21790999999999999</c:v>
                </c:pt>
                <c:pt idx="1820">
                  <c:v>-0.21846399999999999</c:v>
                </c:pt>
                <c:pt idx="1821">
                  <c:v>-0.21901499999999999</c:v>
                </c:pt>
                <c:pt idx="1822">
                  <c:v>-0.21956000000000001</c:v>
                </c:pt>
                <c:pt idx="1823">
                  <c:v>-0.22010099999999999</c:v>
                </c:pt>
                <c:pt idx="1824">
                  <c:v>-0.22062899999999999</c:v>
                </c:pt>
                <c:pt idx="1825">
                  <c:v>-0.22114800000000001</c:v>
                </c:pt>
                <c:pt idx="1826">
                  <c:v>-0.22165599999999999</c:v>
                </c:pt>
                <c:pt idx="1827">
                  <c:v>-0.222164</c:v>
                </c:pt>
                <c:pt idx="1828">
                  <c:v>-0.22267300000000001</c:v>
                </c:pt>
                <c:pt idx="1829">
                  <c:v>-0.22317300000000001</c:v>
                </c:pt>
                <c:pt idx="1830">
                  <c:v>-0.22367100000000001</c:v>
                </c:pt>
                <c:pt idx="1831">
                  <c:v>-0.224161</c:v>
                </c:pt>
                <c:pt idx="1832">
                  <c:v>-0.22465099999999999</c:v>
                </c:pt>
                <c:pt idx="1833">
                  <c:v>-0.225135</c:v>
                </c:pt>
                <c:pt idx="1834">
                  <c:v>-0.225604</c:v>
                </c:pt>
                <c:pt idx="1835">
                  <c:v>-0.22606799999999999</c:v>
                </c:pt>
                <c:pt idx="1836">
                  <c:v>-0.226522</c:v>
                </c:pt>
                <c:pt idx="1837">
                  <c:v>-0.22697999999999999</c:v>
                </c:pt>
                <c:pt idx="1838">
                  <c:v>-0.227434</c:v>
                </c:pt>
                <c:pt idx="1839">
                  <c:v>-0.227878</c:v>
                </c:pt>
                <c:pt idx="1840">
                  <c:v>-0.22831799999999999</c:v>
                </c:pt>
                <c:pt idx="1841">
                  <c:v>-0.22875000000000001</c:v>
                </c:pt>
                <c:pt idx="1842">
                  <c:v>-0.229186</c:v>
                </c:pt>
                <c:pt idx="1843">
                  <c:v>-0.22961200000000001</c:v>
                </c:pt>
                <c:pt idx="1844">
                  <c:v>-0.23002600000000001</c:v>
                </c:pt>
                <c:pt idx="1845">
                  <c:v>-0.230433</c:v>
                </c:pt>
                <c:pt idx="1846">
                  <c:v>-0.23083500000000001</c:v>
                </c:pt>
                <c:pt idx="1847">
                  <c:v>-0.231242</c:v>
                </c:pt>
                <c:pt idx="1848">
                  <c:v>-0.23163700000000001</c:v>
                </c:pt>
                <c:pt idx="1849">
                  <c:v>-0.23202100000000001</c:v>
                </c:pt>
                <c:pt idx="1850">
                  <c:v>-0.23239799999999999</c:v>
                </c:pt>
                <c:pt idx="1851">
                  <c:v>-0.23277400000000001</c:v>
                </c:pt>
                <c:pt idx="1852">
                  <c:v>-0.233153</c:v>
                </c:pt>
                <c:pt idx="1853">
                  <c:v>-0.233518</c:v>
                </c:pt>
                <c:pt idx="1854">
                  <c:v>-0.233875</c:v>
                </c:pt>
                <c:pt idx="1855">
                  <c:v>-0.23422299999999999</c:v>
                </c:pt>
                <c:pt idx="1856">
                  <c:v>-0.234569</c:v>
                </c:pt>
                <c:pt idx="1857">
                  <c:v>-0.23491300000000001</c:v>
                </c:pt>
                <c:pt idx="1858">
                  <c:v>-0.23524500000000001</c:v>
                </c:pt>
                <c:pt idx="1859">
                  <c:v>-0.23557400000000001</c:v>
                </c:pt>
                <c:pt idx="1860">
                  <c:v>-0.23589499999999999</c:v>
                </c:pt>
                <c:pt idx="1861">
                  <c:v>-0.23621900000000001</c:v>
                </c:pt>
                <c:pt idx="1862">
                  <c:v>-0.236538</c:v>
                </c:pt>
                <c:pt idx="1863">
                  <c:v>-0.236845</c:v>
                </c:pt>
                <c:pt idx="1864">
                  <c:v>-0.237147</c:v>
                </c:pt>
                <c:pt idx="1865">
                  <c:v>-0.23743600000000001</c:v>
                </c:pt>
                <c:pt idx="1866">
                  <c:v>-0.23772599999999999</c:v>
                </c:pt>
                <c:pt idx="1867">
                  <c:v>-0.238007</c:v>
                </c:pt>
                <c:pt idx="1868">
                  <c:v>-0.23828099999999999</c:v>
                </c:pt>
                <c:pt idx="1869">
                  <c:v>-0.23855299999999999</c:v>
                </c:pt>
                <c:pt idx="1870">
                  <c:v>-0.238819</c:v>
                </c:pt>
                <c:pt idx="1871">
                  <c:v>-0.23909</c:v>
                </c:pt>
                <c:pt idx="1872">
                  <c:v>-0.23934800000000001</c:v>
                </c:pt>
                <c:pt idx="1873">
                  <c:v>-0.23959800000000001</c:v>
                </c:pt>
                <c:pt idx="1874">
                  <c:v>-0.239838</c:v>
                </c:pt>
                <c:pt idx="1875">
                  <c:v>-0.240068</c:v>
                </c:pt>
                <c:pt idx="1876">
                  <c:v>-0.24029600000000001</c:v>
                </c:pt>
                <c:pt idx="1877">
                  <c:v>-0.24051500000000001</c:v>
                </c:pt>
                <c:pt idx="1878">
                  <c:v>-0.240734</c:v>
                </c:pt>
                <c:pt idx="1879">
                  <c:v>-0.24094599999999999</c:v>
                </c:pt>
                <c:pt idx="1880">
                  <c:v>-0.24115400000000001</c:v>
                </c:pt>
                <c:pt idx="1881">
                  <c:v>-0.24136099999999999</c:v>
                </c:pt>
                <c:pt idx="1882">
                  <c:v>-0.24155799999999999</c:v>
                </c:pt>
                <c:pt idx="1883">
                  <c:v>-0.241755</c:v>
                </c:pt>
                <c:pt idx="1884">
                  <c:v>-0.24193799999999999</c:v>
                </c:pt>
                <c:pt idx="1885">
                  <c:v>-0.24211099999999999</c:v>
                </c:pt>
                <c:pt idx="1886">
                  <c:v>-0.24227499999999999</c:v>
                </c:pt>
                <c:pt idx="1887">
                  <c:v>-0.24243700000000001</c:v>
                </c:pt>
                <c:pt idx="1888">
                  <c:v>-0.24260100000000001</c:v>
                </c:pt>
                <c:pt idx="1889">
                  <c:v>-0.242755</c:v>
                </c:pt>
                <c:pt idx="1890">
                  <c:v>-0.24290600000000001</c:v>
                </c:pt>
                <c:pt idx="1891">
                  <c:v>-0.24304799999999999</c:v>
                </c:pt>
                <c:pt idx="1892">
                  <c:v>-0.24318999999999999</c:v>
                </c:pt>
                <c:pt idx="1893">
                  <c:v>-0.24332799999999999</c:v>
                </c:pt>
                <c:pt idx="1894">
                  <c:v>-0.24345</c:v>
                </c:pt>
                <c:pt idx="1895">
                  <c:v>-0.24356700000000001</c:v>
                </c:pt>
                <c:pt idx="1896">
                  <c:v>-0.243673</c:v>
                </c:pt>
                <c:pt idx="1897">
                  <c:v>-0.243783</c:v>
                </c:pt>
                <c:pt idx="1898">
                  <c:v>-0.24389</c:v>
                </c:pt>
                <c:pt idx="1899">
                  <c:v>-0.24398400000000001</c:v>
                </c:pt>
                <c:pt idx="1900">
                  <c:v>-0.24407499999999999</c:v>
                </c:pt>
                <c:pt idx="1901">
                  <c:v>-0.24415600000000001</c:v>
                </c:pt>
                <c:pt idx="1902">
                  <c:v>-0.24424299999999999</c:v>
                </c:pt>
                <c:pt idx="1903">
                  <c:v>-0.24432000000000001</c:v>
                </c:pt>
                <c:pt idx="1904">
                  <c:v>-0.24438499999999999</c:v>
                </c:pt>
                <c:pt idx="1905">
                  <c:v>-0.24444299999999999</c:v>
                </c:pt>
                <c:pt idx="1906">
                  <c:v>-0.24449499999999999</c:v>
                </c:pt>
                <c:pt idx="1907">
                  <c:v>-0.24455199999999999</c:v>
                </c:pt>
                <c:pt idx="1908">
                  <c:v>-0.24459700000000001</c:v>
                </c:pt>
                <c:pt idx="1909">
                  <c:v>-0.24463299999999999</c:v>
                </c:pt>
                <c:pt idx="1910">
                  <c:v>-0.24466099999999999</c:v>
                </c:pt>
                <c:pt idx="1911">
                  <c:v>-0.24468699999999999</c:v>
                </c:pt>
                <c:pt idx="1912">
                  <c:v>-0.24471699999999999</c:v>
                </c:pt>
                <c:pt idx="1913">
                  <c:v>-0.24473400000000001</c:v>
                </c:pt>
                <c:pt idx="1914">
                  <c:v>-0.24474299999999999</c:v>
                </c:pt>
                <c:pt idx="1915">
                  <c:v>-0.24474199999999999</c:v>
                </c:pt>
                <c:pt idx="1916">
                  <c:v>-0.24474000000000001</c:v>
                </c:pt>
                <c:pt idx="1917">
                  <c:v>-0.24473600000000001</c:v>
                </c:pt>
                <c:pt idx="1918">
                  <c:v>-0.24471899999999999</c:v>
                </c:pt>
                <c:pt idx="1919">
                  <c:v>-0.244699</c:v>
                </c:pt>
                <c:pt idx="1920">
                  <c:v>-0.244669</c:v>
                </c:pt>
                <c:pt idx="1921">
                  <c:v>-0.244644</c:v>
                </c:pt>
                <c:pt idx="1922">
                  <c:v>-0.244614</c:v>
                </c:pt>
                <c:pt idx="1923">
                  <c:v>-0.24457300000000001</c:v>
                </c:pt>
                <c:pt idx="1924">
                  <c:v>-0.24452599999999999</c:v>
                </c:pt>
                <c:pt idx="1925">
                  <c:v>-0.24446699999999999</c:v>
                </c:pt>
                <c:pt idx="1926">
                  <c:v>-0.24440899999999999</c:v>
                </c:pt>
                <c:pt idx="1927">
                  <c:v>-0.244342</c:v>
                </c:pt>
                <c:pt idx="1928">
                  <c:v>-0.24426800000000001</c:v>
                </c:pt>
                <c:pt idx="1929">
                  <c:v>-0.24419099999999999</c:v>
                </c:pt>
                <c:pt idx="1930">
                  <c:v>-0.24410699999999999</c:v>
                </c:pt>
                <c:pt idx="1931">
                  <c:v>-0.24402699999999999</c:v>
                </c:pt>
                <c:pt idx="1932">
                  <c:v>-0.24393699999999999</c:v>
                </c:pt>
                <c:pt idx="1933">
                  <c:v>-0.243841</c:v>
                </c:pt>
                <c:pt idx="1934">
                  <c:v>-0.24373600000000001</c:v>
                </c:pt>
                <c:pt idx="1935">
                  <c:v>-0.24362</c:v>
                </c:pt>
                <c:pt idx="1936">
                  <c:v>-0.243502</c:v>
                </c:pt>
                <c:pt idx="1937">
                  <c:v>-0.24337400000000001</c:v>
                </c:pt>
                <c:pt idx="1938">
                  <c:v>-0.24324699999999999</c:v>
                </c:pt>
                <c:pt idx="1939">
                  <c:v>-0.24311199999999999</c:v>
                </c:pt>
                <c:pt idx="1940">
                  <c:v>-0.242974</c:v>
                </c:pt>
                <c:pt idx="1941">
                  <c:v>-0.24283299999999999</c:v>
                </c:pt>
                <c:pt idx="1942">
                  <c:v>-0.24268500000000001</c:v>
                </c:pt>
                <c:pt idx="1943">
                  <c:v>-0.242538</c:v>
                </c:pt>
                <c:pt idx="1944">
                  <c:v>-0.24237600000000001</c:v>
                </c:pt>
                <c:pt idx="1945">
                  <c:v>-0.242203</c:v>
                </c:pt>
                <c:pt idx="1946">
                  <c:v>-0.24202000000000001</c:v>
                </c:pt>
                <c:pt idx="1947">
                  <c:v>-0.24183499999999999</c:v>
                </c:pt>
                <c:pt idx="1948">
                  <c:v>-0.24165300000000001</c:v>
                </c:pt>
                <c:pt idx="1949">
                  <c:v>-0.24145900000000001</c:v>
                </c:pt>
                <c:pt idx="1950">
                  <c:v>-0.24126300000000001</c:v>
                </c:pt>
                <c:pt idx="1951">
                  <c:v>-0.241059</c:v>
                </c:pt>
                <c:pt idx="1952">
                  <c:v>-0.24085400000000001</c:v>
                </c:pt>
                <c:pt idx="1953">
                  <c:v>-0.240647</c:v>
                </c:pt>
                <c:pt idx="1954">
                  <c:v>-0.240425</c:v>
                </c:pt>
                <c:pt idx="1955">
                  <c:v>-0.24019699999999999</c:v>
                </c:pt>
                <c:pt idx="1956">
                  <c:v>-0.23995900000000001</c:v>
                </c:pt>
                <c:pt idx="1957">
                  <c:v>-0.23972499999999999</c:v>
                </c:pt>
                <c:pt idx="1958">
                  <c:v>-0.23948700000000001</c:v>
                </c:pt>
                <c:pt idx="1959">
                  <c:v>-0.23923700000000001</c:v>
                </c:pt>
                <c:pt idx="1960">
                  <c:v>-0.238983</c:v>
                </c:pt>
                <c:pt idx="1961">
                  <c:v>-0.23871999999999999</c:v>
                </c:pt>
                <c:pt idx="1962">
                  <c:v>-0.23846300000000001</c:v>
                </c:pt>
                <c:pt idx="1963">
                  <c:v>-0.23819699999999999</c:v>
                </c:pt>
                <c:pt idx="1964">
                  <c:v>-0.23791999999999999</c:v>
                </c:pt>
                <c:pt idx="1965">
                  <c:v>-0.23763699999999999</c:v>
                </c:pt>
                <c:pt idx="1966">
                  <c:v>-0.237348</c:v>
                </c:pt>
                <c:pt idx="1967">
                  <c:v>-0.237065</c:v>
                </c:pt>
                <c:pt idx="1968">
                  <c:v>-0.23676900000000001</c:v>
                </c:pt>
                <c:pt idx="1969">
                  <c:v>-0.23646200000000001</c:v>
                </c:pt>
                <c:pt idx="1970">
                  <c:v>-0.23614599999999999</c:v>
                </c:pt>
                <c:pt idx="1971">
                  <c:v>-0.23582900000000001</c:v>
                </c:pt>
                <c:pt idx="1972">
                  <c:v>-0.235516</c:v>
                </c:pt>
                <c:pt idx="1973">
                  <c:v>-0.23519200000000001</c:v>
                </c:pt>
                <c:pt idx="1974">
                  <c:v>-0.23486199999999999</c:v>
                </c:pt>
                <c:pt idx="1975">
                  <c:v>-0.23452100000000001</c:v>
                </c:pt>
                <c:pt idx="1976">
                  <c:v>-0.23418</c:v>
                </c:pt>
                <c:pt idx="1977">
                  <c:v>-0.23383699999999999</c:v>
                </c:pt>
                <c:pt idx="1978">
                  <c:v>-0.23348099999999999</c:v>
                </c:pt>
                <c:pt idx="1979">
                  <c:v>-0.233122</c:v>
                </c:pt>
                <c:pt idx="1980">
                  <c:v>-0.23275399999999999</c:v>
                </c:pt>
                <c:pt idx="1981">
                  <c:v>-0.23239000000000001</c:v>
                </c:pt>
                <c:pt idx="1982">
                  <c:v>-0.23202200000000001</c:v>
                </c:pt>
                <c:pt idx="1983">
                  <c:v>-0.23164399999999999</c:v>
                </c:pt>
                <c:pt idx="1984">
                  <c:v>-0.231262</c:v>
                </c:pt>
                <c:pt idx="1985">
                  <c:v>-0.23086899999999999</c:v>
                </c:pt>
                <c:pt idx="1986">
                  <c:v>-0.23047699999999999</c:v>
                </c:pt>
                <c:pt idx="1987">
                  <c:v>-0.230076</c:v>
                </c:pt>
                <c:pt idx="1988">
                  <c:v>-0.22966800000000001</c:v>
                </c:pt>
                <c:pt idx="1989">
                  <c:v>-0.22925799999999999</c:v>
                </c:pt>
                <c:pt idx="1990">
                  <c:v>-0.22884099999999999</c:v>
                </c:pt>
                <c:pt idx="1991">
                  <c:v>-0.22842799999999999</c:v>
                </c:pt>
                <c:pt idx="1992">
                  <c:v>-0.22800500000000001</c:v>
                </c:pt>
                <c:pt idx="1993">
                  <c:v>-0.227578</c:v>
                </c:pt>
                <c:pt idx="1994">
                  <c:v>-0.22714300000000001</c:v>
                </c:pt>
                <c:pt idx="1995">
                  <c:v>-0.22669800000000001</c:v>
                </c:pt>
                <c:pt idx="1996">
                  <c:v>-0.22625100000000001</c:v>
                </c:pt>
                <c:pt idx="1997">
                  <c:v>-0.225795</c:v>
                </c:pt>
                <c:pt idx="1998">
                  <c:v>-0.22534000000000001</c:v>
                </c:pt>
                <c:pt idx="1999">
                  <c:v>-0.22487799999999999</c:v>
                </c:pt>
                <c:pt idx="2000">
                  <c:v>-0.224411</c:v>
                </c:pt>
                <c:pt idx="2001">
                  <c:v>-0.223943</c:v>
                </c:pt>
                <c:pt idx="2002">
                  <c:v>-0.223469</c:v>
                </c:pt>
                <c:pt idx="2003">
                  <c:v>-0.222996</c:v>
                </c:pt>
                <c:pt idx="2004">
                  <c:v>-0.22251199999999999</c:v>
                </c:pt>
                <c:pt idx="2005">
                  <c:v>-0.22201899999999999</c:v>
                </c:pt>
                <c:pt idx="2006">
                  <c:v>-0.22151799999999999</c:v>
                </c:pt>
                <c:pt idx="2007">
                  <c:v>-0.22101499999999999</c:v>
                </c:pt>
                <c:pt idx="2008">
                  <c:v>-0.22051399999999999</c:v>
                </c:pt>
                <c:pt idx="2009">
                  <c:v>-0.220003</c:v>
                </c:pt>
                <c:pt idx="2010">
                  <c:v>-0.21948899999999999</c:v>
                </c:pt>
                <c:pt idx="2011">
                  <c:v>-0.218968</c:v>
                </c:pt>
                <c:pt idx="2012">
                  <c:v>-0.218448</c:v>
                </c:pt>
                <c:pt idx="2013">
                  <c:v>-0.21792600000000001</c:v>
                </c:pt>
                <c:pt idx="2014">
                  <c:v>-0.217392</c:v>
                </c:pt>
                <c:pt idx="2015">
                  <c:v>-0.21685299999999999</c:v>
                </c:pt>
                <c:pt idx="2016">
                  <c:v>-0.216306</c:v>
                </c:pt>
                <c:pt idx="2017">
                  <c:v>-0.21576200000000001</c:v>
                </c:pt>
                <c:pt idx="2018">
                  <c:v>-0.21521299999999999</c:v>
                </c:pt>
                <c:pt idx="2019">
                  <c:v>-0.21465500000000001</c:v>
                </c:pt>
                <c:pt idx="2020">
                  <c:v>-0.21409300000000001</c:v>
                </c:pt>
                <c:pt idx="2021">
                  <c:v>-0.21352399999999999</c:v>
                </c:pt>
                <c:pt idx="2022">
                  <c:v>-0.21296100000000001</c:v>
                </c:pt>
                <c:pt idx="2023">
                  <c:v>-0.21239</c:v>
                </c:pt>
                <c:pt idx="2024">
                  <c:v>-0.21181</c:v>
                </c:pt>
                <c:pt idx="2025">
                  <c:v>-0.211226</c:v>
                </c:pt>
                <c:pt idx="2026">
                  <c:v>-0.21063699999999999</c:v>
                </c:pt>
                <c:pt idx="2027">
                  <c:v>-0.21005299999999999</c:v>
                </c:pt>
                <c:pt idx="2028">
                  <c:v>-0.20945800000000001</c:v>
                </c:pt>
                <c:pt idx="2029">
                  <c:v>-0.20885400000000001</c:v>
                </c:pt>
                <c:pt idx="2030">
                  <c:v>-0.20824400000000001</c:v>
                </c:pt>
                <c:pt idx="2031">
                  <c:v>-0.20763300000000001</c:v>
                </c:pt>
                <c:pt idx="2032">
                  <c:v>-0.20702599999999999</c:v>
                </c:pt>
                <c:pt idx="2033">
                  <c:v>-0.20641000000000001</c:v>
                </c:pt>
                <c:pt idx="2034">
                  <c:v>-0.205789</c:v>
                </c:pt>
                <c:pt idx="2035">
                  <c:v>-0.20516100000000001</c:v>
                </c:pt>
                <c:pt idx="2036">
                  <c:v>-0.20453199999999999</c:v>
                </c:pt>
                <c:pt idx="2037">
                  <c:v>-0.203902</c:v>
                </c:pt>
                <c:pt idx="2038">
                  <c:v>-0.20326</c:v>
                </c:pt>
                <c:pt idx="2039">
                  <c:v>-0.20261599999999999</c:v>
                </c:pt>
                <c:pt idx="2040">
                  <c:v>-0.201964</c:v>
                </c:pt>
                <c:pt idx="2041">
                  <c:v>-0.20131499999999999</c:v>
                </c:pt>
                <c:pt idx="2042">
                  <c:v>-0.20066400000000001</c:v>
                </c:pt>
                <c:pt idx="2043">
                  <c:v>-0.20000599999999999</c:v>
                </c:pt>
                <c:pt idx="2044">
                  <c:v>-0.199346</c:v>
                </c:pt>
                <c:pt idx="2045">
                  <c:v>-0.19867699999999999</c:v>
                </c:pt>
                <c:pt idx="2046">
                  <c:v>-0.19800799999999999</c:v>
                </c:pt>
                <c:pt idx="2047">
                  <c:v>-0.19733200000000001</c:v>
                </c:pt>
                <c:pt idx="2048">
                  <c:v>-0.19665099999999999</c:v>
                </c:pt>
                <c:pt idx="2049">
                  <c:v>-0.195967</c:v>
                </c:pt>
                <c:pt idx="2050">
                  <c:v>-0.19527700000000001</c:v>
                </c:pt>
                <c:pt idx="2051">
                  <c:v>-0.19459000000000001</c:v>
                </c:pt>
                <c:pt idx="2052">
                  <c:v>-0.19389700000000001</c:v>
                </c:pt>
                <c:pt idx="2053">
                  <c:v>-0.19320200000000001</c:v>
                </c:pt>
                <c:pt idx="2054">
                  <c:v>-0.19250200000000001</c:v>
                </c:pt>
                <c:pt idx="2055">
                  <c:v>-0.19179499999999999</c:v>
                </c:pt>
                <c:pt idx="2056">
                  <c:v>-0.191085</c:v>
                </c:pt>
                <c:pt idx="2057">
                  <c:v>-0.19036800000000001</c:v>
                </c:pt>
                <c:pt idx="2058">
                  <c:v>-0.18965199999999999</c:v>
                </c:pt>
                <c:pt idx="2059">
                  <c:v>-0.18892999999999999</c:v>
                </c:pt>
                <c:pt idx="2060">
                  <c:v>-0.18820400000000001</c:v>
                </c:pt>
                <c:pt idx="2061">
                  <c:v>-0.187477</c:v>
                </c:pt>
                <c:pt idx="2062">
                  <c:v>-0.186746</c:v>
                </c:pt>
                <c:pt idx="2063">
                  <c:v>-0.18601799999999999</c:v>
                </c:pt>
                <c:pt idx="2064">
                  <c:v>-0.18528</c:v>
                </c:pt>
                <c:pt idx="2065">
                  <c:v>-0.184535</c:v>
                </c:pt>
                <c:pt idx="2066">
                  <c:v>-0.183784</c:v>
                </c:pt>
                <c:pt idx="2067">
                  <c:v>-0.18303</c:v>
                </c:pt>
                <c:pt idx="2068">
                  <c:v>-0.182279</c:v>
                </c:pt>
                <c:pt idx="2069">
                  <c:v>-0.18151900000000001</c:v>
                </c:pt>
                <c:pt idx="2070">
                  <c:v>-0.180757</c:v>
                </c:pt>
                <c:pt idx="2071">
                  <c:v>-0.17998900000000001</c:v>
                </c:pt>
                <c:pt idx="2072">
                  <c:v>-0.17922299999999999</c:v>
                </c:pt>
                <c:pt idx="2073">
                  <c:v>-0.178457</c:v>
                </c:pt>
                <c:pt idx="2074">
                  <c:v>-0.17768200000000001</c:v>
                </c:pt>
                <c:pt idx="2075">
                  <c:v>-0.17690400000000001</c:v>
                </c:pt>
                <c:pt idx="2076">
                  <c:v>-0.17612</c:v>
                </c:pt>
                <c:pt idx="2077">
                  <c:v>-0.17533799999999999</c:v>
                </c:pt>
                <c:pt idx="2078">
                  <c:v>-0.17455300000000001</c:v>
                </c:pt>
                <c:pt idx="2079">
                  <c:v>-0.173759</c:v>
                </c:pt>
                <c:pt idx="2080">
                  <c:v>-0.172962</c:v>
                </c:pt>
                <c:pt idx="2081">
                  <c:v>-0.17216100000000001</c:v>
                </c:pt>
                <c:pt idx="2082">
                  <c:v>-0.17136399999999999</c:v>
                </c:pt>
                <c:pt idx="2083">
                  <c:v>-0.17056399999999999</c:v>
                </c:pt>
                <c:pt idx="2084">
                  <c:v>-0.16975699999999999</c:v>
                </c:pt>
                <c:pt idx="2085">
                  <c:v>-0.16894799999999999</c:v>
                </c:pt>
                <c:pt idx="2086">
                  <c:v>-0.16813500000000001</c:v>
                </c:pt>
                <c:pt idx="2087">
                  <c:v>-0.167325</c:v>
                </c:pt>
                <c:pt idx="2088">
                  <c:v>-0.16650799999999999</c:v>
                </c:pt>
                <c:pt idx="2089">
                  <c:v>-0.16568099999999999</c:v>
                </c:pt>
                <c:pt idx="2090">
                  <c:v>-0.16485</c:v>
                </c:pt>
                <c:pt idx="2091">
                  <c:v>-0.164018</c:v>
                </c:pt>
                <c:pt idx="2092">
                  <c:v>-0.163191</c:v>
                </c:pt>
                <c:pt idx="2093">
                  <c:v>-0.162357</c:v>
                </c:pt>
                <c:pt idx="2094">
                  <c:v>-0.161522</c:v>
                </c:pt>
                <c:pt idx="2095">
                  <c:v>-0.16068199999999999</c:v>
                </c:pt>
                <c:pt idx="2096">
                  <c:v>-0.15984100000000001</c:v>
                </c:pt>
                <c:pt idx="2097">
                  <c:v>-0.158999</c:v>
                </c:pt>
                <c:pt idx="2098">
                  <c:v>-0.15814900000000001</c:v>
                </c:pt>
                <c:pt idx="2099">
                  <c:v>-0.15729699999999999</c:v>
                </c:pt>
                <c:pt idx="2100">
                  <c:v>-0.15644</c:v>
                </c:pt>
                <c:pt idx="2101">
                  <c:v>-0.155584</c:v>
                </c:pt>
                <c:pt idx="2102">
                  <c:v>-0.154728</c:v>
                </c:pt>
                <c:pt idx="2103">
                  <c:v>-0.153867</c:v>
                </c:pt>
                <c:pt idx="2104">
                  <c:v>-0.15300800000000001</c:v>
                </c:pt>
                <c:pt idx="2105">
                  <c:v>-0.152142</c:v>
                </c:pt>
                <c:pt idx="2106">
                  <c:v>-0.15127699999999999</c:v>
                </c:pt>
                <c:pt idx="2107">
                  <c:v>-0.15040700000000001</c:v>
                </c:pt>
                <c:pt idx="2108">
                  <c:v>-0.149532</c:v>
                </c:pt>
                <c:pt idx="2109">
                  <c:v>-0.14865600000000001</c:v>
                </c:pt>
                <c:pt idx="2110">
                  <c:v>-0.14777499999999999</c:v>
                </c:pt>
                <c:pt idx="2111">
                  <c:v>-0.146896</c:v>
                </c:pt>
                <c:pt idx="2112">
                  <c:v>-0.146014</c:v>
                </c:pt>
                <c:pt idx="2113">
                  <c:v>-0.14513200000000001</c:v>
                </c:pt>
                <c:pt idx="2114">
                  <c:v>-0.14424899999999999</c:v>
                </c:pt>
                <c:pt idx="2115">
                  <c:v>-0.14336099999999999</c:v>
                </c:pt>
                <c:pt idx="2116">
                  <c:v>-0.14247099999999999</c:v>
                </c:pt>
                <c:pt idx="2117">
                  <c:v>-0.14157700000000001</c:v>
                </c:pt>
                <c:pt idx="2118">
                  <c:v>-0.140682</c:v>
                </c:pt>
                <c:pt idx="2119">
                  <c:v>-0.13978399999999999</c:v>
                </c:pt>
                <c:pt idx="2120">
                  <c:v>-0.13888200000000001</c:v>
                </c:pt>
                <c:pt idx="2121">
                  <c:v>-0.13798099999999999</c:v>
                </c:pt>
                <c:pt idx="2122">
                  <c:v>-0.13707800000000001</c:v>
                </c:pt>
                <c:pt idx="2123">
                  <c:v>-0.13617799999999999</c:v>
                </c:pt>
                <c:pt idx="2124">
                  <c:v>-0.13527500000000001</c:v>
                </c:pt>
                <c:pt idx="2125">
                  <c:v>-0.13436699999999999</c:v>
                </c:pt>
                <c:pt idx="2126">
                  <c:v>-0.13345599999999999</c:v>
                </c:pt>
                <c:pt idx="2127">
                  <c:v>-0.132544</c:v>
                </c:pt>
                <c:pt idx="2128">
                  <c:v>-0.131632</c:v>
                </c:pt>
                <c:pt idx="2129">
                  <c:v>-0.130716</c:v>
                </c:pt>
                <c:pt idx="2130">
                  <c:v>-0.129797</c:v>
                </c:pt>
                <c:pt idx="2131">
                  <c:v>-0.12887599999999999</c:v>
                </c:pt>
                <c:pt idx="2132">
                  <c:v>-0.12795599999999999</c:v>
                </c:pt>
                <c:pt idx="2133">
                  <c:v>-0.12703999999999999</c:v>
                </c:pt>
                <c:pt idx="2134">
                  <c:v>-0.12611800000000001</c:v>
                </c:pt>
                <c:pt idx="2135">
                  <c:v>-0.125195</c:v>
                </c:pt>
                <c:pt idx="2136">
                  <c:v>-0.124268</c:v>
                </c:pt>
                <c:pt idx="2137">
                  <c:v>-0.12334299999999999</c:v>
                </c:pt>
                <c:pt idx="2138">
                  <c:v>-0.122416</c:v>
                </c:pt>
                <c:pt idx="2139">
                  <c:v>-0.12148399999999999</c:v>
                </c:pt>
                <c:pt idx="2140">
                  <c:v>-0.12055</c:v>
                </c:pt>
                <c:pt idx="2141">
                  <c:v>-0.119614</c:v>
                </c:pt>
                <c:pt idx="2142">
                  <c:v>-0.118682</c:v>
                </c:pt>
                <c:pt idx="2143">
                  <c:v>-0.11774999999999999</c:v>
                </c:pt>
                <c:pt idx="2144">
                  <c:v>-0.116815</c:v>
                </c:pt>
                <c:pt idx="2145">
                  <c:v>-0.11588</c:v>
                </c:pt>
                <c:pt idx="2146">
                  <c:v>-0.114942</c:v>
                </c:pt>
                <c:pt idx="2147">
                  <c:v>-0.114006</c:v>
                </c:pt>
                <c:pt idx="2148">
                  <c:v>-0.113066</c:v>
                </c:pt>
                <c:pt idx="2149">
                  <c:v>-0.112121</c:v>
                </c:pt>
                <c:pt idx="2150">
                  <c:v>-0.111175</c:v>
                </c:pt>
                <c:pt idx="2151">
                  <c:v>-0.11022999999999999</c:v>
                </c:pt>
                <c:pt idx="2152">
                  <c:v>-0.109289</c:v>
                </c:pt>
                <c:pt idx="2153">
                  <c:v>-0.108345</c:v>
                </c:pt>
                <c:pt idx="2154">
                  <c:v>-0.107401</c:v>
                </c:pt>
                <c:pt idx="2155">
                  <c:v>-0.106456</c:v>
                </c:pt>
                <c:pt idx="2156">
                  <c:v>-0.10551000000000001</c:v>
                </c:pt>
                <c:pt idx="2157">
                  <c:v>-0.104564</c:v>
                </c:pt>
                <c:pt idx="2158">
                  <c:v>-0.103613</c:v>
                </c:pt>
                <c:pt idx="2159">
                  <c:v>-0.102661</c:v>
                </c:pt>
                <c:pt idx="2160">
                  <c:v>-0.10170800000000001</c:v>
                </c:pt>
                <c:pt idx="2161">
                  <c:v>-0.100757</c:v>
                </c:pt>
                <c:pt idx="2162">
                  <c:v>-9.9808599999999997E-2</c:v>
                </c:pt>
                <c:pt idx="2163">
                  <c:v>-9.8858100000000004E-2</c:v>
                </c:pt>
                <c:pt idx="2164">
                  <c:v>-9.7908499999999996E-2</c:v>
                </c:pt>
                <c:pt idx="2165">
                  <c:v>-9.6956299999999995E-2</c:v>
                </c:pt>
                <c:pt idx="2166">
                  <c:v>-9.6004599999999995E-2</c:v>
                </c:pt>
                <c:pt idx="2167">
                  <c:v>-9.5050999999999997E-2</c:v>
                </c:pt>
                <c:pt idx="2168">
                  <c:v>-9.4094200000000003E-2</c:v>
                </c:pt>
                <c:pt idx="2169">
                  <c:v>-9.3137999999999999E-2</c:v>
                </c:pt>
                <c:pt idx="2170">
                  <c:v>-9.2181299999999994E-2</c:v>
                </c:pt>
                <c:pt idx="2171">
                  <c:v>-9.1228600000000007E-2</c:v>
                </c:pt>
                <c:pt idx="2172">
                  <c:v>-9.02757E-2</c:v>
                </c:pt>
                <c:pt idx="2173">
                  <c:v>-8.9322200000000004E-2</c:v>
                </c:pt>
                <c:pt idx="2174">
                  <c:v>-8.8369100000000006E-2</c:v>
                </c:pt>
                <c:pt idx="2175">
                  <c:v>-8.74138E-2</c:v>
                </c:pt>
                <c:pt idx="2176">
                  <c:v>-8.6459400000000006E-2</c:v>
                </c:pt>
                <c:pt idx="2177">
                  <c:v>-8.5501999999999995E-2</c:v>
                </c:pt>
                <c:pt idx="2178">
                  <c:v>-8.4543999999999994E-2</c:v>
                </c:pt>
                <c:pt idx="2179">
                  <c:v>-8.3586800000000003E-2</c:v>
                </c:pt>
                <c:pt idx="2180">
                  <c:v>-8.2630800000000004E-2</c:v>
                </c:pt>
                <c:pt idx="2181">
                  <c:v>-8.1678399999999998E-2</c:v>
                </c:pt>
                <c:pt idx="2182">
                  <c:v>-8.0724599999999994E-2</c:v>
                </c:pt>
                <c:pt idx="2183">
                  <c:v>-7.9771700000000001E-2</c:v>
                </c:pt>
                <c:pt idx="2184">
                  <c:v>-7.8817700000000004E-2</c:v>
                </c:pt>
                <c:pt idx="2185">
                  <c:v>-7.7862500000000001E-2</c:v>
                </c:pt>
                <c:pt idx="2186">
                  <c:v>-7.6907600000000007E-2</c:v>
                </c:pt>
                <c:pt idx="2187">
                  <c:v>-7.5949900000000001E-2</c:v>
                </c:pt>
                <c:pt idx="2188">
                  <c:v>-7.4993699999999996E-2</c:v>
                </c:pt>
                <c:pt idx="2189">
                  <c:v>-7.4038499999999993E-2</c:v>
                </c:pt>
                <c:pt idx="2190">
                  <c:v>-7.3086499999999999E-2</c:v>
                </c:pt>
                <c:pt idx="2191">
                  <c:v>-7.2136400000000003E-2</c:v>
                </c:pt>
                <c:pt idx="2192">
                  <c:v>-7.1184600000000001E-2</c:v>
                </c:pt>
                <c:pt idx="2193">
                  <c:v>-7.0233900000000002E-2</c:v>
                </c:pt>
                <c:pt idx="2194">
                  <c:v>-6.9282099999999999E-2</c:v>
                </c:pt>
                <c:pt idx="2195">
                  <c:v>-6.8331699999999995E-2</c:v>
                </c:pt>
                <c:pt idx="2196">
                  <c:v>-6.7380499999999996E-2</c:v>
                </c:pt>
                <c:pt idx="2197">
                  <c:v>-6.64275E-2</c:v>
                </c:pt>
                <c:pt idx="2198">
                  <c:v>-6.5476900000000005E-2</c:v>
                </c:pt>
                <c:pt idx="2199">
                  <c:v>-6.4528500000000003E-2</c:v>
                </c:pt>
                <c:pt idx="2200">
                  <c:v>-6.3584799999999997E-2</c:v>
                </c:pt>
                <c:pt idx="2201">
                  <c:v>-6.2640699999999994E-2</c:v>
                </c:pt>
                <c:pt idx="2202" formatCode="0.00E+00">
                  <c:v>-6.16955E-2</c:v>
                </c:pt>
                <c:pt idx="2203" formatCode="0.00E+00">
                  <c:v>-6.0751399999999997E-2</c:v>
                </c:pt>
                <c:pt idx="2204" formatCode="0.00E+00">
                  <c:v>-5.9807899999999997E-2</c:v>
                </c:pt>
                <c:pt idx="2205" formatCode="0.00E+00">
                  <c:v>-5.8865899999999999E-2</c:v>
                </c:pt>
                <c:pt idx="2206" formatCode="0.00E+00">
                  <c:v>-5.79198E-2</c:v>
                </c:pt>
                <c:pt idx="2207" formatCode="0.00E+00">
                  <c:v>-5.69734E-2</c:v>
                </c:pt>
                <c:pt idx="2208" formatCode="0.00E+00">
                  <c:v>-5.60352E-2</c:v>
                </c:pt>
                <c:pt idx="2209" formatCode="0.00E+00">
                  <c:v>-5.51105E-2</c:v>
                </c:pt>
                <c:pt idx="2210" formatCode="0.00E+00">
                  <c:v>-5.4195100000000003E-2</c:v>
                </c:pt>
                <c:pt idx="2211" formatCode="0.00E+00">
                  <c:v>-5.3277199999999997E-2</c:v>
                </c:pt>
                <c:pt idx="2212" formatCode="0.00E+00">
                  <c:v>-5.2357500000000001E-2</c:v>
                </c:pt>
                <c:pt idx="2213" formatCode="0.00E+00">
                  <c:v>-5.1437999999999998E-2</c:v>
                </c:pt>
                <c:pt idx="2214" formatCode="0.00E+00">
                  <c:v>-5.0521000000000003E-2</c:v>
                </c:pt>
                <c:pt idx="2215" formatCode="0.00E+00">
                  <c:v>-4.9605200000000002E-2</c:v>
                </c:pt>
                <c:pt idx="2216" formatCode="0.00E+00">
                  <c:v>-4.8686699999999999E-2</c:v>
                </c:pt>
                <c:pt idx="2217" formatCode="0.00E+00">
                  <c:v>-4.7769899999999997E-2</c:v>
                </c:pt>
                <c:pt idx="2218" formatCode="0.00E+00">
                  <c:v>-4.6857099999999999E-2</c:v>
                </c:pt>
                <c:pt idx="2219" formatCode="0.00E+00">
                  <c:v>-4.5949999999999998E-2</c:v>
                </c:pt>
                <c:pt idx="2220" formatCode="0.00E+00">
                  <c:v>-4.5044599999999997E-2</c:v>
                </c:pt>
                <c:pt idx="2221" formatCode="0.00E+00">
                  <c:v>-4.4136799999999997E-2</c:v>
                </c:pt>
                <c:pt idx="2222" formatCode="0.00E+00">
                  <c:v>-4.3229900000000002E-2</c:v>
                </c:pt>
                <c:pt idx="2223" formatCode="0.00E+00">
                  <c:v>-4.2324800000000003E-2</c:v>
                </c:pt>
                <c:pt idx="2224" formatCode="0.00E+00">
                  <c:v>-4.1422399999999998E-2</c:v>
                </c:pt>
                <c:pt idx="2225" formatCode="0.00E+00">
                  <c:v>-4.0519300000000001E-2</c:v>
                </c:pt>
                <c:pt idx="2226" formatCode="0.00E+00">
                  <c:v>-3.9614200000000002E-2</c:v>
                </c:pt>
                <c:pt idx="2227">
                  <c:v>-3.8712499999999997E-2</c:v>
                </c:pt>
                <c:pt idx="2228">
                  <c:v>-3.7816500000000003E-2</c:v>
                </c:pt>
                <c:pt idx="2229">
                  <c:v>-3.69255E-2</c:v>
                </c:pt>
                <c:pt idx="2230">
                  <c:v>-3.6033900000000001E-2</c:v>
                </c:pt>
                <c:pt idx="2231">
                  <c:v>-3.5140499999999998E-2</c:v>
                </c:pt>
                <c:pt idx="2232">
                  <c:v>-3.42492E-2</c:v>
                </c:pt>
                <c:pt idx="2233">
                  <c:v>-3.3360899999999999E-2</c:v>
                </c:pt>
                <c:pt idx="2234">
                  <c:v>-3.2474900000000001E-2</c:v>
                </c:pt>
                <c:pt idx="2235">
                  <c:v>-3.1586599999999999E-2</c:v>
                </c:pt>
                <c:pt idx="2236">
                  <c:v>-3.06979E-2</c:v>
                </c:pt>
                <c:pt idx="2237">
                  <c:v>-2.98147E-2</c:v>
                </c:pt>
                <c:pt idx="2238">
                  <c:v>-2.89378E-2</c:v>
                </c:pt>
                <c:pt idx="2239">
                  <c:v>-2.8064700000000001E-2</c:v>
                </c:pt>
                <c:pt idx="2240">
                  <c:v>-2.71886E-2</c:v>
                </c:pt>
                <c:pt idx="2241">
                  <c:v>-2.6312599999999998E-2</c:v>
                </c:pt>
                <c:pt idx="2242">
                  <c:v>-2.5440000000000001E-2</c:v>
                </c:pt>
                <c:pt idx="2243">
                  <c:v>-2.4571099999999998E-2</c:v>
                </c:pt>
                <c:pt idx="2244">
                  <c:v>-2.3703200000000001E-2</c:v>
                </c:pt>
                <c:pt idx="2245">
                  <c:v>-2.2831899999999999E-2</c:v>
                </c:pt>
                <c:pt idx="2246">
                  <c:v>-2.1963199999999999E-2</c:v>
                </c:pt>
                <c:pt idx="2247">
                  <c:v>-2.1101499999999999E-2</c:v>
                </c:pt>
                <c:pt idx="2248">
                  <c:v>-2.0246199999999999E-2</c:v>
                </c:pt>
                <c:pt idx="2249">
                  <c:v>-1.93919E-2</c:v>
                </c:pt>
                <c:pt idx="2250">
                  <c:v>-1.85343E-2</c:v>
                </c:pt>
                <c:pt idx="2251">
                  <c:v>-1.7678900000000001E-2</c:v>
                </c:pt>
                <c:pt idx="2252">
                  <c:v>-1.6828200000000001E-2</c:v>
                </c:pt>
                <c:pt idx="2253">
                  <c:v>-1.5981100000000002E-2</c:v>
                </c:pt>
                <c:pt idx="2254">
                  <c:v>-1.51325E-2</c:v>
                </c:pt>
                <c:pt idx="2255">
                  <c:v>-1.4281800000000001E-2</c:v>
                </c:pt>
                <c:pt idx="2256">
                  <c:v>-1.3436399999999999E-2</c:v>
                </c:pt>
                <c:pt idx="2257">
                  <c:v>-1.2599300000000001E-2</c:v>
                </c:pt>
                <c:pt idx="2258">
                  <c:v>-1.17672E-2</c:v>
                </c:pt>
                <c:pt idx="2259">
                  <c:v>-1.0933200000000001E-2</c:v>
                </c:pt>
                <c:pt idx="2260">
                  <c:v>-1.0097399999999999E-2</c:v>
                </c:pt>
                <c:pt idx="2261" formatCode="0.00E+00">
                  <c:v>-9.2660199999999998E-3</c:v>
                </c:pt>
                <c:pt idx="2262" formatCode="0.00E+00">
                  <c:v>-8.4402799999999997E-3</c:v>
                </c:pt>
                <c:pt idx="2263" formatCode="0.00E+00">
                  <c:v>-7.6166300000000001E-3</c:v>
                </c:pt>
                <c:pt idx="2264" formatCode="0.00E+00">
                  <c:v>-6.7897399999999998E-3</c:v>
                </c:pt>
                <c:pt idx="2265" formatCode="0.00E+00">
                  <c:v>-5.9633400000000001E-3</c:v>
                </c:pt>
                <c:pt idx="2266" formatCode="0.00E+00">
                  <c:v>-5.1451099999999996E-3</c:v>
                </c:pt>
                <c:pt idx="2267" formatCode="0.00E+00">
                  <c:v>-4.33505E-3</c:v>
                </c:pt>
                <c:pt idx="2268" formatCode="0.00E+00">
                  <c:v>-3.52754E-3</c:v>
                </c:pt>
                <c:pt idx="2269" formatCode="0.00E+00">
                  <c:v>-2.7162800000000002E-3</c:v>
                </c:pt>
                <c:pt idx="2270" formatCode="0.00E+00">
                  <c:v>-1.9058899999999999E-3</c:v>
                </c:pt>
                <c:pt idx="2271" formatCode="0.00E+00">
                  <c:v>-1.10238E-3</c:v>
                </c:pt>
                <c:pt idx="2272" formatCode="0.00E+00">
                  <c:v>-3.0381199999999998E-4</c:v>
                </c:pt>
                <c:pt idx="2273" formatCode="0.00E+00">
                  <c:v>4.9478800000000002E-4</c:v>
                </c:pt>
                <c:pt idx="2274" formatCode="0.00E+00">
                  <c:v>1.29718E-3</c:v>
                </c:pt>
                <c:pt idx="2275" formatCode="0.00E+00">
                  <c:v>2.0950600000000002E-3</c:v>
                </c:pt>
                <c:pt idx="2276" formatCode="0.00E+00">
                  <c:v>2.8819000000000002E-3</c:v>
                </c:pt>
                <c:pt idx="2277" formatCode="0.00E+00">
                  <c:v>3.66278E-3</c:v>
                </c:pt>
                <c:pt idx="2278" formatCode="0.00E+00">
                  <c:v>4.4466999999999996E-3</c:v>
                </c:pt>
                <c:pt idx="2279" formatCode="0.00E+00">
                  <c:v>5.2345899999999999E-3</c:v>
                </c:pt>
                <c:pt idx="2280" formatCode="0.00E+00">
                  <c:v>6.0115799999999999E-3</c:v>
                </c:pt>
                <c:pt idx="2281" formatCode="0.00E+00">
                  <c:v>6.7686899999999999E-3</c:v>
                </c:pt>
                <c:pt idx="2282" formatCode="0.00E+00">
                  <c:v>7.5154100000000001E-3</c:v>
                </c:pt>
                <c:pt idx="2283" formatCode="0.00E+00">
                  <c:v>8.2654500000000006E-3</c:v>
                </c:pt>
                <c:pt idx="2284" formatCode="0.00E+00">
                  <c:v>9.0193700000000005E-3</c:v>
                </c:pt>
                <c:pt idx="2285" formatCode="0.00E+00">
                  <c:v>9.7661499999999995E-3</c:v>
                </c:pt>
                <c:pt idx="2286">
                  <c:v>1.05012E-2</c:v>
                </c:pt>
                <c:pt idx="2287">
                  <c:v>1.12319E-2</c:v>
                </c:pt>
                <c:pt idx="2288">
                  <c:v>1.19658E-2</c:v>
                </c:pt>
                <c:pt idx="2289">
                  <c:v>1.27008E-2</c:v>
                </c:pt>
                <c:pt idx="2290">
                  <c:v>1.34293E-2</c:v>
                </c:pt>
                <c:pt idx="2291">
                  <c:v>1.41508E-2</c:v>
                </c:pt>
                <c:pt idx="2292">
                  <c:v>1.4871499999999999E-2</c:v>
                </c:pt>
                <c:pt idx="2293">
                  <c:v>1.55961E-2</c:v>
                </c:pt>
                <c:pt idx="2294">
                  <c:v>1.63185E-2</c:v>
                </c:pt>
                <c:pt idx="2295">
                  <c:v>1.7029300000000001E-2</c:v>
                </c:pt>
                <c:pt idx="2296">
                  <c:v>1.7731E-2</c:v>
                </c:pt>
                <c:pt idx="2297">
                  <c:v>1.8431699999999999E-2</c:v>
                </c:pt>
                <c:pt idx="2298">
                  <c:v>1.9136400000000001E-2</c:v>
                </c:pt>
                <c:pt idx="2299">
                  <c:v>1.9839099999999998E-2</c:v>
                </c:pt>
                <c:pt idx="2300">
                  <c:v>2.0532399999999999E-2</c:v>
                </c:pt>
                <c:pt idx="2301">
                  <c:v>2.1222399999999999E-2</c:v>
                </c:pt>
                <c:pt idx="2302">
                  <c:v>2.19163E-2</c:v>
                </c:pt>
                <c:pt idx="2303">
                  <c:v>2.2613899999999999E-2</c:v>
                </c:pt>
                <c:pt idx="2304">
                  <c:v>2.32979E-2</c:v>
                </c:pt>
                <c:pt idx="2305">
                  <c:v>2.3956499999999999E-2</c:v>
                </c:pt>
                <c:pt idx="2306">
                  <c:v>2.4602099999999998E-2</c:v>
                </c:pt>
                <c:pt idx="2307">
                  <c:v>2.5250100000000001E-2</c:v>
                </c:pt>
                <c:pt idx="2308">
                  <c:v>2.59034E-2</c:v>
                </c:pt>
                <c:pt idx="2309">
                  <c:v>2.65524E-2</c:v>
                </c:pt>
                <c:pt idx="2310">
                  <c:v>2.7192899999999999E-2</c:v>
                </c:pt>
                <c:pt idx="2311">
                  <c:v>2.78312E-2</c:v>
                </c:pt>
                <c:pt idx="2312">
                  <c:v>2.8472999999999998E-2</c:v>
                </c:pt>
                <c:pt idx="2313">
                  <c:v>2.91147E-2</c:v>
                </c:pt>
                <c:pt idx="2314">
                  <c:v>2.9746700000000001E-2</c:v>
                </c:pt>
                <c:pt idx="2315">
                  <c:v>3.03679E-2</c:v>
                </c:pt>
                <c:pt idx="2316">
                  <c:v>3.0986099999999999E-2</c:v>
                </c:pt>
                <c:pt idx="2317">
                  <c:v>3.1607099999999999E-2</c:v>
                </c:pt>
                <c:pt idx="2318">
                  <c:v>3.2227499999999999E-2</c:v>
                </c:pt>
                <c:pt idx="2319">
                  <c:v>3.2840500000000002E-2</c:v>
                </c:pt>
                <c:pt idx="2320">
                  <c:v>3.34483E-2</c:v>
                </c:pt>
                <c:pt idx="2321">
                  <c:v>3.4056400000000001E-2</c:v>
                </c:pt>
                <c:pt idx="2322">
                  <c:v>3.4667400000000001E-2</c:v>
                </c:pt>
                <c:pt idx="2323">
                  <c:v>3.52752E-2</c:v>
                </c:pt>
                <c:pt idx="2324">
                  <c:v>3.58722E-2</c:v>
                </c:pt>
                <c:pt idx="2325">
                  <c:v>3.6462099999999997E-2</c:v>
                </c:pt>
                <c:pt idx="2326">
                  <c:v>3.7051199999999999E-2</c:v>
                </c:pt>
                <c:pt idx="2327">
                  <c:v>3.7641599999999997E-2</c:v>
                </c:pt>
                <c:pt idx="2328">
                  <c:v>3.8228499999999999E-2</c:v>
                </c:pt>
                <c:pt idx="2329">
                  <c:v>3.8807700000000001E-2</c:v>
                </c:pt>
                <c:pt idx="2330">
                  <c:v>3.9384200000000001E-2</c:v>
                </c:pt>
                <c:pt idx="2331">
                  <c:v>3.9962699999999997E-2</c:v>
                </c:pt>
                <c:pt idx="2332">
                  <c:v>4.0542399999999999E-2</c:v>
                </c:pt>
                <c:pt idx="2333">
                  <c:v>4.1116199999999999E-2</c:v>
                </c:pt>
                <c:pt idx="2334">
                  <c:v>4.1680200000000001E-2</c:v>
                </c:pt>
                <c:pt idx="2335">
                  <c:v>4.2240100000000003E-2</c:v>
                </c:pt>
                <c:pt idx="2336">
                  <c:v>4.2800100000000001E-2</c:v>
                </c:pt>
                <c:pt idx="2337">
                  <c:v>4.3359099999999998E-2</c:v>
                </c:pt>
                <c:pt idx="2338">
                  <c:v>4.3912300000000001E-2</c:v>
                </c:pt>
                <c:pt idx="2339">
                  <c:v>4.4459199999999997E-2</c:v>
                </c:pt>
                <c:pt idx="2340">
                  <c:v>4.5005700000000003E-2</c:v>
                </c:pt>
                <c:pt idx="2341">
                  <c:v>4.5554499999999998E-2</c:v>
                </c:pt>
                <c:pt idx="2342">
                  <c:v>4.6102400000000002E-2</c:v>
                </c:pt>
                <c:pt idx="2343">
                  <c:v>4.6642599999999999E-2</c:v>
                </c:pt>
                <c:pt idx="2344">
                  <c:v>4.7175700000000001E-2</c:v>
                </c:pt>
                <c:pt idx="2345">
                  <c:v>4.7706400000000003E-2</c:v>
                </c:pt>
                <c:pt idx="2346">
                  <c:v>4.8236500000000002E-2</c:v>
                </c:pt>
                <c:pt idx="2347">
                  <c:v>4.8763500000000001E-2</c:v>
                </c:pt>
                <c:pt idx="2348">
                  <c:v>4.9283500000000001E-2</c:v>
                </c:pt>
                <c:pt idx="2349">
                  <c:v>4.9799599999999999E-2</c:v>
                </c:pt>
                <c:pt idx="2350">
                  <c:v>5.0316800000000002E-2</c:v>
                </c:pt>
                <c:pt idx="2351">
                  <c:v>5.0835600000000002E-2</c:v>
                </c:pt>
                <c:pt idx="2352">
                  <c:v>5.1351500000000001E-2</c:v>
                </c:pt>
                <c:pt idx="2353">
                  <c:v>5.1859599999999999E-2</c:v>
                </c:pt>
                <c:pt idx="2354">
                  <c:v>5.2363E-2</c:v>
                </c:pt>
                <c:pt idx="2355">
                  <c:v>5.2864399999999999E-2</c:v>
                </c:pt>
                <c:pt idx="2356">
                  <c:v>5.3363500000000001E-2</c:v>
                </c:pt>
                <c:pt idx="2357">
                  <c:v>5.3858000000000003E-2</c:v>
                </c:pt>
                <c:pt idx="2358">
                  <c:v>5.4346100000000001E-2</c:v>
                </c:pt>
                <c:pt idx="2359">
                  <c:v>5.4832600000000002E-2</c:v>
                </c:pt>
                <c:pt idx="2360">
                  <c:v>5.5320899999999999E-2</c:v>
                </c:pt>
                <c:pt idx="2361">
                  <c:v>5.5809200000000003E-2</c:v>
                </c:pt>
                <c:pt idx="2362">
                  <c:v>5.6293200000000002E-2</c:v>
                </c:pt>
                <c:pt idx="2363">
                  <c:v>5.6770899999999999E-2</c:v>
                </c:pt>
                <c:pt idx="2364">
                  <c:v>5.7244999999999997E-2</c:v>
                </c:pt>
                <c:pt idx="2365">
                  <c:v>5.7716700000000003E-2</c:v>
                </c:pt>
                <c:pt idx="2366">
                  <c:v>5.8184600000000003E-2</c:v>
                </c:pt>
                <c:pt idx="2367">
                  <c:v>5.8646700000000003E-2</c:v>
                </c:pt>
                <c:pt idx="2368">
                  <c:v>5.91041E-2</c:v>
                </c:pt>
                <c:pt idx="2369">
                  <c:v>5.9561900000000001E-2</c:v>
                </c:pt>
                <c:pt idx="2370">
                  <c:v>6.0021499999999998E-2</c:v>
                </c:pt>
                <c:pt idx="2371">
                  <c:v>6.0479199999999997E-2</c:v>
                </c:pt>
                <c:pt idx="2372">
                  <c:v>6.0930900000000003E-2</c:v>
                </c:pt>
                <c:pt idx="2373">
                  <c:v>6.1377300000000003E-2</c:v>
                </c:pt>
                <c:pt idx="2374">
                  <c:v>6.1822000000000002E-2</c:v>
                </c:pt>
                <c:pt idx="2375">
                  <c:v>6.2264899999999998E-2</c:v>
                </c:pt>
                <c:pt idx="2376">
                  <c:v>6.2702999999999995E-2</c:v>
                </c:pt>
                <c:pt idx="2377">
                  <c:v>6.3133700000000001E-2</c:v>
                </c:pt>
                <c:pt idx="2378">
                  <c:v>6.3560800000000001E-2</c:v>
                </c:pt>
                <c:pt idx="2379">
                  <c:v>6.3990099999999994E-2</c:v>
                </c:pt>
                <c:pt idx="2380">
                  <c:v>6.4420199999999997E-2</c:v>
                </c:pt>
                <c:pt idx="2381">
                  <c:v>6.4846500000000001E-2</c:v>
                </c:pt>
                <c:pt idx="2382">
                  <c:v>6.5266299999999999E-2</c:v>
                </c:pt>
                <c:pt idx="2383">
                  <c:v>6.5682299999999999E-2</c:v>
                </c:pt>
                <c:pt idx="2384">
                  <c:v>6.6098199999999996E-2</c:v>
                </c:pt>
                <c:pt idx="2385">
                  <c:v>6.6511600000000004E-2</c:v>
                </c:pt>
                <c:pt idx="2386">
                  <c:v>6.6919400000000004E-2</c:v>
                </c:pt>
                <c:pt idx="2387">
                  <c:v>6.7321099999999995E-2</c:v>
                </c:pt>
                <c:pt idx="2388">
                  <c:v>6.7720799999999998E-2</c:v>
                </c:pt>
                <c:pt idx="2389">
                  <c:v>6.81224E-2</c:v>
                </c:pt>
                <c:pt idx="2390">
                  <c:v>6.8522200000000005E-2</c:v>
                </c:pt>
                <c:pt idx="2391">
                  <c:v>6.8916400000000003E-2</c:v>
                </c:pt>
                <c:pt idx="2392">
                  <c:v>6.9305199999999997E-2</c:v>
                </c:pt>
                <c:pt idx="2393">
                  <c:v>6.9692299999999999E-2</c:v>
                </c:pt>
                <c:pt idx="2394">
                  <c:v>7.0079900000000001E-2</c:v>
                </c:pt>
                <c:pt idx="2395">
                  <c:v>7.0464100000000002E-2</c:v>
                </c:pt>
                <c:pt idx="2396">
                  <c:v>7.08424E-2</c:v>
                </c:pt>
                <c:pt idx="2397">
                  <c:v>7.1216000000000002E-2</c:v>
                </c:pt>
                <c:pt idx="2398">
                  <c:v>7.1588700000000005E-2</c:v>
                </c:pt>
                <c:pt idx="2399">
                  <c:v>7.1961600000000001E-2</c:v>
                </c:pt>
                <c:pt idx="2400">
                  <c:v>7.2330099999999994E-2</c:v>
                </c:pt>
                <c:pt idx="2401">
                  <c:v>7.2692800000000002E-2</c:v>
                </c:pt>
                <c:pt idx="2402">
                  <c:v>7.30513E-2</c:v>
                </c:pt>
                <c:pt idx="2403">
                  <c:v>7.3410400000000001E-2</c:v>
                </c:pt>
                <c:pt idx="2404">
                  <c:v>7.3769500000000002E-2</c:v>
                </c:pt>
                <c:pt idx="2405">
                  <c:v>7.4124300000000004E-2</c:v>
                </c:pt>
                <c:pt idx="2406">
                  <c:v>7.4473999999999999E-2</c:v>
                </c:pt>
                <c:pt idx="2407">
                  <c:v>7.4819399999999994E-2</c:v>
                </c:pt>
                <c:pt idx="2408">
                  <c:v>7.5164300000000003E-2</c:v>
                </c:pt>
                <c:pt idx="2409">
                  <c:v>7.5506900000000002E-2</c:v>
                </c:pt>
                <c:pt idx="2410">
                  <c:v>7.5844900000000007E-2</c:v>
                </c:pt>
                <c:pt idx="2411">
                  <c:v>7.6179200000000002E-2</c:v>
                </c:pt>
                <c:pt idx="2412">
                  <c:v>7.6510599999999998E-2</c:v>
                </c:pt>
                <c:pt idx="2413">
                  <c:v>7.6843099999999998E-2</c:v>
                </c:pt>
                <c:pt idx="2414">
                  <c:v>7.7173199999999997E-2</c:v>
                </c:pt>
                <c:pt idx="2415">
                  <c:v>7.7498899999999996E-2</c:v>
                </c:pt>
                <c:pt idx="2416">
                  <c:v>7.7820500000000001E-2</c:v>
                </c:pt>
                <c:pt idx="2417">
                  <c:v>7.8137999999999999E-2</c:v>
                </c:pt>
                <c:pt idx="2418">
                  <c:v>7.8454499999999996E-2</c:v>
                </c:pt>
                <c:pt idx="2419">
                  <c:v>7.8767100000000007E-2</c:v>
                </c:pt>
                <c:pt idx="2420">
                  <c:v>7.9076400000000005E-2</c:v>
                </c:pt>
                <c:pt idx="2421">
                  <c:v>7.9383300000000004E-2</c:v>
                </c:pt>
                <c:pt idx="2422">
                  <c:v>7.9688200000000001E-2</c:v>
                </c:pt>
                <c:pt idx="2423">
                  <c:v>7.9993499999999995E-2</c:v>
                </c:pt>
                <c:pt idx="2424">
                  <c:v>8.0295000000000005E-2</c:v>
                </c:pt>
                <c:pt idx="2425">
                  <c:v>8.0593100000000001E-2</c:v>
                </c:pt>
                <c:pt idx="2426">
                  <c:v>8.0886700000000006E-2</c:v>
                </c:pt>
                <c:pt idx="2427">
                  <c:v>8.1176200000000004E-2</c:v>
                </c:pt>
                <c:pt idx="2428">
                  <c:v>8.1463300000000002E-2</c:v>
                </c:pt>
                <c:pt idx="2429">
                  <c:v>8.1746700000000005E-2</c:v>
                </c:pt>
                <c:pt idx="2430">
                  <c:v>8.2029699999999997E-2</c:v>
                </c:pt>
                <c:pt idx="2431">
                  <c:v>8.2309400000000005E-2</c:v>
                </c:pt>
                <c:pt idx="2432">
                  <c:v>8.2587099999999997E-2</c:v>
                </c:pt>
                <c:pt idx="2433">
                  <c:v>8.2863000000000006E-2</c:v>
                </c:pt>
                <c:pt idx="2434">
                  <c:v>8.3136199999999993E-2</c:v>
                </c:pt>
                <c:pt idx="2435">
                  <c:v>8.3408899999999994E-2</c:v>
                </c:pt>
                <c:pt idx="2436">
                  <c:v>8.3675600000000003E-2</c:v>
                </c:pt>
                <c:pt idx="2437">
                  <c:v>8.3937300000000006E-2</c:v>
                </c:pt>
                <c:pt idx="2438">
                  <c:v>8.4194900000000003E-2</c:v>
                </c:pt>
                <c:pt idx="2439">
                  <c:v>8.4451300000000007E-2</c:v>
                </c:pt>
                <c:pt idx="2440">
                  <c:v>8.4708500000000006E-2</c:v>
                </c:pt>
                <c:pt idx="2441">
                  <c:v>8.4961200000000001E-2</c:v>
                </c:pt>
                <c:pt idx="2442">
                  <c:v>8.5211800000000004E-2</c:v>
                </c:pt>
                <c:pt idx="2443">
                  <c:v>8.5458999999999993E-2</c:v>
                </c:pt>
                <c:pt idx="2444">
                  <c:v>8.5705699999999996E-2</c:v>
                </c:pt>
                <c:pt idx="2445">
                  <c:v>8.5950799999999994E-2</c:v>
                </c:pt>
                <c:pt idx="2446">
                  <c:v>8.6189399999999999E-2</c:v>
                </c:pt>
                <c:pt idx="2447">
                  <c:v>8.6424799999999996E-2</c:v>
                </c:pt>
                <c:pt idx="2448">
                  <c:v>8.6656200000000003E-2</c:v>
                </c:pt>
                <c:pt idx="2449">
                  <c:v>8.6888900000000005E-2</c:v>
                </c:pt>
                <c:pt idx="2450">
                  <c:v>8.7119500000000002E-2</c:v>
                </c:pt>
                <c:pt idx="2451">
                  <c:v>8.7344699999999997E-2</c:v>
                </c:pt>
                <c:pt idx="2452">
                  <c:v>8.7567599999999995E-2</c:v>
                </c:pt>
                <c:pt idx="2453">
                  <c:v>8.7787100000000007E-2</c:v>
                </c:pt>
                <c:pt idx="2454">
                  <c:v>8.8008699999999995E-2</c:v>
                </c:pt>
                <c:pt idx="2455">
                  <c:v>8.8226299999999994E-2</c:v>
                </c:pt>
                <c:pt idx="2456">
                  <c:v>8.8438299999999997E-2</c:v>
                </c:pt>
                <c:pt idx="2457">
                  <c:v>8.8647299999999998E-2</c:v>
                </c:pt>
                <c:pt idx="2458">
                  <c:v>8.88539E-2</c:v>
                </c:pt>
                <c:pt idx="2459">
                  <c:v>8.9062699999999995E-2</c:v>
                </c:pt>
                <c:pt idx="2460">
                  <c:v>8.9265999999999998E-2</c:v>
                </c:pt>
                <c:pt idx="2461">
                  <c:v>8.9464500000000002E-2</c:v>
                </c:pt>
                <c:pt idx="2462">
                  <c:v>8.9659299999999997E-2</c:v>
                </c:pt>
                <c:pt idx="2463">
                  <c:v>8.9853600000000006E-2</c:v>
                </c:pt>
                <c:pt idx="2464">
                  <c:v>9.0049699999999996E-2</c:v>
                </c:pt>
                <c:pt idx="2465">
                  <c:v>9.0240200000000007E-2</c:v>
                </c:pt>
                <c:pt idx="2466">
                  <c:v>9.0427599999999997E-2</c:v>
                </c:pt>
                <c:pt idx="2467">
                  <c:v>9.0610499999999997E-2</c:v>
                </c:pt>
                <c:pt idx="2468">
                  <c:v>9.0792700000000004E-2</c:v>
                </c:pt>
                <c:pt idx="2469">
                  <c:v>9.0973999999999999E-2</c:v>
                </c:pt>
                <c:pt idx="2470">
                  <c:v>9.1149499999999994E-2</c:v>
                </c:pt>
                <c:pt idx="2471">
                  <c:v>9.1323399999999999E-2</c:v>
                </c:pt>
                <c:pt idx="2472">
                  <c:v>9.1493199999999997E-2</c:v>
                </c:pt>
                <c:pt idx="2473">
                  <c:v>9.1664599999999999E-2</c:v>
                </c:pt>
                <c:pt idx="2474">
                  <c:v>9.1834299999999994E-2</c:v>
                </c:pt>
                <c:pt idx="2475">
                  <c:v>9.1998899999999995E-2</c:v>
                </c:pt>
                <c:pt idx="2476">
                  <c:v>9.2161800000000002E-2</c:v>
                </c:pt>
                <c:pt idx="2477">
                  <c:v>9.2319200000000004E-2</c:v>
                </c:pt>
                <c:pt idx="2478">
                  <c:v>9.2477000000000004E-2</c:v>
                </c:pt>
                <c:pt idx="2479">
                  <c:v>9.2630599999999993E-2</c:v>
                </c:pt>
                <c:pt idx="2480">
                  <c:v>9.2781100000000005E-2</c:v>
                </c:pt>
                <c:pt idx="2481">
                  <c:v>9.2930399999999996E-2</c:v>
                </c:pt>
                <c:pt idx="2482">
                  <c:v>9.3076300000000001E-2</c:v>
                </c:pt>
                <c:pt idx="2483">
                  <c:v>9.3224399999999999E-2</c:v>
                </c:pt>
                <c:pt idx="2484">
                  <c:v>9.3367699999999998E-2</c:v>
                </c:pt>
                <c:pt idx="2485">
                  <c:v>9.3508800000000003E-2</c:v>
                </c:pt>
                <c:pt idx="2486">
                  <c:v>9.3646099999999996E-2</c:v>
                </c:pt>
                <c:pt idx="2487">
                  <c:v>9.3778799999999995E-2</c:v>
                </c:pt>
                <c:pt idx="2488">
                  <c:v>9.3910999999999994E-2</c:v>
                </c:pt>
                <c:pt idx="2489">
                  <c:v>9.4038200000000002E-2</c:v>
                </c:pt>
                <c:pt idx="2490">
                  <c:v>9.4166600000000003E-2</c:v>
                </c:pt>
                <c:pt idx="2491">
                  <c:v>9.4291200000000006E-2</c:v>
                </c:pt>
                <c:pt idx="2492">
                  <c:v>9.4413700000000003E-2</c:v>
                </c:pt>
                <c:pt idx="2493">
                  <c:v>9.4535599999999997E-2</c:v>
                </c:pt>
                <c:pt idx="2494">
                  <c:v>9.4653699999999993E-2</c:v>
                </c:pt>
                <c:pt idx="2495">
                  <c:v>9.4773499999999997E-2</c:v>
                </c:pt>
                <c:pt idx="2496">
                  <c:v>9.4886200000000004E-2</c:v>
                </c:pt>
                <c:pt idx="2497">
                  <c:v>9.4995499999999997E-2</c:v>
                </c:pt>
                <c:pt idx="2498">
                  <c:v>9.5100799999999999E-2</c:v>
                </c:pt>
                <c:pt idx="2499">
                  <c:v>9.5204499999999997E-2</c:v>
                </c:pt>
                <c:pt idx="2500">
                  <c:v>9.5310599999999995E-2</c:v>
                </c:pt>
                <c:pt idx="2501">
                  <c:v>9.5410499999999995E-2</c:v>
                </c:pt>
                <c:pt idx="2502">
                  <c:v>9.5510399999999995E-2</c:v>
                </c:pt>
                <c:pt idx="2503">
                  <c:v>9.5605800000000005E-2</c:v>
                </c:pt>
                <c:pt idx="2504">
                  <c:v>9.5701300000000003E-2</c:v>
                </c:pt>
                <c:pt idx="2505">
                  <c:v>9.5796300000000001E-2</c:v>
                </c:pt>
                <c:pt idx="2506">
                  <c:v>9.5883899999999994E-2</c:v>
                </c:pt>
                <c:pt idx="2507">
                  <c:v>9.5971100000000004E-2</c:v>
                </c:pt>
                <c:pt idx="2508">
                  <c:v>9.6052299999999993E-2</c:v>
                </c:pt>
                <c:pt idx="2509">
                  <c:v>9.6136299999999994E-2</c:v>
                </c:pt>
                <c:pt idx="2510">
                  <c:v>9.6218100000000001E-2</c:v>
                </c:pt>
                <c:pt idx="2511">
                  <c:v>9.6294199999999996E-2</c:v>
                </c:pt>
                <c:pt idx="2512">
                  <c:v>9.6370300000000006E-2</c:v>
                </c:pt>
                <c:pt idx="2513">
                  <c:v>9.6440899999999996E-2</c:v>
                </c:pt>
                <c:pt idx="2514">
                  <c:v>9.6515799999999999E-2</c:v>
                </c:pt>
                <c:pt idx="2515">
                  <c:v>9.6585799999999999E-2</c:v>
                </c:pt>
                <c:pt idx="2516">
                  <c:v>9.6651000000000001E-2</c:v>
                </c:pt>
                <c:pt idx="2517">
                  <c:v>9.6714700000000001E-2</c:v>
                </c:pt>
                <c:pt idx="2518">
                  <c:v>9.6774399999999997E-2</c:v>
                </c:pt>
                <c:pt idx="2519">
                  <c:v>9.6838599999999997E-2</c:v>
                </c:pt>
                <c:pt idx="2520">
                  <c:v>9.6895700000000001E-2</c:v>
                </c:pt>
                <c:pt idx="2521">
                  <c:v>9.6949599999999997E-2</c:v>
                </c:pt>
                <c:pt idx="2522">
                  <c:v>9.7000100000000006E-2</c:v>
                </c:pt>
                <c:pt idx="2523">
                  <c:v>9.7049300000000005E-2</c:v>
                </c:pt>
                <c:pt idx="2524">
                  <c:v>9.7102099999999997E-2</c:v>
                </c:pt>
                <c:pt idx="2525">
                  <c:v>9.7147700000000003E-2</c:v>
                </c:pt>
                <c:pt idx="2526">
                  <c:v>9.7192899999999999E-2</c:v>
                </c:pt>
                <c:pt idx="2527">
                  <c:v>9.7232600000000002E-2</c:v>
                </c:pt>
                <c:pt idx="2528">
                  <c:v>9.7272200000000003E-2</c:v>
                </c:pt>
                <c:pt idx="2529">
                  <c:v>9.7311999999999996E-2</c:v>
                </c:pt>
                <c:pt idx="2530">
                  <c:v>9.7344600000000003E-2</c:v>
                </c:pt>
                <c:pt idx="2531">
                  <c:v>9.7378400000000004E-2</c:v>
                </c:pt>
                <c:pt idx="2532">
                  <c:v>9.7406199999999998E-2</c:v>
                </c:pt>
                <c:pt idx="2533">
                  <c:v>9.7436999999999996E-2</c:v>
                </c:pt>
                <c:pt idx="2534">
                  <c:v>9.7465999999999997E-2</c:v>
                </c:pt>
                <c:pt idx="2535">
                  <c:v>9.7489800000000001E-2</c:v>
                </c:pt>
                <c:pt idx="2536">
                  <c:v>9.7514299999999998E-2</c:v>
                </c:pt>
                <c:pt idx="2537">
                  <c:v>9.7531300000000001E-2</c:v>
                </c:pt>
                <c:pt idx="2538">
                  <c:v>9.7551399999999996E-2</c:v>
                </c:pt>
                <c:pt idx="2539">
                  <c:v>9.7566E-2</c:v>
                </c:pt>
                <c:pt idx="2540">
                  <c:v>9.7578200000000004E-2</c:v>
                </c:pt>
                <c:pt idx="2541">
                  <c:v>9.7590399999999994E-2</c:v>
                </c:pt>
                <c:pt idx="2542">
                  <c:v>9.7597600000000007E-2</c:v>
                </c:pt>
                <c:pt idx="2543">
                  <c:v>9.7609399999999999E-2</c:v>
                </c:pt>
                <c:pt idx="2544">
                  <c:v>9.7614699999999999E-2</c:v>
                </c:pt>
                <c:pt idx="2545">
                  <c:v>9.7619999999999998E-2</c:v>
                </c:pt>
                <c:pt idx="2546">
                  <c:v>9.7621799999999995E-2</c:v>
                </c:pt>
                <c:pt idx="2547">
                  <c:v>9.7618499999999997E-2</c:v>
                </c:pt>
                <c:pt idx="2548">
                  <c:v>9.7616800000000004E-2</c:v>
                </c:pt>
                <c:pt idx="2549">
                  <c:v>9.7608100000000003E-2</c:v>
                </c:pt>
                <c:pt idx="2550">
                  <c:v>9.7602900000000006E-2</c:v>
                </c:pt>
                <c:pt idx="2551">
                  <c:v>9.7592700000000004E-2</c:v>
                </c:pt>
                <c:pt idx="2552">
                  <c:v>9.7581500000000002E-2</c:v>
                </c:pt>
                <c:pt idx="2553">
                  <c:v>9.7570699999999996E-2</c:v>
                </c:pt>
                <c:pt idx="2554">
                  <c:v>9.7554500000000002E-2</c:v>
                </c:pt>
                <c:pt idx="2555">
                  <c:v>9.7542299999999998E-2</c:v>
                </c:pt>
                <c:pt idx="2556">
                  <c:v>9.7521700000000003E-2</c:v>
                </c:pt>
                <c:pt idx="2557">
                  <c:v>9.7500199999999995E-2</c:v>
                </c:pt>
                <c:pt idx="2558">
                  <c:v>9.7474900000000003E-2</c:v>
                </c:pt>
                <c:pt idx="2559">
                  <c:v>9.7447199999999998E-2</c:v>
                </c:pt>
                <c:pt idx="2560">
                  <c:v>9.7423399999999993E-2</c:v>
                </c:pt>
                <c:pt idx="2561">
                  <c:v>9.7391699999999998E-2</c:v>
                </c:pt>
                <c:pt idx="2562">
                  <c:v>9.7362699999999996E-2</c:v>
                </c:pt>
                <c:pt idx="2563">
                  <c:v>9.7327999999999998E-2</c:v>
                </c:pt>
                <c:pt idx="2564">
                  <c:v>9.7294000000000005E-2</c:v>
                </c:pt>
                <c:pt idx="2565">
                  <c:v>9.7260600000000003E-2</c:v>
                </c:pt>
                <c:pt idx="2566">
                  <c:v>9.7218799999999994E-2</c:v>
                </c:pt>
                <c:pt idx="2567">
                  <c:v>9.7179699999999994E-2</c:v>
                </c:pt>
                <c:pt idx="2568">
                  <c:v>9.7132800000000005E-2</c:v>
                </c:pt>
                <c:pt idx="2569">
                  <c:v>9.7090099999999999E-2</c:v>
                </c:pt>
                <c:pt idx="2570">
                  <c:v>9.7045000000000006E-2</c:v>
                </c:pt>
                <c:pt idx="2571">
                  <c:v>9.6993999999999997E-2</c:v>
                </c:pt>
                <c:pt idx="2572">
                  <c:v>9.6945299999999998E-2</c:v>
                </c:pt>
                <c:pt idx="2573">
                  <c:v>9.6889100000000006E-2</c:v>
                </c:pt>
                <c:pt idx="2574">
                  <c:v>9.6839099999999997E-2</c:v>
                </c:pt>
                <c:pt idx="2575">
                  <c:v>9.67832E-2</c:v>
                </c:pt>
                <c:pt idx="2576">
                  <c:v>9.6724099999999993E-2</c:v>
                </c:pt>
                <c:pt idx="2577">
                  <c:v>9.6664700000000006E-2</c:v>
                </c:pt>
                <c:pt idx="2578">
                  <c:v>9.65998E-2</c:v>
                </c:pt>
                <c:pt idx="2579">
                  <c:v>9.6541199999999994E-2</c:v>
                </c:pt>
                <c:pt idx="2580">
                  <c:v>9.6474099999999993E-2</c:v>
                </c:pt>
                <c:pt idx="2581">
                  <c:v>9.6406199999999997E-2</c:v>
                </c:pt>
                <c:pt idx="2582">
                  <c:v>9.6334900000000001E-2</c:v>
                </c:pt>
                <c:pt idx="2583">
                  <c:v>9.6261700000000006E-2</c:v>
                </c:pt>
                <c:pt idx="2584">
                  <c:v>9.6193500000000001E-2</c:v>
                </c:pt>
                <c:pt idx="2585">
                  <c:v>9.6116900000000005E-2</c:v>
                </c:pt>
                <c:pt idx="2586">
                  <c:v>9.60424E-2</c:v>
                </c:pt>
                <c:pt idx="2587">
                  <c:v>9.5961699999999997E-2</c:v>
                </c:pt>
                <c:pt idx="2588">
                  <c:v>9.5881599999999997E-2</c:v>
                </c:pt>
                <c:pt idx="2589">
                  <c:v>9.5802300000000007E-2</c:v>
                </c:pt>
                <c:pt idx="2590">
                  <c:v>9.57152E-2</c:v>
                </c:pt>
                <c:pt idx="2591">
                  <c:v>9.5631499999999994E-2</c:v>
                </c:pt>
                <c:pt idx="2592">
                  <c:v>9.5540100000000003E-2</c:v>
                </c:pt>
                <c:pt idx="2593">
                  <c:v>9.5453200000000002E-2</c:v>
                </c:pt>
                <c:pt idx="2594">
                  <c:v>9.5364199999999996E-2</c:v>
                </c:pt>
                <c:pt idx="2595">
                  <c:v>9.5270199999999999E-2</c:v>
                </c:pt>
                <c:pt idx="2596">
                  <c:v>9.5179E-2</c:v>
                </c:pt>
                <c:pt idx="2597">
                  <c:v>9.5078999999999997E-2</c:v>
                </c:pt>
                <c:pt idx="2598">
                  <c:v>9.4983999999999999E-2</c:v>
                </c:pt>
                <c:pt idx="2599">
                  <c:v>9.48827E-2</c:v>
                </c:pt>
                <c:pt idx="2600">
                  <c:v>9.4780000000000003E-2</c:v>
                </c:pt>
                <c:pt idx="2601">
                  <c:v>9.4678100000000001E-2</c:v>
                </c:pt>
                <c:pt idx="2602">
                  <c:v>9.4569799999999996E-2</c:v>
                </c:pt>
                <c:pt idx="2603">
                  <c:v>9.4467999999999996E-2</c:v>
                </c:pt>
                <c:pt idx="2604">
                  <c:v>9.4358200000000003E-2</c:v>
                </c:pt>
                <c:pt idx="2605">
                  <c:v>9.4250399999999998E-2</c:v>
                </c:pt>
                <c:pt idx="2606">
                  <c:v>9.4139399999999998E-2</c:v>
                </c:pt>
                <c:pt idx="2607">
                  <c:v>9.4023399999999993E-2</c:v>
                </c:pt>
                <c:pt idx="2608">
                  <c:v>9.3910800000000003E-2</c:v>
                </c:pt>
                <c:pt idx="2609">
                  <c:v>9.3789700000000004E-2</c:v>
                </c:pt>
                <c:pt idx="2610">
                  <c:v>9.3673800000000002E-2</c:v>
                </c:pt>
                <c:pt idx="2611">
                  <c:v>9.3552300000000005E-2</c:v>
                </c:pt>
                <c:pt idx="2612">
                  <c:v>9.3430200000000005E-2</c:v>
                </c:pt>
                <c:pt idx="2613">
                  <c:v>9.3309500000000004E-2</c:v>
                </c:pt>
                <c:pt idx="2614">
                  <c:v>9.3182399999999999E-2</c:v>
                </c:pt>
                <c:pt idx="2615">
                  <c:v>9.30613E-2</c:v>
                </c:pt>
                <c:pt idx="2616">
                  <c:v>9.2930899999999997E-2</c:v>
                </c:pt>
                <c:pt idx="2617">
                  <c:v>9.2801400000000006E-2</c:v>
                </c:pt>
                <c:pt idx="2618">
                  <c:v>9.2668299999999995E-2</c:v>
                </c:pt>
                <c:pt idx="2619">
                  <c:v>9.2532699999999996E-2</c:v>
                </c:pt>
                <c:pt idx="2620">
                  <c:v>9.2402100000000001E-2</c:v>
                </c:pt>
                <c:pt idx="2621">
                  <c:v>9.2262499999999997E-2</c:v>
                </c:pt>
                <c:pt idx="2622">
                  <c:v>9.2127500000000001E-2</c:v>
                </c:pt>
                <c:pt idx="2623">
                  <c:v>9.1985999999999998E-2</c:v>
                </c:pt>
                <c:pt idx="2624">
                  <c:v>9.18461E-2</c:v>
                </c:pt>
                <c:pt idx="2625">
                  <c:v>9.1707499999999997E-2</c:v>
                </c:pt>
                <c:pt idx="2626">
                  <c:v>9.1560000000000002E-2</c:v>
                </c:pt>
                <c:pt idx="2627">
                  <c:v>9.1417200000000004E-2</c:v>
                </c:pt>
                <c:pt idx="2628">
                  <c:v>9.1265499999999999E-2</c:v>
                </c:pt>
                <c:pt idx="2629">
                  <c:v>9.1119199999999997E-2</c:v>
                </c:pt>
                <c:pt idx="2630">
                  <c:v>9.0970499999999996E-2</c:v>
                </c:pt>
                <c:pt idx="2631">
                  <c:v>9.0815800000000002E-2</c:v>
                </c:pt>
                <c:pt idx="2632">
                  <c:v>9.0665300000000004E-2</c:v>
                </c:pt>
                <c:pt idx="2633">
                  <c:v>9.05059E-2</c:v>
                </c:pt>
                <c:pt idx="2634">
                  <c:v>9.0354500000000004E-2</c:v>
                </c:pt>
                <c:pt idx="2635">
                  <c:v>9.0196700000000005E-2</c:v>
                </c:pt>
                <c:pt idx="2636">
                  <c:v>9.0036400000000003E-2</c:v>
                </c:pt>
                <c:pt idx="2637">
                  <c:v>8.9877100000000001E-2</c:v>
                </c:pt>
                <c:pt idx="2638">
                  <c:v>8.9711100000000002E-2</c:v>
                </c:pt>
                <c:pt idx="2639">
                  <c:v>8.9553099999999997E-2</c:v>
                </c:pt>
                <c:pt idx="2640">
                  <c:v>8.9385800000000001E-2</c:v>
                </c:pt>
                <c:pt idx="2641">
                  <c:v>8.9219199999999999E-2</c:v>
                </c:pt>
                <c:pt idx="2642">
                  <c:v>8.9049699999999996E-2</c:v>
                </c:pt>
                <c:pt idx="2643">
                  <c:v>8.8877600000000001E-2</c:v>
                </c:pt>
                <c:pt idx="2644">
                  <c:v>8.8711700000000004E-2</c:v>
                </c:pt>
                <c:pt idx="2645">
                  <c:v>8.8536400000000001E-2</c:v>
                </c:pt>
                <c:pt idx="2646">
                  <c:v>8.8365600000000002E-2</c:v>
                </c:pt>
                <c:pt idx="2647">
                  <c:v>8.8188100000000005E-2</c:v>
                </c:pt>
                <c:pt idx="2648">
                  <c:v>8.8011500000000006E-2</c:v>
                </c:pt>
                <c:pt idx="2649">
                  <c:v>8.7836600000000001E-2</c:v>
                </c:pt>
                <c:pt idx="2650">
                  <c:v>8.7653200000000001E-2</c:v>
                </c:pt>
                <c:pt idx="2651">
                  <c:v>8.74751E-2</c:v>
                </c:pt>
                <c:pt idx="2652">
                  <c:v>8.7288400000000002E-2</c:v>
                </c:pt>
                <c:pt idx="2653">
                  <c:v>8.7107000000000004E-2</c:v>
                </c:pt>
                <c:pt idx="2654">
                  <c:v>8.6923700000000007E-2</c:v>
                </c:pt>
                <c:pt idx="2655">
                  <c:v>8.6735300000000001E-2</c:v>
                </c:pt>
                <c:pt idx="2656">
                  <c:v>8.6551400000000001E-2</c:v>
                </c:pt>
                <c:pt idx="2657">
                  <c:v>8.6357900000000001E-2</c:v>
                </c:pt>
                <c:pt idx="2658">
                  <c:v>8.6170999999999998E-2</c:v>
                </c:pt>
                <c:pt idx="2659">
                  <c:v>8.5977600000000001E-2</c:v>
                </c:pt>
                <c:pt idx="2660">
                  <c:v>8.5783100000000001E-2</c:v>
                </c:pt>
                <c:pt idx="2661">
                  <c:v>8.5590299999999994E-2</c:v>
                </c:pt>
                <c:pt idx="2662">
                  <c:v>8.5390300000000002E-2</c:v>
                </c:pt>
                <c:pt idx="2663">
                  <c:v>8.5198300000000005E-2</c:v>
                </c:pt>
                <c:pt idx="2664">
                  <c:v>8.4997699999999995E-2</c:v>
                </c:pt>
                <c:pt idx="2665">
                  <c:v>8.4800200000000006E-2</c:v>
                </c:pt>
                <c:pt idx="2666">
                  <c:v>8.4600099999999998E-2</c:v>
                </c:pt>
                <c:pt idx="2667">
                  <c:v>8.4394700000000003E-2</c:v>
                </c:pt>
                <c:pt idx="2668">
                  <c:v>8.41943E-2</c:v>
                </c:pt>
                <c:pt idx="2669">
                  <c:v>8.3984699999999995E-2</c:v>
                </c:pt>
                <c:pt idx="2670">
                  <c:v>8.3781599999999998E-2</c:v>
                </c:pt>
                <c:pt idx="2671">
                  <c:v>8.35727E-2</c:v>
                </c:pt>
                <c:pt idx="2672">
                  <c:v>8.3363099999999996E-2</c:v>
                </c:pt>
                <c:pt idx="2673">
                  <c:v>8.3155599999999996E-2</c:v>
                </c:pt>
                <c:pt idx="2674">
                  <c:v>8.2941299999999996E-2</c:v>
                </c:pt>
                <c:pt idx="2675">
                  <c:v>8.27344E-2</c:v>
                </c:pt>
                <c:pt idx="2676">
                  <c:v>8.2518300000000003E-2</c:v>
                </c:pt>
                <c:pt idx="2677">
                  <c:v>8.2303899999999999E-2</c:v>
                </c:pt>
                <c:pt idx="2678">
                  <c:v>8.2086599999999996E-2</c:v>
                </c:pt>
                <c:pt idx="2679">
                  <c:v>8.18662E-2</c:v>
                </c:pt>
                <c:pt idx="2680">
                  <c:v>8.1651799999999997E-2</c:v>
                </c:pt>
                <c:pt idx="2681">
                  <c:v>8.1428E-2</c:v>
                </c:pt>
                <c:pt idx="2682">
                  <c:v>8.1209699999999996E-2</c:v>
                </c:pt>
                <c:pt idx="2683">
                  <c:v>8.0985199999999993E-2</c:v>
                </c:pt>
                <c:pt idx="2684">
                  <c:v>8.0762100000000003E-2</c:v>
                </c:pt>
                <c:pt idx="2685">
                  <c:v>8.0541199999999993E-2</c:v>
                </c:pt>
                <c:pt idx="2686">
                  <c:v>8.0311499999999994E-2</c:v>
                </c:pt>
                <c:pt idx="2687">
                  <c:v>8.0087699999999998E-2</c:v>
                </c:pt>
                <c:pt idx="2688">
                  <c:v>7.9855099999999998E-2</c:v>
                </c:pt>
                <c:pt idx="2689">
                  <c:v>7.9628000000000004E-2</c:v>
                </c:pt>
                <c:pt idx="2690">
                  <c:v>7.9398899999999994E-2</c:v>
                </c:pt>
                <c:pt idx="2691">
                  <c:v>7.9163999999999998E-2</c:v>
                </c:pt>
                <c:pt idx="2692">
                  <c:v>7.8934000000000004E-2</c:v>
                </c:pt>
                <c:pt idx="2693">
                  <c:v>7.8695000000000001E-2</c:v>
                </c:pt>
                <c:pt idx="2694">
                  <c:v>7.8464199999999998E-2</c:v>
                </c:pt>
                <c:pt idx="2695">
                  <c:v>7.8227599999999994E-2</c:v>
                </c:pt>
                <c:pt idx="2696">
                  <c:v>7.7989100000000006E-2</c:v>
                </c:pt>
                <c:pt idx="2697">
                  <c:v>7.7752399999999999E-2</c:v>
                </c:pt>
                <c:pt idx="2698">
                  <c:v>7.7508800000000003E-2</c:v>
                </c:pt>
                <c:pt idx="2699">
                  <c:v>7.7273400000000006E-2</c:v>
                </c:pt>
                <c:pt idx="2700">
                  <c:v>7.7029E-2</c:v>
                </c:pt>
                <c:pt idx="2701">
                  <c:v>7.6786199999999999E-2</c:v>
                </c:pt>
                <c:pt idx="2702">
                  <c:v>7.6541200000000004E-2</c:v>
                </c:pt>
                <c:pt idx="2703">
                  <c:v>7.6293E-2</c:v>
                </c:pt>
                <c:pt idx="2704">
                  <c:v>7.6051499999999994E-2</c:v>
                </c:pt>
                <c:pt idx="2705">
                  <c:v>7.5800999999999993E-2</c:v>
                </c:pt>
                <c:pt idx="2706">
                  <c:v>7.5555600000000001E-2</c:v>
                </c:pt>
                <c:pt idx="2707">
                  <c:v>7.5304399999999994E-2</c:v>
                </c:pt>
                <c:pt idx="2708">
                  <c:v>7.5053599999999998E-2</c:v>
                </c:pt>
                <c:pt idx="2709">
                  <c:v>7.4805200000000002E-2</c:v>
                </c:pt>
                <c:pt idx="2710">
                  <c:v>7.4548500000000004E-2</c:v>
                </c:pt>
                <c:pt idx="2711">
                  <c:v>7.4297699999999994E-2</c:v>
                </c:pt>
                <c:pt idx="2712">
                  <c:v>7.4038999999999994E-2</c:v>
                </c:pt>
                <c:pt idx="2713">
                  <c:v>7.37849E-2</c:v>
                </c:pt>
                <c:pt idx="2714">
                  <c:v>7.3529700000000003E-2</c:v>
                </c:pt>
                <c:pt idx="2715">
                  <c:v>7.3269500000000001E-2</c:v>
                </c:pt>
                <c:pt idx="2716">
                  <c:v>7.3014499999999996E-2</c:v>
                </c:pt>
                <c:pt idx="2717">
                  <c:v>7.2750499999999996E-2</c:v>
                </c:pt>
                <c:pt idx="2718">
                  <c:v>7.2492799999999996E-2</c:v>
                </c:pt>
                <c:pt idx="2719">
                  <c:v>7.2229600000000005E-2</c:v>
                </c:pt>
                <c:pt idx="2720">
                  <c:v>7.1965399999999999E-2</c:v>
                </c:pt>
                <c:pt idx="2721">
                  <c:v>7.1703799999999998E-2</c:v>
                </c:pt>
                <c:pt idx="2722">
                  <c:v>7.1434999999999998E-2</c:v>
                </c:pt>
                <c:pt idx="2723">
                  <c:v>7.1173700000000006E-2</c:v>
                </c:pt>
                <c:pt idx="2724">
                  <c:v>7.0904700000000001E-2</c:v>
                </c:pt>
                <c:pt idx="2725">
                  <c:v>7.0638400000000004E-2</c:v>
                </c:pt>
                <c:pt idx="2726">
                  <c:v>7.0370799999999997E-2</c:v>
                </c:pt>
                <c:pt idx="2727">
                  <c:v>7.0098099999999997E-2</c:v>
                </c:pt>
                <c:pt idx="2728">
                  <c:v>6.9830900000000001E-2</c:v>
                </c:pt>
                <c:pt idx="2729">
                  <c:v>6.95553E-2</c:v>
                </c:pt>
                <c:pt idx="2730">
                  <c:v>6.9285700000000006E-2</c:v>
                </c:pt>
                <c:pt idx="2731">
                  <c:v>6.9011500000000003E-2</c:v>
                </c:pt>
                <c:pt idx="2732">
                  <c:v>6.8736099999999994E-2</c:v>
                </c:pt>
                <c:pt idx="2733">
                  <c:v>6.8463499999999997E-2</c:v>
                </c:pt>
                <c:pt idx="2734">
                  <c:v>6.81842E-2</c:v>
                </c:pt>
                <c:pt idx="2735">
                  <c:v>6.7911899999999997E-2</c:v>
                </c:pt>
                <c:pt idx="2736">
                  <c:v>6.7632100000000001E-2</c:v>
                </c:pt>
                <c:pt idx="2737">
                  <c:v>6.7353800000000005E-2</c:v>
                </c:pt>
                <c:pt idx="2738">
                  <c:v>6.7074300000000003E-2</c:v>
                </c:pt>
                <c:pt idx="2739">
                  <c:v>6.6791000000000003E-2</c:v>
                </c:pt>
                <c:pt idx="2740">
                  <c:v>6.65134E-2</c:v>
                </c:pt>
                <c:pt idx="2741">
                  <c:v>6.62277E-2</c:v>
                </c:pt>
                <c:pt idx="2742">
                  <c:v>6.5946900000000003E-2</c:v>
                </c:pt>
                <c:pt idx="2743">
                  <c:v>6.5661700000000003E-2</c:v>
                </c:pt>
                <c:pt idx="2744">
                  <c:v>6.5376600000000007E-2</c:v>
                </c:pt>
                <c:pt idx="2745">
                  <c:v>6.50945E-2</c:v>
                </c:pt>
                <c:pt idx="2746">
                  <c:v>6.4804600000000004E-2</c:v>
                </c:pt>
                <c:pt idx="2747">
                  <c:v>6.4520400000000006E-2</c:v>
                </c:pt>
                <c:pt idx="2748">
                  <c:v>6.4228999999999994E-2</c:v>
                </c:pt>
                <c:pt idx="2749">
                  <c:v>6.3941399999999995E-2</c:v>
                </c:pt>
                <c:pt idx="2750">
                  <c:v>6.3653299999999996E-2</c:v>
                </c:pt>
                <c:pt idx="2751">
                  <c:v>6.3359600000000002E-2</c:v>
                </c:pt>
                <c:pt idx="2752">
                  <c:v>6.3071199999999994E-2</c:v>
                </c:pt>
                <c:pt idx="2753">
                  <c:v>6.2774999999999997E-2</c:v>
                </c:pt>
                <c:pt idx="2754">
                  <c:v>6.2485400000000003E-2</c:v>
                </c:pt>
                <c:pt idx="2755">
                  <c:v>6.2191700000000003E-2</c:v>
                </c:pt>
                <c:pt idx="2756">
                  <c:v>6.1895699999999998E-2</c:v>
                </c:pt>
                <c:pt idx="2757">
                  <c:v>6.1602700000000003E-2</c:v>
                </c:pt>
                <c:pt idx="2758">
                  <c:v>6.1302799999999998E-2</c:v>
                </c:pt>
                <c:pt idx="2759">
                  <c:v>6.1010399999999999E-2</c:v>
                </c:pt>
                <c:pt idx="2760">
                  <c:v>6.0710899999999998E-2</c:v>
                </c:pt>
                <c:pt idx="2761">
                  <c:v>6.0412599999999997E-2</c:v>
                </c:pt>
                <c:pt idx="2762">
                  <c:v>6.0113800000000002E-2</c:v>
                </c:pt>
                <c:pt idx="2763">
                  <c:v>5.9811000000000003E-2</c:v>
                </c:pt>
                <c:pt idx="2764">
                  <c:v>5.9514499999999998E-2</c:v>
                </c:pt>
                <c:pt idx="2765">
                  <c:v>5.92103E-2</c:v>
                </c:pt>
                <c:pt idx="2766">
                  <c:v>5.89106E-2</c:v>
                </c:pt>
                <c:pt idx="2767">
                  <c:v>5.8607100000000002E-2</c:v>
                </c:pt>
                <c:pt idx="2768">
                  <c:v>5.8302699999999999E-2</c:v>
                </c:pt>
                <c:pt idx="2769">
                  <c:v>5.80016E-2</c:v>
                </c:pt>
                <c:pt idx="2770">
                  <c:v>5.7692899999999998E-2</c:v>
                </c:pt>
                <c:pt idx="2771">
                  <c:v>5.7389799999999998E-2</c:v>
                </c:pt>
                <c:pt idx="2772">
                  <c:v>5.7080400000000003E-2</c:v>
                </c:pt>
                <c:pt idx="2773">
                  <c:v>5.6774199999999997E-2</c:v>
                </c:pt>
                <c:pt idx="2774">
                  <c:v>5.6468400000000002E-2</c:v>
                </c:pt>
                <c:pt idx="2775">
                  <c:v>5.6157499999999999E-2</c:v>
                </c:pt>
                <c:pt idx="2776">
                  <c:v>5.5851999999999999E-2</c:v>
                </c:pt>
                <c:pt idx="2777">
                  <c:v>5.5538900000000002E-2</c:v>
                </c:pt>
                <c:pt idx="2778">
                  <c:v>5.5230799999999997E-2</c:v>
                </c:pt>
                <c:pt idx="2779">
                  <c:v>5.49194E-2</c:v>
                </c:pt>
                <c:pt idx="2780">
                  <c:v>5.46057E-2</c:v>
                </c:pt>
                <c:pt idx="2781">
                  <c:v>5.4295499999999997E-2</c:v>
                </c:pt>
                <c:pt idx="2782">
                  <c:v>5.3978499999999999E-2</c:v>
                </c:pt>
                <c:pt idx="2783">
                  <c:v>5.3668E-2</c:v>
                </c:pt>
                <c:pt idx="2784">
                  <c:v>5.33521E-2</c:v>
                </c:pt>
                <c:pt idx="2785">
                  <c:v>5.30377E-2</c:v>
                </c:pt>
                <c:pt idx="2786">
                  <c:v>5.2724E-2</c:v>
                </c:pt>
                <c:pt idx="2787">
                  <c:v>5.2404699999999999E-2</c:v>
                </c:pt>
                <c:pt idx="2788">
                  <c:v>5.20908E-2</c:v>
                </c:pt>
                <c:pt idx="2789">
                  <c:v>5.1769999999999997E-2</c:v>
                </c:pt>
                <c:pt idx="2790">
                  <c:v>5.1453499999999999E-2</c:v>
                </c:pt>
                <c:pt idx="2791">
                  <c:v>5.1134699999999998E-2</c:v>
                </c:pt>
                <c:pt idx="2792">
                  <c:v>5.0813400000000002E-2</c:v>
                </c:pt>
                <c:pt idx="2793">
                  <c:v>5.04958E-2</c:v>
                </c:pt>
                <c:pt idx="2794">
                  <c:v>5.01722E-2</c:v>
                </c:pt>
                <c:pt idx="2795">
                  <c:v>4.9854299999999997E-2</c:v>
                </c:pt>
                <c:pt idx="2796">
                  <c:v>4.9531499999999999E-2</c:v>
                </c:pt>
                <c:pt idx="2797">
                  <c:v>4.9208799999999997E-2</c:v>
                </c:pt>
                <c:pt idx="2798">
                  <c:v>4.8886899999999997E-2</c:v>
                </c:pt>
                <c:pt idx="2799">
                  <c:v>4.8560600000000002E-2</c:v>
                </c:pt>
                <c:pt idx="2800">
                  <c:v>4.8239600000000001E-2</c:v>
                </c:pt>
                <c:pt idx="2801">
                  <c:v>4.7912400000000001E-2</c:v>
                </c:pt>
                <c:pt idx="2802">
                  <c:v>4.7588100000000001E-2</c:v>
                </c:pt>
                <c:pt idx="2803">
                  <c:v>4.7261999999999998E-2</c:v>
                </c:pt>
                <c:pt idx="2804">
                  <c:v>4.6934200000000002E-2</c:v>
                </c:pt>
                <c:pt idx="2805">
                  <c:v>4.66103E-2</c:v>
                </c:pt>
                <c:pt idx="2806">
                  <c:v>4.6280000000000002E-2</c:v>
                </c:pt>
                <c:pt idx="2807">
                  <c:v>4.5954099999999998E-2</c:v>
                </c:pt>
                <c:pt idx="2808">
                  <c:v>4.5623999999999998E-2</c:v>
                </c:pt>
                <c:pt idx="2809">
                  <c:v>4.5295299999999997E-2</c:v>
                </c:pt>
                <c:pt idx="2810">
                  <c:v>4.4967699999999999E-2</c:v>
                </c:pt>
                <c:pt idx="2811">
                  <c:v>4.4634699999999999E-2</c:v>
                </c:pt>
                <c:pt idx="2812">
                  <c:v>4.4305900000000002E-2</c:v>
                </c:pt>
                <c:pt idx="2813">
                  <c:v>4.3971799999999998E-2</c:v>
                </c:pt>
                <c:pt idx="2814">
                  <c:v>4.36415E-2</c:v>
                </c:pt>
                <c:pt idx="2815">
                  <c:v>4.3310000000000001E-2</c:v>
                </c:pt>
                <c:pt idx="2816">
                  <c:v>4.2975600000000003E-2</c:v>
                </c:pt>
                <c:pt idx="2817">
                  <c:v>4.2644700000000001E-2</c:v>
                </c:pt>
                <c:pt idx="2818">
                  <c:v>4.2308699999999998E-2</c:v>
                </c:pt>
                <c:pt idx="2819">
                  <c:v>4.1977500000000001E-2</c:v>
                </c:pt>
                <c:pt idx="2820">
                  <c:v>4.16423E-2</c:v>
                </c:pt>
                <c:pt idx="2821">
                  <c:v>4.13059E-2</c:v>
                </c:pt>
                <c:pt idx="2822">
                  <c:v>4.0970699999999999E-2</c:v>
                </c:pt>
                <c:pt idx="2823">
                  <c:v>4.0631599999999997E-2</c:v>
                </c:pt>
                <c:pt idx="2824">
                  <c:v>4.0297600000000003E-2</c:v>
                </c:pt>
                <c:pt idx="2825">
                  <c:v>3.9958899999999999E-2</c:v>
                </c:pt>
                <c:pt idx="2826">
                  <c:v>3.9622499999999998E-2</c:v>
                </c:pt>
                <c:pt idx="2827">
                  <c:v>3.9285300000000002E-2</c:v>
                </c:pt>
                <c:pt idx="2828">
                  <c:v>3.8945899999999999E-2</c:v>
                </c:pt>
                <c:pt idx="2829">
                  <c:v>3.86098E-2</c:v>
                </c:pt>
                <c:pt idx="2830">
                  <c:v>3.8268000000000003E-2</c:v>
                </c:pt>
                <c:pt idx="2831">
                  <c:v>3.79291E-2</c:v>
                </c:pt>
                <c:pt idx="2832">
                  <c:v>3.75874E-2</c:v>
                </c:pt>
                <c:pt idx="2833">
                  <c:v>3.7245899999999998E-2</c:v>
                </c:pt>
                <c:pt idx="2834">
                  <c:v>3.6906799999999997E-2</c:v>
                </c:pt>
                <c:pt idx="2835">
                  <c:v>3.6563400000000003E-2</c:v>
                </c:pt>
                <c:pt idx="2836">
                  <c:v>3.6224300000000001E-2</c:v>
                </c:pt>
                <c:pt idx="2837">
                  <c:v>3.5880799999999997E-2</c:v>
                </c:pt>
                <c:pt idx="2838">
                  <c:v>3.5539099999999997E-2</c:v>
                </c:pt>
                <c:pt idx="2839">
                  <c:v>3.5196900000000003E-2</c:v>
                </c:pt>
                <c:pt idx="2840">
                  <c:v>3.4851500000000001E-2</c:v>
                </c:pt>
                <c:pt idx="2841">
                  <c:v>3.45093E-2</c:v>
                </c:pt>
                <c:pt idx="2842">
                  <c:v>3.4162400000000002E-2</c:v>
                </c:pt>
                <c:pt idx="2843">
                  <c:v>3.3818899999999999E-2</c:v>
                </c:pt>
                <c:pt idx="2844">
                  <c:v>3.3473599999999999E-2</c:v>
                </c:pt>
                <c:pt idx="2845">
                  <c:v>3.3127900000000002E-2</c:v>
                </c:pt>
                <c:pt idx="2846">
                  <c:v>3.2784399999999998E-2</c:v>
                </c:pt>
                <c:pt idx="2847">
                  <c:v>3.24365E-2</c:v>
                </c:pt>
                <c:pt idx="2848">
                  <c:v>3.2092099999999998E-2</c:v>
                </c:pt>
                <c:pt idx="2849">
                  <c:v>3.1744000000000001E-2</c:v>
                </c:pt>
                <c:pt idx="2850">
                  <c:v>3.1396899999999998E-2</c:v>
                </c:pt>
                <c:pt idx="2851">
                  <c:v>3.1050100000000001E-2</c:v>
                </c:pt>
                <c:pt idx="2852">
                  <c:v>3.0700100000000001E-2</c:v>
                </c:pt>
                <c:pt idx="2853">
                  <c:v>3.0353499999999999E-2</c:v>
                </c:pt>
                <c:pt idx="2854">
                  <c:v>3.00033E-2</c:v>
                </c:pt>
                <c:pt idx="2855">
                  <c:v>2.9655999999999998E-2</c:v>
                </c:pt>
                <c:pt idx="2856" formatCode="0.00E+00">
                  <c:v>2.93075E-2</c:v>
                </c:pt>
                <c:pt idx="2857" formatCode="0.00E+00">
                  <c:v>2.8957199999999999E-2</c:v>
                </c:pt>
                <c:pt idx="2858" formatCode="0.00E+00">
                  <c:v>2.8609200000000001E-2</c:v>
                </c:pt>
                <c:pt idx="2859" formatCode="0.00E+00">
                  <c:v>2.8257399999999998E-2</c:v>
                </c:pt>
                <c:pt idx="2860" formatCode="0.00E+00">
                  <c:v>2.7908700000000002E-2</c:v>
                </c:pt>
                <c:pt idx="2861" formatCode="0.00E+00">
                  <c:v>2.75572E-2</c:v>
                </c:pt>
                <c:pt idx="2862" formatCode="0.00E+00">
                  <c:v>2.7205799999999999E-2</c:v>
                </c:pt>
                <c:pt idx="2863" formatCode="0.00E+00">
                  <c:v>2.6855199999999999E-2</c:v>
                </c:pt>
                <c:pt idx="2864" formatCode="0.00E+00">
                  <c:v>2.65022E-2</c:v>
                </c:pt>
                <c:pt idx="2865" formatCode="0.00E+00">
                  <c:v>2.6152499999999999E-2</c:v>
                </c:pt>
                <c:pt idx="2866" formatCode="0.00E+00">
                  <c:v>2.5799200000000001E-2</c:v>
                </c:pt>
                <c:pt idx="2867" formatCode="0.00E+00">
                  <c:v>2.5447399999999998E-2</c:v>
                </c:pt>
                <c:pt idx="2868" formatCode="0.00E+00">
                  <c:v>2.5094999999999999E-2</c:v>
                </c:pt>
                <c:pt idx="2869" formatCode="0.00E+00">
                  <c:v>2.4741200000000001E-2</c:v>
                </c:pt>
                <c:pt idx="2870" formatCode="0.00E+00">
                  <c:v>2.4389999999999998E-2</c:v>
                </c:pt>
                <c:pt idx="2871" formatCode="0.00E+00">
                  <c:v>2.4035500000000001E-2</c:v>
                </c:pt>
                <c:pt idx="2872" formatCode="0.00E+00">
                  <c:v>2.3683099999999999E-2</c:v>
                </c:pt>
                <c:pt idx="2873" formatCode="0.00E+00">
                  <c:v>2.33271E-2</c:v>
                </c:pt>
                <c:pt idx="2874" formatCode="0.00E+00">
                  <c:v>2.2970000000000001E-2</c:v>
                </c:pt>
                <c:pt idx="2875" formatCode="0.00E+00">
                  <c:v>2.2617999999999999E-2</c:v>
                </c:pt>
                <c:pt idx="2876" formatCode="0.00E+00">
                  <c:v>2.2271200000000001E-2</c:v>
                </c:pt>
                <c:pt idx="2877" formatCode="0.00E+00">
                  <c:v>2.19227E-2</c:v>
                </c:pt>
                <c:pt idx="2878" formatCode="0.00E+00">
                  <c:v>2.1544600000000001E-2</c:v>
                </c:pt>
                <c:pt idx="2879" formatCode="0.00E+00">
                  <c:v>2.1159799999999999E-2</c:v>
                </c:pt>
                <c:pt idx="2880" formatCode="0.00E+00">
                  <c:v>2.0845099999999998E-2</c:v>
                </c:pt>
                <c:pt idx="2881" formatCode="0.00E+00">
                  <c:v>2.0785600000000001E-2</c:v>
                </c:pt>
                <c:pt idx="2882" formatCode="0.00E+00">
                  <c:v>2.0649299999999999E-2</c:v>
                </c:pt>
                <c:pt idx="2883" formatCode="0.00E+00">
                  <c:v>2.0206600000000002E-2</c:v>
                </c:pt>
                <c:pt idx="2884" formatCode="0.00E+00">
                  <c:v>2.0143100000000001E-2</c:v>
                </c:pt>
                <c:pt idx="2885" formatCode="0.00E+00">
                  <c:v>1.9783700000000001E-2</c:v>
                </c:pt>
                <c:pt idx="2886" formatCode="0.00E+00">
                  <c:v>1.95017E-2</c:v>
                </c:pt>
                <c:pt idx="2887" formatCode="0.00E+00">
                  <c:v>1.94241E-2</c:v>
                </c:pt>
                <c:pt idx="2888" formatCode="0.00E+00">
                  <c:v>1.88912E-2</c:v>
                </c:pt>
                <c:pt idx="2889">
                  <c:v>1.89439E-2</c:v>
                </c:pt>
                <c:pt idx="2890">
                  <c:v>1.8453899999999999E-2</c:v>
                </c:pt>
                <c:pt idx="2891">
                  <c:v>1.8289799999999998E-2</c:v>
                </c:pt>
                <c:pt idx="2892">
                  <c:v>1.81313E-2</c:v>
                </c:pt>
                <c:pt idx="2893">
                  <c:v>1.7612200000000001E-2</c:v>
                </c:pt>
                <c:pt idx="2894">
                  <c:v>1.77269E-2</c:v>
                </c:pt>
                <c:pt idx="2895">
                  <c:v>1.7096699999999999E-2</c:v>
                </c:pt>
                <c:pt idx="2896">
                  <c:v>1.71253E-2</c:v>
                </c:pt>
                <c:pt idx="2897">
                  <c:v>1.6754499999999999E-2</c:v>
                </c:pt>
                <c:pt idx="2898">
                  <c:v>1.64219E-2</c:v>
                </c:pt>
                <c:pt idx="2899">
                  <c:v>1.6413400000000002E-2</c:v>
                </c:pt>
                <c:pt idx="2900">
                  <c:v>1.5813899999999999E-2</c:v>
                </c:pt>
                <c:pt idx="2901">
                  <c:v>1.59078E-2</c:v>
                </c:pt>
                <c:pt idx="2902">
                  <c:v>1.5386499999999999E-2</c:v>
                </c:pt>
                <c:pt idx="2903">
                  <c:v>1.52529E-2</c:v>
                </c:pt>
                <c:pt idx="2904">
                  <c:v>1.50343E-2</c:v>
                </c:pt>
                <c:pt idx="2905">
                  <c:v>1.46102E-2</c:v>
                </c:pt>
                <c:pt idx="2906">
                  <c:v>1.45919E-2</c:v>
                </c:pt>
                <c:pt idx="2907">
                  <c:v>1.4102E-2</c:v>
                </c:pt>
                <c:pt idx="2908">
                  <c:v>1.4012500000000001E-2</c:v>
                </c:pt>
                <c:pt idx="2909">
                  <c:v>1.3690799999999999E-2</c:v>
                </c:pt>
                <c:pt idx="2910">
                  <c:v>1.33984E-2</c:v>
                </c:pt>
                <c:pt idx="2911">
                  <c:v>1.32458E-2</c:v>
                </c:pt>
                <c:pt idx="2912">
                  <c:v>1.2866000000000001E-2</c:v>
                </c:pt>
                <c:pt idx="2913">
                  <c:v>1.26999E-2</c:v>
                </c:pt>
                <c:pt idx="2914">
                  <c:v>1.24157E-2</c:v>
                </c:pt>
                <c:pt idx="2915">
                  <c:v>1.21155E-2</c:v>
                </c:pt>
                <c:pt idx="2916">
                  <c:v>1.19495E-2</c:v>
                </c:pt>
                <c:pt idx="2917">
                  <c:v>1.1592399999999999E-2</c:v>
                </c:pt>
                <c:pt idx="2918">
                  <c:v>1.1398E-2</c:v>
                </c:pt>
                <c:pt idx="2919">
                  <c:v>1.1145499999999999E-2</c:v>
                </c:pt>
                <c:pt idx="2920">
                  <c:v>1.0803800000000001E-2</c:v>
                </c:pt>
                <c:pt idx="2921">
                  <c:v>1.0690699999999999E-2</c:v>
                </c:pt>
                <c:pt idx="2922">
                  <c:v>1.0264799999999999E-2</c:v>
                </c:pt>
                <c:pt idx="2923">
                  <c:v>1.01479E-2</c:v>
                </c:pt>
                <c:pt idx="2924" formatCode="0.00E+00">
                  <c:v>9.8177799999999999E-3</c:v>
                </c:pt>
                <c:pt idx="2925" formatCode="0.00E+00">
                  <c:v>9.5365099999999998E-3</c:v>
                </c:pt>
                <c:pt idx="2926" formatCode="0.00E+00">
                  <c:v>9.3950300000000004E-3</c:v>
                </c:pt>
                <c:pt idx="2927" formatCode="0.00E+00">
                  <c:v>8.9518199999999992E-3</c:v>
                </c:pt>
                <c:pt idx="2928" formatCode="0.00E+00">
                  <c:v>8.8998600000000008E-3</c:v>
                </c:pt>
                <c:pt idx="2929" formatCode="0.00E+00">
                  <c:v>8.4621899999999996E-3</c:v>
                </c:pt>
                <c:pt idx="2930" formatCode="0.00E+00">
                  <c:v>8.3112800000000008E-3</c:v>
                </c:pt>
                <c:pt idx="2931" formatCode="0.00E+00">
                  <c:v>8.0382200000000004E-3</c:v>
                </c:pt>
                <c:pt idx="2932" formatCode="0.00E+00">
                  <c:v>7.6997999999999997E-3</c:v>
                </c:pt>
                <c:pt idx="2933" formatCode="0.00E+00">
                  <c:v>7.5892499999999996E-3</c:v>
                </c:pt>
                <c:pt idx="2934" formatCode="0.00E+00">
                  <c:v>7.1511099999999996E-3</c:v>
                </c:pt>
                <c:pt idx="2935" formatCode="0.00E+00">
                  <c:v>7.0584100000000002E-3</c:v>
                </c:pt>
                <c:pt idx="2936" formatCode="0.00E+00">
                  <c:v>6.6810100000000002E-3</c:v>
                </c:pt>
                <c:pt idx="2937" formatCode="0.00E+00">
                  <c:v>6.4703800000000004E-3</c:v>
                </c:pt>
                <c:pt idx="2938" formatCode="0.00E+00">
                  <c:v>6.2320099999999996E-3</c:v>
                </c:pt>
                <c:pt idx="2939" formatCode="0.00E+00">
                  <c:v>5.8965800000000002E-3</c:v>
                </c:pt>
                <c:pt idx="2940" formatCode="0.00E+00">
                  <c:v>5.7405900000000003E-3</c:v>
                </c:pt>
                <c:pt idx="2941" formatCode="0.00E+00">
                  <c:v>5.3780800000000004E-3</c:v>
                </c:pt>
                <c:pt idx="2942" formatCode="0.00E+00">
                  <c:v>5.1958200000000003E-3</c:v>
                </c:pt>
                <c:pt idx="2943" formatCode="0.00E+00">
                  <c:v>4.8969399999999998E-3</c:v>
                </c:pt>
                <c:pt idx="2944" formatCode="0.00E+00">
                  <c:v>4.6401300000000001E-3</c:v>
                </c:pt>
                <c:pt idx="2945" formatCode="0.00E+00">
                  <c:v>4.40311E-3</c:v>
                </c:pt>
                <c:pt idx="2946" formatCode="0.00E+00">
                  <c:v>4.1053499999999998E-3</c:v>
                </c:pt>
                <c:pt idx="2947" formatCode="0.00E+00">
                  <c:v>3.8741700000000001E-3</c:v>
                </c:pt>
                <c:pt idx="2948" formatCode="0.00E+00">
                  <c:v>3.6166700000000002E-3</c:v>
                </c:pt>
                <c:pt idx="2949" formatCode="0.00E+00">
                  <c:v>3.3509299999999998E-3</c:v>
                </c:pt>
                <c:pt idx="2950" formatCode="0.00E+00">
                  <c:v>3.0901100000000001E-3</c:v>
                </c:pt>
                <c:pt idx="2951" formatCode="0.00E+00">
                  <c:v>2.7626299999999999E-3</c:v>
                </c:pt>
                <c:pt idx="2952" formatCode="0.00E+00">
                  <c:v>2.5691899999999998E-3</c:v>
                </c:pt>
                <c:pt idx="2953" formatCode="0.00E+00">
                  <c:v>2.6891300000000001E-3</c:v>
                </c:pt>
                <c:pt idx="2954" formatCode="0.00E+00">
                  <c:v>2.66249E-3</c:v>
                </c:pt>
                <c:pt idx="2955" formatCode="0.00E+00">
                  <c:v>2.36301E-3</c:v>
                </c:pt>
                <c:pt idx="2956" formatCode="0.00E+00">
                  <c:v>2.3865800000000001E-3</c:v>
                </c:pt>
                <c:pt idx="2957" formatCode="0.00E+00">
                  <c:v>2.1989399999999999E-3</c:v>
                </c:pt>
                <c:pt idx="2958" formatCode="0.00E+00">
                  <c:v>1.9812599999999999E-3</c:v>
                </c:pt>
                <c:pt idx="2959" formatCode="0.00E+00">
                  <c:v>2.0810999999999998E-3</c:v>
                </c:pt>
                <c:pt idx="2960" formatCode="0.00E+00">
                  <c:v>1.6357800000000001E-3</c:v>
                </c:pt>
                <c:pt idx="2961" formatCode="0.00E+00">
                  <c:v>1.8105300000000001E-3</c:v>
                </c:pt>
                <c:pt idx="2962" formatCode="0.00E+00">
                  <c:v>1.49019E-3</c:v>
                </c:pt>
                <c:pt idx="2963" formatCode="0.00E+00">
                  <c:v>1.3569599999999999E-3</c:v>
                </c:pt>
                <c:pt idx="2964" formatCode="0.00E+00">
                  <c:v>1.4488400000000001E-3</c:v>
                </c:pt>
                <c:pt idx="2965" formatCode="0.00E+00">
                  <c:v>9.1671299999999999E-4</c:v>
                </c:pt>
                <c:pt idx="2966" formatCode="0.00E+00">
                  <c:v>1.2713500000000001E-3</c:v>
                </c:pt>
                <c:pt idx="2967" formatCode="0.00E+00">
                  <c:v>7.0046099999999999E-4</c:v>
                </c:pt>
                <c:pt idx="2968" formatCode="0.00E+00">
                  <c:v>8.4787199999999995E-4</c:v>
                </c:pt>
                <c:pt idx="2969" formatCode="0.00E+00">
                  <c:v>6.8262499999999996E-4</c:v>
                </c:pt>
                <c:pt idx="2970" formatCode="0.00E+00">
                  <c:v>3.2508999999999999E-4</c:v>
                </c:pt>
                <c:pt idx="2971" formatCode="0.00E+00">
                  <c:v>6.2151700000000003E-4</c:v>
                </c:pt>
                <c:pt idx="2972" formatCode="0.00E+00">
                  <c:v>-1.29812E-5</c:v>
                </c:pt>
                <c:pt idx="2973" formatCode="0.00E+00">
                  <c:v>3.37509E-4</c:v>
                </c:pt>
                <c:pt idx="2974" formatCode="0.00E+00">
                  <c:v>-1.35859E-4</c:v>
                </c:pt>
                <c:pt idx="2975" formatCode="0.00E+00">
                  <c:v>-2.1734200000000001E-4</c:v>
                </c:pt>
                <c:pt idx="2976" formatCode="0.00E+00">
                  <c:v>-1.51139E-4</c:v>
                </c:pt>
              </c:numCache>
            </c:numRef>
          </c:yVal>
          <c:smooth val="1"/>
          <c:extLst>
            <c:ext xmlns:c16="http://schemas.microsoft.com/office/drawing/2014/chart" uri="{C3380CC4-5D6E-409C-BE32-E72D297353CC}">
              <c16:uniqueId val="{00000000-6069-4815-A46C-A86AEC3271D3}"/>
            </c:ext>
          </c:extLst>
        </c:ser>
        <c:ser>
          <c:idx val="7"/>
          <c:order val="1"/>
          <c:tx>
            <c:v>Dump Dynamic</c:v>
          </c:tx>
          <c:spPr>
            <a:ln w="19050" cap="rnd">
              <a:solidFill>
                <a:schemeClr val="tx1"/>
              </a:solidFill>
              <a:round/>
            </a:ln>
            <a:effectLst/>
          </c:spPr>
          <c:marker>
            <c:symbol val="none"/>
          </c:marker>
          <c:xVal>
            <c:numRef>
              <c:f>plot_traffic!$L$5:$L$3880</c:f>
              <c:numCache>
                <c:formatCode>General</c:formatCode>
                <c:ptCount val="3876"/>
                <c:pt idx="0">
                  <c:v>-3</c:v>
                </c:pt>
                <c:pt idx="1">
                  <c:v>-2.9980000000000002</c:v>
                </c:pt>
                <c:pt idx="2">
                  <c:v>-2.996</c:v>
                </c:pt>
                <c:pt idx="3">
                  <c:v>-2.9940000000000002</c:v>
                </c:pt>
                <c:pt idx="4">
                  <c:v>-2.992</c:v>
                </c:pt>
                <c:pt idx="5">
                  <c:v>-2.99</c:v>
                </c:pt>
                <c:pt idx="6">
                  <c:v>-2.988</c:v>
                </c:pt>
                <c:pt idx="7">
                  <c:v>-2.9860000000000002</c:v>
                </c:pt>
                <c:pt idx="8">
                  <c:v>-2.984</c:v>
                </c:pt>
                <c:pt idx="9">
                  <c:v>-2.9820000000000002</c:v>
                </c:pt>
                <c:pt idx="10">
                  <c:v>-2.98</c:v>
                </c:pt>
                <c:pt idx="11">
                  <c:v>-2.9780000000000002</c:v>
                </c:pt>
                <c:pt idx="12">
                  <c:v>-2.976</c:v>
                </c:pt>
                <c:pt idx="13">
                  <c:v>-2.9740000000000002</c:v>
                </c:pt>
                <c:pt idx="14">
                  <c:v>-2.972</c:v>
                </c:pt>
                <c:pt idx="15">
                  <c:v>-2.97</c:v>
                </c:pt>
                <c:pt idx="16">
                  <c:v>-2.968</c:v>
                </c:pt>
                <c:pt idx="17">
                  <c:v>-2.9660000000000002</c:v>
                </c:pt>
                <c:pt idx="18">
                  <c:v>-2.964</c:v>
                </c:pt>
                <c:pt idx="19">
                  <c:v>-2.9620000000000002</c:v>
                </c:pt>
                <c:pt idx="20">
                  <c:v>-2.96</c:v>
                </c:pt>
                <c:pt idx="21">
                  <c:v>-2.9580000000000002</c:v>
                </c:pt>
                <c:pt idx="22">
                  <c:v>-2.956</c:v>
                </c:pt>
                <c:pt idx="23">
                  <c:v>-2.9540000000000002</c:v>
                </c:pt>
                <c:pt idx="24">
                  <c:v>-2.952</c:v>
                </c:pt>
                <c:pt idx="25">
                  <c:v>-2.95</c:v>
                </c:pt>
                <c:pt idx="26">
                  <c:v>-2.948</c:v>
                </c:pt>
                <c:pt idx="27">
                  <c:v>-2.9460000000000002</c:v>
                </c:pt>
                <c:pt idx="28">
                  <c:v>-2.944</c:v>
                </c:pt>
                <c:pt idx="29">
                  <c:v>-2.9420000000000002</c:v>
                </c:pt>
                <c:pt idx="30">
                  <c:v>-2.94</c:v>
                </c:pt>
                <c:pt idx="31">
                  <c:v>-2.9380000000000002</c:v>
                </c:pt>
                <c:pt idx="32">
                  <c:v>-2.9359999999999999</c:v>
                </c:pt>
                <c:pt idx="33">
                  <c:v>-2.9340000000000002</c:v>
                </c:pt>
                <c:pt idx="34">
                  <c:v>-2.9319999999999999</c:v>
                </c:pt>
                <c:pt idx="35">
                  <c:v>-2.93</c:v>
                </c:pt>
                <c:pt idx="36">
                  <c:v>-2.9279999999999999</c:v>
                </c:pt>
                <c:pt idx="37">
                  <c:v>-2.9260000000000002</c:v>
                </c:pt>
                <c:pt idx="38">
                  <c:v>-2.9239999999999999</c:v>
                </c:pt>
                <c:pt idx="39">
                  <c:v>-2.9220000000000002</c:v>
                </c:pt>
                <c:pt idx="40">
                  <c:v>-2.92</c:v>
                </c:pt>
                <c:pt idx="41">
                  <c:v>-2.9180000000000001</c:v>
                </c:pt>
                <c:pt idx="42">
                  <c:v>-2.9159999999999999</c:v>
                </c:pt>
                <c:pt idx="43">
                  <c:v>-2.9140000000000001</c:v>
                </c:pt>
                <c:pt idx="44">
                  <c:v>-2.9119999999999999</c:v>
                </c:pt>
                <c:pt idx="45">
                  <c:v>-2.91</c:v>
                </c:pt>
                <c:pt idx="46">
                  <c:v>-2.9079999999999999</c:v>
                </c:pt>
                <c:pt idx="47">
                  <c:v>-2.9060000000000001</c:v>
                </c:pt>
                <c:pt idx="48">
                  <c:v>-2.9039999999999999</c:v>
                </c:pt>
                <c:pt idx="49">
                  <c:v>-2.9020000000000001</c:v>
                </c:pt>
                <c:pt idx="50">
                  <c:v>-2.9</c:v>
                </c:pt>
                <c:pt idx="51">
                  <c:v>-2.8980000000000001</c:v>
                </c:pt>
                <c:pt idx="52">
                  <c:v>-2.8959999999999999</c:v>
                </c:pt>
                <c:pt idx="53">
                  <c:v>-2.8940000000000001</c:v>
                </c:pt>
                <c:pt idx="54">
                  <c:v>-2.8919999999999999</c:v>
                </c:pt>
                <c:pt idx="55">
                  <c:v>-2.89</c:v>
                </c:pt>
                <c:pt idx="56">
                  <c:v>-2.8879999999999999</c:v>
                </c:pt>
                <c:pt idx="57">
                  <c:v>-2.8860000000000001</c:v>
                </c:pt>
                <c:pt idx="58">
                  <c:v>-2.8839999999999999</c:v>
                </c:pt>
                <c:pt idx="59">
                  <c:v>-2.8820000000000001</c:v>
                </c:pt>
                <c:pt idx="60">
                  <c:v>-2.88</c:v>
                </c:pt>
                <c:pt idx="61">
                  <c:v>-2.8780000000000001</c:v>
                </c:pt>
                <c:pt idx="62">
                  <c:v>-2.8759999999999999</c:v>
                </c:pt>
                <c:pt idx="63">
                  <c:v>-2.8740000000000001</c:v>
                </c:pt>
                <c:pt idx="64">
                  <c:v>-2.8719999999999999</c:v>
                </c:pt>
                <c:pt idx="65">
                  <c:v>-2.87</c:v>
                </c:pt>
                <c:pt idx="66">
                  <c:v>-2.8679999999999999</c:v>
                </c:pt>
                <c:pt idx="67">
                  <c:v>-2.8660000000000001</c:v>
                </c:pt>
                <c:pt idx="68">
                  <c:v>-2.8639999999999999</c:v>
                </c:pt>
                <c:pt idx="69">
                  <c:v>-2.8620000000000001</c:v>
                </c:pt>
                <c:pt idx="70">
                  <c:v>-2.86</c:v>
                </c:pt>
                <c:pt idx="71">
                  <c:v>-2.8580000000000001</c:v>
                </c:pt>
                <c:pt idx="72">
                  <c:v>-2.8559999999999999</c:v>
                </c:pt>
                <c:pt idx="73">
                  <c:v>-2.8540000000000001</c:v>
                </c:pt>
                <c:pt idx="74">
                  <c:v>-2.8519999999999999</c:v>
                </c:pt>
                <c:pt idx="75">
                  <c:v>-2.85</c:v>
                </c:pt>
                <c:pt idx="76">
                  <c:v>-2.8479999999999999</c:v>
                </c:pt>
                <c:pt idx="77">
                  <c:v>-2.8460000000000001</c:v>
                </c:pt>
                <c:pt idx="78">
                  <c:v>-2.8439999999999999</c:v>
                </c:pt>
                <c:pt idx="79">
                  <c:v>-2.8420000000000001</c:v>
                </c:pt>
                <c:pt idx="80">
                  <c:v>-2.84</c:v>
                </c:pt>
                <c:pt idx="81">
                  <c:v>-2.8380000000000001</c:v>
                </c:pt>
                <c:pt idx="82">
                  <c:v>-2.8359999999999999</c:v>
                </c:pt>
                <c:pt idx="83">
                  <c:v>-2.8340000000000001</c:v>
                </c:pt>
                <c:pt idx="84">
                  <c:v>-2.8319999999999999</c:v>
                </c:pt>
                <c:pt idx="85">
                  <c:v>-2.83</c:v>
                </c:pt>
                <c:pt idx="86">
                  <c:v>-2.8279999999999998</c:v>
                </c:pt>
                <c:pt idx="87">
                  <c:v>-2.8260000000000001</c:v>
                </c:pt>
                <c:pt idx="88">
                  <c:v>-2.8239999999999998</c:v>
                </c:pt>
                <c:pt idx="89">
                  <c:v>-2.8220000000000001</c:v>
                </c:pt>
                <c:pt idx="90">
                  <c:v>-2.82</c:v>
                </c:pt>
                <c:pt idx="91">
                  <c:v>-2.8180000000000001</c:v>
                </c:pt>
                <c:pt idx="92">
                  <c:v>-2.8159999999999998</c:v>
                </c:pt>
                <c:pt idx="93">
                  <c:v>-2.8140000000000001</c:v>
                </c:pt>
                <c:pt idx="94">
                  <c:v>-2.8119999999999998</c:v>
                </c:pt>
                <c:pt idx="95">
                  <c:v>-2.81</c:v>
                </c:pt>
                <c:pt idx="96">
                  <c:v>-2.8079999999999998</c:v>
                </c:pt>
                <c:pt idx="97">
                  <c:v>-2.806</c:v>
                </c:pt>
                <c:pt idx="98">
                  <c:v>-2.8039999999999998</c:v>
                </c:pt>
                <c:pt idx="99">
                  <c:v>-2.802</c:v>
                </c:pt>
                <c:pt idx="100">
                  <c:v>-2.8</c:v>
                </c:pt>
                <c:pt idx="101">
                  <c:v>-2.798</c:v>
                </c:pt>
                <c:pt idx="102">
                  <c:v>-2.7959999999999998</c:v>
                </c:pt>
                <c:pt idx="103">
                  <c:v>-2.794</c:v>
                </c:pt>
                <c:pt idx="104">
                  <c:v>-2.7919999999999998</c:v>
                </c:pt>
                <c:pt idx="105">
                  <c:v>-2.79</c:v>
                </c:pt>
                <c:pt idx="106">
                  <c:v>-2.7879999999999998</c:v>
                </c:pt>
                <c:pt idx="107">
                  <c:v>-2.786</c:v>
                </c:pt>
                <c:pt idx="108">
                  <c:v>-2.7839999999999998</c:v>
                </c:pt>
                <c:pt idx="109">
                  <c:v>-2.782</c:v>
                </c:pt>
                <c:pt idx="110">
                  <c:v>-2.78</c:v>
                </c:pt>
                <c:pt idx="111">
                  <c:v>-2.778</c:v>
                </c:pt>
                <c:pt idx="112">
                  <c:v>-2.7759999999999998</c:v>
                </c:pt>
                <c:pt idx="113">
                  <c:v>-2.774</c:v>
                </c:pt>
                <c:pt idx="114">
                  <c:v>-2.7719999999999998</c:v>
                </c:pt>
                <c:pt idx="115">
                  <c:v>-2.77</c:v>
                </c:pt>
                <c:pt idx="116">
                  <c:v>-2.7679999999999998</c:v>
                </c:pt>
                <c:pt idx="117">
                  <c:v>-2.766</c:v>
                </c:pt>
                <c:pt idx="118">
                  <c:v>-2.7640000000000002</c:v>
                </c:pt>
                <c:pt idx="119">
                  <c:v>-2.762</c:v>
                </c:pt>
                <c:pt idx="120">
                  <c:v>-2.76</c:v>
                </c:pt>
                <c:pt idx="121">
                  <c:v>-2.758</c:v>
                </c:pt>
                <c:pt idx="122">
                  <c:v>-2.7560000000000002</c:v>
                </c:pt>
                <c:pt idx="123">
                  <c:v>-2.754</c:v>
                </c:pt>
                <c:pt idx="124">
                  <c:v>-2.7519999999999998</c:v>
                </c:pt>
                <c:pt idx="125">
                  <c:v>-2.75</c:v>
                </c:pt>
                <c:pt idx="126">
                  <c:v>-2.7480000000000002</c:v>
                </c:pt>
                <c:pt idx="127">
                  <c:v>-2.746</c:v>
                </c:pt>
                <c:pt idx="128">
                  <c:v>-2.7439999999999998</c:v>
                </c:pt>
                <c:pt idx="129">
                  <c:v>-2.742</c:v>
                </c:pt>
                <c:pt idx="130">
                  <c:v>-2.74</c:v>
                </c:pt>
                <c:pt idx="131">
                  <c:v>-2.738</c:v>
                </c:pt>
                <c:pt idx="132">
                  <c:v>-2.7359999999999998</c:v>
                </c:pt>
                <c:pt idx="133">
                  <c:v>-2.734</c:v>
                </c:pt>
                <c:pt idx="134">
                  <c:v>-2.7320000000000002</c:v>
                </c:pt>
                <c:pt idx="135">
                  <c:v>-2.73</c:v>
                </c:pt>
                <c:pt idx="136">
                  <c:v>-2.7279999999999998</c:v>
                </c:pt>
                <c:pt idx="137">
                  <c:v>-2.726</c:v>
                </c:pt>
                <c:pt idx="138">
                  <c:v>-2.7240000000000002</c:v>
                </c:pt>
                <c:pt idx="139">
                  <c:v>-2.722</c:v>
                </c:pt>
                <c:pt idx="140">
                  <c:v>-2.7199999999999998</c:v>
                </c:pt>
                <c:pt idx="141">
                  <c:v>-2.718</c:v>
                </c:pt>
                <c:pt idx="142">
                  <c:v>-2.7160000000000002</c:v>
                </c:pt>
                <c:pt idx="143">
                  <c:v>-2.714</c:v>
                </c:pt>
                <c:pt idx="144">
                  <c:v>-2.7120000000000002</c:v>
                </c:pt>
                <c:pt idx="145">
                  <c:v>-2.71</c:v>
                </c:pt>
                <c:pt idx="146">
                  <c:v>-2.7080000000000002</c:v>
                </c:pt>
                <c:pt idx="147">
                  <c:v>-2.706</c:v>
                </c:pt>
                <c:pt idx="148">
                  <c:v>-2.7040000000000002</c:v>
                </c:pt>
                <c:pt idx="149">
                  <c:v>-2.702</c:v>
                </c:pt>
                <c:pt idx="150">
                  <c:v>-2.7</c:v>
                </c:pt>
                <c:pt idx="151">
                  <c:v>-2.698</c:v>
                </c:pt>
                <c:pt idx="152">
                  <c:v>-2.6960000000000002</c:v>
                </c:pt>
                <c:pt idx="153">
                  <c:v>-2.694</c:v>
                </c:pt>
                <c:pt idx="154">
                  <c:v>-2.6920000000000002</c:v>
                </c:pt>
                <c:pt idx="155">
                  <c:v>-2.69</c:v>
                </c:pt>
                <c:pt idx="156">
                  <c:v>-2.6880000000000002</c:v>
                </c:pt>
                <c:pt idx="157">
                  <c:v>-2.6859999999999999</c:v>
                </c:pt>
                <c:pt idx="158">
                  <c:v>-2.6840000000000002</c:v>
                </c:pt>
                <c:pt idx="159">
                  <c:v>-2.6819999999999999</c:v>
                </c:pt>
                <c:pt idx="160">
                  <c:v>-2.68</c:v>
                </c:pt>
                <c:pt idx="161">
                  <c:v>-2.6779999999999999</c:v>
                </c:pt>
                <c:pt idx="162">
                  <c:v>-2.6760000000000002</c:v>
                </c:pt>
                <c:pt idx="163">
                  <c:v>-2.6739999999999999</c:v>
                </c:pt>
                <c:pt idx="164">
                  <c:v>-2.6720000000000002</c:v>
                </c:pt>
                <c:pt idx="165">
                  <c:v>-2.67</c:v>
                </c:pt>
                <c:pt idx="166">
                  <c:v>-2.6680000000000001</c:v>
                </c:pt>
                <c:pt idx="167">
                  <c:v>-2.6659999999999999</c:v>
                </c:pt>
                <c:pt idx="168">
                  <c:v>-2.6640000000000001</c:v>
                </c:pt>
                <c:pt idx="169">
                  <c:v>-2.6619999999999999</c:v>
                </c:pt>
                <c:pt idx="170">
                  <c:v>-2.66</c:v>
                </c:pt>
                <c:pt idx="171">
                  <c:v>-2.6579999999999999</c:v>
                </c:pt>
                <c:pt idx="172">
                  <c:v>-2.6560000000000001</c:v>
                </c:pt>
                <c:pt idx="173">
                  <c:v>-2.6539999999999999</c:v>
                </c:pt>
                <c:pt idx="174">
                  <c:v>-2.6520000000000001</c:v>
                </c:pt>
                <c:pt idx="175">
                  <c:v>-2.65</c:v>
                </c:pt>
                <c:pt idx="176">
                  <c:v>-2.6480000000000001</c:v>
                </c:pt>
                <c:pt idx="177">
                  <c:v>-2.6459999999999999</c:v>
                </c:pt>
                <c:pt idx="178">
                  <c:v>-2.6440000000000001</c:v>
                </c:pt>
                <c:pt idx="179">
                  <c:v>-2.6419999999999999</c:v>
                </c:pt>
                <c:pt idx="180">
                  <c:v>-2.64</c:v>
                </c:pt>
                <c:pt idx="181">
                  <c:v>-2.6379999999999999</c:v>
                </c:pt>
                <c:pt idx="182">
                  <c:v>-2.6360000000000001</c:v>
                </c:pt>
                <c:pt idx="183">
                  <c:v>-2.6339999999999999</c:v>
                </c:pt>
                <c:pt idx="184">
                  <c:v>-2.6320000000000001</c:v>
                </c:pt>
                <c:pt idx="185">
                  <c:v>-2.63</c:v>
                </c:pt>
                <c:pt idx="186">
                  <c:v>-2.6280000000000001</c:v>
                </c:pt>
                <c:pt idx="187">
                  <c:v>-2.6259999999999999</c:v>
                </c:pt>
                <c:pt idx="188">
                  <c:v>-2.6240000000000001</c:v>
                </c:pt>
                <c:pt idx="189">
                  <c:v>-2.6219999999999999</c:v>
                </c:pt>
                <c:pt idx="190">
                  <c:v>-2.62</c:v>
                </c:pt>
                <c:pt idx="191">
                  <c:v>-2.6179999999999999</c:v>
                </c:pt>
                <c:pt idx="192">
                  <c:v>-2.6160000000000001</c:v>
                </c:pt>
                <c:pt idx="193">
                  <c:v>-2.6139999999999999</c:v>
                </c:pt>
                <c:pt idx="194">
                  <c:v>-2.6120000000000001</c:v>
                </c:pt>
                <c:pt idx="195">
                  <c:v>-2.61</c:v>
                </c:pt>
                <c:pt idx="196">
                  <c:v>-2.6080000000000001</c:v>
                </c:pt>
                <c:pt idx="197">
                  <c:v>-2.6059999999999999</c:v>
                </c:pt>
                <c:pt idx="198">
                  <c:v>-2.6040000000000001</c:v>
                </c:pt>
                <c:pt idx="199">
                  <c:v>-2.6019999999999999</c:v>
                </c:pt>
                <c:pt idx="200">
                  <c:v>-2.6</c:v>
                </c:pt>
                <c:pt idx="201">
                  <c:v>-2.5979999999999999</c:v>
                </c:pt>
                <c:pt idx="202">
                  <c:v>-2.5960000000000001</c:v>
                </c:pt>
                <c:pt idx="203">
                  <c:v>-2.5939999999999999</c:v>
                </c:pt>
                <c:pt idx="204">
                  <c:v>-2.5920000000000001</c:v>
                </c:pt>
                <c:pt idx="205">
                  <c:v>-2.59</c:v>
                </c:pt>
                <c:pt idx="206">
                  <c:v>-2.5880000000000001</c:v>
                </c:pt>
                <c:pt idx="207">
                  <c:v>-2.5859999999999999</c:v>
                </c:pt>
                <c:pt idx="208">
                  <c:v>-2.5840000000000001</c:v>
                </c:pt>
                <c:pt idx="209">
                  <c:v>-2.5819999999999999</c:v>
                </c:pt>
                <c:pt idx="210">
                  <c:v>-2.58</c:v>
                </c:pt>
                <c:pt idx="211">
                  <c:v>-2.5779999999999998</c:v>
                </c:pt>
                <c:pt idx="212">
                  <c:v>-2.5760000000000001</c:v>
                </c:pt>
                <c:pt idx="213">
                  <c:v>-2.5739999999999998</c:v>
                </c:pt>
                <c:pt idx="214">
                  <c:v>-2.5720000000000001</c:v>
                </c:pt>
                <c:pt idx="215">
                  <c:v>-2.57</c:v>
                </c:pt>
                <c:pt idx="216">
                  <c:v>-2.5680000000000001</c:v>
                </c:pt>
                <c:pt idx="217">
                  <c:v>-2.5659999999999998</c:v>
                </c:pt>
                <c:pt idx="218">
                  <c:v>-2.5640000000000001</c:v>
                </c:pt>
                <c:pt idx="219">
                  <c:v>-2.5619999999999998</c:v>
                </c:pt>
                <c:pt idx="220">
                  <c:v>-2.56</c:v>
                </c:pt>
                <c:pt idx="221">
                  <c:v>-2.5579999999999998</c:v>
                </c:pt>
                <c:pt idx="222">
                  <c:v>-2.556</c:v>
                </c:pt>
                <c:pt idx="223">
                  <c:v>-2.5539999999999998</c:v>
                </c:pt>
                <c:pt idx="224">
                  <c:v>-2.552</c:v>
                </c:pt>
                <c:pt idx="225">
                  <c:v>-2.5499999999999998</c:v>
                </c:pt>
                <c:pt idx="226">
                  <c:v>-2.548</c:v>
                </c:pt>
                <c:pt idx="227">
                  <c:v>-2.5459999999999998</c:v>
                </c:pt>
                <c:pt idx="228">
                  <c:v>-2.544</c:v>
                </c:pt>
                <c:pt idx="229">
                  <c:v>-2.5419999999999998</c:v>
                </c:pt>
                <c:pt idx="230">
                  <c:v>-2.54</c:v>
                </c:pt>
                <c:pt idx="231">
                  <c:v>-2.5379999999999998</c:v>
                </c:pt>
                <c:pt idx="232">
                  <c:v>-2.536</c:v>
                </c:pt>
                <c:pt idx="233">
                  <c:v>-2.5339999999999998</c:v>
                </c:pt>
                <c:pt idx="234">
                  <c:v>-2.532</c:v>
                </c:pt>
                <c:pt idx="235">
                  <c:v>-2.5300000000000002</c:v>
                </c:pt>
                <c:pt idx="236">
                  <c:v>-2.528</c:v>
                </c:pt>
                <c:pt idx="237">
                  <c:v>-2.5259999999999998</c:v>
                </c:pt>
                <c:pt idx="238">
                  <c:v>-2.524</c:v>
                </c:pt>
                <c:pt idx="239">
                  <c:v>-2.5220000000000002</c:v>
                </c:pt>
                <c:pt idx="240">
                  <c:v>-2.52</c:v>
                </c:pt>
                <c:pt idx="241">
                  <c:v>-2.5179999999999998</c:v>
                </c:pt>
                <c:pt idx="242">
                  <c:v>-2.516</c:v>
                </c:pt>
                <c:pt idx="243">
                  <c:v>-2.5140000000000002</c:v>
                </c:pt>
                <c:pt idx="244">
                  <c:v>-2.512</c:v>
                </c:pt>
                <c:pt idx="245">
                  <c:v>-2.5099999999999998</c:v>
                </c:pt>
                <c:pt idx="246">
                  <c:v>-2.508</c:v>
                </c:pt>
                <c:pt idx="247">
                  <c:v>-2.5060000000000002</c:v>
                </c:pt>
                <c:pt idx="248">
                  <c:v>-2.504</c:v>
                </c:pt>
                <c:pt idx="249">
                  <c:v>-2.5019999999999998</c:v>
                </c:pt>
                <c:pt idx="250">
                  <c:v>-2.5</c:v>
                </c:pt>
                <c:pt idx="251">
                  <c:v>-2.4980000000000002</c:v>
                </c:pt>
                <c:pt idx="252">
                  <c:v>-2.496</c:v>
                </c:pt>
                <c:pt idx="253">
                  <c:v>-2.4939999999999998</c:v>
                </c:pt>
                <c:pt idx="254">
                  <c:v>-2.492</c:v>
                </c:pt>
                <c:pt idx="255">
                  <c:v>-2.4900000000000002</c:v>
                </c:pt>
                <c:pt idx="256">
                  <c:v>-2.488</c:v>
                </c:pt>
                <c:pt idx="257">
                  <c:v>-2.4859999999999998</c:v>
                </c:pt>
                <c:pt idx="258">
                  <c:v>-2.484</c:v>
                </c:pt>
                <c:pt idx="259">
                  <c:v>-2.4820000000000002</c:v>
                </c:pt>
                <c:pt idx="260">
                  <c:v>-2.48</c:v>
                </c:pt>
                <c:pt idx="261">
                  <c:v>-2.4779999999999998</c:v>
                </c:pt>
                <c:pt idx="262">
                  <c:v>-2.476</c:v>
                </c:pt>
                <c:pt idx="263">
                  <c:v>-2.4740000000000002</c:v>
                </c:pt>
                <c:pt idx="264">
                  <c:v>-2.472</c:v>
                </c:pt>
                <c:pt idx="265">
                  <c:v>-2.4699999999999998</c:v>
                </c:pt>
                <c:pt idx="266">
                  <c:v>-2.468</c:v>
                </c:pt>
                <c:pt idx="267">
                  <c:v>-2.4660000000000002</c:v>
                </c:pt>
                <c:pt idx="268">
                  <c:v>-2.464</c:v>
                </c:pt>
                <c:pt idx="269">
                  <c:v>-2.4619999999999997</c:v>
                </c:pt>
                <c:pt idx="270">
                  <c:v>-2.46</c:v>
                </c:pt>
                <c:pt idx="271">
                  <c:v>-2.4580000000000002</c:v>
                </c:pt>
                <c:pt idx="272">
                  <c:v>-2.456</c:v>
                </c:pt>
                <c:pt idx="273">
                  <c:v>-2.4539999999999997</c:v>
                </c:pt>
                <c:pt idx="274">
                  <c:v>-2.452</c:v>
                </c:pt>
                <c:pt idx="275">
                  <c:v>-2.4500000000000002</c:v>
                </c:pt>
                <c:pt idx="276">
                  <c:v>-2.448</c:v>
                </c:pt>
                <c:pt idx="277">
                  <c:v>-2.4459999999999997</c:v>
                </c:pt>
                <c:pt idx="278">
                  <c:v>-2.444</c:v>
                </c:pt>
                <c:pt idx="279">
                  <c:v>-2.4420000000000002</c:v>
                </c:pt>
                <c:pt idx="280">
                  <c:v>-2.44</c:v>
                </c:pt>
                <c:pt idx="281">
                  <c:v>-2.4379999999999997</c:v>
                </c:pt>
                <c:pt idx="282">
                  <c:v>-2.4359999999999999</c:v>
                </c:pt>
                <c:pt idx="283">
                  <c:v>-2.4340000000000002</c:v>
                </c:pt>
                <c:pt idx="284">
                  <c:v>-2.4319999999999999</c:v>
                </c:pt>
                <c:pt idx="285">
                  <c:v>-2.4300000000000002</c:v>
                </c:pt>
                <c:pt idx="286">
                  <c:v>-2.4279999999999999</c:v>
                </c:pt>
                <c:pt idx="287">
                  <c:v>-2.4260000000000002</c:v>
                </c:pt>
                <c:pt idx="288">
                  <c:v>-2.4239999999999999</c:v>
                </c:pt>
                <c:pt idx="289">
                  <c:v>-2.4220000000000002</c:v>
                </c:pt>
                <c:pt idx="290">
                  <c:v>-2.42</c:v>
                </c:pt>
                <c:pt idx="291">
                  <c:v>-2.4180000000000001</c:v>
                </c:pt>
                <c:pt idx="292">
                  <c:v>-2.4159999999999999</c:v>
                </c:pt>
                <c:pt idx="293">
                  <c:v>-2.4140000000000001</c:v>
                </c:pt>
                <c:pt idx="294">
                  <c:v>-2.4119999999999999</c:v>
                </c:pt>
                <c:pt idx="295">
                  <c:v>-2.41</c:v>
                </c:pt>
                <c:pt idx="296">
                  <c:v>-2.4079999999999999</c:v>
                </c:pt>
                <c:pt idx="297">
                  <c:v>-2.4060000000000001</c:v>
                </c:pt>
                <c:pt idx="298">
                  <c:v>-2.4039999999999999</c:v>
                </c:pt>
                <c:pt idx="299">
                  <c:v>-2.4020000000000001</c:v>
                </c:pt>
                <c:pt idx="300">
                  <c:v>-2.4</c:v>
                </c:pt>
                <c:pt idx="301">
                  <c:v>-2.3980000000000001</c:v>
                </c:pt>
                <c:pt idx="302">
                  <c:v>-2.3959999999999999</c:v>
                </c:pt>
                <c:pt idx="303">
                  <c:v>-2.3940000000000001</c:v>
                </c:pt>
                <c:pt idx="304">
                  <c:v>-2.3919999999999999</c:v>
                </c:pt>
                <c:pt idx="305">
                  <c:v>-2.39</c:v>
                </c:pt>
                <c:pt idx="306">
                  <c:v>-2.3879999999999999</c:v>
                </c:pt>
                <c:pt idx="307">
                  <c:v>-2.3860000000000001</c:v>
                </c:pt>
                <c:pt idx="308">
                  <c:v>-2.3839999999999999</c:v>
                </c:pt>
                <c:pt idx="309">
                  <c:v>-2.3820000000000001</c:v>
                </c:pt>
                <c:pt idx="310">
                  <c:v>-2.38</c:v>
                </c:pt>
                <c:pt idx="311">
                  <c:v>-2.3780000000000001</c:v>
                </c:pt>
                <c:pt idx="312">
                  <c:v>-2.3759999999999999</c:v>
                </c:pt>
                <c:pt idx="313">
                  <c:v>-2.3740000000000001</c:v>
                </c:pt>
                <c:pt idx="314">
                  <c:v>-2.3719999999999999</c:v>
                </c:pt>
                <c:pt idx="315">
                  <c:v>-2.37</c:v>
                </c:pt>
                <c:pt idx="316">
                  <c:v>-2.3679999999999999</c:v>
                </c:pt>
                <c:pt idx="317">
                  <c:v>-2.3660000000000001</c:v>
                </c:pt>
                <c:pt idx="318">
                  <c:v>-2.3639999999999999</c:v>
                </c:pt>
                <c:pt idx="319">
                  <c:v>-2.3620000000000001</c:v>
                </c:pt>
                <c:pt idx="320">
                  <c:v>-2.36</c:v>
                </c:pt>
                <c:pt idx="321">
                  <c:v>-2.3580000000000001</c:v>
                </c:pt>
                <c:pt idx="322">
                  <c:v>-2.3559999999999999</c:v>
                </c:pt>
                <c:pt idx="323">
                  <c:v>-2.3540000000000001</c:v>
                </c:pt>
                <c:pt idx="324">
                  <c:v>-2.3519999999999999</c:v>
                </c:pt>
                <c:pt idx="325">
                  <c:v>-2.35</c:v>
                </c:pt>
                <c:pt idx="326">
                  <c:v>-2.3479999999999999</c:v>
                </c:pt>
                <c:pt idx="327">
                  <c:v>-2.3460000000000001</c:v>
                </c:pt>
                <c:pt idx="328">
                  <c:v>-2.3439999999999999</c:v>
                </c:pt>
                <c:pt idx="329">
                  <c:v>-2.3420000000000001</c:v>
                </c:pt>
                <c:pt idx="330">
                  <c:v>-2.34</c:v>
                </c:pt>
                <c:pt idx="331">
                  <c:v>-2.3380000000000001</c:v>
                </c:pt>
                <c:pt idx="332">
                  <c:v>-2.3359999999999999</c:v>
                </c:pt>
                <c:pt idx="333">
                  <c:v>-2.3340000000000001</c:v>
                </c:pt>
                <c:pt idx="334">
                  <c:v>-2.3319999999999999</c:v>
                </c:pt>
                <c:pt idx="335">
                  <c:v>-2.33</c:v>
                </c:pt>
                <c:pt idx="336">
                  <c:v>-2.3279999999999998</c:v>
                </c:pt>
                <c:pt idx="337">
                  <c:v>-2.3260000000000001</c:v>
                </c:pt>
                <c:pt idx="338">
                  <c:v>-2.3239999999999998</c:v>
                </c:pt>
                <c:pt idx="339">
                  <c:v>-2.3220000000000001</c:v>
                </c:pt>
                <c:pt idx="340">
                  <c:v>-2.3199999999999998</c:v>
                </c:pt>
                <c:pt idx="341">
                  <c:v>-2.3180000000000001</c:v>
                </c:pt>
                <c:pt idx="342">
                  <c:v>-2.3159999999999998</c:v>
                </c:pt>
                <c:pt idx="343">
                  <c:v>-2.3140000000000001</c:v>
                </c:pt>
                <c:pt idx="344">
                  <c:v>-2.3120000000000003</c:v>
                </c:pt>
                <c:pt idx="345">
                  <c:v>-2.31</c:v>
                </c:pt>
                <c:pt idx="346">
                  <c:v>-2.3079999999999998</c:v>
                </c:pt>
                <c:pt idx="347">
                  <c:v>-2.306</c:v>
                </c:pt>
                <c:pt idx="348">
                  <c:v>-2.3040000000000003</c:v>
                </c:pt>
                <c:pt idx="349">
                  <c:v>-2.302</c:v>
                </c:pt>
                <c:pt idx="350">
                  <c:v>-2.2999999999999998</c:v>
                </c:pt>
                <c:pt idx="351">
                  <c:v>-2.298</c:v>
                </c:pt>
                <c:pt idx="352">
                  <c:v>-2.2960000000000003</c:v>
                </c:pt>
                <c:pt idx="353">
                  <c:v>-2.294</c:v>
                </c:pt>
                <c:pt idx="354">
                  <c:v>-2.2919999999999998</c:v>
                </c:pt>
                <c:pt idx="355">
                  <c:v>-2.29</c:v>
                </c:pt>
                <c:pt idx="356">
                  <c:v>-2.2880000000000003</c:v>
                </c:pt>
                <c:pt idx="357">
                  <c:v>-2.286</c:v>
                </c:pt>
                <c:pt idx="358">
                  <c:v>-2.2839999999999998</c:v>
                </c:pt>
                <c:pt idx="359">
                  <c:v>-2.282</c:v>
                </c:pt>
                <c:pt idx="360">
                  <c:v>-2.2800000000000002</c:v>
                </c:pt>
                <c:pt idx="361">
                  <c:v>-2.278</c:v>
                </c:pt>
                <c:pt idx="362">
                  <c:v>-2.2759999999999998</c:v>
                </c:pt>
                <c:pt idx="363">
                  <c:v>-2.274</c:v>
                </c:pt>
                <c:pt idx="364">
                  <c:v>-2.2720000000000002</c:v>
                </c:pt>
                <c:pt idx="365">
                  <c:v>-2.27</c:v>
                </c:pt>
                <c:pt idx="366">
                  <c:v>-2.2679999999999998</c:v>
                </c:pt>
                <c:pt idx="367">
                  <c:v>-2.266</c:v>
                </c:pt>
                <c:pt idx="368">
                  <c:v>-2.2640000000000002</c:v>
                </c:pt>
                <c:pt idx="369">
                  <c:v>-2.262</c:v>
                </c:pt>
                <c:pt idx="370">
                  <c:v>-2.2599999999999998</c:v>
                </c:pt>
                <c:pt idx="371">
                  <c:v>-2.258</c:v>
                </c:pt>
                <c:pt idx="372">
                  <c:v>-2.2560000000000002</c:v>
                </c:pt>
                <c:pt idx="373">
                  <c:v>-2.254</c:v>
                </c:pt>
                <c:pt idx="374">
                  <c:v>-2.2519999999999998</c:v>
                </c:pt>
                <c:pt idx="375">
                  <c:v>-2.25</c:v>
                </c:pt>
                <c:pt idx="376">
                  <c:v>-2.2480000000000002</c:v>
                </c:pt>
                <c:pt idx="377">
                  <c:v>-2.246</c:v>
                </c:pt>
                <c:pt idx="378">
                  <c:v>-2.2439999999999998</c:v>
                </c:pt>
                <c:pt idx="379">
                  <c:v>-2.242</c:v>
                </c:pt>
                <c:pt idx="380">
                  <c:v>-2.2400000000000002</c:v>
                </c:pt>
                <c:pt idx="381">
                  <c:v>-2.238</c:v>
                </c:pt>
                <c:pt idx="382">
                  <c:v>-2.2359999999999998</c:v>
                </c:pt>
                <c:pt idx="383">
                  <c:v>-2.234</c:v>
                </c:pt>
                <c:pt idx="384">
                  <c:v>-2.2320000000000002</c:v>
                </c:pt>
                <c:pt idx="385">
                  <c:v>-2.23</c:v>
                </c:pt>
                <c:pt idx="386">
                  <c:v>-2.2279999999999998</c:v>
                </c:pt>
                <c:pt idx="387">
                  <c:v>-2.226</c:v>
                </c:pt>
                <c:pt idx="388">
                  <c:v>-2.2240000000000002</c:v>
                </c:pt>
                <c:pt idx="389">
                  <c:v>-2.222</c:v>
                </c:pt>
                <c:pt idx="390">
                  <c:v>-2.2199999999999998</c:v>
                </c:pt>
                <c:pt idx="391">
                  <c:v>-2.218</c:v>
                </c:pt>
                <c:pt idx="392">
                  <c:v>-2.2160000000000002</c:v>
                </c:pt>
                <c:pt idx="393">
                  <c:v>-2.214</c:v>
                </c:pt>
                <c:pt idx="394">
                  <c:v>-2.2119999999999997</c:v>
                </c:pt>
                <c:pt idx="395">
                  <c:v>-2.21</c:v>
                </c:pt>
                <c:pt idx="396">
                  <c:v>-2.2080000000000002</c:v>
                </c:pt>
                <c:pt idx="397">
                  <c:v>-2.206</c:v>
                </c:pt>
                <c:pt idx="398">
                  <c:v>-2.2039999999999997</c:v>
                </c:pt>
                <c:pt idx="399">
                  <c:v>-2.202</c:v>
                </c:pt>
                <c:pt idx="400">
                  <c:v>-2.2000000000000002</c:v>
                </c:pt>
                <c:pt idx="401">
                  <c:v>-2.198</c:v>
                </c:pt>
                <c:pt idx="402">
                  <c:v>-2.1959999999999997</c:v>
                </c:pt>
                <c:pt idx="403">
                  <c:v>-2.194</c:v>
                </c:pt>
                <c:pt idx="404">
                  <c:v>-2.1920000000000002</c:v>
                </c:pt>
                <c:pt idx="405">
                  <c:v>-2.19</c:v>
                </c:pt>
                <c:pt idx="406">
                  <c:v>-2.1879999999999997</c:v>
                </c:pt>
                <c:pt idx="407">
                  <c:v>-2.1859999999999999</c:v>
                </c:pt>
                <c:pt idx="408">
                  <c:v>-2.1840000000000002</c:v>
                </c:pt>
                <c:pt idx="409">
                  <c:v>-2.1819999999999999</c:v>
                </c:pt>
                <c:pt idx="410">
                  <c:v>-2.1800000000000002</c:v>
                </c:pt>
                <c:pt idx="411">
                  <c:v>-2.1779999999999999</c:v>
                </c:pt>
                <c:pt idx="412">
                  <c:v>-2.1760000000000002</c:v>
                </c:pt>
                <c:pt idx="413">
                  <c:v>-2.1739999999999999</c:v>
                </c:pt>
                <c:pt idx="414">
                  <c:v>-2.1720000000000002</c:v>
                </c:pt>
                <c:pt idx="415">
                  <c:v>-2.17</c:v>
                </c:pt>
                <c:pt idx="416">
                  <c:v>-2.1680000000000001</c:v>
                </c:pt>
                <c:pt idx="417">
                  <c:v>-2.1659999999999999</c:v>
                </c:pt>
                <c:pt idx="418">
                  <c:v>-2.1640000000000001</c:v>
                </c:pt>
                <c:pt idx="419">
                  <c:v>-2.1619999999999999</c:v>
                </c:pt>
                <c:pt idx="420">
                  <c:v>-2.16</c:v>
                </c:pt>
                <c:pt idx="421">
                  <c:v>-2.1579999999999999</c:v>
                </c:pt>
                <c:pt idx="422">
                  <c:v>-2.1560000000000001</c:v>
                </c:pt>
                <c:pt idx="423">
                  <c:v>-2.1539999999999999</c:v>
                </c:pt>
                <c:pt idx="424">
                  <c:v>-2.1520000000000001</c:v>
                </c:pt>
                <c:pt idx="425">
                  <c:v>-2.15</c:v>
                </c:pt>
                <c:pt idx="426">
                  <c:v>-2.1480000000000001</c:v>
                </c:pt>
                <c:pt idx="427">
                  <c:v>-2.1459999999999999</c:v>
                </c:pt>
                <c:pt idx="428">
                  <c:v>-2.1440000000000001</c:v>
                </c:pt>
                <c:pt idx="429">
                  <c:v>-2.1419999999999999</c:v>
                </c:pt>
                <c:pt idx="430">
                  <c:v>-2.14</c:v>
                </c:pt>
                <c:pt idx="431">
                  <c:v>-2.1379999999999999</c:v>
                </c:pt>
                <c:pt idx="432">
                  <c:v>-2.1360000000000001</c:v>
                </c:pt>
                <c:pt idx="433">
                  <c:v>-2.1339999999999999</c:v>
                </c:pt>
                <c:pt idx="434">
                  <c:v>-2.1320000000000001</c:v>
                </c:pt>
                <c:pt idx="435">
                  <c:v>-2.13</c:v>
                </c:pt>
                <c:pt idx="436">
                  <c:v>-2.1280000000000001</c:v>
                </c:pt>
                <c:pt idx="437">
                  <c:v>-2.1259999999999999</c:v>
                </c:pt>
                <c:pt idx="438">
                  <c:v>-2.1240000000000001</c:v>
                </c:pt>
                <c:pt idx="439">
                  <c:v>-2.1219999999999999</c:v>
                </c:pt>
                <c:pt idx="440">
                  <c:v>-2.12</c:v>
                </c:pt>
                <c:pt idx="441">
                  <c:v>-2.1179999999999999</c:v>
                </c:pt>
                <c:pt idx="442">
                  <c:v>-2.1160000000000001</c:v>
                </c:pt>
                <c:pt idx="443">
                  <c:v>-2.1139999999999999</c:v>
                </c:pt>
                <c:pt idx="444">
                  <c:v>-2.1120000000000001</c:v>
                </c:pt>
                <c:pt idx="445">
                  <c:v>-2.11</c:v>
                </c:pt>
                <c:pt idx="446">
                  <c:v>-2.1080000000000001</c:v>
                </c:pt>
                <c:pt idx="447">
                  <c:v>-2.1059999999999999</c:v>
                </c:pt>
                <c:pt idx="448">
                  <c:v>-2.1040000000000001</c:v>
                </c:pt>
                <c:pt idx="449">
                  <c:v>-2.1019999999999999</c:v>
                </c:pt>
                <c:pt idx="450">
                  <c:v>-2.1</c:v>
                </c:pt>
                <c:pt idx="451">
                  <c:v>-2.0979999999999999</c:v>
                </c:pt>
                <c:pt idx="452">
                  <c:v>-2.0960000000000001</c:v>
                </c:pt>
                <c:pt idx="453">
                  <c:v>-2.0939999999999999</c:v>
                </c:pt>
                <c:pt idx="454">
                  <c:v>-2.0920000000000001</c:v>
                </c:pt>
                <c:pt idx="455">
                  <c:v>-2.09</c:v>
                </c:pt>
                <c:pt idx="456">
                  <c:v>-2.0880000000000001</c:v>
                </c:pt>
                <c:pt idx="457">
                  <c:v>-2.0859999999999999</c:v>
                </c:pt>
                <c:pt idx="458">
                  <c:v>-2.0840000000000001</c:v>
                </c:pt>
                <c:pt idx="459">
                  <c:v>-2.0819999999999999</c:v>
                </c:pt>
                <c:pt idx="460">
                  <c:v>-2.08</c:v>
                </c:pt>
                <c:pt idx="461">
                  <c:v>-2.0779999999999998</c:v>
                </c:pt>
                <c:pt idx="462">
                  <c:v>-2.0760000000000001</c:v>
                </c:pt>
                <c:pt idx="463">
                  <c:v>-2.0739999999999998</c:v>
                </c:pt>
                <c:pt idx="464">
                  <c:v>-2.0720000000000001</c:v>
                </c:pt>
                <c:pt idx="465">
                  <c:v>-2.0699999999999998</c:v>
                </c:pt>
                <c:pt idx="466">
                  <c:v>-2.0680000000000001</c:v>
                </c:pt>
                <c:pt idx="467">
                  <c:v>-2.0659999999999998</c:v>
                </c:pt>
                <c:pt idx="468">
                  <c:v>-2.0640000000000001</c:v>
                </c:pt>
                <c:pt idx="469">
                  <c:v>-2.0620000000000003</c:v>
                </c:pt>
                <c:pt idx="470">
                  <c:v>-2.06</c:v>
                </c:pt>
                <c:pt idx="471">
                  <c:v>-2.0579999999999998</c:v>
                </c:pt>
                <c:pt idx="472">
                  <c:v>-2.056</c:v>
                </c:pt>
                <c:pt idx="473">
                  <c:v>-2.0540000000000003</c:v>
                </c:pt>
                <c:pt idx="474">
                  <c:v>-2.052</c:v>
                </c:pt>
                <c:pt idx="475">
                  <c:v>-2.0499999999999998</c:v>
                </c:pt>
                <c:pt idx="476">
                  <c:v>-2.048</c:v>
                </c:pt>
                <c:pt idx="477">
                  <c:v>-2.0460000000000003</c:v>
                </c:pt>
                <c:pt idx="478">
                  <c:v>-2.044</c:v>
                </c:pt>
                <c:pt idx="479">
                  <c:v>-2.0419999999999998</c:v>
                </c:pt>
                <c:pt idx="480">
                  <c:v>-2.04</c:v>
                </c:pt>
                <c:pt idx="481">
                  <c:v>-2.0380000000000003</c:v>
                </c:pt>
                <c:pt idx="482">
                  <c:v>-2.036</c:v>
                </c:pt>
                <c:pt idx="483">
                  <c:v>-2.0339999999999998</c:v>
                </c:pt>
                <c:pt idx="484">
                  <c:v>-2.032</c:v>
                </c:pt>
                <c:pt idx="485">
                  <c:v>-2.0300000000000002</c:v>
                </c:pt>
                <c:pt idx="486">
                  <c:v>-2.028</c:v>
                </c:pt>
                <c:pt idx="487">
                  <c:v>-2.0259999999999998</c:v>
                </c:pt>
                <c:pt idx="488">
                  <c:v>-2.024</c:v>
                </c:pt>
                <c:pt idx="489">
                  <c:v>-2.0220000000000002</c:v>
                </c:pt>
                <c:pt idx="490">
                  <c:v>-2.02</c:v>
                </c:pt>
                <c:pt idx="491">
                  <c:v>-2.0179999999999998</c:v>
                </c:pt>
                <c:pt idx="492">
                  <c:v>-2.016</c:v>
                </c:pt>
                <c:pt idx="493">
                  <c:v>-2.0140000000000002</c:v>
                </c:pt>
                <c:pt idx="494">
                  <c:v>-2.012</c:v>
                </c:pt>
                <c:pt idx="495">
                  <c:v>-2.0099999999999998</c:v>
                </c:pt>
                <c:pt idx="496">
                  <c:v>-2.008</c:v>
                </c:pt>
                <c:pt idx="497">
                  <c:v>-2.0060000000000002</c:v>
                </c:pt>
                <c:pt idx="498">
                  <c:v>-2.004</c:v>
                </c:pt>
                <c:pt idx="499">
                  <c:v>-2.0019999999999998</c:v>
                </c:pt>
                <c:pt idx="500">
                  <c:v>-2</c:v>
                </c:pt>
                <c:pt idx="501">
                  <c:v>-1.9980000000000002</c:v>
                </c:pt>
                <c:pt idx="502">
                  <c:v>-1.996</c:v>
                </c:pt>
                <c:pt idx="503">
                  <c:v>-1.9939999999999998</c:v>
                </c:pt>
                <c:pt idx="504">
                  <c:v>-1.992</c:v>
                </c:pt>
                <c:pt idx="505">
                  <c:v>-1.9900000000000002</c:v>
                </c:pt>
                <c:pt idx="506">
                  <c:v>-1.988</c:v>
                </c:pt>
                <c:pt idx="507">
                  <c:v>-1.9859999999999998</c:v>
                </c:pt>
                <c:pt idx="508">
                  <c:v>-1.984</c:v>
                </c:pt>
                <c:pt idx="509">
                  <c:v>-1.9820000000000002</c:v>
                </c:pt>
                <c:pt idx="510">
                  <c:v>-1.98</c:v>
                </c:pt>
                <c:pt idx="511">
                  <c:v>-1.9779999999999998</c:v>
                </c:pt>
                <c:pt idx="512">
                  <c:v>-1.976</c:v>
                </c:pt>
                <c:pt idx="513">
                  <c:v>-1.9740000000000002</c:v>
                </c:pt>
                <c:pt idx="514">
                  <c:v>-1.972</c:v>
                </c:pt>
                <c:pt idx="515">
                  <c:v>-1.9699999999999998</c:v>
                </c:pt>
                <c:pt idx="516">
                  <c:v>-1.968</c:v>
                </c:pt>
                <c:pt idx="517">
                  <c:v>-1.9660000000000002</c:v>
                </c:pt>
                <c:pt idx="518">
                  <c:v>-1.964</c:v>
                </c:pt>
                <c:pt idx="519">
                  <c:v>-1.9619999999999997</c:v>
                </c:pt>
                <c:pt idx="520">
                  <c:v>-1.96</c:v>
                </c:pt>
                <c:pt idx="521">
                  <c:v>-1.9580000000000002</c:v>
                </c:pt>
                <c:pt idx="522">
                  <c:v>-1.956</c:v>
                </c:pt>
                <c:pt idx="523">
                  <c:v>-1.9539999999999997</c:v>
                </c:pt>
                <c:pt idx="524">
                  <c:v>-1.952</c:v>
                </c:pt>
                <c:pt idx="525">
                  <c:v>-1.9500000000000002</c:v>
                </c:pt>
                <c:pt idx="526">
                  <c:v>-1.948</c:v>
                </c:pt>
                <c:pt idx="527">
                  <c:v>-1.9459999999999997</c:v>
                </c:pt>
                <c:pt idx="528">
                  <c:v>-1.944</c:v>
                </c:pt>
                <c:pt idx="529">
                  <c:v>-1.9420000000000002</c:v>
                </c:pt>
                <c:pt idx="530">
                  <c:v>-1.94</c:v>
                </c:pt>
                <c:pt idx="531">
                  <c:v>-1.9379999999999997</c:v>
                </c:pt>
                <c:pt idx="532">
                  <c:v>-1.9359999999999999</c:v>
                </c:pt>
                <c:pt idx="533">
                  <c:v>-1.9340000000000002</c:v>
                </c:pt>
                <c:pt idx="534">
                  <c:v>-1.9319999999999999</c:v>
                </c:pt>
                <c:pt idx="535">
                  <c:v>-1.9299999999999997</c:v>
                </c:pt>
                <c:pt idx="536">
                  <c:v>-1.9279999999999999</c:v>
                </c:pt>
                <c:pt idx="537">
                  <c:v>-1.9260000000000002</c:v>
                </c:pt>
                <c:pt idx="538">
                  <c:v>-1.9239999999999999</c:v>
                </c:pt>
                <c:pt idx="539">
                  <c:v>-1.9219999999999997</c:v>
                </c:pt>
                <c:pt idx="540">
                  <c:v>-1.92</c:v>
                </c:pt>
                <c:pt idx="541">
                  <c:v>-1.9180000000000001</c:v>
                </c:pt>
                <c:pt idx="542">
                  <c:v>-1.9159999999999999</c:v>
                </c:pt>
                <c:pt idx="543">
                  <c:v>-1.9139999999999997</c:v>
                </c:pt>
                <c:pt idx="544">
                  <c:v>-1.9119999999999999</c:v>
                </c:pt>
                <c:pt idx="545">
                  <c:v>-1.9100000000000001</c:v>
                </c:pt>
                <c:pt idx="546">
                  <c:v>-1.9079999999999999</c:v>
                </c:pt>
                <c:pt idx="547">
                  <c:v>-1.9059999999999997</c:v>
                </c:pt>
                <c:pt idx="548">
                  <c:v>-1.9039999999999999</c:v>
                </c:pt>
                <c:pt idx="549">
                  <c:v>-1.9020000000000001</c:v>
                </c:pt>
                <c:pt idx="550">
                  <c:v>-1.9</c:v>
                </c:pt>
                <c:pt idx="551">
                  <c:v>-1.8979999999999997</c:v>
                </c:pt>
                <c:pt idx="552">
                  <c:v>-1.8959999999999999</c:v>
                </c:pt>
                <c:pt idx="553">
                  <c:v>-1.8940000000000001</c:v>
                </c:pt>
                <c:pt idx="554">
                  <c:v>-1.8919999999999999</c:v>
                </c:pt>
                <c:pt idx="555">
                  <c:v>-1.8899999999999997</c:v>
                </c:pt>
                <c:pt idx="556">
                  <c:v>-1.8879999999999999</c:v>
                </c:pt>
                <c:pt idx="557">
                  <c:v>-1.8860000000000001</c:v>
                </c:pt>
                <c:pt idx="558">
                  <c:v>-1.8839999999999999</c:v>
                </c:pt>
                <c:pt idx="559">
                  <c:v>-1.8819999999999997</c:v>
                </c:pt>
                <c:pt idx="560">
                  <c:v>-1.88</c:v>
                </c:pt>
                <c:pt idx="561">
                  <c:v>-1.8780000000000001</c:v>
                </c:pt>
                <c:pt idx="562">
                  <c:v>-1.8759999999999999</c:v>
                </c:pt>
                <c:pt idx="563">
                  <c:v>-1.8740000000000001</c:v>
                </c:pt>
                <c:pt idx="564">
                  <c:v>-1.8719999999999999</c:v>
                </c:pt>
                <c:pt idx="565">
                  <c:v>-1.87</c:v>
                </c:pt>
                <c:pt idx="566">
                  <c:v>-1.8680000000000003</c:v>
                </c:pt>
                <c:pt idx="567">
                  <c:v>-1.8660000000000001</c:v>
                </c:pt>
                <c:pt idx="568">
                  <c:v>-1.8639999999999999</c:v>
                </c:pt>
                <c:pt idx="569">
                  <c:v>-1.8620000000000001</c:v>
                </c:pt>
                <c:pt idx="570">
                  <c:v>-1.8600000000000003</c:v>
                </c:pt>
                <c:pt idx="571">
                  <c:v>-1.8580000000000001</c:v>
                </c:pt>
                <c:pt idx="572">
                  <c:v>-1.8559999999999999</c:v>
                </c:pt>
                <c:pt idx="573">
                  <c:v>-1.8540000000000001</c:v>
                </c:pt>
                <c:pt idx="574">
                  <c:v>-1.8520000000000003</c:v>
                </c:pt>
                <c:pt idx="575">
                  <c:v>-1.85</c:v>
                </c:pt>
                <c:pt idx="576">
                  <c:v>-1.8479999999999999</c:v>
                </c:pt>
                <c:pt idx="577">
                  <c:v>-1.8460000000000001</c:v>
                </c:pt>
                <c:pt idx="578">
                  <c:v>-1.8440000000000003</c:v>
                </c:pt>
                <c:pt idx="579">
                  <c:v>-1.8420000000000001</c:v>
                </c:pt>
                <c:pt idx="580">
                  <c:v>-1.8399999999999999</c:v>
                </c:pt>
                <c:pt idx="581">
                  <c:v>-1.8380000000000001</c:v>
                </c:pt>
                <c:pt idx="582">
                  <c:v>-1.8360000000000003</c:v>
                </c:pt>
                <c:pt idx="583">
                  <c:v>-1.8340000000000001</c:v>
                </c:pt>
                <c:pt idx="584">
                  <c:v>-1.8319999999999999</c:v>
                </c:pt>
                <c:pt idx="585">
                  <c:v>-1.83</c:v>
                </c:pt>
                <c:pt idx="586">
                  <c:v>-1.8280000000000003</c:v>
                </c:pt>
                <c:pt idx="587">
                  <c:v>-1.8260000000000001</c:v>
                </c:pt>
                <c:pt idx="588">
                  <c:v>-1.8239999999999998</c:v>
                </c:pt>
                <c:pt idx="589">
                  <c:v>-1.8220000000000001</c:v>
                </c:pt>
                <c:pt idx="590">
                  <c:v>-1.8200000000000003</c:v>
                </c:pt>
                <c:pt idx="591">
                  <c:v>-1.8180000000000001</c:v>
                </c:pt>
                <c:pt idx="592">
                  <c:v>-1.8159999999999998</c:v>
                </c:pt>
                <c:pt idx="593">
                  <c:v>-1.8140000000000001</c:v>
                </c:pt>
                <c:pt idx="594">
                  <c:v>-1.8120000000000003</c:v>
                </c:pt>
                <c:pt idx="595">
                  <c:v>-1.81</c:v>
                </c:pt>
                <c:pt idx="596">
                  <c:v>-1.8079999999999998</c:v>
                </c:pt>
                <c:pt idx="597">
                  <c:v>-1.806</c:v>
                </c:pt>
                <c:pt idx="598">
                  <c:v>-1.8040000000000003</c:v>
                </c:pt>
                <c:pt idx="599">
                  <c:v>-1.802</c:v>
                </c:pt>
                <c:pt idx="600">
                  <c:v>-1.7999999999999998</c:v>
                </c:pt>
                <c:pt idx="601">
                  <c:v>-1.798</c:v>
                </c:pt>
                <c:pt idx="602">
                  <c:v>-1.7960000000000003</c:v>
                </c:pt>
                <c:pt idx="603">
                  <c:v>-1.794</c:v>
                </c:pt>
                <c:pt idx="604">
                  <c:v>-1.7919999999999998</c:v>
                </c:pt>
                <c:pt idx="605">
                  <c:v>-1.79</c:v>
                </c:pt>
                <c:pt idx="606">
                  <c:v>-1.7880000000000003</c:v>
                </c:pt>
                <c:pt idx="607">
                  <c:v>-1.786</c:v>
                </c:pt>
                <c:pt idx="608">
                  <c:v>-1.7839999999999998</c:v>
                </c:pt>
                <c:pt idx="609">
                  <c:v>-1.782</c:v>
                </c:pt>
                <c:pt idx="610">
                  <c:v>-1.7800000000000002</c:v>
                </c:pt>
                <c:pt idx="611">
                  <c:v>-1.778</c:v>
                </c:pt>
                <c:pt idx="612">
                  <c:v>-1.7759999999999998</c:v>
                </c:pt>
                <c:pt idx="613">
                  <c:v>-1.774</c:v>
                </c:pt>
                <c:pt idx="614">
                  <c:v>-1.7720000000000002</c:v>
                </c:pt>
                <c:pt idx="615">
                  <c:v>-1.77</c:v>
                </c:pt>
                <c:pt idx="616">
                  <c:v>-1.7679999999999998</c:v>
                </c:pt>
                <c:pt idx="617">
                  <c:v>-1.766</c:v>
                </c:pt>
                <c:pt idx="618">
                  <c:v>-1.7640000000000002</c:v>
                </c:pt>
                <c:pt idx="619">
                  <c:v>-1.762</c:v>
                </c:pt>
                <c:pt idx="620">
                  <c:v>-1.7599999999999998</c:v>
                </c:pt>
                <c:pt idx="621">
                  <c:v>-1.758</c:v>
                </c:pt>
                <c:pt idx="622">
                  <c:v>-1.7560000000000002</c:v>
                </c:pt>
                <c:pt idx="623">
                  <c:v>-1.754</c:v>
                </c:pt>
                <c:pt idx="624">
                  <c:v>-1.7519999999999998</c:v>
                </c:pt>
                <c:pt idx="625">
                  <c:v>-1.75</c:v>
                </c:pt>
                <c:pt idx="626">
                  <c:v>-1.7480000000000002</c:v>
                </c:pt>
                <c:pt idx="627">
                  <c:v>-1.746</c:v>
                </c:pt>
                <c:pt idx="628">
                  <c:v>-1.7439999999999998</c:v>
                </c:pt>
                <c:pt idx="629">
                  <c:v>-1.742</c:v>
                </c:pt>
                <c:pt idx="630">
                  <c:v>-1.7400000000000002</c:v>
                </c:pt>
                <c:pt idx="631">
                  <c:v>-1.738</c:v>
                </c:pt>
                <c:pt idx="632">
                  <c:v>-1.7359999999999998</c:v>
                </c:pt>
                <c:pt idx="633">
                  <c:v>-1.734</c:v>
                </c:pt>
                <c:pt idx="634">
                  <c:v>-1.7320000000000002</c:v>
                </c:pt>
                <c:pt idx="635">
                  <c:v>-1.73</c:v>
                </c:pt>
                <c:pt idx="636">
                  <c:v>-1.7279999999999998</c:v>
                </c:pt>
                <c:pt idx="637">
                  <c:v>-1.726</c:v>
                </c:pt>
                <c:pt idx="638">
                  <c:v>-1.7240000000000002</c:v>
                </c:pt>
                <c:pt idx="639">
                  <c:v>-1.722</c:v>
                </c:pt>
                <c:pt idx="640">
                  <c:v>-1.7199999999999998</c:v>
                </c:pt>
                <c:pt idx="641">
                  <c:v>-1.718</c:v>
                </c:pt>
                <c:pt idx="642">
                  <c:v>-1.7160000000000002</c:v>
                </c:pt>
                <c:pt idx="643">
                  <c:v>-1.714</c:v>
                </c:pt>
                <c:pt idx="644">
                  <c:v>-1.7119999999999997</c:v>
                </c:pt>
                <c:pt idx="645">
                  <c:v>-1.71</c:v>
                </c:pt>
                <c:pt idx="646">
                  <c:v>-1.7080000000000002</c:v>
                </c:pt>
                <c:pt idx="647">
                  <c:v>-1.706</c:v>
                </c:pt>
                <c:pt idx="648">
                  <c:v>-1.7039999999999997</c:v>
                </c:pt>
                <c:pt idx="649">
                  <c:v>-1.702</c:v>
                </c:pt>
                <c:pt idx="650">
                  <c:v>-1.7000000000000002</c:v>
                </c:pt>
                <c:pt idx="651">
                  <c:v>-1.698</c:v>
                </c:pt>
                <c:pt idx="652">
                  <c:v>-1.6959999999999997</c:v>
                </c:pt>
                <c:pt idx="653">
                  <c:v>-1.694</c:v>
                </c:pt>
                <c:pt idx="654">
                  <c:v>-1.6920000000000002</c:v>
                </c:pt>
                <c:pt idx="655">
                  <c:v>-1.69</c:v>
                </c:pt>
                <c:pt idx="656">
                  <c:v>-1.6879999999999997</c:v>
                </c:pt>
                <c:pt idx="657">
                  <c:v>-1.6859999999999999</c:v>
                </c:pt>
                <c:pt idx="658">
                  <c:v>-1.6840000000000002</c:v>
                </c:pt>
                <c:pt idx="659">
                  <c:v>-1.6819999999999999</c:v>
                </c:pt>
                <c:pt idx="660">
                  <c:v>-1.6799999999999997</c:v>
                </c:pt>
                <c:pt idx="661">
                  <c:v>-1.6779999999999999</c:v>
                </c:pt>
                <c:pt idx="662">
                  <c:v>-1.6760000000000002</c:v>
                </c:pt>
                <c:pt idx="663">
                  <c:v>-1.6739999999999999</c:v>
                </c:pt>
                <c:pt idx="664">
                  <c:v>-1.6719999999999997</c:v>
                </c:pt>
                <c:pt idx="665">
                  <c:v>-1.67</c:v>
                </c:pt>
                <c:pt idx="666">
                  <c:v>-1.6680000000000001</c:v>
                </c:pt>
                <c:pt idx="667">
                  <c:v>-1.6659999999999999</c:v>
                </c:pt>
                <c:pt idx="668">
                  <c:v>-1.6639999999999997</c:v>
                </c:pt>
                <c:pt idx="669">
                  <c:v>-1.6619999999999999</c:v>
                </c:pt>
                <c:pt idx="670">
                  <c:v>-1.6600000000000001</c:v>
                </c:pt>
                <c:pt idx="671">
                  <c:v>-1.6579999999999999</c:v>
                </c:pt>
                <c:pt idx="672">
                  <c:v>-1.6559999999999997</c:v>
                </c:pt>
                <c:pt idx="673">
                  <c:v>-1.6539999999999999</c:v>
                </c:pt>
                <c:pt idx="674">
                  <c:v>-1.6520000000000001</c:v>
                </c:pt>
                <c:pt idx="675">
                  <c:v>-1.65</c:v>
                </c:pt>
                <c:pt idx="676">
                  <c:v>-1.6479999999999997</c:v>
                </c:pt>
                <c:pt idx="677">
                  <c:v>-1.6459999999999999</c:v>
                </c:pt>
                <c:pt idx="678">
                  <c:v>-1.6440000000000001</c:v>
                </c:pt>
                <c:pt idx="679">
                  <c:v>-1.6419999999999999</c:v>
                </c:pt>
                <c:pt idx="680">
                  <c:v>-1.6399999999999997</c:v>
                </c:pt>
                <c:pt idx="681">
                  <c:v>-1.6379999999999999</c:v>
                </c:pt>
                <c:pt idx="682">
                  <c:v>-1.6360000000000001</c:v>
                </c:pt>
                <c:pt idx="683">
                  <c:v>-1.6339999999999999</c:v>
                </c:pt>
                <c:pt idx="684">
                  <c:v>-1.6319999999999997</c:v>
                </c:pt>
                <c:pt idx="685">
                  <c:v>-1.63</c:v>
                </c:pt>
                <c:pt idx="686">
                  <c:v>-1.6280000000000001</c:v>
                </c:pt>
                <c:pt idx="687">
                  <c:v>-1.6259999999999999</c:v>
                </c:pt>
                <c:pt idx="688">
                  <c:v>-1.6240000000000001</c:v>
                </c:pt>
                <c:pt idx="689">
                  <c:v>-1.6219999999999999</c:v>
                </c:pt>
                <c:pt idx="690">
                  <c:v>-1.62</c:v>
                </c:pt>
                <c:pt idx="691">
                  <c:v>-1.6180000000000003</c:v>
                </c:pt>
                <c:pt idx="692">
                  <c:v>-1.6160000000000001</c:v>
                </c:pt>
                <c:pt idx="693">
                  <c:v>-1.6139999999999999</c:v>
                </c:pt>
                <c:pt idx="694">
                  <c:v>-1.6120000000000001</c:v>
                </c:pt>
                <c:pt idx="695">
                  <c:v>-1.6100000000000003</c:v>
                </c:pt>
                <c:pt idx="696">
                  <c:v>-1.6080000000000001</c:v>
                </c:pt>
                <c:pt idx="697">
                  <c:v>-1.6059999999999999</c:v>
                </c:pt>
                <c:pt idx="698">
                  <c:v>-1.6040000000000001</c:v>
                </c:pt>
                <c:pt idx="699">
                  <c:v>-1.6020000000000003</c:v>
                </c:pt>
                <c:pt idx="700">
                  <c:v>-1.6</c:v>
                </c:pt>
                <c:pt idx="701">
                  <c:v>-1.5979999999999999</c:v>
                </c:pt>
                <c:pt idx="702">
                  <c:v>-1.5960000000000001</c:v>
                </c:pt>
                <c:pt idx="703">
                  <c:v>-1.5940000000000003</c:v>
                </c:pt>
                <c:pt idx="704">
                  <c:v>-1.5920000000000001</c:v>
                </c:pt>
                <c:pt idx="705">
                  <c:v>-1.5899999999999999</c:v>
                </c:pt>
                <c:pt idx="706">
                  <c:v>-1.5880000000000001</c:v>
                </c:pt>
                <c:pt idx="707">
                  <c:v>-1.5860000000000003</c:v>
                </c:pt>
                <c:pt idx="708">
                  <c:v>-1.5840000000000001</c:v>
                </c:pt>
                <c:pt idx="709">
                  <c:v>-1.5819999999999999</c:v>
                </c:pt>
                <c:pt idx="710">
                  <c:v>-1.58</c:v>
                </c:pt>
                <c:pt idx="711">
                  <c:v>-1.5780000000000003</c:v>
                </c:pt>
                <c:pt idx="712">
                  <c:v>-1.5760000000000001</c:v>
                </c:pt>
                <c:pt idx="713">
                  <c:v>-1.5739999999999998</c:v>
                </c:pt>
                <c:pt idx="714">
                  <c:v>-1.5720000000000001</c:v>
                </c:pt>
                <c:pt idx="715">
                  <c:v>-1.5700000000000003</c:v>
                </c:pt>
                <c:pt idx="716">
                  <c:v>-1.5680000000000001</c:v>
                </c:pt>
                <c:pt idx="717">
                  <c:v>-1.5659999999999998</c:v>
                </c:pt>
                <c:pt idx="718">
                  <c:v>-1.5640000000000001</c:v>
                </c:pt>
                <c:pt idx="719">
                  <c:v>-1.5620000000000003</c:v>
                </c:pt>
                <c:pt idx="720">
                  <c:v>-1.56</c:v>
                </c:pt>
                <c:pt idx="721">
                  <c:v>-1.5579999999999998</c:v>
                </c:pt>
                <c:pt idx="722">
                  <c:v>-1.556</c:v>
                </c:pt>
                <c:pt idx="723">
                  <c:v>-1.5540000000000003</c:v>
                </c:pt>
                <c:pt idx="724">
                  <c:v>-1.552</c:v>
                </c:pt>
                <c:pt idx="725">
                  <c:v>-1.5499999999999998</c:v>
                </c:pt>
                <c:pt idx="726">
                  <c:v>-1.548</c:v>
                </c:pt>
                <c:pt idx="727">
                  <c:v>-1.5460000000000003</c:v>
                </c:pt>
                <c:pt idx="728">
                  <c:v>-1.544</c:v>
                </c:pt>
                <c:pt idx="729">
                  <c:v>-1.5419999999999998</c:v>
                </c:pt>
                <c:pt idx="730">
                  <c:v>-1.54</c:v>
                </c:pt>
                <c:pt idx="731">
                  <c:v>-1.5380000000000003</c:v>
                </c:pt>
                <c:pt idx="732">
                  <c:v>-1.536</c:v>
                </c:pt>
                <c:pt idx="733">
                  <c:v>-1.5339999999999998</c:v>
                </c:pt>
                <c:pt idx="734">
                  <c:v>-1.532</c:v>
                </c:pt>
                <c:pt idx="735">
                  <c:v>-1.5300000000000002</c:v>
                </c:pt>
                <c:pt idx="736">
                  <c:v>-1.528</c:v>
                </c:pt>
                <c:pt idx="737">
                  <c:v>-1.5259999999999998</c:v>
                </c:pt>
                <c:pt idx="738">
                  <c:v>-1.524</c:v>
                </c:pt>
                <c:pt idx="739">
                  <c:v>-1.5220000000000002</c:v>
                </c:pt>
                <c:pt idx="740">
                  <c:v>-1.52</c:v>
                </c:pt>
                <c:pt idx="741">
                  <c:v>-1.5179999999999998</c:v>
                </c:pt>
                <c:pt idx="742">
                  <c:v>-1.516</c:v>
                </c:pt>
                <c:pt idx="743">
                  <c:v>-1.5140000000000002</c:v>
                </c:pt>
                <c:pt idx="744">
                  <c:v>-1.512</c:v>
                </c:pt>
                <c:pt idx="745">
                  <c:v>-1.5099999999999998</c:v>
                </c:pt>
                <c:pt idx="746">
                  <c:v>-1.508</c:v>
                </c:pt>
                <c:pt idx="747">
                  <c:v>-1.5060000000000002</c:v>
                </c:pt>
                <c:pt idx="748">
                  <c:v>-1.504</c:v>
                </c:pt>
                <c:pt idx="749">
                  <c:v>-1.5019999999999998</c:v>
                </c:pt>
                <c:pt idx="750">
                  <c:v>-1.5</c:v>
                </c:pt>
                <c:pt idx="751">
                  <c:v>-1.4980000000000002</c:v>
                </c:pt>
                <c:pt idx="752">
                  <c:v>-1.496</c:v>
                </c:pt>
                <c:pt idx="753">
                  <c:v>-1.4939999999999998</c:v>
                </c:pt>
                <c:pt idx="754">
                  <c:v>-1.492</c:v>
                </c:pt>
                <c:pt idx="755">
                  <c:v>-1.4900000000000002</c:v>
                </c:pt>
                <c:pt idx="756">
                  <c:v>-1.488</c:v>
                </c:pt>
                <c:pt idx="757">
                  <c:v>-1.4859999999999998</c:v>
                </c:pt>
                <c:pt idx="758">
                  <c:v>-1.484</c:v>
                </c:pt>
                <c:pt idx="759">
                  <c:v>-1.4820000000000002</c:v>
                </c:pt>
                <c:pt idx="760">
                  <c:v>-1.48</c:v>
                </c:pt>
                <c:pt idx="761">
                  <c:v>-1.4779999999999998</c:v>
                </c:pt>
                <c:pt idx="762">
                  <c:v>-1.476</c:v>
                </c:pt>
                <c:pt idx="763">
                  <c:v>-1.4740000000000002</c:v>
                </c:pt>
                <c:pt idx="764">
                  <c:v>-1.472</c:v>
                </c:pt>
                <c:pt idx="765">
                  <c:v>-1.4699999999999998</c:v>
                </c:pt>
                <c:pt idx="766">
                  <c:v>-1.468</c:v>
                </c:pt>
                <c:pt idx="767">
                  <c:v>-1.4660000000000002</c:v>
                </c:pt>
                <c:pt idx="768">
                  <c:v>-1.464</c:v>
                </c:pt>
                <c:pt idx="769">
                  <c:v>-1.4619999999999997</c:v>
                </c:pt>
                <c:pt idx="770">
                  <c:v>-1.46</c:v>
                </c:pt>
                <c:pt idx="771">
                  <c:v>-1.4580000000000002</c:v>
                </c:pt>
                <c:pt idx="772">
                  <c:v>-1.456</c:v>
                </c:pt>
                <c:pt idx="773">
                  <c:v>-1.4539999999999997</c:v>
                </c:pt>
                <c:pt idx="774">
                  <c:v>-1.452</c:v>
                </c:pt>
                <c:pt idx="775">
                  <c:v>-1.4500000000000002</c:v>
                </c:pt>
                <c:pt idx="776">
                  <c:v>-1.448</c:v>
                </c:pt>
                <c:pt idx="777">
                  <c:v>-1.4459999999999997</c:v>
                </c:pt>
                <c:pt idx="778">
                  <c:v>-1.444</c:v>
                </c:pt>
                <c:pt idx="779">
                  <c:v>-1.4420000000000002</c:v>
                </c:pt>
                <c:pt idx="780">
                  <c:v>-1.44</c:v>
                </c:pt>
                <c:pt idx="781">
                  <c:v>-1.4379999999999997</c:v>
                </c:pt>
                <c:pt idx="782">
                  <c:v>-1.4359999999999999</c:v>
                </c:pt>
                <c:pt idx="783">
                  <c:v>-1.4340000000000002</c:v>
                </c:pt>
                <c:pt idx="784">
                  <c:v>-1.4319999999999999</c:v>
                </c:pt>
                <c:pt idx="785">
                  <c:v>-1.4299999999999997</c:v>
                </c:pt>
                <c:pt idx="786">
                  <c:v>-1.4279999999999999</c:v>
                </c:pt>
                <c:pt idx="787">
                  <c:v>-1.4260000000000002</c:v>
                </c:pt>
                <c:pt idx="788">
                  <c:v>-1.4239999999999999</c:v>
                </c:pt>
                <c:pt idx="789">
                  <c:v>-1.4219999999999997</c:v>
                </c:pt>
                <c:pt idx="790">
                  <c:v>-1.42</c:v>
                </c:pt>
                <c:pt idx="791">
                  <c:v>-1.4180000000000001</c:v>
                </c:pt>
                <c:pt idx="792">
                  <c:v>-1.4159999999999999</c:v>
                </c:pt>
                <c:pt idx="793">
                  <c:v>-1.4139999999999997</c:v>
                </c:pt>
                <c:pt idx="794">
                  <c:v>-1.4119999999999999</c:v>
                </c:pt>
                <c:pt idx="795">
                  <c:v>-1.4100000000000001</c:v>
                </c:pt>
                <c:pt idx="796">
                  <c:v>-1.4079999999999999</c:v>
                </c:pt>
                <c:pt idx="797">
                  <c:v>-1.4059999999999997</c:v>
                </c:pt>
                <c:pt idx="798">
                  <c:v>-1.4039999999999999</c:v>
                </c:pt>
                <c:pt idx="799">
                  <c:v>-1.4020000000000001</c:v>
                </c:pt>
                <c:pt idx="800">
                  <c:v>-1.4</c:v>
                </c:pt>
                <c:pt idx="801">
                  <c:v>-1.3979999999999997</c:v>
                </c:pt>
                <c:pt idx="802">
                  <c:v>-1.3959999999999999</c:v>
                </c:pt>
                <c:pt idx="803">
                  <c:v>-1.3940000000000001</c:v>
                </c:pt>
                <c:pt idx="804">
                  <c:v>-1.3919999999999999</c:v>
                </c:pt>
                <c:pt idx="805">
                  <c:v>-1.3899999999999997</c:v>
                </c:pt>
                <c:pt idx="806">
                  <c:v>-1.3879999999999999</c:v>
                </c:pt>
                <c:pt idx="807">
                  <c:v>-1.3860000000000001</c:v>
                </c:pt>
                <c:pt idx="808">
                  <c:v>-1.3839999999999999</c:v>
                </c:pt>
                <c:pt idx="809">
                  <c:v>-1.3819999999999997</c:v>
                </c:pt>
                <c:pt idx="810">
                  <c:v>-1.38</c:v>
                </c:pt>
                <c:pt idx="811">
                  <c:v>-1.3780000000000001</c:v>
                </c:pt>
                <c:pt idx="812">
                  <c:v>-1.3759999999999999</c:v>
                </c:pt>
                <c:pt idx="813">
                  <c:v>-1.3740000000000001</c:v>
                </c:pt>
                <c:pt idx="814">
                  <c:v>-1.3719999999999999</c:v>
                </c:pt>
                <c:pt idx="815">
                  <c:v>-1.37</c:v>
                </c:pt>
                <c:pt idx="816">
                  <c:v>-1.3680000000000003</c:v>
                </c:pt>
                <c:pt idx="817">
                  <c:v>-1.3660000000000001</c:v>
                </c:pt>
                <c:pt idx="818">
                  <c:v>-1.3639999999999999</c:v>
                </c:pt>
                <c:pt idx="819">
                  <c:v>-1.3620000000000001</c:v>
                </c:pt>
                <c:pt idx="820">
                  <c:v>-1.3600000000000003</c:v>
                </c:pt>
                <c:pt idx="821">
                  <c:v>-1.3580000000000001</c:v>
                </c:pt>
                <c:pt idx="822">
                  <c:v>-1.3559999999999999</c:v>
                </c:pt>
                <c:pt idx="823">
                  <c:v>-1.3540000000000001</c:v>
                </c:pt>
                <c:pt idx="824">
                  <c:v>-1.3520000000000003</c:v>
                </c:pt>
                <c:pt idx="825">
                  <c:v>-1.35</c:v>
                </c:pt>
                <c:pt idx="826">
                  <c:v>-1.3479999999999999</c:v>
                </c:pt>
                <c:pt idx="827">
                  <c:v>-1.3460000000000001</c:v>
                </c:pt>
                <c:pt idx="828">
                  <c:v>-1.3440000000000003</c:v>
                </c:pt>
                <c:pt idx="829">
                  <c:v>-1.3420000000000001</c:v>
                </c:pt>
                <c:pt idx="830">
                  <c:v>-1.3399999999999999</c:v>
                </c:pt>
                <c:pt idx="831">
                  <c:v>-1.3380000000000001</c:v>
                </c:pt>
                <c:pt idx="832">
                  <c:v>-1.3360000000000003</c:v>
                </c:pt>
                <c:pt idx="833">
                  <c:v>-1.3340000000000001</c:v>
                </c:pt>
                <c:pt idx="834">
                  <c:v>-1.3319999999999999</c:v>
                </c:pt>
                <c:pt idx="835">
                  <c:v>-1.33</c:v>
                </c:pt>
                <c:pt idx="836">
                  <c:v>-1.3280000000000003</c:v>
                </c:pt>
                <c:pt idx="837">
                  <c:v>-1.3260000000000001</c:v>
                </c:pt>
                <c:pt idx="838">
                  <c:v>-1.3239999999999998</c:v>
                </c:pt>
                <c:pt idx="839">
                  <c:v>-1.3220000000000001</c:v>
                </c:pt>
                <c:pt idx="840">
                  <c:v>-1.3200000000000003</c:v>
                </c:pt>
                <c:pt idx="841">
                  <c:v>-1.3180000000000001</c:v>
                </c:pt>
                <c:pt idx="842">
                  <c:v>-1.3159999999999998</c:v>
                </c:pt>
                <c:pt idx="843">
                  <c:v>-1.3140000000000001</c:v>
                </c:pt>
                <c:pt idx="844">
                  <c:v>-1.3120000000000003</c:v>
                </c:pt>
                <c:pt idx="845">
                  <c:v>-1.31</c:v>
                </c:pt>
                <c:pt idx="846">
                  <c:v>-1.3079999999999998</c:v>
                </c:pt>
                <c:pt idx="847">
                  <c:v>-1.306</c:v>
                </c:pt>
                <c:pt idx="848">
                  <c:v>-1.3040000000000003</c:v>
                </c:pt>
                <c:pt idx="849">
                  <c:v>-1.302</c:v>
                </c:pt>
                <c:pt idx="850">
                  <c:v>-1.2999999999999998</c:v>
                </c:pt>
                <c:pt idx="851">
                  <c:v>-1.298</c:v>
                </c:pt>
                <c:pt idx="852">
                  <c:v>-1.2960000000000003</c:v>
                </c:pt>
                <c:pt idx="853">
                  <c:v>-1.294</c:v>
                </c:pt>
                <c:pt idx="854">
                  <c:v>-1.2919999999999998</c:v>
                </c:pt>
                <c:pt idx="855">
                  <c:v>-1.29</c:v>
                </c:pt>
                <c:pt idx="856">
                  <c:v>-1.2880000000000003</c:v>
                </c:pt>
                <c:pt idx="857">
                  <c:v>-1.286</c:v>
                </c:pt>
                <c:pt idx="858">
                  <c:v>-1.2839999999999998</c:v>
                </c:pt>
                <c:pt idx="859">
                  <c:v>-1.282</c:v>
                </c:pt>
                <c:pt idx="860">
                  <c:v>-1.2800000000000002</c:v>
                </c:pt>
                <c:pt idx="861">
                  <c:v>-1.278</c:v>
                </c:pt>
                <c:pt idx="862">
                  <c:v>-1.2759999999999998</c:v>
                </c:pt>
                <c:pt idx="863">
                  <c:v>-1.274</c:v>
                </c:pt>
                <c:pt idx="864">
                  <c:v>-1.2720000000000002</c:v>
                </c:pt>
                <c:pt idx="865">
                  <c:v>-1.27</c:v>
                </c:pt>
                <c:pt idx="866">
                  <c:v>-1.2679999999999998</c:v>
                </c:pt>
                <c:pt idx="867">
                  <c:v>-1.266</c:v>
                </c:pt>
                <c:pt idx="868">
                  <c:v>-1.2640000000000002</c:v>
                </c:pt>
                <c:pt idx="869">
                  <c:v>-1.262</c:v>
                </c:pt>
                <c:pt idx="870">
                  <c:v>-1.2599999999999998</c:v>
                </c:pt>
                <c:pt idx="871">
                  <c:v>-1.258</c:v>
                </c:pt>
                <c:pt idx="872">
                  <c:v>-1.2560000000000002</c:v>
                </c:pt>
                <c:pt idx="873">
                  <c:v>-1.254</c:v>
                </c:pt>
                <c:pt idx="874">
                  <c:v>-1.2519999999999998</c:v>
                </c:pt>
                <c:pt idx="875">
                  <c:v>-1.25</c:v>
                </c:pt>
                <c:pt idx="876">
                  <c:v>-1.2480000000000002</c:v>
                </c:pt>
                <c:pt idx="877">
                  <c:v>-1.246</c:v>
                </c:pt>
                <c:pt idx="878">
                  <c:v>-1.2439999999999998</c:v>
                </c:pt>
                <c:pt idx="879">
                  <c:v>-1.242</c:v>
                </c:pt>
                <c:pt idx="880">
                  <c:v>-1.2400000000000002</c:v>
                </c:pt>
                <c:pt idx="881">
                  <c:v>-1.238</c:v>
                </c:pt>
                <c:pt idx="882">
                  <c:v>-1.2359999999999998</c:v>
                </c:pt>
                <c:pt idx="883">
                  <c:v>-1.234</c:v>
                </c:pt>
                <c:pt idx="884">
                  <c:v>-1.2320000000000002</c:v>
                </c:pt>
                <c:pt idx="885">
                  <c:v>-1.23</c:v>
                </c:pt>
                <c:pt idx="886">
                  <c:v>-1.2279999999999998</c:v>
                </c:pt>
                <c:pt idx="887">
                  <c:v>-1.226</c:v>
                </c:pt>
                <c:pt idx="888">
                  <c:v>-1.2240000000000002</c:v>
                </c:pt>
                <c:pt idx="889">
                  <c:v>-1.222</c:v>
                </c:pt>
                <c:pt idx="890">
                  <c:v>-1.2199999999999998</c:v>
                </c:pt>
                <c:pt idx="891">
                  <c:v>-1.218</c:v>
                </c:pt>
                <c:pt idx="892">
                  <c:v>-1.2160000000000002</c:v>
                </c:pt>
                <c:pt idx="893">
                  <c:v>-1.214</c:v>
                </c:pt>
                <c:pt idx="894">
                  <c:v>-1.2119999999999997</c:v>
                </c:pt>
                <c:pt idx="895">
                  <c:v>-1.21</c:v>
                </c:pt>
                <c:pt idx="896">
                  <c:v>-1.2080000000000002</c:v>
                </c:pt>
                <c:pt idx="897">
                  <c:v>-1.206</c:v>
                </c:pt>
                <c:pt idx="898">
                  <c:v>-1.2039999999999997</c:v>
                </c:pt>
                <c:pt idx="899">
                  <c:v>-1.202</c:v>
                </c:pt>
                <c:pt idx="900">
                  <c:v>-1.2000000000000002</c:v>
                </c:pt>
                <c:pt idx="901">
                  <c:v>-1.198</c:v>
                </c:pt>
                <c:pt idx="902">
                  <c:v>-1.1959999999999997</c:v>
                </c:pt>
                <c:pt idx="903">
                  <c:v>-1.194</c:v>
                </c:pt>
                <c:pt idx="904">
                  <c:v>-1.1920000000000002</c:v>
                </c:pt>
                <c:pt idx="905">
                  <c:v>-1.19</c:v>
                </c:pt>
                <c:pt idx="906">
                  <c:v>-1.1879999999999997</c:v>
                </c:pt>
                <c:pt idx="907">
                  <c:v>-1.1859999999999999</c:v>
                </c:pt>
                <c:pt idx="908">
                  <c:v>-1.1840000000000002</c:v>
                </c:pt>
                <c:pt idx="909">
                  <c:v>-1.1819999999999999</c:v>
                </c:pt>
                <c:pt idx="910">
                  <c:v>-1.1799999999999997</c:v>
                </c:pt>
                <c:pt idx="911">
                  <c:v>-1.1779999999999999</c:v>
                </c:pt>
                <c:pt idx="912">
                  <c:v>-1.1760000000000002</c:v>
                </c:pt>
                <c:pt idx="913">
                  <c:v>-1.1739999999999999</c:v>
                </c:pt>
                <c:pt idx="914">
                  <c:v>-1.1719999999999997</c:v>
                </c:pt>
                <c:pt idx="915">
                  <c:v>-1.17</c:v>
                </c:pt>
                <c:pt idx="916">
                  <c:v>-1.1680000000000001</c:v>
                </c:pt>
                <c:pt idx="917">
                  <c:v>-1.1659999999999999</c:v>
                </c:pt>
                <c:pt idx="918">
                  <c:v>-1.1639999999999997</c:v>
                </c:pt>
                <c:pt idx="919">
                  <c:v>-1.1619999999999999</c:v>
                </c:pt>
                <c:pt idx="920">
                  <c:v>-1.1600000000000001</c:v>
                </c:pt>
                <c:pt idx="921">
                  <c:v>-1.1579999999999999</c:v>
                </c:pt>
                <c:pt idx="922">
                  <c:v>-1.1559999999999997</c:v>
                </c:pt>
                <c:pt idx="923">
                  <c:v>-1.1539999999999999</c:v>
                </c:pt>
                <c:pt idx="924">
                  <c:v>-1.1520000000000001</c:v>
                </c:pt>
                <c:pt idx="925">
                  <c:v>-1.1499999999999999</c:v>
                </c:pt>
                <c:pt idx="926">
                  <c:v>-1.1479999999999997</c:v>
                </c:pt>
                <c:pt idx="927">
                  <c:v>-1.1459999999999999</c:v>
                </c:pt>
                <c:pt idx="928">
                  <c:v>-1.1440000000000001</c:v>
                </c:pt>
                <c:pt idx="929">
                  <c:v>-1.1419999999999999</c:v>
                </c:pt>
                <c:pt idx="930">
                  <c:v>-1.1399999999999997</c:v>
                </c:pt>
                <c:pt idx="931">
                  <c:v>-1.1379999999999999</c:v>
                </c:pt>
                <c:pt idx="932">
                  <c:v>-1.1360000000000001</c:v>
                </c:pt>
                <c:pt idx="933">
                  <c:v>-1.1339999999999999</c:v>
                </c:pt>
                <c:pt idx="934">
                  <c:v>-1.1319999999999997</c:v>
                </c:pt>
                <c:pt idx="935">
                  <c:v>-1.1299999999999999</c:v>
                </c:pt>
                <c:pt idx="936">
                  <c:v>-1.1280000000000001</c:v>
                </c:pt>
                <c:pt idx="937">
                  <c:v>-1.1259999999999999</c:v>
                </c:pt>
                <c:pt idx="938">
                  <c:v>-1.1240000000000001</c:v>
                </c:pt>
                <c:pt idx="939">
                  <c:v>-1.1219999999999999</c:v>
                </c:pt>
                <c:pt idx="940">
                  <c:v>-1.1200000000000001</c:v>
                </c:pt>
                <c:pt idx="941">
                  <c:v>-1.1180000000000003</c:v>
                </c:pt>
                <c:pt idx="942">
                  <c:v>-1.1160000000000001</c:v>
                </c:pt>
                <c:pt idx="943">
                  <c:v>-1.1139999999999999</c:v>
                </c:pt>
                <c:pt idx="944">
                  <c:v>-1.1120000000000001</c:v>
                </c:pt>
                <c:pt idx="945">
                  <c:v>-1.1100000000000003</c:v>
                </c:pt>
                <c:pt idx="946">
                  <c:v>-1.1080000000000001</c:v>
                </c:pt>
                <c:pt idx="947">
                  <c:v>-1.1059999999999999</c:v>
                </c:pt>
                <c:pt idx="948">
                  <c:v>-1.1040000000000001</c:v>
                </c:pt>
                <c:pt idx="949">
                  <c:v>-1.1020000000000003</c:v>
                </c:pt>
                <c:pt idx="950">
                  <c:v>-1.1000000000000001</c:v>
                </c:pt>
                <c:pt idx="951">
                  <c:v>-1.0979999999999999</c:v>
                </c:pt>
                <c:pt idx="952">
                  <c:v>-1.0960000000000001</c:v>
                </c:pt>
                <c:pt idx="953">
                  <c:v>-1.0940000000000003</c:v>
                </c:pt>
                <c:pt idx="954">
                  <c:v>-1.0920000000000001</c:v>
                </c:pt>
                <c:pt idx="955">
                  <c:v>-1.0899999999999999</c:v>
                </c:pt>
                <c:pt idx="956">
                  <c:v>-1.0880000000000001</c:v>
                </c:pt>
                <c:pt idx="957">
                  <c:v>-1.0860000000000003</c:v>
                </c:pt>
                <c:pt idx="958">
                  <c:v>-1.0840000000000001</c:v>
                </c:pt>
                <c:pt idx="959">
                  <c:v>-1.0819999999999999</c:v>
                </c:pt>
                <c:pt idx="960">
                  <c:v>-1.08</c:v>
                </c:pt>
                <c:pt idx="961">
                  <c:v>-1.0780000000000003</c:v>
                </c:pt>
                <c:pt idx="962">
                  <c:v>-1.0760000000000001</c:v>
                </c:pt>
                <c:pt idx="963">
                  <c:v>-1.0739999999999998</c:v>
                </c:pt>
                <c:pt idx="964">
                  <c:v>-1.0720000000000001</c:v>
                </c:pt>
                <c:pt idx="965">
                  <c:v>-1.0700000000000003</c:v>
                </c:pt>
                <c:pt idx="966">
                  <c:v>-1.0680000000000001</c:v>
                </c:pt>
                <c:pt idx="967">
                  <c:v>-1.0659999999999998</c:v>
                </c:pt>
                <c:pt idx="968">
                  <c:v>-1.0640000000000001</c:v>
                </c:pt>
                <c:pt idx="969">
                  <c:v>-1.0620000000000003</c:v>
                </c:pt>
                <c:pt idx="970">
                  <c:v>-1.06</c:v>
                </c:pt>
                <c:pt idx="971">
                  <c:v>-1.0579999999999998</c:v>
                </c:pt>
                <c:pt idx="972">
                  <c:v>-1.056</c:v>
                </c:pt>
                <c:pt idx="973">
                  <c:v>-1.0540000000000003</c:v>
                </c:pt>
                <c:pt idx="974">
                  <c:v>-1.052</c:v>
                </c:pt>
                <c:pt idx="975">
                  <c:v>-1.0499999999999998</c:v>
                </c:pt>
                <c:pt idx="976">
                  <c:v>-1.048</c:v>
                </c:pt>
                <c:pt idx="977">
                  <c:v>-1.0460000000000003</c:v>
                </c:pt>
                <c:pt idx="978">
                  <c:v>-1.044</c:v>
                </c:pt>
                <c:pt idx="979">
                  <c:v>-1.0419999999999998</c:v>
                </c:pt>
                <c:pt idx="980">
                  <c:v>-1.04</c:v>
                </c:pt>
                <c:pt idx="981">
                  <c:v>-1.0380000000000003</c:v>
                </c:pt>
                <c:pt idx="982">
                  <c:v>-1.036</c:v>
                </c:pt>
                <c:pt idx="983">
                  <c:v>-1.0339999999999998</c:v>
                </c:pt>
                <c:pt idx="984">
                  <c:v>-1.032</c:v>
                </c:pt>
                <c:pt idx="985">
                  <c:v>-1.0300000000000002</c:v>
                </c:pt>
                <c:pt idx="986">
                  <c:v>-1.028</c:v>
                </c:pt>
                <c:pt idx="987">
                  <c:v>-1.0259999999999998</c:v>
                </c:pt>
                <c:pt idx="988">
                  <c:v>-1.024</c:v>
                </c:pt>
                <c:pt idx="989">
                  <c:v>-1.0220000000000002</c:v>
                </c:pt>
                <c:pt idx="990">
                  <c:v>-1.02</c:v>
                </c:pt>
                <c:pt idx="991">
                  <c:v>-1.0179999999999998</c:v>
                </c:pt>
                <c:pt idx="992">
                  <c:v>-1.016</c:v>
                </c:pt>
                <c:pt idx="993">
                  <c:v>-1.0140000000000002</c:v>
                </c:pt>
                <c:pt idx="994">
                  <c:v>-1.012</c:v>
                </c:pt>
                <c:pt idx="995">
                  <c:v>-1.0099999999999998</c:v>
                </c:pt>
                <c:pt idx="996">
                  <c:v>-1.008</c:v>
                </c:pt>
                <c:pt idx="997">
                  <c:v>-1.0060000000000002</c:v>
                </c:pt>
                <c:pt idx="998">
                  <c:v>-1.004</c:v>
                </c:pt>
                <c:pt idx="999">
                  <c:v>-1.0019999999999998</c:v>
                </c:pt>
                <c:pt idx="1000">
                  <c:v>-1</c:v>
                </c:pt>
                <c:pt idx="1001">
                  <c:v>-0.99800000000000022</c:v>
                </c:pt>
                <c:pt idx="1002">
                  <c:v>-0.996</c:v>
                </c:pt>
                <c:pt idx="1003">
                  <c:v>-0.99400000000000022</c:v>
                </c:pt>
                <c:pt idx="1004">
                  <c:v>-0.99199999999999999</c:v>
                </c:pt>
                <c:pt idx="1005">
                  <c:v>-0.99000000000000021</c:v>
                </c:pt>
                <c:pt idx="1006">
                  <c:v>-0.98799999999999999</c:v>
                </c:pt>
                <c:pt idx="1007">
                  <c:v>-0.98600000000000021</c:v>
                </c:pt>
                <c:pt idx="1008">
                  <c:v>-0.98399999999999999</c:v>
                </c:pt>
                <c:pt idx="1009">
                  <c:v>-0.98200000000000021</c:v>
                </c:pt>
                <c:pt idx="1010">
                  <c:v>-0.98</c:v>
                </c:pt>
                <c:pt idx="1011">
                  <c:v>-0.9780000000000002</c:v>
                </c:pt>
                <c:pt idx="1012">
                  <c:v>-0.97599999999999998</c:v>
                </c:pt>
                <c:pt idx="1013">
                  <c:v>-0.9740000000000002</c:v>
                </c:pt>
                <c:pt idx="1014">
                  <c:v>-0.97199999999999998</c:v>
                </c:pt>
                <c:pt idx="1015">
                  <c:v>-0.9700000000000002</c:v>
                </c:pt>
                <c:pt idx="1016">
                  <c:v>-0.96799999999999997</c:v>
                </c:pt>
                <c:pt idx="1017">
                  <c:v>-0.96600000000000019</c:v>
                </c:pt>
                <c:pt idx="1018">
                  <c:v>-0.96399999999999997</c:v>
                </c:pt>
                <c:pt idx="1019">
                  <c:v>-0.96200000000000019</c:v>
                </c:pt>
                <c:pt idx="1020">
                  <c:v>-0.96</c:v>
                </c:pt>
                <c:pt idx="1021">
                  <c:v>-0.95800000000000018</c:v>
                </c:pt>
                <c:pt idx="1022">
                  <c:v>-0.95599999999999996</c:v>
                </c:pt>
                <c:pt idx="1023">
                  <c:v>-0.95400000000000018</c:v>
                </c:pt>
                <c:pt idx="1024">
                  <c:v>-0.95199999999999996</c:v>
                </c:pt>
                <c:pt idx="1025">
                  <c:v>-0.95000000000000018</c:v>
                </c:pt>
                <c:pt idx="1026">
                  <c:v>-0.94799999999999995</c:v>
                </c:pt>
                <c:pt idx="1027">
                  <c:v>-0.94600000000000017</c:v>
                </c:pt>
                <c:pt idx="1028">
                  <c:v>-0.94399999999999995</c:v>
                </c:pt>
                <c:pt idx="1029">
                  <c:v>-0.94200000000000017</c:v>
                </c:pt>
                <c:pt idx="1030">
                  <c:v>-0.94</c:v>
                </c:pt>
                <c:pt idx="1031">
                  <c:v>-0.93800000000000017</c:v>
                </c:pt>
                <c:pt idx="1032">
                  <c:v>-0.93599999999999994</c:v>
                </c:pt>
                <c:pt idx="1033">
                  <c:v>-0.93400000000000016</c:v>
                </c:pt>
                <c:pt idx="1034">
                  <c:v>-0.93199999999999994</c:v>
                </c:pt>
                <c:pt idx="1035">
                  <c:v>-0.93000000000000016</c:v>
                </c:pt>
                <c:pt idx="1036">
                  <c:v>-0.92799999999999994</c:v>
                </c:pt>
                <c:pt idx="1037">
                  <c:v>-0.92600000000000016</c:v>
                </c:pt>
                <c:pt idx="1038">
                  <c:v>-0.92399999999999993</c:v>
                </c:pt>
                <c:pt idx="1039">
                  <c:v>-0.92200000000000015</c:v>
                </c:pt>
                <c:pt idx="1040">
                  <c:v>-0.91999999999999993</c:v>
                </c:pt>
                <c:pt idx="1041">
                  <c:v>-0.91800000000000015</c:v>
                </c:pt>
                <c:pt idx="1042">
                  <c:v>-0.91599999999999993</c:v>
                </c:pt>
                <c:pt idx="1043">
                  <c:v>-0.91400000000000015</c:v>
                </c:pt>
                <c:pt idx="1044">
                  <c:v>-0.91199999999999992</c:v>
                </c:pt>
                <c:pt idx="1045">
                  <c:v>-0.91000000000000014</c:v>
                </c:pt>
                <c:pt idx="1046">
                  <c:v>-0.90799999999999992</c:v>
                </c:pt>
                <c:pt idx="1047">
                  <c:v>-0.90600000000000014</c:v>
                </c:pt>
                <c:pt idx="1048">
                  <c:v>-0.90399999999999991</c:v>
                </c:pt>
                <c:pt idx="1049">
                  <c:v>-0.90200000000000014</c:v>
                </c:pt>
                <c:pt idx="1050">
                  <c:v>-0.89999999999999991</c:v>
                </c:pt>
                <c:pt idx="1051">
                  <c:v>-0.89800000000000013</c:v>
                </c:pt>
                <c:pt idx="1052">
                  <c:v>-0.89599999999999991</c:v>
                </c:pt>
                <c:pt idx="1053">
                  <c:v>-0.89400000000000013</c:v>
                </c:pt>
                <c:pt idx="1054">
                  <c:v>-0.8919999999999999</c:v>
                </c:pt>
                <c:pt idx="1055">
                  <c:v>-0.89000000000000012</c:v>
                </c:pt>
                <c:pt idx="1056">
                  <c:v>-0.8879999999999999</c:v>
                </c:pt>
                <c:pt idx="1057">
                  <c:v>-0.88600000000000012</c:v>
                </c:pt>
                <c:pt idx="1058">
                  <c:v>-0.8839999999999999</c:v>
                </c:pt>
                <c:pt idx="1059">
                  <c:v>-0.88200000000000012</c:v>
                </c:pt>
                <c:pt idx="1060">
                  <c:v>-0.87999999999999989</c:v>
                </c:pt>
                <c:pt idx="1061">
                  <c:v>-0.87800000000000011</c:v>
                </c:pt>
                <c:pt idx="1062">
                  <c:v>-0.87599999999999989</c:v>
                </c:pt>
                <c:pt idx="1063">
                  <c:v>-0.87400000000000011</c:v>
                </c:pt>
                <c:pt idx="1064">
                  <c:v>-0.87199999999999989</c:v>
                </c:pt>
                <c:pt idx="1065">
                  <c:v>-0.87000000000000011</c:v>
                </c:pt>
                <c:pt idx="1066">
                  <c:v>-0.86799999999999988</c:v>
                </c:pt>
                <c:pt idx="1067">
                  <c:v>-0.8660000000000001</c:v>
                </c:pt>
                <c:pt idx="1068">
                  <c:v>-0.86399999999999988</c:v>
                </c:pt>
                <c:pt idx="1069">
                  <c:v>-0.8620000000000001</c:v>
                </c:pt>
                <c:pt idx="1070">
                  <c:v>-0.85999999999999988</c:v>
                </c:pt>
                <c:pt idx="1071">
                  <c:v>-0.8580000000000001</c:v>
                </c:pt>
                <c:pt idx="1072">
                  <c:v>-0.85599999999999987</c:v>
                </c:pt>
                <c:pt idx="1073">
                  <c:v>-0.85400000000000009</c:v>
                </c:pt>
                <c:pt idx="1074">
                  <c:v>-0.85199999999999987</c:v>
                </c:pt>
                <c:pt idx="1075">
                  <c:v>-0.85000000000000009</c:v>
                </c:pt>
                <c:pt idx="1076">
                  <c:v>-0.84799999999999986</c:v>
                </c:pt>
                <c:pt idx="1077">
                  <c:v>-0.84600000000000009</c:v>
                </c:pt>
                <c:pt idx="1078">
                  <c:v>-0.84399999999999986</c:v>
                </c:pt>
                <c:pt idx="1079">
                  <c:v>-0.84200000000000008</c:v>
                </c:pt>
                <c:pt idx="1080">
                  <c:v>-0.83999999999999986</c:v>
                </c:pt>
                <c:pt idx="1081">
                  <c:v>-0.83800000000000008</c:v>
                </c:pt>
                <c:pt idx="1082">
                  <c:v>-0.83599999999999985</c:v>
                </c:pt>
                <c:pt idx="1083">
                  <c:v>-0.83400000000000007</c:v>
                </c:pt>
                <c:pt idx="1084">
                  <c:v>-0.83199999999999985</c:v>
                </c:pt>
                <c:pt idx="1085">
                  <c:v>-0.83000000000000007</c:v>
                </c:pt>
                <c:pt idx="1086">
                  <c:v>-0.82799999999999985</c:v>
                </c:pt>
                <c:pt idx="1087">
                  <c:v>-0.82600000000000007</c:v>
                </c:pt>
                <c:pt idx="1088">
                  <c:v>-0.82399999999999984</c:v>
                </c:pt>
                <c:pt idx="1089">
                  <c:v>-0.82200000000000006</c:v>
                </c:pt>
                <c:pt idx="1090">
                  <c:v>-0.81999999999999984</c:v>
                </c:pt>
                <c:pt idx="1091">
                  <c:v>-0.81800000000000006</c:v>
                </c:pt>
                <c:pt idx="1092">
                  <c:v>-0.81599999999999984</c:v>
                </c:pt>
                <c:pt idx="1093">
                  <c:v>-0.81400000000000006</c:v>
                </c:pt>
                <c:pt idx="1094">
                  <c:v>-0.81199999999999983</c:v>
                </c:pt>
                <c:pt idx="1095">
                  <c:v>-0.81</c:v>
                </c:pt>
                <c:pt idx="1096">
                  <c:v>-0.80799999999999983</c:v>
                </c:pt>
                <c:pt idx="1097">
                  <c:v>-0.80600000000000005</c:v>
                </c:pt>
                <c:pt idx="1098">
                  <c:v>-0.80399999999999983</c:v>
                </c:pt>
                <c:pt idx="1099">
                  <c:v>-0.80200000000000005</c:v>
                </c:pt>
                <c:pt idx="1100">
                  <c:v>-0.79999999999999982</c:v>
                </c:pt>
                <c:pt idx="1101">
                  <c:v>-0.79800000000000004</c:v>
                </c:pt>
                <c:pt idx="1102">
                  <c:v>-0.79599999999999982</c:v>
                </c:pt>
                <c:pt idx="1103">
                  <c:v>-0.79400000000000004</c:v>
                </c:pt>
                <c:pt idx="1104">
                  <c:v>-0.79199999999999982</c:v>
                </c:pt>
                <c:pt idx="1105">
                  <c:v>-0.79</c:v>
                </c:pt>
                <c:pt idx="1106">
                  <c:v>-0.78799999999999981</c:v>
                </c:pt>
                <c:pt idx="1107">
                  <c:v>-0.78600000000000003</c:v>
                </c:pt>
                <c:pt idx="1108">
                  <c:v>-0.78399999999999981</c:v>
                </c:pt>
                <c:pt idx="1109">
                  <c:v>-0.78200000000000003</c:v>
                </c:pt>
                <c:pt idx="1110">
                  <c:v>-0.7799999999999998</c:v>
                </c:pt>
                <c:pt idx="1111">
                  <c:v>-0.77800000000000002</c:v>
                </c:pt>
                <c:pt idx="1112">
                  <c:v>-0.7759999999999998</c:v>
                </c:pt>
                <c:pt idx="1113">
                  <c:v>-0.77400000000000002</c:v>
                </c:pt>
                <c:pt idx="1114">
                  <c:v>-0.7719999999999998</c:v>
                </c:pt>
                <c:pt idx="1115">
                  <c:v>-0.77</c:v>
                </c:pt>
                <c:pt idx="1116">
                  <c:v>-0.76799999999999979</c:v>
                </c:pt>
                <c:pt idx="1117">
                  <c:v>-0.76600000000000001</c:v>
                </c:pt>
                <c:pt idx="1118">
                  <c:v>-0.76399999999999979</c:v>
                </c:pt>
                <c:pt idx="1119">
                  <c:v>-0.76200000000000001</c:v>
                </c:pt>
                <c:pt idx="1120">
                  <c:v>-0.75999999999999979</c:v>
                </c:pt>
                <c:pt idx="1121">
                  <c:v>-0.75800000000000001</c:v>
                </c:pt>
                <c:pt idx="1122">
                  <c:v>-0.75599999999999978</c:v>
                </c:pt>
                <c:pt idx="1123">
                  <c:v>-0.754</c:v>
                </c:pt>
                <c:pt idx="1124">
                  <c:v>-0.75199999999999978</c:v>
                </c:pt>
                <c:pt idx="1125">
                  <c:v>-0.75</c:v>
                </c:pt>
                <c:pt idx="1126">
                  <c:v>-0.74800000000000022</c:v>
                </c:pt>
                <c:pt idx="1127">
                  <c:v>-0.746</c:v>
                </c:pt>
                <c:pt idx="1128">
                  <c:v>-0.74400000000000022</c:v>
                </c:pt>
                <c:pt idx="1129">
                  <c:v>-0.74199999999999999</c:v>
                </c:pt>
                <c:pt idx="1130">
                  <c:v>-0.74000000000000021</c:v>
                </c:pt>
                <c:pt idx="1131">
                  <c:v>-0.73799999999999999</c:v>
                </c:pt>
                <c:pt idx="1132">
                  <c:v>-0.73600000000000021</c:v>
                </c:pt>
                <c:pt idx="1133">
                  <c:v>-0.73399999999999999</c:v>
                </c:pt>
                <c:pt idx="1134">
                  <c:v>-0.73200000000000021</c:v>
                </c:pt>
                <c:pt idx="1135">
                  <c:v>-0.73</c:v>
                </c:pt>
                <c:pt idx="1136">
                  <c:v>-0.7280000000000002</c:v>
                </c:pt>
                <c:pt idx="1137">
                  <c:v>-0.72599999999999998</c:v>
                </c:pt>
                <c:pt idx="1138">
                  <c:v>-0.7240000000000002</c:v>
                </c:pt>
                <c:pt idx="1139">
                  <c:v>-0.72199999999999998</c:v>
                </c:pt>
                <c:pt idx="1140">
                  <c:v>-0.7200000000000002</c:v>
                </c:pt>
                <c:pt idx="1141">
                  <c:v>-0.71799999999999997</c:v>
                </c:pt>
                <c:pt idx="1142">
                  <c:v>-0.71600000000000019</c:v>
                </c:pt>
                <c:pt idx="1143">
                  <c:v>-0.71399999999999997</c:v>
                </c:pt>
                <c:pt idx="1144">
                  <c:v>-0.71200000000000019</c:v>
                </c:pt>
                <c:pt idx="1145">
                  <c:v>-0.71</c:v>
                </c:pt>
                <c:pt idx="1146">
                  <c:v>-0.70800000000000018</c:v>
                </c:pt>
                <c:pt idx="1147">
                  <c:v>-0.70599999999999996</c:v>
                </c:pt>
                <c:pt idx="1148">
                  <c:v>-0.70400000000000018</c:v>
                </c:pt>
                <c:pt idx="1149">
                  <c:v>-0.70199999999999996</c:v>
                </c:pt>
                <c:pt idx="1150">
                  <c:v>-0.70000000000000018</c:v>
                </c:pt>
                <c:pt idx="1151">
                  <c:v>-0.69799999999999995</c:v>
                </c:pt>
                <c:pt idx="1152">
                  <c:v>-0.69600000000000017</c:v>
                </c:pt>
                <c:pt idx="1153">
                  <c:v>-0.69399999999999995</c:v>
                </c:pt>
                <c:pt idx="1154">
                  <c:v>-0.69200000000000017</c:v>
                </c:pt>
                <c:pt idx="1155">
                  <c:v>-0.69</c:v>
                </c:pt>
                <c:pt idx="1156">
                  <c:v>-0.68800000000000017</c:v>
                </c:pt>
                <c:pt idx="1157">
                  <c:v>-0.68599999999999994</c:v>
                </c:pt>
                <c:pt idx="1158">
                  <c:v>-0.68400000000000016</c:v>
                </c:pt>
                <c:pt idx="1159">
                  <c:v>-0.68199999999999994</c:v>
                </c:pt>
                <c:pt idx="1160">
                  <c:v>-0.68000000000000016</c:v>
                </c:pt>
                <c:pt idx="1161">
                  <c:v>-0.67799999999999994</c:v>
                </c:pt>
                <c:pt idx="1162">
                  <c:v>-0.67600000000000016</c:v>
                </c:pt>
                <c:pt idx="1163">
                  <c:v>-0.67399999999999993</c:v>
                </c:pt>
                <c:pt idx="1164">
                  <c:v>-0.67200000000000015</c:v>
                </c:pt>
                <c:pt idx="1165">
                  <c:v>-0.66999999999999993</c:v>
                </c:pt>
                <c:pt idx="1166">
                  <c:v>-0.66800000000000015</c:v>
                </c:pt>
                <c:pt idx="1167">
                  <c:v>-0.66599999999999993</c:v>
                </c:pt>
                <c:pt idx="1168">
                  <c:v>-0.66400000000000015</c:v>
                </c:pt>
                <c:pt idx="1169">
                  <c:v>-0.66199999999999992</c:v>
                </c:pt>
                <c:pt idx="1170">
                  <c:v>-0.66000000000000014</c:v>
                </c:pt>
                <c:pt idx="1171">
                  <c:v>-0.65799999999999992</c:v>
                </c:pt>
                <c:pt idx="1172">
                  <c:v>-0.65600000000000014</c:v>
                </c:pt>
                <c:pt idx="1173">
                  <c:v>-0.65399999999999991</c:v>
                </c:pt>
                <c:pt idx="1174">
                  <c:v>-0.65200000000000014</c:v>
                </c:pt>
                <c:pt idx="1175">
                  <c:v>-0.64999999999999991</c:v>
                </c:pt>
                <c:pt idx="1176">
                  <c:v>-0.64800000000000013</c:v>
                </c:pt>
                <c:pt idx="1177">
                  <c:v>-0.64599999999999991</c:v>
                </c:pt>
                <c:pt idx="1178">
                  <c:v>-0.64400000000000013</c:v>
                </c:pt>
                <c:pt idx="1179">
                  <c:v>-0.6419999999999999</c:v>
                </c:pt>
                <c:pt idx="1180">
                  <c:v>-0.64000000000000012</c:v>
                </c:pt>
                <c:pt idx="1181">
                  <c:v>-0.6379999999999999</c:v>
                </c:pt>
                <c:pt idx="1182">
                  <c:v>-0.63600000000000012</c:v>
                </c:pt>
                <c:pt idx="1183">
                  <c:v>-0.6339999999999999</c:v>
                </c:pt>
                <c:pt idx="1184">
                  <c:v>-0.63200000000000012</c:v>
                </c:pt>
                <c:pt idx="1185">
                  <c:v>-0.62999999999999989</c:v>
                </c:pt>
                <c:pt idx="1186">
                  <c:v>-0.62800000000000011</c:v>
                </c:pt>
                <c:pt idx="1187">
                  <c:v>-0.62599999999999989</c:v>
                </c:pt>
                <c:pt idx="1188">
                  <c:v>-0.62400000000000011</c:v>
                </c:pt>
                <c:pt idx="1189">
                  <c:v>-0.62199999999999989</c:v>
                </c:pt>
                <c:pt idx="1190">
                  <c:v>-0.62000000000000011</c:v>
                </c:pt>
                <c:pt idx="1191">
                  <c:v>-0.61799999999999988</c:v>
                </c:pt>
                <c:pt idx="1192">
                  <c:v>-0.6160000000000001</c:v>
                </c:pt>
                <c:pt idx="1193">
                  <c:v>-0.61399999999999988</c:v>
                </c:pt>
                <c:pt idx="1194">
                  <c:v>-0.6120000000000001</c:v>
                </c:pt>
                <c:pt idx="1195">
                  <c:v>-0.60999999999999988</c:v>
                </c:pt>
                <c:pt idx="1196">
                  <c:v>-0.6080000000000001</c:v>
                </c:pt>
                <c:pt idx="1197">
                  <c:v>-0.60599999999999987</c:v>
                </c:pt>
                <c:pt idx="1198">
                  <c:v>-0.60400000000000009</c:v>
                </c:pt>
                <c:pt idx="1199">
                  <c:v>-0.60199999999999987</c:v>
                </c:pt>
                <c:pt idx="1200">
                  <c:v>-0.60000000000000009</c:v>
                </c:pt>
                <c:pt idx="1201">
                  <c:v>-0.59799999999999986</c:v>
                </c:pt>
                <c:pt idx="1202">
                  <c:v>-0.59600000000000009</c:v>
                </c:pt>
                <c:pt idx="1203">
                  <c:v>-0.59399999999999986</c:v>
                </c:pt>
                <c:pt idx="1204">
                  <c:v>-0.59200000000000008</c:v>
                </c:pt>
                <c:pt idx="1205">
                  <c:v>-0.58999999999999986</c:v>
                </c:pt>
                <c:pt idx="1206">
                  <c:v>-0.58800000000000008</c:v>
                </c:pt>
                <c:pt idx="1207">
                  <c:v>-0.58599999999999985</c:v>
                </c:pt>
                <c:pt idx="1208">
                  <c:v>-0.58400000000000007</c:v>
                </c:pt>
                <c:pt idx="1209">
                  <c:v>-0.58199999999999985</c:v>
                </c:pt>
                <c:pt idx="1210">
                  <c:v>-0.58000000000000007</c:v>
                </c:pt>
                <c:pt idx="1211">
                  <c:v>-0.57799999999999985</c:v>
                </c:pt>
                <c:pt idx="1212">
                  <c:v>-0.57600000000000007</c:v>
                </c:pt>
                <c:pt idx="1213">
                  <c:v>-0.57399999999999984</c:v>
                </c:pt>
                <c:pt idx="1214">
                  <c:v>-0.57200000000000006</c:v>
                </c:pt>
                <c:pt idx="1215">
                  <c:v>-0.56999999999999984</c:v>
                </c:pt>
                <c:pt idx="1216">
                  <c:v>-0.56800000000000006</c:v>
                </c:pt>
                <c:pt idx="1217">
                  <c:v>-0.56599999999999984</c:v>
                </c:pt>
                <c:pt idx="1218">
                  <c:v>-0.56400000000000006</c:v>
                </c:pt>
                <c:pt idx="1219">
                  <c:v>-0.56199999999999983</c:v>
                </c:pt>
                <c:pt idx="1220">
                  <c:v>-0.56000000000000005</c:v>
                </c:pt>
                <c:pt idx="1221">
                  <c:v>-0.55799999999999983</c:v>
                </c:pt>
                <c:pt idx="1222">
                  <c:v>-0.55600000000000005</c:v>
                </c:pt>
                <c:pt idx="1223">
                  <c:v>-0.55399999999999983</c:v>
                </c:pt>
                <c:pt idx="1224">
                  <c:v>-0.55200000000000005</c:v>
                </c:pt>
                <c:pt idx="1225">
                  <c:v>-0.54999999999999982</c:v>
                </c:pt>
                <c:pt idx="1226">
                  <c:v>-0.54800000000000004</c:v>
                </c:pt>
                <c:pt idx="1227">
                  <c:v>-0.54599999999999982</c:v>
                </c:pt>
                <c:pt idx="1228">
                  <c:v>-0.54400000000000004</c:v>
                </c:pt>
                <c:pt idx="1229">
                  <c:v>-0.54199999999999982</c:v>
                </c:pt>
                <c:pt idx="1230">
                  <c:v>-0.54</c:v>
                </c:pt>
                <c:pt idx="1231">
                  <c:v>-0.53799999999999981</c:v>
                </c:pt>
                <c:pt idx="1232">
                  <c:v>-0.53600000000000003</c:v>
                </c:pt>
                <c:pt idx="1233">
                  <c:v>-0.53399999999999981</c:v>
                </c:pt>
                <c:pt idx="1234">
                  <c:v>-0.53200000000000003</c:v>
                </c:pt>
                <c:pt idx="1235">
                  <c:v>-0.5299999999999998</c:v>
                </c:pt>
                <c:pt idx="1236">
                  <c:v>-0.52800000000000002</c:v>
                </c:pt>
                <c:pt idx="1237">
                  <c:v>-0.5259999999999998</c:v>
                </c:pt>
                <c:pt idx="1238">
                  <c:v>-0.52400000000000002</c:v>
                </c:pt>
                <c:pt idx="1239">
                  <c:v>-0.5219999999999998</c:v>
                </c:pt>
                <c:pt idx="1240">
                  <c:v>-0.52</c:v>
                </c:pt>
                <c:pt idx="1241">
                  <c:v>-0.51799999999999979</c:v>
                </c:pt>
                <c:pt idx="1242">
                  <c:v>-0.51600000000000001</c:v>
                </c:pt>
                <c:pt idx="1243">
                  <c:v>-0.51399999999999979</c:v>
                </c:pt>
                <c:pt idx="1244">
                  <c:v>-0.51200000000000001</c:v>
                </c:pt>
                <c:pt idx="1245">
                  <c:v>-0.50999999999999979</c:v>
                </c:pt>
                <c:pt idx="1246">
                  <c:v>-0.50800000000000001</c:v>
                </c:pt>
                <c:pt idx="1247">
                  <c:v>-0.50599999999999978</c:v>
                </c:pt>
                <c:pt idx="1248">
                  <c:v>-0.504</c:v>
                </c:pt>
                <c:pt idx="1249">
                  <c:v>-0.50199999999999978</c:v>
                </c:pt>
                <c:pt idx="1250">
                  <c:v>-0.5</c:v>
                </c:pt>
                <c:pt idx="1251">
                  <c:v>-0.49800000000000022</c:v>
                </c:pt>
                <c:pt idx="1252">
                  <c:v>-0.496</c:v>
                </c:pt>
                <c:pt idx="1253">
                  <c:v>-0.49400000000000022</c:v>
                </c:pt>
                <c:pt idx="1254">
                  <c:v>-0.49199999999999999</c:v>
                </c:pt>
                <c:pt idx="1255">
                  <c:v>-0.49000000000000021</c:v>
                </c:pt>
                <c:pt idx="1256">
                  <c:v>-0.48799999999999999</c:v>
                </c:pt>
                <c:pt idx="1257">
                  <c:v>-0.48600000000000021</c:v>
                </c:pt>
                <c:pt idx="1258">
                  <c:v>-0.48399999999999999</c:v>
                </c:pt>
                <c:pt idx="1259">
                  <c:v>-0.48200000000000021</c:v>
                </c:pt>
                <c:pt idx="1260">
                  <c:v>-0.48</c:v>
                </c:pt>
                <c:pt idx="1261">
                  <c:v>-0.4780000000000002</c:v>
                </c:pt>
                <c:pt idx="1262">
                  <c:v>-0.47599999999999998</c:v>
                </c:pt>
                <c:pt idx="1263">
                  <c:v>-0.4740000000000002</c:v>
                </c:pt>
                <c:pt idx="1264">
                  <c:v>-0.47199999999999998</c:v>
                </c:pt>
                <c:pt idx="1265">
                  <c:v>-0.4700000000000002</c:v>
                </c:pt>
                <c:pt idx="1266">
                  <c:v>-0.46799999999999997</c:v>
                </c:pt>
                <c:pt idx="1267">
                  <c:v>-0.46600000000000019</c:v>
                </c:pt>
                <c:pt idx="1268">
                  <c:v>-0.46399999999999997</c:v>
                </c:pt>
                <c:pt idx="1269">
                  <c:v>-0.46200000000000019</c:v>
                </c:pt>
                <c:pt idx="1270">
                  <c:v>-0.45999999999999996</c:v>
                </c:pt>
                <c:pt idx="1271">
                  <c:v>-0.45800000000000018</c:v>
                </c:pt>
                <c:pt idx="1272">
                  <c:v>-0.45599999999999996</c:v>
                </c:pt>
                <c:pt idx="1273">
                  <c:v>-0.45400000000000018</c:v>
                </c:pt>
                <c:pt idx="1274">
                  <c:v>-0.45199999999999996</c:v>
                </c:pt>
                <c:pt idx="1275">
                  <c:v>-0.45000000000000018</c:v>
                </c:pt>
                <c:pt idx="1276">
                  <c:v>-0.44799999999999995</c:v>
                </c:pt>
                <c:pt idx="1277">
                  <c:v>-0.44600000000000017</c:v>
                </c:pt>
                <c:pt idx="1278">
                  <c:v>-0.44399999999999995</c:v>
                </c:pt>
                <c:pt idx="1279">
                  <c:v>-0.44200000000000017</c:v>
                </c:pt>
                <c:pt idx="1280">
                  <c:v>-0.43999999999999995</c:v>
                </c:pt>
                <c:pt idx="1281">
                  <c:v>-0.43800000000000017</c:v>
                </c:pt>
                <c:pt idx="1282">
                  <c:v>-0.43599999999999994</c:v>
                </c:pt>
                <c:pt idx="1283">
                  <c:v>-0.43400000000000016</c:v>
                </c:pt>
                <c:pt idx="1284">
                  <c:v>-0.43199999999999994</c:v>
                </c:pt>
                <c:pt idx="1285">
                  <c:v>-0.43000000000000016</c:v>
                </c:pt>
                <c:pt idx="1286">
                  <c:v>-0.42799999999999994</c:v>
                </c:pt>
                <c:pt idx="1287">
                  <c:v>-0.42600000000000016</c:v>
                </c:pt>
                <c:pt idx="1288">
                  <c:v>-0.42399999999999993</c:v>
                </c:pt>
                <c:pt idx="1289">
                  <c:v>-0.42200000000000015</c:v>
                </c:pt>
                <c:pt idx="1290">
                  <c:v>-0.41999999999999993</c:v>
                </c:pt>
                <c:pt idx="1291">
                  <c:v>-0.41800000000000015</c:v>
                </c:pt>
                <c:pt idx="1292">
                  <c:v>-0.41599999999999993</c:v>
                </c:pt>
                <c:pt idx="1293">
                  <c:v>-0.41400000000000015</c:v>
                </c:pt>
                <c:pt idx="1294">
                  <c:v>-0.41199999999999992</c:v>
                </c:pt>
                <c:pt idx="1295">
                  <c:v>-0.41000000000000014</c:v>
                </c:pt>
                <c:pt idx="1296">
                  <c:v>-0.40799999999999992</c:v>
                </c:pt>
                <c:pt idx="1297">
                  <c:v>-0.40600000000000014</c:v>
                </c:pt>
                <c:pt idx="1298">
                  <c:v>-0.40399999999999991</c:v>
                </c:pt>
                <c:pt idx="1299">
                  <c:v>-0.40200000000000014</c:v>
                </c:pt>
                <c:pt idx="1300">
                  <c:v>-0.39999999999999991</c:v>
                </c:pt>
                <c:pt idx="1301">
                  <c:v>-0.39800000000000013</c:v>
                </c:pt>
                <c:pt idx="1302">
                  <c:v>-0.39599999999999991</c:v>
                </c:pt>
                <c:pt idx="1303">
                  <c:v>-0.39400000000000013</c:v>
                </c:pt>
                <c:pt idx="1304">
                  <c:v>-0.3919999999999999</c:v>
                </c:pt>
                <c:pt idx="1305">
                  <c:v>-0.39000000000000012</c:v>
                </c:pt>
                <c:pt idx="1306">
                  <c:v>-0.3879999999999999</c:v>
                </c:pt>
                <c:pt idx="1307">
                  <c:v>-0.38600000000000012</c:v>
                </c:pt>
                <c:pt idx="1308">
                  <c:v>-0.3839999999999999</c:v>
                </c:pt>
                <c:pt idx="1309">
                  <c:v>-0.38200000000000012</c:v>
                </c:pt>
                <c:pt idx="1310">
                  <c:v>-0.37999999999999989</c:v>
                </c:pt>
                <c:pt idx="1311">
                  <c:v>-0.37800000000000011</c:v>
                </c:pt>
                <c:pt idx="1312">
                  <c:v>-0.37599999999999989</c:v>
                </c:pt>
                <c:pt idx="1313">
                  <c:v>-0.37400000000000011</c:v>
                </c:pt>
                <c:pt idx="1314">
                  <c:v>-0.37199999999999989</c:v>
                </c:pt>
                <c:pt idx="1315">
                  <c:v>-0.37000000000000011</c:v>
                </c:pt>
                <c:pt idx="1316">
                  <c:v>-0.36799999999999988</c:v>
                </c:pt>
                <c:pt idx="1317">
                  <c:v>-0.3660000000000001</c:v>
                </c:pt>
                <c:pt idx="1318">
                  <c:v>-0.36399999999999988</c:v>
                </c:pt>
                <c:pt idx="1319">
                  <c:v>-0.3620000000000001</c:v>
                </c:pt>
                <c:pt idx="1320">
                  <c:v>-0.35999999999999988</c:v>
                </c:pt>
                <c:pt idx="1321">
                  <c:v>-0.3580000000000001</c:v>
                </c:pt>
                <c:pt idx="1322">
                  <c:v>-0.35599999999999987</c:v>
                </c:pt>
                <c:pt idx="1323">
                  <c:v>-0.35400000000000009</c:v>
                </c:pt>
                <c:pt idx="1324">
                  <c:v>-0.35199999999999987</c:v>
                </c:pt>
                <c:pt idx="1325">
                  <c:v>-0.35000000000000009</c:v>
                </c:pt>
                <c:pt idx="1326">
                  <c:v>-0.34799999999999986</c:v>
                </c:pt>
                <c:pt idx="1327">
                  <c:v>-0.34600000000000009</c:v>
                </c:pt>
                <c:pt idx="1328">
                  <c:v>-0.34399999999999986</c:v>
                </c:pt>
                <c:pt idx="1329">
                  <c:v>-0.34200000000000008</c:v>
                </c:pt>
                <c:pt idx="1330">
                  <c:v>-0.33999999999999986</c:v>
                </c:pt>
                <c:pt idx="1331">
                  <c:v>-0.33800000000000008</c:v>
                </c:pt>
                <c:pt idx="1332">
                  <c:v>-0.33599999999999985</c:v>
                </c:pt>
                <c:pt idx="1333">
                  <c:v>-0.33400000000000007</c:v>
                </c:pt>
                <c:pt idx="1334">
                  <c:v>-0.33199999999999985</c:v>
                </c:pt>
                <c:pt idx="1335">
                  <c:v>-0.33000000000000007</c:v>
                </c:pt>
                <c:pt idx="1336">
                  <c:v>-0.32799999999999985</c:v>
                </c:pt>
                <c:pt idx="1337">
                  <c:v>-0.32600000000000007</c:v>
                </c:pt>
                <c:pt idx="1338">
                  <c:v>-0.32399999999999984</c:v>
                </c:pt>
                <c:pt idx="1339">
                  <c:v>-0.32200000000000006</c:v>
                </c:pt>
                <c:pt idx="1340">
                  <c:v>-0.31999999999999984</c:v>
                </c:pt>
                <c:pt idx="1341">
                  <c:v>-0.31800000000000006</c:v>
                </c:pt>
                <c:pt idx="1342">
                  <c:v>-0.31599999999999984</c:v>
                </c:pt>
                <c:pt idx="1343">
                  <c:v>-0.31400000000000006</c:v>
                </c:pt>
                <c:pt idx="1344">
                  <c:v>-0.31199999999999983</c:v>
                </c:pt>
                <c:pt idx="1345">
                  <c:v>-0.31000000000000005</c:v>
                </c:pt>
                <c:pt idx="1346">
                  <c:v>-0.30799999999999983</c:v>
                </c:pt>
                <c:pt idx="1347">
                  <c:v>-0.30600000000000005</c:v>
                </c:pt>
                <c:pt idx="1348">
                  <c:v>-0.30399999999999983</c:v>
                </c:pt>
                <c:pt idx="1349">
                  <c:v>-0.30200000000000005</c:v>
                </c:pt>
                <c:pt idx="1350">
                  <c:v>-0.29999999999999982</c:v>
                </c:pt>
                <c:pt idx="1351">
                  <c:v>-0.29800000000000004</c:v>
                </c:pt>
                <c:pt idx="1352">
                  <c:v>-0.29599999999999982</c:v>
                </c:pt>
                <c:pt idx="1353">
                  <c:v>-0.29400000000000004</c:v>
                </c:pt>
                <c:pt idx="1354">
                  <c:v>-0.29199999999999982</c:v>
                </c:pt>
                <c:pt idx="1355">
                  <c:v>-0.29000000000000004</c:v>
                </c:pt>
                <c:pt idx="1356">
                  <c:v>-0.28799999999999981</c:v>
                </c:pt>
                <c:pt idx="1357">
                  <c:v>-0.28600000000000003</c:v>
                </c:pt>
                <c:pt idx="1358">
                  <c:v>-0.28399999999999981</c:v>
                </c:pt>
                <c:pt idx="1359">
                  <c:v>-0.28200000000000003</c:v>
                </c:pt>
                <c:pt idx="1360">
                  <c:v>-0.2799999999999998</c:v>
                </c:pt>
                <c:pt idx="1361">
                  <c:v>-0.27800000000000002</c:v>
                </c:pt>
                <c:pt idx="1362">
                  <c:v>-0.2759999999999998</c:v>
                </c:pt>
                <c:pt idx="1363">
                  <c:v>-0.27400000000000002</c:v>
                </c:pt>
                <c:pt idx="1364">
                  <c:v>-0.2719999999999998</c:v>
                </c:pt>
                <c:pt idx="1365">
                  <c:v>-0.27</c:v>
                </c:pt>
                <c:pt idx="1366">
                  <c:v>-0.26799999999999979</c:v>
                </c:pt>
                <c:pt idx="1367">
                  <c:v>-0.26600000000000001</c:v>
                </c:pt>
                <c:pt idx="1368">
                  <c:v>-0.26399999999999979</c:v>
                </c:pt>
                <c:pt idx="1369">
                  <c:v>-0.26200000000000001</c:v>
                </c:pt>
                <c:pt idx="1370">
                  <c:v>-0.25999999999999979</c:v>
                </c:pt>
                <c:pt idx="1371">
                  <c:v>-0.25800000000000001</c:v>
                </c:pt>
                <c:pt idx="1372">
                  <c:v>-0.25599999999999978</c:v>
                </c:pt>
                <c:pt idx="1373">
                  <c:v>-0.254</c:v>
                </c:pt>
                <c:pt idx="1374">
                  <c:v>-0.25199999999999978</c:v>
                </c:pt>
                <c:pt idx="1375">
                  <c:v>-0.25</c:v>
                </c:pt>
                <c:pt idx="1376">
                  <c:v>-0.24800000000000022</c:v>
                </c:pt>
                <c:pt idx="1377">
                  <c:v>-0.246</c:v>
                </c:pt>
                <c:pt idx="1378">
                  <c:v>-0.24400000000000022</c:v>
                </c:pt>
                <c:pt idx="1379">
                  <c:v>-0.24199999999999999</c:v>
                </c:pt>
                <c:pt idx="1380">
                  <c:v>-0.24000000000000021</c:v>
                </c:pt>
                <c:pt idx="1381">
                  <c:v>-0.23799999999999999</c:v>
                </c:pt>
                <c:pt idx="1382">
                  <c:v>-0.23600000000000021</c:v>
                </c:pt>
                <c:pt idx="1383">
                  <c:v>-0.23399999999999999</c:v>
                </c:pt>
                <c:pt idx="1384">
                  <c:v>-0.23200000000000021</c:v>
                </c:pt>
                <c:pt idx="1385">
                  <c:v>-0.22999999999999998</c:v>
                </c:pt>
                <c:pt idx="1386">
                  <c:v>-0.2280000000000002</c:v>
                </c:pt>
                <c:pt idx="1387">
                  <c:v>-0.22599999999999998</c:v>
                </c:pt>
                <c:pt idx="1388">
                  <c:v>-0.2240000000000002</c:v>
                </c:pt>
                <c:pt idx="1389">
                  <c:v>-0.22199999999999998</c:v>
                </c:pt>
                <c:pt idx="1390">
                  <c:v>-0.2200000000000002</c:v>
                </c:pt>
                <c:pt idx="1391">
                  <c:v>-0.21799999999999997</c:v>
                </c:pt>
                <c:pt idx="1392">
                  <c:v>-0.21600000000000019</c:v>
                </c:pt>
                <c:pt idx="1393">
                  <c:v>-0.21399999999999997</c:v>
                </c:pt>
                <c:pt idx="1394">
                  <c:v>-0.21200000000000019</c:v>
                </c:pt>
                <c:pt idx="1395">
                  <c:v>-0.20999999999999996</c:v>
                </c:pt>
                <c:pt idx="1396">
                  <c:v>-0.20800000000000018</c:v>
                </c:pt>
                <c:pt idx="1397">
                  <c:v>-0.20599999999999996</c:v>
                </c:pt>
                <c:pt idx="1398">
                  <c:v>-0.20400000000000018</c:v>
                </c:pt>
                <c:pt idx="1399">
                  <c:v>-0.20199999999999996</c:v>
                </c:pt>
                <c:pt idx="1400">
                  <c:v>-0.20000000000000018</c:v>
                </c:pt>
                <c:pt idx="1401">
                  <c:v>-0.19799999999999995</c:v>
                </c:pt>
                <c:pt idx="1402">
                  <c:v>-0.19600000000000017</c:v>
                </c:pt>
                <c:pt idx="1403">
                  <c:v>-0.19399999999999995</c:v>
                </c:pt>
                <c:pt idx="1404">
                  <c:v>-0.19200000000000017</c:v>
                </c:pt>
                <c:pt idx="1405">
                  <c:v>-0.18999999999999995</c:v>
                </c:pt>
                <c:pt idx="1406">
                  <c:v>-0.18800000000000017</c:v>
                </c:pt>
                <c:pt idx="1407">
                  <c:v>-0.18599999999999994</c:v>
                </c:pt>
                <c:pt idx="1408">
                  <c:v>-0.18400000000000016</c:v>
                </c:pt>
                <c:pt idx="1409">
                  <c:v>-0.18199999999999994</c:v>
                </c:pt>
                <c:pt idx="1410">
                  <c:v>-0.18000000000000016</c:v>
                </c:pt>
                <c:pt idx="1411">
                  <c:v>-0.17799999999999994</c:v>
                </c:pt>
                <c:pt idx="1412">
                  <c:v>-0.17600000000000016</c:v>
                </c:pt>
                <c:pt idx="1413">
                  <c:v>-0.17399999999999993</c:v>
                </c:pt>
                <c:pt idx="1414">
                  <c:v>-0.17200000000000015</c:v>
                </c:pt>
                <c:pt idx="1415">
                  <c:v>-0.16999999999999993</c:v>
                </c:pt>
                <c:pt idx="1416">
                  <c:v>-0.16800000000000015</c:v>
                </c:pt>
                <c:pt idx="1417">
                  <c:v>-0.16599999999999993</c:v>
                </c:pt>
                <c:pt idx="1418">
                  <c:v>-0.16400000000000015</c:v>
                </c:pt>
                <c:pt idx="1419">
                  <c:v>-0.16199999999999992</c:v>
                </c:pt>
                <c:pt idx="1420">
                  <c:v>-0.16000000000000014</c:v>
                </c:pt>
                <c:pt idx="1421">
                  <c:v>-0.15799999999999992</c:v>
                </c:pt>
                <c:pt idx="1422">
                  <c:v>-0.15600000000000014</c:v>
                </c:pt>
                <c:pt idx="1423">
                  <c:v>-0.15399999999999991</c:v>
                </c:pt>
                <c:pt idx="1424">
                  <c:v>-0.15200000000000014</c:v>
                </c:pt>
                <c:pt idx="1425">
                  <c:v>-0.14999999999999991</c:v>
                </c:pt>
                <c:pt idx="1426">
                  <c:v>-0.14800000000000013</c:v>
                </c:pt>
                <c:pt idx="1427">
                  <c:v>-0.14599999999999991</c:v>
                </c:pt>
                <c:pt idx="1428">
                  <c:v>-0.14400000000000013</c:v>
                </c:pt>
                <c:pt idx="1429">
                  <c:v>-0.1419999999999999</c:v>
                </c:pt>
                <c:pt idx="1430">
                  <c:v>-0.14000000000000012</c:v>
                </c:pt>
                <c:pt idx="1431">
                  <c:v>-0.1379999999999999</c:v>
                </c:pt>
                <c:pt idx="1432">
                  <c:v>-0.13600000000000012</c:v>
                </c:pt>
                <c:pt idx="1433">
                  <c:v>-0.1339999999999999</c:v>
                </c:pt>
                <c:pt idx="1434">
                  <c:v>-0.13200000000000012</c:v>
                </c:pt>
                <c:pt idx="1435">
                  <c:v>-0.12999999999999989</c:v>
                </c:pt>
                <c:pt idx="1436">
                  <c:v>-0.12800000000000011</c:v>
                </c:pt>
                <c:pt idx="1437">
                  <c:v>-0.12599999999999989</c:v>
                </c:pt>
                <c:pt idx="1438">
                  <c:v>-0.12400000000000011</c:v>
                </c:pt>
                <c:pt idx="1439">
                  <c:v>-0.12199999999999989</c:v>
                </c:pt>
                <c:pt idx="1440">
                  <c:v>-0.12000000000000011</c:v>
                </c:pt>
                <c:pt idx="1441">
                  <c:v>-0.11799999999999988</c:v>
                </c:pt>
                <c:pt idx="1442">
                  <c:v>-0.1160000000000001</c:v>
                </c:pt>
                <c:pt idx="1443">
                  <c:v>-0.11399999999999988</c:v>
                </c:pt>
                <c:pt idx="1444">
                  <c:v>-0.1120000000000001</c:v>
                </c:pt>
                <c:pt idx="1445">
                  <c:v>-0.10999999999999988</c:v>
                </c:pt>
                <c:pt idx="1446">
                  <c:v>-0.1080000000000001</c:v>
                </c:pt>
                <c:pt idx="1447">
                  <c:v>-0.10599999999999987</c:v>
                </c:pt>
                <c:pt idx="1448">
                  <c:v>-0.10400000000000009</c:v>
                </c:pt>
                <c:pt idx="1449">
                  <c:v>-0.10199999999999987</c:v>
                </c:pt>
                <c:pt idx="1450">
                  <c:v>-0.10000000000000009</c:v>
                </c:pt>
                <c:pt idx="1451">
                  <c:v>-9.7999999999999865E-2</c:v>
                </c:pt>
                <c:pt idx="1452">
                  <c:v>-9.6000000000000085E-2</c:v>
                </c:pt>
                <c:pt idx="1453">
                  <c:v>-9.3999999999999861E-2</c:v>
                </c:pt>
                <c:pt idx="1454">
                  <c:v>-9.2000000000000082E-2</c:v>
                </c:pt>
                <c:pt idx="1455">
                  <c:v>-8.9999999999999858E-2</c:v>
                </c:pt>
                <c:pt idx="1456">
                  <c:v>-8.8000000000000078E-2</c:v>
                </c:pt>
                <c:pt idx="1457">
                  <c:v>-8.5999999999999854E-2</c:v>
                </c:pt>
                <c:pt idx="1458">
                  <c:v>-8.4000000000000075E-2</c:v>
                </c:pt>
                <c:pt idx="1459">
                  <c:v>-8.1999999999999851E-2</c:v>
                </c:pt>
                <c:pt idx="1460">
                  <c:v>-8.0000000000000071E-2</c:v>
                </c:pt>
                <c:pt idx="1461">
                  <c:v>-7.7999999999999847E-2</c:v>
                </c:pt>
                <c:pt idx="1462">
                  <c:v>-7.6000000000000068E-2</c:v>
                </c:pt>
                <c:pt idx="1463">
                  <c:v>-7.3999999999999844E-2</c:v>
                </c:pt>
                <c:pt idx="1464">
                  <c:v>-7.2000000000000064E-2</c:v>
                </c:pt>
                <c:pt idx="1465">
                  <c:v>-6.999999999999984E-2</c:v>
                </c:pt>
                <c:pt idx="1466">
                  <c:v>-6.800000000000006E-2</c:v>
                </c:pt>
                <c:pt idx="1467">
                  <c:v>-6.5999999999999837E-2</c:v>
                </c:pt>
                <c:pt idx="1468">
                  <c:v>-6.4000000000000057E-2</c:v>
                </c:pt>
                <c:pt idx="1469">
                  <c:v>-6.1999999999999833E-2</c:v>
                </c:pt>
                <c:pt idx="1470">
                  <c:v>-6.0000000000000053E-2</c:v>
                </c:pt>
                <c:pt idx="1471">
                  <c:v>-5.7999999999999829E-2</c:v>
                </c:pt>
                <c:pt idx="1472">
                  <c:v>-5.600000000000005E-2</c:v>
                </c:pt>
                <c:pt idx="1473">
                  <c:v>-5.3999999999999826E-2</c:v>
                </c:pt>
                <c:pt idx="1474">
                  <c:v>-5.2000000000000046E-2</c:v>
                </c:pt>
                <c:pt idx="1475">
                  <c:v>-4.9999999999999822E-2</c:v>
                </c:pt>
                <c:pt idx="1476">
                  <c:v>-4.8000000000000043E-2</c:v>
                </c:pt>
                <c:pt idx="1477">
                  <c:v>-4.5999999999999819E-2</c:v>
                </c:pt>
                <c:pt idx="1478">
                  <c:v>-4.4000000000000039E-2</c:v>
                </c:pt>
                <c:pt idx="1479">
                  <c:v>-4.1999999999999815E-2</c:v>
                </c:pt>
                <c:pt idx="1480">
                  <c:v>-4.0000000000000036E-2</c:v>
                </c:pt>
                <c:pt idx="1481">
                  <c:v>-3.7999999999999812E-2</c:v>
                </c:pt>
                <c:pt idx="1482">
                  <c:v>-3.6000000000000032E-2</c:v>
                </c:pt>
                <c:pt idx="1483">
                  <c:v>-3.3999999999999808E-2</c:v>
                </c:pt>
                <c:pt idx="1484">
                  <c:v>-3.2000000000000028E-2</c:v>
                </c:pt>
                <c:pt idx="1485">
                  <c:v>-2.9999999999999805E-2</c:v>
                </c:pt>
                <c:pt idx="1486">
                  <c:v>-2.8000000000000025E-2</c:v>
                </c:pt>
                <c:pt idx="1487">
                  <c:v>-2.5999999999999801E-2</c:v>
                </c:pt>
                <c:pt idx="1488">
                  <c:v>-2.4000000000000021E-2</c:v>
                </c:pt>
                <c:pt idx="1489">
                  <c:v>-2.1999999999999797E-2</c:v>
                </c:pt>
                <c:pt idx="1490">
                  <c:v>-2.0000000000000018E-2</c:v>
                </c:pt>
                <c:pt idx="1491">
                  <c:v>-1.7999999999999794E-2</c:v>
                </c:pt>
                <c:pt idx="1492">
                  <c:v>-1.6000000000000014E-2</c:v>
                </c:pt>
                <c:pt idx="1493">
                  <c:v>-1.399999999999979E-2</c:v>
                </c:pt>
                <c:pt idx="1494">
                  <c:v>-1.2000000000000011E-2</c:v>
                </c:pt>
                <c:pt idx="1495">
                  <c:v>-9.9999999999997868E-3</c:v>
                </c:pt>
                <c:pt idx="1496">
                  <c:v>-8.0000000000000071E-3</c:v>
                </c:pt>
                <c:pt idx="1497">
                  <c:v>-5.9999999999997833E-3</c:v>
                </c:pt>
                <c:pt idx="1498">
                  <c:v>-4.0000000000000036E-3</c:v>
                </c:pt>
                <c:pt idx="1499">
                  <c:v>-1.9999999999997797E-3</c:v>
                </c:pt>
                <c:pt idx="1500">
                  <c:v>0</c:v>
                </c:pt>
                <c:pt idx="1501">
                  <c:v>1.9999999999997797E-3</c:v>
                </c:pt>
                <c:pt idx="1502">
                  <c:v>4.0000000000000036E-3</c:v>
                </c:pt>
                <c:pt idx="1503">
                  <c:v>5.9999999999997833E-3</c:v>
                </c:pt>
                <c:pt idx="1504">
                  <c:v>8.0000000000000071E-3</c:v>
                </c:pt>
                <c:pt idx="1505">
                  <c:v>9.9999999999997868E-3</c:v>
                </c:pt>
                <c:pt idx="1506">
                  <c:v>1.2000000000000011E-2</c:v>
                </c:pt>
                <c:pt idx="1507">
                  <c:v>1.399999999999979E-2</c:v>
                </c:pt>
                <c:pt idx="1508">
                  <c:v>1.6000000000000014E-2</c:v>
                </c:pt>
                <c:pt idx="1509">
                  <c:v>1.7999999999999794E-2</c:v>
                </c:pt>
                <c:pt idx="1510">
                  <c:v>2.0000000000000018E-2</c:v>
                </c:pt>
                <c:pt idx="1511">
                  <c:v>2.1999999999999797E-2</c:v>
                </c:pt>
                <c:pt idx="1512">
                  <c:v>2.4000000000000021E-2</c:v>
                </c:pt>
                <c:pt idx="1513">
                  <c:v>2.5999999999999801E-2</c:v>
                </c:pt>
                <c:pt idx="1514">
                  <c:v>2.8000000000000025E-2</c:v>
                </c:pt>
                <c:pt idx="1515">
                  <c:v>2.9999999999999805E-2</c:v>
                </c:pt>
                <c:pt idx="1516">
                  <c:v>3.2000000000000028E-2</c:v>
                </c:pt>
                <c:pt idx="1517">
                  <c:v>3.3999999999999808E-2</c:v>
                </c:pt>
                <c:pt idx="1518">
                  <c:v>3.6000000000000032E-2</c:v>
                </c:pt>
                <c:pt idx="1519">
                  <c:v>3.7999999999999812E-2</c:v>
                </c:pt>
                <c:pt idx="1520">
                  <c:v>4.0000000000000036E-2</c:v>
                </c:pt>
                <c:pt idx="1521">
                  <c:v>4.1999999999999815E-2</c:v>
                </c:pt>
                <c:pt idx="1522">
                  <c:v>4.4000000000000039E-2</c:v>
                </c:pt>
                <c:pt idx="1523">
                  <c:v>4.5999999999999819E-2</c:v>
                </c:pt>
                <c:pt idx="1524">
                  <c:v>4.8000000000000043E-2</c:v>
                </c:pt>
                <c:pt idx="1525">
                  <c:v>4.9999999999999822E-2</c:v>
                </c:pt>
                <c:pt idx="1526">
                  <c:v>5.2000000000000046E-2</c:v>
                </c:pt>
                <c:pt idx="1527">
                  <c:v>5.3999999999999826E-2</c:v>
                </c:pt>
                <c:pt idx="1528">
                  <c:v>5.600000000000005E-2</c:v>
                </c:pt>
                <c:pt idx="1529">
                  <c:v>5.7999999999999829E-2</c:v>
                </c:pt>
                <c:pt idx="1530">
                  <c:v>6.0000000000000053E-2</c:v>
                </c:pt>
                <c:pt idx="1531">
                  <c:v>6.1999999999999833E-2</c:v>
                </c:pt>
                <c:pt idx="1532">
                  <c:v>6.4000000000000057E-2</c:v>
                </c:pt>
                <c:pt idx="1533">
                  <c:v>6.5999999999999837E-2</c:v>
                </c:pt>
                <c:pt idx="1534">
                  <c:v>6.800000000000006E-2</c:v>
                </c:pt>
                <c:pt idx="1535">
                  <c:v>6.999999999999984E-2</c:v>
                </c:pt>
                <c:pt idx="1536">
                  <c:v>7.2000000000000064E-2</c:v>
                </c:pt>
                <c:pt idx="1537">
                  <c:v>7.3999999999999844E-2</c:v>
                </c:pt>
                <c:pt idx="1538">
                  <c:v>7.6000000000000068E-2</c:v>
                </c:pt>
                <c:pt idx="1539">
                  <c:v>7.7999999999999847E-2</c:v>
                </c:pt>
                <c:pt idx="1540">
                  <c:v>8.0000000000000071E-2</c:v>
                </c:pt>
                <c:pt idx="1541">
                  <c:v>8.1999999999999851E-2</c:v>
                </c:pt>
                <c:pt idx="1542">
                  <c:v>8.4000000000000075E-2</c:v>
                </c:pt>
                <c:pt idx="1543">
                  <c:v>8.5999999999999854E-2</c:v>
                </c:pt>
                <c:pt idx="1544">
                  <c:v>8.8000000000000078E-2</c:v>
                </c:pt>
                <c:pt idx="1545">
                  <c:v>8.9999999999999858E-2</c:v>
                </c:pt>
                <c:pt idx="1546">
                  <c:v>9.2000000000000082E-2</c:v>
                </c:pt>
                <c:pt idx="1547">
                  <c:v>9.3999999999999861E-2</c:v>
                </c:pt>
                <c:pt idx="1548">
                  <c:v>9.6000000000000085E-2</c:v>
                </c:pt>
                <c:pt idx="1549">
                  <c:v>9.7999999999999865E-2</c:v>
                </c:pt>
                <c:pt idx="1550">
                  <c:v>0.10000000000000009</c:v>
                </c:pt>
                <c:pt idx="1551">
                  <c:v>0.10199999999999987</c:v>
                </c:pt>
                <c:pt idx="1552">
                  <c:v>0.10400000000000009</c:v>
                </c:pt>
                <c:pt idx="1553">
                  <c:v>0.10599999999999987</c:v>
                </c:pt>
                <c:pt idx="1554">
                  <c:v>0.1080000000000001</c:v>
                </c:pt>
                <c:pt idx="1555">
                  <c:v>0.10999999999999988</c:v>
                </c:pt>
                <c:pt idx="1556">
                  <c:v>0.1120000000000001</c:v>
                </c:pt>
                <c:pt idx="1557">
                  <c:v>0.11399999999999988</c:v>
                </c:pt>
                <c:pt idx="1558">
                  <c:v>0.1160000000000001</c:v>
                </c:pt>
                <c:pt idx="1559">
                  <c:v>0.11799999999999988</c:v>
                </c:pt>
                <c:pt idx="1560">
                  <c:v>0.12000000000000011</c:v>
                </c:pt>
                <c:pt idx="1561">
                  <c:v>0.12199999999999989</c:v>
                </c:pt>
                <c:pt idx="1562">
                  <c:v>0.12400000000000011</c:v>
                </c:pt>
                <c:pt idx="1563">
                  <c:v>0.12599999999999989</c:v>
                </c:pt>
                <c:pt idx="1564">
                  <c:v>0.12800000000000011</c:v>
                </c:pt>
                <c:pt idx="1565">
                  <c:v>0.12999999999999989</c:v>
                </c:pt>
                <c:pt idx="1566">
                  <c:v>0.13200000000000012</c:v>
                </c:pt>
                <c:pt idx="1567">
                  <c:v>0.1339999999999999</c:v>
                </c:pt>
                <c:pt idx="1568">
                  <c:v>0.13600000000000012</c:v>
                </c:pt>
                <c:pt idx="1569">
                  <c:v>0.1379999999999999</c:v>
                </c:pt>
                <c:pt idx="1570">
                  <c:v>0.14000000000000012</c:v>
                </c:pt>
                <c:pt idx="1571">
                  <c:v>0.1419999999999999</c:v>
                </c:pt>
                <c:pt idx="1572">
                  <c:v>0.14400000000000013</c:v>
                </c:pt>
                <c:pt idx="1573">
                  <c:v>0.14599999999999991</c:v>
                </c:pt>
                <c:pt idx="1574">
                  <c:v>0.14800000000000013</c:v>
                </c:pt>
                <c:pt idx="1575">
                  <c:v>0.14999999999999991</c:v>
                </c:pt>
                <c:pt idx="1576">
                  <c:v>0.15200000000000014</c:v>
                </c:pt>
                <c:pt idx="1577">
                  <c:v>0.15399999999999991</c:v>
                </c:pt>
                <c:pt idx="1578">
                  <c:v>0.15600000000000014</c:v>
                </c:pt>
                <c:pt idx="1579">
                  <c:v>0.15799999999999992</c:v>
                </c:pt>
                <c:pt idx="1580">
                  <c:v>0.16000000000000014</c:v>
                </c:pt>
                <c:pt idx="1581">
                  <c:v>0.16199999999999992</c:v>
                </c:pt>
                <c:pt idx="1582">
                  <c:v>0.16400000000000015</c:v>
                </c:pt>
                <c:pt idx="1583">
                  <c:v>0.16599999999999993</c:v>
                </c:pt>
                <c:pt idx="1584">
                  <c:v>0.16800000000000015</c:v>
                </c:pt>
                <c:pt idx="1585">
                  <c:v>0.16999999999999993</c:v>
                </c:pt>
                <c:pt idx="1586">
                  <c:v>0.17200000000000015</c:v>
                </c:pt>
                <c:pt idx="1587">
                  <c:v>0.17399999999999993</c:v>
                </c:pt>
                <c:pt idx="1588">
                  <c:v>0.17600000000000016</c:v>
                </c:pt>
                <c:pt idx="1589">
                  <c:v>0.17799999999999994</c:v>
                </c:pt>
                <c:pt idx="1590">
                  <c:v>0.18000000000000016</c:v>
                </c:pt>
                <c:pt idx="1591">
                  <c:v>0.18199999999999994</c:v>
                </c:pt>
                <c:pt idx="1592">
                  <c:v>0.18400000000000016</c:v>
                </c:pt>
                <c:pt idx="1593">
                  <c:v>0.18599999999999994</c:v>
                </c:pt>
                <c:pt idx="1594">
                  <c:v>0.18800000000000017</c:v>
                </c:pt>
                <c:pt idx="1595">
                  <c:v>0.18999999999999995</c:v>
                </c:pt>
                <c:pt idx="1596">
                  <c:v>0.19200000000000017</c:v>
                </c:pt>
                <c:pt idx="1597">
                  <c:v>0.19399999999999995</c:v>
                </c:pt>
                <c:pt idx="1598">
                  <c:v>0.19600000000000017</c:v>
                </c:pt>
                <c:pt idx="1599">
                  <c:v>0.19799999999999995</c:v>
                </c:pt>
                <c:pt idx="1600">
                  <c:v>0.20000000000000018</c:v>
                </c:pt>
                <c:pt idx="1601">
                  <c:v>0.20199999999999996</c:v>
                </c:pt>
                <c:pt idx="1602">
                  <c:v>0.20400000000000018</c:v>
                </c:pt>
                <c:pt idx="1603">
                  <c:v>0.20599999999999996</c:v>
                </c:pt>
                <c:pt idx="1604">
                  <c:v>0.20800000000000018</c:v>
                </c:pt>
                <c:pt idx="1605">
                  <c:v>0.20999999999999996</c:v>
                </c:pt>
                <c:pt idx="1606">
                  <c:v>0.21200000000000019</c:v>
                </c:pt>
                <c:pt idx="1607">
                  <c:v>0.21399999999999997</c:v>
                </c:pt>
                <c:pt idx="1608">
                  <c:v>0.21600000000000019</c:v>
                </c:pt>
                <c:pt idx="1609">
                  <c:v>0.21799999999999997</c:v>
                </c:pt>
                <c:pt idx="1610">
                  <c:v>0.2200000000000002</c:v>
                </c:pt>
                <c:pt idx="1611">
                  <c:v>0.22199999999999998</c:v>
                </c:pt>
                <c:pt idx="1612">
                  <c:v>0.2240000000000002</c:v>
                </c:pt>
                <c:pt idx="1613">
                  <c:v>0.22599999999999998</c:v>
                </c:pt>
                <c:pt idx="1614">
                  <c:v>0.2280000000000002</c:v>
                </c:pt>
                <c:pt idx="1615">
                  <c:v>0.22999999999999998</c:v>
                </c:pt>
                <c:pt idx="1616">
                  <c:v>0.23200000000000021</c:v>
                </c:pt>
                <c:pt idx="1617">
                  <c:v>0.23399999999999999</c:v>
                </c:pt>
                <c:pt idx="1618">
                  <c:v>0.23600000000000021</c:v>
                </c:pt>
                <c:pt idx="1619">
                  <c:v>0.23799999999999999</c:v>
                </c:pt>
                <c:pt idx="1620">
                  <c:v>0.24000000000000021</c:v>
                </c:pt>
                <c:pt idx="1621">
                  <c:v>0.24199999999999999</c:v>
                </c:pt>
                <c:pt idx="1622">
                  <c:v>0.24400000000000022</c:v>
                </c:pt>
                <c:pt idx="1623">
                  <c:v>0.246</c:v>
                </c:pt>
                <c:pt idx="1624">
                  <c:v>0.24800000000000022</c:v>
                </c:pt>
                <c:pt idx="1625">
                  <c:v>0.25</c:v>
                </c:pt>
                <c:pt idx="1626">
                  <c:v>0.25199999999999978</c:v>
                </c:pt>
                <c:pt idx="1627">
                  <c:v>0.254</c:v>
                </c:pt>
                <c:pt idx="1628">
                  <c:v>0.25599999999999978</c:v>
                </c:pt>
                <c:pt idx="1629">
                  <c:v>0.25800000000000001</c:v>
                </c:pt>
                <c:pt idx="1630">
                  <c:v>0.25999999999999979</c:v>
                </c:pt>
                <c:pt idx="1631">
                  <c:v>0.26200000000000001</c:v>
                </c:pt>
                <c:pt idx="1632">
                  <c:v>0.26399999999999979</c:v>
                </c:pt>
                <c:pt idx="1633">
                  <c:v>0.26600000000000001</c:v>
                </c:pt>
                <c:pt idx="1634">
                  <c:v>0.26799999999999979</c:v>
                </c:pt>
                <c:pt idx="1635">
                  <c:v>0.27</c:v>
                </c:pt>
                <c:pt idx="1636">
                  <c:v>0.2719999999999998</c:v>
                </c:pt>
                <c:pt idx="1637">
                  <c:v>0.27400000000000002</c:v>
                </c:pt>
                <c:pt idx="1638">
                  <c:v>0.2759999999999998</c:v>
                </c:pt>
                <c:pt idx="1639">
                  <c:v>0.27800000000000002</c:v>
                </c:pt>
                <c:pt idx="1640">
                  <c:v>0.2799999999999998</c:v>
                </c:pt>
                <c:pt idx="1641">
                  <c:v>0.28200000000000003</c:v>
                </c:pt>
                <c:pt idx="1642">
                  <c:v>0.28399999999999981</c:v>
                </c:pt>
                <c:pt idx="1643">
                  <c:v>0.28600000000000003</c:v>
                </c:pt>
                <c:pt idx="1644">
                  <c:v>0.28799999999999981</c:v>
                </c:pt>
                <c:pt idx="1645">
                  <c:v>0.29000000000000004</c:v>
                </c:pt>
                <c:pt idx="1646">
                  <c:v>0.29199999999999982</c:v>
                </c:pt>
                <c:pt idx="1647">
                  <c:v>0.29400000000000004</c:v>
                </c:pt>
                <c:pt idx="1648">
                  <c:v>0.29599999999999982</c:v>
                </c:pt>
                <c:pt idx="1649">
                  <c:v>0.29800000000000004</c:v>
                </c:pt>
                <c:pt idx="1650">
                  <c:v>0.29999999999999982</c:v>
                </c:pt>
                <c:pt idx="1651">
                  <c:v>0.30200000000000005</c:v>
                </c:pt>
                <c:pt idx="1652">
                  <c:v>0.30399999999999983</c:v>
                </c:pt>
                <c:pt idx="1653">
                  <c:v>0.30600000000000005</c:v>
                </c:pt>
                <c:pt idx="1654">
                  <c:v>0.30799999999999983</c:v>
                </c:pt>
                <c:pt idx="1655">
                  <c:v>0.31000000000000005</c:v>
                </c:pt>
                <c:pt idx="1656">
                  <c:v>0.31199999999999983</c:v>
                </c:pt>
                <c:pt idx="1657">
                  <c:v>0.31400000000000006</c:v>
                </c:pt>
                <c:pt idx="1658">
                  <c:v>0.31599999999999984</c:v>
                </c:pt>
                <c:pt idx="1659">
                  <c:v>0.31800000000000006</c:v>
                </c:pt>
                <c:pt idx="1660">
                  <c:v>0.31999999999999984</c:v>
                </c:pt>
                <c:pt idx="1661">
                  <c:v>0.32200000000000006</c:v>
                </c:pt>
                <c:pt idx="1662">
                  <c:v>0.32399999999999984</c:v>
                </c:pt>
                <c:pt idx="1663">
                  <c:v>0.32600000000000007</c:v>
                </c:pt>
                <c:pt idx="1664">
                  <c:v>0.32799999999999985</c:v>
                </c:pt>
                <c:pt idx="1665">
                  <c:v>0.33000000000000007</c:v>
                </c:pt>
                <c:pt idx="1666">
                  <c:v>0.33199999999999985</c:v>
                </c:pt>
                <c:pt idx="1667">
                  <c:v>0.33400000000000007</c:v>
                </c:pt>
                <c:pt idx="1668">
                  <c:v>0.33599999999999985</c:v>
                </c:pt>
                <c:pt idx="1669">
                  <c:v>0.33800000000000008</c:v>
                </c:pt>
                <c:pt idx="1670">
                  <c:v>0.33999999999999986</c:v>
                </c:pt>
                <c:pt idx="1671">
                  <c:v>0.34200000000000008</c:v>
                </c:pt>
                <c:pt idx="1672">
                  <c:v>0.34399999999999986</c:v>
                </c:pt>
                <c:pt idx="1673">
                  <c:v>0.34600000000000009</c:v>
                </c:pt>
                <c:pt idx="1674">
                  <c:v>0.34799999999999986</c:v>
                </c:pt>
                <c:pt idx="1675">
                  <c:v>0.35000000000000009</c:v>
                </c:pt>
                <c:pt idx="1676">
                  <c:v>0.35199999999999987</c:v>
                </c:pt>
                <c:pt idx="1677">
                  <c:v>0.35400000000000009</c:v>
                </c:pt>
                <c:pt idx="1678">
                  <c:v>0.35599999999999987</c:v>
                </c:pt>
                <c:pt idx="1679">
                  <c:v>0.3580000000000001</c:v>
                </c:pt>
                <c:pt idx="1680">
                  <c:v>0.35999999999999988</c:v>
                </c:pt>
                <c:pt idx="1681">
                  <c:v>0.3620000000000001</c:v>
                </c:pt>
                <c:pt idx="1682">
                  <c:v>0.36399999999999988</c:v>
                </c:pt>
                <c:pt idx="1683">
                  <c:v>0.3660000000000001</c:v>
                </c:pt>
                <c:pt idx="1684">
                  <c:v>0.36799999999999988</c:v>
                </c:pt>
                <c:pt idx="1685">
                  <c:v>0.37000000000000011</c:v>
                </c:pt>
                <c:pt idx="1686">
                  <c:v>0.37199999999999989</c:v>
                </c:pt>
                <c:pt idx="1687">
                  <c:v>0.37400000000000011</c:v>
                </c:pt>
                <c:pt idx="1688">
                  <c:v>0.37599999999999989</c:v>
                </c:pt>
                <c:pt idx="1689">
                  <c:v>0.37800000000000011</c:v>
                </c:pt>
                <c:pt idx="1690">
                  <c:v>0.37999999999999989</c:v>
                </c:pt>
                <c:pt idx="1691">
                  <c:v>0.38200000000000012</c:v>
                </c:pt>
                <c:pt idx="1692">
                  <c:v>0.3839999999999999</c:v>
                </c:pt>
                <c:pt idx="1693">
                  <c:v>0.38600000000000012</c:v>
                </c:pt>
                <c:pt idx="1694">
                  <c:v>0.3879999999999999</c:v>
                </c:pt>
                <c:pt idx="1695">
                  <c:v>0.39000000000000012</c:v>
                </c:pt>
                <c:pt idx="1696">
                  <c:v>0.3919999999999999</c:v>
                </c:pt>
                <c:pt idx="1697">
                  <c:v>0.39400000000000013</c:v>
                </c:pt>
                <c:pt idx="1698">
                  <c:v>0.39599999999999991</c:v>
                </c:pt>
                <c:pt idx="1699">
                  <c:v>0.39800000000000013</c:v>
                </c:pt>
                <c:pt idx="1700">
                  <c:v>0.39999999999999991</c:v>
                </c:pt>
                <c:pt idx="1701">
                  <c:v>0.40200000000000014</c:v>
                </c:pt>
                <c:pt idx="1702">
                  <c:v>0.40399999999999991</c:v>
                </c:pt>
                <c:pt idx="1703">
                  <c:v>0.40600000000000014</c:v>
                </c:pt>
                <c:pt idx="1704">
                  <c:v>0.40799999999999992</c:v>
                </c:pt>
                <c:pt idx="1705">
                  <c:v>0.41000000000000014</c:v>
                </c:pt>
                <c:pt idx="1706">
                  <c:v>0.41199999999999992</c:v>
                </c:pt>
                <c:pt idx="1707">
                  <c:v>0.41400000000000015</c:v>
                </c:pt>
                <c:pt idx="1708">
                  <c:v>0.41599999999999993</c:v>
                </c:pt>
                <c:pt idx="1709">
                  <c:v>0.41800000000000015</c:v>
                </c:pt>
                <c:pt idx="1710">
                  <c:v>0.41999999999999993</c:v>
                </c:pt>
                <c:pt idx="1711">
                  <c:v>0.42200000000000015</c:v>
                </c:pt>
                <c:pt idx="1712">
                  <c:v>0.42399999999999993</c:v>
                </c:pt>
                <c:pt idx="1713">
                  <c:v>0.42600000000000016</c:v>
                </c:pt>
                <c:pt idx="1714">
                  <c:v>0.42799999999999994</c:v>
                </c:pt>
                <c:pt idx="1715">
                  <c:v>0.43000000000000016</c:v>
                </c:pt>
                <c:pt idx="1716">
                  <c:v>0.43199999999999994</c:v>
                </c:pt>
                <c:pt idx="1717">
                  <c:v>0.43400000000000016</c:v>
                </c:pt>
                <c:pt idx="1718">
                  <c:v>0.43599999999999994</c:v>
                </c:pt>
                <c:pt idx="1719">
                  <c:v>0.43800000000000017</c:v>
                </c:pt>
                <c:pt idx="1720">
                  <c:v>0.43999999999999995</c:v>
                </c:pt>
                <c:pt idx="1721">
                  <c:v>0.44200000000000017</c:v>
                </c:pt>
                <c:pt idx="1722">
                  <c:v>0.44399999999999995</c:v>
                </c:pt>
                <c:pt idx="1723">
                  <c:v>0.44600000000000017</c:v>
                </c:pt>
                <c:pt idx="1724">
                  <c:v>0.44799999999999995</c:v>
                </c:pt>
                <c:pt idx="1725">
                  <c:v>0.45000000000000018</c:v>
                </c:pt>
                <c:pt idx="1726">
                  <c:v>0.45199999999999996</c:v>
                </c:pt>
                <c:pt idx="1727">
                  <c:v>0.45400000000000018</c:v>
                </c:pt>
                <c:pt idx="1728">
                  <c:v>0.45599999999999996</c:v>
                </c:pt>
                <c:pt idx="1729">
                  <c:v>0.45800000000000018</c:v>
                </c:pt>
                <c:pt idx="1730">
                  <c:v>0.45999999999999996</c:v>
                </c:pt>
                <c:pt idx="1731">
                  <c:v>0.46200000000000019</c:v>
                </c:pt>
                <c:pt idx="1732">
                  <c:v>0.46399999999999997</c:v>
                </c:pt>
                <c:pt idx="1733">
                  <c:v>0.46600000000000019</c:v>
                </c:pt>
                <c:pt idx="1734">
                  <c:v>0.46799999999999997</c:v>
                </c:pt>
                <c:pt idx="1735">
                  <c:v>0.4700000000000002</c:v>
                </c:pt>
                <c:pt idx="1736">
                  <c:v>0.47199999999999998</c:v>
                </c:pt>
                <c:pt idx="1737">
                  <c:v>0.4740000000000002</c:v>
                </c:pt>
                <c:pt idx="1738">
                  <c:v>0.47599999999999998</c:v>
                </c:pt>
                <c:pt idx="1739">
                  <c:v>0.4780000000000002</c:v>
                </c:pt>
                <c:pt idx="1740">
                  <c:v>0.48</c:v>
                </c:pt>
                <c:pt idx="1741">
                  <c:v>0.48200000000000021</c:v>
                </c:pt>
                <c:pt idx="1742">
                  <c:v>0.48399999999999999</c:v>
                </c:pt>
                <c:pt idx="1743">
                  <c:v>0.48600000000000021</c:v>
                </c:pt>
                <c:pt idx="1744">
                  <c:v>0.48799999999999999</c:v>
                </c:pt>
                <c:pt idx="1745">
                  <c:v>0.49000000000000021</c:v>
                </c:pt>
                <c:pt idx="1746">
                  <c:v>0.49199999999999999</c:v>
                </c:pt>
                <c:pt idx="1747">
                  <c:v>0.49400000000000022</c:v>
                </c:pt>
                <c:pt idx="1748">
                  <c:v>0.496</c:v>
                </c:pt>
                <c:pt idx="1749">
                  <c:v>0.49800000000000022</c:v>
                </c:pt>
                <c:pt idx="1750">
                  <c:v>0.5</c:v>
                </c:pt>
                <c:pt idx="1751">
                  <c:v>0.50199999999999978</c:v>
                </c:pt>
                <c:pt idx="1752">
                  <c:v>0.504</c:v>
                </c:pt>
                <c:pt idx="1753">
                  <c:v>0.50599999999999978</c:v>
                </c:pt>
                <c:pt idx="1754">
                  <c:v>0.50800000000000001</c:v>
                </c:pt>
                <c:pt idx="1755">
                  <c:v>0.50999999999999979</c:v>
                </c:pt>
                <c:pt idx="1756">
                  <c:v>0.51200000000000001</c:v>
                </c:pt>
                <c:pt idx="1757">
                  <c:v>0.51399999999999979</c:v>
                </c:pt>
                <c:pt idx="1758">
                  <c:v>0.51600000000000001</c:v>
                </c:pt>
                <c:pt idx="1759">
                  <c:v>0.51799999999999979</c:v>
                </c:pt>
                <c:pt idx="1760">
                  <c:v>0.52</c:v>
                </c:pt>
                <c:pt idx="1761">
                  <c:v>0.5219999999999998</c:v>
                </c:pt>
                <c:pt idx="1762">
                  <c:v>0.52400000000000002</c:v>
                </c:pt>
                <c:pt idx="1763">
                  <c:v>0.5259999999999998</c:v>
                </c:pt>
                <c:pt idx="1764">
                  <c:v>0.52800000000000002</c:v>
                </c:pt>
                <c:pt idx="1765">
                  <c:v>0.5299999999999998</c:v>
                </c:pt>
                <c:pt idx="1766">
                  <c:v>0.53200000000000003</c:v>
                </c:pt>
                <c:pt idx="1767">
                  <c:v>0.53399999999999981</c:v>
                </c:pt>
                <c:pt idx="1768">
                  <c:v>0.53600000000000003</c:v>
                </c:pt>
                <c:pt idx="1769">
                  <c:v>0.53799999999999981</c:v>
                </c:pt>
                <c:pt idx="1770">
                  <c:v>0.54</c:v>
                </c:pt>
                <c:pt idx="1771">
                  <c:v>0.54199999999999982</c:v>
                </c:pt>
                <c:pt idx="1772">
                  <c:v>0.54400000000000004</c:v>
                </c:pt>
                <c:pt idx="1773">
                  <c:v>0.54599999999999982</c:v>
                </c:pt>
                <c:pt idx="1774">
                  <c:v>0.54800000000000004</c:v>
                </c:pt>
                <c:pt idx="1775">
                  <c:v>0.54999999999999982</c:v>
                </c:pt>
                <c:pt idx="1776">
                  <c:v>0.55200000000000005</c:v>
                </c:pt>
                <c:pt idx="1777">
                  <c:v>0.55399999999999983</c:v>
                </c:pt>
                <c:pt idx="1778">
                  <c:v>0.55600000000000005</c:v>
                </c:pt>
                <c:pt idx="1779">
                  <c:v>0.55799999999999983</c:v>
                </c:pt>
                <c:pt idx="1780">
                  <c:v>0.56000000000000005</c:v>
                </c:pt>
                <c:pt idx="1781">
                  <c:v>0.56199999999999983</c:v>
                </c:pt>
                <c:pt idx="1782">
                  <c:v>0.56400000000000006</c:v>
                </c:pt>
                <c:pt idx="1783">
                  <c:v>0.56599999999999984</c:v>
                </c:pt>
                <c:pt idx="1784">
                  <c:v>0.56800000000000006</c:v>
                </c:pt>
                <c:pt idx="1785">
                  <c:v>0.56999999999999984</c:v>
                </c:pt>
                <c:pt idx="1786">
                  <c:v>0.57200000000000006</c:v>
                </c:pt>
                <c:pt idx="1787">
                  <c:v>0.57399999999999984</c:v>
                </c:pt>
                <c:pt idx="1788">
                  <c:v>0.57600000000000007</c:v>
                </c:pt>
                <c:pt idx="1789">
                  <c:v>0.57799999999999985</c:v>
                </c:pt>
                <c:pt idx="1790">
                  <c:v>0.58000000000000007</c:v>
                </c:pt>
                <c:pt idx="1791">
                  <c:v>0.58199999999999985</c:v>
                </c:pt>
                <c:pt idx="1792">
                  <c:v>0.58400000000000007</c:v>
                </c:pt>
                <c:pt idx="1793">
                  <c:v>0.58599999999999985</c:v>
                </c:pt>
                <c:pt idx="1794">
                  <c:v>0.58800000000000008</c:v>
                </c:pt>
                <c:pt idx="1795">
                  <c:v>0.58999999999999986</c:v>
                </c:pt>
                <c:pt idx="1796">
                  <c:v>0.59200000000000008</c:v>
                </c:pt>
                <c:pt idx="1797">
                  <c:v>0.59399999999999986</c:v>
                </c:pt>
                <c:pt idx="1798">
                  <c:v>0.59600000000000009</c:v>
                </c:pt>
                <c:pt idx="1799">
                  <c:v>0.59799999999999986</c:v>
                </c:pt>
                <c:pt idx="1800">
                  <c:v>0.60000000000000009</c:v>
                </c:pt>
                <c:pt idx="1801">
                  <c:v>0.60199999999999987</c:v>
                </c:pt>
                <c:pt idx="1802">
                  <c:v>0.60400000000000009</c:v>
                </c:pt>
                <c:pt idx="1803">
                  <c:v>0.60599999999999987</c:v>
                </c:pt>
                <c:pt idx="1804">
                  <c:v>0.6080000000000001</c:v>
                </c:pt>
                <c:pt idx="1805">
                  <c:v>0.60999999999999988</c:v>
                </c:pt>
                <c:pt idx="1806">
                  <c:v>0.6120000000000001</c:v>
                </c:pt>
                <c:pt idx="1807">
                  <c:v>0.61399999999999988</c:v>
                </c:pt>
                <c:pt idx="1808">
                  <c:v>0.6160000000000001</c:v>
                </c:pt>
                <c:pt idx="1809">
                  <c:v>0.61799999999999988</c:v>
                </c:pt>
                <c:pt idx="1810">
                  <c:v>0.62000000000000011</c:v>
                </c:pt>
                <c:pt idx="1811">
                  <c:v>0.62199999999999989</c:v>
                </c:pt>
                <c:pt idx="1812">
                  <c:v>0.62400000000000011</c:v>
                </c:pt>
                <c:pt idx="1813">
                  <c:v>0.62599999999999989</c:v>
                </c:pt>
                <c:pt idx="1814">
                  <c:v>0.62800000000000011</c:v>
                </c:pt>
                <c:pt idx="1815">
                  <c:v>0.62999999999999989</c:v>
                </c:pt>
                <c:pt idx="1816">
                  <c:v>0.63200000000000012</c:v>
                </c:pt>
                <c:pt idx="1817">
                  <c:v>0.6339999999999999</c:v>
                </c:pt>
                <c:pt idx="1818">
                  <c:v>0.63600000000000012</c:v>
                </c:pt>
                <c:pt idx="1819">
                  <c:v>0.6379999999999999</c:v>
                </c:pt>
                <c:pt idx="1820">
                  <c:v>0.64000000000000012</c:v>
                </c:pt>
                <c:pt idx="1821">
                  <c:v>0.6419999999999999</c:v>
                </c:pt>
                <c:pt idx="1822">
                  <c:v>0.64400000000000013</c:v>
                </c:pt>
                <c:pt idx="1823">
                  <c:v>0.64599999999999991</c:v>
                </c:pt>
                <c:pt idx="1824">
                  <c:v>0.64800000000000013</c:v>
                </c:pt>
                <c:pt idx="1825">
                  <c:v>0.64999999999999991</c:v>
                </c:pt>
                <c:pt idx="1826">
                  <c:v>0.65200000000000014</c:v>
                </c:pt>
                <c:pt idx="1827">
                  <c:v>0.65399999999999991</c:v>
                </c:pt>
                <c:pt idx="1828">
                  <c:v>0.65600000000000014</c:v>
                </c:pt>
                <c:pt idx="1829">
                  <c:v>0.65799999999999992</c:v>
                </c:pt>
                <c:pt idx="1830">
                  <c:v>0.66000000000000014</c:v>
                </c:pt>
                <c:pt idx="1831">
                  <c:v>0.66199999999999992</c:v>
                </c:pt>
                <c:pt idx="1832">
                  <c:v>0.66400000000000015</c:v>
                </c:pt>
                <c:pt idx="1833">
                  <c:v>0.66599999999999993</c:v>
                </c:pt>
                <c:pt idx="1834">
                  <c:v>0.66800000000000015</c:v>
                </c:pt>
                <c:pt idx="1835">
                  <c:v>0.66999999999999993</c:v>
                </c:pt>
                <c:pt idx="1836">
                  <c:v>0.67200000000000015</c:v>
                </c:pt>
                <c:pt idx="1837">
                  <c:v>0.67399999999999993</c:v>
                </c:pt>
                <c:pt idx="1838">
                  <c:v>0.67600000000000016</c:v>
                </c:pt>
                <c:pt idx="1839">
                  <c:v>0.67799999999999994</c:v>
                </c:pt>
                <c:pt idx="1840">
                  <c:v>0.68000000000000016</c:v>
                </c:pt>
                <c:pt idx="1841">
                  <c:v>0.68199999999999994</c:v>
                </c:pt>
                <c:pt idx="1842">
                  <c:v>0.68400000000000016</c:v>
                </c:pt>
                <c:pt idx="1843">
                  <c:v>0.68599999999999994</c:v>
                </c:pt>
                <c:pt idx="1844">
                  <c:v>0.68800000000000017</c:v>
                </c:pt>
                <c:pt idx="1845">
                  <c:v>0.69</c:v>
                </c:pt>
                <c:pt idx="1846">
                  <c:v>0.69200000000000017</c:v>
                </c:pt>
                <c:pt idx="1847">
                  <c:v>0.69399999999999995</c:v>
                </c:pt>
                <c:pt idx="1848">
                  <c:v>0.69600000000000017</c:v>
                </c:pt>
                <c:pt idx="1849">
                  <c:v>0.69799999999999995</c:v>
                </c:pt>
                <c:pt idx="1850">
                  <c:v>0.70000000000000018</c:v>
                </c:pt>
                <c:pt idx="1851">
                  <c:v>0.70199999999999996</c:v>
                </c:pt>
                <c:pt idx="1852">
                  <c:v>0.70400000000000018</c:v>
                </c:pt>
                <c:pt idx="1853">
                  <c:v>0.70599999999999996</c:v>
                </c:pt>
                <c:pt idx="1854">
                  <c:v>0.70800000000000018</c:v>
                </c:pt>
                <c:pt idx="1855">
                  <c:v>0.71</c:v>
                </c:pt>
                <c:pt idx="1856">
                  <c:v>0.71200000000000019</c:v>
                </c:pt>
                <c:pt idx="1857">
                  <c:v>0.71399999999999997</c:v>
                </c:pt>
                <c:pt idx="1858">
                  <c:v>0.71600000000000019</c:v>
                </c:pt>
                <c:pt idx="1859">
                  <c:v>0.71799999999999997</c:v>
                </c:pt>
                <c:pt idx="1860">
                  <c:v>0.7200000000000002</c:v>
                </c:pt>
                <c:pt idx="1861">
                  <c:v>0.72199999999999998</c:v>
                </c:pt>
                <c:pt idx="1862">
                  <c:v>0.7240000000000002</c:v>
                </c:pt>
                <c:pt idx="1863">
                  <c:v>0.72599999999999998</c:v>
                </c:pt>
                <c:pt idx="1864">
                  <c:v>0.7280000000000002</c:v>
                </c:pt>
                <c:pt idx="1865">
                  <c:v>0.73</c:v>
                </c:pt>
                <c:pt idx="1866">
                  <c:v>0.73200000000000021</c:v>
                </c:pt>
                <c:pt idx="1867">
                  <c:v>0.73399999999999999</c:v>
                </c:pt>
                <c:pt idx="1868">
                  <c:v>0.73600000000000021</c:v>
                </c:pt>
                <c:pt idx="1869">
                  <c:v>0.73799999999999999</c:v>
                </c:pt>
                <c:pt idx="1870">
                  <c:v>0.74000000000000021</c:v>
                </c:pt>
                <c:pt idx="1871">
                  <c:v>0.74199999999999999</c:v>
                </c:pt>
                <c:pt idx="1872">
                  <c:v>0.74400000000000022</c:v>
                </c:pt>
                <c:pt idx="1873">
                  <c:v>0.746</c:v>
                </c:pt>
                <c:pt idx="1874">
                  <c:v>0.74800000000000022</c:v>
                </c:pt>
                <c:pt idx="1875">
                  <c:v>0.75</c:v>
                </c:pt>
                <c:pt idx="1876">
                  <c:v>0.75199999999999978</c:v>
                </c:pt>
                <c:pt idx="1877">
                  <c:v>0.754</c:v>
                </c:pt>
                <c:pt idx="1878">
                  <c:v>0.75599999999999978</c:v>
                </c:pt>
                <c:pt idx="1879">
                  <c:v>0.75800000000000001</c:v>
                </c:pt>
                <c:pt idx="1880">
                  <c:v>0.75999999999999979</c:v>
                </c:pt>
                <c:pt idx="1881">
                  <c:v>0.76200000000000001</c:v>
                </c:pt>
                <c:pt idx="1882">
                  <c:v>0.76399999999999979</c:v>
                </c:pt>
                <c:pt idx="1883">
                  <c:v>0.76600000000000001</c:v>
                </c:pt>
                <c:pt idx="1884">
                  <c:v>0.76799999999999979</c:v>
                </c:pt>
                <c:pt idx="1885">
                  <c:v>0.77</c:v>
                </c:pt>
                <c:pt idx="1886">
                  <c:v>0.7719999999999998</c:v>
                </c:pt>
                <c:pt idx="1887">
                  <c:v>0.77400000000000002</c:v>
                </c:pt>
                <c:pt idx="1888">
                  <c:v>0.7759999999999998</c:v>
                </c:pt>
                <c:pt idx="1889">
                  <c:v>0.77800000000000002</c:v>
                </c:pt>
                <c:pt idx="1890">
                  <c:v>0.7799999999999998</c:v>
                </c:pt>
                <c:pt idx="1891">
                  <c:v>0.78200000000000003</c:v>
                </c:pt>
                <c:pt idx="1892">
                  <c:v>0.78399999999999981</c:v>
                </c:pt>
                <c:pt idx="1893">
                  <c:v>0.78600000000000003</c:v>
                </c:pt>
                <c:pt idx="1894">
                  <c:v>0.78799999999999981</c:v>
                </c:pt>
                <c:pt idx="1895">
                  <c:v>0.79</c:v>
                </c:pt>
                <c:pt idx="1896">
                  <c:v>0.79199999999999982</c:v>
                </c:pt>
                <c:pt idx="1897">
                  <c:v>0.79400000000000004</c:v>
                </c:pt>
                <c:pt idx="1898">
                  <c:v>0.79599999999999982</c:v>
                </c:pt>
                <c:pt idx="1899">
                  <c:v>0.79800000000000004</c:v>
                </c:pt>
                <c:pt idx="1900">
                  <c:v>0.79999999999999982</c:v>
                </c:pt>
                <c:pt idx="1901">
                  <c:v>0.80200000000000005</c:v>
                </c:pt>
                <c:pt idx="1902">
                  <c:v>0.80399999999999983</c:v>
                </c:pt>
                <c:pt idx="1903">
                  <c:v>0.80600000000000005</c:v>
                </c:pt>
                <c:pt idx="1904">
                  <c:v>0.80799999999999983</c:v>
                </c:pt>
                <c:pt idx="1905">
                  <c:v>0.81</c:v>
                </c:pt>
                <c:pt idx="1906">
                  <c:v>0.81199999999999983</c:v>
                </c:pt>
                <c:pt idx="1907">
                  <c:v>0.81400000000000006</c:v>
                </c:pt>
                <c:pt idx="1908">
                  <c:v>0.81599999999999984</c:v>
                </c:pt>
                <c:pt idx="1909">
                  <c:v>0.81800000000000006</c:v>
                </c:pt>
                <c:pt idx="1910">
                  <c:v>0.81999999999999984</c:v>
                </c:pt>
                <c:pt idx="1911">
                  <c:v>0.82200000000000006</c:v>
                </c:pt>
                <c:pt idx="1912">
                  <c:v>0.82399999999999984</c:v>
                </c:pt>
                <c:pt idx="1913">
                  <c:v>0.82600000000000007</c:v>
                </c:pt>
                <c:pt idx="1914">
                  <c:v>0.82799999999999985</c:v>
                </c:pt>
                <c:pt idx="1915">
                  <c:v>0.83000000000000007</c:v>
                </c:pt>
                <c:pt idx="1916">
                  <c:v>0.83199999999999985</c:v>
                </c:pt>
                <c:pt idx="1917">
                  <c:v>0.83400000000000007</c:v>
                </c:pt>
                <c:pt idx="1918">
                  <c:v>0.83599999999999985</c:v>
                </c:pt>
                <c:pt idx="1919">
                  <c:v>0.83800000000000008</c:v>
                </c:pt>
                <c:pt idx="1920">
                  <c:v>0.83999999999999986</c:v>
                </c:pt>
                <c:pt idx="1921">
                  <c:v>0.84200000000000008</c:v>
                </c:pt>
                <c:pt idx="1922">
                  <c:v>0.84399999999999986</c:v>
                </c:pt>
                <c:pt idx="1923">
                  <c:v>0.84600000000000009</c:v>
                </c:pt>
                <c:pt idx="1924">
                  <c:v>0.84799999999999986</c:v>
                </c:pt>
                <c:pt idx="1925">
                  <c:v>0.85000000000000009</c:v>
                </c:pt>
                <c:pt idx="1926">
                  <c:v>0.85199999999999987</c:v>
                </c:pt>
                <c:pt idx="1927">
                  <c:v>0.85400000000000009</c:v>
                </c:pt>
                <c:pt idx="1928">
                  <c:v>0.85599999999999987</c:v>
                </c:pt>
                <c:pt idx="1929">
                  <c:v>0.8580000000000001</c:v>
                </c:pt>
                <c:pt idx="1930">
                  <c:v>0.85999999999999988</c:v>
                </c:pt>
                <c:pt idx="1931">
                  <c:v>0.8620000000000001</c:v>
                </c:pt>
                <c:pt idx="1932">
                  <c:v>0.86399999999999988</c:v>
                </c:pt>
                <c:pt idx="1933">
                  <c:v>0.8660000000000001</c:v>
                </c:pt>
                <c:pt idx="1934">
                  <c:v>0.86799999999999988</c:v>
                </c:pt>
                <c:pt idx="1935">
                  <c:v>0.87000000000000011</c:v>
                </c:pt>
                <c:pt idx="1936">
                  <c:v>0.87199999999999989</c:v>
                </c:pt>
                <c:pt idx="1937">
                  <c:v>0.87400000000000011</c:v>
                </c:pt>
                <c:pt idx="1938">
                  <c:v>0.87599999999999989</c:v>
                </c:pt>
                <c:pt idx="1939">
                  <c:v>0.87800000000000011</c:v>
                </c:pt>
                <c:pt idx="1940">
                  <c:v>0.87999999999999989</c:v>
                </c:pt>
                <c:pt idx="1941">
                  <c:v>0.88200000000000012</c:v>
                </c:pt>
                <c:pt idx="1942">
                  <c:v>0.8839999999999999</c:v>
                </c:pt>
                <c:pt idx="1943">
                  <c:v>0.88600000000000012</c:v>
                </c:pt>
                <c:pt idx="1944">
                  <c:v>0.8879999999999999</c:v>
                </c:pt>
                <c:pt idx="1945">
                  <c:v>0.89000000000000012</c:v>
                </c:pt>
                <c:pt idx="1946">
                  <c:v>0.8919999999999999</c:v>
                </c:pt>
                <c:pt idx="1947">
                  <c:v>0.89400000000000013</c:v>
                </c:pt>
                <c:pt idx="1948">
                  <c:v>0.89599999999999991</c:v>
                </c:pt>
                <c:pt idx="1949">
                  <c:v>0.89800000000000013</c:v>
                </c:pt>
                <c:pt idx="1950">
                  <c:v>0.89999999999999991</c:v>
                </c:pt>
                <c:pt idx="1951">
                  <c:v>0.90200000000000014</c:v>
                </c:pt>
                <c:pt idx="1952">
                  <c:v>0.90399999999999991</c:v>
                </c:pt>
                <c:pt idx="1953">
                  <c:v>0.90600000000000014</c:v>
                </c:pt>
                <c:pt idx="1954">
                  <c:v>0.90799999999999992</c:v>
                </c:pt>
                <c:pt idx="1955">
                  <c:v>0.91000000000000014</c:v>
                </c:pt>
                <c:pt idx="1956">
                  <c:v>0.91199999999999992</c:v>
                </c:pt>
                <c:pt idx="1957">
                  <c:v>0.91400000000000015</c:v>
                </c:pt>
                <c:pt idx="1958">
                  <c:v>0.91599999999999993</c:v>
                </c:pt>
                <c:pt idx="1959">
                  <c:v>0.91800000000000015</c:v>
                </c:pt>
                <c:pt idx="1960">
                  <c:v>0.91999999999999993</c:v>
                </c:pt>
                <c:pt idx="1961">
                  <c:v>0.92200000000000015</c:v>
                </c:pt>
                <c:pt idx="1962">
                  <c:v>0.92399999999999993</c:v>
                </c:pt>
                <c:pt idx="1963">
                  <c:v>0.92600000000000016</c:v>
                </c:pt>
                <c:pt idx="1964">
                  <c:v>0.92799999999999994</c:v>
                </c:pt>
                <c:pt idx="1965">
                  <c:v>0.93000000000000016</c:v>
                </c:pt>
                <c:pt idx="1966">
                  <c:v>0.93199999999999994</c:v>
                </c:pt>
                <c:pt idx="1967">
                  <c:v>0.93400000000000016</c:v>
                </c:pt>
                <c:pt idx="1968">
                  <c:v>0.93599999999999994</c:v>
                </c:pt>
                <c:pt idx="1969">
                  <c:v>0.93800000000000017</c:v>
                </c:pt>
                <c:pt idx="1970">
                  <c:v>0.94</c:v>
                </c:pt>
                <c:pt idx="1971">
                  <c:v>0.94200000000000017</c:v>
                </c:pt>
                <c:pt idx="1972">
                  <c:v>0.94399999999999995</c:v>
                </c:pt>
                <c:pt idx="1973">
                  <c:v>0.94600000000000017</c:v>
                </c:pt>
                <c:pt idx="1974">
                  <c:v>0.94799999999999995</c:v>
                </c:pt>
                <c:pt idx="1975">
                  <c:v>0.95000000000000018</c:v>
                </c:pt>
                <c:pt idx="1976">
                  <c:v>0.95199999999999996</c:v>
                </c:pt>
                <c:pt idx="1977">
                  <c:v>0.95400000000000018</c:v>
                </c:pt>
                <c:pt idx="1978">
                  <c:v>0.95599999999999996</c:v>
                </c:pt>
                <c:pt idx="1979">
                  <c:v>0.95800000000000018</c:v>
                </c:pt>
                <c:pt idx="1980">
                  <c:v>0.96</c:v>
                </c:pt>
                <c:pt idx="1981">
                  <c:v>0.96200000000000019</c:v>
                </c:pt>
                <c:pt idx="1982">
                  <c:v>0.96399999999999997</c:v>
                </c:pt>
                <c:pt idx="1983">
                  <c:v>0.96600000000000019</c:v>
                </c:pt>
                <c:pt idx="1984">
                  <c:v>0.96799999999999997</c:v>
                </c:pt>
                <c:pt idx="1985">
                  <c:v>0.9700000000000002</c:v>
                </c:pt>
                <c:pt idx="1986">
                  <c:v>0.97199999999999998</c:v>
                </c:pt>
                <c:pt idx="1987">
                  <c:v>0.9740000000000002</c:v>
                </c:pt>
                <c:pt idx="1988">
                  <c:v>0.97599999999999998</c:v>
                </c:pt>
                <c:pt idx="1989">
                  <c:v>0.9780000000000002</c:v>
                </c:pt>
                <c:pt idx="1990">
                  <c:v>0.98</c:v>
                </c:pt>
                <c:pt idx="1991">
                  <c:v>0.98200000000000021</c:v>
                </c:pt>
                <c:pt idx="1992">
                  <c:v>0.98399999999999999</c:v>
                </c:pt>
                <c:pt idx="1993">
                  <c:v>0.98600000000000021</c:v>
                </c:pt>
                <c:pt idx="1994">
                  <c:v>0.98799999999999999</c:v>
                </c:pt>
                <c:pt idx="1995">
                  <c:v>0.99000000000000021</c:v>
                </c:pt>
                <c:pt idx="1996">
                  <c:v>0.99199999999999999</c:v>
                </c:pt>
                <c:pt idx="1997">
                  <c:v>0.99400000000000022</c:v>
                </c:pt>
                <c:pt idx="1998">
                  <c:v>0.996</c:v>
                </c:pt>
                <c:pt idx="1999">
                  <c:v>0.99800000000000022</c:v>
                </c:pt>
                <c:pt idx="2000">
                  <c:v>1</c:v>
                </c:pt>
                <c:pt idx="2001">
                  <c:v>1.0019999999999998</c:v>
                </c:pt>
                <c:pt idx="2002">
                  <c:v>1.0039999999999996</c:v>
                </c:pt>
                <c:pt idx="2003">
                  <c:v>1.0060000000000002</c:v>
                </c:pt>
                <c:pt idx="2004">
                  <c:v>1.008</c:v>
                </c:pt>
                <c:pt idx="2005">
                  <c:v>1.0099999999999998</c:v>
                </c:pt>
                <c:pt idx="2006">
                  <c:v>1.0119999999999996</c:v>
                </c:pt>
                <c:pt idx="2007">
                  <c:v>1.0140000000000002</c:v>
                </c:pt>
                <c:pt idx="2008">
                  <c:v>1.016</c:v>
                </c:pt>
                <c:pt idx="2009">
                  <c:v>1.0179999999999998</c:v>
                </c:pt>
                <c:pt idx="2010">
                  <c:v>1.0199999999999996</c:v>
                </c:pt>
                <c:pt idx="2011">
                  <c:v>1.0220000000000002</c:v>
                </c:pt>
                <c:pt idx="2012">
                  <c:v>1.024</c:v>
                </c:pt>
                <c:pt idx="2013">
                  <c:v>1.0259999999999998</c:v>
                </c:pt>
                <c:pt idx="2014">
                  <c:v>1.0279999999999996</c:v>
                </c:pt>
                <c:pt idx="2015">
                  <c:v>1.0300000000000002</c:v>
                </c:pt>
                <c:pt idx="2016">
                  <c:v>1.032</c:v>
                </c:pt>
                <c:pt idx="2017">
                  <c:v>1.0339999999999998</c:v>
                </c:pt>
                <c:pt idx="2018">
                  <c:v>1.0359999999999996</c:v>
                </c:pt>
                <c:pt idx="2019">
                  <c:v>1.0380000000000003</c:v>
                </c:pt>
                <c:pt idx="2020">
                  <c:v>1.04</c:v>
                </c:pt>
                <c:pt idx="2021">
                  <c:v>1.0419999999999998</c:v>
                </c:pt>
                <c:pt idx="2022">
                  <c:v>1.0439999999999996</c:v>
                </c:pt>
                <c:pt idx="2023">
                  <c:v>1.0460000000000003</c:v>
                </c:pt>
                <c:pt idx="2024">
                  <c:v>1.048</c:v>
                </c:pt>
                <c:pt idx="2025">
                  <c:v>1.0499999999999998</c:v>
                </c:pt>
                <c:pt idx="2026">
                  <c:v>1.0519999999999996</c:v>
                </c:pt>
                <c:pt idx="2027">
                  <c:v>1.0540000000000003</c:v>
                </c:pt>
                <c:pt idx="2028">
                  <c:v>1.056</c:v>
                </c:pt>
                <c:pt idx="2029">
                  <c:v>1.0579999999999998</c:v>
                </c:pt>
                <c:pt idx="2030">
                  <c:v>1.0599999999999996</c:v>
                </c:pt>
                <c:pt idx="2031">
                  <c:v>1.0620000000000003</c:v>
                </c:pt>
                <c:pt idx="2032">
                  <c:v>1.0640000000000001</c:v>
                </c:pt>
                <c:pt idx="2033">
                  <c:v>1.0659999999999998</c:v>
                </c:pt>
                <c:pt idx="2034">
                  <c:v>1.0679999999999996</c:v>
                </c:pt>
                <c:pt idx="2035">
                  <c:v>1.0700000000000003</c:v>
                </c:pt>
                <c:pt idx="2036">
                  <c:v>1.0720000000000001</c:v>
                </c:pt>
                <c:pt idx="2037">
                  <c:v>1.0739999999999998</c:v>
                </c:pt>
                <c:pt idx="2038">
                  <c:v>1.0759999999999996</c:v>
                </c:pt>
                <c:pt idx="2039">
                  <c:v>1.0780000000000003</c:v>
                </c:pt>
                <c:pt idx="2040">
                  <c:v>1.08</c:v>
                </c:pt>
                <c:pt idx="2041">
                  <c:v>1.0819999999999999</c:v>
                </c:pt>
                <c:pt idx="2042">
                  <c:v>1.0839999999999996</c:v>
                </c:pt>
                <c:pt idx="2043">
                  <c:v>1.0860000000000003</c:v>
                </c:pt>
                <c:pt idx="2044">
                  <c:v>1.0880000000000001</c:v>
                </c:pt>
                <c:pt idx="2045">
                  <c:v>1.0899999999999999</c:v>
                </c:pt>
                <c:pt idx="2046">
                  <c:v>1.0919999999999996</c:v>
                </c:pt>
                <c:pt idx="2047">
                  <c:v>1.0940000000000003</c:v>
                </c:pt>
                <c:pt idx="2048">
                  <c:v>1.0960000000000001</c:v>
                </c:pt>
                <c:pt idx="2049">
                  <c:v>1.0979999999999999</c:v>
                </c:pt>
                <c:pt idx="2050">
                  <c:v>1.0999999999999996</c:v>
                </c:pt>
                <c:pt idx="2051">
                  <c:v>1.1020000000000003</c:v>
                </c:pt>
                <c:pt idx="2052">
                  <c:v>1.1040000000000001</c:v>
                </c:pt>
                <c:pt idx="2053">
                  <c:v>1.1059999999999999</c:v>
                </c:pt>
                <c:pt idx="2054">
                  <c:v>1.1079999999999997</c:v>
                </c:pt>
                <c:pt idx="2055">
                  <c:v>1.1100000000000003</c:v>
                </c:pt>
                <c:pt idx="2056">
                  <c:v>1.1120000000000001</c:v>
                </c:pt>
                <c:pt idx="2057">
                  <c:v>1.1139999999999999</c:v>
                </c:pt>
                <c:pt idx="2058">
                  <c:v>1.1159999999999997</c:v>
                </c:pt>
                <c:pt idx="2059">
                  <c:v>1.1180000000000003</c:v>
                </c:pt>
                <c:pt idx="2060">
                  <c:v>1.1200000000000001</c:v>
                </c:pt>
                <c:pt idx="2061">
                  <c:v>1.1219999999999999</c:v>
                </c:pt>
                <c:pt idx="2062">
                  <c:v>1.1239999999999997</c:v>
                </c:pt>
                <c:pt idx="2063">
                  <c:v>1.1260000000000003</c:v>
                </c:pt>
                <c:pt idx="2064">
                  <c:v>1.1280000000000001</c:v>
                </c:pt>
                <c:pt idx="2065">
                  <c:v>1.1299999999999999</c:v>
                </c:pt>
                <c:pt idx="2066">
                  <c:v>1.1319999999999997</c:v>
                </c:pt>
                <c:pt idx="2067">
                  <c:v>1.1340000000000003</c:v>
                </c:pt>
                <c:pt idx="2068">
                  <c:v>1.1360000000000001</c:v>
                </c:pt>
                <c:pt idx="2069">
                  <c:v>1.1379999999999999</c:v>
                </c:pt>
                <c:pt idx="2070">
                  <c:v>1.1399999999999997</c:v>
                </c:pt>
                <c:pt idx="2071">
                  <c:v>1.1420000000000003</c:v>
                </c:pt>
                <c:pt idx="2072">
                  <c:v>1.1440000000000001</c:v>
                </c:pt>
                <c:pt idx="2073">
                  <c:v>1.1459999999999999</c:v>
                </c:pt>
                <c:pt idx="2074">
                  <c:v>1.1479999999999997</c:v>
                </c:pt>
                <c:pt idx="2075">
                  <c:v>1.1500000000000004</c:v>
                </c:pt>
                <c:pt idx="2076">
                  <c:v>1.1520000000000001</c:v>
                </c:pt>
                <c:pt idx="2077">
                  <c:v>1.1539999999999999</c:v>
                </c:pt>
                <c:pt idx="2078">
                  <c:v>1.1559999999999997</c:v>
                </c:pt>
                <c:pt idx="2079">
                  <c:v>1.1580000000000004</c:v>
                </c:pt>
                <c:pt idx="2080">
                  <c:v>1.1600000000000001</c:v>
                </c:pt>
                <c:pt idx="2081">
                  <c:v>1.1619999999999999</c:v>
                </c:pt>
                <c:pt idx="2082">
                  <c:v>1.1639999999999997</c:v>
                </c:pt>
                <c:pt idx="2083">
                  <c:v>1.1660000000000004</c:v>
                </c:pt>
                <c:pt idx="2084">
                  <c:v>1.1680000000000001</c:v>
                </c:pt>
                <c:pt idx="2085">
                  <c:v>1.17</c:v>
                </c:pt>
                <c:pt idx="2086">
                  <c:v>1.1719999999999997</c:v>
                </c:pt>
                <c:pt idx="2087">
                  <c:v>1.1740000000000004</c:v>
                </c:pt>
                <c:pt idx="2088">
                  <c:v>1.1760000000000002</c:v>
                </c:pt>
                <c:pt idx="2089">
                  <c:v>1.1779999999999999</c:v>
                </c:pt>
                <c:pt idx="2090">
                  <c:v>1.1799999999999997</c:v>
                </c:pt>
                <c:pt idx="2091">
                  <c:v>1.1820000000000004</c:v>
                </c:pt>
                <c:pt idx="2092">
                  <c:v>1.1840000000000002</c:v>
                </c:pt>
                <c:pt idx="2093">
                  <c:v>1.1859999999999999</c:v>
                </c:pt>
                <c:pt idx="2094">
                  <c:v>1.1879999999999997</c:v>
                </c:pt>
                <c:pt idx="2095">
                  <c:v>1.1900000000000004</c:v>
                </c:pt>
                <c:pt idx="2096">
                  <c:v>1.1920000000000002</c:v>
                </c:pt>
                <c:pt idx="2097">
                  <c:v>1.194</c:v>
                </c:pt>
                <c:pt idx="2098">
                  <c:v>1.1959999999999997</c:v>
                </c:pt>
                <c:pt idx="2099">
                  <c:v>1.1980000000000004</c:v>
                </c:pt>
                <c:pt idx="2100">
                  <c:v>1.2000000000000002</c:v>
                </c:pt>
                <c:pt idx="2101">
                  <c:v>1.202</c:v>
                </c:pt>
                <c:pt idx="2102">
                  <c:v>1.2039999999999997</c:v>
                </c:pt>
                <c:pt idx="2103">
                  <c:v>1.2060000000000004</c:v>
                </c:pt>
                <c:pt idx="2104">
                  <c:v>1.2080000000000002</c:v>
                </c:pt>
                <c:pt idx="2105">
                  <c:v>1.21</c:v>
                </c:pt>
                <c:pt idx="2106">
                  <c:v>1.2119999999999997</c:v>
                </c:pt>
                <c:pt idx="2107">
                  <c:v>1.2140000000000004</c:v>
                </c:pt>
                <c:pt idx="2108">
                  <c:v>1.2160000000000002</c:v>
                </c:pt>
                <c:pt idx="2109">
                  <c:v>1.218</c:v>
                </c:pt>
                <c:pt idx="2110">
                  <c:v>1.2199999999999998</c:v>
                </c:pt>
                <c:pt idx="2111">
                  <c:v>1.2220000000000004</c:v>
                </c:pt>
                <c:pt idx="2112">
                  <c:v>1.2240000000000002</c:v>
                </c:pt>
                <c:pt idx="2113">
                  <c:v>1.226</c:v>
                </c:pt>
                <c:pt idx="2114">
                  <c:v>1.2279999999999998</c:v>
                </c:pt>
                <c:pt idx="2115">
                  <c:v>1.2300000000000004</c:v>
                </c:pt>
                <c:pt idx="2116">
                  <c:v>1.2320000000000002</c:v>
                </c:pt>
                <c:pt idx="2117">
                  <c:v>1.234</c:v>
                </c:pt>
                <c:pt idx="2118">
                  <c:v>1.2359999999999998</c:v>
                </c:pt>
                <c:pt idx="2119">
                  <c:v>1.2380000000000004</c:v>
                </c:pt>
                <c:pt idx="2120">
                  <c:v>1.2400000000000002</c:v>
                </c:pt>
                <c:pt idx="2121">
                  <c:v>1.242</c:v>
                </c:pt>
                <c:pt idx="2122">
                  <c:v>1.2439999999999998</c:v>
                </c:pt>
                <c:pt idx="2123">
                  <c:v>1.2460000000000004</c:v>
                </c:pt>
                <c:pt idx="2124">
                  <c:v>1.2480000000000002</c:v>
                </c:pt>
                <c:pt idx="2125">
                  <c:v>1.25</c:v>
                </c:pt>
                <c:pt idx="2126">
                  <c:v>1.2519999999999998</c:v>
                </c:pt>
                <c:pt idx="2127">
                  <c:v>1.2539999999999996</c:v>
                </c:pt>
                <c:pt idx="2128">
                  <c:v>1.2560000000000002</c:v>
                </c:pt>
                <c:pt idx="2129">
                  <c:v>1.258</c:v>
                </c:pt>
                <c:pt idx="2130">
                  <c:v>1.2599999999999998</c:v>
                </c:pt>
                <c:pt idx="2131">
                  <c:v>1.2619999999999996</c:v>
                </c:pt>
                <c:pt idx="2132">
                  <c:v>1.2640000000000002</c:v>
                </c:pt>
                <c:pt idx="2133">
                  <c:v>1.266</c:v>
                </c:pt>
                <c:pt idx="2134">
                  <c:v>1.2679999999999998</c:v>
                </c:pt>
                <c:pt idx="2135">
                  <c:v>1.2699999999999996</c:v>
                </c:pt>
                <c:pt idx="2136">
                  <c:v>1.2720000000000002</c:v>
                </c:pt>
                <c:pt idx="2137">
                  <c:v>1.274</c:v>
                </c:pt>
                <c:pt idx="2138">
                  <c:v>1.2759999999999998</c:v>
                </c:pt>
                <c:pt idx="2139">
                  <c:v>1.2779999999999996</c:v>
                </c:pt>
                <c:pt idx="2140">
                  <c:v>1.2800000000000002</c:v>
                </c:pt>
                <c:pt idx="2141">
                  <c:v>1.282</c:v>
                </c:pt>
                <c:pt idx="2142">
                  <c:v>1.2839999999999998</c:v>
                </c:pt>
                <c:pt idx="2143">
                  <c:v>1.2859999999999996</c:v>
                </c:pt>
                <c:pt idx="2144">
                  <c:v>1.2880000000000003</c:v>
                </c:pt>
                <c:pt idx="2145">
                  <c:v>1.29</c:v>
                </c:pt>
                <c:pt idx="2146">
                  <c:v>1.2919999999999998</c:v>
                </c:pt>
                <c:pt idx="2147">
                  <c:v>1.2939999999999996</c:v>
                </c:pt>
                <c:pt idx="2148">
                  <c:v>1.2960000000000003</c:v>
                </c:pt>
                <c:pt idx="2149">
                  <c:v>1.298</c:v>
                </c:pt>
                <c:pt idx="2150">
                  <c:v>1.2999999999999998</c:v>
                </c:pt>
                <c:pt idx="2151">
                  <c:v>1.3019999999999996</c:v>
                </c:pt>
                <c:pt idx="2152">
                  <c:v>1.3040000000000003</c:v>
                </c:pt>
                <c:pt idx="2153">
                  <c:v>1.306</c:v>
                </c:pt>
                <c:pt idx="2154">
                  <c:v>1.3079999999999998</c:v>
                </c:pt>
                <c:pt idx="2155">
                  <c:v>1.3099999999999996</c:v>
                </c:pt>
                <c:pt idx="2156">
                  <c:v>1.3120000000000003</c:v>
                </c:pt>
                <c:pt idx="2157">
                  <c:v>1.3140000000000001</c:v>
                </c:pt>
                <c:pt idx="2158">
                  <c:v>1.3159999999999998</c:v>
                </c:pt>
                <c:pt idx="2159">
                  <c:v>1.3179999999999996</c:v>
                </c:pt>
                <c:pt idx="2160">
                  <c:v>1.3200000000000003</c:v>
                </c:pt>
                <c:pt idx="2161">
                  <c:v>1.3220000000000001</c:v>
                </c:pt>
                <c:pt idx="2162">
                  <c:v>1.3239999999999998</c:v>
                </c:pt>
                <c:pt idx="2163">
                  <c:v>1.3259999999999996</c:v>
                </c:pt>
                <c:pt idx="2164">
                  <c:v>1.3280000000000003</c:v>
                </c:pt>
                <c:pt idx="2165">
                  <c:v>1.33</c:v>
                </c:pt>
                <c:pt idx="2166">
                  <c:v>1.3319999999999999</c:v>
                </c:pt>
                <c:pt idx="2167">
                  <c:v>1.3339999999999996</c:v>
                </c:pt>
                <c:pt idx="2168">
                  <c:v>1.3360000000000003</c:v>
                </c:pt>
                <c:pt idx="2169">
                  <c:v>1.3380000000000001</c:v>
                </c:pt>
                <c:pt idx="2170">
                  <c:v>1.3399999999999999</c:v>
                </c:pt>
                <c:pt idx="2171">
                  <c:v>1.3419999999999996</c:v>
                </c:pt>
                <c:pt idx="2172">
                  <c:v>1.3440000000000003</c:v>
                </c:pt>
                <c:pt idx="2173">
                  <c:v>1.3460000000000001</c:v>
                </c:pt>
                <c:pt idx="2174">
                  <c:v>1.3479999999999999</c:v>
                </c:pt>
                <c:pt idx="2175">
                  <c:v>1.3499999999999996</c:v>
                </c:pt>
                <c:pt idx="2176">
                  <c:v>1.3520000000000003</c:v>
                </c:pt>
                <c:pt idx="2177">
                  <c:v>1.3540000000000001</c:v>
                </c:pt>
                <c:pt idx="2178">
                  <c:v>1.3559999999999999</c:v>
                </c:pt>
                <c:pt idx="2179">
                  <c:v>1.3579999999999997</c:v>
                </c:pt>
                <c:pt idx="2180">
                  <c:v>1.3600000000000003</c:v>
                </c:pt>
                <c:pt idx="2181">
                  <c:v>1.3620000000000001</c:v>
                </c:pt>
                <c:pt idx="2182">
                  <c:v>1.3639999999999999</c:v>
                </c:pt>
                <c:pt idx="2183">
                  <c:v>1.3659999999999997</c:v>
                </c:pt>
                <c:pt idx="2184">
                  <c:v>1.3680000000000003</c:v>
                </c:pt>
                <c:pt idx="2185">
                  <c:v>1.37</c:v>
                </c:pt>
                <c:pt idx="2186">
                  <c:v>1.3719999999999999</c:v>
                </c:pt>
                <c:pt idx="2187">
                  <c:v>1.3739999999999997</c:v>
                </c:pt>
                <c:pt idx="2188">
                  <c:v>1.3760000000000003</c:v>
                </c:pt>
                <c:pt idx="2189">
                  <c:v>1.3780000000000001</c:v>
                </c:pt>
                <c:pt idx="2190">
                  <c:v>1.38</c:v>
                </c:pt>
                <c:pt idx="2191">
                  <c:v>1.3819999999999997</c:v>
                </c:pt>
                <c:pt idx="2192">
                  <c:v>1.3840000000000003</c:v>
                </c:pt>
                <c:pt idx="2193">
                  <c:v>1.3860000000000001</c:v>
                </c:pt>
                <c:pt idx="2194">
                  <c:v>1.3879999999999999</c:v>
                </c:pt>
                <c:pt idx="2195">
                  <c:v>1.3899999999999997</c:v>
                </c:pt>
                <c:pt idx="2196">
                  <c:v>1.3920000000000003</c:v>
                </c:pt>
                <c:pt idx="2197">
                  <c:v>1.3940000000000001</c:v>
                </c:pt>
                <c:pt idx="2198">
                  <c:v>1.3959999999999999</c:v>
                </c:pt>
                <c:pt idx="2199">
                  <c:v>1.3979999999999997</c:v>
                </c:pt>
                <c:pt idx="2200">
                  <c:v>1.4000000000000004</c:v>
                </c:pt>
                <c:pt idx="2201">
                  <c:v>1.4020000000000001</c:v>
                </c:pt>
                <c:pt idx="2202">
                  <c:v>1.4039999999999999</c:v>
                </c:pt>
                <c:pt idx="2203">
                  <c:v>1.4059999999999997</c:v>
                </c:pt>
                <c:pt idx="2204">
                  <c:v>1.4080000000000004</c:v>
                </c:pt>
                <c:pt idx="2205">
                  <c:v>1.4100000000000001</c:v>
                </c:pt>
                <c:pt idx="2206">
                  <c:v>1.4119999999999999</c:v>
                </c:pt>
                <c:pt idx="2207">
                  <c:v>1.4139999999999997</c:v>
                </c:pt>
                <c:pt idx="2208">
                  <c:v>1.4160000000000004</c:v>
                </c:pt>
                <c:pt idx="2209">
                  <c:v>1.4180000000000001</c:v>
                </c:pt>
                <c:pt idx="2210">
                  <c:v>1.42</c:v>
                </c:pt>
                <c:pt idx="2211">
                  <c:v>1.4219999999999997</c:v>
                </c:pt>
                <c:pt idx="2212">
                  <c:v>1.4240000000000004</c:v>
                </c:pt>
                <c:pt idx="2213">
                  <c:v>1.4260000000000002</c:v>
                </c:pt>
                <c:pt idx="2214">
                  <c:v>1.4279999999999999</c:v>
                </c:pt>
                <c:pt idx="2215">
                  <c:v>1.4299999999999997</c:v>
                </c:pt>
                <c:pt idx="2216">
                  <c:v>1.4320000000000004</c:v>
                </c:pt>
                <c:pt idx="2217">
                  <c:v>1.4340000000000002</c:v>
                </c:pt>
                <c:pt idx="2218">
                  <c:v>1.4359999999999999</c:v>
                </c:pt>
                <c:pt idx="2219">
                  <c:v>1.4379999999999997</c:v>
                </c:pt>
                <c:pt idx="2220">
                  <c:v>1.4400000000000004</c:v>
                </c:pt>
                <c:pt idx="2221">
                  <c:v>1.4420000000000002</c:v>
                </c:pt>
                <c:pt idx="2222">
                  <c:v>1.444</c:v>
                </c:pt>
                <c:pt idx="2223">
                  <c:v>1.4459999999999997</c:v>
                </c:pt>
                <c:pt idx="2224">
                  <c:v>1.4480000000000004</c:v>
                </c:pt>
                <c:pt idx="2225">
                  <c:v>1.4500000000000002</c:v>
                </c:pt>
                <c:pt idx="2226">
                  <c:v>1.452</c:v>
                </c:pt>
                <c:pt idx="2227">
                  <c:v>1.4539999999999997</c:v>
                </c:pt>
                <c:pt idx="2228">
                  <c:v>1.4560000000000004</c:v>
                </c:pt>
                <c:pt idx="2229">
                  <c:v>1.4580000000000002</c:v>
                </c:pt>
                <c:pt idx="2230">
                  <c:v>1.46</c:v>
                </c:pt>
                <c:pt idx="2231">
                  <c:v>1.4619999999999997</c:v>
                </c:pt>
                <c:pt idx="2232">
                  <c:v>1.4640000000000004</c:v>
                </c:pt>
                <c:pt idx="2233">
                  <c:v>1.4660000000000002</c:v>
                </c:pt>
                <c:pt idx="2234">
                  <c:v>1.468</c:v>
                </c:pt>
                <c:pt idx="2235">
                  <c:v>1.4699999999999998</c:v>
                </c:pt>
                <c:pt idx="2236">
                  <c:v>1.4720000000000004</c:v>
                </c:pt>
                <c:pt idx="2237">
                  <c:v>1.4740000000000002</c:v>
                </c:pt>
                <c:pt idx="2238">
                  <c:v>1.476</c:v>
                </c:pt>
                <c:pt idx="2239">
                  <c:v>1.4779999999999998</c:v>
                </c:pt>
                <c:pt idx="2240">
                  <c:v>1.4800000000000004</c:v>
                </c:pt>
                <c:pt idx="2241">
                  <c:v>1.4820000000000002</c:v>
                </c:pt>
                <c:pt idx="2242">
                  <c:v>1.484</c:v>
                </c:pt>
                <c:pt idx="2243">
                  <c:v>1.4859999999999998</c:v>
                </c:pt>
                <c:pt idx="2244">
                  <c:v>1.4880000000000004</c:v>
                </c:pt>
                <c:pt idx="2245">
                  <c:v>1.4900000000000002</c:v>
                </c:pt>
                <c:pt idx="2246">
                  <c:v>1.492</c:v>
                </c:pt>
                <c:pt idx="2247">
                  <c:v>1.4939999999999998</c:v>
                </c:pt>
                <c:pt idx="2248">
                  <c:v>1.4960000000000004</c:v>
                </c:pt>
                <c:pt idx="2249">
                  <c:v>1.4980000000000002</c:v>
                </c:pt>
                <c:pt idx="2250">
                  <c:v>1.5</c:v>
                </c:pt>
                <c:pt idx="2251">
                  <c:v>1.5019999999999998</c:v>
                </c:pt>
                <c:pt idx="2252">
                  <c:v>1.5039999999999996</c:v>
                </c:pt>
                <c:pt idx="2253">
                  <c:v>1.5060000000000002</c:v>
                </c:pt>
                <c:pt idx="2254">
                  <c:v>1.508</c:v>
                </c:pt>
                <c:pt idx="2255">
                  <c:v>1.5099999999999998</c:v>
                </c:pt>
                <c:pt idx="2256">
                  <c:v>1.5119999999999996</c:v>
                </c:pt>
                <c:pt idx="2257">
                  <c:v>1.5140000000000002</c:v>
                </c:pt>
                <c:pt idx="2258">
                  <c:v>1.516</c:v>
                </c:pt>
                <c:pt idx="2259">
                  <c:v>1.5179999999999998</c:v>
                </c:pt>
                <c:pt idx="2260">
                  <c:v>1.5199999999999996</c:v>
                </c:pt>
                <c:pt idx="2261">
                  <c:v>1.5220000000000002</c:v>
                </c:pt>
                <c:pt idx="2262">
                  <c:v>1.524</c:v>
                </c:pt>
                <c:pt idx="2263">
                  <c:v>1.5259999999999998</c:v>
                </c:pt>
                <c:pt idx="2264">
                  <c:v>1.5279999999999996</c:v>
                </c:pt>
                <c:pt idx="2265">
                  <c:v>1.5300000000000002</c:v>
                </c:pt>
                <c:pt idx="2266">
                  <c:v>1.532</c:v>
                </c:pt>
                <c:pt idx="2267">
                  <c:v>1.5339999999999998</c:v>
                </c:pt>
                <c:pt idx="2268">
                  <c:v>1.5359999999999996</c:v>
                </c:pt>
                <c:pt idx="2269">
                  <c:v>1.5380000000000003</c:v>
                </c:pt>
                <c:pt idx="2270">
                  <c:v>1.54</c:v>
                </c:pt>
                <c:pt idx="2271">
                  <c:v>1.5419999999999998</c:v>
                </c:pt>
                <c:pt idx="2272">
                  <c:v>1.5439999999999996</c:v>
                </c:pt>
                <c:pt idx="2273">
                  <c:v>1.5460000000000003</c:v>
                </c:pt>
                <c:pt idx="2274">
                  <c:v>1.548</c:v>
                </c:pt>
                <c:pt idx="2275">
                  <c:v>1.5499999999999998</c:v>
                </c:pt>
                <c:pt idx="2276">
                  <c:v>1.5519999999999996</c:v>
                </c:pt>
                <c:pt idx="2277">
                  <c:v>1.5540000000000003</c:v>
                </c:pt>
                <c:pt idx="2278">
                  <c:v>1.556</c:v>
                </c:pt>
                <c:pt idx="2279">
                  <c:v>1.5579999999999998</c:v>
                </c:pt>
                <c:pt idx="2280">
                  <c:v>1.5599999999999996</c:v>
                </c:pt>
                <c:pt idx="2281">
                  <c:v>1.5620000000000003</c:v>
                </c:pt>
                <c:pt idx="2282">
                  <c:v>1.5640000000000001</c:v>
                </c:pt>
                <c:pt idx="2283">
                  <c:v>1.5659999999999998</c:v>
                </c:pt>
                <c:pt idx="2284">
                  <c:v>1.5679999999999996</c:v>
                </c:pt>
                <c:pt idx="2285">
                  <c:v>1.5700000000000003</c:v>
                </c:pt>
                <c:pt idx="2286">
                  <c:v>1.5720000000000001</c:v>
                </c:pt>
                <c:pt idx="2287">
                  <c:v>1.5739999999999998</c:v>
                </c:pt>
                <c:pt idx="2288">
                  <c:v>1.5759999999999996</c:v>
                </c:pt>
                <c:pt idx="2289">
                  <c:v>1.5780000000000003</c:v>
                </c:pt>
                <c:pt idx="2290">
                  <c:v>1.58</c:v>
                </c:pt>
                <c:pt idx="2291">
                  <c:v>1.5819999999999999</c:v>
                </c:pt>
                <c:pt idx="2292">
                  <c:v>1.5839999999999996</c:v>
                </c:pt>
                <c:pt idx="2293">
                  <c:v>1.5860000000000003</c:v>
                </c:pt>
                <c:pt idx="2294">
                  <c:v>1.5880000000000001</c:v>
                </c:pt>
                <c:pt idx="2295">
                  <c:v>1.5899999999999999</c:v>
                </c:pt>
                <c:pt idx="2296">
                  <c:v>1.5919999999999996</c:v>
                </c:pt>
                <c:pt idx="2297">
                  <c:v>1.5940000000000003</c:v>
                </c:pt>
                <c:pt idx="2298">
                  <c:v>1.5960000000000001</c:v>
                </c:pt>
                <c:pt idx="2299">
                  <c:v>1.5979999999999999</c:v>
                </c:pt>
                <c:pt idx="2300">
                  <c:v>1.5999999999999996</c:v>
                </c:pt>
                <c:pt idx="2301">
                  <c:v>1.6020000000000003</c:v>
                </c:pt>
                <c:pt idx="2302">
                  <c:v>1.6040000000000001</c:v>
                </c:pt>
                <c:pt idx="2303">
                  <c:v>1.6059999999999999</c:v>
                </c:pt>
                <c:pt idx="2304">
                  <c:v>1.6079999999999997</c:v>
                </c:pt>
                <c:pt idx="2305">
                  <c:v>1.6100000000000003</c:v>
                </c:pt>
                <c:pt idx="2306">
                  <c:v>1.6120000000000001</c:v>
                </c:pt>
                <c:pt idx="2307">
                  <c:v>1.6139999999999999</c:v>
                </c:pt>
                <c:pt idx="2308">
                  <c:v>1.6159999999999997</c:v>
                </c:pt>
                <c:pt idx="2309">
                  <c:v>1.6180000000000003</c:v>
                </c:pt>
                <c:pt idx="2310">
                  <c:v>1.62</c:v>
                </c:pt>
                <c:pt idx="2311">
                  <c:v>1.6219999999999999</c:v>
                </c:pt>
                <c:pt idx="2312">
                  <c:v>1.6239999999999997</c:v>
                </c:pt>
                <c:pt idx="2313">
                  <c:v>1.6260000000000003</c:v>
                </c:pt>
                <c:pt idx="2314">
                  <c:v>1.6280000000000001</c:v>
                </c:pt>
                <c:pt idx="2315">
                  <c:v>1.63</c:v>
                </c:pt>
                <c:pt idx="2316">
                  <c:v>1.6319999999999997</c:v>
                </c:pt>
                <c:pt idx="2317">
                  <c:v>1.6340000000000003</c:v>
                </c:pt>
                <c:pt idx="2318">
                  <c:v>1.6360000000000001</c:v>
                </c:pt>
                <c:pt idx="2319">
                  <c:v>1.6379999999999999</c:v>
                </c:pt>
                <c:pt idx="2320">
                  <c:v>1.6399999999999997</c:v>
                </c:pt>
                <c:pt idx="2321">
                  <c:v>1.6420000000000003</c:v>
                </c:pt>
                <c:pt idx="2322">
                  <c:v>1.6440000000000001</c:v>
                </c:pt>
                <c:pt idx="2323">
                  <c:v>1.6459999999999999</c:v>
                </c:pt>
                <c:pt idx="2324">
                  <c:v>1.6479999999999997</c:v>
                </c:pt>
                <c:pt idx="2325">
                  <c:v>1.6500000000000004</c:v>
                </c:pt>
                <c:pt idx="2326">
                  <c:v>1.6520000000000001</c:v>
                </c:pt>
                <c:pt idx="2327">
                  <c:v>1.6539999999999999</c:v>
                </c:pt>
                <c:pt idx="2328">
                  <c:v>1.6559999999999997</c:v>
                </c:pt>
                <c:pt idx="2329">
                  <c:v>1.6580000000000004</c:v>
                </c:pt>
                <c:pt idx="2330">
                  <c:v>1.6600000000000001</c:v>
                </c:pt>
                <c:pt idx="2331">
                  <c:v>1.6619999999999999</c:v>
                </c:pt>
                <c:pt idx="2332">
                  <c:v>1.6639999999999997</c:v>
                </c:pt>
                <c:pt idx="2333">
                  <c:v>1.6660000000000004</c:v>
                </c:pt>
                <c:pt idx="2334">
                  <c:v>1.6680000000000001</c:v>
                </c:pt>
                <c:pt idx="2335">
                  <c:v>1.67</c:v>
                </c:pt>
                <c:pt idx="2336">
                  <c:v>1.6719999999999997</c:v>
                </c:pt>
                <c:pt idx="2337">
                  <c:v>1.6740000000000004</c:v>
                </c:pt>
                <c:pt idx="2338">
                  <c:v>1.6760000000000002</c:v>
                </c:pt>
                <c:pt idx="2339">
                  <c:v>1.6779999999999999</c:v>
                </c:pt>
                <c:pt idx="2340">
                  <c:v>1.6799999999999997</c:v>
                </c:pt>
                <c:pt idx="2341">
                  <c:v>1.6820000000000004</c:v>
                </c:pt>
                <c:pt idx="2342">
                  <c:v>1.6840000000000002</c:v>
                </c:pt>
                <c:pt idx="2343">
                  <c:v>1.6859999999999999</c:v>
                </c:pt>
                <c:pt idx="2344">
                  <c:v>1.6879999999999997</c:v>
                </c:pt>
                <c:pt idx="2345">
                  <c:v>1.6900000000000004</c:v>
                </c:pt>
                <c:pt idx="2346">
                  <c:v>1.6920000000000002</c:v>
                </c:pt>
                <c:pt idx="2347">
                  <c:v>1.694</c:v>
                </c:pt>
                <c:pt idx="2348">
                  <c:v>1.6959999999999997</c:v>
                </c:pt>
                <c:pt idx="2349">
                  <c:v>1.6980000000000004</c:v>
                </c:pt>
                <c:pt idx="2350">
                  <c:v>1.7000000000000002</c:v>
                </c:pt>
                <c:pt idx="2351">
                  <c:v>1.702</c:v>
                </c:pt>
                <c:pt idx="2352">
                  <c:v>1.7039999999999997</c:v>
                </c:pt>
                <c:pt idx="2353">
                  <c:v>1.7060000000000004</c:v>
                </c:pt>
                <c:pt idx="2354">
                  <c:v>1.7080000000000002</c:v>
                </c:pt>
                <c:pt idx="2355">
                  <c:v>1.71</c:v>
                </c:pt>
                <c:pt idx="2356">
                  <c:v>1.7119999999999997</c:v>
                </c:pt>
                <c:pt idx="2357">
                  <c:v>1.7140000000000004</c:v>
                </c:pt>
                <c:pt idx="2358">
                  <c:v>1.7160000000000002</c:v>
                </c:pt>
                <c:pt idx="2359">
                  <c:v>1.718</c:v>
                </c:pt>
                <c:pt idx="2360">
                  <c:v>1.7199999999999998</c:v>
                </c:pt>
                <c:pt idx="2361">
                  <c:v>1.7220000000000004</c:v>
                </c:pt>
                <c:pt idx="2362">
                  <c:v>1.7240000000000002</c:v>
                </c:pt>
                <c:pt idx="2363">
                  <c:v>1.726</c:v>
                </c:pt>
                <c:pt idx="2364">
                  <c:v>1.7279999999999998</c:v>
                </c:pt>
                <c:pt idx="2365">
                  <c:v>1.7300000000000004</c:v>
                </c:pt>
                <c:pt idx="2366">
                  <c:v>1.7320000000000002</c:v>
                </c:pt>
                <c:pt idx="2367">
                  <c:v>1.734</c:v>
                </c:pt>
                <c:pt idx="2368">
                  <c:v>1.7359999999999998</c:v>
                </c:pt>
                <c:pt idx="2369">
                  <c:v>1.7380000000000004</c:v>
                </c:pt>
                <c:pt idx="2370">
                  <c:v>1.7400000000000002</c:v>
                </c:pt>
                <c:pt idx="2371">
                  <c:v>1.742</c:v>
                </c:pt>
                <c:pt idx="2372">
                  <c:v>1.7439999999999998</c:v>
                </c:pt>
                <c:pt idx="2373">
                  <c:v>1.7460000000000004</c:v>
                </c:pt>
                <c:pt idx="2374">
                  <c:v>1.7480000000000002</c:v>
                </c:pt>
                <c:pt idx="2375">
                  <c:v>1.75</c:v>
                </c:pt>
                <c:pt idx="2376">
                  <c:v>1.7519999999999998</c:v>
                </c:pt>
                <c:pt idx="2377">
                  <c:v>1.7539999999999996</c:v>
                </c:pt>
                <c:pt idx="2378">
                  <c:v>1.7560000000000002</c:v>
                </c:pt>
                <c:pt idx="2379">
                  <c:v>1.758</c:v>
                </c:pt>
                <c:pt idx="2380">
                  <c:v>1.7599999999999998</c:v>
                </c:pt>
                <c:pt idx="2381">
                  <c:v>1.7619999999999996</c:v>
                </c:pt>
                <c:pt idx="2382">
                  <c:v>1.7640000000000002</c:v>
                </c:pt>
                <c:pt idx="2383">
                  <c:v>1.766</c:v>
                </c:pt>
                <c:pt idx="2384">
                  <c:v>1.7679999999999998</c:v>
                </c:pt>
                <c:pt idx="2385">
                  <c:v>1.7699999999999996</c:v>
                </c:pt>
                <c:pt idx="2386">
                  <c:v>1.7720000000000002</c:v>
                </c:pt>
                <c:pt idx="2387">
                  <c:v>1.774</c:v>
                </c:pt>
                <c:pt idx="2388">
                  <c:v>1.7759999999999998</c:v>
                </c:pt>
                <c:pt idx="2389">
                  <c:v>1.7779999999999996</c:v>
                </c:pt>
                <c:pt idx="2390">
                  <c:v>1.7800000000000002</c:v>
                </c:pt>
                <c:pt idx="2391">
                  <c:v>1.782</c:v>
                </c:pt>
                <c:pt idx="2392">
                  <c:v>1.7839999999999998</c:v>
                </c:pt>
                <c:pt idx="2393">
                  <c:v>1.7859999999999996</c:v>
                </c:pt>
                <c:pt idx="2394">
                  <c:v>1.7880000000000003</c:v>
                </c:pt>
                <c:pt idx="2395">
                  <c:v>1.79</c:v>
                </c:pt>
                <c:pt idx="2396">
                  <c:v>1.7919999999999998</c:v>
                </c:pt>
                <c:pt idx="2397">
                  <c:v>1.7939999999999996</c:v>
                </c:pt>
                <c:pt idx="2398">
                  <c:v>1.7960000000000003</c:v>
                </c:pt>
                <c:pt idx="2399">
                  <c:v>1.798</c:v>
                </c:pt>
                <c:pt idx="2400">
                  <c:v>1.7999999999999998</c:v>
                </c:pt>
                <c:pt idx="2401">
                  <c:v>1.8019999999999996</c:v>
                </c:pt>
                <c:pt idx="2402">
                  <c:v>1.8040000000000003</c:v>
                </c:pt>
                <c:pt idx="2403">
                  <c:v>1.806</c:v>
                </c:pt>
                <c:pt idx="2404">
                  <c:v>1.8079999999999998</c:v>
                </c:pt>
                <c:pt idx="2405">
                  <c:v>1.8099999999999996</c:v>
                </c:pt>
                <c:pt idx="2406">
                  <c:v>1.8120000000000003</c:v>
                </c:pt>
                <c:pt idx="2407">
                  <c:v>1.8140000000000001</c:v>
                </c:pt>
                <c:pt idx="2408">
                  <c:v>1.8159999999999998</c:v>
                </c:pt>
                <c:pt idx="2409">
                  <c:v>1.8179999999999996</c:v>
                </c:pt>
                <c:pt idx="2410">
                  <c:v>1.8200000000000003</c:v>
                </c:pt>
                <c:pt idx="2411">
                  <c:v>1.8220000000000001</c:v>
                </c:pt>
                <c:pt idx="2412">
                  <c:v>1.8239999999999998</c:v>
                </c:pt>
                <c:pt idx="2413">
                  <c:v>1.8259999999999996</c:v>
                </c:pt>
                <c:pt idx="2414">
                  <c:v>1.8280000000000003</c:v>
                </c:pt>
                <c:pt idx="2415">
                  <c:v>1.83</c:v>
                </c:pt>
                <c:pt idx="2416">
                  <c:v>1.8319999999999999</c:v>
                </c:pt>
                <c:pt idx="2417">
                  <c:v>1.8339999999999996</c:v>
                </c:pt>
                <c:pt idx="2418">
                  <c:v>1.8360000000000003</c:v>
                </c:pt>
                <c:pt idx="2419">
                  <c:v>1.8380000000000001</c:v>
                </c:pt>
                <c:pt idx="2420">
                  <c:v>1.8399999999999999</c:v>
                </c:pt>
                <c:pt idx="2421">
                  <c:v>1.8419999999999996</c:v>
                </c:pt>
                <c:pt idx="2422">
                  <c:v>1.8440000000000003</c:v>
                </c:pt>
                <c:pt idx="2423">
                  <c:v>1.8460000000000001</c:v>
                </c:pt>
                <c:pt idx="2424">
                  <c:v>1.8479999999999999</c:v>
                </c:pt>
                <c:pt idx="2425">
                  <c:v>1.8499999999999996</c:v>
                </c:pt>
                <c:pt idx="2426">
                  <c:v>1.8520000000000003</c:v>
                </c:pt>
                <c:pt idx="2427">
                  <c:v>1.8540000000000001</c:v>
                </c:pt>
                <c:pt idx="2428">
                  <c:v>1.8559999999999999</c:v>
                </c:pt>
                <c:pt idx="2429">
                  <c:v>1.8579999999999997</c:v>
                </c:pt>
                <c:pt idx="2430">
                  <c:v>1.8600000000000003</c:v>
                </c:pt>
                <c:pt idx="2431">
                  <c:v>1.8620000000000001</c:v>
                </c:pt>
                <c:pt idx="2432">
                  <c:v>1.8639999999999999</c:v>
                </c:pt>
                <c:pt idx="2433">
                  <c:v>1.8659999999999997</c:v>
                </c:pt>
                <c:pt idx="2434">
                  <c:v>1.8680000000000003</c:v>
                </c:pt>
                <c:pt idx="2435">
                  <c:v>1.87</c:v>
                </c:pt>
                <c:pt idx="2436">
                  <c:v>1.8719999999999999</c:v>
                </c:pt>
                <c:pt idx="2437">
                  <c:v>1.8739999999999997</c:v>
                </c:pt>
                <c:pt idx="2438">
                  <c:v>1.8760000000000003</c:v>
                </c:pt>
                <c:pt idx="2439">
                  <c:v>1.8780000000000001</c:v>
                </c:pt>
                <c:pt idx="2440">
                  <c:v>1.88</c:v>
                </c:pt>
                <c:pt idx="2441">
                  <c:v>1.8819999999999997</c:v>
                </c:pt>
                <c:pt idx="2442">
                  <c:v>1.8840000000000003</c:v>
                </c:pt>
                <c:pt idx="2443">
                  <c:v>1.8860000000000001</c:v>
                </c:pt>
                <c:pt idx="2444">
                  <c:v>1.8879999999999999</c:v>
                </c:pt>
                <c:pt idx="2445">
                  <c:v>1.8899999999999997</c:v>
                </c:pt>
                <c:pt idx="2446">
                  <c:v>1.8920000000000003</c:v>
                </c:pt>
                <c:pt idx="2447">
                  <c:v>1.8940000000000001</c:v>
                </c:pt>
                <c:pt idx="2448">
                  <c:v>1.8959999999999999</c:v>
                </c:pt>
                <c:pt idx="2449">
                  <c:v>1.8979999999999997</c:v>
                </c:pt>
                <c:pt idx="2450">
                  <c:v>1.9000000000000004</c:v>
                </c:pt>
                <c:pt idx="2451">
                  <c:v>1.9020000000000001</c:v>
                </c:pt>
                <c:pt idx="2452">
                  <c:v>1.9039999999999999</c:v>
                </c:pt>
                <c:pt idx="2453">
                  <c:v>1.9059999999999997</c:v>
                </c:pt>
                <c:pt idx="2454">
                  <c:v>1.9080000000000004</c:v>
                </c:pt>
                <c:pt idx="2455">
                  <c:v>1.9100000000000001</c:v>
                </c:pt>
                <c:pt idx="2456">
                  <c:v>1.9119999999999999</c:v>
                </c:pt>
                <c:pt idx="2457">
                  <c:v>1.9139999999999997</c:v>
                </c:pt>
                <c:pt idx="2458">
                  <c:v>1.9160000000000004</c:v>
                </c:pt>
                <c:pt idx="2459">
                  <c:v>1.9180000000000001</c:v>
                </c:pt>
                <c:pt idx="2460">
                  <c:v>1.92</c:v>
                </c:pt>
                <c:pt idx="2461">
                  <c:v>1.9219999999999997</c:v>
                </c:pt>
                <c:pt idx="2462">
                  <c:v>1.9240000000000004</c:v>
                </c:pt>
                <c:pt idx="2463">
                  <c:v>1.9260000000000002</c:v>
                </c:pt>
                <c:pt idx="2464">
                  <c:v>1.9279999999999999</c:v>
                </c:pt>
                <c:pt idx="2465">
                  <c:v>1.9299999999999997</c:v>
                </c:pt>
                <c:pt idx="2466">
                  <c:v>1.9320000000000004</c:v>
                </c:pt>
                <c:pt idx="2467">
                  <c:v>1.9340000000000002</c:v>
                </c:pt>
                <c:pt idx="2468">
                  <c:v>1.9359999999999999</c:v>
                </c:pt>
                <c:pt idx="2469">
                  <c:v>1.9379999999999997</c:v>
                </c:pt>
                <c:pt idx="2470">
                  <c:v>1.9400000000000004</c:v>
                </c:pt>
                <c:pt idx="2471">
                  <c:v>1.9420000000000002</c:v>
                </c:pt>
                <c:pt idx="2472">
                  <c:v>1.944</c:v>
                </c:pt>
                <c:pt idx="2473">
                  <c:v>1.9459999999999997</c:v>
                </c:pt>
                <c:pt idx="2474">
                  <c:v>1.9480000000000004</c:v>
                </c:pt>
                <c:pt idx="2475">
                  <c:v>1.9500000000000002</c:v>
                </c:pt>
                <c:pt idx="2476">
                  <c:v>1.952</c:v>
                </c:pt>
                <c:pt idx="2477">
                  <c:v>1.9539999999999997</c:v>
                </c:pt>
                <c:pt idx="2478">
                  <c:v>1.9560000000000004</c:v>
                </c:pt>
                <c:pt idx="2479">
                  <c:v>1.9580000000000002</c:v>
                </c:pt>
                <c:pt idx="2480">
                  <c:v>1.96</c:v>
                </c:pt>
                <c:pt idx="2481">
                  <c:v>1.9619999999999997</c:v>
                </c:pt>
                <c:pt idx="2482">
                  <c:v>1.9640000000000004</c:v>
                </c:pt>
                <c:pt idx="2483">
                  <c:v>1.9660000000000002</c:v>
                </c:pt>
                <c:pt idx="2484">
                  <c:v>1.968</c:v>
                </c:pt>
                <c:pt idx="2485">
                  <c:v>1.9699999999999998</c:v>
                </c:pt>
                <c:pt idx="2486">
                  <c:v>1.9720000000000004</c:v>
                </c:pt>
                <c:pt idx="2487">
                  <c:v>1.9740000000000002</c:v>
                </c:pt>
                <c:pt idx="2488">
                  <c:v>1.976</c:v>
                </c:pt>
                <c:pt idx="2489">
                  <c:v>1.9779999999999998</c:v>
                </c:pt>
                <c:pt idx="2490">
                  <c:v>1.9800000000000004</c:v>
                </c:pt>
                <c:pt idx="2491">
                  <c:v>1.9820000000000002</c:v>
                </c:pt>
                <c:pt idx="2492">
                  <c:v>1.984</c:v>
                </c:pt>
                <c:pt idx="2493">
                  <c:v>1.9859999999999998</c:v>
                </c:pt>
                <c:pt idx="2494">
                  <c:v>1.9880000000000004</c:v>
                </c:pt>
                <c:pt idx="2495">
                  <c:v>1.9900000000000002</c:v>
                </c:pt>
                <c:pt idx="2496">
                  <c:v>1.992</c:v>
                </c:pt>
                <c:pt idx="2497">
                  <c:v>1.9939999999999998</c:v>
                </c:pt>
                <c:pt idx="2498">
                  <c:v>1.9960000000000004</c:v>
                </c:pt>
                <c:pt idx="2499">
                  <c:v>1.9980000000000002</c:v>
                </c:pt>
                <c:pt idx="2500">
                  <c:v>2</c:v>
                </c:pt>
                <c:pt idx="2501">
                  <c:v>2.0019999999999998</c:v>
                </c:pt>
                <c:pt idx="2502">
                  <c:v>2.0039999999999996</c:v>
                </c:pt>
                <c:pt idx="2503">
                  <c:v>2.0060000000000002</c:v>
                </c:pt>
                <c:pt idx="2504">
                  <c:v>2.008</c:v>
                </c:pt>
                <c:pt idx="2505">
                  <c:v>2.0099999999999998</c:v>
                </c:pt>
                <c:pt idx="2506">
                  <c:v>2.0119999999999996</c:v>
                </c:pt>
                <c:pt idx="2507">
                  <c:v>2.0140000000000002</c:v>
                </c:pt>
                <c:pt idx="2508">
                  <c:v>2.016</c:v>
                </c:pt>
                <c:pt idx="2509">
                  <c:v>2.0179999999999998</c:v>
                </c:pt>
                <c:pt idx="2510">
                  <c:v>2.0199999999999996</c:v>
                </c:pt>
                <c:pt idx="2511">
                  <c:v>2.0220000000000002</c:v>
                </c:pt>
                <c:pt idx="2512">
                  <c:v>2.024</c:v>
                </c:pt>
                <c:pt idx="2513">
                  <c:v>2.0259999999999998</c:v>
                </c:pt>
                <c:pt idx="2514">
                  <c:v>2.0279999999999996</c:v>
                </c:pt>
                <c:pt idx="2515">
                  <c:v>2.0300000000000002</c:v>
                </c:pt>
                <c:pt idx="2516">
                  <c:v>2.032</c:v>
                </c:pt>
                <c:pt idx="2517">
                  <c:v>2.0339999999999998</c:v>
                </c:pt>
                <c:pt idx="2518">
                  <c:v>2.0359999999999996</c:v>
                </c:pt>
                <c:pt idx="2519">
                  <c:v>2.0380000000000003</c:v>
                </c:pt>
                <c:pt idx="2520">
                  <c:v>2.04</c:v>
                </c:pt>
                <c:pt idx="2521">
                  <c:v>2.0419999999999998</c:v>
                </c:pt>
                <c:pt idx="2522">
                  <c:v>2.0439999999999996</c:v>
                </c:pt>
                <c:pt idx="2523">
                  <c:v>2.0460000000000003</c:v>
                </c:pt>
                <c:pt idx="2524">
                  <c:v>2.048</c:v>
                </c:pt>
                <c:pt idx="2525">
                  <c:v>2.0499999999999998</c:v>
                </c:pt>
                <c:pt idx="2526">
                  <c:v>2.0519999999999996</c:v>
                </c:pt>
                <c:pt idx="2527">
                  <c:v>2.0540000000000003</c:v>
                </c:pt>
                <c:pt idx="2528">
                  <c:v>2.056</c:v>
                </c:pt>
                <c:pt idx="2529">
                  <c:v>2.0579999999999998</c:v>
                </c:pt>
                <c:pt idx="2530">
                  <c:v>2.0599999999999996</c:v>
                </c:pt>
                <c:pt idx="2531">
                  <c:v>2.0620000000000003</c:v>
                </c:pt>
                <c:pt idx="2532">
                  <c:v>2.0640000000000001</c:v>
                </c:pt>
                <c:pt idx="2533">
                  <c:v>2.0659999999999998</c:v>
                </c:pt>
                <c:pt idx="2534">
                  <c:v>2.0679999999999996</c:v>
                </c:pt>
                <c:pt idx="2535">
                  <c:v>2.0700000000000003</c:v>
                </c:pt>
                <c:pt idx="2536">
                  <c:v>2.0720000000000001</c:v>
                </c:pt>
                <c:pt idx="2537">
                  <c:v>2.0739999999999998</c:v>
                </c:pt>
                <c:pt idx="2538">
                  <c:v>2.0759999999999996</c:v>
                </c:pt>
                <c:pt idx="2539">
                  <c:v>2.0780000000000003</c:v>
                </c:pt>
                <c:pt idx="2540">
                  <c:v>2.08</c:v>
                </c:pt>
                <c:pt idx="2541">
                  <c:v>2.0819999999999999</c:v>
                </c:pt>
                <c:pt idx="2542">
                  <c:v>2.0839999999999996</c:v>
                </c:pt>
                <c:pt idx="2543">
                  <c:v>2.0860000000000003</c:v>
                </c:pt>
                <c:pt idx="2544">
                  <c:v>2.0880000000000001</c:v>
                </c:pt>
                <c:pt idx="2545">
                  <c:v>2.09</c:v>
                </c:pt>
                <c:pt idx="2546">
                  <c:v>2.0919999999999996</c:v>
                </c:pt>
                <c:pt idx="2547">
                  <c:v>2.0940000000000003</c:v>
                </c:pt>
                <c:pt idx="2548">
                  <c:v>2.0960000000000001</c:v>
                </c:pt>
                <c:pt idx="2549">
                  <c:v>2.0979999999999999</c:v>
                </c:pt>
                <c:pt idx="2550">
                  <c:v>2.0999999999999996</c:v>
                </c:pt>
                <c:pt idx="2551">
                  <c:v>2.1020000000000003</c:v>
                </c:pt>
                <c:pt idx="2552">
                  <c:v>2.1040000000000001</c:v>
                </c:pt>
                <c:pt idx="2553">
                  <c:v>2.1059999999999999</c:v>
                </c:pt>
                <c:pt idx="2554">
                  <c:v>2.1079999999999997</c:v>
                </c:pt>
                <c:pt idx="2555">
                  <c:v>2.1100000000000003</c:v>
                </c:pt>
                <c:pt idx="2556">
                  <c:v>2.1120000000000001</c:v>
                </c:pt>
                <c:pt idx="2557">
                  <c:v>2.1139999999999999</c:v>
                </c:pt>
                <c:pt idx="2558">
                  <c:v>2.1159999999999997</c:v>
                </c:pt>
                <c:pt idx="2559">
                  <c:v>2.1180000000000003</c:v>
                </c:pt>
                <c:pt idx="2560">
                  <c:v>2.12</c:v>
                </c:pt>
                <c:pt idx="2561">
                  <c:v>2.1219999999999999</c:v>
                </c:pt>
                <c:pt idx="2562">
                  <c:v>2.1239999999999997</c:v>
                </c:pt>
                <c:pt idx="2563">
                  <c:v>2.1260000000000003</c:v>
                </c:pt>
                <c:pt idx="2564">
                  <c:v>2.1280000000000001</c:v>
                </c:pt>
                <c:pt idx="2565">
                  <c:v>2.13</c:v>
                </c:pt>
                <c:pt idx="2566">
                  <c:v>2.1319999999999997</c:v>
                </c:pt>
                <c:pt idx="2567">
                  <c:v>2.1340000000000003</c:v>
                </c:pt>
                <c:pt idx="2568">
                  <c:v>2.1360000000000001</c:v>
                </c:pt>
                <c:pt idx="2569">
                  <c:v>2.1379999999999999</c:v>
                </c:pt>
                <c:pt idx="2570">
                  <c:v>2.1399999999999997</c:v>
                </c:pt>
                <c:pt idx="2571">
                  <c:v>2.1420000000000003</c:v>
                </c:pt>
                <c:pt idx="2572">
                  <c:v>2.1440000000000001</c:v>
                </c:pt>
                <c:pt idx="2573">
                  <c:v>2.1459999999999999</c:v>
                </c:pt>
                <c:pt idx="2574">
                  <c:v>2.1479999999999997</c:v>
                </c:pt>
                <c:pt idx="2575">
                  <c:v>2.1500000000000004</c:v>
                </c:pt>
                <c:pt idx="2576">
                  <c:v>2.1520000000000001</c:v>
                </c:pt>
                <c:pt idx="2577">
                  <c:v>2.1539999999999999</c:v>
                </c:pt>
                <c:pt idx="2578">
                  <c:v>2.1559999999999997</c:v>
                </c:pt>
                <c:pt idx="2579">
                  <c:v>2.1580000000000004</c:v>
                </c:pt>
                <c:pt idx="2580">
                  <c:v>2.16</c:v>
                </c:pt>
                <c:pt idx="2581">
                  <c:v>2.1619999999999999</c:v>
                </c:pt>
                <c:pt idx="2582">
                  <c:v>2.1639999999999997</c:v>
                </c:pt>
                <c:pt idx="2583">
                  <c:v>2.1660000000000004</c:v>
                </c:pt>
                <c:pt idx="2584">
                  <c:v>2.1680000000000001</c:v>
                </c:pt>
                <c:pt idx="2585">
                  <c:v>2.17</c:v>
                </c:pt>
                <c:pt idx="2586">
                  <c:v>2.1719999999999997</c:v>
                </c:pt>
                <c:pt idx="2587">
                  <c:v>2.1740000000000004</c:v>
                </c:pt>
                <c:pt idx="2588">
                  <c:v>2.1760000000000002</c:v>
                </c:pt>
                <c:pt idx="2589">
                  <c:v>2.1779999999999999</c:v>
                </c:pt>
                <c:pt idx="2590">
                  <c:v>2.1799999999999997</c:v>
                </c:pt>
                <c:pt idx="2591">
                  <c:v>2.1820000000000004</c:v>
                </c:pt>
                <c:pt idx="2592">
                  <c:v>2.1840000000000002</c:v>
                </c:pt>
                <c:pt idx="2593">
                  <c:v>2.1859999999999999</c:v>
                </c:pt>
                <c:pt idx="2594">
                  <c:v>2.1879999999999997</c:v>
                </c:pt>
                <c:pt idx="2595">
                  <c:v>2.1900000000000004</c:v>
                </c:pt>
                <c:pt idx="2596">
                  <c:v>2.1920000000000002</c:v>
                </c:pt>
                <c:pt idx="2597">
                  <c:v>2.194</c:v>
                </c:pt>
                <c:pt idx="2598">
                  <c:v>2.1959999999999997</c:v>
                </c:pt>
                <c:pt idx="2599">
                  <c:v>2.1980000000000004</c:v>
                </c:pt>
                <c:pt idx="2600">
                  <c:v>2.2000000000000002</c:v>
                </c:pt>
                <c:pt idx="2601">
                  <c:v>2.202</c:v>
                </c:pt>
                <c:pt idx="2602">
                  <c:v>2.2039999999999997</c:v>
                </c:pt>
                <c:pt idx="2603">
                  <c:v>2.2060000000000004</c:v>
                </c:pt>
                <c:pt idx="2604">
                  <c:v>2.2080000000000002</c:v>
                </c:pt>
                <c:pt idx="2605">
                  <c:v>2.21</c:v>
                </c:pt>
                <c:pt idx="2606">
                  <c:v>2.2119999999999997</c:v>
                </c:pt>
                <c:pt idx="2607">
                  <c:v>2.2140000000000004</c:v>
                </c:pt>
                <c:pt idx="2608">
                  <c:v>2.2160000000000002</c:v>
                </c:pt>
                <c:pt idx="2609">
                  <c:v>2.218</c:v>
                </c:pt>
                <c:pt idx="2610">
                  <c:v>2.2199999999999998</c:v>
                </c:pt>
                <c:pt idx="2611">
                  <c:v>2.2220000000000004</c:v>
                </c:pt>
                <c:pt idx="2612">
                  <c:v>2.2240000000000002</c:v>
                </c:pt>
                <c:pt idx="2613">
                  <c:v>2.226</c:v>
                </c:pt>
                <c:pt idx="2614">
                  <c:v>2.2279999999999998</c:v>
                </c:pt>
                <c:pt idx="2615">
                  <c:v>2.2300000000000004</c:v>
                </c:pt>
                <c:pt idx="2616">
                  <c:v>2.2320000000000002</c:v>
                </c:pt>
                <c:pt idx="2617">
                  <c:v>2.234</c:v>
                </c:pt>
                <c:pt idx="2618">
                  <c:v>2.2359999999999998</c:v>
                </c:pt>
                <c:pt idx="2619">
                  <c:v>2.2380000000000004</c:v>
                </c:pt>
                <c:pt idx="2620">
                  <c:v>2.2400000000000002</c:v>
                </c:pt>
                <c:pt idx="2621">
                  <c:v>2.242</c:v>
                </c:pt>
                <c:pt idx="2622">
                  <c:v>2.2439999999999998</c:v>
                </c:pt>
                <c:pt idx="2623">
                  <c:v>2.2460000000000004</c:v>
                </c:pt>
                <c:pt idx="2624">
                  <c:v>2.2480000000000002</c:v>
                </c:pt>
                <c:pt idx="2625">
                  <c:v>2.25</c:v>
                </c:pt>
                <c:pt idx="2626">
                  <c:v>2.2519999999999998</c:v>
                </c:pt>
                <c:pt idx="2627">
                  <c:v>2.2539999999999996</c:v>
                </c:pt>
                <c:pt idx="2628">
                  <c:v>2.2560000000000002</c:v>
                </c:pt>
                <c:pt idx="2629">
                  <c:v>2.258</c:v>
                </c:pt>
                <c:pt idx="2630">
                  <c:v>2.2599999999999998</c:v>
                </c:pt>
                <c:pt idx="2631">
                  <c:v>2.2619999999999996</c:v>
                </c:pt>
                <c:pt idx="2632">
                  <c:v>2.2640000000000002</c:v>
                </c:pt>
                <c:pt idx="2633">
                  <c:v>2.266</c:v>
                </c:pt>
                <c:pt idx="2634">
                  <c:v>2.2679999999999998</c:v>
                </c:pt>
                <c:pt idx="2635">
                  <c:v>2.2699999999999996</c:v>
                </c:pt>
                <c:pt idx="2636">
                  <c:v>2.2720000000000002</c:v>
                </c:pt>
                <c:pt idx="2637">
                  <c:v>2.274</c:v>
                </c:pt>
                <c:pt idx="2638">
                  <c:v>2.2759999999999998</c:v>
                </c:pt>
                <c:pt idx="2639">
                  <c:v>2.2779999999999996</c:v>
                </c:pt>
                <c:pt idx="2640">
                  <c:v>2.2800000000000002</c:v>
                </c:pt>
                <c:pt idx="2641">
                  <c:v>2.282</c:v>
                </c:pt>
                <c:pt idx="2642">
                  <c:v>2.2839999999999998</c:v>
                </c:pt>
                <c:pt idx="2643">
                  <c:v>2.2859999999999996</c:v>
                </c:pt>
                <c:pt idx="2644">
                  <c:v>2.2880000000000003</c:v>
                </c:pt>
                <c:pt idx="2645">
                  <c:v>2.29</c:v>
                </c:pt>
                <c:pt idx="2646">
                  <c:v>2.2919999999999998</c:v>
                </c:pt>
                <c:pt idx="2647">
                  <c:v>2.2939999999999996</c:v>
                </c:pt>
                <c:pt idx="2648">
                  <c:v>2.2960000000000003</c:v>
                </c:pt>
                <c:pt idx="2649">
                  <c:v>2.298</c:v>
                </c:pt>
                <c:pt idx="2650">
                  <c:v>2.2999999999999998</c:v>
                </c:pt>
                <c:pt idx="2651">
                  <c:v>2.3019999999999996</c:v>
                </c:pt>
                <c:pt idx="2652">
                  <c:v>2.3040000000000003</c:v>
                </c:pt>
                <c:pt idx="2653">
                  <c:v>2.306</c:v>
                </c:pt>
                <c:pt idx="2654">
                  <c:v>2.3079999999999998</c:v>
                </c:pt>
                <c:pt idx="2655">
                  <c:v>2.3099999999999996</c:v>
                </c:pt>
                <c:pt idx="2656">
                  <c:v>2.3120000000000003</c:v>
                </c:pt>
                <c:pt idx="2657">
                  <c:v>2.3140000000000001</c:v>
                </c:pt>
                <c:pt idx="2658">
                  <c:v>2.3159999999999998</c:v>
                </c:pt>
                <c:pt idx="2659">
                  <c:v>2.3179999999999996</c:v>
                </c:pt>
                <c:pt idx="2660">
                  <c:v>2.3200000000000003</c:v>
                </c:pt>
                <c:pt idx="2661">
                  <c:v>2.3220000000000001</c:v>
                </c:pt>
                <c:pt idx="2662">
                  <c:v>2.3239999999999998</c:v>
                </c:pt>
                <c:pt idx="2663">
                  <c:v>2.3259999999999996</c:v>
                </c:pt>
                <c:pt idx="2664">
                  <c:v>2.3280000000000003</c:v>
                </c:pt>
                <c:pt idx="2665">
                  <c:v>2.33</c:v>
                </c:pt>
                <c:pt idx="2666">
                  <c:v>2.3319999999999999</c:v>
                </c:pt>
                <c:pt idx="2667">
                  <c:v>2.3339999999999996</c:v>
                </c:pt>
                <c:pt idx="2668">
                  <c:v>2.3360000000000003</c:v>
                </c:pt>
                <c:pt idx="2669">
                  <c:v>2.3380000000000001</c:v>
                </c:pt>
                <c:pt idx="2670">
                  <c:v>2.34</c:v>
                </c:pt>
                <c:pt idx="2671">
                  <c:v>2.3419999999999996</c:v>
                </c:pt>
                <c:pt idx="2672">
                  <c:v>2.3440000000000003</c:v>
                </c:pt>
                <c:pt idx="2673">
                  <c:v>2.3460000000000001</c:v>
                </c:pt>
                <c:pt idx="2674">
                  <c:v>2.3479999999999999</c:v>
                </c:pt>
                <c:pt idx="2675">
                  <c:v>2.3499999999999996</c:v>
                </c:pt>
                <c:pt idx="2676">
                  <c:v>2.3520000000000003</c:v>
                </c:pt>
                <c:pt idx="2677">
                  <c:v>2.3540000000000001</c:v>
                </c:pt>
                <c:pt idx="2678">
                  <c:v>2.3559999999999999</c:v>
                </c:pt>
                <c:pt idx="2679">
                  <c:v>2.3579999999999997</c:v>
                </c:pt>
                <c:pt idx="2680">
                  <c:v>2.3600000000000003</c:v>
                </c:pt>
                <c:pt idx="2681">
                  <c:v>2.3620000000000001</c:v>
                </c:pt>
                <c:pt idx="2682">
                  <c:v>2.3639999999999999</c:v>
                </c:pt>
                <c:pt idx="2683">
                  <c:v>2.3659999999999997</c:v>
                </c:pt>
                <c:pt idx="2684">
                  <c:v>2.3680000000000003</c:v>
                </c:pt>
                <c:pt idx="2685">
                  <c:v>2.37</c:v>
                </c:pt>
                <c:pt idx="2686">
                  <c:v>2.3719999999999999</c:v>
                </c:pt>
                <c:pt idx="2687">
                  <c:v>2.3739999999999997</c:v>
                </c:pt>
                <c:pt idx="2688">
                  <c:v>2.3760000000000003</c:v>
                </c:pt>
                <c:pt idx="2689">
                  <c:v>2.3780000000000001</c:v>
                </c:pt>
                <c:pt idx="2690">
                  <c:v>2.38</c:v>
                </c:pt>
                <c:pt idx="2691">
                  <c:v>2.3819999999999997</c:v>
                </c:pt>
                <c:pt idx="2692">
                  <c:v>2.3840000000000003</c:v>
                </c:pt>
                <c:pt idx="2693">
                  <c:v>2.3860000000000001</c:v>
                </c:pt>
                <c:pt idx="2694">
                  <c:v>2.3879999999999999</c:v>
                </c:pt>
                <c:pt idx="2695">
                  <c:v>2.3899999999999997</c:v>
                </c:pt>
                <c:pt idx="2696">
                  <c:v>2.3920000000000003</c:v>
                </c:pt>
                <c:pt idx="2697">
                  <c:v>2.3940000000000001</c:v>
                </c:pt>
                <c:pt idx="2698">
                  <c:v>2.3959999999999999</c:v>
                </c:pt>
                <c:pt idx="2699">
                  <c:v>2.3979999999999997</c:v>
                </c:pt>
                <c:pt idx="2700">
                  <c:v>2.4000000000000004</c:v>
                </c:pt>
                <c:pt idx="2701">
                  <c:v>2.4020000000000001</c:v>
                </c:pt>
                <c:pt idx="2702">
                  <c:v>2.4039999999999999</c:v>
                </c:pt>
                <c:pt idx="2703">
                  <c:v>2.4059999999999997</c:v>
                </c:pt>
                <c:pt idx="2704">
                  <c:v>2.4080000000000004</c:v>
                </c:pt>
                <c:pt idx="2705">
                  <c:v>2.41</c:v>
                </c:pt>
                <c:pt idx="2706">
                  <c:v>2.4119999999999999</c:v>
                </c:pt>
                <c:pt idx="2707">
                  <c:v>2.4139999999999997</c:v>
                </c:pt>
                <c:pt idx="2708">
                  <c:v>2.4160000000000004</c:v>
                </c:pt>
                <c:pt idx="2709">
                  <c:v>2.4180000000000001</c:v>
                </c:pt>
                <c:pt idx="2710">
                  <c:v>2.42</c:v>
                </c:pt>
                <c:pt idx="2711">
                  <c:v>2.4219999999999997</c:v>
                </c:pt>
                <c:pt idx="2712">
                  <c:v>2.4240000000000004</c:v>
                </c:pt>
                <c:pt idx="2713">
                  <c:v>2.4260000000000002</c:v>
                </c:pt>
                <c:pt idx="2714">
                  <c:v>2.4279999999999999</c:v>
                </c:pt>
                <c:pt idx="2715">
                  <c:v>2.4299999999999997</c:v>
                </c:pt>
                <c:pt idx="2716">
                  <c:v>2.4320000000000004</c:v>
                </c:pt>
                <c:pt idx="2717">
                  <c:v>2.4340000000000002</c:v>
                </c:pt>
                <c:pt idx="2718">
                  <c:v>2.4359999999999999</c:v>
                </c:pt>
                <c:pt idx="2719">
                  <c:v>2.4379999999999997</c:v>
                </c:pt>
                <c:pt idx="2720">
                  <c:v>2.4400000000000004</c:v>
                </c:pt>
                <c:pt idx="2721">
                  <c:v>2.4420000000000002</c:v>
                </c:pt>
                <c:pt idx="2722">
                  <c:v>2.444</c:v>
                </c:pt>
                <c:pt idx="2723">
                  <c:v>2.4459999999999997</c:v>
                </c:pt>
                <c:pt idx="2724">
                  <c:v>2.4480000000000004</c:v>
                </c:pt>
                <c:pt idx="2725">
                  <c:v>2.4500000000000002</c:v>
                </c:pt>
                <c:pt idx="2726">
                  <c:v>2.452</c:v>
                </c:pt>
                <c:pt idx="2727">
                  <c:v>2.4539999999999997</c:v>
                </c:pt>
                <c:pt idx="2728">
                  <c:v>2.4560000000000004</c:v>
                </c:pt>
                <c:pt idx="2729">
                  <c:v>2.4580000000000002</c:v>
                </c:pt>
                <c:pt idx="2730">
                  <c:v>2.46</c:v>
                </c:pt>
                <c:pt idx="2731">
                  <c:v>2.4619999999999997</c:v>
                </c:pt>
                <c:pt idx="2732">
                  <c:v>2.4640000000000004</c:v>
                </c:pt>
                <c:pt idx="2733">
                  <c:v>2.4660000000000002</c:v>
                </c:pt>
                <c:pt idx="2734">
                  <c:v>2.468</c:v>
                </c:pt>
                <c:pt idx="2735">
                  <c:v>2.4699999999999998</c:v>
                </c:pt>
                <c:pt idx="2736">
                  <c:v>2.4720000000000004</c:v>
                </c:pt>
                <c:pt idx="2737">
                  <c:v>2.4740000000000002</c:v>
                </c:pt>
                <c:pt idx="2738">
                  <c:v>2.476</c:v>
                </c:pt>
                <c:pt idx="2739">
                  <c:v>2.4779999999999998</c:v>
                </c:pt>
                <c:pt idx="2740">
                  <c:v>2.4800000000000004</c:v>
                </c:pt>
                <c:pt idx="2741">
                  <c:v>2.4820000000000002</c:v>
                </c:pt>
                <c:pt idx="2742">
                  <c:v>2.484</c:v>
                </c:pt>
                <c:pt idx="2743">
                  <c:v>2.4859999999999998</c:v>
                </c:pt>
                <c:pt idx="2744">
                  <c:v>2.4880000000000004</c:v>
                </c:pt>
                <c:pt idx="2745">
                  <c:v>2.4900000000000002</c:v>
                </c:pt>
                <c:pt idx="2746">
                  <c:v>2.492</c:v>
                </c:pt>
                <c:pt idx="2747">
                  <c:v>2.4939999999999998</c:v>
                </c:pt>
                <c:pt idx="2748">
                  <c:v>2.4960000000000004</c:v>
                </c:pt>
                <c:pt idx="2749">
                  <c:v>2.4980000000000002</c:v>
                </c:pt>
                <c:pt idx="2750">
                  <c:v>2.5</c:v>
                </c:pt>
                <c:pt idx="2751">
                  <c:v>2.5019999999999998</c:v>
                </c:pt>
                <c:pt idx="2752">
                  <c:v>2.5039999999999996</c:v>
                </c:pt>
                <c:pt idx="2753">
                  <c:v>2.5060000000000002</c:v>
                </c:pt>
                <c:pt idx="2754">
                  <c:v>2.508</c:v>
                </c:pt>
                <c:pt idx="2755">
                  <c:v>2.5099999999999998</c:v>
                </c:pt>
                <c:pt idx="2756">
                  <c:v>2.5119999999999996</c:v>
                </c:pt>
                <c:pt idx="2757">
                  <c:v>2.5140000000000002</c:v>
                </c:pt>
                <c:pt idx="2758">
                  <c:v>2.516</c:v>
                </c:pt>
                <c:pt idx="2759">
                  <c:v>2.5179999999999998</c:v>
                </c:pt>
                <c:pt idx="2760">
                  <c:v>2.5199999999999996</c:v>
                </c:pt>
                <c:pt idx="2761">
                  <c:v>2.5220000000000002</c:v>
                </c:pt>
                <c:pt idx="2762">
                  <c:v>2.524</c:v>
                </c:pt>
                <c:pt idx="2763">
                  <c:v>2.5259999999999998</c:v>
                </c:pt>
                <c:pt idx="2764">
                  <c:v>2.5279999999999996</c:v>
                </c:pt>
                <c:pt idx="2765">
                  <c:v>2.5300000000000002</c:v>
                </c:pt>
                <c:pt idx="2766">
                  <c:v>2.532</c:v>
                </c:pt>
                <c:pt idx="2767">
                  <c:v>2.5339999999999998</c:v>
                </c:pt>
                <c:pt idx="2768">
                  <c:v>2.5359999999999996</c:v>
                </c:pt>
                <c:pt idx="2769">
                  <c:v>2.5380000000000003</c:v>
                </c:pt>
                <c:pt idx="2770">
                  <c:v>2.54</c:v>
                </c:pt>
                <c:pt idx="2771">
                  <c:v>2.5419999999999998</c:v>
                </c:pt>
                <c:pt idx="2772">
                  <c:v>2.5439999999999996</c:v>
                </c:pt>
                <c:pt idx="2773">
                  <c:v>2.5460000000000003</c:v>
                </c:pt>
                <c:pt idx="2774">
                  <c:v>2.548</c:v>
                </c:pt>
                <c:pt idx="2775">
                  <c:v>2.5499999999999998</c:v>
                </c:pt>
                <c:pt idx="2776">
                  <c:v>2.5519999999999996</c:v>
                </c:pt>
                <c:pt idx="2777">
                  <c:v>2.5540000000000003</c:v>
                </c:pt>
                <c:pt idx="2778">
                  <c:v>2.556</c:v>
                </c:pt>
                <c:pt idx="2779">
                  <c:v>2.5579999999999998</c:v>
                </c:pt>
                <c:pt idx="2780">
                  <c:v>2.5599999999999996</c:v>
                </c:pt>
                <c:pt idx="2781">
                  <c:v>2.5620000000000003</c:v>
                </c:pt>
                <c:pt idx="2782">
                  <c:v>2.5640000000000001</c:v>
                </c:pt>
                <c:pt idx="2783">
                  <c:v>2.5659999999999998</c:v>
                </c:pt>
                <c:pt idx="2784">
                  <c:v>2.5679999999999996</c:v>
                </c:pt>
                <c:pt idx="2785">
                  <c:v>2.5700000000000003</c:v>
                </c:pt>
                <c:pt idx="2786">
                  <c:v>2.5720000000000001</c:v>
                </c:pt>
                <c:pt idx="2787">
                  <c:v>2.5739999999999998</c:v>
                </c:pt>
                <c:pt idx="2788">
                  <c:v>2.5759999999999996</c:v>
                </c:pt>
                <c:pt idx="2789">
                  <c:v>2.5780000000000003</c:v>
                </c:pt>
                <c:pt idx="2790">
                  <c:v>2.58</c:v>
                </c:pt>
                <c:pt idx="2791">
                  <c:v>2.5819999999999999</c:v>
                </c:pt>
                <c:pt idx="2792">
                  <c:v>2.5839999999999996</c:v>
                </c:pt>
                <c:pt idx="2793">
                  <c:v>2.5860000000000003</c:v>
                </c:pt>
                <c:pt idx="2794">
                  <c:v>2.5880000000000001</c:v>
                </c:pt>
                <c:pt idx="2795">
                  <c:v>2.59</c:v>
                </c:pt>
                <c:pt idx="2796">
                  <c:v>2.5919999999999996</c:v>
                </c:pt>
                <c:pt idx="2797">
                  <c:v>2.5940000000000003</c:v>
                </c:pt>
                <c:pt idx="2798">
                  <c:v>2.5960000000000001</c:v>
                </c:pt>
                <c:pt idx="2799">
                  <c:v>2.5979999999999999</c:v>
                </c:pt>
                <c:pt idx="2800">
                  <c:v>2.5999999999999996</c:v>
                </c:pt>
                <c:pt idx="2801">
                  <c:v>2.6020000000000003</c:v>
                </c:pt>
                <c:pt idx="2802">
                  <c:v>2.6040000000000001</c:v>
                </c:pt>
                <c:pt idx="2803">
                  <c:v>2.6059999999999999</c:v>
                </c:pt>
                <c:pt idx="2804">
                  <c:v>2.6079999999999997</c:v>
                </c:pt>
                <c:pt idx="2805">
                  <c:v>2.6100000000000003</c:v>
                </c:pt>
                <c:pt idx="2806">
                  <c:v>2.6120000000000001</c:v>
                </c:pt>
                <c:pt idx="2807">
                  <c:v>2.6139999999999999</c:v>
                </c:pt>
                <c:pt idx="2808">
                  <c:v>2.6159999999999997</c:v>
                </c:pt>
                <c:pt idx="2809">
                  <c:v>2.6180000000000003</c:v>
                </c:pt>
                <c:pt idx="2810">
                  <c:v>2.62</c:v>
                </c:pt>
                <c:pt idx="2811">
                  <c:v>2.6219999999999999</c:v>
                </c:pt>
                <c:pt idx="2812">
                  <c:v>2.6239999999999997</c:v>
                </c:pt>
                <c:pt idx="2813">
                  <c:v>2.6260000000000003</c:v>
                </c:pt>
                <c:pt idx="2814">
                  <c:v>2.6280000000000001</c:v>
                </c:pt>
                <c:pt idx="2815">
                  <c:v>2.63</c:v>
                </c:pt>
                <c:pt idx="2816">
                  <c:v>2.6319999999999997</c:v>
                </c:pt>
                <c:pt idx="2817">
                  <c:v>2.6340000000000003</c:v>
                </c:pt>
                <c:pt idx="2818">
                  <c:v>2.6360000000000001</c:v>
                </c:pt>
                <c:pt idx="2819">
                  <c:v>2.6379999999999999</c:v>
                </c:pt>
                <c:pt idx="2820">
                  <c:v>2.6399999999999997</c:v>
                </c:pt>
                <c:pt idx="2821">
                  <c:v>2.6420000000000003</c:v>
                </c:pt>
                <c:pt idx="2822">
                  <c:v>2.6440000000000001</c:v>
                </c:pt>
                <c:pt idx="2823">
                  <c:v>2.6459999999999999</c:v>
                </c:pt>
                <c:pt idx="2824">
                  <c:v>2.6479999999999997</c:v>
                </c:pt>
                <c:pt idx="2825">
                  <c:v>2.6500000000000004</c:v>
                </c:pt>
                <c:pt idx="2826">
                  <c:v>2.6520000000000001</c:v>
                </c:pt>
                <c:pt idx="2827">
                  <c:v>2.6539999999999999</c:v>
                </c:pt>
                <c:pt idx="2828">
                  <c:v>2.6559999999999997</c:v>
                </c:pt>
                <c:pt idx="2829">
                  <c:v>2.6580000000000004</c:v>
                </c:pt>
                <c:pt idx="2830">
                  <c:v>2.66</c:v>
                </c:pt>
                <c:pt idx="2831">
                  <c:v>2.6619999999999999</c:v>
                </c:pt>
                <c:pt idx="2832">
                  <c:v>2.6639999999999997</c:v>
                </c:pt>
                <c:pt idx="2833">
                  <c:v>2.6660000000000004</c:v>
                </c:pt>
                <c:pt idx="2834">
                  <c:v>2.6680000000000001</c:v>
                </c:pt>
                <c:pt idx="2835">
                  <c:v>2.67</c:v>
                </c:pt>
                <c:pt idx="2836">
                  <c:v>2.6719999999999997</c:v>
                </c:pt>
                <c:pt idx="2837">
                  <c:v>2.6740000000000004</c:v>
                </c:pt>
                <c:pt idx="2838">
                  <c:v>2.6760000000000002</c:v>
                </c:pt>
                <c:pt idx="2839">
                  <c:v>2.6779999999999999</c:v>
                </c:pt>
                <c:pt idx="2840">
                  <c:v>2.6799999999999997</c:v>
                </c:pt>
                <c:pt idx="2841">
                  <c:v>2.6820000000000004</c:v>
                </c:pt>
                <c:pt idx="2842">
                  <c:v>2.6840000000000002</c:v>
                </c:pt>
                <c:pt idx="2843">
                  <c:v>2.6859999999999999</c:v>
                </c:pt>
                <c:pt idx="2844">
                  <c:v>2.6879999999999997</c:v>
                </c:pt>
                <c:pt idx="2845">
                  <c:v>2.6900000000000004</c:v>
                </c:pt>
                <c:pt idx="2846">
                  <c:v>2.6920000000000002</c:v>
                </c:pt>
                <c:pt idx="2847">
                  <c:v>2.694</c:v>
                </c:pt>
                <c:pt idx="2848">
                  <c:v>2.6959999999999997</c:v>
                </c:pt>
                <c:pt idx="2849">
                  <c:v>2.6980000000000004</c:v>
                </c:pt>
                <c:pt idx="2850">
                  <c:v>2.7</c:v>
                </c:pt>
                <c:pt idx="2851">
                  <c:v>2.702</c:v>
                </c:pt>
                <c:pt idx="2852">
                  <c:v>2.7039999999999997</c:v>
                </c:pt>
                <c:pt idx="2853">
                  <c:v>2.7060000000000004</c:v>
                </c:pt>
                <c:pt idx="2854">
                  <c:v>2.7080000000000002</c:v>
                </c:pt>
                <c:pt idx="2855">
                  <c:v>2.71</c:v>
                </c:pt>
                <c:pt idx="2856">
                  <c:v>2.7119999999999997</c:v>
                </c:pt>
                <c:pt idx="2857">
                  <c:v>2.7140000000000004</c:v>
                </c:pt>
                <c:pt idx="2858">
                  <c:v>2.7160000000000002</c:v>
                </c:pt>
                <c:pt idx="2859">
                  <c:v>2.718</c:v>
                </c:pt>
                <c:pt idx="2860">
                  <c:v>2.7199999999999998</c:v>
                </c:pt>
                <c:pt idx="2861">
                  <c:v>2.7220000000000004</c:v>
                </c:pt>
                <c:pt idx="2862">
                  <c:v>2.7240000000000002</c:v>
                </c:pt>
                <c:pt idx="2863">
                  <c:v>2.726</c:v>
                </c:pt>
                <c:pt idx="2864">
                  <c:v>2.7279999999999998</c:v>
                </c:pt>
                <c:pt idx="2865">
                  <c:v>2.7300000000000004</c:v>
                </c:pt>
                <c:pt idx="2866">
                  <c:v>2.7320000000000002</c:v>
                </c:pt>
                <c:pt idx="2867">
                  <c:v>2.734</c:v>
                </c:pt>
                <c:pt idx="2868">
                  <c:v>2.7359999999999998</c:v>
                </c:pt>
                <c:pt idx="2869">
                  <c:v>2.7380000000000004</c:v>
                </c:pt>
                <c:pt idx="2870">
                  <c:v>2.74</c:v>
                </c:pt>
                <c:pt idx="2871">
                  <c:v>2.742</c:v>
                </c:pt>
                <c:pt idx="2872">
                  <c:v>2.7439999999999998</c:v>
                </c:pt>
                <c:pt idx="2873">
                  <c:v>2.7460000000000004</c:v>
                </c:pt>
                <c:pt idx="2874">
                  <c:v>2.7480000000000002</c:v>
                </c:pt>
                <c:pt idx="2875">
                  <c:v>2.75</c:v>
                </c:pt>
                <c:pt idx="2876">
                  <c:v>2.7519999999999998</c:v>
                </c:pt>
                <c:pt idx="2877">
                  <c:v>2.7539999999999996</c:v>
                </c:pt>
                <c:pt idx="2878">
                  <c:v>2.7560000000000002</c:v>
                </c:pt>
                <c:pt idx="2879">
                  <c:v>2.758</c:v>
                </c:pt>
                <c:pt idx="2880">
                  <c:v>2.76</c:v>
                </c:pt>
                <c:pt idx="2881">
                  <c:v>2.7619999999999996</c:v>
                </c:pt>
                <c:pt idx="2882">
                  <c:v>2.7640000000000002</c:v>
                </c:pt>
                <c:pt idx="2883">
                  <c:v>2.766</c:v>
                </c:pt>
                <c:pt idx="2884">
                  <c:v>2.7679999999999998</c:v>
                </c:pt>
                <c:pt idx="2885">
                  <c:v>2.7699999999999996</c:v>
                </c:pt>
                <c:pt idx="2886">
                  <c:v>2.7720000000000002</c:v>
                </c:pt>
                <c:pt idx="2887">
                  <c:v>2.774</c:v>
                </c:pt>
                <c:pt idx="2888">
                  <c:v>2.7759999999999998</c:v>
                </c:pt>
                <c:pt idx="2889">
                  <c:v>2.7779999999999996</c:v>
                </c:pt>
                <c:pt idx="2890">
                  <c:v>2.7800000000000002</c:v>
                </c:pt>
                <c:pt idx="2891">
                  <c:v>2.782</c:v>
                </c:pt>
                <c:pt idx="2892">
                  <c:v>2.7839999999999998</c:v>
                </c:pt>
                <c:pt idx="2893">
                  <c:v>2.7859999999999996</c:v>
                </c:pt>
                <c:pt idx="2894">
                  <c:v>2.7880000000000003</c:v>
                </c:pt>
                <c:pt idx="2895">
                  <c:v>2.79</c:v>
                </c:pt>
                <c:pt idx="2896">
                  <c:v>2.7919999999999998</c:v>
                </c:pt>
                <c:pt idx="2897">
                  <c:v>2.7939999999999996</c:v>
                </c:pt>
                <c:pt idx="2898">
                  <c:v>2.7960000000000003</c:v>
                </c:pt>
                <c:pt idx="2899">
                  <c:v>2.798</c:v>
                </c:pt>
                <c:pt idx="2900">
                  <c:v>2.8</c:v>
                </c:pt>
                <c:pt idx="2901">
                  <c:v>2.8019999999999996</c:v>
                </c:pt>
                <c:pt idx="2902">
                  <c:v>2.8040000000000003</c:v>
                </c:pt>
                <c:pt idx="2903">
                  <c:v>2.806</c:v>
                </c:pt>
                <c:pt idx="2904">
                  <c:v>2.8079999999999998</c:v>
                </c:pt>
                <c:pt idx="2905">
                  <c:v>2.8099999999999996</c:v>
                </c:pt>
                <c:pt idx="2906">
                  <c:v>2.8120000000000003</c:v>
                </c:pt>
                <c:pt idx="2907">
                  <c:v>2.8140000000000001</c:v>
                </c:pt>
                <c:pt idx="2908">
                  <c:v>2.8159999999999998</c:v>
                </c:pt>
                <c:pt idx="2909">
                  <c:v>2.8179999999999996</c:v>
                </c:pt>
                <c:pt idx="2910">
                  <c:v>2.8200000000000003</c:v>
                </c:pt>
                <c:pt idx="2911">
                  <c:v>2.8220000000000001</c:v>
                </c:pt>
                <c:pt idx="2912">
                  <c:v>2.8239999999999998</c:v>
                </c:pt>
                <c:pt idx="2913">
                  <c:v>2.8259999999999996</c:v>
                </c:pt>
                <c:pt idx="2914">
                  <c:v>2.8280000000000003</c:v>
                </c:pt>
                <c:pt idx="2915">
                  <c:v>2.83</c:v>
                </c:pt>
                <c:pt idx="2916">
                  <c:v>2.8319999999999999</c:v>
                </c:pt>
                <c:pt idx="2917">
                  <c:v>2.8339999999999996</c:v>
                </c:pt>
                <c:pt idx="2918">
                  <c:v>2.8360000000000003</c:v>
                </c:pt>
                <c:pt idx="2919">
                  <c:v>2.8380000000000001</c:v>
                </c:pt>
                <c:pt idx="2920">
                  <c:v>2.84</c:v>
                </c:pt>
                <c:pt idx="2921">
                  <c:v>2.8419999999999996</c:v>
                </c:pt>
                <c:pt idx="2922">
                  <c:v>2.8440000000000003</c:v>
                </c:pt>
                <c:pt idx="2923">
                  <c:v>2.8460000000000001</c:v>
                </c:pt>
                <c:pt idx="2924">
                  <c:v>2.8479999999999999</c:v>
                </c:pt>
                <c:pt idx="2925">
                  <c:v>2.8499999999999996</c:v>
                </c:pt>
                <c:pt idx="2926">
                  <c:v>2.8520000000000003</c:v>
                </c:pt>
                <c:pt idx="2927">
                  <c:v>2.8540000000000001</c:v>
                </c:pt>
                <c:pt idx="2928">
                  <c:v>2.8559999999999999</c:v>
                </c:pt>
                <c:pt idx="2929">
                  <c:v>2.8579999999999997</c:v>
                </c:pt>
                <c:pt idx="2930">
                  <c:v>2.8600000000000003</c:v>
                </c:pt>
                <c:pt idx="2931">
                  <c:v>2.8620000000000001</c:v>
                </c:pt>
                <c:pt idx="2932">
                  <c:v>2.8639999999999999</c:v>
                </c:pt>
                <c:pt idx="2933">
                  <c:v>2.8659999999999997</c:v>
                </c:pt>
                <c:pt idx="2934">
                  <c:v>2.8680000000000003</c:v>
                </c:pt>
                <c:pt idx="2935">
                  <c:v>2.87</c:v>
                </c:pt>
                <c:pt idx="2936">
                  <c:v>2.8719999999999999</c:v>
                </c:pt>
                <c:pt idx="2937">
                  <c:v>2.8739999999999997</c:v>
                </c:pt>
                <c:pt idx="2938">
                  <c:v>2.8760000000000003</c:v>
                </c:pt>
                <c:pt idx="2939">
                  <c:v>2.8780000000000001</c:v>
                </c:pt>
                <c:pt idx="2940">
                  <c:v>2.88</c:v>
                </c:pt>
                <c:pt idx="2941">
                  <c:v>2.8819999999999997</c:v>
                </c:pt>
                <c:pt idx="2942">
                  <c:v>2.8840000000000003</c:v>
                </c:pt>
                <c:pt idx="2943">
                  <c:v>2.8860000000000001</c:v>
                </c:pt>
                <c:pt idx="2944">
                  <c:v>2.8879999999999999</c:v>
                </c:pt>
                <c:pt idx="2945">
                  <c:v>2.8899999999999997</c:v>
                </c:pt>
                <c:pt idx="2946">
                  <c:v>2.8920000000000003</c:v>
                </c:pt>
                <c:pt idx="2947">
                  <c:v>2.8940000000000001</c:v>
                </c:pt>
                <c:pt idx="2948">
                  <c:v>2.8959999999999999</c:v>
                </c:pt>
                <c:pt idx="2949">
                  <c:v>2.8979999999999997</c:v>
                </c:pt>
                <c:pt idx="2950">
                  <c:v>2.9000000000000004</c:v>
                </c:pt>
                <c:pt idx="2951">
                  <c:v>2.9020000000000001</c:v>
                </c:pt>
                <c:pt idx="2952">
                  <c:v>2.9039999999999999</c:v>
                </c:pt>
                <c:pt idx="2953">
                  <c:v>2.9059999999999997</c:v>
                </c:pt>
                <c:pt idx="2954">
                  <c:v>2.9080000000000004</c:v>
                </c:pt>
                <c:pt idx="2955">
                  <c:v>2.91</c:v>
                </c:pt>
                <c:pt idx="2956">
                  <c:v>2.9119999999999999</c:v>
                </c:pt>
                <c:pt idx="2957">
                  <c:v>2.9139999999999997</c:v>
                </c:pt>
                <c:pt idx="2958">
                  <c:v>2.9160000000000004</c:v>
                </c:pt>
                <c:pt idx="2959">
                  <c:v>2.9180000000000001</c:v>
                </c:pt>
                <c:pt idx="2960">
                  <c:v>2.92</c:v>
                </c:pt>
                <c:pt idx="2961">
                  <c:v>2.9219999999999997</c:v>
                </c:pt>
                <c:pt idx="2962">
                  <c:v>2.9240000000000004</c:v>
                </c:pt>
                <c:pt idx="2963">
                  <c:v>2.9260000000000002</c:v>
                </c:pt>
                <c:pt idx="2964">
                  <c:v>2.9279999999999999</c:v>
                </c:pt>
                <c:pt idx="2965">
                  <c:v>2.9299999999999997</c:v>
                </c:pt>
                <c:pt idx="2966">
                  <c:v>2.9320000000000004</c:v>
                </c:pt>
                <c:pt idx="2967">
                  <c:v>2.9340000000000002</c:v>
                </c:pt>
                <c:pt idx="2968">
                  <c:v>2.9359999999999999</c:v>
                </c:pt>
                <c:pt idx="2969">
                  <c:v>2.9379999999999997</c:v>
                </c:pt>
                <c:pt idx="2970">
                  <c:v>2.9400000000000004</c:v>
                </c:pt>
                <c:pt idx="2971">
                  <c:v>2.9420000000000002</c:v>
                </c:pt>
                <c:pt idx="2972">
                  <c:v>2.944</c:v>
                </c:pt>
                <c:pt idx="2973">
                  <c:v>2.9459999999999997</c:v>
                </c:pt>
                <c:pt idx="2974">
                  <c:v>2.9480000000000004</c:v>
                </c:pt>
                <c:pt idx="2975">
                  <c:v>2.95</c:v>
                </c:pt>
                <c:pt idx="2976">
                  <c:v>2.952</c:v>
                </c:pt>
                <c:pt idx="2977">
                  <c:v>2.9539999999999997</c:v>
                </c:pt>
                <c:pt idx="2978">
                  <c:v>2.9560000000000004</c:v>
                </c:pt>
                <c:pt idx="2979">
                  <c:v>2.9580000000000002</c:v>
                </c:pt>
                <c:pt idx="2980">
                  <c:v>2.96</c:v>
                </c:pt>
                <c:pt idx="2981">
                  <c:v>2.9619999999999997</c:v>
                </c:pt>
                <c:pt idx="2982">
                  <c:v>2.9640000000000004</c:v>
                </c:pt>
                <c:pt idx="2983">
                  <c:v>2.9660000000000002</c:v>
                </c:pt>
                <c:pt idx="2984">
                  <c:v>2.968</c:v>
                </c:pt>
                <c:pt idx="2985">
                  <c:v>2.9699999999999998</c:v>
                </c:pt>
                <c:pt idx="2986">
                  <c:v>2.9720000000000004</c:v>
                </c:pt>
                <c:pt idx="2987">
                  <c:v>2.9740000000000002</c:v>
                </c:pt>
                <c:pt idx="2988">
                  <c:v>2.976</c:v>
                </c:pt>
                <c:pt idx="2989">
                  <c:v>2.9779999999999998</c:v>
                </c:pt>
                <c:pt idx="2990">
                  <c:v>2.9800000000000004</c:v>
                </c:pt>
                <c:pt idx="2991">
                  <c:v>2.9820000000000002</c:v>
                </c:pt>
                <c:pt idx="2992">
                  <c:v>2.984</c:v>
                </c:pt>
                <c:pt idx="2993">
                  <c:v>2.9859999999999998</c:v>
                </c:pt>
                <c:pt idx="2994">
                  <c:v>2.9880000000000004</c:v>
                </c:pt>
                <c:pt idx="2995">
                  <c:v>2.99</c:v>
                </c:pt>
                <c:pt idx="2996">
                  <c:v>2.992</c:v>
                </c:pt>
                <c:pt idx="2997">
                  <c:v>2.9939999999999998</c:v>
                </c:pt>
                <c:pt idx="2998">
                  <c:v>2.9960000000000004</c:v>
                </c:pt>
                <c:pt idx="2999">
                  <c:v>2.9980000000000002</c:v>
                </c:pt>
                <c:pt idx="3000">
                  <c:v>3</c:v>
                </c:pt>
                <c:pt idx="3001">
                  <c:v>3.0019999999999998</c:v>
                </c:pt>
                <c:pt idx="3002">
                  <c:v>3.0039999999999996</c:v>
                </c:pt>
                <c:pt idx="3003">
                  <c:v>3.0060000000000002</c:v>
                </c:pt>
                <c:pt idx="3004">
                  <c:v>3.008</c:v>
                </c:pt>
                <c:pt idx="3005">
                  <c:v>3.01</c:v>
                </c:pt>
                <c:pt idx="3006">
                  <c:v>3.0119999999999996</c:v>
                </c:pt>
                <c:pt idx="3007">
                  <c:v>3.0140000000000002</c:v>
                </c:pt>
                <c:pt idx="3008">
                  <c:v>3.016</c:v>
                </c:pt>
                <c:pt idx="3009">
                  <c:v>3.0179999999999998</c:v>
                </c:pt>
                <c:pt idx="3010">
                  <c:v>3.0199999999999996</c:v>
                </c:pt>
                <c:pt idx="3011">
                  <c:v>3.0220000000000002</c:v>
                </c:pt>
                <c:pt idx="3012">
                  <c:v>3.024</c:v>
                </c:pt>
                <c:pt idx="3013">
                  <c:v>3.0259999999999998</c:v>
                </c:pt>
                <c:pt idx="3014">
                  <c:v>3.0279999999999996</c:v>
                </c:pt>
                <c:pt idx="3015">
                  <c:v>3.0300000000000002</c:v>
                </c:pt>
                <c:pt idx="3016">
                  <c:v>3.032</c:v>
                </c:pt>
                <c:pt idx="3017">
                  <c:v>3.0339999999999998</c:v>
                </c:pt>
                <c:pt idx="3018">
                  <c:v>3.0359999999999996</c:v>
                </c:pt>
                <c:pt idx="3019">
                  <c:v>3.0380000000000003</c:v>
                </c:pt>
                <c:pt idx="3020">
                  <c:v>3.04</c:v>
                </c:pt>
                <c:pt idx="3021">
                  <c:v>3.0419999999999998</c:v>
                </c:pt>
                <c:pt idx="3022">
                  <c:v>3.0439999999999996</c:v>
                </c:pt>
                <c:pt idx="3023">
                  <c:v>3.0460000000000003</c:v>
                </c:pt>
                <c:pt idx="3024">
                  <c:v>3.048</c:v>
                </c:pt>
                <c:pt idx="3025">
                  <c:v>3.05</c:v>
                </c:pt>
                <c:pt idx="3026">
                  <c:v>3.0519999999999996</c:v>
                </c:pt>
                <c:pt idx="3027">
                  <c:v>3.0540000000000003</c:v>
                </c:pt>
                <c:pt idx="3028">
                  <c:v>3.056</c:v>
                </c:pt>
                <c:pt idx="3029">
                  <c:v>3.0579999999999998</c:v>
                </c:pt>
                <c:pt idx="3030">
                  <c:v>3.0599999999999996</c:v>
                </c:pt>
                <c:pt idx="3031">
                  <c:v>3.0620000000000003</c:v>
                </c:pt>
                <c:pt idx="3032">
                  <c:v>3.0640000000000001</c:v>
                </c:pt>
                <c:pt idx="3033">
                  <c:v>3.0659999999999998</c:v>
                </c:pt>
                <c:pt idx="3034">
                  <c:v>3.0679999999999996</c:v>
                </c:pt>
                <c:pt idx="3035">
                  <c:v>3.0700000000000003</c:v>
                </c:pt>
                <c:pt idx="3036">
                  <c:v>3.0720000000000001</c:v>
                </c:pt>
                <c:pt idx="3037">
                  <c:v>3.0739999999999998</c:v>
                </c:pt>
                <c:pt idx="3038">
                  <c:v>3.0759999999999996</c:v>
                </c:pt>
                <c:pt idx="3039">
                  <c:v>3.0780000000000003</c:v>
                </c:pt>
                <c:pt idx="3040">
                  <c:v>3.08</c:v>
                </c:pt>
                <c:pt idx="3041">
                  <c:v>3.0819999999999999</c:v>
                </c:pt>
                <c:pt idx="3042">
                  <c:v>3.0839999999999996</c:v>
                </c:pt>
                <c:pt idx="3043">
                  <c:v>3.0860000000000003</c:v>
                </c:pt>
                <c:pt idx="3044">
                  <c:v>3.0880000000000001</c:v>
                </c:pt>
                <c:pt idx="3045">
                  <c:v>3.09</c:v>
                </c:pt>
                <c:pt idx="3046">
                  <c:v>3.0919999999999996</c:v>
                </c:pt>
                <c:pt idx="3047">
                  <c:v>3.0940000000000003</c:v>
                </c:pt>
                <c:pt idx="3048">
                  <c:v>3.0960000000000001</c:v>
                </c:pt>
                <c:pt idx="3049">
                  <c:v>3.0979999999999999</c:v>
                </c:pt>
                <c:pt idx="3050">
                  <c:v>3.0999999999999996</c:v>
                </c:pt>
                <c:pt idx="3051">
                  <c:v>3.1020000000000003</c:v>
                </c:pt>
                <c:pt idx="3052">
                  <c:v>3.1040000000000001</c:v>
                </c:pt>
                <c:pt idx="3053">
                  <c:v>3.1059999999999999</c:v>
                </c:pt>
                <c:pt idx="3054">
                  <c:v>3.1079999999999997</c:v>
                </c:pt>
                <c:pt idx="3055">
                  <c:v>3.1100000000000003</c:v>
                </c:pt>
                <c:pt idx="3056">
                  <c:v>3.1120000000000001</c:v>
                </c:pt>
                <c:pt idx="3057">
                  <c:v>3.1139999999999999</c:v>
                </c:pt>
                <c:pt idx="3058">
                  <c:v>3.1159999999999997</c:v>
                </c:pt>
                <c:pt idx="3059">
                  <c:v>3.1180000000000003</c:v>
                </c:pt>
                <c:pt idx="3060">
                  <c:v>3.12</c:v>
                </c:pt>
                <c:pt idx="3061">
                  <c:v>3.1219999999999999</c:v>
                </c:pt>
                <c:pt idx="3062">
                  <c:v>3.1239999999999997</c:v>
                </c:pt>
                <c:pt idx="3063">
                  <c:v>3.1260000000000003</c:v>
                </c:pt>
                <c:pt idx="3064">
                  <c:v>3.1280000000000001</c:v>
                </c:pt>
                <c:pt idx="3065">
                  <c:v>3.13</c:v>
                </c:pt>
                <c:pt idx="3066">
                  <c:v>3.1319999999999997</c:v>
                </c:pt>
                <c:pt idx="3067">
                  <c:v>3.1340000000000003</c:v>
                </c:pt>
                <c:pt idx="3068">
                  <c:v>3.1360000000000001</c:v>
                </c:pt>
                <c:pt idx="3069">
                  <c:v>3.1379999999999999</c:v>
                </c:pt>
                <c:pt idx="3070">
                  <c:v>3.1399999999999997</c:v>
                </c:pt>
                <c:pt idx="3071">
                  <c:v>3.1420000000000003</c:v>
                </c:pt>
                <c:pt idx="3072">
                  <c:v>3.1440000000000001</c:v>
                </c:pt>
                <c:pt idx="3073">
                  <c:v>3.1459999999999999</c:v>
                </c:pt>
                <c:pt idx="3074">
                  <c:v>3.1479999999999997</c:v>
                </c:pt>
                <c:pt idx="3075">
                  <c:v>3.1500000000000004</c:v>
                </c:pt>
                <c:pt idx="3076">
                  <c:v>3.1520000000000001</c:v>
                </c:pt>
                <c:pt idx="3077">
                  <c:v>3.1539999999999999</c:v>
                </c:pt>
                <c:pt idx="3078">
                  <c:v>3.1559999999999997</c:v>
                </c:pt>
                <c:pt idx="3079">
                  <c:v>3.1580000000000004</c:v>
                </c:pt>
                <c:pt idx="3080">
                  <c:v>3.16</c:v>
                </c:pt>
                <c:pt idx="3081">
                  <c:v>3.1619999999999999</c:v>
                </c:pt>
                <c:pt idx="3082">
                  <c:v>3.1639999999999997</c:v>
                </c:pt>
                <c:pt idx="3083">
                  <c:v>3.1660000000000004</c:v>
                </c:pt>
                <c:pt idx="3084">
                  <c:v>3.1680000000000001</c:v>
                </c:pt>
                <c:pt idx="3085">
                  <c:v>3.17</c:v>
                </c:pt>
                <c:pt idx="3086">
                  <c:v>3.1719999999999997</c:v>
                </c:pt>
                <c:pt idx="3087">
                  <c:v>3.1740000000000004</c:v>
                </c:pt>
                <c:pt idx="3088">
                  <c:v>3.1760000000000002</c:v>
                </c:pt>
                <c:pt idx="3089">
                  <c:v>3.1779999999999999</c:v>
                </c:pt>
                <c:pt idx="3090">
                  <c:v>3.1799999999999997</c:v>
                </c:pt>
                <c:pt idx="3091">
                  <c:v>3.1820000000000004</c:v>
                </c:pt>
                <c:pt idx="3092">
                  <c:v>3.1840000000000002</c:v>
                </c:pt>
                <c:pt idx="3093">
                  <c:v>3.1859999999999999</c:v>
                </c:pt>
                <c:pt idx="3094">
                  <c:v>3.1879999999999997</c:v>
                </c:pt>
                <c:pt idx="3095">
                  <c:v>3.1900000000000004</c:v>
                </c:pt>
                <c:pt idx="3096">
                  <c:v>3.1920000000000002</c:v>
                </c:pt>
                <c:pt idx="3097">
                  <c:v>3.194</c:v>
                </c:pt>
                <c:pt idx="3098">
                  <c:v>3.1959999999999997</c:v>
                </c:pt>
                <c:pt idx="3099">
                  <c:v>3.1980000000000004</c:v>
                </c:pt>
                <c:pt idx="3100">
                  <c:v>3.2</c:v>
                </c:pt>
                <c:pt idx="3101">
                  <c:v>3.202</c:v>
                </c:pt>
                <c:pt idx="3102">
                  <c:v>3.2039999999999997</c:v>
                </c:pt>
                <c:pt idx="3103">
                  <c:v>3.2060000000000004</c:v>
                </c:pt>
                <c:pt idx="3104">
                  <c:v>3.2080000000000002</c:v>
                </c:pt>
                <c:pt idx="3105">
                  <c:v>3.21</c:v>
                </c:pt>
                <c:pt idx="3106">
                  <c:v>3.2119999999999997</c:v>
                </c:pt>
                <c:pt idx="3107">
                  <c:v>3.2140000000000004</c:v>
                </c:pt>
                <c:pt idx="3108">
                  <c:v>3.2160000000000002</c:v>
                </c:pt>
                <c:pt idx="3109">
                  <c:v>3.218</c:v>
                </c:pt>
                <c:pt idx="3110">
                  <c:v>3.2199999999999998</c:v>
                </c:pt>
                <c:pt idx="3111">
                  <c:v>3.2220000000000004</c:v>
                </c:pt>
                <c:pt idx="3112">
                  <c:v>3.2240000000000002</c:v>
                </c:pt>
                <c:pt idx="3113">
                  <c:v>3.226</c:v>
                </c:pt>
                <c:pt idx="3114">
                  <c:v>3.2279999999999998</c:v>
                </c:pt>
                <c:pt idx="3115">
                  <c:v>3.2300000000000004</c:v>
                </c:pt>
                <c:pt idx="3116">
                  <c:v>3.2320000000000002</c:v>
                </c:pt>
                <c:pt idx="3117">
                  <c:v>3.234</c:v>
                </c:pt>
                <c:pt idx="3118">
                  <c:v>3.2359999999999998</c:v>
                </c:pt>
                <c:pt idx="3119">
                  <c:v>3.2380000000000004</c:v>
                </c:pt>
                <c:pt idx="3120">
                  <c:v>3.24</c:v>
                </c:pt>
                <c:pt idx="3121">
                  <c:v>3.242</c:v>
                </c:pt>
                <c:pt idx="3122">
                  <c:v>3.2439999999999998</c:v>
                </c:pt>
                <c:pt idx="3123">
                  <c:v>3.2460000000000004</c:v>
                </c:pt>
                <c:pt idx="3124">
                  <c:v>3.2480000000000002</c:v>
                </c:pt>
                <c:pt idx="3125">
                  <c:v>3.25</c:v>
                </c:pt>
                <c:pt idx="3126">
                  <c:v>3.2519999999999998</c:v>
                </c:pt>
                <c:pt idx="3127">
                  <c:v>3.2539999999999996</c:v>
                </c:pt>
                <c:pt idx="3128">
                  <c:v>3.2560000000000002</c:v>
                </c:pt>
                <c:pt idx="3129">
                  <c:v>3.258</c:v>
                </c:pt>
                <c:pt idx="3130">
                  <c:v>3.26</c:v>
                </c:pt>
                <c:pt idx="3131">
                  <c:v>3.2619999999999996</c:v>
                </c:pt>
                <c:pt idx="3132">
                  <c:v>3.2640000000000002</c:v>
                </c:pt>
                <c:pt idx="3133">
                  <c:v>3.266</c:v>
                </c:pt>
                <c:pt idx="3134">
                  <c:v>3.2679999999999998</c:v>
                </c:pt>
                <c:pt idx="3135">
                  <c:v>3.2699999999999996</c:v>
                </c:pt>
                <c:pt idx="3136">
                  <c:v>3.2720000000000002</c:v>
                </c:pt>
                <c:pt idx="3137">
                  <c:v>3.274</c:v>
                </c:pt>
                <c:pt idx="3138">
                  <c:v>3.2759999999999998</c:v>
                </c:pt>
                <c:pt idx="3139">
                  <c:v>3.2779999999999996</c:v>
                </c:pt>
                <c:pt idx="3140">
                  <c:v>3.2800000000000002</c:v>
                </c:pt>
                <c:pt idx="3141">
                  <c:v>3.282</c:v>
                </c:pt>
                <c:pt idx="3142">
                  <c:v>3.2839999999999998</c:v>
                </c:pt>
                <c:pt idx="3143">
                  <c:v>3.2859999999999996</c:v>
                </c:pt>
                <c:pt idx="3144">
                  <c:v>3.2880000000000003</c:v>
                </c:pt>
                <c:pt idx="3145">
                  <c:v>3.29</c:v>
                </c:pt>
                <c:pt idx="3146">
                  <c:v>3.2919999999999998</c:v>
                </c:pt>
                <c:pt idx="3147">
                  <c:v>3.2939999999999996</c:v>
                </c:pt>
                <c:pt idx="3148">
                  <c:v>3.2960000000000003</c:v>
                </c:pt>
                <c:pt idx="3149">
                  <c:v>3.298</c:v>
                </c:pt>
                <c:pt idx="3150">
                  <c:v>3.3</c:v>
                </c:pt>
                <c:pt idx="3151">
                  <c:v>3.3019999999999996</c:v>
                </c:pt>
                <c:pt idx="3152">
                  <c:v>3.3040000000000003</c:v>
                </c:pt>
                <c:pt idx="3153">
                  <c:v>3.306</c:v>
                </c:pt>
                <c:pt idx="3154">
                  <c:v>3.3079999999999998</c:v>
                </c:pt>
                <c:pt idx="3155">
                  <c:v>3.3099999999999996</c:v>
                </c:pt>
                <c:pt idx="3156">
                  <c:v>3.3120000000000003</c:v>
                </c:pt>
                <c:pt idx="3157">
                  <c:v>3.3140000000000001</c:v>
                </c:pt>
                <c:pt idx="3158">
                  <c:v>3.3159999999999998</c:v>
                </c:pt>
                <c:pt idx="3159">
                  <c:v>3.3179999999999996</c:v>
                </c:pt>
                <c:pt idx="3160">
                  <c:v>3.3200000000000003</c:v>
                </c:pt>
                <c:pt idx="3161">
                  <c:v>3.3220000000000001</c:v>
                </c:pt>
                <c:pt idx="3162">
                  <c:v>3.3239999999999998</c:v>
                </c:pt>
                <c:pt idx="3163">
                  <c:v>3.3259999999999996</c:v>
                </c:pt>
                <c:pt idx="3164">
                  <c:v>3.3280000000000003</c:v>
                </c:pt>
                <c:pt idx="3165">
                  <c:v>3.33</c:v>
                </c:pt>
                <c:pt idx="3166">
                  <c:v>3.3319999999999999</c:v>
                </c:pt>
                <c:pt idx="3167">
                  <c:v>3.3339999999999996</c:v>
                </c:pt>
                <c:pt idx="3168">
                  <c:v>3.3360000000000003</c:v>
                </c:pt>
                <c:pt idx="3169">
                  <c:v>3.3380000000000001</c:v>
                </c:pt>
                <c:pt idx="3170">
                  <c:v>3.34</c:v>
                </c:pt>
                <c:pt idx="3171">
                  <c:v>3.3419999999999996</c:v>
                </c:pt>
                <c:pt idx="3172">
                  <c:v>3.3440000000000003</c:v>
                </c:pt>
                <c:pt idx="3173">
                  <c:v>3.3460000000000001</c:v>
                </c:pt>
                <c:pt idx="3174">
                  <c:v>3.3479999999999999</c:v>
                </c:pt>
                <c:pt idx="3175">
                  <c:v>3.3499999999999996</c:v>
                </c:pt>
                <c:pt idx="3176">
                  <c:v>3.3520000000000003</c:v>
                </c:pt>
                <c:pt idx="3177">
                  <c:v>3.3540000000000001</c:v>
                </c:pt>
                <c:pt idx="3178">
                  <c:v>3.3559999999999999</c:v>
                </c:pt>
                <c:pt idx="3179">
                  <c:v>3.3579999999999997</c:v>
                </c:pt>
                <c:pt idx="3180">
                  <c:v>3.3600000000000003</c:v>
                </c:pt>
                <c:pt idx="3181">
                  <c:v>3.3620000000000001</c:v>
                </c:pt>
                <c:pt idx="3182">
                  <c:v>3.3639999999999999</c:v>
                </c:pt>
                <c:pt idx="3183">
                  <c:v>3.3659999999999997</c:v>
                </c:pt>
                <c:pt idx="3184">
                  <c:v>3.3680000000000003</c:v>
                </c:pt>
                <c:pt idx="3185">
                  <c:v>3.37</c:v>
                </c:pt>
                <c:pt idx="3186">
                  <c:v>3.3719999999999999</c:v>
                </c:pt>
                <c:pt idx="3187">
                  <c:v>3.3739999999999997</c:v>
                </c:pt>
                <c:pt idx="3188">
                  <c:v>3.3760000000000003</c:v>
                </c:pt>
                <c:pt idx="3189">
                  <c:v>3.3780000000000001</c:v>
                </c:pt>
                <c:pt idx="3190">
                  <c:v>3.38</c:v>
                </c:pt>
                <c:pt idx="3191">
                  <c:v>3.3819999999999997</c:v>
                </c:pt>
                <c:pt idx="3192">
                  <c:v>3.3840000000000003</c:v>
                </c:pt>
                <c:pt idx="3193">
                  <c:v>3.3860000000000001</c:v>
                </c:pt>
                <c:pt idx="3194">
                  <c:v>3.3879999999999999</c:v>
                </c:pt>
                <c:pt idx="3195">
                  <c:v>3.3899999999999997</c:v>
                </c:pt>
                <c:pt idx="3196">
                  <c:v>3.3920000000000003</c:v>
                </c:pt>
                <c:pt idx="3197">
                  <c:v>3.3940000000000001</c:v>
                </c:pt>
                <c:pt idx="3198">
                  <c:v>3.3959999999999999</c:v>
                </c:pt>
                <c:pt idx="3199">
                  <c:v>3.3979999999999997</c:v>
                </c:pt>
                <c:pt idx="3200">
                  <c:v>3.4000000000000004</c:v>
                </c:pt>
                <c:pt idx="3201">
                  <c:v>3.4020000000000001</c:v>
                </c:pt>
                <c:pt idx="3202">
                  <c:v>3.4039999999999999</c:v>
                </c:pt>
                <c:pt idx="3203">
                  <c:v>3.4059999999999997</c:v>
                </c:pt>
                <c:pt idx="3204">
                  <c:v>3.4080000000000004</c:v>
                </c:pt>
                <c:pt idx="3205">
                  <c:v>3.41</c:v>
                </c:pt>
                <c:pt idx="3206">
                  <c:v>3.4119999999999999</c:v>
                </c:pt>
                <c:pt idx="3207">
                  <c:v>3.4139999999999997</c:v>
                </c:pt>
                <c:pt idx="3208">
                  <c:v>3.4160000000000004</c:v>
                </c:pt>
                <c:pt idx="3209">
                  <c:v>3.4180000000000001</c:v>
                </c:pt>
                <c:pt idx="3210">
                  <c:v>3.42</c:v>
                </c:pt>
                <c:pt idx="3211">
                  <c:v>3.4219999999999997</c:v>
                </c:pt>
                <c:pt idx="3212">
                  <c:v>3.4240000000000004</c:v>
                </c:pt>
                <c:pt idx="3213">
                  <c:v>3.4260000000000002</c:v>
                </c:pt>
                <c:pt idx="3214">
                  <c:v>3.4279999999999999</c:v>
                </c:pt>
                <c:pt idx="3215">
                  <c:v>3.4299999999999997</c:v>
                </c:pt>
                <c:pt idx="3216">
                  <c:v>3.4320000000000004</c:v>
                </c:pt>
                <c:pt idx="3217">
                  <c:v>3.4340000000000002</c:v>
                </c:pt>
                <c:pt idx="3218">
                  <c:v>3.4359999999999999</c:v>
                </c:pt>
                <c:pt idx="3219">
                  <c:v>3.4379999999999997</c:v>
                </c:pt>
                <c:pt idx="3220">
                  <c:v>3.4400000000000004</c:v>
                </c:pt>
                <c:pt idx="3221">
                  <c:v>3.4420000000000002</c:v>
                </c:pt>
                <c:pt idx="3222">
                  <c:v>3.444</c:v>
                </c:pt>
                <c:pt idx="3223">
                  <c:v>3.4459999999999997</c:v>
                </c:pt>
                <c:pt idx="3224">
                  <c:v>3.4480000000000004</c:v>
                </c:pt>
                <c:pt idx="3225">
                  <c:v>3.45</c:v>
                </c:pt>
                <c:pt idx="3226">
                  <c:v>3.452</c:v>
                </c:pt>
                <c:pt idx="3227">
                  <c:v>3.4539999999999997</c:v>
                </c:pt>
                <c:pt idx="3228">
                  <c:v>3.4560000000000004</c:v>
                </c:pt>
                <c:pt idx="3229">
                  <c:v>3.4580000000000002</c:v>
                </c:pt>
                <c:pt idx="3230">
                  <c:v>3.46</c:v>
                </c:pt>
                <c:pt idx="3231">
                  <c:v>3.4619999999999997</c:v>
                </c:pt>
                <c:pt idx="3232">
                  <c:v>3.4640000000000004</c:v>
                </c:pt>
                <c:pt idx="3233">
                  <c:v>3.4660000000000002</c:v>
                </c:pt>
                <c:pt idx="3234">
                  <c:v>3.468</c:v>
                </c:pt>
                <c:pt idx="3235">
                  <c:v>3.4699999999999998</c:v>
                </c:pt>
                <c:pt idx="3236">
                  <c:v>3.4720000000000004</c:v>
                </c:pt>
                <c:pt idx="3237">
                  <c:v>3.4740000000000002</c:v>
                </c:pt>
                <c:pt idx="3238">
                  <c:v>3.476</c:v>
                </c:pt>
                <c:pt idx="3239">
                  <c:v>3.4779999999999998</c:v>
                </c:pt>
                <c:pt idx="3240">
                  <c:v>3.4800000000000004</c:v>
                </c:pt>
                <c:pt idx="3241">
                  <c:v>3.4820000000000002</c:v>
                </c:pt>
                <c:pt idx="3242">
                  <c:v>3.484</c:v>
                </c:pt>
                <c:pt idx="3243">
                  <c:v>3.4859999999999998</c:v>
                </c:pt>
                <c:pt idx="3244">
                  <c:v>3.4880000000000004</c:v>
                </c:pt>
                <c:pt idx="3245">
                  <c:v>3.49</c:v>
                </c:pt>
                <c:pt idx="3246">
                  <c:v>3.492</c:v>
                </c:pt>
                <c:pt idx="3247">
                  <c:v>3.4939999999999998</c:v>
                </c:pt>
                <c:pt idx="3248">
                  <c:v>3.4960000000000004</c:v>
                </c:pt>
                <c:pt idx="3249">
                  <c:v>3.4980000000000002</c:v>
                </c:pt>
                <c:pt idx="3250">
                  <c:v>3.5</c:v>
                </c:pt>
                <c:pt idx="3251">
                  <c:v>3.5019999999999998</c:v>
                </c:pt>
                <c:pt idx="3252">
                  <c:v>3.5039999999999996</c:v>
                </c:pt>
                <c:pt idx="3253">
                  <c:v>3.5060000000000002</c:v>
                </c:pt>
                <c:pt idx="3254">
                  <c:v>3.508</c:v>
                </c:pt>
                <c:pt idx="3255">
                  <c:v>3.51</c:v>
                </c:pt>
                <c:pt idx="3256">
                  <c:v>3.5119999999999996</c:v>
                </c:pt>
                <c:pt idx="3257">
                  <c:v>3.5140000000000002</c:v>
                </c:pt>
                <c:pt idx="3258">
                  <c:v>3.516</c:v>
                </c:pt>
                <c:pt idx="3259">
                  <c:v>3.5179999999999998</c:v>
                </c:pt>
                <c:pt idx="3260">
                  <c:v>3.5199999999999996</c:v>
                </c:pt>
                <c:pt idx="3261">
                  <c:v>3.5220000000000002</c:v>
                </c:pt>
                <c:pt idx="3262">
                  <c:v>3.524</c:v>
                </c:pt>
                <c:pt idx="3263">
                  <c:v>3.5259999999999998</c:v>
                </c:pt>
                <c:pt idx="3264">
                  <c:v>3.5279999999999996</c:v>
                </c:pt>
                <c:pt idx="3265">
                  <c:v>3.5300000000000002</c:v>
                </c:pt>
                <c:pt idx="3266">
                  <c:v>3.532</c:v>
                </c:pt>
                <c:pt idx="3267">
                  <c:v>3.5339999999999998</c:v>
                </c:pt>
                <c:pt idx="3268">
                  <c:v>3.5359999999999996</c:v>
                </c:pt>
                <c:pt idx="3269">
                  <c:v>3.5380000000000003</c:v>
                </c:pt>
                <c:pt idx="3270">
                  <c:v>3.54</c:v>
                </c:pt>
                <c:pt idx="3271">
                  <c:v>3.5419999999999998</c:v>
                </c:pt>
                <c:pt idx="3272">
                  <c:v>3.5439999999999996</c:v>
                </c:pt>
                <c:pt idx="3273">
                  <c:v>3.5460000000000003</c:v>
                </c:pt>
                <c:pt idx="3274">
                  <c:v>3.548</c:v>
                </c:pt>
                <c:pt idx="3275">
                  <c:v>3.55</c:v>
                </c:pt>
                <c:pt idx="3276">
                  <c:v>3.5519999999999996</c:v>
                </c:pt>
                <c:pt idx="3277">
                  <c:v>3.5540000000000003</c:v>
                </c:pt>
                <c:pt idx="3278">
                  <c:v>3.556</c:v>
                </c:pt>
                <c:pt idx="3279">
                  <c:v>3.5579999999999998</c:v>
                </c:pt>
                <c:pt idx="3280">
                  <c:v>3.5599999999999996</c:v>
                </c:pt>
                <c:pt idx="3281">
                  <c:v>3.5620000000000003</c:v>
                </c:pt>
                <c:pt idx="3282">
                  <c:v>3.5640000000000001</c:v>
                </c:pt>
                <c:pt idx="3283">
                  <c:v>3.5659999999999998</c:v>
                </c:pt>
                <c:pt idx="3284">
                  <c:v>3.5679999999999996</c:v>
                </c:pt>
                <c:pt idx="3285">
                  <c:v>3.5700000000000003</c:v>
                </c:pt>
                <c:pt idx="3286">
                  <c:v>3.5720000000000001</c:v>
                </c:pt>
                <c:pt idx="3287">
                  <c:v>3.5739999999999998</c:v>
                </c:pt>
                <c:pt idx="3288">
                  <c:v>3.5759999999999996</c:v>
                </c:pt>
                <c:pt idx="3289">
                  <c:v>3.5780000000000003</c:v>
                </c:pt>
                <c:pt idx="3290">
                  <c:v>3.58</c:v>
                </c:pt>
                <c:pt idx="3291">
                  <c:v>3.5819999999999999</c:v>
                </c:pt>
                <c:pt idx="3292">
                  <c:v>3.5839999999999996</c:v>
                </c:pt>
                <c:pt idx="3293">
                  <c:v>3.5860000000000003</c:v>
                </c:pt>
                <c:pt idx="3294">
                  <c:v>3.5880000000000001</c:v>
                </c:pt>
                <c:pt idx="3295">
                  <c:v>3.59</c:v>
                </c:pt>
                <c:pt idx="3296">
                  <c:v>3.5919999999999996</c:v>
                </c:pt>
                <c:pt idx="3297">
                  <c:v>3.5940000000000003</c:v>
                </c:pt>
                <c:pt idx="3298">
                  <c:v>3.5960000000000001</c:v>
                </c:pt>
                <c:pt idx="3299">
                  <c:v>3.5979999999999999</c:v>
                </c:pt>
                <c:pt idx="3300">
                  <c:v>3.5999999999999996</c:v>
                </c:pt>
                <c:pt idx="3301">
                  <c:v>3.6020000000000003</c:v>
                </c:pt>
                <c:pt idx="3302">
                  <c:v>3.6040000000000001</c:v>
                </c:pt>
                <c:pt idx="3303">
                  <c:v>3.6059999999999999</c:v>
                </c:pt>
                <c:pt idx="3304">
                  <c:v>3.6079999999999997</c:v>
                </c:pt>
                <c:pt idx="3305">
                  <c:v>3.6100000000000003</c:v>
                </c:pt>
                <c:pt idx="3306">
                  <c:v>3.6120000000000001</c:v>
                </c:pt>
                <c:pt idx="3307">
                  <c:v>3.6139999999999999</c:v>
                </c:pt>
                <c:pt idx="3308">
                  <c:v>3.6159999999999997</c:v>
                </c:pt>
                <c:pt idx="3309">
                  <c:v>3.6180000000000003</c:v>
                </c:pt>
                <c:pt idx="3310">
                  <c:v>3.62</c:v>
                </c:pt>
                <c:pt idx="3311">
                  <c:v>3.6219999999999999</c:v>
                </c:pt>
                <c:pt idx="3312">
                  <c:v>3.6239999999999997</c:v>
                </c:pt>
                <c:pt idx="3313">
                  <c:v>3.6260000000000003</c:v>
                </c:pt>
                <c:pt idx="3314">
                  <c:v>3.6280000000000001</c:v>
                </c:pt>
                <c:pt idx="3315">
                  <c:v>3.63</c:v>
                </c:pt>
                <c:pt idx="3316">
                  <c:v>3.6319999999999997</c:v>
                </c:pt>
                <c:pt idx="3317">
                  <c:v>3.6340000000000003</c:v>
                </c:pt>
                <c:pt idx="3318">
                  <c:v>3.6360000000000001</c:v>
                </c:pt>
                <c:pt idx="3319">
                  <c:v>3.6379999999999999</c:v>
                </c:pt>
                <c:pt idx="3320">
                  <c:v>3.6399999999999997</c:v>
                </c:pt>
                <c:pt idx="3321">
                  <c:v>3.6420000000000003</c:v>
                </c:pt>
                <c:pt idx="3322">
                  <c:v>3.6440000000000001</c:v>
                </c:pt>
                <c:pt idx="3323">
                  <c:v>3.6459999999999999</c:v>
                </c:pt>
                <c:pt idx="3324">
                  <c:v>3.6479999999999997</c:v>
                </c:pt>
                <c:pt idx="3325">
                  <c:v>3.6500000000000004</c:v>
                </c:pt>
                <c:pt idx="3326">
                  <c:v>3.6520000000000001</c:v>
                </c:pt>
                <c:pt idx="3327">
                  <c:v>3.6539999999999999</c:v>
                </c:pt>
                <c:pt idx="3328">
                  <c:v>3.6559999999999997</c:v>
                </c:pt>
                <c:pt idx="3329">
                  <c:v>3.6580000000000004</c:v>
                </c:pt>
                <c:pt idx="3330">
                  <c:v>3.66</c:v>
                </c:pt>
                <c:pt idx="3331">
                  <c:v>3.6619999999999999</c:v>
                </c:pt>
                <c:pt idx="3332">
                  <c:v>3.6639999999999997</c:v>
                </c:pt>
                <c:pt idx="3333">
                  <c:v>3.6660000000000004</c:v>
                </c:pt>
                <c:pt idx="3334">
                  <c:v>3.6680000000000001</c:v>
                </c:pt>
                <c:pt idx="3335">
                  <c:v>3.67</c:v>
                </c:pt>
                <c:pt idx="3336">
                  <c:v>3.6719999999999997</c:v>
                </c:pt>
                <c:pt idx="3337">
                  <c:v>3.6740000000000004</c:v>
                </c:pt>
                <c:pt idx="3338">
                  <c:v>3.6760000000000002</c:v>
                </c:pt>
                <c:pt idx="3339">
                  <c:v>3.6779999999999999</c:v>
                </c:pt>
                <c:pt idx="3340">
                  <c:v>3.6799999999999997</c:v>
                </c:pt>
                <c:pt idx="3341">
                  <c:v>3.6820000000000004</c:v>
                </c:pt>
                <c:pt idx="3342">
                  <c:v>3.6840000000000002</c:v>
                </c:pt>
                <c:pt idx="3343">
                  <c:v>3.6859999999999999</c:v>
                </c:pt>
                <c:pt idx="3344">
                  <c:v>3.6879999999999997</c:v>
                </c:pt>
                <c:pt idx="3345">
                  <c:v>3.6900000000000004</c:v>
                </c:pt>
                <c:pt idx="3346">
                  <c:v>3.6920000000000002</c:v>
                </c:pt>
                <c:pt idx="3347">
                  <c:v>3.694</c:v>
                </c:pt>
                <c:pt idx="3348">
                  <c:v>3.6959999999999997</c:v>
                </c:pt>
                <c:pt idx="3349">
                  <c:v>3.6980000000000004</c:v>
                </c:pt>
                <c:pt idx="3350">
                  <c:v>3.7</c:v>
                </c:pt>
                <c:pt idx="3351">
                  <c:v>3.702</c:v>
                </c:pt>
                <c:pt idx="3352">
                  <c:v>3.7039999999999997</c:v>
                </c:pt>
                <c:pt idx="3353">
                  <c:v>3.7060000000000004</c:v>
                </c:pt>
                <c:pt idx="3354">
                  <c:v>3.7080000000000002</c:v>
                </c:pt>
                <c:pt idx="3355">
                  <c:v>3.71</c:v>
                </c:pt>
                <c:pt idx="3356">
                  <c:v>3.7119999999999997</c:v>
                </c:pt>
                <c:pt idx="3357">
                  <c:v>3.7140000000000004</c:v>
                </c:pt>
                <c:pt idx="3358">
                  <c:v>3.7160000000000002</c:v>
                </c:pt>
                <c:pt idx="3359">
                  <c:v>3.718</c:v>
                </c:pt>
                <c:pt idx="3360">
                  <c:v>3.7199999999999998</c:v>
                </c:pt>
                <c:pt idx="3361">
                  <c:v>3.7220000000000004</c:v>
                </c:pt>
                <c:pt idx="3362">
                  <c:v>3.7240000000000002</c:v>
                </c:pt>
                <c:pt idx="3363">
                  <c:v>3.726</c:v>
                </c:pt>
                <c:pt idx="3364">
                  <c:v>3.7279999999999998</c:v>
                </c:pt>
                <c:pt idx="3365">
                  <c:v>3.7300000000000004</c:v>
                </c:pt>
                <c:pt idx="3366">
                  <c:v>3.7320000000000002</c:v>
                </c:pt>
                <c:pt idx="3367">
                  <c:v>3.734</c:v>
                </c:pt>
                <c:pt idx="3368">
                  <c:v>3.7359999999999998</c:v>
                </c:pt>
                <c:pt idx="3369">
                  <c:v>3.7380000000000004</c:v>
                </c:pt>
                <c:pt idx="3370">
                  <c:v>3.74</c:v>
                </c:pt>
                <c:pt idx="3371">
                  <c:v>3.742</c:v>
                </c:pt>
                <c:pt idx="3372">
                  <c:v>3.7439999999999998</c:v>
                </c:pt>
                <c:pt idx="3373">
                  <c:v>3.7460000000000004</c:v>
                </c:pt>
                <c:pt idx="3374">
                  <c:v>3.7480000000000002</c:v>
                </c:pt>
                <c:pt idx="3375">
                  <c:v>3.75</c:v>
                </c:pt>
                <c:pt idx="3376">
                  <c:v>3.7519999999999998</c:v>
                </c:pt>
                <c:pt idx="3377">
                  <c:v>3.7539999999999996</c:v>
                </c:pt>
                <c:pt idx="3378">
                  <c:v>3.7560000000000002</c:v>
                </c:pt>
                <c:pt idx="3379">
                  <c:v>3.758</c:v>
                </c:pt>
                <c:pt idx="3380">
                  <c:v>3.76</c:v>
                </c:pt>
                <c:pt idx="3381">
                  <c:v>3.7619999999999996</c:v>
                </c:pt>
                <c:pt idx="3382">
                  <c:v>3.7640000000000002</c:v>
                </c:pt>
                <c:pt idx="3383">
                  <c:v>3.766</c:v>
                </c:pt>
                <c:pt idx="3384">
                  <c:v>3.7679999999999998</c:v>
                </c:pt>
                <c:pt idx="3385">
                  <c:v>3.7699999999999996</c:v>
                </c:pt>
                <c:pt idx="3386">
                  <c:v>3.7720000000000002</c:v>
                </c:pt>
                <c:pt idx="3387">
                  <c:v>3.774</c:v>
                </c:pt>
                <c:pt idx="3388">
                  <c:v>3.7759999999999998</c:v>
                </c:pt>
                <c:pt idx="3389">
                  <c:v>3.7779999999999996</c:v>
                </c:pt>
                <c:pt idx="3390">
                  <c:v>3.7800000000000002</c:v>
                </c:pt>
                <c:pt idx="3391">
                  <c:v>3.782</c:v>
                </c:pt>
                <c:pt idx="3392">
                  <c:v>3.7839999999999998</c:v>
                </c:pt>
                <c:pt idx="3393">
                  <c:v>3.7859999999999996</c:v>
                </c:pt>
                <c:pt idx="3394">
                  <c:v>3.7880000000000003</c:v>
                </c:pt>
                <c:pt idx="3395">
                  <c:v>3.79</c:v>
                </c:pt>
                <c:pt idx="3396">
                  <c:v>3.7919999999999998</c:v>
                </c:pt>
                <c:pt idx="3397">
                  <c:v>3.7939999999999996</c:v>
                </c:pt>
                <c:pt idx="3398">
                  <c:v>3.7960000000000003</c:v>
                </c:pt>
                <c:pt idx="3399">
                  <c:v>3.798</c:v>
                </c:pt>
                <c:pt idx="3400">
                  <c:v>3.8</c:v>
                </c:pt>
                <c:pt idx="3401">
                  <c:v>3.8019999999999996</c:v>
                </c:pt>
                <c:pt idx="3402">
                  <c:v>3.8040000000000003</c:v>
                </c:pt>
                <c:pt idx="3403">
                  <c:v>3.806</c:v>
                </c:pt>
                <c:pt idx="3404">
                  <c:v>3.8079999999999998</c:v>
                </c:pt>
                <c:pt idx="3405">
                  <c:v>3.8099999999999996</c:v>
                </c:pt>
                <c:pt idx="3406">
                  <c:v>3.8120000000000003</c:v>
                </c:pt>
                <c:pt idx="3407">
                  <c:v>3.8140000000000001</c:v>
                </c:pt>
                <c:pt idx="3408">
                  <c:v>3.8159999999999998</c:v>
                </c:pt>
                <c:pt idx="3409">
                  <c:v>3.8179999999999996</c:v>
                </c:pt>
                <c:pt idx="3410">
                  <c:v>3.8200000000000003</c:v>
                </c:pt>
                <c:pt idx="3411">
                  <c:v>3.8220000000000001</c:v>
                </c:pt>
                <c:pt idx="3412">
                  <c:v>3.8239999999999998</c:v>
                </c:pt>
                <c:pt idx="3413">
                  <c:v>3.8259999999999996</c:v>
                </c:pt>
                <c:pt idx="3414">
                  <c:v>3.8280000000000003</c:v>
                </c:pt>
                <c:pt idx="3415">
                  <c:v>3.83</c:v>
                </c:pt>
                <c:pt idx="3416">
                  <c:v>3.8319999999999999</c:v>
                </c:pt>
                <c:pt idx="3417">
                  <c:v>3.8339999999999996</c:v>
                </c:pt>
                <c:pt idx="3418">
                  <c:v>3.8360000000000003</c:v>
                </c:pt>
                <c:pt idx="3419">
                  <c:v>3.8380000000000001</c:v>
                </c:pt>
                <c:pt idx="3420">
                  <c:v>3.84</c:v>
                </c:pt>
                <c:pt idx="3421">
                  <c:v>3.8419999999999996</c:v>
                </c:pt>
                <c:pt idx="3422">
                  <c:v>3.8440000000000003</c:v>
                </c:pt>
                <c:pt idx="3423">
                  <c:v>3.8460000000000001</c:v>
                </c:pt>
                <c:pt idx="3424">
                  <c:v>3.8479999999999999</c:v>
                </c:pt>
                <c:pt idx="3425">
                  <c:v>3.8499999999999996</c:v>
                </c:pt>
                <c:pt idx="3426">
                  <c:v>3.8520000000000003</c:v>
                </c:pt>
                <c:pt idx="3427">
                  <c:v>3.8540000000000001</c:v>
                </c:pt>
                <c:pt idx="3428">
                  <c:v>3.8559999999999999</c:v>
                </c:pt>
                <c:pt idx="3429">
                  <c:v>3.8579999999999997</c:v>
                </c:pt>
                <c:pt idx="3430">
                  <c:v>3.8600000000000003</c:v>
                </c:pt>
                <c:pt idx="3431">
                  <c:v>3.8620000000000001</c:v>
                </c:pt>
                <c:pt idx="3432">
                  <c:v>3.8639999999999999</c:v>
                </c:pt>
                <c:pt idx="3433">
                  <c:v>3.8659999999999997</c:v>
                </c:pt>
                <c:pt idx="3434">
                  <c:v>3.8680000000000003</c:v>
                </c:pt>
                <c:pt idx="3435">
                  <c:v>3.87</c:v>
                </c:pt>
                <c:pt idx="3436">
                  <c:v>3.8719999999999999</c:v>
                </c:pt>
                <c:pt idx="3437">
                  <c:v>3.8739999999999997</c:v>
                </c:pt>
                <c:pt idx="3438">
                  <c:v>3.8760000000000003</c:v>
                </c:pt>
                <c:pt idx="3439">
                  <c:v>3.8780000000000001</c:v>
                </c:pt>
                <c:pt idx="3440">
                  <c:v>3.88</c:v>
                </c:pt>
                <c:pt idx="3441">
                  <c:v>3.8819999999999997</c:v>
                </c:pt>
                <c:pt idx="3442">
                  <c:v>3.8840000000000003</c:v>
                </c:pt>
                <c:pt idx="3443">
                  <c:v>3.8860000000000001</c:v>
                </c:pt>
                <c:pt idx="3444">
                  <c:v>3.8879999999999999</c:v>
                </c:pt>
                <c:pt idx="3445">
                  <c:v>3.8899999999999997</c:v>
                </c:pt>
                <c:pt idx="3446">
                  <c:v>3.8920000000000003</c:v>
                </c:pt>
                <c:pt idx="3447">
                  <c:v>3.8940000000000001</c:v>
                </c:pt>
                <c:pt idx="3448">
                  <c:v>3.8959999999999999</c:v>
                </c:pt>
                <c:pt idx="3449">
                  <c:v>3.8979999999999997</c:v>
                </c:pt>
                <c:pt idx="3450">
                  <c:v>3.9000000000000004</c:v>
                </c:pt>
                <c:pt idx="3451">
                  <c:v>3.9020000000000001</c:v>
                </c:pt>
                <c:pt idx="3452">
                  <c:v>3.9039999999999999</c:v>
                </c:pt>
                <c:pt idx="3453">
                  <c:v>3.9059999999999997</c:v>
                </c:pt>
                <c:pt idx="3454">
                  <c:v>3.9080000000000004</c:v>
                </c:pt>
                <c:pt idx="3455">
                  <c:v>3.91</c:v>
                </c:pt>
                <c:pt idx="3456">
                  <c:v>3.9119999999999999</c:v>
                </c:pt>
                <c:pt idx="3457">
                  <c:v>3.9139999999999997</c:v>
                </c:pt>
                <c:pt idx="3458">
                  <c:v>3.9160000000000004</c:v>
                </c:pt>
                <c:pt idx="3459">
                  <c:v>3.9180000000000001</c:v>
                </c:pt>
                <c:pt idx="3460">
                  <c:v>3.92</c:v>
                </c:pt>
                <c:pt idx="3461">
                  <c:v>3.9219999999999997</c:v>
                </c:pt>
                <c:pt idx="3462">
                  <c:v>3.9240000000000004</c:v>
                </c:pt>
                <c:pt idx="3463">
                  <c:v>3.9260000000000002</c:v>
                </c:pt>
                <c:pt idx="3464">
                  <c:v>3.9279999999999999</c:v>
                </c:pt>
                <c:pt idx="3465">
                  <c:v>3.9299999999999997</c:v>
                </c:pt>
                <c:pt idx="3466">
                  <c:v>3.9320000000000004</c:v>
                </c:pt>
                <c:pt idx="3467">
                  <c:v>3.9340000000000002</c:v>
                </c:pt>
                <c:pt idx="3468">
                  <c:v>3.9359999999999999</c:v>
                </c:pt>
                <c:pt idx="3469">
                  <c:v>3.9379999999999997</c:v>
                </c:pt>
                <c:pt idx="3470">
                  <c:v>3.9400000000000004</c:v>
                </c:pt>
                <c:pt idx="3471">
                  <c:v>3.9420000000000002</c:v>
                </c:pt>
                <c:pt idx="3472">
                  <c:v>3.944</c:v>
                </c:pt>
                <c:pt idx="3473">
                  <c:v>3.9459999999999997</c:v>
                </c:pt>
                <c:pt idx="3474">
                  <c:v>3.9480000000000004</c:v>
                </c:pt>
                <c:pt idx="3475">
                  <c:v>3.95</c:v>
                </c:pt>
                <c:pt idx="3476">
                  <c:v>3.952</c:v>
                </c:pt>
                <c:pt idx="3477">
                  <c:v>3.9539999999999997</c:v>
                </c:pt>
                <c:pt idx="3478">
                  <c:v>3.9560000000000004</c:v>
                </c:pt>
                <c:pt idx="3479">
                  <c:v>3.9580000000000002</c:v>
                </c:pt>
                <c:pt idx="3480">
                  <c:v>3.96</c:v>
                </c:pt>
                <c:pt idx="3481">
                  <c:v>3.9619999999999997</c:v>
                </c:pt>
                <c:pt idx="3482">
                  <c:v>3.9640000000000004</c:v>
                </c:pt>
                <c:pt idx="3483">
                  <c:v>3.9660000000000002</c:v>
                </c:pt>
                <c:pt idx="3484">
                  <c:v>3.968</c:v>
                </c:pt>
                <c:pt idx="3485">
                  <c:v>3.9699999999999998</c:v>
                </c:pt>
                <c:pt idx="3486">
                  <c:v>3.9720000000000004</c:v>
                </c:pt>
                <c:pt idx="3487">
                  <c:v>3.9740000000000002</c:v>
                </c:pt>
                <c:pt idx="3488">
                  <c:v>3.976</c:v>
                </c:pt>
                <c:pt idx="3489">
                  <c:v>3.9779999999999998</c:v>
                </c:pt>
                <c:pt idx="3490">
                  <c:v>3.9800000000000004</c:v>
                </c:pt>
                <c:pt idx="3491">
                  <c:v>3.9820000000000002</c:v>
                </c:pt>
                <c:pt idx="3492">
                  <c:v>3.984</c:v>
                </c:pt>
                <c:pt idx="3493">
                  <c:v>3.9859999999999998</c:v>
                </c:pt>
                <c:pt idx="3494">
                  <c:v>3.9880000000000004</c:v>
                </c:pt>
                <c:pt idx="3495">
                  <c:v>3.99</c:v>
                </c:pt>
                <c:pt idx="3496">
                  <c:v>3.992</c:v>
                </c:pt>
                <c:pt idx="3497">
                  <c:v>3.9939999999999998</c:v>
                </c:pt>
                <c:pt idx="3498">
                  <c:v>3.9960000000000004</c:v>
                </c:pt>
                <c:pt idx="3499">
                  <c:v>3.9980000000000002</c:v>
                </c:pt>
                <c:pt idx="3500">
                  <c:v>4</c:v>
                </c:pt>
                <c:pt idx="3501">
                  <c:v>4.0019999999999998</c:v>
                </c:pt>
                <c:pt idx="3502">
                  <c:v>4.0039999999999996</c:v>
                </c:pt>
                <c:pt idx="3503">
                  <c:v>4.0060000000000002</c:v>
                </c:pt>
                <c:pt idx="3504">
                  <c:v>4.008</c:v>
                </c:pt>
                <c:pt idx="3505">
                  <c:v>4.01</c:v>
                </c:pt>
                <c:pt idx="3506">
                  <c:v>4.0119999999999996</c:v>
                </c:pt>
                <c:pt idx="3507">
                  <c:v>4.0140000000000002</c:v>
                </c:pt>
                <c:pt idx="3508">
                  <c:v>4.016</c:v>
                </c:pt>
                <c:pt idx="3509">
                  <c:v>4.0179999999999998</c:v>
                </c:pt>
                <c:pt idx="3510">
                  <c:v>4.0199999999999996</c:v>
                </c:pt>
                <c:pt idx="3511">
                  <c:v>4.0220000000000002</c:v>
                </c:pt>
                <c:pt idx="3512">
                  <c:v>4.024</c:v>
                </c:pt>
                <c:pt idx="3513">
                  <c:v>4.0259999999999998</c:v>
                </c:pt>
                <c:pt idx="3514">
                  <c:v>4.0279999999999996</c:v>
                </c:pt>
                <c:pt idx="3515">
                  <c:v>4.03</c:v>
                </c:pt>
                <c:pt idx="3516">
                  <c:v>4.032</c:v>
                </c:pt>
                <c:pt idx="3517">
                  <c:v>4.0339999999999998</c:v>
                </c:pt>
                <c:pt idx="3518">
                  <c:v>4.0359999999999996</c:v>
                </c:pt>
                <c:pt idx="3519">
                  <c:v>4.0380000000000003</c:v>
                </c:pt>
                <c:pt idx="3520">
                  <c:v>4.04</c:v>
                </c:pt>
                <c:pt idx="3521">
                  <c:v>4.0419999999999998</c:v>
                </c:pt>
                <c:pt idx="3522">
                  <c:v>4.0439999999999996</c:v>
                </c:pt>
                <c:pt idx="3523">
                  <c:v>4.0460000000000003</c:v>
                </c:pt>
                <c:pt idx="3524">
                  <c:v>4.048</c:v>
                </c:pt>
                <c:pt idx="3525">
                  <c:v>4.05</c:v>
                </c:pt>
                <c:pt idx="3526">
                  <c:v>4.0519999999999996</c:v>
                </c:pt>
                <c:pt idx="3527">
                  <c:v>4.0540000000000003</c:v>
                </c:pt>
                <c:pt idx="3528">
                  <c:v>4.056</c:v>
                </c:pt>
                <c:pt idx="3529">
                  <c:v>4.0579999999999998</c:v>
                </c:pt>
                <c:pt idx="3530">
                  <c:v>4.0599999999999996</c:v>
                </c:pt>
                <c:pt idx="3531">
                  <c:v>4.0620000000000003</c:v>
                </c:pt>
                <c:pt idx="3532">
                  <c:v>4.0640000000000001</c:v>
                </c:pt>
                <c:pt idx="3533">
                  <c:v>4.0659999999999998</c:v>
                </c:pt>
                <c:pt idx="3534">
                  <c:v>4.0679999999999996</c:v>
                </c:pt>
                <c:pt idx="3535">
                  <c:v>4.07</c:v>
                </c:pt>
                <c:pt idx="3536">
                  <c:v>4.0720000000000001</c:v>
                </c:pt>
                <c:pt idx="3537">
                  <c:v>4.0739999999999998</c:v>
                </c:pt>
                <c:pt idx="3538">
                  <c:v>4.0759999999999996</c:v>
                </c:pt>
                <c:pt idx="3539">
                  <c:v>4.0780000000000003</c:v>
                </c:pt>
                <c:pt idx="3540">
                  <c:v>4.08</c:v>
                </c:pt>
                <c:pt idx="3541">
                  <c:v>4.0819999999999999</c:v>
                </c:pt>
                <c:pt idx="3542">
                  <c:v>4.0839999999999996</c:v>
                </c:pt>
                <c:pt idx="3543">
                  <c:v>4.0860000000000003</c:v>
                </c:pt>
                <c:pt idx="3544">
                  <c:v>4.0880000000000001</c:v>
                </c:pt>
                <c:pt idx="3545">
                  <c:v>4.09</c:v>
                </c:pt>
                <c:pt idx="3546">
                  <c:v>4.0919999999999996</c:v>
                </c:pt>
                <c:pt idx="3547">
                  <c:v>4.0940000000000003</c:v>
                </c:pt>
                <c:pt idx="3548">
                  <c:v>4.0960000000000001</c:v>
                </c:pt>
                <c:pt idx="3549">
                  <c:v>4.0979999999999999</c:v>
                </c:pt>
                <c:pt idx="3550">
                  <c:v>4.0999999999999996</c:v>
                </c:pt>
                <c:pt idx="3551">
                  <c:v>4.1020000000000003</c:v>
                </c:pt>
                <c:pt idx="3552">
                  <c:v>4.1040000000000001</c:v>
                </c:pt>
                <c:pt idx="3553">
                  <c:v>4.1059999999999999</c:v>
                </c:pt>
                <c:pt idx="3554">
                  <c:v>4.1079999999999997</c:v>
                </c:pt>
                <c:pt idx="3555">
                  <c:v>4.1100000000000003</c:v>
                </c:pt>
                <c:pt idx="3556">
                  <c:v>4.1120000000000001</c:v>
                </c:pt>
                <c:pt idx="3557">
                  <c:v>4.1139999999999999</c:v>
                </c:pt>
                <c:pt idx="3558">
                  <c:v>4.1159999999999997</c:v>
                </c:pt>
                <c:pt idx="3559">
                  <c:v>4.1180000000000003</c:v>
                </c:pt>
                <c:pt idx="3560">
                  <c:v>4.12</c:v>
                </c:pt>
                <c:pt idx="3561">
                  <c:v>4.1219999999999999</c:v>
                </c:pt>
                <c:pt idx="3562">
                  <c:v>4.1239999999999997</c:v>
                </c:pt>
                <c:pt idx="3563">
                  <c:v>4.1260000000000003</c:v>
                </c:pt>
                <c:pt idx="3564">
                  <c:v>4.1280000000000001</c:v>
                </c:pt>
                <c:pt idx="3565">
                  <c:v>4.13</c:v>
                </c:pt>
                <c:pt idx="3566">
                  <c:v>4.1319999999999997</c:v>
                </c:pt>
                <c:pt idx="3567">
                  <c:v>4.1340000000000003</c:v>
                </c:pt>
                <c:pt idx="3568">
                  <c:v>4.1360000000000001</c:v>
                </c:pt>
                <c:pt idx="3569">
                  <c:v>4.1379999999999999</c:v>
                </c:pt>
                <c:pt idx="3570">
                  <c:v>4.1399999999999997</c:v>
                </c:pt>
                <c:pt idx="3571">
                  <c:v>4.1420000000000003</c:v>
                </c:pt>
                <c:pt idx="3572">
                  <c:v>4.1440000000000001</c:v>
                </c:pt>
                <c:pt idx="3573">
                  <c:v>4.1459999999999999</c:v>
                </c:pt>
                <c:pt idx="3574">
                  <c:v>4.1479999999999997</c:v>
                </c:pt>
                <c:pt idx="3575">
                  <c:v>4.1500000000000004</c:v>
                </c:pt>
                <c:pt idx="3576">
                  <c:v>4.1520000000000001</c:v>
                </c:pt>
                <c:pt idx="3577">
                  <c:v>4.1539999999999999</c:v>
                </c:pt>
                <c:pt idx="3578">
                  <c:v>4.1559999999999997</c:v>
                </c:pt>
                <c:pt idx="3579">
                  <c:v>4.1580000000000004</c:v>
                </c:pt>
                <c:pt idx="3580">
                  <c:v>4.16</c:v>
                </c:pt>
                <c:pt idx="3581">
                  <c:v>4.1619999999999999</c:v>
                </c:pt>
                <c:pt idx="3582">
                  <c:v>4.1639999999999997</c:v>
                </c:pt>
                <c:pt idx="3583">
                  <c:v>4.1660000000000004</c:v>
                </c:pt>
                <c:pt idx="3584">
                  <c:v>4.1680000000000001</c:v>
                </c:pt>
                <c:pt idx="3585">
                  <c:v>4.17</c:v>
                </c:pt>
                <c:pt idx="3586">
                  <c:v>4.1719999999999997</c:v>
                </c:pt>
                <c:pt idx="3587">
                  <c:v>4.1740000000000004</c:v>
                </c:pt>
                <c:pt idx="3588">
                  <c:v>4.1760000000000002</c:v>
                </c:pt>
                <c:pt idx="3589">
                  <c:v>4.1779999999999999</c:v>
                </c:pt>
                <c:pt idx="3590">
                  <c:v>4.18</c:v>
                </c:pt>
                <c:pt idx="3591">
                  <c:v>4.1820000000000004</c:v>
                </c:pt>
                <c:pt idx="3592">
                  <c:v>4.1840000000000002</c:v>
                </c:pt>
                <c:pt idx="3593">
                  <c:v>4.1859999999999999</c:v>
                </c:pt>
                <c:pt idx="3594">
                  <c:v>4.1879999999999997</c:v>
                </c:pt>
                <c:pt idx="3595">
                  <c:v>4.1900000000000004</c:v>
                </c:pt>
                <c:pt idx="3596">
                  <c:v>4.1920000000000002</c:v>
                </c:pt>
                <c:pt idx="3597">
                  <c:v>4.194</c:v>
                </c:pt>
                <c:pt idx="3598">
                  <c:v>4.1959999999999997</c:v>
                </c:pt>
                <c:pt idx="3599">
                  <c:v>4.1980000000000004</c:v>
                </c:pt>
                <c:pt idx="3600">
                  <c:v>4.2</c:v>
                </c:pt>
                <c:pt idx="3601">
                  <c:v>4.202</c:v>
                </c:pt>
                <c:pt idx="3602">
                  <c:v>4.2039999999999997</c:v>
                </c:pt>
                <c:pt idx="3603">
                  <c:v>4.2060000000000004</c:v>
                </c:pt>
                <c:pt idx="3604">
                  <c:v>4.2080000000000002</c:v>
                </c:pt>
                <c:pt idx="3605">
                  <c:v>4.21</c:v>
                </c:pt>
                <c:pt idx="3606">
                  <c:v>4.2119999999999997</c:v>
                </c:pt>
                <c:pt idx="3607">
                  <c:v>4.2140000000000004</c:v>
                </c:pt>
                <c:pt idx="3608">
                  <c:v>4.2160000000000002</c:v>
                </c:pt>
                <c:pt idx="3609">
                  <c:v>4.218</c:v>
                </c:pt>
                <c:pt idx="3610">
                  <c:v>4.22</c:v>
                </c:pt>
                <c:pt idx="3611">
                  <c:v>4.2220000000000004</c:v>
                </c:pt>
                <c:pt idx="3612">
                  <c:v>4.2240000000000002</c:v>
                </c:pt>
                <c:pt idx="3613">
                  <c:v>4.226</c:v>
                </c:pt>
                <c:pt idx="3614">
                  <c:v>4.2279999999999998</c:v>
                </c:pt>
                <c:pt idx="3615">
                  <c:v>4.2300000000000004</c:v>
                </c:pt>
                <c:pt idx="3616">
                  <c:v>4.2320000000000002</c:v>
                </c:pt>
                <c:pt idx="3617">
                  <c:v>4.234</c:v>
                </c:pt>
                <c:pt idx="3618">
                  <c:v>4.2359999999999998</c:v>
                </c:pt>
                <c:pt idx="3619">
                  <c:v>4.2380000000000004</c:v>
                </c:pt>
                <c:pt idx="3620">
                  <c:v>4.24</c:v>
                </c:pt>
                <c:pt idx="3621">
                  <c:v>4.242</c:v>
                </c:pt>
                <c:pt idx="3622">
                  <c:v>4.2439999999999998</c:v>
                </c:pt>
                <c:pt idx="3623">
                  <c:v>4.2460000000000004</c:v>
                </c:pt>
                <c:pt idx="3624">
                  <c:v>4.2480000000000002</c:v>
                </c:pt>
                <c:pt idx="3625">
                  <c:v>4.25</c:v>
                </c:pt>
                <c:pt idx="3626">
                  <c:v>4.2519999999999998</c:v>
                </c:pt>
                <c:pt idx="3627">
                  <c:v>4.2539999999999996</c:v>
                </c:pt>
                <c:pt idx="3628">
                  <c:v>4.2560000000000002</c:v>
                </c:pt>
                <c:pt idx="3629">
                  <c:v>4.258</c:v>
                </c:pt>
                <c:pt idx="3630">
                  <c:v>4.26</c:v>
                </c:pt>
                <c:pt idx="3631">
                  <c:v>4.2619999999999996</c:v>
                </c:pt>
                <c:pt idx="3632">
                  <c:v>4.2640000000000002</c:v>
                </c:pt>
                <c:pt idx="3633">
                  <c:v>4.266</c:v>
                </c:pt>
                <c:pt idx="3634">
                  <c:v>4.2679999999999998</c:v>
                </c:pt>
                <c:pt idx="3635">
                  <c:v>4.2699999999999996</c:v>
                </c:pt>
                <c:pt idx="3636">
                  <c:v>4.2720000000000002</c:v>
                </c:pt>
                <c:pt idx="3637">
                  <c:v>4.274</c:v>
                </c:pt>
                <c:pt idx="3638">
                  <c:v>4.2759999999999998</c:v>
                </c:pt>
                <c:pt idx="3639">
                  <c:v>4.2779999999999996</c:v>
                </c:pt>
                <c:pt idx="3640">
                  <c:v>4.28</c:v>
                </c:pt>
                <c:pt idx="3641">
                  <c:v>4.282</c:v>
                </c:pt>
                <c:pt idx="3642">
                  <c:v>4.2839999999999998</c:v>
                </c:pt>
                <c:pt idx="3643">
                  <c:v>4.2859999999999996</c:v>
                </c:pt>
                <c:pt idx="3644">
                  <c:v>4.2880000000000003</c:v>
                </c:pt>
                <c:pt idx="3645">
                  <c:v>4.29</c:v>
                </c:pt>
                <c:pt idx="3646">
                  <c:v>4.2919999999999998</c:v>
                </c:pt>
                <c:pt idx="3647">
                  <c:v>4.2939999999999996</c:v>
                </c:pt>
                <c:pt idx="3648">
                  <c:v>4.2960000000000003</c:v>
                </c:pt>
                <c:pt idx="3649">
                  <c:v>4.298</c:v>
                </c:pt>
                <c:pt idx="3650">
                  <c:v>4.3</c:v>
                </c:pt>
                <c:pt idx="3651">
                  <c:v>4.3019999999999996</c:v>
                </c:pt>
                <c:pt idx="3652">
                  <c:v>4.3040000000000003</c:v>
                </c:pt>
                <c:pt idx="3653">
                  <c:v>4.306</c:v>
                </c:pt>
                <c:pt idx="3654">
                  <c:v>4.3079999999999998</c:v>
                </c:pt>
                <c:pt idx="3655">
                  <c:v>4.3099999999999996</c:v>
                </c:pt>
                <c:pt idx="3656">
                  <c:v>4.3120000000000003</c:v>
                </c:pt>
                <c:pt idx="3657">
                  <c:v>4.3140000000000001</c:v>
                </c:pt>
                <c:pt idx="3658">
                  <c:v>4.3159999999999998</c:v>
                </c:pt>
                <c:pt idx="3659">
                  <c:v>4.3179999999999996</c:v>
                </c:pt>
                <c:pt idx="3660">
                  <c:v>4.32</c:v>
                </c:pt>
                <c:pt idx="3661">
                  <c:v>4.3220000000000001</c:v>
                </c:pt>
                <c:pt idx="3662">
                  <c:v>4.3239999999999998</c:v>
                </c:pt>
                <c:pt idx="3663">
                  <c:v>4.3259999999999996</c:v>
                </c:pt>
                <c:pt idx="3664">
                  <c:v>4.3280000000000003</c:v>
                </c:pt>
                <c:pt idx="3665">
                  <c:v>4.33</c:v>
                </c:pt>
                <c:pt idx="3666">
                  <c:v>4.3319999999999999</c:v>
                </c:pt>
                <c:pt idx="3667">
                  <c:v>4.3339999999999996</c:v>
                </c:pt>
                <c:pt idx="3668">
                  <c:v>4.3360000000000003</c:v>
                </c:pt>
                <c:pt idx="3669">
                  <c:v>4.3380000000000001</c:v>
                </c:pt>
                <c:pt idx="3670">
                  <c:v>4.34</c:v>
                </c:pt>
                <c:pt idx="3671">
                  <c:v>4.3419999999999996</c:v>
                </c:pt>
                <c:pt idx="3672">
                  <c:v>4.3440000000000003</c:v>
                </c:pt>
                <c:pt idx="3673">
                  <c:v>4.3460000000000001</c:v>
                </c:pt>
                <c:pt idx="3674">
                  <c:v>4.3479999999999999</c:v>
                </c:pt>
                <c:pt idx="3675">
                  <c:v>4.3499999999999996</c:v>
                </c:pt>
                <c:pt idx="3676">
                  <c:v>4.3520000000000003</c:v>
                </c:pt>
                <c:pt idx="3677">
                  <c:v>4.3540000000000001</c:v>
                </c:pt>
                <c:pt idx="3678">
                  <c:v>4.3559999999999999</c:v>
                </c:pt>
                <c:pt idx="3679">
                  <c:v>4.3579999999999997</c:v>
                </c:pt>
                <c:pt idx="3680">
                  <c:v>4.3600000000000003</c:v>
                </c:pt>
                <c:pt idx="3681">
                  <c:v>4.3620000000000001</c:v>
                </c:pt>
                <c:pt idx="3682">
                  <c:v>4.3639999999999999</c:v>
                </c:pt>
                <c:pt idx="3683">
                  <c:v>4.3659999999999997</c:v>
                </c:pt>
                <c:pt idx="3684">
                  <c:v>4.3680000000000003</c:v>
                </c:pt>
                <c:pt idx="3685">
                  <c:v>4.37</c:v>
                </c:pt>
                <c:pt idx="3686">
                  <c:v>4.3719999999999999</c:v>
                </c:pt>
                <c:pt idx="3687">
                  <c:v>4.3739999999999997</c:v>
                </c:pt>
                <c:pt idx="3688">
                  <c:v>4.3760000000000003</c:v>
                </c:pt>
                <c:pt idx="3689">
                  <c:v>4.3780000000000001</c:v>
                </c:pt>
                <c:pt idx="3690">
                  <c:v>4.38</c:v>
                </c:pt>
                <c:pt idx="3691">
                  <c:v>4.3819999999999997</c:v>
                </c:pt>
                <c:pt idx="3692">
                  <c:v>4.3840000000000003</c:v>
                </c:pt>
                <c:pt idx="3693">
                  <c:v>4.3860000000000001</c:v>
                </c:pt>
                <c:pt idx="3694">
                  <c:v>4.3879999999999999</c:v>
                </c:pt>
                <c:pt idx="3695">
                  <c:v>4.3899999999999997</c:v>
                </c:pt>
                <c:pt idx="3696">
                  <c:v>4.3920000000000003</c:v>
                </c:pt>
                <c:pt idx="3697">
                  <c:v>4.3940000000000001</c:v>
                </c:pt>
                <c:pt idx="3698">
                  <c:v>4.3959999999999999</c:v>
                </c:pt>
                <c:pt idx="3699">
                  <c:v>4.3979999999999997</c:v>
                </c:pt>
                <c:pt idx="3700">
                  <c:v>4.4000000000000004</c:v>
                </c:pt>
                <c:pt idx="3701">
                  <c:v>4.4020000000000001</c:v>
                </c:pt>
                <c:pt idx="3702">
                  <c:v>4.4039999999999999</c:v>
                </c:pt>
                <c:pt idx="3703">
                  <c:v>4.4059999999999997</c:v>
                </c:pt>
                <c:pt idx="3704">
                  <c:v>4.4080000000000004</c:v>
                </c:pt>
                <c:pt idx="3705">
                  <c:v>4.41</c:v>
                </c:pt>
                <c:pt idx="3706">
                  <c:v>4.4119999999999999</c:v>
                </c:pt>
                <c:pt idx="3707">
                  <c:v>4.4139999999999997</c:v>
                </c:pt>
                <c:pt idx="3708">
                  <c:v>4.4160000000000004</c:v>
                </c:pt>
                <c:pt idx="3709">
                  <c:v>4.4180000000000001</c:v>
                </c:pt>
                <c:pt idx="3710">
                  <c:v>4.42</c:v>
                </c:pt>
                <c:pt idx="3711">
                  <c:v>4.4219999999999997</c:v>
                </c:pt>
                <c:pt idx="3712">
                  <c:v>4.4240000000000004</c:v>
                </c:pt>
                <c:pt idx="3713">
                  <c:v>4.4260000000000002</c:v>
                </c:pt>
                <c:pt idx="3714">
                  <c:v>4.4279999999999999</c:v>
                </c:pt>
                <c:pt idx="3715">
                  <c:v>4.43</c:v>
                </c:pt>
                <c:pt idx="3716">
                  <c:v>4.4320000000000004</c:v>
                </c:pt>
                <c:pt idx="3717">
                  <c:v>4.4340000000000002</c:v>
                </c:pt>
                <c:pt idx="3718">
                  <c:v>4.4359999999999999</c:v>
                </c:pt>
                <c:pt idx="3719">
                  <c:v>4.4379999999999997</c:v>
                </c:pt>
                <c:pt idx="3720">
                  <c:v>4.4400000000000004</c:v>
                </c:pt>
                <c:pt idx="3721">
                  <c:v>4.4420000000000002</c:v>
                </c:pt>
                <c:pt idx="3722">
                  <c:v>4.444</c:v>
                </c:pt>
                <c:pt idx="3723">
                  <c:v>4.4459999999999997</c:v>
                </c:pt>
                <c:pt idx="3724">
                  <c:v>4.4480000000000004</c:v>
                </c:pt>
                <c:pt idx="3725">
                  <c:v>4.45</c:v>
                </c:pt>
                <c:pt idx="3726">
                  <c:v>4.452</c:v>
                </c:pt>
                <c:pt idx="3727">
                  <c:v>4.4539999999999997</c:v>
                </c:pt>
                <c:pt idx="3728">
                  <c:v>4.4560000000000004</c:v>
                </c:pt>
                <c:pt idx="3729">
                  <c:v>4.4580000000000002</c:v>
                </c:pt>
                <c:pt idx="3730">
                  <c:v>4.46</c:v>
                </c:pt>
                <c:pt idx="3731">
                  <c:v>4.4619999999999997</c:v>
                </c:pt>
                <c:pt idx="3732">
                  <c:v>4.4640000000000004</c:v>
                </c:pt>
                <c:pt idx="3733">
                  <c:v>4.4660000000000002</c:v>
                </c:pt>
                <c:pt idx="3734">
                  <c:v>4.468</c:v>
                </c:pt>
                <c:pt idx="3735">
                  <c:v>4.47</c:v>
                </c:pt>
                <c:pt idx="3736">
                  <c:v>4.4720000000000004</c:v>
                </c:pt>
                <c:pt idx="3737">
                  <c:v>4.4740000000000002</c:v>
                </c:pt>
                <c:pt idx="3738">
                  <c:v>4.476</c:v>
                </c:pt>
                <c:pt idx="3739">
                  <c:v>4.4779999999999998</c:v>
                </c:pt>
                <c:pt idx="3740">
                  <c:v>4.4800000000000004</c:v>
                </c:pt>
                <c:pt idx="3741">
                  <c:v>4.4820000000000002</c:v>
                </c:pt>
                <c:pt idx="3742">
                  <c:v>4.484</c:v>
                </c:pt>
                <c:pt idx="3743">
                  <c:v>4.4859999999999998</c:v>
                </c:pt>
                <c:pt idx="3744">
                  <c:v>4.4880000000000004</c:v>
                </c:pt>
                <c:pt idx="3745">
                  <c:v>4.49</c:v>
                </c:pt>
                <c:pt idx="3746">
                  <c:v>4.492</c:v>
                </c:pt>
                <c:pt idx="3747">
                  <c:v>4.4939999999999998</c:v>
                </c:pt>
                <c:pt idx="3748">
                  <c:v>4.4960000000000004</c:v>
                </c:pt>
                <c:pt idx="3749">
                  <c:v>4.4980000000000002</c:v>
                </c:pt>
                <c:pt idx="3750">
                  <c:v>4.5</c:v>
                </c:pt>
                <c:pt idx="3751">
                  <c:v>4.5019999999999998</c:v>
                </c:pt>
                <c:pt idx="3752">
                  <c:v>4.5039999999999996</c:v>
                </c:pt>
                <c:pt idx="3753">
                  <c:v>4.5060000000000002</c:v>
                </c:pt>
                <c:pt idx="3754">
                  <c:v>4.508</c:v>
                </c:pt>
                <c:pt idx="3755">
                  <c:v>4.51</c:v>
                </c:pt>
                <c:pt idx="3756">
                  <c:v>4.5119999999999996</c:v>
                </c:pt>
                <c:pt idx="3757">
                  <c:v>4.5140000000000002</c:v>
                </c:pt>
                <c:pt idx="3758">
                  <c:v>4.516</c:v>
                </c:pt>
                <c:pt idx="3759">
                  <c:v>4.5179999999999998</c:v>
                </c:pt>
                <c:pt idx="3760">
                  <c:v>4.5199999999999996</c:v>
                </c:pt>
                <c:pt idx="3761">
                  <c:v>4.5220000000000002</c:v>
                </c:pt>
                <c:pt idx="3762">
                  <c:v>4.524</c:v>
                </c:pt>
                <c:pt idx="3763">
                  <c:v>4.5259999999999998</c:v>
                </c:pt>
                <c:pt idx="3764">
                  <c:v>4.5279999999999996</c:v>
                </c:pt>
                <c:pt idx="3765">
                  <c:v>4.53</c:v>
                </c:pt>
                <c:pt idx="3766">
                  <c:v>4.532</c:v>
                </c:pt>
                <c:pt idx="3767">
                  <c:v>4.5339999999999998</c:v>
                </c:pt>
                <c:pt idx="3768">
                  <c:v>4.5359999999999996</c:v>
                </c:pt>
                <c:pt idx="3769">
                  <c:v>4.5380000000000003</c:v>
                </c:pt>
                <c:pt idx="3770">
                  <c:v>4.54</c:v>
                </c:pt>
                <c:pt idx="3771">
                  <c:v>4.5419999999999998</c:v>
                </c:pt>
                <c:pt idx="3772">
                  <c:v>4.5439999999999996</c:v>
                </c:pt>
                <c:pt idx="3773">
                  <c:v>4.5460000000000003</c:v>
                </c:pt>
                <c:pt idx="3774">
                  <c:v>4.548</c:v>
                </c:pt>
                <c:pt idx="3775">
                  <c:v>4.55</c:v>
                </c:pt>
                <c:pt idx="3776">
                  <c:v>4.5519999999999996</c:v>
                </c:pt>
                <c:pt idx="3777">
                  <c:v>4.5540000000000003</c:v>
                </c:pt>
                <c:pt idx="3778">
                  <c:v>4.556</c:v>
                </c:pt>
                <c:pt idx="3779">
                  <c:v>4.5579999999999998</c:v>
                </c:pt>
                <c:pt idx="3780">
                  <c:v>4.5599999999999996</c:v>
                </c:pt>
                <c:pt idx="3781">
                  <c:v>4.5620000000000003</c:v>
                </c:pt>
                <c:pt idx="3782">
                  <c:v>4.5640000000000001</c:v>
                </c:pt>
                <c:pt idx="3783">
                  <c:v>4.5659999999999998</c:v>
                </c:pt>
                <c:pt idx="3784">
                  <c:v>4.5679999999999996</c:v>
                </c:pt>
                <c:pt idx="3785">
                  <c:v>4.57</c:v>
                </c:pt>
                <c:pt idx="3786">
                  <c:v>4.5720000000000001</c:v>
                </c:pt>
                <c:pt idx="3787">
                  <c:v>4.5739999999999998</c:v>
                </c:pt>
                <c:pt idx="3788">
                  <c:v>4.5759999999999996</c:v>
                </c:pt>
                <c:pt idx="3789">
                  <c:v>4.5780000000000003</c:v>
                </c:pt>
                <c:pt idx="3790">
                  <c:v>4.58</c:v>
                </c:pt>
                <c:pt idx="3791">
                  <c:v>4.5819999999999999</c:v>
                </c:pt>
                <c:pt idx="3792">
                  <c:v>4.5839999999999996</c:v>
                </c:pt>
                <c:pt idx="3793">
                  <c:v>4.5860000000000003</c:v>
                </c:pt>
                <c:pt idx="3794">
                  <c:v>4.5880000000000001</c:v>
                </c:pt>
                <c:pt idx="3795">
                  <c:v>4.59</c:v>
                </c:pt>
                <c:pt idx="3796">
                  <c:v>4.5919999999999996</c:v>
                </c:pt>
                <c:pt idx="3797">
                  <c:v>4.5940000000000003</c:v>
                </c:pt>
                <c:pt idx="3798">
                  <c:v>4.5960000000000001</c:v>
                </c:pt>
                <c:pt idx="3799">
                  <c:v>4.5979999999999999</c:v>
                </c:pt>
                <c:pt idx="3800">
                  <c:v>4.5999999999999996</c:v>
                </c:pt>
                <c:pt idx="3801">
                  <c:v>4.6020000000000003</c:v>
                </c:pt>
                <c:pt idx="3802">
                  <c:v>4.6040000000000001</c:v>
                </c:pt>
                <c:pt idx="3803">
                  <c:v>4.6059999999999999</c:v>
                </c:pt>
                <c:pt idx="3804">
                  <c:v>4.6079999999999997</c:v>
                </c:pt>
                <c:pt idx="3805">
                  <c:v>4.6100000000000003</c:v>
                </c:pt>
                <c:pt idx="3806">
                  <c:v>4.6120000000000001</c:v>
                </c:pt>
                <c:pt idx="3807">
                  <c:v>4.6139999999999999</c:v>
                </c:pt>
                <c:pt idx="3808">
                  <c:v>4.6159999999999997</c:v>
                </c:pt>
                <c:pt idx="3809">
                  <c:v>4.6180000000000003</c:v>
                </c:pt>
                <c:pt idx="3810">
                  <c:v>4.62</c:v>
                </c:pt>
                <c:pt idx="3811">
                  <c:v>4.6219999999999999</c:v>
                </c:pt>
                <c:pt idx="3812">
                  <c:v>4.6239999999999997</c:v>
                </c:pt>
                <c:pt idx="3813">
                  <c:v>4.6260000000000003</c:v>
                </c:pt>
                <c:pt idx="3814">
                  <c:v>4.6280000000000001</c:v>
                </c:pt>
                <c:pt idx="3815">
                  <c:v>4.63</c:v>
                </c:pt>
                <c:pt idx="3816">
                  <c:v>4.6319999999999997</c:v>
                </c:pt>
                <c:pt idx="3817">
                  <c:v>4.6340000000000003</c:v>
                </c:pt>
                <c:pt idx="3818">
                  <c:v>4.6360000000000001</c:v>
                </c:pt>
                <c:pt idx="3819">
                  <c:v>4.6379999999999999</c:v>
                </c:pt>
                <c:pt idx="3820">
                  <c:v>4.6399999999999997</c:v>
                </c:pt>
                <c:pt idx="3821">
                  <c:v>4.6420000000000003</c:v>
                </c:pt>
                <c:pt idx="3822">
                  <c:v>4.6440000000000001</c:v>
                </c:pt>
                <c:pt idx="3823">
                  <c:v>4.6459999999999999</c:v>
                </c:pt>
                <c:pt idx="3824">
                  <c:v>4.6479999999999997</c:v>
                </c:pt>
                <c:pt idx="3825">
                  <c:v>4.6500000000000004</c:v>
                </c:pt>
                <c:pt idx="3826">
                  <c:v>4.6520000000000001</c:v>
                </c:pt>
                <c:pt idx="3827">
                  <c:v>4.6539999999999999</c:v>
                </c:pt>
                <c:pt idx="3828">
                  <c:v>4.6559999999999997</c:v>
                </c:pt>
                <c:pt idx="3829">
                  <c:v>4.6580000000000004</c:v>
                </c:pt>
                <c:pt idx="3830">
                  <c:v>4.66</c:v>
                </c:pt>
                <c:pt idx="3831">
                  <c:v>4.6619999999999999</c:v>
                </c:pt>
                <c:pt idx="3832">
                  <c:v>4.6639999999999997</c:v>
                </c:pt>
                <c:pt idx="3833">
                  <c:v>4.6660000000000004</c:v>
                </c:pt>
                <c:pt idx="3834">
                  <c:v>4.6680000000000001</c:v>
                </c:pt>
                <c:pt idx="3835">
                  <c:v>4.67</c:v>
                </c:pt>
                <c:pt idx="3836">
                  <c:v>4.6719999999999997</c:v>
                </c:pt>
                <c:pt idx="3837">
                  <c:v>4.6740000000000004</c:v>
                </c:pt>
                <c:pt idx="3838">
                  <c:v>4.6760000000000002</c:v>
                </c:pt>
                <c:pt idx="3839">
                  <c:v>4.6779999999999999</c:v>
                </c:pt>
                <c:pt idx="3840">
                  <c:v>4.68</c:v>
                </c:pt>
                <c:pt idx="3841">
                  <c:v>4.6820000000000004</c:v>
                </c:pt>
                <c:pt idx="3842">
                  <c:v>4.6840000000000002</c:v>
                </c:pt>
                <c:pt idx="3843">
                  <c:v>4.6859999999999999</c:v>
                </c:pt>
                <c:pt idx="3844">
                  <c:v>4.6879999999999997</c:v>
                </c:pt>
                <c:pt idx="3845">
                  <c:v>4.6900000000000004</c:v>
                </c:pt>
                <c:pt idx="3846">
                  <c:v>4.6920000000000002</c:v>
                </c:pt>
                <c:pt idx="3847">
                  <c:v>4.694</c:v>
                </c:pt>
                <c:pt idx="3848">
                  <c:v>4.6959999999999997</c:v>
                </c:pt>
                <c:pt idx="3849">
                  <c:v>4.6980000000000004</c:v>
                </c:pt>
                <c:pt idx="3850">
                  <c:v>4.7</c:v>
                </c:pt>
                <c:pt idx="3851">
                  <c:v>4.702</c:v>
                </c:pt>
                <c:pt idx="3852">
                  <c:v>4.7039999999999997</c:v>
                </c:pt>
                <c:pt idx="3853">
                  <c:v>4.7060000000000004</c:v>
                </c:pt>
                <c:pt idx="3854">
                  <c:v>4.7080000000000002</c:v>
                </c:pt>
                <c:pt idx="3855">
                  <c:v>4.71</c:v>
                </c:pt>
                <c:pt idx="3856">
                  <c:v>4.7119999999999997</c:v>
                </c:pt>
                <c:pt idx="3857">
                  <c:v>4.7140000000000004</c:v>
                </c:pt>
                <c:pt idx="3858">
                  <c:v>4.7160000000000002</c:v>
                </c:pt>
                <c:pt idx="3859">
                  <c:v>4.718</c:v>
                </c:pt>
                <c:pt idx="3860">
                  <c:v>4.72</c:v>
                </c:pt>
                <c:pt idx="3861">
                  <c:v>4.7220000000000004</c:v>
                </c:pt>
                <c:pt idx="3862">
                  <c:v>4.7240000000000002</c:v>
                </c:pt>
                <c:pt idx="3863">
                  <c:v>4.726</c:v>
                </c:pt>
                <c:pt idx="3864">
                  <c:v>4.7279999999999998</c:v>
                </c:pt>
                <c:pt idx="3865">
                  <c:v>4.7300000000000004</c:v>
                </c:pt>
                <c:pt idx="3866">
                  <c:v>4.7320000000000002</c:v>
                </c:pt>
                <c:pt idx="3867">
                  <c:v>4.734</c:v>
                </c:pt>
                <c:pt idx="3868">
                  <c:v>4.7359999999999998</c:v>
                </c:pt>
                <c:pt idx="3869">
                  <c:v>4.7380000000000004</c:v>
                </c:pt>
                <c:pt idx="3870">
                  <c:v>4.74</c:v>
                </c:pt>
                <c:pt idx="3871">
                  <c:v>4.742</c:v>
                </c:pt>
                <c:pt idx="3872">
                  <c:v>4.7439999999999998</c:v>
                </c:pt>
                <c:pt idx="3873">
                  <c:v>4.7460000000000004</c:v>
                </c:pt>
                <c:pt idx="3874">
                  <c:v>4.7480000000000002</c:v>
                </c:pt>
                <c:pt idx="3875">
                  <c:v>4.75</c:v>
                </c:pt>
              </c:numCache>
            </c:numRef>
          </c:xVal>
          <c:yVal>
            <c:numRef>
              <c:f>vehicles!$R$8:$R$3883</c:f>
              <c:numCache>
                <c:formatCode>General</c:formatCode>
                <c:ptCount val="38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7.0000000000000004E-308</c:v>
                </c:pt>
                <c:pt idx="358" formatCode="0.00E+00">
                  <c:v>0</c:v>
                </c:pt>
                <c:pt idx="359" formatCode="0.00E+00">
                  <c:v>-1.5E-307</c:v>
                </c:pt>
                <c:pt idx="360" formatCode="0.00E+00">
                  <c:v>-4.8000000000000004E-307</c:v>
                </c:pt>
                <c:pt idx="361" formatCode="0.00E+00">
                  <c:v>-3.9999999999999996E-307</c:v>
                </c:pt>
                <c:pt idx="362" formatCode="0.00E+00">
                  <c:v>3.3E-307</c:v>
                </c:pt>
                <c:pt idx="363" formatCode="0.00E+00">
                  <c:v>1.35E-306</c:v>
                </c:pt>
                <c:pt idx="364" formatCode="0.00E+00">
                  <c:v>1.21E-306</c:v>
                </c:pt>
                <c:pt idx="365" formatCode="0.00E+00">
                  <c:v>-1.44E-306</c:v>
                </c:pt>
                <c:pt idx="366" formatCode="0.00E+00">
                  <c:v>-5.5700000000000002E-306</c:v>
                </c:pt>
                <c:pt idx="367" formatCode="0.00E+00">
                  <c:v>-6.26E-306</c:v>
                </c:pt>
                <c:pt idx="368" formatCode="0.00E+00">
                  <c:v>2.1599999999999999E-306</c:v>
                </c:pt>
                <c:pt idx="369" formatCode="0.00E+00">
                  <c:v>1.7530000000000001E-305</c:v>
                </c:pt>
                <c:pt idx="370" formatCode="0.00E+00">
                  <c:v>2.3099999999999999E-305</c:v>
                </c:pt>
                <c:pt idx="371" formatCode="0.00E+00">
                  <c:v>-3.1499999999999998E-306</c:v>
                </c:pt>
                <c:pt idx="372" formatCode="0.00E+00">
                  <c:v>-5.8379999999999999E-305</c:v>
                </c:pt>
                <c:pt idx="373" formatCode="0.00E+00">
                  <c:v>-8.2929999999999999E-305</c:v>
                </c:pt>
                <c:pt idx="374" formatCode="0.00E+00">
                  <c:v>1.447E-305</c:v>
                </c:pt>
                <c:pt idx="375" formatCode="0.00E+00">
                  <c:v>2.424E-304</c:v>
                </c:pt>
                <c:pt idx="376" formatCode="0.00E+00">
                  <c:v>3.9540999999999997E-304</c:v>
                </c:pt>
                <c:pt idx="377" formatCode="0.00E+00">
                  <c:v>1.1543999999999999E-304</c:v>
                </c:pt>
                <c:pt idx="378" formatCode="0.00E+00">
                  <c:v>-7.0329999999999996E-304</c:v>
                </c:pt>
                <c:pt idx="379" formatCode="0.00E+00">
                  <c:v>-1.41453E-303</c:v>
                </c:pt>
                <c:pt idx="380" formatCode="0.00E+00">
                  <c:v>-7.6288999999999998E-304</c:v>
                </c:pt>
                <c:pt idx="381" formatCode="0.00E+00">
                  <c:v>1.83006E-303</c:v>
                </c:pt>
                <c:pt idx="382" formatCode="0.00E+00">
                  <c:v>4.4813199999999997E-303</c:v>
                </c:pt>
                <c:pt idx="383" formatCode="0.00E+00">
                  <c:v>2.8669099999999999E-303</c:v>
                </c:pt>
                <c:pt idx="384" formatCode="0.00E+00">
                  <c:v>-5.8356999999999994E-303</c:v>
                </c:pt>
                <c:pt idx="385" formatCode="0.00E+00">
                  <c:v>-1.5895299999999999E-302</c:v>
                </c:pt>
                <c:pt idx="386" formatCode="0.00E+00">
                  <c:v>-1.09133E-302</c:v>
                </c:pt>
                <c:pt idx="387" formatCode="0.00E+00">
                  <c:v>2.2373699999999999E-302</c:v>
                </c:pt>
                <c:pt idx="388" formatCode="0.00E+00">
                  <c:v>6.6725799999999996E-302</c:v>
                </c:pt>
                <c:pt idx="389" formatCode="0.00E+00">
                  <c:v>6.1259200000000001E-302</c:v>
                </c:pt>
                <c:pt idx="390" formatCode="0.00E+00">
                  <c:v>-5.3566199999999996E-302</c:v>
                </c:pt>
                <c:pt idx="391" formatCode="0.00E+00">
                  <c:v>-2.3207200000000002E-301</c:v>
                </c:pt>
                <c:pt idx="392" formatCode="0.00E+00">
                  <c:v>-2.5952699999999999E-301</c:v>
                </c:pt>
                <c:pt idx="393" formatCode="0.00E+00">
                  <c:v>1.12035E-301</c:v>
                </c:pt>
                <c:pt idx="394" formatCode="0.00E+00">
                  <c:v>7.8380400000000004E-301</c:v>
                </c:pt>
                <c:pt idx="395" formatCode="0.00E+00">
                  <c:v>1.01016E-300</c:v>
                </c:pt>
                <c:pt idx="396" formatCode="0.00E+00">
                  <c:v>-1.83806E-301</c:v>
                </c:pt>
                <c:pt idx="397" formatCode="0.00E+00">
                  <c:v>-2.6683999999999999E-300</c:v>
                </c:pt>
                <c:pt idx="398" formatCode="0.00E+00">
                  <c:v>-4.0064699999999999E-300</c:v>
                </c:pt>
                <c:pt idx="399" formatCode="0.00E+00">
                  <c:v>-5.9291800000000001E-301</c:v>
                </c:pt>
                <c:pt idx="400" formatCode="0.00E+00">
                  <c:v>7.9113800000000002E-300</c:v>
                </c:pt>
                <c:pt idx="401" formatCode="0.00E+00">
                  <c:v>1.36574E-299</c:v>
                </c:pt>
                <c:pt idx="402" formatCode="0.00E+00">
                  <c:v>2.7112599999999999E-300</c:v>
                </c:pt>
                <c:pt idx="403" formatCode="0.00E+00">
                  <c:v>-2.9428200000000002E-299</c:v>
                </c:pt>
                <c:pt idx="404" formatCode="0.00E+00">
                  <c:v>-5.7127799999999998E-299</c:v>
                </c:pt>
                <c:pt idx="405" formatCode="0.00E+00">
                  <c:v>-2.8879699999999998E-299</c:v>
                </c:pt>
                <c:pt idx="406" formatCode="0.00E+00">
                  <c:v>8.0077900000000005E-299</c:v>
                </c:pt>
                <c:pt idx="407" formatCode="0.00E+00">
                  <c:v>1.8975399999999999E-298</c:v>
                </c:pt>
                <c:pt idx="408" formatCode="0.00E+00">
                  <c:v>1.09175E-298</c:v>
                </c:pt>
                <c:pt idx="409" formatCode="0.00E+00">
                  <c:v>-2.8792299999999998E-298</c:v>
                </c:pt>
                <c:pt idx="410" formatCode="0.00E+00">
                  <c:v>-7.6044899999999997E-298</c:v>
                </c:pt>
                <c:pt idx="411" formatCode="0.00E+00">
                  <c:v>-6.38286E-298</c:v>
                </c:pt>
                <c:pt idx="412" formatCode="0.00E+00">
                  <c:v>6.1082099999999999E-298</c:v>
                </c:pt>
                <c:pt idx="413" formatCode="0.00E+00">
                  <c:v>2.3092799999999999E-297</c:v>
                </c:pt>
                <c:pt idx="414" formatCode="0.00E+00">
                  <c:v>2.0836299999999999E-297</c:v>
                </c:pt>
                <c:pt idx="415" formatCode="0.00E+00">
                  <c:v>-2.3746400000000001E-297</c:v>
                </c:pt>
                <c:pt idx="416" formatCode="0.00E+00">
                  <c:v>-9.28968E-297</c:v>
                </c:pt>
                <c:pt idx="417" formatCode="0.00E+00">
                  <c:v>-1.04189E-296</c:v>
                </c:pt>
                <c:pt idx="418" formatCode="0.00E+00">
                  <c:v>3.5407299999999998E-297</c:v>
                </c:pt>
                <c:pt idx="419" formatCode="0.00E+00">
                  <c:v>2.8658299999999999E-296</c:v>
                </c:pt>
                <c:pt idx="420" formatCode="0.00E+00">
                  <c:v>3.6380400000000001E-296</c:v>
                </c:pt>
                <c:pt idx="421" formatCode="0.00E+00">
                  <c:v>-1.0309E-296</c:v>
                </c:pt>
                <c:pt idx="422" formatCode="0.00E+00">
                  <c:v>-1.06056E-295</c:v>
                </c:pt>
                <c:pt idx="423" formatCode="0.00E+00">
                  <c:v>-1.5828199999999999E-295</c:v>
                </c:pt>
                <c:pt idx="424" formatCode="0.00E+00">
                  <c:v>-2.9930199999999998E-296</c:v>
                </c:pt>
                <c:pt idx="425" formatCode="0.00E+00">
                  <c:v>2.9221999999999999E-295</c:v>
                </c:pt>
                <c:pt idx="426" formatCode="0.00E+00">
                  <c:v>5.0782899999999999E-295</c:v>
                </c:pt>
                <c:pt idx="427" formatCode="0.00E+00">
                  <c:v>1.00091E-295</c:v>
                </c:pt>
                <c:pt idx="428" formatCode="0.00E+00">
                  <c:v>-1.08152E-294</c:v>
                </c:pt>
                <c:pt idx="429" formatCode="0.00E+00">
                  <c:v>-2.08086E-294</c:v>
                </c:pt>
                <c:pt idx="430" formatCode="0.00E+00">
                  <c:v>-9.6807399999999997E-295</c:v>
                </c:pt>
                <c:pt idx="431" formatCode="0.00E+00">
                  <c:v>3.2119699999999998E-294</c:v>
                </c:pt>
                <c:pt idx="432" formatCode="0.00E+00">
                  <c:v>7.3766499999999999E-294</c:v>
                </c:pt>
                <c:pt idx="433" formatCode="0.00E+00">
                  <c:v>4.1657999999999997E-294</c:v>
                </c:pt>
                <c:pt idx="434" formatCode="0.00E+00">
                  <c:v>-1.1199E-293</c:v>
                </c:pt>
                <c:pt idx="435" formatCode="0.00E+00">
                  <c:v>-2.93145E-293</c:v>
                </c:pt>
                <c:pt idx="436" formatCode="0.00E+00">
                  <c:v>-2.36471E-293</c:v>
                </c:pt>
                <c:pt idx="437" formatCode="0.00E+00">
                  <c:v>2.7410300000000001E-293</c:v>
                </c:pt>
                <c:pt idx="438" formatCode="0.00E+00">
                  <c:v>9.7558600000000004E-293</c:v>
                </c:pt>
                <c:pt idx="439" formatCode="0.00E+00">
                  <c:v>9.6861500000000004E-293</c:v>
                </c:pt>
                <c:pt idx="440" formatCode="0.00E+00">
                  <c:v>-5.7817300000000001E-293</c:v>
                </c:pt>
                <c:pt idx="441" formatCode="0.00E+00">
                  <c:v>-3.00636E-292</c:v>
                </c:pt>
                <c:pt idx="442" formatCode="0.00E+00">
                  <c:v>-3.4039800000000002E-292</c:v>
                </c:pt>
                <c:pt idx="443" formatCode="0.00E+00">
                  <c:v>1.4205699999999999E-292</c:v>
                </c:pt>
                <c:pt idx="444" formatCode="0.00E+00">
                  <c:v>1.0077900000000001E-291</c:v>
                </c:pt>
                <c:pt idx="445" formatCode="0.00E+00">
                  <c:v>1.2975900000000001E-291</c:v>
                </c:pt>
                <c:pt idx="446" formatCode="0.00E+00">
                  <c:v>-2.3172E-292</c:v>
                </c:pt>
                <c:pt idx="447" formatCode="0.00E+00">
                  <c:v>-3.4008100000000002E-291</c:v>
                </c:pt>
                <c:pt idx="448" formatCode="0.00E+00">
                  <c:v>-4.8993600000000001E-291</c:v>
                </c:pt>
                <c:pt idx="449" formatCode="0.00E+00">
                  <c:v>3.09978E-292</c:v>
                </c:pt>
                <c:pt idx="450" formatCode="0.00E+00">
                  <c:v>1.2715600000000001E-290</c:v>
                </c:pt>
                <c:pt idx="451" formatCode="0.00E+00">
                  <c:v>2.12931E-290</c:v>
                </c:pt>
                <c:pt idx="452" formatCode="0.00E+00">
                  <c:v>6.7172200000000004E-291</c:v>
                </c:pt>
                <c:pt idx="453" formatCode="0.00E+00">
                  <c:v>-3.7060300000000002E-290</c:v>
                </c:pt>
                <c:pt idx="454" formatCode="0.00E+00">
                  <c:v>-7.4947800000000001E-290</c:v>
                </c:pt>
                <c:pt idx="455" formatCode="0.00E+00">
                  <c:v>-3.75641E-290</c:v>
                </c:pt>
                <c:pt idx="456" formatCode="0.00E+00">
                  <c:v>1.0772599999999999E-289</c:v>
                </c:pt>
                <c:pt idx="457" formatCode="0.00E+00">
                  <c:v>2.5405999999999999E-289</c:v>
                </c:pt>
                <c:pt idx="458" formatCode="0.00E+00">
                  <c:v>1.5176499999999999E-289</c:v>
                </c:pt>
                <c:pt idx="459" formatCode="0.00E+00">
                  <c:v>-3.5876099999999999E-289</c:v>
                </c:pt>
                <c:pt idx="460" formatCode="0.00E+00">
                  <c:v>-9.6168199999999998E-289</c:v>
                </c:pt>
                <c:pt idx="461" formatCode="0.00E+00">
                  <c:v>-7.7284500000000003E-289</c:v>
                </c:pt>
                <c:pt idx="462" formatCode="0.00E+00">
                  <c:v>9.3170699999999994E-289</c:v>
                </c:pt>
                <c:pt idx="463" formatCode="0.00E+00">
                  <c:v>3.2254500000000002E-288</c:v>
                </c:pt>
                <c:pt idx="464" formatCode="0.00E+00">
                  <c:v>2.7876099999999999E-288</c:v>
                </c:pt>
                <c:pt idx="465" formatCode="0.00E+00">
                  <c:v>-3.6136899999999998E-288</c:v>
                </c:pt>
                <c:pt idx="466" formatCode="0.00E+00">
                  <c:v>-1.3457400000000001E-287</c:v>
                </c:pt>
                <c:pt idx="467" formatCode="0.00E+00">
                  <c:v>-1.5188500000000001E-287</c:v>
                </c:pt>
                <c:pt idx="468" formatCode="0.00E+00">
                  <c:v>4.1489900000000003E-288</c:v>
                </c:pt>
                <c:pt idx="469" formatCode="0.00E+00">
                  <c:v>3.9046900000000001E-287</c:v>
                </c:pt>
                <c:pt idx="470" formatCode="0.00E+00">
                  <c:v>5.0465700000000002E-287</c:v>
                </c:pt>
                <c:pt idx="471" formatCode="0.00E+00">
                  <c:v>-1.11025E-287</c:v>
                </c:pt>
                <c:pt idx="472" formatCode="0.00E+00">
                  <c:v>-1.3800700000000001E-286</c:v>
                </c:pt>
                <c:pt idx="473" formatCode="0.00E+00">
                  <c:v>-2.08483E-286</c:v>
                </c:pt>
                <c:pt idx="474" formatCode="0.00E+00">
                  <c:v>-4.3301200000000001E-287</c:v>
                </c:pt>
                <c:pt idx="475" formatCode="0.00E+00">
                  <c:v>3.7504599999999999E-286</c:v>
                </c:pt>
                <c:pt idx="476" formatCode="0.00E+00">
                  <c:v>6.4796299999999997E-286</c:v>
                </c:pt>
                <c:pt idx="477" formatCode="0.00E+00">
                  <c:v>8.2822400000000006E-287</c:v>
                </c:pt>
                <c:pt idx="478" formatCode="0.00E+00">
                  <c:v>-1.5245600000000001E-285</c:v>
                </c:pt>
                <c:pt idx="479" formatCode="0.00E+00">
                  <c:v>-2.8876300000000001E-285</c:v>
                </c:pt>
                <c:pt idx="480" formatCode="0.00E+00">
                  <c:v>-1.43382E-285</c:v>
                </c:pt>
                <c:pt idx="481" formatCode="0.00E+00">
                  <c:v>4.0844600000000002E-285</c:v>
                </c:pt>
                <c:pt idx="482" formatCode="0.00E+00">
                  <c:v>9.5908499999999993E-285</c:v>
                </c:pt>
                <c:pt idx="483" formatCode="0.00E+00">
                  <c:v>5.52877E-285</c:v>
                </c:pt>
                <c:pt idx="484" formatCode="0.00E+00">
                  <c:v>-1.4179400000000001E-284</c:v>
                </c:pt>
                <c:pt idx="485" formatCode="0.00E+00">
                  <c:v>-3.7464999999999999E-284</c:v>
                </c:pt>
                <c:pt idx="486" formatCode="0.00E+00">
                  <c:v>-3.1050799999999998E-284</c:v>
                </c:pt>
                <c:pt idx="487" formatCode="0.00E+00">
                  <c:v>3.2054499999999999E-284</c:v>
                </c:pt>
                <c:pt idx="488" formatCode="0.00E+00">
                  <c:v>1.17636E-283</c:v>
                </c:pt>
                <c:pt idx="489" formatCode="0.00E+00">
                  <c:v>1.0634699999999999E-283</c:v>
                </c:pt>
                <c:pt idx="490" formatCode="0.00E+00">
                  <c:v>-1.13496E-283</c:v>
                </c:pt>
                <c:pt idx="491" formatCode="0.00E+00">
                  <c:v>-4.5341900000000001E-283</c:v>
                </c:pt>
                <c:pt idx="492" formatCode="0.00E+00">
                  <c:v>-5.1950599999999997E-283</c:v>
                </c:pt>
                <c:pt idx="493" formatCode="0.00E+00">
                  <c:v>1.3664900000000001E-283</c:v>
                </c:pt>
                <c:pt idx="494" formatCode="0.00E+00">
                  <c:v>1.3306800000000001E-282</c:v>
                </c:pt>
                <c:pt idx="495" formatCode="0.00E+00">
                  <c:v>1.68538E-282</c:v>
                </c:pt>
                <c:pt idx="496" formatCode="0.00E+00">
                  <c:v>-5.92169E-283</c:v>
                </c:pt>
                <c:pt idx="497" formatCode="0.00E+00">
                  <c:v>-5.2418099999999998E-282</c:v>
                </c:pt>
                <c:pt idx="498" formatCode="0.00E+00">
                  <c:v>-7.5941399999999999E-282</c:v>
                </c:pt>
                <c:pt idx="499" formatCode="0.00E+00">
                  <c:v>-5.9250899999999999E-283</c:v>
                </c:pt>
                <c:pt idx="500" formatCode="0.00E+00">
                  <c:v>1.64618E-281</c:v>
                </c:pt>
                <c:pt idx="501" formatCode="0.00E+00">
                  <c:v>2.80154E-281</c:v>
                </c:pt>
                <c:pt idx="502" formatCode="0.00E+00">
                  <c:v>7.0724899999999999E-282</c:v>
                </c:pt>
                <c:pt idx="503" formatCode="0.00E+00">
                  <c:v>-5.43191E-281</c:v>
                </c:pt>
                <c:pt idx="504" formatCode="0.00E+00">
                  <c:v>-1.07438E-280</c:v>
                </c:pt>
                <c:pt idx="505" formatCode="0.00E+00">
                  <c:v>-5.5393200000000005E-281</c:v>
                </c:pt>
                <c:pt idx="506" formatCode="0.00E+00">
                  <c:v>1.4884E-280</c:v>
                </c:pt>
                <c:pt idx="507" formatCode="0.00E+00">
                  <c:v>3.5650399999999999E-280</c:v>
                </c:pt>
                <c:pt idx="508" formatCode="0.00E+00">
                  <c:v>2.1898900000000001E-280</c:v>
                </c:pt>
                <c:pt idx="509" formatCode="0.00E+00">
                  <c:v>-4.9167699999999996E-280</c:v>
                </c:pt>
                <c:pt idx="510" formatCode="0.00E+00">
                  <c:v>-1.31794E-279</c:v>
                </c:pt>
                <c:pt idx="511" formatCode="0.00E+00">
                  <c:v>-9.7780399999999997E-280</c:v>
                </c:pt>
                <c:pt idx="512" formatCode="0.00E+00">
                  <c:v>1.5375199999999999E-279</c:v>
                </c:pt>
                <c:pt idx="513" formatCode="0.00E+00">
                  <c:v>4.90794E-279</c:v>
                </c:pt>
                <c:pt idx="514" formatCode="0.00E+00">
                  <c:v>4.6272200000000003E-279</c:v>
                </c:pt>
                <c:pt idx="515" formatCode="0.00E+00">
                  <c:v>-3.5682100000000001E-279</c:v>
                </c:pt>
                <c:pt idx="516" formatCode="0.00E+00">
                  <c:v>-1.6284600000000001E-278</c:v>
                </c:pt>
                <c:pt idx="517" formatCode="0.00E+00">
                  <c:v>-1.7752199999999998E-278</c:v>
                </c:pt>
                <c:pt idx="518" formatCode="0.00E+00">
                  <c:v>1.03327E-278</c:v>
                </c:pt>
                <c:pt idx="519" formatCode="0.00E+00">
                  <c:v>6.0751200000000002E-278</c:v>
                </c:pt>
                <c:pt idx="520" formatCode="0.00E+00">
                  <c:v>7.8901099999999997E-278</c:v>
                </c:pt>
                <c:pt idx="521" formatCode="0.00E+00">
                  <c:v>-7.1179799999999994E-279</c:v>
                </c:pt>
                <c:pt idx="522" formatCode="0.00E+00">
                  <c:v>-1.8825E-277</c:v>
                </c:pt>
                <c:pt idx="523" formatCode="0.00E+00">
                  <c:v>-2.8121600000000002E-277</c:v>
                </c:pt>
                <c:pt idx="524" formatCode="0.00E+00">
                  <c:v>-1.25071E-278</c:v>
                </c:pt>
                <c:pt idx="525" formatCode="0.00E+00">
                  <c:v>6.4321399999999997E-277</c:v>
                </c:pt>
                <c:pt idx="526" formatCode="0.00E+00">
                  <c:v>1.08135E-276</c:v>
                </c:pt>
                <c:pt idx="527" formatCode="0.00E+00">
                  <c:v>2.5670699999999999E-277</c:v>
                </c:pt>
                <c:pt idx="528" formatCode="0.00E+00">
                  <c:v>-2.13742E-276</c:v>
                </c:pt>
                <c:pt idx="529" formatCode="0.00E+00">
                  <c:v>-4.1717400000000004E-276</c:v>
                </c:pt>
                <c:pt idx="530" formatCode="0.00E+00">
                  <c:v>-1.9634699999999998E-276</c:v>
                </c:pt>
                <c:pt idx="531" formatCode="0.00E+00">
                  <c:v>6.35236E-276</c:v>
                </c:pt>
                <c:pt idx="532" formatCode="0.00E+00">
                  <c:v>1.4930399999999998E-275</c:v>
                </c:pt>
                <c:pt idx="533" formatCode="0.00E+00">
                  <c:v>1.01961E-275</c:v>
                </c:pt>
                <c:pt idx="534" formatCode="0.00E+00">
                  <c:v>-1.66653E-275</c:v>
                </c:pt>
                <c:pt idx="535" formatCode="0.00E+00">
                  <c:v>-4.7808900000000002E-275</c:v>
                </c:pt>
                <c:pt idx="536" formatCode="0.00E+00">
                  <c:v>-3.1921199999999997E-275</c:v>
                </c:pt>
                <c:pt idx="537" formatCode="0.00E+00">
                  <c:v>7.2762499999999994E-275</c:v>
                </c:pt>
                <c:pt idx="538" formatCode="0.00E+00">
                  <c:v>2.1384499999999999E-274</c:v>
                </c:pt>
                <c:pt idx="539" formatCode="0.00E+00">
                  <c:v>2.12863E-274</c:v>
                </c:pt>
                <c:pt idx="540" formatCode="0.00E+00">
                  <c:v>-1.01527E-274</c:v>
                </c:pt>
                <c:pt idx="541" formatCode="0.00E+00">
                  <c:v>-5.9874199999999997E-274</c:v>
                </c:pt>
                <c:pt idx="542" formatCode="0.00E+00">
                  <c:v>-6.8618800000000004E-274</c:v>
                </c:pt>
                <c:pt idx="543" formatCode="0.00E+00">
                  <c:v>2.8800900000000002E-274</c:v>
                </c:pt>
                <c:pt idx="544" formatCode="0.00E+00">
                  <c:v>2.03867E-273</c:v>
                </c:pt>
                <c:pt idx="545" formatCode="0.00E+00">
                  <c:v>2.5132199999999998E-273</c:v>
                </c:pt>
                <c:pt idx="546" formatCode="0.00E+00">
                  <c:v>-9.9018799999999997E-274</c:v>
                </c:pt>
                <c:pt idx="547" formatCode="0.00E+00">
                  <c:v>-8.0812499999999997E-273</c:v>
                </c:pt>
                <c:pt idx="548" formatCode="0.00E+00">
                  <c:v>-1.1723599999999999E-272</c:v>
                </c:pt>
                <c:pt idx="549" formatCode="0.00E+00">
                  <c:v>-1.4359399999999999E-273</c:v>
                </c:pt>
                <c:pt idx="550" formatCode="0.00E+00">
                  <c:v>2.37022E-272</c:v>
                </c:pt>
                <c:pt idx="551" formatCode="0.00E+00">
                  <c:v>4.1500200000000003E-272</c:v>
                </c:pt>
                <c:pt idx="552" formatCode="0.00E+00">
                  <c:v>1.3909299999999999E-272</c:v>
                </c:pt>
                <c:pt idx="553" formatCode="0.00E+00">
                  <c:v>-7.0849100000000001E-272</c:v>
                </c:pt>
                <c:pt idx="554" formatCode="0.00E+00">
                  <c:v>-1.4096300000000001E-271</c:v>
                </c:pt>
                <c:pt idx="555" formatCode="0.00E+00">
                  <c:v>-5.1688400000000003E-272</c:v>
                </c:pt>
                <c:pt idx="556" formatCode="0.00E+00">
                  <c:v>2.6593600000000001E-271</c:v>
                </c:pt>
                <c:pt idx="557" formatCode="0.00E+00">
                  <c:v>5.8919099999999997E-271</c:v>
                </c:pt>
                <c:pt idx="558" formatCode="0.00E+00">
                  <c:v>4.1172399999999998E-271</c:v>
                </c:pt>
                <c:pt idx="559" formatCode="0.00E+00">
                  <c:v>-5.79485E-271</c:v>
                </c:pt>
                <c:pt idx="560" formatCode="0.00E+00">
                  <c:v>-1.7370100000000001E-270</c:v>
                </c:pt>
                <c:pt idx="561" formatCode="0.00E+00">
                  <c:v>-1.24995E-270</c:v>
                </c:pt>
                <c:pt idx="562" formatCode="0.00E+00">
                  <c:v>2.3391699999999999E-270</c:v>
                </c:pt>
                <c:pt idx="563" formatCode="0.00E+00">
                  <c:v>7.1948100000000003E-270</c:v>
                </c:pt>
                <c:pt idx="564" formatCode="0.00E+00">
                  <c:v>6.9839900000000002E-270</c:v>
                </c:pt>
                <c:pt idx="565" formatCode="0.00E+00">
                  <c:v>-4.3756499999999999E-270</c:v>
                </c:pt>
                <c:pt idx="566" formatCode="0.00E+00">
                  <c:v>-2.2174899999999999E-269</c:v>
                </c:pt>
                <c:pt idx="567" formatCode="0.00E+00">
                  <c:v>-2.4581100000000001E-269</c:v>
                </c:pt>
                <c:pt idx="568" formatCode="0.00E+00">
                  <c:v>1.33387E-269</c:v>
                </c:pt>
                <c:pt idx="569" formatCode="0.00E+00">
                  <c:v>8.1564700000000005E-269</c:v>
                </c:pt>
                <c:pt idx="570" formatCode="0.00E+00">
                  <c:v>1.08006E-268</c:v>
                </c:pt>
                <c:pt idx="571" formatCode="0.00E+00">
                  <c:v>1.1270899999999999E-270</c:v>
                </c:pt>
                <c:pt idx="572" formatCode="0.00E+00">
                  <c:v>-2.26189E-268</c:v>
                </c:pt>
                <c:pt idx="573" formatCode="0.00E+00">
                  <c:v>-3.3591699999999999E-268</c:v>
                </c:pt>
                <c:pt idx="574" formatCode="0.00E+00">
                  <c:v>4.04331E-269</c:v>
                </c:pt>
                <c:pt idx="575" formatCode="0.00E+00">
                  <c:v>9.4561800000000004E-268</c:v>
                </c:pt>
                <c:pt idx="576" formatCode="0.00E+00">
                  <c:v>1.5846400000000001E-267</c:v>
                </c:pt>
                <c:pt idx="577" formatCode="0.00E+00">
                  <c:v>5.9124200000000002E-268</c:v>
                </c:pt>
                <c:pt idx="578" formatCode="0.00E+00">
                  <c:v>-2.43881E-267</c:v>
                </c:pt>
                <c:pt idx="579" formatCode="0.00E+00">
                  <c:v>-4.9637499999999997E-267</c:v>
                </c:pt>
                <c:pt idx="580" formatCode="0.00E+00">
                  <c:v>-1.8843299999999999E-267</c:v>
                </c:pt>
                <c:pt idx="581" formatCode="0.00E+00">
                  <c:v>9.1999399999999993E-267</c:v>
                </c:pt>
                <c:pt idx="582" formatCode="0.00E+00">
                  <c:v>2.04644E-266</c:v>
                </c:pt>
                <c:pt idx="583" formatCode="0.00E+00">
                  <c:v>1.3727699999999999E-266</c:v>
                </c:pt>
                <c:pt idx="584" formatCode="0.00E+00">
                  <c:v>-2.3064399999999999E-266</c:v>
                </c:pt>
                <c:pt idx="585" formatCode="0.00E+00">
                  <c:v>-6.6204499999999998E-266</c:v>
                </c:pt>
                <c:pt idx="586" formatCode="0.00E+00">
                  <c:v>-4.9071799999999998E-266</c:v>
                </c:pt>
                <c:pt idx="587" formatCode="0.00E+00">
                  <c:v>8.1232700000000004E-266</c:v>
                </c:pt>
                <c:pt idx="588" formatCode="0.00E+00">
                  <c:v>2.5710700000000001E-265</c:v>
                </c:pt>
                <c:pt idx="589" formatCode="0.00E+00">
                  <c:v>2.43463E-265</c:v>
                </c:pt>
                <c:pt idx="590" formatCode="0.00E+00">
                  <c:v>-1.8743900000000001E-265</c:v>
                </c:pt>
                <c:pt idx="591" formatCode="0.00E+00">
                  <c:v>-8.6060499999999995E-265</c:v>
                </c:pt>
                <c:pt idx="592" formatCode="0.00E+00">
                  <c:v>-9.52588E-265</c:v>
                </c:pt>
                <c:pt idx="593" formatCode="0.00E+00">
                  <c:v>4.7364E-265</c:v>
                </c:pt>
                <c:pt idx="594" formatCode="0.00E+00">
                  <c:v>3.0273899999999998E-264</c:v>
                </c:pt>
                <c:pt idx="595" formatCode="0.00E+00">
                  <c:v>3.8390899999999999E-264</c:v>
                </c:pt>
                <c:pt idx="596" formatCode="0.00E+00">
                  <c:v>-8.2740900000000005E-265</c:v>
                </c:pt>
                <c:pt idx="597" formatCode="0.00E+00">
                  <c:v>-1.0439600000000001E-263</c:v>
                </c:pt>
                <c:pt idx="598" formatCode="0.00E+00">
                  <c:v>-1.5350900000000001E-263</c:v>
                </c:pt>
                <c:pt idx="599" formatCode="0.00E+00">
                  <c:v>-1.0013999999999999E-264</c:v>
                </c:pt>
                <c:pt idx="600" formatCode="0.00E+00">
                  <c:v>3.4062299999999999E-263</c:v>
                </c:pt>
                <c:pt idx="601" formatCode="0.00E+00">
                  <c:v>5.8264299999999998E-263</c:v>
                </c:pt>
                <c:pt idx="602" formatCode="0.00E+00">
                  <c:v>1.6338999999999999E-263</c:v>
                </c:pt>
                <c:pt idx="603" formatCode="0.00E+00">
                  <c:v>-1.09024E-262</c:v>
                </c:pt>
                <c:pt idx="604" formatCode="0.00E+00">
                  <c:v>-2.15902E-262</c:v>
                </c:pt>
                <c:pt idx="605" formatCode="0.00E+00">
                  <c:v>-1.0336400000000001E-262</c:v>
                </c:pt>
                <c:pt idx="606" formatCode="0.00E+00">
                  <c:v>3.2251599999999999E-262</c:v>
                </c:pt>
                <c:pt idx="607" formatCode="0.00E+00">
                  <c:v>7.4574100000000001E-262</c:v>
                </c:pt>
                <c:pt idx="608" formatCode="0.00E+00">
                  <c:v>4.3988799999999997E-262</c:v>
                </c:pt>
                <c:pt idx="609" formatCode="0.00E+00">
                  <c:v>-1.0467799999999999E-261</c:v>
                </c:pt>
                <c:pt idx="610" formatCode="0.00E+00">
                  <c:v>-2.7759400000000001E-261</c:v>
                </c:pt>
                <c:pt idx="611" formatCode="0.00E+00">
                  <c:v>-2.1354400000000001E-261</c:v>
                </c:pt>
                <c:pt idx="612" formatCode="0.00E+00">
                  <c:v>2.9724600000000001E-261</c:v>
                </c:pt>
                <c:pt idx="613" formatCode="0.00E+00">
                  <c:v>9.8949300000000001E-261</c:v>
                </c:pt>
                <c:pt idx="614" formatCode="0.00E+00">
                  <c:v>9.3539800000000005E-261</c:v>
                </c:pt>
                <c:pt idx="615" formatCode="0.00E+00">
                  <c:v>-7.7394300000000001E-261</c:v>
                </c:pt>
                <c:pt idx="616" formatCode="0.00E+00">
                  <c:v>-3.4580299999999997E-260</c:v>
                </c:pt>
                <c:pt idx="617" formatCode="0.00E+00">
                  <c:v>-3.96332E-260</c:v>
                </c:pt>
                <c:pt idx="618" formatCode="0.00E+00">
                  <c:v>1.23137E-260</c:v>
                </c:pt>
                <c:pt idx="619" formatCode="0.00E+00">
                  <c:v>1.0646499999999999E-259</c:v>
                </c:pt>
                <c:pt idx="620" formatCode="0.00E+00">
                  <c:v>1.3726100000000001E-259</c:v>
                </c:pt>
                <c:pt idx="621" formatCode="0.00E+00">
                  <c:v>-3.14067E-260</c:v>
                </c:pt>
                <c:pt idx="622" formatCode="0.00E+00">
                  <c:v>-3.7978600000000002E-259</c:v>
                </c:pt>
                <c:pt idx="623" formatCode="0.00E+00">
                  <c:v>-5.5522500000000001E-259</c:v>
                </c:pt>
                <c:pt idx="624" formatCode="0.00E+00">
                  <c:v>-3.5316100000000001E-260</c:v>
                </c:pt>
                <c:pt idx="625" formatCode="0.00E+00">
                  <c:v>1.2230400000000001E-258</c:v>
                </c:pt>
                <c:pt idx="626" formatCode="0.00E+00">
                  <c:v>2.08235E-258</c:v>
                </c:pt>
                <c:pt idx="627" formatCode="0.00E+00">
                  <c:v>5.7054700000000003E-259</c:v>
                </c:pt>
                <c:pt idx="628" formatCode="0.00E+00">
                  <c:v>-3.9064000000000001E-258</c:v>
                </c:pt>
                <c:pt idx="629" formatCode="0.00E+00">
                  <c:v>-7.7404999999999997E-258</c:v>
                </c:pt>
                <c:pt idx="630" formatCode="0.00E+00">
                  <c:v>-3.7212300000000002E-258</c:v>
                </c:pt>
                <c:pt idx="631" formatCode="0.00E+00">
                  <c:v>1.16232E-257</c:v>
                </c:pt>
                <c:pt idx="632" formatCode="0.00E+00">
                  <c:v>2.7306200000000001E-257</c:v>
                </c:pt>
                <c:pt idx="633" formatCode="0.00E+00">
                  <c:v>1.7459600000000001E-257</c:v>
                </c:pt>
                <c:pt idx="634" formatCode="0.00E+00">
                  <c:v>-3.4926200000000002E-257</c:v>
                </c:pt>
                <c:pt idx="635" formatCode="0.00E+00">
                  <c:v>-9.7232699999999997E-257</c:v>
                </c:pt>
                <c:pt idx="636" formatCode="0.00E+00">
                  <c:v>-7.9088599999999995E-257</c:v>
                </c:pt>
                <c:pt idx="637" formatCode="0.00E+00">
                  <c:v>9.0904699999999993E-257</c:v>
                </c:pt>
                <c:pt idx="638" formatCode="0.00E+00">
                  <c:v>3.2110199999999999E-256</c:v>
                </c:pt>
                <c:pt idx="639" formatCode="0.00E+00">
                  <c:v>2.9477199999999999E-256</c:v>
                </c:pt>
                <c:pt idx="640" formatCode="0.00E+00">
                  <c:v>-2.9494499999999999E-256</c:v>
                </c:pt>
                <c:pt idx="641" formatCode="0.00E+00">
                  <c:v>-1.20602E-255</c:v>
                </c:pt>
                <c:pt idx="642" formatCode="0.00E+00">
                  <c:v>-1.3110499999999999E-255</c:v>
                </c:pt>
                <c:pt idx="643" formatCode="0.00E+00">
                  <c:v>6.5479000000000001E-256</c:v>
                </c:pt>
                <c:pt idx="644" formatCode="0.00E+00">
                  <c:v>4.1434899999999998E-255</c:v>
                </c:pt>
                <c:pt idx="645" formatCode="0.00E+00">
                  <c:v>5.37362E-255</c:v>
                </c:pt>
                <c:pt idx="646" formatCode="0.00E+00">
                  <c:v>-4.2604599999999998E-256</c:v>
                </c:pt>
                <c:pt idx="647" formatCode="0.00E+00">
                  <c:v>-1.2462699999999999E-254</c:v>
                </c:pt>
                <c:pt idx="648" formatCode="0.00E+00">
                  <c:v>-1.8022499999999998E-254</c:v>
                </c:pt>
                <c:pt idx="649" formatCode="0.00E+00">
                  <c:v>1.9123499999999999E-255</c:v>
                </c:pt>
                <c:pt idx="650" formatCode="0.00E+00">
                  <c:v>4.8925000000000003E-254</c:v>
                </c:pt>
                <c:pt idx="651" formatCode="0.00E+00">
                  <c:v>8.1568000000000002E-254</c:v>
                </c:pt>
                <c:pt idx="652" formatCode="0.00E+00">
                  <c:v>2.8184400000000001E-254</c:v>
                </c:pt>
                <c:pt idx="653" formatCode="0.00E+00">
                  <c:v>-1.33138E-253</c:v>
                </c:pt>
                <c:pt idx="654" formatCode="0.00E+00">
                  <c:v>-2.6795900000000001E-253</c:v>
                </c:pt>
                <c:pt idx="655" formatCode="0.00E+00">
                  <c:v>-1.0872599999999999E-253</c:v>
                </c:pt>
                <c:pt idx="656" formatCode="0.00E+00">
                  <c:v>4.6920900000000003E-253</c:v>
                </c:pt>
                <c:pt idx="657" formatCode="0.00E+00">
                  <c:v>1.04793E-252</c:v>
                </c:pt>
                <c:pt idx="658" formatCode="0.00E+00">
                  <c:v>6.6524499999999995E-253</c:v>
                </c:pt>
                <c:pt idx="659" formatCode="0.00E+00">
                  <c:v>-1.29391E-252</c:v>
                </c:pt>
                <c:pt idx="660" formatCode="0.00E+00">
                  <c:v>-3.5950899999999998E-252</c:v>
                </c:pt>
                <c:pt idx="661" formatCode="0.00E+00">
                  <c:v>-2.8201100000000001E-252</c:v>
                </c:pt>
                <c:pt idx="662" formatCode="0.00E+00">
                  <c:v>3.78782E-252</c:v>
                </c:pt>
                <c:pt idx="663" formatCode="0.00E+00">
                  <c:v>1.2731500000000001E-251</c:v>
                </c:pt>
                <c:pt idx="664" formatCode="0.00E+00">
                  <c:v>1.18954E-251</c:v>
                </c:pt>
                <c:pt idx="665" formatCode="0.00E+00">
                  <c:v>-1.03676E-251</c:v>
                </c:pt>
                <c:pt idx="666" formatCode="0.00E+00">
                  <c:v>-4.49967E-251</c:v>
                </c:pt>
                <c:pt idx="667" formatCode="0.00E+00">
                  <c:v>-5.1003699999999997E-251</c:v>
                </c:pt>
                <c:pt idx="668" formatCode="0.00E+00">
                  <c:v>1.6809000000000001E-251</c:v>
                </c:pt>
                <c:pt idx="669" formatCode="0.00E+00">
                  <c:v>1.38647E-250</c:v>
                </c:pt>
                <c:pt idx="670" formatCode="0.00E+00">
                  <c:v>1.73531E-250</c:v>
                </c:pt>
                <c:pt idx="671" formatCode="0.00E+00">
                  <c:v>-6.4344199999999996E-251</c:v>
                </c:pt>
                <c:pt idx="672" formatCode="0.00E+00">
                  <c:v>-5.4879600000000001E-250</c:v>
                </c:pt>
                <c:pt idx="673" formatCode="0.00E+00">
                  <c:v>-7.9500500000000003E-250</c:v>
                </c:pt>
                <c:pt idx="674" formatCode="0.00E+00">
                  <c:v>-8.3354600000000005E-251</c:v>
                </c:pt>
                <c:pt idx="675" formatCode="0.00E+00">
                  <c:v>1.6465399999999999E-249</c:v>
                </c:pt>
                <c:pt idx="676" formatCode="0.00E+00">
                  <c:v>2.8212E-249</c:v>
                </c:pt>
                <c:pt idx="677" formatCode="0.00E+00">
                  <c:v>7.1330199999999994E-250</c:v>
                </c:pt>
                <c:pt idx="678" formatCode="0.00E+00">
                  <c:v>-5.4974800000000005E-249</c:v>
                </c:pt>
                <c:pt idx="679" formatCode="0.00E+00">
                  <c:v>-1.0796199999999999E-248</c:v>
                </c:pt>
                <c:pt idx="680" formatCode="0.00E+00">
                  <c:v>-5.1174700000000004E-249</c:v>
                </c:pt>
                <c:pt idx="681" formatCode="0.00E+00">
                  <c:v>1.63899E-248</c:v>
                </c:pt>
                <c:pt idx="682" formatCode="0.00E+00">
                  <c:v>3.83639E-248</c:v>
                </c:pt>
                <c:pt idx="683" formatCode="0.00E+00">
                  <c:v>2.4959899999999998E-248</c:v>
                </c:pt>
                <c:pt idx="684" formatCode="0.00E+00">
                  <c:v>-4.7247999999999997E-248</c:v>
                </c:pt>
                <c:pt idx="685" formatCode="0.00E+00">
                  <c:v>-1.31934E-247</c:v>
                </c:pt>
                <c:pt idx="686" formatCode="0.00E+00">
                  <c:v>-9.9018600000000005E-248</c:v>
                </c:pt>
                <c:pt idx="687" formatCode="0.00E+00">
                  <c:v>1.55742E-247</c:v>
                </c:pt>
                <c:pt idx="688" formatCode="0.00E+00">
                  <c:v>4.9761299999999999E-247</c:v>
                </c:pt>
                <c:pt idx="689" formatCode="0.00E+00">
                  <c:v>4.5348299999999999E-247</c:v>
                </c:pt>
                <c:pt idx="690" formatCode="0.00E+00">
                  <c:v>-4.2704300000000002E-247</c:v>
                </c:pt>
                <c:pt idx="691" formatCode="0.00E+00">
                  <c:v>-1.7789400000000001E-246</c:v>
                </c:pt>
                <c:pt idx="692" formatCode="0.00E+00">
                  <c:v>-1.96213E-246</c:v>
                </c:pt>
                <c:pt idx="693" formatCode="0.00E+00">
                  <c:v>8.4303799999999995E-247</c:v>
                </c:pt>
                <c:pt idx="694" formatCode="0.00E+00">
                  <c:v>5.8400799999999995E-246</c:v>
                </c:pt>
                <c:pt idx="695" formatCode="0.00E+00">
                  <c:v>7.4432699999999996E-246</c:v>
                </c:pt>
                <c:pt idx="696" formatCode="0.00E+00">
                  <c:v>-1.8033399999999999E-246</c:v>
                </c:pt>
                <c:pt idx="697" formatCode="0.00E+00">
                  <c:v>-2.10348E-245</c:v>
                </c:pt>
                <c:pt idx="698" formatCode="0.00E+00">
                  <c:v>-3.1383299999999999E-245</c:v>
                </c:pt>
                <c:pt idx="699" formatCode="0.00E+00">
                  <c:v>-4.2394500000000001E-246</c:v>
                </c:pt>
                <c:pt idx="700" formatCode="0.00E+00">
                  <c:v>6.3558999999999998E-245</c:v>
                </c:pt>
                <c:pt idx="701" formatCode="0.00E+00">
                  <c:v>1.1055599999999999E-244</c:v>
                </c:pt>
                <c:pt idx="702" formatCode="0.00E+00">
                  <c:v>2.8887400000000001E-245</c:v>
                </c:pt>
                <c:pt idx="703" formatCode="0.00E+00">
                  <c:v>-2.15672E-244</c:v>
                </c:pt>
                <c:pt idx="704" formatCode="0.00E+00">
                  <c:v>-4.2211799999999998E-244</c:v>
                </c:pt>
                <c:pt idx="705" formatCode="0.00E+00">
                  <c:v>-1.8619199999999999E-244</c:v>
                </c:pt>
                <c:pt idx="706" formatCode="0.00E+00">
                  <c:v>6.8578100000000006E-244</c:v>
                </c:pt>
                <c:pt idx="707" formatCode="0.00E+00">
                  <c:v>1.5624399999999999E-243</c:v>
                </c:pt>
                <c:pt idx="708" formatCode="0.00E+00">
                  <c:v>9.8760900000000003E-244</c:v>
                </c:pt>
                <c:pt idx="709" formatCode="0.00E+00">
                  <c:v>-1.96255E-243</c:v>
                </c:pt>
                <c:pt idx="710" formatCode="0.00E+00">
                  <c:v>-5.3995799999999997E-243</c:v>
                </c:pt>
                <c:pt idx="711" formatCode="0.00E+00">
                  <c:v>-4.0522900000000002E-243</c:v>
                </c:pt>
                <c:pt idx="712" formatCode="0.00E+00">
                  <c:v>6.3242299999999997E-243</c:v>
                </c:pt>
                <c:pt idx="713" formatCode="0.00E+00">
                  <c:v>2.0188699999999998E-242</c:v>
                </c:pt>
                <c:pt idx="714" formatCode="0.00E+00">
                  <c:v>1.8241299999999999E-242</c:v>
                </c:pt>
                <c:pt idx="715" formatCode="0.00E+00">
                  <c:v>-1.7882600000000001E-242</c:v>
                </c:pt>
                <c:pt idx="716" formatCode="0.00E+00">
                  <c:v>-7.3470099999999997E-242</c:v>
                </c:pt>
                <c:pt idx="717" formatCode="0.00E+00">
                  <c:v>-8.1078899999999995E-242</c:v>
                </c:pt>
                <c:pt idx="718" formatCode="0.00E+00">
                  <c:v>3.65098E-242</c:v>
                </c:pt>
                <c:pt idx="719" formatCode="0.00E+00">
                  <c:v>2.4790699999999999E-241</c:v>
                </c:pt>
                <c:pt idx="720" formatCode="0.00E+00">
                  <c:v>3.1949999999999997E-241</c:v>
                </c:pt>
                <c:pt idx="721" formatCode="0.00E+00">
                  <c:v>-5.1554999999999999E-242</c:v>
                </c:pt>
                <c:pt idx="722" formatCode="0.00E+00">
                  <c:v>-8.2274700000000004E-241</c:v>
                </c:pt>
                <c:pt idx="723" formatCode="0.00E+00">
                  <c:v>-1.2172500000000001E-240</c:v>
                </c:pt>
                <c:pt idx="724" formatCode="0.00E+00">
                  <c:v>-5.3595100000000003E-242</c:v>
                </c:pt>
                <c:pt idx="725" formatCode="0.00E+00">
                  <c:v>2.79475E-240</c:v>
                </c:pt>
                <c:pt idx="726" formatCode="0.00E+00">
                  <c:v>4.7145600000000001E-240</c:v>
                </c:pt>
                <c:pt idx="727" formatCode="0.00E+00">
                  <c:v>1.08998E-240</c:v>
                </c:pt>
                <c:pt idx="728" formatCode="0.00E+00">
                  <c:v>-9.5136900000000005E-240</c:v>
                </c:pt>
                <c:pt idx="729" formatCode="0.00E+00">
                  <c:v>-1.8718000000000001E-239</c:v>
                </c:pt>
                <c:pt idx="730" formatCode="0.00E+00">
                  <c:v>-9.6755099999999993E-240</c:v>
                </c:pt>
                <c:pt idx="731" formatCode="0.00E+00">
                  <c:v>2.5859499999999999E-239</c:v>
                </c:pt>
                <c:pt idx="732" formatCode="0.00E+00">
                  <c:v>6.2328599999999996E-239</c:v>
                </c:pt>
                <c:pt idx="733" formatCode="0.00E+00">
                  <c:v>3.94189E-239</c:v>
                </c:pt>
                <c:pt idx="734" formatCode="0.00E+00">
                  <c:v>-8.2153000000000005E-239</c:v>
                </c:pt>
                <c:pt idx="735" formatCode="0.00E+00">
                  <c:v>-2.2660199999999998E-238</c:v>
                </c:pt>
                <c:pt idx="736" formatCode="0.00E+00">
                  <c:v>-1.7812399999999999E-238</c:v>
                </c:pt>
                <c:pt idx="737" formatCode="0.00E+00">
                  <c:v>2.4179199999999999E-238</c:v>
                </c:pt>
                <c:pt idx="738" formatCode="0.00E+00">
                  <c:v>8.1437799999999996E-238</c:v>
                </c:pt>
                <c:pt idx="739" formatCode="0.00E+00">
                  <c:v>7.7031699999999994E-238</c:v>
                </c:pt>
                <c:pt idx="740" formatCode="0.00E+00">
                  <c:v>-6.3210199999999998E-238</c:v>
                </c:pt>
                <c:pt idx="741" formatCode="0.00E+00">
                  <c:v>-2.8177099999999998E-237</c:v>
                </c:pt>
                <c:pt idx="742" formatCode="0.00E+00">
                  <c:v>-3.1444600000000002E-237</c:v>
                </c:pt>
                <c:pt idx="743" formatCode="0.00E+00">
                  <c:v>1.34441E-237</c:v>
                </c:pt>
                <c:pt idx="744" formatCode="0.00E+00">
                  <c:v>9.4106799999999996E-237</c:v>
                </c:pt>
                <c:pt idx="745" formatCode="0.00E+00">
                  <c:v>1.1985200000000001E-236</c:v>
                </c:pt>
                <c:pt idx="746" formatCode="0.00E+00">
                  <c:v>-3.0070599999999998E-237</c:v>
                </c:pt>
                <c:pt idx="747" formatCode="0.00E+00">
                  <c:v>-3.41352E-236</c:v>
                </c:pt>
                <c:pt idx="748" formatCode="0.00E+00">
                  <c:v>-5.1770299999999999E-236</c:v>
                </c:pt>
                <c:pt idx="749" formatCode="0.00E+00">
                  <c:v>-1.1735700000000001E-236</c:v>
                </c:pt>
                <c:pt idx="750" formatCode="0.00E+00">
                  <c:v>9.0698599999999996E-236</c:v>
                </c:pt>
                <c:pt idx="751" formatCode="0.00E+00">
                  <c:v>1.60432E-235</c:v>
                </c:pt>
                <c:pt idx="752" formatCode="0.00E+00">
                  <c:v>3.2341100000000002E-236</c:v>
                </c:pt>
                <c:pt idx="753" formatCode="0.00E+00">
                  <c:v>-3.4334799999999997E-235</c:v>
                </c:pt>
                <c:pt idx="754" formatCode="0.00E+00">
                  <c:v>-6.6040600000000003E-235</c:v>
                </c:pt>
                <c:pt idx="755" formatCode="0.00E+00">
                  <c:v>-3.0377800000000001E-235</c:v>
                </c:pt>
                <c:pt idx="756" formatCode="0.00E+00">
                  <c:v>1.01998E-234</c:v>
                </c:pt>
                <c:pt idx="757" formatCode="0.00E+00">
                  <c:v>2.3654199999999999E-234</c:v>
                </c:pt>
                <c:pt idx="758" formatCode="0.00E+00">
                  <c:v>1.5088100000000001E-234</c:v>
                </c:pt>
                <c:pt idx="759" formatCode="0.00E+00">
                  <c:v>-3.0117599999999998E-234</c:v>
                </c:pt>
                <c:pt idx="760" formatCode="0.00E+00">
                  <c:v>-8.3822099999999998E-234</c:v>
                </c:pt>
                <c:pt idx="761" formatCode="0.00E+00">
                  <c:v>-6.7361099999999999E-234</c:v>
                </c:pt>
                <c:pt idx="762" formatCode="0.00E+00">
                  <c:v>8.1365399999999998E-234</c:v>
                </c:pt>
                <c:pt idx="763" formatCode="0.00E+00">
                  <c:v>2.8368500000000001E-233</c:v>
                </c:pt>
                <c:pt idx="764" formatCode="0.00E+00">
                  <c:v>2.6677100000000001E-233</c:v>
                </c:pt>
                <c:pt idx="765" formatCode="0.00E+00">
                  <c:v>-2.3465999999999998E-233</c:v>
                </c:pt>
                <c:pt idx="766" formatCode="0.00E+00">
                  <c:v>-1.01929E-232</c:v>
                </c:pt>
                <c:pt idx="767" formatCode="0.00E+00">
                  <c:v>-1.15397E-232</c:v>
                </c:pt>
                <c:pt idx="768" formatCode="0.00E+00">
                  <c:v>4.0623399999999996E-233</c:v>
                </c:pt>
                <c:pt idx="769" formatCode="0.00E+00">
                  <c:v>3.22496E-232</c:v>
                </c:pt>
                <c:pt idx="770" formatCode="0.00E+00">
                  <c:v>4.1491400000000003E-232</c:v>
                </c:pt>
                <c:pt idx="771" formatCode="0.00E+00">
                  <c:v>-9.2672100000000008E-233</c:v>
                </c:pt>
                <c:pt idx="772" formatCode="0.00E+00">
                  <c:v>-1.14486E-231</c:v>
                </c:pt>
                <c:pt idx="773" formatCode="0.00E+00">
                  <c:v>-1.7179600000000001E-231</c:v>
                </c:pt>
                <c:pt idx="774" formatCode="0.00E+00">
                  <c:v>-2.86108E-232</c:v>
                </c:pt>
                <c:pt idx="775" formatCode="0.00E+00">
                  <c:v>3.3057599999999998E-231</c:v>
                </c:pt>
                <c:pt idx="776" formatCode="0.00E+00">
                  <c:v>5.7031899999999998E-231</c:v>
                </c:pt>
                <c:pt idx="777" formatCode="0.00E+00">
                  <c:v>1.07171E-231</c:v>
                </c:pt>
                <c:pt idx="778" formatCode="0.00E+00">
                  <c:v>-1.2306E-230</c:v>
                </c:pt>
                <c:pt idx="779" formatCode="0.00E+00">
                  <c:v>-2.38749E-230</c:v>
                </c:pt>
                <c:pt idx="780" formatCode="0.00E+00">
                  <c:v>-1.2746700000000001E-230</c:v>
                </c:pt>
                <c:pt idx="781" formatCode="0.00E+00">
                  <c:v>3.10666E-230</c:v>
                </c:pt>
                <c:pt idx="782" formatCode="0.00E+00">
                  <c:v>7.5151899999999998E-230</c:v>
                </c:pt>
                <c:pt idx="783" formatCode="0.00E+00">
                  <c:v>4.4114700000000001E-230</c:v>
                </c:pt>
                <c:pt idx="784" formatCode="0.00E+00">
                  <c:v>-1.09392E-229</c:v>
                </c:pt>
                <c:pt idx="785" formatCode="0.00E+00">
                  <c:v>-2.9073899999999999E-229</c:v>
                </c:pt>
                <c:pt idx="786" formatCode="0.00E+00">
                  <c:v>-2.41833E-229</c:v>
                </c:pt>
                <c:pt idx="787" formatCode="0.00E+00">
                  <c:v>2.4250999999999998E-229</c:v>
                </c:pt>
                <c:pt idx="788" formatCode="0.00E+00">
                  <c:v>8.9995200000000003E-229</c:v>
                </c:pt>
                <c:pt idx="789" formatCode="0.00E+00">
                  <c:v>8.3277000000000003E-229</c:v>
                </c:pt>
                <c:pt idx="790" formatCode="0.00E+00">
                  <c:v>-7.95447E-229</c:v>
                </c:pt>
                <c:pt idx="791" formatCode="0.00E+00">
                  <c:v>-3.3135899999999999E-228</c:v>
                </c:pt>
                <c:pt idx="792" formatCode="0.00E+00">
                  <c:v>-3.7563100000000001E-228</c:v>
                </c:pt>
                <c:pt idx="793" formatCode="0.00E+00">
                  <c:v>1.2395599999999999E-228</c:v>
                </c:pt>
                <c:pt idx="794" formatCode="0.00E+00">
                  <c:v>1.03027E-227</c:v>
                </c:pt>
                <c:pt idx="795" formatCode="0.00E+00">
                  <c:v>1.3384299999999999E-227</c:v>
                </c:pt>
                <c:pt idx="796" formatCode="0.00E+00">
                  <c:v>-2.5376099999999999E-228</c:v>
                </c:pt>
                <c:pt idx="797" formatCode="0.00E+00">
                  <c:v>-3.5685200000000002E-227</c:v>
                </c:pt>
                <c:pt idx="798" formatCode="0.00E+00">
                  <c:v>-5.2213499999999997E-227</c:v>
                </c:pt>
                <c:pt idx="799" formatCode="0.00E+00">
                  <c:v>-9.6621200000000003E-229</c:v>
                </c:pt>
                <c:pt idx="800" formatCode="0.00E+00">
                  <c:v>1.23036E-226</c:v>
                </c:pt>
                <c:pt idx="801" formatCode="0.00E+00">
                  <c:v>2.12234E-226</c:v>
                </c:pt>
                <c:pt idx="802" formatCode="0.00E+00">
                  <c:v>8.3628900000000003E-227</c:v>
                </c:pt>
                <c:pt idx="803" formatCode="0.00E+00">
                  <c:v>-3.17885E-226</c:v>
                </c:pt>
                <c:pt idx="804" formatCode="0.00E+00">
                  <c:v>-6.41471E-226</c:v>
                </c:pt>
                <c:pt idx="805" formatCode="0.00E+00">
                  <c:v>-1.72266E-226</c:v>
                </c:pt>
                <c:pt idx="806" formatCode="0.00E+00">
                  <c:v>1.42612E-225</c:v>
                </c:pt>
                <c:pt idx="807" formatCode="0.00E+00">
                  <c:v>3.0587600000000001E-225</c:v>
                </c:pt>
                <c:pt idx="808" formatCode="0.00E+00">
                  <c:v>2.23101E-225</c:v>
                </c:pt>
                <c:pt idx="809" formatCode="0.00E+00">
                  <c:v>-2.6626599999999999E-225</c:v>
                </c:pt>
                <c:pt idx="810" formatCode="0.00E+00">
                  <c:v>-8.4033499999999995E-225</c:v>
                </c:pt>
                <c:pt idx="811" formatCode="0.00E+00">
                  <c:v>-6.0667100000000005E-225</c:v>
                </c:pt>
                <c:pt idx="812" formatCode="0.00E+00">
                  <c:v>1.13687E-224</c:v>
                </c:pt>
                <c:pt idx="813" formatCode="0.00E+00">
                  <c:v>3.48421E-224</c:v>
                </c:pt>
                <c:pt idx="814" formatCode="0.00E+00">
                  <c:v>3.2977300000000002E-224</c:v>
                </c:pt>
                <c:pt idx="815" formatCode="0.00E+00">
                  <c:v>-2.5339299999999998E-224</c:v>
                </c:pt>
                <c:pt idx="816" formatCode="0.00E+00">
                  <c:v>-1.16603E-223</c:v>
                </c:pt>
                <c:pt idx="817" formatCode="0.00E+00">
                  <c:v>-1.3000300000000001E-223</c:v>
                </c:pt>
                <c:pt idx="818" formatCode="0.00E+00">
                  <c:v>5.8171099999999998E-224</c:v>
                </c:pt>
                <c:pt idx="819" formatCode="0.00E+00">
                  <c:v>3.9486499999999997E-223</c:v>
                </c:pt>
                <c:pt idx="820" formatCode="0.00E+00">
                  <c:v>4.9243800000000003E-223</c:v>
                </c:pt>
                <c:pt idx="821" formatCode="0.00E+00">
                  <c:v>-1.60674E-223</c:v>
                </c:pt>
                <c:pt idx="822" formatCode="0.00E+00">
                  <c:v>-1.4960899999999999E-222</c:v>
                </c:pt>
                <c:pt idx="823" formatCode="0.00E+00">
                  <c:v>-2.24811E-222</c:v>
                </c:pt>
                <c:pt idx="824" formatCode="0.00E+00">
                  <c:v>-5.34744E-223</c:v>
                </c:pt>
                <c:pt idx="825" formatCode="0.00E+00">
                  <c:v>3.8386599999999998E-222</c:v>
                </c:pt>
                <c:pt idx="826" formatCode="0.00E+00">
                  <c:v>6.6844399999999995E-222</c:v>
                </c:pt>
                <c:pt idx="827" formatCode="0.00E+00">
                  <c:v>6.6439700000000002E-223</c:v>
                </c:pt>
                <c:pt idx="828" formatCode="0.00E+00">
                  <c:v>-1.6388699999999999E-221</c:v>
                </c:pt>
                <c:pt idx="829" formatCode="0.00E+00">
                  <c:v>-3.1228E-221</c:v>
                </c:pt>
                <c:pt idx="830" formatCode="0.00E+00">
                  <c:v>-1.7579999999999999E-221</c:v>
                </c:pt>
                <c:pt idx="831" formatCode="0.00E+00">
                  <c:v>3.7314699999999999E-221</c:v>
                </c:pt>
                <c:pt idx="832" formatCode="0.00E+00">
                  <c:v>9.1680499999999997E-221</c:v>
                </c:pt>
                <c:pt idx="833" formatCode="0.00E+00">
                  <c:v>4.6954099999999999E-221</c:v>
                </c:pt>
                <c:pt idx="834" formatCode="0.00E+00">
                  <c:v>-1.5894000000000001E-220</c:v>
                </c:pt>
                <c:pt idx="835" formatCode="0.00E+00">
                  <c:v>-4.0027300000000001E-220</c:v>
                </c:pt>
                <c:pt idx="836" formatCode="0.00E+00">
                  <c:v>-3.3259499999999999E-220</c:v>
                </c:pt>
                <c:pt idx="837" formatCode="0.00E+00">
                  <c:v>3.2084300000000001E-220</c:v>
                </c:pt>
                <c:pt idx="838" formatCode="0.00E+00">
                  <c:v>1.20903E-219</c:v>
                </c:pt>
                <c:pt idx="839" formatCode="0.00E+00">
                  <c:v>1.1164900000000001E-219</c:v>
                </c:pt>
                <c:pt idx="840" formatCode="0.00E+00">
                  <c:v>-1.12709E-219</c:v>
                </c:pt>
                <c:pt idx="841" formatCode="0.00E+00">
                  <c:v>-4.5885099999999998E-219</c:v>
                </c:pt>
                <c:pt idx="842" formatCode="0.00E+00">
                  <c:v>-4.9507999999999999E-219</c:v>
                </c:pt>
                <c:pt idx="843" formatCode="0.00E+00">
                  <c:v>2.7178500000000001E-219</c:v>
                </c:pt>
                <c:pt idx="844" formatCode="0.00E+00">
                  <c:v>1.6376599999999999E-218</c:v>
                </c:pt>
                <c:pt idx="845" formatCode="0.00E+00">
                  <c:v>2.1099199999999999E-218</c:v>
                </c:pt>
                <c:pt idx="846" formatCode="0.00E+00">
                  <c:v>-2.4758399999999999E-219</c:v>
                </c:pt>
                <c:pt idx="847" formatCode="0.00E+00">
                  <c:v>-5.1734500000000003E-218</c:v>
                </c:pt>
                <c:pt idx="848" formatCode="0.00E+00">
                  <c:v>-7.6770900000000003E-218</c:v>
                </c:pt>
                <c:pt idx="849" formatCode="0.00E+00">
                  <c:v>-1.07713E-219</c:v>
                </c:pt>
                <c:pt idx="850" formatCode="0.00E+00">
                  <c:v>1.8387699999999999E-217</c:v>
                </c:pt>
                <c:pt idx="851" formatCode="0.00E+00">
                  <c:v>3.0778999999999999E-217</c:v>
                </c:pt>
                <c:pt idx="852" formatCode="0.00E+00">
                  <c:v>7.3261200000000004E-218</c:v>
                </c:pt>
                <c:pt idx="853" formatCode="0.00E+00">
                  <c:v>-6.0919299999999998E-217</c:v>
                </c:pt>
                <c:pt idx="854" formatCode="0.00E+00">
                  <c:v>-1.1921100000000001E-216</c:v>
                </c:pt>
                <c:pt idx="855" formatCode="0.00E+00">
                  <c:v>-5.5724600000000002E-217</c:v>
                </c:pt>
                <c:pt idx="856" formatCode="0.00E+00">
                  <c:v>1.8553800000000001E-216</c:v>
                </c:pt>
                <c:pt idx="857" formatCode="0.00E+00">
                  <c:v>4.2801299999999998E-216</c:v>
                </c:pt>
                <c:pt idx="858" formatCode="0.00E+00">
                  <c:v>2.5243599999999999E-216</c:v>
                </c:pt>
                <c:pt idx="859" formatCode="0.00E+00">
                  <c:v>-6.1213899999999996E-216</c:v>
                </c:pt>
                <c:pt idx="860" formatCode="0.00E+00">
                  <c:v>-1.6250999999999999E-215</c:v>
                </c:pt>
                <c:pt idx="861" formatCode="0.00E+00">
                  <c:v>-1.29291E-215</c:v>
                </c:pt>
                <c:pt idx="862" formatCode="0.00E+00">
                  <c:v>1.5833100000000001E-215</c:v>
                </c:pt>
                <c:pt idx="863" formatCode="0.00E+00">
                  <c:v>5.4693200000000001E-215</c:v>
                </c:pt>
                <c:pt idx="864" formatCode="0.00E+00">
                  <c:v>4.9641699999999996E-215</c:v>
                </c:pt>
                <c:pt idx="865" formatCode="0.00E+00">
                  <c:v>-5.2410100000000004E-215</c:v>
                </c:pt>
                <c:pt idx="866" formatCode="0.00E+00">
                  <c:v>-2.1011099999999999E-214</c:v>
                </c:pt>
                <c:pt idx="867" formatCode="0.00E+00">
                  <c:v>-2.2606200000000001E-214</c:v>
                </c:pt>
                <c:pt idx="868" formatCode="0.00E+00">
                  <c:v>1.22841E-214</c:v>
                </c:pt>
                <c:pt idx="869" formatCode="0.00E+00">
                  <c:v>7.4226700000000003E-214</c:v>
                </c:pt>
                <c:pt idx="870" formatCode="0.00E+00">
                  <c:v>9.60433E-214</c:v>
                </c:pt>
                <c:pt idx="871" formatCode="0.00E+00">
                  <c:v>-1.0968099999999999E-214</c:v>
                </c:pt>
                <c:pt idx="872" formatCode="0.00E+00">
                  <c:v>-2.35701E-213</c:v>
                </c:pt>
                <c:pt idx="873" formatCode="0.00E+00">
                  <c:v>-3.49003E-213</c:v>
                </c:pt>
                <c:pt idx="874" formatCode="0.00E+00">
                  <c:v>-6.8919100000000002E-215</c:v>
                </c:pt>
                <c:pt idx="875" formatCode="0.00E+00">
                  <c:v>8.2283399999999997E-213</c:v>
                </c:pt>
                <c:pt idx="876" formatCode="0.00E+00">
                  <c:v>1.3755599999999999E-212</c:v>
                </c:pt>
                <c:pt idx="877" formatCode="0.00E+00">
                  <c:v>3.0634999999999998E-213</c:v>
                </c:pt>
                <c:pt idx="878" formatCode="0.00E+00">
                  <c:v>-2.8041000000000001E-212</c:v>
                </c:pt>
                <c:pt idx="879" formatCode="0.00E+00">
                  <c:v>-5.4015699999999996E-212</c:v>
                </c:pt>
                <c:pt idx="880" formatCode="0.00E+00">
                  <c:v>-2.3191400000000001E-212</c:v>
                </c:pt>
                <c:pt idx="881" formatCode="0.00E+00">
                  <c:v>8.9355600000000001E-212</c:v>
                </c:pt>
                <c:pt idx="882" formatCode="0.00E+00">
                  <c:v>2.0267699999999998E-211</c:v>
                </c:pt>
                <c:pt idx="883" formatCode="0.00E+00">
                  <c:v>1.27949E-211</c:v>
                </c:pt>
                <c:pt idx="884" formatCode="0.00E+00">
                  <c:v>-2.5533400000000001E-211</c:v>
                </c:pt>
                <c:pt idx="885" formatCode="0.00E+00">
                  <c:v>-7.0910199999999999E-211</c:v>
                </c:pt>
                <c:pt idx="886" formatCode="0.00E+00">
                  <c:v>-5.8341699999999998E-211</c:v>
                </c:pt>
                <c:pt idx="887" formatCode="0.00E+00">
                  <c:v>6.3174100000000003E-211</c:v>
                </c:pt>
                <c:pt idx="888" formatCode="0.00E+00">
                  <c:v>2.27671E-210</c:v>
                </c:pt>
                <c:pt idx="889" formatCode="0.00E+00">
                  <c:v>2.0862600000000001E-210</c:v>
                </c:pt>
                <c:pt idx="890" formatCode="0.00E+00">
                  <c:v>-2.0902099999999999E-210</c:v>
                </c:pt>
                <c:pt idx="891" formatCode="0.00E+00">
                  <c:v>-8.5501200000000006E-210</c:v>
                </c:pt>
                <c:pt idx="892" formatCode="0.00E+00">
                  <c:v>-9.5048899999999998E-210</c:v>
                </c:pt>
                <c:pt idx="893" formatCode="0.00E+00">
                  <c:v>3.8846899999999998E-210</c:v>
                </c:pt>
                <c:pt idx="894" formatCode="0.00E+00">
                  <c:v>2.80518E-209</c:v>
                </c:pt>
                <c:pt idx="895" formatCode="0.00E+00">
                  <c:v>3.7063300000000002E-209</c:v>
                </c:pt>
                <c:pt idx="896" formatCode="0.00E+00">
                  <c:v>-2.90801E-210</c:v>
                </c:pt>
                <c:pt idx="897" formatCode="0.00E+00">
                  <c:v>-8.7402100000000001E-209</c:v>
                </c:pt>
                <c:pt idx="898" formatCode="0.00E+00">
                  <c:v>-1.2721E-208</c:v>
                </c:pt>
                <c:pt idx="899" formatCode="0.00E+00">
                  <c:v>1.16391E-209</c:v>
                </c:pt>
                <c:pt idx="900" formatCode="0.00E+00">
                  <c:v>3.4064200000000002E-208</c:v>
                </c:pt>
                <c:pt idx="901" formatCode="0.00E+00">
                  <c:v>5.7003600000000001E-208</c:v>
                </c:pt>
                <c:pt idx="902" formatCode="0.00E+00">
                  <c:v>2.0013700000000002E-208</c:v>
                </c:pt>
                <c:pt idx="903" formatCode="0.00E+00">
                  <c:v>-9.1988299999999996E-208</c:v>
                </c:pt>
                <c:pt idx="904" formatCode="0.00E+00">
                  <c:v>-1.8671000000000001E-207</c:v>
                </c:pt>
                <c:pt idx="905" formatCode="0.00E+00">
                  <c:v>-8.0741700000000005E-208</c:v>
                </c:pt>
                <c:pt idx="906" formatCode="0.00E+00">
                  <c:v>3.12988E-207</c:v>
                </c:pt>
                <c:pt idx="907" formatCode="0.00E+00">
                  <c:v>7.0999200000000003E-207</c:v>
                </c:pt>
                <c:pt idx="908" formatCode="0.00E+00">
                  <c:v>4.5522700000000003E-207</c:v>
                </c:pt>
                <c:pt idx="909" formatCode="0.00E+00">
                  <c:v>-8.6174299999999994E-207</c:v>
                </c:pt>
                <c:pt idx="910" formatCode="0.00E+00">
                  <c:v>-2.3997300000000001E-206</c:v>
                </c:pt>
                <c:pt idx="911" formatCode="0.00E+00">
                  <c:v>-1.82029E-206</c:v>
                </c:pt>
                <c:pt idx="912" formatCode="0.00E+00">
                  <c:v>2.7391200000000001E-206</c:v>
                </c:pt>
                <c:pt idx="913" formatCode="0.00E+00">
                  <c:v>8.9355800000000003E-206</c:v>
                </c:pt>
                <c:pt idx="914" formatCode="0.00E+00">
                  <c:v>8.8320099999999995E-206</c:v>
                </c:pt>
                <c:pt idx="915" formatCode="0.00E+00">
                  <c:v>-5.27718E-206</c:v>
                </c:pt>
                <c:pt idx="916" formatCode="0.00E+00">
                  <c:v>-2.7461900000000001E-205</c:v>
                </c:pt>
                <c:pt idx="917" formatCode="0.00E+00">
                  <c:v>-2.9779699999999998E-205</c:v>
                </c:pt>
                <c:pt idx="918" formatCode="0.00E+00">
                  <c:v>1.9227000000000001E-205</c:v>
                </c:pt>
                <c:pt idx="919" formatCode="0.00E+00">
                  <c:v>1.05964E-204</c:v>
                </c:pt>
                <c:pt idx="920" formatCode="0.00E+00">
                  <c:v>1.33123E-204</c:v>
                </c:pt>
                <c:pt idx="921" formatCode="0.00E+00">
                  <c:v>-2.4409599999999998E-205</c:v>
                </c:pt>
                <c:pt idx="922" formatCode="0.00E+00">
                  <c:v>-3.4759600000000001E-204</c:v>
                </c:pt>
                <c:pt idx="923" formatCode="0.00E+00">
                  <c:v>-5.2850900000000003E-204</c:v>
                </c:pt>
                <c:pt idx="924" formatCode="0.00E+00">
                  <c:v>-1.1516700000000001E-204</c:v>
                </c:pt>
                <c:pt idx="925" formatCode="0.00E+00">
                  <c:v>9.3610399999999999E-204</c:v>
                </c:pt>
                <c:pt idx="926" formatCode="0.00E+00">
                  <c:v>1.6420400000000001E-203</c:v>
                </c:pt>
                <c:pt idx="927" formatCode="0.00E+00">
                  <c:v>3.1551499999999998E-204</c:v>
                </c:pt>
                <c:pt idx="928" formatCode="0.00E+00">
                  <c:v>-3.5277799999999999E-203</c:v>
                </c:pt>
                <c:pt idx="929" formatCode="0.00E+00">
                  <c:v>-6.8528899999999995E-203</c:v>
                </c:pt>
                <c:pt idx="930" formatCode="0.00E+00">
                  <c:v>-3.5792000000000003E-203</c:v>
                </c:pt>
                <c:pt idx="931" formatCode="0.00E+00">
                  <c:v>9.2866199999999996E-203</c:v>
                </c:pt>
                <c:pt idx="932" formatCode="0.00E+00">
                  <c:v>2.2501700000000002E-202</c:v>
                </c:pt>
                <c:pt idx="933" formatCode="0.00E+00">
                  <c:v>1.4699200000000001E-202</c:v>
                </c:pt>
                <c:pt idx="934" formatCode="0.00E+00">
                  <c:v>-2.7497700000000002E-202</c:v>
                </c:pt>
                <c:pt idx="935" formatCode="0.00E+00">
                  <c:v>-7.7454100000000003E-202</c:v>
                </c:pt>
                <c:pt idx="936" formatCode="0.00E+00">
                  <c:v>-6.0016700000000002E-202</c:v>
                </c:pt>
                <c:pt idx="937" formatCode="0.00E+00">
                  <c:v>8.6469799999999996E-202</c:v>
                </c:pt>
                <c:pt idx="938" formatCode="0.00E+00">
                  <c:v>2.8761099999999999E-201</c:v>
                </c:pt>
                <c:pt idx="939" formatCode="0.00E+00">
                  <c:v>2.8321500000000001E-201</c:v>
                </c:pt>
                <c:pt idx="940" formatCode="0.00E+00">
                  <c:v>-1.7670800000000001E-201</c:v>
                </c:pt>
                <c:pt idx="941" formatCode="0.00E+00">
                  <c:v>-8.9732100000000001E-201</c:v>
                </c:pt>
                <c:pt idx="942" formatCode="0.00E+00">
                  <c:v>-9.7396099999999995E-201</c:v>
                </c:pt>
                <c:pt idx="943" formatCode="0.00E+00">
                  <c:v>5.9793699999999997E-201</c:v>
                </c:pt>
                <c:pt idx="944" formatCode="0.00E+00">
                  <c:v>3.3826999999999998E-200</c:v>
                </c:pt>
                <c:pt idx="945" formatCode="0.00E+00">
                  <c:v>4.3930099999999999E-200</c:v>
                </c:pt>
                <c:pt idx="946" formatCode="0.00E+00">
                  <c:v>-2.3073099999999999E-201</c:v>
                </c:pt>
                <c:pt idx="947" formatCode="0.00E+00">
                  <c:v>-9.9508300000000001E-200</c:v>
                </c:pt>
                <c:pt idx="948" formatCode="0.00E+00">
                  <c:v>-1.4811500000000001E-199</c:v>
                </c:pt>
                <c:pt idx="949" formatCode="0.00E+00">
                  <c:v>-3.2270999999999999E-202</c:v>
                </c:pt>
                <c:pt idx="950" formatCode="0.00E+00">
                  <c:v>3.5655699999999998E-199</c:v>
                </c:pt>
                <c:pt idx="951" formatCode="0.00E+00">
                  <c:v>6.0132200000000001E-199</c:v>
                </c:pt>
                <c:pt idx="952" formatCode="0.00E+00">
                  <c:v>1.6943E-199</c:v>
                </c:pt>
                <c:pt idx="953" formatCode="0.00E+00">
                  <c:v>-1.11693E-198</c:v>
                </c:pt>
                <c:pt idx="954" formatCode="0.00E+00">
                  <c:v>-2.2542200000000001E-198</c:v>
                </c:pt>
                <c:pt idx="955" formatCode="0.00E+00">
                  <c:v>-1.2611600000000001E-198</c:v>
                </c:pt>
                <c:pt idx="956" formatCode="0.00E+00">
                  <c:v>2.81263E-198</c:v>
                </c:pt>
                <c:pt idx="957" formatCode="0.00E+00">
                  <c:v>6.8886800000000001E-198</c:v>
                </c:pt>
                <c:pt idx="958" formatCode="0.00E+00">
                  <c:v>3.7371900000000001E-198</c:v>
                </c:pt>
                <c:pt idx="959" formatCode="0.00E+00">
                  <c:v>-1.1256200000000001E-197</c:v>
                </c:pt>
                <c:pt idx="960" formatCode="0.00E+00">
                  <c:v>-2.8851700000000002E-197</c:v>
                </c:pt>
                <c:pt idx="961" formatCode="0.00E+00">
                  <c:v>-2.3648599999999999E-197</c:v>
                </c:pt>
                <c:pt idx="962" formatCode="0.00E+00">
                  <c:v>2.43955E-197</c:v>
                </c:pt>
                <c:pt idx="963" formatCode="0.00E+00">
                  <c:v>8.9104799999999998E-197</c:v>
                </c:pt>
                <c:pt idx="964" formatCode="0.00E+00">
                  <c:v>8.0689199999999996E-197</c:v>
                </c:pt>
                <c:pt idx="965" formatCode="0.00E+00">
                  <c:v>-8.4614100000000004E-197</c:v>
                </c:pt>
                <c:pt idx="966" formatCode="0.00E+00">
                  <c:v>-3.3959600000000001E-196</c:v>
                </c:pt>
                <c:pt idx="967" formatCode="0.00E+00">
                  <c:v>-3.8674199999999999E-196</c:v>
                </c:pt>
                <c:pt idx="968" formatCode="0.00E+00">
                  <c:v>1.1768000000000001E-196</c:v>
                </c:pt>
                <c:pt idx="969" formatCode="0.00E+00">
                  <c:v>1.0359E-195</c:v>
                </c:pt>
                <c:pt idx="970" formatCode="0.00E+00">
                  <c:v>1.3129400000000001E-195</c:v>
                </c:pt>
                <c:pt idx="971" formatCode="0.00E+00">
                  <c:v>-4.28365E-196</c:v>
                </c:pt>
                <c:pt idx="972" formatCode="0.00E+00">
                  <c:v>-4.0024000000000004E-195</c:v>
                </c:pt>
                <c:pt idx="973" formatCode="0.00E+00">
                  <c:v>-5.9539599999999996E-195</c:v>
                </c:pt>
                <c:pt idx="974" formatCode="0.00E+00">
                  <c:v>-1.10213E-195</c:v>
                </c:pt>
                <c:pt idx="975" formatCode="0.00E+00">
                  <c:v>1.10923E-194</c:v>
                </c:pt>
                <c:pt idx="976" formatCode="0.00E+00">
                  <c:v>1.9588599999999999E-194</c:v>
                </c:pt>
                <c:pt idx="977" formatCode="0.00E+00">
                  <c:v>5.4353899999999996E-195</c:v>
                </c:pt>
                <c:pt idx="978" formatCode="0.00E+00">
                  <c:v>-3.71211E-194</c:v>
                </c:pt>
                <c:pt idx="979" formatCode="0.00E+00">
                  <c:v>-7.2872000000000003E-194</c:v>
                </c:pt>
                <c:pt idx="980" formatCode="0.00E+00">
                  <c:v>-3.2847500000000002E-194</c:v>
                </c:pt>
                <c:pt idx="981" formatCode="0.00E+00">
                  <c:v>1.1419499999999999E-193</c:v>
                </c:pt>
                <c:pt idx="982" formatCode="0.00E+00">
                  <c:v>2.6242300000000002E-193</c:v>
                </c:pt>
                <c:pt idx="983" formatCode="0.00E+00">
                  <c:v>1.61022E-193</c:v>
                </c:pt>
                <c:pt idx="984" formatCode="0.00E+00">
                  <c:v>-3.5896600000000002E-193</c:v>
                </c:pt>
                <c:pt idx="985" formatCode="0.00E+00">
                  <c:v>-9.7107899999999991E-193</c:v>
                </c:pt>
                <c:pt idx="986" formatCode="0.00E+00">
                  <c:v>-7.3213300000000001E-193</c:v>
                </c:pt>
                <c:pt idx="987" formatCode="0.00E+00">
                  <c:v>1.1366899999999999E-192</c:v>
                </c:pt>
                <c:pt idx="988" formatCode="0.00E+00">
                  <c:v>3.6503200000000004E-192</c:v>
                </c:pt>
                <c:pt idx="989" formatCode="0.00E+00">
                  <c:v>3.3292099999999999E-192</c:v>
                </c:pt>
                <c:pt idx="990" formatCode="0.00E+00">
                  <c:v>-3.1032799999999998E-192</c:v>
                </c:pt>
                <c:pt idx="991" formatCode="0.00E+00">
                  <c:v>-1.3032400000000001E-191</c:v>
                </c:pt>
                <c:pt idx="992" formatCode="0.00E+00">
                  <c:v>-1.46725E-191</c:v>
                </c:pt>
                <c:pt idx="993" formatCode="0.00E+00">
                  <c:v>5.6468500000000003E-192</c:v>
                </c:pt>
                <c:pt idx="994" formatCode="0.00E+00">
                  <c:v>4.2355000000000003E-191</c:v>
                </c:pt>
                <c:pt idx="995" formatCode="0.00E+00">
                  <c:v>5.2277899999999998E-191</c:v>
                </c:pt>
                <c:pt idx="996" formatCode="0.00E+00">
                  <c:v>-2.2584299999999999E-191</c:v>
                </c:pt>
                <c:pt idx="997" formatCode="0.00E+00">
                  <c:v>-1.74917E-190</c:v>
                </c:pt>
                <c:pt idx="998" formatCode="0.00E+00">
                  <c:v>-2.5480399999999998E-190</c:v>
                </c:pt>
                <c:pt idx="999" formatCode="0.00E+00">
                  <c:v>-3.5881500000000002E-191</c:v>
                </c:pt>
                <c:pt idx="1000" formatCode="0.00E+00">
                  <c:v>5.0472399999999996E-190</c:v>
                </c:pt>
                <c:pt idx="1001" formatCode="0.00E+00">
                  <c:v>8.8694400000000002E-190</c:v>
                </c:pt>
                <c:pt idx="1002" formatCode="0.00E+00">
                  <c:v>2.7884699999999999E-190</c:v>
                </c:pt>
                <c:pt idx="1003" formatCode="0.00E+00">
                  <c:v>-1.58011E-189</c:v>
                </c:pt>
                <c:pt idx="1004" formatCode="0.00E+00">
                  <c:v>-3.1100499999999999E-189</c:v>
                </c:pt>
                <c:pt idx="1005" formatCode="0.00E+00">
                  <c:v>-1.1043399999999999E-189</c:v>
                </c:pt>
                <c:pt idx="1006" formatCode="0.00E+00">
                  <c:v>5.9652099999999999E-189</c:v>
                </c:pt>
                <c:pt idx="1007" formatCode="0.00E+00">
                  <c:v>1.30658E-188</c:v>
                </c:pt>
                <c:pt idx="1008" formatCode="0.00E+00">
                  <c:v>8.4201600000000006E-189</c:v>
                </c:pt>
                <c:pt idx="1009" formatCode="0.00E+00">
                  <c:v>-1.5630699999999999E-188</c:v>
                </c:pt>
                <c:pt idx="1010" formatCode="0.00E+00">
                  <c:v>-4.4057400000000003E-188</c:v>
                </c:pt>
                <c:pt idx="1011" formatCode="0.00E+00">
                  <c:v>-3.52024E-188</c:v>
                </c:pt>
                <c:pt idx="1012" formatCode="0.00E+00">
                  <c:v>4.4147600000000001E-188</c:v>
                </c:pt>
                <c:pt idx="1013" formatCode="0.00E+00">
                  <c:v>1.51364E-187</c:v>
                </c:pt>
                <c:pt idx="1014" formatCode="0.00E+00">
                  <c:v>1.3604E-187</c:v>
                </c:pt>
                <c:pt idx="1015" formatCode="0.00E+00">
                  <c:v>-1.4831299999999999E-187</c:v>
                </c:pt>
                <c:pt idx="1016" formatCode="0.00E+00">
                  <c:v>-5.8859700000000004E-187</c:v>
                </c:pt>
                <c:pt idx="1017" formatCode="0.00E+00">
                  <c:v>-6.6099100000000001E-187</c:v>
                </c:pt>
                <c:pt idx="1018" formatCode="0.00E+00">
                  <c:v>2.2577000000000001E-187</c:v>
                </c:pt>
                <c:pt idx="1019" formatCode="0.00E+00">
                  <c:v>1.81771E-186</c:v>
                </c:pt>
                <c:pt idx="1020" formatCode="0.00E+00">
                  <c:v>2.26743E-186</c:v>
                </c:pt>
                <c:pt idx="1021" formatCode="0.00E+00">
                  <c:v>-8.2916399999999996E-187</c:v>
                </c:pt>
                <c:pt idx="1022" formatCode="0.00E+00">
                  <c:v>-7.1129800000000001E-186</c:v>
                </c:pt>
                <c:pt idx="1023" formatCode="0.00E+00">
                  <c:v>-1.05195E-185</c:v>
                </c:pt>
                <c:pt idx="1024" formatCode="0.00E+00">
                  <c:v>-1.98739E-186</c:v>
                </c:pt>
                <c:pt idx="1025" formatCode="0.00E+00">
                  <c:v>1.9423299999999998E-185</c:v>
                </c:pt>
                <c:pt idx="1026" formatCode="0.00E+00">
                  <c:v>3.3906300000000001E-185</c:v>
                </c:pt>
                <c:pt idx="1027" formatCode="0.00E+00">
                  <c:v>7.0709500000000001E-186</c:v>
                </c:pt>
                <c:pt idx="1028" formatCode="0.00E+00">
                  <c:v>-7.1374999999999998E-185</c:v>
                </c:pt>
                <c:pt idx="1029" formatCode="0.00E+00">
                  <c:v>-1.3703E-184</c:v>
                </c:pt>
                <c:pt idx="1030" formatCode="0.00E+00">
                  <c:v>-6.0902800000000004E-185</c:v>
                </c:pt>
                <c:pt idx="1031" formatCode="0.00E+00">
                  <c:v>2.18583E-184</c:v>
                </c:pt>
                <c:pt idx="1032" formatCode="0.00E+00">
                  <c:v>4.9599999999999995E-184</c:v>
                </c:pt>
                <c:pt idx="1033" formatCode="0.00E+00">
                  <c:v>2.9625300000000001E-184</c:v>
                </c:pt>
                <c:pt idx="1034" formatCode="0.00E+00">
                  <c:v>-6.8377799999999999E-184</c:v>
                </c:pt>
                <c:pt idx="1035" formatCode="0.00E+00">
                  <c:v>-1.8292E-183</c:v>
                </c:pt>
                <c:pt idx="1036" formatCode="0.00E+00">
                  <c:v>-1.45149E-183</c:v>
                </c:pt>
                <c:pt idx="1037" formatCode="0.00E+00">
                  <c:v>1.7773799999999999E-183</c:v>
                </c:pt>
                <c:pt idx="1038" formatCode="0.00E+00">
                  <c:v>6.1446800000000004E-183</c:v>
                </c:pt>
                <c:pt idx="1039" formatCode="0.00E+00">
                  <c:v>5.7386599999999997E-183</c:v>
                </c:pt>
                <c:pt idx="1040" formatCode="0.00E+00">
                  <c:v>-5.2528600000000004E-183</c:v>
                </c:pt>
                <c:pt idx="1041" formatCode="0.00E+00">
                  <c:v>-2.2397399999999998E-182</c:v>
                </c:pt>
                <c:pt idx="1042" formatCode="0.00E+00">
                  <c:v>-2.4864799999999999E-182</c:v>
                </c:pt>
                <c:pt idx="1043" formatCode="0.00E+00">
                  <c:v>1.09398E-182</c:v>
                </c:pt>
                <c:pt idx="1044" formatCode="0.00E+00">
                  <c:v>7.5433700000000004E-182</c:v>
                </c:pt>
                <c:pt idx="1045" formatCode="0.00E+00">
                  <c:v>9.8586699999999994E-182</c:v>
                </c:pt>
                <c:pt idx="1046" formatCode="0.00E+00">
                  <c:v>-1.17992E-182</c:v>
                </c:pt>
                <c:pt idx="1047" formatCode="0.00E+00">
                  <c:v>-2.4468900000000002E-181</c:v>
                </c:pt>
                <c:pt idx="1048" formatCode="0.00E+00">
                  <c:v>-3.6859500000000002E-181</c:v>
                </c:pt>
                <c:pt idx="1049" formatCode="0.00E+00">
                  <c:v>-3.3734999999999997E-182</c:v>
                </c:pt>
                <c:pt idx="1050" formatCode="0.00E+00">
                  <c:v>7.9797800000000005E-181</c:v>
                </c:pt>
                <c:pt idx="1051" formatCode="0.00E+00">
                  <c:v>1.37312E-180</c:v>
                </c:pt>
                <c:pt idx="1052" formatCode="0.00E+00">
                  <c:v>3.8352500000000002E-181</c:v>
                </c:pt>
                <c:pt idx="1053" formatCode="0.00E+00">
                  <c:v>-2.5708500000000002E-180</c:v>
                </c:pt>
                <c:pt idx="1054" formatCode="0.00E+00">
                  <c:v>-5.0858000000000001E-180</c:v>
                </c:pt>
                <c:pt idx="1055" formatCode="0.00E+00">
                  <c:v>-2.4008900000000002E-180</c:v>
                </c:pt>
                <c:pt idx="1056" formatCode="0.00E+00">
                  <c:v>7.70876E-180</c:v>
                </c:pt>
                <c:pt idx="1057" formatCode="0.00E+00">
                  <c:v>1.7897800000000001E-179</c:v>
                </c:pt>
                <c:pt idx="1058" formatCode="0.00E+00">
                  <c:v>1.10085E-179</c:v>
                </c:pt>
                <c:pt idx="1059" formatCode="0.00E+00">
                  <c:v>-2.4166700000000002E-179</c:v>
                </c:pt>
                <c:pt idx="1060" formatCode="0.00E+00">
                  <c:v>-6.5387199999999999E-179</c:v>
                </c:pt>
                <c:pt idx="1061" formatCode="0.00E+00">
                  <c:v>-5.0489300000000003E-179</c:v>
                </c:pt>
                <c:pt idx="1062" formatCode="0.00E+00">
                  <c:v>6.9471499999999995E-179</c:v>
                </c:pt>
                <c:pt idx="1063" formatCode="0.00E+00">
                  <c:v>2.3283900000000001E-178</c:v>
                </c:pt>
                <c:pt idx="1064" formatCode="0.00E+00">
                  <c:v>2.3086400000000001E-178</c:v>
                </c:pt>
                <c:pt idx="1065" formatCode="0.00E+00">
                  <c:v>-1.4116200000000001E-178</c:v>
                </c:pt>
                <c:pt idx="1066" formatCode="0.00E+00">
                  <c:v>-7.2555699999999998E-178</c:v>
                </c:pt>
                <c:pt idx="1067" formatCode="0.00E+00">
                  <c:v>-7.7202100000000005E-178</c:v>
                </c:pt>
                <c:pt idx="1068" formatCode="0.00E+00">
                  <c:v>5.5871699999999999E-178</c:v>
                </c:pt>
                <c:pt idx="1069" formatCode="0.00E+00">
                  <c:v>2.9094300000000001E-177</c:v>
                </c:pt>
                <c:pt idx="1070" formatCode="0.00E+00">
                  <c:v>3.7712200000000002E-177</c:v>
                </c:pt>
                <c:pt idx="1071" formatCode="0.00E+00">
                  <c:v>-1.34282E-178</c:v>
                </c:pt>
                <c:pt idx="1072" formatCode="0.00E+00">
                  <c:v>-8.3821299999999993E-177</c:v>
                </c:pt>
                <c:pt idx="1073" formatCode="0.00E+00">
                  <c:v>-1.25562E-176</c:v>
                </c:pt>
                <c:pt idx="1074" formatCode="0.00E+00">
                  <c:v>1.18275E-179</c:v>
                </c:pt>
                <c:pt idx="1075" formatCode="0.00E+00">
                  <c:v>3.0565999999999999E-176</c:v>
                </c:pt>
                <c:pt idx="1076" formatCode="0.00E+00">
                  <c:v>5.1643999999999998E-176</c:v>
                </c:pt>
                <c:pt idx="1077" formatCode="0.00E+00">
                  <c:v>1.5784500000000001E-176</c:v>
                </c:pt>
                <c:pt idx="1078" formatCode="0.00E+00">
                  <c:v>-9.1246499999999996E-176</c:v>
                </c:pt>
                <c:pt idx="1079" formatCode="0.00E+00">
                  <c:v>-1.8190499999999999E-175</c:v>
                </c:pt>
                <c:pt idx="1080" formatCode="0.00E+00">
                  <c:v>-7.8892899999999999E-176</c:v>
                </c:pt>
                <c:pt idx="1081" formatCode="0.00E+00">
                  <c:v>3.0452800000000002E-175</c:v>
                </c:pt>
                <c:pt idx="1082" formatCode="0.00E+00">
                  <c:v>6.9774500000000005E-175</c:v>
                </c:pt>
                <c:pt idx="1083" formatCode="0.00E+00">
                  <c:v>4.7555100000000001E-175</c:v>
                </c:pt>
                <c:pt idx="1084" formatCode="0.00E+00">
                  <c:v>-7.5850499999999995E-175</c:v>
                </c:pt>
                <c:pt idx="1085" formatCode="0.00E+00">
                  <c:v>-2.2047399999999999E-174</c:v>
                </c:pt>
                <c:pt idx="1086" formatCode="0.00E+00">
                  <c:v>-1.5757200000000001E-174</c:v>
                </c:pt>
                <c:pt idx="1087" formatCode="0.00E+00">
                  <c:v>3.0128399999999999E-174</c:v>
                </c:pt>
                <c:pt idx="1088" formatCode="0.00E+00">
                  <c:v>9.26646E-174</c:v>
                </c:pt>
                <c:pt idx="1089" formatCode="0.00E+00">
                  <c:v>9.2228699999999996E-174</c:v>
                </c:pt>
                <c:pt idx="1090" formatCode="0.00E+00">
                  <c:v>-4.7238399999999997E-174</c:v>
                </c:pt>
                <c:pt idx="1091" formatCode="0.00E+00">
                  <c:v>-2.6633499999999998E-173</c:v>
                </c:pt>
                <c:pt idx="1092" formatCode="0.00E+00">
                  <c:v>-2.95331E-173</c:v>
                </c:pt>
                <c:pt idx="1093" formatCode="0.00E+00">
                  <c:v>1.59501E-173</c:v>
                </c:pt>
                <c:pt idx="1094" formatCode="0.00E+00">
                  <c:v>9.6562999999999995E-173</c:v>
                </c:pt>
                <c:pt idx="1095" formatCode="0.00E+00">
                  <c:v>1.2196699999999999E-172</c:v>
                </c:pt>
                <c:pt idx="1096" formatCode="0.00E+00">
                  <c:v>-2.7147299999999999E-173</c:v>
                </c:pt>
                <c:pt idx="1097" formatCode="0.00E+00">
                  <c:v>-3.35166E-172</c:v>
                </c:pt>
                <c:pt idx="1098" formatCode="0.00E+00">
                  <c:v>-4.9535E-172</c:v>
                </c:pt>
                <c:pt idx="1099" formatCode="0.00E+00">
                  <c:v>-5.9095500000000003E-173</c:v>
                </c:pt>
                <c:pt idx="1100" formatCode="0.00E+00">
                  <c:v>1.00725E-171</c:v>
                </c:pt>
                <c:pt idx="1101" formatCode="0.00E+00">
                  <c:v>1.7560799999999999E-171</c:v>
                </c:pt>
                <c:pt idx="1102" formatCode="0.00E+00">
                  <c:v>5.3485100000000002E-172</c:v>
                </c:pt>
                <c:pt idx="1103" formatCode="0.00E+00">
                  <c:v>-3.1894099999999999E-171</c:v>
                </c:pt>
                <c:pt idx="1104" formatCode="0.00E+00">
                  <c:v>-6.3330600000000004E-171</c:v>
                </c:pt>
                <c:pt idx="1105" formatCode="0.00E+00">
                  <c:v>-2.5865600000000002E-171</c:v>
                </c:pt>
                <c:pt idx="1106" formatCode="0.00E+00">
                  <c:v>1.1196099999999999E-170</c:v>
                </c:pt>
                <c:pt idx="1107" formatCode="0.00E+00">
                  <c:v>2.4497599999999999E-170</c:v>
                </c:pt>
                <c:pt idx="1108" formatCode="0.00E+00">
                  <c:v>1.1934900000000001E-170</c:v>
                </c:pt>
                <c:pt idx="1109" formatCode="0.00E+00">
                  <c:v>-4.2570300000000001E-170</c:v>
                </c:pt>
                <c:pt idx="1110" formatCode="0.00E+00">
                  <c:v>-1.06655E-169</c:v>
                </c:pt>
                <c:pt idx="1111" formatCode="0.00E+00">
                  <c:v>-9.2514599999999994E-170</c:v>
                </c:pt>
                <c:pt idx="1112" formatCode="0.00E+00">
                  <c:v>7.0212099999999999E-170</c:v>
                </c:pt>
                <c:pt idx="1113" formatCode="0.00E+00">
                  <c:v>2.9323600000000003E-169</c:v>
                </c:pt>
                <c:pt idx="1114" formatCode="0.00E+00">
                  <c:v>2.7241800000000001E-169</c:v>
                </c:pt>
                <c:pt idx="1115" formatCode="0.00E+00">
                  <c:v>-2.7982700000000002E-169</c:v>
                </c:pt>
                <c:pt idx="1116" formatCode="0.00E+00">
                  <c:v>-1.1376099999999999E-168</c:v>
                </c:pt>
                <c:pt idx="1117" formatCode="0.00E+00">
                  <c:v>-1.2644900000000001E-168</c:v>
                </c:pt>
                <c:pt idx="1118" formatCode="0.00E+00">
                  <c:v>5.12805E-169</c:v>
                </c:pt>
                <c:pt idx="1119" formatCode="0.00E+00">
                  <c:v>3.7153299999999999E-168</c:v>
                </c:pt>
                <c:pt idx="1120" formatCode="0.00E+00">
                  <c:v>4.8896000000000002E-168</c:v>
                </c:pt>
                <c:pt idx="1121" formatCode="0.00E+00">
                  <c:v>-5.1250900000000002E-169</c:v>
                </c:pt>
                <c:pt idx="1122" formatCode="0.00E+00">
                  <c:v>-1.1935599999999999E-167</c:v>
                </c:pt>
                <c:pt idx="1123" formatCode="0.00E+00">
                  <c:v>-1.7764099999999999E-167</c:v>
                </c:pt>
                <c:pt idx="1124" formatCode="0.00E+00">
                  <c:v>-6.9787199999999997E-169</c:v>
                </c:pt>
                <c:pt idx="1125" formatCode="0.00E+00">
                  <c:v>4.0841999999999997E-167</c:v>
                </c:pt>
                <c:pt idx="1126" formatCode="0.00E+00">
                  <c:v>6.83133E-167</c:v>
                </c:pt>
                <c:pt idx="1127" formatCode="0.00E+00">
                  <c:v>1.5479E-167</c:v>
                </c:pt>
                <c:pt idx="1128" formatCode="0.00E+00">
                  <c:v>-1.3668799999999999E-166</c:v>
                </c:pt>
                <c:pt idx="1129" formatCode="0.00E+00">
                  <c:v>-2.64015E-166</c:v>
                </c:pt>
                <c:pt idx="1130" formatCode="0.00E+00">
                  <c:v>-1.1873E-166</c:v>
                </c:pt>
                <c:pt idx="1131" formatCode="0.00E+00">
                  <c:v>4.15923E-166</c:v>
                </c:pt>
                <c:pt idx="1132" formatCode="0.00E+00">
                  <c:v>9.5845499999999997E-166</c:v>
                </c:pt>
                <c:pt idx="1133" formatCode="0.00E+00">
                  <c:v>6.0853399999999996E-166</c:v>
                </c:pt>
                <c:pt idx="1134" formatCode="0.00E+00">
                  <c:v>-1.2298200000000001E-165</c:v>
                </c:pt>
                <c:pt idx="1135" formatCode="0.00E+00">
                  <c:v>-3.4249999999999998E-165</c:v>
                </c:pt>
                <c:pt idx="1136" formatCode="0.00E+00">
                  <c:v>-2.8299700000000001E-165</c:v>
                </c:pt>
                <c:pt idx="1137" formatCode="0.00E+00">
                  <c:v>3.08459E-165</c:v>
                </c:pt>
                <c:pt idx="1138" formatCode="0.00E+00">
                  <c:v>1.1112899999999999E-164</c:v>
                </c:pt>
                <c:pt idx="1139" formatCode="0.00E+00">
                  <c:v>1.0040799999999999E-164</c:v>
                </c:pt>
                <c:pt idx="1140" formatCode="0.00E+00">
                  <c:v>-1.09896E-164</c:v>
                </c:pt>
                <c:pt idx="1141" formatCode="0.00E+00">
                  <c:v>-4.3571400000000004E-164</c:v>
                </c:pt>
                <c:pt idx="1142" formatCode="0.00E+00">
                  <c:v>-4.8000700000000002E-164</c:v>
                </c:pt>
                <c:pt idx="1143" formatCode="0.00E+00">
                  <c:v>2.20442E-164</c:v>
                </c:pt>
                <c:pt idx="1144" formatCode="0.00E+00">
                  <c:v>1.4852799999999999E-163</c:v>
                </c:pt>
                <c:pt idx="1145" formatCode="0.00E+00">
                  <c:v>1.9207400000000001E-163</c:v>
                </c:pt>
                <c:pt idx="1146" formatCode="0.00E+00">
                  <c:v>-3.08987E-164</c:v>
                </c:pt>
                <c:pt idx="1147" formatCode="0.00E+00">
                  <c:v>-4.9726600000000002E-163</c:v>
                </c:pt>
                <c:pt idx="1148" formatCode="0.00E+00">
                  <c:v>-7.3784799999999997E-163</c:v>
                </c:pt>
                <c:pt idx="1149" formatCode="0.00E+00">
                  <c:v>-4.8939200000000003E-164</c:v>
                </c:pt>
                <c:pt idx="1150" formatCode="0.00E+00">
                  <c:v>1.6363000000000001E-162</c:v>
                </c:pt>
                <c:pt idx="1151" formatCode="0.00E+00">
                  <c:v>2.8263800000000001E-162</c:v>
                </c:pt>
                <c:pt idx="1152" formatCode="0.00E+00">
                  <c:v>9.4396400000000002E-163</c:v>
                </c:pt>
                <c:pt idx="1153" formatCode="0.00E+00">
                  <c:v>-4.8049599999999996E-162</c:v>
                </c:pt>
                <c:pt idx="1154" formatCode="0.00E+00">
                  <c:v>-9.7695200000000008E-162</c:v>
                </c:pt>
                <c:pt idx="1155" formatCode="0.00E+00">
                  <c:v>-4.7396600000000001E-162</c:v>
                </c:pt>
                <c:pt idx="1156" formatCode="0.00E+00">
                  <c:v>1.4639799999999999E-161</c:v>
                </c:pt>
                <c:pt idx="1157" formatCode="0.00E+00">
                  <c:v>3.4012800000000001E-161</c:v>
                </c:pt>
                <c:pt idx="1158" formatCode="0.00E+00">
                  <c:v>1.9835399999999998E-161</c:v>
                </c:pt>
                <c:pt idx="1159" formatCode="0.00E+00">
                  <c:v>-4.9232399999999996E-161</c:v>
                </c:pt>
                <c:pt idx="1160" formatCode="0.00E+00">
                  <c:v>-1.3066900000000001E-160</c:v>
                </c:pt>
                <c:pt idx="1161" formatCode="0.00E+00">
                  <c:v>-1.0640900000000001E-160</c:v>
                </c:pt>
                <c:pt idx="1162" formatCode="0.00E+00">
                  <c:v>1.18029E-160</c:v>
                </c:pt>
                <c:pt idx="1163" formatCode="0.00E+00">
                  <c:v>4.2380600000000003E-160</c:v>
                </c:pt>
                <c:pt idx="1164" formatCode="0.00E+00">
                  <c:v>3.9765099999999997E-160</c:v>
                </c:pt>
                <c:pt idx="1165" formatCode="0.00E+00">
                  <c:v>-3.5830999999999997E-160</c:v>
                </c:pt>
                <c:pt idx="1166" formatCode="0.00E+00">
                  <c:v>-1.5332100000000001E-159</c:v>
                </c:pt>
                <c:pt idx="1167" formatCode="0.00E+00">
                  <c:v>-1.71175E-159</c:v>
                </c:pt>
                <c:pt idx="1168" formatCode="0.00E+00">
                  <c:v>6.79995E-160</c:v>
                </c:pt>
                <c:pt idx="1169" formatCode="0.00E+00">
                  <c:v>4.9754600000000003E-159</c:v>
                </c:pt>
                <c:pt idx="1170" formatCode="0.00E+00">
                  <c:v>6.4087400000000002E-159</c:v>
                </c:pt>
                <c:pt idx="1171" formatCode="0.00E+00">
                  <c:v>-1.2326699999999999E-159</c:v>
                </c:pt>
                <c:pt idx="1172" formatCode="0.00E+00">
                  <c:v>-1.71253E-158</c:v>
                </c:pt>
                <c:pt idx="1173" formatCode="0.00E+00">
                  <c:v>-2.5872400000000001E-158</c:v>
                </c:pt>
                <c:pt idx="1174" formatCode="0.00E+00">
                  <c:v>-4.2719E-159</c:v>
                </c:pt>
                <c:pt idx="1175" formatCode="0.00E+00">
                  <c:v>5.0299899999999997E-158</c:v>
                </c:pt>
                <c:pt idx="1176" formatCode="0.00E+00">
                  <c:v>8.8202699999999995E-158</c:v>
                </c:pt>
                <c:pt idx="1177" formatCode="0.00E+00">
                  <c:v>2.47512E-158</c:v>
                </c:pt>
                <c:pt idx="1178" formatCode="0.00E+00">
                  <c:v>-1.64891E-157</c:v>
                </c:pt>
                <c:pt idx="1179" formatCode="0.00E+00">
                  <c:v>-3.2077899999999997E-157</c:v>
                </c:pt>
                <c:pt idx="1180" formatCode="0.00E+00">
                  <c:v>-1.2270400000000001E-157</c:v>
                </c:pt>
                <c:pt idx="1181" formatCode="0.00E+00">
                  <c:v>5.7988299999999998E-157</c:v>
                </c:pt>
                <c:pt idx="1182" formatCode="0.00E+00">
                  <c:v>1.29357E-156</c:v>
                </c:pt>
                <c:pt idx="1183" formatCode="0.00E+00">
                  <c:v>8.5939700000000006E-157</c:v>
                </c:pt>
                <c:pt idx="1184" formatCode="0.00E+00">
                  <c:v>-1.4880200000000001E-156</c:v>
                </c:pt>
                <c:pt idx="1185" formatCode="0.00E+00">
                  <c:v>-4.2675700000000002E-156</c:v>
                </c:pt>
                <c:pt idx="1186" formatCode="0.00E+00">
                  <c:v>-3.3136200000000001E-156</c:v>
                </c:pt>
                <c:pt idx="1187" formatCode="0.00E+00">
                  <c:v>4.6910799999999999E-156</c:v>
                </c:pt>
                <c:pt idx="1188" formatCode="0.00E+00">
                  <c:v>1.5523700000000001E-155</c:v>
                </c:pt>
                <c:pt idx="1189" formatCode="0.00E+00">
                  <c:v>1.46761E-155</c:v>
                </c:pt>
                <c:pt idx="1190" formatCode="0.00E+00">
                  <c:v>-1.1606300000000001E-155</c:v>
                </c:pt>
                <c:pt idx="1191" formatCode="0.00E+00">
                  <c:v>-5.2607199999999998E-155</c:v>
                </c:pt>
                <c:pt idx="1192" formatCode="0.00E+00">
                  <c:v>-5.8417500000000004E-155</c:v>
                </c:pt>
                <c:pt idx="1193" formatCode="0.00E+00">
                  <c:v>2.8811600000000002E-155</c:v>
                </c:pt>
                <c:pt idx="1194" formatCode="0.00E+00">
                  <c:v>1.8641600000000001E-154</c:v>
                </c:pt>
                <c:pt idx="1195" formatCode="0.00E+00">
                  <c:v>2.4123499999999999E-154</c:v>
                </c:pt>
                <c:pt idx="1196" formatCode="0.00E+00">
                  <c:v>-3.5215499999999999E-155</c:v>
                </c:pt>
                <c:pt idx="1197" formatCode="0.00E+00">
                  <c:v>-6.1173199999999996E-154</c:v>
                </c:pt>
                <c:pt idx="1198" formatCode="0.00E+00">
                  <c:v>-8.6282899999999995E-154</c:v>
                </c:pt>
                <c:pt idx="1199" formatCode="0.00E+00">
                  <c:v>1.5799700000000001E-154</c:v>
                </c:pt>
                <c:pt idx="1200" formatCode="0.00E+00">
                  <c:v>2.5270899999999998E-153</c:v>
                </c:pt>
                <c:pt idx="1201" formatCode="0.00E+00">
                  <c:v>4.1577199999999998E-153</c:v>
                </c:pt>
                <c:pt idx="1202" formatCode="0.00E+00">
                  <c:v>1.4600100000000001E-153</c:v>
                </c:pt>
                <c:pt idx="1203" formatCode="0.00E+00">
                  <c:v>-6.6114500000000001E-153</c:v>
                </c:pt>
                <c:pt idx="1204" formatCode="0.00E+00">
                  <c:v>-1.3625999999999999E-152</c:v>
                </c:pt>
                <c:pt idx="1205" formatCode="0.00E+00">
                  <c:v>-6.9994700000000005E-153</c:v>
                </c:pt>
                <c:pt idx="1206" formatCode="0.00E+00">
                  <c:v>1.9307800000000001E-152</c:v>
                </c:pt>
                <c:pt idx="1207" formatCode="0.00E+00">
                  <c:v>4.5579800000000001E-152</c:v>
                </c:pt>
                <c:pt idx="1208" formatCode="0.00E+00">
                  <c:v>2.5773099999999999E-152</c:v>
                </c:pt>
                <c:pt idx="1209" formatCode="0.00E+00">
                  <c:v>-6.9762400000000002E-152</c:v>
                </c:pt>
                <c:pt idx="1210" formatCode="0.00E+00">
                  <c:v>-1.81217E-151</c:v>
                </c:pt>
                <c:pt idx="1211" formatCode="0.00E+00">
                  <c:v>-1.3844000000000001E-151</c:v>
                </c:pt>
                <c:pt idx="1212" formatCode="0.00E+00">
                  <c:v>1.9846800000000002E-151</c:v>
                </c:pt>
                <c:pt idx="1213" formatCode="0.00E+00">
                  <c:v>6.5637699999999998E-151</c:v>
                </c:pt>
                <c:pt idx="1214" formatCode="0.00E+00">
                  <c:v>6.2818099999999998E-151</c:v>
                </c:pt>
                <c:pt idx="1215" formatCode="0.00E+00">
                  <c:v>-4.7636200000000002E-151</c:v>
                </c:pt>
                <c:pt idx="1216" formatCode="0.00E+00">
                  <c:v>-2.1894900000000001E-150</c:v>
                </c:pt>
                <c:pt idx="1217" formatCode="0.00E+00">
                  <c:v>-2.32026E-150</c:v>
                </c:pt>
                <c:pt idx="1218" formatCode="0.00E+00">
                  <c:v>1.5791300000000001E-150</c:v>
                </c:pt>
                <c:pt idx="1219" formatCode="0.00E+00">
                  <c:v>8.4383600000000004E-150</c:v>
                </c:pt>
                <c:pt idx="1220" formatCode="0.00E+00">
                  <c:v>1.0945500000000001E-149</c:v>
                </c:pt>
                <c:pt idx="1221" formatCode="0.00E+00">
                  <c:v>-3.4040900000000001E-151</c:v>
                </c:pt>
                <c:pt idx="1222" formatCode="0.00E+00">
                  <c:v>-2.4148199999999998E-149</c:v>
                </c:pt>
                <c:pt idx="1223" formatCode="0.00E+00">
                  <c:v>-3.7156300000000001E-149</c:v>
                </c:pt>
                <c:pt idx="1224" formatCode="0.00E+00">
                  <c:v>-5.4662800000000005E-150</c:v>
                </c:pt>
                <c:pt idx="1225" formatCode="0.00E+00">
                  <c:v>7.3762400000000004E-149</c:v>
                </c:pt>
                <c:pt idx="1226" formatCode="0.00E+00">
                  <c:v>1.26227E-148</c:v>
                </c:pt>
                <c:pt idx="1227" formatCode="0.00E+00">
                  <c:v>2.0801900000000002E-149</c:v>
                </c:pt>
                <c:pt idx="1228" formatCode="0.00E+00">
                  <c:v>-2.8357900000000002E-148</c:v>
                </c:pt>
                <c:pt idx="1229" formatCode="0.00E+00">
                  <c:v>-5.4340600000000003E-148</c:v>
                </c:pt>
                <c:pt idx="1230" formatCode="0.00E+00">
                  <c:v>-2.7249999999999998E-148</c:v>
                </c:pt>
                <c:pt idx="1231" formatCode="0.00E+00">
                  <c:v>7.6046699999999993E-148</c:v>
                </c:pt>
                <c:pt idx="1232" formatCode="0.00E+00">
                  <c:v>1.7861299999999999E-147</c:v>
                </c:pt>
                <c:pt idx="1233" formatCode="0.00E+00">
                  <c:v>9.9355299999999997E-148</c:v>
                </c:pt>
                <c:pt idx="1234" formatCode="0.00E+00">
                  <c:v>-2.7714199999999999E-147</c:v>
                </c:pt>
                <c:pt idx="1235" formatCode="0.00E+00">
                  <c:v>-7.2033300000000005E-147</c:v>
                </c:pt>
                <c:pt idx="1236" formatCode="0.00E+00">
                  <c:v>-6.0033099999999997E-147</c:v>
                </c:pt>
                <c:pt idx="1237" formatCode="0.00E+00">
                  <c:v>5.9171799999999998E-147</c:v>
                </c:pt>
                <c:pt idx="1238" formatCode="0.00E+00">
                  <c:v>2.2149599999999999E-146</c:v>
                </c:pt>
                <c:pt idx="1239" formatCode="0.00E+00">
                  <c:v>2.0439600000000001E-146</c:v>
                </c:pt>
                <c:pt idx="1240" formatCode="0.00E+00">
                  <c:v>-2.0453899999999999E-146</c:v>
                </c:pt>
                <c:pt idx="1241" formatCode="0.00E+00">
                  <c:v>-8.3946000000000008E-146</c:v>
                </c:pt>
                <c:pt idx="1242" formatCode="0.00E+00">
                  <c:v>-9.1879700000000009E-146</c:v>
                </c:pt>
                <c:pt idx="1243" formatCode="0.00E+00">
                  <c:v>4.4615199999999997E-146</c:v>
                </c:pt>
                <c:pt idx="1244" formatCode="0.00E+00">
                  <c:v>2.8856000000000001E-145</c:v>
                </c:pt>
                <c:pt idx="1245" formatCode="0.00E+00">
                  <c:v>3.7290199999999997E-145</c:v>
                </c:pt>
                <c:pt idx="1246" formatCode="0.00E+00">
                  <c:v>-4.6269699999999997E-146</c:v>
                </c:pt>
                <c:pt idx="1247" formatCode="0.00E+00">
                  <c:v>-9.1703600000000005E-145</c:v>
                </c:pt>
                <c:pt idx="1248" formatCode="0.00E+00">
                  <c:v>-1.3394600000000001E-144</c:v>
                </c:pt>
                <c:pt idx="1249" formatCode="0.00E+00">
                  <c:v>4.3624599999999999E-146</c:v>
                </c:pt>
                <c:pt idx="1250" formatCode="0.00E+00">
                  <c:v>3.3612399999999999E-144</c:v>
                </c:pt>
                <c:pt idx="1251" formatCode="0.00E+00">
                  <c:v>5.7088900000000004E-144</c:v>
                </c:pt>
                <c:pt idx="1252" formatCode="0.00E+00">
                  <c:v>2.13302E-144</c:v>
                </c:pt>
                <c:pt idx="1253" formatCode="0.00E+00">
                  <c:v>-8.8554400000000002E-144</c:v>
                </c:pt>
                <c:pt idx="1254" formatCode="0.00E+00">
                  <c:v>-1.7899E-143</c:v>
                </c:pt>
                <c:pt idx="1255" formatCode="0.00E+00">
                  <c:v>-6.4576799999999998E-144</c:v>
                </c:pt>
                <c:pt idx="1256" formatCode="0.00E+00">
                  <c:v>3.3956899999999999E-143</c:v>
                </c:pt>
                <c:pt idx="1257" formatCode="0.00E+00">
                  <c:v>7.4622299999999997E-143</c:v>
                </c:pt>
                <c:pt idx="1258" formatCode="0.00E+00">
                  <c:v>4.7242300000000001E-143</c:v>
                </c:pt>
                <c:pt idx="1259" formatCode="0.00E+00">
                  <c:v>-9.4333999999999991E-143</c:v>
                </c:pt>
                <c:pt idx="1260" formatCode="0.00E+00">
                  <c:v>-2.6278400000000002E-142</c:v>
                </c:pt>
                <c:pt idx="1261" formatCode="0.00E+00">
                  <c:v>-2.1131600000000001E-142</c:v>
                </c:pt>
                <c:pt idx="1262" formatCode="0.00E+00">
                  <c:v>2.58991E-142</c:v>
                </c:pt>
                <c:pt idx="1263" formatCode="0.00E+00">
                  <c:v>8.9251900000000005E-142</c:v>
                </c:pt>
                <c:pt idx="1264" formatCode="0.00E+00">
                  <c:v>7.9267799999999993E-142</c:v>
                </c:pt>
                <c:pt idx="1265" formatCode="0.00E+00">
                  <c:v>-8.9638999999999996E-142</c:v>
                </c:pt>
                <c:pt idx="1266" formatCode="0.00E+00">
                  <c:v>-3.4929799999999998E-141</c:v>
                </c:pt>
                <c:pt idx="1267" formatCode="0.00E+00">
                  <c:v>-3.84146E-141</c:v>
                </c:pt>
                <c:pt idx="1268" formatCode="0.00E+00">
                  <c:v>1.7047700000000001E-141</c:v>
                </c:pt>
                <c:pt idx="1269" formatCode="0.00E+00">
                  <c:v>1.1703299999999999E-140</c:v>
                </c:pt>
                <c:pt idx="1270" formatCode="0.00E+00">
                  <c:v>1.5438700000000001E-140</c:v>
                </c:pt>
                <c:pt idx="1271" formatCode="0.00E+00">
                  <c:v>-8.3229899999999995E-142</c:v>
                </c:pt>
                <c:pt idx="1272" formatCode="0.00E+00">
                  <c:v>-3.5189399999999998E-140</c:v>
                </c:pt>
                <c:pt idx="1273" formatCode="0.00E+00">
                  <c:v>-5.2897699999999999E-140</c:v>
                </c:pt>
                <c:pt idx="1274" formatCode="0.00E+00">
                  <c:v>-1.9597499999999999E-141</c:v>
                </c:pt>
                <c:pt idx="1275" formatCode="0.00E+00">
                  <c:v>1.2271399999999999E-139</c:v>
                </c:pt>
                <c:pt idx="1276" formatCode="0.00E+00">
                  <c:v>2.08684E-139</c:v>
                </c:pt>
                <c:pt idx="1277" formatCode="0.00E+00">
                  <c:v>5.7731799999999998E-140</c:v>
                </c:pt>
                <c:pt idx="1278" formatCode="0.00E+00">
                  <c:v>-3.9327400000000001E-139</c:v>
                </c:pt>
                <c:pt idx="1279" formatCode="0.00E+00">
                  <c:v>-7.8898800000000001E-139</c:v>
                </c:pt>
                <c:pt idx="1280" formatCode="0.00E+00">
                  <c:v>-4.2671699999999998E-139</c:v>
                </c:pt>
                <c:pt idx="1281" formatCode="0.00E+00">
                  <c:v>1.0271099999999999E-138</c:v>
                </c:pt>
                <c:pt idx="1282" formatCode="0.00E+00">
                  <c:v>2.47682E-138</c:v>
                </c:pt>
                <c:pt idx="1283" formatCode="0.00E+00">
                  <c:v>1.3594999999999999E-138</c:v>
                </c:pt>
                <c:pt idx="1284" formatCode="0.00E+00">
                  <c:v>-3.9469300000000001E-138</c:v>
                </c:pt>
                <c:pt idx="1285" formatCode="0.00E+00">
                  <c:v>-1.01428E-137</c:v>
                </c:pt>
                <c:pt idx="1286" formatCode="0.00E+00">
                  <c:v>-7.9613199999999996E-138</c:v>
                </c:pt>
                <c:pt idx="1287" formatCode="0.00E+00">
                  <c:v>1.03687E-137</c:v>
                </c:pt>
                <c:pt idx="1288" formatCode="0.00E+00">
                  <c:v>3.5221900000000002E-137</c:v>
                </c:pt>
                <c:pt idx="1289" formatCode="0.00E+00">
                  <c:v>3.2450699999999999E-137</c:v>
                </c:pt>
                <c:pt idx="1290" formatCode="0.00E+00">
                  <c:v>-3.08075E-137</c:v>
                </c:pt>
                <c:pt idx="1291" formatCode="0.00E+00">
                  <c:v>-1.2906E-136</c:v>
                </c:pt>
                <c:pt idx="1292" formatCode="0.00E+00">
                  <c:v>-1.4235000000000001E-136</c:v>
                </c:pt>
                <c:pt idx="1293" formatCode="0.00E+00">
                  <c:v>6.65486E-137</c:v>
                </c:pt>
                <c:pt idx="1294" formatCode="0.00E+00">
                  <c:v>4.4279200000000001E-136</c:v>
                </c:pt>
                <c:pt idx="1295" formatCode="0.00E+00">
                  <c:v>5.8762799999999998E-136</c:v>
                </c:pt>
                <c:pt idx="1296" formatCode="0.00E+00">
                  <c:v>-5.3287500000000001E-138</c:v>
                </c:pt>
                <c:pt idx="1297" formatCode="0.00E+00">
                  <c:v>-1.2600000000000001E-135</c:v>
                </c:pt>
                <c:pt idx="1298" formatCode="0.00E+00">
                  <c:v>-1.87709E-135</c:v>
                </c:pt>
                <c:pt idx="1299" formatCode="0.00E+00">
                  <c:v>7.3065399999999996E-137</c:v>
                </c:pt>
                <c:pt idx="1300" formatCode="0.00E+00">
                  <c:v>4.75778E-135</c:v>
                </c:pt>
                <c:pt idx="1301" formatCode="0.00E+00">
                  <c:v>7.9562800000000001E-135</c:v>
                </c:pt>
                <c:pt idx="1302" formatCode="0.00E+00">
                  <c:v>2.2838600000000001E-135</c:v>
                </c:pt>
                <c:pt idx="1303" formatCode="0.00E+00">
                  <c:v>-1.45634E-134</c:v>
                </c:pt>
                <c:pt idx="1304" formatCode="0.00E+00">
                  <c:v>-2.9085799999999999E-134</c:v>
                </c:pt>
                <c:pt idx="1305" formatCode="0.00E+00">
                  <c:v>-1.46982E-134</c:v>
                </c:pt>
                <c:pt idx="1306" formatCode="0.00E+00">
                  <c:v>4.09232E-134</c:v>
                </c:pt>
                <c:pt idx="1307" formatCode="0.00E+00">
                  <c:v>9.6406100000000004E-134</c:v>
                </c:pt>
                <c:pt idx="1308" formatCode="0.00E+00">
                  <c:v>5.5505199999999998E-134</c:v>
                </c:pt>
                <c:pt idx="1309" formatCode="0.00E+00">
                  <c:v>-1.42815E-133</c:v>
                </c:pt>
                <c:pt idx="1310" formatCode="0.00E+00">
                  <c:v>-3.7369899999999997E-133</c:v>
                </c:pt>
                <c:pt idx="1311" formatCode="0.00E+00">
                  <c:v>-2.8950199999999998E-133</c:v>
                </c:pt>
                <c:pt idx="1312" formatCode="0.00E+00">
                  <c:v>3.9662499999999997E-133</c:v>
                </c:pt>
                <c:pt idx="1313" formatCode="0.00E+00">
                  <c:v>1.32441E-132</c:v>
                </c:pt>
                <c:pt idx="1314" formatCode="0.00E+00">
                  <c:v>1.2427E-132</c:v>
                </c:pt>
                <c:pt idx="1315" formatCode="0.00E+00">
                  <c:v>-1.0244000000000001E-132</c:v>
                </c:pt>
                <c:pt idx="1316" formatCode="0.00E+00">
                  <c:v>-4.5437299999999999E-132</c:v>
                </c:pt>
                <c:pt idx="1317" formatCode="0.00E+00">
                  <c:v>-5.0410500000000003E-132</c:v>
                </c:pt>
                <c:pt idx="1318" formatCode="0.00E+00">
                  <c:v>2.3106400000000001E-132</c:v>
                </c:pt>
                <c:pt idx="1319" formatCode="0.00E+00">
                  <c:v>1.5530499999999999E-131</c:v>
                </c:pt>
                <c:pt idx="1320" formatCode="0.00E+00">
                  <c:v>2.0488199999999999E-131</c:v>
                </c:pt>
                <c:pt idx="1321" formatCode="0.00E+00">
                  <c:v>-1.3924399999999999E-132</c:v>
                </c:pt>
                <c:pt idx="1322" formatCode="0.00E+00">
                  <c:v>-4.79013E-131</c:v>
                </c:pt>
                <c:pt idx="1323" formatCode="0.00E+00">
                  <c:v>-7.22408E-131</c:v>
                </c:pt>
                <c:pt idx="1324" formatCode="0.00E+00">
                  <c:v>-4.3827200000000002E-132</c:v>
                </c:pt>
                <c:pt idx="1325" formatCode="0.00E+00">
                  <c:v>1.6265299999999999E-130</c:v>
                </c:pt>
                <c:pt idx="1326" formatCode="0.00E+00">
                  <c:v>2.7526199999999999E-130</c:v>
                </c:pt>
                <c:pt idx="1327" formatCode="0.00E+00">
                  <c:v>6.3467300000000004E-131</c:v>
                </c:pt>
                <c:pt idx="1328" formatCode="0.00E+00">
                  <c:v>-5.5563E-130</c:v>
                </c:pt>
                <c:pt idx="1329" formatCode="0.00E+00">
                  <c:v>-1.08663E-129</c:v>
                </c:pt>
                <c:pt idx="1330" formatCode="0.00E+00">
                  <c:v>-5.4387300000000003E-130</c:v>
                </c:pt>
                <c:pt idx="1331" formatCode="0.00E+00">
                  <c:v>1.54768E-129</c:v>
                </c:pt>
                <c:pt idx="1332" formatCode="0.00E+00">
                  <c:v>3.6417799999999999E-129</c:v>
                </c:pt>
                <c:pt idx="1333" formatCode="0.00E+00">
                  <c:v>2.1557200000000001E-129</c:v>
                </c:pt>
                <c:pt idx="1334" formatCode="0.00E+00">
                  <c:v>-5.1591700000000001E-129</c:v>
                </c:pt>
                <c:pt idx="1335" formatCode="0.00E+00">
                  <c:v>-1.3598300000000001E-128</c:v>
                </c:pt>
                <c:pt idx="1336" formatCode="0.00E+00">
                  <c:v>-9.9724399999999995E-129</c:v>
                </c:pt>
                <c:pt idx="1337" formatCode="0.00E+00">
                  <c:v>1.61868E-128</c:v>
                </c:pt>
                <c:pt idx="1338" formatCode="0.00E+00">
                  <c:v>5.1538600000000003E-128</c:v>
                </c:pt>
                <c:pt idx="1339" formatCode="0.00E+00">
                  <c:v>5.0013400000000003E-128</c:v>
                </c:pt>
                <c:pt idx="1340" formatCode="0.00E+00">
                  <c:v>-3.3468200000000002E-128</c:v>
                </c:pt>
                <c:pt idx="1341" formatCode="0.00E+00">
                  <c:v>-1.6564999999999999E-127</c:v>
                </c:pt>
                <c:pt idx="1342" formatCode="0.00E+00">
                  <c:v>-1.8951499999999999E-127</c:v>
                </c:pt>
                <c:pt idx="1343" formatCode="0.00E+00">
                  <c:v>7.2540000000000001E-128</c:v>
                </c:pt>
                <c:pt idx="1344" formatCode="0.00E+00">
                  <c:v>5.4566699999999996E-127</c:v>
                </c:pt>
                <c:pt idx="1345" formatCode="0.00E+00">
                  <c:v>6.78968E-127</c:v>
                </c:pt>
                <c:pt idx="1346" formatCode="0.00E+00">
                  <c:v>-2.4022E-127</c:v>
                </c:pt>
                <c:pt idx="1347" formatCode="0.00E+00">
                  <c:v>-2.1029000000000002E-126</c:v>
                </c:pt>
                <c:pt idx="1348" formatCode="0.00E+00">
                  <c:v>-3.0674999999999997E-126</c:v>
                </c:pt>
                <c:pt idx="1349" formatCode="0.00E+00">
                  <c:v>-3.5367000000000002E-127</c:v>
                </c:pt>
                <c:pt idx="1350" formatCode="0.00E+00">
                  <c:v>6.3214999999999998E-126</c:v>
                </c:pt>
                <c:pt idx="1351" formatCode="0.00E+00">
                  <c:v>1.11214E-125</c:v>
                </c:pt>
                <c:pt idx="1352" formatCode="0.00E+00">
                  <c:v>3.7493899999999997E-126</c:v>
                </c:pt>
                <c:pt idx="1353" formatCode="0.00E+00">
                  <c:v>-1.92218E-125</c:v>
                </c:pt>
                <c:pt idx="1354" formatCode="0.00E+00">
                  <c:v>-3.9272999999999998E-125</c:v>
                </c:pt>
                <c:pt idx="1355" formatCode="0.00E+00">
                  <c:v>-1.94307E-125</c:v>
                </c:pt>
                <c:pt idx="1356" formatCode="0.00E+00">
                  <c:v>5.7934499999999996E-125</c:v>
                </c:pt>
                <c:pt idx="1357" formatCode="0.00E+00">
                  <c:v>1.3493400000000001E-124</c:v>
                </c:pt>
                <c:pt idx="1358" formatCode="0.00E+00">
                  <c:v>7.5676300000000001E-125</c:v>
                </c:pt>
                <c:pt idx="1359" formatCode="0.00E+00">
                  <c:v>-2.0600100000000001E-124</c:v>
                </c:pt>
                <c:pt idx="1360" formatCode="0.00E+00">
                  <c:v>-5.3621699999999999E-124</c:v>
                </c:pt>
                <c:pt idx="1361" formatCode="0.00E+00">
                  <c:v>-4.3398000000000002E-124</c:v>
                </c:pt>
                <c:pt idx="1362" formatCode="0.00E+00">
                  <c:v>4.9496499999999996E-124</c:v>
                </c:pt>
                <c:pt idx="1363" formatCode="0.00E+00">
                  <c:v>1.7563499999999999E-123</c:v>
                </c:pt>
                <c:pt idx="1364" formatCode="0.00E+00">
                  <c:v>1.6272199999999999E-123</c:v>
                </c:pt>
                <c:pt idx="1365" formatCode="0.00E+00">
                  <c:v>-1.5359099999999999E-123</c:v>
                </c:pt>
                <c:pt idx="1366" formatCode="0.00E+00">
                  <c:v>-6.4450500000000002E-123</c:v>
                </c:pt>
                <c:pt idx="1367" formatCode="0.00E+00">
                  <c:v>-7.0574900000000004E-123</c:v>
                </c:pt>
                <c:pt idx="1368" formatCode="0.00E+00">
                  <c:v>3.53165E-123</c:v>
                </c:pt>
                <c:pt idx="1369" formatCode="0.00E+00">
                  <c:v>2.2559800000000001E-122</c:v>
                </c:pt>
                <c:pt idx="1370" formatCode="0.00E+00">
                  <c:v>3.0151900000000002E-122</c:v>
                </c:pt>
                <c:pt idx="1371" formatCode="0.00E+00">
                  <c:v>1.1183E-123</c:v>
                </c:pt>
                <c:pt idx="1372" formatCode="0.00E+00">
                  <c:v>-6.0774499999999998E-122</c:v>
                </c:pt>
                <c:pt idx="1373" formatCode="0.00E+00">
                  <c:v>-8.9611599999999995E-122</c:v>
                </c:pt>
                <c:pt idx="1374" formatCode="0.00E+00">
                  <c:v>1.3309599999999999E-122</c:v>
                </c:pt>
                <c:pt idx="1375" formatCode="0.00E+00">
                  <c:v>2.5646499999999999E-121</c:v>
                </c:pt>
                <c:pt idx="1376" formatCode="0.00E+00">
                  <c:v>4.2307899999999999E-121</c:v>
                </c:pt>
                <c:pt idx="1377" formatCode="0.00E+00">
                  <c:v>1.31322E-121</c:v>
                </c:pt>
                <c:pt idx="1378" formatCode="0.00E+00">
                  <c:v>-7.39991E-121</c:v>
                </c:pt>
                <c:pt idx="1379" formatCode="0.00E+00">
                  <c:v>-1.4961399999999999E-120</c:v>
                </c:pt>
                <c:pt idx="1380" formatCode="0.00E+00">
                  <c:v>-7.5856E-121</c:v>
                </c:pt>
                <c:pt idx="1381" formatCode="0.00E+00">
                  <c:v>2.1261400000000002E-120</c:v>
                </c:pt>
                <c:pt idx="1382" formatCode="0.00E+00">
                  <c:v>4.99361E-120</c:v>
                </c:pt>
                <c:pt idx="1383" formatCode="0.00E+00">
                  <c:v>2.7547999999999998E-120</c:v>
                </c:pt>
                <c:pt idx="1384" formatCode="0.00E+00">
                  <c:v>-7.8285000000000006E-120</c:v>
                </c:pt>
                <c:pt idx="1385" formatCode="0.00E+00">
                  <c:v>-2.0284299999999999E-119</c:v>
                </c:pt>
                <c:pt idx="1386" formatCode="0.00E+00">
                  <c:v>-1.69807E-119</c:v>
                </c:pt>
                <c:pt idx="1387" formatCode="0.00E+00">
                  <c:v>1.6179600000000001E-119</c:v>
                </c:pt>
                <c:pt idx="1388" formatCode="0.00E+00">
                  <c:v>6.1154700000000002E-119</c:v>
                </c:pt>
                <c:pt idx="1389" formatCode="0.00E+00">
                  <c:v>5.5729900000000002E-119</c:v>
                </c:pt>
                <c:pt idx="1390" formatCode="0.00E+00">
                  <c:v>-5.8939499999999997E-119</c:v>
                </c:pt>
                <c:pt idx="1391" formatCode="0.00E+00">
                  <c:v>-2.3625200000000001E-118</c:v>
                </c:pt>
                <c:pt idx="1392" formatCode="0.00E+00">
                  <c:v>-2.6274799999999999E-118</c:v>
                </c:pt>
                <c:pt idx="1393" formatCode="0.00E+00">
                  <c:v>1.0578E-118</c:v>
                </c:pt>
                <c:pt idx="1394" formatCode="0.00E+00">
                  <c:v>7.7063999999999996E-118</c:v>
                </c:pt>
                <c:pt idx="1395" formatCode="0.00E+00">
                  <c:v>1.00561E-117</c:v>
                </c:pt>
                <c:pt idx="1396" formatCode="0.00E+00">
                  <c:v>-1.2716200000000001E-118</c:v>
                </c:pt>
                <c:pt idx="1397" formatCode="0.00E+00">
                  <c:v>-2.49758E-117</c:v>
                </c:pt>
                <c:pt idx="1398" formatCode="0.00E+00">
                  <c:v>-3.71052E-117</c:v>
                </c:pt>
                <c:pt idx="1399" formatCode="0.00E+00">
                  <c:v>-1.3987999999999999E-118</c:v>
                </c:pt>
                <c:pt idx="1400" formatCode="0.00E+00">
                  <c:v>8.5964600000000001E-117</c:v>
                </c:pt>
                <c:pt idx="1401" formatCode="0.00E+00">
                  <c:v>1.4706299999999999E-116</c:v>
                </c:pt>
                <c:pt idx="1402" formatCode="0.00E+00">
                  <c:v>4.56373E-117</c:v>
                </c:pt>
                <c:pt idx="1403" formatCode="0.00E+00">
                  <c:v>-2.6170499999999999E-116</c:v>
                </c:pt>
                <c:pt idx="1404" formatCode="0.00E+00">
                  <c:v>-5.1575500000000003E-116</c:v>
                </c:pt>
                <c:pt idx="1405" formatCode="0.00E+00">
                  <c:v>-1.9983600000000001E-116</c:v>
                </c:pt>
                <c:pt idx="1406" formatCode="0.00E+00">
                  <c:v>9.2379300000000003E-116</c:v>
                </c:pt>
                <c:pt idx="1407" formatCode="0.00E+00">
                  <c:v>2.0535400000000002E-115</c:v>
                </c:pt>
                <c:pt idx="1408" formatCode="0.00E+00">
                  <c:v>1.3069399999999999E-115</c:v>
                </c:pt>
                <c:pt idx="1409" formatCode="0.00E+00">
                  <c:v>-2.5439700000000002E-115</c:v>
                </c:pt>
                <c:pt idx="1410" formatCode="0.00E+00">
                  <c:v>-7.1532300000000004E-115</c:v>
                </c:pt>
                <c:pt idx="1411" formatCode="0.00E+00">
                  <c:v>-6.0596099999999997E-115</c:v>
                </c:pt>
                <c:pt idx="1412" formatCode="0.00E+00">
                  <c:v>5.8481800000000002E-115</c:v>
                </c:pt>
                <c:pt idx="1413" formatCode="0.00E+00">
                  <c:v>2.1907499999999999E-114</c:v>
                </c:pt>
                <c:pt idx="1414" formatCode="0.00E+00">
                  <c:v>1.8873900000000001E-114</c:v>
                </c:pt>
                <c:pt idx="1415" formatCode="0.00E+00">
                  <c:v>-2.5195199999999998E-114</c:v>
                </c:pt>
                <c:pt idx="1416" formatCode="0.00E+00">
                  <c:v>-9.2620799999999997E-114</c:v>
                </c:pt>
                <c:pt idx="1417" formatCode="0.00E+00">
                  <c:v>-1.02161E-113</c:v>
                </c:pt>
                <c:pt idx="1418" formatCode="0.00E+00">
                  <c:v>4.02482E-114</c:v>
                </c:pt>
                <c:pt idx="1419" formatCode="0.00E+00">
                  <c:v>2.9775899999999999E-113</c:v>
                </c:pt>
                <c:pt idx="1420" formatCode="0.00E+00">
                  <c:v>3.95115E-113</c:v>
                </c:pt>
                <c:pt idx="1421" formatCode="0.00E+00">
                  <c:v>-2.3608000000000001E-114</c:v>
                </c:pt>
                <c:pt idx="1422" formatCode="0.00E+00">
                  <c:v>-9.1007600000000001E-113</c:v>
                </c:pt>
                <c:pt idx="1423" formatCode="0.00E+00">
                  <c:v>-1.35173E-112</c:v>
                </c:pt>
                <c:pt idx="1424" formatCode="0.00E+00">
                  <c:v>1.3476299999999999E-114</c:v>
                </c:pt>
                <c:pt idx="1425" formatCode="0.00E+00">
                  <c:v>3.30819E-112</c:v>
                </c:pt>
                <c:pt idx="1426" formatCode="0.00E+00">
                  <c:v>5.5705100000000002E-112</c:v>
                </c:pt>
                <c:pt idx="1427" formatCode="0.00E+00">
                  <c:v>1.66139E-112</c:v>
                </c:pt>
                <c:pt idx="1428" formatCode="0.00E+00">
                  <c:v>-9.9825599999999991E-112</c:v>
                </c:pt>
                <c:pt idx="1429" formatCode="0.00E+00">
                  <c:v>-1.9870500000000001E-111</c:v>
                </c:pt>
                <c:pt idx="1430" formatCode="0.00E+00">
                  <c:v>-9.0004200000000005E-112</c:v>
                </c:pt>
                <c:pt idx="1431" formatCode="0.00E+00">
                  <c:v>3.1783400000000001E-111</c:v>
                </c:pt>
                <c:pt idx="1432" formatCode="0.00E+00">
                  <c:v>7.2894800000000004E-111</c:v>
                </c:pt>
                <c:pt idx="1433" formatCode="0.00E+00">
                  <c:v>4.5987899999999998E-111</c:v>
                </c:pt>
                <c:pt idx="1434" formatCode="0.00E+00">
                  <c:v>-9.1700399999999997E-111</c:v>
                </c:pt>
                <c:pt idx="1435" formatCode="0.00E+00">
                  <c:v>-2.5114400000000001E-110</c:v>
                </c:pt>
                <c:pt idx="1436" formatCode="0.00E+00">
                  <c:v>-1.85418E-110</c:v>
                </c:pt>
                <c:pt idx="1437" formatCode="0.00E+00">
                  <c:v>3.0013399999999998E-110</c:v>
                </c:pt>
                <c:pt idx="1438" formatCode="0.00E+00">
                  <c:v>9.5328499999999996E-110</c:v>
                </c:pt>
                <c:pt idx="1439" formatCode="0.00E+00">
                  <c:v>9.0539200000000003E-110</c:v>
                </c:pt>
                <c:pt idx="1440" formatCode="0.00E+00">
                  <c:v>-6.8444199999999997E-110</c:v>
                </c:pt>
                <c:pt idx="1441" formatCode="0.00E+00">
                  <c:v>-3.1777700000000002E-109</c:v>
                </c:pt>
                <c:pt idx="1442" formatCode="0.00E+00">
                  <c:v>-3.6058899999999998E-109</c:v>
                </c:pt>
                <c:pt idx="1443" formatCode="0.00E+00">
                  <c:v>1.46113E-109</c:v>
                </c:pt>
                <c:pt idx="1444" formatCode="0.00E+00">
                  <c:v>1.06682E-108</c:v>
                </c:pt>
                <c:pt idx="1445" formatCode="0.00E+00">
                  <c:v>1.3835500000000001E-108</c:v>
                </c:pt>
                <c:pt idx="1446" formatCode="0.00E+00">
                  <c:v>-2.16468E-109</c:v>
                </c:pt>
                <c:pt idx="1447" formatCode="0.00E+00">
                  <c:v>-3.5503300000000003E-108</c:v>
                </c:pt>
                <c:pt idx="1448" formatCode="0.00E+00">
                  <c:v>-5.20525E-108</c:v>
                </c:pt>
                <c:pt idx="1449" formatCode="0.00E+00">
                  <c:v>4.7337200000000003E-110</c:v>
                </c:pt>
                <c:pt idx="1450" formatCode="0.00E+00">
                  <c:v>1.27762E-107</c:v>
                </c:pt>
                <c:pt idx="1451" formatCode="0.00E+00">
                  <c:v>2.1880800000000001E-107</c:v>
                </c:pt>
                <c:pt idx="1452" formatCode="0.00E+00">
                  <c:v>8.4647999999999995E-108</c:v>
                </c:pt>
                <c:pt idx="1453" formatCode="0.00E+00">
                  <c:v>-3.3172800000000002E-107</c:v>
                </c:pt>
                <c:pt idx="1454" formatCode="0.00E+00">
                  <c:v>-6.7047499999999999E-107</c:v>
                </c:pt>
                <c:pt idx="1455" formatCode="0.00E+00">
                  <c:v>-2.1633900000000001E-107</c:v>
                </c:pt>
                <c:pt idx="1456" formatCode="0.00E+00">
                  <c:v>1.3560599999999999E-106</c:v>
                </c:pt>
                <c:pt idx="1457" formatCode="0.00E+00">
                  <c:v>2.9343499999999999E-106</c:v>
                </c:pt>
                <c:pt idx="1458" formatCode="0.00E+00">
                  <c:v>1.9059000000000001E-106</c:v>
                </c:pt>
                <c:pt idx="1459" formatCode="0.00E+00">
                  <c:v>-3.4317600000000002E-106</c:v>
                </c:pt>
                <c:pt idx="1460" formatCode="0.00E+00">
                  <c:v>-9.8043100000000005E-106</c:v>
                </c:pt>
                <c:pt idx="1461" formatCode="0.00E+00">
                  <c:v>-8.0329400000000004E-106</c:v>
                </c:pt>
                <c:pt idx="1462" formatCode="0.00E+00">
                  <c:v>9.4730500000000002E-106</c:v>
                </c:pt>
                <c:pt idx="1463" formatCode="0.00E+00">
                  <c:v>3.33593E-105</c:v>
                </c:pt>
                <c:pt idx="1464" formatCode="0.00E+00">
                  <c:v>3.0903700000000001E-105</c:v>
                </c:pt>
                <c:pt idx="1465" formatCode="0.00E+00">
                  <c:v>-2.8780300000000002E-105</c:v>
                </c:pt>
                <c:pt idx="1466" formatCode="0.00E+00">
                  <c:v>-1.20609E-104</c:v>
                </c:pt>
                <c:pt idx="1467" formatCode="0.00E+00">
                  <c:v>-1.29912E-104</c:v>
                </c:pt>
                <c:pt idx="1468" formatCode="0.00E+00">
                  <c:v>7.1679999999999997E-105</c:v>
                </c:pt>
                <c:pt idx="1469" formatCode="0.00E+00">
                  <c:v>4.2865100000000003E-104</c:v>
                </c:pt>
                <c:pt idx="1470" formatCode="0.00E+00">
                  <c:v>5.50574E-104</c:v>
                </c:pt>
                <c:pt idx="1471" formatCode="0.00E+00">
                  <c:v>-7.8245199999999992E-105</c:v>
                </c:pt>
                <c:pt idx="1472" formatCode="0.00E+00">
                  <c:v>-1.3943600000000001E-103</c:v>
                </c:pt>
                <c:pt idx="1473" formatCode="0.00E+00">
                  <c:v>-2.09722E-103</c:v>
                </c:pt>
                <c:pt idx="1474" formatCode="0.00E+00">
                  <c:v>-2.40546E-104</c:v>
                </c:pt>
                <c:pt idx="1475" formatCode="0.00E+00">
                  <c:v>4.37086E-103</c:v>
                </c:pt>
                <c:pt idx="1476" formatCode="0.00E+00">
                  <c:v>7.3962099999999998E-103</c:v>
                </c:pt>
                <c:pt idx="1477" formatCode="0.00E+00">
                  <c:v>1.2651400000000001E-103</c:v>
                </c:pt>
                <c:pt idx="1478" formatCode="0.00E+00">
                  <c:v>-1.6243500000000001E-102</c:v>
                </c:pt>
                <c:pt idx="1479" formatCode="0.00E+00">
                  <c:v>-3.0969599999999999E-102</c:v>
                </c:pt>
                <c:pt idx="1480" formatCode="0.00E+00">
                  <c:v>-1.4707299999999999E-102</c:v>
                </c:pt>
                <c:pt idx="1481" formatCode="0.00E+00">
                  <c:v>4.5769199999999998E-102</c:v>
                </c:pt>
                <c:pt idx="1482" formatCode="0.00E+00">
                  <c:v>1.0695E-101</c:v>
                </c:pt>
                <c:pt idx="1483" formatCode="0.00E+00">
                  <c:v>6.9069200000000003E-102</c:v>
                </c:pt>
                <c:pt idx="1484" formatCode="0.00E+00">
                  <c:v>-1.32246E-101</c:v>
                </c:pt>
                <c:pt idx="1485" formatCode="0.00E+00">
                  <c:v>-3.6726600000000001E-101</c:v>
                </c:pt>
                <c:pt idx="1486" formatCode="0.00E+00">
                  <c:v>-2.7635699999999999E-101</c:v>
                </c:pt>
                <c:pt idx="1487" formatCode="0.00E+00">
                  <c:v>4.2351899999999998E-101</c:v>
                </c:pt>
                <c:pt idx="1488" formatCode="0.00E+00">
                  <c:v>1.3676200000000001E-100</c:v>
                </c:pt>
                <c:pt idx="1489" formatCode="0.00E+00">
                  <c:v>1.2842599999999999E-100</c:v>
                </c:pt>
                <c:pt idx="1490" formatCode="0.00E+00">
                  <c:v>-1.06734E-100</c:v>
                </c:pt>
                <c:pt idx="1491" formatCode="0.00E+00">
                  <c:v>-4.7521199999999997E-100</c:v>
                </c:pt>
                <c:pt idx="1492" formatCode="0.00E+00">
                  <c:v>-5.4247600000000001E-100</c:v>
                </c:pt>
                <c:pt idx="1493" formatCode="0.00E+00">
                  <c:v>1.8514200000000001E-100</c:v>
                </c:pt>
                <c:pt idx="1494" formatCode="0.00E+00">
                  <c:v>1.5034999999999999E-99</c:v>
                </c:pt>
                <c:pt idx="1495" formatCode="0.00E+00">
                  <c:v>1.90495E-99</c:v>
                </c:pt>
                <c:pt idx="1496" formatCode="0.00E+00">
                  <c:v>-5.7636799999999997E-100</c:v>
                </c:pt>
                <c:pt idx="1497" formatCode="0.00E+00">
                  <c:v>-5.6629999999999996E-99</c:v>
                </c:pt>
                <c:pt idx="1498" formatCode="0.00E+00">
                  <c:v>-8.1713400000000004E-99</c:v>
                </c:pt>
                <c:pt idx="1499" formatCode="0.00E+00">
                  <c:v>-1.82245E-100</c:v>
                </c:pt>
                <c:pt idx="1500" formatCode="0.00E+00">
                  <c:v>1.9119799999999998E-98</c:v>
                </c:pt>
                <c:pt idx="1501" formatCode="0.00E+00">
                  <c:v>3.2896700000000001E-98</c:v>
                </c:pt>
                <c:pt idx="1502" formatCode="0.00E+00">
                  <c:v>1.23035E-98</c:v>
                </c:pt>
                <c:pt idx="1503" formatCode="0.00E+00">
                  <c:v>-5.1450199999999998E-98</c:v>
                </c:pt>
                <c:pt idx="1504" formatCode="0.00E+00">
                  <c:v>-1.0437499999999999E-97</c:v>
                </c:pt>
                <c:pt idx="1505" formatCode="0.00E+00">
                  <c:v>-3.93799E-98</c:v>
                </c:pt>
                <c:pt idx="1506" formatCode="0.00E+00">
                  <c:v>1.92848E-97</c:v>
                </c:pt>
                <c:pt idx="1507" formatCode="0.00E+00">
                  <c:v>4.25832E-97</c:v>
                </c:pt>
                <c:pt idx="1508" formatCode="0.00E+00">
                  <c:v>2.6770599999999998E-97</c:v>
                </c:pt>
                <c:pt idx="1509" formatCode="0.00E+00">
                  <c:v>-5.3882299999999997E-97</c:v>
                </c:pt>
                <c:pt idx="1510" formatCode="0.00E+00">
                  <c:v>-1.50054E-96</c:v>
                </c:pt>
                <c:pt idx="1511" formatCode="0.00E+00">
                  <c:v>-1.25936E-96</c:v>
                </c:pt>
                <c:pt idx="1512" formatCode="0.00E+00">
                  <c:v>1.26955E-96</c:v>
                </c:pt>
                <c:pt idx="1513" formatCode="0.00E+00">
                  <c:v>4.6982700000000004E-96</c:v>
                </c:pt>
                <c:pt idx="1514" formatCode="0.00E+00">
                  <c:v>4.2265099999999999E-96</c:v>
                </c:pt>
                <c:pt idx="1515" formatCode="0.00E+00">
                  <c:v>-4.7116699999999998E-96</c:v>
                </c:pt>
                <c:pt idx="1516" formatCode="0.00E+00">
                  <c:v>-1.8423100000000001E-95</c:v>
                </c:pt>
                <c:pt idx="1517" formatCode="0.00E+00">
                  <c:v>-1.9730399999999999E-95</c:v>
                </c:pt>
                <c:pt idx="1518" formatCode="0.00E+00">
                  <c:v>1.09261E-95</c:v>
                </c:pt>
                <c:pt idx="1519" formatCode="0.00E+00">
                  <c:v>6.5440199999999994E-95</c:v>
                </c:pt>
                <c:pt idx="1520" formatCode="0.00E+00">
                  <c:v>8.5828200000000005E-95</c:v>
                </c:pt>
                <c:pt idx="1521" formatCode="0.00E+00">
                  <c:v>-3.7843699999999997E-96</c:v>
                </c:pt>
                <c:pt idx="1522" formatCode="0.00E+00">
                  <c:v>-1.93978E-94</c:v>
                </c:pt>
                <c:pt idx="1523" formatCode="0.00E+00">
                  <c:v>-2.9361999999999998E-94</c:v>
                </c:pt>
                <c:pt idx="1524" formatCode="0.00E+00">
                  <c:v>-1.39493E-95</c:v>
                </c:pt>
                <c:pt idx="1525" formatCode="0.00E+00">
                  <c:v>6.7618899999999999E-94</c:v>
                </c:pt>
                <c:pt idx="1526" formatCode="0.00E+00">
                  <c:v>1.13925E-93</c:v>
                </c:pt>
                <c:pt idx="1527" formatCode="0.00E+00">
                  <c:v>2.8419300000000001E-94</c:v>
                </c:pt>
                <c:pt idx="1528" formatCode="0.00E+00">
                  <c:v>-2.1953299999999999E-93</c:v>
                </c:pt>
                <c:pt idx="1529" formatCode="0.00E+00">
                  <c:v>-4.2718899999999998E-93</c:v>
                </c:pt>
                <c:pt idx="1530" formatCode="0.00E+00">
                  <c:v>-1.8704900000000001E-93</c:v>
                </c:pt>
                <c:pt idx="1531" formatCode="0.00E+00">
                  <c:v>6.9633899999999998E-93</c:v>
                </c:pt>
                <c:pt idx="1532" formatCode="0.00E+00">
                  <c:v>1.5903900000000001E-92</c:v>
                </c:pt>
                <c:pt idx="1533" formatCode="0.00E+00">
                  <c:v>1.02525E-92</c:v>
                </c:pt>
                <c:pt idx="1534" formatCode="0.00E+00">
                  <c:v>-1.9500300000000002E-92</c:v>
                </c:pt>
                <c:pt idx="1535" formatCode="0.00E+00">
                  <c:v>-5.44666E-92</c:v>
                </c:pt>
                <c:pt idx="1536" formatCode="0.00E+00">
                  <c:v>-4.2422999999999997E-92</c:v>
                </c:pt>
                <c:pt idx="1537" formatCode="0.00E+00">
                  <c:v>5.7857899999999998E-92</c:v>
                </c:pt>
                <c:pt idx="1538" formatCode="0.00E+00">
                  <c:v>1.93031E-91</c:v>
                </c:pt>
                <c:pt idx="1539" formatCode="0.00E+00">
                  <c:v>1.7821500000000001E-91</c:v>
                </c:pt>
                <c:pt idx="1540" formatCode="0.00E+00">
                  <c:v>-1.6347999999999999E-91</c:v>
                </c:pt>
                <c:pt idx="1541" formatCode="0.00E+00">
                  <c:v>-6.9441800000000001E-91</c:v>
                </c:pt>
                <c:pt idx="1542" formatCode="0.00E+00">
                  <c:v>-7.9246499999999999E-91</c:v>
                </c:pt>
                <c:pt idx="1543" formatCode="0.00E+00">
                  <c:v>2.4813199999999998E-91</c:v>
                </c:pt>
                <c:pt idx="1544" formatCode="0.00E+00">
                  <c:v>2.14202E-90</c:v>
                </c:pt>
                <c:pt idx="1545" formatCode="0.00E+00">
                  <c:v>2.8072100000000002E-90</c:v>
                </c:pt>
                <c:pt idx="1546" formatCode="0.00E+00">
                  <c:v>-4.4104899999999998E-91</c:v>
                </c:pt>
                <c:pt idx="1547" formatCode="0.00E+00">
                  <c:v>-7.2331700000000002E-90</c:v>
                </c:pt>
                <c:pt idx="1548" formatCode="0.00E+00">
                  <c:v>-1.0578200000000001E-89</c:v>
                </c:pt>
                <c:pt idx="1549" formatCode="0.00E+00">
                  <c:v>8.7511500000000006E-92</c:v>
                </c:pt>
                <c:pt idx="1550" formatCode="0.00E+00">
                  <c:v>2.5779399999999999E-89</c:v>
                </c:pt>
                <c:pt idx="1551" formatCode="0.00E+00">
                  <c:v>4.3797000000000003E-89</c:v>
                </c:pt>
                <c:pt idx="1552" formatCode="0.00E+00">
                  <c:v>1.5094500000000001E-89</c:v>
                </c:pt>
                <c:pt idx="1553" formatCode="0.00E+00">
                  <c:v>-7.22157E-89</c:v>
                </c:pt>
                <c:pt idx="1554" formatCode="0.00E+00">
                  <c:v>-1.4581900000000001E-88</c:v>
                </c:pt>
                <c:pt idx="1555" formatCode="0.00E+00">
                  <c:v>-6.3005200000000005E-89</c:v>
                </c:pt>
                <c:pt idx="1556" formatCode="0.00E+00">
                  <c:v>2.4249999999999999E-88</c:v>
                </c:pt>
                <c:pt idx="1557" formatCode="0.00E+00">
                  <c:v>5.4498400000000002E-88</c:v>
                </c:pt>
                <c:pt idx="1558" formatCode="0.00E+00">
                  <c:v>3.1770299999999997E-88</c:v>
                </c:pt>
                <c:pt idx="1559" formatCode="0.00E+00">
                  <c:v>-7.6939999999999997E-88</c:v>
                </c:pt>
                <c:pt idx="1560" formatCode="0.00E+00">
                  <c:v>-2.0498200000000002E-87</c:v>
                </c:pt>
                <c:pt idx="1561" formatCode="0.00E+00">
                  <c:v>-1.7062100000000001E-87</c:v>
                </c:pt>
                <c:pt idx="1562" formatCode="0.00E+00">
                  <c:v>1.7382900000000001E-87</c:v>
                </c:pt>
                <c:pt idx="1563" formatCode="0.00E+00">
                  <c:v>6.4347500000000002E-87</c:v>
                </c:pt>
                <c:pt idx="1564" formatCode="0.00E+00">
                  <c:v>5.9643499999999998E-87</c:v>
                </c:pt>
                <c:pt idx="1565" formatCode="0.00E+00">
                  <c:v>-5.7553799999999996E-87</c:v>
                </c:pt>
                <c:pt idx="1566" formatCode="0.00E+00">
                  <c:v>-2.3807700000000001E-86</c:v>
                </c:pt>
                <c:pt idx="1567" formatCode="0.00E+00">
                  <c:v>-2.5567199999999998E-86</c:v>
                </c:pt>
                <c:pt idx="1568" formatCode="0.00E+00">
                  <c:v>1.40306E-86</c:v>
                </c:pt>
                <c:pt idx="1569" formatCode="0.00E+00">
                  <c:v>8.4112100000000005E-86</c:v>
                </c:pt>
                <c:pt idx="1570" formatCode="0.00E+00">
                  <c:v>1.1144499999999999E-85</c:v>
                </c:pt>
                <c:pt idx="1571" formatCode="0.00E+00">
                  <c:v>1.02864E-87</c:v>
                </c:pt>
                <c:pt idx="1572" formatCode="0.00E+00">
                  <c:v>-2.3529100000000001E-85</c:v>
                </c:pt>
                <c:pt idx="1573" formatCode="0.00E+00">
                  <c:v>-3.5807400000000002E-85</c:v>
                </c:pt>
                <c:pt idx="1574" formatCode="0.00E+00">
                  <c:v>-1.0227400000000001E-86</c:v>
                </c:pt>
                <c:pt idx="1575" formatCode="0.00E+00">
                  <c:v>8.4255100000000001E-85</c:v>
                </c:pt>
                <c:pt idx="1576" formatCode="0.00E+00">
                  <c:v>1.41482E-84</c:v>
                </c:pt>
                <c:pt idx="1577" formatCode="0.00E+00">
                  <c:v>3.6234200000000001E-85</c:v>
                </c:pt>
                <c:pt idx="1578" formatCode="0.00E+00">
                  <c:v>-2.6994900000000001E-84</c:v>
                </c:pt>
                <c:pt idx="1579" formatCode="0.00E+00">
                  <c:v>-5.2504000000000001E-84</c:v>
                </c:pt>
                <c:pt idx="1580" formatCode="0.00E+00">
                  <c:v>-2.1234600000000002E-84</c:v>
                </c:pt>
                <c:pt idx="1581" formatCode="0.00E+00">
                  <c:v>9.2492999999999999E-84</c:v>
                </c:pt>
                <c:pt idx="1582" formatCode="0.00E+00">
                  <c:v>2.1000899999999999E-83</c:v>
                </c:pt>
                <c:pt idx="1583" formatCode="0.00E+00">
                  <c:v>1.51768E-83</c:v>
                </c:pt>
                <c:pt idx="1584" formatCode="0.00E+00">
                  <c:v>-1.9502300000000001E-83</c:v>
                </c:pt>
                <c:pt idx="1585" formatCode="0.00E+00">
                  <c:v>-6.0291000000000002E-83</c:v>
                </c:pt>
                <c:pt idx="1586" formatCode="0.00E+00">
                  <c:v>-4.4425000000000003E-83</c:v>
                </c:pt>
                <c:pt idx="1587" formatCode="0.00E+00">
                  <c:v>7.7542599999999994E-83</c:v>
                </c:pt>
                <c:pt idx="1588" formatCode="0.00E+00">
                  <c:v>2.4264100000000001E-82</c:v>
                </c:pt>
                <c:pt idx="1589" formatCode="0.00E+00">
                  <c:v>2.2938899999999999E-82</c:v>
                </c:pt>
                <c:pt idx="1590" formatCode="0.00E+00">
                  <c:v>-1.8099200000000001E-82</c:v>
                </c:pt>
                <c:pt idx="1591" formatCode="0.00E+00">
                  <c:v>-8.2800500000000005E-82</c:v>
                </c:pt>
                <c:pt idx="1592" formatCode="0.00E+00">
                  <c:v>-9.5395000000000004E-82</c:v>
                </c:pt>
                <c:pt idx="1593" formatCode="0.00E+00">
                  <c:v>3.0365999999999997E-82</c:v>
                </c:pt>
                <c:pt idx="1594" formatCode="0.00E+00">
                  <c:v>2.5896699999999999E-81</c:v>
                </c:pt>
                <c:pt idx="1595" formatCode="0.00E+00">
                  <c:v>3.2419200000000001E-81</c:v>
                </c:pt>
                <c:pt idx="1596" formatCode="0.00E+00">
                  <c:v>-1.1889600000000001E-81</c:v>
                </c:pt>
                <c:pt idx="1597" formatCode="0.00E+00">
                  <c:v>-1.01888E-80</c:v>
                </c:pt>
                <c:pt idx="1598" formatCode="0.00E+00">
                  <c:v>-1.50015E-80</c:v>
                </c:pt>
                <c:pt idx="1599" formatCode="0.00E+00">
                  <c:v>-2.2135500000000002E-81</c:v>
                </c:pt>
                <c:pt idx="1600" formatCode="0.00E+00">
                  <c:v>2.9796500000000001E-80</c:v>
                </c:pt>
                <c:pt idx="1601" formatCode="0.00E+00">
                  <c:v>5.27606E-80</c:v>
                </c:pt>
                <c:pt idx="1602" formatCode="0.00E+00">
                  <c:v>1.8668700000000001E-80</c:v>
                </c:pt>
                <c:pt idx="1603" formatCode="0.00E+00">
                  <c:v>-8.6861300000000006E-80</c:v>
                </c:pt>
                <c:pt idx="1604" formatCode="0.00E+00">
                  <c:v>-1.7246299999999999E-79</c:v>
                </c:pt>
                <c:pt idx="1605" formatCode="0.00E+00">
                  <c:v>-5.5486E-80</c:v>
                </c:pt>
                <c:pt idx="1606" formatCode="0.00E+00">
                  <c:v>3.4848499999999998E-79</c:v>
                </c:pt>
                <c:pt idx="1607" formatCode="0.00E+00">
                  <c:v>7.5582000000000004E-79</c:v>
                </c:pt>
                <c:pt idx="1608" formatCode="0.00E+00">
                  <c:v>4.9840599999999997E-79</c:v>
                </c:pt>
                <c:pt idx="1609" formatCode="0.00E+00">
                  <c:v>-8.6324500000000004E-79</c:v>
                </c:pt>
                <c:pt idx="1610" formatCode="0.00E+00">
                  <c:v>-2.4949499999999998E-78</c:v>
                </c:pt>
                <c:pt idx="1611" formatCode="0.00E+00">
                  <c:v>-2.0827400000000001E-78</c:v>
                </c:pt>
                <c:pt idx="1612" formatCode="0.00E+00">
                  <c:v>2.23151E-78</c:v>
                </c:pt>
                <c:pt idx="1613" formatCode="0.00E+00">
                  <c:v>8.10279E-78</c:v>
                </c:pt>
                <c:pt idx="1614" formatCode="0.00E+00">
                  <c:v>7.3342000000000004E-78</c:v>
                </c:pt>
                <c:pt idx="1615" formatCode="0.00E+00">
                  <c:v>-8.0142099999999999E-78</c:v>
                </c:pt>
                <c:pt idx="1616" formatCode="0.00E+00">
                  <c:v>-3.16991E-77</c:v>
                </c:pt>
                <c:pt idx="1617" formatCode="0.00E+00">
                  <c:v>-3.4554199999999997E-77</c:v>
                </c:pt>
                <c:pt idx="1618" formatCode="0.00E+00">
                  <c:v>1.59534E-77</c:v>
                </c:pt>
                <c:pt idx="1619" formatCode="0.00E+00">
                  <c:v>1.05938E-76</c:v>
                </c:pt>
                <c:pt idx="1620" formatCode="0.00E+00">
                  <c:v>1.3755800000000001E-76</c:v>
                </c:pt>
                <c:pt idx="1621" formatCode="0.00E+00">
                  <c:v>-1.9954299999999999E-77</c:v>
                </c:pt>
                <c:pt idx="1622" formatCode="0.00E+00">
                  <c:v>-3.5208000000000001E-76</c:v>
                </c:pt>
                <c:pt idx="1623" formatCode="0.00E+00">
                  <c:v>-5.3374100000000003E-76</c:v>
                </c:pt>
                <c:pt idx="1624" formatCode="0.00E+00">
                  <c:v>-7.8299199999999997E-77</c:v>
                </c:pt>
                <c:pt idx="1625" formatCode="0.00E+00">
                  <c:v>1.06554E-75</c:v>
                </c:pt>
                <c:pt idx="1626" formatCode="0.00E+00">
                  <c:v>1.83142E-75</c:v>
                </c:pt>
                <c:pt idx="1627" formatCode="0.00E+00">
                  <c:v>4.1319999999999999E-76</c:v>
                </c:pt>
                <c:pt idx="1628" formatCode="0.00E+00">
                  <c:v>-3.6821400000000002E-75</c:v>
                </c:pt>
                <c:pt idx="1629" formatCode="0.00E+00">
                  <c:v>-7.0521999999999996E-75</c:v>
                </c:pt>
                <c:pt idx="1630" formatCode="0.00E+00">
                  <c:v>-2.7195E-75</c:v>
                </c:pt>
                <c:pt idx="1631" formatCode="0.00E+00">
                  <c:v>1.2810800000000001E-74</c:v>
                </c:pt>
                <c:pt idx="1632" formatCode="0.00E+00">
                  <c:v>2.8498099999999999E-74</c:v>
                </c:pt>
                <c:pt idx="1633" formatCode="0.00E+00">
                  <c:v>1.8303599999999998E-74</c:v>
                </c:pt>
                <c:pt idx="1634" formatCode="0.00E+00">
                  <c:v>-3.4678100000000001E-74</c:v>
                </c:pt>
                <c:pt idx="1635" formatCode="0.00E+00">
                  <c:v>-9.7314099999999998E-74</c:v>
                </c:pt>
                <c:pt idx="1636" formatCode="0.00E+00">
                  <c:v>-7.7257300000000006E-74</c:v>
                </c:pt>
                <c:pt idx="1637" formatCode="0.00E+00">
                  <c:v>9.9131100000000005E-74</c:v>
                </c:pt>
                <c:pt idx="1638" formatCode="0.00E+00">
                  <c:v>3.3649400000000001E-73</c:v>
                </c:pt>
                <c:pt idx="1639" formatCode="0.00E+00">
                  <c:v>3.0503999999999999E-73</c:v>
                </c:pt>
                <c:pt idx="1640" formatCode="0.00E+00">
                  <c:v>-3.0548999999999999E-73</c:v>
                </c:pt>
                <c:pt idx="1641" formatCode="0.00E+00">
                  <c:v>-1.2442800000000001E-72</c:v>
                </c:pt>
                <c:pt idx="1642" formatCode="0.00E+00">
                  <c:v>-1.3981599999999999E-72</c:v>
                </c:pt>
                <c:pt idx="1643" formatCode="0.00E+00">
                  <c:v>4.8589400000000001E-73</c:v>
                </c:pt>
                <c:pt idx="1644" formatCode="0.00E+00">
                  <c:v>3.8902599999999998E-72</c:v>
                </c:pt>
                <c:pt idx="1645" formatCode="0.00E+00">
                  <c:v>5.0699600000000002E-72</c:v>
                </c:pt>
                <c:pt idx="1646" formatCode="0.00E+00">
                  <c:v>-8.87282E-73</c:v>
                </c:pt>
                <c:pt idx="1647" formatCode="0.00E+00">
                  <c:v>-1.3341699999999999E-71</c:v>
                </c:pt>
                <c:pt idx="1648" formatCode="0.00E+00">
                  <c:v>-1.9431700000000002E-71</c:v>
                </c:pt>
                <c:pt idx="1649" formatCode="0.00E+00">
                  <c:v>1.25806E-73</c:v>
                </c:pt>
                <c:pt idx="1650" formatCode="0.00E+00">
                  <c:v>4.7027700000000001E-71</c:v>
                </c:pt>
                <c:pt idx="1651" formatCode="0.00E+00">
                  <c:v>7.8882100000000002E-71</c:v>
                </c:pt>
                <c:pt idx="1652" formatCode="0.00E+00">
                  <c:v>2.1825699999999999E-71</c:v>
                </c:pt>
                <c:pt idx="1653" formatCode="0.00E+00">
                  <c:v>-1.4645999999999998E-70</c:v>
                </c:pt>
                <c:pt idx="1654" formatCode="0.00E+00">
                  <c:v>-2.9192500000000002E-70</c:v>
                </c:pt>
                <c:pt idx="1655" formatCode="0.00E+00">
                  <c:v>-1.49755E-70</c:v>
                </c:pt>
                <c:pt idx="1656" formatCode="0.00E+00">
                  <c:v>4.0672899999999997E-70</c:v>
                </c:pt>
                <c:pt idx="1657" formatCode="0.00E+00">
                  <c:v>9.6289300000000003E-70</c:v>
                </c:pt>
                <c:pt idx="1658" formatCode="0.00E+00">
                  <c:v>5.4470700000000002E-70</c:v>
                </c:pt>
                <c:pt idx="1659" formatCode="0.00E+00">
                  <c:v>-1.48204E-69</c:v>
                </c:pt>
                <c:pt idx="1660" formatCode="0.00E+00">
                  <c:v>-3.8252899999999999E-69</c:v>
                </c:pt>
                <c:pt idx="1661" formatCode="0.00E+00">
                  <c:v>-2.8645999999999997E-69</c:v>
                </c:pt>
                <c:pt idx="1662" formatCode="0.00E+00">
                  <c:v>4.2253E-69</c:v>
                </c:pt>
                <c:pt idx="1663" formatCode="0.00E+00">
                  <c:v>1.3829399999999999E-68</c:v>
                </c:pt>
                <c:pt idx="1664" formatCode="0.00E+00">
                  <c:v>1.37679E-68</c:v>
                </c:pt>
                <c:pt idx="1665" formatCode="0.00E+00">
                  <c:v>-7.6413499999999996E-69</c:v>
                </c:pt>
                <c:pt idx="1666" formatCode="0.00E+00">
                  <c:v>-4.1635800000000003E-68</c:v>
                </c:pt>
                <c:pt idx="1667" formatCode="0.00E+00">
                  <c:v>-4.75097E-68</c:v>
                </c:pt>
                <c:pt idx="1668" formatCode="0.00E+00">
                  <c:v>2.0352899999999999E-68</c:v>
                </c:pt>
                <c:pt idx="1669" formatCode="0.00E+00">
                  <c:v>1.4295499999999999E-67</c:v>
                </c:pt>
                <c:pt idx="1670" formatCode="0.00E+00">
                  <c:v>1.8357400000000001E-67</c:v>
                </c:pt>
                <c:pt idx="1671" formatCode="0.00E+00">
                  <c:v>-3.3434599999999999E-68</c:v>
                </c:pt>
                <c:pt idx="1672" formatCode="0.00E+00">
                  <c:v>-4.8171900000000002E-67</c:v>
                </c:pt>
                <c:pt idx="1673" formatCode="0.00E+00">
                  <c:v>-6.9852300000000004E-67</c:v>
                </c:pt>
                <c:pt idx="1674" formatCode="0.00E+00">
                  <c:v>2.9636099999999999E-68</c:v>
                </c:pt>
                <c:pt idx="1675" formatCode="0.00E+00">
                  <c:v>1.78218E-66</c:v>
                </c:pt>
                <c:pt idx="1676" formatCode="0.00E+00">
                  <c:v>3.0064200000000001E-66</c:v>
                </c:pt>
                <c:pt idx="1677" formatCode="0.00E+00">
                  <c:v>1.01411E-66</c:v>
                </c:pt>
                <c:pt idx="1678" formatCode="0.00E+00">
                  <c:v>-5.0171800000000003E-66</c:v>
                </c:pt>
                <c:pt idx="1679" formatCode="0.00E+00">
                  <c:v>-9.9910000000000001E-66</c:v>
                </c:pt>
                <c:pt idx="1680" formatCode="0.00E+00">
                  <c:v>-3.6464499999999998E-66</c:v>
                </c:pt>
                <c:pt idx="1681" formatCode="0.00E+00">
                  <c:v>1.88274E-65</c:v>
                </c:pt>
                <c:pt idx="1682" formatCode="0.00E+00">
                  <c:v>4.1303800000000001E-65</c:v>
                </c:pt>
                <c:pt idx="1683" formatCode="0.00E+00">
                  <c:v>2.6254100000000002E-65</c:v>
                </c:pt>
                <c:pt idx="1684" formatCode="0.00E+00">
                  <c:v>-5.0102800000000003E-65</c:v>
                </c:pt>
                <c:pt idx="1685" formatCode="0.00E+00">
                  <c:v>-1.39828E-64</c:v>
                </c:pt>
                <c:pt idx="1686" formatCode="0.00E+00">
                  <c:v>-1.1014099999999999E-64</c:v>
                </c:pt>
                <c:pt idx="1687" formatCode="0.00E+00">
                  <c:v>1.46286E-64</c:v>
                </c:pt>
                <c:pt idx="1688" formatCode="0.00E+00">
                  <c:v>4.9061900000000001E-64</c:v>
                </c:pt>
                <c:pt idx="1689" formatCode="0.00E+00">
                  <c:v>4.33075E-64</c:v>
                </c:pt>
                <c:pt idx="1690" formatCode="0.00E+00">
                  <c:v>-4.9884200000000003E-64</c:v>
                </c:pt>
                <c:pt idx="1691" formatCode="0.00E+00">
                  <c:v>-1.9208099999999999E-63</c:v>
                </c:pt>
                <c:pt idx="1692" formatCode="0.00E+00">
                  <c:v>-2.0632100000000001E-63</c:v>
                </c:pt>
                <c:pt idx="1693" formatCode="0.00E+00">
                  <c:v>1.0571299999999999E-63</c:v>
                </c:pt>
                <c:pt idx="1694" formatCode="0.00E+00">
                  <c:v>6.5778000000000003E-63</c:v>
                </c:pt>
                <c:pt idx="1695" formatCode="0.00E+00">
                  <c:v>8.4530999999999997E-63</c:v>
                </c:pt>
                <c:pt idx="1696" formatCode="0.00E+00">
                  <c:v>-1.3178500000000001E-63</c:v>
                </c:pt>
                <c:pt idx="1697" formatCode="0.00E+00">
                  <c:v>-2.1746400000000001E-62</c:v>
                </c:pt>
                <c:pt idx="1698" formatCode="0.00E+00">
                  <c:v>-3.25143E-62</c:v>
                </c:pt>
                <c:pt idx="1699" formatCode="0.00E+00">
                  <c:v>-3.09872E-63</c:v>
                </c:pt>
                <c:pt idx="1700" formatCode="0.00E+00">
                  <c:v>6.9608800000000004E-62</c:v>
                </c:pt>
                <c:pt idx="1701" formatCode="0.00E+00">
                  <c:v>1.1839799999999999E-61</c:v>
                </c:pt>
                <c:pt idx="1702" formatCode="0.00E+00">
                  <c:v>2.8434700000000002E-62</c:v>
                </c:pt>
                <c:pt idx="1703" formatCode="0.00E+00">
                  <c:v>-2.3277900000000001E-61</c:v>
                </c:pt>
                <c:pt idx="1704" formatCode="0.00E+00">
                  <c:v>-4.55437E-61</c:v>
                </c:pt>
                <c:pt idx="1705" formatCode="0.00E+00">
                  <c:v>-2.20697E-61</c:v>
                </c:pt>
                <c:pt idx="1706" formatCode="0.00E+00">
                  <c:v>6.7480100000000002E-61</c:v>
                </c:pt>
                <c:pt idx="1707" formatCode="0.00E+00">
                  <c:v>1.5860199999999999E-60</c:v>
                </c:pt>
                <c:pt idx="1708" formatCode="0.00E+00">
                  <c:v>1.00818E-60</c:v>
                </c:pt>
                <c:pt idx="1709" formatCode="0.00E+00">
                  <c:v>-2.0368699999999999E-60</c:v>
                </c:pt>
                <c:pt idx="1710" formatCode="0.00E+00">
                  <c:v>-5.5843700000000004E-60</c:v>
                </c:pt>
                <c:pt idx="1711" formatCode="0.00E+00">
                  <c:v>-4.1234799999999999E-60</c:v>
                </c:pt>
                <c:pt idx="1712" formatCode="0.00E+00">
                  <c:v>6.72183E-60</c:v>
                </c:pt>
                <c:pt idx="1713" formatCode="0.00E+00">
                  <c:v>2.1286699999999999E-59</c:v>
                </c:pt>
                <c:pt idx="1714" formatCode="0.00E+00">
                  <c:v>1.9623599999999999E-59</c:v>
                </c:pt>
                <c:pt idx="1715" formatCode="0.00E+00">
                  <c:v>-1.7845799999999999E-59</c:v>
                </c:pt>
                <c:pt idx="1716" formatCode="0.00E+00">
                  <c:v>-7.6193500000000001E-59</c:v>
                </c:pt>
                <c:pt idx="1717" formatCode="0.00E+00">
                  <c:v>-8.6359599999999991E-59</c:v>
                </c:pt>
                <c:pt idx="1718" formatCode="0.00E+00">
                  <c:v>2.7199599999999999E-59</c:v>
                </c:pt>
                <c:pt idx="1719" formatCode="0.00E+00">
                  <c:v>2.3102900000000001E-58</c:v>
                </c:pt>
                <c:pt idx="1720" formatCode="0.00E+00">
                  <c:v>2.99344E-58</c:v>
                </c:pt>
                <c:pt idx="1721" formatCode="0.00E+00">
                  <c:v>-5.5653800000000002E-59</c:v>
                </c:pt>
                <c:pt idx="1722" formatCode="0.00E+00">
                  <c:v>-7.9046499999999996E-58</c:v>
                </c:pt>
                <c:pt idx="1723" formatCode="0.00E+00">
                  <c:v>-1.16516E-57</c:v>
                </c:pt>
                <c:pt idx="1724" formatCode="0.00E+00">
                  <c:v>-5.6087999999999997E-59</c:v>
                </c:pt>
                <c:pt idx="1725" formatCode="0.00E+00">
                  <c:v>2.6583200000000002E-57</c:v>
                </c:pt>
                <c:pt idx="1726" formatCode="0.00E+00">
                  <c:v>4.6146800000000002E-57</c:v>
                </c:pt>
                <c:pt idx="1727" formatCode="0.00E+00">
                  <c:v>1.8531800000000001E-57</c:v>
                </c:pt>
                <c:pt idx="1728" formatCode="0.00E+00">
                  <c:v>-6.75121E-57</c:v>
                </c:pt>
                <c:pt idx="1729" formatCode="0.00E+00">
                  <c:v>-1.4112600000000001E-56</c:v>
                </c:pt>
                <c:pt idx="1730" formatCode="0.00E+00">
                  <c:v>-6.8867900000000003E-57</c:v>
                </c:pt>
                <c:pt idx="1731" formatCode="0.00E+00">
                  <c:v>2.0560099999999998E-56</c:v>
                </c:pt>
                <c:pt idx="1732" formatCode="0.00E+00">
                  <c:v>4.8373100000000001E-56</c:v>
                </c:pt>
                <c:pt idx="1733" formatCode="0.00E+00">
                  <c:v>3.1991099999999998E-56</c:v>
                </c:pt>
                <c:pt idx="1734" formatCode="0.00E+00">
                  <c:v>-5.5884599999999999E-56</c:v>
                </c:pt>
                <c:pt idx="1735" formatCode="0.00E+00">
                  <c:v>-1.61045E-55</c:v>
                </c:pt>
                <c:pt idx="1736" formatCode="0.00E+00">
                  <c:v>-1.43542E-55</c:v>
                </c:pt>
                <c:pt idx="1737" formatCode="0.00E+00">
                  <c:v>9.5654399999999992E-56</c:v>
                </c:pt>
                <c:pt idx="1738" formatCode="0.00E+00">
                  <c:v>4.3276599999999998E-55</c:v>
                </c:pt>
                <c:pt idx="1739" formatCode="0.00E+00">
                  <c:v>5.2183399999999999E-55</c:v>
                </c:pt>
                <c:pt idx="1740" formatCode="0.00E+00">
                  <c:v>1.12671E-55</c:v>
                </c:pt>
                <c:pt idx="1741" formatCode="0.00E+00">
                  <c:v>-5.7703399999999997E-55</c:v>
                </c:pt>
                <c:pt idx="1742" formatCode="0.00E+00">
                  <c:v>-9.0870099999999998E-55</c:v>
                </c:pt>
                <c:pt idx="1743" formatCode="0.00E+00">
                  <c:v>-4.4176399999999998E-55</c:v>
                </c:pt>
                <c:pt idx="1744" formatCode="0.00E+00">
                  <c:v>2.7071900000000002E-55</c:v>
                </c:pt>
                <c:pt idx="1745" formatCode="0.00E+00">
                  <c:v>-4.1681199999999999E-54</c:v>
                </c:pt>
                <c:pt idx="1746" formatCode="0.00E+00">
                  <c:v>-2.40998E-53</c:v>
                </c:pt>
                <c:pt idx="1747" formatCode="0.00E+00">
                  <c:v>-5.9369199999999999E-53</c:v>
                </c:pt>
                <c:pt idx="1748" formatCode="0.00E+00">
                  <c:v>-8.8102399999999999E-53</c:v>
                </c:pt>
                <c:pt idx="1749" formatCode="0.00E+00">
                  <c:v>-8.0171299999999997E-53</c:v>
                </c:pt>
                <c:pt idx="1750" formatCode="0.00E+00">
                  <c:v>-3.1861600000000002E-53</c:v>
                </c:pt>
                <c:pt idx="1751" formatCode="0.00E+00">
                  <c:v>-1.17706E-53</c:v>
                </c:pt>
                <c:pt idx="1752" formatCode="0.00E+00">
                  <c:v>-1.4372200000000001E-52</c:v>
                </c:pt>
                <c:pt idx="1753" formatCode="0.00E+00">
                  <c:v>-4.64724E-52</c:v>
                </c:pt>
                <c:pt idx="1754" formatCode="0.00E+00">
                  <c:v>-7.2911699999999996E-52</c:v>
                </c:pt>
                <c:pt idx="1755" formatCode="0.00E+00">
                  <c:v>-3.9498500000000002E-52</c:v>
                </c:pt>
                <c:pt idx="1756" formatCode="0.00E+00">
                  <c:v>8.4779200000000003E-52</c:v>
                </c:pt>
                <c:pt idx="1757" formatCode="0.00E+00">
                  <c:v>2.1115700000000001E-51</c:v>
                </c:pt>
                <c:pt idx="1758" formatCode="0.00E+00">
                  <c:v>1.2211099999999999E-51</c:v>
                </c:pt>
                <c:pt idx="1759" formatCode="0.00E+00">
                  <c:v>-3.3469999999999997E-51</c:v>
                </c:pt>
                <c:pt idx="1760" formatCode="0.00E+00">
                  <c:v>-8.5222599999999996E-51</c:v>
                </c:pt>
                <c:pt idx="1761" formatCode="0.00E+00">
                  <c:v>-5.5315099999999999E-51</c:v>
                </c:pt>
                <c:pt idx="1762" formatCode="0.00E+00">
                  <c:v>1.22963E-50</c:v>
                </c:pt>
                <c:pt idx="1763" formatCode="0.00E+00">
                  <c:v>3.55434E-50</c:v>
                </c:pt>
                <c:pt idx="1764" formatCode="0.00E+00">
                  <c:v>3.1430400000000002E-50</c:v>
                </c:pt>
                <c:pt idx="1765" formatCode="0.00E+00">
                  <c:v>-3.2450200000000001E-50</c:v>
                </c:pt>
                <c:pt idx="1766" formatCode="0.00E+00">
                  <c:v>-1.30914E-49</c:v>
                </c:pt>
                <c:pt idx="1767" formatCode="0.00E+00">
                  <c:v>-1.4798500000000001E-49</c:v>
                </c:pt>
                <c:pt idx="1768" formatCode="0.00E+00">
                  <c:v>4.7988599999999996E-50</c:v>
                </c:pt>
                <c:pt idx="1769" formatCode="0.00E+00">
                  <c:v>4.03391E-49</c:v>
                </c:pt>
                <c:pt idx="1770" formatCode="0.00E+00">
                  <c:v>5.1460599999999997E-49</c:v>
                </c:pt>
                <c:pt idx="1771" formatCode="0.00E+00">
                  <c:v>-1.6597E-49</c:v>
                </c:pt>
                <c:pt idx="1772" formatCode="0.00E+00">
                  <c:v>-1.58118E-48</c:v>
                </c:pt>
                <c:pt idx="1773" formatCode="0.00E+00">
                  <c:v>-2.3773499999999999E-48</c:v>
                </c:pt>
                <c:pt idx="1774" formatCode="0.00E+00">
                  <c:v>-5.9949900000000003E-49</c:v>
                </c:pt>
                <c:pt idx="1775" formatCode="0.00E+00">
                  <c:v>3.8984399999999997E-48</c:v>
                </c:pt>
                <c:pt idx="1776" formatCode="0.00E+00">
                  <c:v>6.7939699999999999E-48</c:v>
                </c:pt>
                <c:pt idx="1777" formatCode="0.00E+00">
                  <c:v>4.5767E-49</c:v>
                </c:pt>
                <c:pt idx="1778" formatCode="0.00E+00">
                  <c:v>-1.7489799999999999E-47</c:v>
                </c:pt>
                <c:pt idx="1779" formatCode="0.00E+00">
                  <c:v>-3.3159699999999998E-47</c:v>
                </c:pt>
                <c:pt idx="1780" formatCode="0.00E+00">
                  <c:v>-2.0097400000000001E-47</c:v>
                </c:pt>
                <c:pt idx="1781" formatCode="0.00E+00">
                  <c:v>3.3350099999999999E-47</c:v>
                </c:pt>
                <c:pt idx="1782" formatCode="0.00E+00">
                  <c:v>8.6677E-47</c:v>
                </c:pt>
                <c:pt idx="1783" formatCode="0.00E+00">
                  <c:v>4.4946499999999998E-47</c:v>
                </c:pt>
                <c:pt idx="1784" formatCode="0.00E+00">
                  <c:v>-1.55891E-46</c:v>
                </c:pt>
                <c:pt idx="1785" formatCode="0.00E+00">
                  <c:v>-3.9367100000000002E-46</c:v>
                </c:pt>
                <c:pt idx="1786" formatCode="0.00E+00">
                  <c:v>-3.2512000000000001E-46</c:v>
                </c:pt>
                <c:pt idx="1787" formatCode="0.00E+00">
                  <c:v>3.28069E-46</c:v>
                </c:pt>
                <c:pt idx="1788" formatCode="0.00E+00">
                  <c:v>1.22373E-45</c:v>
                </c:pt>
                <c:pt idx="1789" formatCode="0.00E+00">
                  <c:v>1.15659E-45</c:v>
                </c:pt>
                <c:pt idx="1790" formatCode="0.00E+00">
                  <c:v>-1.06473E-45</c:v>
                </c:pt>
                <c:pt idx="1791" formatCode="0.00E+00">
                  <c:v>-4.5242000000000001E-45</c:v>
                </c:pt>
                <c:pt idx="1792" formatCode="0.00E+00">
                  <c:v>-4.6582900000000001E-45</c:v>
                </c:pt>
                <c:pt idx="1793" formatCode="0.00E+00">
                  <c:v>3.83087E-45</c:v>
                </c:pt>
                <c:pt idx="1794" formatCode="0.00E+00">
                  <c:v>1.8872499999999999E-44</c:v>
                </c:pt>
                <c:pt idx="1795" formatCode="0.00E+00">
                  <c:v>2.4939800000000001E-44</c:v>
                </c:pt>
                <c:pt idx="1796" formatCode="0.00E+00">
                  <c:v>6.9691099999999997E-46</c:v>
                </c:pt>
                <c:pt idx="1797" formatCode="0.00E+00">
                  <c:v>-5.2137800000000001E-44</c:v>
                </c:pt>
                <c:pt idx="1798" formatCode="0.00E+00">
                  <c:v>-8.1111300000000001E-44</c:v>
                </c:pt>
                <c:pt idx="1799" formatCode="0.00E+00">
                  <c:v>-7.5082999999999996E-45</c:v>
                </c:pt>
                <c:pt idx="1800" formatCode="0.00E+00">
                  <c:v>1.7706000000000001E-43</c:v>
                </c:pt>
                <c:pt idx="1801" formatCode="0.00E+00">
                  <c:v>2.99283E-43</c:v>
                </c:pt>
                <c:pt idx="1802" formatCode="0.00E+00">
                  <c:v>5.3093800000000004E-44</c:v>
                </c:pt>
                <c:pt idx="1803" formatCode="0.00E+00">
                  <c:v>-6.5774299999999999E-43</c:v>
                </c:pt>
                <c:pt idx="1804" formatCode="0.00E+00">
                  <c:v>-1.2545499999999999E-42</c:v>
                </c:pt>
                <c:pt idx="1805" formatCode="0.00E+00">
                  <c:v>-5.6800700000000002E-43</c:v>
                </c:pt>
                <c:pt idx="1806" formatCode="0.00E+00">
                  <c:v>1.9722E-42</c:v>
                </c:pt>
                <c:pt idx="1807" formatCode="0.00E+00">
                  <c:v>4.5418000000000002E-42</c:v>
                </c:pt>
                <c:pt idx="1808" formatCode="0.00E+00">
                  <c:v>2.8966499999999999E-42</c:v>
                </c:pt>
                <c:pt idx="1809" formatCode="0.00E+00">
                  <c:v>-5.6437700000000001E-42</c:v>
                </c:pt>
                <c:pt idx="1810" formatCode="0.00E+00">
                  <c:v>-1.5643499999999999E-41</c:v>
                </c:pt>
                <c:pt idx="1811" formatCode="0.00E+00">
                  <c:v>-1.14338E-41</c:v>
                </c:pt>
                <c:pt idx="1812" formatCode="0.00E+00">
                  <c:v>2.00157E-41</c:v>
                </c:pt>
                <c:pt idx="1813" formatCode="0.00E+00">
                  <c:v>6.3162899999999997E-41</c:v>
                </c:pt>
                <c:pt idx="1814" formatCode="0.00E+00">
                  <c:v>6.4254900000000005E-41</c:v>
                </c:pt>
                <c:pt idx="1815" formatCode="0.00E+00">
                  <c:v>-2.7377299999999998E-41</c:v>
                </c:pt>
                <c:pt idx="1816" formatCode="0.00E+00">
                  <c:v>-1.71558E-40</c:v>
                </c:pt>
                <c:pt idx="1817" formatCode="0.00E+00">
                  <c:v>-1.84774E-40</c:v>
                </c:pt>
                <c:pt idx="1818" formatCode="0.00E+00">
                  <c:v>1.35878E-40</c:v>
                </c:pt>
                <c:pt idx="1819" formatCode="0.00E+00">
                  <c:v>7.0099499999999999E-40</c:v>
                </c:pt>
                <c:pt idx="1820" formatCode="0.00E+00">
                  <c:v>9.0226199999999993E-40</c:v>
                </c:pt>
                <c:pt idx="1821" formatCode="0.00E+00">
                  <c:v>-2.0444200000000001E-41</c:v>
                </c:pt>
                <c:pt idx="1822" formatCode="0.00E+00">
                  <c:v>-1.9439799999999999E-39</c:v>
                </c:pt>
                <c:pt idx="1823" formatCode="0.00E+00">
                  <c:v>-3.0207599999999997E-39</c:v>
                </c:pt>
                <c:pt idx="1824" formatCode="0.00E+00">
                  <c:v>-5.6737000000000001E-40</c:v>
                </c:pt>
                <c:pt idx="1825" formatCode="0.00E+00">
                  <c:v>5.6578499999999998E-39</c:v>
                </c:pt>
                <c:pt idx="1826" formatCode="0.00E+00">
                  <c:v>9.6676400000000002E-39</c:v>
                </c:pt>
                <c:pt idx="1827" formatCode="0.00E+00">
                  <c:v>7.5933999999999997E-40</c:v>
                </c:pt>
                <c:pt idx="1828" formatCode="0.00E+00">
                  <c:v>-2.4540700000000001E-38</c:v>
                </c:pt>
                <c:pt idx="1829" formatCode="0.00E+00">
                  <c:v>-4.5557699999999999E-38</c:v>
                </c:pt>
                <c:pt idx="1830" formatCode="0.00E+00">
                  <c:v>-2.04548E-38</c:v>
                </c:pt>
                <c:pt idx="1831" formatCode="0.00E+00">
                  <c:v>7.0843800000000005E-38</c:v>
                </c:pt>
                <c:pt idx="1832" formatCode="0.00E+00">
                  <c:v>1.6176199999999999E-37</c:v>
                </c:pt>
                <c:pt idx="1833" formatCode="0.00E+00">
                  <c:v>9.9112999999999993E-38</c:v>
                </c:pt>
                <c:pt idx="1834" formatCode="0.00E+00">
                  <c:v>-2.1221799999999999E-37</c:v>
                </c:pt>
                <c:pt idx="1835" formatCode="0.00E+00">
                  <c:v>-5.7833799999999997E-37</c:v>
                </c:pt>
                <c:pt idx="1836" formatCode="0.00E+00">
                  <c:v>-4.67717E-37</c:v>
                </c:pt>
                <c:pt idx="1837" formatCode="0.00E+00">
                  <c:v>5.3886900000000001E-37</c:v>
                </c:pt>
                <c:pt idx="1838" formatCode="0.00E+00">
                  <c:v>1.9233199999999998E-36</c:v>
                </c:pt>
                <c:pt idx="1839" formatCode="0.00E+00">
                  <c:v>1.8863500000000001E-36</c:v>
                </c:pt>
                <c:pt idx="1840" formatCode="0.00E+00">
                  <c:v>-1.3646000000000001E-36</c:v>
                </c:pt>
                <c:pt idx="1841" formatCode="0.00E+00">
                  <c:v>-6.43087E-36</c:v>
                </c:pt>
                <c:pt idx="1842" formatCode="0.00E+00">
                  <c:v>-6.5073399999999994E-36</c:v>
                </c:pt>
                <c:pt idx="1843" formatCode="0.00E+00">
                  <c:v>5.91158E-36</c:v>
                </c:pt>
                <c:pt idx="1844" formatCode="0.00E+00">
                  <c:v>2.7406800000000002E-35</c:v>
                </c:pt>
                <c:pt idx="1845" formatCode="0.00E+00">
                  <c:v>3.58617E-35</c:v>
                </c:pt>
                <c:pt idx="1846" formatCode="0.00E+00">
                  <c:v>3.42378E-36</c:v>
                </c:pt>
                <c:pt idx="1847" formatCode="0.00E+00">
                  <c:v>-6.5610800000000001E-35</c:v>
                </c:pt>
                <c:pt idx="1848" formatCode="0.00E+00">
                  <c:v>-1.0031E-34</c:v>
                </c:pt>
                <c:pt idx="1849" formatCode="0.00E+00">
                  <c:v>2.6406299999999999E-36</c:v>
                </c:pt>
                <c:pt idx="1850" formatCode="0.00E+00">
                  <c:v>2.5093100000000001E-34</c:v>
                </c:pt>
                <c:pt idx="1851" formatCode="0.00E+00">
                  <c:v>4.1709500000000003E-34</c:v>
                </c:pt>
                <c:pt idx="1852" formatCode="0.00E+00">
                  <c:v>1.02394E-34</c:v>
                </c:pt>
                <c:pt idx="1853" formatCode="0.00E+00">
                  <c:v>-8.1531199999999992E-34</c:v>
                </c:pt>
                <c:pt idx="1854" formatCode="0.00E+00">
                  <c:v>-1.62127E-33</c:v>
                </c:pt>
                <c:pt idx="1855" formatCode="0.00E+00">
                  <c:v>-9.1153000000000004E-34</c:v>
                </c:pt>
                <c:pt idx="1856" formatCode="0.00E+00">
                  <c:v>1.9659499999999999E-33</c:v>
                </c:pt>
                <c:pt idx="1857" formatCode="0.00E+00">
                  <c:v>4.9656199999999999E-33</c:v>
                </c:pt>
                <c:pt idx="1858" formatCode="0.00E+00">
                  <c:v>3.52572E-33</c:v>
                </c:pt>
                <c:pt idx="1859" formatCode="0.00E+00">
                  <c:v>-5.2074799999999998E-33</c:v>
                </c:pt>
                <c:pt idx="1860" formatCode="0.00E+00">
                  <c:v>-1.56703E-32</c:v>
                </c:pt>
                <c:pt idx="1861" formatCode="0.00E+00">
                  <c:v>-1.25177E-32</c:v>
                </c:pt>
                <c:pt idx="1862" formatCode="0.00E+00">
                  <c:v>1.7021299999999999E-32</c:v>
                </c:pt>
                <c:pt idx="1863" formatCode="0.00E+00">
                  <c:v>5.6666200000000003E-32</c:v>
                </c:pt>
                <c:pt idx="1864" formatCode="0.00E+00">
                  <c:v>4.5496100000000003E-32</c:v>
                </c:pt>
                <c:pt idx="1865" formatCode="0.00E+00">
                  <c:v>-7.8532999999999995E-32</c:v>
                </c:pt>
                <c:pt idx="1866" formatCode="0.00E+00">
                  <c:v>-2.6857100000000002E-31</c:v>
                </c:pt>
                <c:pt idx="1867" formatCode="0.00E+00">
                  <c:v>-3.1164800000000001E-31</c:v>
                </c:pt>
                <c:pt idx="1868" formatCode="0.00E+00">
                  <c:v>2.2171799999999999E-32</c:v>
                </c:pt>
                <c:pt idx="1869" formatCode="0.00E+00">
                  <c:v>6.3055100000000003E-31</c:v>
                </c:pt>
                <c:pt idx="1870" formatCode="0.00E+00">
                  <c:v>8.0980200000000002E-31</c:v>
                </c:pt>
                <c:pt idx="1871" formatCode="0.00E+00">
                  <c:v>-3.5936600000000001E-31</c:v>
                </c:pt>
                <c:pt idx="1872" formatCode="0.00E+00">
                  <c:v>-2.7634899999999999E-30</c:v>
                </c:pt>
                <c:pt idx="1873" formatCode="0.00E+00">
                  <c:v>-4.2543299999999998E-30</c:v>
                </c:pt>
                <c:pt idx="1874" formatCode="0.00E+00">
                  <c:v>-1.7009300000000001E-30</c:v>
                </c:pt>
                <c:pt idx="1875" formatCode="0.00E+00">
                  <c:v>5.2351200000000002E-30</c:v>
                </c:pt>
                <c:pt idx="1876" formatCode="0.00E+00">
                  <c:v>1.0084300000000001E-29</c:v>
                </c:pt>
                <c:pt idx="1877" formatCode="0.00E+00">
                  <c:v>1.3686299999999999E-30</c:v>
                </c:pt>
                <c:pt idx="1878" formatCode="0.00E+00">
                  <c:v>-2.4781999999999999E-29</c:v>
                </c:pt>
                <c:pt idx="1879" formatCode="0.00E+00">
                  <c:v>-4.7459100000000002E-29</c:v>
                </c:pt>
                <c:pt idx="1880" formatCode="0.00E+00">
                  <c:v>-2.5439900000000002E-29</c:v>
                </c:pt>
                <c:pt idx="1881" formatCode="0.00E+00">
                  <c:v>5.97721E-29</c:v>
                </c:pt>
                <c:pt idx="1882" formatCode="0.00E+00">
                  <c:v>1.4601300000000001E-28</c:v>
                </c:pt>
                <c:pt idx="1883" formatCode="0.00E+00">
                  <c:v>9.07121E-29</c:v>
                </c:pt>
                <c:pt idx="1884" formatCode="0.00E+00">
                  <c:v>-1.95671E-28</c:v>
                </c:pt>
                <c:pt idx="1885" formatCode="0.00E+00">
                  <c:v>-5.4441799999999996E-28</c:v>
                </c:pt>
                <c:pt idx="1886" formatCode="0.00E+00">
                  <c:v>-5.1860599999999998E-28</c:v>
                </c:pt>
                <c:pt idx="1887" formatCode="0.00E+00">
                  <c:v>2.0305700000000001E-28</c:v>
                </c:pt>
                <c:pt idx="1888" formatCode="0.00E+00">
                  <c:v>1.2275200000000001E-27</c:v>
                </c:pt>
                <c:pt idx="1889" formatCode="0.00E+00">
                  <c:v>1.3101100000000001E-27</c:v>
                </c:pt>
                <c:pt idx="1890" formatCode="0.00E+00">
                  <c:v>-7.30801E-28</c:v>
                </c:pt>
                <c:pt idx="1891" formatCode="0.00E+00">
                  <c:v>-3.9894299999999996E-27</c:v>
                </c:pt>
                <c:pt idx="1892" formatCode="0.00E+00">
                  <c:v>-4.17273E-27</c:v>
                </c:pt>
                <c:pt idx="1893" formatCode="0.00E+00">
                  <c:v>3.31518E-27</c:v>
                </c:pt>
                <c:pt idx="1894" formatCode="0.00E+00">
                  <c:v>1.65065E-26</c:v>
                </c:pt>
                <c:pt idx="1895" formatCode="0.00E+00">
                  <c:v>2.3110299999999999E-26</c:v>
                </c:pt>
                <c:pt idx="1896" formatCode="0.00E+00">
                  <c:v>8.2018899999999994E-27</c:v>
                </c:pt>
                <c:pt idx="1897" formatCode="0.00E+00">
                  <c:v>-2.5826399999999999E-26</c:v>
                </c:pt>
                <c:pt idx="1898" formatCode="0.00E+00">
                  <c:v>-3.7258000000000003E-26</c:v>
                </c:pt>
                <c:pt idx="1899" formatCode="0.00E+00">
                  <c:v>3.8000800000000003E-26</c:v>
                </c:pt>
                <c:pt idx="1900" formatCode="0.00E+00">
                  <c:v>2.05068E-25</c:v>
                </c:pt>
                <c:pt idx="1901" formatCode="0.00E+00">
                  <c:v>3.1651500000000002E-25</c:v>
                </c:pt>
                <c:pt idx="1902" formatCode="0.00E+00">
                  <c:v>1.00113E-25</c:v>
                </c:pt>
                <c:pt idx="1903" formatCode="0.00E+00">
                  <c:v>-5.3955199999999999E-25</c:v>
                </c:pt>
                <c:pt idx="1904" formatCode="0.00E+00">
                  <c:v>-1.0569199999999999E-24</c:v>
                </c:pt>
                <c:pt idx="1905" formatCode="0.00E+00">
                  <c:v>-2.9094699999999999E-25</c:v>
                </c:pt>
                <c:pt idx="1906" formatCode="0.00E+00">
                  <c:v>2.3550600000000001E-24</c:v>
                </c:pt>
                <c:pt idx="1907" formatCode="0.00E+00">
                  <c:v>5.0162100000000001E-24</c:v>
                </c:pt>
                <c:pt idx="1908" formatCode="0.00E+00">
                  <c:v>3.28586E-24</c:v>
                </c:pt>
                <c:pt idx="1909" formatCode="0.00E+00">
                  <c:v>-5.3401299999999997E-24</c:v>
                </c:pt>
                <c:pt idx="1910" formatCode="0.00E+00">
                  <c:v>-2.1781799999999999E-23</c:v>
                </c:pt>
                <c:pt idx="1911" formatCode="0.00E+00">
                  <c:v>-5.2764100000000002E-23</c:v>
                </c:pt>
                <c:pt idx="1912" formatCode="0.00E+00">
                  <c:v>-9.3382799999999999E-23</c:v>
                </c:pt>
                <c:pt idx="1913" formatCode="0.00E+00">
                  <c:v>-1.38398E-22</c:v>
                </c:pt>
                <c:pt idx="1914" formatCode="0.00E+00">
                  <c:v>-2.2630200000000002E-22</c:v>
                </c:pt>
                <c:pt idx="1915" formatCode="0.00E+00">
                  <c:v>-3.8856000000000002E-22</c:v>
                </c:pt>
                <c:pt idx="1916" formatCode="0.00E+00">
                  <c:v>-5.8971799999999999E-22</c:v>
                </c:pt>
                <c:pt idx="1917" formatCode="0.00E+00">
                  <c:v>-7.5743299999999996E-22</c:v>
                </c:pt>
                <c:pt idx="1918" formatCode="0.00E+00">
                  <c:v>-8.2139699999999997E-22</c:v>
                </c:pt>
                <c:pt idx="1919" formatCode="0.00E+00">
                  <c:v>-7.9819499999999996E-22</c:v>
                </c:pt>
                <c:pt idx="1920" formatCode="0.00E+00">
                  <c:v>-9.1117699999999997E-22</c:v>
                </c:pt>
                <c:pt idx="1921" formatCode="0.00E+00">
                  <c:v>-1.7187799999999998E-21</c:v>
                </c:pt>
                <c:pt idx="1922" formatCode="0.00E+00">
                  <c:v>-3.55208E-21</c:v>
                </c:pt>
                <c:pt idx="1923" formatCode="0.00E+00">
                  <c:v>-5.3190000000000004E-21</c:v>
                </c:pt>
                <c:pt idx="1924" formatCode="0.00E+00">
                  <c:v>-2.3175500000000002E-21</c:v>
                </c:pt>
                <c:pt idx="1925" formatCode="0.00E+00">
                  <c:v>8.4729400000000007E-21</c:v>
                </c:pt>
                <c:pt idx="1926" formatCode="0.00E+00">
                  <c:v>2.02152E-20</c:v>
                </c:pt>
                <c:pt idx="1927" formatCode="0.00E+00">
                  <c:v>2.0266799999999999E-20</c:v>
                </c:pt>
                <c:pt idx="1928" formatCode="0.00E+00">
                  <c:v>3.5759299999999998E-21</c:v>
                </c:pt>
                <c:pt idx="1929" formatCode="0.00E+00">
                  <c:v>-1.3526600000000001E-20</c:v>
                </c:pt>
                <c:pt idx="1930" formatCode="0.00E+00">
                  <c:v>-9.5132200000000001E-22</c:v>
                </c:pt>
                <c:pt idx="1931" formatCode="0.00E+00">
                  <c:v>5.4077900000000001E-20</c:v>
                </c:pt>
                <c:pt idx="1932" formatCode="0.00E+00">
                  <c:v>1.0861099999999999E-19</c:v>
                </c:pt>
                <c:pt idx="1933" formatCode="0.00E+00">
                  <c:v>5.3158799999999999E-20</c:v>
                </c:pt>
                <c:pt idx="1934" formatCode="0.00E+00">
                  <c:v>-1.92684E-19</c:v>
                </c:pt>
                <c:pt idx="1935" formatCode="0.00E+00">
                  <c:v>-4.8026200000000002E-19</c:v>
                </c:pt>
                <c:pt idx="1936" formatCode="0.00E+00">
                  <c:v>-3.6181600000000001E-19</c:v>
                </c:pt>
                <c:pt idx="1937" formatCode="0.00E+00">
                  <c:v>5.58006E-19</c:v>
                </c:pt>
                <c:pt idx="1938" formatCode="0.00E+00">
                  <c:v>1.7818100000000002E-18</c:v>
                </c:pt>
                <c:pt idx="1939" formatCode="0.00E+00">
                  <c:v>1.4565900000000001E-18</c:v>
                </c:pt>
                <c:pt idx="1940" formatCode="0.00E+00">
                  <c:v>-2.2557200000000001E-18</c:v>
                </c:pt>
                <c:pt idx="1941" formatCode="0.00E+00">
                  <c:v>-7.9714600000000006E-18</c:v>
                </c:pt>
                <c:pt idx="1942" formatCode="0.00E+00">
                  <c:v>-9.3907899999999996E-18</c:v>
                </c:pt>
                <c:pt idx="1943" formatCode="0.00E+00">
                  <c:v>5.0947199999999996E-19</c:v>
                </c:pt>
                <c:pt idx="1944" formatCode="0.00E+00">
                  <c:v>1.8838600000000001E-17</c:v>
                </c:pt>
                <c:pt idx="1945" formatCode="0.00E+00">
                  <c:v>2.4735399999999999E-17</c:v>
                </c:pt>
                <c:pt idx="1946" formatCode="0.00E+00">
                  <c:v>-7.81371E-18</c:v>
                </c:pt>
                <c:pt idx="1947" formatCode="0.00E+00">
                  <c:v>-7.4304800000000005E-17</c:v>
                </c:pt>
                <c:pt idx="1948" formatCode="0.00E+00">
                  <c:v>-1.01198E-16</c:v>
                </c:pt>
                <c:pt idx="1949" formatCode="0.00E+00">
                  <c:v>3.7705899999999999E-17</c:v>
                </c:pt>
                <c:pt idx="1950" formatCode="0.00E+00">
                  <c:v>3.6476500000000002E-16</c:v>
                </c:pt>
                <c:pt idx="1951" formatCode="0.00E+00">
                  <c:v>5.6375000000000004E-16</c:v>
                </c:pt>
                <c:pt idx="1952" formatCode="0.00E+00">
                  <c:v>6.9540700000000002E-17</c:v>
                </c:pt>
                <c:pt idx="1953" formatCode="0.00E+00">
                  <c:v>-1.27801E-15</c:v>
                </c:pt>
                <c:pt idx="1954" formatCode="0.00E+00">
                  <c:v>-2.3948999999999999E-15</c:v>
                </c:pt>
                <c:pt idx="1955" formatCode="0.00E+00">
                  <c:v>-1.1035000000000001E-15</c:v>
                </c:pt>
                <c:pt idx="1956" formatCode="0.00E+00">
                  <c:v>3.6274500000000002E-15</c:v>
                </c:pt>
                <c:pt idx="1957" formatCode="0.00E+00">
                  <c:v>8.5360500000000003E-15</c:v>
                </c:pt>
                <c:pt idx="1958" formatCode="0.00E+00">
                  <c:v>5.9343000000000002E-15</c:v>
                </c:pt>
                <c:pt idx="1959" formatCode="0.00E+00">
                  <c:v>-9.43796E-15</c:v>
                </c:pt>
                <c:pt idx="1960" formatCode="0.00E+00">
                  <c:v>-2.7683000000000001E-14</c:v>
                </c:pt>
                <c:pt idx="1961" formatCode="0.00E+00">
                  <c:v>-1.8355399999999998E-14</c:v>
                </c:pt>
                <c:pt idx="1962" formatCode="0.00E+00">
                  <c:v>4.6058800000000003E-14</c:v>
                </c:pt>
                <c:pt idx="1963" formatCode="0.00E+00">
                  <c:v>1.33298E-13</c:v>
                </c:pt>
                <c:pt idx="1964" formatCode="0.00E+00">
                  <c:v>1.25272E-13</c:v>
                </c:pt>
                <c:pt idx="1965" formatCode="0.00E+00">
                  <c:v>-9.2643600000000005E-14</c:v>
                </c:pt>
                <c:pt idx="1966" formatCode="0.00E+00">
                  <c:v>-4.26477E-13</c:v>
                </c:pt>
                <c:pt idx="1967" formatCode="0.00E+00">
                  <c:v>-4.1262799999999999E-13</c:v>
                </c:pt>
                <c:pt idx="1968" formatCode="0.00E+00">
                  <c:v>4.9091699999999998E-13</c:v>
                </c:pt>
                <c:pt idx="1969" formatCode="0.00E+00">
                  <c:v>2.05336E-12</c:v>
                </c:pt>
                <c:pt idx="1970" formatCode="0.00E+00">
                  <c:v>2.5166199999999998E-12</c:v>
                </c:pt>
                <c:pt idx="1971" formatCode="0.00E+00">
                  <c:v>-5.3687499999999997E-13</c:v>
                </c:pt>
                <c:pt idx="1972" formatCode="0.00E+00">
                  <c:v>-6.8250500000000003E-12</c:v>
                </c:pt>
                <c:pt idx="1973" formatCode="0.00E+00">
                  <c:v>-1.0206699999999999E-11</c:v>
                </c:pt>
                <c:pt idx="1974" formatCode="0.00E+00">
                  <c:v>-1.70292E-12</c:v>
                </c:pt>
                <c:pt idx="1975" formatCode="0.00E+00">
                  <c:v>1.9397900000000002E-11</c:v>
                </c:pt>
                <c:pt idx="1976" formatCode="0.00E+00">
                  <c:v>3.2896300000000001E-11</c:v>
                </c:pt>
                <c:pt idx="1977" formatCode="0.00E+00">
                  <c:v>3.0306599999999999E-12</c:v>
                </c:pt>
                <c:pt idx="1978" formatCode="0.00E+00">
                  <c:v>-8.1213599999999994E-11</c:v>
                </c:pt>
                <c:pt idx="1979" formatCode="0.00E+00">
                  <c:v>-1.5429899999999999E-10</c:v>
                </c:pt>
                <c:pt idx="1980" formatCode="0.00E+00">
                  <c:v>-8.6704200000000003E-11</c:v>
                </c:pt>
                <c:pt idx="1981" formatCode="0.00E+00">
                  <c:v>1.83724E-10</c:v>
                </c:pt>
                <c:pt idx="1982" formatCode="0.00E+00">
                  <c:v>4.4686900000000002E-10</c:v>
                </c:pt>
                <c:pt idx="1983" formatCode="0.00E+00">
                  <c:v>2.1242100000000001E-10</c:v>
                </c:pt>
                <c:pt idx="1984" formatCode="0.00E+00">
                  <c:v>-8.19125E-10</c:v>
                </c:pt>
                <c:pt idx="1985" formatCode="0.00E+00">
                  <c:v>-2.01088E-9</c:v>
                </c:pt>
                <c:pt idx="1986" formatCode="0.00E+00">
                  <c:v>-1.58179E-9</c:v>
                </c:pt>
                <c:pt idx="1987" formatCode="0.00E+00">
                  <c:v>1.9787800000000001E-9</c:v>
                </c:pt>
                <c:pt idx="1988" formatCode="0.00E+00">
                  <c:v>6.8418700000000001E-9</c:v>
                </c:pt>
                <c:pt idx="1989" formatCode="0.00E+00">
                  <c:v>6.6186000000000003E-9</c:v>
                </c:pt>
                <c:pt idx="1990" formatCode="0.00E+00">
                  <c:v>-4.4320399999999999E-9</c:v>
                </c:pt>
                <c:pt idx="1991" formatCode="0.00E+00">
                  <c:v>-2.1420599999999999E-8</c:v>
                </c:pt>
                <c:pt idx="1992" formatCode="0.00E+00">
                  <c:v>-2.2581900000000001E-8</c:v>
                </c:pt>
                <c:pt idx="1993" formatCode="0.00E+00">
                  <c:v>1.6757700000000001E-8</c:v>
                </c:pt>
                <c:pt idx="1994" formatCode="0.00E+00">
                  <c:v>8.6115300000000004E-8</c:v>
                </c:pt>
                <c:pt idx="1995" formatCode="0.00E+00">
                  <c:v>1.12641E-7</c:v>
                </c:pt>
                <c:pt idx="1996" formatCode="0.00E+00">
                  <c:v>3.0910100000000001E-10</c:v>
                </c:pt>
                <c:pt idx="1997" formatCode="0.00E+00">
                  <c:v>-2.39412E-7</c:v>
                </c:pt>
                <c:pt idx="1998" formatCode="0.00E+00">
                  <c:v>-3.35331E-7</c:v>
                </c:pt>
                <c:pt idx="1999" formatCode="0.00E+00">
                  <c:v>2.5580600000000001E-7</c:v>
                </c:pt>
                <c:pt idx="2000" formatCode="0.00E+00">
                  <c:v>2.1541900000000002E-6</c:v>
                </c:pt>
                <c:pt idx="2001" formatCode="0.00E+00">
                  <c:v>5.7309999999999998E-6</c:v>
                </c:pt>
                <c:pt idx="2002" formatCode="0.00E+00">
                  <c:v>1.08578E-5</c:v>
                </c:pt>
                <c:pt idx="2003" formatCode="0.00E+00">
                  <c:v>1.6991300000000001E-5</c:v>
                </c:pt>
                <c:pt idx="2004" formatCode="0.00E+00">
                  <c:v>2.34789E-5</c:v>
                </c:pt>
                <c:pt idx="2005" formatCode="0.00E+00">
                  <c:v>2.9738199999999999E-5</c:v>
                </c:pt>
                <c:pt idx="2006" formatCode="0.00E+00">
                  <c:v>3.52608E-5</c:v>
                </c:pt>
                <c:pt idx="2007" formatCode="0.00E+00">
                  <c:v>3.9571499999999999E-5</c:v>
                </c:pt>
                <c:pt idx="2008" formatCode="0.00E+00">
                  <c:v>4.2200899999999998E-5</c:v>
                </c:pt>
                <c:pt idx="2009" formatCode="0.00E+00">
                  <c:v>4.2699099999999999E-5</c:v>
                </c:pt>
                <c:pt idx="2010" formatCode="0.00E+00">
                  <c:v>4.0646099999999997E-5</c:v>
                </c:pt>
                <c:pt idx="2011" formatCode="0.00E+00">
                  <c:v>3.5555900000000003E-5</c:v>
                </c:pt>
                <c:pt idx="2012" formatCode="0.00E+00">
                  <c:v>2.6826100000000001E-5</c:v>
                </c:pt>
                <c:pt idx="2013" formatCode="0.00E+00">
                  <c:v>1.3964E-5</c:v>
                </c:pt>
                <c:pt idx="2014" formatCode="0.00E+00">
                  <c:v>-3.286E-6</c:v>
                </c:pt>
                <c:pt idx="2015" formatCode="0.00E+00">
                  <c:v>-2.52836E-5</c:v>
                </c:pt>
                <c:pt idx="2016" formatCode="0.00E+00">
                  <c:v>-5.2615099999999997E-5</c:v>
                </c:pt>
                <c:pt idx="2017" formatCode="0.00E+00">
                  <c:v>-8.5765000000000003E-5</c:v>
                </c:pt>
                <c:pt idx="2018" formatCode="0.00E+00">
                  <c:v>-1.2507800000000001E-4</c:v>
                </c:pt>
                <c:pt idx="2019" formatCode="0.00E+00">
                  <c:v>-1.70972E-4</c:v>
                </c:pt>
                <c:pt idx="2020" formatCode="0.00E+00">
                  <c:v>-2.2392500000000001E-4</c:v>
                </c:pt>
                <c:pt idx="2021" formatCode="0.00E+00">
                  <c:v>-2.8410499999999999E-4</c:v>
                </c:pt>
                <c:pt idx="2022" formatCode="0.00E+00">
                  <c:v>-3.5125500000000002E-4</c:v>
                </c:pt>
                <c:pt idx="2023" formatCode="0.00E+00">
                  <c:v>-4.2544799999999998E-4</c:v>
                </c:pt>
                <c:pt idx="2024" formatCode="0.00E+00">
                  <c:v>-5.0738200000000002E-4</c:v>
                </c:pt>
                <c:pt idx="2025" formatCode="0.00E+00">
                  <c:v>-5.976E-4</c:v>
                </c:pt>
                <c:pt idx="2026" formatCode="0.00E+00">
                  <c:v>-6.9633300000000004E-4</c:v>
                </c:pt>
                <c:pt idx="2027" formatCode="0.00E+00">
                  <c:v>-8.0385400000000001E-4</c:v>
                </c:pt>
                <c:pt idx="2028" formatCode="0.00E+00">
                  <c:v>-9.2016099999999996E-4</c:v>
                </c:pt>
                <c:pt idx="2029" formatCode="0.00E+00">
                  <c:v>-1.04491E-3</c:v>
                </c:pt>
                <c:pt idx="2030" formatCode="0.00E+00">
                  <c:v>-1.1779099999999999E-3</c:v>
                </c:pt>
                <c:pt idx="2031" formatCode="0.00E+00">
                  <c:v>-1.31945E-3</c:v>
                </c:pt>
                <c:pt idx="2032" formatCode="0.00E+00">
                  <c:v>-1.4701E-3</c:v>
                </c:pt>
                <c:pt idx="2033" formatCode="0.00E+00">
                  <c:v>-1.6302300000000001E-3</c:v>
                </c:pt>
                <c:pt idx="2034" formatCode="0.00E+00">
                  <c:v>-1.7997E-3</c:v>
                </c:pt>
                <c:pt idx="2035" formatCode="0.00E+00">
                  <c:v>-1.9784099999999999E-3</c:v>
                </c:pt>
                <c:pt idx="2036" formatCode="0.00E+00">
                  <c:v>-2.1664900000000001E-3</c:v>
                </c:pt>
                <c:pt idx="2037" formatCode="0.00E+00">
                  <c:v>-2.3640100000000002E-3</c:v>
                </c:pt>
                <c:pt idx="2038" formatCode="0.00E+00">
                  <c:v>-2.57092E-3</c:v>
                </c:pt>
                <c:pt idx="2039" formatCode="0.00E+00">
                  <c:v>-2.78721E-3</c:v>
                </c:pt>
                <c:pt idx="2040" formatCode="0.00E+00">
                  <c:v>-3.01272E-3</c:v>
                </c:pt>
                <c:pt idx="2041" formatCode="0.00E+00">
                  <c:v>-3.24742E-3</c:v>
                </c:pt>
                <c:pt idx="2042" formatCode="0.00E+00">
                  <c:v>-3.4916499999999998E-3</c:v>
                </c:pt>
                <c:pt idx="2043" formatCode="0.00E+00">
                  <c:v>-3.7451699999999999E-3</c:v>
                </c:pt>
                <c:pt idx="2044" formatCode="0.00E+00">
                  <c:v>-4.0069700000000003E-3</c:v>
                </c:pt>
                <c:pt idx="2045" formatCode="0.00E+00">
                  <c:v>-4.2767200000000003E-3</c:v>
                </c:pt>
                <c:pt idx="2046" formatCode="0.00E+00">
                  <c:v>-4.5559099999999998E-3</c:v>
                </c:pt>
                <c:pt idx="2047" formatCode="0.00E+00">
                  <c:v>-4.8470700000000002E-3</c:v>
                </c:pt>
                <c:pt idx="2048" formatCode="0.00E+00">
                  <c:v>-5.1506499999999997E-3</c:v>
                </c:pt>
                <c:pt idx="2049" formatCode="0.00E+00">
                  <c:v>-5.4639199999999997E-3</c:v>
                </c:pt>
                <c:pt idx="2050" formatCode="0.00E+00">
                  <c:v>-5.7836600000000004E-3</c:v>
                </c:pt>
                <c:pt idx="2051" formatCode="0.00E+00">
                  <c:v>-6.1084700000000004E-3</c:v>
                </c:pt>
                <c:pt idx="2052" formatCode="0.00E+00">
                  <c:v>-6.4383599999999997E-3</c:v>
                </c:pt>
                <c:pt idx="2053" formatCode="0.00E+00">
                  <c:v>-6.7731800000000002E-3</c:v>
                </c:pt>
                <c:pt idx="2054" formatCode="0.00E+00">
                  <c:v>-7.1122499999999996E-3</c:v>
                </c:pt>
                <c:pt idx="2055" formatCode="0.00E+00">
                  <c:v>-7.4550800000000002E-3</c:v>
                </c:pt>
                <c:pt idx="2056" formatCode="0.00E+00">
                  <c:v>-7.8015200000000002E-3</c:v>
                </c:pt>
                <c:pt idx="2057" formatCode="0.00E+00">
                  <c:v>-8.1513499999999999E-3</c:v>
                </c:pt>
                <c:pt idx="2058" formatCode="0.00E+00">
                  <c:v>-8.5041600000000002E-3</c:v>
                </c:pt>
                <c:pt idx="2059" formatCode="0.00E+00">
                  <c:v>-8.8598099999999992E-3</c:v>
                </c:pt>
                <c:pt idx="2060" formatCode="0.00E+00">
                  <c:v>-9.2185900000000005E-3</c:v>
                </c:pt>
                <c:pt idx="2061" formatCode="0.00E+00">
                  <c:v>-9.5809999999999992E-3</c:v>
                </c:pt>
                <c:pt idx="2062" formatCode="0.00E+00">
                  <c:v>-9.9473900000000004E-3</c:v>
                </c:pt>
                <c:pt idx="2063" formatCode="0.00E+00">
                  <c:v>-1.03178E-2</c:v>
                </c:pt>
                <c:pt idx="2064" formatCode="0.00E+00">
                  <c:v>-1.06923E-2</c:v>
                </c:pt>
                <c:pt idx="2065" formatCode="0.00E+00">
                  <c:v>-1.1070699999999999E-2</c:v>
                </c:pt>
                <c:pt idx="2066" formatCode="0.00E+00">
                  <c:v>-1.14532E-2</c:v>
                </c:pt>
                <c:pt idx="2067" formatCode="0.00E+00">
                  <c:v>-1.1839199999999999E-2</c:v>
                </c:pt>
                <c:pt idx="2068" formatCode="0.00E+00">
                  <c:v>-1.2227E-2</c:v>
                </c:pt>
                <c:pt idx="2069" formatCode="0.00E+00">
                  <c:v>-1.26146E-2</c:v>
                </c:pt>
                <c:pt idx="2070" formatCode="0.00E+00">
                  <c:v>-1.30011E-2</c:v>
                </c:pt>
                <c:pt idx="2071" formatCode="0.00E+00">
                  <c:v>-1.33876E-2</c:v>
                </c:pt>
                <c:pt idx="2072" formatCode="0.00E+00">
                  <c:v>-1.37763E-2</c:v>
                </c:pt>
                <c:pt idx="2073" formatCode="0.00E+00">
                  <c:v>-1.4168699999999999E-2</c:v>
                </c:pt>
                <c:pt idx="2074" formatCode="0.00E+00">
                  <c:v>-1.4564799999999999E-2</c:v>
                </c:pt>
                <c:pt idx="2075" formatCode="0.00E+00">
                  <c:v>-1.49643E-2</c:v>
                </c:pt>
                <c:pt idx="2076" formatCode="0.00E+00">
                  <c:v>-1.5365999999999999E-2</c:v>
                </c:pt>
                <c:pt idx="2077" formatCode="0.00E+00">
                  <c:v>-1.57675E-2</c:v>
                </c:pt>
                <c:pt idx="2078" formatCode="0.00E+00">
                  <c:v>-1.6165599999999999E-2</c:v>
                </c:pt>
                <c:pt idx="2079" formatCode="0.00E+00">
                  <c:v>-1.6558199999999999E-2</c:v>
                </c:pt>
                <c:pt idx="2080" formatCode="0.00E+00">
                  <c:v>-1.6946200000000002E-2</c:v>
                </c:pt>
                <c:pt idx="2081" formatCode="0.00E+00">
                  <c:v>-1.7332E-2</c:v>
                </c:pt>
                <c:pt idx="2082" formatCode="0.00E+00">
                  <c:v>-1.77158E-2</c:v>
                </c:pt>
                <c:pt idx="2083" formatCode="0.00E+00">
                  <c:v>-1.8095699999999999E-2</c:v>
                </c:pt>
                <c:pt idx="2084" formatCode="0.00E+00">
                  <c:v>-1.8470299999999999E-2</c:v>
                </c:pt>
                <c:pt idx="2085" formatCode="0.00E+00">
                  <c:v>-1.88405E-2</c:v>
                </c:pt>
                <c:pt idx="2086" formatCode="0.00E+00">
                  <c:v>-1.9208300000000001E-2</c:v>
                </c:pt>
                <c:pt idx="2087" formatCode="0.00E+00">
                  <c:v>-1.9574000000000001E-2</c:v>
                </c:pt>
                <c:pt idx="2088" formatCode="0.00E+00">
                  <c:v>-1.99369E-2</c:v>
                </c:pt>
                <c:pt idx="2089" formatCode="0.00E+00">
                  <c:v>-2.0296000000000002E-2</c:v>
                </c:pt>
                <c:pt idx="2090" formatCode="0.00E+00">
                  <c:v>-2.0650700000000001E-2</c:v>
                </c:pt>
                <c:pt idx="2091" formatCode="0.00E+00">
                  <c:v>-2.0999899999999998E-2</c:v>
                </c:pt>
                <c:pt idx="2092" formatCode="0.00E+00">
                  <c:v>-2.1341499999999999E-2</c:v>
                </c:pt>
                <c:pt idx="2093" formatCode="0.00E+00">
                  <c:v>-2.1673499999999998E-2</c:v>
                </c:pt>
                <c:pt idx="2094" formatCode="0.00E+00">
                  <c:v>-2.19939E-2</c:v>
                </c:pt>
                <c:pt idx="2095" formatCode="0.00E+00">
                  <c:v>-2.2302800000000001E-2</c:v>
                </c:pt>
                <c:pt idx="2096" formatCode="0.00E+00">
                  <c:v>-2.2602000000000001E-2</c:v>
                </c:pt>
                <c:pt idx="2097" formatCode="0.00E+00">
                  <c:v>-2.2892900000000001E-2</c:v>
                </c:pt>
                <c:pt idx="2098" formatCode="0.00E+00">
                  <c:v>-2.3175399999999999E-2</c:v>
                </c:pt>
                <c:pt idx="2099" formatCode="0.00E+00">
                  <c:v>-2.3448400000000001E-2</c:v>
                </c:pt>
                <c:pt idx="2100" formatCode="0.00E+00">
                  <c:v>-2.37109E-2</c:v>
                </c:pt>
                <c:pt idx="2101" formatCode="0.00E+00">
                  <c:v>-2.39633E-2</c:v>
                </c:pt>
                <c:pt idx="2102" formatCode="0.00E+00">
                  <c:v>-2.4207300000000001E-2</c:v>
                </c:pt>
                <c:pt idx="2103" formatCode="0.00E+00">
                  <c:v>-2.4443900000000001E-2</c:v>
                </c:pt>
                <c:pt idx="2104" formatCode="0.00E+00">
                  <c:v>-2.4673E-2</c:v>
                </c:pt>
                <c:pt idx="2105" formatCode="0.00E+00">
                  <c:v>-2.4894300000000001E-2</c:v>
                </c:pt>
                <c:pt idx="2106" formatCode="0.00E+00">
                  <c:v>-2.5109900000000001E-2</c:v>
                </c:pt>
                <c:pt idx="2107" formatCode="0.00E+00">
                  <c:v>-2.53221E-2</c:v>
                </c:pt>
                <c:pt idx="2108" formatCode="0.00E+00">
                  <c:v>-2.5533E-2</c:v>
                </c:pt>
                <c:pt idx="2109" formatCode="0.00E+00">
                  <c:v>-2.5745799999999999E-2</c:v>
                </c:pt>
                <c:pt idx="2110" formatCode="0.00E+00">
                  <c:v>-2.5964000000000001E-2</c:v>
                </c:pt>
                <c:pt idx="2111" formatCode="0.00E+00">
                  <c:v>-2.6187999999999999E-2</c:v>
                </c:pt>
                <c:pt idx="2112" formatCode="0.00E+00">
                  <c:v>-2.64157E-2</c:v>
                </c:pt>
                <c:pt idx="2113" formatCode="0.00E+00">
                  <c:v>-2.66459E-2</c:v>
                </c:pt>
                <c:pt idx="2114" formatCode="0.00E+00">
                  <c:v>-2.6880399999999999E-2</c:v>
                </c:pt>
                <c:pt idx="2115" formatCode="0.00E+00">
                  <c:v>-2.7121099999999999E-2</c:v>
                </c:pt>
                <c:pt idx="2116" formatCode="0.00E+00">
                  <c:v>-2.7367900000000001E-2</c:v>
                </c:pt>
                <c:pt idx="2117" formatCode="0.00E+00">
                  <c:v>-2.7619700000000001E-2</c:v>
                </c:pt>
                <c:pt idx="2118" formatCode="0.00E+00">
                  <c:v>-2.7876000000000001E-2</c:v>
                </c:pt>
                <c:pt idx="2119" formatCode="0.00E+00">
                  <c:v>-2.8138099999999999E-2</c:v>
                </c:pt>
                <c:pt idx="2120" formatCode="0.00E+00">
                  <c:v>-2.8407399999999999E-2</c:v>
                </c:pt>
                <c:pt idx="2121" formatCode="0.00E+00">
                  <c:v>-2.86854E-2</c:v>
                </c:pt>
                <c:pt idx="2122" formatCode="0.00E+00">
                  <c:v>-2.8972899999999999E-2</c:v>
                </c:pt>
                <c:pt idx="2123" formatCode="0.00E+00">
                  <c:v>-2.92701E-2</c:v>
                </c:pt>
                <c:pt idx="2124" formatCode="0.00E+00">
                  <c:v>-2.9577599999999999E-2</c:v>
                </c:pt>
                <c:pt idx="2125" formatCode="0.00E+00">
                  <c:v>-2.9895700000000001E-2</c:v>
                </c:pt>
                <c:pt idx="2126" formatCode="0.00E+00">
                  <c:v>-3.0223400000000001E-2</c:v>
                </c:pt>
                <c:pt idx="2127" formatCode="0.00E+00">
                  <c:v>-3.0560199999999999E-2</c:v>
                </c:pt>
                <c:pt idx="2128" formatCode="0.00E+00">
                  <c:v>-3.0907299999999999E-2</c:v>
                </c:pt>
                <c:pt idx="2129" formatCode="0.00E+00">
                  <c:v>-3.1266700000000001E-2</c:v>
                </c:pt>
                <c:pt idx="2130" formatCode="0.00E+00">
                  <c:v>-3.1638600000000003E-2</c:v>
                </c:pt>
                <c:pt idx="2131" formatCode="0.00E+00">
                  <c:v>-3.2022000000000002E-2</c:v>
                </c:pt>
                <c:pt idx="2132" formatCode="0.00E+00">
                  <c:v>-3.2417000000000001E-2</c:v>
                </c:pt>
                <c:pt idx="2133" formatCode="0.00E+00">
                  <c:v>-3.2826000000000001E-2</c:v>
                </c:pt>
                <c:pt idx="2134" formatCode="0.00E+00">
                  <c:v>-3.3251700000000002E-2</c:v>
                </c:pt>
                <c:pt idx="2135" formatCode="0.00E+00">
                  <c:v>-3.3695500000000003E-2</c:v>
                </c:pt>
                <c:pt idx="2136" formatCode="0.00E+00">
                  <c:v>-3.4158399999999998E-2</c:v>
                </c:pt>
                <c:pt idx="2137" formatCode="0.00E+00">
                  <c:v>-3.4642300000000001E-2</c:v>
                </c:pt>
                <c:pt idx="2138" formatCode="0.00E+00">
                  <c:v>-3.5149800000000002E-2</c:v>
                </c:pt>
                <c:pt idx="2139" formatCode="0.00E+00">
                  <c:v>-3.5684500000000001E-2</c:v>
                </c:pt>
                <c:pt idx="2140" formatCode="0.00E+00">
                  <c:v>-3.6248900000000001E-2</c:v>
                </c:pt>
                <c:pt idx="2141" formatCode="0.00E+00">
                  <c:v>-3.6843899999999999E-2</c:v>
                </c:pt>
                <c:pt idx="2142" formatCode="0.00E+00">
                  <c:v>-3.7468799999999997E-2</c:v>
                </c:pt>
                <c:pt idx="2143" formatCode="0.00E+00">
                  <c:v>-3.8122299999999998E-2</c:v>
                </c:pt>
                <c:pt idx="2144" formatCode="0.00E+00">
                  <c:v>-3.8802999999999997E-2</c:v>
                </c:pt>
                <c:pt idx="2145" formatCode="0.00E+00">
                  <c:v>-3.9509099999999998E-2</c:v>
                </c:pt>
                <c:pt idx="2146" formatCode="0.00E+00">
                  <c:v>-4.0239999999999998E-2</c:v>
                </c:pt>
                <c:pt idx="2147" formatCode="0.00E+00">
                  <c:v>-4.0998600000000003E-2</c:v>
                </c:pt>
                <c:pt idx="2148" formatCode="0.00E+00">
                  <c:v>-4.1789100000000003E-2</c:v>
                </c:pt>
                <c:pt idx="2149" formatCode="0.00E+00">
                  <c:v>-4.2611599999999999E-2</c:v>
                </c:pt>
                <c:pt idx="2150" formatCode="0.00E+00">
                  <c:v>-4.3462000000000001E-2</c:v>
                </c:pt>
                <c:pt idx="2151" formatCode="0.00E+00">
                  <c:v>-4.43372E-2</c:v>
                </c:pt>
                <c:pt idx="2152" formatCode="0.00E+00">
                  <c:v>-4.52375E-2</c:v>
                </c:pt>
                <c:pt idx="2153" formatCode="0.00E+00">
                  <c:v>-4.6163999999999997E-2</c:v>
                </c:pt>
                <c:pt idx="2154" formatCode="0.00E+00">
                  <c:v>-4.7117800000000001E-2</c:v>
                </c:pt>
                <c:pt idx="2155" formatCode="0.00E+00">
                  <c:v>-4.8100700000000003E-2</c:v>
                </c:pt>
                <c:pt idx="2156" formatCode="0.00E+00">
                  <c:v>-4.9113200000000003E-2</c:v>
                </c:pt>
                <c:pt idx="2157" formatCode="0.00E+00">
                  <c:v>-5.0154799999999999E-2</c:v>
                </c:pt>
                <c:pt idx="2158" formatCode="0.00E+00">
                  <c:v>-5.1225899999999998E-2</c:v>
                </c:pt>
                <c:pt idx="2159" formatCode="0.00E+00">
                  <c:v>-5.2327600000000002E-2</c:v>
                </c:pt>
                <c:pt idx="2160" formatCode="0.00E+00">
                  <c:v>-5.3459199999999998E-2</c:v>
                </c:pt>
                <c:pt idx="2161" formatCode="0.00E+00">
                  <c:v>-5.4618199999999999E-2</c:v>
                </c:pt>
                <c:pt idx="2162" formatCode="0.00E+00">
                  <c:v>-5.5801999999999997E-2</c:v>
                </c:pt>
                <c:pt idx="2163" formatCode="0.00E+00">
                  <c:v>-5.7009600000000001E-2</c:v>
                </c:pt>
                <c:pt idx="2164" formatCode="0.00E+00">
                  <c:v>-5.82424E-2</c:v>
                </c:pt>
                <c:pt idx="2165" formatCode="0.00E+00">
                  <c:v>-5.9502699999999999E-2</c:v>
                </c:pt>
                <c:pt idx="2166" formatCode="0.00E+00">
                  <c:v>-6.0791999999999999E-2</c:v>
                </c:pt>
                <c:pt idx="2167" formatCode="0.00E+00">
                  <c:v>-6.2110699999999998E-2</c:v>
                </c:pt>
                <c:pt idx="2168" formatCode="0.00E+00">
                  <c:v>-6.3458299999999995E-2</c:v>
                </c:pt>
                <c:pt idx="2169" formatCode="0.00E+00">
                  <c:v>-6.48344E-2</c:v>
                </c:pt>
                <c:pt idx="2170" formatCode="0.00E+00">
                  <c:v>-6.6237699999999997E-2</c:v>
                </c:pt>
                <c:pt idx="2171" formatCode="0.00E+00">
                  <c:v>-6.7667099999999994E-2</c:v>
                </c:pt>
                <c:pt idx="2172" formatCode="0.00E+00">
                  <c:v>-6.9120899999999999E-2</c:v>
                </c:pt>
                <c:pt idx="2173" formatCode="0.00E+00">
                  <c:v>-7.0596500000000006E-2</c:v>
                </c:pt>
                <c:pt idx="2174" formatCode="0.00E+00">
                  <c:v>-7.2090100000000004E-2</c:v>
                </c:pt>
                <c:pt idx="2175" formatCode="0.00E+00">
                  <c:v>-7.3598499999999997E-2</c:v>
                </c:pt>
                <c:pt idx="2176" formatCode="0.00E+00">
                  <c:v>-7.51217E-2</c:v>
                </c:pt>
                <c:pt idx="2177" formatCode="0.00E+00">
                  <c:v>-7.6662499999999995E-2</c:v>
                </c:pt>
                <c:pt idx="2178" formatCode="0.00E+00">
                  <c:v>-7.8223799999999996E-2</c:v>
                </c:pt>
                <c:pt idx="2179" formatCode="0.00E+00">
                  <c:v>-7.9805799999999996E-2</c:v>
                </c:pt>
                <c:pt idx="2180" formatCode="0.00E+00">
                  <c:v>-8.1406300000000001E-2</c:v>
                </c:pt>
                <c:pt idx="2181" formatCode="0.00E+00">
                  <c:v>-8.3023100000000002E-2</c:v>
                </c:pt>
                <c:pt idx="2182" formatCode="0.00E+00">
                  <c:v>-8.4654099999999996E-2</c:v>
                </c:pt>
                <c:pt idx="2183" formatCode="0.00E+00">
                  <c:v>-8.6298100000000003E-2</c:v>
                </c:pt>
                <c:pt idx="2184" formatCode="0.00E+00">
                  <c:v>-8.7954900000000003E-2</c:v>
                </c:pt>
                <c:pt idx="2185" formatCode="0.00E+00">
                  <c:v>-8.9621599999999996E-2</c:v>
                </c:pt>
                <c:pt idx="2186" formatCode="0.00E+00">
                  <c:v>-9.1292100000000001E-2</c:v>
                </c:pt>
                <c:pt idx="2187" formatCode="0.00E+00">
                  <c:v>-9.2962600000000006E-2</c:v>
                </c:pt>
                <c:pt idx="2188" formatCode="0.00E+00">
                  <c:v>-9.4633099999999998E-2</c:v>
                </c:pt>
                <c:pt idx="2189" formatCode="0.00E+00">
                  <c:v>-9.6305299999999996E-2</c:v>
                </c:pt>
                <c:pt idx="2190" formatCode="0.00E+00">
                  <c:v>-9.7979399999999994E-2</c:v>
                </c:pt>
                <c:pt idx="2191" formatCode="0.00E+00">
                  <c:v>-9.9654499999999993E-2</c:v>
                </c:pt>
                <c:pt idx="2192" formatCode="0.00E+00">
                  <c:v>-0.101329</c:v>
                </c:pt>
                <c:pt idx="2193" formatCode="0.00E+00">
                  <c:v>-0.10299700000000001</c:v>
                </c:pt>
                <c:pt idx="2194" formatCode="0.00E+00">
                  <c:v>-0.10465000000000001</c:v>
                </c:pt>
                <c:pt idx="2195" formatCode="0.00E+00">
                  <c:v>-0.10628</c:v>
                </c:pt>
                <c:pt idx="2196" formatCode="0.00E+00">
                  <c:v>-0.107886</c:v>
                </c:pt>
                <c:pt idx="2197" formatCode="0.00E+00">
                  <c:v>-0.10947</c:v>
                </c:pt>
                <c:pt idx="2198" formatCode="0.00E+00">
                  <c:v>-0.11103399999999999</c:v>
                </c:pt>
                <c:pt idx="2199" formatCode="0.00E+00">
                  <c:v>-0.112577</c:v>
                </c:pt>
                <c:pt idx="2200" formatCode="0.00E+00">
                  <c:v>-0.11409900000000001</c:v>
                </c:pt>
                <c:pt idx="2201" formatCode="0.00E+00">
                  <c:v>-0.115603</c:v>
                </c:pt>
                <c:pt idx="2202" formatCode="0.00E+00">
                  <c:v>-0.11708399999999999</c:v>
                </c:pt>
                <c:pt idx="2203" formatCode="0.00E+00">
                  <c:v>-0.118538</c:v>
                </c:pt>
                <c:pt idx="2204" formatCode="0.00E+00">
                  <c:v>-0.119962</c:v>
                </c:pt>
                <c:pt idx="2205" formatCode="0.00E+00">
                  <c:v>-0.121355</c:v>
                </c:pt>
                <c:pt idx="2206" formatCode="0.00E+00">
                  <c:v>-0.12271600000000001</c:v>
                </c:pt>
                <c:pt idx="2207" formatCode="0.00E+00">
                  <c:v>-0.124045</c:v>
                </c:pt>
                <c:pt idx="2208" formatCode="0.00E+00">
                  <c:v>-0.12534100000000001</c:v>
                </c:pt>
                <c:pt idx="2209" formatCode="0.00E+00">
                  <c:v>-0.126607</c:v>
                </c:pt>
                <c:pt idx="2210" formatCode="0.00E+00">
                  <c:v>-0.12784400000000001</c:v>
                </c:pt>
                <c:pt idx="2211" formatCode="0.00E+00">
                  <c:v>-0.129053</c:v>
                </c:pt>
                <c:pt idx="2212" formatCode="0.00E+00">
                  <c:v>-0.13023399999999999</c:v>
                </c:pt>
                <c:pt idx="2213" formatCode="0.00E+00">
                  <c:v>-0.131382</c:v>
                </c:pt>
                <c:pt idx="2214" formatCode="0.00E+00">
                  <c:v>-0.132495</c:v>
                </c:pt>
                <c:pt idx="2215" formatCode="0.00E+00">
                  <c:v>-0.13356799999999999</c:v>
                </c:pt>
                <c:pt idx="2216" formatCode="0.00E+00">
                  <c:v>-0.134601</c:v>
                </c:pt>
                <c:pt idx="2217" formatCode="0.00E+00">
                  <c:v>-0.13558999999999999</c:v>
                </c:pt>
                <c:pt idx="2218" formatCode="0.00E+00">
                  <c:v>-0.13653299999999999</c:v>
                </c:pt>
                <c:pt idx="2219" formatCode="0.00E+00">
                  <c:v>-0.13742699999999999</c:v>
                </c:pt>
                <c:pt idx="2220" formatCode="0.00E+00">
                  <c:v>-0.13827300000000001</c:v>
                </c:pt>
                <c:pt idx="2221" formatCode="0.00E+00">
                  <c:v>-0.139071</c:v>
                </c:pt>
                <c:pt idx="2222" formatCode="0.00E+00">
                  <c:v>-0.13982700000000001</c:v>
                </c:pt>
                <c:pt idx="2223" formatCode="0.00E+00">
                  <c:v>-0.140542</c:v>
                </c:pt>
                <c:pt idx="2224" formatCode="0.00E+00">
                  <c:v>-0.14121500000000001</c:v>
                </c:pt>
                <c:pt idx="2225" formatCode="0.00E+00">
                  <c:v>-0.141844</c:v>
                </c:pt>
                <c:pt idx="2226" formatCode="0.00E+00">
                  <c:v>-0.142426</c:v>
                </c:pt>
                <c:pt idx="2227" formatCode="0.00E+00">
                  <c:v>-0.14296200000000001</c:v>
                </c:pt>
                <c:pt idx="2228" formatCode="0.00E+00">
                  <c:v>-0.143451</c:v>
                </c:pt>
                <c:pt idx="2229" formatCode="0.00E+00">
                  <c:v>-0.143897</c:v>
                </c:pt>
                <c:pt idx="2230" formatCode="0.00E+00">
                  <c:v>-0.14430200000000001</c:v>
                </c:pt>
                <c:pt idx="2231" formatCode="0.00E+00">
                  <c:v>-0.14466899999999999</c:v>
                </c:pt>
                <c:pt idx="2232" formatCode="0.00E+00">
                  <c:v>-0.14500399999999999</c:v>
                </c:pt>
                <c:pt idx="2233" formatCode="0.00E+00">
                  <c:v>-0.14530799999999999</c:v>
                </c:pt>
                <c:pt idx="2234" formatCode="0.00E+00">
                  <c:v>-0.14558099999999999</c:v>
                </c:pt>
                <c:pt idx="2235" formatCode="0.00E+00">
                  <c:v>-0.14582200000000001</c:v>
                </c:pt>
                <c:pt idx="2236" formatCode="0.00E+00">
                  <c:v>-0.146034</c:v>
                </c:pt>
                <c:pt idx="2237" formatCode="0.00E+00">
                  <c:v>-0.14621899999999999</c:v>
                </c:pt>
                <c:pt idx="2238" formatCode="0.00E+00">
                  <c:v>-0.14637700000000001</c:v>
                </c:pt>
                <c:pt idx="2239" formatCode="0.00E+00">
                  <c:v>-0.146507</c:v>
                </c:pt>
                <c:pt idx="2240" formatCode="0.00E+00">
                  <c:v>-0.14660899999999999</c:v>
                </c:pt>
                <c:pt idx="2241" formatCode="0.00E+00">
                  <c:v>-0.14668900000000001</c:v>
                </c:pt>
                <c:pt idx="2242" formatCode="0.00E+00">
                  <c:v>-0.14674799999999999</c:v>
                </c:pt>
                <c:pt idx="2243" formatCode="0.00E+00">
                  <c:v>-0.14678099999999999</c:v>
                </c:pt>
                <c:pt idx="2244" formatCode="0.00E+00">
                  <c:v>-0.146784</c:v>
                </c:pt>
                <c:pt idx="2245" formatCode="0.00E+00">
                  <c:v>-0.146755</c:v>
                </c:pt>
                <c:pt idx="2246" formatCode="0.00E+00">
                  <c:v>-0.14669399999999999</c:v>
                </c:pt>
                <c:pt idx="2247" formatCode="0.00E+00">
                  <c:v>-0.14659700000000001</c:v>
                </c:pt>
                <c:pt idx="2248" formatCode="0.00E+00">
                  <c:v>-0.14646200000000001</c:v>
                </c:pt>
                <c:pt idx="2249" formatCode="0.00E+00">
                  <c:v>-0.146291</c:v>
                </c:pt>
                <c:pt idx="2250" formatCode="0.00E+00">
                  <c:v>-0.14609</c:v>
                </c:pt>
                <c:pt idx="2251" formatCode="0.00E+00">
                  <c:v>-0.14586299999999999</c:v>
                </c:pt>
                <c:pt idx="2252" formatCode="0.00E+00">
                  <c:v>-0.14561099999999999</c:v>
                </c:pt>
                <c:pt idx="2253" formatCode="0.00E+00">
                  <c:v>-0.145339</c:v>
                </c:pt>
                <c:pt idx="2254" formatCode="0.00E+00">
                  <c:v>-0.14504800000000001</c:v>
                </c:pt>
                <c:pt idx="2255" formatCode="0.00E+00">
                  <c:v>-0.14473800000000001</c:v>
                </c:pt>
                <c:pt idx="2256" formatCode="0.00E+00">
                  <c:v>-0.14440700000000001</c:v>
                </c:pt>
                <c:pt idx="2257" formatCode="0.00E+00">
                  <c:v>-0.14406099999999999</c:v>
                </c:pt>
                <c:pt idx="2258" formatCode="0.00E+00">
                  <c:v>-0.143702</c:v>
                </c:pt>
                <c:pt idx="2259" formatCode="0.00E+00">
                  <c:v>-0.14333499999999999</c:v>
                </c:pt>
                <c:pt idx="2260" formatCode="0.00E+00">
                  <c:v>-0.142959</c:v>
                </c:pt>
                <c:pt idx="2261" formatCode="0.00E+00">
                  <c:v>-0.14257400000000001</c:v>
                </c:pt>
                <c:pt idx="2262" formatCode="0.00E+00">
                  <c:v>-0.142183</c:v>
                </c:pt>
                <c:pt idx="2263" formatCode="0.00E+00">
                  <c:v>-0.141795</c:v>
                </c:pt>
                <c:pt idx="2264" formatCode="0.00E+00">
                  <c:v>-0.14141200000000001</c:v>
                </c:pt>
                <c:pt idx="2265" formatCode="0.00E+00">
                  <c:v>-0.14103099999999999</c:v>
                </c:pt>
                <c:pt idx="2266" formatCode="0.00E+00">
                  <c:v>-0.14064399999999999</c:v>
                </c:pt>
                <c:pt idx="2267" formatCode="0.00E+00">
                  <c:v>-0.14024700000000001</c:v>
                </c:pt>
                <c:pt idx="2268" formatCode="0.00E+00">
                  <c:v>-0.13983799999999999</c:v>
                </c:pt>
                <c:pt idx="2269" formatCode="0.00E+00">
                  <c:v>-0.13941600000000001</c:v>
                </c:pt>
                <c:pt idx="2270" formatCode="0.00E+00">
                  <c:v>-0.13898199999999999</c:v>
                </c:pt>
                <c:pt idx="2271" formatCode="0.00E+00">
                  <c:v>-0.13853599999999999</c:v>
                </c:pt>
                <c:pt idx="2272" formatCode="0.00E+00">
                  <c:v>-0.13808400000000001</c:v>
                </c:pt>
                <c:pt idx="2273" formatCode="0.00E+00">
                  <c:v>-0.13763300000000001</c:v>
                </c:pt>
                <c:pt idx="2274" formatCode="0.00E+00">
                  <c:v>-0.13719200000000001</c:v>
                </c:pt>
                <c:pt idx="2275" formatCode="0.00E+00">
                  <c:v>-0.13675999999999999</c:v>
                </c:pt>
                <c:pt idx="2276" formatCode="0.00E+00">
                  <c:v>-0.13633400000000001</c:v>
                </c:pt>
                <c:pt idx="2277" formatCode="0.00E+00">
                  <c:v>-0.13591200000000001</c:v>
                </c:pt>
                <c:pt idx="2278" formatCode="0.00E+00">
                  <c:v>-0.13549700000000001</c:v>
                </c:pt>
                <c:pt idx="2279" formatCode="0.00E+00">
                  <c:v>-0.13508500000000001</c:v>
                </c:pt>
                <c:pt idx="2280" formatCode="0.00E+00">
                  <c:v>-0.13467999999999999</c:v>
                </c:pt>
                <c:pt idx="2281" formatCode="0.00E+00">
                  <c:v>-0.13428599999999999</c:v>
                </c:pt>
                <c:pt idx="2282" formatCode="0.00E+00">
                  <c:v>-0.133907</c:v>
                </c:pt>
                <c:pt idx="2283" formatCode="0.00E+00">
                  <c:v>-0.133548</c:v>
                </c:pt>
                <c:pt idx="2284" formatCode="0.00E+00">
                  <c:v>-0.133214</c:v>
                </c:pt>
                <c:pt idx="2285" formatCode="0.00E+00">
                  <c:v>-0.13291</c:v>
                </c:pt>
                <c:pt idx="2286" formatCode="0.00E+00">
                  <c:v>-0.132637</c:v>
                </c:pt>
                <c:pt idx="2287" formatCode="0.00E+00">
                  <c:v>-0.13239400000000001</c:v>
                </c:pt>
                <c:pt idx="2288" formatCode="0.00E+00">
                  <c:v>-0.13218199999999999</c:v>
                </c:pt>
                <c:pt idx="2289" formatCode="0.00E+00">
                  <c:v>-0.13200300000000001</c:v>
                </c:pt>
                <c:pt idx="2290" formatCode="0.00E+00">
                  <c:v>-0.131857</c:v>
                </c:pt>
                <c:pt idx="2291" formatCode="0.00E+00">
                  <c:v>-0.131747</c:v>
                </c:pt>
                <c:pt idx="2292" formatCode="0.00E+00">
                  <c:v>-0.13167400000000001</c:v>
                </c:pt>
                <c:pt idx="2293" formatCode="0.00E+00">
                  <c:v>-0.131635</c:v>
                </c:pt>
                <c:pt idx="2294" formatCode="0.00E+00">
                  <c:v>-0.131629</c:v>
                </c:pt>
                <c:pt idx="2295" formatCode="0.00E+00">
                  <c:v>-0.131656</c:v>
                </c:pt>
                <c:pt idx="2296" formatCode="0.00E+00">
                  <c:v>-0.131717</c:v>
                </c:pt>
                <c:pt idx="2297" formatCode="0.00E+00">
                  <c:v>-0.13181399999999999</c:v>
                </c:pt>
                <c:pt idx="2298" formatCode="0.00E+00">
                  <c:v>-0.131943</c:v>
                </c:pt>
                <c:pt idx="2299" formatCode="0.00E+00">
                  <c:v>-0.132103</c:v>
                </c:pt>
                <c:pt idx="2300" formatCode="0.00E+00">
                  <c:v>-0.13229399999999999</c:v>
                </c:pt>
                <c:pt idx="2301" formatCode="0.00E+00">
                  <c:v>-0.132518</c:v>
                </c:pt>
                <c:pt idx="2302" formatCode="0.00E+00">
                  <c:v>-0.13277900000000001</c:v>
                </c:pt>
                <c:pt idx="2303" formatCode="0.00E+00">
                  <c:v>-0.13308400000000001</c:v>
                </c:pt>
                <c:pt idx="2304" formatCode="0.00E+00">
                  <c:v>-0.13344</c:v>
                </c:pt>
                <c:pt idx="2305" formatCode="0.00E+00">
                  <c:v>-0.13385</c:v>
                </c:pt>
                <c:pt idx="2306" formatCode="0.00E+00">
                  <c:v>-0.13431499999999999</c:v>
                </c:pt>
                <c:pt idx="2307" formatCode="0.00E+00">
                  <c:v>-0.13483800000000001</c:v>
                </c:pt>
                <c:pt idx="2308" formatCode="0.00E+00">
                  <c:v>-0.13541600000000001</c:v>
                </c:pt>
                <c:pt idx="2309" formatCode="0.00E+00">
                  <c:v>-0.13605200000000001</c:v>
                </c:pt>
                <c:pt idx="2310" formatCode="0.00E+00">
                  <c:v>-0.136741</c:v>
                </c:pt>
                <c:pt idx="2311" formatCode="0.00E+00">
                  <c:v>-0.13747899999999999</c:v>
                </c:pt>
                <c:pt idx="2312" formatCode="0.00E+00">
                  <c:v>-0.13825899999999999</c:v>
                </c:pt>
                <c:pt idx="2313" formatCode="0.00E+00">
                  <c:v>-0.13908499999999999</c:v>
                </c:pt>
                <c:pt idx="2314" formatCode="0.00E+00">
                  <c:v>-0.139962</c:v>
                </c:pt>
                <c:pt idx="2315" formatCode="0.00E+00">
                  <c:v>-0.14089499999999999</c:v>
                </c:pt>
                <c:pt idx="2316" formatCode="0.00E+00">
                  <c:v>-0.14188500000000001</c:v>
                </c:pt>
                <c:pt idx="2317" formatCode="0.00E+00">
                  <c:v>-0.142926</c:v>
                </c:pt>
                <c:pt idx="2318" formatCode="0.00E+00">
                  <c:v>-0.144014</c:v>
                </c:pt>
                <c:pt idx="2319" formatCode="0.00E+00">
                  <c:v>-0.145148</c:v>
                </c:pt>
                <c:pt idx="2320" formatCode="0.00E+00">
                  <c:v>-0.14632300000000001</c:v>
                </c:pt>
                <c:pt idx="2321" formatCode="0.00E+00">
                  <c:v>-0.147539</c:v>
                </c:pt>
                <c:pt idx="2322" formatCode="0.00E+00">
                  <c:v>-0.14879600000000001</c:v>
                </c:pt>
                <c:pt idx="2323" formatCode="0.00E+00">
                  <c:v>-0.15009900000000001</c:v>
                </c:pt>
                <c:pt idx="2324" formatCode="0.00E+00">
                  <c:v>-0.15145</c:v>
                </c:pt>
                <c:pt idx="2325" formatCode="0.00E+00">
                  <c:v>-0.15284800000000001</c:v>
                </c:pt>
                <c:pt idx="2326" formatCode="0.00E+00">
                  <c:v>-0.15429699999999999</c:v>
                </c:pt>
                <c:pt idx="2327" formatCode="0.00E+00">
                  <c:v>-0.15579399999999999</c:v>
                </c:pt>
                <c:pt idx="2328" formatCode="0.00E+00">
                  <c:v>-0.157331</c:v>
                </c:pt>
                <c:pt idx="2329" formatCode="0.00E+00">
                  <c:v>-0.15890299999999999</c:v>
                </c:pt>
                <c:pt idx="2330" formatCode="0.00E+00">
                  <c:v>-0.16051299999999999</c:v>
                </c:pt>
                <c:pt idx="2331" formatCode="0.00E+00">
                  <c:v>-0.162166</c:v>
                </c:pt>
                <c:pt idx="2332" formatCode="0.00E+00">
                  <c:v>-0.16386800000000001</c:v>
                </c:pt>
                <c:pt idx="2333" formatCode="0.00E+00">
                  <c:v>-0.16562099999999999</c:v>
                </c:pt>
                <c:pt idx="2334" formatCode="0.00E+00">
                  <c:v>-0.16742399999999999</c:v>
                </c:pt>
                <c:pt idx="2335" formatCode="0.00E+00">
                  <c:v>-0.16927400000000001</c:v>
                </c:pt>
                <c:pt idx="2336" formatCode="0.00E+00">
                  <c:v>-0.17116700000000001</c:v>
                </c:pt>
                <c:pt idx="2337" formatCode="0.00E+00">
                  <c:v>-0.173093</c:v>
                </c:pt>
                <c:pt idx="2338" formatCode="0.00E+00">
                  <c:v>-0.175043</c:v>
                </c:pt>
                <c:pt idx="2339" formatCode="0.00E+00">
                  <c:v>-0.177014</c:v>
                </c:pt>
                <c:pt idx="2340" formatCode="0.00E+00">
                  <c:v>-0.179005</c:v>
                </c:pt>
                <c:pt idx="2341" formatCode="0.00E+00">
                  <c:v>-0.181009</c:v>
                </c:pt>
                <c:pt idx="2342" formatCode="0.00E+00">
                  <c:v>-0.18302099999999999</c:v>
                </c:pt>
                <c:pt idx="2343" formatCode="0.00E+00">
                  <c:v>-0.18503900000000001</c:v>
                </c:pt>
                <c:pt idx="2344" formatCode="0.00E+00">
                  <c:v>-0.18706800000000001</c:v>
                </c:pt>
                <c:pt idx="2345" formatCode="0.00E+00">
                  <c:v>-0.18911600000000001</c:v>
                </c:pt>
                <c:pt idx="2346" formatCode="0.00E+00">
                  <c:v>-0.19118499999999999</c:v>
                </c:pt>
                <c:pt idx="2347" formatCode="0.00E+00">
                  <c:v>-0.193277</c:v>
                </c:pt>
                <c:pt idx="2348" formatCode="0.00E+00">
                  <c:v>-0.19539599999999999</c:v>
                </c:pt>
                <c:pt idx="2349" formatCode="0.00E+00">
                  <c:v>-0.19754099999999999</c:v>
                </c:pt>
                <c:pt idx="2350" formatCode="0.00E+00">
                  <c:v>-0.19971</c:v>
                </c:pt>
                <c:pt idx="2351" formatCode="0.00E+00">
                  <c:v>-0.2019</c:v>
                </c:pt>
                <c:pt idx="2352" formatCode="0.00E+00">
                  <c:v>-0.20410700000000001</c:v>
                </c:pt>
                <c:pt idx="2353" formatCode="0.00E+00">
                  <c:v>-0.20633299999999999</c:v>
                </c:pt>
                <c:pt idx="2354" formatCode="0.00E+00">
                  <c:v>-0.20857899999999999</c:v>
                </c:pt>
                <c:pt idx="2355" formatCode="0.00E+00">
                  <c:v>-0.21084</c:v>
                </c:pt>
                <c:pt idx="2356" formatCode="0.00E+00">
                  <c:v>-0.213114</c:v>
                </c:pt>
                <c:pt idx="2357" formatCode="0.00E+00">
                  <c:v>-0.21540300000000001</c:v>
                </c:pt>
                <c:pt idx="2358" formatCode="0.00E+00">
                  <c:v>-0.21770100000000001</c:v>
                </c:pt>
                <c:pt idx="2359" formatCode="0.00E+00">
                  <c:v>-0.22</c:v>
                </c:pt>
                <c:pt idx="2360" formatCode="0.00E+00">
                  <c:v>-0.22228899999999999</c:v>
                </c:pt>
                <c:pt idx="2361" formatCode="0.00E+00">
                  <c:v>-0.22456200000000001</c:v>
                </c:pt>
                <c:pt idx="2362" formatCode="0.00E+00">
                  <c:v>-0.22681999999999999</c:v>
                </c:pt>
                <c:pt idx="2363" formatCode="0.00E+00">
                  <c:v>-0.22906399999999999</c:v>
                </c:pt>
                <c:pt idx="2364" formatCode="0.00E+00">
                  <c:v>-0.231296</c:v>
                </c:pt>
                <c:pt idx="2365" formatCode="0.00E+00">
                  <c:v>-0.233514</c:v>
                </c:pt>
                <c:pt idx="2366" formatCode="0.00E+00">
                  <c:v>-0.23571500000000001</c:v>
                </c:pt>
                <c:pt idx="2367" formatCode="0.00E+00">
                  <c:v>-0.237899</c:v>
                </c:pt>
                <c:pt idx="2368" formatCode="0.00E+00">
                  <c:v>-0.240064</c:v>
                </c:pt>
                <c:pt idx="2369" formatCode="0.00E+00">
                  <c:v>-0.242205</c:v>
                </c:pt>
                <c:pt idx="2370" formatCode="0.00E+00">
                  <c:v>-0.24431700000000001</c:v>
                </c:pt>
                <c:pt idx="2371" formatCode="0.00E+00">
                  <c:v>-0.246394</c:v>
                </c:pt>
                <c:pt idx="2372" formatCode="0.00E+00">
                  <c:v>-0.24843000000000001</c:v>
                </c:pt>
                <c:pt idx="2373" formatCode="0.00E+00">
                  <c:v>-0.25042399999999998</c:v>
                </c:pt>
                <c:pt idx="2374" formatCode="0.00E+00">
                  <c:v>-0.252382</c:v>
                </c:pt>
                <c:pt idx="2375" formatCode="0.00E+00">
                  <c:v>-0.25430900000000001</c:v>
                </c:pt>
                <c:pt idx="2376" formatCode="0.00E+00">
                  <c:v>-0.25620700000000002</c:v>
                </c:pt>
                <c:pt idx="2377" formatCode="0.00E+00">
                  <c:v>-0.25807799999999997</c:v>
                </c:pt>
                <c:pt idx="2378" formatCode="0.00E+00">
                  <c:v>-0.25992300000000002</c:v>
                </c:pt>
                <c:pt idx="2379" formatCode="0.00E+00">
                  <c:v>-0.261735</c:v>
                </c:pt>
                <c:pt idx="2380" formatCode="0.00E+00">
                  <c:v>-0.263515</c:v>
                </c:pt>
                <c:pt idx="2381" formatCode="0.00E+00">
                  <c:v>-0.26526699999999998</c:v>
                </c:pt>
                <c:pt idx="2382" formatCode="0.00E+00">
                  <c:v>-0.26699899999999999</c:v>
                </c:pt>
                <c:pt idx="2383" formatCode="0.00E+00">
                  <c:v>-0.26871099999999998</c:v>
                </c:pt>
                <c:pt idx="2384" formatCode="0.00E+00">
                  <c:v>-0.270403</c:v>
                </c:pt>
                <c:pt idx="2385" formatCode="0.00E+00">
                  <c:v>-0.27207100000000001</c:v>
                </c:pt>
                <c:pt idx="2386" formatCode="0.00E+00">
                  <c:v>-0.27371099999999998</c:v>
                </c:pt>
                <c:pt idx="2387" formatCode="0.00E+00">
                  <c:v>-0.27531600000000001</c:v>
                </c:pt>
                <c:pt idx="2388" formatCode="0.00E+00">
                  <c:v>-0.27688699999999999</c:v>
                </c:pt>
                <c:pt idx="2389" formatCode="0.00E+00">
                  <c:v>-0.27842899999999998</c:v>
                </c:pt>
                <c:pt idx="2390" formatCode="0.00E+00">
                  <c:v>-0.279941</c:v>
                </c:pt>
                <c:pt idx="2391" formatCode="0.00E+00">
                  <c:v>-0.28141699999999997</c:v>
                </c:pt>
                <c:pt idx="2392" formatCode="0.00E+00">
                  <c:v>-0.28285300000000002</c:v>
                </c:pt>
                <c:pt idx="2393" formatCode="0.00E+00">
                  <c:v>-0.284248</c:v>
                </c:pt>
                <c:pt idx="2394" formatCode="0.00E+00">
                  <c:v>-0.28560000000000002</c:v>
                </c:pt>
                <c:pt idx="2395" formatCode="0.00E+00">
                  <c:v>-0.28690599999999999</c:v>
                </c:pt>
                <c:pt idx="2396" formatCode="0.00E+00">
                  <c:v>-0.28816700000000001</c:v>
                </c:pt>
                <c:pt idx="2397" formatCode="0.00E+00">
                  <c:v>-0.28938900000000001</c:v>
                </c:pt>
                <c:pt idx="2398" formatCode="0.00E+00">
                  <c:v>-0.290576</c:v>
                </c:pt>
                <c:pt idx="2399" formatCode="0.00E+00">
                  <c:v>-0.29173300000000002</c:v>
                </c:pt>
                <c:pt idx="2400" formatCode="0.00E+00">
                  <c:v>-0.29286000000000001</c:v>
                </c:pt>
                <c:pt idx="2401" formatCode="0.00E+00">
                  <c:v>-0.293956</c:v>
                </c:pt>
                <c:pt idx="2402" formatCode="0.00E+00">
                  <c:v>-0.29501699999999997</c:v>
                </c:pt>
                <c:pt idx="2403" formatCode="0.00E+00">
                  <c:v>-0.29604000000000003</c:v>
                </c:pt>
                <c:pt idx="2404" formatCode="0.00E+00">
                  <c:v>-0.29702099999999998</c:v>
                </c:pt>
                <c:pt idx="2405" formatCode="0.00E+00">
                  <c:v>-0.29796</c:v>
                </c:pt>
                <c:pt idx="2406" formatCode="0.00E+00">
                  <c:v>-0.29886000000000001</c:v>
                </c:pt>
                <c:pt idx="2407" formatCode="0.00E+00">
                  <c:v>-0.29972500000000002</c:v>
                </c:pt>
                <c:pt idx="2408" formatCode="0.00E+00">
                  <c:v>-0.30055799999999999</c:v>
                </c:pt>
                <c:pt idx="2409" formatCode="0.00E+00">
                  <c:v>-0.30136400000000002</c:v>
                </c:pt>
                <c:pt idx="2410" formatCode="0.00E+00">
                  <c:v>-0.302145</c:v>
                </c:pt>
                <c:pt idx="2411" formatCode="0.00E+00">
                  <c:v>-0.3029</c:v>
                </c:pt>
                <c:pt idx="2412" formatCode="0.00E+00">
                  <c:v>-0.30362899999999998</c:v>
                </c:pt>
                <c:pt idx="2413" formatCode="0.00E+00">
                  <c:v>-0.304338</c:v>
                </c:pt>
                <c:pt idx="2414" formatCode="0.00E+00">
                  <c:v>-0.30502800000000002</c:v>
                </c:pt>
                <c:pt idx="2415" formatCode="0.00E+00">
                  <c:v>-0.305699</c:v>
                </c:pt>
                <c:pt idx="2416" formatCode="0.00E+00">
                  <c:v>-0.30635099999999998</c:v>
                </c:pt>
                <c:pt idx="2417" formatCode="0.00E+00">
                  <c:v>-0.30698599999999998</c:v>
                </c:pt>
                <c:pt idx="2418" formatCode="0.00E+00">
                  <c:v>-0.30760500000000002</c:v>
                </c:pt>
                <c:pt idx="2419" formatCode="0.00E+00">
                  <c:v>-0.308201</c:v>
                </c:pt>
                <c:pt idx="2420" formatCode="0.00E+00">
                  <c:v>-0.30876900000000002</c:v>
                </c:pt>
                <c:pt idx="2421" formatCode="0.00E+00">
                  <c:v>-0.30930600000000003</c:v>
                </c:pt>
                <c:pt idx="2422" formatCode="0.00E+00">
                  <c:v>-0.30980999999999997</c:v>
                </c:pt>
                <c:pt idx="2423" formatCode="0.00E+00">
                  <c:v>-0.31027900000000003</c:v>
                </c:pt>
                <c:pt idx="2424" formatCode="0.00E+00">
                  <c:v>-0.31071399999999999</c:v>
                </c:pt>
                <c:pt idx="2425" formatCode="0.00E+00">
                  <c:v>-0.31112200000000001</c:v>
                </c:pt>
                <c:pt idx="2426" formatCode="0.00E+00">
                  <c:v>-0.31151000000000001</c:v>
                </c:pt>
                <c:pt idx="2427" formatCode="0.00E+00">
                  <c:v>-0.31187500000000001</c:v>
                </c:pt>
                <c:pt idx="2428" formatCode="0.00E+00">
                  <c:v>-0.31221900000000002</c:v>
                </c:pt>
                <c:pt idx="2429" formatCode="0.00E+00">
                  <c:v>-0.31254399999999999</c:v>
                </c:pt>
                <c:pt idx="2430" formatCode="0.00E+00">
                  <c:v>-0.31285400000000002</c:v>
                </c:pt>
                <c:pt idx="2431" formatCode="0.00E+00">
                  <c:v>-0.31314599999999998</c:v>
                </c:pt>
                <c:pt idx="2432" formatCode="0.00E+00">
                  <c:v>-0.31342100000000001</c:v>
                </c:pt>
                <c:pt idx="2433" formatCode="0.00E+00">
                  <c:v>-0.31368200000000002</c:v>
                </c:pt>
                <c:pt idx="2434" formatCode="0.00E+00">
                  <c:v>-0.31393599999999999</c:v>
                </c:pt>
                <c:pt idx="2435" formatCode="0.00E+00">
                  <c:v>-0.31418200000000002</c:v>
                </c:pt>
                <c:pt idx="2436" formatCode="0.00E+00">
                  <c:v>-0.31441400000000003</c:v>
                </c:pt>
                <c:pt idx="2437" formatCode="0.00E+00">
                  <c:v>-0.31462699999999999</c:v>
                </c:pt>
                <c:pt idx="2438" formatCode="0.00E+00">
                  <c:v>-0.31481900000000002</c:v>
                </c:pt>
                <c:pt idx="2439" formatCode="0.00E+00">
                  <c:v>-0.31499300000000002</c:v>
                </c:pt>
                <c:pt idx="2440" formatCode="0.00E+00">
                  <c:v>-0.31515799999999999</c:v>
                </c:pt>
                <c:pt idx="2441" formatCode="0.00E+00">
                  <c:v>-0.31532300000000002</c:v>
                </c:pt>
                <c:pt idx="2442" formatCode="0.00E+00">
                  <c:v>-0.31549500000000003</c:v>
                </c:pt>
                <c:pt idx="2443" formatCode="0.00E+00">
                  <c:v>-0.315666</c:v>
                </c:pt>
                <c:pt idx="2444" formatCode="0.00E+00">
                  <c:v>-0.31582500000000002</c:v>
                </c:pt>
                <c:pt idx="2445" formatCode="0.00E+00">
                  <c:v>-0.31596400000000002</c:v>
                </c:pt>
                <c:pt idx="2446" formatCode="0.00E+00">
                  <c:v>-0.316081</c:v>
                </c:pt>
                <c:pt idx="2447" formatCode="0.00E+00">
                  <c:v>-0.31617600000000001</c:v>
                </c:pt>
                <c:pt idx="2448" formatCode="0.00E+00">
                  <c:v>-0.31624999999999998</c:v>
                </c:pt>
                <c:pt idx="2449" formatCode="0.00E+00">
                  <c:v>-0.316303</c:v>
                </c:pt>
                <c:pt idx="2450" formatCode="0.00E+00">
                  <c:v>-0.31633600000000001</c:v>
                </c:pt>
                <c:pt idx="2451" formatCode="0.00E+00">
                  <c:v>-0.31635200000000002</c:v>
                </c:pt>
                <c:pt idx="2452" formatCode="0.00E+00">
                  <c:v>-0.31635200000000002</c:v>
                </c:pt>
                <c:pt idx="2453" formatCode="0.00E+00">
                  <c:v>-0.31633</c:v>
                </c:pt>
                <c:pt idx="2454" formatCode="0.00E+00">
                  <c:v>-0.31628099999999998</c:v>
                </c:pt>
                <c:pt idx="2455" formatCode="0.00E+00">
                  <c:v>-0.31620300000000001</c:v>
                </c:pt>
                <c:pt idx="2456" formatCode="0.00E+00">
                  <c:v>-0.31609599999999999</c:v>
                </c:pt>
                <c:pt idx="2457" formatCode="0.00E+00">
                  <c:v>-0.315967</c:v>
                </c:pt>
                <c:pt idx="2458" formatCode="0.00E+00">
                  <c:v>-0.31581999999999999</c:v>
                </c:pt>
                <c:pt idx="2459" formatCode="0.00E+00">
                  <c:v>-0.31565599999999999</c:v>
                </c:pt>
                <c:pt idx="2460" formatCode="0.00E+00">
                  <c:v>-0.315471</c:v>
                </c:pt>
                <c:pt idx="2461" formatCode="0.00E+00">
                  <c:v>-0.31525900000000001</c:v>
                </c:pt>
                <c:pt idx="2462" formatCode="0.00E+00">
                  <c:v>-0.31501600000000002</c:v>
                </c:pt>
                <c:pt idx="2463" formatCode="0.00E+00">
                  <c:v>-0.31473299999999998</c:v>
                </c:pt>
                <c:pt idx="2464" formatCode="0.00E+00">
                  <c:v>-0.31440200000000001</c:v>
                </c:pt>
                <c:pt idx="2465" formatCode="0.00E+00">
                  <c:v>-0.31401899999999999</c:v>
                </c:pt>
                <c:pt idx="2466" formatCode="0.00E+00">
                  <c:v>-0.313579</c:v>
                </c:pt>
                <c:pt idx="2467" formatCode="0.00E+00">
                  <c:v>-0.313083</c:v>
                </c:pt>
                <c:pt idx="2468" formatCode="0.00E+00">
                  <c:v>-0.31253300000000001</c:v>
                </c:pt>
                <c:pt idx="2469" formatCode="0.00E+00">
                  <c:v>-0.31193399999999999</c:v>
                </c:pt>
                <c:pt idx="2470" formatCode="0.00E+00">
                  <c:v>-0.31129299999999999</c:v>
                </c:pt>
                <c:pt idx="2471" formatCode="0.00E+00">
                  <c:v>-0.31060900000000002</c:v>
                </c:pt>
                <c:pt idx="2472" formatCode="0.00E+00">
                  <c:v>-0.30987100000000001</c:v>
                </c:pt>
                <c:pt idx="2473" formatCode="0.00E+00">
                  <c:v>-0.30907200000000001</c:v>
                </c:pt>
                <c:pt idx="2474" formatCode="0.00E+00">
                  <c:v>-0.30821199999999999</c:v>
                </c:pt>
                <c:pt idx="2475" formatCode="0.00E+00">
                  <c:v>-0.30730099999999999</c:v>
                </c:pt>
                <c:pt idx="2476" formatCode="0.00E+00">
                  <c:v>-0.30634499999999998</c:v>
                </c:pt>
                <c:pt idx="2477" formatCode="0.00E+00">
                  <c:v>-0.30534299999999998</c:v>
                </c:pt>
                <c:pt idx="2478" formatCode="0.00E+00">
                  <c:v>-0.30429699999999998</c:v>
                </c:pt>
                <c:pt idx="2479" formatCode="0.00E+00">
                  <c:v>-0.30321100000000001</c:v>
                </c:pt>
                <c:pt idx="2480" formatCode="0.00E+00">
                  <c:v>-0.30208099999999999</c:v>
                </c:pt>
                <c:pt idx="2481" formatCode="0.00E+00">
                  <c:v>-0.300898</c:v>
                </c:pt>
                <c:pt idx="2482" formatCode="0.00E+00">
                  <c:v>-0.29965900000000001</c:v>
                </c:pt>
                <c:pt idx="2483" formatCode="0.00E+00">
                  <c:v>-0.29836099999999999</c:v>
                </c:pt>
                <c:pt idx="2484" formatCode="0.00E+00">
                  <c:v>-0.29700300000000002</c:v>
                </c:pt>
                <c:pt idx="2485" formatCode="0.00E+00">
                  <c:v>-0.29558200000000001</c:v>
                </c:pt>
                <c:pt idx="2486" formatCode="0.00E+00">
                  <c:v>-0.29409800000000003</c:v>
                </c:pt>
                <c:pt idx="2487" formatCode="0.00E+00">
                  <c:v>-0.29255100000000001</c:v>
                </c:pt>
                <c:pt idx="2488" formatCode="0.00E+00">
                  <c:v>-0.290939</c:v>
                </c:pt>
                <c:pt idx="2489" formatCode="0.00E+00">
                  <c:v>-0.28925899999999999</c:v>
                </c:pt>
                <c:pt idx="2490" formatCode="0.00E+00">
                  <c:v>-0.28751300000000002</c:v>
                </c:pt>
                <c:pt idx="2491" formatCode="0.00E+00">
                  <c:v>-0.28570600000000002</c:v>
                </c:pt>
                <c:pt idx="2492" formatCode="0.00E+00">
                  <c:v>-0.28383999999999998</c:v>
                </c:pt>
                <c:pt idx="2493" formatCode="0.00E+00">
                  <c:v>-0.281914</c:v>
                </c:pt>
                <c:pt idx="2494" formatCode="0.00E+00">
                  <c:v>-0.27992899999999998</c:v>
                </c:pt>
                <c:pt idx="2495" formatCode="0.00E+00">
                  <c:v>-0.27788600000000002</c:v>
                </c:pt>
                <c:pt idx="2496" formatCode="0.00E+00">
                  <c:v>-0.275781</c:v>
                </c:pt>
                <c:pt idx="2497" formatCode="0.00E+00">
                  <c:v>-0.27361000000000002</c:v>
                </c:pt>
                <c:pt idx="2498" formatCode="0.00E+00">
                  <c:v>-0.27137800000000001</c:v>
                </c:pt>
                <c:pt idx="2499" formatCode="0.00E+00">
                  <c:v>-0.26908900000000002</c:v>
                </c:pt>
                <c:pt idx="2500" formatCode="0.00E+00">
                  <c:v>-0.26673999999999998</c:v>
                </c:pt>
                <c:pt idx="2501" formatCode="0.00E+00">
                  <c:v>-0.26432899999999998</c:v>
                </c:pt>
                <c:pt idx="2502" formatCode="0.00E+00">
                  <c:v>-0.26185999999999998</c:v>
                </c:pt>
                <c:pt idx="2503" formatCode="0.00E+00">
                  <c:v>-0.25933800000000001</c:v>
                </c:pt>
                <c:pt idx="2504" formatCode="0.00E+00">
                  <c:v>-0.25676199999999999</c:v>
                </c:pt>
                <c:pt idx="2505" formatCode="0.00E+00">
                  <c:v>-0.25413400000000003</c:v>
                </c:pt>
                <c:pt idx="2506" formatCode="0.00E+00">
                  <c:v>-0.25145899999999999</c:v>
                </c:pt>
                <c:pt idx="2507" formatCode="0.00E+00">
                  <c:v>-0.24874099999999999</c:v>
                </c:pt>
                <c:pt idx="2508" formatCode="0.00E+00">
                  <c:v>-0.24598300000000001</c:v>
                </c:pt>
                <c:pt idx="2509" formatCode="0.00E+00">
                  <c:v>-0.24318699999999999</c:v>
                </c:pt>
                <c:pt idx="2510" formatCode="0.00E+00">
                  <c:v>-0.24035699999999999</c:v>
                </c:pt>
                <c:pt idx="2511" formatCode="0.00E+00">
                  <c:v>-0.23749600000000001</c:v>
                </c:pt>
                <c:pt idx="2512" formatCode="0.00E+00">
                  <c:v>-0.234601</c:v>
                </c:pt>
                <c:pt idx="2513" formatCode="0.00E+00">
                  <c:v>-0.23167199999999999</c:v>
                </c:pt>
                <c:pt idx="2514" formatCode="0.00E+00">
                  <c:v>-0.228712</c:v>
                </c:pt>
                <c:pt idx="2515" formatCode="0.00E+00">
                  <c:v>-0.22572400000000001</c:v>
                </c:pt>
                <c:pt idx="2516" formatCode="0.00E+00">
                  <c:v>-0.22270999999999999</c:v>
                </c:pt>
                <c:pt idx="2517" formatCode="0.00E+00">
                  <c:v>-0.21967300000000001</c:v>
                </c:pt>
                <c:pt idx="2518" formatCode="0.00E+00">
                  <c:v>-0.216616</c:v>
                </c:pt>
                <c:pt idx="2519" formatCode="0.00E+00">
                  <c:v>-0.21353900000000001</c:v>
                </c:pt>
                <c:pt idx="2520" formatCode="0.00E+00">
                  <c:v>-0.21044199999999999</c:v>
                </c:pt>
                <c:pt idx="2521" formatCode="0.00E+00">
                  <c:v>-0.20732700000000001</c:v>
                </c:pt>
                <c:pt idx="2522" formatCode="0.00E+00">
                  <c:v>-0.20419699999999999</c:v>
                </c:pt>
                <c:pt idx="2523" formatCode="0.00E+00">
                  <c:v>-0.20105600000000001</c:v>
                </c:pt>
                <c:pt idx="2524" formatCode="0.00E+00">
                  <c:v>-0.197906</c:v>
                </c:pt>
                <c:pt idx="2525" formatCode="0.00E+00">
                  <c:v>-0.194748</c:v>
                </c:pt>
                <c:pt idx="2526" formatCode="0.00E+00">
                  <c:v>-0.191583</c:v>
                </c:pt>
                <c:pt idx="2527" formatCode="0.00E+00">
                  <c:v>-0.188414</c:v>
                </c:pt>
                <c:pt idx="2528" formatCode="0.00E+00">
                  <c:v>-0.18524399999999999</c:v>
                </c:pt>
                <c:pt idx="2529" formatCode="0.00E+00">
                  <c:v>-0.18207499999999999</c:v>
                </c:pt>
                <c:pt idx="2530" formatCode="0.00E+00">
                  <c:v>-0.17890900000000001</c:v>
                </c:pt>
                <c:pt idx="2531" formatCode="0.00E+00">
                  <c:v>-0.17574500000000001</c:v>
                </c:pt>
                <c:pt idx="2532" formatCode="0.00E+00">
                  <c:v>-0.17258100000000001</c:v>
                </c:pt>
                <c:pt idx="2533" formatCode="0.00E+00">
                  <c:v>-0.16941999999999999</c:v>
                </c:pt>
                <c:pt idx="2534" formatCode="0.00E+00">
                  <c:v>-0.16627</c:v>
                </c:pt>
                <c:pt idx="2535" formatCode="0.00E+00">
                  <c:v>-0.16314500000000001</c:v>
                </c:pt>
                <c:pt idx="2536" formatCode="0.00E+00">
                  <c:v>-0.160052</c:v>
                </c:pt>
                <c:pt idx="2537" formatCode="0.00E+00">
                  <c:v>-0.15699399999999999</c:v>
                </c:pt>
                <c:pt idx="2538" formatCode="0.00E+00">
                  <c:v>-0.15396799999999999</c:v>
                </c:pt>
                <c:pt idx="2539" formatCode="0.00E+00">
                  <c:v>-0.150978</c:v>
                </c:pt>
                <c:pt idx="2540" formatCode="0.00E+00">
                  <c:v>-0.14802399999999999</c:v>
                </c:pt>
                <c:pt idx="2541" formatCode="0.00E+00">
                  <c:v>-0.14510899999999999</c:v>
                </c:pt>
                <c:pt idx="2542" formatCode="0.00E+00">
                  <c:v>-0.142237</c:v>
                </c:pt>
                <c:pt idx="2543" formatCode="0.00E+00">
                  <c:v>-0.13941799999999999</c:v>
                </c:pt>
                <c:pt idx="2544" formatCode="0.00E+00">
                  <c:v>-0.136654</c:v>
                </c:pt>
                <c:pt idx="2545" formatCode="0.00E+00">
                  <c:v>-0.13394900000000001</c:v>
                </c:pt>
                <c:pt idx="2546" formatCode="0.00E+00">
                  <c:v>-0.131303</c:v>
                </c:pt>
                <c:pt idx="2547" formatCode="0.00E+00">
                  <c:v>-0.128717</c:v>
                </c:pt>
                <c:pt idx="2548" formatCode="0.00E+00">
                  <c:v>-0.126191</c:v>
                </c:pt>
                <c:pt idx="2549" formatCode="0.00E+00">
                  <c:v>-0.123726</c:v>
                </c:pt>
                <c:pt idx="2550" formatCode="0.00E+00">
                  <c:v>-0.121325</c:v>
                </c:pt>
                <c:pt idx="2551" formatCode="0.00E+00">
                  <c:v>-0.118993</c:v>
                </c:pt>
                <c:pt idx="2552" formatCode="0.00E+00">
                  <c:v>-0.116734</c:v>
                </c:pt>
                <c:pt idx="2553" formatCode="0.00E+00">
                  <c:v>-0.11455</c:v>
                </c:pt>
                <c:pt idx="2554" formatCode="0.00E+00">
                  <c:v>-0.11244700000000001</c:v>
                </c:pt>
                <c:pt idx="2555" formatCode="0.00E+00">
                  <c:v>-0.110427</c:v>
                </c:pt>
                <c:pt idx="2556" formatCode="0.00E+00">
                  <c:v>-0.108489</c:v>
                </c:pt>
                <c:pt idx="2557" formatCode="0.00E+00">
                  <c:v>-0.10663599999999999</c:v>
                </c:pt>
                <c:pt idx="2558" formatCode="0.00E+00">
                  <c:v>-0.10487299999999999</c:v>
                </c:pt>
                <c:pt idx="2559" formatCode="0.00E+00">
                  <c:v>-0.10320500000000001</c:v>
                </c:pt>
                <c:pt idx="2560" formatCode="0.00E+00">
                  <c:v>-0.101635</c:v>
                </c:pt>
                <c:pt idx="2561" formatCode="0.00E+00">
                  <c:v>-0.10016700000000001</c:v>
                </c:pt>
                <c:pt idx="2562" formatCode="0.00E+00">
                  <c:v>-9.8800600000000002E-2</c:v>
                </c:pt>
                <c:pt idx="2563" formatCode="0.00E+00">
                  <c:v>-9.7538E-2</c:v>
                </c:pt>
                <c:pt idx="2564" formatCode="0.00E+00">
                  <c:v>-9.6381400000000006E-2</c:v>
                </c:pt>
                <c:pt idx="2565" formatCode="0.00E+00">
                  <c:v>-9.5331200000000005E-2</c:v>
                </c:pt>
                <c:pt idx="2566" formatCode="0.00E+00">
                  <c:v>-9.4387100000000002E-2</c:v>
                </c:pt>
                <c:pt idx="2567" formatCode="0.00E+00">
                  <c:v>-9.3551200000000001E-2</c:v>
                </c:pt>
                <c:pt idx="2568" formatCode="0.00E+00">
                  <c:v>-9.2827099999999996E-2</c:v>
                </c:pt>
                <c:pt idx="2569" formatCode="0.00E+00">
                  <c:v>-9.2214000000000004E-2</c:v>
                </c:pt>
                <c:pt idx="2570" formatCode="0.00E+00">
                  <c:v>-9.1708200000000004E-2</c:v>
                </c:pt>
                <c:pt idx="2571" formatCode="0.00E+00">
                  <c:v>-9.1308399999999998E-2</c:v>
                </c:pt>
                <c:pt idx="2572" formatCode="0.00E+00">
                  <c:v>-9.1017399999999998E-2</c:v>
                </c:pt>
                <c:pt idx="2573" formatCode="0.00E+00">
                  <c:v>-9.0838100000000005E-2</c:v>
                </c:pt>
                <c:pt idx="2574" formatCode="0.00E+00">
                  <c:v>-9.0770600000000007E-2</c:v>
                </c:pt>
                <c:pt idx="2575" formatCode="0.00E+00">
                  <c:v>-9.0813099999999994E-2</c:v>
                </c:pt>
                <c:pt idx="2576" formatCode="0.00E+00">
                  <c:v>-9.0963799999999997E-2</c:v>
                </c:pt>
                <c:pt idx="2577" formatCode="0.00E+00">
                  <c:v>-9.1221099999999999E-2</c:v>
                </c:pt>
                <c:pt idx="2578" formatCode="0.00E+00">
                  <c:v>-9.1584700000000005E-2</c:v>
                </c:pt>
                <c:pt idx="2579" formatCode="0.00E+00">
                  <c:v>-9.2055799999999993E-2</c:v>
                </c:pt>
                <c:pt idx="2580" formatCode="0.00E+00">
                  <c:v>-9.2636800000000005E-2</c:v>
                </c:pt>
                <c:pt idx="2581" formatCode="0.00E+00">
                  <c:v>-9.3328800000000003E-2</c:v>
                </c:pt>
                <c:pt idx="2582" formatCode="0.00E+00">
                  <c:v>-9.41298E-2</c:v>
                </c:pt>
                <c:pt idx="2583" formatCode="0.00E+00">
                  <c:v>-9.5036399999999993E-2</c:v>
                </c:pt>
                <c:pt idx="2584" formatCode="0.00E+00">
                  <c:v>-9.6047499999999994E-2</c:v>
                </c:pt>
                <c:pt idx="2585" formatCode="0.00E+00">
                  <c:v>-9.71635E-2</c:v>
                </c:pt>
                <c:pt idx="2586" formatCode="0.00E+00">
                  <c:v>-9.8384100000000002E-2</c:v>
                </c:pt>
                <c:pt idx="2587" formatCode="0.00E+00">
                  <c:v>-9.9707799999999999E-2</c:v>
                </c:pt>
                <c:pt idx="2588" formatCode="0.00E+00">
                  <c:v>-0.101133</c:v>
                </c:pt>
                <c:pt idx="2589" formatCode="0.00E+00">
                  <c:v>-0.102656</c:v>
                </c:pt>
                <c:pt idx="2590" formatCode="0.00E+00">
                  <c:v>-0.10427599999999999</c:v>
                </c:pt>
                <c:pt idx="2591" formatCode="0.00E+00">
                  <c:v>-0.105991</c:v>
                </c:pt>
                <c:pt idx="2592" formatCode="0.00E+00">
                  <c:v>-0.10780099999999999</c:v>
                </c:pt>
                <c:pt idx="2593" formatCode="0.00E+00">
                  <c:v>-0.109706</c:v>
                </c:pt>
                <c:pt idx="2594" formatCode="0.00E+00">
                  <c:v>-0.111703</c:v>
                </c:pt>
                <c:pt idx="2595" formatCode="0.00E+00">
                  <c:v>-0.113792</c:v>
                </c:pt>
                <c:pt idx="2596" formatCode="0.00E+00">
                  <c:v>-0.11597</c:v>
                </c:pt>
                <c:pt idx="2597" formatCode="0.00E+00">
                  <c:v>-0.118229</c:v>
                </c:pt>
                <c:pt idx="2598" formatCode="0.00E+00">
                  <c:v>-0.120562</c:v>
                </c:pt>
                <c:pt idx="2599" formatCode="0.00E+00">
                  <c:v>-0.12296799999999999</c:v>
                </c:pt>
                <c:pt idx="2600" formatCode="0.00E+00">
                  <c:v>-0.125449</c:v>
                </c:pt>
                <c:pt idx="2601" formatCode="0.00E+00">
                  <c:v>-0.127999</c:v>
                </c:pt>
                <c:pt idx="2602" formatCode="0.00E+00">
                  <c:v>-0.13061800000000001</c:v>
                </c:pt>
                <c:pt idx="2603" formatCode="0.00E+00">
                  <c:v>-0.13330500000000001</c:v>
                </c:pt>
                <c:pt idx="2604" formatCode="0.00E+00">
                  <c:v>-0.13605800000000001</c:v>
                </c:pt>
                <c:pt idx="2605" formatCode="0.00E+00">
                  <c:v>-0.138879</c:v>
                </c:pt>
                <c:pt idx="2606" formatCode="0.00E+00">
                  <c:v>-0.141763</c:v>
                </c:pt>
                <c:pt idx="2607" formatCode="0.00E+00">
                  <c:v>-0.144706</c:v>
                </c:pt>
                <c:pt idx="2608" formatCode="0.00E+00">
                  <c:v>-0.1477</c:v>
                </c:pt>
                <c:pt idx="2609" formatCode="0.00E+00">
                  <c:v>-0.15074299999999999</c:v>
                </c:pt>
                <c:pt idx="2610" formatCode="0.00E+00">
                  <c:v>-0.15384</c:v>
                </c:pt>
                <c:pt idx="2611" formatCode="0.00E+00">
                  <c:v>-0.15699399999999999</c:v>
                </c:pt>
                <c:pt idx="2612" formatCode="0.00E+00">
                  <c:v>-0.16020499999999999</c:v>
                </c:pt>
                <c:pt idx="2613" formatCode="0.00E+00">
                  <c:v>-0.163466</c:v>
                </c:pt>
                <c:pt idx="2614" formatCode="0.00E+00">
                  <c:v>-0.166772</c:v>
                </c:pt>
                <c:pt idx="2615" formatCode="0.00E+00">
                  <c:v>-0.17011899999999999</c:v>
                </c:pt>
                <c:pt idx="2616" formatCode="0.00E+00">
                  <c:v>-0.17350599999999999</c:v>
                </c:pt>
                <c:pt idx="2617" formatCode="0.00E+00">
                  <c:v>-0.176928</c:v>
                </c:pt>
                <c:pt idx="2618" formatCode="0.00E+00">
                  <c:v>-0.18038000000000001</c:v>
                </c:pt>
                <c:pt idx="2619" formatCode="0.00E+00">
                  <c:v>-0.18385799999999999</c:v>
                </c:pt>
                <c:pt idx="2620" formatCode="0.00E+00">
                  <c:v>-0.18736</c:v>
                </c:pt>
                <c:pt idx="2621" formatCode="0.00E+00">
                  <c:v>-0.190886</c:v>
                </c:pt>
                <c:pt idx="2622" formatCode="0.00E+00">
                  <c:v>-0.19442999999999999</c:v>
                </c:pt>
                <c:pt idx="2623" formatCode="0.00E+00">
                  <c:v>-0.19799</c:v>
                </c:pt>
                <c:pt idx="2624" formatCode="0.00E+00">
                  <c:v>-0.20155999999999999</c:v>
                </c:pt>
                <c:pt idx="2625" formatCode="0.00E+00">
                  <c:v>-0.20513400000000001</c:v>
                </c:pt>
                <c:pt idx="2626" formatCode="0.00E+00">
                  <c:v>-0.20870900000000001</c:v>
                </c:pt>
                <c:pt idx="2627" formatCode="0.00E+00">
                  <c:v>-0.21227799999999999</c:v>
                </c:pt>
                <c:pt idx="2628" formatCode="0.00E+00">
                  <c:v>-0.21580299999999999</c:v>
                </c:pt>
                <c:pt idx="2629" formatCode="0.00E+00">
                  <c:v>-0.21927099999999999</c:v>
                </c:pt>
                <c:pt idx="2630" formatCode="0.00E+00">
                  <c:v>-0.222723</c:v>
                </c:pt>
                <c:pt idx="2631" formatCode="0.00E+00">
                  <c:v>-0.22616900000000001</c:v>
                </c:pt>
                <c:pt idx="2632" formatCode="0.00E+00">
                  <c:v>-0.22958500000000001</c:v>
                </c:pt>
                <c:pt idx="2633" formatCode="0.00E+00">
                  <c:v>-0.23296900000000001</c:v>
                </c:pt>
                <c:pt idx="2634" formatCode="0.00E+00">
                  <c:v>-0.23633299999999999</c:v>
                </c:pt>
                <c:pt idx="2635" formatCode="0.00E+00">
                  <c:v>-0.239678</c:v>
                </c:pt>
                <c:pt idx="2636" formatCode="0.00E+00">
                  <c:v>-0.24300099999999999</c:v>
                </c:pt>
                <c:pt idx="2637" formatCode="0.00E+00">
                  <c:v>-0.24629799999999999</c:v>
                </c:pt>
                <c:pt idx="2638" formatCode="0.00E+00">
                  <c:v>-0.24956500000000001</c:v>
                </c:pt>
                <c:pt idx="2639" formatCode="0.00E+00">
                  <c:v>-0.252799</c:v>
                </c:pt>
                <c:pt idx="2640" formatCode="0.00E+00">
                  <c:v>-0.25600099999999998</c:v>
                </c:pt>
                <c:pt idx="2641" formatCode="0.00E+00">
                  <c:v>-0.25917200000000001</c:v>
                </c:pt>
                <c:pt idx="2642" formatCode="0.00E+00">
                  <c:v>-0.26230999999999999</c:v>
                </c:pt>
                <c:pt idx="2643" formatCode="0.00E+00">
                  <c:v>-0.26541199999999998</c:v>
                </c:pt>
                <c:pt idx="2644" formatCode="0.00E+00">
                  <c:v>-0.26847700000000002</c:v>
                </c:pt>
                <c:pt idx="2645" formatCode="0.00E+00">
                  <c:v>-0.27150400000000002</c:v>
                </c:pt>
                <c:pt idx="2646" formatCode="0.00E+00">
                  <c:v>-0.27449400000000002</c:v>
                </c:pt>
                <c:pt idx="2647" formatCode="0.00E+00">
                  <c:v>-0.277447</c:v>
                </c:pt>
                <c:pt idx="2648" formatCode="0.00E+00">
                  <c:v>-0.280358</c:v>
                </c:pt>
                <c:pt idx="2649" formatCode="0.00E+00">
                  <c:v>-0.283221</c:v>
                </c:pt>
                <c:pt idx="2650" formatCode="0.00E+00">
                  <c:v>-0.28602899999999998</c:v>
                </c:pt>
                <c:pt idx="2651" formatCode="0.00E+00">
                  <c:v>-0.28877900000000001</c:v>
                </c:pt>
                <c:pt idx="2652" formatCode="0.00E+00">
                  <c:v>-0.291468</c:v>
                </c:pt>
                <c:pt idx="2653" formatCode="0.00E+00">
                  <c:v>-0.29409600000000002</c:v>
                </c:pt>
                <c:pt idx="2654" formatCode="0.00E+00">
                  <c:v>-0.29665900000000001</c:v>
                </c:pt>
                <c:pt idx="2655" formatCode="0.00E+00">
                  <c:v>-0.299155</c:v>
                </c:pt>
                <c:pt idx="2656" formatCode="0.00E+00">
                  <c:v>-0.30158200000000002</c:v>
                </c:pt>
                <c:pt idx="2657" formatCode="0.00E+00">
                  <c:v>-0.30393700000000001</c:v>
                </c:pt>
                <c:pt idx="2658" formatCode="0.00E+00">
                  <c:v>-0.30621700000000002</c:v>
                </c:pt>
                <c:pt idx="2659" formatCode="0.00E+00">
                  <c:v>-0.308419</c:v>
                </c:pt>
                <c:pt idx="2660" formatCode="0.00E+00">
                  <c:v>-0.31054100000000001</c:v>
                </c:pt>
                <c:pt idx="2661" formatCode="0.00E+00">
                  <c:v>-0.31258000000000002</c:v>
                </c:pt>
                <c:pt idx="2662" formatCode="0.00E+00">
                  <c:v>-0.31453900000000001</c:v>
                </c:pt>
                <c:pt idx="2663" formatCode="0.00E+00">
                  <c:v>-0.31641599999999998</c:v>
                </c:pt>
                <c:pt idx="2664" formatCode="0.00E+00">
                  <c:v>-0.31821199999999999</c:v>
                </c:pt>
                <c:pt idx="2665" formatCode="0.00E+00">
                  <c:v>-0.31992900000000002</c:v>
                </c:pt>
                <c:pt idx="2666" formatCode="0.00E+00">
                  <c:v>-0.32156499999999999</c:v>
                </c:pt>
                <c:pt idx="2667" formatCode="0.00E+00">
                  <c:v>-0.32312000000000002</c:v>
                </c:pt>
                <c:pt idx="2668" formatCode="0.00E+00">
                  <c:v>-0.32459300000000002</c:v>
                </c:pt>
                <c:pt idx="2669" formatCode="0.00E+00">
                  <c:v>-0.32598300000000002</c:v>
                </c:pt>
                <c:pt idx="2670" formatCode="0.00E+00">
                  <c:v>-0.32728800000000002</c:v>
                </c:pt>
                <c:pt idx="2671" formatCode="0.00E+00">
                  <c:v>-0.32850499999999999</c:v>
                </c:pt>
                <c:pt idx="2672" formatCode="0.00E+00">
                  <c:v>-0.32963199999999998</c:v>
                </c:pt>
                <c:pt idx="2673" formatCode="0.00E+00">
                  <c:v>-0.33066699999999999</c:v>
                </c:pt>
                <c:pt idx="2674" formatCode="0.00E+00">
                  <c:v>-0.33160899999999999</c:v>
                </c:pt>
                <c:pt idx="2675" formatCode="0.00E+00">
                  <c:v>-0.33245599999999997</c:v>
                </c:pt>
                <c:pt idx="2676" formatCode="0.00E+00">
                  <c:v>-0.33320699999999998</c:v>
                </c:pt>
                <c:pt idx="2677" formatCode="0.00E+00">
                  <c:v>-0.33385900000000002</c:v>
                </c:pt>
                <c:pt idx="2678" formatCode="0.00E+00">
                  <c:v>-0.33440799999999998</c:v>
                </c:pt>
                <c:pt idx="2679" formatCode="0.00E+00">
                  <c:v>-0.33485100000000001</c:v>
                </c:pt>
                <c:pt idx="2680" formatCode="0.00E+00">
                  <c:v>-0.33518900000000001</c:v>
                </c:pt>
                <c:pt idx="2681" formatCode="0.00E+00">
                  <c:v>-0.33541900000000002</c:v>
                </c:pt>
                <c:pt idx="2682" formatCode="0.00E+00">
                  <c:v>-0.33554499999999998</c:v>
                </c:pt>
                <c:pt idx="2683" formatCode="0.00E+00">
                  <c:v>-0.33556900000000001</c:v>
                </c:pt>
                <c:pt idx="2684" formatCode="0.00E+00">
                  <c:v>-0.33549299999999999</c:v>
                </c:pt>
                <c:pt idx="2685" formatCode="0.00E+00">
                  <c:v>-0.33532000000000001</c:v>
                </c:pt>
                <c:pt idx="2686" formatCode="0.00E+00">
                  <c:v>-0.33505299999999999</c:v>
                </c:pt>
                <c:pt idx="2687" formatCode="0.00E+00">
                  <c:v>-0.33469300000000002</c:v>
                </c:pt>
                <c:pt idx="2688" formatCode="0.00E+00">
                  <c:v>-0.33423999999999998</c:v>
                </c:pt>
                <c:pt idx="2689" formatCode="0.00E+00">
                  <c:v>-0.33369500000000002</c:v>
                </c:pt>
                <c:pt idx="2690" formatCode="0.00E+00">
                  <c:v>-0.33305600000000002</c:v>
                </c:pt>
                <c:pt idx="2691" formatCode="0.00E+00">
                  <c:v>-0.33232200000000001</c:v>
                </c:pt>
                <c:pt idx="2692" formatCode="0.00E+00">
                  <c:v>-0.33149600000000001</c:v>
                </c:pt>
                <c:pt idx="2693" formatCode="0.00E+00">
                  <c:v>-0.33057999999999998</c:v>
                </c:pt>
                <c:pt idx="2694" formatCode="0.00E+00">
                  <c:v>-0.32956999999999997</c:v>
                </c:pt>
                <c:pt idx="2695" formatCode="0.00E+00">
                  <c:v>-0.328459</c:v>
                </c:pt>
                <c:pt idx="2696" formatCode="0.00E+00">
                  <c:v>-0.32724399999999998</c:v>
                </c:pt>
                <c:pt idx="2697" formatCode="0.00E+00">
                  <c:v>-0.32592599999999999</c:v>
                </c:pt>
                <c:pt idx="2698" formatCode="0.00E+00">
                  <c:v>-0.32450600000000002</c:v>
                </c:pt>
                <c:pt idx="2699" formatCode="0.00E+00">
                  <c:v>-0.322986</c:v>
                </c:pt>
                <c:pt idx="2700" formatCode="0.00E+00">
                  <c:v>-0.32136599999999999</c:v>
                </c:pt>
                <c:pt idx="2701" formatCode="0.00E+00">
                  <c:v>-0.31964900000000002</c:v>
                </c:pt>
                <c:pt idx="2702" formatCode="0.00E+00">
                  <c:v>-0.317828</c:v>
                </c:pt>
                <c:pt idx="2703" formatCode="0.00E+00">
                  <c:v>-0.31589800000000001</c:v>
                </c:pt>
                <c:pt idx="2704" formatCode="0.00E+00">
                  <c:v>-0.31386399999999998</c:v>
                </c:pt>
                <c:pt idx="2705" formatCode="0.00E+00">
                  <c:v>-0.31173600000000001</c:v>
                </c:pt>
                <c:pt idx="2706" formatCode="0.00E+00">
                  <c:v>-0.30952000000000002</c:v>
                </c:pt>
                <c:pt idx="2707" formatCode="0.00E+00">
                  <c:v>-0.307222</c:v>
                </c:pt>
                <c:pt idx="2708" formatCode="0.00E+00">
                  <c:v>-0.30484099999999997</c:v>
                </c:pt>
                <c:pt idx="2709" formatCode="0.00E+00">
                  <c:v>-0.302375</c:v>
                </c:pt>
                <c:pt idx="2710" formatCode="0.00E+00">
                  <c:v>-0.29982399999999998</c:v>
                </c:pt>
                <c:pt idx="2711" formatCode="0.00E+00">
                  <c:v>-0.29718699999999998</c:v>
                </c:pt>
                <c:pt idx="2712" formatCode="0.00E+00">
                  <c:v>-0.29446299999999997</c:v>
                </c:pt>
                <c:pt idx="2713" formatCode="0.00E+00">
                  <c:v>-0.29165400000000002</c:v>
                </c:pt>
                <c:pt idx="2714" formatCode="0.00E+00">
                  <c:v>-0.28876400000000002</c:v>
                </c:pt>
                <c:pt idx="2715" formatCode="0.00E+00">
                  <c:v>-0.28579900000000003</c:v>
                </c:pt>
                <c:pt idx="2716" formatCode="0.00E+00">
                  <c:v>-0.28276499999999999</c:v>
                </c:pt>
                <c:pt idx="2717" formatCode="0.00E+00">
                  <c:v>-0.27966600000000003</c:v>
                </c:pt>
                <c:pt idx="2718" formatCode="0.00E+00">
                  <c:v>-0.27650000000000002</c:v>
                </c:pt>
                <c:pt idx="2719" formatCode="0.00E+00">
                  <c:v>-0.27327099999999999</c:v>
                </c:pt>
                <c:pt idx="2720" formatCode="0.00E+00">
                  <c:v>-0.26998699999999998</c:v>
                </c:pt>
                <c:pt idx="2721" formatCode="0.00E+00">
                  <c:v>-0.26664199999999999</c:v>
                </c:pt>
                <c:pt idx="2722" formatCode="0.00E+00">
                  <c:v>-0.26320500000000002</c:v>
                </c:pt>
                <c:pt idx="2723" formatCode="0.00E+00">
                  <c:v>-0.25967499999999999</c:v>
                </c:pt>
                <c:pt idx="2724" formatCode="0.00E+00">
                  <c:v>-0.25608399999999998</c:v>
                </c:pt>
                <c:pt idx="2725" formatCode="0.00E+00">
                  <c:v>-0.252438</c:v>
                </c:pt>
                <c:pt idx="2726" formatCode="0.00E+00">
                  <c:v>-0.248724</c:v>
                </c:pt>
                <c:pt idx="2727" formatCode="0.00E+00">
                  <c:v>-0.244945</c:v>
                </c:pt>
                <c:pt idx="2728" formatCode="0.00E+00">
                  <c:v>-0.24110899999999999</c:v>
                </c:pt>
                <c:pt idx="2729" formatCode="0.00E+00">
                  <c:v>-0.23721700000000001</c:v>
                </c:pt>
                <c:pt idx="2730" formatCode="0.00E+00">
                  <c:v>-0.23327200000000001</c:v>
                </c:pt>
                <c:pt idx="2731" formatCode="0.00E+00">
                  <c:v>-0.229273</c:v>
                </c:pt>
                <c:pt idx="2732" formatCode="0.00E+00">
                  <c:v>-0.225221</c:v>
                </c:pt>
                <c:pt idx="2733" formatCode="0.00E+00">
                  <c:v>-0.22111500000000001</c:v>
                </c:pt>
                <c:pt idx="2734" formatCode="0.00E+00">
                  <c:v>-0.21695999999999999</c:v>
                </c:pt>
                <c:pt idx="2735" formatCode="0.00E+00">
                  <c:v>-0.21276100000000001</c:v>
                </c:pt>
                <c:pt idx="2736" formatCode="0.00E+00">
                  <c:v>-0.20852399999999999</c:v>
                </c:pt>
                <c:pt idx="2737" formatCode="0.00E+00">
                  <c:v>-0.20425499999999999</c:v>
                </c:pt>
                <c:pt idx="2738" formatCode="0.00E+00">
                  <c:v>-0.199957</c:v>
                </c:pt>
                <c:pt idx="2739" formatCode="0.00E+00">
                  <c:v>-0.195634</c:v>
                </c:pt>
                <c:pt idx="2740" formatCode="0.00E+00">
                  <c:v>-0.19128899999999999</c:v>
                </c:pt>
                <c:pt idx="2741" formatCode="0.00E+00">
                  <c:v>-0.18692800000000001</c:v>
                </c:pt>
                <c:pt idx="2742" formatCode="0.00E+00">
                  <c:v>-0.18255399999999999</c:v>
                </c:pt>
                <c:pt idx="2743" formatCode="0.00E+00">
                  <c:v>-0.17816799999999999</c:v>
                </c:pt>
                <c:pt idx="2744" formatCode="0.00E+00">
                  <c:v>-0.17376900000000001</c:v>
                </c:pt>
                <c:pt idx="2745" formatCode="0.00E+00">
                  <c:v>-0.16936200000000001</c:v>
                </c:pt>
                <c:pt idx="2746" formatCode="0.00E+00">
                  <c:v>-0.16495199999999999</c:v>
                </c:pt>
                <c:pt idx="2747" formatCode="0.00E+00">
                  <c:v>-0.16053899999999999</c:v>
                </c:pt>
                <c:pt idx="2748" formatCode="0.00E+00">
                  <c:v>-0.15612599999999999</c:v>
                </c:pt>
                <c:pt idx="2749" formatCode="0.00E+00">
                  <c:v>-0.15171299999999999</c:v>
                </c:pt>
                <c:pt idx="2750" formatCode="0.00E+00">
                  <c:v>-0.14730099999999999</c:v>
                </c:pt>
                <c:pt idx="2751" formatCode="0.00E+00">
                  <c:v>-0.14289399999999999</c:v>
                </c:pt>
                <c:pt idx="2752" formatCode="0.00E+00">
                  <c:v>-0.138492</c:v>
                </c:pt>
                <c:pt idx="2753" formatCode="0.00E+00">
                  <c:v>-0.134075</c:v>
                </c:pt>
                <c:pt idx="2754" formatCode="0.00E+00">
                  <c:v>-0.129636</c:v>
                </c:pt>
                <c:pt idx="2755" formatCode="0.00E+00">
                  <c:v>-0.12520100000000001</c:v>
                </c:pt>
                <c:pt idx="2756" formatCode="0.00E+00">
                  <c:v>-0.120784</c:v>
                </c:pt>
                <c:pt idx="2757" formatCode="0.00E+00">
                  <c:v>-0.11637400000000001</c:v>
                </c:pt>
                <c:pt idx="2758" formatCode="0.00E+00">
                  <c:v>-0.111973</c:v>
                </c:pt>
                <c:pt idx="2759" formatCode="0.00E+00">
                  <c:v>-0.10759100000000001</c:v>
                </c:pt>
                <c:pt idx="2760" formatCode="0.00E+00">
                  <c:v>-0.10323499999999999</c:v>
                </c:pt>
                <c:pt idx="2761" formatCode="0.00E+00">
                  <c:v>-9.8906400000000005E-2</c:v>
                </c:pt>
                <c:pt idx="2762" formatCode="0.00E+00">
                  <c:v>-9.4605800000000004E-2</c:v>
                </c:pt>
                <c:pt idx="2763" formatCode="0.00E+00">
                  <c:v>-9.0333899999999995E-2</c:v>
                </c:pt>
                <c:pt idx="2764" formatCode="0.00E+00">
                  <c:v>-8.6093000000000003E-2</c:v>
                </c:pt>
                <c:pt idx="2765" formatCode="0.00E+00">
                  <c:v>-8.1886399999999998E-2</c:v>
                </c:pt>
                <c:pt idx="2766" formatCode="0.00E+00">
                  <c:v>-7.7717300000000003E-2</c:v>
                </c:pt>
                <c:pt idx="2767" formatCode="0.00E+00">
                  <c:v>-7.3587799999999995E-2</c:v>
                </c:pt>
                <c:pt idx="2768" formatCode="0.00E+00">
                  <c:v>-6.9500500000000007E-2</c:v>
                </c:pt>
                <c:pt idx="2769" formatCode="0.00E+00">
                  <c:v>-6.5459299999999998E-2</c:v>
                </c:pt>
                <c:pt idx="2770" formatCode="0.00E+00">
                  <c:v>-6.1468299999999997E-2</c:v>
                </c:pt>
                <c:pt idx="2771" formatCode="0.00E+00">
                  <c:v>-5.7530600000000001E-2</c:v>
                </c:pt>
                <c:pt idx="2772" formatCode="0.00E+00">
                  <c:v>-5.3648899999999999E-2</c:v>
                </c:pt>
                <c:pt idx="2773" formatCode="0.00E+00">
                  <c:v>-4.9824800000000002E-2</c:v>
                </c:pt>
                <c:pt idx="2774" formatCode="0.00E+00">
                  <c:v>-4.6059799999999998E-2</c:v>
                </c:pt>
                <c:pt idx="2775" formatCode="0.00E+00">
                  <c:v>-4.23556E-2</c:v>
                </c:pt>
                <c:pt idx="2776" formatCode="0.00E+00">
                  <c:v>-3.8714100000000001E-2</c:v>
                </c:pt>
                <c:pt idx="2777" formatCode="0.00E+00">
                  <c:v>-3.5137599999999998E-2</c:v>
                </c:pt>
                <c:pt idx="2778" formatCode="0.00E+00">
                  <c:v>-3.1627799999999998E-2</c:v>
                </c:pt>
                <c:pt idx="2779" formatCode="0.00E+00">
                  <c:v>-2.8187E-2</c:v>
                </c:pt>
                <c:pt idx="2780" formatCode="0.00E+00">
                  <c:v>-2.48173E-2</c:v>
                </c:pt>
                <c:pt idx="2781" formatCode="0.00E+00">
                  <c:v>-2.15196E-2</c:v>
                </c:pt>
                <c:pt idx="2782" formatCode="0.00E+00">
                  <c:v>-1.8293400000000001E-2</c:v>
                </c:pt>
                <c:pt idx="2783" formatCode="0.00E+00">
                  <c:v>-1.5139100000000001E-2</c:v>
                </c:pt>
                <c:pt idx="2784" formatCode="0.00E+00">
                  <c:v>-1.2059E-2</c:v>
                </c:pt>
                <c:pt idx="2785" formatCode="0.00E+00">
                  <c:v>-9.0553700000000001E-3</c:v>
                </c:pt>
                <c:pt idx="2786" formatCode="0.00E+00">
                  <c:v>-6.1308400000000002E-3</c:v>
                </c:pt>
                <c:pt idx="2787" formatCode="0.00E+00">
                  <c:v>-3.28838E-3</c:v>
                </c:pt>
                <c:pt idx="2788" formatCode="0.00E+00">
                  <c:v>-5.2893500000000002E-4</c:v>
                </c:pt>
                <c:pt idx="2789" formatCode="0.00E+00">
                  <c:v>2.14745E-3</c:v>
                </c:pt>
                <c:pt idx="2790" formatCode="0.00E+00">
                  <c:v>4.7397699999999999E-3</c:v>
                </c:pt>
                <c:pt idx="2791" formatCode="0.00E+00">
                  <c:v>7.2463400000000004E-3</c:v>
                </c:pt>
                <c:pt idx="2792" formatCode="0.00E+00">
                  <c:v>9.6655300000000003E-3</c:v>
                </c:pt>
                <c:pt idx="2793" formatCode="0.00E+00">
                  <c:v>1.19954E-2</c:v>
                </c:pt>
                <c:pt idx="2794" formatCode="0.00E+00">
                  <c:v>1.4233900000000001E-2</c:v>
                </c:pt>
                <c:pt idx="2795" formatCode="0.00E+00">
                  <c:v>1.6380599999999999E-2</c:v>
                </c:pt>
                <c:pt idx="2796" formatCode="0.00E+00">
                  <c:v>1.84374E-2</c:v>
                </c:pt>
                <c:pt idx="2797" formatCode="0.00E+00">
                  <c:v>2.0405199999999998E-2</c:v>
                </c:pt>
                <c:pt idx="2798" formatCode="0.00E+00">
                  <c:v>2.2281599999999999E-2</c:v>
                </c:pt>
                <c:pt idx="2799" formatCode="0.00E+00">
                  <c:v>2.4063500000000002E-2</c:v>
                </c:pt>
                <c:pt idx="2800" formatCode="0.00E+00">
                  <c:v>2.5748900000000002E-2</c:v>
                </c:pt>
                <c:pt idx="2801" formatCode="0.00E+00">
                  <c:v>2.7336599999999999E-2</c:v>
                </c:pt>
                <c:pt idx="2802" formatCode="0.00E+00">
                  <c:v>2.8827599999999998E-2</c:v>
                </c:pt>
                <c:pt idx="2803" formatCode="0.00E+00">
                  <c:v>3.0223799999999999E-2</c:v>
                </c:pt>
                <c:pt idx="2804" formatCode="0.00E+00">
                  <c:v>3.1526400000000003E-2</c:v>
                </c:pt>
                <c:pt idx="2805" formatCode="0.00E+00">
                  <c:v>3.2734600000000003E-2</c:v>
                </c:pt>
                <c:pt idx="2806" formatCode="0.00E+00">
                  <c:v>3.38462E-2</c:v>
                </c:pt>
                <c:pt idx="2807" formatCode="0.00E+00">
                  <c:v>3.4858599999999997E-2</c:v>
                </c:pt>
                <c:pt idx="2808" formatCode="0.00E+00">
                  <c:v>3.57699E-2</c:v>
                </c:pt>
                <c:pt idx="2809" formatCode="0.00E+00">
                  <c:v>3.65785E-2</c:v>
                </c:pt>
                <c:pt idx="2810" formatCode="0.00E+00">
                  <c:v>3.7282700000000002E-2</c:v>
                </c:pt>
                <c:pt idx="2811" formatCode="0.00E+00">
                  <c:v>3.78818E-2</c:v>
                </c:pt>
                <c:pt idx="2812" formatCode="0.00E+00">
                  <c:v>3.8378099999999998E-2</c:v>
                </c:pt>
                <c:pt idx="2813" formatCode="0.00E+00">
                  <c:v>3.8773299999999997E-2</c:v>
                </c:pt>
                <c:pt idx="2814" formatCode="0.00E+00">
                  <c:v>3.9067200000000003E-2</c:v>
                </c:pt>
                <c:pt idx="2815" formatCode="0.00E+00">
                  <c:v>3.92599E-2</c:v>
                </c:pt>
                <c:pt idx="2816" formatCode="0.00E+00">
                  <c:v>3.9352499999999999E-2</c:v>
                </c:pt>
                <c:pt idx="2817" formatCode="0.00E+00">
                  <c:v>3.93446E-2</c:v>
                </c:pt>
                <c:pt idx="2818" formatCode="0.00E+00">
                  <c:v>3.9235100000000002E-2</c:v>
                </c:pt>
                <c:pt idx="2819" formatCode="0.00E+00">
                  <c:v>3.90246E-2</c:v>
                </c:pt>
                <c:pt idx="2820" formatCode="0.00E+00">
                  <c:v>3.8714800000000001E-2</c:v>
                </c:pt>
                <c:pt idx="2821" formatCode="0.00E+00">
                  <c:v>3.8307500000000001E-2</c:v>
                </c:pt>
                <c:pt idx="2822" formatCode="0.00E+00">
                  <c:v>3.7803299999999998E-2</c:v>
                </c:pt>
                <c:pt idx="2823" formatCode="0.00E+00">
                  <c:v>3.7202300000000001E-2</c:v>
                </c:pt>
                <c:pt idx="2824" formatCode="0.00E+00">
                  <c:v>3.6504399999999999E-2</c:v>
                </c:pt>
                <c:pt idx="2825" formatCode="0.00E+00">
                  <c:v>3.5709200000000003E-2</c:v>
                </c:pt>
                <c:pt idx="2826" formatCode="0.00E+00">
                  <c:v>3.4816899999999998E-2</c:v>
                </c:pt>
                <c:pt idx="2827" formatCode="0.00E+00">
                  <c:v>3.3830399999999997E-2</c:v>
                </c:pt>
                <c:pt idx="2828" formatCode="0.00E+00">
                  <c:v>3.2753499999999998E-2</c:v>
                </c:pt>
                <c:pt idx="2829" formatCode="0.00E+00">
                  <c:v>3.1587299999999999E-2</c:v>
                </c:pt>
                <c:pt idx="2830" formatCode="0.00E+00">
                  <c:v>3.0330200000000002E-2</c:v>
                </c:pt>
                <c:pt idx="2831" formatCode="0.00E+00">
                  <c:v>2.8980499999999999E-2</c:v>
                </c:pt>
                <c:pt idx="2832" formatCode="0.00E+00">
                  <c:v>2.7537599999999999E-2</c:v>
                </c:pt>
                <c:pt idx="2833" formatCode="0.00E+00">
                  <c:v>2.6003499999999999E-2</c:v>
                </c:pt>
                <c:pt idx="2834" formatCode="0.00E+00">
                  <c:v>2.43821E-2</c:v>
                </c:pt>
                <c:pt idx="2835" formatCode="0.00E+00">
                  <c:v>2.2676000000000002E-2</c:v>
                </c:pt>
                <c:pt idx="2836" formatCode="0.00E+00">
                  <c:v>2.0887099999999999E-2</c:v>
                </c:pt>
                <c:pt idx="2837" formatCode="0.00E+00">
                  <c:v>1.9017200000000001E-2</c:v>
                </c:pt>
                <c:pt idx="2838" formatCode="0.00E+00">
                  <c:v>1.7067700000000002E-2</c:v>
                </c:pt>
                <c:pt idx="2839" formatCode="0.00E+00">
                  <c:v>1.50394E-2</c:v>
                </c:pt>
                <c:pt idx="2840" formatCode="0.00E+00">
                  <c:v>1.2933E-2</c:v>
                </c:pt>
                <c:pt idx="2841" formatCode="0.00E+00">
                  <c:v>1.07489E-2</c:v>
                </c:pt>
                <c:pt idx="2842" formatCode="0.00E+00">
                  <c:v>8.4881799999999997E-3</c:v>
                </c:pt>
                <c:pt idx="2843" formatCode="0.00E+00">
                  <c:v>6.1540400000000004E-3</c:v>
                </c:pt>
                <c:pt idx="2844" formatCode="0.00E+00">
                  <c:v>3.7496000000000001E-3</c:v>
                </c:pt>
                <c:pt idx="2845" formatCode="0.00E+00">
                  <c:v>1.2768E-3</c:v>
                </c:pt>
                <c:pt idx="2846" formatCode="0.00E+00">
                  <c:v>-1.2614499999999999E-3</c:v>
                </c:pt>
                <c:pt idx="2847" formatCode="0.00E+00">
                  <c:v>-3.86075E-3</c:v>
                </c:pt>
                <c:pt idx="2848" formatCode="0.00E+00">
                  <c:v>-6.5182199999999999E-3</c:v>
                </c:pt>
                <c:pt idx="2849" formatCode="0.00E+00">
                  <c:v>-9.2325900000000006E-3</c:v>
                </c:pt>
                <c:pt idx="2850" formatCode="0.00E+00">
                  <c:v>-1.20027E-2</c:v>
                </c:pt>
                <c:pt idx="2851" formatCode="0.00E+00">
                  <c:v>-1.4827099999999999E-2</c:v>
                </c:pt>
                <c:pt idx="2852" formatCode="0.00E+00">
                  <c:v>-1.7703900000000002E-2</c:v>
                </c:pt>
                <c:pt idx="2853" formatCode="0.00E+00">
                  <c:v>-2.06305E-2</c:v>
                </c:pt>
                <c:pt idx="2854" formatCode="0.00E+00">
                  <c:v>-2.3604900000000002E-2</c:v>
                </c:pt>
                <c:pt idx="2855" formatCode="0.00E+00">
                  <c:v>-2.6625300000000001E-2</c:v>
                </c:pt>
                <c:pt idx="2856" formatCode="0.00E+00">
                  <c:v>-2.9689E-2</c:v>
                </c:pt>
                <c:pt idx="2857" formatCode="0.00E+00">
                  <c:v>-3.2792799999999997E-2</c:v>
                </c:pt>
                <c:pt idx="2858" formatCode="0.00E+00">
                  <c:v>-3.5933199999999998E-2</c:v>
                </c:pt>
                <c:pt idx="2859" formatCode="0.00E+00">
                  <c:v>-3.9107599999999999E-2</c:v>
                </c:pt>
                <c:pt idx="2860" formatCode="0.00E+00">
                  <c:v>-4.2313900000000002E-2</c:v>
                </c:pt>
                <c:pt idx="2861" formatCode="0.00E+00">
                  <c:v>-4.55495E-2</c:v>
                </c:pt>
                <c:pt idx="2862" formatCode="0.00E+00">
                  <c:v>-4.8811800000000002E-2</c:v>
                </c:pt>
                <c:pt idx="2863" formatCode="0.00E+00">
                  <c:v>-5.2097499999999998E-2</c:v>
                </c:pt>
                <c:pt idx="2864" formatCode="0.00E+00">
                  <c:v>-5.5403000000000001E-2</c:v>
                </c:pt>
                <c:pt idx="2865" formatCode="0.00E+00">
                  <c:v>-5.8724600000000002E-2</c:v>
                </c:pt>
                <c:pt idx="2866" formatCode="0.00E+00">
                  <c:v>-6.2059400000000001E-2</c:v>
                </c:pt>
                <c:pt idx="2867" formatCode="0.00E+00">
                  <c:v>-6.5404400000000001E-2</c:v>
                </c:pt>
                <c:pt idx="2868" formatCode="0.00E+00">
                  <c:v>-6.8755999999999998E-2</c:v>
                </c:pt>
                <c:pt idx="2869" formatCode="0.00E+00">
                  <c:v>-7.2110400000000005E-2</c:v>
                </c:pt>
                <c:pt idx="2870" formatCode="0.00E+00">
                  <c:v>-7.5464400000000001E-2</c:v>
                </c:pt>
                <c:pt idx="2871" formatCode="0.00E+00">
                  <c:v>-7.8814499999999996E-2</c:v>
                </c:pt>
                <c:pt idx="2872" formatCode="0.00E+00">
                  <c:v>-8.2157499999999994E-2</c:v>
                </c:pt>
                <c:pt idx="2873" formatCode="0.00E+00">
                  <c:v>-8.54906E-2</c:v>
                </c:pt>
                <c:pt idx="2874" formatCode="0.00E+00">
                  <c:v>-8.8810600000000003E-2</c:v>
                </c:pt>
                <c:pt idx="2875" formatCode="0.00E+00">
                  <c:v>-9.2113700000000007E-2</c:v>
                </c:pt>
                <c:pt idx="2876" formatCode="0.00E+00">
                  <c:v>-9.53957E-2</c:v>
                </c:pt>
                <c:pt idx="2877" formatCode="0.00E+00">
                  <c:v>-9.8652799999999999E-2</c:v>
                </c:pt>
                <c:pt idx="2878" formatCode="0.00E+00">
                  <c:v>-0.101882</c:v>
                </c:pt>
                <c:pt idx="2879" formatCode="0.00E+00">
                  <c:v>-0.10508099999999999</c:v>
                </c:pt>
                <c:pt idx="2880" formatCode="0.00E+00">
                  <c:v>-0.108248</c:v>
                </c:pt>
                <c:pt idx="2881" formatCode="0.00E+00">
                  <c:v>-0.11138099999999999</c:v>
                </c:pt>
                <c:pt idx="2882" formatCode="0.00E+00">
                  <c:v>-0.11447599999999999</c:v>
                </c:pt>
                <c:pt idx="2883" formatCode="0.00E+00">
                  <c:v>-0.117532</c:v>
                </c:pt>
                <c:pt idx="2884" formatCode="0.00E+00">
                  <c:v>-0.120545</c:v>
                </c:pt>
                <c:pt idx="2885" formatCode="0.00E+00">
                  <c:v>-0.123512</c:v>
                </c:pt>
                <c:pt idx="2886" formatCode="0.00E+00">
                  <c:v>-0.12643099999999999</c:v>
                </c:pt>
                <c:pt idx="2887" formatCode="0.00E+00">
                  <c:v>-0.129299</c:v>
                </c:pt>
                <c:pt idx="2888" formatCode="0.00E+00">
                  <c:v>-0.13211300000000001</c:v>
                </c:pt>
                <c:pt idx="2889" formatCode="0.00E+00">
                  <c:v>-0.13486999999999999</c:v>
                </c:pt>
                <c:pt idx="2890" formatCode="0.00E+00">
                  <c:v>-0.13756599999999999</c:v>
                </c:pt>
                <c:pt idx="2891" formatCode="0.00E+00">
                  <c:v>-0.14019899999999999</c:v>
                </c:pt>
                <c:pt idx="2892" formatCode="0.00E+00">
                  <c:v>-0.14276700000000001</c:v>
                </c:pt>
                <c:pt idx="2893" formatCode="0.00E+00">
                  <c:v>-0.14526700000000001</c:v>
                </c:pt>
                <c:pt idx="2894" formatCode="0.00E+00">
                  <c:v>-0.14769599999999999</c:v>
                </c:pt>
                <c:pt idx="2895" formatCode="0.00E+00">
                  <c:v>-0.15005099999999999</c:v>
                </c:pt>
                <c:pt idx="2896" formatCode="0.00E+00">
                  <c:v>-0.15232999999999999</c:v>
                </c:pt>
                <c:pt idx="2897" formatCode="0.00E+00">
                  <c:v>-0.154531</c:v>
                </c:pt>
                <c:pt idx="2898" formatCode="0.00E+00">
                  <c:v>-0.15665000000000001</c:v>
                </c:pt>
                <c:pt idx="2899" formatCode="0.00E+00">
                  <c:v>-0.15868599999999999</c:v>
                </c:pt>
                <c:pt idx="2900" formatCode="0.00E+00">
                  <c:v>-0.160636</c:v>
                </c:pt>
                <c:pt idx="2901" formatCode="0.00E+00">
                  <c:v>-0.162496</c:v>
                </c:pt>
                <c:pt idx="2902" formatCode="0.00E+00">
                  <c:v>-0.16426499999999999</c:v>
                </c:pt>
                <c:pt idx="2903" formatCode="0.00E+00">
                  <c:v>-0.16594100000000001</c:v>
                </c:pt>
                <c:pt idx="2904" formatCode="0.00E+00">
                  <c:v>-0.167522</c:v>
                </c:pt>
                <c:pt idx="2905" formatCode="0.00E+00">
                  <c:v>-0.16900599999999999</c:v>
                </c:pt>
                <c:pt idx="2906" formatCode="0.00E+00">
                  <c:v>-0.17039099999999999</c:v>
                </c:pt>
                <c:pt idx="2907" formatCode="0.00E+00">
                  <c:v>-0.17167399999999999</c:v>
                </c:pt>
                <c:pt idx="2908" formatCode="0.00E+00">
                  <c:v>-0.17285300000000001</c:v>
                </c:pt>
                <c:pt idx="2909" formatCode="0.00E+00">
                  <c:v>-0.173927</c:v>
                </c:pt>
                <c:pt idx="2910" formatCode="0.00E+00">
                  <c:v>-0.17489399999999999</c:v>
                </c:pt>
                <c:pt idx="2911" formatCode="0.00E+00">
                  <c:v>-0.17575399999999999</c:v>
                </c:pt>
                <c:pt idx="2912" formatCode="0.00E+00">
                  <c:v>-0.176505</c:v>
                </c:pt>
                <c:pt idx="2913" formatCode="0.00E+00">
                  <c:v>-0.177148</c:v>
                </c:pt>
                <c:pt idx="2914" formatCode="0.00E+00">
                  <c:v>-0.17768100000000001</c:v>
                </c:pt>
                <c:pt idx="2915" formatCode="0.00E+00">
                  <c:v>-0.17810300000000001</c:v>
                </c:pt>
                <c:pt idx="2916" formatCode="0.00E+00">
                  <c:v>-0.17841299999999999</c:v>
                </c:pt>
                <c:pt idx="2917" formatCode="0.00E+00">
                  <c:v>-0.17861099999999999</c:v>
                </c:pt>
                <c:pt idx="2918" formatCode="0.00E+00">
                  <c:v>-0.17869599999999999</c:v>
                </c:pt>
                <c:pt idx="2919" formatCode="0.00E+00">
                  <c:v>-0.17866699999999999</c:v>
                </c:pt>
                <c:pt idx="2920" formatCode="0.00E+00">
                  <c:v>-0.17852199999999999</c:v>
                </c:pt>
                <c:pt idx="2921" formatCode="0.00E+00">
                  <c:v>-0.178262</c:v>
                </c:pt>
                <c:pt idx="2922" formatCode="0.00E+00">
                  <c:v>-0.17788499999999999</c:v>
                </c:pt>
                <c:pt idx="2923" formatCode="0.00E+00">
                  <c:v>-0.17739099999999999</c:v>
                </c:pt>
                <c:pt idx="2924" formatCode="0.00E+00">
                  <c:v>-0.17677899999999999</c:v>
                </c:pt>
                <c:pt idx="2925" formatCode="0.00E+00">
                  <c:v>-0.17605000000000001</c:v>
                </c:pt>
                <c:pt idx="2926" formatCode="0.00E+00">
                  <c:v>-0.175203</c:v>
                </c:pt>
                <c:pt idx="2927" formatCode="0.00E+00">
                  <c:v>-0.174237</c:v>
                </c:pt>
                <c:pt idx="2928" formatCode="0.00E+00">
                  <c:v>-0.173154</c:v>
                </c:pt>
                <c:pt idx="2929" formatCode="0.00E+00">
                  <c:v>-0.17195299999999999</c:v>
                </c:pt>
                <c:pt idx="2930" formatCode="0.00E+00">
                  <c:v>-0.17063400000000001</c:v>
                </c:pt>
                <c:pt idx="2931" formatCode="0.00E+00">
                  <c:v>-0.16919799999999999</c:v>
                </c:pt>
                <c:pt idx="2932" formatCode="0.00E+00">
                  <c:v>-0.16764599999999999</c:v>
                </c:pt>
                <c:pt idx="2933" formatCode="0.00E+00">
                  <c:v>-0.16597799999999999</c:v>
                </c:pt>
                <c:pt idx="2934" formatCode="0.00E+00">
                  <c:v>-0.16419500000000001</c:v>
                </c:pt>
                <c:pt idx="2935" formatCode="0.00E+00">
                  <c:v>-0.162298</c:v>
                </c:pt>
                <c:pt idx="2936" formatCode="0.00E+00">
                  <c:v>-0.16028800000000001</c:v>
                </c:pt>
                <c:pt idx="2937" formatCode="0.00E+00">
                  <c:v>-0.158164</c:v>
                </c:pt>
                <c:pt idx="2938" formatCode="0.00E+00">
                  <c:v>-0.15592800000000001</c:v>
                </c:pt>
                <c:pt idx="2939" formatCode="0.00E+00">
                  <c:v>-0.15357899999999999</c:v>
                </c:pt>
                <c:pt idx="2940" formatCode="0.00E+00">
                  <c:v>-0.15112</c:v>
                </c:pt>
                <c:pt idx="2941" formatCode="0.00E+00">
                  <c:v>-0.14855199999999999</c:v>
                </c:pt>
                <c:pt idx="2942" formatCode="0.00E+00">
                  <c:v>-0.14587700000000001</c:v>
                </c:pt>
                <c:pt idx="2943" formatCode="0.00E+00">
                  <c:v>-0.143096</c:v>
                </c:pt>
                <c:pt idx="2944" formatCode="0.00E+00">
                  <c:v>-0.140212</c:v>
                </c:pt>
                <c:pt idx="2945" formatCode="0.00E+00">
                  <c:v>-0.13722500000000001</c:v>
                </c:pt>
                <c:pt idx="2946" formatCode="0.00E+00">
                  <c:v>-0.13413900000000001</c:v>
                </c:pt>
                <c:pt idx="2947" formatCode="0.00E+00">
                  <c:v>-0.13095399999999999</c:v>
                </c:pt>
                <c:pt idx="2948" formatCode="0.00E+00">
                  <c:v>-0.12767300000000001</c:v>
                </c:pt>
                <c:pt idx="2949" formatCode="0.00E+00">
                  <c:v>-0.12429800000000001</c:v>
                </c:pt>
                <c:pt idx="2950" formatCode="0.00E+00">
                  <c:v>-0.12083000000000001</c:v>
                </c:pt>
                <c:pt idx="2951" formatCode="0.00E+00">
                  <c:v>-0.117272</c:v>
                </c:pt>
                <c:pt idx="2952" formatCode="0.00E+00">
                  <c:v>-0.113625</c:v>
                </c:pt>
                <c:pt idx="2953" formatCode="0.00E+00">
                  <c:v>-0.109893</c:v>
                </c:pt>
                <c:pt idx="2954" formatCode="0.00E+00">
                  <c:v>-0.10607800000000001</c:v>
                </c:pt>
                <c:pt idx="2955" formatCode="0.00E+00">
                  <c:v>-0.102182</c:v>
                </c:pt>
                <c:pt idx="2956" formatCode="0.00E+00">
                  <c:v>-9.8207900000000001E-2</c:v>
                </c:pt>
                <c:pt idx="2957" formatCode="0.00E+00">
                  <c:v>-9.4159000000000007E-2</c:v>
                </c:pt>
                <c:pt idx="2958" formatCode="0.00E+00">
                  <c:v>-9.0037500000000006E-2</c:v>
                </c:pt>
                <c:pt idx="2959" formatCode="0.00E+00">
                  <c:v>-8.5845599999999994E-2</c:v>
                </c:pt>
                <c:pt idx="2960" formatCode="0.00E+00">
                  <c:v>-8.15863E-2</c:v>
                </c:pt>
                <c:pt idx="2961" formatCode="0.00E+00">
                  <c:v>-7.7262499999999998E-2</c:v>
                </c:pt>
                <c:pt idx="2962" formatCode="0.00E+00">
                  <c:v>-7.2877499999999998E-2</c:v>
                </c:pt>
                <c:pt idx="2963" formatCode="0.00E+00">
                  <c:v>-6.8434300000000003E-2</c:v>
                </c:pt>
                <c:pt idx="2964" formatCode="0.00E+00">
                  <c:v>-6.3935800000000001E-2</c:v>
                </c:pt>
                <c:pt idx="2965" formatCode="0.00E+00">
                  <c:v>-5.9385800000000002E-2</c:v>
                </c:pt>
                <c:pt idx="2966" formatCode="0.00E+00">
                  <c:v>-5.4787799999999998E-2</c:v>
                </c:pt>
                <c:pt idx="2967" formatCode="0.00E+00">
                  <c:v>-5.0145099999999998E-2</c:v>
                </c:pt>
                <c:pt idx="2968" formatCode="0.00E+00">
                  <c:v>-4.5460199999999999E-2</c:v>
                </c:pt>
                <c:pt idx="2969" formatCode="0.00E+00">
                  <c:v>-4.07357E-2</c:v>
                </c:pt>
                <c:pt idx="2970" formatCode="0.00E+00">
                  <c:v>-3.5974600000000002E-2</c:v>
                </c:pt>
                <c:pt idx="2971" formatCode="0.00E+00">
                  <c:v>-3.1180099999999999E-2</c:v>
                </c:pt>
                <c:pt idx="2972" formatCode="0.00E+00">
                  <c:v>-2.6355099999999999E-2</c:v>
                </c:pt>
                <c:pt idx="2973" formatCode="0.00E+00">
                  <c:v>-2.15027E-2</c:v>
                </c:pt>
                <c:pt idx="2974" formatCode="0.00E+00">
                  <c:v>-1.6626599999999998E-2</c:v>
                </c:pt>
                <c:pt idx="2975" formatCode="0.00E+00">
                  <c:v>-1.17307E-2</c:v>
                </c:pt>
                <c:pt idx="2976" formatCode="0.00E+00">
                  <c:v>-6.8184500000000002E-3</c:v>
                </c:pt>
                <c:pt idx="2977" formatCode="0.00E+00">
                  <c:v>-1.89347E-3</c:v>
                </c:pt>
                <c:pt idx="2978" formatCode="0.00E+00">
                  <c:v>3.0410699999999999E-3</c:v>
                </c:pt>
                <c:pt idx="2979" formatCode="0.00E+00">
                  <c:v>7.9821300000000005E-3</c:v>
                </c:pt>
                <c:pt idx="2980" formatCode="0.00E+00">
                  <c:v>1.2926399999999999E-2</c:v>
                </c:pt>
                <c:pt idx="2981" formatCode="0.00E+00">
                  <c:v>1.7870199999999999E-2</c:v>
                </c:pt>
                <c:pt idx="2982" formatCode="0.00E+00">
                  <c:v>2.28095E-2</c:v>
                </c:pt>
                <c:pt idx="2983" formatCode="0.00E+00">
                  <c:v>2.7740600000000001E-2</c:v>
                </c:pt>
                <c:pt idx="2984" formatCode="0.00E+00">
                  <c:v>3.2659599999999997E-2</c:v>
                </c:pt>
                <c:pt idx="2985" formatCode="0.00E+00">
                  <c:v>3.7563100000000002E-2</c:v>
                </c:pt>
                <c:pt idx="2986" formatCode="0.00E+00">
                  <c:v>4.2448100000000002E-2</c:v>
                </c:pt>
                <c:pt idx="2987" formatCode="0.00E+00">
                  <c:v>4.7311400000000003E-2</c:v>
                </c:pt>
                <c:pt idx="2988" formatCode="0.00E+00">
                  <c:v>5.2150200000000001E-2</c:v>
                </c:pt>
                <c:pt idx="2989" formatCode="0.00E+00">
                  <c:v>5.6960900000000002E-2</c:v>
                </c:pt>
                <c:pt idx="2990" formatCode="0.00E+00">
                  <c:v>6.1740099999999999E-2</c:v>
                </c:pt>
                <c:pt idx="2991" formatCode="0.00E+00">
                  <c:v>6.6484199999999993E-2</c:v>
                </c:pt>
                <c:pt idx="2992" formatCode="0.00E+00">
                  <c:v>7.1189500000000003E-2</c:v>
                </c:pt>
                <c:pt idx="2993" formatCode="0.00E+00">
                  <c:v>7.5852000000000003E-2</c:v>
                </c:pt>
                <c:pt idx="2994" formatCode="0.00E+00">
                  <c:v>8.0467800000000006E-2</c:v>
                </c:pt>
                <c:pt idx="2995" formatCode="0.00E+00">
                  <c:v>8.5033499999999998E-2</c:v>
                </c:pt>
                <c:pt idx="2996" formatCode="0.00E+00">
                  <c:v>8.9545899999999998E-2</c:v>
                </c:pt>
                <c:pt idx="2997" formatCode="0.00E+00">
                  <c:v>9.4001500000000002E-2</c:v>
                </c:pt>
                <c:pt idx="2998" formatCode="0.00E+00">
                  <c:v>9.8397200000000004E-2</c:v>
                </c:pt>
                <c:pt idx="2999" formatCode="0.00E+00">
                  <c:v>0.10273</c:v>
                </c:pt>
                <c:pt idx="3000" formatCode="0.00E+00">
                  <c:v>0.10699699999999999</c:v>
                </c:pt>
                <c:pt idx="3001" formatCode="0.00E+00">
                  <c:v>0.111195</c:v>
                </c:pt>
                <c:pt idx="3002" formatCode="0.00E+00">
                  <c:v>0.11532199999999999</c:v>
                </c:pt>
                <c:pt idx="3003" formatCode="0.00E+00">
                  <c:v>0.119376</c:v>
                </c:pt>
                <c:pt idx="3004" formatCode="0.00E+00">
                  <c:v>0.12335400000000001</c:v>
                </c:pt>
                <c:pt idx="3005" formatCode="0.00E+00">
                  <c:v>0.12725400000000001</c:v>
                </c:pt>
                <c:pt idx="3006" formatCode="0.00E+00">
                  <c:v>0.131073</c:v>
                </c:pt>
                <c:pt idx="3007" formatCode="0.00E+00">
                  <c:v>0.13480700000000001</c:v>
                </c:pt>
                <c:pt idx="3008" formatCode="0.00E+00">
                  <c:v>0.13845099999999999</c:v>
                </c:pt>
                <c:pt idx="3009" formatCode="0.00E+00">
                  <c:v>0.14200299999999999</c:v>
                </c:pt>
                <c:pt idx="3010" formatCode="0.00E+00">
                  <c:v>0.14546200000000001</c:v>
                </c:pt>
                <c:pt idx="3011" formatCode="0.00E+00">
                  <c:v>0.14882500000000001</c:v>
                </c:pt>
                <c:pt idx="3012" formatCode="0.00E+00">
                  <c:v>0.152089</c:v>
                </c:pt>
                <c:pt idx="3013" formatCode="0.00E+00">
                  <c:v>0.155254</c:v>
                </c:pt>
                <c:pt idx="3014" formatCode="0.00E+00">
                  <c:v>0.15831700000000001</c:v>
                </c:pt>
                <c:pt idx="3015" formatCode="0.00E+00">
                  <c:v>0.161276</c:v>
                </c:pt>
                <c:pt idx="3016" formatCode="0.00E+00">
                  <c:v>0.164129</c:v>
                </c:pt>
                <c:pt idx="3017" formatCode="0.00E+00">
                  <c:v>0.16687399999999999</c:v>
                </c:pt>
                <c:pt idx="3018" formatCode="0.00E+00">
                  <c:v>0.16950999999999999</c:v>
                </c:pt>
                <c:pt idx="3019" formatCode="0.00E+00">
                  <c:v>0.17203499999999999</c:v>
                </c:pt>
                <c:pt idx="3020" formatCode="0.00E+00">
                  <c:v>0.17444599999999999</c:v>
                </c:pt>
                <c:pt idx="3021" formatCode="0.00E+00">
                  <c:v>0.17674200000000001</c:v>
                </c:pt>
                <c:pt idx="3022" formatCode="0.00E+00">
                  <c:v>0.178921</c:v>
                </c:pt>
                <c:pt idx="3023" formatCode="0.00E+00">
                  <c:v>0.180983</c:v>
                </c:pt>
                <c:pt idx="3024" formatCode="0.00E+00">
                  <c:v>0.18292600000000001</c:v>
                </c:pt>
                <c:pt idx="3025" formatCode="0.00E+00">
                  <c:v>0.184749</c:v>
                </c:pt>
                <c:pt idx="3026" formatCode="0.00E+00">
                  <c:v>0.18645300000000001</c:v>
                </c:pt>
                <c:pt idx="3027" formatCode="0.00E+00">
                  <c:v>0.18803500000000001</c:v>
                </c:pt>
                <c:pt idx="3028" formatCode="0.00E+00">
                  <c:v>0.189495</c:v>
                </c:pt>
                <c:pt idx="3029" formatCode="0.00E+00">
                  <c:v>0.190833</c:v>
                </c:pt>
                <c:pt idx="3030" formatCode="0.00E+00">
                  <c:v>0.192048</c:v>
                </c:pt>
                <c:pt idx="3031" formatCode="0.00E+00">
                  <c:v>0.19314000000000001</c:v>
                </c:pt>
                <c:pt idx="3032" formatCode="0.00E+00">
                  <c:v>0.194106</c:v>
                </c:pt>
                <c:pt idx="3033" formatCode="0.00E+00">
                  <c:v>0.19494700000000001</c:v>
                </c:pt>
                <c:pt idx="3034" formatCode="0.00E+00">
                  <c:v>0.195663</c:v>
                </c:pt>
                <c:pt idx="3035" formatCode="0.00E+00">
                  <c:v>0.19625200000000001</c:v>
                </c:pt>
                <c:pt idx="3036" formatCode="0.00E+00">
                  <c:v>0.196714</c:v>
                </c:pt>
                <c:pt idx="3037" formatCode="0.00E+00">
                  <c:v>0.19705</c:v>
                </c:pt>
                <c:pt idx="3038" formatCode="0.00E+00">
                  <c:v>0.19726099999999999</c:v>
                </c:pt>
                <c:pt idx="3039" formatCode="0.00E+00">
                  <c:v>0.197348</c:v>
                </c:pt>
                <c:pt idx="3040" formatCode="0.00E+00">
                  <c:v>0.19731099999999999</c:v>
                </c:pt>
                <c:pt idx="3041" formatCode="0.00E+00">
                  <c:v>0.19714999999999999</c:v>
                </c:pt>
                <c:pt idx="3042" formatCode="0.00E+00">
                  <c:v>0.19686799999999999</c:v>
                </c:pt>
                <c:pt idx="3043" formatCode="0.00E+00">
                  <c:v>0.196465</c:v>
                </c:pt>
                <c:pt idx="3044" formatCode="0.00E+00">
                  <c:v>0.195941</c:v>
                </c:pt>
                <c:pt idx="3045" formatCode="0.00E+00">
                  <c:v>0.195299</c:v>
                </c:pt>
                <c:pt idx="3046" formatCode="0.00E+00">
                  <c:v>0.19453799999999999</c:v>
                </c:pt>
                <c:pt idx="3047" formatCode="0.00E+00">
                  <c:v>0.193662</c:v>
                </c:pt>
                <c:pt idx="3048" formatCode="0.00E+00">
                  <c:v>0.19266800000000001</c:v>
                </c:pt>
                <c:pt idx="3049" formatCode="0.00E+00">
                  <c:v>0.19155800000000001</c:v>
                </c:pt>
                <c:pt idx="3050" formatCode="0.00E+00">
                  <c:v>0.190333</c:v>
                </c:pt>
                <c:pt idx="3051" formatCode="0.00E+00">
                  <c:v>0.188994</c:v>
                </c:pt>
                <c:pt idx="3052" formatCode="0.00E+00">
                  <c:v>0.18754299999999999</c:v>
                </c:pt>
                <c:pt idx="3053" formatCode="0.00E+00">
                  <c:v>0.18598300000000001</c:v>
                </c:pt>
                <c:pt idx="3054" formatCode="0.00E+00">
                  <c:v>0.18431700000000001</c:v>
                </c:pt>
                <c:pt idx="3055" formatCode="0.00E+00">
                  <c:v>0.18254600000000001</c:v>
                </c:pt>
                <c:pt idx="3056" formatCode="0.00E+00">
                  <c:v>0.180673</c:v>
                </c:pt>
                <c:pt idx="3057" formatCode="0.00E+00">
                  <c:v>0.178699</c:v>
                </c:pt>
                <c:pt idx="3058" formatCode="0.00E+00">
                  <c:v>0.176625</c:v>
                </c:pt>
                <c:pt idx="3059" formatCode="0.00E+00">
                  <c:v>0.174454</c:v>
                </c:pt>
                <c:pt idx="3060" formatCode="0.00E+00">
                  <c:v>0.17218800000000001</c:v>
                </c:pt>
                <c:pt idx="3061" formatCode="0.00E+00">
                  <c:v>0.16983100000000001</c:v>
                </c:pt>
                <c:pt idx="3062" formatCode="0.00E+00">
                  <c:v>0.16738700000000001</c:v>
                </c:pt>
                <c:pt idx="3063" formatCode="0.00E+00">
                  <c:v>0.164857</c:v>
                </c:pt>
                <c:pt idx="3064" formatCode="0.00E+00">
                  <c:v>0.162245</c:v>
                </c:pt>
                <c:pt idx="3065" formatCode="0.00E+00">
                  <c:v>0.159554</c:v>
                </c:pt>
                <c:pt idx="3066" formatCode="0.00E+00">
                  <c:v>0.15678600000000001</c:v>
                </c:pt>
                <c:pt idx="3067" formatCode="0.00E+00">
                  <c:v>0.153942</c:v>
                </c:pt>
                <c:pt idx="3068" formatCode="0.00E+00">
                  <c:v>0.15102399999999999</c:v>
                </c:pt>
                <c:pt idx="3069" formatCode="0.00E+00">
                  <c:v>0.148037</c:v>
                </c:pt>
                <c:pt idx="3070" formatCode="0.00E+00">
                  <c:v>0.144982</c:v>
                </c:pt>
                <c:pt idx="3071" formatCode="0.00E+00">
                  <c:v>0.14186199999999999</c:v>
                </c:pt>
                <c:pt idx="3072" formatCode="0.00E+00">
                  <c:v>0.138681</c:v>
                </c:pt>
                <c:pt idx="3073" formatCode="0.00E+00">
                  <c:v>0.13544</c:v>
                </c:pt>
                <c:pt idx="3074" formatCode="0.00E+00">
                  <c:v>0.13214400000000001</c:v>
                </c:pt>
                <c:pt idx="3075" formatCode="0.00E+00">
                  <c:v>0.12879599999999999</c:v>
                </c:pt>
                <c:pt idx="3076" formatCode="0.00E+00">
                  <c:v>0.12540100000000001</c:v>
                </c:pt>
                <c:pt idx="3077" formatCode="0.00E+00">
                  <c:v>0.121962</c:v>
                </c:pt>
                <c:pt idx="3078" formatCode="0.00E+00">
                  <c:v>0.118481</c:v>
                </c:pt>
                <c:pt idx="3079" formatCode="0.00E+00">
                  <c:v>0.11496199999999999</c:v>
                </c:pt>
                <c:pt idx="3080" formatCode="0.00E+00">
                  <c:v>0.11140799999999999</c:v>
                </c:pt>
                <c:pt idx="3081" formatCode="0.00E+00">
                  <c:v>0.107825</c:v>
                </c:pt>
                <c:pt idx="3082" formatCode="0.00E+00">
                  <c:v>0.104215</c:v>
                </c:pt>
                <c:pt idx="3083" formatCode="0.00E+00">
                  <c:v>0.100582</c:v>
                </c:pt>
                <c:pt idx="3084" formatCode="0.00E+00">
                  <c:v>9.6929500000000002E-2</c:v>
                </c:pt>
                <c:pt idx="3085" formatCode="0.00E+00">
                  <c:v>9.3260099999999999E-2</c:v>
                </c:pt>
                <c:pt idx="3086" formatCode="0.00E+00">
                  <c:v>8.9576799999999998E-2</c:v>
                </c:pt>
                <c:pt idx="3087" formatCode="0.00E+00">
                  <c:v>8.5882100000000003E-2</c:v>
                </c:pt>
                <c:pt idx="3088" formatCode="0.00E+00">
                  <c:v>8.2178899999999999E-2</c:v>
                </c:pt>
                <c:pt idx="3089" formatCode="0.00E+00">
                  <c:v>7.8470999999999999E-2</c:v>
                </c:pt>
                <c:pt idx="3090" formatCode="0.00E+00">
                  <c:v>7.47612E-2</c:v>
                </c:pt>
                <c:pt idx="3091" formatCode="0.00E+00">
                  <c:v>7.1052100000000007E-2</c:v>
                </c:pt>
                <c:pt idx="3092" formatCode="0.00E+00">
                  <c:v>6.7347299999999999E-2</c:v>
                </c:pt>
                <c:pt idx="3093" formatCode="0.00E+00">
                  <c:v>6.3650600000000002E-2</c:v>
                </c:pt>
                <c:pt idx="3094" formatCode="0.00E+00">
                  <c:v>5.9965600000000001E-2</c:v>
                </c:pt>
                <c:pt idx="3095" formatCode="0.00E+00">
                  <c:v>5.6295900000000003E-2</c:v>
                </c:pt>
                <c:pt idx="3096" formatCode="0.00E+00">
                  <c:v>5.26451E-2</c:v>
                </c:pt>
                <c:pt idx="3097" formatCode="0.00E+00">
                  <c:v>4.9016299999999999E-2</c:v>
                </c:pt>
                <c:pt idx="3098" formatCode="0.00E+00">
                  <c:v>4.5412899999999999E-2</c:v>
                </c:pt>
                <c:pt idx="3099" formatCode="0.00E+00">
                  <c:v>4.18387E-2</c:v>
                </c:pt>
                <c:pt idx="3100" formatCode="0.00E+00">
                  <c:v>3.8296900000000002E-2</c:v>
                </c:pt>
                <c:pt idx="3101" formatCode="0.00E+00">
                  <c:v>3.4789199999999999E-2</c:v>
                </c:pt>
                <c:pt idx="3102" formatCode="0.00E+00">
                  <c:v>3.1316900000000002E-2</c:v>
                </c:pt>
                <c:pt idx="3103" formatCode="0.00E+00">
                  <c:v>2.7882500000000001E-2</c:v>
                </c:pt>
                <c:pt idx="3104" formatCode="0.00E+00">
                  <c:v>2.44902E-2</c:v>
                </c:pt>
                <c:pt idx="3105" formatCode="0.00E+00">
                  <c:v>2.1144400000000001E-2</c:v>
                </c:pt>
                <c:pt idx="3106" formatCode="0.00E+00">
                  <c:v>1.7848599999999999E-2</c:v>
                </c:pt>
                <c:pt idx="3107" formatCode="0.00E+00">
                  <c:v>1.46055E-2</c:v>
                </c:pt>
                <c:pt idx="3108" formatCode="0.00E+00">
                  <c:v>1.14176E-2</c:v>
                </c:pt>
                <c:pt idx="3109" formatCode="0.00E+00">
                  <c:v>8.2873900000000004E-3</c:v>
                </c:pt>
                <c:pt idx="3110" formatCode="0.00E+00">
                  <c:v>5.2170300000000001E-3</c:v>
                </c:pt>
                <c:pt idx="3111" formatCode="0.00E+00">
                  <c:v>2.2089200000000001E-3</c:v>
                </c:pt>
                <c:pt idx="3112" formatCode="0.00E+00">
                  <c:v>-7.3466799999999995E-4</c:v>
                </c:pt>
                <c:pt idx="3113" formatCode="0.00E+00">
                  <c:v>-3.6114200000000002E-3</c:v>
                </c:pt>
                <c:pt idx="3114" formatCode="0.00E+00">
                  <c:v>-6.4187300000000001E-3</c:v>
                </c:pt>
                <c:pt idx="3115" formatCode="0.00E+00">
                  <c:v>-9.1536800000000008E-3</c:v>
                </c:pt>
                <c:pt idx="3116" formatCode="0.00E+00">
                  <c:v>-1.1813499999999999E-2</c:v>
                </c:pt>
                <c:pt idx="3117" formatCode="0.00E+00">
                  <c:v>-1.4396000000000001E-2</c:v>
                </c:pt>
                <c:pt idx="3118" formatCode="0.00E+00">
                  <c:v>-1.68997E-2</c:v>
                </c:pt>
                <c:pt idx="3119" formatCode="0.00E+00">
                  <c:v>-1.9322700000000002E-2</c:v>
                </c:pt>
                <c:pt idx="3120" formatCode="0.00E+00">
                  <c:v>-2.1663200000000001E-2</c:v>
                </c:pt>
                <c:pt idx="3121" formatCode="0.00E+00">
                  <c:v>-2.3919800000000001E-2</c:v>
                </c:pt>
                <c:pt idx="3122" formatCode="0.00E+00">
                  <c:v>-2.6091E-2</c:v>
                </c:pt>
                <c:pt idx="3123" formatCode="0.00E+00">
                  <c:v>-2.81747E-2</c:v>
                </c:pt>
                <c:pt idx="3124" formatCode="0.00E+00">
                  <c:v>-3.0169000000000001E-2</c:v>
                </c:pt>
                <c:pt idx="3125" formatCode="0.00E+00">
                  <c:v>-3.2072799999999999E-2</c:v>
                </c:pt>
                <c:pt idx="3126" formatCode="0.00E+00">
                  <c:v>-3.3885600000000002E-2</c:v>
                </c:pt>
                <c:pt idx="3127" formatCode="0.00E+00">
                  <c:v>-3.5605999999999999E-2</c:v>
                </c:pt>
                <c:pt idx="3128" formatCode="0.00E+00">
                  <c:v>-3.7232700000000001E-2</c:v>
                </c:pt>
                <c:pt idx="3129" formatCode="0.00E+00">
                  <c:v>-3.8764600000000003E-2</c:v>
                </c:pt>
                <c:pt idx="3130" formatCode="0.00E+00">
                  <c:v>-4.02005E-2</c:v>
                </c:pt>
                <c:pt idx="3131" formatCode="0.00E+00">
                  <c:v>-4.1539399999999997E-2</c:v>
                </c:pt>
                <c:pt idx="3132" formatCode="0.00E+00">
                  <c:v>-4.2780699999999998E-2</c:v>
                </c:pt>
                <c:pt idx="3133" formatCode="0.00E+00">
                  <c:v>-4.39248E-2</c:v>
                </c:pt>
                <c:pt idx="3134" formatCode="0.00E+00">
                  <c:v>-4.4970900000000001E-2</c:v>
                </c:pt>
                <c:pt idx="3135" formatCode="0.00E+00">
                  <c:v>-4.5917399999999997E-2</c:v>
                </c:pt>
                <c:pt idx="3136" formatCode="0.00E+00">
                  <c:v>-4.6763699999999998E-2</c:v>
                </c:pt>
                <c:pt idx="3137" formatCode="0.00E+00">
                  <c:v>-4.7509200000000001E-2</c:v>
                </c:pt>
                <c:pt idx="3138" formatCode="0.00E+00">
                  <c:v>-4.8153399999999999E-2</c:v>
                </c:pt>
                <c:pt idx="3139" formatCode="0.00E+00">
                  <c:v>-4.86954E-2</c:v>
                </c:pt>
                <c:pt idx="3140" formatCode="0.00E+00">
                  <c:v>-4.9135100000000001E-2</c:v>
                </c:pt>
                <c:pt idx="3141" formatCode="0.00E+00">
                  <c:v>-4.94729E-2</c:v>
                </c:pt>
                <c:pt idx="3142" formatCode="0.00E+00">
                  <c:v>-4.9709700000000002E-2</c:v>
                </c:pt>
                <c:pt idx="3143" formatCode="0.00E+00">
                  <c:v>-4.9846000000000001E-2</c:v>
                </c:pt>
                <c:pt idx="3144" formatCode="0.00E+00">
                  <c:v>-4.9881500000000002E-2</c:v>
                </c:pt>
                <c:pt idx="3145" formatCode="0.00E+00">
                  <c:v>-4.9816600000000003E-2</c:v>
                </c:pt>
                <c:pt idx="3146" formatCode="0.00E+00">
                  <c:v>-4.9652000000000002E-2</c:v>
                </c:pt>
                <c:pt idx="3147" formatCode="0.00E+00">
                  <c:v>-4.9388099999999997E-2</c:v>
                </c:pt>
                <c:pt idx="3148" formatCode="0.00E+00">
                  <c:v>-4.9024699999999997E-2</c:v>
                </c:pt>
                <c:pt idx="3149" formatCode="0.00E+00">
                  <c:v>-4.85622E-2</c:v>
                </c:pt>
                <c:pt idx="3150" formatCode="0.00E+00">
                  <c:v>-4.8001299999999997E-2</c:v>
                </c:pt>
                <c:pt idx="3151" formatCode="0.00E+00">
                  <c:v>-4.7343200000000002E-2</c:v>
                </c:pt>
                <c:pt idx="3152" formatCode="0.00E+00">
                  <c:v>-4.6588999999999998E-2</c:v>
                </c:pt>
                <c:pt idx="3153" formatCode="0.00E+00">
                  <c:v>-4.5739500000000002E-2</c:v>
                </c:pt>
                <c:pt idx="3154" formatCode="0.00E+00">
                  <c:v>-4.47952E-2</c:v>
                </c:pt>
                <c:pt idx="3155" formatCode="0.00E+00">
                  <c:v>-4.3757499999999998E-2</c:v>
                </c:pt>
                <c:pt idx="3156" formatCode="0.00E+00">
                  <c:v>-4.2627699999999998E-2</c:v>
                </c:pt>
                <c:pt idx="3157" formatCode="0.00E+00">
                  <c:v>-4.1407399999999997E-2</c:v>
                </c:pt>
                <c:pt idx="3158" formatCode="0.00E+00">
                  <c:v>-4.0097300000000002E-2</c:v>
                </c:pt>
                <c:pt idx="3159" formatCode="0.00E+00">
                  <c:v>-3.86979E-2</c:v>
                </c:pt>
                <c:pt idx="3160" formatCode="0.00E+00">
                  <c:v>-3.7210699999999999E-2</c:v>
                </c:pt>
                <c:pt idx="3161" formatCode="0.00E+00">
                  <c:v>-3.5638099999999999E-2</c:v>
                </c:pt>
                <c:pt idx="3162" formatCode="0.00E+00">
                  <c:v>-3.3982199999999997E-2</c:v>
                </c:pt>
                <c:pt idx="3163" formatCode="0.00E+00">
                  <c:v>-3.2244700000000001E-2</c:v>
                </c:pt>
                <c:pt idx="3164" formatCode="0.00E+00">
                  <c:v>-3.04275E-2</c:v>
                </c:pt>
                <c:pt idx="3165" formatCode="0.00E+00">
                  <c:v>-2.8532600000000002E-2</c:v>
                </c:pt>
                <c:pt idx="3166" formatCode="0.00E+00">
                  <c:v>-2.65618E-2</c:v>
                </c:pt>
                <c:pt idx="3167" formatCode="0.00E+00">
                  <c:v>-2.4516799999999998E-2</c:v>
                </c:pt>
                <c:pt idx="3168" formatCode="0.00E+00">
                  <c:v>-2.2398899999999999E-2</c:v>
                </c:pt>
                <c:pt idx="3169" formatCode="0.00E+00">
                  <c:v>-2.0209399999999999E-2</c:v>
                </c:pt>
                <c:pt idx="3170" formatCode="0.00E+00">
                  <c:v>-1.79501E-2</c:v>
                </c:pt>
                <c:pt idx="3171" formatCode="0.00E+00">
                  <c:v>-1.5622499999999999E-2</c:v>
                </c:pt>
                <c:pt idx="3172" formatCode="0.00E+00">
                  <c:v>-1.3228699999999999E-2</c:v>
                </c:pt>
                <c:pt idx="3173" formatCode="0.00E+00">
                  <c:v>-1.0770800000000001E-2</c:v>
                </c:pt>
                <c:pt idx="3174" formatCode="0.00E+00">
                  <c:v>-8.2513699999999992E-3</c:v>
                </c:pt>
                <c:pt idx="3175" formatCode="0.00E+00">
                  <c:v>-5.6729500000000004E-3</c:v>
                </c:pt>
                <c:pt idx="3176" formatCode="0.00E+00">
                  <c:v>-3.0378900000000001E-3</c:v>
                </c:pt>
                <c:pt idx="3177" formatCode="0.00E+00">
                  <c:v>-3.48585E-4</c:v>
                </c:pt>
                <c:pt idx="3178" formatCode="0.00E+00">
                  <c:v>2.3928999999999999E-3</c:v>
                </c:pt>
                <c:pt idx="3179" formatCode="0.00E+00">
                  <c:v>5.1848800000000002E-3</c:v>
                </c:pt>
                <c:pt idx="3180" formatCode="0.00E+00">
                  <c:v>8.0254499999999999E-3</c:v>
                </c:pt>
                <c:pt idx="3181" formatCode="0.00E+00">
                  <c:v>1.09122E-2</c:v>
                </c:pt>
                <c:pt idx="3182" formatCode="0.00E+00">
                  <c:v>1.3842200000000001E-2</c:v>
                </c:pt>
                <c:pt idx="3183" formatCode="0.00E+00">
                  <c:v>1.68127E-2</c:v>
                </c:pt>
                <c:pt idx="3184" formatCode="0.00E+00">
                  <c:v>1.9820999999999998E-2</c:v>
                </c:pt>
                <c:pt idx="3185" formatCode="0.00E+00">
                  <c:v>2.2865099999999999E-2</c:v>
                </c:pt>
                <c:pt idx="3186" formatCode="0.00E+00">
                  <c:v>2.59438E-2</c:v>
                </c:pt>
                <c:pt idx="3187" formatCode="0.00E+00">
                  <c:v>2.90546E-2</c:v>
                </c:pt>
                <c:pt idx="3188" formatCode="0.00E+00">
                  <c:v>3.2194500000000001E-2</c:v>
                </c:pt>
                <c:pt idx="3189" formatCode="0.00E+00">
                  <c:v>3.5361299999999998E-2</c:v>
                </c:pt>
                <c:pt idx="3190" formatCode="0.00E+00">
                  <c:v>3.8552900000000001E-2</c:v>
                </c:pt>
                <c:pt idx="3191" formatCode="0.00E+00">
                  <c:v>4.1765999999999998E-2</c:v>
                </c:pt>
                <c:pt idx="3192" formatCode="0.00E+00">
                  <c:v>4.4997799999999998E-2</c:v>
                </c:pt>
                <c:pt idx="3193" formatCode="0.00E+00">
                  <c:v>4.8246299999999999E-2</c:v>
                </c:pt>
                <c:pt idx="3194" formatCode="0.00E+00">
                  <c:v>5.1509199999999998E-2</c:v>
                </c:pt>
                <c:pt idx="3195" formatCode="0.00E+00">
                  <c:v>5.4783400000000003E-2</c:v>
                </c:pt>
                <c:pt idx="3196" formatCode="0.00E+00">
                  <c:v>5.8065699999999998E-2</c:v>
                </c:pt>
                <c:pt idx="3197" formatCode="0.00E+00">
                  <c:v>6.1353100000000001E-2</c:v>
                </c:pt>
                <c:pt idx="3198" formatCode="0.00E+00">
                  <c:v>6.4643099999999995E-2</c:v>
                </c:pt>
                <c:pt idx="3199" formatCode="0.00E+00">
                  <c:v>6.79342E-2</c:v>
                </c:pt>
                <c:pt idx="3200" formatCode="0.00E+00">
                  <c:v>7.1224700000000002E-2</c:v>
                </c:pt>
                <c:pt idx="3201" formatCode="0.00E+00">
                  <c:v>7.4512200000000001E-2</c:v>
                </c:pt>
                <c:pt idx="3202" formatCode="0.00E+00">
                  <c:v>7.7794199999999994E-2</c:v>
                </c:pt>
                <c:pt idx="3203" formatCode="0.00E+00">
                  <c:v>8.1068399999999999E-2</c:v>
                </c:pt>
                <c:pt idx="3204" formatCode="0.00E+00">
                  <c:v>8.4332599999999994E-2</c:v>
                </c:pt>
                <c:pt idx="3205" formatCode="0.00E+00">
                  <c:v>8.7584300000000004E-2</c:v>
                </c:pt>
                <c:pt idx="3206" formatCode="0.00E+00">
                  <c:v>9.0821499999999999E-2</c:v>
                </c:pt>
                <c:pt idx="3207" formatCode="0.00E+00">
                  <c:v>9.4042000000000001E-2</c:v>
                </c:pt>
                <c:pt idx="3208" formatCode="0.00E+00">
                  <c:v>9.72441E-2</c:v>
                </c:pt>
                <c:pt idx="3209" formatCode="0.00E+00">
                  <c:v>0.100426</c:v>
                </c:pt>
                <c:pt idx="3210" formatCode="0.00E+00">
                  <c:v>0.103584</c:v>
                </c:pt>
                <c:pt idx="3211" formatCode="0.00E+00">
                  <c:v>0.10671700000000001</c:v>
                </c:pt>
                <c:pt idx="3212" formatCode="0.00E+00">
                  <c:v>0.109822</c:v>
                </c:pt>
                <c:pt idx="3213" formatCode="0.00E+00">
                  <c:v>0.112896</c:v>
                </c:pt>
                <c:pt idx="3214" formatCode="0.00E+00">
                  <c:v>0.115938</c:v>
                </c:pt>
                <c:pt idx="3215" formatCode="0.00E+00">
                  <c:v>0.118945</c:v>
                </c:pt>
                <c:pt idx="3216" formatCode="0.00E+00">
                  <c:v>0.121916</c:v>
                </c:pt>
                <c:pt idx="3217" formatCode="0.00E+00">
                  <c:v>0.124847</c:v>
                </c:pt>
                <c:pt idx="3218" formatCode="0.00E+00">
                  <c:v>0.12773799999999999</c:v>
                </c:pt>
                <c:pt idx="3219" formatCode="0.00E+00">
                  <c:v>0.13058700000000001</c:v>
                </c:pt>
                <c:pt idx="3220" formatCode="0.00E+00">
                  <c:v>0.13339100000000001</c:v>
                </c:pt>
                <c:pt idx="3221" formatCode="0.00E+00">
                  <c:v>0.13614899999999999</c:v>
                </c:pt>
                <c:pt idx="3222" formatCode="0.00E+00">
                  <c:v>0.13885900000000001</c:v>
                </c:pt>
                <c:pt idx="3223" formatCode="0.00E+00">
                  <c:v>0.141518</c:v>
                </c:pt>
                <c:pt idx="3224" formatCode="0.00E+00">
                  <c:v>0.144125</c:v>
                </c:pt>
                <c:pt idx="3225" formatCode="0.00E+00">
                  <c:v>0.14668</c:v>
                </c:pt>
                <c:pt idx="3226" formatCode="0.00E+00">
                  <c:v>0.14918000000000001</c:v>
                </c:pt>
                <c:pt idx="3227" formatCode="0.00E+00">
                  <c:v>0.15162300000000001</c:v>
                </c:pt>
                <c:pt idx="3228" formatCode="0.00E+00">
                  <c:v>0.15400700000000001</c:v>
                </c:pt>
                <c:pt idx="3229" formatCode="0.00E+00">
                  <c:v>0.15633</c:v>
                </c:pt>
                <c:pt idx="3230" formatCode="0.00E+00">
                  <c:v>0.15859200000000001</c:v>
                </c:pt>
                <c:pt idx="3231" formatCode="0.00E+00">
                  <c:v>0.16079199999999999</c:v>
                </c:pt>
                <c:pt idx="3232" formatCode="0.00E+00">
                  <c:v>0.16292699999999999</c:v>
                </c:pt>
                <c:pt idx="3233" formatCode="0.00E+00">
                  <c:v>0.16499800000000001</c:v>
                </c:pt>
                <c:pt idx="3234" formatCode="0.00E+00">
                  <c:v>0.16700300000000001</c:v>
                </c:pt>
                <c:pt idx="3235" formatCode="0.00E+00">
                  <c:v>0.16894000000000001</c:v>
                </c:pt>
                <c:pt idx="3236" formatCode="0.00E+00">
                  <c:v>0.17080799999999999</c:v>
                </c:pt>
                <c:pt idx="3237" formatCode="0.00E+00">
                  <c:v>0.17260400000000001</c:v>
                </c:pt>
                <c:pt idx="3238" formatCode="0.00E+00">
                  <c:v>0.17433000000000001</c:v>
                </c:pt>
                <c:pt idx="3239" formatCode="0.00E+00">
                  <c:v>0.175982</c:v>
                </c:pt>
                <c:pt idx="3240" formatCode="0.00E+00">
                  <c:v>0.177562</c:v>
                </c:pt>
                <c:pt idx="3241" formatCode="0.00E+00">
                  <c:v>0.179068</c:v>
                </c:pt>
                <c:pt idx="3242" formatCode="0.00E+00">
                  <c:v>0.18049899999999999</c:v>
                </c:pt>
                <c:pt idx="3243" formatCode="0.00E+00">
                  <c:v>0.18185399999999999</c:v>
                </c:pt>
                <c:pt idx="3244" formatCode="0.00E+00">
                  <c:v>0.18313299999999999</c:v>
                </c:pt>
                <c:pt idx="3245" formatCode="0.00E+00">
                  <c:v>0.184334</c:v>
                </c:pt>
                <c:pt idx="3246" formatCode="0.00E+00">
                  <c:v>0.18545800000000001</c:v>
                </c:pt>
                <c:pt idx="3247" formatCode="0.00E+00">
                  <c:v>0.186503</c:v>
                </c:pt>
                <c:pt idx="3248" formatCode="0.00E+00">
                  <c:v>0.187469</c:v>
                </c:pt>
                <c:pt idx="3249" formatCode="0.00E+00">
                  <c:v>0.188356</c:v>
                </c:pt>
                <c:pt idx="3250" formatCode="0.00E+00">
                  <c:v>0.189163</c:v>
                </c:pt>
                <c:pt idx="3251" formatCode="0.00E+00">
                  <c:v>0.189889</c:v>
                </c:pt>
                <c:pt idx="3252" formatCode="0.00E+00">
                  <c:v>0.19053400000000001</c:v>
                </c:pt>
                <c:pt idx="3253" formatCode="0.00E+00">
                  <c:v>0.19109899999999999</c:v>
                </c:pt>
                <c:pt idx="3254" formatCode="0.00E+00">
                  <c:v>0.191583</c:v>
                </c:pt>
                <c:pt idx="3255" formatCode="0.00E+00">
                  <c:v>0.19198599999999999</c:v>
                </c:pt>
                <c:pt idx="3256" formatCode="0.00E+00">
                  <c:v>0.19230700000000001</c:v>
                </c:pt>
                <c:pt idx="3257" formatCode="0.00E+00">
                  <c:v>0.192547</c:v>
                </c:pt>
                <c:pt idx="3258" formatCode="0.00E+00">
                  <c:v>0.19270599999999999</c:v>
                </c:pt>
                <c:pt idx="3259" formatCode="0.00E+00">
                  <c:v>0.19278200000000001</c:v>
                </c:pt>
                <c:pt idx="3260" formatCode="0.00E+00">
                  <c:v>0.192776</c:v>
                </c:pt>
                <c:pt idx="3261" formatCode="0.00E+00">
                  <c:v>0.192689</c:v>
                </c:pt>
                <c:pt idx="3262" formatCode="0.00E+00">
                  <c:v>0.192521</c:v>
                </c:pt>
                <c:pt idx="3263" formatCode="0.00E+00">
                  <c:v>0.192272</c:v>
                </c:pt>
                <c:pt idx="3264" formatCode="0.00E+00">
                  <c:v>0.191943</c:v>
                </c:pt>
                <c:pt idx="3265" formatCode="0.00E+00">
                  <c:v>0.19153300000000001</c:v>
                </c:pt>
                <c:pt idx="3266" formatCode="0.00E+00">
                  <c:v>0.19104499999999999</c:v>
                </c:pt>
                <c:pt idx="3267" formatCode="0.00E+00">
                  <c:v>0.19047700000000001</c:v>
                </c:pt>
                <c:pt idx="3268" formatCode="0.00E+00">
                  <c:v>0.18983</c:v>
                </c:pt>
                <c:pt idx="3269" formatCode="0.00E+00">
                  <c:v>0.189106</c:v>
                </c:pt>
                <c:pt idx="3270" formatCode="0.00E+00">
                  <c:v>0.188305</c:v>
                </c:pt>
                <c:pt idx="3271" formatCode="0.00E+00">
                  <c:v>0.18742800000000001</c:v>
                </c:pt>
                <c:pt idx="3272" formatCode="0.00E+00">
                  <c:v>0.186476</c:v>
                </c:pt>
                <c:pt idx="3273" formatCode="0.00E+00">
                  <c:v>0.18545</c:v>
                </c:pt>
                <c:pt idx="3274" formatCode="0.00E+00">
                  <c:v>0.18435000000000001</c:v>
                </c:pt>
                <c:pt idx="3275" formatCode="0.00E+00">
                  <c:v>0.18317800000000001</c:v>
                </c:pt>
                <c:pt idx="3276" formatCode="0.00E+00">
                  <c:v>0.18193500000000001</c:v>
                </c:pt>
                <c:pt idx="3277" formatCode="0.00E+00">
                  <c:v>0.180621</c:v>
                </c:pt>
                <c:pt idx="3278" formatCode="0.00E+00">
                  <c:v>0.17923700000000001</c:v>
                </c:pt>
                <c:pt idx="3279" formatCode="0.00E+00">
                  <c:v>0.177785</c:v>
                </c:pt>
                <c:pt idx="3280" formatCode="0.00E+00">
                  <c:v>0.17626600000000001</c:v>
                </c:pt>
                <c:pt idx="3281" formatCode="0.00E+00">
                  <c:v>0.174681</c:v>
                </c:pt>
                <c:pt idx="3282" formatCode="0.00E+00">
                  <c:v>0.17303099999999999</c:v>
                </c:pt>
                <c:pt idx="3283" formatCode="0.00E+00">
                  <c:v>0.171317</c:v>
                </c:pt>
                <c:pt idx="3284" formatCode="0.00E+00">
                  <c:v>0.169543</c:v>
                </c:pt>
                <c:pt idx="3285" formatCode="0.00E+00">
                  <c:v>0.16771</c:v>
                </c:pt>
                <c:pt idx="3286" formatCode="0.00E+00">
                  <c:v>0.16581899999999999</c:v>
                </c:pt>
                <c:pt idx="3287" formatCode="0.00E+00">
                  <c:v>0.16387199999999999</c:v>
                </c:pt>
                <c:pt idx="3288" formatCode="0.00E+00">
                  <c:v>0.16187099999999999</c:v>
                </c:pt>
                <c:pt idx="3289" formatCode="0.00E+00">
                  <c:v>0.15981699999999999</c:v>
                </c:pt>
                <c:pt idx="3290" formatCode="0.00E+00">
                  <c:v>0.15771199999999999</c:v>
                </c:pt>
                <c:pt idx="3291" formatCode="0.00E+00">
                  <c:v>0.155558</c:v>
                </c:pt>
                <c:pt idx="3292" formatCode="0.00E+00">
                  <c:v>0.15335599999999999</c:v>
                </c:pt>
                <c:pt idx="3293" formatCode="0.00E+00">
                  <c:v>0.15110999999999999</c:v>
                </c:pt>
                <c:pt idx="3294" formatCode="0.00E+00">
                  <c:v>0.14882100000000001</c:v>
                </c:pt>
                <c:pt idx="3295" formatCode="0.00E+00">
                  <c:v>0.14649100000000001</c:v>
                </c:pt>
                <c:pt idx="3296" formatCode="0.00E+00">
                  <c:v>0.144123</c:v>
                </c:pt>
                <c:pt idx="3297" formatCode="0.00E+00">
                  <c:v>0.14171800000000001</c:v>
                </c:pt>
                <c:pt idx="3298" formatCode="0.00E+00">
                  <c:v>0.13927899999999999</c:v>
                </c:pt>
                <c:pt idx="3299" formatCode="0.00E+00">
                  <c:v>0.13680899999999999</c:v>
                </c:pt>
                <c:pt idx="3300" formatCode="0.00E+00">
                  <c:v>0.13430900000000001</c:v>
                </c:pt>
                <c:pt idx="3301" formatCode="0.00E+00">
                  <c:v>0.13178400000000001</c:v>
                </c:pt>
                <c:pt idx="3302" formatCode="0.00E+00">
                  <c:v>0.12923399999999999</c:v>
                </c:pt>
                <c:pt idx="3303" formatCode="0.00E+00">
                  <c:v>0.126663</c:v>
                </c:pt>
                <c:pt idx="3304" formatCode="0.00E+00">
                  <c:v>0.124072</c:v>
                </c:pt>
                <c:pt idx="3305" formatCode="0.00E+00">
                  <c:v>0.121464</c:v>
                </c:pt>
                <c:pt idx="3306" formatCode="0.00E+00">
                  <c:v>0.118842</c:v>
                </c:pt>
                <c:pt idx="3307" formatCode="0.00E+00">
                  <c:v>0.116207</c:v>
                </c:pt>
                <c:pt idx="3308" formatCode="0.00E+00">
                  <c:v>0.113563</c:v>
                </c:pt>
                <c:pt idx="3309" formatCode="0.00E+00">
                  <c:v>0.110911</c:v>
                </c:pt>
                <c:pt idx="3310" formatCode="0.00E+00">
                  <c:v>0.108255</c:v>
                </c:pt>
                <c:pt idx="3311" formatCode="0.00E+00">
                  <c:v>0.105597</c:v>
                </c:pt>
                <c:pt idx="3312" formatCode="0.00E+00">
                  <c:v>0.10294</c:v>
                </c:pt>
                <c:pt idx="3313" formatCode="0.00E+00">
                  <c:v>0.100286</c:v>
                </c:pt>
                <c:pt idx="3314" formatCode="0.00E+00">
                  <c:v>9.76379E-2</c:v>
                </c:pt>
                <c:pt idx="3315" formatCode="0.00E+00">
                  <c:v>9.4998299999999994E-2</c:v>
                </c:pt>
                <c:pt idx="3316" formatCode="0.00E+00">
                  <c:v>9.2370099999999997E-2</c:v>
                </c:pt>
                <c:pt idx="3317" formatCode="0.00E+00">
                  <c:v>8.9756199999999994E-2</c:v>
                </c:pt>
                <c:pt idx="3318" formatCode="0.00E+00">
                  <c:v>8.7159500000000001E-2</c:v>
                </c:pt>
                <c:pt idx="3319" formatCode="0.00E+00">
                  <c:v>8.45828E-2</c:v>
                </c:pt>
                <c:pt idx="3320" formatCode="0.00E+00">
                  <c:v>8.2028699999999996E-2</c:v>
                </c:pt>
                <c:pt idx="3321" formatCode="0.00E+00">
                  <c:v>7.9499799999999995E-2</c:v>
                </c:pt>
                <c:pt idx="3322" formatCode="0.00E+00">
                  <c:v>7.6998499999999998E-2</c:v>
                </c:pt>
                <c:pt idx="3323" formatCode="0.00E+00">
                  <c:v>7.4527499999999997E-2</c:v>
                </c:pt>
                <c:pt idx="3324" formatCode="0.00E+00">
                  <c:v>7.2089299999999995E-2</c:v>
                </c:pt>
                <c:pt idx="3325" formatCode="0.00E+00">
                  <c:v>6.9686399999999996E-2</c:v>
                </c:pt>
                <c:pt idx="3326" formatCode="0.00E+00">
                  <c:v>6.7321199999999998E-2</c:v>
                </c:pt>
                <c:pt idx="3327" formatCode="0.00E+00">
                  <c:v>6.4996499999999999E-2</c:v>
                </c:pt>
                <c:pt idx="3328" formatCode="0.00E+00">
                  <c:v>6.2715000000000007E-2</c:v>
                </c:pt>
                <c:pt idx="3329" formatCode="0.00E+00">
                  <c:v>6.04793E-2</c:v>
                </c:pt>
                <c:pt idx="3330" formatCode="0.00E+00">
                  <c:v>5.8291700000000002E-2</c:v>
                </c:pt>
                <c:pt idx="3331" formatCode="0.00E+00">
                  <c:v>5.6154999999999997E-2</c:v>
                </c:pt>
                <c:pt idx="3332" formatCode="0.00E+00">
                  <c:v>5.4071399999999999E-2</c:v>
                </c:pt>
                <c:pt idx="3333" formatCode="0.00E+00">
                  <c:v>5.2043399999999997E-2</c:v>
                </c:pt>
                <c:pt idx="3334" formatCode="0.00E+00">
                  <c:v>5.0072800000000001E-2</c:v>
                </c:pt>
                <c:pt idx="3335" formatCode="0.00E+00">
                  <c:v>4.8161599999999999E-2</c:v>
                </c:pt>
                <c:pt idx="3336" formatCode="0.00E+00">
                  <c:v>4.6311499999999999E-2</c:v>
                </c:pt>
                <c:pt idx="3337" formatCode="0.00E+00">
                  <c:v>4.4524500000000002E-2</c:v>
                </c:pt>
                <c:pt idx="3338" formatCode="0.00E+00">
                  <c:v>4.2802300000000001E-2</c:v>
                </c:pt>
                <c:pt idx="3339" formatCode="0.00E+00">
                  <c:v>4.1146599999999998E-2</c:v>
                </c:pt>
                <c:pt idx="3340" formatCode="0.00E+00">
                  <c:v>3.9559200000000003E-2</c:v>
                </c:pt>
                <c:pt idx="3341" formatCode="0.00E+00">
                  <c:v>3.8042100000000002E-2</c:v>
                </c:pt>
                <c:pt idx="3342" formatCode="0.00E+00">
                  <c:v>3.6596900000000002E-2</c:v>
                </c:pt>
                <c:pt idx="3343" formatCode="0.00E+00">
                  <c:v>3.5224900000000003E-2</c:v>
                </c:pt>
                <c:pt idx="3344" formatCode="0.00E+00">
                  <c:v>3.3927600000000002E-2</c:v>
                </c:pt>
                <c:pt idx="3345" formatCode="0.00E+00">
                  <c:v>3.2706300000000001E-2</c:v>
                </c:pt>
                <c:pt idx="3346" formatCode="0.00E+00">
                  <c:v>3.15625E-2</c:v>
                </c:pt>
                <c:pt idx="3347" formatCode="0.00E+00">
                  <c:v>3.0497400000000001E-2</c:v>
                </c:pt>
                <c:pt idx="3348" formatCode="0.00E+00">
                  <c:v>2.9512199999999999E-2</c:v>
                </c:pt>
                <c:pt idx="3349" formatCode="0.00E+00">
                  <c:v>2.86082E-2</c:v>
                </c:pt>
                <c:pt idx="3350" formatCode="0.00E+00">
                  <c:v>2.7786499999999999E-2</c:v>
                </c:pt>
                <c:pt idx="3351" formatCode="0.00E+00">
                  <c:v>2.70479E-2</c:v>
                </c:pt>
                <c:pt idx="3352" formatCode="0.00E+00">
                  <c:v>2.6393300000000001E-2</c:v>
                </c:pt>
                <c:pt idx="3353" formatCode="0.00E+00">
                  <c:v>2.58234E-2</c:v>
                </c:pt>
                <c:pt idx="3354" formatCode="0.00E+00">
                  <c:v>2.53385E-2</c:v>
                </c:pt>
                <c:pt idx="3355" formatCode="0.00E+00">
                  <c:v>2.4939099999999999E-2</c:v>
                </c:pt>
                <c:pt idx="3356" formatCode="0.00E+00">
                  <c:v>2.4625299999999999E-2</c:v>
                </c:pt>
                <c:pt idx="3357" formatCode="0.00E+00">
                  <c:v>2.43974E-2</c:v>
                </c:pt>
                <c:pt idx="3358" formatCode="0.00E+00">
                  <c:v>2.4255800000000001E-2</c:v>
                </c:pt>
                <c:pt idx="3359" formatCode="0.00E+00">
                  <c:v>2.4200800000000001E-2</c:v>
                </c:pt>
                <c:pt idx="3360" formatCode="0.00E+00">
                  <c:v>2.4232E-2</c:v>
                </c:pt>
                <c:pt idx="3361" formatCode="0.00E+00">
                  <c:v>2.4349200000000001E-2</c:v>
                </c:pt>
                <c:pt idx="3362" formatCode="0.00E+00">
                  <c:v>2.45516E-2</c:v>
                </c:pt>
                <c:pt idx="3363" formatCode="0.00E+00">
                  <c:v>2.4838699999999998E-2</c:v>
                </c:pt>
                <c:pt idx="3364" formatCode="0.00E+00">
                  <c:v>2.5210099999999999E-2</c:v>
                </c:pt>
                <c:pt idx="3365" formatCode="0.00E+00">
                  <c:v>2.5665E-2</c:v>
                </c:pt>
                <c:pt idx="3366" formatCode="0.00E+00">
                  <c:v>2.62025E-2</c:v>
                </c:pt>
                <c:pt idx="3367" formatCode="0.00E+00">
                  <c:v>2.6821600000000001E-2</c:v>
                </c:pt>
                <c:pt idx="3368" formatCode="0.00E+00">
                  <c:v>2.7521199999999999E-2</c:v>
                </c:pt>
                <c:pt idx="3369" formatCode="0.00E+00">
                  <c:v>2.83003E-2</c:v>
                </c:pt>
                <c:pt idx="3370" formatCode="0.00E+00">
                  <c:v>2.9157800000000001E-2</c:v>
                </c:pt>
                <c:pt idx="3371" formatCode="0.00E+00">
                  <c:v>3.0092299999999999E-2</c:v>
                </c:pt>
                <c:pt idx="3372" formatCode="0.00E+00">
                  <c:v>3.1102600000000001E-2</c:v>
                </c:pt>
                <c:pt idx="3373" formatCode="0.00E+00">
                  <c:v>3.2186899999999997E-2</c:v>
                </c:pt>
                <c:pt idx="3374" formatCode="0.00E+00">
                  <c:v>3.3343600000000001E-2</c:v>
                </c:pt>
                <c:pt idx="3375" formatCode="0.00E+00">
                  <c:v>3.4570799999999999E-2</c:v>
                </c:pt>
                <c:pt idx="3376" formatCode="0.00E+00">
                  <c:v>3.58664E-2</c:v>
                </c:pt>
                <c:pt idx="3377" formatCode="0.00E+00">
                  <c:v>3.7228299999999999E-2</c:v>
                </c:pt>
                <c:pt idx="3378" formatCode="0.00E+00">
                  <c:v>3.8654399999999998E-2</c:v>
                </c:pt>
                <c:pt idx="3379" formatCode="0.00E+00">
                  <c:v>4.0142700000000003E-2</c:v>
                </c:pt>
                <c:pt idx="3380" formatCode="0.00E+00">
                  <c:v>4.1690999999999999E-2</c:v>
                </c:pt>
                <c:pt idx="3381" formatCode="0.00E+00">
                  <c:v>4.3297099999999998E-2</c:v>
                </c:pt>
                <c:pt idx="3382" formatCode="0.00E+00">
                  <c:v>4.4958499999999998E-2</c:v>
                </c:pt>
                <c:pt idx="3383" formatCode="0.00E+00">
                  <c:v>4.6672499999999999E-2</c:v>
                </c:pt>
                <c:pt idx="3384" formatCode="0.00E+00">
                  <c:v>4.84365E-2</c:v>
                </c:pt>
                <c:pt idx="3385" formatCode="0.00E+00">
                  <c:v>5.0247699999999999E-2</c:v>
                </c:pt>
                <c:pt idx="3386" formatCode="0.00E+00">
                  <c:v>5.21036E-2</c:v>
                </c:pt>
                <c:pt idx="3387" formatCode="0.00E+00">
                  <c:v>5.4001500000000001E-2</c:v>
                </c:pt>
                <c:pt idx="3388" formatCode="0.00E+00">
                  <c:v>5.5938599999999998E-2</c:v>
                </c:pt>
                <c:pt idx="3389" formatCode="0.00E+00">
                  <c:v>5.7912499999999999E-2</c:v>
                </c:pt>
                <c:pt idx="3390" formatCode="0.00E+00">
                  <c:v>5.9920300000000003E-2</c:v>
                </c:pt>
                <c:pt idx="3391" formatCode="0.00E+00">
                  <c:v>6.1959300000000002E-2</c:v>
                </c:pt>
                <c:pt idx="3392" formatCode="0.00E+00">
                  <c:v>6.4026299999999994E-2</c:v>
                </c:pt>
                <c:pt idx="3393" formatCode="0.00E+00">
                  <c:v>6.6118399999999994E-2</c:v>
                </c:pt>
                <c:pt idx="3394" formatCode="0.00E+00">
                  <c:v>6.8233000000000002E-2</c:v>
                </c:pt>
                <c:pt idx="3395" formatCode="0.00E+00">
                  <c:v>7.0367100000000002E-2</c:v>
                </c:pt>
                <c:pt idx="3396" formatCode="0.00E+00">
                  <c:v>7.2517799999999993E-2</c:v>
                </c:pt>
                <c:pt idx="3397" formatCode="0.00E+00">
                  <c:v>7.4681700000000004E-2</c:v>
                </c:pt>
                <c:pt idx="3398" formatCode="0.00E+00">
                  <c:v>7.6855499999999993E-2</c:v>
                </c:pt>
                <c:pt idx="3399" formatCode="0.00E+00">
                  <c:v>7.9035999999999995E-2</c:v>
                </c:pt>
                <c:pt idx="3400" formatCode="0.00E+00">
                  <c:v>8.1219799999999995E-2</c:v>
                </c:pt>
                <c:pt idx="3401" formatCode="0.00E+00">
                  <c:v>8.3404099999999995E-2</c:v>
                </c:pt>
                <c:pt idx="3402" formatCode="0.00E+00">
                  <c:v>8.5585900000000006E-2</c:v>
                </c:pt>
                <c:pt idx="3403" formatCode="0.00E+00">
                  <c:v>8.7762400000000004E-2</c:v>
                </c:pt>
                <c:pt idx="3404" formatCode="0.00E+00">
                  <c:v>8.9930800000000005E-2</c:v>
                </c:pt>
                <c:pt idx="3405" formatCode="0.00E+00">
                  <c:v>9.20879E-2</c:v>
                </c:pt>
                <c:pt idx="3406" formatCode="0.00E+00">
                  <c:v>9.4230400000000006E-2</c:v>
                </c:pt>
                <c:pt idx="3407" formatCode="0.00E+00">
                  <c:v>9.6354899999999993E-2</c:v>
                </c:pt>
                <c:pt idx="3408" formatCode="0.00E+00">
                  <c:v>9.8458599999999993E-2</c:v>
                </c:pt>
                <c:pt idx="3409" formatCode="0.00E+00">
                  <c:v>0.100539</c:v>
                </c:pt>
                <c:pt idx="3410" formatCode="0.00E+00">
                  <c:v>0.102593</c:v>
                </c:pt>
                <c:pt idx="3411" formatCode="0.00E+00">
                  <c:v>0.104618</c:v>
                </c:pt>
                <c:pt idx="3412" formatCode="0.00E+00">
                  <c:v>0.106612</c:v>
                </c:pt>
                <c:pt idx="3413" formatCode="0.00E+00">
                  <c:v>0.108571</c:v>
                </c:pt>
                <c:pt idx="3414" formatCode="0.00E+00">
                  <c:v>0.11049299999999999</c:v>
                </c:pt>
                <c:pt idx="3415" formatCode="0.00E+00">
                  <c:v>0.112376</c:v>
                </c:pt>
                <c:pt idx="3416" formatCode="0.00E+00">
                  <c:v>0.114218</c:v>
                </c:pt>
                <c:pt idx="3417" formatCode="0.00E+00">
                  <c:v>0.11601599999999999</c:v>
                </c:pt>
                <c:pt idx="3418" formatCode="0.00E+00">
                  <c:v>0.117769</c:v>
                </c:pt>
                <c:pt idx="3419" formatCode="0.00E+00">
                  <c:v>0.119473</c:v>
                </c:pt>
                <c:pt idx="3420" formatCode="0.00E+00">
                  <c:v>0.121129</c:v>
                </c:pt>
                <c:pt idx="3421" formatCode="0.00E+00">
                  <c:v>0.12273299999999999</c:v>
                </c:pt>
                <c:pt idx="3422" formatCode="0.00E+00">
                  <c:v>0.12428400000000001</c:v>
                </c:pt>
                <c:pt idx="3423" formatCode="0.00E+00">
                  <c:v>0.125781</c:v>
                </c:pt>
                <c:pt idx="3424" formatCode="0.00E+00">
                  <c:v>0.12722</c:v>
                </c:pt>
                <c:pt idx="3425" formatCode="0.00E+00">
                  <c:v>0.12860199999999999</c:v>
                </c:pt>
                <c:pt idx="3426" formatCode="0.00E+00">
                  <c:v>0.12992200000000001</c:v>
                </c:pt>
                <c:pt idx="3427" formatCode="0.00E+00">
                  <c:v>0.13118199999999999</c:v>
                </c:pt>
                <c:pt idx="3428" formatCode="0.00E+00">
                  <c:v>0.132378</c:v>
                </c:pt>
                <c:pt idx="3429" formatCode="0.00E+00">
                  <c:v>0.13350899999999999</c:v>
                </c:pt>
                <c:pt idx="3430" formatCode="0.00E+00">
                  <c:v>0.134576</c:v>
                </c:pt>
                <c:pt idx="3431" formatCode="0.00E+00">
                  <c:v>0.135575</c:v>
                </c:pt>
                <c:pt idx="3432" formatCode="0.00E+00">
                  <c:v>0.13650799999999999</c:v>
                </c:pt>
                <c:pt idx="3433" formatCode="0.00E+00">
                  <c:v>0.13737199999999999</c:v>
                </c:pt>
                <c:pt idx="3434" formatCode="0.00E+00">
                  <c:v>0.13816700000000001</c:v>
                </c:pt>
                <c:pt idx="3435" formatCode="0.00E+00">
                  <c:v>0.13889199999999999</c:v>
                </c:pt>
                <c:pt idx="3436" formatCode="0.00E+00">
                  <c:v>0.139546</c:v>
                </c:pt>
                <c:pt idx="3437" formatCode="0.00E+00">
                  <c:v>0.140129</c:v>
                </c:pt>
                <c:pt idx="3438" formatCode="0.00E+00">
                  <c:v>0.14064099999999999</c:v>
                </c:pt>
                <c:pt idx="3439" formatCode="0.00E+00">
                  <c:v>0.14108299999999999</c:v>
                </c:pt>
                <c:pt idx="3440" formatCode="0.00E+00">
                  <c:v>0.141454</c:v>
                </c:pt>
                <c:pt idx="3441" formatCode="0.00E+00">
                  <c:v>0.14175499999999999</c:v>
                </c:pt>
                <c:pt idx="3442" formatCode="0.00E+00">
                  <c:v>0.141985</c:v>
                </c:pt>
                <c:pt idx="3443" formatCode="0.00E+00">
                  <c:v>0.14214399999999999</c:v>
                </c:pt>
                <c:pt idx="3444" formatCode="0.00E+00">
                  <c:v>0.142234</c:v>
                </c:pt>
                <c:pt idx="3445" formatCode="0.00E+00">
                  <c:v>0.14225299999999999</c:v>
                </c:pt>
                <c:pt idx="3446" formatCode="0.00E+00">
                  <c:v>0.142203</c:v>
                </c:pt>
                <c:pt idx="3447" formatCode="0.00E+00">
                  <c:v>0.14208399999999999</c:v>
                </c:pt>
                <c:pt idx="3448" formatCode="0.00E+00">
                  <c:v>0.141897</c:v>
                </c:pt>
                <c:pt idx="3449" formatCode="0.00E+00">
                  <c:v>0.14164299999999999</c:v>
                </c:pt>
                <c:pt idx="3450" formatCode="0.00E+00">
                  <c:v>0.141323</c:v>
                </c:pt>
                <c:pt idx="3451" formatCode="0.00E+00">
                  <c:v>0.14093700000000001</c:v>
                </c:pt>
                <c:pt idx="3452" formatCode="0.00E+00">
                  <c:v>0.140487</c:v>
                </c:pt>
                <c:pt idx="3453" formatCode="0.00E+00">
                  <c:v>0.13997399999999999</c:v>
                </c:pt>
                <c:pt idx="3454" formatCode="0.00E+00">
                  <c:v>0.1394</c:v>
                </c:pt>
                <c:pt idx="3455" formatCode="0.00E+00">
                  <c:v>0.138765</c:v>
                </c:pt>
                <c:pt idx="3456" formatCode="0.00E+00">
                  <c:v>0.138071</c:v>
                </c:pt>
                <c:pt idx="3457" formatCode="0.00E+00">
                  <c:v>0.137319</c:v>
                </c:pt>
                <c:pt idx="3458" formatCode="0.00E+00">
                  <c:v>0.13651099999999999</c:v>
                </c:pt>
                <c:pt idx="3459" formatCode="0.00E+00">
                  <c:v>0.13564899999999999</c:v>
                </c:pt>
                <c:pt idx="3460" formatCode="0.00E+00">
                  <c:v>0.13473399999999999</c:v>
                </c:pt>
                <c:pt idx="3461" formatCode="0.00E+00">
                  <c:v>0.133769</c:v>
                </c:pt>
                <c:pt idx="3462" formatCode="0.00E+00">
                  <c:v>0.13275500000000001</c:v>
                </c:pt>
                <c:pt idx="3463" formatCode="0.00E+00">
                  <c:v>0.13169500000000001</c:v>
                </c:pt>
                <c:pt idx="3464" formatCode="0.00E+00">
                  <c:v>0.13059000000000001</c:v>
                </c:pt>
                <c:pt idx="3465" formatCode="0.00E+00">
                  <c:v>0.129442</c:v>
                </c:pt>
                <c:pt idx="3466" formatCode="0.00E+00">
                  <c:v>0.12825400000000001</c:v>
                </c:pt>
                <c:pt idx="3467" formatCode="0.00E+00">
                  <c:v>0.127027</c:v>
                </c:pt>
                <c:pt idx="3468" formatCode="0.00E+00">
                  <c:v>0.12576399999999999</c:v>
                </c:pt>
                <c:pt idx="3469" formatCode="0.00E+00">
                  <c:v>0.124468</c:v>
                </c:pt>
                <c:pt idx="3470" formatCode="0.00E+00">
                  <c:v>0.12314</c:v>
                </c:pt>
                <c:pt idx="3471" formatCode="0.00E+00">
                  <c:v>0.121785</c:v>
                </c:pt>
                <c:pt idx="3472" formatCode="0.00E+00">
                  <c:v>0.120403</c:v>
                </c:pt>
                <c:pt idx="3473" formatCode="0.00E+00">
                  <c:v>0.11899899999999999</c:v>
                </c:pt>
                <c:pt idx="3474" formatCode="0.00E+00">
                  <c:v>0.117574</c:v>
                </c:pt>
                <c:pt idx="3475" formatCode="0.00E+00">
                  <c:v>0.116131</c:v>
                </c:pt>
                <c:pt idx="3476" formatCode="0.00E+00">
                  <c:v>0.114673</c:v>
                </c:pt>
                <c:pt idx="3477" formatCode="0.00E+00">
                  <c:v>0.113202</c:v>
                </c:pt>
                <c:pt idx="3478" formatCode="0.00E+00">
                  <c:v>0.111721</c:v>
                </c:pt>
                <c:pt idx="3479" formatCode="0.00E+00">
                  <c:v>0.110231</c:v>
                </c:pt>
                <c:pt idx="3480" formatCode="0.00E+00">
                  <c:v>0.108736</c:v>
                </c:pt>
                <c:pt idx="3481" formatCode="0.00E+00">
                  <c:v>0.107239</c:v>
                </c:pt>
                <c:pt idx="3482" formatCode="0.00E+00">
                  <c:v>0.105742</c:v>
                </c:pt>
                <c:pt idx="3483" formatCode="0.00E+00">
                  <c:v>0.10424899999999999</c:v>
                </c:pt>
                <c:pt idx="3484" formatCode="0.00E+00">
                  <c:v>0.10276100000000001</c:v>
                </c:pt>
                <c:pt idx="3485" formatCode="0.00E+00">
                  <c:v>0.101282</c:v>
                </c:pt>
                <c:pt idx="3486" formatCode="0.00E+00">
                  <c:v>9.9814100000000003E-2</c:v>
                </c:pt>
                <c:pt idx="3487" formatCode="0.00E+00">
                  <c:v>9.8358799999999996E-2</c:v>
                </c:pt>
                <c:pt idx="3488" formatCode="0.00E+00">
                  <c:v>9.6919099999999994E-2</c:v>
                </c:pt>
                <c:pt idx="3489" formatCode="0.00E+00">
                  <c:v>9.5497399999999996E-2</c:v>
                </c:pt>
                <c:pt idx="3490" formatCode="0.00E+00">
                  <c:v>9.4095899999999996E-2</c:v>
                </c:pt>
                <c:pt idx="3491" formatCode="0.00E+00">
                  <c:v>9.2717400000000005E-2</c:v>
                </c:pt>
                <c:pt idx="3492" formatCode="0.00E+00">
                  <c:v>9.1364100000000004E-2</c:v>
                </c:pt>
                <c:pt idx="3493" formatCode="0.00E+00">
                  <c:v>9.0037699999999998E-2</c:v>
                </c:pt>
                <c:pt idx="3494" formatCode="0.00E+00">
                  <c:v>8.8740299999999994E-2</c:v>
                </c:pt>
                <c:pt idx="3495" formatCode="0.00E+00">
                  <c:v>8.7474099999999999E-2</c:v>
                </c:pt>
                <c:pt idx="3496" formatCode="0.00E+00">
                  <c:v>8.6241499999999999E-2</c:v>
                </c:pt>
                <c:pt idx="3497" formatCode="0.00E+00">
                  <c:v>8.5044800000000004E-2</c:v>
                </c:pt>
                <c:pt idx="3498" formatCode="0.00E+00">
                  <c:v>8.3886199999999994E-2</c:v>
                </c:pt>
                <c:pt idx="3499" formatCode="0.00E+00">
                  <c:v>8.2767599999999997E-2</c:v>
                </c:pt>
                <c:pt idx="3500" formatCode="0.00E+00">
                  <c:v>8.1691E-2</c:v>
                </c:pt>
                <c:pt idx="3501" formatCode="0.00E+00">
                  <c:v>8.0657999999999994E-2</c:v>
                </c:pt>
                <c:pt idx="3502" formatCode="0.00E+00">
                  <c:v>7.9669799999999999E-2</c:v>
                </c:pt>
                <c:pt idx="3503" formatCode="0.00E+00">
                  <c:v>7.8727900000000003E-2</c:v>
                </c:pt>
                <c:pt idx="3504" formatCode="0.00E+00">
                  <c:v>7.7833700000000006E-2</c:v>
                </c:pt>
                <c:pt idx="3505" formatCode="0.00E+00">
                  <c:v>7.6989500000000002E-2</c:v>
                </c:pt>
                <c:pt idx="3506" formatCode="0.00E+00">
                  <c:v>7.6197299999999996E-2</c:v>
                </c:pt>
                <c:pt idx="3507" formatCode="0.00E+00">
                  <c:v>7.5459700000000005E-2</c:v>
                </c:pt>
                <c:pt idx="3508" formatCode="0.00E+00">
                  <c:v>7.4778200000000003E-2</c:v>
                </c:pt>
                <c:pt idx="3509" formatCode="0.00E+00">
                  <c:v>7.4152399999999993E-2</c:v>
                </c:pt>
                <c:pt idx="3510" formatCode="0.00E+00">
                  <c:v>7.3581999999999995E-2</c:v>
                </c:pt>
                <c:pt idx="3511" formatCode="0.00E+00">
                  <c:v>7.3067699999999999E-2</c:v>
                </c:pt>
                <c:pt idx="3512" formatCode="0.00E+00">
                  <c:v>7.2610400000000005E-2</c:v>
                </c:pt>
                <c:pt idx="3513" formatCode="0.00E+00">
                  <c:v>7.2210399999999994E-2</c:v>
                </c:pt>
                <c:pt idx="3514" formatCode="0.00E+00">
                  <c:v>7.1868199999999993E-2</c:v>
                </c:pt>
                <c:pt idx="3515" formatCode="0.00E+00">
                  <c:v>7.1584400000000006E-2</c:v>
                </c:pt>
                <c:pt idx="3516" formatCode="0.00E+00">
                  <c:v>7.1359400000000003E-2</c:v>
                </c:pt>
                <c:pt idx="3517" formatCode="0.00E+00">
                  <c:v>7.1193099999999995E-2</c:v>
                </c:pt>
                <c:pt idx="3518" formatCode="0.00E+00">
                  <c:v>7.1084999999999995E-2</c:v>
                </c:pt>
                <c:pt idx="3519" formatCode="0.00E+00">
                  <c:v>7.1035000000000001E-2</c:v>
                </c:pt>
                <c:pt idx="3520" formatCode="0.00E+00">
                  <c:v>7.1042499999999995E-2</c:v>
                </c:pt>
                <c:pt idx="3521" formatCode="0.00E+00">
                  <c:v>7.1106900000000001E-2</c:v>
                </c:pt>
                <c:pt idx="3522" formatCode="0.00E+00">
                  <c:v>7.1227200000000004E-2</c:v>
                </c:pt>
                <c:pt idx="3523" formatCode="0.00E+00">
                  <c:v>7.1402499999999994E-2</c:v>
                </c:pt>
                <c:pt idx="3524" formatCode="0.00E+00">
                  <c:v>7.1631899999999998E-2</c:v>
                </c:pt>
                <c:pt idx="3525" formatCode="0.00E+00">
                  <c:v>7.1914400000000003E-2</c:v>
                </c:pt>
                <c:pt idx="3526" formatCode="0.00E+00">
                  <c:v>7.2248999999999994E-2</c:v>
                </c:pt>
                <c:pt idx="3527" formatCode="0.00E+00">
                  <c:v>7.2634199999999996E-2</c:v>
                </c:pt>
                <c:pt idx="3528" formatCode="0.00E+00">
                  <c:v>7.3068999999999995E-2</c:v>
                </c:pt>
                <c:pt idx="3529" formatCode="0.00E+00">
                  <c:v>7.3552300000000001E-2</c:v>
                </c:pt>
                <c:pt idx="3530" formatCode="0.00E+00">
                  <c:v>7.4082700000000001E-2</c:v>
                </c:pt>
                <c:pt idx="3531" formatCode="0.00E+00">
                  <c:v>7.46584E-2</c:v>
                </c:pt>
                <c:pt idx="3532" formatCode="0.00E+00">
                  <c:v>7.5277700000000003E-2</c:v>
                </c:pt>
                <c:pt idx="3533" formatCode="0.00E+00">
                  <c:v>7.5939099999999995E-2</c:v>
                </c:pt>
                <c:pt idx="3534" formatCode="0.00E+00">
                  <c:v>7.6640899999999998E-2</c:v>
                </c:pt>
                <c:pt idx="3535" formatCode="0.00E+00">
                  <c:v>7.7381000000000005E-2</c:v>
                </c:pt>
                <c:pt idx="3536" formatCode="0.00E+00">
                  <c:v>7.8157199999999996E-2</c:v>
                </c:pt>
                <c:pt idx="3537" formatCode="0.00E+00">
                  <c:v>7.8966900000000007E-2</c:v>
                </c:pt>
                <c:pt idx="3538" formatCode="0.00E+00">
                  <c:v>7.9807600000000006E-2</c:v>
                </c:pt>
                <c:pt idx="3539" formatCode="0.00E+00">
                  <c:v>8.0676999999999999E-2</c:v>
                </c:pt>
                <c:pt idx="3540" formatCode="0.00E+00">
                  <c:v>8.1572599999999995E-2</c:v>
                </c:pt>
                <c:pt idx="3541" formatCode="0.00E+00">
                  <c:v>8.2491800000000004E-2</c:v>
                </c:pt>
                <c:pt idx="3542" formatCode="0.00E+00">
                  <c:v>8.34318E-2</c:v>
                </c:pt>
                <c:pt idx="3543" formatCode="0.00E+00">
                  <c:v>8.4390000000000007E-2</c:v>
                </c:pt>
                <c:pt idx="3544" formatCode="0.00E+00">
                  <c:v>8.5363999999999995E-2</c:v>
                </c:pt>
                <c:pt idx="3545" formatCode="0.00E+00">
                  <c:v>8.63511E-2</c:v>
                </c:pt>
                <c:pt idx="3546" formatCode="0.00E+00">
                  <c:v>8.7348300000000004E-2</c:v>
                </c:pt>
                <c:pt idx="3547" formatCode="0.00E+00">
                  <c:v>8.8353000000000001E-2</c:v>
                </c:pt>
                <c:pt idx="3548" formatCode="0.00E+00">
                  <c:v>8.9362499999999997E-2</c:v>
                </c:pt>
                <c:pt idx="3549" formatCode="0.00E+00">
                  <c:v>9.0373899999999993E-2</c:v>
                </c:pt>
                <c:pt idx="3550" formatCode="0.00E+00">
                  <c:v>9.1384099999999996E-2</c:v>
                </c:pt>
                <c:pt idx="3551" formatCode="0.00E+00">
                  <c:v>9.2390100000000003E-2</c:v>
                </c:pt>
                <c:pt idx="3552" formatCode="0.00E+00">
                  <c:v>9.3389E-2</c:v>
                </c:pt>
                <c:pt idx="3553" formatCode="0.00E+00">
                  <c:v>9.4377699999999995E-2</c:v>
                </c:pt>
                <c:pt idx="3554" formatCode="0.00E+00">
                  <c:v>9.5352999999999993E-2</c:v>
                </c:pt>
                <c:pt idx="3555" formatCode="0.00E+00">
                  <c:v>9.6311900000000006E-2</c:v>
                </c:pt>
                <c:pt idx="3556" formatCode="0.00E+00">
                  <c:v>9.7251400000000002E-2</c:v>
                </c:pt>
                <c:pt idx="3557" formatCode="0.00E+00">
                  <c:v>9.8168900000000003E-2</c:v>
                </c:pt>
                <c:pt idx="3558" formatCode="0.00E+00">
                  <c:v>9.9061200000000002E-2</c:v>
                </c:pt>
                <c:pt idx="3559" formatCode="0.00E+00">
                  <c:v>9.9925E-2</c:v>
                </c:pt>
                <c:pt idx="3560" formatCode="0.00E+00">
                  <c:v>0.100757</c:v>
                </c:pt>
                <c:pt idx="3561" formatCode="0.00E+00">
                  <c:v>0.10155500000000001</c:v>
                </c:pt>
                <c:pt idx="3562" formatCode="0.00E+00">
                  <c:v>0.102316</c:v>
                </c:pt>
                <c:pt idx="3563" formatCode="0.00E+00">
                  <c:v>0.103038</c:v>
                </c:pt>
                <c:pt idx="3564" formatCode="0.00E+00">
                  <c:v>0.103718</c:v>
                </c:pt>
                <c:pt idx="3565" formatCode="0.00E+00">
                  <c:v>0.104355</c:v>
                </c:pt>
                <c:pt idx="3566" formatCode="0.00E+00">
                  <c:v>0.104945</c:v>
                </c:pt>
                <c:pt idx="3567" formatCode="0.00E+00">
                  <c:v>0.105487</c:v>
                </c:pt>
                <c:pt idx="3568" formatCode="0.00E+00">
                  <c:v>0.105977</c:v>
                </c:pt>
                <c:pt idx="3569" formatCode="0.00E+00">
                  <c:v>0.10641399999999999</c:v>
                </c:pt>
                <c:pt idx="3570" formatCode="0.00E+00">
                  <c:v>0.106796</c:v>
                </c:pt>
                <c:pt idx="3571" formatCode="0.00E+00">
                  <c:v>0.10711900000000001</c:v>
                </c:pt>
                <c:pt idx="3572" formatCode="0.00E+00">
                  <c:v>0.10738300000000001</c:v>
                </c:pt>
                <c:pt idx="3573" formatCode="0.00E+00">
                  <c:v>0.107585</c:v>
                </c:pt>
                <c:pt idx="3574" formatCode="0.00E+00">
                  <c:v>0.107723</c:v>
                </c:pt>
                <c:pt idx="3575" formatCode="0.00E+00">
                  <c:v>0.107796</c:v>
                </c:pt>
                <c:pt idx="3576" formatCode="0.00E+00">
                  <c:v>0.107803</c:v>
                </c:pt>
                <c:pt idx="3577" formatCode="0.00E+00">
                  <c:v>0.10774300000000001</c:v>
                </c:pt>
                <c:pt idx="3578" formatCode="0.00E+00">
                  <c:v>0.107615</c:v>
                </c:pt>
                <c:pt idx="3579" formatCode="0.00E+00">
                  <c:v>0.107418</c:v>
                </c:pt>
                <c:pt idx="3580" formatCode="0.00E+00">
                  <c:v>0.10715</c:v>
                </c:pt>
                <c:pt idx="3581" formatCode="0.00E+00">
                  <c:v>0.106811</c:v>
                </c:pt>
                <c:pt idx="3582" formatCode="0.00E+00">
                  <c:v>0.10639999999999999</c:v>
                </c:pt>
                <c:pt idx="3583" formatCode="0.00E+00">
                  <c:v>0.105915</c:v>
                </c:pt>
                <c:pt idx="3584" formatCode="0.00E+00">
                  <c:v>0.10535700000000001</c:v>
                </c:pt>
                <c:pt idx="3585" formatCode="0.00E+00">
                  <c:v>0.104725</c:v>
                </c:pt>
                <c:pt idx="3586" formatCode="0.00E+00">
                  <c:v>0.10402</c:v>
                </c:pt>
                <c:pt idx="3587" formatCode="0.00E+00">
                  <c:v>0.103241</c:v>
                </c:pt>
                <c:pt idx="3588" formatCode="0.00E+00">
                  <c:v>0.10238700000000001</c:v>
                </c:pt>
                <c:pt idx="3589" formatCode="0.00E+00">
                  <c:v>0.10145999999999999</c:v>
                </c:pt>
                <c:pt idx="3590" formatCode="0.00E+00">
                  <c:v>0.10045900000000001</c:v>
                </c:pt>
                <c:pt idx="3591" formatCode="0.00E+00">
                  <c:v>9.9384899999999998E-2</c:v>
                </c:pt>
                <c:pt idx="3592" formatCode="0.00E+00">
                  <c:v>9.8238599999999995E-2</c:v>
                </c:pt>
                <c:pt idx="3593" formatCode="0.00E+00">
                  <c:v>9.7021499999999997E-2</c:v>
                </c:pt>
                <c:pt idx="3594" formatCode="0.00E+00">
                  <c:v>9.5734899999999998E-2</c:v>
                </c:pt>
                <c:pt idx="3595" formatCode="0.00E+00">
                  <c:v>9.4380099999999995E-2</c:v>
                </c:pt>
                <c:pt idx="3596" formatCode="0.00E+00">
                  <c:v>9.2957999999999999E-2</c:v>
                </c:pt>
                <c:pt idx="3597" formatCode="0.00E+00">
                  <c:v>9.1469900000000007E-2</c:v>
                </c:pt>
                <c:pt idx="3598" formatCode="0.00E+00">
                  <c:v>8.99176E-2</c:v>
                </c:pt>
                <c:pt idx="3599" formatCode="0.00E+00">
                  <c:v>8.8303499999999993E-2</c:v>
                </c:pt>
                <c:pt idx="3600" formatCode="0.00E+00">
                  <c:v>8.6629999999999999E-2</c:v>
                </c:pt>
                <c:pt idx="3601" formatCode="0.00E+00">
                  <c:v>8.4899699999999995E-2</c:v>
                </c:pt>
                <c:pt idx="3602" formatCode="0.00E+00">
                  <c:v>8.3114499999999994E-2</c:v>
                </c:pt>
                <c:pt idx="3603" formatCode="0.00E+00">
                  <c:v>8.1275899999999998E-2</c:v>
                </c:pt>
                <c:pt idx="3604" formatCode="0.00E+00">
                  <c:v>7.9385399999999995E-2</c:v>
                </c:pt>
                <c:pt idx="3605" formatCode="0.00E+00">
                  <c:v>7.7445299999999995E-2</c:v>
                </c:pt>
                <c:pt idx="3606" formatCode="0.00E+00">
                  <c:v>7.5457999999999997E-2</c:v>
                </c:pt>
                <c:pt idx="3607" formatCode="0.00E+00">
                  <c:v>7.3425799999999999E-2</c:v>
                </c:pt>
                <c:pt idx="3608" formatCode="0.00E+00">
                  <c:v>7.1351200000000004E-2</c:v>
                </c:pt>
                <c:pt idx="3609" formatCode="0.00E+00">
                  <c:v>6.9236800000000001E-2</c:v>
                </c:pt>
                <c:pt idx="3610" formatCode="0.00E+00">
                  <c:v>6.7085400000000003E-2</c:v>
                </c:pt>
                <c:pt idx="3611" formatCode="0.00E+00">
                  <c:v>6.4899899999999996E-2</c:v>
                </c:pt>
                <c:pt idx="3612" formatCode="0.00E+00">
                  <c:v>6.2683100000000005E-2</c:v>
                </c:pt>
                <c:pt idx="3613" formatCode="0.00E+00">
                  <c:v>6.0437900000000003E-2</c:v>
                </c:pt>
                <c:pt idx="3614" formatCode="0.00E+00">
                  <c:v>5.8167000000000003E-2</c:v>
                </c:pt>
                <c:pt idx="3615" formatCode="0.00E+00">
                  <c:v>5.5873399999999997E-2</c:v>
                </c:pt>
                <c:pt idx="3616" formatCode="0.00E+00">
                  <c:v>5.3560200000000002E-2</c:v>
                </c:pt>
                <c:pt idx="3617" formatCode="0.00E+00">
                  <c:v>5.1231100000000002E-2</c:v>
                </c:pt>
                <c:pt idx="3618" formatCode="0.00E+00">
                  <c:v>4.8889200000000001E-2</c:v>
                </c:pt>
                <c:pt idx="3619" formatCode="0.00E+00">
                  <c:v>4.6537299999999997E-2</c:v>
                </c:pt>
                <c:pt idx="3620" formatCode="0.00E+00">
                  <c:v>4.4178099999999998E-2</c:v>
                </c:pt>
                <c:pt idx="3621" formatCode="0.00E+00">
                  <c:v>4.1815100000000001E-2</c:v>
                </c:pt>
                <c:pt idx="3622" formatCode="0.00E+00">
                  <c:v>3.9451899999999998E-2</c:v>
                </c:pt>
                <c:pt idx="3623" formatCode="0.00E+00">
                  <c:v>3.7092199999999999E-2</c:v>
                </c:pt>
                <c:pt idx="3624" formatCode="0.00E+00">
                  <c:v>3.4739699999999998E-2</c:v>
                </c:pt>
                <c:pt idx="3625" formatCode="0.00E+00">
                  <c:v>3.2398099999999999E-2</c:v>
                </c:pt>
                <c:pt idx="3626" formatCode="0.00E+00">
                  <c:v>3.0070699999999999E-2</c:v>
                </c:pt>
                <c:pt idx="3627" formatCode="0.00E+00">
                  <c:v>2.77605E-2</c:v>
                </c:pt>
                <c:pt idx="3628" formatCode="0.00E+00">
                  <c:v>2.5470699999999999E-2</c:v>
                </c:pt>
                <c:pt idx="3629" formatCode="0.00E+00">
                  <c:v>2.3204900000000001E-2</c:v>
                </c:pt>
                <c:pt idx="3630" formatCode="0.00E+00">
                  <c:v>2.0966499999999999E-2</c:v>
                </c:pt>
                <c:pt idx="3631">
                  <c:v>1.8759100000000001E-2</c:v>
                </c:pt>
                <c:pt idx="3632">
                  <c:v>1.65866E-2</c:v>
                </c:pt>
                <c:pt idx="3633">
                  <c:v>1.4452700000000001E-2</c:v>
                </c:pt>
                <c:pt idx="3634">
                  <c:v>1.23596E-2</c:v>
                </c:pt>
                <c:pt idx="3635">
                  <c:v>1.0309199999999999E-2</c:v>
                </c:pt>
                <c:pt idx="3636" formatCode="0.00E+00">
                  <c:v>8.3041299999999998E-3</c:v>
                </c:pt>
                <c:pt idx="3637" formatCode="0.00E+00">
                  <c:v>6.3469499999999996E-3</c:v>
                </c:pt>
                <c:pt idx="3638" formatCode="0.00E+00">
                  <c:v>4.4402E-3</c:v>
                </c:pt>
                <c:pt idx="3639" formatCode="0.00E+00">
                  <c:v>2.5862900000000002E-3</c:v>
                </c:pt>
                <c:pt idx="3640" formatCode="0.00E+00">
                  <c:v>7.8758699999999997E-4</c:v>
                </c:pt>
                <c:pt idx="3641" formatCode="0.00E+00">
                  <c:v>-9.53698E-4</c:v>
                </c:pt>
                <c:pt idx="3642" formatCode="0.00E+00">
                  <c:v>-2.6354E-3</c:v>
                </c:pt>
                <c:pt idx="3643" formatCode="0.00E+00">
                  <c:v>-4.2553599999999997E-3</c:v>
                </c:pt>
                <c:pt idx="3644" formatCode="0.00E+00">
                  <c:v>-5.8115099999999998E-3</c:v>
                </c:pt>
                <c:pt idx="3645" formatCode="0.00E+00">
                  <c:v>-7.30191E-3</c:v>
                </c:pt>
                <c:pt idx="3646" formatCode="0.00E+00">
                  <c:v>-8.7248399999999993E-3</c:v>
                </c:pt>
                <c:pt idx="3647">
                  <c:v>-1.0078800000000001E-2</c:v>
                </c:pt>
                <c:pt idx="3648">
                  <c:v>-1.1362300000000001E-2</c:v>
                </c:pt>
                <c:pt idx="3649">
                  <c:v>-1.2574200000000001E-2</c:v>
                </c:pt>
                <c:pt idx="3650">
                  <c:v>-1.3712999999999999E-2</c:v>
                </c:pt>
                <c:pt idx="3651">
                  <c:v>-1.47779E-2</c:v>
                </c:pt>
                <c:pt idx="3652">
                  <c:v>-1.5768000000000001E-2</c:v>
                </c:pt>
                <c:pt idx="3653">
                  <c:v>-1.6682499999999999E-2</c:v>
                </c:pt>
                <c:pt idx="3654">
                  <c:v>-1.7520399999999998E-2</c:v>
                </c:pt>
                <c:pt idx="3655">
                  <c:v>-1.8281200000000001E-2</c:v>
                </c:pt>
                <c:pt idx="3656">
                  <c:v>-1.8964200000000001E-2</c:v>
                </c:pt>
                <c:pt idx="3657">
                  <c:v>-1.95689E-2</c:v>
                </c:pt>
                <c:pt idx="3658">
                  <c:v>-2.0094899999999999E-2</c:v>
                </c:pt>
                <c:pt idx="3659">
                  <c:v>-2.05422E-2</c:v>
                </c:pt>
                <c:pt idx="3660">
                  <c:v>-2.0910999999999999E-2</c:v>
                </c:pt>
                <c:pt idx="3661">
                  <c:v>-2.1201600000000001E-2</c:v>
                </c:pt>
                <c:pt idx="3662">
                  <c:v>-2.1414200000000001E-2</c:v>
                </c:pt>
                <c:pt idx="3663">
                  <c:v>-2.1549499999999999E-2</c:v>
                </c:pt>
                <c:pt idx="3664">
                  <c:v>-2.1608200000000001E-2</c:v>
                </c:pt>
                <c:pt idx="3665">
                  <c:v>-2.1590999999999999E-2</c:v>
                </c:pt>
                <c:pt idx="3666">
                  <c:v>-2.1499000000000001E-2</c:v>
                </c:pt>
                <c:pt idx="3667">
                  <c:v>-2.13332E-2</c:v>
                </c:pt>
                <c:pt idx="3668">
                  <c:v>-2.10948E-2</c:v>
                </c:pt>
                <c:pt idx="3669">
                  <c:v>-2.0785000000000001E-2</c:v>
                </c:pt>
                <c:pt idx="3670">
                  <c:v>-2.0405099999999999E-2</c:v>
                </c:pt>
                <c:pt idx="3671">
                  <c:v>-1.9956600000000001E-2</c:v>
                </c:pt>
                <c:pt idx="3672">
                  <c:v>-1.9440900000000001E-2</c:v>
                </c:pt>
                <c:pt idx="3673">
                  <c:v>-1.8859799999999999E-2</c:v>
                </c:pt>
                <c:pt idx="3674">
                  <c:v>-1.82148E-2</c:v>
                </c:pt>
                <c:pt idx="3675">
                  <c:v>-1.7507999999999999E-2</c:v>
                </c:pt>
                <c:pt idx="3676">
                  <c:v>-1.6741300000000001E-2</c:v>
                </c:pt>
                <c:pt idx="3677">
                  <c:v>-1.5916900000000001E-2</c:v>
                </c:pt>
                <c:pt idx="3678">
                  <c:v>-1.5037099999999999E-2</c:v>
                </c:pt>
                <c:pt idx="3679">
                  <c:v>-1.4104200000000001E-2</c:v>
                </c:pt>
                <c:pt idx="3680">
                  <c:v>-1.31206E-2</c:v>
                </c:pt>
                <c:pt idx="3681">
                  <c:v>-1.20886E-2</c:v>
                </c:pt>
                <c:pt idx="3682">
                  <c:v>-1.10107E-2</c:v>
                </c:pt>
                <c:pt idx="3683" formatCode="0.00E+00">
                  <c:v>-9.88933E-3</c:v>
                </c:pt>
                <c:pt idx="3684" formatCode="0.00E+00">
                  <c:v>-8.7270999999999998E-3</c:v>
                </c:pt>
                <c:pt idx="3685" formatCode="0.00E+00">
                  <c:v>-7.5267399999999996E-3</c:v>
                </c:pt>
                <c:pt idx="3686" formatCode="0.00E+00">
                  <c:v>-6.2909999999999997E-3</c:v>
                </c:pt>
                <c:pt idx="3687" formatCode="0.00E+00">
                  <c:v>-5.0225499999999998E-3</c:v>
                </c:pt>
                <c:pt idx="3688" formatCode="0.00E+00">
                  <c:v>-3.72398E-3</c:v>
                </c:pt>
                <c:pt idx="3689" formatCode="0.00E+00">
                  <c:v>-2.39792E-3</c:v>
                </c:pt>
                <c:pt idx="3690" formatCode="0.00E+00">
                  <c:v>-1.04725E-3</c:v>
                </c:pt>
                <c:pt idx="3691" formatCode="0.00E+00">
                  <c:v>3.2518299999999999E-4</c:v>
                </c:pt>
                <c:pt idx="3692" formatCode="0.00E+00">
                  <c:v>1.7167199999999999E-3</c:v>
                </c:pt>
                <c:pt idx="3693" formatCode="0.00E+00">
                  <c:v>3.1248199999999999E-3</c:v>
                </c:pt>
                <c:pt idx="3694" formatCode="0.00E+00">
                  <c:v>4.5467499999999996E-3</c:v>
                </c:pt>
                <c:pt idx="3695" formatCode="0.00E+00">
                  <c:v>5.9796500000000004E-3</c:v>
                </c:pt>
                <c:pt idx="3696" formatCode="0.00E+00">
                  <c:v>7.4206799999999998E-3</c:v>
                </c:pt>
                <c:pt idx="3697" formatCode="0.00E+00">
                  <c:v>8.8671500000000007E-3</c:v>
                </c:pt>
                <c:pt idx="3698">
                  <c:v>1.03164E-2</c:v>
                </c:pt>
                <c:pt idx="3699">
                  <c:v>1.17657E-2</c:v>
                </c:pt>
                <c:pt idx="3700">
                  <c:v>1.3212E-2</c:v>
                </c:pt>
                <c:pt idx="3701">
                  <c:v>1.46529E-2</c:v>
                </c:pt>
                <c:pt idx="3702">
                  <c:v>1.60859E-2</c:v>
                </c:pt>
                <c:pt idx="3703">
                  <c:v>1.7508699999999999E-2</c:v>
                </c:pt>
                <c:pt idx="3704">
                  <c:v>1.89188E-2</c:v>
                </c:pt>
                <c:pt idx="3705">
                  <c:v>2.03138E-2</c:v>
                </c:pt>
                <c:pt idx="3706">
                  <c:v>2.16914E-2</c:v>
                </c:pt>
                <c:pt idx="3707">
                  <c:v>2.3049300000000002E-2</c:v>
                </c:pt>
                <c:pt idx="3708">
                  <c:v>2.4385299999999999E-2</c:v>
                </c:pt>
                <c:pt idx="3709">
                  <c:v>2.5697299999999999E-2</c:v>
                </c:pt>
                <c:pt idx="3710">
                  <c:v>2.6983400000000001E-2</c:v>
                </c:pt>
                <c:pt idx="3711">
                  <c:v>2.8241800000000001E-2</c:v>
                </c:pt>
                <c:pt idx="3712">
                  <c:v>2.94705E-2</c:v>
                </c:pt>
                <c:pt idx="3713">
                  <c:v>3.0667799999999999E-2</c:v>
                </c:pt>
                <c:pt idx="3714">
                  <c:v>3.18318E-2</c:v>
                </c:pt>
                <c:pt idx="3715">
                  <c:v>3.2960799999999998E-2</c:v>
                </c:pt>
                <c:pt idx="3716">
                  <c:v>3.4053399999999998E-2</c:v>
                </c:pt>
                <c:pt idx="3717">
                  <c:v>3.5108100000000003E-2</c:v>
                </c:pt>
                <c:pt idx="3718">
                  <c:v>3.61239E-2</c:v>
                </c:pt>
                <c:pt idx="3719">
                  <c:v>3.7099800000000002E-2</c:v>
                </c:pt>
                <c:pt idx="3720">
                  <c:v>3.8034400000000003E-2</c:v>
                </c:pt>
                <c:pt idx="3721">
                  <c:v>3.8926599999999999E-2</c:v>
                </c:pt>
                <c:pt idx="3722">
                  <c:v>3.9775499999999998E-2</c:v>
                </c:pt>
                <c:pt idx="3723">
                  <c:v>4.0580699999999997E-2</c:v>
                </c:pt>
                <c:pt idx="3724">
                  <c:v>4.1341500000000003E-2</c:v>
                </c:pt>
                <c:pt idx="3725">
                  <c:v>4.2057499999999998E-2</c:v>
                </c:pt>
                <c:pt idx="3726">
                  <c:v>4.2728200000000001E-2</c:v>
                </c:pt>
                <c:pt idx="3727">
                  <c:v>4.3353299999999997E-2</c:v>
                </c:pt>
                <c:pt idx="3728">
                  <c:v>4.3932699999999998E-2</c:v>
                </c:pt>
                <c:pt idx="3729">
                  <c:v>4.4466199999999997E-2</c:v>
                </c:pt>
                <c:pt idx="3730">
                  <c:v>4.49535E-2</c:v>
                </c:pt>
                <c:pt idx="3731">
                  <c:v>4.53946E-2</c:v>
                </c:pt>
                <c:pt idx="3732">
                  <c:v>4.57896E-2</c:v>
                </c:pt>
                <c:pt idx="3733">
                  <c:v>4.6138499999999999E-2</c:v>
                </c:pt>
                <c:pt idx="3734">
                  <c:v>4.6441700000000002E-2</c:v>
                </c:pt>
                <c:pt idx="3735">
                  <c:v>4.66998E-2</c:v>
                </c:pt>
                <c:pt idx="3736">
                  <c:v>4.6913400000000001E-2</c:v>
                </c:pt>
                <c:pt idx="3737">
                  <c:v>4.7083199999999999E-2</c:v>
                </c:pt>
                <c:pt idx="3738">
                  <c:v>4.7209899999999999E-2</c:v>
                </c:pt>
                <c:pt idx="3739">
                  <c:v>4.7294599999999999E-2</c:v>
                </c:pt>
                <c:pt idx="3740">
                  <c:v>4.7338199999999997E-2</c:v>
                </c:pt>
                <c:pt idx="3741">
                  <c:v>4.7341800000000003E-2</c:v>
                </c:pt>
                <c:pt idx="3742">
                  <c:v>4.73067E-2</c:v>
                </c:pt>
                <c:pt idx="3743">
                  <c:v>4.72343E-2</c:v>
                </c:pt>
                <c:pt idx="3744">
                  <c:v>4.7125500000000001E-2</c:v>
                </c:pt>
                <c:pt idx="3745">
                  <c:v>4.6981599999999998E-2</c:v>
                </c:pt>
                <c:pt idx="3746">
                  <c:v>4.68038E-2</c:v>
                </c:pt>
                <c:pt idx="3747">
                  <c:v>4.6593599999999999E-2</c:v>
                </c:pt>
                <c:pt idx="3748">
                  <c:v>4.6352699999999997E-2</c:v>
                </c:pt>
                <c:pt idx="3749">
                  <c:v>4.60828E-2</c:v>
                </c:pt>
                <c:pt idx="3750">
                  <c:v>4.57855E-2</c:v>
                </c:pt>
                <c:pt idx="3751">
                  <c:v>4.5462599999999999E-2</c:v>
                </c:pt>
                <c:pt idx="3752">
                  <c:v>4.51154E-2</c:v>
                </c:pt>
                <c:pt idx="3753">
                  <c:v>4.4745800000000002E-2</c:v>
                </c:pt>
                <c:pt idx="3754">
                  <c:v>4.4355600000000002E-2</c:v>
                </c:pt>
                <c:pt idx="3755">
                  <c:v>4.3946699999999998E-2</c:v>
                </c:pt>
                <c:pt idx="3756">
                  <c:v>4.3520799999999998E-2</c:v>
                </c:pt>
                <c:pt idx="3757">
                  <c:v>4.3079899999999997E-2</c:v>
                </c:pt>
                <c:pt idx="3758">
                  <c:v>4.2625700000000002E-2</c:v>
                </c:pt>
                <c:pt idx="3759" formatCode="0.00E+00">
                  <c:v>4.2160200000000002E-2</c:v>
                </c:pt>
                <c:pt idx="3760" formatCode="0.00E+00">
                  <c:v>4.1685199999999999E-2</c:v>
                </c:pt>
                <c:pt idx="3761">
                  <c:v>4.1202500000000003E-2</c:v>
                </c:pt>
                <c:pt idx="3762">
                  <c:v>4.0713800000000001E-2</c:v>
                </c:pt>
                <c:pt idx="3763">
                  <c:v>4.0221E-2</c:v>
                </c:pt>
                <c:pt idx="3764">
                  <c:v>3.9725900000000001E-2</c:v>
                </c:pt>
                <c:pt idx="3765">
                  <c:v>3.92302E-2</c:v>
                </c:pt>
                <c:pt idx="3766">
                  <c:v>3.8735800000000001E-2</c:v>
                </c:pt>
                <c:pt idx="3767">
                  <c:v>3.8244399999999998E-2</c:v>
                </c:pt>
                <c:pt idx="3768">
                  <c:v>3.7757699999999998E-2</c:v>
                </c:pt>
                <c:pt idx="3769">
                  <c:v>3.7277499999999998E-2</c:v>
                </c:pt>
                <c:pt idx="3770">
                  <c:v>3.6805499999999998E-2</c:v>
                </c:pt>
                <c:pt idx="3771">
                  <c:v>3.6343199999999999E-2</c:v>
                </c:pt>
                <c:pt idx="3772">
                  <c:v>3.5892199999999999E-2</c:v>
                </c:pt>
                <c:pt idx="3773">
                  <c:v>3.5454199999999998E-2</c:v>
                </c:pt>
                <c:pt idx="3774">
                  <c:v>3.5030600000000002E-2</c:v>
                </c:pt>
                <c:pt idx="3775">
                  <c:v>3.4622800000000002E-2</c:v>
                </c:pt>
                <c:pt idx="3776">
                  <c:v>3.4232100000000001E-2</c:v>
                </c:pt>
                <c:pt idx="3777">
                  <c:v>3.3859599999999997E-2</c:v>
                </c:pt>
                <c:pt idx="3778">
                  <c:v>3.35067E-2</c:v>
                </c:pt>
                <c:pt idx="3779">
                  <c:v>3.31744E-2</c:v>
                </c:pt>
                <c:pt idx="3780">
                  <c:v>3.2863900000000001E-2</c:v>
                </c:pt>
                <c:pt idx="3781">
                  <c:v>3.25762E-2</c:v>
                </c:pt>
                <c:pt idx="3782">
                  <c:v>3.2312300000000002E-2</c:v>
                </c:pt>
                <c:pt idx="3783">
                  <c:v>3.2072900000000001E-2</c:v>
                </c:pt>
                <c:pt idx="3784">
                  <c:v>3.1858999999999998E-2</c:v>
                </c:pt>
                <c:pt idx="3785">
                  <c:v>3.1671199999999997E-2</c:v>
                </c:pt>
                <c:pt idx="3786">
                  <c:v>3.15099E-2</c:v>
                </c:pt>
                <c:pt idx="3787">
                  <c:v>3.1375800000000002E-2</c:v>
                </c:pt>
                <c:pt idx="3788">
                  <c:v>3.12693E-2</c:v>
                </c:pt>
                <c:pt idx="3789">
                  <c:v>3.1190800000000001E-2</c:v>
                </c:pt>
                <c:pt idx="3790">
                  <c:v>3.11402E-2</c:v>
                </c:pt>
                <c:pt idx="3791">
                  <c:v>3.1117800000000001E-2</c:v>
                </c:pt>
                <c:pt idx="3792">
                  <c:v>3.1123600000000001E-2</c:v>
                </c:pt>
                <c:pt idx="3793">
                  <c:v>3.1157500000000001E-2</c:v>
                </c:pt>
                <c:pt idx="3794">
                  <c:v>3.1219400000000001E-2</c:v>
                </c:pt>
                <c:pt idx="3795">
                  <c:v>3.1308900000000001E-2</c:v>
                </c:pt>
                <c:pt idx="3796">
                  <c:v>3.1425799999999997E-2</c:v>
                </c:pt>
                <c:pt idx="3797">
                  <c:v>3.15695E-2</c:v>
                </c:pt>
                <c:pt idx="3798">
                  <c:v>3.1739499999999997E-2</c:v>
                </c:pt>
                <c:pt idx="3799">
                  <c:v>3.1934999999999998E-2</c:v>
                </c:pt>
                <c:pt idx="3800">
                  <c:v>3.2155400000000001E-2</c:v>
                </c:pt>
                <c:pt idx="3801">
                  <c:v>3.2399900000000002E-2</c:v>
                </c:pt>
                <c:pt idx="3802">
                  <c:v>3.2667500000000002E-2</c:v>
                </c:pt>
                <c:pt idx="3803">
                  <c:v>3.2957100000000003E-2</c:v>
                </c:pt>
                <c:pt idx="3804">
                  <c:v>3.3267699999999997E-2</c:v>
                </c:pt>
                <c:pt idx="3805">
                  <c:v>3.3598099999999999E-2</c:v>
                </c:pt>
                <c:pt idx="3806">
                  <c:v>3.3946999999999998E-2</c:v>
                </c:pt>
                <c:pt idx="3807">
                  <c:v>3.4313099999999999E-2</c:v>
                </c:pt>
                <c:pt idx="3808">
                  <c:v>3.4694999999999997E-2</c:v>
                </c:pt>
                <c:pt idx="3809">
                  <c:v>3.5091200000000003E-2</c:v>
                </c:pt>
                <c:pt idx="3810">
                  <c:v>3.5500200000000003E-2</c:v>
                </c:pt>
                <c:pt idx="3811">
                  <c:v>3.5920399999999998E-2</c:v>
                </c:pt>
                <c:pt idx="3812">
                  <c:v>3.635E-2</c:v>
                </c:pt>
                <c:pt idx="3813">
                  <c:v>3.6787399999999998E-2</c:v>
                </c:pt>
                <c:pt idx="3814">
                  <c:v>3.7230600000000003E-2</c:v>
                </c:pt>
                <c:pt idx="3815">
                  <c:v>3.76779E-2</c:v>
                </c:pt>
                <c:pt idx="3816">
                  <c:v>3.8127399999999999E-2</c:v>
                </c:pt>
                <c:pt idx="3817">
                  <c:v>3.8577199999999999E-2</c:v>
                </c:pt>
                <c:pt idx="3818">
                  <c:v>3.9025200000000003E-2</c:v>
                </c:pt>
                <c:pt idx="3819">
                  <c:v>3.9469600000000001E-2</c:v>
                </c:pt>
                <c:pt idx="3820">
                  <c:v>3.9908300000000001E-2</c:v>
                </c:pt>
                <c:pt idx="3821">
                  <c:v>4.0339199999999999E-2</c:v>
                </c:pt>
                <c:pt idx="3822">
                  <c:v>4.0760200000000003E-2</c:v>
                </c:pt>
                <c:pt idx="3823">
                  <c:v>4.1169200000000003E-2</c:v>
                </c:pt>
                <c:pt idx="3824">
                  <c:v>4.1563999999999997E-2</c:v>
                </c:pt>
                <c:pt idx="3825">
                  <c:v>4.1942599999999997E-2</c:v>
                </c:pt>
                <c:pt idx="3826">
                  <c:v>4.2302800000000002E-2</c:v>
                </c:pt>
                <c:pt idx="3827">
                  <c:v>4.2642600000000003E-2</c:v>
                </c:pt>
                <c:pt idx="3828">
                  <c:v>4.2959799999999999E-2</c:v>
                </c:pt>
                <c:pt idx="3829">
                  <c:v>4.3252199999999998E-2</c:v>
                </c:pt>
                <c:pt idx="3830">
                  <c:v>4.3517800000000002E-2</c:v>
                </c:pt>
                <c:pt idx="3831">
                  <c:v>4.3754500000000002E-2</c:v>
                </c:pt>
                <c:pt idx="3832">
                  <c:v>4.3960300000000001E-2</c:v>
                </c:pt>
                <c:pt idx="3833">
                  <c:v>4.4133199999999997E-2</c:v>
                </c:pt>
                <c:pt idx="3834">
                  <c:v>4.4271100000000001E-2</c:v>
                </c:pt>
                <c:pt idx="3835">
                  <c:v>4.4372200000000001E-2</c:v>
                </c:pt>
                <c:pt idx="3836">
                  <c:v>4.4434500000000002E-2</c:v>
                </c:pt>
                <c:pt idx="3837">
                  <c:v>4.4456200000000001E-2</c:v>
                </c:pt>
                <c:pt idx="3838">
                  <c:v>4.4435500000000003E-2</c:v>
                </c:pt>
                <c:pt idx="3839">
                  <c:v>4.4370699999999999E-2</c:v>
                </c:pt>
                <c:pt idx="3840">
                  <c:v>4.4260099999999997E-2</c:v>
                </c:pt>
                <c:pt idx="3841">
                  <c:v>4.4102000000000002E-2</c:v>
                </c:pt>
                <c:pt idx="3842">
                  <c:v>4.3894900000000001E-2</c:v>
                </c:pt>
                <c:pt idx="3843">
                  <c:v>4.36374E-2</c:v>
                </c:pt>
                <c:pt idx="3844">
                  <c:v>4.3327999999999998E-2</c:v>
                </c:pt>
                <c:pt idx="3845">
                  <c:v>4.2965299999999998E-2</c:v>
                </c:pt>
                <c:pt idx="3846">
                  <c:v>4.25479E-2</c:v>
                </c:pt>
                <c:pt idx="3847">
                  <c:v>4.20747E-2</c:v>
                </c:pt>
                <c:pt idx="3848">
                  <c:v>4.1544699999999997E-2</c:v>
                </c:pt>
                <c:pt idx="3849">
                  <c:v>4.0956699999999999E-2</c:v>
                </c:pt>
                <c:pt idx="3850">
                  <c:v>4.0309999999999999E-2</c:v>
                </c:pt>
                <c:pt idx="3851">
                  <c:v>3.9603800000000002E-2</c:v>
                </c:pt>
                <c:pt idx="3852">
                  <c:v>3.8837400000000001E-2</c:v>
                </c:pt>
                <c:pt idx="3853">
                  <c:v>3.8010200000000001E-2</c:v>
                </c:pt>
                <c:pt idx="3854">
                  <c:v>3.7121800000000003E-2</c:v>
                </c:pt>
                <c:pt idx="3855">
                  <c:v>3.61719E-2</c:v>
                </c:pt>
                <c:pt idx="3856">
                  <c:v>3.5160200000000003E-2</c:v>
                </c:pt>
                <c:pt idx="3857">
                  <c:v>3.4086499999999999E-2</c:v>
                </c:pt>
                <c:pt idx="3858">
                  <c:v>3.2950899999999998E-2</c:v>
                </c:pt>
                <c:pt idx="3859">
                  <c:v>3.17536E-2</c:v>
                </c:pt>
                <c:pt idx="3860">
                  <c:v>3.04947E-2</c:v>
                </c:pt>
                <c:pt idx="3861">
                  <c:v>2.9174700000000001E-2</c:v>
                </c:pt>
                <c:pt idx="3862">
                  <c:v>2.7793999999999999E-2</c:v>
                </c:pt>
                <c:pt idx="3863">
                  <c:v>2.63532E-2</c:v>
                </c:pt>
                <c:pt idx="3864">
                  <c:v>2.4853E-2</c:v>
                </c:pt>
                <c:pt idx="3865">
                  <c:v>2.32943E-2</c:v>
                </c:pt>
                <c:pt idx="3866">
                  <c:v>2.1677999999999999E-2</c:v>
                </c:pt>
                <c:pt idx="3867">
                  <c:v>2.00053E-2</c:v>
                </c:pt>
                <c:pt idx="3868">
                  <c:v>1.82772E-2</c:v>
                </c:pt>
                <c:pt idx="3869">
                  <c:v>1.6495200000000002E-2</c:v>
                </c:pt>
                <c:pt idx="3870">
                  <c:v>1.4660599999999999E-2</c:v>
                </c:pt>
                <c:pt idx="3871">
                  <c:v>1.2775099999999999E-2</c:v>
                </c:pt>
                <c:pt idx="3872">
                  <c:v>1.0840199999999999E-2</c:v>
                </c:pt>
                <c:pt idx="3873" formatCode="0.00E+00">
                  <c:v>8.8577199999999995E-3</c:v>
                </c:pt>
                <c:pt idx="3874" formatCode="0.00E+00">
                  <c:v>6.82959E-3</c:v>
                </c:pt>
                <c:pt idx="3875" formatCode="0.00E+00">
                  <c:v>4.7577599999999998E-3</c:v>
                </c:pt>
              </c:numCache>
            </c:numRef>
          </c:yVal>
          <c:smooth val="1"/>
          <c:extLst>
            <c:ext xmlns:c16="http://schemas.microsoft.com/office/drawing/2014/chart" uri="{C3380CC4-5D6E-409C-BE32-E72D297353CC}">
              <c16:uniqueId val="{00000001-6069-4815-A46C-A86AEC3271D3}"/>
            </c:ext>
          </c:extLst>
        </c:ser>
        <c:ser>
          <c:idx val="0"/>
          <c:order val="2"/>
          <c:tx>
            <c:v>Traffic1</c:v>
          </c:tx>
          <c:spPr>
            <a:ln w="19050" cap="rnd">
              <a:solidFill>
                <a:schemeClr val="accent1"/>
              </a:solidFill>
              <a:round/>
            </a:ln>
            <a:effectLst/>
          </c:spPr>
          <c:marker>
            <c:symbol val="none"/>
          </c:marker>
          <c:xVal>
            <c:numRef>
              <c:f>plot_traffic!$A$5:$A$22780</c:f>
              <c:numCache>
                <c:formatCode>General</c:formatCode>
                <c:ptCount val="22776"/>
                <c:pt idx="0">
                  <c:v>-40.799999999999997</c:v>
                </c:pt>
                <c:pt idx="1">
                  <c:v>-40.797999999999995</c:v>
                </c:pt>
                <c:pt idx="2">
                  <c:v>-40.795999999999999</c:v>
                </c:pt>
                <c:pt idx="3">
                  <c:v>-40.793999999999997</c:v>
                </c:pt>
                <c:pt idx="4">
                  <c:v>-40.791999999999994</c:v>
                </c:pt>
                <c:pt idx="5">
                  <c:v>-40.79</c:v>
                </c:pt>
                <c:pt idx="6">
                  <c:v>-40.787999999999997</c:v>
                </c:pt>
                <c:pt idx="7">
                  <c:v>-40.785999999999994</c:v>
                </c:pt>
                <c:pt idx="8">
                  <c:v>-40.783999999999999</c:v>
                </c:pt>
                <c:pt idx="9">
                  <c:v>-40.781999999999996</c:v>
                </c:pt>
                <c:pt idx="10">
                  <c:v>-40.779999999999994</c:v>
                </c:pt>
                <c:pt idx="11">
                  <c:v>-40.777999999999999</c:v>
                </c:pt>
                <c:pt idx="12">
                  <c:v>-40.775999999999996</c:v>
                </c:pt>
                <c:pt idx="13">
                  <c:v>-40.773999999999994</c:v>
                </c:pt>
                <c:pt idx="14">
                  <c:v>-40.771999999999998</c:v>
                </c:pt>
                <c:pt idx="15">
                  <c:v>-40.769999999999996</c:v>
                </c:pt>
                <c:pt idx="16">
                  <c:v>-40.768000000000001</c:v>
                </c:pt>
                <c:pt idx="17">
                  <c:v>-40.765999999999998</c:v>
                </c:pt>
                <c:pt idx="18">
                  <c:v>-40.763999999999996</c:v>
                </c:pt>
                <c:pt idx="19">
                  <c:v>-40.762</c:v>
                </c:pt>
                <c:pt idx="20">
                  <c:v>-40.76</c:v>
                </c:pt>
                <c:pt idx="21">
                  <c:v>-40.757999999999996</c:v>
                </c:pt>
                <c:pt idx="22">
                  <c:v>-40.756</c:v>
                </c:pt>
                <c:pt idx="23">
                  <c:v>-40.753999999999998</c:v>
                </c:pt>
                <c:pt idx="24">
                  <c:v>-40.751999999999995</c:v>
                </c:pt>
                <c:pt idx="25">
                  <c:v>-40.75</c:v>
                </c:pt>
                <c:pt idx="26">
                  <c:v>-40.747999999999998</c:v>
                </c:pt>
                <c:pt idx="27">
                  <c:v>-40.745999999999995</c:v>
                </c:pt>
                <c:pt idx="28">
                  <c:v>-40.744</c:v>
                </c:pt>
                <c:pt idx="29">
                  <c:v>-40.741999999999997</c:v>
                </c:pt>
                <c:pt idx="30">
                  <c:v>-40.739999999999995</c:v>
                </c:pt>
                <c:pt idx="31">
                  <c:v>-40.738</c:v>
                </c:pt>
                <c:pt idx="32">
                  <c:v>-40.735999999999997</c:v>
                </c:pt>
                <c:pt idx="33">
                  <c:v>-40.733999999999995</c:v>
                </c:pt>
                <c:pt idx="34">
                  <c:v>-40.731999999999999</c:v>
                </c:pt>
                <c:pt idx="35">
                  <c:v>-40.729999999999997</c:v>
                </c:pt>
                <c:pt idx="36">
                  <c:v>-40.727999999999994</c:v>
                </c:pt>
                <c:pt idx="37">
                  <c:v>-40.725999999999999</c:v>
                </c:pt>
                <c:pt idx="38">
                  <c:v>-40.723999999999997</c:v>
                </c:pt>
                <c:pt idx="39">
                  <c:v>-40.721999999999994</c:v>
                </c:pt>
                <c:pt idx="40">
                  <c:v>-40.72</c:v>
                </c:pt>
                <c:pt idx="41">
                  <c:v>-40.717999999999996</c:v>
                </c:pt>
                <c:pt idx="42">
                  <c:v>-40.715999999999994</c:v>
                </c:pt>
                <c:pt idx="43">
                  <c:v>-40.713999999999999</c:v>
                </c:pt>
                <c:pt idx="44">
                  <c:v>-40.711999999999996</c:v>
                </c:pt>
                <c:pt idx="45">
                  <c:v>-40.709999999999994</c:v>
                </c:pt>
                <c:pt idx="46">
                  <c:v>-40.707999999999998</c:v>
                </c:pt>
                <c:pt idx="47">
                  <c:v>-40.705999999999996</c:v>
                </c:pt>
                <c:pt idx="48">
                  <c:v>-40.704000000000001</c:v>
                </c:pt>
                <c:pt idx="49">
                  <c:v>-40.701999999999998</c:v>
                </c:pt>
                <c:pt idx="50">
                  <c:v>-40.699999999999996</c:v>
                </c:pt>
                <c:pt idx="51">
                  <c:v>-40.698</c:v>
                </c:pt>
                <c:pt idx="52">
                  <c:v>-40.695999999999998</c:v>
                </c:pt>
                <c:pt idx="53">
                  <c:v>-40.693999999999996</c:v>
                </c:pt>
                <c:pt idx="54">
                  <c:v>-40.692</c:v>
                </c:pt>
                <c:pt idx="55">
                  <c:v>-40.69</c:v>
                </c:pt>
                <c:pt idx="56">
                  <c:v>-40.687999999999995</c:v>
                </c:pt>
                <c:pt idx="57">
                  <c:v>-40.686</c:v>
                </c:pt>
                <c:pt idx="58">
                  <c:v>-40.683999999999997</c:v>
                </c:pt>
                <c:pt idx="59">
                  <c:v>-40.681999999999995</c:v>
                </c:pt>
                <c:pt idx="60">
                  <c:v>-40.68</c:v>
                </c:pt>
                <c:pt idx="61">
                  <c:v>-40.677999999999997</c:v>
                </c:pt>
                <c:pt idx="62">
                  <c:v>-40.675999999999995</c:v>
                </c:pt>
                <c:pt idx="63">
                  <c:v>-40.673999999999999</c:v>
                </c:pt>
                <c:pt idx="64">
                  <c:v>-40.671999999999997</c:v>
                </c:pt>
                <c:pt idx="65">
                  <c:v>-40.669999999999995</c:v>
                </c:pt>
                <c:pt idx="66">
                  <c:v>-40.667999999999999</c:v>
                </c:pt>
                <c:pt idx="67">
                  <c:v>-40.665999999999997</c:v>
                </c:pt>
                <c:pt idx="68">
                  <c:v>-40.663999999999994</c:v>
                </c:pt>
                <c:pt idx="69">
                  <c:v>-40.661999999999999</c:v>
                </c:pt>
                <c:pt idx="70">
                  <c:v>-40.659999999999997</c:v>
                </c:pt>
                <c:pt idx="71">
                  <c:v>-40.657999999999994</c:v>
                </c:pt>
                <c:pt idx="72">
                  <c:v>-40.655999999999999</c:v>
                </c:pt>
                <c:pt idx="73">
                  <c:v>-40.653999999999996</c:v>
                </c:pt>
                <c:pt idx="74">
                  <c:v>-40.651999999999994</c:v>
                </c:pt>
                <c:pt idx="75">
                  <c:v>-40.65</c:v>
                </c:pt>
                <c:pt idx="76">
                  <c:v>-40.647999999999996</c:v>
                </c:pt>
                <c:pt idx="77">
                  <c:v>-40.645999999999994</c:v>
                </c:pt>
                <c:pt idx="78">
                  <c:v>-40.643999999999998</c:v>
                </c:pt>
                <c:pt idx="79">
                  <c:v>-40.641999999999996</c:v>
                </c:pt>
                <c:pt idx="80">
                  <c:v>-40.64</c:v>
                </c:pt>
                <c:pt idx="81">
                  <c:v>-40.637999999999998</c:v>
                </c:pt>
                <c:pt idx="82">
                  <c:v>-40.635999999999996</c:v>
                </c:pt>
                <c:pt idx="83">
                  <c:v>-40.634</c:v>
                </c:pt>
                <c:pt idx="84">
                  <c:v>-40.631999999999998</c:v>
                </c:pt>
                <c:pt idx="85">
                  <c:v>-40.629999999999995</c:v>
                </c:pt>
                <c:pt idx="86">
                  <c:v>-40.628</c:v>
                </c:pt>
                <c:pt idx="87">
                  <c:v>-40.625999999999998</c:v>
                </c:pt>
                <c:pt idx="88">
                  <c:v>-40.623999999999995</c:v>
                </c:pt>
                <c:pt idx="89">
                  <c:v>-40.622</c:v>
                </c:pt>
                <c:pt idx="90">
                  <c:v>-40.619999999999997</c:v>
                </c:pt>
                <c:pt idx="91">
                  <c:v>-40.617999999999995</c:v>
                </c:pt>
                <c:pt idx="92">
                  <c:v>-40.616</c:v>
                </c:pt>
                <c:pt idx="93">
                  <c:v>-40.613999999999997</c:v>
                </c:pt>
                <c:pt idx="94">
                  <c:v>-40.611999999999995</c:v>
                </c:pt>
                <c:pt idx="95">
                  <c:v>-40.61</c:v>
                </c:pt>
                <c:pt idx="96">
                  <c:v>-40.607999999999997</c:v>
                </c:pt>
                <c:pt idx="97">
                  <c:v>-40.605999999999995</c:v>
                </c:pt>
                <c:pt idx="98">
                  <c:v>-40.603999999999999</c:v>
                </c:pt>
                <c:pt idx="99">
                  <c:v>-40.601999999999997</c:v>
                </c:pt>
                <c:pt idx="100">
                  <c:v>-40.599999999999994</c:v>
                </c:pt>
                <c:pt idx="101">
                  <c:v>-40.597999999999999</c:v>
                </c:pt>
                <c:pt idx="102">
                  <c:v>-40.595999999999997</c:v>
                </c:pt>
                <c:pt idx="103">
                  <c:v>-40.593999999999994</c:v>
                </c:pt>
                <c:pt idx="104">
                  <c:v>-40.591999999999999</c:v>
                </c:pt>
                <c:pt idx="105">
                  <c:v>-40.589999999999996</c:v>
                </c:pt>
                <c:pt idx="106">
                  <c:v>-40.587999999999994</c:v>
                </c:pt>
                <c:pt idx="107">
                  <c:v>-40.585999999999999</c:v>
                </c:pt>
                <c:pt idx="108">
                  <c:v>-40.583999999999996</c:v>
                </c:pt>
                <c:pt idx="109">
                  <c:v>-40.581999999999994</c:v>
                </c:pt>
                <c:pt idx="110">
                  <c:v>-40.58</c:v>
                </c:pt>
                <c:pt idx="111">
                  <c:v>-40.577999999999996</c:v>
                </c:pt>
                <c:pt idx="112">
                  <c:v>-40.576000000000001</c:v>
                </c:pt>
                <c:pt idx="113">
                  <c:v>-40.573999999999998</c:v>
                </c:pt>
                <c:pt idx="114">
                  <c:v>-40.571999999999996</c:v>
                </c:pt>
                <c:pt idx="115">
                  <c:v>-40.57</c:v>
                </c:pt>
                <c:pt idx="116">
                  <c:v>-40.567999999999998</c:v>
                </c:pt>
                <c:pt idx="117">
                  <c:v>-40.565999999999995</c:v>
                </c:pt>
                <c:pt idx="118">
                  <c:v>-40.564</c:v>
                </c:pt>
                <c:pt idx="119">
                  <c:v>-40.561999999999998</c:v>
                </c:pt>
                <c:pt idx="120">
                  <c:v>-40.559999999999995</c:v>
                </c:pt>
                <c:pt idx="121">
                  <c:v>-40.558</c:v>
                </c:pt>
                <c:pt idx="122">
                  <c:v>-40.555999999999997</c:v>
                </c:pt>
                <c:pt idx="123">
                  <c:v>-40.553999999999995</c:v>
                </c:pt>
                <c:pt idx="124">
                  <c:v>-40.552</c:v>
                </c:pt>
                <c:pt idx="125">
                  <c:v>-40.549999999999997</c:v>
                </c:pt>
                <c:pt idx="126">
                  <c:v>-40.547999999999995</c:v>
                </c:pt>
                <c:pt idx="127">
                  <c:v>-40.545999999999999</c:v>
                </c:pt>
                <c:pt idx="128">
                  <c:v>-40.543999999999997</c:v>
                </c:pt>
                <c:pt idx="129">
                  <c:v>-40.541999999999994</c:v>
                </c:pt>
                <c:pt idx="130">
                  <c:v>-40.54</c:v>
                </c:pt>
                <c:pt idx="131">
                  <c:v>-40.537999999999997</c:v>
                </c:pt>
                <c:pt idx="132">
                  <c:v>-40.535999999999994</c:v>
                </c:pt>
                <c:pt idx="133">
                  <c:v>-40.533999999999999</c:v>
                </c:pt>
                <c:pt idx="134">
                  <c:v>-40.531999999999996</c:v>
                </c:pt>
                <c:pt idx="135">
                  <c:v>-40.529999999999994</c:v>
                </c:pt>
                <c:pt idx="136">
                  <c:v>-40.527999999999999</c:v>
                </c:pt>
                <c:pt idx="137">
                  <c:v>-40.525999999999996</c:v>
                </c:pt>
                <c:pt idx="138">
                  <c:v>-40.523999999999994</c:v>
                </c:pt>
                <c:pt idx="139">
                  <c:v>-40.521999999999998</c:v>
                </c:pt>
                <c:pt idx="140">
                  <c:v>-40.519999999999996</c:v>
                </c:pt>
                <c:pt idx="141">
                  <c:v>-40.518000000000001</c:v>
                </c:pt>
                <c:pt idx="142">
                  <c:v>-40.515999999999998</c:v>
                </c:pt>
                <c:pt idx="143">
                  <c:v>-40.513999999999996</c:v>
                </c:pt>
                <c:pt idx="144">
                  <c:v>-40.512</c:v>
                </c:pt>
                <c:pt idx="145">
                  <c:v>-40.51</c:v>
                </c:pt>
                <c:pt idx="146">
                  <c:v>-40.507999999999996</c:v>
                </c:pt>
                <c:pt idx="147">
                  <c:v>-40.506</c:v>
                </c:pt>
                <c:pt idx="148">
                  <c:v>-40.503999999999998</c:v>
                </c:pt>
                <c:pt idx="149">
                  <c:v>-40.501999999999995</c:v>
                </c:pt>
                <c:pt idx="150">
                  <c:v>-40.5</c:v>
                </c:pt>
                <c:pt idx="151">
                  <c:v>-40.497999999999998</c:v>
                </c:pt>
                <c:pt idx="152">
                  <c:v>-40.495999999999995</c:v>
                </c:pt>
                <c:pt idx="153">
                  <c:v>-40.494</c:v>
                </c:pt>
                <c:pt idx="154">
                  <c:v>-40.491999999999997</c:v>
                </c:pt>
                <c:pt idx="155">
                  <c:v>-40.489999999999995</c:v>
                </c:pt>
                <c:pt idx="156">
                  <c:v>-40.488</c:v>
                </c:pt>
                <c:pt idx="157">
                  <c:v>-40.485999999999997</c:v>
                </c:pt>
                <c:pt idx="158">
                  <c:v>-40.483999999999995</c:v>
                </c:pt>
                <c:pt idx="159">
                  <c:v>-40.481999999999999</c:v>
                </c:pt>
                <c:pt idx="160">
                  <c:v>-40.479999999999997</c:v>
                </c:pt>
                <c:pt idx="161">
                  <c:v>-40.477999999999994</c:v>
                </c:pt>
                <c:pt idx="162">
                  <c:v>-40.475999999999999</c:v>
                </c:pt>
                <c:pt idx="163">
                  <c:v>-40.473999999999997</c:v>
                </c:pt>
                <c:pt idx="164">
                  <c:v>-40.471999999999994</c:v>
                </c:pt>
                <c:pt idx="165">
                  <c:v>-40.47</c:v>
                </c:pt>
                <c:pt idx="166">
                  <c:v>-40.467999999999996</c:v>
                </c:pt>
                <c:pt idx="167">
                  <c:v>-40.465999999999994</c:v>
                </c:pt>
                <c:pt idx="168">
                  <c:v>-40.463999999999999</c:v>
                </c:pt>
                <c:pt idx="169">
                  <c:v>-40.461999999999996</c:v>
                </c:pt>
                <c:pt idx="170">
                  <c:v>-40.459999999999994</c:v>
                </c:pt>
                <c:pt idx="171">
                  <c:v>-40.457999999999998</c:v>
                </c:pt>
                <c:pt idx="172">
                  <c:v>-40.455999999999996</c:v>
                </c:pt>
                <c:pt idx="173">
                  <c:v>-40.454000000000001</c:v>
                </c:pt>
                <c:pt idx="174">
                  <c:v>-40.451999999999998</c:v>
                </c:pt>
                <c:pt idx="175">
                  <c:v>-40.449999999999996</c:v>
                </c:pt>
                <c:pt idx="176">
                  <c:v>-40.448</c:v>
                </c:pt>
                <c:pt idx="177">
                  <c:v>-40.445999999999998</c:v>
                </c:pt>
                <c:pt idx="178">
                  <c:v>-40.443999999999996</c:v>
                </c:pt>
                <c:pt idx="179">
                  <c:v>-40.442</c:v>
                </c:pt>
                <c:pt idx="180">
                  <c:v>-40.44</c:v>
                </c:pt>
                <c:pt idx="181">
                  <c:v>-40.437999999999995</c:v>
                </c:pt>
                <c:pt idx="182">
                  <c:v>-40.436</c:v>
                </c:pt>
                <c:pt idx="183">
                  <c:v>-40.433999999999997</c:v>
                </c:pt>
                <c:pt idx="184">
                  <c:v>-40.431999999999995</c:v>
                </c:pt>
                <c:pt idx="185">
                  <c:v>-40.43</c:v>
                </c:pt>
                <c:pt idx="186">
                  <c:v>-40.427999999999997</c:v>
                </c:pt>
                <c:pt idx="187">
                  <c:v>-40.425999999999995</c:v>
                </c:pt>
                <c:pt idx="188">
                  <c:v>-40.423999999999999</c:v>
                </c:pt>
                <c:pt idx="189">
                  <c:v>-40.421999999999997</c:v>
                </c:pt>
                <c:pt idx="190">
                  <c:v>-40.419999999999995</c:v>
                </c:pt>
                <c:pt idx="191">
                  <c:v>-40.417999999999999</c:v>
                </c:pt>
                <c:pt idx="192">
                  <c:v>-40.415999999999997</c:v>
                </c:pt>
                <c:pt idx="193">
                  <c:v>-40.413999999999994</c:v>
                </c:pt>
                <c:pt idx="194">
                  <c:v>-40.411999999999999</c:v>
                </c:pt>
                <c:pt idx="195">
                  <c:v>-40.409999999999997</c:v>
                </c:pt>
                <c:pt idx="196">
                  <c:v>-40.407999999999994</c:v>
                </c:pt>
                <c:pt idx="197">
                  <c:v>-40.405999999999999</c:v>
                </c:pt>
                <c:pt idx="198">
                  <c:v>-40.403999999999996</c:v>
                </c:pt>
                <c:pt idx="199">
                  <c:v>-40.401999999999994</c:v>
                </c:pt>
                <c:pt idx="200">
                  <c:v>-40.4</c:v>
                </c:pt>
                <c:pt idx="201">
                  <c:v>-40.397999999999996</c:v>
                </c:pt>
                <c:pt idx="202">
                  <c:v>-40.395999999999994</c:v>
                </c:pt>
                <c:pt idx="203">
                  <c:v>-40.393999999999998</c:v>
                </c:pt>
                <c:pt idx="204">
                  <c:v>-40.391999999999996</c:v>
                </c:pt>
                <c:pt idx="205">
                  <c:v>-40.39</c:v>
                </c:pt>
                <c:pt idx="206">
                  <c:v>-40.387999999999998</c:v>
                </c:pt>
                <c:pt idx="207">
                  <c:v>-40.385999999999996</c:v>
                </c:pt>
                <c:pt idx="208">
                  <c:v>-40.384</c:v>
                </c:pt>
                <c:pt idx="209">
                  <c:v>-40.381999999999998</c:v>
                </c:pt>
                <c:pt idx="210">
                  <c:v>-40.379999999999995</c:v>
                </c:pt>
                <c:pt idx="211">
                  <c:v>-40.378</c:v>
                </c:pt>
                <c:pt idx="212">
                  <c:v>-40.375999999999998</c:v>
                </c:pt>
                <c:pt idx="213">
                  <c:v>-40.373999999999995</c:v>
                </c:pt>
                <c:pt idx="214">
                  <c:v>-40.372</c:v>
                </c:pt>
                <c:pt idx="215">
                  <c:v>-40.369999999999997</c:v>
                </c:pt>
                <c:pt idx="216">
                  <c:v>-40.367999999999995</c:v>
                </c:pt>
                <c:pt idx="217">
                  <c:v>-40.366</c:v>
                </c:pt>
                <c:pt idx="218">
                  <c:v>-40.363999999999997</c:v>
                </c:pt>
                <c:pt idx="219">
                  <c:v>-40.361999999999995</c:v>
                </c:pt>
                <c:pt idx="220">
                  <c:v>-40.36</c:v>
                </c:pt>
                <c:pt idx="221">
                  <c:v>-40.357999999999997</c:v>
                </c:pt>
                <c:pt idx="222">
                  <c:v>-40.355999999999995</c:v>
                </c:pt>
                <c:pt idx="223">
                  <c:v>-40.353999999999999</c:v>
                </c:pt>
                <c:pt idx="224">
                  <c:v>-40.351999999999997</c:v>
                </c:pt>
                <c:pt idx="225">
                  <c:v>-40.349999999999994</c:v>
                </c:pt>
                <c:pt idx="226">
                  <c:v>-40.347999999999999</c:v>
                </c:pt>
                <c:pt idx="227">
                  <c:v>-40.345999999999997</c:v>
                </c:pt>
                <c:pt idx="228">
                  <c:v>-40.343999999999994</c:v>
                </c:pt>
                <c:pt idx="229">
                  <c:v>-40.341999999999999</c:v>
                </c:pt>
                <c:pt idx="230">
                  <c:v>-40.339999999999996</c:v>
                </c:pt>
                <c:pt idx="231">
                  <c:v>-40.337999999999994</c:v>
                </c:pt>
                <c:pt idx="232">
                  <c:v>-40.335999999999999</c:v>
                </c:pt>
                <c:pt idx="233">
                  <c:v>-40.333999999999996</c:v>
                </c:pt>
                <c:pt idx="234">
                  <c:v>-40.331999999999994</c:v>
                </c:pt>
                <c:pt idx="235">
                  <c:v>-40.33</c:v>
                </c:pt>
                <c:pt idx="236">
                  <c:v>-40.327999999999996</c:v>
                </c:pt>
                <c:pt idx="237">
                  <c:v>-40.326000000000001</c:v>
                </c:pt>
                <c:pt idx="238">
                  <c:v>-40.323999999999998</c:v>
                </c:pt>
                <c:pt idx="239">
                  <c:v>-40.321999999999996</c:v>
                </c:pt>
                <c:pt idx="240">
                  <c:v>-40.32</c:v>
                </c:pt>
                <c:pt idx="241">
                  <c:v>-40.317999999999998</c:v>
                </c:pt>
                <c:pt idx="242">
                  <c:v>-40.315999999999995</c:v>
                </c:pt>
                <c:pt idx="243">
                  <c:v>-40.314</c:v>
                </c:pt>
                <c:pt idx="244">
                  <c:v>-40.311999999999998</c:v>
                </c:pt>
                <c:pt idx="245">
                  <c:v>-40.309999999999995</c:v>
                </c:pt>
                <c:pt idx="246">
                  <c:v>-40.308</c:v>
                </c:pt>
                <c:pt idx="247">
                  <c:v>-40.305999999999997</c:v>
                </c:pt>
                <c:pt idx="248">
                  <c:v>-40.303999999999995</c:v>
                </c:pt>
                <c:pt idx="249">
                  <c:v>-40.302</c:v>
                </c:pt>
                <c:pt idx="250">
                  <c:v>-40.299999999999997</c:v>
                </c:pt>
                <c:pt idx="251">
                  <c:v>-40.297999999999995</c:v>
                </c:pt>
                <c:pt idx="252">
                  <c:v>-40.295999999999999</c:v>
                </c:pt>
                <c:pt idx="253">
                  <c:v>-40.293999999999997</c:v>
                </c:pt>
                <c:pt idx="254">
                  <c:v>-40.291999999999994</c:v>
                </c:pt>
                <c:pt idx="255">
                  <c:v>-40.29</c:v>
                </c:pt>
                <c:pt idx="256">
                  <c:v>-40.287999999999997</c:v>
                </c:pt>
                <c:pt idx="257">
                  <c:v>-40.285999999999994</c:v>
                </c:pt>
                <c:pt idx="258">
                  <c:v>-40.283999999999999</c:v>
                </c:pt>
                <c:pt idx="259">
                  <c:v>-40.281999999999996</c:v>
                </c:pt>
                <c:pt idx="260">
                  <c:v>-40.279999999999994</c:v>
                </c:pt>
                <c:pt idx="261">
                  <c:v>-40.277999999999999</c:v>
                </c:pt>
                <c:pt idx="262">
                  <c:v>-40.275999999999996</c:v>
                </c:pt>
                <c:pt idx="263">
                  <c:v>-40.273999999999994</c:v>
                </c:pt>
                <c:pt idx="264">
                  <c:v>-40.271999999999998</c:v>
                </c:pt>
                <c:pt idx="265">
                  <c:v>-40.269999999999996</c:v>
                </c:pt>
                <c:pt idx="266">
                  <c:v>-40.268000000000001</c:v>
                </c:pt>
                <c:pt idx="267">
                  <c:v>-40.265999999999998</c:v>
                </c:pt>
                <c:pt idx="268">
                  <c:v>-40.263999999999996</c:v>
                </c:pt>
                <c:pt idx="269">
                  <c:v>-40.262</c:v>
                </c:pt>
                <c:pt idx="270">
                  <c:v>-40.26</c:v>
                </c:pt>
                <c:pt idx="271">
                  <c:v>-40.257999999999996</c:v>
                </c:pt>
                <c:pt idx="272">
                  <c:v>-40.256</c:v>
                </c:pt>
                <c:pt idx="273">
                  <c:v>-40.253999999999998</c:v>
                </c:pt>
                <c:pt idx="274">
                  <c:v>-40.251999999999995</c:v>
                </c:pt>
                <c:pt idx="275">
                  <c:v>-40.25</c:v>
                </c:pt>
                <c:pt idx="276">
                  <c:v>-40.247999999999998</c:v>
                </c:pt>
                <c:pt idx="277">
                  <c:v>-40.245999999999995</c:v>
                </c:pt>
                <c:pt idx="278">
                  <c:v>-40.244</c:v>
                </c:pt>
                <c:pt idx="279">
                  <c:v>-40.241999999999997</c:v>
                </c:pt>
                <c:pt idx="280">
                  <c:v>-40.239999999999995</c:v>
                </c:pt>
                <c:pt idx="281">
                  <c:v>-40.238</c:v>
                </c:pt>
                <c:pt idx="282">
                  <c:v>-40.235999999999997</c:v>
                </c:pt>
                <c:pt idx="283">
                  <c:v>-40.233999999999995</c:v>
                </c:pt>
                <c:pt idx="284">
                  <c:v>-40.231999999999999</c:v>
                </c:pt>
                <c:pt idx="285">
                  <c:v>-40.229999999999997</c:v>
                </c:pt>
                <c:pt idx="286">
                  <c:v>-40.227999999999994</c:v>
                </c:pt>
                <c:pt idx="287">
                  <c:v>-40.225999999999999</c:v>
                </c:pt>
                <c:pt idx="288">
                  <c:v>-40.223999999999997</c:v>
                </c:pt>
                <c:pt idx="289">
                  <c:v>-40.221999999999994</c:v>
                </c:pt>
                <c:pt idx="290">
                  <c:v>-40.22</c:v>
                </c:pt>
                <c:pt idx="291">
                  <c:v>-40.217999999999996</c:v>
                </c:pt>
                <c:pt idx="292">
                  <c:v>-40.215999999999994</c:v>
                </c:pt>
                <c:pt idx="293">
                  <c:v>-40.213999999999999</c:v>
                </c:pt>
                <c:pt idx="294">
                  <c:v>-40.211999999999996</c:v>
                </c:pt>
                <c:pt idx="295">
                  <c:v>-40.209999999999994</c:v>
                </c:pt>
                <c:pt idx="296">
                  <c:v>-40.207999999999998</c:v>
                </c:pt>
                <c:pt idx="297">
                  <c:v>-40.205999999999996</c:v>
                </c:pt>
                <c:pt idx="298">
                  <c:v>-40.204000000000001</c:v>
                </c:pt>
                <c:pt idx="299">
                  <c:v>-40.201999999999998</c:v>
                </c:pt>
                <c:pt idx="300">
                  <c:v>-40.199999999999996</c:v>
                </c:pt>
                <c:pt idx="301">
                  <c:v>-40.198</c:v>
                </c:pt>
                <c:pt idx="302">
                  <c:v>-40.195999999999998</c:v>
                </c:pt>
                <c:pt idx="303">
                  <c:v>-40.193999999999996</c:v>
                </c:pt>
                <c:pt idx="304">
                  <c:v>-40.192</c:v>
                </c:pt>
                <c:pt idx="305">
                  <c:v>-40.19</c:v>
                </c:pt>
                <c:pt idx="306">
                  <c:v>-40.187999999999995</c:v>
                </c:pt>
                <c:pt idx="307">
                  <c:v>-40.186</c:v>
                </c:pt>
                <c:pt idx="308">
                  <c:v>-40.183999999999997</c:v>
                </c:pt>
                <c:pt idx="309">
                  <c:v>-40.181999999999995</c:v>
                </c:pt>
                <c:pt idx="310">
                  <c:v>-40.18</c:v>
                </c:pt>
                <c:pt idx="311">
                  <c:v>-40.177999999999997</c:v>
                </c:pt>
                <c:pt idx="312">
                  <c:v>-40.175999999999995</c:v>
                </c:pt>
                <c:pt idx="313">
                  <c:v>-40.173999999999999</c:v>
                </c:pt>
                <c:pt idx="314">
                  <c:v>-40.171999999999997</c:v>
                </c:pt>
                <c:pt idx="315">
                  <c:v>-40.169999999999995</c:v>
                </c:pt>
                <c:pt idx="316">
                  <c:v>-40.167999999999999</c:v>
                </c:pt>
                <c:pt idx="317">
                  <c:v>-40.165999999999997</c:v>
                </c:pt>
                <c:pt idx="318">
                  <c:v>-40.163999999999994</c:v>
                </c:pt>
                <c:pt idx="319">
                  <c:v>-40.161999999999999</c:v>
                </c:pt>
                <c:pt idx="320">
                  <c:v>-40.159999999999997</c:v>
                </c:pt>
                <c:pt idx="321">
                  <c:v>-40.157999999999994</c:v>
                </c:pt>
                <c:pt idx="322">
                  <c:v>-40.155999999999999</c:v>
                </c:pt>
                <c:pt idx="323">
                  <c:v>-40.153999999999996</c:v>
                </c:pt>
                <c:pt idx="324">
                  <c:v>-40.151999999999994</c:v>
                </c:pt>
                <c:pt idx="325">
                  <c:v>-40.15</c:v>
                </c:pt>
                <c:pt idx="326">
                  <c:v>-40.147999999999996</c:v>
                </c:pt>
                <c:pt idx="327">
                  <c:v>-40.145999999999994</c:v>
                </c:pt>
                <c:pt idx="328">
                  <c:v>-40.143999999999998</c:v>
                </c:pt>
                <c:pt idx="329">
                  <c:v>-40.141999999999996</c:v>
                </c:pt>
                <c:pt idx="330">
                  <c:v>-40.14</c:v>
                </c:pt>
                <c:pt idx="331">
                  <c:v>-40.137999999999998</c:v>
                </c:pt>
                <c:pt idx="332">
                  <c:v>-40.135999999999996</c:v>
                </c:pt>
                <c:pt idx="333">
                  <c:v>-40.134</c:v>
                </c:pt>
                <c:pt idx="334">
                  <c:v>-40.131999999999998</c:v>
                </c:pt>
                <c:pt idx="335">
                  <c:v>-40.129999999999995</c:v>
                </c:pt>
                <c:pt idx="336">
                  <c:v>-40.128</c:v>
                </c:pt>
                <c:pt idx="337">
                  <c:v>-40.125999999999998</c:v>
                </c:pt>
                <c:pt idx="338">
                  <c:v>-40.123999999999995</c:v>
                </c:pt>
                <c:pt idx="339">
                  <c:v>-40.122</c:v>
                </c:pt>
                <c:pt idx="340">
                  <c:v>-40.119999999999997</c:v>
                </c:pt>
                <c:pt idx="341">
                  <c:v>-40.117999999999995</c:v>
                </c:pt>
                <c:pt idx="342">
                  <c:v>-40.116</c:v>
                </c:pt>
                <c:pt idx="343">
                  <c:v>-40.113999999999997</c:v>
                </c:pt>
                <c:pt idx="344">
                  <c:v>-40.111999999999995</c:v>
                </c:pt>
                <c:pt idx="345">
                  <c:v>-40.11</c:v>
                </c:pt>
                <c:pt idx="346">
                  <c:v>-40.107999999999997</c:v>
                </c:pt>
                <c:pt idx="347">
                  <c:v>-40.105999999999995</c:v>
                </c:pt>
                <c:pt idx="348">
                  <c:v>-40.103999999999999</c:v>
                </c:pt>
                <c:pt idx="349">
                  <c:v>-40.101999999999997</c:v>
                </c:pt>
                <c:pt idx="350">
                  <c:v>-40.099999999999994</c:v>
                </c:pt>
                <c:pt idx="351">
                  <c:v>-40.097999999999999</c:v>
                </c:pt>
                <c:pt idx="352">
                  <c:v>-40.095999999999997</c:v>
                </c:pt>
                <c:pt idx="353">
                  <c:v>-40.093999999999994</c:v>
                </c:pt>
                <c:pt idx="354">
                  <c:v>-40.091999999999999</c:v>
                </c:pt>
                <c:pt idx="355">
                  <c:v>-40.089999999999996</c:v>
                </c:pt>
                <c:pt idx="356">
                  <c:v>-40.087999999999994</c:v>
                </c:pt>
                <c:pt idx="357">
                  <c:v>-40.085999999999999</c:v>
                </c:pt>
                <c:pt idx="358">
                  <c:v>-40.083999999999996</c:v>
                </c:pt>
                <c:pt idx="359">
                  <c:v>-40.081999999999994</c:v>
                </c:pt>
                <c:pt idx="360">
                  <c:v>-40.08</c:v>
                </c:pt>
                <c:pt idx="361">
                  <c:v>-40.077999999999996</c:v>
                </c:pt>
                <c:pt idx="362">
                  <c:v>-40.076000000000001</c:v>
                </c:pt>
                <c:pt idx="363">
                  <c:v>-40.073999999999998</c:v>
                </c:pt>
                <c:pt idx="364">
                  <c:v>-40.071999999999996</c:v>
                </c:pt>
                <c:pt idx="365">
                  <c:v>-40.07</c:v>
                </c:pt>
                <c:pt idx="366">
                  <c:v>-40.067999999999998</c:v>
                </c:pt>
                <c:pt idx="367">
                  <c:v>-40.065999999999995</c:v>
                </c:pt>
                <c:pt idx="368">
                  <c:v>-40.064</c:v>
                </c:pt>
                <c:pt idx="369">
                  <c:v>-40.061999999999998</c:v>
                </c:pt>
                <c:pt idx="370">
                  <c:v>-40.059999999999995</c:v>
                </c:pt>
                <c:pt idx="371">
                  <c:v>-40.058</c:v>
                </c:pt>
                <c:pt idx="372">
                  <c:v>-40.055999999999997</c:v>
                </c:pt>
                <c:pt idx="373">
                  <c:v>-40.053999999999995</c:v>
                </c:pt>
                <c:pt idx="374">
                  <c:v>-40.052</c:v>
                </c:pt>
                <c:pt idx="375">
                  <c:v>-40.049999999999997</c:v>
                </c:pt>
                <c:pt idx="376">
                  <c:v>-40.047999999999995</c:v>
                </c:pt>
                <c:pt idx="377">
                  <c:v>-40.045999999999999</c:v>
                </c:pt>
                <c:pt idx="378">
                  <c:v>-40.043999999999997</c:v>
                </c:pt>
                <c:pt idx="379">
                  <c:v>-40.041999999999994</c:v>
                </c:pt>
                <c:pt idx="380">
                  <c:v>-40.04</c:v>
                </c:pt>
                <c:pt idx="381">
                  <c:v>-40.037999999999997</c:v>
                </c:pt>
                <c:pt idx="382">
                  <c:v>-40.035999999999994</c:v>
                </c:pt>
                <c:pt idx="383">
                  <c:v>-40.033999999999999</c:v>
                </c:pt>
                <c:pt idx="384">
                  <c:v>-40.031999999999996</c:v>
                </c:pt>
                <c:pt idx="385">
                  <c:v>-40.029999999999994</c:v>
                </c:pt>
                <c:pt idx="386">
                  <c:v>-40.027999999999999</c:v>
                </c:pt>
                <c:pt idx="387">
                  <c:v>-40.025999999999996</c:v>
                </c:pt>
                <c:pt idx="388">
                  <c:v>-40.023999999999994</c:v>
                </c:pt>
                <c:pt idx="389">
                  <c:v>-40.021999999999998</c:v>
                </c:pt>
                <c:pt idx="390">
                  <c:v>-40.019999999999996</c:v>
                </c:pt>
                <c:pt idx="391">
                  <c:v>-40.018000000000001</c:v>
                </c:pt>
                <c:pt idx="392">
                  <c:v>-40.015999999999998</c:v>
                </c:pt>
                <c:pt idx="393">
                  <c:v>-40.013999999999996</c:v>
                </c:pt>
                <c:pt idx="394">
                  <c:v>-40.012</c:v>
                </c:pt>
                <c:pt idx="395">
                  <c:v>-40.01</c:v>
                </c:pt>
                <c:pt idx="396">
                  <c:v>-40.007999999999996</c:v>
                </c:pt>
                <c:pt idx="397">
                  <c:v>-40.006</c:v>
                </c:pt>
                <c:pt idx="398">
                  <c:v>-40.003999999999998</c:v>
                </c:pt>
                <c:pt idx="399">
                  <c:v>-40.001999999999995</c:v>
                </c:pt>
                <c:pt idx="400">
                  <c:v>-40</c:v>
                </c:pt>
                <c:pt idx="401">
                  <c:v>-39.997999999999998</c:v>
                </c:pt>
                <c:pt idx="402">
                  <c:v>-39.995999999999995</c:v>
                </c:pt>
                <c:pt idx="403">
                  <c:v>-39.994</c:v>
                </c:pt>
                <c:pt idx="404">
                  <c:v>-39.991999999999997</c:v>
                </c:pt>
                <c:pt idx="405">
                  <c:v>-39.989999999999995</c:v>
                </c:pt>
                <c:pt idx="406">
                  <c:v>-39.988</c:v>
                </c:pt>
                <c:pt idx="407">
                  <c:v>-39.985999999999997</c:v>
                </c:pt>
                <c:pt idx="408">
                  <c:v>-39.983999999999995</c:v>
                </c:pt>
                <c:pt idx="409">
                  <c:v>-39.981999999999999</c:v>
                </c:pt>
                <c:pt idx="410">
                  <c:v>-39.979999999999997</c:v>
                </c:pt>
                <c:pt idx="411">
                  <c:v>-39.977999999999994</c:v>
                </c:pt>
                <c:pt idx="412">
                  <c:v>-39.975999999999999</c:v>
                </c:pt>
                <c:pt idx="413">
                  <c:v>-39.973999999999997</c:v>
                </c:pt>
                <c:pt idx="414">
                  <c:v>-39.971999999999994</c:v>
                </c:pt>
                <c:pt idx="415">
                  <c:v>-39.97</c:v>
                </c:pt>
                <c:pt idx="416">
                  <c:v>-39.967999999999996</c:v>
                </c:pt>
                <c:pt idx="417">
                  <c:v>-39.965999999999994</c:v>
                </c:pt>
                <c:pt idx="418">
                  <c:v>-39.963999999999999</c:v>
                </c:pt>
                <c:pt idx="419">
                  <c:v>-39.961999999999996</c:v>
                </c:pt>
                <c:pt idx="420">
                  <c:v>-39.959999999999994</c:v>
                </c:pt>
                <c:pt idx="421">
                  <c:v>-39.957999999999998</c:v>
                </c:pt>
                <c:pt idx="422">
                  <c:v>-39.955999999999996</c:v>
                </c:pt>
                <c:pt idx="423">
                  <c:v>-39.954000000000001</c:v>
                </c:pt>
                <c:pt idx="424">
                  <c:v>-39.951999999999998</c:v>
                </c:pt>
                <c:pt idx="425">
                  <c:v>-39.949999999999996</c:v>
                </c:pt>
                <c:pt idx="426">
                  <c:v>-39.948</c:v>
                </c:pt>
                <c:pt idx="427">
                  <c:v>-39.945999999999998</c:v>
                </c:pt>
                <c:pt idx="428">
                  <c:v>-39.943999999999996</c:v>
                </c:pt>
                <c:pt idx="429">
                  <c:v>-39.942</c:v>
                </c:pt>
                <c:pt idx="430">
                  <c:v>-39.94</c:v>
                </c:pt>
                <c:pt idx="431">
                  <c:v>-39.937999999999995</c:v>
                </c:pt>
                <c:pt idx="432">
                  <c:v>-39.936</c:v>
                </c:pt>
                <c:pt idx="433">
                  <c:v>-39.933999999999997</c:v>
                </c:pt>
                <c:pt idx="434">
                  <c:v>-39.931999999999995</c:v>
                </c:pt>
                <c:pt idx="435">
                  <c:v>-39.93</c:v>
                </c:pt>
                <c:pt idx="436">
                  <c:v>-39.927999999999997</c:v>
                </c:pt>
                <c:pt idx="437">
                  <c:v>-39.925999999999995</c:v>
                </c:pt>
                <c:pt idx="438">
                  <c:v>-39.923999999999999</c:v>
                </c:pt>
                <c:pt idx="439">
                  <c:v>-39.921999999999997</c:v>
                </c:pt>
                <c:pt idx="440">
                  <c:v>-39.919999999999995</c:v>
                </c:pt>
                <c:pt idx="441">
                  <c:v>-39.917999999999999</c:v>
                </c:pt>
                <c:pt idx="442">
                  <c:v>-39.915999999999997</c:v>
                </c:pt>
                <c:pt idx="443">
                  <c:v>-39.913999999999994</c:v>
                </c:pt>
                <c:pt idx="444">
                  <c:v>-39.911999999999999</c:v>
                </c:pt>
                <c:pt idx="445">
                  <c:v>-39.909999999999997</c:v>
                </c:pt>
                <c:pt idx="446">
                  <c:v>-39.907999999999994</c:v>
                </c:pt>
                <c:pt idx="447">
                  <c:v>-39.905999999999999</c:v>
                </c:pt>
                <c:pt idx="448">
                  <c:v>-39.903999999999996</c:v>
                </c:pt>
                <c:pt idx="449">
                  <c:v>-39.901999999999994</c:v>
                </c:pt>
                <c:pt idx="450">
                  <c:v>-39.9</c:v>
                </c:pt>
                <c:pt idx="451">
                  <c:v>-39.897999999999996</c:v>
                </c:pt>
                <c:pt idx="452">
                  <c:v>-39.895999999999994</c:v>
                </c:pt>
                <c:pt idx="453">
                  <c:v>-39.893999999999998</c:v>
                </c:pt>
                <c:pt idx="454">
                  <c:v>-39.891999999999996</c:v>
                </c:pt>
                <c:pt idx="455">
                  <c:v>-39.89</c:v>
                </c:pt>
                <c:pt idx="456">
                  <c:v>-39.887999999999998</c:v>
                </c:pt>
                <c:pt idx="457">
                  <c:v>-39.885999999999996</c:v>
                </c:pt>
                <c:pt idx="458">
                  <c:v>-39.884</c:v>
                </c:pt>
                <c:pt idx="459">
                  <c:v>-39.881999999999998</c:v>
                </c:pt>
                <c:pt idx="460">
                  <c:v>-39.879999999999995</c:v>
                </c:pt>
                <c:pt idx="461">
                  <c:v>-39.878</c:v>
                </c:pt>
                <c:pt idx="462">
                  <c:v>-39.875999999999998</c:v>
                </c:pt>
                <c:pt idx="463">
                  <c:v>-39.873999999999995</c:v>
                </c:pt>
                <c:pt idx="464">
                  <c:v>-39.872</c:v>
                </c:pt>
                <c:pt idx="465">
                  <c:v>-39.869999999999997</c:v>
                </c:pt>
                <c:pt idx="466">
                  <c:v>-39.867999999999995</c:v>
                </c:pt>
                <c:pt idx="467">
                  <c:v>-39.866</c:v>
                </c:pt>
                <c:pt idx="468">
                  <c:v>-39.863999999999997</c:v>
                </c:pt>
                <c:pt idx="469">
                  <c:v>-39.861999999999995</c:v>
                </c:pt>
                <c:pt idx="470">
                  <c:v>-39.86</c:v>
                </c:pt>
                <c:pt idx="471">
                  <c:v>-39.857999999999997</c:v>
                </c:pt>
                <c:pt idx="472">
                  <c:v>-39.855999999999995</c:v>
                </c:pt>
                <c:pt idx="473">
                  <c:v>-39.853999999999999</c:v>
                </c:pt>
                <c:pt idx="474">
                  <c:v>-39.851999999999997</c:v>
                </c:pt>
                <c:pt idx="475">
                  <c:v>-39.849999999999994</c:v>
                </c:pt>
                <c:pt idx="476">
                  <c:v>-39.847999999999999</c:v>
                </c:pt>
                <c:pt idx="477">
                  <c:v>-39.845999999999997</c:v>
                </c:pt>
                <c:pt idx="478">
                  <c:v>-39.843999999999994</c:v>
                </c:pt>
                <c:pt idx="479">
                  <c:v>-39.841999999999999</c:v>
                </c:pt>
                <c:pt idx="480">
                  <c:v>-39.839999999999996</c:v>
                </c:pt>
                <c:pt idx="481">
                  <c:v>-39.837999999999994</c:v>
                </c:pt>
                <c:pt idx="482">
                  <c:v>-39.835999999999999</c:v>
                </c:pt>
                <c:pt idx="483">
                  <c:v>-39.833999999999996</c:v>
                </c:pt>
                <c:pt idx="484">
                  <c:v>-39.831999999999994</c:v>
                </c:pt>
                <c:pt idx="485">
                  <c:v>-39.83</c:v>
                </c:pt>
                <c:pt idx="486">
                  <c:v>-39.827999999999996</c:v>
                </c:pt>
                <c:pt idx="487">
                  <c:v>-39.826000000000001</c:v>
                </c:pt>
                <c:pt idx="488">
                  <c:v>-39.823999999999998</c:v>
                </c:pt>
                <c:pt idx="489">
                  <c:v>-39.821999999999996</c:v>
                </c:pt>
                <c:pt idx="490">
                  <c:v>-39.82</c:v>
                </c:pt>
                <c:pt idx="491">
                  <c:v>-39.817999999999998</c:v>
                </c:pt>
                <c:pt idx="492">
                  <c:v>-39.815999999999995</c:v>
                </c:pt>
                <c:pt idx="493">
                  <c:v>-39.814</c:v>
                </c:pt>
                <c:pt idx="494">
                  <c:v>-39.811999999999998</c:v>
                </c:pt>
                <c:pt idx="495">
                  <c:v>-39.809999999999995</c:v>
                </c:pt>
                <c:pt idx="496">
                  <c:v>-39.808</c:v>
                </c:pt>
                <c:pt idx="497">
                  <c:v>-39.805999999999997</c:v>
                </c:pt>
                <c:pt idx="498">
                  <c:v>-39.803999999999995</c:v>
                </c:pt>
                <c:pt idx="499">
                  <c:v>-39.802</c:v>
                </c:pt>
                <c:pt idx="500">
                  <c:v>-39.799999999999997</c:v>
                </c:pt>
                <c:pt idx="501">
                  <c:v>-39.797999999999995</c:v>
                </c:pt>
                <c:pt idx="502">
                  <c:v>-39.795999999999999</c:v>
                </c:pt>
                <c:pt idx="503">
                  <c:v>-39.793999999999997</c:v>
                </c:pt>
                <c:pt idx="504">
                  <c:v>-39.791999999999994</c:v>
                </c:pt>
                <c:pt idx="505">
                  <c:v>-39.79</c:v>
                </c:pt>
                <c:pt idx="506">
                  <c:v>-39.787999999999997</c:v>
                </c:pt>
                <c:pt idx="507">
                  <c:v>-39.785999999999994</c:v>
                </c:pt>
                <c:pt idx="508">
                  <c:v>-39.783999999999999</c:v>
                </c:pt>
                <c:pt idx="509">
                  <c:v>-39.781999999999996</c:v>
                </c:pt>
                <c:pt idx="510">
                  <c:v>-39.779999999999994</c:v>
                </c:pt>
                <c:pt idx="511">
                  <c:v>-39.777999999999999</c:v>
                </c:pt>
                <c:pt idx="512">
                  <c:v>-39.775999999999996</c:v>
                </c:pt>
                <c:pt idx="513">
                  <c:v>-39.773999999999994</c:v>
                </c:pt>
                <c:pt idx="514">
                  <c:v>-39.771999999999998</c:v>
                </c:pt>
                <c:pt idx="515">
                  <c:v>-39.769999999999996</c:v>
                </c:pt>
                <c:pt idx="516">
                  <c:v>-39.768000000000001</c:v>
                </c:pt>
                <c:pt idx="517">
                  <c:v>-39.765999999999998</c:v>
                </c:pt>
                <c:pt idx="518">
                  <c:v>-39.763999999999996</c:v>
                </c:pt>
                <c:pt idx="519">
                  <c:v>-39.762</c:v>
                </c:pt>
                <c:pt idx="520">
                  <c:v>-39.76</c:v>
                </c:pt>
                <c:pt idx="521">
                  <c:v>-39.757999999999996</c:v>
                </c:pt>
                <c:pt idx="522">
                  <c:v>-39.756</c:v>
                </c:pt>
                <c:pt idx="523">
                  <c:v>-39.753999999999998</c:v>
                </c:pt>
                <c:pt idx="524">
                  <c:v>-39.751999999999995</c:v>
                </c:pt>
                <c:pt idx="525">
                  <c:v>-39.75</c:v>
                </c:pt>
                <c:pt idx="526">
                  <c:v>-39.747999999999998</c:v>
                </c:pt>
                <c:pt idx="527">
                  <c:v>-39.745999999999995</c:v>
                </c:pt>
                <c:pt idx="528">
                  <c:v>-39.744</c:v>
                </c:pt>
                <c:pt idx="529">
                  <c:v>-39.741999999999997</c:v>
                </c:pt>
                <c:pt idx="530">
                  <c:v>-39.739999999999995</c:v>
                </c:pt>
                <c:pt idx="531">
                  <c:v>-39.738</c:v>
                </c:pt>
                <c:pt idx="532">
                  <c:v>-39.735999999999997</c:v>
                </c:pt>
                <c:pt idx="533">
                  <c:v>-39.733999999999995</c:v>
                </c:pt>
                <c:pt idx="534">
                  <c:v>-39.731999999999999</c:v>
                </c:pt>
                <c:pt idx="535">
                  <c:v>-39.729999999999997</c:v>
                </c:pt>
                <c:pt idx="536">
                  <c:v>-39.727999999999994</c:v>
                </c:pt>
                <c:pt idx="537">
                  <c:v>-39.725999999999999</c:v>
                </c:pt>
                <c:pt idx="538">
                  <c:v>-39.723999999999997</c:v>
                </c:pt>
                <c:pt idx="539">
                  <c:v>-39.721999999999994</c:v>
                </c:pt>
                <c:pt idx="540">
                  <c:v>-39.72</c:v>
                </c:pt>
                <c:pt idx="541">
                  <c:v>-39.717999999999996</c:v>
                </c:pt>
                <c:pt idx="542">
                  <c:v>-39.715999999999994</c:v>
                </c:pt>
                <c:pt idx="543">
                  <c:v>-39.713999999999999</c:v>
                </c:pt>
                <c:pt idx="544">
                  <c:v>-39.711999999999996</c:v>
                </c:pt>
                <c:pt idx="545">
                  <c:v>-39.709999999999994</c:v>
                </c:pt>
                <c:pt idx="546">
                  <c:v>-39.707999999999998</c:v>
                </c:pt>
                <c:pt idx="547">
                  <c:v>-39.705999999999996</c:v>
                </c:pt>
                <c:pt idx="548">
                  <c:v>-39.703999999999994</c:v>
                </c:pt>
                <c:pt idx="549">
                  <c:v>-39.701999999999998</c:v>
                </c:pt>
                <c:pt idx="550">
                  <c:v>-39.699999999999996</c:v>
                </c:pt>
                <c:pt idx="551">
                  <c:v>-39.698</c:v>
                </c:pt>
                <c:pt idx="552">
                  <c:v>-39.695999999999998</c:v>
                </c:pt>
                <c:pt idx="553">
                  <c:v>-39.693999999999996</c:v>
                </c:pt>
                <c:pt idx="554">
                  <c:v>-39.692</c:v>
                </c:pt>
                <c:pt idx="555">
                  <c:v>-39.69</c:v>
                </c:pt>
                <c:pt idx="556">
                  <c:v>-39.687999999999995</c:v>
                </c:pt>
                <c:pt idx="557">
                  <c:v>-39.686</c:v>
                </c:pt>
                <c:pt idx="558">
                  <c:v>-39.683999999999997</c:v>
                </c:pt>
                <c:pt idx="559">
                  <c:v>-39.681999999999995</c:v>
                </c:pt>
                <c:pt idx="560">
                  <c:v>-39.68</c:v>
                </c:pt>
                <c:pt idx="561">
                  <c:v>-39.677999999999997</c:v>
                </c:pt>
                <c:pt idx="562">
                  <c:v>-39.675999999999995</c:v>
                </c:pt>
                <c:pt idx="563">
                  <c:v>-39.673999999999999</c:v>
                </c:pt>
                <c:pt idx="564">
                  <c:v>-39.671999999999997</c:v>
                </c:pt>
                <c:pt idx="565">
                  <c:v>-39.669999999999995</c:v>
                </c:pt>
                <c:pt idx="566">
                  <c:v>-39.667999999999999</c:v>
                </c:pt>
                <c:pt idx="567">
                  <c:v>-39.665999999999997</c:v>
                </c:pt>
                <c:pt idx="568">
                  <c:v>-39.663999999999994</c:v>
                </c:pt>
                <c:pt idx="569">
                  <c:v>-39.661999999999999</c:v>
                </c:pt>
                <c:pt idx="570">
                  <c:v>-39.659999999999997</c:v>
                </c:pt>
                <c:pt idx="571">
                  <c:v>-39.657999999999994</c:v>
                </c:pt>
                <c:pt idx="572">
                  <c:v>-39.655999999999999</c:v>
                </c:pt>
                <c:pt idx="573">
                  <c:v>-39.653999999999996</c:v>
                </c:pt>
                <c:pt idx="574">
                  <c:v>-39.651999999999994</c:v>
                </c:pt>
                <c:pt idx="575">
                  <c:v>-39.65</c:v>
                </c:pt>
                <c:pt idx="576">
                  <c:v>-39.647999999999996</c:v>
                </c:pt>
                <c:pt idx="577">
                  <c:v>-39.646000000000001</c:v>
                </c:pt>
                <c:pt idx="578">
                  <c:v>-39.643999999999998</c:v>
                </c:pt>
                <c:pt idx="579">
                  <c:v>-39.641999999999996</c:v>
                </c:pt>
                <c:pt idx="580">
                  <c:v>-39.64</c:v>
                </c:pt>
                <c:pt idx="581">
                  <c:v>-39.637999999999998</c:v>
                </c:pt>
                <c:pt idx="582">
                  <c:v>-39.635999999999996</c:v>
                </c:pt>
                <c:pt idx="583">
                  <c:v>-39.634</c:v>
                </c:pt>
                <c:pt idx="584">
                  <c:v>-39.631999999999998</c:v>
                </c:pt>
                <c:pt idx="585">
                  <c:v>-39.629999999999995</c:v>
                </c:pt>
                <c:pt idx="586">
                  <c:v>-39.628</c:v>
                </c:pt>
                <c:pt idx="587">
                  <c:v>-39.625999999999998</c:v>
                </c:pt>
                <c:pt idx="588">
                  <c:v>-39.623999999999995</c:v>
                </c:pt>
                <c:pt idx="589">
                  <c:v>-39.622</c:v>
                </c:pt>
                <c:pt idx="590">
                  <c:v>-39.619999999999997</c:v>
                </c:pt>
                <c:pt idx="591">
                  <c:v>-39.617999999999995</c:v>
                </c:pt>
                <c:pt idx="592">
                  <c:v>-39.616</c:v>
                </c:pt>
                <c:pt idx="593">
                  <c:v>-39.613999999999997</c:v>
                </c:pt>
                <c:pt idx="594">
                  <c:v>-39.611999999999995</c:v>
                </c:pt>
                <c:pt idx="595">
                  <c:v>-39.61</c:v>
                </c:pt>
                <c:pt idx="596">
                  <c:v>-39.607999999999997</c:v>
                </c:pt>
                <c:pt idx="597">
                  <c:v>-39.605999999999995</c:v>
                </c:pt>
                <c:pt idx="598">
                  <c:v>-39.603999999999999</c:v>
                </c:pt>
                <c:pt idx="599">
                  <c:v>-39.601999999999997</c:v>
                </c:pt>
                <c:pt idx="600">
                  <c:v>-39.599999999999994</c:v>
                </c:pt>
                <c:pt idx="601">
                  <c:v>-39.597999999999999</c:v>
                </c:pt>
                <c:pt idx="602">
                  <c:v>-39.595999999999997</c:v>
                </c:pt>
                <c:pt idx="603">
                  <c:v>-39.593999999999994</c:v>
                </c:pt>
                <c:pt idx="604">
                  <c:v>-39.591999999999999</c:v>
                </c:pt>
                <c:pt idx="605">
                  <c:v>-39.589999999999996</c:v>
                </c:pt>
                <c:pt idx="606">
                  <c:v>-39.587999999999994</c:v>
                </c:pt>
                <c:pt idx="607">
                  <c:v>-39.585999999999999</c:v>
                </c:pt>
                <c:pt idx="608">
                  <c:v>-39.583999999999996</c:v>
                </c:pt>
                <c:pt idx="609">
                  <c:v>-39.581999999999994</c:v>
                </c:pt>
                <c:pt idx="610">
                  <c:v>-39.58</c:v>
                </c:pt>
                <c:pt idx="611">
                  <c:v>-39.577999999999996</c:v>
                </c:pt>
                <c:pt idx="612">
                  <c:v>-39.576000000000001</c:v>
                </c:pt>
                <c:pt idx="613">
                  <c:v>-39.573999999999998</c:v>
                </c:pt>
                <c:pt idx="614">
                  <c:v>-39.571999999999996</c:v>
                </c:pt>
                <c:pt idx="615">
                  <c:v>-39.57</c:v>
                </c:pt>
                <c:pt idx="616">
                  <c:v>-39.567999999999998</c:v>
                </c:pt>
                <c:pt idx="617">
                  <c:v>-39.565999999999995</c:v>
                </c:pt>
                <c:pt idx="618">
                  <c:v>-39.564</c:v>
                </c:pt>
                <c:pt idx="619">
                  <c:v>-39.561999999999998</c:v>
                </c:pt>
                <c:pt idx="620">
                  <c:v>-39.559999999999995</c:v>
                </c:pt>
                <c:pt idx="621">
                  <c:v>-39.558</c:v>
                </c:pt>
                <c:pt idx="622">
                  <c:v>-39.555999999999997</c:v>
                </c:pt>
                <c:pt idx="623">
                  <c:v>-39.553999999999995</c:v>
                </c:pt>
                <c:pt idx="624">
                  <c:v>-39.552</c:v>
                </c:pt>
                <c:pt idx="625">
                  <c:v>-39.549999999999997</c:v>
                </c:pt>
                <c:pt idx="626">
                  <c:v>-39.547999999999995</c:v>
                </c:pt>
                <c:pt idx="627">
                  <c:v>-39.545999999999999</c:v>
                </c:pt>
                <c:pt idx="628">
                  <c:v>-39.543999999999997</c:v>
                </c:pt>
                <c:pt idx="629">
                  <c:v>-39.541999999999994</c:v>
                </c:pt>
                <c:pt idx="630">
                  <c:v>-39.54</c:v>
                </c:pt>
                <c:pt idx="631">
                  <c:v>-39.537999999999997</c:v>
                </c:pt>
                <c:pt idx="632">
                  <c:v>-39.535999999999994</c:v>
                </c:pt>
                <c:pt idx="633">
                  <c:v>-39.533999999999999</c:v>
                </c:pt>
                <c:pt idx="634">
                  <c:v>-39.531999999999996</c:v>
                </c:pt>
                <c:pt idx="635">
                  <c:v>-39.529999999999994</c:v>
                </c:pt>
                <c:pt idx="636">
                  <c:v>-39.527999999999999</c:v>
                </c:pt>
                <c:pt idx="637">
                  <c:v>-39.525999999999996</c:v>
                </c:pt>
                <c:pt idx="638">
                  <c:v>-39.523999999999994</c:v>
                </c:pt>
                <c:pt idx="639">
                  <c:v>-39.521999999999998</c:v>
                </c:pt>
                <c:pt idx="640">
                  <c:v>-39.519999999999996</c:v>
                </c:pt>
                <c:pt idx="641">
                  <c:v>-39.518000000000001</c:v>
                </c:pt>
                <c:pt idx="642">
                  <c:v>-39.515999999999998</c:v>
                </c:pt>
                <c:pt idx="643">
                  <c:v>-39.513999999999996</c:v>
                </c:pt>
                <c:pt idx="644">
                  <c:v>-39.512</c:v>
                </c:pt>
                <c:pt idx="645">
                  <c:v>-39.51</c:v>
                </c:pt>
                <c:pt idx="646">
                  <c:v>-39.507999999999996</c:v>
                </c:pt>
                <c:pt idx="647">
                  <c:v>-39.506</c:v>
                </c:pt>
                <c:pt idx="648">
                  <c:v>-39.503999999999998</c:v>
                </c:pt>
                <c:pt idx="649">
                  <c:v>-39.501999999999995</c:v>
                </c:pt>
                <c:pt idx="650">
                  <c:v>-39.5</c:v>
                </c:pt>
                <c:pt idx="651">
                  <c:v>-39.497999999999998</c:v>
                </c:pt>
                <c:pt idx="652">
                  <c:v>-39.495999999999995</c:v>
                </c:pt>
                <c:pt idx="653">
                  <c:v>-39.494</c:v>
                </c:pt>
                <c:pt idx="654">
                  <c:v>-39.491999999999997</c:v>
                </c:pt>
                <c:pt idx="655">
                  <c:v>-39.489999999999995</c:v>
                </c:pt>
                <c:pt idx="656">
                  <c:v>-39.488</c:v>
                </c:pt>
                <c:pt idx="657">
                  <c:v>-39.485999999999997</c:v>
                </c:pt>
                <c:pt idx="658">
                  <c:v>-39.483999999999995</c:v>
                </c:pt>
                <c:pt idx="659">
                  <c:v>-39.481999999999999</c:v>
                </c:pt>
                <c:pt idx="660">
                  <c:v>-39.479999999999997</c:v>
                </c:pt>
                <c:pt idx="661">
                  <c:v>-39.477999999999994</c:v>
                </c:pt>
                <c:pt idx="662">
                  <c:v>-39.475999999999999</c:v>
                </c:pt>
                <c:pt idx="663">
                  <c:v>-39.473999999999997</c:v>
                </c:pt>
                <c:pt idx="664">
                  <c:v>-39.471999999999994</c:v>
                </c:pt>
                <c:pt idx="665">
                  <c:v>-39.47</c:v>
                </c:pt>
                <c:pt idx="666">
                  <c:v>-39.467999999999996</c:v>
                </c:pt>
                <c:pt idx="667">
                  <c:v>-39.465999999999994</c:v>
                </c:pt>
                <c:pt idx="668">
                  <c:v>-39.463999999999999</c:v>
                </c:pt>
                <c:pt idx="669">
                  <c:v>-39.461999999999996</c:v>
                </c:pt>
                <c:pt idx="670">
                  <c:v>-39.459999999999994</c:v>
                </c:pt>
                <c:pt idx="671">
                  <c:v>-39.457999999999998</c:v>
                </c:pt>
                <c:pt idx="672">
                  <c:v>-39.455999999999996</c:v>
                </c:pt>
                <c:pt idx="673">
                  <c:v>-39.453999999999994</c:v>
                </c:pt>
                <c:pt idx="674">
                  <c:v>-39.451999999999998</c:v>
                </c:pt>
                <c:pt idx="675">
                  <c:v>-39.449999999999996</c:v>
                </c:pt>
                <c:pt idx="676">
                  <c:v>-39.448</c:v>
                </c:pt>
                <c:pt idx="677">
                  <c:v>-39.445999999999998</c:v>
                </c:pt>
                <c:pt idx="678">
                  <c:v>-39.443999999999996</c:v>
                </c:pt>
                <c:pt idx="679">
                  <c:v>-39.442</c:v>
                </c:pt>
                <c:pt idx="680">
                  <c:v>-39.44</c:v>
                </c:pt>
                <c:pt idx="681">
                  <c:v>-39.437999999999995</c:v>
                </c:pt>
                <c:pt idx="682">
                  <c:v>-39.436</c:v>
                </c:pt>
                <c:pt idx="683">
                  <c:v>-39.433999999999997</c:v>
                </c:pt>
                <c:pt idx="684">
                  <c:v>-39.431999999999995</c:v>
                </c:pt>
                <c:pt idx="685">
                  <c:v>-39.43</c:v>
                </c:pt>
                <c:pt idx="686">
                  <c:v>-39.427999999999997</c:v>
                </c:pt>
                <c:pt idx="687">
                  <c:v>-39.425999999999995</c:v>
                </c:pt>
                <c:pt idx="688">
                  <c:v>-39.423999999999999</c:v>
                </c:pt>
                <c:pt idx="689">
                  <c:v>-39.421999999999997</c:v>
                </c:pt>
                <c:pt idx="690">
                  <c:v>-39.419999999999995</c:v>
                </c:pt>
                <c:pt idx="691">
                  <c:v>-39.417999999999999</c:v>
                </c:pt>
                <c:pt idx="692">
                  <c:v>-39.415999999999997</c:v>
                </c:pt>
                <c:pt idx="693">
                  <c:v>-39.413999999999994</c:v>
                </c:pt>
                <c:pt idx="694">
                  <c:v>-39.411999999999999</c:v>
                </c:pt>
                <c:pt idx="695">
                  <c:v>-39.409999999999997</c:v>
                </c:pt>
                <c:pt idx="696">
                  <c:v>-39.407999999999994</c:v>
                </c:pt>
                <c:pt idx="697">
                  <c:v>-39.405999999999999</c:v>
                </c:pt>
                <c:pt idx="698">
                  <c:v>-39.403999999999996</c:v>
                </c:pt>
                <c:pt idx="699">
                  <c:v>-39.401999999999994</c:v>
                </c:pt>
                <c:pt idx="700">
                  <c:v>-39.4</c:v>
                </c:pt>
                <c:pt idx="701">
                  <c:v>-39.397999999999996</c:v>
                </c:pt>
                <c:pt idx="702">
                  <c:v>-39.396000000000001</c:v>
                </c:pt>
                <c:pt idx="703">
                  <c:v>-39.393999999999998</c:v>
                </c:pt>
                <c:pt idx="704">
                  <c:v>-39.391999999999996</c:v>
                </c:pt>
                <c:pt idx="705">
                  <c:v>-39.39</c:v>
                </c:pt>
                <c:pt idx="706">
                  <c:v>-39.387999999999998</c:v>
                </c:pt>
                <c:pt idx="707">
                  <c:v>-39.385999999999996</c:v>
                </c:pt>
                <c:pt idx="708">
                  <c:v>-39.384</c:v>
                </c:pt>
                <c:pt idx="709">
                  <c:v>-39.381999999999998</c:v>
                </c:pt>
                <c:pt idx="710">
                  <c:v>-39.379999999999995</c:v>
                </c:pt>
                <c:pt idx="711">
                  <c:v>-39.378</c:v>
                </c:pt>
                <c:pt idx="712">
                  <c:v>-39.375999999999998</c:v>
                </c:pt>
                <c:pt idx="713">
                  <c:v>-39.373999999999995</c:v>
                </c:pt>
                <c:pt idx="714">
                  <c:v>-39.372</c:v>
                </c:pt>
                <c:pt idx="715">
                  <c:v>-39.369999999999997</c:v>
                </c:pt>
                <c:pt idx="716">
                  <c:v>-39.367999999999995</c:v>
                </c:pt>
                <c:pt idx="717">
                  <c:v>-39.366</c:v>
                </c:pt>
                <c:pt idx="718">
                  <c:v>-39.363999999999997</c:v>
                </c:pt>
                <c:pt idx="719">
                  <c:v>-39.361999999999995</c:v>
                </c:pt>
                <c:pt idx="720">
                  <c:v>-39.36</c:v>
                </c:pt>
                <c:pt idx="721">
                  <c:v>-39.357999999999997</c:v>
                </c:pt>
                <c:pt idx="722">
                  <c:v>-39.355999999999995</c:v>
                </c:pt>
                <c:pt idx="723">
                  <c:v>-39.353999999999999</c:v>
                </c:pt>
                <c:pt idx="724">
                  <c:v>-39.351999999999997</c:v>
                </c:pt>
                <c:pt idx="725">
                  <c:v>-39.349999999999994</c:v>
                </c:pt>
                <c:pt idx="726">
                  <c:v>-39.347999999999999</c:v>
                </c:pt>
                <c:pt idx="727">
                  <c:v>-39.345999999999997</c:v>
                </c:pt>
                <c:pt idx="728">
                  <c:v>-39.343999999999994</c:v>
                </c:pt>
                <c:pt idx="729">
                  <c:v>-39.341999999999999</c:v>
                </c:pt>
                <c:pt idx="730">
                  <c:v>-39.339999999999996</c:v>
                </c:pt>
                <c:pt idx="731">
                  <c:v>-39.337999999999994</c:v>
                </c:pt>
                <c:pt idx="732">
                  <c:v>-39.335999999999999</c:v>
                </c:pt>
                <c:pt idx="733">
                  <c:v>-39.333999999999996</c:v>
                </c:pt>
                <c:pt idx="734">
                  <c:v>-39.331999999999994</c:v>
                </c:pt>
                <c:pt idx="735">
                  <c:v>-39.33</c:v>
                </c:pt>
                <c:pt idx="736">
                  <c:v>-39.327999999999996</c:v>
                </c:pt>
                <c:pt idx="737">
                  <c:v>-39.326000000000001</c:v>
                </c:pt>
                <c:pt idx="738">
                  <c:v>-39.323999999999998</c:v>
                </c:pt>
                <c:pt idx="739">
                  <c:v>-39.321999999999996</c:v>
                </c:pt>
                <c:pt idx="740">
                  <c:v>-39.32</c:v>
                </c:pt>
                <c:pt idx="741">
                  <c:v>-39.317999999999998</c:v>
                </c:pt>
                <c:pt idx="742">
                  <c:v>-39.315999999999995</c:v>
                </c:pt>
                <c:pt idx="743">
                  <c:v>-39.314</c:v>
                </c:pt>
                <c:pt idx="744">
                  <c:v>-39.311999999999998</c:v>
                </c:pt>
                <c:pt idx="745">
                  <c:v>-39.309999999999995</c:v>
                </c:pt>
                <c:pt idx="746">
                  <c:v>-39.308</c:v>
                </c:pt>
                <c:pt idx="747">
                  <c:v>-39.305999999999997</c:v>
                </c:pt>
                <c:pt idx="748">
                  <c:v>-39.303999999999995</c:v>
                </c:pt>
                <c:pt idx="749">
                  <c:v>-39.302</c:v>
                </c:pt>
                <c:pt idx="750">
                  <c:v>-39.299999999999997</c:v>
                </c:pt>
                <c:pt idx="751">
                  <c:v>-39.297999999999995</c:v>
                </c:pt>
                <c:pt idx="752">
                  <c:v>-39.295999999999999</c:v>
                </c:pt>
                <c:pt idx="753">
                  <c:v>-39.293999999999997</c:v>
                </c:pt>
                <c:pt idx="754">
                  <c:v>-39.291999999999994</c:v>
                </c:pt>
                <c:pt idx="755">
                  <c:v>-39.29</c:v>
                </c:pt>
                <c:pt idx="756">
                  <c:v>-39.287999999999997</c:v>
                </c:pt>
                <c:pt idx="757">
                  <c:v>-39.285999999999994</c:v>
                </c:pt>
                <c:pt idx="758">
                  <c:v>-39.283999999999999</c:v>
                </c:pt>
                <c:pt idx="759">
                  <c:v>-39.281999999999996</c:v>
                </c:pt>
                <c:pt idx="760">
                  <c:v>-39.279999999999994</c:v>
                </c:pt>
                <c:pt idx="761">
                  <c:v>-39.277999999999999</c:v>
                </c:pt>
                <c:pt idx="762">
                  <c:v>-39.275999999999996</c:v>
                </c:pt>
                <c:pt idx="763">
                  <c:v>-39.273999999999994</c:v>
                </c:pt>
                <c:pt idx="764">
                  <c:v>-39.271999999999998</c:v>
                </c:pt>
                <c:pt idx="765">
                  <c:v>-39.269999999999996</c:v>
                </c:pt>
                <c:pt idx="766">
                  <c:v>-39.268000000000001</c:v>
                </c:pt>
                <c:pt idx="767">
                  <c:v>-39.265999999999998</c:v>
                </c:pt>
                <c:pt idx="768">
                  <c:v>-39.263999999999996</c:v>
                </c:pt>
                <c:pt idx="769">
                  <c:v>-39.262</c:v>
                </c:pt>
                <c:pt idx="770">
                  <c:v>-39.26</c:v>
                </c:pt>
                <c:pt idx="771">
                  <c:v>-39.257999999999996</c:v>
                </c:pt>
                <c:pt idx="772">
                  <c:v>-39.256</c:v>
                </c:pt>
                <c:pt idx="773">
                  <c:v>-39.253999999999998</c:v>
                </c:pt>
                <c:pt idx="774">
                  <c:v>-39.251999999999995</c:v>
                </c:pt>
                <c:pt idx="775">
                  <c:v>-39.25</c:v>
                </c:pt>
                <c:pt idx="776">
                  <c:v>-39.247999999999998</c:v>
                </c:pt>
                <c:pt idx="777">
                  <c:v>-39.245999999999995</c:v>
                </c:pt>
                <c:pt idx="778">
                  <c:v>-39.244</c:v>
                </c:pt>
                <c:pt idx="779">
                  <c:v>-39.241999999999997</c:v>
                </c:pt>
                <c:pt idx="780">
                  <c:v>-39.239999999999995</c:v>
                </c:pt>
                <c:pt idx="781">
                  <c:v>-39.238</c:v>
                </c:pt>
                <c:pt idx="782">
                  <c:v>-39.235999999999997</c:v>
                </c:pt>
                <c:pt idx="783">
                  <c:v>-39.233999999999995</c:v>
                </c:pt>
                <c:pt idx="784">
                  <c:v>-39.231999999999999</c:v>
                </c:pt>
                <c:pt idx="785">
                  <c:v>-39.229999999999997</c:v>
                </c:pt>
                <c:pt idx="786">
                  <c:v>-39.227999999999994</c:v>
                </c:pt>
                <c:pt idx="787">
                  <c:v>-39.225999999999999</c:v>
                </c:pt>
                <c:pt idx="788">
                  <c:v>-39.223999999999997</c:v>
                </c:pt>
                <c:pt idx="789">
                  <c:v>-39.221999999999994</c:v>
                </c:pt>
                <c:pt idx="790">
                  <c:v>-39.22</c:v>
                </c:pt>
                <c:pt idx="791">
                  <c:v>-39.217999999999996</c:v>
                </c:pt>
                <c:pt idx="792">
                  <c:v>-39.215999999999994</c:v>
                </c:pt>
                <c:pt idx="793">
                  <c:v>-39.213999999999999</c:v>
                </c:pt>
                <c:pt idx="794">
                  <c:v>-39.211999999999996</c:v>
                </c:pt>
                <c:pt idx="795">
                  <c:v>-39.209999999999994</c:v>
                </c:pt>
                <c:pt idx="796">
                  <c:v>-39.207999999999998</c:v>
                </c:pt>
                <c:pt idx="797">
                  <c:v>-39.205999999999996</c:v>
                </c:pt>
                <c:pt idx="798">
                  <c:v>-39.203999999999994</c:v>
                </c:pt>
                <c:pt idx="799">
                  <c:v>-39.201999999999998</c:v>
                </c:pt>
                <c:pt idx="800">
                  <c:v>-39.199999999999996</c:v>
                </c:pt>
                <c:pt idx="801">
                  <c:v>-39.198</c:v>
                </c:pt>
                <c:pt idx="802">
                  <c:v>-39.195999999999998</c:v>
                </c:pt>
                <c:pt idx="803">
                  <c:v>-39.193999999999996</c:v>
                </c:pt>
                <c:pt idx="804">
                  <c:v>-39.192</c:v>
                </c:pt>
                <c:pt idx="805">
                  <c:v>-39.19</c:v>
                </c:pt>
                <c:pt idx="806">
                  <c:v>-39.187999999999995</c:v>
                </c:pt>
                <c:pt idx="807">
                  <c:v>-39.186</c:v>
                </c:pt>
                <c:pt idx="808">
                  <c:v>-39.183999999999997</c:v>
                </c:pt>
                <c:pt idx="809">
                  <c:v>-39.181999999999995</c:v>
                </c:pt>
                <c:pt idx="810">
                  <c:v>-39.18</c:v>
                </c:pt>
                <c:pt idx="811">
                  <c:v>-39.177999999999997</c:v>
                </c:pt>
                <c:pt idx="812">
                  <c:v>-39.175999999999995</c:v>
                </c:pt>
                <c:pt idx="813">
                  <c:v>-39.173999999999999</c:v>
                </c:pt>
                <c:pt idx="814">
                  <c:v>-39.171999999999997</c:v>
                </c:pt>
                <c:pt idx="815">
                  <c:v>-39.169999999999995</c:v>
                </c:pt>
                <c:pt idx="816">
                  <c:v>-39.167999999999999</c:v>
                </c:pt>
                <c:pt idx="817">
                  <c:v>-39.165999999999997</c:v>
                </c:pt>
                <c:pt idx="818">
                  <c:v>-39.163999999999994</c:v>
                </c:pt>
                <c:pt idx="819">
                  <c:v>-39.161999999999999</c:v>
                </c:pt>
                <c:pt idx="820">
                  <c:v>-39.159999999999997</c:v>
                </c:pt>
                <c:pt idx="821">
                  <c:v>-39.157999999999994</c:v>
                </c:pt>
                <c:pt idx="822">
                  <c:v>-39.155999999999999</c:v>
                </c:pt>
                <c:pt idx="823">
                  <c:v>-39.153999999999996</c:v>
                </c:pt>
                <c:pt idx="824">
                  <c:v>-39.151999999999994</c:v>
                </c:pt>
                <c:pt idx="825">
                  <c:v>-39.15</c:v>
                </c:pt>
                <c:pt idx="826">
                  <c:v>-39.147999999999996</c:v>
                </c:pt>
                <c:pt idx="827">
                  <c:v>-39.146000000000001</c:v>
                </c:pt>
                <c:pt idx="828">
                  <c:v>-39.143999999999998</c:v>
                </c:pt>
                <c:pt idx="829">
                  <c:v>-39.141999999999996</c:v>
                </c:pt>
                <c:pt idx="830">
                  <c:v>-39.14</c:v>
                </c:pt>
                <c:pt idx="831">
                  <c:v>-39.137999999999998</c:v>
                </c:pt>
                <c:pt idx="832">
                  <c:v>-39.135999999999996</c:v>
                </c:pt>
                <c:pt idx="833">
                  <c:v>-39.134</c:v>
                </c:pt>
                <c:pt idx="834">
                  <c:v>-39.131999999999998</c:v>
                </c:pt>
                <c:pt idx="835">
                  <c:v>-39.129999999999995</c:v>
                </c:pt>
                <c:pt idx="836">
                  <c:v>-39.128</c:v>
                </c:pt>
                <c:pt idx="837">
                  <c:v>-39.125999999999998</c:v>
                </c:pt>
                <c:pt idx="838">
                  <c:v>-39.123999999999995</c:v>
                </c:pt>
                <c:pt idx="839">
                  <c:v>-39.122</c:v>
                </c:pt>
                <c:pt idx="840">
                  <c:v>-39.119999999999997</c:v>
                </c:pt>
                <c:pt idx="841">
                  <c:v>-39.117999999999995</c:v>
                </c:pt>
                <c:pt idx="842">
                  <c:v>-39.116</c:v>
                </c:pt>
                <c:pt idx="843">
                  <c:v>-39.113999999999997</c:v>
                </c:pt>
                <c:pt idx="844">
                  <c:v>-39.111999999999995</c:v>
                </c:pt>
                <c:pt idx="845">
                  <c:v>-39.11</c:v>
                </c:pt>
                <c:pt idx="846">
                  <c:v>-39.107999999999997</c:v>
                </c:pt>
                <c:pt idx="847">
                  <c:v>-39.105999999999995</c:v>
                </c:pt>
                <c:pt idx="848">
                  <c:v>-39.103999999999999</c:v>
                </c:pt>
                <c:pt idx="849">
                  <c:v>-39.101999999999997</c:v>
                </c:pt>
                <c:pt idx="850">
                  <c:v>-39.099999999999994</c:v>
                </c:pt>
                <c:pt idx="851">
                  <c:v>-39.097999999999999</c:v>
                </c:pt>
                <c:pt idx="852">
                  <c:v>-39.095999999999997</c:v>
                </c:pt>
                <c:pt idx="853">
                  <c:v>-39.093999999999994</c:v>
                </c:pt>
                <c:pt idx="854">
                  <c:v>-39.091999999999999</c:v>
                </c:pt>
                <c:pt idx="855">
                  <c:v>-39.089999999999996</c:v>
                </c:pt>
                <c:pt idx="856">
                  <c:v>-39.087999999999994</c:v>
                </c:pt>
                <c:pt idx="857">
                  <c:v>-39.085999999999999</c:v>
                </c:pt>
                <c:pt idx="858">
                  <c:v>-39.083999999999996</c:v>
                </c:pt>
                <c:pt idx="859">
                  <c:v>-39.081999999999994</c:v>
                </c:pt>
                <c:pt idx="860">
                  <c:v>-39.08</c:v>
                </c:pt>
                <c:pt idx="861">
                  <c:v>-39.077999999999996</c:v>
                </c:pt>
                <c:pt idx="862">
                  <c:v>-39.076000000000001</c:v>
                </c:pt>
                <c:pt idx="863">
                  <c:v>-39.073999999999998</c:v>
                </c:pt>
                <c:pt idx="864">
                  <c:v>-39.071999999999996</c:v>
                </c:pt>
                <c:pt idx="865">
                  <c:v>-39.07</c:v>
                </c:pt>
                <c:pt idx="866">
                  <c:v>-39.067999999999998</c:v>
                </c:pt>
                <c:pt idx="867">
                  <c:v>-39.065999999999995</c:v>
                </c:pt>
                <c:pt idx="868">
                  <c:v>-39.064</c:v>
                </c:pt>
                <c:pt idx="869">
                  <c:v>-39.061999999999998</c:v>
                </c:pt>
                <c:pt idx="870">
                  <c:v>-39.059999999999995</c:v>
                </c:pt>
                <c:pt idx="871">
                  <c:v>-39.058</c:v>
                </c:pt>
                <c:pt idx="872">
                  <c:v>-39.055999999999997</c:v>
                </c:pt>
                <c:pt idx="873">
                  <c:v>-39.053999999999995</c:v>
                </c:pt>
                <c:pt idx="874">
                  <c:v>-39.052</c:v>
                </c:pt>
                <c:pt idx="875">
                  <c:v>-39.049999999999997</c:v>
                </c:pt>
                <c:pt idx="876">
                  <c:v>-39.047999999999995</c:v>
                </c:pt>
                <c:pt idx="877">
                  <c:v>-39.045999999999999</c:v>
                </c:pt>
                <c:pt idx="878">
                  <c:v>-39.043999999999997</c:v>
                </c:pt>
                <c:pt idx="879">
                  <c:v>-39.041999999999994</c:v>
                </c:pt>
                <c:pt idx="880">
                  <c:v>-39.04</c:v>
                </c:pt>
                <c:pt idx="881">
                  <c:v>-39.037999999999997</c:v>
                </c:pt>
                <c:pt idx="882">
                  <c:v>-39.035999999999994</c:v>
                </c:pt>
                <c:pt idx="883">
                  <c:v>-39.033999999999999</c:v>
                </c:pt>
                <c:pt idx="884">
                  <c:v>-39.031999999999996</c:v>
                </c:pt>
                <c:pt idx="885">
                  <c:v>-39.029999999999994</c:v>
                </c:pt>
                <c:pt idx="886">
                  <c:v>-39.027999999999999</c:v>
                </c:pt>
                <c:pt idx="887">
                  <c:v>-39.025999999999996</c:v>
                </c:pt>
                <c:pt idx="888">
                  <c:v>-39.023999999999994</c:v>
                </c:pt>
                <c:pt idx="889">
                  <c:v>-39.021999999999998</c:v>
                </c:pt>
                <c:pt idx="890">
                  <c:v>-39.019999999999996</c:v>
                </c:pt>
                <c:pt idx="891">
                  <c:v>-39.018000000000001</c:v>
                </c:pt>
                <c:pt idx="892">
                  <c:v>-39.015999999999998</c:v>
                </c:pt>
                <c:pt idx="893">
                  <c:v>-39.013999999999996</c:v>
                </c:pt>
                <c:pt idx="894">
                  <c:v>-39.012</c:v>
                </c:pt>
                <c:pt idx="895">
                  <c:v>-39.01</c:v>
                </c:pt>
                <c:pt idx="896">
                  <c:v>-39.007999999999996</c:v>
                </c:pt>
                <c:pt idx="897">
                  <c:v>-39.006</c:v>
                </c:pt>
                <c:pt idx="898">
                  <c:v>-39.003999999999998</c:v>
                </c:pt>
                <c:pt idx="899">
                  <c:v>-39.001999999999995</c:v>
                </c:pt>
                <c:pt idx="900">
                  <c:v>-39</c:v>
                </c:pt>
                <c:pt idx="901">
                  <c:v>-38.997999999999998</c:v>
                </c:pt>
                <c:pt idx="902">
                  <c:v>-38.995999999999995</c:v>
                </c:pt>
                <c:pt idx="903">
                  <c:v>-38.994</c:v>
                </c:pt>
                <c:pt idx="904">
                  <c:v>-38.991999999999997</c:v>
                </c:pt>
                <c:pt idx="905">
                  <c:v>-38.989999999999995</c:v>
                </c:pt>
                <c:pt idx="906">
                  <c:v>-38.988</c:v>
                </c:pt>
                <c:pt idx="907">
                  <c:v>-38.985999999999997</c:v>
                </c:pt>
                <c:pt idx="908">
                  <c:v>-38.983999999999995</c:v>
                </c:pt>
                <c:pt idx="909">
                  <c:v>-38.981999999999999</c:v>
                </c:pt>
                <c:pt idx="910">
                  <c:v>-38.979999999999997</c:v>
                </c:pt>
                <c:pt idx="911">
                  <c:v>-38.977999999999994</c:v>
                </c:pt>
                <c:pt idx="912">
                  <c:v>-38.975999999999999</c:v>
                </c:pt>
                <c:pt idx="913">
                  <c:v>-38.973999999999997</c:v>
                </c:pt>
                <c:pt idx="914">
                  <c:v>-38.971999999999994</c:v>
                </c:pt>
                <c:pt idx="915">
                  <c:v>-38.97</c:v>
                </c:pt>
                <c:pt idx="916">
                  <c:v>-38.967999999999996</c:v>
                </c:pt>
                <c:pt idx="917">
                  <c:v>-38.965999999999994</c:v>
                </c:pt>
                <c:pt idx="918">
                  <c:v>-38.963999999999999</c:v>
                </c:pt>
                <c:pt idx="919">
                  <c:v>-38.961999999999996</c:v>
                </c:pt>
                <c:pt idx="920">
                  <c:v>-38.959999999999994</c:v>
                </c:pt>
                <c:pt idx="921">
                  <c:v>-38.957999999999998</c:v>
                </c:pt>
                <c:pt idx="922">
                  <c:v>-38.955999999999996</c:v>
                </c:pt>
                <c:pt idx="923">
                  <c:v>-38.953999999999994</c:v>
                </c:pt>
                <c:pt idx="924">
                  <c:v>-38.951999999999998</c:v>
                </c:pt>
                <c:pt idx="925">
                  <c:v>-38.949999999999996</c:v>
                </c:pt>
                <c:pt idx="926">
                  <c:v>-38.948</c:v>
                </c:pt>
                <c:pt idx="927">
                  <c:v>-38.945999999999998</c:v>
                </c:pt>
                <c:pt idx="928">
                  <c:v>-38.943999999999996</c:v>
                </c:pt>
                <c:pt idx="929">
                  <c:v>-38.942</c:v>
                </c:pt>
                <c:pt idx="930">
                  <c:v>-38.94</c:v>
                </c:pt>
                <c:pt idx="931">
                  <c:v>-38.937999999999995</c:v>
                </c:pt>
                <c:pt idx="932">
                  <c:v>-38.936</c:v>
                </c:pt>
                <c:pt idx="933">
                  <c:v>-38.933999999999997</c:v>
                </c:pt>
                <c:pt idx="934">
                  <c:v>-38.931999999999995</c:v>
                </c:pt>
                <c:pt idx="935">
                  <c:v>-38.93</c:v>
                </c:pt>
                <c:pt idx="936">
                  <c:v>-38.927999999999997</c:v>
                </c:pt>
                <c:pt idx="937">
                  <c:v>-38.925999999999995</c:v>
                </c:pt>
                <c:pt idx="938">
                  <c:v>-38.923999999999999</c:v>
                </c:pt>
                <c:pt idx="939">
                  <c:v>-38.921999999999997</c:v>
                </c:pt>
                <c:pt idx="940">
                  <c:v>-38.919999999999995</c:v>
                </c:pt>
                <c:pt idx="941">
                  <c:v>-38.917999999999999</c:v>
                </c:pt>
                <c:pt idx="942">
                  <c:v>-38.915999999999997</c:v>
                </c:pt>
                <c:pt idx="943">
                  <c:v>-38.913999999999994</c:v>
                </c:pt>
                <c:pt idx="944">
                  <c:v>-38.911999999999999</c:v>
                </c:pt>
                <c:pt idx="945">
                  <c:v>-38.909999999999997</c:v>
                </c:pt>
                <c:pt idx="946">
                  <c:v>-38.907999999999994</c:v>
                </c:pt>
                <c:pt idx="947">
                  <c:v>-38.905999999999999</c:v>
                </c:pt>
                <c:pt idx="948">
                  <c:v>-38.903999999999996</c:v>
                </c:pt>
                <c:pt idx="949">
                  <c:v>-38.901999999999994</c:v>
                </c:pt>
                <c:pt idx="950">
                  <c:v>-38.9</c:v>
                </c:pt>
                <c:pt idx="951">
                  <c:v>-38.897999999999996</c:v>
                </c:pt>
                <c:pt idx="952">
                  <c:v>-38.896000000000001</c:v>
                </c:pt>
                <c:pt idx="953">
                  <c:v>-38.893999999999998</c:v>
                </c:pt>
                <c:pt idx="954">
                  <c:v>-38.891999999999996</c:v>
                </c:pt>
                <c:pt idx="955">
                  <c:v>-38.89</c:v>
                </c:pt>
                <c:pt idx="956">
                  <c:v>-38.887999999999998</c:v>
                </c:pt>
                <c:pt idx="957">
                  <c:v>-38.885999999999996</c:v>
                </c:pt>
                <c:pt idx="958">
                  <c:v>-38.884</c:v>
                </c:pt>
                <c:pt idx="959">
                  <c:v>-38.881999999999998</c:v>
                </c:pt>
                <c:pt idx="960">
                  <c:v>-38.879999999999995</c:v>
                </c:pt>
                <c:pt idx="961">
                  <c:v>-38.878</c:v>
                </c:pt>
                <c:pt idx="962">
                  <c:v>-38.875999999999998</c:v>
                </c:pt>
                <c:pt idx="963">
                  <c:v>-38.873999999999995</c:v>
                </c:pt>
                <c:pt idx="964">
                  <c:v>-38.872</c:v>
                </c:pt>
                <c:pt idx="965">
                  <c:v>-38.869999999999997</c:v>
                </c:pt>
                <c:pt idx="966">
                  <c:v>-38.867999999999995</c:v>
                </c:pt>
                <c:pt idx="967">
                  <c:v>-38.866</c:v>
                </c:pt>
                <c:pt idx="968">
                  <c:v>-38.863999999999997</c:v>
                </c:pt>
                <c:pt idx="969">
                  <c:v>-38.861999999999995</c:v>
                </c:pt>
                <c:pt idx="970">
                  <c:v>-38.86</c:v>
                </c:pt>
                <c:pt idx="971">
                  <c:v>-38.857999999999997</c:v>
                </c:pt>
                <c:pt idx="972">
                  <c:v>-38.855999999999995</c:v>
                </c:pt>
                <c:pt idx="973">
                  <c:v>-38.853999999999999</c:v>
                </c:pt>
                <c:pt idx="974">
                  <c:v>-38.851999999999997</c:v>
                </c:pt>
                <c:pt idx="975">
                  <c:v>-38.849999999999994</c:v>
                </c:pt>
                <c:pt idx="976">
                  <c:v>-38.847999999999999</c:v>
                </c:pt>
                <c:pt idx="977">
                  <c:v>-38.845999999999997</c:v>
                </c:pt>
                <c:pt idx="978">
                  <c:v>-38.843999999999994</c:v>
                </c:pt>
                <c:pt idx="979">
                  <c:v>-38.841999999999999</c:v>
                </c:pt>
                <c:pt idx="980">
                  <c:v>-38.839999999999996</c:v>
                </c:pt>
                <c:pt idx="981">
                  <c:v>-38.837999999999994</c:v>
                </c:pt>
                <c:pt idx="982">
                  <c:v>-38.835999999999999</c:v>
                </c:pt>
                <c:pt idx="983">
                  <c:v>-38.833999999999996</c:v>
                </c:pt>
                <c:pt idx="984">
                  <c:v>-38.831999999999994</c:v>
                </c:pt>
                <c:pt idx="985">
                  <c:v>-38.83</c:v>
                </c:pt>
                <c:pt idx="986">
                  <c:v>-38.827999999999996</c:v>
                </c:pt>
                <c:pt idx="987">
                  <c:v>-38.826000000000001</c:v>
                </c:pt>
                <c:pt idx="988">
                  <c:v>-38.823999999999998</c:v>
                </c:pt>
                <c:pt idx="989">
                  <c:v>-38.821999999999996</c:v>
                </c:pt>
                <c:pt idx="990">
                  <c:v>-38.82</c:v>
                </c:pt>
                <c:pt idx="991">
                  <c:v>-38.817999999999998</c:v>
                </c:pt>
                <c:pt idx="992">
                  <c:v>-38.815999999999995</c:v>
                </c:pt>
                <c:pt idx="993">
                  <c:v>-38.814</c:v>
                </c:pt>
                <c:pt idx="994">
                  <c:v>-38.811999999999998</c:v>
                </c:pt>
                <c:pt idx="995">
                  <c:v>-38.809999999999995</c:v>
                </c:pt>
                <c:pt idx="996">
                  <c:v>-38.808</c:v>
                </c:pt>
                <c:pt idx="997">
                  <c:v>-38.805999999999997</c:v>
                </c:pt>
                <c:pt idx="998">
                  <c:v>-38.803999999999995</c:v>
                </c:pt>
                <c:pt idx="999">
                  <c:v>-38.802</c:v>
                </c:pt>
                <c:pt idx="1000">
                  <c:v>-38.799999999999997</c:v>
                </c:pt>
                <c:pt idx="1001">
                  <c:v>-38.797999999999995</c:v>
                </c:pt>
                <c:pt idx="1002">
                  <c:v>-38.795999999999999</c:v>
                </c:pt>
                <c:pt idx="1003">
                  <c:v>-38.793999999999997</c:v>
                </c:pt>
                <c:pt idx="1004">
                  <c:v>-38.791999999999994</c:v>
                </c:pt>
                <c:pt idx="1005">
                  <c:v>-38.79</c:v>
                </c:pt>
                <c:pt idx="1006">
                  <c:v>-38.787999999999997</c:v>
                </c:pt>
                <c:pt idx="1007">
                  <c:v>-38.785999999999994</c:v>
                </c:pt>
                <c:pt idx="1008">
                  <c:v>-38.783999999999999</c:v>
                </c:pt>
                <c:pt idx="1009">
                  <c:v>-38.781999999999996</c:v>
                </c:pt>
                <c:pt idx="1010">
                  <c:v>-38.779999999999994</c:v>
                </c:pt>
                <c:pt idx="1011">
                  <c:v>-38.777999999999999</c:v>
                </c:pt>
                <c:pt idx="1012">
                  <c:v>-38.775999999999996</c:v>
                </c:pt>
                <c:pt idx="1013">
                  <c:v>-38.774000000000001</c:v>
                </c:pt>
                <c:pt idx="1014">
                  <c:v>-38.771999999999998</c:v>
                </c:pt>
                <c:pt idx="1015">
                  <c:v>-38.769999999999996</c:v>
                </c:pt>
                <c:pt idx="1016">
                  <c:v>-38.768000000000001</c:v>
                </c:pt>
                <c:pt idx="1017">
                  <c:v>-38.765999999999998</c:v>
                </c:pt>
                <c:pt idx="1018">
                  <c:v>-38.763999999999996</c:v>
                </c:pt>
                <c:pt idx="1019">
                  <c:v>-38.762</c:v>
                </c:pt>
                <c:pt idx="1020">
                  <c:v>-38.76</c:v>
                </c:pt>
                <c:pt idx="1021">
                  <c:v>-38.757999999999996</c:v>
                </c:pt>
                <c:pt idx="1022">
                  <c:v>-38.756</c:v>
                </c:pt>
                <c:pt idx="1023">
                  <c:v>-38.753999999999998</c:v>
                </c:pt>
                <c:pt idx="1024">
                  <c:v>-38.751999999999995</c:v>
                </c:pt>
                <c:pt idx="1025">
                  <c:v>-38.75</c:v>
                </c:pt>
                <c:pt idx="1026">
                  <c:v>-38.747999999999998</c:v>
                </c:pt>
                <c:pt idx="1027">
                  <c:v>-38.745999999999995</c:v>
                </c:pt>
                <c:pt idx="1028">
                  <c:v>-38.744</c:v>
                </c:pt>
                <c:pt idx="1029">
                  <c:v>-38.741999999999997</c:v>
                </c:pt>
                <c:pt idx="1030">
                  <c:v>-38.739999999999995</c:v>
                </c:pt>
                <c:pt idx="1031">
                  <c:v>-38.738</c:v>
                </c:pt>
                <c:pt idx="1032">
                  <c:v>-38.735999999999997</c:v>
                </c:pt>
                <c:pt idx="1033">
                  <c:v>-38.733999999999995</c:v>
                </c:pt>
                <c:pt idx="1034">
                  <c:v>-38.731999999999999</c:v>
                </c:pt>
                <c:pt idx="1035">
                  <c:v>-38.729999999999997</c:v>
                </c:pt>
                <c:pt idx="1036">
                  <c:v>-38.727999999999994</c:v>
                </c:pt>
                <c:pt idx="1037">
                  <c:v>-38.725999999999999</c:v>
                </c:pt>
                <c:pt idx="1038">
                  <c:v>-38.723999999999997</c:v>
                </c:pt>
                <c:pt idx="1039">
                  <c:v>-38.721999999999994</c:v>
                </c:pt>
                <c:pt idx="1040">
                  <c:v>-38.72</c:v>
                </c:pt>
                <c:pt idx="1041">
                  <c:v>-38.717999999999996</c:v>
                </c:pt>
                <c:pt idx="1042">
                  <c:v>-38.715999999999994</c:v>
                </c:pt>
                <c:pt idx="1043">
                  <c:v>-38.713999999999999</c:v>
                </c:pt>
                <c:pt idx="1044">
                  <c:v>-38.711999999999996</c:v>
                </c:pt>
                <c:pt idx="1045">
                  <c:v>-38.709999999999994</c:v>
                </c:pt>
                <c:pt idx="1046">
                  <c:v>-38.707999999999998</c:v>
                </c:pt>
                <c:pt idx="1047">
                  <c:v>-38.705999999999996</c:v>
                </c:pt>
                <c:pt idx="1048">
                  <c:v>-38.703999999999994</c:v>
                </c:pt>
                <c:pt idx="1049">
                  <c:v>-38.701999999999998</c:v>
                </c:pt>
                <c:pt idx="1050">
                  <c:v>-38.699999999999996</c:v>
                </c:pt>
                <c:pt idx="1051">
                  <c:v>-38.698</c:v>
                </c:pt>
                <c:pt idx="1052">
                  <c:v>-38.695999999999998</c:v>
                </c:pt>
                <c:pt idx="1053">
                  <c:v>-38.693999999999996</c:v>
                </c:pt>
                <c:pt idx="1054">
                  <c:v>-38.692</c:v>
                </c:pt>
                <c:pt idx="1055">
                  <c:v>-38.69</c:v>
                </c:pt>
                <c:pt idx="1056">
                  <c:v>-38.687999999999995</c:v>
                </c:pt>
                <c:pt idx="1057">
                  <c:v>-38.686</c:v>
                </c:pt>
                <c:pt idx="1058">
                  <c:v>-38.683999999999997</c:v>
                </c:pt>
                <c:pt idx="1059">
                  <c:v>-38.681999999999995</c:v>
                </c:pt>
                <c:pt idx="1060">
                  <c:v>-38.68</c:v>
                </c:pt>
                <c:pt idx="1061">
                  <c:v>-38.677999999999997</c:v>
                </c:pt>
                <c:pt idx="1062">
                  <c:v>-38.675999999999995</c:v>
                </c:pt>
                <c:pt idx="1063">
                  <c:v>-38.673999999999999</c:v>
                </c:pt>
                <c:pt idx="1064">
                  <c:v>-38.671999999999997</c:v>
                </c:pt>
                <c:pt idx="1065">
                  <c:v>-38.669999999999995</c:v>
                </c:pt>
                <c:pt idx="1066">
                  <c:v>-38.667999999999999</c:v>
                </c:pt>
                <c:pt idx="1067">
                  <c:v>-38.665999999999997</c:v>
                </c:pt>
                <c:pt idx="1068">
                  <c:v>-38.663999999999994</c:v>
                </c:pt>
                <c:pt idx="1069">
                  <c:v>-38.661999999999999</c:v>
                </c:pt>
                <c:pt idx="1070">
                  <c:v>-38.659999999999997</c:v>
                </c:pt>
                <c:pt idx="1071">
                  <c:v>-38.657999999999994</c:v>
                </c:pt>
                <c:pt idx="1072">
                  <c:v>-38.655999999999999</c:v>
                </c:pt>
                <c:pt idx="1073">
                  <c:v>-38.653999999999996</c:v>
                </c:pt>
                <c:pt idx="1074">
                  <c:v>-38.651999999999994</c:v>
                </c:pt>
                <c:pt idx="1075">
                  <c:v>-38.65</c:v>
                </c:pt>
                <c:pt idx="1076">
                  <c:v>-38.647999999999996</c:v>
                </c:pt>
                <c:pt idx="1077">
                  <c:v>-38.646000000000001</c:v>
                </c:pt>
                <c:pt idx="1078">
                  <c:v>-38.643999999999998</c:v>
                </c:pt>
                <c:pt idx="1079">
                  <c:v>-38.641999999999996</c:v>
                </c:pt>
                <c:pt idx="1080">
                  <c:v>-38.64</c:v>
                </c:pt>
                <c:pt idx="1081">
                  <c:v>-38.637999999999998</c:v>
                </c:pt>
                <c:pt idx="1082">
                  <c:v>-38.635999999999996</c:v>
                </c:pt>
                <c:pt idx="1083">
                  <c:v>-38.634</c:v>
                </c:pt>
                <c:pt idx="1084">
                  <c:v>-38.631999999999998</c:v>
                </c:pt>
                <c:pt idx="1085">
                  <c:v>-38.629999999999995</c:v>
                </c:pt>
                <c:pt idx="1086">
                  <c:v>-38.628</c:v>
                </c:pt>
                <c:pt idx="1087">
                  <c:v>-38.625999999999998</c:v>
                </c:pt>
                <c:pt idx="1088">
                  <c:v>-38.623999999999995</c:v>
                </c:pt>
                <c:pt idx="1089">
                  <c:v>-38.622</c:v>
                </c:pt>
                <c:pt idx="1090">
                  <c:v>-38.619999999999997</c:v>
                </c:pt>
                <c:pt idx="1091">
                  <c:v>-38.617999999999995</c:v>
                </c:pt>
                <c:pt idx="1092">
                  <c:v>-38.616</c:v>
                </c:pt>
                <c:pt idx="1093">
                  <c:v>-38.613999999999997</c:v>
                </c:pt>
                <c:pt idx="1094">
                  <c:v>-38.611999999999995</c:v>
                </c:pt>
                <c:pt idx="1095">
                  <c:v>-38.61</c:v>
                </c:pt>
                <c:pt idx="1096">
                  <c:v>-38.607999999999997</c:v>
                </c:pt>
                <c:pt idx="1097">
                  <c:v>-38.605999999999995</c:v>
                </c:pt>
                <c:pt idx="1098">
                  <c:v>-38.603999999999999</c:v>
                </c:pt>
                <c:pt idx="1099">
                  <c:v>-38.601999999999997</c:v>
                </c:pt>
                <c:pt idx="1100">
                  <c:v>-38.599999999999994</c:v>
                </c:pt>
                <c:pt idx="1101">
                  <c:v>-38.597999999999999</c:v>
                </c:pt>
                <c:pt idx="1102">
                  <c:v>-38.595999999999997</c:v>
                </c:pt>
                <c:pt idx="1103">
                  <c:v>-38.593999999999994</c:v>
                </c:pt>
                <c:pt idx="1104">
                  <c:v>-38.591999999999999</c:v>
                </c:pt>
                <c:pt idx="1105">
                  <c:v>-38.589999999999996</c:v>
                </c:pt>
                <c:pt idx="1106">
                  <c:v>-38.587999999999994</c:v>
                </c:pt>
                <c:pt idx="1107">
                  <c:v>-38.585999999999999</c:v>
                </c:pt>
                <c:pt idx="1108">
                  <c:v>-38.583999999999996</c:v>
                </c:pt>
                <c:pt idx="1109">
                  <c:v>-38.581999999999994</c:v>
                </c:pt>
                <c:pt idx="1110">
                  <c:v>-38.58</c:v>
                </c:pt>
                <c:pt idx="1111">
                  <c:v>-38.577999999999996</c:v>
                </c:pt>
                <c:pt idx="1112">
                  <c:v>-38.575999999999993</c:v>
                </c:pt>
                <c:pt idx="1113">
                  <c:v>-38.573999999999998</c:v>
                </c:pt>
                <c:pt idx="1114">
                  <c:v>-38.571999999999996</c:v>
                </c:pt>
                <c:pt idx="1115">
                  <c:v>-38.57</c:v>
                </c:pt>
                <c:pt idx="1116">
                  <c:v>-38.567999999999998</c:v>
                </c:pt>
                <c:pt idx="1117">
                  <c:v>-38.565999999999995</c:v>
                </c:pt>
                <c:pt idx="1118">
                  <c:v>-38.564</c:v>
                </c:pt>
                <c:pt idx="1119">
                  <c:v>-38.561999999999998</c:v>
                </c:pt>
                <c:pt idx="1120">
                  <c:v>-38.559999999999995</c:v>
                </c:pt>
                <c:pt idx="1121">
                  <c:v>-38.558</c:v>
                </c:pt>
                <c:pt idx="1122">
                  <c:v>-38.555999999999997</c:v>
                </c:pt>
                <c:pt idx="1123">
                  <c:v>-38.553999999999995</c:v>
                </c:pt>
                <c:pt idx="1124">
                  <c:v>-38.552</c:v>
                </c:pt>
                <c:pt idx="1125">
                  <c:v>-38.549999999999997</c:v>
                </c:pt>
                <c:pt idx="1126">
                  <c:v>-38.547999999999995</c:v>
                </c:pt>
                <c:pt idx="1127">
                  <c:v>-38.545999999999999</c:v>
                </c:pt>
                <c:pt idx="1128">
                  <c:v>-38.543999999999997</c:v>
                </c:pt>
                <c:pt idx="1129">
                  <c:v>-38.541999999999994</c:v>
                </c:pt>
                <c:pt idx="1130">
                  <c:v>-38.54</c:v>
                </c:pt>
                <c:pt idx="1131">
                  <c:v>-38.537999999999997</c:v>
                </c:pt>
                <c:pt idx="1132">
                  <c:v>-38.535999999999994</c:v>
                </c:pt>
                <c:pt idx="1133">
                  <c:v>-38.533999999999999</c:v>
                </c:pt>
                <c:pt idx="1134">
                  <c:v>-38.531999999999996</c:v>
                </c:pt>
                <c:pt idx="1135">
                  <c:v>-38.529999999999994</c:v>
                </c:pt>
                <c:pt idx="1136">
                  <c:v>-38.527999999999999</c:v>
                </c:pt>
                <c:pt idx="1137">
                  <c:v>-38.525999999999996</c:v>
                </c:pt>
                <c:pt idx="1138">
                  <c:v>-38.524000000000001</c:v>
                </c:pt>
                <c:pt idx="1139">
                  <c:v>-38.521999999999998</c:v>
                </c:pt>
                <c:pt idx="1140">
                  <c:v>-38.519999999999996</c:v>
                </c:pt>
                <c:pt idx="1141">
                  <c:v>-38.518000000000001</c:v>
                </c:pt>
                <c:pt idx="1142">
                  <c:v>-38.515999999999998</c:v>
                </c:pt>
                <c:pt idx="1143">
                  <c:v>-38.513999999999996</c:v>
                </c:pt>
                <c:pt idx="1144">
                  <c:v>-38.512</c:v>
                </c:pt>
                <c:pt idx="1145">
                  <c:v>-38.51</c:v>
                </c:pt>
                <c:pt idx="1146">
                  <c:v>-38.507999999999996</c:v>
                </c:pt>
                <c:pt idx="1147">
                  <c:v>-38.506</c:v>
                </c:pt>
                <c:pt idx="1148">
                  <c:v>-38.503999999999998</c:v>
                </c:pt>
                <c:pt idx="1149">
                  <c:v>-38.501999999999995</c:v>
                </c:pt>
                <c:pt idx="1150">
                  <c:v>-38.5</c:v>
                </c:pt>
                <c:pt idx="1151">
                  <c:v>-38.497999999999998</c:v>
                </c:pt>
                <c:pt idx="1152">
                  <c:v>-38.495999999999995</c:v>
                </c:pt>
                <c:pt idx="1153">
                  <c:v>-38.494</c:v>
                </c:pt>
                <c:pt idx="1154">
                  <c:v>-38.491999999999997</c:v>
                </c:pt>
                <c:pt idx="1155">
                  <c:v>-38.489999999999995</c:v>
                </c:pt>
                <c:pt idx="1156">
                  <c:v>-38.488</c:v>
                </c:pt>
                <c:pt idx="1157">
                  <c:v>-38.485999999999997</c:v>
                </c:pt>
                <c:pt idx="1158">
                  <c:v>-38.483999999999995</c:v>
                </c:pt>
                <c:pt idx="1159">
                  <c:v>-38.481999999999999</c:v>
                </c:pt>
                <c:pt idx="1160">
                  <c:v>-38.479999999999997</c:v>
                </c:pt>
                <c:pt idx="1161">
                  <c:v>-38.477999999999994</c:v>
                </c:pt>
                <c:pt idx="1162">
                  <c:v>-38.475999999999999</c:v>
                </c:pt>
                <c:pt idx="1163">
                  <c:v>-38.473999999999997</c:v>
                </c:pt>
                <c:pt idx="1164">
                  <c:v>-38.471999999999994</c:v>
                </c:pt>
                <c:pt idx="1165">
                  <c:v>-38.47</c:v>
                </c:pt>
                <c:pt idx="1166">
                  <c:v>-38.467999999999996</c:v>
                </c:pt>
                <c:pt idx="1167">
                  <c:v>-38.465999999999994</c:v>
                </c:pt>
                <c:pt idx="1168">
                  <c:v>-38.463999999999999</c:v>
                </c:pt>
                <c:pt idx="1169">
                  <c:v>-38.461999999999996</c:v>
                </c:pt>
                <c:pt idx="1170">
                  <c:v>-38.459999999999994</c:v>
                </c:pt>
                <c:pt idx="1171">
                  <c:v>-38.457999999999998</c:v>
                </c:pt>
                <c:pt idx="1172">
                  <c:v>-38.455999999999996</c:v>
                </c:pt>
                <c:pt idx="1173">
                  <c:v>-38.453999999999994</c:v>
                </c:pt>
                <c:pt idx="1174">
                  <c:v>-38.451999999999998</c:v>
                </c:pt>
                <c:pt idx="1175">
                  <c:v>-38.449999999999996</c:v>
                </c:pt>
                <c:pt idx="1176">
                  <c:v>-38.448</c:v>
                </c:pt>
                <c:pt idx="1177">
                  <c:v>-38.445999999999998</c:v>
                </c:pt>
                <c:pt idx="1178">
                  <c:v>-38.443999999999996</c:v>
                </c:pt>
                <c:pt idx="1179">
                  <c:v>-38.442</c:v>
                </c:pt>
                <c:pt idx="1180">
                  <c:v>-38.44</c:v>
                </c:pt>
                <c:pt idx="1181">
                  <c:v>-38.437999999999995</c:v>
                </c:pt>
                <c:pt idx="1182">
                  <c:v>-38.436</c:v>
                </c:pt>
                <c:pt idx="1183">
                  <c:v>-38.433999999999997</c:v>
                </c:pt>
                <c:pt idx="1184">
                  <c:v>-38.431999999999995</c:v>
                </c:pt>
                <c:pt idx="1185">
                  <c:v>-38.43</c:v>
                </c:pt>
                <c:pt idx="1186">
                  <c:v>-38.427999999999997</c:v>
                </c:pt>
                <c:pt idx="1187">
                  <c:v>-38.425999999999995</c:v>
                </c:pt>
                <c:pt idx="1188">
                  <c:v>-38.423999999999999</c:v>
                </c:pt>
                <c:pt idx="1189">
                  <c:v>-38.421999999999997</c:v>
                </c:pt>
                <c:pt idx="1190">
                  <c:v>-38.419999999999995</c:v>
                </c:pt>
                <c:pt idx="1191">
                  <c:v>-38.417999999999999</c:v>
                </c:pt>
                <c:pt idx="1192">
                  <c:v>-38.415999999999997</c:v>
                </c:pt>
                <c:pt idx="1193">
                  <c:v>-38.413999999999994</c:v>
                </c:pt>
                <c:pt idx="1194">
                  <c:v>-38.411999999999999</c:v>
                </c:pt>
                <c:pt idx="1195">
                  <c:v>-38.409999999999997</c:v>
                </c:pt>
                <c:pt idx="1196">
                  <c:v>-38.407999999999994</c:v>
                </c:pt>
                <c:pt idx="1197">
                  <c:v>-38.405999999999999</c:v>
                </c:pt>
                <c:pt idx="1198">
                  <c:v>-38.403999999999996</c:v>
                </c:pt>
                <c:pt idx="1199">
                  <c:v>-38.401999999999994</c:v>
                </c:pt>
                <c:pt idx="1200">
                  <c:v>-38.4</c:v>
                </c:pt>
                <c:pt idx="1201">
                  <c:v>-38.397999999999996</c:v>
                </c:pt>
                <c:pt idx="1202">
                  <c:v>-38.396000000000001</c:v>
                </c:pt>
                <c:pt idx="1203">
                  <c:v>-38.393999999999998</c:v>
                </c:pt>
                <c:pt idx="1204">
                  <c:v>-38.391999999999996</c:v>
                </c:pt>
                <c:pt idx="1205">
                  <c:v>-38.39</c:v>
                </c:pt>
                <c:pt idx="1206">
                  <c:v>-38.387999999999998</c:v>
                </c:pt>
                <c:pt idx="1207">
                  <c:v>-38.385999999999996</c:v>
                </c:pt>
                <c:pt idx="1208">
                  <c:v>-38.384</c:v>
                </c:pt>
                <c:pt idx="1209">
                  <c:v>-38.381999999999998</c:v>
                </c:pt>
                <c:pt idx="1210">
                  <c:v>-38.379999999999995</c:v>
                </c:pt>
                <c:pt idx="1211">
                  <c:v>-38.378</c:v>
                </c:pt>
                <c:pt idx="1212">
                  <c:v>-38.375999999999998</c:v>
                </c:pt>
                <c:pt idx="1213">
                  <c:v>-38.373999999999995</c:v>
                </c:pt>
                <c:pt idx="1214">
                  <c:v>-38.372</c:v>
                </c:pt>
                <c:pt idx="1215">
                  <c:v>-38.369999999999997</c:v>
                </c:pt>
                <c:pt idx="1216">
                  <c:v>-38.367999999999995</c:v>
                </c:pt>
                <c:pt idx="1217">
                  <c:v>-38.366</c:v>
                </c:pt>
                <c:pt idx="1218">
                  <c:v>-38.363999999999997</c:v>
                </c:pt>
                <c:pt idx="1219">
                  <c:v>-38.361999999999995</c:v>
                </c:pt>
                <c:pt idx="1220">
                  <c:v>-38.36</c:v>
                </c:pt>
                <c:pt idx="1221">
                  <c:v>-38.357999999999997</c:v>
                </c:pt>
                <c:pt idx="1222">
                  <c:v>-38.355999999999995</c:v>
                </c:pt>
                <c:pt idx="1223">
                  <c:v>-38.353999999999999</c:v>
                </c:pt>
                <c:pt idx="1224">
                  <c:v>-38.351999999999997</c:v>
                </c:pt>
                <c:pt idx="1225">
                  <c:v>-38.349999999999994</c:v>
                </c:pt>
                <c:pt idx="1226">
                  <c:v>-38.347999999999999</c:v>
                </c:pt>
                <c:pt idx="1227">
                  <c:v>-38.345999999999997</c:v>
                </c:pt>
                <c:pt idx="1228">
                  <c:v>-38.343999999999994</c:v>
                </c:pt>
                <c:pt idx="1229">
                  <c:v>-38.341999999999999</c:v>
                </c:pt>
                <c:pt idx="1230">
                  <c:v>-38.339999999999996</c:v>
                </c:pt>
                <c:pt idx="1231">
                  <c:v>-38.337999999999994</c:v>
                </c:pt>
                <c:pt idx="1232">
                  <c:v>-38.335999999999999</c:v>
                </c:pt>
                <c:pt idx="1233">
                  <c:v>-38.333999999999996</c:v>
                </c:pt>
                <c:pt idx="1234">
                  <c:v>-38.331999999999994</c:v>
                </c:pt>
                <c:pt idx="1235">
                  <c:v>-38.33</c:v>
                </c:pt>
                <c:pt idx="1236">
                  <c:v>-38.327999999999996</c:v>
                </c:pt>
                <c:pt idx="1237">
                  <c:v>-38.325999999999993</c:v>
                </c:pt>
                <c:pt idx="1238">
                  <c:v>-38.323999999999998</c:v>
                </c:pt>
                <c:pt idx="1239">
                  <c:v>-38.321999999999996</c:v>
                </c:pt>
                <c:pt idx="1240">
                  <c:v>-38.32</c:v>
                </c:pt>
                <c:pt idx="1241">
                  <c:v>-38.317999999999998</c:v>
                </c:pt>
                <c:pt idx="1242">
                  <c:v>-38.315999999999995</c:v>
                </c:pt>
                <c:pt idx="1243">
                  <c:v>-38.314</c:v>
                </c:pt>
                <c:pt idx="1244">
                  <c:v>-38.311999999999998</c:v>
                </c:pt>
                <c:pt idx="1245">
                  <c:v>-38.309999999999995</c:v>
                </c:pt>
                <c:pt idx="1246">
                  <c:v>-38.308</c:v>
                </c:pt>
                <c:pt idx="1247">
                  <c:v>-38.305999999999997</c:v>
                </c:pt>
                <c:pt idx="1248">
                  <c:v>-38.303999999999995</c:v>
                </c:pt>
                <c:pt idx="1249">
                  <c:v>-38.302</c:v>
                </c:pt>
                <c:pt idx="1250">
                  <c:v>-38.299999999999997</c:v>
                </c:pt>
                <c:pt idx="1251">
                  <c:v>-38.297999999999995</c:v>
                </c:pt>
                <c:pt idx="1252">
                  <c:v>-38.295999999999999</c:v>
                </c:pt>
                <c:pt idx="1253">
                  <c:v>-38.293999999999997</c:v>
                </c:pt>
                <c:pt idx="1254">
                  <c:v>-38.291999999999994</c:v>
                </c:pt>
                <c:pt idx="1255">
                  <c:v>-38.29</c:v>
                </c:pt>
                <c:pt idx="1256">
                  <c:v>-38.287999999999997</c:v>
                </c:pt>
                <c:pt idx="1257">
                  <c:v>-38.285999999999994</c:v>
                </c:pt>
                <c:pt idx="1258">
                  <c:v>-38.283999999999999</c:v>
                </c:pt>
                <c:pt idx="1259">
                  <c:v>-38.281999999999996</c:v>
                </c:pt>
                <c:pt idx="1260">
                  <c:v>-38.279999999999994</c:v>
                </c:pt>
                <c:pt idx="1261">
                  <c:v>-38.277999999999999</c:v>
                </c:pt>
                <c:pt idx="1262">
                  <c:v>-38.275999999999996</c:v>
                </c:pt>
                <c:pt idx="1263">
                  <c:v>-38.274000000000001</c:v>
                </c:pt>
                <c:pt idx="1264">
                  <c:v>-38.271999999999998</c:v>
                </c:pt>
                <c:pt idx="1265">
                  <c:v>-38.269999999999996</c:v>
                </c:pt>
                <c:pt idx="1266">
                  <c:v>-38.268000000000001</c:v>
                </c:pt>
                <c:pt idx="1267">
                  <c:v>-38.265999999999998</c:v>
                </c:pt>
                <c:pt idx="1268">
                  <c:v>-38.263999999999996</c:v>
                </c:pt>
                <c:pt idx="1269">
                  <c:v>-38.262</c:v>
                </c:pt>
                <c:pt idx="1270">
                  <c:v>-38.26</c:v>
                </c:pt>
                <c:pt idx="1271">
                  <c:v>-38.257999999999996</c:v>
                </c:pt>
                <c:pt idx="1272">
                  <c:v>-38.256</c:v>
                </c:pt>
                <c:pt idx="1273">
                  <c:v>-38.253999999999998</c:v>
                </c:pt>
                <c:pt idx="1274">
                  <c:v>-38.251999999999995</c:v>
                </c:pt>
                <c:pt idx="1275">
                  <c:v>-38.25</c:v>
                </c:pt>
                <c:pt idx="1276">
                  <c:v>-38.247999999999998</c:v>
                </c:pt>
                <c:pt idx="1277">
                  <c:v>-38.245999999999995</c:v>
                </c:pt>
                <c:pt idx="1278">
                  <c:v>-38.244</c:v>
                </c:pt>
                <c:pt idx="1279">
                  <c:v>-38.241999999999997</c:v>
                </c:pt>
                <c:pt idx="1280">
                  <c:v>-38.239999999999995</c:v>
                </c:pt>
                <c:pt idx="1281">
                  <c:v>-38.238</c:v>
                </c:pt>
                <c:pt idx="1282">
                  <c:v>-38.235999999999997</c:v>
                </c:pt>
                <c:pt idx="1283">
                  <c:v>-38.233999999999995</c:v>
                </c:pt>
                <c:pt idx="1284">
                  <c:v>-38.231999999999999</c:v>
                </c:pt>
                <c:pt idx="1285">
                  <c:v>-38.229999999999997</c:v>
                </c:pt>
                <c:pt idx="1286">
                  <c:v>-38.227999999999994</c:v>
                </c:pt>
                <c:pt idx="1287">
                  <c:v>-38.225999999999999</c:v>
                </c:pt>
                <c:pt idx="1288">
                  <c:v>-38.223999999999997</c:v>
                </c:pt>
                <c:pt idx="1289">
                  <c:v>-38.221999999999994</c:v>
                </c:pt>
                <c:pt idx="1290">
                  <c:v>-38.22</c:v>
                </c:pt>
                <c:pt idx="1291">
                  <c:v>-38.217999999999996</c:v>
                </c:pt>
                <c:pt idx="1292">
                  <c:v>-38.215999999999994</c:v>
                </c:pt>
                <c:pt idx="1293">
                  <c:v>-38.213999999999999</c:v>
                </c:pt>
                <c:pt idx="1294">
                  <c:v>-38.211999999999996</c:v>
                </c:pt>
                <c:pt idx="1295">
                  <c:v>-38.209999999999994</c:v>
                </c:pt>
                <c:pt idx="1296">
                  <c:v>-38.207999999999998</c:v>
                </c:pt>
                <c:pt idx="1297">
                  <c:v>-38.205999999999996</c:v>
                </c:pt>
                <c:pt idx="1298">
                  <c:v>-38.203999999999994</c:v>
                </c:pt>
                <c:pt idx="1299">
                  <c:v>-38.201999999999998</c:v>
                </c:pt>
                <c:pt idx="1300">
                  <c:v>-38.199999999999996</c:v>
                </c:pt>
                <c:pt idx="1301">
                  <c:v>-38.198</c:v>
                </c:pt>
                <c:pt idx="1302">
                  <c:v>-38.195999999999998</c:v>
                </c:pt>
                <c:pt idx="1303">
                  <c:v>-38.193999999999996</c:v>
                </c:pt>
                <c:pt idx="1304">
                  <c:v>-38.192</c:v>
                </c:pt>
                <c:pt idx="1305">
                  <c:v>-38.19</c:v>
                </c:pt>
                <c:pt idx="1306">
                  <c:v>-38.187999999999995</c:v>
                </c:pt>
                <c:pt idx="1307">
                  <c:v>-38.186</c:v>
                </c:pt>
                <c:pt idx="1308">
                  <c:v>-38.183999999999997</c:v>
                </c:pt>
                <c:pt idx="1309">
                  <c:v>-38.181999999999995</c:v>
                </c:pt>
                <c:pt idx="1310">
                  <c:v>-38.18</c:v>
                </c:pt>
                <c:pt idx="1311">
                  <c:v>-38.177999999999997</c:v>
                </c:pt>
                <c:pt idx="1312">
                  <c:v>-38.175999999999995</c:v>
                </c:pt>
                <c:pt idx="1313">
                  <c:v>-38.173999999999999</c:v>
                </c:pt>
                <c:pt idx="1314">
                  <c:v>-38.171999999999997</c:v>
                </c:pt>
                <c:pt idx="1315">
                  <c:v>-38.169999999999995</c:v>
                </c:pt>
                <c:pt idx="1316">
                  <c:v>-38.167999999999999</c:v>
                </c:pt>
                <c:pt idx="1317">
                  <c:v>-38.165999999999997</c:v>
                </c:pt>
                <c:pt idx="1318">
                  <c:v>-38.163999999999994</c:v>
                </c:pt>
                <c:pt idx="1319">
                  <c:v>-38.161999999999999</c:v>
                </c:pt>
                <c:pt idx="1320">
                  <c:v>-38.159999999999997</c:v>
                </c:pt>
                <c:pt idx="1321">
                  <c:v>-38.157999999999994</c:v>
                </c:pt>
                <c:pt idx="1322">
                  <c:v>-38.155999999999999</c:v>
                </c:pt>
                <c:pt idx="1323">
                  <c:v>-38.153999999999996</c:v>
                </c:pt>
                <c:pt idx="1324">
                  <c:v>-38.151999999999994</c:v>
                </c:pt>
                <c:pt idx="1325">
                  <c:v>-38.15</c:v>
                </c:pt>
                <c:pt idx="1326">
                  <c:v>-38.147999999999996</c:v>
                </c:pt>
                <c:pt idx="1327">
                  <c:v>-38.146000000000001</c:v>
                </c:pt>
                <c:pt idx="1328">
                  <c:v>-38.143999999999998</c:v>
                </c:pt>
                <c:pt idx="1329">
                  <c:v>-38.141999999999996</c:v>
                </c:pt>
                <c:pt idx="1330">
                  <c:v>-38.14</c:v>
                </c:pt>
                <c:pt idx="1331">
                  <c:v>-38.137999999999998</c:v>
                </c:pt>
                <c:pt idx="1332">
                  <c:v>-38.135999999999996</c:v>
                </c:pt>
                <c:pt idx="1333">
                  <c:v>-38.134</c:v>
                </c:pt>
                <c:pt idx="1334">
                  <c:v>-38.131999999999998</c:v>
                </c:pt>
                <c:pt idx="1335">
                  <c:v>-38.129999999999995</c:v>
                </c:pt>
                <c:pt idx="1336">
                  <c:v>-38.128</c:v>
                </c:pt>
                <c:pt idx="1337">
                  <c:v>-38.125999999999998</c:v>
                </c:pt>
                <c:pt idx="1338">
                  <c:v>-38.123999999999995</c:v>
                </c:pt>
                <c:pt idx="1339">
                  <c:v>-38.122</c:v>
                </c:pt>
                <c:pt idx="1340">
                  <c:v>-38.119999999999997</c:v>
                </c:pt>
                <c:pt idx="1341">
                  <c:v>-38.117999999999995</c:v>
                </c:pt>
                <c:pt idx="1342">
                  <c:v>-38.116</c:v>
                </c:pt>
                <c:pt idx="1343">
                  <c:v>-38.113999999999997</c:v>
                </c:pt>
                <c:pt idx="1344">
                  <c:v>-38.111999999999995</c:v>
                </c:pt>
                <c:pt idx="1345">
                  <c:v>-38.11</c:v>
                </c:pt>
                <c:pt idx="1346">
                  <c:v>-38.107999999999997</c:v>
                </c:pt>
                <c:pt idx="1347">
                  <c:v>-38.105999999999995</c:v>
                </c:pt>
                <c:pt idx="1348">
                  <c:v>-38.103999999999999</c:v>
                </c:pt>
                <c:pt idx="1349">
                  <c:v>-38.101999999999997</c:v>
                </c:pt>
                <c:pt idx="1350">
                  <c:v>-38.099999999999994</c:v>
                </c:pt>
                <c:pt idx="1351">
                  <c:v>-38.097999999999999</c:v>
                </c:pt>
                <c:pt idx="1352">
                  <c:v>-38.095999999999997</c:v>
                </c:pt>
                <c:pt idx="1353">
                  <c:v>-38.093999999999994</c:v>
                </c:pt>
                <c:pt idx="1354">
                  <c:v>-38.091999999999999</c:v>
                </c:pt>
                <c:pt idx="1355">
                  <c:v>-38.089999999999996</c:v>
                </c:pt>
                <c:pt idx="1356">
                  <c:v>-38.087999999999994</c:v>
                </c:pt>
                <c:pt idx="1357">
                  <c:v>-38.085999999999999</c:v>
                </c:pt>
                <c:pt idx="1358">
                  <c:v>-38.083999999999996</c:v>
                </c:pt>
                <c:pt idx="1359">
                  <c:v>-38.081999999999994</c:v>
                </c:pt>
                <c:pt idx="1360">
                  <c:v>-38.08</c:v>
                </c:pt>
                <c:pt idx="1361">
                  <c:v>-38.077999999999996</c:v>
                </c:pt>
                <c:pt idx="1362">
                  <c:v>-38.075999999999993</c:v>
                </c:pt>
                <c:pt idx="1363">
                  <c:v>-38.073999999999998</c:v>
                </c:pt>
                <c:pt idx="1364">
                  <c:v>-38.071999999999996</c:v>
                </c:pt>
                <c:pt idx="1365">
                  <c:v>-38.07</c:v>
                </c:pt>
                <c:pt idx="1366">
                  <c:v>-38.067999999999998</c:v>
                </c:pt>
                <c:pt idx="1367">
                  <c:v>-38.065999999999995</c:v>
                </c:pt>
                <c:pt idx="1368">
                  <c:v>-38.064</c:v>
                </c:pt>
                <c:pt idx="1369">
                  <c:v>-38.061999999999998</c:v>
                </c:pt>
                <c:pt idx="1370">
                  <c:v>-38.059999999999995</c:v>
                </c:pt>
                <c:pt idx="1371">
                  <c:v>-38.058</c:v>
                </c:pt>
                <c:pt idx="1372">
                  <c:v>-38.055999999999997</c:v>
                </c:pt>
                <c:pt idx="1373">
                  <c:v>-38.053999999999995</c:v>
                </c:pt>
                <c:pt idx="1374">
                  <c:v>-38.052</c:v>
                </c:pt>
                <c:pt idx="1375">
                  <c:v>-38.049999999999997</c:v>
                </c:pt>
                <c:pt idx="1376">
                  <c:v>-38.047999999999995</c:v>
                </c:pt>
                <c:pt idx="1377">
                  <c:v>-38.045999999999999</c:v>
                </c:pt>
                <c:pt idx="1378">
                  <c:v>-38.043999999999997</c:v>
                </c:pt>
                <c:pt idx="1379">
                  <c:v>-38.041999999999994</c:v>
                </c:pt>
                <c:pt idx="1380">
                  <c:v>-38.04</c:v>
                </c:pt>
                <c:pt idx="1381">
                  <c:v>-38.037999999999997</c:v>
                </c:pt>
                <c:pt idx="1382">
                  <c:v>-38.035999999999994</c:v>
                </c:pt>
                <c:pt idx="1383">
                  <c:v>-38.033999999999999</c:v>
                </c:pt>
                <c:pt idx="1384">
                  <c:v>-38.031999999999996</c:v>
                </c:pt>
                <c:pt idx="1385">
                  <c:v>-38.029999999999994</c:v>
                </c:pt>
                <c:pt idx="1386">
                  <c:v>-38.027999999999999</c:v>
                </c:pt>
                <c:pt idx="1387">
                  <c:v>-38.025999999999996</c:v>
                </c:pt>
                <c:pt idx="1388">
                  <c:v>-38.024000000000001</c:v>
                </c:pt>
                <c:pt idx="1389">
                  <c:v>-38.021999999999998</c:v>
                </c:pt>
                <c:pt idx="1390">
                  <c:v>-38.019999999999996</c:v>
                </c:pt>
                <c:pt idx="1391">
                  <c:v>-38.018000000000001</c:v>
                </c:pt>
                <c:pt idx="1392">
                  <c:v>-38.015999999999998</c:v>
                </c:pt>
                <c:pt idx="1393">
                  <c:v>-38.013999999999996</c:v>
                </c:pt>
                <c:pt idx="1394">
                  <c:v>-38.012</c:v>
                </c:pt>
                <c:pt idx="1395">
                  <c:v>-38.01</c:v>
                </c:pt>
                <c:pt idx="1396">
                  <c:v>-38.007999999999996</c:v>
                </c:pt>
                <c:pt idx="1397">
                  <c:v>-38.006</c:v>
                </c:pt>
                <c:pt idx="1398">
                  <c:v>-38.003999999999998</c:v>
                </c:pt>
                <c:pt idx="1399">
                  <c:v>-38.001999999999995</c:v>
                </c:pt>
                <c:pt idx="1400">
                  <c:v>-38</c:v>
                </c:pt>
                <c:pt idx="1401">
                  <c:v>-37.997999999999998</c:v>
                </c:pt>
                <c:pt idx="1402">
                  <c:v>-37.995999999999995</c:v>
                </c:pt>
                <c:pt idx="1403">
                  <c:v>-37.994</c:v>
                </c:pt>
                <c:pt idx="1404">
                  <c:v>-37.991999999999997</c:v>
                </c:pt>
                <c:pt idx="1405">
                  <c:v>-37.989999999999995</c:v>
                </c:pt>
                <c:pt idx="1406">
                  <c:v>-37.988</c:v>
                </c:pt>
                <c:pt idx="1407">
                  <c:v>-37.985999999999997</c:v>
                </c:pt>
                <c:pt idx="1408">
                  <c:v>-37.983999999999995</c:v>
                </c:pt>
                <c:pt idx="1409">
                  <c:v>-37.981999999999999</c:v>
                </c:pt>
                <c:pt idx="1410">
                  <c:v>-37.979999999999997</c:v>
                </c:pt>
                <c:pt idx="1411">
                  <c:v>-37.977999999999994</c:v>
                </c:pt>
                <c:pt idx="1412">
                  <c:v>-37.975999999999999</c:v>
                </c:pt>
                <c:pt idx="1413">
                  <c:v>-37.973999999999997</c:v>
                </c:pt>
                <c:pt idx="1414">
                  <c:v>-37.971999999999994</c:v>
                </c:pt>
                <c:pt idx="1415">
                  <c:v>-37.97</c:v>
                </c:pt>
                <c:pt idx="1416">
                  <c:v>-37.967999999999996</c:v>
                </c:pt>
                <c:pt idx="1417">
                  <c:v>-37.965999999999994</c:v>
                </c:pt>
                <c:pt idx="1418">
                  <c:v>-37.963999999999999</c:v>
                </c:pt>
                <c:pt idx="1419">
                  <c:v>-37.961999999999996</c:v>
                </c:pt>
                <c:pt idx="1420">
                  <c:v>-37.959999999999994</c:v>
                </c:pt>
                <c:pt idx="1421">
                  <c:v>-37.957999999999998</c:v>
                </c:pt>
                <c:pt idx="1422">
                  <c:v>-37.955999999999996</c:v>
                </c:pt>
                <c:pt idx="1423">
                  <c:v>-37.953999999999994</c:v>
                </c:pt>
                <c:pt idx="1424">
                  <c:v>-37.951999999999998</c:v>
                </c:pt>
                <c:pt idx="1425">
                  <c:v>-37.949999999999996</c:v>
                </c:pt>
                <c:pt idx="1426">
                  <c:v>-37.948</c:v>
                </c:pt>
                <c:pt idx="1427">
                  <c:v>-37.945999999999998</c:v>
                </c:pt>
                <c:pt idx="1428">
                  <c:v>-37.943999999999996</c:v>
                </c:pt>
                <c:pt idx="1429">
                  <c:v>-37.942</c:v>
                </c:pt>
                <c:pt idx="1430">
                  <c:v>-37.94</c:v>
                </c:pt>
                <c:pt idx="1431">
                  <c:v>-37.937999999999995</c:v>
                </c:pt>
                <c:pt idx="1432">
                  <c:v>-37.936</c:v>
                </c:pt>
                <c:pt idx="1433">
                  <c:v>-37.933999999999997</c:v>
                </c:pt>
                <c:pt idx="1434">
                  <c:v>-37.931999999999995</c:v>
                </c:pt>
                <c:pt idx="1435">
                  <c:v>-37.93</c:v>
                </c:pt>
                <c:pt idx="1436">
                  <c:v>-37.927999999999997</c:v>
                </c:pt>
                <c:pt idx="1437">
                  <c:v>-37.925999999999995</c:v>
                </c:pt>
                <c:pt idx="1438">
                  <c:v>-37.923999999999999</c:v>
                </c:pt>
                <c:pt idx="1439">
                  <c:v>-37.921999999999997</c:v>
                </c:pt>
                <c:pt idx="1440">
                  <c:v>-37.919999999999995</c:v>
                </c:pt>
                <c:pt idx="1441">
                  <c:v>-37.917999999999999</c:v>
                </c:pt>
                <c:pt idx="1442">
                  <c:v>-37.915999999999997</c:v>
                </c:pt>
                <c:pt idx="1443">
                  <c:v>-37.913999999999994</c:v>
                </c:pt>
                <c:pt idx="1444">
                  <c:v>-37.911999999999999</c:v>
                </c:pt>
                <c:pt idx="1445">
                  <c:v>-37.909999999999997</c:v>
                </c:pt>
                <c:pt idx="1446">
                  <c:v>-37.907999999999994</c:v>
                </c:pt>
                <c:pt idx="1447">
                  <c:v>-37.905999999999999</c:v>
                </c:pt>
                <c:pt idx="1448">
                  <c:v>-37.903999999999996</c:v>
                </c:pt>
                <c:pt idx="1449">
                  <c:v>-37.901999999999994</c:v>
                </c:pt>
                <c:pt idx="1450">
                  <c:v>-37.9</c:v>
                </c:pt>
                <c:pt idx="1451">
                  <c:v>-37.897999999999996</c:v>
                </c:pt>
                <c:pt idx="1452">
                  <c:v>-37.896000000000001</c:v>
                </c:pt>
                <c:pt idx="1453">
                  <c:v>-37.893999999999998</c:v>
                </c:pt>
                <c:pt idx="1454">
                  <c:v>-37.891999999999996</c:v>
                </c:pt>
                <c:pt idx="1455">
                  <c:v>-37.89</c:v>
                </c:pt>
                <c:pt idx="1456">
                  <c:v>-37.887999999999998</c:v>
                </c:pt>
                <c:pt idx="1457">
                  <c:v>-37.885999999999996</c:v>
                </c:pt>
                <c:pt idx="1458">
                  <c:v>-37.884</c:v>
                </c:pt>
                <c:pt idx="1459">
                  <c:v>-37.881999999999998</c:v>
                </c:pt>
                <c:pt idx="1460">
                  <c:v>-37.879999999999995</c:v>
                </c:pt>
                <c:pt idx="1461">
                  <c:v>-37.878</c:v>
                </c:pt>
                <c:pt idx="1462">
                  <c:v>-37.875999999999998</c:v>
                </c:pt>
                <c:pt idx="1463">
                  <c:v>-37.873999999999995</c:v>
                </c:pt>
                <c:pt idx="1464">
                  <c:v>-37.872</c:v>
                </c:pt>
                <c:pt idx="1465">
                  <c:v>-37.869999999999997</c:v>
                </c:pt>
                <c:pt idx="1466">
                  <c:v>-37.867999999999995</c:v>
                </c:pt>
                <c:pt idx="1467">
                  <c:v>-37.866</c:v>
                </c:pt>
                <c:pt idx="1468">
                  <c:v>-37.863999999999997</c:v>
                </c:pt>
                <c:pt idx="1469">
                  <c:v>-37.861999999999995</c:v>
                </c:pt>
                <c:pt idx="1470">
                  <c:v>-37.86</c:v>
                </c:pt>
                <c:pt idx="1471">
                  <c:v>-37.857999999999997</c:v>
                </c:pt>
                <c:pt idx="1472">
                  <c:v>-37.855999999999995</c:v>
                </c:pt>
                <c:pt idx="1473">
                  <c:v>-37.853999999999999</c:v>
                </c:pt>
                <c:pt idx="1474">
                  <c:v>-37.851999999999997</c:v>
                </c:pt>
                <c:pt idx="1475">
                  <c:v>-37.849999999999994</c:v>
                </c:pt>
                <c:pt idx="1476">
                  <c:v>-37.847999999999999</c:v>
                </c:pt>
                <c:pt idx="1477">
                  <c:v>-37.845999999999997</c:v>
                </c:pt>
                <c:pt idx="1478">
                  <c:v>-37.843999999999994</c:v>
                </c:pt>
                <c:pt idx="1479">
                  <c:v>-37.841999999999999</c:v>
                </c:pt>
                <c:pt idx="1480">
                  <c:v>-37.839999999999996</c:v>
                </c:pt>
                <c:pt idx="1481">
                  <c:v>-37.837999999999994</c:v>
                </c:pt>
                <c:pt idx="1482">
                  <c:v>-37.835999999999999</c:v>
                </c:pt>
                <c:pt idx="1483">
                  <c:v>-37.833999999999996</c:v>
                </c:pt>
                <c:pt idx="1484">
                  <c:v>-37.831999999999994</c:v>
                </c:pt>
                <c:pt idx="1485">
                  <c:v>-37.83</c:v>
                </c:pt>
                <c:pt idx="1486">
                  <c:v>-37.827999999999996</c:v>
                </c:pt>
                <c:pt idx="1487">
                  <c:v>-37.825999999999993</c:v>
                </c:pt>
                <c:pt idx="1488">
                  <c:v>-37.823999999999998</c:v>
                </c:pt>
                <c:pt idx="1489">
                  <c:v>-37.821999999999996</c:v>
                </c:pt>
                <c:pt idx="1490">
                  <c:v>-37.82</c:v>
                </c:pt>
                <c:pt idx="1491">
                  <c:v>-37.817999999999998</c:v>
                </c:pt>
                <c:pt idx="1492">
                  <c:v>-37.815999999999995</c:v>
                </c:pt>
                <c:pt idx="1493">
                  <c:v>-37.814</c:v>
                </c:pt>
                <c:pt idx="1494">
                  <c:v>-37.811999999999998</c:v>
                </c:pt>
                <c:pt idx="1495">
                  <c:v>-37.809999999999995</c:v>
                </c:pt>
                <c:pt idx="1496">
                  <c:v>-37.808</c:v>
                </c:pt>
                <c:pt idx="1497">
                  <c:v>-37.805999999999997</c:v>
                </c:pt>
                <c:pt idx="1498">
                  <c:v>-37.803999999999995</c:v>
                </c:pt>
                <c:pt idx="1499">
                  <c:v>-37.802</c:v>
                </c:pt>
                <c:pt idx="1500">
                  <c:v>-37.799999999999997</c:v>
                </c:pt>
                <c:pt idx="1501">
                  <c:v>-37.797999999999995</c:v>
                </c:pt>
                <c:pt idx="1502">
                  <c:v>-37.795999999999999</c:v>
                </c:pt>
                <c:pt idx="1503">
                  <c:v>-37.793999999999997</c:v>
                </c:pt>
                <c:pt idx="1504">
                  <c:v>-37.791999999999994</c:v>
                </c:pt>
                <c:pt idx="1505">
                  <c:v>-37.79</c:v>
                </c:pt>
                <c:pt idx="1506">
                  <c:v>-37.787999999999997</c:v>
                </c:pt>
                <c:pt idx="1507">
                  <c:v>-37.785999999999994</c:v>
                </c:pt>
                <c:pt idx="1508">
                  <c:v>-37.783999999999999</c:v>
                </c:pt>
                <c:pt idx="1509">
                  <c:v>-37.781999999999996</c:v>
                </c:pt>
                <c:pt idx="1510">
                  <c:v>-37.779999999999994</c:v>
                </c:pt>
                <c:pt idx="1511">
                  <c:v>-37.777999999999999</c:v>
                </c:pt>
                <c:pt idx="1512">
                  <c:v>-37.775999999999996</c:v>
                </c:pt>
                <c:pt idx="1513">
                  <c:v>-37.774000000000001</c:v>
                </c:pt>
                <c:pt idx="1514">
                  <c:v>-37.771999999999998</c:v>
                </c:pt>
                <c:pt idx="1515">
                  <c:v>-37.769999999999996</c:v>
                </c:pt>
                <c:pt idx="1516">
                  <c:v>-37.768000000000001</c:v>
                </c:pt>
                <c:pt idx="1517">
                  <c:v>-37.765999999999998</c:v>
                </c:pt>
                <c:pt idx="1518">
                  <c:v>-37.763999999999996</c:v>
                </c:pt>
                <c:pt idx="1519">
                  <c:v>-37.762</c:v>
                </c:pt>
                <c:pt idx="1520">
                  <c:v>-37.76</c:v>
                </c:pt>
                <c:pt idx="1521">
                  <c:v>-37.757999999999996</c:v>
                </c:pt>
                <c:pt idx="1522">
                  <c:v>-37.756</c:v>
                </c:pt>
                <c:pt idx="1523">
                  <c:v>-37.753999999999998</c:v>
                </c:pt>
                <c:pt idx="1524">
                  <c:v>-37.751999999999995</c:v>
                </c:pt>
                <c:pt idx="1525">
                  <c:v>-37.75</c:v>
                </c:pt>
                <c:pt idx="1526">
                  <c:v>-37.747999999999998</c:v>
                </c:pt>
                <c:pt idx="1527">
                  <c:v>-37.745999999999995</c:v>
                </c:pt>
                <c:pt idx="1528">
                  <c:v>-37.744</c:v>
                </c:pt>
                <c:pt idx="1529">
                  <c:v>-37.741999999999997</c:v>
                </c:pt>
                <c:pt idx="1530">
                  <c:v>-37.739999999999995</c:v>
                </c:pt>
                <c:pt idx="1531">
                  <c:v>-37.738</c:v>
                </c:pt>
                <c:pt idx="1532">
                  <c:v>-37.735999999999997</c:v>
                </c:pt>
                <c:pt idx="1533">
                  <c:v>-37.733999999999995</c:v>
                </c:pt>
                <c:pt idx="1534">
                  <c:v>-37.731999999999999</c:v>
                </c:pt>
                <c:pt idx="1535">
                  <c:v>-37.729999999999997</c:v>
                </c:pt>
                <c:pt idx="1536">
                  <c:v>-37.727999999999994</c:v>
                </c:pt>
                <c:pt idx="1537">
                  <c:v>-37.725999999999999</c:v>
                </c:pt>
                <c:pt idx="1538">
                  <c:v>-37.723999999999997</c:v>
                </c:pt>
                <c:pt idx="1539">
                  <c:v>-37.721999999999994</c:v>
                </c:pt>
                <c:pt idx="1540">
                  <c:v>-37.72</c:v>
                </c:pt>
                <c:pt idx="1541">
                  <c:v>-37.717999999999996</c:v>
                </c:pt>
                <c:pt idx="1542">
                  <c:v>-37.715999999999994</c:v>
                </c:pt>
                <c:pt idx="1543">
                  <c:v>-37.713999999999999</c:v>
                </c:pt>
                <c:pt idx="1544">
                  <c:v>-37.711999999999996</c:v>
                </c:pt>
                <c:pt idx="1545">
                  <c:v>-37.709999999999994</c:v>
                </c:pt>
                <c:pt idx="1546">
                  <c:v>-37.707999999999998</c:v>
                </c:pt>
                <c:pt idx="1547">
                  <c:v>-37.705999999999996</c:v>
                </c:pt>
                <c:pt idx="1548">
                  <c:v>-37.703999999999994</c:v>
                </c:pt>
                <c:pt idx="1549">
                  <c:v>-37.701999999999998</c:v>
                </c:pt>
                <c:pt idx="1550">
                  <c:v>-37.699999999999996</c:v>
                </c:pt>
                <c:pt idx="1551">
                  <c:v>-37.698</c:v>
                </c:pt>
                <c:pt idx="1552">
                  <c:v>-37.695999999999998</c:v>
                </c:pt>
                <c:pt idx="1553">
                  <c:v>-37.693999999999996</c:v>
                </c:pt>
                <c:pt idx="1554">
                  <c:v>-37.692</c:v>
                </c:pt>
                <c:pt idx="1555">
                  <c:v>-37.69</c:v>
                </c:pt>
                <c:pt idx="1556">
                  <c:v>-37.687999999999995</c:v>
                </c:pt>
                <c:pt idx="1557">
                  <c:v>-37.686</c:v>
                </c:pt>
                <c:pt idx="1558">
                  <c:v>-37.683999999999997</c:v>
                </c:pt>
                <c:pt idx="1559">
                  <c:v>-37.681999999999995</c:v>
                </c:pt>
                <c:pt idx="1560">
                  <c:v>-37.68</c:v>
                </c:pt>
                <c:pt idx="1561">
                  <c:v>-37.677999999999997</c:v>
                </c:pt>
                <c:pt idx="1562">
                  <c:v>-37.675999999999995</c:v>
                </c:pt>
                <c:pt idx="1563">
                  <c:v>-37.673999999999999</c:v>
                </c:pt>
                <c:pt idx="1564">
                  <c:v>-37.671999999999997</c:v>
                </c:pt>
                <c:pt idx="1565">
                  <c:v>-37.669999999999995</c:v>
                </c:pt>
                <c:pt idx="1566">
                  <c:v>-37.667999999999999</c:v>
                </c:pt>
                <c:pt idx="1567">
                  <c:v>-37.665999999999997</c:v>
                </c:pt>
                <c:pt idx="1568">
                  <c:v>-37.663999999999994</c:v>
                </c:pt>
                <c:pt idx="1569">
                  <c:v>-37.661999999999999</c:v>
                </c:pt>
                <c:pt idx="1570">
                  <c:v>-37.659999999999997</c:v>
                </c:pt>
                <c:pt idx="1571">
                  <c:v>-37.657999999999994</c:v>
                </c:pt>
                <c:pt idx="1572">
                  <c:v>-37.655999999999999</c:v>
                </c:pt>
                <c:pt idx="1573">
                  <c:v>-37.653999999999996</c:v>
                </c:pt>
                <c:pt idx="1574">
                  <c:v>-37.651999999999994</c:v>
                </c:pt>
                <c:pt idx="1575">
                  <c:v>-37.65</c:v>
                </c:pt>
                <c:pt idx="1576">
                  <c:v>-37.647999999999996</c:v>
                </c:pt>
                <c:pt idx="1577">
                  <c:v>-37.646000000000001</c:v>
                </c:pt>
                <c:pt idx="1578">
                  <c:v>-37.643999999999998</c:v>
                </c:pt>
                <c:pt idx="1579">
                  <c:v>-37.641999999999996</c:v>
                </c:pt>
                <c:pt idx="1580">
                  <c:v>-37.64</c:v>
                </c:pt>
                <c:pt idx="1581">
                  <c:v>-37.637999999999998</c:v>
                </c:pt>
                <c:pt idx="1582">
                  <c:v>-37.635999999999996</c:v>
                </c:pt>
                <c:pt idx="1583">
                  <c:v>-37.634</c:v>
                </c:pt>
                <c:pt idx="1584">
                  <c:v>-37.631999999999998</c:v>
                </c:pt>
                <c:pt idx="1585">
                  <c:v>-37.629999999999995</c:v>
                </c:pt>
                <c:pt idx="1586">
                  <c:v>-37.628</c:v>
                </c:pt>
                <c:pt idx="1587">
                  <c:v>-37.625999999999998</c:v>
                </c:pt>
                <c:pt idx="1588">
                  <c:v>-37.623999999999995</c:v>
                </c:pt>
                <c:pt idx="1589">
                  <c:v>-37.622</c:v>
                </c:pt>
                <c:pt idx="1590">
                  <c:v>-37.619999999999997</c:v>
                </c:pt>
                <c:pt idx="1591">
                  <c:v>-37.617999999999995</c:v>
                </c:pt>
                <c:pt idx="1592">
                  <c:v>-37.616</c:v>
                </c:pt>
                <c:pt idx="1593">
                  <c:v>-37.613999999999997</c:v>
                </c:pt>
                <c:pt idx="1594">
                  <c:v>-37.611999999999995</c:v>
                </c:pt>
                <c:pt idx="1595">
                  <c:v>-37.61</c:v>
                </c:pt>
                <c:pt idx="1596">
                  <c:v>-37.607999999999997</c:v>
                </c:pt>
                <c:pt idx="1597">
                  <c:v>-37.605999999999995</c:v>
                </c:pt>
                <c:pt idx="1598">
                  <c:v>-37.603999999999999</c:v>
                </c:pt>
                <c:pt idx="1599">
                  <c:v>-37.601999999999997</c:v>
                </c:pt>
                <c:pt idx="1600">
                  <c:v>-37.599999999999994</c:v>
                </c:pt>
                <c:pt idx="1601">
                  <c:v>-37.597999999999999</c:v>
                </c:pt>
                <c:pt idx="1602">
                  <c:v>-37.595999999999997</c:v>
                </c:pt>
                <c:pt idx="1603">
                  <c:v>-37.593999999999994</c:v>
                </c:pt>
                <c:pt idx="1604">
                  <c:v>-37.591999999999999</c:v>
                </c:pt>
                <c:pt idx="1605">
                  <c:v>-37.589999999999996</c:v>
                </c:pt>
                <c:pt idx="1606">
                  <c:v>-37.587999999999994</c:v>
                </c:pt>
                <c:pt idx="1607">
                  <c:v>-37.585999999999999</c:v>
                </c:pt>
                <c:pt idx="1608">
                  <c:v>-37.583999999999996</c:v>
                </c:pt>
                <c:pt idx="1609">
                  <c:v>-37.581999999999994</c:v>
                </c:pt>
                <c:pt idx="1610">
                  <c:v>-37.58</c:v>
                </c:pt>
                <c:pt idx="1611">
                  <c:v>-37.577999999999996</c:v>
                </c:pt>
                <c:pt idx="1612">
                  <c:v>-37.575999999999993</c:v>
                </c:pt>
                <c:pt idx="1613">
                  <c:v>-37.573999999999998</c:v>
                </c:pt>
                <c:pt idx="1614">
                  <c:v>-37.571999999999996</c:v>
                </c:pt>
                <c:pt idx="1615">
                  <c:v>-37.57</c:v>
                </c:pt>
                <c:pt idx="1616">
                  <c:v>-37.567999999999998</c:v>
                </c:pt>
                <c:pt idx="1617">
                  <c:v>-37.565999999999995</c:v>
                </c:pt>
                <c:pt idx="1618">
                  <c:v>-37.564</c:v>
                </c:pt>
                <c:pt idx="1619">
                  <c:v>-37.561999999999998</c:v>
                </c:pt>
                <c:pt idx="1620">
                  <c:v>-37.559999999999995</c:v>
                </c:pt>
                <c:pt idx="1621">
                  <c:v>-37.558</c:v>
                </c:pt>
                <c:pt idx="1622">
                  <c:v>-37.555999999999997</c:v>
                </c:pt>
                <c:pt idx="1623">
                  <c:v>-37.553999999999995</c:v>
                </c:pt>
                <c:pt idx="1624">
                  <c:v>-37.552</c:v>
                </c:pt>
                <c:pt idx="1625">
                  <c:v>-37.549999999999997</c:v>
                </c:pt>
                <c:pt idx="1626">
                  <c:v>-37.547999999999995</c:v>
                </c:pt>
                <c:pt idx="1627">
                  <c:v>-37.545999999999999</c:v>
                </c:pt>
                <c:pt idx="1628">
                  <c:v>-37.543999999999997</c:v>
                </c:pt>
                <c:pt idx="1629">
                  <c:v>-37.541999999999994</c:v>
                </c:pt>
                <c:pt idx="1630">
                  <c:v>-37.54</c:v>
                </c:pt>
                <c:pt idx="1631">
                  <c:v>-37.537999999999997</c:v>
                </c:pt>
                <c:pt idx="1632">
                  <c:v>-37.535999999999994</c:v>
                </c:pt>
                <c:pt idx="1633">
                  <c:v>-37.533999999999999</c:v>
                </c:pt>
                <c:pt idx="1634">
                  <c:v>-37.531999999999996</c:v>
                </c:pt>
                <c:pt idx="1635">
                  <c:v>-37.529999999999994</c:v>
                </c:pt>
                <c:pt idx="1636">
                  <c:v>-37.527999999999999</c:v>
                </c:pt>
                <c:pt idx="1637">
                  <c:v>-37.525999999999996</c:v>
                </c:pt>
                <c:pt idx="1638">
                  <c:v>-37.524000000000001</c:v>
                </c:pt>
                <c:pt idx="1639">
                  <c:v>-37.521999999999998</c:v>
                </c:pt>
                <c:pt idx="1640">
                  <c:v>-37.519999999999996</c:v>
                </c:pt>
                <c:pt idx="1641">
                  <c:v>-37.518000000000001</c:v>
                </c:pt>
                <c:pt idx="1642">
                  <c:v>-37.515999999999998</c:v>
                </c:pt>
                <c:pt idx="1643">
                  <c:v>-37.513999999999996</c:v>
                </c:pt>
                <c:pt idx="1644">
                  <c:v>-37.512</c:v>
                </c:pt>
                <c:pt idx="1645">
                  <c:v>-37.51</c:v>
                </c:pt>
                <c:pt idx="1646">
                  <c:v>-37.507999999999996</c:v>
                </c:pt>
                <c:pt idx="1647">
                  <c:v>-37.506</c:v>
                </c:pt>
                <c:pt idx="1648">
                  <c:v>-37.503999999999998</c:v>
                </c:pt>
                <c:pt idx="1649">
                  <c:v>-37.501999999999995</c:v>
                </c:pt>
                <c:pt idx="1650">
                  <c:v>-37.5</c:v>
                </c:pt>
                <c:pt idx="1651">
                  <c:v>-37.497999999999998</c:v>
                </c:pt>
                <c:pt idx="1652">
                  <c:v>-37.495999999999995</c:v>
                </c:pt>
                <c:pt idx="1653">
                  <c:v>-37.494</c:v>
                </c:pt>
                <c:pt idx="1654">
                  <c:v>-37.491999999999997</c:v>
                </c:pt>
                <c:pt idx="1655">
                  <c:v>-37.489999999999995</c:v>
                </c:pt>
                <c:pt idx="1656">
                  <c:v>-37.488</c:v>
                </c:pt>
                <c:pt idx="1657">
                  <c:v>-37.485999999999997</c:v>
                </c:pt>
                <c:pt idx="1658">
                  <c:v>-37.483999999999995</c:v>
                </c:pt>
                <c:pt idx="1659">
                  <c:v>-37.481999999999999</c:v>
                </c:pt>
                <c:pt idx="1660">
                  <c:v>-37.479999999999997</c:v>
                </c:pt>
                <c:pt idx="1661">
                  <c:v>-37.477999999999994</c:v>
                </c:pt>
                <c:pt idx="1662">
                  <c:v>-37.475999999999999</c:v>
                </c:pt>
                <c:pt idx="1663">
                  <c:v>-37.473999999999997</c:v>
                </c:pt>
                <c:pt idx="1664">
                  <c:v>-37.471999999999994</c:v>
                </c:pt>
                <c:pt idx="1665">
                  <c:v>-37.47</c:v>
                </c:pt>
                <c:pt idx="1666">
                  <c:v>-37.467999999999996</c:v>
                </c:pt>
                <c:pt idx="1667">
                  <c:v>-37.465999999999994</c:v>
                </c:pt>
                <c:pt idx="1668">
                  <c:v>-37.463999999999999</c:v>
                </c:pt>
                <c:pt idx="1669">
                  <c:v>-37.461999999999996</c:v>
                </c:pt>
                <c:pt idx="1670">
                  <c:v>-37.459999999999994</c:v>
                </c:pt>
                <c:pt idx="1671">
                  <c:v>-37.457999999999998</c:v>
                </c:pt>
                <c:pt idx="1672">
                  <c:v>-37.455999999999996</c:v>
                </c:pt>
                <c:pt idx="1673">
                  <c:v>-37.453999999999994</c:v>
                </c:pt>
                <c:pt idx="1674">
                  <c:v>-37.451999999999998</c:v>
                </c:pt>
                <c:pt idx="1675">
                  <c:v>-37.449999999999996</c:v>
                </c:pt>
                <c:pt idx="1676">
                  <c:v>-37.448</c:v>
                </c:pt>
                <c:pt idx="1677">
                  <c:v>-37.445999999999998</c:v>
                </c:pt>
                <c:pt idx="1678">
                  <c:v>-37.443999999999996</c:v>
                </c:pt>
                <c:pt idx="1679">
                  <c:v>-37.442</c:v>
                </c:pt>
                <c:pt idx="1680">
                  <c:v>-37.44</c:v>
                </c:pt>
                <c:pt idx="1681">
                  <c:v>-37.437999999999995</c:v>
                </c:pt>
                <c:pt idx="1682">
                  <c:v>-37.436</c:v>
                </c:pt>
                <c:pt idx="1683">
                  <c:v>-37.433999999999997</c:v>
                </c:pt>
                <c:pt idx="1684">
                  <c:v>-37.431999999999995</c:v>
                </c:pt>
                <c:pt idx="1685">
                  <c:v>-37.43</c:v>
                </c:pt>
                <c:pt idx="1686">
                  <c:v>-37.427999999999997</c:v>
                </c:pt>
                <c:pt idx="1687">
                  <c:v>-37.425999999999995</c:v>
                </c:pt>
                <c:pt idx="1688">
                  <c:v>-37.423999999999999</c:v>
                </c:pt>
                <c:pt idx="1689">
                  <c:v>-37.421999999999997</c:v>
                </c:pt>
                <c:pt idx="1690">
                  <c:v>-37.419999999999995</c:v>
                </c:pt>
                <c:pt idx="1691">
                  <c:v>-37.417999999999999</c:v>
                </c:pt>
                <c:pt idx="1692">
                  <c:v>-37.415999999999997</c:v>
                </c:pt>
                <c:pt idx="1693">
                  <c:v>-37.413999999999994</c:v>
                </c:pt>
                <c:pt idx="1694">
                  <c:v>-37.411999999999999</c:v>
                </c:pt>
                <c:pt idx="1695">
                  <c:v>-37.409999999999997</c:v>
                </c:pt>
                <c:pt idx="1696">
                  <c:v>-37.407999999999994</c:v>
                </c:pt>
                <c:pt idx="1697">
                  <c:v>-37.405999999999999</c:v>
                </c:pt>
                <c:pt idx="1698">
                  <c:v>-37.403999999999996</c:v>
                </c:pt>
                <c:pt idx="1699">
                  <c:v>-37.401999999999994</c:v>
                </c:pt>
                <c:pt idx="1700">
                  <c:v>-37.4</c:v>
                </c:pt>
                <c:pt idx="1701">
                  <c:v>-37.397999999999996</c:v>
                </c:pt>
                <c:pt idx="1702">
                  <c:v>-37.396000000000001</c:v>
                </c:pt>
                <c:pt idx="1703">
                  <c:v>-37.393999999999998</c:v>
                </c:pt>
                <c:pt idx="1704">
                  <c:v>-37.391999999999996</c:v>
                </c:pt>
                <c:pt idx="1705">
                  <c:v>-37.39</c:v>
                </c:pt>
                <c:pt idx="1706">
                  <c:v>-37.387999999999998</c:v>
                </c:pt>
                <c:pt idx="1707">
                  <c:v>-37.385999999999996</c:v>
                </c:pt>
                <c:pt idx="1708">
                  <c:v>-37.384</c:v>
                </c:pt>
                <c:pt idx="1709">
                  <c:v>-37.381999999999998</c:v>
                </c:pt>
                <c:pt idx="1710">
                  <c:v>-37.379999999999995</c:v>
                </c:pt>
                <c:pt idx="1711">
                  <c:v>-37.378</c:v>
                </c:pt>
                <c:pt idx="1712">
                  <c:v>-37.375999999999998</c:v>
                </c:pt>
                <c:pt idx="1713">
                  <c:v>-37.373999999999995</c:v>
                </c:pt>
                <c:pt idx="1714">
                  <c:v>-37.372</c:v>
                </c:pt>
                <c:pt idx="1715">
                  <c:v>-37.369999999999997</c:v>
                </c:pt>
                <c:pt idx="1716">
                  <c:v>-37.367999999999995</c:v>
                </c:pt>
                <c:pt idx="1717">
                  <c:v>-37.366</c:v>
                </c:pt>
                <c:pt idx="1718">
                  <c:v>-37.363999999999997</c:v>
                </c:pt>
                <c:pt idx="1719">
                  <c:v>-37.361999999999995</c:v>
                </c:pt>
                <c:pt idx="1720">
                  <c:v>-37.36</c:v>
                </c:pt>
                <c:pt idx="1721">
                  <c:v>-37.357999999999997</c:v>
                </c:pt>
                <c:pt idx="1722">
                  <c:v>-37.355999999999995</c:v>
                </c:pt>
                <c:pt idx="1723">
                  <c:v>-37.353999999999999</c:v>
                </c:pt>
                <c:pt idx="1724">
                  <c:v>-37.351999999999997</c:v>
                </c:pt>
                <c:pt idx="1725">
                  <c:v>-37.349999999999994</c:v>
                </c:pt>
                <c:pt idx="1726">
                  <c:v>-37.347999999999999</c:v>
                </c:pt>
                <c:pt idx="1727">
                  <c:v>-37.345999999999997</c:v>
                </c:pt>
                <c:pt idx="1728">
                  <c:v>-37.343999999999994</c:v>
                </c:pt>
                <c:pt idx="1729">
                  <c:v>-37.341999999999999</c:v>
                </c:pt>
                <c:pt idx="1730">
                  <c:v>-37.339999999999996</c:v>
                </c:pt>
                <c:pt idx="1731">
                  <c:v>-37.337999999999994</c:v>
                </c:pt>
                <c:pt idx="1732">
                  <c:v>-37.335999999999999</c:v>
                </c:pt>
                <c:pt idx="1733">
                  <c:v>-37.333999999999996</c:v>
                </c:pt>
                <c:pt idx="1734">
                  <c:v>-37.331999999999994</c:v>
                </c:pt>
                <c:pt idx="1735">
                  <c:v>-37.33</c:v>
                </c:pt>
                <c:pt idx="1736">
                  <c:v>-37.327999999999996</c:v>
                </c:pt>
                <c:pt idx="1737">
                  <c:v>-37.325999999999993</c:v>
                </c:pt>
                <c:pt idx="1738">
                  <c:v>-37.323999999999998</c:v>
                </c:pt>
                <c:pt idx="1739">
                  <c:v>-37.321999999999996</c:v>
                </c:pt>
                <c:pt idx="1740">
                  <c:v>-37.32</c:v>
                </c:pt>
                <c:pt idx="1741">
                  <c:v>-37.317999999999998</c:v>
                </c:pt>
                <c:pt idx="1742">
                  <c:v>-37.315999999999995</c:v>
                </c:pt>
                <c:pt idx="1743">
                  <c:v>-37.314</c:v>
                </c:pt>
                <c:pt idx="1744">
                  <c:v>-37.311999999999998</c:v>
                </c:pt>
                <c:pt idx="1745">
                  <c:v>-37.309999999999995</c:v>
                </c:pt>
                <c:pt idx="1746">
                  <c:v>-37.308</c:v>
                </c:pt>
                <c:pt idx="1747">
                  <c:v>-37.305999999999997</c:v>
                </c:pt>
                <c:pt idx="1748">
                  <c:v>-37.303999999999995</c:v>
                </c:pt>
                <c:pt idx="1749">
                  <c:v>-37.302</c:v>
                </c:pt>
                <c:pt idx="1750">
                  <c:v>-37.299999999999997</c:v>
                </c:pt>
                <c:pt idx="1751">
                  <c:v>-37.297999999999995</c:v>
                </c:pt>
                <c:pt idx="1752">
                  <c:v>-37.295999999999999</c:v>
                </c:pt>
                <c:pt idx="1753">
                  <c:v>-37.293999999999997</c:v>
                </c:pt>
                <c:pt idx="1754">
                  <c:v>-37.291999999999994</c:v>
                </c:pt>
                <c:pt idx="1755">
                  <c:v>-37.29</c:v>
                </c:pt>
                <c:pt idx="1756">
                  <c:v>-37.287999999999997</c:v>
                </c:pt>
                <c:pt idx="1757">
                  <c:v>-37.285999999999994</c:v>
                </c:pt>
                <c:pt idx="1758">
                  <c:v>-37.283999999999999</c:v>
                </c:pt>
                <c:pt idx="1759">
                  <c:v>-37.281999999999996</c:v>
                </c:pt>
                <c:pt idx="1760">
                  <c:v>-37.279999999999994</c:v>
                </c:pt>
                <c:pt idx="1761">
                  <c:v>-37.277999999999999</c:v>
                </c:pt>
                <c:pt idx="1762">
                  <c:v>-37.275999999999996</c:v>
                </c:pt>
                <c:pt idx="1763">
                  <c:v>-37.274000000000001</c:v>
                </c:pt>
                <c:pt idx="1764">
                  <c:v>-37.271999999999998</c:v>
                </c:pt>
                <c:pt idx="1765">
                  <c:v>-37.269999999999996</c:v>
                </c:pt>
                <c:pt idx="1766">
                  <c:v>-37.268000000000001</c:v>
                </c:pt>
                <c:pt idx="1767">
                  <c:v>-37.265999999999998</c:v>
                </c:pt>
                <c:pt idx="1768">
                  <c:v>-37.263999999999996</c:v>
                </c:pt>
                <c:pt idx="1769">
                  <c:v>-37.262</c:v>
                </c:pt>
                <c:pt idx="1770">
                  <c:v>-37.26</c:v>
                </c:pt>
                <c:pt idx="1771">
                  <c:v>-37.257999999999996</c:v>
                </c:pt>
                <c:pt idx="1772">
                  <c:v>-37.256</c:v>
                </c:pt>
                <c:pt idx="1773">
                  <c:v>-37.253999999999998</c:v>
                </c:pt>
                <c:pt idx="1774">
                  <c:v>-37.251999999999995</c:v>
                </c:pt>
                <c:pt idx="1775">
                  <c:v>-37.25</c:v>
                </c:pt>
                <c:pt idx="1776">
                  <c:v>-37.247999999999998</c:v>
                </c:pt>
                <c:pt idx="1777">
                  <c:v>-37.245999999999995</c:v>
                </c:pt>
                <c:pt idx="1778">
                  <c:v>-37.244</c:v>
                </c:pt>
                <c:pt idx="1779">
                  <c:v>-37.241999999999997</c:v>
                </c:pt>
                <c:pt idx="1780">
                  <c:v>-37.239999999999995</c:v>
                </c:pt>
                <c:pt idx="1781">
                  <c:v>-37.238</c:v>
                </c:pt>
                <c:pt idx="1782">
                  <c:v>-37.235999999999997</c:v>
                </c:pt>
                <c:pt idx="1783">
                  <c:v>-37.233999999999995</c:v>
                </c:pt>
                <c:pt idx="1784">
                  <c:v>-37.231999999999999</c:v>
                </c:pt>
                <c:pt idx="1785">
                  <c:v>-37.229999999999997</c:v>
                </c:pt>
                <c:pt idx="1786">
                  <c:v>-37.227999999999994</c:v>
                </c:pt>
                <c:pt idx="1787">
                  <c:v>-37.225999999999999</c:v>
                </c:pt>
                <c:pt idx="1788">
                  <c:v>-37.223999999999997</c:v>
                </c:pt>
                <c:pt idx="1789">
                  <c:v>-37.221999999999994</c:v>
                </c:pt>
                <c:pt idx="1790">
                  <c:v>-37.22</c:v>
                </c:pt>
                <c:pt idx="1791">
                  <c:v>-37.217999999999996</c:v>
                </c:pt>
                <c:pt idx="1792">
                  <c:v>-37.215999999999994</c:v>
                </c:pt>
                <c:pt idx="1793">
                  <c:v>-37.213999999999999</c:v>
                </c:pt>
                <c:pt idx="1794">
                  <c:v>-37.211999999999996</c:v>
                </c:pt>
                <c:pt idx="1795">
                  <c:v>-37.209999999999994</c:v>
                </c:pt>
                <c:pt idx="1796">
                  <c:v>-37.207999999999998</c:v>
                </c:pt>
                <c:pt idx="1797">
                  <c:v>-37.205999999999996</c:v>
                </c:pt>
                <c:pt idx="1798">
                  <c:v>-37.203999999999994</c:v>
                </c:pt>
                <c:pt idx="1799">
                  <c:v>-37.201999999999998</c:v>
                </c:pt>
                <c:pt idx="1800">
                  <c:v>-37.199999999999996</c:v>
                </c:pt>
                <c:pt idx="1801">
                  <c:v>-37.198</c:v>
                </c:pt>
                <c:pt idx="1802">
                  <c:v>-37.195999999999998</c:v>
                </c:pt>
                <c:pt idx="1803">
                  <c:v>-37.193999999999996</c:v>
                </c:pt>
                <c:pt idx="1804">
                  <c:v>-37.192</c:v>
                </c:pt>
                <c:pt idx="1805">
                  <c:v>-37.19</c:v>
                </c:pt>
                <c:pt idx="1806">
                  <c:v>-37.187999999999995</c:v>
                </c:pt>
                <c:pt idx="1807">
                  <c:v>-37.186</c:v>
                </c:pt>
                <c:pt idx="1808">
                  <c:v>-37.183999999999997</c:v>
                </c:pt>
                <c:pt idx="1809">
                  <c:v>-37.181999999999995</c:v>
                </c:pt>
                <c:pt idx="1810">
                  <c:v>-37.18</c:v>
                </c:pt>
                <c:pt idx="1811">
                  <c:v>-37.177999999999997</c:v>
                </c:pt>
                <c:pt idx="1812">
                  <c:v>-37.175999999999995</c:v>
                </c:pt>
                <c:pt idx="1813">
                  <c:v>-37.173999999999999</c:v>
                </c:pt>
                <c:pt idx="1814">
                  <c:v>-37.171999999999997</c:v>
                </c:pt>
                <c:pt idx="1815">
                  <c:v>-37.169999999999995</c:v>
                </c:pt>
                <c:pt idx="1816">
                  <c:v>-37.167999999999999</c:v>
                </c:pt>
                <c:pt idx="1817">
                  <c:v>-37.165999999999997</c:v>
                </c:pt>
                <c:pt idx="1818">
                  <c:v>-37.163999999999994</c:v>
                </c:pt>
                <c:pt idx="1819">
                  <c:v>-37.161999999999999</c:v>
                </c:pt>
                <c:pt idx="1820">
                  <c:v>-37.159999999999997</c:v>
                </c:pt>
                <c:pt idx="1821">
                  <c:v>-37.157999999999994</c:v>
                </c:pt>
                <c:pt idx="1822">
                  <c:v>-37.155999999999999</c:v>
                </c:pt>
                <c:pt idx="1823">
                  <c:v>-37.153999999999996</c:v>
                </c:pt>
                <c:pt idx="1824">
                  <c:v>-37.151999999999994</c:v>
                </c:pt>
                <c:pt idx="1825">
                  <c:v>-37.15</c:v>
                </c:pt>
                <c:pt idx="1826">
                  <c:v>-37.147999999999996</c:v>
                </c:pt>
                <c:pt idx="1827">
                  <c:v>-37.146000000000001</c:v>
                </c:pt>
                <c:pt idx="1828">
                  <c:v>-37.143999999999998</c:v>
                </c:pt>
                <c:pt idx="1829">
                  <c:v>-37.141999999999996</c:v>
                </c:pt>
                <c:pt idx="1830">
                  <c:v>-37.14</c:v>
                </c:pt>
                <c:pt idx="1831">
                  <c:v>-37.137999999999998</c:v>
                </c:pt>
                <c:pt idx="1832">
                  <c:v>-37.135999999999996</c:v>
                </c:pt>
                <c:pt idx="1833">
                  <c:v>-37.134</c:v>
                </c:pt>
                <c:pt idx="1834">
                  <c:v>-37.131999999999998</c:v>
                </c:pt>
                <c:pt idx="1835">
                  <c:v>-37.129999999999995</c:v>
                </c:pt>
                <c:pt idx="1836">
                  <c:v>-37.128</c:v>
                </c:pt>
                <c:pt idx="1837">
                  <c:v>-37.125999999999998</c:v>
                </c:pt>
                <c:pt idx="1838">
                  <c:v>-37.123999999999995</c:v>
                </c:pt>
                <c:pt idx="1839">
                  <c:v>-37.122</c:v>
                </c:pt>
                <c:pt idx="1840">
                  <c:v>-37.119999999999997</c:v>
                </c:pt>
                <c:pt idx="1841">
                  <c:v>-37.117999999999995</c:v>
                </c:pt>
                <c:pt idx="1842">
                  <c:v>-37.116</c:v>
                </c:pt>
                <c:pt idx="1843">
                  <c:v>-37.113999999999997</c:v>
                </c:pt>
                <c:pt idx="1844">
                  <c:v>-37.111999999999995</c:v>
                </c:pt>
                <c:pt idx="1845">
                  <c:v>-37.11</c:v>
                </c:pt>
                <c:pt idx="1846">
                  <c:v>-37.107999999999997</c:v>
                </c:pt>
                <c:pt idx="1847">
                  <c:v>-37.105999999999995</c:v>
                </c:pt>
                <c:pt idx="1848">
                  <c:v>-37.103999999999999</c:v>
                </c:pt>
                <c:pt idx="1849">
                  <c:v>-37.101999999999997</c:v>
                </c:pt>
                <c:pt idx="1850">
                  <c:v>-37.099999999999994</c:v>
                </c:pt>
                <c:pt idx="1851">
                  <c:v>-37.097999999999999</c:v>
                </c:pt>
                <c:pt idx="1852">
                  <c:v>-37.095999999999997</c:v>
                </c:pt>
                <c:pt idx="1853">
                  <c:v>-37.093999999999994</c:v>
                </c:pt>
                <c:pt idx="1854">
                  <c:v>-37.091999999999999</c:v>
                </c:pt>
                <c:pt idx="1855">
                  <c:v>-37.089999999999996</c:v>
                </c:pt>
                <c:pt idx="1856">
                  <c:v>-37.087999999999994</c:v>
                </c:pt>
                <c:pt idx="1857">
                  <c:v>-37.085999999999999</c:v>
                </c:pt>
                <c:pt idx="1858">
                  <c:v>-37.083999999999996</c:v>
                </c:pt>
                <c:pt idx="1859">
                  <c:v>-37.081999999999994</c:v>
                </c:pt>
                <c:pt idx="1860">
                  <c:v>-37.08</c:v>
                </c:pt>
                <c:pt idx="1861">
                  <c:v>-37.077999999999996</c:v>
                </c:pt>
                <c:pt idx="1862">
                  <c:v>-37.075999999999993</c:v>
                </c:pt>
                <c:pt idx="1863">
                  <c:v>-37.073999999999998</c:v>
                </c:pt>
                <c:pt idx="1864">
                  <c:v>-37.071999999999996</c:v>
                </c:pt>
                <c:pt idx="1865">
                  <c:v>-37.07</c:v>
                </c:pt>
                <c:pt idx="1866">
                  <c:v>-37.067999999999998</c:v>
                </c:pt>
                <c:pt idx="1867">
                  <c:v>-37.065999999999995</c:v>
                </c:pt>
                <c:pt idx="1868">
                  <c:v>-37.064</c:v>
                </c:pt>
                <c:pt idx="1869">
                  <c:v>-37.061999999999998</c:v>
                </c:pt>
                <c:pt idx="1870">
                  <c:v>-37.059999999999995</c:v>
                </c:pt>
                <c:pt idx="1871">
                  <c:v>-37.058</c:v>
                </c:pt>
                <c:pt idx="1872">
                  <c:v>-37.055999999999997</c:v>
                </c:pt>
                <c:pt idx="1873">
                  <c:v>-37.053999999999995</c:v>
                </c:pt>
                <c:pt idx="1874">
                  <c:v>-37.052</c:v>
                </c:pt>
                <c:pt idx="1875">
                  <c:v>-37.049999999999997</c:v>
                </c:pt>
                <c:pt idx="1876">
                  <c:v>-37.047999999999995</c:v>
                </c:pt>
                <c:pt idx="1877">
                  <c:v>-37.045999999999999</c:v>
                </c:pt>
                <c:pt idx="1878">
                  <c:v>-37.043999999999997</c:v>
                </c:pt>
                <c:pt idx="1879">
                  <c:v>-37.041999999999994</c:v>
                </c:pt>
                <c:pt idx="1880">
                  <c:v>-37.04</c:v>
                </c:pt>
                <c:pt idx="1881">
                  <c:v>-37.037999999999997</c:v>
                </c:pt>
                <c:pt idx="1882">
                  <c:v>-37.035999999999994</c:v>
                </c:pt>
                <c:pt idx="1883">
                  <c:v>-37.033999999999999</c:v>
                </c:pt>
                <c:pt idx="1884">
                  <c:v>-37.031999999999996</c:v>
                </c:pt>
                <c:pt idx="1885">
                  <c:v>-37.029999999999994</c:v>
                </c:pt>
                <c:pt idx="1886">
                  <c:v>-37.027999999999999</c:v>
                </c:pt>
                <c:pt idx="1887">
                  <c:v>-37.025999999999996</c:v>
                </c:pt>
                <c:pt idx="1888">
                  <c:v>-37.024000000000001</c:v>
                </c:pt>
                <c:pt idx="1889">
                  <c:v>-37.021999999999998</c:v>
                </c:pt>
                <c:pt idx="1890">
                  <c:v>-37.019999999999996</c:v>
                </c:pt>
                <c:pt idx="1891">
                  <c:v>-37.018000000000001</c:v>
                </c:pt>
                <c:pt idx="1892">
                  <c:v>-37.015999999999998</c:v>
                </c:pt>
                <c:pt idx="1893">
                  <c:v>-37.013999999999996</c:v>
                </c:pt>
                <c:pt idx="1894">
                  <c:v>-37.012</c:v>
                </c:pt>
                <c:pt idx="1895">
                  <c:v>-37.01</c:v>
                </c:pt>
                <c:pt idx="1896">
                  <c:v>-37.007999999999996</c:v>
                </c:pt>
                <c:pt idx="1897">
                  <c:v>-37.006</c:v>
                </c:pt>
                <c:pt idx="1898">
                  <c:v>-37.003999999999998</c:v>
                </c:pt>
                <c:pt idx="1899">
                  <c:v>-37.001999999999995</c:v>
                </c:pt>
                <c:pt idx="1900">
                  <c:v>-37</c:v>
                </c:pt>
                <c:pt idx="1901">
                  <c:v>-36.997999999999998</c:v>
                </c:pt>
                <c:pt idx="1902">
                  <c:v>-36.995999999999995</c:v>
                </c:pt>
                <c:pt idx="1903">
                  <c:v>-36.994</c:v>
                </c:pt>
                <c:pt idx="1904">
                  <c:v>-36.991999999999997</c:v>
                </c:pt>
                <c:pt idx="1905">
                  <c:v>-36.989999999999995</c:v>
                </c:pt>
                <c:pt idx="1906">
                  <c:v>-36.988</c:v>
                </c:pt>
                <c:pt idx="1907">
                  <c:v>-36.985999999999997</c:v>
                </c:pt>
                <c:pt idx="1908">
                  <c:v>-36.983999999999995</c:v>
                </c:pt>
                <c:pt idx="1909">
                  <c:v>-36.981999999999999</c:v>
                </c:pt>
                <c:pt idx="1910">
                  <c:v>-36.979999999999997</c:v>
                </c:pt>
                <c:pt idx="1911">
                  <c:v>-36.977999999999994</c:v>
                </c:pt>
                <c:pt idx="1912">
                  <c:v>-36.975999999999999</c:v>
                </c:pt>
                <c:pt idx="1913">
                  <c:v>-36.973999999999997</c:v>
                </c:pt>
                <c:pt idx="1914">
                  <c:v>-36.971999999999994</c:v>
                </c:pt>
                <c:pt idx="1915">
                  <c:v>-36.97</c:v>
                </c:pt>
                <c:pt idx="1916">
                  <c:v>-36.967999999999996</c:v>
                </c:pt>
                <c:pt idx="1917">
                  <c:v>-36.965999999999994</c:v>
                </c:pt>
                <c:pt idx="1918">
                  <c:v>-36.963999999999999</c:v>
                </c:pt>
                <c:pt idx="1919">
                  <c:v>-36.961999999999996</c:v>
                </c:pt>
                <c:pt idx="1920">
                  <c:v>-36.959999999999994</c:v>
                </c:pt>
                <c:pt idx="1921">
                  <c:v>-36.957999999999998</c:v>
                </c:pt>
                <c:pt idx="1922">
                  <c:v>-36.955999999999996</c:v>
                </c:pt>
                <c:pt idx="1923">
                  <c:v>-36.953999999999994</c:v>
                </c:pt>
                <c:pt idx="1924">
                  <c:v>-36.951999999999998</c:v>
                </c:pt>
                <c:pt idx="1925">
                  <c:v>-36.949999999999996</c:v>
                </c:pt>
                <c:pt idx="1926">
                  <c:v>-36.948</c:v>
                </c:pt>
                <c:pt idx="1927">
                  <c:v>-36.945999999999998</c:v>
                </c:pt>
                <c:pt idx="1928">
                  <c:v>-36.943999999999996</c:v>
                </c:pt>
                <c:pt idx="1929">
                  <c:v>-36.942</c:v>
                </c:pt>
                <c:pt idx="1930">
                  <c:v>-36.94</c:v>
                </c:pt>
                <c:pt idx="1931">
                  <c:v>-36.937999999999995</c:v>
                </c:pt>
                <c:pt idx="1932">
                  <c:v>-36.936</c:v>
                </c:pt>
                <c:pt idx="1933">
                  <c:v>-36.933999999999997</c:v>
                </c:pt>
                <c:pt idx="1934">
                  <c:v>-36.931999999999995</c:v>
                </c:pt>
                <c:pt idx="1935">
                  <c:v>-36.93</c:v>
                </c:pt>
                <c:pt idx="1936">
                  <c:v>-36.927999999999997</c:v>
                </c:pt>
                <c:pt idx="1937">
                  <c:v>-36.925999999999995</c:v>
                </c:pt>
                <c:pt idx="1938">
                  <c:v>-36.923999999999999</c:v>
                </c:pt>
                <c:pt idx="1939">
                  <c:v>-36.921999999999997</c:v>
                </c:pt>
                <c:pt idx="1940">
                  <c:v>-36.919999999999995</c:v>
                </c:pt>
                <c:pt idx="1941">
                  <c:v>-36.917999999999999</c:v>
                </c:pt>
                <c:pt idx="1942">
                  <c:v>-36.915999999999997</c:v>
                </c:pt>
                <c:pt idx="1943">
                  <c:v>-36.913999999999994</c:v>
                </c:pt>
                <c:pt idx="1944">
                  <c:v>-36.911999999999999</c:v>
                </c:pt>
                <c:pt idx="1945">
                  <c:v>-36.909999999999997</c:v>
                </c:pt>
                <c:pt idx="1946">
                  <c:v>-36.907999999999994</c:v>
                </c:pt>
                <c:pt idx="1947">
                  <c:v>-36.905999999999999</c:v>
                </c:pt>
                <c:pt idx="1948">
                  <c:v>-36.903999999999996</c:v>
                </c:pt>
                <c:pt idx="1949">
                  <c:v>-36.901999999999994</c:v>
                </c:pt>
                <c:pt idx="1950">
                  <c:v>-36.9</c:v>
                </c:pt>
                <c:pt idx="1951">
                  <c:v>-36.897999999999996</c:v>
                </c:pt>
                <c:pt idx="1952">
                  <c:v>-36.896000000000001</c:v>
                </c:pt>
                <c:pt idx="1953">
                  <c:v>-36.893999999999998</c:v>
                </c:pt>
                <c:pt idx="1954">
                  <c:v>-36.891999999999996</c:v>
                </c:pt>
                <c:pt idx="1955">
                  <c:v>-36.89</c:v>
                </c:pt>
                <c:pt idx="1956">
                  <c:v>-36.887999999999998</c:v>
                </c:pt>
                <c:pt idx="1957">
                  <c:v>-36.885999999999996</c:v>
                </c:pt>
                <c:pt idx="1958">
                  <c:v>-36.884</c:v>
                </c:pt>
                <c:pt idx="1959">
                  <c:v>-36.881999999999998</c:v>
                </c:pt>
                <c:pt idx="1960">
                  <c:v>-36.879999999999995</c:v>
                </c:pt>
                <c:pt idx="1961">
                  <c:v>-36.878</c:v>
                </c:pt>
                <c:pt idx="1962">
                  <c:v>-36.875999999999998</c:v>
                </c:pt>
                <c:pt idx="1963">
                  <c:v>-36.873999999999995</c:v>
                </c:pt>
                <c:pt idx="1964">
                  <c:v>-36.872</c:v>
                </c:pt>
                <c:pt idx="1965">
                  <c:v>-36.869999999999997</c:v>
                </c:pt>
                <c:pt idx="1966">
                  <c:v>-36.867999999999995</c:v>
                </c:pt>
                <c:pt idx="1967">
                  <c:v>-36.866</c:v>
                </c:pt>
                <c:pt idx="1968">
                  <c:v>-36.863999999999997</c:v>
                </c:pt>
                <c:pt idx="1969">
                  <c:v>-36.861999999999995</c:v>
                </c:pt>
                <c:pt idx="1970">
                  <c:v>-36.86</c:v>
                </c:pt>
                <c:pt idx="1971">
                  <c:v>-36.857999999999997</c:v>
                </c:pt>
                <c:pt idx="1972">
                  <c:v>-36.855999999999995</c:v>
                </c:pt>
                <c:pt idx="1973">
                  <c:v>-36.853999999999999</c:v>
                </c:pt>
                <c:pt idx="1974">
                  <c:v>-36.851999999999997</c:v>
                </c:pt>
                <c:pt idx="1975">
                  <c:v>-36.849999999999994</c:v>
                </c:pt>
                <c:pt idx="1976">
                  <c:v>-36.847999999999999</c:v>
                </c:pt>
                <c:pt idx="1977">
                  <c:v>-36.845999999999997</c:v>
                </c:pt>
                <c:pt idx="1978">
                  <c:v>-36.843999999999994</c:v>
                </c:pt>
                <c:pt idx="1979">
                  <c:v>-36.841999999999999</c:v>
                </c:pt>
                <c:pt idx="1980">
                  <c:v>-36.839999999999996</c:v>
                </c:pt>
                <c:pt idx="1981">
                  <c:v>-36.837999999999994</c:v>
                </c:pt>
                <c:pt idx="1982">
                  <c:v>-36.835999999999999</c:v>
                </c:pt>
                <c:pt idx="1983">
                  <c:v>-36.833999999999996</c:v>
                </c:pt>
                <c:pt idx="1984">
                  <c:v>-36.831999999999994</c:v>
                </c:pt>
                <c:pt idx="1985">
                  <c:v>-36.83</c:v>
                </c:pt>
                <c:pt idx="1986">
                  <c:v>-36.827999999999996</c:v>
                </c:pt>
                <c:pt idx="1987">
                  <c:v>-36.825999999999993</c:v>
                </c:pt>
                <c:pt idx="1988">
                  <c:v>-36.823999999999998</c:v>
                </c:pt>
                <c:pt idx="1989">
                  <c:v>-36.821999999999996</c:v>
                </c:pt>
                <c:pt idx="1990">
                  <c:v>-36.82</c:v>
                </c:pt>
                <c:pt idx="1991">
                  <c:v>-36.817999999999998</c:v>
                </c:pt>
                <c:pt idx="1992">
                  <c:v>-36.815999999999995</c:v>
                </c:pt>
                <c:pt idx="1993">
                  <c:v>-36.814</c:v>
                </c:pt>
                <c:pt idx="1994">
                  <c:v>-36.811999999999998</c:v>
                </c:pt>
                <c:pt idx="1995">
                  <c:v>-36.809999999999995</c:v>
                </c:pt>
                <c:pt idx="1996">
                  <c:v>-36.808</c:v>
                </c:pt>
                <c:pt idx="1997">
                  <c:v>-36.805999999999997</c:v>
                </c:pt>
                <c:pt idx="1998">
                  <c:v>-36.803999999999995</c:v>
                </c:pt>
                <c:pt idx="1999">
                  <c:v>-36.802</c:v>
                </c:pt>
                <c:pt idx="2000">
                  <c:v>-36.799999999999997</c:v>
                </c:pt>
                <c:pt idx="2001">
                  <c:v>-36.797999999999995</c:v>
                </c:pt>
                <c:pt idx="2002">
                  <c:v>-36.795999999999999</c:v>
                </c:pt>
                <c:pt idx="2003">
                  <c:v>-36.793999999999997</c:v>
                </c:pt>
                <c:pt idx="2004">
                  <c:v>-36.791999999999994</c:v>
                </c:pt>
                <c:pt idx="2005">
                  <c:v>-36.79</c:v>
                </c:pt>
                <c:pt idx="2006">
                  <c:v>-36.787999999999997</c:v>
                </c:pt>
                <c:pt idx="2007">
                  <c:v>-36.785999999999994</c:v>
                </c:pt>
                <c:pt idx="2008">
                  <c:v>-36.783999999999999</c:v>
                </c:pt>
                <c:pt idx="2009">
                  <c:v>-36.781999999999996</c:v>
                </c:pt>
                <c:pt idx="2010">
                  <c:v>-36.78</c:v>
                </c:pt>
                <c:pt idx="2011">
                  <c:v>-36.777999999999999</c:v>
                </c:pt>
                <c:pt idx="2012">
                  <c:v>-36.775999999999996</c:v>
                </c:pt>
                <c:pt idx="2013">
                  <c:v>-36.774000000000001</c:v>
                </c:pt>
                <c:pt idx="2014">
                  <c:v>-36.771999999999998</c:v>
                </c:pt>
                <c:pt idx="2015">
                  <c:v>-36.769999999999996</c:v>
                </c:pt>
                <c:pt idx="2016">
                  <c:v>-36.768000000000001</c:v>
                </c:pt>
                <c:pt idx="2017">
                  <c:v>-36.765999999999998</c:v>
                </c:pt>
                <c:pt idx="2018">
                  <c:v>-36.763999999999996</c:v>
                </c:pt>
                <c:pt idx="2019">
                  <c:v>-36.762</c:v>
                </c:pt>
                <c:pt idx="2020">
                  <c:v>-36.76</c:v>
                </c:pt>
                <c:pt idx="2021">
                  <c:v>-36.757999999999996</c:v>
                </c:pt>
                <c:pt idx="2022">
                  <c:v>-36.756</c:v>
                </c:pt>
                <c:pt idx="2023">
                  <c:v>-36.753999999999998</c:v>
                </c:pt>
                <c:pt idx="2024">
                  <c:v>-36.751999999999995</c:v>
                </c:pt>
                <c:pt idx="2025">
                  <c:v>-36.75</c:v>
                </c:pt>
                <c:pt idx="2026">
                  <c:v>-36.747999999999998</c:v>
                </c:pt>
                <c:pt idx="2027">
                  <c:v>-36.745999999999995</c:v>
                </c:pt>
                <c:pt idx="2028">
                  <c:v>-36.744</c:v>
                </c:pt>
                <c:pt idx="2029">
                  <c:v>-36.741999999999997</c:v>
                </c:pt>
                <c:pt idx="2030">
                  <c:v>-36.739999999999995</c:v>
                </c:pt>
                <c:pt idx="2031">
                  <c:v>-36.738</c:v>
                </c:pt>
                <c:pt idx="2032">
                  <c:v>-36.735999999999997</c:v>
                </c:pt>
                <c:pt idx="2033">
                  <c:v>-36.733999999999995</c:v>
                </c:pt>
                <c:pt idx="2034">
                  <c:v>-36.731999999999999</c:v>
                </c:pt>
                <c:pt idx="2035">
                  <c:v>-36.729999999999997</c:v>
                </c:pt>
                <c:pt idx="2036">
                  <c:v>-36.727999999999994</c:v>
                </c:pt>
                <c:pt idx="2037">
                  <c:v>-36.725999999999999</c:v>
                </c:pt>
                <c:pt idx="2038">
                  <c:v>-36.723999999999997</c:v>
                </c:pt>
                <c:pt idx="2039">
                  <c:v>-36.721999999999994</c:v>
                </c:pt>
                <c:pt idx="2040">
                  <c:v>-36.72</c:v>
                </c:pt>
                <c:pt idx="2041">
                  <c:v>-36.717999999999996</c:v>
                </c:pt>
                <c:pt idx="2042">
                  <c:v>-36.715999999999994</c:v>
                </c:pt>
                <c:pt idx="2043">
                  <c:v>-36.713999999999999</c:v>
                </c:pt>
                <c:pt idx="2044">
                  <c:v>-36.711999999999996</c:v>
                </c:pt>
                <c:pt idx="2045">
                  <c:v>-36.709999999999994</c:v>
                </c:pt>
                <c:pt idx="2046">
                  <c:v>-36.707999999999998</c:v>
                </c:pt>
                <c:pt idx="2047">
                  <c:v>-36.705999999999996</c:v>
                </c:pt>
                <c:pt idx="2048">
                  <c:v>-36.703999999999994</c:v>
                </c:pt>
                <c:pt idx="2049">
                  <c:v>-36.701999999999998</c:v>
                </c:pt>
                <c:pt idx="2050">
                  <c:v>-36.699999999999996</c:v>
                </c:pt>
                <c:pt idx="2051">
                  <c:v>-36.697999999999993</c:v>
                </c:pt>
                <c:pt idx="2052">
                  <c:v>-36.695999999999998</c:v>
                </c:pt>
                <c:pt idx="2053">
                  <c:v>-36.693999999999996</c:v>
                </c:pt>
                <c:pt idx="2054">
                  <c:v>-36.692</c:v>
                </c:pt>
                <c:pt idx="2055">
                  <c:v>-36.69</c:v>
                </c:pt>
                <c:pt idx="2056">
                  <c:v>-36.687999999999995</c:v>
                </c:pt>
                <c:pt idx="2057">
                  <c:v>-36.686</c:v>
                </c:pt>
                <c:pt idx="2058">
                  <c:v>-36.683999999999997</c:v>
                </c:pt>
                <c:pt idx="2059">
                  <c:v>-36.681999999999995</c:v>
                </c:pt>
                <c:pt idx="2060">
                  <c:v>-36.68</c:v>
                </c:pt>
                <c:pt idx="2061">
                  <c:v>-36.677999999999997</c:v>
                </c:pt>
                <c:pt idx="2062">
                  <c:v>-36.675999999999995</c:v>
                </c:pt>
                <c:pt idx="2063">
                  <c:v>-36.673999999999999</c:v>
                </c:pt>
                <c:pt idx="2064">
                  <c:v>-36.671999999999997</c:v>
                </c:pt>
                <c:pt idx="2065">
                  <c:v>-36.669999999999995</c:v>
                </c:pt>
                <c:pt idx="2066">
                  <c:v>-36.667999999999999</c:v>
                </c:pt>
                <c:pt idx="2067">
                  <c:v>-36.665999999999997</c:v>
                </c:pt>
                <c:pt idx="2068">
                  <c:v>-36.663999999999994</c:v>
                </c:pt>
                <c:pt idx="2069">
                  <c:v>-36.661999999999999</c:v>
                </c:pt>
                <c:pt idx="2070">
                  <c:v>-36.659999999999997</c:v>
                </c:pt>
                <c:pt idx="2071">
                  <c:v>-36.657999999999994</c:v>
                </c:pt>
                <c:pt idx="2072">
                  <c:v>-36.655999999999999</c:v>
                </c:pt>
                <c:pt idx="2073">
                  <c:v>-36.653999999999996</c:v>
                </c:pt>
                <c:pt idx="2074">
                  <c:v>-36.652000000000001</c:v>
                </c:pt>
                <c:pt idx="2075">
                  <c:v>-36.65</c:v>
                </c:pt>
                <c:pt idx="2076">
                  <c:v>-36.647999999999996</c:v>
                </c:pt>
                <c:pt idx="2077">
                  <c:v>-36.646000000000001</c:v>
                </c:pt>
                <c:pt idx="2078">
                  <c:v>-36.643999999999998</c:v>
                </c:pt>
                <c:pt idx="2079">
                  <c:v>-36.641999999999996</c:v>
                </c:pt>
                <c:pt idx="2080">
                  <c:v>-36.64</c:v>
                </c:pt>
                <c:pt idx="2081">
                  <c:v>-36.637999999999998</c:v>
                </c:pt>
                <c:pt idx="2082">
                  <c:v>-36.635999999999996</c:v>
                </c:pt>
                <c:pt idx="2083">
                  <c:v>-36.634</c:v>
                </c:pt>
                <c:pt idx="2084">
                  <c:v>-36.631999999999998</c:v>
                </c:pt>
                <c:pt idx="2085">
                  <c:v>-36.629999999999995</c:v>
                </c:pt>
                <c:pt idx="2086">
                  <c:v>-36.628</c:v>
                </c:pt>
                <c:pt idx="2087">
                  <c:v>-36.625999999999998</c:v>
                </c:pt>
                <c:pt idx="2088">
                  <c:v>-36.623999999999995</c:v>
                </c:pt>
                <c:pt idx="2089">
                  <c:v>-36.622</c:v>
                </c:pt>
                <c:pt idx="2090">
                  <c:v>-36.619999999999997</c:v>
                </c:pt>
                <c:pt idx="2091">
                  <c:v>-36.617999999999995</c:v>
                </c:pt>
                <c:pt idx="2092">
                  <c:v>-36.616</c:v>
                </c:pt>
                <c:pt idx="2093">
                  <c:v>-36.613999999999997</c:v>
                </c:pt>
                <c:pt idx="2094">
                  <c:v>-36.611999999999995</c:v>
                </c:pt>
                <c:pt idx="2095">
                  <c:v>-36.61</c:v>
                </c:pt>
                <c:pt idx="2096">
                  <c:v>-36.607999999999997</c:v>
                </c:pt>
                <c:pt idx="2097">
                  <c:v>-36.605999999999995</c:v>
                </c:pt>
                <c:pt idx="2098">
                  <c:v>-36.603999999999999</c:v>
                </c:pt>
                <c:pt idx="2099">
                  <c:v>-36.601999999999997</c:v>
                </c:pt>
                <c:pt idx="2100">
                  <c:v>-36.599999999999994</c:v>
                </c:pt>
                <c:pt idx="2101">
                  <c:v>-36.597999999999999</c:v>
                </c:pt>
                <c:pt idx="2102">
                  <c:v>-36.595999999999997</c:v>
                </c:pt>
                <c:pt idx="2103">
                  <c:v>-36.593999999999994</c:v>
                </c:pt>
                <c:pt idx="2104">
                  <c:v>-36.591999999999999</c:v>
                </c:pt>
                <c:pt idx="2105">
                  <c:v>-36.589999999999996</c:v>
                </c:pt>
                <c:pt idx="2106">
                  <c:v>-36.587999999999994</c:v>
                </c:pt>
                <c:pt idx="2107">
                  <c:v>-36.585999999999999</c:v>
                </c:pt>
                <c:pt idx="2108">
                  <c:v>-36.583999999999996</c:v>
                </c:pt>
                <c:pt idx="2109">
                  <c:v>-36.581999999999994</c:v>
                </c:pt>
                <c:pt idx="2110">
                  <c:v>-36.58</c:v>
                </c:pt>
                <c:pt idx="2111">
                  <c:v>-36.577999999999996</c:v>
                </c:pt>
                <c:pt idx="2112">
                  <c:v>-36.575999999999993</c:v>
                </c:pt>
                <c:pt idx="2113">
                  <c:v>-36.573999999999998</c:v>
                </c:pt>
                <c:pt idx="2114">
                  <c:v>-36.571999999999996</c:v>
                </c:pt>
                <c:pt idx="2115">
                  <c:v>-36.569999999999993</c:v>
                </c:pt>
                <c:pt idx="2116">
                  <c:v>-36.567999999999998</c:v>
                </c:pt>
                <c:pt idx="2117">
                  <c:v>-36.565999999999995</c:v>
                </c:pt>
                <c:pt idx="2118">
                  <c:v>-36.564</c:v>
                </c:pt>
                <c:pt idx="2119">
                  <c:v>-36.561999999999998</c:v>
                </c:pt>
                <c:pt idx="2120">
                  <c:v>-36.559999999999995</c:v>
                </c:pt>
                <c:pt idx="2121">
                  <c:v>-36.558</c:v>
                </c:pt>
                <c:pt idx="2122">
                  <c:v>-36.555999999999997</c:v>
                </c:pt>
                <c:pt idx="2123">
                  <c:v>-36.553999999999995</c:v>
                </c:pt>
                <c:pt idx="2124">
                  <c:v>-36.552</c:v>
                </c:pt>
                <c:pt idx="2125">
                  <c:v>-36.549999999999997</c:v>
                </c:pt>
                <c:pt idx="2126">
                  <c:v>-36.547999999999995</c:v>
                </c:pt>
                <c:pt idx="2127">
                  <c:v>-36.545999999999999</c:v>
                </c:pt>
                <c:pt idx="2128">
                  <c:v>-36.543999999999997</c:v>
                </c:pt>
                <c:pt idx="2129">
                  <c:v>-36.541999999999994</c:v>
                </c:pt>
                <c:pt idx="2130">
                  <c:v>-36.54</c:v>
                </c:pt>
                <c:pt idx="2131">
                  <c:v>-36.537999999999997</c:v>
                </c:pt>
                <c:pt idx="2132">
                  <c:v>-36.535999999999994</c:v>
                </c:pt>
                <c:pt idx="2133">
                  <c:v>-36.533999999999999</c:v>
                </c:pt>
                <c:pt idx="2134">
                  <c:v>-36.531999999999996</c:v>
                </c:pt>
                <c:pt idx="2135">
                  <c:v>-36.53</c:v>
                </c:pt>
                <c:pt idx="2136">
                  <c:v>-36.527999999999999</c:v>
                </c:pt>
                <c:pt idx="2137">
                  <c:v>-36.525999999999996</c:v>
                </c:pt>
                <c:pt idx="2138">
                  <c:v>-36.524000000000001</c:v>
                </c:pt>
                <c:pt idx="2139">
                  <c:v>-36.521999999999998</c:v>
                </c:pt>
                <c:pt idx="2140">
                  <c:v>-36.519999999999996</c:v>
                </c:pt>
                <c:pt idx="2141">
                  <c:v>-36.518000000000001</c:v>
                </c:pt>
                <c:pt idx="2142">
                  <c:v>-36.515999999999998</c:v>
                </c:pt>
                <c:pt idx="2143">
                  <c:v>-36.513999999999996</c:v>
                </c:pt>
                <c:pt idx="2144">
                  <c:v>-36.512</c:v>
                </c:pt>
                <c:pt idx="2145">
                  <c:v>-36.51</c:v>
                </c:pt>
                <c:pt idx="2146">
                  <c:v>-36.507999999999996</c:v>
                </c:pt>
                <c:pt idx="2147">
                  <c:v>-36.506</c:v>
                </c:pt>
                <c:pt idx="2148">
                  <c:v>-36.503999999999998</c:v>
                </c:pt>
                <c:pt idx="2149">
                  <c:v>-36.501999999999995</c:v>
                </c:pt>
                <c:pt idx="2150">
                  <c:v>-36.5</c:v>
                </c:pt>
                <c:pt idx="2151">
                  <c:v>-36.497999999999998</c:v>
                </c:pt>
                <c:pt idx="2152">
                  <c:v>-36.495999999999995</c:v>
                </c:pt>
                <c:pt idx="2153">
                  <c:v>-36.494</c:v>
                </c:pt>
                <c:pt idx="2154">
                  <c:v>-36.491999999999997</c:v>
                </c:pt>
                <c:pt idx="2155">
                  <c:v>-36.489999999999995</c:v>
                </c:pt>
                <c:pt idx="2156">
                  <c:v>-36.488</c:v>
                </c:pt>
                <c:pt idx="2157">
                  <c:v>-36.485999999999997</c:v>
                </c:pt>
                <c:pt idx="2158">
                  <c:v>-36.483999999999995</c:v>
                </c:pt>
                <c:pt idx="2159">
                  <c:v>-36.481999999999999</c:v>
                </c:pt>
                <c:pt idx="2160">
                  <c:v>-36.479999999999997</c:v>
                </c:pt>
                <c:pt idx="2161">
                  <c:v>-36.477999999999994</c:v>
                </c:pt>
                <c:pt idx="2162">
                  <c:v>-36.475999999999999</c:v>
                </c:pt>
                <c:pt idx="2163">
                  <c:v>-36.473999999999997</c:v>
                </c:pt>
                <c:pt idx="2164">
                  <c:v>-36.471999999999994</c:v>
                </c:pt>
                <c:pt idx="2165">
                  <c:v>-36.47</c:v>
                </c:pt>
                <c:pt idx="2166">
                  <c:v>-36.467999999999996</c:v>
                </c:pt>
                <c:pt idx="2167">
                  <c:v>-36.465999999999994</c:v>
                </c:pt>
                <c:pt idx="2168">
                  <c:v>-36.463999999999999</c:v>
                </c:pt>
                <c:pt idx="2169">
                  <c:v>-36.461999999999996</c:v>
                </c:pt>
                <c:pt idx="2170">
                  <c:v>-36.459999999999994</c:v>
                </c:pt>
                <c:pt idx="2171">
                  <c:v>-36.457999999999998</c:v>
                </c:pt>
                <c:pt idx="2172">
                  <c:v>-36.455999999999996</c:v>
                </c:pt>
                <c:pt idx="2173">
                  <c:v>-36.453999999999994</c:v>
                </c:pt>
                <c:pt idx="2174">
                  <c:v>-36.451999999999998</c:v>
                </c:pt>
                <c:pt idx="2175">
                  <c:v>-36.449999999999996</c:v>
                </c:pt>
                <c:pt idx="2176">
                  <c:v>-36.447999999999993</c:v>
                </c:pt>
                <c:pt idx="2177">
                  <c:v>-36.445999999999998</c:v>
                </c:pt>
                <c:pt idx="2178">
                  <c:v>-36.443999999999996</c:v>
                </c:pt>
                <c:pt idx="2179">
                  <c:v>-36.442</c:v>
                </c:pt>
                <c:pt idx="2180">
                  <c:v>-36.44</c:v>
                </c:pt>
                <c:pt idx="2181">
                  <c:v>-36.437999999999995</c:v>
                </c:pt>
                <c:pt idx="2182">
                  <c:v>-36.436</c:v>
                </c:pt>
                <c:pt idx="2183">
                  <c:v>-36.433999999999997</c:v>
                </c:pt>
                <c:pt idx="2184">
                  <c:v>-36.431999999999995</c:v>
                </c:pt>
                <c:pt idx="2185">
                  <c:v>-36.43</c:v>
                </c:pt>
                <c:pt idx="2186">
                  <c:v>-36.427999999999997</c:v>
                </c:pt>
                <c:pt idx="2187">
                  <c:v>-36.425999999999995</c:v>
                </c:pt>
                <c:pt idx="2188">
                  <c:v>-36.423999999999999</c:v>
                </c:pt>
                <c:pt idx="2189">
                  <c:v>-36.421999999999997</c:v>
                </c:pt>
                <c:pt idx="2190">
                  <c:v>-36.419999999999995</c:v>
                </c:pt>
                <c:pt idx="2191">
                  <c:v>-36.417999999999999</c:v>
                </c:pt>
                <c:pt idx="2192">
                  <c:v>-36.415999999999997</c:v>
                </c:pt>
                <c:pt idx="2193">
                  <c:v>-36.413999999999994</c:v>
                </c:pt>
                <c:pt idx="2194">
                  <c:v>-36.411999999999999</c:v>
                </c:pt>
                <c:pt idx="2195">
                  <c:v>-36.409999999999997</c:v>
                </c:pt>
                <c:pt idx="2196">
                  <c:v>-36.407999999999994</c:v>
                </c:pt>
                <c:pt idx="2197">
                  <c:v>-36.405999999999999</c:v>
                </c:pt>
                <c:pt idx="2198">
                  <c:v>-36.403999999999996</c:v>
                </c:pt>
                <c:pt idx="2199">
                  <c:v>-36.402000000000001</c:v>
                </c:pt>
                <c:pt idx="2200">
                  <c:v>-36.4</c:v>
                </c:pt>
                <c:pt idx="2201">
                  <c:v>-36.397999999999996</c:v>
                </c:pt>
                <c:pt idx="2202">
                  <c:v>-36.396000000000001</c:v>
                </c:pt>
                <c:pt idx="2203">
                  <c:v>-36.393999999999998</c:v>
                </c:pt>
                <c:pt idx="2204">
                  <c:v>-36.391999999999996</c:v>
                </c:pt>
                <c:pt idx="2205">
                  <c:v>-36.39</c:v>
                </c:pt>
                <c:pt idx="2206">
                  <c:v>-36.387999999999998</c:v>
                </c:pt>
                <c:pt idx="2207">
                  <c:v>-36.385999999999996</c:v>
                </c:pt>
                <c:pt idx="2208">
                  <c:v>-36.384</c:v>
                </c:pt>
                <c:pt idx="2209">
                  <c:v>-36.381999999999998</c:v>
                </c:pt>
                <c:pt idx="2210">
                  <c:v>-36.379999999999995</c:v>
                </c:pt>
                <c:pt idx="2211">
                  <c:v>-36.378</c:v>
                </c:pt>
                <c:pt idx="2212">
                  <c:v>-36.375999999999998</c:v>
                </c:pt>
                <c:pt idx="2213">
                  <c:v>-36.373999999999995</c:v>
                </c:pt>
                <c:pt idx="2214">
                  <c:v>-36.372</c:v>
                </c:pt>
                <c:pt idx="2215">
                  <c:v>-36.369999999999997</c:v>
                </c:pt>
                <c:pt idx="2216">
                  <c:v>-36.367999999999995</c:v>
                </c:pt>
                <c:pt idx="2217">
                  <c:v>-36.366</c:v>
                </c:pt>
                <c:pt idx="2218">
                  <c:v>-36.363999999999997</c:v>
                </c:pt>
                <c:pt idx="2219">
                  <c:v>-36.361999999999995</c:v>
                </c:pt>
                <c:pt idx="2220">
                  <c:v>-36.36</c:v>
                </c:pt>
                <c:pt idx="2221">
                  <c:v>-36.357999999999997</c:v>
                </c:pt>
                <c:pt idx="2222">
                  <c:v>-36.355999999999995</c:v>
                </c:pt>
                <c:pt idx="2223">
                  <c:v>-36.353999999999999</c:v>
                </c:pt>
                <c:pt idx="2224">
                  <c:v>-36.351999999999997</c:v>
                </c:pt>
                <c:pt idx="2225">
                  <c:v>-36.349999999999994</c:v>
                </c:pt>
                <c:pt idx="2226">
                  <c:v>-36.347999999999999</c:v>
                </c:pt>
                <c:pt idx="2227">
                  <c:v>-36.345999999999997</c:v>
                </c:pt>
                <c:pt idx="2228">
                  <c:v>-36.343999999999994</c:v>
                </c:pt>
                <c:pt idx="2229">
                  <c:v>-36.341999999999999</c:v>
                </c:pt>
                <c:pt idx="2230">
                  <c:v>-36.339999999999996</c:v>
                </c:pt>
                <c:pt idx="2231">
                  <c:v>-36.337999999999994</c:v>
                </c:pt>
                <c:pt idx="2232">
                  <c:v>-36.335999999999999</c:v>
                </c:pt>
                <c:pt idx="2233">
                  <c:v>-36.333999999999996</c:v>
                </c:pt>
                <c:pt idx="2234">
                  <c:v>-36.331999999999994</c:v>
                </c:pt>
                <c:pt idx="2235">
                  <c:v>-36.33</c:v>
                </c:pt>
                <c:pt idx="2236">
                  <c:v>-36.327999999999996</c:v>
                </c:pt>
                <c:pt idx="2237">
                  <c:v>-36.325999999999993</c:v>
                </c:pt>
                <c:pt idx="2238">
                  <c:v>-36.323999999999998</c:v>
                </c:pt>
                <c:pt idx="2239">
                  <c:v>-36.321999999999996</c:v>
                </c:pt>
                <c:pt idx="2240">
                  <c:v>-36.319999999999993</c:v>
                </c:pt>
                <c:pt idx="2241">
                  <c:v>-36.317999999999998</c:v>
                </c:pt>
                <c:pt idx="2242">
                  <c:v>-36.315999999999995</c:v>
                </c:pt>
                <c:pt idx="2243">
                  <c:v>-36.314</c:v>
                </c:pt>
                <c:pt idx="2244">
                  <c:v>-36.311999999999998</c:v>
                </c:pt>
                <c:pt idx="2245">
                  <c:v>-36.309999999999995</c:v>
                </c:pt>
                <c:pt idx="2246">
                  <c:v>-36.308</c:v>
                </c:pt>
                <c:pt idx="2247">
                  <c:v>-36.305999999999997</c:v>
                </c:pt>
                <c:pt idx="2248">
                  <c:v>-36.303999999999995</c:v>
                </c:pt>
                <c:pt idx="2249">
                  <c:v>-36.302</c:v>
                </c:pt>
                <c:pt idx="2250">
                  <c:v>-36.299999999999997</c:v>
                </c:pt>
                <c:pt idx="2251">
                  <c:v>-36.297999999999995</c:v>
                </c:pt>
                <c:pt idx="2252">
                  <c:v>-36.295999999999999</c:v>
                </c:pt>
                <c:pt idx="2253">
                  <c:v>-36.293999999999997</c:v>
                </c:pt>
                <c:pt idx="2254">
                  <c:v>-36.291999999999994</c:v>
                </c:pt>
                <c:pt idx="2255">
                  <c:v>-36.29</c:v>
                </c:pt>
                <c:pt idx="2256">
                  <c:v>-36.287999999999997</c:v>
                </c:pt>
                <c:pt idx="2257">
                  <c:v>-36.285999999999994</c:v>
                </c:pt>
                <c:pt idx="2258">
                  <c:v>-36.283999999999999</c:v>
                </c:pt>
                <c:pt idx="2259">
                  <c:v>-36.281999999999996</c:v>
                </c:pt>
                <c:pt idx="2260">
                  <c:v>-36.28</c:v>
                </c:pt>
                <c:pt idx="2261">
                  <c:v>-36.277999999999999</c:v>
                </c:pt>
                <c:pt idx="2262">
                  <c:v>-36.275999999999996</c:v>
                </c:pt>
                <c:pt idx="2263">
                  <c:v>-36.274000000000001</c:v>
                </c:pt>
                <c:pt idx="2264">
                  <c:v>-36.271999999999998</c:v>
                </c:pt>
                <c:pt idx="2265">
                  <c:v>-36.269999999999996</c:v>
                </c:pt>
                <c:pt idx="2266">
                  <c:v>-36.268000000000001</c:v>
                </c:pt>
                <c:pt idx="2267">
                  <c:v>-36.265999999999998</c:v>
                </c:pt>
                <c:pt idx="2268">
                  <c:v>-36.263999999999996</c:v>
                </c:pt>
                <c:pt idx="2269">
                  <c:v>-36.262</c:v>
                </c:pt>
                <c:pt idx="2270">
                  <c:v>-36.26</c:v>
                </c:pt>
                <c:pt idx="2271">
                  <c:v>-36.257999999999996</c:v>
                </c:pt>
                <c:pt idx="2272">
                  <c:v>-36.256</c:v>
                </c:pt>
                <c:pt idx="2273">
                  <c:v>-36.253999999999998</c:v>
                </c:pt>
                <c:pt idx="2274">
                  <c:v>-36.251999999999995</c:v>
                </c:pt>
                <c:pt idx="2275">
                  <c:v>-36.25</c:v>
                </c:pt>
                <c:pt idx="2276">
                  <c:v>-36.247999999999998</c:v>
                </c:pt>
                <c:pt idx="2277">
                  <c:v>-36.245999999999995</c:v>
                </c:pt>
                <c:pt idx="2278">
                  <c:v>-36.244</c:v>
                </c:pt>
                <c:pt idx="2279">
                  <c:v>-36.241999999999997</c:v>
                </c:pt>
                <c:pt idx="2280">
                  <c:v>-36.239999999999995</c:v>
                </c:pt>
                <c:pt idx="2281">
                  <c:v>-36.238</c:v>
                </c:pt>
                <c:pt idx="2282">
                  <c:v>-36.235999999999997</c:v>
                </c:pt>
                <c:pt idx="2283">
                  <c:v>-36.233999999999995</c:v>
                </c:pt>
                <c:pt idx="2284">
                  <c:v>-36.231999999999999</c:v>
                </c:pt>
                <c:pt idx="2285">
                  <c:v>-36.229999999999997</c:v>
                </c:pt>
                <c:pt idx="2286">
                  <c:v>-36.227999999999994</c:v>
                </c:pt>
                <c:pt idx="2287">
                  <c:v>-36.225999999999999</c:v>
                </c:pt>
                <c:pt idx="2288">
                  <c:v>-36.223999999999997</c:v>
                </c:pt>
                <c:pt idx="2289">
                  <c:v>-36.221999999999994</c:v>
                </c:pt>
                <c:pt idx="2290">
                  <c:v>-36.22</c:v>
                </c:pt>
                <c:pt idx="2291">
                  <c:v>-36.217999999999996</c:v>
                </c:pt>
                <c:pt idx="2292">
                  <c:v>-36.215999999999994</c:v>
                </c:pt>
                <c:pt idx="2293">
                  <c:v>-36.213999999999999</c:v>
                </c:pt>
                <c:pt idx="2294">
                  <c:v>-36.211999999999996</c:v>
                </c:pt>
                <c:pt idx="2295">
                  <c:v>-36.209999999999994</c:v>
                </c:pt>
                <c:pt idx="2296">
                  <c:v>-36.207999999999998</c:v>
                </c:pt>
                <c:pt idx="2297">
                  <c:v>-36.205999999999996</c:v>
                </c:pt>
                <c:pt idx="2298">
                  <c:v>-36.203999999999994</c:v>
                </c:pt>
                <c:pt idx="2299">
                  <c:v>-36.201999999999998</c:v>
                </c:pt>
                <c:pt idx="2300">
                  <c:v>-36.199999999999996</c:v>
                </c:pt>
                <c:pt idx="2301">
                  <c:v>-36.197999999999993</c:v>
                </c:pt>
                <c:pt idx="2302">
                  <c:v>-36.195999999999998</c:v>
                </c:pt>
                <c:pt idx="2303">
                  <c:v>-36.193999999999996</c:v>
                </c:pt>
                <c:pt idx="2304">
                  <c:v>-36.192</c:v>
                </c:pt>
                <c:pt idx="2305">
                  <c:v>-36.19</c:v>
                </c:pt>
                <c:pt idx="2306">
                  <c:v>-36.187999999999995</c:v>
                </c:pt>
                <c:pt idx="2307">
                  <c:v>-36.186</c:v>
                </c:pt>
                <c:pt idx="2308">
                  <c:v>-36.183999999999997</c:v>
                </c:pt>
                <c:pt idx="2309">
                  <c:v>-36.181999999999995</c:v>
                </c:pt>
                <c:pt idx="2310">
                  <c:v>-36.18</c:v>
                </c:pt>
                <c:pt idx="2311">
                  <c:v>-36.177999999999997</c:v>
                </c:pt>
                <c:pt idx="2312">
                  <c:v>-36.175999999999995</c:v>
                </c:pt>
                <c:pt idx="2313">
                  <c:v>-36.173999999999999</c:v>
                </c:pt>
                <c:pt idx="2314">
                  <c:v>-36.171999999999997</c:v>
                </c:pt>
                <c:pt idx="2315">
                  <c:v>-36.169999999999995</c:v>
                </c:pt>
                <c:pt idx="2316">
                  <c:v>-36.167999999999999</c:v>
                </c:pt>
                <c:pt idx="2317">
                  <c:v>-36.165999999999997</c:v>
                </c:pt>
                <c:pt idx="2318">
                  <c:v>-36.163999999999994</c:v>
                </c:pt>
                <c:pt idx="2319">
                  <c:v>-36.161999999999999</c:v>
                </c:pt>
                <c:pt idx="2320">
                  <c:v>-36.159999999999997</c:v>
                </c:pt>
                <c:pt idx="2321">
                  <c:v>-36.157999999999994</c:v>
                </c:pt>
                <c:pt idx="2322">
                  <c:v>-36.155999999999999</c:v>
                </c:pt>
                <c:pt idx="2323">
                  <c:v>-36.153999999999996</c:v>
                </c:pt>
                <c:pt idx="2324">
                  <c:v>-36.152000000000001</c:v>
                </c:pt>
                <c:pt idx="2325">
                  <c:v>-36.15</c:v>
                </c:pt>
                <c:pt idx="2326">
                  <c:v>-36.147999999999996</c:v>
                </c:pt>
                <c:pt idx="2327">
                  <c:v>-36.146000000000001</c:v>
                </c:pt>
                <c:pt idx="2328">
                  <c:v>-36.143999999999998</c:v>
                </c:pt>
                <c:pt idx="2329">
                  <c:v>-36.141999999999996</c:v>
                </c:pt>
                <c:pt idx="2330">
                  <c:v>-36.14</c:v>
                </c:pt>
                <c:pt idx="2331">
                  <c:v>-36.137999999999998</c:v>
                </c:pt>
                <c:pt idx="2332">
                  <c:v>-36.135999999999996</c:v>
                </c:pt>
                <c:pt idx="2333">
                  <c:v>-36.134</c:v>
                </c:pt>
                <c:pt idx="2334">
                  <c:v>-36.131999999999998</c:v>
                </c:pt>
                <c:pt idx="2335">
                  <c:v>-36.129999999999995</c:v>
                </c:pt>
                <c:pt idx="2336">
                  <c:v>-36.128</c:v>
                </c:pt>
                <c:pt idx="2337">
                  <c:v>-36.125999999999998</c:v>
                </c:pt>
                <c:pt idx="2338">
                  <c:v>-36.123999999999995</c:v>
                </c:pt>
                <c:pt idx="2339">
                  <c:v>-36.122</c:v>
                </c:pt>
                <c:pt idx="2340">
                  <c:v>-36.119999999999997</c:v>
                </c:pt>
                <c:pt idx="2341">
                  <c:v>-36.117999999999995</c:v>
                </c:pt>
                <c:pt idx="2342">
                  <c:v>-36.116</c:v>
                </c:pt>
                <c:pt idx="2343">
                  <c:v>-36.113999999999997</c:v>
                </c:pt>
                <c:pt idx="2344">
                  <c:v>-36.111999999999995</c:v>
                </c:pt>
                <c:pt idx="2345">
                  <c:v>-36.11</c:v>
                </c:pt>
                <c:pt idx="2346">
                  <c:v>-36.107999999999997</c:v>
                </c:pt>
                <c:pt idx="2347">
                  <c:v>-36.105999999999995</c:v>
                </c:pt>
                <c:pt idx="2348">
                  <c:v>-36.103999999999999</c:v>
                </c:pt>
                <c:pt idx="2349">
                  <c:v>-36.101999999999997</c:v>
                </c:pt>
                <c:pt idx="2350">
                  <c:v>-36.099999999999994</c:v>
                </c:pt>
                <c:pt idx="2351">
                  <c:v>-36.097999999999999</c:v>
                </c:pt>
                <c:pt idx="2352">
                  <c:v>-36.095999999999997</c:v>
                </c:pt>
                <c:pt idx="2353">
                  <c:v>-36.093999999999994</c:v>
                </c:pt>
                <c:pt idx="2354">
                  <c:v>-36.091999999999999</c:v>
                </c:pt>
                <c:pt idx="2355">
                  <c:v>-36.089999999999996</c:v>
                </c:pt>
                <c:pt idx="2356">
                  <c:v>-36.087999999999994</c:v>
                </c:pt>
                <c:pt idx="2357">
                  <c:v>-36.085999999999999</c:v>
                </c:pt>
                <c:pt idx="2358">
                  <c:v>-36.083999999999996</c:v>
                </c:pt>
                <c:pt idx="2359">
                  <c:v>-36.081999999999994</c:v>
                </c:pt>
                <c:pt idx="2360">
                  <c:v>-36.08</c:v>
                </c:pt>
                <c:pt idx="2361">
                  <c:v>-36.077999999999996</c:v>
                </c:pt>
                <c:pt idx="2362">
                  <c:v>-36.075999999999993</c:v>
                </c:pt>
                <c:pt idx="2363">
                  <c:v>-36.073999999999998</c:v>
                </c:pt>
                <c:pt idx="2364">
                  <c:v>-36.071999999999996</c:v>
                </c:pt>
                <c:pt idx="2365">
                  <c:v>-36.069999999999993</c:v>
                </c:pt>
                <c:pt idx="2366">
                  <c:v>-36.067999999999998</c:v>
                </c:pt>
                <c:pt idx="2367">
                  <c:v>-36.065999999999995</c:v>
                </c:pt>
                <c:pt idx="2368">
                  <c:v>-36.064</c:v>
                </c:pt>
                <c:pt idx="2369">
                  <c:v>-36.061999999999998</c:v>
                </c:pt>
                <c:pt idx="2370">
                  <c:v>-36.059999999999995</c:v>
                </c:pt>
                <c:pt idx="2371">
                  <c:v>-36.058</c:v>
                </c:pt>
                <c:pt idx="2372">
                  <c:v>-36.055999999999997</c:v>
                </c:pt>
                <c:pt idx="2373">
                  <c:v>-36.053999999999995</c:v>
                </c:pt>
                <c:pt idx="2374">
                  <c:v>-36.052</c:v>
                </c:pt>
                <c:pt idx="2375">
                  <c:v>-36.049999999999997</c:v>
                </c:pt>
                <c:pt idx="2376">
                  <c:v>-36.047999999999995</c:v>
                </c:pt>
                <c:pt idx="2377">
                  <c:v>-36.045999999999999</c:v>
                </c:pt>
                <c:pt idx="2378">
                  <c:v>-36.043999999999997</c:v>
                </c:pt>
                <c:pt idx="2379">
                  <c:v>-36.041999999999994</c:v>
                </c:pt>
                <c:pt idx="2380">
                  <c:v>-36.04</c:v>
                </c:pt>
                <c:pt idx="2381">
                  <c:v>-36.037999999999997</c:v>
                </c:pt>
                <c:pt idx="2382">
                  <c:v>-36.035999999999994</c:v>
                </c:pt>
                <c:pt idx="2383">
                  <c:v>-36.033999999999999</c:v>
                </c:pt>
                <c:pt idx="2384">
                  <c:v>-36.031999999999996</c:v>
                </c:pt>
                <c:pt idx="2385">
                  <c:v>-36.03</c:v>
                </c:pt>
                <c:pt idx="2386">
                  <c:v>-36.027999999999999</c:v>
                </c:pt>
                <c:pt idx="2387">
                  <c:v>-36.025999999999996</c:v>
                </c:pt>
                <c:pt idx="2388">
                  <c:v>-36.024000000000001</c:v>
                </c:pt>
                <c:pt idx="2389">
                  <c:v>-36.021999999999998</c:v>
                </c:pt>
                <c:pt idx="2390">
                  <c:v>-36.019999999999996</c:v>
                </c:pt>
                <c:pt idx="2391">
                  <c:v>-36.018000000000001</c:v>
                </c:pt>
                <c:pt idx="2392">
                  <c:v>-36.015999999999998</c:v>
                </c:pt>
                <c:pt idx="2393">
                  <c:v>-36.013999999999996</c:v>
                </c:pt>
                <c:pt idx="2394">
                  <c:v>-36.012</c:v>
                </c:pt>
                <c:pt idx="2395">
                  <c:v>-36.01</c:v>
                </c:pt>
                <c:pt idx="2396">
                  <c:v>-36.007999999999996</c:v>
                </c:pt>
                <c:pt idx="2397">
                  <c:v>-36.006</c:v>
                </c:pt>
                <c:pt idx="2398">
                  <c:v>-36.003999999999998</c:v>
                </c:pt>
                <c:pt idx="2399">
                  <c:v>-36.001999999999995</c:v>
                </c:pt>
                <c:pt idx="2400">
                  <c:v>-36</c:v>
                </c:pt>
                <c:pt idx="2401">
                  <c:v>-35.997999999999998</c:v>
                </c:pt>
                <c:pt idx="2402">
                  <c:v>-35.995999999999995</c:v>
                </c:pt>
                <c:pt idx="2403">
                  <c:v>-35.994</c:v>
                </c:pt>
                <c:pt idx="2404">
                  <c:v>-35.991999999999997</c:v>
                </c:pt>
                <c:pt idx="2405">
                  <c:v>-35.989999999999995</c:v>
                </c:pt>
                <c:pt idx="2406">
                  <c:v>-35.988</c:v>
                </c:pt>
                <c:pt idx="2407">
                  <c:v>-35.985999999999997</c:v>
                </c:pt>
                <c:pt idx="2408">
                  <c:v>-35.983999999999995</c:v>
                </c:pt>
                <c:pt idx="2409">
                  <c:v>-35.981999999999999</c:v>
                </c:pt>
                <c:pt idx="2410">
                  <c:v>-35.979999999999997</c:v>
                </c:pt>
                <c:pt idx="2411">
                  <c:v>-35.977999999999994</c:v>
                </c:pt>
                <c:pt idx="2412">
                  <c:v>-35.975999999999999</c:v>
                </c:pt>
                <c:pt idx="2413">
                  <c:v>-35.973999999999997</c:v>
                </c:pt>
                <c:pt idx="2414">
                  <c:v>-35.971999999999994</c:v>
                </c:pt>
                <c:pt idx="2415">
                  <c:v>-35.97</c:v>
                </c:pt>
                <c:pt idx="2416">
                  <c:v>-35.967999999999996</c:v>
                </c:pt>
                <c:pt idx="2417">
                  <c:v>-35.965999999999994</c:v>
                </c:pt>
                <c:pt idx="2418">
                  <c:v>-35.963999999999999</c:v>
                </c:pt>
                <c:pt idx="2419">
                  <c:v>-35.961999999999996</c:v>
                </c:pt>
                <c:pt idx="2420">
                  <c:v>-35.959999999999994</c:v>
                </c:pt>
                <c:pt idx="2421">
                  <c:v>-35.957999999999998</c:v>
                </c:pt>
                <c:pt idx="2422">
                  <c:v>-35.955999999999996</c:v>
                </c:pt>
                <c:pt idx="2423">
                  <c:v>-35.953999999999994</c:v>
                </c:pt>
                <c:pt idx="2424">
                  <c:v>-35.951999999999998</c:v>
                </c:pt>
                <c:pt idx="2425">
                  <c:v>-35.949999999999996</c:v>
                </c:pt>
                <c:pt idx="2426">
                  <c:v>-35.947999999999993</c:v>
                </c:pt>
                <c:pt idx="2427">
                  <c:v>-35.945999999999998</c:v>
                </c:pt>
                <c:pt idx="2428">
                  <c:v>-35.943999999999996</c:v>
                </c:pt>
                <c:pt idx="2429">
                  <c:v>-35.942</c:v>
                </c:pt>
                <c:pt idx="2430">
                  <c:v>-35.94</c:v>
                </c:pt>
                <c:pt idx="2431">
                  <c:v>-35.937999999999995</c:v>
                </c:pt>
                <c:pt idx="2432">
                  <c:v>-35.936</c:v>
                </c:pt>
                <c:pt idx="2433">
                  <c:v>-35.933999999999997</c:v>
                </c:pt>
                <c:pt idx="2434">
                  <c:v>-35.931999999999995</c:v>
                </c:pt>
                <c:pt idx="2435">
                  <c:v>-35.93</c:v>
                </c:pt>
                <c:pt idx="2436">
                  <c:v>-35.927999999999997</c:v>
                </c:pt>
                <c:pt idx="2437">
                  <c:v>-35.925999999999995</c:v>
                </c:pt>
                <c:pt idx="2438">
                  <c:v>-35.923999999999999</c:v>
                </c:pt>
                <c:pt idx="2439">
                  <c:v>-35.921999999999997</c:v>
                </c:pt>
                <c:pt idx="2440">
                  <c:v>-35.919999999999995</c:v>
                </c:pt>
                <c:pt idx="2441">
                  <c:v>-35.917999999999999</c:v>
                </c:pt>
                <c:pt idx="2442">
                  <c:v>-35.915999999999997</c:v>
                </c:pt>
                <c:pt idx="2443">
                  <c:v>-35.913999999999994</c:v>
                </c:pt>
                <c:pt idx="2444">
                  <c:v>-35.911999999999999</c:v>
                </c:pt>
                <c:pt idx="2445">
                  <c:v>-35.909999999999997</c:v>
                </c:pt>
                <c:pt idx="2446">
                  <c:v>-35.907999999999994</c:v>
                </c:pt>
                <c:pt idx="2447">
                  <c:v>-35.905999999999999</c:v>
                </c:pt>
                <c:pt idx="2448">
                  <c:v>-35.903999999999996</c:v>
                </c:pt>
                <c:pt idx="2449">
                  <c:v>-35.902000000000001</c:v>
                </c:pt>
                <c:pt idx="2450">
                  <c:v>-35.9</c:v>
                </c:pt>
                <c:pt idx="2451">
                  <c:v>-35.897999999999996</c:v>
                </c:pt>
                <c:pt idx="2452">
                  <c:v>-35.896000000000001</c:v>
                </c:pt>
                <c:pt idx="2453">
                  <c:v>-35.893999999999998</c:v>
                </c:pt>
                <c:pt idx="2454">
                  <c:v>-35.891999999999996</c:v>
                </c:pt>
                <c:pt idx="2455">
                  <c:v>-35.89</c:v>
                </c:pt>
                <c:pt idx="2456">
                  <c:v>-35.887999999999998</c:v>
                </c:pt>
                <c:pt idx="2457">
                  <c:v>-35.885999999999996</c:v>
                </c:pt>
                <c:pt idx="2458">
                  <c:v>-35.884</c:v>
                </c:pt>
                <c:pt idx="2459">
                  <c:v>-35.881999999999998</c:v>
                </c:pt>
                <c:pt idx="2460">
                  <c:v>-35.879999999999995</c:v>
                </c:pt>
                <c:pt idx="2461">
                  <c:v>-35.878</c:v>
                </c:pt>
                <c:pt idx="2462">
                  <c:v>-35.875999999999998</c:v>
                </c:pt>
                <c:pt idx="2463">
                  <c:v>-35.873999999999995</c:v>
                </c:pt>
                <c:pt idx="2464">
                  <c:v>-35.872</c:v>
                </c:pt>
                <c:pt idx="2465">
                  <c:v>-35.869999999999997</c:v>
                </c:pt>
                <c:pt idx="2466">
                  <c:v>-35.867999999999995</c:v>
                </c:pt>
                <c:pt idx="2467">
                  <c:v>-35.866</c:v>
                </c:pt>
                <c:pt idx="2468">
                  <c:v>-35.863999999999997</c:v>
                </c:pt>
                <c:pt idx="2469">
                  <c:v>-35.861999999999995</c:v>
                </c:pt>
                <c:pt idx="2470">
                  <c:v>-35.86</c:v>
                </c:pt>
                <c:pt idx="2471">
                  <c:v>-35.857999999999997</c:v>
                </c:pt>
                <c:pt idx="2472">
                  <c:v>-35.855999999999995</c:v>
                </c:pt>
                <c:pt idx="2473">
                  <c:v>-35.853999999999999</c:v>
                </c:pt>
                <c:pt idx="2474">
                  <c:v>-35.851999999999997</c:v>
                </c:pt>
                <c:pt idx="2475">
                  <c:v>-35.849999999999994</c:v>
                </c:pt>
                <c:pt idx="2476">
                  <c:v>-35.847999999999999</c:v>
                </c:pt>
                <c:pt idx="2477">
                  <c:v>-35.845999999999997</c:v>
                </c:pt>
                <c:pt idx="2478">
                  <c:v>-35.843999999999994</c:v>
                </c:pt>
                <c:pt idx="2479">
                  <c:v>-35.841999999999999</c:v>
                </c:pt>
                <c:pt idx="2480">
                  <c:v>-35.839999999999996</c:v>
                </c:pt>
                <c:pt idx="2481">
                  <c:v>-35.837999999999994</c:v>
                </c:pt>
                <c:pt idx="2482">
                  <c:v>-35.835999999999999</c:v>
                </c:pt>
                <c:pt idx="2483">
                  <c:v>-35.833999999999996</c:v>
                </c:pt>
                <c:pt idx="2484">
                  <c:v>-35.831999999999994</c:v>
                </c:pt>
                <c:pt idx="2485">
                  <c:v>-35.83</c:v>
                </c:pt>
                <c:pt idx="2486">
                  <c:v>-35.827999999999996</c:v>
                </c:pt>
                <c:pt idx="2487">
                  <c:v>-35.825999999999993</c:v>
                </c:pt>
                <c:pt idx="2488">
                  <c:v>-35.823999999999998</c:v>
                </c:pt>
                <c:pt idx="2489">
                  <c:v>-35.821999999999996</c:v>
                </c:pt>
                <c:pt idx="2490">
                  <c:v>-35.819999999999993</c:v>
                </c:pt>
                <c:pt idx="2491">
                  <c:v>-35.817999999999998</c:v>
                </c:pt>
                <c:pt idx="2492">
                  <c:v>-35.815999999999995</c:v>
                </c:pt>
                <c:pt idx="2493">
                  <c:v>-35.814</c:v>
                </c:pt>
                <c:pt idx="2494">
                  <c:v>-35.811999999999998</c:v>
                </c:pt>
                <c:pt idx="2495">
                  <c:v>-35.809999999999995</c:v>
                </c:pt>
                <c:pt idx="2496">
                  <c:v>-35.808</c:v>
                </c:pt>
                <c:pt idx="2497">
                  <c:v>-35.805999999999997</c:v>
                </c:pt>
                <c:pt idx="2498">
                  <c:v>-35.803999999999995</c:v>
                </c:pt>
                <c:pt idx="2499">
                  <c:v>-35.802</c:v>
                </c:pt>
                <c:pt idx="2500">
                  <c:v>-35.799999999999997</c:v>
                </c:pt>
                <c:pt idx="2501">
                  <c:v>-35.797999999999995</c:v>
                </c:pt>
                <c:pt idx="2502">
                  <c:v>-35.795999999999999</c:v>
                </c:pt>
                <c:pt idx="2503">
                  <c:v>-35.793999999999997</c:v>
                </c:pt>
                <c:pt idx="2504">
                  <c:v>-35.791999999999994</c:v>
                </c:pt>
                <c:pt idx="2505">
                  <c:v>-35.79</c:v>
                </c:pt>
                <c:pt idx="2506">
                  <c:v>-35.787999999999997</c:v>
                </c:pt>
                <c:pt idx="2507">
                  <c:v>-35.785999999999994</c:v>
                </c:pt>
                <c:pt idx="2508">
                  <c:v>-35.783999999999999</c:v>
                </c:pt>
                <c:pt idx="2509">
                  <c:v>-35.781999999999996</c:v>
                </c:pt>
                <c:pt idx="2510">
                  <c:v>-35.78</c:v>
                </c:pt>
                <c:pt idx="2511">
                  <c:v>-35.777999999999999</c:v>
                </c:pt>
                <c:pt idx="2512">
                  <c:v>-35.775999999999996</c:v>
                </c:pt>
                <c:pt idx="2513">
                  <c:v>-35.774000000000001</c:v>
                </c:pt>
                <c:pt idx="2514">
                  <c:v>-35.771999999999998</c:v>
                </c:pt>
                <c:pt idx="2515">
                  <c:v>-35.769999999999996</c:v>
                </c:pt>
                <c:pt idx="2516">
                  <c:v>-35.768000000000001</c:v>
                </c:pt>
                <c:pt idx="2517">
                  <c:v>-35.765999999999998</c:v>
                </c:pt>
                <c:pt idx="2518">
                  <c:v>-35.763999999999996</c:v>
                </c:pt>
                <c:pt idx="2519">
                  <c:v>-35.762</c:v>
                </c:pt>
                <c:pt idx="2520">
                  <c:v>-35.76</c:v>
                </c:pt>
                <c:pt idx="2521">
                  <c:v>-35.757999999999996</c:v>
                </c:pt>
                <c:pt idx="2522">
                  <c:v>-35.756</c:v>
                </c:pt>
                <c:pt idx="2523">
                  <c:v>-35.753999999999998</c:v>
                </c:pt>
                <c:pt idx="2524">
                  <c:v>-35.751999999999995</c:v>
                </c:pt>
                <c:pt idx="2525">
                  <c:v>-35.75</c:v>
                </c:pt>
                <c:pt idx="2526">
                  <c:v>-35.747999999999998</c:v>
                </c:pt>
                <c:pt idx="2527">
                  <c:v>-35.745999999999995</c:v>
                </c:pt>
                <c:pt idx="2528">
                  <c:v>-35.744</c:v>
                </c:pt>
                <c:pt idx="2529">
                  <c:v>-35.741999999999997</c:v>
                </c:pt>
                <c:pt idx="2530">
                  <c:v>-35.739999999999995</c:v>
                </c:pt>
                <c:pt idx="2531">
                  <c:v>-35.738</c:v>
                </c:pt>
                <c:pt idx="2532">
                  <c:v>-35.735999999999997</c:v>
                </c:pt>
                <c:pt idx="2533">
                  <c:v>-35.733999999999995</c:v>
                </c:pt>
                <c:pt idx="2534">
                  <c:v>-35.731999999999999</c:v>
                </c:pt>
                <c:pt idx="2535">
                  <c:v>-35.729999999999997</c:v>
                </c:pt>
                <c:pt idx="2536">
                  <c:v>-35.727999999999994</c:v>
                </c:pt>
                <c:pt idx="2537">
                  <c:v>-35.725999999999999</c:v>
                </c:pt>
                <c:pt idx="2538">
                  <c:v>-35.723999999999997</c:v>
                </c:pt>
                <c:pt idx="2539">
                  <c:v>-35.721999999999994</c:v>
                </c:pt>
                <c:pt idx="2540">
                  <c:v>-35.72</c:v>
                </c:pt>
                <c:pt idx="2541">
                  <c:v>-35.717999999999996</c:v>
                </c:pt>
                <c:pt idx="2542">
                  <c:v>-35.715999999999994</c:v>
                </c:pt>
                <c:pt idx="2543">
                  <c:v>-35.713999999999999</c:v>
                </c:pt>
                <c:pt idx="2544">
                  <c:v>-35.711999999999996</c:v>
                </c:pt>
                <c:pt idx="2545">
                  <c:v>-35.709999999999994</c:v>
                </c:pt>
                <c:pt idx="2546">
                  <c:v>-35.707999999999998</c:v>
                </c:pt>
                <c:pt idx="2547">
                  <c:v>-35.705999999999996</c:v>
                </c:pt>
                <c:pt idx="2548">
                  <c:v>-35.703999999999994</c:v>
                </c:pt>
                <c:pt idx="2549">
                  <c:v>-35.701999999999998</c:v>
                </c:pt>
                <c:pt idx="2550">
                  <c:v>-35.699999999999996</c:v>
                </c:pt>
                <c:pt idx="2551">
                  <c:v>-35.697999999999993</c:v>
                </c:pt>
                <c:pt idx="2552">
                  <c:v>-35.695999999999998</c:v>
                </c:pt>
                <c:pt idx="2553">
                  <c:v>-35.693999999999996</c:v>
                </c:pt>
                <c:pt idx="2554">
                  <c:v>-35.692</c:v>
                </c:pt>
                <c:pt idx="2555">
                  <c:v>-35.69</c:v>
                </c:pt>
                <c:pt idx="2556">
                  <c:v>-35.687999999999995</c:v>
                </c:pt>
                <c:pt idx="2557">
                  <c:v>-35.686</c:v>
                </c:pt>
                <c:pt idx="2558">
                  <c:v>-35.683999999999997</c:v>
                </c:pt>
                <c:pt idx="2559">
                  <c:v>-35.681999999999995</c:v>
                </c:pt>
                <c:pt idx="2560">
                  <c:v>-35.68</c:v>
                </c:pt>
                <c:pt idx="2561">
                  <c:v>-35.677999999999997</c:v>
                </c:pt>
                <c:pt idx="2562">
                  <c:v>-35.675999999999995</c:v>
                </c:pt>
                <c:pt idx="2563">
                  <c:v>-35.673999999999999</c:v>
                </c:pt>
                <c:pt idx="2564">
                  <c:v>-35.671999999999997</c:v>
                </c:pt>
                <c:pt idx="2565">
                  <c:v>-35.669999999999995</c:v>
                </c:pt>
                <c:pt idx="2566">
                  <c:v>-35.667999999999999</c:v>
                </c:pt>
                <c:pt idx="2567">
                  <c:v>-35.665999999999997</c:v>
                </c:pt>
                <c:pt idx="2568">
                  <c:v>-35.663999999999994</c:v>
                </c:pt>
                <c:pt idx="2569">
                  <c:v>-35.661999999999999</c:v>
                </c:pt>
                <c:pt idx="2570">
                  <c:v>-35.659999999999997</c:v>
                </c:pt>
                <c:pt idx="2571">
                  <c:v>-35.657999999999994</c:v>
                </c:pt>
                <c:pt idx="2572">
                  <c:v>-35.655999999999999</c:v>
                </c:pt>
                <c:pt idx="2573">
                  <c:v>-35.653999999999996</c:v>
                </c:pt>
                <c:pt idx="2574">
                  <c:v>-35.652000000000001</c:v>
                </c:pt>
                <c:pt idx="2575">
                  <c:v>-35.65</c:v>
                </c:pt>
                <c:pt idx="2576">
                  <c:v>-35.647999999999996</c:v>
                </c:pt>
                <c:pt idx="2577">
                  <c:v>-35.646000000000001</c:v>
                </c:pt>
                <c:pt idx="2578">
                  <c:v>-35.643999999999998</c:v>
                </c:pt>
                <c:pt idx="2579">
                  <c:v>-35.641999999999996</c:v>
                </c:pt>
                <c:pt idx="2580">
                  <c:v>-35.64</c:v>
                </c:pt>
                <c:pt idx="2581">
                  <c:v>-35.637999999999998</c:v>
                </c:pt>
                <c:pt idx="2582">
                  <c:v>-35.635999999999996</c:v>
                </c:pt>
                <c:pt idx="2583">
                  <c:v>-35.634</c:v>
                </c:pt>
                <c:pt idx="2584">
                  <c:v>-35.631999999999998</c:v>
                </c:pt>
                <c:pt idx="2585">
                  <c:v>-35.629999999999995</c:v>
                </c:pt>
                <c:pt idx="2586">
                  <c:v>-35.628</c:v>
                </c:pt>
                <c:pt idx="2587">
                  <c:v>-35.625999999999998</c:v>
                </c:pt>
                <c:pt idx="2588">
                  <c:v>-35.623999999999995</c:v>
                </c:pt>
                <c:pt idx="2589">
                  <c:v>-35.622</c:v>
                </c:pt>
                <c:pt idx="2590">
                  <c:v>-35.619999999999997</c:v>
                </c:pt>
                <c:pt idx="2591">
                  <c:v>-35.617999999999995</c:v>
                </c:pt>
                <c:pt idx="2592">
                  <c:v>-35.616</c:v>
                </c:pt>
                <c:pt idx="2593">
                  <c:v>-35.613999999999997</c:v>
                </c:pt>
                <c:pt idx="2594">
                  <c:v>-35.611999999999995</c:v>
                </c:pt>
                <c:pt idx="2595">
                  <c:v>-35.61</c:v>
                </c:pt>
                <c:pt idx="2596">
                  <c:v>-35.607999999999997</c:v>
                </c:pt>
                <c:pt idx="2597">
                  <c:v>-35.605999999999995</c:v>
                </c:pt>
                <c:pt idx="2598">
                  <c:v>-35.603999999999999</c:v>
                </c:pt>
                <c:pt idx="2599">
                  <c:v>-35.601999999999997</c:v>
                </c:pt>
                <c:pt idx="2600">
                  <c:v>-35.599999999999994</c:v>
                </c:pt>
                <c:pt idx="2601">
                  <c:v>-35.597999999999999</c:v>
                </c:pt>
                <c:pt idx="2602">
                  <c:v>-35.595999999999997</c:v>
                </c:pt>
                <c:pt idx="2603">
                  <c:v>-35.593999999999994</c:v>
                </c:pt>
                <c:pt idx="2604">
                  <c:v>-35.591999999999999</c:v>
                </c:pt>
                <c:pt idx="2605">
                  <c:v>-35.589999999999996</c:v>
                </c:pt>
                <c:pt idx="2606">
                  <c:v>-35.587999999999994</c:v>
                </c:pt>
                <c:pt idx="2607">
                  <c:v>-35.585999999999999</c:v>
                </c:pt>
                <c:pt idx="2608">
                  <c:v>-35.583999999999996</c:v>
                </c:pt>
                <c:pt idx="2609">
                  <c:v>-35.581999999999994</c:v>
                </c:pt>
                <c:pt idx="2610">
                  <c:v>-35.58</c:v>
                </c:pt>
                <c:pt idx="2611">
                  <c:v>-35.577999999999996</c:v>
                </c:pt>
                <c:pt idx="2612">
                  <c:v>-35.575999999999993</c:v>
                </c:pt>
                <c:pt idx="2613">
                  <c:v>-35.573999999999998</c:v>
                </c:pt>
                <c:pt idx="2614">
                  <c:v>-35.571999999999996</c:v>
                </c:pt>
                <c:pt idx="2615">
                  <c:v>-35.569999999999993</c:v>
                </c:pt>
                <c:pt idx="2616">
                  <c:v>-35.567999999999998</c:v>
                </c:pt>
                <c:pt idx="2617">
                  <c:v>-35.565999999999995</c:v>
                </c:pt>
                <c:pt idx="2618">
                  <c:v>-35.564</c:v>
                </c:pt>
                <c:pt idx="2619">
                  <c:v>-35.561999999999998</c:v>
                </c:pt>
                <c:pt idx="2620">
                  <c:v>-35.559999999999995</c:v>
                </c:pt>
                <c:pt idx="2621">
                  <c:v>-35.558</c:v>
                </c:pt>
                <c:pt idx="2622">
                  <c:v>-35.555999999999997</c:v>
                </c:pt>
                <c:pt idx="2623">
                  <c:v>-35.553999999999995</c:v>
                </c:pt>
                <c:pt idx="2624">
                  <c:v>-35.552</c:v>
                </c:pt>
                <c:pt idx="2625">
                  <c:v>-35.549999999999997</c:v>
                </c:pt>
                <c:pt idx="2626">
                  <c:v>-35.547999999999995</c:v>
                </c:pt>
                <c:pt idx="2627">
                  <c:v>-35.545999999999999</c:v>
                </c:pt>
                <c:pt idx="2628">
                  <c:v>-35.543999999999997</c:v>
                </c:pt>
                <c:pt idx="2629">
                  <c:v>-35.541999999999994</c:v>
                </c:pt>
                <c:pt idx="2630">
                  <c:v>-35.54</c:v>
                </c:pt>
                <c:pt idx="2631">
                  <c:v>-35.537999999999997</c:v>
                </c:pt>
                <c:pt idx="2632">
                  <c:v>-35.535999999999994</c:v>
                </c:pt>
                <c:pt idx="2633">
                  <c:v>-35.533999999999999</c:v>
                </c:pt>
                <c:pt idx="2634">
                  <c:v>-35.531999999999996</c:v>
                </c:pt>
                <c:pt idx="2635">
                  <c:v>-35.53</c:v>
                </c:pt>
                <c:pt idx="2636">
                  <c:v>-35.527999999999999</c:v>
                </c:pt>
                <c:pt idx="2637">
                  <c:v>-35.525999999999996</c:v>
                </c:pt>
                <c:pt idx="2638">
                  <c:v>-35.524000000000001</c:v>
                </c:pt>
                <c:pt idx="2639">
                  <c:v>-35.521999999999998</c:v>
                </c:pt>
                <c:pt idx="2640">
                  <c:v>-35.519999999999996</c:v>
                </c:pt>
                <c:pt idx="2641">
                  <c:v>-35.518000000000001</c:v>
                </c:pt>
                <c:pt idx="2642">
                  <c:v>-35.515999999999998</c:v>
                </c:pt>
                <c:pt idx="2643">
                  <c:v>-35.513999999999996</c:v>
                </c:pt>
                <c:pt idx="2644">
                  <c:v>-35.512</c:v>
                </c:pt>
                <c:pt idx="2645">
                  <c:v>-35.51</c:v>
                </c:pt>
                <c:pt idx="2646">
                  <c:v>-35.507999999999996</c:v>
                </c:pt>
                <c:pt idx="2647">
                  <c:v>-35.506</c:v>
                </c:pt>
                <c:pt idx="2648">
                  <c:v>-35.503999999999998</c:v>
                </c:pt>
                <c:pt idx="2649">
                  <c:v>-35.501999999999995</c:v>
                </c:pt>
                <c:pt idx="2650">
                  <c:v>-35.5</c:v>
                </c:pt>
                <c:pt idx="2651">
                  <c:v>-35.497999999999998</c:v>
                </c:pt>
                <c:pt idx="2652">
                  <c:v>-35.495999999999995</c:v>
                </c:pt>
                <c:pt idx="2653">
                  <c:v>-35.494</c:v>
                </c:pt>
                <c:pt idx="2654">
                  <c:v>-35.491999999999997</c:v>
                </c:pt>
                <c:pt idx="2655">
                  <c:v>-35.489999999999995</c:v>
                </c:pt>
                <c:pt idx="2656">
                  <c:v>-35.488</c:v>
                </c:pt>
                <c:pt idx="2657">
                  <c:v>-35.485999999999997</c:v>
                </c:pt>
                <c:pt idx="2658">
                  <c:v>-35.483999999999995</c:v>
                </c:pt>
                <c:pt idx="2659">
                  <c:v>-35.481999999999999</c:v>
                </c:pt>
                <c:pt idx="2660">
                  <c:v>-35.479999999999997</c:v>
                </c:pt>
                <c:pt idx="2661">
                  <c:v>-35.477999999999994</c:v>
                </c:pt>
                <c:pt idx="2662">
                  <c:v>-35.475999999999999</c:v>
                </c:pt>
                <c:pt idx="2663">
                  <c:v>-35.473999999999997</c:v>
                </c:pt>
                <c:pt idx="2664">
                  <c:v>-35.471999999999994</c:v>
                </c:pt>
                <c:pt idx="2665">
                  <c:v>-35.47</c:v>
                </c:pt>
                <c:pt idx="2666">
                  <c:v>-35.467999999999996</c:v>
                </c:pt>
                <c:pt idx="2667">
                  <c:v>-35.465999999999994</c:v>
                </c:pt>
                <c:pt idx="2668">
                  <c:v>-35.463999999999999</c:v>
                </c:pt>
                <c:pt idx="2669">
                  <c:v>-35.461999999999996</c:v>
                </c:pt>
                <c:pt idx="2670">
                  <c:v>-35.459999999999994</c:v>
                </c:pt>
                <c:pt idx="2671">
                  <c:v>-35.457999999999998</c:v>
                </c:pt>
                <c:pt idx="2672">
                  <c:v>-35.455999999999996</c:v>
                </c:pt>
                <c:pt idx="2673">
                  <c:v>-35.453999999999994</c:v>
                </c:pt>
                <c:pt idx="2674">
                  <c:v>-35.451999999999998</c:v>
                </c:pt>
                <c:pt idx="2675">
                  <c:v>-35.449999999999996</c:v>
                </c:pt>
                <c:pt idx="2676">
                  <c:v>-35.447999999999993</c:v>
                </c:pt>
                <c:pt idx="2677">
                  <c:v>-35.445999999999998</c:v>
                </c:pt>
                <c:pt idx="2678">
                  <c:v>-35.443999999999996</c:v>
                </c:pt>
                <c:pt idx="2679">
                  <c:v>-35.442</c:v>
                </c:pt>
                <c:pt idx="2680">
                  <c:v>-35.44</c:v>
                </c:pt>
                <c:pt idx="2681">
                  <c:v>-35.437999999999995</c:v>
                </c:pt>
                <c:pt idx="2682">
                  <c:v>-35.436</c:v>
                </c:pt>
                <c:pt idx="2683">
                  <c:v>-35.433999999999997</c:v>
                </c:pt>
                <c:pt idx="2684">
                  <c:v>-35.431999999999995</c:v>
                </c:pt>
                <c:pt idx="2685">
                  <c:v>-35.43</c:v>
                </c:pt>
                <c:pt idx="2686">
                  <c:v>-35.427999999999997</c:v>
                </c:pt>
                <c:pt idx="2687">
                  <c:v>-35.425999999999995</c:v>
                </c:pt>
                <c:pt idx="2688">
                  <c:v>-35.423999999999999</c:v>
                </c:pt>
                <c:pt idx="2689">
                  <c:v>-35.421999999999997</c:v>
                </c:pt>
                <c:pt idx="2690">
                  <c:v>-35.419999999999995</c:v>
                </c:pt>
                <c:pt idx="2691">
                  <c:v>-35.417999999999999</c:v>
                </c:pt>
                <c:pt idx="2692">
                  <c:v>-35.415999999999997</c:v>
                </c:pt>
                <c:pt idx="2693">
                  <c:v>-35.413999999999994</c:v>
                </c:pt>
                <c:pt idx="2694">
                  <c:v>-35.411999999999999</c:v>
                </c:pt>
                <c:pt idx="2695">
                  <c:v>-35.409999999999997</c:v>
                </c:pt>
                <c:pt idx="2696">
                  <c:v>-35.407999999999994</c:v>
                </c:pt>
                <c:pt idx="2697">
                  <c:v>-35.405999999999999</c:v>
                </c:pt>
                <c:pt idx="2698">
                  <c:v>-35.403999999999996</c:v>
                </c:pt>
                <c:pt idx="2699">
                  <c:v>-35.402000000000001</c:v>
                </c:pt>
                <c:pt idx="2700">
                  <c:v>-35.4</c:v>
                </c:pt>
                <c:pt idx="2701">
                  <c:v>-35.397999999999996</c:v>
                </c:pt>
                <c:pt idx="2702">
                  <c:v>-35.396000000000001</c:v>
                </c:pt>
                <c:pt idx="2703">
                  <c:v>-35.393999999999998</c:v>
                </c:pt>
                <c:pt idx="2704">
                  <c:v>-35.391999999999996</c:v>
                </c:pt>
                <c:pt idx="2705">
                  <c:v>-35.39</c:v>
                </c:pt>
                <c:pt idx="2706">
                  <c:v>-35.387999999999998</c:v>
                </c:pt>
                <c:pt idx="2707">
                  <c:v>-35.385999999999996</c:v>
                </c:pt>
                <c:pt idx="2708">
                  <c:v>-35.384</c:v>
                </c:pt>
                <c:pt idx="2709">
                  <c:v>-35.381999999999998</c:v>
                </c:pt>
                <c:pt idx="2710">
                  <c:v>-35.379999999999995</c:v>
                </c:pt>
                <c:pt idx="2711">
                  <c:v>-35.378</c:v>
                </c:pt>
                <c:pt idx="2712">
                  <c:v>-35.375999999999998</c:v>
                </c:pt>
                <c:pt idx="2713">
                  <c:v>-35.373999999999995</c:v>
                </c:pt>
                <c:pt idx="2714">
                  <c:v>-35.372</c:v>
                </c:pt>
                <c:pt idx="2715">
                  <c:v>-35.369999999999997</c:v>
                </c:pt>
                <c:pt idx="2716">
                  <c:v>-35.367999999999995</c:v>
                </c:pt>
                <c:pt idx="2717">
                  <c:v>-35.366</c:v>
                </c:pt>
                <c:pt idx="2718">
                  <c:v>-35.363999999999997</c:v>
                </c:pt>
                <c:pt idx="2719">
                  <c:v>-35.361999999999995</c:v>
                </c:pt>
                <c:pt idx="2720">
                  <c:v>-35.36</c:v>
                </c:pt>
                <c:pt idx="2721">
                  <c:v>-35.357999999999997</c:v>
                </c:pt>
                <c:pt idx="2722">
                  <c:v>-35.355999999999995</c:v>
                </c:pt>
                <c:pt idx="2723">
                  <c:v>-35.353999999999999</c:v>
                </c:pt>
                <c:pt idx="2724">
                  <c:v>-35.351999999999997</c:v>
                </c:pt>
                <c:pt idx="2725">
                  <c:v>-35.349999999999994</c:v>
                </c:pt>
                <c:pt idx="2726">
                  <c:v>-35.347999999999999</c:v>
                </c:pt>
                <c:pt idx="2727">
                  <c:v>-35.345999999999997</c:v>
                </c:pt>
                <c:pt idx="2728">
                  <c:v>-35.343999999999994</c:v>
                </c:pt>
                <c:pt idx="2729">
                  <c:v>-35.341999999999999</c:v>
                </c:pt>
                <c:pt idx="2730">
                  <c:v>-35.339999999999996</c:v>
                </c:pt>
                <c:pt idx="2731">
                  <c:v>-35.337999999999994</c:v>
                </c:pt>
                <c:pt idx="2732">
                  <c:v>-35.335999999999999</c:v>
                </c:pt>
                <c:pt idx="2733">
                  <c:v>-35.333999999999996</c:v>
                </c:pt>
                <c:pt idx="2734">
                  <c:v>-35.331999999999994</c:v>
                </c:pt>
                <c:pt idx="2735">
                  <c:v>-35.33</c:v>
                </c:pt>
                <c:pt idx="2736">
                  <c:v>-35.327999999999996</c:v>
                </c:pt>
                <c:pt idx="2737">
                  <c:v>-35.325999999999993</c:v>
                </c:pt>
                <c:pt idx="2738">
                  <c:v>-35.323999999999998</c:v>
                </c:pt>
                <c:pt idx="2739">
                  <c:v>-35.321999999999996</c:v>
                </c:pt>
                <c:pt idx="2740">
                  <c:v>-35.319999999999993</c:v>
                </c:pt>
                <c:pt idx="2741">
                  <c:v>-35.317999999999998</c:v>
                </c:pt>
                <c:pt idx="2742">
                  <c:v>-35.315999999999995</c:v>
                </c:pt>
                <c:pt idx="2743">
                  <c:v>-35.314</c:v>
                </c:pt>
                <c:pt idx="2744">
                  <c:v>-35.311999999999998</c:v>
                </c:pt>
                <c:pt idx="2745">
                  <c:v>-35.309999999999995</c:v>
                </c:pt>
                <c:pt idx="2746">
                  <c:v>-35.308</c:v>
                </c:pt>
                <c:pt idx="2747">
                  <c:v>-35.305999999999997</c:v>
                </c:pt>
                <c:pt idx="2748">
                  <c:v>-35.303999999999995</c:v>
                </c:pt>
                <c:pt idx="2749">
                  <c:v>-35.302</c:v>
                </c:pt>
                <c:pt idx="2750">
                  <c:v>-35.299999999999997</c:v>
                </c:pt>
                <c:pt idx="2751">
                  <c:v>-35.297999999999995</c:v>
                </c:pt>
                <c:pt idx="2752">
                  <c:v>-35.295999999999999</c:v>
                </c:pt>
                <c:pt idx="2753">
                  <c:v>-35.293999999999997</c:v>
                </c:pt>
                <c:pt idx="2754">
                  <c:v>-35.291999999999994</c:v>
                </c:pt>
                <c:pt idx="2755">
                  <c:v>-35.29</c:v>
                </c:pt>
                <c:pt idx="2756">
                  <c:v>-35.287999999999997</c:v>
                </c:pt>
                <c:pt idx="2757">
                  <c:v>-35.285999999999994</c:v>
                </c:pt>
                <c:pt idx="2758">
                  <c:v>-35.283999999999999</c:v>
                </c:pt>
                <c:pt idx="2759">
                  <c:v>-35.281999999999996</c:v>
                </c:pt>
                <c:pt idx="2760">
                  <c:v>-35.28</c:v>
                </c:pt>
                <c:pt idx="2761">
                  <c:v>-35.277999999999999</c:v>
                </c:pt>
                <c:pt idx="2762">
                  <c:v>-35.275999999999996</c:v>
                </c:pt>
                <c:pt idx="2763">
                  <c:v>-35.274000000000001</c:v>
                </c:pt>
                <c:pt idx="2764">
                  <c:v>-35.271999999999998</c:v>
                </c:pt>
                <c:pt idx="2765">
                  <c:v>-35.269999999999996</c:v>
                </c:pt>
                <c:pt idx="2766">
                  <c:v>-35.268000000000001</c:v>
                </c:pt>
                <c:pt idx="2767">
                  <c:v>-35.265999999999998</c:v>
                </c:pt>
                <c:pt idx="2768">
                  <c:v>-35.263999999999996</c:v>
                </c:pt>
                <c:pt idx="2769">
                  <c:v>-35.262</c:v>
                </c:pt>
                <c:pt idx="2770">
                  <c:v>-35.26</c:v>
                </c:pt>
                <c:pt idx="2771">
                  <c:v>-35.257999999999996</c:v>
                </c:pt>
                <c:pt idx="2772">
                  <c:v>-35.256</c:v>
                </c:pt>
                <c:pt idx="2773">
                  <c:v>-35.253999999999998</c:v>
                </c:pt>
                <c:pt idx="2774">
                  <c:v>-35.251999999999995</c:v>
                </c:pt>
                <c:pt idx="2775">
                  <c:v>-35.25</c:v>
                </c:pt>
                <c:pt idx="2776">
                  <c:v>-35.247999999999998</c:v>
                </c:pt>
                <c:pt idx="2777">
                  <c:v>-35.245999999999995</c:v>
                </c:pt>
                <c:pt idx="2778">
                  <c:v>-35.244</c:v>
                </c:pt>
                <c:pt idx="2779">
                  <c:v>-35.241999999999997</c:v>
                </c:pt>
                <c:pt idx="2780">
                  <c:v>-35.239999999999995</c:v>
                </c:pt>
                <c:pt idx="2781">
                  <c:v>-35.238</c:v>
                </c:pt>
                <c:pt idx="2782">
                  <c:v>-35.235999999999997</c:v>
                </c:pt>
                <c:pt idx="2783">
                  <c:v>-35.233999999999995</c:v>
                </c:pt>
                <c:pt idx="2784">
                  <c:v>-35.231999999999999</c:v>
                </c:pt>
                <c:pt idx="2785">
                  <c:v>-35.229999999999997</c:v>
                </c:pt>
                <c:pt idx="2786">
                  <c:v>-35.227999999999994</c:v>
                </c:pt>
                <c:pt idx="2787">
                  <c:v>-35.225999999999999</c:v>
                </c:pt>
                <c:pt idx="2788">
                  <c:v>-35.223999999999997</c:v>
                </c:pt>
                <c:pt idx="2789">
                  <c:v>-35.221999999999994</c:v>
                </c:pt>
                <c:pt idx="2790">
                  <c:v>-35.22</c:v>
                </c:pt>
                <c:pt idx="2791">
                  <c:v>-35.217999999999996</c:v>
                </c:pt>
                <c:pt idx="2792">
                  <c:v>-35.215999999999994</c:v>
                </c:pt>
                <c:pt idx="2793">
                  <c:v>-35.213999999999999</c:v>
                </c:pt>
                <c:pt idx="2794">
                  <c:v>-35.211999999999996</c:v>
                </c:pt>
                <c:pt idx="2795">
                  <c:v>-35.209999999999994</c:v>
                </c:pt>
                <c:pt idx="2796">
                  <c:v>-35.207999999999998</c:v>
                </c:pt>
                <c:pt idx="2797">
                  <c:v>-35.205999999999996</c:v>
                </c:pt>
                <c:pt idx="2798">
                  <c:v>-35.203999999999994</c:v>
                </c:pt>
                <c:pt idx="2799">
                  <c:v>-35.201999999999998</c:v>
                </c:pt>
                <c:pt idx="2800">
                  <c:v>-35.199999999999996</c:v>
                </c:pt>
                <c:pt idx="2801">
                  <c:v>-35.197999999999993</c:v>
                </c:pt>
                <c:pt idx="2802">
                  <c:v>-35.195999999999998</c:v>
                </c:pt>
                <c:pt idx="2803">
                  <c:v>-35.193999999999996</c:v>
                </c:pt>
                <c:pt idx="2804">
                  <c:v>-35.192</c:v>
                </c:pt>
                <c:pt idx="2805">
                  <c:v>-35.19</c:v>
                </c:pt>
                <c:pt idx="2806">
                  <c:v>-35.187999999999995</c:v>
                </c:pt>
                <c:pt idx="2807">
                  <c:v>-35.186</c:v>
                </c:pt>
                <c:pt idx="2808">
                  <c:v>-35.183999999999997</c:v>
                </c:pt>
                <c:pt idx="2809">
                  <c:v>-35.181999999999995</c:v>
                </c:pt>
                <c:pt idx="2810">
                  <c:v>-35.18</c:v>
                </c:pt>
                <c:pt idx="2811">
                  <c:v>-35.177999999999997</c:v>
                </c:pt>
                <c:pt idx="2812">
                  <c:v>-35.175999999999995</c:v>
                </c:pt>
                <c:pt idx="2813">
                  <c:v>-35.173999999999999</c:v>
                </c:pt>
                <c:pt idx="2814">
                  <c:v>-35.171999999999997</c:v>
                </c:pt>
                <c:pt idx="2815">
                  <c:v>-35.169999999999995</c:v>
                </c:pt>
                <c:pt idx="2816">
                  <c:v>-35.167999999999999</c:v>
                </c:pt>
                <c:pt idx="2817">
                  <c:v>-35.165999999999997</c:v>
                </c:pt>
                <c:pt idx="2818">
                  <c:v>-35.163999999999994</c:v>
                </c:pt>
                <c:pt idx="2819">
                  <c:v>-35.161999999999999</c:v>
                </c:pt>
                <c:pt idx="2820">
                  <c:v>-35.159999999999997</c:v>
                </c:pt>
                <c:pt idx="2821">
                  <c:v>-35.157999999999994</c:v>
                </c:pt>
                <c:pt idx="2822">
                  <c:v>-35.155999999999999</c:v>
                </c:pt>
                <c:pt idx="2823">
                  <c:v>-35.153999999999996</c:v>
                </c:pt>
                <c:pt idx="2824">
                  <c:v>-35.152000000000001</c:v>
                </c:pt>
                <c:pt idx="2825">
                  <c:v>-35.15</c:v>
                </c:pt>
                <c:pt idx="2826">
                  <c:v>-35.147999999999996</c:v>
                </c:pt>
                <c:pt idx="2827">
                  <c:v>-35.146000000000001</c:v>
                </c:pt>
                <c:pt idx="2828">
                  <c:v>-35.143999999999998</c:v>
                </c:pt>
                <c:pt idx="2829">
                  <c:v>-35.141999999999996</c:v>
                </c:pt>
                <c:pt idx="2830">
                  <c:v>-35.14</c:v>
                </c:pt>
                <c:pt idx="2831">
                  <c:v>-35.137999999999998</c:v>
                </c:pt>
                <c:pt idx="2832">
                  <c:v>-35.135999999999996</c:v>
                </c:pt>
                <c:pt idx="2833">
                  <c:v>-35.134</c:v>
                </c:pt>
                <c:pt idx="2834">
                  <c:v>-35.131999999999998</c:v>
                </c:pt>
                <c:pt idx="2835">
                  <c:v>-35.129999999999995</c:v>
                </c:pt>
                <c:pt idx="2836">
                  <c:v>-35.128</c:v>
                </c:pt>
                <c:pt idx="2837">
                  <c:v>-35.125999999999998</c:v>
                </c:pt>
                <c:pt idx="2838">
                  <c:v>-35.123999999999995</c:v>
                </c:pt>
                <c:pt idx="2839">
                  <c:v>-35.122</c:v>
                </c:pt>
                <c:pt idx="2840">
                  <c:v>-35.119999999999997</c:v>
                </c:pt>
                <c:pt idx="2841">
                  <c:v>-35.117999999999995</c:v>
                </c:pt>
                <c:pt idx="2842">
                  <c:v>-35.116</c:v>
                </c:pt>
                <c:pt idx="2843">
                  <c:v>-35.113999999999997</c:v>
                </c:pt>
                <c:pt idx="2844">
                  <c:v>-35.111999999999995</c:v>
                </c:pt>
                <c:pt idx="2845">
                  <c:v>-35.11</c:v>
                </c:pt>
                <c:pt idx="2846">
                  <c:v>-35.107999999999997</c:v>
                </c:pt>
                <c:pt idx="2847">
                  <c:v>-35.105999999999995</c:v>
                </c:pt>
                <c:pt idx="2848">
                  <c:v>-35.103999999999999</c:v>
                </c:pt>
                <c:pt idx="2849">
                  <c:v>-35.101999999999997</c:v>
                </c:pt>
                <c:pt idx="2850">
                  <c:v>-35.099999999999994</c:v>
                </c:pt>
                <c:pt idx="2851">
                  <c:v>-35.097999999999999</c:v>
                </c:pt>
                <c:pt idx="2852">
                  <c:v>-35.095999999999997</c:v>
                </c:pt>
                <c:pt idx="2853">
                  <c:v>-35.093999999999994</c:v>
                </c:pt>
                <c:pt idx="2854">
                  <c:v>-35.091999999999999</c:v>
                </c:pt>
                <c:pt idx="2855">
                  <c:v>-35.089999999999996</c:v>
                </c:pt>
                <c:pt idx="2856">
                  <c:v>-35.087999999999994</c:v>
                </c:pt>
                <c:pt idx="2857">
                  <c:v>-35.085999999999999</c:v>
                </c:pt>
                <c:pt idx="2858">
                  <c:v>-35.083999999999996</c:v>
                </c:pt>
                <c:pt idx="2859">
                  <c:v>-35.081999999999994</c:v>
                </c:pt>
                <c:pt idx="2860">
                  <c:v>-35.08</c:v>
                </c:pt>
                <c:pt idx="2861">
                  <c:v>-35.077999999999996</c:v>
                </c:pt>
                <c:pt idx="2862">
                  <c:v>-35.075999999999993</c:v>
                </c:pt>
                <c:pt idx="2863">
                  <c:v>-35.073999999999998</c:v>
                </c:pt>
                <c:pt idx="2864">
                  <c:v>-35.071999999999996</c:v>
                </c:pt>
                <c:pt idx="2865">
                  <c:v>-35.069999999999993</c:v>
                </c:pt>
                <c:pt idx="2866">
                  <c:v>-35.067999999999998</c:v>
                </c:pt>
                <c:pt idx="2867">
                  <c:v>-35.065999999999995</c:v>
                </c:pt>
                <c:pt idx="2868">
                  <c:v>-35.064</c:v>
                </c:pt>
                <c:pt idx="2869">
                  <c:v>-35.061999999999998</c:v>
                </c:pt>
                <c:pt idx="2870">
                  <c:v>-35.059999999999995</c:v>
                </c:pt>
                <c:pt idx="2871">
                  <c:v>-35.058</c:v>
                </c:pt>
                <c:pt idx="2872">
                  <c:v>-35.055999999999997</c:v>
                </c:pt>
                <c:pt idx="2873">
                  <c:v>-35.053999999999995</c:v>
                </c:pt>
                <c:pt idx="2874">
                  <c:v>-35.052</c:v>
                </c:pt>
                <c:pt idx="2875">
                  <c:v>-35.049999999999997</c:v>
                </c:pt>
                <c:pt idx="2876">
                  <c:v>-35.047999999999995</c:v>
                </c:pt>
                <c:pt idx="2877">
                  <c:v>-35.045999999999999</c:v>
                </c:pt>
                <c:pt idx="2878">
                  <c:v>-35.043999999999997</c:v>
                </c:pt>
                <c:pt idx="2879">
                  <c:v>-35.041999999999994</c:v>
                </c:pt>
                <c:pt idx="2880">
                  <c:v>-35.04</c:v>
                </c:pt>
                <c:pt idx="2881">
                  <c:v>-35.037999999999997</c:v>
                </c:pt>
                <c:pt idx="2882">
                  <c:v>-35.035999999999994</c:v>
                </c:pt>
                <c:pt idx="2883">
                  <c:v>-35.033999999999999</c:v>
                </c:pt>
                <c:pt idx="2884">
                  <c:v>-35.031999999999996</c:v>
                </c:pt>
                <c:pt idx="2885">
                  <c:v>-35.03</c:v>
                </c:pt>
                <c:pt idx="2886">
                  <c:v>-35.027999999999999</c:v>
                </c:pt>
                <c:pt idx="2887">
                  <c:v>-35.025999999999996</c:v>
                </c:pt>
                <c:pt idx="2888">
                  <c:v>-35.024000000000001</c:v>
                </c:pt>
                <c:pt idx="2889">
                  <c:v>-35.021999999999998</c:v>
                </c:pt>
                <c:pt idx="2890">
                  <c:v>-35.019999999999996</c:v>
                </c:pt>
                <c:pt idx="2891">
                  <c:v>-35.018000000000001</c:v>
                </c:pt>
                <c:pt idx="2892">
                  <c:v>-35.015999999999998</c:v>
                </c:pt>
                <c:pt idx="2893">
                  <c:v>-35.013999999999996</c:v>
                </c:pt>
                <c:pt idx="2894">
                  <c:v>-35.012</c:v>
                </c:pt>
                <c:pt idx="2895">
                  <c:v>-35.01</c:v>
                </c:pt>
                <c:pt idx="2896">
                  <c:v>-35.007999999999996</c:v>
                </c:pt>
                <c:pt idx="2897">
                  <c:v>-35.006</c:v>
                </c:pt>
                <c:pt idx="2898">
                  <c:v>-35.003999999999998</c:v>
                </c:pt>
                <c:pt idx="2899">
                  <c:v>-35.001999999999995</c:v>
                </c:pt>
                <c:pt idx="2900">
                  <c:v>-35</c:v>
                </c:pt>
                <c:pt idx="2901">
                  <c:v>-34.997999999999998</c:v>
                </c:pt>
                <c:pt idx="2902">
                  <c:v>-34.995999999999995</c:v>
                </c:pt>
                <c:pt idx="2903">
                  <c:v>-34.994</c:v>
                </c:pt>
                <c:pt idx="2904">
                  <c:v>-34.991999999999997</c:v>
                </c:pt>
                <c:pt idx="2905">
                  <c:v>-34.989999999999995</c:v>
                </c:pt>
                <c:pt idx="2906">
                  <c:v>-34.988</c:v>
                </c:pt>
                <c:pt idx="2907">
                  <c:v>-34.985999999999997</c:v>
                </c:pt>
                <c:pt idx="2908">
                  <c:v>-34.983999999999995</c:v>
                </c:pt>
                <c:pt idx="2909">
                  <c:v>-34.981999999999999</c:v>
                </c:pt>
                <c:pt idx="2910">
                  <c:v>-34.979999999999997</c:v>
                </c:pt>
                <c:pt idx="2911">
                  <c:v>-34.977999999999994</c:v>
                </c:pt>
                <c:pt idx="2912">
                  <c:v>-34.975999999999999</c:v>
                </c:pt>
                <c:pt idx="2913">
                  <c:v>-34.973999999999997</c:v>
                </c:pt>
                <c:pt idx="2914">
                  <c:v>-34.971999999999994</c:v>
                </c:pt>
                <c:pt idx="2915">
                  <c:v>-34.97</c:v>
                </c:pt>
                <c:pt idx="2916">
                  <c:v>-34.967999999999996</c:v>
                </c:pt>
                <c:pt idx="2917">
                  <c:v>-34.965999999999994</c:v>
                </c:pt>
                <c:pt idx="2918">
                  <c:v>-34.963999999999999</c:v>
                </c:pt>
                <c:pt idx="2919">
                  <c:v>-34.961999999999996</c:v>
                </c:pt>
                <c:pt idx="2920">
                  <c:v>-34.959999999999994</c:v>
                </c:pt>
                <c:pt idx="2921">
                  <c:v>-34.957999999999998</c:v>
                </c:pt>
                <c:pt idx="2922">
                  <c:v>-34.955999999999996</c:v>
                </c:pt>
                <c:pt idx="2923">
                  <c:v>-34.953999999999994</c:v>
                </c:pt>
                <c:pt idx="2924">
                  <c:v>-34.951999999999998</c:v>
                </c:pt>
                <c:pt idx="2925">
                  <c:v>-34.949999999999996</c:v>
                </c:pt>
                <c:pt idx="2926">
                  <c:v>-34.947999999999993</c:v>
                </c:pt>
                <c:pt idx="2927">
                  <c:v>-34.945999999999998</c:v>
                </c:pt>
                <c:pt idx="2928">
                  <c:v>-34.943999999999996</c:v>
                </c:pt>
                <c:pt idx="2929">
                  <c:v>-34.942</c:v>
                </c:pt>
                <c:pt idx="2930">
                  <c:v>-34.94</c:v>
                </c:pt>
                <c:pt idx="2931">
                  <c:v>-34.937999999999995</c:v>
                </c:pt>
                <c:pt idx="2932">
                  <c:v>-34.936</c:v>
                </c:pt>
                <c:pt idx="2933">
                  <c:v>-34.933999999999997</c:v>
                </c:pt>
                <c:pt idx="2934">
                  <c:v>-34.931999999999995</c:v>
                </c:pt>
                <c:pt idx="2935">
                  <c:v>-34.93</c:v>
                </c:pt>
                <c:pt idx="2936">
                  <c:v>-34.927999999999997</c:v>
                </c:pt>
                <c:pt idx="2937">
                  <c:v>-34.925999999999995</c:v>
                </c:pt>
                <c:pt idx="2938">
                  <c:v>-34.923999999999999</c:v>
                </c:pt>
                <c:pt idx="2939">
                  <c:v>-34.921999999999997</c:v>
                </c:pt>
                <c:pt idx="2940">
                  <c:v>-34.919999999999995</c:v>
                </c:pt>
                <c:pt idx="2941">
                  <c:v>-34.917999999999999</c:v>
                </c:pt>
                <c:pt idx="2942">
                  <c:v>-34.915999999999997</c:v>
                </c:pt>
                <c:pt idx="2943">
                  <c:v>-34.913999999999994</c:v>
                </c:pt>
                <c:pt idx="2944">
                  <c:v>-34.911999999999999</c:v>
                </c:pt>
                <c:pt idx="2945">
                  <c:v>-34.909999999999997</c:v>
                </c:pt>
                <c:pt idx="2946">
                  <c:v>-34.907999999999994</c:v>
                </c:pt>
                <c:pt idx="2947">
                  <c:v>-34.905999999999999</c:v>
                </c:pt>
                <c:pt idx="2948">
                  <c:v>-34.903999999999996</c:v>
                </c:pt>
                <c:pt idx="2949">
                  <c:v>-34.902000000000001</c:v>
                </c:pt>
                <c:pt idx="2950">
                  <c:v>-34.9</c:v>
                </c:pt>
                <c:pt idx="2951">
                  <c:v>-34.897999999999996</c:v>
                </c:pt>
                <c:pt idx="2952">
                  <c:v>-34.896000000000001</c:v>
                </c:pt>
                <c:pt idx="2953">
                  <c:v>-34.893999999999998</c:v>
                </c:pt>
                <c:pt idx="2954">
                  <c:v>-34.891999999999996</c:v>
                </c:pt>
                <c:pt idx="2955">
                  <c:v>-34.89</c:v>
                </c:pt>
                <c:pt idx="2956">
                  <c:v>-34.887999999999998</c:v>
                </c:pt>
                <c:pt idx="2957">
                  <c:v>-34.885999999999996</c:v>
                </c:pt>
                <c:pt idx="2958">
                  <c:v>-34.884</c:v>
                </c:pt>
                <c:pt idx="2959">
                  <c:v>-34.881999999999998</c:v>
                </c:pt>
                <c:pt idx="2960">
                  <c:v>-34.879999999999995</c:v>
                </c:pt>
                <c:pt idx="2961">
                  <c:v>-34.878</c:v>
                </c:pt>
                <c:pt idx="2962">
                  <c:v>-34.875999999999998</c:v>
                </c:pt>
                <c:pt idx="2963">
                  <c:v>-34.873999999999995</c:v>
                </c:pt>
                <c:pt idx="2964">
                  <c:v>-34.872</c:v>
                </c:pt>
                <c:pt idx="2965">
                  <c:v>-34.869999999999997</c:v>
                </c:pt>
                <c:pt idx="2966">
                  <c:v>-34.867999999999995</c:v>
                </c:pt>
                <c:pt idx="2967">
                  <c:v>-34.866</c:v>
                </c:pt>
                <c:pt idx="2968">
                  <c:v>-34.863999999999997</c:v>
                </c:pt>
                <c:pt idx="2969">
                  <c:v>-34.861999999999995</c:v>
                </c:pt>
                <c:pt idx="2970">
                  <c:v>-34.86</c:v>
                </c:pt>
                <c:pt idx="2971">
                  <c:v>-34.857999999999997</c:v>
                </c:pt>
                <c:pt idx="2972">
                  <c:v>-34.855999999999995</c:v>
                </c:pt>
                <c:pt idx="2973">
                  <c:v>-34.853999999999999</c:v>
                </c:pt>
                <c:pt idx="2974">
                  <c:v>-34.851999999999997</c:v>
                </c:pt>
                <c:pt idx="2975">
                  <c:v>-34.849999999999994</c:v>
                </c:pt>
                <c:pt idx="2976">
                  <c:v>-34.847999999999999</c:v>
                </c:pt>
                <c:pt idx="2977">
                  <c:v>-34.845999999999997</c:v>
                </c:pt>
                <c:pt idx="2978">
                  <c:v>-34.843999999999994</c:v>
                </c:pt>
                <c:pt idx="2979">
                  <c:v>-34.841999999999999</c:v>
                </c:pt>
                <c:pt idx="2980">
                  <c:v>-34.839999999999996</c:v>
                </c:pt>
                <c:pt idx="2981">
                  <c:v>-34.837999999999994</c:v>
                </c:pt>
                <c:pt idx="2982">
                  <c:v>-34.835999999999999</c:v>
                </c:pt>
                <c:pt idx="2983">
                  <c:v>-34.833999999999996</c:v>
                </c:pt>
                <c:pt idx="2984">
                  <c:v>-34.831999999999994</c:v>
                </c:pt>
                <c:pt idx="2985">
                  <c:v>-34.83</c:v>
                </c:pt>
                <c:pt idx="2986">
                  <c:v>-34.827999999999996</c:v>
                </c:pt>
                <c:pt idx="2987">
                  <c:v>-34.825999999999993</c:v>
                </c:pt>
                <c:pt idx="2988">
                  <c:v>-34.823999999999998</c:v>
                </c:pt>
                <c:pt idx="2989">
                  <c:v>-34.821999999999996</c:v>
                </c:pt>
                <c:pt idx="2990">
                  <c:v>-34.819999999999993</c:v>
                </c:pt>
                <c:pt idx="2991">
                  <c:v>-34.817999999999998</c:v>
                </c:pt>
                <c:pt idx="2992">
                  <c:v>-34.815999999999995</c:v>
                </c:pt>
                <c:pt idx="2993">
                  <c:v>-34.814</c:v>
                </c:pt>
                <c:pt idx="2994">
                  <c:v>-34.811999999999998</c:v>
                </c:pt>
                <c:pt idx="2995">
                  <c:v>-34.809999999999995</c:v>
                </c:pt>
                <c:pt idx="2996">
                  <c:v>-34.808</c:v>
                </c:pt>
                <c:pt idx="2997">
                  <c:v>-34.805999999999997</c:v>
                </c:pt>
                <c:pt idx="2998">
                  <c:v>-34.803999999999995</c:v>
                </c:pt>
                <c:pt idx="2999">
                  <c:v>-34.802</c:v>
                </c:pt>
                <c:pt idx="3000">
                  <c:v>-34.799999999999997</c:v>
                </c:pt>
                <c:pt idx="3001">
                  <c:v>-34.797999999999995</c:v>
                </c:pt>
                <c:pt idx="3002">
                  <c:v>-34.795999999999999</c:v>
                </c:pt>
                <c:pt idx="3003">
                  <c:v>-34.793999999999997</c:v>
                </c:pt>
                <c:pt idx="3004">
                  <c:v>-34.791999999999994</c:v>
                </c:pt>
                <c:pt idx="3005">
                  <c:v>-34.79</c:v>
                </c:pt>
                <c:pt idx="3006">
                  <c:v>-34.787999999999997</c:v>
                </c:pt>
                <c:pt idx="3007">
                  <c:v>-34.785999999999994</c:v>
                </c:pt>
                <c:pt idx="3008">
                  <c:v>-34.783999999999999</c:v>
                </c:pt>
                <c:pt idx="3009">
                  <c:v>-34.781999999999996</c:v>
                </c:pt>
                <c:pt idx="3010">
                  <c:v>-34.78</c:v>
                </c:pt>
                <c:pt idx="3011">
                  <c:v>-34.777999999999999</c:v>
                </c:pt>
                <c:pt idx="3012">
                  <c:v>-34.775999999999996</c:v>
                </c:pt>
                <c:pt idx="3013">
                  <c:v>-34.774000000000001</c:v>
                </c:pt>
                <c:pt idx="3014">
                  <c:v>-34.771999999999998</c:v>
                </c:pt>
                <c:pt idx="3015">
                  <c:v>-34.769999999999996</c:v>
                </c:pt>
                <c:pt idx="3016">
                  <c:v>-34.768000000000001</c:v>
                </c:pt>
                <c:pt idx="3017">
                  <c:v>-34.765999999999998</c:v>
                </c:pt>
                <c:pt idx="3018">
                  <c:v>-34.763999999999996</c:v>
                </c:pt>
                <c:pt idx="3019">
                  <c:v>-34.762</c:v>
                </c:pt>
                <c:pt idx="3020">
                  <c:v>-34.76</c:v>
                </c:pt>
                <c:pt idx="3021">
                  <c:v>-34.757999999999996</c:v>
                </c:pt>
                <c:pt idx="3022">
                  <c:v>-34.756</c:v>
                </c:pt>
                <c:pt idx="3023">
                  <c:v>-34.753999999999998</c:v>
                </c:pt>
                <c:pt idx="3024">
                  <c:v>-34.751999999999995</c:v>
                </c:pt>
                <c:pt idx="3025">
                  <c:v>-34.75</c:v>
                </c:pt>
                <c:pt idx="3026">
                  <c:v>-34.747999999999998</c:v>
                </c:pt>
                <c:pt idx="3027">
                  <c:v>-34.745999999999995</c:v>
                </c:pt>
                <c:pt idx="3028">
                  <c:v>-34.744</c:v>
                </c:pt>
                <c:pt idx="3029">
                  <c:v>-34.741999999999997</c:v>
                </c:pt>
                <c:pt idx="3030">
                  <c:v>-34.739999999999995</c:v>
                </c:pt>
                <c:pt idx="3031">
                  <c:v>-34.738</c:v>
                </c:pt>
                <c:pt idx="3032">
                  <c:v>-34.735999999999997</c:v>
                </c:pt>
                <c:pt idx="3033">
                  <c:v>-34.733999999999995</c:v>
                </c:pt>
                <c:pt idx="3034">
                  <c:v>-34.731999999999999</c:v>
                </c:pt>
                <c:pt idx="3035">
                  <c:v>-34.729999999999997</c:v>
                </c:pt>
                <c:pt idx="3036">
                  <c:v>-34.727999999999994</c:v>
                </c:pt>
                <c:pt idx="3037">
                  <c:v>-34.725999999999999</c:v>
                </c:pt>
                <c:pt idx="3038">
                  <c:v>-34.723999999999997</c:v>
                </c:pt>
                <c:pt idx="3039">
                  <c:v>-34.721999999999994</c:v>
                </c:pt>
                <c:pt idx="3040">
                  <c:v>-34.72</c:v>
                </c:pt>
                <c:pt idx="3041">
                  <c:v>-34.717999999999996</c:v>
                </c:pt>
                <c:pt idx="3042">
                  <c:v>-34.715999999999994</c:v>
                </c:pt>
                <c:pt idx="3043">
                  <c:v>-34.713999999999999</c:v>
                </c:pt>
                <c:pt idx="3044">
                  <c:v>-34.711999999999996</c:v>
                </c:pt>
                <c:pt idx="3045">
                  <c:v>-34.709999999999994</c:v>
                </c:pt>
                <c:pt idx="3046">
                  <c:v>-34.707999999999998</c:v>
                </c:pt>
                <c:pt idx="3047">
                  <c:v>-34.705999999999996</c:v>
                </c:pt>
                <c:pt idx="3048">
                  <c:v>-34.703999999999994</c:v>
                </c:pt>
                <c:pt idx="3049">
                  <c:v>-34.701999999999998</c:v>
                </c:pt>
                <c:pt idx="3050">
                  <c:v>-34.699999999999996</c:v>
                </c:pt>
                <c:pt idx="3051">
                  <c:v>-34.697999999999993</c:v>
                </c:pt>
                <c:pt idx="3052">
                  <c:v>-34.695999999999998</c:v>
                </c:pt>
                <c:pt idx="3053">
                  <c:v>-34.693999999999996</c:v>
                </c:pt>
                <c:pt idx="3054">
                  <c:v>-34.692</c:v>
                </c:pt>
                <c:pt idx="3055">
                  <c:v>-34.69</c:v>
                </c:pt>
                <c:pt idx="3056">
                  <c:v>-34.687999999999995</c:v>
                </c:pt>
                <c:pt idx="3057">
                  <c:v>-34.686</c:v>
                </c:pt>
                <c:pt idx="3058">
                  <c:v>-34.683999999999997</c:v>
                </c:pt>
                <c:pt idx="3059">
                  <c:v>-34.681999999999995</c:v>
                </c:pt>
                <c:pt idx="3060">
                  <c:v>-34.68</c:v>
                </c:pt>
                <c:pt idx="3061">
                  <c:v>-34.677999999999997</c:v>
                </c:pt>
                <c:pt idx="3062">
                  <c:v>-34.675999999999995</c:v>
                </c:pt>
                <c:pt idx="3063">
                  <c:v>-34.673999999999999</c:v>
                </c:pt>
                <c:pt idx="3064">
                  <c:v>-34.671999999999997</c:v>
                </c:pt>
                <c:pt idx="3065">
                  <c:v>-34.669999999999995</c:v>
                </c:pt>
                <c:pt idx="3066">
                  <c:v>-34.667999999999999</c:v>
                </c:pt>
                <c:pt idx="3067">
                  <c:v>-34.665999999999997</c:v>
                </c:pt>
                <c:pt idx="3068">
                  <c:v>-34.663999999999994</c:v>
                </c:pt>
                <c:pt idx="3069">
                  <c:v>-34.661999999999999</c:v>
                </c:pt>
                <c:pt idx="3070">
                  <c:v>-34.659999999999997</c:v>
                </c:pt>
                <c:pt idx="3071">
                  <c:v>-34.657999999999994</c:v>
                </c:pt>
                <c:pt idx="3072">
                  <c:v>-34.655999999999999</c:v>
                </c:pt>
                <c:pt idx="3073">
                  <c:v>-34.653999999999996</c:v>
                </c:pt>
                <c:pt idx="3074">
                  <c:v>-34.652000000000001</c:v>
                </c:pt>
                <c:pt idx="3075">
                  <c:v>-34.65</c:v>
                </c:pt>
                <c:pt idx="3076">
                  <c:v>-34.647999999999996</c:v>
                </c:pt>
                <c:pt idx="3077">
                  <c:v>-34.646000000000001</c:v>
                </c:pt>
                <c:pt idx="3078">
                  <c:v>-34.643999999999998</c:v>
                </c:pt>
                <c:pt idx="3079">
                  <c:v>-34.641999999999996</c:v>
                </c:pt>
                <c:pt idx="3080">
                  <c:v>-34.64</c:v>
                </c:pt>
                <c:pt idx="3081">
                  <c:v>-34.637999999999998</c:v>
                </c:pt>
                <c:pt idx="3082">
                  <c:v>-34.635999999999996</c:v>
                </c:pt>
                <c:pt idx="3083">
                  <c:v>-34.634</c:v>
                </c:pt>
                <c:pt idx="3084">
                  <c:v>-34.631999999999998</c:v>
                </c:pt>
                <c:pt idx="3085">
                  <c:v>-34.629999999999995</c:v>
                </c:pt>
                <c:pt idx="3086">
                  <c:v>-34.628</c:v>
                </c:pt>
                <c:pt idx="3087">
                  <c:v>-34.625999999999998</c:v>
                </c:pt>
                <c:pt idx="3088">
                  <c:v>-34.623999999999995</c:v>
                </c:pt>
                <c:pt idx="3089">
                  <c:v>-34.622</c:v>
                </c:pt>
                <c:pt idx="3090">
                  <c:v>-34.619999999999997</c:v>
                </c:pt>
                <c:pt idx="3091">
                  <c:v>-34.617999999999995</c:v>
                </c:pt>
                <c:pt idx="3092">
                  <c:v>-34.616</c:v>
                </c:pt>
                <c:pt idx="3093">
                  <c:v>-34.613999999999997</c:v>
                </c:pt>
                <c:pt idx="3094">
                  <c:v>-34.611999999999995</c:v>
                </c:pt>
                <c:pt idx="3095">
                  <c:v>-34.61</c:v>
                </c:pt>
                <c:pt idx="3096">
                  <c:v>-34.607999999999997</c:v>
                </c:pt>
                <c:pt idx="3097">
                  <c:v>-34.605999999999995</c:v>
                </c:pt>
                <c:pt idx="3098">
                  <c:v>-34.603999999999999</c:v>
                </c:pt>
                <c:pt idx="3099">
                  <c:v>-34.601999999999997</c:v>
                </c:pt>
                <c:pt idx="3100">
                  <c:v>-34.599999999999994</c:v>
                </c:pt>
                <c:pt idx="3101">
                  <c:v>-34.597999999999999</c:v>
                </c:pt>
                <c:pt idx="3102">
                  <c:v>-34.595999999999997</c:v>
                </c:pt>
                <c:pt idx="3103">
                  <c:v>-34.593999999999994</c:v>
                </c:pt>
                <c:pt idx="3104">
                  <c:v>-34.591999999999999</c:v>
                </c:pt>
                <c:pt idx="3105">
                  <c:v>-34.589999999999996</c:v>
                </c:pt>
                <c:pt idx="3106">
                  <c:v>-34.587999999999994</c:v>
                </c:pt>
                <c:pt idx="3107">
                  <c:v>-34.585999999999999</c:v>
                </c:pt>
                <c:pt idx="3108">
                  <c:v>-34.583999999999996</c:v>
                </c:pt>
                <c:pt idx="3109">
                  <c:v>-34.581999999999994</c:v>
                </c:pt>
                <c:pt idx="3110">
                  <c:v>-34.58</c:v>
                </c:pt>
                <c:pt idx="3111">
                  <c:v>-34.577999999999996</c:v>
                </c:pt>
                <c:pt idx="3112">
                  <c:v>-34.575999999999993</c:v>
                </c:pt>
                <c:pt idx="3113">
                  <c:v>-34.573999999999998</c:v>
                </c:pt>
                <c:pt idx="3114">
                  <c:v>-34.571999999999996</c:v>
                </c:pt>
                <c:pt idx="3115">
                  <c:v>-34.569999999999993</c:v>
                </c:pt>
                <c:pt idx="3116">
                  <c:v>-34.567999999999998</c:v>
                </c:pt>
                <c:pt idx="3117">
                  <c:v>-34.565999999999995</c:v>
                </c:pt>
                <c:pt idx="3118">
                  <c:v>-34.564</c:v>
                </c:pt>
                <c:pt idx="3119">
                  <c:v>-34.561999999999998</c:v>
                </c:pt>
                <c:pt idx="3120">
                  <c:v>-34.559999999999995</c:v>
                </c:pt>
                <c:pt idx="3121">
                  <c:v>-34.558</c:v>
                </c:pt>
                <c:pt idx="3122">
                  <c:v>-34.555999999999997</c:v>
                </c:pt>
                <c:pt idx="3123">
                  <c:v>-34.553999999999995</c:v>
                </c:pt>
                <c:pt idx="3124">
                  <c:v>-34.552</c:v>
                </c:pt>
                <c:pt idx="3125">
                  <c:v>-34.549999999999997</c:v>
                </c:pt>
                <c:pt idx="3126">
                  <c:v>-34.547999999999995</c:v>
                </c:pt>
                <c:pt idx="3127">
                  <c:v>-34.545999999999999</c:v>
                </c:pt>
                <c:pt idx="3128">
                  <c:v>-34.543999999999997</c:v>
                </c:pt>
                <c:pt idx="3129">
                  <c:v>-34.541999999999994</c:v>
                </c:pt>
                <c:pt idx="3130">
                  <c:v>-34.54</c:v>
                </c:pt>
                <c:pt idx="3131">
                  <c:v>-34.537999999999997</c:v>
                </c:pt>
                <c:pt idx="3132">
                  <c:v>-34.535999999999994</c:v>
                </c:pt>
                <c:pt idx="3133">
                  <c:v>-34.533999999999999</c:v>
                </c:pt>
                <c:pt idx="3134">
                  <c:v>-34.531999999999996</c:v>
                </c:pt>
                <c:pt idx="3135">
                  <c:v>-34.53</c:v>
                </c:pt>
                <c:pt idx="3136">
                  <c:v>-34.527999999999999</c:v>
                </c:pt>
                <c:pt idx="3137">
                  <c:v>-34.525999999999996</c:v>
                </c:pt>
                <c:pt idx="3138">
                  <c:v>-34.524000000000001</c:v>
                </c:pt>
                <c:pt idx="3139">
                  <c:v>-34.521999999999998</c:v>
                </c:pt>
                <c:pt idx="3140">
                  <c:v>-34.519999999999996</c:v>
                </c:pt>
                <c:pt idx="3141">
                  <c:v>-34.518000000000001</c:v>
                </c:pt>
                <c:pt idx="3142">
                  <c:v>-34.515999999999998</c:v>
                </c:pt>
                <c:pt idx="3143">
                  <c:v>-34.513999999999996</c:v>
                </c:pt>
                <c:pt idx="3144">
                  <c:v>-34.512</c:v>
                </c:pt>
                <c:pt idx="3145">
                  <c:v>-34.51</c:v>
                </c:pt>
                <c:pt idx="3146">
                  <c:v>-34.507999999999996</c:v>
                </c:pt>
                <c:pt idx="3147">
                  <c:v>-34.506</c:v>
                </c:pt>
                <c:pt idx="3148">
                  <c:v>-34.503999999999998</c:v>
                </c:pt>
                <c:pt idx="3149">
                  <c:v>-34.501999999999995</c:v>
                </c:pt>
                <c:pt idx="3150">
                  <c:v>-34.5</c:v>
                </c:pt>
                <c:pt idx="3151">
                  <c:v>-34.497999999999998</c:v>
                </c:pt>
                <c:pt idx="3152">
                  <c:v>-34.495999999999995</c:v>
                </c:pt>
                <c:pt idx="3153">
                  <c:v>-34.494</c:v>
                </c:pt>
                <c:pt idx="3154">
                  <c:v>-34.491999999999997</c:v>
                </c:pt>
                <c:pt idx="3155">
                  <c:v>-34.489999999999995</c:v>
                </c:pt>
                <c:pt idx="3156">
                  <c:v>-34.488</c:v>
                </c:pt>
                <c:pt idx="3157">
                  <c:v>-34.485999999999997</c:v>
                </c:pt>
                <c:pt idx="3158">
                  <c:v>-34.483999999999995</c:v>
                </c:pt>
                <c:pt idx="3159">
                  <c:v>-34.481999999999999</c:v>
                </c:pt>
                <c:pt idx="3160">
                  <c:v>-34.479999999999997</c:v>
                </c:pt>
                <c:pt idx="3161">
                  <c:v>-34.477999999999994</c:v>
                </c:pt>
                <c:pt idx="3162">
                  <c:v>-34.475999999999999</c:v>
                </c:pt>
                <c:pt idx="3163">
                  <c:v>-34.473999999999997</c:v>
                </c:pt>
                <c:pt idx="3164">
                  <c:v>-34.471999999999994</c:v>
                </c:pt>
                <c:pt idx="3165">
                  <c:v>-34.47</c:v>
                </c:pt>
                <c:pt idx="3166">
                  <c:v>-34.467999999999996</c:v>
                </c:pt>
                <c:pt idx="3167">
                  <c:v>-34.465999999999994</c:v>
                </c:pt>
                <c:pt idx="3168">
                  <c:v>-34.463999999999999</c:v>
                </c:pt>
                <c:pt idx="3169">
                  <c:v>-34.461999999999996</c:v>
                </c:pt>
                <c:pt idx="3170">
                  <c:v>-34.459999999999994</c:v>
                </c:pt>
                <c:pt idx="3171">
                  <c:v>-34.457999999999998</c:v>
                </c:pt>
                <c:pt idx="3172">
                  <c:v>-34.455999999999996</c:v>
                </c:pt>
                <c:pt idx="3173">
                  <c:v>-34.453999999999994</c:v>
                </c:pt>
                <c:pt idx="3174">
                  <c:v>-34.451999999999998</c:v>
                </c:pt>
                <c:pt idx="3175">
                  <c:v>-34.449999999999996</c:v>
                </c:pt>
                <c:pt idx="3176">
                  <c:v>-34.447999999999993</c:v>
                </c:pt>
                <c:pt idx="3177">
                  <c:v>-34.445999999999998</c:v>
                </c:pt>
                <c:pt idx="3178">
                  <c:v>-34.443999999999996</c:v>
                </c:pt>
                <c:pt idx="3179">
                  <c:v>-34.442</c:v>
                </c:pt>
                <c:pt idx="3180">
                  <c:v>-34.44</c:v>
                </c:pt>
                <c:pt idx="3181">
                  <c:v>-34.437999999999995</c:v>
                </c:pt>
                <c:pt idx="3182">
                  <c:v>-34.436</c:v>
                </c:pt>
                <c:pt idx="3183">
                  <c:v>-34.433999999999997</c:v>
                </c:pt>
                <c:pt idx="3184">
                  <c:v>-34.431999999999995</c:v>
                </c:pt>
                <c:pt idx="3185">
                  <c:v>-34.43</c:v>
                </c:pt>
                <c:pt idx="3186">
                  <c:v>-34.427999999999997</c:v>
                </c:pt>
                <c:pt idx="3187">
                  <c:v>-34.425999999999995</c:v>
                </c:pt>
                <c:pt idx="3188">
                  <c:v>-34.423999999999999</c:v>
                </c:pt>
                <c:pt idx="3189">
                  <c:v>-34.421999999999997</c:v>
                </c:pt>
                <c:pt idx="3190">
                  <c:v>-34.419999999999995</c:v>
                </c:pt>
                <c:pt idx="3191">
                  <c:v>-34.417999999999999</c:v>
                </c:pt>
                <c:pt idx="3192">
                  <c:v>-34.415999999999997</c:v>
                </c:pt>
                <c:pt idx="3193">
                  <c:v>-34.413999999999994</c:v>
                </c:pt>
                <c:pt idx="3194">
                  <c:v>-34.411999999999999</c:v>
                </c:pt>
                <c:pt idx="3195">
                  <c:v>-34.409999999999997</c:v>
                </c:pt>
                <c:pt idx="3196">
                  <c:v>-34.407999999999994</c:v>
                </c:pt>
                <c:pt idx="3197">
                  <c:v>-34.405999999999999</c:v>
                </c:pt>
                <c:pt idx="3198">
                  <c:v>-34.403999999999996</c:v>
                </c:pt>
                <c:pt idx="3199">
                  <c:v>-34.402000000000001</c:v>
                </c:pt>
                <c:pt idx="3200">
                  <c:v>-34.4</c:v>
                </c:pt>
                <c:pt idx="3201">
                  <c:v>-34.397999999999996</c:v>
                </c:pt>
                <c:pt idx="3202">
                  <c:v>-34.396000000000001</c:v>
                </c:pt>
                <c:pt idx="3203">
                  <c:v>-34.393999999999998</c:v>
                </c:pt>
                <c:pt idx="3204">
                  <c:v>-34.391999999999996</c:v>
                </c:pt>
                <c:pt idx="3205">
                  <c:v>-34.39</c:v>
                </c:pt>
                <c:pt idx="3206">
                  <c:v>-34.387999999999998</c:v>
                </c:pt>
                <c:pt idx="3207">
                  <c:v>-34.385999999999996</c:v>
                </c:pt>
                <c:pt idx="3208">
                  <c:v>-34.384</c:v>
                </c:pt>
                <c:pt idx="3209">
                  <c:v>-34.381999999999998</c:v>
                </c:pt>
                <c:pt idx="3210">
                  <c:v>-34.379999999999995</c:v>
                </c:pt>
                <c:pt idx="3211">
                  <c:v>-34.378</c:v>
                </c:pt>
                <c:pt idx="3212">
                  <c:v>-34.375999999999998</c:v>
                </c:pt>
                <c:pt idx="3213">
                  <c:v>-34.373999999999995</c:v>
                </c:pt>
                <c:pt idx="3214">
                  <c:v>-34.372</c:v>
                </c:pt>
                <c:pt idx="3215">
                  <c:v>-34.369999999999997</c:v>
                </c:pt>
                <c:pt idx="3216">
                  <c:v>-34.367999999999995</c:v>
                </c:pt>
                <c:pt idx="3217">
                  <c:v>-34.366</c:v>
                </c:pt>
                <c:pt idx="3218">
                  <c:v>-34.363999999999997</c:v>
                </c:pt>
                <c:pt idx="3219">
                  <c:v>-34.361999999999995</c:v>
                </c:pt>
                <c:pt idx="3220">
                  <c:v>-34.36</c:v>
                </c:pt>
                <c:pt idx="3221">
                  <c:v>-34.357999999999997</c:v>
                </c:pt>
                <c:pt idx="3222">
                  <c:v>-34.355999999999995</c:v>
                </c:pt>
                <c:pt idx="3223">
                  <c:v>-34.353999999999999</c:v>
                </c:pt>
                <c:pt idx="3224">
                  <c:v>-34.351999999999997</c:v>
                </c:pt>
                <c:pt idx="3225">
                  <c:v>-34.349999999999994</c:v>
                </c:pt>
                <c:pt idx="3226">
                  <c:v>-34.347999999999999</c:v>
                </c:pt>
                <c:pt idx="3227">
                  <c:v>-34.345999999999997</c:v>
                </c:pt>
                <c:pt idx="3228">
                  <c:v>-34.343999999999994</c:v>
                </c:pt>
                <c:pt idx="3229">
                  <c:v>-34.341999999999999</c:v>
                </c:pt>
                <c:pt idx="3230">
                  <c:v>-34.339999999999996</c:v>
                </c:pt>
                <c:pt idx="3231">
                  <c:v>-34.337999999999994</c:v>
                </c:pt>
                <c:pt idx="3232">
                  <c:v>-34.335999999999999</c:v>
                </c:pt>
                <c:pt idx="3233">
                  <c:v>-34.333999999999996</c:v>
                </c:pt>
                <c:pt idx="3234">
                  <c:v>-34.331999999999994</c:v>
                </c:pt>
                <c:pt idx="3235">
                  <c:v>-34.33</c:v>
                </c:pt>
                <c:pt idx="3236">
                  <c:v>-34.327999999999996</c:v>
                </c:pt>
                <c:pt idx="3237">
                  <c:v>-34.325999999999993</c:v>
                </c:pt>
                <c:pt idx="3238">
                  <c:v>-34.323999999999998</c:v>
                </c:pt>
                <c:pt idx="3239">
                  <c:v>-34.321999999999996</c:v>
                </c:pt>
                <c:pt idx="3240">
                  <c:v>-34.319999999999993</c:v>
                </c:pt>
                <c:pt idx="3241">
                  <c:v>-34.317999999999998</c:v>
                </c:pt>
                <c:pt idx="3242">
                  <c:v>-34.315999999999995</c:v>
                </c:pt>
                <c:pt idx="3243">
                  <c:v>-34.314</c:v>
                </c:pt>
                <c:pt idx="3244">
                  <c:v>-34.311999999999998</c:v>
                </c:pt>
                <c:pt idx="3245">
                  <c:v>-34.309999999999995</c:v>
                </c:pt>
                <c:pt idx="3246">
                  <c:v>-34.308</c:v>
                </c:pt>
                <c:pt idx="3247">
                  <c:v>-34.305999999999997</c:v>
                </c:pt>
                <c:pt idx="3248">
                  <c:v>-34.303999999999995</c:v>
                </c:pt>
                <c:pt idx="3249">
                  <c:v>-34.302</c:v>
                </c:pt>
                <c:pt idx="3250">
                  <c:v>-34.299999999999997</c:v>
                </c:pt>
                <c:pt idx="3251">
                  <c:v>-34.297999999999995</c:v>
                </c:pt>
                <c:pt idx="3252">
                  <c:v>-34.295999999999999</c:v>
                </c:pt>
                <c:pt idx="3253">
                  <c:v>-34.293999999999997</c:v>
                </c:pt>
                <c:pt idx="3254">
                  <c:v>-34.291999999999994</c:v>
                </c:pt>
                <c:pt idx="3255">
                  <c:v>-34.29</c:v>
                </c:pt>
                <c:pt idx="3256">
                  <c:v>-34.287999999999997</c:v>
                </c:pt>
                <c:pt idx="3257">
                  <c:v>-34.285999999999994</c:v>
                </c:pt>
                <c:pt idx="3258">
                  <c:v>-34.283999999999999</c:v>
                </c:pt>
                <c:pt idx="3259">
                  <c:v>-34.281999999999996</c:v>
                </c:pt>
                <c:pt idx="3260">
                  <c:v>-34.28</c:v>
                </c:pt>
                <c:pt idx="3261">
                  <c:v>-34.277999999999999</c:v>
                </c:pt>
                <c:pt idx="3262">
                  <c:v>-34.275999999999996</c:v>
                </c:pt>
                <c:pt idx="3263">
                  <c:v>-34.274000000000001</c:v>
                </c:pt>
                <c:pt idx="3264">
                  <c:v>-34.271999999999998</c:v>
                </c:pt>
                <c:pt idx="3265">
                  <c:v>-34.269999999999996</c:v>
                </c:pt>
                <c:pt idx="3266">
                  <c:v>-34.268000000000001</c:v>
                </c:pt>
                <c:pt idx="3267">
                  <c:v>-34.265999999999998</c:v>
                </c:pt>
                <c:pt idx="3268">
                  <c:v>-34.263999999999996</c:v>
                </c:pt>
                <c:pt idx="3269">
                  <c:v>-34.262</c:v>
                </c:pt>
                <c:pt idx="3270">
                  <c:v>-34.26</c:v>
                </c:pt>
                <c:pt idx="3271">
                  <c:v>-34.257999999999996</c:v>
                </c:pt>
                <c:pt idx="3272">
                  <c:v>-34.256</c:v>
                </c:pt>
                <c:pt idx="3273">
                  <c:v>-34.253999999999998</c:v>
                </c:pt>
                <c:pt idx="3274">
                  <c:v>-34.251999999999995</c:v>
                </c:pt>
                <c:pt idx="3275">
                  <c:v>-34.25</c:v>
                </c:pt>
                <c:pt idx="3276">
                  <c:v>-34.247999999999998</c:v>
                </c:pt>
                <c:pt idx="3277">
                  <c:v>-34.245999999999995</c:v>
                </c:pt>
                <c:pt idx="3278">
                  <c:v>-34.244</c:v>
                </c:pt>
                <c:pt idx="3279">
                  <c:v>-34.241999999999997</c:v>
                </c:pt>
                <c:pt idx="3280">
                  <c:v>-34.239999999999995</c:v>
                </c:pt>
                <c:pt idx="3281">
                  <c:v>-34.238</c:v>
                </c:pt>
                <c:pt idx="3282">
                  <c:v>-34.235999999999997</c:v>
                </c:pt>
                <c:pt idx="3283">
                  <c:v>-34.233999999999995</c:v>
                </c:pt>
                <c:pt idx="3284">
                  <c:v>-34.231999999999999</c:v>
                </c:pt>
                <c:pt idx="3285">
                  <c:v>-34.229999999999997</c:v>
                </c:pt>
                <c:pt idx="3286">
                  <c:v>-34.227999999999994</c:v>
                </c:pt>
                <c:pt idx="3287">
                  <c:v>-34.225999999999999</c:v>
                </c:pt>
                <c:pt idx="3288">
                  <c:v>-34.223999999999997</c:v>
                </c:pt>
                <c:pt idx="3289">
                  <c:v>-34.221999999999994</c:v>
                </c:pt>
                <c:pt idx="3290">
                  <c:v>-34.22</c:v>
                </c:pt>
                <c:pt idx="3291">
                  <c:v>-34.217999999999996</c:v>
                </c:pt>
                <c:pt idx="3292">
                  <c:v>-34.215999999999994</c:v>
                </c:pt>
                <c:pt idx="3293">
                  <c:v>-34.213999999999999</c:v>
                </c:pt>
                <c:pt idx="3294">
                  <c:v>-34.211999999999996</c:v>
                </c:pt>
                <c:pt idx="3295">
                  <c:v>-34.209999999999994</c:v>
                </c:pt>
                <c:pt idx="3296">
                  <c:v>-34.207999999999998</c:v>
                </c:pt>
                <c:pt idx="3297">
                  <c:v>-34.205999999999996</c:v>
                </c:pt>
                <c:pt idx="3298">
                  <c:v>-34.203999999999994</c:v>
                </c:pt>
                <c:pt idx="3299">
                  <c:v>-34.201999999999998</c:v>
                </c:pt>
                <c:pt idx="3300">
                  <c:v>-34.199999999999996</c:v>
                </c:pt>
                <c:pt idx="3301">
                  <c:v>-34.197999999999993</c:v>
                </c:pt>
                <c:pt idx="3302">
                  <c:v>-34.195999999999998</c:v>
                </c:pt>
                <c:pt idx="3303">
                  <c:v>-34.193999999999996</c:v>
                </c:pt>
                <c:pt idx="3304">
                  <c:v>-34.192</c:v>
                </c:pt>
                <c:pt idx="3305">
                  <c:v>-34.19</c:v>
                </c:pt>
                <c:pt idx="3306">
                  <c:v>-34.187999999999995</c:v>
                </c:pt>
                <c:pt idx="3307">
                  <c:v>-34.186</c:v>
                </c:pt>
                <c:pt idx="3308">
                  <c:v>-34.183999999999997</c:v>
                </c:pt>
                <c:pt idx="3309">
                  <c:v>-34.181999999999995</c:v>
                </c:pt>
                <c:pt idx="3310">
                  <c:v>-34.18</c:v>
                </c:pt>
                <c:pt idx="3311">
                  <c:v>-34.177999999999997</c:v>
                </c:pt>
                <c:pt idx="3312">
                  <c:v>-34.175999999999995</c:v>
                </c:pt>
                <c:pt idx="3313">
                  <c:v>-34.173999999999999</c:v>
                </c:pt>
                <c:pt idx="3314">
                  <c:v>-34.171999999999997</c:v>
                </c:pt>
                <c:pt idx="3315">
                  <c:v>-34.169999999999995</c:v>
                </c:pt>
                <c:pt idx="3316">
                  <c:v>-34.167999999999999</c:v>
                </c:pt>
                <c:pt idx="3317">
                  <c:v>-34.165999999999997</c:v>
                </c:pt>
                <c:pt idx="3318">
                  <c:v>-34.163999999999994</c:v>
                </c:pt>
                <c:pt idx="3319">
                  <c:v>-34.161999999999999</c:v>
                </c:pt>
                <c:pt idx="3320">
                  <c:v>-34.159999999999997</c:v>
                </c:pt>
                <c:pt idx="3321">
                  <c:v>-34.157999999999994</c:v>
                </c:pt>
                <c:pt idx="3322">
                  <c:v>-34.155999999999999</c:v>
                </c:pt>
                <c:pt idx="3323">
                  <c:v>-34.153999999999996</c:v>
                </c:pt>
                <c:pt idx="3324">
                  <c:v>-34.152000000000001</c:v>
                </c:pt>
                <c:pt idx="3325">
                  <c:v>-34.15</c:v>
                </c:pt>
                <c:pt idx="3326">
                  <c:v>-34.147999999999996</c:v>
                </c:pt>
                <c:pt idx="3327">
                  <c:v>-34.146000000000001</c:v>
                </c:pt>
                <c:pt idx="3328">
                  <c:v>-34.143999999999998</c:v>
                </c:pt>
                <c:pt idx="3329">
                  <c:v>-34.141999999999996</c:v>
                </c:pt>
                <c:pt idx="3330">
                  <c:v>-34.14</c:v>
                </c:pt>
                <c:pt idx="3331">
                  <c:v>-34.137999999999998</c:v>
                </c:pt>
                <c:pt idx="3332">
                  <c:v>-34.135999999999996</c:v>
                </c:pt>
                <c:pt idx="3333">
                  <c:v>-34.134</c:v>
                </c:pt>
                <c:pt idx="3334">
                  <c:v>-34.131999999999998</c:v>
                </c:pt>
                <c:pt idx="3335">
                  <c:v>-34.129999999999995</c:v>
                </c:pt>
                <c:pt idx="3336">
                  <c:v>-34.128</c:v>
                </c:pt>
                <c:pt idx="3337">
                  <c:v>-34.125999999999998</c:v>
                </c:pt>
                <c:pt idx="3338">
                  <c:v>-34.123999999999995</c:v>
                </c:pt>
                <c:pt idx="3339">
                  <c:v>-34.122</c:v>
                </c:pt>
                <c:pt idx="3340">
                  <c:v>-34.119999999999997</c:v>
                </c:pt>
                <c:pt idx="3341">
                  <c:v>-34.117999999999995</c:v>
                </c:pt>
                <c:pt idx="3342">
                  <c:v>-34.116</c:v>
                </c:pt>
                <c:pt idx="3343">
                  <c:v>-34.113999999999997</c:v>
                </c:pt>
                <c:pt idx="3344">
                  <c:v>-34.111999999999995</c:v>
                </c:pt>
                <c:pt idx="3345">
                  <c:v>-34.11</c:v>
                </c:pt>
                <c:pt idx="3346">
                  <c:v>-34.107999999999997</c:v>
                </c:pt>
                <c:pt idx="3347">
                  <c:v>-34.105999999999995</c:v>
                </c:pt>
                <c:pt idx="3348">
                  <c:v>-34.103999999999999</c:v>
                </c:pt>
                <c:pt idx="3349">
                  <c:v>-34.101999999999997</c:v>
                </c:pt>
                <c:pt idx="3350">
                  <c:v>-34.099999999999994</c:v>
                </c:pt>
                <c:pt idx="3351">
                  <c:v>-34.097999999999999</c:v>
                </c:pt>
                <c:pt idx="3352">
                  <c:v>-34.095999999999997</c:v>
                </c:pt>
                <c:pt idx="3353">
                  <c:v>-34.093999999999994</c:v>
                </c:pt>
                <c:pt idx="3354">
                  <c:v>-34.091999999999999</c:v>
                </c:pt>
                <c:pt idx="3355">
                  <c:v>-34.089999999999996</c:v>
                </c:pt>
                <c:pt idx="3356">
                  <c:v>-34.087999999999994</c:v>
                </c:pt>
                <c:pt idx="3357">
                  <c:v>-34.085999999999999</c:v>
                </c:pt>
                <c:pt idx="3358">
                  <c:v>-34.083999999999996</c:v>
                </c:pt>
                <c:pt idx="3359">
                  <c:v>-34.081999999999994</c:v>
                </c:pt>
                <c:pt idx="3360">
                  <c:v>-34.08</c:v>
                </c:pt>
                <c:pt idx="3361">
                  <c:v>-34.077999999999996</c:v>
                </c:pt>
                <c:pt idx="3362">
                  <c:v>-34.075999999999993</c:v>
                </c:pt>
                <c:pt idx="3363">
                  <c:v>-34.073999999999998</c:v>
                </c:pt>
                <c:pt idx="3364">
                  <c:v>-34.071999999999996</c:v>
                </c:pt>
                <c:pt idx="3365">
                  <c:v>-34.069999999999993</c:v>
                </c:pt>
                <c:pt idx="3366">
                  <c:v>-34.067999999999998</c:v>
                </c:pt>
                <c:pt idx="3367">
                  <c:v>-34.065999999999995</c:v>
                </c:pt>
                <c:pt idx="3368">
                  <c:v>-34.064</c:v>
                </c:pt>
                <c:pt idx="3369">
                  <c:v>-34.061999999999998</c:v>
                </c:pt>
                <c:pt idx="3370">
                  <c:v>-34.059999999999995</c:v>
                </c:pt>
                <c:pt idx="3371">
                  <c:v>-34.058</c:v>
                </c:pt>
                <c:pt idx="3372">
                  <c:v>-34.055999999999997</c:v>
                </c:pt>
                <c:pt idx="3373">
                  <c:v>-34.053999999999995</c:v>
                </c:pt>
                <c:pt idx="3374">
                  <c:v>-34.052</c:v>
                </c:pt>
                <c:pt idx="3375">
                  <c:v>-34.049999999999997</c:v>
                </c:pt>
                <c:pt idx="3376">
                  <c:v>-34.047999999999995</c:v>
                </c:pt>
                <c:pt idx="3377">
                  <c:v>-34.045999999999999</c:v>
                </c:pt>
                <c:pt idx="3378">
                  <c:v>-34.043999999999997</c:v>
                </c:pt>
                <c:pt idx="3379">
                  <c:v>-34.041999999999994</c:v>
                </c:pt>
                <c:pt idx="3380">
                  <c:v>-34.04</c:v>
                </c:pt>
                <c:pt idx="3381">
                  <c:v>-34.037999999999997</c:v>
                </c:pt>
                <c:pt idx="3382">
                  <c:v>-34.035999999999994</c:v>
                </c:pt>
                <c:pt idx="3383">
                  <c:v>-34.033999999999999</c:v>
                </c:pt>
                <c:pt idx="3384">
                  <c:v>-34.031999999999996</c:v>
                </c:pt>
                <c:pt idx="3385">
                  <c:v>-34.03</c:v>
                </c:pt>
                <c:pt idx="3386">
                  <c:v>-34.027999999999999</c:v>
                </c:pt>
                <c:pt idx="3387">
                  <c:v>-34.025999999999996</c:v>
                </c:pt>
                <c:pt idx="3388">
                  <c:v>-34.024000000000001</c:v>
                </c:pt>
                <c:pt idx="3389">
                  <c:v>-34.021999999999998</c:v>
                </c:pt>
                <c:pt idx="3390">
                  <c:v>-34.019999999999996</c:v>
                </c:pt>
                <c:pt idx="3391">
                  <c:v>-34.018000000000001</c:v>
                </c:pt>
                <c:pt idx="3392">
                  <c:v>-34.015999999999998</c:v>
                </c:pt>
                <c:pt idx="3393">
                  <c:v>-34.013999999999996</c:v>
                </c:pt>
                <c:pt idx="3394">
                  <c:v>-34.012</c:v>
                </c:pt>
                <c:pt idx="3395">
                  <c:v>-34.01</c:v>
                </c:pt>
                <c:pt idx="3396">
                  <c:v>-34.007999999999996</c:v>
                </c:pt>
                <c:pt idx="3397">
                  <c:v>-34.006</c:v>
                </c:pt>
                <c:pt idx="3398">
                  <c:v>-34.003999999999998</c:v>
                </c:pt>
                <c:pt idx="3399">
                  <c:v>-34.001999999999995</c:v>
                </c:pt>
                <c:pt idx="3400">
                  <c:v>-34</c:v>
                </c:pt>
                <c:pt idx="3401">
                  <c:v>-33.997999999999998</c:v>
                </c:pt>
                <c:pt idx="3402">
                  <c:v>-33.995999999999995</c:v>
                </c:pt>
                <c:pt idx="3403">
                  <c:v>-33.994</c:v>
                </c:pt>
                <c:pt idx="3404">
                  <c:v>-33.991999999999997</c:v>
                </c:pt>
                <c:pt idx="3405">
                  <c:v>-33.989999999999995</c:v>
                </c:pt>
                <c:pt idx="3406">
                  <c:v>-33.988</c:v>
                </c:pt>
                <c:pt idx="3407">
                  <c:v>-33.985999999999997</c:v>
                </c:pt>
                <c:pt idx="3408">
                  <c:v>-33.983999999999995</c:v>
                </c:pt>
                <c:pt idx="3409">
                  <c:v>-33.981999999999999</c:v>
                </c:pt>
                <c:pt idx="3410">
                  <c:v>-33.979999999999997</c:v>
                </c:pt>
                <c:pt idx="3411">
                  <c:v>-33.977999999999994</c:v>
                </c:pt>
                <c:pt idx="3412">
                  <c:v>-33.975999999999999</c:v>
                </c:pt>
                <c:pt idx="3413">
                  <c:v>-33.973999999999997</c:v>
                </c:pt>
                <c:pt idx="3414">
                  <c:v>-33.971999999999994</c:v>
                </c:pt>
                <c:pt idx="3415">
                  <c:v>-33.97</c:v>
                </c:pt>
                <c:pt idx="3416">
                  <c:v>-33.967999999999996</c:v>
                </c:pt>
                <c:pt idx="3417">
                  <c:v>-33.965999999999994</c:v>
                </c:pt>
                <c:pt idx="3418">
                  <c:v>-33.963999999999999</c:v>
                </c:pt>
                <c:pt idx="3419">
                  <c:v>-33.961999999999996</c:v>
                </c:pt>
                <c:pt idx="3420">
                  <c:v>-33.959999999999994</c:v>
                </c:pt>
                <c:pt idx="3421">
                  <c:v>-33.957999999999998</c:v>
                </c:pt>
                <c:pt idx="3422">
                  <c:v>-33.955999999999996</c:v>
                </c:pt>
                <c:pt idx="3423">
                  <c:v>-33.953999999999994</c:v>
                </c:pt>
                <c:pt idx="3424">
                  <c:v>-33.951999999999998</c:v>
                </c:pt>
                <c:pt idx="3425">
                  <c:v>-33.949999999999996</c:v>
                </c:pt>
                <c:pt idx="3426">
                  <c:v>-33.947999999999993</c:v>
                </c:pt>
                <c:pt idx="3427">
                  <c:v>-33.945999999999998</c:v>
                </c:pt>
                <c:pt idx="3428">
                  <c:v>-33.943999999999996</c:v>
                </c:pt>
                <c:pt idx="3429">
                  <c:v>-33.942</c:v>
                </c:pt>
                <c:pt idx="3430">
                  <c:v>-33.94</c:v>
                </c:pt>
                <c:pt idx="3431">
                  <c:v>-33.937999999999995</c:v>
                </c:pt>
                <c:pt idx="3432">
                  <c:v>-33.936</c:v>
                </c:pt>
                <c:pt idx="3433">
                  <c:v>-33.933999999999997</c:v>
                </c:pt>
                <c:pt idx="3434">
                  <c:v>-33.931999999999995</c:v>
                </c:pt>
                <c:pt idx="3435">
                  <c:v>-33.93</c:v>
                </c:pt>
                <c:pt idx="3436">
                  <c:v>-33.927999999999997</c:v>
                </c:pt>
                <c:pt idx="3437">
                  <c:v>-33.925999999999995</c:v>
                </c:pt>
                <c:pt idx="3438">
                  <c:v>-33.923999999999999</c:v>
                </c:pt>
                <c:pt idx="3439">
                  <c:v>-33.921999999999997</c:v>
                </c:pt>
                <c:pt idx="3440">
                  <c:v>-33.919999999999995</c:v>
                </c:pt>
                <c:pt idx="3441">
                  <c:v>-33.917999999999999</c:v>
                </c:pt>
                <c:pt idx="3442">
                  <c:v>-33.915999999999997</c:v>
                </c:pt>
                <c:pt idx="3443">
                  <c:v>-33.913999999999994</c:v>
                </c:pt>
                <c:pt idx="3444">
                  <c:v>-33.911999999999999</c:v>
                </c:pt>
                <c:pt idx="3445">
                  <c:v>-33.909999999999997</c:v>
                </c:pt>
                <c:pt idx="3446">
                  <c:v>-33.907999999999994</c:v>
                </c:pt>
                <c:pt idx="3447">
                  <c:v>-33.905999999999999</c:v>
                </c:pt>
                <c:pt idx="3448">
                  <c:v>-33.903999999999996</c:v>
                </c:pt>
                <c:pt idx="3449">
                  <c:v>-33.902000000000001</c:v>
                </c:pt>
                <c:pt idx="3450">
                  <c:v>-33.9</c:v>
                </c:pt>
                <c:pt idx="3451">
                  <c:v>-33.897999999999996</c:v>
                </c:pt>
                <c:pt idx="3452">
                  <c:v>-33.896000000000001</c:v>
                </c:pt>
                <c:pt idx="3453">
                  <c:v>-33.893999999999998</c:v>
                </c:pt>
                <c:pt idx="3454">
                  <c:v>-33.891999999999996</c:v>
                </c:pt>
                <c:pt idx="3455">
                  <c:v>-33.89</c:v>
                </c:pt>
                <c:pt idx="3456">
                  <c:v>-33.887999999999998</c:v>
                </c:pt>
                <c:pt idx="3457">
                  <c:v>-33.885999999999996</c:v>
                </c:pt>
                <c:pt idx="3458">
                  <c:v>-33.884</c:v>
                </c:pt>
                <c:pt idx="3459">
                  <c:v>-33.881999999999998</c:v>
                </c:pt>
                <c:pt idx="3460">
                  <c:v>-33.879999999999995</c:v>
                </c:pt>
                <c:pt idx="3461">
                  <c:v>-33.878</c:v>
                </c:pt>
                <c:pt idx="3462">
                  <c:v>-33.875999999999998</c:v>
                </c:pt>
                <c:pt idx="3463">
                  <c:v>-33.873999999999995</c:v>
                </c:pt>
                <c:pt idx="3464">
                  <c:v>-33.872</c:v>
                </c:pt>
                <c:pt idx="3465">
                  <c:v>-33.869999999999997</c:v>
                </c:pt>
                <c:pt idx="3466">
                  <c:v>-33.867999999999995</c:v>
                </c:pt>
                <c:pt idx="3467">
                  <c:v>-33.866</c:v>
                </c:pt>
                <c:pt idx="3468">
                  <c:v>-33.863999999999997</c:v>
                </c:pt>
                <c:pt idx="3469">
                  <c:v>-33.861999999999995</c:v>
                </c:pt>
                <c:pt idx="3470">
                  <c:v>-33.86</c:v>
                </c:pt>
                <c:pt idx="3471">
                  <c:v>-33.857999999999997</c:v>
                </c:pt>
                <c:pt idx="3472">
                  <c:v>-33.855999999999995</c:v>
                </c:pt>
                <c:pt idx="3473">
                  <c:v>-33.853999999999999</c:v>
                </c:pt>
                <c:pt idx="3474">
                  <c:v>-33.851999999999997</c:v>
                </c:pt>
                <c:pt idx="3475">
                  <c:v>-33.849999999999994</c:v>
                </c:pt>
                <c:pt idx="3476">
                  <c:v>-33.847999999999999</c:v>
                </c:pt>
                <c:pt idx="3477">
                  <c:v>-33.845999999999997</c:v>
                </c:pt>
                <c:pt idx="3478">
                  <c:v>-33.843999999999994</c:v>
                </c:pt>
                <c:pt idx="3479">
                  <c:v>-33.841999999999999</c:v>
                </c:pt>
                <c:pt idx="3480">
                  <c:v>-33.839999999999996</c:v>
                </c:pt>
                <c:pt idx="3481">
                  <c:v>-33.837999999999994</c:v>
                </c:pt>
                <c:pt idx="3482">
                  <c:v>-33.835999999999999</c:v>
                </c:pt>
                <c:pt idx="3483">
                  <c:v>-33.833999999999996</c:v>
                </c:pt>
                <c:pt idx="3484">
                  <c:v>-33.831999999999994</c:v>
                </c:pt>
                <c:pt idx="3485">
                  <c:v>-33.83</c:v>
                </c:pt>
                <c:pt idx="3486">
                  <c:v>-33.827999999999996</c:v>
                </c:pt>
                <c:pt idx="3487">
                  <c:v>-33.825999999999993</c:v>
                </c:pt>
                <c:pt idx="3488">
                  <c:v>-33.823999999999998</c:v>
                </c:pt>
                <c:pt idx="3489">
                  <c:v>-33.821999999999996</c:v>
                </c:pt>
                <c:pt idx="3490">
                  <c:v>-33.819999999999993</c:v>
                </c:pt>
                <c:pt idx="3491">
                  <c:v>-33.817999999999998</c:v>
                </c:pt>
                <c:pt idx="3492">
                  <c:v>-33.815999999999995</c:v>
                </c:pt>
                <c:pt idx="3493">
                  <c:v>-33.814</c:v>
                </c:pt>
                <c:pt idx="3494">
                  <c:v>-33.811999999999998</c:v>
                </c:pt>
                <c:pt idx="3495">
                  <c:v>-33.809999999999995</c:v>
                </c:pt>
                <c:pt idx="3496">
                  <c:v>-33.808</c:v>
                </c:pt>
                <c:pt idx="3497">
                  <c:v>-33.805999999999997</c:v>
                </c:pt>
                <c:pt idx="3498">
                  <c:v>-33.803999999999995</c:v>
                </c:pt>
                <c:pt idx="3499">
                  <c:v>-33.802</c:v>
                </c:pt>
                <c:pt idx="3500">
                  <c:v>-33.799999999999997</c:v>
                </c:pt>
                <c:pt idx="3501">
                  <c:v>-33.797999999999995</c:v>
                </c:pt>
                <c:pt idx="3502">
                  <c:v>-33.795999999999999</c:v>
                </c:pt>
                <c:pt idx="3503">
                  <c:v>-33.793999999999997</c:v>
                </c:pt>
                <c:pt idx="3504">
                  <c:v>-33.791999999999994</c:v>
                </c:pt>
                <c:pt idx="3505">
                  <c:v>-33.79</c:v>
                </c:pt>
                <c:pt idx="3506">
                  <c:v>-33.787999999999997</c:v>
                </c:pt>
                <c:pt idx="3507">
                  <c:v>-33.785999999999994</c:v>
                </c:pt>
                <c:pt idx="3508">
                  <c:v>-33.783999999999999</c:v>
                </c:pt>
                <c:pt idx="3509">
                  <c:v>-33.781999999999996</c:v>
                </c:pt>
                <c:pt idx="3510">
                  <c:v>-33.78</c:v>
                </c:pt>
                <c:pt idx="3511">
                  <c:v>-33.777999999999999</c:v>
                </c:pt>
                <c:pt idx="3512">
                  <c:v>-33.775999999999996</c:v>
                </c:pt>
                <c:pt idx="3513">
                  <c:v>-33.774000000000001</c:v>
                </c:pt>
                <c:pt idx="3514">
                  <c:v>-33.771999999999998</c:v>
                </c:pt>
                <c:pt idx="3515">
                  <c:v>-33.769999999999996</c:v>
                </c:pt>
                <c:pt idx="3516">
                  <c:v>-33.768000000000001</c:v>
                </c:pt>
                <c:pt idx="3517">
                  <c:v>-33.765999999999998</c:v>
                </c:pt>
                <c:pt idx="3518">
                  <c:v>-33.763999999999996</c:v>
                </c:pt>
                <c:pt idx="3519">
                  <c:v>-33.762</c:v>
                </c:pt>
                <c:pt idx="3520">
                  <c:v>-33.76</c:v>
                </c:pt>
                <c:pt idx="3521">
                  <c:v>-33.757999999999996</c:v>
                </c:pt>
                <c:pt idx="3522">
                  <c:v>-33.756</c:v>
                </c:pt>
                <c:pt idx="3523">
                  <c:v>-33.753999999999998</c:v>
                </c:pt>
                <c:pt idx="3524">
                  <c:v>-33.751999999999995</c:v>
                </c:pt>
                <c:pt idx="3525">
                  <c:v>-33.75</c:v>
                </c:pt>
                <c:pt idx="3526">
                  <c:v>-33.747999999999998</c:v>
                </c:pt>
                <c:pt idx="3527">
                  <c:v>-33.745999999999995</c:v>
                </c:pt>
                <c:pt idx="3528">
                  <c:v>-33.744</c:v>
                </c:pt>
                <c:pt idx="3529">
                  <c:v>-33.741999999999997</c:v>
                </c:pt>
                <c:pt idx="3530">
                  <c:v>-33.739999999999995</c:v>
                </c:pt>
                <c:pt idx="3531">
                  <c:v>-33.738</c:v>
                </c:pt>
                <c:pt idx="3532">
                  <c:v>-33.735999999999997</c:v>
                </c:pt>
                <c:pt idx="3533">
                  <c:v>-33.733999999999995</c:v>
                </c:pt>
                <c:pt idx="3534">
                  <c:v>-33.731999999999999</c:v>
                </c:pt>
                <c:pt idx="3535">
                  <c:v>-33.729999999999997</c:v>
                </c:pt>
                <c:pt idx="3536">
                  <c:v>-33.727999999999994</c:v>
                </c:pt>
                <c:pt idx="3537">
                  <c:v>-33.725999999999999</c:v>
                </c:pt>
                <c:pt idx="3538">
                  <c:v>-33.723999999999997</c:v>
                </c:pt>
                <c:pt idx="3539">
                  <c:v>-33.721999999999994</c:v>
                </c:pt>
                <c:pt idx="3540">
                  <c:v>-33.72</c:v>
                </c:pt>
                <c:pt idx="3541">
                  <c:v>-33.717999999999996</c:v>
                </c:pt>
                <c:pt idx="3542">
                  <c:v>-33.715999999999994</c:v>
                </c:pt>
                <c:pt idx="3543">
                  <c:v>-33.713999999999999</c:v>
                </c:pt>
                <c:pt idx="3544">
                  <c:v>-33.711999999999996</c:v>
                </c:pt>
                <c:pt idx="3545">
                  <c:v>-33.709999999999994</c:v>
                </c:pt>
                <c:pt idx="3546">
                  <c:v>-33.707999999999998</c:v>
                </c:pt>
                <c:pt idx="3547">
                  <c:v>-33.705999999999996</c:v>
                </c:pt>
                <c:pt idx="3548">
                  <c:v>-33.703999999999994</c:v>
                </c:pt>
                <c:pt idx="3549">
                  <c:v>-33.701999999999998</c:v>
                </c:pt>
                <c:pt idx="3550">
                  <c:v>-33.699999999999996</c:v>
                </c:pt>
                <c:pt idx="3551">
                  <c:v>-33.697999999999993</c:v>
                </c:pt>
                <c:pt idx="3552">
                  <c:v>-33.695999999999998</c:v>
                </c:pt>
                <c:pt idx="3553">
                  <c:v>-33.693999999999996</c:v>
                </c:pt>
                <c:pt idx="3554">
                  <c:v>-33.692</c:v>
                </c:pt>
                <c:pt idx="3555">
                  <c:v>-33.69</c:v>
                </c:pt>
                <c:pt idx="3556">
                  <c:v>-33.687999999999995</c:v>
                </c:pt>
                <c:pt idx="3557">
                  <c:v>-33.686</c:v>
                </c:pt>
                <c:pt idx="3558">
                  <c:v>-33.683999999999997</c:v>
                </c:pt>
                <c:pt idx="3559">
                  <c:v>-33.681999999999995</c:v>
                </c:pt>
                <c:pt idx="3560">
                  <c:v>-33.68</c:v>
                </c:pt>
                <c:pt idx="3561">
                  <c:v>-33.677999999999997</c:v>
                </c:pt>
                <c:pt idx="3562">
                  <c:v>-33.675999999999995</c:v>
                </c:pt>
                <c:pt idx="3563">
                  <c:v>-33.673999999999999</c:v>
                </c:pt>
                <c:pt idx="3564">
                  <c:v>-33.671999999999997</c:v>
                </c:pt>
                <c:pt idx="3565">
                  <c:v>-33.669999999999995</c:v>
                </c:pt>
                <c:pt idx="3566">
                  <c:v>-33.667999999999999</c:v>
                </c:pt>
                <c:pt idx="3567">
                  <c:v>-33.665999999999997</c:v>
                </c:pt>
                <c:pt idx="3568">
                  <c:v>-33.663999999999994</c:v>
                </c:pt>
                <c:pt idx="3569">
                  <c:v>-33.661999999999999</c:v>
                </c:pt>
                <c:pt idx="3570">
                  <c:v>-33.659999999999997</c:v>
                </c:pt>
                <c:pt idx="3571">
                  <c:v>-33.657999999999994</c:v>
                </c:pt>
                <c:pt idx="3572">
                  <c:v>-33.655999999999999</c:v>
                </c:pt>
                <c:pt idx="3573">
                  <c:v>-33.653999999999996</c:v>
                </c:pt>
                <c:pt idx="3574">
                  <c:v>-33.652000000000001</c:v>
                </c:pt>
                <c:pt idx="3575">
                  <c:v>-33.65</c:v>
                </c:pt>
                <c:pt idx="3576">
                  <c:v>-33.647999999999996</c:v>
                </c:pt>
                <c:pt idx="3577">
                  <c:v>-33.646000000000001</c:v>
                </c:pt>
                <c:pt idx="3578">
                  <c:v>-33.643999999999998</c:v>
                </c:pt>
                <c:pt idx="3579">
                  <c:v>-33.641999999999996</c:v>
                </c:pt>
                <c:pt idx="3580">
                  <c:v>-33.64</c:v>
                </c:pt>
                <c:pt idx="3581">
                  <c:v>-33.637999999999998</c:v>
                </c:pt>
                <c:pt idx="3582">
                  <c:v>-33.635999999999996</c:v>
                </c:pt>
                <c:pt idx="3583">
                  <c:v>-33.634</c:v>
                </c:pt>
                <c:pt idx="3584">
                  <c:v>-33.631999999999998</c:v>
                </c:pt>
                <c:pt idx="3585">
                  <c:v>-33.629999999999995</c:v>
                </c:pt>
                <c:pt idx="3586">
                  <c:v>-33.628</c:v>
                </c:pt>
                <c:pt idx="3587">
                  <c:v>-33.625999999999998</c:v>
                </c:pt>
                <c:pt idx="3588">
                  <c:v>-33.623999999999995</c:v>
                </c:pt>
                <c:pt idx="3589">
                  <c:v>-33.622</c:v>
                </c:pt>
                <c:pt idx="3590">
                  <c:v>-33.619999999999997</c:v>
                </c:pt>
                <c:pt idx="3591">
                  <c:v>-33.617999999999995</c:v>
                </c:pt>
                <c:pt idx="3592">
                  <c:v>-33.616</c:v>
                </c:pt>
                <c:pt idx="3593">
                  <c:v>-33.613999999999997</c:v>
                </c:pt>
                <c:pt idx="3594">
                  <c:v>-33.611999999999995</c:v>
                </c:pt>
                <c:pt idx="3595">
                  <c:v>-33.61</c:v>
                </c:pt>
                <c:pt idx="3596">
                  <c:v>-33.607999999999997</c:v>
                </c:pt>
                <c:pt idx="3597">
                  <c:v>-33.605999999999995</c:v>
                </c:pt>
                <c:pt idx="3598">
                  <c:v>-33.603999999999999</c:v>
                </c:pt>
                <c:pt idx="3599">
                  <c:v>-33.601999999999997</c:v>
                </c:pt>
                <c:pt idx="3600">
                  <c:v>-33.599999999999994</c:v>
                </c:pt>
                <c:pt idx="3601">
                  <c:v>-33.597999999999999</c:v>
                </c:pt>
                <c:pt idx="3602">
                  <c:v>-33.595999999999997</c:v>
                </c:pt>
                <c:pt idx="3603">
                  <c:v>-33.593999999999994</c:v>
                </c:pt>
                <c:pt idx="3604">
                  <c:v>-33.591999999999999</c:v>
                </c:pt>
                <c:pt idx="3605">
                  <c:v>-33.589999999999996</c:v>
                </c:pt>
                <c:pt idx="3606">
                  <c:v>-33.587999999999994</c:v>
                </c:pt>
                <c:pt idx="3607">
                  <c:v>-33.585999999999999</c:v>
                </c:pt>
                <c:pt idx="3608">
                  <c:v>-33.583999999999996</c:v>
                </c:pt>
                <c:pt idx="3609">
                  <c:v>-33.581999999999994</c:v>
                </c:pt>
                <c:pt idx="3610">
                  <c:v>-33.58</c:v>
                </c:pt>
                <c:pt idx="3611">
                  <c:v>-33.577999999999996</c:v>
                </c:pt>
                <c:pt idx="3612">
                  <c:v>-33.575999999999993</c:v>
                </c:pt>
                <c:pt idx="3613">
                  <c:v>-33.573999999999998</c:v>
                </c:pt>
                <c:pt idx="3614">
                  <c:v>-33.571999999999996</c:v>
                </c:pt>
                <c:pt idx="3615">
                  <c:v>-33.569999999999993</c:v>
                </c:pt>
                <c:pt idx="3616">
                  <c:v>-33.567999999999998</c:v>
                </c:pt>
                <c:pt idx="3617">
                  <c:v>-33.565999999999995</c:v>
                </c:pt>
                <c:pt idx="3618">
                  <c:v>-33.564</c:v>
                </c:pt>
                <c:pt idx="3619">
                  <c:v>-33.561999999999998</c:v>
                </c:pt>
                <c:pt idx="3620">
                  <c:v>-33.559999999999995</c:v>
                </c:pt>
                <c:pt idx="3621">
                  <c:v>-33.558</c:v>
                </c:pt>
                <c:pt idx="3622">
                  <c:v>-33.555999999999997</c:v>
                </c:pt>
                <c:pt idx="3623">
                  <c:v>-33.553999999999995</c:v>
                </c:pt>
                <c:pt idx="3624">
                  <c:v>-33.552</c:v>
                </c:pt>
                <c:pt idx="3625">
                  <c:v>-33.549999999999997</c:v>
                </c:pt>
                <c:pt idx="3626">
                  <c:v>-33.547999999999995</c:v>
                </c:pt>
                <c:pt idx="3627">
                  <c:v>-33.545999999999999</c:v>
                </c:pt>
                <c:pt idx="3628">
                  <c:v>-33.543999999999997</c:v>
                </c:pt>
                <c:pt idx="3629">
                  <c:v>-33.541999999999994</c:v>
                </c:pt>
                <c:pt idx="3630">
                  <c:v>-33.54</c:v>
                </c:pt>
                <c:pt idx="3631">
                  <c:v>-33.537999999999997</c:v>
                </c:pt>
                <c:pt idx="3632">
                  <c:v>-33.535999999999994</c:v>
                </c:pt>
                <c:pt idx="3633">
                  <c:v>-33.533999999999999</c:v>
                </c:pt>
                <c:pt idx="3634">
                  <c:v>-33.531999999999996</c:v>
                </c:pt>
                <c:pt idx="3635">
                  <c:v>-33.53</c:v>
                </c:pt>
                <c:pt idx="3636">
                  <c:v>-33.527999999999999</c:v>
                </c:pt>
                <c:pt idx="3637">
                  <c:v>-33.525999999999996</c:v>
                </c:pt>
                <c:pt idx="3638">
                  <c:v>-33.524000000000001</c:v>
                </c:pt>
                <c:pt idx="3639">
                  <c:v>-33.521999999999998</c:v>
                </c:pt>
                <c:pt idx="3640">
                  <c:v>-33.519999999999996</c:v>
                </c:pt>
                <c:pt idx="3641">
                  <c:v>-33.518000000000001</c:v>
                </c:pt>
                <c:pt idx="3642">
                  <c:v>-33.515999999999998</c:v>
                </c:pt>
                <c:pt idx="3643">
                  <c:v>-33.513999999999996</c:v>
                </c:pt>
                <c:pt idx="3644">
                  <c:v>-33.512</c:v>
                </c:pt>
                <c:pt idx="3645">
                  <c:v>-33.51</c:v>
                </c:pt>
                <c:pt idx="3646">
                  <c:v>-33.507999999999996</c:v>
                </c:pt>
                <c:pt idx="3647">
                  <c:v>-33.506</c:v>
                </c:pt>
                <c:pt idx="3648">
                  <c:v>-33.503999999999998</c:v>
                </c:pt>
                <c:pt idx="3649">
                  <c:v>-33.501999999999995</c:v>
                </c:pt>
                <c:pt idx="3650">
                  <c:v>-33.5</c:v>
                </c:pt>
                <c:pt idx="3651">
                  <c:v>-33.497999999999998</c:v>
                </c:pt>
                <c:pt idx="3652">
                  <c:v>-33.495999999999995</c:v>
                </c:pt>
                <c:pt idx="3653">
                  <c:v>-33.494</c:v>
                </c:pt>
                <c:pt idx="3654">
                  <c:v>-33.491999999999997</c:v>
                </c:pt>
                <c:pt idx="3655">
                  <c:v>-33.489999999999995</c:v>
                </c:pt>
                <c:pt idx="3656">
                  <c:v>-33.488</c:v>
                </c:pt>
                <c:pt idx="3657">
                  <c:v>-33.485999999999997</c:v>
                </c:pt>
                <c:pt idx="3658">
                  <c:v>-33.483999999999995</c:v>
                </c:pt>
                <c:pt idx="3659">
                  <c:v>-33.481999999999999</c:v>
                </c:pt>
                <c:pt idx="3660">
                  <c:v>-33.479999999999997</c:v>
                </c:pt>
                <c:pt idx="3661">
                  <c:v>-33.477999999999994</c:v>
                </c:pt>
                <c:pt idx="3662">
                  <c:v>-33.475999999999999</c:v>
                </c:pt>
                <c:pt idx="3663">
                  <c:v>-33.473999999999997</c:v>
                </c:pt>
                <c:pt idx="3664">
                  <c:v>-33.471999999999994</c:v>
                </c:pt>
                <c:pt idx="3665">
                  <c:v>-33.47</c:v>
                </c:pt>
                <c:pt idx="3666">
                  <c:v>-33.467999999999996</c:v>
                </c:pt>
                <c:pt idx="3667">
                  <c:v>-33.465999999999994</c:v>
                </c:pt>
                <c:pt idx="3668">
                  <c:v>-33.463999999999999</c:v>
                </c:pt>
                <c:pt idx="3669">
                  <c:v>-33.461999999999996</c:v>
                </c:pt>
                <c:pt idx="3670">
                  <c:v>-33.459999999999994</c:v>
                </c:pt>
                <c:pt idx="3671">
                  <c:v>-33.457999999999998</c:v>
                </c:pt>
                <c:pt idx="3672">
                  <c:v>-33.455999999999996</c:v>
                </c:pt>
                <c:pt idx="3673">
                  <c:v>-33.453999999999994</c:v>
                </c:pt>
                <c:pt idx="3674">
                  <c:v>-33.451999999999998</c:v>
                </c:pt>
                <c:pt idx="3675">
                  <c:v>-33.449999999999996</c:v>
                </c:pt>
                <c:pt idx="3676">
                  <c:v>-33.447999999999993</c:v>
                </c:pt>
                <c:pt idx="3677">
                  <c:v>-33.445999999999998</c:v>
                </c:pt>
                <c:pt idx="3678">
                  <c:v>-33.443999999999996</c:v>
                </c:pt>
                <c:pt idx="3679">
                  <c:v>-33.442</c:v>
                </c:pt>
                <c:pt idx="3680">
                  <c:v>-33.44</c:v>
                </c:pt>
                <c:pt idx="3681">
                  <c:v>-33.437999999999995</c:v>
                </c:pt>
                <c:pt idx="3682">
                  <c:v>-33.436</c:v>
                </c:pt>
                <c:pt idx="3683">
                  <c:v>-33.433999999999997</c:v>
                </c:pt>
                <c:pt idx="3684">
                  <c:v>-33.431999999999995</c:v>
                </c:pt>
                <c:pt idx="3685">
                  <c:v>-33.43</c:v>
                </c:pt>
                <c:pt idx="3686">
                  <c:v>-33.427999999999997</c:v>
                </c:pt>
                <c:pt idx="3687">
                  <c:v>-33.425999999999995</c:v>
                </c:pt>
                <c:pt idx="3688">
                  <c:v>-33.423999999999999</c:v>
                </c:pt>
                <c:pt idx="3689">
                  <c:v>-33.421999999999997</c:v>
                </c:pt>
                <c:pt idx="3690">
                  <c:v>-33.419999999999995</c:v>
                </c:pt>
                <c:pt idx="3691">
                  <c:v>-33.417999999999999</c:v>
                </c:pt>
                <c:pt idx="3692">
                  <c:v>-33.415999999999997</c:v>
                </c:pt>
                <c:pt idx="3693">
                  <c:v>-33.413999999999994</c:v>
                </c:pt>
                <c:pt idx="3694">
                  <c:v>-33.411999999999999</c:v>
                </c:pt>
                <c:pt idx="3695">
                  <c:v>-33.409999999999997</c:v>
                </c:pt>
                <c:pt idx="3696">
                  <c:v>-33.407999999999994</c:v>
                </c:pt>
                <c:pt idx="3697">
                  <c:v>-33.405999999999999</c:v>
                </c:pt>
                <c:pt idx="3698">
                  <c:v>-33.403999999999996</c:v>
                </c:pt>
                <c:pt idx="3699">
                  <c:v>-33.402000000000001</c:v>
                </c:pt>
                <c:pt idx="3700">
                  <c:v>-33.4</c:v>
                </c:pt>
                <c:pt idx="3701">
                  <c:v>-33.397999999999996</c:v>
                </c:pt>
                <c:pt idx="3702">
                  <c:v>-33.396000000000001</c:v>
                </c:pt>
                <c:pt idx="3703">
                  <c:v>-33.393999999999998</c:v>
                </c:pt>
                <c:pt idx="3704">
                  <c:v>-33.391999999999996</c:v>
                </c:pt>
                <c:pt idx="3705">
                  <c:v>-33.39</c:v>
                </c:pt>
                <c:pt idx="3706">
                  <c:v>-33.387999999999998</c:v>
                </c:pt>
                <c:pt idx="3707">
                  <c:v>-33.385999999999996</c:v>
                </c:pt>
                <c:pt idx="3708">
                  <c:v>-33.384</c:v>
                </c:pt>
                <c:pt idx="3709">
                  <c:v>-33.381999999999998</c:v>
                </c:pt>
                <c:pt idx="3710">
                  <c:v>-33.379999999999995</c:v>
                </c:pt>
                <c:pt idx="3711">
                  <c:v>-33.378</c:v>
                </c:pt>
                <c:pt idx="3712">
                  <c:v>-33.375999999999998</c:v>
                </c:pt>
                <c:pt idx="3713">
                  <c:v>-33.373999999999995</c:v>
                </c:pt>
                <c:pt idx="3714">
                  <c:v>-33.372</c:v>
                </c:pt>
                <c:pt idx="3715">
                  <c:v>-33.369999999999997</c:v>
                </c:pt>
                <c:pt idx="3716">
                  <c:v>-33.367999999999995</c:v>
                </c:pt>
                <c:pt idx="3717">
                  <c:v>-33.366</c:v>
                </c:pt>
                <c:pt idx="3718">
                  <c:v>-33.363999999999997</c:v>
                </c:pt>
                <c:pt idx="3719">
                  <c:v>-33.361999999999995</c:v>
                </c:pt>
                <c:pt idx="3720">
                  <c:v>-33.36</c:v>
                </c:pt>
                <c:pt idx="3721">
                  <c:v>-33.357999999999997</c:v>
                </c:pt>
                <c:pt idx="3722">
                  <c:v>-33.355999999999995</c:v>
                </c:pt>
                <c:pt idx="3723">
                  <c:v>-33.353999999999999</c:v>
                </c:pt>
                <c:pt idx="3724">
                  <c:v>-33.351999999999997</c:v>
                </c:pt>
                <c:pt idx="3725">
                  <c:v>-33.349999999999994</c:v>
                </c:pt>
                <c:pt idx="3726">
                  <c:v>-33.347999999999999</c:v>
                </c:pt>
                <c:pt idx="3727">
                  <c:v>-33.345999999999997</c:v>
                </c:pt>
                <c:pt idx="3728">
                  <c:v>-33.343999999999994</c:v>
                </c:pt>
                <c:pt idx="3729">
                  <c:v>-33.341999999999999</c:v>
                </c:pt>
                <c:pt idx="3730">
                  <c:v>-33.339999999999996</c:v>
                </c:pt>
                <c:pt idx="3731">
                  <c:v>-33.337999999999994</c:v>
                </c:pt>
                <c:pt idx="3732">
                  <c:v>-33.335999999999999</c:v>
                </c:pt>
                <c:pt idx="3733">
                  <c:v>-33.333999999999996</c:v>
                </c:pt>
                <c:pt idx="3734">
                  <c:v>-33.331999999999994</c:v>
                </c:pt>
                <c:pt idx="3735">
                  <c:v>-33.33</c:v>
                </c:pt>
                <c:pt idx="3736">
                  <c:v>-33.327999999999996</c:v>
                </c:pt>
                <c:pt idx="3737">
                  <c:v>-33.325999999999993</c:v>
                </c:pt>
                <c:pt idx="3738">
                  <c:v>-33.323999999999998</c:v>
                </c:pt>
                <c:pt idx="3739">
                  <c:v>-33.321999999999996</c:v>
                </c:pt>
                <c:pt idx="3740">
                  <c:v>-33.319999999999993</c:v>
                </c:pt>
                <c:pt idx="3741">
                  <c:v>-33.317999999999998</c:v>
                </c:pt>
                <c:pt idx="3742">
                  <c:v>-33.315999999999995</c:v>
                </c:pt>
                <c:pt idx="3743">
                  <c:v>-33.314</c:v>
                </c:pt>
                <c:pt idx="3744">
                  <c:v>-33.311999999999998</c:v>
                </c:pt>
                <c:pt idx="3745">
                  <c:v>-33.309999999999995</c:v>
                </c:pt>
                <c:pt idx="3746">
                  <c:v>-33.308</c:v>
                </c:pt>
                <c:pt idx="3747">
                  <c:v>-33.305999999999997</c:v>
                </c:pt>
                <c:pt idx="3748">
                  <c:v>-33.303999999999995</c:v>
                </c:pt>
                <c:pt idx="3749">
                  <c:v>-33.302</c:v>
                </c:pt>
                <c:pt idx="3750">
                  <c:v>-33.299999999999997</c:v>
                </c:pt>
                <c:pt idx="3751">
                  <c:v>-33.297999999999995</c:v>
                </c:pt>
                <c:pt idx="3752">
                  <c:v>-33.295999999999999</c:v>
                </c:pt>
                <c:pt idx="3753">
                  <c:v>-33.293999999999997</c:v>
                </c:pt>
                <c:pt idx="3754">
                  <c:v>-33.291999999999994</c:v>
                </c:pt>
                <c:pt idx="3755">
                  <c:v>-33.29</c:v>
                </c:pt>
                <c:pt idx="3756">
                  <c:v>-33.287999999999997</c:v>
                </c:pt>
                <c:pt idx="3757">
                  <c:v>-33.285999999999994</c:v>
                </c:pt>
                <c:pt idx="3758">
                  <c:v>-33.283999999999999</c:v>
                </c:pt>
                <c:pt idx="3759">
                  <c:v>-33.281999999999996</c:v>
                </c:pt>
                <c:pt idx="3760">
                  <c:v>-33.28</c:v>
                </c:pt>
                <c:pt idx="3761">
                  <c:v>-33.277999999999999</c:v>
                </c:pt>
                <c:pt idx="3762">
                  <c:v>-33.275999999999996</c:v>
                </c:pt>
                <c:pt idx="3763">
                  <c:v>-33.274000000000001</c:v>
                </c:pt>
                <c:pt idx="3764">
                  <c:v>-33.271999999999998</c:v>
                </c:pt>
                <c:pt idx="3765">
                  <c:v>-33.269999999999996</c:v>
                </c:pt>
                <c:pt idx="3766">
                  <c:v>-33.268000000000001</c:v>
                </c:pt>
                <c:pt idx="3767">
                  <c:v>-33.265999999999998</c:v>
                </c:pt>
                <c:pt idx="3768">
                  <c:v>-33.263999999999996</c:v>
                </c:pt>
                <c:pt idx="3769">
                  <c:v>-33.262</c:v>
                </c:pt>
                <c:pt idx="3770">
                  <c:v>-33.26</c:v>
                </c:pt>
                <c:pt idx="3771">
                  <c:v>-33.257999999999996</c:v>
                </c:pt>
                <c:pt idx="3772">
                  <c:v>-33.256</c:v>
                </c:pt>
                <c:pt idx="3773">
                  <c:v>-33.253999999999998</c:v>
                </c:pt>
                <c:pt idx="3774">
                  <c:v>-33.251999999999995</c:v>
                </c:pt>
                <c:pt idx="3775">
                  <c:v>-33.25</c:v>
                </c:pt>
                <c:pt idx="3776">
                  <c:v>-33.247999999999998</c:v>
                </c:pt>
                <c:pt idx="3777">
                  <c:v>-33.245999999999995</c:v>
                </c:pt>
                <c:pt idx="3778">
                  <c:v>-33.244</c:v>
                </c:pt>
                <c:pt idx="3779">
                  <c:v>-33.241999999999997</c:v>
                </c:pt>
                <c:pt idx="3780">
                  <c:v>-33.239999999999995</c:v>
                </c:pt>
                <c:pt idx="3781">
                  <c:v>-33.238</c:v>
                </c:pt>
                <c:pt idx="3782">
                  <c:v>-33.235999999999997</c:v>
                </c:pt>
                <c:pt idx="3783">
                  <c:v>-33.233999999999995</c:v>
                </c:pt>
                <c:pt idx="3784">
                  <c:v>-33.231999999999999</c:v>
                </c:pt>
                <c:pt idx="3785">
                  <c:v>-33.229999999999997</c:v>
                </c:pt>
                <c:pt idx="3786">
                  <c:v>-33.227999999999994</c:v>
                </c:pt>
                <c:pt idx="3787">
                  <c:v>-33.225999999999999</c:v>
                </c:pt>
                <c:pt idx="3788">
                  <c:v>-33.223999999999997</c:v>
                </c:pt>
                <c:pt idx="3789">
                  <c:v>-33.221999999999994</c:v>
                </c:pt>
                <c:pt idx="3790">
                  <c:v>-33.22</c:v>
                </c:pt>
                <c:pt idx="3791">
                  <c:v>-33.217999999999996</c:v>
                </c:pt>
                <c:pt idx="3792">
                  <c:v>-33.215999999999994</c:v>
                </c:pt>
                <c:pt idx="3793">
                  <c:v>-33.213999999999999</c:v>
                </c:pt>
                <c:pt idx="3794">
                  <c:v>-33.211999999999996</c:v>
                </c:pt>
                <c:pt idx="3795">
                  <c:v>-33.209999999999994</c:v>
                </c:pt>
                <c:pt idx="3796">
                  <c:v>-33.207999999999998</c:v>
                </c:pt>
                <c:pt idx="3797">
                  <c:v>-33.205999999999996</c:v>
                </c:pt>
                <c:pt idx="3798">
                  <c:v>-33.203999999999994</c:v>
                </c:pt>
                <c:pt idx="3799">
                  <c:v>-33.201999999999998</c:v>
                </c:pt>
                <c:pt idx="3800">
                  <c:v>-33.199999999999996</c:v>
                </c:pt>
                <c:pt idx="3801">
                  <c:v>-33.197999999999993</c:v>
                </c:pt>
                <c:pt idx="3802">
                  <c:v>-33.195999999999998</c:v>
                </c:pt>
                <c:pt idx="3803">
                  <c:v>-33.193999999999996</c:v>
                </c:pt>
                <c:pt idx="3804">
                  <c:v>-33.192</c:v>
                </c:pt>
                <c:pt idx="3805">
                  <c:v>-33.19</c:v>
                </c:pt>
                <c:pt idx="3806">
                  <c:v>-33.187999999999995</c:v>
                </c:pt>
                <c:pt idx="3807">
                  <c:v>-33.186</c:v>
                </c:pt>
                <c:pt idx="3808">
                  <c:v>-33.183999999999997</c:v>
                </c:pt>
                <c:pt idx="3809">
                  <c:v>-33.181999999999995</c:v>
                </c:pt>
                <c:pt idx="3810">
                  <c:v>-33.18</c:v>
                </c:pt>
                <c:pt idx="3811">
                  <c:v>-33.177999999999997</c:v>
                </c:pt>
                <c:pt idx="3812">
                  <c:v>-33.175999999999995</c:v>
                </c:pt>
                <c:pt idx="3813">
                  <c:v>-33.173999999999999</c:v>
                </c:pt>
                <c:pt idx="3814">
                  <c:v>-33.171999999999997</c:v>
                </c:pt>
                <c:pt idx="3815">
                  <c:v>-33.169999999999995</c:v>
                </c:pt>
                <c:pt idx="3816">
                  <c:v>-33.167999999999999</c:v>
                </c:pt>
                <c:pt idx="3817">
                  <c:v>-33.165999999999997</c:v>
                </c:pt>
                <c:pt idx="3818">
                  <c:v>-33.163999999999994</c:v>
                </c:pt>
                <c:pt idx="3819">
                  <c:v>-33.161999999999999</c:v>
                </c:pt>
                <c:pt idx="3820">
                  <c:v>-33.159999999999997</c:v>
                </c:pt>
                <c:pt idx="3821">
                  <c:v>-33.157999999999994</c:v>
                </c:pt>
                <c:pt idx="3822">
                  <c:v>-33.155999999999999</c:v>
                </c:pt>
                <c:pt idx="3823">
                  <c:v>-33.153999999999996</c:v>
                </c:pt>
                <c:pt idx="3824">
                  <c:v>-33.152000000000001</c:v>
                </c:pt>
                <c:pt idx="3825">
                  <c:v>-33.15</c:v>
                </c:pt>
                <c:pt idx="3826">
                  <c:v>-33.147999999999996</c:v>
                </c:pt>
                <c:pt idx="3827">
                  <c:v>-33.146000000000001</c:v>
                </c:pt>
                <c:pt idx="3828">
                  <c:v>-33.143999999999998</c:v>
                </c:pt>
                <c:pt idx="3829">
                  <c:v>-33.141999999999996</c:v>
                </c:pt>
                <c:pt idx="3830">
                  <c:v>-33.14</c:v>
                </c:pt>
                <c:pt idx="3831">
                  <c:v>-33.137999999999998</c:v>
                </c:pt>
                <c:pt idx="3832">
                  <c:v>-33.135999999999996</c:v>
                </c:pt>
                <c:pt idx="3833">
                  <c:v>-33.134</c:v>
                </c:pt>
                <c:pt idx="3834">
                  <c:v>-33.131999999999998</c:v>
                </c:pt>
                <c:pt idx="3835">
                  <c:v>-33.129999999999995</c:v>
                </c:pt>
                <c:pt idx="3836">
                  <c:v>-33.128</c:v>
                </c:pt>
                <c:pt idx="3837">
                  <c:v>-33.125999999999998</c:v>
                </c:pt>
                <c:pt idx="3838">
                  <c:v>-33.123999999999995</c:v>
                </c:pt>
                <c:pt idx="3839">
                  <c:v>-33.122</c:v>
                </c:pt>
                <c:pt idx="3840">
                  <c:v>-33.119999999999997</c:v>
                </c:pt>
                <c:pt idx="3841">
                  <c:v>-33.117999999999995</c:v>
                </c:pt>
                <c:pt idx="3842">
                  <c:v>-33.116</c:v>
                </c:pt>
                <c:pt idx="3843">
                  <c:v>-33.113999999999997</c:v>
                </c:pt>
                <c:pt idx="3844">
                  <c:v>-33.111999999999995</c:v>
                </c:pt>
                <c:pt idx="3845">
                  <c:v>-33.11</c:v>
                </c:pt>
                <c:pt idx="3846">
                  <c:v>-33.107999999999997</c:v>
                </c:pt>
                <c:pt idx="3847">
                  <c:v>-33.105999999999995</c:v>
                </c:pt>
                <c:pt idx="3848">
                  <c:v>-33.103999999999999</c:v>
                </c:pt>
                <c:pt idx="3849">
                  <c:v>-33.101999999999997</c:v>
                </c:pt>
                <c:pt idx="3850">
                  <c:v>-33.099999999999994</c:v>
                </c:pt>
                <c:pt idx="3851">
                  <c:v>-33.097999999999999</c:v>
                </c:pt>
                <c:pt idx="3852">
                  <c:v>-33.095999999999997</c:v>
                </c:pt>
                <c:pt idx="3853">
                  <c:v>-33.093999999999994</c:v>
                </c:pt>
                <c:pt idx="3854">
                  <c:v>-33.091999999999999</c:v>
                </c:pt>
                <c:pt idx="3855">
                  <c:v>-33.089999999999996</c:v>
                </c:pt>
                <c:pt idx="3856">
                  <c:v>-33.087999999999994</c:v>
                </c:pt>
                <c:pt idx="3857">
                  <c:v>-33.085999999999999</c:v>
                </c:pt>
                <c:pt idx="3858">
                  <c:v>-33.083999999999996</c:v>
                </c:pt>
                <c:pt idx="3859">
                  <c:v>-33.081999999999994</c:v>
                </c:pt>
                <c:pt idx="3860">
                  <c:v>-33.08</c:v>
                </c:pt>
                <c:pt idx="3861">
                  <c:v>-33.077999999999996</c:v>
                </c:pt>
                <c:pt idx="3862">
                  <c:v>-33.075999999999993</c:v>
                </c:pt>
                <c:pt idx="3863">
                  <c:v>-33.073999999999998</c:v>
                </c:pt>
                <c:pt idx="3864">
                  <c:v>-33.071999999999996</c:v>
                </c:pt>
                <c:pt idx="3865">
                  <c:v>-33.069999999999993</c:v>
                </c:pt>
                <c:pt idx="3866">
                  <c:v>-33.067999999999998</c:v>
                </c:pt>
                <c:pt idx="3867">
                  <c:v>-33.065999999999995</c:v>
                </c:pt>
                <c:pt idx="3868">
                  <c:v>-33.064</c:v>
                </c:pt>
                <c:pt idx="3869">
                  <c:v>-33.061999999999998</c:v>
                </c:pt>
                <c:pt idx="3870">
                  <c:v>-33.059999999999995</c:v>
                </c:pt>
                <c:pt idx="3871">
                  <c:v>-33.058</c:v>
                </c:pt>
                <c:pt idx="3872">
                  <c:v>-33.055999999999997</c:v>
                </c:pt>
                <c:pt idx="3873">
                  <c:v>-33.053999999999995</c:v>
                </c:pt>
                <c:pt idx="3874">
                  <c:v>-33.052</c:v>
                </c:pt>
                <c:pt idx="3875">
                  <c:v>-33.049999999999997</c:v>
                </c:pt>
                <c:pt idx="3876">
                  <c:v>-33.047999999999995</c:v>
                </c:pt>
                <c:pt idx="3877">
                  <c:v>-33.045999999999999</c:v>
                </c:pt>
                <c:pt idx="3878">
                  <c:v>-33.043999999999997</c:v>
                </c:pt>
                <c:pt idx="3879">
                  <c:v>-33.041999999999994</c:v>
                </c:pt>
                <c:pt idx="3880">
                  <c:v>-33.04</c:v>
                </c:pt>
                <c:pt idx="3881">
                  <c:v>-33.037999999999997</c:v>
                </c:pt>
                <c:pt idx="3882">
                  <c:v>-33.035999999999994</c:v>
                </c:pt>
                <c:pt idx="3883">
                  <c:v>-33.033999999999999</c:v>
                </c:pt>
                <c:pt idx="3884">
                  <c:v>-33.031999999999996</c:v>
                </c:pt>
                <c:pt idx="3885">
                  <c:v>-33.03</c:v>
                </c:pt>
                <c:pt idx="3886">
                  <c:v>-33.027999999999999</c:v>
                </c:pt>
                <c:pt idx="3887">
                  <c:v>-33.025999999999996</c:v>
                </c:pt>
                <c:pt idx="3888">
                  <c:v>-33.024000000000001</c:v>
                </c:pt>
                <c:pt idx="3889">
                  <c:v>-33.021999999999998</c:v>
                </c:pt>
                <c:pt idx="3890">
                  <c:v>-33.019999999999996</c:v>
                </c:pt>
                <c:pt idx="3891">
                  <c:v>-33.018000000000001</c:v>
                </c:pt>
                <c:pt idx="3892">
                  <c:v>-33.015999999999998</c:v>
                </c:pt>
                <c:pt idx="3893">
                  <c:v>-33.013999999999996</c:v>
                </c:pt>
                <c:pt idx="3894">
                  <c:v>-33.012</c:v>
                </c:pt>
                <c:pt idx="3895">
                  <c:v>-33.01</c:v>
                </c:pt>
                <c:pt idx="3896">
                  <c:v>-33.007999999999996</c:v>
                </c:pt>
                <c:pt idx="3897">
                  <c:v>-33.006</c:v>
                </c:pt>
                <c:pt idx="3898">
                  <c:v>-33.003999999999998</c:v>
                </c:pt>
                <c:pt idx="3899">
                  <c:v>-33.001999999999995</c:v>
                </c:pt>
                <c:pt idx="3900">
                  <c:v>-33</c:v>
                </c:pt>
                <c:pt idx="3901">
                  <c:v>-32.997999999999998</c:v>
                </c:pt>
                <c:pt idx="3902">
                  <c:v>-32.995999999999995</c:v>
                </c:pt>
                <c:pt idx="3903">
                  <c:v>-32.994</c:v>
                </c:pt>
                <c:pt idx="3904">
                  <c:v>-32.991999999999997</c:v>
                </c:pt>
                <c:pt idx="3905">
                  <c:v>-32.989999999999995</c:v>
                </c:pt>
                <c:pt idx="3906">
                  <c:v>-32.988</c:v>
                </c:pt>
                <c:pt idx="3907">
                  <c:v>-32.985999999999997</c:v>
                </c:pt>
                <c:pt idx="3908">
                  <c:v>-32.983999999999995</c:v>
                </c:pt>
                <c:pt idx="3909">
                  <c:v>-32.981999999999999</c:v>
                </c:pt>
                <c:pt idx="3910">
                  <c:v>-32.979999999999997</c:v>
                </c:pt>
                <c:pt idx="3911">
                  <c:v>-32.977999999999994</c:v>
                </c:pt>
                <c:pt idx="3912">
                  <c:v>-32.975999999999999</c:v>
                </c:pt>
                <c:pt idx="3913">
                  <c:v>-32.973999999999997</c:v>
                </c:pt>
                <c:pt idx="3914">
                  <c:v>-32.971999999999994</c:v>
                </c:pt>
                <c:pt idx="3915">
                  <c:v>-32.97</c:v>
                </c:pt>
                <c:pt idx="3916">
                  <c:v>-32.967999999999996</c:v>
                </c:pt>
                <c:pt idx="3917">
                  <c:v>-32.965999999999994</c:v>
                </c:pt>
                <c:pt idx="3918">
                  <c:v>-32.963999999999999</c:v>
                </c:pt>
                <c:pt idx="3919">
                  <c:v>-32.961999999999996</c:v>
                </c:pt>
                <c:pt idx="3920">
                  <c:v>-32.959999999999994</c:v>
                </c:pt>
                <c:pt idx="3921">
                  <c:v>-32.957999999999998</c:v>
                </c:pt>
                <c:pt idx="3922">
                  <c:v>-32.955999999999996</c:v>
                </c:pt>
                <c:pt idx="3923">
                  <c:v>-32.953999999999994</c:v>
                </c:pt>
                <c:pt idx="3924">
                  <c:v>-32.951999999999998</c:v>
                </c:pt>
                <c:pt idx="3925">
                  <c:v>-32.949999999999996</c:v>
                </c:pt>
                <c:pt idx="3926">
                  <c:v>-32.947999999999993</c:v>
                </c:pt>
                <c:pt idx="3927">
                  <c:v>-32.945999999999998</c:v>
                </c:pt>
                <c:pt idx="3928">
                  <c:v>-32.943999999999996</c:v>
                </c:pt>
                <c:pt idx="3929">
                  <c:v>-32.942</c:v>
                </c:pt>
                <c:pt idx="3930">
                  <c:v>-32.94</c:v>
                </c:pt>
                <c:pt idx="3931">
                  <c:v>-32.937999999999995</c:v>
                </c:pt>
                <c:pt idx="3932">
                  <c:v>-32.936</c:v>
                </c:pt>
                <c:pt idx="3933">
                  <c:v>-32.933999999999997</c:v>
                </c:pt>
                <c:pt idx="3934">
                  <c:v>-32.931999999999995</c:v>
                </c:pt>
                <c:pt idx="3935">
                  <c:v>-32.93</c:v>
                </c:pt>
                <c:pt idx="3936">
                  <c:v>-32.927999999999997</c:v>
                </c:pt>
                <c:pt idx="3937">
                  <c:v>-32.925999999999995</c:v>
                </c:pt>
                <c:pt idx="3938">
                  <c:v>-32.923999999999999</c:v>
                </c:pt>
                <c:pt idx="3939">
                  <c:v>-32.921999999999997</c:v>
                </c:pt>
                <c:pt idx="3940">
                  <c:v>-32.919999999999995</c:v>
                </c:pt>
                <c:pt idx="3941">
                  <c:v>-32.917999999999999</c:v>
                </c:pt>
                <c:pt idx="3942">
                  <c:v>-32.915999999999997</c:v>
                </c:pt>
                <c:pt idx="3943">
                  <c:v>-32.913999999999994</c:v>
                </c:pt>
                <c:pt idx="3944">
                  <c:v>-32.911999999999999</c:v>
                </c:pt>
                <c:pt idx="3945">
                  <c:v>-32.909999999999997</c:v>
                </c:pt>
                <c:pt idx="3946">
                  <c:v>-32.907999999999994</c:v>
                </c:pt>
                <c:pt idx="3947">
                  <c:v>-32.905999999999999</c:v>
                </c:pt>
                <c:pt idx="3948">
                  <c:v>-32.903999999999996</c:v>
                </c:pt>
                <c:pt idx="3949">
                  <c:v>-32.902000000000001</c:v>
                </c:pt>
                <c:pt idx="3950">
                  <c:v>-32.9</c:v>
                </c:pt>
                <c:pt idx="3951">
                  <c:v>-32.897999999999996</c:v>
                </c:pt>
                <c:pt idx="3952">
                  <c:v>-32.896000000000001</c:v>
                </c:pt>
                <c:pt idx="3953">
                  <c:v>-32.893999999999998</c:v>
                </c:pt>
                <c:pt idx="3954">
                  <c:v>-32.891999999999996</c:v>
                </c:pt>
                <c:pt idx="3955">
                  <c:v>-32.89</c:v>
                </c:pt>
                <c:pt idx="3956">
                  <c:v>-32.887999999999998</c:v>
                </c:pt>
                <c:pt idx="3957">
                  <c:v>-32.885999999999996</c:v>
                </c:pt>
                <c:pt idx="3958">
                  <c:v>-32.884</c:v>
                </c:pt>
                <c:pt idx="3959">
                  <c:v>-32.881999999999998</c:v>
                </c:pt>
                <c:pt idx="3960">
                  <c:v>-32.879999999999995</c:v>
                </c:pt>
                <c:pt idx="3961">
                  <c:v>-32.878</c:v>
                </c:pt>
                <c:pt idx="3962">
                  <c:v>-32.875999999999998</c:v>
                </c:pt>
                <c:pt idx="3963">
                  <c:v>-32.873999999999995</c:v>
                </c:pt>
                <c:pt idx="3964">
                  <c:v>-32.872</c:v>
                </c:pt>
                <c:pt idx="3965">
                  <c:v>-32.869999999999997</c:v>
                </c:pt>
                <c:pt idx="3966">
                  <c:v>-32.867999999999995</c:v>
                </c:pt>
                <c:pt idx="3967">
                  <c:v>-32.866</c:v>
                </c:pt>
                <c:pt idx="3968">
                  <c:v>-32.863999999999997</c:v>
                </c:pt>
                <c:pt idx="3969">
                  <c:v>-32.861999999999995</c:v>
                </c:pt>
                <c:pt idx="3970">
                  <c:v>-32.86</c:v>
                </c:pt>
                <c:pt idx="3971">
                  <c:v>-32.857999999999997</c:v>
                </c:pt>
                <c:pt idx="3972">
                  <c:v>-32.855999999999995</c:v>
                </c:pt>
                <c:pt idx="3973">
                  <c:v>-32.853999999999999</c:v>
                </c:pt>
                <c:pt idx="3974">
                  <c:v>-32.851999999999997</c:v>
                </c:pt>
                <c:pt idx="3975">
                  <c:v>-32.849999999999994</c:v>
                </c:pt>
                <c:pt idx="3976">
                  <c:v>-32.847999999999999</c:v>
                </c:pt>
                <c:pt idx="3977">
                  <c:v>-32.845999999999997</c:v>
                </c:pt>
                <c:pt idx="3978">
                  <c:v>-32.843999999999994</c:v>
                </c:pt>
                <c:pt idx="3979">
                  <c:v>-32.841999999999999</c:v>
                </c:pt>
                <c:pt idx="3980">
                  <c:v>-32.839999999999996</c:v>
                </c:pt>
                <c:pt idx="3981">
                  <c:v>-32.837999999999994</c:v>
                </c:pt>
                <c:pt idx="3982">
                  <c:v>-32.835999999999999</c:v>
                </c:pt>
                <c:pt idx="3983">
                  <c:v>-32.833999999999996</c:v>
                </c:pt>
                <c:pt idx="3984">
                  <c:v>-32.831999999999994</c:v>
                </c:pt>
                <c:pt idx="3985">
                  <c:v>-32.83</c:v>
                </c:pt>
                <c:pt idx="3986">
                  <c:v>-32.827999999999996</c:v>
                </c:pt>
                <c:pt idx="3987">
                  <c:v>-32.825999999999993</c:v>
                </c:pt>
                <c:pt idx="3988">
                  <c:v>-32.823999999999998</c:v>
                </c:pt>
                <c:pt idx="3989">
                  <c:v>-32.821999999999996</c:v>
                </c:pt>
                <c:pt idx="3990">
                  <c:v>-32.819999999999993</c:v>
                </c:pt>
                <c:pt idx="3991">
                  <c:v>-32.817999999999998</c:v>
                </c:pt>
                <c:pt idx="3992">
                  <c:v>-32.815999999999995</c:v>
                </c:pt>
                <c:pt idx="3993">
                  <c:v>-32.814</c:v>
                </c:pt>
                <c:pt idx="3994">
                  <c:v>-32.811999999999998</c:v>
                </c:pt>
                <c:pt idx="3995">
                  <c:v>-32.809999999999995</c:v>
                </c:pt>
                <c:pt idx="3996">
                  <c:v>-32.808</c:v>
                </c:pt>
                <c:pt idx="3997">
                  <c:v>-32.805999999999997</c:v>
                </c:pt>
                <c:pt idx="3998">
                  <c:v>-32.803999999999995</c:v>
                </c:pt>
                <c:pt idx="3999">
                  <c:v>-32.802</c:v>
                </c:pt>
                <c:pt idx="4000">
                  <c:v>-32.799999999999997</c:v>
                </c:pt>
                <c:pt idx="4001">
                  <c:v>-32.797999999999995</c:v>
                </c:pt>
                <c:pt idx="4002">
                  <c:v>-32.795999999999999</c:v>
                </c:pt>
                <c:pt idx="4003">
                  <c:v>-32.793999999999997</c:v>
                </c:pt>
                <c:pt idx="4004">
                  <c:v>-32.792000000000002</c:v>
                </c:pt>
                <c:pt idx="4005">
                  <c:v>-32.79</c:v>
                </c:pt>
                <c:pt idx="4006">
                  <c:v>-32.787999999999997</c:v>
                </c:pt>
                <c:pt idx="4007">
                  <c:v>-32.786000000000001</c:v>
                </c:pt>
                <c:pt idx="4008">
                  <c:v>-32.783999999999999</c:v>
                </c:pt>
                <c:pt idx="4009">
                  <c:v>-32.781999999999996</c:v>
                </c:pt>
                <c:pt idx="4010">
                  <c:v>-32.78</c:v>
                </c:pt>
                <c:pt idx="4011">
                  <c:v>-32.777999999999999</c:v>
                </c:pt>
                <c:pt idx="4012">
                  <c:v>-32.775999999999996</c:v>
                </c:pt>
                <c:pt idx="4013">
                  <c:v>-32.774000000000001</c:v>
                </c:pt>
                <c:pt idx="4014">
                  <c:v>-32.771999999999998</c:v>
                </c:pt>
                <c:pt idx="4015">
                  <c:v>-32.769999999999996</c:v>
                </c:pt>
                <c:pt idx="4016">
                  <c:v>-32.768000000000001</c:v>
                </c:pt>
                <c:pt idx="4017">
                  <c:v>-32.765999999999998</c:v>
                </c:pt>
                <c:pt idx="4018">
                  <c:v>-32.763999999999996</c:v>
                </c:pt>
                <c:pt idx="4019">
                  <c:v>-32.762</c:v>
                </c:pt>
                <c:pt idx="4020">
                  <c:v>-32.76</c:v>
                </c:pt>
                <c:pt idx="4021">
                  <c:v>-32.757999999999996</c:v>
                </c:pt>
                <c:pt idx="4022">
                  <c:v>-32.756</c:v>
                </c:pt>
                <c:pt idx="4023">
                  <c:v>-32.753999999999998</c:v>
                </c:pt>
                <c:pt idx="4024">
                  <c:v>-32.751999999999995</c:v>
                </c:pt>
                <c:pt idx="4025">
                  <c:v>-32.75</c:v>
                </c:pt>
                <c:pt idx="4026">
                  <c:v>-32.747999999999998</c:v>
                </c:pt>
                <c:pt idx="4027">
                  <c:v>-32.745999999999995</c:v>
                </c:pt>
                <c:pt idx="4028">
                  <c:v>-32.744</c:v>
                </c:pt>
                <c:pt idx="4029">
                  <c:v>-32.741999999999997</c:v>
                </c:pt>
                <c:pt idx="4030">
                  <c:v>-32.739999999999995</c:v>
                </c:pt>
                <c:pt idx="4031">
                  <c:v>-32.738</c:v>
                </c:pt>
                <c:pt idx="4032">
                  <c:v>-32.735999999999997</c:v>
                </c:pt>
                <c:pt idx="4033">
                  <c:v>-32.733999999999995</c:v>
                </c:pt>
                <c:pt idx="4034">
                  <c:v>-32.731999999999999</c:v>
                </c:pt>
                <c:pt idx="4035">
                  <c:v>-32.729999999999997</c:v>
                </c:pt>
                <c:pt idx="4036">
                  <c:v>-32.727999999999994</c:v>
                </c:pt>
                <c:pt idx="4037">
                  <c:v>-32.725999999999999</c:v>
                </c:pt>
                <c:pt idx="4038">
                  <c:v>-32.723999999999997</c:v>
                </c:pt>
                <c:pt idx="4039">
                  <c:v>-32.721999999999994</c:v>
                </c:pt>
                <c:pt idx="4040">
                  <c:v>-32.72</c:v>
                </c:pt>
                <c:pt idx="4041">
                  <c:v>-32.717999999999996</c:v>
                </c:pt>
                <c:pt idx="4042">
                  <c:v>-32.715999999999994</c:v>
                </c:pt>
                <c:pt idx="4043">
                  <c:v>-32.713999999999999</c:v>
                </c:pt>
                <c:pt idx="4044">
                  <c:v>-32.711999999999996</c:v>
                </c:pt>
                <c:pt idx="4045">
                  <c:v>-32.709999999999994</c:v>
                </c:pt>
                <c:pt idx="4046">
                  <c:v>-32.707999999999998</c:v>
                </c:pt>
                <c:pt idx="4047">
                  <c:v>-32.705999999999996</c:v>
                </c:pt>
                <c:pt idx="4048">
                  <c:v>-32.703999999999994</c:v>
                </c:pt>
                <c:pt idx="4049">
                  <c:v>-32.701999999999998</c:v>
                </c:pt>
                <c:pt idx="4050">
                  <c:v>-32.699999999999996</c:v>
                </c:pt>
                <c:pt idx="4051">
                  <c:v>-32.697999999999993</c:v>
                </c:pt>
                <c:pt idx="4052">
                  <c:v>-32.695999999999998</c:v>
                </c:pt>
                <c:pt idx="4053">
                  <c:v>-32.693999999999996</c:v>
                </c:pt>
                <c:pt idx="4054">
                  <c:v>-32.691999999999993</c:v>
                </c:pt>
                <c:pt idx="4055">
                  <c:v>-32.69</c:v>
                </c:pt>
                <c:pt idx="4056">
                  <c:v>-32.687999999999995</c:v>
                </c:pt>
                <c:pt idx="4057">
                  <c:v>-32.685999999999993</c:v>
                </c:pt>
                <c:pt idx="4058">
                  <c:v>-32.683999999999997</c:v>
                </c:pt>
                <c:pt idx="4059">
                  <c:v>-32.681999999999995</c:v>
                </c:pt>
                <c:pt idx="4060">
                  <c:v>-32.68</c:v>
                </c:pt>
                <c:pt idx="4061">
                  <c:v>-32.677999999999997</c:v>
                </c:pt>
                <c:pt idx="4062">
                  <c:v>-32.675999999999995</c:v>
                </c:pt>
                <c:pt idx="4063">
                  <c:v>-32.673999999999999</c:v>
                </c:pt>
                <c:pt idx="4064">
                  <c:v>-32.671999999999997</c:v>
                </c:pt>
                <c:pt idx="4065">
                  <c:v>-32.669999999999995</c:v>
                </c:pt>
                <c:pt idx="4066">
                  <c:v>-32.667999999999999</c:v>
                </c:pt>
                <c:pt idx="4067">
                  <c:v>-32.665999999999997</c:v>
                </c:pt>
                <c:pt idx="4068">
                  <c:v>-32.664000000000001</c:v>
                </c:pt>
                <c:pt idx="4069">
                  <c:v>-32.661999999999999</c:v>
                </c:pt>
                <c:pt idx="4070">
                  <c:v>-32.659999999999997</c:v>
                </c:pt>
                <c:pt idx="4071">
                  <c:v>-32.658000000000001</c:v>
                </c:pt>
                <c:pt idx="4072">
                  <c:v>-32.655999999999999</c:v>
                </c:pt>
                <c:pt idx="4073">
                  <c:v>-32.653999999999996</c:v>
                </c:pt>
                <c:pt idx="4074">
                  <c:v>-32.652000000000001</c:v>
                </c:pt>
                <c:pt idx="4075">
                  <c:v>-32.65</c:v>
                </c:pt>
                <c:pt idx="4076">
                  <c:v>-32.647999999999996</c:v>
                </c:pt>
                <c:pt idx="4077">
                  <c:v>-32.646000000000001</c:v>
                </c:pt>
                <c:pt idx="4078">
                  <c:v>-32.643999999999998</c:v>
                </c:pt>
                <c:pt idx="4079">
                  <c:v>-32.641999999999996</c:v>
                </c:pt>
                <c:pt idx="4080">
                  <c:v>-32.64</c:v>
                </c:pt>
                <c:pt idx="4081">
                  <c:v>-32.637999999999998</c:v>
                </c:pt>
                <c:pt idx="4082">
                  <c:v>-32.635999999999996</c:v>
                </c:pt>
                <c:pt idx="4083">
                  <c:v>-32.634</c:v>
                </c:pt>
                <c:pt idx="4084">
                  <c:v>-32.631999999999998</c:v>
                </c:pt>
                <c:pt idx="4085">
                  <c:v>-32.629999999999995</c:v>
                </c:pt>
                <c:pt idx="4086">
                  <c:v>-32.628</c:v>
                </c:pt>
                <c:pt idx="4087">
                  <c:v>-32.625999999999998</c:v>
                </c:pt>
                <c:pt idx="4088">
                  <c:v>-32.623999999999995</c:v>
                </c:pt>
                <c:pt idx="4089">
                  <c:v>-32.622</c:v>
                </c:pt>
                <c:pt idx="4090">
                  <c:v>-32.619999999999997</c:v>
                </c:pt>
                <c:pt idx="4091">
                  <c:v>-32.617999999999995</c:v>
                </c:pt>
                <c:pt idx="4092">
                  <c:v>-32.616</c:v>
                </c:pt>
                <c:pt idx="4093">
                  <c:v>-32.613999999999997</c:v>
                </c:pt>
                <c:pt idx="4094">
                  <c:v>-32.611999999999995</c:v>
                </c:pt>
                <c:pt idx="4095">
                  <c:v>-32.61</c:v>
                </c:pt>
                <c:pt idx="4096">
                  <c:v>-32.607999999999997</c:v>
                </c:pt>
                <c:pt idx="4097">
                  <c:v>-32.605999999999995</c:v>
                </c:pt>
                <c:pt idx="4098">
                  <c:v>-32.603999999999999</c:v>
                </c:pt>
                <c:pt idx="4099">
                  <c:v>-32.601999999999997</c:v>
                </c:pt>
                <c:pt idx="4100">
                  <c:v>-32.599999999999994</c:v>
                </c:pt>
                <c:pt idx="4101">
                  <c:v>-32.597999999999999</c:v>
                </c:pt>
                <c:pt idx="4102">
                  <c:v>-32.595999999999997</c:v>
                </c:pt>
                <c:pt idx="4103">
                  <c:v>-32.593999999999994</c:v>
                </c:pt>
                <c:pt idx="4104">
                  <c:v>-32.591999999999999</c:v>
                </c:pt>
                <c:pt idx="4105">
                  <c:v>-32.589999999999996</c:v>
                </c:pt>
                <c:pt idx="4106">
                  <c:v>-32.587999999999994</c:v>
                </c:pt>
                <c:pt idx="4107">
                  <c:v>-32.585999999999999</c:v>
                </c:pt>
                <c:pt idx="4108">
                  <c:v>-32.583999999999996</c:v>
                </c:pt>
                <c:pt idx="4109">
                  <c:v>-32.581999999999994</c:v>
                </c:pt>
                <c:pt idx="4110">
                  <c:v>-32.58</c:v>
                </c:pt>
                <c:pt idx="4111">
                  <c:v>-32.577999999999996</c:v>
                </c:pt>
                <c:pt idx="4112">
                  <c:v>-32.575999999999993</c:v>
                </c:pt>
                <c:pt idx="4113">
                  <c:v>-32.573999999999998</c:v>
                </c:pt>
                <c:pt idx="4114">
                  <c:v>-32.571999999999996</c:v>
                </c:pt>
                <c:pt idx="4115">
                  <c:v>-32.569999999999993</c:v>
                </c:pt>
                <c:pt idx="4116">
                  <c:v>-32.567999999999998</c:v>
                </c:pt>
                <c:pt idx="4117">
                  <c:v>-32.565999999999995</c:v>
                </c:pt>
                <c:pt idx="4118">
                  <c:v>-32.563999999999993</c:v>
                </c:pt>
                <c:pt idx="4119">
                  <c:v>-32.561999999999998</c:v>
                </c:pt>
                <c:pt idx="4120">
                  <c:v>-32.559999999999995</c:v>
                </c:pt>
                <c:pt idx="4121">
                  <c:v>-32.557999999999993</c:v>
                </c:pt>
                <c:pt idx="4122">
                  <c:v>-32.555999999999997</c:v>
                </c:pt>
                <c:pt idx="4123">
                  <c:v>-32.553999999999995</c:v>
                </c:pt>
                <c:pt idx="4124">
                  <c:v>-32.552</c:v>
                </c:pt>
                <c:pt idx="4125">
                  <c:v>-32.549999999999997</c:v>
                </c:pt>
                <c:pt idx="4126">
                  <c:v>-32.547999999999995</c:v>
                </c:pt>
                <c:pt idx="4127">
                  <c:v>-32.545999999999999</c:v>
                </c:pt>
                <c:pt idx="4128">
                  <c:v>-32.543999999999997</c:v>
                </c:pt>
                <c:pt idx="4129">
                  <c:v>-32.542000000000002</c:v>
                </c:pt>
                <c:pt idx="4130">
                  <c:v>-32.54</c:v>
                </c:pt>
                <c:pt idx="4131">
                  <c:v>-32.537999999999997</c:v>
                </c:pt>
                <c:pt idx="4132">
                  <c:v>-32.536000000000001</c:v>
                </c:pt>
                <c:pt idx="4133">
                  <c:v>-32.533999999999999</c:v>
                </c:pt>
                <c:pt idx="4134">
                  <c:v>-32.531999999999996</c:v>
                </c:pt>
                <c:pt idx="4135">
                  <c:v>-32.53</c:v>
                </c:pt>
                <c:pt idx="4136">
                  <c:v>-32.527999999999999</c:v>
                </c:pt>
                <c:pt idx="4137">
                  <c:v>-32.525999999999996</c:v>
                </c:pt>
                <c:pt idx="4138">
                  <c:v>-32.524000000000001</c:v>
                </c:pt>
                <c:pt idx="4139">
                  <c:v>-32.521999999999998</c:v>
                </c:pt>
                <c:pt idx="4140">
                  <c:v>-32.519999999999996</c:v>
                </c:pt>
                <c:pt idx="4141">
                  <c:v>-32.518000000000001</c:v>
                </c:pt>
                <c:pt idx="4142">
                  <c:v>-32.515999999999998</c:v>
                </c:pt>
                <c:pt idx="4143">
                  <c:v>-32.513999999999996</c:v>
                </c:pt>
                <c:pt idx="4144">
                  <c:v>-32.512</c:v>
                </c:pt>
                <c:pt idx="4145">
                  <c:v>-32.51</c:v>
                </c:pt>
                <c:pt idx="4146">
                  <c:v>-32.507999999999996</c:v>
                </c:pt>
                <c:pt idx="4147">
                  <c:v>-32.506</c:v>
                </c:pt>
                <c:pt idx="4148">
                  <c:v>-32.503999999999998</c:v>
                </c:pt>
                <c:pt idx="4149">
                  <c:v>-32.501999999999995</c:v>
                </c:pt>
                <c:pt idx="4150">
                  <c:v>-32.5</c:v>
                </c:pt>
                <c:pt idx="4151">
                  <c:v>-32.497999999999998</c:v>
                </c:pt>
                <c:pt idx="4152">
                  <c:v>-32.495999999999995</c:v>
                </c:pt>
                <c:pt idx="4153">
                  <c:v>-32.494</c:v>
                </c:pt>
                <c:pt idx="4154">
                  <c:v>-32.491999999999997</c:v>
                </c:pt>
                <c:pt idx="4155">
                  <c:v>-32.489999999999995</c:v>
                </c:pt>
                <c:pt idx="4156">
                  <c:v>-32.488</c:v>
                </c:pt>
                <c:pt idx="4157">
                  <c:v>-32.485999999999997</c:v>
                </c:pt>
                <c:pt idx="4158">
                  <c:v>-32.483999999999995</c:v>
                </c:pt>
                <c:pt idx="4159">
                  <c:v>-32.481999999999999</c:v>
                </c:pt>
                <c:pt idx="4160">
                  <c:v>-32.479999999999997</c:v>
                </c:pt>
                <c:pt idx="4161">
                  <c:v>-32.477999999999994</c:v>
                </c:pt>
                <c:pt idx="4162">
                  <c:v>-32.475999999999999</c:v>
                </c:pt>
                <c:pt idx="4163">
                  <c:v>-32.473999999999997</c:v>
                </c:pt>
                <c:pt idx="4164">
                  <c:v>-32.471999999999994</c:v>
                </c:pt>
                <c:pt idx="4165">
                  <c:v>-32.47</c:v>
                </c:pt>
                <c:pt idx="4166">
                  <c:v>-32.467999999999996</c:v>
                </c:pt>
                <c:pt idx="4167">
                  <c:v>-32.465999999999994</c:v>
                </c:pt>
                <c:pt idx="4168">
                  <c:v>-32.463999999999999</c:v>
                </c:pt>
                <c:pt idx="4169">
                  <c:v>-32.461999999999996</c:v>
                </c:pt>
                <c:pt idx="4170">
                  <c:v>-32.459999999999994</c:v>
                </c:pt>
                <c:pt idx="4171">
                  <c:v>-32.457999999999998</c:v>
                </c:pt>
                <c:pt idx="4172">
                  <c:v>-32.455999999999996</c:v>
                </c:pt>
                <c:pt idx="4173">
                  <c:v>-32.453999999999994</c:v>
                </c:pt>
                <c:pt idx="4174">
                  <c:v>-32.451999999999998</c:v>
                </c:pt>
                <c:pt idx="4175">
                  <c:v>-32.449999999999996</c:v>
                </c:pt>
                <c:pt idx="4176">
                  <c:v>-32.447999999999993</c:v>
                </c:pt>
                <c:pt idx="4177">
                  <c:v>-32.445999999999998</c:v>
                </c:pt>
                <c:pt idx="4178">
                  <c:v>-32.443999999999996</c:v>
                </c:pt>
                <c:pt idx="4179">
                  <c:v>-32.441999999999993</c:v>
                </c:pt>
                <c:pt idx="4180">
                  <c:v>-32.44</c:v>
                </c:pt>
                <c:pt idx="4181">
                  <c:v>-32.437999999999995</c:v>
                </c:pt>
                <c:pt idx="4182">
                  <c:v>-32.435999999999993</c:v>
                </c:pt>
                <c:pt idx="4183">
                  <c:v>-32.433999999999997</c:v>
                </c:pt>
                <c:pt idx="4184">
                  <c:v>-32.431999999999995</c:v>
                </c:pt>
                <c:pt idx="4185">
                  <c:v>-32.43</c:v>
                </c:pt>
                <c:pt idx="4186">
                  <c:v>-32.427999999999997</c:v>
                </c:pt>
                <c:pt idx="4187">
                  <c:v>-32.425999999999995</c:v>
                </c:pt>
                <c:pt idx="4188">
                  <c:v>-32.423999999999999</c:v>
                </c:pt>
                <c:pt idx="4189">
                  <c:v>-32.421999999999997</c:v>
                </c:pt>
                <c:pt idx="4190">
                  <c:v>-32.419999999999995</c:v>
                </c:pt>
                <c:pt idx="4191">
                  <c:v>-32.417999999999999</c:v>
                </c:pt>
                <c:pt idx="4192">
                  <c:v>-32.415999999999997</c:v>
                </c:pt>
                <c:pt idx="4193">
                  <c:v>-32.414000000000001</c:v>
                </c:pt>
                <c:pt idx="4194">
                  <c:v>-32.411999999999999</c:v>
                </c:pt>
                <c:pt idx="4195">
                  <c:v>-32.409999999999997</c:v>
                </c:pt>
                <c:pt idx="4196">
                  <c:v>-32.408000000000001</c:v>
                </c:pt>
                <c:pt idx="4197">
                  <c:v>-32.405999999999999</c:v>
                </c:pt>
                <c:pt idx="4198">
                  <c:v>-32.403999999999996</c:v>
                </c:pt>
                <c:pt idx="4199">
                  <c:v>-32.402000000000001</c:v>
                </c:pt>
                <c:pt idx="4200">
                  <c:v>-32.4</c:v>
                </c:pt>
                <c:pt idx="4201">
                  <c:v>-32.397999999999996</c:v>
                </c:pt>
                <c:pt idx="4202">
                  <c:v>-32.396000000000001</c:v>
                </c:pt>
                <c:pt idx="4203">
                  <c:v>-32.393999999999998</c:v>
                </c:pt>
                <c:pt idx="4204">
                  <c:v>-32.391999999999996</c:v>
                </c:pt>
                <c:pt idx="4205">
                  <c:v>-32.39</c:v>
                </c:pt>
                <c:pt idx="4206">
                  <c:v>-32.387999999999998</c:v>
                </c:pt>
                <c:pt idx="4207">
                  <c:v>-32.385999999999996</c:v>
                </c:pt>
                <c:pt idx="4208">
                  <c:v>-32.384</c:v>
                </c:pt>
                <c:pt idx="4209">
                  <c:v>-32.381999999999998</c:v>
                </c:pt>
                <c:pt idx="4210">
                  <c:v>-32.379999999999995</c:v>
                </c:pt>
                <c:pt idx="4211">
                  <c:v>-32.378</c:v>
                </c:pt>
                <c:pt idx="4212">
                  <c:v>-32.375999999999998</c:v>
                </c:pt>
                <c:pt idx="4213">
                  <c:v>-32.373999999999995</c:v>
                </c:pt>
                <c:pt idx="4214">
                  <c:v>-32.372</c:v>
                </c:pt>
                <c:pt idx="4215">
                  <c:v>-32.369999999999997</c:v>
                </c:pt>
                <c:pt idx="4216">
                  <c:v>-32.367999999999995</c:v>
                </c:pt>
                <c:pt idx="4217">
                  <c:v>-32.366</c:v>
                </c:pt>
                <c:pt idx="4218">
                  <c:v>-32.363999999999997</c:v>
                </c:pt>
                <c:pt idx="4219">
                  <c:v>-32.361999999999995</c:v>
                </c:pt>
                <c:pt idx="4220">
                  <c:v>-32.36</c:v>
                </c:pt>
                <c:pt idx="4221">
                  <c:v>-32.357999999999997</c:v>
                </c:pt>
                <c:pt idx="4222">
                  <c:v>-32.355999999999995</c:v>
                </c:pt>
                <c:pt idx="4223">
                  <c:v>-32.353999999999999</c:v>
                </c:pt>
                <c:pt idx="4224">
                  <c:v>-32.351999999999997</c:v>
                </c:pt>
                <c:pt idx="4225">
                  <c:v>-32.349999999999994</c:v>
                </c:pt>
                <c:pt idx="4226">
                  <c:v>-32.347999999999999</c:v>
                </c:pt>
                <c:pt idx="4227">
                  <c:v>-32.345999999999997</c:v>
                </c:pt>
                <c:pt idx="4228">
                  <c:v>-32.343999999999994</c:v>
                </c:pt>
                <c:pt idx="4229">
                  <c:v>-32.341999999999999</c:v>
                </c:pt>
                <c:pt idx="4230">
                  <c:v>-32.339999999999996</c:v>
                </c:pt>
                <c:pt idx="4231">
                  <c:v>-32.337999999999994</c:v>
                </c:pt>
                <c:pt idx="4232">
                  <c:v>-32.335999999999999</c:v>
                </c:pt>
                <c:pt idx="4233">
                  <c:v>-32.333999999999996</c:v>
                </c:pt>
                <c:pt idx="4234">
                  <c:v>-32.331999999999994</c:v>
                </c:pt>
                <c:pt idx="4235">
                  <c:v>-32.33</c:v>
                </c:pt>
                <c:pt idx="4236">
                  <c:v>-32.327999999999996</c:v>
                </c:pt>
                <c:pt idx="4237">
                  <c:v>-32.325999999999993</c:v>
                </c:pt>
                <c:pt idx="4238">
                  <c:v>-32.323999999999998</c:v>
                </c:pt>
                <c:pt idx="4239">
                  <c:v>-32.321999999999996</c:v>
                </c:pt>
                <c:pt idx="4240">
                  <c:v>-32.319999999999993</c:v>
                </c:pt>
                <c:pt idx="4241">
                  <c:v>-32.317999999999998</c:v>
                </c:pt>
                <c:pt idx="4242">
                  <c:v>-32.315999999999995</c:v>
                </c:pt>
                <c:pt idx="4243">
                  <c:v>-32.313999999999993</c:v>
                </c:pt>
                <c:pt idx="4244">
                  <c:v>-32.311999999999998</c:v>
                </c:pt>
                <c:pt idx="4245">
                  <c:v>-32.309999999999995</c:v>
                </c:pt>
                <c:pt idx="4246">
                  <c:v>-32.307999999999993</c:v>
                </c:pt>
                <c:pt idx="4247">
                  <c:v>-32.305999999999997</c:v>
                </c:pt>
                <c:pt idx="4248">
                  <c:v>-32.303999999999995</c:v>
                </c:pt>
                <c:pt idx="4249">
                  <c:v>-32.302</c:v>
                </c:pt>
                <c:pt idx="4250">
                  <c:v>-32.299999999999997</c:v>
                </c:pt>
                <c:pt idx="4251">
                  <c:v>-32.297999999999995</c:v>
                </c:pt>
                <c:pt idx="4252">
                  <c:v>-32.295999999999999</c:v>
                </c:pt>
                <c:pt idx="4253">
                  <c:v>-32.293999999999997</c:v>
                </c:pt>
                <c:pt idx="4254">
                  <c:v>-32.292000000000002</c:v>
                </c:pt>
                <c:pt idx="4255">
                  <c:v>-32.29</c:v>
                </c:pt>
                <c:pt idx="4256">
                  <c:v>-32.287999999999997</c:v>
                </c:pt>
                <c:pt idx="4257">
                  <c:v>-32.286000000000001</c:v>
                </c:pt>
                <c:pt idx="4258">
                  <c:v>-32.283999999999999</c:v>
                </c:pt>
                <c:pt idx="4259">
                  <c:v>-32.281999999999996</c:v>
                </c:pt>
                <c:pt idx="4260">
                  <c:v>-32.28</c:v>
                </c:pt>
                <c:pt idx="4261">
                  <c:v>-32.277999999999999</c:v>
                </c:pt>
                <c:pt idx="4262">
                  <c:v>-32.275999999999996</c:v>
                </c:pt>
                <c:pt idx="4263">
                  <c:v>-32.274000000000001</c:v>
                </c:pt>
                <c:pt idx="4264">
                  <c:v>-32.271999999999998</c:v>
                </c:pt>
                <c:pt idx="4265">
                  <c:v>-32.269999999999996</c:v>
                </c:pt>
                <c:pt idx="4266">
                  <c:v>-32.268000000000001</c:v>
                </c:pt>
                <c:pt idx="4267">
                  <c:v>-32.265999999999998</c:v>
                </c:pt>
                <c:pt idx="4268">
                  <c:v>-32.263999999999996</c:v>
                </c:pt>
                <c:pt idx="4269">
                  <c:v>-32.262</c:v>
                </c:pt>
                <c:pt idx="4270">
                  <c:v>-32.26</c:v>
                </c:pt>
                <c:pt idx="4271">
                  <c:v>-32.257999999999996</c:v>
                </c:pt>
                <c:pt idx="4272">
                  <c:v>-32.256</c:v>
                </c:pt>
                <c:pt idx="4273">
                  <c:v>-32.253999999999998</c:v>
                </c:pt>
                <c:pt idx="4274">
                  <c:v>-32.251999999999995</c:v>
                </c:pt>
                <c:pt idx="4275">
                  <c:v>-32.25</c:v>
                </c:pt>
                <c:pt idx="4276">
                  <c:v>-32.247999999999998</c:v>
                </c:pt>
                <c:pt idx="4277">
                  <c:v>-32.245999999999995</c:v>
                </c:pt>
                <c:pt idx="4278">
                  <c:v>-32.244</c:v>
                </c:pt>
                <c:pt idx="4279">
                  <c:v>-32.241999999999997</c:v>
                </c:pt>
                <c:pt idx="4280">
                  <c:v>-32.239999999999995</c:v>
                </c:pt>
                <c:pt idx="4281">
                  <c:v>-32.238</c:v>
                </c:pt>
                <c:pt idx="4282">
                  <c:v>-32.235999999999997</c:v>
                </c:pt>
                <c:pt idx="4283">
                  <c:v>-32.233999999999995</c:v>
                </c:pt>
                <c:pt idx="4284">
                  <c:v>-32.231999999999999</c:v>
                </c:pt>
                <c:pt idx="4285">
                  <c:v>-32.229999999999997</c:v>
                </c:pt>
                <c:pt idx="4286">
                  <c:v>-32.227999999999994</c:v>
                </c:pt>
                <c:pt idx="4287">
                  <c:v>-32.225999999999999</c:v>
                </c:pt>
                <c:pt idx="4288">
                  <c:v>-32.223999999999997</c:v>
                </c:pt>
                <c:pt idx="4289">
                  <c:v>-32.221999999999994</c:v>
                </c:pt>
                <c:pt idx="4290">
                  <c:v>-32.22</c:v>
                </c:pt>
                <c:pt idx="4291">
                  <c:v>-32.217999999999996</c:v>
                </c:pt>
                <c:pt idx="4292">
                  <c:v>-32.215999999999994</c:v>
                </c:pt>
                <c:pt idx="4293">
                  <c:v>-32.213999999999999</c:v>
                </c:pt>
                <c:pt idx="4294">
                  <c:v>-32.211999999999996</c:v>
                </c:pt>
                <c:pt idx="4295">
                  <c:v>-32.209999999999994</c:v>
                </c:pt>
                <c:pt idx="4296">
                  <c:v>-32.207999999999998</c:v>
                </c:pt>
                <c:pt idx="4297">
                  <c:v>-32.205999999999996</c:v>
                </c:pt>
                <c:pt idx="4298">
                  <c:v>-32.203999999999994</c:v>
                </c:pt>
                <c:pt idx="4299">
                  <c:v>-32.201999999999998</c:v>
                </c:pt>
                <c:pt idx="4300">
                  <c:v>-32.199999999999996</c:v>
                </c:pt>
                <c:pt idx="4301">
                  <c:v>-32.197999999999993</c:v>
                </c:pt>
                <c:pt idx="4302">
                  <c:v>-32.195999999999998</c:v>
                </c:pt>
                <c:pt idx="4303">
                  <c:v>-32.193999999999996</c:v>
                </c:pt>
                <c:pt idx="4304">
                  <c:v>-32.191999999999993</c:v>
                </c:pt>
                <c:pt idx="4305">
                  <c:v>-32.19</c:v>
                </c:pt>
                <c:pt idx="4306">
                  <c:v>-32.187999999999995</c:v>
                </c:pt>
                <c:pt idx="4307">
                  <c:v>-32.185999999999993</c:v>
                </c:pt>
                <c:pt idx="4308">
                  <c:v>-32.183999999999997</c:v>
                </c:pt>
                <c:pt idx="4309">
                  <c:v>-32.181999999999995</c:v>
                </c:pt>
                <c:pt idx="4310">
                  <c:v>-32.18</c:v>
                </c:pt>
                <c:pt idx="4311">
                  <c:v>-32.177999999999997</c:v>
                </c:pt>
                <c:pt idx="4312">
                  <c:v>-32.175999999999995</c:v>
                </c:pt>
                <c:pt idx="4313">
                  <c:v>-32.173999999999999</c:v>
                </c:pt>
                <c:pt idx="4314">
                  <c:v>-32.171999999999997</c:v>
                </c:pt>
                <c:pt idx="4315">
                  <c:v>-32.169999999999995</c:v>
                </c:pt>
                <c:pt idx="4316">
                  <c:v>-32.167999999999999</c:v>
                </c:pt>
                <c:pt idx="4317">
                  <c:v>-32.165999999999997</c:v>
                </c:pt>
                <c:pt idx="4318">
                  <c:v>-32.164000000000001</c:v>
                </c:pt>
                <c:pt idx="4319">
                  <c:v>-32.161999999999999</c:v>
                </c:pt>
                <c:pt idx="4320">
                  <c:v>-32.159999999999997</c:v>
                </c:pt>
                <c:pt idx="4321">
                  <c:v>-32.158000000000001</c:v>
                </c:pt>
                <c:pt idx="4322">
                  <c:v>-32.155999999999999</c:v>
                </c:pt>
                <c:pt idx="4323">
                  <c:v>-32.153999999999996</c:v>
                </c:pt>
                <c:pt idx="4324">
                  <c:v>-32.152000000000001</c:v>
                </c:pt>
                <c:pt idx="4325">
                  <c:v>-32.15</c:v>
                </c:pt>
                <c:pt idx="4326">
                  <c:v>-32.147999999999996</c:v>
                </c:pt>
                <c:pt idx="4327">
                  <c:v>-32.146000000000001</c:v>
                </c:pt>
                <c:pt idx="4328">
                  <c:v>-32.143999999999998</c:v>
                </c:pt>
                <c:pt idx="4329">
                  <c:v>-32.141999999999996</c:v>
                </c:pt>
                <c:pt idx="4330">
                  <c:v>-32.14</c:v>
                </c:pt>
                <c:pt idx="4331">
                  <c:v>-32.137999999999998</c:v>
                </c:pt>
                <c:pt idx="4332">
                  <c:v>-32.135999999999996</c:v>
                </c:pt>
                <c:pt idx="4333">
                  <c:v>-32.134</c:v>
                </c:pt>
                <c:pt idx="4334">
                  <c:v>-32.131999999999998</c:v>
                </c:pt>
                <c:pt idx="4335">
                  <c:v>-32.129999999999995</c:v>
                </c:pt>
                <c:pt idx="4336">
                  <c:v>-32.128</c:v>
                </c:pt>
                <c:pt idx="4337">
                  <c:v>-32.125999999999998</c:v>
                </c:pt>
                <c:pt idx="4338">
                  <c:v>-32.123999999999995</c:v>
                </c:pt>
                <c:pt idx="4339">
                  <c:v>-32.122</c:v>
                </c:pt>
                <c:pt idx="4340">
                  <c:v>-32.119999999999997</c:v>
                </c:pt>
                <c:pt idx="4341">
                  <c:v>-32.117999999999995</c:v>
                </c:pt>
                <c:pt idx="4342">
                  <c:v>-32.116</c:v>
                </c:pt>
                <c:pt idx="4343">
                  <c:v>-32.113999999999997</c:v>
                </c:pt>
                <c:pt idx="4344">
                  <c:v>-32.111999999999995</c:v>
                </c:pt>
                <c:pt idx="4345">
                  <c:v>-32.11</c:v>
                </c:pt>
                <c:pt idx="4346">
                  <c:v>-32.107999999999997</c:v>
                </c:pt>
                <c:pt idx="4347">
                  <c:v>-32.105999999999995</c:v>
                </c:pt>
                <c:pt idx="4348">
                  <c:v>-32.103999999999999</c:v>
                </c:pt>
                <c:pt idx="4349">
                  <c:v>-32.101999999999997</c:v>
                </c:pt>
                <c:pt idx="4350">
                  <c:v>-32.099999999999994</c:v>
                </c:pt>
                <c:pt idx="4351">
                  <c:v>-32.097999999999999</c:v>
                </c:pt>
                <c:pt idx="4352">
                  <c:v>-32.095999999999997</c:v>
                </c:pt>
                <c:pt idx="4353">
                  <c:v>-32.093999999999994</c:v>
                </c:pt>
                <c:pt idx="4354">
                  <c:v>-32.091999999999999</c:v>
                </c:pt>
                <c:pt idx="4355">
                  <c:v>-32.089999999999996</c:v>
                </c:pt>
                <c:pt idx="4356">
                  <c:v>-32.087999999999994</c:v>
                </c:pt>
                <c:pt idx="4357">
                  <c:v>-32.085999999999999</c:v>
                </c:pt>
                <c:pt idx="4358">
                  <c:v>-32.083999999999996</c:v>
                </c:pt>
                <c:pt idx="4359">
                  <c:v>-32.081999999999994</c:v>
                </c:pt>
                <c:pt idx="4360">
                  <c:v>-32.08</c:v>
                </c:pt>
                <c:pt idx="4361">
                  <c:v>-32.077999999999996</c:v>
                </c:pt>
                <c:pt idx="4362">
                  <c:v>-32.075999999999993</c:v>
                </c:pt>
                <c:pt idx="4363">
                  <c:v>-32.073999999999998</c:v>
                </c:pt>
                <c:pt idx="4364">
                  <c:v>-32.071999999999996</c:v>
                </c:pt>
                <c:pt idx="4365">
                  <c:v>-32.069999999999993</c:v>
                </c:pt>
                <c:pt idx="4366">
                  <c:v>-32.067999999999998</c:v>
                </c:pt>
                <c:pt idx="4367">
                  <c:v>-32.065999999999995</c:v>
                </c:pt>
                <c:pt idx="4368">
                  <c:v>-32.063999999999993</c:v>
                </c:pt>
                <c:pt idx="4369">
                  <c:v>-32.061999999999998</c:v>
                </c:pt>
                <c:pt idx="4370">
                  <c:v>-32.059999999999995</c:v>
                </c:pt>
                <c:pt idx="4371">
                  <c:v>-32.057999999999993</c:v>
                </c:pt>
                <c:pt idx="4372">
                  <c:v>-32.055999999999997</c:v>
                </c:pt>
                <c:pt idx="4373">
                  <c:v>-32.053999999999995</c:v>
                </c:pt>
                <c:pt idx="4374">
                  <c:v>-32.052</c:v>
                </c:pt>
                <c:pt idx="4375">
                  <c:v>-32.049999999999997</c:v>
                </c:pt>
                <c:pt idx="4376">
                  <c:v>-32.047999999999995</c:v>
                </c:pt>
                <c:pt idx="4377">
                  <c:v>-32.045999999999999</c:v>
                </c:pt>
                <c:pt idx="4378">
                  <c:v>-32.043999999999997</c:v>
                </c:pt>
                <c:pt idx="4379">
                  <c:v>-32.042000000000002</c:v>
                </c:pt>
                <c:pt idx="4380">
                  <c:v>-32.04</c:v>
                </c:pt>
                <c:pt idx="4381">
                  <c:v>-32.037999999999997</c:v>
                </c:pt>
                <c:pt idx="4382">
                  <c:v>-32.036000000000001</c:v>
                </c:pt>
                <c:pt idx="4383">
                  <c:v>-32.033999999999999</c:v>
                </c:pt>
                <c:pt idx="4384">
                  <c:v>-32.031999999999996</c:v>
                </c:pt>
                <c:pt idx="4385">
                  <c:v>-32.03</c:v>
                </c:pt>
                <c:pt idx="4386">
                  <c:v>-32.027999999999999</c:v>
                </c:pt>
                <c:pt idx="4387">
                  <c:v>-32.025999999999996</c:v>
                </c:pt>
                <c:pt idx="4388">
                  <c:v>-32.024000000000001</c:v>
                </c:pt>
                <c:pt idx="4389">
                  <c:v>-32.021999999999998</c:v>
                </c:pt>
                <c:pt idx="4390">
                  <c:v>-32.019999999999996</c:v>
                </c:pt>
                <c:pt idx="4391">
                  <c:v>-32.018000000000001</c:v>
                </c:pt>
                <c:pt idx="4392">
                  <c:v>-32.015999999999998</c:v>
                </c:pt>
                <c:pt idx="4393">
                  <c:v>-32.013999999999996</c:v>
                </c:pt>
                <c:pt idx="4394">
                  <c:v>-32.012</c:v>
                </c:pt>
                <c:pt idx="4395">
                  <c:v>-32.01</c:v>
                </c:pt>
                <c:pt idx="4396">
                  <c:v>-32.007999999999996</c:v>
                </c:pt>
                <c:pt idx="4397">
                  <c:v>-32.006</c:v>
                </c:pt>
                <c:pt idx="4398">
                  <c:v>-32.003999999999998</c:v>
                </c:pt>
                <c:pt idx="4399">
                  <c:v>-32.001999999999995</c:v>
                </c:pt>
                <c:pt idx="4400">
                  <c:v>-31.999999999999996</c:v>
                </c:pt>
                <c:pt idx="4401">
                  <c:v>-31.997999999999998</c:v>
                </c:pt>
                <c:pt idx="4402">
                  <c:v>-31.995999999999995</c:v>
                </c:pt>
                <c:pt idx="4403">
                  <c:v>-31.994</c:v>
                </c:pt>
                <c:pt idx="4404">
                  <c:v>-31.991999999999997</c:v>
                </c:pt>
                <c:pt idx="4405">
                  <c:v>-31.989999999999995</c:v>
                </c:pt>
                <c:pt idx="4406">
                  <c:v>-31.988</c:v>
                </c:pt>
                <c:pt idx="4407">
                  <c:v>-31.985999999999997</c:v>
                </c:pt>
                <c:pt idx="4408">
                  <c:v>-31.983999999999995</c:v>
                </c:pt>
                <c:pt idx="4409">
                  <c:v>-31.981999999999999</c:v>
                </c:pt>
                <c:pt idx="4410">
                  <c:v>-31.979999999999997</c:v>
                </c:pt>
                <c:pt idx="4411">
                  <c:v>-31.977999999999998</c:v>
                </c:pt>
                <c:pt idx="4412">
                  <c:v>-31.975999999999999</c:v>
                </c:pt>
                <c:pt idx="4413">
                  <c:v>-31.973999999999997</c:v>
                </c:pt>
                <c:pt idx="4414">
                  <c:v>-31.971999999999998</c:v>
                </c:pt>
                <c:pt idx="4415">
                  <c:v>-31.97</c:v>
                </c:pt>
                <c:pt idx="4416">
                  <c:v>-31.967999999999996</c:v>
                </c:pt>
                <c:pt idx="4417">
                  <c:v>-31.965999999999998</c:v>
                </c:pt>
                <c:pt idx="4418">
                  <c:v>-31.963999999999999</c:v>
                </c:pt>
                <c:pt idx="4419">
                  <c:v>-31.961999999999996</c:v>
                </c:pt>
                <c:pt idx="4420">
                  <c:v>-31.959999999999997</c:v>
                </c:pt>
                <c:pt idx="4421">
                  <c:v>-31.957999999999998</c:v>
                </c:pt>
                <c:pt idx="4422">
                  <c:v>-31.955999999999996</c:v>
                </c:pt>
                <c:pt idx="4423">
                  <c:v>-31.953999999999997</c:v>
                </c:pt>
                <c:pt idx="4424">
                  <c:v>-31.951999999999998</c:v>
                </c:pt>
                <c:pt idx="4425">
                  <c:v>-31.949999999999996</c:v>
                </c:pt>
                <c:pt idx="4426">
                  <c:v>-31.947999999999997</c:v>
                </c:pt>
                <c:pt idx="4427">
                  <c:v>-31.945999999999998</c:v>
                </c:pt>
                <c:pt idx="4428">
                  <c:v>-31.943999999999996</c:v>
                </c:pt>
                <c:pt idx="4429">
                  <c:v>-31.941999999999997</c:v>
                </c:pt>
                <c:pt idx="4430">
                  <c:v>-31.939999999999998</c:v>
                </c:pt>
                <c:pt idx="4431">
                  <c:v>-31.937999999999995</c:v>
                </c:pt>
                <c:pt idx="4432">
                  <c:v>-31.935999999999996</c:v>
                </c:pt>
                <c:pt idx="4433">
                  <c:v>-31.933999999999997</c:v>
                </c:pt>
                <c:pt idx="4434">
                  <c:v>-31.931999999999995</c:v>
                </c:pt>
                <c:pt idx="4435">
                  <c:v>-31.93</c:v>
                </c:pt>
                <c:pt idx="4436">
                  <c:v>-31.927999999999997</c:v>
                </c:pt>
                <c:pt idx="4437">
                  <c:v>-31.925999999999995</c:v>
                </c:pt>
                <c:pt idx="4438">
                  <c:v>-31.923999999999999</c:v>
                </c:pt>
                <c:pt idx="4439">
                  <c:v>-31.921999999999997</c:v>
                </c:pt>
                <c:pt idx="4440">
                  <c:v>-31.919999999999995</c:v>
                </c:pt>
                <c:pt idx="4441">
                  <c:v>-31.917999999999999</c:v>
                </c:pt>
                <c:pt idx="4442">
                  <c:v>-31.915999999999997</c:v>
                </c:pt>
                <c:pt idx="4443">
                  <c:v>-31.913999999999998</c:v>
                </c:pt>
                <c:pt idx="4444">
                  <c:v>-31.911999999999999</c:v>
                </c:pt>
                <c:pt idx="4445">
                  <c:v>-31.909999999999997</c:v>
                </c:pt>
                <c:pt idx="4446">
                  <c:v>-31.907999999999998</c:v>
                </c:pt>
                <c:pt idx="4447">
                  <c:v>-31.905999999999999</c:v>
                </c:pt>
                <c:pt idx="4448">
                  <c:v>-31.903999999999996</c:v>
                </c:pt>
                <c:pt idx="4449">
                  <c:v>-31.901999999999997</c:v>
                </c:pt>
                <c:pt idx="4450">
                  <c:v>-31.9</c:v>
                </c:pt>
                <c:pt idx="4451">
                  <c:v>-31.897999999999996</c:v>
                </c:pt>
                <c:pt idx="4452">
                  <c:v>-31.895999999999997</c:v>
                </c:pt>
                <c:pt idx="4453">
                  <c:v>-31.893999999999998</c:v>
                </c:pt>
                <c:pt idx="4454">
                  <c:v>-31.891999999999996</c:v>
                </c:pt>
                <c:pt idx="4455">
                  <c:v>-31.889999999999997</c:v>
                </c:pt>
                <c:pt idx="4456">
                  <c:v>-31.887999999999998</c:v>
                </c:pt>
                <c:pt idx="4457">
                  <c:v>-31.885999999999996</c:v>
                </c:pt>
                <c:pt idx="4458">
                  <c:v>-31.883999999999997</c:v>
                </c:pt>
                <c:pt idx="4459">
                  <c:v>-31.881999999999998</c:v>
                </c:pt>
                <c:pt idx="4460">
                  <c:v>-31.879999999999995</c:v>
                </c:pt>
                <c:pt idx="4461">
                  <c:v>-31.877999999999997</c:v>
                </c:pt>
                <c:pt idx="4462">
                  <c:v>-31.875999999999998</c:v>
                </c:pt>
                <c:pt idx="4463">
                  <c:v>-31.873999999999995</c:v>
                </c:pt>
                <c:pt idx="4464">
                  <c:v>-31.871999999999996</c:v>
                </c:pt>
                <c:pt idx="4465">
                  <c:v>-31.869999999999997</c:v>
                </c:pt>
                <c:pt idx="4466">
                  <c:v>-31.867999999999995</c:v>
                </c:pt>
                <c:pt idx="4467">
                  <c:v>-31.866</c:v>
                </c:pt>
                <c:pt idx="4468">
                  <c:v>-31.863999999999997</c:v>
                </c:pt>
                <c:pt idx="4469">
                  <c:v>-31.861999999999995</c:v>
                </c:pt>
                <c:pt idx="4470">
                  <c:v>-31.86</c:v>
                </c:pt>
                <c:pt idx="4471">
                  <c:v>-31.857999999999997</c:v>
                </c:pt>
                <c:pt idx="4472">
                  <c:v>-31.855999999999995</c:v>
                </c:pt>
                <c:pt idx="4473">
                  <c:v>-31.853999999999999</c:v>
                </c:pt>
                <c:pt idx="4474">
                  <c:v>-31.851999999999997</c:v>
                </c:pt>
                <c:pt idx="4475">
                  <c:v>-31.849999999999998</c:v>
                </c:pt>
                <c:pt idx="4476">
                  <c:v>-31.847999999999999</c:v>
                </c:pt>
                <c:pt idx="4477">
                  <c:v>-31.845999999999997</c:v>
                </c:pt>
                <c:pt idx="4478">
                  <c:v>-31.843999999999998</c:v>
                </c:pt>
                <c:pt idx="4479">
                  <c:v>-31.841999999999999</c:v>
                </c:pt>
                <c:pt idx="4480">
                  <c:v>-31.839999999999996</c:v>
                </c:pt>
                <c:pt idx="4481">
                  <c:v>-31.837999999999997</c:v>
                </c:pt>
                <c:pt idx="4482">
                  <c:v>-31.835999999999999</c:v>
                </c:pt>
                <c:pt idx="4483">
                  <c:v>-31.833999999999996</c:v>
                </c:pt>
                <c:pt idx="4484">
                  <c:v>-31.831999999999997</c:v>
                </c:pt>
                <c:pt idx="4485">
                  <c:v>-31.83</c:v>
                </c:pt>
                <c:pt idx="4486">
                  <c:v>-31.827999999999996</c:v>
                </c:pt>
                <c:pt idx="4487">
                  <c:v>-31.825999999999997</c:v>
                </c:pt>
                <c:pt idx="4488">
                  <c:v>-31.823999999999998</c:v>
                </c:pt>
                <c:pt idx="4489">
                  <c:v>-31.821999999999996</c:v>
                </c:pt>
                <c:pt idx="4490">
                  <c:v>-31.819999999999997</c:v>
                </c:pt>
                <c:pt idx="4491">
                  <c:v>-31.817999999999998</c:v>
                </c:pt>
                <c:pt idx="4492">
                  <c:v>-31.815999999999995</c:v>
                </c:pt>
                <c:pt idx="4493">
                  <c:v>-31.813999999999997</c:v>
                </c:pt>
                <c:pt idx="4494">
                  <c:v>-31.811999999999998</c:v>
                </c:pt>
                <c:pt idx="4495">
                  <c:v>-31.809999999999995</c:v>
                </c:pt>
                <c:pt idx="4496">
                  <c:v>-31.807999999999996</c:v>
                </c:pt>
                <c:pt idx="4497">
                  <c:v>-31.805999999999997</c:v>
                </c:pt>
                <c:pt idx="4498">
                  <c:v>-31.803999999999995</c:v>
                </c:pt>
                <c:pt idx="4499">
                  <c:v>-31.802</c:v>
                </c:pt>
                <c:pt idx="4500">
                  <c:v>-31.799999999999997</c:v>
                </c:pt>
                <c:pt idx="4501">
                  <c:v>-31.797999999999995</c:v>
                </c:pt>
                <c:pt idx="4502">
                  <c:v>-31.795999999999999</c:v>
                </c:pt>
                <c:pt idx="4503">
                  <c:v>-31.793999999999997</c:v>
                </c:pt>
                <c:pt idx="4504">
                  <c:v>-31.791999999999998</c:v>
                </c:pt>
                <c:pt idx="4505">
                  <c:v>-31.79</c:v>
                </c:pt>
                <c:pt idx="4506">
                  <c:v>-31.787999999999997</c:v>
                </c:pt>
                <c:pt idx="4507">
                  <c:v>-31.785999999999998</c:v>
                </c:pt>
                <c:pt idx="4508">
                  <c:v>-31.783999999999999</c:v>
                </c:pt>
                <c:pt idx="4509">
                  <c:v>-31.781999999999996</c:v>
                </c:pt>
                <c:pt idx="4510">
                  <c:v>-31.779999999999998</c:v>
                </c:pt>
                <c:pt idx="4511">
                  <c:v>-31.777999999999999</c:v>
                </c:pt>
                <c:pt idx="4512">
                  <c:v>-31.775999999999996</c:v>
                </c:pt>
                <c:pt idx="4513">
                  <c:v>-31.773999999999997</c:v>
                </c:pt>
                <c:pt idx="4514">
                  <c:v>-31.771999999999998</c:v>
                </c:pt>
                <c:pt idx="4515">
                  <c:v>-31.769999999999996</c:v>
                </c:pt>
                <c:pt idx="4516">
                  <c:v>-31.767999999999997</c:v>
                </c:pt>
                <c:pt idx="4517">
                  <c:v>-31.765999999999998</c:v>
                </c:pt>
                <c:pt idx="4518">
                  <c:v>-31.763999999999996</c:v>
                </c:pt>
                <c:pt idx="4519">
                  <c:v>-31.761999999999997</c:v>
                </c:pt>
                <c:pt idx="4520">
                  <c:v>-31.759999999999998</c:v>
                </c:pt>
                <c:pt idx="4521">
                  <c:v>-31.757999999999996</c:v>
                </c:pt>
                <c:pt idx="4522">
                  <c:v>-31.755999999999997</c:v>
                </c:pt>
                <c:pt idx="4523">
                  <c:v>-31.753999999999998</c:v>
                </c:pt>
                <c:pt idx="4524">
                  <c:v>-31.751999999999995</c:v>
                </c:pt>
                <c:pt idx="4525">
                  <c:v>-31.749999999999996</c:v>
                </c:pt>
                <c:pt idx="4526">
                  <c:v>-31.747999999999998</c:v>
                </c:pt>
                <c:pt idx="4527">
                  <c:v>-31.745999999999995</c:v>
                </c:pt>
                <c:pt idx="4528">
                  <c:v>-31.744</c:v>
                </c:pt>
                <c:pt idx="4529">
                  <c:v>-31.741999999999997</c:v>
                </c:pt>
                <c:pt idx="4530">
                  <c:v>-31.739999999999995</c:v>
                </c:pt>
                <c:pt idx="4531">
                  <c:v>-31.738</c:v>
                </c:pt>
                <c:pt idx="4532">
                  <c:v>-31.735999999999997</c:v>
                </c:pt>
                <c:pt idx="4533">
                  <c:v>-31.733999999999995</c:v>
                </c:pt>
                <c:pt idx="4534">
                  <c:v>-31.731999999999999</c:v>
                </c:pt>
                <c:pt idx="4535">
                  <c:v>-31.729999999999997</c:v>
                </c:pt>
                <c:pt idx="4536">
                  <c:v>-31.727999999999998</c:v>
                </c:pt>
                <c:pt idx="4537">
                  <c:v>-31.725999999999999</c:v>
                </c:pt>
                <c:pt idx="4538">
                  <c:v>-31.723999999999997</c:v>
                </c:pt>
                <c:pt idx="4539">
                  <c:v>-31.721999999999998</c:v>
                </c:pt>
                <c:pt idx="4540">
                  <c:v>-31.72</c:v>
                </c:pt>
                <c:pt idx="4541">
                  <c:v>-31.717999999999996</c:v>
                </c:pt>
                <c:pt idx="4542">
                  <c:v>-31.715999999999998</c:v>
                </c:pt>
                <c:pt idx="4543">
                  <c:v>-31.713999999999999</c:v>
                </c:pt>
                <c:pt idx="4544">
                  <c:v>-31.711999999999996</c:v>
                </c:pt>
                <c:pt idx="4545">
                  <c:v>-31.709999999999997</c:v>
                </c:pt>
                <c:pt idx="4546">
                  <c:v>-31.707999999999998</c:v>
                </c:pt>
                <c:pt idx="4547">
                  <c:v>-31.705999999999996</c:v>
                </c:pt>
                <c:pt idx="4548">
                  <c:v>-31.703999999999997</c:v>
                </c:pt>
                <c:pt idx="4549">
                  <c:v>-31.701999999999998</c:v>
                </c:pt>
                <c:pt idx="4550">
                  <c:v>-31.699999999999996</c:v>
                </c:pt>
                <c:pt idx="4551">
                  <c:v>-31.697999999999997</c:v>
                </c:pt>
                <c:pt idx="4552">
                  <c:v>-31.695999999999998</c:v>
                </c:pt>
                <c:pt idx="4553">
                  <c:v>-31.693999999999996</c:v>
                </c:pt>
                <c:pt idx="4554">
                  <c:v>-31.691999999999997</c:v>
                </c:pt>
                <c:pt idx="4555">
                  <c:v>-31.689999999999998</c:v>
                </c:pt>
                <c:pt idx="4556">
                  <c:v>-31.687999999999995</c:v>
                </c:pt>
                <c:pt idx="4557">
                  <c:v>-31.685999999999996</c:v>
                </c:pt>
                <c:pt idx="4558">
                  <c:v>-31.683999999999997</c:v>
                </c:pt>
                <c:pt idx="4559">
                  <c:v>-31.681999999999995</c:v>
                </c:pt>
                <c:pt idx="4560">
                  <c:v>-31.68</c:v>
                </c:pt>
                <c:pt idx="4561">
                  <c:v>-31.677999999999997</c:v>
                </c:pt>
                <c:pt idx="4562">
                  <c:v>-31.675999999999995</c:v>
                </c:pt>
                <c:pt idx="4563">
                  <c:v>-31.673999999999999</c:v>
                </c:pt>
                <c:pt idx="4564">
                  <c:v>-31.671999999999997</c:v>
                </c:pt>
                <c:pt idx="4565">
                  <c:v>-31.669999999999995</c:v>
                </c:pt>
                <c:pt idx="4566">
                  <c:v>-31.667999999999999</c:v>
                </c:pt>
                <c:pt idx="4567">
                  <c:v>-31.665999999999997</c:v>
                </c:pt>
                <c:pt idx="4568">
                  <c:v>-31.663999999999998</c:v>
                </c:pt>
                <c:pt idx="4569">
                  <c:v>-31.661999999999999</c:v>
                </c:pt>
                <c:pt idx="4570">
                  <c:v>-31.659999999999997</c:v>
                </c:pt>
                <c:pt idx="4571">
                  <c:v>-31.657999999999998</c:v>
                </c:pt>
                <c:pt idx="4572">
                  <c:v>-31.655999999999999</c:v>
                </c:pt>
                <c:pt idx="4573">
                  <c:v>-31.653999999999996</c:v>
                </c:pt>
                <c:pt idx="4574">
                  <c:v>-31.651999999999997</c:v>
                </c:pt>
                <c:pt idx="4575">
                  <c:v>-31.65</c:v>
                </c:pt>
                <c:pt idx="4576">
                  <c:v>-31.647999999999996</c:v>
                </c:pt>
                <c:pt idx="4577">
                  <c:v>-31.645999999999997</c:v>
                </c:pt>
                <c:pt idx="4578">
                  <c:v>-31.643999999999998</c:v>
                </c:pt>
                <c:pt idx="4579">
                  <c:v>-31.641999999999996</c:v>
                </c:pt>
                <c:pt idx="4580">
                  <c:v>-31.639999999999997</c:v>
                </c:pt>
                <c:pt idx="4581">
                  <c:v>-31.637999999999998</c:v>
                </c:pt>
                <c:pt idx="4582">
                  <c:v>-31.635999999999996</c:v>
                </c:pt>
                <c:pt idx="4583">
                  <c:v>-31.633999999999997</c:v>
                </c:pt>
                <c:pt idx="4584">
                  <c:v>-31.631999999999998</c:v>
                </c:pt>
                <c:pt idx="4585">
                  <c:v>-31.629999999999995</c:v>
                </c:pt>
                <c:pt idx="4586">
                  <c:v>-31.627999999999997</c:v>
                </c:pt>
                <c:pt idx="4587">
                  <c:v>-31.625999999999998</c:v>
                </c:pt>
                <c:pt idx="4588">
                  <c:v>-31.623999999999995</c:v>
                </c:pt>
                <c:pt idx="4589">
                  <c:v>-31.621999999999996</c:v>
                </c:pt>
                <c:pt idx="4590">
                  <c:v>-31.619999999999997</c:v>
                </c:pt>
                <c:pt idx="4591">
                  <c:v>-31.617999999999995</c:v>
                </c:pt>
                <c:pt idx="4592">
                  <c:v>-31.616</c:v>
                </c:pt>
                <c:pt idx="4593">
                  <c:v>-31.613999999999997</c:v>
                </c:pt>
                <c:pt idx="4594">
                  <c:v>-31.611999999999995</c:v>
                </c:pt>
                <c:pt idx="4595">
                  <c:v>-31.61</c:v>
                </c:pt>
                <c:pt idx="4596">
                  <c:v>-31.607999999999997</c:v>
                </c:pt>
                <c:pt idx="4597">
                  <c:v>-31.605999999999995</c:v>
                </c:pt>
                <c:pt idx="4598">
                  <c:v>-31.603999999999999</c:v>
                </c:pt>
                <c:pt idx="4599">
                  <c:v>-31.601999999999997</c:v>
                </c:pt>
                <c:pt idx="4600">
                  <c:v>-31.599999999999998</c:v>
                </c:pt>
                <c:pt idx="4601">
                  <c:v>-31.597999999999999</c:v>
                </c:pt>
                <c:pt idx="4602">
                  <c:v>-31.595999999999997</c:v>
                </c:pt>
                <c:pt idx="4603">
                  <c:v>-31.593999999999998</c:v>
                </c:pt>
                <c:pt idx="4604">
                  <c:v>-31.591999999999999</c:v>
                </c:pt>
                <c:pt idx="4605">
                  <c:v>-31.589999999999996</c:v>
                </c:pt>
                <c:pt idx="4606">
                  <c:v>-31.587999999999997</c:v>
                </c:pt>
                <c:pt idx="4607">
                  <c:v>-31.585999999999999</c:v>
                </c:pt>
                <c:pt idx="4608">
                  <c:v>-31.583999999999996</c:v>
                </c:pt>
                <c:pt idx="4609">
                  <c:v>-31.581999999999997</c:v>
                </c:pt>
                <c:pt idx="4610">
                  <c:v>-31.58</c:v>
                </c:pt>
                <c:pt idx="4611">
                  <c:v>-31.577999999999996</c:v>
                </c:pt>
                <c:pt idx="4612">
                  <c:v>-31.575999999999997</c:v>
                </c:pt>
                <c:pt idx="4613">
                  <c:v>-31.573999999999998</c:v>
                </c:pt>
                <c:pt idx="4614">
                  <c:v>-31.571999999999996</c:v>
                </c:pt>
                <c:pt idx="4615">
                  <c:v>-31.569999999999997</c:v>
                </c:pt>
                <c:pt idx="4616">
                  <c:v>-31.567999999999998</c:v>
                </c:pt>
                <c:pt idx="4617">
                  <c:v>-31.565999999999995</c:v>
                </c:pt>
                <c:pt idx="4618">
                  <c:v>-31.563999999999997</c:v>
                </c:pt>
                <c:pt idx="4619">
                  <c:v>-31.561999999999998</c:v>
                </c:pt>
                <c:pt idx="4620">
                  <c:v>-31.559999999999995</c:v>
                </c:pt>
                <c:pt idx="4621">
                  <c:v>-31.557999999999996</c:v>
                </c:pt>
                <c:pt idx="4622">
                  <c:v>-31.555999999999997</c:v>
                </c:pt>
                <c:pt idx="4623">
                  <c:v>-31.553999999999995</c:v>
                </c:pt>
                <c:pt idx="4624">
                  <c:v>-31.552</c:v>
                </c:pt>
                <c:pt idx="4625">
                  <c:v>-31.549999999999997</c:v>
                </c:pt>
                <c:pt idx="4626">
                  <c:v>-31.547999999999995</c:v>
                </c:pt>
                <c:pt idx="4627">
                  <c:v>-31.545999999999999</c:v>
                </c:pt>
                <c:pt idx="4628">
                  <c:v>-31.543999999999997</c:v>
                </c:pt>
                <c:pt idx="4629">
                  <c:v>-31.541999999999998</c:v>
                </c:pt>
                <c:pt idx="4630">
                  <c:v>-31.54</c:v>
                </c:pt>
                <c:pt idx="4631">
                  <c:v>-31.537999999999997</c:v>
                </c:pt>
                <c:pt idx="4632">
                  <c:v>-31.535999999999998</c:v>
                </c:pt>
                <c:pt idx="4633">
                  <c:v>-31.533999999999999</c:v>
                </c:pt>
                <c:pt idx="4634">
                  <c:v>-31.531999999999996</c:v>
                </c:pt>
                <c:pt idx="4635">
                  <c:v>-31.529999999999998</c:v>
                </c:pt>
                <c:pt idx="4636">
                  <c:v>-31.527999999999999</c:v>
                </c:pt>
                <c:pt idx="4637">
                  <c:v>-31.525999999999996</c:v>
                </c:pt>
                <c:pt idx="4638">
                  <c:v>-31.523999999999997</c:v>
                </c:pt>
                <c:pt idx="4639">
                  <c:v>-31.521999999999998</c:v>
                </c:pt>
                <c:pt idx="4640">
                  <c:v>-31.519999999999996</c:v>
                </c:pt>
                <c:pt idx="4641">
                  <c:v>-31.517999999999997</c:v>
                </c:pt>
                <c:pt idx="4642">
                  <c:v>-31.515999999999998</c:v>
                </c:pt>
                <c:pt idx="4643">
                  <c:v>-31.513999999999996</c:v>
                </c:pt>
                <c:pt idx="4644">
                  <c:v>-31.511999999999997</c:v>
                </c:pt>
                <c:pt idx="4645">
                  <c:v>-31.509999999999998</c:v>
                </c:pt>
                <c:pt idx="4646">
                  <c:v>-31.507999999999996</c:v>
                </c:pt>
                <c:pt idx="4647">
                  <c:v>-31.505999999999997</c:v>
                </c:pt>
                <c:pt idx="4648">
                  <c:v>-31.503999999999998</c:v>
                </c:pt>
                <c:pt idx="4649">
                  <c:v>-31.501999999999995</c:v>
                </c:pt>
                <c:pt idx="4650">
                  <c:v>-31.499999999999996</c:v>
                </c:pt>
                <c:pt idx="4651">
                  <c:v>-31.497999999999998</c:v>
                </c:pt>
                <c:pt idx="4652">
                  <c:v>-31.495999999999995</c:v>
                </c:pt>
                <c:pt idx="4653">
                  <c:v>-31.494</c:v>
                </c:pt>
                <c:pt idx="4654">
                  <c:v>-31.491999999999997</c:v>
                </c:pt>
                <c:pt idx="4655">
                  <c:v>-31.489999999999995</c:v>
                </c:pt>
                <c:pt idx="4656">
                  <c:v>-31.488</c:v>
                </c:pt>
                <c:pt idx="4657">
                  <c:v>-31.485999999999997</c:v>
                </c:pt>
                <c:pt idx="4658">
                  <c:v>-31.483999999999995</c:v>
                </c:pt>
                <c:pt idx="4659">
                  <c:v>-31.481999999999999</c:v>
                </c:pt>
                <c:pt idx="4660">
                  <c:v>-31.479999999999997</c:v>
                </c:pt>
                <c:pt idx="4661">
                  <c:v>-31.477999999999998</c:v>
                </c:pt>
                <c:pt idx="4662">
                  <c:v>-31.475999999999999</c:v>
                </c:pt>
                <c:pt idx="4663">
                  <c:v>-31.473999999999997</c:v>
                </c:pt>
                <c:pt idx="4664">
                  <c:v>-31.471999999999998</c:v>
                </c:pt>
                <c:pt idx="4665">
                  <c:v>-31.47</c:v>
                </c:pt>
                <c:pt idx="4666">
                  <c:v>-31.467999999999996</c:v>
                </c:pt>
                <c:pt idx="4667">
                  <c:v>-31.465999999999998</c:v>
                </c:pt>
                <c:pt idx="4668">
                  <c:v>-31.463999999999999</c:v>
                </c:pt>
                <c:pt idx="4669">
                  <c:v>-31.461999999999996</c:v>
                </c:pt>
                <c:pt idx="4670">
                  <c:v>-31.459999999999997</c:v>
                </c:pt>
                <c:pt idx="4671">
                  <c:v>-31.457999999999998</c:v>
                </c:pt>
                <c:pt idx="4672">
                  <c:v>-31.455999999999996</c:v>
                </c:pt>
                <c:pt idx="4673">
                  <c:v>-31.453999999999997</c:v>
                </c:pt>
                <c:pt idx="4674">
                  <c:v>-31.451999999999998</c:v>
                </c:pt>
                <c:pt idx="4675">
                  <c:v>-31.449999999999996</c:v>
                </c:pt>
                <c:pt idx="4676">
                  <c:v>-31.447999999999997</c:v>
                </c:pt>
                <c:pt idx="4677">
                  <c:v>-31.445999999999998</c:v>
                </c:pt>
                <c:pt idx="4678">
                  <c:v>-31.443999999999996</c:v>
                </c:pt>
                <c:pt idx="4679">
                  <c:v>-31.441999999999997</c:v>
                </c:pt>
                <c:pt idx="4680">
                  <c:v>-31.439999999999998</c:v>
                </c:pt>
                <c:pt idx="4681">
                  <c:v>-31.437999999999995</c:v>
                </c:pt>
                <c:pt idx="4682">
                  <c:v>-31.435999999999996</c:v>
                </c:pt>
                <c:pt idx="4683">
                  <c:v>-31.433999999999997</c:v>
                </c:pt>
                <c:pt idx="4684">
                  <c:v>-31.431999999999995</c:v>
                </c:pt>
                <c:pt idx="4685">
                  <c:v>-31.43</c:v>
                </c:pt>
                <c:pt idx="4686">
                  <c:v>-31.427999999999997</c:v>
                </c:pt>
                <c:pt idx="4687">
                  <c:v>-31.425999999999995</c:v>
                </c:pt>
                <c:pt idx="4688">
                  <c:v>-31.423999999999999</c:v>
                </c:pt>
                <c:pt idx="4689">
                  <c:v>-31.421999999999997</c:v>
                </c:pt>
                <c:pt idx="4690">
                  <c:v>-31.419999999999995</c:v>
                </c:pt>
                <c:pt idx="4691">
                  <c:v>-31.417999999999999</c:v>
                </c:pt>
                <c:pt idx="4692">
                  <c:v>-31.415999999999997</c:v>
                </c:pt>
                <c:pt idx="4693">
                  <c:v>-31.413999999999998</c:v>
                </c:pt>
                <c:pt idx="4694">
                  <c:v>-31.411999999999999</c:v>
                </c:pt>
                <c:pt idx="4695">
                  <c:v>-31.409999999999997</c:v>
                </c:pt>
                <c:pt idx="4696">
                  <c:v>-31.407999999999998</c:v>
                </c:pt>
                <c:pt idx="4697">
                  <c:v>-31.405999999999999</c:v>
                </c:pt>
                <c:pt idx="4698">
                  <c:v>-31.403999999999996</c:v>
                </c:pt>
                <c:pt idx="4699">
                  <c:v>-31.401999999999997</c:v>
                </c:pt>
                <c:pt idx="4700">
                  <c:v>-31.4</c:v>
                </c:pt>
                <c:pt idx="4701">
                  <c:v>-31.397999999999996</c:v>
                </c:pt>
                <c:pt idx="4702">
                  <c:v>-31.395999999999997</c:v>
                </c:pt>
                <c:pt idx="4703">
                  <c:v>-31.393999999999998</c:v>
                </c:pt>
                <c:pt idx="4704">
                  <c:v>-31.391999999999996</c:v>
                </c:pt>
                <c:pt idx="4705">
                  <c:v>-31.389999999999997</c:v>
                </c:pt>
                <c:pt idx="4706">
                  <c:v>-31.387999999999998</c:v>
                </c:pt>
                <c:pt idx="4707">
                  <c:v>-31.385999999999996</c:v>
                </c:pt>
                <c:pt idx="4708">
                  <c:v>-31.383999999999997</c:v>
                </c:pt>
                <c:pt idx="4709">
                  <c:v>-31.381999999999998</c:v>
                </c:pt>
                <c:pt idx="4710">
                  <c:v>-31.379999999999995</c:v>
                </c:pt>
                <c:pt idx="4711">
                  <c:v>-31.377999999999997</c:v>
                </c:pt>
                <c:pt idx="4712">
                  <c:v>-31.375999999999998</c:v>
                </c:pt>
                <c:pt idx="4713">
                  <c:v>-31.373999999999995</c:v>
                </c:pt>
                <c:pt idx="4714">
                  <c:v>-31.371999999999996</c:v>
                </c:pt>
                <c:pt idx="4715">
                  <c:v>-31.369999999999997</c:v>
                </c:pt>
                <c:pt idx="4716">
                  <c:v>-31.367999999999995</c:v>
                </c:pt>
                <c:pt idx="4717">
                  <c:v>-31.366</c:v>
                </c:pt>
                <c:pt idx="4718">
                  <c:v>-31.363999999999997</c:v>
                </c:pt>
                <c:pt idx="4719">
                  <c:v>-31.361999999999995</c:v>
                </c:pt>
                <c:pt idx="4720">
                  <c:v>-31.36</c:v>
                </c:pt>
                <c:pt idx="4721">
                  <c:v>-31.357999999999997</c:v>
                </c:pt>
                <c:pt idx="4722">
                  <c:v>-31.355999999999995</c:v>
                </c:pt>
                <c:pt idx="4723">
                  <c:v>-31.353999999999999</c:v>
                </c:pt>
                <c:pt idx="4724">
                  <c:v>-31.351999999999997</c:v>
                </c:pt>
                <c:pt idx="4725">
                  <c:v>-31.349999999999998</c:v>
                </c:pt>
                <c:pt idx="4726">
                  <c:v>-31.347999999999999</c:v>
                </c:pt>
                <c:pt idx="4727">
                  <c:v>-31.345999999999997</c:v>
                </c:pt>
                <c:pt idx="4728">
                  <c:v>-31.343999999999998</c:v>
                </c:pt>
                <c:pt idx="4729">
                  <c:v>-31.341999999999999</c:v>
                </c:pt>
                <c:pt idx="4730">
                  <c:v>-31.339999999999996</c:v>
                </c:pt>
                <c:pt idx="4731">
                  <c:v>-31.337999999999997</c:v>
                </c:pt>
                <c:pt idx="4732">
                  <c:v>-31.335999999999999</c:v>
                </c:pt>
                <c:pt idx="4733">
                  <c:v>-31.333999999999996</c:v>
                </c:pt>
                <c:pt idx="4734">
                  <c:v>-31.331999999999997</c:v>
                </c:pt>
                <c:pt idx="4735">
                  <c:v>-31.33</c:v>
                </c:pt>
                <c:pt idx="4736">
                  <c:v>-31.327999999999996</c:v>
                </c:pt>
                <c:pt idx="4737">
                  <c:v>-31.325999999999997</c:v>
                </c:pt>
                <c:pt idx="4738">
                  <c:v>-31.323999999999998</c:v>
                </c:pt>
                <c:pt idx="4739">
                  <c:v>-31.321999999999996</c:v>
                </c:pt>
                <c:pt idx="4740">
                  <c:v>-31.319999999999997</c:v>
                </c:pt>
                <c:pt idx="4741">
                  <c:v>-31.317999999999998</c:v>
                </c:pt>
                <c:pt idx="4742">
                  <c:v>-31.315999999999995</c:v>
                </c:pt>
                <c:pt idx="4743">
                  <c:v>-31.313999999999997</c:v>
                </c:pt>
                <c:pt idx="4744">
                  <c:v>-31.311999999999998</c:v>
                </c:pt>
                <c:pt idx="4745">
                  <c:v>-31.309999999999995</c:v>
                </c:pt>
                <c:pt idx="4746">
                  <c:v>-31.307999999999996</c:v>
                </c:pt>
                <c:pt idx="4747">
                  <c:v>-31.305999999999997</c:v>
                </c:pt>
                <c:pt idx="4748">
                  <c:v>-31.303999999999995</c:v>
                </c:pt>
                <c:pt idx="4749">
                  <c:v>-31.302</c:v>
                </c:pt>
                <c:pt idx="4750">
                  <c:v>-31.299999999999997</c:v>
                </c:pt>
                <c:pt idx="4751">
                  <c:v>-31.297999999999995</c:v>
                </c:pt>
                <c:pt idx="4752">
                  <c:v>-31.295999999999999</c:v>
                </c:pt>
                <c:pt idx="4753">
                  <c:v>-31.293999999999997</c:v>
                </c:pt>
                <c:pt idx="4754">
                  <c:v>-31.291999999999998</c:v>
                </c:pt>
                <c:pt idx="4755">
                  <c:v>-31.29</c:v>
                </c:pt>
                <c:pt idx="4756">
                  <c:v>-31.287999999999997</c:v>
                </c:pt>
                <c:pt idx="4757">
                  <c:v>-31.285999999999998</c:v>
                </c:pt>
                <c:pt idx="4758">
                  <c:v>-31.283999999999999</c:v>
                </c:pt>
                <c:pt idx="4759">
                  <c:v>-31.281999999999996</c:v>
                </c:pt>
                <c:pt idx="4760">
                  <c:v>-31.279999999999998</c:v>
                </c:pt>
                <c:pt idx="4761">
                  <c:v>-31.277999999999999</c:v>
                </c:pt>
                <c:pt idx="4762">
                  <c:v>-31.275999999999996</c:v>
                </c:pt>
                <c:pt idx="4763">
                  <c:v>-31.273999999999997</c:v>
                </c:pt>
                <c:pt idx="4764">
                  <c:v>-31.271999999999998</c:v>
                </c:pt>
                <c:pt idx="4765">
                  <c:v>-31.269999999999996</c:v>
                </c:pt>
                <c:pt idx="4766">
                  <c:v>-31.267999999999997</c:v>
                </c:pt>
                <c:pt idx="4767">
                  <c:v>-31.265999999999998</c:v>
                </c:pt>
                <c:pt idx="4768">
                  <c:v>-31.263999999999996</c:v>
                </c:pt>
                <c:pt idx="4769">
                  <c:v>-31.261999999999997</c:v>
                </c:pt>
                <c:pt idx="4770">
                  <c:v>-31.259999999999998</c:v>
                </c:pt>
                <c:pt idx="4771">
                  <c:v>-31.257999999999996</c:v>
                </c:pt>
                <c:pt idx="4772">
                  <c:v>-31.255999999999997</c:v>
                </c:pt>
                <c:pt idx="4773">
                  <c:v>-31.253999999999998</c:v>
                </c:pt>
                <c:pt idx="4774">
                  <c:v>-31.251999999999995</c:v>
                </c:pt>
                <c:pt idx="4775">
                  <c:v>-31.249999999999996</c:v>
                </c:pt>
                <c:pt idx="4776">
                  <c:v>-31.247999999999998</c:v>
                </c:pt>
                <c:pt idx="4777">
                  <c:v>-31.245999999999995</c:v>
                </c:pt>
                <c:pt idx="4778">
                  <c:v>-31.244</c:v>
                </c:pt>
                <c:pt idx="4779">
                  <c:v>-31.241999999999997</c:v>
                </c:pt>
                <c:pt idx="4780">
                  <c:v>-31.239999999999995</c:v>
                </c:pt>
                <c:pt idx="4781">
                  <c:v>-31.238</c:v>
                </c:pt>
                <c:pt idx="4782">
                  <c:v>-31.235999999999997</c:v>
                </c:pt>
                <c:pt idx="4783">
                  <c:v>-31.233999999999995</c:v>
                </c:pt>
                <c:pt idx="4784">
                  <c:v>-31.231999999999999</c:v>
                </c:pt>
                <c:pt idx="4785">
                  <c:v>-31.229999999999997</c:v>
                </c:pt>
                <c:pt idx="4786">
                  <c:v>-31.227999999999998</c:v>
                </c:pt>
                <c:pt idx="4787">
                  <c:v>-31.225999999999999</c:v>
                </c:pt>
                <c:pt idx="4788">
                  <c:v>-31.223999999999997</c:v>
                </c:pt>
                <c:pt idx="4789">
                  <c:v>-31.221999999999998</c:v>
                </c:pt>
                <c:pt idx="4790">
                  <c:v>-31.22</c:v>
                </c:pt>
                <c:pt idx="4791">
                  <c:v>-31.217999999999996</c:v>
                </c:pt>
                <c:pt idx="4792">
                  <c:v>-31.215999999999998</c:v>
                </c:pt>
                <c:pt idx="4793">
                  <c:v>-31.213999999999999</c:v>
                </c:pt>
                <c:pt idx="4794">
                  <c:v>-31.211999999999996</c:v>
                </c:pt>
                <c:pt idx="4795">
                  <c:v>-31.209999999999997</c:v>
                </c:pt>
                <c:pt idx="4796">
                  <c:v>-31.207999999999998</c:v>
                </c:pt>
                <c:pt idx="4797">
                  <c:v>-31.205999999999996</c:v>
                </c:pt>
                <c:pt idx="4798">
                  <c:v>-31.203999999999997</c:v>
                </c:pt>
                <c:pt idx="4799">
                  <c:v>-31.201999999999998</c:v>
                </c:pt>
                <c:pt idx="4800">
                  <c:v>-31.199999999999996</c:v>
                </c:pt>
                <c:pt idx="4801">
                  <c:v>-31.197999999999997</c:v>
                </c:pt>
                <c:pt idx="4802">
                  <c:v>-31.195999999999998</c:v>
                </c:pt>
                <c:pt idx="4803">
                  <c:v>-31.193999999999996</c:v>
                </c:pt>
                <c:pt idx="4804">
                  <c:v>-31.191999999999997</c:v>
                </c:pt>
                <c:pt idx="4805">
                  <c:v>-31.189999999999998</c:v>
                </c:pt>
                <c:pt idx="4806">
                  <c:v>-31.187999999999995</c:v>
                </c:pt>
                <c:pt idx="4807">
                  <c:v>-31.185999999999996</c:v>
                </c:pt>
                <c:pt idx="4808">
                  <c:v>-31.183999999999997</c:v>
                </c:pt>
                <c:pt idx="4809">
                  <c:v>-31.181999999999995</c:v>
                </c:pt>
                <c:pt idx="4810">
                  <c:v>-31.18</c:v>
                </c:pt>
                <c:pt idx="4811">
                  <c:v>-31.177999999999997</c:v>
                </c:pt>
                <c:pt idx="4812">
                  <c:v>-31.175999999999995</c:v>
                </c:pt>
                <c:pt idx="4813">
                  <c:v>-31.173999999999999</c:v>
                </c:pt>
                <c:pt idx="4814">
                  <c:v>-31.171999999999997</c:v>
                </c:pt>
                <c:pt idx="4815">
                  <c:v>-31.169999999999995</c:v>
                </c:pt>
                <c:pt idx="4816">
                  <c:v>-31.167999999999999</c:v>
                </c:pt>
                <c:pt idx="4817">
                  <c:v>-31.165999999999997</c:v>
                </c:pt>
                <c:pt idx="4818">
                  <c:v>-31.163999999999998</c:v>
                </c:pt>
                <c:pt idx="4819">
                  <c:v>-31.161999999999999</c:v>
                </c:pt>
                <c:pt idx="4820">
                  <c:v>-31.159999999999997</c:v>
                </c:pt>
                <c:pt idx="4821">
                  <c:v>-31.157999999999998</c:v>
                </c:pt>
                <c:pt idx="4822">
                  <c:v>-31.155999999999999</c:v>
                </c:pt>
                <c:pt idx="4823">
                  <c:v>-31.153999999999996</c:v>
                </c:pt>
                <c:pt idx="4824">
                  <c:v>-31.151999999999997</c:v>
                </c:pt>
                <c:pt idx="4825">
                  <c:v>-31.15</c:v>
                </c:pt>
                <c:pt idx="4826">
                  <c:v>-31.147999999999996</c:v>
                </c:pt>
                <c:pt idx="4827">
                  <c:v>-31.145999999999997</c:v>
                </c:pt>
                <c:pt idx="4828">
                  <c:v>-31.143999999999998</c:v>
                </c:pt>
                <c:pt idx="4829">
                  <c:v>-31.141999999999996</c:v>
                </c:pt>
                <c:pt idx="4830">
                  <c:v>-31.139999999999997</c:v>
                </c:pt>
                <c:pt idx="4831">
                  <c:v>-31.137999999999998</c:v>
                </c:pt>
                <c:pt idx="4832">
                  <c:v>-31.135999999999996</c:v>
                </c:pt>
                <c:pt idx="4833">
                  <c:v>-31.133999999999997</c:v>
                </c:pt>
                <c:pt idx="4834">
                  <c:v>-31.131999999999998</c:v>
                </c:pt>
                <c:pt idx="4835">
                  <c:v>-31.129999999999995</c:v>
                </c:pt>
                <c:pt idx="4836">
                  <c:v>-31.127999999999997</c:v>
                </c:pt>
                <c:pt idx="4837">
                  <c:v>-31.125999999999998</c:v>
                </c:pt>
                <c:pt idx="4838">
                  <c:v>-31.123999999999995</c:v>
                </c:pt>
                <c:pt idx="4839">
                  <c:v>-31.121999999999996</c:v>
                </c:pt>
                <c:pt idx="4840">
                  <c:v>-31.119999999999997</c:v>
                </c:pt>
                <c:pt idx="4841">
                  <c:v>-31.117999999999995</c:v>
                </c:pt>
                <c:pt idx="4842">
                  <c:v>-31.116</c:v>
                </c:pt>
                <c:pt idx="4843">
                  <c:v>-31.113999999999997</c:v>
                </c:pt>
                <c:pt idx="4844">
                  <c:v>-31.111999999999995</c:v>
                </c:pt>
                <c:pt idx="4845">
                  <c:v>-31.11</c:v>
                </c:pt>
                <c:pt idx="4846">
                  <c:v>-31.107999999999997</c:v>
                </c:pt>
                <c:pt idx="4847">
                  <c:v>-31.105999999999995</c:v>
                </c:pt>
                <c:pt idx="4848">
                  <c:v>-31.103999999999999</c:v>
                </c:pt>
                <c:pt idx="4849">
                  <c:v>-31.101999999999997</c:v>
                </c:pt>
                <c:pt idx="4850">
                  <c:v>-31.099999999999998</c:v>
                </c:pt>
                <c:pt idx="4851">
                  <c:v>-31.097999999999999</c:v>
                </c:pt>
                <c:pt idx="4852">
                  <c:v>-31.095999999999997</c:v>
                </c:pt>
                <c:pt idx="4853">
                  <c:v>-31.093999999999998</c:v>
                </c:pt>
                <c:pt idx="4854">
                  <c:v>-31.091999999999999</c:v>
                </c:pt>
                <c:pt idx="4855">
                  <c:v>-31.089999999999996</c:v>
                </c:pt>
                <c:pt idx="4856">
                  <c:v>-31.087999999999997</c:v>
                </c:pt>
                <c:pt idx="4857">
                  <c:v>-31.085999999999999</c:v>
                </c:pt>
                <c:pt idx="4858">
                  <c:v>-31.083999999999996</c:v>
                </c:pt>
                <c:pt idx="4859">
                  <c:v>-31.081999999999997</c:v>
                </c:pt>
                <c:pt idx="4860">
                  <c:v>-31.08</c:v>
                </c:pt>
                <c:pt idx="4861">
                  <c:v>-31.077999999999996</c:v>
                </c:pt>
                <c:pt idx="4862">
                  <c:v>-31.075999999999997</c:v>
                </c:pt>
                <c:pt idx="4863">
                  <c:v>-31.073999999999998</c:v>
                </c:pt>
                <c:pt idx="4864">
                  <c:v>-31.071999999999996</c:v>
                </c:pt>
                <c:pt idx="4865">
                  <c:v>-31.069999999999997</c:v>
                </c:pt>
                <c:pt idx="4866">
                  <c:v>-31.067999999999998</c:v>
                </c:pt>
                <c:pt idx="4867">
                  <c:v>-31.065999999999995</c:v>
                </c:pt>
                <c:pt idx="4868">
                  <c:v>-31.063999999999997</c:v>
                </c:pt>
                <c:pt idx="4869">
                  <c:v>-31.061999999999998</c:v>
                </c:pt>
                <c:pt idx="4870">
                  <c:v>-31.059999999999995</c:v>
                </c:pt>
                <c:pt idx="4871">
                  <c:v>-31.057999999999996</c:v>
                </c:pt>
                <c:pt idx="4872">
                  <c:v>-31.055999999999997</c:v>
                </c:pt>
                <c:pt idx="4873">
                  <c:v>-31.053999999999995</c:v>
                </c:pt>
                <c:pt idx="4874">
                  <c:v>-31.052</c:v>
                </c:pt>
                <c:pt idx="4875">
                  <c:v>-31.049999999999997</c:v>
                </c:pt>
                <c:pt idx="4876">
                  <c:v>-31.047999999999995</c:v>
                </c:pt>
                <c:pt idx="4877">
                  <c:v>-31.045999999999999</c:v>
                </c:pt>
                <c:pt idx="4878">
                  <c:v>-31.043999999999997</c:v>
                </c:pt>
                <c:pt idx="4879">
                  <c:v>-31.041999999999998</c:v>
                </c:pt>
                <c:pt idx="4880">
                  <c:v>-31.04</c:v>
                </c:pt>
                <c:pt idx="4881">
                  <c:v>-31.037999999999997</c:v>
                </c:pt>
                <c:pt idx="4882">
                  <c:v>-31.035999999999998</c:v>
                </c:pt>
                <c:pt idx="4883">
                  <c:v>-31.033999999999999</c:v>
                </c:pt>
                <c:pt idx="4884">
                  <c:v>-31.031999999999996</c:v>
                </c:pt>
                <c:pt idx="4885">
                  <c:v>-31.029999999999998</c:v>
                </c:pt>
                <c:pt idx="4886">
                  <c:v>-31.027999999999999</c:v>
                </c:pt>
                <c:pt idx="4887">
                  <c:v>-31.025999999999996</c:v>
                </c:pt>
                <c:pt idx="4888">
                  <c:v>-31.023999999999997</c:v>
                </c:pt>
                <c:pt idx="4889">
                  <c:v>-31.021999999999998</c:v>
                </c:pt>
                <c:pt idx="4890">
                  <c:v>-31.019999999999996</c:v>
                </c:pt>
                <c:pt idx="4891">
                  <c:v>-31.017999999999997</c:v>
                </c:pt>
                <c:pt idx="4892">
                  <c:v>-31.015999999999998</c:v>
                </c:pt>
                <c:pt idx="4893">
                  <c:v>-31.013999999999996</c:v>
                </c:pt>
                <c:pt idx="4894">
                  <c:v>-31.011999999999997</c:v>
                </c:pt>
                <c:pt idx="4895">
                  <c:v>-31.009999999999998</c:v>
                </c:pt>
                <c:pt idx="4896">
                  <c:v>-31.007999999999996</c:v>
                </c:pt>
                <c:pt idx="4897">
                  <c:v>-31.005999999999997</c:v>
                </c:pt>
                <c:pt idx="4898">
                  <c:v>-31.003999999999998</c:v>
                </c:pt>
                <c:pt idx="4899">
                  <c:v>-31.001999999999995</c:v>
                </c:pt>
                <c:pt idx="4900">
                  <c:v>-30.999999999999996</c:v>
                </c:pt>
                <c:pt idx="4901">
                  <c:v>-30.997999999999998</c:v>
                </c:pt>
                <c:pt idx="4902">
                  <c:v>-30.995999999999995</c:v>
                </c:pt>
                <c:pt idx="4903">
                  <c:v>-30.994</c:v>
                </c:pt>
                <c:pt idx="4904">
                  <c:v>-30.991999999999997</c:v>
                </c:pt>
                <c:pt idx="4905">
                  <c:v>-30.989999999999995</c:v>
                </c:pt>
                <c:pt idx="4906">
                  <c:v>-30.988</c:v>
                </c:pt>
                <c:pt idx="4907">
                  <c:v>-30.985999999999997</c:v>
                </c:pt>
                <c:pt idx="4908">
                  <c:v>-30.983999999999995</c:v>
                </c:pt>
                <c:pt idx="4909">
                  <c:v>-30.981999999999999</c:v>
                </c:pt>
                <c:pt idx="4910">
                  <c:v>-30.979999999999997</c:v>
                </c:pt>
                <c:pt idx="4911">
                  <c:v>-30.977999999999998</c:v>
                </c:pt>
                <c:pt idx="4912">
                  <c:v>-30.975999999999999</c:v>
                </c:pt>
                <c:pt idx="4913">
                  <c:v>-30.973999999999997</c:v>
                </c:pt>
                <c:pt idx="4914">
                  <c:v>-30.971999999999998</c:v>
                </c:pt>
                <c:pt idx="4915">
                  <c:v>-30.97</c:v>
                </c:pt>
                <c:pt idx="4916">
                  <c:v>-30.967999999999996</c:v>
                </c:pt>
                <c:pt idx="4917">
                  <c:v>-30.965999999999998</c:v>
                </c:pt>
                <c:pt idx="4918">
                  <c:v>-30.963999999999999</c:v>
                </c:pt>
                <c:pt idx="4919">
                  <c:v>-30.961999999999996</c:v>
                </c:pt>
                <c:pt idx="4920">
                  <c:v>-30.959999999999997</c:v>
                </c:pt>
                <c:pt idx="4921">
                  <c:v>-30.957999999999998</c:v>
                </c:pt>
                <c:pt idx="4922">
                  <c:v>-30.955999999999996</c:v>
                </c:pt>
                <c:pt idx="4923">
                  <c:v>-30.953999999999997</c:v>
                </c:pt>
                <c:pt idx="4924">
                  <c:v>-30.951999999999998</c:v>
                </c:pt>
                <c:pt idx="4925">
                  <c:v>-30.949999999999996</c:v>
                </c:pt>
                <c:pt idx="4926">
                  <c:v>-30.947999999999997</c:v>
                </c:pt>
                <c:pt idx="4927">
                  <c:v>-30.945999999999998</c:v>
                </c:pt>
                <c:pt idx="4928">
                  <c:v>-30.943999999999996</c:v>
                </c:pt>
                <c:pt idx="4929">
                  <c:v>-30.941999999999997</c:v>
                </c:pt>
                <c:pt idx="4930">
                  <c:v>-30.939999999999998</c:v>
                </c:pt>
                <c:pt idx="4931">
                  <c:v>-30.937999999999995</c:v>
                </c:pt>
                <c:pt idx="4932">
                  <c:v>-30.935999999999996</c:v>
                </c:pt>
                <c:pt idx="4933">
                  <c:v>-30.933999999999997</c:v>
                </c:pt>
                <c:pt idx="4934">
                  <c:v>-30.931999999999995</c:v>
                </c:pt>
                <c:pt idx="4935">
                  <c:v>-30.93</c:v>
                </c:pt>
                <c:pt idx="4936">
                  <c:v>-30.927999999999997</c:v>
                </c:pt>
                <c:pt idx="4937">
                  <c:v>-30.925999999999995</c:v>
                </c:pt>
                <c:pt idx="4938">
                  <c:v>-30.923999999999999</c:v>
                </c:pt>
                <c:pt idx="4939">
                  <c:v>-30.921999999999997</c:v>
                </c:pt>
                <c:pt idx="4940">
                  <c:v>-30.919999999999995</c:v>
                </c:pt>
                <c:pt idx="4941">
                  <c:v>-30.917999999999999</c:v>
                </c:pt>
                <c:pt idx="4942">
                  <c:v>-30.915999999999997</c:v>
                </c:pt>
                <c:pt idx="4943">
                  <c:v>-30.913999999999998</c:v>
                </c:pt>
                <c:pt idx="4944">
                  <c:v>-30.911999999999999</c:v>
                </c:pt>
                <c:pt idx="4945">
                  <c:v>-30.909999999999997</c:v>
                </c:pt>
                <c:pt idx="4946">
                  <c:v>-30.907999999999998</c:v>
                </c:pt>
                <c:pt idx="4947">
                  <c:v>-30.905999999999999</c:v>
                </c:pt>
                <c:pt idx="4948">
                  <c:v>-30.903999999999996</c:v>
                </c:pt>
                <c:pt idx="4949">
                  <c:v>-30.901999999999997</c:v>
                </c:pt>
                <c:pt idx="4950">
                  <c:v>-30.9</c:v>
                </c:pt>
                <c:pt idx="4951">
                  <c:v>-30.897999999999996</c:v>
                </c:pt>
                <c:pt idx="4952">
                  <c:v>-30.895999999999997</c:v>
                </c:pt>
                <c:pt idx="4953">
                  <c:v>-30.893999999999998</c:v>
                </c:pt>
                <c:pt idx="4954">
                  <c:v>-30.891999999999996</c:v>
                </c:pt>
                <c:pt idx="4955">
                  <c:v>-30.889999999999997</c:v>
                </c:pt>
                <c:pt idx="4956">
                  <c:v>-30.887999999999998</c:v>
                </c:pt>
                <c:pt idx="4957">
                  <c:v>-30.885999999999996</c:v>
                </c:pt>
                <c:pt idx="4958">
                  <c:v>-30.883999999999997</c:v>
                </c:pt>
                <c:pt idx="4959">
                  <c:v>-30.881999999999998</c:v>
                </c:pt>
                <c:pt idx="4960">
                  <c:v>-30.879999999999995</c:v>
                </c:pt>
                <c:pt idx="4961">
                  <c:v>-30.877999999999997</c:v>
                </c:pt>
                <c:pt idx="4962">
                  <c:v>-30.875999999999998</c:v>
                </c:pt>
                <c:pt idx="4963">
                  <c:v>-30.873999999999995</c:v>
                </c:pt>
                <c:pt idx="4964">
                  <c:v>-30.871999999999996</c:v>
                </c:pt>
                <c:pt idx="4965">
                  <c:v>-30.869999999999997</c:v>
                </c:pt>
                <c:pt idx="4966">
                  <c:v>-30.867999999999995</c:v>
                </c:pt>
                <c:pt idx="4967">
                  <c:v>-30.866</c:v>
                </c:pt>
                <c:pt idx="4968">
                  <c:v>-30.863999999999997</c:v>
                </c:pt>
                <c:pt idx="4969">
                  <c:v>-30.861999999999995</c:v>
                </c:pt>
                <c:pt idx="4970">
                  <c:v>-30.86</c:v>
                </c:pt>
                <c:pt idx="4971">
                  <c:v>-30.857999999999997</c:v>
                </c:pt>
                <c:pt idx="4972">
                  <c:v>-30.855999999999995</c:v>
                </c:pt>
                <c:pt idx="4973">
                  <c:v>-30.853999999999999</c:v>
                </c:pt>
                <c:pt idx="4974">
                  <c:v>-30.851999999999997</c:v>
                </c:pt>
                <c:pt idx="4975">
                  <c:v>-30.849999999999998</c:v>
                </c:pt>
                <c:pt idx="4976">
                  <c:v>-30.847999999999999</c:v>
                </c:pt>
                <c:pt idx="4977">
                  <c:v>-30.845999999999997</c:v>
                </c:pt>
                <c:pt idx="4978">
                  <c:v>-30.843999999999998</c:v>
                </c:pt>
                <c:pt idx="4979">
                  <c:v>-30.841999999999999</c:v>
                </c:pt>
                <c:pt idx="4980">
                  <c:v>-30.839999999999996</c:v>
                </c:pt>
                <c:pt idx="4981">
                  <c:v>-30.837999999999997</c:v>
                </c:pt>
                <c:pt idx="4982">
                  <c:v>-30.835999999999999</c:v>
                </c:pt>
                <c:pt idx="4983">
                  <c:v>-30.833999999999996</c:v>
                </c:pt>
                <c:pt idx="4984">
                  <c:v>-30.831999999999997</c:v>
                </c:pt>
                <c:pt idx="4985">
                  <c:v>-30.83</c:v>
                </c:pt>
                <c:pt idx="4986">
                  <c:v>-30.827999999999996</c:v>
                </c:pt>
                <c:pt idx="4987">
                  <c:v>-30.825999999999997</c:v>
                </c:pt>
                <c:pt idx="4988">
                  <c:v>-30.823999999999998</c:v>
                </c:pt>
                <c:pt idx="4989">
                  <c:v>-30.821999999999996</c:v>
                </c:pt>
                <c:pt idx="4990">
                  <c:v>-30.819999999999997</c:v>
                </c:pt>
                <c:pt idx="4991">
                  <c:v>-30.817999999999998</c:v>
                </c:pt>
                <c:pt idx="4992">
                  <c:v>-30.815999999999995</c:v>
                </c:pt>
                <c:pt idx="4993">
                  <c:v>-30.813999999999997</c:v>
                </c:pt>
                <c:pt idx="4994">
                  <c:v>-30.811999999999998</c:v>
                </c:pt>
                <c:pt idx="4995">
                  <c:v>-30.809999999999995</c:v>
                </c:pt>
                <c:pt idx="4996">
                  <c:v>-30.807999999999996</c:v>
                </c:pt>
                <c:pt idx="4997">
                  <c:v>-30.805999999999997</c:v>
                </c:pt>
                <c:pt idx="4998">
                  <c:v>-30.803999999999995</c:v>
                </c:pt>
                <c:pt idx="4999">
                  <c:v>-30.802</c:v>
                </c:pt>
                <c:pt idx="5000">
                  <c:v>-30.799999999999997</c:v>
                </c:pt>
                <c:pt idx="5001">
                  <c:v>-30.797999999999995</c:v>
                </c:pt>
                <c:pt idx="5002">
                  <c:v>-30.795999999999999</c:v>
                </c:pt>
                <c:pt idx="5003">
                  <c:v>-30.793999999999997</c:v>
                </c:pt>
                <c:pt idx="5004">
                  <c:v>-30.791999999999998</c:v>
                </c:pt>
                <c:pt idx="5005">
                  <c:v>-30.79</c:v>
                </c:pt>
                <c:pt idx="5006">
                  <c:v>-30.787999999999997</c:v>
                </c:pt>
                <c:pt idx="5007">
                  <c:v>-30.785999999999998</c:v>
                </c:pt>
                <c:pt idx="5008">
                  <c:v>-30.783999999999999</c:v>
                </c:pt>
                <c:pt idx="5009">
                  <c:v>-30.781999999999996</c:v>
                </c:pt>
                <c:pt idx="5010">
                  <c:v>-30.779999999999998</c:v>
                </c:pt>
                <c:pt idx="5011">
                  <c:v>-30.777999999999999</c:v>
                </c:pt>
                <c:pt idx="5012">
                  <c:v>-30.775999999999996</c:v>
                </c:pt>
                <c:pt idx="5013">
                  <c:v>-30.773999999999997</c:v>
                </c:pt>
                <c:pt idx="5014">
                  <c:v>-30.771999999999998</c:v>
                </c:pt>
                <c:pt idx="5015">
                  <c:v>-30.769999999999996</c:v>
                </c:pt>
                <c:pt idx="5016">
                  <c:v>-30.767999999999997</c:v>
                </c:pt>
                <c:pt idx="5017">
                  <c:v>-30.765999999999998</c:v>
                </c:pt>
                <c:pt idx="5018">
                  <c:v>-30.763999999999996</c:v>
                </c:pt>
                <c:pt idx="5019">
                  <c:v>-30.761999999999997</c:v>
                </c:pt>
                <c:pt idx="5020">
                  <c:v>-30.759999999999998</c:v>
                </c:pt>
                <c:pt idx="5021">
                  <c:v>-30.757999999999996</c:v>
                </c:pt>
                <c:pt idx="5022">
                  <c:v>-30.755999999999997</c:v>
                </c:pt>
                <c:pt idx="5023">
                  <c:v>-30.753999999999998</c:v>
                </c:pt>
                <c:pt idx="5024">
                  <c:v>-30.751999999999995</c:v>
                </c:pt>
                <c:pt idx="5025">
                  <c:v>-30.749999999999996</c:v>
                </c:pt>
                <c:pt idx="5026">
                  <c:v>-30.747999999999998</c:v>
                </c:pt>
                <c:pt idx="5027">
                  <c:v>-30.745999999999995</c:v>
                </c:pt>
                <c:pt idx="5028">
                  <c:v>-30.744</c:v>
                </c:pt>
                <c:pt idx="5029">
                  <c:v>-30.741999999999997</c:v>
                </c:pt>
                <c:pt idx="5030">
                  <c:v>-30.739999999999995</c:v>
                </c:pt>
                <c:pt idx="5031">
                  <c:v>-30.738</c:v>
                </c:pt>
                <c:pt idx="5032">
                  <c:v>-30.735999999999997</c:v>
                </c:pt>
                <c:pt idx="5033">
                  <c:v>-30.733999999999995</c:v>
                </c:pt>
                <c:pt idx="5034">
                  <c:v>-30.731999999999999</c:v>
                </c:pt>
                <c:pt idx="5035">
                  <c:v>-30.729999999999997</c:v>
                </c:pt>
                <c:pt idx="5036">
                  <c:v>-30.727999999999998</c:v>
                </c:pt>
                <c:pt idx="5037">
                  <c:v>-30.725999999999999</c:v>
                </c:pt>
                <c:pt idx="5038">
                  <c:v>-30.723999999999997</c:v>
                </c:pt>
                <c:pt idx="5039">
                  <c:v>-30.721999999999998</c:v>
                </c:pt>
                <c:pt idx="5040">
                  <c:v>-30.72</c:v>
                </c:pt>
                <c:pt idx="5041">
                  <c:v>-30.717999999999996</c:v>
                </c:pt>
                <c:pt idx="5042">
                  <c:v>-30.715999999999998</c:v>
                </c:pt>
                <c:pt idx="5043">
                  <c:v>-30.713999999999999</c:v>
                </c:pt>
                <c:pt idx="5044">
                  <c:v>-30.711999999999996</c:v>
                </c:pt>
                <c:pt idx="5045">
                  <c:v>-30.709999999999997</c:v>
                </c:pt>
                <c:pt idx="5046">
                  <c:v>-30.707999999999998</c:v>
                </c:pt>
                <c:pt idx="5047">
                  <c:v>-30.705999999999996</c:v>
                </c:pt>
                <c:pt idx="5048">
                  <c:v>-30.703999999999997</c:v>
                </c:pt>
                <c:pt idx="5049">
                  <c:v>-30.701999999999998</c:v>
                </c:pt>
                <c:pt idx="5050">
                  <c:v>-30.699999999999996</c:v>
                </c:pt>
                <c:pt idx="5051">
                  <c:v>-30.697999999999997</c:v>
                </c:pt>
                <c:pt idx="5052">
                  <c:v>-30.695999999999998</c:v>
                </c:pt>
                <c:pt idx="5053">
                  <c:v>-30.693999999999996</c:v>
                </c:pt>
                <c:pt idx="5054">
                  <c:v>-30.691999999999997</c:v>
                </c:pt>
                <c:pt idx="5055">
                  <c:v>-30.689999999999998</c:v>
                </c:pt>
                <c:pt idx="5056">
                  <c:v>-30.687999999999995</c:v>
                </c:pt>
                <c:pt idx="5057">
                  <c:v>-30.685999999999996</c:v>
                </c:pt>
                <c:pt idx="5058">
                  <c:v>-30.683999999999997</c:v>
                </c:pt>
                <c:pt idx="5059">
                  <c:v>-30.681999999999995</c:v>
                </c:pt>
                <c:pt idx="5060">
                  <c:v>-30.68</c:v>
                </c:pt>
                <c:pt idx="5061">
                  <c:v>-30.677999999999997</c:v>
                </c:pt>
                <c:pt idx="5062">
                  <c:v>-30.675999999999995</c:v>
                </c:pt>
                <c:pt idx="5063">
                  <c:v>-30.673999999999999</c:v>
                </c:pt>
                <c:pt idx="5064">
                  <c:v>-30.671999999999997</c:v>
                </c:pt>
                <c:pt idx="5065">
                  <c:v>-30.669999999999995</c:v>
                </c:pt>
                <c:pt idx="5066">
                  <c:v>-30.667999999999999</c:v>
                </c:pt>
                <c:pt idx="5067">
                  <c:v>-30.665999999999997</c:v>
                </c:pt>
                <c:pt idx="5068">
                  <c:v>-30.663999999999998</c:v>
                </c:pt>
                <c:pt idx="5069">
                  <c:v>-30.661999999999999</c:v>
                </c:pt>
                <c:pt idx="5070">
                  <c:v>-30.659999999999997</c:v>
                </c:pt>
                <c:pt idx="5071">
                  <c:v>-30.657999999999998</c:v>
                </c:pt>
                <c:pt idx="5072">
                  <c:v>-30.655999999999999</c:v>
                </c:pt>
                <c:pt idx="5073">
                  <c:v>-30.653999999999996</c:v>
                </c:pt>
                <c:pt idx="5074">
                  <c:v>-30.651999999999997</c:v>
                </c:pt>
                <c:pt idx="5075">
                  <c:v>-30.65</c:v>
                </c:pt>
                <c:pt idx="5076">
                  <c:v>-30.647999999999996</c:v>
                </c:pt>
                <c:pt idx="5077">
                  <c:v>-30.645999999999997</c:v>
                </c:pt>
                <c:pt idx="5078">
                  <c:v>-30.643999999999998</c:v>
                </c:pt>
                <c:pt idx="5079">
                  <c:v>-30.641999999999996</c:v>
                </c:pt>
                <c:pt idx="5080">
                  <c:v>-30.639999999999997</c:v>
                </c:pt>
                <c:pt idx="5081">
                  <c:v>-30.637999999999998</c:v>
                </c:pt>
                <c:pt idx="5082">
                  <c:v>-30.635999999999996</c:v>
                </c:pt>
                <c:pt idx="5083">
                  <c:v>-30.633999999999997</c:v>
                </c:pt>
                <c:pt idx="5084">
                  <c:v>-30.631999999999998</c:v>
                </c:pt>
                <c:pt idx="5085">
                  <c:v>-30.629999999999995</c:v>
                </c:pt>
                <c:pt idx="5086">
                  <c:v>-30.627999999999997</c:v>
                </c:pt>
                <c:pt idx="5087">
                  <c:v>-30.625999999999998</c:v>
                </c:pt>
                <c:pt idx="5088">
                  <c:v>-30.623999999999995</c:v>
                </c:pt>
                <c:pt idx="5089">
                  <c:v>-30.621999999999996</c:v>
                </c:pt>
                <c:pt idx="5090">
                  <c:v>-30.619999999999997</c:v>
                </c:pt>
                <c:pt idx="5091">
                  <c:v>-30.617999999999995</c:v>
                </c:pt>
                <c:pt idx="5092">
                  <c:v>-30.616</c:v>
                </c:pt>
                <c:pt idx="5093">
                  <c:v>-30.613999999999997</c:v>
                </c:pt>
                <c:pt idx="5094">
                  <c:v>-30.611999999999995</c:v>
                </c:pt>
                <c:pt idx="5095">
                  <c:v>-30.61</c:v>
                </c:pt>
                <c:pt idx="5096">
                  <c:v>-30.607999999999997</c:v>
                </c:pt>
                <c:pt idx="5097">
                  <c:v>-30.605999999999995</c:v>
                </c:pt>
                <c:pt idx="5098">
                  <c:v>-30.603999999999999</c:v>
                </c:pt>
                <c:pt idx="5099">
                  <c:v>-30.601999999999997</c:v>
                </c:pt>
                <c:pt idx="5100">
                  <c:v>-30.599999999999998</c:v>
                </c:pt>
                <c:pt idx="5101">
                  <c:v>-30.597999999999999</c:v>
                </c:pt>
                <c:pt idx="5102">
                  <c:v>-30.595999999999997</c:v>
                </c:pt>
                <c:pt idx="5103">
                  <c:v>-30.593999999999998</c:v>
                </c:pt>
                <c:pt idx="5104">
                  <c:v>-30.591999999999999</c:v>
                </c:pt>
                <c:pt idx="5105">
                  <c:v>-30.589999999999996</c:v>
                </c:pt>
                <c:pt idx="5106">
                  <c:v>-30.587999999999997</c:v>
                </c:pt>
                <c:pt idx="5107">
                  <c:v>-30.585999999999999</c:v>
                </c:pt>
                <c:pt idx="5108">
                  <c:v>-30.583999999999996</c:v>
                </c:pt>
                <c:pt idx="5109">
                  <c:v>-30.581999999999997</c:v>
                </c:pt>
                <c:pt idx="5110">
                  <c:v>-30.58</c:v>
                </c:pt>
                <c:pt idx="5111">
                  <c:v>-30.577999999999996</c:v>
                </c:pt>
                <c:pt idx="5112">
                  <c:v>-30.575999999999997</c:v>
                </c:pt>
                <c:pt idx="5113">
                  <c:v>-30.573999999999998</c:v>
                </c:pt>
                <c:pt idx="5114">
                  <c:v>-30.571999999999996</c:v>
                </c:pt>
                <c:pt idx="5115">
                  <c:v>-30.569999999999997</c:v>
                </c:pt>
                <c:pt idx="5116">
                  <c:v>-30.567999999999998</c:v>
                </c:pt>
                <c:pt idx="5117">
                  <c:v>-30.565999999999995</c:v>
                </c:pt>
                <c:pt idx="5118">
                  <c:v>-30.563999999999997</c:v>
                </c:pt>
                <c:pt idx="5119">
                  <c:v>-30.561999999999998</c:v>
                </c:pt>
                <c:pt idx="5120">
                  <c:v>-30.559999999999995</c:v>
                </c:pt>
                <c:pt idx="5121">
                  <c:v>-30.557999999999996</c:v>
                </c:pt>
                <c:pt idx="5122">
                  <c:v>-30.555999999999997</c:v>
                </c:pt>
                <c:pt idx="5123">
                  <c:v>-30.553999999999995</c:v>
                </c:pt>
                <c:pt idx="5124">
                  <c:v>-30.552</c:v>
                </c:pt>
                <c:pt idx="5125">
                  <c:v>-30.549999999999997</c:v>
                </c:pt>
                <c:pt idx="5126">
                  <c:v>-30.547999999999995</c:v>
                </c:pt>
                <c:pt idx="5127">
                  <c:v>-30.545999999999999</c:v>
                </c:pt>
                <c:pt idx="5128">
                  <c:v>-30.543999999999997</c:v>
                </c:pt>
                <c:pt idx="5129">
                  <c:v>-30.541999999999998</c:v>
                </c:pt>
                <c:pt idx="5130">
                  <c:v>-30.54</c:v>
                </c:pt>
                <c:pt idx="5131">
                  <c:v>-30.537999999999997</c:v>
                </c:pt>
                <c:pt idx="5132">
                  <c:v>-30.535999999999998</c:v>
                </c:pt>
                <c:pt idx="5133">
                  <c:v>-30.533999999999999</c:v>
                </c:pt>
                <c:pt idx="5134">
                  <c:v>-30.531999999999996</c:v>
                </c:pt>
                <c:pt idx="5135">
                  <c:v>-30.529999999999998</c:v>
                </c:pt>
                <c:pt idx="5136">
                  <c:v>-30.527999999999999</c:v>
                </c:pt>
                <c:pt idx="5137">
                  <c:v>-30.525999999999996</c:v>
                </c:pt>
                <c:pt idx="5138">
                  <c:v>-30.523999999999997</c:v>
                </c:pt>
                <c:pt idx="5139">
                  <c:v>-30.521999999999998</c:v>
                </c:pt>
                <c:pt idx="5140">
                  <c:v>-30.519999999999996</c:v>
                </c:pt>
                <c:pt idx="5141">
                  <c:v>-30.517999999999997</c:v>
                </c:pt>
                <c:pt idx="5142">
                  <c:v>-30.515999999999998</c:v>
                </c:pt>
                <c:pt idx="5143">
                  <c:v>-30.513999999999996</c:v>
                </c:pt>
                <c:pt idx="5144">
                  <c:v>-30.511999999999997</c:v>
                </c:pt>
                <c:pt idx="5145">
                  <c:v>-30.509999999999998</c:v>
                </c:pt>
                <c:pt idx="5146">
                  <c:v>-30.507999999999996</c:v>
                </c:pt>
                <c:pt idx="5147">
                  <c:v>-30.505999999999997</c:v>
                </c:pt>
                <c:pt idx="5148">
                  <c:v>-30.503999999999998</c:v>
                </c:pt>
                <c:pt idx="5149">
                  <c:v>-30.501999999999995</c:v>
                </c:pt>
                <c:pt idx="5150">
                  <c:v>-30.499999999999996</c:v>
                </c:pt>
                <c:pt idx="5151">
                  <c:v>-30.497999999999998</c:v>
                </c:pt>
                <c:pt idx="5152">
                  <c:v>-30.495999999999995</c:v>
                </c:pt>
                <c:pt idx="5153">
                  <c:v>-30.494</c:v>
                </c:pt>
                <c:pt idx="5154">
                  <c:v>-30.491999999999997</c:v>
                </c:pt>
                <c:pt idx="5155">
                  <c:v>-30.489999999999995</c:v>
                </c:pt>
                <c:pt idx="5156">
                  <c:v>-30.488</c:v>
                </c:pt>
                <c:pt idx="5157">
                  <c:v>-30.485999999999997</c:v>
                </c:pt>
                <c:pt idx="5158">
                  <c:v>-30.483999999999995</c:v>
                </c:pt>
                <c:pt idx="5159">
                  <c:v>-30.481999999999999</c:v>
                </c:pt>
                <c:pt idx="5160">
                  <c:v>-30.479999999999997</c:v>
                </c:pt>
                <c:pt idx="5161">
                  <c:v>-30.477999999999998</c:v>
                </c:pt>
                <c:pt idx="5162">
                  <c:v>-30.475999999999999</c:v>
                </c:pt>
                <c:pt idx="5163">
                  <c:v>-30.473999999999997</c:v>
                </c:pt>
                <c:pt idx="5164">
                  <c:v>-30.471999999999998</c:v>
                </c:pt>
                <c:pt idx="5165">
                  <c:v>-30.47</c:v>
                </c:pt>
                <c:pt idx="5166">
                  <c:v>-30.467999999999996</c:v>
                </c:pt>
                <c:pt idx="5167">
                  <c:v>-30.465999999999998</c:v>
                </c:pt>
                <c:pt idx="5168">
                  <c:v>-30.463999999999999</c:v>
                </c:pt>
                <c:pt idx="5169">
                  <c:v>-30.461999999999996</c:v>
                </c:pt>
                <c:pt idx="5170">
                  <c:v>-30.459999999999997</c:v>
                </c:pt>
                <c:pt idx="5171">
                  <c:v>-30.457999999999998</c:v>
                </c:pt>
                <c:pt idx="5172">
                  <c:v>-30.455999999999996</c:v>
                </c:pt>
                <c:pt idx="5173">
                  <c:v>-30.453999999999997</c:v>
                </c:pt>
                <c:pt idx="5174">
                  <c:v>-30.451999999999998</c:v>
                </c:pt>
                <c:pt idx="5175">
                  <c:v>-30.449999999999996</c:v>
                </c:pt>
                <c:pt idx="5176">
                  <c:v>-30.447999999999997</c:v>
                </c:pt>
                <c:pt idx="5177">
                  <c:v>-30.445999999999998</c:v>
                </c:pt>
                <c:pt idx="5178">
                  <c:v>-30.443999999999996</c:v>
                </c:pt>
                <c:pt idx="5179">
                  <c:v>-30.441999999999997</c:v>
                </c:pt>
                <c:pt idx="5180">
                  <c:v>-30.439999999999998</c:v>
                </c:pt>
                <c:pt idx="5181">
                  <c:v>-30.437999999999995</c:v>
                </c:pt>
                <c:pt idx="5182">
                  <c:v>-30.435999999999996</c:v>
                </c:pt>
                <c:pt idx="5183">
                  <c:v>-30.433999999999997</c:v>
                </c:pt>
                <c:pt idx="5184">
                  <c:v>-30.431999999999995</c:v>
                </c:pt>
                <c:pt idx="5185">
                  <c:v>-30.43</c:v>
                </c:pt>
                <c:pt idx="5186">
                  <c:v>-30.427999999999997</c:v>
                </c:pt>
                <c:pt idx="5187">
                  <c:v>-30.425999999999995</c:v>
                </c:pt>
                <c:pt idx="5188">
                  <c:v>-30.423999999999999</c:v>
                </c:pt>
                <c:pt idx="5189">
                  <c:v>-30.421999999999997</c:v>
                </c:pt>
                <c:pt idx="5190">
                  <c:v>-30.419999999999995</c:v>
                </c:pt>
                <c:pt idx="5191">
                  <c:v>-30.417999999999999</c:v>
                </c:pt>
                <c:pt idx="5192">
                  <c:v>-30.415999999999997</c:v>
                </c:pt>
                <c:pt idx="5193">
                  <c:v>-30.413999999999998</c:v>
                </c:pt>
                <c:pt idx="5194">
                  <c:v>-30.411999999999999</c:v>
                </c:pt>
                <c:pt idx="5195">
                  <c:v>-30.409999999999997</c:v>
                </c:pt>
                <c:pt idx="5196">
                  <c:v>-30.407999999999998</c:v>
                </c:pt>
                <c:pt idx="5197">
                  <c:v>-30.405999999999999</c:v>
                </c:pt>
                <c:pt idx="5198">
                  <c:v>-30.403999999999996</c:v>
                </c:pt>
                <c:pt idx="5199">
                  <c:v>-30.401999999999997</c:v>
                </c:pt>
                <c:pt idx="5200">
                  <c:v>-30.4</c:v>
                </c:pt>
                <c:pt idx="5201">
                  <c:v>-30.397999999999996</c:v>
                </c:pt>
                <c:pt idx="5202">
                  <c:v>-30.395999999999997</c:v>
                </c:pt>
                <c:pt idx="5203">
                  <c:v>-30.393999999999998</c:v>
                </c:pt>
                <c:pt idx="5204">
                  <c:v>-30.391999999999996</c:v>
                </c:pt>
                <c:pt idx="5205">
                  <c:v>-30.389999999999997</c:v>
                </c:pt>
                <c:pt idx="5206">
                  <c:v>-30.387999999999998</c:v>
                </c:pt>
                <c:pt idx="5207">
                  <c:v>-30.385999999999996</c:v>
                </c:pt>
                <c:pt idx="5208">
                  <c:v>-30.383999999999997</c:v>
                </c:pt>
                <c:pt idx="5209">
                  <c:v>-30.381999999999998</c:v>
                </c:pt>
                <c:pt idx="5210">
                  <c:v>-30.379999999999995</c:v>
                </c:pt>
                <c:pt idx="5211">
                  <c:v>-30.377999999999997</c:v>
                </c:pt>
                <c:pt idx="5212">
                  <c:v>-30.375999999999998</c:v>
                </c:pt>
                <c:pt idx="5213">
                  <c:v>-30.373999999999995</c:v>
                </c:pt>
                <c:pt idx="5214">
                  <c:v>-30.371999999999996</c:v>
                </c:pt>
                <c:pt idx="5215">
                  <c:v>-30.369999999999997</c:v>
                </c:pt>
                <c:pt idx="5216">
                  <c:v>-30.367999999999995</c:v>
                </c:pt>
                <c:pt idx="5217">
                  <c:v>-30.366</c:v>
                </c:pt>
                <c:pt idx="5218">
                  <c:v>-30.363999999999997</c:v>
                </c:pt>
                <c:pt idx="5219">
                  <c:v>-30.361999999999995</c:v>
                </c:pt>
                <c:pt idx="5220">
                  <c:v>-30.36</c:v>
                </c:pt>
                <c:pt idx="5221">
                  <c:v>-30.357999999999997</c:v>
                </c:pt>
                <c:pt idx="5222">
                  <c:v>-30.355999999999995</c:v>
                </c:pt>
                <c:pt idx="5223">
                  <c:v>-30.353999999999999</c:v>
                </c:pt>
                <c:pt idx="5224">
                  <c:v>-30.351999999999997</c:v>
                </c:pt>
                <c:pt idx="5225">
                  <c:v>-30.349999999999998</c:v>
                </c:pt>
                <c:pt idx="5226">
                  <c:v>-30.347999999999999</c:v>
                </c:pt>
                <c:pt idx="5227">
                  <c:v>-30.345999999999997</c:v>
                </c:pt>
                <c:pt idx="5228">
                  <c:v>-30.343999999999998</c:v>
                </c:pt>
                <c:pt idx="5229">
                  <c:v>-30.341999999999999</c:v>
                </c:pt>
                <c:pt idx="5230">
                  <c:v>-30.339999999999996</c:v>
                </c:pt>
                <c:pt idx="5231">
                  <c:v>-30.337999999999997</c:v>
                </c:pt>
                <c:pt idx="5232">
                  <c:v>-30.335999999999999</c:v>
                </c:pt>
                <c:pt idx="5233">
                  <c:v>-30.333999999999996</c:v>
                </c:pt>
                <c:pt idx="5234">
                  <c:v>-30.331999999999997</c:v>
                </c:pt>
                <c:pt idx="5235">
                  <c:v>-30.33</c:v>
                </c:pt>
                <c:pt idx="5236">
                  <c:v>-30.327999999999996</c:v>
                </c:pt>
                <c:pt idx="5237">
                  <c:v>-30.325999999999997</c:v>
                </c:pt>
                <c:pt idx="5238">
                  <c:v>-30.323999999999998</c:v>
                </c:pt>
                <c:pt idx="5239">
                  <c:v>-30.321999999999996</c:v>
                </c:pt>
                <c:pt idx="5240">
                  <c:v>-30.319999999999997</c:v>
                </c:pt>
                <c:pt idx="5241">
                  <c:v>-30.317999999999998</c:v>
                </c:pt>
                <c:pt idx="5242">
                  <c:v>-30.315999999999995</c:v>
                </c:pt>
                <c:pt idx="5243">
                  <c:v>-30.313999999999997</c:v>
                </c:pt>
                <c:pt idx="5244">
                  <c:v>-30.311999999999998</c:v>
                </c:pt>
                <c:pt idx="5245">
                  <c:v>-30.309999999999995</c:v>
                </c:pt>
                <c:pt idx="5246">
                  <c:v>-30.307999999999996</c:v>
                </c:pt>
                <c:pt idx="5247">
                  <c:v>-30.305999999999997</c:v>
                </c:pt>
                <c:pt idx="5248">
                  <c:v>-30.303999999999995</c:v>
                </c:pt>
                <c:pt idx="5249">
                  <c:v>-30.302</c:v>
                </c:pt>
                <c:pt idx="5250">
                  <c:v>-30.299999999999997</c:v>
                </c:pt>
                <c:pt idx="5251">
                  <c:v>-30.297999999999995</c:v>
                </c:pt>
                <c:pt idx="5252">
                  <c:v>-30.295999999999999</c:v>
                </c:pt>
                <c:pt idx="5253">
                  <c:v>-30.293999999999997</c:v>
                </c:pt>
                <c:pt idx="5254">
                  <c:v>-30.291999999999998</c:v>
                </c:pt>
                <c:pt idx="5255">
                  <c:v>-30.29</c:v>
                </c:pt>
                <c:pt idx="5256">
                  <c:v>-30.287999999999997</c:v>
                </c:pt>
                <c:pt idx="5257">
                  <c:v>-30.285999999999998</c:v>
                </c:pt>
                <c:pt idx="5258">
                  <c:v>-30.283999999999999</c:v>
                </c:pt>
                <c:pt idx="5259">
                  <c:v>-30.281999999999996</c:v>
                </c:pt>
                <c:pt idx="5260">
                  <c:v>-30.279999999999998</c:v>
                </c:pt>
                <c:pt idx="5261">
                  <c:v>-30.277999999999999</c:v>
                </c:pt>
                <c:pt idx="5262">
                  <c:v>-30.275999999999996</c:v>
                </c:pt>
                <c:pt idx="5263">
                  <c:v>-30.273999999999997</c:v>
                </c:pt>
                <c:pt idx="5264">
                  <c:v>-30.271999999999998</c:v>
                </c:pt>
                <c:pt idx="5265">
                  <c:v>-30.269999999999996</c:v>
                </c:pt>
                <c:pt idx="5266">
                  <c:v>-30.267999999999997</c:v>
                </c:pt>
                <c:pt idx="5267">
                  <c:v>-30.265999999999998</c:v>
                </c:pt>
                <c:pt idx="5268">
                  <c:v>-30.263999999999996</c:v>
                </c:pt>
                <c:pt idx="5269">
                  <c:v>-30.261999999999997</c:v>
                </c:pt>
                <c:pt idx="5270">
                  <c:v>-30.259999999999998</c:v>
                </c:pt>
                <c:pt idx="5271">
                  <c:v>-30.257999999999996</c:v>
                </c:pt>
                <c:pt idx="5272">
                  <c:v>-30.255999999999997</c:v>
                </c:pt>
                <c:pt idx="5273">
                  <c:v>-30.253999999999998</c:v>
                </c:pt>
                <c:pt idx="5274">
                  <c:v>-30.251999999999995</c:v>
                </c:pt>
                <c:pt idx="5275">
                  <c:v>-30.249999999999996</c:v>
                </c:pt>
                <c:pt idx="5276">
                  <c:v>-30.247999999999998</c:v>
                </c:pt>
                <c:pt idx="5277">
                  <c:v>-30.245999999999995</c:v>
                </c:pt>
                <c:pt idx="5278">
                  <c:v>-30.244</c:v>
                </c:pt>
                <c:pt idx="5279">
                  <c:v>-30.241999999999997</c:v>
                </c:pt>
                <c:pt idx="5280">
                  <c:v>-30.239999999999995</c:v>
                </c:pt>
                <c:pt idx="5281">
                  <c:v>-30.238</c:v>
                </c:pt>
                <c:pt idx="5282">
                  <c:v>-30.235999999999997</c:v>
                </c:pt>
                <c:pt idx="5283">
                  <c:v>-30.233999999999995</c:v>
                </c:pt>
                <c:pt idx="5284">
                  <c:v>-30.231999999999999</c:v>
                </c:pt>
                <c:pt idx="5285">
                  <c:v>-30.229999999999997</c:v>
                </c:pt>
                <c:pt idx="5286">
                  <c:v>-30.227999999999998</c:v>
                </c:pt>
                <c:pt idx="5287">
                  <c:v>-30.225999999999999</c:v>
                </c:pt>
                <c:pt idx="5288">
                  <c:v>-30.223999999999997</c:v>
                </c:pt>
                <c:pt idx="5289">
                  <c:v>-30.221999999999998</c:v>
                </c:pt>
                <c:pt idx="5290">
                  <c:v>-30.22</c:v>
                </c:pt>
                <c:pt idx="5291">
                  <c:v>-30.217999999999996</c:v>
                </c:pt>
                <c:pt idx="5292">
                  <c:v>-30.215999999999998</c:v>
                </c:pt>
                <c:pt idx="5293">
                  <c:v>-30.213999999999999</c:v>
                </c:pt>
                <c:pt idx="5294">
                  <c:v>-30.211999999999996</c:v>
                </c:pt>
                <c:pt idx="5295">
                  <c:v>-30.209999999999997</c:v>
                </c:pt>
                <c:pt idx="5296">
                  <c:v>-30.207999999999998</c:v>
                </c:pt>
                <c:pt idx="5297">
                  <c:v>-30.205999999999996</c:v>
                </c:pt>
                <c:pt idx="5298">
                  <c:v>-30.203999999999997</c:v>
                </c:pt>
                <c:pt idx="5299">
                  <c:v>-30.201999999999998</c:v>
                </c:pt>
                <c:pt idx="5300">
                  <c:v>-30.199999999999996</c:v>
                </c:pt>
                <c:pt idx="5301">
                  <c:v>-30.197999999999997</c:v>
                </c:pt>
                <c:pt idx="5302">
                  <c:v>-30.195999999999998</c:v>
                </c:pt>
                <c:pt idx="5303">
                  <c:v>-30.193999999999996</c:v>
                </c:pt>
                <c:pt idx="5304">
                  <c:v>-30.191999999999997</c:v>
                </c:pt>
                <c:pt idx="5305">
                  <c:v>-30.189999999999998</c:v>
                </c:pt>
                <c:pt idx="5306">
                  <c:v>-30.187999999999995</c:v>
                </c:pt>
                <c:pt idx="5307">
                  <c:v>-30.185999999999996</c:v>
                </c:pt>
                <c:pt idx="5308">
                  <c:v>-30.183999999999997</c:v>
                </c:pt>
                <c:pt idx="5309">
                  <c:v>-30.181999999999995</c:v>
                </c:pt>
                <c:pt idx="5310">
                  <c:v>-30.18</c:v>
                </c:pt>
                <c:pt idx="5311">
                  <c:v>-30.177999999999997</c:v>
                </c:pt>
                <c:pt idx="5312">
                  <c:v>-30.175999999999995</c:v>
                </c:pt>
                <c:pt idx="5313">
                  <c:v>-30.173999999999999</c:v>
                </c:pt>
                <c:pt idx="5314">
                  <c:v>-30.171999999999997</c:v>
                </c:pt>
                <c:pt idx="5315">
                  <c:v>-30.169999999999995</c:v>
                </c:pt>
                <c:pt idx="5316">
                  <c:v>-30.167999999999999</c:v>
                </c:pt>
                <c:pt idx="5317">
                  <c:v>-30.165999999999997</c:v>
                </c:pt>
                <c:pt idx="5318">
                  <c:v>-30.163999999999998</c:v>
                </c:pt>
                <c:pt idx="5319">
                  <c:v>-30.161999999999999</c:v>
                </c:pt>
                <c:pt idx="5320">
                  <c:v>-30.159999999999997</c:v>
                </c:pt>
                <c:pt idx="5321">
                  <c:v>-30.157999999999998</c:v>
                </c:pt>
                <c:pt idx="5322">
                  <c:v>-30.155999999999999</c:v>
                </c:pt>
                <c:pt idx="5323">
                  <c:v>-30.153999999999996</c:v>
                </c:pt>
                <c:pt idx="5324">
                  <c:v>-30.151999999999997</c:v>
                </c:pt>
                <c:pt idx="5325">
                  <c:v>-30.15</c:v>
                </c:pt>
                <c:pt idx="5326">
                  <c:v>-30.147999999999996</c:v>
                </c:pt>
                <c:pt idx="5327">
                  <c:v>-30.145999999999997</c:v>
                </c:pt>
                <c:pt idx="5328">
                  <c:v>-30.143999999999998</c:v>
                </c:pt>
                <c:pt idx="5329">
                  <c:v>-30.141999999999996</c:v>
                </c:pt>
                <c:pt idx="5330">
                  <c:v>-30.139999999999997</c:v>
                </c:pt>
                <c:pt idx="5331">
                  <c:v>-30.137999999999998</c:v>
                </c:pt>
                <c:pt idx="5332">
                  <c:v>-30.135999999999996</c:v>
                </c:pt>
                <c:pt idx="5333">
                  <c:v>-30.133999999999997</c:v>
                </c:pt>
                <c:pt idx="5334">
                  <c:v>-30.131999999999998</c:v>
                </c:pt>
                <c:pt idx="5335">
                  <c:v>-30.129999999999995</c:v>
                </c:pt>
                <c:pt idx="5336">
                  <c:v>-30.127999999999997</c:v>
                </c:pt>
                <c:pt idx="5337">
                  <c:v>-30.125999999999998</c:v>
                </c:pt>
                <c:pt idx="5338">
                  <c:v>-30.123999999999995</c:v>
                </c:pt>
                <c:pt idx="5339">
                  <c:v>-30.121999999999996</c:v>
                </c:pt>
                <c:pt idx="5340">
                  <c:v>-30.119999999999997</c:v>
                </c:pt>
                <c:pt idx="5341">
                  <c:v>-30.117999999999995</c:v>
                </c:pt>
                <c:pt idx="5342">
                  <c:v>-30.116</c:v>
                </c:pt>
                <c:pt idx="5343">
                  <c:v>-30.113999999999997</c:v>
                </c:pt>
                <c:pt idx="5344">
                  <c:v>-30.111999999999995</c:v>
                </c:pt>
                <c:pt idx="5345">
                  <c:v>-30.11</c:v>
                </c:pt>
                <c:pt idx="5346">
                  <c:v>-30.107999999999997</c:v>
                </c:pt>
                <c:pt idx="5347">
                  <c:v>-30.105999999999995</c:v>
                </c:pt>
                <c:pt idx="5348">
                  <c:v>-30.103999999999999</c:v>
                </c:pt>
                <c:pt idx="5349">
                  <c:v>-30.101999999999997</c:v>
                </c:pt>
                <c:pt idx="5350">
                  <c:v>-30.099999999999998</c:v>
                </c:pt>
                <c:pt idx="5351">
                  <c:v>-30.097999999999999</c:v>
                </c:pt>
                <c:pt idx="5352">
                  <c:v>-30.095999999999997</c:v>
                </c:pt>
                <c:pt idx="5353">
                  <c:v>-30.093999999999998</c:v>
                </c:pt>
                <c:pt idx="5354">
                  <c:v>-30.091999999999999</c:v>
                </c:pt>
                <c:pt idx="5355">
                  <c:v>-30.089999999999996</c:v>
                </c:pt>
                <c:pt idx="5356">
                  <c:v>-30.087999999999997</c:v>
                </c:pt>
                <c:pt idx="5357">
                  <c:v>-30.085999999999999</c:v>
                </c:pt>
                <c:pt idx="5358">
                  <c:v>-30.083999999999996</c:v>
                </c:pt>
                <c:pt idx="5359">
                  <c:v>-30.081999999999997</c:v>
                </c:pt>
                <c:pt idx="5360">
                  <c:v>-30.08</c:v>
                </c:pt>
                <c:pt idx="5361">
                  <c:v>-30.077999999999996</c:v>
                </c:pt>
                <c:pt idx="5362">
                  <c:v>-30.075999999999997</c:v>
                </c:pt>
                <c:pt idx="5363">
                  <c:v>-30.073999999999998</c:v>
                </c:pt>
                <c:pt idx="5364">
                  <c:v>-30.071999999999996</c:v>
                </c:pt>
                <c:pt idx="5365">
                  <c:v>-30.069999999999997</c:v>
                </c:pt>
                <c:pt idx="5366">
                  <c:v>-30.067999999999998</c:v>
                </c:pt>
                <c:pt idx="5367">
                  <c:v>-30.065999999999995</c:v>
                </c:pt>
                <c:pt idx="5368">
                  <c:v>-30.063999999999997</c:v>
                </c:pt>
                <c:pt idx="5369">
                  <c:v>-30.061999999999998</c:v>
                </c:pt>
                <c:pt idx="5370">
                  <c:v>-30.059999999999995</c:v>
                </c:pt>
                <c:pt idx="5371">
                  <c:v>-30.057999999999996</c:v>
                </c:pt>
                <c:pt idx="5372">
                  <c:v>-30.055999999999997</c:v>
                </c:pt>
                <c:pt idx="5373">
                  <c:v>-30.053999999999995</c:v>
                </c:pt>
                <c:pt idx="5374">
                  <c:v>-30.052</c:v>
                </c:pt>
                <c:pt idx="5375">
                  <c:v>-30.049999999999997</c:v>
                </c:pt>
                <c:pt idx="5376">
                  <c:v>-30.047999999999995</c:v>
                </c:pt>
                <c:pt idx="5377">
                  <c:v>-30.045999999999999</c:v>
                </c:pt>
                <c:pt idx="5378">
                  <c:v>-30.043999999999997</c:v>
                </c:pt>
                <c:pt idx="5379">
                  <c:v>-30.041999999999998</c:v>
                </c:pt>
                <c:pt idx="5380">
                  <c:v>-30.04</c:v>
                </c:pt>
                <c:pt idx="5381">
                  <c:v>-30.037999999999997</c:v>
                </c:pt>
                <c:pt idx="5382">
                  <c:v>-30.035999999999998</c:v>
                </c:pt>
                <c:pt idx="5383">
                  <c:v>-30.033999999999999</c:v>
                </c:pt>
                <c:pt idx="5384">
                  <c:v>-30.031999999999996</c:v>
                </c:pt>
                <c:pt idx="5385">
                  <c:v>-30.029999999999998</c:v>
                </c:pt>
                <c:pt idx="5386">
                  <c:v>-30.027999999999999</c:v>
                </c:pt>
                <c:pt idx="5387">
                  <c:v>-30.025999999999996</c:v>
                </c:pt>
                <c:pt idx="5388">
                  <c:v>-30.023999999999997</c:v>
                </c:pt>
                <c:pt idx="5389">
                  <c:v>-30.021999999999998</c:v>
                </c:pt>
                <c:pt idx="5390">
                  <c:v>-30.019999999999996</c:v>
                </c:pt>
                <c:pt idx="5391">
                  <c:v>-30.017999999999997</c:v>
                </c:pt>
                <c:pt idx="5392">
                  <c:v>-30.015999999999998</c:v>
                </c:pt>
                <c:pt idx="5393">
                  <c:v>-30.013999999999996</c:v>
                </c:pt>
                <c:pt idx="5394">
                  <c:v>-30.011999999999997</c:v>
                </c:pt>
                <c:pt idx="5395">
                  <c:v>-30.009999999999998</c:v>
                </c:pt>
                <c:pt idx="5396">
                  <c:v>-30.007999999999996</c:v>
                </c:pt>
                <c:pt idx="5397">
                  <c:v>-30.005999999999997</c:v>
                </c:pt>
                <c:pt idx="5398">
                  <c:v>-30.003999999999998</c:v>
                </c:pt>
                <c:pt idx="5399">
                  <c:v>-30.001999999999995</c:v>
                </c:pt>
                <c:pt idx="5400">
                  <c:v>-29.999999999999996</c:v>
                </c:pt>
                <c:pt idx="5401">
                  <c:v>-29.997999999999998</c:v>
                </c:pt>
                <c:pt idx="5402">
                  <c:v>-29.995999999999995</c:v>
                </c:pt>
                <c:pt idx="5403">
                  <c:v>-29.994</c:v>
                </c:pt>
                <c:pt idx="5404">
                  <c:v>-29.991999999999997</c:v>
                </c:pt>
                <c:pt idx="5405">
                  <c:v>-29.989999999999995</c:v>
                </c:pt>
                <c:pt idx="5406">
                  <c:v>-29.988</c:v>
                </c:pt>
                <c:pt idx="5407">
                  <c:v>-29.985999999999997</c:v>
                </c:pt>
                <c:pt idx="5408">
                  <c:v>-29.983999999999995</c:v>
                </c:pt>
                <c:pt idx="5409">
                  <c:v>-29.981999999999999</c:v>
                </c:pt>
                <c:pt idx="5410">
                  <c:v>-29.979999999999997</c:v>
                </c:pt>
                <c:pt idx="5411">
                  <c:v>-29.977999999999998</c:v>
                </c:pt>
                <c:pt idx="5412">
                  <c:v>-29.975999999999999</c:v>
                </c:pt>
                <c:pt idx="5413">
                  <c:v>-29.973999999999997</c:v>
                </c:pt>
                <c:pt idx="5414">
                  <c:v>-29.971999999999998</c:v>
                </c:pt>
                <c:pt idx="5415">
                  <c:v>-29.97</c:v>
                </c:pt>
                <c:pt idx="5416">
                  <c:v>-29.967999999999996</c:v>
                </c:pt>
                <c:pt idx="5417">
                  <c:v>-29.965999999999998</c:v>
                </c:pt>
                <c:pt idx="5418">
                  <c:v>-29.963999999999999</c:v>
                </c:pt>
                <c:pt idx="5419">
                  <c:v>-29.961999999999996</c:v>
                </c:pt>
                <c:pt idx="5420">
                  <c:v>-29.959999999999997</c:v>
                </c:pt>
                <c:pt idx="5421">
                  <c:v>-29.957999999999998</c:v>
                </c:pt>
                <c:pt idx="5422">
                  <c:v>-29.955999999999996</c:v>
                </c:pt>
                <c:pt idx="5423">
                  <c:v>-29.953999999999997</c:v>
                </c:pt>
                <c:pt idx="5424">
                  <c:v>-29.951999999999998</c:v>
                </c:pt>
                <c:pt idx="5425">
                  <c:v>-29.949999999999996</c:v>
                </c:pt>
                <c:pt idx="5426">
                  <c:v>-29.947999999999997</c:v>
                </c:pt>
                <c:pt idx="5427">
                  <c:v>-29.945999999999998</c:v>
                </c:pt>
                <c:pt idx="5428">
                  <c:v>-29.943999999999996</c:v>
                </c:pt>
                <c:pt idx="5429">
                  <c:v>-29.941999999999997</c:v>
                </c:pt>
                <c:pt idx="5430">
                  <c:v>-29.939999999999998</c:v>
                </c:pt>
                <c:pt idx="5431">
                  <c:v>-29.937999999999995</c:v>
                </c:pt>
                <c:pt idx="5432">
                  <c:v>-29.935999999999996</c:v>
                </c:pt>
                <c:pt idx="5433">
                  <c:v>-29.933999999999997</c:v>
                </c:pt>
                <c:pt idx="5434">
                  <c:v>-29.931999999999995</c:v>
                </c:pt>
                <c:pt idx="5435">
                  <c:v>-29.93</c:v>
                </c:pt>
                <c:pt idx="5436">
                  <c:v>-29.927999999999997</c:v>
                </c:pt>
                <c:pt idx="5437">
                  <c:v>-29.925999999999995</c:v>
                </c:pt>
                <c:pt idx="5438">
                  <c:v>-29.923999999999999</c:v>
                </c:pt>
                <c:pt idx="5439">
                  <c:v>-29.921999999999997</c:v>
                </c:pt>
                <c:pt idx="5440">
                  <c:v>-29.919999999999995</c:v>
                </c:pt>
                <c:pt idx="5441">
                  <c:v>-29.917999999999999</c:v>
                </c:pt>
                <c:pt idx="5442">
                  <c:v>-29.915999999999997</c:v>
                </c:pt>
                <c:pt idx="5443">
                  <c:v>-29.913999999999998</c:v>
                </c:pt>
                <c:pt idx="5444">
                  <c:v>-29.911999999999999</c:v>
                </c:pt>
                <c:pt idx="5445">
                  <c:v>-29.909999999999997</c:v>
                </c:pt>
                <c:pt idx="5446">
                  <c:v>-29.907999999999998</c:v>
                </c:pt>
                <c:pt idx="5447">
                  <c:v>-29.905999999999999</c:v>
                </c:pt>
                <c:pt idx="5448">
                  <c:v>-29.903999999999996</c:v>
                </c:pt>
                <c:pt idx="5449">
                  <c:v>-29.901999999999997</c:v>
                </c:pt>
                <c:pt idx="5450">
                  <c:v>-29.9</c:v>
                </c:pt>
                <c:pt idx="5451">
                  <c:v>-29.897999999999996</c:v>
                </c:pt>
                <c:pt idx="5452">
                  <c:v>-29.895999999999997</c:v>
                </c:pt>
                <c:pt idx="5453">
                  <c:v>-29.893999999999998</c:v>
                </c:pt>
                <c:pt idx="5454">
                  <c:v>-29.891999999999996</c:v>
                </c:pt>
                <c:pt idx="5455">
                  <c:v>-29.889999999999997</c:v>
                </c:pt>
                <c:pt idx="5456">
                  <c:v>-29.887999999999998</c:v>
                </c:pt>
                <c:pt idx="5457">
                  <c:v>-29.885999999999996</c:v>
                </c:pt>
                <c:pt idx="5458">
                  <c:v>-29.883999999999997</c:v>
                </c:pt>
                <c:pt idx="5459">
                  <c:v>-29.881999999999998</c:v>
                </c:pt>
                <c:pt idx="5460">
                  <c:v>-29.879999999999995</c:v>
                </c:pt>
                <c:pt idx="5461">
                  <c:v>-29.877999999999997</c:v>
                </c:pt>
                <c:pt idx="5462">
                  <c:v>-29.875999999999998</c:v>
                </c:pt>
                <c:pt idx="5463">
                  <c:v>-29.873999999999995</c:v>
                </c:pt>
                <c:pt idx="5464">
                  <c:v>-29.871999999999996</c:v>
                </c:pt>
                <c:pt idx="5465">
                  <c:v>-29.869999999999997</c:v>
                </c:pt>
                <c:pt idx="5466">
                  <c:v>-29.867999999999995</c:v>
                </c:pt>
                <c:pt idx="5467">
                  <c:v>-29.866</c:v>
                </c:pt>
                <c:pt idx="5468">
                  <c:v>-29.863999999999997</c:v>
                </c:pt>
                <c:pt idx="5469">
                  <c:v>-29.861999999999995</c:v>
                </c:pt>
                <c:pt idx="5470">
                  <c:v>-29.86</c:v>
                </c:pt>
                <c:pt idx="5471">
                  <c:v>-29.857999999999997</c:v>
                </c:pt>
                <c:pt idx="5472">
                  <c:v>-29.855999999999995</c:v>
                </c:pt>
                <c:pt idx="5473">
                  <c:v>-29.853999999999999</c:v>
                </c:pt>
                <c:pt idx="5474">
                  <c:v>-29.851999999999997</c:v>
                </c:pt>
                <c:pt idx="5475">
                  <c:v>-29.849999999999998</c:v>
                </c:pt>
                <c:pt idx="5476">
                  <c:v>-29.847999999999999</c:v>
                </c:pt>
                <c:pt idx="5477">
                  <c:v>-29.845999999999997</c:v>
                </c:pt>
                <c:pt idx="5478">
                  <c:v>-29.843999999999998</c:v>
                </c:pt>
                <c:pt idx="5479">
                  <c:v>-29.841999999999999</c:v>
                </c:pt>
                <c:pt idx="5480">
                  <c:v>-29.839999999999996</c:v>
                </c:pt>
                <c:pt idx="5481">
                  <c:v>-29.837999999999997</c:v>
                </c:pt>
                <c:pt idx="5482">
                  <c:v>-29.835999999999999</c:v>
                </c:pt>
                <c:pt idx="5483">
                  <c:v>-29.833999999999996</c:v>
                </c:pt>
                <c:pt idx="5484">
                  <c:v>-29.831999999999997</c:v>
                </c:pt>
                <c:pt idx="5485">
                  <c:v>-29.83</c:v>
                </c:pt>
                <c:pt idx="5486">
                  <c:v>-29.827999999999996</c:v>
                </c:pt>
                <c:pt idx="5487">
                  <c:v>-29.825999999999997</c:v>
                </c:pt>
                <c:pt idx="5488">
                  <c:v>-29.823999999999998</c:v>
                </c:pt>
                <c:pt idx="5489">
                  <c:v>-29.821999999999996</c:v>
                </c:pt>
                <c:pt idx="5490">
                  <c:v>-29.819999999999997</c:v>
                </c:pt>
                <c:pt idx="5491">
                  <c:v>-29.817999999999998</c:v>
                </c:pt>
                <c:pt idx="5492">
                  <c:v>-29.815999999999995</c:v>
                </c:pt>
                <c:pt idx="5493">
                  <c:v>-29.813999999999997</c:v>
                </c:pt>
                <c:pt idx="5494">
                  <c:v>-29.811999999999998</c:v>
                </c:pt>
                <c:pt idx="5495">
                  <c:v>-29.809999999999995</c:v>
                </c:pt>
                <c:pt idx="5496">
                  <c:v>-29.807999999999996</c:v>
                </c:pt>
                <c:pt idx="5497">
                  <c:v>-29.805999999999997</c:v>
                </c:pt>
                <c:pt idx="5498">
                  <c:v>-29.803999999999995</c:v>
                </c:pt>
                <c:pt idx="5499">
                  <c:v>-29.802</c:v>
                </c:pt>
                <c:pt idx="5500">
                  <c:v>-29.799999999999997</c:v>
                </c:pt>
                <c:pt idx="5501">
                  <c:v>-29.797999999999995</c:v>
                </c:pt>
                <c:pt idx="5502">
                  <c:v>-29.795999999999999</c:v>
                </c:pt>
                <c:pt idx="5503">
                  <c:v>-29.793999999999997</c:v>
                </c:pt>
                <c:pt idx="5504">
                  <c:v>-29.791999999999998</c:v>
                </c:pt>
                <c:pt idx="5505">
                  <c:v>-29.79</c:v>
                </c:pt>
                <c:pt idx="5506">
                  <c:v>-29.787999999999997</c:v>
                </c:pt>
                <c:pt idx="5507">
                  <c:v>-29.785999999999998</c:v>
                </c:pt>
                <c:pt idx="5508">
                  <c:v>-29.783999999999999</c:v>
                </c:pt>
                <c:pt idx="5509">
                  <c:v>-29.781999999999996</c:v>
                </c:pt>
                <c:pt idx="5510">
                  <c:v>-29.779999999999998</c:v>
                </c:pt>
                <c:pt idx="5511">
                  <c:v>-29.777999999999999</c:v>
                </c:pt>
                <c:pt idx="5512">
                  <c:v>-29.775999999999996</c:v>
                </c:pt>
                <c:pt idx="5513">
                  <c:v>-29.773999999999997</c:v>
                </c:pt>
                <c:pt idx="5514">
                  <c:v>-29.771999999999998</c:v>
                </c:pt>
                <c:pt idx="5515">
                  <c:v>-29.769999999999996</c:v>
                </c:pt>
                <c:pt idx="5516">
                  <c:v>-29.767999999999997</c:v>
                </c:pt>
                <c:pt idx="5517">
                  <c:v>-29.765999999999998</c:v>
                </c:pt>
                <c:pt idx="5518">
                  <c:v>-29.763999999999996</c:v>
                </c:pt>
                <c:pt idx="5519">
                  <c:v>-29.761999999999997</c:v>
                </c:pt>
                <c:pt idx="5520">
                  <c:v>-29.759999999999998</c:v>
                </c:pt>
                <c:pt idx="5521">
                  <c:v>-29.757999999999996</c:v>
                </c:pt>
                <c:pt idx="5522">
                  <c:v>-29.755999999999997</c:v>
                </c:pt>
                <c:pt idx="5523">
                  <c:v>-29.753999999999998</c:v>
                </c:pt>
                <c:pt idx="5524">
                  <c:v>-29.751999999999995</c:v>
                </c:pt>
                <c:pt idx="5525">
                  <c:v>-29.749999999999996</c:v>
                </c:pt>
                <c:pt idx="5526">
                  <c:v>-29.747999999999998</c:v>
                </c:pt>
                <c:pt idx="5527">
                  <c:v>-29.745999999999995</c:v>
                </c:pt>
                <c:pt idx="5528">
                  <c:v>-29.744</c:v>
                </c:pt>
                <c:pt idx="5529">
                  <c:v>-29.741999999999997</c:v>
                </c:pt>
                <c:pt idx="5530">
                  <c:v>-29.739999999999995</c:v>
                </c:pt>
                <c:pt idx="5531">
                  <c:v>-29.738</c:v>
                </c:pt>
                <c:pt idx="5532">
                  <c:v>-29.735999999999997</c:v>
                </c:pt>
                <c:pt idx="5533">
                  <c:v>-29.733999999999995</c:v>
                </c:pt>
                <c:pt idx="5534">
                  <c:v>-29.731999999999999</c:v>
                </c:pt>
                <c:pt idx="5535">
                  <c:v>-29.729999999999997</c:v>
                </c:pt>
                <c:pt idx="5536">
                  <c:v>-29.727999999999998</c:v>
                </c:pt>
                <c:pt idx="5537">
                  <c:v>-29.725999999999999</c:v>
                </c:pt>
                <c:pt idx="5538">
                  <c:v>-29.723999999999997</c:v>
                </c:pt>
                <c:pt idx="5539">
                  <c:v>-29.721999999999998</c:v>
                </c:pt>
                <c:pt idx="5540">
                  <c:v>-29.72</c:v>
                </c:pt>
                <c:pt idx="5541">
                  <c:v>-29.717999999999996</c:v>
                </c:pt>
                <c:pt idx="5542">
                  <c:v>-29.715999999999998</c:v>
                </c:pt>
                <c:pt idx="5543">
                  <c:v>-29.713999999999999</c:v>
                </c:pt>
                <c:pt idx="5544">
                  <c:v>-29.711999999999996</c:v>
                </c:pt>
                <c:pt idx="5545">
                  <c:v>-29.709999999999997</c:v>
                </c:pt>
                <c:pt idx="5546">
                  <c:v>-29.707999999999998</c:v>
                </c:pt>
                <c:pt idx="5547">
                  <c:v>-29.705999999999996</c:v>
                </c:pt>
                <c:pt idx="5548">
                  <c:v>-29.703999999999997</c:v>
                </c:pt>
                <c:pt idx="5549">
                  <c:v>-29.701999999999998</c:v>
                </c:pt>
                <c:pt idx="5550">
                  <c:v>-29.699999999999996</c:v>
                </c:pt>
                <c:pt idx="5551">
                  <c:v>-29.697999999999997</c:v>
                </c:pt>
                <c:pt idx="5552">
                  <c:v>-29.695999999999998</c:v>
                </c:pt>
                <c:pt idx="5553">
                  <c:v>-29.693999999999996</c:v>
                </c:pt>
                <c:pt idx="5554">
                  <c:v>-29.691999999999997</c:v>
                </c:pt>
                <c:pt idx="5555">
                  <c:v>-29.689999999999998</c:v>
                </c:pt>
                <c:pt idx="5556">
                  <c:v>-29.687999999999995</c:v>
                </c:pt>
                <c:pt idx="5557">
                  <c:v>-29.685999999999996</c:v>
                </c:pt>
                <c:pt idx="5558">
                  <c:v>-29.683999999999997</c:v>
                </c:pt>
                <c:pt idx="5559">
                  <c:v>-29.681999999999995</c:v>
                </c:pt>
                <c:pt idx="5560">
                  <c:v>-29.68</c:v>
                </c:pt>
                <c:pt idx="5561">
                  <c:v>-29.677999999999997</c:v>
                </c:pt>
                <c:pt idx="5562">
                  <c:v>-29.675999999999995</c:v>
                </c:pt>
                <c:pt idx="5563">
                  <c:v>-29.673999999999999</c:v>
                </c:pt>
                <c:pt idx="5564">
                  <c:v>-29.671999999999997</c:v>
                </c:pt>
                <c:pt idx="5565">
                  <c:v>-29.669999999999995</c:v>
                </c:pt>
                <c:pt idx="5566">
                  <c:v>-29.667999999999999</c:v>
                </c:pt>
                <c:pt idx="5567">
                  <c:v>-29.665999999999997</c:v>
                </c:pt>
                <c:pt idx="5568">
                  <c:v>-29.663999999999998</c:v>
                </c:pt>
                <c:pt idx="5569">
                  <c:v>-29.661999999999999</c:v>
                </c:pt>
                <c:pt idx="5570">
                  <c:v>-29.659999999999997</c:v>
                </c:pt>
                <c:pt idx="5571">
                  <c:v>-29.657999999999998</c:v>
                </c:pt>
                <c:pt idx="5572">
                  <c:v>-29.655999999999999</c:v>
                </c:pt>
                <c:pt idx="5573">
                  <c:v>-29.653999999999996</c:v>
                </c:pt>
                <c:pt idx="5574">
                  <c:v>-29.651999999999997</c:v>
                </c:pt>
                <c:pt idx="5575">
                  <c:v>-29.65</c:v>
                </c:pt>
                <c:pt idx="5576">
                  <c:v>-29.647999999999996</c:v>
                </c:pt>
                <c:pt idx="5577">
                  <c:v>-29.645999999999997</c:v>
                </c:pt>
                <c:pt idx="5578">
                  <c:v>-29.643999999999998</c:v>
                </c:pt>
                <c:pt idx="5579">
                  <c:v>-29.641999999999996</c:v>
                </c:pt>
                <c:pt idx="5580">
                  <c:v>-29.639999999999997</c:v>
                </c:pt>
                <c:pt idx="5581">
                  <c:v>-29.637999999999998</c:v>
                </c:pt>
                <c:pt idx="5582">
                  <c:v>-29.635999999999996</c:v>
                </c:pt>
                <c:pt idx="5583">
                  <c:v>-29.633999999999997</c:v>
                </c:pt>
                <c:pt idx="5584">
                  <c:v>-29.631999999999998</c:v>
                </c:pt>
                <c:pt idx="5585">
                  <c:v>-29.629999999999995</c:v>
                </c:pt>
                <c:pt idx="5586">
                  <c:v>-29.627999999999997</c:v>
                </c:pt>
                <c:pt idx="5587">
                  <c:v>-29.625999999999998</c:v>
                </c:pt>
                <c:pt idx="5588">
                  <c:v>-29.623999999999995</c:v>
                </c:pt>
                <c:pt idx="5589">
                  <c:v>-29.621999999999996</c:v>
                </c:pt>
                <c:pt idx="5590">
                  <c:v>-29.619999999999997</c:v>
                </c:pt>
                <c:pt idx="5591">
                  <c:v>-29.617999999999995</c:v>
                </c:pt>
                <c:pt idx="5592">
                  <c:v>-29.616</c:v>
                </c:pt>
                <c:pt idx="5593">
                  <c:v>-29.613999999999997</c:v>
                </c:pt>
                <c:pt idx="5594">
                  <c:v>-29.611999999999995</c:v>
                </c:pt>
                <c:pt idx="5595">
                  <c:v>-29.61</c:v>
                </c:pt>
                <c:pt idx="5596">
                  <c:v>-29.607999999999997</c:v>
                </c:pt>
                <c:pt idx="5597">
                  <c:v>-29.605999999999995</c:v>
                </c:pt>
                <c:pt idx="5598">
                  <c:v>-29.603999999999999</c:v>
                </c:pt>
                <c:pt idx="5599">
                  <c:v>-29.601999999999997</c:v>
                </c:pt>
                <c:pt idx="5600">
                  <c:v>-29.599999999999998</c:v>
                </c:pt>
                <c:pt idx="5601">
                  <c:v>-29.597999999999999</c:v>
                </c:pt>
                <c:pt idx="5602">
                  <c:v>-29.595999999999997</c:v>
                </c:pt>
                <c:pt idx="5603">
                  <c:v>-29.593999999999998</c:v>
                </c:pt>
                <c:pt idx="5604">
                  <c:v>-29.591999999999999</c:v>
                </c:pt>
                <c:pt idx="5605">
                  <c:v>-29.589999999999996</c:v>
                </c:pt>
                <c:pt idx="5606">
                  <c:v>-29.587999999999997</c:v>
                </c:pt>
                <c:pt idx="5607">
                  <c:v>-29.585999999999999</c:v>
                </c:pt>
                <c:pt idx="5608">
                  <c:v>-29.583999999999996</c:v>
                </c:pt>
                <c:pt idx="5609">
                  <c:v>-29.581999999999997</c:v>
                </c:pt>
                <c:pt idx="5610">
                  <c:v>-29.58</c:v>
                </c:pt>
                <c:pt idx="5611">
                  <c:v>-29.577999999999996</c:v>
                </c:pt>
                <c:pt idx="5612">
                  <c:v>-29.575999999999997</c:v>
                </c:pt>
                <c:pt idx="5613">
                  <c:v>-29.573999999999998</c:v>
                </c:pt>
                <c:pt idx="5614">
                  <c:v>-29.571999999999996</c:v>
                </c:pt>
                <c:pt idx="5615">
                  <c:v>-29.569999999999997</c:v>
                </c:pt>
                <c:pt idx="5616">
                  <c:v>-29.567999999999998</c:v>
                </c:pt>
                <c:pt idx="5617">
                  <c:v>-29.565999999999995</c:v>
                </c:pt>
                <c:pt idx="5618">
                  <c:v>-29.563999999999997</c:v>
                </c:pt>
                <c:pt idx="5619">
                  <c:v>-29.561999999999998</c:v>
                </c:pt>
                <c:pt idx="5620">
                  <c:v>-29.559999999999995</c:v>
                </c:pt>
                <c:pt idx="5621">
                  <c:v>-29.557999999999996</c:v>
                </c:pt>
                <c:pt idx="5622">
                  <c:v>-29.555999999999997</c:v>
                </c:pt>
                <c:pt idx="5623">
                  <c:v>-29.553999999999995</c:v>
                </c:pt>
                <c:pt idx="5624">
                  <c:v>-29.552</c:v>
                </c:pt>
                <c:pt idx="5625">
                  <c:v>-29.549999999999997</c:v>
                </c:pt>
                <c:pt idx="5626">
                  <c:v>-29.547999999999995</c:v>
                </c:pt>
                <c:pt idx="5627">
                  <c:v>-29.545999999999999</c:v>
                </c:pt>
                <c:pt idx="5628">
                  <c:v>-29.543999999999997</c:v>
                </c:pt>
                <c:pt idx="5629">
                  <c:v>-29.541999999999998</c:v>
                </c:pt>
                <c:pt idx="5630">
                  <c:v>-29.54</c:v>
                </c:pt>
                <c:pt idx="5631">
                  <c:v>-29.537999999999997</c:v>
                </c:pt>
                <c:pt idx="5632">
                  <c:v>-29.535999999999998</c:v>
                </c:pt>
                <c:pt idx="5633">
                  <c:v>-29.533999999999999</c:v>
                </c:pt>
                <c:pt idx="5634">
                  <c:v>-29.531999999999996</c:v>
                </c:pt>
                <c:pt idx="5635">
                  <c:v>-29.529999999999998</c:v>
                </c:pt>
                <c:pt idx="5636">
                  <c:v>-29.527999999999999</c:v>
                </c:pt>
                <c:pt idx="5637">
                  <c:v>-29.525999999999996</c:v>
                </c:pt>
                <c:pt idx="5638">
                  <c:v>-29.523999999999997</c:v>
                </c:pt>
                <c:pt idx="5639">
                  <c:v>-29.521999999999998</c:v>
                </c:pt>
                <c:pt idx="5640">
                  <c:v>-29.519999999999996</c:v>
                </c:pt>
                <c:pt idx="5641">
                  <c:v>-29.517999999999997</c:v>
                </c:pt>
                <c:pt idx="5642">
                  <c:v>-29.515999999999998</c:v>
                </c:pt>
                <c:pt idx="5643">
                  <c:v>-29.513999999999996</c:v>
                </c:pt>
                <c:pt idx="5644">
                  <c:v>-29.511999999999997</c:v>
                </c:pt>
                <c:pt idx="5645">
                  <c:v>-29.509999999999998</c:v>
                </c:pt>
                <c:pt idx="5646">
                  <c:v>-29.507999999999996</c:v>
                </c:pt>
                <c:pt idx="5647">
                  <c:v>-29.505999999999997</c:v>
                </c:pt>
                <c:pt idx="5648">
                  <c:v>-29.503999999999998</c:v>
                </c:pt>
                <c:pt idx="5649">
                  <c:v>-29.501999999999995</c:v>
                </c:pt>
                <c:pt idx="5650">
                  <c:v>-29.499999999999996</c:v>
                </c:pt>
                <c:pt idx="5651">
                  <c:v>-29.497999999999998</c:v>
                </c:pt>
                <c:pt idx="5652">
                  <c:v>-29.495999999999995</c:v>
                </c:pt>
                <c:pt idx="5653">
                  <c:v>-29.494</c:v>
                </c:pt>
                <c:pt idx="5654">
                  <c:v>-29.491999999999997</c:v>
                </c:pt>
                <c:pt idx="5655">
                  <c:v>-29.489999999999995</c:v>
                </c:pt>
                <c:pt idx="5656">
                  <c:v>-29.488</c:v>
                </c:pt>
                <c:pt idx="5657">
                  <c:v>-29.485999999999997</c:v>
                </c:pt>
                <c:pt idx="5658">
                  <c:v>-29.483999999999995</c:v>
                </c:pt>
                <c:pt idx="5659">
                  <c:v>-29.481999999999999</c:v>
                </c:pt>
                <c:pt idx="5660">
                  <c:v>-29.479999999999997</c:v>
                </c:pt>
                <c:pt idx="5661">
                  <c:v>-29.477999999999998</c:v>
                </c:pt>
                <c:pt idx="5662">
                  <c:v>-29.475999999999999</c:v>
                </c:pt>
                <c:pt idx="5663">
                  <c:v>-29.473999999999997</c:v>
                </c:pt>
                <c:pt idx="5664">
                  <c:v>-29.471999999999998</c:v>
                </c:pt>
                <c:pt idx="5665">
                  <c:v>-29.47</c:v>
                </c:pt>
                <c:pt idx="5666">
                  <c:v>-29.467999999999996</c:v>
                </c:pt>
                <c:pt idx="5667">
                  <c:v>-29.465999999999998</c:v>
                </c:pt>
                <c:pt idx="5668">
                  <c:v>-29.463999999999999</c:v>
                </c:pt>
                <c:pt idx="5669">
                  <c:v>-29.461999999999996</c:v>
                </c:pt>
                <c:pt idx="5670">
                  <c:v>-29.459999999999997</c:v>
                </c:pt>
                <c:pt idx="5671">
                  <c:v>-29.457999999999998</c:v>
                </c:pt>
                <c:pt idx="5672">
                  <c:v>-29.455999999999996</c:v>
                </c:pt>
                <c:pt idx="5673">
                  <c:v>-29.453999999999997</c:v>
                </c:pt>
                <c:pt idx="5674">
                  <c:v>-29.451999999999998</c:v>
                </c:pt>
                <c:pt idx="5675">
                  <c:v>-29.449999999999996</c:v>
                </c:pt>
                <c:pt idx="5676">
                  <c:v>-29.447999999999997</c:v>
                </c:pt>
                <c:pt idx="5677">
                  <c:v>-29.445999999999998</c:v>
                </c:pt>
                <c:pt idx="5678">
                  <c:v>-29.443999999999996</c:v>
                </c:pt>
                <c:pt idx="5679">
                  <c:v>-29.441999999999997</c:v>
                </c:pt>
                <c:pt idx="5680">
                  <c:v>-29.439999999999998</c:v>
                </c:pt>
                <c:pt idx="5681">
                  <c:v>-29.437999999999995</c:v>
                </c:pt>
                <c:pt idx="5682">
                  <c:v>-29.435999999999996</c:v>
                </c:pt>
                <c:pt idx="5683">
                  <c:v>-29.433999999999997</c:v>
                </c:pt>
                <c:pt idx="5684">
                  <c:v>-29.431999999999995</c:v>
                </c:pt>
                <c:pt idx="5685">
                  <c:v>-29.43</c:v>
                </c:pt>
                <c:pt idx="5686">
                  <c:v>-29.427999999999997</c:v>
                </c:pt>
                <c:pt idx="5687">
                  <c:v>-29.425999999999995</c:v>
                </c:pt>
                <c:pt idx="5688">
                  <c:v>-29.423999999999999</c:v>
                </c:pt>
                <c:pt idx="5689">
                  <c:v>-29.421999999999997</c:v>
                </c:pt>
                <c:pt idx="5690">
                  <c:v>-29.419999999999995</c:v>
                </c:pt>
                <c:pt idx="5691">
                  <c:v>-29.417999999999999</c:v>
                </c:pt>
                <c:pt idx="5692">
                  <c:v>-29.415999999999997</c:v>
                </c:pt>
                <c:pt idx="5693">
                  <c:v>-29.413999999999998</c:v>
                </c:pt>
                <c:pt idx="5694">
                  <c:v>-29.411999999999999</c:v>
                </c:pt>
                <c:pt idx="5695">
                  <c:v>-29.409999999999997</c:v>
                </c:pt>
                <c:pt idx="5696">
                  <c:v>-29.407999999999998</c:v>
                </c:pt>
                <c:pt idx="5697">
                  <c:v>-29.405999999999999</c:v>
                </c:pt>
                <c:pt idx="5698">
                  <c:v>-29.403999999999996</c:v>
                </c:pt>
                <c:pt idx="5699">
                  <c:v>-29.401999999999997</c:v>
                </c:pt>
                <c:pt idx="5700">
                  <c:v>-29.4</c:v>
                </c:pt>
                <c:pt idx="5701">
                  <c:v>-29.397999999999996</c:v>
                </c:pt>
                <c:pt idx="5702">
                  <c:v>-29.395999999999997</c:v>
                </c:pt>
                <c:pt idx="5703">
                  <c:v>-29.393999999999998</c:v>
                </c:pt>
                <c:pt idx="5704">
                  <c:v>-29.391999999999996</c:v>
                </c:pt>
                <c:pt idx="5705">
                  <c:v>-29.389999999999997</c:v>
                </c:pt>
                <c:pt idx="5706">
                  <c:v>-29.387999999999998</c:v>
                </c:pt>
                <c:pt idx="5707">
                  <c:v>-29.385999999999996</c:v>
                </c:pt>
                <c:pt idx="5708">
                  <c:v>-29.383999999999997</c:v>
                </c:pt>
                <c:pt idx="5709">
                  <c:v>-29.381999999999998</c:v>
                </c:pt>
                <c:pt idx="5710">
                  <c:v>-29.379999999999995</c:v>
                </c:pt>
                <c:pt idx="5711">
                  <c:v>-29.377999999999997</c:v>
                </c:pt>
                <c:pt idx="5712">
                  <c:v>-29.375999999999998</c:v>
                </c:pt>
                <c:pt idx="5713">
                  <c:v>-29.373999999999995</c:v>
                </c:pt>
                <c:pt idx="5714">
                  <c:v>-29.371999999999996</c:v>
                </c:pt>
                <c:pt idx="5715">
                  <c:v>-29.369999999999997</c:v>
                </c:pt>
                <c:pt idx="5716">
                  <c:v>-29.367999999999995</c:v>
                </c:pt>
                <c:pt idx="5717">
                  <c:v>-29.366</c:v>
                </c:pt>
                <c:pt idx="5718">
                  <c:v>-29.363999999999997</c:v>
                </c:pt>
                <c:pt idx="5719">
                  <c:v>-29.361999999999995</c:v>
                </c:pt>
                <c:pt idx="5720">
                  <c:v>-29.36</c:v>
                </c:pt>
                <c:pt idx="5721">
                  <c:v>-29.357999999999997</c:v>
                </c:pt>
                <c:pt idx="5722">
                  <c:v>-29.355999999999995</c:v>
                </c:pt>
                <c:pt idx="5723">
                  <c:v>-29.353999999999999</c:v>
                </c:pt>
                <c:pt idx="5724">
                  <c:v>-29.351999999999997</c:v>
                </c:pt>
                <c:pt idx="5725">
                  <c:v>-29.349999999999998</c:v>
                </c:pt>
                <c:pt idx="5726">
                  <c:v>-29.347999999999999</c:v>
                </c:pt>
                <c:pt idx="5727">
                  <c:v>-29.345999999999997</c:v>
                </c:pt>
                <c:pt idx="5728">
                  <c:v>-29.343999999999998</c:v>
                </c:pt>
                <c:pt idx="5729">
                  <c:v>-29.341999999999999</c:v>
                </c:pt>
                <c:pt idx="5730">
                  <c:v>-29.339999999999996</c:v>
                </c:pt>
                <c:pt idx="5731">
                  <c:v>-29.337999999999997</c:v>
                </c:pt>
                <c:pt idx="5732">
                  <c:v>-29.335999999999999</c:v>
                </c:pt>
                <c:pt idx="5733">
                  <c:v>-29.333999999999996</c:v>
                </c:pt>
                <c:pt idx="5734">
                  <c:v>-29.331999999999997</c:v>
                </c:pt>
                <c:pt idx="5735">
                  <c:v>-29.33</c:v>
                </c:pt>
                <c:pt idx="5736">
                  <c:v>-29.327999999999996</c:v>
                </c:pt>
                <c:pt idx="5737">
                  <c:v>-29.325999999999997</c:v>
                </c:pt>
                <c:pt idx="5738">
                  <c:v>-29.323999999999998</c:v>
                </c:pt>
                <c:pt idx="5739">
                  <c:v>-29.321999999999996</c:v>
                </c:pt>
                <c:pt idx="5740">
                  <c:v>-29.319999999999997</c:v>
                </c:pt>
                <c:pt idx="5741">
                  <c:v>-29.317999999999998</c:v>
                </c:pt>
                <c:pt idx="5742">
                  <c:v>-29.315999999999995</c:v>
                </c:pt>
                <c:pt idx="5743">
                  <c:v>-29.313999999999997</c:v>
                </c:pt>
                <c:pt idx="5744">
                  <c:v>-29.311999999999998</c:v>
                </c:pt>
                <c:pt idx="5745">
                  <c:v>-29.309999999999995</c:v>
                </c:pt>
                <c:pt idx="5746">
                  <c:v>-29.307999999999996</c:v>
                </c:pt>
                <c:pt idx="5747">
                  <c:v>-29.305999999999997</c:v>
                </c:pt>
                <c:pt idx="5748">
                  <c:v>-29.303999999999995</c:v>
                </c:pt>
                <c:pt idx="5749">
                  <c:v>-29.302</c:v>
                </c:pt>
                <c:pt idx="5750">
                  <c:v>-29.299999999999997</c:v>
                </c:pt>
                <c:pt idx="5751">
                  <c:v>-29.297999999999995</c:v>
                </c:pt>
                <c:pt idx="5752">
                  <c:v>-29.295999999999999</c:v>
                </c:pt>
                <c:pt idx="5753">
                  <c:v>-29.293999999999997</c:v>
                </c:pt>
                <c:pt idx="5754">
                  <c:v>-29.291999999999998</c:v>
                </c:pt>
                <c:pt idx="5755">
                  <c:v>-29.29</c:v>
                </c:pt>
                <c:pt idx="5756">
                  <c:v>-29.287999999999997</c:v>
                </c:pt>
                <c:pt idx="5757">
                  <c:v>-29.285999999999998</c:v>
                </c:pt>
                <c:pt idx="5758">
                  <c:v>-29.283999999999999</c:v>
                </c:pt>
                <c:pt idx="5759">
                  <c:v>-29.281999999999996</c:v>
                </c:pt>
                <c:pt idx="5760">
                  <c:v>-29.279999999999998</c:v>
                </c:pt>
                <c:pt idx="5761">
                  <c:v>-29.277999999999999</c:v>
                </c:pt>
                <c:pt idx="5762">
                  <c:v>-29.275999999999996</c:v>
                </c:pt>
                <c:pt idx="5763">
                  <c:v>-29.273999999999997</c:v>
                </c:pt>
                <c:pt idx="5764">
                  <c:v>-29.271999999999998</c:v>
                </c:pt>
                <c:pt idx="5765">
                  <c:v>-29.269999999999996</c:v>
                </c:pt>
                <c:pt idx="5766">
                  <c:v>-29.267999999999997</c:v>
                </c:pt>
                <c:pt idx="5767">
                  <c:v>-29.265999999999998</c:v>
                </c:pt>
                <c:pt idx="5768">
                  <c:v>-29.263999999999996</c:v>
                </c:pt>
                <c:pt idx="5769">
                  <c:v>-29.261999999999997</c:v>
                </c:pt>
                <c:pt idx="5770">
                  <c:v>-29.259999999999998</c:v>
                </c:pt>
                <c:pt idx="5771">
                  <c:v>-29.257999999999996</c:v>
                </c:pt>
                <c:pt idx="5772">
                  <c:v>-29.255999999999997</c:v>
                </c:pt>
                <c:pt idx="5773">
                  <c:v>-29.253999999999998</c:v>
                </c:pt>
                <c:pt idx="5774">
                  <c:v>-29.251999999999995</c:v>
                </c:pt>
                <c:pt idx="5775">
                  <c:v>-29.249999999999996</c:v>
                </c:pt>
                <c:pt idx="5776">
                  <c:v>-29.247999999999998</c:v>
                </c:pt>
                <c:pt idx="5777">
                  <c:v>-29.245999999999995</c:v>
                </c:pt>
                <c:pt idx="5778">
                  <c:v>-29.244</c:v>
                </c:pt>
                <c:pt idx="5779">
                  <c:v>-29.241999999999997</c:v>
                </c:pt>
                <c:pt idx="5780">
                  <c:v>-29.239999999999995</c:v>
                </c:pt>
                <c:pt idx="5781">
                  <c:v>-29.238</c:v>
                </c:pt>
                <c:pt idx="5782">
                  <c:v>-29.235999999999997</c:v>
                </c:pt>
                <c:pt idx="5783">
                  <c:v>-29.233999999999995</c:v>
                </c:pt>
                <c:pt idx="5784">
                  <c:v>-29.231999999999999</c:v>
                </c:pt>
                <c:pt idx="5785">
                  <c:v>-29.229999999999997</c:v>
                </c:pt>
                <c:pt idx="5786">
                  <c:v>-29.227999999999998</c:v>
                </c:pt>
                <c:pt idx="5787">
                  <c:v>-29.225999999999999</c:v>
                </c:pt>
                <c:pt idx="5788">
                  <c:v>-29.223999999999997</c:v>
                </c:pt>
                <c:pt idx="5789">
                  <c:v>-29.221999999999998</c:v>
                </c:pt>
                <c:pt idx="5790">
                  <c:v>-29.22</c:v>
                </c:pt>
                <c:pt idx="5791">
                  <c:v>-29.217999999999996</c:v>
                </c:pt>
                <c:pt idx="5792">
                  <c:v>-29.215999999999998</c:v>
                </c:pt>
                <c:pt idx="5793">
                  <c:v>-29.213999999999999</c:v>
                </c:pt>
                <c:pt idx="5794">
                  <c:v>-29.211999999999996</c:v>
                </c:pt>
                <c:pt idx="5795">
                  <c:v>-29.209999999999997</c:v>
                </c:pt>
                <c:pt idx="5796">
                  <c:v>-29.207999999999998</c:v>
                </c:pt>
                <c:pt idx="5797">
                  <c:v>-29.205999999999996</c:v>
                </c:pt>
                <c:pt idx="5798">
                  <c:v>-29.203999999999997</c:v>
                </c:pt>
                <c:pt idx="5799">
                  <c:v>-29.201999999999998</c:v>
                </c:pt>
                <c:pt idx="5800">
                  <c:v>-29.199999999999996</c:v>
                </c:pt>
                <c:pt idx="5801">
                  <c:v>-29.197999999999997</c:v>
                </c:pt>
                <c:pt idx="5802">
                  <c:v>-29.195999999999998</c:v>
                </c:pt>
                <c:pt idx="5803">
                  <c:v>-29.193999999999996</c:v>
                </c:pt>
                <c:pt idx="5804">
                  <c:v>-29.191999999999997</c:v>
                </c:pt>
                <c:pt idx="5805">
                  <c:v>-29.189999999999998</c:v>
                </c:pt>
                <c:pt idx="5806">
                  <c:v>-29.187999999999995</c:v>
                </c:pt>
                <c:pt idx="5807">
                  <c:v>-29.185999999999996</c:v>
                </c:pt>
                <c:pt idx="5808">
                  <c:v>-29.183999999999997</c:v>
                </c:pt>
                <c:pt idx="5809">
                  <c:v>-29.181999999999995</c:v>
                </c:pt>
                <c:pt idx="5810">
                  <c:v>-29.18</c:v>
                </c:pt>
                <c:pt idx="5811">
                  <c:v>-29.177999999999997</c:v>
                </c:pt>
                <c:pt idx="5812">
                  <c:v>-29.175999999999995</c:v>
                </c:pt>
                <c:pt idx="5813">
                  <c:v>-29.173999999999999</c:v>
                </c:pt>
                <c:pt idx="5814">
                  <c:v>-29.171999999999997</c:v>
                </c:pt>
                <c:pt idx="5815">
                  <c:v>-29.169999999999995</c:v>
                </c:pt>
                <c:pt idx="5816">
                  <c:v>-29.167999999999999</c:v>
                </c:pt>
                <c:pt idx="5817">
                  <c:v>-29.165999999999997</c:v>
                </c:pt>
                <c:pt idx="5818">
                  <c:v>-29.163999999999998</c:v>
                </c:pt>
                <c:pt idx="5819">
                  <c:v>-29.161999999999999</c:v>
                </c:pt>
                <c:pt idx="5820">
                  <c:v>-29.159999999999997</c:v>
                </c:pt>
                <c:pt idx="5821">
                  <c:v>-29.157999999999998</c:v>
                </c:pt>
                <c:pt idx="5822">
                  <c:v>-29.155999999999999</c:v>
                </c:pt>
                <c:pt idx="5823">
                  <c:v>-29.153999999999996</c:v>
                </c:pt>
                <c:pt idx="5824">
                  <c:v>-29.151999999999997</c:v>
                </c:pt>
                <c:pt idx="5825">
                  <c:v>-29.15</c:v>
                </c:pt>
                <c:pt idx="5826">
                  <c:v>-29.147999999999996</c:v>
                </c:pt>
                <c:pt idx="5827">
                  <c:v>-29.145999999999997</c:v>
                </c:pt>
                <c:pt idx="5828">
                  <c:v>-29.143999999999998</c:v>
                </c:pt>
                <c:pt idx="5829">
                  <c:v>-29.141999999999996</c:v>
                </c:pt>
                <c:pt idx="5830">
                  <c:v>-29.139999999999997</c:v>
                </c:pt>
                <c:pt idx="5831">
                  <c:v>-29.137999999999998</c:v>
                </c:pt>
                <c:pt idx="5832">
                  <c:v>-29.135999999999996</c:v>
                </c:pt>
                <c:pt idx="5833">
                  <c:v>-29.133999999999997</c:v>
                </c:pt>
                <c:pt idx="5834">
                  <c:v>-29.131999999999998</c:v>
                </c:pt>
                <c:pt idx="5835">
                  <c:v>-29.129999999999995</c:v>
                </c:pt>
                <c:pt idx="5836">
                  <c:v>-29.127999999999997</c:v>
                </c:pt>
                <c:pt idx="5837">
                  <c:v>-29.125999999999998</c:v>
                </c:pt>
                <c:pt idx="5838">
                  <c:v>-29.123999999999995</c:v>
                </c:pt>
                <c:pt idx="5839">
                  <c:v>-29.121999999999996</c:v>
                </c:pt>
                <c:pt idx="5840">
                  <c:v>-29.119999999999997</c:v>
                </c:pt>
                <c:pt idx="5841">
                  <c:v>-29.117999999999995</c:v>
                </c:pt>
                <c:pt idx="5842">
                  <c:v>-29.116</c:v>
                </c:pt>
                <c:pt idx="5843">
                  <c:v>-29.113999999999997</c:v>
                </c:pt>
                <c:pt idx="5844">
                  <c:v>-29.111999999999995</c:v>
                </c:pt>
                <c:pt idx="5845">
                  <c:v>-29.11</c:v>
                </c:pt>
                <c:pt idx="5846">
                  <c:v>-29.107999999999997</c:v>
                </c:pt>
                <c:pt idx="5847">
                  <c:v>-29.105999999999995</c:v>
                </c:pt>
                <c:pt idx="5848">
                  <c:v>-29.103999999999999</c:v>
                </c:pt>
                <c:pt idx="5849">
                  <c:v>-29.101999999999997</c:v>
                </c:pt>
                <c:pt idx="5850">
                  <c:v>-29.099999999999998</c:v>
                </c:pt>
                <c:pt idx="5851">
                  <c:v>-29.097999999999999</c:v>
                </c:pt>
                <c:pt idx="5852">
                  <c:v>-29.095999999999997</c:v>
                </c:pt>
                <c:pt idx="5853">
                  <c:v>-29.093999999999998</c:v>
                </c:pt>
                <c:pt idx="5854">
                  <c:v>-29.091999999999999</c:v>
                </c:pt>
                <c:pt idx="5855">
                  <c:v>-29.089999999999996</c:v>
                </c:pt>
                <c:pt idx="5856">
                  <c:v>-29.087999999999997</c:v>
                </c:pt>
                <c:pt idx="5857">
                  <c:v>-29.085999999999999</c:v>
                </c:pt>
                <c:pt idx="5858">
                  <c:v>-29.083999999999996</c:v>
                </c:pt>
                <c:pt idx="5859">
                  <c:v>-29.081999999999997</c:v>
                </c:pt>
                <c:pt idx="5860">
                  <c:v>-29.08</c:v>
                </c:pt>
                <c:pt idx="5861">
                  <c:v>-29.077999999999996</c:v>
                </c:pt>
                <c:pt idx="5862">
                  <c:v>-29.075999999999997</c:v>
                </c:pt>
                <c:pt idx="5863">
                  <c:v>-29.073999999999998</c:v>
                </c:pt>
                <c:pt idx="5864">
                  <c:v>-29.071999999999996</c:v>
                </c:pt>
                <c:pt idx="5865">
                  <c:v>-29.069999999999997</c:v>
                </c:pt>
                <c:pt idx="5866">
                  <c:v>-29.067999999999998</c:v>
                </c:pt>
                <c:pt idx="5867">
                  <c:v>-29.065999999999995</c:v>
                </c:pt>
                <c:pt idx="5868">
                  <c:v>-29.063999999999997</c:v>
                </c:pt>
                <c:pt idx="5869">
                  <c:v>-29.061999999999998</c:v>
                </c:pt>
                <c:pt idx="5870">
                  <c:v>-29.059999999999995</c:v>
                </c:pt>
                <c:pt idx="5871">
                  <c:v>-29.057999999999996</c:v>
                </c:pt>
                <c:pt idx="5872">
                  <c:v>-29.055999999999997</c:v>
                </c:pt>
                <c:pt idx="5873">
                  <c:v>-29.053999999999995</c:v>
                </c:pt>
                <c:pt idx="5874">
                  <c:v>-29.052</c:v>
                </c:pt>
                <c:pt idx="5875">
                  <c:v>-29.049999999999997</c:v>
                </c:pt>
                <c:pt idx="5876">
                  <c:v>-29.047999999999995</c:v>
                </c:pt>
                <c:pt idx="5877">
                  <c:v>-29.045999999999999</c:v>
                </c:pt>
                <c:pt idx="5878">
                  <c:v>-29.043999999999997</c:v>
                </c:pt>
                <c:pt idx="5879">
                  <c:v>-29.041999999999998</c:v>
                </c:pt>
                <c:pt idx="5880">
                  <c:v>-29.04</c:v>
                </c:pt>
                <c:pt idx="5881">
                  <c:v>-29.037999999999997</c:v>
                </c:pt>
                <c:pt idx="5882">
                  <c:v>-29.035999999999998</c:v>
                </c:pt>
                <c:pt idx="5883">
                  <c:v>-29.033999999999999</c:v>
                </c:pt>
                <c:pt idx="5884">
                  <c:v>-29.031999999999996</c:v>
                </c:pt>
                <c:pt idx="5885">
                  <c:v>-29.029999999999998</c:v>
                </c:pt>
                <c:pt idx="5886">
                  <c:v>-29.027999999999999</c:v>
                </c:pt>
                <c:pt idx="5887">
                  <c:v>-29.025999999999996</c:v>
                </c:pt>
                <c:pt idx="5888">
                  <c:v>-29.023999999999997</c:v>
                </c:pt>
                <c:pt idx="5889">
                  <c:v>-29.021999999999998</c:v>
                </c:pt>
                <c:pt idx="5890">
                  <c:v>-29.019999999999996</c:v>
                </c:pt>
                <c:pt idx="5891">
                  <c:v>-29.017999999999997</c:v>
                </c:pt>
                <c:pt idx="5892">
                  <c:v>-29.015999999999998</c:v>
                </c:pt>
                <c:pt idx="5893">
                  <c:v>-29.013999999999996</c:v>
                </c:pt>
                <c:pt idx="5894">
                  <c:v>-29.011999999999997</c:v>
                </c:pt>
                <c:pt idx="5895">
                  <c:v>-29.009999999999998</c:v>
                </c:pt>
                <c:pt idx="5896">
                  <c:v>-29.007999999999996</c:v>
                </c:pt>
                <c:pt idx="5897">
                  <c:v>-29.005999999999997</c:v>
                </c:pt>
                <c:pt idx="5898">
                  <c:v>-29.003999999999998</c:v>
                </c:pt>
                <c:pt idx="5899">
                  <c:v>-29.001999999999995</c:v>
                </c:pt>
                <c:pt idx="5900">
                  <c:v>-28.999999999999996</c:v>
                </c:pt>
                <c:pt idx="5901">
                  <c:v>-28.997999999999998</c:v>
                </c:pt>
                <c:pt idx="5902">
                  <c:v>-28.995999999999995</c:v>
                </c:pt>
                <c:pt idx="5903">
                  <c:v>-28.994</c:v>
                </c:pt>
                <c:pt idx="5904">
                  <c:v>-28.991999999999997</c:v>
                </c:pt>
                <c:pt idx="5905">
                  <c:v>-28.989999999999995</c:v>
                </c:pt>
                <c:pt idx="5906">
                  <c:v>-28.988</c:v>
                </c:pt>
                <c:pt idx="5907">
                  <c:v>-28.985999999999997</c:v>
                </c:pt>
                <c:pt idx="5908">
                  <c:v>-28.983999999999995</c:v>
                </c:pt>
                <c:pt idx="5909">
                  <c:v>-28.981999999999999</c:v>
                </c:pt>
                <c:pt idx="5910">
                  <c:v>-28.979999999999997</c:v>
                </c:pt>
                <c:pt idx="5911">
                  <c:v>-28.977999999999998</c:v>
                </c:pt>
                <c:pt idx="5912">
                  <c:v>-28.975999999999999</c:v>
                </c:pt>
                <c:pt idx="5913">
                  <c:v>-28.973999999999997</c:v>
                </c:pt>
                <c:pt idx="5914">
                  <c:v>-28.971999999999998</c:v>
                </c:pt>
                <c:pt idx="5915">
                  <c:v>-28.97</c:v>
                </c:pt>
                <c:pt idx="5916">
                  <c:v>-28.967999999999996</c:v>
                </c:pt>
                <c:pt idx="5917">
                  <c:v>-28.965999999999998</c:v>
                </c:pt>
                <c:pt idx="5918">
                  <c:v>-28.963999999999999</c:v>
                </c:pt>
                <c:pt idx="5919">
                  <c:v>-28.961999999999996</c:v>
                </c:pt>
                <c:pt idx="5920">
                  <c:v>-28.959999999999997</c:v>
                </c:pt>
                <c:pt idx="5921">
                  <c:v>-28.957999999999998</c:v>
                </c:pt>
                <c:pt idx="5922">
                  <c:v>-28.955999999999996</c:v>
                </c:pt>
                <c:pt idx="5923">
                  <c:v>-28.953999999999997</c:v>
                </c:pt>
                <c:pt idx="5924">
                  <c:v>-28.951999999999998</c:v>
                </c:pt>
                <c:pt idx="5925">
                  <c:v>-28.949999999999996</c:v>
                </c:pt>
                <c:pt idx="5926">
                  <c:v>-28.947999999999997</c:v>
                </c:pt>
                <c:pt idx="5927">
                  <c:v>-28.945999999999998</c:v>
                </c:pt>
                <c:pt idx="5928">
                  <c:v>-28.943999999999996</c:v>
                </c:pt>
                <c:pt idx="5929">
                  <c:v>-28.941999999999997</c:v>
                </c:pt>
                <c:pt idx="5930">
                  <c:v>-28.939999999999998</c:v>
                </c:pt>
                <c:pt idx="5931">
                  <c:v>-28.937999999999995</c:v>
                </c:pt>
                <c:pt idx="5932">
                  <c:v>-28.935999999999996</c:v>
                </c:pt>
                <c:pt idx="5933">
                  <c:v>-28.933999999999997</c:v>
                </c:pt>
                <c:pt idx="5934">
                  <c:v>-28.931999999999995</c:v>
                </c:pt>
                <c:pt idx="5935">
                  <c:v>-28.93</c:v>
                </c:pt>
                <c:pt idx="5936">
                  <c:v>-28.927999999999997</c:v>
                </c:pt>
                <c:pt idx="5937">
                  <c:v>-28.925999999999995</c:v>
                </c:pt>
                <c:pt idx="5938">
                  <c:v>-28.923999999999999</c:v>
                </c:pt>
                <c:pt idx="5939">
                  <c:v>-28.921999999999997</c:v>
                </c:pt>
                <c:pt idx="5940">
                  <c:v>-28.919999999999995</c:v>
                </c:pt>
                <c:pt idx="5941">
                  <c:v>-28.917999999999999</c:v>
                </c:pt>
                <c:pt idx="5942">
                  <c:v>-28.915999999999997</c:v>
                </c:pt>
                <c:pt idx="5943">
                  <c:v>-28.913999999999998</c:v>
                </c:pt>
                <c:pt idx="5944">
                  <c:v>-28.911999999999999</c:v>
                </c:pt>
                <c:pt idx="5945">
                  <c:v>-28.909999999999997</c:v>
                </c:pt>
                <c:pt idx="5946">
                  <c:v>-28.907999999999998</c:v>
                </c:pt>
                <c:pt idx="5947">
                  <c:v>-28.905999999999999</c:v>
                </c:pt>
                <c:pt idx="5948">
                  <c:v>-28.903999999999996</c:v>
                </c:pt>
                <c:pt idx="5949">
                  <c:v>-28.901999999999997</c:v>
                </c:pt>
                <c:pt idx="5950">
                  <c:v>-28.9</c:v>
                </c:pt>
                <c:pt idx="5951">
                  <c:v>-28.897999999999996</c:v>
                </c:pt>
                <c:pt idx="5952">
                  <c:v>-28.895999999999997</c:v>
                </c:pt>
                <c:pt idx="5953">
                  <c:v>-28.893999999999998</c:v>
                </c:pt>
                <c:pt idx="5954">
                  <c:v>-28.891999999999996</c:v>
                </c:pt>
                <c:pt idx="5955">
                  <c:v>-28.889999999999997</c:v>
                </c:pt>
                <c:pt idx="5956">
                  <c:v>-28.887999999999998</c:v>
                </c:pt>
                <c:pt idx="5957">
                  <c:v>-28.885999999999996</c:v>
                </c:pt>
                <c:pt idx="5958">
                  <c:v>-28.883999999999997</c:v>
                </c:pt>
                <c:pt idx="5959">
                  <c:v>-28.881999999999998</c:v>
                </c:pt>
                <c:pt idx="5960">
                  <c:v>-28.879999999999995</c:v>
                </c:pt>
                <c:pt idx="5961">
                  <c:v>-28.877999999999997</c:v>
                </c:pt>
                <c:pt idx="5962">
                  <c:v>-28.875999999999998</c:v>
                </c:pt>
                <c:pt idx="5963">
                  <c:v>-28.873999999999995</c:v>
                </c:pt>
                <c:pt idx="5964">
                  <c:v>-28.871999999999996</c:v>
                </c:pt>
                <c:pt idx="5965">
                  <c:v>-28.869999999999997</c:v>
                </c:pt>
                <c:pt idx="5966">
                  <c:v>-28.867999999999995</c:v>
                </c:pt>
                <c:pt idx="5967">
                  <c:v>-28.866</c:v>
                </c:pt>
                <c:pt idx="5968">
                  <c:v>-28.863999999999997</c:v>
                </c:pt>
                <c:pt idx="5969">
                  <c:v>-28.861999999999995</c:v>
                </c:pt>
                <c:pt idx="5970">
                  <c:v>-28.86</c:v>
                </c:pt>
                <c:pt idx="5971">
                  <c:v>-28.857999999999997</c:v>
                </c:pt>
                <c:pt idx="5972">
                  <c:v>-28.855999999999995</c:v>
                </c:pt>
                <c:pt idx="5973">
                  <c:v>-28.853999999999999</c:v>
                </c:pt>
                <c:pt idx="5974">
                  <c:v>-28.851999999999997</c:v>
                </c:pt>
                <c:pt idx="5975">
                  <c:v>-28.849999999999998</c:v>
                </c:pt>
                <c:pt idx="5976">
                  <c:v>-28.847999999999999</c:v>
                </c:pt>
                <c:pt idx="5977">
                  <c:v>-28.845999999999997</c:v>
                </c:pt>
                <c:pt idx="5978">
                  <c:v>-28.843999999999998</c:v>
                </c:pt>
                <c:pt idx="5979">
                  <c:v>-28.841999999999999</c:v>
                </c:pt>
                <c:pt idx="5980">
                  <c:v>-28.839999999999996</c:v>
                </c:pt>
                <c:pt idx="5981">
                  <c:v>-28.837999999999997</c:v>
                </c:pt>
                <c:pt idx="5982">
                  <c:v>-28.835999999999999</c:v>
                </c:pt>
                <c:pt idx="5983">
                  <c:v>-28.833999999999996</c:v>
                </c:pt>
                <c:pt idx="5984">
                  <c:v>-28.831999999999997</c:v>
                </c:pt>
                <c:pt idx="5985">
                  <c:v>-28.83</c:v>
                </c:pt>
                <c:pt idx="5986">
                  <c:v>-28.827999999999996</c:v>
                </c:pt>
                <c:pt idx="5987">
                  <c:v>-28.825999999999997</c:v>
                </c:pt>
                <c:pt idx="5988">
                  <c:v>-28.823999999999998</c:v>
                </c:pt>
                <c:pt idx="5989">
                  <c:v>-28.821999999999996</c:v>
                </c:pt>
                <c:pt idx="5990">
                  <c:v>-28.819999999999997</c:v>
                </c:pt>
                <c:pt idx="5991">
                  <c:v>-28.817999999999998</c:v>
                </c:pt>
                <c:pt idx="5992">
                  <c:v>-28.815999999999995</c:v>
                </c:pt>
                <c:pt idx="5993">
                  <c:v>-28.813999999999997</c:v>
                </c:pt>
                <c:pt idx="5994">
                  <c:v>-28.811999999999998</c:v>
                </c:pt>
                <c:pt idx="5995">
                  <c:v>-28.809999999999995</c:v>
                </c:pt>
                <c:pt idx="5996">
                  <c:v>-28.807999999999996</c:v>
                </c:pt>
                <c:pt idx="5997">
                  <c:v>-28.805999999999997</c:v>
                </c:pt>
                <c:pt idx="5998">
                  <c:v>-28.803999999999995</c:v>
                </c:pt>
                <c:pt idx="5999">
                  <c:v>-28.802</c:v>
                </c:pt>
                <c:pt idx="6000">
                  <c:v>-28.799999999999997</c:v>
                </c:pt>
                <c:pt idx="6001">
                  <c:v>-28.797999999999995</c:v>
                </c:pt>
                <c:pt idx="6002">
                  <c:v>-28.795999999999999</c:v>
                </c:pt>
                <c:pt idx="6003">
                  <c:v>-28.793999999999997</c:v>
                </c:pt>
                <c:pt idx="6004">
                  <c:v>-28.791999999999998</c:v>
                </c:pt>
                <c:pt idx="6005">
                  <c:v>-28.79</c:v>
                </c:pt>
                <c:pt idx="6006">
                  <c:v>-28.787999999999997</c:v>
                </c:pt>
                <c:pt idx="6007">
                  <c:v>-28.785999999999998</c:v>
                </c:pt>
                <c:pt idx="6008">
                  <c:v>-28.783999999999999</c:v>
                </c:pt>
                <c:pt idx="6009">
                  <c:v>-28.781999999999996</c:v>
                </c:pt>
                <c:pt idx="6010">
                  <c:v>-28.779999999999998</c:v>
                </c:pt>
                <c:pt idx="6011">
                  <c:v>-28.777999999999999</c:v>
                </c:pt>
                <c:pt idx="6012">
                  <c:v>-28.775999999999996</c:v>
                </c:pt>
                <c:pt idx="6013">
                  <c:v>-28.773999999999997</c:v>
                </c:pt>
                <c:pt idx="6014">
                  <c:v>-28.771999999999998</c:v>
                </c:pt>
                <c:pt idx="6015">
                  <c:v>-28.769999999999996</c:v>
                </c:pt>
                <c:pt idx="6016">
                  <c:v>-28.767999999999997</c:v>
                </c:pt>
                <c:pt idx="6017">
                  <c:v>-28.765999999999998</c:v>
                </c:pt>
                <c:pt idx="6018">
                  <c:v>-28.763999999999996</c:v>
                </c:pt>
                <c:pt idx="6019">
                  <c:v>-28.761999999999997</c:v>
                </c:pt>
                <c:pt idx="6020">
                  <c:v>-28.759999999999998</c:v>
                </c:pt>
                <c:pt idx="6021">
                  <c:v>-28.757999999999996</c:v>
                </c:pt>
                <c:pt idx="6022">
                  <c:v>-28.755999999999997</c:v>
                </c:pt>
                <c:pt idx="6023">
                  <c:v>-28.753999999999998</c:v>
                </c:pt>
                <c:pt idx="6024">
                  <c:v>-28.751999999999995</c:v>
                </c:pt>
                <c:pt idx="6025">
                  <c:v>-28.749999999999996</c:v>
                </c:pt>
                <c:pt idx="6026">
                  <c:v>-28.747999999999998</c:v>
                </c:pt>
                <c:pt idx="6027">
                  <c:v>-28.745999999999995</c:v>
                </c:pt>
                <c:pt idx="6028">
                  <c:v>-28.744</c:v>
                </c:pt>
                <c:pt idx="6029">
                  <c:v>-28.741999999999997</c:v>
                </c:pt>
                <c:pt idx="6030">
                  <c:v>-28.739999999999995</c:v>
                </c:pt>
                <c:pt idx="6031">
                  <c:v>-28.738</c:v>
                </c:pt>
                <c:pt idx="6032">
                  <c:v>-28.735999999999997</c:v>
                </c:pt>
                <c:pt idx="6033">
                  <c:v>-28.733999999999995</c:v>
                </c:pt>
                <c:pt idx="6034">
                  <c:v>-28.731999999999999</c:v>
                </c:pt>
                <c:pt idx="6035">
                  <c:v>-28.729999999999997</c:v>
                </c:pt>
                <c:pt idx="6036">
                  <c:v>-28.727999999999998</c:v>
                </c:pt>
                <c:pt idx="6037">
                  <c:v>-28.725999999999999</c:v>
                </c:pt>
                <c:pt idx="6038">
                  <c:v>-28.723999999999997</c:v>
                </c:pt>
                <c:pt idx="6039">
                  <c:v>-28.721999999999998</c:v>
                </c:pt>
                <c:pt idx="6040">
                  <c:v>-28.72</c:v>
                </c:pt>
                <c:pt idx="6041">
                  <c:v>-28.717999999999996</c:v>
                </c:pt>
                <c:pt idx="6042">
                  <c:v>-28.715999999999998</c:v>
                </c:pt>
                <c:pt idx="6043">
                  <c:v>-28.713999999999999</c:v>
                </c:pt>
                <c:pt idx="6044">
                  <c:v>-28.711999999999996</c:v>
                </c:pt>
                <c:pt idx="6045">
                  <c:v>-28.709999999999997</c:v>
                </c:pt>
                <c:pt idx="6046">
                  <c:v>-28.707999999999998</c:v>
                </c:pt>
                <c:pt idx="6047">
                  <c:v>-28.705999999999996</c:v>
                </c:pt>
                <c:pt idx="6048">
                  <c:v>-28.703999999999997</c:v>
                </c:pt>
                <c:pt idx="6049">
                  <c:v>-28.701999999999998</c:v>
                </c:pt>
                <c:pt idx="6050">
                  <c:v>-28.699999999999996</c:v>
                </c:pt>
                <c:pt idx="6051">
                  <c:v>-28.697999999999997</c:v>
                </c:pt>
                <c:pt idx="6052">
                  <c:v>-28.695999999999998</c:v>
                </c:pt>
                <c:pt idx="6053">
                  <c:v>-28.693999999999996</c:v>
                </c:pt>
                <c:pt idx="6054">
                  <c:v>-28.691999999999997</c:v>
                </c:pt>
                <c:pt idx="6055">
                  <c:v>-28.689999999999998</c:v>
                </c:pt>
                <c:pt idx="6056">
                  <c:v>-28.687999999999995</c:v>
                </c:pt>
                <c:pt idx="6057">
                  <c:v>-28.685999999999996</c:v>
                </c:pt>
                <c:pt idx="6058">
                  <c:v>-28.683999999999997</c:v>
                </c:pt>
                <c:pt idx="6059">
                  <c:v>-28.681999999999995</c:v>
                </c:pt>
                <c:pt idx="6060">
                  <c:v>-28.68</c:v>
                </c:pt>
                <c:pt idx="6061">
                  <c:v>-28.677999999999997</c:v>
                </c:pt>
                <c:pt idx="6062">
                  <c:v>-28.675999999999995</c:v>
                </c:pt>
                <c:pt idx="6063">
                  <c:v>-28.673999999999999</c:v>
                </c:pt>
                <c:pt idx="6064">
                  <c:v>-28.671999999999997</c:v>
                </c:pt>
                <c:pt idx="6065">
                  <c:v>-28.669999999999995</c:v>
                </c:pt>
                <c:pt idx="6066">
                  <c:v>-28.667999999999999</c:v>
                </c:pt>
                <c:pt idx="6067">
                  <c:v>-28.665999999999997</c:v>
                </c:pt>
                <c:pt idx="6068">
                  <c:v>-28.663999999999998</c:v>
                </c:pt>
                <c:pt idx="6069">
                  <c:v>-28.661999999999999</c:v>
                </c:pt>
                <c:pt idx="6070">
                  <c:v>-28.659999999999997</c:v>
                </c:pt>
                <c:pt idx="6071">
                  <c:v>-28.657999999999998</c:v>
                </c:pt>
                <c:pt idx="6072">
                  <c:v>-28.655999999999999</c:v>
                </c:pt>
                <c:pt idx="6073">
                  <c:v>-28.653999999999996</c:v>
                </c:pt>
                <c:pt idx="6074">
                  <c:v>-28.651999999999997</c:v>
                </c:pt>
                <c:pt idx="6075">
                  <c:v>-28.65</c:v>
                </c:pt>
                <c:pt idx="6076">
                  <c:v>-28.647999999999996</c:v>
                </c:pt>
                <c:pt idx="6077">
                  <c:v>-28.645999999999997</c:v>
                </c:pt>
                <c:pt idx="6078">
                  <c:v>-28.643999999999998</c:v>
                </c:pt>
                <c:pt idx="6079">
                  <c:v>-28.641999999999996</c:v>
                </c:pt>
                <c:pt idx="6080">
                  <c:v>-28.639999999999997</c:v>
                </c:pt>
                <c:pt idx="6081">
                  <c:v>-28.637999999999998</c:v>
                </c:pt>
                <c:pt idx="6082">
                  <c:v>-28.635999999999996</c:v>
                </c:pt>
                <c:pt idx="6083">
                  <c:v>-28.633999999999997</c:v>
                </c:pt>
                <c:pt idx="6084">
                  <c:v>-28.631999999999998</c:v>
                </c:pt>
                <c:pt idx="6085">
                  <c:v>-28.629999999999995</c:v>
                </c:pt>
                <c:pt idx="6086">
                  <c:v>-28.627999999999997</c:v>
                </c:pt>
                <c:pt idx="6087">
                  <c:v>-28.625999999999998</c:v>
                </c:pt>
                <c:pt idx="6088">
                  <c:v>-28.623999999999995</c:v>
                </c:pt>
                <c:pt idx="6089">
                  <c:v>-28.621999999999996</c:v>
                </c:pt>
                <c:pt idx="6090">
                  <c:v>-28.619999999999997</c:v>
                </c:pt>
                <c:pt idx="6091">
                  <c:v>-28.617999999999995</c:v>
                </c:pt>
                <c:pt idx="6092">
                  <c:v>-28.616</c:v>
                </c:pt>
                <c:pt idx="6093">
                  <c:v>-28.613999999999997</c:v>
                </c:pt>
                <c:pt idx="6094">
                  <c:v>-28.611999999999995</c:v>
                </c:pt>
                <c:pt idx="6095">
                  <c:v>-28.61</c:v>
                </c:pt>
                <c:pt idx="6096">
                  <c:v>-28.607999999999997</c:v>
                </c:pt>
                <c:pt idx="6097">
                  <c:v>-28.605999999999995</c:v>
                </c:pt>
                <c:pt idx="6098">
                  <c:v>-28.603999999999999</c:v>
                </c:pt>
                <c:pt idx="6099">
                  <c:v>-28.601999999999997</c:v>
                </c:pt>
                <c:pt idx="6100">
                  <c:v>-28.599999999999998</c:v>
                </c:pt>
                <c:pt idx="6101">
                  <c:v>-28.597999999999999</c:v>
                </c:pt>
                <c:pt idx="6102">
                  <c:v>-28.595999999999997</c:v>
                </c:pt>
                <c:pt idx="6103">
                  <c:v>-28.593999999999998</c:v>
                </c:pt>
                <c:pt idx="6104">
                  <c:v>-28.591999999999999</c:v>
                </c:pt>
                <c:pt idx="6105">
                  <c:v>-28.589999999999996</c:v>
                </c:pt>
                <c:pt idx="6106">
                  <c:v>-28.587999999999997</c:v>
                </c:pt>
                <c:pt idx="6107">
                  <c:v>-28.585999999999999</c:v>
                </c:pt>
                <c:pt idx="6108">
                  <c:v>-28.583999999999996</c:v>
                </c:pt>
                <c:pt idx="6109">
                  <c:v>-28.581999999999997</c:v>
                </c:pt>
                <c:pt idx="6110">
                  <c:v>-28.58</c:v>
                </c:pt>
                <c:pt idx="6111">
                  <c:v>-28.577999999999996</c:v>
                </c:pt>
                <c:pt idx="6112">
                  <c:v>-28.575999999999997</c:v>
                </c:pt>
                <c:pt idx="6113">
                  <c:v>-28.573999999999998</c:v>
                </c:pt>
                <c:pt idx="6114">
                  <c:v>-28.571999999999996</c:v>
                </c:pt>
                <c:pt idx="6115">
                  <c:v>-28.569999999999997</c:v>
                </c:pt>
                <c:pt idx="6116">
                  <c:v>-28.567999999999998</c:v>
                </c:pt>
                <c:pt idx="6117">
                  <c:v>-28.565999999999995</c:v>
                </c:pt>
                <c:pt idx="6118">
                  <c:v>-28.563999999999997</c:v>
                </c:pt>
                <c:pt idx="6119">
                  <c:v>-28.561999999999998</c:v>
                </c:pt>
                <c:pt idx="6120">
                  <c:v>-28.559999999999995</c:v>
                </c:pt>
                <c:pt idx="6121">
                  <c:v>-28.557999999999996</c:v>
                </c:pt>
                <c:pt idx="6122">
                  <c:v>-28.555999999999997</c:v>
                </c:pt>
                <c:pt idx="6123">
                  <c:v>-28.553999999999995</c:v>
                </c:pt>
                <c:pt idx="6124">
                  <c:v>-28.552</c:v>
                </c:pt>
                <c:pt idx="6125">
                  <c:v>-28.549999999999997</c:v>
                </c:pt>
                <c:pt idx="6126">
                  <c:v>-28.547999999999995</c:v>
                </c:pt>
                <c:pt idx="6127">
                  <c:v>-28.545999999999999</c:v>
                </c:pt>
                <c:pt idx="6128">
                  <c:v>-28.543999999999997</c:v>
                </c:pt>
                <c:pt idx="6129">
                  <c:v>-28.541999999999998</c:v>
                </c:pt>
                <c:pt idx="6130">
                  <c:v>-28.54</c:v>
                </c:pt>
                <c:pt idx="6131">
                  <c:v>-28.537999999999997</c:v>
                </c:pt>
                <c:pt idx="6132">
                  <c:v>-28.535999999999998</c:v>
                </c:pt>
                <c:pt idx="6133">
                  <c:v>-28.533999999999999</c:v>
                </c:pt>
                <c:pt idx="6134">
                  <c:v>-28.531999999999996</c:v>
                </c:pt>
                <c:pt idx="6135">
                  <c:v>-28.529999999999998</c:v>
                </c:pt>
                <c:pt idx="6136">
                  <c:v>-28.527999999999999</c:v>
                </c:pt>
                <c:pt idx="6137">
                  <c:v>-28.525999999999996</c:v>
                </c:pt>
                <c:pt idx="6138">
                  <c:v>-28.523999999999997</c:v>
                </c:pt>
                <c:pt idx="6139">
                  <c:v>-28.521999999999998</c:v>
                </c:pt>
                <c:pt idx="6140">
                  <c:v>-28.519999999999996</c:v>
                </c:pt>
                <c:pt idx="6141">
                  <c:v>-28.517999999999997</c:v>
                </c:pt>
                <c:pt idx="6142">
                  <c:v>-28.515999999999998</c:v>
                </c:pt>
                <c:pt idx="6143">
                  <c:v>-28.513999999999996</c:v>
                </c:pt>
                <c:pt idx="6144">
                  <c:v>-28.511999999999997</c:v>
                </c:pt>
                <c:pt idx="6145">
                  <c:v>-28.509999999999998</c:v>
                </c:pt>
                <c:pt idx="6146">
                  <c:v>-28.507999999999996</c:v>
                </c:pt>
                <c:pt idx="6147">
                  <c:v>-28.505999999999997</c:v>
                </c:pt>
                <c:pt idx="6148">
                  <c:v>-28.503999999999998</c:v>
                </c:pt>
                <c:pt idx="6149">
                  <c:v>-28.501999999999995</c:v>
                </c:pt>
                <c:pt idx="6150">
                  <c:v>-28.499999999999996</c:v>
                </c:pt>
                <c:pt idx="6151">
                  <c:v>-28.497999999999998</c:v>
                </c:pt>
                <c:pt idx="6152">
                  <c:v>-28.495999999999995</c:v>
                </c:pt>
                <c:pt idx="6153">
                  <c:v>-28.494</c:v>
                </c:pt>
                <c:pt idx="6154">
                  <c:v>-28.491999999999997</c:v>
                </c:pt>
                <c:pt idx="6155">
                  <c:v>-28.489999999999995</c:v>
                </c:pt>
                <c:pt idx="6156">
                  <c:v>-28.488</c:v>
                </c:pt>
                <c:pt idx="6157">
                  <c:v>-28.485999999999997</c:v>
                </c:pt>
                <c:pt idx="6158">
                  <c:v>-28.483999999999995</c:v>
                </c:pt>
                <c:pt idx="6159">
                  <c:v>-28.481999999999999</c:v>
                </c:pt>
                <c:pt idx="6160">
                  <c:v>-28.479999999999997</c:v>
                </c:pt>
                <c:pt idx="6161">
                  <c:v>-28.477999999999998</c:v>
                </c:pt>
                <c:pt idx="6162">
                  <c:v>-28.475999999999999</c:v>
                </c:pt>
                <c:pt idx="6163">
                  <c:v>-28.473999999999997</c:v>
                </c:pt>
                <c:pt idx="6164">
                  <c:v>-28.471999999999998</c:v>
                </c:pt>
                <c:pt idx="6165">
                  <c:v>-28.47</c:v>
                </c:pt>
                <c:pt idx="6166">
                  <c:v>-28.467999999999996</c:v>
                </c:pt>
                <c:pt idx="6167">
                  <c:v>-28.465999999999998</c:v>
                </c:pt>
                <c:pt idx="6168">
                  <c:v>-28.463999999999999</c:v>
                </c:pt>
                <c:pt idx="6169">
                  <c:v>-28.461999999999996</c:v>
                </c:pt>
                <c:pt idx="6170">
                  <c:v>-28.459999999999997</c:v>
                </c:pt>
                <c:pt idx="6171">
                  <c:v>-28.457999999999998</c:v>
                </c:pt>
                <c:pt idx="6172">
                  <c:v>-28.455999999999996</c:v>
                </c:pt>
                <c:pt idx="6173">
                  <c:v>-28.453999999999997</c:v>
                </c:pt>
                <c:pt idx="6174">
                  <c:v>-28.451999999999998</c:v>
                </c:pt>
                <c:pt idx="6175">
                  <c:v>-28.449999999999996</c:v>
                </c:pt>
                <c:pt idx="6176">
                  <c:v>-28.447999999999997</c:v>
                </c:pt>
                <c:pt idx="6177">
                  <c:v>-28.445999999999998</c:v>
                </c:pt>
                <c:pt idx="6178">
                  <c:v>-28.443999999999996</c:v>
                </c:pt>
                <c:pt idx="6179">
                  <c:v>-28.441999999999997</c:v>
                </c:pt>
                <c:pt idx="6180">
                  <c:v>-28.439999999999998</c:v>
                </c:pt>
                <c:pt idx="6181">
                  <c:v>-28.437999999999995</c:v>
                </c:pt>
                <c:pt idx="6182">
                  <c:v>-28.435999999999996</c:v>
                </c:pt>
                <c:pt idx="6183">
                  <c:v>-28.433999999999997</c:v>
                </c:pt>
                <c:pt idx="6184">
                  <c:v>-28.431999999999995</c:v>
                </c:pt>
                <c:pt idx="6185">
                  <c:v>-28.43</c:v>
                </c:pt>
                <c:pt idx="6186">
                  <c:v>-28.427999999999997</c:v>
                </c:pt>
                <c:pt idx="6187">
                  <c:v>-28.425999999999995</c:v>
                </c:pt>
                <c:pt idx="6188">
                  <c:v>-28.423999999999999</c:v>
                </c:pt>
                <c:pt idx="6189">
                  <c:v>-28.421999999999997</c:v>
                </c:pt>
                <c:pt idx="6190">
                  <c:v>-28.419999999999995</c:v>
                </c:pt>
                <c:pt idx="6191">
                  <c:v>-28.417999999999999</c:v>
                </c:pt>
                <c:pt idx="6192">
                  <c:v>-28.415999999999997</c:v>
                </c:pt>
                <c:pt idx="6193">
                  <c:v>-28.413999999999998</c:v>
                </c:pt>
                <c:pt idx="6194">
                  <c:v>-28.411999999999999</c:v>
                </c:pt>
                <c:pt idx="6195">
                  <c:v>-28.409999999999997</c:v>
                </c:pt>
                <c:pt idx="6196">
                  <c:v>-28.407999999999998</c:v>
                </c:pt>
                <c:pt idx="6197">
                  <c:v>-28.405999999999999</c:v>
                </c:pt>
                <c:pt idx="6198">
                  <c:v>-28.403999999999996</c:v>
                </c:pt>
                <c:pt idx="6199">
                  <c:v>-28.401999999999997</c:v>
                </c:pt>
                <c:pt idx="6200">
                  <c:v>-28.4</c:v>
                </c:pt>
                <c:pt idx="6201">
                  <c:v>-28.397999999999996</c:v>
                </c:pt>
                <c:pt idx="6202">
                  <c:v>-28.395999999999997</c:v>
                </c:pt>
                <c:pt idx="6203">
                  <c:v>-28.393999999999998</c:v>
                </c:pt>
                <c:pt idx="6204">
                  <c:v>-28.391999999999996</c:v>
                </c:pt>
                <c:pt idx="6205">
                  <c:v>-28.389999999999997</c:v>
                </c:pt>
                <c:pt idx="6206">
                  <c:v>-28.387999999999998</c:v>
                </c:pt>
                <c:pt idx="6207">
                  <c:v>-28.385999999999996</c:v>
                </c:pt>
                <c:pt idx="6208">
                  <c:v>-28.383999999999997</c:v>
                </c:pt>
                <c:pt idx="6209">
                  <c:v>-28.381999999999998</c:v>
                </c:pt>
                <c:pt idx="6210">
                  <c:v>-28.379999999999995</c:v>
                </c:pt>
                <c:pt idx="6211">
                  <c:v>-28.377999999999997</c:v>
                </c:pt>
                <c:pt idx="6212">
                  <c:v>-28.375999999999998</c:v>
                </c:pt>
                <c:pt idx="6213">
                  <c:v>-28.373999999999995</c:v>
                </c:pt>
                <c:pt idx="6214">
                  <c:v>-28.371999999999996</c:v>
                </c:pt>
                <c:pt idx="6215">
                  <c:v>-28.369999999999997</c:v>
                </c:pt>
                <c:pt idx="6216">
                  <c:v>-28.367999999999995</c:v>
                </c:pt>
                <c:pt idx="6217">
                  <c:v>-28.366</c:v>
                </c:pt>
                <c:pt idx="6218">
                  <c:v>-28.363999999999997</c:v>
                </c:pt>
                <c:pt idx="6219">
                  <c:v>-28.361999999999995</c:v>
                </c:pt>
                <c:pt idx="6220">
                  <c:v>-28.36</c:v>
                </c:pt>
                <c:pt idx="6221">
                  <c:v>-28.357999999999997</c:v>
                </c:pt>
                <c:pt idx="6222">
                  <c:v>-28.355999999999995</c:v>
                </c:pt>
                <c:pt idx="6223">
                  <c:v>-28.353999999999999</c:v>
                </c:pt>
                <c:pt idx="6224">
                  <c:v>-28.351999999999997</c:v>
                </c:pt>
                <c:pt idx="6225">
                  <c:v>-28.349999999999998</c:v>
                </c:pt>
                <c:pt idx="6226">
                  <c:v>-28.347999999999999</c:v>
                </c:pt>
                <c:pt idx="6227">
                  <c:v>-28.345999999999997</c:v>
                </c:pt>
                <c:pt idx="6228">
                  <c:v>-28.343999999999998</c:v>
                </c:pt>
                <c:pt idx="6229">
                  <c:v>-28.341999999999999</c:v>
                </c:pt>
                <c:pt idx="6230">
                  <c:v>-28.339999999999996</c:v>
                </c:pt>
                <c:pt idx="6231">
                  <c:v>-28.337999999999997</c:v>
                </c:pt>
                <c:pt idx="6232">
                  <c:v>-28.335999999999999</c:v>
                </c:pt>
                <c:pt idx="6233">
                  <c:v>-28.333999999999996</c:v>
                </c:pt>
                <c:pt idx="6234">
                  <c:v>-28.331999999999997</c:v>
                </c:pt>
                <c:pt idx="6235">
                  <c:v>-28.33</c:v>
                </c:pt>
                <c:pt idx="6236">
                  <c:v>-28.327999999999996</c:v>
                </c:pt>
                <c:pt idx="6237">
                  <c:v>-28.325999999999997</c:v>
                </c:pt>
                <c:pt idx="6238">
                  <c:v>-28.323999999999998</c:v>
                </c:pt>
                <c:pt idx="6239">
                  <c:v>-28.321999999999996</c:v>
                </c:pt>
                <c:pt idx="6240">
                  <c:v>-28.319999999999997</c:v>
                </c:pt>
                <c:pt idx="6241">
                  <c:v>-28.317999999999998</c:v>
                </c:pt>
                <c:pt idx="6242">
                  <c:v>-28.315999999999995</c:v>
                </c:pt>
                <c:pt idx="6243">
                  <c:v>-28.313999999999997</c:v>
                </c:pt>
                <c:pt idx="6244">
                  <c:v>-28.311999999999998</c:v>
                </c:pt>
                <c:pt idx="6245">
                  <c:v>-28.309999999999995</c:v>
                </c:pt>
                <c:pt idx="6246">
                  <c:v>-28.307999999999996</c:v>
                </c:pt>
                <c:pt idx="6247">
                  <c:v>-28.305999999999997</c:v>
                </c:pt>
                <c:pt idx="6248">
                  <c:v>-28.303999999999995</c:v>
                </c:pt>
                <c:pt idx="6249">
                  <c:v>-28.302</c:v>
                </c:pt>
                <c:pt idx="6250">
                  <c:v>-28.299999999999997</c:v>
                </c:pt>
                <c:pt idx="6251">
                  <c:v>-28.297999999999995</c:v>
                </c:pt>
                <c:pt idx="6252">
                  <c:v>-28.295999999999999</c:v>
                </c:pt>
                <c:pt idx="6253">
                  <c:v>-28.293999999999997</c:v>
                </c:pt>
                <c:pt idx="6254">
                  <c:v>-28.291999999999998</c:v>
                </c:pt>
                <c:pt idx="6255">
                  <c:v>-28.29</c:v>
                </c:pt>
                <c:pt idx="6256">
                  <c:v>-28.287999999999997</c:v>
                </c:pt>
                <c:pt idx="6257">
                  <c:v>-28.285999999999998</c:v>
                </c:pt>
                <c:pt idx="6258">
                  <c:v>-28.283999999999999</c:v>
                </c:pt>
                <c:pt idx="6259">
                  <c:v>-28.281999999999996</c:v>
                </c:pt>
                <c:pt idx="6260">
                  <c:v>-28.279999999999998</c:v>
                </c:pt>
                <c:pt idx="6261">
                  <c:v>-28.277999999999999</c:v>
                </c:pt>
                <c:pt idx="6262">
                  <c:v>-28.275999999999996</c:v>
                </c:pt>
                <c:pt idx="6263">
                  <c:v>-28.273999999999997</c:v>
                </c:pt>
                <c:pt idx="6264">
                  <c:v>-28.271999999999998</c:v>
                </c:pt>
                <c:pt idx="6265">
                  <c:v>-28.269999999999996</c:v>
                </c:pt>
                <c:pt idx="6266">
                  <c:v>-28.267999999999997</c:v>
                </c:pt>
                <c:pt idx="6267">
                  <c:v>-28.265999999999998</c:v>
                </c:pt>
                <c:pt idx="6268">
                  <c:v>-28.263999999999996</c:v>
                </c:pt>
                <c:pt idx="6269">
                  <c:v>-28.261999999999997</c:v>
                </c:pt>
                <c:pt idx="6270">
                  <c:v>-28.259999999999998</c:v>
                </c:pt>
                <c:pt idx="6271">
                  <c:v>-28.257999999999996</c:v>
                </c:pt>
                <c:pt idx="6272">
                  <c:v>-28.255999999999997</c:v>
                </c:pt>
                <c:pt idx="6273">
                  <c:v>-28.253999999999998</c:v>
                </c:pt>
                <c:pt idx="6274">
                  <c:v>-28.251999999999995</c:v>
                </c:pt>
                <c:pt idx="6275">
                  <c:v>-28.249999999999996</c:v>
                </c:pt>
                <c:pt idx="6276">
                  <c:v>-28.247999999999998</c:v>
                </c:pt>
                <c:pt idx="6277">
                  <c:v>-28.245999999999995</c:v>
                </c:pt>
                <c:pt idx="6278">
                  <c:v>-28.244</c:v>
                </c:pt>
                <c:pt idx="6279">
                  <c:v>-28.241999999999997</c:v>
                </c:pt>
                <c:pt idx="6280">
                  <c:v>-28.239999999999995</c:v>
                </c:pt>
                <c:pt idx="6281">
                  <c:v>-28.238</c:v>
                </c:pt>
                <c:pt idx="6282">
                  <c:v>-28.235999999999997</c:v>
                </c:pt>
                <c:pt idx="6283">
                  <c:v>-28.233999999999995</c:v>
                </c:pt>
                <c:pt idx="6284">
                  <c:v>-28.231999999999999</c:v>
                </c:pt>
                <c:pt idx="6285">
                  <c:v>-28.229999999999997</c:v>
                </c:pt>
                <c:pt idx="6286">
                  <c:v>-28.227999999999998</c:v>
                </c:pt>
                <c:pt idx="6287">
                  <c:v>-28.225999999999999</c:v>
                </c:pt>
                <c:pt idx="6288">
                  <c:v>-28.223999999999997</c:v>
                </c:pt>
                <c:pt idx="6289">
                  <c:v>-28.221999999999998</c:v>
                </c:pt>
                <c:pt idx="6290">
                  <c:v>-28.22</c:v>
                </c:pt>
                <c:pt idx="6291">
                  <c:v>-28.217999999999996</c:v>
                </c:pt>
                <c:pt idx="6292">
                  <c:v>-28.215999999999998</c:v>
                </c:pt>
                <c:pt idx="6293">
                  <c:v>-28.213999999999999</c:v>
                </c:pt>
                <c:pt idx="6294">
                  <c:v>-28.211999999999996</c:v>
                </c:pt>
                <c:pt idx="6295">
                  <c:v>-28.209999999999997</c:v>
                </c:pt>
                <c:pt idx="6296">
                  <c:v>-28.207999999999998</c:v>
                </c:pt>
                <c:pt idx="6297">
                  <c:v>-28.205999999999996</c:v>
                </c:pt>
                <c:pt idx="6298">
                  <c:v>-28.203999999999997</c:v>
                </c:pt>
                <c:pt idx="6299">
                  <c:v>-28.201999999999998</c:v>
                </c:pt>
                <c:pt idx="6300">
                  <c:v>-28.199999999999996</c:v>
                </c:pt>
                <c:pt idx="6301">
                  <c:v>-28.197999999999997</c:v>
                </c:pt>
                <c:pt idx="6302">
                  <c:v>-28.195999999999998</c:v>
                </c:pt>
                <c:pt idx="6303">
                  <c:v>-28.193999999999996</c:v>
                </c:pt>
                <c:pt idx="6304">
                  <c:v>-28.191999999999997</c:v>
                </c:pt>
                <c:pt idx="6305">
                  <c:v>-28.189999999999998</c:v>
                </c:pt>
                <c:pt idx="6306">
                  <c:v>-28.187999999999995</c:v>
                </c:pt>
                <c:pt idx="6307">
                  <c:v>-28.185999999999996</c:v>
                </c:pt>
                <c:pt idx="6308">
                  <c:v>-28.183999999999997</c:v>
                </c:pt>
                <c:pt idx="6309">
                  <c:v>-28.181999999999995</c:v>
                </c:pt>
                <c:pt idx="6310">
                  <c:v>-28.18</c:v>
                </c:pt>
                <c:pt idx="6311">
                  <c:v>-28.177999999999997</c:v>
                </c:pt>
                <c:pt idx="6312">
                  <c:v>-28.175999999999995</c:v>
                </c:pt>
                <c:pt idx="6313">
                  <c:v>-28.173999999999999</c:v>
                </c:pt>
                <c:pt idx="6314">
                  <c:v>-28.171999999999997</c:v>
                </c:pt>
                <c:pt idx="6315">
                  <c:v>-28.169999999999995</c:v>
                </c:pt>
                <c:pt idx="6316">
                  <c:v>-28.167999999999999</c:v>
                </c:pt>
                <c:pt idx="6317">
                  <c:v>-28.165999999999997</c:v>
                </c:pt>
                <c:pt idx="6318">
                  <c:v>-28.163999999999998</c:v>
                </c:pt>
                <c:pt idx="6319">
                  <c:v>-28.161999999999999</c:v>
                </c:pt>
                <c:pt idx="6320">
                  <c:v>-28.159999999999997</c:v>
                </c:pt>
                <c:pt idx="6321">
                  <c:v>-28.157999999999998</c:v>
                </c:pt>
                <c:pt idx="6322">
                  <c:v>-28.155999999999999</c:v>
                </c:pt>
                <c:pt idx="6323">
                  <c:v>-28.153999999999996</c:v>
                </c:pt>
                <c:pt idx="6324">
                  <c:v>-28.151999999999997</c:v>
                </c:pt>
                <c:pt idx="6325">
                  <c:v>-28.15</c:v>
                </c:pt>
                <c:pt idx="6326">
                  <c:v>-28.147999999999996</c:v>
                </c:pt>
                <c:pt idx="6327">
                  <c:v>-28.145999999999997</c:v>
                </c:pt>
                <c:pt idx="6328">
                  <c:v>-28.143999999999998</c:v>
                </c:pt>
                <c:pt idx="6329">
                  <c:v>-28.141999999999996</c:v>
                </c:pt>
                <c:pt idx="6330">
                  <c:v>-28.139999999999997</c:v>
                </c:pt>
                <c:pt idx="6331">
                  <c:v>-28.137999999999998</c:v>
                </c:pt>
                <c:pt idx="6332">
                  <c:v>-28.135999999999996</c:v>
                </c:pt>
                <c:pt idx="6333">
                  <c:v>-28.133999999999997</c:v>
                </c:pt>
                <c:pt idx="6334">
                  <c:v>-28.131999999999998</c:v>
                </c:pt>
                <c:pt idx="6335">
                  <c:v>-28.129999999999995</c:v>
                </c:pt>
                <c:pt idx="6336">
                  <c:v>-28.127999999999997</c:v>
                </c:pt>
                <c:pt idx="6337">
                  <c:v>-28.125999999999998</c:v>
                </c:pt>
                <c:pt idx="6338">
                  <c:v>-28.123999999999995</c:v>
                </c:pt>
                <c:pt idx="6339">
                  <c:v>-28.121999999999996</c:v>
                </c:pt>
                <c:pt idx="6340">
                  <c:v>-28.119999999999997</c:v>
                </c:pt>
                <c:pt idx="6341">
                  <c:v>-28.117999999999995</c:v>
                </c:pt>
                <c:pt idx="6342">
                  <c:v>-28.116</c:v>
                </c:pt>
                <c:pt idx="6343">
                  <c:v>-28.113999999999997</c:v>
                </c:pt>
                <c:pt idx="6344">
                  <c:v>-28.111999999999995</c:v>
                </c:pt>
                <c:pt idx="6345">
                  <c:v>-28.11</c:v>
                </c:pt>
                <c:pt idx="6346">
                  <c:v>-28.107999999999997</c:v>
                </c:pt>
                <c:pt idx="6347">
                  <c:v>-28.105999999999995</c:v>
                </c:pt>
                <c:pt idx="6348">
                  <c:v>-28.103999999999999</c:v>
                </c:pt>
                <c:pt idx="6349">
                  <c:v>-28.101999999999997</c:v>
                </c:pt>
                <c:pt idx="6350">
                  <c:v>-28.099999999999998</c:v>
                </c:pt>
                <c:pt idx="6351">
                  <c:v>-28.097999999999999</c:v>
                </c:pt>
                <c:pt idx="6352">
                  <c:v>-28.095999999999997</c:v>
                </c:pt>
                <c:pt idx="6353">
                  <c:v>-28.093999999999998</c:v>
                </c:pt>
                <c:pt idx="6354">
                  <c:v>-28.091999999999999</c:v>
                </c:pt>
                <c:pt idx="6355">
                  <c:v>-28.089999999999996</c:v>
                </c:pt>
                <c:pt idx="6356">
                  <c:v>-28.087999999999997</c:v>
                </c:pt>
                <c:pt idx="6357">
                  <c:v>-28.085999999999999</c:v>
                </c:pt>
                <c:pt idx="6358">
                  <c:v>-28.083999999999996</c:v>
                </c:pt>
                <c:pt idx="6359">
                  <c:v>-28.081999999999997</c:v>
                </c:pt>
                <c:pt idx="6360">
                  <c:v>-28.08</c:v>
                </c:pt>
                <c:pt idx="6361">
                  <c:v>-28.077999999999996</c:v>
                </c:pt>
                <c:pt idx="6362">
                  <c:v>-28.075999999999997</c:v>
                </c:pt>
                <c:pt idx="6363">
                  <c:v>-28.073999999999998</c:v>
                </c:pt>
                <c:pt idx="6364">
                  <c:v>-28.071999999999996</c:v>
                </c:pt>
                <c:pt idx="6365">
                  <c:v>-28.069999999999997</c:v>
                </c:pt>
                <c:pt idx="6366">
                  <c:v>-28.067999999999998</c:v>
                </c:pt>
                <c:pt idx="6367">
                  <c:v>-28.065999999999995</c:v>
                </c:pt>
                <c:pt idx="6368">
                  <c:v>-28.063999999999997</c:v>
                </c:pt>
                <c:pt idx="6369">
                  <c:v>-28.061999999999998</c:v>
                </c:pt>
                <c:pt idx="6370">
                  <c:v>-28.059999999999995</c:v>
                </c:pt>
                <c:pt idx="6371">
                  <c:v>-28.057999999999996</c:v>
                </c:pt>
                <c:pt idx="6372">
                  <c:v>-28.055999999999997</c:v>
                </c:pt>
                <c:pt idx="6373">
                  <c:v>-28.053999999999995</c:v>
                </c:pt>
                <c:pt idx="6374">
                  <c:v>-28.052</c:v>
                </c:pt>
                <c:pt idx="6375">
                  <c:v>-28.049999999999997</c:v>
                </c:pt>
                <c:pt idx="6376">
                  <c:v>-28.047999999999995</c:v>
                </c:pt>
                <c:pt idx="6377">
                  <c:v>-28.045999999999999</c:v>
                </c:pt>
                <c:pt idx="6378">
                  <c:v>-28.043999999999997</c:v>
                </c:pt>
                <c:pt idx="6379">
                  <c:v>-28.041999999999998</c:v>
                </c:pt>
                <c:pt idx="6380">
                  <c:v>-28.04</c:v>
                </c:pt>
                <c:pt idx="6381">
                  <c:v>-28.037999999999997</c:v>
                </c:pt>
                <c:pt idx="6382">
                  <c:v>-28.035999999999998</c:v>
                </c:pt>
                <c:pt idx="6383">
                  <c:v>-28.033999999999999</c:v>
                </c:pt>
                <c:pt idx="6384">
                  <c:v>-28.031999999999996</c:v>
                </c:pt>
                <c:pt idx="6385">
                  <c:v>-28.029999999999998</c:v>
                </c:pt>
                <c:pt idx="6386">
                  <c:v>-28.027999999999999</c:v>
                </c:pt>
                <c:pt idx="6387">
                  <c:v>-28.025999999999996</c:v>
                </c:pt>
                <c:pt idx="6388">
                  <c:v>-28.023999999999997</c:v>
                </c:pt>
                <c:pt idx="6389">
                  <c:v>-28.021999999999998</c:v>
                </c:pt>
                <c:pt idx="6390">
                  <c:v>-28.019999999999996</c:v>
                </c:pt>
                <c:pt idx="6391">
                  <c:v>-28.017999999999997</c:v>
                </c:pt>
                <c:pt idx="6392">
                  <c:v>-28.015999999999998</c:v>
                </c:pt>
                <c:pt idx="6393">
                  <c:v>-28.013999999999996</c:v>
                </c:pt>
                <c:pt idx="6394">
                  <c:v>-28.011999999999997</c:v>
                </c:pt>
                <c:pt idx="6395">
                  <c:v>-28.009999999999998</c:v>
                </c:pt>
                <c:pt idx="6396">
                  <c:v>-28.007999999999996</c:v>
                </c:pt>
                <c:pt idx="6397">
                  <c:v>-28.005999999999997</c:v>
                </c:pt>
                <c:pt idx="6398">
                  <c:v>-28.003999999999998</c:v>
                </c:pt>
                <c:pt idx="6399">
                  <c:v>-28.001999999999995</c:v>
                </c:pt>
                <c:pt idx="6400">
                  <c:v>-27.999999999999996</c:v>
                </c:pt>
                <c:pt idx="6401">
                  <c:v>-27.997999999999998</c:v>
                </c:pt>
                <c:pt idx="6402">
                  <c:v>-27.995999999999995</c:v>
                </c:pt>
                <c:pt idx="6403">
                  <c:v>-27.994</c:v>
                </c:pt>
                <c:pt idx="6404">
                  <c:v>-27.991999999999997</c:v>
                </c:pt>
                <c:pt idx="6405">
                  <c:v>-27.989999999999995</c:v>
                </c:pt>
                <c:pt idx="6406">
                  <c:v>-27.988</c:v>
                </c:pt>
                <c:pt idx="6407">
                  <c:v>-27.985999999999997</c:v>
                </c:pt>
                <c:pt idx="6408">
                  <c:v>-27.983999999999995</c:v>
                </c:pt>
                <c:pt idx="6409">
                  <c:v>-27.981999999999999</c:v>
                </c:pt>
                <c:pt idx="6410">
                  <c:v>-27.979999999999997</c:v>
                </c:pt>
                <c:pt idx="6411">
                  <c:v>-27.977999999999998</c:v>
                </c:pt>
                <c:pt idx="6412">
                  <c:v>-27.975999999999999</c:v>
                </c:pt>
                <c:pt idx="6413">
                  <c:v>-27.973999999999997</c:v>
                </c:pt>
                <c:pt idx="6414">
                  <c:v>-27.971999999999998</c:v>
                </c:pt>
                <c:pt idx="6415">
                  <c:v>-27.97</c:v>
                </c:pt>
                <c:pt idx="6416">
                  <c:v>-27.967999999999996</c:v>
                </c:pt>
                <c:pt idx="6417">
                  <c:v>-27.965999999999998</c:v>
                </c:pt>
                <c:pt idx="6418">
                  <c:v>-27.963999999999999</c:v>
                </c:pt>
                <c:pt idx="6419">
                  <c:v>-27.961999999999996</c:v>
                </c:pt>
                <c:pt idx="6420">
                  <c:v>-27.959999999999997</c:v>
                </c:pt>
                <c:pt idx="6421">
                  <c:v>-27.957999999999998</c:v>
                </c:pt>
                <c:pt idx="6422">
                  <c:v>-27.955999999999996</c:v>
                </c:pt>
                <c:pt idx="6423">
                  <c:v>-27.953999999999997</c:v>
                </c:pt>
                <c:pt idx="6424">
                  <c:v>-27.951999999999998</c:v>
                </c:pt>
                <c:pt idx="6425">
                  <c:v>-27.949999999999996</c:v>
                </c:pt>
                <c:pt idx="6426">
                  <c:v>-27.947999999999997</c:v>
                </c:pt>
                <c:pt idx="6427">
                  <c:v>-27.945999999999998</c:v>
                </c:pt>
                <c:pt idx="6428">
                  <c:v>-27.943999999999996</c:v>
                </c:pt>
                <c:pt idx="6429">
                  <c:v>-27.941999999999997</c:v>
                </c:pt>
                <c:pt idx="6430">
                  <c:v>-27.939999999999998</c:v>
                </c:pt>
                <c:pt idx="6431">
                  <c:v>-27.937999999999995</c:v>
                </c:pt>
                <c:pt idx="6432">
                  <c:v>-27.935999999999996</c:v>
                </c:pt>
                <c:pt idx="6433">
                  <c:v>-27.933999999999997</c:v>
                </c:pt>
                <c:pt idx="6434">
                  <c:v>-27.931999999999995</c:v>
                </c:pt>
                <c:pt idx="6435">
                  <c:v>-27.93</c:v>
                </c:pt>
                <c:pt idx="6436">
                  <c:v>-27.927999999999997</c:v>
                </c:pt>
                <c:pt idx="6437">
                  <c:v>-27.925999999999995</c:v>
                </c:pt>
                <c:pt idx="6438">
                  <c:v>-27.923999999999999</c:v>
                </c:pt>
                <c:pt idx="6439">
                  <c:v>-27.921999999999997</c:v>
                </c:pt>
                <c:pt idx="6440">
                  <c:v>-27.919999999999995</c:v>
                </c:pt>
                <c:pt idx="6441">
                  <c:v>-27.917999999999999</c:v>
                </c:pt>
                <c:pt idx="6442">
                  <c:v>-27.915999999999997</c:v>
                </c:pt>
                <c:pt idx="6443">
                  <c:v>-27.913999999999998</c:v>
                </c:pt>
                <c:pt idx="6444">
                  <c:v>-27.911999999999999</c:v>
                </c:pt>
                <c:pt idx="6445">
                  <c:v>-27.909999999999997</c:v>
                </c:pt>
                <c:pt idx="6446">
                  <c:v>-27.907999999999998</c:v>
                </c:pt>
                <c:pt idx="6447">
                  <c:v>-27.905999999999999</c:v>
                </c:pt>
                <c:pt idx="6448">
                  <c:v>-27.903999999999996</c:v>
                </c:pt>
                <c:pt idx="6449">
                  <c:v>-27.901999999999997</c:v>
                </c:pt>
                <c:pt idx="6450">
                  <c:v>-27.9</c:v>
                </c:pt>
                <c:pt idx="6451">
                  <c:v>-27.897999999999996</c:v>
                </c:pt>
                <c:pt idx="6452">
                  <c:v>-27.895999999999997</c:v>
                </c:pt>
                <c:pt idx="6453">
                  <c:v>-27.893999999999998</c:v>
                </c:pt>
                <c:pt idx="6454">
                  <c:v>-27.891999999999996</c:v>
                </c:pt>
                <c:pt idx="6455">
                  <c:v>-27.889999999999997</c:v>
                </c:pt>
                <c:pt idx="6456">
                  <c:v>-27.887999999999998</c:v>
                </c:pt>
                <c:pt idx="6457">
                  <c:v>-27.885999999999996</c:v>
                </c:pt>
                <c:pt idx="6458">
                  <c:v>-27.883999999999997</c:v>
                </c:pt>
                <c:pt idx="6459">
                  <c:v>-27.881999999999998</c:v>
                </c:pt>
                <c:pt idx="6460">
                  <c:v>-27.879999999999995</c:v>
                </c:pt>
                <c:pt idx="6461">
                  <c:v>-27.877999999999997</c:v>
                </c:pt>
                <c:pt idx="6462">
                  <c:v>-27.875999999999998</c:v>
                </c:pt>
                <c:pt idx="6463">
                  <c:v>-27.873999999999995</c:v>
                </c:pt>
                <c:pt idx="6464">
                  <c:v>-27.871999999999996</c:v>
                </c:pt>
                <c:pt idx="6465">
                  <c:v>-27.869999999999997</c:v>
                </c:pt>
                <c:pt idx="6466">
                  <c:v>-27.867999999999995</c:v>
                </c:pt>
                <c:pt idx="6467">
                  <c:v>-27.866</c:v>
                </c:pt>
                <c:pt idx="6468">
                  <c:v>-27.863999999999997</c:v>
                </c:pt>
                <c:pt idx="6469">
                  <c:v>-27.861999999999995</c:v>
                </c:pt>
                <c:pt idx="6470">
                  <c:v>-27.86</c:v>
                </c:pt>
                <c:pt idx="6471">
                  <c:v>-27.857999999999997</c:v>
                </c:pt>
                <c:pt idx="6472">
                  <c:v>-27.855999999999995</c:v>
                </c:pt>
                <c:pt idx="6473">
                  <c:v>-27.853999999999999</c:v>
                </c:pt>
                <c:pt idx="6474">
                  <c:v>-27.851999999999997</c:v>
                </c:pt>
                <c:pt idx="6475">
                  <c:v>-27.849999999999998</c:v>
                </c:pt>
                <c:pt idx="6476">
                  <c:v>-27.847999999999999</c:v>
                </c:pt>
                <c:pt idx="6477">
                  <c:v>-27.845999999999997</c:v>
                </c:pt>
                <c:pt idx="6478">
                  <c:v>-27.843999999999998</c:v>
                </c:pt>
                <c:pt idx="6479">
                  <c:v>-27.841999999999999</c:v>
                </c:pt>
                <c:pt idx="6480">
                  <c:v>-27.839999999999996</c:v>
                </c:pt>
                <c:pt idx="6481">
                  <c:v>-27.837999999999997</c:v>
                </c:pt>
                <c:pt idx="6482">
                  <c:v>-27.835999999999999</c:v>
                </c:pt>
                <c:pt idx="6483">
                  <c:v>-27.833999999999996</c:v>
                </c:pt>
                <c:pt idx="6484">
                  <c:v>-27.831999999999997</c:v>
                </c:pt>
                <c:pt idx="6485">
                  <c:v>-27.83</c:v>
                </c:pt>
                <c:pt idx="6486">
                  <c:v>-27.827999999999996</c:v>
                </c:pt>
                <c:pt idx="6487">
                  <c:v>-27.825999999999997</c:v>
                </c:pt>
                <c:pt idx="6488">
                  <c:v>-27.823999999999998</c:v>
                </c:pt>
                <c:pt idx="6489">
                  <c:v>-27.821999999999996</c:v>
                </c:pt>
                <c:pt idx="6490">
                  <c:v>-27.819999999999997</c:v>
                </c:pt>
                <c:pt idx="6491">
                  <c:v>-27.817999999999998</c:v>
                </c:pt>
                <c:pt idx="6492">
                  <c:v>-27.815999999999995</c:v>
                </c:pt>
                <c:pt idx="6493">
                  <c:v>-27.813999999999997</c:v>
                </c:pt>
                <c:pt idx="6494">
                  <c:v>-27.811999999999998</c:v>
                </c:pt>
                <c:pt idx="6495">
                  <c:v>-27.809999999999995</c:v>
                </c:pt>
                <c:pt idx="6496">
                  <c:v>-27.807999999999996</c:v>
                </c:pt>
                <c:pt idx="6497">
                  <c:v>-27.805999999999997</c:v>
                </c:pt>
                <c:pt idx="6498">
                  <c:v>-27.803999999999995</c:v>
                </c:pt>
                <c:pt idx="6499">
                  <c:v>-27.802</c:v>
                </c:pt>
                <c:pt idx="6500">
                  <c:v>-27.799999999999997</c:v>
                </c:pt>
                <c:pt idx="6501">
                  <c:v>-27.797999999999995</c:v>
                </c:pt>
                <c:pt idx="6502">
                  <c:v>-27.795999999999999</c:v>
                </c:pt>
                <c:pt idx="6503">
                  <c:v>-27.793999999999997</c:v>
                </c:pt>
                <c:pt idx="6504">
                  <c:v>-27.791999999999998</c:v>
                </c:pt>
                <c:pt idx="6505">
                  <c:v>-27.79</c:v>
                </c:pt>
                <c:pt idx="6506">
                  <c:v>-27.787999999999997</c:v>
                </c:pt>
                <c:pt idx="6507">
                  <c:v>-27.785999999999998</c:v>
                </c:pt>
                <c:pt idx="6508">
                  <c:v>-27.783999999999999</c:v>
                </c:pt>
                <c:pt idx="6509">
                  <c:v>-27.781999999999996</c:v>
                </c:pt>
                <c:pt idx="6510">
                  <c:v>-27.779999999999998</c:v>
                </c:pt>
                <c:pt idx="6511">
                  <c:v>-27.777999999999999</c:v>
                </c:pt>
                <c:pt idx="6512">
                  <c:v>-27.775999999999996</c:v>
                </c:pt>
                <c:pt idx="6513">
                  <c:v>-27.773999999999997</c:v>
                </c:pt>
                <c:pt idx="6514">
                  <c:v>-27.771999999999998</c:v>
                </c:pt>
                <c:pt idx="6515">
                  <c:v>-27.769999999999996</c:v>
                </c:pt>
                <c:pt idx="6516">
                  <c:v>-27.767999999999997</c:v>
                </c:pt>
                <c:pt idx="6517">
                  <c:v>-27.765999999999998</c:v>
                </c:pt>
                <c:pt idx="6518">
                  <c:v>-27.763999999999996</c:v>
                </c:pt>
                <c:pt idx="6519">
                  <c:v>-27.761999999999997</c:v>
                </c:pt>
                <c:pt idx="6520">
                  <c:v>-27.759999999999998</c:v>
                </c:pt>
                <c:pt idx="6521">
                  <c:v>-27.757999999999996</c:v>
                </c:pt>
                <c:pt idx="6522">
                  <c:v>-27.755999999999997</c:v>
                </c:pt>
                <c:pt idx="6523">
                  <c:v>-27.753999999999998</c:v>
                </c:pt>
                <c:pt idx="6524">
                  <c:v>-27.751999999999995</c:v>
                </c:pt>
                <c:pt idx="6525">
                  <c:v>-27.749999999999996</c:v>
                </c:pt>
                <c:pt idx="6526">
                  <c:v>-27.747999999999998</c:v>
                </c:pt>
                <c:pt idx="6527">
                  <c:v>-27.745999999999995</c:v>
                </c:pt>
                <c:pt idx="6528">
                  <c:v>-27.744</c:v>
                </c:pt>
                <c:pt idx="6529">
                  <c:v>-27.741999999999997</c:v>
                </c:pt>
                <c:pt idx="6530">
                  <c:v>-27.739999999999995</c:v>
                </c:pt>
                <c:pt idx="6531">
                  <c:v>-27.738</c:v>
                </c:pt>
                <c:pt idx="6532">
                  <c:v>-27.735999999999997</c:v>
                </c:pt>
                <c:pt idx="6533">
                  <c:v>-27.733999999999995</c:v>
                </c:pt>
                <c:pt idx="6534">
                  <c:v>-27.731999999999999</c:v>
                </c:pt>
                <c:pt idx="6535">
                  <c:v>-27.729999999999997</c:v>
                </c:pt>
                <c:pt idx="6536">
                  <c:v>-27.727999999999998</c:v>
                </c:pt>
                <c:pt idx="6537">
                  <c:v>-27.725999999999999</c:v>
                </c:pt>
                <c:pt idx="6538">
                  <c:v>-27.723999999999997</c:v>
                </c:pt>
                <c:pt idx="6539">
                  <c:v>-27.721999999999998</c:v>
                </c:pt>
                <c:pt idx="6540">
                  <c:v>-27.72</c:v>
                </c:pt>
                <c:pt idx="6541">
                  <c:v>-27.717999999999996</c:v>
                </c:pt>
                <c:pt idx="6542">
                  <c:v>-27.715999999999998</c:v>
                </c:pt>
                <c:pt idx="6543">
                  <c:v>-27.713999999999999</c:v>
                </c:pt>
                <c:pt idx="6544">
                  <c:v>-27.711999999999996</c:v>
                </c:pt>
                <c:pt idx="6545">
                  <c:v>-27.709999999999997</c:v>
                </c:pt>
                <c:pt idx="6546">
                  <c:v>-27.707999999999998</c:v>
                </c:pt>
                <c:pt idx="6547">
                  <c:v>-27.705999999999996</c:v>
                </c:pt>
                <c:pt idx="6548">
                  <c:v>-27.703999999999997</c:v>
                </c:pt>
                <c:pt idx="6549">
                  <c:v>-27.701999999999998</c:v>
                </c:pt>
                <c:pt idx="6550">
                  <c:v>-27.699999999999996</c:v>
                </c:pt>
                <c:pt idx="6551">
                  <c:v>-27.697999999999997</c:v>
                </c:pt>
                <c:pt idx="6552">
                  <c:v>-27.695999999999998</c:v>
                </c:pt>
                <c:pt idx="6553">
                  <c:v>-27.693999999999996</c:v>
                </c:pt>
                <c:pt idx="6554">
                  <c:v>-27.691999999999997</c:v>
                </c:pt>
                <c:pt idx="6555">
                  <c:v>-27.689999999999998</c:v>
                </c:pt>
                <c:pt idx="6556">
                  <c:v>-27.687999999999995</c:v>
                </c:pt>
                <c:pt idx="6557">
                  <c:v>-27.685999999999996</c:v>
                </c:pt>
                <c:pt idx="6558">
                  <c:v>-27.683999999999997</c:v>
                </c:pt>
                <c:pt idx="6559">
                  <c:v>-27.681999999999995</c:v>
                </c:pt>
                <c:pt idx="6560">
                  <c:v>-27.68</c:v>
                </c:pt>
                <c:pt idx="6561">
                  <c:v>-27.677999999999997</c:v>
                </c:pt>
                <c:pt idx="6562">
                  <c:v>-27.675999999999995</c:v>
                </c:pt>
                <c:pt idx="6563">
                  <c:v>-27.673999999999999</c:v>
                </c:pt>
                <c:pt idx="6564">
                  <c:v>-27.671999999999997</c:v>
                </c:pt>
                <c:pt idx="6565">
                  <c:v>-27.669999999999995</c:v>
                </c:pt>
                <c:pt idx="6566">
                  <c:v>-27.667999999999999</c:v>
                </c:pt>
                <c:pt idx="6567">
                  <c:v>-27.665999999999997</c:v>
                </c:pt>
                <c:pt idx="6568">
                  <c:v>-27.663999999999998</c:v>
                </c:pt>
                <c:pt idx="6569">
                  <c:v>-27.661999999999999</c:v>
                </c:pt>
                <c:pt idx="6570">
                  <c:v>-27.659999999999997</c:v>
                </c:pt>
                <c:pt idx="6571">
                  <c:v>-27.657999999999998</c:v>
                </c:pt>
                <c:pt idx="6572">
                  <c:v>-27.655999999999999</c:v>
                </c:pt>
                <c:pt idx="6573">
                  <c:v>-27.653999999999996</c:v>
                </c:pt>
                <c:pt idx="6574">
                  <c:v>-27.651999999999997</c:v>
                </c:pt>
                <c:pt idx="6575">
                  <c:v>-27.65</c:v>
                </c:pt>
                <c:pt idx="6576">
                  <c:v>-27.647999999999996</c:v>
                </c:pt>
                <c:pt idx="6577">
                  <c:v>-27.645999999999997</c:v>
                </c:pt>
                <c:pt idx="6578">
                  <c:v>-27.643999999999998</c:v>
                </c:pt>
                <c:pt idx="6579">
                  <c:v>-27.641999999999996</c:v>
                </c:pt>
                <c:pt idx="6580">
                  <c:v>-27.639999999999997</c:v>
                </c:pt>
                <c:pt idx="6581">
                  <c:v>-27.637999999999998</c:v>
                </c:pt>
                <c:pt idx="6582">
                  <c:v>-27.635999999999996</c:v>
                </c:pt>
                <c:pt idx="6583">
                  <c:v>-27.633999999999997</c:v>
                </c:pt>
                <c:pt idx="6584">
                  <c:v>-27.631999999999998</c:v>
                </c:pt>
                <c:pt idx="6585">
                  <c:v>-27.629999999999995</c:v>
                </c:pt>
                <c:pt idx="6586">
                  <c:v>-27.627999999999997</c:v>
                </c:pt>
                <c:pt idx="6587">
                  <c:v>-27.625999999999998</c:v>
                </c:pt>
                <c:pt idx="6588">
                  <c:v>-27.623999999999995</c:v>
                </c:pt>
                <c:pt idx="6589">
                  <c:v>-27.621999999999996</c:v>
                </c:pt>
                <c:pt idx="6590">
                  <c:v>-27.619999999999997</c:v>
                </c:pt>
                <c:pt idx="6591">
                  <c:v>-27.617999999999995</c:v>
                </c:pt>
                <c:pt idx="6592">
                  <c:v>-27.616</c:v>
                </c:pt>
                <c:pt idx="6593">
                  <c:v>-27.613999999999997</c:v>
                </c:pt>
                <c:pt idx="6594">
                  <c:v>-27.611999999999995</c:v>
                </c:pt>
                <c:pt idx="6595">
                  <c:v>-27.61</c:v>
                </c:pt>
                <c:pt idx="6596">
                  <c:v>-27.607999999999997</c:v>
                </c:pt>
                <c:pt idx="6597">
                  <c:v>-27.605999999999995</c:v>
                </c:pt>
                <c:pt idx="6598">
                  <c:v>-27.603999999999999</c:v>
                </c:pt>
                <c:pt idx="6599">
                  <c:v>-27.601999999999997</c:v>
                </c:pt>
                <c:pt idx="6600">
                  <c:v>-27.599999999999998</c:v>
                </c:pt>
                <c:pt idx="6601">
                  <c:v>-27.597999999999999</c:v>
                </c:pt>
                <c:pt idx="6602">
                  <c:v>-27.595999999999997</c:v>
                </c:pt>
                <c:pt idx="6603">
                  <c:v>-27.593999999999998</c:v>
                </c:pt>
                <c:pt idx="6604">
                  <c:v>-27.591999999999999</c:v>
                </c:pt>
                <c:pt idx="6605">
                  <c:v>-27.589999999999996</c:v>
                </c:pt>
                <c:pt idx="6606">
                  <c:v>-27.587999999999997</c:v>
                </c:pt>
                <c:pt idx="6607">
                  <c:v>-27.585999999999999</c:v>
                </c:pt>
                <c:pt idx="6608">
                  <c:v>-27.583999999999996</c:v>
                </c:pt>
                <c:pt idx="6609">
                  <c:v>-27.581999999999997</c:v>
                </c:pt>
                <c:pt idx="6610">
                  <c:v>-27.58</c:v>
                </c:pt>
                <c:pt idx="6611">
                  <c:v>-27.577999999999996</c:v>
                </c:pt>
                <c:pt idx="6612">
                  <c:v>-27.575999999999997</c:v>
                </c:pt>
                <c:pt idx="6613">
                  <c:v>-27.573999999999998</c:v>
                </c:pt>
                <c:pt idx="6614">
                  <c:v>-27.571999999999996</c:v>
                </c:pt>
                <c:pt idx="6615">
                  <c:v>-27.569999999999997</c:v>
                </c:pt>
                <c:pt idx="6616">
                  <c:v>-27.567999999999998</c:v>
                </c:pt>
                <c:pt idx="6617">
                  <c:v>-27.565999999999995</c:v>
                </c:pt>
                <c:pt idx="6618">
                  <c:v>-27.563999999999997</c:v>
                </c:pt>
                <c:pt idx="6619">
                  <c:v>-27.561999999999998</c:v>
                </c:pt>
                <c:pt idx="6620">
                  <c:v>-27.559999999999995</c:v>
                </c:pt>
                <c:pt idx="6621">
                  <c:v>-27.557999999999996</c:v>
                </c:pt>
                <c:pt idx="6622">
                  <c:v>-27.555999999999997</c:v>
                </c:pt>
                <c:pt idx="6623">
                  <c:v>-27.553999999999995</c:v>
                </c:pt>
                <c:pt idx="6624">
                  <c:v>-27.552</c:v>
                </c:pt>
                <c:pt idx="6625">
                  <c:v>-27.549999999999997</c:v>
                </c:pt>
                <c:pt idx="6626">
                  <c:v>-27.547999999999995</c:v>
                </c:pt>
                <c:pt idx="6627">
                  <c:v>-27.545999999999999</c:v>
                </c:pt>
                <c:pt idx="6628">
                  <c:v>-27.543999999999997</c:v>
                </c:pt>
                <c:pt idx="6629">
                  <c:v>-27.541999999999998</c:v>
                </c:pt>
                <c:pt idx="6630">
                  <c:v>-27.54</c:v>
                </c:pt>
                <c:pt idx="6631">
                  <c:v>-27.537999999999997</c:v>
                </c:pt>
                <c:pt idx="6632">
                  <c:v>-27.535999999999998</c:v>
                </c:pt>
                <c:pt idx="6633">
                  <c:v>-27.533999999999999</c:v>
                </c:pt>
                <c:pt idx="6634">
                  <c:v>-27.531999999999996</c:v>
                </c:pt>
                <c:pt idx="6635">
                  <c:v>-27.529999999999998</c:v>
                </c:pt>
                <c:pt idx="6636">
                  <c:v>-27.527999999999999</c:v>
                </c:pt>
                <c:pt idx="6637">
                  <c:v>-27.525999999999996</c:v>
                </c:pt>
                <c:pt idx="6638">
                  <c:v>-27.523999999999997</c:v>
                </c:pt>
                <c:pt idx="6639">
                  <c:v>-27.521999999999998</c:v>
                </c:pt>
                <c:pt idx="6640">
                  <c:v>-27.519999999999996</c:v>
                </c:pt>
                <c:pt idx="6641">
                  <c:v>-27.517999999999997</c:v>
                </c:pt>
                <c:pt idx="6642">
                  <c:v>-27.515999999999998</c:v>
                </c:pt>
                <c:pt idx="6643">
                  <c:v>-27.513999999999996</c:v>
                </c:pt>
                <c:pt idx="6644">
                  <c:v>-27.511999999999997</c:v>
                </c:pt>
                <c:pt idx="6645">
                  <c:v>-27.509999999999998</c:v>
                </c:pt>
                <c:pt idx="6646">
                  <c:v>-27.507999999999996</c:v>
                </c:pt>
                <c:pt idx="6647">
                  <c:v>-27.505999999999997</c:v>
                </c:pt>
                <c:pt idx="6648">
                  <c:v>-27.503999999999998</c:v>
                </c:pt>
                <c:pt idx="6649">
                  <c:v>-27.501999999999995</c:v>
                </c:pt>
                <c:pt idx="6650">
                  <c:v>-27.499999999999996</c:v>
                </c:pt>
                <c:pt idx="6651">
                  <c:v>-27.497999999999998</c:v>
                </c:pt>
                <c:pt idx="6652">
                  <c:v>-27.495999999999995</c:v>
                </c:pt>
                <c:pt idx="6653">
                  <c:v>-27.494</c:v>
                </c:pt>
                <c:pt idx="6654">
                  <c:v>-27.491999999999997</c:v>
                </c:pt>
                <c:pt idx="6655">
                  <c:v>-27.489999999999995</c:v>
                </c:pt>
                <c:pt idx="6656">
                  <c:v>-27.488</c:v>
                </c:pt>
                <c:pt idx="6657">
                  <c:v>-27.485999999999997</c:v>
                </c:pt>
                <c:pt idx="6658">
                  <c:v>-27.483999999999995</c:v>
                </c:pt>
                <c:pt idx="6659">
                  <c:v>-27.481999999999999</c:v>
                </c:pt>
                <c:pt idx="6660">
                  <c:v>-27.479999999999997</c:v>
                </c:pt>
                <c:pt idx="6661">
                  <c:v>-27.477999999999998</c:v>
                </c:pt>
                <c:pt idx="6662">
                  <c:v>-27.475999999999999</c:v>
                </c:pt>
                <c:pt idx="6663">
                  <c:v>-27.473999999999997</c:v>
                </c:pt>
                <c:pt idx="6664">
                  <c:v>-27.471999999999998</c:v>
                </c:pt>
                <c:pt idx="6665">
                  <c:v>-27.47</c:v>
                </c:pt>
                <c:pt idx="6666">
                  <c:v>-27.467999999999996</c:v>
                </c:pt>
                <c:pt idx="6667">
                  <c:v>-27.465999999999998</c:v>
                </c:pt>
                <c:pt idx="6668">
                  <c:v>-27.463999999999999</c:v>
                </c:pt>
                <c:pt idx="6669">
                  <c:v>-27.461999999999996</c:v>
                </c:pt>
                <c:pt idx="6670">
                  <c:v>-27.459999999999997</c:v>
                </c:pt>
                <c:pt idx="6671">
                  <c:v>-27.457999999999998</c:v>
                </c:pt>
                <c:pt idx="6672">
                  <c:v>-27.455999999999996</c:v>
                </c:pt>
                <c:pt idx="6673">
                  <c:v>-27.453999999999997</c:v>
                </c:pt>
                <c:pt idx="6674">
                  <c:v>-27.451999999999998</c:v>
                </c:pt>
                <c:pt idx="6675">
                  <c:v>-27.449999999999996</c:v>
                </c:pt>
                <c:pt idx="6676">
                  <c:v>-27.447999999999997</c:v>
                </c:pt>
                <c:pt idx="6677">
                  <c:v>-27.445999999999998</c:v>
                </c:pt>
                <c:pt idx="6678">
                  <c:v>-27.443999999999996</c:v>
                </c:pt>
                <c:pt idx="6679">
                  <c:v>-27.441999999999997</c:v>
                </c:pt>
                <c:pt idx="6680">
                  <c:v>-27.439999999999998</c:v>
                </c:pt>
                <c:pt idx="6681">
                  <c:v>-27.437999999999995</c:v>
                </c:pt>
                <c:pt idx="6682">
                  <c:v>-27.435999999999996</c:v>
                </c:pt>
                <c:pt idx="6683">
                  <c:v>-27.433999999999997</c:v>
                </c:pt>
                <c:pt idx="6684">
                  <c:v>-27.431999999999995</c:v>
                </c:pt>
                <c:pt idx="6685">
                  <c:v>-27.43</c:v>
                </c:pt>
                <c:pt idx="6686">
                  <c:v>-27.427999999999997</c:v>
                </c:pt>
                <c:pt idx="6687">
                  <c:v>-27.425999999999995</c:v>
                </c:pt>
                <c:pt idx="6688">
                  <c:v>-27.423999999999999</c:v>
                </c:pt>
                <c:pt idx="6689">
                  <c:v>-27.421999999999997</c:v>
                </c:pt>
                <c:pt idx="6690">
                  <c:v>-27.419999999999995</c:v>
                </c:pt>
                <c:pt idx="6691">
                  <c:v>-27.417999999999999</c:v>
                </c:pt>
                <c:pt idx="6692">
                  <c:v>-27.415999999999997</c:v>
                </c:pt>
                <c:pt idx="6693">
                  <c:v>-27.413999999999998</c:v>
                </c:pt>
                <c:pt idx="6694">
                  <c:v>-27.411999999999999</c:v>
                </c:pt>
                <c:pt idx="6695">
                  <c:v>-27.409999999999997</c:v>
                </c:pt>
                <c:pt idx="6696">
                  <c:v>-27.407999999999998</c:v>
                </c:pt>
                <c:pt idx="6697">
                  <c:v>-27.405999999999999</c:v>
                </c:pt>
                <c:pt idx="6698">
                  <c:v>-27.403999999999996</c:v>
                </c:pt>
                <c:pt idx="6699">
                  <c:v>-27.401999999999997</c:v>
                </c:pt>
                <c:pt idx="6700">
                  <c:v>-27.4</c:v>
                </c:pt>
                <c:pt idx="6701">
                  <c:v>-27.397999999999996</c:v>
                </c:pt>
                <c:pt idx="6702">
                  <c:v>-27.395999999999997</c:v>
                </c:pt>
                <c:pt idx="6703">
                  <c:v>-27.393999999999998</c:v>
                </c:pt>
                <c:pt idx="6704">
                  <c:v>-27.391999999999996</c:v>
                </c:pt>
                <c:pt idx="6705">
                  <c:v>-27.389999999999997</c:v>
                </c:pt>
                <c:pt idx="6706">
                  <c:v>-27.387999999999998</c:v>
                </c:pt>
                <c:pt idx="6707">
                  <c:v>-27.385999999999996</c:v>
                </c:pt>
                <c:pt idx="6708">
                  <c:v>-27.383999999999997</c:v>
                </c:pt>
                <c:pt idx="6709">
                  <c:v>-27.381999999999998</c:v>
                </c:pt>
                <c:pt idx="6710">
                  <c:v>-27.379999999999995</c:v>
                </c:pt>
                <c:pt idx="6711">
                  <c:v>-27.377999999999997</c:v>
                </c:pt>
                <c:pt idx="6712">
                  <c:v>-27.375999999999998</c:v>
                </c:pt>
                <c:pt idx="6713">
                  <c:v>-27.373999999999995</c:v>
                </c:pt>
                <c:pt idx="6714">
                  <c:v>-27.371999999999996</c:v>
                </c:pt>
                <c:pt idx="6715">
                  <c:v>-27.369999999999997</c:v>
                </c:pt>
                <c:pt idx="6716">
                  <c:v>-27.367999999999995</c:v>
                </c:pt>
                <c:pt idx="6717">
                  <c:v>-27.366</c:v>
                </c:pt>
                <c:pt idx="6718">
                  <c:v>-27.363999999999997</c:v>
                </c:pt>
                <c:pt idx="6719">
                  <c:v>-27.361999999999995</c:v>
                </c:pt>
                <c:pt idx="6720">
                  <c:v>-27.36</c:v>
                </c:pt>
                <c:pt idx="6721">
                  <c:v>-27.357999999999997</c:v>
                </c:pt>
                <c:pt idx="6722">
                  <c:v>-27.355999999999995</c:v>
                </c:pt>
                <c:pt idx="6723">
                  <c:v>-27.353999999999999</c:v>
                </c:pt>
                <c:pt idx="6724">
                  <c:v>-27.351999999999997</c:v>
                </c:pt>
                <c:pt idx="6725">
                  <c:v>-27.349999999999998</c:v>
                </c:pt>
                <c:pt idx="6726">
                  <c:v>-27.347999999999999</c:v>
                </c:pt>
                <c:pt idx="6727">
                  <c:v>-27.345999999999997</c:v>
                </c:pt>
                <c:pt idx="6728">
                  <c:v>-27.343999999999998</c:v>
                </c:pt>
                <c:pt idx="6729">
                  <c:v>-27.341999999999999</c:v>
                </c:pt>
                <c:pt idx="6730">
                  <c:v>-27.339999999999996</c:v>
                </c:pt>
                <c:pt idx="6731">
                  <c:v>-27.337999999999997</c:v>
                </c:pt>
                <c:pt idx="6732">
                  <c:v>-27.335999999999999</c:v>
                </c:pt>
                <c:pt idx="6733">
                  <c:v>-27.333999999999996</c:v>
                </c:pt>
                <c:pt idx="6734">
                  <c:v>-27.331999999999997</c:v>
                </c:pt>
                <c:pt idx="6735">
                  <c:v>-27.33</c:v>
                </c:pt>
                <c:pt idx="6736">
                  <c:v>-27.327999999999996</c:v>
                </c:pt>
                <c:pt idx="6737">
                  <c:v>-27.325999999999997</c:v>
                </c:pt>
                <c:pt idx="6738">
                  <c:v>-27.323999999999998</c:v>
                </c:pt>
                <c:pt idx="6739">
                  <c:v>-27.321999999999996</c:v>
                </c:pt>
                <c:pt idx="6740">
                  <c:v>-27.319999999999997</c:v>
                </c:pt>
                <c:pt idx="6741">
                  <c:v>-27.317999999999998</c:v>
                </c:pt>
                <c:pt idx="6742">
                  <c:v>-27.315999999999995</c:v>
                </c:pt>
                <c:pt idx="6743">
                  <c:v>-27.313999999999997</c:v>
                </c:pt>
                <c:pt idx="6744">
                  <c:v>-27.311999999999998</c:v>
                </c:pt>
                <c:pt idx="6745">
                  <c:v>-27.309999999999995</c:v>
                </c:pt>
                <c:pt idx="6746">
                  <c:v>-27.307999999999996</c:v>
                </c:pt>
                <c:pt idx="6747">
                  <c:v>-27.305999999999997</c:v>
                </c:pt>
                <c:pt idx="6748">
                  <c:v>-27.303999999999995</c:v>
                </c:pt>
                <c:pt idx="6749">
                  <c:v>-27.302</c:v>
                </c:pt>
                <c:pt idx="6750">
                  <c:v>-27.299999999999997</c:v>
                </c:pt>
                <c:pt idx="6751">
                  <c:v>-27.297999999999995</c:v>
                </c:pt>
                <c:pt idx="6752">
                  <c:v>-27.295999999999999</c:v>
                </c:pt>
                <c:pt idx="6753">
                  <c:v>-27.293999999999997</c:v>
                </c:pt>
                <c:pt idx="6754">
                  <c:v>-27.291999999999998</c:v>
                </c:pt>
                <c:pt idx="6755">
                  <c:v>-27.29</c:v>
                </c:pt>
                <c:pt idx="6756">
                  <c:v>-27.287999999999997</c:v>
                </c:pt>
                <c:pt idx="6757">
                  <c:v>-27.285999999999998</c:v>
                </c:pt>
                <c:pt idx="6758">
                  <c:v>-27.283999999999999</c:v>
                </c:pt>
                <c:pt idx="6759">
                  <c:v>-27.281999999999996</c:v>
                </c:pt>
                <c:pt idx="6760">
                  <c:v>-27.279999999999998</c:v>
                </c:pt>
                <c:pt idx="6761">
                  <c:v>-27.277999999999999</c:v>
                </c:pt>
                <c:pt idx="6762">
                  <c:v>-27.275999999999996</c:v>
                </c:pt>
                <c:pt idx="6763">
                  <c:v>-27.273999999999997</c:v>
                </c:pt>
                <c:pt idx="6764">
                  <c:v>-27.271999999999998</c:v>
                </c:pt>
                <c:pt idx="6765">
                  <c:v>-27.269999999999996</c:v>
                </c:pt>
                <c:pt idx="6766">
                  <c:v>-27.267999999999997</c:v>
                </c:pt>
                <c:pt idx="6767">
                  <c:v>-27.265999999999998</c:v>
                </c:pt>
                <c:pt idx="6768">
                  <c:v>-27.263999999999996</c:v>
                </c:pt>
                <c:pt idx="6769">
                  <c:v>-27.261999999999997</c:v>
                </c:pt>
                <c:pt idx="6770">
                  <c:v>-27.259999999999998</c:v>
                </c:pt>
                <c:pt idx="6771">
                  <c:v>-27.257999999999996</c:v>
                </c:pt>
                <c:pt idx="6772">
                  <c:v>-27.255999999999997</c:v>
                </c:pt>
                <c:pt idx="6773">
                  <c:v>-27.253999999999998</c:v>
                </c:pt>
                <c:pt idx="6774">
                  <c:v>-27.251999999999995</c:v>
                </c:pt>
                <c:pt idx="6775">
                  <c:v>-27.249999999999996</c:v>
                </c:pt>
                <c:pt idx="6776">
                  <c:v>-27.247999999999998</c:v>
                </c:pt>
                <c:pt idx="6777">
                  <c:v>-27.245999999999995</c:v>
                </c:pt>
                <c:pt idx="6778">
                  <c:v>-27.244</c:v>
                </c:pt>
                <c:pt idx="6779">
                  <c:v>-27.241999999999997</c:v>
                </c:pt>
                <c:pt idx="6780">
                  <c:v>-27.239999999999995</c:v>
                </c:pt>
                <c:pt idx="6781">
                  <c:v>-27.238</c:v>
                </c:pt>
                <c:pt idx="6782">
                  <c:v>-27.235999999999997</c:v>
                </c:pt>
                <c:pt idx="6783">
                  <c:v>-27.233999999999995</c:v>
                </c:pt>
                <c:pt idx="6784">
                  <c:v>-27.231999999999999</c:v>
                </c:pt>
                <c:pt idx="6785">
                  <c:v>-27.229999999999997</c:v>
                </c:pt>
                <c:pt idx="6786">
                  <c:v>-27.227999999999998</c:v>
                </c:pt>
                <c:pt idx="6787">
                  <c:v>-27.225999999999999</c:v>
                </c:pt>
                <c:pt idx="6788">
                  <c:v>-27.223999999999997</c:v>
                </c:pt>
                <c:pt idx="6789">
                  <c:v>-27.221999999999998</c:v>
                </c:pt>
                <c:pt idx="6790">
                  <c:v>-27.22</c:v>
                </c:pt>
                <c:pt idx="6791">
                  <c:v>-27.217999999999996</c:v>
                </c:pt>
                <c:pt idx="6792">
                  <c:v>-27.215999999999998</c:v>
                </c:pt>
                <c:pt idx="6793">
                  <c:v>-27.213999999999999</c:v>
                </c:pt>
                <c:pt idx="6794">
                  <c:v>-27.211999999999996</c:v>
                </c:pt>
                <c:pt idx="6795">
                  <c:v>-27.209999999999997</c:v>
                </c:pt>
                <c:pt idx="6796">
                  <c:v>-27.207999999999998</c:v>
                </c:pt>
                <c:pt idx="6797">
                  <c:v>-27.205999999999996</c:v>
                </c:pt>
                <c:pt idx="6798">
                  <c:v>-27.203999999999997</c:v>
                </c:pt>
                <c:pt idx="6799">
                  <c:v>-27.201999999999998</c:v>
                </c:pt>
                <c:pt idx="6800">
                  <c:v>-27.199999999999996</c:v>
                </c:pt>
                <c:pt idx="6801">
                  <c:v>-27.197999999999997</c:v>
                </c:pt>
                <c:pt idx="6802">
                  <c:v>-27.195999999999998</c:v>
                </c:pt>
                <c:pt idx="6803">
                  <c:v>-27.193999999999996</c:v>
                </c:pt>
                <c:pt idx="6804">
                  <c:v>-27.191999999999997</c:v>
                </c:pt>
                <c:pt idx="6805">
                  <c:v>-27.189999999999998</c:v>
                </c:pt>
                <c:pt idx="6806">
                  <c:v>-27.187999999999995</c:v>
                </c:pt>
                <c:pt idx="6807">
                  <c:v>-27.185999999999996</c:v>
                </c:pt>
                <c:pt idx="6808">
                  <c:v>-27.183999999999997</c:v>
                </c:pt>
                <c:pt idx="6809">
                  <c:v>-27.181999999999995</c:v>
                </c:pt>
                <c:pt idx="6810">
                  <c:v>-27.18</c:v>
                </c:pt>
                <c:pt idx="6811">
                  <c:v>-27.177999999999997</c:v>
                </c:pt>
                <c:pt idx="6812">
                  <c:v>-27.175999999999995</c:v>
                </c:pt>
                <c:pt idx="6813">
                  <c:v>-27.173999999999999</c:v>
                </c:pt>
                <c:pt idx="6814">
                  <c:v>-27.171999999999997</c:v>
                </c:pt>
                <c:pt idx="6815">
                  <c:v>-27.169999999999995</c:v>
                </c:pt>
                <c:pt idx="6816">
                  <c:v>-27.167999999999999</c:v>
                </c:pt>
                <c:pt idx="6817">
                  <c:v>-27.165999999999997</c:v>
                </c:pt>
                <c:pt idx="6818">
                  <c:v>-27.163999999999998</c:v>
                </c:pt>
                <c:pt idx="6819">
                  <c:v>-27.161999999999999</c:v>
                </c:pt>
                <c:pt idx="6820">
                  <c:v>-27.159999999999997</c:v>
                </c:pt>
                <c:pt idx="6821">
                  <c:v>-27.157999999999998</c:v>
                </c:pt>
                <c:pt idx="6822">
                  <c:v>-27.155999999999999</c:v>
                </c:pt>
                <c:pt idx="6823">
                  <c:v>-27.153999999999996</c:v>
                </c:pt>
                <c:pt idx="6824">
                  <c:v>-27.151999999999997</c:v>
                </c:pt>
                <c:pt idx="6825">
                  <c:v>-27.15</c:v>
                </c:pt>
                <c:pt idx="6826">
                  <c:v>-27.147999999999996</c:v>
                </c:pt>
                <c:pt idx="6827">
                  <c:v>-27.145999999999997</c:v>
                </c:pt>
                <c:pt idx="6828">
                  <c:v>-27.143999999999998</c:v>
                </c:pt>
                <c:pt idx="6829">
                  <c:v>-27.141999999999996</c:v>
                </c:pt>
                <c:pt idx="6830">
                  <c:v>-27.139999999999997</c:v>
                </c:pt>
                <c:pt idx="6831">
                  <c:v>-27.137999999999998</c:v>
                </c:pt>
                <c:pt idx="6832">
                  <c:v>-27.135999999999996</c:v>
                </c:pt>
                <c:pt idx="6833">
                  <c:v>-27.133999999999997</c:v>
                </c:pt>
                <c:pt idx="6834">
                  <c:v>-27.131999999999998</c:v>
                </c:pt>
                <c:pt idx="6835">
                  <c:v>-27.129999999999995</c:v>
                </c:pt>
                <c:pt idx="6836">
                  <c:v>-27.127999999999997</c:v>
                </c:pt>
                <c:pt idx="6837">
                  <c:v>-27.125999999999998</c:v>
                </c:pt>
                <c:pt idx="6838">
                  <c:v>-27.123999999999995</c:v>
                </c:pt>
                <c:pt idx="6839">
                  <c:v>-27.121999999999996</c:v>
                </c:pt>
                <c:pt idx="6840">
                  <c:v>-27.119999999999997</c:v>
                </c:pt>
                <c:pt idx="6841">
                  <c:v>-27.117999999999995</c:v>
                </c:pt>
                <c:pt idx="6842">
                  <c:v>-27.116</c:v>
                </c:pt>
                <c:pt idx="6843">
                  <c:v>-27.113999999999997</c:v>
                </c:pt>
                <c:pt idx="6844">
                  <c:v>-27.111999999999995</c:v>
                </c:pt>
                <c:pt idx="6845">
                  <c:v>-27.11</c:v>
                </c:pt>
                <c:pt idx="6846">
                  <c:v>-27.107999999999997</c:v>
                </c:pt>
                <c:pt idx="6847">
                  <c:v>-27.105999999999995</c:v>
                </c:pt>
                <c:pt idx="6848">
                  <c:v>-27.103999999999999</c:v>
                </c:pt>
                <c:pt idx="6849">
                  <c:v>-27.101999999999997</c:v>
                </c:pt>
                <c:pt idx="6850">
                  <c:v>-27.099999999999998</c:v>
                </c:pt>
                <c:pt idx="6851">
                  <c:v>-27.097999999999999</c:v>
                </c:pt>
                <c:pt idx="6852">
                  <c:v>-27.095999999999997</c:v>
                </c:pt>
                <c:pt idx="6853">
                  <c:v>-27.093999999999998</c:v>
                </c:pt>
                <c:pt idx="6854">
                  <c:v>-27.091999999999999</c:v>
                </c:pt>
                <c:pt idx="6855">
                  <c:v>-27.089999999999996</c:v>
                </c:pt>
                <c:pt idx="6856">
                  <c:v>-27.087999999999997</c:v>
                </c:pt>
                <c:pt idx="6857">
                  <c:v>-27.085999999999999</c:v>
                </c:pt>
                <c:pt idx="6858">
                  <c:v>-27.083999999999996</c:v>
                </c:pt>
                <c:pt idx="6859">
                  <c:v>-27.081999999999997</c:v>
                </c:pt>
                <c:pt idx="6860">
                  <c:v>-27.08</c:v>
                </c:pt>
                <c:pt idx="6861">
                  <c:v>-27.077999999999996</c:v>
                </c:pt>
                <c:pt idx="6862">
                  <c:v>-27.075999999999997</c:v>
                </c:pt>
                <c:pt idx="6863">
                  <c:v>-27.073999999999998</c:v>
                </c:pt>
                <c:pt idx="6864">
                  <c:v>-27.071999999999996</c:v>
                </c:pt>
                <c:pt idx="6865">
                  <c:v>-27.069999999999997</c:v>
                </c:pt>
                <c:pt idx="6866">
                  <c:v>-27.067999999999998</c:v>
                </c:pt>
                <c:pt idx="6867">
                  <c:v>-27.065999999999995</c:v>
                </c:pt>
                <c:pt idx="6868">
                  <c:v>-27.063999999999997</c:v>
                </c:pt>
                <c:pt idx="6869">
                  <c:v>-27.061999999999998</c:v>
                </c:pt>
                <c:pt idx="6870">
                  <c:v>-27.059999999999995</c:v>
                </c:pt>
                <c:pt idx="6871">
                  <c:v>-27.057999999999996</c:v>
                </c:pt>
                <c:pt idx="6872">
                  <c:v>-27.055999999999997</c:v>
                </c:pt>
                <c:pt idx="6873">
                  <c:v>-27.053999999999995</c:v>
                </c:pt>
                <c:pt idx="6874">
                  <c:v>-27.052</c:v>
                </c:pt>
                <c:pt idx="6875">
                  <c:v>-27.049999999999997</c:v>
                </c:pt>
                <c:pt idx="6876">
                  <c:v>-27.047999999999995</c:v>
                </c:pt>
                <c:pt idx="6877">
                  <c:v>-27.045999999999999</c:v>
                </c:pt>
                <c:pt idx="6878">
                  <c:v>-27.043999999999997</c:v>
                </c:pt>
                <c:pt idx="6879">
                  <c:v>-27.041999999999998</c:v>
                </c:pt>
                <c:pt idx="6880">
                  <c:v>-27.04</c:v>
                </c:pt>
                <c:pt idx="6881">
                  <c:v>-27.037999999999997</c:v>
                </c:pt>
                <c:pt idx="6882">
                  <c:v>-27.035999999999998</c:v>
                </c:pt>
                <c:pt idx="6883">
                  <c:v>-27.033999999999999</c:v>
                </c:pt>
                <c:pt idx="6884">
                  <c:v>-27.031999999999996</c:v>
                </c:pt>
                <c:pt idx="6885">
                  <c:v>-27.029999999999998</c:v>
                </c:pt>
                <c:pt idx="6886">
                  <c:v>-27.027999999999999</c:v>
                </c:pt>
                <c:pt idx="6887">
                  <c:v>-27.025999999999996</c:v>
                </c:pt>
                <c:pt idx="6888">
                  <c:v>-27.023999999999997</c:v>
                </c:pt>
                <c:pt idx="6889">
                  <c:v>-27.021999999999998</c:v>
                </c:pt>
                <c:pt idx="6890">
                  <c:v>-27.019999999999996</c:v>
                </c:pt>
                <c:pt idx="6891">
                  <c:v>-27.017999999999997</c:v>
                </c:pt>
                <c:pt idx="6892">
                  <c:v>-27.015999999999998</c:v>
                </c:pt>
                <c:pt idx="6893">
                  <c:v>-27.013999999999996</c:v>
                </c:pt>
                <c:pt idx="6894">
                  <c:v>-27.011999999999997</c:v>
                </c:pt>
                <c:pt idx="6895">
                  <c:v>-27.009999999999998</c:v>
                </c:pt>
                <c:pt idx="6896">
                  <c:v>-27.007999999999996</c:v>
                </c:pt>
                <c:pt idx="6897">
                  <c:v>-27.005999999999997</c:v>
                </c:pt>
                <c:pt idx="6898">
                  <c:v>-27.003999999999998</c:v>
                </c:pt>
                <c:pt idx="6899">
                  <c:v>-27.001999999999995</c:v>
                </c:pt>
                <c:pt idx="6900">
                  <c:v>-26.999999999999996</c:v>
                </c:pt>
                <c:pt idx="6901">
                  <c:v>-26.997999999999998</c:v>
                </c:pt>
                <c:pt idx="6902">
                  <c:v>-26.995999999999995</c:v>
                </c:pt>
                <c:pt idx="6903">
                  <c:v>-26.994</c:v>
                </c:pt>
                <c:pt idx="6904">
                  <c:v>-26.991999999999997</c:v>
                </c:pt>
                <c:pt idx="6905">
                  <c:v>-26.989999999999995</c:v>
                </c:pt>
                <c:pt idx="6906">
                  <c:v>-26.988</c:v>
                </c:pt>
                <c:pt idx="6907">
                  <c:v>-26.985999999999997</c:v>
                </c:pt>
                <c:pt idx="6908">
                  <c:v>-26.983999999999995</c:v>
                </c:pt>
                <c:pt idx="6909">
                  <c:v>-26.981999999999999</c:v>
                </c:pt>
                <c:pt idx="6910">
                  <c:v>-26.979999999999997</c:v>
                </c:pt>
                <c:pt idx="6911">
                  <c:v>-26.977999999999998</c:v>
                </c:pt>
                <c:pt idx="6912">
                  <c:v>-26.975999999999999</c:v>
                </c:pt>
                <c:pt idx="6913">
                  <c:v>-26.973999999999997</c:v>
                </c:pt>
                <c:pt idx="6914">
                  <c:v>-26.971999999999998</c:v>
                </c:pt>
                <c:pt idx="6915">
                  <c:v>-26.97</c:v>
                </c:pt>
                <c:pt idx="6916">
                  <c:v>-26.967999999999996</c:v>
                </c:pt>
                <c:pt idx="6917">
                  <c:v>-26.965999999999998</c:v>
                </c:pt>
                <c:pt idx="6918">
                  <c:v>-26.963999999999999</c:v>
                </c:pt>
                <c:pt idx="6919">
                  <c:v>-26.961999999999996</c:v>
                </c:pt>
                <c:pt idx="6920">
                  <c:v>-26.959999999999997</c:v>
                </c:pt>
                <c:pt idx="6921">
                  <c:v>-26.957999999999998</c:v>
                </c:pt>
                <c:pt idx="6922">
                  <c:v>-26.955999999999996</c:v>
                </c:pt>
                <c:pt idx="6923">
                  <c:v>-26.953999999999997</c:v>
                </c:pt>
                <c:pt idx="6924">
                  <c:v>-26.951999999999998</c:v>
                </c:pt>
                <c:pt idx="6925">
                  <c:v>-26.949999999999996</c:v>
                </c:pt>
                <c:pt idx="6926">
                  <c:v>-26.947999999999997</c:v>
                </c:pt>
                <c:pt idx="6927">
                  <c:v>-26.945999999999998</c:v>
                </c:pt>
                <c:pt idx="6928">
                  <c:v>-26.943999999999996</c:v>
                </c:pt>
                <c:pt idx="6929">
                  <c:v>-26.941999999999997</c:v>
                </c:pt>
                <c:pt idx="6930">
                  <c:v>-26.939999999999998</c:v>
                </c:pt>
                <c:pt idx="6931">
                  <c:v>-26.937999999999995</c:v>
                </c:pt>
                <c:pt idx="6932">
                  <c:v>-26.935999999999996</c:v>
                </c:pt>
                <c:pt idx="6933">
                  <c:v>-26.933999999999997</c:v>
                </c:pt>
                <c:pt idx="6934">
                  <c:v>-26.931999999999995</c:v>
                </c:pt>
                <c:pt idx="6935">
                  <c:v>-26.93</c:v>
                </c:pt>
                <c:pt idx="6936">
                  <c:v>-26.927999999999997</c:v>
                </c:pt>
                <c:pt idx="6937">
                  <c:v>-26.925999999999995</c:v>
                </c:pt>
                <c:pt idx="6938">
                  <c:v>-26.923999999999999</c:v>
                </c:pt>
                <c:pt idx="6939">
                  <c:v>-26.921999999999997</c:v>
                </c:pt>
                <c:pt idx="6940">
                  <c:v>-26.919999999999995</c:v>
                </c:pt>
                <c:pt idx="6941">
                  <c:v>-26.917999999999999</c:v>
                </c:pt>
                <c:pt idx="6942">
                  <c:v>-26.915999999999997</c:v>
                </c:pt>
                <c:pt idx="6943">
                  <c:v>-26.913999999999998</c:v>
                </c:pt>
                <c:pt idx="6944">
                  <c:v>-26.911999999999999</c:v>
                </c:pt>
                <c:pt idx="6945">
                  <c:v>-26.909999999999997</c:v>
                </c:pt>
                <c:pt idx="6946">
                  <c:v>-26.907999999999998</c:v>
                </c:pt>
                <c:pt idx="6947">
                  <c:v>-26.905999999999999</c:v>
                </c:pt>
                <c:pt idx="6948">
                  <c:v>-26.903999999999996</c:v>
                </c:pt>
                <c:pt idx="6949">
                  <c:v>-26.901999999999997</c:v>
                </c:pt>
                <c:pt idx="6950">
                  <c:v>-26.9</c:v>
                </c:pt>
                <c:pt idx="6951">
                  <c:v>-26.897999999999996</c:v>
                </c:pt>
                <c:pt idx="6952">
                  <c:v>-26.895999999999997</c:v>
                </c:pt>
                <c:pt idx="6953">
                  <c:v>-26.893999999999998</c:v>
                </c:pt>
                <c:pt idx="6954">
                  <c:v>-26.891999999999996</c:v>
                </c:pt>
                <c:pt idx="6955">
                  <c:v>-26.889999999999997</c:v>
                </c:pt>
                <c:pt idx="6956">
                  <c:v>-26.887999999999998</c:v>
                </c:pt>
                <c:pt idx="6957">
                  <c:v>-26.885999999999996</c:v>
                </c:pt>
                <c:pt idx="6958">
                  <c:v>-26.883999999999997</c:v>
                </c:pt>
                <c:pt idx="6959">
                  <c:v>-26.881999999999998</c:v>
                </c:pt>
                <c:pt idx="6960">
                  <c:v>-26.879999999999995</c:v>
                </c:pt>
                <c:pt idx="6961">
                  <c:v>-26.877999999999997</c:v>
                </c:pt>
                <c:pt idx="6962">
                  <c:v>-26.875999999999998</c:v>
                </c:pt>
                <c:pt idx="6963">
                  <c:v>-26.873999999999995</c:v>
                </c:pt>
                <c:pt idx="6964">
                  <c:v>-26.871999999999996</c:v>
                </c:pt>
                <c:pt idx="6965">
                  <c:v>-26.869999999999997</c:v>
                </c:pt>
                <c:pt idx="6966">
                  <c:v>-26.867999999999995</c:v>
                </c:pt>
                <c:pt idx="6967">
                  <c:v>-26.866</c:v>
                </c:pt>
                <c:pt idx="6968">
                  <c:v>-26.863999999999997</c:v>
                </c:pt>
                <c:pt idx="6969">
                  <c:v>-26.861999999999995</c:v>
                </c:pt>
                <c:pt idx="6970">
                  <c:v>-26.86</c:v>
                </c:pt>
                <c:pt idx="6971">
                  <c:v>-26.857999999999997</c:v>
                </c:pt>
                <c:pt idx="6972">
                  <c:v>-26.855999999999995</c:v>
                </c:pt>
                <c:pt idx="6973">
                  <c:v>-26.853999999999999</c:v>
                </c:pt>
                <c:pt idx="6974">
                  <c:v>-26.851999999999997</c:v>
                </c:pt>
                <c:pt idx="6975">
                  <c:v>-26.849999999999998</c:v>
                </c:pt>
                <c:pt idx="6976">
                  <c:v>-26.847999999999999</c:v>
                </c:pt>
                <c:pt idx="6977">
                  <c:v>-26.845999999999997</c:v>
                </c:pt>
                <c:pt idx="6978">
                  <c:v>-26.843999999999998</c:v>
                </c:pt>
                <c:pt idx="6979">
                  <c:v>-26.841999999999999</c:v>
                </c:pt>
                <c:pt idx="6980">
                  <c:v>-26.839999999999996</c:v>
                </c:pt>
                <c:pt idx="6981">
                  <c:v>-26.837999999999997</c:v>
                </c:pt>
                <c:pt idx="6982">
                  <c:v>-26.835999999999999</c:v>
                </c:pt>
                <c:pt idx="6983">
                  <c:v>-26.833999999999996</c:v>
                </c:pt>
                <c:pt idx="6984">
                  <c:v>-26.831999999999997</c:v>
                </c:pt>
                <c:pt idx="6985">
                  <c:v>-26.83</c:v>
                </c:pt>
                <c:pt idx="6986">
                  <c:v>-26.827999999999996</c:v>
                </c:pt>
                <c:pt idx="6987">
                  <c:v>-26.825999999999997</c:v>
                </c:pt>
                <c:pt idx="6988">
                  <c:v>-26.823999999999998</c:v>
                </c:pt>
                <c:pt idx="6989">
                  <c:v>-26.821999999999996</c:v>
                </c:pt>
                <c:pt idx="6990">
                  <c:v>-26.819999999999997</c:v>
                </c:pt>
                <c:pt idx="6991">
                  <c:v>-26.817999999999998</c:v>
                </c:pt>
                <c:pt idx="6992">
                  <c:v>-26.815999999999995</c:v>
                </c:pt>
                <c:pt idx="6993">
                  <c:v>-26.813999999999997</c:v>
                </c:pt>
                <c:pt idx="6994">
                  <c:v>-26.811999999999998</c:v>
                </c:pt>
                <c:pt idx="6995">
                  <c:v>-26.809999999999995</c:v>
                </c:pt>
                <c:pt idx="6996">
                  <c:v>-26.807999999999996</c:v>
                </c:pt>
                <c:pt idx="6997">
                  <c:v>-26.805999999999997</c:v>
                </c:pt>
                <c:pt idx="6998">
                  <c:v>-26.803999999999995</c:v>
                </c:pt>
                <c:pt idx="6999">
                  <c:v>-26.802</c:v>
                </c:pt>
                <c:pt idx="7000">
                  <c:v>-26.799999999999997</c:v>
                </c:pt>
                <c:pt idx="7001">
                  <c:v>-26.797999999999995</c:v>
                </c:pt>
                <c:pt idx="7002">
                  <c:v>-26.795999999999999</c:v>
                </c:pt>
                <c:pt idx="7003">
                  <c:v>-26.793999999999997</c:v>
                </c:pt>
                <c:pt idx="7004">
                  <c:v>-26.791999999999998</c:v>
                </c:pt>
                <c:pt idx="7005">
                  <c:v>-26.79</c:v>
                </c:pt>
                <c:pt idx="7006">
                  <c:v>-26.787999999999997</c:v>
                </c:pt>
                <c:pt idx="7007">
                  <c:v>-26.785999999999998</c:v>
                </c:pt>
                <c:pt idx="7008">
                  <c:v>-26.783999999999999</c:v>
                </c:pt>
                <c:pt idx="7009">
                  <c:v>-26.781999999999996</c:v>
                </c:pt>
                <c:pt idx="7010">
                  <c:v>-26.779999999999998</c:v>
                </c:pt>
                <c:pt idx="7011">
                  <c:v>-26.777999999999999</c:v>
                </c:pt>
                <c:pt idx="7012">
                  <c:v>-26.775999999999996</c:v>
                </c:pt>
                <c:pt idx="7013">
                  <c:v>-26.773999999999997</c:v>
                </c:pt>
                <c:pt idx="7014">
                  <c:v>-26.771999999999998</c:v>
                </c:pt>
                <c:pt idx="7015">
                  <c:v>-26.769999999999996</c:v>
                </c:pt>
                <c:pt idx="7016">
                  <c:v>-26.767999999999997</c:v>
                </c:pt>
                <c:pt idx="7017">
                  <c:v>-26.765999999999998</c:v>
                </c:pt>
                <c:pt idx="7018">
                  <c:v>-26.763999999999996</c:v>
                </c:pt>
                <c:pt idx="7019">
                  <c:v>-26.761999999999997</c:v>
                </c:pt>
                <c:pt idx="7020">
                  <c:v>-26.759999999999998</c:v>
                </c:pt>
                <c:pt idx="7021">
                  <c:v>-26.757999999999996</c:v>
                </c:pt>
                <c:pt idx="7022">
                  <c:v>-26.755999999999997</c:v>
                </c:pt>
                <c:pt idx="7023">
                  <c:v>-26.753999999999998</c:v>
                </c:pt>
                <c:pt idx="7024">
                  <c:v>-26.751999999999995</c:v>
                </c:pt>
                <c:pt idx="7025">
                  <c:v>-26.749999999999996</c:v>
                </c:pt>
                <c:pt idx="7026">
                  <c:v>-26.747999999999998</c:v>
                </c:pt>
                <c:pt idx="7027">
                  <c:v>-26.745999999999995</c:v>
                </c:pt>
                <c:pt idx="7028">
                  <c:v>-26.744</c:v>
                </c:pt>
                <c:pt idx="7029">
                  <c:v>-26.741999999999997</c:v>
                </c:pt>
                <c:pt idx="7030">
                  <c:v>-26.739999999999995</c:v>
                </c:pt>
                <c:pt idx="7031">
                  <c:v>-26.738</c:v>
                </c:pt>
                <c:pt idx="7032">
                  <c:v>-26.735999999999997</c:v>
                </c:pt>
                <c:pt idx="7033">
                  <c:v>-26.733999999999995</c:v>
                </c:pt>
                <c:pt idx="7034">
                  <c:v>-26.731999999999999</c:v>
                </c:pt>
                <c:pt idx="7035">
                  <c:v>-26.729999999999997</c:v>
                </c:pt>
                <c:pt idx="7036">
                  <c:v>-26.727999999999998</c:v>
                </c:pt>
                <c:pt idx="7037">
                  <c:v>-26.725999999999999</c:v>
                </c:pt>
                <c:pt idx="7038">
                  <c:v>-26.723999999999997</c:v>
                </c:pt>
                <c:pt idx="7039">
                  <c:v>-26.721999999999998</c:v>
                </c:pt>
                <c:pt idx="7040">
                  <c:v>-26.72</c:v>
                </c:pt>
                <c:pt idx="7041">
                  <c:v>-26.717999999999996</c:v>
                </c:pt>
                <c:pt idx="7042">
                  <c:v>-26.715999999999998</c:v>
                </c:pt>
                <c:pt idx="7043">
                  <c:v>-26.713999999999999</c:v>
                </c:pt>
                <c:pt idx="7044">
                  <c:v>-26.711999999999996</c:v>
                </c:pt>
                <c:pt idx="7045">
                  <c:v>-26.709999999999997</c:v>
                </c:pt>
                <c:pt idx="7046">
                  <c:v>-26.707999999999998</c:v>
                </c:pt>
                <c:pt idx="7047">
                  <c:v>-26.705999999999996</c:v>
                </c:pt>
                <c:pt idx="7048">
                  <c:v>-26.703999999999997</c:v>
                </c:pt>
                <c:pt idx="7049">
                  <c:v>-26.701999999999998</c:v>
                </c:pt>
                <c:pt idx="7050">
                  <c:v>-26.699999999999996</c:v>
                </c:pt>
                <c:pt idx="7051">
                  <c:v>-26.697999999999997</c:v>
                </c:pt>
                <c:pt idx="7052">
                  <c:v>-26.695999999999998</c:v>
                </c:pt>
                <c:pt idx="7053">
                  <c:v>-26.693999999999996</c:v>
                </c:pt>
                <c:pt idx="7054">
                  <c:v>-26.691999999999997</c:v>
                </c:pt>
                <c:pt idx="7055">
                  <c:v>-26.689999999999998</c:v>
                </c:pt>
                <c:pt idx="7056">
                  <c:v>-26.687999999999995</c:v>
                </c:pt>
                <c:pt idx="7057">
                  <c:v>-26.685999999999996</c:v>
                </c:pt>
                <c:pt idx="7058">
                  <c:v>-26.683999999999997</c:v>
                </c:pt>
                <c:pt idx="7059">
                  <c:v>-26.681999999999995</c:v>
                </c:pt>
                <c:pt idx="7060">
                  <c:v>-26.68</c:v>
                </c:pt>
                <c:pt idx="7061">
                  <c:v>-26.677999999999997</c:v>
                </c:pt>
                <c:pt idx="7062">
                  <c:v>-26.675999999999995</c:v>
                </c:pt>
                <c:pt idx="7063">
                  <c:v>-26.673999999999999</c:v>
                </c:pt>
                <c:pt idx="7064">
                  <c:v>-26.671999999999997</c:v>
                </c:pt>
                <c:pt idx="7065">
                  <c:v>-26.669999999999995</c:v>
                </c:pt>
                <c:pt idx="7066">
                  <c:v>-26.667999999999999</c:v>
                </c:pt>
                <c:pt idx="7067">
                  <c:v>-26.665999999999997</c:v>
                </c:pt>
                <c:pt idx="7068">
                  <c:v>-26.663999999999998</c:v>
                </c:pt>
                <c:pt idx="7069">
                  <c:v>-26.661999999999999</c:v>
                </c:pt>
                <c:pt idx="7070">
                  <c:v>-26.659999999999997</c:v>
                </c:pt>
                <c:pt idx="7071">
                  <c:v>-26.657999999999998</c:v>
                </c:pt>
                <c:pt idx="7072">
                  <c:v>-26.655999999999999</c:v>
                </c:pt>
                <c:pt idx="7073">
                  <c:v>-26.653999999999996</c:v>
                </c:pt>
                <c:pt idx="7074">
                  <c:v>-26.651999999999997</c:v>
                </c:pt>
                <c:pt idx="7075">
                  <c:v>-26.65</c:v>
                </c:pt>
                <c:pt idx="7076">
                  <c:v>-26.647999999999996</c:v>
                </c:pt>
                <c:pt idx="7077">
                  <c:v>-26.645999999999997</c:v>
                </c:pt>
                <c:pt idx="7078">
                  <c:v>-26.643999999999998</c:v>
                </c:pt>
                <c:pt idx="7079">
                  <c:v>-26.641999999999996</c:v>
                </c:pt>
                <c:pt idx="7080">
                  <c:v>-26.639999999999997</c:v>
                </c:pt>
                <c:pt idx="7081">
                  <c:v>-26.637999999999998</c:v>
                </c:pt>
                <c:pt idx="7082">
                  <c:v>-26.635999999999996</c:v>
                </c:pt>
                <c:pt idx="7083">
                  <c:v>-26.633999999999997</c:v>
                </c:pt>
                <c:pt idx="7084">
                  <c:v>-26.631999999999998</c:v>
                </c:pt>
                <c:pt idx="7085">
                  <c:v>-26.629999999999995</c:v>
                </c:pt>
                <c:pt idx="7086">
                  <c:v>-26.627999999999997</c:v>
                </c:pt>
                <c:pt idx="7087">
                  <c:v>-26.625999999999998</c:v>
                </c:pt>
                <c:pt idx="7088">
                  <c:v>-26.623999999999995</c:v>
                </c:pt>
                <c:pt idx="7089">
                  <c:v>-26.621999999999996</c:v>
                </c:pt>
                <c:pt idx="7090">
                  <c:v>-26.619999999999997</c:v>
                </c:pt>
                <c:pt idx="7091">
                  <c:v>-26.617999999999995</c:v>
                </c:pt>
                <c:pt idx="7092">
                  <c:v>-26.616</c:v>
                </c:pt>
                <c:pt idx="7093">
                  <c:v>-26.613999999999997</c:v>
                </c:pt>
                <c:pt idx="7094">
                  <c:v>-26.611999999999995</c:v>
                </c:pt>
                <c:pt idx="7095">
                  <c:v>-26.61</c:v>
                </c:pt>
                <c:pt idx="7096">
                  <c:v>-26.607999999999997</c:v>
                </c:pt>
                <c:pt idx="7097">
                  <c:v>-26.605999999999995</c:v>
                </c:pt>
                <c:pt idx="7098">
                  <c:v>-26.603999999999999</c:v>
                </c:pt>
                <c:pt idx="7099">
                  <c:v>-26.601999999999997</c:v>
                </c:pt>
                <c:pt idx="7100">
                  <c:v>-26.599999999999998</c:v>
                </c:pt>
                <c:pt idx="7101">
                  <c:v>-26.597999999999999</c:v>
                </c:pt>
                <c:pt idx="7102">
                  <c:v>-26.595999999999997</c:v>
                </c:pt>
                <c:pt idx="7103">
                  <c:v>-26.593999999999998</c:v>
                </c:pt>
                <c:pt idx="7104">
                  <c:v>-26.591999999999999</c:v>
                </c:pt>
                <c:pt idx="7105">
                  <c:v>-26.589999999999996</c:v>
                </c:pt>
                <c:pt idx="7106">
                  <c:v>-26.587999999999997</c:v>
                </c:pt>
                <c:pt idx="7107">
                  <c:v>-26.585999999999999</c:v>
                </c:pt>
                <c:pt idx="7108">
                  <c:v>-26.583999999999996</c:v>
                </c:pt>
                <c:pt idx="7109">
                  <c:v>-26.581999999999997</c:v>
                </c:pt>
                <c:pt idx="7110">
                  <c:v>-26.58</c:v>
                </c:pt>
                <c:pt idx="7111">
                  <c:v>-26.577999999999996</c:v>
                </c:pt>
                <c:pt idx="7112">
                  <c:v>-26.575999999999997</c:v>
                </c:pt>
                <c:pt idx="7113">
                  <c:v>-26.573999999999998</c:v>
                </c:pt>
                <c:pt idx="7114">
                  <c:v>-26.571999999999996</c:v>
                </c:pt>
                <c:pt idx="7115">
                  <c:v>-26.569999999999997</c:v>
                </c:pt>
                <c:pt idx="7116">
                  <c:v>-26.567999999999998</c:v>
                </c:pt>
                <c:pt idx="7117">
                  <c:v>-26.565999999999995</c:v>
                </c:pt>
                <c:pt idx="7118">
                  <c:v>-26.563999999999997</c:v>
                </c:pt>
                <c:pt idx="7119">
                  <c:v>-26.561999999999998</c:v>
                </c:pt>
                <c:pt idx="7120">
                  <c:v>-26.559999999999995</c:v>
                </c:pt>
                <c:pt idx="7121">
                  <c:v>-26.557999999999996</c:v>
                </c:pt>
                <c:pt idx="7122">
                  <c:v>-26.555999999999997</c:v>
                </c:pt>
                <c:pt idx="7123">
                  <c:v>-26.553999999999995</c:v>
                </c:pt>
                <c:pt idx="7124">
                  <c:v>-26.552</c:v>
                </c:pt>
                <c:pt idx="7125">
                  <c:v>-26.549999999999997</c:v>
                </c:pt>
                <c:pt idx="7126">
                  <c:v>-26.547999999999995</c:v>
                </c:pt>
                <c:pt idx="7127">
                  <c:v>-26.545999999999999</c:v>
                </c:pt>
                <c:pt idx="7128">
                  <c:v>-26.543999999999997</c:v>
                </c:pt>
                <c:pt idx="7129">
                  <c:v>-26.541999999999998</c:v>
                </c:pt>
                <c:pt idx="7130">
                  <c:v>-26.54</c:v>
                </c:pt>
                <c:pt idx="7131">
                  <c:v>-26.537999999999997</c:v>
                </c:pt>
                <c:pt idx="7132">
                  <c:v>-26.535999999999998</c:v>
                </c:pt>
                <c:pt idx="7133">
                  <c:v>-26.533999999999999</c:v>
                </c:pt>
                <c:pt idx="7134">
                  <c:v>-26.531999999999996</c:v>
                </c:pt>
                <c:pt idx="7135">
                  <c:v>-26.529999999999998</c:v>
                </c:pt>
                <c:pt idx="7136">
                  <c:v>-26.527999999999999</c:v>
                </c:pt>
                <c:pt idx="7137">
                  <c:v>-26.525999999999996</c:v>
                </c:pt>
                <c:pt idx="7138">
                  <c:v>-26.523999999999997</c:v>
                </c:pt>
                <c:pt idx="7139">
                  <c:v>-26.521999999999998</c:v>
                </c:pt>
                <c:pt idx="7140">
                  <c:v>-26.519999999999996</c:v>
                </c:pt>
                <c:pt idx="7141">
                  <c:v>-26.517999999999997</c:v>
                </c:pt>
                <c:pt idx="7142">
                  <c:v>-26.515999999999998</c:v>
                </c:pt>
                <c:pt idx="7143">
                  <c:v>-26.513999999999996</c:v>
                </c:pt>
                <c:pt idx="7144">
                  <c:v>-26.511999999999997</c:v>
                </c:pt>
                <c:pt idx="7145">
                  <c:v>-26.509999999999998</c:v>
                </c:pt>
                <c:pt idx="7146">
                  <c:v>-26.507999999999996</c:v>
                </c:pt>
                <c:pt idx="7147">
                  <c:v>-26.505999999999997</c:v>
                </c:pt>
                <c:pt idx="7148">
                  <c:v>-26.503999999999998</c:v>
                </c:pt>
                <c:pt idx="7149">
                  <c:v>-26.501999999999995</c:v>
                </c:pt>
                <c:pt idx="7150">
                  <c:v>-26.499999999999996</c:v>
                </c:pt>
                <c:pt idx="7151">
                  <c:v>-26.497999999999998</c:v>
                </c:pt>
                <c:pt idx="7152">
                  <c:v>-26.495999999999995</c:v>
                </c:pt>
                <c:pt idx="7153">
                  <c:v>-26.494</c:v>
                </c:pt>
                <c:pt idx="7154">
                  <c:v>-26.491999999999997</c:v>
                </c:pt>
                <c:pt idx="7155">
                  <c:v>-26.489999999999995</c:v>
                </c:pt>
                <c:pt idx="7156">
                  <c:v>-26.488</c:v>
                </c:pt>
                <c:pt idx="7157">
                  <c:v>-26.485999999999997</c:v>
                </c:pt>
                <c:pt idx="7158">
                  <c:v>-26.483999999999995</c:v>
                </c:pt>
                <c:pt idx="7159">
                  <c:v>-26.481999999999999</c:v>
                </c:pt>
                <c:pt idx="7160">
                  <c:v>-26.479999999999997</c:v>
                </c:pt>
                <c:pt idx="7161">
                  <c:v>-26.477999999999998</c:v>
                </c:pt>
                <c:pt idx="7162">
                  <c:v>-26.475999999999999</c:v>
                </c:pt>
                <c:pt idx="7163">
                  <c:v>-26.473999999999997</c:v>
                </c:pt>
                <c:pt idx="7164">
                  <c:v>-26.471999999999998</c:v>
                </c:pt>
                <c:pt idx="7165">
                  <c:v>-26.47</c:v>
                </c:pt>
                <c:pt idx="7166">
                  <c:v>-26.467999999999996</c:v>
                </c:pt>
                <c:pt idx="7167">
                  <c:v>-26.465999999999998</c:v>
                </c:pt>
                <c:pt idx="7168">
                  <c:v>-26.463999999999999</c:v>
                </c:pt>
                <c:pt idx="7169">
                  <c:v>-26.461999999999996</c:v>
                </c:pt>
                <c:pt idx="7170">
                  <c:v>-26.459999999999997</c:v>
                </c:pt>
                <c:pt idx="7171">
                  <c:v>-26.457999999999998</c:v>
                </c:pt>
                <c:pt idx="7172">
                  <c:v>-26.455999999999996</c:v>
                </c:pt>
                <c:pt idx="7173">
                  <c:v>-26.453999999999997</c:v>
                </c:pt>
                <c:pt idx="7174">
                  <c:v>-26.451999999999998</c:v>
                </c:pt>
                <c:pt idx="7175">
                  <c:v>-26.449999999999996</c:v>
                </c:pt>
                <c:pt idx="7176">
                  <c:v>-26.447999999999997</c:v>
                </c:pt>
                <c:pt idx="7177">
                  <c:v>-26.445999999999998</c:v>
                </c:pt>
                <c:pt idx="7178">
                  <c:v>-26.443999999999996</c:v>
                </c:pt>
                <c:pt idx="7179">
                  <c:v>-26.441999999999997</c:v>
                </c:pt>
                <c:pt idx="7180">
                  <c:v>-26.439999999999998</c:v>
                </c:pt>
                <c:pt idx="7181">
                  <c:v>-26.437999999999995</c:v>
                </c:pt>
                <c:pt idx="7182">
                  <c:v>-26.435999999999996</c:v>
                </c:pt>
                <c:pt idx="7183">
                  <c:v>-26.433999999999997</c:v>
                </c:pt>
                <c:pt idx="7184">
                  <c:v>-26.431999999999995</c:v>
                </c:pt>
                <c:pt idx="7185">
                  <c:v>-26.43</c:v>
                </c:pt>
                <c:pt idx="7186">
                  <c:v>-26.427999999999997</c:v>
                </c:pt>
                <c:pt idx="7187">
                  <c:v>-26.425999999999995</c:v>
                </c:pt>
                <c:pt idx="7188">
                  <c:v>-26.423999999999999</c:v>
                </c:pt>
                <c:pt idx="7189">
                  <c:v>-26.421999999999997</c:v>
                </c:pt>
                <c:pt idx="7190">
                  <c:v>-26.419999999999995</c:v>
                </c:pt>
                <c:pt idx="7191">
                  <c:v>-26.417999999999999</c:v>
                </c:pt>
                <c:pt idx="7192">
                  <c:v>-26.415999999999997</c:v>
                </c:pt>
                <c:pt idx="7193">
                  <c:v>-26.413999999999998</c:v>
                </c:pt>
                <c:pt idx="7194">
                  <c:v>-26.411999999999999</c:v>
                </c:pt>
                <c:pt idx="7195">
                  <c:v>-26.409999999999997</c:v>
                </c:pt>
                <c:pt idx="7196">
                  <c:v>-26.407999999999998</c:v>
                </c:pt>
                <c:pt idx="7197">
                  <c:v>-26.405999999999999</c:v>
                </c:pt>
                <c:pt idx="7198">
                  <c:v>-26.403999999999996</c:v>
                </c:pt>
                <c:pt idx="7199">
                  <c:v>-26.401999999999997</c:v>
                </c:pt>
                <c:pt idx="7200">
                  <c:v>-26.4</c:v>
                </c:pt>
                <c:pt idx="7201">
                  <c:v>-26.397999999999996</c:v>
                </c:pt>
                <c:pt idx="7202">
                  <c:v>-26.395999999999997</c:v>
                </c:pt>
                <c:pt idx="7203">
                  <c:v>-26.393999999999998</c:v>
                </c:pt>
                <c:pt idx="7204">
                  <c:v>-26.391999999999996</c:v>
                </c:pt>
                <c:pt idx="7205">
                  <c:v>-26.389999999999997</c:v>
                </c:pt>
                <c:pt idx="7206">
                  <c:v>-26.387999999999998</c:v>
                </c:pt>
                <c:pt idx="7207">
                  <c:v>-26.385999999999996</c:v>
                </c:pt>
                <c:pt idx="7208">
                  <c:v>-26.383999999999997</c:v>
                </c:pt>
                <c:pt idx="7209">
                  <c:v>-26.381999999999998</c:v>
                </c:pt>
                <c:pt idx="7210">
                  <c:v>-26.379999999999995</c:v>
                </c:pt>
                <c:pt idx="7211">
                  <c:v>-26.377999999999997</c:v>
                </c:pt>
                <c:pt idx="7212">
                  <c:v>-26.375999999999998</c:v>
                </c:pt>
                <c:pt idx="7213">
                  <c:v>-26.373999999999995</c:v>
                </c:pt>
                <c:pt idx="7214">
                  <c:v>-26.371999999999996</c:v>
                </c:pt>
                <c:pt idx="7215">
                  <c:v>-26.369999999999997</c:v>
                </c:pt>
                <c:pt idx="7216">
                  <c:v>-26.367999999999995</c:v>
                </c:pt>
                <c:pt idx="7217">
                  <c:v>-26.366</c:v>
                </c:pt>
                <c:pt idx="7218">
                  <c:v>-26.363999999999997</c:v>
                </c:pt>
                <c:pt idx="7219">
                  <c:v>-26.361999999999995</c:v>
                </c:pt>
                <c:pt idx="7220">
                  <c:v>-26.36</c:v>
                </c:pt>
                <c:pt idx="7221">
                  <c:v>-26.357999999999997</c:v>
                </c:pt>
                <c:pt idx="7222">
                  <c:v>-26.355999999999995</c:v>
                </c:pt>
                <c:pt idx="7223">
                  <c:v>-26.353999999999999</c:v>
                </c:pt>
                <c:pt idx="7224">
                  <c:v>-26.351999999999997</c:v>
                </c:pt>
                <c:pt idx="7225">
                  <c:v>-26.349999999999998</c:v>
                </c:pt>
                <c:pt idx="7226">
                  <c:v>-26.347999999999999</c:v>
                </c:pt>
                <c:pt idx="7227">
                  <c:v>-26.345999999999997</c:v>
                </c:pt>
                <c:pt idx="7228">
                  <c:v>-26.343999999999998</c:v>
                </c:pt>
                <c:pt idx="7229">
                  <c:v>-26.341999999999999</c:v>
                </c:pt>
                <c:pt idx="7230">
                  <c:v>-26.339999999999996</c:v>
                </c:pt>
                <c:pt idx="7231">
                  <c:v>-26.337999999999997</c:v>
                </c:pt>
                <c:pt idx="7232">
                  <c:v>-26.335999999999999</c:v>
                </c:pt>
                <c:pt idx="7233">
                  <c:v>-26.333999999999996</c:v>
                </c:pt>
                <c:pt idx="7234">
                  <c:v>-26.331999999999997</c:v>
                </c:pt>
                <c:pt idx="7235">
                  <c:v>-26.33</c:v>
                </c:pt>
                <c:pt idx="7236">
                  <c:v>-26.327999999999996</c:v>
                </c:pt>
                <c:pt idx="7237">
                  <c:v>-26.325999999999997</c:v>
                </c:pt>
                <c:pt idx="7238">
                  <c:v>-26.323999999999998</c:v>
                </c:pt>
                <c:pt idx="7239">
                  <c:v>-26.321999999999996</c:v>
                </c:pt>
                <c:pt idx="7240">
                  <c:v>-26.319999999999997</c:v>
                </c:pt>
                <c:pt idx="7241">
                  <c:v>-26.317999999999998</c:v>
                </c:pt>
                <c:pt idx="7242">
                  <c:v>-26.315999999999995</c:v>
                </c:pt>
                <c:pt idx="7243">
                  <c:v>-26.313999999999997</c:v>
                </c:pt>
                <c:pt idx="7244">
                  <c:v>-26.311999999999998</c:v>
                </c:pt>
                <c:pt idx="7245">
                  <c:v>-26.309999999999995</c:v>
                </c:pt>
                <c:pt idx="7246">
                  <c:v>-26.307999999999996</c:v>
                </c:pt>
                <c:pt idx="7247">
                  <c:v>-26.305999999999997</c:v>
                </c:pt>
                <c:pt idx="7248">
                  <c:v>-26.303999999999995</c:v>
                </c:pt>
                <c:pt idx="7249">
                  <c:v>-26.302</c:v>
                </c:pt>
                <c:pt idx="7250">
                  <c:v>-26.299999999999997</c:v>
                </c:pt>
                <c:pt idx="7251">
                  <c:v>-26.297999999999995</c:v>
                </c:pt>
                <c:pt idx="7252">
                  <c:v>-26.295999999999999</c:v>
                </c:pt>
                <c:pt idx="7253">
                  <c:v>-26.293999999999997</c:v>
                </c:pt>
                <c:pt idx="7254">
                  <c:v>-26.291999999999998</c:v>
                </c:pt>
                <c:pt idx="7255">
                  <c:v>-26.29</c:v>
                </c:pt>
                <c:pt idx="7256">
                  <c:v>-26.287999999999997</c:v>
                </c:pt>
                <c:pt idx="7257">
                  <c:v>-26.285999999999998</c:v>
                </c:pt>
                <c:pt idx="7258">
                  <c:v>-26.283999999999999</c:v>
                </c:pt>
                <c:pt idx="7259">
                  <c:v>-26.281999999999996</c:v>
                </c:pt>
                <c:pt idx="7260">
                  <c:v>-26.279999999999998</c:v>
                </c:pt>
                <c:pt idx="7261">
                  <c:v>-26.277999999999999</c:v>
                </c:pt>
                <c:pt idx="7262">
                  <c:v>-26.275999999999996</c:v>
                </c:pt>
                <c:pt idx="7263">
                  <c:v>-26.273999999999997</c:v>
                </c:pt>
                <c:pt idx="7264">
                  <c:v>-26.271999999999998</c:v>
                </c:pt>
                <c:pt idx="7265">
                  <c:v>-26.269999999999996</c:v>
                </c:pt>
                <c:pt idx="7266">
                  <c:v>-26.267999999999997</c:v>
                </c:pt>
                <c:pt idx="7267">
                  <c:v>-26.265999999999998</c:v>
                </c:pt>
                <c:pt idx="7268">
                  <c:v>-26.263999999999996</c:v>
                </c:pt>
                <c:pt idx="7269">
                  <c:v>-26.261999999999997</c:v>
                </c:pt>
                <c:pt idx="7270">
                  <c:v>-26.259999999999998</c:v>
                </c:pt>
                <c:pt idx="7271">
                  <c:v>-26.257999999999996</c:v>
                </c:pt>
                <c:pt idx="7272">
                  <c:v>-26.255999999999997</c:v>
                </c:pt>
                <c:pt idx="7273">
                  <c:v>-26.253999999999998</c:v>
                </c:pt>
                <c:pt idx="7274">
                  <c:v>-26.251999999999995</c:v>
                </c:pt>
                <c:pt idx="7275">
                  <c:v>-26.249999999999996</c:v>
                </c:pt>
                <c:pt idx="7276">
                  <c:v>-26.247999999999998</c:v>
                </c:pt>
                <c:pt idx="7277">
                  <c:v>-26.245999999999995</c:v>
                </c:pt>
                <c:pt idx="7278">
                  <c:v>-26.244</c:v>
                </c:pt>
                <c:pt idx="7279">
                  <c:v>-26.241999999999997</c:v>
                </c:pt>
                <c:pt idx="7280">
                  <c:v>-26.239999999999995</c:v>
                </c:pt>
                <c:pt idx="7281">
                  <c:v>-26.238</c:v>
                </c:pt>
                <c:pt idx="7282">
                  <c:v>-26.235999999999997</c:v>
                </c:pt>
                <c:pt idx="7283">
                  <c:v>-26.233999999999995</c:v>
                </c:pt>
                <c:pt idx="7284">
                  <c:v>-26.231999999999999</c:v>
                </c:pt>
                <c:pt idx="7285">
                  <c:v>-26.229999999999997</c:v>
                </c:pt>
                <c:pt idx="7286">
                  <c:v>-26.227999999999998</c:v>
                </c:pt>
                <c:pt idx="7287">
                  <c:v>-26.225999999999999</c:v>
                </c:pt>
                <c:pt idx="7288">
                  <c:v>-26.223999999999997</c:v>
                </c:pt>
                <c:pt idx="7289">
                  <c:v>-26.221999999999998</c:v>
                </c:pt>
                <c:pt idx="7290">
                  <c:v>-26.22</c:v>
                </c:pt>
                <c:pt idx="7291">
                  <c:v>-26.217999999999996</c:v>
                </c:pt>
                <c:pt idx="7292">
                  <c:v>-26.215999999999998</c:v>
                </c:pt>
                <c:pt idx="7293">
                  <c:v>-26.213999999999999</c:v>
                </c:pt>
                <c:pt idx="7294">
                  <c:v>-26.211999999999996</c:v>
                </c:pt>
                <c:pt idx="7295">
                  <c:v>-26.209999999999997</c:v>
                </c:pt>
                <c:pt idx="7296">
                  <c:v>-26.207999999999998</c:v>
                </c:pt>
                <c:pt idx="7297">
                  <c:v>-26.205999999999996</c:v>
                </c:pt>
                <c:pt idx="7298">
                  <c:v>-26.203999999999997</c:v>
                </c:pt>
                <c:pt idx="7299">
                  <c:v>-26.201999999999998</c:v>
                </c:pt>
                <c:pt idx="7300">
                  <c:v>-26.199999999999996</c:v>
                </c:pt>
                <c:pt idx="7301">
                  <c:v>-26.197999999999997</c:v>
                </c:pt>
                <c:pt idx="7302">
                  <c:v>-26.195999999999998</c:v>
                </c:pt>
                <c:pt idx="7303">
                  <c:v>-26.193999999999996</c:v>
                </c:pt>
                <c:pt idx="7304">
                  <c:v>-26.191999999999997</c:v>
                </c:pt>
                <c:pt idx="7305">
                  <c:v>-26.189999999999998</c:v>
                </c:pt>
                <c:pt idx="7306">
                  <c:v>-26.187999999999995</c:v>
                </c:pt>
                <c:pt idx="7307">
                  <c:v>-26.185999999999996</c:v>
                </c:pt>
                <c:pt idx="7308">
                  <c:v>-26.183999999999997</c:v>
                </c:pt>
                <c:pt idx="7309">
                  <c:v>-26.181999999999995</c:v>
                </c:pt>
                <c:pt idx="7310">
                  <c:v>-26.18</c:v>
                </c:pt>
                <c:pt idx="7311">
                  <c:v>-26.177999999999997</c:v>
                </c:pt>
                <c:pt idx="7312">
                  <c:v>-26.175999999999995</c:v>
                </c:pt>
                <c:pt idx="7313">
                  <c:v>-26.173999999999999</c:v>
                </c:pt>
                <c:pt idx="7314">
                  <c:v>-26.171999999999997</c:v>
                </c:pt>
                <c:pt idx="7315">
                  <c:v>-26.169999999999995</c:v>
                </c:pt>
                <c:pt idx="7316">
                  <c:v>-26.167999999999999</c:v>
                </c:pt>
                <c:pt idx="7317">
                  <c:v>-26.165999999999997</c:v>
                </c:pt>
                <c:pt idx="7318">
                  <c:v>-26.163999999999998</c:v>
                </c:pt>
                <c:pt idx="7319">
                  <c:v>-26.161999999999999</c:v>
                </c:pt>
                <c:pt idx="7320">
                  <c:v>-26.159999999999997</c:v>
                </c:pt>
                <c:pt idx="7321">
                  <c:v>-26.157999999999998</c:v>
                </c:pt>
                <c:pt idx="7322">
                  <c:v>-26.155999999999999</c:v>
                </c:pt>
                <c:pt idx="7323">
                  <c:v>-26.153999999999996</c:v>
                </c:pt>
                <c:pt idx="7324">
                  <c:v>-26.151999999999997</c:v>
                </c:pt>
                <c:pt idx="7325">
                  <c:v>-26.15</c:v>
                </c:pt>
                <c:pt idx="7326">
                  <c:v>-26.147999999999996</c:v>
                </c:pt>
                <c:pt idx="7327">
                  <c:v>-26.145999999999997</c:v>
                </c:pt>
                <c:pt idx="7328">
                  <c:v>-26.143999999999998</c:v>
                </c:pt>
                <c:pt idx="7329">
                  <c:v>-26.141999999999996</c:v>
                </c:pt>
                <c:pt idx="7330">
                  <c:v>-26.139999999999997</c:v>
                </c:pt>
                <c:pt idx="7331">
                  <c:v>-26.137999999999998</c:v>
                </c:pt>
                <c:pt idx="7332">
                  <c:v>-26.135999999999996</c:v>
                </c:pt>
                <c:pt idx="7333">
                  <c:v>-26.133999999999997</c:v>
                </c:pt>
                <c:pt idx="7334">
                  <c:v>-26.131999999999998</c:v>
                </c:pt>
                <c:pt idx="7335">
                  <c:v>-26.129999999999995</c:v>
                </c:pt>
                <c:pt idx="7336">
                  <c:v>-26.127999999999997</c:v>
                </c:pt>
                <c:pt idx="7337">
                  <c:v>-26.125999999999998</c:v>
                </c:pt>
                <c:pt idx="7338">
                  <c:v>-26.123999999999995</c:v>
                </c:pt>
                <c:pt idx="7339">
                  <c:v>-26.121999999999996</c:v>
                </c:pt>
                <c:pt idx="7340">
                  <c:v>-26.119999999999997</c:v>
                </c:pt>
                <c:pt idx="7341">
                  <c:v>-26.117999999999995</c:v>
                </c:pt>
                <c:pt idx="7342">
                  <c:v>-26.116</c:v>
                </c:pt>
                <c:pt idx="7343">
                  <c:v>-26.113999999999997</c:v>
                </c:pt>
                <c:pt idx="7344">
                  <c:v>-26.111999999999995</c:v>
                </c:pt>
                <c:pt idx="7345">
                  <c:v>-26.11</c:v>
                </c:pt>
                <c:pt idx="7346">
                  <c:v>-26.107999999999997</c:v>
                </c:pt>
                <c:pt idx="7347">
                  <c:v>-26.105999999999995</c:v>
                </c:pt>
                <c:pt idx="7348">
                  <c:v>-26.103999999999999</c:v>
                </c:pt>
                <c:pt idx="7349">
                  <c:v>-26.101999999999997</c:v>
                </c:pt>
                <c:pt idx="7350">
                  <c:v>-26.099999999999998</c:v>
                </c:pt>
                <c:pt idx="7351">
                  <c:v>-26.097999999999999</c:v>
                </c:pt>
                <c:pt idx="7352">
                  <c:v>-26.095999999999997</c:v>
                </c:pt>
                <c:pt idx="7353">
                  <c:v>-26.093999999999998</c:v>
                </c:pt>
                <c:pt idx="7354">
                  <c:v>-26.091999999999999</c:v>
                </c:pt>
                <c:pt idx="7355">
                  <c:v>-26.089999999999996</c:v>
                </c:pt>
                <c:pt idx="7356">
                  <c:v>-26.087999999999997</c:v>
                </c:pt>
                <c:pt idx="7357">
                  <c:v>-26.085999999999999</c:v>
                </c:pt>
                <c:pt idx="7358">
                  <c:v>-26.083999999999996</c:v>
                </c:pt>
                <c:pt idx="7359">
                  <c:v>-26.081999999999997</c:v>
                </c:pt>
                <c:pt idx="7360">
                  <c:v>-26.08</c:v>
                </c:pt>
                <c:pt idx="7361">
                  <c:v>-26.077999999999996</c:v>
                </c:pt>
                <c:pt idx="7362">
                  <c:v>-26.075999999999997</c:v>
                </c:pt>
                <c:pt idx="7363">
                  <c:v>-26.073999999999998</c:v>
                </c:pt>
                <c:pt idx="7364">
                  <c:v>-26.071999999999996</c:v>
                </c:pt>
                <c:pt idx="7365">
                  <c:v>-26.069999999999997</c:v>
                </c:pt>
                <c:pt idx="7366">
                  <c:v>-26.067999999999998</c:v>
                </c:pt>
                <c:pt idx="7367">
                  <c:v>-26.065999999999995</c:v>
                </c:pt>
                <c:pt idx="7368">
                  <c:v>-26.063999999999997</c:v>
                </c:pt>
                <c:pt idx="7369">
                  <c:v>-26.061999999999998</c:v>
                </c:pt>
                <c:pt idx="7370">
                  <c:v>-26.059999999999995</c:v>
                </c:pt>
                <c:pt idx="7371">
                  <c:v>-26.057999999999996</c:v>
                </c:pt>
                <c:pt idx="7372">
                  <c:v>-26.055999999999997</c:v>
                </c:pt>
                <c:pt idx="7373">
                  <c:v>-26.053999999999995</c:v>
                </c:pt>
                <c:pt idx="7374">
                  <c:v>-26.052</c:v>
                </c:pt>
                <c:pt idx="7375">
                  <c:v>-26.049999999999997</c:v>
                </c:pt>
                <c:pt idx="7376">
                  <c:v>-26.047999999999995</c:v>
                </c:pt>
                <c:pt idx="7377">
                  <c:v>-26.045999999999999</c:v>
                </c:pt>
                <c:pt idx="7378">
                  <c:v>-26.043999999999997</c:v>
                </c:pt>
                <c:pt idx="7379">
                  <c:v>-26.041999999999998</c:v>
                </c:pt>
                <c:pt idx="7380">
                  <c:v>-26.04</c:v>
                </c:pt>
                <c:pt idx="7381">
                  <c:v>-26.037999999999997</c:v>
                </c:pt>
                <c:pt idx="7382">
                  <c:v>-26.035999999999998</c:v>
                </c:pt>
                <c:pt idx="7383">
                  <c:v>-26.033999999999999</c:v>
                </c:pt>
                <c:pt idx="7384">
                  <c:v>-26.031999999999996</c:v>
                </c:pt>
                <c:pt idx="7385">
                  <c:v>-26.029999999999998</c:v>
                </c:pt>
                <c:pt idx="7386">
                  <c:v>-26.027999999999999</c:v>
                </c:pt>
                <c:pt idx="7387">
                  <c:v>-26.025999999999996</c:v>
                </c:pt>
                <c:pt idx="7388">
                  <c:v>-26.023999999999997</c:v>
                </c:pt>
                <c:pt idx="7389">
                  <c:v>-26.021999999999998</c:v>
                </c:pt>
                <c:pt idx="7390">
                  <c:v>-26.019999999999996</c:v>
                </c:pt>
                <c:pt idx="7391">
                  <c:v>-26.017999999999997</c:v>
                </c:pt>
                <c:pt idx="7392">
                  <c:v>-26.015999999999998</c:v>
                </c:pt>
                <c:pt idx="7393">
                  <c:v>-26.013999999999996</c:v>
                </c:pt>
                <c:pt idx="7394">
                  <c:v>-26.011999999999997</c:v>
                </c:pt>
                <c:pt idx="7395">
                  <c:v>-26.009999999999998</c:v>
                </c:pt>
                <c:pt idx="7396">
                  <c:v>-26.007999999999996</c:v>
                </c:pt>
                <c:pt idx="7397">
                  <c:v>-26.005999999999997</c:v>
                </c:pt>
                <c:pt idx="7398">
                  <c:v>-26.003999999999998</c:v>
                </c:pt>
                <c:pt idx="7399">
                  <c:v>-26.001999999999995</c:v>
                </c:pt>
                <c:pt idx="7400">
                  <c:v>-25.999999999999996</c:v>
                </c:pt>
                <c:pt idx="7401">
                  <c:v>-25.997999999999998</c:v>
                </c:pt>
                <c:pt idx="7402">
                  <c:v>-25.995999999999995</c:v>
                </c:pt>
                <c:pt idx="7403">
                  <c:v>-25.994</c:v>
                </c:pt>
                <c:pt idx="7404">
                  <c:v>-25.991999999999997</c:v>
                </c:pt>
                <c:pt idx="7405">
                  <c:v>-25.989999999999995</c:v>
                </c:pt>
                <c:pt idx="7406">
                  <c:v>-25.988</c:v>
                </c:pt>
                <c:pt idx="7407">
                  <c:v>-25.985999999999997</c:v>
                </c:pt>
                <c:pt idx="7408">
                  <c:v>-25.983999999999995</c:v>
                </c:pt>
                <c:pt idx="7409">
                  <c:v>-25.981999999999999</c:v>
                </c:pt>
                <c:pt idx="7410">
                  <c:v>-25.979999999999997</c:v>
                </c:pt>
                <c:pt idx="7411">
                  <c:v>-25.977999999999998</c:v>
                </c:pt>
                <c:pt idx="7412">
                  <c:v>-25.975999999999999</c:v>
                </c:pt>
                <c:pt idx="7413">
                  <c:v>-25.973999999999997</c:v>
                </c:pt>
                <c:pt idx="7414">
                  <c:v>-25.971999999999998</c:v>
                </c:pt>
                <c:pt idx="7415">
                  <c:v>-25.97</c:v>
                </c:pt>
                <c:pt idx="7416">
                  <c:v>-25.967999999999996</c:v>
                </c:pt>
                <c:pt idx="7417">
                  <c:v>-25.965999999999998</c:v>
                </c:pt>
                <c:pt idx="7418">
                  <c:v>-25.963999999999999</c:v>
                </c:pt>
                <c:pt idx="7419">
                  <c:v>-25.961999999999996</c:v>
                </c:pt>
                <c:pt idx="7420">
                  <c:v>-25.959999999999997</c:v>
                </c:pt>
                <c:pt idx="7421">
                  <c:v>-25.957999999999998</c:v>
                </c:pt>
                <c:pt idx="7422">
                  <c:v>-25.955999999999996</c:v>
                </c:pt>
                <c:pt idx="7423">
                  <c:v>-25.953999999999997</c:v>
                </c:pt>
                <c:pt idx="7424">
                  <c:v>-25.951999999999998</c:v>
                </c:pt>
                <c:pt idx="7425">
                  <c:v>-25.949999999999996</c:v>
                </c:pt>
                <c:pt idx="7426">
                  <c:v>-25.947999999999997</c:v>
                </c:pt>
                <c:pt idx="7427">
                  <c:v>-25.945999999999998</c:v>
                </c:pt>
                <c:pt idx="7428">
                  <c:v>-25.943999999999996</c:v>
                </c:pt>
                <c:pt idx="7429">
                  <c:v>-25.941999999999997</c:v>
                </c:pt>
                <c:pt idx="7430">
                  <c:v>-25.939999999999998</c:v>
                </c:pt>
                <c:pt idx="7431">
                  <c:v>-25.937999999999995</c:v>
                </c:pt>
                <c:pt idx="7432">
                  <c:v>-25.935999999999996</c:v>
                </c:pt>
                <c:pt idx="7433">
                  <c:v>-25.933999999999997</c:v>
                </c:pt>
                <c:pt idx="7434">
                  <c:v>-25.931999999999995</c:v>
                </c:pt>
                <c:pt idx="7435">
                  <c:v>-25.93</c:v>
                </c:pt>
                <c:pt idx="7436">
                  <c:v>-25.927999999999997</c:v>
                </c:pt>
                <c:pt idx="7437">
                  <c:v>-25.925999999999995</c:v>
                </c:pt>
                <c:pt idx="7438">
                  <c:v>-25.923999999999999</c:v>
                </c:pt>
                <c:pt idx="7439">
                  <c:v>-25.921999999999997</c:v>
                </c:pt>
                <c:pt idx="7440">
                  <c:v>-25.919999999999995</c:v>
                </c:pt>
                <c:pt idx="7441">
                  <c:v>-25.917999999999999</c:v>
                </c:pt>
                <c:pt idx="7442">
                  <c:v>-25.915999999999997</c:v>
                </c:pt>
                <c:pt idx="7443">
                  <c:v>-25.913999999999998</c:v>
                </c:pt>
                <c:pt idx="7444">
                  <c:v>-25.911999999999999</c:v>
                </c:pt>
                <c:pt idx="7445">
                  <c:v>-25.909999999999997</c:v>
                </c:pt>
                <c:pt idx="7446">
                  <c:v>-25.907999999999998</c:v>
                </c:pt>
                <c:pt idx="7447">
                  <c:v>-25.905999999999999</c:v>
                </c:pt>
                <c:pt idx="7448">
                  <c:v>-25.903999999999996</c:v>
                </c:pt>
                <c:pt idx="7449">
                  <c:v>-25.901999999999997</c:v>
                </c:pt>
                <c:pt idx="7450">
                  <c:v>-25.9</c:v>
                </c:pt>
                <c:pt idx="7451">
                  <c:v>-25.897999999999996</c:v>
                </c:pt>
                <c:pt idx="7452">
                  <c:v>-25.895999999999997</c:v>
                </c:pt>
                <c:pt idx="7453">
                  <c:v>-25.893999999999998</c:v>
                </c:pt>
                <c:pt idx="7454">
                  <c:v>-25.891999999999996</c:v>
                </c:pt>
                <c:pt idx="7455">
                  <c:v>-25.889999999999997</c:v>
                </c:pt>
                <c:pt idx="7456">
                  <c:v>-25.887999999999998</c:v>
                </c:pt>
                <c:pt idx="7457">
                  <c:v>-25.885999999999996</c:v>
                </c:pt>
                <c:pt idx="7458">
                  <c:v>-25.883999999999997</c:v>
                </c:pt>
                <c:pt idx="7459">
                  <c:v>-25.881999999999998</c:v>
                </c:pt>
                <c:pt idx="7460">
                  <c:v>-25.879999999999995</c:v>
                </c:pt>
                <c:pt idx="7461">
                  <c:v>-25.877999999999997</c:v>
                </c:pt>
                <c:pt idx="7462">
                  <c:v>-25.875999999999998</c:v>
                </c:pt>
                <c:pt idx="7463">
                  <c:v>-25.873999999999995</c:v>
                </c:pt>
                <c:pt idx="7464">
                  <c:v>-25.871999999999996</c:v>
                </c:pt>
                <c:pt idx="7465">
                  <c:v>-25.869999999999997</c:v>
                </c:pt>
                <c:pt idx="7466">
                  <c:v>-25.867999999999995</c:v>
                </c:pt>
                <c:pt idx="7467">
                  <c:v>-25.866</c:v>
                </c:pt>
                <c:pt idx="7468">
                  <c:v>-25.863999999999997</c:v>
                </c:pt>
                <c:pt idx="7469">
                  <c:v>-25.861999999999995</c:v>
                </c:pt>
                <c:pt idx="7470">
                  <c:v>-25.86</c:v>
                </c:pt>
                <c:pt idx="7471">
                  <c:v>-25.857999999999997</c:v>
                </c:pt>
                <c:pt idx="7472">
                  <c:v>-25.855999999999995</c:v>
                </c:pt>
                <c:pt idx="7473">
                  <c:v>-25.853999999999999</c:v>
                </c:pt>
                <c:pt idx="7474">
                  <c:v>-25.851999999999997</c:v>
                </c:pt>
                <c:pt idx="7475">
                  <c:v>-25.849999999999998</c:v>
                </c:pt>
                <c:pt idx="7476">
                  <c:v>-25.847999999999999</c:v>
                </c:pt>
                <c:pt idx="7477">
                  <c:v>-25.845999999999997</c:v>
                </c:pt>
                <c:pt idx="7478">
                  <c:v>-25.843999999999998</c:v>
                </c:pt>
                <c:pt idx="7479">
                  <c:v>-25.841999999999999</c:v>
                </c:pt>
                <c:pt idx="7480">
                  <c:v>-25.839999999999996</c:v>
                </c:pt>
                <c:pt idx="7481">
                  <c:v>-25.837999999999997</c:v>
                </c:pt>
                <c:pt idx="7482">
                  <c:v>-25.835999999999999</c:v>
                </c:pt>
                <c:pt idx="7483">
                  <c:v>-25.833999999999996</c:v>
                </c:pt>
                <c:pt idx="7484">
                  <c:v>-25.831999999999997</c:v>
                </c:pt>
                <c:pt idx="7485">
                  <c:v>-25.83</c:v>
                </c:pt>
                <c:pt idx="7486">
                  <c:v>-25.827999999999996</c:v>
                </c:pt>
                <c:pt idx="7487">
                  <c:v>-25.825999999999997</c:v>
                </c:pt>
                <c:pt idx="7488">
                  <c:v>-25.823999999999998</c:v>
                </c:pt>
                <c:pt idx="7489">
                  <c:v>-25.821999999999996</c:v>
                </c:pt>
                <c:pt idx="7490">
                  <c:v>-25.819999999999997</c:v>
                </c:pt>
                <c:pt idx="7491">
                  <c:v>-25.817999999999998</c:v>
                </c:pt>
                <c:pt idx="7492">
                  <c:v>-25.815999999999995</c:v>
                </c:pt>
                <c:pt idx="7493">
                  <c:v>-25.813999999999997</c:v>
                </c:pt>
                <c:pt idx="7494">
                  <c:v>-25.811999999999998</c:v>
                </c:pt>
                <c:pt idx="7495">
                  <c:v>-25.809999999999995</c:v>
                </c:pt>
                <c:pt idx="7496">
                  <c:v>-25.807999999999996</c:v>
                </c:pt>
                <c:pt idx="7497">
                  <c:v>-25.805999999999997</c:v>
                </c:pt>
                <c:pt idx="7498">
                  <c:v>-25.803999999999995</c:v>
                </c:pt>
                <c:pt idx="7499">
                  <c:v>-25.802</c:v>
                </c:pt>
                <c:pt idx="7500">
                  <c:v>-25.799999999999997</c:v>
                </c:pt>
                <c:pt idx="7501">
                  <c:v>-25.797999999999995</c:v>
                </c:pt>
                <c:pt idx="7502">
                  <c:v>-25.795999999999999</c:v>
                </c:pt>
                <c:pt idx="7503">
                  <c:v>-25.793999999999997</c:v>
                </c:pt>
                <c:pt idx="7504">
                  <c:v>-25.791999999999998</c:v>
                </c:pt>
                <c:pt idx="7505">
                  <c:v>-25.79</c:v>
                </c:pt>
                <c:pt idx="7506">
                  <c:v>-25.787999999999997</c:v>
                </c:pt>
                <c:pt idx="7507">
                  <c:v>-25.785999999999998</c:v>
                </c:pt>
                <c:pt idx="7508">
                  <c:v>-25.783999999999999</c:v>
                </c:pt>
                <c:pt idx="7509">
                  <c:v>-25.781999999999996</c:v>
                </c:pt>
                <c:pt idx="7510">
                  <c:v>-25.779999999999998</c:v>
                </c:pt>
                <c:pt idx="7511">
                  <c:v>-25.777999999999999</c:v>
                </c:pt>
                <c:pt idx="7512">
                  <c:v>-25.775999999999996</c:v>
                </c:pt>
                <c:pt idx="7513">
                  <c:v>-25.773999999999997</c:v>
                </c:pt>
                <c:pt idx="7514">
                  <c:v>-25.771999999999998</c:v>
                </c:pt>
                <c:pt idx="7515">
                  <c:v>-25.769999999999996</c:v>
                </c:pt>
                <c:pt idx="7516">
                  <c:v>-25.767999999999997</c:v>
                </c:pt>
                <c:pt idx="7517">
                  <c:v>-25.765999999999998</c:v>
                </c:pt>
                <c:pt idx="7518">
                  <c:v>-25.763999999999996</c:v>
                </c:pt>
                <c:pt idx="7519">
                  <c:v>-25.761999999999997</c:v>
                </c:pt>
                <c:pt idx="7520">
                  <c:v>-25.759999999999998</c:v>
                </c:pt>
                <c:pt idx="7521">
                  <c:v>-25.757999999999996</c:v>
                </c:pt>
                <c:pt idx="7522">
                  <c:v>-25.755999999999997</c:v>
                </c:pt>
                <c:pt idx="7523">
                  <c:v>-25.753999999999998</c:v>
                </c:pt>
                <c:pt idx="7524">
                  <c:v>-25.751999999999995</c:v>
                </c:pt>
                <c:pt idx="7525">
                  <c:v>-25.749999999999996</c:v>
                </c:pt>
                <c:pt idx="7526">
                  <c:v>-25.747999999999998</c:v>
                </c:pt>
                <c:pt idx="7527">
                  <c:v>-25.745999999999995</c:v>
                </c:pt>
                <c:pt idx="7528">
                  <c:v>-25.744</c:v>
                </c:pt>
                <c:pt idx="7529">
                  <c:v>-25.741999999999997</c:v>
                </c:pt>
                <c:pt idx="7530">
                  <c:v>-25.739999999999995</c:v>
                </c:pt>
                <c:pt idx="7531">
                  <c:v>-25.738</c:v>
                </c:pt>
                <c:pt idx="7532">
                  <c:v>-25.735999999999997</c:v>
                </c:pt>
                <c:pt idx="7533">
                  <c:v>-25.733999999999995</c:v>
                </c:pt>
                <c:pt idx="7534">
                  <c:v>-25.731999999999999</c:v>
                </c:pt>
                <c:pt idx="7535">
                  <c:v>-25.729999999999997</c:v>
                </c:pt>
                <c:pt idx="7536">
                  <c:v>-25.727999999999998</c:v>
                </c:pt>
                <c:pt idx="7537">
                  <c:v>-25.725999999999999</c:v>
                </c:pt>
                <c:pt idx="7538">
                  <c:v>-25.723999999999997</c:v>
                </c:pt>
                <c:pt idx="7539">
                  <c:v>-25.721999999999998</c:v>
                </c:pt>
                <c:pt idx="7540">
                  <c:v>-25.72</c:v>
                </c:pt>
                <c:pt idx="7541">
                  <c:v>-25.717999999999996</c:v>
                </c:pt>
                <c:pt idx="7542">
                  <c:v>-25.715999999999998</c:v>
                </c:pt>
                <c:pt idx="7543">
                  <c:v>-25.713999999999999</c:v>
                </c:pt>
                <c:pt idx="7544">
                  <c:v>-25.711999999999996</c:v>
                </c:pt>
                <c:pt idx="7545">
                  <c:v>-25.709999999999997</c:v>
                </c:pt>
                <c:pt idx="7546">
                  <c:v>-25.707999999999998</c:v>
                </c:pt>
                <c:pt idx="7547">
                  <c:v>-25.705999999999996</c:v>
                </c:pt>
                <c:pt idx="7548">
                  <c:v>-25.703999999999997</c:v>
                </c:pt>
                <c:pt idx="7549">
                  <c:v>-25.701999999999998</c:v>
                </c:pt>
                <c:pt idx="7550">
                  <c:v>-25.699999999999996</c:v>
                </c:pt>
                <c:pt idx="7551">
                  <c:v>-25.697999999999997</c:v>
                </c:pt>
                <c:pt idx="7552">
                  <c:v>-25.695999999999998</c:v>
                </c:pt>
                <c:pt idx="7553">
                  <c:v>-25.693999999999996</c:v>
                </c:pt>
                <c:pt idx="7554">
                  <c:v>-25.691999999999997</c:v>
                </c:pt>
                <c:pt idx="7555">
                  <c:v>-25.689999999999998</c:v>
                </c:pt>
                <c:pt idx="7556">
                  <c:v>-25.687999999999995</c:v>
                </c:pt>
                <c:pt idx="7557">
                  <c:v>-25.685999999999996</c:v>
                </c:pt>
                <c:pt idx="7558">
                  <c:v>-25.683999999999997</c:v>
                </c:pt>
                <c:pt idx="7559">
                  <c:v>-25.681999999999995</c:v>
                </c:pt>
                <c:pt idx="7560">
                  <c:v>-25.68</c:v>
                </c:pt>
                <c:pt idx="7561">
                  <c:v>-25.677999999999997</c:v>
                </c:pt>
                <c:pt idx="7562">
                  <c:v>-25.675999999999995</c:v>
                </c:pt>
                <c:pt idx="7563">
                  <c:v>-25.673999999999999</c:v>
                </c:pt>
                <c:pt idx="7564">
                  <c:v>-25.671999999999997</c:v>
                </c:pt>
                <c:pt idx="7565">
                  <c:v>-25.669999999999995</c:v>
                </c:pt>
                <c:pt idx="7566">
                  <c:v>-25.667999999999999</c:v>
                </c:pt>
                <c:pt idx="7567">
                  <c:v>-25.665999999999997</c:v>
                </c:pt>
                <c:pt idx="7568">
                  <c:v>-25.663999999999998</c:v>
                </c:pt>
                <c:pt idx="7569">
                  <c:v>-25.661999999999999</c:v>
                </c:pt>
                <c:pt idx="7570">
                  <c:v>-25.659999999999997</c:v>
                </c:pt>
                <c:pt idx="7571">
                  <c:v>-25.657999999999998</c:v>
                </c:pt>
                <c:pt idx="7572">
                  <c:v>-25.655999999999999</c:v>
                </c:pt>
                <c:pt idx="7573">
                  <c:v>-25.653999999999996</c:v>
                </c:pt>
                <c:pt idx="7574">
                  <c:v>-25.651999999999997</c:v>
                </c:pt>
                <c:pt idx="7575">
                  <c:v>-25.65</c:v>
                </c:pt>
                <c:pt idx="7576">
                  <c:v>-25.647999999999996</c:v>
                </c:pt>
                <c:pt idx="7577">
                  <c:v>-25.645999999999997</c:v>
                </c:pt>
                <c:pt idx="7578">
                  <c:v>-25.643999999999998</c:v>
                </c:pt>
                <c:pt idx="7579">
                  <c:v>-25.641999999999996</c:v>
                </c:pt>
                <c:pt idx="7580">
                  <c:v>-25.639999999999997</c:v>
                </c:pt>
                <c:pt idx="7581">
                  <c:v>-25.637999999999998</c:v>
                </c:pt>
                <c:pt idx="7582">
                  <c:v>-25.635999999999996</c:v>
                </c:pt>
                <c:pt idx="7583">
                  <c:v>-25.633999999999997</c:v>
                </c:pt>
                <c:pt idx="7584">
                  <c:v>-25.631999999999998</c:v>
                </c:pt>
                <c:pt idx="7585">
                  <c:v>-25.629999999999995</c:v>
                </c:pt>
                <c:pt idx="7586">
                  <c:v>-25.627999999999997</c:v>
                </c:pt>
                <c:pt idx="7587">
                  <c:v>-25.625999999999998</c:v>
                </c:pt>
                <c:pt idx="7588">
                  <c:v>-25.623999999999995</c:v>
                </c:pt>
                <c:pt idx="7589">
                  <c:v>-25.621999999999996</c:v>
                </c:pt>
                <c:pt idx="7590">
                  <c:v>-25.619999999999997</c:v>
                </c:pt>
                <c:pt idx="7591">
                  <c:v>-25.617999999999995</c:v>
                </c:pt>
                <c:pt idx="7592">
                  <c:v>-25.616</c:v>
                </c:pt>
                <c:pt idx="7593">
                  <c:v>-25.613999999999997</c:v>
                </c:pt>
                <c:pt idx="7594">
                  <c:v>-25.611999999999995</c:v>
                </c:pt>
                <c:pt idx="7595">
                  <c:v>-25.61</c:v>
                </c:pt>
                <c:pt idx="7596">
                  <c:v>-25.607999999999997</c:v>
                </c:pt>
                <c:pt idx="7597">
                  <c:v>-25.605999999999995</c:v>
                </c:pt>
                <c:pt idx="7598">
                  <c:v>-25.603999999999999</c:v>
                </c:pt>
                <c:pt idx="7599">
                  <c:v>-25.601999999999997</c:v>
                </c:pt>
                <c:pt idx="7600">
                  <c:v>-25.599999999999998</c:v>
                </c:pt>
                <c:pt idx="7601">
                  <c:v>-25.597999999999999</c:v>
                </c:pt>
                <c:pt idx="7602">
                  <c:v>-25.595999999999997</c:v>
                </c:pt>
                <c:pt idx="7603">
                  <c:v>-25.593999999999998</c:v>
                </c:pt>
                <c:pt idx="7604">
                  <c:v>-25.591999999999999</c:v>
                </c:pt>
                <c:pt idx="7605">
                  <c:v>-25.589999999999996</c:v>
                </c:pt>
                <c:pt idx="7606">
                  <c:v>-25.587999999999997</c:v>
                </c:pt>
                <c:pt idx="7607">
                  <c:v>-25.585999999999999</c:v>
                </c:pt>
                <c:pt idx="7608">
                  <c:v>-25.583999999999996</c:v>
                </c:pt>
                <c:pt idx="7609">
                  <c:v>-25.581999999999997</c:v>
                </c:pt>
                <c:pt idx="7610">
                  <c:v>-25.58</c:v>
                </c:pt>
                <c:pt idx="7611">
                  <c:v>-25.577999999999996</c:v>
                </c:pt>
                <c:pt idx="7612">
                  <c:v>-25.575999999999997</c:v>
                </c:pt>
                <c:pt idx="7613">
                  <c:v>-25.573999999999998</c:v>
                </c:pt>
                <c:pt idx="7614">
                  <c:v>-25.571999999999996</c:v>
                </c:pt>
                <c:pt idx="7615">
                  <c:v>-25.569999999999997</c:v>
                </c:pt>
                <c:pt idx="7616">
                  <c:v>-25.567999999999998</c:v>
                </c:pt>
                <c:pt idx="7617">
                  <c:v>-25.565999999999995</c:v>
                </c:pt>
                <c:pt idx="7618">
                  <c:v>-25.563999999999997</c:v>
                </c:pt>
                <c:pt idx="7619">
                  <c:v>-25.561999999999998</c:v>
                </c:pt>
                <c:pt idx="7620">
                  <c:v>-25.559999999999995</c:v>
                </c:pt>
                <c:pt idx="7621">
                  <c:v>-25.557999999999996</c:v>
                </c:pt>
                <c:pt idx="7622">
                  <c:v>-25.555999999999997</c:v>
                </c:pt>
                <c:pt idx="7623">
                  <c:v>-25.553999999999995</c:v>
                </c:pt>
                <c:pt idx="7624">
                  <c:v>-25.552</c:v>
                </c:pt>
                <c:pt idx="7625">
                  <c:v>-25.549999999999997</c:v>
                </c:pt>
                <c:pt idx="7626">
                  <c:v>-25.547999999999995</c:v>
                </c:pt>
                <c:pt idx="7627">
                  <c:v>-25.545999999999999</c:v>
                </c:pt>
                <c:pt idx="7628">
                  <c:v>-25.543999999999997</c:v>
                </c:pt>
                <c:pt idx="7629">
                  <c:v>-25.541999999999998</c:v>
                </c:pt>
                <c:pt idx="7630">
                  <c:v>-25.54</c:v>
                </c:pt>
                <c:pt idx="7631">
                  <c:v>-25.537999999999997</c:v>
                </c:pt>
                <c:pt idx="7632">
                  <c:v>-25.535999999999998</c:v>
                </c:pt>
                <c:pt idx="7633">
                  <c:v>-25.533999999999999</c:v>
                </c:pt>
                <c:pt idx="7634">
                  <c:v>-25.531999999999996</c:v>
                </c:pt>
                <c:pt idx="7635">
                  <c:v>-25.529999999999998</c:v>
                </c:pt>
                <c:pt idx="7636">
                  <c:v>-25.527999999999999</c:v>
                </c:pt>
                <c:pt idx="7637">
                  <c:v>-25.525999999999996</c:v>
                </c:pt>
                <c:pt idx="7638">
                  <c:v>-25.523999999999997</c:v>
                </c:pt>
                <c:pt idx="7639">
                  <c:v>-25.521999999999998</c:v>
                </c:pt>
                <c:pt idx="7640">
                  <c:v>-25.519999999999996</c:v>
                </c:pt>
                <c:pt idx="7641">
                  <c:v>-25.517999999999997</c:v>
                </c:pt>
                <c:pt idx="7642">
                  <c:v>-25.515999999999998</c:v>
                </c:pt>
                <c:pt idx="7643">
                  <c:v>-25.513999999999996</c:v>
                </c:pt>
                <c:pt idx="7644">
                  <c:v>-25.511999999999997</c:v>
                </c:pt>
                <c:pt idx="7645">
                  <c:v>-25.509999999999998</c:v>
                </c:pt>
                <c:pt idx="7646">
                  <c:v>-25.507999999999996</c:v>
                </c:pt>
                <c:pt idx="7647">
                  <c:v>-25.505999999999997</c:v>
                </c:pt>
                <c:pt idx="7648">
                  <c:v>-25.503999999999998</c:v>
                </c:pt>
                <c:pt idx="7649">
                  <c:v>-25.501999999999995</c:v>
                </c:pt>
                <c:pt idx="7650">
                  <c:v>-25.499999999999996</c:v>
                </c:pt>
                <c:pt idx="7651">
                  <c:v>-25.497999999999998</c:v>
                </c:pt>
                <c:pt idx="7652">
                  <c:v>-25.495999999999995</c:v>
                </c:pt>
                <c:pt idx="7653">
                  <c:v>-25.494</c:v>
                </c:pt>
                <c:pt idx="7654">
                  <c:v>-25.491999999999997</c:v>
                </c:pt>
                <c:pt idx="7655">
                  <c:v>-25.489999999999995</c:v>
                </c:pt>
                <c:pt idx="7656">
                  <c:v>-25.488</c:v>
                </c:pt>
                <c:pt idx="7657">
                  <c:v>-25.485999999999997</c:v>
                </c:pt>
                <c:pt idx="7658">
                  <c:v>-25.483999999999995</c:v>
                </c:pt>
                <c:pt idx="7659">
                  <c:v>-25.481999999999999</c:v>
                </c:pt>
                <c:pt idx="7660">
                  <c:v>-25.479999999999997</c:v>
                </c:pt>
                <c:pt idx="7661">
                  <c:v>-25.477999999999998</c:v>
                </c:pt>
                <c:pt idx="7662">
                  <c:v>-25.475999999999999</c:v>
                </c:pt>
                <c:pt idx="7663">
                  <c:v>-25.473999999999997</c:v>
                </c:pt>
                <c:pt idx="7664">
                  <c:v>-25.471999999999998</c:v>
                </c:pt>
                <c:pt idx="7665">
                  <c:v>-25.47</c:v>
                </c:pt>
                <c:pt idx="7666">
                  <c:v>-25.467999999999996</c:v>
                </c:pt>
                <c:pt idx="7667">
                  <c:v>-25.465999999999998</c:v>
                </c:pt>
                <c:pt idx="7668">
                  <c:v>-25.463999999999999</c:v>
                </c:pt>
                <c:pt idx="7669">
                  <c:v>-25.461999999999996</c:v>
                </c:pt>
                <c:pt idx="7670">
                  <c:v>-25.459999999999997</c:v>
                </c:pt>
                <c:pt idx="7671">
                  <c:v>-25.457999999999998</c:v>
                </c:pt>
                <c:pt idx="7672">
                  <c:v>-25.455999999999996</c:v>
                </c:pt>
                <c:pt idx="7673">
                  <c:v>-25.453999999999997</c:v>
                </c:pt>
                <c:pt idx="7674">
                  <c:v>-25.451999999999998</c:v>
                </c:pt>
                <c:pt idx="7675">
                  <c:v>-25.449999999999996</c:v>
                </c:pt>
                <c:pt idx="7676">
                  <c:v>-25.447999999999997</c:v>
                </c:pt>
                <c:pt idx="7677">
                  <c:v>-25.445999999999998</c:v>
                </c:pt>
                <c:pt idx="7678">
                  <c:v>-25.443999999999996</c:v>
                </c:pt>
                <c:pt idx="7679">
                  <c:v>-25.441999999999997</c:v>
                </c:pt>
                <c:pt idx="7680">
                  <c:v>-25.439999999999998</c:v>
                </c:pt>
                <c:pt idx="7681">
                  <c:v>-25.437999999999995</c:v>
                </c:pt>
                <c:pt idx="7682">
                  <c:v>-25.435999999999996</c:v>
                </c:pt>
                <c:pt idx="7683">
                  <c:v>-25.433999999999997</c:v>
                </c:pt>
                <c:pt idx="7684">
                  <c:v>-25.431999999999995</c:v>
                </c:pt>
                <c:pt idx="7685">
                  <c:v>-25.43</c:v>
                </c:pt>
                <c:pt idx="7686">
                  <c:v>-25.427999999999997</c:v>
                </c:pt>
                <c:pt idx="7687">
                  <c:v>-25.425999999999995</c:v>
                </c:pt>
                <c:pt idx="7688">
                  <c:v>-25.423999999999999</c:v>
                </c:pt>
                <c:pt idx="7689">
                  <c:v>-25.421999999999997</c:v>
                </c:pt>
                <c:pt idx="7690">
                  <c:v>-25.419999999999995</c:v>
                </c:pt>
                <c:pt idx="7691">
                  <c:v>-25.417999999999999</c:v>
                </c:pt>
                <c:pt idx="7692">
                  <c:v>-25.415999999999997</c:v>
                </c:pt>
                <c:pt idx="7693">
                  <c:v>-25.413999999999998</c:v>
                </c:pt>
                <c:pt idx="7694">
                  <c:v>-25.411999999999999</c:v>
                </c:pt>
                <c:pt idx="7695">
                  <c:v>-25.409999999999997</c:v>
                </c:pt>
                <c:pt idx="7696">
                  <c:v>-25.407999999999998</c:v>
                </c:pt>
                <c:pt idx="7697">
                  <c:v>-25.405999999999999</c:v>
                </c:pt>
                <c:pt idx="7698">
                  <c:v>-25.403999999999996</c:v>
                </c:pt>
                <c:pt idx="7699">
                  <c:v>-25.401999999999997</c:v>
                </c:pt>
                <c:pt idx="7700">
                  <c:v>-25.4</c:v>
                </c:pt>
                <c:pt idx="7701">
                  <c:v>-25.397999999999996</c:v>
                </c:pt>
                <c:pt idx="7702">
                  <c:v>-25.395999999999997</c:v>
                </c:pt>
                <c:pt idx="7703">
                  <c:v>-25.393999999999998</c:v>
                </c:pt>
                <c:pt idx="7704">
                  <c:v>-25.391999999999996</c:v>
                </c:pt>
                <c:pt idx="7705">
                  <c:v>-25.389999999999997</c:v>
                </c:pt>
                <c:pt idx="7706">
                  <c:v>-25.387999999999998</c:v>
                </c:pt>
                <c:pt idx="7707">
                  <c:v>-25.385999999999996</c:v>
                </c:pt>
                <c:pt idx="7708">
                  <c:v>-25.383999999999997</c:v>
                </c:pt>
                <c:pt idx="7709">
                  <c:v>-25.381999999999998</c:v>
                </c:pt>
                <c:pt idx="7710">
                  <c:v>-25.379999999999995</c:v>
                </c:pt>
                <c:pt idx="7711">
                  <c:v>-25.377999999999997</c:v>
                </c:pt>
                <c:pt idx="7712">
                  <c:v>-25.375999999999998</c:v>
                </c:pt>
                <c:pt idx="7713">
                  <c:v>-25.373999999999995</c:v>
                </c:pt>
                <c:pt idx="7714">
                  <c:v>-25.371999999999996</c:v>
                </c:pt>
                <c:pt idx="7715">
                  <c:v>-25.369999999999997</c:v>
                </c:pt>
                <c:pt idx="7716">
                  <c:v>-25.367999999999995</c:v>
                </c:pt>
                <c:pt idx="7717">
                  <c:v>-25.366</c:v>
                </c:pt>
                <c:pt idx="7718">
                  <c:v>-25.363999999999997</c:v>
                </c:pt>
                <c:pt idx="7719">
                  <c:v>-25.361999999999995</c:v>
                </c:pt>
                <c:pt idx="7720">
                  <c:v>-25.36</c:v>
                </c:pt>
                <c:pt idx="7721">
                  <c:v>-25.357999999999997</c:v>
                </c:pt>
                <c:pt idx="7722">
                  <c:v>-25.355999999999995</c:v>
                </c:pt>
                <c:pt idx="7723">
                  <c:v>-25.353999999999999</c:v>
                </c:pt>
                <c:pt idx="7724">
                  <c:v>-25.351999999999997</c:v>
                </c:pt>
                <c:pt idx="7725">
                  <c:v>-25.349999999999998</c:v>
                </c:pt>
                <c:pt idx="7726">
                  <c:v>-25.347999999999999</c:v>
                </c:pt>
                <c:pt idx="7727">
                  <c:v>-25.345999999999997</c:v>
                </c:pt>
                <c:pt idx="7728">
                  <c:v>-25.343999999999998</c:v>
                </c:pt>
                <c:pt idx="7729">
                  <c:v>-25.341999999999999</c:v>
                </c:pt>
                <c:pt idx="7730">
                  <c:v>-25.339999999999996</c:v>
                </c:pt>
                <c:pt idx="7731">
                  <c:v>-25.337999999999997</c:v>
                </c:pt>
                <c:pt idx="7732">
                  <c:v>-25.335999999999999</c:v>
                </c:pt>
                <c:pt idx="7733">
                  <c:v>-25.333999999999996</c:v>
                </c:pt>
                <c:pt idx="7734">
                  <c:v>-25.331999999999997</c:v>
                </c:pt>
                <c:pt idx="7735">
                  <c:v>-25.33</c:v>
                </c:pt>
                <c:pt idx="7736">
                  <c:v>-25.327999999999996</c:v>
                </c:pt>
                <c:pt idx="7737">
                  <c:v>-25.325999999999997</c:v>
                </c:pt>
                <c:pt idx="7738">
                  <c:v>-25.323999999999998</c:v>
                </c:pt>
                <c:pt idx="7739">
                  <c:v>-25.321999999999996</c:v>
                </c:pt>
                <c:pt idx="7740">
                  <c:v>-25.319999999999997</c:v>
                </c:pt>
                <c:pt idx="7741">
                  <c:v>-25.317999999999998</c:v>
                </c:pt>
                <c:pt idx="7742">
                  <c:v>-25.315999999999995</c:v>
                </c:pt>
                <c:pt idx="7743">
                  <c:v>-25.313999999999997</c:v>
                </c:pt>
                <c:pt idx="7744">
                  <c:v>-25.311999999999998</c:v>
                </c:pt>
                <c:pt idx="7745">
                  <c:v>-25.309999999999995</c:v>
                </c:pt>
                <c:pt idx="7746">
                  <c:v>-25.307999999999996</c:v>
                </c:pt>
                <c:pt idx="7747">
                  <c:v>-25.305999999999997</c:v>
                </c:pt>
                <c:pt idx="7748">
                  <c:v>-25.303999999999995</c:v>
                </c:pt>
                <c:pt idx="7749">
                  <c:v>-25.302</c:v>
                </c:pt>
                <c:pt idx="7750">
                  <c:v>-25.299999999999997</c:v>
                </c:pt>
                <c:pt idx="7751">
                  <c:v>-25.297999999999995</c:v>
                </c:pt>
                <c:pt idx="7752">
                  <c:v>-25.295999999999999</c:v>
                </c:pt>
                <c:pt idx="7753">
                  <c:v>-25.293999999999997</c:v>
                </c:pt>
                <c:pt idx="7754">
                  <c:v>-25.291999999999998</c:v>
                </c:pt>
                <c:pt idx="7755">
                  <c:v>-25.29</c:v>
                </c:pt>
                <c:pt idx="7756">
                  <c:v>-25.287999999999997</c:v>
                </c:pt>
                <c:pt idx="7757">
                  <c:v>-25.285999999999998</c:v>
                </c:pt>
                <c:pt idx="7758">
                  <c:v>-25.283999999999999</c:v>
                </c:pt>
                <c:pt idx="7759">
                  <c:v>-25.281999999999996</c:v>
                </c:pt>
                <c:pt idx="7760">
                  <c:v>-25.279999999999998</c:v>
                </c:pt>
                <c:pt idx="7761">
                  <c:v>-25.277999999999999</c:v>
                </c:pt>
                <c:pt idx="7762">
                  <c:v>-25.275999999999996</c:v>
                </c:pt>
                <c:pt idx="7763">
                  <c:v>-25.273999999999997</c:v>
                </c:pt>
                <c:pt idx="7764">
                  <c:v>-25.271999999999998</c:v>
                </c:pt>
                <c:pt idx="7765">
                  <c:v>-25.269999999999996</c:v>
                </c:pt>
                <c:pt idx="7766">
                  <c:v>-25.267999999999997</c:v>
                </c:pt>
                <c:pt idx="7767">
                  <c:v>-25.265999999999998</c:v>
                </c:pt>
                <c:pt idx="7768">
                  <c:v>-25.263999999999996</c:v>
                </c:pt>
                <c:pt idx="7769">
                  <c:v>-25.261999999999997</c:v>
                </c:pt>
                <c:pt idx="7770">
                  <c:v>-25.259999999999998</c:v>
                </c:pt>
                <c:pt idx="7771">
                  <c:v>-25.257999999999996</c:v>
                </c:pt>
                <c:pt idx="7772">
                  <c:v>-25.255999999999997</c:v>
                </c:pt>
                <c:pt idx="7773">
                  <c:v>-25.253999999999998</c:v>
                </c:pt>
                <c:pt idx="7774">
                  <c:v>-25.251999999999995</c:v>
                </c:pt>
                <c:pt idx="7775">
                  <c:v>-25.249999999999996</c:v>
                </c:pt>
                <c:pt idx="7776">
                  <c:v>-25.247999999999998</c:v>
                </c:pt>
                <c:pt idx="7777">
                  <c:v>-25.245999999999995</c:v>
                </c:pt>
                <c:pt idx="7778">
                  <c:v>-25.244</c:v>
                </c:pt>
                <c:pt idx="7779">
                  <c:v>-25.241999999999997</c:v>
                </c:pt>
                <c:pt idx="7780">
                  <c:v>-25.239999999999995</c:v>
                </c:pt>
                <c:pt idx="7781">
                  <c:v>-25.238</c:v>
                </c:pt>
                <c:pt idx="7782">
                  <c:v>-25.235999999999997</c:v>
                </c:pt>
                <c:pt idx="7783">
                  <c:v>-25.233999999999995</c:v>
                </c:pt>
                <c:pt idx="7784">
                  <c:v>-25.231999999999999</c:v>
                </c:pt>
                <c:pt idx="7785">
                  <c:v>-25.229999999999997</c:v>
                </c:pt>
                <c:pt idx="7786">
                  <c:v>-25.227999999999998</c:v>
                </c:pt>
                <c:pt idx="7787">
                  <c:v>-25.225999999999999</c:v>
                </c:pt>
                <c:pt idx="7788">
                  <c:v>-25.223999999999997</c:v>
                </c:pt>
                <c:pt idx="7789">
                  <c:v>-25.221999999999998</c:v>
                </c:pt>
                <c:pt idx="7790">
                  <c:v>-25.22</c:v>
                </c:pt>
                <c:pt idx="7791">
                  <c:v>-25.217999999999996</c:v>
                </c:pt>
                <c:pt idx="7792">
                  <c:v>-25.215999999999998</c:v>
                </c:pt>
                <c:pt idx="7793">
                  <c:v>-25.213999999999999</c:v>
                </c:pt>
                <c:pt idx="7794">
                  <c:v>-25.211999999999996</c:v>
                </c:pt>
                <c:pt idx="7795">
                  <c:v>-25.209999999999997</c:v>
                </c:pt>
                <c:pt idx="7796">
                  <c:v>-25.207999999999998</c:v>
                </c:pt>
                <c:pt idx="7797">
                  <c:v>-25.205999999999996</c:v>
                </c:pt>
                <c:pt idx="7798">
                  <c:v>-25.203999999999997</c:v>
                </c:pt>
                <c:pt idx="7799">
                  <c:v>-25.201999999999998</c:v>
                </c:pt>
                <c:pt idx="7800">
                  <c:v>-25.199999999999996</c:v>
                </c:pt>
                <c:pt idx="7801">
                  <c:v>-25.197999999999997</c:v>
                </c:pt>
                <c:pt idx="7802">
                  <c:v>-25.195999999999998</c:v>
                </c:pt>
                <c:pt idx="7803">
                  <c:v>-25.193999999999996</c:v>
                </c:pt>
                <c:pt idx="7804">
                  <c:v>-25.191999999999997</c:v>
                </c:pt>
                <c:pt idx="7805">
                  <c:v>-25.189999999999998</c:v>
                </c:pt>
                <c:pt idx="7806">
                  <c:v>-25.187999999999995</c:v>
                </c:pt>
                <c:pt idx="7807">
                  <c:v>-25.185999999999996</c:v>
                </c:pt>
                <c:pt idx="7808">
                  <c:v>-25.183999999999997</c:v>
                </c:pt>
                <c:pt idx="7809">
                  <c:v>-25.181999999999995</c:v>
                </c:pt>
                <c:pt idx="7810">
                  <c:v>-25.18</c:v>
                </c:pt>
                <c:pt idx="7811">
                  <c:v>-25.177999999999997</c:v>
                </c:pt>
                <c:pt idx="7812">
                  <c:v>-25.175999999999995</c:v>
                </c:pt>
                <c:pt idx="7813">
                  <c:v>-25.173999999999999</c:v>
                </c:pt>
                <c:pt idx="7814">
                  <c:v>-25.171999999999997</c:v>
                </c:pt>
                <c:pt idx="7815">
                  <c:v>-25.169999999999995</c:v>
                </c:pt>
                <c:pt idx="7816">
                  <c:v>-25.167999999999999</c:v>
                </c:pt>
                <c:pt idx="7817">
                  <c:v>-25.165999999999997</c:v>
                </c:pt>
                <c:pt idx="7818">
                  <c:v>-25.163999999999998</c:v>
                </c:pt>
                <c:pt idx="7819">
                  <c:v>-25.161999999999999</c:v>
                </c:pt>
                <c:pt idx="7820">
                  <c:v>-25.159999999999997</c:v>
                </c:pt>
                <c:pt idx="7821">
                  <c:v>-25.157999999999998</c:v>
                </c:pt>
                <c:pt idx="7822">
                  <c:v>-25.155999999999999</c:v>
                </c:pt>
                <c:pt idx="7823">
                  <c:v>-25.153999999999996</c:v>
                </c:pt>
                <c:pt idx="7824">
                  <c:v>-25.151999999999997</c:v>
                </c:pt>
                <c:pt idx="7825">
                  <c:v>-25.15</c:v>
                </c:pt>
                <c:pt idx="7826">
                  <c:v>-25.147999999999996</c:v>
                </c:pt>
                <c:pt idx="7827">
                  <c:v>-25.145999999999997</c:v>
                </c:pt>
                <c:pt idx="7828">
                  <c:v>-25.143999999999998</c:v>
                </c:pt>
                <c:pt idx="7829">
                  <c:v>-25.141999999999996</c:v>
                </c:pt>
                <c:pt idx="7830">
                  <c:v>-25.139999999999997</c:v>
                </c:pt>
                <c:pt idx="7831">
                  <c:v>-25.137999999999998</c:v>
                </c:pt>
                <c:pt idx="7832">
                  <c:v>-25.135999999999996</c:v>
                </c:pt>
                <c:pt idx="7833">
                  <c:v>-25.133999999999997</c:v>
                </c:pt>
                <c:pt idx="7834">
                  <c:v>-25.131999999999998</c:v>
                </c:pt>
                <c:pt idx="7835">
                  <c:v>-25.129999999999995</c:v>
                </c:pt>
                <c:pt idx="7836">
                  <c:v>-25.127999999999997</c:v>
                </c:pt>
                <c:pt idx="7837">
                  <c:v>-25.125999999999998</c:v>
                </c:pt>
                <c:pt idx="7838">
                  <c:v>-25.123999999999995</c:v>
                </c:pt>
                <c:pt idx="7839">
                  <c:v>-25.121999999999996</c:v>
                </c:pt>
                <c:pt idx="7840">
                  <c:v>-25.119999999999997</c:v>
                </c:pt>
                <c:pt idx="7841">
                  <c:v>-25.117999999999995</c:v>
                </c:pt>
                <c:pt idx="7842">
                  <c:v>-25.116</c:v>
                </c:pt>
                <c:pt idx="7843">
                  <c:v>-25.113999999999997</c:v>
                </c:pt>
                <c:pt idx="7844">
                  <c:v>-25.111999999999995</c:v>
                </c:pt>
                <c:pt idx="7845">
                  <c:v>-25.11</c:v>
                </c:pt>
                <c:pt idx="7846">
                  <c:v>-25.107999999999997</c:v>
                </c:pt>
                <c:pt idx="7847">
                  <c:v>-25.105999999999995</c:v>
                </c:pt>
                <c:pt idx="7848">
                  <c:v>-25.103999999999999</c:v>
                </c:pt>
                <c:pt idx="7849">
                  <c:v>-25.101999999999997</c:v>
                </c:pt>
                <c:pt idx="7850">
                  <c:v>-25.099999999999998</c:v>
                </c:pt>
                <c:pt idx="7851">
                  <c:v>-25.097999999999999</c:v>
                </c:pt>
                <c:pt idx="7852">
                  <c:v>-25.095999999999997</c:v>
                </c:pt>
                <c:pt idx="7853">
                  <c:v>-25.093999999999998</c:v>
                </c:pt>
                <c:pt idx="7854">
                  <c:v>-25.091999999999999</c:v>
                </c:pt>
                <c:pt idx="7855">
                  <c:v>-25.089999999999996</c:v>
                </c:pt>
                <c:pt idx="7856">
                  <c:v>-25.087999999999997</c:v>
                </c:pt>
                <c:pt idx="7857">
                  <c:v>-25.085999999999999</c:v>
                </c:pt>
                <c:pt idx="7858">
                  <c:v>-25.083999999999996</c:v>
                </c:pt>
                <c:pt idx="7859">
                  <c:v>-25.081999999999997</c:v>
                </c:pt>
                <c:pt idx="7860">
                  <c:v>-25.08</c:v>
                </c:pt>
                <c:pt idx="7861">
                  <c:v>-25.077999999999996</c:v>
                </c:pt>
                <c:pt idx="7862">
                  <c:v>-25.075999999999997</c:v>
                </c:pt>
                <c:pt idx="7863">
                  <c:v>-25.073999999999998</c:v>
                </c:pt>
                <c:pt idx="7864">
                  <c:v>-25.071999999999996</c:v>
                </c:pt>
                <c:pt idx="7865">
                  <c:v>-25.069999999999997</c:v>
                </c:pt>
                <c:pt idx="7866">
                  <c:v>-25.067999999999998</c:v>
                </c:pt>
                <c:pt idx="7867">
                  <c:v>-25.065999999999995</c:v>
                </c:pt>
                <c:pt idx="7868">
                  <c:v>-25.063999999999997</c:v>
                </c:pt>
                <c:pt idx="7869">
                  <c:v>-25.061999999999998</c:v>
                </c:pt>
                <c:pt idx="7870">
                  <c:v>-25.059999999999995</c:v>
                </c:pt>
                <c:pt idx="7871">
                  <c:v>-25.057999999999996</c:v>
                </c:pt>
                <c:pt idx="7872">
                  <c:v>-25.055999999999997</c:v>
                </c:pt>
                <c:pt idx="7873">
                  <c:v>-25.053999999999995</c:v>
                </c:pt>
                <c:pt idx="7874">
                  <c:v>-25.052</c:v>
                </c:pt>
                <c:pt idx="7875">
                  <c:v>-25.049999999999997</c:v>
                </c:pt>
                <c:pt idx="7876">
                  <c:v>-25.047999999999995</c:v>
                </c:pt>
                <c:pt idx="7877">
                  <c:v>-25.045999999999999</c:v>
                </c:pt>
                <c:pt idx="7878">
                  <c:v>-25.043999999999997</c:v>
                </c:pt>
                <c:pt idx="7879">
                  <c:v>-25.041999999999998</c:v>
                </c:pt>
                <c:pt idx="7880">
                  <c:v>-25.04</c:v>
                </c:pt>
                <c:pt idx="7881">
                  <c:v>-25.037999999999997</c:v>
                </c:pt>
                <c:pt idx="7882">
                  <c:v>-25.035999999999998</c:v>
                </c:pt>
                <c:pt idx="7883">
                  <c:v>-25.033999999999999</c:v>
                </c:pt>
                <c:pt idx="7884">
                  <c:v>-25.031999999999996</c:v>
                </c:pt>
                <c:pt idx="7885">
                  <c:v>-25.029999999999998</c:v>
                </c:pt>
                <c:pt idx="7886">
                  <c:v>-25.027999999999999</c:v>
                </c:pt>
                <c:pt idx="7887">
                  <c:v>-25.025999999999996</c:v>
                </c:pt>
                <c:pt idx="7888">
                  <c:v>-25.023999999999997</c:v>
                </c:pt>
                <c:pt idx="7889">
                  <c:v>-25.021999999999998</c:v>
                </c:pt>
                <c:pt idx="7890">
                  <c:v>-25.019999999999996</c:v>
                </c:pt>
                <c:pt idx="7891">
                  <c:v>-25.017999999999997</c:v>
                </c:pt>
                <c:pt idx="7892">
                  <c:v>-25.015999999999998</c:v>
                </c:pt>
                <c:pt idx="7893">
                  <c:v>-25.013999999999996</c:v>
                </c:pt>
                <c:pt idx="7894">
                  <c:v>-25.011999999999997</c:v>
                </c:pt>
                <c:pt idx="7895">
                  <c:v>-25.009999999999998</c:v>
                </c:pt>
                <c:pt idx="7896">
                  <c:v>-25.007999999999996</c:v>
                </c:pt>
                <c:pt idx="7897">
                  <c:v>-25.005999999999997</c:v>
                </c:pt>
                <c:pt idx="7898">
                  <c:v>-25.003999999999998</c:v>
                </c:pt>
                <c:pt idx="7899">
                  <c:v>-25.001999999999995</c:v>
                </c:pt>
                <c:pt idx="7900">
                  <c:v>-24.999999999999996</c:v>
                </c:pt>
                <c:pt idx="7901">
                  <c:v>-24.997999999999998</c:v>
                </c:pt>
                <c:pt idx="7902">
                  <c:v>-24.995999999999995</c:v>
                </c:pt>
                <c:pt idx="7903">
                  <c:v>-24.994</c:v>
                </c:pt>
                <c:pt idx="7904">
                  <c:v>-24.991999999999997</c:v>
                </c:pt>
                <c:pt idx="7905">
                  <c:v>-24.989999999999995</c:v>
                </c:pt>
                <c:pt idx="7906">
                  <c:v>-24.988</c:v>
                </c:pt>
                <c:pt idx="7907">
                  <c:v>-24.985999999999997</c:v>
                </c:pt>
                <c:pt idx="7908">
                  <c:v>-24.983999999999995</c:v>
                </c:pt>
                <c:pt idx="7909">
                  <c:v>-24.981999999999999</c:v>
                </c:pt>
                <c:pt idx="7910">
                  <c:v>-24.979999999999997</c:v>
                </c:pt>
                <c:pt idx="7911">
                  <c:v>-24.977999999999998</c:v>
                </c:pt>
                <c:pt idx="7912">
                  <c:v>-24.975999999999999</c:v>
                </c:pt>
                <c:pt idx="7913">
                  <c:v>-24.973999999999997</c:v>
                </c:pt>
                <c:pt idx="7914">
                  <c:v>-24.971999999999998</c:v>
                </c:pt>
                <c:pt idx="7915">
                  <c:v>-24.97</c:v>
                </c:pt>
                <c:pt idx="7916">
                  <c:v>-24.967999999999996</c:v>
                </c:pt>
                <c:pt idx="7917">
                  <c:v>-24.965999999999998</c:v>
                </c:pt>
                <c:pt idx="7918">
                  <c:v>-24.963999999999999</c:v>
                </c:pt>
                <c:pt idx="7919">
                  <c:v>-24.961999999999996</c:v>
                </c:pt>
                <c:pt idx="7920">
                  <c:v>-24.959999999999997</c:v>
                </c:pt>
                <c:pt idx="7921">
                  <c:v>-24.957999999999998</c:v>
                </c:pt>
                <c:pt idx="7922">
                  <c:v>-24.955999999999996</c:v>
                </c:pt>
                <c:pt idx="7923">
                  <c:v>-24.953999999999997</c:v>
                </c:pt>
                <c:pt idx="7924">
                  <c:v>-24.951999999999998</c:v>
                </c:pt>
                <c:pt idx="7925">
                  <c:v>-24.949999999999996</c:v>
                </c:pt>
                <c:pt idx="7926">
                  <c:v>-24.947999999999997</c:v>
                </c:pt>
                <c:pt idx="7927">
                  <c:v>-24.945999999999998</c:v>
                </c:pt>
                <c:pt idx="7928">
                  <c:v>-24.943999999999996</c:v>
                </c:pt>
                <c:pt idx="7929">
                  <c:v>-24.941999999999997</c:v>
                </c:pt>
                <c:pt idx="7930">
                  <c:v>-24.939999999999998</c:v>
                </c:pt>
                <c:pt idx="7931">
                  <c:v>-24.937999999999995</c:v>
                </c:pt>
                <c:pt idx="7932">
                  <c:v>-24.935999999999996</c:v>
                </c:pt>
                <c:pt idx="7933">
                  <c:v>-24.933999999999997</c:v>
                </c:pt>
                <c:pt idx="7934">
                  <c:v>-24.931999999999995</c:v>
                </c:pt>
                <c:pt idx="7935">
                  <c:v>-24.93</c:v>
                </c:pt>
                <c:pt idx="7936">
                  <c:v>-24.927999999999997</c:v>
                </c:pt>
                <c:pt idx="7937">
                  <c:v>-24.925999999999995</c:v>
                </c:pt>
                <c:pt idx="7938">
                  <c:v>-24.923999999999999</c:v>
                </c:pt>
                <c:pt idx="7939">
                  <c:v>-24.921999999999997</c:v>
                </c:pt>
                <c:pt idx="7940">
                  <c:v>-24.919999999999995</c:v>
                </c:pt>
                <c:pt idx="7941">
                  <c:v>-24.917999999999999</c:v>
                </c:pt>
                <c:pt idx="7942">
                  <c:v>-24.915999999999997</c:v>
                </c:pt>
                <c:pt idx="7943">
                  <c:v>-24.913999999999998</c:v>
                </c:pt>
                <c:pt idx="7944">
                  <c:v>-24.911999999999999</c:v>
                </c:pt>
                <c:pt idx="7945">
                  <c:v>-24.909999999999997</c:v>
                </c:pt>
                <c:pt idx="7946">
                  <c:v>-24.907999999999998</c:v>
                </c:pt>
                <c:pt idx="7947">
                  <c:v>-24.905999999999999</c:v>
                </c:pt>
                <c:pt idx="7948">
                  <c:v>-24.903999999999996</c:v>
                </c:pt>
                <c:pt idx="7949">
                  <c:v>-24.901999999999997</c:v>
                </c:pt>
                <c:pt idx="7950">
                  <c:v>-24.9</c:v>
                </c:pt>
                <c:pt idx="7951">
                  <c:v>-24.897999999999996</c:v>
                </c:pt>
                <c:pt idx="7952">
                  <c:v>-24.895999999999997</c:v>
                </c:pt>
                <c:pt idx="7953">
                  <c:v>-24.893999999999998</c:v>
                </c:pt>
                <c:pt idx="7954">
                  <c:v>-24.891999999999996</c:v>
                </c:pt>
                <c:pt idx="7955">
                  <c:v>-24.889999999999997</c:v>
                </c:pt>
                <c:pt idx="7956">
                  <c:v>-24.887999999999998</c:v>
                </c:pt>
                <c:pt idx="7957">
                  <c:v>-24.885999999999996</c:v>
                </c:pt>
                <c:pt idx="7958">
                  <c:v>-24.883999999999997</c:v>
                </c:pt>
                <c:pt idx="7959">
                  <c:v>-24.881999999999998</c:v>
                </c:pt>
                <c:pt idx="7960">
                  <c:v>-24.879999999999995</c:v>
                </c:pt>
                <c:pt idx="7961">
                  <c:v>-24.877999999999997</c:v>
                </c:pt>
                <c:pt idx="7962">
                  <c:v>-24.875999999999998</c:v>
                </c:pt>
                <c:pt idx="7963">
                  <c:v>-24.873999999999995</c:v>
                </c:pt>
                <c:pt idx="7964">
                  <c:v>-24.871999999999996</c:v>
                </c:pt>
                <c:pt idx="7965">
                  <c:v>-24.869999999999997</c:v>
                </c:pt>
                <c:pt idx="7966">
                  <c:v>-24.867999999999995</c:v>
                </c:pt>
                <c:pt idx="7967">
                  <c:v>-24.866</c:v>
                </c:pt>
                <c:pt idx="7968">
                  <c:v>-24.863999999999997</c:v>
                </c:pt>
                <c:pt idx="7969">
                  <c:v>-24.861999999999995</c:v>
                </c:pt>
                <c:pt idx="7970">
                  <c:v>-24.86</c:v>
                </c:pt>
                <c:pt idx="7971">
                  <c:v>-24.857999999999997</c:v>
                </c:pt>
                <c:pt idx="7972">
                  <c:v>-24.855999999999995</c:v>
                </c:pt>
                <c:pt idx="7973">
                  <c:v>-24.853999999999999</c:v>
                </c:pt>
                <c:pt idx="7974">
                  <c:v>-24.851999999999997</c:v>
                </c:pt>
                <c:pt idx="7975">
                  <c:v>-24.849999999999998</c:v>
                </c:pt>
                <c:pt idx="7976">
                  <c:v>-24.847999999999999</c:v>
                </c:pt>
                <c:pt idx="7977">
                  <c:v>-24.845999999999997</c:v>
                </c:pt>
                <c:pt idx="7978">
                  <c:v>-24.843999999999998</c:v>
                </c:pt>
                <c:pt idx="7979">
                  <c:v>-24.841999999999999</c:v>
                </c:pt>
                <c:pt idx="7980">
                  <c:v>-24.839999999999996</c:v>
                </c:pt>
                <c:pt idx="7981">
                  <c:v>-24.837999999999997</c:v>
                </c:pt>
                <c:pt idx="7982">
                  <c:v>-24.835999999999999</c:v>
                </c:pt>
                <c:pt idx="7983">
                  <c:v>-24.833999999999996</c:v>
                </c:pt>
                <c:pt idx="7984">
                  <c:v>-24.831999999999997</c:v>
                </c:pt>
                <c:pt idx="7985">
                  <c:v>-24.83</c:v>
                </c:pt>
                <c:pt idx="7986">
                  <c:v>-24.827999999999996</c:v>
                </c:pt>
                <c:pt idx="7987">
                  <c:v>-24.825999999999997</c:v>
                </c:pt>
                <c:pt idx="7988">
                  <c:v>-24.823999999999998</c:v>
                </c:pt>
                <c:pt idx="7989">
                  <c:v>-24.821999999999996</c:v>
                </c:pt>
                <c:pt idx="7990">
                  <c:v>-24.819999999999997</c:v>
                </c:pt>
                <c:pt idx="7991">
                  <c:v>-24.817999999999998</c:v>
                </c:pt>
                <c:pt idx="7992">
                  <c:v>-24.815999999999995</c:v>
                </c:pt>
                <c:pt idx="7993">
                  <c:v>-24.813999999999997</c:v>
                </c:pt>
                <c:pt idx="7994">
                  <c:v>-24.811999999999998</c:v>
                </c:pt>
                <c:pt idx="7995">
                  <c:v>-24.809999999999995</c:v>
                </c:pt>
                <c:pt idx="7996">
                  <c:v>-24.807999999999996</c:v>
                </c:pt>
                <c:pt idx="7997">
                  <c:v>-24.805999999999997</c:v>
                </c:pt>
                <c:pt idx="7998">
                  <c:v>-24.803999999999995</c:v>
                </c:pt>
                <c:pt idx="7999">
                  <c:v>-24.802</c:v>
                </c:pt>
                <c:pt idx="8000">
                  <c:v>-24.799999999999997</c:v>
                </c:pt>
                <c:pt idx="8001">
                  <c:v>-24.797999999999998</c:v>
                </c:pt>
                <c:pt idx="8002">
                  <c:v>-24.795999999999996</c:v>
                </c:pt>
                <c:pt idx="8003">
                  <c:v>-24.793999999999997</c:v>
                </c:pt>
                <c:pt idx="8004">
                  <c:v>-24.791999999999998</c:v>
                </c:pt>
                <c:pt idx="8005">
                  <c:v>-24.789999999999996</c:v>
                </c:pt>
                <c:pt idx="8006">
                  <c:v>-24.787999999999997</c:v>
                </c:pt>
                <c:pt idx="8007">
                  <c:v>-24.785999999999998</c:v>
                </c:pt>
                <c:pt idx="8008">
                  <c:v>-24.783999999999999</c:v>
                </c:pt>
                <c:pt idx="8009">
                  <c:v>-24.781999999999996</c:v>
                </c:pt>
                <c:pt idx="8010">
                  <c:v>-24.779999999999998</c:v>
                </c:pt>
                <c:pt idx="8011">
                  <c:v>-24.777999999999999</c:v>
                </c:pt>
                <c:pt idx="8012">
                  <c:v>-24.775999999999996</c:v>
                </c:pt>
                <c:pt idx="8013">
                  <c:v>-24.773999999999997</c:v>
                </c:pt>
                <c:pt idx="8014">
                  <c:v>-24.771999999999998</c:v>
                </c:pt>
                <c:pt idx="8015">
                  <c:v>-24.769999999999996</c:v>
                </c:pt>
                <c:pt idx="8016">
                  <c:v>-24.767999999999997</c:v>
                </c:pt>
                <c:pt idx="8017">
                  <c:v>-24.765999999999998</c:v>
                </c:pt>
                <c:pt idx="8018">
                  <c:v>-24.763999999999996</c:v>
                </c:pt>
                <c:pt idx="8019">
                  <c:v>-24.761999999999997</c:v>
                </c:pt>
                <c:pt idx="8020">
                  <c:v>-24.759999999999998</c:v>
                </c:pt>
                <c:pt idx="8021">
                  <c:v>-24.757999999999996</c:v>
                </c:pt>
                <c:pt idx="8022">
                  <c:v>-24.755999999999997</c:v>
                </c:pt>
                <c:pt idx="8023">
                  <c:v>-24.753999999999998</c:v>
                </c:pt>
                <c:pt idx="8024">
                  <c:v>-24.751999999999999</c:v>
                </c:pt>
                <c:pt idx="8025">
                  <c:v>-24.749999999999996</c:v>
                </c:pt>
                <c:pt idx="8026">
                  <c:v>-24.747999999999998</c:v>
                </c:pt>
                <c:pt idx="8027">
                  <c:v>-24.745999999999999</c:v>
                </c:pt>
                <c:pt idx="8028">
                  <c:v>-24.743999999999996</c:v>
                </c:pt>
                <c:pt idx="8029">
                  <c:v>-24.741999999999997</c:v>
                </c:pt>
                <c:pt idx="8030">
                  <c:v>-24.74</c:v>
                </c:pt>
                <c:pt idx="8031">
                  <c:v>-24.737999999999996</c:v>
                </c:pt>
                <c:pt idx="8032">
                  <c:v>-24.735999999999997</c:v>
                </c:pt>
                <c:pt idx="8033">
                  <c:v>-24.733999999999998</c:v>
                </c:pt>
                <c:pt idx="8034">
                  <c:v>-24.731999999999996</c:v>
                </c:pt>
                <c:pt idx="8035">
                  <c:v>-24.729999999999997</c:v>
                </c:pt>
                <c:pt idx="8036">
                  <c:v>-24.727999999999998</c:v>
                </c:pt>
                <c:pt idx="8037">
                  <c:v>-24.725999999999996</c:v>
                </c:pt>
                <c:pt idx="8038">
                  <c:v>-24.723999999999997</c:v>
                </c:pt>
                <c:pt idx="8039">
                  <c:v>-24.721999999999998</c:v>
                </c:pt>
                <c:pt idx="8040">
                  <c:v>-24.72</c:v>
                </c:pt>
                <c:pt idx="8041">
                  <c:v>-24.717999999999996</c:v>
                </c:pt>
                <c:pt idx="8042">
                  <c:v>-24.715999999999998</c:v>
                </c:pt>
                <c:pt idx="8043">
                  <c:v>-24.713999999999999</c:v>
                </c:pt>
                <c:pt idx="8044">
                  <c:v>-24.711999999999996</c:v>
                </c:pt>
                <c:pt idx="8045">
                  <c:v>-24.709999999999997</c:v>
                </c:pt>
                <c:pt idx="8046">
                  <c:v>-24.707999999999998</c:v>
                </c:pt>
                <c:pt idx="8047">
                  <c:v>-24.705999999999996</c:v>
                </c:pt>
                <c:pt idx="8048">
                  <c:v>-24.703999999999997</c:v>
                </c:pt>
                <c:pt idx="8049">
                  <c:v>-24.701999999999998</c:v>
                </c:pt>
                <c:pt idx="8050">
                  <c:v>-24.699999999999996</c:v>
                </c:pt>
                <c:pt idx="8051">
                  <c:v>-24.697999999999997</c:v>
                </c:pt>
                <c:pt idx="8052">
                  <c:v>-24.695999999999998</c:v>
                </c:pt>
                <c:pt idx="8053">
                  <c:v>-24.693999999999996</c:v>
                </c:pt>
                <c:pt idx="8054">
                  <c:v>-24.691999999999997</c:v>
                </c:pt>
                <c:pt idx="8055">
                  <c:v>-24.689999999999998</c:v>
                </c:pt>
                <c:pt idx="8056">
                  <c:v>-24.687999999999999</c:v>
                </c:pt>
                <c:pt idx="8057">
                  <c:v>-24.685999999999996</c:v>
                </c:pt>
                <c:pt idx="8058">
                  <c:v>-24.683999999999997</c:v>
                </c:pt>
                <c:pt idx="8059">
                  <c:v>-24.681999999999999</c:v>
                </c:pt>
                <c:pt idx="8060">
                  <c:v>-24.679999999999996</c:v>
                </c:pt>
                <c:pt idx="8061">
                  <c:v>-24.677999999999997</c:v>
                </c:pt>
                <c:pt idx="8062">
                  <c:v>-24.675999999999998</c:v>
                </c:pt>
                <c:pt idx="8063">
                  <c:v>-24.673999999999996</c:v>
                </c:pt>
                <c:pt idx="8064">
                  <c:v>-24.671999999999997</c:v>
                </c:pt>
                <c:pt idx="8065">
                  <c:v>-24.669999999999998</c:v>
                </c:pt>
                <c:pt idx="8066">
                  <c:v>-24.667999999999996</c:v>
                </c:pt>
                <c:pt idx="8067">
                  <c:v>-24.665999999999997</c:v>
                </c:pt>
                <c:pt idx="8068">
                  <c:v>-24.663999999999998</c:v>
                </c:pt>
                <c:pt idx="8069">
                  <c:v>-24.661999999999995</c:v>
                </c:pt>
                <c:pt idx="8070">
                  <c:v>-24.659999999999997</c:v>
                </c:pt>
                <c:pt idx="8071">
                  <c:v>-24.657999999999998</c:v>
                </c:pt>
                <c:pt idx="8072">
                  <c:v>-24.655999999999999</c:v>
                </c:pt>
                <c:pt idx="8073">
                  <c:v>-24.653999999999996</c:v>
                </c:pt>
                <c:pt idx="8074">
                  <c:v>-24.651999999999997</c:v>
                </c:pt>
                <c:pt idx="8075">
                  <c:v>-24.65</c:v>
                </c:pt>
                <c:pt idx="8076">
                  <c:v>-24.647999999999996</c:v>
                </c:pt>
                <c:pt idx="8077">
                  <c:v>-24.645999999999997</c:v>
                </c:pt>
                <c:pt idx="8078">
                  <c:v>-24.643999999999998</c:v>
                </c:pt>
                <c:pt idx="8079">
                  <c:v>-24.641999999999996</c:v>
                </c:pt>
                <c:pt idx="8080">
                  <c:v>-24.639999999999997</c:v>
                </c:pt>
                <c:pt idx="8081">
                  <c:v>-24.637999999999998</c:v>
                </c:pt>
                <c:pt idx="8082">
                  <c:v>-24.635999999999996</c:v>
                </c:pt>
                <c:pt idx="8083">
                  <c:v>-24.633999999999997</c:v>
                </c:pt>
                <c:pt idx="8084">
                  <c:v>-24.631999999999998</c:v>
                </c:pt>
                <c:pt idx="8085">
                  <c:v>-24.629999999999995</c:v>
                </c:pt>
                <c:pt idx="8086">
                  <c:v>-24.627999999999997</c:v>
                </c:pt>
                <c:pt idx="8087">
                  <c:v>-24.625999999999998</c:v>
                </c:pt>
                <c:pt idx="8088">
                  <c:v>-24.623999999999999</c:v>
                </c:pt>
                <c:pt idx="8089">
                  <c:v>-24.621999999999996</c:v>
                </c:pt>
                <c:pt idx="8090">
                  <c:v>-24.619999999999997</c:v>
                </c:pt>
                <c:pt idx="8091">
                  <c:v>-24.617999999999999</c:v>
                </c:pt>
                <c:pt idx="8092">
                  <c:v>-24.615999999999996</c:v>
                </c:pt>
                <c:pt idx="8093">
                  <c:v>-24.613999999999997</c:v>
                </c:pt>
                <c:pt idx="8094">
                  <c:v>-24.611999999999998</c:v>
                </c:pt>
                <c:pt idx="8095">
                  <c:v>-24.609999999999996</c:v>
                </c:pt>
                <c:pt idx="8096">
                  <c:v>-24.607999999999997</c:v>
                </c:pt>
                <c:pt idx="8097">
                  <c:v>-24.605999999999998</c:v>
                </c:pt>
                <c:pt idx="8098">
                  <c:v>-24.603999999999996</c:v>
                </c:pt>
                <c:pt idx="8099">
                  <c:v>-24.601999999999997</c:v>
                </c:pt>
                <c:pt idx="8100">
                  <c:v>-24.599999999999998</c:v>
                </c:pt>
                <c:pt idx="8101">
                  <c:v>-24.597999999999995</c:v>
                </c:pt>
                <c:pt idx="8102">
                  <c:v>-24.595999999999997</c:v>
                </c:pt>
                <c:pt idx="8103">
                  <c:v>-24.593999999999998</c:v>
                </c:pt>
                <c:pt idx="8104">
                  <c:v>-24.591999999999999</c:v>
                </c:pt>
                <c:pt idx="8105">
                  <c:v>-24.589999999999996</c:v>
                </c:pt>
                <c:pt idx="8106">
                  <c:v>-24.587999999999997</c:v>
                </c:pt>
                <c:pt idx="8107">
                  <c:v>-24.585999999999999</c:v>
                </c:pt>
                <c:pt idx="8108">
                  <c:v>-24.583999999999996</c:v>
                </c:pt>
                <c:pt idx="8109">
                  <c:v>-24.581999999999997</c:v>
                </c:pt>
                <c:pt idx="8110">
                  <c:v>-24.58</c:v>
                </c:pt>
                <c:pt idx="8111">
                  <c:v>-24.577999999999996</c:v>
                </c:pt>
                <c:pt idx="8112">
                  <c:v>-24.575999999999997</c:v>
                </c:pt>
                <c:pt idx="8113">
                  <c:v>-24.573999999999998</c:v>
                </c:pt>
                <c:pt idx="8114">
                  <c:v>-24.571999999999996</c:v>
                </c:pt>
                <c:pt idx="8115">
                  <c:v>-24.569999999999997</c:v>
                </c:pt>
                <c:pt idx="8116">
                  <c:v>-24.567999999999998</c:v>
                </c:pt>
                <c:pt idx="8117">
                  <c:v>-24.565999999999995</c:v>
                </c:pt>
                <c:pt idx="8118">
                  <c:v>-24.563999999999997</c:v>
                </c:pt>
                <c:pt idx="8119">
                  <c:v>-24.561999999999998</c:v>
                </c:pt>
                <c:pt idx="8120">
                  <c:v>-24.56</c:v>
                </c:pt>
                <c:pt idx="8121">
                  <c:v>-24.557999999999996</c:v>
                </c:pt>
                <c:pt idx="8122">
                  <c:v>-24.555999999999997</c:v>
                </c:pt>
                <c:pt idx="8123">
                  <c:v>-24.553999999999998</c:v>
                </c:pt>
                <c:pt idx="8124">
                  <c:v>-24.551999999999996</c:v>
                </c:pt>
                <c:pt idx="8125">
                  <c:v>-24.549999999999997</c:v>
                </c:pt>
                <c:pt idx="8126">
                  <c:v>-24.547999999999998</c:v>
                </c:pt>
                <c:pt idx="8127">
                  <c:v>-24.545999999999996</c:v>
                </c:pt>
                <c:pt idx="8128">
                  <c:v>-24.543999999999997</c:v>
                </c:pt>
                <c:pt idx="8129">
                  <c:v>-24.541999999999998</c:v>
                </c:pt>
                <c:pt idx="8130">
                  <c:v>-24.539999999999996</c:v>
                </c:pt>
                <c:pt idx="8131">
                  <c:v>-24.537999999999997</c:v>
                </c:pt>
                <c:pt idx="8132">
                  <c:v>-24.535999999999998</c:v>
                </c:pt>
                <c:pt idx="8133">
                  <c:v>-24.533999999999999</c:v>
                </c:pt>
                <c:pt idx="8134">
                  <c:v>-24.531999999999996</c:v>
                </c:pt>
                <c:pt idx="8135">
                  <c:v>-24.529999999999998</c:v>
                </c:pt>
                <c:pt idx="8136">
                  <c:v>-24.527999999999999</c:v>
                </c:pt>
                <c:pt idx="8137">
                  <c:v>-24.525999999999996</c:v>
                </c:pt>
                <c:pt idx="8138">
                  <c:v>-24.523999999999997</c:v>
                </c:pt>
                <c:pt idx="8139">
                  <c:v>-24.521999999999998</c:v>
                </c:pt>
                <c:pt idx="8140">
                  <c:v>-24.519999999999996</c:v>
                </c:pt>
                <c:pt idx="8141">
                  <c:v>-24.517999999999997</c:v>
                </c:pt>
                <c:pt idx="8142">
                  <c:v>-24.515999999999998</c:v>
                </c:pt>
                <c:pt idx="8143">
                  <c:v>-24.513999999999996</c:v>
                </c:pt>
                <c:pt idx="8144">
                  <c:v>-24.511999999999997</c:v>
                </c:pt>
                <c:pt idx="8145">
                  <c:v>-24.509999999999998</c:v>
                </c:pt>
                <c:pt idx="8146">
                  <c:v>-24.507999999999996</c:v>
                </c:pt>
                <c:pt idx="8147">
                  <c:v>-24.505999999999997</c:v>
                </c:pt>
                <c:pt idx="8148">
                  <c:v>-24.503999999999998</c:v>
                </c:pt>
                <c:pt idx="8149">
                  <c:v>-24.501999999999999</c:v>
                </c:pt>
                <c:pt idx="8150">
                  <c:v>-24.499999999999996</c:v>
                </c:pt>
                <c:pt idx="8151">
                  <c:v>-24.497999999999998</c:v>
                </c:pt>
                <c:pt idx="8152">
                  <c:v>-24.495999999999999</c:v>
                </c:pt>
                <c:pt idx="8153">
                  <c:v>-24.493999999999996</c:v>
                </c:pt>
                <c:pt idx="8154">
                  <c:v>-24.491999999999997</c:v>
                </c:pt>
                <c:pt idx="8155">
                  <c:v>-24.49</c:v>
                </c:pt>
                <c:pt idx="8156">
                  <c:v>-24.487999999999996</c:v>
                </c:pt>
                <c:pt idx="8157">
                  <c:v>-24.485999999999997</c:v>
                </c:pt>
                <c:pt idx="8158">
                  <c:v>-24.483999999999998</c:v>
                </c:pt>
                <c:pt idx="8159">
                  <c:v>-24.481999999999996</c:v>
                </c:pt>
                <c:pt idx="8160">
                  <c:v>-24.479999999999997</c:v>
                </c:pt>
                <c:pt idx="8161">
                  <c:v>-24.477999999999998</c:v>
                </c:pt>
                <c:pt idx="8162">
                  <c:v>-24.475999999999996</c:v>
                </c:pt>
                <c:pt idx="8163">
                  <c:v>-24.473999999999997</c:v>
                </c:pt>
                <c:pt idx="8164">
                  <c:v>-24.471999999999998</c:v>
                </c:pt>
                <c:pt idx="8165">
                  <c:v>-24.47</c:v>
                </c:pt>
                <c:pt idx="8166">
                  <c:v>-24.467999999999996</c:v>
                </c:pt>
                <c:pt idx="8167">
                  <c:v>-24.465999999999998</c:v>
                </c:pt>
                <c:pt idx="8168">
                  <c:v>-24.463999999999999</c:v>
                </c:pt>
                <c:pt idx="8169">
                  <c:v>-24.461999999999996</c:v>
                </c:pt>
                <c:pt idx="8170">
                  <c:v>-24.459999999999997</c:v>
                </c:pt>
                <c:pt idx="8171">
                  <c:v>-24.457999999999998</c:v>
                </c:pt>
                <c:pt idx="8172">
                  <c:v>-24.455999999999996</c:v>
                </c:pt>
                <c:pt idx="8173">
                  <c:v>-24.453999999999997</c:v>
                </c:pt>
                <c:pt idx="8174">
                  <c:v>-24.451999999999998</c:v>
                </c:pt>
                <c:pt idx="8175">
                  <c:v>-24.449999999999996</c:v>
                </c:pt>
                <c:pt idx="8176">
                  <c:v>-24.447999999999997</c:v>
                </c:pt>
                <c:pt idx="8177">
                  <c:v>-24.445999999999998</c:v>
                </c:pt>
                <c:pt idx="8178">
                  <c:v>-24.443999999999996</c:v>
                </c:pt>
                <c:pt idx="8179">
                  <c:v>-24.441999999999997</c:v>
                </c:pt>
                <c:pt idx="8180">
                  <c:v>-24.439999999999998</c:v>
                </c:pt>
                <c:pt idx="8181">
                  <c:v>-24.437999999999999</c:v>
                </c:pt>
                <c:pt idx="8182">
                  <c:v>-24.435999999999996</c:v>
                </c:pt>
                <c:pt idx="8183">
                  <c:v>-24.433999999999997</c:v>
                </c:pt>
                <c:pt idx="8184">
                  <c:v>-24.431999999999999</c:v>
                </c:pt>
                <c:pt idx="8185">
                  <c:v>-24.429999999999996</c:v>
                </c:pt>
                <c:pt idx="8186">
                  <c:v>-24.427999999999997</c:v>
                </c:pt>
                <c:pt idx="8187">
                  <c:v>-24.425999999999998</c:v>
                </c:pt>
                <c:pt idx="8188">
                  <c:v>-24.423999999999996</c:v>
                </c:pt>
                <c:pt idx="8189">
                  <c:v>-24.421999999999997</c:v>
                </c:pt>
                <c:pt idx="8190">
                  <c:v>-24.419999999999998</c:v>
                </c:pt>
                <c:pt idx="8191">
                  <c:v>-24.417999999999996</c:v>
                </c:pt>
                <c:pt idx="8192">
                  <c:v>-24.415999999999997</c:v>
                </c:pt>
                <c:pt idx="8193">
                  <c:v>-24.413999999999998</c:v>
                </c:pt>
                <c:pt idx="8194">
                  <c:v>-24.411999999999995</c:v>
                </c:pt>
                <c:pt idx="8195">
                  <c:v>-24.409999999999997</c:v>
                </c:pt>
                <c:pt idx="8196">
                  <c:v>-24.407999999999998</c:v>
                </c:pt>
                <c:pt idx="8197">
                  <c:v>-24.405999999999999</c:v>
                </c:pt>
                <c:pt idx="8198">
                  <c:v>-24.403999999999996</c:v>
                </c:pt>
                <c:pt idx="8199">
                  <c:v>-24.401999999999997</c:v>
                </c:pt>
                <c:pt idx="8200">
                  <c:v>-24.4</c:v>
                </c:pt>
                <c:pt idx="8201">
                  <c:v>-24.397999999999996</c:v>
                </c:pt>
                <c:pt idx="8202">
                  <c:v>-24.395999999999997</c:v>
                </c:pt>
                <c:pt idx="8203">
                  <c:v>-24.393999999999998</c:v>
                </c:pt>
                <c:pt idx="8204">
                  <c:v>-24.391999999999996</c:v>
                </c:pt>
                <c:pt idx="8205">
                  <c:v>-24.389999999999997</c:v>
                </c:pt>
                <c:pt idx="8206">
                  <c:v>-24.387999999999998</c:v>
                </c:pt>
                <c:pt idx="8207">
                  <c:v>-24.385999999999996</c:v>
                </c:pt>
                <c:pt idx="8208">
                  <c:v>-24.383999999999997</c:v>
                </c:pt>
                <c:pt idx="8209">
                  <c:v>-24.381999999999998</c:v>
                </c:pt>
                <c:pt idx="8210">
                  <c:v>-24.379999999999995</c:v>
                </c:pt>
                <c:pt idx="8211">
                  <c:v>-24.377999999999997</c:v>
                </c:pt>
                <c:pt idx="8212">
                  <c:v>-24.375999999999998</c:v>
                </c:pt>
                <c:pt idx="8213">
                  <c:v>-24.373999999999999</c:v>
                </c:pt>
                <c:pt idx="8214">
                  <c:v>-24.371999999999996</c:v>
                </c:pt>
                <c:pt idx="8215">
                  <c:v>-24.369999999999997</c:v>
                </c:pt>
                <c:pt idx="8216">
                  <c:v>-24.367999999999999</c:v>
                </c:pt>
                <c:pt idx="8217">
                  <c:v>-24.365999999999996</c:v>
                </c:pt>
                <c:pt idx="8218">
                  <c:v>-24.363999999999997</c:v>
                </c:pt>
                <c:pt idx="8219">
                  <c:v>-24.361999999999998</c:v>
                </c:pt>
                <c:pt idx="8220">
                  <c:v>-24.359999999999996</c:v>
                </c:pt>
                <c:pt idx="8221">
                  <c:v>-24.357999999999997</c:v>
                </c:pt>
                <c:pt idx="8222">
                  <c:v>-24.355999999999998</c:v>
                </c:pt>
                <c:pt idx="8223">
                  <c:v>-24.353999999999996</c:v>
                </c:pt>
                <c:pt idx="8224">
                  <c:v>-24.351999999999997</c:v>
                </c:pt>
                <c:pt idx="8225">
                  <c:v>-24.349999999999998</c:v>
                </c:pt>
                <c:pt idx="8226">
                  <c:v>-24.347999999999995</c:v>
                </c:pt>
                <c:pt idx="8227">
                  <c:v>-24.345999999999997</c:v>
                </c:pt>
                <c:pt idx="8228">
                  <c:v>-24.343999999999998</c:v>
                </c:pt>
                <c:pt idx="8229">
                  <c:v>-24.341999999999999</c:v>
                </c:pt>
                <c:pt idx="8230">
                  <c:v>-24.339999999999996</c:v>
                </c:pt>
                <c:pt idx="8231">
                  <c:v>-24.337999999999997</c:v>
                </c:pt>
                <c:pt idx="8232">
                  <c:v>-24.335999999999999</c:v>
                </c:pt>
                <c:pt idx="8233">
                  <c:v>-24.333999999999996</c:v>
                </c:pt>
                <c:pt idx="8234">
                  <c:v>-24.331999999999997</c:v>
                </c:pt>
                <c:pt idx="8235">
                  <c:v>-24.33</c:v>
                </c:pt>
                <c:pt idx="8236">
                  <c:v>-24.327999999999996</c:v>
                </c:pt>
                <c:pt idx="8237">
                  <c:v>-24.325999999999997</c:v>
                </c:pt>
                <c:pt idx="8238">
                  <c:v>-24.323999999999998</c:v>
                </c:pt>
                <c:pt idx="8239">
                  <c:v>-24.321999999999996</c:v>
                </c:pt>
                <c:pt idx="8240">
                  <c:v>-24.319999999999997</c:v>
                </c:pt>
                <c:pt idx="8241">
                  <c:v>-24.317999999999998</c:v>
                </c:pt>
                <c:pt idx="8242">
                  <c:v>-24.315999999999995</c:v>
                </c:pt>
                <c:pt idx="8243">
                  <c:v>-24.313999999999997</c:v>
                </c:pt>
                <c:pt idx="8244">
                  <c:v>-24.311999999999998</c:v>
                </c:pt>
                <c:pt idx="8245">
                  <c:v>-24.31</c:v>
                </c:pt>
                <c:pt idx="8246">
                  <c:v>-24.307999999999996</c:v>
                </c:pt>
                <c:pt idx="8247">
                  <c:v>-24.305999999999997</c:v>
                </c:pt>
                <c:pt idx="8248">
                  <c:v>-24.303999999999998</c:v>
                </c:pt>
                <c:pt idx="8249">
                  <c:v>-24.301999999999996</c:v>
                </c:pt>
                <c:pt idx="8250">
                  <c:v>-24.299999999999997</c:v>
                </c:pt>
                <c:pt idx="8251">
                  <c:v>-24.297999999999998</c:v>
                </c:pt>
                <c:pt idx="8252">
                  <c:v>-24.295999999999996</c:v>
                </c:pt>
                <c:pt idx="8253">
                  <c:v>-24.293999999999997</c:v>
                </c:pt>
                <c:pt idx="8254">
                  <c:v>-24.291999999999998</c:v>
                </c:pt>
                <c:pt idx="8255">
                  <c:v>-24.289999999999996</c:v>
                </c:pt>
                <c:pt idx="8256">
                  <c:v>-24.287999999999997</c:v>
                </c:pt>
                <c:pt idx="8257">
                  <c:v>-24.285999999999998</c:v>
                </c:pt>
                <c:pt idx="8258">
                  <c:v>-24.283999999999999</c:v>
                </c:pt>
                <c:pt idx="8259">
                  <c:v>-24.281999999999996</c:v>
                </c:pt>
                <c:pt idx="8260">
                  <c:v>-24.279999999999998</c:v>
                </c:pt>
                <c:pt idx="8261">
                  <c:v>-24.277999999999999</c:v>
                </c:pt>
                <c:pt idx="8262">
                  <c:v>-24.275999999999996</c:v>
                </c:pt>
                <c:pt idx="8263">
                  <c:v>-24.273999999999997</c:v>
                </c:pt>
                <c:pt idx="8264">
                  <c:v>-24.271999999999998</c:v>
                </c:pt>
                <c:pt idx="8265">
                  <c:v>-24.269999999999996</c:v>
                </c:pt>
                <c:pt idx="8266">
                  <c:v>-24.267999999999997</c:v>
                </c:pt>
                <c:pt idx="8267">
                  <c:v>-24.265999999999998</c:v>
                </c:pt>
                <c:pt idx="8268">
                  <c:v>-24.263999999999996</c:v>
                </c:pt>
                <c:pt idx="8269">
                  <c:v>-24.261999999999997</c:v>
                </c:pt>
                <c:pt idx="8270">
                  <c:v>-24.259999999999998</c:v>
                </c:pt>
                <c:pt idx="8271">
                  <c:v>-24.257999999999996</c:v>
                </c:pt>
                <c:pt idx="8272">
                  <c:v>-24.255999999999997</c:v>
                </c:pt>
                <c:pt idx="8273">
                  <c:v>-24.253999999999998</c:v>
                </c:pt>
                <c:pt idx="8274">
                  <c:v>-24.251999999999999</c:v>
                </c:pt>
                <c:pt idx="8275">
                  <c:v>-24.249999999999996</c:v>
                </c:pt>
                <c:pt idx="8276">
                  <c:v>-24.247999999999998</c:v>
                </c:pt>
                <c:pt idx="8277">
                  <c:v>-24.245999999999999</c:v>
                </c:pt>
                <c:pt idx="8278">
                  <c:v>-24.243999999999996</c:v>
                </c:pt>
                <c:pt idx="8279">
                  <c:v>-24.241999999999997</c:v>
                </c:pt>
                <c:pt idx="8280">
                  <c:v>-24.24</c:v>
                </c:pt>
                <c:pt idx="8281">
                  <c:v>-24.237999999999996</c:v>
                </c:pt>
                <c:pt idx="8282">
                  <c:v>-24.235999999999997</c:v>
                </c:pt>
                <c:pt idx="8283">
                  <c:v>-24.233999999999998</c:v>
                </c:pt>
                <c:pt idx="8284">
                  <c:v>-24.231999999999996</c:v>
                </c:pt>
                <c:pt idx="8285">
                  <c:v>-24.229999999999997</c:v>
                </c:pt>
                <c:pt idx="8286">
                  <c:v>-24.227999999999998</c:v>
                </c:pt>
                <c:pt idx="8287">
                  <c:v>-24.225999999999996</c:v>
                </c:pt>
                <c:pt idx="8288">
                  <c:v>-24.223999999999997</c:v>
                </c:pt>
                <c:pt idx="8289">
                  <c:v>-24.221999999999998</c:v>
                </c:pt>
                <c:pt idx="8290">
                  <c:v>-24.22</c:v>
                </c:pt>
                <c:pt idx="8291">
                  <c:v>-24.217999999999996</c:v>
                </c:pt>
                <c:pt idx="8292">
                  <c:v>-24.215999999999998</c:v>
                </c:pt>
                <c:pt idx="8293">
                  <c:v>-24.213999999999999</c:v>
                </c:pt>
                <c:pt idx="8294">
                  <c:v>-24.211999999999996</c:v>
                </c:pt>
                <c:pt idx="8295">
                  <c:v>-24.209999999999997</c:v>
                </c:pt>
                <c:pt idx="8296">
                  <c:v>-24.207999999999998</c:v>
                </c:pt>
                <c:pt idx="8297">
                  <c:v>-24.205999999999996</c:v>
                </c:pt>
                <c:pt idx="8298">
                  <c:v>-24.203999999999997</c:v>
                </c:pt>
                <c:pt idx="8299">
                  <c:v>-24.201999999999998</c:v>
                </c:pt>
                <c:pt idx="8300">
                  <c:v>-24.199999999999996</c:v>
                </c:pt>
                <c:pt idx="8301">
                  <c:v>-24.197999999999997</c:v>
                </c:pt>
                <c:pt idx="8302">
                  <c:v>-24.195999999999998</c:v>
                </c:pt>
                <c:pt idx="8303">
                  <c:v>-24.193999999999996</c:v>
                </c:pt>
                <c:pt idx="8304">
                  <c:v>-24.191999999999997</c:v>
                </c:pt>
                <c:pt idx="8305">
                  <c:v>-24.189999999999998</c:v>
                </c:pt>
                <c:pt idx="8306">
                  <c:v>-24.187999999999999</c:v>
                </c:pt>
                <c:pt idx="8307">
                  <c:v>-24.185999999999996</c:v>
                </c:pt>
                <c:pt idx="8308">
                  <c:v>-24.183999999999997</c:v>
                </c:pt>
                <c:pt idx="8309">
                  <c:v>-24.181999999999999</c:v>
                </c:pt>
                <c:pt idx="8310">
                  <c:v>-24.179999999999996</c:v>
                </c:pt>
                <c:pt idx="8311">
                  <c:v>-24.177999999999997</c:v>
                </c:pt>
                <c:pt idx="8312">
                  <c:v>-24.175999999999998</c:v>
                </c:pt>
                <c:pt idx="8313">
                  <c:v>-24.173999999999996</c:v>
                </c:pt>
                <c:pt idx="8314">
                  <c:v>-24.171999999999997</c:v>
                </c:pt>
                <c:pt idx="8315">
                  <c:v>-24.169999999999998</c:v>
                </c:pt>
                <c:pt idx="8316">
                  <c:v>-24.167999999999996</c:v>
                </c:pt>
                <c:pt idx="8317">
                  <c:v>-24.165999999999997</c:v>
                </c:pt>
                <c:pt idx="8318">
                  <c:v>-24.163999999999998</c:v>
                </c:pt>
                <c:pt idx="8319">
                  <c:v>-24.161999999999995</c:v>
                </c:pt>
                <c:pt idx="8320">
                  <c:v>-24.159999999999997</c:v>
                </c:pt>
                <c:pt idx="8321">
                  <c:v>-24.157999999999998</c:v>
                </c:pt>
                <c:pt idx="8322">
                  <c:v>-24.155999999999999</c:v>
                </c:pt>
                <c:pt idx="8323">
                  <c:v>-24.153999999999996</c:v>
                </c:pt>
                <c:pt idx="8324">
                  <c:v>-24.151999999999997</c:v>
                </c:pt>
                <c:pt idx="8325">
                  <c:v>-24.15</c:v>
                </c:pt>
                <c:pt idx="8326">
                  <c:v>-24.147999999999996</c:v>
                </c:pt>
                <c:pt idx="8327">
                  <c:v>-24.145999999999997</c:v>
                </c:pt>
                <c:pt idx="8328">
                  <c:v>-24.143999999999998</c:v>
                </c:pt>
                <c:pt idx="8329">
                  <c:v>-24.141999999999996</c:v>
                </c:pt>
                <c:pt idx="8330">
                  <c:v>-24.139999999999997</c:v>
                </c:pt>
                <c:pt idx="8331">
                  <c:v>-24.137999999999998</c:v>
                </c:pt>
                <c:pt idx="8332">
                  <c:v>-24.135999999999996</c:v>
                </c:pt>
                <c:pt idx="8333">
                  <c:v>-24.133999999999997</c:v>
                </c:pt>
                <c:pt idx="8334">
                  <c:v>-24.131999999999998</c:v>
                </c:pt>
                <c:pt idx="8335">
                  <c:v>-24.129999999999995</c:v>
                </c:pt>
                <c:pt idx="8336">
                  <c:v>-24.127999999999997</c:v>
                </c:pt>
                <c:pt idx="8337">
                  <c:v>-24.125999999999998</c:v>
                </c:pt>
                <c:pt idx="8338">
                  <c:v>-24.123999999999999</c:v>
                </c:pt>
                <c:pt idx="8339">
                  <c:v>-24.121999999999996</c:v>
                </c:pt>
                <c:pt idx="8340">
                  <c:v>-24.119999999999997</c:v>
                </c:pt>
                <c:pt idx="8341">
                  <c:v>-24.117999999999999</c:v>
                </c:pt>
                <c:pt idx="8342">
                  <c:v>-24.115999999999996</c:v>
                </c:pt>
                <c:pt idx="8343">
                  <c:v>-24.113999999999997</c:v>
                </c:pt>
                <c:pt idx="8344">
                  <c:v>-24.111999999999998</c:v>
                </c:pt>
                <c:pt idx="8345">
                  <c:v>-24.109999999999996</c:v>
                </c:pt>
                <c:pt idx="8346">
                  <c:v>-24.107999999999997</c:v>
                </c:pt>
                <c:pt idx="8347">
                  <c:v>-24.105999999999998</c:v>
                </c:pt>
                <c:pt idx="8348">
                  <c:v>-24.103999999999996</c:v>
                </c:pt>
                <c:pt idx="8349">
                  <c:v>-24.101999999999997</c:v>
                </c:pt>
                <c:pt idx="8350">
                  <c:v>-24.099999999999998</c:v>
                </c:pt>
                <c:pt idx="8351">
                  <c:v>-24.097999999999995</c:v>
                </c:pt>
                <c:pt idx="8352">
                  <c:v>-24.095999999999997</c:v>
                </c:pt>
                <c:pt idx="8353">
                  <c:v>-24.093999999999998</c:v>
                </c:pt>
                <c:pt idx="8354">
                  <c:v>-24.091999999999999</c:v>
                </c:pt>
                <c:pt idx="8355">
                  <c:v>-24.089999999999996</c:v>
                </c:pt>
                <c:pt idx="8356">
                  <c:v>-24.087999999999997</c:v>
                </c:pt>
                <c:pt idx="8357">
                  <c:v>-24.085999999999999</c:v>
                </c:pt>
                <c:pt idx="8358">
                  <c:v>-24.083999999999996</c:v>
                </c:pt>
                <c:pt idx="8359">
                  <c:v>-24.081999999999997</c:v>
                </c:pt>
                <c:pt idx="8360">
                  <c:v>-24.08</c:v>
                </c:pt>
                <c:pt idx="8361">
                  <c:v>-24.077999999999996</c:v>
                </c:pt>
                <c:pt idx="8362">
                  <c:v>-24.075999999999997</c:v>
                </c:pt>
                <c:pt idx="8363">
                  <c:v>-24.073999999999998</c:v>
                </c:pt>
                <c:pt idx="8364">
                  <c:v>-24.071999999999996</c:v>
                </c:pt>
                <c:pt idx="8365">
                  <c:v>-24.069999999999997</c:v>
                </c:pt>
                <c:pt idx="8366">
                  <c:v>-24.067999999999998</c:v>
                </c:pt>
                <c:pt idx="8367">
                  <c:v>-24.065999999999995</c:v>
                </c:pt>
                <c:pt idx="8368">
                  <c:v>-24.063999999999997</c:v>
                </c:pt>
                <c:pt idx="8369">
                  <c:v>-24.061999999999998</c:v>
                </c:pt>
                <c:pt idx="8370">
                  <c:v>-24.06</c:v>
                </c:pt>
                <c:pt idx="8371">
                  <c:v>-24.057999999999996</c:v>
                </c:pt>
                <c:pt idx="8372">
                  <c:v>-24.055999999999997</c:v>
                </c:pt>
                <c:pt idx="8373">
                  <c:v>-24.053999999999998</c:v>
                </c:pt>
                <c:pt idx="8374">
                  <c:v>-24.051999999999996</c:v>
                </c:pt>
                <c:pt idx="8375">
                  <c:v>-24.049999999999997</c:v>
                </c:pt>
                <c:pt idx="8376">
                  <c:v>-24.047999999999998</c:v>
                </c:pt>
                <c:pt idx="8377">
                  <c:v>-24.045999999999996</c:v>
                </c:pt>
                <c:pt idx="8378">
                  <c:v>-24.043999999999997</c:v>
                </c:pt>
                <c:pt idx="8379">
                  <c:v>-24.041999999999998</c:v>
                </c:pt>
                <c:pt idx="8380">
                  <c:v>-24.039999999999996</c:v>
                </c:pt>
                <c:pt idx="8381">
                  <c:v>-24.037999999999997</c:v>
                </c:pt>
                <c:pt idx="8382">
                  <c:v>-24.035999999999998</c:v>
                </c:pt>
                <c:pt idx="8383">
                  <c:v>-24.033999999999999</c:v>
                </c:pt>
                <c:pt idx="8384">
                  <c:v>-24.031999999999996</c:v>
                </c:pt>
                <c:pt idx="8385">
                  <c:v>-24.029999999999998</c:v>
                </c:pt>
                <c:pt idx="8386">
                  <c:v>-24.027999999999999</c:v>
                </c:pt>
                <c:pt idx="8387">
                  <c:v>-24.025999999999996</c:v>
                </c:pt>
                <c:pt idx="8388">
                  <c:v>-24.023999999999997</c:v>
                </c:pt>
                <c:pt idx="8389">
                  <c:v>-24.021999999999998</c:v>
                </c:pt>
                <c:pt idx="8390">
                  <c:v>-24.019999999999996</c:v>
                </c:pt>
                <c:pt idx="8391">
                  <c:v>-24.017999999999997</c:v>
                </c:pt>
                <c:pt idx="8392">
                  <c:v>-24.015999999999998</c:v>
                </c:pt>
                <c:pt idx="8393">
                  <c:v>-24.013999999999996</c:v>
                </c:pt>
                <c:pt idx="8394">
                  <c:v>-24.011999999999997</c:v>
                </c:pt>
                <c:pt idx="8395">
                  <c:v>-24.009999999999998</c:v>
                </c:pt>
                <c:pt idx="8396">
                  <c:v>-24.007999999999996</c:v>
                </c:pt>
                <c:pt idx="8397">
                  <c:v>-24.005999999999997</c:v>
                </c:pt>
                <c:pt idx="8398">
                  <c:v>-24.003999999999998</c:v>
                </c:pt>
                <c:pt idx="8399">
                  <c:v>-24.001999999999999</c:v>
                </c:pt>
                <c:pt idx="8400">
                  <c:v>-23.999999999999996</c:v>
                </c:pt>
                <c:pt idx="8401">
                  <c:v>-23.997999999999998</c:v>
                </c:pt>
                <c:pt idx="8402">
                  <c:v>-23.995999999999999</c:v>
                </c:pt>
                <c:pt idx="8403">
                  <c:v>-23.993999999999996</c:v>
                </c:pt>
                <c:pt idx="8404">
                  <c:v>-23.991999999999997</c:v>
                </c:pt>
                <c:pt idx="8405">
                  <c:v>-23.99</c:v>
                </c:pt>
                <c:pt idx="8406">
                  <c:v>-23.987999999999996</c:v>
                </c:pt>
                <c:pt idx="8407">
                  <c:v>-23.985999999999997</c:v>
                </c:pt>
                <c:pt idx="8408">
                  <c:v>-23.983999999999998</c:v>
                </c:pt>
                <c:pt idx="8409">
                  <c:v>-23.981999999999996</c:v>
                </c:pt>
                <c:pt idx="8410">
                  <c:v>-23.979999999999997</c:v>
                </c:pt>
                <c:pt idx="8411">
                  <c:v>-23.977999999999998</c:v>
                </c:pt>
                <c:pt idx="8412">
                  <c:v>-23.975999999999996</c:v>
                </c:pt>
                <c:pt idx="8413">
                  <c:v>-23.973999999999997</c:v>
                </c:pt>
                <c:pt idx="8414">
                  <c:v>-23.971999999999998</c:v>
                </c:pt>
                <c:pt idx="8415">
                  <c:v>-23.97</c:v>
                </c:pt>
                <c:pt idx="8416">
                  <c:v>-23.967999999999996</c:v>
                </c:pt>
                <c:pt idx="8417">
                  <c:v>-23.965999999999998</c:v>
                </c:pt>
                <c:pt idx="8418">
                  <c:v>-23.963999999999999</c:v>
                </c:pt>
                <c:pt idx="8419">
                  <c:v>-23.961999999999996</c:v>
                </c:pt>
                <c:pt idx="8420">
                  <c:v>-23.959999999999997</c:v>
                </c:pt>
                <c:pt idx="8421">
                  <c:v>-23.957999999999998</c:v>
                </c:pt>
                <c:pt idx="8422">
                  <c:v>-23.955999999999996</c:v>
                </c:pt>
                <c:pt idx="8423">
                  <c:v>-23.953999999999997</c:v>
                </c:pt>
                <c:pt idx="8424">
                  <c:v>-23.951999999999998</c:v>
                </c:pt>
                <c:pt idx="8425">
                  <c:v>-23.949999999999996</c:v>
                </c:pt>
                <c:pt idx="8426">
                  <c:v>-23.947999999999997</c:v>
                </c:pt>
                <c:pt idx="8427">
                  <c:v>-23.945999999999998</c:v>
                </c:pt>
                <c:pt idx="8428">
                  <c:v>-23.943999999999996</c:v>
                </c:pt>
                <c:pt idx="8429">
                  <c:v>-23.941999999999997</c:v>
                </c:pt>
                <c:pt idx="8430">
                  <c:v>-23.939999999999998</c:v>
                </c:pt>
                <c:pt idx="8431">
                  <c:v>-23.937999999999999</c:v>
                </c:pt>
                <c:pt idx="8432">
                  <c:v>-23.935999999999996</c:v>
                </c:pt>
                <c:pt idx="8433">
                  <c:v>-23.933999999999997</c:v>
                </c:pt>
                <c:pt idx="8434">
                  <c:v>-23.931999999999999</c:v>
                </c:pt>
                <c:pt idx="8435">
                  <c:v>-23.929999999999996</c:v>
                </c:pt>
                <c:pt idx="8436">
                  <c:v>-23.927999999999997</c:v>
                </c:pt>
                <c:pt idx="8437">
                  <c:v>-23.925999999999998</c:v>
                </c:pt>
                <c:pt idx="8438">
                  <c:v>-23.923999999999996</c:v>
                </c:pt>
                <c:pt idx="8439">
                  <c:v>-23.921999999999997</c:v>
                </c:pt>
                <c:pt idx="8440">
                  <c:v>-23.919999999999998</c:v>
                </c:pt>
                <c:pt idx="8441">
                  <c:v>-23.917999999999996</c:v>
                </c:pt>
                <c:pt idx="8442">
                  <c:v>-23.915999999999997</c:v>
                </c:pt>
                <c:pt idx="8443">
                  <c:v>-23.913999999999998</c:v>
                </c:pt>
                <c:pt idx="8444">
                  <c:v>-23.911999999999995</c:v>
                </c:pt>
                <c:pt idx="8445">
                  <c:v>-23.909999999999997</c:v>
                </c:pt>
                <c:pt idx="8446">
                  <c:v>-23.907999999999998</c:v>
                </c:pt>
                <c:pt idx="8447">
                  <c:v>-23.905999999999999</c:v>
                </c:pt>
                <c:pt idx="8448">
                  <c:v>-23.903999999999996</c:v>
                </c:pt>
                <c:pt idx="8449">
                  <c:v>-23.901999999999997</c:v>
                </c:pt>
                <c:pt idx="8450">
                  <c:v>-23.9</c:v>
                </c:pt>
                <c:pt idx="8451">
                  <c:v>-23.897999999999996</c:v>
                </c:pt>
                <c:pt idx="8452">
                  <c:v>-23.895999999999997</c:v>
                </c:pt>
                <c:pt idx="8453">
                  <c:v>-23.893999999999998</c:v>
                </c:pt>
                <c:pt idx="8454">
                  <c:v>-23.891999999999996</c:v>
                </c:pt>
                <c:pt idx="8455">
                  <c:v>-23.889999999999997</c:v>
                </c:pt>
                <c:pt idx="8456">
                  <c:v>-23.887999999999998</c:v>
                </c:pt>
                <c:pt idx="8457">
                  <c:v>-23.885999999999996</c:v>
                </c:pt>
                <c:pt idx="8458">
                  <c:v>-23.883999999999997</c:v>
                </c:pt>
                <c:pt idx="8459">
                  <c:v>-23.881999999999998</c:v>
                </c:pt>
                <c:pt idx="8460">
                  <c:v>-23.879999999999995</c:v>
                </c:pt>
                <c:pt idx="8461">
                  <c:v>-23.877999999999997</c:v>
                </c:pt>
                <c:pt idx="8462">
                  <c:v>-23.875999999999998</c:v>
                </c:pt>
                <c:pt idx="8463">
                  <c:v>-23.873999999999999</c:v>
                </c:pt>
                <c:pt idx="8464">
                  <c:v>-23.871999999999996</c:v>
                </c:pt>
                <c:pt idx="8465">
                  <c:v>-23.869999999999997</c:v>
                </c:pt>
                <c:pt idx="8466">
                  <c:v>-23.867999999999999</c:v>
                </c:pt>
                <c:pt idx="8467">
                  <c:v>-23.865999999999996</c:v>
                </c:pt>
                <c:pt idx="8468">
                  <c:v>-23.863999999999997</c:v>
                </c:pt>
                <c:pt idx="8469">
                  <c:v>-23.861999999999998</c:v>
                </c:pt>
                <c:pt idx="8470">
                  <c:v>-23.859999999999996</c:v>
                </c:pt>
                <c:pt idx="8471">
                  <c:v>-23.857999999999997</c:v>
                </c:pt>
                <c:pt idx="8472">
                  <c:v>-23.855999999999998</c:v>
                </c:pt>
                <c:pt idx="8473">
                  <c:v>-23.853999999999996</c:v>
                </c:pt>
                <c:pt idx="8474">
                  <c:v>-23.851999999999997</c:v>
                </c:pt>
                <c:pt idx="8475">
                  <c:v>-23.849999999999998</c:v>
                </c:pt>
                <c:pt idx="8476">
                  <c:v>-23.847999999999995</c:v>
                </c:pt>
                <c:pt idx="8477">
                  <c:v>-23.845999999999997</c:v>
                </c:pt>
                <c:pt idx="8478">
                  <c:v>-23.843999999999998</c:v>
                </c:pt>
                <c:pt idx="8479">
                  <c:v>-23.841999999999999</c:v>
                </c:pt>
                <c:pt idx="8480">
                  <c:v>-23.839999999999996</c:v>
                </c:pt>
                <c:pt idx="8481">
                  <c:v>-23.837999999999997</c:v>
                </c:pt>
                <c:pt idx="8482">
                  <c:v>-23.835999999999999</c:v>
                </c:pt>
                <c:pt idx="8483">
                  <c:v>-23.833999999999996</c:v>
                </c:pt>
                <c:pt idx="8484">
                  <c:v>-23.831999999999997</c:v>
                </c:pt>
                <c:pt idx="8485">
                  <c:v>-23.83</c:v>
                </c:pt>
                <c:pt idx="8486">
                  <c:v>-23.827999999999996</c:v>
                </c:pt>
                <c:pt idx="8487">
                  <c:v>-23.825999999999997</c:v>
                </c:pt>
                <c:pt idx="8488">
                  <c:v>-23.823999999999998</c:v>
                </c:pt>
                <c:pt idx="8489">
                  <c:v>-23.821999999999996</c:v>
                </c:pt>
                <c:pt idx="8490">
                  <c:v>-23.819999999999997</c:v>
                </c:pt>
                <c:pt idx="8491">
                  <c:v>-23.817999999999998</c:v>
                </c:pt>
                <c:pt idx="8492">
                  <c:v>-23.815999999999995</c:v>
                </c:pt>
                <c:pt idx="8493">
                  <c:v>-23.813999999999997</c:v>
                </c:pt>
                <c:pt idx="8494">
                  <c:v>-23.811999999999998</c:v>
                </c:pt>
                <c:pt idx="8495">
                  <c:v>-23.81</c:v>
                </c:pt>
                <c:pt idx="8496">
                  <c:v>-23.807999999999996</c:v>
                </c:pt>
                <c:pt idx="8497">
                  <c:v>-23.805999999999997</c:v>
                </c:pt>
                <c:pt idx="8498">
                  <c:v>-23.803999999999998</c:v>
                </c:pt>
                <c:pt idx="8499">
                  <c:v>-23.801999999999996</c:v>
                </c:pt>
                <c:pt idx="8500">
                  <c:v>-23.799999999999997</c:v>
                </c:pt>
                <c:pt idx="8501">
                  <c:v>-23.797999999999998</c:v>
                </c:pt>
                <c:pt idx="8502">
                  <c:v>-23.795999999999996</c:v>
                </c:pt>
                <c:pt idx="8503">
                  <c:v>-23.793999999999997</c:v>
                </c:pt>
                <c:pt idx="8504">
                  <c:v>-23.791999999999998</c:v>
                </c:pt>
                <c:pt idx="8505">
                  <c:v>-23.789999999999996</c:v>
                </c:pt>
                <c:pt idx="8506">
                  <c:v>-23.787999999999997</c:v>
                </c:pt>
                <c:pt idx="8507">
                  <c:v>-23.785999999999998</c:v>
                </c:pt>
                <c:pt idx="8508">
                  <c:v>-23.783999999999999</c:v>
                </c:pt>
                <c:pt idx="8509">
                  <c:v>-23.781999999999996</c:v>
                </c:pt>
                <c:pt idx="8510">
                  <c:v>-23.779999999999998</c:v>
                </c:pt>
                <c:pt idx="8511">
                  <c:v>-23.777999999999999</c:v>
                </c:pt>
                <c:pt idx="8512">
                  <c:v>-23.775999999999996</c:v>
                </c:pt>
                <c:pt idx="8513">
                  <c:v>-23.773999999999997</c:v>
                </c:pt>
                <c:pt idx="8514">
                  <c:v>-23.771999999999998</c:v>
                </c:pt>
                <c:pt idx="8515">
                  <c:v>-23.769999999999996</c:v>
                </c:pt>
                <c:pt idx="8516">
                  <c:v>-23.767999999999997</c:v>
                </c:pt>
                <c:pt idx="8517">
                  <c:v>-23.765999999999998</c:v>
                </c:pt>
                <c:pt idx="8518">
                  <c:v>-23.763999999999996</c:v>
                </c:pt>
                <c:pt idx="8519">
                  <c:v>-23.761999999999997</c:v>
                </c:pt>
                <c:pt idx="8520">
                  <c:v>-23.759999999999998</c:v>
                </c:pt>
                <c:pt idx="8521">
                  <c:v>-23.757999999999996</c:v>
                </c:pt>
                <c:pt idx="8522">
                  <c:v>-23.755999999999997</c:v>
                </c:pt>
                <c:pt idx="8523">
                  <c:v>-23.753999999999998</c:v>
                </c:pt>
                <c:pt idx="8524">
                  <c:v>-23.751999999999999</c:v>
                </c:pt>
                <c:pt idx="8525">
                  <c:v>-23.749999999999996</c:v>
                </c:pt>
                <c:pt idx="8526">
                  <c:v>-23.747999999999998</c:v>
                </c:pt>
                <c:pt idx="8527">
                  <c:v>-23.745999999999999</c:v>
                </c:pt>
                <c:pt idx="8528">
                  <c:v>-23.743999999999996</c:v>
                </c:pt>
                <c:pt idx="8529">
                  <c:v>-23.741999999999997</c:v>
                </c:pt>
                <c:pt idx="8530">
                  <c:v>-23.74</c:v>
                </c:pt>
                <c:pt idx="8531">
                  <c:v>-23.737999999999996</c:v>
                </c:pt>
                <c:pt idx="8532">
                  <c:v>-23.735999999999997</c:v>
                </c:pt>
                <c:pt idx="8533">
                  <c:v>-23.733999999999998</c:v>
                </c:pt>
                <c:pt idx="8534">
                  <c:v>-23.731999999999996</c:v>
                </c:pt>
                <c:pt idx="8535">
                  <c:v>-23.729999999999997</c:v>
                </c:pt>
                <c:pt idx="8536">
                  <c:v>-23.727999999999998</c:v>
                </c:pt>
                <c:pt idx="8537">
                  <c:v>-23.725999999999996</c:v>
                </c:pt>
                <c:pt idx="8538">
                  <c:v>-23.723999999999997</c:v>
                </c:pt>
                <c:pt idx="8539">
                  <c:v>-23.721999999999998</c:v>
                </c:pt>
                <c:pt idx="8540">
                  <c:v>-23.72</c:v>
                </c:pt>
                <c:pt idx="8541">
                  <c:v>-23.717999999999996</c:v>
                </c:pt>
                <c:pt idx="8542">
                  <c:v>-23.715999999999998</c:v>
                </c:pt>
                <c:pt idx="8543">
                  <c:v>-23.713999999999999</c:v>
                </c:pt>
                <c:pt idx="8544">
                  <c:v>-23.711999999999996</c:v>
                </c:pt>
                <c:pt idx="8545">
                  <c:v>-23.709999999999997</c:v>
                </c:pt>
                <c:pt idx="8546">
                  <c:v>-23.707999999999998</c:v>
                </c:pt>
                <c:pt idx="8547">
                  <c:v>-23.705999999999996</c:v>
                </c:pt>
                <c:pt idx="8548">
                  <c:v>-23.703999999999997</c:v>
                </c:pt>
                <c:pt idx="8549">
                  <c:v>-23.701999999999998</c:v>
                </c:pt>
                <c:pt idx="8550">
                  <c:v>-23.699999999999996</c:v>
                </c:pt>
                <c:pt idx="8551">
                  <c:v>-23.697999999999997</c:v>
                </c:pt>
                <c:pt idx="8552">
                  <c:v>-23.695999999999998</c:v>
                </c:pt>
                <c:pt idx="8553">
                  <c:v>-23.693999999999996</c:v>
                </c:pt>
                <c:pt idx="8554">
                  <c:v>-23.691999999999997</c:v>
                </c:pt>
                <c:pt idx="8555">
                  <c:v>-23.689999999999998</c:v>
                </c:pt>
                <c:pt idx="8556">
                  <c:v>-23.687999999999999</c:v>
                </c:pt>
                <c:pt idx="8557">
                  <c:v>-23.685999999999996</c:v>
                </c:pt>
                <c:pt idx="8558">
                  <c:v>-23.683999999999997</c:v>
                </c:pt>
                <c:pt idx="8559">
                  <c:v>-23.681999999999999</c:v>
                </c:pt>
                <c:pt idx="8560">
                  <c:v>-23.679999999999996</c:v>
                </c:pt>
                <c:pt idx="8561">
                  <c:v>-23.677999999999997</c:v>
                </c:pt>
                <c:pt idx="8562">
                  <c:v>-23.675999999999998</c:v>
                </c:pt>
                <c:pt idx="8563">
                  <c:v>-23.673999999999996</c:v>
                </c:pt>
                <c:pt idx="8564">
                  <c:v>-23.671999999999997</c:v>
                </c:pt>
                <c:pt idx="8565">
                  <c:v>-23.669999999999998</c:v>
                </c:pt>
                <c:pt idx="8566">
                  <c:v>-23.667999999999996</c:v>
                </c:pt>
                <c:pt idx="8567">
                  <c:v>-23.665999999999997</c:v>
                </c:pt>
                <c:pt idx="8568">
                  <c:v>-23.663999999999998</c:v>
                </c:pt>
                <c:pt idx="8569">
                  <c:v>-23.661999999999995</c:v>
                </c:pt>
                <c:pt idx="8570">
                  <c:v>-23.659999999999997</c:v>
                </c:pt>
                <c:pt idx="8571">
                  <c:v>-23.657999999999998</c:v>
                </c:pt>
                <c:pt idx="8572">
                  <c:v>-23.655999999999999</c:v>
                </c:pt>
                <c:pt idx="8573">
                  <c:v>-23.653999999999996</c:v>
                </c:pt>
                <c:pt idx="8574">
                  <c:v>-23.651999999999997</c:v>
                </c:pt>
                <c:pt idx="8575">
                  <c:v>-23.65</c:v>
                </c:pt>
                <c:pt idx="8576">
                  <c:v>-23.647999999999996</c:v>
                </c:pt>
                <c:pt idx="8577">
                  <c:v>-23.645999999999997</c:v>
                </c:pt>
                <c:pt idx="8578">
                  <c:v>-23.643999999999998</c:v>
                </c:pt>
                <c:pt idx="8579">
                  <c:v>-23.641999999999996</c:v>
                </c:pt>
                <c:pt idx="8580">
                  <c:v>-23.639999999999997</c:v>
                </c:pt>
                <c:pt idx="8581">
                  <c:v>-23.637999999999998</c:v>
                </c:pt>
                <c:pt idx="8582">
                  <c:v>-23.635999999999996</c:v>
                </c:pt>
                <c:pt idx="8583">
                  <c:v>-23.633999999999997</c:v>
                </c:pt>
                <c:pt idx="8584">
                  <c:v>-23.631999999999998</c:v>
                </c:pt>
                <c:pt idx="8585">
                  <c:v>-23.629999999999995</c:v>
                </c:pt>
                <c:pt idx="8586">
                  <c:v>-23.627999999999997</c:v>
                </c:pt>
                <c:pt idx="8587">
                  <c:v>-23.625999999999998</c:v>
                </c:pt>
                <c:pt idx="8588">
                  <c:v>-23.623999999999999</c:v>
                </c:pt>
                <c:pt idx="8589">
                  <c:v>-23.621999999999996</c:v>
                </c:pt>
                <c:pt idx="8590">
                  <c:v>-23.619999999999997</c:v>
                </c:pt>
                <c:pt idx="8591">
                  <c:v>-23.617999999999999</c:v>
                </c:pt>
                <c:pt idx="8592">
                  <c:v>-23.615999999999996</c:v>
                </c:pt>
                <c:pt idx="8593">
                  <c:v>-23.613999999999997</c:v>
                </c:pt>
                <c:pt idx="8594">
                  <c:v>-23.611999999999998</c:v>
                </c:pt>
                <c:pt idx="8595">
                  <c:v>-23.609999999999996</c:v>
                </c:pt>
                <c:pt idx="8596">
                  <c:v>-23.607999999999997</c:v>
                </c:pt>
                <c:pt idx="8597">
                  <c:v>-23.605999999999998</c:v>
                </c:pt>
                <c:pt idx="8598">
                  <c:v>-23.603999999999996</c:v>
                </c:pt>
                <c:pt idx="8599">
                  <c:v>-23.601999999999997</c:v>
                </c:pt>
                <c:pt idx="8600">
                  <c:v>-23.599999999999998</c:v>
                </c:pt>
                <c:pt idx="8601">
                  <c:v>-23.597999999999995</c:v>
                </c:pt>
                <c:pt idx="8602">
                  <c:v>-23.595999999999997</c:v>
                </c:pt>
                <c:pt idx="8603">
                  <c:v>-23.593999999999998</c:v>
                </c:pt>
                <c:pt idx="8604">
                  <c:v>-23.591999999999999</c:v>
                </c:pt>
                <c:pt idx="8605">
                  <c:v>-23.589999999999996</c:v>
                </c:pt>
                <c:pt idx="8606">
                  <c:v>-23.587999999999997</c:v>
                </c:pt>
                <c:pt idx="8607">
                  <c:v>-23.585999999999999</c:v>
                </c:pt>
                <c:pt idx="8608">
                  <c:v>-23.583999999999996</c:v>
                </c:pt>
                <c:pt idx="8609">
                  <c:v>-23.581999999999997</c:v>
                </c:pt>
                <c:pt idx="8610">
                  <c:v>-23.58</c:v>
                </c:pt>
                <c:pt idx="8611">
                  <c:v>-23.577999999999996</c:v>
                </c:pt>
                <c:pt idx="8612">
                  <c:v>-23.575999999999997</c:v>
                </c:pt>
                <c:pt idx="8613">
                  <c:v>-23.573999999999998</c:v>
                </c:pt>
                <c:pt idx="8614">
                  <c:v>-23.571999999999996</c:v>
                </c:pt>
                <c:pt idx="8615">
                  <c:v>-23.569999999999997</c:v>
                </c:pt>
                <c:pt idx="8616">
                  <c:v>-23.567999999999998</c:v>
                </c:pt>
                <c:pt idx="8617">
                  <c:v>-23.565999999999995</c:v>
                </c:pt>
                <c:pt idx="8618">
                  <c:v>-23.563999999999997</c:v>
                </c:pt>
                <c:pt idx="8619">
                  <c:v>-23.561999999999998</c:v>
                </c:pt>
                <c:pt idx="8620">
                  <c:v>-23.56</c:v>
                </c:pt>
                <c:pt idx="8621">
                  <c:v>-23.557999999999996</c:v>
                </c:pt>
                <c:pt idx="8622">
                  <c:v>-23.555999999999997</c:v>
                </c:pt>
                <c:pt idx="8623">
                  <c:v>-23.553999999999998</c:v>
                </c:pt>
                <c:pt idx="8624">
                  <c:v>-23.551999999999996</c:v>
                </c:pt>
                <c:pt idx="8625">
                  <c:v>-23.549999999999997</c:v>
                </c:pt>
                <c:pt idx="8626">
                  <c:v>-23.547999999999998</c:v>
                </c:pt>
                <c:pt idx="8627">
                  <c:v>-23.545999999999996</c:v>
                </c:pt>
                <c:pt idx="8628">
                  <c:v>-23.543999999999997</c:v>
                </c:pt>
                <c:pt idx="8629">
                  <c:v>-23.541999999999998</c:v>
                </c:pt>
                <c:pt idx="8630">
                  <c:v>-23.539999999999996</c:v>
                </c:pt>
                <c:pt idx="8631">
                  <c:v>-23.537999999999997</c:v>
                </c:pt>
                <c:pt idx="8632">
                  <c:v>-23.535999999999998</c:v>
                </c:pt>
                <c:pt idx="8633">
                  <c:v>-23.533999999999999</c:v>
                </c:pt>
                <c:pt idx="8634">
                  <c:v>-23.531999999999996</c:v>
                </c:pt>
                <c:pt idx="8635">
                  <c:v>-23.529999999999998</c:v>
                </c:pt>
                <c:pt idx="8636">
                  <c:v>-23.527999999999999</c:v>
                </c:pt>
                <c:pt idx="8637">
                  <c:v>-23.525999999999996</c:v>
                </c:pt>
                <c:pt idx="8638">
                  <c:v>-23.523999999999997</c:v>
                </c:pt>
                <c:pt idx="8639">
                  <c:v>-23.521999999999998</c:v>
                </c:pt>
                <c:pt idx="8640">
                  <c:v>-23.519999999999996</c:v>
                </c:pt>
                <c:pt idx="8641">
                  <c:v>-23.517999999999997</c:v>
                </c:pt>
                <c:pt idx="8642">
                  <c:v>-23.515999999999998</c:v>
                </c:pt>
                <c:pt idx="8643">
                  <c:v>-23.513999999999996</c:v>
                </c:pt>
                <c:pt idx="8644">
                  <c:v>-23.511999999999997</c:v>
                </c:pt>
                <c:pt idx="8645">
                  <c:v>-23.509999999999998</c:v>
                </c:pt>
                <c:pt idx="8646">
                  <c:v>-23.507999999999996</c:v>
                </c:pt>
                <c:pt idx="8647">
                  <c:v>-23.505999999999997</c:v>
                </c:pt>
                <c:pt idx="8648">
                  <c:v>-23.503999999999998</c:v>
                </c:pt>
                <c:pt idx="8649">
                  <c:v>-23.501999999999999</c:v>
                </c:pt>
                <c:pt idx="8650">
                  <c:v>-23.499999999999996</c:v>
                </c:pt>
                <c:pt idx="8651">
                  <c:v>-23.497999999999998</c:v>
                </c:pt>
                <c:pt idx="8652">
                  <c:v>-23.495999999999999</c:v>
                </c:pt>
                <c:pt idx="8653">
                  <c:v>-23.493999999999996</c:v>
                </c:pt>
                <c:pt idx="8654">
                  <c:v>-23.491999999999997</c:v>
                </c:pt>
                <c:pt idx="8655">
                  <c:v>-23.49</c:v>
                </c:pt>
                <c:pt idx="8656">
                  <c:v>-23.487999999999996</c:v>
                </c:pt>
                <c:pt idx="8657">
                  <c:v>-23.485999999999997</c:v>
                </c:pt>
                <c:pt idx="8658">
                  <c:v>-23.483999999999998</c:v>
                </c:pt>
                <c:pt idx="8659">
                  <c:v>-23.481999999999996</c:v>
                </c:pt>
                <c:pt idx="8660">
                  <c:v>-23.479999999999997</c:v>
                </c:pt>
                <c:pt idx="8661">
                  <c:v>-23.477999999999998</c:v>
                </c:pt>
                <c:pt idx="8662">
                  <c:v>-23.475999999999996</c:v>
                </c:pt>
                <c:pt idx="8663">
                  <c:v>-23.473999999999997</c:v>
                </c:pt>
                <c:pt idx="8664">
                  <c:v>-23.471999999999998</c:v>
                </c:pt>
                <c:pt idx="8665">
                  <c:v>-23.47</c:v>
                </c:pt>
                <c:pt idx="8666">
                  <c:v>-23.467999999999996</c:v>
                </c:pt>
                <c:pt idx="8667">
                  <c:v>-23.465999999999998</c:v>
                </c:pt>
                <c:pt idx="8668">
                  <c:v>-23.463999999999999</c:v>
                </c:pt>
                <c:pt idx="8669">
                  <c:v>-23.461999999999996</c:v>
                </c:pt>
                <c:pt idx="8670">
                  <c:v>-23.459999999999997</c:v>
                </c:pt>
                <c:pt idx="8671">
                  <c:v>-23.457999999999998</c:v>
                </c:pt>
                <c:pt idx="8672">
                  <c:v>-23.455999999999996</c:v>
                </c:pt>
                <c:pt idx="8673">
                  <c:v>-23.453999999999997</c:v>
                </c:pt>
                <c:pt idx="8674">
                  <c:v>-23.451999999999998</c:v>
                </c:pt>
                <c:pt idx="8675">
                  <c:v>-23.449999999999996</c:v>
                </c:pt>
                <c:pt idx="8676">
                  <c:v>-23.447999999999997</c:v>
                </c:pt>
                <c:pt idx="8677">
                  <c:v>-23.445999999999998</c:v>
                </c:pt>
                <c:pt idx="8678">
                  <c:v>-23.443999999999996</c:v>
                </c:pt>
                <c:pt idx="8679">
                  <c:v>-23.441999999999997</c:v>
                </c:pt>
                <c:pt idx="8680">
                  <c:v>-23.439999999999998</c:v>
                </c:pt>
                <c:pt idx="8681">
                  <c:v>-23.437999999999999</c:v>
                </c:pt>
                <c:pt idx="8682">
                  <c:v>-23.435999999999996</c:v>
                </c:pt>
                <c:pt idx="8683">
                  <c:v>-23.433999999999997</c:v>
                </c:pt>
                <c:pt idx="8684">
                  <c:v>-23.431999999999999</c:v>
                </c:pt>
                <c:pt idx="8685">
                  <c:v>-23.429999999999996</c:v>
                </c:pt>
                <c:pt idx="8686">
                  <c:v>-23.427999999999997</c:v>
                </c:pt>
                <c:pt idx="8687">
                  <c:v>-23.425999999999998</c:v>
                </c:pt>
                <c:pt idx="8688">
                  <c:v>-23.423999999999996</c:v>
                </c:pt>
                <c:pt idx="8689">
                  <c:v>-23.421999999999997</c:v>
                </c:pt>
                <c:pt idx="8690">
                  <c:v>-23.419999999999998</c:v>
                </c:pt>
                <c:pt idx="8691">
                  <c:v>-23.417999999999996</c:v>
                </c:pt>
                <c:pt idx="8692">
                  <c:v>-23.415999999999997</c:v>
                </c:pt>
                <c:pt idx="8693">
                  <c:v>-23.413999999999998</c:v>
                </c:pt>
                <c:pt idx="8694">
                  <c:v>-23.411999999999995</c:v>
                </c:pt>
                <c:pt idx="8695">
                  <c:v>-23.409999999999997</c:v>
                </c:pt>
                <c:pt idx="8696">
                  <c:v>-23.407999999999998</c:v>
                </c:pt>
                <c:pt idx="8697">
                  <c:v>-23.405999999999999</c:v>
                </c:pt>
                <c:pt idx="8698">
                  <c:v>-23.403999999999996</c:v>
                </c:pt>
                <c:pt idx="8699">
                  <c:v>-23.401999999999997</c:v>
                </c:pt>
                <c:pt idx="8700">
                  <c:v>-23.4</c:v>
                </c:pt>
                <c:pt idx="8701">
                  <c:v>-23.397999999999996</c:v>
                </c:pt>
                <c:pt idx="8702">
                  <c:v>-23.395999999999997</c:v>
                </c:pt>
                <c:pt idx="8703">
                  <c:v>-23.393999999999998</c:v>
                </c:pt>
                <c:pt idx="8704">
                  <c:v>-23.391999999999996</c:v>
                </c:pt>
                <c:pt idx="8705">
                  <c:v>-23.389999999999997</c:v>
                </c:pt>
                <c:pt idx="8706">
                  <c:v>-23.387999999999998</c:v>
                </c:pt>
                <c:pt idx="8707">
                  <c:v>-23.385999999999996</c:v>
                </c:pt>
                <c:pt idx="8708">
                  <c:v>-23.383999999999997</c:v>
                </c:pt>
                <c:pt idx="8709">
                  <c:v>-23.381999999999998</c:v>
                </c:pt>
                <c:pt idx="8710">
                  <c:v>-23.379999999999995</c:v>
                </c:pt>
                <c:pt idx="8711">
                  <c:v>-23.377999999999997</c:v>
                </c:pt>
                <c:pt idx="8712">
                  <c:v>-23.375999999999998</c:v>
                </c:pt>
                <c:pt idx="8713">
                  <c:v>-23.373999999999999</c:v>
                </c:pt>
                <c:pt idx="8714">
                  <c:v>-23.371999999999996</c:v>
                </c:pt>
                <c:pt idx="8715">
                  <c:v>-23.369999999999997</c:v>
                </c:pt>
                <c:pt idx="8716">
                  <c:v>-23.367999999999999</c:v>
                </c:pt>
                <c:pt idx="8717">
                  <c:v>-23.365999999999996</c:v>
                </c:pt>
                <c:pt idx="8718">
                  <c:v>-23.363999999999997</c:v>
                </c:pt>
                <c:pt idx="8719">
                  <c:v>-23.361999999999998</c:v>
                </c:pt>
                <c:pt idx="8720">
                  <c:v>-23.359999999999996</c:v>
                </c:pt>
                <c:pt idx="8721">
                  <c:v>-23.357999999999997</c:v>
                </c:pt>
                <c:pt idx="8722">
                  <c:v>-23.355999999999998</c:v>
                </c:pt>
                <c:pt idx="8723">
                  <c:v>-23.353999999999996</c:v>
                </c:pt>
                <c:pt idx="8724">
                  <c:v>-23.351999999999997</c:v>
                </c:pt>
                <c:pt idx="8725">
                  <c:v>-23.349999999999998</c:v>
                </c:pt>
                <c:pt idx="8726">
                  <c:v>-23.347999999999995</c:v>
                </c:pt>
                <c:pt idx="8727">
                  <c:v>-23.345999999999997</c:v>
                </c:pt>
                <c:pt idx="8728">
                  <c:v>-23.343999999999998</c:v>
                </c:pt>
                <c:pt idx="8729">
                  <c:v>-23.341999999999999</c:v>
                </c:pt>
                <c:pt idx="8730">
                  <c:v>-23.339999999999996</c:v>
                </c:pt>
                <c:pt idx="8731">
                  <c:v>-23.337999999999997</c:v>
                </c:pt>
                <c:pt idx="8732">
                  <c:v>-23.335999999999999</c:v>
                </c:pt>
                <c:pt idx="8733">
                  <c:v>-23.333999999999996</c:v>
                </c:pt>
                <c:pt idx="8734">
                  <c:v>-23.331999999999997</c:v>
                </c:pt>
                <c:pt idx="8735">
                  <c:v>-23.33</c:v>
                </c:pt>
                <c:pt idx="8736">
                  <c:v>-23.327999999999996</c:v>
                </c:pt>
                <c:pt idx="8737">
                  <c:v>-23.325999999999997</c:v>
                </c:pt>
                <c:pt idx="8738">
                  <c:v>-23.323999999999998</c:v>
                </c:pt>
                <c:pt idx="8739">
                  <c:v>-23.321999999999996</c:v>
                </c:pt>
                <c:pt idx="8740">
                  <c:v>-23.319999999999997</c:v>
                </c:pt>
                <c:pt idx="8741">
                  <c:v>-23.317999999999998</c:v>
                </c:pt>
                <c:pt idx="8742">
                  <c:v>-23.315999999999995</c:v>
                </c:pt>
                <c:pt idx="8743">
                  <c:v>-23.313999999999997</c:v>
                </c:pt>
                <c:pt idx="8744">
                  <c:v>-23.311999999999998</c:v>
                </c:pt>
                <c:pt idx="8745">
                  <c:v>-23.31</c:v>
                </c:pt>
                <c:pt idx="8746">
                  <c:v>-23.307999999999996</c:v>
                </c:pt>
                <c:pt idx="8747">
                  <c:v>-23.305999999999997</c:v>
                </c:pt>
                <c:pt idx="8748">
                  <c:v>-23.303999999999998</c:v>
                </c:pt>
                <c:pt idx="8749">
                  <c:v>-23.301999999999996</c:v>
                </c:pt>
                <c:pt idx="8750">
                  <c:v>-23.299999999999997</c:v>
                </c:pt>
                <c:pt idx="8751">
                  <c:v>-23.297999999999998</c:v>
                </c:pt>
                <c:pt idx="8752">
                  <c:v>-23.295999999999996</c:v>
                </c:pt>
                <c:pt idx="8753">
                  <c:v>-23.293999999999997</c:v>
                </c:pt>
                <c:pt idx="8754">
                  <c:v>-23.291999999999998</c:v>
                </c:pt>
                <c:pt idx="8755">
                  <c:v>-23.289999999999996</c:v>
                </c:pt>
                <c:pt idx="8756">
                  <c:v>-23.287999999999997</c:v>
                </c:pt>
                <c:pt idx="8757">
                  <c:v>-23.285999999999998</c:v>
                </c:pt>
                <c:pt idx="8758">
                  <c:v>-23.283999999999999</c:v>
                </c:pt>
                <c:pt idx="8759">
                  <c:v>-23.281999999999996</c:v>
                </c:pt>
                <c:pt idx="8760">
                  <c:v>-23.279999999999998</c:v>
                </c:pt>
                <c:pt idx="8761">
                  <c:v>-23.277999999999999</c:v>
                </c:pt>
                <c:pt idx="8762">
                  <c:v>-23.275999999999996</c:v>
                </c:pt>
                <c:pt idx="8763">
                  <c:v>-23.273999999999997</c:v>
                </c:pt>
                <c:pt idx="8764">
                  <c:v>-23.271999999999998</c:v>
                </c:pt>
                <c:pt idx="8765">
                  <c:v>-23.269999999999996</c:v>
                </c:pt>
                <c:pt idx="8766">
                  <c:v>-23.267999999999997</c:v>
                </c:pt>
                <c:pt idx="8767">
                  <c:v>-23.265999999999998</c:v>
                </c:pt>
                <c:pt idx="8768">
                  <c:v>-23.263999999999996</c:v>
                </c:pt>
                <c:pt idx="8769">
                  <c:v>-23.261999999999997</c:v>
                </c:pt>
                <c:pt idx="8770">
                  <c:v>-23.259999999999998</c:v>
                </c:pt>
                <c:pt idx="8771">
                  <c:v>-23.257999999999996</c:v>
                </c:pt>
                <c:pt idx="8772">
                  <c:v>-23.255999999999997</c:v>
                </c:pt>
                <c:pt idx="8773">
                  <c:v>-23.253999999999998</c:v>
                </c:pt>
                <c:pt idx="8774">
                  <c:v>-23.251999999999999</c:v>
                </c:pt>
                <c:pt idx="8775">
                  <c:v>-23.249999999999996</c:v>
                </c:pt>
                <c:pt idx="8776">
                  <c:v>-23.247999999999998</c:v>
                </c:pt>
                <c:pt idx="8777">
                  <c:v>-23.245999999999999</c:v>
                </c:pt>
                <c:pt idx="8778">
                  <c:v>-23.243999999999996</c:v>
                </c:pt>
                <c:pt idx="8779">
                  <c:v>-23.241999999999997</c:v>
                </c:pt>
                <c:pt idx="8780">
                  <c:v>-23.24</c:v>
                </c:pt>
                <c:pt idx="8781">
                  <c:v>-23.237999999999996</c:v>
                </c:pt>
                <c:pt idx="8782">
                  <c:v>-23.235999999999997</c:v>
                </c:pt>
                <c:pt idx="8783">
                  <c:v>-23.233999999999998</c:v>
                </c:pt>
                <c:pt idx="8784">
                  <c:v>-23.231999999999996</c:v>
                </c:pt>
                <c:pt idx="8785">
                  <c:v>-23.229999999999997</c:v>
                </c:pt>
                <c:pt idx="8786">
                  <c:v>-23.227999999999998</c:v>
                </c:pt>
                <c:pt idx="8787">
                  <c:v>-23.225999999999996</c:v>
                </c:pt>
                <c:pt idx="8788">
                  <c:v>-23.223999999999997</c:v>
                </c:pt>
                <c:pt idx="8789">
                  <c:v>-23.221999999999998</c:v>
                </c:pt>
                <c:pt idx="8790">
                  <c:v>-23.22</c:v>
                </c:pt>
                <c:pt idx="8791">
                  <c:v>-23.217999999999996</c:v>
                </c:pt>
                <c:pt idx="8792">
                  <c:v>-23.215999999999998</c:v>
                </c:pt>
                <c:pt idx="8793">
                  <c:v>-23.213999999999999</c:v>
                </c:pt>
                <c:pt idx="8794">
                  <c:v>-23.211999999999996</c:v>
                </c:pt>
                <c:pt idx="8795">
                  <c:v>-23.209999999999997</c:v>
                </c:pt>
                <c:pt idx="8796">
                  <c:v>-23.207999999999998</c:v>
                </c:pt>
                <c:pt idx="8797">
                  <c:v>-23.205999999999996</c:v>
                </c:pt>
                <c:pt idx="8798">
                  <c:v>-23.203999999999997</c:v>
                </c:pt>
                <c:pt idx="8799">
                  <c:v>-23.201999999999998</c:v>
                </c:pt>
                <c:pt idx="8800">
                  <c:v>-23.199999999999996</c:v>
                </c:pt>
                <c:pt idx="8801">
                  <c:v>-23.197999999999997</c:v>
                </c:pt>
                <c:pt idx="8802">
                  <c:v>-23.195999999999998</c:v>
                </c:pt>
                <c:pt idx="8803">
                  <c:v>-23.193999999999996</c:v>
                </c:pt>
                <c:pt idx="8804">
                  <c:v>-23.191999999999997</c:v>
                </c:pt>
                <c:pt idx="8805">
                  <c:v>-23.189999999999998</c:v>
                </c:pt>
                <c:pt idx="8806">
                  <c:v>-23.187999999999999</c:v>
                </c:pt>
                <c:pt idx="8807">
                  <c:v>-23.185999999999996</c:v>
                </c:pt>
                <c:pt idx="8808">
                  <c:v>-23.183999999999997</c:v>
                </c:pt>
                <c:pt idx="8809">
                  <c:v>-23.181999999999999</c:v>
                </c:pt>
                <c:pt idx="8810">
                  <c:v>-23.179999999999996</c:v>
                </c:pt>
                <c:pt idx="8811">
                  <c:v>-23.177999999999997</c:v>
                </c:pt>
                <c:pt idx="8812">
                  <c:v>-23.175999999999998</c:v>
                </c:pt>
                <c:pt idx="8813">
                  <c:v>-23.173999999999996</c:v>
                </c:pt>
                <c:pt idx="8814">
                  <c:v>-23.171999999999997</c:v>
                </c:pt>
                <c:pt idx="8815">
                  <c:v>-23.169999999999998</c:v>
                </c:pt>
                <c:pt idx="8816">
                  <c:v>-23.167999999999996</c:v>
                </c:pt>
                <c:pt idx="8817">
                  <c:v>-23.165999999999997</c:v>
                </c:pt>
                <c:pt idx="8818">
                  <c:v>-23.163999999999998</c:v>
                </c:pt>
                <c:pt idx="8819">
                  <c:v>-23.161999999999995</c:v>
                </c:pt>
                <c:pt idx="8820">
                  <c:v>-23.159999999999997</c:v>
                </c:pt>
                <c:pt idx="8821">
                  <c:v>-23.157999999999998</c:v>
                </c:pt>
                <c:pt idx="8822">
                  <c:v>-23.155999999999999</c:v>
                </c:pt>
                <c:pt idx="8823">
                  <c:v>-23.153999999999996</c:v>
                </c:pt>
                <c:pt idx="8824">
                  <c:v>-23.151999999999997</c:v>
                </c:pt>
                <c:pt idx="8825">
                  <c:v>-23.15</c:v>
                </c:pt>
                <c:pt idx="8826">
                  <c:v>-23.147999999999996</c:v>
                </c:pt>
                <c:pt idx="8827">
                  <c:v>-23.145999999999997</c:v>
                </c:pt>
                <c:pt idx="8828">
                  <c:v>-23.143999999999998</c:v>
                </c:pt>
                <c:pt idx="8829">
                  <c:v>-23.141999999999996</c:v>
                </c:pt>
                <c:pt idx="8830">
                  <c:v>-23.139999999999997</c:v>
                </c:pt>
                <c:pt idx="8831">
                  <c:v>-23.137999999999998</c:v>
                </c:pt>
                <c:pt idx="8832">
                  <c:v>-23.135999999999996</c:v>
                </c:pt>
                <c:pt idx="8833">
                  <c:v>-23.133999999999997</c:v>
                </c:pt>
                <c:pt idx="8834">
                  <c:v>-23.131999999999998</c:v>
                </c:pt>
                <c:pt idx="8835">
                  <c:v>-23.129999999999995</c:v>
                </c:pt>
                <c:pt idx="8836">
                  <c:v>-23.127999999999997</c:v>
                </c:pt>
                <c:pt idx="8837">
                  <c:v>-23.125999999999998</c:v>
                </c:pt>
                <c:pt idx="8838">
                  <c:v>-23.123999999999999</c:v>
                </c:pt>
                <c:pt idx="8839">
                  <c:v>-23.121999999999996</c:v>
                </c:pt>
                <c:pt idx="8840">
                  <c:v>-23.119999999999997</c:v>
                </c:pt>
                <c:pt idx="8841">
                  <c:v>-23.117999999999999</c:v>
                </c:pt>
                <c:pt idx="8842">
                  <c:v>-23.115999999999996</c:v>
                </c:pt>
                <c:pt idx="8843">
                  <c:v>-23.113999999999997</c:v>
                </c:pt>
                <c:pt idx="8844">
                  <c:v>-23.111999999999998</c:v>
                </c:pt>
                <c:pt idx="8845">
                  <c:v>-23.109999999999996</c:v>
                </c:pt>
                <c:pt idx="8846">
                  <c:v>-23.107999999999997</c:v>
                </c:pt>
                <c:pt idx="8847">
                  <c:v>-23.105999999999998</c:v>
                </c:pt>
                <c:pt idx="8848">
                  <c:v>-23.103999999999996</c:v>
                </c:pt>
                <c:pt idx="8849">
                  <c:v>-23.101999999999997</c:v>
                </c:pt>
                <c:pt idx="8850">
                  <c:v>-23.099999999999998</c:v>
                </c:pt>
                <c:pt idx="8851">
                  <c:v>-23.097999999999995</c:v>
                </c:pt>
                <c:pt idx="8852">
                  <c:v>-23.095999999999997</c:v>
                </c:pt>
                <c:pt idx="8853">
                  <c:v>-23.093999999999998</c:v>
                </c:pt>
                <c:pt idx="8854">
                  <c:v>-23.091999999999999</c:v>
                </c:pt>
                <c:pt idx="8855">
                  <c:v>-23.089999999999996</c:v>
                </c:pt>
                <c:pt idx="8856">
                  <c:v>-23.087999999999997</c:v>
                </c:pt>
                <c:pt idx="8857">
                  <c:v>-23.085999999999999</c:v>
                </c:pt>
                <c:pt idx="8858">
                  <c:v>-23.083999999999996</c:v>
                </c:pt>
                <c:pt idx="8859">
                  <c:v>-23.081999999999997</c:v>
                </c:pt>
                <c:pt idx="8860">
                  <c:v>-23.08</c:v>
                </c:pt>
                <c:pt idx="8861">
                  <c:v>-23.077999999999996</c:v>
                </c:pt>
                <c:pt idx="8862">
                  <c:v>-23.075999999999997</c:v>
                </c:pt>
                <c:pt idx="8863">
                  <c:v>-23.073999999999998</c:v>
                </c:pt>
                <c:pt idx="8864">
                  <c:v>-23.071999999999996</c:v>
                </c:pt>
                <c:pt idx="8865">
                  <c:v>-23.069999999999997</c:v>
                </c:pt>
                <c:pt idx="8866">
                  <c:v>-23.067999999999998</c:v>
                </c:pt>
                <c:pt idx="8867">
                  <c:v>-23.065999999999995</c:v>
                </c:pt>
                <c:pt idx="8868">
                  <c:v>-23.063999999999997</c:v>
                </c:pt>
                <c:pt idx="8869">
                  <c:v>-23.061999999999998</c:v>
                </c:pt>
                <c:pt idx="8870">
                  <c:v>-23.06</c:v>
                </c:pt>
                <c:pt idx="8871">
                  <c:v>-23.057999999999996</c:v>
                </c:pt>
                <c:pt idx="8872">
                  <c:v>-23.055999999999997</c:v>
                </c:pt>
                <c:pt idx="8873">
                  <c:v>-23.053999999999998</c:v>
                </c:pt>
                <c:pt idx="8874">
                  <c:v>-23.051999999999996</c:v>
                </c:pt>
                <c:pt idx="8875">
                  <c:v>-23.049999999999997</c:v>
                </c:pt>
                <c:pt idx="8876">
                  <c:v>-23.047999999999998</c:v>
                </c:pt>
                <c:pt idx="8877">
                  <c:v>-23.045999999999996</c:v>
                </c:pt>
                <c:pt idx="8878">
                  <c:v>-23.043999999999997</c:v>
                </c:pt>
                <c:pt idx="8879">
                  <c:v>-23.041999999999998</c:v>
                </c:pt>
                <c:pt idx="8880">
                  <c:v>-23.039999999999996</c:v>
                </c:pt>
                <c:pt idx="8881">
                  <c:v>-23.037999999999997</c:v>
                </c:pt>
                <c:pt idx="8882">
                  <c:v>-23.035999999999998</c:v>
                </c:pt>
                <c:pt idx="8883">
                  <c:v>-23.033999999999999</c:v>
                </c:pt>
                <c:pt idx="8884">
                  <c:v>-23.031999999999996</c:v>
                </c:pt>
                <c:pt idx="8885">
                  <c:v>-23.029999999999998</c:v>
                </c:pt>
                <c:pt idx="8886">
                  <c:v>-23.027999999999999</c:v>
                </c:pt>
                <c:pt idx="8887">
                  <c:v>-23.025999999999996</c:v>
                </c:pt>
                <c:pt idx="8888">
                  <c:v>-23.023999999999997</c:v>
                </c:pt>
                <c:pt idx="8889">
                  <c:v>-23.021999999999998</c:v>
                </c:pt>
                <c:pt idx="8890">
                  <c:v>-23.019999999999996</c:v>
                </c:pt>
                <c:pt idx="8891">
                  <c:v>-23.017999999999997</c:v>
                </c:pt>
                <c:pt idx="8892">
                  <c:v>-23.015999999999998</c:v>
                </c:pt>
                <c:pt idx="8893">
                  <c:v>-23.013999999999996</c:v>
                </c:pt>
                <c:pt idx="8894">
                  <c:v>-23.011999999999997</c:v>
                </c:pt>
                <c:pt idx="8895">
                  <c:v>-23.009999999999998</c:v>
                </c:pt>
                <c:pt idx="8896">
                  <c:v>-23.007999999999996</c:v>
                </c:pt>
                <c:pt idx="8897">
                  <c:v>-23.005999999999997</c:v>
                </c:pt>
                <c:pt idx="8898">
                  <c:v>-23.003999999999998</c:v>
                </c:pt>
                <c:pt idx="8899">
                  <c:v>-23.001999999999999</c:v>
                </c:pt>
                <c:pt idx="8900">
                  <c:v>-22.999999999999996</c:v>
                </c:pt>
                <c:pt idx="8901">
                  <c:v>-22.997999999999998</c:v>
                </c:pt>
                <c:pt idx="8902">
                  <c:v>-22.995999999999999</c:v>
                </c:pt>
                <c:pt idx="8903">
                  <c:v>-22.993999999999996</c:v>
                </c:pt>
                <c:pt idx="8904">
                  <c:v>-22.991999999999997</c:v>
                </c:pt>
                <c:pt idx="8905">
                  <c:v>-22.99</c:v>
                </c:pt>
                <c:pt idx="8906">
                  <c:v>-22.987999999999996</c:v>
                </c:pt>
                <c:pt idx="8907">
                  <c:v>-22.985999999999997</c:v>
                </c:pt>
                <c:pt idx="8908">
                  <c:v>-22.983999999999998</c:v>
                </c:pt>
                <c:pt idx="8909">
                  <c:v>-22.981999999999996</c:v>
                </c:pt>
                <c:pt idx="8910">
                  <c:v>-22.979999999999997</c:v>
                </c:pt>
                <c:pt idx="8911">
                  <c:v>-22.977999999999998</c:v>
                </c:pt>
                <c:pt idx="8912">
                  <c:v>-22.975999999999996</c:v>
                </c:pt>
                <c:pt idx="8913">
                  <c:v>-22.973999999999997</c:v>
                </c:pt>
                <c:pt idx="8914">
                  <c:v>-22.971999999999998</c:v>
                </c:pt>
                <c:pt idx="8915">
                  <c:v>-22.97</c:v>
                </c:pt>
                <c:pt idx="8916">
                  <c:v>-22.967999999999996</c:v>
                </c:pt>
                <c:pt idx="8917">
                  <c:v>-22.965999999999998</c:v>
                </c:pt>
                <c:pt idx="8918">
                  <c:v>-22.963999999999999</c:v>
                </c:pt>
                <c:pt idx="8919">
                  <c:v>-22.961999999999996</c:v>
                </c:pt>
                <c:pt idx="8920">
                  <c:v>-22.959999999999997</c:v>
                </c:pt>
                <c:pt idx="8921">
                  <c:v>-22.957999999999998</c:v>
                </c:pt>
                <c:pt idx="8922">
                  <c:v>-22.955999999999996</c:v>
                </c:pt>
                <c:pt idx="8923">
                  <c:v>-22.953999999999997</c:v>
                </c:pt>
                <c:pt idx="8924">
                  <c:v>-22.951999999999998</c:v>
                </c:pt>
                <c:pt idx="8925">
                  <c:v>-22.949999999999996</c:v>
                </c:pt>
                <c:pt idx="8926">
                  <c:v>-22.947999999999997</c:v>
                </c:pt>
                <c:pt idx="8927">
                  <c:v>-22.945999999999998</c:v>
                </c:pt>
                <c:pt idx="8928">
                  <c:v>-22.943999999999996</c:v>
                </c:pt>
                <c:pt idx="8929">
                  <c:v>-22.941999999999997</c:v>
                </c:pt>
                <c:pt idx="8930">
                  <c:v>-22.939999999999998</c:v>
                </c:pt>
                <c:pt idx="8931">
                  <c:v>-22.937999999999999</c:v>
                </c:pt>
                <c:pt idx="8932">
                  <c:v>-22.935999999999996</c:v>
                </c:pt>
                <c:pt idx="8933">
                  <c:v>-22.933999999999997</c:v>
                </c:pt>
                <c:pt idx="8934">
                  <c:v>-22.931999999999999</c:v>
                </c:pt>
                <c:pt idx="8935">
                  <c:v>-22.929999999999996</c:v>
                </c:pt>
                <c:pt idx="8936">
                  <c:v>-22.927999999999997</c:v>
                </c:pt>
                <c:pt idx="8937">
                  <c:v>-22.925999999999998</c:v>
                </c:pt>
                <c:pt idx="8938">
                  <c:v>-22.923999999999996</c:v>
                </c:pt>
                <c:pt idx="8939">
                  <c:v>-22.921999999999997</c:v>
                </c:pt>
                <c:pt idx="8940">
                  <c:v>-22.919999999999998</c:v>
                </c:pt>
                <c:pt idx="8941">
                  <c:v>-22.917999999999996</c:v>
                </c:pt>
                <c:pt idx="8942">
                  <c:v>-22.915999999999997</c:v>
                </c:pt>
                <c:pt idx="8943">
                  <c:v>-22.913999999999998</c:v>
                </c:pt>
                <c:pt idx="8944">
                  <c:v>-22.911999999999995</c:v>
                </c:pt>
                <c:pt idx="8945">
                  <c:v>-22.909999999999997</c:v>
                </c:pt>
                <c:pt idx="8946">
                  <c:v>-22.907999999999998</c:v>
                </c:pt>
                <c:pt idx="8947">
                  <c:v>-22.905999999999999</c:v>
                </c:pt>
                <c:pt idx="8948">
                  <c:v>-22.903999999999996</c:v>
                </c:pt>
                <c:pt idx="8949">
                  <c:v>-22.901999999999997</c:v>
                </c:pt>
                <c:pt idx="8950">
                  <c:v>-22.9</c:v>
                </c:pt>
                <c:pt idx="8951">
                  <c:v>-22.897999999999996</c:v>
                </c:pt>
                <c:pt idx="8952">
                  <c:v>-22.895999999999997</c:v>
                </c:pt>
                <c:pt idx="8953">
                  <c:v>-22.893999999999998</c:v>
                </c:pt>
                <c:pt idx="8954">
                  <c:v>-22.891999999999996</c:v>
                </c:pt>
                <c:pt idx="8955">
                  <c:v>-22.889999999999997</c:v>
                </c:pt>
                <c:pt idx="8956">
                  <c:v>-22.887999999999998</c:v>
                </c:pt>
                <c:pt idx="8957">
                  <c:v>-22.885999999999996</c:v>
                </c:pt>
                <c:pt idx="8958">
                  <c:v>-22.883999999999997</c:v>
                </c:pt>
                <c:pt idx="8959">
                  <c:v>-22.881999999999998</c:v>
                </c:pt>
                <c:pt idx="8960">
                  <c:v>-22.879999999999995</c:v>
                </c:pt>
                <c:pt idx="8961">
                  <c:v>-22.877999999999997</c:v>
                </c:pt>
                <c:pt idx="8962">
                  <c:v>-22.875999999999998</c:v>
                </c:pt>
                <c:pt idx="8963">
                  <c:v>-22.873999999999999</c:v>
                </c:pt>
                <c:pt idx="8964">
                  <c:v>-22.871999999999996</c:v>
                </c:pt>
                <c:pt idx="8965">
                  <c:v>-22.869999999999997</c:v>
                </c:pt>
                <c:pt idx="8966">
                  <c:v>-22.867999999999999</c:v>
                </c:pt>
                <c:pt idx="8967">
                  <c:v>-22.865999999999996</c:v>
                </c:pt>
                <c:pt idx="8968">
                  <c:v>-22.863999999999997</c:v>
                </c:pt>
                <c:pt idx="8969">
                  <c:v>-22.861999999999998</c:v>
                </c:pt>
                <c:pt idx="8970">
                  <c:v>-22.859999999999996</c:v>
                </c:pt>
                <c:pt idx="8971">
                  <c:v>-22.857999999999997</c:v>
                </c:pt>
                <c:pt idx="8972">
                  <c:v>-22.855999999999998</c:v>
                </c:pt>
                <c:pt idx="8973">
                  <c:v>-22.853999999999996</c:v>
                </c:pt>
                <c:pt idx="8974">
                  <c:v>-22.851999999999997</c:v>
                </c:pt>
                <c:pt idx="8975">
                  <c:v>-22.849999999999998</c:v>
                </c:pt>
                <c:pt idx="8976">
                  <c:v>-22.847999999999995</c:v>
                </c:pt>
                <c:pt idx="8977">
                  <c:v>-22.845999999999997</c:v>
                </c:pt>
                <c:pt idx="8978">
                  <c:v>-22.843999999999998</c:v>
                </c:pt>
                <c:pt idx="8979">
                  <c:v>-22.841999999999999</c:v>
                </c:pt>
                <c:pt idx="8980">
                  <c:v>-22.839999999999996</c:v>
                </c:pt>
                <c:pt idx="8981">
                  <c:v>-22.837999999999997</c:v>
                </c:pt>
                <c:pt idx="8982">
                  <c:v>-22.835999999999999</c:v>
                </c:pt>
                <c:pt idx="8983">
                  <c:v>-22.833999999999996</c:v>
                </c:pt>
                <c:pt idx="8984">
                  <c:v>-22.831999999999997</c:v>
                </c:pt>
                <c:pt idx="8985">
                  <c:v>-22.83</c:v>
                </c:pt>
                <c:pt idx="8986">
                  <c:v>-22.827999999999996</c:v>
                </c:pt>
                <c:pt idx="8987">
                  <c:v>-22.825999999999997</c:v>
                </c:pt>
                <c:pt idx="8988">
                  <c:v>-22.823999999999998</c:v>
                </c:pt>
                <c:pt idx="8989">
                  <c:v>-22.821999999999996</c:v>
                </c:pt>
                <c:pt idx="8990">
                  <c:v>-22.819999999999997</c:v>
                </c:pt>
                <c:pt idx="8991">
                  <c:v>-22.817999999999998</c:v>
                </c:pt>
                <c:pt idx="8992">
                  <c:v>-22.815999999999995</c:v>
                </c:pt>
                <c:pt idx="8993">
                  <c:v>-22.813999999999997</c:v>
                </c:pt>
                <c:pt idx="8994">
                  <c:v>-22.811999999999998</c:v>
                </c:pt>
                <c:pt idx="8995">
                  <c:v>-22.81</c:v>
                </c:pt>
                <c:pt idx="8996">
                  <c:v>-22.807999999999996</c:v>
                </c:pt>
                <c:pt idx="8997">
                  <c:v>-22.805999999999997</c:v>
                </c:pt>
                <c:pt idx="8998">
                  <c:v>-22.803999999999998</c:v>
                </c:pt>
                <c:pt idx="8999">
                  <c:v>-22.801999999999996</c:v>
                </c:pt>
                <c:pt idx="9000">
                  <c:v>-22.799999999999997</c:v>
                </c:pt>
                <c:pt idx="9001">
                  <c:v>-22.797999999999998</c:v>
                </c:pt>
                <c:pt idx="9002">
                  <c:v>-22.795999999999996</c:v>
                </c:pt>
                <c:pt idx="9003">
                  <c:v>-22.793999999999997</c:v>
                </c:pt>
                <c:pt idx="9004">
                  <c:v>-22.791999999999998</c:v>
                </c:pt>
                <c:pt idx="9005">
                  <c:v>-22.789999999999996</c:v>
                </c:pt>
                <c:pt idx="9006">
                  <c:v>-22.787999999999997</c:v>
                </c:pt>
                <c:pt idx="9007">
                  <c:v>-22.785999999999998</c:v>
                </c:pt>
                <c:pt idx="9008">
                  <c:v>-22.783999999999999</c:v>
                </c:pt>
                <c:pt idx="9009">
                  <c:v>-22.781999999999996</c:v>
                </c:pt>
                <c:pt idx="9010">
                  <c:v>-22.779999999999998</c:v>
                </c:pt>
                <c:pt idx="9011">
                  <c:v>-22.777999999999999</c:v>
                </c:pt>
                <c:pt idx="9012">
                  <c:v>-22.775999999999996</c:v>
                </c:pt>
                <c:pt idx="9013">
                  <c:v>-22.773999999999997</c:v>
                </c:pt>
                <c:pt idx="9014">
                  <c:v>-22.771999999999998</c:v>
                </c:pt>
                <c:pt idx="9015">
                  <c:v>-22.769999999999996</c:v>
                </c:pt>
                <c:pt idx="9016">
                  <c:v>-22.767999999999997</c:v>
                </c:pt>
                <c:pt idx="9017">
                  <c:v>-22.765999999999998</c:v>
                </c:pt>
                <c:pt idx="9018">
                  <c:v>-22.763999999999996</c:v>
                </c:pt>
                <c:pt idx="9019">
                  <c:v>-22.761999999999997</c:v>
                </c:pt>
                <c:pt idx="9020">
                  <c:v>-22.759999999999998</c:v>
                </c:pt>
                <c:pt idx="9021">
                  <c:v>-22.757999999999996</c:v>
                </c:pt>
                <c:pt idx="9022">
                  <c:v>-22.755999999999997</c:v>
                </c:pt>
                <c:pt idx="9023">
                  <c:v>-22.753999999999998</c:v>
                </c:pt>
                <c:pt idx="9024">
                  <c:v>-22.751999999999999</c:v>
                </c:pt>
                <c:pt idx="9025">
                  <c:v>-22.749999999999996</c:v>
                </c:pt>
                <c:pt idx="9026">
                  <c:v>-22.747999999999998</c:v>
                </c:pt>
                <c:pt idx="9027">
                  <c:v>-22.745999999999999</c:v>
                </c:pt>
                <c:pt idx="9028">
                  <c:v>-22.743999999999996</c:v>
                </c:pt>
                <c:pt idx="9029">
                  <c:v>-22.741999999999997</c:v>
                </c:pt>
                <c:pt idx="9030">
                  <c:v>-22.74</c:v>
                </c:pt>
                <c:pt idx="9031">
                  <c:v>-22.737999999999996</c:v>
                </c:pt>
                <c:pt idx="9032">
                  <c:v>-22.735999999999997</c:v>
                </c:pt>
                <c:pt idx="9033">
                  <c:v>-22.733999999999998</c:v>
                </c:pt>
                <c:pt idx="9034">
                  <c:v>-22.731999999999996</c:v>
                </c:pt>
                <c:pt idx="9035">
                  <c:v>-22.729999999999997</c:v>
                </c:pt>
                <c:pt idx="9036">
                  <c:v>-22.727999999999998</c:v>
                </c:pt>
                <c:pt idx="9037">
                  <c:v>-22.725999999999996</c:v>
                </c:pt>
                <c:pt idx="9038">
                  <c:v>-22.723999999999997</c:v>
                </c:pt>
                <c:pt idx="9039">
                  <c:v>-22.721999999999998</c:v>
                </c:pt>
                <c:pt idx="9040">
                  <c:v>-22.72</c:v>
                </c:pt>
                <c:pt idx="9041">
                  <c:v>-22.717999999999996</c:v>
                </c:pt>
                <c:pt idx="9042">
                  <c:v>-22.715999999999998</c:v>
                </c:pt>
                <c:pt idx="9043">
                  <c:v>-22.713999999999999</c:v>
                </c:pt>
                <c:pt idx="9044">
                  <c:v>-22.711999999999996</c:v>
                </c:pt>
                <c:pt idx="9045">
                  <c:v>-22.709999999999997</c:v>
                </c:pt>
                <c:pt idx="9046">
                  <c:v>-22.707999999999998</c:v>
                </c:pt>
                <c:pt idx="9047">
                  <c:v>-22.705999999999996</c:v>
                </c:pt>
                <c:pt idx="9048">
                  <c:v>-22.703999999999997</c:v>
                </c:pt>
                <c:pt idx="9049">
                  <c:v>-22.701999999999998</c:v>
                </c:pt>
                <c:pt idx="9050">
                  <c:v>-22.699999999999996</c:v>
                </c:pt>
                <c:pt idx="9051">
                  <c:v>-22.697999999999997</c:v>
                </c:pt>
                <c:pt idx="9052">
                  <c:v>-22.695999999999998</c:v>
                </c:pt>
                <c:pt idx="9053">
                  <c:v>-22.693999999999996</c:v>
                </c:pt>
                <c:pt idx="9054">
                  <c:v>-22.691999999999997</c:v>
                </c:pt>
                <c:pt idx="9055">
                  <c:v>-22.689999999999998</c:v>
                </c:pt>
                <c:pt idx="9056">
                  <c:v>-22.687999999999999</c:v>
                </c:pt>
                <c:pt idx="9057">
                  <c:v>-22.685999999999996</c:v>
                </c:pt>
                <c:pt idx="9058">
                  <c:v>-22.683999999999997</c:v>
                </c:pt>
                <c:pt idx="9059">
                  <c:v>-22.681999999999999</c:v>
                </c:pt>
                <c:pt idx="9060">
                  <c:v>-22.679999999999996</c:v>
                </c:pt>
                <c:pt idx="9061">
                  <c:v>-22.677999999999997</c:v>
                </c:pt>
                <c:pt idx="9062">
                  <c:v>-22.675999999999998</c:v>
                </c:pt>
                <c:pt idx="9063">
                  <c:v>-22.673999999999996</c:v>
                </c:pt>
                <c:pt idx="9064">
                  <c:v>-22.671999999999997</c:v>
                </c:pt>
                <c:pt idx="9065">
                  <c:v>-22.669999999999998</c:v>
                </c:pt>
                <c:pt idx="9066">
                  <c:v>-22.667999999999996</c:v>
                </c:pt>
                <c:pt idx="9067">
                  <c:v>-22.665999999999997</c:v>
                </c:pt>
                <c:pt idx="9068">
                  <c:v>-22.663999999999998</c:v>
                </c:pt>
                <c:pt idx="9069">
                  <c:v>-22.661999999999995</c:v>
                </c:pt>
                <c:pt idx="9070">
                  <c:v>-22.659999999999997</c:v>
                </c:pt>
                <c:pt idx="9071">
                  <c:v>-22.657999999999998</c:v>
                </c:pt>
                <c:pt idx="9072">
                  <c:v>-22.655999999999999</c:v>
                </c:pt>
                <c:pt idx="9073">
                  <c:v>-22.653999999999996</c:v>
                </c:pt>
                <c:pt idx="9074">
                  <c:v>-22.651999999999997</c:v>
                </c:pt>
                <c:pt idx="9075">
                  <c:v>-22.65</c:v>
                </c:pt>
                <c:pt idx="9076">
                  <c:v>-22.647999999999996</c:v>
                </c:pt>
                <c:pt idx="9077">
                  <c:v>-22.645999999999997</c:v>
                </c:pt>
                <c:pt idx="9078">
                  <c:v>-22.643999999999998</c:v>
                </c:pt>
                <c:pt idx="9079">
                  <c:v>-22.641999999999996</c:v>
                </c:pt>
                <c:pt idx="9080">
                  <c:v>-22.639999999999997</c:v>
                </c:pt>
                <c:pt idx="9081">
                  <c:v>-22.637999999999998</c:v>
                </c:pt>
                <c:pt idx="9082">
                  <c:v>-22.635999999999996</c:v>
                </c:pt>
                <c:pt idx="9083">
                  <c:v>-22.633999999999997</c:v>
                </c:pt>
                <c:pt idx="9084">
                  <c:v>-22.631999999999998</c:v>
                </c:pt>
                <c:pt idx="9085">
                  <c:v>-22.629999999999995</c:v>
                </c:pt>
                <c:pt idx="9086">
                  <c:v>-22.627999999999997</c:v>
                </c:pt>
                <c:pt idx="9087">
                  <c:v>-22.625999999999998</c:v>
                </c:pt>
                <c:pt idx="9088">
                  <c:v>-22.623999999999999</c:v>
                </c:pt>
                <c:pt idx="9089">
                  <c:v>-22.621999999999996</c:v>
                </c:pt>
                <c:pt idx="9090">
                  <c:v>-22.619999999999997</c:v>
                </c:pt>
                <c:pt idx="9091">
                  <c:v>-22.617999999999999</c:v>
                </c:pt>
                <c:pt idx="9092">
                  <c:v>-22.615999999999996</c:v>
                </c:pt>
                <c:pt idx="9093">
                  <c:v>-22.613999999999997</c:v>
                </c:pt>
                <c:pt idx="9094">
                  <c:v>-22.611999999999998</c:v>
                </c:pt>
                <c:pt idx="9095">
                  <c:v>-22.609999999999996</c:v>
                </c:pt>
                <c:pt idx="9096">
                  <c:v>-22.607999999999997</c:v>
                </c:pt>
                <c:pt idx="9097">
                  <c:v>-22.605999999999998</c:v>
                </c:pt>
                <c:pt idx="9098">
                  <c:v>-22.603999999999996</c:v>
                </c:pt>
                <c:pt idx="9099">
                  <c:v>-22.601999999999997</c:v>
                </c:pt>
                <c:pt idx="9100">
                  <c:v>-22.599999999999998</c:v>
                </c:pt>
                <c:pt idx="9101">
                  <c:v>-22.597999999999995</c:v>
                </c:pt>
                <c:pt idx="9102">
                  <c:v>-22.595999999999997</c:v>
                </c:pt>
                <c:pt idx="9103">
                  <c:v>-22.593999999999998</c:v>
                </c:pt>
                <c:pt idx="9104">
                  <c:v>-22.591999999999999</c:v>
                </c:pt>
                <c:pt idx="9105">
                  <c:v>-22.589999999999996</c:v>
                </c:pt>
                <c:pt idx="9106">
                  <c:v>-22.587999999999997</c:v>
                </c:pt>
                <c:pt idx="9107">
                  <c:v>-22.585999999999999</c:v>
                </c:pt>
                <c:pt idx="9108">
                  <c:v>-22.583999999999996</c:v>
                </c:pt>
                <c:pt idx="9109">
                  <c:v>-22.581999999999997</c:v>
                </c:pt>
                <c:pt idx="9110">
                  <c:v>-22.58</c:v>
                </c:pt>
                <c:pt idx="9111">
                  <c:v>-22.577999999999996</c:v>
                </c:pt>
                <c:pt idx="9112">
                  <c:v>-22.575999999999997</c:v>
                </c:pt>
                <c:pt idx="9113">
                  <c:v>-22.573999999999998</c:v>
                </c:pt>
                <c:pt idx="9114">
                  <c:v>-22.571999999999996</c:v>
                </c:pt>
                <c:pt idx="9115">
                  <c:v>-22.569999999999997</c:v>
                </c:pt>
                <c:pt idx="9116">
                  <c:v>-22.567999999999998</c:v>
                </c:pt>
                <c:pt idx="9117">
                  <c:v>-22.565999999999995</c:v>
                </c:pt>
                <c:pt idx="9118">
                  <c:v>-22.563999999999997</c:v>
                </c:pt>
                <c:pt idx="9119">
                  <c:v>-22.561999999999998</c:v>
                </c:pt>
                <c:pt idx="9120">
                  <c:v>-22.56</c:v>
                </c:pt>
                <c:pt idx="9121">
                  <c:v>-22.557999999999996</c:v>
                </c:pt>
                <c:pt idx="9122">
                  <c:v>-22.555999999999997</c:v>
                </c:pt>
                <c:pt idx="9123">
                  <c:v>-22.553999999999998</c:v>
                </c:pt>
                <c:pt idx="9124">
                  <c:v>-22.551999999999996</c:v>
                </c:pt>
                <c:pt idx="9125">
                  <c:v>-22.549999999999997</c:v>
                </c:pt>
                <c:pt idx="9126">
                  <c:v>-22.547999999999998</c:v>
                </c:pt>
                <c:pt idx="9127">
                  <c:v>-22.545999999999996</c:v>
                </c:pt>
                <c:pt idx="9128">
                  <c:v>-22.543999999999997</c:v>
                </c:pt>
                <c:pt idx="9129">
                  <c:v>-22.541999999999998</c:v>
                </c:pt>
                <c:pt idx="9130">
                  <c:v>-22.539999999999996</c:v>
                </c:pt>
                <c:pt idx="9131">
                  <c:v>-22.537999999999997</c:v>
                </c:pt>
                <c:pt idx="9132">
                  <c:v>-22.535999999999998</c:v>
                </c:pt>
                <c:pt idx="9133">
                  <c:v>-22.533999999999999</c:v>
                </c:pt>
                <c:pt idx="9134">
                  <c:v>-22.531999999999996</c:v>
                </c:pt>
                <c:pt idx="9135">
                  <c:v>-22.529999999999998</c:v>
                </c:pt>
                <c:pt idx="9136">
                  <c:v>-22.527999999999999</c:v>
                </c:pt>
                <c:pt idx="9137">
                  <c:v>-22.525999999999996</c:v>
                </c:pt>
                <c:pt idx="9138">
                  <c:v>-22.523999999999997</c:v>
                </c:pt>
                <c:pt idx="9139">
                  <c:v>-22.521999999999998</c:v>
                </c:pt>
                <c:pt idx="9140">
                  <c:v>-22.519999999999996</c:v>
                </c:pt>
                <c:pt idx="9141">
                  <c:v>-22.517999999999997</c:v>
                </c:pt>
                <c:pt idx="9142">
                  <c:v>-22.515999999999998</c:v>
                </c:pt>
                <c:pt idx="9143">
                  <c:v>-22.513999999999996</c:v>
                </c:pt>
                <c:pt idx="9144">
                  <c:v>-22.511999999999997</c:v>
                </c:pt>
                <c:pt idx="9145">
                  <c:v>-22.509999999999998</c:v>
                </c:pt>
                <c:pt idx="9146">
                  <c:v>-22.507999999999996</c:v>
                </c:pt>
                <c:pt idx="9147">
                  <c:v>-22.505999999999997</c:v>
                </c:pt>
                <c:pt idx="9148">
                  <c:v>-22.503999999999998</c:v>
                </c:pt>
                <c:pt idx="9149">
                  <c:v>-22.501999999999999</c:v>
                </c:pt>
                <c:pt idx="9150">
                  <c:v>-22.499999999999996</c:v>
                </c:pt>
                <c:pt idx="9151">
                  <c:v>-22.497999999999998</c:v>
                </c:pt>
                <c:pt idx="9152">
                  <c:v>-22.495999999999999</c:v>
                </c:pt>
                <c:pt idx="9153">
                  <c:v>-22.493999999999996</c:v>
                </c:pt>
                <c:pt idx="9154">
                  <c:v>-22.491999999999997</c:v>
                </c:pt>
                <c:pt idx="9155">
                  <c:v>-22.49</c:v>
                </c:pt>
                <c:pt idx="9156">
                  <c:v>-22.487999999999996</c:v>
                </c:pt>
                <c:pt idx="9157">
                  <c:v>-22.485999999999997</c:v>
                </c:pt>
                <c:pt idx="9158">
                  <c:v>-22.483999999999998</c:v>
                </c:pt>
                <c:pt idx="9159">
                  <c:v>-22.481999999999996</c:v>
                </c:pt>
                <c:pt idx="9160">
                  <c:v>-22.479999999999997</c:v>
                </c:pt>
                <c:pt idx="9161">
                  <c:v>-22.477999999999998</c:v>
                </c:pt>
                <c:pt idx="9162">
                  <c:v>-22.475999999999996</c:v>
                </c:pt>
                <c:pt idx="9163">
                  <c:v>-22.473999999999997</c:v>
                </c:pt>
                <c:pt idx="9164">
                  <c:v>-22.471999999999998</c:v>
                </c:pt>
                <c:pt idx="9165">
                  <c:v>-22.47</c:v>
                </c:pt>
                <c:pt idx="9166">
                  <c:v>-22.467999999999996</c:v>
                </c:pt>
                <c:pt idx="9167">
                  <c:v>-22.465999999999998</c:v>
                </c:pt>
                <c:pt idx="9168">
                  <c:v>-22.463999999999999</c:v>
                </c:pt>
                <c:pt idx="9169">
                  <c:v>-22.461999999999996</c:v>
                </c:pt>
                <c:pt idx="9170">
                  <c:v>-22.459999999999997</c:v>
                </c:pt>
                <c:pt idx="9171">
                  <c:v>-22.457999999999998</c:v>
                </c:pt>
                <c:pt idx="9172">
                  <c:v>-22.455999999999996</c:v>
                </c:pt>
                <c:pt idx="9173">
                  <c:v>-22.453999999999997</c:v>
                </c:pt>
                <c:pt idx="9174">
                  <c:v>-22.451999999999998</c:v>
                </c:pt>
                <c:pt idx="9175">
                  <c:v>-22.449999999999996</c:v>
                </c:pt>
                <c:pt idx="9176">
                  <c:v>-22.447999999999997</c:v>
                </c:pt>
                <c:pt idx="9177">
                  <c:v>-22.445999999999998</c:v>
                </c:pt>
                <c:pt idx="9178">
                  <c:v>-22.443999999999996</c:v>
                </c:pt>
                <c:pt idx="9179">
                  <c:v>-22.441999999999997</c:v>
                </c:pt>
                <c:pt idx="9180">
                  <c:v>-22.439999999999998</c:v>
                </c:pt>
                <c:pt idx="9181">
                  <c:v>-22.437999999999999</c:v>
                </c:pt>
                <c:pt idx="9182">
                  <c:v>-22.435999999999996</c:v>
                </c:pt>
                <c:pt idx="9183">
                  <c:v>-22.433999999999997</c:v>
                </c:pt>
                <c:pt idx="9184">
                  <c:v>-22.431999999999999</c:v>
                </c:pt>
                <c:pt idx="9185">
                  <c:v>-22.429999999999996</c:v>
                </c:pt>
                <c:pt idx="9186">
                  <c:v>-22.427999999999997</c:v>
                </c:pt>
                <c:pt idx="9187">
                  <c:v>-22.425999999999998</c:v>
                </c:pt>
                <c:pt idx="9188">
                  <c:v>-22.423999999999996</c:v>
                </c:pt>
                <c:pt idx="9189">
                  <c:v>-22.421999999999997</c:v>
                </c:pt>
                <c:pt idx="9190">
                  <c:v>-22.419999999999998</c:v>
                </c:pt>
                <c:pt idx="9191">
                  <c:v>-22.417999999999996</c:v>
                </c:pt>
                <c:pt idx="9192">
                  <c:v>-22.415999999999997</c:v>
                </c:pt>
                <c:pt idx="9193">
                  <c:v>-22.413999999999998</c:v>
                </c:pt>
                <c:pt idx="9194">
                  <c:v>-22.411999999999995</c:v>
                </c:pt>
                <c:pt idx="9195">
                  <c:v>-22.409999999999997</c:v>
                </c:pt>
                <c:pt idx="9196">
                  <c:v>-22.407999999999998</c:v>
                </c:pt>
                <c:pt idx="9197">
                  <c:v>-22.405999999999999</c:v>
                </c:pt>
                <c:pt idx="9198">
                  <c:v>-22.403999999999996</c:v>
                </c:pt>
                <c:pt idx="9199">
                  <c:v>-22.401999999999997</c:v>
                </c:pt>
                <c:pt idx="9200">
                  <c:v>-22.4</c:v>
                </c:pt>
                <c:pt idx="9201">
                  <c:v>-22.397999999999996</c:v>
                </c:pt>
                <c:pt idx="9202">
                  <c:v>-22.395999999999997</c:v>
                </c:pt>
                <c:pt idx="9203">
                  <c:v>-22.393999999999998</c:v>
                </c:pt>
                <c:pt idx="9204">
                  <c:v>-22.391999999999996</c:v>
                </c:pt>
                <c:pt idx="9205">
                  <c:v>-22.389999999999997</c:v>
                </c:pt>
                <c:pt idx="9206">
                  <c:v>-22.387999999999998</c:v>
                </c:pt>
                <c:pt idx="9207">
                  <c:v>-22.385999999999996</c:v>
                </c:pt>
                <c:pt idx="9208">
                  <c:v>-22.383999999999997</c:v>
                </c:pt>
                <c:pt idx="9209">
                  <c:v>-22.381999999999998</c:v>
                </c:pt>
                <c:pt idx="9210">
                  <c:v>-22.379999999999995</c:v>
                </c:pt>
                <c:pt idx="9211">
                  <c:v>-22.377999999999997</c:v>
                </c:pt>
                <c:pt idx="9212">
                  <c:v>-22.375999999999998</c:v>
                </c:pt>
                <c:pt idx="9213">
                  <c:v>-22.373999999999999</c:v>
                </c:pt>
                <c:pt idx="9214">
                  <c:v>-22.371999999999996</c:v>
                </c:pt>
                <c:pt idx="9215">
                  <c:v>-22.369999999999997</c:v>
                </c:pt>
                <c:pt idx="9216">
                  <c:v>-22.367999999999999</c:v>
                </c:pt>
                <c:pt idx="9217">
                  <c:v>-22.365999999999996</c:v>
                </c:pt>
                <c:pt idx="9218">
                  <c:v>-22.363999999999997</c:v>
                </c:pt>
                <c:pt idx="9219">
                  <c:v>-22.361999999999998</c:v>
                </c:pt>
                <c:pt idx="9220">
                  <c:v>-22.359999999999996</c:v>
                </c:pt>
                <c:pt idx="9221">
                  <c:v>-22.357999999999997</c:v>
                </c:pt>
                <c:pt idx="9222">
                  <c:v>-22.355999999999998</c:v>
                </c:pt>
                <c:pt idx="9223">
                  <c:v>-22.353999999999996</c:v>
                </c:pt>
                <c:pt idx="9224">
                  <c:v>-22.351999999999997</c:v>
                </c:pt>
                <c:pt idx="9225">
                  <c:v>-22.349999999999998</c:v>
                </c:pt>
                <c:pt idx="9226">
                  <c:v>-22.347999999999995</c:v>
                </c:pt>
                <c:pt idx="9227">
                  <c:v>-22.345999999999997</c:v>
                </c:pt>
                <c:pt idx="9228">
                  <c:v>-22.343999999999998</c:v>
                </c:pt>
                <c:pt idx="9229">
                  <c:v>-22.341999999999999</c:v>
                </c:pt>
                <c:pt idx="9230">
                  <c:v>-22.339999999999996</c:v>
                </c:pt>
                <c:pt idx="9231">
                  <c:v>-22.337999999999997</c:v>
                </c:pt>
                <c:pt idx="9232">
                  <c:v>-22.335999999999999</c:v>
                </c:pt>
                <c:pt idx="9233">
                  <c:v>-22.333999999999996</c:v>
                </c:pt>
                <c:pt idx="9234">
                  <c:v>-22.331999999999997</c:v>
                </c:pt>
                <c:pt idx="9235">
                  <c:v>-22.33</c:v>
                </c:pt>
                <c:pt idx="9236">
                  <c:v>-22.327999999999996</c:v>
                </c:pt>
                <c:pt idx="9237">
                  <c:v>-22.325999999999997</c:v>
                </c:pt>
                <c:pt idx="9238">
                  <c:v>-22.323999999999998</c:v>
                </c:pt>
                <c:pt idx="9239">
                  <c:v>-22.321999999999996</c:v>
                </c:pt>
                <c:pt idx="9240">
                  <c:v>-22.319999999999997</c:v>
                </c:pt>
                <c:pt idx="9241">
                  <c:v>-22.317999999999998</c:v>
                </c:pt>
                <c:pt idx="9242">
                  <c:v>-22.315999999999995</c:v>
                </c:pt>
                <c:pt idx="9243">
                  <c:v>-22.313999999999997</c:v>
                </c:pt>
                <c:pt idx="9244">
                  <c:v>-22.311999999999998</c:v>
                </c:pt>
                <c:pt idx="9245">
                  <c:v>-22.31</c:v>
                </c:pt>
                <c:pt idx="9246">
                  <c:v>-22.307999999999996</c:v>
                </c:pt>
                <c:pt idx="9247">
                  <c:v>-22.305999999999997</c:v>
                </c:pt>
                <c:pt idx="9248">
                  <c:v>-22.303999999999998</c:v>
                </c:pt>
                <c:pt idx="9249">
                  <c:v>-22.301999999999996</c:v>
                </c:pt>
                <c:pt idx="9250">
                  <c:v>-22.299999999999997</c:v>
                </c:pt>
                <c:pt idx="9251">
                  <c:v>-22.297999999999998</c:v>
                </c:pt>
                <c:pt idx="9252">
                  <c:v>-22.295999999999996</c:v>
                </c:pt>
                <c:pt idx="9253">
                  <c:v>-22.293999999999997</c:v>
                </c:pt>
                <c:pt idx="9254">
                  <c:v>-22.291999999999998</c:v>
                </c:pt>
                <c:pt idx="9255">
                  <c:v>-22.289999999999996</c:v>
                </c:pt>
                <c:pt idx="9256">
                  <c:v>-22.287999999999997</c:v>
                </c:pt>
                <c:pt idx="9257">
                  <c:v>-22.285999999999998</c:v>
                </c:pt>
                <c:pt idx="9258">
                  <c:v>-22.283999999999999</c:v>
                </c:pt>
                <c:pt idx="9259">
                  <c:v>-22.281999999999996</c:v>
                </c:pt>
                <c:pt idx="9260">
                  <c:v>-22.279999999999998</c:v>
                </c:pt>
                <c:pt idx="9261">
                  <c:v>-22.277999999999999</c:v>
                </c:pt>
                <c:pt idx="9262">
                  <c:v>-22.275999999999996</c:v>
                </c:pt>
                <c:pt idx="9263">
                  <c:v>-22.273999999999997</c:v>
                </c:pt>
                <c:pt idx="9264">
                  <c:v>-22.271999999999998</c:v>
                </c:pt>
                <c:pt idx="9265">
                  <c:v>-22.269999999999996</c:v>
                </c:pt>
                <c:pt idx="9266">
                  <c:v>-22.267999999999997</c:v>
                </c:pt>
                <c:pt idx="9267">
                  <c:v>-22.265999999999998</c:v>
                </c:pt>
                <c:pt idx="9268">
                  <c:v>-22.263999999999996</c:v>
                </c:pt>
                <c:pt idx="9269">
                  <c:v>-22.261999999999997</c:v>
                </c:pt>
                <c:pt idx="9270">
                  <c:v>-22.259999999999998</c:v>
                </c:pt>
                <c:pt idx="9271">
                  <c:v>-22.257999999999996</c:v>
                </c:pt>
                <c:pt idx="9272">
                  <c:v>-22.255999999999997</c:v>
                </c:pt>
                <c:pt idx="9273">
                  <c:v>-22.253999999999998</c:v>
                </c:pt>
                <c:pt idx="9274">
                  <c:v>-22.251999999999999</c:v>
                </c:pt>
                <c:pt idx="9275">
                  <c:v>-22.249999999999996</c:v>
                </c:pt>
                <c:pt idx="9276">
                  <c:v>-22.247999999999998</c:v>
                </c:pt>
                <c:pt idx="9277">
                  <c:v>-22.245999999999999</c:v>
                </c:pt>
                <c:pt idx="9278">
                  <c:v>-22.243999999999996</c:v>
                </c:pt>
                <c:pt idx="9279">
                  <c:v>-22.241999999999997</c:v>
                </c:pt>
                <c:pt idx="9280">
                  <c:v>-22.24</c:v>
                </c:pt>
                <c:pt idx="9281">
                  <c:v>-22.237999999999996</c:v>
                </c:pt>
                <c:pt idx="9282">
                  <c:v>-22.235999999999997</c:v>
                </c:pt>
                <c:pt idx="9283">
                  <c:v>-22.233999999999998</c:v>
                </c:pt>
                <c:pt idx="9284">
                  <c:v>-22.231999999999996</c:v>
                </c:pt>
                <c:pt idx="9285">
                  <c:v>-22.229999999999997</c:v>
                </c:pt>
                <c:pt idx="9286">
                  <c:v>-22.227999999999998</c:v>
                </c:pt>
                <c:pt idx="9287">
                  <c:v>-22.225999999999996</c:v>
                </c:pt>
                <c:pt idx="9288">
                  <c:v>-22.223999999999997</c:v>
                </c:pt>
                <c:pt idx="9289">
                  <c:v>-22.221999999999998</c:v>
                </c:pt>
                <c:pt idx="9290">
                  <c:v>-22.22</c:v>
                </c:pt>
                <c:pt idx="9291">
                  <c:v>-22.217999999999996</c:v>
                </c:pt>
                <c:pt idx="9292">
                  <c:v>-22.215999999999998</c:v>
                </c:pt>
                <c:pt idx="9293">
                  <c:v>-22.213999999999999</c:v>
                </c:pt>
                <c:pt idx="9294">
                  <c:v>-22.211999999999996</c:v>
                </c:pt>
                <c:pt idx="9295">
                  <c:v>-22.209999999999997</c:v>
                </c:pt>
                <c:pt idx="9296">
                  <c:v>-22.207999999999998</c:v>
                </c:pt>
                <c:pt idx="9297">
                  <c:v>-22.205999999999996</c:v>
                </c:pt>
                <c:pt idx="9298">
                  <c:v>-22.203999999999997</c:v>
                </c:pt>
                <c:pt idx="9299">
                  <c:v>-22.201999999999998</c:v>
                </c:pt>
                <c:pt idx="9300">
                  <c:v>-22.199999999999996</c:v>
                </c:pt>
                <c:pt idx="9301">
                  <c:v>-22.197999999999997</c:v>
                </c:pt>
                <c:pt idx="9302">
                  <c:v>-22.195999999999998</c:v>
                </c:pt>
                <c:pt idx="9303">
                  <c:v>-22.193999999999996</c:v>
                </c:pt>
                <c:pt idx="9304">
                  <c:v>-22.191999999999997</c:v>
                </c:pt>
                <c:pt idx="9305">
                  <c:v>-22.189999999999998</c:v>
                </c:pt>
                <c:pt idx="9306">
                  <c:v>-22.187999999999999</c:v>
                </c:pt>
                <c:pt idx="9307">
                  <c:v>-22.185999999999996</c:v>
                </c:pt>
                <c:pt idx="9308">
                  <c:v>-22.183999999999997</c:v>
                </c:pt>
                <c:pt idx="9309">
                  <c:v>-22.181999999999999</c:v>
                </c:pt>
                <c:pt idx="9310">
                  <c:v>-22.179999999999996</c:v>
                </c:pt>
                <c:pt idx="9311">
                  <c:v>-22.177999999999997</c:v>
                </c:pt>
                <c:pt idx="9312">
                  <c:v>-22.175999999999998</c:v>
                </c:pt>
                <c:pt idx="9313">
                  <c:v>-22.173999999999996</c:v>
                </c:pt>
                <c:pt idx="9314">
                  <c:v>-22.171999999999997</c:v>
                </c:pt>
                <c:pt idx="9315">
                  <c:v>-22.169999999999998</c:v>
                </c:pt>
                <c:pt idx="9316">
                  <c:v>-22.167999999999996</c:v>
                </c:pt>
                <c:pt idx="9317">
                  <c:v>-22.165999999999997</c:v>
                </c:pt>
                <c:pt idx="9318">
                  <c:v>-22.163999999999998</c:v>
                </c:pt>
                <c:pt idx="9319">
                  <c:v>-22.161999999999995</c:v>
                </c:pt>
                <c:pt idx="9320">
                  <c:v>-22.159999999999997</c:v>
                </c:pt>
                <c:pt idx="9321">
                  <c:v>-22.157999999999998</c:v>
                </c:pt>
                <c:pt idx="9322">
                  <c:v>-22.155999999999999</c:v>
                </c:pt>
                <c:pt idx="9323">
                  <c:v>-22.153999999999996</c:v>
                </c:pt>
                <c:pt idx="9324">
                  <c:v>-22.151999999999997</c:v>
                </c:pt>
                <c:pt idx="9325">
                  <c:v>-22.15</c:v>
                </c:pt>
                <c:pt idx="9326">
                  <c:v>-22.147999999999996</c:v>
                </c:pt>
                <c:pt idx="9327">
                  <c:v>-22.145999999999997</c:v>
                </c:pt>
                <c:pt idx="9328">
                  <c:v>-22.143999999999998</c:v>
                </c:pt>
                <c:pt idx="9329">
                  <c:v>-22.141999999999996</c:v>
                </c:pt>
                <c:pt idx="9330">
                  <c:v>-22.139999999999997</c:v>
                </c:pt>
                <c:pt idx="9331">
                  <c:v>-22.137999999999998</c:v>
                </c:pt>
                <c:pt idx="9332">
                  <c:v>-22.135999999999996</c:v>
                </c:pt>
                <c:pt idx="9333">
                  <c:v>-22.133999999999997</c:v>
                </c:pt>
                <c:pt idx="9334">
                  <c:v>-22.131999999999998</c:v>
                </c:pt>
                <c:pt idx="9335">
                  <c:v>-22.129999999999995</c:v>
                </c:pt>
                <c:pt idx="9336">
                  <c:v>-22.127999999999997</c:v>
                </c:pt>
                <c:pt idx="9337">
                  <c:v>-22.125999999999998</c:v>
                </c:pt>
                <c:pt idx="9338">
                  <c:v>-22.123999999999999</c:v>
                </c:pt>
                <c:pt idx="9339">
                  <c:v>-22.121999999999996</c:v>
                </c:pt>
                <c:pt idx="9340">
                  <c:v>-22.119999999999997</c:v>
                </c:pt>
                <c:pt idx="9341">
                  <c:v>-22.117999999999999</c:v>
                </c:pt>
                <c:pt idx="9342">
                  <c:v>-22.115999999999996</c:v>
                </c:pt>
                <c:pt idx="9343">
                  <c:v>-22.113999999999997</c:v>
                </c:pt>
                <c:pt idx="9344">
                  <c:v>-22.111999999999998</c:v>
                </c:pt>
                <c:pt idx="9345">
                  <c:v>-22.109999999999996</c:v>
                </c:pt>
                <c:pt idx="9346">
                  <c:v>-22.107999999999997</c:v>
                </c:pt>
                <c:pt idx="9347">
                  <c:v>-22.105999999999998</c:v>
                </c:pt>
                <c:pt idx="9348">
                  <c:v>-22.103999999999996</c:v>
                </c:pt>
                <c:pt idx="9349">
                  <c:v>-22.101999999999997</c:v>
                </c:pt>
                <c:pt idx="9350">
                  <c:v>-22.099999999999998</c:v>
                </c:pt>
                <c:pt idx="9351">
                  <c:v>-22.097999999999995</c:v>
                </c:pt>
                <c:pt idx="9352">
                  <c:v>-22.095999999999997</c:v>
                </c:pt>
                <c:pt idx="9353">
                  <c:v>-22.093999999999998</c:v>
                </c:pt>
                <c:pt idx="9354">
                  <c:v>-22.091999999999999</c:v>
                </c:pt>
                <c:pt idx="9355">
                  <c:v>-22.089999999999996</c:v>
                </c:pt>
                <c:pt idx="9356">
                  <c:v>-22.087999999999997</c:v>
                </c:pt>
                <c:pt idx="9357">
                  <c:v>-22.085999999999999</c:v>
                </c:pt>
                <c:pt idx="9358">
                  <c:v>-22.083999999999996</c:v>
                </c:pt>
                <c:pt idx="9359">
                  <c:v>-22.081999999999997</c:v>
                </c:pt>
                <c:pt idx="9360">
                  <c:v>-22.08</c:v>
                </c:pt>
                <c:pt idx="9361">
                  <c:v>-22.077999999999996</c:v>
                </c:pt>
                <c:pt idx="9362">
                  <c:v>-22.075999999999997</c:v>
                </c:pt>
                <c:pt idx="9363">
                  <c:v>-22.073999999999998</c:v>
                </c:pt>
                <c:pt idx="9364">
                  <c:v>-22.071999999999996</c:v>
                </c:pt>
                <c:pt idx="9365">
                  <c:v>-22.069999999999997</c:v>
                </c:pt>
                <c:pt idx="9366">
                  <c:v>-22.067999999999998</c:v>
                </c:pt>
                <c:pt idx="9367">
                  <c:v>-22.065999999999995</c:v>
                </c:pt>
                <c:pt idx="9368">
                  <c:v>-22.063999999999997</c:v>
                </c:pt>
                <c:pt idx="9369">
                  <c:v>-22.061999999999998</c:v>
                </c:pt>
                <c:pt idx="9370">
                  <c:v>-22.06</c:v>
                </c:pt>
                <c:pt idx="9371">
                  <c:v>-22.057999999999996</c:v>
                </c:pt>
                <c:pt idx="9372">
                  <c:v>-22.055999999999997</c:v>
                </c:pt>
                <c:pt idx="9373">
                  <c:v>-22.053999999999998</c:v>
                </c:pt>
                <c:pt idx="9374">
                  <c:v>-22.051999999999996</c:v>
                </c:pt>
                <c:pt idx="9375">
                  <c:v>-22.049999999999997</c:v>
                </c:pt>
                <c:pt idx="9376">
                  <c:v>-22.047999999999998</c:v>
                </c:pt>
                <c:pt idx="9377">
                  <c:v>-22.045999999999996</c:v>
                </c:pt>
                <c:pt idx="9378">
                  <c:v>-22.043999999999997</c:v>
                </c:pt>
                <c:pt idx="9379">
                  <c:v>-22.041999999999998</c:v>
                </c:pt>
                <c:pt idx="9380">
                  <c:v>-22.039999999999996</c:v>
                </c:pt>
                <c:pt idx="9381">
                  <c:v>-22.037999999999997</c:v>
                </c:pt>
                <c:pt idx="9382">
                  <c:v>-22.035999999999998</c:v>
                </c:pt>
                <c:pt idx="9383">
                  <c:v>-22.033999999999999</c:v>
                </c:pt>
                <c:pt idx="9384">
                  <c:v>-22.031999999999996</c:v>
                </c:pt>
                <c:pt idx="9385">
                  <c:v>-22.029999999999998</c:v>
                </c:pt>
                <c:pt idx="9386">
                  <c:v>-22.027999999999999</c:v>
                </c:pt>
                <c:pt idx="9387">
                  <c:v>-22.025999999999996</c:v>
                </c:pt>
                <c:pt idx="9388">
                  <c:v>-22.023999999999997</c:v>
                </c:pt>
                <c:pt idx="9389">
                  <c:v>-22.021999999999998</c:v>
                </c:pt>
                <c:pt idx="9390">
                  <c:v>-22.019999999999996</c:v>
                </c:pt>
                <c:pt idx="9391">
                  <c:v>-22.017999999999997</c:v>
                </c:pt>
                <c:pt idx="9392">
                  <c:v>-22.015999999999998</c:v>
                </c:pt>
                <c:pt idx="9393">
                  <c:v>-22.013999999999996</c:v>
                </c:pt>
                <c:pt idx="9394">
                  <c:v>-22.011999999999997</c:v>
                </c:pt>
                <c:pt idx="9395">
                  <c:v>-22.009999999999998</c:v>
                </c:pt>
                <c:pt idx="9396">
                  <c:v>-22.007999999999996</c:v>
                </c:pt>
                <c:pt idx="9397">
                  <c:v>-22.005999999999997</c:v>
                </c:pt>
                <c:pt idx="9398">
                  <c:v>-22.003999999999998</c:v>
                </c:pt>
                <c:pt idx="9399">
                  <c:v>-22.001999999999999</c:v>
                </c:pt>
                <c:pt idx="9400">
                  <c:v>-21.999999999999996</c:v>
                </c:pt>
                <c:pt idx="9401">
                  <c:v>-21.997999999999998</c:v>
                </c:pt>
                <c:pt idx="9402">
                  <c:v>-21.995999999999999</c:v>
                </c:pt>
                <c:pt idx="9403">
                  <c:v>-21.993999999999996</c:v>
                </c:pt>
                <c:pt idx="9404">
                  <c:v>-21.991999999999997</c:v>
                </c:pt>
                <c:pt idx="9405">
                  <c:v>-21.99</c:v>
                </c:pt>
                <c:pt idx="9406">
                  <c:v>-21.987999999999996</c:v>
                </c:pt>
                <c:pt idx="9407">
                  <c:v>-21.985999999999997</c:v>
                </c:pt>
                <c:pt idx="9408">
                  <c:v>-21.983999999999998</c:v>
                </c:pt>
                <c:pt idx="9409">
                  <c:v>-21.981999999999996</c:v>
                </c:pt>
                <c:pt idx="9410">
                  <c:v>-21.979999999999997</c:v>
                </c:pt>
                <c:pt idx="9411">
                  <c:v>-21.977999999999998</c:v>
                </c:pt>
                <c:pt idx="9412">
                  <c:v>-21.975999999999996</c:v>
                </c:pt>
                <c:pt idx="9413">
                  <c:v>-21.973999999999997</c:v>
                </c:pt>
                <c:pt idx="9414">
                  <c:v>-21.971999999999998</c:v>
                </c:pt>
                <c:pt idx="9415">
                  <c:v>-21.97</c:v>
                </c:pt>
                <c:pt idx="9416">
                  <c:v>-21.967999999999996</c:v>
                </c:pt>
                <c:pt idx="9417">
                  <c:v>-21.965999999999998</c:v>
                </c:pt>
                <c:pt idx="9418">
                  <c:v>-21.963999999999999</c:v>
                </c:pt>
                <c:pt idx="9419">
                  <c:v>-21.961999999999996</c:v>
                </c:pt>
                <c:pt idx="9420">
                  <c:v>-21.959999999999997</c:v>
                </c:pt>
                <c:pt idx="9421">
                  <c:v>-21.957999999999998</c:v>
                </c:pt>
                <c:pt idx="9422">
                  <c:v>-21.955999999999996</c:v>
                </c:pt>
                <c:pt idx="9423">
                  <c:v>-21.953999999999997</c:v>
                </c:pt>
                <c:pt idx="9424">
                  <c:v>-21.951999999999998</c:v>
                </c:pt>
                <c:pt idx="9425">
                  <c:v>-21.949999999999996</c:v>
                </c:pt>
                <c:pt idx="9426">
                  <c:v>-21.947999999999997</c:v>
                </c:pt>
                <c:pt idx="9427">
                  <c:v>-21.945999999999998</c:v>
                </c:pt>
                <c:pt idx="9428">
                  <c:v>-21.943999999999996</c:v>
                </c:pt>
                <c:pt idx="9429">
                  <c:v>-21.941999999999997</c:v>
                </c:pt>
                <c:pt idx="9430">
                  <c:v>-21.939999999999998</c:v>
                </c:pt>
                <c:pt idx="9431">
                  <c:v>-21.937999999999999</c:v>
                </c:pt>
                <c:pt idx="9432">
                  <c:v>-21.935999999999996</c:v>
                </c:pt>
                <c:pt idx="9433">
                  <c:v>-21.933999999999997</c:v>
                </c:pt>
                <c:pt idx="9434">
                  <c:v>-21.931999999999999</c:v>
                </c:pt>
                <c:pt idx="9435">
                  <c:v>-21.929999999999996</c:v>
                </c:pt>
                <c:pt idx="9436">
                  <c:v>-21.927999999999997</c:v>
                </c:pt>
                <c:pt idx="9437">
                  <c:v>-21.925999999999998</c:v>
                </c:pt>
                <c:pt idx="9438">
                  <c:v>-21.923999999999996</c:v>
                </c:pt>
                <c:pt idx="9439">
                  <c:v>-21.921999999999997</c:v>
                </c:pt>
                <c:pt idx="9440">
                  <c:v>-21.919999999999998</c:v>
                </c:pt>
                <c:pt idx="9441">
                  <c:v>-21.917999999999996</c:v>
                </c:pt>
                <c:pt idx="9442">
                  <c:v>-21.915999999999997</c:v>
                </c:pt>
                <c:pt idx="9443">
                  <c:v>-21.913999999999998</c:v>
                </c:pt>
                <c:pt idx="9444">
                  <c:v>-21.911999999999995</c:v>
                </c:pt>
                <c:pt idx="9445">
                  <c:v>-21.909999999999997</c:v>
                </c:pt>
                <c:pt idx="9446">
                  <c:v>-21.907999999999998</c:v>
                </c:pt>
                <c:pt idx="9447">
                  <c:v>-21.905999999999999</c:v>
                </c:pt>
                <c:pt idx="9448">
                  <c:v>-21.903999999999996</c:v>
                </c:pt>
                <c:pt idx="9449">
                  <c:v>-21.901999999999997</c:v>
                </c:pt>
                <c:pt idx="9450">
                  <c:v>-21.9</c:v>
                </c:pt>
                <c:pt idx="9451">
                  <c:v>-21.897999999999996</c:v>
                </c:pt>
                <c:pt idx="9452">
                  <c:v>-21.895999999999997</c:v>
                </c:pt>
                <c:pt idx="9453">
                  <c:v>-21.893999999999998</c:v>
                </c:pt>
                <c:pt idx="9454">
                  <c:v>-21.891999999999996</c:v>
                </c:pt>
                <c:pt idx="9455">
                  <c:v>-21.889999999999997</c:v>
                </c:pt>
                <c:pt idx="9456">
                  <c:v>-21.887999999999998</c:v>
                </c:pt>
                <c:pt idx="9457">
                  <c:v>-21.885999999999996</c:v>
                </c:pt>
                <c:pt idx="9458">
                  <c:v>-21.883999999999997</c:v>
                </c:pt>
                <c:pt idx="9459">
                  <c:v>-21.881999999999998</c:v>
                </c:pt>
                <c:pt idx="9460">
                  <c:v>-21.879999999999995</c:v>
                </c:pt>
                <c:pt idx="9461">
                  <c:v>-21.877999999999997</c:v>
                </c:pt>
                <c:pt idx="9462">
                  <c:v>-21.875999999999998</c:v>
                </c:pt>
                <c:pt idx="9463">
                  <c:v>-21.873999999999999</c:v>
                </c:pt>
                <c:pt idx="9464">
                  <c:v>-21.871999999999996</c:v>
                </c:pt>
                <c:pt idx="9465">
                  <c:v>-21.869999999999997</c:v>
                </c:pt>
                <c:pt idx="9466">
                  <c:v>-21.867999999999999</c:v>
                </c:pt>
                <c:pt idx="9467">
                  <c:v>-21.865999999999996</c:v>
                </c:pt>
                <c:pt idx="9468">
                  <c:v>-21.863999999999997</c:v>
                </c:pt>
                <c:pt idx="9469">
                  <c:v>-21.861999999999998</c:v>
                </c:pt>
                <c:pt idx="9470">
                  <c:v>-21.859999999999996</c:v>
                </c:pt>
                <c:pt idx="9471">
                  <c:v>-21.857999999999997</c:v>
                </c:pt>
                <c:pt idx="9472">
                  <c:v>-21.855999999999998</c:v>
                </c:pt>
                <c:pt idx="9473">
                  <c:v>-21.853999999999996</c:v>
                </c:pt>
                <c:pt idx="9474">
                  <c:v>-21.851999999999997</c:v>
                </c:pt>
                <c:pt idx="9475">
                  <c:v>-21.849999999999998</c:v>
                </c:pt>
                <c:pt idx="9476">
                  <c:v>-21.847999999999995</c:v>
                </c:pt>
                <c:pt idx="9477">
                  <c:v>-21.845999999999997</c:v>
                </c:pt>
                <c:pt idx="9478">
                  <c:v>-21.843999999999998</c:v>
                </c:pt>
                <c:pt idx="9479">
                  <c:v>-21.841999999999999</c:v>
                </c:pt>
                <c:pt idx="9480">
                  <c:v>-21.839999999999996</c:v>
                </c:pt>
                <c:pt idx="9481">
                  <c:v>-21.837999999999997</c:v>
                </c:pt>
                <c:pt idx="9482">
                  <c:v>-21.835999999999999</c:v>
                </c:pt>
                <c:pt idx="9483">
                  <c:v>-21.833999999999996</c:v>
                </c:pt>
                <c:pt idx="9484">
                  <c:v>-21.831999999999997</c:v>
                </c:pt>
                <c:pt idx="9485">
                  <c:v>-21.83</c:v>
                </c:pt>
                <c:pt idx="9486">
                  <c:v>-21.827999999999996</c:v>
                </c:pt>
                <c:pt idx="9487">
                  <c:v>-21.825999999999997</c:v>
                </c:pt>
                <c:pt idx="9488">
                  <c:v>-21.823999999999998</c:v>
                </c:pt>
                <c:pt idx="9489">
                  <c:v>-21.821999999999996</c:v>
                </c:pt>
                <c:pt idx="9490">
                  <c:v>-21.819999999999997</c:v>
                </c:pt>
                <c:pt idx="9491">
                  <c:v>-21.817999999999998</c:v>
                </c:pt>
                <c:pt idx="9492">
                  <c:v>-21.815999999999995</c:v>
                </c:pt>
                <c:pt idx="9493">
                  <c:v>-21.813999999999997</c:v>
                </c:pt>
                <c:pt idx="9494">
                  <c:v>-21.811999999999998</c:v>
                </c:pt>
                <c:pt idx="9495">
                  <c:v>-21.81</c:v>
                </c:pt>
                <c:pt idx="9496">
                  <c:v>-21.807999999999996</c:v>
                </c:pt>
                <c:pt idx="9497">
                  <c:v>-21.805999999999997</c:v>
                </c:pt>
                <c:pt idx="9498">
                  <c:v>-21.803999999999998</c:v>
                </c:pt>
                <c:pt idx="9499">
                  <c:v>-21.801999999999996</c:v>
                </c:pt>
                <c:pt idx="9500">
                  <c:v>-21.799999999999997</c:v>
                </c:pt>
                <c:pt idx="9501">
                  <c:v>-21.797999999999998</c:v>
                </c:pt>
                <c:pt idx="9502">
                  <c:v>-21.795999999999996</c:v>
                </c:pt>
                <c:pt idx="9503">
                  <c:v>-21.793999999999997</c:v>
                </c:pt>
                <c:pt idx="9504">
                  <c:v>-21.791999999999998</c:v>
                </c:pt>
                <c:pt idx="9505">
                  <c:v>-21.789999999999996</c:v>
                </c:pt>
                <c:pt idx="9506">
                  <c:v>-21.787999999999997</c:v>
                </c:pt>
                <c:pt idx="9507">
                  <c:v>-21.785999999999998</c:v>
                </c:pt>
                <c:pt idx="9508">
                  <c:v>-21.783999999999999</c:v>
                </c:pt>
                <c:pt idx="9509">
                  <c:v>-21.781999999999996</c:v>
                </c:pt>
                <c:pt idx="9510">
                  <c:v>-21.779999999999998</c:v>
                </c:pt>
                <c:pt idx="9511">
                  <c:v>-21.777999999999999</c:v>
                </c:pt>
                <c:pt idx="9512">
                  <c:v>-21.775999999999996</c:v>
                </c:pt>
                <c:pt idx="9513">
                  <c:v>-21.773999999999997</c:v>
                </c:pt>
                <c:pt idx="9514">
                  <c:v>-21.771999999999998</c:v>
                </c:pt>
                <c:pt idx="9515">
                  <c:v>-21.769999999999996</c:v>
                </c:pt>
                <c:pt idx="9516">
                  <c:v>-21.767999999999997</c:v>
                </c:pt>
                <c:pt idx="9517">
                  <c:v>-21.765999999999998</c:v>
                </c:pt>
                <c:pt idx="9518">
                  <c:v>-21.763999999999996</c:v>
                </c:pt>
                <c:pt idx="9519">
                  <c:v>-21.761999999999997</c:v>
                </c:pt>
                <c:pt idx="9520">
                  <c:v>-21.759999999999998</c:v>
                </c:pt>
                <c:pt idx="9521">
                  <c:v>-21.757999999999996</c:v>
                </c:pt>
                <c:pt idx="9522">
                  <c:v>-21.755999999999997</c:v>
                </c:pt>
                <c:pt idx="9523">
                  <c:v>-21.753999999999998</c:v>
                </c:pt>
                <c:pt idx="9524">
                  <c:v>-21.751999999999999</c:v>
                </c:pt>
                <c:pt idx="9525">
                  <c:v>-21.749999999999996</c:v>
                </c:pt>
                <c:pt idx="9526">
                  <c:v>-21.747999999999998</c:v>
                </c:pt>
                <c:pt idx="9527">
                  <c:v>-21.745999999999999</c:v>
                </c:pt>
                <c:pt idx="9528">
                  <c:v>-21.743999999999996</c:v>
                </c:pt>
                <c:pt idx="9529">
                  <c:v>-21.741999999999997</c:v>
                </c:pt>
                <c:pt idx="9530">
                  <c:v>-21.74</c:v>
                </c:pt>
                <c:pt idx="9531">
                  <c:v>-21.737999999999996</c:v>
                </c:pt>
                <c:pt idx="9532">
                  <c:v>-21.735999999999997</c:v>
                </c:pt>
                <c:pt idx="9533">
                  <c:v>-21.733999999999998</c:v>
                </c:pt>
                <c:pt idx="9534">
                  <c:v>-21.731999999999996</c:v>
                </c:pt>
                <c:pt idx="9535">
                  <c:v>-21.729999999999997</c:v>
                </c:pt>
                <c:pt idx="9536">
                  <c:v>-21.727999999999998</c:v>
                </c:pt>
                <c:pt idx="9537">
                  <c:v>-21.725999999999996</c:v>
                </c:pt>
                <c:pt idx="9538">
                  <c:v>-21.723999999999997</c:v>
                </c:pt>
                <c:pt idx="9539">
                  <c:v>-21.721999999999998</c:v>
                </c:pt>
                <c:pt idx="9540">
                  <c:v>-21.72</c:v>
                </c:pt>
                <c:pt idx="9541">
                  <c:v>-21.717999999999996</c:v>
                </c:pt>
                <c:pt idx="9542">
                  <c:v>-21.715999999999998</c:v>
                </c:pt>
                <c:pt idx="9543">
                  <c:v>-21.713999999999999</c:v>
                </c:pt>
                <c:pt idx="9544">
                  <c:v>-21.711999999999996</c:v>
                </c:pt>
                <c:pt idx="9545">
                  <c:v>-21.709999999999997</c:v>
                </c:pt>
                <c:pt idx="9546">
                  <c:v>-21.707999999999998</c:v>
                </c:pt>
                <c:pt idx="9547">
                  <c:v>-21.705999999999996</c:v>
                </c:pt>
                <c:pt idx="9548">
                  <c:v>-21.703999999999997</c:v>
                </c:pt>
                <c:pt idx="9549">
                  <c:v>-21.701999999999998</c:v>
                </c:pt>
                <c:pt idx="9550">
                  <c:v>-21.699999999999996</c:v>
                </c:pt>
                <c:pt idx="9551">
                  <c:v>-21.697999999999997</c:v>
                </c:pt>
                <c:pt idx="9552">
                  <c:v>-21.695999999999998</c:v>
                </c:pt>
                <c:pt idx="9553">
                  <c:v>-21.693999999999996</c:v>
                </c:pt>
                <c:pt idx="9554">
                  <c:v>-21.691999999999997</c:v>
                </c:pt>
                <c:pt idx="9555">
                  <c:v>-21.689999999999998</c:v>
                </c:pt>
                <c:pt idx="9556">
                  <c:v>-21.687999999999999</c:v>
                </c:pt>
                <c:pt idx="9557">
                  <c:v>-21.685999999999996</c:v>
                </c:pt>
                <c:pt idx="9558">
                  <c:v>-21.683999999999997</c:v>
                </c:pt>
                <c:pt idx="9559">
                  <c:v>-21.681999999999999</c:v>
                </c:pt>
                <c:pt idx="9560">
                  <c:v>-21.679999999999996</c:v>
                </c:pt>
                <c:pt idx="9561">
                  <c:v>-21.677999999999997</c:v>
                </c:pt>
                <c:pt idx="9562">
                  <c:v>-21.675999999999998</c:v>
                </c:pt>
                <c:pt idx="9563">
                  <c:v>-21.673999999999996</c:v>
                </c:pt>
                <c:pt idx="9564">
                  <c:v>-21.671999999999997</c:v>
                </c:pt>
                <c:pt idx="9565">
                  <c:v>-21.669999999999998</c:v>
                </c:pt>
                <c:pt idx="9566">
                  <c:v>-21.667999999999996</c:v>
                </c:pt>
                <c:pt idx="9567">
                  <c:v>-21.665999999999997</c:v>
                </c:pt>
                <c:pt idx="9568">
                  <c:v>-21.663999999999998</c:v>
                </c:pt>
                <c:pt idx="9569">
                  <c:v>-21.661999999999995</c:v>
                </c:pt>
                <c:pt idx="9570">
                  <c:v>-21.659999999999997</c:v>
                </c:pt>
                <c:pt idx="9571">
                  <c:v>-21.657999999999998</c:v>
                </c:pt>
                <c:pt idx="9572">
                  <c:v>-21.655999999999999</c:v>
                </c:pt>
                <c:pt idx="9573">
                  <c:v>-21.653999999999996</c:v>
                </c:pt>
                <c:pt idx="9574">
                  <c:v>-21.651999999999997</c:v>
                </c:pt>
                <c:pt idx="9575">
                  <c:v>-21.65</c:v>
                </c:pt>
                <c:pt idx="9576">
                  <c:v>-21.647999999999996</c:v>
                </c:pt>
                <c:pt idx="9577">
                  <c:v>-21.645999999999997</c:v>
                </c:pt>
                <c:pt idx="9578">
                  <c:v>-21.643999999999998</c:v>
                </c:pt>
                <c:pt idx="9579">
                  <c:v>-21.641999999999996</c:v>
                </c:pt>
                <c:pt idx="9580">
                  <c:v>-21.639999999999997</c:v>
                </c:pt>
                <c:pt idx="9581">
                  <c:v>-21.637999999999998</c:v>
                </c:pt>
                <c:pt idx="9582">
                  <c:v>-21.635999999999996</c:v>
                </c:pt>
                <c:pt idx="9583">
                  <c:v>-21.633999999999997</c:v>
                </c:pt>
                <c:pt idx="9584">
                  <c:v>-21.631999999999998</c:v>
                </c:pt>
                <c:pt idx="9585">
                  <c:v>-21.629999999999995</c:v>
                </c:pt>
                <c:pt idx="9586">
                  <c:v>-21.627999999999997</c:v>
                </c:pt>
                <c:pt idx="9587">
                  <c:v>-21.625999999999998</c:v>
                </c:pt>
                <c:pt idx="9588">
                  <c:v>-21.623999999999999</c:v>
                </c:pt>
                <c:pt idx="9589">
                  <c:v>-21.621999999999996</c:v>
                </c:pt>
                <c:pt idx="9590">
                  <c:v>-21.619999999999997</c:v>
                </c:pt>
                <c:pt idx="9591">
                  <c:v>-21.617999999999999</c:v>
                </c:pt>
                <c:pt idx="9592">
                  <c:v>-21.615999999999996</c:v>
                </c:pt>
                <c:pt idx="9593">
                  <c:v>-21.613999999999997</c:v>
                </c:pt>
                <c:pt idx="9594">
                  <c:v>-21.611999999999998</c:v>
                </c:pt>
                <c:pt idx="9595">
                  <c:v>-21.609999999999996</c:v>
                </c:pt>
                <c:pt idx="9596">
                  <c:v>-21.607999999999997</c:v>
                </c:pt>
                <c:pt idx="9597">
                  <c:v>-21.605999999999998</c:v>
                </c:pt>
                <c:pt idx="9598">
                  <c:v>-21.603999999999996</c:v>
                </c:pt>
                <c:pt idx="9599">
                  <c:v>-21.601999999999997</c:v>
                </c:pt>
                <c:pt idx="9600">
                  <c:v>-21.599999999999998</c:v>
                </c:pt>
                <c:pt idx="9601">
                  <c:v>-21.597999999999995</c:v>
                </c:pt>
                <c:pt idx="9602">
                  <c:v>-21.595999999999997</c:v>
                </c:pt>
                <c:pt idx="9603">
                  <c:v>-21.593999999999998</c:v>
                </c:pt>
                <c:pt idx="9604">
                  <c:v>-21.591999999999999</c:v>
                </c:pt>
                <c:pt idx="9605">
                  <c:v>-21.589999999999996</c:v>
                </c:pt>
                <c:pt idx="9606">
                  <c:v>-21.587999999999997</c:v>
                </c:pt>
                <c:pt idx="9607">
                  <c:v>-21.585999999999999</c:v>
                </c:pt>
                <c:pt idx="9608">
                  <c:v>-21.583999999999996</c:v>
                </c:pt>
                <c:pt idx="9609">
                  <c:v>-21.581999999999997</c:v>
                </c:pt>
                <c:pt idx="9610">
                  <c:v>-21.58</c:v>
                </c:pt>
                <c:pt idx="9611">
                  <c:v>-21.577999999999996</c:v>
                </c:pt>
                <c:pt idx="9612">
                  <c:v>-21.575999999999997</c:v>
                </c:pt>
                <c:pt idx="9613">
                  <c:v>-21.573999999999998</c:v>
                </c:pt>
                <c:pt idx="9614">
                  <c:v>-21.571999999999996</c:v>
                </c:pt>
                <c:pt idx="9615">
                  <c:v>-21.569999999999997</c:v>
                </c:pt>
                <c:pt idx="9616">
                  <c:v>-21.567999999999998</c:v>
                </c:pt>
                <c:pt idx="9617">
                  <c:v>-21.565999999999995</c:v>
                </c:pt>
                <c:pt idx="9618">
                  <c:v>-21.563999999999997</c:v>
                </c:pt>
                <c:pt idx="9619">
                  <c:v>-21.561999999999998</c:v>
                </c:pt>
                <c:pt idx="9620">
                  <c:v>-21.56</c:v>
                </c:pt>
                <c:pt idx="9621">
                  <c:v>-21.557999999999996</c:v>
                </c:pt>
                <c:pt idx="9622">
                  <c:v>-21.555999999999997</c:v>
                </c:pt>
                <c:pt idx="9623">
                  <c:v>-21.553999999999998</c:v>
                </c:pt>
                <c:pt idx="9624">
                  <c:v>-21.551999999999996</c:v>
                </c:pt>
                <c:pt idx="9625">
                  <c:v>-21.549999999999997</c:v>
                </c:pt>
                <c:pt idx="9626">
                  <c:v>-21.547999999999998</c:v>
                </c:pt>
                <c:pt idx="9627">
                  <c:v>-21.545999999999996</c:v>
                </c:pt>
                <c:pt idx="9628">
                  <c:v>-21.543999999999997</c:v>
                </c:pt>
                <c:pt idx="9629">
                  <c:v>-21.541999999999998</c:v>
                </c:pt>
                <c:pt idx="9630">
                  <c:v>-21.539999999999996</c:v>
                </c:pt>
                <c:pt idx="9631">
                  <c:v>-21.537999999999997</c:v>
                </c:pt>
                <c:pt idx="9632">
                  <c:v>-21.535999999999998</c:v>
                </c:pt>
                <c:pt idx="9633">
                  <c:v>-21.533999999999999</c:v>
                </c:pt>
                <c:pt idx="9634">
                  <c:v>-21.531999999999996</c:v>
                </c:pt>
                <c:pt idx="9635">
                  <c:v>-21.529999999999998</c:v>
                </c:pt>
                <c:pt idx="9636">
                  <c:v>-21.527999999999999</c:v>
                </c:pt>
                <c:pt idx="9637">
                  <c:v>-21.525999999999996</c:v>
                </c:pt>
                <c:pt idx="9638">
                  <c:v>-21.523999999999997</c:v>
                </c:pt>
                <c:pt idx="9639">
                  <c:v>-21.521999999999998</c:v>
                </c:pt>
                <c:pt idx="9640">
                  <c:v>-21.519999999999996</c:v>
                </c:pt>
                <c:pt idx="9641">
                  <c:v>-21.517999999999997</c:v>
                </c:pt>
                <c:pt idx="9642">
                  <c:v>-21.515999999999998</c:v>
                </c:pt>
                <c:pt idx="9643">
                  <c:v>-21.513999999999996</c:v>
                </c:pt>
                <c:pt idx="9644">
                  <c:v>-21.511999999999997</c:v>
                </c:pt>
                <c:pt idx="9645">
                  <c:v>-21.509999999999998</c:v>
                </c:pt>
                <c:pt idx="9646">
                  <c:v>-21.507999999999996</c:v>
                </c:pt>
                <c:pt idx="9647">
                  <c:v>-21.505999999999997</c:v>
                </c:pt>
                <c:pt idx="9648">
                  <c:v>-21.503999999999998</c:v>
                </c:pt>
                <c:pt idx="9649">
                  <c:v>-21.501999999999999</c:v>
                </c:pt>
                <c:pt idx="9650">
                  <c:v>-21.499999999999996</c:v>
                </c:pt>
                <c:pt idx="9651">
                  <c:v>-21.497999999999998</c:v>
                </c:pt>
                <c:pt idx="9652">
                  <c:v>-21.495999999999999</c:v>
                </c:pt>
                <c:pt idx="9653">
                  <c:v>-21.493999999999996</c:v>
                </c:pt>
                <c:pt idx="9654">
                  <c:v>-21.491999999999997</c:v>
                </c:pt>
                <c:pt idx="9655">
                  <c:v>-21.49</c:v>
                </c:pt>
                <c:pt idx="9656">
                  <c:v>-21.487999999999996</c:v>
                </c:pt>
                <c:pt idx="9657">
                  <c:v>-21.485999999999997</c:v>
                </c:pt>
                <c:pt idx="9658">
                  <c:v>-21.483999999999998</c:v>
                </c:pt>
                <c:pt idx="9659">
                  <c:v>-21.481999999999996</c:v>
                </c:pt>
                <c:pt idx="9660">
                  <c:v>-21.479999999999997</c:v>
                </c:pt>
                <c:pt idx="9661">
                  <c:v>-21.477999999999998</c:v>
                </c:pt>
                <c:pt idx="9662">
                  <c:v>-21.475999999999996</c:v>
                </c:pt>
                <c:pt idx="9663">
                  <c:v>-21.473999999999997</c:v>
                </c:pt>
                <c:pt idx="9664">
                  <c:v>-21.471999999999998</c:v>
                </c:pt>
                <c:pt idx="9665">
                  <c:v>-21.47</c:v>
                </c:pt>
                <c:pt idx="9666">
                  <c:v>-21.467999999999996</c:v>
                </c:pt>
                <c:pt idx="9667">
                  <c:v>-21.465999999999998</c:v>
                </c:pt>
                <c:pt idx="9668">
                  <c:v>-21.463999999999999</c:v>
                </c:pt>
                <c:pt idx="9669">
                  <c:v>-21.461999999999996</c:v>
                </c:pt>
                <c:pt idx="9670">
                  <c:v>-21.459999999999997</c:v>
                </c:pt>
                <c:pt idx="9671">
                  <c:v>-21.457999999999998</c:v>
                </c:pt>
                <c:pt idx="9672">
                  <c:v>-21.455999999999996</c:v>
                </c:pt>
                <c:pt idx="9673">
                  <c:v>-21.453999999999997</c:v>
                </c:pt>
                <c:pt idx="9674">
                  <c:v>-21.451999999999998</c:v>
                </c:pt>
                <c:pt idx="9675">
                  <c:v>-21.449999999999996</c:v>
                </c:pt>
                <c:pt idx="9676">
                  <c:v>-21.447999999999997</c:v>
                </c:pt>
                <c:pt idx="9677">
                  <c:v>-21.445999999999998</c:v>
                </c:pt>
                <c:pt idx="9678">
                  <c:v>-21.443999999999996</c:v>
                </c:pt>
                <c:pt idx="9679">
                  <c:v>-21.441999999999997</c:v>
                </c:pt>
                <c:pt idx="9680">
                  <c:v>-21.439999999999998</c:v>
                </c:pt>
                <c:pt idx="9681">
                  <c:v>-21.437999999999999</c:v>
                </c:pt>
                <c:pt idx="9682">
                  <c:v>-21.435999999999996</c:v>
                </c:pt>
                <c:pt idx="9683">
                  <c:v>-21.433999999999997</c:v>
                </c:pt>
                <c:pt idx="9684">
                  <c:v>-21.431999999999999</c:v>
                </c:pt>
                <c:pt idx="9685">
                  <c:v>-21.429999999999996</c:v>
                </c:pt>
                <c:pt idx="9686">
                  <c:v>-21.427999999999997</c:v>
                </c:pt>
                <c:pt idx="9687">
                  <c:v>-21.425999999999998</c:v>
                </c:pt>
                <c:pt idx="9688">
                  <c:v>-21.423999999999996</c:v>
                </c:pt>
                <c:pt idx="9689">
                  <c:v>-21.421999999999997</c:v>
                </c:pt>
                <c:pt idx="9690">
                  <c:v>-21.419999999999998</c:v>
                </c:pt>
                <c:pt idx="9691">
                  <c:v>-21.417999999999996</c:v>
                </c:pt>
                <c:pt idx="9692">
                  <c:v>-21.415999999999997</c:v>
                </c:pt>
                <c:pt idx="9693">
                  <c:v>-21.413999999999998</c:v>
                </c:pt>
                <c:pt idx="9694">
                  <c:v>-21.411999999999995</c:v>
                </c:pt>
                <c:pt idx="9695">
                  <c:v>-21.409999999999997</c:v>
                </c:pt>
                <c:pt idx="9696">
                  <c:v>-21.407999999999998</c:v>
                </c:pt>
                <c:pt idx="9697">
                  <c:v>-21.405999999999999</c:v>
                </c:pt>
                <c:pt idx="9698">
                  <c:v>-21.403999999999996</c:v>
                </c:pt>
                <c:pt idx="9699">
                  <c:v>-21.401999999999997</c:v>
                </c:pt>
                <c:pt idx="9700">
                  <c:v>-21.4</c:v>
                </c:pt>
                <c:pt idx="9701">
                  <c:v>-21.397999999999996</c:v>
                </c:pt>
                <c:pt idx="9702">
                  <c:v>-21.395999999999997</c:v>
                </c:pt>
                <c:pt idx="9703">
                  <c:v>-21.393999999999998</c:v>
                </c:pt>
                <c:pt idx="9704">
                  <c:v>-21.391999999999996</c:v>
                </c:pt>
                <c:pt idx="9705">
                  <c:v>-21.389999999999997</c:v>
                </c:pt>
                <c:pt idx="9706">
                  <c:v>-21.387999999999998</c:v>
                </c:pt>
                <c:pt idx="9707">
                  <c:v>-21.385999999999996</c:v>
                </c:pt>
                <c:pt idx="9708">
                  <c:v>-21.383999999999997</c:v>
                </c:pt>
                <c:pt idx="9709">
                  <c:v>-21.381999999999998</c:v>
                </c:pt>
                <c:pt idx="9710">
                  <c:v>-21.379999999999995</c:v>
                </c:pt>
                <c:pt idx="9711">
                  <c:v>-21.377999999999997</c:v>
                </c:pt>
                <c:pt idx="9712">
                  <c:v>-21.375999999999998</c:v>
                </c:pt>
                <c:pt idx="9713">
                  <c:v>-21.373999999999999</c:v>
                </c:pt>
                <c:pt idx="9714">
                  <c:v>-21.371999999999996</c:v>
                </c:pt>
                <c:pt idx="9715">
                  <c:v>-21.369999999999997</c:v>
                </c:pt>
                <c:pt idx="9716">
                  <c:v>-21.367999999999999</c:v>
                </c:pt>
                <c:pt idx="9717">
                  <c:v>-21.365999999999996</c:v>
                </c:pt>
                <c:pt idx="9718">
                  <c:v>-21.363999999999997</c:v>
                </c:pt>
                <c:pt idx="9719">
                  <c:v>-21.361999999999998</c:v>
                </c:pt>
                <c:pt idx="9720">
                  <c:v>-21.359999999999996</c:v>
                </c:pt>
                <c:pt idx="9721">
                  <c:v>-21.357999999999997</c:v>
                </c:pt>
                <c:pt idx="9722">
                  <c:v>-21.355999999999998</c:v>
                </c:pt>
                <c:pt idx="9723">
                  <c:v>-21.353999999999996</c:v>
                </c:pt>
                <c:pt idx="9724">
                  <c:v>-21.351999999999997</c:v>
                </c:pt>
                <c:pt idx="9725">
                  <c:v>-21.349999999999998</c:v>
                </c:pt>
                <c:pt idx="9726">
                  <c:v>-21.347999999999995</c:v>
                </c:pt>
                <c:pt idx="9727">
                  <c:v>-21.345999999999997</c:v>
                </c:pt>
                <c:pt idx="9728">
                  <c:v>-21.343999999999998</c:v>
                </c:pt>
                <c:pt idx="9729">
                  <c:v>-21.341999999999999</c:v>
                </c:pt>
                <c:pt idx="9730">
                  <c:v>-21.339999999999996</c:v>
                </c:pt>
                <c:pt idx="9731">
                  <c:v>-21.337999999999997</c:v>
                </c:pt>
                <c:pt idx="9732">
                  <c:v>-21.335999999999999</c:v>
                </c:pt>
                <c:pt idx="9733">
                  <c:v>-21.333999999999996</c:v>
                </c:pt>
                <c:pt idx="9734">
                  <c:v>-21.331999999999997</c:v>
                </c:pt>
                <c:pt idx="9735">
                  <c:v>-21.33</c:v>
                </c:pt>
                <c:pt idx="9736">
                  <c:v>-21.327999999999996</c:v>
                </c:pt>
                <c:pt idx="9737">
                  <c:v>-21.325999999999997</c:v>
                </c:pt>
                <c:pt idx="9738">
                  <c:v>-21.323999999999998</c:v>
                </c:pt>
                <c:pt idx="9739">
                  <c:v>-21.321999999999996</c:v>
                </c:pt>
                <c:pt idx="9740">
                  <c:v>-21.319999999999997</c:v>
                </c:pt>
                <c:pt idx="9741">
                  <c:v>-21.317999999999998</c:v>
                </c:pt>
                <c:pt idx="9742">
                  <c:v>-21.315999999999995</c:v>
                </c:pt>
                <c:pt idx="9743">
                  <c:v>-21.313999999999997</c:v>
                </c:pt>
                <c:pt idx="9744">
                  <c:v>-21.311999999999998</c:v>
                </c:pt>
                <c:pt idx="9745">
                  <c:v>-21.31</c:v>
                </c:pt>
                <c:pt idx="9746">
                  <c:v>-21.307999999999996</c:v>
                </c:pt>
                <c:pt idx="9747">
                  <c:v>-21.305999999999997</c:v>
                </c:pt>
                <c:pt idx="9748">
                  <c:v>-21.303999999999998</c:v>
                </c:pt>
                <c:pt idx="9749">
                  <c:v>-21.301999999999996</c:v>
                </c:pt>
                <c:pt idx="9750">
                  <c:v>-21.299999999999997</c:v>
                </c:pt>
                <c:pt idx="9751">
                  <c:v>-21.297999999999998</c:v>
                </c:pt>
                <c:pt idx="9752">
                  <c:v>-21.295999999999996</c:v>
                </c:pt>
                <c:pt idx="9753">
                  <c:v>-21.293999999999997</c:v>
                </c:pt>
                <c:pt idx="9754">
                  <c:v>-21.291999999999998</c:v>
                </c:pt>
                <c:pt idx="9755">
                  <c:v>-21.289999999999996</c:v>
                </c:pt>
                <c:pt idx="9756">
                  <c:v>-21.287999999999997</c:v>
                </c:pt>
                <c:pt idx="9757">
                  <c:v>-21.285999999999998</c:v>
                </c:pt>
                <c:pt idx="9758">
                  <c:v>-21.283999999999999</c:v>
                </c:pt>
                <c:pt idx="9759">
                  <c:v>-21.281999999999996</c:v>
                </c:pt>
                <c:pt idx="9760">
                  <c:v>-21.279999999999998</c:v>
                </c:pt>
                <c:pt idx="9761">
                  <c:v>-21.277999999999999</c:v>
                </c:pt>
                <c:pt idx="9762">
                  <c:v>-21.275999999999996</c:v>
                </c:pt>
                <c:pt idx="9763">
                  <c:v>-21.273999999999997</c:v>
                </c:pt>
                <c:pt idx="9764">
                  <c:v>-21.271999999999998</c:v>
                </c:pt>
                <c:pt idx="9765">
                  <c:v>-21.269999999999996</c:v>
                </c:pt>
                <c:pt idx="9766">
                  <c:v>-21.267999999999997</c:v>
                </c:pt>
                <c:pt idx="9767">
                  <c:v>-21.265999999999998</c:v>
                </c:pt>
                <c:pt idx="9768">
                  <c:v>-21.263999999999996</c:v>
                </c:pt>
                <c:pt idx="9769">
                  <c:v>-21.261999999999997</c:v>
                </c:pt>
                <c:pt idx="9770">
                  <c:v>-21.259999999999998</c:v>
                </c:pt>
                <c:pt idx="9771">
                  <c:v>-21.257999999999996</c:v>
                </c:pt>
                <c:pt idx="9772">
                  <c:v>-21.255999999999997</c:v>
                </c:pt>
                <c:pt idx="9773">
                  <c:v>-21.253999999999998</c:v>
                </c:pt>
                <c:pt idx="9774">
                  <c:v>-21.251999999999999</c:v>
                </c:pt>
                <c:pt idx="9775">
                  <c:v>-21.249999999999996</c:v>
                </c:pt>
                <c:pt idx="9776">
                  <c:v>-21.247999999999998</c:v>
                </c:pt>
                <c:pt idx="9777">
                  <c:v>-21.245999999999999</c:v>
                </c:pt>
                <c:pt idx="9778">
                  <c:v>-21.243999999999996</c:v>
                </c:pt>
                <c:pt idx="9779">
                  <c:v>-21.241999999999997</c:v>
                </c:pt>
                <c:pt idx="9780">
                  <c:v>-21.24</c:v>
                </c:pt>
                <c:pt idx="9781">
                  <c:v>-21.237999999999996</c:v>
                </c:pt>
                <c:pt idx="9782">
                  <c:v>-21.235999999999997</c:v>
                </c:pt>
                <c:pt idx="9783">
                  <c:v>-21.233999999999998</c:v>
                </c:pt>
                <c:pt idx="9784">
                  <c:v>-21.231999999999996</c:v>
                </c:pt>
                <c:pt idx="9785">
                  <c:v>-21.229999999999997</c:v>
                </c:pt>
                <c:pt idx="9786">
                  <c:v>-21.227999999999998</c:v>
                </c:pt>
                <c:pt idx="9787">
                  <c:v>-21.225999999999996</c:v>
                </c:pt>
                <c:pt idx="9788">
                  <c:v>-21.223999999999997</c:v>
                </c:pt>
                <c:pt idx="9789">
                  <c:v>-21.221999999999998</c:v>
                </c:pt>
                <c:pt idx="9790">
                  <c:v>-21.22</c:v>
                </c:pt>
                <c:pt idx="9791">
                  <c:v>-21.217999999999996</c:v>
                </c:pt>
                <c:pt idx="9792">
                  <c:v>-21.215999999999998</c:v>
                </c:pt>
                <c:pt idx="9793">
                  <c:v>-21.213999999999999</c:v>
                </c:pt>
                <c:pt idx="9794">
                  <c:v>-21.211999999999996</c:v>
                </c:pt>
                <c:pt idx="9795">
                  <c:v>-21.209999999999997</c:v>
                </c:pt>
                <c:pt idx="9796">
                  <c:v>-21.207999999999998</c:v>
                </c:pt>
                <c:pt idx="9797">
                  <c:v>-21.205999999999996</c:v>
                </c:pt>
                <c:pt idx="9798">
                  <c:v>-21.203999999999997</c:v>
                </c:pt>
                <c:pt idx="9799">
                  <c:v>-21.201999999999998</c:v>
                </c:pt>
                <c:pt idx="9800">
                  <c:v>-21.199999999999996</c:v>
                </c:pt>
                <c:pt idx="9801">
                  <c:v>-21.197999999999997</c:v>
                </c:pt>
                <c:pt idx="9802">
                  <c:v>-21.195999999999998</c:v>
                </c:pt>
                <c:pt idx="9803">
                  <c:v>-21.193999999999996</c:v>
                </c:pt>
                <c:pt idx="9804">
                  <c:v>-21.191999999999997</c:v>
                </c:pt>
                <c:pt idx="9805">
                  <c:v>-21.189999999999998</c:v>
                </c:pt>
                <c:pt idx="9806">
                  <c:v>-21.187999999999999</c:v>
                </c:pt>
                <c:pt idx="9807">
                  <c:v>-21.185999999999996</c:v>
                </c:pt>
                <c:pt idx="9808">
                  <c:v>-21.183999999999997</c:v>
                </c:pt>
                <c:pt idx="9809">
                  <c:v>-21.181999999999999</c:v>
                </c:pt>
                <c:pt idx="9810">
                  <c:v>-21.179999999999996</c:v>
                </c:pt>
                <c:pt idx="9811">
                  <c:v>-21.177999999999997</c:v>
                </c:pt>
                <c:pt idx="9812">
                  <c:v>-21.175999999999998</c:v>
                </c:pt>
                <c:pt idx="9813">
                  <c:v>-21.173999999999996</c:v>
                </c:pt>
                <c:pt idx="9814">
                  <c:v>-21.171999999999997</c:v>
                </c:pt>
                <c:pt idx="9815">
                  <c:v>-21.169999999999998</c:v>
                </c:pt>
                <c:pt idx="9816">
                  <c:v>-21.167999999999996</c:v>
                </c:pt>
                <c:pt idx="9817">
                  <c:v>-21.165999999999997</c:v>
                </c:pt>
                <c:pt idx="9818">
                  <c:v>-21.163999999999998</c:v>
                </c:pt>
                <c:pt idx="9819">
                  <c:v>-21.161999999999995</c:v>
                </c:pt>
                <c:pt idx="9820">
                  <c:v>-21.159999999999997</c:v>
                </c:pt>
                <c:pt idx="9821">
                  <c:v>-21.157999999999998</c:v>
                </c:pt>
                <c:pt idx="9822">
                  <c:v>-21.155999999999999</c:v>
                </c:pt>
                <c:pt idx="9823">
                  <c:v>-21.153999999999996</c:v>
                </c:pt>
                <c:pt idx="9824">
                  <c:v>-21.151999999999997</c:v>
                </c:pt>
                <c:pt idx="9825">
                  <c:v>-21.15</c:v>
                </c:pt>
                <c:pt idx="9826">
                  <c:v>-21.147999999999996</c:v>
                </c:pt>
                <c:pt idx="9827">
                  <c:v>-21.145999999999997</c:v>
                </c:pt>
                <c:pt idx="9828">
                  <c:v>-21.143999999999998</c:v>
                </c:pt>
                <c:pt idx="9829">
                  <c:v>-21.141999999999996</c:v>
                </c:pt>
                <c:pt idx="9830">
                  <c:v>-21.139999999999997</c:v>
                </c:pt>
                <c:pt idx="9831">
                  <c:v>-21.137999999999998</c:v>
                </c:pt>
                <c:pt idx="9832">
                  <c:v>-21.135999999999996</c:v>
                </c:pt>
                <c:pt idx="9833">
                  <c:v>-21.133999999999997</c:v>
                </c:pt>
                <c:pt idx="9834">
                  <c:v>-21.131999999999998</c:v>
                </c:pt>
                <c:pt idx="9835">
                  <c:v>-21.129999999999995</c:v>
                </c:pt>
                <c:pt idx="9836">
                  <c:v>-21.127999999999997</c:v>
                </c:pt>
                <c:pt idx="9837">
                  <c:v>-21.125999999999998</c:v>
                </c:pt>
                <c:pt idx="9838">
                  <c:v>-21.123999999999999</c:v>
                </c:pt>
                <c:pt idx="9839">
                  <c:v>-21.121999999999996</c:v>
                </c:pt>
                <c:pt idx="9840">
                  <c:v>-21.119999999999997</c:v>
                </c:pt>
                <c:pt idx="9841">
                  <c:v>-21.117999999999999</c:v>
                </c:pt>
                <c:pt idx="9842">
                  <c:v>-21.115999999999996</c:v>
                </c:pt>
                <c:pt idx="9843">
                  <c:v>-21.113999999999997</c:v>
                </c:pt>
                <c:pt idx="9844">
                  <c:v>-21.111999999999998</c:v>
                </c:pt>
                <c:pt idx="9845">
                  <c:v>-21.109999999999996</c:v>
                </c:pt>
                <c:pt idx="9846">
                  <c:v>-21.107999999999997</c:v>
                </c:pt>
                <c:pt idx="9847">
                  <c:v>-21.105999999999998</c:v>
                </c:pt>
                <c:pt idx="9848">
                  <c:v>-21.103999999999996</c:v>
                </c:pt>
                <c:pt idx="9849">
                  <c:v>-21.101999999999997</c:v>
                </c:pt>
                <c:pt idx="9850">
                  <c:v>-21.099999999999998</c:v>
                </c:pt>
                <c:pt idx="9851">
                  <c:v>-21.097999999999995</c:v>
                </c:pt>
                <c:pt idx="9852">
                  <c:v>-21.095999999999997</c:v>
                </c:pt>
                <c:pt idx="9853">
                  <c:v>-21.093999999999998</c:v>
                </c:pt>
                <c:pt idx="9854">
                  <c:v>-21.091999999999999</c:v>
                </c:pt>
                <c:pt idx="9855">
                  <c:v>-21.089999999999996</c:v>
                </c:pt>
                <c:pt idx="9856">
                  <c:v>-21.087999999999997</c:v>
                </c:pt>
                <c:pt idx="9857">
                  <c:v>-21.085999999999999</c:v>
                </c:pt>
                <c:pt idx="9858">
                  <c:v>-21.083999999999996</c:v>
                </c:pt>
                <c:pt idx="9859">
                  <c:v>-21.081999999999997</c:v>
                </c:pt>
                <c:pt idx="9860">
                  <c:v>-21.08</c:v>
                </c:pt>
                <c:pt idx="9861">
                  <c:v>-21.077999999999996</c:v>
                </c:pt>
                <c:pt idx="9862">
                  <c:v>-21.075999999999997</c:v>
                </c:pt>
                <c:pt idx="9863">
                  <c:v>-21.073999999999998</c:v>
                </c:pt>
                <c:pt idx="9864">
                  <c:v>-21.071999999999996</c:v>
                </c:pt>
                <c:pt idx="9865">
                  <c:v>-21.069999999999997</c:v>
                </c:pt>
                <c:pt idx="9866">
                  <c:v>-21.067999999999998</c:v>
                </c:pt>
                <c:pt idx="9867">
                  <c:v>-21.065999999999995</c:v>
                </c:pt>
                <c:pt idx="9868">
                  <c:v>-21.063999999999997</c:v>
                </c:pt>
                <c:pt idx="9869">
                  <c:v>-21.061999999999998</c:v>
                </c:pt>
                <c:pt idx="9870">
                  <c:v>-21.06</c:v>
                </c:pt>
                <c:pt idx="9871">
                  <c:v>-21.057999999999996</c:v>
                </c:pt>
                <c:pt idx="9872">
                  <c:v>-21.055999999999997</c:v>
                </c:pt>
                <c:pt idx="9873">
                  <c:v>-21.053999999999998</c:v>
                </c:pt>
                <c:pt idx="9874">
                  <c:v>-21.051999999999996</c:v>
                </c:pt>
                <c:pt idx="9875">
                  <c:v>-21.049999999999997</c:v>
                </c:pt>
                <c:pt idx="9876">
                  <c:v>-21.047999999999998</c:v>
                </c:pt>
                <c:pt idx="9877">
                  <c:v>-21.045999999999996</c:v>
                </c:pt>
                <c:pt idx="9878">
                  <c:v>-21.043999999999997</c:v>
                </c:pt>
                <c:pt idx="9879">
                  <c:v>-21.041999999999998</c:v>
                </c:pt>
                <c:pt idx="9880">
                  <c:v>-21.039999999999996</c:v>
                </c:pt>
                <c:pt idx="9881">
                  <c:v>-21.037999999999997</c:v>
                </c:pt>
                <c:pt idx="9882">
                  <c:v>-21.035999999999998</c:v>
                </c:pt>
                <c:pt idx="9883">
                  <c:v>-21.033999999999999</c:v>
                </c:pt>
                <c:pt idx="9884">
                  <c:v>-21.031999999999996</c:v>
                </c:pt>
                <c:pt idx="9885">
                  <c:v>-21.029999999999998</c:v>
                </c:pt>
                <c:pt idx="9886">
                  <c:v>-21.027999999999999</c:v>
                </c:pt>
                <c:pt idx="9887">
                  <c:v>-21.025999999999996</c:v>
                </c:pt>
                <c:pt idx="9888">
                  <c:v>-21.023999999999997</c:v>
                </c:pt>
                <c:pt idx="9889">
                  <c:v>-21.021999999999998</c:v>
                </c:pt>
                <c:pt idx="9890">
                  <c:v>-21.019999999999996</c:v>
                </c:pt>
                <c:pt idx="9891">
                  <c:v>-21.017999999999997</c:v>
                </c:pt>
                <c:pt idx="9892">
                  <c:v>-21.015999999999998</c:v>
                </c:pt>
                <c:pt idx="9893">
                  <c:v>-21.013999999999996</c:v>
                </c:pt>
                <c:pt idx="9894">
                  <c:v>-21.011999999999997</c:v>
                </c:pt>
                <c:pt idx="9895">
                  <c:v>-21.009999999999998</c:v>
                </c:pt>
                <c:pt idx="9896">
                  <c:v>-21.007999999999996</c:v>
                </c:pt>
                <c:pt idx="9897">
                  <c:v>-21.005999999999997</c:v>
                </c:pt>
                <c:pt idx="9898">
                  <c:v>-21.003999999999998</c:v>
                </c:pt>
                <c:pt idx="9899">
                  <c:v>-21.001999999999999</c:v>
                </c:pt>
                <c:pt idx="9900">
                  <c:v>-20.999999999999996</c:v>
                </c:pt>
                <c:pt idx="9901">
                  <c:v>-20.997999999999998</c:v>
                </c:pt>
                <c:pt idx="9902">
                  <c:v>-20.995999999999999</c:v>
                </c:pt>
                <c:pt idx="9903">
                  <c:v>-20.993999999999996</c:v>
                </c:pt>
                <c:pt idx="9904">
                  <c:v>-20.991999999999997</c:v>
                </c:pt>
                <c:pt idx="9905">
                  <c:v>-20.99</c:v>
                </c:pt>
                <c:pt idx="9906">
                  <c:v>-20.987999999999996</c:v>
                </c:pt>
                <c:pt idx="9907">
                  <c:v>-20.985999999999997</c:v>
                </c:pt>
                <c:pt idx="9908">
                  <c:v>-20.983999999999998</c:v>
                </c:pt>
                <c:pt idx="9909">
                  <c:v>-20.981999999999996</c:v>
                </c:pt>
                <c:pt idx="9910">
                  <c:v>-20.979999999999997</c:v>
                </c:pt>
                <c:pt idx="9911">
                  <c:v>-20.977999999999998</c:v>
                </c:pt>
                <c:pt idx="9912">
                  <c:v>-20.975999999999996</c:v>
                </c:pt>
                <c:pt idx="9913">
                  <c:v>-20.973999999999997</c:v>
                </c:pt>
                <c:pt idx="9914">
                  <c:v>-20.971999999999998</c:v>
                </c:pt>
                <c:pt idx="9915">
                  <c:v>-20.97</c:v>
                </c:pt>
                <c:pt idx="9916">
                  <c:v>-20.967999999999996</c:v>
                </c:pt>
                <c:pt idx="9917">
                  <c:v>-20.965999999999998</c:v>
                </c:pt>
                <c:pt idx="9918">
                  <c:v>-20.963999999999999</c:v>
                </c:pt>
                <c:pt idx="9919">
                  <c:v>-20.961999999999996</c:v>
                </c:pt>
                <c:pt idx="9920">
                  <c:v>-20.959999999999997</c:v>
                </c:pt>
                <c:pt idx="9921">
                  <c:v>-20.957999999999998</c:v>
                </c:pt>
                <c:pt idx="9922">
                  <c:v>-20.955999999999996</c:v>
                </c:pt>
                <c:pt idx="9923">
                  <c:v>-20.953999999999997</c:v>
                </c:pt>
                <c:pt idx="9924">
                  <c:v>-20.951999999999998</c:v>
                </c:pt>
                <c:pt idx="9925">
                  <c:v>-20.949999999999996</c:v>
                </c:pt>
                <c:pt idx="9926">
                  <c:v>-20.947999999999997</c:v>
                </c:pt>
                <c:pt idx="9927">
                  <c:v>-20.945999999999998</c:v>
                </c:pt>
                <c:pt idx="9928">
                  <c:v>-20.943999999999996</c:v>
                </c:pt>
                <c:pt idx="9929">
                  <c:v>-20.941999999999997</c:v>
                </c:pt>
                <c:pt idx="9930">
                  <c:v>-20.939999999999998</c:v>
                </c:pt>
                <c:pt idx="9931">
                  <c:v>-20.937999999999999</c:v>
                </c:pt>
                <c:pt idx="9932">
                  <c:v>-20.935999999999996</c:v>
                </c:pt>
                <c:pt idx="9933">
                  <c:v>-20.933999999999997</c:v>
                </c:pt>
                <c:pt idx="9934">
                  <c:v>-20.931999999999999</c:v>
                </c:pt>
                <c:pt idx="9935">
                  <c:v>-20.929999999999996</c:v>
                </c:pt>
                <c:pt idx="9936">
                  <c:v>-20.927999999999997</c:v>
                </c:pt>
                <c:pt idx="9937">
                  <c:v>-20.925999999999998</c:v>
                </c:pt>
                <c:pt idx="9938">
                  <c:v>-20.923999999999996</c:v>
                </c:pt>
                <c:pt idx="9939">
                  <c:v>-20.921999999999997</c:v>
                </c:pt>
                <c:pt idx="9940">
                  <c:v>-20.919999999999998</c:v>
                </c:pt>
                <c:pt idx="9941">
                  <c:v>-20.917999999999996</c:v>
                </c:pt>
                <c:pt idx="9942">
                  <c:v>-20.915999999999997</c:v>
                </c:pt>
                <c:pt idx="9943">
                  <c:v>-20.913999999999998</c:v>
                </c:pt>
                <c:pt idx="9944">
                  <c:v>-20.911999999999995</c:v>
                </c:pt>
                <c:pt idx="9945">
                  <c:v>-20.909999999999997</c:v>
                </c:pt>
                <c:pt idx="9946">
                  <c:v>-20.907999999999998</c:v>
                </c:pt>
                <c:pt idx="9947">
                  <c:v>-20.905999999999999</c:v>
                </c:pt>
                <c:pt idx="9948">
                  <c:v>-20.903999999999996</c:v>
                </c:pt>
                <c:pt idx="9949">
                  <c:v>-20.901999999999997</c:v>
                </c:pt>
                <c:pt idx="9950">
                  <c:v>-20.9</c:v>
                </c:pt>
                <c:pt idx="9951">
                  <c:v>-20.897999999999996</c:v>
                </c:pt>
                <c:pt idx="9952">
                  <c:v>-20.895999999999997</c:v>
                </c:pt>
                <c:pt idx="9953">
                  <c:v>-20.893999999999998</c:v>
                </c:pt>
                <c:pt idx="9954">
                  <c:v>-20.891999999999996</c:v>
                </c:pt>
                <c:pt idx="9955">
                  <c:v>-20.889999999999997</c:v>
                </c:pt>
                <c:pt idx="9956">
                  <c:v>-20.887999999999998</c:v>
                </c:pt>
                <c:pt idx="9957">
                  <c:v>-20.885999999999996</c:v>
                </c:pt>
                <c:pt idx="9958">
                  <c:v>-20.883999999999997</c:v>
                </c:pt>
                <c:pt idx="9959">
                  <c:v>-20.881999999999998</c:v>
                </c:pt>
                <c:pt idx="9960">
                  <c:v>-20.879999999999995</c:v>
                </c:pt>
                <c:pt idx="9961">
                  <c:v>-20.877999999999997</c:v>
                </c:pt>
                <c:pt idx="9962">
                  <c:v>-20.875999999999998</c:v>
                </c:pt>
                <c:pt idx="9963">
                  <c:v>-20.873999999999999</c:v>
                </c:pt>
                <c:pt idx="9964">
                  <c:v>-20.871999999999996</c:v>
                </c:pt>
                <c:pt idx="9965">
                  <c:v>-20.869999999999997</c:v>
                </c:pt>
                <c:pt idx="9966">
                  <c:v>-20.867999999999999</c:v>
                </c:pt>
                <c:pt idx="9967">
                  <c:v>-20.865999999999996</c:v>
                </c:pt>
                <c:pt idx="9968">
                  <c:v>-20.863999999999997</c:v>
                </c:pt>
                <c:pt idx="9969">
                  <c:v>-20.861999999999998</c:v>
                </c:pt>
                <c:pt idx="9970">
                  <c:v>-20.859999999999996</c:v>
                </c:pt>
                <c:pt idx="9971">
                  <c:v>-20.857999999999997</c:v>
                </c:pt>
                <c:pt idx="9972">
                  <c:v>-20.855999999999998</c:v>
                </c:pt>
                <c:pt idx="9973">
                  <c:v>-20.853999999999996</c:v>
                </c:pt>
                <c:pt idx="9974">
                  <c:v>-20.851999999999997</c:v>
                </c:pt>
                <c:pt idx="9975">
                  <c:v>-20.849999999999998</c:v>
                </c:pt>
                <c:pt idx="9976">
                  <c:v>-20.847999999999995</c:v>
                </c:pt>
                <c:pt idx="9977">
                  <c:v>-20.845999999999997</c:v>
                </c:pt>
                <c:pt idx="9978">
                  <c:v>-20.843999999999998</c:v>
                </c:pt>
                <c:pt idx="9979">
                  <c:v>-20.841999999999999</c:v>
                </c:pt>
                <c:pt idx="9980">
                  <c:v>-20.839999999999996</c:v>
                </c:pt>
                <c:pt idx="9981">
                  <c:v>-20.837999999999997</c:v>
                </c:pt>
                <c:pt idx="9982">
                  <c:v>-20.835999999999999</c:v>
                </c:pt>
                <c:pt idx="9983">
                  <c:v>-20.833999999999996</c:v>
                </c:pt>
                <c:pt idx="9984">
                  <c:v>-20.831999999999997</c:v>
                </c:pt>
                <c:pt idx="9985">
                  <c:v>-20.83</c:v>
                </c:pt>
                <c:pt idx="9986">
                  <c:v>-20.827999999999996</c:v>
                </c:pt>
                <c:pt idx="9987">
                  <c:v>-20.825999999999997</c:v>
                </c:pt>
                <c:pt idx="9988">
                  <c:v>-20.823999999999998</c:v>
                </c:pt>
                <c:pt idx="9989">
                  <c:v>-20.821999999999996</c:v>
                </c:pt>
                <c:pt idx="9990">
                  <c:v>-20.819999999999997</c:v>
                </c:pt>
                <c:pt idx="9991">
                  <c:v>-20.817999999999998</c:v>
                </c:pt>
                <c:pt idx="9992">
                  <c:v>-20.815999999999995</c:v>
                </c:pt>
                <c:pt idx="9993">
                  <c:v>-20.813999999999997</c:v>
                </c:pt>
                <c:pt idx="9994">
                  <c:v>-20.811999999999998</c:v>
                </c:pt>
                <c:pt idx="9995">
                  <c:v>-20.81</c:v>
                </c:pt>
                <c:pt idx="9996">
                  <c:v>-20.807999999999996</c:v>
                </c:pt>
                <c:pt idx="9997">
                  <c:v>-20.805999999999997</c:v>
                </c:pt>
                <c:pt idx="9998">
                  <c:v>-20.803999999999998</c:v>
                </c:pt>
                <c:pt idx="9999">
                  <c:v>-20.801999999999996</c:v>
                </c:pt>
                <c:pt idx="10000">
                  <c:v>-20.799999999999997</c:v>
                </c:pt>
                <c:pt idx="10001">
                  <c:v>-20.797999999999998</c:v>
                </c:pt>
                <c:pt idx="10002">
                  <c:v>-20.795999999999996</c:v>
                </c:pt>
                <c:pt idx="10003">
                  <c:v>-20.793999999999997</c:v>
                </c:pt>
                <c:pt idx="10004">
                  <c:v>-20.791999999999998</c:v>
                </c:pt>
                <c:pt idx="10005">
                  <c:v>-20.789999999999996</c:v>
                </c:pt>
                <c:pt idx="10006">
                  <c:v>-20.787999999999997</c:v>
                </c:pt>
                <c:pt idx="10007">
                  <c:v>-20.785999999999998</c:v>
                </c:pt>
                <c:pt idx="10008">
                  <c:v>-20.783999999999999</c:v>
                </c:pt>
                <c:pt idx="10009">
                  <c:v>-20.781999999999996</c:v>
                </c:pt>
                <c:pt idx="10010">
                  <c:v>-20.779999999999998</c:v>
                </c:pt>
                <c:pt idx="10011">
                  <c:v>-20.777999999999999</c:v>
                </c:pt>
                <c:pt idx="10012">
                  <c:v>-20.775999999999996</c:v>
                </c:pt>
                <c:pt idx="10013">
                  <c:v>-20.773999999999997</c:v>
                </c:pt>
                <c:pt idx="10014">
                  <c:v>-20.771999999999998</c:v>
                </c:pt>
                <c:pt idx="10015">
                  <c:v>-20.769999999999996</c:v>
                </c:pt>
                <c:pt idx="10016">
                  <c:v>-20.767999999999997</c:v>
                </c:pt>
                <c:pt idx="10017">
                  <c:v>-20.765999999999998</c:v>
                </c:pt>
                <c:pt idx="10018">
                  <c:v>-20.763999999999996</c:v>
                </c:pt>
                <c:pt idx="10019">
                  <c:v>-20.761999999999997</c:v>
                </c:pt>
                <c:pt idx="10020">
                  <c:v>-20.759999999999998</c:v>
                </c:pt>
                <c:pt idx="10021">
                  <c:v>-20.757999999999996</c:v>
                </c:pt>
                <c:pt idx="10022">
                  <c:v>-20.755999999999997</c:v>
                </c:pt>
                <c:pt idx="10023">
                  <c:v>-20.753999999999998</c:v>
                </c:pt>
                <c:pt idx="10024">
                  <c:v>-20.751999999999999</c:v>
                </c:pt>
                <c:pt idx="10025">
                  <c:v>-20.749999999999996</c:v>
                </c:pt>
                <c:pt idx="10026">
                  <c:v>-20.747999999999998</c:v>
                </c:pt>
                <c:pt idx="10027">
                  <c:v>-20.745999999999999</c:v>
                </c:pt>
                <c:pt idx="10028">
                  <c:v>-20.743999999999996</c:v>
                </c:pt>
                <c:pt idx="10029">
                  <c:v>-20.741999999999997</c:v>
                </c:pt>
                <c:pt idx="10030">
                  <c:v>-20.74</c:v>
                </c:pt>
                <c:pt idx="10031">
                  <c:v>-20.737999999999996</c:v>
                </c:pt>
                <c:pt idx="10032">
                  <c:v>-20.735999999999997</c:v>
                </c:pt>
                <c:pt idx="10033">
                  <c:v>-20.733999999999998</c:v>
                </c:pt>
                <c:pt idx="10034">
                  <c:v>-20.731999999999996</c:v>
                </c:pt>
                <c:pt idx="10035">
                  <c:v>-20.729999999999997</c:v>
                </c:pt>
                <c:pt idx="10036">
                  <c:v>-20.727999999999998</c:v>
                </c:pt>
                <c:pt idx="10037">
                  <c:v>-20.725999999999996</c:v>
                </c:pt>
                <c:pt idx="10038">
                  <c:v>-20.723999999999997</c:v>
                </c:pt>
                <c:pt idx="10039">
                  <c:v>-20.721999999999998</c:v>
                </c:pt>
                <c:pt idx="10040">
                  <c:v>-20.72</c:v>
                </c:pt>
                <c:pt idx="10041">
                  <c:v>-20.717999999999996</c:v>
                </c:pt>
                <c:pt idx="10042">
                  <c:v>-20.715999999999998</c:v>
                </c:pt>
                <c:pt idx="10043">
                  <c:v>-20.713999999999999</c:v>
                </c:pt>
                <c:pt idx="10044">
                  <c:v>-20.711999999999996</c:v>
                </c:pt>
                <c:pt idx="10045">
                  <c:v>-20.709999999999997</c:v>
                </c:pt>
                <c:pt idx="10046">
                  <c:v>-20.707999999999998</c:v>
                </c:pt>
                <c:pt idx="10047">
                  <c:v>-20.705999999999996</c:v>
                </c:pt>
                <c:pt idx="10048">
                  <c:v>-20.703999999999997</c:v>
                </c:pt>
                <c:pt idx="10049">
                  <c:v>-20.701999999999998</c:v>
                </c:pt>
                <c:pt idx="10050">
                  <c:v>-20.699999999999996</c:v>
                </c:pt>
                <c:pt idx="10051">
                  <c:v>-20.697999999999997</c:v>
                </c:pt>
                <c:pt idx="10052">
                  <c:v>-20.695999999999998</c:v>
                </c:pt>
                <c:pt idx="10053">
                  <c:v>-20.693999999999996</c:v>
                </c:pt>
                <c:pt idx="10054">
                  <c:v>-20.691999999999997</c:v>
                </c:pt>
                <c:pt idx="10055">
                  <c:v>-20.689999999999998</c:v>
                </c:pt>
                <c:pt idx="10056">
                  <c:v>-20.687999999999999</c:v>
                </c:pt>
                <c:pt idx="10057">
                  <c:v>-20.685999999999996</c:v>
                </c:pt>
                <c:pt idx="10058">
                  <c:v>-20.683999999999997</c:v>
                </c:pt>
                <c:pt idx="10059">
                  <c:v>-20.681999999999999</c:v>
                </c:pt>
                <c:pt idx="10060">
                  <c:v>-20.679999999999996</c:v>
                </c:pt>
                <c:pt idx="10061">
                  <c:v>-20.677999999999997</c:v>
                </c:pt>
                <c:pt idx="10062">
                  <c:v>-20.675999999999998</c:v>
                </c:pt>
                <c:pt idx="10063">
                  <c:v>-20.673999999999996</c:v>
                </c:pt>
                <c:pt idx="10064">
                  <c:v>-20.671999999999997</c:v>
                </c:pt>
                <c:pt idx="10065">
                  <c:v>-20.669999999999998</c:v>
                </c:pt>
                <c:pt idx="10066">
                  <c:v>-20.667999999999996</c:v>
                </c:pt>
                <c:pt idx="10067">
                  <c:v>-20.665999999999997</c:v>
                </c:pt>
                <c:pt idx="10068">
                  <c:v>-20.663999999999998</c:v>
                </c:pt>
                <c:pt idx="10069">
                  <c:v>-20.661999999999995</c:v>
                </c:pt>
                <c:pt idx="10070">
                  <c:v>-20.659999999999997</c:v>
                </c:pt>
                <c:pt idx="10071">
                  <c:v>-20.657999999999998</c:v>
                </c:pt>
                <c:pt idx="10072">
                  <c:v>-20.655999999999999</c:v>
                </c:pt>
                <c:pt idx="10073">
                  <c:v>-20.653999999999996</c:v>
                </c:pt>
                <c:pt idx="10074">
                  <c:v>-20.651999999999997</c:v>
                </c:pt>
                <c:pt idx="10075">
                  <c:v>-20.65</c:v>
                </c:pt>
                <c:pt idx="10076">
                  <c:v>-20.647999999999996</c:v>
                </c:pt>
                <c:pt idx="10077">
                  <c:v>-20.645999999999997</c:v>
                </c:pt>
                <c:pt idx="10078">
                  <c:v>-20.643999999999998</c:v>
                </c:pt>
                <c:pt idx="10079">
                  <c:v>-20.641999999999996</c:v>
                </c:pt>
                <c:pt idx="10080">
                  <c:v>-20.639999999999997</c:v>
                </c:pt>
                <c:pt idx="10081">
                  <c:v>-20.637999999999998</c:v>
                </c:pt>
                <c:pt idx="10082">
                  <c:v>-20.635999999999996</c:v>
                </c:pt>
                <c:pt idx="10083">
                  <c:v>-20.633999999999997</c:v>
                </c:pt>
                <c:pt idx="10084">
                  <c:v>-20.631999999999998</c:v>
                </c:pt>
                <c:pt idx="10085">
                  <c:v>-20.629999999999995</c:v>
                </c:pt>
                <c:pt idx="10086">
                  <c:v>-20.627999999999997</c:v>
                </c:pt>
                <c:pt idx="10087">
                  <c:v>-20.625999999999998</c:v>
                </c:pt>
                <c:pt idx="10088">
                  <c:v>-20.623999999999999</c:v>
                </c:pt>
                <c:pt idx="10089">
                  <c:v>-20.621999999999996</c:v>
                </c:pt>
                <c:pt idx="10090">
                  <c:v>-20.619999999999997</c:v>
                </c:pt>
                <c:pt idx="10091">
                  <c:v>-20.617999999999999</c:v>
                </c:pt>
                <c:pt idx="10092">
                  <c:v>-20.615999999999996</c:v>
                </c:pt>
                <c:pt idx="10093">
                  <c:v>-20.613999999999997</c:v>
                </c:pt>
                <c:pt idx="10094">
                  <c:v>-20.611999999999998</c:v>
                </c:pt>
                <c:pt idx="10095">
                  <c:v>-20.609999999999996</c:v>
                </c:pt>
                <c:pt idx="10096">
                  <c:v>-20.607999999999997</c:v>
                </c:pt>
                <c:pt idx="10097">
                  <c:v>-20.605999999999998</c:v>
                </c:pt>
                <c:pt idx="10098">
                  <c:v>-20.603999999999996</c:v>
                </c:pt>
                <c:pt idx="10099">
                  <c:v>-20.601999999999997</c:v>
                </c:pt>
                <c:pt idx="10100">
                  <c:v>-20.599999999999998</c:v>
                </c:pt>
                <c:pt idx="10101">
                  <c:v>-20.597999999999995</c:v>
                </c:pt>
                <c:pt idx="10102">
                  <c:v>-20.595999999999997</c:v>
                </c:pt>
                <c:pt idx="10103">
                  <c:v>-20.593999999999998</c:v>
                </c:pt>
                <c:pt idx="10104">
                  <c:v>-20.591999999999999</c:v>
                </c:pt>
                <c:pt idx="10105">
                  <c:v>-20.589999999999996</c:v>
                </c:pt>
                <c:pt idx="10106">
                  <c:v>-20.587999999999997</c:v>
                </c:pt>
                <c:pt idx="10107">
                  <c:v>-20.585999999999999</c:v>
                </c:pt>
                <c:pt idx="10108">
                  <c:v>-20.583999999999996</c:v>
                </c:pt>
                <c:pt idx="10109">
                  <c:v>-20.581999999999997</c:v>
                </c:pt>
                <c:pt idx="10110">
                  <c:v>-20.58</c:v>
                </c:pt>
                <c:pt idx="10111">
                  <c:v>-20.577999999999996</c:v>
                </c:pt>
                <c:pt idx="10112">
                  <c:v>-20.575999999999997</c:v>
                </c:pt>
                <c:pt idx="10113">
                  <c:v>-20.573999999999998</c:v>
                </c:pt>
                <c:pt idx="10114">
                  <c:v>-20.571999999999996</c:v>
                </c:pt>
                <c:pt idx="10115">
                  <c:v>-20.569999999999997</c:v>
                </c:pt>
                <c:pt idx="10116">
                  <c:v>-20.567999999999998</c:v>
                </c:pt>
                <c:pt idx="10117">
                  <c:v>-20.565999999999995</c:v>
                </c:pt>
                <c:pt idx="10118">
                  <c:v>-20.563999999999997</c:v>
                </c:pt>
                <c:pt idx="10119">
                  <c:v>-20.561999999999998</c:v>
                </c:pt>
                <c:pt idx="10120">
                  <c:v>-20.56</c:v>
                </c:pt>
                <c:pt idx="10121">
                  <c:v>-20.557999999999996</c:v>
                </c:pt>
                <c:pt idx="10122">
                  <c:v>-20.555999999999997</c:v>
                </c:pt>
                <c:pt idx="10123">
                  <c:v>-20.553999999999998</c:v>
                </c:pt>
                <c:pt idx="10124">
                  <c:v>-20.551999999999996</c:v>
                </c:pt>
                <c:pt idx="10125">
                  <c:v>-20.549999999999997</c:v>
                </c:pt>
                <c:pt idx="10126">
                  <c:v>-20.547999999999998</c:v>
                </c:pt>
                <c:pt idx="10127">
                  <c:v>-20.545999999999996</c:v>
                </c:pt>
                <c:pt idx="10128">
                  <c:v>-20.543999999999997</c:v>
                </c:pt>
                <c:pt idx="10129">
                  <c:v>-20.541999999999998</c:v>
                </c:pt>
                <c:pt idx="10130">
                  <c:v>-20.539999999999996</c:v>
                </c:pt>
                <c:pt idx="10131">
                  <c:v>-20.537999999999997</c:v>
                </c:pt>
                <c:pt idx="10132">
                  <c:v>-20.535999999999998</c:v>
                </c:pt>
                <c:pt idx="10133">
                  <c:v>-20.533999999999999</c:v>
                </c:pt>
                <c:pt idx="10134">
                  <c:v>-20.531999999999996</c:v>
                </c:pt>
                <c:pt idx="10135">
                  <c:v>-20.529999999999998</c:v>
                </c:pt>
                <c:pt idx="10136">
                  <c:v>-20.527999999999999</c:v>
                </c:pt>
                <c:pt idx="10137">
                  <c:v>-20.525999999999996</c:v>
                </c:pt>
                <c:pt idx="10138">
                  <c:v>-20.523999999999997</c:v>
                </c:pt>
                <c:pt idx="10139">
                  <c:v>-20.521999999999998</c:v>
                </c:pt>
                <c:pt idx="10140">
                  <c:v>-20.519999999999996</c:v>
                </c:pt>
                <c:pt idx="10141">
                  <c:v>-20.517999999999997</c:v>
                </c:pt>
                <c:pt idx="10142">
                  <c:v>-20.515999999999998</c:v>
                </c:pt>
                <c:pt idx="10143">
                  <c:v>-20.513999999999996</c:v>
                </c:pt>
                <c:pt idx="10144">
                  <c:v>-20.511999999999997</c:v>
                </c:pt>
                <c:pt idx="10145">
                  <c:v>-20.509999999999998</c:v>
                </c:pt>
                <c:pt idx="10146">
                  <c:v>-20.507999999999996</c:v>
                </c:pt>
                <c:pt idx="10147">
                  <c:v>-20.505999999999997</c:v>
                </c:pt>
                <c:pt idx="10148">
                  <c:v>-20.503999999999998</c:v>
                </c:pt>
                <c:pt idx="10149">
                  <c:v>-20.501999999999999</c:v>
                </c:pt>
                <c:pt idx="10150">
                  <c:v>-20.499999999999996</c:v>
                </c:pt>
                <c:pt idx="10151">
                  <c:v>-20.497999999999998</c:v>
                </c:pt>
                <c:pt idx="10152">
                  <c:v>-20.495999999999999</c:v>
                </c:pt>
                <c:pt idx="10153">
                  <c:v>-20.493999999999996</c:v>
                </c:pt>
                <c:pt idx="10154">
                  <c:v>-20.491999999999997</c:v>
                </c:pt>
                <c:pt idx="10155">
                  <c:v>-20.49</c:v>
                </c:pt>
                <c:pt idx="10156">
                  <c:v>-20.487999999999996</c:v>
                </c:pt>
                <c:pt idx="10157">
                  <c:v>-20.485999999999997</c:v>
                </c:pt>
                <c:pt idx="10158">
                  <c:v>-20.483999999999998</c:v>
                </c:pt>
                <c:pt idx="10159">
                  <c:v>-20.481999999999996</c:v>
                </c:pt>
                <c:pt idx="10160">
                  <c:v>-20.479999999999997</c:v>
                </c:pt>
                <c:pt idx="10161">
                  <c:v>-20.477999999999998</c:v>
                </c:pt>
                <c:pt idx="10162">
                  <c:v>-20.475999999999996</c:v>
                </c:pt>
                <c:pt idx="10163">
                  <c:v>-20.473999999999997</c:v>
                </c:pt>
                <c:pt idx="10164">
                  <c:v>-20.471999999999998</c:v>
                </c:pt>
                <c:pt idx="10165">
                  <c:v>-20.47</c:v>
                </c:pt>
                <c:pt idx="10166">
                  <c:v>-20.467999999999996</c:v>
                </c:pt>
                <c:pt idx="10167">
                  <c:v>-20.465999999999998</c:v>
                </c:pt>
                <c:pt idx="10168">
                  <c:v>-20.463999999999999</c:v>
                </c:pt>
                <c:pt idx="10169">
                  <c:v>-20.461999999999996</c:v>
                </c:pt>
                <c:pt idx="10170">
                  <c:v>-20.459999999999997</c:v>
                </c:pt>
                <c:pt idx="10171">
                  <c:v>-20.457999999999998</c:v>
                </c:pt>
                <c:pt idx="10172">
                  <c:v>-20.455999999999996</c:v>
                </c:pt>
                <c:pt idx="10173">
                  <c:v>-20.453999999999997</c:v>
                </c:pt>
                <c:pt idx="10174">
                  <c:v>-20.451999999999998</c:v>
                </c:pt>
                <c:pt idx="10175">
                  <c:v>-20.449999999999996</c:v>
                </c:pt>
                <c:pt idx="10176">
                  <c:v>-20.447999999999997</c:v>
                </c:pt>
                <c:pt idx="10177">
                  <c:v>-20.445999999999998</c:v>
                </c:pt>
                <c:pt idx="10178">
                  <c:v>-20.443999999999996</c:v>
                </c:pt>
                <c:pt idx="10179">
                  <c:v>-20.441999999999997</c:v>
                </c:pt>
                <c:pt idx="10180">
                  <c:v>-20.439999999999998</c:v>
                </c:pt>
                <c:pt idx="10181">
                  <c:v>-20.437999999999999</c:v>
                </c:pt>
                <c:pt idx="10182">
                  <c:v>-20.435999999999996</c:v>
                </c:pt>
                <c:pt idx="10183">
                  <c:v>-20.433999999999997</c:v>
                </c:pt>
                <c:pt idx="10184">
                  <c:v>-20.431999999999999</c:v>
                </c:pt>
                <c:pt idx="10185">
                  <c:v>-20.429999999999996</c:v>
                </c:pt>
                <c:pt idx="10186">
                  <c:v>-20.427999999999997</c:v>
                </c:pt>
                <c:pt idx="10187">
                  <c:v>-20.425999999999998</c:v>
                </c:pt>
                <c:pt idx="10188">
                  <c:v>-20.423999999999996</c:v>
                </c:pt>
                <c:pt idx="10189">
                  <c:v>-20.421999999999997</c:v>
                </c:pt>
                <c:pt idx="10190">
                  <c:v>-20.419999999999998</c:v>
                </c:pt>
                <c:pt idx="10191">
                  <c:v>-20.417999999999996</c:v>
                </c:pt>
                <c:pt idx="10192">
                  <c:v>-20.415999999999997</c:v>
                </c:pt>
                <c:pt idx="10193">
                  <c:v>-20.413999999999998</c:v>
                </c:pt>
                <c:pt idx="10194">
                  <c:v>-20.411999999999995</c:v>
                </c:pt>
                <c:pt idx="10195">
                  <c:v>-20.409999999999997</c:v>
                </c:pt>
                <c:pt idx="10196">
                  <c:v>-20.407999999999998</c:v>
                </c:pt>
                <c:pt idx="10197">
                  <c:v>-20.405999999999999</c:v>
                </c:pt>
                <c:pt idx="10198">
                  <c:v>-20.403999999999996</c:v>
                </c:pt>
                <c:pt idx="10199">
                  <c:v>-20.401999999999997</c:v>
                </c:pt>
                <c:pt idx="10200">
                  <c:v>-20.399999999999999</c:v>
                </c:pt>
                <c:pt idx="10201">
                  <c:v>-20.397999999999996</c:v>
                </c:pt>
                <c:pt idx="10202">
                  <c:v>-20.395999999999997</c:v>
                </c:pt>
                <c:pt idx="10203">
                  <c:v>-20.393999999999998</c:v>
                </c:pt>
                <c:pt idx="10204">
                  <c:v>-20.391999999999996</c:v>
                </c:pt>
                <c:pt idx="10205">
                  <c:v>-20.389999999999997</c:v>
                </c:pt>
                <c:pt idx="10206">
                  <c:v>-20.387999999999998</c:v>
                </c:pt>
                <c:pt idx="10207">
                  <c:v>-20.385999999999996</c:v>
                </c:pt>
                <c:pt idx="10208">
                  <c:v>-20.383999999999997</c:v>
                </c:pt>
                <c:pt idx="10209">
                  <c:v>-20.381999999999998</c:v>
                </c:pt>
                <c:pt idx="10210">
                  <c:v>-20.379999999999995</c:v>
                </c:pt>
                <c:pt idx="10211">
                  <c:v>-20.377999999999997</c:v>
                </c:pt>
                <c:pt idx="10212">
                  <c:v>-20.375999999999998</c:v>
                </c:pt>
                <c:pt idx="10213">
                  <c:v>-20.373999999999999</c:v>
                </c:pt>
                <c:pt idx="10214">
                  <c:v>-20.371999999999996</c:v>
                </c:pt>
                <c:pt idx="10215">
                  <c:v>-20.369999999999997</c:v>
                </c:pt>
                <c:pt idx="10216">
                  <c:v>-20.367999999999999</c:v>
                </c:pt>
                <c:pt idx="10217">
                  <c:v>-20.365999999999996</c:v>
                </c:pt>
                <c:pt idx="10218">
                  <c:v>-20.363999999999997</c:v>
                </c:pt>
                <c:pt idx="10219">
                  <c:v>-20.361999999999998</c:v>
                </c:pt>
                <c:pt idx="10220">
                  <c:v>-20.359999999999996</c:v>
                </c:pt>
                <c:pt idx="10221">
                  <c:v>-20.357999999999997</c:v>
                </c:pt>
                <c:pt idx="10222">
                  <c:v>-20.355999999999998</c:v>
                </c:pt>
                <c:pt idx="10223">
                  <c:v>-20.353999999999996</c:v>
                </c:pt>
                <c:pt idx="10224">
                  <c:v>-20.351999999999997</c:v>
                </c:pt>
                <c:pt idx="10225">
                  <c:v>-20.349999999999998</c:v>
                </c:pt>
                <c:pt idx="10226">
                  <c:v>-20.347999999999995</c:v>
                </c:pt>
                <c:pt idx="10227">
                  <c:v>-20.345999999999997</c:v>
                </c:pt>
                <c:pt idx="10228">
                  <c:v>-20.343999999999998</c:v>
                </c:pt>
                <c:pt idx="10229">
                  <c:v>-20.341999999999999</c:v>
                </c:pt>
                <c:pt idx="10230">
                  <c:v>-20.339999999999996</c:v>
                </c:pt>
                <c:pt idx="10231">
                  <c:v>-20.337999999999997</c:v>
                </c:pt>
                <c:pt idx="10232">
                  <c:v>-20.335999999999999</c:v>
                </c:pt>
                <c:pt idx="10233">
                  <c:v>-20.333999999999996</c:v>
                </c:pt>
                <c:pt idx="10234">
                  <c:v>-20.331999999999997</c:v>
                </c:pt>
                <c:pt idx="10235">
                  <c:v>-20.329999999999998</c:v>
                </c:pt>
                <c:pt idx="10236">
                  <c:v>-20.327999999999996</c:v>
                </c:pt>
                <c:pt idx="10237">
                  <c:v>-20.325999999999997</c:v>
                </c:pt>
                <c:pt idx="10238">
                  <c:v>-20.323999999999998</c:v>
                </c:pt>
                <c:pt idx="10239">
                  <c:v>-20.321999999999996</c:v>
                </c:pt>
                <c:pt idx="10240">
                  <c:v>-20.319999999999997</c:v>
                </c:pt>
                <c:pt idx="10241">
                  <c:v>-20.317999999999998</c:v>
                </c:pt>
                <c:pt idx="10242">
                  <c:v>-20.315999999999995</c:v>
                </c:pt>
                <c:pt idx="10243">
                  <c:v>-20.313999999999997</c:v>
                </c:pt>
                <c:pt idx="10244">
                  <c:v>-20.311999999999998</c:v>
                </c:pt>
                <c:pt idx="10245">
                  <c:v>-20.309999999999999</c:v>
                </c:pt>
                <c:pt idx="10246">
                  <c:v>-20.307999999999996</c:v>
                </c:pt>
                <c:pt idx="10247">
                  <c:v>-20.305999999999997</c:v>
                </c:pt>
                <c:pt idx="10248">
                  <c:v>-20.303999999999998</c:v>
                </c:pt>
                <c:pt idx="10249">
                  <c:v>-20.301999999999996</c:v>
                </c:pt>
                <c:pt idx="10250">
                  <c:v>-20.299999999999997</c:v>
                </c:pt>
                <c:pt idx="10251">
                  <c:v>-20.297999999999998</c:v>
                </c:pt>
                <c:pt idx="10252">
                  <c:v>-20.295999999999996</c:v>
                </c:pt>
                <c:pt idx="10253">
                  <c:v>-20.293999999999997</c:v>
                </c:pt>
                <c:pt idx="10254">
                  <c:v>-20.291999999999998</c:v>
                </c:pt>
                <c:pt idx="10255">
                  <c:v>-20.289999999999996</c:v>
                </c:pt>
                <c:pt idx="10256">
                  <c:v>-20.287999999999997</c:v>
                </c:pt>
                <c:pt idx="10257">
                  <c:v>-20.285999999999998</c:v>
                </c:pt>
                <c:pt idx="10258">
                  <c:v>-20.283999999999999</c:v>
                </c:pt>
                <c:pt idx="10259">
                  <c:v>-20.281999999999996</c:v>
                </c:pt>
                <c:pt idx="10260">
                  <c:v>-20.279999999999998</c:v>
                </c:pt>
                <c:pt idx="10261">
                  <c:v>-20.277999999999999</c:v>
                </c:pt>
                <c:pt idx="10262">
                  <c:v>-20.275999999999996</c:v>
                </c:pt>
                <c:pt idx="10263">
                  <c:v>-20.273999999999997</c:v>
                </c:pt>
                <c:pt idx="10264">
                  <c:v>-20.271999999999998</c:v>
                </c:pt>
                <c:pt idx="10265">
                  <c:v>-20.269999999999996</c:v>
                </c:pt>
                <c:pt idx="10266">
                  <c:v>-20.267999999999997</c:v>
                </c:pt>
                <c:pt idx="10267">
                  <c:v>-20.265999999999998</c:v>
                </c:pt>
                <c:pt idx="10268">
                  <c:v>-20.263999999999996</c:v>
                </c:pt>
                <c:pt idx="10269">
                  <c:v>-20.261999999999997</c:v>
                </c:pt>
                <c:pt idx="10270">
                  <c:v>-20.259999999999998</c:v>
                </c:pt>
                <c:pt idx="10271">
                  <c:v>-20.257999999999996</c:v>
                </c:pt>
                <c:pt idx="10272">
                  <c:v>-20.255999999999997</c:v>
                </c:pt>
                <c:pt idx="10273">
                  <c:v>-20.253999999999998</c:v>
                </c:pt>
                <c:pt idx="10274">
                  <c:v>-20.251999999999999</c:v>
                </c:pt>
                <c:pt idx="10275">
                  <c:v>-20.249999999999996</c:v>
                </c:pt>
                <c:pt idx="10276">
                  <c:v>-20.247999999999998</c:v>
                </c:pt>
                <c:pt idx="10277">
                  <c:v>-20.245999999999999</c:v>
                </c:pt>
                <c:pt idx="10278">
                  <c:v>-20.243999999999996</c:v>
                </c:pt>
                <c:pt idx="10279">
                  <c:v>-20.241999999999997</c:v>
                </c:pt>
                <c:pt idx="10280">
                  <c:v>-20.239999999999998</c:v>
                </c:pt>
                <c:pt idx="10281">
                  <c:v>-20.237999999999996</c:v>
                </c:pt>
                <c:pt idx="10282">
                  <c:v>-20.235999999999997</c:v>
                </c:pt>
                <c:pt idx="10283">
                  <c:v>-20.233999999999998</c:v>
                </c:pt>
                <c:pt idx="10284">
                  <c:v>-20.231999999999996</c:v>
                </c:pt>
                <c:pt idx="10285">
                  <c:v>-20.229999999999997</c:v>
                </c:pt>
                <c:pt idx="10286">
                  <c:v>-20.227999999999998</c:v>
                </c:pt>
                <c:pt idx="10287">
                  <c:v>-20.225999999999996</c:v>
                </c:pt>
                <c:pt idx="10288">
                  <c:v>-20.223999999999997</c:v>
                </c:pt>
                <c:pt idx="10289">
                  <c:v>-20.221999999999998</c:v>
                </c:pt>
                <c:pt idx="10290">
                  <c:v>-20.22</c:v>
                </c:pt>
                <c:pt idx="10291">
                  <c:v>-20.217999999999996</c:v>
                </c:pt>
                <c:pt idx="10292">
                  <c:v>-20.215999999999998</c:v>
                </c:pt>
                <c:pt idx="10293">
                  <c:v>-20.213999999999999</c:v>
                </c:pt>
                <c:pt idx="10294">
                  <c:v>-20.211999999999996</c:v>
                </c:pt>
                <c:pt idx="10295">
                  <c:v>-20.209999999999997</c:v>
                </c:pt>
                <c:pt idx="10296">
                  <c:v>-20.207999999999998</c:v>
                </c:pt>
                <c:pt idx="10297">
                  <c:v>-20.205999999999996</c:v>
                </c:pt>
                <c:pt idx="10298">
                  <c:v>-20.203999999999997</c:v>
                </c:pt>
                <c:pt idx="10299">
                  <c:v>-20.201999999999998</c:v>
                </c:pt>
                <c:pt idx="10300">
                  <c:v>-20.199999999999996</c:v>
                </c:pt>
                <c:pt idx="10301">
                  <c:v>-20.197999999999997</c:v>
                </c:pt>
                <c:pt idx="10302">
                  <c:v>-20.195999999999998</c:v>
                </c:pt>
                <c:pt idx="10303">
                  <c:v>-20.193999999999996</c:v>
                </c:pt>
                <c:pt idx="10304">
                  <c:v>-20.191999999999997</c:v>
                </c:pt>
                <c:pt idx="10305">
                  <c:v>-20.189999999999998</c:v>
                </c:pt>
                <c:pt idx="10306">
                  <c:v>-20.187999999999999</c:v>
                </c:pt>
                <c:pt idx="10307">
                  <c:v>-20.185999999999996</c:v>
                </c:pt>
                <c:pt idx="10308">
                  <c:v>-20.183999999999997</c:v>
                </c:pt>
                <c:pt idx="10309">
                  <c:v>-20.181999999999999</c:v>
                </c:pt>
                <c:pt idx="10310">
                  <c:v>-20.179999999999996</c:v>
                </c:pt>
                <c:pt idx="10311">
                  <c:v>-20.177999999999997</c:v>
                </c:pt>
                <c:pt idx="10312">
                  <c:v>-20.175999999999998</c:v>
                </c:pt>
                <c:pt idx="10313">
                  <c:v>-20.173999999999996</c:v>
                </c:pt>
                <c:pt idx="10314">
                  <c:v>-20.171999999999997</c:v>
                </c:pt>
                <c:pt idx="10315">
                  <c:v>-20.169999999999998</c:v>
                </c:pt>
                <c:pt idx="10316">
                  <c:v>-20.167999999999996</c:v>
                </c:pt>
                <c:pt idx="10317">
                  <c:v>-20.165999999999997</c:v>
                </c:pt>
                <c:pt idx="10318">
                  <c:v>-20.163999999999998</c:v>
                </c:pt>
                <c:pt idx="10319">
                  <c:v>-20.161999999999995</c:v>
                </c:pt>
                <c:pt idx="10320">
                  <c:v>-20.159999999999997</c:v>
                </c:pt>
                <c:pt idx="10321">
                  <c:v>-20.157999999999998</c:v>
                </c:pt>
                <c:pt idx="10322">
                  <c:v>-20.155999999999999</c:v>
                </c:pt>
                <c:pt idx="10323">
                  <c:v>-20.153999999999996</c:v>
                </c:pt>
                <c:pt idx="10324">
                  <c:v>-20.151999999999997</c:v>
                </c:pt>
                <c:pt idx="10325">
                  <c:v>-20.149999999999999</c:v>
                </c:pt>
                <c:pt idx="10326">
                  <c:v>-20.147999999999996</c:v>
                </c:pt>
                <c:pt idx="10327">
                  <c:v>-20.145999999999997</c:v>
                </c:pt>
                <c:pt idx="10328">
                  <c:v>-20.143999999999998</c:v>
                </c:pt>
                <c:pt idx="10329">
                  <c:v>-20.141999999999996</c:v>
                </c:pt>
                <c:pt idx="10330">
                  <c:v>-20.139999999999997</c:v>
                </c:pt>
                <c:pt idx="10331">
                  <c:v>-20.137999999999998</c:v>
                </c:pt>
                <c:pt idx="10332">
                  <c:v>-20.135999999999996</c:v>
                </c:pt>
                <c:pt idx="10333">
                  <c:v>-20.133999999999997</c:v>
                </c:pt>
                <c:pt idx="10334">
                  <c:v>-20.131999999999998</c:v>
                </c:pt>
                <c:pt idx="10335">
                  <c:v>-20.129999999999995</c:v>
                </c:pt>
                <c:pt idx="10336">
                  <c:v>-20.127999999999997</c:v>
                </c:pt>
                <c:pt idx="10337">
                  <c:v>-20.125999999999998</c:v>
                </c:pt>
                <c:pt idx="10338">
                  <c:v>-20.123999999999999</c:v>
                </c:pt>
                <c:pt idx="10339">
                  <c:v>-20.121999999999996</c:v>
                </c:pt>
                <c:pt idx="10340">
                  <c:v>-20.119999999999997</c:v>
                </c:pt>
                <c:pt idx="10341">
                  <c:v>-20.117999999999999</c:v>
                </c:pt>
                <c:pt idx="10342">
                  <c:v>-20.115999999999996</c:v>
                </c:pt>
                <c:pt idx="10343">
                  <c:v>-20.113999999999997</c:v>
                </c:pt>
                <c:pt idx="10344">
                  <c:v>-20.111999999999998</c:v>
                </c:pt>
                <c:pt idx="10345">
                  <c:v>-20.109999999999996</c:v>
                </c:pt>
                <c:pt idx="10346">
                  <c:v>-20.107999999999997</c:v>
                </c:pt>
                <c:pt idx="10347">
                  <c:v>-20.105999999999998</c:v>
                </c:pt>
                <c:pt idx="10348">
                  <c:v>-20.103999999999996</c:v>
                </c:pt>
                <c:pt idx="10349">
                  <c:v>-20.101999999999997</c:v>
                </c:pt>
                <c:pt idx="10350">
                  <c:v>-20.099999999999998</c:v>
                </c:pt>
                <c:pt idx="10351">
                  <c:v>-20.097999999999995</c:v>
                </c:pt>
                <c:pt idx="10352">
                  <c:v>-20.095999999999997</c:v>
                </c:pt>
                <c:pt idx="10353">
                  <c:v>-20.093999999999998</c:v>
                </c:pt>
                <c:pt idx="10354">
                  <c:v>-20.091999999999999</c:v>
                </c:pt>
                <c:pt idx="10355">
                  <c:v>-20.089999999999996</c:v>
                </c:pt>
                <c:pt idx="10356">
                  <c:v>-20.087999999999997</c:v>
                </c:pt>
                <c:pt idx="10357">
                  <c:v>-20.085999999999999</c:v>
                </c:pt>
                <c:pt idx="10358">
                  <c:v>-20.083999999999996</c:v>
                </c:pt>
                <c:pt idx="10359">
                  <c:v>-20.081999999999997</c:v>
                </c:pt>
                <c:pt idx="10360">
                  <c:v>-20.079999999999998</c:v>
                </c:pt>
                <c:pt idx="10361">
                  <c:v>-20.077999999999996</c:v>
                </c:pt>
                <c:pt idx="10362">
                  <c:v>-20.075999999999997</c:v>
                </c:pt>
                <c:pt idx="10363">
                  <c:v>-20.073999999999998</c:v>
                </c:pt>
                <c:pt idx="10364">
                  <c:v>-20.071999999999996</c:v>
                </c:pt>
                <c:pt idx="10365">
                  <c:v>-20.069999999999997</c:v>
                </c:pt>
                <c:pt idx="10366">
                  <c:v>-20.067999999999998</c:v>
                </c:pt>
                <c:pt idx="10367">
                  <c:v>-20.065999999999995</c:v>
                </c:pt>
                <c:pt idx="10368">
                  <c:v>-20.063999999999997</c:v>
                </c:pt>
                <c:pt idx="10369">
                  <c:v>-20.061999999999998</c:v>
                </c:pt>
                <c:pt idx="10370">
                  <c:v>-20.059999999999999</c:v>
                </c:pt>
                <c:pt idx="10371">
                  <c:v>-20.057999999999996</c:v>
                </c:pt>
                <c:pt idx="10372">
                  <c:v>-20.055999999999997</c:v>
                </c:pt>
                <c:pt idx="10373">
                  <c:v>-20.053999999999998</c:v>
                </c:pt>
                <c:pt idx="10374">
                  <c:v>-20.051999999999996</c:v>
                </c:pt>
                <c:pt idx="10375">
                  <c:v>-20.049999999999997</c:v>
                </c:pt>
                <c:pt idx="10376">
                  <c:v>-20.047999999999998</c:v>
                </c:pt>
                <c:pt idx="10377">
                  <c:v>-20.045999999999996</c:v>
                </c:pt>
                <c:pt idx="10378">
                  <c:v>-20.043999999999997</c:v>
                </c:pt>
                <c:pt idx="10379">
                  <c:v>-20.041999999999998</c:v>
                </c:pt>
                <c:pt idx="10380">
                  <c:v>-20.039999999999996</c:v>
                </c:pt>
                <c:pt idx="10381">
                  <c:v>-20.037999999999997</c:v>
                </c:pt>
                <c:pt idx="10382">
                  <c:v>-20.035999999999998</c:v>
                </c:pt>
                <c:pt idx="10383">
                  <c:v>-20.033999999999999</c:v>
                </c:pt>
                <c:pt idx="10384">
                  <c:v>-20.031999999999996</c:v>
                </c:pt>
                <c:pt idx="10385">
                  <c:v>-20.029999999999998</c:v>
                </c:pt>
                <c:pt idx="10386">
                  <c:v>-20.027999999999999</c:v>
                </c:pt>
                <c:pt idx="10387">
                  <c:v>-20.025999999999996</c:v>
                </c:pt>
                <c:pt idx="10388">
                  <c:v>-20.023999999999997</c:v>
                </c:pt>
                <c:pt idx="10389">
                  <c:v>-20.021999999999998</c:v>
                </c:pt>
                <c:pt idx="10390">
                  <c:v>-20.019999999999996</c:v>
                </c:pt>
                <c:pt idx="10391">
                  <c:v>-20.017999999999997</c:v>
                </c:pt>
                <c:pt idx="10392">
                  <c:v>-20.015999999999998</c:v>
                </c:pt>
                <c:pt idx="10393">
                  <c:v>-20.013999999999996</c:v>
                </c:pt>
                <c:pt idx="10394">
                  <c:v>-20.011999999999997</c:v>
                </c:pt>
                <c:pt idx="10395">
                  <c:v>-20.009999999999998</c:v>
                </c:pt>
                <c:pt idx="10396">
                  <c:v>-20.007999999999996</c:v>
                </c:pt>
                <c:pt idx="10397">
                  <c:v>-20.005999999999997</c:v>
                </c:pt>
                <c:pt idx="10398">
                  <c:v>-20.003999999999998</c:v>
                </c:pt>
                <c:pt idx="10399">
                  <c:v>-20.001999999999999</c:v>
                </c:pt>
                <c:pt idx="10400">
                  <c:v>-19.999999999999996</c:v>
                </c:pt>
                <c:pt idx="10401">
                  <c:v>-19.997999999999998</c:v>
                </c:pt>
                <c:pt idx="10402">
                  <c:v>-19.995999999999999</c:v>
                </c:pt>
                <c:pt idx="10403">
                  <c:v>-19.993999999999996</c:v>
                </c:pt>
                <c:pt idx="10404">
                  <c:v>-19.991999999999997</c:v>
                </c:pt>
                <c:pt idx="10405">
                  <c:v>-19.989999999999998</c:v>
                </c:pt>
                <c:pt idx="10406">
                  <c:v>-19.987999999999996</c:v>
                </c:pt>
                <c:pt idx="10407">
                  <c:v>-19.985999999999997</c:v>
                </c:pt>
                <c:pt idx="10408">
                  <c:v>-19.983999999999998</c:v>
                </c:pt>
                <c:pt idx="10409">
                  <c:v>-19.981999999999996</c:v>
                </c:pt>
                <c:pt idx="10410">
                  <c:v>-19.979999999999997</c:v>
                </c:pt>
                <c:pt idx="10411">
                  <c:v>-19.977999999999998</c:v>
                </c:pt>
                <c:pt idx="10412">
                  <c:v>-19.975999999999996</c:v>
                </c:pt>
                <c:pt idx="10413">
                  <c:v>-19.973999999999997</c:v>
                </c:pt>
                <c:pt idx="10414">
                  <c:v>-19.971999999999998</c:v>
                </c:pt>
                <c:pt idx="10415">
                  <c:v>-19.97</c:v>
                </c:pt>
                <c:pt idx="10416">
                  <c:v>-19.967999999999996</c:v>
                </c:pt>
                <c:pt idx="10417">
                  <c:v>-19.965999999999998</c:v>
                </c:pt>
                <c:pt idx="10418">
                  <c:v>-19.963999999999999</c:v>
                </c:pt>
                <c:pt idx="10419">
                  <c:v>-19.961999999999996</c:v>
                </c:pt>
                <c:pt idx="10420">
                  <c:v>-19.959999999999997</c:v>
                </c:pt>
                <c:pt idx="10421">
                  <c:v>-19.957999999999998</c:v>
                </c:pt>
                <c:pt idx="10422">
                  <c:v>-19.955999999999996</c:v>
                </c:pt>
                <c:pt idx="10423">
                  <c:v>-19.953999999999997</c:v>
                </c:pt>
                <c:pt idx="10424">
                  <c:v>-19.951999999999998</c:v>
                </c:pt>
                <c:pt idx="10425">
                  <c:v>-19.949999999999996</c:v>
                </c:pt>
                <c:pt idx="10426">
                  <c:v>-19.947999999999997</c:v>
                </c:pt>
                <c:pt idx="10427">
                  <c:v>-19.945999999999998</c:v>
                </c:pt>
                <c:pt idx="10428">
                  <c:v>-19.943999999999996</c:v>
                </c:pt>
                <c:pt idx="10429">
                  <c:v>-19.941999999999997</c:v>
                </c:pt>
                <c:pt idx="10430">
                  <c:v>-19.939999999999998</c:v>
                </c:pt>
                <c:pt idx="10431">
                  <c:v>-19.937999999999999</c:v>
                </c:pt>
                <c:pt idx="10432">
                  <c:v>-19.935999999999996</c:v>
                </c:pt>
                <c:pt idx="10433">
                  <c:v>-19.933999999999997</c:v>
                </c:pt>
                <c:pt idx="10434">
                  <c:v>-19.931999999999999</c:v>
                </c:pt>
                <c:pt idx="10435">
                  <c:v>-19.929999999999996</c:v>
                </c:pt>
                <c:pt idx="10436">
                  <c:v>-19.927999999999997</c:v>
                </c:pt>
                <c:pt idx="10437">
                  <c:v>-19.925999999999998</c:v>
                </c:pt>
                <c:pt idx="10438">
                  <c:v>-19.923999999999996</c:v>
                </c:pt>
                <c:pt idx="10439">
                  <c:v>-19.921999999999997</c:v>
                </c:pt>
                <c:pt idx="10440">
                  <c:v>-19.919999999999998</c:v>
                </c:pt>
                <c:pt idx="10441">
                  <c:v>-19.917999999999996</c:v>
                </c:pt>
                <c:pt idx="10442">
                  <c:v>-19.915999999999997</c:v>
                </c:pt>
                <c:pt idx="10443">
                  <c:v>-19.913999999999998</c:v>
                </c:pt>
                <c:pt idx="10444">
                  <c:v>-19.911999999999995</c:v>
                </c:pt>
                <c:pt idx="10445">
                  <c:v>-19.909999999999997</c:v>
                </c:pt>
                <c:pt idx="10446">
                  <c:v>-19.907999999999998</c:v>
                </c:pt>
                <c:pt idx="10447">
                  <c:v>-19.905999999999999</c:v>
                </c:pt>
                <c:pt idx="10448">
                  <c:v>-19.903999999999996</c:v>
                </c:pt>
                <c:pt idx="10449">
                  <c:v>-19.901999999999997</c:v>
                </c:pt>
                <c:pt idx="10450">
                  <c:v>-19.899999999999999</c:v>
                </c:pt>
                <c:pt idx="10451">
                  <c:v>-19.897999999999996</c:v>
                </c:pt>
                <c:pt idx="10452">
                  <c:v>-19.895999999999997</c:v>
                </c:pt>
                <c:pt idx="10453">
                  <c:v>-19.893999999999998</c:v>
                </c:pt>
                <c:pt idx="10454">
                  <c:v>-19.891999999999996</c:v>
                </c:pt>
                <c:pt idx="10455">
                  <c:v>-19.889999999999997</c:v>
                </c:pt>
                <c:pt idx="10456">
                  <c:v>-19.887999999999998</c:v>
                </c:pt>
                <c:pt idx="10457">
                  <c:v>-19.885999999999996</c:v>
                </c:pt>
                <c:pt idx="10458">
                  <c:v>-19.883999999999997</c:v>
                </c:pt>
                <c:pt idx="10459">
                  <c:v>-19.881999999999998</c:v>
                </c:pt>
                <c:pt idx="10460">
                  <c:v>-19.879999999999995</c:v>
                </c:pt>
                <c:pt idx="10461">
                  <c:v>-19.877999999999997</c:v>
                </c:pt>
                <c:pt idx="10462">
                  <c:v>-19.875999999999998</c:v>
                </c:pt>
                <c:pt idx="10463">
                  <c:v>-19.873999999999999</c:v>
                </c:pt>
                <c:pt idx="10464">
                  <c:v>-19.871999999999996</c:v>
                </c:pt>
                <c:pt idx="10465">
                  <c:v>-19.869999999999997</c:v>
                </c:pt>
                <c:pt idx="10466">
                  <c:v>-19.867999999999999</c:v>
                </c:pt>
                <c:pt idx="10467">
                  <c:v>-19.865999999999996</c:v>
                </c:pt>
                <c:pt idx="10468">
                  <c:v>-19.863999999999997</c:v>
                </c:pt>
                <c:pt idx="10469">
                  <c:v>-19.861999999999998</c:v>
                </c:pt>
                <c:pt idx="10470">
                  <c:v>-19.859999999999996</c:v>
                </c:pt>
                <c:pt idx="10471">
                  <c:v>-19.857999999999997</c:v>
                </c:pt>
                <c:pt idx="10472">
                  <c:v>-19.855999999999998</c:v>
                </c:pt>
                <c:pt idx="10473">
                  <c:v>-19.853999999999996</c:v>
                </c:pt>
                <c:pt idx="10474">
                  <c:v>-19.851999999999997</c:v>
                </c:pt>
                <c:pt idx="10475">
                  <c:v>-19.849999999999998</c:v>
                </c:pt>
                <c:pt idx="10476">
                  <c:v>-19.847999999999995</c:v>
                </c:pt>
                <c:pt idx="10477">
                  <c:v>-19.845999999999997</c:v>
                </c:pt>
                <c:pt idx="10478">
                  <c:v>-19.843999999999998</c:v>
                </c:pt>
                <c:pt idx="10479">
                  <c:v>-19.841999999999999</c:v>
                </c:pt>
                <c:pt idx="10480">
                  <c:v>-19.839999999999996</c:v>
                </c:pt>
                <c:pt idx="10481">
                  <c:v>-19.837999999999997</c:v>
                </c:pt>
                <c:pt idx="10482">
                  <c:v>-19.835999999999999</c:v>
                </c:pt>
                <c:pt idx="10483">
                  <c:v>-19.833999999999996</c:v>
                </c:pt>
                <c:pt idx="10484">
                  <c:v>-19.831999999999997</c:v>
                </c:pt>
                <c:pt idx="10485">
                  <c:v>-19.829999999999998</c:v>
                </c:pt>
                <c:pt idx="10486">
                  <c:v>-19.827999999999996</c:v>
                </c:pt>
                <c:pt idx="10487">
                  <c:v>-19.825999999999997</c:v>
                </c:pt>
                <c:pt idx="10488">
                  <c:v>-19.823999999999998</c:v>
                </c:pt>
                <c:pt idx="10489">
                  <c:v>-19.821999999999996</c:v>
                </c:pt>
                <c:pt idx="10490">
                  <c:v>-19.819999999999997</c:v>
                </c:pt>
                <c:pt idx="10491">
                  <c:v>-19.817999999999998</c:v>
                </c:pt>
                <c:pt idx="10492">
                  <c:v>-19.815999999999995</c:v>
                </c:pt>
                <c:pt idx="10493">
                  <c:v>-19.813999999999997</c:v>
                </c:pt>
                <c:pt idx="10494">
                  <c:v>-19.811999999999998</c:v>
                </c:pt>
                <c:pt idx="10495">
                  <c:v>-19.809999999999999</c:v>
                </c:pt>
                <c:pt idx="10496">
                  <c:v>-19.807999999999996</c:v>
                </c:pt>
                <c:pt idx="10497">
                  <c:v>-19.805999999999997</c:v>
                </c:pt>
                <c:pt idx="10498">
                  <c:v>-19.803999999999998</c:v>
                </c:pt>
                <c:pt idx="10499">
                  <c:v>-19.801999999999996</c:v>
                </c:pt>
                <c:pt idx="10500">
                  <c:v>-19.799999999999997</c:v>
                </c:pt>
                <c:pt idx="10501">
                  <c:v>-19.797999999999998</c:v>
                </c:pt>
                <c:pt idx="10502">
                  <c:v>-19.795999999999996</c:v>
                </c:pt>
                <c:pt idx="10503">
                  <c:v>-19.793999999999997</c:v>
                </c:pt>
                <c:pt idx="10504">
                  <c:v>-19.791999999999998</c:v>
                </c:pt>
                <c:pt idx="10505">
                  <c:v>-19.789999999999996</c:v>
                </c:pt>
                <c:pt idx="10506">
                  <c:v>-19.787999999999997</c:v>
                </c:pt>
                <c:pt idx="10507">
                  <c:v>-19.785999999999998</c:v>
                </c:pt>
                <c:pt idx="10508">
                  <c:v>-19.783999999999999</c:v>
                </c:pt>
                <c:pt idx="10509">
                  <c:v>-19.781999999999996</c:v>
                </c:pt>
                <c:pt idx="10510">
                  <c:v>-19.779999999999998</c:v>
                </c:pt>
                <c:pt idx="10511">
                  <c:v>-19.777999999999999</c:v>
                </c:pt>
                <c:pt idx="10512">
                  <c:v>-19.775999999999996</c:v>
                </c:pt>
                <c:pt idx="10513">
                  <c:v>-19.773999999999997</c:v>
                </c:pt>
                <c:pt idx="10514">
                  <c:v>-19.771999999999998</c:v>
                </c:pt>
                <c:pt idx="10515">
                  <c:v>-19.769999999999996</c:v>
                </c:pt>
                <c:pt idx="10516">
                  <c:v>-19.767999999999997</c:v>
                </c:pt>
                <c:pt idx="10517">
                  <c:v>-19.765999999999998</c:v>
                </c:pt>
                <c:pt idx="10518">
                  <c:v>-19.763999999999996</c:v>
                </c:pt>
                <c:pt idx="10519">
                  <c:v>-19.761999999999997</c:v>
                </c:pt>
                <c:pt idx="10520">
                  <c:v>-19.759999999999998</c:v>
                </c:pt>
                <c:pt idx="10521">
                  <c:v>-19.757999999999996</c:v>
                </c:pt>
                <c:pt idx="10522">
                  <c:v>-19.755999999999997</c:v>
                </c:pt>
                <c:pt idx="10523">
                  <c:v>-19.753999999999998</c:v>
                </c:pt>
                <c:pt idx="10524">
                  <c:v>-19.751999999999999</c:v>
                </c:pt>
                <c:pt idx="10525">
                  <c:v>-19.749999999999996</c:v>
                </c:pt>
                <c:pt idx="10526">
                  <c:v>-19.747999999999998</c:v>
                </c:pt>
                <c:pt idx="10527">
                  <c:v>-19.745999999999999</c:v>
                </c:pt>
                <c:pt idx="10528">
                  <c:v>-19.743999999999996</c:v>
                </c:pt>
                <c:pt idx="10529">
                  <c:v>-19.741999999999997</c:v>
                </c:pt>
                <c:pt idx="10530">
                  <c:v>-19.739999999999998</c:v>
                </c:pt>
                <c:pt idx="10531">
                  <c:v>-19.737999999999996</c:v>
                </c:pt>
                <c:pt idx="10532">
                  <c:v>-19.735999999999997</c:v>
                </c:pt>
                <c:pt idx="10533">
                  <c:v>-19.733999999999998</c:v>
                </c:pt>
                <c:pt idx="10534">
                  <c:v>-19.731999999999996</c:v>
                </c:pt>
                <c:pt idx="10535">
                  <c:v>-19.729999999999997</c:v>
                </c:pt>
                <c:pt idx="10536">
                  <c:v>-19.727999999999998</c:v>
                </c:pt>
                <c:pt idx="10537">
                  <c:v>-19.725999999999996</c:v>
                </c:pt>
                <c:pt idx="10538">
                  <c:v>-19.723999999999997</c:v>
                </c:pt>
                <c:pt idx="10539">
                  <c:v>-19.721999999999998</c:v>
                </c:pt>
                <c:pt idx="10540">
                  <c:v>-19.72</c:v>
                </c:pt>
                <c:pt idx="10541">
                  <c:v>-19.717999999999996</c:v>
                </c:pt>
                <c:pt idx="10542">
                  <c:v>-19.715999999999998</c:v>
                </c:pt>
                <c:pt idx="10543">
                  <c:v>-19.713999999999999</c:v>
                </c:pt>
                <c:pt idx="10544">
                  <c:v>-19.711999999999996</c:v>
                </c:pt>
                <c:pt idx="10545">
                  <c:v>-19.709999999999997</c:v>
                </c:pt>
                <c:pt idx="10546">
                  <c:v>-19.707999999999998</c:v>
                </c:pt>
                <c:pt idx="10547">
                  <c:v>-19.705999999999996</c:v>
                </c:pt>
                <c:pt idx="10548">
                  <c:v>-19.703999999999997</c:v>
                </c:pt>
                <c:pt idx="10549">
                  <c:v>-19.701999999999998</c:v>
                </c:pt>
                <c:pt idx="10550">
                  <c:v>-19.699999999999996</c:v>
                </c:pt>
                <c:pt idx="10551">
                  <c:v>-19.697999999999997</c:v>
                </c:pt>
                <c:pt idx="10552">
                  <c:v>-19.695999999999998</c:v>
                </c:pt>
                <c:pt idx="10553">
                  <c:v>-19.693999999999996</c:v>
                </c:pt>
                <c:pt idx="10554">
                  <c:v>-19.691999999999997</c:v>
                </c:pt>
                <c:pt idx="10555">
                  <c:v>-19.689999999999998</c:v>
                </c:pt>
                <c:pt idx="10556">
                  <c:v>-19.687999999999999</c:v>
                </c:pt>
                <c:pt idx="10557">
                  <c:v>-19.685999999999996</c:v>
                </c:pt>
                <c:pt idx="10558">
                  <c:v>-19.683999999999997</c:v>
                </c:pt>
                <c:pt idx="10559">
                  <c:v>-19.681999999999999</c:v>
                </c:pt>
                <c:pt idx="10560">
                  <c:v>-19.679999999999996</c:v>
                </c:pt>
                <c:pt idx="10561">
                  <c:v>-19.677999999999997</c:v>
                </c:pt>
                <c:pt idx="10562">
                  <c:v>-19.675999999999998</c:v>
                </c:pt>
                <c:pt idx="10563">
                  <c:v>-19.673999999999996</c:v>
                </c:pt>
                <c:pt idx="10564">
                  <c:v>-19.671999999999997</c:v>
                </c:pt>
                <c:pt idx="10565">
                  <c:v>-19.669999999999998</c:v>
                </c:pt>
                <c:pt idx="10566">
                  <c:v>-19.667999999999996</c:v>
                </c:pt>
                <c:pt idx="10567">
                  <c:v>-19.665999999999997</c:v>
                </c:pt>
                <c:pt idx="10568">
                  <c:v>-19.663999999999998</c:v>
                </c:pt>
                <c:pt idx="10569">
                  <c:v>-19.661999999999995</c:v>
                </c:pt>
                <c:pt idx="10570">
                  <c:v>-19.659999999999997</c:v>
                </c:pt>
                <c:pt idx="10571">
                  <c:v>-19.657999999999998</c:v>
                </c:pt>
                <c:pt idx="10572">
                  <c:v>-19.655999999999999</c:v>
                </c:pt>
                <c:pt idx="10573">
                  <c:v>-19.653999999999996</c:v>
                </c:pt>
                <c:pt idx="10574">
                  <c:v>-19.651999999999997</c:v>
                </c:pt>
                <c:pt idx="10575">
                  <c:v>-19.649999999999999</c:v>
                </c:pt>
                <c:pt idx="10576">
                  <c:v>-19.647999999999996</c:v>
                </c:pt>
                <c:pt idx="10577">
                  <c:v>-19.645999999999997</c:v>
                </c:pt>
                <c:pt idx="10578">
                  <c:v>-19.643999999999998</c:v>
                </c:pt>
                <c:pt idx="10579">
                  <c:v>-19.641999999999996</c:v>
                </c:pt>
                <c:pt idx="10580">
                  <c:v>-19.639999999999997</c:v>
                </c:pt>
                <c:pt idx="10581">
                  <c:v>-19.637999999999998</c:v>
                </c:pt>
                <c:pt idx="10582">
                  <c:v>-19.635999999999996</c:v>
                </c:pt>
                <c:pt idx="10583">
                  <c:v>-19.633999999999997</c:v>
                </c:pt>
                <c:pt idx="10584">
                  <c:v>-19.631999999999998</c:v>
                </c:pt>
                <c:pt idx="10585">
                  <c:v>-19.629999999999995</c:v>
                </c:pt>
                <c:pt idx="10586">
                  <c:v>-19.627999999999997</c:v>
                </c:pt>
                <c:pt idx="10587">
                  <c:v>-19.625999999999998</c:v>
                </c:pt>
                <c:pt idx="10588">
                  <c:v>-19.623999999999999</c:v>
                </c:pt>
                <c:pt idx="10589">
                  <c:v>-19.621999999999996</c:v>
                </c:pt>
                <c:pt idx="10590">
                  <c:v>-19.619999999999997</c:v>
                </c:pt>
                <c:pt idx="10591">
                  <c:v>-19.617999999999999</c:v>
                </c:pt>
                <c:pt idx="10592">
                  <c:v>-19.615999999999996</c:v>
                </c:pt>
                <c:pt idx="10593">
                  <c:v>-19.613999999999997</c:v>
                </c:pt>
                <c:pt idx="10594">
                  <c:v>-19.611999999999998</c:v>
                </c:pt>
                <c:pt idx="10595">
                  <c:v>-19.609999999999996</c:v>
                </c:pt>
                <c:pt idx="10596">
                  <c:v>-19.607999999999997</c:v>
                </c:pt>
                <c:pt idx="10597">
                  <c:v>-19.605999999999998</c:v>
                </c:pt>
                <c:pt idx="10598">
                  <c:v>-19.603999999999996</c:v>
                </c:pt>
                <c:pt idx="10599">
                  <c:v>-19.601999999999997</c:v>
                </c:pt>
                <c:pt idx="10600">
                  <c:v>-19.599999999999998</c:v>
                </c:pt>
                <c:pt idx="10601">
                  <c:v>-19.597999999999995</c:v>
                </c:pt>
                <c:pt idx="10602">
                  <c:v>-19.595999999999997</c:v>
                </c:pt>
                <c:pt idx="10603">
                  <c:v>-19.593999999999998</c:v>
                </c:pt>
                <c:pt idx="10604">
                  <c:v>-19.591999999999999</c:v>
                </c:pt>
                <c:pt idx="10605">
                  <c:v>-19.589999999999996</c:v>
                </c:pt>
                <c:pt idx="10606">
                  <c:v>-19.587999999999997</c:v>
                </c:pt>
                <c:pt idx="10607">
                  <c:v>-19.585999999999999</c:v>
                </c:pt>
                <c:pt idx="10608">
                  <c:v>-19.583999999999996</c:v>
                </c:pt>
                <c:pt idx="10609">
                  <c:v>-19.581999999999997</c:v>
                </c:pt>
                <c:pt idx="10610">
                  <c:v>-19.579999999999998</c:v>
                </c:pt>
                <c:pt idx="10611">
                  <c:v>-19.577999999999996</c:v>
                </c:pt>
                <c:pt idx="10612">
                  <c:v>-19.575999999999997</c:v>
                </c:pt>
                <c:pt idx="10613">
                  <c:v>-19.573999999999998</c:v>
                </c:pt>
                <c:pt idx="10614">
                  <c:v>-19.571999999999996</c:v>
                </c:pt>
                <c:pt idx="10615">
                  <c:v>-19.569999999999997</c:v>
                </c:pt>
                <c:pt idx="10616">
                  <c:v>-19.567999999999998</c:v>
                </c:pt>
                <c:pt idx="10617">
                  <c:v>-19.565999999999995</c:v>
                </c:pt>
                <c:pt idx="10618">
                  <c:v>-19.563999999999997</c:v>
                </c:pt>
                <c:pt idx="10619">
                  <c:v>-19.561999999999998</c:v>
                </c:pt>
                <c:pt idx="10620">
                  <c:v>-19.559999999999999</c:v>
                </c:pt>
                <c:pt idx="10621">
                  <c:v>-19.557999999999996</c:v>
                </c:pt>
                <c:pt idx="10622">
                  <c:v>-19.555999999999997</c:v>
                </c:pt>
                <c:pt idx="10623">
                  <c:v>-19.553999999999998</c:v>
                </c:pt>
                <c:pt idx="10624">
                  <c:v>-19.551999999999996</c:v>
                </c:pt>
                <c:pt idx="10625">
                  <c:v>-19.549999999999997</c:v>
                </c:pt>
                <c:pt idx="10626">
                  <c:v>-19.547999999999998</c:v>
                </c:pt>
                <c:pt idx="10627">
                  <c:v>-19.545999999999996</c:v>
                </c:pt>
                <c:pt idx="10628">
                  <c:v>-19.543999999999997</c:v>
                </c:pt>
                <c:pt idx="10629">
                  <c:v>-19.541999999999998</c:v>
                </c:pt>
                <c:pt idx="10630">
                  <c:v>-19.539999999999996</c:v>
                </c:pt>
                <c:pt idx="10631">
                  <c:v>-19.537999999999997</c:v>
                </c:pt>
                <c:pt idx="10632">
                  <c:v>-19.535999999999998</c:v>
                </c:pt>
                <c:pt idx="10633">
                  <c:v>-19.533999999999999</c:v>
                </c:pt>
                <c:pt idx="10634">
                  <c:v>-19.531999999999996</c:v>
                </c:pt>
                <c:pt idx="10635">
                  <c:v>-19.529999999999998</c:v>
                </c:pt>
                <c:pt idx="10636">
                  <c:v>-19.527999999999999</c:v>
                </c:pt>
                <c:pt idx="10637">
                  <c:v>-19.525999999999996</c:v>
                </c:pt>
                <c:pt idx="10638">
                  <c:v>-19.523999999999997</c:v>
                </c:pt>
                <c:pt idx="10639">
                  <c:v>-19.521999999999998</c:v>
                </c:pt>
                <c:pt idx="10640">
                  <c:v>-19.519999999999996</c:v>
                </c:pt>
                <c:pt idx="10641">
                  <c:v>-19.517999999999997</c:v>
                </c:pt>
                <c:pt idx="10642">
                  <c:v>-19.515999999999998</c:v>
                </c:pt>
                <c:pt idx="10643">
                  <c:v>-19.513999999999996</c:v>
                </c:pt>
                <c:pt idx="10644">
                  <c:v>-19.511999999999997</c:v>
                </c:pt>
                <c:pt idx="10645">
                  <c:v>-19.509999999999998</c:v>
                </c:pt>
                <c:pt idx="10646">
                  <c:v>-19.507999999999996</c:v>
                </c:pt>
                <c:pt idx="10647">
                  <c:v>-19.505999999999997</c:v>
                </c:pt>
                <c:pt idx="10648">
                  <c:v>-19.503999999999998</c:v>
                </c:pt>
                <c:pt idx="10649">
                  <c:v>-19.501999999999999</c:v>
                </c:pt>
                <c:pt idx="10650">
                  <c:v>-19.499999999999996</c:v>
                </c:pt>
                <c:pt idx="10651">
                  <c:v>-19.497999999999998</c:v>
                </c:pt>
                <c:pt idx="10652">
                  <c:v>-19.495999999999999</c:v>
                </c:pt>
                <c:pt idx="10653">
                  <c:v>-19.493999999999996</c:v>
                </c:pt>
                <c:pt idx="10654">
                  <c:v>-19.491999999999997</c:v>
                </c:pt>
                <c:pt idx="10655">
                  <c:v>-19.489999999999998</c:v>
                </c:pt>
                <c:pt idx="10656">
                  <c:v>-19.487999999999996</c:v>
                </c:pt>
                <c:pt idx="10657">
                  <c:v>-19.485999999999997</c:v>
                </c:pt>
                <c:pt idx="10658">
                  <c:v>-19.483999999999998</c:v>
                </c:pt>
                <c:pt idx="10659">
                  <c:v>-19.481999999999996</c:v>
                </c:pt>
                <c:pt idx="10660">
                  <c:v>-19.479999999999997</c:v>
                </c:pt>
                <c:pt idx="10661">
                  <c:v>-19.477999999999998</c:v>
                </c:pt>
                <c:pt idx="10662">
                  <c:v>-19.475999999999996</c:v>
                </c:pt>
                <c:pt idx="10663">
                  <c:v>-19.473999999999997</c:v>
                </c:pt>
                <c:pt idx="10664">
                  <c:v>-19.471999999999998</c:v>
                </c:pt>
                <c:pt idx="10665">
                  <c:v>-19.47</c:v>
                </c:pt>
                <c:pt idx="10666">
                  <c:v>-19.467999999999996</c:v>
                </c:pt>
                <c:pt idx="10667">
                  <c:v>-19.465999999999998</c:v>
                </c:pt>
                <c:pt idx="10668">
                  <c:v>-19.463999999999999</c:v>
                </c:pt>
                <c:pt idx="10669">
                  <c:v>-19.461999999999996</c:v>
                </c:pt>
                <c:pt idx="10670">
                  <c:v>-19.459999999999997</c:v>
                </c:pt>
                <c:pt idx="10671">
                  <c:v>-19.457999999999998</c:v>
                </c:pt>
                <c:pt idx="10672">
                  <c:v>-19.455999999999996</c:v>
                </c:pt>
                <c:pt idx="10673">
                  <c:v>-19.453999999999997</c:v>
                </c:pt>
                <c:pt idx="10674">
                  <c:v>-19.451999999999998</c:v>
                </c:pt>
                <c:pt idx="10675">
                  <c:v>-19.449999999999996</c:v>
                </c:pt>
                <c:pt idx="10676">
                  <c:v>-19.447999999999997</c:v>
                </c:pt>
                <c:pt idx="10677">
                  <c:v>-19.445999999999998</c:v>
                </c:pt>
                <c:pt idx="10678">
                  <c:v>-19.443999999999996</c:v>
                </c:pt>
                <c:pt idx="10679">
                  <c:v>-19.441999999999997</c:v>
                </c:pt>
                <c:pt idx="10680">
                  <c:v>-19.439999999999998</c:v>
                </c:pt>
                <c:pt idx="10681">
                  <c:v>-19.437999999999999</c:v>
                </c:pt>
                <c:pt idx="10682">
                  <c:v>-19.435999999999996</c:v>
                </c:pt>
                <c:pt idx="10683">
                  <c:v>-19.433999999999997</c:v>
                </c:pt>
                <c:pt idx="10684">
                  <c:v>-19.431999999999999</c:v>
                </c:pt>
                <c:pt idx="10685">
                  <c:v>-19.429999999999996</c:v>
                </c:pt>
                <c:pt idx="10686">
                  <c:v>-19.427999999999997</c:v>
                </c:pt>
                <c:pt idx="10687">
                  <c:v>-19.425999999999998</c:v>
                </c:pt>
                <c:pt idx="10688">
                  <c:v>-19.423999999999996</c:v>
                </c:pt>
                <c:pt idx="10689">
                  <c:v>-19.421999999999997</c:v>
                </c:pt>
                <c:pt idx="10690">
                  <c:v>-19.419999999999998</c:v>
                </c:pt>
                <c:pt idx="10691">
                  <c:v>-19.417999999999996</c:v>
                </c:pt>
                <c:pt idx="10692">
                  <c:v>-19.415999999999997</c:v>
                </c:pt>
                <c:pt idx="10693">
                  <c:v>-19.413999999999998</c:v>
                </c:pt>
                <c:pt idx="10694">
                  <c:v>-19.411999999999995</c:v>
                </c:pt>
                <c:pt idx="10695">
                  <c:v>-19.409999999999997</c:v>
                </c:pt>
                <c:pt idx="10696">
                  <c:v>-19.407999999999998</c:v>
                </c:pt>
                <c:pt idx="10697">
                  <c:v>-19.405999999999999</c:v>
                </c:pt>
                <c:pt idx="10698">
                  <c:v>-19.403999999999996</c:v>
                </c:pt>
                <c:pt idx="10699">
                  <c:v>-19.401999999999997</c:v>
                </c:pt>
                <c:pt idx="10700">
                  <c:v>-19.399999999999999</c:v>
                </c:pt>
                <c:pt idx="10701">
                  <c:v>-19.397999999999996</c:v>
                </c:pt>
                <c:pt idx="10702">
                  <c:v>-19.395999999999997</c:v>
                </c:pt>
                <c:pt idx="10703">
                  <c:v>-19.393999999999998</c:v>
                </c:pt>
                <c:pt idx="10704">
                  <c:v>-19.391999999999996</c:v>
                </c:pt>
                <c:pt idx="10705">
                  <c:v>-19.389999999999997</c:v>
                </c:pt>
                <c:pt idx="10706">
                  <c:v>-19.387999999999998</c:v>
                </c:pt>
                <c:pt idx="10707">
                  <c:v>-19.385999999999996</c:v>
                </c:pt>
                <c:pt idx="10708">
                  <c:v>-19.383999999999997</c:v>
                </c:pt>
                <c:pt idx="10709">
                  <c:v>-19.381999999999998</c:v>
                </c:pt>
                <c:pt idx="10710">
                  <c:v>-19.379999999999995</c:v>
                </c:pt>
                <c:pt idx="10711">
                  <c:v>-19.377999999999997</c:v>
                </c:pt>
                <c:pt idx="10712">
                  <c:v>-19.375999999999998</c:v>
                </c:pt>
                <c:pt idx="10713">
                  <c:v>-19.373999999999999</c:v>
                </c:pt>
                <c:pt idx="10714">
                  <c:v>-19.371999999999996</c:v>
                </c:pt>
                <c:pt idx="10715">
                  <c:v>-19.369999999999997</c:v>
                </c:pt>
                <c:pt idx="10716">
                  <c:v>-19.367999999999999</c:v>
                </c:pt>
                <c:pt idx="10717">
                  <c:v>-19.365999999999996</c:v>
                </c:pt>
                <c:pt idx="10718">
                  <c:v>-19.363999999999997</c:v>
                </c:pt>
                <c:pt idx="10719">
                  <c:v>-19.361999999999998</c:v>
                </c:pt>
                <c:pt idx="10720">
                  <c:v>-19.359999999999996</c:v>
                </c:pt>
                <c:pt idx="10721">
                  <c:v>-19.357999999999997</c:v>
                </c:pt>
                <c:pt idx="10722">
                  <c:v>-19.355999999999998</c:v>
                </c:pt>
                <c:pt idx="10723">
                  <c:v>-19.353999999999996</c:v>
                </c:pt>
                <c:pt idx="10724">
                  <c:v>-19.351999999999997</c:v>
                </c:pt>
                <c:pt idx="10725">
                  <c:v>-19.349999999999998</c:v>
                </c:pt>
                <c:pt idx="10726">
                  <c:v>-19.347999999999995</c:v>
                </c:pt>
                <c:pt idx="10727">
                  <c:v>-19.345999999999997</c:v>
                </c:pt>
                <c:pt idx="10728">
                  <c:v>-19.343999999999998</c:v>
                </c:pt>
                <c:pt idx="10729">
                  <c:v>-19.341999999999999</c:v>
                </c:pt>
                <c:pt idx="10730">
                  <c:v>-19.339999999999996</c:v>
                </c:pt>
                <c:pt idx="10731">
                  <c:v>-19.337999999999997</c:v>
                </c:pt>
                <c:pt idx="10732">
                  <c:v>-19.335999999999999</c:v>
                </c:pt>
                <c:pt idx="10733">
                  <c:v>-19.333999999999996</c:v>
                </c:pt>
                <c:pt idx="10734">
                  <c:v>-19.331999999999997</c:v>
                </c:pt>
                <c:pt idx="10735">
                  <c:v>-19.329999999999998</c:v>
                </c:pt>
                <c:pt idx="10736">
                  <c:v>-19.327999999999996</c:v>
                </c:pt>
                <c:pt idx="10737">
                  <c:v>-19.325999999999997</c:v>
                </c:pt>
                <c:pt idx="10738">
                  <c:v>-19.323999999999998</c:v>
                </c:pt>
                <c:pt idx="10739">
                  <c:v>-19.321999999999996</c:v>
                </c:pt>
                <c:pt idx="10740">
                  <c:v>-19.319999999999997</c:v>
                </c:pt>
                <c:pt idx="10741">
                  <c:v>-19.317999999999998</c:v>
                </c:pt>
                <c:pt idx="10742">
                  <c:v>-19.315999999999995</c:v>
                </c:pt>
                <c:pt idx="10743">
                  <c:v>-19.313999999999997</c:v>
                </c:pt>
                <c:pt idx="10744">
                  <c:v>-19.311999999999998</c:v>
                </c:pt>
                <c:pt idx="10745">
                  <c:v>-19.309999999999999</c:v>
                </c:pt>
                <c:pt idx="10746">
                  <c:v>-19.307999999999996</c:v>
                </c:pt>
                <c:pt idx="10747">
                  <c:v>-19.305999999999997</c:v>
                </c:pt>
                <c:pt idx="10748">
                  <c:v>-19.303999999999998</c:v>
                </c:pt>
                <c:pt idx="10749">
                  <c:v>-19.301999999999996</c:v>
                </c:pt>
                <c:pt idx="10750">
                  <c:v>-19.299999999999997</c:v>
                </c:pt>
                <c:pt idx="10751">
                  <c:v>-19.297999999999998</c:v>
                </c:pt>
                <c:pt idx="10752">
                  <c:v>-19.295999999999996</c:v>
                </c:pt>
                <c:pt idx="10753">
                  <c:v>-19.293999999999997</c:v>
                </c:pt>
                <c:pt idx="10754">
                  <c:v>-19.291999999999998</c:v>
                </c:pt>
                <c:pt idx="10755">
                  <c:v>-19.289999999999996</c:v>
                </c:pt>
                <c:pt idx="10756">
                  <c:v>-19.287999999999997</c:v>
                </c:pt>
                <c:pt idx="10757">
                  <c:v>-19.285999999999998</c:v>
                </c:pt>
                <c:pt idx="10758">
                  <c:v>-19.283999999999999</c:v>
                </c:pt>
                <c:pt idx="10759">
                  <c:v>-19.281999999999996</c:v>
                </c:pt>
                <c:pt idx="10760">
                  <c:v>-19.279999999999998</c:v>
                </c:pt>
                <c:pt idx="10761">
                  <c:v>-19.277999999999999</c:v>
                </c:pt>
                <c:pt idx="10762">
                  <c:v>-19.275999999999996</c:v>
                </c:pt>
                <c:pt idx="10763">
                  <c:v>-19.273999999999997</c:v>
                </c:pt>
                <c:pt idx="10764">
                  <c:v>-19.271999999999998</c:v>
                </c:pt>
                <c:pt idx="10765">
                  <c:v>-19.269999999999996</c:v>
                </c:pt>
                <c:pt idx="10766">
                  <c:v>-19.267999999999997</c:v>
                </c:pt>
                <c:pt idx="10767">
                  <c:v>-19.265999999999998</c:v>
                </c:pt>
                <c:pt idx="10768">
                  <c:v>-19.263999999999996</c:v>
                </c:pt>
                <c:pt idx="10769">
                  <c:v>-19.261999999999997</c:v>
                </c:pt>
                <c:pt idx="10770">
                  <c:v>-19.259999999999998</c:v>
                </c:pt>
                <c:pt idx="10771">
                  <c:v>-19.257999999999996</c:v>
                </c:pt>
                <c:pt idx="10772">
                  <c:v>-19.255999999999997</c:v>
                </c:pt>
                <c:pt idx="10773">
                  <c:v>-19.253999999999998</c:v>
                </c:pt>
                <c:pt idx="10774">
                  <c:v>-19.251999999999999</c:v>
                </c:pt>
                <c:pt idx="10775">
                  <c:v>-19.249999999999996</c:v>
                </c:pt>
                <c:pt idx="10776">
                  <c:v>-19.247999999999998</c:v>
                </c:pt>
                <c:pt idx="10777">
                  <c:v>-19.245999999999999</c:v>
                </c:pt>
                <c:pt idx="10778">
                  <c:v>-19.243999999999996</c:v>
                </c:pt>
                <c:pt idx="10779">
                  <c:v>-19.241999999999997</c:v>
                </c:pt>
                <c:pt idx="10780">
                  <c:v>-19.239999999999998</c:v>
                </c:pt>
                <c:pt idx="10781">
                  <c:v>-19.237999999999996</c:v>
                </c:pt>
                <c:pt idx="10782">
                  <c:v>-19.235999999999997</c:v>
                </c:pt>
                <c:pt idx="10783">
                  <c:v>-19.233999999999998</c:v>
                </c:pt>
                <c:pt idx="10784">
                  <c:v>-19.231999999999996</c:v>
                </c:pt>
                <c:pt idx="10785">
                  <c:v>-19.229999999999997</c:v>
                </c:pt>
                <c:pt idx="10786">
                  <c:v>-19.227999999999998</c:v>
                </c:pt>
                <c:pt idx="10787">
                  <c:v>-19.225999999999996</c:v>
                </c:pt>
                <c:pt idx="10788">
                  <c:v>-19.223999999999997</c:v>
                </c:pt>
                <c:pt idx="10789">
                  <c:v>-19.221999999999998</c:v>
                </c:pt>
                <c:pt idx="10790">
                  <c:v>-19.22</c:v>
                </c:pt>
                <c:pt idx="10791">
                  <c:v>-19.217999999999996</c:v>
                </c:pt>
                <c:pt idx="10792">
                  <c:v>-19.215999999999998</c:v>
                </c:pt>
                <c:pt idx="10793">
                  <c:v>-19.213999999999999</c:v>
                </c:pt>
                <c:pt idx="10794">
                  <c:v>-19.211999999999996</c:v>
                </c:pt>
                <c:pt idx="10795">
                  <c:v>-19.209999999999997</c:v>
                </c:pt>
                <c:pt idx="10796">
                  <c:v>-19.207999999999998</c:v>
                </c:pt>
                <c:pt idx="10797">
                  <c:v>-19.205999999999996</c:v>
                </c:pt>
                <c:pt idx="10798">
                  <c:v>-19.203999999999997</c:v>
                </c:pt>
                <c:pt idx="10799">
                  <c:v>-19.201999999999998</c:v>
                </c:pt>
                <c:pt idx="10800">
                  <c:v>-19.199999999999996</c:v>
                </c:pt>
                <c:pt idx="10801">
                  <c:v>-19.197999999999997</c:v>
                </c:pt>
                <c:pt idx="10802">
                  <c:v>-19.195999999999998</c:v>
                </c:pt>
                <c:pt idx="10803">
                  <c:v>-19.193999999999996</c:v>
                </c:pt>
                <c:pt idx="10804">
                  <c:v>-19.191999999999997</c:v>
                </c:pt>
                <c:pt idx="10805">
                  <c:v>-19.189999999999998</c:v>
                </c:pt>
                <c:pt idx="10806">
                  <c:v>-19.187999999999999</c:v>
                </c:pt>
                <c:pt idx="10807">
                  <c:v>-19.185999999999996</c:v>
                </c:pt>
                <c:pt idx="10808">
                  <c:v>-19.183999999999997</c:v>
                </c:pt>
                <c:pt idx="10809">
                  <c:v>-19.181999999999999</c:v>
                </c:pt>
                <c:pt idx="10810">
                  <c:v>-19.179999999999996</c:v>
                </c:pt>
                <c:pt idx="10811">
                  <c:v>-19.177999999999997</c:v>
                </c:pt>
                <c:pt idx="10812">
                  <c:v>-19.175999999999998</c:v>
                </c:pt>
                <c:pt idx="10813">
                  <c:v>-19.173999999999996</c:v>
                </c:pt>
                <c:pt idx="10814">
                  <c:v>-19.171999999999997</c:v>
                </c:pt>
                <c:pt idx="10815">
                  <c:v>-19.169999999999998</c:v>
                </c:pt>
                <c:pt idx="10816">
                  <c:v>-19.167999999999996</c:v>
                </c:pt>
                <c:pt idx="10817">
                  <c:v>-19.165999999999997</c:v>
                </c:pt>
                <c:pt idx="10818">
                  <c:v>-19.163999999999998</c:v>
                </c:pt>
                <c:pt idx="10819">
                  <c:v>-19.161999999999995</c:v>
                </c:pt>
                <c:pt idx="10820">
                  <c:v>-19.159999999999997</c:v>
                </c:pt>
                <c:pt idx="10821">
                  <c:v>-19.157999999999998</c:v>
                </c:pt>
                <c:pt idx="10822">
                  <c:v>-19.155999999999999</c:v>
                </c:pt>
                <c:pt idx="10823">
                  <c:v>-19.153999999999996</c:v>
                </c:pt>
                <c:pt idx="10824">
                  <c:v>-19.151999999999997</c:v>
                </c:pt>
                <c:pt idx="10825">
                  <c:v>-19.149999999999999</c:v>
                </c:pt>
                <c:pt idx="10826">
                  <c:v>-19.147999999999996</c:v>
                </c:pt>
                <c:pt idx="10827">
                  <c:v>-19.145999999999997</c:v>
                </c:pt>
                <c:pt idx="10828">
                  <c:v>-19.143999999999998</c:v>
                </c:pt>
                <c:pt idx="10829">
                  <c:v>-19.141999999999996</c:v>
                </c:pt>
                <c:pt idx="10830">
                  <c:v>-19.139999999999997</c:v>
                </c:pt>
                <c:pt idx="10831">
                  <c:v>-19.137999999999998</c:v>
                </c:pt>
                <c:pt idx="10832">
                  <c:v>-19.135999999999996</c:v>
                </c:pt>
                <c:pt idx="10833">
                  <c:v>-19.133999999999997</c:v>
                </c:pt>
                <c:pt idx="10834">
                  <c:v>-19.131999999999998</c:v>
                </c:pt>
                <c:pt idx="10835">
                  <c:v>-19.129999999999995</c:v>
                </c:pt>
                <c:pt idx="10836">
                  <c:v>-19.127999999999997</c:v>
                </c:pt>
                <c:pt idx="10837">
                  <c:v>-19.125999999999998</c:v>
                </c:pt>
                <c:pt idx="10838">
                  <c:v>-19.123999999999999</c:v>
                </c:pt>
                <c:pt idx="10839">
                  <c:v>-19.121999999999996</c:v>
                </c:pt>
                <c:pt idx="10840">
                  <c:v>-19.119999999999997</c:v>
                </c:pt>
                <c:pt idx="10841">
                  <c:v>-19.117999999999999</c:v>
                </c:pt>
                <c:pt idx="10842">
                  <c:v>-19.115999999999996</c:v>
                </c:pt>
                <c:pt idx="10843">
                  <c:v>-19.113999999999997</c:v>
                </c:pt>
                <c:pt idx="10844">
                  <c:v>-19.111999999999998</c:v>
                </c:pt>
                <c:pt idx="10845">
                  <c:v>-19.109999999999996</c:v>
                </c:pt>
                <c:pt idx="10846">
                  <c:v>-19.107999999999997</c:v>
                </c:pt>
                <c:pt idx="10847">
                  <c:v>-19.105999999999998</c:v>
                </c:pt>
                <c:pt idx="10848">
                  <c:v>-19.103999999999996</c:v>
                </c:pt>
                <c:pt idx="10849">
                  <c:v>-19.101999999999997</c:v>
                </c:pt>
                <c:pt idx="10850">
                  <c:v>-19.099999999999998</c:v>
                </c:pt>
                <c:pt idx="10851">
                  <c:v>-19.097999999999995</c:v>
                </c:pt>
                <c:pt idx="10852">
                  <c:v>-19.095999999999997</c:v>
                </c:pt>
                <c:pt idx="10853">
                  <c:v>-19.093999999999998</c:v>
                </c:pt>
                <c:pt idx="10854">
                  <c:v>-19.091999999999999</c:v>
                </c:pt>
                <c:pt idx="10855">
                  <c:v>-19.089999999999996</c:v>
                </c:pt>
                <c:pt idx="10856">
                  <c:v>-19.087999999999997</c:v>
                </c:pt>
                <c:pt idx="10857">
                  <c:v>-19.085999999999999</c:v>
                </c:pt>
                <c:pt idx="10858">
                  <c:v>-19.083999999999996</c:v>
                </c:pt>
                <c:pt idx="10859">
                  <c:v>-19.081999999999997</c:v>
                </c:pt>
                <c:pt idx="10860">
                  <c:v>-19.079999999999998</c:v>
                </c:pt>
                <c:pt idx="10861">
                  <c:v>-19.077999999999996</c:v>
                </c:pt>
                <c:pt idx="10862">
                  <c:v>-19.075999999999997</c:v>
                </c:pt>
                <c:pt idx="10863">
                  <c:v>-19.073999999999998</c:v>
                </c:pt>
                <c:pt idx="10864">
                  <c:v>-19.071999999999996</c:v>
                </c:pt>
                <c:pt idx="10865">
                  <c:v>-19.069999999999997</c:v>
                </c:pt>
                <c:pt idx="10866">
                  <c:v>-19.067999999999998</c:v>
                </c:pt>
                <c:pt idx="10867">
                  <c:v>-19.065999999999995</c:v>
                </c:pt>
                <c:pt idx="10868">
                  <c:v>-19.063999999999997</c:v>
                </c:pt>
                <c:pt idx="10869">
                  <c:v>-19.061999999999998</c:v>
                </c:pt>
                <c:pt idx="10870">
                  <c:v>-19.059999999999999</c:v>
                </c:pt>
                <c:pt idx="10871">
                  <c:v>-19.057999999999996</c:v>
                </c:pt>
                <c:pt idx="10872">
                  <c:v>-19.055999999999997</c:v>
                </c:pt>
                <c:pt idx="10873">
                  <c:v>-19.053999999999998</c:v>
                </c:pt>
                <c:pt idx="10874">
                  <c:v>-19.051999999999996</c:v>
                </c:pt>
                <c:pt idx="10875">
                  <c:v>-19.049999999999997</c:v>
                </c:pt>
                <c:pt idx="10876">
                  <c:v>-19.047999999999998</c:v>
                </c:pt>
                <c:pt idx="10877">
                  <c:v>-19.045999999999996</c:v>
                </c:pt>
                <c:pt idx="10878">
                  <c:v>-19.043999999999997</c:v>
                </c:pt>
                <c:pt idx="10879">
                  <c:v>-19.041999999999998</c:v>
                </c:pt>
                <c:pt idx="10880">
                  <c:v>-19.039999999999996</c:v>
                </c:pt>
                <c:pt idx="10881">
                  <c:v>-19.037999999999997</c:v>
                </c:pt>
                <c:pt idx="10882">
                  <c:v>-19.035999999999998</c:v>
                </c:pt>
                <c:pt idx="10883">
                  <c:v>-19.033999999999999</c:v>
                </c:pt>
                <c:pt idx="10884">
                  <c:v>-19.031999999999996</c:v>
                </c:pt>
                <c:pt idx="10885">
                  <c:v>-19.029999999999998</c:v>
                </c:pt>
                <c:pt idx="10886">
                  <c:v>-19.027999999999999</c:v>
                </c:pt>
                <c:pt idx="10887">
                  <c:v>-19.025999999999996</c:v>
                </c:pt>
                <c:pt idx="10888">
                  <c:v>-19.023999999999997</c:v>
                </c:pt>
                <c:pt idx="10889">
                  <c:v>-19.021999999999998</c:v>
                </c:pt>
                <c:pt idx="10890">
                  <c:v>-19.019999999999996</c:v>
                </c:pt>
                <c:pt idx="10891">
                  <c:v>-19.017999999999997</c:v>
                </c:pt>
                <c:pt idx="10892">
                  <c:v>-19.015999999999998</c:v>
                </c:pt>
                <c:pt idx="10893">
                  <c:v>-19.013999999999996</c:v>
                </c:pt>
                <c:pt idx="10894">
                  <c:v>-19.011999999999997</c:v>
                </c:pt>
                <c:pt idx="10895">
                  <c:v>-19.009999999999998</c:v>
                </c:pt>
                <c:pt idx="10896">
                  <c:v>-19.007999999999996</c:v>
                </c:pt>
                <c:pt idx="10897">
                  <c:v>-19.005999999999997</c:v>
                </c:pt>
                <c:pt idx="10898">
                  <c:v>-19.003999999999998</c:v>
                </c:pt>
                <c:pt idx="10899">
                  <c:v>-19.001999999999999</c:v>
                </c:pt>
                <c:pt idx="10900">
                  <c:v>-18.999999999999996</c:v>
                </c:pt>
                <c:pt idx="10901">
                  <c:v>-18.997999999999998</c:v>
                </c:pt>
                <c:pt idx="10902">
                  <c:v>-18.995999999999999</c:v>
                </c:pt>
                <c:pt idx="10903">
                  <c:v>-18.993999999999996</c:v>
                </c:pt>
                <c:pt idx="10904">
                  <c:v>-18.991999999999997</c:v>
                </c:pt>
                <c:pt idx="10905">
                  <c:v>-18.989999999999998</c:v>
                </c:pt>
                <c:pt idx="10906">
                  <c:v>-18.987999999999996</c:v>
                </c:pt>
                <c:pt idx="10907">
                  <c:v>-18.985999999999997</c:v>
                </c:pt>
                <c:pt idx="10908">
                  <c:v>-18.983999999999998</c:v>
                </c:pt>
                <c:pt idx="10909">
                  <c:v>-18.981999999999996</c:v>
                </c:pt>
                <c:pt idx="10910">
                  <c:v>-18.979999999999997</c:v>
                </c:pt>
                <c:pt idx="10911">
                  <c:v>-18.977999999999998</c:v>
                </c:pt>
                <c:pt idx="10912">
                  <c:v>-18.975999999999996</c:v>
                </c:pt>
                <c:pt idx="10913">
                  <c:v>-18.973999999999997</c:v>
                </c:pt>
                <c:pt idx="10914">
                  <c:v>-18.971999999999998</c:v>
                </c:pt>
                <c:pt idx="10915">
                  <c:v>-18.97</c:v>
                </c:pt>
                <c:pt idx="10916">
                  <c:v>-18.967999999999996</c:v>
                </c:pt>
                <c:pt idx="10917">
                  <c:v>-18.965999999999998</c:v>
                </c:pt>
                <c:pt idx="10918">
                  <c:v>-18.963999999999999</c:v>
                </c:pt>
                <c:pt idx="10919">
                  <c:v>-18.961999999999996</c:v>
                </c:pt>
                <c:pt idx="10920">
                  <c:v>-18.959999999999997</c:v>
                </c:pt>
                <c:pt idx="10921">
                  <c:v>-18.957999999999998</c:v>
                </c:pt>
                <c:pt idx="10922">
                  <c:v>-18.955999999999996</c:v>
                </c:pt>
                <c:pt idx="10923">
                  <c:v>-18.953999999999997</c:v>
                </c:pt>
                <c:pt idx="10924">
                  <c:v>-18.951999999999998</c:v>
                </c:pt>
                <c:pt idx="10925">
                  <c:v>-18.949999999999996</c:v>
                </c:pt>
                <c:pt idx="10926">
                  <c:v>-18.947999999999997</c:v>
                </c:pt>
                <c:pt idx="10927">
                  <c:v>-18.945999999999998</c:v>
                </c:pt>
                <c:pt idx="10928">
                  <c:v>-18.943999999999996</c:v>
                </c:pt>
                <c:pt idx="10929">
                  <c:v>-18.941999999999997</c:v>
                </c:pt>
                <c:pt idx="10930">
                  <c:v>-18.939999999999998</c:v>
                </c:pt>
                <c:pt idx="10931">
                  <c:v>-18.937999999999999</c:v>
                </c:pt>
                <c:pt idx="10932">
                  <c:v>-18.935999999999996</c:v>
                </c:pt>
                <c:pt idx="10933">
                  <c:v>-18.933999999999997</c:v>
                </c:pt>
                <c:pt idx="10934">
                  <c:v>-18.931999999999999</c:v>
                </c:pt>
                <c:pt idx="10935">
                  <c:v>-18.929999999999996</c:v>
                </c:pt>
                <c:pt idx="10936">
                  <c:v>-18.927999999999997</c:v>
                </c:pt>
                <c:pt idx="10937">
                  <c:v>-18.925999999999998</c:v>
                </c:pt>
                <c:pt idx="10938">
                  <c:v>-18.923999999999996</c:v>
                </c:pt>
                <c:pt idx="10939">
                  <c:v>-18.921999999999997</c:v>
                </c:pt>
                <c:pt idx="10940">
                  <c:v>-18.919999999999998</c:v>
                </c:pt>
                <c:pt idx="10941">
                  <c:v>-18.917999999999996</c:v>
                </c:pt>
                <c:pt idx="10942">
                  <c:v>-18.915999999999997</c:v>
                </c:pt>
                <c:pt idx="10943">
                  <c:v>-18.913999999999998</c:v>
                </c:pt>
                <c:pt idx="10944">
                  <c:v>-18.911999999999995</c:v>
                </c:pt>
                <c:pt idx="10945">
                  <c:v>-18.909999999999997</c:v>
                </c:pt>
                <c:pt idx="10946">
                  <c:v>-18.907999999999998</c:v>
                </c:pt>
                <c:pt idx="10947">
                  <c:v>-18.905999999999999</c:v>
                </c:pt>
                <c:pt idx="10948">
                  <c:v>-18.903999999999996</c:v>
                </c:pt>
                <c:pt idx="10949">
                  <c:v>-18.901999999999997</c:v>
                </c:pt>
                <c:pt idx="10950">
                  <c:v>-18.899999999999999</c:v>
                </c:pt>
                <c:pt idx="10951">
                  <c:v>-18.897999999999996</c:v>
                </c:pt>
                <c:pt idx="10952">
                  <c:v>-18.895999999999997</c:v>
                </c:pt>
                <c:pt idx="10953">
                  <c:v>-18.893999999999998</c:v>
                </c:pt>
                <c:pt idx="10954">
                  <c:v>-18.891999999999996</c:v>
                </c:pt>
                <c:pt idx="10955">
                  <c:v>-18.889999999999997</c:v>
                </c:pt>
                <c:pt idx="10956">
                  <c:v>-18.887999999999998</c:v>
                </c:pt>
                <c:pt idx="10957">
                  <c:v>-18.885999999999996</c:v>
                </c:pt>
                <c:pt idx="10958">
                  <c:v>-18.883999999999997</c:v>
                </c:pt>
                <c:pt idx="10959">
                  <c:v>-18.881999999999998</c:v>
                </c:pt>
                <c:pt idx="10960">
                  <c:v>-18.879999999999995</c:v>
                </c:pt>
                <c:pt idx="10961">
                  <c:v>-18.877999999999997</c:v>
                </c:pt>
                <c:pt idx="10962">
                  <c:v>-18.875999999999998</c:v>
                </c:pt>
                <c:pt idx="10963">
                  <c:v>-18.873999999999999</c:v>
                </c:pt>
                <c:pt idx="10964">
                  <c:v>-18.871999999999996</c:v>
                </c:pt>
                <c:pt idx="10965">
                  <c:v>-18.869999999999997</c:v>
                </c:pt>
                <c:pt idx="10966">
                  <c:v>-18.867999999999999</c:v>
                </c:pt>
                <c:pt idx="10967">
                  <c:v>-18.865999999999996</c:v>
                </c:pt>
                <c:pt idx="10968">
                  <c:v>-18.863999999999997</c:v>
                </c:pt>
                <c:pt idx="10969">
                  <c:v>-18.861999999999998</c:v>
                </c:pt>
                <c:pt idx="10970">
                  <c:v>-18.859999999999996</c:v>
                </c:pt>
                <c:pt idx="10971">
                  <c:v>-18.857999999999997</c:v>
                </c:pt>
                <c:pt idx="10972">
                  <c:v>-18.855999999999998</c:v>
                </c:pt>
                <c:pt idx="10973">
                  <c:v>-18.853999999999996</c:v>
                </c:pt>
                <c:pt idx="10974">
                  <c:v>-18.851999999999997</c:v>
                </c:pt>
                <c:pt idx="10975">
                  <c:v>-18.849999999999998</c:v>
                </c:pt>
                <c:pt idx="10976">
                  <c:v>-18.847999999999995</c:v>
                </c:pt>
                <c:pt idx="10977">
                  <c:v>-18.845999999999997</c:v>
                </c:pt>
                <c:pt idx="10978">
                  <c:v>-18.843999999999998</c:v>
                </c:pt>
                <c:pt idx="10979">
                  <c:v>-18.841999999999999</c:v>
                </c:pt>
                <c:pt idx="10980">
                  <c:v>-18.839999999999996</c:v>
                </c:pt>
                <c:pt idx="10981">
                  <c:v>-18.837999999999997</c:v>
                </c:pt>
                <c:pt idx="10982">
                  <c:v>-18.835999999999999</c:v>
                </c:pt>
                <c:pt idx="10983">
                  <c:v>-18.833999999999996</c:v>
                </c:pt>
                <c:pt idx="10984">
                  <c:v>-18.831999999999997</c:v>
                </c:pt>
                <c:pt idx="10985">
                  <c:v>-18.829999999999998</c:v>
                </c:pt>
                <c:pt idx="10986">
                  <c:v>-18.827999999999996</c:v>
                </c:pt>
                <c:pt idx="10987">
                  <c:v>-18.825999999999997</c:v>
                </c:pt>
                <c:pt idx="10988">
                  <c:v>-18.823999999999998</c:v>
                </c:pt>
                <c:pt idx="10989">
                  <c:v>-18.821999999999996</c:v>
                </c:pt>
                <c:pt idx="10990">
                  <c:v>-18.819999999999997</c:v>
                </c:pt>
                <c:pt idx="10991">
                  <c:v>-18.817999999999998</c:v>
                </c:pt>
                <c:pt idx="10992">
                  <c:v>-18.815999999999995</c:v>
                </c:pt>
                <c:pt idx="10993">
                  <c:v>-18.813999999999997</c:v>
                </c:pt>
                <c:pt idx="10994">
                  <c:v>-18.811999999999998</c:v>
                </c:pt>
                <c:pt idx="10995">
                  <c:v>-18.809999999999999</c:v>
                </c:pt>
                <c:pt idx="10996">
                  <c:v>-18.807999999999996</c:v>
                </c:pt>
                <c:pt idx="10997">
                  <c:v>-18.805999999999997</c:v>
                </c:pt>
                <c:pt idx="10998">
                  <c:v>-18.803999999999998</c:v>
                </c:pt>
                <c:pt idx="10999">
                  <c:v>-18.801999999999996</c:v>
                </c:pt>
                <c:pt idx="11000">
                  <c:v>-18.799999999999997</c:v>
                </c:pt>
                <c:pt idx="11001">
                  <c:v>-18.797999999999998</c:v>
                </c:pt>
                <c:pt idx="11002">
                  <c:v>-18.795999999999996</c:v>
                </c:pt>
                <c:pt idx="11003">
                  <c:v>-18.793999999999997</c:v>
                </c:pt>
                <c:pt idx="11004">
                  <c:v>-18.791999999999998</c:v>
                </c:pt>
                <c:pt idx="11005">
                  <c:v>-18.789999999999996</c:v>
                </c:pt>
                <c:pt idx="11006">
                  <c:v>-18.787999999999997</c:v>
                </c:pt>
                <c:pt idx="11007">
                  <c:v>-18.785999999999998</c:v>
                </c:pt>
                <c:pt idx="11008">
                  <c:v>-18.783999999999999</c:v>
                </c:pt>
                <c:pt idx="11009">
                  <c:v>-18.781999999999996</c:v>
                </c:pt>
                <c:pt idx="11010">
                  <c:v>-18.779999999999998</c:v>
                </c:pt>
                <c:pt idx="11011">
                  <c:v>-18.777999999999999</c:v>
                </c:pt>
                <c:pt idx="11012">
                  <c:v>-18.775999999999996</c:v>
                </c:pt>
                <c:pt idx="11013">
                  <c:v>-18.773999999999997</c:v>
                </c:pt>
                <c:pt idx="11014">
                  <c:v>-18.771999999999998</c:v>
                </c:pt>
                <c:pt idx="11015">
                  <c:v>-18.769999999999996</c:v>
                </c:pt>
                <c:pt idx="11016">
                  <c:v>-18.767999999999997</c:v>
                </c:pt>
                <c:pt idx="11017">
                  <c:v>-18.765999999999998</c:v>
                </c:pt>
                <c:pt idx="11018">
                  <c:v>-18.763999999999996</c:v>
                </c:pt>
                <c:pt idx="11019">
                  <c:v>-18.761999999999997</c:v>
                </c:pt>
                <c:pt idx="11020">
                  <c:v>-18.759999999999998</c:v>
                </c:pt>
                <c:pt idx="11021">
                  <c:v>-18.757999999999996</c:v>
                </c:pt>
                <c:pt idx="11022">
                  <c:v>-18.755999999999997</c:v>
                </c:pt>
                <c:pt idx="11023">
                  <c:v>-18.753999999999998</c:v>
                </c:pt>
                <c:pt idx="11024">
                  <c:v>-18.751999999999999</c:v>
                </c:pt>
                <c:pt idx="11025">
                  <c:v>-18.749999999999996</c:v>
                </c:pt>
                <c:pt idx="11026">
                  <c:v>-18.747999999999998</c:v>
                </c:pt>
                <c:pt idx="11027">
                  <c:v>-18.745999999999999</c:v>
                </c:pt>
                <c:pt idx="11028">
                  <c:v>-18.743999999999996</c:v>
                </c:pt>
                <c:pt idx="11029">
                  <c:v>-18.741999999999997</c:v>
                </c:pt>
                <c:pt idx="11030">
                  <c:v>-18.739999999999998</c:v>
                </c:pt>
                <c:pt idx="11031">
                  <c:v>-18.737999999999996</c:v>
                </c:pt>
                <c:pt idx="11032">
                  <c:v>-18.735999999999997</c:v>
                </c:pt>
                <c:pt idx="11033">
                  <c:v>-18.733999999999998</c:v>
                </c:pt>
                <c:pt idx="11034">
                  <c:v>-18.731999999999996</c:v>
                </c:pt>
                <c:pt idx="11035">
                  <c:v>-18.729999999999997</c:v>
                </c:pt>
                <c:pt idx="11036">
                  <c:v>-18.727999999999998</c:v>
                </c:pt>
                <c:pt idx="11037">
                  <c:v>-18.725999999999996</c:v>
                </c:pt>
                <c:pt idx="11038">
                  <c:v>-18.723999999999997</c:v>
                </c:pt>
                <c:pt idx="11039">
                  <c:v>-18.721999999999998</c:v>
                </c:pt>
                <c:pt idx="11040">
                  <c:v>-18.72</c:v>
                </c:pt>
                <c:pt idx="11041">
                  <c:v>-18.717999999999996</c:v>
                </c:pt>
                <c:pt idx="11042">
                  <c:v>-18.715999999999998</c:v>
                </c:pt>
                <c:pt idx="11043">
                  <c:v>-18.713999999999999</c:v>
                </c:pt>
                <c:pt idx="11044">
                  <c:v>-18.711999999999996</c:v>
                </c:pt>
                <c:pt idx="11045">
                  <c:v>-18.709999999999997</c:v>
                </c:pt>
                <c:pt idx="11046">
                  <c:v>-18.707999999999998</c:v>
                </c:pt>
                <c:pt idx="11047">
                  <c:v>-18.705999999999996</c:v>
                </c:pt>
                <c:pt idx="11048">
                  <c:v>-18.703999999999997</c:v>
                </c:pt>
                <c:pt idx="11049">
                  <c:v>-18.701999999999998</c:v>
                </c:pt>
                <c:pt idx="11050">
                  <c:v>-18.699999999999996</c:v>
                </c:pt>
                <c:pt idx="11051">
                  <c:v>-18.697999999999997</c:v>
                </c:pt>
                <c:pt idx="11052">
                  <c:v>-18.695999999999998</c:v>
                </c:pt>
                <c:pt idx="11053">
                  <c:v>-18.693999999999996</c:v>
                </c:pt>
                <c:pt idx="11054">
                  <c:v>-18.691999999999997</c:v>
                </c:pt>
                <c:pt idx="11055">
                  <c:v>-18.689999999999998</c:v>
                </c:pt>
                <c:pt idx="11056">
                  <c:v>-18.687999999999999</c:v>
                </c:pt>
                <c:pt idx="11057">
                  <c:v>-18.685999999999996</c:v>
                </c:pt>
                <c:pt idx="11058">
                  <c:v>-18.683999999999997</c:v>
                </c:pt>
                <c:pt idx="11059">
                  <c:v>-18.681999999999999</c:v>
                </c:pt>
                <c:pt idx="11060">
                  <c:v>-18.679999999999996</c:v>
                </c:pt>
                <c:pt idx="11061">
                  <c:v>-18.677999999999997</c:v>
                </c:pt>
                <c:pt idx="11062">
                  <c:v>-18.675999999999998</c:v>
                </c:pt>
                <c:pt idx="11063">
                  <c:v>-18.673999999999996</c:v>
                </c:pt>
                <c:pt idx="11064">
                  <c:v>-18.671999999999997</c:v>
                </c:pt>
                <c:pt idx="11065">
                  <c:v>-18.669999999999998</c:v>
                </c:pt>
                <c:pt idx="11066">
                  <c:v>-18.667999999999996</c:v>
                </c:pt>
                <c:pt idx="11067">
                  <c:v>-18.665999999999997</c:v>
                </c:pt>
                <c:pt idx="11068">
                  <c:v>-18.663999999999998</c:v>
                </c:pt>
                <c:pt idx="11069">
                  <c:v>-18.661999999999995</c:v>
                </c:pt>
                <c:pt idx="11070">
                  <c:v>-18.659999999999997</c:v>
                </c:pt>
                <c:pt idx="11071">
                  <c:v>-18.657999999999998</c:v>
                </c:pt>
                <c:pt idx="11072">
                  <c:v>-18.655999999999999</c:v>
                </c:pt>
                <c:pt idx="11073">
                  <c:v>-18.653999999999996</c:v>
                </c:pt>
                <c:pt idx="11074">
                  <c:v>-18.651999999999997</c:v>
                </c:pt>
                <c:pt idx="11075">
                  <c:v>-18.649999999999999</c:v>
                </c:pt>
                <c:pt idx="11076">
                  <c:v>-18.647999999999996</c:v>
                </c:pt>
                <c:pt idx="11077">
                  <c:v>-18.645999999999997</c:v>
                </c:pt>
                <c:pt idx="11078">
                  <c:v>-18.643999999999998</c:v>
                </c:pt>
                <c:pt idx="11079">
                  <c:v>-18.641999999999996</c:v>
                </c:pt>
                <c:pt idx="11080">
                  <c:v>-18.639999999999997</c:v>
                </c:pt>
                <c:pt idx="11081">
                  <c:v>-18.637999999999998</c:v>
                </c:pt>
                <c:pt idx="11082">
                  <c:v>-18.635999999999996</c:v>
                </c:pt>
                <c:pt idx="11083">
                  <c:v>-18.633999999999997</c:v>
                </c:pt>
                <c:pt idx="11084">
                  <c:v>-18.631999999999998</c:v>
                </c:pt>
                <c:pt idx="11085">
                  <c:v>-18.629999999999995</c:v>
                </c:pt>
                <c:pt idx="11086">
                  <c:v>-18.627999999999997</c:v>
                </c:pt>
                <c:pt idx="11087">
                  <c:v>-18.625999999999998</c:v>
                </c:pt>
                <c:pt idx="11088">
                  <c:v>-18.623999999999999</c:v>
                </c:pt>
                <c:pt idx="11089">
                  <c:v>-18.621999999999996</c:v>
                </c:pt>
                <c:pt idx="11090">
                  <c:v>-18.619999999999997</c:v>
                </c:pt>
                <c:pt idx="11091">
                  <c:v>-18.617999999999999</c:v>
                </c:pt>
                <c:pt idx="11092">
                  <c:v>-18.615999999999996</c:v>
                </c:pt>
                <c:pt idx="11093">
                  <c:v>-18.613999999999997</c:v>
                </c:pt>
                <c:pt idx="11094">
                  <c:v>-18.611999999999998</c:v>
                </c:pt>
                <c:pt idx="11095">
                  <c:v>-18.609999999999996</c:v>
                </c:pt>
                <c:pt idx="11096">
                  <c:v>-18.607999999999997</c:v>
                </c:pt>
                <c:pt idx="11097">
                  <c:v>-18.605999999999998</c:v>
                </c:pt>
                <c:pt idx="11098">
                  <c:v>-18.603999999999996</c:v>
                </c:pt>
                <c:pt idx="11099">
                  <c:v>-18.601999999999997</c:v>
                </c:pt>
                <c:pt idx="11100">
                  <c:v>-18.599999999999998</c:v>
                </c:pt>
                <c:pt idx="11101">
                  <c:v>-18.597999999999995</c:v>
                </c:pt>
                <c:pt idx="11102">
                  <c:v>-18.595999999999997</c:v>
                </c:pt>
                <c:pt idx="11103">
                  <c:v>-18.593999999999998</c:v>
                </c:pt>
                <c:pt idx="11104">
                  <c:v>-18.591999999999999</c:v>
                </c:pt>
                <c:pt idx="11105">
                  <c:v>-18.589999999999996</c:v>
                </c:pt>
                <c:pt idx="11106">
                  <c:v>-18.587999999999997</c:v>
                </c:pt>
                <c:pt idx="11107">
                  <c:v>-18.585999999999999</c:v>
                </c:pt>
                <c:pt idx="11108">
                  <c:v>-18.583999999999996</c:v>
                </c:pt>
                <c:pt idx="11109">
                  <c:v>-18.581999999999997</c:v>
                </c:pt>
                <c:pt idx="11110">
                  <c:v>-18.579999999999998</c:v>
                </c:pt>
                <c:pt idx="11111">
                  <c:v>-18.577999999999996</c:v>
                </c:pt>
                <c:pt idx="11112">
                  <c:v>-18.575999999999997</c:v>
                </c:pt>
                <c:pt idx="11113">
                  <c:v>-18.573999999999998</c:v>
                </c:pt>
                <c:pt idx="11114">
                  <c:v>-18.571999999999996</c:v>
                </c:pt>
                <c:pt idx="11115">
                  <c:v>-18.569999999999997</c:v>
                </c:pt>
                <c:pt idx="11116">
                  <c:v>-18.567999999999998</c:v>
                </c:pt>
                <c:pt idx="11117">
                  <c:v>-18.565999999999995</c:v>
                </c:pt>
                <c:pt idx="11118">
                  <c:v>-18.563999999999997</c:v>
                </c:pt>
                <c:pt idx="11119">
                  <c:v>-18.561999999999998</c:v>
                </c:pt>
                <c:pt idx="11120">
                  <c:v>-18.559999999999999</c:v>
                </c:pt>
                <c:pt idx="11121">
                  <c:v>-18.557999999999996</c:v>
                </c:pt>
                <c:pt idx="11122">
                  <c:v>-18.555999999999997</c:v>
                </c:pt>
                <c:pt idx="11123">
                  <c:v>-18.553999999999998</c:v>
                </c:pt>
                <c:pt idx="11124">
                  <c:v>-18.551999999999996</c:v>
                </c:pt>
                <c:pt idx="11125">
                  <c:v>-18.549999999999997</c:v>
                </c:pt>
                <c:pt idx="11126">
                  <c:v>-18.547999999999998</c:v>
                </c:pt>
                <c:pt idx="11127">
                  <c:v>-18.545999999999996</c:v>
                </c:pt>
                <c:pt idx="11128">
                  <c:v>-18.543999999999997</c:v>
                </c:pt>
                <c:pt idx="11129">
                  <c:v>-18.541999999999998</c:v>
                </c:pt>
                <c:pt idx="11130">
                  <c:v>-18.539999999999996</c:v>
                </c:pt>
                <c:pt idx="11131">
                  <c:v>-18.537999999999997</c:v>
                </c:pt>
                <c:pt idx="11132">
                  <c:v>-18.535999999999998</c:v>
                </c:pt>
                <c:pt idx="11133">
                  <c:v>-18.533999999999999</c:v>
                </c:pt>
                <c:pt idx="11134">
                  <c:v>-18.531999999999996</c:v>
                </c:pt>
                <c:pt idx="11135">
                  <c:v>-18.529999999999998</c:v>
                </c:pt>
                <c:pt idx="11136">
                  <c:v>-18.527999999999999</c:v>
                </c:pt>
                <c:pt idx="11137">
                  <c:v>-18.525999999999996</c:v>
                </c:pt>
                <c:pt idx="11138">
                  <c:v>-18.523999999999997</c:v>
                </c:pt>
                <c:pt idx="11139">
                  <c:v>-18.521999999999998</c:v>
                </c:pt>
                <c:pt idx="11140">
                  <c:v>-18.519999999999996</c:v>
                </c:pt>
                <c:pt idx="11141">
                  <c:v>-18.517999999999997</c:v>
                </c:pt>
                <c:pt idx="11142">
                  <c:v>-18.515999999999998</c:v>
                </c:pt>
                <c:pt idx="11143">
                  <c:v>-18.513999999999996</c:v>
                </c:pt>
                <c:pt idx="11144">
                  <c:v>-18.511999999999997</c:v>
                </c:pt>
                <c:pt idx="11145">
                  <c:v>-18.509999999999998</c:v>
                </c:pt>
                <c:pt idx="11146">
                  <c:v>-18.507999999999996</c:v>
                </c:pt>
                <c:pt idx="11147">
                  <c:v>-18.505999999999997</c:v>
                </c:pt>
                <c:pt idx="11148">
                  <c:v>-18.503999999999998</c:v>
                </c:pt>
                <c:pt idx="11149">
                  <c:v>-18.501999999999999</c:v>
                </c:pt>
                <c:pt idx="11150">
                  <c:v>-18.499999999999996</c:v>
                </c:pt>
                <c:pt idx="11151">
                  <c:v>-18.497999999999998</c:v>
                </c:pt>
                <c:pt idx="11152">
                  <c:v>-18.495999999999999</c:v>
                </c:pt>
                <c:pt idx="11153">
                  <c:v>-18.493999999999996</c:v>
                </c:pt>
                <c:pt idx="11154">
                  <c:v>-18.491999999999997</c:v>
                </c:pt>
                <c:pt idx="11155">
                  <c:v>-18.489999999999998</c:v>
                </c:pt>
                <c:pt idx="11156">
                  <c:v>-18.487999999999996</c:v>
                </c:pt>
                <c:pt idx="11157">
                  <c:v>-18.485999999999997</c:v>
                </c:pt>
                <c:pt idx="11158">
                  <c:v>-18.483999999999998</c:v>
                </c:pt>
                <c:pt idx="11159">
                  <c:v>-18.481999999999996</c:v>
                </c:pt>
                <c:pt idx="11160">
                  <c:v>-18.479999999999997</c:v>
                </c:pt>
                <c:pt idx="11161">
                  <c:v>-18.477999999999998</c:v>
                </c:pt>
                <c:pt idx="11162">
                  <c:v>-18.475999999999996</c:v>
                </c:pt>
                <c:pt idx="11163">
                  <c:v>-18.473999999999997</c:v>
                </c:pt>
                <c:pt idx="11164">
                  <c:v>-18.471999999999998</c:v>
                </c:pt>
                <c:pt idx="11165">
                  <c:v>-18.47</c:v>
                </c:pt>
                <c:pt idx="11166">
                  <c:v>-18.467999999999996</c:v>
                </c:pt>
                <c:pt idx="11167">
                  <c:v>-18.465999999999998</c:v>
                </c:pt>
                <c:pt idx="11168">
                  <c:v>-18.463999999999999</c:v>
                </c:pt>
                <c:pt idx="11169">
                  <c:v>-18.461999999999996</c:v>
                </c:pt>
                <c:pt idx="11170">
                  <c:v>-18.459999999999997</c:v>
                </c:pt>
                <c:pt idx="11171">
                  <c:v>-18.457999999999998</c:v>
                </c:pt>
                <c:pt idx="11172">
                  <c:v>-18.455999999999996</c:v>
                </c:pt>
                <c:pt idx="11173">
                  <c:v>-18.453999999999997</c:v>
                </c:pt>
                <c:pt idx="11174">
                  <c:v>-18.451999999999998</c:v>
                </c:pt>
                <c:pt idx="11175">
                  <c:v>-18.449999999999996</c:v>
                </c:pt>
                <c:pt idx="11176">
                  <c:v>-18.447999999999997</c:v>
                </c:pt>
                <c:pt idx="11177">
                  <c:v>-18.445999999999998</c:v>
                </c:pt>
                <c:pt idx="11178">
                  <c:v>-18.443999999999996</c:v>
                </c:pt>
                <c:pt idx="11179">
                  <c:v>-18.441999999999997</c:v>
                </c:pt>
                <c:pt idx="11180">
                  <c:v>-18.439999999999998</c:v>
                </c:pt>
                <c:pt idx="11181">
                  <c:v>-18.437999999999999</c:v>
                </c:pt>
                <c:pt idx="11182">
                  <c:v>-18.435999999999996</c:v>
                </c:pt>
                <c:pt idx="11183">
                  <c:v>-18.433999999999997</c:v>
                </c:pt>
                <c:pt idx="11184">
                  <c:v>-18.431999999999999</c:v>
                </c:pt>
                <c:pt idx="11185">
                  <c:v>-18.429999999999996</c:v>
                </c:pt>
                <c:pt idx="11186">
                  <c:v>-18.427999999999997</c:v>
                </c:pt>
                <c:pt idx="11187">
                  <c:v>-18.425999999999998</c:v>
                </c:pt>
                <c:pt idx="11188">
                  <c:v>-18.423999999999996</c:v>
                </c:pt>
                <c:pt idx="11189">
                  <c:v>-18.421999999999997</c:v>
                </c:pt>
                <c:pt idx="11190">
                  <c:v>-18.419999999999998</c:v>
                </c:pt>
                <c:pt idx="11191">
                  <c:v>-18.417999999999996</c:v>
                </c:pt>
                <c:pt idx="11192">
                  <c:v>-18.415999999999997</c:v>
                </c:pt>
                <c:pt idx="11193">
                  <c:v>-18.413999999999998</c:v>
                </c:pt>
                <c:pt idx="11194">
                  <c:v>-18.411999999999995</c:v>
                </c:pt>
                <c:pt idx="11195">
                  <c:v>-18.409999999999997</c:v>
                </c:pt>
                <c:pt idx="11196">
                  <c:v>-18.407999999999998</c:v>
                </c:pt>
                <c:pt idx="11197">
                  <c:v>-18.405999999999999</c:v>
                </c:pt>
                <c:pt idx="11198">
                  <c:v>-18.403999999999996</c:v>
                </c:pt>
                <c:pt idx="11199">
                  <c:v>-18.401999999999997</c:v>
                </c:pt>
                <c:pt idx="11200">
                  <c:v>-18.399999999999999</c:v>
                </c:pt>
                <c:pt idx="11201">
                  <c:v>-18.397999999999996</c:v>
                </c:pt>
                <c:pt idx="11202">
                  <c:v>-18.395999999999997</c:v>
                </c:pt>
                <c:pt idx="11203">
                  <c:v>-18.393999999999998</c:v>
                </c:pt>
                <c:pt idx="11204">
                  <c:v>-18.391999999999996</c:v>
                </c:pt>
                <c:pt idx="11205">
                  <c:v>-18.389999999999997</c:v>
                </c:pt>
                <c:pt idx="11206">
                  <c:v>-18.387999999999998</c:v>
                </c:pt>
                <c:pt idx="11207">
                  <c:v>-18.385999999999996</c:v>
                </c:pt>
                <c:pt idx="11208">
                  <c:v>-18.383999999999997</c:v>
                </c:pt>
                <c:pt idx="11209">
                  <c:v>-18.381999999999998</c:v>
                </c:pt>
                <c:pt idx="11210">
                  <c:v>-18.379999999999995</c:v>
                </c:pt>
                <c:pt idx="11211">
                  <c:v>-18.377999999999997</c:v>
                </c:pt>
                <c:pt idx="11212">
                  <c:v>-18.375999999999998</c:v>
                </c:pt>
                <c:pt idx="11213">
                  <c:v>-18.373999999999999</c:v>
                </c:pt>
                <c:pt idx="11214">
                  <c:v>-18.371999999999996</c:v>
                </c:pt>
                <c:pt idx="11215">
                  <c:v>-18.369999999999997</c:v>
                </c:pt>
                <c:pt idx="11216">
                  <c:v>-18.367999999999999</c:v>
                </c:pt>
                <c:pt idx="11217">
                  <c:v>-18.365999999999996</c:v>
                </c:pt>
                <c:pt idx="11218">
                  <c:v>-18.363999999999997</c:v>
                </c:pt>
                <c:pt idx="11219">
                  <c:v>-18.361999999999998</c:v>
                </c:pt>
                <c:pt idx="11220">
                  <c:v>-18.359999999999996</c:v>
                </c:pt>
                <c:pt idx="11221">
                  <c:v>-18.357999999999997</c:v>
                </c:pt>
                <c:pt idx="11222">
                  <c:v>-18.355999999999998</c:v>
                </c:pt>
                <c:pt idx="11223">
                  <c:v>-18.353999999999996</c:v>
                </c:pt>
                <c:pt idx="11224">
                  <c:v>-18.351999999999997</c:v>
                </c:pt>
                <c:pt idx="11225">
                  <c:v>-18.349999999999998</c:v>
                </c:pt>
                <c:pt idx="11226">
                  <c:v>-18.347999999999995</c:v>
                </c:pt>
                <c:pt idx="11227">
                  <c:v>-18.345999999999997</c:v>
                </c:pt>
                <c:pt idx="11228">
                  <c:v>-18.343999999999998</c:v>
                </c:pt>
                <c:pt idx="11229">
                  <c:v>-18.341999999999999</c:v>
                </c:pt>
                <c:pt idx="11230">
                  <c:v>-18.339999999999996</c:v>
                </c:pt>
                <c:pt idx="11231">
                  <c:v>-18.337999999999997</c:v>
                </c:pt>
                <c:pt idx="11232">
                  <c:v>-18.335999999999999</c:v>
                </c:pt>
                <c:pt idx="11233">
                  <c:v>-18.333999999999996</c:v>
                </c:pt>
                <c:pt idx="11234">
                  <c:v>-18.331999999999997</c:v>
                </c:pt>
                <c:pt idx="11235">
                  <c:v>-18.329999999999998</c:v>
                </c:pt>
                <c:pt idx="11236">
                  <c:v>-18.327999999999996</c:v>
                </c:pt>
                <c:pt idx="11237">
                  <c:v>-18.325999999999997</c:v>
                </c:pt>
                <c:pt idx="11238">
                  <c:v>-18.323999999999998</c:v>
                </c:pt>
                <c:pt idx="11239">
                  <c:v>-18.321999999999996</c:v>
                </c:pt>
                <c:pt idx="11240">
                  <c:v>-18.319999999999997</c:v>
                </c:pt>
                <c:pt idx="11241">
                  <c:v>-18.317999999999998</c:v>
                </c:pt>
                <c:pt idx="11242">
                  <c:v>-18.315999999999995</c:v>
                </c:pt>
                <c:pt idx="11243">
                  <c:v>-18.313999999999997</c:v>
                </c:pt>
                <c:pt idx="11244">
                  <c:v>-18.311999999999998</c:v>
                </c:pt>
                <c:pt idx="11245">
                  <c:v>-18.309999999999999</c:v>
                </c:pt>
                <c:pt idx="11246">
                  <c:v>-18.307999999999996</c:v>
                </c:pt>
                <c:pt idx="11247">
                  <c:v>-18.305999999999997</c:v>
                </c:pt>
                <c:pt idx="11248">
                  <c:v>-18.303999999999998</c:v>
                </c:pt>
                <c:pt idx="11249">
                  <c:v>-18.301999999999996</c:v>
                </c:pt>
                <c:pt idx="11250">
                  <c:v>-18.299999999999997</c:v>
                </c:pt>
                <c:pt idx="11251">
                  <c:v>-18.297999999999998</c:v>
                </c:pt>
                <c:pt idx="11252">
                  <c:v>-18.295999999999996</c:v>
                </c:pt>
                <c:pt idx="11253">
                  <c:v>-18.293999999999997</c:v>
                </c:pt>
                <c:pt idx="11254">
                  <c:v>-18.291999999999998</c:v>
                </c:pt>
                <c:pt idx="11255">
                  <c:v>-18.289999999999996</c:v>
                </c:pt>
                <c:pt idx="11256">
                  <c:v>-18.287999999999997</c:v>
                </c:pt>
                <c:pt idx="11257">
                  <c:v>-18.285999999999998</c:v>
                </c:pt>
                <c:pt idx="11258">
                  <c:v>-18.283999999999999</c:v>
                </c:pt>
                <c:pt idx="11259">
                  <c:v>-18.281999999999996</c:v>
                </c:pt>
                <c:pt idx="11260">
                  <c:v>-18.279999999999998</c:v>
                </c:pt>
                <c:pt idx="11261">
                  <c:v>-18.277999999999999</c:v>
                </c:pt>
                <c:pt idx="11262">
                  <c:v>-18.275999999999996</c:v>
                </c:pt>
                <c:pt idx="11263">
                  <c:v>-18.273999999999997</c:v>
                </c:pt>
                <c:pt idx="11264">
                  <c:v>-18.271999999999998</c:v>
                </c:pt>
                <c:pt idx="11265">
                  <c:v>-18.269999999999996</c:v>
                </c:pt>
                <c:pt idx="11266">
                  <c:v>-18.267999999999997</c:v>
                </c:pt>
                <c:pt idx="11267">
                  <c:v>-18.265999999999998</c:v>
                </c:pt>
                <c:pt idx="11268">
                  <c:v>-18.263999999999996</c:v>
                </c:pt>
                <c:pt idx="11269">
                  <c:v>-18.261999999999997</c:v>
                </c:pt>
                <c:pt idx="11270">
                  <c:v>-18.259999999999998</c:v>
                </c:pt>
                <c:pt idx="11271">
                  <c:v>-18.257999999999996</c:v>
                </c:pt>
                <c:pt idx="11272">
                  <c:v>-18.255999999999997</c:v>
                </c:pt>
                <c:pt idx="11273">
                  <c:v>-18.253999999999998</c:v>
                </c:pt>
                <c:pt idx="11274">
                  <c:v>-18.251999999999999</c:v>
                </c:pt>
                <c:pt idx="11275">
                  <c:v>-18.249999999999996</c:v>
                </c:pt>
                <c:pt idx="11276">
                  <c:v>-18.247999999999998</c:v>
                </c:pt>
                <c:pt idx="11277">
                  <c:v>-18.245999999999999</c:v>
                </c:pt>
                <c:pt idx="11278">
                  <c:v>-18.243999999999996</c:v>
                </c:pt>
                <c:pt idx="11279">
                  <c:v>-18.241999999999997</c:v>
                </c:pt>
                <c:pt idx="11280">
                  <c:v>-18.239999999999998</c:v>
                </c:pt>
                <c:pt idx="11281">
                  <c:v>-18.237999999999996</c:v>
                </c:pt>
                <c:pt idx="11282">
                  <c:v>-18.235999999999997</c:v>
                </c:pt>
                <c:pt idx="11283">
                  <c:v>-18.233999999999998</c:v>
                </c:pt>
                <c:pt idx="11284">
                  <c:v>-18.231999999999996</c:v>
                </c:pt>
                <c:pt idx="11285">
                  <c:v>-18.229999999999997</c:v>
                </c:pt>
                <c:pt idx="11286">
                  <c:v>-18.227999999999998</c:v>
                </c:pt>
                <c:pt idx="11287">
                  <c:v>-18.225999999999996</c:v>
                </c:pt>
                <c:pt idx="11288">
                  <c:v>-18.223999999999997</c:v>
                </c:pt>
                <c:pt idx="11289">
                  <c:v>-18.221999999999998</c:v>
                </c:pt>
                <c:pt idx="11290">
                  <c:v>-18.22</c:v>
                </c:pt>
                <c:pt idx="11291">
                  <c:v>-18.217999999999996</c:v>
                </c:pt>
                <c:pt idx="11292">
                  <c:v>-18.215999999999998</c:v>
                </c:pt>
                <c:pt idx="11293">
                  <c:v>-18.213999999999999</c:v>
                </c:pt>
                <c:pt idx="11294">
                  <c:v>-18.211999999999996</c:v>
                </c:pt>
                <c:pt idx="11295">
                  <c:v>-18.209999999999997</c:v>
                </c:pt>
                <c:pt idx="11296">
                  <c:v>-18.207999999999998</c:v>
                </c:pt>
                <c:pt idx="11297">
                  <c:v>-18.205999999999996</c:v>
                </c:pt>
                <c:pt idx="11298">
                  <c:v>-18.203999999999997</c:v>
                </c:pt>
                <c:pt idx="11299">
                  <c:v>-18.201999999999998</c:v>
                </c:pt>
                <c:pt idx="11300">
                  <c:v>-18.199999999999996</c:v>
                </c:pt>
                <c:pt idx="11301">
                  <c:v>-18.197999999999997</c:v>
                </c:pt>
                <c:pt idx="11302">
                  <c:v>-18.195999999999998</c:v>
                </c:pt>
                <c:pt idx="11303">
                  <c:v>-18.193999999999996</c:v>
                </c:pt>
                <c:pt idx="11304">
                  <c:v>-18.191999999999997</c:v>
                </c:pt>
                <c:pt idx="11305">
                  <c:v>-18.189999999999998</c:v>
                </c:pt>
                <c:pt idx="11306">
                  <c:v>-18.187999999999999</c:v>
                </c:pt>
                <c:pt idx="11307">
                  <c:v>-18.185999999999996</c:v>
                </c:pt>
                <c:pt idx="11308">
                  <c:v>-18.183999999999997</c:v>
                </c:pt>
                <c:pt idx="11309">
                  <c:v>-18.181999999999999</c:v>
                </c:pt>
                <c:pt idx="11310">
                  <c:v>-18.179999999999996</c:v>
                </c:pt>
                <c:pt idx="11311">
                  <c:v>-18.177999999999997</c:v>
                </c:pt>
                <c:pt idx="11312">
                  <c:v>-18.175999999999998</c:v>
                </c:pt>
                <c:pt idx="11313">
                  <c:v>-18.173999999999996</c:v>
                </c:pt>
                <c:pt idx="11314">
                  <c:v>-18.171999999999997</c:v>
                </c:pt>
                <c:pt idx="11315">
                  <c:v>-18.169999999999998</c:v>
                </c:pt>
                <c:pt idx="11316">
                  <c:v>-18.167999999999996</c:v>
                </c:pt>
                <c:pt idx="11317">
                  <c:v>-18.165999999999997</c:v>
                </c:pt>
                <c:pt idx="11318">
                  <c:v>-18.163999999999998</c:v>
                </c:pt>
                <c:pt idx="11319">
                  <c:v>-18.161999999999995</c:v>
                </c:pt>
                <c:pt idx="11320">
                  <c:v>-18.159999999999997</c:v>
                </c:pt>
                <c:pt idx="11321">
                  <c:v>-18.157999999999998</c:v>
                </c:pt>
                <c:pt idx="11322">
                  <c:v>-18.155999999999999</c:v>
                </c:pt>
                <c:pt idx="11323">
                  <c:v>-18.153999999999996</c:v>
                </c:pt>
                <c:pt idx="11324">
                  <c:v>-18.151999999999997</c:v>
                </c:pt>
                <c:pt idx="11325">
                  <c:v>-18.149999999999999</c:v>
                </c:pt>
                <c:pt idx="11326">
                  <c:v>-18.147999999999996</c:v>
                </c:pt>
                <c:pt idx="11327">
                  <c:v>-18.145999999999997</c:v>
                </c:pt>
                <c:pt idx="11328">
                  <c:v>-18.143999999999998</c:v>
                </c:pt>
                <c:pt idx="11329">
                  <c:v>-18.141999999999996</c:v>
                </c:pt>
                <c:pt idx="11330">
                  <c:v>-18.139999999999997</c:v>
                </c:pt>
                <c:pt idx="11331">
                  <c:v>-18.137999999999998</c:v>
                </c:pt>
                <c:pt idx="11332">
                  <c:v>-18.135999999999996</c:v>
                </c:pt>
                <c:pt idx="11333">
                  <c:v>-18.133999999999997</c:v>
                </c:pt>
                <c:pt idx="11334">
                  <c:v>-18.131999999999998</c:v>
                </c:pt>
                <c:pt idx="11335">
                  <c:v>-18.129999999999995</c:v>
                </c:pt>
                <c:pt idx="11336">
                  <c:v>-18.127999999999997</c:v>
                </c:pt>
                <c:pt idx="11337">
                  <c:v>-18.125999999999998</c:v>
                </c:pt>
                <c:pt idx="11338">
                  <c:v>-18.123999999999999</c:v>
                </c:pt>
                <c:pt idx="11339">
                  <c:v>-18.121999999999996</c:v>
                </c:pt>
                <c:pt idx="11340">
                  <c:v>-18.119999999999997</c:v>
                </c:pt>
                <c:pt idx="11341">
                  <c:v>-18.117999999999999</c:v>
                </c:pt>
                <c:pt idx="11342">
                  <c:v>-18.115999999999996</c:v>
                </c:pt>
                <c:pt idx="11343">
                  <c:v>-18.113999999999997</c:v>
                </c:pt>
                <c:pt idx="11344">
                  <c:v>-18.111999999999998</c:v>
                </c:pt>
                <c:pt idx="11345">
                  <c:v>-18.109999999999996</c:v>
                </c:pt>
                <c:pt idx="11346">
                  <c:v>-18.107999999999997</c:v>
                </c:pt>
                <c:pt idx="11347">
                  <c:v>-18.105999999999998</c:v>
                </c:pt>
                <c:pt idx="11348">
                  <c:v>-18.103999999999996</c:v>
                </c:pt>
                <c:pt idx="11349">
                  <c:v>-18.101999999999997</c:v>
                </c:pt>
                <c:pt idx="11350">
                  <c:v>-18.099999999999998</c:v>
                </c:pt>
                <c:pt idx="11351">
                  <c:v>-18.097999999999995</c:v>
                </c:pt>
                <c:pt idx="11352">
                  <c:v>-18.095999999999997</c:v>
                </c:pt>
                <c:pt idx="11353">
                  <c:v>-18.093999999999998</c:v>
                </c:pt>
                <c:pt idx="11354">
                  <c:v>-18.091999999999999</c:v>
                </c:pt>
                <c:pt idx="11355">
                  <c:v>-18.089999999999996</c:v>
                </c:pt>
                <c:pt idx="11356">
                  <c:v>-18.087999999999997</c:v>
                </c:pt>
                <c:pt idx="11357">
                  <c:v>-18.085999999999999</c:v>
                </c:pt>
                <c:pt idx="11358">
                  <c:v>-18.083999999999996</c:v>
                </c:pt>
                <c:pt idx="11359">
                  <c:v>-18.081999999999997</c:v>
                </c:pt>
                <c:pt idx="11360">
                  <c:v>-18.079999999999998</c:v>
                </c:pt>
                <c:pt idx="11361">
                  <c:v>-18.077999999999996</c:v>
                </c:pt>
                <c:pt idx="11362">
                  <c:v>-18.075999999999997</c:v>
                </c:pt>
                <c:pt idx="11363">
                  <c:v>-18.073999999999998</c:v>
                </c:pt>
                <c:pt idx="11364">
                  <c:v>-18.071999999999996</c:v>
                </c:pt>
                <c:pt idx="11365">
                  <c:v>-18.069999999999997</c:v>
                </c:pt>
                <c:pt idx="11366">
                  <c:v>-18.067999999999998</c:v>
                </c:pt>
                <c:pt idx="11367">
                  <c:v>-18.065999999999995</c:v>
                </c:pt>
                <c:pt idx="11368">
                  <c:v>-18.063999999999997</c:v>
                </c:pt>
                <c:pt idx="11369">
                  <c:v>-18.061999999999998</c:v>
                </c:pt>
                <c:pt idx="11370">
                  <c:v>-18.059999999999999</c:v>
                </c:pt>
                <c:pt idx="11371">
                  <c:v>-18.057999999999996</c:v>
                </c:pt>
                <c:pt idx="11372">
                  <c:v>-18.055999999999997</c:v>
                </c:pt>
                <c:pt idx="11373">
                  <c:v>-18.053999999999998</c:v>
                </c:pt>
                <c:pt idx="11374">
                  <c:v>-18.051999999999996</c:v>
                </c:pt>
                <c:pt idx="11375">
                  <c:v>-18.049999999999997</c:v>
                </c:pt>
                <c:pt idx="11376">
                  <c:v>-18.047999999999998</c:v>
                </c:pt>
                <c:pt idx="11377">
                  <c:v>-18.045999999999996</c:v>
                </c:pt>
                <c:pt idx="11378">
                  <c:v>-18.043999999999997</c:v>
                </c:pt>
                <c:pt idx="11379">
                  <c:v>-18.041999999999998</c:v>
                </c:pt>
                <c:pt idx="11380">
                  <c:v>-18.039999999999996</c:v>
                </c:pt>
                <c:pt idx="11381">
                  <c:v>-18.037999999999997</c:v>
                </c:pt>
                <c:pt idx="11382">
                  <c:v>-18.035999999999998</c:v>
                </c:pt>
                <c:pt idx="11383">
                  <c:v>-18.033999999999999</c:v>
                </c:pt>
                <c:pt idx="11384">
                  <c:v>-18.031999999999996</c:v>
                </c:pt>
                <c:pt idx="11385">
                  <c:v>-18.029999999999998</c:v>
                </c:pt>
                <c:pt idx="11386">
                  <c:v>-18.027999999999999</c:v>
                </c:pt>
                <c:pt idx="11387">
                  <c:v>-18.025999999999996</c:v>
                </c:pt>
                <c:pt idx="11388">
                  <c:v>-18.023999999999997</c:v>
                </c:pt>
                <c:pt idx="11389">
                  <c:v>-18.021999999999998</c:v>
                </c:pt>
                <c:pt idx="11390">
                  <c:v>-18.019999999999996</c:v>
                </c:pt>
                <c:pt idx="11391">
                  <c:v>-18.017999999999997</c:v>
                </c:pt>
                <c:pt idx="11392">
                  <c:v>-18.015999999999998</c:v>
                </c:pt>
                <c:pt idx="11393">
                  <c:v>-18.013999999999996</c:v>
                </c:pt>
                <c:pt idx="11394">
                  <c:v>-18.011999999999997</c:v>
                </c:pt>
                <c:pt idx="11395">
                  <c:v>-18.009999999999998</c:v>
                </c:pt>
                <c:pt idx="11396">
                  <c:v>-18.007999999999996</c:v>
                </c:pt>
                <c:pt idx="11397">
                  <c:v>-18.005999999999997</c:v>
                </c:pt>
                <c:pt idx="11398">
                  <c:v>-18.003999999999998</c:v>
                </c:pt>
                <c:pt idx="11399">
                  <c:v>-18.001999999999999</c:v>
                </c:pt>
                <c:pt idx="11400">
                  <c:v>-17.999999999999996</c:v>
                </c:pt>
                <c:pt idx="11401">
                  <c:v>-17.997999999999998</c:v>
                </c:pt>
                <c:pt idx="11402">
                  <c:v>-17.995999999999999</c:v>
                </c:pt>
                <c:pt idx="11403">
                  <c:v>-17.993999999999996</c:v>
                </c:pt>
                <c:pt idx="11404">
                  <c:v>-17.991999999999997</c:v>
                </c:pt>
                <c:pt idx="11405">
                  <c:v>-17.989999999999998</c:v>
                </c:pt>
                <c:pt idx="11406">
                  <c:v>-17.987999999999996</c:v>
                </c:pt>
                <c:pt idx="11407">
                  <c:v>-17.985999999999997</c:v>
                </c:pt>
                <c:pt idx="11408">
                  <c:v>-17.983999999999998</c:v>
                </c:pt>
                <c:pt idx="11409">
                  <c:v>-17.981999999999996</c:v>
                </c:pt>
                <c:pt idx="11410">
                  <c:v>-17.979999999999997</c:v>
                </c:pt>
                <c:pt idx="11411">
                  <c:v>-17.977999999999998</c:v>
                </c:pt>
                <c:pt idx="11412">
                  <c:v>-17.975999999999996</c:v>
                </c:pt>
                <c:pt idx="11413">
                  <c:v>-17.973999999999997</c:v>
                </c:pt>
                <c:pt idx="11414">
                  <c:v>-17.971999999999998</c:v>
                </c:pt>
                <c:pt idx="11415">
                  <c:v>-17.97</c:v>
                </c:pt>
                <c:pt idx="11416">
                  <c:v>-17.967999999999996</c:v>
                </c:pt>
                <c:pt idx="11417">
                  <c:v>-17.965999999999998</c:v>
                </c:pt>
                <c:pt idx="11418">
                  <c:v>-17.963999999999999</c:v>
                </c:pt>
                <c:pt idx="11419">
                  <c:v>-17.961999999999996</c:v>
                </c:pt>
                <c:pt idx="11420">
                  <c:v>-17.959999999999997</c:v>
                </c:pt>
                <c:pt idx="11421">
                  <c:v>-17.957999999999998</c:v>
                </c:pt>
                <c:pt idx="11422">
                  <c:v>-17.955999999999996</c:v>
                </c:pt>
                <c:pt idx="11423">
                  <c:v>-17.953999999999997</c:v>
                </c:pt>
                <c:pt idx="11424">
                  <c:v>-17.951999999999998</c:v>
                </c:pt>
                <c:pt idx="11425">
                  <c:v>-17.949999999999996</c:v>
                </c:pt>
                <c:pt idx="11426">
                  <c:v>-17.947999999999997</c:v>
                </c:pt>
                <c:pt idx="11427">
                  <c:v>-17.945999999999998</c:v>
                </c:pt>
                <c:pt idx="11428">
                  <c:v>-17.943999999999996</c:v>
                </c:pt>
                <c:pt idx="11429">
                  <c:v>-17.941999999999997</c:v>
                </c:pt>
                <c:pt idx="11430">
                  <c:v>-17.939999999999998</c:v>
                </c:pt>
                <c:pt idx="11431">
                  <c:v>-17.937999999999999</c:v>
                </c:pt>
                <c:pt idx="11432">
                  <c:v>-17.935999999999996</c:v>
                </c:pt>
                <c:pt idx="11433">
                  <c:v>-17.933999999999997</c:v>
                </c:pt>
                <c:pt idx="11434">
                  <c:v>-17.931999999999999</c:v>
                </c:pt>
                <c:pt idx="11435">
                  <c:v>-17.929999999999996</c:v>
                </c:pt>
                <c:pt idx="11436">
                  <c:v>-17.927999999999997</c:v>
                </c:pt>
                <c:pt idx="11437">
                  <c:v>-17.925999999999998</c:v>
                </c:pt>
                <c:pt idx="11438">
                  <c:v>-17.923999999999996</c:v>
                </c:pt>
                <c:pt idx="11439">
                  <c:v>-17.921999999999997</c:v>
                </c:pt>
                <c:pt idx="11440">
                  <c:v>-17.919999999999998</c:v>
                </c:pt>
                <c:pt idx="11441">
                  <c:v>-17.917999999999996</c:v>
                </c:pt>
                <c:pt idx="11442">
                  <c:v>-17.915999999999997</c:v>
                </c:pt>
                <c:pt idx="11443">
                  <c:v>-17.913999999999998</c:v>
                </c:pt>
                <c:pt idx="11444">
                  <c:v>-17.911999999999995</c:v>
                </c:pt>
                <c:pt idx="11445">
                  <c:v>-17.909999999999997</c:v>
                </c:pt>
                <c:pt idx="11446">
                  <c:v>-17.907999999999998</c:v>
                </c:pt>
                <c:pt idx="11447">
                  <c:v>-17.905999999999999</c:v>
                </c:pt>
                <c:pt idx="11448">
                  <c:v>-17.903999999999996</c:v>
                </c:pt>
                <c:pt idx="11449">
                  <c:v>-17.901999999999997</c:v>
                </c:pt>
                <c:pt idx="11450">
                  <c:v>-17.899999999999999</c:v>
                </c:pt>
                <c:pt idx="11451">
                  <c:v>-17.897999999999996</c:v>
                </c:pt>
                <c:pt idx="11452">
                  <c:v>-17.895999999999997</c:v>
                </c:pt>
                <c:pt idx="11453">
                  <c:v>-17.893999999999998</c:v>
                </c:pt>
                <c:pt idx="11454">
                  <c:v>-17.891999999999996</c:v>
                </c:pt>
                <c:pt idx="11455">
                  <c:v>-17.889999999999997</c:v>
                </c:pt>
                <c:pt idx="11456">
                  <c:v>-17.887999999999998</c:v>
                </c:pt>
                <c:pt idx="11457">
                  <c:v>-17.885999999999996</c:v>
                </c:pt>
                <c:pt idx="11458">
                  <c:v>-17.883999999999997</c:v>
                </c:pt>
                <c:pt idx="11459">
                  <c:v>-17.881999999999998</c:v>
                </c:pt>
                <c:pt idx="11460">
                  <c:v>-17.879999999999995</c:v>
                </c:pt>
                <c:pt idx="11461">
                  <c:v>-17.877999999999997</c:v>
                </c:pt>
                <c:pt idx="11462">
                  <c:v>-17.875999999999998</c:v>
                </c:pt>
                <c:pt idx="11463">
                  <c:v>-17.873999999999999</c:v>
                </c:pt>
                <c:pt idx="11464">
                  <c:v>-17.871999999999996</c:v>
                </c:pt>
                <c:pt idx="11465">
                  <c:v>-17.869999999999997</c:v>
                </c:pt>
                <c:pt idx="11466">
                  <c:v>-17.867999999999999</c:v>
                </c:pt>
                <c:pt idx="11467">
                  <c:v>-17.865999999999996</c:v>
                </c:pt>
                <c:pt idx="11468">
                  <c:v>-17.863999999999997</c:v>
                </c:pt>
                <c:pt idx="11469">
                  <c:v>-17.861999999999998</c:v>
                </c:pt>
                <c:pt idx="11470">
                  <c:v>-17.859999999999996</c:v>
                </c:pt>
                <c:pt idx="11471">
                  <c:v>-17.857999999999997</c:v>
                </c:pt>
                <c:pt idx="11472">
                  <c:v>-17.855999999999998</c:v>
                </c:pt>
                <c:pt idx="11473">
                  <c:v>-17.853999999999996</c:v>
                </c:pt>
                <c:pt idx="11474">
                  <c:v>-17.851999999999997</c:v>
                </c:pt>
                <c:pt idx="11475">
                  <c:v>-17.849999999999998</c:v>
                </c:pt>
                <c:pt idx="11476">
                  <c:v>-17.847999999999995</c:v>
                </c:pt>
                <c:pt idx="11477">
                  <c:v>-17.845999999999997</c:v>
                </c:pt>
                <c:pt idx="11478">
                  <c:v>-17.843999999999998</c:v>
                </c:pt>
                <c:pt idx="11479">
                  <c:v>-17.841999999999999</c:v>
                </c:pt>
                <c:pt idx="11480">
                  <c:v>-17.839999999999996</c:v>
                </c:pt>
                <c:pt idx="11481">
                  <c:v>-17.837999999999997</c:v>
                </c:pt>
                <c:pt idx="11482">
                  <c:v>-17.835999999999999</c:v>
                </c:pt>
                <c:pt idx="11483">
                  <c:v>-17.833999999999996</c:v>
                </c:pt>
                <c:pt idx="11484">
                  <c:v>-17.831999999999997</c:v>
                </c:pt>
                <c:pt idx="11485">
                  <c:v>-17.829999999999998</c:v>
                </c:pt>
                <c:pt idx="11486">
                  <c:v>-17.827999999999996</c:v>
                </c:pt>
                <c:pt idx="11487">
                  <c:v>-17.825999999999997</c:v>
                </c:pt>
                <c:pt idx="11488">
                  <c:v>-17.823999999999998</c:v>
                </c:pt>
                <c:pt idx="11489">
                  <c:v>-17.821999999999996</c:v>
                </c:pt>
                <c:pt idx="11490">
                  <c:v>-17.819999999999997</c:v>
                </c:pt>
                <c:pt idx="11491">
                  <c:v>-17.817999999999998</c:v>
                </c:pt>
                <c:pt idx="11492">
                  <c:v>-17.815999999999995</c:v>
                </c:pt>
                <c:pt idx="11493">
                  <c:v>-17.813999999999997</c:v>
                </c:pt>
                <c:pt idx="11494">
                  <c:v>-17.811999999999998</c:v>
                </c:pt>
                <c:pt idx="11495">
                  <c:v>-17.809999999999999</c:v>
                </c:pt>
                <c:pt idx="11496">
                  <c:v>-17.807999999999996</c:v>
                </c:pt>
                <c:pt idx="11497">
                  <c:v>-17.805999999999997</c:v>
                </c:pt>
                <c:pt idx="11498">
                  <c:v>-17.803999999999998</c:v>
                </c:pt>
                <c:pt idx="11499">
                  <c:v>-17.801999999999996</c:v>
                </c:pt>
                <c:pt idx="11500">
                  <c:v>-17.799999999999997</c:v>
                </c:pt>
                <c:pt idx="11501">
                  <c:v>-17.797999999999998</c:v>
                </c:pt>
                <c:pt idx="11502">
                  <c:v>-17.795999999999996</c:v>
                </c:pt>
                <c:pt idx="11503">
                  <c:v>-17.793999999999997</c:v>
                </c:pt>
                <c:pt idx="11504">
                  <c:v>-17.791999999999998</c:v>
                </c:pt>
                <c:pt idx="11505">
                  <c:v>-17.789999999999996</c:v>
                </c:pt>
                <c:pt idx="11506">
                  <c:v>-17.787999999999997</c:v>
                </c:pt>
                <c:pt idx="11507">
                  <c:v>-17.785999999999998</c:v>
                </c:pt>
                <c:pt idx="11508">
                  <c:v>-17.783999999999999</c:v>
                </c:pt>
                <c:pt idx="11509">
                  <c:v>-17.781999999999996</c:v>
                </c:pt>
                <c:pt idx="11510">
                  <c:v>-17.779999999999998</c:v>
                </c:pt>
                <c:pt idx="11511">
                  <c:v>-17.777999999999999</c:v>
                </c:pt>
                <c:pt idx="11512">
                  <c:v>-17.775999999999996</c:v>
                </c:pt>
                <c:pt idx="11513">
                  <c:v>-17.773999999999997</c:v>
                </c:pt>
                <c:pt idx="11514">
                  <c:v>-17.771999999999998</c:v>
                </c:pt>
                <c:pt idx="11515">
                  <c:v>-17.769999999999996</c:v>
                </c:pt>
                <c:pt idx="11516">
                  <c:v>-17.767999999999997</c:v>
                </c:pt>
                <c:pt idx="11517">
                  <c:v>-17.765999999999998</c:v>
                </c:pt>
                <c:pt idx="11518">
                  <c:v>-17.763999999999996</c:v>
                </c:pt>
                <c:pt idx="11519">
                  <c:v>-17.761999999999997</c:v>
                </c:pt>
                <c:pt idx="11520">
                  <c:v>-17.759999999999998</c:v>
                </c:pt>
                <c:pt idx="11521">
                  <c:v>-17.757999999999996</c:v>
                </c:pt>
                <c:pt idx="11522">
                  <c:v>-17.755999999999997</c:v>
                </c:pt>
                <c:pt idx="11523">
                  <c:v>-17.753999999999998</c:v>
                </c:pt>
                <c:pt idx="11524">
                  <c:v>-17.751999999999999</c:v>
                </c:pt>
                <c:pt idx="11525">
                  <c:v>-17.749999999999996</c:v>
                </c:pt>
                <c:pt idx="11526">
                  <c:v>-17.747999999999998</c:v>
                </c:pt>
                <c:pt idx="11527">
                  <c:v>-17.745999999999999</c:v>
                </c:pt>
                <c:pt idx="11528">
                  <c:v>-17.743999999999996</c:v>
                </c:pt>
                <c:pt idx="11529">
                  <c:v>-17.741999999999997</c:v>
                </c:pt>
                <c:pt idx="11530">
                  <c:v>-17.739999999999998</c:v>
                </c:pt>
                <c:pt idx="11531">
                  <c:v>-17.737999999999996</c:v>
                </c:pt>
                <c:pt idx="11532">
                  <c:v>-17.735999999999997</c:v>
                </c:pt>
                <c:pt idx="11533">
                  <c:v>-17.733999999999998</c:v>
                </c:pt>
                <c:pt idx="11534">
                  <c:v>-17.731999999999996</c:v>
                </c:pt>
                <c:pt idx="11535">
                  <c:v>-17.729999999999997</c:v>
                </c:pt>
                <c:pt idx="11536">
                  <c:v>-17.727999999999998</c:v>
                </c:pt>
                <c:pt idx="11537">
                  <c:v>-17.725999999999996</c:v>
                </c:pt>
                <c:pt idx="11538">
                  <c:v>-17.723999999999997</c:v>
                </c:pt>
                <c:pt idx="11539">
                  <c:v>-17.721999999999998</c:v>
                </c:pt>
                <c:pt idx="11540">
                  <c:v>-17.72</c:v>
                </c:pt>
                <c:pt idx="11541">
                  <c:v>-17.717999999999996</c:v>
                </c:pt>
                <c:pt idx="11542">
                  <c:v>-17.715999999999998</c:v>
                </c:pt>
                <c:pt idx="11543">
                  <c:v>-17.713999999999999</c:v>
                </c:pt>
                <c:pt idx="11544">
                  <c:v>-17.711999999999996</c:v>
                </c:pt>
                <c:pt idx="11545">
                  <c:v>-17.709999999999997</c:v>
                </c:pt>
                <c:pt idx="11546">
                  <c:v>-17.707999999999998</c:v>
                </c:pt>
                <c:pt idx="11547">
                  <c:v>-17.705999999999996</c:v>
                </c:pt>
                <c:pt idx="11548">
                  <c:v>-17.703999999999997</c:v>
                </c:pt>
                <c:pt idx="11549">
                  <c:v>-17.701999999999998</c:v>
                </c:pt>
                <c:pt idx="11550">
                  <c:v>-17.699999999999996</c:v>
                </c:pt>
                <c:pt idx="11551">
                  <c:v>-17.697999999999997</c:v>
                </c:pt>
                <c:pt idx="11552">
                  <c:v>-17.695999999999998</c:v>
                </c:pt>
                <c:pt idx="11553">
                  <c:v>-17.693999999999996</c:v>
                </c:pt>
                <c:pt idx="11554">
                  <c:v>-17.691999999999997</c:v>
                </c:pt>
                <c:pt idx="11555">
                  <c:v>-17.689999999999998</c:v>
                </c:pt>
                <c:pt idx="11556">
                  <c:v>-17.687999999999999</c:v>
                </c:pt>
                <c:pt idx="11557">
                  <c:v>-17.685999999999996</c:v>
                </c:pt>
                <c:pt idx="11558">
                  <c:v>-17.683999999999997</c:v>
                </c:pt>
                <c:pt idx="11559">
                  <c:v>-17.681999999999999</c:v>
                </c:pt>
                <c:pt idx="11560">
                  <c:v>-17.679999999999996</c:v>
                </c:pt>
                <c:pt idx="11561">
                  <c:v>-17.677999999999997</c:v>
                </c:pt>
                <c:pt idx="11562">
                  <c:v>-17.675999999999998</c:v>
                </c:pt>
                <c:pt idx="11563">
                  <c:v>-17.673999999999996</c:v>
                </c:pt>
                <c:pt idx="11564">
                  <c:v>-17.671999999999997</c:v>
                </c:pt>
                <c:pt idx="11565">
                  <c:v>-17.669999999999998</c:v>
                </c:pt>
                <c:pt idx="11566">
                  <c:v>-17.667999999999996</c:v>
                </c:pt>
                <c:pt idx="11567">
                  <c:v>-17.665999999999997</c:v>
                </c:pt>
                <c:pt idx="11568">
                  <c:v>-17.663999999999998</c:v>
                </c:pt>
                <c:pt idx="11569">
                  <c:v>-17.661999999999995</c:v>
                </c:pt>
                <c:pt idx="11570">
                  <c:v>-17.659999999999997</c:v>
                </c:pt>
                <c:pt idx="11571">
                  <c:v>-17.657999999999998</c:v>
                </c:pt>
                <c:pt idx="11572">
                  <c:v>-17.655999999999999</c:v>
                </c:pt>
                <c:pt idx="11573">
                  <c:v>-17.653999999999996</c:v>
                </c:pt>
                <c:pt idx="11574">
                  <c:v>-17.651999999999997</c:v>
                </c:pt>
                <c:pt idx="11575">
                  <c:v>-17.649999999999999</c:v>
                </c:pt>
                <c:pt idx="11576">
                  <c:v>-17.647999999999996</c:v>
                </c:pt>
                <c:pt idx="11577">
                  <c:v>-17.645999999999997</c:v>
                </c:pt>
                <c:pt idx="11578">
                  <c:v>-17.643999999999998</c:v>
                </c:pt>
                <c:pt idx="11579">
                  <c:v>-17.641999999999996</c:v>
                </c:pt>
                <c:pt idx="11580">
                  <c:v>-17.639999999999997</c:v>
                </c:pt>
                <c:pt idx="11581">
                  <c:v>-17.637999999999998</c:v>
                </c:pt>
                <c:pt idx="11582">
                  <c:v>-17.635999999999996</c:v>
                </c:pt>
                <c:pt idx="11583">
                  <c:v>-17.633999999999997</c:v>
                </c:pt>
                <c:pt idx="11584">
                  <c:v>-17.631999999999998</c:v>
                </c:pt>
                <c:pt idx="11585">
                  <c:v>-17.629999999999995</c:v>
                </c:pt>
                <c:pt idx="11586">
                  <c:v>-17.627999999999997</c:v>
                </c:pt>
                <c:pt idx="11587">
                  <c:v>-17.625999999999998</c:v>
                </c:pt>
                <c:pt idx="11588">
                  <c:v>-17.623999999999999</c:v>
                </c:pt>
                <c:pt idx="11589">
                  <c:v>-17.621999999999996</c:v>
                </c:pt>
                <c:pt idx="11590">
                  <c:v>-17.619999999999997</c:v>
                </c:pt>
                <c:pt idx="11591">
                  <c:v>-17.617999999999999</c:v>
                </c:pt>
                <c:pt idx="11592">
                  <c:v>-17.615999999999996</c:v>
                </c:pt>
                <c:pt idx="11593">
                  <c:v>-17.613999999999997</c:v>
                </c:pt>
                <c:pt idx="11594">
                  <c:v>-17.611999999999998</c:v>
                </c:pt>
                <c:pt idx="11595">
                  <c:v>-17.609999999999996</c:v>
                </c:pt>
                <c:pt idx="11596">
                  <c:v>-17.607999999999997</c:v>
                </c:pt>
                <c:pt idx="11597">
                  <c:v>-17.605999999999998</c:v>
                </c:pt>
                <c:pt idx="11598">
                  <c:v>-17.603999999999996</c:v>
                </c:pt>
                <c:pt idx="11599">
                  <c:v>-17.601999999999997</c:v>
                </c:pt>
                <c:pt idx="11600">
                  <c:v>-17.599999999999998</c:v>
                </c:pt>
                <c:pt idx="11601">
                  <c:v>-17.597999999999995</c:v>
                </c:pt>
                <c:pt idx="11602">
                  <c:v>-17.595999999999997</c:v>
                </c:pt>
                <c:pt idx="11603">
                  <c:v>-17.593999999999998</c:v>
                </c:pt>
                <c:pt idx="11604">
                  <c:v>-17.591999999999999</c:v>
                </c:pt>
                <c:pt idx="11605">
                  <c:v>-17.589999999999996</c:v>
                </c:pt>
                <c:pt idx="11606">
                  <c:v>-17.587999999999997</c:v>
                </c:pt>
                <c:pt idx="11607">
                  <c:v>-17.585999999999999</c:v>
                </c:pt>
                <c:pt idx="11608">
                  <c:v>-17.583999999999996</c:v>
                </c:pt>
                <c:pt idx="11609">
                  <c:v>-17.581999999999997</c:v>
                </c:pt>
                <c:pt idx="11610">
                  <c:v>-17.579999999999998</c:v>
                </c:pt>
                <c:pt idx="11611">
                  <c:v>-17.577999999999996</c:v>
                </c:pt>
                <c:pt idx="11612">
                  <c:v>-17.575999999999997</c:v>
                </c:pt>
                <c:pt idx="11613">
                  <c:v>-17.573999999999998</c:v>
                </c:pt>
                <c:pt idx="11614">
                  <c:v>-17.571999999999996</c:v>
                </c:pt>
                <c:pt idx="11615">
                  <c:v>-17.569999999999997</c:v>
                </c:pt>
                <c:pt idx="11616">
                  <c:v>-17.567999999999998</c:v>
                </c:pt>
                <c:pt idx="11617">
                  <c:v>-17.565999999999995</c:v>
                </c:pt>
                <c:pt idx="11618">
                  <c:v>-17.563999999999997</c:v>
                </c:pt>
                <c:pt idx="11619">
                  <c:v>-17.561999999999998</c:v>
                </c:pt>
                <c:pt idx="11620">
                  <c:v>-17.559999999999999</c:v>
                </c:pt>
                <c:pt idx="11621">
                  <c:v>-17.557999999999996</c:v>
                </c:pt>
                <c:pt idx="11622">
                  <c:v>-17.555999999999997</c:v>
                </c:pt>
                <c:pt idx="11623">
                  <c:v>-17.553999999999998</c:v>
                </c:pt>
                <c:pt idx="11624">
                  <c:v>-17.551999999999996</c:v>
                </c:pt>
                <c:pt idx="11625">
                  <c:v>-17.549999999999997</c:v>
                </c:pt>
                <c:pt idx="11626">
                  <c:v>-17.547999999999998</c:v>
                </c:pt>
                <c:pt idx="11627">
                  <c:v>-17.545999999999996</c:v>
                </c:pt>
                <c:pt idx="11628">
                  <c:v>-17.543999999999997</c:v>
                </c:pt>
                <c:pt idx="11629">
                  <c:v>-17.541999999999998</c:v>
                </c:pt>
                <c:pt idx="11630">
                  <c:v>-17.539999999999996</c:v>
                </c:pt>
                <c:pt idx="11631">
                  <c:v>-17.537999999999997</c:v>
                </c:pt>
                <c:pt idx="11632">
                  <c:v>-17.535999999999998</c:v>
                </c:pt>
                <c:pt idx="11633">
                  <c:v>-17.533999999999999</c:v>
                </c:pt>
                <c:pt idx="11634">
                  <c:v>-17.531999999999996</c:v>
                </c:pt>
                <c:pt idx="11635">
                  <c:v>-17.529999999999998</c:v>
                </c:pt>
                <c:pt idx="11636">
                  <c:v>-17.527999999999999</c:v>
                </c:pt>
                <c:pt idx="11637">
                  <c:v>-17.525999999999996</c:v>
                </c:pt>
                <c:pt idx="11638">
                  <c:v>-17.523999999999997</c:v>
                </c:pt>
                <c:pt idx="11639">
                  <c:v>-17.521999999999998</c:v>
                </c:pt>
                <c:pt idx="11640">
                  <c:v>-17.519999999999996</c:v>
                </c:pt>
                <c:pt idx="11641">
                  <c:v>-17.517999999999997</c:v>
                </c:pt>
                <c:pt idx="11642">
                  <c:v>-17.515999999999998</c:v>
                </c:pt>
                <c:pt idx="11643">
                  <c:v>-17.513999999999996</c:v>
                </c:pt>
                <c:pt idx="11644">
                  <c:v>-17.511999999999997</c:v>
                </c:pt>
                <c:pt idx="11645">
                  <c:v>-17.509999999999998</c:v>
                </c:pt>
                <c:pt idx="11646">
                  <c:v>-17.507999999999996</c:v>
                </c:pt>
                <c:pt idx="11647">
                  <c:v>-17.505999999999997</c:v>
                </c:pt>
                <c:pt idx="11648">
                  <c:v>-17.503999999999998</c:v>
                </c:pt>
                <c:pt idx="11649">
                  <c:v>-17.501999999999999</c:v>
                </c:pt>
                <c:pt idx="11650">
                  <c:v>-17.499999999999996</c:v>
                </c:pt>
                <c:pt idx="11651">
                  <c:v>-17.497999999999998</c:v>
                </c:pt>
                <c:pt idx="11652">
                  <c:v>-17.495999999999999</c:v>
                </c:pt>
                <c:pt idx="11653">
                  <c:v>-17.493999999999996</c:v>
                </c:pt>
                <c:pt idx="11654">
                  <c:v>-17.491999999999997</c:v>
                </c:pt>
                <c:pt idx="11655">
                  <c:v>-17.489999999999998</c:v>
                </c:pt>
                <c:pt idx="11656">
                  <c:v>-17.487999999999996</c:v>
                </c:pt>
                <c:pt idx="11657">
                  <c:v>-17.485999999999997</c:v>
                </c:pt>
                <c:pt idx="11658">
                  <c:v>-17.483999999999998</c:v>
                </c:pt>
                <c:pt idx="11659">
                  <c:v>-17.481999999999996</c:v>
                </c:pt>
                <c:pt idx="11660">
                  <c:v>-17.479999999999997</c:v>
                </c:pt>
                <c:pt idx="11661">
                  <c:v>-17.477999999999998</c:v>
                </c:pt>
                <c:pt idx="11662">
                  <c:v>-17.475999999999996</c:v>
                </c:pt>
                <c:pt idx="11663">
                  <c:v>-17.473999999999997</c:v>
                </c:pt>
                <c:pt idx="11664">
                  <c:v>-17.471999999999998</c:v>
                </c:pt>
                <c:pt idx="11665">
                  <c:v>-17.47</c:v>
                </c:pt>
                <c:pt idx="11666">
                  <c:v>-17.467999999999996</c:v>
                </c:pt>
                <c:pt idx="11667">
                  <c:v>-17.465999999999998</c:v>
                </c:pt>
                <c:pt idx="11668">
                  <c:v>-17.463999999999999</c:v>
                </c:pt>
                <c:pt idx="11669">
                  <c:v>-17.461999999999996</c:v>
                </c:pt>
                <c:pt idx="11670">
                  <c:v>-17.459999999999997</c:v>
                </c:pt>
                <c:pt idx="11671">
                  <c:v>-17.457999999999998</c:v>
                </c:pt>
                <c:pt idx="11672">
                  <c:v>-17.455999999999996</c:v>
                </c:pt>
                <c:pt idx="11673">
                  <c:v>-17.453999999999997</c:v>
                </c:pt>
                <c:pt idx="11674">
                  <c:v>-17.451999999999998</c:v>
                </c:pt>
                <c:pt idx="11675">
                  <c:v>-17.449999999999996</c:v>
                </c:pt>
                <c:pt idx="11676">
                  <c:v>-17.447999999999997</c:v>
                </c:pt>
                <c:pt idx="11677">
                  <c:v>-17.445999999999998</c:v>
                </c:pt>
                <c:pt idx="11678">
                  <c:v>-17.443999999999996</c:v>
                </c:pt>
                <c:pt idx="11679">
                  <c:v>-17.441999999999997</c:v>
                </c:pt>
                <c:pt idx="11680">
                  <c:v>-17.439999999999998</c:v>
                </c:pt>
                <c:pt idx="11681">
                  <c:v>-17.437999999999999</c:v>
                </c:pt>
                <c:pt idx="11682">
                  <c:v>-17.435999999999996</c:v>
                </c:pt>
                <c:pt idx="11683">
                  <c:v>-17.433999999999997</c:v>
                </c:pt>
                <c:pt idx="11684">
                  <c:v>-17.431999999999999</c:v>
                </c:pt>
                <c:pt idx="11685">
                  <c:v>-17.429999999999996</c:v>
                </c:pt>
                <c:pt idx="11686">
                  <c:v>-17.427999999999997</c:v>
                </c:pt>
                <c:pt idx="11687">
                  <c:v>-17.425999999999998</c:v>
                </c:pt>
                <c:pt idx="11688">
                  <c:v>-17.423999999999996</c:v>
                </c:pt>
                <c:pt idx="11689">
                  <c:v>-17.421999999999997</c:v>
                </c:pt>
                <c:pt idx="11690">
                  <c:v>-17.419999999999998</c:v>
                </c:pt>
                <c:pt idx="11691">
                  <c:v>-17.417999999999996</c:v>
                </c:pt>
                <c:pt idx="11692">
                  <c:v>-17.415999999999997</c:v>
                </c:pt>
                <c:pt idx="11693">
                  <c:v>-17.413999999999998</c:v>
                </c:pt>
                <c:pt idx="11694">
                  <c:v>-17.411999999999995</c:v>
                </c:pt>
                <c:pt idx="11695">
                  <c:v>-17.409999999999997</c:v>
                </c:pt>
                <c:pt idx="11696">
                  <c:v>-17.407999999999998</c:v>
                </c:pt>
                <c:pt idx="11697">
                  <c:v>-17.405999999999999</c:v>
                </c:pt>
                <c:pt idx="11698">
                  <c:v>-17.403999999999996</c:v>
                </c:pt>
                <c:pt idx="11699">
                  <c:v>-17.401999999999997</c:v>
                </c:pt>
                <c:pt idx="11700">
                  <c:v>-17.399999999999999</c:v>
                </c:pt>
                <c:pt idx="11701">
                  <c:v>-17.397999999999996</c:v>
                </c:pt>
                <c:pt idx="11702">
                  <c:v>-17.395999999999997</c:v>
                </c:pt>
                <c:pt idx="11703">
                  <c:v>-17.393999999999998</c:v>
                </c:pt>
                <c:pt idx="11704">
                  <c:v>-17.391999999999996</c:v>
                </c:pt>
                <c:pt idx="11705">
                  <c:v>-17.389999999999997</c:v>
                </c:pt>
                <c:pt idx="11706">
                  <c:v>-17.387999999999998</c:v>
                </c:pt>
                <c:pt idx="11707">
                  <c:v>-17.385999999999996</c:v>
                </c:pt>
                <c:pt idx="11708">
                  <c:v>-17.383999999999997</c:v>
                </c:pt>
                <c:pt idx="11709">
                  <c:v>-17.381999999999998</c:v>
                </c:pt>
                <c:pt idx="11710">
                  <c:v>-17.379999999999995</c:v>
                </c:pt>
                <c:pt idx="11711">
                  <c:v>-17.377999999999997</c:v>
                </c:pt>
                <c:pt idx="11712">
                  <c:v>-17.375999999999998</c:v>
                </c:pt>
                <c:pt idx="11713">
                  <c:v>-17.373999999999999</c:v>
                </c:pt>
                <c:pt idx="11714">
                  <c:v>-17.371999999999996</c:v>
                </c:pt>
                <c:pt idx="11715">
                  <c:v>-17.369999999999997</c:v>
                </c:pt>
                <c:pt idx="11716">
                  <c:v>-17.367999999999999</c:v>
                </c:pt>
                <c:pt idx="11717">
                  <c:v>-17.365999999999996</c:v>
                </c:pt>
                <c:pt idx="11718">
                  <c:v>-17.363999999999997</c:v>
                </c:pt>
                <c:pt idx="11719">
                  <c:v>-17.361999999999998</c:v>
                </c:pt>
                <c:pt idx="11720">
                  <c:v>-17.359999999999996</c:v>
                </c:pt>
                <c:pt idx="11721">
                  <c:v>-17.357999999999997</c:v>
                </c:pt>
                <c:pt idx="11722">
                  <c:v>-17.355999999999998</c:v>
                </c:pt>
                <c:pt idx="11723">
                  <c:v>-17.353999999999996</c:v>
                </c:pt>
                <c:pt idx="11724">
                  <c:v>-17.351999999999997</c:v>
                </c:pt>
                <c:pt idx="11725">
                  <c:v>-17.349999999999998</c:v>
                </c:pt>
                <c:pt idx="11726">
                  <c:v>-17.347999999999995</c:v>
                </c:pt>
                <c:pt idx="11727">
                  <c:v>-17.345999999999997</c:v>
                </c:pt>
                <c:pt idx="11728">
                  <c:v>-17.343999999999998</c:v>
                </c:pt>
                <c:pt idx="11729">
                  <c:v>-17.341999999999999</c:v>
                </c:pt>
                <c:pt idx="11730">
                  <c:v>-17.339999999999996</c:v>
                </c:pt>
                <c:pt idx="11731">
                  <c:v>-17.337999999999997</c:v>
                </c:pt>
                <c:pt idx="11732">
                  <c:v>-17.335999999999999</c:v>
                </c:pt>
                <c:pt idx="11733">
                  <c:v>-17.333999999999996</c:v>
                </c:pt>
                <c:pt idx="11734">
                  <c:v>-17.331999999999997</c:v>
                </c:pt>
                <c:pt idx="11735">
                  <c:v>-17.329999999999998</c:v>
                </c:pt>
                <c:pt idx="11736">
                  <c:v>-17.327999999999996</c:v>
                </c:pt>
                <c:pt idx="11737">
                  <c:v>-17.325999999999997</c:v>
                </c:pt>
                <c:pt idx="11738">
                  <c:v>-17.323999999999998</c:v>
                </c:pt>
                <c:pt idx="11739">
                  <c:v>-17.321999999999996</c:v>
                </c:pt>
                <c:pt idx="11740">
                  <c:v>-17.319999999999997</c:v>
                </c:pt>
                <c:pt idx="11741">
                  <c:v>-17.317999999999998</c:v>
                </c:pt>
                <c:pt idx="11742">
                  <c:v>-17.315999999999995</c:v>
                </c:pt>
                <c:pt idx="11743">
                  <c:v>-17.313999999999997</c:v>
                </c:pt>
                <c:pt idx="11744">
                  <c:v>-17.311999999999998</c:v>
                </c:pt>
                <c:pt idx="11745">
                  <c:v>-17.309999999999999</c:v>
                </c:pt>
                <c:pt idx="11746">
                  <c:v>-17.307999999999996</c:v>
                </c:pt>
                <c:pt idx="11747">
                  <c:v>-17.305999999999997</c:v>
                </c:pt>
                <c:pt idx="11748">
                  <c:v>-17.303999999999998</c:v>
                </c:pt>
                <c:pt idx="11749">
                  <c:v>-17.301999999999996</c:v>
                </c:pt>
                <c:pt idx="11750">
                  <c:v>-17.299999999999997</c:v>
                </c:pt>
                <c:pt idx="11751">
                  <c:v>-17.297999999999998</c:v>
                </c:pt>
                <c:pt idx="11752">
                  <c:v>-17.295999999999996</c:v>
                </c:pt>
                <c:pt idx="11753">
                  <c:v>-17.293999999999997</c:v>
                </c:pt>
                <c:pt idx="11754">
                  <c:v>-17.291999999999998</c:v>
                </c:pt>
                <c:pt idx="11755">
                  <c:v>-17.289999999999996</c:v>
                </c:pt>
                <c:pt idx="11756">
                  <c:v>-17.287999999999997</c:v>
                </c:pt>
                <c:pt idx="11757">
                  <c:v>-17.285999999999998</c:v>
                </c:pt>
                <c:pt idx="11758">
                  <c:v>-17.283999999999999</c:v>
                </c:pt>
                <c:pt idx="11759">
                  <c:v>-17.281999999999996</c:v>
                </c:pt>
                <c:pt idx="11760">
                  <c:v>-17.279999999999998</c:v>
                </c:pt>
                <c:pt idx="11761">
                  <c:v>-17.277999999999999</c:v>
                </c:pt>
                <c:pt idx="11762">
                  <c:v>-17.275999999999996</c:v>
                </c:pt>
                <c:pt idx="11763">
                  <c:v>-17.273999999999997</c:v>
                </c:pt>
                <c:pt idx="11764">
                  <c:v>-17.271999999999998</c:v>
                </c:pt>
                <c:pt idx="11765">
                  <c:v>-17.269999999999996</c:v>
                </c:pt>
                <c:pt idx="11766">
                  <c:v>-17.267999999999997</c:v>
                </c:pt>
                <c:pt idx="11767">
                  <c:v>-17.265999999999998</c:v>
                </c:pt>
                <c:pt idx="11768">
                  <c:v>-17.263999999999996</c:v>
                </c:pt>
                <c:pt idx="11769">
                  <c:v>-17.261999999999997</c:v>
                </c:pt>
                <c:pt idx="11770">
                  <c:v>-17.259999999999998</c:v>
                </c:pt>
                <c:pt idx="11771">
                  <c:v>-17.257999999999996</c:v>
                </c:pt>
                <c:pt idx="11772">
                  <c:v>-17.255999999999997</c:v>
                </c:pt>
                <c:pt idx="11773">
                  <c:v>-17.253999999999998</c:v>
                </c:pt>
                <c:pt idx="11774">
                  <c:v>-17.251999999999999</c:v>
                </c:pt>
                <c:pt idx="11775">
                  <c:v>-17.249999999999996</c:v>
                </c:pt>
                <c:pt idx="11776">
                  <c:v>-17.247999999999998</c:v>
                </c:pt>
                <c:pt idx="11777">
                  <c:v>-17.245999999999999</c:v>
                </c:pt>
                <c:pt idx="11778">
                  <c:v>-17.243999999999996</c:v>
                </c:pt>
                <c:pt idx="11779">
                  <c:v>-17.241999999999997</c:v>
                </c:pt>
                <c:pt idx="11780">
                  <c:v>-17.239999999999998</c:v>
                </c:pt>
                <c:pt idx="11781">
                  <c:v>-17.237999999999996</c:v>
                </c:pt>
                <c:pt idx="11782">
                  <c:v>-17.235999999999997</c:v>
                </c:pt>
                <c:pt idx="11783">
                  <c:v>-17.233999999999998</c:v>
                </c:pt>
                <c:pt idx="11784">
                  <c:v>-17.231999999999996</c:v>
                </c:pt>
                <c:pt idx="11785">
                  <c:v>-17.229999999999997</c:v>
                </c:pt>
                <c:pt idx="11786">
                  <c:v>-17.227999999999998</c:v>
                </c:pt>
                <c:pt idx="11787">
                  <c:v>-17.225999999999996</c:v>
                </c:pt>
                <c:pt idx="11788">
                  <c:v>-17.223999999999997</c:v>
                </c:pt>
                <c:pt idx="11789">
                  <c:v>-17.221999999999998</c:v>
                </c:pt>
                <c:pt idx="11790">
                  <c:v>-17.22</c:v>
                </c:pt>
                <c:pt idx="11791">
                  <c:v>-17.217999999999996</c:v>
                </c:pt>
                <c:pt idx="11792">
                  <c:v>-17.215999999999998</c:v>
                </c:pt>
                <c:pt idx="11793">
                  <c:v>-17.213999999999999</c:v>
                </c:pt>
                <c:pt idx="11794">
                  <c:v>-17.211999999999996</c:v>
                </c:pt>
                <c:pt idx="11795">
                  <c:v>-17.209999999999997</c:v>
                </c:pt>
                <c:pt idx="11796">
                  <c:v>-17.207999999999998</c:v>
                </c:pt>
                <c:pt idx="11797">
                  <c:v>-17.205999999999996</c:v>
                </c:pt>
                <c:pt idx="11798">
                  <c:v>-17.203999999999997</c:v>
                </c:pt>
                <c:pt idx="11799">
                  <c:v>-17.201999999999998</c:v>
                </c:pt>
                <c:pt idx="11800">
                  <c:v>-17.199999999999996</c:v>
                </c:pt>
                <c:pt idx="11801">
                  <c:v>-17.197999999999997</c:v>
                </c:pt>
                <c:pt idx="11802">
                  <c:v>-17.195999999999998</c:v>
                </c:pt>
                <c:pt idx="11803">
                  <c:v>-17.193999999999996</c:v>
                </c:pt>
                <c:pt idx="11804">
                  <c:v>-17.191999999999997</c:v>
                </c:pt>
                <c:pt idx="11805">
                  <c:v>-17.189999999999998</c:v>
                </c:pt>
                <c:pt idx="11806">
                  <c:v>-17.187999999999999</c:v>
                </c:pt>
                <c:pt idx="11807">
                  <c:v>-17.185999999999996</c:v>
                </c:pt>
                <c:pt idx="11808">
                  <c:v>-17.183999999999997</c:v>
                </c:pt>
                <c:pt idx="11809">
                  <c:v>-17.181999999999999</c:v>
                </c:pt>
                <c:pt idx="11810">
                  <c:v>-17.179999999999996</c:v>
                </c:pt>
                <c:pt idx="11811">
                  <c:v>-17.177999999999997</c:v>
                </c:pt>
                <c:pt idx="11812">
                  <c:v>-17.175999999999998</c:v>
                </c:pt>
                <c:pt idx="11813">
                  <c:v>-17.173999999999996</c:v>
                </c:pt>
                <c:pt idx="11814">
                  <c:v>-17.171999999999997</c:v>
                </c:pt>
                <c:pt idx="11815">
                  <c:v>-17.169999999999998</c:v>
                </c:pt>
                <c:pt idx="11816">
                  <c:v>-17.167999999999996</c:v>
                </c:pt>
                <c:pt idx="11817">
                  <c:v>-17.165999999999997</c:v>
                </c:pt>
                <c:pt idx="11818">
                  <c:v>-17.163999999999998</c:v>
                </c:pt>
                <c:pt idx="11819">
                  <c:v>-17.161999999999995</c:v>
                </c:pt>
                <c:pt idx="11820">
                  <c:v>-17.159999999999997</c:v>
                </c:pt>
                <c:pt idx="11821">
                  <c:v>-17.157999999999998</c:v>
                </c:pt>
                <c:pt idx="11822">
                  <c:v>-17.155999999999999</c:v>
                </c:pt>
                <c:pt idx="11823">
                  <c:v>-17.153999999999996</c:v>
                </c:pt>
                <c:pt idx="11824">
                  <c:v>-17.151999999999997</c:v>
                </c:pt>
                <c:pt idx="11825">
                  <c:v>-17.149999999999999</c:v>
                </c:pt>
                <c:pt idx="11826">
                  <c:v>-17.147999999999996</c:v>
                </c:pt>
                <c:pt idx="11827">
                  <c:v>-17.145999999999997</c:v>
                </c:pt>
                <c:pt idx="11828">
                  <c:v>-17.143999999999998</c:v>
                </c:pt>
                <c:pt idx="11829">
                  <c:v>-17.141999999999996</c:v>
                </c:pt>
                <c:pt idx="11830">
                  <c:v>-17.139999999999997</c:v>
                </c:pt>
                <c:pt idx="11831">
                  <c:v>-17.137999999999998</c:v>
                </c:pt>
                <c:pt idx="11832">
                  <c:v>-17.135999999999996</c:v>
                </c:pt>
                <c:pt idx="11833">
                  <c:v>-17.133999999999997</c:v>
                </c:pt>
                <c:pt idx="11834">
                  <c:v>-17.131999999999998</c:v>
                </c:pt>
                <c:pt idx="11835">
                  <c:v>-17.129999999999995</c:v>
                </c:pt>
                <c:pt idx="11836">
                  <c:v>-17.127999999999997</c:v>
                </c:pt>
                <c:pt idx="11837">
                  <c:v>-17.125999999999998</c:v>
                </c:pt>
                <c:pt idx="11838">
                  <c:v>-17.123999999999999</c:v>
                </c:pt>
                <c:pt idx="11839">
                  <c:v>-17.121999999999996</c:v>
                </c:pt>
                <c:pt idx="11840">
                  <c:v>-17.119999999999997</c:v>
                </c:pt>
                <c:pt idx="11841">
                  <c:v>-17.117999999999999</c:v>
                </c:pt>
                <c:pt idx="11842">
                  <c:v>-17.115999999999996</c:v>
                </c:pt>
                <c:pt idx="11843">
                  <c:v>-17.113999999999997</c:v>
                </c:pt>
                <c:pt idx="11844">
                  <c:v>-17.111999999999998</c:v>
                </c:pt>
                <c:pt idx="11845">
                  <c:v>-17.109999999999996</c:v>
                </c:pt>
                <c:pt idx="11846">
                  <c:v>-17.107999999999997</c:v>
                </c:pt>
                <c:pt idx="11847">
                  <c:v>-17.105999999999998</c:v>
                </c:pt>
                <c:pt idx="11848">
                  <c:v>-17.103999999999996</c:v>
                </c:pt>
                <c:pt idx="11849">
                  <c:v>-17.101999999999997</c:v>
                </c:pt>
                <c:pt idx="11850">
                  <c:v>-17.099999999999998</c:v>
                </c:pt>
                <c:pt idx="11851">
                  <c:v>-17.097999999999995</c:v>
                </c:pt>
                <c:pt idx="11852">
                  <c:v>-17.095999999999997</c:v>
                </c:pt>
                <c:pt idx="11853">
                  <c:v>-17.093999999999998</c:v>
                </c:pt>
                <c:pt idx="11854">
                  <c:v>-17.091999999999999</c:v>
                </c:pt>
                <c:pt idx="11855">
                  <c:v>-17.089999999999996</c:v>
                </c:pt>
                <c:pt idx="11856">
                  <c:v>-17.087999999999997</c:v>
                </c:pt>
                <c:pt idx="11857">
                  <c:v>-17.085999999999999</c:v>
                </c:pt>
                <c:pt idx="11858">
                  <c:v>-17.083999999999996</c:v>
                </c:pt>
                <c:pt idx="11859">
                  <c:v>-17.081999999999997</c:v>
                </c:pt>
                <c:pt idx="11860">
                  <c:v>-17.079999999999998</c:v>
                </c:pt>
                <c:pt idx="11861">
                  <c:v>-17.077999999999996</c:v>
                </c:pt>
                <c:pt idx="11862">
                  <c:v>-17.075999999999997</c:v>
                </c:pt>
                <c:pt idx="11863">
                  <c:v>-17.073999999999998</c:v>
                </c:pt>
                <c:pt idx="11864">
                  <c:v>-17.071999999999996</c:v>
                </c:pt>
                <c:pt idx="11865">
                  <c:v>-17.069999999999997</c:v>
                </c:pt>
                <c:pt idx="11866">
                  <c:v>-17.067999999999998</c:v>
                </c:pt>
                <c:pt idx="11867">
                  <c:v>-17.065999999999995</c:v>
                </c:pt>
                <c:pt idx="11868">
                  <c:v>-17.063999999999997</c:v>
                </c:pt>
                <c:pt idx="11869">
                  <c:v>-17.061999999999998</c:v>
                </c:pt>
                <c:pt idx="11870">
                  <c:v>-17.059999999999999</c:v>
                </c:pt>
                <c:pt idx="11871">
                  <c:v>-17.057999999999996</c:v>
                </c:pt>
                <c:pt idx="11872">
                  <c:v>-17.055999999999997</c:v>
                </c:pt>
                <c:pt idx="11873">
                  <c:v>-17.053999999999998</c:v>
                </c:pt>
                <c:pt idx="11874">
                  <c:v>-17.051999999999996</c:v>
                </c:pt>
                <c:pt idx="11875">
                  <c:v>-17.049999999999997</c:v>
                </c:pt>
                <c:pt idx="11876">
                  <c:v>-17.047999999999998</c:v>
                </c:pt>
                <c:pt idx="11877">
                  <c:v>-17.045999999999996</c:v>
                </c:pt>
                <c:pt idx="11878">
                  <c:v>-17.043999999999997</c:v>
                </c:pt>
                <c:pt idx="11879">
                  <c:v>-17.041999999999998</c:v>
                </c:pt>
                <c:pt idx="11880">
                  <c:v>-17.039999999999996</c:v>
                </c:pt>
                <c:pt idx="11881">
                  <c:v>-17.037999999999997</c:v>
                </c:pt>
                <c:pt idx="11882">
                  <c:v>-17.035999999999998</c:v>
                </c:pt>
                <c:pt idx="11883">
                  <c:v>-17.033999999999999</c:v>
                </c:pt>
                <c:pt idx="11884">
                  <c:v>-17.031999999999996</c:v>
                </c:pt>
                <c:pt idx="11885">
                  <c:v>-17.029999999999998</c:v>
                </c:pt>
                <c:pt idx="11886">
                  <c:v>-17.027999999999999</c:v>
                </c:pt>
                <c:pt idx="11887">
                  <c:v>-17.025999999999996</c:v>
                </c:pt>
                <c:pt idx="11888">
                  <c:v>-17.023999999999997</c:v>
                </c:pt>
                <c:pt idx="11889">
                  <c:v>-17.021999999999998</c:v>
                </c:pt>
                <c:pt idx="11890">
                  <c:v>-17.019999999999996</c:v>
                </c:pt>
                <c:pt idx="11891">
                  <c:v>-17.017999999999997</c:v>
                </c:pt>
                <c:pt idx="11892">
                  <c:v>-17.015999999999998</c:v>
                </c:pt>
                <c:pt idx="11893">
                  <c:v>-17.013999999999996</c:v>
                </c:pt>
                <c:pt idx="11894">
                  <c:v>-17.011999999999997</c:v>
                </c:pt>
                <c:pt idx="11895">
                  <c:v>-17.009999999999998</c:v>
                </c:pt>
                <c:pt idx="11896">
                  <c:v>-17.007999999999996</c:v>
                </c:pt>
                <c:pt idx="11897">
                  <c:v>-17.005999999999997</c:v>
                </c:pt>
                <c:pt idx="11898">
                  <c:v>-17.003999999999998</c:v>
                </c:pt>
                <c:pt idx="11899">
                  <c:v>-17.001999999999999</c:v>
                </c:pt>
                <c:pt idx="11900">
                  <c:v>-16.999999999999996</c:v>
                </c:pt>
                <c:pt idx="11901">
                  <c:v>-16.997999999999998</c:v>
                </c:pt>
                <c:pt idx="11902">
                  <c:v>-16.995999999999999</c:v>
                </c:pt>
                <c:pt idx="11903">
                  <c:v>-16.993999999999996</c:v>
                </c:pt>
                <c:pt idx="11904">
                  <c:v>-16.991999999999997</c:v>
                </c:pt>
                <c:pt idx="11905">
                  <c:v>-16.989999999999998</c:v>
                </c:pt>
                <c:pt idx="11906">
                  <c:v>-16.987999999999996</c:v>
                </c:pt>
                <c:pt idx="11907">
                  <c:v>-16.985999999999997</c:v>
                </c:pt>
                <c:pt idx="11908">
                  <c:v>-16.983999999999998</c:v>
                </c:pt>
                <c:pt idx="11909">
                  <c:v>-16.981999999999996</c:v>
                </c:pt>
                <c:pt idx="11910">
                  <c:v>-16.979999999999997</c:v>
                </c:pt>
                <c:pt idx="11911">
                  <c:v>-16.977999999999998</c:v>
                </c:pt>
                <c:pt idx="11912">
                  <c:v>-16.975999999999996</c:v>
                </c:pt>
                <c:pt idx="11913">
                  <c:v>-16.973999999999997</c:v>
                </c:pt>
                <c:pt idx="11914">
                  <c:v>-16.971999999999998</c:v>
                </c:pt>
                <c:pt idx="11915">
                  <c:v>-16.97</c:v>
                </c:pt>
                <c:pt idx="11916">
                  <c:v>-16.967999999999996</c:v>
                </c:pt>
                <c:pt idx="11917">
                  <c:v>-16.965999999999998</c:v>
                </c:pt>
                <c:pt idx="11918">
                  <c:v>-16.963999999999999</c:v>
                </c:pt>
                <c:pt idx="11919">
                  <c:v>-16.961999999999996</c:v>
                </c:pt>
                <c:pt idx="11920">
                  <c:v>-16.959999999999997</c:v>
                </c:pt>
                <c:pt idx="11921">
                  <c:v>-16.957999999999998</c:v>
                </c:pt>
                <c:pt idx="11922">
                  <c:v>-16.955999999999996</c:v>
                </c:pt>
                <c:pt idx="11923">
                  <c:v>-16.953999999999997</c:v>
                </c:pt>
                <c:pt idx="11924">
                  <c:v>-16.951999999999998</c:v>
                </c:pt>
                <c:pt idx="11925">
                  <c:v>-16.949999999999996</c:v>
                </c:pt>
                <c:pt idx="11926">
                  <c:v>-16.947999999999997</c:v>
                </c:pt>
                <c:pt idx="11927">
                  <c:v>-16.945999999999998</c:v>
                </c:pt>
                <c:pt idx="11928">
                  <c:v>-16.943999999999996</c:v>
                </c:pt>
                <c:pt idx="11929">
                  <c:v>-16.941999999999997</c:v>
                </c:pt>
                <c:pt idx="11930">
                  <c:v>-16.939999999999998</c:v>
                </c:pt>
                <c:pt idx="11931">
                  <c:v>-16.937999999999999</c:v>
                </c:pt>
                <c:pt idx="11932">
                  <c:v>-16.935999999999996</c:v>
                </c:pt>
                <c:pt idx="11933">
                  <c:v>-16.933999999999997</c:v>
                </c:pt>
                <c:pt idx="11934">
                  <c:v>-16.931999999999999</c:v>
                </c:pt>
                <c:pt idx="11935">
                  <c:v>-16.929999999999996</c:v>
                </c:pt>
                <c:pt idx="11936">
                  <c:v>-16.927999999999997</c:v>
                </c:pt>
                <c:pt idx="11937">
                  <c:v>-16.925999999999998</c:v>
                </c:pt>
                <c:pt idx="11938">
                  <c:v>-16.923999999999996</c:v>
                </c:pt>
                <c:pt idx="11939">
                  <c:v>-16.921999999999997</c:v>
                </c:pt>
                <c:pt idx="11940">
                  <c:v>-16.919999999999998</c:v>
                </c:pt>
                <c:pt idx="11941">
                  <c:v>-16.917999999999996</c:v>
                </c:pt>
                <c:pt idx="11942">
                  <c:v>-16.915999999999997</c:v>
                </c:pt>
                <c:pt idx="11943">
                  <c:v>-16.913999999999998</c:v>
                </c:pt>
                <c:pt idx="11944">
                  <c:v>-16.911999999999995</c:v>
                </c:pt>
                <c:pt idx="11945">
                  <c:v>-16.909999999999997</c:v>
                </c:pt>
                <c:pt idx="11946">
                  <c:v>-16.907999999999998</c:v>
                </c:pt>
                <c:pt idx="11947">
                  <c:v>-16.905999999999999</c:v>
                </c:pt>
                <c:pt idx="11948">
                  <c:v>-16.903999999999996</c:v>
                </c:pt>
                <c:pt idx="11949">
                  <c:v>-16.901999999999997</c:v>
                </c:pt>
                <c:pt idx="11950">
                  <c:v>-16.899999999999999</c:v>
                </c:pt>
                <c:pt idx="11951">
                  <c:v>-16.897999999999996</c:v>
                </c:pt>
                <c:pt idx="11952">
                  <c:v>-16.895999999999997</c:v>
                </c:pt>
                <c:pt idx="11953">
                  <c:v>-16.893999999999998</c:v>
                </c:pt>
                <c:pt idx="11954">
                  <c:v>-16.891999999999996</c:v>
                </c:pt>
                <c:pt idx="11955">
                  <c:v>-16.889999999999997</c:v>
                </c:pt>
                <c:pt idx="11956">
                  <c:v>-16.887999999999998</c:v>
                </c:pt>
                <c:pt idx="11957">
                  <c:v>-16.885999999999996</c:v>
                </c:pt>
                <c:pt idx="11958">
                  <c:v>-16.883999999999997</c:v>
                </c:pt>
                <c:pt idx="11959">
                  <c:v>-16.881999999999998</c:v>
                </c:pt>
                <c:pt idx="11960">
                  <c:v>-16.879999999999995</c:v>
                </c:pt>
                <c:pt idx="11961">
                  <c:v>-16.877999999999997</c:v>
                </c:pt>
                <c:pt idx="11962">
                  <c:v>-16.875999999999998</c:v>
                </c:pt>
                <c:pt idx="11963">
                  <c:v>-16.873999999999999</c:v>
                </c:pt>
                <c:pt idx="11964">
                  <c:v>-16.871999999999996</c:v>
                </c:pt>
                <c:pt idx="11965">
                  <c:v>-16.869999999999997</c:v>
                </c:pt>
                <c:pt idx="11966">
                  <c:v>-16.867999999999999</c:v>
                </c:pt>
                <c:pt idx="11967">
                  <c:v>-16.865999999999996</c:v>
                </c:pt>
                <c:pt idx="11968">
                  <c:v>-16.863999999999997</c:v>
                </c:pt>
                <c:pt idx="11969">
                  <c:v>-16.861999999999998</c:v>
                </c:pt>
                <c:pt idx="11970">
                  <c:v>-16.859999999999996</c:v>
                </c:pt>
                <c:pt idx="11971">
                  <c:v>-16.857999999999997</c:v>
                </c:pt>
                <c:pt idx="11972">
                  <c:v>-16.855999999999998</c:v>
                </c:pt>
                <c:pt idx="11973">
                  <c:v>-16.853999999999996</c:v>
                </c:pt>
                <c:pt idx="11974">
                  <c:v>-16.851999999999997</c:v>
                </c:pt>
                <c:pt idx="11975">
                  <c:v>-16.849999999999998</c:v>
                </c:pt>
                <c:pt idx="11976">
                  <c:v>-16.847999999999995</c:v>
                </c:pt>
                <c:pt idx="11977">
                  <c:v>-16.845999999999997</c:v>
                </c:pt>
                <c:pt idx="11978">
                  <c:v>-16.843999999999998</c:v>
                </c:pt>
                <c:pt idx="11979">
                  <c:v>-16.841999999999999</c:v>
                </c:pt>
                <c:pt idx="11980">
                  <c:v>-16.839999999999996</c:v>
                </c:pt>
                <c:pt idx="11981">
                  <c:v>-16.837999999999997</c:v>
                </c:pt>
                <c:pt idx="11982">
                  <c:v>-16.835999999999999</c:v>
                </c:pt>
                <c:pt idx="11983">
                  <c:v>-16.833999999999996</c:v>
                </c:pt>
                <c:pt idx="11984">
                  <c:v>-16.831999999999997</c:v>
                </c:pt>
                <c:pt idx="11985">
                  <c:v>-16.829999999999998</c:v>
                </c:pt>
                <c:pt idx="11986">
                  <c:v>-16.827999999999996</c:v>
                </c:pt>
                <c:pt idx="11987">
                  <c:v>-16.825999999999997</c:v>
                </c:pt>
                <c:pt idx="11988">
                  <c:v>-16.823999999999998</c:v>
                </c:pt>
                <c:pt idx="11989">
                  <c:v>-16.821999999999996</c:v>
                </c:pt>
                <c:pt idx="11990">
                  <c:v>-16.819999999999997</c:v>
                </c:pt>
                <c:pt idx="11991">
                  <c:v>-16.817999999999998</c:v>
                </c:pt>
                <c:pt idx="11992">
                  <c:v>-16.815999999999995</c:v>
                </c:pt>
                <c:pt idx="11993">
                  <c:v>-16.813999999999997</c:v>
                </c:pt>
                <c:pt idx="11994">
                  <c:v>-16.811999999999998</c:v>
                </c:pt>
                <c:pt idx="11995">
                  <c:v>-16.809999999999999</c:v>
                </c:pt>
                <c:pt idx="11996">
                  <c:v>-16.807999999999996</c:v>
                </c:pt>
                <c:pt idx="11997">
                  <c:v>-16.805999999999997</c:v>
                </c:pt>
                <c:pt idx="11998">
                  <c:v>-16.803999999999998</c:v>
                </c:pt>
                <c:pt idx="11999">
                  <c:v>-16.801999999999996</c:v>
                </c:pt>
                <c:pt idx="12000">
                  <c:v>-16.799999999999997</c:v>
                </c:pt>
                <c:pt idx="12001">
                  <c:v>-16.797999999999998</c:v>
                </c:pt>
                <c:pt idx="12002">
                  <c:v>-16.795999999999996</c:v>
                </c:pt>
                <c:pt idx="12003">
                  <c:v>-16.793999999999997</c:v>
                </c:pt>
                <c:pt idx="12004">
                  <c:v>-16.791999999999998</c:v>
                </c:pt>
                <c:pt idx="12005">
                  <c:v>-16.789999999999996</c:v>
                </c:pt>
                <c:pt idx="12006">
                  <c:v>-16.787999999999997</c:v>
                </c:pt>
                <c:pt idx="12007">
                  <c:v>-16.785999999999998</c:v>
                </c:pt>
                <c:pt idx="12008">
                  <c:v>-16.783999999999999</c:v>
                </c:pt>
                <c:pt idx="12009">
                  <c:v>-16.781999999999996</c:v>
                </c:pt>
                <c:pt idx="12010">
                  <c:v>-16.779999999999998</c:v>
                </c:pt>
                <c:pt idx="12011">
                  <c:v>-16.777999999999999</c:v>
                </c:pt>
                <c:pt idx="12012">
                  <c:v>-16.775999999999996</c:v>
                </c:pt>
                <c:pt idx="12013">
                  <c:v>-16.773999999999997</c:v>
                </c:pt>
                <c:pt idx="12014">
                  <c:v>-16.771999999999998</c:v>
                </c:pt>
                <c:pt idx="12015">
                  <c:v>-16.769999999999996</c:v>
                </c:pt>
                <c:pt idx="12016">
                  <c:v>-16.767999999999997</c:v>
                </c:pt>
                <c:pt idx="12017">
                  <c:v>-16.765999999999998</c:v>
                </c:pt>
                <c:pt idx="12018">
                  <c:v>-16.763999999999996</c:v>
                </c:pt>
                <c:pt idx="12019">
                  <c:v>-16.761999999999997</c:v>
                </c:pt>
                <c:pt idx="12020">
                  <c:v>-16.759999999999998</c:v>
                </c:pt>
                <c:pt idx="12021">
                  <c:v>-16.757999999999996</c:v>
                </c:pt>
                <c:pt idx="12022">
                  <c:v>-16.755999999999997</c:v>
                </c:pt>
                <c:pt idx="12023">
                  <c:v>-16.753999999999998</c:v>
                </c:pt>
                <c:pt idx="12024">
                  <c:v>-16.751999999999999</c:v>
                </c:pt>
                <c:pt idx="12025">
                  <c:v>-16.749999999999996</c:v>
                </c:pt>
                <c:pt idx="12026">
                  <c:v>-16.747999999999998</c:v>
                </c:pt>
                <c:pt idx="12027">
                  <c:v>-16.745999999999999</c:v>
                </c:pt>
                <c:pt idx="12028">
                  <c:v>-16.743999999999996</c:v>
                </c:pt>
                <c:pt idx="12029">
                  <c:v>-16.741999999999997</c:v>
                </c:pt>
                <c:pt idx="12030">
                  <c:v>-16.739999999999998</c:v>
                </c:pt>
                <c:pt idx="12031">
                  <c:v>-16.737999999999996</c:v>
                </c:pt>
                <c:pt idx="12032">
                  <c:v>-16.735999999999997</c:v>
                </c:pt>
                <c:pt idx="12033">
                  <c:v>-16.733999999999998</c:v>
                </c:pt>
                <c:pt idx="12034">
                  <c:v>-16.731999999999996</c:v>
                </c:pt>
                <c:pt idx="12035">
                  <c:v>-16.729999999999997</c:v>
                </c:pt>
                <c:pt idx="12036">
                  <c:v>-16.727999999999998</c:v>
                </c:pt>
                <c:pt idx="12037">
                  <c:v>-16.725999999999996</c:v>
                </c:pt>
                <c:pt idx="12038">
                  <c:v>-16.723999999999997</c:v>
                </c:pt>
                <c:pt idx="12039">
                  <c:v>-16.721999999999998</c:v>
                </c:pt>
                <c:pt idx="12040">
                  <c:v>-16.72</c:v>
                </c:pt>
                <c:pt idx="12041">
                  <c:v>-16.717999999999996</c:v>
                </c:pt>
                <c:pt idx="12042">
                  <c:v>-16.715999999999998</c:v>
                </c:pt>
                <c:pt idx="12043">
                  <c:v>-16.713999999999999</c:v>
                </c:pt>
                <c:pt idx="12044">
                  <c:v>-16.711999999999996</c:v>
                </c:pt>
                <c:pt idx="12045">
                  <c:v>-16.709999999999997</c:v>
                </c:pt>
                <c:pt idx="12046">
                  <c:v>-16.707999999999998</c:v>
                </c:pt>
                <c:pt idx="12047">
                  <c:v>-16.705999999999996</c:v>
                </c:pt>
                <c:pt idx="12048">
                  <c:v>-16.703999999999997</c:v>
                </c:pt>
                <c:pt idx="12049">
                  <c:v>-16.701999999999998</c:v>
                </c:pt>
                <c:pt idx="12050">
                  <c:v>-16.699999999999996</c:v>
                </c:pt>
                <c:pt idx="12051">
                  <c:v>-16.697999999999997</c:v>
                </c:pt>
                <c:pt idx="12052">
                  <c:v>-16.695999999999998</c:v>
                </c:pt>
                <c:pt idx="12053">
                  <c:v>-16.693999999999996</c:v>
                </c:pt>
                <c:pt idx="12054">
                  <c:v>-16.691999999999997</c:v>
                </c:pt>
                <c:pt idx="12055">
                  <c:v>-16.689999999999998</c:v>
                </c:pt>
                <c:pt idx="12056">
                  <c:v>-16.687999999999999</c:v>
                </c:pt>
                <c:pt idx="12057">
                  <c:v>-16.685999999999996</c:v>
                </c:pt>
                <c:pt idx="12058">
                  <c:v>-16.683999999999997</c:v>
                </c:pt>
                <c:pt idx="12059">
                  <c:v>-16.681999999999999</c:v>
                </c:pt>
                <c:pt idx="12060">
                  <c:v>-16.679999999999996</c:v>
                </c:pt>
                <c:pt idx="12061">
                  <c:v>-16.677999999999997</c:v>
                </c:pt>
                <c:pt idx="12062">
                  <c:v>-16.675999999999998</c:v>
                </c:pt>
                <c:pt idx="12063">
                  <c:v>-16.673999999999996</c:v>
                </c:pt>
                <c:pt idx="12064">
                  <c:v>-16.671999999999997</c:v>
                </c:pt>
                <c:pt idx="12065">
                  <c:v>-16.669999999999998</c:v>
                </c:pt>
                <c:pt idx="12066">
                  <c:v>-16.667999999999996</c:v>
                </c:pt>
                <c:pt idx="12067">
                  <c:v>-16.665999999999997</c:v>
                </c:pt>
                <c:pt idx="12068">
                  <c:v>-16.663999999999998</c:v>
                </c:pt>
                <c:pt idx="12069">
                  <c:v>-16.661999999999995</c:v>
                </c:pt>
                <c:pt idx="12070">
                  <c:v>-16.659999999999997</c:v>
                </c:pt>
                <c:pt idx="12071">
                  <c:v>-16.657999999999998</c:v>
                </c:pt>
                <c:pt idx="12072">
                  <c:v>-16.655999999999999</c:v>
                </c:pt>
                <c:pt idx="12073">
                  <c:v>-16.653999999999996</c:v>
                </c:pt>
                <c:pt idx="12074">
                  <c:v>-16.651999999999997</c:v>
                </c:pt>
                <c:pt idx="12075">
                  <c:v>-16.649999999999999</c:v>
                </c:pt>
                <c:pt idx="12076">
                  <c:v>-16.647999999999996</c:v>
                </c:pt>
                <c:pt idx="12077">
                  <c:v>-16.645999999999997</c:v>
                </c:pt>
                <c:pt idx="12078">
                  <c:v>-16.643999999999998</c:v>
                </c:pt>
                <c:pt idx="12079">
                  <c:v>-16.641999999999996</c:v>
                </c:pt>
                <c:pt idx="12080">
                  <c:v>-16.639999999999997</c:v>
                </c:pt>
                <c:pt idx="12081">
                  <c:v>-16.637999999999998</c:v>
                </c:pt>
                <c:pt idx="12082">
                  <c:v>-16.635999999999996</c:v>
                </c:pt>
                <c:pt idx="12083">
                  <c:v>-16.633999999999997</c:v>
                </c:pt>
                <c:pt idx="12084">
                  <c:v>-16.631999999999998</c:v>
                </c:pt>
                <c:pt idx="12085">
                  <c:v>-16.629999999999995</c:v>
                </c:pt>
                <c:pt idx="12086">
                  <c:v>-16.627999999999997</c:v>
                </c:pt>
                <c:pt idx="12087">
                  <c:v>-16.625999999999998</c:v>
                </c:pt>
                <c:pt idx="12088">
                  <c:v>-16.623999999999999</c:v>
                </c:pt>
                <c:pt idx="12089">
                  <c:v>-16.621999999999996</c:v>
                </c:pt>
                <c:pt idx="12090">
                  <c:v>-16.619999999999997</c:v>
                </c:pt>
                <c:pt idx="12091">
                  <c:v>-16.617999999999999</c:v>
                </c:pt>
                <c:pt idx="12092">
                  <c:v>-16.615999999999996</c:v>
                </c:pt>
                <c:pt idx="12093">
                  <c:v>-16.613999999999997</c:v>
                </c:pt>
                <c:pt idx="12094">
                  <c:v>-16.611999999999998</c:v>
                </c:pt>
                <c:pt idx="12095">
                  <c:v>-16.609999999999996</c:v>
                </c:pt>
                <c:pt idx="12096">
                  <c:v>-16.607999999999997</c:v>
                </c:pt>
                <c:pt idx="12097">
                  <c:v>-16.605999999999998</c:v>
                </c:pt>
                <c:pt idx="12098">
                  <c:v>-16.603999999999996</c:v>
                </c:pt>
                <c:pt idx="12099">
                  <c:v>-16.601999999999997</c:v>
                </c:pt>
                <c:pt idx="12100">
                  <c:v>-16.599999999999998</c:v>
                </c:pt>
                <c:pt idx="12101">
                  <c:v>-16.597999999999995</c:v>
                </c:pt>
                <c:pt idx="12102">
                  <c:v>-16.595999999999997</c:v>
                </c:pt>
                <c:pt idx="12103">
                  <c:v>-16.593999999999998</c:v>
                </c:pt>
                <c:pt idx="12104">
                  <c:v>-16.591999999999999</c:v>
                </c:pt>
                <c:pt idx="12105">
                  <c:v>-16.589999999999996</c:v>
                </c:pt>
                <c:pt idx="12106">
                  <c:v>-16.587999999999997</c:v>
                </c:pt>
                <c:pt idx="12107">
                  <c:v>-16.585999999999999</c:v>
                </c:pt>
                <c:pt idx="12108">
                  <c:v>-16.583999999999996</c:v>
                </c:pt>
                <c:pt idx="12109">
                  <c:v>-16.581999999999997</c:v>
                </c:pt>
                <c:pt idx="12110">
                  <c:v>-16.579999999999998</c:v>
                </c:pt>
                <c:pt idx="12111">
                  <c:v>-16.577999999999996</c:v>
                </c:pt>
                <c:pt idx="12112">
                  <c:v>-16.575999999999997</c:v>
                </c:pt>
                <c:pt idx="12113">
                  <c:v>-16.573999999999998</c:v>
                </c:pt>
                <c:pt idx="12114">
                  <c:v>-16.571999999999996</c:v>
                </c:pt>
                <c:pt idx="12115">
                  <c:v>-16.569999999999997</c:v>
                </c:pt>
                <c:pt idx="12116">
                  <c:v>-16.567999999999998</c:v>
                </c:pt>
                <c:pt idx="12117">
                  <c:v>-16.565999999999995</c:v>
                </c:pt>
                <c:pt idx="12118">
                  <c:v>-16.563999999999997</c:v>
                </c:pt>
                <c:pt idx="12119">
                  <c:v>-16.561999999999998</c:v>
                </c:pt>
                <c:pt idx="12120">
                  <c:v>-16.559999999999999</c:v>
                </c:pt>
                <c:pt idx="12121">
                  <c:v>-16.557999999999996</c:v>
                </c:pt>
                <c:pt idx="12122">
                  <c:v>-16.555999999999997</c:v>
                </c:pt>
                <c:pt idx="12123">
                  <c:v>-16.553999999999998</c:v>
                </c:pt>
                <c:pt idx="12124">
                  <c:v>-16.551999999999996</c:v>
                </c:pt>
                <c:pt idx="12125">
                  <c:v>-16.549999999999997</c:v>
                </c:pt>
                <c:pt idx="12126">
                  <c:v>-16.547999999999998</c:v>
                </c:pt>
                <c:pt idx="12127">
                  <c:v>-16.545999999999996</c:v>
                </c:pt>
                <c:pt idx="12128">
                  <c:v>-16.543999999999997</c:v>
                </c:pt>
                <c:pt idx="12129">
                  <c:v>-16.541999999999998</c:v>
                </c:pt>
                <c:pt idx="12130">
                  <c:v>-16.539999999999996</c:v>
                </c:pt>
                <c:pt idx="12131">
                  <c:v>-16.537999999999997</c:v>
                </c:pt>
                <c:pt idx="12132">
                  <c:v>-16.535999999999998</c:v>
                </c:pt>
                <c:pt idx="12133">
                  <c:v>-16.533999999999999</c:v>
                </c:pt>
                <c:pt idx="12134">
                  <c:v>-16.531999999999996</c:v>
                </c:pt>
                <c:pt idx="12135">
                  <c:v>-16.529999999999998</c:v>
                </c:pt>
                <c:pt idx="12136">
                  <c:v>-16.527999999999999</c:v>
                </c:pt>
                <c:pt idx="12137">
                  <c:v>-16.525999999999996</c:v>
                </c:pt>
                <c:pt idx="12138">
                  <c:v>-16.523999999999997</c:v>
                </c:pt>
                <c:pt idx="12139">
                  <c:v>-16.521999999999998</c:v>
                </c:pt>
                <c:pt idx="12140">
                  <c:v>-16.519999999999996</c:v>
                </c:pt>
                <c:pt idx="12141">
                  <c:v>-16.517999999999997</c:v>
                </c:pt>
                <c:pt idx="12142">
                  <c:v>-16.515999999999998</c:v>
                </c:pt>
                <c:pt idx="12143">
                  <c:v>-16.513999999999996</c:v>
                </c:pt>
                <c:pt idx="12144">
                  <c:v>-16.511999999999997</c:v>
                </c:pt>
                <c:pt idx="12145">
                  <c:v>-16.509999999999998</c:v>
                </c:pt>
                <c:pt idx="12146">
                  <c:v>-16.507999999999996</c:v>
                </c:pt>
                <c:pt idx="12147">
                  <c:v>-16.505999999999997</c:v>
                </c:pt>
                <c:pt idx="12148">
                  <c:v>-16.503999999999998</c:v>
                </c:pt>
                <c:pt idx="12149">
                  <c:v>-16.501999999999999</c:v>
                </c:pt>
                <c:pt idx="12150">
                  <c:v>-16.499999999999996</c:v>
                </c:pt>
                <c:pt idx="12151">
                  <c:v>-16.497999999999998</c:v>
                </c:pt>
                <c:pt idx="12152">
                  <c:v>-16.495999999999999</c:v>
                </c:pt>
                <c:pt idx="12153">
                  <c:v>-16.493999999999996</c:v>
                </c:pt>
                <c:pt idx="12154">
                  <c:v>-16.491999999999997</c:v>
                </c:pt>
                <c:pt idx="12155">
                  <c:v>-16.489999999999998</c:v>
                </c:pt>
                <c:pt idx="12156">
                  <c:v>-16.487999999999996</c:v>
                </c:pt>
                <c:pt idx="12157">
                  <c:v>-16.485999999999997</c:v>
                </c:pt>
                <c:pt idx="12158">
                  <c:v>-16.483999999999998</c:v>
                </c:pt>
                <c:pt idx="12159">
                  <c:v>-16.481999999999996</c:v>
                </c:pt>
                <c:pt idx="12160">
                  <c:v>-16.479999999999997</c:v>
                </c:pt>
                <c:pt idx="12161">
                  <c:v>-16.477999999999998</c:v>
                </c:pt>
                <c:pt idx="12162">
                  <c:v>-16.475999999999996</c:v>
                </c:pt>
                <c:pt idx="12163">
                  <c:v>-16.473999999999997</c:v>
                </c:pt>
                <c:pt idx="12164">
                  <c:v>-16.471999999999998</c:v>
                </c:pt>
                <c:pt idx="12165">
                  <c:v>-16.47</c:v>
                </c:pt>
                <c:pt idx="12166">
                  <c:v>-16.467999999999996</c:v>
                </c:pt>
                <c:pt idx="12167">
                  <c:v>-16.465999999999998</c:v>
                </c:pt>
                <c:pt idx="12168">
                  <c:v>-16.463999999999999</c:v>
                </c:pt>
                <c:pt idx="12169">
                  <c:v>-16.461999999999996</c:v>
                </c:pt>
                <c:pt idx="12170">
                  <c:v>-16.459999999999997</c:v>
                </c:pt>
                <c:pt idx="12171">
                  <c:v>-16.457999999999998</c:v>
                </c:pt>
                <c:pt idx="12172">
                  <c:v>-16.455999999999996</c:v>
                </c:pt>
                <c:pt idx="12173">
                  <c:v>-16.453999999999997</c:v>
                </c:pt>
                <c:pt idx="12174">
                  <c:v>-16.451999999999998</c:v>
                </c:pt>
                <c:pt idx="12175">
                  <c:v>-16.449999999999996</c:v>
                </c:pt>
                <c:pt idx="12176">
                  <c:v>-16.447999999999997</c:v>
                </c:pt>
                <c:pt idx="12177">
                  <c:v>-16.445999999999998</c:v>
                </c:pt>
                <c:pt idx="12178">
                  <c:v>-16.443999999999996</c:v>
                </c:pt>
                <c:pt idx="12179">
                  <c:v>-16.441999999999997</c:v>
                </c:pt>
                <c:pt idx="12180">
                  <c:v>-16.439999999999998</c:v>
                </c:pt>
                <c:pt idx="12181">
                  <c:v>-16.437999999999999</c:v>
                </c:pt>
                <c:pt idx="12182">
                  <c:v>-16.435999999999996</c:v>
                </c:pt>
                <c:pt idx="12183">
                  <c:v>-16.433999999999997</c:v>
                </c:pt>
                <c:pt idx="12184">
                  <c:v>-16.431999999999999</c:v>
                </c:pt>
                <c:pt idx="12185">
                  <c:v>-16.429999999999996</c:v>
                </c:pt>
                <c:pt idx="12186">
                  <c:v>-16.427999999999997</c:v>
                </c:pt>
                <c:pt idx="12187">
                  <c:v>-16.425999999999998</c:v>
                </c:pt>
                <c:pt idx="12188">
                  <c:v>-16.423999999999996</c:v>
                </c:pt>
                <c:pt idx="12189">
                  <c:v>-16.421999999999997</c:v>
                </c:pt>
                <c:pt idx="12190">
                  <c:v>-16.419999999999998</c:v>
                </c:pt>
                <c:pt idx="12191">
                  <c:v>-16.417999999999996</c:v>
                </c:pt>
                <c:pt idx="12192">
                  <c:v>-16.415999999999997</c:v>
                </c:pt>
                <c:pt idx="12193">
                  <c:v>-16.413999999999998</c:v>
                </c:pt>
                <c:pt idx="12194">
                  <c:v>-16.411999999999995</c:v>
                </c:pt>
                <c:pt idx="12195">
                  <c:v>-16.409999999999997</c:v>
                </c:pt>
                <c:pt idx="12196">
                  <c:v>-16.407999999999998</c:v>
                </c:pt>
                <c:pt idx="12197">
                  <c:v>-16.405999999999999</c:v>
                </c:pt>
                <c:pt idx="12198">
                  <c:v>-16.403999999999996</c:v>
                </c:pt>
                <c:pt idx="12199">
                  <c:v>-16.401999999999997</c:v>
                </c:pt>
                <c:pt idx="12200">
                  <c:v>-16.399999999999999</c:v>
                </c:pt>
                <c:pt idx="12201">
                  <c:v>-16.397999999999996</c:v>
                </c:pt>
                <c:pt idx="12202">
                  <c:v>-16.395999999999997</c:v>
                </c:pt>
                <c:pt idx="12203">
                  <c:v>-16.393999999999998</c:v>
                </c:pt>
                <c:pt idx="12204">
                  <c:v>-16.391999999999996</c:v>
                </c:pt>
                <c:pt idx="12205">
                  <c:v>-16.389999999999997</c:v>
                </c:pt>
                <c:pt idx="12206">
                  <c:v>-16.387999999999998</c:v>
                </c:pt>
                <c:pt idx="12207">
                  <c:v>-16.385999999999996</c:v>
                </c:pt>
                <c:pt idx="12208">
                  <c:v>-16.383999999999997</c:v>
                </c:pt>
                <c:pt idx="12209">
                  <c:v>-16.381999999999998</c:v>
                </c:pt>
                <c:pt idx="12210">
                  <c:v>-16.379999999999995</c:v>
                </c:pt>
                <c:pt idx="12211">
                  <c:v>-16.377999999999997</c:v>
                </c:pt>
                <c:pt idx="12212">
                  <c:v>-16.375999999999998</c:v>
                </c:pt>
                <c:pt idx="12213">
                  <c:v>-16.373999999999999</c:v>
                </c:pt>
                <c:pt idx="12214">
                  <c:v>-16.371999999999996</c:v>
                </c:pt>
                <c:pt idx="12215">
                  <c:v>-16.369999999999997</c:v>
                </c:pt>
                <c:pt idx="12216">
                  <c:v>-16.367999999999999</c:v>
                </c:pt>
                <c:pt idx="12217">
                  <c:v>-16.365999999999996</c:v>
                </c:pt>
                <c:pt idx="12218">
                  <c:v>-16.363999999999997</c:v>
                </c:pt>
                <c:pt idx="12219">
                  <c:v>-16.361999999999998</c:v>
                </c:pt>
                <c:pt idx="12220">
                  <c:v>-16.359999999999996</c:v>
                </c:pt>
                <c:pt idx="12221">
                  <c:v>-16.357999999999997</c:v>
                </c:pt>
                <c:pt idx="12222">
                  <c:v>-16.355999999999998</c:v>
                </c:pt>
                <c:pt idx="12223">
                  <c:v>-16.353999999999996</c:v>
                </c:pt>
                <c:pt idx="12224">
                  <c:v>-16.351999999999997</c:v>
                </c:pt>
                <c:pt idx="12225">
                  <c:v>-16.349999999999998</c:v>
                </c:pt>
                <c:pt idx="12226">
                  <c:v>-16.347999999999995</c:v>
                </c:pt>
                <c:pt idx="12227">
                  <c:v>-16.345999999999997</c:v>
                </c:pt>
                <c:pt idx="12228">
                  <c:v>-16.343999999999998</c:v>
                </c:pt>
                <c:pt idx="12229">
                  <c:v>-16.341999999999999</c:v>
                </c:pt>
                <c:pt idx="12230">
                  <c:v>-16.339999999999996</c:v>
                </c:pt>
                <c:pt idx="12231">
                  <c:v>-16.337999999999997</c:v>
                </c:pt>
                <c:pt idx="12232">
                  <c:v>-16.335999999999999</c:v>
                </c:pt>
                <c:pt idx="12233">
                  <c:v>-16.333999999999996</c:v>
                </c:pt>
                <c:pt idx="12234">
                  <c:v>-16.331999999999997</c:v>
                </c:pt>
                <c:pt idx="12235">
                  <c:v>-16.329999999999998</c:v>
                </c:pt>
                <c:pt idx="12236">
                  <c:v>-16.327999999999996</c:v>
                </c:pt>
                <c:pt idx="12237">
                  <c:v>-16.325999999999997</c:v>
                </c:pt>
                <c:pt idx="12238">
                  <c:v>-16.323999999999998</c:v>
                </c:pt>
                <c:pt idx="12239">
                  <c:v>-16.321999999999996</c:v>
                </c:pt>
                <c:pt idx="12240">
                  <c:v>-16.319999999999997</c:v>
                </c:pt>
                <c:pt idx="12241">
                  <c:v>-16.317999999999998</c:v>
                </c:pt>
                <c:pt idx="12242">
                  <c:v>-16.315999999999995</c:v>
                </c:pt>
                <c:pt idx="12243">
                  <c:v>-16.313999999999997</c:v>
                </c:pt>
                <c:pt idx="12244">
                  <c:v>-16.311999999999998</c:v>
                </c:pt>
                <c:pt idx="12245">
                  <c:v>-16.309999999999999</c:v>
                </c:pt>
                <c:pt idx="12246">
                  <c:v>-16.307999999999996</c:v>
                </c:pt>
                <c:pt idx="12247">
                  <c:v>-16.305999999999997</c:v>
                </c:pt>
                <c:pt idx="12248">
                  <c:v>-16.303999999999998</c:v>
                </c:pt>
                <c:pt idx="12249">
                  <c:v>-16.301999999999996</c:v>
                </c:pt>
                <c:pt idx="12250">
                  <c:v>-16.299999999999997</c:v>
                </c:pt>
                <c:pt idx="12251">
                  <c:v>-16.297999999999998</c:v>
                </c:pt>
                <c:pt idx="12252">
                  <c:v>-16.295999999999996</c:v>
                </c:pt>
                <c:pt idx="12253">
                  <c:v>-16.293999999999997</c:v>
                </c:pt>
                <c:pt idx="12254">
                  <c:v>-16.291999999999998</c:v>
                </c:pt>
                <c:pt idx="12255">
                  <c:v>-16.289999999999996</c:v>
                </c:pt>
                <c:pt idx="12256">
                  <c:v>-16.287999999999997</c:v>
                </c:pt>
                <c:pt idx="12257">
                  <c:v>-16.285999999999998</c:v>
                </c:pt>
                <c:pt idx="12258">
                  <c:v>-16.283999999999999</c:v>
                </c:pt>
                <c:pt idx="12259">
                  <c:v>-16.281999999999996</c:v>
                </c:pt>
                <c:pt idx="12260">
                  <c:v>-16.279999999999998</c:v>
                </c:pt>
                <c:pt idx="12261">
                  <c:v>-16.277999999999999</c:v>
                </c:pt>
                <c:pt idx="12262">
                  <c:v>-16.275999999999996</c:v>
                </c:pt>
                <c:pt idx="12263">
                  <c:v>-16.273999999999997</c:v>
                </c:pt>
                <c:pt idx="12264">
                  <c:v>-16.271999999999998</c:v>
                </c:pt>
                <c:pt idx="12265">
                  <c:v>-16.269999999999996</c:v>
                </c:pt>
                <c:pt idx="12266">
                  <c:v>-16.267999999999997</c:v>
                </c:pt>
                <c:pt idx="12267">
                  <c:v>-16.265999999999998</c:v>
                </c:pt>
                <c:pt idx="12268">
                  <c:v>-16.263999999999996</c:v>
                </c:pt>
                <c:pt idx="12269">
                  <c:v>-16.261999999999997</c:v>
                </c:pt>
                <c:pt idx="12270">
                  <c:v>-16.259999999999998</c:v>
                </c:pt>
                <c:pt idx="12271">
                  <c:v>-16.257999999999996</c:v>
                </c:pt>
                <c:pt idx="12272">
                  <c:v>-16.255999999999997</c:v>
                </c:pt>
                <c:pt idx="12273">
                  <c:v>-16.253999999999998</c:v>
                </c:pt>
                <c:pt idx="12274">
                  <c:v>-16.251999999999999</c:v>
                </c:pt>
                <c:pt idx="12275">
                  <c:v>-16.249999999999996</c:v>
                </c:pt>
                <c:pt idx="12276">
                  <c:v>-16.247999999999998</c:v>
                </c:pt>
                <c:pt idx="12277">
                  <c:v>-16.245999999999999</c:v>
                </c:pt>
                <c:pt idx="12278">
                  <c:v>-16.243999999999996</c:v>
                </c:pt>
                <c:pt idx="12279">
                  <c:v>-16.241999999999997</c:v>
                </c:pt>
                <c:pt idx="12280">
                  <c:v>-16.239999999999998</c:v>
                </c:pt>
                <c:pt idx="12281">
                  <c:v>-16.237999999999996</c:v>
                </c:pt>
                <c:pt idx="12282">
                  <c:v>-16.235999999999997</c:v>
                </c:pt>
                <c:pt idx="12283">
                  <c:v>-16.233999999999998</c:v>
                </c:pt>
                <c:pt idx="12284">
                  <c:v>-16.231999999999996</c:v>
                </c:pt>
                <c:pt idx="12285">
                  <c:v>-16.229999999999997</c:v>
                </c:pt>
                <c:pt idx="12286">
                  <c:v>-16.227999999999998</c:v>
                </c:pt>
                <c:pt idx="12287">
                  <c:v>-16.225999999999996</c:v>
                </c:pt>
                <c:pt idx="12288">
                  <c:v>-16.223999999999997</c:v>
                </c:pt>
                <c:pt idx="12289">
                  <c:v>-16.221999999999998</c:v>
                </c:pt>
                <c:pt idx="12290">
                  <c:v>-16.22</c:v>
                </c:pt>
                <c:pt idx="12291">
                  <c:v>-16.217999999999996</c:v>
                </c:pt>
                <c:pt idx="12292">
                  <c:v>-16.215999999999998</c:v>
                </c:pt>
                <c:pt idx="12293">
                  <c:v>-16.213999999999999</c:v>
                </c:pt>
                <c:pt idx="12294">
                  <c:v>-16.211999999999996</c:v>
                </c:pt>
                <c:pt idx="12295">
                  <c:v>-16.209999999999997</c:v>
                </c:pt>
                <c:pt idx="12296">
                  <c:v>-16.207999999999998</c:v>
                </c:pt>
                <c:pt idx="12297">
                  <c:v>-16.205999999999996</c:v>
                </c:pt>
                <c:pt idx="12298">
                  <c:v>-16.203999999999997</c:v>
                </c:pt>
                <c:pt idx="12299">
                  <c:v>-16.201999999999998</c:v>
                </c:pt>
                <c:pt idx="12300">
                  <c:v>-16.199999999999996</c:v>
                </c:pt>
                <c:pt idx="12301">
                  <c:v>-16.197999999999997</c:v>
                </c:pt>
                <c:pt idx="12302">
                  <c:v>-16.195999999999998</c:v>
                </c:pt>
                <c:pt idx="12303">
                  <c:v>-16.193999999999996</c:v>
                </c:pt>
                <c:pt idx="12304">
                  <c:v>-16.191999999999997</c:v>
                </c:pt>
                <c:pt idx="12305">
                  <c:v>-16.189999999999998</c:v>
                </c:pt>
                <c:pt idx="12306">
                  <c:v>-16.187999999999999</c:v>
                </c:pt>
                <c:pt idx="12307">
                  <c:v>-16.185999999999996</c:v>
                </c:pt>
                <c:pt idx="12308">
                  <c:v>-16.183999999999997</c:v>
                </c:pt>
                <c:pt idx="12309">
                  <c:v>-16.181999999999999</c:v>
                </c:pt>
                <c:pt idx="12310">
                  <c:v>-16.179999999999996</c:v>
                </c:pt>
                <c:pt idx="12311">
                  <c:v>-16.177999999999997</c:v>
                </c:pt>
                <c:pt idx="12312">
                  <c:v>-16.175999999999998</c:v>
                </c:pt>
                <c:pt idx="12313">
                  <c:v>-16.173999999999996</c:v>
                </c:pt>
                <c:pt idx="12314">
                  <c:v>-16.171999999999997</c:v>
                </c:pt>
                <c:pt idx="12315">
                  <c:v>-16.169999999999998</c:v>
                </c:pt>
                <c:pt idx="12316">
                  <c:v>-16.167999999999996</c:v>
                </c:pt>
                <c:pt idx="12317">
                  <c:v>-16.165999999999997</c:v>
                </c:pt>
                <c:pt idx="12318">
                  <c:v>-16.163999999999998</c:v>
                </c:pt>
                <c:pt idx="12319">
                  <c:v>-16.161999999999995</c:v>
                </c:pt>
                <c:pt idx="12320">
                  <c:v>-16.159999999999997</c:v>
                </c:pt>
                <c:pt idx="12321">
                  <c:v>-16.157999999999998</c:v>
                </c:pt>
                <c:pt idx="12322">
                  <c:v>-16.155999999999999</c:v>
                </c:pt>
                <c:pt idx="12323">
                  <c:v>-16.153999999999996</c:v>
                </c:pt>
                <c:pt idx="12324">
                  <c:v>-16.151999999999997</c:v>
                </c:pt>
                <c:pt idx="12325">
                  <c:v>-16.149999999999999</c:v>
                </c:pt>
                <c:pt idx="12326">
                  <c:v>-16.147999999999996</c:v>
                </c:pt>
                <c:pt idx="12327">
                  <c:v>-16.145999999999997</c:v>
                </c:pt>
                <c:pt idx="12328">
                  <c:v>-16.143999999999998</c:v>
                </c:pt>
                <c:pt idx="12329">
                  <c:v>-16.141999999999996</c:v>
                </c:pt>
                <c:pt idx="12330">
                  <c:v>-16.139999999999997</c:v>
                </c:pt>
                <c:pt idx="12331">
                  <c:v>-16.137999999999998</c:v>
                </c:pt>
                <c:pt idx="12332">
                  <c:v>-16.135999999999996</c:v>
                </c:pt>
                <c:pt idx="12333">
                  <c:v>-16.133999999999997</c:v>
                </c:pt>
                <c:pt idx="12334">
                  <c:v>-16.131999999999998</c:v>
                </c:pt>
                <c:pt idx="12335">
                  <c:v>-16.129999999999995</c:v>
                </c:pt>
                <c:pt idx="12336">
                  <c:v>-16.127999999999997</c:v>
                </c:pt>
                <c:pt idx="12337">
                  <c:v>-16.125999999999998</c:v>
                </c:pt>
                <c:pt idx="12338">
                  <c:v>-16.123999999999999</c:v>
                </c:pt>
                <c:pt idx="12339">
                  <c:v>-16.121999999999996</c:v>
                </c:pt>
                <c:pt idx="12340">
                  <c:v>-16.119999999999997</c:v>
                </c:pt>
                <c:pt idx="12341">
                  <c:v>-16.117999999999999</c:v>
                </c:pt>
                <c:pt idx="12342">
                  <c:v>-16.115999999999996</c:v>
                </c:pt>
                <c:pt idx="12343">
                  <c:v>-16.113999999999997</c:v>
                </c:pt>
                <c:pt idx="12344">
                  <c:v>-16.111999999999998</c:v>
                </c:pt>
                <c:pt idx="12345">
                  <c:v>-16.109999999999996</c:v>
                </c:pt>
                <c:pt idx="12346">
                  <c:v>-16.107999999999997</c:v>
                </c:pt>
                <c:pt idx="12347">
                  <c:v>-16.105999999999998</c:v>
                </c:pt>
                <c:pt idx="12348">
                  <c:v>-16.103999999999996</c:v>
                </c:pt>
                <c:pt idx="12349">
                  <c:v>-16.101999999999997</c:v>
                </c:pt>
                <c:pt idx="12350">
                  <c:v>-16.099999999999998</c:v>
                </c:pt>
                <c:pt idx="12351">
                  <c:v>-16.097999999999995</c:v>
                </c:pt>
                <c:pt idx="12352">
                  <c:v>-16.095999999999997</c:v>
                </c:pt>
                <c:pt idx="12353">
                  <c:v>-16.093999999999998</c:v>
                </c:pt>
                <c:pt idx="12354">
                  <c:v>-16.091999999999999</c:v>
                </c:pt>
                <c:pt idx="12355">
                  <c:v>-16.089999999999996</c:v>
                </c:pt>
                <c:pt idx="12356">
                  <c:v>-16.087999999999997</c:v>
                </c:pt>
                <c:pt idx="12357">
                  <c:v>-16.085999999999999</c:v>
                </c:pt>
                <c:pt idx="12358">
                  <c:v>-16.083999999999996</c:v>
                </c:pt>
                <c:pt idx="12359">
                  <c:v>-16.081999999999997</c:v>
                </c:pt>
                <c:pt idx="12360">
                  <c:v>-16.079999999999998</c:v>
                </c:pt>
                <c:pt idx="12361">
                  <c:v>-16.077999999999996</c:v>
                </c:pt>
                <c:pt idx="12362">
                  <c:v>-16.075999999999997</c:v>
                </c:pt>
                <c:pt idx="12363">
                  <c:v>-16.073999999999998</c:v>
                </c:pt>
                <c:pt idx="12364">
                  <c:v>-16.071999999999996</c:v>
                </c:pt>
                <c:pt idx="12365">
                  <c:v>-16.069999999999997</c:v>
                </c:pt>
                <c:pt idx="12366">
                  <c:v>-16.067999999999998</c:v>
                </c:pt>
                <c:pt idx="12367">
                  <c:v>-16.065999999999995</c:v>
                </c:pt>
                <c:pt idx="12368">
                  <c:v>-16.063999999999997</c:v>
                </c:pt>
                <c:pt idx="12369">
                  <c:v>-16.061999999999998</c:v>
                </c:pt>
                <c:pt idx="12370">
                  <c:v>-16.059999999999999</c:v>
                </c:pt>
                <c:pt idx="12371">
                  <c:v>-16.057999999999996</c:v>
                </c:pt>
                <c:pt idx="12372">
                  <c:v>-16.055999999999997</c:v>
                </c:pt>
                <c:pt idx="12373">
                  <c:v>-16.053999999999998</c:v>
                </c:pt>
                <c:pt idx="12374">
                  <c:v>-16.051999999999996</c:v>
                </c:pt>
                <c:pt idx="12375">
                  <c:v>-16.049999999999997</c:v>
                </c:pt>
                <c:pt idx="12376">
                  <c:v>-16.047999999999998</c:v>
                </c:pt>
                <c:pt idx="12377">
                  <c:v>-16.045999999999996</c:v>
                </c:pt>
                <c:pt idx="12378">
                  <c:v>-16.043999999999997</c:v>
                </c:pt>
                <c:pt idx="12379">
                  <c:v>-16.041999999999998</c:v>
                </c:pt>
                <c:pt idx="12380">
                  <c:v>-16.039999999999996</c:v>
                </c:pt>
                <c:pt idx="12381">
                  <c:v>-16.037999999999997</c:v>
                </c:pt>
                <c:pt idx="12382">
                  <c:v>-16.035999999999998</c:v>
                </c:pt>
                <c:pt idx="12383">
                  <c:v>-16.033999999999999</c:v>
                </c:pt>
                <c:pt idx="12384">
                  <c:v>-16.031999999999996</c:v>
                </c:pt>
                <c:pt idx="12385">
                  <c:v>-16.029999999999998</c:v>
                </c:pt>
                <c:pt idx="12386">
                  <c:v>-16.027999999999999</c:v>
                </c:pt>
                <c:pt idx="12387">
                  <c:v>-16.025999999999996</c:v>
                </c:pt>
                <c:pt idx="12388">
                  <c:v>-16.023999999999997</c:v>
                </c:pt>
                <c:pt idx="12389">
                  <c:v>-16.021999999999998</c:v>
                </c:pt>
                <c:pt idx="12390">
                  <c:v>-16.019999999999996</c:v>
                </c:pt>
                <c:pt idx="12391">
                  <c:v>-16.017999999999997</c:v>
                </c:pt>
                <c:pt idx="12392">
                  <c:v>-16.015999999999998</c:v>
                </c:pt>
                <c:pt idx="12393">
                  <c:v>-16.013999999999996</c:v>
                </c:pt>
                <c:pt idx="12394">
                  <c:v>-16.011999999999997</c:v>
                </c:pt>
                <c:pt idx="12395">
                  <c:v>-16.009999999999998</c:v>
                </c:pt>
                <c:pt idx="12396">
                  <c:v>-16.007999999999996</c:v>
                </c:pt>
                <c:pt idx="12397">
                  <c:v>-16.005999999999997</c:v>
                </c:pt>
                <c:pt idx="12398">
                  <c:v>-16.003999999999998</c:v>
                </c:pt>
                <c:pt idx="12399">
                  <c:v>-16.001999999999999</c:v>
                </c:pt>
                <c:pt idx="12400">
                  <c:v>-15.999999999999996</c:v>
                </c:pt>
                <c:pt idx="12401">
                  <c:v>-15.997999999999998</c:v>
                </c:pt>
                <c:pt idx="12402">
                  <c:v>-15.995999999999999</c:v>
                </c:pt>
                <c:pt idx="12403">
                  <c:v>-15.993999999999996</c:v>
                </c:pt>
                <c:pt idx="12404">
                  <c:v>-15.991999999999997</c:v>
                </c:pt>
                <c:pt idx="12405">
                  <c:v>-15.989999999999998</c:v>
                </c:pt>
                <c:pt idx="12406">
                  <c:v>-15.987999999999996</c:v>
                </c:pt>
                <c:pt idx="12407">
                  <c:v>-15.985999999999997</c:v>
                </c:pt>
                <c:pt idx="12408">
                  <c:v>-15.983999999999998</c:v>
                </c:pt>
                <c:pt idx="12409">
                  <c:v>-15.981999999999996</c:v>
                </c:pt>
                <c:pt idx="12410">
                  <c:v>-15.979999999999997</c:v>
                </c:pt>
                <c:pt idx="12411">
                  <c:v>-15.977999999999998</c:v>
                </c:pt>
                <c:pt idx="12412">
                  <c:v>-15.975999999999996</c:v>
                </c:pt>
                <c:pt idx="12413">
                  <c:v>-15.973999999999997</c:v>
                </c:pt>
                <c:pt idx="12414">
                  <c:v>-15.971999999999998</c:v>
                </c:pt>
                <c:pt idx="12415">
                  <c:v>-15.969999999999999</c:v>
                </c:pt>
                <c:pt idx="12416">
                  <c:v>-15.967999999999996</c:v>
                </c:pt>
                <c:pt idx="12417">
                  <c:v>-15.965999999999998</c:v>
                </c:pt>
                <c:pt idx="12418">
                  <c:v>-15.963999999999999</c:v>
                </c:pt>
                <c:pt idx="12419">
                  <c:v>-15.961999999999996</c:v>
                </c:pt>
                <c:pt idx="12420">
                  <c:v>-15.959999999999997</c:v>
                </c:pt>
                <c:pt idx="12421">
                  <c:v>-15.957999999999998</c:v>
                </c:pt>
                <c:pt idx="12422">
                  <c:v>-15.955999999999996</c:v>
                </c:pt>
                <c:pt idx="12423">
                  <c:v>-15.953999999999997</c:v>
                </c:pt>
                <c:pt idx="12424">
                  <c:v>-15.951999999999998</c:v>
                </c:pt>
                <c:pt idx="12425">
                  <c:v>-15.949999999999996</c:v>
                </c:pt>
                <c:pt idx="12426">
                  <c:v>-15.947999999999997</c:v>
                </c:pt>
                <c:pt idx="12427">
                  <c:v>-15.945999999999998</c:v>
                </c:pt>
                <c:pt idx="12428">
                  <c:v>-15.943999999999996</c:v>
                </c:pt>
                <c:pt idx="12429">
                  <c:v>-15.941999999999997</c:v>
                </c:pt>
                <c:pt idx="12430">
                  <c:v>-15.939999999999998</c:v>
                </c:pt>
                <c:pt idx="12431">
                  <c:v>-15.937999999999999</c:v>
                </c:pt>
                <c:pt idx="12432">
                  <c:v>-15.935999999999996</c:v>
                </c:pt>
                <c:pt idx="12433">
                  <c:v>-15.933999999999997</c:v>
                </c:pt>
                <c:pt idx="12434">
                  <c:v>-15.931999999999999</c:v>
                </c:pt>
                <c:pt idx="12435">
                  <c:v>-15.929999999999996</c:v>
                </c:pt>
                <c:pt idx="12436">
                  <c:v>-15.927999999999997</c:v>
                </c:pt>
                <c:pt idx="12437">
                  <c:v>-15.925999999999998</c:v>
                </c:pt>
                <c:pt idx="12438">
                  <c:v>-15.923999999999996</c:v>
                </c:pt>
                <c:pt idx="12439">
                  <c:v>-15.921999999999997</c:v>
                </c:pt>
                <c:pt idx="12440">
                  <c:v>-15.919999999999998</c:v>
                </c:pt>
                <c:pt idx="12441">
                  <c:v>-15.917999999999996</c:v>
                </c:pt>
                <c:pt idx="12442">
                  <c:v>-15.915999999999997</c:v>
                </c:pt>
                <c:pt idx="12443">
                  <c:v>-15.913999999999998</c:v>
                </c:pt>
                <c:pt idx="12444">
                  <c:v>-15.911999999999995</c:v>
                </c:pt>
                <c:pt idx="12445">
                  <c:v>-15.909999999999997</c:v>
                </c:pt>
                <c:pt idx="12446">
                  <c:v>-15.907999999999998</c:v>
                </c:pt>
                <c:pt idx="12447">
                  <c:v>-15.905999999999999</c:v>
                </c:pt>
                <c:pt idx="12448">
                  <c:v>-15.903999999999996</c:v>
                </c:pt>
                <c:pt idx="12449">
                  <c:v>-15.901999999999997</c:v>
                </c:pt>
                <c:pt idx="12450">
                  <c:v>-15.899999999999999</c:v>
                </c:pt>
                <c:pt idx="12451">
                  <c:v>-15.897999999999996</c:v>
                </c:pt>
                <c:pt idx="12452">
                  <c:v>-15.895999999999997</c:v>
                </c:pt>
                <c:pt idx="12453">
                  <c:v>-15.893999999999998</c:v>
                </c:pt>
                <c:pt idx="12454">
                  <c:v>-15.891999999999996</c:v>
                </c:pt>
                <c:pt idx="12455">
                  <c:v>-15.889999999999997</c:v>
                </c:pt>
                <c:pt idx="12456">
                  <c:v>-15.887999999999998</c:v>
                </c:pt>
                <c:pt idx="12457">
                  <c:v>-15.885999999999996</c:v>
                </c:pt>
                <c:pt idx="12458">
                  <c:v>-15.883999999999997</c:v>
                </c:pt>
                <c:pt idx="12459">
                  <c:v>-15.881999999999998</c:v>
                </c:pt>
                <c:pt idx="12460">
                  <c:v>-15.879999999999995</c:v>
                </c:pt>
                <c:pt idx="12461">
                  <c:v>-15.877999999999997</c:v>
                </c:pt>
                <c:pt idx="12462">
                  <c:v>-15.875999999999998</c:v>
                </c:pt>
                <c:pt idx="12463">
                  <c:v>-15.873999999999999</c:v>
                </c:pt>
                <c:pt idx="12464">
                  <c:v>-15.871999999999996</c:v>
                </c:pt>
                <c:pt idx="12465">
                  <c:v>-15.869999999999997</c:v>
                </c:pt>
                <c:pt idx="12466">
                  <c:v>-15.867999999999999</c:v>
                </c:pt>
                <c:pt idx="12467">
                  <c:v>-15.865999999999996</c:v>
                </c:pt>
                <c:pt idx="12468">
                  <c:v>-15.863999999999997</c:v>
                </c:pt>
                <c:pt idx="12469">
                  <c:v>-15.861999999999998</c:v>
                </c:pt>
                <c:pt idx="12470">
                  <c:v>-15.859999999999996</c:v>
                </c:pt>
                <c:pt idx="12471">
                  <c:v>-15.857999999999997</c:v>
                </c:pt>
                <c:pt idx="12472">
                  <c:v>-15.855999999999998</c:v>
                </c:pt>
                <c:pt idx="12473">
                  <c:v>-15.853999999999996</c:v>
                </c:pt>
                <c:pt idx="12474">
                  <c:v>-15.851999999999997</c:v>
                </c:pt>
                <c:pt idx="12475">
                  <c:v>-15.849999999999998</c:v>
                </c:pt>
                <c:pt idx="12476">
                  <c:v>-15.847999999999995</c:v>
                </c:pt>
                <c:pt idx="12477">
                  <c:v>-15.845999999999997</c:v>
                </c:pt>
                <c:pt idx="12478">
                  <c:v>-15.843999999999998</c:v>
                </c:pt>
                <c:pt idx="12479">
                  <c:v>-15.841999999999999</c:v>
                </c:pt>
                <c:pt idx="12480">
                  <c:v>-15.839999999999996</c:v>
                </c:pt>
                <c:pt idx="12481">
                  <c:v>-15.837999999999997</c:v>
                </c:pt>
                <c:pt idx="12482">
                  <c:v>-15.835999999999999</c:v>
                </c:pt>
                <c:pt idx="12483">
                  <c:v>-15.833999999999996</c:v>
                </c:pt>
                <c:pt idx="12484">
                  <c:v>-15.831999999999997</c:v>
                </c:pt>
                <c:pt idx="12485">
                  <c:v>-15.829999999999998</c:v>
                </c:pt>
                <c:pt idx="12486">
                  <c:v>-15.827999999999996</c:v>
                </c:pt>
                <c:pt idx="12487">
                  <c:v>-15.825999999999997</c:v>
                </c:pt>
                <c:pt idx="12488">
                  <c:v>-15.823999999999998</c:v>
                </c:pt>
                <c:pt idx="12489">
                  <c:v>-15.821999999999996</c:v>
                </c:pt>
                <c:pt idx="12490">
                  <c:v>-15.819999999999997</c:v>
                </c:pt>
                <c:pt idx="12491">
                  <c:v>-15.817999999999998</c:v>
                </c:pt>
                <c:pt idx="12492">
                  <c:v>-15.815999999999995</c:v>
                </c:pt>
                <c:pt idx="12493">
                  <c:v>-15.813999999999997</c:v>
                </c:pt>
                <c:pt idx="12494">
                  <c:v>-15.811999999999998</c:v>
                </c:pt>
                <c:pt idx="12495">
                  <c:v>-15.809999999999999</c:v>
                </c:pt>
                <c:pt idx="12496">
                  <c:v>-15.807999999999996</c:v>
                </c:pt>
                <c:pt idx="12497">
                  <c:v>-15.805999999999997</c:v>
                </c:pt>
                <c:pt idx="12498">
                  <c:v>-15.803999999999998</c:v>
                </c:pt>
                <c:pt idx="12499">
                  <c:v>-15.801999999999996</c:v>
                </c:pt>
                <c:pt idx="12500">
                  <c:v>-15.799999999999997</c:v>
                </c:pt>
                <c:pt idx="12501">
                  <c:v>-15.797999999999998</c:v>
                </c:pt>
                <c:pt idx="12502">
                  <c:v>-15.795999999999996</c:v>
                </c:pt>
                <c:pt idx="12503">
                  <c:v>-15.793999999999997</c:v>
                </c:pt>
                <c:pt idx="12504">
                  <c:v>-15.791999999999998</c:v>
                </c:pt>
                <c:pt idx="12505">
                  <c:v>-15.789999999999996</c:v>
                </c:pt>
                <c:pt idx="12506">
                  <c:v>-15.787999999999997</c:v>
                </c:pt>
                <c:pt idx="12507">
                  <c:v>-15.785999999999998</c:v>
                </c:pt>
                <c:pt idx="12508">
                  <c:v>-15.783999999999999</c:v>
                </c:pt>
                <c:pt idx="12509">
                  <c:v>-15.781999999999996</c:v>
                </c:pt>
                <c:pt idx="12510">
                  <c:v>-15.779999999999998</c:v>
                </c:pt>
                <c:pt idx="12511">
                  <c:v>-15.777999999999999</c:v>
                </c:pt>
                <c:pt idx="12512">
                  <c:v>-15.775999999999996</c:v>
                </c:pt>
                <c:pt idx="12513">
                  <c:v>-15.773999999999997</c:v>
                </c:pt>
                <c:pt idx="12514">
                  <c:v>-15.771999999999998</c:v>
                </c:pt>
                <c:pt idx="12515">
                  <c:v>-15.769999999999996</c:v>
                </c:pt>
                <c:pt idx="12516">
                  <c:v>-15.767999999999997</c:v>
                </c:pt>
                <c:pt idx="12517">
                  <c:v>-15.765999999999998</c:v>
                </c:pt>
                <c:pt idx="12518">
                  <c:v>-15.763999999999996</c:v>
                </c:pt>
                <c:pt idx="12519">
                  <c:v>-15.761999999999997</c:v>
                </c:pt>
                <c:pt idx="12520">
                  <c:v>-15.759999999999998</c:v>
                </c:pt>
                <c:pt idx="12521">
                  <c:v>-15.757999999999996</c:v>
                </c:pt>
                <c:pt idx="12522">
                  <c:v>-15.755999999999997</c:v>
                </c:pt>
                <c:pt idx="12523">
                  <c:v>-15.753999999999998</c:v>
                </c:pt>
                <c:pt idx="12524">
                  <c:v>-15.751999999999999</c:v>
                </c:pt>
                <c:pt idx="12525">
                  <c:v>-15.749999999999996</c:v>
                </c:pt>
                <c:pt idx="12526">
                  <c:v>-15.747999999999998</c:v>
                </c:pt>
                <c:pt idx="12527">
                  <c:v>-15.745999999999999</c:v>
                </c:pt>
                <c:pt idx="12528">
                  <c:v>-15.743999999999996</c:v>
                </c:pt>
                <c:pt idx="12529">
                  <c:v>-15.741999999999997</c:v>
                </c:pt>
                <c:pt idx="12530">
                  <c:v>-15.739999999999998</c:v>
                </c:pt>
                <c:pt idx="12531">
                  <c:v>-15.737999999999996</c:v>
                </c:pt>
                <c:pt idx="12532">
                  <c:v>-15.735999999999997</c:v>
                </c:pt>
                <c:pt idx="12533">
                  <c:v>-15.733999999999998</c:v>
                </c:pt>
                <c:pt idx="12534">
                  <c:v>-15.731999999999996</c:v>
                </c:pt>
                <c:pt idx="12535">
                  <c:v>-15.729999999999997</c:v>
                </c:pt>
                <c:pt idx="12536">
                  <c:v>-15.727999999999998</c:v>
                </c:pt>
                <c:pt idx="12537">
                  <c:v>-15.725999999999996</c:v>
                </c:pt>
                <c:pt idx="12538">
                  <c:v>-15.723999999999997</c:v>
                </c:pt>
                <c:pt idx="12539">
                  <c:v>-15.721999999999998</c:v>
                </c:pt>
                <c:pt idx="12540">
                  <c:v>-15.719999999999999</c:v>
                </c:pt>
                <c:pt idx="12541">
                  <c:v>-15.717999999999996</c:v>
                </c:pt>
                <c:pt idx="12542">
                  <c:v>-15.715999999999998</c:v>
                </c:pt>
                <c:pt idx="12543">
                  <c:v>-15.713999999999999</c:v>
                </c:pt>
                <c:pt idx="12544">
                  <c:v>-15.711999999999996</c:v>
                </c:pt>
                <c:pt idx="12545">
                  <c:v>-15.709999999999997</c:v>
                </c:pt>
                <c:pt idx="12546">
                  <c:v>-15.707999999999998</c:v>
                </c:pt>
                <c:pt idx="12547">
                  <c:v>-15.705999999999996</c:v>
                </c:pt>
                <c:pt idx="12548">
                  <c:v>-15.703999999999997</c:v>
                </c:pt>
                <c:pt idx="12549">
                  <c:v>-15.701999999999998</c:v>
                </c:pt>
                <c:pt idx="12550">
                  <c:v>-15.699999999999996</c:v>
                </c:pt>
                <c:pt idx="12551">
                  <c:v>-15.697999999999997</c:v>
                </c:pt>
                <c:pt idx="12552">
                  <c:v>-15.695999999999998</c:v>
                </c:pt>
                <c:pt idx="12553">
                  <c:v>-15.693999999999996</c:v>
                </c:pt>
                <c:pt idx="12554">
                  <c:v>-15.691999999999997</c:v>
                </c:pt>
                <c:pt idx="12555">
                  <c:v>-15.689999999999998</c:v>
                </c:pt>
                <c:pt idx="12556">
                  <c:v>-15.687999999999999</c:v>
                </c:pt>
                <c:pt idx="12557">
                  <c:v>-15.685999999999996</c:v>
                </c:pt>
                <c:pt idx="12558">
                  <c:v>-15.683999999999997</c:v>
                </c:pt>
                <c:pt idx="12559">
                  <c:v>-15.681999999999999</c:v>
                </c:pt>
                <c:pt idx="12560">
                  <c:v>-15.679999999999996</c:v>
                </c:pt>
                <c:pt idx="12561">
                  <c:v>-15.677999999999997</c:v>
                </c:pt>
                <c:pt idx="12562">
                  <c:v>-15.675999999999998</c:v>
                </c:pt>
                <c:pt idx="12563">
                  <c:v>-15.673999999999996</c:v>
                </c:pt>
                <c:pt idx="12564">
                  <c:v>-15.671999999999997</c:v>
                </c:pt>
                <c:pt idx="12565">
                  <c:v>-15.669999999999998</c:v>
                </c:pt>
                <c:pt idx="12566">
                  <c:v>-15.667999999999996</c:v>
                </c:pt>
                <c:pt idx="12567">
                  <c:v>-15.665999999999997</c:v>
                </c:pt>
                <c:pt idx="12568">
                  <c:v>-15.663999999999998</c:v>
                </c:pt>
                <c:pt idx="12569">
                  <c:v>-15.661999999999995</c:v>
                </c:pt>
                <c:pt idx="12570">
                  <c:v>-15.659999999999997</c:v>
                </c:pt>
                <c:pt idx="12571">
                  <c:v>-15.657999999999998</c:v>
                </c:pt>
                <c:pt idx="12572">
                  <c:v>-15.655999999999999</c:v>
                </c:pt>
                <c:pt idx="12573">
                  <c:v>-15.653999999999996</c:v>
                </c:pt>
                <c:pt idx="12574">
                  <c:v>-15.651999999999997</c:v>
                </c:pt>
                <c:pt idx="12575">
                  <c:v>-15.649999999999999</c:v>
                </c:pt>
                <c:pt idx="12576">
                  <c:v>-15.647999999999996</c:v>
                </c:pt>
                <c:pt idx="12577">
                  <c:v>-15.645999999999997</c:v>
                </c:pt>
                <c:pt idx="12578">
                  <c:v>-15.643999999999998</c:v>
                </c:pt>
                <c:pt idx="12579">
                  <c:v>-15.641999999999996</c:v>
                </c:pt>
                <c:pt idx="12580">
                  <c:v>-15.639999999999997</c:v>
                </c:pt>
                <c:pt idx="12581">
                  <c:v>-15.637999999999998</c:v>
                </c:pt>
                <c:pt idx="12582">
                  <c:v>-15.635999999999996</c:v>
                </c:pt>
                <c:pt idx="12583">
                  <c:v>-15.633999999999997</c:v>
                </c:pt>
                <c:pt idx="12584">
                  <c:v>-15.631999999999998</c:v>
                </c:pt>
                <c:pt idx="12585">
                  <c:v>-15.629999999999995</c:v>
                </c:pt>
                <c:pt idx="12586">
                  <c:v>-15.627999999999997</c:v>
                </c:pt>
                <c:pt idx="12587">
                  <c:v>-15.625999999999998</c:v>
                </c:pt>
                <c:pt idx="12588">
                  <c:v>-15.623999999999999</c:v>
                </c:pt>
                <c:pt idx="12589">
                  <c:v>-15.621999999999996</c:v>
                </c:pt>
                <c:pt idx="12590">
                  <c:v>-15.619999999999997</c:v>
                </c:pt>
                <c:pt idx="12591">
                  <c:v>-15.617999999999999</c:v>
                </c:pt>
                <c:pt idx="12592">
                  <c:v>-15.615999999999996</c:v>
                </c:pt>
                <c:pt idx="12593">
                  <c:v>-15.613999999999997</c:v>
                </c:pt>
                <c:pt idx="12594">
                  <c:v>-15.611999999999998</c:v>
                </c:pt>
                <c:pt idx="12595">
                  <c:v>-15.609999999999996</c:v>
                </c:pt>
                <c:pt idx="12596">
                  <c:v>-15.607999999999997</c:v>
                </c:pt>
                <c:pt idx="12597">
                  <c:v>-15.605999999999998</c:v>
                </c:pt>
                <c:pt idx="12598">
                  <c:v>-15.603999999999996</c:v>
                </c:pt>
                <c:pt idx="12599">
                  <c:v>-15.601999999999997</c:v>
                </c:pt>
                <c:pt idx="12600">
                  <c:v>-15.599999999999998</c:v>
                </c:pt>
                <c:pt idx="12601">
                  <c:v>-15.597999999999995</c:v>
                </c:pt>
                <c:pt idx="12602">
                  <c:v>-15.595999999999997</c:v>
                </c:pt>
                <c:pt idx="12603">
                  <c:v>-15.593999999999998</c:v>
                </c:pt>
                <c:pt idx="12604">
                  <c:v>-15.591999999999999</c:v>
                </c:pt>
                <c:pt idx="12605">
                  <c:v>-15.589999999999996</c:v>
                </c:pt>
                <c:pt idx="12606">
                  <c:v>-15.587999999999997</c:v>
                </c:pt>
                <c:pt idx="12607">
                  <c:v>-15.585999999999999</c:v>
                </c:pt>
                <c:pt idx="12608">
                  <c:v>-15.583999999999996</c:v>
                </c:pt>
                <c:pt idx="12609">
                  <c:v>-15.581999999999997</c:v>
                </c:pt>
                <c:pt idx="12610">
                  <c:v>-15.579999999999998</c:v>
                </c:pt>
                <c:pt idx="12611">
                  <c:v>-15.577999999999996</c:v>
                </c:pt>
                <c:pt idx="12612">
                  <c:v>-15.575999999999997</c:v>
                </c:pt>
                <c:pt idx="12613">
                  <c:v>-15.573999999999998</c:v>
                </c:pt>
                <c:pt idx="12614">
                  <c:v>-15.571999999999996</c:v>
                </c:pt>
                <c:pt idx="12615">
                  <c:v>-15.569999999999997</c:v>
                </c:pt>
                <c:pt idx="12616">
                  <c:v>-15.567999999999998</c:v>
                </c:pt>
                <c:pt idx="12617">
                  <c:v>-15.565999999999995</c:v>
                </c:pt>
                <c:pt idx="12618">
                  <c:v>-15.563999999999997</c:v>
                </c:pt>
                <c:pt idx="12619">
                  <c:v>-15.561999999999998</c:v>
                </c:pt>
                <c:pt idx="12620">
                  <c:v>-15.559999999999999</c:v>
                </c:pt>
                <c:pt idx="12621">
                  <c:v>-15.557999999999996</c:v>
                </c:pt>
                <c:pt idx="12622">
                  <c:v>-15.555999999999997</c:v>
                </c:pt>
                <c:pt idx="12623">
                  <c:v>-15.553999999999998</c:v>
                </c:pt>
                <c:pt idx="12624">
                  <c:v>-15.551999999999996</c:v>
                </c:pt>
                <c:pt idx="12625">
                  <c:v>-15.549999999999997</c:v>
                </c:pt>
                <c:pt idx="12626">
                  <c:v>-15.547999999999998</c:v>
                </c:pt>
                <c:pt idx="12627">
                  <c:v>-15.545999999999996</c:v>
                </c:pt>
                <c:pt idx="12628">
                  <c:v>-15.543999999999997</c:v>
                </c:pt>
                <c:pt idx="12629">
                  <c:v>-15.541999999999998</c:v>
                </c:pt>
                <c:pt idx="12630">
                  <c:v>-15.539999999999996</c:v>
                </c:pt>
                <c:pt idx="12631">
                  <c:v>-15.537999999999997</c:v>
                </c:pt>
                <c:pt idx="12632">
                  <c:v>-15.535999999999998</c:v>
                </c:pt>
                <c:pt idx="12633">
                  <c:v>-15.533999999999999</c:v>
                </c:pt>
                <c:pt idx="12634">
                  <c:v>-15.531999999999996</c:v>
                </c:pt>
                <c:pt idx="12635">
                  <c:v>-15.529999999999998</c:v>
                </c:pt>
                <c:pt idx="12636">
                  <c:v>-15.527999999999999</c:v>
                </c:pt>
                <c:pt idx="12637">
                  <c:v>-15.525999999999996</c:v>
                </c:pt>
                <c:pt idx="12638">
                  <c:v>-15.523999999999997</c:v>
                </c:pt>
                <c:pt idx="12639">
                  <c:v>-15.521999999999998</c:v>
                </c:pt>
                <c:pt idx="12640">
                  <c:v>-15.519999999999996</c:v>
                </c:pt>
                <c:pt idx="12641">
                  <c:v>-15.517999999999997</c:v>
                </c:pt>
                <c:pt idx="12642">
                  <c:v>-15.515999999999998</c:v>
                </c:pt>
                <c:pt idx="12643">
                  <c:v>-15.513999999999996</c:v>
                </c:pt>
                <c:pt idx="12644">
                  <c:v>-15.511999999999997</c:v>
                </c:pt>
                <c:pt idx="12645">
                  <c:v>-15.509999999999998</c:v>
                </c:pt>
                <c:pt idx="12646">
                  <c:v>-15.507999999999996</c:v>
                </c:pt>
                <c:pt idx="12647">
                  <c:v>-15.505999999999997</c:v>
                </c:pt>
                <c:pt idx="12648">
                  <c:v>-15.503999999999998</c:v>
                </c:pt>
                <c:pt idx="12649">
                  <c:v>-15.501999999999999</c:v>
                </c:pt>
                <c:pt idx="12650">
                  <c:v>-15.499999999999996</c:v>
                </c:pt>
                <c:pt idx="12651">
                  <c:v>-15.497999999999998</c:v>
                </c:pt>
                <c:pt idx="12652">
                  <c:v>-15.495999999999999</c:v>
                </c:pt>
                <c:pt idx="12653">
                  <c:v>-15.493999999999996</c:v>
                </c:pt>
                <c:pt idx="12654">
                  <c:v>-15.491999999999997</c:v>
                </c:pt>
                <c:pt idx="12655">
                  <c:v>-15.489999999999998</c:v>
                </c:pt>
                <c:pt idx="12656">
                  <c:v>-15.487999999999996</c:v>
                </c:pt>
                <c:pt idx="12657">
                  <c:v>-15.485999999999997</c:v>
                </c:pt>
                <c:pt idx="12658">
                  <c:v>-15.483999999999998</c:v>
                </c:pt>
                <c:pt idx="12659">
                  <c:v>-15.481999999999996</c:v>
                </c:pt>
                <c:pt idx="12660">
                  <c:v>-15.479999999999997</c:v>
                </c:pt>
                <c:pt idx="12661">
                  <c:v>-15.477999999999998</c:v>
                </c:pt>
                <c:pt idx="12662">
                  <c:v>-15.475999999999996</c:v>
                </c:pt>
                <c:pt idx="12663">
                  <c:v>-15.473999999999997</c:v>
                </c:pt>
                <c:pt idx="12664">
                  <c:v>-15.471999999999998</c:v>
                </c:pt>
                <c:pt idx="12665">
                  <c:v>-15.469999999999999</c:v>
                </c:pt>
                <c:pt idx="12666">
                  <c:v>-15.467999999999996</c:v>
                </c:pt>
                <c:pt idx="12667">
                  <c:v>-15.465999999999998</c:v>
                </c:pt>
                <c:pt idx="12668">
                  <c:v>-15.463999999999999</c:v>
                </c:pt>
                <c:pt idx="12669">
                  <c:v>-15.461999999999996</c:v>
                </c:pt>
                <c:pt idx="12670">
                  <c:v>-15.459999999999997</c:v>
                </c:pt>
                <c:pt idx="12671">
                  <c:v>-15.457999999999998</c:v>
                </c:pt>
                <c:pt idx="12672">
                  <c:v>-15.455999999999996</c:v>
                </c:pt>
                <c:pt idx="12673">
                  <c:v>-15.453999999999997</c:v>
                </c:pt>
                <c:pt idx="12674">
                  <c:v>-15.451999999999998</c:v>
                </c:pt>
                <c:pt idx="12675">
                  <c:v>-15.449999999999996</c:v>
                </c:pt>
                <c:pt idx="12676">
                  <c:v>-15.447999999999997</c:v>
                </c:pt>
                <c:pt idx="12677">
                  <c:v>-15.445999999999998</c:v>
                </c:pt>
                <c:pt idx="12678">
                  <c:v>-15.443999999999996</c:v>
                </c:pt>
                <c:pt idx="12679">
                  <c:v>-15.441999999999997</c:v>
                </c:pt>
                <c:pt idx="12680">
                  <c:v>-15.439999999999998</c:v>
                </c:pt>
                <c:pt idx="12681">
                  <c:v>-15.437999999999999</c:v>
                </c:pt>
                <c:pt idx="12682">
                  <c:v>-15.435999999999996</c:v>
                </c:pt>
                <c:pt idx="12683">
                  <c:v>-15.433999999999997</c:v>
                </c:pt>
                <c:pt idx="12684">
                  <c:v>-15.431999999999999</c:v>
                </c:pt>
                <c:pt idx="12685">
                  <c:v>-15.429999999999996</c:v>
                </c:pt>
                <c:pt idx="12686">
                  <c:v>-15.427999999999997</c:v>
                </c:pt>
                <c:pt idx="12687">
                  <c:v>-15.425999999999998</c:v>
                </c:pt>
                <c:pt idx="12688">
                  <c:v>-15.423999999999996</c:v>
                </c:pt>
                <c:pt idx="12689">
                  <c:v>-15.421999999999997</c:v>
                </c:pt>
                <c:pt idx="12690">
                  <c:v>-15.419999999999998</c:v>
                </c:pt>
                <c:pt idx="12691">
                  <c:v>-15.417999999999996</c:v>
                </c:pt>
                <c:pt idx="12692">
                  <c:v>-15.415999999999997</c:v>
                </c:pt>
                <c:pt idx="12693">
                  <c:v>-15.413999999999998</c:v>
                </c:pt>
                <c:pt idx="12694">
                  <c:v>-15.411999999999995</c:v>
                </c:pt>
                <c:pt idx="12695">
                  <c:v>-15.409999999999997</c:v>
                </c:pt>
                <c:pt idx="12696">
                  <c:v>-15.407999999999998</c:v>
                </c:pt>
                <c:pt idx="12697">
                  <c:v>-15.405999999999999</c:v>
                </c:pt>
                <c:pt idx="12698">
                  <c:v>-15.403999999999996</c:v>
                </c:pt>
                <c:pt idx="12699">
                  <c:v>-15.401999999999997</c:v>
                </c:pt>
                <c:pt idx="12700">
                  <c:v>-15.399999999999999</c:v>
                </c:pt>
                <c:pt idx="12701">
                  <c:v>-15.397999999999996</c:v>
                </c:pt>
                <c:pt idx="12702">
                  <c:v>-15.395999999999997</c:v>
                </c:pt>
                <c:pt idx="12703">
                  <c:v>-15.393999999999998</c:v>
                </c:pt>
                <c:pt idx="12704">
                  <c:v>-15.391999999999996</c:v>
                </c:pt>
                <c:pt idx="12705">
                  <c:v>-15.389999999999997</c:v>
                </c:pt>
                <c:pt idx="12706">
                  <c:v>-15.387999999999998</c:v>
                </c:pt>
                <c:pt idx="12707">
                  <c:v>-15.385999999999996</c:v>
                </c:pt>
                <c:pt idx="12708">
                  <c:v>-15.383999999999997</c:v>
                </c:pt>
                <c:pt idx="12709">
                  <c:v>-15.381999999999998</c:v>
                </c:pt>
                <c:pt idx="12710">
                  <c:v>-15.379999999999995</c:v>
                </c:pt>
                <c:pt idx="12711">
                  <c:v>-15.377999999999997</c:v>
                </c:pt>
                <c:pt idx="12712">
                  <c:v>-15.375999999999998</c:v>
                </c:pt>
                <c:pt idx="12713">
                  <c:v>-15.373999999999999</c:v>
                </c:pt>
                <c:pt idx="12714">
                  <c:v>-15.371999999999996</c:v>
                </c:pt>
                <c:pt idx="12715">
                  <c:v>-15.369999999999997</c:v>
                </c:pt>
                <c:pt idx="12716">
                  <c:v>-15.367999999999999</c:v>
                </c:pt>
                <c:pt idx="12717">
                  <c:v>-15.365999999999996</c:v>
                </c:pt>
                <c:pt idx="12718">
                  <c:v>-15.363999999999997</c:v>
                </c:pt>
                <c:pt idx="12719">
                  <c:v>-15.361999999999998</c:v>
                </c:pt>
                <c:pt idx="12720">
                  <c:v>-15.359999999999996</c:v>
                </c:pt>
                <c:pt idx="12721">
                  <c:v>-15.357999999999997</c:v>
                </c:pt>
                <c:pt idx="12722">
                  <c:v>-15.355999999999998</c:v>
                </c:pt>
                <c:pt idx="12723">
                  <c:v>-15.353999999999996</c:v>
                </c:pt>
                <c:pt idx="12724">
                  <c:v>-15.351999999999997</c:v>
                </c:pt>
                <c:pt idx="12725">
                  <c:v>-15.349999999999998</c:v>
                </c:pt>
                <c:pt idx="12726">
                  <c:v>-15.347999999999995</c:v>
                </c:pt>
                <c:pt idx="12727">
                  <c:v>-15.345999999999997</c:v>
                </c:pt>
                <c:pt idx="12728">
                  <c:v>-15.343999999999998</c:v>
                </c:pt>
                <c:pt idx="12729">
                  <c:v>-15.341999999999999</c:v>
                </c:pt>
                <c:pt idx="12730">
                  <c:v>-15.339999999999996</c:v>
                </c:pt>
                <c:pt idx="12731">
                  <c:v>-15.337999999999997</c:v>
                </c:pt>
                <c:pt idx="12732">
                  <c:v>-15.335999999999999</c:v>
                </c:pt>
                <c:pt idx="12733">
                  <c:v>-15.333999999999996</c:v>
                </c:pt>
                <c:pt idx="12734">
                  <c:v>-15.331999999999997</c:v>
                </c:pt>
                <c:pt idx="12735">
                  <c:v>-15.329999999999998</c:v>
                </c:pt>
                <c:pt idx="12736">
                  <c:v>-15.327999999999996</c:v>
                </c:pt>
                <c:pt idx="12737">
                  <c:v>-15.325999999999997</c:v>
                </c:pt>
                <c:pt idx="12738">
                  <c:v>-15.323999999999998</c:v>
                </c:pt>
                <c:pt idx="12739">
                  <c:v>-15.321999999999996</c:v>
                </c:pt>
                <c:pt idx="12740">
                  <c:v>-15.319999999999997</c:v>
                </c:pt>
                <c:pt idx="12741">
                  <c:v>-15.317999999999998</c:v>
                </c:pt>
                <c:pt idx="12742">
                  <c:v>-15.315999999999995</c:v>
                </c:pt>
                <c:pt idx="12743">
                  <c:v>-15.313999999999997</c:v>
                </c:pt>
                <c:pt idx="12744">
                  <c:v>-15.311999999999998</c:v>
                </c:pt>
                <c:pt idx="12745">
                  <c:v>-15.309999999999999</c:v>
                </c:pt>
                <c:pt idx="12746">
                  <c:v>-15.307999999999996</c:v>
                </c:pt>
                <c:pt idx="12747">
                  <c:v>-15.305999999999997</c:v>
                </c:pt>
                <c:pt idx="12748">
                  <c:v>-15.303999999999998</c:v>
                </c:pt>
                <c:pt idx="12749">
                  <c:v>-15.301999999999996</c:v>
                </c:pt>
                <c:pt idx="12750">
                  <c:v>-15.299999999999997</c:v>
                </c:pt>
                <c:pt idx="12751">
                  <c:v>-15.297999999999998</c:v>
                </c:pt>
                <c:pt idx="12752">
                  <c:v>-15.295999999999996</c:v>
                </c:pt>
                <c:pt idx="12753">
                  <c:v>-15.293999999999997</c:v>
                </c:pt>
                <c:pt idx="12754">
                  <c:v>-15.291999999999998</c:v>
                </c:pt>
                <c:pt idx="12755">
                  <c:v>-15.289999999999996</c:v>
                </c:pt>
                <c:pt idx="12756">
                  <c:v>-15.287999999999997</c:v>
                </c:pt>
                <c:pt idx="12757">
                  <c:v>-15.285999999999998</c:v>
                </c:pt>
                <c:pt idx="12758">
                  <c:v>-15.283999999999999</c:v>
                </c:pt>
                <c:pt idx="12759">
                  <c:v>-15.281999999999996</c:v>
                </c:pt>
                <c:pt idx="12760">
                  <c:v>-15.279999999999998</c:v>
                </c:pt>
                <c:pt idx="12761">
                  <c:v>-15.277999999999999</c:v>
                </c:pt>
                <c:pt idx="12762">
                  <c:v>-15.275999999999996</c:v>
                </c:pt>
                <c:pt idx="12763">
                  <c:v>-15.273999999999997</c:v>
                </c:pt>
                <c:pt idx="12764">
                  <c:v>-15.271999999999998</c:v>
                </c:pt>
                <c:pt idx="12765">
                  <c:v>-15.269999999999996</c:v>
                </c:pt>
                <c:pt idx="12766">
                  <c:v>-15.267999999999997</c:v>
                </c:pt>
                <c:pt idx="12767">
                  <c:v>-15.265999999999998</c:v>
                </c:pt>
                <c:pt idx="12768">
                  <c:v>-15.263999999999996</c:v>
                </c:pt>
                <c:pt idx="12769">
                  <c:v>-15.261999999999997</c:v>
                </c:pt>
                <c:pt idx="12770">
                  <c:v>-15.259999999999998</c:v>
                </c:pt>
                <c:pt idx="12771">
                  <c:v>-15.257999999999996</c:v>
                </c:pt>
                <c:pt idx="12772">
                  <c:v>-15.255999999999997</c:v>
                </c:pt>
                <c:pt idx="12773">
                  <c:v>-15.253999999999998</c:v>
                </c:pt>
                <c:pt idx="12774">
                  <c:v>-15.251999999999999</c:v>
                </c:pt>
                <c:pt idx="12775">
                  <c:v>-15.249999999999996</c:v>
                </c:pt>
                <c:pt idx="12776">
                  <c:v>-15.247999999999998</c:v>
                </c:pt>
                <c:pt idx="12777">
                  <c:v>-15.245999999999999</c:v>
                </c:pt>
                <c:pt idx="12778">
                  <c:v>-15.243999999999996</c:v>
                </c:pt>
                <c:pt idx="12779">
                  <c:v>-15.241999999999997</c:v>
                </c:pt>
                <c:pt idx="12780">
                  <c:v>-15.239999999999998</c:v>
                </c:pt>
                <c:pt idx="12781">
                  <c:v>-15.237999999999996</c:v>
                </c:pt>
                <c:pt idx="12782">
                  <c:v>-15.235999999999997</c:v>
                </c:pt>
                <c:pt idx="12783">
                  <c:v>-15.233999999999998</c:v>
                </c:pt>
                <c:pt idx="12784">
                  <c:v>-15.231999999999996</c:v>
                </c:pt>
                <c:pt idx="12785">
                  <c:v>-15.229999999999997</c:v>
                </c:pt>
                <c:pt idx="12786">
                  <c:v>-15.227999999999998</c:v>
                </c:pt>
                <c:pt idx="12787">
                  <c:v>-15.225999999999996</c:v>
                </c:pt>
                <c:pt idx="12788">
                  <c:v>-15.223999999999997</c:v>
                </c:pt>
                <c:pt idx="12789">
                  <c:v>-15.221999999999998</c:v>
                </c:pt>
                <c:pt idx="12790">
                  <c:v>-15.219999999999999</c:v>
                </c:pt>
                <c:pt idx="12791">
                  <c:v>-15.217999999999996</c:v>
                </c:pt>
                <c:pt idx="12792">
                  <c:v>-15.215999999999998</c:v>
                </c:pt>
                <c:pt idx="12793">
                  <c:v>-15.213999999999999</c:v>
                </c:pt>
                <c:pt idx="12794">
                  <c:v>-15.211999999999996</c:v>
                </c:pt>
                <c:pt idx="12795">
                  <c:v>-15.209999999999997</c:v>
                </c:pt>
                <c:pt idx="12796">
                  <c:v>-15.207999999999998</c:v>
                </c:pt>
                <c:pt idx="12797">
                  <c:v>-15.205999999999996</c:v>
                </c:pt>
                <c:pt idx="12798">
                  <c:v>-15.203999999999997</c:v>
                </c:pt>
                <c:pt idx="12799">
                  <c:v>-15.201999999999998</c:v>
                </c:pt>
                <c:pt idx="12800">
                  <c:v>-15.199999999999996</c:v>
                </c:pt>
                <c:pt idx="12801">
                  <c:v>-15.197999999999997</c:v>
                </c:pt>
                <c:pt idx="12802">
                  <c:v>-15.195999999999998</c:v>
                </c:pt>
                <c:pt idx="12803">
                  <c:v>-15.193999999999996</c:v>
                </c:pt>
                <c:pt idx="12804">
                  <c:v>-15.191999999999997</c:v>
                </c:pt>
                <c:pt idx="12805">
                  <c:v>-15.189999999999998</c:v>
                </c:pt>
                <c:pt idx="12806">
                  <c:v>-15.187999999999999</c:v>
                </c:pt>
                <c:pt idx="12807">
                  <c:v>-15.185999999999996</c:v>
                </c:pt>
                <c:pt idx="12808">
                  <c:v>-15.183999999999997</c:v>
                </c:pt>
                <c:pt idx="12809">
                  <c:v>-15.181999999999999</c:v>
                </c:pt>
                <c:pt idx="12810">
                  <c:v>-15.179999999999996</c:v>
                </c:pt>
                <c:pt idx="12811">
                  <c:v>-15.177999999999997</c:v>
                </c:pt>
                <c:pt idx="12812">
                  <c:v>-15.175999999999998</c:v>
                </c:pt>
                <c:pt idx="12813">
                  <c:v>-15.173999999999996</c:v>
                </c:pt>
                <c:pt idx="12814">
                  <c:v>-15.171999999999997</c:v>
                </c:pt>
                <c:pt idx="12815">
                  <c:v>-15.169999999999998</c:v>
                </c:pt>
                <c:pt idx="12816">
                  <c:v>-15.167999999999996</c:v>
                </c:pt>
                <c:pt idx="12817">
                  <c:v>-15.165999999999997</c:v>
                </c:pt>
                <c:pt idx="12818">
                  <c:v>-15.163999999999998</c:v>
                </c:pt>
                <c:pt idx="12819">
                  <c:v>-15.161999999999995</c:v>
                </c:pt>
                <c:pt idx="12820">
                  <c:v>-15.159999999999997</c:v>
                </c:pt>
                <c:pt idx="12821">
                  <c:v>-15.157999999999998</c:v>
                </c:pt>
                <c:pt idx="12822">
                  <c:v>-15.155999999999999</c:v>
                </c:pt>
                <c:pt idx="12823">
                  <c:v>-15.153999999999996</c:v>
                </c:pt>
                <c:pt idx="12824">
                  <c:v>-15.151999999999997</c:v>
                </c:pt>
                <c:pt idx="12825">
                  <c:v>-15.149999999999999</c:v>
                </c:pt>
                <c:pt idx="12826">
                  <c:v>-15.147999999999996</c:v>
                </c:pt>
                <c:pt idx="12827">
                  <c:v>-15.145999999999997</c:v>
                </c:pt>
                <c:pt idx="12828">
                  <c:v>-15.143999999999998</c:v>
                </c:pt>
                <c:pt idx="12829">
                  <c:v>-15.141999999999996</c:v>
                </c:pt>
                <c:pt idx="12830">
                  <c:v>-15.139999999999997</c:v>
                </c:pt>
                <c:pt idx="12831">
                  <c:v>-15.137999999999998</c:v>
                </c:pt>
                <c:pt idx="12832">
                  <c:v>-15.135999999999996</c:v>
                </c:pt>
                <c:pt idx="12833">
                  <c:v>-15.133999999999997</c:v>
                </c:pt>
                <c:pt idx="12834">
                  <c:v>-15.131999999999998</c:v>
                </c:pt>
                <c:pt idx="12835">
                  <c:v>-15.129999999999995</c:v>
                </c:pt>
                <c:pt idx="12836">
                  <c:v>-15.127999999999997</c:v>
                </c:pt>
                <c:pt idx="12837">
                  <c:v>-15.125999999999998</c:v>
                </c:pt>
                <c:pt idx="12838">
                  <c:v>-15.123999999999999</c:v>
                </c:pt>
                <c:pt idx="12839">
                  <c:v>-15.121999999999996</c:v>
                </c:pt>
                <c:pt idx="12840">
                  <c:v>-15.119999999999997</c:v>
                </c:pt>
                <c:pt idx="12841">
                  <c:v>-15.117999999999999</c:v>
                </c:pt>
                <c:pt idx="12842">
                  <c:v>-15.115999999999996</c:v>
                </c:pt>
                <c:pt idx="12843">
                  <c:v>-15.113999999999997</c:v>
                </c:pt>
                <c:pt idx="12844">
                  <c:v>-15.111999999999998</c:v>
                </c:pt>
                <c:pt idx="12845">
                  <c:v>-15.109999999999996</c:v>
                </c:pt>
                <c:pt idx="12846">
                  <c:v>-15.107999999999997</c:v>
                </c:pt>
                <c:pt idx="12847">
                  <c:v>-15.105999999999998</c:v>
                </c:pt>
                <c:pt idx="12848">
                  <c:v>-15.103999999999996</c:v>
                </c:pt>
                <c:pt idx="12849">
                  <c:v>-15.101999999999997</c:v>
                </c:pt>
                <c:pt idx="12850">
                  <c:v>-15.099999999999998</c:v>
                </c:pt>
                <c:pt idx="12851">
                  <c:v>-15.097999999999995</c:v>
                </c:pt>
                <c:pt idx="12852">
                  <c:v>-15.095999999999997</c:v>
                </c:pt>
                <c:pt idx="12853">
                  <c:v>-15.093999999999998</c:v>
                </c:pt>
                <c:pt idx="12854">
                  <c:v>-15.091999999999999</c:v>
                </c:pt>
                <c:pt idx="12855">
                  <c:v>-15.089999999999996</c:v>
                </c:pt>
                <c:pt idx="12856">
                  <c:v>-15.087999999999997</c:v>
                </c:pt>
                <c:pt idx="12857">
                  <c:v>-15.085999999999999</c:v>
                </c:pt>
                <c:pt idx="12858">
                  <c:v>-15.083999999999996</c:v>
                </c:pt>
                <c:pt idx="12859">
                  <c:v>-15.081999999999997</c:v>
                </c:pt>
                <c:pt idx="12860">
                  <c:v>-15.079999999999998</c:v>
                </c:pt>
                <c:pt idx="12861">
                  <c:v>-15.077999999999996</c:v>
                </c:pt>
                <c:pt idx="12862">
                  <c:v>-15.075999999999997</c:v>
                </c:pt>
                <c:pt idx="12863">
                  <c:v>-15.073999999999998</c:v>
                </c:pt>
                <c:pt idx="12864">
                  <c:v>-15.071999999999996</c:v>
                </c:pt>
                <c:pt idx="12865">
                  <c:v>-15.069999999999997</c:v>
                </c:pt>
                <c:pt idx="12866">
                  <c:v>-15.067999999999998</c:v>
                </c:pt>
                <c:pt idx="12867">
                  <c:v>-15.065999999999995</c:v>
                </c:pt>
                <c:pt idx="12868">
                  <c:v>-15.063999999999997</c:v>
                </c:pt>
                <c:pt idx="12869">
                  <c:v>-15.061999999999998</c:v>
                </c:pt>
                <c:pt idx="12870">
                  <c:v>-15.059999999999999</c:v>
                </c:pt>
                <c:pt idx="12871">
                  <c:v>-15.057999999999996</c:v>
                </c:pt>
                <c:pt idx="12872">
                  <c:v>-15.055999999999997</c:v>
                </c:pt>
                <c:pt idx="12873">
                  <c:v>-15.053999999999998</c:v>
                </c:pt>
                <c:pt idx="12874">
                  <c:v>-15.051999999999996</c:v>
                </c:pt>
                <c:pt idx="12875">
                  <c:v>-15.049999999999997</c:v>
                </c:pt>
                <c:pt idx="12876">
                  <c:v>-15.047999999999998</c:v>
                </c:pt>
                <c:pt idx="12877">
                  <c:v>-15.045999999999996</c:v>
                </c:pt>
                <c:pt idx="12878">
                  <c:v>-15.043999999999997</c:v>
                </c:pt>
                <c:pt idx="12879">
                  <c:v>-15.041999999999998</c:v>
                </c:pt>
                <c:pt idx="12880">
                  <c:v>-15.039999999999996</c:v>
                </c:pt>
                <c:pt idx="12881">
                  <c:v>-15.037999999999997</c:v>
                </c:pt>
                <c:pt idx="12882">
                  <c:v>-15.035999999999998</c:v>
                </c:pt>
                <c:pt idx="12883">
                  <c:v>-15.033999999999999</c:v>
                </c:pt>
                <c:pt idx="12884">
                  <c:v>-15.031999999999996</c:v>
                </c:pt>
                <c:pt idx="12885">
                  <c:v>-15.029999999999998</c:v>
                </c:pt>
                <c:pt idx="12886">
                  <c:v>-15.027999999999999</c:v>
                </c:pt>
                <c:pt idx="12887">
                  <c:v>-15.025999999999996</c:v>
                </c:pt>
                <c:pt idx="12888">
                  <c:v>-15.023999999999997</c:v>
                </c:pt>
                <c:pt idx="12889">
                  <c:v>-15.021999999999998</c:v>
                </c:pt>
                <c:pt idx="12890">
                  <c:v>-15.019999999999996</c:v>
                </c:pt>
                <c:pt idx="12891">
                  <c:v>-15.017999999999997</c:v>
                </c:pt>
                <c:pt idx="12892">
                  <c:v>-15.015999999999998</c:v>
                </c:pt>
                <c:pt idx="12893">
                  <c:v>-15.013999999999996</c:v>
                </c:pt>
                <c:pt idx="12894">
                  <c:v>-15.011999999999997</c:v>
                </c:pt>
                <c:pt idx="12895">
                  <c:v>-15.009999999999998</c:v>
                </c:pt>
                <c:pt idx="12896">
                  <c:v>-15.007999999999996</c:v>
                </c:pt>
                <c:pt idx="12897">
                  <c:v>-15.005999999999997</c:v>
                </c:pt>
                <c:pt idx="12898">
                  <c:v>-15.003999999999998</c:v>
                </c:pt>
                <c:pt idx="12899">
                  <c:v>-15.001999999999999</c:v>
                </c:pt>
                <c:pt idx="12900">
                  <c:v>-14.999999999999996</c:v>
                </c:pt>
                <c:pt idx="12901">
                  <c:v>-14.997999999999998</c:v>
                </c:pt>
                <c:pt idx="12902">
                  <c:v>-14.995999999999999</c:v>
                </c:pt>
                <c:pt idx="12903">
                  <c:v>-14.993999999999996</c:v>
                </c:pt>
                <c:pt idx="12904">
                  <c:v>-14.991999999999997</c:v>
                </c:pt>
                <c:pt idx="12905">
                  <c:v>-14.989999999999998</c:v>
                </c:pt>
                <c:pt idx="12906">
                  <c:v>-14.987999999999996</c:v>
                </c:pt>
                <c:pt idx="12907">
                  <c:v>-14.985999999999997</c:v>
                </c:pt>
                <c:pt idx="12908">
                  <c:v>-14.983999999999998</c:v>
                </c:pt>
                <c:pt idx="12909">
                  <c:v>-14.981999999999996</c:v>
                </c:pt>
                <c:pt idx="12910">
                  <c:v>-14.979999999999997</c:v>
                </c:pt>
                <c:pt idx="12911">
                  <c:v>-14.977999999999998</c:v>
                </c:pt>
                <c:pt idx="12912">
                  <c:v>-14.975999999999996</c:v>
                </c:pt>
                <c:pt idx="12913">
                  <c:v>-14.973999999999997</c:v>
                </c:pt>
                <c:pt idx="12914">
                  <c:v>-14.971999999999998</c:v>
                </c:pt>
                <c:pt idx="12915">
                  <c:v>-14.969999999999999</c:v>
                </c:pt>
                <c:pt idx="12916">
                  <c:v>-14.967999999999996</c:v>
                </c:pt>
                <c:pt idx="12917">
                  <c:v>-14.965999999999998</c:v>
                </c:pt>
                <c:pt idx="12918">
                  <c:v>-14.963999999999999</c:v>
                </c:pt>
                <c:pt idx="12919">
                  <c:v>-14.961999999999996</c:v>
                </c:pt>
                <c:pt idx="12920">
                  <c:v>-14.959999999999997</c:v>
                </c:pt>
                <c:pt idx="12921">
                  <c:v>-14.957999999999998</c:v>
                </c:pt>
                <c:pt idx="12922">
                  <c:v>-14.955999999999996</c:v>
                </c:pt>
                <c:pt idx="12923">
                  <c:v>-14.953999999999997</c:v>
                </c:pt>
                <c:pt idx="12924">
                  <c:v>-14.951999999999998</c:v>
                </c:pt>
                <c:pt idx="12925">
                  <c:v>-14.949999999999996</c:v>
                </c:pt>
                <c:pt idx="12926">
                  <c:v>-14.947999999999997</c:v>
                </c:pt>
                <c:pt idx="12927">
                  <c:v>-14.945999999999998</c:v>
                </c:pt>
                <c:pt idx="12928">
                  <c:v>-14.943999999999996</c:v>
                </c:pt>
                <c:pt idx="12929">
                  <c:v>-14.941999999999997</c:v>
                </c:pt>
                <c:pt idx="12930">
                  <c:v>-14.939999999999998</c:v>
                </c:pt>
                <c:pt idx="12931">
                  <c:v>-14.937999999999999</c:v>
                </c:pt>
                <c:pt idx="12932">
                  <c:v>-14.935999999999996</c:v>
                </c:pt>
                <c:pt idx="12933">
                  <c:v>-14.933999999999997</c:v>
                </c:pt>
                <c:pt idx="12934">
                  <c:v>-14.931999999999999</c:v>
                </c:pt>
                <c:pt idx="12935">
                  <c:v>-14.929999999999996</c:v>
                </c:pt>
                <c:pt idx="12936">
                  <c:v>-14.927999999999997</c:v>
                </c:pt>
                <c:pt idx="12937">
                  <c:v>-14.925999999999998</c:v>
                </c:pt>
                <c:pt idx="12938">
                  <c:v>-14.923999999999996</c:v>
                </c:pt>
                <c:pt idx="12939">
                  <c:v>-14.921999999999997</c:v>
                </c:pt>
                <c:pt idx="12940">
                  <c:v>-14.919999999999998</c:v>
                </c:pt>
                <c:pt idx="12941">
                  <c:v>-14.917999999999996</c:v>
                </c:pt>
                <c:pt idx="12942">
                  <c:v>-14.915999999999997</c:v>
                </c:pt>
                <c:pt idx="12943">
                  <c:v>-14.913999999999998</c:v>
                </c:pt>
                <c:pt idx="12944">
                  <c:v>-14.911999999999995</c:v>
                </c:pt>
                <c:pt idx="12945">
                  <c:v>-14.909999999999997</c:v>
                </c:pt>
                <c:pt idx="12946">
                  <c:v>-14.907999999999998</c:v>
                </c:pt>
                <c:pt idx="12947">
                  <c:v>-14.905999999999999</c:v>
                </c:pt>
                <c:pt idx="12948">
                  <c:v>-14.903999999999996</c:v>
                </c:pt>
                <c:pt idx="12949">
                  <c:v>-14.901999999999997</c:v>
                </c:pt>
                <c:pt idx="12950">
                  <c:v>-14.899999999999999</c:v>
                </c:pt>
                <c:pt idx="12951">
                  <c:v>-14.897999999999996</c:v>
                </c:pt>
                <c:pt idx="12952">
                  <c:v>-14.895999999999997</c:v>
                </c:pt>
                <c:pt idx="12953">
                  <c:v>-14.893999999999998</c:v>
                </c:pt>
                <c:pt idx="12954">
                  <c:v>-14.891999999999996</c:v>
                </c:pt>
                <c:pt idx="12955">
                  <c:v>-14.889999999999997</c:v>
                </c:pt>
                <c:pt idx="12956">
                  <c:v>-14.887999999999998</c:v>
                </c:pt>
                <c:pt idx="12957">
                  <c:v>-14.885999999999996</c:v>
                </c:pt>
                <c:pt idx="12958">
                  <c:v>-14.883999999999997</c:v>
                </c:pt>
                <c:pt idx="12959">
                  <c:v>-14.881999999999998</c:v>
                </c:pt>
                <c:pt idx="12960">
                  <c:v>-14.879999999999995</c:v>
                </c:pt>
                <c:pt idx="12961">
                  <c:v>-14.877999999999997</c:v>
                </c:pt>
                <c:pt idx="12962">
                  <c:v>-14.875999999999998</c:v>
                </c:pt>
                <c:pt idx="12963">
                  <c:v>-14.873999999999999</c:v>
                </c:pt>
                <c:pt idx="12964">
                  <c:v>-14.871999999999996</c:v>
                </c:pt>
                <c:pt idx="12965">
                  <c:v>-14.869999999999997</c:v>
                </c:pt>
                <c:pt idx="12966">
                  <c:v>-14.867999999999999</c:v>
                </c:pt>
                <c:pt idx="12967">
                  <c:v>-14.865999999999996</c:v>
                </c:pt>
                <c:pt idx="12968">
                  <c:v>-14.863999999999997</c:v>
                </c:pt>
                <c:pt idx="12969">
                  <c:v>-14.861999999999998</c:v>
                </c:pt>
                <c:pt idx="12970">
                  <c:v>-14.859999999999996</c:v>
                </c:pt>
                <c:pt idx="12971">
                  <c:v>-14.857999999999997</c:v>
                </c:pt>
                <c:pt idx="12972">
                  <c:v>-14.855999999999998</c:v>
                </c:pt>
                <c:pt idx="12973">
                  <c:v>-14.853999999999996</c:v>
                </c:pt>
                <c:pt idx="12974">
                  <c:v>-14.851999999999997</c:v>
                </c:pt>
                <c:pt idx="12975">
                  <c:v>-14.849999999999998</c:v>
                </c:pt>
                <c:pt idx="12976">
                  <c:v>-14.847999999999995</c:v>
                </c:pt>
                <c:pt idx="12977">
                  <c:v>-14.845999999999997</c:v>
                </c:pt>
                <c:pt idx="12978">
                  <c:v>-14.843999999999998</c:v>
                </c:pt>
                <c:pt idx="12979">
                  <c:v>-14.841999999999999</c:v>
                </c:pt>
                <c:pt idx="12980">
                  <c:v>-14.839999999999996</c:v>
                </c:pt>
                <c:pt idx="12981">
                  <c:v>-14.837999999999997</c:v>
                </c:pt>
                <c:pt idx="12982">
                  <c:v>-14.835999999999999</c:v>
                </c:pt>
                <c:pt idx="12983">
                  <c:v>-14.833999999999996</c:v>
                </c:pt>
                <c:pt idx="12984">
                  <c:v>-14.831999999999997</c:v>
                </c:pt>
                <c:pt idx="12985">
                  <c:v>-14.829999999999998</c:v>
                </c:pt>
                <c:pt idx="12986">
                  <c:v>-14.827999999999996</c:v>
                </c:pt>
                <c:pt idx="12987">
                  <c:v>-14.825999999999997</c:v>
                </c:pt>
                <c:pt idx="12988">
                  <c:v>-14.823999999999998</c:v>
                </c:pt>
                <c:pt idx="12989">
                  <c:v>-14.821999999999996</c:v>
                </c:pt>
                <c:pt idx="12990">
                  <c:v>-14.819999999999997</c:v>
                </c:pt>
                <c:pt idx="12991">
                  <c:v>-14.817999999999998</c:v>
                </c:pt>
                <c:pt idx="12992">
                  <c:v>-14.815999999999995</c:v>
                </c:pt>
                <c:pt idx="12993">
                  <c:v>-14.813999999999997</c:v>
                </c:pt>
                <c:pt idx="12994">
                  <c:v>-14.811999999999998</c:v>
                </c:pt>
                <c:pt idx="12995">
                  <c:v>-14.809999999999999</c:v>
                </c:pt>
                <c:pt idx="12996">
                  <c:v>-14.807999999999996</c:v>
                </c:pt>
                <c:pt idx="12997">
                  <c:v>-14.805999999999997</c:v>
                </c:pt>
                <c:pt idx="12998">
                  <c:v>-14.803999999999998</c:v>
                </c:pt>
                <c:pt idx="12999">
                  <c:v>-14.801999999999996</c:v>
                </c:pt>
                <c:pt idx="13000">
                  <c:v>-14.799999999999997</c:v>
                </c:pt>
                <c:pt idx="13001">
                  <c:v>-14.797999999999998</c:v>
                </c:pt>
                <c:pt idx="13002">
                  <c:v>-14.795999999999996</c:v>
                </c:pt>
                <c:pt idx="13003">
                  <c:v>-14.793999999999997</c:v>
                </c:pt>
                <c:pt idx="13004">
                  <c:v>-14.791999999999998</c:v>
                </c:pt>
                <c:pt idx="13005">
                  <c:v>-14.789999999999996</c:v>
                </c:pt>
                <c:pt idx="13006">
                  <c:v>-14.787999999999997</c:v>
                </c:pt>
                <c:pt idx="13007">
                  <c:v>-14.785999999999998</c:v>
                </c:pt>
                <c:pt idx="13008">
                  <c:v>-14.783999999999999</c:v>
                </c:pt>
                <c:pt idx="13009">
                  <c:v>-14.781999999999996</c:v>
                </c:pt>
                <c:pt idx="13010">
                  <c:v>-14.779999999999998</c:v>
                </c:pt>
                <c:pt idx="13011">
                  <c:v>-14.777999999999999</c:v>
                </c:pt>
                <c:pt idx="13012">
                  <c:v>-14.775999999999996</c:v>
                </c:pt>
                <c:pt idx="13013">
                  <c:v>-14.773999999999997</c:v>
                </c:pt>
                <c:pt idx="13014">
                  <c:v>-14.771999999999998</c:v>
                </c:pt>
                <c:pt idx="13015">
                  <c:v>-14.769999999999996</c:v>
                </c:pt>
                <c:pt idx="13016">
                  <c:v>-14.767999999999997</c:v>
                </c:pt>
                <c:pt idx="13017">
                  <c:v>-14.765999999999998</c:v>
                </c:pt>
                <c:pt idx="13018">
                  <c:v>-14.763999999999996</c:v>
                </c:pt>
                <c:pt idx="13019">
                  <c:v>-14.761999999999997</c:v>
                </c:pt>
                <c:pt idx="13020">
                  <c:v>-14.759999999999998</c:v>
                </c:pt>
                <c:pt idx="13021">
                  <c:v>-14.757999999999996</c:v>
                </c:pt>
                <c:pt idx="13022">
                  <c:v>-14.755999999999997</c:v>
                </c:pt>
                <c:pt idx="13023">
                  <c:v>-14.753999999999998</c:v>
                </c:pt>
                <c:pt idx="13024">
                  <c:v>-14.751999999999999</c:v>
                </c:pt>
                <c:pt idx="13025">
                  <c:v>-14.749999999999996</c:v>
                </c:pt>
                <c:pt idx="13026">
                  <c:v>-14.747999999999998</c:v>
                </c:pt>
                <c:pt idx="13027">
                  <c:v>-14.745999999999999</c:v>
                </c:pt>
                <c:pt idx="13028">
                  <c:v>-14.743999999999996</c:v>
                </c:pt>
                <c:pt idx="13029">
                  <c:v>-14.741999999999997</c:v>
                </c:pt>
                <c:pt idx="13030">
                  <c:v>-14.739999999999998</c:v>
                </c:pt>
                <c:pt idx="13031">
                  <c:v>-14.737999999999996</c:v>
                </c:pt>
                <c:pt idx="13032">
                  <c:v>-14.735999999999997</c:v>
                </c:pt>
                <c:pt idx="13033">
                  <c:v>-14.733999999999998</c:v>
                </c:pt>
                <c:pt idx="13034">
                  <c:v>-14.731999999999996</c:v>
                </c:pt>
                <c:pt idx="13035">
                  <c:v>-14.729999999999997</c:v>
                </c:pt>
                <c:pt idx="13036">
                  <c:v>-14.727999999999998</c:v>
                </c:pt>
                <c:pt idx="13037">
                  <c:v>-14.725999999999996</c:v>
                </c:pt>
                <c:pt idx="13038">
                  <c:v>-14.723999999999997</c:v>
                </c:pt>
                <c:pt idx="13039">
                  <c:v>-14.721999999999998</c:v>
                </c:pt>
                <c:pt idx="13040">
                  <c:v>-14.719999999999999</c:v>
                </c:pt>
                <c:pt idx="13041">
                  <c:v>-14.717999999999996</c:v>
                </c:pt>
                <c:pt idx="13042">
                  <c:v>-14.715999999999998</c:v>
                </c:pt>
                <c:pt idx="13043">
                  <c:v>-14.713999999999999</c:v>
                </c:pt>
                <c:pt idx="13044">
                  <c:v>-14.711999999999996</c:v>
                </c:pt>
                <c:pt idx="13045">
                  <c:v>-14.709999999999997</c:v>
                </c:pt>
                <c:pt idx="13046">
                  <c:v>-14.707999999999998</c:v>
                </c:pt>
                <c:pt idx="13047">
                  <c:v>-14.705999999999996</c:v>
                </c:pt>
                <c:pt idx="13048">
                  <c:v>-14.703999999999997</c:v>
                </c:pt>
                <c:pt idx="13049">
                  <c:v>-14.701999999999998</c:v>
                </c:pt>
                <c:pt idx="13050">
                  <c:v>-14.699999999999996</c:v>
                </c:pt>
                <c:pt idx="13051">
                  <c:v>-14.697999999999997</c:v>
                </c:pt>
                <c:pt idx="13052">
                  <c:v>-14.695999999999998</c:v>
                </c:pt>
                <c:pt idx="13053">
                  <c:v>-14.693999999999996</c:v>
                </c:pt>
                <c:pt idx="13054">
                  <c:v>-14.691999999999997</c:v>
                </c:pt>
                <c:pt idx="13055">
                  <c:v>-14.689999999999998</c:v>
                </c:pt>
                <c:pt idx="13056">
                  <c:v>-14.687999999999999</c:v>
                </c:pt>
                <c:pt idx="13057">
                  <c:v>-14.685999999999996</c:v>
                </c:pt>
                <c:pt idx="13058">
                  <c:v>-14.683999999999997</c:v>
                </c:pt>
                <c:pt idx="13059">
                  <c:v>-14.681999999999999</c:v>
                </c:pt>
                <c:pt idx="13060">
                  <c:v>-14.679999999999996</c:v>
                </c:pt>
                <c:pt idx="13061">
                  <c:v>-14.677999999999997</c:v>
                </c:pt>
                <c:pt idx="13062">
                  <c:v>-14.675999999999998</c:v>
                </c:pt>
                <c:pt idx="13063">
                  <c:v>-14.673999999999996</c:v>
                </c:pt>
                <c:pt idx="13064">
                  <c:v>-14.671999999999997</c:v>
                </c:pt>
                <c:pt idx="13065">
                  <c:v>-14.669999999999998</c:v>
                </c:pt>
                <c:pt idx="13066">
                  <c:v>-14.667999999999996</c:v>
                </c:pt>
                <c:pt idx="13067">
                  <c:v>-14.665999999999997</c:v>
                </c:pt>
                <c:pt idx="13068">
                  <c:v>-14.663999999999998</c:v>
                </c:pt>
                <c:pt idx="13069">
                  <c:v>-14.661999999999995</c:v>
                </c:pt>
                <c:pt idx="13070">
                  <c:v>-14.659999999999997</c:v>
                </c:pt>
                <c:pt idx="13071">
                  <c:v>-14.657999999999998</c:v>
                </c:pt>
                <c:pt idx="13072">
                  <c:v>-14.655999999999999</c:v>
                </c:pt>
                <c:pt idx="13073">
                  <c:v>-14.653999999999996</c:v>
                </c:pt>
                <c:pt idx="13074">
                  <c:v>-14.651999999999997</c:v>
                </c:pt>
                <c:pt idx="13075">
                  <c:v>-14.649999999999999</c:v>
                </c:pt>
                <c:pt idx="13076">
                  <c:v>-14.647999999999996</c:v>
                </c:pt>
                <c:pt idx="13077">
                  <c:v>-14.645999999999997</c:v>
                </c:pt>
                <c:pt idx="13078">
                  <c:v>-14.643999999999998</c:v>
                </c:pt>
                <c:pt idx="13079">
                  <c:v>-14.641999999999996</c:v>
                </c:pt>
                <c:pt idx="13080">
                  <c:v>-14.639999999999997</c:v>
                </c:pt>
                <c:pt idx="13081">
                  <c:v>-14.637999999999998</c:v>
                </c:pt>
                <c:pt idx="13082">
                  <c:v>-14.635999999999996</c:v>
                </c:pt>
                <c:pt idx="13083">
                  <c:v>-14.633999999999997</c:v>
                </c:pt>
                <c:pt idx="13084">
                  <c:v>-14.631999999999998</c:v>
                </c:pt>
                <c:pt idx="13085">
                  <c:v>-14.629999999999995</c:v>
                </c:pt>
                <c:pt idx="13086">
                  <c:v>-14.627999999999997</c:v>
                </c:pt>
                <c:pt idx="13087">
                  <c:v>-14.625999999999998</c:v>
                </c:pt>
                <c:pt idx="13088">
                  <c:v>-14.623999999999999</c:v>
                </c:pt>
                <c:pt idx="13089">
                  <c:v>-14.621999999999996</c:v>
                </c:pt>
                <c:pt idx="13090">
                  <c:v>-14.619999999999997</c:v>
                </c:pt>
                <c:pt idx="13091">
                  <c:v>-14.617999999999999</c:v>
                </c:pt>
                <c:pt idx="13092">
                  <c:v>-14.615999999999996</c:v>
                </c:pt>
                <c:pt idx="13093">
                  <c:v>-14.613999999999997</c:v>
                </c:pt>
                <c:pt idx="13094">
                  <c:v>-14.611999999999998</c:v>
                </c:pt>
                <c:pt idx="13095">
                  <c:v>-14.609999999999996</c:v>
                </c:pt>
                <c:pt idx="13096">
                  <c:v>-14.607999999999997</c:v>
                </c:pt>
                <c:pt idx="13097">
                  <c:v>-14.605999999999998</c:v>
                </c:pt>
                <c:pt idx="13098">
                  <c:v>-14.603999999999996</c:v>
                </c:pt>
                <c:pt idx="13099">
                  <c:v>-14.601999999999997</c:v>
                </c:pt>
                <c:pt idx="13100">
                  <c:v>-14.599999999999998</c:v>
                </c:pt>
                <c:pt idx="13101">
                  <c:v>-14.597999999999995</c:v>
                </c:pt>
                <c:pt idx="13102">
                  <c:v>-14.595999999999997</c:v>
                </c:pt>
                <c:pt idx="13103">
                  <c:v>-14.593999999999998</c:v>
                </c:pt>
                <c:pt idx="13104">
                  <c:v>-14.591999999999999</c:v>
                </c:pt>
                <c:pt idx="13105">
                  <c:v>-14.589999999999996</c:v>
                </c:pt>
                <c:pt idx="13106">
                  <c:v>-14.587999999999997</c:v>
                </c:pt>
                <c:pt idx="13107">
                  <c:v>-14.585999999999999</c:v>
                </c:pt>
                <c:pt idx="13108">
                  <c:v>-14.583999999999996</c:v>
                </c:pt>
                <c:pt idx="13109">
                  <c:v>-14.581999999999997</c:v>
                </c:pt>
                <c:pt idx="13110">
                  <c:v>-14.579999999999998</c:v>
                </c:pt>
                <c:pt idx="13111">
                  <c:v>-14.577999999999996</c:v>
                </c:pt>
                <c:pt idx="13112">
                  <c:v>-14.575999999999997</c:v>
                </c:pt>
                <c:pt idx="13113">
                  <c:v>-14.573999999999998</c:v>
                </c:pt>
                <c:pt idx="13114">
                  <c:v>-14.571999999999996</c:v>
                </c:pt>
                <c:pt idx="13115">
                  <c:v>-14.569999999999997</c:v>
                </c:pt>
                <c:pt idx="13116">
                  <c:v>-14.567999999999998</c:v>
                </c:pt>
                <c:pt idx="13117">
                  <c:v>-14.565999999999995</c:v>
                </c:pt>
                <c:pt idx="13118">
                  <c:v>-14.563999999999997</c:v>
                </c:pt>
                <c:pt idx="13119">
                  <c:v>-14.561999999999998</c:v>
                </c:pt>
                <c:pt idx="13120">
                  <c:v>-14.559999999999999</c:v>
                </c:pt>
                <c:pt idx="13121">
                  <c:v>-14.557999999999996</c:v>
                </c:pt>
                <c:pt idx="13122">
                  <c:v>-14.555999999999997</c:v>
                </c:pt>
                <c:pt idx="13123">
                  <c:v>-14.553999999999998</c:v>
                </c:pt>
                <c:pt idx="13124">
                  <c:v>-14.551999999999996</c:v>
                </c:pt>
                <c:pt idx="13125">
                  <c:v>-14.549999999999997</c:v>
                </c:pt>
                <c:pt idx="13126">
                  <c:v>-14.547999999999998</c:v>
                </c:pt>
                <c:pt idx="13127">
                  <c:v>-14.545999999999996</c:v>
                </c:pt>
                <c:pt idx="13128">
                  <c:v>-14.543999999999997</c:v>
                </c:pt>
                <c:pt idx="13129">
                  <c:v>-14.541999999999998</c:v>
                </c:pt>
                <c:pt idx="13130">
                  <c:v>-14.539999999999996</c:v>
                </c:pt>
                <c:pt idx="13131">
                  <c:v>-14.537999999999997</c:v>
                </c:pt>
                <c:pt idx="13132">
                  <c:v>-14.535999999999998</c:v>
                </c:pt>
                <c:pt idx="13133">
                  <c:v>-14.533999999999999</c:v>
                </c:pt>
                <c:pt idx="13134">
                  <c:v>-14.531999999999996</c:v>
                </c:pt>
                <c:pt idx="13135">
                  <c:v>-14.529999999999998</c:v>
                </c:pt>
                <c:pt idx="13136">
                  <c:v>-14.527999999999999</c:v>
                </c:pt>
                <c:pt idx="13137">
                  <c:v>-14.525999999999996</c:v>
                </c:pt>
                <c:pt idx="13138">
                  <c:v>-14.523999999999997</c:v>
                </c:pt>
                <c:pt idx="13139">
                  <c:v>-14.521999999999998</c:v>
                </c:pt>
                <c:pt idx="13140">
                  <c:v>-14.519999999999996</c:v>
                </c:pt>
                <c:pt idx="13141">
                  <c:v>-14.517999999999997</c:v>
                </c:pt>
                <c:pt idx="13142">
                  <c:v>-14.515999999999998</c:v>
                </c:pt>
                <c:pt idx="13143">
                  <c:v>-14.513999999999996</c:v>
                </c:pt>
                <c:pt idx="13144">
                  <c:v>-14.511999999999997</c:v>
                </c:pt>
                <c:pt idx="13145">
                  <c:v>-14.509999999999998</c:v>
                </c:pt>
                <c:pt idx="13146">
                  <c:v>-14.507999999999996</c:v>
                </c:pt>
                <c:pt idx="13147">
                  <c:v>-14.505999999999997</c:v>
                </c:pt>
                <c:pt idx="13148">
                  <c:v>-14.503999999999998</c:v>
                </c:pt>
                <c:pt idx="13149">
                  <c:v>-14.501999999999999</c:v>
                </c:pt>
                <c:pt idx="13150">
                  <c:v>-14.499999999999996</c:v>
                </c:pt>
                <c:pt idx="13151">
                  <c:v>-14.497999999999998</c:v>
                </c:pt>
                <c:pt idx="13152">
                  <c:v>-14.495999999999999</c:v>
                </c:pt>
                <c:pt idx="13153">
                  <c:v>-14.493999999999996</c:v>
                </c:pt>
                <c:pt idx="13154">
                  <c:v>-14.491999999999997</c:v>
                </c:pt>
                <c:pt idx="13155">
                  <c:v>-14.489999999999998</c:v>
                </c:pt>
                <c:pt idx="13156">
                  <c:v>-14.487999999999996</c:v>
                </c:pt>
                <c:pt idx="13157">
                  <c:v>-14.485999999999997</c:v>
                </c:pt>
                <c:pt idx="13158">
                  <c:v>-14.483999999999998</c:v>
                </c:pt>
                <c:pt idx="13159">
                  <c:v>-14.481999999999996</c:v>
                </c:pt>
                <c:pt idx="13160">
                  <c:v>-14.479999999999997</c:v>
                </c:pt>
                <c:pt idx="13161">
                  <c:v>-14.477999999999998</c:v>
                </c:pt>
                <c:pt idx="13162">
                  <c:v>-14.475999999999996</c:v>
                </c:pt>
                <c:pt idx="13163">
                  <c:v>-14.473999999999997</c:v>
                </c:pt>
                <c:pt idx="13164">
                  <c:v>-14.471999999999998</c:v>
                </c:pt>
                <c:pt idx="13165">
                  <c:v>-14.469999999999999</c:v>
                </c:pt>
                <c:pt idx="13166">
                  <c:v>-14.467999999999996</c:v>
                </c:pt>
                <c:pt idx="13167">
                  <c:v>-14.465999999999998</c:v>
                </c:pt>
                <c:pt idx="13168">
                  <c:v>-14.463999999999999</c:v>
                </c:pt>
                <c:pt idx="13169">
                  <c:v>-14.461999999999996</c:v>
                </c:pt>
                <c:pt idx="13170">
                  <c:v>-14.459999999999997</c:v>
                </c:pt>
                <c:pt idx="13171">
                  <c:v>-14.457999999999998</c:v>
                </c:pt>
                <c:pt idx="13172">
                  <c:v>-14.455999999999996</c:v>
                </c:pt>
                <c:pt idx="13173">
                  <c:v>-14.453999999999997</c:v>
                </c:pt>
                <c:pt idx="13174">
                  <c:v>-14.451999999999998</c:v>
                </c:pt>
                <c:pt idx="13175">
                  <c:v>-14.449999999999996</c:v>
                </c:pt>
                <c:pt idx="13176">
                  <c:v>-14.447999999999997</c:v>
                </c:pt>
                <c:pt idx="13177">
                  <c:v>-14.445999999999998</c:v>
                </c:pt>
                <c:pt idx="13178">
                  <c:v>-14.443999999999996</c:v>
                </c:pt>
                <c:pt idx="13179">
                  <c:v>-14.441999999999997</c:v>
                </c:pt>
                <c:pt idx="13180">
                  <c:v>-14.439999999999998</c:v>
                </c:pt>
                <c:pt idx="13181">
                  <c:v>-14.437999999999999</c:v>
                </c:pt>
                <c:pt idx="13182">
                  <c:v>-14.435999999999996</c:v>
                </c:pt>
                <c:pt idx="13183">
                  <c:v>-14.433999999999997</c:v>
                </c:pt>
                <c:pt idx="13184">
                  <c:v>-14.431999999999999</c:v>
                </c:pt>
                <c:pt idx="13185">
                  <c:v>-14.429999999999996</c:v>
                </c:pt>
                <c:pt idx="13186">
                  <c:v>-14.427999999999997</c:v>
                </c:pt>
                <c:pt idx="13187">
                  <c:v>-14.425999999999998</c:v>
                </c:pt>
                <c:pt idx="13188">
                  <c:v>-14.423999999999996</c:v>
                </c:pt>
                <c:pt idx="13189">
                  <c:v>-14.421999999999997</c:v>
                </c:pt>
                <c:pt idx="13190">
                  <c:v>-14.419999999999998</c:v>
                </c:pt>
                <c:pt idx="13191">
                  <c:v>-14.417999999999996</c:v>
                </c:pt>
                <c:pt idx="13192">
                  <c:v>-14.415999999999997</c:v>
                </c:pt>
                <c:pt idx="13193">
                  <c:v>-14.413999999999998</c:v>
                </c:pt>
                <c:pt idx="13194">
                  <c:v>-14.411999999999995</c:v>
                </c:pt>
                <c:pt idx="13195">
                  <c:v>-14.409999999999997</c:v>
                </c:pt>
                <c:pt idx="13196">
                  <c:v>-14.407999999999998</c:v>
                </c:pt>
                <c:pt idx="13197">
                  <c:v>-14.405999999999999</c:v>
                </c:pt>
                <c:pt idx="13198">
                  <c:v>-14.403999999999996</c:v>
                </c:pt>
                <c:pt idx="13199">
                  <c:v>-14.401999999999997</c:v>
                </c:pt>
                <c:pt idx="13200">
                  <c:v>-14.399999999999999</c:v>
                </c:pt>
                <c:pt idx="13201">
                  <c:v>-14.397999999999996</c:v>
                </c:pt>
                <c:pt idx="13202">
                  <c:v>-14.395999999999997</c:v>
                </c:pt>
                <c:pt idx="13203">
                  <c:v>-14.393999999999998</c:v>
                </c:pt>
                <c:pt idx="13204">
                  <c:v>-14.391999999999996</c:v>
                </c:pt>
                <c:pt idx="13205">
                  <c:v>-14.389999999999997</c:v>
                </c:pt>
                <c:pt idx="13206">
                  <c:v>-14.387999999999998</c:v>
                </c:pt>
                <c:pt idx="13207">
                  <c:v>-14.385999999999996</c:v>
                </c:pt>
                <c:pt idx="13208">
                  <c:v>-14.383999999999997</c:v>
                </c:pt>
                <c:pt idx="13209">
                  <c:v>-14.381999999999998</c:v>
                </c:pt>
                <c:pt idx="13210">
                  <c:v>-14.379999999999995</c:v>
                </c:pt>
                <c:pt idx="13211">
                  <c:v>-14.377999999999997</c:v>
                </c:pt>
                <c:pt idx="13212">
                  <c:v>-14.375999999999998</c:v>
                </c:pt>
                <c:pt idx="13213">
                  <c:v>-14.373999999999999</c:v>
                </c:pt>
                <c:pt idx="13214">
                  <c:v>-14.371999999999996</c:v>
                </c:pt>
                <c:pt idx="13215">
                  <c:v>-14.369999999999997</c:v>
                </c:pt>
                <c:pt idx="13216">
                  <c:v>-14.367999999999999</c:v>
                </c:pt>
                <c:pt idx="13217">
                  <c:v>-14.365999999999996</c:v>
                </c:pt>
                <c:pt idx="13218">
                  <c:v>-14.363999999999997</c:v>
                </c:pt>
                <c:pt idx="13219">
                  <c:v>-14.361999999999998</c:v>
                </c:pt>
                <c:pt idx="13220">
                  <c:v>-14.359999999999996</c:v>
                </c:pt>
                <c:pt idx="13221">
                  <c:v>-14.357999999999997</c:v>
                </c:pt>
                <c:pt idx="13222">
                  <c:v>-14.355999999999998</c:v>
                </c:pt>
                <c:pt idx="13223">
                  <c:v>-14.353999999999996</c:v>
                </c:pt>
                <c:pt idx="13224">
                  <c:v>-14.351999999999997</c:v>
                </c:pt>
                <c:pt idx="13225">
                  <c:v>-14.349999999999998</c:v>
                </c:pt>
                <c:pt idx="13226">
                  <c:v>-14.347999999999995</c:v>
                </c:pt>
                <c:pt idx="13227">
                  <c:v>-14.345999999999997</c:v>
                </c:pt>
                <c:pt idx="13228">
                  <c:v>-14.343999999999998</c:v>
                </c:pt>
                <c:pt idx="13229">
                  <c:v>-14.341999999999999</c:v>
                </c:pt>
                <c:pt idx="13230">
                  <c:v>-14.339999999999996</c:v>
                </c:pt>
                <c:pt idx="13231">
                  <c:v>-14.337999999999997</c:v>
                </c:pt>
                <c:pt idx="13232">
                  <c:v>-14.335999999999999</c:v>
                </c:pt>
                <c:pt idx="13233">
                  <c:v>-14.333999999999996</c:v>
                </c:pt>
                <c:pt idx="13234">
                  <c:v>-14.331999999999997</c:v>
                </c:pt>
                <c:pt idx="13235">
                  <c:v>-14.329999999999998</c:v>
                </c:pt>
                <c:pt idx="13236">
                  <c:v>-14.327999999999996</c:v>
                </c:pt>
                <c:pt idx="13237">
                  <c:v>-14.325999999999997</c:v>
                </c:pt>
                <c:pt idx="13238">
                  <c:v>-14.323999999999998</c:v>
                </c:pt>
                <c:pt idx="13239">
                  <c:v>-14.321999999999996</c:v>
                </c:pt>
                <c:pt idx="13240">
                  <c:v>-14.319999999999997</c:v>
                </c:pt>
                <c:pt idx="13241">
                  <c:v>-14.317999999999998</c:v>
                </c:pt>
                <c:pt idx="13242">
                  <c:v>-14.315999999999995</c:v>
                </c:pt>
                <c:pt idx="13243">
                  <c:v>-14.313999999999997</c:v>
                </c:pt>
                <c:pt idx="13244">
                  <c:v>-14.311999999999998</c:v>
                </c:pt>
                <c:pt idx="13245">
                  <c:v>-14.309999999999999</c:v>
                </c:pt>
                <c:pt idx="13246">
                  <c:v>-14.307999999999996</c:v>
                </c:pt>
                <c:pt idx="13247">
                  <c:v>-14.305999999999997</c:v>
                </c:pt>
                <c:pt idx="13248">
                  <c:v>-14.303999999999998</c:v>
                </c:pt>
                <c:pt idx="13249">
                  <c:v>-14.301999999999996</c:v>
                </c:pt>
                <c:pt idx="13250">
                  <c:v>-14.299999999999997</c:v>
                </c:pt>
                <c:pt idx="13251">
                  <c:v>-14.297999999999998</c:v>
                </c:pt>
                <c:pt idx="13252">
                  <c:v>-14.295999999999996</c:v>
                </c:pt>
                <c:pt idx="13253">
                  <c:v>-14.293999999999997</c:v>
                </c:pt>
                <c:pt idx="13254">
                  <c:v>-14.291999999999998</c:v>
                </c:pt>
                <c:pt idx="13255">
                  <c:v>-14.289999999999996</c:v>
                </c:pt>
                <c:pt idx="13256">
                  <c:v>-14.287999999999997</c:v>
                </c:pt>
                <c:pt idx="13257">
                  <c:v>-14.285999999999998</c:v>
                </c:pt>
                <c:pt idx="13258">
                  <c:v>-14.283999999999999</c:v>
                </c:pt>
                <c:pt idx="13259">
                  <c:v>-14.281999999999996</c:v>
                </c:pt>
                <c:pt idx="13260">
                  <c:v>-14.279999999999998</c:v>
                </c:pt>
                <c:pt idx="13261">
                  <c:v>-14.277999999999999</c:v>
                </c:pt>
                <c:pt idx="13262">
                  <c:v>-14.275999999999996</c:v>
                </c:pt>
                <c:pt idx="13263">
                  <c:v>-14.273999999999997</c:v>
                </c:pt>
                <c:pt idx="13264">
                  <c:v>-14.271999999999998</c:v>
                </c:pt>
                <c:pt idx="13265">
                  <c:v>-14.269999999999996</c:v>
                </c:pt>
                <c:pt idx="13266">
                  <c:v>-14.267999999999997</c:v>
                </c:pt>
                <c:pt idx="13267">
                  <c:v>-14.265999999999998</c:v>
                </c:pt>
                <c:pt idx="13268">
                  <c:v>-14.263999999999996</c:v>
                </c:pt>
                <c:pt idx="13269">
                  <c:v>-14.261999999999997</c:v>
                </c:pt>
                <c:pt idx="13270">
                  <c:v>-14.259999999999998</c:v>
                </c:pt>
                <c:pt idx="13271">
                  <c:v>-14.257999999999996</c:v>
                </c:pt>
                <c:pt idx="13272">
                  <c:v>-14.255999999999997</c:v>
                </c:pt>
                <c:pt idx="13273">
                  <c:v>-14.253999999999998</c:v>
                </c:pt>
                <c:pt idx="13274">
                  <c:v>-14.251999999999999</c:v>
                </c:pt>
                <c:pt idx="13275">
                  <c:v>-14.249999999999996</c:v>
                </c:pt>
                <c:pt idx="13276">
                  <c:v>-14.247999999999998</c:v>
                </c:pt>
                <c:pt idx="13277">
                  <c:v>-14.245999999999999</c:v>
                </c:pt>
                <c:pt idx="13278">
                  <c:v>-14.243999999999996</c:v>
                </c:pt>
                <c:pt idx="13279">
                  <c:v>-14.241999999999997</c:v>
                </c:pt>
                <c:pt idx="13280">
                  <c:v>-14.239999999999998</c:v>
                </c:pt>
                <c:pt idx="13281">
                  <c:v>-14.237999999999996</c:v>
                </c:pt>
                <c:pt idx="13282">
                  <c:v>-14.235999999999997</c:v>
                </c:pt>
                <c:pt idx="13283">
                  <c:v>-14.233999999999998</c:v>
                </c:pt>
                <c:pt idx="13284">
                  <c:v>-14.231999999999996</c:v>
                </c:pt>
                <c:pt idx="13285">
                  <c:v>-14.229999999999997</c:v>
                </c:pt>
                <c:pt idx="13286">
                  <c:v>-14.227999999999998</c:v>
                </c:pt>
                <c:pt idx="13287">
                  <c:v>-14.225999999999996</c:v>
                </c:pt>
                <c:pt idx="13288">
                  <c:v>-14.223999999999997</c:v>
                </c:pt>
                <c:pt idx="13289">
                  <c:v>-14.221999999999998</c:v>
                </c:pt>
                <c:pt idx="13290">
                  <c:v>-14.219999999999999</c:v>
                </c:pt>
                <c:pt idx="13291">
                  <c:v>-14.217999999999996</c:v>
                </c:pt>
                <c:pt idx="13292">
                  <c:v>-14.215999999999998</c:v>
                </c:pt>
                <c:pt idx="13293">
                  <c:v>-14.213999999999999</c:v>
                </c:pt>
                <c:pt idx="13294">
                  <c:v>-14.211999999999996</c:v>
                </c:pt>
                <c:pt idx="13295">
                  <c:v>-14.209999999999997</c:v>
                </c:pt>
                <c:pt idx="13296">
                  <c:v>-14.207999999999998</c:v>
                </c:pt>
                <c:pt idx="13297">
                  <c:v>-14.205999999999996</c:v>
                </c:pt>
                <c:pt idx="13298">
                  <c:v>-14.203999999999997</c:v>
                </c:pt>
                <c:pt idx="13299">
                  <c:v>-14.201999999999998</c:v>
                </c:pt>
                <c:pt idx="13300">
                  <c:v>-14.199999999999996</c:v>
                </c:pt>
                <c:pt idx="13301">
                  <c:v>-14.197999999999997</c:v>
                </c:pt>
                <c:pt idx="13302">
                  <c:v>-14.195999999999998</c:v>
                </c:pt>
                <c:pt idx="13303">
                  <c:v>-14.193999999999996</c:v>
                </c:pt>
                <c:pt idx="13304">
                  <c:v>-14.191999999999997</c:v>
                </c:pt>
                <c:pt idx="13305">
                  <c:v>-14.189999999999998</c:v>
                </c:pt>
                <c:pt idx="13306">
                  <c:v>-14.187999999999999</c:v>
                </c:pt>
                <c:pt idx="13307">
                  <c:v>-14.185999999999996</c:v>
                </c:pt>
                <c:pt idx="13308">
                  <c:v>-14.183999999999997</c:v>
                </c:pt>
                <c:pt idx="13309">
                  <c:v>-14.181999999999999</c:v>
                </c:pt>
                <c:pt idx="13310">
                  <c:v>-14.179999999999996</c:v>
                </c:pt>
                <c:pt idx="13311">
                  <c:v>-14.177999999999997</c:v>
                </c:pt>
                <c:pt idx="13312">
                  <c:v>-14.175999999999998</c:v>
                </c:pt>
                <c:pt idx="13313">
                  <c:v>-14.173999999999996</c:v>
                </c:pt>
                <c:pt idx="13314">
                  <c:v>-14.171999999999997</c:v>
                </c:pt>
                <c:pt idx="13315">
                  <c:v>-14.169999999999998</c:v>
                </c:pt>
                <c:pt idx="13316">
                  <c:v>-14.167999999999996</c:v>
                </c:pt>
                <c:pt idx="13317">
                  <c:v>-14.165999999999997</c:v>
                </c:pt>
                <c:pt idx="13318">
                  <c:v>-14.163999999999998</c:v>
                </c:pt>
                <c:pt idx="13319">
                  <c:v>-14.161999999999995</c:v>
                </c:pt>
                <c:pt idx="13320">
                  <c:v>-14.159999999999997</c:v>
                </c:pt>
                <c:pt idx="13321">
                  <c:v>-14.157999999999998</c:v>
                </c:pt>
                <c:pt idx="13322">
                  <c:v>-14.155999999999999</c:v>
                </c:pt>
                <c:pt idx="13323">
                  <c:v>-14.153999999999996</c:v>
                </c:pt>
                <c:pt idx="13324">
                  <c:v>-14.151999999999997</c:v>
                </c:pt>
                <c:pt idx="13325">
                  <c:v>-14.149999999999999</c:v>
                </c:pt>
                <c:pt idx="13326">
                  <c:v>-14.147999999999996</c:v>
                </c:pt>
                <c:pt idx="13327">
                  <c:v>-14.145999999999997</c:v>
                </c:pt>
                <c:pt idx="13328">
                  <c:v>-14.143999999999998</c:v>
                </c:pt>
                <c:pt idx="13329">
                  <c:v>-14.141999999999996</c:v>
                </c:pt>
                <c:pt idx="13330">
                  <c:v>-14.139999999999997</c:v>
                </c:pt>
                <c:pt idx="13331">
                  <c:v>-14.137999999999998</c:v>
                </c:pt>
                <c:pt idx="13332">
                  <c:v>-14.135999999999996</c:v>
                </c:pt>
                <c:pt idx="13333">
                  <c:v>-14.133999999999997</c:v>
                </c:pt>
                <c:pt idx="13334">
                  <c:v>-14.131999999999998</c:v>
                </c:pt>
                <c:pt idx="13335">
                  <c:v>-14.129999999999995</c:v>
                </c:pt>
                <c:pt idx="13336">
                  <c:v>-14.127999999999997</c:v>
                </c:pt>
                <c:pt idx="13337">
                  <c:v>-14.125999999999998</c:v>
                </c:pt>
                <c:pt idx="13338">
                  <c:v>-14.123999999999999</c:v>
                </c:pt>
                <c:pt idx="13339">
                  <c:v>-14.121999999999996</c:v>
                </c:pt>
                <c:pt idx="13340">
                  <c:v>-14.119999999999997</c:v>
                </c:pt>
                <c:pt idx="13341">
                  <c:v>-14.117999999999999</c:v>
                </c:pt>
                <c:pt idx="13342">
                  <c:v>-14.115999999999996</c:v>
                </c:pt>
                <c:pt idx="13343">
                  <c:v>-14.113999999999997</c:v>
                </c:pt>
                <c:pt idx="13344">
                  <c:v>-14.111999999999998</c:v>
                </c:pt>
                <c:pt idx="13345">
                  <c:v>-14.109999999999996</c:v>
                </c:pt>
                <c:pt idx="13346">
                  <c:v>-14.107999999999997</c:v>
                </c:pt>
                <c:pt idx="13347">
                  <c:v>-14.105999999999998</c:v>
                </c:pt>
                <c:pt idx="13348">
                  <c:v>-14.103999999999996</c:v>
                </c:pt>
                <c:pt idx="13349">
                  <c:v>-14.101999999999997</c:v>
                </c:pt>
                <c:pt idx="13350">
                  <c:v>-14.099999999999998</c:v>
                </c:pt>
                <c:pt idx="13351">
                  <c:v>-14.097999999999995</c:v>
                </c:pt>
                <c:pt idx="13352">
                  <c:v>-14.095999999999997</c:v>
                </c:pt>
                <c:pt idx="13353">
                  <c:v>-14.093999999999998</c:v>
                </c:pt>
                <c:pt idx="13354">
                  <c:v>-14.091999999999999</c:v>
                </c:pt>
                <c:pt idx="13355">
                  <c:v>-14.089999999999996</c:v>
                </c:pt>
                <c:pt idx="13356">
                  <c:v>-14.087999999999997</c:v>
                </c:pt>
                <c:pt idx="13357">
                  <c:v>-14.085999999999999</c:v>
                </c:pt>
                <c:pt idx="13358">
                  <c:v>-14.083999999999996</c:v>
                </c:pt>
                <c:pt idx="13359">
                  <c:v>-14.081999999999997</c:v>
                </c:pt>
                <c:pt idx="13360">
                  <c:v>-14.079999999999998</c:v>
                </c:pt>
                <c:pt idx="13361">
                  <c:v>-14.077999999999996</c:v>
                </c:pt>
                <c:pt idx="13362">
                  <c:v>-14.075999999999997</c:v>
                </c:pt>
                <c:pt idx="13363">
                  <c:v>-14.073999999999998</c:v>
                </c:pt>
                <c:pt idx="13364">
                  <c:v>-14.071999999999996</c:v>
                </c:pt>
                <c:pt idx="13365">
                  <c:v>-14.069999999999997</c:v>
                </c:pt>
                <c:pt idx="13366">
                  <c:v>-14.067999999999998</c:v>
                </c:pt>
                <c:pt idx="13367">
                  <c:v>-14.065999999999995</c:v>
                </c:pt>
                <c:pt idx="13368">
                  <c:v>-14.063999999999997</c:v>
                </c:pt>
                <c:pt idx="13369">
                  <c:v>-14.061999999999998</c:v>
                </c:pt>
                <c:pt idx="13370">
                  <c:v>-14.059999999999999</c:v>
                </c:pt>
                <c:pt idx="13371">
                  <c:v>-14.057999999999996</c:v>
                </c:pt>
                <c:pt idx="13372">
                  <c:v>-14.055999999999997</c:v>
                </c:pt>
                <c:pt idx="13373">
                  <c:v>-14.053999999999998</c:v>
                </c:pt>
                <c:pt idx="13374">
                  <c:v>-14.051999999999996</c:v>
                </c:pt>
                <c:pt idx="13375">
                  <c:v>-14.049999999999997</c:v>
                </c:pt>
                <c:pt idx="13376">
                  <c:v>-14.047999999999998</c:v>
                </c:pt>
                <c:pt idx="13377">
                  <c:v>-14.045999999999996</c:v>
                </c:pt>
                <c:pt idx="13378">
                  <c:v>-14.043999999999997</c:v>
                </c:pt>
                <c:pt idx="13379">
                  <c:v>-14.041999999999998</c:v>
                </c:pt>
                <c:pt idx="13380">
                  <c:v>-14.039999999999996</c:v>
                </c:pt>
                <c:pt idx="13381">
                  <c:v>-14.037999999999997</c:v>
                </c:pt>
                <c:pt idx="13382">
                  <c:v>-14.035999999999998</c:v>
                </c:pt>
                <c:pt idx="13383">
                  <c:v>-14.033999999999999</c:v>
                </c:pt>
                <c:pt idx="13384">
                  <c:v>-14.031999999999996</c:v>
                </c:pt>
                <c:pt idx="13385">
                  <c:v>-14.029999999999998</c:v>
                </c:pt>
                <c:pt idx="13386">
                  <c:v>-14.027999999999999</c:v>
                </c:pt>
                <c:pt idx="13387">
                  <c:v>-14.025999999999996</c:v>
                </c:pt>
                <c:pt idx="13388">
                  <c:v>-14.023999999999997</c:v>
                </c:pt>
                <c:pt idx="13389">
                  <c:v>-14.021999999999998</c:v>
                </c:pt>
                <c:pt idx="13390">
                  <c:v>-14.019999999999996</c:v>
                </c:pt>
                <c:pt idx="13391">
                  <c:v>-14.017999999999997</c:v>
                </c:pt>
                <c:pt idx="13392">
                  <c:v>-14.015999999999998</c:v>
                </c:pt>
                <c:pt idx="13393">
                  <c:v>-14.013999999999996</c:v>
                </c:pt>
                <c:pt idx="13394">
                  <c:v>-14.011999999999997</c:v>
                </c:pt>
                <c:pt idx="13395">
                  <c:v>-14.009999999999998</c:v>
                </c:pt>
                <c:pt idx="13396">
                  <c:v>-14.007999999999996</c:v>
                </c:pt>
                <c:pt idx="13397">
                  <c:v>-14.005999999999997</c:v>
                </c:pt>
                <c:pt idx="13398">
                  <c:v>-14.003999999999998</c:v>
                </c:pt>
                <c:pt idx="13399">
                  <c:v>-14.001999999999999</c:v>
                </c:pt>
                <c:pt idx="13400">
                  <c:v>-13.999999999999996</c:v>
                </c:pt>
                <c:pt idx="13401">
                  <c:v>-13.997999999999998</c:v>
                </c:pt>
                <c:pt idx="13402">
                  <c:v>-13.995999999999999</c:v>
                </c:pt>
                <c:pt idx="13403">
                  <c:v>-13.993999999999996</c:v>
                </c:pt>
                <c:pt idx="13404">
                  <c:v>-13.991999999999997</c:v>
                </c:pt>
                <c:pt idx="13405">
                  <c:v>-13.989999999999998</c:v>
                </c:pt>
                <c:pt idx="13406">
                  <c:v>-13.987999999999996</c:v>
                </c:pt>
                <c:pt idx="13407">
                  <c:v>-13.985999999999997</c:v>
                </c:pt>
                <c:pt idx="13408">
                  <c:v>-13.983999999999998</c:v>
                </c:pt>
                <c:pt idx="13409">
                  <c:v>-13.981999999999996</c:v>
                </c:pt>
                <c:pt idx="13410">
                  <c:v>-13.979999999999997</c:v>
                </c:pt>
                <c:pt idx="13411">
                  <c:v>-13.977999999999998</c:v>
                </c:pt>
                <c:pt idx="13412">
                  <c:v>-13.975999999999996</c:v>
                </c:pt>
                <c:pt idx="13413">
                  <c:v>-13.973999999999997</c:v>
                </c:pt>
                <c:pt idx="13414">
                  <c:v>-13.971999999999998</c:v>
                </c:pt>
                <c:pt idx="13415">
                  <c:v>-13.969999999999999</c:v>
                </c:pt>
                <c:pt idx="13416">
                  <c:v>-13.967999999999996</c:v>
                </c:pt>
                <c:pt idx="13417">
                  <c:v>-13.965999999999998</c:v>
                </c:pt>
                <c:pt idx="13418">
                  <c:v>-13.963999999999999</c:v>
                </c:pt>
                <c:pt idx="13419">
                  <c:v>-13.961999999999996</c:v>
                </c:pt>
                <c:pt idx="13420">
                  <c:v>-13.959999999999997</c:v>
                </c:pt>
                <c:pt idx="13421">
                  <c:v>-13.957999999999998</c:v>
                </c:pt>
                <c:pt idx="13422">
                  <c:v>-13.955999999999996</c:v>
                </c:pt>
                <c:pt idx="13423">
                  <c:v>-13.953999999999997</c:v>
                </c:pt>
                <c:pt idx="13424">
                  <c:v>-13.951999999999998</c:v>
                </c:pt>
                <c:pt idx="13425">
                  <c:v>-13.949999999999996</c:v>
                </c:pt>
                <c:pt idx="13426">
                  <c:v>-13.947999999999997</c:v>
                </c:pt>
                <c:pt idx="13427">
                  <c:v>-13.945999999999998</c:v>
                </c:pt>
                <c:pt idx="13428">
                  <c:v>-13.943999999999996</c:v>
                </c:pt>
                <c:pt idx="13429">
                  <c:v>-13.941999999999997</c:v>
                </c:pt>
                <c:pt idx="13430">
                  <c:v>-13.939999999999998</c:v>
                </c:pt>
                <c:pt idx="13431">
                  <c:v>-13.937999999999999</c:v>
                </c:pt>
                <c:pt idx="13432">
                  <c:v>-13.935999999999996</c:v>
                </c:pt>
                <c:pt idx="13433">
                  <c:v>-13.933999999999997</c:v>
                </c:pt>
                <c:pt idx="13434">
                  <c:v>-13.931999999999999</c:v>
                </c:pt>
                <c:pt idx="13435">
                  <c:v>-13.929999999999996</c:v>
                </c:pt>
                <c:pt idx="13436">
                  <c:v>-13.927999999999997</c:v>
                </c:pt>
                <c:pt idx="13437">
                  <c:v>-13.925999999999998</c:v>
                </c:pt>
                <c:pt idx="13438">
                  <c:v>-13.923999999999996</c:v>
                </c:pt>
                <c:pt idx="13439">
                  <c:v>-13.921999999999997</c:v>
                </c:pt>
                <c:pt idx="13440">
                  <c:v>-13.919999999999998</c:v>
                </c:pt>
                <c:pt idx="13441">
                  <c:v>-13.917999999999996</c:v>
                </c:pt>
                <c:pt idx="13442">
                  <c:v>-13.915999999999997</c:v>
                </c:pt>
                <c:pt idx="13443">
                  <c:v>-13.913999999999998</c:v>
                </c:pt>
                <c:pt idx="13444">
                  <c:v>-13.911999999999995</c:v>
                </c:pt>
                <c:pt idx="13445">
                  <c:v>-13.909999999999997</c:v>
                </c:pt>
                <c:pt idx="13446">
                  <c:v>-13.907999999999998</c:v>
                </c:pt>
                <c:pt idx="13447">
                  <c:v>-13.905999999999999</c:v>
                </c:pt>
                <c:pt idx="13448">
                  <c:v>-13.903999999999996</c:v>
                </c:pt>
                <c:pt idx="13449">
                  <c:v>-13.901999999999997</c:v>
                </c:pt>
                <c:pt idx="13450">
                  <c:v>-13.899999999999999</c:v>
                </c:pt>
                <c:pt idx="13451">
                  <c:v>-13.897999999999996</c:v>
                </c:pt>
                <c:pt idx="13452">
                  <c:v>-13.895999999999997</c:v>
                </c:pt>
                <c:pt idx="13453">
                  <c:v>-13.893999999999998</c:v>
                </c:pt>
                <c:pt idx="13454">
                  <c:v>-13.891999999999996</c:v>
                </c:pt>
                <c:pt idx="13455">
                  <c:v>-13.889999999999997</c:v>
                </c:pt>
                <c:pt idx="13456">
                  <c:v>-13.887999999999998</c:v>
                </c:pt>
                <c:pt idx="13457">
                  <c:v>-13.885999999999996</c:v>
                </c:pt>
                <c:pt idx="13458">
                  <c:v>-13.883999999999997</c:v>
                </c:pt>
                <c:pt idx="13459">
                  <c:v>-13.881999999999998</c:v>
                </c:pt>
                <c:pt idx="13460">
                  <c:v>-13.879999999999995</c:v>
                </c:pt>
                <c:pt idx="13461">
                  <c:v>-13.877999999999997</c:v>
                </c:pt>
                <c:pt idx="13462">
                  <c:v>-13.875999999999998</c:v>
                </c:pt>
                <c:pt idx="13463">
                  <c:v>-13.873999999999999</c:v>
                </c:pt>
                <c:pt idx="13464">
                  <c:v>-13.871999999999996</c:v>
                </c:pt>
                <c:pt idx="13465">
                  <c:v>-13.869999999999997</c:v>
                </c:pt>
                <c:pt idx="13466">
                  <c:v>-13.867999999999999</c:v>
                </c:pt>
                <c:pt idx="13467">
                  <c:v>-13.865999999999996</c:v>
                </c:pt>
                <c:pt idx="13468">
                  <c:v>-13.863999999999997</c:v>
                </c:pt>
                <c:pt idx="13469">
                  <c:v>-13.861999999999998</c:v>
                </c:pt>
                <c:pt idx="13470">
                  <c:v>-13.859999999999996</c:v>
                </c:pt>
                <c:pt idx="13471">
                  <c:v>-13.857999999999997</c:v>
                </c:pt>
                <c:pt idx="13472">
                  <c:v>-13.855999999999998</c:v>
                </c:pt>
                <c:pt idx="13473">
                  <c:v>-13.853999999999996</c:v>
                </c:pt>
                <c:pt idx="13474">
                  <c:v>-13.851999999999997</c:v>
                </c:pt>
                <c:pt idx="13475">
                  <c:v>-13.849999999999998</c:v>
                </c:pt>
                <c:pt idx="13476">
                  <c:v>-13.847999999999995</c:v>
                </c:pt>
                <c:pt idx="13477">
                  <c:v>-13.845999999999997</c:v>
                </c:pt>
                <c:pt idx="13478">
                  <c:v>-13.843999999999998</c:v>
                </c:pt>
                <c:pt idx="13479">
                  <c:v>-13.841999999999999</c:v>
                </c:pt>
                <c:pt idx="13480">
                  <c:v>-13.839999999999996</c:v>
                </c:pt>
                <c:pt idx="13481">
                  <c:v>-13.837999999999997</c:v>
                </c:pt>
                <c:pt idx="13482">
                  <c:v>-13.835999999999999</c:v>
                </c:pt>
                <c:pt idx="13483">
                  <c:v>-13.833999999999996</c:v>
                </c:pt>
                <c:pt idx="13484">
                  <c:v>-13.831999999999997</c:v>
                </c:pt>
                <c:pt idx="13485">
                  <c:v>-13.829999999999998</c:v>
                </c:pt>
                <c:pt idx="13486">
                  <c:v>-13.827999999999996</c:v>
                </c:pt>
                <c:pt idx="13487">
                  <c:v>-13.825999999999997</c:v>
                </c:pt>
                <c:pt idx="13488">
                  <c:v>-13.823999999999998</c:v>
                </c:pt>
                <c:pt idx="13489">
                  <c:v>-13.821999999999996</c:v>
                </c:pt>
                <c:pt idx="13490">
                  <c:v>-13.819999999999997</c:v>
                </c:pt>
                <c:pt idx="13491">
                  <c:v>-13.817999999999998</c:v>
                </c:pt>
                <c:pt idx="13492">
                  <c:v>-13.815999999999995</c:v>
                </c:pt>
                <c:pt idx="13493">
                  <c:v>-13.813999999999997</c:v>
                </c:pt>
                <c:pt idx="13494">
                  <c:v>-13.811999999999998</c:v>
                </c:pt>
                <c:pt idx="13495">
                  <c:v>-13.809999999999999</c:v>
                </c:pt>
                <c:pt idx="13496">
                  <c:v>-13.807999999999996</c:v>
                </c:pt>
                <c:pt idx="13497">
                  <c:v>-13.805999999999997</c:v>
                </c:pt>
                <c:pt idx="13498">
                  <c:v>-13.803999999999998</c:v>
                </c:pt>
                <c:pt idx="13499">
                  <c:v>-13.801999999999996</c:v>
                </c:pt>
                <c:pt idx="13500">
                  <c:v>-13.799999999999997</c:v>
                </c:pt>
                <c:pt idx="13501">
                  <c:v>-13.797999999999998</c:v>
                </c:pt>
                <c:pt idx="13502">
                  <c:v>-13.795999999999996</c:v>
                </c:pt>
                <c:pt idx="13503">
                  <c:v>-13.793999999999997</c:v>
                </c:pt>
                <c:pt idx="13504">
                  <c:v>-13.791999999999998</c:v>
                </c:pt>
                <c:pt idx="13505">
                  <c:v>-13.789999999999996</c:v>
                </c:pt>
                <c:pt idx="13506">
                  <c:v>-13.787999999999997</c:v>
                </c:pt>
                <c:pt idx="13507">
                  <c:v>-13.785999999999998</c:v>
                </c:pt>
                <c:pt idx="13508">
                  <c:v>-13.783999999999999</c:v>
                </c:pt>
                <c:pt idx="13509">
                  <c:v>-13.781999999999996</c:v>
                </c:pt>
                <c:pt idx="13510">
                  <c:v>-13.779999999999998</c:v>
                </c:pt>
                <c:pt idx="13511">
                  <c:v>-13.777999999999999</c:v>
                </c:pt>
                <c:pt idx="13512">
                  <c:v>-13.775999999999996</c:v>
                </c:pt>
                <c:pt idx="13513">
                  <c:v>-13.773999999999997</c:v>
                </c:pt>
                <c:pt idx="13514">
                  <c:v>-13.771999999999998</c:v>
                </c:pt>
                <c:pt idx="13515">
                  <c:v>-13.769999999999996</c:v>
                </c:pt>
                <c:pt idx="13516">
                  <c:v>-13.767999999999997</c:v>
                </c:pt>
                <c:pt idx="13517">
                  <c:v>-13.765999999999998</c:v>
                </c:pt>
                <c:pt idx="13518">
                  <c:v>-13.763999999999996</c:v>
                </c:pt>
                <c:pt idx="13519">
                  <c:v>-13.761999999999997</c:v>
                </c:pt>
                <c:pt idx="13520">
                  <c:v>-13.759999999999998</c:v>
                </c:pt>
                <c:pt idx="13521">
                  <c:v>-13.757999999999996</c:v>
                </c:pt>
                <c:pt idx="13522">
                  <c:v>-13.755999999999997</c:v>
                </c:pt>
                <c:pt idx="13523">
                  <c:v>-13.753999999999998</c:v>
                </c:pt>
                <c:pt idx="13524">
                  <c:v>-13.751999999999999</c:v>
                </c:pt>
                <c:pt idx="13525">
                  <c:v>-13.749999999999996</c:v>
                </c:pt>
                <c:pt idx="13526">
                  <c:v>-13.747999999999998</c:v>
                </c:pt>
                <c:pt idx="13527">
                  <c:v>-13.745999999999999</c:v>
                </c:pt>
                <c:pt idx="13528">
                  <c:v>-13.743999999999996</c:v>
                </c:pt>
                <c:pt idx="13529">
                  <c:v>-13.741999999999997</c:v>
                </c:pt>
                <c:pt idx="13530">
                  <c:v>-13.739999999999998</c:v>
                </c:pt>
                <c:pt idx="13531">
                  <c:v>-13.737999999999996</c:v>
                </c:pt>
                <c:pt idx="13532">
                  <c:v>-13.735999999999997</c:v>
                </c:pt>
                <c:pt idx="13533">
                  <c:v>-13.733999999999998</c:v>
                </c:pt>
                <c:pt idx="13534">
                  <c:v>-13.731999999999996</c:v>
                </c:pt>
                <c:pt idx="13535">
                  <c:v>-13.729999999999997</c:v>
                </c:pt>
                <c:pt idx="13536">
                  <c:v>-13.727999999999998</c:v>
                </c:pt>
                <c:pt idx="13537">
                  <c:v>-13.725999999999996</c:v>
                </c:pt>
                <c:pt idx="13538">
                  <c:v>-13.723999999999997</c:v>
                </c:pt>
                <c:pt idx="13539">
                  <c:v>-13.721999999999998</c:v>
                </c:pt>
                <c:pt idx="13540">
                  <c:v>-13.719999999999999</c:v>
                </c:pt>
                <c:pt idx="13541">
                  <c:v>-13.717999999999996</c:v>
                </c:pt>
                <c:pt idx="13542">
                  <c:v>-13.715999999999998</c:v>
                </c:pt>
                <c:pt idx="13543">
                  <c:v>-13.713999999999999</c:v>
                </c:pt>
                <c:pt idx="13544">
                  <c:v>-13.711999999999996</c:v>
                </c:pt>
                <c:pt idx="13545">
                  <c:v>-13.709999999999997</c:v>
                </c:pt>
                <c:pt idx="13546">
                  <c:v>-13.707999999999998</c:v>
                </c:pt>
                <c:pt idx="13547">
                  <c:v>-13.705999999999996</c:v>
                </c:pt>
                <c:pt idx="13548">
                  <c:v>-13.703999999999997</c:v>
                </c:pt>
                <c:pt idx="13549">
                  <c:v>-13.701999999999998</c:v>
                </c:pt>
                <c:pt idx="13550">
                  <c:v>-13.699999999999996</c:v>
                </c:pt>
                <c:pt idx="13551">
                  <c:v>-13.697999999999997</c:v>
                </c:pt>
                <c:pt idx="13552">
                  <c:v>-13.695999999999998</c:v>
                </c:pt>
                <c:pt idx="13553">
                  <c:v>-13.693999999999996</c:v>
                </c:pt>
                <c:pt idx="13554">
                  <c:v>-13.691999999999997</c:v>
                </c:pt>
                <c:pt idx="13555">
                  <c:v>-13.689999999999998</c:v>
                </c:pt>
                <c:pt idx="13556">
                  <c:v>-13.687999999999999</c:v>
                </c:pt>
                <c:pt idx="13557">
                  <c:v>-13.685999999999996</c:v>
                </c:pt>
                <c:pt idx="13558">
                  <c:v>-13.683999999999997</c:v>
                </c:pt>
                <c:pt idx="13559">
                  <c:v>-13.681999999999999</c:v>
                </c:pt>
                <c:pt idx="13560">
                  <c:v>-13.679999999999996</c:v>
                </c:pt>
                <c:pt idx="13561">
                  <c:v>-13.677999999999997</c:v>
                </c:pt>
                <c:pt idx="13562">
                  <c:v>-13.675999999999998</c:v>
                </c:pt>
                <c:pt idx="13563">
                  <c:v>-13.673999999999996</c:v>
                </c:pt>
                <c:pt idx="13564">
                  <c:v>-13.671999999999997</c:v>
                </c:pt>
                <c:pt idx="13565">
                  <c:v>-13.669999999999998</c:v>
                </c:pt>
                <c:pt idx="13566">
                  <c:v>-13.667999999999996</c:v>
                </c:pt>
                <c:pt idx="13567">
                  <c:v>-13.665999999999997</c:v>
                </c:pt>
                <c:pt idx="13568">
                  <c:v>-13.663999999999998</c:v>
                </c:pt>
                <c:pt idx="13569">
                  <c:v>-13.661999999999995</c:v>
                </c:pt>
                <c:pt idx="13570">
                  <c:v>-13.659999999999997</c:v>
                </c:pt>
                <c:pt idx="13571">
                  <c:v>-13.657999999999998</c:v>
                </c:pt>
                <c:pt idx="13572">
                  <c:v>-13.655999999999999</c:v>
                </c:pt>
                <c:pt idx="13573">
                  <c:v>-13.653999999999996</c:v>
                </c:pt>
                <c:pt idx="13574">
                  <c:v>-13.651999999999997</c:v>
                </c:pt>
                <c:pt idx="13575">
                  <c:v>-13.649999999999999</c:v>
                </c:pt>
                <c:pt idx="13576">
                  <c:v>-13.647999999999996</c:v>
                </c:pt>
                <c:pt idx="13577">
                  <c:v>-13.645999999999997</c:v>
                </c:pt>
                <c:pt idx="13578">
                  <c:v>-13.643999999999998</c:v>
                </c:pt>
                <c:pt idx="13579">
                  <c:v>-13.641999999999996</c:v>
                </c:pt>
                <c:pt idx="13580">
                  <c:v>-13.639999999999997</c:v>
                </c:pt>
                <c:pt idx="13581">
                  <c:v>-13.637999999999998</c:v>
                </c:pt>
                <c:pt idx="13582">
                  <c:v>-13.635999999999996</c:v>
                </c:pt>
                <c:pt idx="13583">
                  <c:v>-13.633999999999997</c:v>
                </c:pt>
                <c:pt idx="13584">
                  <c:v>-13.631999999999998</c:v>
                </c:pt>
                <c:pt idx="13585">
                  <c:v>-13.629999999999995</c:v>
                </c:pt>
                <c:pt idx="13586">
                  <c:v>-13.627999999999997</c:v>
                </c:pt>
                <c:pt idx="13587">
                  <c:v>-13.625999999999998</c:v>
                </c:pt>
                <c:pt idx="13588">
                  <c:v>-13.623999999999999</c:v>
                </c:pt>
                <c:pt idx="13589">
                  <c:v>-13.621999999999996</c:v>
                </c:pt>
                <c:pt idx="13590">
                  <c:v>-13.619999999999997</c:v>
                </c:pt>
                <c:pt idx="13591">
                  <c:v>-13.617999999999999</c:v>
                </c:pt>
                <c:pt idx="13592">
                  <c:v>-13.615999999999996</c:v>
                </c:pt>
                <c:pt idx="13593">
                  <c:v>-13.613999999999997</c:v>
                </c:pt>
                <c:pt idx="13594">
                  <c:v>-13.611999999999998</c:v>
                </c:pt>
                <c:pt idx="13595">
                  <c:v>-13.609999999999996</c:v>
                </c:pt>
                <c:pt idx="13596">
                  <c:v>-13.607999999999997</c:v>
                </c:pt>
                <c:pt idx="13597">
                  <c:v>-13.605999999999998</c:v>
                </c:pt>
                <c:pt idx="13598">
                  <c:v>-13.603999999999996</c:v>
                </c:pt>
                <c:pt idx="13599">
                  <c:v>-13.601999999999997</c:v>
                </c:pt>
                <c:pt idx="13600">
                  <c:v>-13.599999999999998</c:v>
                </c:pt>
                <c:pt idx="13601">
                  <c:v>-13.597999999999995</c:v>
                </c:pt>
                <c:pt idx="13602">
                  <c:v>-13.595999999999997</c:v>
                </c:pt>
                <c:pt idx="13603">
                  <c:v>-13.593999999999998</c:v>
                </c:pt>
                <c:pt idx="13604">
                  <c:v>-13.591999999999999</c:v>
                </c:pt>
                <c:pt idx="13605">
                  <c:v>-13.589999999999996</c:v>
                </c:pt>
                <c:pt idx="13606">
                  <c:v>-13.587999999999997</c:v>
                </c:pt>
                <c:pt idx="13607">
                  <c:v>-13.585999999999999</c:v>
                </c:pt>
                <c:pt idx="13608">
                  <c:v>-13.583999999999996</c:v>
                </c:pt>
                <c:pt idx="13609">
                  <c:v>-13.581999999999997</c:v>
                </c:pt>
                <c:pt idx="13610">
                  <c:v>-13.579999999999998</c:v>
                </c:pt>
                <c:pt idx="13611">
                  <c:v>-13.577999999999996</c:v>
                </c:pt>
                <c:pt idx="13612">
                  <c:v>-13.575999999999997</c:v>
                </c:pt>
                <c:pt idx="13613">
                  <c:v>-13.573999999999998</c:v>
                </c:pt>
                <c:pt idx="13614">
                  <c:v>-13.571999999999996</c:v>
                </c:pt>
                <c:pt idx="13615">
                  <c:v>-13.569999999999997</c:v>
                </c:pt>
                <c:pt idx="13616">
                  <c:v>-13.567999999999998</c:v>
                </c:pt>
                <c:pt idx="13617">
                  <c:v>-13.565999999999995</c:v>
                </c:pt>
                <c:pt idx="13618">
                  <c:v>-13.563999999999997</c:v>
                </c:pt>
                <c:pt idx="13619">
                  <c:v>-13.561999999999998</c:v>
                </c:pt>
                <c:pt idx="13620">
                  <c:v>-13.559999999999999</c:v>
                </c:pt>
                <c:pt idx="13621">
                  <c:v>-13.557999999999996</c:v>
                </c:pt>
                <c:pt idx="13622">
                  <c:v>-13.555999999999997</c:v>
                </c:pt>
                <c:pt idx="13623">
                  <c:v>-13.553999999999998</c:v>
                </c:pt>
                <c:pt idx="13624">
                  <c:v>-13.551999999999996</c:v>
                </c:pt>
                <c:pt idx="13625">
                  <c:v>-13.549999999999997</c:v>
                </c:pt>
                <c:pt idx="13626">
                  <c:v>-13.547999999999998</c:v>
                </c:pt>
                <c:pt idx="13627">
                  <c:v>-13.545999999999996</c:v>
                </c:pt>
                <c:pt idx="13628">
                  <c:v>-13.543999999999997</c:v>
                </c:pt>
                <c:pt idx="13629">
                  <c:v>-13.541999999999998</c:v>
                </c:pt>
                <c:pt idx="13630">
                  <c:v>-13.539999999999996</c:v>
                </c:pt>
                <c:pt idx="13631">
                  <c:v>-13.537999999999997</c:v>
                </c:pt>
                <c:pt idx="13632">
                  <c:v>-13.535999999999998</c:v>
                </c:pt>
                <c:pt idx="13633">
                  <c:v>-13.533999999999999</c:v>
                </c:pt>
                <c:pt idx="13634">
                  <c:v>-13.531999999999996</c:v>
                </c:pt>
                <c:pt idx="13635">
                  <c:v>-13.529999999999998</c:v>
                </c:pt>
                <c:pt idx="13636">
                  <c:v>-13.527999999999999</c:v>
                </c:pt>
                <c:pt idx="13637">
                  <c:v>-13.525999999999996</c:v>
                </c:pt>
                <c:pt idx="13638">
                  <c:v>-13.523999999999997</c:v>
                </c:pt>
                <c:pt idx="13639">
                  <c:v>-13.521999999999998</c:v>
                </c:pt>
                <c:pt idx="13640">
                  <c:v>-13.519999999999996</c:v>
                </c:pt>
                <c:pt idx="13641">
                  <c:v>-13.517999999999997</c:v>
                </c:pt>
                <c:pt idx="13642">
                  <c:v>-13.515999999999998</c:v>
                </c:pt>
                <c:pt idx="13643">
                  <c:v>-13.513999999999996</c:v>
                </c:pt>
                <c:pt idx="13644">
                  <c:v>-13.511999999999997</c:v>
                </c:pt>
                <c:pt idx="13645">
                  <c:v>-13.509999999999998</c:v>
                </c:pt>
                <c:pt idx="13646">
                  <c:v>-13.507999999999996</c:v>
                </c:pt>
                <c:pt idx="13647">
                  <c:v>-13.505999999999997</c:v>
                </c:pt>
                <c:pt idx="13648">
                  <c:v>-13.503999999999998</c:v>
                </c:pt>
                <c:pt idx="13649">
                  <c:v>-13.501999999999999</c:v>
                </c:pt>
                <c:pt idx="13650">
                  <c:v>-13.499999999999996</c:v>
                </c:pt>
                <c:pt idx="13651">
                  <c:v>-13.497999999999998</c:v>
                </c:pt>
                <c:pt idx="13652">
                  <c:v>-13.495999999999999</c:v>
                </c:pt>
                <c:pt idx="13653">
                  <c:v>-13.493999999999996</c:v>
                </c:pt>
                <c:pt idx="13654">
                  <c:v>-13.491999999999997</c:v>
                </c:pt>
                <c:pt idx="13655">
                  <c:v>-13.489999999999998</c:v>
                </c:pt>
                <c:pt idx="13656">
                  <c:v>-13.487999999999996</c:v>
                </c:pt>
                <c:pt idx="13657">
                  <c:v>-13.485999999999997</c:v>
                </c:pt>
                <c:pt idx="13658">
                  <c:v>-13.483999999999998</c:v>
                </c:pt>
                <c:pt idx="13659">
                  <c:v>-13.481999999999996</c:v>
                </c:pt>
                <c:pt idx="13660">
                  <c:v>-13.479999999999997</c:v>
                </c:pt>
                <c:pt idx="13661">
                  <c:v>-13.477999999999998</c:v>
                </c:pt>
                <c:pt idx="13662">
                  <c:v>-13.475999999999996</c:v>
                </c:pt>
                <c:pt idx="13663">
                  <c:v>-13.473999999999997</c:v>
                </c:pt>
                <c:pt idx="13664">
                  <c:v>-13.471999999999998</c:v>
                </c:pt>
                <c:pt idx="13665">
                  <c:v>-13.469999999999999</c:v>
                </c:pt>
                <c:pt idx="13666">
                  <c:v>-13.467999999999996</c:v>
                </c:pt>
                <c:pt idx="13667">
                  <c:v>-13.465999999999998</c:v>
                </c:pt>
                <c:pt idx="13668">
                  <c:v>-13.463999999999999</c:v>
                </c:pt>
                <c:pt idx="13669">
                  <c:v>-13.461999999999996</c:v>
                </c:pt>
                <c:pt idx="13670">
                  <c:v>-13.459999999999997</c:v>
                </c:pt>
                <c:pt idx="13671">
                  <c:v>-13.457999999999998</c:v>
                </c:pt>
                <c:pt idx="13672">
                  <c:v>-13.455999999999996</c:v>
                </c:pt>
                <c:pt idx="13673">
                  <c:v>-13.453999999999997</c:v>
                </c:pt>
                <c:pt idx="13674">
                  <c:v>-13.451999999999998</c:v>
                </c:pt>
                <c:pt idx="13675">
                  <c:v>-13.449999999999996</c:v>
                </c:pt>
                <c:pt idx="13676">
                  <c:v>-13.447999999999997</c:v>
                </c:pt>
                <c:pt idx="13677">
                  <c:v>-13.445999999999998</c:v>
                </c:pt>
                <c:pt idx="13678">
                  <c:v>-13.443999999999996</c:v>
                </c:pt>
                <c:pt idx="13679">
                  <c:v>-13.441999999999997</c:v>
                </c:pt>
                <c:pt idx="13680">
                  <c:v>-13.439999999999998</c:v>
                </c:pt>
                <c:pt idx="13681">
                  <c:v>-13.437999999999999</c:v>
                </c:pt>
                <c:pt idx="13682">
                  <c:v>-13.435999999999996</c:v>
                </c:pt>
                <c:pt idx="13683">
                  <c:v>-13.433999999999997</c:v>
                </c:pt>
                <c:pt idx="13684">
                  <c:v>-13.431999999999999</c:v>
                </c:pt>
                <c:pt idx="13685">
                  <c:v>-13.429999999999996</c:v>
                </c:pt>
                <c:pt idx="13686">
                  <c:v>-13.427999999999997</c:v>
                </c:pt>
                <c:pt idx="13687">
                  <c:v>-13.425999999999998</c:v>
                </c:pt>
                <c:pt idx="13688">
                  <c:v>-13.423999999999996</c:v>
                </c:pt>
                <c:pt idx="13689">
                  <c:v>-13.421999999999997</c:v>
                </c:pt>
                <c:pt idx="13690">
                  <c:v>-13.419999999999998</c:v>
                </c:pt>
                <c:pt idx="13691">
                  <c:v>-13.417999999999996</c:v>
                </c:pt>
                <c:pt idx="13692">
                  <c:v>-13.415999999999997</c:v>
                </c:pt>
                <c:pt idx="13693">
                  <c:v>-13.413999999999998</c:v>
                </c:pt>
                <c:pt idx="13694">
                  <c:v>-13.411999999999995</c:v>
                </c:pt>
                <c:pt idx="13695">
                  <c:v>-13.409999999999997</c:v>
                </c:pt>
                <c:pt idx="13696">
                  <c:v>-13.407999999999998</c:v>
                </c:pt>
                <c:pt idx="13697">
                  <c:v>-13.405999999999999</c:v>
                </c:pt>
                <c:pt idx="13698">
                  <c:v>-13.403999999999996</c:v>
                </c:pt>
                <c:pt idx="13699">
                  <c:v>-13.401999999999997</c:v>
                </c:pt>
                <c:pt idx="13700">
                  <c:v>-13.399999999999999</c:v>
                </c:pt>
                <c:pt idx="13701">
                  <c:v>-13.397999999999996</c:v>
                </c:pt>
                <c:pt idx="13702">
                  <c:v>-13.395999999999997</c:v>
                </c:pt>
                <c:pt idx="13703">
                  <c:v>-13.393999999999998</c:v>
                </c:pt>
                <c:pt idx="13704">
                  <c:v>-13.391999999999996</c:v>
                </c:pt>
                <c:pt idx="13705">
                  <c:v>-13.389999999999997</c:v>
                </c:pt>
                <c:pt idx="13706">
                  <c:v>-13.387999999999998</c:v>
                </c:pt>
                <c:pt idx="13707">
                  <c:v>-13.385999999999996</c:v>
                </c:pt>
                <c:pt idx="13708">
                  <c:v>-13.383999999999997</c:v>
                </c:pt>
                <c:pt idx="13709">
                  <c:v>-13.381999999999998</c:v>
                </c:pt>
                <c:pt idx="13710">
                  <c:v>-13.379999999999995</c:v>
                </c:pt>
                <c:pt idx="13711">
                  <c:v>-13.377999999999997</c:v>
                </c:pt>
                <c:pt idx="13712">
                  <c:v>-13.375999999999998</c:v>
                </c:pt>
                <c:pt idx="13713">
                  <c:v>-13.373999999999999</c:v>
                </c:pt>
                <c:pt idx="13714">
                  <c:v>-13.371999999999996</c:v>
                </c:pt>
                <c:pt idx="13715">
                  <c:v>-13.369999999999997</c:v>
                </c:pt>
                <c:pt idx="13716">
                  <c:v>-13.367999999999999</c:v>
                </c:pt>
                <c:pt idx="13717">
                  <c:v>-13.365999999999996</c:v>
                </c:pt>
                <c:pt idx="13718">
                  <c:v>-13.363999999999997</c:v>
                </c:pt>
                <c:pt idx="13719">
                  <c:v>-13.361999999999998</c:v>
                </c:pt>
                <c:pt idx="13720">
                  <c:v>-13.359999999999996</c:v>
                </c:pt>
                <c:pt idx="13721">
                  <c:v>-13.357999999999997</c:v>
                </c:pt>
                <c:pt idx="13722">
                  <c:v>-13.355999999999998</c:v>
                </c:pt>
                <c:pt idx="13723">
                  <c:v>-13.353999999999996</c:v>
                </c:pt>
                <c:pt idx="13724">
                  <c:v>-13.351999999999997</c:v>
                </c:pt>
                <c:pt idx="13725">
                  <c:v>-13.349999999999998</c:v>
                </c:pt>
                <c:pt idx="13726">
                  <c:v>-13.347999999999995</c:v>
                </c:pt>
                <c:pt idx="13727">
                  <c:v>-13.345999999999997</c:v>
                </c:pt>
                <c:pt idx="13728">
                  <c:v>-13.343999999999998</c:v>
                </c:pt>
                <c:pt idx="13729">
                  <c:v>-13.341999999999999</c:v>
                </c:pt>
                <c:pt idx="13730">
                  <c:v>-13.339999999999996</c:v>
                </c:pt>
                <c:pt idx="13731">
                  <c:v>-13.337999999999997</c:v>
                </c:pt>
                <c:pt idx="13732">
                  <c:v>-13.335999999999999</c:v>
                </c:pt>
                <c:pt idx="13733">
                  <c:v>-13.333999999999996</c:v>
                </c:pt>
                <c:pt idx="13734">
                  <c:v>-13.331999999999997</c:v>
                </c:pt>
                <c:pt idx="13735">
                  <c:v>-13.329999999999998</c:v>
                </c:pt>
                <c:pt idx="13736">
                  <c:v>-13.327999999999996</c:v>
                </c:pt>
                <c:pt idx="13737">
                  <c:v>-13.325999999999997</c:v>
                </c:pt>
                <c:pt idx="13738">
                  <c:v>-13.323999999999998</c:v>
                </c:pt>
                <c:pt idx="13739">
                  <c:v>-13.321999999999996</c:v>
                </c:pt>
                <c:pt idx="13740">
                  <c:v>-13.319999999999997</c:v>
                </c:pt>
                <c:pt idx="13741">
                  <c:v>-13.317999999999998</c:v>
                </c:pt>
                <c:pt idx="13742">
                  <c:v>-13.315999999999995</c:v>
                </c:pt>
                <c:pt idx="13743">
                  <c:v>-13.313999999999997</c:v>
                </c:pt>
                <c:pt idx="13744">
                  <c:v>-13.311999999999998</c:v>
                </c:pt>
                <c:pt idx="13745">
                  <c:v>-13.309999999999999</c:v>
                </c:pt>
                <c:pt idx="13746">
                  <c:v>-13.307999999999996</c:v>
                </c:pt>
                <c:pt idx="13747">
                  <c:v>-13.305999999999997</c:v>
                </c:pt>
                <c:pt idx="13748">
                  <c:v>-13.303999999999998</c:v>
                </c:pt>
                <c:pt idx="13749">
                  <c:v>-13.301999999999996</c:v>
                </c:pt>
                <c:pt idx="13750">
                  <c:v>-13.299999999999997</c:v>
                </c:pt>
                <c:pt idx="13751">
                  <c:v>-13.297999999999998</c:v>
                </c:pt>
                <c:pt idx="13752">
                  <c:v>-13.295999999999996</c:v>
                </c:pt>
                <c:pt idx="13753">
                  <c:v>-13.293999999999997</c:v>
                </c:pt>
                <c:pt idx="13754">
                  <c:v>-13.291999999999998</c:v>
                </c:pt>
                <c:pt idx="13755">
                  <c:v>-13.289999999999996</c:v>
                </c:pt>
                <c:pt idx="13756">
                  <c:v>-13.287999999999997</c:v>
                </c:pt>
                <c:pt idx="13757">
                  <c:v>-13.285999999999998</c:v>
                </c:pt>
                <c:pt idx="13758">
                  <c:v>-13.283999999999999</c:v>
                </c:pt>
                <c:pt idx="13759">
                  <c:v>-13.281999999999996</c:v>
                </c:pt>
                <c:pt idx="13760">
                  <c:v>-13.279999999999998</c:v>
                </c:pt>
                <c:pt idx="13761">
                  <c:v>-13.277999999999999</c:v>
                </c:pt>
                <c:pt idx="13762">
                  <c:v>-13.275999999999996</c:v>
                </c:pt>
                <c:pt idx="13763">
                  <c:v>-13.273999999999997</c:v>
                </c:pt>
                <c:pt idx="13764">
                  <c:v>-13.271999999999998</c:v>
                </c:pt>
                <c:pt idx="13765">
                  <c:v>-13.269999999999996</c:v>
                </c:pt>
                <c:pt idx="13766">
                  <c:v>-13.267999999999997</c:v>
                </c:pt>
                <c:pt idx="13767">
                  <c:v>-13.265999999999998</c:v>
                </c:pt>
                <c:pt idx="13768">
                  <c:v>-13.263999999999996</c:v>
                </c:pt>
                <c:pt idx="13769">
                  <c:v>-13.261999999999997</c:v>
                </c:pt>
                <c:pt idx="13770">
                  <c:v>-13.259999999999998</c:v>
                </c:pt>
                <c:pt idx="13771">
                  <c:v>-13.257999999999996</c:v>
                </c:pt>
                <c:pt idx="13772">
                  <c:v>-13.255999999999997</c:v>
                </c:pt>
                <c:pt idx="13773">
                  <c:v>-13.253999999999998</c:v>
                </c:pt>
                <c:pt idx="13774">
                  <c:v>-13.251999999999999</c:v>
                </c:pt>
                <c:pt idx="13775">
                  <c:v>-13.249999999999996</c:v>
                </c:pt>
                <c:pt idx="13776">
                  <c:v>-13.247999999999998</c:v>
                </c:pt>
                <c:pt idx="13777">
                  <c:v>-13.245999999999999</c:v>
                </c:pt>
                <c:pt idx="13778">
                  <c:v>-13.243999999999996</c:v>
                </c:pt>
                <c:pt idx="13779">
                  <c:v>-13.241999999999997</c:v>
                </c:pt>
                <c:pt idx="13780">
                  <c:v>-13.239999999999998</c:v>
                </c:pt>
                <c:pt idx="13781">
                  <c:v>-13.237999999999996</c:v>
                </c:pt>
                <c:pt idx="13782">
                  <c:v>-13.235999999999997</c:v>
                </c:pt>
                <c:pt idx="13783">
                  <c:v>-13.233999999999998</c:v>
                </c:pt>
                <c:pt idx="13784">
                  <c:v>-13.231999999999996</c:v>
                </c:pt>
                <c:pt idx="13785">
                  <c:v>-13.229999999999997</c:v>
                </c:pt>
                <c:pt idx="13786">
                  <c:v>-13.227999999999998</c:v>
                </c:pt>
                <c:pt idx="13787">
                  <c:v>-13.225999999999996</c:v>
                </c:pt>
                <c:pt idx="13788">
                  <c:v>-13.223999999999997</c:v>
                </c:pt>
                <c:pt idx="13789">
                  <c:v>-13.221999999999998</c:v>
                </c:pt>
                <c:pt idx="13790">
                  <c:v>-13.219999999999999</c:v>
                </c:pt>
                <c:pt idx="13791">
                  <c:v>-13.217999999999996</c:v>
                </c:pt>
                <c:pt idx="13792">
                  <c:v>-13.215999999999998</c:v>
                </c:pt>
                <c:pt idx="13793">
                  <c:v>-13.213999999999999</c:v>
                </c:pt>
                <c:pt idx="13794">
                  <c:v>-13.211999999999996</c:v>
                </c:pt>
                <c:pt idx="13795">
                  <c:v>-13.209999999999997</c:v>
                </c:pt>
                <c:pt idx="13796">
                  <c:v>-13.207999999999998</c:v>
                </c:pt>
                <c:pt idx="13797">
                  <c:v>-13.205999999999996</c:v>
                </c:pt>
                <c:pt idx="13798">
                  <c:v>-13.203999999999997</c:v>
                </c:pt>
                <c:pt idx="13799">
                  <c:v>-13.201999999999998</c:v>
                </c:pt>
                <c:pt idx="13800">
                  <c:v>-13.199999999999996</c:v>
                </c:pt>
                <c:pt idx="13801">
                  <c:v>-13.197999999999997</c:v>
                </c:pt>
                <c:pt idx="13802">
                  <c:v>-13.195999999999998</c:v>
                </c:pt>
                <c:pt idx="13803">
                  <c:v>-13.193999999999996</c:v>
                </c:pt>
                <c:pt idx="13804">
                  <c:v>-13.191999999999997</c:v>
                </c:pt>
                <c:pt idx="13805">
                  <c:v>-13.189999999999998</c:v>
                </c:pt>
                <c:pt idx="13806">
                  <c:v>-13.187999999999999</c:v>
                </c:pt>
                <c:pt idx="13807">
                  <c:v>-13.185999999999996</c:v>
                </c:pt>
                <c:pt idx="13808">
                  <c:v>-13.183999999999997</c:v>
                </c:pt>
                <c:pt idx="13809">
                  <c:v>-13.181999999999999</c:v>
                </c:pt>
                <c:pt idx="13810">
                  <c:v>-13.179999999999996</c:v>
                </c:pt>
                <c:pt idx="13811">
                  <c:v>-13.177999999999997</c:v>
                </c:pt>
                <c:pt idx="13812">
                  <c:v>-13.175999999999998</c:v>
                </c:pt>
                <c:pt idx="13813">
                  <c:v>-13.173999999999996</c:v>
                </c:pt>
                <c:pt idx="13814">
                  <c:v>-13.171999999999997</c:v>
                </c:pt>
                <c:pt idx="13815">
                  <c:v>-13.169999999999998</c:v>
                </c:pt>
                <c:pt idx="13816">
                  <c:v>-13.167999999999996</c:v>
                </c:pt>
                <c:pt idx="13817">
                  <c:v>-13.165999999999997</c:v>
                </c:pt>
                <c:pt idx="13818">
                  <c:v>-13.163999999999998</c:v>
                </c:pt>
                <c:pt idx="13819">
                  <c:v>-13.161999999999995</c:v>
                </c:pt>
                <c:pt idx="13820">
                  <c:v>-13.159999999999997</c:v>
                </c:pt>
                <c:pt idx="13821">
                  <c:v>-13.157999999999998</c:v>
                </c:pt>
                <c:pt idx="13822">
                  <c:v>-13.155999999999999</c:v>
                </c:pt>
                <c:pt idx="13823">
                  <c:v>-13.153999999999996</c:v>
                </c:pt>
                <c:pt idx="13824">
                  <c:v>-13.151999999999997</c:v>
                </c:pt>
                <c:pt idx="13825">
                  <c:v>-13.149999999999999</c:v>
                </c:pt>
                <c:pt idx="13826">
                  <c:v>-13.147999999999996</c:v>
                </c:pt>
                <c:pt idx="13827">
                  <c:v>-13.145999999999997</c:v>
                </c:pt>
                <c:pt idx="13828">
                  <c:v>-13.143999999999998</c:v>
                </c:pt>
                <c:pt idx="13829">
                  <c:v>-13.141999999999996</c:v>
                </c:pt>
                <c:pt idx="13830">
                  <c:v>-13.139999999999997</c:v>
                </c:pt>
                <c:pt idx="13831">
                  <c:v>-13.137999999999998</c:v>
                </c:pt>
                <c:pt idx="13832">
                  <c:v>-13.135999999999996</c:v>
                </c:pt>
                <c:pt idx="13833">
                  <c:v>-13.133999999999997</c:v>
                </c:pt>
                <c:pt idx="13834">
                  <c:v>-13.131999999999998</c:v>
                </c:pt>
                <c:pt idx="13835">
                  <c:v>-13.129999999999995</c:v>
                </c:pt>
                <c:pt idx="13836">
                  <c:v>-13.127999999999997</c:v>
                </c:pt>
                <c:pt idx="13837">
                  <c:v>-13.125999999999998</c:v>
                </c:pt>
                <c:pt idx="13838">
                  <c:v>-13.123999999999999</c:v>
                </c:pt>
                <c:pt idx="13839">
                  <c:v>-13.121999999999996</c:v>
                </c:pt>
                <c:pt idx="13840">
                  <c:v>-13.119999999999997</c:v>
                </c:pt>
                <c:pt idx="13841">
                  <c:v>-13.117999999999999</c:v>
                </c:pt>
                <c:pt idx="13842">
                  <c:v>-13.115999999999996</c:v>
                </c:pt>
                <c:pt idx="13843">
                  <c:v>-13.113999999999997</c:v>
                </c:pt>
                <c:pt idx="13844">
                  <c:v>-13.111999999999998</c:v>
                </c:pt>
                <c:pt idx="13845">
                  <c:v>-13.109999999999996</c:v>
                </c:pt>
                <c:pt idx="13846">
                  <c:v>-13.107999999999997</c:v>
                </c:pt>
                <c:pt idx="13847">
                  <c:v>-13.105999999999998</c:v>
                </c:pt>
                <c:pt idx="13848">
                  <c:v>-13.103999999999996</c:v>
                </c:pt>
                <c:pt idx="13849">
                  <c:v>-13.101999999999997</c:v>
                </c:pt>
                <c:pt idx="13850">
                  <c:v>-13.099999999999998</c:v>
                </c:pt>
                <c:pt idx="13851">
                  <c:v>-13.097999999999995</c:v>
                </c:pt>
                <c:pt idx="13852">
                  <c:v>-13.095999999999997</c:v>
                </c:pt>
                <c:pt idx="13853">
                  <c:v>-13.093999999999998</c:v>
                </c:pt>
                <c:pt idx="13854">
                  <c:v>-13.091999999999999</c:v>
                </c:pt>
                <c:pt idx="13855">
                  <c:v>-13.089999999999996</c:v>
                </c:pt>
                <c:pt idx="13856">
                  <c:v>-13.087999999999997</c:v>
                </c:pt>
                <c:pt idx="13857">
                  <c:v>-13.085999999999999</c:v>
                </c:pt>
                <c:pt idx="13858">
                  <c:v>-13.083999999999996</c:v>
                </c:pt>
                <c:pt idx="13859">
                  <c:v>-13.081999999999997</c:v>
                </c:pt>
                <c:pt idx="13860">
                  <c:v>-13.079999999999998</c:v>
                </c:pt>
                <c:pt idx="13861">
                  <c:v>-13.077999999999996</c:v>
                </c:pt>
                <c:pt idx="13862">
                  <c:v>-13.075999999999997</c:v>
                </c:pt>
                <c:pt idx="13863">
                  <c:v>-13.073999999999998</c:v>
                </c:pt>
                <c:pt idx="13864">
                  <c:v>-13.071999999999996</c:v>
                </c:pt>
                <c:pt idx="13865">
                  <c:v>-13.069999999999997</c:v>
                </c:pt>
                <c:pt idx="13866">
                  <c:v>-13.067999999999998</c:v>
                </c:pt>
                <c:pt idx="13867">
                  <c:v>-13.065999999999995</c:v>
                </c:pt>
                <c:pt idx="13868">
                  <c:v>-13.063999999999997</c:v>
                </c:pt>
                <c:pt idx="13869">
                  <c:v>-13.061999999999998</c:v>
                </c:pt>
                <c:pt idx="13870">
                  <c:v>-13.059999999999999</c:v>
                </c:pt>
                <c:pt idx="13871">
                  <c:v>-13.057999999999996</c:v>
                </c:pt>
                <c:pt idx="13872">
                  <c:v>-13.055999999999997</c:v>
                </c:pt>
                <c:pt idx="13873">
                  <c:v>-13.053999999999998</c:v>
                </c:pt>
                <c:pt idx="13874">
                  <c:v>-13.051999999999996</c:v>
                </c:pt>
                <c:pt idx="13875">
                  <c:v>-13.049999999999997</c:v>
                </c:pt>
                <c:pt idx="13876">
                  <c:v>-13.047999999999998</c:v>
                </c:pt>
                <c:pt idx="13877">
                  <c:v>-13.045999999999996</c:v>
                </c:pt>
                <c:pt idx="13878">
                  <c:v>-13.043999999999997</c:v>
                </c:pt>
                <c:pt idx="13879">
                  <c:v>-13.041999999999998</c:v>
                </c:pt>
                <c:pt idx="13880">
                  <c:v>-13.039999999999996</c:v>
                </c:pt>
                <c:pt idx="13881">
                  <c:v>-13.037999999999997</c:v>
                </c:pt>
                <c:pt idx="13882">
                  <c:v>-13.035999999999998</c:v>
                </c:pt>
                <c:pt idx="13883">
                  <c:v>-13.033999999999999</c:v>
                </c:pt>
                <c:pt idx="13884">
                  <c:v>-13.031999999999996</c:v>
                </c:pt>
                <c:pt idx="13885">
                  <c:v>-13.029999999999998</c:v>
                </c:pt>
                <c:pt idx="13886">
                  <c:v>-13.027999999999999</c:v>
                </c:pt>
                <c:pt idx="13887">
                  <c:v>-13.025999999999996</c:v>
                </c:pt>
                <c:pt idx="13888">
                  <c:v>-13.023999999999997</c:v>
                </c:pt>
                <c:pt idx="13889">
                  <c:v>-13.021999999999998</c:v>
                </c:pt>
                <c:pt idx="13890">
                  <c:v>-13.019999999999996</c:v>
                </c:pt>
                <c:pt idx="13891">
                  <c:v>-13.017999999999997</c:v>
                </c:pt>
                <c:pt idx="13892">
                  <c:v>-13.015999999999998</c:v>
                </c:pt>
                <c:pt idx="13893">
                  <c:v>-13.013999999999996</c:v>
                </c:pt>
                <c:pt idx="13894">
                  <c:v>-13.011999999999997</c:v>
                </c:pt>
                <c:pt idx="13895">
                  <c:v>-13.009999999999998</c:v>
                </c:pt>
                <c:pt idx="13896">
                  <c:v>-13.007999999999996</c:v>
                </c:pt>
                <c:pt idx="13897">
                  <c:v>-13.005999999999997</c:v>
                </c:pt>
                <c:pt idx="13898">
                  <c:v>-13.003999999999998</c:v>
                </c:pt>
                <c:pt idx="13899">
                  <c:v>-13.001999999999999</c:v>
                </c:pt>
                <c:pt idx="13900">
                  <c:v>-12.999999999999996</c:v>
                </c:pt>
                <c:pt idx="13901">
                  <c:v>-12.997999999999998</c:v>
                </c:pt>
                <c:pt idx="13902">
                  <c:v>-12.995999999999999</c:v>
                </c:pt>
                <c:pt idx="13903">
                  <c:v>-12.993999999999996</c:v>
                </c:pt>
                <c:pt idx="13904">
                  <c:v>-12.991999999999997</c:v>
                </c:pt>
                <c:pt idx="13905">
                  <c:v>-12.989999999999998</c:v>
                </c:pt>
                <c:pt idx="13906">
                  <c:v>-12.987999999999996</c:v>
                </c:pt>
                <c:pt idx="13907">
                  <c:v>-12.985999999999997</c:v>
                </c:pt>
                <c:pt idx="13908">
                  <c:v>-12.983999999999998</c:v>
                </c:pt>
                <c:pt idx="13909">
                  <c:v>-12.981999999999996</c:v>
                </c:pt>
                <c:pt idx="13910">
                  <c:v>-12.979999999999997</c:v>
                </c:pt>
                <c:pt idx="13911">
                  <c:v>-12.977999999999998</c:v>
                </c:pt>
                <c:pt idx="13912">
                  <c:v>-12.975999999999996</c:v>
                </c:pt>
                <c:pt idx="13913">
                  <c:v>-12.973999999999997</c:v>
                </c:pt>
                <c:pt idx="13914">
                  <c:v>-12.971999999999998</c:v>
                </c:pt>
                <c:pt idx="13915">
                  <c:v>-12.969999999999999</c:v>
                </c:pt>
                <c:pt idx="13916">
                  <c:v>-12.967999999999996</c:v>
                </c:pt>
                <c:pt idx="13917">
                  <c:v>-12.965999999999998</c:v>
                </c:pt>
                <c:pt idx="13918">
                  <c:v>-12.963999999999999</c:v>
                </c:pt>
                <c:pt idx="13919">
                  <c:v>-12.961999999999996</c:v>
                </c:pt>
                <c:pt idx="13920">
                  <c:v>-12.959999999999997</c:v>
                </c:pt>
                <c:pt idx="13921">
                  <c:v>-12.957999999999998</c:v>
                </c:pt>
                <c:pt idx="13922">
                  <c:v>-12.955999999999996</c:v>
                </c:pt>
                <c:pt idx="13923">
                  <c:v>-12.953999999999997</c:v>
                </c:pt>
                <c:pt idx="13924">
                  <c:v>-12.951999999999998</c:v>
                </c:pt>
                <c:pt idx="13925">
                  <c:v>-12.949999999999996</c:v>
                </c:pt>
                <c:pt idx="13926">
                  <c:v>-12.947999999999997</c:v>
                </c:pt>
                <c:pt idx="13927">
                  <c:v>-12.945999999999998</c:v>
                </c:pt>
                <c:pt idx="13928">
                  <c:v>-12.943999999999996</c:v>
                </c:pt>
                <c:pt idx="13929">
                  <c:v>-12.941999999999997</c:v>
                </c:pt>
                <c:pt idx="13930">
                  <c:v>-12.939999999999998</c:v>
                </c:pt>
                <c:pt idx="13931">
                  <c:v>-12.937999999999999</c:v>
                </c:pt>
                <c:pt idx="13932">
                  <c:v>-12.935999999999996</c:v>
                </c:pt>
                <c:pt idx="13933">
                  <c:v>-12.933999999999997</c:v>
                </c:pt>
                <c:pt idx="13934">
                  <c:v>-12.931999999999999</c:v>
                </c:pt>
                <c:pt idx="13935">
                  <c:v>-12.929999999999996</c:v>
                </c:pt>
                <c:pt idx="13936">
                  <c:v>-12.927999999999997</c:v>
                </c:pt>
                <c:pt idx="13937">
                  <c:v>-12.925999999999998</c:v>
                </c:pt>
                <c:pt idx="13938">
                  <c:v>-12.923999999999996</c:v>
                </c:pt>
                <c:pt idx="13939">
                  <c:v>-12.921999999999997</c:v>
                </c:pt>
                <c:pt idx="13940">
                  <c:v>-12.919999999999998</c:v>
                </c:pt>
                <c:pt idx="13941">
                  <c:v>-12.917999999999996</c:v>
                </c:pt>
                <c:pt idx="13942">
                  <c:v>-12.915999999999997</c:v>
                </c:pt>
                <c:pt idx="13943">
                  <c:v>-12.913999999999998</c:v>
                </c:pt>
                <c:pt idx="13944">
                  <c:v>-12.911999999999995</c:v>
                </c:pt>
                <c:pt idx="13945">
                  <c:v>-12.909999999999997</c:v>
                </c:pt>
                <c:pt idx="13946">
                  <c:v>-12.907999999999998</c:v>
                </c:pt>
                <c:pt idx="13947">
                  <c:v>-12.905999999999999</c:v>
                </c:pt>
                <c:pt idx="13948">
                  <c:v>-12.903999999999996</c:v>
                </c:pt>
                <c:pt idx="13949">
                  <c:v>-12.901999999999997</c:v>
                </c:pt>
                <c:pt idx="13950">
                  <c:v>-12.899999999999999</c:v>
                </c:pt>
                <c:pt idx="13951">
                  <c:v>-12.897999999999996</c:v>
                </c:pt>
                <c:pt idx="13952">
                  <c:v>-12.895999999999997</c:v>
                </c:pt>
                <c:pt idx="13953">
                  <c:v>-12.893999999999998</c:v>
                </c:pt>
                <c:pt idx="13954">
                  <c:v>-12.891999999999996</c:v>
                </c:pt>
                <c:pt idx="13955">
                  <c:v>-12.889999999999997</c:v>
                </c:pt>
                <c:pt idx="13956">
                  <c:v>-12.887999999999998</c:v>
                </c:pt>
                <c:pt idx="13957">
                  <c:v>-12.885999999999996</c:v>
                </c:pt>
                <c:pt idx="13958">
                  <c:v>-12.883999999999997</c:v>
                </c:pt>
                <c:pt idx="13959">
                  <c:v>-12.881999999999998</c:v>
                </c:pt>
                <c:pt idx="13960">
                  <c:v>-12.879999999999995</c:v>
                </c:pt>
                <c:pt idx="13961">
                  <c:v>-12.877999999999997</c:v>
                </c:pt>
                <c:pt idx="13962">
                  <c:v>-12.875999999999998</c:v>
                </c:pt>
                <c:pt idx="13963">
                  <c:v>-12.873999999999999</c:v>
                </c:pt>
                <c:pt idx="13964">
                  <c:v>-12.871999999999996</c:v>
                </c:pt>
                <c:pt idx="13965">
                  <c:v>-12.869999999999997</c:v>
                </c:pt>
                <c:pt idx="13966">
                  <c:v>-12.867999999999999</c:v>
                </c:pt>
                <c:pt idx="13967">
                  <c:v>-12.865999999999996</c:v>
                </c:pt>
                <c:pt idx="13968">
                  <c:v>-12.863999999999997</c:v>
                </c:pt>
                <c:pt idx="13969">
                  <c:v>-12.861999999999998</c:v>
                </c:pt>
                <c:pt idx="13970">
                  <c:v>-12.859999999999996</c:v>
                </c:pt>
                <c:pt idx="13971">
                  <c:v>-12.857999999999997</c:v>
                </c:pt>
                <c:pt idx="13972">
                  <c:v>-12.855999999999998</c:v>
                </c:pt>
                <c:pt idx="13973">
                  <c:v>-12.853999999999996</c:v>
                </c:pt>
                <c:pt idx="13974">
                  <c:v>-12.851999999999997</c:v>
                </c:pt>
                <c:pt idx="13975">
                  <c:v>-12.849999999999998</c:v>
                </c:pt>
                <c:pt idx="13976">
                  <c:v>-12.847999999999995</c:v>
                </c:pt>
                <c:pt idx="13977">
                  <c:v>-12.845999999999997</c:v>
                </c:pt>
                <c:pt idx="13978">
                  <c:v>-12.843999999999998</c:v>
                </c:pt>
                <c:pt idx="13979">
                  <c:v>-12.841999999999999</c:v>
                </c:pt>
                <c:pt idx="13980">
                  <c:v>-12.839999999999996</c:v>
                </c:pt>
                <c:pt idx="13981">
                  <c:v>-12.837999999999997</c:v>
                </c:pt>
                <c:pt idx="13982">
                  <c:v>-12.835999999999999</c:v>
                </c:pt>
                <c:pt idx="13983">
                  <c:v>-12.833999999999996</c:v>
                </c:pt>
                <c:pt idx="13984">
                  <c:v>-12.831999999999997</c:v>
                </c:pt>
                <c:pt idx="13985">
                  <c:v>-12.829999999999998</c:v>
                </c:pt>
                <c:pt idx="13986">
                  <c:v>-12.827999999999996</c:v>
                </c:pt>
                <c:pt idx="13987">
                  <c:v>-12.825999999999997</c:v>
                </c:pt>
                <c:pt idx="13988">
                  <c:v>-12.823999999999998</c:v>
                </c:pt>
                <c:pt idx="13989">
                  <c:v>-12.821999999999996</c:v>
                </c:pt>
                <c:pt idx="13990">
                  <c:v>-12.819999999999997</c:v>
                </c:pt>
                <c:pt idx="13991">
                  <c:v>-12.817999999999998</c:v>
                </c:pt>
                <c:pt idx="13992">
                  <c:v>-12.815999999999995</c:v>
                </c:pt>
                <c:pt idx="13993">
                  <c:v>-12.813999999999997</c:v>
                </c:pt>
                <c:pt idx="13994">
                  <c:v>-12.811999999999998</c:v>
                </c:pt>
                <c:pt idx="13995">
                  <c:v>-12.809999999999999</c:v>
                </c:pt>
                <c:pt idx="13996">
                  <c:v>-12.807999999999996</c:v>
                </c:pt>
                <c:pt idx="13997">
                  <c:v>-12.805999999999997</c:v>
                </c:pt>
                <c:pt idx="13998">
                  <c:v>-12.803999999999998</c:v>
                </c:pt>
                <c:pt idx="13999">
                  <c:v>-12.801999999999996</c:v>
                </c:pt>
                <c:pt idx="14000">
                  <c:v>-12.799999999999997</c:v>
                </c:pt>
                <c:pt idx="14001">
                  <c:v>-12.797999999999998</c:v>
                </c:pt>
                <c:pt idx="14002">
                  <c:v>-12.795999999999996</c:v>
                </c:pt>
                <c:pt idx="14003">
                  <c:v>-12.793999999999997</c:v>
                </c:pt>
                <c:pt idx="14004">
                  <c:v>-12.791999999999998</c:v>
                </c:pt>
                <c:pt idx="14005">
                  <c:v>-12.789999999999996</c:v>
                </c:pt>
                <c:pt idx="14006">
                  <c:v>-12.787999999999997</c:v>
                </c:pt>
                <c:pt idx="14007">
                  <c:v>-12.785999999999998</c:v>
                </c:pt>
                <c:pt idx="14008">
                  <c:v>-12.783999999999999</c:v>
                </c:pt>
                <c:pt idx="14009">
                  <c:v>-12.781999999999996</c:v>
                </c:pt>
                <c:pt idx="14010">
                  <c:v>-12.779999999999998</c:v>
                </c:pt>
                <c:pt idx="14011">
                  <c:v>-12.777999999999999</c:v>
                </c:pt>
                <c:pt idx="14012">
                  <c:v>-12.775999999999996</c:v>
                </c:pt>
                <c:pt idx="14013">
                  <c:v>-12.773999999999997</c:v>
                </c:pt>
                <c:pt idx="14014">
                  <c:v>-12.771999999999998</c:v>
                </c:pt>
                <c:pt idx="14015">
                  <c:v>-12.769999999999996</c:v>
                </c:pt>
                <c:pt idx="14016">
                  <c:v>-12.767999999999997</c:v>
                </c:pt>
                <c:pt idx="14017">
                  <c:v>-12.765999999999998</c:v>
                </c:pt>
                <c:pt idx="14018">
                  <c:v>-12.763999999999996</c:v>
                </c:pt>
                <c:pt idx="14019">
                  <c:v>-12.761999999999997</c:v>
                </c:pt>
                <c:pt idx="14020">
                  <c:v>-12.759999999999998</c:v>
                </c:pt>
                <c:pt idx="14021">
                  <c:v>-12.757999999999996</c:v>
                </c:pt>
                <c:pt idx="14022">
                  <c:v>-12.755999999999997</c:v>
                </c:pt>
                <c:pt idx="14023">
                  <c:v>-12.753999999999998</c:v>
                </c:pt>
                <c:pt idx="14024">
                  <c:v>-12.751999999999999</c:v>
                </c:pt>
                <c:pt idx="14025">
                  <c:v>-12.749999999999996</c:v>
                </c:pt>
                <c:pt idx="14026">
                  <c:v>-12.747999999999998</c:v>
                </c:pt>
                <c:pt idx="14027">
                  <c:v>-12.745999999999999</c:v>
                </c:pt>
                <c:pt idx="14028">
                  <c:v>-12.743999999999996</c:v>
                </c:pt>
                <c:pt idx="14029">
                  <c:v>-12.741999999999997</c:v>
                </c:pt>
                <c:pt idx="14030">
                  <c:v>-12.739999999999998</c:v>
                </c:pt>
                <c:pt idx="14031">
                  <c:v>-12.737999999999996</c:v>
                </c:pt>
                <c:pt idx="14032">
                  <c:v>-12.735999999999997</c:v>
                </c:pt>
                <c:pt idx="14033">
                  <c:v>-12.733999999999998</c:v>
                </c:pt>
                <c:pt idx="14034">
                  <c:v>-12.731999999999996</c:v>
                </c:pt>
                <c:pt idx="14035">
                  <c:v>-12.729999999999997</c:v>
                </c:pt>
                <c:pt idx="14036">
                  <c:v>-12.727999999999998</c:v>
                </c:pt>
                <c:pt idx="14037">
                  <c:v>-12.725999999999996</c:v>
                </c:pt>
                <c:pt idx="14038">
                  <c:v>-12.723999999999997</c:v>
                </c:pt>
                <c:pt idx="14039">
                  <c:v>-12.721999999999998</c:v>
                </c:pt>
                <c:pt idx="14040">
                  <c:v>-12.719999999999999</c:v>
                </c:pt>
                <c:pt idx="14041">
                  <c:v>-12.717999999999996</c:v>
                </c:pt>
                <c:pt idx="14042">
                  <c:v>-12.715999999999998</c:v>
                </c:pt>
                <c:pt idx="14043">
                  <c:v>-12.713999999999999</c:v>
                </c:pt>
                <c:pt idx="14044">
                  <c:v>-12.711999999999996</c:v>
                </c:pt>
                <c:pt idx="14045">
                  <c:v>-12.709999999999997</c:v>
                </c:pt>
                <c:pt idx="14046">
                  <c:v>-12.707999999999998</c:v>
                </c:pt>
                <c:pt idx="14047">
                  <c:v>-12.705999999999996</c:v>
                </c:pt>
                <c:pt idx="14048">
                  <c:v>-12.703999999999997</c:v>
                </c:pt>
                <c:pt idx="14049">
                  <c:v>-12.701999999999998</c:v>
                </c:pt>
                <c:pt idx="14050">
                  <c:v>-12.699999999999996</c:v>
                </c:pt>
                <c:pt idx="14051">
                  <c:v>-12.697999999999997</c:v>
                </c:pt>
                <c:pt idx="14052">
                  <c:v>-12.695999999999998</c:v>
                </c:pt>
                <c:pt idx="14053">
                  <c:v>-12.693999999999996</c:v>
                </c:pt>
                <c:pt idx="14054">
                  <c:v>-12.691999999999997</c:v>
                </c:pt>
                <c:pt idx="14055">
                  <c:v>-12.689999999999998</c:v>
                </c:pt>
                <c:pt idx="14056">
                  <c:v>-12.687999999999999</c:v>
                </c:pt>
                <c:pt idx="14057">
                  <c:v>-12.685999999999996</c:v>
                </c:pt>
                <c:pt idx="14058">
                  <c:v>-12.683999999999997</c:v>
                </c:pt>
                <c:pt idx="14059">
                  <c:v>-12.681999999999999</c:v>
                </c:pt>
                <c:pt idx="14060">
                  <c:v>-12.679999999999996</c:v>
                </c:pt>
                <c:pt idx="14061">
                  <c:v>-12.677999999999997</c:v>
                </c:pt>
                <c:pt idx="14062">
                  <c:v>-12.675999999999998</c:v>
                </c:pt>
                <c:pt idx="14063">
                  <c:v>-12.673999999999996</c:v>
                </c:pt>
                <c:pt idx="14064">
                  <c:v>-12.671999999999997</c:v>
                </c:pt>
                <c:pt idx="14065">
                  <c:v>-12.669999999999998</c:v>
                </c:pt>
                <c:pt idx="14066">
                  <c:v>-12.667999999999996</c:v>
                </c:pt>
                <c:pt idx="14067">
                  <c:v>-12.665999999999997</c:v>
                </c:pt>
                <c:pt idx="14068">
                  <c:v>-12.663999999999998</c:v>
                </c:pt>
                <c:pt idx="14069">
                  <c:v>-12.661999999999995</c:v>
                </c:pt>
                <c:pt idx="14070">
                  <c:v>-12.659999999999997</c:v>
                </c:pt>
                <c:pt idx="14071">
                  <c:v>-12.657999999999998</c:v>
                </c:pt>
                <c:pt idx="14072">
                  <c:v>-12.655999999999999</c:v>
                </c:pt>
                <c:pt idx="14073">
                  <c:v>-12.653999999999996</c:v>
                </c:pt>
                <c:pt idx="14074">
                  <c:v>-12.651999999999997</c:v>
                </c:pt>
                <c:pt idx="14075">
                  <c:v>-12.649999999999999</c:v>
                </c:pt>
                <c:pt idx="14076">
                  <c:v>-12.647999999999996</c:v>
                </c:pt>
                <c:pt idx="14077">
                  <c:v>-12.645999999999997</c:v>
                </c:pt>
                <c:pt idx="14078">
                  <c:v>-12.643999999999998</c:v>
                </c:pt>
                <c:pt idx="14079">
                  <c:v>-12.641999999999996</c:v>
                </c:pt>
                <c:pt idx="14080">
                  <c:v>-12.639999999999997</c:v>
                </c:pt>
                <c:pt idx="14081">
                  <c:v>-12.637999999999998</c:v>
                </c:pt>
                <c:pt idx="14082">
                  <c:v>-12.635999999999996</c:v>
                </c:pt>
                <c:pt idx="14083">
                  <c:v>-12.633999999999997</c:v>
                </c:pt>
                <c:pt idx="14084">
                  <c:v>-12.631999999999998</c:v>
                </c:pt>
                <c:pt idx="14085">
                  <c:v>-12.629999999999995</c:v>
                </c:pt>
                <c:pt idx="14086">
                  <c:v>-12.627999999999997</c:v>
                </c:pt>
                <c:pt idx="14087">
                  <c:v>-12.625999999999998</c:v>
                </c:pt>
                <c:pt idx="14088">
                  <c:v>-12.623999999999999</c:v>
                </c:pt>
                <c:pt idx="14089">
                  <c:v>-12.621999999999996</c:v>
                </c:pt>
                <c:pt idx="14090">
                  <c:v>-12.619999999999997</c:v>
                </c:pt>
                <c:pt idx="14091">
                  <c:v>-12.617999999999999</c:v>
                </c:pt>
                <c:pt idx="14092">
                  <c:v>-12.615999999999996</c:v>
                </c:pt>
                <c:pt idx="14093">
                  <c:v>-12.613999999999997</c:v>
                </c:pt>
                <c:pt idx="14094">
                  <c:v>-12.611999999999998</c:v>
                </c:pt>
                <c:pt idx="14095">
                  <c:v>-12.609999999999996</c:v>
                </c:pt>
                <c:pt idx="14096">
                  <c:v>-12.607999999999997</c:v>
                </c:pt>
                <c:pt idx="14097">
                  <c:v>-12.605999999999998</c:v>
                </c:pt>
                <c:pt idx="14098">
                  <c:v>-12.603999999999996</c:v>
                </c:pt>
                <c:pt idx="14099">
                  <c:v>-12.601999999999997</c:v>
                </c:pt>
                <c:pt idx="14100">
                  <c:v>-12.599999999999998</c:v>
                </c:pt>
                <c:pt idx="14101">
                  <c:v>-12.597999999999995</c:v>
                </c:pt>
                <c:pt idx="14102">
                  <c:v>-12.595999999999997</c:v>
                </c:pt>
                <c:pt idx="14103">
                  <c:v>-12.593999999999998</c:v>
                </c:pt>
                <c:pt idx="14104">
                  <c:v>-12.591999999999999</c:v>
                </c:pt>
                <c:pt idx="14105">
                  <c:v>-12.589999999999996</c:v>
                </c:pt>
                <c:pt idx="14106">
                  <c:v>-12.587999999999997</c:v>
                </c:pt>
                <c:pt idx="14107">
                  <c:v>-12.585999999999999</c:v>
                </c:pt>
                <c:pt idx="14108">
                  <c:v>-12.583999999999996</c:v>
                </c:pt>
                <c:pt idx="14109">
                  <c:v>-12.581999999999997</c:v>
                </c:pt>
                <c:pt idx="14110">
                  <c:v>-12.579999999999998</c:v>
                </c:pt>
                <c:pt idx="14111">
                  <c:v>-12.577999999999996</c:v>
                </c:pt>
                <c:pt idx="14112">
                  <c:v>-12.575999999999997</c:v>
                </c:pt>
                <c:pt idx="14113">
                  <c:v>-12.573999999999998</c:v>
                </c:pt>
                <c:pt idx="14114">
                  <c:v>-12.571999999999996</c:v>
                </c:pt>
                <c:pt idx="14115">
                  <c:v>-12.569999999999997</c:v>
                </c:pt>
                <c:pt idx="14116">
                  <c:v>-12.567999999999998</c:v>
                </c:pt>
                <c:pt idx="14117">
                  <c:v>-12.565999999999995</c:v>
                </c:pt>
                <c:pt idx="14118">
                  <c:v>-12.563999999999997</c:v>
                </c:pt>
                <c:pt idx="14119">
                  <c:v>-12.561999999999998</c:v>
                </c:pt>
                <c:pt idx="14120">
                  <c:v>-12.559999999999999</c:v>
                </c:pt>
                <c:pt idx="14121">
                  <c:v>-12.557999999999996</c:v>
                </c:pt>
                <c:pt idx="14122">
                  <c:v>-12.555999999999997</c:v>
                </c:pt>
                <c:pt idx="14123">
                  <c:v>-12.553999999999998</c:v>
                </c:pt>
                <c:pt idx="14124">
                  <c:v>-12.551999999999996</c:v>
                </c:pt>
                <c:pt idx="14125">
                  <c:v>-12.549999999999997</c:v>
                </c:pt>
                <c:pt idx="14126">
                  <c:v>-12.547999999999998</c:v>
                </c:pt>
                <c:pt idx="14127">
                  <c:v>-12.545999999999996</c:v>
                </c:pt>
                <c:pt idx="14128">
                  <c:v>-12.543999999999997</c:v>
                </c:pt>
                <c:pt idx="14129">
                  <c:v>-12.541999999999998</c:v>
                </c:pt>
                <c:pt idx="14130">
                  <c:v>-12.539999999999996</c:v>
                </c:pt>
                <c:pt idx="14131">
                  <c:v>-12.537999999999997</c:v>
                </c:pt>
                <c:pt idx="14132">
                  <c:v>-12.535999999999998</c:v>
                </c:pt>
                <c:pt idx="14133">
                  <c:v>-12.533999999999999</c:v>
                </c:pt>
                <c:pt idx="14134">
                  <c:v>-12.531999999999996</c:v>
                </c:pt>
                <c:pt idx="14135">
                  <c:v>-12.529999999999998</c:v>
                </c:pt>
                <c:pt idx="14136">
                  <c:v>-12.527999999999999</c:v>
                </c:pt>
                <c:pt idx="14137">
                  <c:v>-12.525999999999996</c:v>
                </c:pt>
                <c:pt idx="14138">
                  <c:v>-12.523999999999997</c:v>
                </c:pt>
                <c:pt idx="14139">
                  <c:v>-12.521999999999998</c:v>
                </c:pt>
                <c:pt idx="14140">
                  <c:v>-12.519999999999996</c:v>
                </c:pt>
                <c:pt idx="14141">
                  <c:v>-12.517999999999997</c:v>
                </c:pt>
                <c:pt idx="14142">
                  <c:v>-12.515999999999998</c:v>
                </c:pt>
                <c:pt idx="14143">
                  <c:v>-12.513999999999996</c:v>
                </c:pt>
                <c:pt idx="14144">
                  <c:v>-12.511999999999997</c:v>
                </c:pt>
                <c:pt idx="14145">
                  <c:v>-12.509999999999998</c:v>
                </c:pt>
                <c:pt idx="14146">
                  <c:v>-12.507999999999996</c:v>
                </c:pt>
                <c:pt idx="14147">
                  <c:v>-12.505999999999997</c:v>
                </c:pt>
                <c:pt idx="14148">
                  <c:v>-12.503999999999998</c:v>
                </c:pt>
                <c:pt idx="14149">
                  <c:v>-12.501999999999999</c:v>
                </c:pt>
                <c:pt idx="14150">
                  <c:v>-12.499999999999996</c:v>
                </c:pt>
                <c:pt idx="14151">
                  <c:v>-12.497999999999998</c:v>
                </c:pt>
                <c:pt idx="14152">
                  <c:v>-12.495999999999999</c:v>
                </c:pt>
                <c:pt idx="14153">
                  <c:v>-12.493999999999996</c:v>
                </c:pt>
                <c:pt idx="14154">
                  <c:v>-12.491999999999997</c:v>
                </c:pt>
                <c:pt idx="14155">
                  <c:v>-12.489999999999998</c:v>
                </c:pt>
                <c:pt idx="14156">
                  <c:v>-12.487999999999996</c:v>
                </c:pt>
                <c:pt idx="14157">
                  <c:v>-12.485999999999997</c:v>
                </c:pt>
                <c:pt idx="14158">
                  <c:v>-12.483999999999998</c:v>
                </c:pt>
                <c:pt idx="14159">
                  <c:v>-12.481999999999996</c:v>
                </c:pt>
                <c:pt idx="14160">
                  <c:v>-12.479999999999997</c:v>
                </c:pt>
                <c:pt idx="14161">
                  <c:v>-12.477999999999998</c:v>
                </c:pt>
                <c:pt idx="14162">
                  <c:v>-12.475999999999996</c:v>
                </c:pt>
                <c:pt idx="14163">
                  <c:v>-12.473999999999997</c:v>
                </c:pt>
                <c:pt idx="14164">
                  <c:v>-12.471999999999998</c:v>
                </c:pt>
                <c:pt idx="14165">
                  <c:v>-12.469999999999999</c:v>
                </c:pt>
                <c:pt idx="14166">
                  <c:v>-12.467999999999996</c:v>
                </c:pt>
                <c:pt idx="14167">
                  <c:v>-12.465999999999998</c:v>
                </c:pt>
                <c:pt idx="14168">
                  <c:v>-12.463999999999999</c:v>
                </c:pt>
                <c:pt idx="14169">
                  <c:v>-12.461999999999996</c:v>
                </c:pt>
                <c:pt idx="14170">
                  <c:v>-12.459999999999997</c:v>
                </c:pt>
                <c:pt idx="14171">
                  <c:v>-12.457999999999998</c:v>
                </c:pt>
                <c:pt idx="14172">
                  <c:v>-12.455999999999996</c:v>
                </c:pt>
                <c:pt idx="14173">
                  <c:v>-12.453999999999997</c:v>
                </c:pt>
                <c:pt idx="14174">
                  <c:v>-12.451999999999998</c:v>
                </c:pt>
                <c:pt idx="14175">
                  <c:v>-12.449999999999996</c:v>
                </c:pt>
                <c:pt idx="14176">
                  <c:v>-12.447999999999997</c:v>
                </c:pt>
                <c:pt idx="14177">
                  <c:v>-12.445999999999998</c:v>
                </c:pt>
                <c:pt idx="14178">
                  <c:v>-12.443999999999996</c:v>
                </c:pt>
                <c:pt idx="14179">
                  <c:v>-12.441999999999997</c:v>
                </c:pt>
                <c:pt idx="14180">
                  <c:v>-12.439999999999998</c:v>
                </c:pt>
                <c:pt idx="14181">
                  <c:v>-12.437999999999999</c:v>
                </c:pt>
                <c:pt idx="14182">
                  <c:v>-12.435999999999996</c:v>
                </c:pt>
                <c:pt idx="14183">
                  <c:v>-12.433999999999997</c:v>
                </c:pt>
                <c:pt idx="14184">
                  <c:v>-12.431999999999999</c:v>
                </c:pt>
                <c:pt idx="14185">
                  <c:v>-12.429999999999996</c:v>
                </c:pt>
                <c:pt idx="14186">
                  <c:v>-12.427999999999997</c:v>
                </c:pt>
                <c:pt idx="14187">
                  <c:v>-12.425999999999998</c:v>
                </c:pt>
                <c:pt idx="14188">
                  <c:v>-12.423999999999996</c:v>
                </c:pt>
                <c:pt idx="14189">
                  <c:v>-12.421999999999997</c:v>
                </c:pt>
                <c:pt idx="14190">
                  <c:v>-12.419999999999998</c:v>
                </c:pt>
                <c:pt idx="14191">
                  <c:v>-12.417999999999996</c:v>
                </c:pt>
                <c:pt idx="14192">
                  <c:v>-12.415999999999997</c:v>
                </c:pt>
                <c:pt idx="14193">
                  <c:v>-12.413999999999998</c:v>
                </c:pt>
                <c:pt idx="14194">
                  <c:v>-12.411999999999995</c:v>
                </c:pt>
                <c:pt idx="14195">
                  <c:v>-12.409999999999997</c:v>
                </c:pt>
                <c:pt idx="14196">
                  <c:v>-12.407999999999998</c:v>
                </c:pt>
                <c:pt idx="14197">
                  <c:v>-12.405999999999999</c:v>
                </c:pt>
                <c:pt idx="14198">
                  <c:v>-12.403999999999996</c:v>
                </c:pt>
                <c:pt idx="14199">
                  <c:v>-12.401999999999997</c:v>
                </c:pt>
                <c:pt idx="14200">
                  <c:v>-12.399999999999999</c:v>
                </c:pt>
                <c:pt idx="14201">
                  <c:v>-12.397999999999996</c:v>
                </c:pt>
                <c:pt idx="14202">
                  <c:v>-12.395999999999997</c:v>
                </c:pt>
                <c:pt idx="14203">
                  <c:v>-12.393999999999998</c:v>
                </c:pt>
                <c:pt idx="14204">
                  <c:v>-12.391999999999996</c:v>
                </c:pt>
                <c:pt idx="14205">
                  <c:v>-12.389999999999997</c:v>
                </c:pt>
                <c:pt idx="14206">
                  <c:v>-12.387999999999998</c:v>
                </c:pt>
                <c:pt idx="14207">
                  <c:v>-12.385999999999996</c:v>
                </c:pt>
                <c:pt idx="14208">
                  <c:v>-12.383999999999997</c:v>
                </c:pt>
                <c:pt idx="14209">
                  <c:v>-12.381999999999998</c:v>
                </c:pt>
                <c:pt idx="14210">
                  <c:v>-12.379999999999995</c:v>
                </c:pt>
                <c:pt idx="14211">
                  <c:v>-12.377999999999997</c:v>
                </c:pt>
                <c:pt idx="14212">
                  <c:v>-12.375999999999998</c:v>
                </c:pt>
                <c:pt idx="14213">
                  <c:v>-12.373999999999999</c:v>
                </c:pt>
                <c:pt idx="14214">
                  <c:v>-12.371999999999996</c:v>
                </c:pt>
                <c:pt idx="14215">
                  <c:v>-12.369999999999997</c:v>
                </c:pt>
                <c:pt idx="14216">
                  <c:v>-12.367999999999999</c:v>
                </c:pt>
                <c:pt idx="14217">
                  <c:v>-12.365999999999996</c:v>
                </c:pt>
                <c:pt idx="14218">
                  <c:v>-12.363999999999997</c:v>
                </c:pt>
                <c:pt idx="14219">
                  <c:v>-12.361999999999998</c:v>
                </c:pt>
                <c:pt idx="14220">
                  <c:v>-12.359999999999996</c:v>
                </c:pt>
                <c:pt idx="14221">
                  <c:v>-12.357999999999997</c:v>
                </c:pt>
                <c:pt idx="14222">
                  <c:v>-12.355999999999998</c:v>
                </c:pt>
                <c:pt idx="14223">
                  <c:v>-12.353999999999996</c:v>
                </c:pt>
                <c:pt idx="14224">
                  <c:v>-12.351999999999997</c:v>
                </c:pt>
                <c:pt idx="14225">
                  <c:v>-12.349999999999998</c:v>
                </c:pt>
                <c:pt idx="14226">
                  <c:v>-12.347999999999995</c:v>
                </c:pt>
                <c:pt idx="14227">
                  <c:v>-12.345999999999997</c:v>
                </c:pt>
                <c:pt idx="14228">
                  <c:v>-12.343999999999998</c:v>
                </c:pt>
                <c:pt idx="14229">
                  <c:v>-12.341999999999999</c:v>
                </c:pt>
                <c:pt idx="14230">
                  <c:v>-12.339999999999996</c:v>
                </c:pt>
                <c:pt idx="14231">
                  <c:v>-12.337999999999997</c:v>
                </c:pt>
                <c:pt idx="14232">
                  <c:v>-12.335999999999999</c:v>
                </c:pt>
                <c:pt idx="14233">
                  <c:v>-12.333999999999996</c:v>
                </c:pt>
                <c:pt idx="14234">
                  <c:v>-12.331999999999997</c:v>
                </c:pt>
                <c:pt idx="14235">
                  <c:v>-12.329999999999998</c:v>
                </c:pt>
                <c:pt idx="14236">
                  <c:v>-12.327999999999996</c:v>
                </c:pt>
                <c:pt idx="14237">
                  <c:v>-12.325999999999997</c:v>
                </c:pt>
                <c:pt idx="14238">
                  <c:v>-12.323999999999998</c:v>
                </c:pt>
                <c:pt idx="14239">
                  <c:v>-12.321999999999996</c:v>
                </c:pt>
                <c:pt idx="14240">
                  <c:v>-12.319999999999997</c:v>
                </c:pt>
                <c:pt idx="14241">
                  <c:v>-12.317999999999998</c:v>
                </c:pt>
                <c:pt idx="14242">
                  <c:v>-12.315999999999995</c:v>
                </c:pt>
                <c:pt idx="14243">
                  <c:v>-12.313999999999997</c:v>
                </c:pt>
                <c:pt idx="14244">
                  <c:v>-12.311999999999998</c:v>
                </c:pt>
                <c:pt idx="14245">
                  <c:v>-12.309999999999999</c:v>
                </c:pt>
                <c:pt idx="14246">
                  <c:v>-12.307999999999996</c:v>
                </c:pt>
                <c:pt idx="14247">
                  <c:v>-12.305999999999997</c:v>
                </c:pt>
                <c:pt idx="14248">
                  <c:v>-12.303999999999998</c:v>
                </c:pt>
                <c:pt idx="14249">
                  <c:v>-12.301999999999996</c:v>
                </c:pt>
                <c:pt idx="14250">
                  <c:v>-12.299999999999997</c:v>
                </c:pt>
                <c:pt idx="14251">
                  <c:v>-12.297999999999998</c:v>
                </c:pt>
                <c:pt idx="14252">
                  <c:v>-12.295999999999996</c:v>
                </c:pt>
                <c:pt idx="14253">
                  <c:v>-12.293999999999997</c:v>
                </c:pt>
                <c:pt idx="14254">
                  <c:v>-12.291999999999998</c:v>
                </c:pt>
                <c:pt idx="14255">
                  <c:v>-12.289999999999996</c:v>
                </c:pt>
                <c:pt idx="14256">
                  <c:v>-12.287999999999997</c:v>
                </c:pt>
                <c:pt idx="14257">
                  <c:v>-12.285999999999998</c:v>
                </c:pt>
                <c:pt idx="14258">
                  <c:v>-12.283999999999999</c:v>
                </c:pt>
                <c:pt idx="14259">
                  <c:v>-12.281999999999996</c:v>
                </c:pt>
                <c:pt idx="14260">
                  <c:v>-12.279999999999998</c:v>
                </c:pt>
                <c:pt idx="14261">
                  <c:v>-12.277999999999999</c:v>
                </c:pt>
                <c:pt idx="14262">
                  <c:v>-12.275999999999996</c:v>
                </c:pt>
                <c:pt idx="14263">
                  <c:v>-12.273999999999997</c:v>
                </c:pt>
                <c:pt idx="14264">
                  <c:v>-12.271999999999998</c:v>
                </c:pt>
                <c:pt idx="14265">
                  <c:v>-12.269999999999996</c:v>
                </c:pt>
                <c:pt idx="14266">
                  <c:v>-12.267999999999997</c:v>
                </c:pt>
                <c:pt idx="14267">
                  <c:v>-12.265999999999998</c:v>
                </c:pt>
                <c:pt idx="14268">
                  <c:v>-12.263999999999996</c:v>
                </c:pt>
                <c:pt idx="14269">
                  <c:v>-12.261999999999997</c:v>
                </c:pt>
                <c:pt idx="14270">
                  <c:v>-12.259999999999998</c:v>
                </c:pt>
                <c:pt idx="14271">
                  <c:v>-12.257999999999996</c:v>
                </c:pt>
                <c:pt idx="14272">
                  <c:v>-12.255999999999997</c:v>
                </c:pt>
                <c:pt idx="14273">
                  <c:v>-12.253999999999998</c:v>
                </c:pt>
                <c:pt idx="14274">
                  <c:v>-12.251999999999999</c:v>
                </c:pt>
                <c:pt idx="14275">
                  <c:v>-12.249999999999996</c:v>
                </c:pt>
                <c:pt idx="14276">
                  <c:v>-12.247999999999998</c:v>
                </c:pt>
                <c:pt idx="14277">
                  <c:v>-12.245999999999999</c:v>
                </c:pt>
                <c:pt idx="14278">
                  <c:v>-12.243999999999996</c:v>
                </c:pt>
                <c:pt idx="14279">
                  <c:v>-12.241999999999997</c:v>
                </c:pt>
                <c:pt idx="14280">
                  <c:v>-12.239999999999998</c:v>
                </c:pt>
                <c:pt idx="14281">
                  <c:v>-12.237999999999996</c:v>
                </c:pt>
                <c:pt idx="14282">
                  <c:v>-12.235999999999997</c:v>
                </c:pt>
                <c:pt idx="14283">
                  <c:v>-12.233999999999998</c:v>
                </c:pt>
                <c:pt idx="14284">
                  <c:v>-12.231999999999996</c:v>
                </c:pt>
                <c:pt idx="14285">
                  <c:v>-12.229999999999997</c:v>
                </c:pt>
                <c:pt idx="14286">
                  <c:v>-12.227999999999998</c:v>
                </c:pt>
                <c:pt idx="14287">
                  <c:v>-12.225999999999996</c:v>
                </c:pt>
                <c:pt idx="14288">
                  <c:v>-12.223999999999997</c:v>
                </c:pt>
                <c:pt idx="14289">
                  <c:v>-12.221999999999998</c:v>
                </c:pt>
                <c:pt idx="14290">
                  <c:v>-12.219999999999999</c:v>
                </c:pt>
                <c:pt idx="14291">
                  <c:v>-12.217999999999996</c:v>
                </c:pt>
                <c:pt idx="14292">
                  <c:v>-12.215999999999998</c:v>
                </c:pt>
                <c:pt idx="14293">
                  <c:v>-12.213999999999999</c:v>
                </c:pt>
                <c:pt idx="14294">
                  <c:v>-12.211999999999996</c:v>
                </c:pt>
                <c:pt idx="14295">
                  <c:v>-12.209999999999997</c:v>
                </c:pt>
                <c:pt idx="14296">
                  <c:v>-12.207999999999998</c:v>
                </c:pt>
                <c:pt idx="14297">
                  <c:v>-12.205999999999996</c:v>
                </c:pt>
                <c:pt idx="14298">
                  <c:v>-12.203999999999997</c:v>
                </c:pt>
                <c:pt idx="14299">
                  <c:v>-12.201999999999998</c:v>
                </c:pt>
                <c:pt idx="14300">
                  <c:v>-12.199999999999996</c:v>
                </c:pt>
                <c:pt idx="14301">
                  <c:v>-12.197999999999997</c:v>
                </c:pt>
                <c:pt idx="14302">
                  <c:v>-12.195999999999998</c:v>
                </c:pt>
                <c:pt idx="14303">
                  <c:v>-12.193999999999996</c:v>
                </c:pt>
                <c:pt idx="14304">
                  <c:v>-12.191999999999997</c:v>
                </c:pt>
                <c:pt idx="14305">
                  <c:v>-12.189999999999998</c:v>
                </c:pt>
                <c:pt idx="14306">
                  <c:v>-12.187999999999999</c:v>
                </c:pt>
                <c:pt idx="14307">
                  <c:v>-12.185999999999996</c:v>
                </c:pt>
                <c:pt idx="14308">
                  <c:v>-12.183999999999997</c:v>
                </c:pt>
                <c:pt idx="14309">
                  <c:v>-12.181999999999999</c:v>
                </c:pt>
                <c:pt idx="14310">
                  <c:v>-12.179999999999996</c:v>
                </c:pt>
                <c:pt idx="14311">
                  <c:v>-12.177999999999997</c:v>
                </c:pt>
                <c:pt idx="14312">
                  <c:v>-12.175999999999998</c:v>
                </c:pt>
                <c:pt idx="14313">
                  <c:v>-12.173999999999996</c:v>
                </c:pt>
                <c:pt idx="14314">
                  <c:v>-12.171999999999997</c:v>
                </c:pt>
                <c:pt idx="14315">
                  <c:v>-12.169999999999998</c:v>
                </c:pt>
                <c:pt idx="14316">
                  <c:v>-12.167999999999996</c:v>
                </c:pt>
                <c:pt idx="14317">
                  <c:v>-12.165999999999997</c:v>
                </c:pt>
                <c:pt idx="14318">
                  <c:v>-12.163999999999998</c:v>
                </c:pt>
                <c:pt idx="14319">
                  <c:v>-12.161999999999995</c:v>
                </c:pt>
                <c:pt idx="14320">
                  <c:v>-12.159999999999997</c:v>
                </c:pt>
                <c:pt idx="14321">
                  <c:v>-12.157999999999998</c:v>
                </c:pt>
                <c:pt idx="14322">
                  <c:v>-12.155999999999999</c:v>
                </c:pt>
                <c:pt idx="14323">
                  <c:v>-12.153999999999996</c:v>
                </c:pt>
                <c:pt idx="14324">
                  <c:v>-12.151999999999997</c:v>
                </c:pt>
                <c:pt idx="14325">
                  <c:v>-12.149999999999999</c:v>
                </c:pt>
                <c:pt idx="14326">
                  <c:v>-12.147999999999996</c:v>
                </c:pt>
                <c:pt idx="14327">
                  <c:v>-12.145999999999997</c:v>
                </c:pt>
                <c:pt idx="14328">
                  <c:v>-12.143999999999998</c:v>
                </c:pt>
                <c:pt idx="14329">
                  <c:v>-12.141999999999996</c:v>
                </c:pt>
                <c:pt idx="14330">
                  <c:v>-12.139999999999997</c:v>
                </c:pt>
                <c:pt idx="14331">
                  <c:v>-12.137999999999998</c:v>
                </c:pt>
                <c:pt idx="14332">
                  <c:v>-12.135999999999996</c:v>
                </c:pt>
                <c:pt idx="14333">
                  <c:v>-12.133999999999997</c:v>
                </c:pt>
                <c:pt idx="14334">
                  <c:v>-12.131999999999998</c:v>
                </c:pt>
                <c:pt idx="14335">
                  <c:v>-12.129999999999995</c:v>
                </c:pt>
                <c:pt idx="14336">
                  <c:v>-12.127999999999997</c:v>
                </c:pt>
                <c:pt idx="14337">
                  <c:v>-12.125999999999998</c:v>
                </c:pt>
                <c:pt idx="14338">
                  <c:v>-12.123999999999999</c:v>
                </c:pt>
                <c:pt idx="14339">
                  <c:v>-12.121999999999996</c:v>
                </c:pt>
                <c:pt idx="14340">
                  <c:v>-12.119999999999997</c:v>
                </c:pt>
                <c:pt idx="14341">
                  <c:v>-12.117999999999999</c:v>
                </c:pt>
                <c:pt idx="14342">
                  <c:v>-12.115999999999996</c:v>
                </c:pt>
                <c:pt idx="14343">
                  <c:v>-12.113999999999997</c:v>
                </c:pt>
                <c:pt idx="14344">
                  <c:v>-12.111999999999998</c:v>
                </c:pt>
                <c:pt idx="14345">
                  <c:v>-12.109999999999996</c:v>
                </c:pt>
                <c:pt idx="14346">
                  <c:v>-12.107999999999997</c:v>
                </c:pt>
                <c:pt idx="14347">
                  <c:v>-12.105999999999998</c:v>
                </c:pt>
                <c:pt idx="14348">
                  <c:v>-12.103999999999996</c:v>
                </c:pt>
                <c:pt idx="14349">
                  <c:v>-12.101999999999997</c:v>
                </c:pt>
                <c:pt idx="14350">
                  <c:v>-12.099999999999998</c:v>
                </c:pt>
                <c:pt idx="14351">
                  <c:v>-12.097999999999995</c:v>
                </c:pt>
                <c:pt idx="14352">
                  <c:v>-12.095999999999997</c:v>
                </c:pt>
                <c:pt idx="14353">
                  <c:v>-12.093999999999998</c:v>
                </c:pt>
                <c:pt idx="14354">
                  <c:v>-12.091999999999999</c:v>
                </c:pt>
                <c:pt idx="14355">
                  <c:v>-12.089999999999996</c:v>
                </c:pt>
                <c:pt idx="14356">
                  <c:v>-12.087999999999997</c:v>
                </c:pt>
                <c:pt idx="14357">
                  <c:v>-12.085999999999999</c:v>
                </c:pt>
                <c:pt idx="14358">
                  <c:v>-12.083999999999996</c:v>
                </c:pt>
                <c:pt idx="14359">
                  <c:v>-12.081999999999997</c:v>
                </c:pt>
                <c:pt idx="14360">
                  <c:v>-12.079999999999998</c:v>
                </c:pt>
                <c:pt idx="14361">
                  <c:v>-12.077999999999996</c:v>
                </c:pt>
                <c:pt idx="14362">
                  <c:v>-12.075999999999997</c:v>
                </c:pt>
                <c:pt idx="14363">
                  <c:v>-12.073999999999998</c:v>
                </c:pt>
                <c:pt idx="14364">
                  <c:v>-12.071999999999996</c:v>
                </c:pt>
                <c:pt idx="14365">
                  <c:v>-12.069999999999997</c:v>
                </c:pt>
                <c:pt idx="14366">
                  <c:v>-12.067999999999998</c:v>
                </c:pt>
                <c:pt idx="14367">
                  <c:v>-12.065999999999995</c:v>
                </c:pt>
                <c:pt idx="14368">
                  <c:v>-12.063999999999997</c:v>
                </c:pt>
                <c:pt idx="14369">
                  <c:v>-12.061999999999998</c:v>
                </c:pt>
                <c:pt idx="14370">
                  <c:v>-12.059999999999999</c:v>
                </c:pt>
                <c:pt idx="14371">
                  <c:v>-12.057999999999996</c:v>
                </c:pt>
                <c:pt idx="14372">
                  <c:v>-12.055999999999997</c:v>
                </c:pt>
                <c:pt idx="14373">
                  <c:v>-12.053999999999998</c:v>
                </c:pt>
                <c:pt idx="14374">
                  <c:v>-12.051999999999996</c:v>
                </c:pt>
                <c:pt idx="14375">
                  <c:v>-12.049999999999997</c:v>
                </c:pt>
                <c:pt idx="14376">
                  <c:v>-12.047999999999998</c:v>
                </c:pt>
                <c:pt idx="14377">
                  <c:v>-12.045999999999996</c:v>
                </c:pt>
                <c:pt idx="14378">
                  <c:v>-12.043999999999997</c:v>
                </c:pt>
                <c:pt idx="14379">
                  <c:v>-12.041999999999998</c:v>
                </c:pt>
                <c:pt idx="14380">
                  <c:v>-12.039999999999996</c:v>
                </c:pt>
                <c:pt idx="14381">
                  <c:v>-12.037999999999997</c:v>
                </c:pt>
                <c:pt idx="14382">
                  <c:v>-12.035999999999998</c:v>
                </c:pt>
                <c:pt idx="14383">
                  <c:v>-12.033999999999999</c:v>
                </c:pt>
                <c:pt idx="14384">
                  <c:v>-12.031999999999996</c:v>
                </c:pt>
                <c:pt idx="14385">
                  <c:v>-12.029999999999998</c:v>
                </c:pt>
                <c:pt idx="14386">
                  <c:v>-12.027999999999999</c:v>
                </c:pt>
                <c:pt idx="14387">
                  <c:v>-12.025999999999996</c:v>
                </c:pt>
                <c:pt idx="14388">
                  <c:v>-12.023999999999997</c:v>
                </c:pt>
                <c:pt idx="14389">
                  <c:v>-12.021999999999998</c:v>
                </c:pt>
                <c:pt idx="14390">
                  <c:v>-12.019999999999996</c:v>
                </c:pt>
                <c:pt idx="14391">
                  <c:v>-12.017999999999997</c:v>
                </c:pt>
                <c:pt idx="14392">
                  <c:v>-12.015999999999998</c:v>
                </c:pt>
                <c:pt idx="14393">
                  <c:v>-12.013999999999996</c:v>
                </c:pt>
                <c:pt idx="14394">
                  <c:v>-12.011999999999997</c:v>
                </c:pt>
                <c:pt idx="14395">
                  <c:v>-12.009999999999998</c:v>
                </c:pt>
                <c:pt idx="14396">
                  <c:v>-12.007999999999996</c:v>
                </c:pt>
                <c:pt idx="14397">
                  <c:v>-12.005999999999997</c:v>
                </c:pt>
                <c:pt idx="14398">
                  <c:v>-12.003999999999998</c:v>
                </c:pt>
                <c:pt idx="14399">
                  <c:v>-12.001999999999999</c:v>
                </c:pt>
                <c:pt idx="14400">
                  <c:v>-11.999999999999996</c:v>
                </c:pt>
                <c:pt idx="14401">
                  <c:v>-11.997999999999998</c:v>
                </c:pt>
                <c:pt idx="14402">
                  <c:v>-11.995999999999999</c:v>
                </c:pt>
                <c:pt idx="14403">
                  <c:v>-11.993999999999996</c:v>
                </c:pt>
                <c:pt idx="14404">
                  <c:v>-11.991999999999997</c:v>
                </c:pt>
                <c:pt idx="14405">
                  <c:v>-11.989999999999998</c:v>
                </c:pt>
                <c:pt idx="14406">
                  <c:v>-11.987999999999996</c:v>
                </c:pt>
                <c:pt idx="14407">
                  <c:v>-11.985999999999997</c:v>
                </c:pt>
                <c:pt idx="14408">
                  <c:v>-11.983999999999998</c:v>
                </c:pt>
                <c:pt idx="14409">
                  <c:v>-11.981999999999996</c:v>
                </c:pt>
                <c:pt idx="14410">
                  <c:v>-11.979999999999997</c:v>
                </c:pt>
                <c:pt idx="14411">
                  <c:v>-11.977999999999998</c:v>
                </c:pt>
                <c:pt idx="14412">
                  <c:v>-11.975999999999996</c:v>
                </c:pt>
                <c:pt idx="14413">
                  <c:v>-11.973999999999997</c:v>
                </c:pt>
                <c:pt idx="14414">
                  <c:v>-11.971999999999998</c:v>
                </c:pt>
                <c:pt idx="14415">
                  <c:v>-11.969999999999999</c:v>
                </c:pt>
                <c:pt idx="14416">
                  <c:v>-11.967999999999996</c:v>
                </c:pt>
                <c:pt idx="14417">
                  <c:v>-11.965999999999998</c:v>
                </c:pt>
                <c:pt idx="14418">
                  <c:v>-11.963999999999999</c:v>
                </c:pt>
                <c:pt idx="14419">
                  <c:v>-11.961999999999996</c:v>
                </c:pt>
                <c:pt idx="14420">
                  <c:v>-11.959999999999997</c:v>
                </c:pt>
                <c:pt idx="14421">
                  <c:v>-11.957999999999998</c:v>
                </c:pt>
                <c:pt idx="14422">
                  <c:v>-11.955999999999996</c:v>
                </c:pt>
                <c:pt idx="14423">
                  <c:v>-11.953999999999997</c:v>
                </c:pt>
                <c:pt idx="14424">
                  <c:v>-11.951999999999998</c:v>
                </c:pt>
                <c:pt idx="14425">
                  <c:v>-11.949999999999996</c:v>
                </c:pt>
                <c:pt idx="14426">
                  <c:v>-11.947999999999997</c:v>
                </c:pt>
                <c:pt idx="14427">
                  <c:v>-11.945999999999998</c:v>
                </c:pt>
                <c:pt idx="14428">
                  <c:v>-11.943999999999996</c:v>
                </c:pt>
                <c:pt idx="14429">
                  <c:v>-11.941999999999997</c:v>
                </c:pt>
                <c:pt idx="14430">
                  <c:v>-11.939999999999998</c:v>
                </c:pt>
                <c:pt idx="14431">
                  <c:v>-11.937999999999999</c:v>
                </c:pt>
                <c:pt idx="14432">
                  <c:v>-11.935999999999996</c:v>
                </c:pt>
                <c:pt idx="14433">
                  <c:v>-11.933999999999997</c:v>
                </c:pt>
                <c:pt idx="14434">
                  <c:v>-11.931999999999999</c:v>
                </c:pt>
                <c:pt idx="14435">
                  <c:v>-11.929999999999996</c:v>
                </c:pt>
                <c:pt idx="14436">
                  <c:v>-11.927999999999997</c:v>
                </c:pt>
                <c:pt idx="14437">
                  <c:v>-11.925999999999998</c:v>
                </c:pt>
                <c:pt idx="14438">
                  <c:v>-11.923999999999996</c:v>
                </c:pt>
                <c:pt idx="14439">
                  <c:v>-11.921999999999997</c:v>
                </c:pt>
                <c:pt idx="14440">
                  <c:v>-11.919999999999998</c:v>
                </c:pt>
                <c:pt idx="14441">
                  <c:v>-11.917999999999996</c:v>
                </c:pt>
                <c:pt idx="14442">
                  <c:v>-11.915999999999997</c:v>
                </c:pt>
                <c:pt idx="14443">
                  <c:v>-11.913999999999998</c:v>
                </c:pt>
                <c:pt idx="14444">
                  <c:v>-11.911999999999995</c:v>
                </c:pt>
                <c:pt idx="14445">
                  <c:v>-11.909999999999997</c:v>
                </c:pt>
                <c:pt idx="14446">
                  <c:v>-11.907999999999998</c:v>
                </c:pt>
                <c:pt idx="14447">
                  <c:v>-11.905999999999999</c:v>
                </c:pt>
                <c:pt idx="14448">
                  <c:v>-11.903999999999996</c:v>
                </c:pt>
                <c:pt idx="14449">
                  <c:v>-11.901999999999997</c:v>
                </c:pt>
                <c:pt idx="14450">
                  <c:v>-11.899999999999999</c:v>
                </c:pt>
                <c:pt idx="14451">
                  <c:v>-11.897999999999996</c:v>
                </c:pt>
                <c:pt idx="14452">
                  <c:v>-11.895999999999997</c:v>
                </c:pt>
                <c:pt idx="14453">
                  <c:v>-11.893999999999998</c:v>
                </c:pt>
                <c:pt idx="14454">
                  <c:v>-11.891999999999996</c:v>
                </c:pt>
                <c:pt idx="14455">
                  <c:v>-11.889999999999997</c:v>
                </c:pt>
                <c:pt idx="14456">
                  <c:v>-11.887999999999998</c:v>
                </c:pt>
                <c:pt idx="14457">
                  <c:v>-11.885999999999996</c:v>
                </c:pt>
                <c:pt idx="14458">
                  <c:v>-11.883999999999997</c:v>
                </c:pt>
                <c:pt idx="14459">
                  <c:v>-11.881999999999998</c:v>
                </c:pt>
                <c:pt idx="14460">
                  <c:v>-11.879999999999995</c:v>
                </c:pt>
                <c:pt idx="14461">
                  <c:v>-11.877999999999997</c:v>
                </c:pt>
                <c:pt idx="14462">
                  <c:v>-11.875999999999998</c:v>
                </c:pt>
                <c:pt idx="14463">
                  <c:v>-11.873999999999999</c:v>
                </c:pt>
                <c:pt idx="14464">
                  <c:v>-11.871999999999996</c:v>
                </c:pt>
                <c:pt idx="14465">
                  <c:v>-11.869999999999997</c:v>
                </c:pt>
                <c:pt idx="14466">
                  <c:v>-11.867999999999999</c:v>
                </c:pt>
                <c:pt idx="14467">
                  <c:v>-11.865999999999996</c:v>
                </c:pt>
                <c:pt idx="14468">
                  <c:v>-11.863999999999997</c:v>
                </c:pt>
                <c:pt idx="14469">
                  <c:v>-11.861999999999998</c:v>
                </c:pt>
                <c:pt idx="14470">
                  <c:v>-11.859999999999996</c:v>
                </c:pt>
                <c:pt idx="14471">
                  <c:v>-11.857999999999997</c:v>
                </c:pt>
                <c:pt idx="14472">
                  <c:v>-11.855999999999998</c:v>
                </c:pt>
                <c:pt idx="14473">
                  <c:v>-11.853999999999996</c:v>
                </c:pt>
                <c:pt idx="14474">
                  <c:v>-11.851999999999997</c:v>
                </c:pt>
                <c:pt idx="14475">
                  <c:v>-11.849999999999998</c:v>
                </c:pt>
                <c:pt idx="14476">
                  <c:v>-11.847999999999995</c:v>
                </c:pt>
                <c:pt idx="14477">
                  <c:v>-11.845999999999997</c:v>
                </c:pt>
                <c:pt idx="14478">
                  <c:v>-11.843999999999998</c:v>
                </c:pt>
                <c:pt idx="14479">
                  <c:v>-11.841999999999999</c:v>
                </c:pt>
                <c:pt idx="14480">
                  <c:v>-11.839999999999996</c:v>
                </c:pt>
                <c:pt idx="14481">
                  <c:v>-11.837999999999997</c:v>
                </c:pt>
                <c:pt idx="14482">
                  <c:v>-11.835999999999999</c:v>
                </c:pt>
                <c:pt idx="14483">
                  <c:v>-11.833999999999996</c:v>
                </c:pt>
                <c:pt idx="14484">
                  <c:v>-11.831999999999997</c:v>
                </c:pt>
                <c:pt idx="14485">
                  <c:v>-11.829999999999998</c:v>
                </c:pt>
                <c:pt idx="14486">
                  <c:v>-11.827999999999996</c:v>
                </c:pt>
                <c:pt idx="14487">
                  <c:v>-11.825999999999997</c:v>
                </c:pt>
                <c:pt idx="14488">
                  <c:v>-11.823999999999998</c:v>
                </c:pt>
                <c:pt idx="14489">
                  <c:v>-11.821999999999996</c:v>
                </c:pt>
                <c:pt idx="14490">
                  <c:v>-11.819999999999997</c:v>
                </c:pt>
                <c:pt idx="14491">
                  <c:v>-11.817999999999998</c:v>
                </c:pt>
                <c:pt idx="14492">
                  <c:v>-11.815999999999995</c:v>
                </c:pt>
                <c:pt idx="14493">
                  <c:v>-11.813999999999997</c:v>
                </c:pt>
                <c:pt idx="14494">
                  <c:v>-11.811999999999998</c:v>
                </c:pt>
                <c:pt idx="14495">
                  <c:v>-11.809999999999999</c:v>
                </c:pt>
                <c:pt idx="14496">
                  <c:v>-11.807999999999996</c:v>
                </c:pt>
                <c:pt idx="14497">
                  <c:v>-11.805999999999997</c:v>
                </c:pt>
                <c:pt idx="14498">
                  <c:v>-11.803999999999998</c:v>
                </c:pt>
                <c:pt idx="14499">
                  <c:v>-11.801999999999996</c:v>
                </c:pt>
                <c:pt idx="14500">
                  <c:v>-11.799999999999997</c:v>
                </c:pt>
                <c:pt idx="14501">
                  <c:v>-11.797999999999998</c:v>
                </c:pt>
                <c:pt idx="14502">
                  <c:v>-11.795999999999996</c:v>
                </c:pt>
                <c:pt idx="14503">
                  <c:v>-11.793999999999997</c:v>
                </c:pt>
                <c:pt idx="14504">
                  <c:v>-11.791999999999998</c:v>
                </c:pt>
                <c:pt idx="14505">
                  <c:v>-11.789999999999996</c:v>
                </c:pt>
                <c:pt idx="14506">
                  <c:v>-11.787999999999997</c:v>
                </c:pt>
                <c:pt idx="14507">
                  <c:v>-11.785999999999998</c:v>
                </c:pt>
                <c:pt idx="14508">
                  <c:v>-11.783999999999999</c:v>
                </c:pt>
                <c:pt idx="14509">
                  <c:v>-11.781999999999996</c:v>
                </c:pt>
                <c:pt idx="14510">
                  <c:v>-11.779999999999998</c:v>
                </c:pt>
                <c:pt idx="14511">
                  <c:v>-11.777999999999999</c:v>
                </c:pt>
                <c:pt idx="14512">
                  <c:v>-11.775999999999996</c:v>
                </c:pt>
                <c:pt idx="14513">
                  <c:v>-11.773999999999997</c:v>
                </c:pt>
                <c:pt idx="14514">
                  <c:v>-11.771999999999998</c:v>
                </c:pt>
                <c:pt idx="14515">
                  <c:v>-11.769999999999996</c:v>
                </c:pt>
                <c:pt idx="14516">
                  <c:v>-11.767999999999997</c:v>
                </c:pt>
                <c:pt idx="14517">
                  <c:v>-11.765999999999998</c:v>
                </c:pt>
                <c:pt idx="14518">
                  <c:v>-11.763999999999996</c:v>
                </c:pt>
                <c:pt idx="14519">
                  <c:v>-11.761999999999997</c:v>
                </c:pt>
                <c:pt idx="14520">
                  <c:v>-11.759999999999998</c:v>
                </c:pt>
                <c:pt idx="14521">
                  <c:v>-11.757999999999996</c:v>
                </c:pt>
                <c:pt idx="14522">
                  <c:v>-11.755999999999997</c:v>
                </c:pt>
                <c:pt idx="14523">
                  <c:v>-11.753999999999998</c:v>
                </c:pt>
                <c:pt idx="14524">
                  <c:v>-11.751999999999999</c:v>
                </c:pt>
                <c:pt idx="14525">
                  <c:v>-11.749999999999996</c:v>
                </c:pt>
                <c:pt idx="14526">
                  <c:v>-11.747999999999998</c:v>
                </c:pt>
                <c:pt idx="14527">
                  <c:v>-11.745999999999999</c:v>
                </c:pt>
                <c:pt idx="14528">
                  <c:v>-11.743999999999996</c:v>
                </c:pt>
                <c:pt idx="14529">
                  <c:v>-11.741999999999997</c:v>
                </c:pt>
                <c:pt idx="14530">
                  <c:v>-11.739999999999998</c:v>
                </c:pt>
                <c:pt idx="14531">
                  <c:v>-11.737999999999996</c:v>
                </c:pt>
                <c:pt idx="14532">
                  <c:v>-11.735999999999997</c:v>
                </c:pt>
                <c:pt idx="14533">
                  <c:v>-11.733999999999998</c:v>
                </c:pt>
                <c:pt idx="14534">
                  <c:v>-11.731999999999996</c:v>
                </c:pt>
                <c:pt idx="14535">
                  <c:v>-11.729999999999997</c:v>
                </c:pt>
                <c:pt idx="14536">
                  <c:v>-11.727999999999998</c:v>
                </c:pt>
                <c:pt idx="14537">
                  <c:v>-11.725999999999996</c:v>
                </c:pt>
                <c:pt idx="14538">
                  <c:v>-11.723999999999997</c:v>
                </c:pt>
                <c:pt idx="14539">
                  <c:v>-11.721999999999998</c:v>
                </c:pt>
                <c:pt idx="14540">
                  <c:v>-11.719999999999999</c:v>
                </c:pt>
                <c:pt idx="14541">
                  <c:v>-11.717999999999996</c:v>
                </c:pt>
                <c:pt idx="14542">
                  <c:v>-11.715999999999998</c:v>
                </c:pt>
                <c:pt idx="14543">
                  <c:v>-11.713999999999999</c:v>
                </c:pt>
                <c:pt idx="14544">
                  <c:v>-11.711999999999996</c:v>
                </c:pt>
                <c:pt idx="14545">
                  <c:v>-11.709999999999997</c:v>
                </c:pt>
                <c:pt idx="14546">
                  <c:v>-11.707999999999998</c:v>
                </c:pt>
                <c:pt idx="14547">
                  <c:v>-11.705999999999996</c:v>
                </c:pt>
                <c:pt idx="14548">
                  <c:v>-11.703999999999997</c:v>
                </c:pt>
                <c:pt idx="14549">
                  <c:v>-11.701999999999998</c:v>
                </c:pt>
                <c:pt idx="14550">
                  <c:v>-11.699999999999996</c:v>
                </c:pt>
                <c:pt idx="14551">
                  <c:v>-11.697999999999997</c:v>
                </c:pt>
                <c:pt idx="14552">
                  <c:v>-11.695999999999998</c:v>
                </c:pt>
                <c:pt idx="14553">
                  <c:v>-11.693999999999996</c:v>
                </c:pt>
                <c:pt idx="14554">
                  <c:v>-11.691999999999997</c:v>
                </c:pt>
                <c:pt idx="14555">
                  <c:v>-11.689999999999998</c:v>
                </c:pt>
                <c:pt idx="14556">
                  <c:v>-11.687999999999999</c:v>
                </c:pt>
                <c:pt idx="14557">
                  <c:v>-11.685999999999996</c:v>
                </c:pt>
                <c:pt idx="14558">
                  <c:v>-11.683999999999997</c:v>
                </c:pt>
                <c:pt idx="14559">
                  <c:v>-11.681999999999999</c:v>
                </c:pt>
                <c:pt idx="14560">
                  <c:v>-11.679999999999996</c:v>
                </c:pt>
                <c:pt idx="14561">
                  <c:v>-11.677999999999997</c:v>
                </c:pt>
                <c:pt idx="14562">
                  <c:v>-11.675999999999998</c:v>
                </c:pt>
                <c:pt idx="14563">
                  <c:v>-11.673999999999996</c:v>
                </c:pt>
                <c:pt idx="14564">
                  <c:v>-11.671999999999997</c:v>
                </c:pt>
                <c:pt idx="14565">
                  <c:v>-11.669999999999998</c:v>
                </c:pt>
                <c:pt idx="14566">
                  <c:v>-11.667999999999996</c:v>
                </c:pt>
                <c:pt idx="14567">
                  <c:v>-11.665999999999997</c:v>
                </c:pt>
                <c:pt idx="14568">
                  <c:v>-11.663999999999998</c:v>
                </c:pt>
                <c:pt idx="14569">
                  <c:v>-11.661999999999995</c:v>
                </c:pt>
                <c:pt idx="14570">
                  <c:v>-11.659999999999997</c:v>
                </c:pt>
                <c:pt idx="14571">
                  <c:v>-11.657999999999998</c:v>
                </c:pt>
                <c:pt idx="14572">
                  <c:v>-11.655999999999999</c:v>
                </c:pt>
                <c:pt idx="14573">
                  <c:v>-11.653999999999996</c:v>
                </c:pt>
                <c:pt idx="14574">
                  <c:v>-11.651999999999997</c:v>
                </c:pt>
                <c:pt idx="14575">
                  <c:v>-11.649999999999999</c:v>
                </c:pt>
                <c:pt idx="14576">
                  <c:v>-11.647999999999996</c:v>
                </c:pt>
                <c:pt idx="14577">
                  <c:v>-11.645999999999997</c:v>
                </c:pt>
                <c:pt idx="14578">
                  <c:v>-11.643999999999998</c:v>
                </c:pt>
                <c:pt idx="14579">
                  <c:v>-11.641999999999996</c:v>
                </c:pt>
                <c:pt idx="14580">
                  <c:v>-11.639999999999997</c:v>
                </c:pt>
                <c:pt idx="14581">
                  <c:v>-11.637999999999998</c:v>
                </c:pt>
                <c:pt idx="14582">
                  <c:v>-11.635999999999996</c:v>
                </c:pt>
                <c:pt idx="14583">
                  <c:v>-11.633999999999997</c:v>
                </c:pt>
                <c:pt idx="14584">
                  <c:v>-11.631999999999998</c:v>
                </c:pt>
                <c:pt idx="14585">
                  <c:v>-11.629999999999995</c:v>
                </c:pt>
                <c:pt idx="14586">
                  <c:v>-11.627999999999997</c:v>
                </c:pt>
                <c:pt idx="14587">
                  <c:v>-11.625999999999998</c:v>
                </c:pt>
                <c:pt idx="14588">
                  <c:v>-11.623999999999999</c:v>
                </c:pt>
                <c:pt idx="14589">
                  <c:v>-11.621999999999996</c:v>
                </c:pt>
                <c:pt idx="14590">
                  <c:v>-11.619999999999997</c:v>
                </c:pt>
                <c:pt idx="14591">
                  <c:v>-11.617999999999999</c:v>
                </c:pt>
                <c:pt idx="14592">
                  <c:v>-11.615999999999996</c:v>
                </c:pt>
                <c:pt idx="14593">
                  <c:v>-11.613999999999997</c:v>
                </c:pt>
                <c:pt idx="14594">
                  <c:v>-11.611999999999998</c:v>
                </c:pt>
                <c:pt idx="14595">
                  <c:v>-11.609999999999996</c:v>
                </c:pt>
                <c:pt idx="14596">
                  <c:v>-11.607999999999997</c:v>
                </c:pt>
                <c:pt idx="14597">
                  <c:v>-11.605999999999998</c:v>
                </c:pt>
                <c:pt idx="14598">
                  <c:v>-11.603999999999996</c:v>
                </c:pt>
                <c:pt idx="14599">
                  <c:v>-11.601999999999997</c:v>
                </c:pt>
                <c:pt idx="14600">
                  <c:v>-11.599999999999998</c:v>
                </c:pt>
                <c:pt idx="14601">
                  <c:v>-11.597999999999995</c:v>
                </c:pt>
                <c:pt idx="14602">
                  <c:v>-11.595999999999997</c:v>
                </c:pt>
                <c:pt idx="14603">
                  <c:v>-11.593999999999998</c:v>
                </c:pt>
                <c:pt idx="14604">
                  <c:v>-11.591999999999999</c:v>
                </c:pt>
                <c:pt idx="14605">
                  <c:v>-11.589999999999996</c:v>
                </c:pt>
                <c:pt idx="14606">
                  <c:v>-11.587999999999997</c:v>
                </c:pt>
                <c:pt idx="14607">
                  <c:v>-11.585999999999999</c:v>
                </c:pt>
                <c:pt idx="14608">
                  <c:v>-11.583999999999996</c:v>
                </c:pt>
                <c:pt idx="14609">
                  <c:v>-11.581999999999997</c:v>
                </c:pt>
                <c:pt idx="14610">
                  <c:v>-11.579999999999998</c:v>
                </c:pt>
                <c:pt idx="14611">
                  <c:v>-11.577999999999996</c:v>
                </c:pt>
                <c:pt idx="14612">
                  <c:v>-11.575999999999997</c:v>
                </c:pt>
                <c:pt idx="14613">
                  <c:v>-11.573999999999998</c:v>
                </c:pt>
                <c:pt idx="14614">
                  <c:v>-11.571999999999996</c:v>
                </c:pt>
                <c:pt idx="14615">
                  <c:v>-11.569999999999997</c:v>
                </c:pt>
                <c:pt idx="14616">
                  <c:v>-11.567999999999998</c:v>
                </c:pt>
                <c:pt idx="14617">
                  <c:v>-11.565999999999995</c:v>
                </c:pt>
                <c:pt idx="14618">
                  <c:v>-11.563999999999997</c:v>
                </c:pt>
                <c:pt idx="14619">
                  <c:v>-11.561999999999998</c:v>
                </c:pt>
                <c:pt idx="14620">
                  <c:v>-11.559999999999999</c:v>
                </c:pt>
                <c:pt idx="14621">
                  <c:v>-11.557999999999996</c:v>
                </c:pt>
                <c:pt idx="14622">
                  <c:v>-11.555999999999997</c:v>
                </c:pt>
                <c:pt idx="14623">
                  <c:v>-11.553999999999998</c:v>
                </c:pt>
                <c:pt idx="14624">
                  <c:v>-11.551999999999996</c:v>
                </c:pt>
                <c:pt idx="14625">
                  <c:v>-11.549999999999997</c:v>
                </c:pt>
                <c:pt idx="14626">
                  <c:v>-11.547999999999998</c:v>
                </c:pt>
                <c:pt idx="14627">
                  <c:v>-11.545999999999996</c:v>
                </c:pt>
                <c:pt idx="14628">
                  <c:v>-11.543999999999997</c:v>
                </c:pt>
                <c:pt idx="14629">
                  <c:v>-11.541999999999998</c:v>
                </c:pt>
                <c:pt idx="14630">
                  <c:v>-11.539999999999996</c:v>
                </c:pt>
                <c:pt idx="14631">
                  <c:v>-11.537999999999997</c:v>
                </c:pt>
                <c:pt idx="14632">
                  <c:v>-11.535999999999998</c:v>
                </c:pt>
                <c:pt idx="14633">
                  <c:v>-11.533999999999999</c:v>
                </c:pt>
                <c:pt idx="14634">
                  <c:v>-11.531999999999996</c:v>
                </c:pt>
                <c:pt idx="14635">
                  <c:v>-11.529999999999998</c:v>
                </c:pt>
                <c:pt idx="14636">
                  <c:v>-11.527999999999999</c:v>
                </c:pt>
                <c:pt idx="14637">
                  <c:v>-11.525999999999996</c:v>
                </c:pt>
                <c:pt idx="14638">
                  <c:v>-11.523999999999997</c:v>
                </c:pt>
                <c:pt idx="14639">
                  <c:v>-11.521999999999998</c:v>
                </c:pt>
                <c:pt idx="14640">
                  <c:v>-11.519999999999996</c:v>
                </c:pt>
                <c:pt idx="14641">
                  <c:v>-11.517999999999997</c:v>
                </c:pt>
                <c:pt idx="14642">
                  <c:v>-11.515999999999998</c:v>
                </c:pt>
                <c:pt idx="14643">
                  <c:v>-11.513999999999996</c:v>
                </c:pt>
                <c:pt idx="14644">
                  <c:v>-11.511999999999997</c:v>
                </c:pt>
                <c:pt idx="14645">
                  <c:v>-11.509999999999998</c:v>
                </c:pt>
                <c:pt idx="14646">
                  <c:v>-11.507999999999996</c:v>
                </c:pt>
                <c:pt idx="14647">
                  <c:v>-11.505999999999997</c:v>
                </c:pt>
                <c:pt idx="14648">
                  <c:v>-11.503999999999998</c:v>
                </c:pt>
                <c:pt idx="14649">
                  <c:v>-11.501999999999999</c:v>
                </c:pt>
                <c:pt idx="14650">
                  <c:v>-11.499999999999996</c:v>
                </c:pt>
                <c:pt idx="14651">
                  <c:v>-11.497999999999998</c:v>
                </c:pt>
                <c:pt idx="14652">
                  <c:v>-11.495999999999999</c:v>
                </c:pt>
                <c:pt idx="14653">
                  <c:v>-11.493999999999996</c:v>
                </c:pt>
                <c:pt idx="14654">
                  <c:v>-11.491999999999997</c:v>
                </c:pt>
                <c:pt idx="14655">
                  <c:v>-11.489999999999998</c:v>
                </c:pt>
                <c:pt idx="14656">
                  <c:v>-11.487999999999996</c:v>
                </c:pt>
                <c:pt idx="14657">
                  <c:v>-11.485999999999997</c:v>
                </c:pt>
                <c:pt idx="14658">
                  <c:v>-11.483999999999998</c:v>
                </c:pt>
                <c:pt idx="14659">
                  <c:v>-11.481999999999996</c:v>
                </c:pt>
                <c:pt idx="14660">
                  <c:v>-11.479999999999997</c:v>
                </c:pt>
                <c:pt idx="14661">
                  <c:v>-11.477999999999998</c:v>
                </c:pt>
                <c:pt idx="14662">
                  <c:v>-11.475999999999996</c:v>
                </c:pt>
                <c:pt idx="14663">
                  <c:v>-11.473999999999997</c:v>
                </c:pt>
                <c:pt idx="14664">
                  <c:v>-11.471999999999998</c:v>
                </c:pt>
                <c:pt idx="14665">
                  <c:v>-11.469999999999999</c:v>
                </c:pt>
                <c:pt idx="14666">
                  <c:v>-11.467999999999996</c:v>
                </c:pt>
                <c:pt idx="14667">
                  <c:v>-11.465999999999998</c:v>
                </c:pt>
                <c:pt idx="14668">
                  <c:v>-11.463999999999999</c:v>
                </c:pt>
                <c:pt idx="14669">
                  <c:v>-11.461999999999996</c:v>
                </c:pt>
                <c:pt idx="14670">
                  <c:v>-11.459999999999997</c:v>
                </c:pt>
                <c:pt idx="14671">
                  <c:v>-11.457999999999998</c:v>
                </c:pt>
                <c:pt idx="14672">
                  <c:v>-11.455999999999996</c:v>
                </c:pt>
                <c:pt idx="14673">
                  <c:v>-11.453999999999997</c:v>
                </c:pt>
                <c:pt idx="14674">
                  <c:v>-11.451999999999998</c:v>
                </c:pt>
                <c:pt idx="14675">
                  <c:v>-11.449999999999996</c:v>
                </c:pt>
                <c:pt idx="14676">
                  <c:v>-11.447999999999997</c:v>
                </c:pt>
                <c:pt idx="14677">
                  <c:v>-11.445999999999998</c:v>
                </c:pt>
                <c:pt idx="14678">
                  <c:v>-11.443999999999996</c:v>
                </c:pt>
                <c:pt idx="14679">
                  <c:v>-11.441999999999997</c:v>
                </c:pt>
                <c:pt idx="14680">
                  <c:v>-11.439999999999998</c:v>
                </c:pt>
                <c:pt idx="14681">
                  <c:v>-11.437999999999999</c:v>
                </c:pt>
                <c:pt idx="14682">
                  <c:v>-11.435999999999996</c:v>
                </c:pt>
                <c:pt idx="14683">
                  <c:v>-11.433999999999997</c:v>
                </c:pt>
                <c:pt idx="14684">
                  <c:v>-11.431999999999999</c:v>
                </c:pt>
                <c:pt idx="14685">
                  <c:v>-11.429999999999996</c:v>
                </c:pt>
                <c:pt idx="14686">
                  <c:v>-11.427999999999997</c:v>
                </c:pt>
                <c:pt idx="14687">
                  <c:v>-11.425999999999998</c:v>
                </c:pt>
                <c:pt idx="14688">
                  <c:v>-11.423999999999996</c:v>
                </c:pt>
                <c:pt idx="14689">
                  <c:v>-11.421999999999997</c:v>
                </c:pt>
                <c:pt idx="14690">
                  <c:v>-11.419999999999998</c:v>
                </c:pt>
                <c:pt idx="14691">
                  <c:v>-11.417999999999996</c:v>
                </c:pt>
                <c:pt idx="14692">
                  <c:v>-11.415999999999997</c:v>
                </c:pt>
                <c:pt idx="14693">
                  <c:v>-11.413999999999998</c:v>
                </c:pt>
                <c:pt idx="14694">
                  <c:v>-11.411999999999995</c:v>
                </c:pt>
                <c:pt idx="14695">
                  <c:v>-11.409999999999997</c:v>
                </c:pt>
                <c:pt idx="14696">
                  <c:v>-11.407999999999998</c:v>
                </c:pt>
                <c:pt idx="14697">
                  <c:v>-11.405999999999999</c:v>
                </c:pt>
                <c:pt idx="14698">
                  <c:v>-11.403999999999996</c:v>
                </c:pt>
                <c:pt idx="14699">
                  <c:v>-11.401999999999997</c:v>
                </c:pt>
                <c:pt idx="14700">
                  <c:v>-11.399999999999999</c:v>
                </c:pt>
                <c:pt idx="14701">
                  <c:v>-11.397999999999996</c:v>
                </c:pt>
                <c:pt idx="14702">
                  <c:v>-11.395999999999997</c:v>
                </c:pt>
                <c:pt idx="14703">
                  <c:v>-11.393999999999998</c:v>
                </c:pt>
                <c:pt idx="14704">
                  <c:v>-11.391999999999996</c:v>
                </c:pt>
                <c:pt idx="14705">
                  <c:v>-11.389999999999997</c:v>
                </c:pt>
                <c:pt idx="14706">
                  <c:v>-11.387999999999998</c:v>
                </c:pt>
                <c:pt idx="14707">
                  <c:v>-11.385999999999996</c:v>
                </c:pt>
                <c:pt idx="14708">
                  <c:v>-11.383999999999997</c:v>
                </c:pt>
                <c:pt idx="14709">
                  <c:v>-11.381999999999998</c:v>
                </c:pt>
                <c:pt idx="14710">
                  <c:v>-11.379999999999995</c:v>
                </c:pt>
                <c:pt idx="14711">
                  <c:v>-11.377999999999997</c:v>
                </c:pt>
                <c:pt idx="14712">
                  <c:v>-11.375999999999998</c:v>
                </c:pt>
                <c:pt idx="14713">
                  <c:v>-11.373999999999999</c:v>
                </c:pt>
                <c:pt idx="14714">
                  <c:v>-11.371999999999996</c:v>
                </c:pt>
                <c:pt idx="14715">
                  <c:v>-11.369999999999997</c:v>
                </c:pt>
                <c:pt idx="14716">
                  <c:v>-11.367999999999999</c:v>
                </c:pt>
                <c:pt idx="14717">
                  <c:v>-11.365999999999996</c:v>
                </c:pt>
                <c:pt idx="14718">
                  <c:v>-11.363999999999997</c:v>
                </c:pt>
                <c:pt idx="14719">
                  <c:v>-11.361999999999998</c:v>
                </c:pt>
                <c:pt idx="14720">
                  <c:v>-11.359999999999996</c:v>
                </c:pt>
                <c:pt idx="14721">
                  <c:v>-11.357999999999997</c:v>
                </c:pt>
                <c:pt idx="14722">
                  <c:v>-11.355999999999998</c:v>
                </c:pt>
                <c:pt idx="14723">
                  <c:v>-11.353999999999996</c:v>
                </c:pt>
                <c:pt idx="14724">
                  <c:v>-11.351999999999997</c:v>
                </c:pt>
                <c:pt idx="14725">
                  <c:v>-11.349999999999998</c:v>
                </c:pt>
                <c:pt idx="14726">
                  <c:v>-11.347999999999995</c:v>
                </c:pt>
                <c:pt idx="14727">
                  <c:v>-11.345999999999997</c:v>
                </c:pt>
                <c:pt idx="14728">
                  <c:v>-11.343999999999998</c:v>
                </c:pt>
                <c:pt idx="14729">
                  <c:v>-11.341999999999999</c:v>
                </c:pt>
                <c:pt idx="14730">
                  <c:v>-11.339999999999996</c:v>
                </c:pt>
                <c:pt idx="14731">
                  <c:v>-11.337999999999997</c:v>
                </c:pt>
                <c:pt idx="14732">
                  <c:v>-11.335999999999999</c:v>
                </c:pt>
                <c:pt idx="14733">
                  <c:v>-11.333999999999996</c:v>
                </c:pt>
                <c:pt idx="14734">
                  <c:v>-11.331999999999997</c:v>
                </c:pt>
                <c:pt idx="14735">
                  <c:v>-11.329999999999998</c:v>
                </c:pt>
                <c:pt idx="14736">
                  <c:v>-11.327999999999996</c:v>
                </c:pt>
                <c:pt idx="14737">
                  <c:v>-11.325999999999997</c:v>
                </c:pt>
                <c:pt idx="14738">
                  <c:v>-11.323999999999998</c:v>
                </c:pt>
                <c:pt idx="14739">
                  <c:v>-11.321999999999996</c:v>
                </c:pt>
                <c:pt idx="14740">
                  <c:v>-11.319999999999997</c:v>
                </c:pt>
                <c:pt idx="14741">
                  <c:v>-11.317999999999998</c:v>
                </c:pt>
                <c:pt idx="14742">
                  <c:v>-11.315999999999995</c:v>
                </c:pt>
                <c:pt idx="14743">
                  <c:v>-11.313999999999997</c:v>
                </c:pt>
                <c:pt idx="14744">
                  <c:v>-11.311999999999998</c:v>
                </c:pt>
                <c:pt idx="14745">
                  <c:v>-11.309999999999999</c:v>
                </c:pt>
                <c:pt idx="14746">
                  <c:v>-11.307999999999996</c:v>
                </c:pt>
                <c:pt idx="14747">
                  <c:v>-11.305999999999997</c:v>
                </c:pt>
                <c:pt idx="14748">
                  <c:v>-11.303999999999998</c:v>
                </c:pt>
                <c:pt idx="14749">
                  <c:v>-11.301999999999996</c:v>
                </c:pt>
                <c:pt idx="14750">
                  <c:v>-11.299999999999997</c:v>
                </c:pt>
                <c:pt idx="14751">
                  <c:v>-11.297999999999998</c:v>
                </c:pt>
                <c:pt idx="14752">
                  <c:v>-11.295999999999996</c:v>
                </c:pt>
                <c:pt idx="14753">
                  <c:v>-11.293999999999997</c:v>
                </c:pt>
                <c:pt idx="14754">
                  <c:v>-11.291999999999998</c:v>
                </c:pt>
                <c:pt idx="14755">
                  <c:v>-11.289999999999996</c:v>
                </c:pt>
                <c:pt idx="14756">
                  <c:v>-11.287999999999997</c:v>
                </c:pt>
                <c:pt idx="14757">
                  <c:v>-11.285999999999998</c:v>
                </c:pt>
                <c:pt idx="14758">
                  <c:v>-11.283999999999999</c:v>
                </c:pt>
                <c:pt idx="14759">
                  <c:v>-11.281999999999996</c:v>
                </c:pt>
                <c:pt idx="14760">
                  <c:v>-11.279999999999998</c:v>
                </c:pt>
                <c:pt idx="14761">
                  <c:v>-11.277999999999999</c:v>
                </c:pt>
                <c:pt idx="14762">
                  <c:v>-11.275999999999996</c:v>
                </c:pt>
                <c:pt idx="14763">
                  <c:v>-11.273999999999997</c:v>
                </c:pt>
                <c:pt idx="14764">
                  <c:v>-11.271999999999998</c:v>
                </c:pt>
                <c:pt idx="14765">
                  <c:v>-11.269999999999996</c:v>
                </c:pt>
                <c:pt idx="14766">
                  <c:v>-11.267999999999997</c:v>
                </c:pt>
                <c:pt idx="14767">
                  <c:v>-11.265999999999998</c:v>
                </c:pt>
                <c:pt idx="14768">
                  <c:v>-11.263999999999996</c:v>
                </c:pt>
                <c:pt idx="14769">
                  <c:v>-11.261999999999997</c:v>
                </c:pt>
                <c:pt idx="14770">
                  <c:v>-11.259999999999998</c:v>
                </c:pt>
                <c:pt idx="14771">
                  <c:v>-11.257999999999996</c:v>
                </c:pt>
                <c:pt idx="14772">
                  <c:v>-11.255999999999997</c:v>
                </c:pt>
                <c:pt idx="14773">
                  <c:v>-11.253999999999998</c:v>
                </c:pt>
                <c:pt idx="14774">
                  <c:v>-11.251999999999999</c:v>
                </c:pt>
                <c:pt idx="14775">
                  <c:v>-11.249999999999996</c:v>
                </c:pt>
                <c:pt idx="14776">
                  <c:v>-11.247999999999998</c:v>
                </c:pt>
                <c:pt idx="14777">
                  <c:v>-11.245999999999999</c:v>
                </c:pt>
                <c:pt idx="14778">
                  <c:v>-11.243999999999996</c:v>
                </c:pt>
                <c:pt idx="14779">
                  <c:v>-11.241999999999997</c:v>
                </c:pt>
                <c:pt idx="14780">
                  <c:v>-11.239999999999998</c:v>
                </c:pt>
                <c:pt idx="14781">
                  <c:v>-11.237999999999996</c:v>
                </c:pt>
                <c:pt idx="14782">
                  <c:v>-11.235999999999997</c:v>
                </c:pt>
                <c:pt idx="14783">
                  <c:v>-11.233999999999998</c:v>
                </c:pt>
                <c:pt idx="14784">
                  <c:v>-11.231999999999996</c:v>
                </c:pt>
                <c:pt idx="14785">
                  <c:v>-11.229999999999997</c:v>
                </c:pt>
                <c:pt idx="14786">
                  <c:v>-11.227999999999998</c:v>
                </c:pt>
                <c:pt idx="14787">
                  <c:v>-11.225999999999996</c:v>
                </c:pt>
                <c:pt idx="14788">
                  <c:v>-11.223999999999997</c:v>
                </c:pt>
                <c:pt idx="14789">
                  <c:v>-11.221999999999998</c:v>
                </c:pt>
                <c:pt idx="14790">
                  <c:v>-11.219999999999999</c:v>
                </c:pt>
                <c:pt idx="14791">
                  <c:v>-11.217999999999996</c:v>
                </c:pt>
                <c:pt idx="14792">
                  <c:v>-11.215999999999998</c:v>
                </c:pt>
                <c:pt idx="14793">
                  <c:v>-11.213999999999999</c:v>
                </c:pt>
                <c:pt idx="14794">
                  <c:v>-11.211999999999996</c:v>
                </c:pt>
                <c:pt idx="14795">
                  <c:v>-11.209999999999997</c:v>
                </c:pt>
                <c:pt idx="14796">
                  <c:v>-11.207999999999998</c:v>
                </c:pt>
                <c:pt idx="14797">
                  <c:v>-11.205999999999996</c:v>
                </c:pt>
                <c:pt idx="14798">
                  <c:v>-11.203999999999997</c:v>
                </c:pt>
                <c:pt idx="14799">
                  <c:v>-11.201999999999998</c:v>
                </c:pt>
                <c:pt idx="14800">
                  <c:v>-11.199999999999996</c:v>
                </c:pt>
                <c:pt idx="14801">
                  <c:v>-11.197999999999997</c:v>
                </c:pt>
                <c:pt idx="14802">
                  <c:v>-11.195999999999998</c:v>
                </c:pt>
                <c:pt idx="14803">
                  <c:v>-11.193999999999996</c:v>
                </c:pt>
                <c:pt idx="14804">
                  <c:v>-11.191999999999997</c:v>
                </c:pt>
                <c:pt idx="14805">
                  <c:v>-11.189999999999998</c:v>
                </c:pt>
                <c:pt idx="14806">
                  <c:v>-11.187999999999999</c:v>
                </c:pt>
                <c:pt idx="14807">
                  <c:v>-11.185999999999996</c:v>
                </c:pt>
                <c:pt idx="14808">
                  <c:v>-11.183999999999997</c:v>
                </c:pt>
                <c:pt idx="14809">
                  <c:v>-11.181999999999999</c:v>
                </c:pt>
                <c:pt idx="14810">
                  <c:v>-11.179999999999996</c:v>
                </c:pt>
                <c:pt idx="14811">
                  <c:v>-11.177999999999997</c:v>
                </c:pt>
                <c:pt idx="14812">
                  <c:v>-11.175999999999998</c:v>
                </c:pt>
                <c:pt idx="14813">
                  <c:v>-11.173999999999996</c:v>
                </c:pt>
                <c:pt idx="14814">
                  <c:v>-11.171999999999997</c:v>
                </c:pt>
                <c:pt idx="14815">
                  <c:v>-11.169999999999998</c:v>
                </c:pt>
                <c:pt idx="14816">
                  <c:v>-11.167999999999996</c:v>
                </c:pt>
                <c:pt idx="14817">
                  <c:v>-11.165999999999997</c:v>
                </c:pt>
                <c:pt idx="14818">
                  <c:v>-11.163999999999998</c:v>
                </c:pt>
                <c:pt idx="14819">
                  <c:v>-11.161999999999995</c:v>
                </c:pt>
                <c:pt idx="14820">
                  <c:v>-11.159999999999997</c:v>
                </c:pt>
                <c:pt idx="14821">
                  <c:v>-11.157999999999998</c:v>
                </c:pt>
                <c:pt idx="14822">
                  <c:v>-11.155999999999999</c:v>
                </c:pt>
                <c:pt idx="14823">
                  <c:v>-11.153999999999996</c:v>
                </c:pt>
                <c:pt idx="14824">
                  <c:v>-11.151999999999997</c:v>
                </c:pt>
                <c:pt idx="14825">
                  <c:v>-11.149999999999999</c:v>
                </c:pt>
                <c:pt idx="14826">
                  <c:v>-11.147999999999996</c:v>
                </c:pt>
                <c:pt idx="14827">
                  <c:v>-11.145999999999997</c:v>
                </c:pt>
                <c:pt idx="14828">
                  <c:v>-11.143999999999998</c:v>
                </c:pt>
                <c:pt idx="14829">
                  <c:v>-11.141999999999996</c:v>
                </c:pt>
                <c:pt idx="14830">
                  <c:v>-11.139999999999997</c:v>
                </c:pt>
                <c:pt idx="14831">
                  <c:v>-11.137999999999998</c:v>
                </c:pt>
                <c:pt idx="14832">
                  <c:v>-11.135999999999996</c:v>
                </c:pt>
                <c:pt idx="14833">
                  <c:v>-11.133999999999997</c:v>
                </c:pt>
                <c:pt idx="14834">
                  <c:v>-11.131999999999998</c:v>
                </c:pt>
                <c:pt idx="14835">
                  <c:v>-11.129999999999995</c:v>
                </c:pt>
                <c:pt idx="14836">
                  <c:v>-11.127999999999997</c:v>
                </c:pt>
                <c:pt idx="14837">
                  <c:v>-11.125999999999998</c:v>
                </c:pt>
                <c:pt idx="14838">
                  <c:v>-11.123999999999999</c:v>
                </c:pt>
                <c:pt idx="14839">
                  <c:v>-11.121999999999996</c:v>
                </c:pt>
                <c:pt idx="14840">
                  <c:v>-11.119999999999997</c:v>
                </c:pt>
                <c:pt idx="14841">
                  <c:v>-11.117999999999999</c:v>
                </c:pt>
                <c:pt idx="14842">
                  <c:v>-11.115999999999996</c:v>
                </c:pt>
                <c:pt idx="14843">
                  <c:v>-11.113999999999997</c:v>
                </c:pt>
                <c:pt idx="14844">
                  <c:v>-11.111999999999998</c:v>
                </c:pt>
                <c:pt idx="14845">
                  <c:v>-11.109999999999996</c:v>
                </c:pt>
                <c:pt idx="14846">
                  <c:v>-11.107999999999997</c:v>
                </c:pt>
                <c:pt idx="14847">
                  <c:v>-11.105999999999998</c:v>
                </c:pt>
                <c:pt idx="14848">
                  <c:v>-11.103999999999996</c:v>
                </c:pt>
                <c:pt idx="14849">
                  <c:v>-11.101999999999997</c:v>
                </c:pt>
                <c:pt idx="14850">
                  <c:v>-11.099999999999998</c:v>
                </c:pt>
                <c:pt idx="14851">
                  <c:v>-11.097999999999995</c:v>
                </c:pt>
                <c:pt idx="14852">
                  <c:v>-11.095999999999997</c:v>
                </c:pt>
                <c:pt idx="14853">
                  <c:v>-11.093999999999998</c:v>
                </c:pt>
                <c:pt idx="14854">
                  <c:v>-11.091999999999999</c:v>
                </c:pt>
                <c:pt idx="14855">
                  <c:v>-11.089999999999996</c:v>
                </c:pt>
                <c:pt idx="14856">
                  <c:v>-11.087999999999997</c:v>
                </c:pt>
                <c:pt idx="14857">
                  <c:v>-11.085999999999999</c:v>
                </c:pt>
                <c:pt idx="14858">
                  <c:v>-11.083999999999996</c:v>
                </c:pt>
                <c:pt idx="14859">
                  <c:v>-11.081999999999997</c:v>
                </c:pt>
                <c:pt idx="14860">
                  <c:v>-11.079999999999998</c:v>
                </c:pt>
                <c:pt idx="14861">
                  <c:v>-11.077999999999996</c:v>
                </c:pt>
                <c:pt idx="14862">
                  <c:v>-11.075999999999997</c:v>
                </c:pt>
                <c:pt idx="14863">
                  <c:v>-11.073999999999998</c:v>
                </c:pt>
                <c:pt idx="14864">
                  <c:v>-11.071999999999996</c:v>
                </c:pt>
                <c:pt idx="14865">
                  <c:v>-11.069999999999997</c:v>
                </c:pt>
                <c:pt idx="14866">
                  <c:v>-11.067999999999998</c:v>
                </c:pt>
                <c:pt idx="14867">
                  <c:v>-11.065999999999995</c:v>
                </c:pt>
                <c:pt idx="14868">
                  <c:v>-11.063999999999997</c:v>
                </c:pt>
                <c:pt idx="14869">
                  <c:v>-11.061999999999998</c:v>
                </c:pt>
                <c:pt idx="14870">
                  <c:v>-11.059999999999999</c:v>
                </c:pt>
                <c:pt idx="14871">
                  <c:v>-11.057999999999996</c:v>
                </c:pt>
                <c:pt idx="14872">
                  <c:v>-11.055999999999997</c:v>
                </c:pt>
                <c:pt idx="14873">
                  <c:v>-11.053999999999998</c:v>
                </c:pt>
                <c:pt idx="14874">
                  <c:v>-11.051999999999996</c:v>
                </c:pt>
                <c:pt idx="14875">
                  <c:v>-11.049999999999997</c:v>
                </c:pt>
                <c:pt idx="14876">
                  <c:v>-11.047999999999998</c:v>
                </c:pt>
                <c:pt idx="14877">
                  <c:v>-11.045999999999996</c:v>
                </c:pt>
                <c:pt idx="14878">
                  <c:v>-11.043999999999997</c:v>
                </c:pt>
                <c:pt idx="14879">
                  <c:v>-11.041999999999998</c:v>
                </c:pt>
                <c:pt idx="14880">
                  <c:v>-11.039999999999996</c:v>
                </c:pt>
                <c:pt idx="14881">
                  <c:v>-11.037999999999997</c:v>
                </c:pt>
                <c:pt idx="14882">
                  <c:v>-11.035999999999998</c:v>
                </c:pt>
                <c:pt idx="14883">
                  <c:v>-11.033999999999999</c:v>
                </c:pt>
                <c:pt idx="14884">
                  <c:v>-11.031999999999996</c:v>
                </c:pt>
                <c:pt idx="14885">
                  <c:v>-11.029999999999998</c:v>
                </c:pt>
                <c:pt idx="14886">
                  <c:v>-11.027999999999999</c:v>
                </c:pt>
                <c:pt idx="14887">
                  <c:v>-11.025999999999996</c:v>
                </c:pt>
                <c:pt idx="14888">
                  <c:v>-11.023999999999997</c:v>
                </c:pt>
                <c:pt idx="14889">
                  <c:v>-11.021999999999998</c:v>
                </c:pt>
                <c:pt idx="14890">
                  <c:v>-11.019999999999996</c:v>
                </c:pt>
                <c:pt idx="14891">
                  <c:v>-11.017999999999997</c:v>
                </c:pt>
                <c:pt idx="14892">
                  <c:v>-11.015999999999998</c:v>
                </c:pt>
                <c:pt idx="14893">
                  <c:v>-11.013999999999996</c:v>
                </c:pt>
                <c:pt idx="14894">
                  <c:v>-11.011999999999997</c:v>
                </c:pt>
                <c:pt idx="14895">
                  <c:v>-11.009999999999998</c:v>
                </c:pt>
                <c:pt idx="14896">
                  <c:v>-11.007999999999996</c:v>
                </c:pt>
                <c:pt idx="14897">
                  <c:v>-11.005999999999997</c:v>
                </c:pt>
                <c:pt idx="14898">
                  <c:v>-11.003999999999998</c:v>
                </c:pt>
                <c:pt idx="14899">
                  <c:v>-11.001999999999999</c:v>
                </c:pt>
                <c:pt idx="14900">
                  <c:v>-10.999999999999996</c:v>
                </c:pt>
                <c:pt idx="14901">
                  <c:v>-10.997999999999998</c:v>
                </c:pt>
                <c:pt idx="14902">
                  <c:v>-10.995999999999999</c:v>
                </c:pt>
                <c:pt idx="14903">
                  <c:v>-10.993999999999996</c:v>
                </c:pt>
                <c:pt idx="14904">
                  <c:v>-10.991999999999997</c:v>
                </c:pt>
                <c:pt idx="14905">
                  <c:v>-10.989999999999998</c:v>
                </c:pt>
                <c:pt idx="14906">
                  <c:v>-10.987999999999996</c:v>
                </c:pt>
                <c:pt idx="14907">
                  <c:v>-10.985999999999997</c:v>
                </c:pt>
                <c:pt idx="14908">
                  <c:v>-10.983999999999998</c:v>
                </c:pt>
                <c:pt idx="14909">
                  <c:v>-10.981999999999996</c:v>
                </c:pt>
                <c:pt idx="14910">
                  <c:v>-10.979999999999997</c:v>
                </c:pt>
                <c:pt idx="14911">
                  <c:v>-10.977999999999998</c:v>
                </c:pt>
                <c:pt idx="14912">
                  <c:v>-10.975999999999996</c:v>
                </c:pt>
                <c:pt idx="14913">
                  <c:v>-10.973999999999997</c:v>
                </c:pt>
                <c:pt idx="14914">
                  <c:v>-10.971999999999998</c:v>
                </c:pt>
                <c:pt idx="14915">
                  <c:v>-10.969999999999999</c:v>
                </c:pt>
                <c:pt idx="14916">
                  <c:v>-10.967999999999996</c:v>
                </c:pt>
                <c:pt idx="14917">
                  <c:v>-10.965999999999998</c:v>
                </c:pt>
                <c:pt idx="14918">
                  <c:v>-10.963999999999999</c:v>
                </c:pt>
                <c:pt idx="14919">
                  <c:v>-10.961999999999996</c:v>
                </c:pt>
                <c:pt idx="14920">
                  <c:v>-10.959999999999997</c:v>
                </c:pt>
                <c:pt idx="14921">
                  <c:v>-10.957999999999998</c:v>
                </c:pt>
                <c:pt idx="14922">
                  <c:v>-10.955999999999996</c:v>
                </c:pt>
                <c:pt idx="14923">
                  <c:v>-10.953999999999997</c:v>
                </c:pt>
                <c:pt idx="14924">
                  <c:v>-10.951999999999998</c:v>
                </c:pt>
                <c:pt idx="14925">
                  <c:v>-10.949999999999996</c:v>
                </c:pt>
                <c:pt idx="14926">
                  <c:v>-10.947999999999997</c:v>
                </c:pt>
                <c:pt idx="14927">
                  <c:v>-10.945999999999998</c:v>
                </c:pt>
                <c:pt idx="14928">
                  <c:v>-10.943999999999996</c:v>
                </c:pt>
                <c:pt idx="14929">
                  <c:v>-10.941999999999997</c:v>
                </c:pt>
                <c:pt idx="14930">
                  <c:v>-10.939999999999998</c:v>
                </c:pt>
                <c:pt idx="14931">
                  <c:v>-10.937999999999999</c:v>
                </c:pt>
                <c:pt idx="14932">
                  <c:v>-10.935999999999996</c:v>
                </c:pt>
                <c:pt idx="14933">
                  <c:v>-10.933999999999997</c:v>
                </c:pt>
                <c:pt idx="14934">
                  <c:v>-10.931999999999999</c:v>
                </c:pt>
                <c:pt idx="14935">
                  <c:v>-10.929999999999996</c:v>
                </c:pt>
                <c:pt idx="14936">
                  <c:v>-10.927999999999997</c:v>
                </c:pt>
                <c:pt idx="14937">
                  <c:v>-10.925999999999998</c:v>
                </c:pt>
                <c:pt idx="14938">
                  <c:v>-10.923999999999996</c:v>
                </c:pt>
                <c:pt idx="14939">
                  <c:v>-10.921999999999997</c:v>
                </c:pt>
                <c:pt idx="14940">
                  <c:v>-10.919999999999998</c:v>
                </c:pt>
                <c:pt idx="14941">
                  <c:v>-10.917999999999996</c:v>
                </c:pt>
                <c:pt idx="14942">
                  <c:v>-10.915999999999997</c:v>
                </c:pt>
                <c:pt idx="14943">
                  <c:v>-10.913999999999998</c:v>
                </c:pt>
                <c:pt idx="14944">
                  <c:v>-10.911999999999995</c:v>
                </c:pt>
                <c:pt idx="14945">
                  <c:v>-10.909999999999997</c:v>
                </c:pt>
                <c:pt idx="14946">
                  <c:v>-10.907999999999998</c:v>
                </c:pt>
                <c:pt idx="14947">
                  <c:v>-10.905999999999999</c:v>
                </c:pt>
                <c:pt idx="14948">
                  <c:v>-10.903999999999996</c:v>
                </c:pt>
                <c:pt idx="14949">
                  <c:v>-10.901999999999997</c:v>
                </c:pt>
                <c:pt idx="14950">
                  <c:v>-10.899999999999999</c:v>
                </c:pt>
                <c:pt idx="14951">
                  <c:v>-10.897999999999996</c:v>
                </c:pt>
                <c:pt idx="14952">
                  <c:v>-10.895999999999997</c:v>
                </c:pt>
                <c:pt idx="14953">
                  <c:v>-10.893999999999998</c:v>
                </c:pt>
                <c:pt idx="14954">
                  <c:v>-10.891999999999996</c:v>
                </c:pt>
                <c:pt idx="14955">
                  <c:v>-10.889999999999997</c:v>
                </c:pt>
                <c:pt idx="14956">
                  <c:v>-10.887999999999998</c:v>
                </c:pt>
                <c:pt idx="14957">
                  <c:v>-10.885999999999996</c:v>
                </c:pt>
                <c:pt idx="14958">
                  <c:v>-10.883999999999997</c:v>
                </c:pt>
                <c:pt idx="14959">
                  <c:v>-10.881999999999998</c:v>
                </c:pt>
                <c:pt idx="14960">
                  <c:v>-10.879999999999995</c:v>
                </c:pt>
                <c:pt idx="14961">
                  <c:v>-10.877999999999997</c:v>
                </c:pt>
                <c:pt idx="14962">
                  <c:v>-10.875999999999998</c:v>
                </c:pt>
                <c:pt idx="14963">
                  <c:v>-10.873999999999999</c:v>
                </c:pt>
                <c:pt idx="14964">
                  <c:v>-10.871999999999996</c:v>
                </c:pt>
                <c:pt idx="14965">
                  <c:v>-10.869999999999997</c:v>
                </c:pt>
                <c:pt idx="14966">
                  <c:v>-10.867999999999999</c:v>
                </c:pt>
                <c:pt idx="14967">
                  <c:v>-10.865999999999996</c:v>
                </c:pt>
                <c:pt idx="14968">
                  <c:v>-10.863999999999997</c:v>
                </c:pt>
                <c:pt idx="14969">
                  <c:v>-10.861999999999998</c:v>
                </c:pt>
                <c:pt idx="14970">
                  <c:v>-10.859999999999996</c:v>
                </c:pt>
                <c:pt idx="14971">
                  <c:v>-10.857999999999997</c:v>
                </c:pt>
                <c:pt idx="14972">
                  <c:v>-10.855999999999998</c:v>
                </c:pt>
                <c:pt idx="14973">
                  <c:v>-10.853999999999996</c:v>
                </c:pt>
                <c:pt idx="14974">
                  <c:v>-10.851999999999997</c:v>
                </c:pt>
                <c:pt idx="14975">
                  <c:v>-10.849999999999998</c:v>
                </c:pt>
                <c:pt idx="14976">
                  <c:v>-10.847999999999995</c:v>
                </c:pt>
                <c:pt idx="14977">
                  <c:v>-10.845999999999997</c:v>
                </c:pt>
                <c:pt idx="14978">
                  <c:v>-10.843999999999998</c:v>
                </c:pt>
                <c:pt idx="14979">
                  <c:v>-10.841999999999999</c:v>
                </c:pt>
                <c:pt idx="14980">
                  <c:v>-10.839999999999996</c:v>
                </c:pt>
                <c:pt idx="14981">
                  <c:v>-10.837999999999997</c:v>
                </c:pt>
                <c:pt idx="14982">
                  <c:v>-10.835999999999999</c:v>
                </c:pt>
                <c:pt idx="14983">
                  <c:v>-10.833999999999996</c:v>
                </c:pt>
                <c:pt idx="14984">
                  <c:v>-10.831999999999997</c:v>
                </c:pt>
                <c:pt idx="14985">
                  <c:v>-10.829999999999998</c:v>
                </c:pt>
                <c:pt idx="14986">
                  <c:v>-10.827999999999996</c:v>
                </c:pt>
                <c:pt idx="14987">
                  <c:v>-10.825999999999997</c:v>
                </c:pt>
                <c:pt idx="14988">
                  <c:v>-10.823999999999998</c:v>
                </c:pt>
                <c:pt idx="14989">
                  <c:v>-10.821999999999996</c:v>
                </c:pt>
                <c:pt idx="14990">
                  <c:v>-10.819999999999997</c:v>
                </c:pt>
                <c:pt idx="14991">
                  <c:v>-10.817999999999998</c:v>
                </c:pt>
                <c:pt idx="14992">
                  <c:v>-10.815999999999995</c:v>
                </c:pt>
                <c:pt idx="14993">
                  <c:v>-10.813999999999997</c:v>
                </c:pt>
                <c:pt idx="14994">
                  <c:v>-10.811999999999998</c:v>
                </c:pt>
                <c:pt idx="14995">
                  <c:v>-10.809999999999999</c:v>
                </c:pt>
                <c:pt idx="14996">
                  <c:v>-10.807999999999996</c:v>
                </c:pt>
                <c:pt idx="14997">
                  <c:v>-10.805999999999997</c:v>
                </c:pt>
                <c:pt idx="14998">
                  <c:v>-10.803999999999998</c:v>
                </c:pt>
                <c:pt idx="14999">
                  <c:v>-10.801999999999996</c:v>
                </c:pt>
                <c:pt idx="15000">
                  <c:v>-10.799999999999997</c:v>
                </c:pt>
                <c:pt idx="15001">
                  <c:v>-10.797999999999998</c:v>
                </c:pt>
                <c:pt idx="15002">
                  <c:v>-10.795999999999996</c:v>
                </c:pt>
                <c:pt idx="15003">
                  <c:v>-10.793999999999997</c:v>
                </c:pt>
                <c:pt idx="15004">
                  <c:v>-10.791999999999998</c:v>
                </c:pt>
                <c:pt idx="15005">
                  <c:v>-10.789999999999996</c:v>
                </c:pt>
                <c:pt idx="15006">
                  <c:v>-10.787999999999997</c:v>
                </c:pt>
                <c:pt idx="15007">
                  <c:v>-10.785999999999998</c:v>
                </c:pt>
                <c:pt idx="15008">
                  <c:v>-10.783999999999999</c:v>
                </c:pt>
                <c:pt idx="15009">
                  <c:v>-10.781999999999996</c:v>
                </c:pt>
                <c:pt idx="15010">
                  <c:v>-10.779999999999998</c:v>
                </c:pt>
                <c:pt idx="15011">
                  <c:v>-10.777999999999999</c:v>
                </c:pt>
                <c:pt idx="15012">
                  <c:v>-10.775999999999996</c:v>
                </c:pt>
                <c:pt idx="15013">
                  <c:v>-10.773999999999997</c:v>
                </c:pt>
                <c:pt idx="15014">
                  <c:v>-10.771999999999998</c:v>
                </c:pt>
                <c:pt idx="15015">
                  <c:v>-10.769999999999996</c:v>
                </c:pt>
                <c:pt idx="15016">
                  <c:v>-10.767999999999997</c:v>
                </c:pt>
                <c:pt idx="15017">
                  <c:v>-10.765999999999998</c:v>
                </c:pt>
                <c:pt idx="15018">
                  <c:v>-10.763999999999996</c:v>
                </c:pt>
                <c:pt idx="15019">
                  <c:v>-10.761999999999997</c:v>
                </c:pt>
                <c:pt idx="15020">
                  <c:v>-10.759999999999998</c:v>
                </c:pt>
                <c:pt idx="15021">
                  <c:v>-10.757999999999996</c:v>
                </c:pt>
                <c:pt idx="15022">
                  <c:v>-10.755999999999997</c:v>
                </c:pt>
                <c:pt idx="15023">
                  <c:v>-10.753999999999998</c:v>
                </c:pt>
                <c:pt idx="15024">
                  <c:v>-10.751999999999999</c:v>
                </c:pt>
                <c:pt idx="15025">
                  <c:v>-10.749999999999996</c:v>
                </c:pt>
                <c:pt idx="15026">
                  <c:v>-10.747999999999998</c:v>
                </c:pt>
                <c:pt idx="15027">
                  <c:v>-10.745999999999999</c:v>
                </c:pt>
                <c:pt idx="15028">
                  <c:v>-10.743999999999996</c:v>
                </c:pt>
                <c:pt idx="15029">
                  <c:v>-10.741999999999997</c:v>
                </c:pt>
                <c:pt idx="15030">
                  <c:v>-10.739999999999998</c:v>
                </c:pt>
                <c:pt idx="15031">
                  <c:v>-10.737999999999996</c:v>
                </c:pt>
                <c:pt idx="15032">
                  <c:v>-10.735999999999997</c:v>
                </c:pt>
                <c:pt idx="15033">
                  <c:v>-10.733999999999998</c:v>
                </c:pt>
                <c:pt idx="15034">
                  <c:v>-10.731999999999996</c:v>
                </c:pt>
                <c:pt idx="15035">
                  <c:v>-10.729999999999997</c:v>
                </c:pt>
                <c:pt idx="15036">
                  <c:v>-10.727999999999998</c:v>
                </c:pt>
                <c:pt idx="15037">
                  <c:v>-10.725999999999996</c:v>
                </c:pt>
                <c:pt idx="15038">
                  <c:v>-10.723999999999997</c:v>
                </c:pt>
                <c:pt idx="15039">
                  <c:v>-10.721999999999998</c:v>
                </c:pt>
                <c:pt idx="15040">
                  <c:v>-10.719999999999999</c:v>
                </c:pt>
                <c:pt idx="15041">
                  <c:v>-10.717999999999996</c:v>
                </c:pt>
                <c:pt idx="15042">
                  <c:v>-10.715999999999998</c:v>
                </c:pt>
                <c:pt idx="15043">
                  <c:v>-10.713999999999999</c:v>
                </c:pt>
                <c:pt idx="15044">
                  <c:v>-10.711999999999996</c:v>
                </c:pt>
                <c:pt idx="15045">
                  <c:v>-10.709999999999997</c:v>
                </c:pt>
                <c:pt idx="15046">
                  <c:v>-10.707999999999998</c:v>
                </c:pt>
                <c:pt idx="15047">
                  <c:v>-10.705999999999996</c:v>
                </c:pt>
                <c:pt idx="15048">
                  <c:v>-10.703999999999997</c:v>
                </c:pt>
                <c:pt idx="15049">
                  <c:v>-10.701999999999998</c:v>
                </c:pt>
                <c:pt idx="15050">
                  <c:v>-10.699999999999996</c:v>
                </c:pt>
                <c:pt idx="15051">
                  <c:v>-10.697999999999997</c:v>
                </c:pt>
                <c:pt idx="15052">
                  <c:v>-10.695999999999998</c:v>
                </c:pt>
                <c:pt idx="15053">
                  <c:v>-10.693999999999996</c:v>
                </c:pt>
                <c:pt idx="15054">
                  <c:v>-10.691999999999997</c:v>
                </c:pt>
                <c:pt idx="15055">
                  <c:v>-10.689999999999998</c:v>
                </c:pt>
                <c:pt idx="15056">
                  <c:v>-10.687999999999999</c:v>
                </c:pt>
                <c:pt idx="15057">
                  <c:v>-10.685999999999996</c:v>
                </c:pt>
                <c:pt idx="15058">
                  <c:v>-10.683999999999997</c:v>
                </c:pt>
                <c:pt idx="15059">
                  <c:v>-10.681999999999999</c:v>
                </c:pt>
                <c:pt idx="15060">
                  <c:v>-10.679999999999996</c:v>
                </c:pt>
                <c:pt idx="15061">
                  <c:v>-10.677999999999997</c:v>
                </c:pt>
                <c:pt idx="15062">
                  <c:v>-10.675999999999998</c:v>
                </c:pt>
                <c:pt idx="15063">
                  <c:v>-10.673999999999996</c:v>
                </c:pt>
                <c:pt idx="15064">
                  <c:v>-10.671999999999997</c:v>
                </c:pt>
                <c:pt idx="15065">
                  <c:v>-10.669999999999998</c:v>
                </c:pt>
                <c:pt idx="15066">
                  <c:v>-10.667999999999996</c:v>
                </c:pt>
                <c:pt idx="15067">
                  <c:v>-10.665999999999997</c:v>
                </c:pt>
                <c:pt idx="15068">
                  <c:v>-10.663999999999998</c:v>
                </c:pt>
                <c:pt idx="15069">
                  <c:v>-10.661999999999995</c:v>
                </c:pt>
                <c:pt idx="15070">
                  <c:v>-10.659999999999997</c:v>
                </c:pt>
                <c:pt idx="15071">
                  <c:v>-10.657999999999998</c:v>
                </c:pt>
                <c:pt idx="15072">
                  <c:v>-10.655999999999999</c:v>
                </c:pt>
                <c:pt idx="15073">
                  <c:v>-10.653999999999996</c:v>
                </c:pt>
                <c:pt idx="15074">
                  <c:v>-10.651999999999997</c:v>
                </c:pt>
                <c:pt idx="15075">
                  <c:v>-10.649999999999999</c:v>
                </c:pt>
                <c:pt idx="15076">
                  <c:v>-10.647999999999996</c:v>
                </c:pt>
                <c:pt idx="15077">
                  <c:v>-10.645999999999997</c:v>
                </c:pt>
                <c:pt idx="15078">
                  <c:v>-10.643999999999998</c:v>
                </c:pt>
                <c:pt idx="15079">
                  <c:v>-10.641999999999996</c:v>
                </c:pt>
                <c:pt idx="15080">
                  <c:v>-10.639999999999997</c:v>
                </c:pt>
                <c:pt idx="15081">
                  <c:v>-10.637999999999998</c:v>
                </c:pt>
                <c:pt idx="15082">
                  <c:v>-10.635999999999996</c:v>
                </c:pt>
                <c:pt idx="15083">
                  <c:v>-10.633999999999997</c:v>
                </c:pt>
                <c:pt idx="15084">
                  <c:v>-10.631999999999998</c:v>
                </c:pt>
                <c:pt idx="15085">
                  <c:v>-10.629999999999995</c:v>
                </c:pt>
                <c:pt idx="15086">
                  <c:v>-10.627999999999997</c:v>
                </c:pt>
                <c:pt idx="15087">
                  <c:v>-10.625999999999998</c:v>
                </c:pt>
                <c:pt idx="15088">
                  <c:v>-10.623999999999999</c:v>
                </c:pt>
                <c:pt idx="15089">
                  <c:v>-10.621999999999996</c:v>
                </c:pt>
                <c:pt idx="15090">
                  <c:v>-10.619999999999997</c:v>
                </c:pt>
                <c:pt idx="15091">
                  <c:v>-10.617999999999999</c:v>
                </c:pt>
                <c:pt idx="15092">
                  <c:v>-10.615999999999996</c:v>
                </c:pt>
                <c:pt idx="15093">
                  <c:v>-10.613999999999997</c:v>
                </c:pt>
                <c:pt idx="15094">
                  <c:v>-10.611999999999998</c:v>
                </c:pt>
                <c:pt idx="15095">
                  <c:v>-10.609999999999996</c:v>
                </c:pt>
                <c:pt idx="15096">
                  <c:v>-10.607999999999997</c:v>
                </c:pt>
                <c:pt idx="15097">
                  <c:v>-10.605999999999998</c:v>
                </c:pt>
                <c:pt idx="15098">
                  <c:v>-10.603999999999996</c:v>
                </c:pt>
                <c:pt idx="15099">
                  <c:v>-10.601999999999997</c:v>
                </c:pt>
                <c:pt idx="15100">
                  <c:v>-10.599999999999998</c:v>
                </c:pt>
                <c:pt idx="15101">
                  <c:v>-10.597999999999995</c:v>
                </c:pt>
                <c:pt idx="15102">
                  <c:v>-10.595999999999997</c:v>
                </c:pt>
                <c:pt idx="15103">
                  <c:v>-10.593999999999998</c:v>
                </c:pt>
                <c:pt idx="15104">
                  <c:v>-10.591999999999999</c:v>
                </c:pt>
                <c:pt idx="15105">
                  <c:v>-10.589999999999996</c:v>
                </c:pt>
                <c:pt idx="15106">
                  <c:v>-10.587999999999997</c:v>
                </c:pt>
                <c:pt idx="15107">
                  <c:v>-10.585999999999999</c:v>
                </c:pt>
                <c:pt idx="15108">
                  <c:v>-10.583999999999996</c:v>
                </c:pt>
                <c:pt idx="15109">
                  <c:v>-10.581999999999997</c:v>
                </c:pt>
                <c:pt idx="15110">
                  <c:v>-10.579999999999998</c:v>
                </c:pt>
                <c:pt idx="15111">
                  <c:v>-10.577999999999996</c:v>
                </c:pt>
                <c:pt idx="15112">
                  <c:v>-10.575999999999997</c:v>
                </c:pt>
                <c:pt idx="15113">
                  <c:v>-10.573999999999998</c:v>
                </c:pt>
                <c:pt idx="15114">
                  <c:v>-10.571999999999996</c:v>
                </c:pt>
                <c:pt idx="15115">
                  <c:v>-10.569999999999997</c:v>
                </c:pt>
                <c:pt idx="15116">
                  <c:v>-10.567999999999998</c:v>
                </c:pt>
                <c:pt idx="15117">
                  <c:v>-10.565999999999995</c:v>
                </c:pt>
                <c:pt idx="15118">
                  <c:v>-10.563999999999997</c:v>
                </c:pt>
                <c:pt idx="15119">
                  <c:v>-10.561999999999998</c:v>
                </c:pt>
                <c:pt idx="15120">
                  <c:v>-10.559999999999999</c:v>
                </c:pt>
                <c:pt idx="15121">
                  <c:v>-10.557999999999996</c:v>
                </c:pt>
                <c:pt idx="15122">
                  <c:v>-10.555999999999997</c:v>
                </c:pt>
                <c:pt idx="15123">
                  <c:v>-10.553999999999998</c:v>
                </c:pt>
                <c:pt idx="15124">
                  <c:v>-10.551999999999996</c:v>
                </c:pt>
                <c:pt idx="15125">
                  <c:v>-10.549999999999997</c:v>
                </c:pt>
                <c:pt idx="15126">
                  <c:v>-10.547999999999998</c:v>
                </c:pt>
                <c:pt idx="15127">
                  <c:v>-10.545999999999996</c:v>
                </c:pt>
                <c:pt idx="15128">
                  <c:v>-10.543999999999997</c:v>
                </c:pt>
                <c:pt idx="15129">
                  <c:v>-10.541999999999998</c:v>
                </c:pt>
                <c:pt idx="15130">
                  <c:v>-10.539999999999996</c:v>
                </c:pt>
                <c:pt idx="15131">
                  <c:v>-10.537999999999997</c:v>
                </c:pt>
                <c:pt idx="15132">
                  <c:v>-10.535999999999998</c:v>
                </c:pt>
                <c:pt idx="15133">
                  <c:v>-10.533999999999999</c:v>
                </c:pt>
                <c:pt idx="15134">
                  <c:v>-10.531999999999996</c:v>
                </c:pt>
                <c:pt idx="15135">
                  <c:v>-10.529999999999998</c:v>
                </c:pt>
                <c:pt idx="15136">
                  <c:v>-10.527999999999999</c:v>
                </c:pt>
                <c:pt idx="15137">
                  <c:v>-10.525999999999996</c:v>
                </c:pt>
                <c:pt idx="15138">
                  <c:v>-10.523999999999997</c:v>
                </c:pt>
                <c:pt idx="15139">
                  <c:v>-10.521999999999998</c:v>
                </c:pt>
                <c:pt idx="15140">
                  <c:v>-10.519999999999996</c:v>
                </c:pt>
                <c:pt idx="15141">
                  <c:v>-10.517999999999997</c:v>
                </c:pt>
                <c:pt idx="15142">
                  <c:v>-10.515999999999998</c:v>
                </c:pt>
                <c:pt idx="15143">
                  <c:v>-10.513999999999996</c:v>
                </c:pt>
                <c:pt idx="15144">
                  <c:v>-10.511999999999997</c:v>
                </c:pt>
                <c:pt idx="15145">
                  <c:v>-10.509999999999998</c:v>
                </c:pt>
                <c:pt idx="15146">
                  <c:v>-10.507999999999996</c:v>
                </c:pt>
                <c:pt idx="15147">
                  <c:v>-10.505999999999997</c:v>
                </c:pt>
                <c:pt idx="15148">
                  <c:v>-10.503999999999998</c:v>
                </c:pt>
                <c:pt idx="15149">
                  <c:v>-10.501999999999999</c:v>
                </c:pt>
                <c:pt idx="15150">
                  <c:v>-10.499999999999996</c:v>
                </c:pt>
                <c:pt idx="15151">
                  <c:v>-10.497999999999998</c:v>
                </c:pt>
                <c:pt idx="15152">
                  <c:v>-10.495999999999999</c:v>
                </c:pt>
                <c:pt idx="15153">
                  <c:v>-10.493999999999996</c:v>
                </c:pt>
                <c:pt idx="15154">
                  <c:v>-10.491999999999997</c:v>
                </c:pt>
                <c:pt idx="15155">
                  <c:v>-10.489999999999998</c:v>
                </c:pt>
                <c:pt idx="15156">
                  <c:v>-10.487999999999996</c:v>
                </c:pt>
                <c:pt idx="15157">
                  <c:v>-10.485999999999997</c:v>
                </c:pt>
                <c:pt idx="15158">
                  <c:v>-10.483999999999998</c:v>
                </c:pt>
                <c:pt idx="15159">
                  <c:v>-10.481999999999996</c:v>
                </c:pt>
                <c:pt idx="15160">
                  <c:v>-10.479999999999997</c:v>
                </c:pt>
                <c:pt idx="15161">
                  <c:v>-10.477999999999998</c:v>
                </c:pt>
                <c:pt idx="15162">
                  <c:v>-10.475999999999996</c:v>
                </c:pt>
                <c:pt idx="15163">
                  <c:v>-10.473999999999997</c:v>
                </c:pt>
                <c:pt idx="15164">
                  <c:v>-10.471999999999998</c:v>
                </c:pt>
                <c:pt idx="15165">
                  <c:v>-10.469999999999999</c:v>
                </c:pt>
                <c:pt idx="15166">
                  <c:v>-10.467999999999996</c:v>
                </c:pt>
                <c:pt idx="15167">
                  <c:v>-10.465999999999998</c:v>
                </c:pt>
                <c:pt idx="15168">
                  <c:v>-10.463999999999999</c:v>
                </c:pt>
                <c:pt idx="15169">
                  <c:v>-10.461999999999996</c:v>
                </c:pt>
                <c:pt idx="15170">
                  <c:v>-10.459999999999997</c:v>
                </c:pt>
                <c:pt idx="15171">
                  <c:v>-10.457999999999998</c:v>
                </c:pt>
                <c:pt idx="15172">
                  <c:v>-10.455999999999996</c:v>
                </c:pt>
                <c:pt idx="15173">
                  <c:v>-10.453999999999997</c:v>
                </c:pt>
                <c:pt idx="15174">
                  <c:v>-10.451999999999998</c:v>
                </c:pt>
                <c:pt idx="15175">
                  <c:v>-10.449999999999996</c:v>
                </c:pt>
                <c:pt idx="15176">
                  <c:v>-10.447999999999997</c:v>
                </c:pt>
                <c:pt idx="15177">
                  <c:v>-10.445999999999998</c:v>
                </c:pt>
                <c:pt idx="15178">
                  <c:v>-10.443999999999996</c:v>
                </c:pt>
                <c:pt idx="15179">
                  <c:v>-10.441999999999997</c:v>
                </c:pt>
                <c:pt idx="15180">
                  <c:v>-10.439999999999998</c:v>
                </c:pt>
                <c:pt idx="15181">
                  <c:v>-10.437999999999999</c:v>
                </c:pt>
                <c:pt idx="15182">
                  <c:v>-10.435999999999996</c:v>
                </c:pt>
                <c:pt idx="15183">
                  <c:v>-10.433999999999997</c:v>
                </c:pt>
                <c:pt idx="15184">
                  <c:v>-10.431999999999999</c:v>
                </c:pt>
                <c:pt idx="15185">
                  <c:v>-10.429999999999996</c:v>
                </c:pt>
                <c:pt idx="15186">
                  <c:v>-10.427999999999997</c:v>
                </c:pt>
                <c:pt idx="15187">
                  <c:v>-10.425999999999998</c:v>
                </c:pt>
                <c:pt idx="15188">
                  <c:v>-10.423999999999996</c:v>
                </c:pt>
                <c:pt idx="15189">
                  <c:v>-10.421999999999997</c:v>
                </c:pt>
                <c:pt idx="15190">
                  <c:v>-10.419999999999998</c:v>
                </c:pt>
                <c:pt idx="15191">
                  <c:v>-10.417999999999996</c:v>
                </c:pt>
                <c:pt idx="15192">
                  <c:v>-10.415999999999997</c:v>
                </c:pt>
                <c:pt idx="15193">
                  <c:v>-10.413999999999998</c:v>
                </c:pt>
                <c:pt idx="15194">
                  <c:v>-10.411999999999995</c:v>
                </c:pt>
                <c:pt idx="15195">
                  <c:v>-10.409999999999997</c:v>
                </c:pt>
                <c:pt idx="15196">
                  <c:v>-10.407999999999998</c:v>
                </c:pt>
                <c:pt idx="15197">
                  <c:v>-10.405999999999999</c:v>
                </c:pt>
                <c:pt idx="15198">
                  <c:v>-10.403999999999996</c:v>
                </c:pt>
                <c:pt idx="15199">
                  <c:v>-10.401999999999997</c:v>
                </c:pt>
                <c:pt idx="15200">
                  <c:v>-10.399999999999999</c:v>
                </c:pt>
                <c:pt idx="15201">
                  <c:v>-10.397999999999996</c:v>
                </c:pt>
                <c:pt idx="15202">
                  <c:v>-10.395999999999997</c:v>
                </c:pt>
                <c:pt idx="15203">
                  <c:v>-10.393999999999998</c:v>
                </c:pt>
                <c:pt idx="15204">
                  <c:v>-10.391999999999996</c:v>
                </c:pt>
                <c:pt idx="15205">
                  <c:v>-10.389999999999997</c:v>
                </c:pt>
                <c:pt idx="15206">
                  <c:v>-10.387999999999998</c:v>
                </c:pt>
                <c:pt idx="15207">
                  <c:v>-10.385999999999996</c:v>
                </c:pt>
                <c:pt idx="15208">
                  <c:v>-10.383999999999997</c:v>
                </c:pt>
                <c:pt idx="15209">
                  <c:v>-10.381999999999998</c:v>
                </c:pt>
                <c:pt idx="15210">
                  <c:v>-10.379999999999995</c:v>
                </c:pt>
                <c:pt idx="15211">
                  <c:v>-10.377999999999997</c:v>
                </c:pt>
                <c:pt idx="15212">
                  <c:v>-10.375999999999998</c:v>
                </c:pt>
                <c:pt idx="15213">
                  <c:v>-10.373999999999999</c:v>
                </c:pt>
                <c:pt idx="15214">
                  <c:v>-10.371999999999996</c:v>
                </c:pt>
                <c:pt idx="15215">
                  <c:v>-10.369999999999997</c:v>
                </c:pt>
                <c:pt idx="15216">
                  <c:v>-10.367999999999999</c:v>
                </c:pt>
                <c:pt idx="15217">
                  <c:v>-10.365999999999996</c:v>
                </c:pt>
                <c:pt idx="15218">
                  <c:v>-10.363999999999997</c:v>
                </c:pt>
                <c:pt idx="15219">
                  <c:v>-10.361999999999998</c:v>
                </c:pt>
                <c:pt idx="15220">
                  <c:v>-10.359999999999996</c:v>
                </c:pt>
                <c:pt idx="15221">
                  <c:v>-10.357999999999997</c:v>
                </c:pt>
                <c:pt idx="15222">
                  <c:v>-10.355999999999998</c:v>
                </c:pt>
                <c:pt idx="15223">
                  <c:v>-10.353999999999996</c:v>
                </c:pt>
                <c:pt idx="15224">
                  <c:v>-10.351999999999997</c:v>
                </c:pt>
                <c:pt idx="15225">
                  <c:v>-10.349999999999998</c:v>
                </c:pt>
                <c:pt idx="15226">
                  <c:v>-10.347999999999995</c:v>
                </c:pt>
                <c:pt idx="15227">
                  <c:v>-10.345999999999997</c:v>
                </c:pt>
                <c:pt idx="15228">
                  <c:v>-10.343999999999998</c:v>
                </c:pt>
                <c:pt idx="15229">
                  <c:v>-10.341999999999999</c:v>
                </c:pt>
                <c:pt idx="15230">
                  <c:v>-10.339999999999996</c:v>
                </c:pt>
                <c:pt idx="15231">
                  <c:v>-10.337999999999997</c:v>
                </c:pt>
                <c:pt idx="15232">
                  <c:v>-10.335999999999999</c:v>
                </c:pt>
                <c:pt idx="15233">
                  <c:v>-10.333999999999996</c:v>
                </c:pt>
                <c:pt idx="15234">
                  <c:v>-10.331999999999997</c:v>
                </c:pt>
                <c:pt idx="15235">
                  <c:v>-10.329999999999998</c:v>
                </c:pt>
                <c:pt idx="15236">
                  <c:v>-10.327999999999996</c:v>
                </c:pt>
                <c:pt idx="15237">
                  <c:v>-10.325999999999997</c:v>
                </c:pt>
                <c:pt idx="15238">
                  <c:v>-10.323999999999998</c:v>
                </c:pt>
                <c:pt idx="15239">
                  <c:v>-10.321999999999996</c:v>
                </c:pt>
                <c:pt idx="15240">
                  <c:v>-10.319999999999997</c:v>
                </c:pt>
                <c:pt idx="15241">
                  <c:v>-10.317999999999998</c:v>
                </c:pt>
                <c:pt idx="15242">
                  <c:v>-10.315999999999995</c:v>
                </c:pt>
                <c:pt idx="15243">
                  <c:v>-10.313999999999997</c:v>
                </c:pt>
                <c:pt idx="15244">
                  <c:v>-10.311999999999998</c:v>
                </c:pt>
                <c:pt idx="15245">
                  <c:v>-10.309999999999999</c:v>
                </c:pt>
                <c:pt idx="15246">
                  <c:v>-10.307999999999996</c:v>
                </c:pt>
                <c:pt idx="15247">
                  <c:v>-10.305999999999997</c:v>
                </c:pt>
                <c:pt idx="15248">
                  <c:v>-10.303999999999998</c:v>
                </c:pt>
                <c:pt idx="15249">
                  <c:v>-10.301999999999996</c:v>
                </c:pt>
                <c:pt idx="15250">
                  <c:v>-10.299999999999997</c:v>
                </c:pt>
                <c:pt idx="15251">
                  <c:v>-10.297999999999998</c:v>
                </c:pt>
                <c:pt idx="15252">
                  <c:v>-10.295999999999996</c:v>
                </c:pt>
                <c:pt idx="15253">
                  <c:v>-10.293999999999997</c:v>
                </c:pt>
                <c:pt idx="15254">
                  <c:v>-10.291999999999998</c:v>
                </c:pt>
                <c:pt idx="15255">
                  <c:v>-10.289999999999996</c:v>
                </c:pt>
                <c:pt idx="15256">
                  <c:v>-10.287999999999997</c:v>
                </c:pt>
                <c:pt idx="15257">
                  <c:v>-10.285999999999998</c:v>
                </c:pt>
                <c:pt idx="15258">
                  <c:v>-10.283999999999999</c:v>
                </c:pt>
                <c:pt idx="15259">
                  <c:v>-10.281999999999996</c:v>
                </c:pt>
                <c:pt idx="15260">
                  <c:v>-10.279999999999998</c:v>
                </c:pt>
                <c:pt idx="15261">
                  <c:v>-10.277999999999999</c:v>
                </c:pt>
                <c:pt idx="15262">
                  <c:v>-10.275999999999996</c:v>
                </c:pt>
                <c:pt idx="15263">
                  <c:v>-10.273999999999997</c:v>
                </c:pt>
                <c:pt idx="15264">
                  <c:v>-10.271999999999998</c:v>
                </c:pt>
                <c:pt idx="15265">
                  <c:v>-10.269999999999996</c:v>
                </c:pt>
                <c:pt idx="15266">
                  <c:v>-10.267999999999997</c:v>
                </c:pt>
                <c:pt idx="15267">
                  <c:v>-10.265999999999998</c:v>
                </c:pt>
                <c:pt idx="15268">
                  <c:v>-10.263999999999996</c:v>
                </c:pt>
                <c:pt idx="15269">
                  <c:v>-10.261999999999997</c:v>
                </c:pt>
                <c:pt idx="15270">
                  <c:v>-10.259999999999998</c:v>
                </c:pt>
                <c:pt idx="15271">
                  <c:v>-10.257999999999996</c:v>
                </c:pt>
                <c:pt idx="15272">
                  <c:v>-10.255999999999997</c:v>
                </c:pt>
                <c:pt idx="15273">
                  <c:v>-10.253999999999998</c:v>
                </c:pt>
                <c:pt idx="15274">
                  <c:v>-10.251999999999999</c:v>
                </c:pt>
                <c:pt idx="15275">
                  <c:v>-10.249999999999996</c:v>
                </c:pt>
                <c:pt idx="15276">
                  <c:v>-10.247999999999998</c:v>
                </c:pt>
                <c:pt idx="15277">
                  <c:v>-10.245999999999999</c:v>
                </c:pt>
                <c:pt idx="15278">
                  <c:v>-10.243999999999996</c:v>
                </c:pt>
                <c:pt idx="15279">
                  <c:v>-10.241999999999997</c:v>
                </c:pt>
                <c:pt idx="15280">
                  <c:v>-10.239999999999998</c:v>
                </c:pt>
                <c:pt idx="15281">
                  <c:v>-10.237999999999996</c:v>
                </c:pt>
                <c:pt idx="15282">
                  <c:v>-10.235999999999997</c:v>
                </c:pt>
                <c:pt idx="15283">
                  <c:v>-10.233999999999998</c:v>
                </c:pt>
                <c:pt idx="15284">
                  <c:v>-10.231999999999996</c:v>
                </c:pt>
                <c:pt idx="15285">
                  <c:v>-10.229999999999997</c:v>
                </c:pt>
                <c:pt idx="15286">
                  <c:v>-10.227999999999998</c:v>
                </c:pt>
                <c:pt idx="15287">
                  <c:v>-10.225999999999996</c:v>
                </c:pt>
                <c:pt idx="15288">
                  <c:v>-10.223999999999997</c:v>
                </c:pt>
                <c:pt idx="15289">
                  <c:v>-10.221999999999998</c:v>
                </c:pt>
                <c:pt idx="15290">
                  <c:v>-10.219999999999999</c:v>
                </c:pt>
                <c:pt idx="15291">
                  <c:v>-10.217999999999996</c:v>
                </c:pt>
                <c:pt idx="15292">
                  <c:v>-10.215999999999998</c:v>
                </c:pt>
                <c:pt idx="15293">
                  <c:v>-10.213999999999999</c:v>
                </c:pt>
                <c:pt idx="15294">
                  <c:v>-10.211999999999996</c:v>
                </c:pt>
                <c:pt idx="15295">
                  <c:v>-10.209999999999997</c:v>
                </c:pt>
                <c:pt idx="15296">
                  <c:v>-10.207999999999998</c:v>
                </c:pt>
                <c:pt idx="15297">
                  <c:v>-10.205999999999996</c:v>
                </c:pt>
                <c:pt idx="15298">
                  <c:v>-10.203999999999997</c:v>
                </c:pt>
                <c:pt idx="15299">
                  <c:v>-10.201999999999998</c:v>
                </c:pt>
                <c:pt idx="15300">
                  <c:v>-10.199999999999996</c:v>
                </c:pt>
                <c:pt idx="15301">
                  <c:v>-10.197999999999997</c:v>
                </c:pt>
                <c:pt idx="15302">
                  <c:v>-10.195999999999998</c:v>
                </c:pt>
                <c:pt idx="15303">
                  <c:v>-10.193999999999996</c:v>
                </c:pt>
                <c:pt idx="15304">
                  <c:v>-10.191999999999997</c:v>
                </c:pt>
                <c:pt idx="15305">
                  <c:v>-10.189999999999998</c:v>
                </c:pt>
                <c:pt idx="15306">
                  <c:v>-10.187999999999999</c:v>
                </c:pt>
                <c:pt idx="15307">
                  <c:v>-10.185999999999996</c:v>
                </c:pt>
                <c:pt idx="15308">
                  <c:v>-10.183999999999997</c:v>
                </c:pt>
                <c:pt idx="15309">
                  <c:v>-10.181999999999999</c:v>
                </c:pt>
                <c:pt idx="15310">
                  <c:v>-10.179999999999996</c:v>
                </c:pt>
                <c:pt idx="15311">
                  <c:v>-10.177999999999997</c:v>
                </c:pt>
                <c:pt idx="15312">
                  <c:v>-10.175999999999998</c:v>
                </c:pt>
                <c:pt idx="15313">
                  <c:v>-10.173999999999996</c:v>
                </c:pt>
                <c:pt idx="15314">
                  <c:v>-10.171999999999997</c:v>
                </c:pt>
                <c:pt idx="15315">
                  <c:v>-10.169999999999998</c:v>
                </c:pt>
                <c:pt idx="15316">
                  <c:v>-10.167999999999996</c:v>
                </c:pt>
                <c:pt idx="15317">
                  <c:v>-10.165999999999997</c:v>
                </c:pt>
                <c:pt idx="15318">
                  <c:v>-10.163999999999998</c:v>
                </c:pt>
                <c:pt idx="15319">
                  <c:v>-10.161999999999995</c:v>
                </c:pt>
                <c:pt idx="15320">
                  <c:v>-10.159999999999997</c:v>
                </c:pt>
                <c:pt idx="15321">
                  <c:v>-10.157999999999998</c:v>
                </c:pt>
                <c:pt idx="15322">
                  <c:v>-10.155999999999999</c:v>
                </c:pt>
                <c:pt idx="15323">
                  <c:v>-10.153999999999996</c:v>
                </c:pt>
                <c:pt idx="15324">
                  <c:v>-10.151999999999997</c:v>
                </c:pt>
                <c:pt idx="15325">
                  <c:v>-10.149999999999999</c:v>
                </c:pt>
                <c:pt idx="15326">
                  <c:v>-10.147999999999996</c:v>
                </c:pt>
                <c:pt idx="15327">
                  <c:v>-10.145999999999997</c:v>
                </c:pt>
                <c:pt idx="15328">
                  <c:v>-10.143999999999998</c:v>
                </c:pt>
                <c:pt idx="15329">
                  <c:v>-10.141999999999996</c:v>
                </c:pt>
                <c:pt idx="15330">
                  <c:v>-10.139999999999997</c:v>
                </c:pt>
                <c:pt idx="15331">
                  <c:v>-10.137999999999998</c:v>
                </c:pt>
                <c:pt idx="15332">
                  <c:v>-10.135999999999996</c:v>
                </c:pt>
                <c:pt idx="15333">
                  <c:v>-10.133999999999997</c:v>
                </c:pt>
                <c:pt idx="15334">
                  <c:v>-10.131999999999998</c:v>
                </c:pt>
                <c:pt idx="15335">
                  <c:v>-10.129999999999995</c:v>
                </c:pt>
                <c:pt idx="15336">
                  <c:v>-10.127999999999997</c:v>
                </c:pt>
                <c:pt idx="15337">
                  <c:v>-10.125999999999998</c:v>
                </c:pt>
                <c:pt idx="15338">
                  <c:v>-10.123999999999999</c:v>
                </c:pt>
                <c:pt idx="15339">
                  <c:v>-10.121999999999996</c:v>
                </c:pt>
                <c:pt idx="15340">
                  <c:v>-10.119999999999997</c:v>
                </c:pt>
                <c:pt idx="15341">
                  <c:v>-10.117999999999999</c:v>
                </c:pt>
                <c:pt idx="15342">
                  <c:v>-10.115999999999996</c:v>
                </c:pt>
                <c:pt idx="15343">
                  <c:v>-10.113999999999997</c:v>
                </c:pt>
                <c:pt idx="15344">
                  <c:v>-10.111999999999998</c:v>
                </c:pt>
                <c:pt idx="15345">
                  <c:v>-10.109999999999996</c:v>
                </c:pt>
                <c:pt idx="15346">
                  <c:v>-10.107999999999997</c:v>
                </c:pt>
                <c:pt idx="15347">
                  <c:v>-10.105999999999998</c:v>
                </c:pt>
                <c:pt idx="15348">
                  <c:v>-10.103999999999996</c:v>
                </c:pt>
                <c:pt idx="15349">
                  <c:v>-10.101999999999997</c:v>
                </c:pt>
                <c:pt idx="15350">
                  <c:v>-10.099999999999998</c:v>
                </c:pt>
                <c:pt idx="15351">
                  <c:v>-10.097999999999995</c:v>
                </c:pt>
                <c:pt idx="15352">
                  <c:v>-10.095999999999997</c:v>
                </c:pt>
                <c:pt idx="15353">
                  <c:v>-10.093999999999998</c:v>
                </c:pt>
                <c:pt idx="15354">
                  <c:v>-10.091999999999999</c:v>
                </c:pt>
                <c:pt idx="15355">
                  <c:v>-10.089999999999996</c:v>
                </c:pt>
                <c:pt idx="15356">
                  <c:v>-10.087999999999997</c:v>
                </c:pt>
                <c:pt idx="15357">
                  <c:v>-10.085999999999999</c:v>
                </c:pt>
                <c:pt idx="15358">
                  <c:v>-10.083999999999996</c:v>
                </c:pt>
                <c:pt idx="15359">
                  <c:v>-10.081999999999997</c:v>
                </c:pt>
                <c:pt idx="15360">
                  <c:v>-10.079999999999998</c:v>
                </c:pt>
                <c:pt idx="15361">
                  <c:v>-10.077999999999996</c:v>
                </c:pt>
                <c:pt idx="15362">
                  <c:v>-10.075999999999997</c:v>
                </c:pt>
                <c:pt idx="15363">
                  <c:v>-10.073999999999998</c:v>
                </c:pt>
                <c:pt idx="15364">
                  <c:v>-10.071999999999996</c:v>
                </c:pt>
                <c:pt idx="15365">
                  <c:v>-10.069999999999997</c:v>
                </c:pt>
                <c:pt idx="15366">
                  <c:v>-10.067999999999998</c:v>
                </c:pt>
                <c:pt idx="15367">
                  <c:v>-10.065999999999995</c:v>
                </c:pt>
                <c:pt idx="15368">
                  <c:v>-10.063999999999997</c:v>
                </c:pt>
                <c:pt idx="15369">
                  <c:v>-10.061999999999998</c:v>
                </c:pt>
                <c:pt idx="15370">
                  <c:v>-10.059999999999999</c:v>
                </c:pt>
                <c:pt idx="15371">
                  <c:v>-10.057999999999996</c:v>
                </c:pt>
                <c:pt idx="15372">
                  <c:v>-10.055999999999997</c:v>
                </c:pt>
                <c:pt idx="15373">
                  <c:v>-10.053999999999998</c:v>
                </c:pt>
                <c:pt idx="15374">
                  <c:v>-10.051999999999996</c:v>
                </c:pt>
                <c:pt idx="15375">
                  <c:v>-10.049999999999997</c:v>
                </c:pt>
                <c:pt idx="15376">
                  <c:v>-10.047999999999998</c:v>
                </c:pt>
                <c:pt idx="15377">
                  <c:v>-10.045999999999996</c:v>
                </c:pt>
                <c:pt idx="15378">
                  <c:v>-10.043999999999997</c:v>
                </c:pt>
                <c:pt idx="15379">
                  <c:v>-10.041999999999998</c:v>
                </c:pt>
                <c:pt idx="15380">
                  <c:v>-10.039999999999996</c:v>
                </c:pt>
                <c:pt idx="15381">
                  <c:v>-10.037999999999997</c:v>
                </c:pt>
                <c:pt idx="15382">
                  <c:v>-10.035999999999998</c:v>
                </c:pt>
                <c:pt idx="15383">
                  <c:v>-10.033999999999999</c:v>
                </c:pt>
                <c:pt idx="15384">
                  <c:v>-10.031999999999996</c:v>
                </c:pt>
                <c:pt idx="15385">
                  <c:v>-10.029999999999998</c:v>
                </c:pt>
                <c:pt idx="15386">
                  <c:v>-10.027999999999999</c:v>
                </c:pt>
                <c:pt idx="15387">
                  <c:v>-10.025999999999996</c:v>
                </c:pt>
                <c:pt idx="15388">
                  <c:v>-10.023999999999997</c:v>
                </c:pt>
                <c:pt idx="15389">
                  <c:v>-10.021999999999998</c:v>
                </c:pt>
                <c:pt idx="15390">
                  <c:v>-10.019999999999996</c:v>
                </c:pt>
                <c:pt idx="15391">
                  <c:v>-10.017999999999997</c:v>
                </c:pt>
                <c:pt idx="15392">
                  <c:v>-10.015999999999998</c:v>
                </c:pt>
                <c:pt idx="15393">
                  <c:v>-10.013999999999996</c:v>
                </c:pt>
                <c:pt idx="15394">
                  <c:v>-10.011999999999997</c:v>
                </c:pt>
                <c:pt idx="15395">
                  <c:v>-10.009999999999998</c:v>
                </c:pt>
                <c:pt idx="15396">
                  <c:v>-10.007999999999996</c:v>
                </c:pt>
                <c:pt idx="15397">
                  <c:v>-10.005999999999997</c:v>
                </c:pt>
                <c:pt idx="15398">
                  <c:v>-10.003999999999998</c:v>
                </c:pt>
                <c:pt idx="15399">
                  <c:v>-10.001999999999999</c:v>
                </c:pt>
                <c:pt idx="15400">
                  <c:v>-9.9999999999999964</c:v>
                </c:pt>
                <c:pt idx="15401">
                  <c:v>-9.9979999999999976</c:v>
                </c:pt>
                <c:pt idx="15402">
                  <c:v>-9.9959999999999987</c:v>
                </c:pt>
                <c:pt idx="15403">
                  <c:v>-9.9939999999999962</c:v>
                </c:pt>
                <c:pt idx="15404">
                  <c:v>-9.9919999999999973</c:v>
                </c:pt>
                <c:pt idx="15405">
                  <c:v>-9.9899999999999984</c:v>
                </c:pt>
                <c:pt idx="15406">
                  <c:v>-9.987999999999996</c:v>
                </c:pt>
                <c:pt idx="15407">
                  <c:v>-9.9859999999999971</c:v>
                </c:pt>
                <c:pt idx="15408">
                  <c:v>-9.9839999999999982</c:v>
                </c:pt>
                <c:pt idx="15409">
                  <c:v>-9.9819999999999958</c:v>
                </c:pt>
                <c:pt idx="15410">
                  <c:v>-9.9799999999999969</c:v>
                </c:pt>
                <c:pt idx="15411">
                  <c:v>-9.977999999999998</c:v>
                </c:pt>
                <c:pt idx="15412">
                  <c:v>-9.9759999999999955</c:v>
                </c:pt>
                <c:pt idx="15413">
                  <c:v>-9.9739999999999966</c:v>
                </c:pt>
                <c:pt idx="15414">
                  <c:v>-9.9719999999999978</c:v>
                </c:pt>
                <c:pt idx="15415">
                  <c:v>-9.9699999999999989</c:v>
                </c:pt>
                <c:pt idx="15416">
                  <c:v>-9.9679999999999964</c:v>
                </c:pt>
                <c:pt idx="15417">
                  <c:v>-9.9659999999999975</c:v>
                </c:pt>
                <c:pt idx="15418">
                  <c:v>-9.9639999999999986</c:v>
                </c:pt>
                <c:pt idx="15419">
                  <c:v>-9.9619999999999962</c:v>
                </c:pt>
                <c:pt idx="15420">
                  <c:v>-9.9599999999999973</c:v>
                </c:pt>
                <c:pt idx="15421">
                  <c:v>-9.9579999999999984</c:v>
                </c:pt>
                <c:pt idx="15422">
                  <c:v>-9.955999999999996</c:v>
                </c:pt>
                <c:pt idx="15423">
                  <c:v>-9.9539999999999971</c:v>
                </c:pt>
                <c:pt idx="15424">
                  <c:v>-9.9519999999999982</c:v>
                </c:pt>
                <c:pt idx="15425">
                  <c:v>-9.9499999999999957</c:v>
                </c:pt>
                <c:pt idx="15426">
                  <c:v>-9.9479999999999968</c:v>
                </c:pt>
                <c:pt idx="15427">
                  <c:v>-9.945999999999998</c:v>
                </c:pt>
                <c:pt idx="15428">
                  <c:v>-9.9439999999999955</c:v>
                </c:pt>
                <c:pt idx="15429">
                  <c:v>-9.9419999999999966</c:v>
                </c:pt>
                <c:pt idx="15430">
                  <c:v>-9.9399999999999977</c:v>
                </c:pt>
                <c:pt idx="15431">
                  <c:v>-9.9379999999999988</c:v>
                </c:pt>
                <c:pt idx="15432">
                  <c:v>-9.9359999999999964</c:v>
                </c:pt>
                <c:pt idx="15433">
                  <c:v>-9.9339999999999975</c:v>
                </c:pt>
                <c:pt idx="15434">
                  <c:v>-9.9319999999999986</c:v>
                </c:pt>
                <c:pt idx="15435">
                  <c:v>-9.9299999999999962</c:v>
                </c:pt>
                <c:pt idx="15436">
                  <c:v>-9.9279999999999973</c:v>
                </c:pt>
                <c:pt idx="15437">
                  <c:v>-9.9259999999999984</c:v>
                </c:pt>
                <c:pt idx="15438">
                  <c:v>-9.9239999999999959</c:v>
                </c:pt>
                <c:pt idx="15439">
                  <c:v>-9.921999999999997</c:v>
                </c:pt>
                <c:pt idx="15440">
                  <c:v>-9.9199999999999982</c:v>
                </c:pt>
                <c:pt idx="15441">
                  <c:v>-9.9179999999999957</c:v>
                </c:pt>
                <c:pt idx="15442">
                  <c:v>-9.9159999999999968</c:v>
                </c:pt>
                <c:pt idx="15443">
                  <c:v>-9.9139999999999979</c:v>
                </c:pt>
                <c:pt idx="15444">
                  <c:v>-9.9119999999999955</c:v>
                </c:pt>
                <c:pt idx="15445">
                  <c:v>-9.9099999999999966</c:v>
                </c:pt>
                <c:pt idx="15446">
                  <c:v>-9.9079999999999977</c:v>
                </c:pt>
                <c:pt idx="15447">
                  <c:v>-9.9059999999999988</c:v>
                </c:pt>
                <c:pt idx="15448">
                  <c:v>-9.9039999999999964</c:v>
                </c:pt>
                <c:pt idx="15449">
                  <c:v>-9.9019999999999975</c:v>
                </c:pt>
                <c:pt idx="15450">
                  <c:v>-9.8999999999999986</c:v>
                </c:pt>
                <c:pt idx="15451">
                  <c:v>-9.8979999999999961</c:v>
                </c:pt>
                <c:pt idx="15452">
                  <c:v>-9.8959999999999972</c:v>
                </c:pt>
                <c:pt idx="15453">
                  <c:v>-9.8939999999999984</c:v>
                </c:pt>
                <c:pt idx="15454">
                  <c:v>-9.8919999999999959</c:v>
                </c:pt>
                <c:pt idx="15455">
                  <c:v>-9.889999999999997</c:v>
                </c:pt>
                <c:pt idx="15456">
                  <c:v>-9.8879999999999981</c:v>
                </c:pt>
                <c:pt idx="15457">
                  <c:v>-9.8859999999999957</c:v>
                </c:pt>
                <c:pt idx="15458">
                  <c:v>-9.8839999999999968</c:v>
                </c:pt>
                <c:pt idx="15459">
                  <c:v>-9.8819999999999979</c:v>
                </c:pt>
                <c:pt idx="15460">
                  <c:v>-9.8799999999999955</c:v>
                </c:pt>
                <c:pt idx="15461">
                  <c:v>-9.8779999999999966</c:v>
                </c:pt>
                <c:pt idx="15462">
                  <c:v>-9.8759999999999977</c:v>
                </c:pt>
                <c:pt idx="15463">
                  <c:v>-9.8739999999999988</c:v>
                </c:pt>
                <c:pt idx="15464">
                  <c:v>-9.8719999999999963</c:v>
                </c:pt>
                <c:pt idx="15465">
                  <c:v>-9.8699999999999974</c:v>
                </c:pt>
                <c:pt idx="15466">
                  <c:v>-9.8679999999999986</c:v>
                </c:pt>
                <c:pt idx="15467">
                  <c:v>-9.8659999999999961</c:v>
                </c:pt>
                <c:pt idx="15468">
                  <c:v>-9.8639999999999972</c:v>
                </c:pt>
                <c:pt idx="15469">
                  <c:v>-9.8619999999999983</c:v>
                </c:pt>
                <c:pt idx="15470">
                  <c:v>-9.8599999999999959</c:v>
                </c:pt>
                <c:pt idx="15471">
                  <c:v>-9.857999999999997</c:v>
                </c:pt>
                <c:pt idx="15472">
                  <c:v>-9.8559999999999981</c:v>
                </c:pt>
                <c:pt idx="15473">
                  <c:v>-9.8539999999999957</c:v>
                </c:pt>
                <c:pt idx="15474">
                  <c:v>-9.8519999999999968</c:v>
                </c:pt>
                <c:pt idx="15475">
                  <c:v>-9.8499999999999979</c:v>
                </c:pt>
                <c:pt idx="15476">
                  <c:v>-9.8479999999999954</c:v>
                </c:pt>
                <c:pt idx="15477">
                  <c:v>-9.8459999999999965</c:v>
                </c:pt>
                <c:pt idx="15478">
                  <c:v>-9.8439999999999976</c:v>
                </c:pt>
                <c:pt idx="15479">
                  <c:v>-9.8419999999999987</c:v>
                </c:pt>
                <c:pt idx="15480">
                  <c:v>-9.8399999999999963</c:v>
                </c:pt>
                <c:pt idx="15481">
                  <c:v>-9.8379999999999974</c:v>
                </c:pt>
                <c:pt idx="15482">
                  <c:v>-9.8359999999999985</c:v>
                </c:pt>
                <c:pt idx="15483">
                  <c:v>-9.8339999999999961</c:v>
                </c:pt>
                <c:pt idx="15484">
                  <c:v>-9.8319999999999972</c:v>
                </c:pt>
                <c:pt idx="15485">
                  <c:v>-9.8299999999999983</c:v>
                </c:pt>
                <c:pt idx="15486">
                  <c:v>-9.8279999999999959</c:v>
                </c:pt>
                <c:pt idx="15487">
                  <c:v>-9.825999999999997</c:v>
                </c:pt>
                <c:pt idx="15488">
                  <c:v>-9.8239999999999981</c:v>
                </c:pt>
                <c:pt idx="15489">
                  <c:v>-9.8219999999999956</c:v>
                </c:pt>
                <c:pt idx="15490">
                  <c:v>-9.8199999999999967</c:v>
                </c:pt>
                <c:pt idx="15491">
                  <c:v>-9.8179999999999978</c:v>
                </c:pt>
                <c:pt idx="15492">
                  <c:v>-9.8159999999999954</c:v>
                </c:pt>
                <c:pt idx="15493">
                  <c:v>-9.8139999999999965</c:v>
                </c:pt>
                <c:pt idx="15494">
                  <c:v>-9.8119999999999976</c:v>
                </c:pt>
                <c:pt idx="15495">
                  <c:v>-9.8099999999999987</c:v>
                </c:pt>
                <c:pt idx="15496">
                  <c:v>-9.8079999999999963</c:v>
                </c:pt>
                <c:pt idx="15497">
                  <c:v>-9.8059999999999974</c:v>
                </c:pt>
                <c:pt idx="15498">
                  <c:v>-9.8039999999999985</c:v>
                </c:pt>
                <c:pt idx="15499">
                  <c:v>-9.801999999999996</c:v>
                </c:pt>
                <c:pt idx="15500">
                  <c:v>-9.7999999999999972</c:v>
                </c:pt>
                <c:pt idx="15501">
                  <c:v>-9.7979999999999983</c:v>
                </c:pt>
                <c:pt idx="15502">
                  <c:v>-9.7959999999999958</c:v>
                </c:pt>
                <c:pt idx="15503">
                  <c:v>-9.7939999999999969</c:v>
                </c:pt>
                <c:pt idx="15504">
                  <c:v>-9.791999999999998</c:v>
                </c:pt>
                <c:pt idx="15505">
                  <c:v>-9.7899999999999956</c:v>
                </c:pt>
                <c:pt idx="15506">
                  <c:v>-9.7879999999999967</c:v>
                </c:pt>
                <c:pt idx="15507">
                  <c:v>-9.7859999999999978</c:v>
                </c:pt>
                <c:pt idx="15508">
                  <c:v>-9.7839999999999989</c:v>
                </c:pt>
                <c:pt idx="15509">
                  <c:v>-9.7819999999999965</c:v>
                </c:pt>
                <c:pt idx="15510">
                  <c:v>-9.7799999999999976</c:v>
                </c:pt>
                <c:pt idx="15511">
                  <c:v>-9.7779999999999987</c:v>
                </c:pt>
                <c:pt idx="15512">
                  <c:v>-9.7759999999999962</c:v>
                </c:pt>
                <c:pt idx="15513">
                  <c:v>-9.7739999999999974</c:v>
                </c:pt>
                <c:pt idx="15514">
                  <c:v>-9.7719999999999985</c:v>
                </c:pt>
                <c:pt idx="15515">
                  <c:v>-9.769999999999996</c:v>
                </c:pt>
                <c:pt idx="15516">
                  <c:v>-9.7679999999999971</c:v>
                </c:pt>
                <c:pt idx="15517">
                  <c:v>-9.7659999999999982</c:v>
                </c:pt>
                <c:pt idx="15518">
                  <c:v>-9.7639999999999958</c:v>
                </c:pt>
                <c:pt idx="15519">
                  <c:v>-9.7619999999999969</c:v>
                </c:pt>
                <c:pt idx="15520">
                  <c:v>-9.759999999999998</c:v>
                </c:pt>
                <c:pt idx="15521">
                  <c:v>-9.7579999999999956</c:v>
                </c:pt>
                <c:pt idx="15522">
                  <c:v>-9.7559999999999967</c:v>
                </c:pt>
                <c:pt idx="15523">
                  <c:v>-9.7539999999999978</c:v>
                </c:pt>
                <c:pt idx="15524">
                  <c:v>-9.7519999999999989</c:v>
                </c:pt>
                <c:pt idx="15525">
                  <c:v>-9.7499999999999964</c:v>
                </c:pt>
                <c:pt idx="15526">
                  <c:v>-9.7479999999999976</c:v>
                </c:pt>
                <c:pt idx="15527">
                  <c:v>-9.7459999999999987</c:v>
                </c:pt>
                <c:pt idx="15528">
                  <c:v>-9.7439999999999962</c:v>
                </c:pt>
                <c:pt idx="15529">
                  <c:v>-9.7419999999999973</c:v>
                </c:pt>
                <c:pt idx="15530">
                  <c:v>-9.7399999999999984</c:v>
                </c:pt>
                <c:pt idx="15531">
                  <c:v>-9.737999999999996</c:v>
                </c:pt>
                <c:pt idx="15532">
                  <c:v>-9.7359999999999971</c:v>
                </c:pt>
                <c:pt idx="15533">
                  <c:v>-9.7339999999999982</c:v>
                </c:pt>
                <c:pt idx="15534">
                  <c:v>-9.7319999999999958</c:v>
                </c:pt>
                <c:pt idx="15535">
                  <c:v>-9.7299999999999969</c:v>
                </c:pt>
                <c:pt idx="15536">
                  <c:v>-9.727999999999998</c:v>
                </c:pt>
                <c:pt idx="15537">
                  <c:v>-9.7259999999999955</c:v>
                </c:pt>
                <c:pt idx="15538">
                  <c:v>-9.7239999999999966</c:v>
                </c:pt>
                <c:pt idx="15539">
                  <c:v>-9.7219999999999978</c:v>
                </c:pt>
                <c:pt idx="15540">
                  <c:v>-9.7199999999999989</c:v>
                </c:pt>
                <c:pt idx="15541">
                  <c:v>-9.7179999999999964</c:v>
                </c:pt>
                <c:pt idx="15542">
                  <c:v>-9.7159999999999975</c:v>
                </c:pt>
                <c:pt idx="15543">
                  <c:v>-9.7139999999999986</c:v>
                </c:pt>
                <c:pt idx="15544">
                  <c:v>-9.7119999999999962</c:v>
                </c:pt>
                <c:pt idx="15545">
                  <c:v>-9.7099999999999973</c:v>
                </c:pt>
                <c:pt idx="15546">
                  <c:v>-9.7079999999999984</c:v>
                </c:pt>
                <c:pt idx="15547">
                  <c:v>-9.705999999999996</c:v>
                </c:pt>
                <c:pt idx="15548">
                  <c:v>-9.7039999999999971</c:v>
                </c:pt>
                <c:pt idx="15549">
                  <c:v>-9.7019999999999982</c:v>
                </c:pt>
                <c:pt idx="15550">
                  <c:v>-9.6999999999999957</c:v>
                </c:pt>
                <c:pt idx="15551">
                  <c:v>-9.6979999999999968</c:v>
                </c:pt>
                <c:pt idx="15552">
                  <c:v>-9.695999999999998</c:v>
                </c:pt>
                <c:pt idx="15553">
                  <c:v>-9.6939999999999955</c:v>
                </c:pt>
                <c:pt idx="15554">
                  <c:v>-9.6919999999999966</c:v>
                </c:pt>
                <c:pt idx="15555">
                  <c:v>-9.6899999999999977</c:v>
                </c:pt>
                <c:pt idx="15556">
                  <c:v>-9.6879999999999988</c:v>
                </c:pt>
                <c:pt idx="15557">
                  <c:v>-9.6859999999999964</c:v>
                </c:pt>
                <c:pt idx="15558">
                  <c:v>-9.6839999999999975</c:v>
                </c:pt>
                <c:pt idx="15559">
                  <c:v>-9.6819999999999986</c:v>
                </c:pt>
                <c:pt idx="15560">
                  <c:v>-9.6799999999999962</c:v>
                </c:pt>
                <c:pt idx="15561">
                  <c:v>-9.6779999999999973</c:v>
                </c:pt>
                <c:pt idx="15562">
                  <c:v>-9.6759999999999984</c:v>
                </c:pt>
                <c:pt idx="15563">
                  <c:v>-9.6739999999999959</c:v>
                </c:pt>
                <c:pt idx="15564">
                  <c:v>-9.671999999999997</c:v>
                </c:pt>
                <c:pt idx="15565">
                  <c:v>-9.6699999999999982</c:v>
                </c:pt>
                <c:pt idx="15566">
                  <c:v>-9.6679999999999957</c:v>
                </c:pt>
                <c:pt idx="15567">
                  <c:v>-9.6659999999999968</c:v>
                </c:pt>
                <c:pt idx="15568">
                  <c:v>-9.6639999999999979</c:v>
                </c:pt>
                <c:pt idx="15569">
                  <c:v>-9.6619999999999955</c:v>
                </c:pt>
                <c:pt idx="15570">
                  <c:v>-9.6599999999999966</c:v>
                </c:pt>
                <c:pt idx="15571">
                  <c:v>-9.6579999999999977</c:v>
                </c:pt>
                <c:pt idx="15572">
                  <c:v>-9.6559999999999988</c:v>
                </c:pt>
                <c:pt idx="15573">
                  <c:v>-9.6539999999999964</c:v>
                </c:pt>
                <c:pt idx="15574">
                  <c:v>-9.6519999999999975</c:v>
                </c:pt>
                <c:pt idx="15575">
                  <c:v>-9.6499999999999986</c:v>
                </c:pt>
                <c:pt idx="15576">
                  <c:v>-9.6479999999999961</c:v>
                </c:pt>
                <c:pt idx="15577">
                  <c:v>-9.6459999999999972</c:v>
                </c:pt>
                <c:pt idx="15578">
                  <c:v>-9.6439999999999984</c:v>
                </c:pt>
                <c:pt idx="15579">
                  <c:v>-9.6419999999999959</c:v>
                </c:pt>
                <c:pt idx="15580">
                  <c:v>-9.639999999999997</c:v>
                </c:pt>
                <c:pt idx="15581">
                  <c:v>-9.6379999999999981</c:v>
                </c:pt>
                <c:pt idx="15582">
                  <c:v>-9.6359999999999957</c:v>
                </c:pt>
                <c:pt idx="15583">
                  <c:v>-9.6339999999999968</c:v>
                </c:pt>
                <c:pt idx="15584">
                  <c:v>-9.6319999999999979</c:v>
                </c:pt>
                <c:pt idx="15585">
                  <c:v>-9.6299999999999955</c:v>
                </c:pt>
                <c:pt idx="15586">
                  <c:v>-9.6279999999999966</c:v>
                </c:pt>
                <c:pt idx="15587">
                  <c:v>-9.6259999999999977</c:v>
                </c:pt>
                <c:pt idx="15588">
                  <c:v>-9.6239999999999988</c:v>
                </c:pt>
                <c:pt idx="15589">
                  <c:v>-9.6219999999999963</c:v>
                </c:pt>
                <c:pt idx="15590">
                  <c:v>-9.6199999999999974</c:v>
                </c:pt>
                <c:pt idx="15591">
                  <c:v>-9.6179999999999986</c:v>
                </c:pt>
                <c:pt idx="15592">
                  <c:v>-9.6159999999999961</c:v>
                </c:pt>
                <c:pt idx="15593">
                  <c:v>-9.6139999999999972</c:v>
                </c:pt>
                <c:pt idx="15594">
                  <c:v>-9.6119999999999983</c:v>
                </c:pt>
                <c:pt idx="15595">
                  <c:v>-9.6099999999999959</c:v>
                </c:pt>
                <c:pt idx="15596">
                  <c:v>-9.607999999999997</c:v>
                </c:pt>
                <c:pt idx="15597">
                  <c:v>-9.6059999999999981</c:v>
                </c:pt>
                <c:pt idx="15598">
                  <c:v>-9.6039999999999957</c:v>
                </c:pt>
                <c:pt idx="15599">
                  <c:v>-9.6019999999999968</c:v>
                </c:pt>
                <c:pt idx="15600">
                  <c:v>-9.5999999999999979</c:v>
                </c:pt>
                <c:pt idx="15601">
                  <c:v>-9.5979999999999954</c:v>
                </c:pt>
                <c:pt idx="15602">
                  <c:v>-9.5959999999999965</c:v>
                </c:pt>
                <c:pt idx="15603">
                  <c:v>-9.5939999999999976</c:v>
                </c:pt>
                <c:pt idx="15604">
                  <c:v>-9.5919999999999987</c:v>
                </c:pt>
                <c:pt idx="15605">
                  <c:v>-9.5899999999999963</c:v>
                </c:pt>
                <c:pt idx="15606">
                  <c:v>-9.5879999999999974</c:v>
                </c:pt>
                <c:pt idx="15607">
                  <c:v>-9.5859999999999985</c:v>
                </c:pt>
                <c:pt idx="15608">
                  <c:v>-9.5839999999999961</c:v>
                </c:pt>
                <c:pt idx="15609">
                  <c:v>-9.5819999999999972</c:v>
                </c:pt>
                <c:pt idx="15610">
                  <c:v>-9.5799999999999983</c:v>
                </c:pt>
                <c:pt idx="15611">
                  <c:v>-9.5779999999999959</c:v>
                </c:pt>
                <c:pt idx="15612">
                  <c:v>-9.575999999999997</c:v>
                </c:pt>
                <c:pt idx="15613">
                  <c:v>-9.5739999999999981</c:v>
                </c:pt>
                <c:pt idx="15614">
                  <c:v>-9.5719999999999956</c:v>
                </c:pt>
                <c:pt idx="15615">
                  <c:v>-9.5699999999999967</c:v>
                </c:pt>
                <c:pt idx="15616">
                  <c:v>-9.5679999999999978</c:v>
                </c:pt>
                <c:pt idx="15617">
                  <c:v>-9.5659999999999954</c:v>
                </c:pt>
                <c:pt idx="15618">
                  <c:v>-9.5639999999999965</c:v>
                </c:pt>
                <c:pt idx="15619">
                  <c:v>-9.5619999999999976</c:v>
                </c:pt>
                <c:pt idx="15620">
                  <c:v>-9.5599999999999987</c:v>
                </c:pt>
                <c:pt idx="15621">
                  <c:v>-9.5579999999999963</c:v>
                </c:pt>
                <c:pt idx="15622">
                  <c:v>-9.5559999999999974</c:v>
                </c:pt>
                <c:pt idx="15623">
                  <c:v>-9.5539999999999985</c:v>
                </c:pt>
                <c:pt idx="15624">
                  <c:v>-9.551999999999996</c:v>
                </c:pt>
                <c:pt idx="15625">
                  <c:v>-9.5499999999999972</c:v>
                </c:pt>
                <c:pt idx="15626">
                  <c:v>-9.5479999999999983</c:v>
                </c:pt>
                <c:pt idx="15627">
                  <c:v>-9.5459999999999958</c:v>
                </c:pt>
                <c:pt idx="15628">
                  <c:v>-9.5439999999999969</c:v>
                </c:pt>
                <c:pt idx="15629">
                  <c:v>-9.541999999999998</c:v>
                </c:pt>
                <c:pt idx="15630">
                  <c:v>-9.5399999999999956</c:v>
                </c:pt>
                <c:pt idx="15631">
                  <c:v>-9.5379999999999967</c:v>
                </c:pt>
                <c:pt idx="15632">
                  <c:v>-9.5359999999999978</c:v>
                </c:pt>
                <c:pt idx="15633">
                  <c:v>-9.5339999999999989</c:v>
                </c:pt>
                <c:pt idx="15634">
                  <c:v>-9.5319999999999965</c:v>
                </c:pt>
                <c:pt idx="15635">
                  <c:v>-9.5299999999999976</c:v>
                </c:pt>
                <c:pt idx="15636">
                  <c:v>-9.5279999999999987</c:v>
                </c:pt>
                <c:pt idx="15637">
                  <c:v>-9.5259999999999962</c:v>
                </c:pt>
                <c:pt idx="15638">
                  <c:v>-9.5239999999999974</c:v>
                </c:pt>
                <c:pt idx="15639">
                  <c:v>-9.5219999999999985</c:v>
                </c:pt>
                <c:pt idx="15640">
                  <c:v>-9.519999999999996</c:v>
                </c:pt>
                <c:pt idx="15641">
                  <c:v>-9.5179999999999971</c:v>
                </c:pt>
                <c:pt idx="15642">
                  <c:v>-9.5159999999999982</c:v>
                </c:pt>
                <c:pt idx="15643">
                  <c:v>-9.5139999999999958</c:v>
                </c:pt>
                <c:pt idx="15644">
                  <c:v>-9.5119999999999969</c:v>
                </c:pt>
                <c:pt idx="15645">
                  <c:v>-9.509999999999998</c:v>
                </c:pt>
                <c:pt idx="15646">
                  <c:v>-9.5079999999999956</c:v>
                </c:pt>
                <c:pt idx="15647">
                  <c:v>-9.5059999999999967</c:v>
                </c:pt>
                <c:pt idx="15648">
                  <c:v>-9.5039999999999978</c:v>
                </c:pt>
                <c:pt idx="15649">
                  <c:v>-9.5019999999999989</c:v>
                </c:pt>
                <c:pt idx="15650">
                  <c:v>-9.4999999999999964</c:v>
                </c:pt>
                <c:pt idx="15651">
                  <c:v>-9.4979999999999976</c:v>
                </c:pt>
                <c:pt idx="15652">
                  <c:v>-9.4959999999999987</c:v>
                </c:pt>
                <c:pt idx="15653">
                  <c:v>-9.4939999999999962</c:v>
                </c:pt>
                <c:pt idx="15654">
                  <c:v>-9.4919999999999973</c:v>
                </c:pt>
                <c:pt idx="15655">
                  <c:v>-9.4899999999999984</c:v>
                </c:pt>
                <c:pt idx="15656">
                  <c:v>-9.487999999999996</c:v>
                </c:pt>
                <c:pt idx="15657">
                  <c:v>-9.4859999999999971</c:v>
                </c:pt>
                <c:pt idx="15658">
                  <c:v>-9.4839999999999982</c:v>
                </c:pt>
                <c:pt idx="15659">
                  <c:v>-9.4819999999999958</c:v>
                </c:pt>
                <c:pt idx="15660">
                  <c:v>-9.4799999999999969</c:v>
                </c:pt>
                <c:pt idx="15661">
                  <c:v>-9.477999999999998</c:v>
                </c:pt>
                <c:pt idx="15662">
                  <c:v>-9.4759999999999955</c:v>
                </c:pt>
                <c:pt idx="15663">
                  <c:v>-9.4739999999999966</c:v>
                </c:pt>
                <c:pt idx="15664">
                  <c:v>-9.4719999999999978</c:v>
                </c:pt>
                <c:pt idx="15665">
                  <c:v>-9.4699999999999989</c:v>
                </c:pt>
                <c:pt idx="15666">
                  <c:v>-9.4679999999999964</c:v>
                </c:pt>
                <c:pt idx="15667">
                  <c:v>-9.4659999999999975</c:v>
                </c:pt>
                <c:pt idx="15668">
                  <c:v>-9.4639999999999986</c:v>
                </c:pt>
                <c:pt idx="15669">
                  <c:v>-9.4619999999999962</c:v>
                </c:pt>
                <c:pt idx="15670">
                  <c:v>-9.4599999999999973</c:v>
                </c:pt>
                <c:pt idx="15671">
                  <c:v>-9.4579999999999984</c:v>
                </c:pt>
                <c:pt idx="15672">
                  <c:v>-9.455999999999996</c:v>
                </c:pt>
                <c:pt idx="15673">
                  <c:v>-9.4539999999999971</c:v>
                </c:pt>
                <c:pt idx="15674">
                  <c:v>-9.4519999999999982</c:v>
                </c:pt>
                <c:pt idx="15675">
                  <c:v>-9.4499999999999957</c:v>
                </c:pt>
                <c:pt idx="15676">
                  <c:v>-9.4479999999999968</c:v>
                </c:pt>
                <c:pt idx="15677">
                  <c:v>-9.445999999999998</c:v>
                </c:pt>
                <c:pt idx="15678">
                  <c:v>-9.4439999999999955</c:v>
                </c:pt>
                <c:pt idx="15679">
                  <c:v>-9.4419999999999966</c:v>
                </c:pt>
                <c:pt idx="15680">
                  <c:v>-9.4399999999999977</c:v>
                </c:pt>
                <c:pt idx="15681">
                  <c:v>-9.4379999999999988</c:v>
                </c:pt>
                <c:pt idx="15682">
                  <c:v>-9.4359999999999964</c:v>
                </c:pt>
                <c:pt idx="15683">
                  <c:v>-9.4339999999999975</c:v>
                </c:pt>
                <c:pt idx="15684">
                  <c:v>-9.4319999999999986</c:v>
                </c:pt>
                <c:pt idx="15685">
                  <c:v>-9.4299999999999962</c:v>
                </c:pt>
                <c:pt idx="15686">
                  <c:v>-9.4279999999999973</c:v>
                </c:pt>
                <c:pt idx="15687">
                  <c:v>-9.4259999999999984</c:v>
                </c:pt>
                <c:pt idx="15688">
                  <c:v>-9.4239999999999959</c:v>
                </c:pt>
                <c:pt idx="15689">
                  <c:v>-9.421999999999997</c:v>
                </c:pt>
                <c:pt idx="15690">
                  <c:v>-9.4199999999999982</c:v>
                </c:pt>
                <c:pt idx="15691">
                  <c:v>-9.4179999999999957</c:v>
                </c:pt>
                <c:pt idx="15692">
                  <c:v>-9.4159999999999968</c:v>
                </c:pt>
                <c:pt idx="15693">
                  <c:v>-9.4139999999999979</c:v>
                </c:pt>
                <c:pt idx="15694">
                  <c:v>-9.4119999999999955</c:v>
                </c:pt>
                <c:pt idx="15695">
                  <c:v>-9.4099999999999966</c:v>
                </c:pt>
                <c:pt idx="15696">
                  <c:v>-9.4079999999999977</c:v>
                </c:pt>
                <c:pt idx="15697">
                  <c:v>-9.4059999999999988</c:v>
                </c:pt>
                <c:pt idx="15698">
                  <c:v>-9.4039999999999964</c:v>
                </c:pt>
                <c:pt idx="15699">
                  <c:v>-9.4019999999999975</c:v>
                </c:pt>
                <c:pt idx="15700">
                  <c:v>-9.3999999999999986</c:v>
                </c:pt>
                <c:pt idx="15701">
                  <c:v>-9.3979999999999961</c:v>
                </c:pt>
                <c:pt idx="15702">
                  <c:v>-9.3959999999999972</c:v>
                </c:pt>
                <c:pt idx="15703">
                  <c:v>-9.3939999999999984</c:v>
                </c:pt>
                <c:pt idx="15704">
                  <c:v>-9.3919999999999959</c:v>
                </c:pt>
                <c:pt idx="15705">
                  <c:v>-9.389999999999997</c:v>
                </c:pt>
                <c:pt idx="15706">
                  <c:v>-9.3879999999999981</c:v>
                </c:pt>
                <c:pt idx="15707">
                  <c:v>-9.3859999999999957</c:v>
                </c:pt>
                <c:pt idx="15708">
                  <c:v>-9.3839999999999968</c:v>
                </c:pt>
                <c:pt idx="15709">
                  <c:v>-9.3819999999999979</c:v>
                </c:pt>
                <c:pt idx="15710">
                  <c:v>-9.3799999999999955</c:v>
                </c:pt>
                <c:pt idx="15711">
                  <c:v>-9.3779999999999966</c:v>
                </c:pt>
                <c:pt idx="15712">
                  <c:v>-9.3759999999999977</c:v>
                </c:pt>
                <c:pt idx="15713">
                  <c:v>-9.3739999999999988</c:v>
                </c:pt>
                <c:pt idx="15714">
                  <c:v>-9.3719999999999963</c:v>
                </c:pt>
                <c:pt idx="15715">
                  <c:v>-9.3699999999999974</c:v>
                </c:pt>
                <c:pt idx="15716">
                  <c:v>-9.3679999999999986</c:v>
                </c:pt>
                <c:pt idx="15717">
                  <c:v>-9.3659999999999961</c:v>
                </c:pt>
                <c:pt idx="15718">
                  <c:v>-9.3639999999999972</c:v>
                </c:pt>
                <c:pt idx="15719">
                  <c:v>-9.3619999999999983</c:v>
                </c:pt>
                <c:pt idx="15720">
                  <c:v>-9.3599999999999959</c:v>
                </c:pt>
                <c:pt idx="15721">
                  <c:v>-9.357999999999997</c:v>
                </c:pt>
                <c:pt idx="15722">
                  <c:v>-9.3559999999999981</c:v>
                </c:pt>
                <c:pt idx="15723">
                  <c:v>-9.3539999999999957</c:v>
                </c:pt>
                <c:pt idx="15724">
                  <c:v>-9.3519999999999968</c:v>
                </c:pt>
                <c:pt idx="15725">
                  <c:v>-9.3499999999999979</c:v>
                </c:pt>
                <c:pt idx="15726">
                  <c:v>-9.3479999999999954</c:v>
                </c:pt>
                <c:pt idx="15727">
                  <c:v>-9.3459999999999965</c:v>
                </c:pt>
                <c:pt idx="15728">
                  <c:v>-9.3439999999999976</c:v>
                </c:pt>
                <c:pt idx="15729">
                  <c:v>-9.3419999999999987</c:v>
                </c:pt>
                <c:pt idx="15730">
                  <c:v>-9.3399999999999963</c:v>
                </c:pt>
                <c:pt idx="15731">
                  <c:v>-9.3379999999999974</c:v>
                </c:pt>
                <c:pt idx="15732">
                  <c:v>-9.3359999999999985</c:v>
                </c:pt>
                <c:pt idx="15733">
                  <c:v>-9.3339999999999961</c:v>
                </c:pt>
                <c:pt idx="15734">
                  <c:v>-9.3319999999999972</c:v>
                </c:pt>
                <c:pt idx="15735">
                  <c:v>-9.3299999999999983</c:v>
                </c:pt>
                <c:pt idx="15736">
                  <c:v>-9.3279999999999959</c:v>
                </c:pt>
                <c:pt idx="15737">
                  <c:v>-9.325999999999997</c:v>
                </c:pt>
                <c:pt idx="15738">
                  <c:v>-9.3239999999999981</c:v>
                </c:pt>
                <c:pt idx="15739">
                  <c:v>-9.3219999999999956</c:v>
                </c:pt>
                <c:pt idx="15740">
                  <c:v>-9.3199999999999967</c:v>
                </c:pt>
                <c:pt idx="15741">
                  <c:v>-9.3179999999999978</c:v>
                </c:pt>
                <c:pt idx="15742">
                  <c:v>-9.3159999999999954</c:v>
                </c:pt>
                <c:pt idx="15743">
                  <c:v>-9.3139999999999965</c:v>
                </c:pt>
                <c:pt idx="15744">
                  <c:v>-9.3119999999999976</c:v>
                </c:pt>
                <c:pt idx="15745">
                  <c:v>-9.3099999999999987</c:v>
                </c:pt>
                <c:pt idx="15746">
                  <c:v>-9.3079999999999963</c:v>
                </c:pt>
                <c:pt idx="15747">
                  <c:v>-9.3059999999999974</c:v>
                </c:pt>
                <c:pt idx="15748">
                  <c:v>-9.3039999999999985</c:v>
                </c:pt>
                <c:pt idx="15749">
                  <c:v>-9.301999999999996</c:v>
                </c:pt>
                <c:pt idx="15750">
                  <c:v>-9.2999999999999972</c:v>
                </c:pt>
                <c:pt idx="15751">
                  <c:v>-9.2979999999999983</c:v>
                </c:pt>
                <c:pt idx="15752">
                  <c:v>-9.2959999999999958</c:v>
                </c:pt>
                <c:pt idx="15753">
                  <c:v>-9.2939999999999969</c:v>
                </c:pt>
                <c:pt idx="15754">
                  <c:v>-9.291999999999998</c:v>
                </c:pt>
                <c:pt idx="15755">
                  <c:v>-9.2899999999999956</c:v>
                </c:pt>
                <c:pt idx="15756">
                  <c:v>-9.2879999999999967</c:v>
                </c:pt>
                <c:pt idx="15757">
                  <c:v>-9.2859999999999978</c:v>
                </c:pt>
                <c:pt idx="15758">
                  <c:v>-9.2839999999999989</c:v>
                </c:pt>
                <c:pt idx="15759">
                  <c:v>-9.2819999999999965</c:v>
                </c:pt>
                <c:pt idx="15760">
                  <c:v>-9.2799999999999976</c:v>
                </c:pt>
                <c:pt idx="15761">
                  <c:v>-9.2779999999999987</c:v>
                </c:pt>
                <c:pt idx="15762">
                  <c:v>-9.2759999999999962</c:v>
                </c:pt>
                <c:pt idx="15763">
                  <c:v>-9.2739999999999974</c:v>
                </c:pt>
                <c:pt idx="15764">
                  <c:v>-9.2719999999999985</c:v>
                </c:pt>
                <c:pt idx="15765">
                  <c:v>-9.269999999999996</c:v>
                </c:pt>
                <c:pt idx="15766">
                  <c:v>-9.2679999999999971</c:v>
                </c:pt>
                <c:pt idx="15767">
                  <c:v>-9.2659999999999982</c:v>
                </c:pt>
                <c:pt idx="15768">
                  <c:v>-9.2639999999999958</c:v>
                </c:pt>
                <c:pt idx="15769">
                  <c:v>-9.2619999999999969</c:v>
                </c:pt>
                <c:pt idx="15770">
                  <c:v>-9.259999999999998</c:v>
                </c:pt>
                <c:pt idx="15771">
                  <c:v>-9.2579999999999956</c:v>
                </c:pt>
                <c:pt idx="15772">
                  <c:v>-9.2559999999999967</c:v>
                </c:pt>
                <c:pt idx="15773">
                  <c:v>-9.2539999999999978</c:v>
                </c:pt>
                <c:pt idx="15774">
                  <c:v>-9.2519999999999989</c:v>
                </c:pt>
                <c:pt idx="15775">
                  <c:v>-9.2499999999999964</c:v>
                </c:pt>
                <c:pt idx="15776">
                  <c:v>-9.2479999999999976</c:v>
                </c:pt>
                <c:pt idx="15777">
                  <c:v>-9.2459999999999987</c:v>
                </c:pt>
                <c:pt idx="15778">
                  <c:v>-9.2439999999999962</c:v>
                </c:pt>
                <c:pt idx="15779">
                  <c:v>-9.2419999999999973</c:v>
                </c:pt>
                <c:pt idx="15780">
                  <c:v>-9.2399999999999984</c:v>
                </c:pt>
                <c:pt idx="15781">
                  <c:v>-9.237999999999996</c:v>
                </c:pt>
                <c:pt idx="15782">
                  <c:v>-9.2359999999999971</c:v>
                </c:pt>
                <c:pt idx="15783">
                  <c:v>-9.2339999999999982</c:v>
                </c:pt>
                <c:pt idx="15784">
                  <c:v>-9.2319999999999958</c:v>
                </c:pt>
                <c:pt idx="15785">
                  <c:v>-9.2299999999999969</c:v>
                </c:pt>
                <c:pt idx="15786">
                  <c:v>-9.227999999999998</c:v>
                </c:pt>
                <c:pt idx="15787">
                  <c:v>-9.2259999999999955</c:v>
                </c:pt>
                <c:pt idx="15788">
                  <c:v>-9.2239999999999966</c:v>
                </c:pt>
                <c:pt idx="15789">
                  <c:v>-9.2219999999999978</c:v>
                </c:pt>
                <c:pt idx="15790">
                  <c:v>-9.2199999999999989</c:v>
                </c:pt>
                <c:pt idx="15791">
                  <c:v>-9.2179999999999964</c:v>
                </c:pt>
                <c:pt idx="15792">
                  <c:v>-9.2159999999999975</c:v>
                </c:pt>
                <c:pt idx="15793">
                  <c:v>-9.2139999999999986</c:v>
                </c:pt>
                <c:pt idx="15794">
                  <c:v>-9.2119999999999962</c:v>
                </c:pt>
                <c:pt idx="15795">
                  <c:v>-9.2099999999999973</c:v>
                </c:pt>
                <c:pt idx="15796">
                  <c:v>-9.2079999999999984</c:v>
                </c:pt>
                <c:pt idx="15797">
                  <c:v>-9.205999999999996</c:v>
                </c:pt>
                <c:pt idx="15798">
                  <c:v>-9.2039999999999971</c:v>
                </c:pt>
                <c:pt idx="15799">
                  <c:v>-9.2019999999999982</c:v>
                </c:pt>
                <c:pt idx="15800">
                  <c:v>-9.1999999999999957</c:v>
                </c:pt>
                <c:pt idx="15801">
                  <c:v>-9.1979999999999968</c:v>
                </c:pt>
                <c:pt idx="15802">
                  <c:v>-9.195999999999998</c:v>
                </c:pt>
                <c:pt idx="15803">
                  <c:v>-9.1939999999999955</c:v>
                </c:pt>
                <c:pt idx="15804">
                  <c:v>-9.1919999999999966</c:v>
                </c:pt>
                <c:pt idx="15805">
                  <c:v>-9.1899999999999977</c:v>
                </c:pt>
                <c:pt idx="15806">
                  <c:v>-9.1879999999999988</c:v>
                </c:pt>
                <c:pt idx="15807">
                  <c:v>-9.1859999999999964</c:v>
                </c:pt>
                <c:pt idx="15808">
                  <c:v>-9.1839999999999975</c:v>
                </c:pt>
                <c:pt idx="15809">
                  <c:v>-9.1819999999999986</c:v>
                </c:pt>
                <c:pt idx="15810">
                  <c:v>-9.1799999999999962</c:v>
                </c:pt>
                <c:pt idx="15811">
                  <c:v>-9.1779999999999973</c:v>
                </c:pt>
                <c:pt idx="15812">
                  <c:v>-9.1759999999999984</c:v>
                </c:pt>
                <c:pt idx="15813">
                  <c:v>-9.1739999999999959</c:v>
                </c:pt>
                <c:pt idx="15814">
                  <c:v>-9.171999999999997</c:v>
                </c:pt>
                <c:pt idx="15815">
                  <c:v>-9.1699999999999982</c:v>
                </c:pt>
                <c:pt idx="15816">
                  <c:v>-9.1679999999999957</c:v>
                </c:pt>
                <c:pt idx="15817">
                  <c:v>-9.1659999999999968</c:v>
                </c:pt>
                <c:pt idx="15818">
                  <c:v>-9.1639999999999979</c:v>
                </c:pt>
                <c:pt idx="15819">
                  <c:v>-9.1619999999999955</c:v>
                </c:pt>
                <c:pt idx="15820">
                  <c:v>-9.1599999999999966</c:v>
                </c:pt>
                <c:pt idx="15821">
                  <c:v>-9.1579999999999977</c:v>
                </c:pt>
                <c:pt idx="15822">
                  <c:v>-9.1559999999999988</c:v>
                </c:pt>
                <c:pt idx="15823">
                  <c:v>-9.1539999999999964</c:v>
                </c:pt>
                <c:pt idx="15824">
                  <c:v>-9.1519999999999975</c:v>
                </c:pt>
                <c:pt idx="15825">
                  <c:v>-9.1499999999999986</c:v>
                </c:pt>
                <c:pt idx="15826">
                  <c:v>-9.1479999999999961</c:v>
                </c:pt>
                <c:pt idx="15827">
                  <c:v>-9.1459999999999972</c:v>
                </c:pt>
                <c:pt idx="15828">
                  <c:v>-9.1439999999999984</c:v>
                </c:pt>
                <c:pt idx="15829">
                  <c:v>-9.1419999999999959</c:v>
                </c:pt>
                <c:pt idx="15830">
                  <c:v>-9.139999999999997</c:v>
                </c:pt>
                <c:pt idx="15831">
                  <c:v>-9.1379999999999981</c:v>
                </c:pt>
                <c:pt idx="15832">
                  <c:v>-9.1359999999999957</c:v>
                </c:pt>
                <c:pt idx="15833">
                  <c:v>-9.1339999999999968</c:v>
                </c:pt>
                <c:pt idx="15834">
                  <c:v>-9.1319999999999979</c:v>
                </c:pt>
                <c:pt idx="15835">
                  <c:v>-9.1299999999999955</c:v>
                </c:pt>
                <c:pt idx="15836">
                  <c:v>-9.1279999999999966</c:v>
                </c:pt>
                <c:pt idx="15837">
                  <c:v>-9.1259999999999977</c:v>
                </c:pt>
                <c:pt idx="15838">
                  <c:v>-9.1239999999999988</c:v>
                </c:pt>
                <c:pt idx="15839">
                  <c:v>-9.1219999999999963</c:v>
                </c:pt>
                <c:pt idx="15840">
                  <c:v>-9.1199999999999974</c:v>
                </c:pt>
                <c:pt idx="15841">
                  <c:v>-9.1179999999999986</c:v>
                </c:pt>
                <c:pt idx="15842">
                  <c:v>-9.1159999999999961</c:v>
                </c:pt>
                <c:pt idx="15843">
                  <c:v>-9.1139999999999972</c:v>
                </c:pt>
                <c:pt idx="15844">
                  <c:v>-9.1119999999999983</c:v>
                </c:pt>
                <c:pt idx="15845">
                  <c:v>-9.1099999999999959</c:v>
                </c:pt>
                <c:pt idx="15846">
                  <c:v>-9.107999999999997</c:v>
                </c:pt>
                <c:pt idx="15847">
                  <c:v>-9.1059999999999981</c:v>
                </c:pt>
                <c:pt idx="15848">
                  <c:v>-9.1039999999999957</c:v>
                </c:pt>
                <c:pt idx="15849">
                  <c:v>-9.1019999999999968</c:v>
                </c:pt>
                <c:pt idx="15850">
                  <c:v>-9.0999999999999979</c:v>
                </c:pt>
                <c:pt idx="15851">
                  <c:v>-9.0979999999999954</c:v>
                </c:pt>
                <c:pt idx="15852">
                  <c:v>-9.0959999999999965</c:v>
                </c:pt>
                <c:pt idx="15853">
                  <c:v>-9.0939999999999976</c:v>
                </c:pt>
                <c:pt idx="15854">
                  <c:v>-9.0919999999999987</c:v>
                </c:pt>
                <c:pt idx="15855">
                  <c:v>-9.0899999999999963</c:v>
                </c:pt>
                <c:pt idx="15856">
                  <c:v>-9.0879999999999974</c:v>
                </c:pt>
                <c:pt idx="15857">
                  <c:v>-9.0859999999999985</c:v>
                </c:pt>
                <c:pt idx="15858">
                  <c:v>-9.0839999999999961</c:v>
                </c:pt>
                <c:pt idx="15859">
                  <c:v>-9.0819999999999972</c:v>
                </c:pt>
                <c:pt idx="15860">
                  <c:v>-9.0799999999999983</c:v>
                </c:pt>
                <c:pt idx="15861">
                  <c:v>-9.0779999999999959</c:v>
                </c:pt>
                <c:pt idx="15862">
                  <c:v>-9.075999999999997</c:v>
                </c:pt>
                <c:pt idx="15863">
                  <c:v>-9.0739999999999981</c:v>
                </c:pt>
                <c:pt idx="15864">
                  <c:v>-9.0719999999999956</c:v>
                </c:pt>
                <c:pt idx="15865">
                  <c:v>-9.0699999999999967</c:v>
                </c:pt>
                <c:pt idx="15866">
                  <c:v>-9.0679999999999978</c:v>
                </c:pt>
                <c:pt idx="15867">
                  <c:v>-9.0659999999999954</c:v>
                </c:pt>
                <c:pt idx="15868">
                  <c:v>-9.0639999999999965</c:v>
                </c:pt>
                <c:pt idx="15869">
                  <c:v>-9.0619999999999976</c:v>
                </c:pt>
                <c:pt idx="15870">
                  <c:v>-9.0599999999999987</c:v>
                </c:pt>
                <c:pt idx="15871">
                  <c:v>-9.0579999999999963</c:v>
                </c:pt>
                <c:pt idx="15872">
                  <c:v>-9.0559999999999974</c:v>
                </c:pt>
                <c:pt idx="15873">
                  <c:v>-9.0539999999999985</c:v>
                </c:pt>
                <c:pt idx="15874">
                  <c:v>-9.051999999999996</c:v>
                </c:pt>
                <c:pt idx="15875">
                  <c:v>-9.0499999999999972</c:v>
                </c:pt>
                <c:pt idx="15876">
                  <c:v>-9.0479999999999983</c:v>
                </c:pt>
                <c:pt idx="15877">
                  <c:v>-9.0459999999999958</c:v>
                </c:pt>
                <c:pt idx="15878">
                  <c:v>-9.0439999999999969</c:v>
                </c:pt>
                <c:pt idx="15879">
                  <c:v>-9.041999999999998</c:v>
                </c:pt>
                <c:pt idx="15880">
                  <c:v>-9.0399999999999956</c:v>
                </c:pt>
                <c:pt idx="15881">
                  <c:v>-9.0379999999999967</c:v>
                </c:pt>
                <c:pt idx="15882">
                  <c:v>-9.0359999999999978</c:v>
                </c:pt>
                <c:pt idx="15883">
                  <c:v>-9.0339999999999989</c:v>
                </c:pt>
                <c:pt idx="15884">
                  <c:v>-9.0319999999999965</c:v>
                </c:pt>
                <c:pt idx="15885">
                  <c:v>-9.0299999999999976</c:v>
                </c:pt>
                <c:pt idx="15886">
                  <c:v>-9.0279999999999987</c:v>
                </c:pt>
                <c:pt idx="15887">
                  <c:v>-9.0259999999999962</c:v>
                </c:pt>
                <c:pt idx="15888">
                  <c:v>-9.0239999999999974</c:v>
                </c:pt>
                <c:pt idx="15889">
                  <c:v>-9.0219999999999985</c:v>
                </c:pt>
                <c:pt idx="15890">
                  <c:v>-9.019999999999996</c:v>
                </c:pt>
                <c:pt idx="15891">
                  <c:v>-9.0179999999999971</c:v>
                </c:pt>
                <c:pt idx="15892">
                  <c:v>-9.0159999999999982</c:v>
                </c:pt>
                <c:pt idx="15893">
                  <c:v>-9.0139999999999958</c:v>
                </c:pt>
                <c:pt idx="15894">
                  <c:v>-9.0119999999999969</c:v>
                </c:pt>
                <c:pt idx="15895">
                  <c:v>-9.009999999999998</c:v>
                </c:pt>
                <c:pt idx="15896">
                  <c:v>-9.0079999999999956</c:v>
                </c:pt>
                <c:pt idx="15897">
                  <c:v>-9.0059999999999967</c:v>
                </c:pt>
                <c:pt idx="15898">
                  <c:v>-9.0039999999999978</c:v>
                </c:pt>
                <c:pt idx="15899">
                  <c:v>-9.0019999999999989</c:v>
                </c:pt>
                <c:pt idx="15900">
                  <c:v>-8.9999999999999964</c:v>
                </c:pt>
                <c:pt idx="15901">
                  <c:v>-8.9979999999999976</c:v>
                </c:pt>
                <c:pt idx="15902">
                  <c:v>-8.9959999999999987</c:v>
                </c:pt>
                <c:pt idx="15903">
                  <c:v>-8.9939999999999962</c:v>
                </c:pt>
                <c:pt idx="15904">
                  <c:v>-8.9919999999999973</c:v>
                </c:pt>
                <c:pt idx="15905">
                  <c:v>-8.9899999999999984</c:v>
                </c:pt>
                <c:pt idx="15906">
                  <c:v>-8.987999999999996</c:v>
                </c:pt>
                <c:pt idx="15907">
                  <c:v>-8.9859999999999971</c:v>
                </c:pt>
                <c:pt idx="15908">
                  <c:v>-8.9839999999999982</c:v>
                </c:pt>
                <c:pt idx="15909">
                  <c:v>-8.9819999999999958</c:v>
                </c:pt>
                <c:pt idx="15910">
                  <c:v>-8.9799999999999969</c:v>
                </c:pt>
                <c:pt idx="15911">
                  <c:v>-8.977999999999998</c:v>
                </c:pt>
                <c:pt idx="15912">
                  <c:v>-8.9759999999999955</c:v>
                </c:pt>
                <c:pt idx="15913">
                  <c:v>-8.9739999999999966</c:v>
                </c:pt>
                <c:pt idx="15914">
                  <c:v>-8.9719999999999978</c:v>
                </c:pt>
                <c:pt idx="15915">
                  <c:v>-8.9699999999999989</c:v>
                </c:pt>
                <c:pt idx="15916">
                  <c:v>-8.9679999999999964</c:v>
                </c:pt>
                <c:pt idx="15917">
                  <c:v>-8.9659999999999975</c:v>
                </c:pt>
                <c:pt idx="15918">
                  <c:v>-8.9639999999999986</c:v>
                </c:pt>
                <c:pt idx="15919">
                  <c:v>-8.9619999999999962</c:v>
                </c:pt>
                <c:pt idx="15920">
                  <c:v>-8.9599999999999973</c:v>
                </c:pt>
                <c:pt idx="15921">
                  <c:v>-8.9579999999999984</c:v>
                </c:pt>
                <c:pt idx="15922">
                  <c:v>-8.955999999999996</c:v>
                </c:pt>
                <c:pt idx="15923">
                  <c:v>-8.9539999999999971</c:v>
                </c:pt>
                <c:pt idx="15924">
                  <c:v>-8.9519999999999982</c:v>
                </c:pt>
                <c:pt idx="15925">
                  <c:v>-8.9499999999999957</c:v>
                </c:pt>
                <c:pt idx="15926">
                  <c:v>-8.9479999999999968</c:v>
                </c:pt>
                <c:pt idx="15927">
                  <c:v>-8.945999999999998</c:v>
                </c:pt>
                <c:pt idx="15928">
                  <c:v>-8.9439999999999955</c:v>
                </c:pt>
                <c:pt idx="15929">
                  <c:v>-8.9419999999999966</c:v>
                </c:pt>
                <c:pt idx="15930">
                  <c:v>-8.9399999999999977</c:v>
                </c:pt>
                <c:pt idx="15931">
                  <c:v>-8.9379999999999988</c:v>
                </c:pt>
                <c:pt idx="15932">
                  <c:v>-8.9359999999999964</c:v>
                </c:pt>
                <c:pt idx="15933">
                  <c:v>-8.9339999999999975</c:v>
                </c:pt>
                <c:pt idx="15934">
                  <c:v>-8.9319999999999986</c:v>
                </c:pt>
                <c:pt idx="15935">
                  <c:v>-8.9299999999999962</c:v>
                </c:pt>
                <c:pt idx="15936">
                  <c:v>-8.9279999999999973</c:v>
                </c:pt>
                <c:pt idx="15937">
                  <c:v>-8.9259999999999984</c:v>
                </c:pt>
                <c:pt idx="15938">
                  <c:v>-8.9239999999999959</c:v>
                </c:pt>
                <c:pt idx="15939">
                  <c:v>-8.921999999999997</c:v>
                </c:pt>
                <c:pt idx="15940">
                  <c:v>-8.9199999999999982</c:v>
                </c:pt>
                <c:pt idx="15941">
                  <c:v>-8.9179999999999957</c:v>
                </c:pt>
                <c:pt idx="15942">
                  <c:v>-8.9159999999999968</c:v>
                </c:pt>
                <c:pt idx="15943">
                  <c:v>-8.9139999999999979</c:v>
                </c:pt>
                <c:pt idx="15944">
                  <c:v>-8.9119999999999955</c:v>
                </c:pt>
                <c:pt idx="15945">
                  <c:v>-8.9099999999999966</c:v>
                </c:pt>
                <c:pt idx="15946">
                  <c:v>-8.9079999999999977</c:v>
                </c:pt>
                <c:pt idx="15947">
                  <c:v>-8.9059999999999988</c:v>
                </c:pt>
                <c:pt idx="15948">
                  <c:v>-8.9039999999999964</c:v>
                </c:pt>
                <c:pt idx="15949">
                  <c:v>-8.9019999999999975</c:v>
                </c:pt>
                <c:pt idx="15950">
                  <c:v>-8.8999999999999986</c:v>
                </c:pt>
                <c:pt idx="15951">
                  <c:v>-8.8979999999999961</c:v>
                </c:pt>
                <c:pt idx="15952">
                  <c:v>-8.8959999999999972</c:v>
                </c:pt>
                <c:pt idx="15953">
                  <c:v>-8.8939999999999984</c:v>
                </c:pt>
                <c:pt idx="15954">
                  <c:v>-8.8919999999999959</c:v>
                </c:pt>
                <c:pt idx="15955">
                  <c:v>-8.889999999999997</c:v>
                </c:pt>
                <c:pt idx="15956">
                  <c:v>-8.8879999999999981</c:v>
                </c:pt>
                <c:pt idx="15957">
                  <c:v>-8.8859999999999957</c:v>
                </c:pt>
                <c:pt idx="15958">
                  <c:v>-8.8839999999999968</c:v>
                </c:pt>
                <c:pt idx="15959">
                  <c:v>-8.8819999999999979</c:v>
                </c:pt>
                <c:pt idx="15960">
                  <c:v>-8.8799999999999955</c:v>
                </c:pt>
                <c:pt idx="15961">
                  <c:v>-8.8779999999999966</c:v>
                </c:pt>
                <c:pt idx="15962">
                  <c:v>-8.8759999999999977</c:v>
                </c:pt>
                <c:pt idx="15963">
                  <c:v>-8.8739999999999988</c:v>
                </c:pt>
                <c:pt idx="15964">
                  <c:v>-8.8719999999999963</c:v>
                </c:pt>
                <c:pt idx="15965">
                  <c:v>-8.8699999999999974</c:v>
                </c:pt>
                <c:pt idx="15966">
                  <c:v>-8.8679999999999986</c:v>
                </c:pt>
                <c:pt idx="15967">
                  <c:v>-8.8659999999999961</c:v>
                </c:pt>
                <c:pt idx="15968">
                  <c:v>-8.8639999999999972</c:v>
                </c:pt>
                <c:pt idx="15969">
                  <c:v>-8.8619999999999983</c:v>
                </c:pt>
                <c:pt idx="15970">
                  <c:v>-8.8599999999999959</c:v>
                </c:pt>
                <c:pt idx="15971">
                  <c:v>-8.857999999999997</c:v>
                </c:pt>
                <c:pt idx="15972">
                  <c:v>-8.8559999999999981</c:v>
                </c:pt>
                <c:pt idx="15973">
                  <c:v>-8.8539999999999957</c:v>
                </c:pt>
                <c:pt idx="15974">
                  <c:v>-8.8519999999999968</c:v>
                </c:pt>
                <c:pt idx="15975">
                  <c:v>-8.8499999999999979</c:v>
                </c:pt>
                <c:pt idx="15976">
                  <c:v>-8.8479999999999954</c:v>
                </c:pt>
                <c:pt idx="15977">
                  <c:v>-8.8459999999999965</c:v>
                </c:pt>
                <c:pt idx="15978">
                  <c:v>-8.8439999999999976</c:v>
                </c:pt>
                <c:pt idx="15979">
                  <c:v>-8.8419999999999987</c:v>
                </c:pt>
                <c:pt idx="15980">
                  <c:v>-8.8399999999999963</c:v>
                </c:pt>
                <c:pt idx="15981">
                  <c:v>-8.8379999999999974</c:v>
                </c:pt>
                <c:pt idx="15982">
                  <c:v>-8.8359999999999985</c:v>
                </c:pt>
                <c:pt idx="15983">
                  <c:v>-8.8339999999999961</c:v>
                </c:pt>
                <c:pt idx="15984">
                  <c:v>-8.8319999999999972</c:v>
                </c:pt>
                <c:pt idx="15985">
                  <c:v>-8.8299999999999983</c:v>
                </c:pt>
                <c:pt idx="15986">
                  <c:v>-8.8279999999999959</c:v>
                </c:pt>
                <c:pt idx="15987">
                  <c:v>-8.825999999999997</c:v>
                </c:pt>
                <c:pt idx="15988">
                  <c:v>-8.8239999999999981</c:v>
                </c:pt>
                <c:pt idx="15989">
                  <c:v>-8.8219999999999956</c:v>
                </c:pt>
                <c:pt idx="15990">
                  <c:v>-8.8199999999999967</c:v>
                </c:pt>
                <c:pt idx="15991">
                  <c:v>-8.8179999999999978</c:v>
                </c:pt>
                <c:pt idx="15992">
                  <c:v>-8.8159999999999954</c:v>
                </c:pt>
                <c:pt idx="15993">
                  <c:v>-8.8139999999999965</c:v>
                </c:pt>
                <c:pt idx="15994">
                  <c:v>-8.8119999999999976</c:v>
                </c:pt>
                <c:pt idx="15995">
                  <c:v>-8.8099999999999987</c:v>
                </c:pt>
                <c:pt idx="15996">
                  <c:v>-8.8079999999999963</c:v>
                </c:pt>
                <c:pt idx="15997">
                  <c:v>-8.8059999999999974</c:v>
                </c:pt>
                <c:pt idx="15998">
                  <c:v>-8.8039999999999985</c:v>
                </c:pt>
                <c:pt idx="15999">
                  <c:v>-8.801999999999996</c:v>
                </c:pt>
                <c:pt idx="16000">
                  <c:v>-8.7999999999999972</c:v>
                </c:pt>
                <c:pt idx="16001">
                  <c:v>-8.7979999999999947</c:v>
                </c:pt>
                <c:pt idx="16002">
                  <c:v>-8.7959999999999994</c:v>
                </c:pt>
                <c:pt idx="16003">
                  <c:v>-8.7939999999999969</c:v>
                </c:pt>
                <c:pt idx="16004">
                  <c:v>-8.7919999999999945</c:v>
                </c:pt>
                <c:pt idx="16005">
                  <c:v>-8.7899999999999991</c:v>
                </c:pt>
                <c:pt idx="16006">
                  <c:v>-8.7879999999999967</c:v>
                </c:pt>
                <c:pt idx="16007">
                  <c:v>-8.7859999999999943</c:v>
                </c:pt>
                <c:pt idx="16008">
                  <c:v>-8.7839999999999989</c:v>
                </c:pt>
                <c:pt idx="16009">
                  <c:v>-8.7819999999999965</c:v>
                </c:pt>
                <c:pt idx="16010">
                  <c:v>-8.779999999999994</c:v>
                </c:pt>
                <c:pt idx="16011">
                  <c:v>-8.7779999999999987</c:v>
                </c:pt>
                <c:pt idx="16012">
                  <c:v>-8.7759999999999962</c:v>
                </c:pt>
                <c:pt idx="16013">
                  <c:v>-8.7739999999999938</c:v>
                </c:pt>
                <c:pt idx="16014">
                  <c:v>-8.7719999999999985</c:v>
                </c:pt>
                <c:pt idx="16015">
                  <c:v>-8.769999999999996</c:v>
                </c:pt>
                <c:pt idx="16016">
                  <c:v>-8.7680000000000007</c:v>
                </c:pt>
                <c:pt idx="16017">
                  <c:v>-8.7659999999999982</c:v>
                </c:pt>
                <c:pt idx="16018">
                  <c:v>-8.7639999999999958</c:v>
                </c:pt>
                <c:pt idx="16019">
                  <c:v>-8.7620000000000005</c:v>
                </c:pt>
                <c:pt idx="16020">
                  <c:v>-8.759999999999998</c:v>
                </c:pt>
                <c:pt idx="16021">
                  <c:v>-8.7579999999999956</c:v>
                </c:pt>
                <c:pt idx="16022">
                  <c:v>-8.7560000000000002</c:v>
                </c:pt>
                <c:pt idx="16023">
                  <c:v>-8.7539999999999978</c:v>
                </c:pt>
                <c:pt idx="16024">
                  <c:v>-8.7519999999999953</c:v>
                </c:pt>
                <c:pt idx="16025">
                  <c:v>-8.75</c:v>
                </c:pt>
                <c:pt idx="16026">
                  <c:v>-8.7479999999999976</c:v>
                </c:pt>
                <c:pt idx="16027">
                  <c:v>-8.7459999999999951</c:v>
                </c:pt>
                <c:pt idx="16028">
                  <c:v>-8.7439999999999998</c:v>
                </c:pt>
                <c:pt idx="16029">
                  <c:v>-8.7419999999999973</c:v>
                </c:pt>
                <c:pt idx="16030">
                  <c:v>-8.7399999999999949</c:v>
                </c:pt>
                <c:pt idx="16031">
                  <c:v>-8.7379999999999995</c:v>
                </c:pt>
                <c:pt idx="16032">
                  <c:v>-8.7359999999999971</c:v>
                </c:pt>
                <c:pt idx="16033">
                  <c:v>-8.7339999999999947</c:v>
                </c:pt>
                <c:pt idx="16034">
                  <c:v>-8.7319999999999993</c:v>
                </c:pt>
                <c:pt idx="16035">
                  <c:v>-8.7299999999999969</c:v>
                </c:pt>
                <c:pt idx="16036">
                  <c:v>-8.7279999999999944</c:v>
                </c:pt>
                <c:pt idx="16037">
                  <c:v>-8.7259999999999991</c:v>
                </c:pt>
                <c:pt idx="16038">
                  <c:v>-8.7239999999999966</c:v>
                </c:pt>
                <c:pt idx="16039">
                  <c:v>-8.7219999999999942</c:v>
                </c:pt>
                <c:pt idx="16040">
                  <c:v>-8.7199999999999989</c:v>
                </c:pt>
                <c:pt idx="16041">
                  <c:v>-8.7179999999999964</c:v>
                </c:pt>
                <c:pt idx="16042">
                  <c:v>-8.715999999999994</c:v>
                </c:pt>
                <c:pt idx="16043">
                  <c:v>-8.7139999999999986</c:v>
                </c:pt>
                <c:pt idx="16044">
                  <c:v>-8.7119999999999962</c:v>
                </c:pt>
                <c:pt idx="16045">
                  <c:v>-8.7099999999999937</c:v>
                </c:pt>
                <c:pt idx="16046">
                  <c:v>-8.7079999999999984</c:v>
                </c:pt>
                <c:pt idx="16047">
                  <c:v>-8.705999999999996</c:v>
                </c:pt>
                <c:pt idx="16048">
                  <c:v>-8.7040000000000006</c:v>
                </c:pt>
                <c:pt idx="16049">
                  <c:v>-8.7019999999999982</c:v>
                </c:pt>
                <c:pt idx="16050">
                  <c:v>-8.6999999999999957</c:v>
                </c:pt>
                <c:pt idx="16051">
                  <c:v>-8.6980000000000004</c:v>
                </c:pt>
                <c:pt idx="16052">
                  <c:v>-8.695999999999998</c:v>
                </c:pt>
                <c:pt idx="16053">
                  <c:v>-8.6939999999999955</c:v>
                </c:pt>
                <c:pt idx="16054">
                  <c:v>-8.6920000000000002</c:v>
                </c:pt>
                <c:pt idx="16055">
                  <c:v>-8.6899999999999977</c:v>
                </c:pt>
                <c:pt idx="16056">
                  <c:v>-8.6879999999999953</c:v>
                </c:pt>
                <c:pt idx="16057">
                  <c:v>-8.6859999999999999</c:v>
                </c:pt>
                <c:pt idx="16058">
                  <c:v>-8.6839999999999975</c:v>
                </c:pt>
                <c:pt idx="16059">
                  <c:v>-8.6819999999999951</c:v>
                </c:pt>
                <c:pt idx="16060">
                  <c:v>-8.68</c:v>
                </c:pt>
                <c:pt idx="16061">
                  <c:v>-8.6779999999999973</c:v>
                </c:pt>
                <c:pt idx="16062">
                  <c:v>-8.6759999999999948</c:v>
                </c:pt>
                <c:pt idx="16063">
                  <c:v>-8.6739999999999995</c:v>
                </c:pt>
                <c:pt idx="16064">
                  <c:v>-8.671999999999997</c:v>
                </c:pt>
                <c:pt idx="16065">
                  <c:v>-8.6699999999999946</c:v>
                </c:pt>
                <c:pt idx="16066">
                  <c:v>-8.6679999999999993</c:v>
                </c:pt>
                <c:pt idx="16067">
                  <c:v>-8.6659999999999968</c:v>
                </c:pt>
                <c:pt idx="16068">
                  <c:v>-8.6639999999999944</c:v>
                </c:pt>
                <c:pt idx="16069">
                  <c:v>-8.661999999999999</c:v>
                </c:pt>
                <c:pt idx="16070">
                  <c:v>-8.6599999999999966</c:v>
                </c:pt>
                <c:pt idx="16071">
                  <c:v>-8.6579999999999941</c:v>
                </c:pt>
                <c:pt idx="16072">
                  <c:v>-8.6559999999999988</c:v>
                </c:pt>
                <c:pt idx="16073">
                  <c:v>-8.6539999999999964</c:v>
                </c:pt>
                <c:pt idx="16074">
                  <c:v>-8.6519999999999939</c:v>
                </c:pt>
                <c:pt idx="16075">
                  <c:v>-8.6499999999999986</c:v>
                </c:pt>
                <c:pt idx="16076">
                  <c:v>-8.6479999999999961</c:v>
                </c:pt>
                <c:pt idx="16077">
                  <c:v>-8.6459999999999937</c:v>
                </c:pt>
                <c:pt idx="16078">
                  <c:v>-8.6439999999999984</c:v>
                </c:pt>
                <c:pt idx="16079">
                  <c:v>-8.6419999999999959</c:v>
                </c:pt>
                <c:pt idx="16080">
                  <c:v>-8.64</c:v>
                </c:pt>
                <c:pt idx="16081">
                  <c:v>-8.6379999999999981</c:v>
                </c:pt>
                <c:pt idx="16082">
                  <c:v>-8.6359999999999957</c:v>
                </c:pt>
                <c:pt idx="16083">
                  <c:v>-8.6340000000000003</c:v>
                </c:pt>
                <c:pt idx="16084">
                  <c:v>-8.6319999999999979</c:v>
                </c:pt>
                <c:pt idx="16085">
                  <c:v>-8.6299999999999955</c:v>
                </c:pt>
                <c:pt idx="16086">
                  <c:v>-8.6280000000000001</c:v>
                </c:pt>
                <c:pt idx="16087">
                  <c:v>-8.6259999999999977</c:v>
                </c:pt>
                <c:pt idx="16088">
                  <c:v>-8.6239999999999952</c:v>
                </c:pt>
                <c:pt idx="16089">
                  <c:v>-8.6219999999999999</c:v>
                </c:pt>
                <c:pt idx="16090">
                  <c:v>-8.6199999999999974</c:v>
                </c:pt>
                <c:pt idx="16091">
                  <c:v>-8.617999999999995</c:v>
                </c:pt>
                <c:pt idx="16092">
                  <c:v>-8.6159999999999997</c:v>
                </c:pt>
                <c:pt idx="16093">
                  <c:v>-8.6139999999999972</c:v>
                </c:pt>
                <c:pt idx="16094">
                  <c:v>-8.6119999999999948</c:v>
                </c:pt>
                <c:pt idx="16095">
                  <c:v>-8.61</c:v>
                </c:pt>
                <c:pt idx="16096">
                  <c:v>-8.607999999999997</c:v>
                </c:pt>
                <c:pt idx="16097">
                  <c:v>-8.6059999999999945</c:v>
                </c:pt>
                <c:pt idx="16098">
                  <c:v>-8.6039999999999992</c:v>
                </c:pt>
                <c:pt idx="16099">
                  <c:v>-8.6019999999999968</c:v>
                </c:pt>
                <c:pt idx="16100">
                  <c:v>-8.5999999999999943</c:v>
                </c:pt>
                <c:pt idx="16101">
                  <c:v>-8.597999999999999</c:v>
                </c:pt>
                <c:pt idx="16102">
                  <c:v>-8.5959999999999965</c:v>
                </c:pt>
                <c:pt idx="16103">
                  <c:v>-8.5939999999999941</c:v>
                </c:pt>
                <c:pt idx="16104">
                  <c:v>-8.5919999999999987</c:v>
                </c:pt>
                <c:pt idx="16105">
                  <c:v>-8.5899999999999963</c:v>
                </c:pt>
                <c:pt idx="16106">
                  <c:v>-8.5879999999999939</c:v>
                </c:pt>
                <c:pt idx="16107">
                  <c:v>-8.5859999999999985</c:v>
                </c:pt>
                <c:pt idx="16108">
                  <c:v>-8.5839999999999961</c:v>
                </c:pt>
                <c:pt idx="16109">
                  <c:v>-8.5819999999999936</c:v>
                </c:pt>
                <c:pt idx="16110">
                  <c:v>-8.5799999999999983</c:v>
                </c:pt>
                <c:pt idx="16111">
                  <c:v>-8.5779999999999959</c:v>
                </c:pt>
                <c:pt idx="16112">
                  <c:v>-8.5760000000000005</c:v>
                </c:pt>
                <c:pt idx="16113">
                  <c:v>-8.5739999999999981</c:v>
                </c:pt>
                <c:pt idx="16114">
                  <c:v>-8.5719999999999956</c:v>
                </c:pt>
                <c:pt idx="16115">
                  <c:v>-8.57</c:v>
                </c:pt>
                <c:pt idx="16116">
                  <c:v>-8.5679999999999978</c:v>
                </c:pt>
                <c:pt idx="16117">
                  <c:v>-8.5659999999999954</c:v>
                </c:pt>
                <c:pt idx="16118">
                  <c:v>-8.5640000000000001</c:v>
                </c:pt>
                <c:pt idx="16119">
                  <c:v>-8.5619999999999976</c:v>
                </c:pt>
                <c:pt idx="16120">
                  <c:v>-8.5599999999999952</c:v>
                </c:pt>
                <c:pt idx="16121">
                  <c:v>-8.5579999999999998</c:v>
                </c:pt>
                <c:pt idx="16122">
                  <c:v>-8.5559999999999974</c:v>
                </c:pt>
                <c:pt idx="16123">
                  <c:v>-8.5539999999999949</c:v>
                </c:pt>
                <c:pt idx="16124">
                  <c:v>-8.5519999999999996</c:v>
                </c:pt>
                <c:pt idx="16125">
                  <c:v>-8.5499999999999972</c:v>
                </c:pt>
                <c:pt idx="16126">
                  <c:v>-8.5479999999999947</c:v>
                </c:pt>
                <c:pt idx="16127">
                  <c:v>-8.5459999999999994</c:v>
                </c:pt>
                <c:pt idx="16128">
                  <c:v>-8.5439999999999969</c:v>
                </c:pt>
                <c:pt idx="16129">
                  <c:v>-8.5419999999999945</c:v>
                </c:pt>
                <c:pt idx="16130">
                  <c:v>-8.5399999999999991</c:v>
                </c:pt>
                <c:pt idx="16131">
                  <c:v>-8.5379999999999967</c:v>
                </c:pt>
                <c:pt idx="16132">
                  <c:v>-8.5359999999999943</c:v>
                </c:pt>
                <c:pt idx="16133">
                  <c:v>-8.5339999999999989</c:v>
                </c:pt>
                <c:pt idx="16134">
                  <c:v>-8.5319999999999965</c:v>
                </c:pt>
                <c:pt idx="16135">
                  <c:v>-8.529999999999994</c:v>
                </c:pt>
                <c:pt idx="16136">
                  <c:v>-8.5279999999999987</c:v>
                </c:pt>
                <c:pt idx="16137">
                  <c:v>-8.5259999999999962</c:v>
                </c:pt>
                <c:pt idx="16138">
                  <c:v>-8.5239999999999938</c:v>
                </c:pt>
                <c:pt idx="16139">
                  <c:v>-8.5219999999999985</c:v>
                </c:pt>
                <c:pt idx="16140">
                  <c:v>-8.519999999999996</c:v>
                </c:pt>
                <c:pt idx="16141">
                  <c:v>-8.5180000000000007</c:v>
                </c:pt>
                <c:pt idx="16142">
                  <c:v>-8.5159999999999982</c:v>
                </c:pt>
                <c:pt idx="16143">
                  <c:v>-8.5139999999999958</c:v>
                </c:pt>
                <c:pt idx="16144">
                  <c:v>-8.5120000000000005</c:v>
                </c:pt>
                <c:pt idx="16145">
                  <c:v>-8.509999999999998</c:v>
                </c:pt>
                <c:pt idx="16146">
                  <c:v>-8.5079999999999956</c:v>
                </c:pt>
                <c:pt idx="16147">
                  <c:v>-8.5060000000000002</c:v>
                </c:pt>
                <c:pt idx="16148">
                  <c:v>-8.5039999999999978</c:v>
                </c:pt>
                <c:pt idx="16149">
                  <c:v>-8.5019999999999953</c:v>
                </c:pt>
                <c:pt idx="16150">
                  <c:v>-8.5</c:v>
                </c:pt>
                <c:pt idx="16151">
                  <c:v>-8.4979999999999976</c:v>
                </c:pt>
                <c:pt idx="16152">
                  <c:v>-8.4959999999999951</c:v>
                </c:pt>
                <c:pt idx="16153">
                  <c:v>-8.4939999999999998</c:v>
                </c:pt>
                <c:pt idx="16154">
                  <c:v>-8.4919999999999973</c:v>
                </c:pt>
                <c:pt idx="16155">
                  <c:v>-8.4899999999999949</c:v>
                </c:pt>
                <c:pt idx="16156">
                  <c:v>-8.4879999999999995</c:v>
                </c:pt>
                <c:pt idx="16157">
                  <c:v>-8.4859999999999971</c:v>
                </c:pt>
                <c:pt idx="16158">
                  <c:v>-8.4839999999999947</c:v>
                </c:pt>
                <c:pt idx="16159">
                  <c:v>-8.4819999999999993</c:v>
                </c:pt>
                <c:pt idx="16160">
                  <c:v>-8.4799999999999969</c:v>
                </c:pt>
                <c:pt idx="16161">
                  <c:v>-8.4779999999999944</c:v>
                </c:pt>
                <c:pt idx="16162">
                  <c:v>-8.4759999999999991</c:v>
                </c:pt>
                <c:pt idx="16163">
                  <c:v>-8.4739999999999966</c:v>
                </c:pt>
                <c:pt idx="16164">
                  <c:v>-8.4719999999999942</c:v>
                </c:pt>
                <c:pt idx="16165">
                  <c:v>-8.4699999999999989</c:v>
                </c:pt>
                <c:pt idx="16166">
                  <c:v>-8.4679999999999964</c:v>
                </c:pt>
                <c:pt idx="16167">
                  <c:v>-8.465999999999994</c:v>
                </c:pt>
                <c:pt idx="16168">
                  <c:v>-8.4639999999999986</c:v>
                </c:pt>
                <c:pt idx="16169">
                  <c:v>-8.4619999999999962</c:v>
                </c:pt>
                <c:pt idx="16170">
                  <c:v>-8.4599999999999937</c:v>
                </c:pt>
                <c:pt idx="16171">
                  <c:v>-8.4579999999999984</c:v>
                </c:pt>
                <c:pt idx="16172">
                  <c:v>-8.455999999999996</c:v>
                </c:pt>
                <c:pt idx="16173">
                  <c:v>-8.4540000000000006</c:v>
                </c:pt>
                <c:pt idx="16174">
                  <c:v>-8.4519999999999982</c:v>
                </c:pt>
                <c:pt idx="16175">
                  <c:v>-8.4499999999999957</c:v>
                </c:pt>
                <c:pt idx="16176">
                  <c:v>-8.4480000000000004</c:v>
                </c:pt>
                <c:pt idx="16177">
                  <c:v>-8.445999999999998</c:v>
                </c:pt>
                <c:pt idx="16178">
                  <c:v>-8.4439999999999955</c:v>
                </c:pt>
                <c:pt idx="16179">
                  <c:v>-8.4420000000000002</c:v>
                </c:pt>
                <c:pt idx="16180">
                  <c:v>-8.4399999999999977</c:v>
                </c:pt>
                <c:pt idx="16181">
                  <c:v>-8.4379999999999953</c:v>
                </c:pt>
                <c:pt idx="16182">
                  <c:v>-8.4359999999999999</c:v>
                </c:pt>
                <c:pt idx="16183">
                  <c:v>-8.4339999999999975</c:v>
                </c:pt>
                <c:pt idx="16184">
                  <c:v>-8.4319999999999951</c:v>
                </c:pt>
                <c:pt idx="16185">
                  <c:v>-8.43</c:v>
                </c:pt>
                <c:pt idx="16186">
                  <c:v>-8.4279999999999973</c:v>
                </c:pt>
                <c:pt idx="16187">
                  <c:v>-8.4259999999999948</c:v>
                </c:pt>
                <c:pt idx="16188">
                  <c:v>-8.4239999999999995</c:v>
                </c:pt>
                <c:pt idx="16189">
                  <c:v>-8.421999999999997</c:v>
                </c:pt>
                <c:pt idx="16190">
                  <c:v>-8.4199999999999946</c:v>
                </c:pt>
                <c:pt idx="16191">
                  <c:v>-8.4179999999999993</c:v>
                </c:pt>
                <c:pt idx="16192">
                  <c:v>-8.4159999999999968</c:v>
                </c:pt>
                <c:pt idx="16193">
                  <c:v>-8.4139999999999944</c:v>
                </c:pt>
                <c:pt idx="16194">
                  <c:v>-8.411999999999999</c:v>
                </c:pt>
                <c:pt idx="16195">
                  <c:v>-8.4099999999999966</c:v>
                </c:pt>
                <c:pt idx="16196">
                  <c:v>-8.4079999999999941</c:v>
                </c:pt>
                <c:pt idx="16197">
                  <c:v>-8.4059999999999988</c:v>
                </c:pt>
                <c:pt idx="16198">
                  <c:v>-8.4039999999999964</c:v>
                </c:pt>
                <c:pt idx="16199">
                  <c:v>-8.4019999999999939</c:v>
                </c:pt>
                <c:pt idx="16200">
                  <c:v>-8.3999999999999986</c:v>
                </c:pt>
                <c:pt idx="16201">
                  <c:v>-8.3979999999999961</c:v>
                </c:pt>
                <c:pt idx="16202">
                  <c:v>-8.3959999999999937</c:v>
                </c:pt>
                <c:pt idx="16203">
                  <c:v>-8.3939999999999984</c:v>
                </c:pt>
                <c:pt idx="16204">
                  <c:v>-8.3919999999999959</c:v>
                </c:pt>
                <c:pt idx="16205">
                  <c:v>-8.39</c:v>
                </c:pt>
                <c:pt idx="16206">
                  <c:v>-8.3879999999999981</c:v>
                </c:pt>
                <c:pt idx="16207">
                  <c:v>-8.3859999999999957</c:v>
                </c:pt>
                <c:pt idx="16208">
                  <c:v>-8.3840000000000003</c:v>
                </c:pt>
                <c:pt idx="16209">
                  <c:v>-8.3819999999999979</c:v>
                </c:pt>
                <c:pt idx="16210">
                  <c:v>-8.3799999999999955</c:v>
                </c:pt>
                <c:pt idx="16211">
                  <c:v>-8.3780000000000001</c:v>
                </c:pt>
                <c:pt idx="16212">
                  <c:v>-8.3759999999999977</c:v>
                </c:pt>
                <c:pt idx="16213">
                  <c:v>-8.3739999999999952</c:v>
                </c:pt>
                <c:pt idx="16214">
                  <c:v>-8.3719999999999999</c:v>
                </c:pt>
                <c:pt idx="16215">
                  <c:v>-8.3699999999999974</c:v>
                </c:pt>
                <c:pt idx="16216">
                  <c:v>-8.367999999999995</c:v>
                </c:pt>
                <c:pt idx="16217">
                  <c:v>-8.3659999999999997</c:v>
                </c:pt>
                <c:pt idx="16218">
                  <c:v>-8.3639999999999972</c:v>
                </c:pt>
                <c:pt idx="16219">
                  <c:v>-8.3619999999999948</c:v>
                </c:pt>
                <c:pt idx="16220">
                  <c:v>-8.36</c:v>
                </c:pt>
                <c:pt idx="16221">
                  <c:v>-8.357999999999997</c:v>
                </c:pt>
                <c:pt idx="16222">
                  <c:v>-8.3559999999999945</c:v>
                </c:pt>
                <c:pt idx="16223">
                  <c:v>-8.3539999999999992</c:v>
                </c:pt>
                <c:pt idx="16224">
                  <c:v>-8.3519999999999968</c:v>
                </c:pt>
                <c:pt idx="16225">
                  <c:v>-8.3499999999999943</c:v>
                </c:pt>
                <c:pt idx="16226">
                  <c:v>-8.347999999999999</c:v>
                </c:pt>
                <c:pt idx="16227">
                  <c:v>-8.3459999999999965</c:v>
                </c:pt>
                <c:pt idx="16228">
                  <c:v>-8.3439999999999941</c:v>
                </c:pt>
                <c:pt idx="16229">
                  <c:v>-8.3419999999999987</c:v>
                </c:pt>
                <c:pt idx="16230">
                  <c:v>-8.3399999999999963</c:v>
                </c:pt>
                <c:pt idx="16231">
                  <c:v>-8.3379999999999939</c:v>
                </c:pt>
                <c:pt idx="16232">
                  <c:v>-8.3359999999999985</c:v>
                </c:pt>
                <c:pt idx="16233">
                  <c:v>-8.3339999999999961</c:v>
                </c:pt>
                <c:pt idx="16234">
                  <c:v>-8.3319999999999936</c:v>
                </c:pt>
                <c:pt idx="16235">
                  <c:v>-8.3299999999999983</c:v>
                </c:pt>
                <c:pt idx="16236">
                  <c:v>-8.3279999999999959</c:v>
                </c:pt>
                <c:pt idx="16237">
                  <c:v>-8.3260000000000005</c:v>
                </c:pt>
                <c:pt idx="16238">
                  <c:v>-8.3239999999999981</c:v>
                </c:pt>
                <c:pt idx="16239">
                  <c:v>-8.3219999999999956</c:v>
                </c:pt>
                <c:pt idx="16240">
                  <c:v>-8.32</c:v>
                </c:pt>
                <c:pt idx="16241">
                  <c:v>-8.3179999999999978</c:v>
                </c:pt>
                <c:pt idx="16242">
                  <c:v>-8.3159999999999954</c:v>
                </c:pt>
                <c:pt idx="16243">
                  <c:v>-8.3140000000000001</c:v>
                </c:pt>
                <c:pt idx="16244">
                  <c:v>-8.3119999999999976</c:v>
                </c:pt>
                <c:pt idx="16245">
                  <c:v>-8.3099999999999952</c:v>
                </c:pt>
                <c:pt idx="16246">
                  <c:v>-8.3079999999999998</c:v>
                </c:pt>
                <c:pt idx="16247">
                  <c:v>-8.3059999999999974</c:v>
                </c:pt>
                <c:pt idx="16248">
                  <c:v>-8.3039999999999949</c:v>
                </c:pt>
                <c:pt idx="16249">
                  <c:v>-8.3019999999999996</c:v>
                </c:pt>
                <c:pt idx="16250">
                  <c:v>-8.2999999999999972</c:v>
                </c:pt>
                <c:pt idx="16251">
                  <c:v>-8.2979999999999947</c:v>
                </c:pt>
                <c:pt idx="16252">
                  <c:v>-8.2959999999999994</c:v>
                </c:pt>
                <c:pt idx="16253">
                  <c:v>-8.2939999999999969</c:v>
                </c:pt>
                <c:pt idx="16254">
                  <c:v>-8.2919999999999945</c:v>
                </c:pt>
                <c:pt idx="16255">
                  <c:v>-8.2899999999999991</c:v>
                </c:pt>
                <c:pt idx="16256">
                  <c:v>-8.2879999999999967</c:v>
                </c:pt>
                <c:pt idx="16257">
                  <c:v>-8.2859999999999943</c:v>
                </c:pt>
                <c:pt idx="16258">
                  <c:v>-8.2839999999999989</c:v>
                </c:pt>
                <c:pt idx="16259">
                  <c:v>-8.2819999999999965</c:v>
                </c:pt>
                <c:pt idx="16260">
                  <c:v>-8.279999999999994</c:v>
                </c:pt>
                <c:pt idx="16261">
                  <c:v>-8.2779999999999987</c:v>
                </c:pt>
                <c:pt idx="16262">
                  <c:v>-8.2759999999999962</c:v>
                </c:pt>
                <c:pt idx="16263">
                  <c:v>-8.2739999999999938</c:v>
                </c:pt>
                <c:pt idx="16264">
                  <c:v>-8.2719999999999985</c:v>
                </c:pt>
                <c:pt idx="16265">
                  <c:v>-8.269999999999996</c:v>
                </c:pt>
                <c:pt idx="16266">
                  <c:v>-8.2680000000000007</c:v>
                </c:pt>
                <c:pt idx="16267">
                  <c:v>-8.2659999999999982</c:v>
                </c:pt>
                <c:pt idx="16268">
                  <c:v>-8.2639999999999958</c:v>
                </c:pt>
                <c:pt idx="16269">
                  <c:v>-8.2620000000000005</c:v>
                </c:pt>
                <c:pt idx="16270">
                  <c:v>-8.259999999999998</c:v>
                </c:pt>
                <c:pt idx="16271">
                  <c:v>-8.2579999999999956</c:v>
                </c:pt>
                <c:pt idx="16272">
                  <c:v>-8.2560000000000002</c:v>
                </c:pt>
                <c:pt idx="16273">
                  <c:v>-8.2539999999999978</c:v>
                </c:pt>
                <c:pt idx="16274">
                  <c:v>-8.2519999999999953</c:v>
                </c:pt>
                <c:pt idx="16275">
                  <c:v>-8.25</c:v>
                </c:pt>
                <c:pt idx="16276">
                  <c:v>-8.2479999999999976</c:v>
                </c:pt>
                <c:pt idx="16277">
                  <c:v>-8.2459999999999951</c:v>
                </c:pt>
                <c:pt idx="16278">
                  <c:v>-8.2439999999999998</c:v>
                </c:pt>
                <c:pt idx="16279">
                  <c:v>-8.2419999999999973</c:v>
                </c:pt>
                <c:pt idx="16280">
                  <c:v>-8.2399999999999949</c:v>
                </c:pt>
                <c:pt idx="16281">
                  <c:v>-8.2379999999999995</c:v>
                </c:pt>
                <c:pt idx="16282">
                  <c:v>-8.2359999999999971</c:v>
                </c:pt>
                <c:pt idx="16283">
                  <c:v>-8.2339999999999947</c:v>
                </c:pt>
                <c:pt idx="16284">
                  <c:v>-8.2319999999999993</c:v>
                </c:pt>
                <c:pt idx="16285">
                  <c:v>-8.2299999999999969</c:v>
                </c:pt>
                <c:pt idx="16286">
                  <c:v>-8.2279999999999944</c:v>
                </c:pt>
                <c:pt idx="16287">
                  <c:v>-8.2259999999999991</c:v>
                </c:pt>
                <c:pt idx="16288">
                  <c:v>-8.2239999999999966</c:v>
                </c:pt>
                <c:pt idx="16289">
                  <c:v>-8.2219999999999942</c:v>
                </c:pt>
                <c:pt idx="16290">
                  <c:v>-8.2199999999999989</c:v>
                </c:pt>
                <c:pt idx="16291">
                  <c:v>-8.2179999999999964</c:v>
                </c:pt>
                <c:pt idx="16292">
                  <c:v>-8.215999999999994</c:v>
                </c:pt>
                <c:pt idx="16293">
                  <c:v>-8.2139999999999986</c:v>
                </c:pt>
                <c:pt idx="16294">
                  <c:v>-8.2119999999999962</c:v>
                </c:pt>
                <c:pt idx="16295">
                  <c:v>-8.2099999999999937</c:v>
                </c:pt>
                <c:pt idx="16296">
                  <c:v>-8.2079999999999984</c:v>
                </c:pt>
                <c:pt idx="16297">
                  <c:v>-8.205999999999996</c:v>
                </c:pt>
                <c:pt idx="16298">
                  <c:v>-8.2040000000000006</c:v>
                </c:pt>
                <c:pt idx="16299">
                  <c:v>-8.2019999999999982</c:v>
                </c:pt>
                <c:pt idx="16300">
                  <c:v>-8.1999999999999957</c:v>
                </c:pt>
                <c:pt idx="16301">
                  <c:v>-8.1980000000000004</c:v>
                </c:pt>
                <c:pt idx="16302">
                  <c:v>-8.195999999999998</c:v>
                </c:pt>
                <c:pt idx="16303">
                  <c:v>-8.1939999999999955</c:v>
                </c:pt>
                <c:pt idx="16304">
                  <c:v>-8.1920000000000002</c:v>
                </c:pt>
                <c:pt idx="16305">
                  <c:v>-8.1899999999999977</c:v>
                </c:pt>
                <c:pt idx="16306">
                  <c:v>-8.1879999999999953</c:v>
                </c:pt>
                <c:pt idx="16307">
                  <c:v>-8.1859999999999999</c:v>
                </c:pt>
                <c:pt idx="16308">
                  <c:v>-8.1839999999999975</c:v>
                </c:pt>
                <c:pt idx="16309">
                  <c:v>-8.1819999999999951</c:v>
                </c:pt>
                <c:pt idx="16310">
                  <c:v>-8.18</c:v>
                </c:pt>
                <c:pt idx="16311">
                  <c:v>-8.1779999999999973</c:v>
                </c:pt>
                <c:pt idx="16312">
                  <c:v>-8.1759999999999948</c:v>
                </c:pt>
                <c:pt idx="16313">
                  <c:v>-8.1739999999999995</c:v>
                </c:pt>
                <c:pt idx="16314">
                  <c:v>-8.171999999999997</c:v>
                </c:pt>
                <c:pt idx="16315">
                  <c:v>-8.1699999999999946</c:v>
                </c:pt>
                <c:pt idx="16316">
                  <c:v>-8.1679999999999993</c:v>
                </c:pt>
                <c:pt idx="16317">
                  <c:v>-8.1659999999999968</c:v>
                </c:pt>
                <c:pt idx="16318">
                  <c:v>-8.1639999999999944</c:v>
                </c:pt>
                <c:pt idx="16319">
                  <c:v>-8.161999999999999</c:v>
                </c:pt>
                <c:pt idx="16320">
                  <c:v>-8.1599999999999966</c:v>
                </c:pt>
                <c:pt idx="16321">
                  <c:v>-8.1579999999999941</c:v>
                </c:pt>
                <c:pt idx="16322">
                  <c:v>-8.1559999999999988</c:v>
                </c:pt>
                <c:pt idx="16323">
                  <c:v>-8.1539999999999964</c:v>
                </c:pt>
                <c:pt idx="16324">
                  <c:v>-8.1519999999999939</c:v>
                </c:pt>
                <c:pt idx="16325">
                  <c:v>-8.1499999999999986</c:v>
                </c:pt>
                <c:pt idx="16326">
                  <c:v>-8.1479999999999961</c:v>
                </c:pt>
                <c:pt idx="16327">
                  <c:v>-8.1459999999999937</c:v>
                </c:pt>
                <c:pt idx="16328">
                  <c:v>-8.1439999999999984</c:v>
                </c:pt>
                <c:pt idx="16329">
                  <c:v>-8.1419999999999959</c:v>
                </c:pt>
                <c:pt idx="16330">
                  <c:v>-8.14</c:v>
                </c:pt>
                <c:pt idx="16331">
                  <c:v>-8.1379999999999981</c:v>
                </c:pt>
                <c:pt idx="16332">
                  <c:v>-8.1359999999999957</c:v>
                </c:pt>
                <c:pt idx="16333">
                  <c:v>-8.1340000000000003</c:v>
                </c:pt>
                <c:pt idx="16334">
                  <c:v>-8.1319999999999979</c:v>
                </c:pt>
                <c:pt idx="16335">
                  <c:v>-8.1299999999999955</c:v>
                </c:pt>
                <c:pt idx="16336">
                  <c:v>-8.1280000000000001</c:v>
                </c:pt>
                <c:pt idx="16337">
                  <c:v>-8.1259999999999977</c:v>
                </c:pt>
                <c:pt idx="16338">
                  <c:v>-8.1239999999999952</c:v>
                </c:pt>
                <c:pt idx="16339">
                  <c:v>-8.1219999999999999</c:v>
                </c:pt>
                <c:pt idx="16340">
                  <c:v>-8.1199999999999974</c:v>
                </c:pt>
                <c:pt idx="16341">
                  <c:v>-8.117999999999995</c:v>
                </c:pt>
                <c:pt idx="16342">
                  <c:v>-8.1159999999999997</c:v>
                </c:pt>
                <c:pt idx="16343">
                  <c:v>-8.1139999999999972</c:v>
                </c:pt>
                <c:pt idx="16344">
                  <c:v>-8.1119999999999948</c:v>
                </c:pt>
                <c:pt idx="16345">
                  <c:v>-8.11</c:v>
                </c:pt>
                <c:pt idx="16346">
                  <c:v>-8.107999999999997</c:v>
                </c:pt>
                <c:pt idx="16347">
                  <c:v>-8.1059999999999945</c:v>
                </c:pt>
                <c:pt idx="16348">
                  <c:v>-8.1039999999999992</c:v>
                </c:pt>
                <c:pt idx="16349">
                  <c:v>-8.1019999999999968</c:v>
                </c:pt>
                <c:pt idx="16350">
                  <c:v>-8.0999999999999943</c:v>
                </c:pt>
                <c:pt idx="16351">
                  <c:v>-8.097999999999999</c:v>
                </c:pt>
                <c:pt idx="16352">
                  <c:v>-8.0959999999999965</c:v>
                </c:pt>
                <c:pt idx="16353">
                  <c:v>-8.0939999999999941</c:v>
                </c:pt>
                <c:pt idx="16354">
                  <c:v>-8.0919999999999987</c:v>
                </c:pt>
                <c:pt idx="16355">
                  <c:v>-8.0899999999999963</c:v>
                </c:pt>
                <c:pt idx="16356">
                  <c:v>-8.0879999999999939</c:v>
                </c:pt>
                <c:pt idx="16357">
                  <c:v>-8.0859999999999985</c:v>
                </c:pt>
                <c:pt idx="16358">
                  <c:v>-8.0839999999999961</c:v>
                </c:pt>
                <c:pt idx="16359">
                  <c:v>-8.0819999999999936</c:v>
                </c:pt>
                <c:pt idx="16360">
                  <c:v>-8.0799999999999983</c:v>
                </c:pt>
                <c:pt idx="16361">
                  <c:v>-8.0779999999999959</c:v>
                </c:pt>
                <c:pt idx="16362">
                  <c:v>-8.0760000000000005</c:v>
                </c:pt>
                <c:pt idx="16363">
                  <c:v>-8.0739999999999981</c:v>
                </c:pt>
                <c:pt idx="16364">
                  <c:v>-8.0719999999999956</c:v>
                </c:pt>
                <c:pt idx="16365">
                  <c:v>-8.07</c:v>
                </c:pt>
                <c:pt idx="16366">
                  <c:v>-8.0679999999999978</c:v>
                </c:pt>
                <c:pt idx="16367">
                  <c:v>-8.0659999999999954</c:v>
                </c:pt>
                <c:pt idx="16368">
                  <c:v>-8.0640000000000001</c:v>
                </c:pt>
                <c:pt idx="16369">
                  <c:v>-8.0619999999999976</c:v>
                </c:pt>
                <c:pt idx="16370">
                  <c:v>-8.0599999999999952</c:v>
                </c:pt>
                <c:pt idx="16371">
                  <c:v>-8.0579999999999998</c:v>
                </c:pt>
                <c:pt idx="16372">
                  <c:v>-8.0559999999999974</c:v>
                </c:pt>
                <c:pt idx="16373">
                  <c:v>-8.0539999999999949</c:v>
                </c:pt>
                <c:pt idx="16374">
                  <c:v>-8.0519999999999996</c:v>
                </c:pt>
                <c:pt idx="16375">
                  <c:v>-8.0499999999999972</c:v>
                </c:pt>
                <c:pt idx="16376">
                  <c:v>-8.0479999999999947</c:v>
                </c:pt>
                <c:pt idx="16377">
                  <c:v>-8.0459999999999994</c:v>
                </c:pt>
                <c:pt idx="16378">
                  <c:v>-8.0439999999999969</c:v>
                </c:pt>
                <c:pt idx="16379">
                  <c:v>-8.0419999999999945</c:v>
                </c:pt>
                <c:pt idx="16380">
                  <c:v>-8.0399999999999991</c:v>
                </c:pt>
                <c:pt idx="16381">
                  <c:v>-8.0379999999999967</c:v>
                </c:pt>
                <c:pt idx="16382">
                  <c:v>-8.0359999999999943</c:v>
                </c:pt>
                <c:pt idx="16383">
                  <c:v>-8.0339999999999989</c:v>
                </c:pt>
                <c:pt idx="16384">
                  <c:v>-8.0319999999999965</c:v>
                </c:pt>
                <c:pt idx="16385">
                  <c:v>-8.029999999999994</c:v>
                </c:pt>
                <c:pt idx="16386">
                  <c:v>-8.0279999999999987</c:v>
                </c:pt>
                <c:pt idx="16387">
                  <c:v>-8.0259999999999962</c:v>
                </c:pt>
                <c:pt idx="16388">
                  <c:v>-8.0239999999999938</c:v>
                </c:pt>
                <c:pt idx="16389">
                  <c:v>-8.0219999999999985</c:v>
                </c:pt>
                <c:pt idx="16390">
                  <c:v>-8.019999999999996</c:v>
                </c:pt>
                <c:pt idx="16391">
                  <c:v>-8.0180000000000007</c:v>
                </c:pt>
                <c:pt idx="16392">
                  <c:v>-8.0159999999999982</c:v>
                </c:pt>
                <c:pt idx="16393">
                  <c:v>-8.0139999999999958</c:v>
                </c:pt>
                <c:pt idx="16394">
                  <c:v>-8.0120000000000005</c:v>
                </c:pt>
                <c:pt idx="16395">
                  <c:v>-8.009999999999998</c:v>
                </c:pt>
                <c:pt idx="16396">
                  <c:v>-8.0079999999999956</c:v>
                </c:pt>
                <c:pt idx="16397">
                  <c:v>-8.0060000000000002</c:v>
                </c:pt>
                <c:pt idx="16398">
                  <c:v>-8.0039999999999978</c:v>
                </c:pt>
                <c:pt idx="16399">
                  <c:v>-8.0019999999999953</c:v>
                </c:pt>
                <c:pt idx="16400">
                  <c:v>-8</c:v>
                </c:pt>
                <c:pt idx="16401">
                  <c:v>-7.9979999999999976</c:v>
                </c:pt>
                <c:pt idx="16402">
                  <c:v>-7.9959999999999951</c:v>
                </c:pt>
                <c:pt idx="16403">
                  <c:v>-7.9939999999999998</c:v>
                </c:pt>
                <c:pt idx="16404">
                  <c:v>-7.9919999999999973</c:v>
                </c:pt>
                <c:pt idx="16405">
                  <c:v>-7.9899999999999949</c:v>
                </c:pt>
                <c:pt idx="16406">
                  <c:v>-7.9879999999999995</c:v>
                </c:pt>
                <c:pt idx="16407">
                  <c:v>-7.9859999999999971</c:v>
                </c:pt>
                <c:pt idx="16408">
                  <c:v>-7.9839999999999947</c:v>
                </c:pt>
                <c:pt idx="16409">
                  <c:v>-7.9819999999999993</c:v>
                </c:pt>
                <c:pt idx="16410">
                  <c:v>-7.9799999999999969</c:v>
                </c:pt>
                <c:pt idx="16411">
                  <c:v>-7.9779999999999944</c:v>
                </c:pt>
                <c:pt idx="16412">
                  <c:v>-7.9759999999999991</c:v>
                </c:pt>
                <c:pt idx="16413">
                  <c:v>-7.9739999999999966</c:v>
                </c:pt>
                <c:pt idx="16414">
                  <c:v>-7.9719999999999942</c:v>
                </c:pt>
                <c:pt idx="16415">
                  <c:v>-7.9699999999999989</c:v>
                </c:pt>
                <c:pt idx="16416">
                  <c:v>-7.9679999999999964</c:v>
                </c:pt>
                <c:pt idx="16417">
                  <c:v>-7.965999999999994</c:v>
                </c:pt>
                <c:pt idx="16418">
                  <c:v>-7.9639999999999986</c:v>
                </c:pt>
                <c:pt idx="16419">
                  <c:v>-7.9619999999999962</c:v>
                </c:pt>
                <c:pt idx="16420">
                  <c:v>-7.9599999999999937</c:v>
                </c:pt>
                <c:pt idx="16421">
                  <c:v>-7.9579999999999984</c:v>
                </c:pt>
                <c:pt idx="16422">
                  <c:v>-7.955999999999996</c:v>
                </c:pt>
                <c:pt idx="16423">
                  <c:v>-7.9540000000000006</c:v>
                </c:pt>
                <c:pt idx="16424">
                  <c:v>-7.9519999999999982</c:v>
                </c:pt>
                <c:pt idx="16425">
                  <c:v>-7.9499999999999957</c:v>
                </c:pt>
                <c:pt idx="16426">
                  <c:v>-7.9480000000000004</c:v>
                </c:pt>
                <c:pt idx="16427">
                  <c:v>-7.945999999999998</c:v>
                </c:pt>
                <c:pt idx="16428">
                  <c:v>-7.9439999999999955</c:v>
                </c:pt>
                <c:pt idx="16429">
                  <c:v>-7.9420000000000002</c:v>
                </c:pt>
                <c:pt idx="16430">
                  <c:v>-7.9399999999999977</c:v>
                </c:pt>
                <c:pt idx="16431">
                  <c:v>-7.9379999999999953</c:v>
                </c:pt>
                <c:pt idx="16432">
                  <c:v>-7.9359999999999999</c:v>
                </c:pt>
                <c:pt idx="16433">
                  <c:v>-7.9339999999999975</c:v>
                </c:pt>
                <c:pt idx="16434">
                  <c:v>-7.9319999999999951</c:v>
                </c:pt>
                <c:pt idx="16435">
                  <c:v>-7.93</c:v>
                </c:pt>
                <c:pt idx="16436">
                  <c:v>-7.9279999999999973</c:v>
                </c:pt>
                <c:pt idx="16437">
                  <c:v>-7.9259999999999948</c:v>
                </c:pt>
                <c:pt idx="16438">
                  <c:v>-7.9239999999999995</c:v>
                </c:pt>
                <c:pt idx="16439">
                  <c:v>-7.921999999999997</c:v>
                </c:pt>
                <c:pt idx="16440">
                  <c:v>-7.9199999999999946</c:v>
                </c:pt>
                <c:pt idx="16441">
                  <c:v>-7.9179999999999993</c:v>
                </c:pt>
                <c:pt idx="16442">
                  <c:v>-7.9159999999999968</c:v>
                </c:pt>
                <c:pt idx="16443">
                  <c:v>-7.9139999999999944</c:v>
                </c:pt>
                <c:pt idx="16444">
                  <c:v>-7.911999999999999</c:v>
                </c:pt>
                <c:pt idx="16445">
                  <c:v>-7.9099999999999966</c:v>
                </c:pt>
                <c:pt idx="16446">
                  <c:v>-7.9079999999999941</c:v>
                </c:pt>
                <c:pt idx="16447">
                  <c:v>-7.9059999999999988</c:v>
                </c:pt>
                <c:pt idx="16448">
                  <c:v>-7.9039999999999964</c:v>
                </c:pt>
                <c:pt idx="16449">
                  <c:v>-7.9019999999999939</c:v>
                </c:pt>
                <c:pt idx="16450">
                  <c:v>-7.8999999999999986</c:v>
                </c:pt>
                <c:pt idx="16451">
                  <c:v>-7.8979999999999961</c:v>
                </c:pt>
                <c:pt idx="16452">
                  <c:v>-7.8959999999999937</c:v>
                </c:pt>
                <c:pt idx="16453">
                  <c:v>-7.8939999999999984</c:v>
                </c:pt>
                <c:pt idx="16454">
                  <c:v>-7.8919999999999959</c:v>
                </c:pt>
                <c:pt idx="16455">
                  <c:v>-7.8900000000000006</c:v>
                </c:pt>
                <c:pt idx="16456">
                  <c:v>-7.8879999999999981</c:v>
                </c:pt>
                <c:pt idx="16457">
                  <c:v>-7.8859999999999957</c:v>
                </c:pt>
                <c:pt idx="16458">
                  <c:v>-7.8840000000000003</c:v>
                </c:pt>
                <c:pt idx="16459">
                  <c:v>-7.8819999999999979</c:v>
                </c:pt>
                <c:pt idx="16460">
                  <c:v>-7.8799999999999955</c:v>
                </c:pt>
                <c:pt idx="16461">
                  <c:v>-7.8780000000000001</c:v>
                </c:pt>
                <c:pt idx="16462">
                  <c:v>-7.8759999999999977</c:v>
                </c:pt>
                <c:pt idx="16463">
                  <c:v>-7.8739999999999952</c:v>
                </c:pt>
                <c:pt idx="16464">
                  <c:v>-7.8719999999999999</c:v>
                </c:pt>
                <c:pt idx="16465">
                  <c:v>-7.8699999999999974</c:v>
                </c:pt>
                <c:pt idx="16466">
                  <c:v>-7.867999999999995</c:v>
                </c:pt>
                <c:pt idx="16467">
                  <c:v>-7.8659999999999997</c:v>
                </c:pt>
                <c:pt idx="16468">
                  <c:v>-7.8639999999999972</c:v>
                </c:pt>
                <c:pt idx="16469">
                  <c:v>-7.8619999999999948</c:v>
                </c:pt>
                <c:pt idx="16470">
                  <c:v>-7.8599999999999994</c:v>
                </c:pt>
                <c:pt idx="16471">
                  <c:v>-7.857999999999997</c:v>
                </c:pt>
                <c:pt idx="16472">
                  <c:v>-7.8559999999999945</c:v>
                </c:pt>
                <c:pt idx="16473">
                  <c:v>-7.8539999999999992</c:v>
                </c:pt>
                <c:pt idx="16474">
                  <c:v>-7.8519999999999968</c:v>
                </c:pt>
                <c:pt idx="16475">
                  <c:v>-7.8499999999999943</c:v>
                </c:pt>
                <c:pt idx="16476">
                  <c:v>-7.847999999999999</c:v>
                </c:pt>
                <c:pt idx="16477">
                  <c:v>-7.8459999999999965</c:v>
                </c:pt>
                <c:pt idx="16478">
                  <c:v>-7.8439999999999941</c:v>
                </c:pt>
                <c:pt idx="16479">
                  <c:v>-7.8419999999999987</c:v>
                </c:pt>
                <c:pt idx="16480">
                  <c:v>-7.8399999999999963</c:v>
                </c:pt>
                <c:pt idx="16481">
                  <c:v>-7.8379999999999939</c:v>
                </c:pt>
                <c:pt idx="16482">
                  <c:v>-7.8359999999999985</c:v>
                </c:pt>
                <c:pt idx="16483">
                  <c:v>-7.8339999999999961</c:v>
                </c:pt>
                <c:pt idx="16484">
                  <c:v>-7.8319999999999936</c:v>
                </c:pt>
                <c:pt idx="16485">
                  <c:v>-7.8299999999999983</c:v>
                </c:pt>
                <c:pt idx="16486">
                  <c:v>-7.8279999999999959</c:v>
                </c:pt>
                <c:pt idx="16487">
                  <c:v>-7.8260000000000005</c:v>
                </c:pt>
                <c:pt idx="16488">
                  <c:v>-7.8239999999999981</c:v>
                </c:pt>
                <c:pt idx="16489">
                  <c:v>-7.8219999999999956</c:v>
                </c:pt>
                <c:pt idx="16490">
                  <c:v>-7.82</c:v>
                </c:pt>
                <c:pt idx="16491">
                  <c:v>-7.8179999999999978</c:v>
                </c:pt>
                <c:pt idx="16492">
                  <c:v>-7.8159999999999954</c:v>
                </c:pt>
                <c:pt idx="16493">
                  <c:v>-7.8140000000000001</c:v>
                </c:pt>
                <c:pt idx="16494">
                  <c:v>-7.8119999999999976</c:v>
                </c:pt>
                <c:pt idx="16495">
                  <c:v>-7.8099999999999952</c:v>
                </c:pt>
                <c:pt idx="16496">
                  <c:v>-7.8079999999999998</c:v>
                </c:pt>
                <c:pt idx="16497">
                  <c:v>-7.8059999999999974</c:v>
                </c:pt>
                <c:pt idx="16498">
                  <c:v>-7.8039999999999949</c:v>
                </c:pt>
                <c:pt idx="16499">
                  <c:v>-7.8019999999999996</c:v>
                </c:pt>
                <c:pt idx="16500">
                  <c:v>-7.7999999999999972</c:v>
                </c:pt>
                <c:pt idx="16501">
                  <c:v>-7.7979999999999947</c:v>
                </c:pt>
                <c:pt idx="16502">
                  <c:v>-7.7959999999999994</c:v>
                </c:pt>
                <c:pt idx="16503">
                  <c:v>-7.7939999999999969</c:v>
                </c:pt>
                <c:pt idx="16504">
                  <c:v>-7.7919999999999945</c:v>
                </c:pt>
                <c:pt idx="16505">
                  <c:v>-7.7899999999999991</c:v>
                </c:pt>
                <c:pt idx="16506">
                  <c:v>-7.7879999999999967</c:v>
                </c:pt>
                <c:pt idx="16507">
                  <c:v>-7.7859999999999943</c:v>
                </c:pt>
                <c:pt idx="16508">
                  <c:v>-7.7839999999999989</c:v>
                </c:pt>
                <c:pt idx="16509">
                  <c:v>-7.7819999999999965</c:v>
                </c:pt>
                <c:pt idx="16510">
                  <c:v>-7.779999999999994</c:v>
                </c:pt>
                <c:pt idx="16511">
                  <c:v>-7.7779999999999987</c:v>
                </c:pt>
                <c:pt idx="16512">
                  <c:v>-7.7759999999999962</c:v>
                </c:pt>
                <c:pt idx="16513">
                  <c:v>-7.7739999999999938</c:v>
                </c:pt>
                <c:pt idx="16514">
                  <c:v>-7.7719999999999985</c:v>
                </c:pt>
                <c:pt idx="16515">
                  <c:v>-7.769999999999996</c:v>
                </c:pt>
                <c:pt idx="16516">
                  <c:v>-7.7680000000000007</c:v>
                </c:pt>
                <c:pt idx="16517">
                  <c:v>-7.7659999999999982</c:v>
                </c:pt>
                <c:pt idx="16518">
                  <c:v>-7.7639999999999958</c:v>
                </c:pt>
                <c:pt idx="16519">
                  <c:v>-7.7620000000000005</c:v>
                </c:pt>
                <c:pt idx="16520">
                  <c:v>-7.759999999999998</c:v>
                </c:pt>
                <c:pt idx="16521">
                  <c:v>-7.7579999999999956</c:v>
                </c:pt>
                <c:pt idx="16522">
                  <c:v>-7.7560000000000002</c:v>
                </c:pt>
                <c:pt idx="16523">
                  <c:v>-7.7539999999999978</c:v>
                </c:pt>
                <c:pt idx="16524">
                  <c:v>-7.7519999999999953</c:v>
                </c:pt>
                <c:pt idx="16525">
                  <c:v>-7.75</c:v>
                </c:pt>
                <c:pt idx="16526">
                  <c:v>-7.7479999999999976</c:v>
                </c:pt>
                <c:pt idx="16527">
                  <c:v>-7.7459999999999951</c:v>
                </c:pt>
                <c:pt idx="16528">
                  <c:v>-7.7439999999999998</c:v>
                </c:pt>
                <c:pt idx="16529">
                  <c:v>-7.7419999999999973</c:v>
                </c:pt>
                <c:pt idx="16530">
                  <c:v>-7.7399999999999949</c:v>
                </c:pt>
                <c:pt idx="16531">
                  <c:v>-7.7379999999999995</c:v>
                </c:pt>
                <c:pt idx="16532">
                  <c:v>-7.7359999999999971</c:v>
                </c:pt>
                <c:pt idx="16533">
                  <c:v>-7.7339999999999947</c:v>
                </c:pt>
                <c:pt idx="16534">
                  <c:v>-7.7319999999999993</c:v>
                </c:pt>
                <c:pt idx="16535">
                  <c:v>-7.7299999999999969</c:v>
                </c:pt>
                <c:pt idx="16536">
                  <c:v>-7.7279999999999944</c:v>
                </c:pt>
                <c:pt idx="16537">
                  <c:v>-7.7259999999999991</c:v>
                </c:pt>
                <c:pt idx="16538">
                  <c:v>-7.7239999999999966</c:v>
                </c:pt>
                <c:pt idx="16539">
                  <c:v>-7.7219999999999942</c:v>
                </c:pt>
                <c:pt idx="16540">
                  <c:v>-7.7199999999999989</c:v>
                </c:pt>
                <c:pt idx="16541">
                  <c:v>-7.7179999999999964</c:v>
                </c:pt>
                <c:pt idx="16542">
                  <c:v>-7.715999999999994</c:v>
                </c:pt>
                <c:pt idx="16543">
                  <c:v>-7.7139999999999986</c:v>
                </c:pt>
                <c:pt idx="16544">
                  <c:v>-7.7119999999999962</c:v>
                </c:pt>
                <c:pt idx="16545">
                  <c:v>-7.7099999999999937</c:v>
                </c:pt>
                <c:pt idx="16546">
                  <c:v>-7.7079999999999984</c:v>
                </c:pt>
                <c:pt idx="16547">
                  <c:v>-7.705999999999996</c:v>
                </c:pt>
                <c:pt idx="16548">
                  <c:v>-7.7040000000000006</c:v>
                </c:pt>
                <c:pt idx="16549">
                  <c:v>-7.7019999999999982</c:v>
                </c:pt>
                <c:pt idx="16550">
                  <c:v>-7.6999999999999957</c:v>
                </c:pt>
                <c:pt idx="16551">
                  <c:v>-7.6980000000000004</c:v>
                </c:pt>
                <c:pt idx="16552">
                  <c:v>-7.695999999999998</c:v>
                </c:pt>
                <c:pt idx="16553">
                  <c:v>-7.6939999999999955</c:v>
                </c:pt>
                <c:pt idx="16554">
                  <c:v>-7.6920000000000002</c:v>
                </c:pt>
                <c:pt idx="16555">
                  <c:v>-7.6899999999999977</c:v>
                </c:pt>
                <c:pt idx="16556">
                  <c:v>-7.6879999999999953</c:v>
                </c:pt>
                <c:pt idx="16557">
                  <c:v>-7.6859999999999999</c:v>
                </c:pt>
                <c:pt idx="16558">
                  <c:v>-7.6839999999999975</c:v>
                </c:pt>
                <c:pt idx="16559">
                  <c:v>-7.6819999999999951</c:v>
                </c:pt>
                <c:pt idx="16560">
                  <c:v>-7.68</c:v>
                </c:pt>
                <c:pt idx="16561">
                  <c:v>-7.6779999999999973</c:v>
                </c:pt>
                <c:pt idx="16562">
                  <c:v>-7.6759999999999948</c:v>
                </c:pt>
                <c:pt idx="16563">
                  <c:v>-7.6739999999999995</c:v>
                </c:pt>
                <c:pt idx="16564">
                  <c:v>-7.671999999999997</c:v>
                </c:pt>
                <c:pt idx="16565">
                  <c:v>-7.6699999999999946</c:v>
                </c:pt>
                <c:pt idx="16566">
                  <c:v>-7.6679999999999993</c:v>
                </c:pt>
                <c:pt idx="16567">
                  <c:v>-7.6659999999999968</c:v>
                </c:pt>
                <c:pt idx="16568">
                  <c:v>-7.6639999999999944</c:v>
                </c:pt>
                <c:pt idx="16569">
                  <c:v>-7.661999999999999</c:v>
                </c:pt>
                <c:pt idx="16570">
                  <c:v>-7.6599999999999966</c:v>
                </c:pt>
                <c:pt idx="16571">
                  <c:v>-7.6579999999999941</c:v>
                </c:pt>
                <c:pt idx="16572">
                  <c:v>-7.6559999999999988</c:v>
                </c:pt>
                <c:pt idx="16573">
                  <c:v>-7.6539999999999964</c:v>
                </c:pt>
                <c:pt idx="16574">
                  <c:v>-7.6519999999999939</c:v>
                </c:pt>
                <c:pt idx="16575">
                  <c:v>-7.6499999999999986</c:v>
                </c:pt>
                <c:pt idx="16576">
                  <c:v>-7.6479999999999961</c:v>
                </c:pt>
                <c:pt idx="16577">
                  <c:v>-7.6459999999999937</c:v>
                </c:pt>
                <c:pt idx="16578">
                  <c:v>-7.6439999999999984</c:v>
                </c:pt>
                <c:pt idx="16579">
                  <c:v>-7.6419999999999959</c:v>
                </c:pt>
                <c:pt idx="16580">
                  <c:v>-7.6400000000000006</c:v>
                </c:pt>
                <c:pt idx="16581">
                  <c:v>-7.6379999999999981</c:v>
                </c:pt>
                <c:pt idx="16582">
                  <c:v>-7.6359999999999957</c:v>
                </c:pt>
                <c:pt idx="16583">
                  <c:v>-7.6340000000000003</c:v>
                </c:pt>
                <c:pt idx="16584">
                  <c:v>-7.6319999999999979</c:v>
                </c:pt>
                <c:pt idx="16585">
                  <c:v>-7.6299999999999955</c:v>
                </c:pt>
                <c:pt idx="16586">
                  <c:v>-7.6280000000000001</c:v>
                </c:pt>
                <c:pt idx="16587">
                  <c:v>-7.6259999999999977</c:v>
                </c:pt>
                <c:pt idx="16588">
                  <c:v>-7.6239999999999952</c:v>
                </c:pt>
                <c:pt idx="16589">
                  <c:v>-7.6219999999999999</c:v>
                </c:pt>
                <c:pt idx="16590">
                  <c:v>-7.6199999999999974</c:v>
                </c:pt>
                <c:pt idx="16591">
                  <c:v>-7.617999999999995</c:v>
                </c:pt>
                <c:pt idx="16592">
                  <c:v>-7.6159999999999997</c:v>
                </c:pt>
                <c:pt idx="16593">
                  <c:v>-7.6139999999999972</c:v>
                </c:pt>
                <c:pt idx="16594">
                  <c:v>-7.6119999999999948</c:v>
                </c:pt>
                <c:pt idx="16595">
                  <c:v>-7.6099999999999994</c:v>
                </c:pt>
                <c:pt idx="16596">
                  <c:v>-7.607999999999997</c:v>
                </c:pt>
                <c:pt idx="16597">
                  <c:v>-7.6059999999999945</c:v>
                </c:pt>
                <c:pt idx="16598">
                  <c:v>-7.6039999999999992</c:v>
                </c:pt>
                <c:pt idx="16599">
                  <c:v>-7.6019999999999968</c:v>
                </c:pt>
                <c:pt idx="16600">
                  <c:v>-7.5999999999999943</c:v>
                </c:pt>
                <c:pt idx="16601">
                  <c:v>-7.597999999999999</c:v>
                </c:pt>
                <c:pt idx="16602">
                  <c:v>-7.5959999999999965</c:v>
                </c:pt>
                <c:pt idx="16603">
                  <c:v>-7.5939999999999941</c:v>
                </c:pt>
                <c:pt idx="16604">
                  <c:v>-7.5919999999999987</c:v>
                </c:pt>
                <c:pt idx="16605">
                  <c:v>-7.5899999999999963</c:v>
                </c:pt>
                <c:pt idx="16606">
                  <c:v>-7.5879999999999939</c:v>
                </c:pt>
                <c:pt idx="16607">
                  <c:v>-7.5859999999999985</c:v>
                </c:pt>
                <c:pt idx="16608">
                  <c:v>-7.5839999999999961</c:v>
                </c:pt>
                <c:pt idx="16609">
                  <c:v>-7.5819999999999936</c:v>
                </c:pt>
                <c:pt idx="16610">
                  <c:v>-7.5799999999999983</c:v>
                </c:pt>
                <c:pt idx="16611">
                  <c:v>-7.5779999999999959</c:v>
                </c:pt>
                <c:pt idx="16612">
                  <c:v>-7.5760000000000005</c:v>
                </c:pt>
                <c:pt idx="16613">
                  <c:v>-7.5739999999999981</c:v>
                </c:pt>
                <c:pt idx="16614">
                  <c:v>-7.5719999999999956</c:v>
                </c:pt>
                <c:pt idx="16615">
                  <c:v>-7.57</c:v>
                </c:pt>
                <c:pt idx="16616">
                  <c:v>-7.5679999999999978</c:v>
                </c:pt>
                <c:pt idx="16617">
                  <c:v>-7.5659999999999954</c:v>
                </c:pt>
                <c:pt idx="16618">
                  <c:v>-7.5640000000000001</c:v>
                </c:pt>
                <c:pt idx="16619">
                  <c:v>-7.5619999999999976</c:v>
                </c:pt>
                <c:pt idx="16620">
                  <c:v>-7.5599999999999952</c:v>
                </c:pt>
                <c:pt idx="16621">
                  <c:v>-7.5579999999999998</c:v>
                </c:pt>
                <c:pt idx="16622">
                  <c:v>-7.5559999999999974</c:v>
                </c:pt>
                <c:pt idx="16623">
                  <c:v>-7.5539999999999949</c:v>
                </c:pt>
                <c:pt idx="16624">
                  <c:v>-7.5519999999999996</c:v>
                </c:pt>
                <c:pt idx="16625">
                  <c:v>-7.5499999999999972</c:v>
                </c:pt>
                <c:pt idx="16626">
                  <c:v>-7.5479999999999947</c:v>
                </c:pt>
                <c:pt idx="16627">
                  <c:v>-7.5459999999999994</c:v>
                </c:pt>
                <c:pt idx="16628">
                  <c:v>-7.5439999999999969</c:v>
                </c:pt>
                <c:pt idx="16629">
                  <c:v>-7.5419999999999945</c:v>
                </c:pt>
                <c:pt idx="16630">
                  <c:v>-7.5399999999999991</c:v>
                </c:pt>
                <c:pt idx="16631">
                  <c:v>-7.5379999999999967</c:v>
                </c:pt>
                <c:pt idx="16632">
                  <c:v>-7.5359999999999943</c:v>
                </c:pt>
                <c:pt idx="16633">
                  <c:v>-7.5339999999999989</c:v>
                </c:pt>
                <c:pt idx="16634">
                  <c:v>-7.5319999999999965</c:v>
                </c:pt>
                <c:pt idx="16635">
                  <c:v>-7.529999999999994</c:v>
                </c:pt>
                <c:pt idx="16636">
                  <c:v>-7.5279999999999987</c:v>
                </c:pt>
                <c:pt idx="16637">
                  <c:v>-7.5259999999999962</c:v>
                </c:pt>
                <c:pt idx="16638">
                  <c:v>-7.5239999999999938</c:v>
                </c:pt>
                <c:pt idx="16639">
                  <c:v>-7.5219999999999985</c:v>
                </c:pt>
                <c:pt idx="16640">
                  <c:v>-7.519999999999996</c:v>
                </c:pt>
                <c:pt idx="16641">
                  <c:v>-7.5180000000000007</c:v>
                </c:pt>
                <c:pt idx="16642">
                  <c:v>-7.5159999999999982</c:v>
                </c:pt>
                <c:pt idx="16643">
                  <c:v>-7.5139999999999958</c:v>
                </c:pt>
                <c:pt idx="16644">
                  <c:v>-7.5120000000000005</c:v>
                </c:pt>
                <c:pt idx="16645">
                  <c:v>-7.509999999999998</c:v>
                </c:pt>
                <c:pt idx="16646">
                  <c:v>-7.5079999999999956</c:v>
                </c:pt>
                <c:pt idx="16647">
                  <c:v>-7.5060000000000002</c:v>
                </c:pt>
                <c:pt idx="16648">
                  <c:v>-7.5039999999999978</c:v>
                </c:pt>
                <c:pt idx="16649">
                  <c:v>-7.5019999999999953</c:v>
                </c:pt>
                <c:pt idx="16650">
                  <c:v>-7.5</c:v>
                </c:pt>
                <c:pt idx="16651">
                  <c:v>-7.4979999999999976</c:v>
                </c:pt>
                <c:pt idx="16652">
                  <c:v>-7.4959999999999951</c:v>
                </c:pt>
                <c:pt idx="16653">
                  <c:v>-7.4939999999999998</c:v>
                </c:pt>
                <c:pt idx="16654">
                  <c:v>-7.4919999999999973</c:v>
                </c:pt>
                <c:pt idx="16655">
                  <c:v>-7.4899999999999949</c:v>
                </c:pt>
                <c:pt idx="16656">
                  <c:v>-7.4879999999999995</c:v>
                </c:pt>
                <c:pt idx="16657">
                  <c:v>-7.4859999999999971</c:v>
                </c:pt>
                <c:pt idx="16658">
                  <c:v>-7.4839999999999947</c:v>
                </c:pt>
                <c:pt idx="16659">
                  <c:v>-7.4819999999999993</c:v>
                </c:pt>
                <c:pt idx="16660">
                  <c:v>-7.4799999999999969</c:v>
                </c:pt>
                <c:pt idx="16661">
                  <c:v>-7.4779999999999944</c:v>
                </c:pt>
                <c:pt idx="16662">
                  <c:v>-7.4759999999999991</c:v>
                </c:pt>
                <c:pt idx="16663">
                  <c:v>-7.4739999999999966</c:v>
                </c:pt>
                <c:pt idx="16664">
                  <c:v>-7.4719999999999942</c:v>
                </c:pt>
                <c:pt idx="16665">
                  <c:v>-7.4699999999999989</c:v>
                </c:pt>
                <c:pt idx="16666">
                  <c:v>-7.4679999999999964</c:v>
                </c:pt>
                <c:pt idx="16667">
                  <c:v>-7.465999999999994</c:v>
                </c:pt>
                <c:pt idx="16668">
                  <c:v>-7.4639999999999986</c:v>
                </c:pt>
                <c:pt idx="16669">
                  <c:v>-7.4619999999999962</c:v>
                </c:pt>
                <c:pt idx="16670">
                  <c:v>-7.4599999999999937</c:v>
                </c:pt>
                <c:pt idx="16671">
                  <c:v>-7.4579999999999984</c:v>
                </c:pt>
                <c:pt idx="16672">
                  <c:v>-7.455999999999996</c:v>
                </c:pt>
                <c:pt idx="16673">
                  <c:v>-7.4540000000000006</c:v>
                </c:pt>
                <c:pt idx="16674">
                  <c:v>-7.4519999999999982</c:v>
                </c:pt>
                <c:pt idx="16675">
                  <c:v>-7.4499999999999957</c:v>
                </c:pt>
                <c:pt idx="16676">
                  <c:v>-7.4480000000000004</c:v>
                </c:pt>
                <c:pt idx="16677">
                  <c:v>-7.445999999999998</c:v>
                </c:pt>
                <c:pt idx="16678">
                  <c:v>-7.4439999999999955</c:v>
                </c:pt>
                <c:pt idx="16679">
                  <c:v>-7.4420000000000002</c:v>
                </c:pt>
                <c:pt idx="16680">
                  <c:v>-7.4399999999999977</c:v>
                </c:pt>
                <c:pt idx="16681">
                  <c:v>-7.4379999999999953</c:v>
                </c:pt>
                <c:pt idx="16682">
                  <c:v>-7.4359999999999999</c:v>
                </c:pt>
                <c:pt idx="16683">
                  <c:v>-7.4339999999999975</c:v>
                </c:pt>
                <c:pt idx="16684">
                  <c:v>-7.4319999999999951</c:v>
                </c:pt>
                <c:pt idx="16685">
                  <c:v>-7.43</c:v>
                </c:pt>
                <c:pt idx="16686">
                  <c:v>-7.4279999999999973</c:v>
                </c:pt>
                <c:pt idx="16687">
                  <c:v>-7.4259999999999948</c:v>
                </c:pt>
                <c:pt idx="16688">
                  <c:v>-7.4239999999999995</c:v>
                </c:pt>
                <c:pt idx="16689">
                  <c:v>-7.421999999999997</c:v>
                </c:pt>
                <c:pt idx="16690">
                  <c:v>-7.4199999999999946</c:v>
                </c:pt>
                <c:pt idx="16691">
                  <c:v>-7.4179999999999993</c:v>
                </c:pt>
                <c:pt idx="16692">
                  <c:v>-7.4159999999999968</c:v>
                </c:pt>
                <c:pt idx="16693">
                  <c:v>-7.4139999999999944</c:v>
                </c:pt>
                <c:pt idx="16694">
                  <c:v>-7.411999999999999</c:v>
                </c:pt>
                <c:pt idx="16695">
                  <c:v>-7.4099999999999966</c:v>
                </c:pt>
                <c:pt idx="16696">
                  <c:v>-7.4079999999999941</c:v>
                </c:pt>
                <c:pt idx="16697">
                  <c:v>-7.4059999999999988</c:v>
                </c:pt>
                <c:pt idx="16698">
                  <c:v>-7.4039999999999964</c:v>
                </c:pt>
                <c:pt idx="16699">
                  <c:v>-7.4019999999999939</c:v>
                </c:pt>
                <c:pt idx="16700">
                  <c:v>-7.3999999999999986</c:v>
                </c:pt>
                <c:pt idx="16701">
                  <c:v>-7.3979999999999961</c:v>
                </c:pt>
                <c:pt idx="16702">
                  <c:v>-7.3959999999999937</c:v>
                </c:pt>
                <c:pt idx="16703">
                  <c:v>-7.3939999999999984</c:v>
                </c:pt>
                <c:pt idx="16704">
                  <c:v>-7.3919999999999959</c:v>
                </c:pt>
                <c:pt idx="16705">
                  <c:v>-7.3900000000000006</c:v>
                </c:pt>
                <c:pt idx="16706">
                  <c:v>-7.3879999999999981</c:v>
                </c:pt>
                <c:pt idx="16707">
                  <c:v>-7.3859999999999957</c:v>
                </c:pt>
                <c:pt idx="16708">
                  <c:v>-7.3840000000000003</c:v>
                </c:pt>
                <c:pt idx="16709">
                  <c:v>-7.3819999999999979</c:v>
                </c:pt>
                <c:pt idx="16710">
                  <c:v>-7.3799999999999955</c:v>
                </c:pt>
                <c:pt idx="16711">
                  <c:v>-7.3780000000000001</c:v>
                </c:pt>
                <c:pt idx="16712">
                  <c:v>-7.3759999999999977</c:v>
                </c:pt>
                <c:pt idx="16713">
                  <c:v>-7.3739999999999952</c:v>
                </c:pt>
                <c:pt idx="16714">
                  <c:v>-7.3719999999999999</c:v>
                </c:pt>
                <c:pt idx="16715">
                  <c:v>-7.3699999999999974</c:v>
                </c:pt>
                <c:pt idx="16716">
                  <c:v>-7.367999999999995</c:v>
                </c:pt>
                <c:pt idx="16717">
                  <c:v>-7.3659999999999997</c:v>
                </c:pt>
                <c:pt idx="16718">
                  <c:v>-7.3639999999999972</c:v>
                </c:pt>
                <c:pt idx="16719">
                  <c:v>-7.3619999999999948</c:v>
                </c:pt>
                <c:pt idx="16720">
                  <c:v>-7.3599999999999994</c:v>
                </c:pt>
                <c:pt idx="16721">
                  <c:v>-7.357999999999997</c:v>
                </c:pt>
                <c:pt idx="16722">
                  <c:v>-7.3559999999999945</c:v>
                </c:pt>
                <c:pt idx="16723">
                  <c:v>-7.3539999999999992</c:v>
                </c:pt>
                <c:pt idx="16724">
                  <c:v>-7.3519999999999968</c:v>
                </c:pt>
                <c:pt idx="16725">
                  <c:v>-7.3499999999999943</c:v>
                </c:pt>
                <c:pt idx="16726">
                  <c:v>-7.347999999999999</c:v>
                </c:pt>
                <c:pt idx="16727">
                  <c:v>-7.3459999999999965</c:v>
                </c:pt>
                <c:pt idx="16728">
                  <c:v>-7.3439999999999941</c:v>
                </c:pt>
                <c:pt idx="16729">
                  <c:v>-7.3419999999999987</c:v>
                </c:pt>
                <c:pt idx="16730">
                  <c:v>-7.3399999999999963</c:v>
                </c:pt>
                <c:pt idx="16731">
                  <c:v>-7.3379999999999939</c:v>
                </c:pt>
                <c:pt idx="16732">
                  <c:v>-7.3359999999999985</c:v>
                </c:pt>
                <c:pt idx="16733">
                  <c:v>-7.3339999999999961</c:v>
                </c:pt>
                <c:pt idx="16734">
                  <c:v>-7.3319999999999936</c:v>
                </c:pt>
                <c:pt idx="16735">
                  <c:v>-7.3299999999999983</c:v>
                </c:pt>
                <c:pt idx="16736">
                  <c:v>-7.3279999999999959</c:v>
                </c:pt>
                <c:pt idx="16737">
                  <c:v>-7.3260000000000005</c:v>
                </c:pt>
                <c:pt idx="16738">
                  <c:v>-7.3239999999999981</c:v>
                </c:pt>
                <c:pt idx="16739">
                  <c:v>-7.3219999999999956</c:v>
                </c:pt>
                <c:pt idx="16740">
                  <c:v>-7.32</c:v>
                </c:pt>
                <c:pt idx="16741">
                  <c:v>-7.3179999999999978</c:v>
                </c:pt>
                <c:pt idx="16742">
                  <c:v>-7.3159999999999954</c:v>
                </c:pt>
                <c:pt idx="16743">
                  <c:v>-7.3140000000000001</c:v>
                </c:pt>
                <c:pt idx="16744">
                  <c:v>-7.3119999999999976</c:v>
                </c:pt>
                <c:pt idx="16745">
                  <c:v>-7.3099999999999952</c:v>
                </c:pt>
                <c:pt idx="16746">
                  <c:v>-7.3079999999999998</c:v>
                </c:pt>
                <c:pt idx="16747">
                  <c:v>-7.3059999999999974</c:v>
                </c:pt>
                <c:pt idx="16748">
                  <c:v>-7.3039999999999949</c:v>
                </c:pt>
                <c:pt idx="16749">
                  <c:v>-7.3019999999999996</c:v>
                </c:pt>
                <c:pt idx="16750">
                  <c:v>-7.2999999999999972</c:v>
                </c:pt>
                <c:pt idx="16751">
                  <c:v>-7.2979999999999947</c:v>
                </c:pt>
                <c:pt idx="16752">
                  <c:v>-7.2959999999999994</c:v>
                </c:pt>
                <c:pt idx="16753">
                  <c:v>-7.2939999999999969</c:v>
                </c:pt>
                <c:pt idx="16754">
                  <c:v>-7.2919999999999945</c:v>
                </c:pt>
                <c:pt idx="16755">
                  <c:v>-7.2899999999999991</c:v>
                </c:pt>
                <c:pt idx="16756">
                  <c:v>-7.2879999999999967</c:v>
                </c:pt>
                <c:pt idx="16757">
                  <c:v>-7.2859999999999943</c:v>
                </c:pt>
                <c:pt idx="16758">
                  <c:v>-7.2839999999999989</c:v>
                </c:pt>
                <c:pt idx="16759">
                  <c:v>-7.2819999999999965</c:v>
                </c:pt>
                <c:pt idx="16760">
                  <c:v>-7.279999999999994</c:v>
                </c:pt>
                <c:pt idx="16761">
                  <c:v>-7.2779999999999987</c:v>
                </c:pt>
                <c:pt idx="16762">
                  <c:v>-7.2759999999999962</c:v>
                </c:pt>
                <c:pt idx="16763">
                  <c:v>-7.2739999999999938</c:v>
                </c:pt>
                <c:pt idx="16764">
                  <c:v>-7.2719999999999985</c:v>
                </c:pt>
                <c:pt idx="16765">
                  <c:v>-7.269999999999996</c:v>
                </c:pt>
                <c:pt idx="16766">
                  <c:v>-7.2680000000000007</c:v>
                </c:pt>
                <c:pt idx="16767">
                  <c:v>-7.2659999999999982</c:v>
                </c:pt>
                <c:pt idx="16768">
                  <c:v>-7.2639999999999958</c:v>
                </c:pt>
                <c:pt idx="16769">
                  <c:v>-7.2620000000000005</c:v>
                </c:pt>
                <c:pt idx="16770">
                  <c:v>-7.259999999999998</c:v>
                </c:pt>
                <c:pt idx="16771">
                  <c:v>-7.2579999999999956</c:v>
                </c:pt>
                <c:pt idx="16772">
                  <c:v>-7.2560000000000002</c:v>
                </c:pt>
                <c:pt idx="16773">
                  <c:v>-7.2539999999999978</c:v>
                </c:pt>
                <c:pt idx="16774">
                  <c:v>-7.2519999999999953</c:v>
                </c:pt>
                <c:pt idx="16775">
                  <c:v>-7.25</c:v>
                </c:pt>
                <c:pt idx="16776">
                  <c:v>-7.2479999999999976</c:v>
                </c:pt>
                <c:pt idx="16777">
                  <c:v>-7.2459999999999951</c:v>
                </c:pt>
                <c:pt idx="16778">
                  <c:v>-7.2439999999999998</c:v>
                </c:pt>
                <c:pt idx="16779">
                  <c:v>-7.2419999999999973</c:v>
                </c:pt>
                <c:pt idx="16780">
                  <c:v>-7.2399999999999949</c:v>
                </c:pt>
                <c:pt idx="16781">
                  <c:v>-7.2379999999999995</c:v>
                </c:pt>
                <c:pt idx="16782">
                  <c:v>-7.2359999999999971</c:v>
                </c:pt>
                <c:pt idx="16783">
                  <c:v>-7.2339999999999947</c:v>
                </c:pt>
                <c:pt idx="16784">
                  <c:v>-7.2319999999999993</c:v>
                </c:pt>
                <c:pt idx="16785">
                  <c:v>-7.2299999999999969</c:v>
                </c:pt>
                <c:pt idx="16786">
                  <c:v>-7.2279999999999944</c:v>
                </c:pt>
                <c:pt idx="16787">
                  <c:v>-7.2259999999999991</c:v>
                </c:pt>
                <c:pt idx="16788">
                  <c:v>-7.2239999999999966</c:v>
                </c:pt>
                <c:pt idx="16789">
                  <c:v>-7.2219999999999942</c:v>
                </c:pt>
                <c:pt idx="16790">
                  <c:v>-7.2199999999999989</c:v>
                </c:pt>
                <c:pt idx="16791">
                  <c:v>-7.2179999999999964</c:v>
                </c:pt>
                <c:pt idx="16792">
                  <c:v>-7.215999999999994</c:v>
                </c:pt>
                <c:pt idx="16793">
                  <c:v>-7.2139999999999986</c:v>
                </c:pt>
                <c:pt idx="16794">
                  <c:v>-7.2119999999999962</c:v>
                </c:pt>
                <c:pt idx="16795">
                  <c:v>-7.2099999999999937</c:v>
                </c:pt>
                <c:pt idx="16796">
                  <c:v>-7.2079999999999984</c:v>
                </c:pt>
                <c:pt idx="16797">
                  <c:v>-7.205999999999996</c:v>
                </c:pt>
                <c:pt idx="16798">
                  <c:v>-7.2040000000000006</c:v>
                </c:pt>
                <c:pt idx="16799">
                  <c:v>-7.2019999999999982</c:v>
                </c:pt>
                <c:pt idx="16800">
                  <c:v>-7.1999999999999957</c:v>
                </c:pt>
                <c:pt idx="16801">
                  <c:v>-7.1980000000000004</c:v>
                </c:pt>
                <c:pt idx="16802">
                  <c:v>-7.195999999999998</c:v>
                </c:pt>
                <c:pt idx="16803">
                  <c:v>-7.1939999999999955</c:v>
                </c:pt>
                <c:pt idx="16804">
                  <c:v>-7.1920000000000002</c:v>
                </c:pt>
                <c:pt idx="16805">
                  <c:v>-7.1899999999999977</c:v>
                </c:pt>
                <c:pt idx="16806">
                  <c:v>-7.1879999999999953</c:v>
                </c:pt>
                <c:pt idx="16807">
                  <c:v>-7.1859999999999999</c:v>
                </c:pt>
                <c:pt idx="16808">
                  <c:v>-7.1839999999999975</c:v>
                </c:pt>
                <c:pt idx="16809">
                  <c:v>-7.1819999999999951</c:v>
                </c:pt>
                <c:pt idx="16810">
                  <c:v>-7.18</c:v>
                </c:pt>
                <c:pt idx="16811">
                  <c:v>-7.1779999999999973</c:v>
                </c:pt>
                <c:pt idx="16812">
                  <c:v>-7.1759999999999948</c:v>
                </c:pt>
                <c:pt idx="16813">
                  <c:v>-7.1739999999999995</c:v>
                </c:pt>
                <c:pt idx="16814">
                  <c:v>-7.171999999999997</c:v>
                </c:pt>
                <c:pt idx="16815">
                  <c:v>-7.1699999999999946</c:v>
                </c:pt>
                <c:pt idx="16816">
                  <c:v>-7.1679999999999993</c:v>
                </c:pt>
                <c:pt idx="16817">
                  <c:v>-7.1659999999999968</c:v>
                </c:pt>
                <c:pt idx="16818">
                  <c:v>-7.1639999999999944</c:v>
                </c:pt>
                <c:pt idx="16819">
                  <c:v>-7.161999999999999</c:v>
                </c:pt>
                <c:pt idx="16820">
                  <c:v>-7.1599999999999966</c:v>
                </c:pt>
                <c:pt idx="16821">
                  <c:v>-7.1579999999999941</c:v>
                </c:pt>
                <c:pt idx="16822">
                  <c:v>-7.1559999999999988</c:v>
                </c:pt>
                <c:pt idx="16823">
                  <c:v>-7.1539999999999964</c:v>
                </c:pt>
                <c:pt idx="16824">
                  <c:v>-7.1519999999999939</c:v>
                </c:pt>
                <c:pt idx="16825">
                  <c:v>-7.1499999999999986</c:v>
                </c:pt>
                <c:pt idx="16826">
                  <c:v>-7.1479999999999961</c:v>
                </c:pt>
                <c:pt idx="16827">
                  <c:v>-7.1459999999999937</c:v>
                </c:pt>
                <c:pt idx="16828">
                  <c:v>-7.1439999999999984</c:v>
                </c:pt>
                <c:pt idx="16829">
                  <c:v>-7.1419999999999959</c:v>
                </c:pt>
                <c:pt idx="16830">
                  <c:v>-7.1400000000000006</c:v>
                </c:pt>
                <c:pt idx="16831">
                  <c:v>-7.1379999999999981</c:v>
                </c:pt>
                <c:pt idx="16832">
                  <c:v>-7.1359999999999957</c:v>
                </c:pt>
                <c:pt idx="16833">
                  <c:v>-7.1340000000000003</c:v>
                </c:pt>
                <c:pt idx="16834">
                  <c:v>-7.1319999999999979</c:v>
                </c:pt>
                <c:pt idx="16835">
                  <c:v>-7.1299999999999955</c:v>
                </c:pt>
                <c:pt idx="16836">
                  <c:v>-7.1280000000000001</c:v>
                </c:pt>
                <c:pt idx="16837">
                  <c:v>-7.1259999999999977</c:v>
                </c:pt>
                <c:pt idx="16838">
                  <c:v>-7.1239999999999952</c:v>
                </c:pt>
                <c:pt idx="16839">
                  <c:v>-7.1219999999999999</c:v>
                </c:pt>
                <c:pt idx="16840">
                  <c:v>-7.1199999999999974</c:v>
                </c:pt>
                <c:pt idx="16841">
                  <c:v>-7.117999999999995</c:v>
                </c:pt>
                <c:pt idx="16842">
                  <c:v>-7.1159999999999997</c:v>
                </c:pt>
                <c:pt idx="16843">
                  <c:v>-7.1139999999999972</c:v>
                </c:pt>
                <c:pt idx="16844">
                  <c:v>-7.1119999999999948</c:v>
                </c:pt>
                <c:pt idx="16845">
                  <c:v>-7.1099999999999994</c:v>
                </c:pt>
                <c:pt idx="16846">
                  <c:v>-7.107999999999997</c:v>
                </c:pt>
                <c:pt idx="16847">
                  <c:v>-7.1059999999999945</c:v>
                </c:pt>
                <c:pt idx="16848">
                  <c:v>-7.1039999999999992</c:v>
                </c:pt>
                <c:pt idx="16849">
                  <c:v>-7.1019999999999968</c:v>
                </c:pt>
                <c:pt idx="16850">
                  <c:v>-7.0999999999999943</c:v>
                </c:pt>
                <c:pt idx="16851">
                  <c:v>-7.097999999999999</c:v>
                </c:pt>
                <c:pt idx="16852">
                  <c:v>-7.0959999999999965</c:v>
                </c:pt>
                <c:pt idx="16853">
                  <c:v>-7.0939999999999941</c:v>
                </c:pt>
                <c:pt idx="16854">
                  <c:v>-7.0919999999999987</c:v>
                </c:pt>
                <c:pt idx="16855">
                  <c:v>-7.0899999999999963</c:v>
                </c:pt>
                <c:pt idx="16856">
                  <c:v>-7.0879999999999939</c:v>
                </c:pt>
                <c:pt idx="16857">
                  <c:v>-7.0859999999999985</c:v>
                </c:pt>
                <c:pt idx="16858">
                  <c:v>-7.0839999999999961</c:v>
                </c:pt>
                <c:pt idx="16859">
                  <c:v>-7.0819999999999936</c:v>
                </c:pt>
                <c:pt idx="16860">
                  <c:v>-7.0799999999999983</c:v>
                </c:pt>
                <c:pt idx="16861">
                  <c:v>-7.0779999999999959</c:v>
                </c:pt>
                <c:pt idx="16862">
                  <c:v>-7.0760000000000005</c:v>
                </c:pt>
                <c:pt idx="16863">
                  <c:v>-7.0739999999999981</c:v>
                </c:pt>
                <c:pt idx="16864">
                  <c:v>-7.0719999999999956</c:v>
                </c:pt>
                <c:pt idx="16865">
                  <c:v>-7.07</c:v>
                </c:pt>
                <c:pt idx="16866">
                  <c:v>-7.0679999999999978</c:v>
                </c:pt>
                <c:pt idx="16867">
                  <c:v>-7.0659999999999954</c:v>
                </c:pt>
                <c:pt idx="16868">
                  <c:v>-7.0640000000000001</c:v>
                </c:pt>
                <c:pt idx="16869">
                  <c:v>-7.0619999999999976</c:v>
                </c:pt>
                <c:pt idx="16870">
                  <c:v>-7.0599999999999952</c:v>
                </c:pt>
                <c:pt idx="16871">
                  <c:v>-7.0579999999999998</c:v>
                </c:pt>
                <c:pt idx="16872">
                  <c:v>-7.0559999999999974</c:v>
                </c:pt>
                <c:pt idx="16873">
                  <c:v>-7.0539999999999949</c:v>
                </c:pt>
                <c:pt idx="16874">
                  <c:v>-7.0519999999999996</c:v>
                </c:pt>
                <c:pt idx="16875">
                  <c:v>-7.0499999999999972</c:v>
                </c:pt>
                <c:pt idx="16876">
                  <c:v>-7.0479999999999947</c:v>
                </c:pt>
                <c:pt idx="16877">
                  <c:v>-7.0459999999999994</c:v>
                </c:pt>
                <c:pt idx="16878">
                  <c:v>-7.0439999999999969</c:v>
                </c:pt>
                <c:pt idx="16879">
                  <c:v>-7.0419999999999945</c:v>
                </c:pt>
                <c:pt idx="16880">
                  <c:v>-7.0399999999999991</c:v>
                </c:pt>
                <c:pt idx="16881">
                  <c:v>-7.0379999999999967</c:v>
                </c:pt>
                <c:pt idx="16882">
                  <c:v>-7.0359999999999943</c:v>
                </c:pt>
                <c:pt idx="16883">
                  <c:v>-7.0339999999999989</c:v>
                </c:pt>
                <c:pt idx="16884">
                  <c:v>-7.0319999999999965</c:v>
                </c:pt>
                <c:pt idx="16885">
                  <c:v>-7.029999999999994</c:v>
                </c:pt>
                <c:pt idx="16886">
                  <c:v>-7.0279999999999987</c:v>
                </c:pt>
                <c:pt idx="16887">
                  <c:v>-7.0259999999999962</c:v>
                </c:pt>
                <c:pt idx="16888">
                  <c:v>-7.0239999999999938</c:v>
                </c:pt>
                <c:pt idx="16889">
                  <c:v>-7.0219999999999985</c:v>
                </c:pt>
                <c:pt idx="16890">
                  <c:v>-7.019999999999996</c:v>
                </c:pt>
                <c:pt idx="16891">
                  <c:v>-7.0180000000000007</c:v>
                </c:pt>
                <c:pt idx="16892">
                  <c:v>-7.0159999999999982</c:v>
                </c:pt>
                <c:pt idx="16893">
                  <c:v>-7.0139999999999958</c:v>
                </c:pt>
                <c:pt idx="16894">
                  <c:v>-7.0120000000000005</c:v>
                </c:pt>
                <c:pt idx="16895">
                  <c:v>-7.009999999999998</c:v>
                </c:pt>
                <c:pt idx="16896">
                  <c:v>-7.0079999999999956</c:v>
                </c:pt>
                <c:pt idx="16897">
                  <c:v>-7.0060000000000002</c:v>
                </c:pt>
                <c:pt idx="16898">
                  <c:v>-7.0039999999999978</c:v>
                </c:pt>
                <c:pt idx="16899">
                  <c:v>-7.0019999999999953</c:v>
                </c:pt>
                <c:pt idx="16900">
                  <c:v>-7</c:v>
                </c:pt>
                <c:pt idx="16901">
                  <c:v>-6.9979999999999976</c:v>
                </c:pt>
                <c:pt idx="16902">
                  <c:v>-6.9959999999999951</c:v>
                </c:pt>
                <c:pt idx="16903">
                  <c:v>-6.9939999999999998</c:v>
                </c:pt>
                <c:pt idx="16904">
                  <c:v>-6.9919999999999973</c:v>
                </c:pt>
                <c:pt idx="16905">
                  <c:v>-6.9899999999999949</c:v>
                </c:pt>
                <c:pt idx="16906">
                  <c:v>-6.9879999999999995</c:v>
                </c:pt>
                <c:pt idx="16907">
                  <c:v>-6.9859999999999971</c:v>
                </c:pt>
                <c:pt idx="16908">
                  <c:v>-6.9839999999999947</c:v>
                </c:pt>
                <c:pt idx="16909">
                  <c:v>-6.9819999999999993</c:v>
                </c:pt>
                <c:pt idx="16910">
                  <c:v>-6.9799999999999969</c:v>
                </c:pt>
                <c:pt idx="16911">
                  <c:v>-6.9779999999999944</c:v>
                </c:pt>
                <c:pt idx="16912">
                  <c:v>-6.9759999999999991</c:v>
                </c:pt>
                <c:pt idx="16913">
                  <c:v>-6.9739999999999966</c:v>
                </c:pt>
                <c:pt idx="16914">
                  <c:v>-6.9719999999999942</c:v>
                </c:pt>
                <c:pt idx="16915">
                  <c:v>-6.9699999999999989</c:v>
                </c:pt>
                <c:pt idx="16916">
                  <c:v>-6.9679999999999964</c:v>
                </c:pt>
                <c:pt idx="16917">
                  <c:v>-6.965999999999994</c:v>
                </c:pt>
                <c:pt idx="16918">
                  <c:v>-6.9639999999999986</c:v>
                </c:pt>
                <c:pt idx="16919">
                  <c:v>-6.9619999999999962</c:v>
                </c:pt>
                <c:pt idx="16920">
                  <c:v>-6.9599999999999937</c:v>
                </c:pt>
                <c:pt idx="16921">
                  <c:v>-6.9579999999999984</c:v>
                </c:pt>
                <c:pt idx="16922">
                  <c:v>-6.955999999999996</c:v>
                </c:pt>
                <c:pt idx="16923">
                  <c:v>-6.9540000000000006</c:v>
                </c:pt>
                <c:pt idx="16924">
                  <c:v>-6.9519999999999982</c:v>
                </c:pt>
                <c:pt idx="16925">
                  <c:v>-6.9499999999999957</c:v>
                </c:pt>
                <c:pt idx="16926">
                  <c:v>-6.9480000000000004</c:v>
                </c:pt>
                <c:pt idx="16927">
                  <c:v>-6.945999999999998</c:v>
                </c:pt>
                <c:pt idx="16928">
                  <c:v>-6.9439999999999955</c:v>
                </c:pt>
                <c:pt idx="16929">
                  <c:v>-6.9420000000000002</c:v>
                </c:pt>
                <c:pt idx="16930">
                  <c:v>-6.9399999999999977</c:v>
                </c:pt>
                <c:pt idx="16931">
                  <c:v>-6.9379999999999953</c:v>
                </c:pt>
                <c:pt idx="16932">
                  <c:v>-6.9359999999999999</c:v>
                </c:pt>
                <c:pt idx="16933">
                  <c:v>-6.9339999999999975</c:v>
                </c:pt>
                <c:pt idx="16934">
                  <c:v>-6.9319999999999951</c:v>
                </c:pt>
                <c:pt idx="16935">
                  <c:v>-6.93</c:v>
                </c:pt>
                <c:pt idx="16936">
                  <c:v>-6.9279999999999973</c:v>
                </c:pt>
                <c:pt idx="16937">
                  <c:v>-6.9259999999999948</c:v>
                </c:pt>
                <c:pt idx="16938">
                  <c:v>-6.9239999999999995</c:v>
                </c:pt>
                <c:pt idx="16939">
                  <c:v>-6.921999999999997</c:v>
                </c:pt>
                <c:pt idx="16940">
                  <c:v>-6.9199999999999946</c:v>
                </c:pt>
                <c:pt idx="16941">
                  <c:v>-6.9179999999999993</c:v>
                </c:pt>
                <c:pt idx="16942">
                  <c:v>-6.9159999999999968</c:v>
                </c:pt>
                <c:pt idx="16943">
                  <c:v>-6.9139999999999944</c:v>
                </c:pt>
                <c:pt idx="16944">
                  <c:v>-6.911999999999999</c:v>
                </c:pt>
                <c:pt idx="16945">
                  <c:v>-6.9099999999999966</c:v>
                </c:pt>
                <c:pt idx="16946">
                  <c:v>-6.9079999999999941</c:v>
                </c:pt>
                <c:pt idx="16947">
                  <c:v>-6.9059999999999988</c:v>
                </c:pt>
                <c:pt idx="16948">
                  <c:v>-6.9039999999999964</c:v>
                </c:pt>
                <c:pt idx="16949">
                  <c:v>-6.9019999999999939</c:v>
                </c:pt>
                <c:pt idx="16950">
                  <c:v>-6.8999999999999986</c:v>
                </c:pt>
                <c:pt idx="16951">
                  <c:v>-6.8979999999999961</c:v>
                </c:pt>
                <c:pt idx="16952">
                  <c:v>-6.8959999999999937</c:v>
                </c:pt>
                <c:pt idx="16953">
                  <c:v>-6.8939999999999984</c:v>
                </c:pt>
                <c:pt idx="16954">
                  <c:v>-6.8919999999999959</c:v>
                </c:pt>
                <c:pt idx="16955">
                  <c:v>-6.8900000000000006</c:v>
                </c:pt>
                <c:pt idx="16956">
                  <c:v>-6.8879999999999981</c:v>
                </c:pt>
                <c:pt idx="16957">
                  <c:v>-6.8859999999999957</c:v>
                </c:pt>
                <c:pt idx="16958">
                  <c:v>-6.8840000000000003</c:v>
                </c:pt>
                <c:pt idx="16959">
                  <c:v>-6.8819999999999979</c:v>
                </c:pt>
                <c:pt idx="16960">
                  <c:v>-6.8799999999999955</c:v>
                </c:pt>
                <c:pt idx="16961">
                  <c:v>-6.8780000000000001</c:v>
                </c:pt>
                <c:pt idx="16962">
                  <c:v>-6.8759999999999977</c:v>
                </c:pt>
                <c:pt idx="16963">
                  <c:v>-6.8739999999999952</c:v>
                </c:pt>
                <c:pt idx="16964">
                  <c:v>-6.8719999999999999</c:v>
                </c:pt>
                <c:pt idx="16965">
                  <c:v>-6.8699999999999974</c:v>
                </c:pt>
                <c:pt idx="16966">
                  <c:v>-6.867999999999995</c:v>
                </c:pt>
                <c:pt idx="16967">
                  <c:v>-6.8659999999999997</c:v>
                </c:pt>
                <c:pt idx="16968">
                  <c:v>-6.8639999999999972</c:v>
                </c:pt>
                <c:pt idx="16969">
                  <c:v>-6.8619999999999948</c:v>
                </c:pt>
                <c:pt idx="16970">
                  <c:v>-6.8599999999999994</c:v>
                </c:pt>
                <c:pt idx="16971">
                  <c:v>-6.857999999999997</c:v>
                </c:pt>
                <c:pt idx="16972">
                  <c:v>-6.8559999999999945</c:v>
                </c:pt>
                <c:pt idx="16973">
                  <c:v>-6.8539999999999992</c:v>
                </c:pt>
                <c:pt idx="16974">
                  <c:v>-6.8519999999999968</c:v>
                </c:pt>
                <c:pt idx="16975">
                  <c:v>-6.8499999999999943</c:v>
                </c:pt>
                <c:pt idx="16976">
                  <c:v>-6.847999999999999</c:v>
                </c:pt>
                <c:pt idx="16977">
                  <c:v>-6.8459999999999965</c:v>
                </c:pt>
                <c:pt idx="16978">
                  <c:v>-6.8439999999999941</c:v>
                </c:pt>
                <c:pt idx="16979">
                  <c:v>-6.8419999999999987</c:v>
                </c:pt>
                <c:pt idx="16980">
                  <c:v>-6.8399999999999963</c:v>
                </c:pt>
                <c:pt idx="16981">
                  <c:v>-6.8379999999999939</c:v>
                </c:pt>
                <c:pt idx="16982">
                  <c:v>-6.8359999999999985</c:v>
                </c:pt>
                <c:pt idx="16983">
                  <c:v>-6.8339999999999961</c:v>
                </c:pt>
                <c:pt idx="16984">
                  <c:v>-6.8319999999999936</c:v>
                </c:pt>
                <c:pt idx="16985">
                  <c:v>-6.8299999999999983</c:v>
                </c:pt>
                <c:pt idx="16986">
                  <c:v>-6.8279999999999959</c:v>
                </c:pt>
                <c:pt idx="16987">
                  <c:v>-6.8260000000000005</c:v>
                </c:pt>
                <c:pt idx="16988">
                  <c:v>-6.8239999999999981</c:v>
                </c:pt>
                <c:pt idx="16989">
                  <c:v>-6.8219999999999956</c:v>
                </c:pt>
                <c:pt idx="16990">
                  <c:v>-6.82</c:v>
                </c:pt>
                <c:pt idx="16991">
                  <c:v>-6.8179999999999978</c:v>
                </c:pt>
                <c:pt idx="16992">
                  <c:v>-6.8159999999999954</c:v>
                </c:pt>
                <c:pt idx="16993">
                  <c:v>-6.8140000000000001</c:v>
                </c:pt>
                <c:pt idx="16994">
                  <c:v>-6.8119999999999976</c:v>
                </c:pt>
                <c:pt idx="16995">
                  <c:v>-6.8099999999999952</c:v>
                </c:pt>
                <c:pt idx="16996">
                  <c:v>-6.8079999999999998</c:v>
                </c:pt>
                <c:pt idx="16997">
                  <c:v>-6.8059999999999974</c:v>
                </c:pt>
                <c:pt idx="16998">
                  <c:v>-6.8039999999999949</c:v>
                </c:pt>
                <c:pt idx="16999">
                  <c:v>-6.8019999999999996</c:v>
                </c:pt>
                <c:pt idx="17000">
                  <c:v>-6.7999999999999972</c:v>
                </c:pt>
                <c:pt idx="17001">
                  <c:v>-6.7979999999999947</c:v>
                </c:pt>
                <c:pt idx="17002">
                  <c:v>-6.7959999999999994</c:v>
                </c:pt>
                <c:pt idx="17003">
                  <c:v>-6.7939999999999969</c:v>
                </c:pt>
                <c:pt idx="17004">
                  <c:v>-6.7919999999999945</c:v>
                </c:pt>
                <c:pt idx="17005">
                  <c:v>-6.7899999999999991</c:v>
                </c:pt>
                <c:pt idx="17006">
                  <c:v>-6.7879999999999967</c:v>
                </c:pt>
                <c:pt idx="17007">
                  <c:v>-6.7859999999999943</c:v>
                </c:pt>
                <c:pt idx="17008">
                  <c:v>-6.7839999999999989</c:v>
                </c:pt>
                <c:pt idx="17009">
                  <c:v>-6.7819999999999965</c:v>
                </c:pt>
                <c:pt idx="17010">
                  <c:v>-6.779999999999994</c:v>
                </c:pt>
                <c:pt idx="17011">
                  <c:v>-6.7779999999999987</c:v>
                </c:pt>
                <c:pt idx="17012">
                  <c:v>-6.7759999999999962</c:v>
                </c:pt>
                <c:pt idx="17013">
                  <c:v>-6.7739999999999938</c:v>
                </c:pt>
                <c:pt idx="17014">
                  <c:v>-6.7719999999999985</c:v>
                </c:pt>
                <c:pt idx="17015">
                  <c:v>-6.769999999999996</c:v>
                </c:pt>
                <c:pt idx="17016">
                  <c:v>-6.7680000000000007</c:v>
                </c:pt>
                <c:pt idx="17017">
                  <c:v>-6.7659999999999982</c:v>
                </c:pt>
                <c:pt idx="17018">
                  <c:v>-6.7639999999999958</c:v>
                </c:pt>
                <c:pt idx="17019">
                  <c:v>-6.7620000000000005</c:v>
                </c:pt>
                <c:pt idx="17020">
                  <c:v>-6.759999999999998</c:v>
                </c:pt>
                <c:pt idx="17021">
                  <c:v>-6.7579999999999956</c:v>
                </c:pt>
                <c:pt idx="17022">
                  <c:v>-6.7560000000000002</c:v>
                </c:pt>
                <c:pt idx="17023">
                  <c:v>-6.7539999999999978</c:v>
                </c:pt>
                <c:pt idx="17024">
                  <c:v>-6.7519999999999953</c:v>
                </c:pt>
                <c:pt idx="17025">
                  <c:v>-6.75</c:v>
                </c:pt>
                <c:pt idx="17026">
                  <c:v>-6.7479999999999976</c:v>
                </c:pt>
                <c:pt idx="17027">
                  <c:v>-6.7459999999999951</c:v>
                </c:pt>
                <c:pt idx="17028">
                  <c:v>-6.7439999999999998</c:v>
                </c:pt>
                <c:pt idx="17029">
                  <c:v>-6.7419999999999973</c:v>
                </c:pt>
                <c:pt idx="17030">
                  <c:v>-6.7399999999999949</c:v>
                </c:pt>
                <c:pt idx="17031">
                  <c:v>-6.7379999999999995</c:v>
                </c:pt>
                <c:pt idx="17032">
                  <c:v>-6.7359999999999971</c:v>
                </c:pt>
                <c:pt idx="17033">
                  <c:v>-6.7339999999999947</c:v>
                </c:pt>
                <c:pt idx="17034">
                  <c:v>-6.7319999999999993</c:v>
                </c:pt>
                <c:pt idx="17035">
                  <c:v>-6.7299999999999969</c:v>
                </c:pt>
                <c:pt idx="17036">
                  <c:v>-6.7279999999999944</c:v>
                </c:pt>
                <c:pt idx="17037">
                  <c:v>-6.7259999999999991</c:v>
                </c:pt>
                <c:pt idx="17038">
                  <c:v>-6.7239999999999966</c:v>
                </c:pt>
                <c:pt idx="17039">
                  <c:v>-6.7219999999999942</c:v>
                </c:pt>
                <c:pt idx="17040">
                  <c:v>-6.7199999999999989</c:v>
                </c:pt>
                <c:pt idx="17041">
                  <c:v>-6.7179999999999964</c:v>
                </c:pt>
                <c:pt idx="17042">
                  <c:v>-6.715999999999994</c:v>
                </c:pt>
                <c:pt idx="17043">
                  <c:v>-6.7139999999999986</c:v>
                </c:pt>
                <c:pt idx="17044">
                  <c:v>-6.7119999999999962</c:v>
                </c:pt>
                <c:pt idx="17045">
                  <c:v>-6.7099999999999937</c:v>
                </c:pt>
                <c:pt idx="17046">
                  <c:v>-6.7079999999999984</c:v>
                </c:pt>
                <c:pt idx="17047">
                  <c:v>-6.705999999999996</c:v>
                </c:pt>
                <c:pt idx="17048">
                  <c:v>-6.7040000000000006</c:v>
                </c:pt>
                <c:pt idx="17049">
                  <c:v>-6.7019999999999982</c:v>
                </c:pt>
                <c:pt idx="17050">
                  <c:v>-6.6999999999999957</c:v>
                </c:pt>
                <c:pt idx="17051">
                  <c:v>-6.6980000000000004</c:v>
                </c:pt>
                <c:pt idx="17052">
                  <c:v>-6.695999999999998</c:v>
                </c:pt>
                <c:pt idx="17053">
                  <c:v>-6.6939999999999955</c:v>
                </c:pt>
                <c:pt idx="17054">
                  <c:v>-6.6920000000000002</c:v>
                </c:pt>
                <c:pt idx="17055">
                  <c:v>-6.6899999999999977</c:v>
                </c:pt>
                <c:pt idx="17056">
                  <c:v>-6.6879999999999953</c:v>
                </c:pt>
                <c:pt idx="17057">
                  <c:v>-6.6859999999999999</c:v>
                </c:pt>
                <c:pt idx="17058">
                  <c:v>-6.6839999999999975</c:v>
                </c:pt>
                <c:pt idx="17059">
                  <c:v>-6.6819999999999951</c:v>
                </c:pt>
                <c:pt idx="17060">
                  <c:v>-6.68</c:v>
                </c:pt>
                <c:pt idx="17061">
                  <c:v>-6.6779999999999973</c:v>
                </c:pt>
                <c:pt idx="17062">
                  <c:v>-6.6759999999999948</c:v>
                </c:pt>
                <c:pt idx="17063">
                  <c:v>-6.6739999999999995</c:v>
                </c:pt>
                <c:pt idx="17064">
                  <c:v>-6.671999999999997</c:v>
                </c:pt>
                <c:pt idx="17065">
                  <c:v>-6.6699999999999946</c:v>
                </c:pt>
                <c:pt idx="17066">
                  <c:v>-6.6679999999999993</c:v>
                </c:pt>
                <c:pt idx="17067">
                  <c:v>-6.6659999999999968</c:v>
                </c:pt>
                <c:pt idx="17068">
                  <c:v>-6.6639999999999944</c:v>
                </c:pt>
                <c:pt idx="17069">
                  <c:v>-6.661999999999999</c:v>
                </c:pt>
                <c:pt idx="17070">
                  <c:v>-6.6599999999999966</c:v>
                </c:pt>
                <c:pt idx="17071">
                  <c:v>-6.6579999999999941</c:v>
                </c:pt>
                <c:pt idx="17072">
                  <c:v>-6.6559999999999988</c:v>
                </c:pt>
                <c:pt idx="17073">
                  <c:v>-6.6539999999999964</c:v>
                </c:pt>
                <c:pt idx="17074">
                  <c:v>-6.6519999999999939</c:v>
                </c:pt>
                <c:pt idx="17075">
                  <c:v>-6.6499999999999986</c:v>
                </c:pt>
                <c:pt idx="17076">
                  <c:v>-6.6479999999999961</c:v>
                </c:pt>
                <c:pt idx="17077">
                  <c:v>-6.6459999999999937</c:v>
                </c:pt>
                <c:pt idx="17078">
                  <c:v>-6.6439999999999984</c:v>
                </c:pt>
                <c:pt idx="17079">
                  <c:v>-6.6419999999999959</c:v>
                </c:pt>
                <c:pt idx="17080">
                  <c:v>-6.6400000000000006</c:v>
                </c:pt>
                <c:pt idx="17081">
                  <c:v>-6.6379999999999981</c:v>
                </c:pt>
                <c:pt idx="17082">
                  <c:v>-6.6359999999999957</c:v>
                </c:pt>
                <c:pt idx="17083">
                  <c:v>-6.6340000000000003</c:v>
                </c:pt>
                <c:pt idx="17084">
                  <c:v>-6.6319999999999979</c:v>
                </c:pt>
                <c:pt idx="17085">
                  <c:v>-6.6299999999999955</c:v>
                </c:pt>
                <c:pt idx="17086">
                  <c:v>-6.6280000000000001</c:v>
                </c:pt>
                <c:pt idx="17087">
                  <c:v>-6.6259999999999977</c:v>
                </c:pt>
                <c:pt idx="17088">
                  <c:v>-6.6239999999999952</c:v>
                </c:pt>
                <c:pt idx="17089">
                  <c:v>-6.6219999999999999</c:v>
                </c:pt>
                <c:pt idx="17090">
                  <c:v>-6.6199999999999974</c:v>
                </c:pt>
                <c:pt idx="17091">
                  <c:v>-6.617999999999995</c:v>
                </c:pt>
                <c:pt idx="17092">
                  <c:v>-6.6159999999999997</c:v>
                </c:pt>
                <c:pt idx="17093">
                  <c:v>-6.6139999999999972</c:v>
                </c:pt>
                <c:pt idx="17094">
                  <c:v>-6.6119999999999948</c:v>
                </c:pt>
                <c:pt idx="17095">
                  <c:v>-6.6099999999999994</c:v>
                </c:pt>
                <c:pt idx="17096">
                  <c:v>-6.607999999999997</c:v>
                </c:pt>
                <c:pt idx="17097">
                  <c:v>-6.6059999999999945</c:v>
                </c:pt>
                <c:pt idx="17098">
                  <c:v>-6.6039999999999992</c:v>
                </c:pt>
                <c:pt idx="17099">
                  <c:v>-6.6019999999999968</c:v>
                </c:pt>
                <c:pt idx="17100">
                  <c:v>-6.5999999999999943</c:v>
                </c:pt>
                <c:pt idx="17101">
                  <c:v>-6.597999999999999</c:v>
                </c:pt>
                <c:pt idx="17102">
                  <c:v>-6.5959999999999965</c:v>
                </c:pt>
                <c:pt idx="17103">
                  <c:v>-6.5939999999999941</c:v>
                </c:pt>
                <c:pt idx="17104">
                  <c:v>-6.5919999999999987</c:v>
                </c:pt>
                <c:pt idx="17105">
                  <c:v>-6.5899999999999963</c:v>
                </c:pt>
                <c:pt idx="17106">
                  <c:v>-6.5879999999999939</c:v>
                </c:pt>
                <c:pt idx="17107">
                  <c:v>-6.5859999999999985</c:v>
                </c:pt>
                <c:pt idx="17108">
                  <c:v>-6.5839999999999961</c:v>
                </c:pt>
                <c:pt idx="17109">
                  <c:v>-6.5819999999999936</c:v>
                </c:pt>
                <c:pt idx="17110">
                  <c:v>-6.5799999999999983</c:v>
                </c:pt>
                <c:pt idx="17111">
                  <c:v>-6.5779999999999959</c:v>
                </c:pt>
                <c:pt idx="17112">
                  <c:v>-6.5760000000000005</c:v>
                </c:pt>
                <c:pt idx="17113">
                  <c:v>-6.5739999999999981</c:v>
                </c:pt>
                <c:pt idx="17114">
                  <c:v>-6.5719999999999956</c:v>
                </c:pt>
                <c:pt idx="17115">
                  <c:v>-6.57</c:v>
                </c:pt>
                <c:pt idx="17116">
                  <c:v>-6.5679999999999978</c:v>
                </c:pt>
                <c:pt idx="17117">
                  <c:v>-6.5659999999999954</c:v>
                </c:pt>
                <c:pt idx="17118">
                  <c:v>-6.5640000000000001</c:v>
                </c:pt>
                <c:pt idx="17119">
                  <c:v>-6.5619999999999976</c:v>
                </c:pt>
                <c:pt idx="17120">
                  <c:v>-6.5599999999999952</c:v>
                </c:pt>
                <c:pt idx="17121">
                  <c:v>-6.5579999999999998</c:v>
                </c:pt>
                <c:pt idx="17122">
                  <c:v>-6.5559999999999974</c:v>
                </c:pt>
                <c:pt idx="17123">
                  <c:v>-6.5539999999999949</c:v>
                </c:pt>
                <c:pt idx="17124">
                  <c:v>-6.5519999999999996</c:v>
                </c:pt>
                <c:pt idx="17125">
                  <c:v>-6.5499999999999972</c:v>
                </c:pt>
                <c:pt idx="17126">
                  <c:v>-6.5479999999999947</c:v>
                </c:pt>
                <c:pt idx="17127">
                  <c:v>-6.5459999999999994</c:v>
                </c:pt>
                <c:pt idx="17128">
                  <c:v>-6.5439999999999969</c:v>
                </c:pt>
                <c:pt idx="17129">
                  <c:v>-6.5419999999999945</c:v>
                </c:pt>
                <c:pt idx="17130">
                  <c:v>-6.5399999999999991</c:v>
                </c:pt>
                <c:pt idx="17131">
                  <c:v>-6.5379999999999967</c:v>
                </c:pt>
                <c:pt idx="17132">
                  <c:v>-6.5359999999999943</c:v>
                </c:pt>
                <c:pt idx="17133">
                  <c:v>-6.5339999999999989</c:v>
                </c:pt>
                <c:pt idx="17134">
                  <c:v>-6.5319999999999965</c:v>
                </c:pt>
                <c:pt idx="17135">
                  <c:v>-6.529999999999994</c:v>
                </c:pt>
                <c:pt idx="17136">
                  <c:v>-6.5279999999999987</c:v>
                </c:pt>
                <c:pt idx="17137">
                  <c:v>-6.5259999999999962</c:v>
                </c:pt>
                <c:pt idx="17138">
                  <c:v>-6.5239999999999938</c:v>
                </c:pt>
                <c:pt idx="17139">
                  <c:v>-6.5219999999999985</c:v>
                </c:pt>
                <c:pt idx="17140">
                  <c:v>-6.519999999999996</c:v>
                </c:pt>
                <c:pt idx="17141">
                  <c:v>-6.5180000000000007</c:v>
                </c:pt>
                <c:pt idx="17142">
                  <c:v>-6.5159999999999982</c:v>
                </c:pt>
                <c:pt idx="17143">
                  <c:v>-6.5139999999999958</c:v>
                </c:pt>
                <c:pt idx="17144">
                  <c:v>-6.5120000000000005</c:v>
                </c:pt>
                <c:pt idx="17145">
                  <c:v>-6.509999999999998</c:v>
                </c:pt>
                <c:pt idx="17146">
                  <c:v>-6.5079999999999956</c:v>
                </c:pt>
                <c:pt idx="17147">
                  <c:v>-6.5060000000000002</c:v>
                </c:pt>
                <c:pt idx="17148">
                  <c:v>-6.5039999999999978</c:v>
                </c:pt>
                <c:pt idx="17149">
                  <c:v>-6.5019999999999953</c:v>
                </c:pt>
                <c:pt idx="17150">
                  <c:v>-6.5</c:v>
                </c:pt>
                <c:pt idx="17151">
                  <c:v>-6.4979999999999976</c:v>
                </c:pt>
                <c:pt idx="17152">
                  <c:v>-6.4959999999999951</c:v>
                </c:pt>
                <c:pt idx="17153">
                  <c:v>-6.4939999999999998</c:v>
                </c:pt>
                <c:pt idx="17154">
                  <c:v>-6.4919999999999973</c:v>
                </c:pt>
                <c:pt idx="17155">
                  <c:v>-6.4899999999999949</c:v>
                </c:pt>
                <c:pt idx="17156">
                  <c:v>-6.4879999999999995</c:v>
                </c:pt>
                <c:pt idx="17157">
                  <c:v>-6.4859999999999971</c:v>
                </c:pt>
                <c:pt idx="17158">
                  <c:v>-6.4839999999999947</c:v>
                </c:pt>
                <c:pt idx="17159">
                  <c:v>-6.4819999999999993</c:v>
                </c:pt>
                <c:pt idx="17160">
                  <c:v>-6.4799999999999969</c:v>
                </c:pt>
                <c:pt idx="17161">
                  <c:v>-6.4779999999999944</c:v>
                </c:pt>
                <c:pt idx="17162">
                  <c:v>-6.4759999999999991</c:v>
                </c:pt>
                <c:pt idx="17163">
                  <c:v>-6.4739999999999966</c:v>
                </c:pt>
                <c:pt idx="17164">
                  <c:v>-6.4719999999999942</c:v>
                </c:pt>
                <c:pt idx="17165">
                  <c:v>-6.4699999999999989</c:v>
                </c:pt>
                <c:pt idx="17166">
                  <c:v>-6.4679999999999964</c:v>
                </c:pt>
                <c:pt idx="17167">
                  <c:v>-6.465999999999994</c:v>
                </c:pt>
                <c:pt idx="17168">
                  <c:v>-6.4639999999999986</c:v>
                </c:pt>
                <c:pt idx="17169">
                  <c:v>-6.4619999999999962</c:v>
                </c:pt>
                <c:pt idx="17170">
                  <c:v>-6.4599999999999937</c:v>
                </c:pt>
                <c:pt idx="17171">
                  <c:v>-6.4579999999999984</c:v>
                </c:pt>
                <c:pt idx="17172">
                  <c:v>-6.455999999999996</c:v>
                </c:pt>
                <c:pt idx="17173">
                  <c:v>-6.4540000000000006</c:v>
                </c:pt>
                <c:pt idx="17174">
                  <c:v>-6.4519999999999982</c:v>
                </c:pt>
                <c:pt idx="17175">
                  <c:v>-6.4499999999999957</c:v>
                </c:pt>
                <c:pt idx="17176">
                  <c:v>-6.4480000000000004</c:v>
                </c:pt>
                <c:pt idx="17177">
                  <c:v>-6.445999999999998</c:v>
                </c:pt>
                <c:pt idx="17178">
                  <c:v>-6.4439999999999955</c:v>
                </c:pt>
                <c:pt idx="17179">
                  <c:v>-6.4420000000000002</c:v>
                </c:pt>
                <c:pt idx="17180">
                  <c:v>-6.4399999999999977</c:v>
                </c:pt>
                <c:pt idx="17181">
                  <c:v>-6.4379999999999953</c:v>
                </c:pt>
                <c:pt idx="17182">
                  <c:v>-6.4359999999999999</c:v>
                </c:pt>
                <c:pt idx="17183">
                  <c:v>-6.4339999999999975</c:v>
                </c:pt>
                <c:pt idx="17184">
                  <c:v>-6.4319999999999951</c:v>
                </c:pt>
                <c:pt idx="17185">
                  <c:v>-6.43</c:v>
                </c:pt>
                <c:pt idx="17186">
                  <c:v>-6.4279999999999973</c:v>
                </c:pt>
                <c:pt idx="17187">
                  <c:v>-6.4259999999999948</c:v>
                </c:pt>
                <c:pt idx="17188">
                  <c:v>-6.4239999999999995</c:v>
                </c:pt>
                <c:pt idx="17189">
                  <c:v>-6.421999999999997</c:v>
                </c:pt>
                <c:pt idx="17190">
                  <c:v>-6.4199999999999946</c:v>
                </c:pt>
                <c:pt idx="17191">
                  <c:v>-6.4179999999999993</c:v>
                </c:pt>
                <c:pt idx="17192">
                  <c:v>-6.4159999999999968</c:v>
                </c:pt>
                <c:pt idx="17193">
                  <c:v>-6.4139999999999944</c:v>
                </c:pt>
                <c:pt idx="17194">
                  <c:v>-6.411999999999999</c:v>
                </c:pt>
                <c:pt idx="17195">
                  <c:v>-6.4099999999999966</c:v>
                </c:pt>
                <c:pt idx="17196">
                  <c:v>-6.4079999999999941</c:v>
                </c:pt>
                <c:pt idx="17197">
                  <c:v>-6.4059999999999988</c:v>
                </c:pt>
                <c:pt idx="17198">
                  <c:v>-6.4039999999999964</c:v>
                </c:pt>
                <c:pt idx="17199">
                  <c:v>-6.4019999999999939</c:v>
                </c:pt>
                <c:pt idx="17200">
                  <c:v>-6.3999999999999986</c:v>
                </c:pt>
                <c:pt idx="17201">
                  <c:v>-6.3979999999999961</c:v>
                </c:pt>
                <c:pt idx="17202">
                  <c:v>-6.3959999999999937</c:v>
                </c:pt>
                <c:pt idx="17203">
                  <c:v>-6.3939999999999984</c:v>
                </c:pt>
                <c:pt idx="17204">
                  <c:v>-6.3919999999999959</c:v>
                </c:pt>
                <c:pt idx="17205">
                  <c:v>-6.3900000000000006</c:v>
                </c:pt>
                <c:pt idx="17206">
                  <c:v>-6.3879999999999981</c:v>
                </c:pt>
                <c:pt idx="17207">
                  <c:v>-6.3859999999999957</c:v>
                </c:pt>
                <c:pt idx="17208">
                  <c:v>-6.3840000000000003</c:v>
                </c:pt>
                <c:pt idx="17209">
                  <c:v>-6.3819999999999979</c:v>
                </c:pt>
                <c:pt idx="17210">
                  <c:v>-6.3799999999999955</c:v>
                </c:pt>
                <c:pt idx="17211">
                  <c:v>-6.3780000000000001</c:v>
                </c:pt>
                <c:pt idx="17212">
                  <c:v>-6.3759999999999977</c:v>
                </c:pt>
                <c:pt idx="17213">
                  <c:v>-6.3739999999999952</c:v>
                </c:pt>
                <c:pt idx="17214">
                  <c:v>-6.3719999999999999</c:v>
                </c:pt>
                <c:pt idx="17215">
                  <c:v>-6.3699999999999974</c:v>
                </c:pt>
                <c:pt idx="17216">
                  <c:v>-6.367999999999995</c:v>
                </c:pt>
                <c:pt idx="17217">
                  <c:v>-6.3659999999999997</c:v>
                </c:pt>
                <c:pt idx="17218">
                  <c:v>-6.3639999999999972</c:v>
                </c:pt>
                <c:pt idx="17219">
                  <c:v>-6.3619999999999948</c:v>
                </c:pt>
                <c:pt idx="17220">
                  <c:v>-6.3599999999999994</c:v>
                </c:pt>
                <c:pt idx="17221">
                  <c:v>-6.357999999999997</c:v>
                </c:pt>
                <c:pt idx="17222">
                  <c:v>-6.3559999999999945</c:v>
                </c:pt>
                <c:pt idx="17223">
                  <c:v>-6.3539999999999992</c:v>
                </c:pt>
                <c:pt idx="17224">
                  <c:v>-6.3519999999999968</c:v>
                </c:pt>
                <c:pt idx="17225">
                  <c:v>-6.3499999999999943</c:v>
                </c:pt>
                <c:pt idx="17226">
                  <c:v>-6.347999999999999</c:v>
                </c:pt>
                <c:pt idx="17227">
                  <c:v>-6.3459999999999965</c:v>
                </c:pt>
                <c:pt idx="17228">
                  <c:v>-6.3439999999999941</c:v>
                </c:pt>
                <c:pt idx="17229">
                  <c:v>-6.3419999999999987</c:v>
                </c:pt>
                <c:pt idx="17230">
                  <c:v>-6.3399999999999963</c:v>
                </c:pt>
                <c:pt idx="17231">
                  <c:v>-6.3379999999999939</c:v>
                </c:pt>
                <c:pt idx="17232">
                  <c:v>-6.3359999999999985</c:v>
                </c:pt>
                <c:pt idx="17233">
                  <c:v>-6.3339999999999961</c:v>
                </c:pt>
                <c:pt idx="17234">
                  <c:v>-6.3319999999999936</c:v>
                </c:pt>
                <c:pt idx="17235">
                  <c:v>-6.3299999999999983</c:v>
                </c:pt>
                <c:pt idx="17236">
                  <c:v>-6.3279999999999959</c:v>
                </c:pt>
                <c:pt idx="17237">
                  <c:v>-6.3260000000000005</c:v>
                </c:pt>
                <c:pt idx="17238">
                  <c:v>-6.3239999999999981</c:v>
                </c:pt>
                <c:pt idx="17239">
                  <c:v>-6.3219999999999956</c:v>
                </c:pt>
                <c:pt idx="17240">
                  <c:v>-6.32</c:v>
                </c:pt>
                <c:pt idx="17241">
                  <c:v>-6.3179999999999978</c:v>
                </c:pt>
                <c:pt idx="17242">
                  <c:v>-6.3159999999999954</c:v>
                </c:pt>
                <c:pt idx="17243">
                  <c:v>-6.3140000000000001</c:v>
                </c:pt>
                <c:pt idx="17244">
                  <c:v>-6.3119999999999976</c:v>
                </c:pt>
                <c:pt idx="17245">
                  <c:v>-6.3099999999999952</c:v>
                </c:pt>
                <c:pt idx="17246">
                  <c:v>-6.3079999999999998</c:v>
                </c:pt>
                <c:pt idx="17247">
                  <c:v>-6.3059999999999974</c:v>
                </c:pt>
                <c:pt idx="17248">
                  <c:v>-6.3039999999999949</c:v>
                </c:pt>
                <c:pt idx="17249">
                  <c:v>-6.3019999999999996</c:v>
                </c:pt>
                <c:pt idx="17250">
                  <c:v>-6.2999999999999972</c:v>
                </c:pt>
                <c:pt idx="17251">
                  <c:v>-6.2979999999999947</c:v>
                </c:pt>
                <c:pt idx="17252">
                  <c:v>-6.2959999999999994</c:v>
                </c:pt>
                <c:pt idx="17253">
                  <c:v>-6.2939999999999969</c:v>
                </c:pt>
                <c:pt idx="17254">
                  <c:v>-6.2919999999999945</c:v>
                </c:pt>
                <c:pt idx="17255">
                  <c:v>-6.2899999999999991</c:v>
                </c:pt>
                <c:pt idx="17256">
                  <c:v>-6.2879999999999967</c:v>
                </c:pt>
                <c:pt idx="17257">
                  <c:v>-6.2859999999999943</c:v>
                </c:pt>
                <c:pt idx="17258">
                  <c:v>-6.2839999999999989</c:v>
                </c:pt>
                <c:pt idx="17259">
                  <c:v>-6.2819999999999965</c:v>
                </c:pt>
                <c:pt idx="17260">
                  <c:v>-6.279999999999994</c:v>
                </c:pt>
                <c:pt idx="17261">
                  <c:v>-6.2779999999999987</c:v>
                </c:pt>
                <c:pt idx="17262">
                  <c:v>-6.2759999999999962</c:v>
                </c:pt>
                <c:pt idx="17263">
                  <c:v>-6.2739999999999938</c:v>
                </c:pt>
                <c:pt idx="17264">
                  <c:v>-6.2719999999999985</c:v>
                </c:pt>
                <c:pt idx="17265">
                  <c:v>-6.269999999999996</c:v>
                </c:pt>
                <c:pt idx="17266">
                  <c:v>-6.2680000000000007</c:v>
                </c:pt>
                <c:pt idx="17267">
                  <c:v>-6.2659999999999982</c:v>
                </c:pt>
                <c:pt idx="17268">
                  <c:v>-6.2639999999999958</c:v>
                </c:pt>
                <c:pt idx="17269">
                  <c:v>-6.2620000000000005</c:v>
                </c:pt>
                <c:pt idx="17270">
                  <c:v>-6.259999999999998</c:v>
                </c:pt>
                <c:pt idx="17271">
                  <c:v>-6.2579999999999956</c:v>
                </c:pt>
                <c:pt idx="17272">
                  <c:v>-6.2560000000000002</c:v>
                </c:pt>
                <c:pt idx="17273">
                  <c:v>-6.2539999999999978</c:v>
                </c:pt>
                <c:pt idx="17274">
                  <c:v>-6.2519999999999953</c:v>
                </c:pt>
                <c:pt idx="17275">
                  <c:v>-6.25</c:v>
                </c:pt>
                <c:pt idx="17276">
                  <c:v>-6.2479999999999976</c:v>
                </c:pt>
                <c:pt idx="17277">
                  <c:v>-6.2459999999999951</c:v>
                </c:pt>
                <c:pt idx="17278">
                  <c:v>-6.2439999999999998</c:v>
                </c:pt>
                <c:pt idx="17279">
                  <c:v>-6.2419999999999973</c:v>
                </c:pt>
                <c:pt idx="17280">
                  <c:v>-6.2399999999999949</c:v>
                </c:pt>
                <c:pt idx="17281">
                  <c:v>-6.2379999999999995</c:v>
                </c:pt>
                <c:pt idx="17282">
                  <c:v>-6.2359999999999971</c:v>
                </c:pt>
                <c:pt idx="17283">
                  <c:v>-6.2339999999999947</c:v>
                </c:pt>
                <c:pt idx="17284">
                  <c:v>-6.2319999999999993</c:v>
                </c:pt>
                <c:pt idx="17285">
                  <c:v>-6.2299999999999969</c:v>
                </c:pt>
                <c:pt idx="17286">
                  <c:v>-6.2279999999999944</c:v>
                </c:pt>
                <c:pt idx="17287">
                  <c:v>-6.2259999999999991</c:v>
                </c:pt>
                <c:pt idx="17288">
                  <c:v>-6.2239999999999966</c:v>
                </c:pt>
                <c:pt idx="17289">
                  <c:v>-6.2219999999999942</c:v>
                </c:pt>
                <c:pt idx="17290">
                  <c:v>-6.2199999999999989</c:v>
                </c:pt>
                <c:pt idx="17291">
                  <c:v>-6.2179999999999964</c:v>
                </c:pt>
                <c:pt idx="17292">
                  <c:v>-6.215999999999994</c:v>
                </c:pt>
                <c:pt idx="17293">
                  <c:v>-6.2139999999999986</c:v>
                </c:pt>
                <c:pt idx="17294">
                  <c:v>-6.2119999999999962</c:v>
                </c:pt>
                <c:pt idx="17295">
                  <c:v>-6.2099999999999937</c:v>
                </c:pt>
                <c:pt idx="17296">
                  <c:v>-6.2079999999999984</c:v>
                </c:pt>
                <c:pt idx="17297">
                  <c:v>-6.205999999999996</c:v>
                </c:pt>
                <c:pt idx="17298">
                  <c:v>-6.2040000000000006</c:v>
                </c:pt>
                <c:pt idx="17299">
                  <c:v>-6.2019999999999982</c:v>
                </c:pt>
                <c:pt idx="17300">
                  <c:v>-6.1999999999999957</c:v>
                </c:pt>
                <c:pt idx="17301">
                  <c:v>-6.1980000000000004</c:v>
                </c:pt>
                <c:pt idx="17302">
                  <c:v>-6.195999999999998</c:v>
                </c:pt>
                <c:pt idx="17303">
                  <c:v>-6.1939999999999955</c:v>
                </c:pt>
                <c:pt idx="17304">
                  <c:v>-6.1920000000000002</c:v>
                </c:pt>
                <c:pt idx="17305">
                  <c:v>-6.1899999999999977</c:v>
                </c:pt>
                <c:pt idx="17306">
                  <c:v>-6.1879999999999953</c:v>
                </c:pt>
                <c:pt idx="17307">
                  <c:v>-6.1859999999999999</c:v>
                </c:pt>
                <c:pt idx="17308">
                  <c:v>-6.1839999999999975</c:v>
                </c:pt>
                <c:pt idx="17309">
                  <c:v>-6.1819999999999951</c:v>
                </c:pt>
                <c:pt idx="17310">
                  <c:v>-6.18</c:v>
                </c:pt>
                <c:pt idx="17311">
                  <c:v>-6.1779999999999973</c:v>
                </c:pt>
                <c:pt idx="17312">
                  <c:v>-6.1759999999999948</c:v>
                </c:pt>
                <c:pt idx="17313">
                  <c:v>-6.1739999999999995</c:v>
                </c:pt>
                <c:pt idx="17314">
                  <c:v>-6.171999999999997</c:v>
                </c:pt>
                <c:pt idx="17315">
                  <c:v>-6.1699999999999946</c:v>
                </c:pt>
                <c:pt idx="17316">
                  <c:v>-6.1679999999999993</c:v>
                </c:pt>
                <c:pt idx="17317">
                  <c:v>-6.1659999999999968</c:v>
                </c:pt>
                <c:pt idx="17318">
                  <c:v>-6.1639999999999944</c:v>
                </c:pt>
                <c:pt idx="17319">
                  <c:v>-6.161999999999999</c:v>
                </c:pt>
                <c:pt idx="17320">
                  <c:v>-6.1599999999999966</c:v>
                </c:pt>
                <c:pt idx="17321">
                  <c:v>-6.1579999999999941</c:v>
                </c:pt>
                <c:pt idx="17322">
                  <c:v>-6.1559999999999988</c:v>
                </c:pt>
                <c:pt idx="17323">
                  <c:v>-6.1539999999999964</c:v>
                </c:pt>
                <c:pt idx="17324">
                  <c:v>-6.1519999999999939</c:v>
                </c:pt>
                <c:pt idx="17325">
                  <c:v>-6.1499999999999986</c:v>
                </c:pt>
                <c:pt idx="17326">
                  <c:v>-6.1479999999999961</c:v>
                </c:pt>
                <c:pt idx="17327">
                  <c:v>-6.1459999999999937</c:v>
                </c:pt>
                <c:pt idx="17328">
                  <c:v>-6.1439999999999984</c:v>
                </c:pt>
                <c:pt idx="17329">
                  <c:v>-6.1419999999999959</c:v>
                </c:pt>
                <c:pt idx="17330">
                  <c:v>-6.1400000000000006</c:v>
                </c:pt>
                <c:pt idx="17331">
                  <c:v>-6.1379999999999981</c:v>
                </c:pt>
                <c:pt idx="17332">
                  <c:v>-6.1359999999999957</c:v>
                </c:pt>
                <c:pt idx="17333">
                  <c:v>-6.1340000000000003</c:v>
                </c:pt>
                <c:pt idx="17334">
                  <c:v>-6.1319999999999979</c:v>
                </c:pt>
                <c:pt idx="17335">
                  <c:v>-6.1299999999999955</c:v>
                </c:pt>
                <c:pt idx="17336">
                  <c:v>-6.1280000000000001</c:v>
                </c:pt>
                <c:pt idx="17337">
                  <c:v>-6.1259999999999977</c:v>
                </c:pt>
                <c:pt idx="17338">
                  <c:v>-6.1239999999999952</c:v>
                </c:pt>
                <c:pt idx="17339">
                  <c:v>-6.1219999999999999</c:v>
                </c:pt>
                <c:pt idx="17340">
                  <c:v>-6.1199999999999974</c:v>
                </c:pt>
                <c:pt idx="17341">
                  <c:v>-6.117999999999995</c:v>
                </c:pt>
                <c:pt idx="17342">
                  <c:v>-6.1159999999999997</c:v>
                </c:pt>
                <c:pt idx="17343">
                  <c:v>-6.1139999999999972</c:v>
                </c:pt>
                <c:pt idx="17344">
                  <c:v>-6.1119999999999948</c:v>
                </c:pt>
                <c:pt idx="17345">
                  <c:v>-6.1099999999999994</c:v>
                </c:pt>
                <c:pt idx="17346">
                  <c:v>-6.107999999999997</c:v>
                </c:pt>
                <c:pt idx="17347">
                  <c:v>-6.1059999999999945</c:v>
                </c:pt>
                <c:pt idx="17348">
                  <c:v>-6.1039999999999992</c:v>
                </c:pt>
                <c:pt idx="17349">
                  <c:v>-6.1019999999999968</c:v>
                </c:pt>
                <c:pt idx="17350">
                  <c:v>-6.0999999999999943</c:v>
                </c:pt>
                <c:pt idx="17351">
                  <c:v>-6.097999999999999</c:v>
                </c:pt>
                <c:pt idx="17352">
                  <c:v>-6.0959999999999965</c:v>
                </c:pt>
                <c:pt idx="17353">
                  <c:v>-6.0939999999999941</c:v>
                </c:pt>
                <c:pt idx="17354">
                  <c:v>-6.0919999999999987</c:v>
                </c:pt>
                <c:pt idx="17355">
                  <c:v>-6.0899999999999963</c:v>
                </c:pt>
                <c:pt idx="17356">
                  <c:v>-6.0879999999999939</c:v>
                </c:pt>
                <c:pt idx="17357">
                  <c:v>-6.0859999999999985</c:v>
                </c:pt>
                <c:pt idx="17358">
                  <c:v>-6.0839999999999961</c:v>
                </c:pt>
                <c:pt idx="17359">
                  <c:v>-6.0819999999999936</c:v>
                </c:pt>
                <c:pt idx="17360">
                  <c:v>-6.0799999999999983</c:v>
                </c:pt>
                <c:pt idx="17361">
                  <c:v>-6.0779999999999959</c:v>
                </c:pt>
                <c:pt idx="17362">
                  <c:v>-6.0760000000000005</c:v>
                </c:pt>
                <c:pt idx="17363">
                  <c:v>-6.0739999999999981</c:v>
                </c:pt>
                <c:pt idx="17364">
                  <c:v>-6.0719999999999956</c:v>
                </c:pt>
                <c:pt idx="17365">
                  <c:v>-6.07</c:v>
                </c:pt>
                <c:pt idx="17366">
                  <c:v>-6.0679999999999978</c:v>
                </c:pt>
                <c:pt idx="17367">
                  <c:v>-6.0659999999999954</c:v>
                </c:pt>
                <c:pt idx="17368">
                  <c:v>-6.0640000000000001</c:v>
                </c:pt>
                <c:pt idx="17369">
                  <c:v>-6.0619999999999976</c:v>
                </c:pt>
                <c:pt idx="17370">
                  <c:v>-6.0599999999999952</c:v>
                </c:pt>
                <c:pt idx="17371">
                  <c:v>-6.0579999999999998</c:v>
                </c:pt>
                <c:pt idx="17372">
                  <c:v>-6.0559999999999974</c:v>
                </c:pt>
                <c:pt idx="17373">
                  <c:v>-6.0539999999999949</c:v>
                </c:pt>
                <c:pt idx="17374">
                  <c:v>-6.0519999999999996</c:v>
                </c:pt>
                <c:pt idx="17375">
                  <c:v>-6.0499999999999972</c:v>
                </c:pt>
                <c:pt idx="17376">
                  <c:v>-6.0479999999999947</c:v>
                </c:pt>
                <c:pt idx="17377">
                  <c:v>-6.0459999999999994</c:v>
                </c:pt>
                <c:pt idx="17378">
                  <c:v>-6.0439999999999969</c:v>
                </c:pt>
                <c:pt idx="17379">
                  <c:v>-6.0419999999999945</c:v>
                </c:pt>
                <c:pt idx="17380">
                  <c:v>-6.0399999999999991</c:v>
                </c:pt>
                <c:pt idx="17381">
                  <c:v>-6.0379999999999967</c:v>
                </c:pt>
                <c:pt idx="17382">
                  <c:v>-6.0359999999999943</c:v>
                </c:pt>
                <c:pt idx="17383">
                  <c:v>-6.0339999999999989</c:v>
                </c:pt>
                <c:pt idx="17384">
                  <c:v>-6.0319999999999965</c:v>
                </c:pt>
                <c:pt idx="17385">
                  <c:v>-6.029999999999994</c:v>
                </c:pt>
                <c:pt idx="17386">
                  <c:v>-6.0279999999999987</c:v>
                </c:pt>
                <c:pt idx="17387">
                  <c:v>-6.0259999999999962</c:v>
                </c:pt>
                <c:pt idx="17388">
                  <c:v>-6.0239999999999938</c:v>
                </c:pt>
                <c:pt idx="17389">
                  <c:v>-6.0219999999999985</c:v>
                </c:pt>
                <c:pt idx="17390">
                  <c:v>-6.019999999999996</c:v>
                </c:pt>
                <c:pt idx="17391">
                  <c:v>-6.0180000000000007</c:v>
                </c:pt>
                <c:pt idx="17392">
                  <c:v>-6.0159999999999982</c:v>
                </c:pt>
                <c:pt idx="17393">
                  <c:v>-6.0139999999999958</c:v>
                </c:pt>
                <c:pt idx="17394">
                  <c:v>-6.0120000000000005</c:v>
                </c:pt>
                <c:pt idx="17395">
                  <c:v>-6.009999999999998</c:v>
                </c:pt>
                <c:pt idx="17396">
                  <c:v>-6.0079999999999956</c:v>
                </c:pt>
                <c:pt idx="17397">
                  <c:v>-6.0060000000000002</c:v>
                </c:pt>
                <c:pt idx="17398">
                  <c:v>-6.0039999999999978</c:v>
                </c:pt>
                <c:pt idx="17399">
                  <c:v>-6.0019999999999953</c:v>
                </c:pt>
                <c:pt idx="17400">
                  <c:v>-6</c:v>
                </c:pt>
                <c:pt idx="17401">
                  <c:v>-5.9979999999999976</c:v>
                </c:pt>
                <c:pt idx="17402">
                  <c:v>-5.9959999999999951</c:v>
                </c:pt>
                <c:pt idx="17403">
                  <c:v>-5.9939999999999998</c:v>
                </c:pt>
                <c:pt idx="17404">
                  <c:v>-5.9919999999999973</c:v>
                </c:pt>
                <c:pt idx="17405">
                  <c:v>-5.9899999999999949</c:v>
                </c:pt>
                <c:pt idx="17406">
                  <c:v>-5.9879999999999995</c:v>
                </c:pt>
                <c:pt idx="17407">
                  <c:v>-5.9859999999999971</c:v>
                </c:pt>
                <c:pt idx="17408">
                  <c:v>-5.9839999999999947</c:v>
                </c:pt>
                <c:pt idx="17409">
                  <c:v>-5.9819999999999993</c:v>
                </c:pt>
                <c:pt idx="17410">
                  <c:v>-5.9799999999999969</c:v>
                </c:pt>
                <c:pt idx="17411">
                  <c:v>-5.9779999999999944</c:v>
                </c:pt>
                <c:pt idx="17412">
                  <c:v>-5.9759999999999991</c:v>
                </c:pt>
                <c:pt idx="17413">
                  <c:v>-5.9739999999999966</c:v>
                </c:pt>
                <c:pt idx="17414">
                  <c:v>-5.9719999999999942</c:v>
                </c:pt>
                <c:pt idx="17415">
                  <c:v>-5.9699999999999989</c:v>
                </c:pt>
                <c:pt idx="17416">
                  <c:v>-5.9679999999999964</c:v>
                </c:pt>
                <c:pt idx="17417">
                  <c:v>-5.965999999999994</c:v>
                </c:pt>
                <c:pt idx="17418">
                  <c:v>-5.9639999999999986</c:v>
                </c:pt>
                <c:pt idx="17419">
                  <c:v>-5.9619999999999962</c:v>
                </c:pt>
                <c:pt idx="17420">
                  <c:v>-5.9599999999999937</c:v>
                </c:pt>
                <c:pt idx="17421">
                  <c:v>-5.9579999999999984</c:v>
                </c:pt>
                <c:pt idx="17422">
                  <c:v>-5.955999999999996</c:v>
                </c:pt>
                <c:pt idx="17423">
                  <c:v>-5.9540000000000006</c:v>
                </c:pt>
                <c:pt idx="17424">
                  <c:v>-5.9519999999999982</c:v>
                </c:pt>
                <c:pt idx="17425">
                  <c:v>-5.9499999999999957</c:v>
                </c:pt>
                <c:pt idx="17426">
                  <c:v>-5.9480000000000004</c:v>
                </c:pt>
                <c:pt idx="17427">
                  <c:v>-5.945999999999998</c:v>
                </c:pt>
                <c:pt idx="17428">
                  <c:v>-5.9439999999999955</c:v>
                </c:pt>
                <c:pt idx="17429">
                  <c:v>-5.9420000000000002</c:v>
                </c:pt>
                <c:pt idx="17430">
                  <c:v>-5.9399999999999977</c:v>
                </c:pt>
                <c:pt idx="17431">
                  <c:v>-5.9379999999999953</c:v>
                </c:pt>
                <c:pt idx="17432">
                  <c:v>-5.9359999999999999</c:v>
                </c:pt>
                <c:pt idx="17433">
                  <c:v>-5.9339999999999975</c:v>
                </c:pt>
                <c:pt idx="17434">
                  <c:v>-5.9319999999999951</c:v>
                </c:pt>
                <c:pt idx="17435">
                  <c:v>-5.93</c:v>
                </c:pt>
                <c:pt idx="17436">
                  <c:v>-5.9279999999999973</c:v>
                </c:pt>
                <c:pt idx="17437">
                  <c:v>-5.9259999999999948</c:v>
                </c:pt>
                <c:pt idx="17438">
                  <c:v>-5.9239999999999995</c:v>
                </c:pt>
                <c:pt idx="17439">
                  <c:v>-5.921999999999997</c:v>
                </c:pt>
                <c:pt idx="17440">
                  <c:v>-5.9199999999999946</c:v>
                </c:pt>
                <c:pt idx="17441">
                  <c:v>-5.9179999999999993</c:v>
                </c:pt>
                <c:pt idx="17442">
                  <c:v>-5.9159999999999968</c:v>
                </c:pt>
                <c:pt idx="17443">
                  <c:v>-5.9139999999999944</c:v>
                </c:pt>
                <c:pt idx="17444">
                  <c:v>-5.911999999999999</c:v>
                </c:pt>
                <c:pt idx="17445">
                  <c:v>-5.9099999999999966</c:v>
                </c:pt>
                <c:pt idx="17446">
                  <c:v>-5.9079999999999941</c:v>
                </c:pt>
                <c:pt idx="17447">
                  <c:v>-5.9059999999999988</c:v>
                </c:pt>
                <c:pt idx="17448">
                  <c:v>-5.9039999999999964</c:v>
                </c:pt>
                <c:pt idx="17449">
                  <c:v>-5.9019999999999939</c:v>
                </c:pt>
                <c:pt idx="17450">
                  <c:v>-5.8999999999999986</c:v>
                </c:pt>
                <c:pt idx="17451">
                  <c:v>-5.8979999999999961</c:v>
                </c:pt>
                <c:pt idx="17452">
                  <c:v>-5.8959999999999937</c:v>
                </c:pt>
                <c:pt idx="17453">
                  <c:v>-5.8939999999999984</c:v>
                </c:pt>
                <c:pt idx="17454">
                  <c:v>-5.8919999999999959</c:v>
                </c:pt>
                <c:pt idx="17455">
                  <c:v>-5.8900000000000006</c:v>
                </c:pt>
                <c:pt idx="17456">
                  <c:v>-5.8879999999999981</c:v>
                </c:pt>
                <c:pt idx="17457">
                  <c:v>-5.8859999999999957</c:v>
                </c:pt>
                <c:pt idx="17458">
                  <c:v>-5.8840000000000003</c:v>
                </c:pt>
                <c:pt idx="17459">
                  <c:v>-5.8819999999999979</c:v>
                </c:pt>
                <c:pt idx="17460">
                  <c:v>-5.8799999999999955</c:v>
                </c:pt>
                <c:pt idx="17461">
                  <c:v>-5.8780000000000001</c:v>
                </c:pt>
                <c:pt idx="17462">
                  <c:v>-5.8759999999999977</c:v>
                </c:pt>
                <c:pt idx="17463">
                  <c:v>-5.8739999999999952</c:v>
                </c:pt>
                <c:pt idx="17464">
                  <c:v>-5.8719999999999999</c:v>
                </c:pt>
                <c:pt idx="17465">
                  <c:v>-5.8699999999999974</c:v>
                </c:pt>
                <c:pt idx="17466">
                  <c:v>-5.867999999999995</c:v>
                </c:pt>
                <c:pt idx="17467">
                  <c:v>-5.8659999999999997</c:v>
                </c:pt>
                <c:pt idx="17468">
                  <c:v>-5.8639999999999972</c:v>
                </c:pt>
                <c:pt idx="17469">
                  <c:v>-5.8619999999999948</c:v>
                </c:pt>
                <c:pt idx="17470">
                  <c:v>-5.8599999999999994</c:v>
                </c:pt>
                <c:pt idx="17471">
                  <c:v>-5.857999999999997</c:v>
                </c:pt>
                <c:pt idx="17472">
                  <c:v>-5.8559999999999945</c:v>
                </c:pt>
                <c:pt idx="17473">
                  <c:v>-5.8539999999999992</c:v>
                </c:pt>
                <c:pt idx="17474">
                  <c:v>-5.8519999999999968</c:v>
                </c:pt>
                <c:pt idx="17475">
                  <c:v>-5.8499999999999943</c:v>
                </c:pt>
                <c:pt idx="17476">
                  <c:v>-5.847999999999999</c:v>
                </c:pt>
                <c:pt idx="17477">
                  <c:v>-5.8459999999999965</c:v>
                </c:pt>
                <c:pt idx="17478">
                  <c:v>-5.8439999999999941</c:v>
                </c:pt>
                <c:pt idx="17479">
                  <c:v>-5.8419999999999987</c:v>
                </c:pt>
                <c:pt idx="17480">
                  <c:v>-5.8399999999999963</c:v>
                </c:pt>
                <c:pt idx="17481">
                  <c:v>-5.8379999999999939</c:v>
                </c:pt>
                <c:pt idx="17482">
                  <c:v>-5.8359999999999985</c:v>
                </c:pt>
                <c:pt idx="17483">
                  <c:v>-5.8339999999999961</c:v>
                </c:pt>
                <c:pt idx="17484">
                  <c:v>-5.8319999999999936</c:v>
                </c:pt>
                <c:pt idx="17485">
                  <c:v>-5.8299999999999983</c:v>
                </c:pt>
                <c:pt idx="17486">
                  <c:v>-5.8279999999999959</c:v>
                </c:pt>
                <c:pt idx="17487">
                  <c:v>-5.8260000000000005</c:v>
                </c:pt>
                <c:pt idx="17488">
                  <c:v>-5.8239999999999981</c:v>
                </c:pt>
                <c:pt idx="17489">
                  <c:v>-5.8219999999999956</c:v>
                </c:pt>
                <c:pt idx="17490">
                  <c:v>-5.82</c:v>
                </c:pt>
                <c:pt idx="17491">
                  <c:v>-5.8179999999999978</c:v>
                </c:pt>
                <c:pt idx="17492">
                  <c:v>-5.8159999999999954</c:v>
                </c:pt>
                <c:pt idx="17493">
                  <c:v>-5.8140000000000001</c:v>
                </c:pt>
                <c:pt idx="17494">
                  <c:v>-5.8119999999999976</c:v>
                </c:pt>
                <c:pt idx="17495">
                  <c:v>-5.8099999999999952</c:v>
                </c:pt>
                <c:pt idx="17496">
                  <c:v>-5.8079999999999998</c:v>
                </c:pt>
                <c:pt idx="17497">
                  <c:v>-5.8059999999999974</c:v>
                </c:pt>
                <c:pt idx="17498">
                  <c:v>-5.8039999999999949</c:v>
                </c:pt>
                <c:pt idx="17499">
                  <c:v>-5.8019999999999996</c:v>
                </c:pt>
                <c:pt idx="17500">
                  <c:v>-5.7999999999999972</c:v>
                </c:pt>
                <c:pt idx="17501">
                  <c:v>-5.7979999999999947</c:v>
                </c:pt>
                <c:pt idx="17502">
                  <c:v>-5.7959999999999994</c:v>
                </c:pt>
                <c:pt idx="17503">
                  <c:v>-5.7939999999999969</c:v>
                </c:pt>
                <c:pt idx="17504">
                  <c:v>-5.7919999999999945</c:v>
                </c:pt>
                <c:pt idx="17505">
                  <c:v>-5.7899999999999991</c:v>
                </c:pt>
                <c:pt idx="17506">
                  <c:v>-5.7879999999999967</c:v>
                </c:pt>
                <c:pt idx="17507">
                  <c:v>-5.7859999999999943</c:v>
                </c:pt>
                <c:pt idx="17508">
                  <c:v>-5.7839999999999989</c:v>
                </c:pt>
                <c:pt idx="17509">
                  <c:v>-5.7819999999999965</c:v>
                </c:pt>
                <c:pt idx="17510">
                  <c:v>-5.779999999999994</c:v>
                </c:pt>
                <c:pt idx="17511">
                  <c:v>-5.7779999999999987</c:v>
                </c:pt>
                <c:pt idx="17512">
                  <c:v>-5.7759999999999962</c:v>
                </c:pt>
                <c:pt idx="17513">
                  <c:v>-5.7739999999999938</c:v>
                </c:pt>
                <c:pt idx="17514">
                  <c:v>-5.7719999999999985</c:v>
                </c:pt>
                <c:pt idx="17515">
                  <c:v>-5.769999999999996</c:v>
                </c:pt>
                <c:pt idx="17516">
                  <c:v>-5.7680000000000007</c:v>
                </c:pt>
                <c:pt idx="17517">
                  <c:v>-5.7659999999999982</c:v>
                </c:pt>
                <c:pt idx="17518">
                  <c:v>-5.7639999999999958</c:v>
                </c:pt>
                <c:pt idx="17519">
                  <c:v>-5.7620000000000005</c:v>
                </c:pt>
                <c:pt idx="17520">
                  <c:v>-5.759999999999998</c:v>
                </c:pt>
                <c:pt idx="17521">
                  <c:v>-5.7579999999999956</c:v>
                </c:pt>
                <c:pt idx="17522">
                  <c:v>-5.7560000000000002</c:v>
                </c:pt>
                <c:pt idx="17523">
                  <c:v>-5.7539999999999978</c:v>
                </c:pt>
                <c:pt idx="17524">
                  <c:v>-5.7519999999999953</c:v>
                </c:pt>
                <c:pt idx="17525">
                  <c:v>-5.75</c:v>
                </c:pt>
                <c:pt idx="17526">
                  <c:v>-5.7479999999999976</c:v>
                </c:pt>
                <c:pt idx="17527">
                  <c:v>-5.7459999999999951</c:v>
                </c:pt>
                <c:pt idx="17528">
                  <c:v>-5.7439999999999998</c:v>
                </c:pt>
                <c:pt idx="17529">
                  <c:v>-5.7419999999999973</c:v>
                </c:pt>
                <c:pt idx="17530">
                  <c:v>-5.7399999999999949</c:v>
                </c:pt>
                <c:pt idx="17531">
                  <c:v>-5.7379999999999995</c:v>
                </c:pt>
                <c:pt idx="17532">
                  <c:v>-5.7359999999999971</c:v>
                </c:pt>
                <c:pt idx="17533">
                  <c:v>-5.7339999999999947</c:v>
                </c:pt>
                <c:pt idx="17534">
                  <c:v>-5.7319999999999993</c:v>
                </c:pt>
                <c:pt idx="17535">
                  <c:v>-5.7299999999999969</c:v>
                </c:pt>
                <c:pt idx="17536">
                  <c:v>-5.7279999999999944</c:v>
                </c:pt>
                <c:pt idx="17537">
                  <c:v>-5.7259999999999991</c:v>
                </c:pt>
                <c:pt idx="17538">
                  <c:v>-5.7239999999999966</c:v>
                </c:pt>
                <c:pt idx="17539">
                  <c:v>-5.7219999999999942</c:v>
                </c:pt>
                <c:pt idx="17540">
                  <c:v>-5.7199999999999989</c:v>
                </c:pt>
                <c:pt idx="17541">
                  <c:v>-5.7179999999999964</c:v>
                </c:pt>
                <c:pt idx="17542">
                  <c:v>-5.715999999999994</c:v>
                </c:pt>
                <c:pt idx="17543">
                  <c:v>-5.7139999999999986</c:v>
                </c:pt>
                <c:pt idx="17544">
                  <c:v>-5.7119999999999962</c:v>
                </c:pt>
                <c:pt idx="17545">
                  <c:v>-5.7099999999999937</c:v>
                </c:pt>
                <c:pt idx="17546">
                  <c:v>-5.7079999999999984</c:v>
                </c:pt>
                <c:pt idx="17547">
                  <c:v>-5.705999999999996</c:v>
                </c:pt>
                <c:pt idx="17548">
                  <c:v>-5.7040000000000006</c:v>
                </c:pt>
                <c:pt idx="17549">
                  <c:v>-5.7019999999999982</c:v>
                </c:pt>
                <c:pt idx="17550">
                  <c:v>-5.6999999999999957</c:v>
                </c:pt>
                <c:pt idx="17551">
                  <c:v>-5.6980000000000004</c:v>
                </c:pt>
                <c:pt idx="17552">
                  <c:v>-5.695999999999998</c:v>
                </c:pt>
                <c:pt idx="17553">
                  <c:v>-5.6939999999999955</c:v>
                </c:pt>
                <c:pt idx="17554">
                  <c:v>-5.6920000000000002</c:v>
                </c:pt>
                <c:pt idx="17555">
                  <c:v>-5.6899999999999977</c:v>
                </c:pt>
                <c:pt idx="17556">
                  <c:v>-5.6879999999999953</c:v>
                </c:pt>
                <c:pt idx="17557">
                  <c:v>-5.6859999999999999</c:v>
                </c:pt>
                <c:pt idx="17558">
                  <c:v>-5.6839999999999975</c:v>
                </c:pt>
                <c:pt idx="17559">
                  <c:v>-5.6819999999999951</c:v>
                </c:pt>
                <c:pt idx="17560">
                  <c:v>-5.68</c:v>
                </c:pt>
                <c:pt idx="17561">
                  <c:v>-5.6779999999999973</c:v>
                </c:pt>
                <c:pt idx="17562">
                  <c:v>-5.6759999999999948</c:v>
                </c:pt>
                <c:pt idx="17563">
                  <c:v>-5.6739999999999995</c:v>
                </c:pt>
                <c:pt idx="17564">
                  <c:v>-5.671999999999997</c:v>
                </c:pt>
                <c:pt idx="17565">
                  <c:v>-5.6699999999999946</c:v>
                </c:pt>
                <c:pt idx="17566">
                  <c:v>-5.6679999999999993</c:v>
                </c:pt>
                <c:pt idx="17567">
                  <c:v>-5.6659999999999968</c:v>
                </c:pt>
                <c:pt idx="17568">
                  <c:v>-5.6639999999999944</c:v>
                </c:pt>
                <c:pt idx="17569">
                  <c:v>-5.661999999999999</c:v>
                </c:pt>
                <c:pt idx="17570">
                  <c:v>-5.6599999999999966</c:v>
                </c:pt>
                <c:pt idx="17571">
                  <c:v>-5.6579999999999941</c:v>
                </c:pt>
                <c:pt idx="17572">
                  <c:v>-5.6559999999999988</c:v>
                </c:pt>
                <c:pt idx="17573">
                  <c:v>-5.6539999999999964</c:v>
                </c:pt>
                <c:pt idx="17574">
                  <c:v>-5.6519999999999939</c:v>
                </c:pt>
                <c:pt idx="17575">
                  <c:v>-5.6499999999999986</c:v>
                </c:pt>
                <c:pt idx="17576">
                  <c:v>-5.6479999999999961</c:v>
                </c:pt>
                <c:pt idx="17577">
                  <c:v>-5.6459999999999937</c:v>
                </c:pt>
                <c:pt idx="17578">
                  <c:v>-5.6439999999999984</c:v>
                </c:pt>
                <c:pt idx="17579">
                  <c:v>-5.6419999999999959</c:v>
                </c:pt>
                <c:pt idx="17580">
                  <c:v>-5.6400000000000006</c:v>
                </c:pt>
                <c:pt idx="17581">
                  <c:v>-5.6379999999999981</c:v>
                </c:pt>
                <c:pt idx="17582">
                  <c:v>-5.6359999999999957</c:v>
                </c:pt>
                <c:pt idx="17583">
                  <c:v>-5.6340000000000003</c:v>
                </c:pt>
                <c:pt idx="17584">
                  <c:v>-5.6319999999999979</c:v>
                </c:pt>
                <c:pt idx="17585">
                  <c:v>-5.6299999999999955</c:v>
                </c:pt>
                <c:pt idx="17586">
                  <c:v>-5.6280000000000001</c:v>
                </c:pt>
                <c:pt idx="17587">
                  <c:v>-5.6259999999999977</c:v>
                </c:pt>
                <c:pt idx="17588">
                  <c:v>-5.6239999999999952</c:v>
                </c:pt>
                <c:pt idx="17589">
                  <c:v>-5.6219999999999999</c:v>
                </c:pt>
                <c:pt idx="17590">
                  <c:v>-5.6199999999999974</c:v>
                </c:pt>
                <c:pt idx="17591">
                  <c:v>-5.617999999999995</c:v>
                </c:pt>
                <c:pt idx="17592">
                  <c:v>-5.6159999999999997</c:v>
                </c:pt>
                <c:pt idx="17593">
                  <c:v>-5.6139999999999972</c:v>
                </c:pt>
                <c:pt idx="17594">
                  <c:v>-5.6119999999999948</c:v>
                </c:pt>
                <c:pt idx="17595">
                  <c:v>-5.6099999999999994</c:v>
                </c:pt>
                <c:pt idx="17596">
                  <c:v>-5.607999999999997</c:v>
                </c:pt>
                <c:pt idx="17597">
                  <c:v>-5.6059999999999945</c:v>
                </c:pt>
                <c:pt idx="17598">
                  <c:v>-5.6039999999999992</c:v>
                </c:pt>
                <c:pt idx="17599">
                  <c:v>-5.6019999999999968</c:v>
                </c:pt>
                <c:pt idx="17600">
                  <c:v>-5.5999999999999943</c:v>
                </c:pt>
                <c:pt idx="17601">
                  <c:v>-5.597999999999999</c:v>
                </c:pt>
                <c:pt idx="17602">
                  <c:v>-5.5959999999999965</c:v>
                </c:pt>
                <c:pt idx="17603">
                  <c:v>-5.5939999999999941</c:v>
                </c:pt>
                <c:pt idx="17604">
                  <c:v>-5.5919999999999987</c:v>
                </c:pt>
                <c:pt idx="17605">
                  <c:v>-5.5899999999999963</c:v>
                </c:pt>
                <c:pt idx="17606">
                  <c:v>-5.5879999999999939</c:v>
                </c:pt>
                <c:pt idx="17607">
                  <c:v>-5.5859999999999985</c:v>
                </c:pt>
                <c:pt idx="17608">
                  <c:v>-5.5839999999999961</c:v>
                </c:pt>
                <c:pt idx="17609">
                  <c:v>-5.5819999999999936</c:v>
                </c:pt>
                <c:pt idx="17610">
                  <c:v>-5.5799999999999983</c:v>
                </c:pt>
                <c:pt idx="17611">
                  <c:v>-5.5779999999999959</c:v>
                </c:pt>
                <c:pt idx="17612">
                  <c:v>-5.5760000000000005</c:v>
                </c:pt>
                <c:pt idx="17613">
                  <c:v>-5.5739999999999981</c:v>
                </c:pt>
                <c:pt idx="17614">
                  <c:v>-5.5719999999999956</c:v>
                </c:pt>
                <c:pt idx="17615">
                  <c:v>-5.57</c:v>
                </c:pt>
                <c:pt idx="17616">
                  <c:v>-5.5679999999999978</c:v>
                </c:pt>
                <c:pt idx="17617">
                  <c:v>-5.5659999999999954</c:v>
                </c:pt>
                <c:pt idx="17618">
                  <c:v>-5.5640000000000001</c:v>
                </c:pt>
                <c:pt idx="17619">
                  <c:v>-5.5619999999999976</c:v>
                </c:pt>
                <c:pt idx="17620">
                  <c:v>-5.5599999999999952</c:v>
                </c:pt>
                <c:pt idx="17621">
                  <c:v>-5.5579999999999998</c:v>
                </c:pt>
                <c:pt idx="17622">
                  <c:v>-5.5559999999999974</c:v>
                </c:pt>
                <c:pt idx="17623">
                  <c:v>-5.5539999999999949</c:v>
                </c:pt>
                <c:pt idx="17624">
                  <c:v>-5.5519999999999996</c:v>
                </c:pt>
                <c:pt idx="17625">
                  <c:v>-5.5499999999999972</c:v>
                </c:pt>
                <c:pt idx="17626">
                  <c:v>-5.5479999999999947</c:v>
                </c:pt>
                <c:pt idx="17627">
                  <c:v>-5.5459999999999994</c:v>
                </c:pt>
                <c:pt idx="17628">
                  <c:v>-5.5439999999999969</c:v>
                </c:pt>
                <c:pt idx="17629">
                  <c:v>-5.5419999999999945</c:v>
                </c:pt>
                <c:pt idx="17630">
                  <c:v>-5.5399999999999991</c:v>
                </c:pt>
                <c:pt idx="17631">
                  <c:v>-5.5379999999999967</c:v>
                </c:pt>
                <c:pt idx="17632">
                  <c:v>-5.5359999999999943</c:v>
                </c:pt>
                <c:pt idx="17633">
                  <c:v>-5.5339999999999989</c:v>
                </c:pt>
                <c:pt idx="17634">
                  <c:v>-5.5319999999999965</c:v>
                </c:pt>
                <c:pt idx="17635">
                  <c:v>-5.529999999999994</c:v>
                </c:pt>
                <c:pt idx="17636">
                  <c:v>-5.5279999999999987</c:v>
                </c:pt>
                <c:pt idx="17637">
                  <c:v>-5.5259999999999962</c:v>
                </c:pt>
                <c:pt idx="17638">
                  <c:v>-5.5239999999999938</c:v>
                </c:pt>
                <c:pt idx="17639">
                  <c:v>-5.5219999999999985</c:v>
                </c:pt>
                <c:pt idx="17640">
                  <c:v>-5.519999999999996</c:v>
                </c:pt>
                <c:pt idx="17641">
                  <c:v>-5.5180000000000007</c:v>
                </c:pt>
                <c:pt idx="17642">
                  <c:v>-5.5159999999999982</c:v>
                </c:pt>
                <c:pt idx="17643">
                  <c:v>-5.5139999999999958</c:v>
                </c:pt>
                <c:pt idx="17644">
                  <c:v>-5.5120000000000005</c:v>
                </c:pt>
                <c:pt idx="17645">
                  <c:v>-5.509999999999998</c:v>
                </c:pt>
                <c:pt idx="17646">
                  <c:v>-5.5079999999999956</c:v>
                </c:pt>
                <c:pt idx="17647">
                  <c:v>-5.5060000000000002</c:v>
                </c:pt>
                <c:pt idx="17648">
                  <c:v>-5.5039999999999978</c:v>
                </c:pt>
                <c:pt idx="17649">
                  <c:v>-5.5019999999999953</c:v>
                </c:pt>
                <c:pt idx="17650">
                  <c:v>-5.5</c:v>
                </c:pt>
                <c:pt idx="17651">
                  <c:v>-5.4979999999999976</c:v>
                </c:pt>
                <c:pt idx="17652">
                  <c:v>-5.4959999999999951</c:v>
                </c:pt>
                <c:pt idx="17653">
                  <c:v>-5.4939999999999998</c:v>
                </c:pt>
                <c:pt idx="17654">
                  <c:v>-5.4919999999999973</c:v>
                </c:pt>
                <c:pt idx="17655">
                  <c:v>-5.4899999999999949</c:v>
                </c:pt>
                <c:pt idx="17656">
                  <c:v>-5.4879999999999995</c:v>
                </c:pt>
                <c:pt idx="17657">
                  <c:v>-5.4859999999999971</c:v>
                </c:pt>
                <c:pt idx="17658">
                  <c:v>-5.4839999999999947</c:v>
                </c:pt>
                <c:pt idx="17659">
                  <c:v>-5.4819999999999993</c:v>
                </c:pt>
                <c:pt idx="17660">
                  <c:v>-5.4799999999999969</c:v>
                </c:pt>
                <c:pt idx="17661">
                  <c:v>-5.4779999999999944</c:v>
                </c:pt>
                <c:pt idx="17662">
                  <c:v>-5.4759999999999991</c:v>
                </c:pt>
                <c:pt idx="17663">
                  <c:v>-5.4739999999999966</c:v>
                </c:pt>
                <c:pt idx="17664">
                  <c:v>-5.4719999999999942</c:v>
                </c:pt>
                <c:pt idx="17665">
                  <c:v>-5.4699999999999989</c:v>
                </c:pt>
                <c:pt idx="17666">
                  <c:v>-5.4679999999999964</c:v>
                </c:pt>
                <c:pt idx="17667">
                  <c:v>-5.465999999999994</c:v>
                </c:pt>
                <c:pt idx="17668">
                  <c:v>-5.4639999999999986</c:v>
                </c:pt>
                <c:pt idx="17669">
                  <c:v>-5.4619999999999962</c:v>
                </c:pt>
                <c:pt idx="17670">
                  <c:v>-5.4599999999999937</c:v>
                </c:pt>
                <c:pt idx="17671">
                  <c:v>-5.4579999999999984</c:v>
                </c:pt>
                <c:pt idx="17672">
                  <c:v>-5.455999999999996</c:v>
                </c:pt>
                <c:pt idx="17673">
                  <c:v>-5.4540000000000006</c:v>
                </c:pt>
                <c:pt idx="17674">
                  <c:v>-5.4519999999999982</c:v>
                </c:pt>
                <c:pt idx="17675">
                  <c:v>-5.4499999999999957</c:v>
                </c:pt>
                <c:pt idx="17676">
                  <c:v>-5.4480000000000004</c:v>
                </c:pt>
                <c:pt idx="17677">
                  <c:v>-5.445999999999998</c:v>
                </c:pt>
                <c:pt idx="17678">
                  <c:v>-5.4439999999999955</c:v>
                </c:pt>
                <c:pt idx="17679">
                  <c:v>-5.4420000000000002</c:v>
                </c:pt>
                <c:pt idx="17680">
                  <c:v>-5.4399999999999977</c:v>
                </c:pt>
                <c:pt idx="17681">
                  <c:v>-5.4379999999999953</c:v>
                </c:pt>
                <c:pt idx="17682">
                  <c:v>-5.4359999999999999</c:v>
                </c:pt>
                <c:pt idx="17683">
                  <c:v>-5.4339999999999975</c:v>
                </c:pt>
                <c:pt idx="17684">
                  <c:v>-5.4319999999999951</c:v>
                </c:pt>
                <c:pt idx="17685">
                  <c:v>-5.43</c:v>
                </c:pt>
                <c:pt idx="17686">
                  <c:v>-5.4279999999999973</c:v>
                </c:pt>
                <c:pt idx="17687">
                  <c:v>-5.4259999999999948</c:v>
                </c:pt>
                <c:pt idx="17688">
                  <c:v>-5.4239999999999995</c:v>
                </c:pt>
                <c:pt idx="17689">
                  <c:v>-5.421999999999997</c:v>
                </c:pt>
                <c:pt idx="17690">
                  <c:v>-5.4199999999999946</c:v>
                </c:pt>
                <c:pt idx="17691">
                  <c:v>-5.4179999999999993</c:v>
                </c:pt>
                <c:pt idx="17692">
                  <c:v>-5.4159999999999968</c:v>
                </c:pt>
                <c:pt idx="17693">
                  <c:v>-5.4139999999999944</c:v>
                </c:pt>
                <c:pt idx="17694">
                  <c:v>-5.411999999999999</c:v>
                </c:pt>
                <c:pt idx="17695">
                  <c:v>-5.4099999999999966</c:v>
                </c:pt>
                <c:pt idx="17696">
                  <c:v>-5.4079999999999941</c:v>
                </c:pt>
                <c:pt idx="17697">
                  <c:v>-5.4059999999999988</c:v>
                </c:pt>
                <c:pt idx="17698">
                  <c:v>-5.4039999999999964</c:v>
                </c:pt>
                <c:pt idx="17699">
                  <c:v>-5.4019999999999939</c:v>
                </c:pt>
                <c:pt idx="17700">
                  <c:v>-5.3999999999999986</c:v>
                </c:pt>
                <c:pt idx="17701">
                  <c:v>-5.3979999999999961</c:v>
                </c:pt>
                <c:pt idx="17702">
                  <c:v>-5.3959999999999937</c:v>
                </c:pt>
                <c:pt idx="17703">
                  <c:v>-5.3939999999999984</c:v>
                </c:pt>
                <c:pt idx="17704">
                  <c:v>-5.3919999999999959</c:v>
                </c:pt>
                <c:pt idx="17705">
                  <c:v>-5.3900000000000006</c:v>
                </c:pt>
                <c:pt idx="17706">
                  <c:v>-5.3879999999999981</c:v>
                </c:pt>
                <c:pt idx="17707">
                  <c:v>-5.3859999999999957</c:v>
                </c:pt>
                <c:pt idx="17708">
                  <c:v>-5.3840000000000003</c:v>
                </c:pt>
                <c:pt idx="17709">
                  <c:v>-5.3819999999999979</c:v>
                </c:pt>
                <c:pt idx="17710">
                  <c:v>-5.3799999999999955</c:v>
                </c:pt>
                <c:pt idx="17711">
                  <c:v>-5.3780000000000001</c:v>
                </c:pt>
                <c:pt idx="17712">
                  <c:v>-5.3759999999999977</c:v>
                </c:pt>
                <c:pt idx="17713">
                  <c:v>-5.3739999999999952</c:v>
                </c:pt>
                <c:pt idx="17714">
                  <c:v>-5.3719999999999999</c:v>
                </c:pt>
                <c:pt idx="17715">
                  <c:v>-5.3699999999999974</c:v>
                </c:pt>
                <c:pt idx="17716">
                  <c:v>-5.367999999999995</c:v>
                </c:pt>
                <c:pt idx="17717">
                  <c:v>-5.3659999999999997</c:v>
                </c:pt>
                <c:pt idx="17718">
                  <c:v>-5.3639999999999972</c:v>
                </c:pt>
                <c:pt idx="17719">
                  <c:v>-5.3619999999999948</c:v>
                </c:pt>
                <c:pt idx="17720">
                  <c:v>-5.3599999999999994</c:v>
                </c:pt>
                <c:pt idx="17721">
                  <c:v>-5.357999999999997</c:v>
                </c:pt>
                <c:pt idx="17722">
                  <c:v>-5.3559999999999945</c:v>
                </c:pt>
                <c:pt idx="17723">
                  <c:v>-5.3539999999999992</c:v>
                </c:pt>
                <c:pt idx="17724">
                  <c:v>-5.3519999999999968</c:v>
                </c:pt>
                <c:pt idx="17725">
                  <c:v>-5.3499999999999943</c:v>
                </c:pt>
                <c:pt idx="17726">
                  <c:v>-5.347999999999999</c:v>
                </c:pt>
                <c:pt idx="17727">
                  <c:v>-5.3459999999999965</c:v>
                </c:pt>
                <c:pt idx="17728">
                  <c:v>-5.3439999999999941</c:v>
                </c:pt>
                <c:pt idx="17729">
                  <c:v>-5.3419999999999987</c:v>
                </c:pt>
                <c:pt idx="17730">
                  <c:v>-5.3399999999999963</c:v>
                </c:pt>
                <c:pt idx="17731">
                  <c:v>-5.3379999999999939</c:v>
                </c:pt>
                <c:pt idx="17732">
                  <c:v>-5.3359999999999985</c:v>
                </c:pt>
                <c:pt idx="17733">
                  <c:v>-5.3339999999999961</c:v>
                </c:pt>
                <c:pt idx="17734">
                  <c:v>-5.3319999999999936</c:v>
                </c:pt>
                <c:pt idx="17735">
                  <c:v>-5.3299999999999983</c:v>
                </c:pt>
                <c:pt idx="17736">
                  <c:v>-5.3279999999999959</c:v>
                </c:pt>
                <c:pt idx="17737">
                  <c:v>-5.3260000000000005</c:v>
                </c:pt>
                <c:pt idx="17738">
                  <c:v>-5.3239999999999981</c:v>
                </c:pt>
                <c:pt idx="17739">
                  <c:v>-5.3219999999999956</c:v>
                </c:pt>
                <c:pt idx="17740">
                  <c:v>-5.32</c:v>
                </c:pt>
                <c:pt idx="17741">
                  <c:v>-5.3179999999999978</c:v>
                </c:pt>
                <c:pt idx="17742">
                  <c:v>-5.3159999999999954</c:v>
                </c:pt>
                <c:pt idx="17743">
                  <c:v>-5.3140000000000001</c:v>
                </c:pt>
                <c:pt idx="17744">
                  <c:v>-5.3119999999999976</c:v>
                </c:pt>
                <c:pt idx="17745">
                  <c:v>-5.3099999999999952</c:v>
                </c:pt>
                <c:pt idx="17746">
                  <c:v>-5.3079999999999998</c:v>
                </c:pt>
                <c:pt idx="17747">
                  <c:v>-5.3059999999999974</c:v>
                </c:pt>
                <c:pt idx="17748">
                  <c:v>-5.3039999999999949</c:v>
                </c:pt>
                <c:pt idx="17749">
                  <c:v>-5.3019999999999996</c:v>
                </c:pt>
                <c:pt idx="17750">
                  <c:v>-5.2999999999999972</c:v>
                </c:pt>
                <c:pt idx="17751">
                  <c:v>-5.2979999999999947</c:v>
                </c:pt>
                <c:pt idx="17752">
                  <c:v>-5.2959999999999994</c:v>
                </c:pt>
                <c:pt idx="17753">
                  <c:v>-5.2939999999999969</c:v>
                </c:pt>
                <c:pt idx="17754">
                  <c:v>-5.2919999999999945</c:v>
                </c:pt>
                <c:pt idx="17755">
                  <c:v>-5.2899999999999991</c:v>
                </c:pt>
                <c:pt idx="17756">
                  <c:v>-5.2879999999999967</c:v>
                </c:pt>
                <c:pt idx="17757">
                  <c:v>-5.2859999999999943</c:v>
                </c:pt>
                <c:pt idx="17758">
                  <c:v>-5.2839999999999989</c:v>
                </c:pt>
                <c:pt idx="17759">
                  <c:v>-5.2819999999999965</c:v>
                </c:pt>
                <c:pt idx="17760">
                  <c:v>-5.279999999999994</c:v>
                </c:pt>
                <c:pt idx="17761">
                  <c:v>-5.2779999999999987</c:v>
                </c:pt>
                <c:pt idx="17762">
                  <c:v>-5.2759999999999962</c:v>
                </c:pt>
                <c:pt idx="17763">
                  <c:v>-5.2739999999999938</c:v>
                </c:pt>
                <c:pt idx="17764">
                  <c:v>-5.2719999999999985</c:v>
                </c:pt>
                <c:pt idx="17765">
                  <c:v>-5.269999999999996</c:v>
                </c:pt>
                <c:pt idx="17766">
                  <c:v>-5.2680000000000007</c:v>
                </c:pt>
                <c:pt idx="17767">
                  <c:v>-5.2659999999999982</c:v>
                </c:pt>
                <c:pt idx="17768">
                  <c:v>-5.2639999999999958</c:v>
                </c:pt>
                <c:pt idx="17769">
                  <c:v>-5.2620000000000005</c:v>
                </c:pt>
                <c:pt idx="17770">
                  <c:v>-5.259999999999998</c:v>
                </c:pt>
                <c:pt idx="17771">
                  <c:v>-5.2579999999999956</c:v>
                </c:pt>
                <c:pt idx="17772">
                  <c:v>-5.2560000000000002</c:v>
                </c:pt>
                <c:pt idx="17773">
                  <c:v>-5.2539999999999978</c:v>
                </c:pt>
                <c:pt idx="17774">
                  <c:v>-5.2519999999999953</c:v>
                </c:pt>
                <c:pt idx="17775">
                  <c:v>-5.25</c:v>
                </c:pt>
                <c:pt idx="17776">
                  <c:v>-5.2479999999999976</c:v>
                </c:pt>
                <c:pt idx="17777">
                  <c:v>-5.2459999999999951</c:v>
                </c:pt>
                <c:pt idx="17778">
                  <c:v>-5.2439999999999998</c:v>
                </c:pt>
                <c:pt idx="17779">
                  <c:v>-5.2419999999999973</c:v>
                </c:pt>
                <c:pt idx="17780">
                  <c:v>-5.2399999999999949</c:v>
                </c:pt>
                <c:pt idx="17781">
                  <c:v>-5.2379999999999995</c:v>
                </c:pt>
                <c:pt idx="17782">
                  <c:v>-5.2359999999999971</c:v>
                </c:pt>
                <c:pt idx="17783">
                  <c:v>-5.2339999999999947</c:v>
                </c:pt>
                <c:pt idx="17784">
                  <c:v>-5.2319999999999993</c:v>
                </c:pt>
                <c:pt idx="17785">
                  <c:v>-5.2299999999999969</c:v>
                </c:pt>
                <c:pt idx="17786">
                  <c:v>-5.2279999999999944</c:v>
                </c:pt>
                <c:pt idx="17787">
                  <c:v>-5.2259999999999991</c:v>
                </c:pt>
                <c:pt idx="17788">
                  <c:v>-5.2239999999999966</c:v>
                </c:pt>
                <c:pt idx="17789">
                  <c:v>-5.2219999999999942</c:v>
                </c:pt>
                <c:pt idx="17790">
                  <c:v>-5.2199999999999989</c:v>
                </c:pt>
                <c:pt idx="17791">
                  <c:v>-5.2179999999999964</c:v>
                </c:pt>
                <c:pt idx="17792">
                  <c:v>-5.215999999999994</c:v>
                </c:pt>
                <c:pt idx="17793">
                  <c:v>-5.2139999999999986</c:v>
                </c:pt>
                <c:pt idx="17794">
                  <c:v>-5.2119999999999962</c:v>
                </c:pt>
                <c:pt idx="17795">
                  <c:v>-5.2099999999999937</c:v>
                </c:pt>
                <c:pt idx="17796">
                  <c:v>-5.2079999999999984</c:v>
                </c:pt>
                <c:pt idx="17797">
                  <c:v>-5.205999999999996</c:v>
                </c:pt>
                <c:pt idx="17798">
                  <c:v>-5.2040000000000006</c:v>
                </c:pt>
                <c:pt idx="17799">
                  <c:v>-5.2019999999999982</c:v>
                </c:pt>
                <c:pt idx="17800">
                  <c:v>-5.1999999999999957</c:v>
                </c:pt>
                <c:pt idx="17801">
                  <c:v>-5.1980000000000004</c:v>
                </c:pt>
                <c:pt idx="17802">
                  <c:v>-5.195999999999998</c:v>
                </c:pt>
                <c:pt idx="17803">
                  <c:v>-5.1939999999999955</c:v>
                </c:pt>
                <c:pt idx="17804">
                  <c:v>-5.1920000000000002</c:v>
                </c:pt>
                <c:pt idx="17805">
                  <c:v>-5.1899999999999977</c:v>
                </c:pt>
                <c:pt idx="17806">
                  <c:v>-5.1879999999999953</c:v>
                </c:pt>
                <c:pt idx="17807">
                  <c:v>-5.1859999999999999</c:v>
                </c:pt>
                <c:pt idx="17808">
                  <c:v>-5.1839999999999975</c:v>
                </c:pt>
                <c:pt idx="17809">
                  <c:v>-5.1819999999999951</c:v>
                </c:pt>
                <c:pt idx="17810">
                  <c:v>-5.18</c:v>
                </c:pt>
                <c:pt idx="17811">
                  <c:v>-5.1779999999999973</c:v>
                </c:pt>
                <c:pt idx="17812">
                  <c:v>-5.1759999999999948</c:v>
                </c:pt>
                <c:pt idx="17813">
                  <c:v>-5.1739999999999995</c:v>
                </c:pt>
                <c:pt idx="17814">
                  <c:v>-5.171999999999997</c:v>
                </c:pt>
                <c:pt idx="17815">
                  <c:v>-5.1699999999999946</c:v>
                </c:pt>
                <c:pt idx="17816">
                  <c:v>-5.1679999999999993</c:v>
                </c:pt>
                <c:pt idx="17817">
                  <c:v>-5.1659999999999968</c:v>
                </c:pt>
                <c:pt idx="17818">
                  <c:v>-5.1639999999999944</c:v>
                </c:pt>
                <c:pt idx="17819">
                  <c:v>-5.161999999999999</c:v>
                </c:pt>
                <c:pt idx="17820">
                  <c:v>-5.1599999999999966</c:v>
                </c:pt>
                <c:pt idx="17821">
                  <c:v>-5.1579999999999941</c:v>
                </c:pt>
                <c:pt idx="17822">
                  <c:v>-5.1559999999999988</c:v>
                </c:pt>
                <c:pt idx="17823">
                  <c:v>-5.1539999999999964</c:v>
                </c:pt>
                <c:pt idx="17824">
                  <c:v>-5.1519999999999939</c:v>
                </c:pt>
                <c:pt idx="17825">
                  <c:v>-5.1499999999999986</c:v>
                </c:pt>
                <c:pt idx="17826">
                  <c:v>-5.1479999999999961</c:v>
                </c:pt>
                <c:pt idx="17827">
                  <c:v>-5.1459999999999937</c:v>
                </c:pt>
                <c:pt idx="17828">
                  <c:v>-5.1439999999999984</c:v>
                </c:pt>
                <c:pt idx="17829">
                  <c:v>-5.1419999999999959</c:v>
                </c:pt>
                <c:pt idx="17830">
                  <c:v>-5.1400000000000006</c:v>
                </c:pt>
                <c:pt idx="17831">
                  <c:v>-5.1379999999999981</c:v>
                </c:pt>
                <c:pt idx="17832">
                  <c:v>-5.1359999999999957</c:v>
                </c:pt>
                <c:pt idx="17833">
                  <c:v>-5.1340000000000003</c:v>
                </c:pt>
                <c:pt idx="17834">
                  <c:v>-5.1319999999999979</c:v>
                </c:pt>
                <c:pt idx="17835">
                  <c:v>-5.1299999999999955</c:v>
                </c:pt>
                <c:pt idx="17836">
                  <c:v>-5.1280000000000001</c:v>
                </c:pt>
                <c:pt idx="17837">
                  <c:v>-5.1259999999999977</c:v>
                </c:pt>
                <c:pt idx="17838">
                  <c:v>-5.1239999999999952</c:v>
                </c:pt>
                <c:pt idx="17839">
                  <c:v>-5.1219999999999999</c:v>
                </c:pt>
                <c:pt idx="17840">
                  <c:v>-5.1199999999999974</c:v>
                </c:pt>
                <c:pt idx="17841">
                  <c:v>-5.117999999999995</c:v>
                </c:pt>
                <c:pt idx="17842">
                  <c:v>-5.1159999999999997</c:v>
                </c:pt>
                <c:pt idx="17843">
                  <c:v>-5.1139999999999972</c:v>
                </c:pt>
                <c:pt idx="17844">
                  <c:v>-5.1119999999999948</c:v>
                </c:pt>
                <c:pt idx="17845">
                  <c:v>-5.1099999999999994</c:v>
                </c:pt>
                <c:pt idx="17846">
                  <c:v>-5.107999999999997</c:v>
                </c:pt>
                <c:pt idx="17847">
                  <c:v>-5.1059999999999945</c:v>
                </c:pt>
                <c:pt idx="17848">
                  <c:v>-5.1039999999999992</c:v>
                </c:pt>
                <c:pt idx="17849">
                  <c:v>-5.1019999999999968</c:v>
                </c:pt>
                <c:pt idx="17850">
                  <c:v>-5.0999999999999943</c:v>
                </c:pt>
                <c:pt idx="17851">
                  <c:v>-5.097999999999999</c:v>
                </c:pt>
                <c:pt idx="17852">
                  <c:v>-5.0959999999999965</c:v>
                </c:pt>
                <c:pt idx="17853">
                  <c:v>-5.0939999999999941</c:v>
                </c:pt>
                <c:pt idx="17854">
                  <c:v>-5.0919999999999987</c:v>
                </c:pt>
                <c:pt idx="17855">
                  <c:v>-5.0899999999999963</c:v>
                </c:pt>
                <c:pt idx="17856">
                  <c:v>-5.0879999999999939</c:v>
                </c:pt>
                <c:pt idx="17857">
                  <c:v>-5.0859999999999985</c:v>
                </c:pt>
                <c:pt idx="17858">
                  <c:v>-5.0839999999999961</c:v>
                </c:pt>
                <c:pt idx="17859">
                  <c:v>-5.0819999999999936</c:v>
                </c:pt>
                <c:pt idx="17860">
                  <c:v>-5.0799999999999983</c:v>
                </c:pt>
                <c:pt idx="17861">
                  <c:v>-5.0779999999999959</c:v>
                </c:pt>
                <c:pt idx="17862">
                  <c:v>-5.0760000000000005</c:v>
                </c:pt>
                <c:pt idx="17863">
                  <c:v>-5.0739999999999981</c:v>
                </c:pt>
                <c:pt idx="17864">
                  <c:v>-5.0719999999999956</c:v>
                </c:pt>
                <c:pt idx="17865">
                  <c:v>-5.07</c:v>
                </c:pt>
                <c:pt idx="17866">
                  <c:v>-5.0679999999999978</c:v>
                </c:pt>
                <c:pt idx="17867">
                  <c:v>-5.0659999999999954</c:v>
                </c:pt>
                <c:pt idx="17868">
                  <c:v>-5.0640000000000001</c:v>
                </c:pt>
                <c:pt idx="17869">
                  <c:v>-5.0619999999999976</c:v>
                </c:pt>
                <c:pt idx="17870">
                  <c:v>-5.0599999999999952</c:v>
                </c:pt>
                <c:pt idx="17871">
                  <c:v>-5.0579999999999998</c:v>
                </c:pt>
                <c:pt idx="17872">
                  <c:v>-5.0559999999999974</c:v>
                </c:pt>
                <c:pt idx="17873">
                  <c:v>-5.0539999999999949</c:v>
                </c:pt>
                <c:pt idx="17874">
                  <c:v>-5.0519999999999996</c:v>
                </c:pt>
                <c:pt idx="17875">
                  <c:v>-5.0499999999999972</c:v>
                </c:pt>
                <c:pt idx="17876">
                  <c:v>-5.0479999999999947</c:v>
                </c:pt>
                <c:pt idx="17877">
                  <c:v>-5.0459999999999994</c:v>
                </c:pt>
                <c:pt idx="17878">
                  <c:v>-5.0439999999999969</c:v>
                </c:pt>
                <c:pt idx="17879">
                  <c:v>-5.0419999999999945</c:v>
                </c:pt>
                <c:pt idx="17880">
                  <c:v>-5.0399999999999991</c:v>
                </c:pt>
                <c:pt idx="17881">
                  <c:v>-5.0379999999999967</c:v>
                </c:pt>
                <c:pt idx="17882">
                  <c:v>-5.0359999999999943</c:v>
                </c:pt>
                <c:pt idx="17883">
                  <c:v>-5.0339999999999989</c:v>
                </c:pt>
                <c:pt idx="17884">
                  <c:v>-5.0319999999999965</c:v>
                </c:pt>
                <c:pt idx="17885">
                  <c:v>-5.029999999999994</c:v>
                </c:pt>
                <c:pt idx="17886">
                  <c:v>-5.0279999999999987</c:v>
                </c:pt>
                <c:pt idx="17887">
                  <c:v>-5.0259999999999962</c:v>
                </c:pt>
                <c:pt idx="17888">
                  <c:v>-5.0239999999999938</c:v>
                </c:pt>
                <c:pt idx="17889">
                  <c:v>-5.0219999999999985</c:v>
                </c:pt>
                <c:pt idx="17890">
                  <c:v>-5.019999999999996</c:v>
                </c:pt>
                <c:pt idx="17891">
                  <c:v>-5.0180000000000007</c:v>
                </c:pt>
                <c:pt idx="17892">
                  <c:v>-5.0159999999999982</c:v>
                </c:pt>
                <c:pt idx="17893">
                  <c:v>-5.0139999999999958</c:v>
                </c:pt>
                <c:pt idx="17894">
                  <c:v>-5.0120000000000005</c:v>
                </c:pt>
                <c:pt idx="17895">
                  <c:v>-5.009999999999998</c:v>
                </c:pt>
                <c:pt idx="17896">
                  <c:v>-5.0079999999999956</c:v>
                </c:pt>
                <c:pt idx="17897">
                  <c:v>-5.0060000000000002</c:v>
                </c:pt>
                <c:pt idx="17898">
                  <c:v>-5.0039999999999978</c:v>
                </c:pt>
                <c:pt idx="17899">
                  <c:v>-5.0019999999999953</c:v>
                </c:pt>
                <c:pt idx="17900">
                  <c:v>-5</c:v>
                </c:pt>
                <c:pt idx="17901">
                  <c:v>-4.9979999999999976</c:v>
                </c:pt>
                <c:pt idx="17902">
                  <c:v>-4.9959999999999951</c:v>
                </c:pt>
                <c:pt idx="17903">
                  <c:v>-4.9939999999999998</c:v>
                </c:pt>
                <c:pt idx="17904">
                  <c:v>-4.9919999999999973</c:v>
                </c:pt>
                <c:pt idx="17905">
                  <c:v>-4.9899999999999949</c:v>
                </c:pt>
                <c:pt idx="17906">
                  <c:v>-4.9879999999999995</c:v>
                </c:pt>
                <c:pt idx="17907">
                  <c:v>-4.9859999999999971</c:v>
                </c:pt>
                <c:pt idx="17908">
                  <c:v>-4.9839999999999947</c:v>
                </c:pt>
                <c:pt idx="17909">
                  <c:v>-4.9819999999999993</c:v>
                </c:pt>
                <c:pt idx="17910">
                  <c:v>-4.9799999999999969</c:v>
                </c:pt>
                <c:pt idx="17911">
                  <c:v>-4.9779999999999944</c:v>
                </c:pt>
                <c:pt idx="17912">
                  <c:v>-4.9759999999999991</c:v>
                </c:pt>
                <c:pt idx="17913">
                  <c:v>-4.9739999999999966</c:v>
                </c:pt>
                <c:pt idx="17914">
                  <c:v>-4.9719999999999942</c:v>
                </c:pt>
                <c:pt idx="17915">
                  <c:v>-4.9699999999999989</c:v>
                </c:pt>
                <c:pt idx="17916">
                  <c:v>-4.9679999999999964</c:v>
                </c:pt>
                <c:pt idx="17917">
                  <c:v>-4.965999999999994</c:v>
                </c:pt>
                <c:pt idx="17918">
                  <c:v>-4.9639999999999986</c:v>
                </c:pt>
                <c:pt idx="17919">
                  <c:v>-4.9619999999999962</c:v>
                </c:pt>
                <c:pt idx="17920">
                  <c:v>-4.9599999999999937</c:v>
                </c:pt>
                <c:pt idx="17921">
                  <c:v>-4.9579999999999984</c:v>
                </c:pt>
                <c:pt idx="17922">
                  <c:v>-4.955999999999996</c:v>
                </c:pt>
                <c:pt idx="17923">
                  <c:v>-4.9540000000000006</c:v>
                </c:pt>
                <c:pt idx="17924">
                  <c:v>-4.9519999999999982</c:v>
                </c:pt>
                <c:pt idx="17925">
                  <c:v>-4.9499999999999957</c:v>
                </c:pt>
                <c:pt idx="17926">
                  <c:v>-4.9480000000000004</c:v>
                </c:pt>
                <c:pt idx="17927">
                  <c:v>-4.945999999999998</c:v>
                </c:pt>
                <c:pt idx="17928">
                  <c:v>-4.9439999999999955</c:v>
                </c:pt>
                <c:pt idx="17929">
                  <c:v>-4.9420000000000002</c:v>
                </c:pt>
                <c:pt idx="17930">
                  <c:v>-4.9399999999999977</c:v>
                </c:pt>
                <c:pt idx="17931">
                  <c:v>-4.9379999999999953</c:v>
                </c:pt>
                <c:pt idx="17932">
                  <c:v>-4.9359999999999999</c:v>
                </c:pt>
                <c:pt idx="17933">
                  <c:v>-4.9339999999999975</c:v>
                </c:pt>
                <c:pt idx="17934">
                  <c:v>-4.9319999999999951</c:v>
                </c:pt>
                <c:pt idx="17935">
                  <c:v>-4.93</c:v>
                </c:pt>
                <c:pt idx="17936">
                  <c:v>-4.9279999999999973</c:v>
                </c:pt>
                <c:pt idx="17937">
                  <c:v>-4.9259999999999948</c:v>
                </c:pt>
                <c:pt idx="17938">
                  <c:v>-4.9239999999999995</c:v>
                </c:pt>
                <c:pt idx="17939">
                  <c:v>-4.921999999999997</c:v>
                </c:pt>
                <c:pt idx="17940">
                  <c:v>-4.9199999999999946</c:v>
                </c:pt>
                <c:pt idx="17941">
                  <c:v>-4.9179999999999993</c:v>
                </c:pt>
                <c:pt idx="17942">
                  <c:v>-4.9159999999999968</c:v>
                </c:pt>
                <c:pt idx="17943">
                  <c:v>-4.9139999999999944</c:v>
                </c:pt>
                <c:pt idx="17944">
                  <c:v>-4.911999999999999</c:v>
                </c:pt>
                <c:pt idx="17945">
                  <c:v>-4.9099999999999966</c:v>
                </c:pt>
                <c:pt idx="17946">
                  <c:v>-4.9079999999999941</c:v>
                </c:pt>
                <c:pt idx="17947">
                  <c:v>-4.9059999999999988</c:v>
                </c:pt>
                <c:pt idx="17948">
                  <c:v>-4.9039999999999964</c:v>
                </c:pt>
                <c:pt idx="17949">
                  <c:v>-4.9019999999999939</c:v>
                </c:pt>
                <c:pt idx="17950">
                  <c:v>-4.8999999999999986</c:v>
                </c:pt>
                <c:pt idx="17951">
                  <c:v>-4.8979999999999961</c:v>
                </c:pt>
                <c:pt idx="17952">
                  <c:v>-4.8959999999999937</c:v>
                </c:pt>
                <c:pt idx="17953">
                  <c:v>-4.8939999999999984</c:v>
                </c:pt>
                <c:pt idx="17954">
                  <c:v>-4.8919999999999959</c:v>
                </c:pt>
                <c:pt idx="17955">
                  <c:v>-4.8900000000000006</c:v>
                </c:pt>
                <c:pt idx="17956">
                  <c:v>-4.8879999999999981</c:v>
                </c:pt>
                <c:pt idx="17957">
                  <c:v>-4.8859999999999957</c:v>
                </c:pt>
                <c:pt idx="17958">
                  <c:v>-4.8840000000000003</c:v>
                </c:pt>
                <c:pt idx="17959">
                  <c:v>-4.8819999999999979</c:v>
                </c:pt>
                <c:pt idx="17960">
                  <c:v>-4.8799999999999955</c:v>
                </c:pt>
                <c:pt idx="17961">
                  <c:v>-4.8780000000000001</c:v>
                </c:pt>
                <c:pt idx="17962">
                  <c:v>-4.8759999999999977</c:v>
                </c:pt>
                <c:pt idx="17963">
                  <c:v>-4.8739999999999952</c:v>
                </c:pt>
                <c:pt idx="17964">
                  <c:v>-4.8719999999999999</c:v>
                </c:pt>
                <c:pt idx="17965">
                  <c:v>-4.8699999999999974</c:v>
                </c:pt>
                <c:pt idx="17966">
                  <c:v>-4.867999999999995</c:v>
                </c:pt>
                <c:pt idx="17967">
                  <c:v>-4.8659999999999997</c:v>
                </c:pt>
                <c:pt idx="17968">
                  <c:v>-4.8639999999999972</c:v>
                </c:pt>
                <c:pt idx="17969">
                  <c:v>-4.8619999999999948</c:v>
                </c:pt>
                <c:pt idx="17970">
                  <c:v>-4.8599999999999994</c:v>
                </c:pt>
                <c:pt idx="17971">
                  <c:v>-4.857999999999997</c:v>
                </c:pt>
                <c:pt idx="17972">
                  <c:v>-4.8559999999999945</c:v>
                </c:pt>
                <c:pt idx="17973">
                  <c:v>-4.8539999999999992</c:v>
                </c:pt>
                <c:pt idx="17974">
                  <c:v>-4.8519999999999968</c:v>
                </c:pt>
                <c:pt idx="17975">
                  <c:v>-4.8499999999999943</c:v>
                </c:pt>
                <c:pt idx="17976">
                  <c:v>-4.847999999999999</c:v>
                </c:pt>
                <c:pt idx="17977">
                  <c:v>-4.8459999999999965</c:v>
                </c:pt>
                <c:pt idx="17978">
                  <c:v>-4.8439999999999941</c:v>
                </c:pt>
                <c:pt idx="17979">
                  <c:v>-4.8419999999999987</c:v>
                </c:pt>
                <c:pt idx="17980">
                  <c:v>-4.8399999999999963</c:v>
                </c:pt>
                <c:pt idx="17981">
                  <c:v>-4.8379999999999939</c:v>
                </c:pt>
                <c:pt idx="17982">
                  <c:v>-4.8359999999999985</c:v>
                </c:pt>
                <c:pt idx="17983">
                  <c:v>-4.8339999999999961</c:v>
                </c:pt>
                <c:pt idx="17984">
                  <c:v>-4.8319999999999936</c:v>
                </c:pt>
                <c:pt idx="17985">
                  <c:v>-4.8299999999999983</c:v>
                </c:pt>
                <c:pt idx="17986">
                  <c:v>-4.8279999999999959</c:v>
                </c:pt>
                <c:pt idx="17987">
                  <c:v>-4.8260000000000005</c:v>
                </c:pt>
                <c:pt idx="17988">
                  <c:v>-4.8239999999999981</c:v>
                </c:pt>
                <c:pt idx="17989">
                  <c:v>-4.8219999999999956</c:v>
                </c:pt>
                <c:pt idx="17990">
                  <c:v>-4.82</c:v>
                </c:pt>
                <c:pt idx="17991">
                  <c:v>-4.8179999999999978</c:v>
                </c:pt>
                <c:pt idx="17992">
                  <c:v>-4.8159999999999954</c:v>
                </c:pt>
                <c:pt idx="17993">
                  <c:v>-4.8140000000000001</c:v>
                </c:pt>
                <c:pt idx="17994">
                  <c:v>-4.8119999999999976</c:v>
                </c:pt>
                <c:pt idx="17995">
                  <c:v>-4.8099999999999952</c:v>
                </c:pt>
                <c:pt idx="17996">
                  <c:v>-4.8079999999999998</c:v>
                </c:pt>
                <c:pt idx="17997">
                  <c:v>-4.8059999999999974</c:v>
                </c:pt>
                <c:pt idx="17998">
                  <c:v>-4.8039999999999949</c:v>
                </c:pt>
                <c:pt idx="17999">
                  <c:v>-4.8019999999999996</c:v>
                </c:pt>
                <c:pt idx="18000">
                  <c:v>-4.7999999999999972</c:v>
                </c:pt>
                <c:pt idx="18001">
                  <c:v>-4.7979999999999947</c:v>
                </c:pt>
                <c:pt idx="18002">
                  <c:v>-4.7959999999999994</c:v>
                </c:pt>
                <c:pt idx="18003">
                  <c:v>-4.7939999999999969</c:v>
                </c:pt>
                <c:pt idx="18004">
                  <c:v>-4.7919999999999945</c:v>
                </c:pt>
                <c:pt idx="18005">
                  <c:v>-4.7899999999999991</c:v>
                </c:pt>
                <c:pt idx="18006">
                  <c:v>-4.7879999999999967</c:v>
                </c:pt>
                <c:pt idx="18007">
                  <c:v>-4.7859999999999943</c:v>
                </c:pt>
                <c:pt idx="18008">
                  <c:v>-4.7839999999999989</c:v>
                </c:pt>
                <c:pt idx="18009">
                  <c:v>-4.7819999999999965</c:v>
                </c:pt>
                <c:pt idx="18010">
                  <c:v>-4.779999999999994</c:v>
                </c:pt>
                <c:pt idx="18011">
                  <c:v>-4.7779999999999987</c:v>
                </c:pt>
                <c:pt idx="18012">
                  <c:v>-4.7759999999999962</c:v>
                </c:pt>
                <c:pt idx="18013">
                  <c:v>-4.7739999999999938</c:v>
                </c:pt>
                <c:pt idx="18014">
                  <c:v>-4.7719999999999985</c:v>
                </c:pt>
                <c:pt idx="18015">
                  <c:v>-4.769999999999996</c:v>
                </c:pt>
                <c:pt idx="18016">
                  <c:v>-4.7680000000000007</c:v>
                </c:pt>
                <c:pt idx="18017">
                  <c:v>-4.7659999999999982</c:v>
                </c:pt>
                <c:pt idx="18018">
                  <c:v>-4.7639999999999958</c:v>
                </c:pt>
                <c:pt idx="18019">
                  <c:v>-4.7620000000000005</c:v>
                </c:pt>
                <c:pt idx="18020">
                  <c:v>-4.759999999999998</c:v>
                </c:pt>
                <c:pt idx="18021">
                  <c:v>-4.7579999999999956</c:v>
                </c:pt>
                <c:pt idx="18022">
                  <c:v>-4.7560000000000002</c:v>
                </c:pt>
                <c:pt idx="18023">
                  <c:v>-4.7539999999999978</c:v>
                </c:pt>
                <c:pt idx="18024">
                  <c:v>-4.7519999999999953</c:v>
                </c:pt>
                <c:pt idx="18025">
                  <c:v>-4.75</c:v>
                </c:pt>
                <c:pt idx="18026">
                  <c:v>-4.7479999999999976</c:v>
                </c:pt>
                <c:pt idx="18027">
                  <c:v>-4.7459999999999951</c:v>
                </c:pt>
                <c:pt idx="18028">
                  <c:v>-4.7439999999999998</c:v>
                </c:pt>
                <c:pt idx="18029">
                  <c:v>-4.7419999999999973</c:v>
                </c:pt>
                <c:pt idx="18030">
                  <c:v>-4.7399999999999949</c:v>
                </c:pt>
                <c:pt idx="18031">
                  <c:v>-4.7379999999999995</c:v>
                </c:pt>
                <c:pt idx="18032">
                  <c:v>-4.7359999999999971</c:v>
                </c:pt>
                <c:pt idx="18033">
                  <c:v>-4.7339999999999947</c:v>
                </c:pt>
                <c:pt idx="18034">
                  <c:v>-4.7319999999999993</c:v>
                </c:pt>
                <c:pt idx="18035">
                  <c:v>-4.7299999999999969</c:v>
                </c:pt>
                <c:pt idx="18036">
                  <c:v>-4.7279999999999944</c:v>
                </c:pt>
                <c:pt idx="18037">
                  <c:v>-4.7259999999999991</c:v>
                </c:pt>
                <c:pt idx="18038">
                  <c:v>-4.7239999999999966</c:v>
                </c:pt>
                <c:pt idx="18039">
                  <c:v>-4.7219999999999942</c:v>
                </c:pt>
                <c:pt idx="18040">
                  <c:v>-4.7199999999999989</c:v>
                </c:pt>
                <c:pt idx="18041">
                  <c:v>-4.7179999999999964</c:v>
                </c:pt>
                <c:pt idx="18042">
                  <c:v>-4.715999999999994</c:v>
                </c:pt>
                <c:pt idx="18043">
                  <c:v>-4.7139999999999986</c:v>
                </c:pt>
                <c:pt idx="18044">
                  <c:v>-4.7119999999999962</c:v>
                </c:pt>
                <c:pt idx="18045">
                  <c:v>-4.7099999999999937</c:v>
                </c:pt>
                <c:pt idx="18046">
                  <c:v>-4.7079999999999984</c:v>
                </c:pt>
                <c:pt idx="18047">
                  <c:v>-4.705999999999996</c:v>
                </c:pt>
                <c:pt idx="18048">
                  <c:v>-4.7040000000000006</c:v>
                </c:pt>
                <c:pt idx="18049">
                  <c:v>-4.7019999999999982</c:v>
                </c:pt>
                <c:pt idx="18050">
                  <c:v>-4.6999999999999957</c:v>
                </c:pt>
                <c:pt idx="18051">
                  <c:v>-4.6980000000000004</c:v>
                </c:pt>
                <c:pt idx="18052">
                  <c:v>-4.695999999999998</c:v>
                </c:pt>
                <c:pt idx="18053">
                  <c:v>-4.6939999999999955</c:v>
                </c:pt>
                <c:pt idx="18054">
                  <c:v>-4.6920000000000002</c:v>
                </c:pt>
                <c:pt idx="18055">
                  <c:v>-4.6899999999999977</c:v>
                </c:pt>
                <c:pt idx="18056">
                  <c:v>-4.6879999999999953</c:v>
                </c:pt>
                <c:pt idx="18057">
                  <c:v>-4.6859999999999999</c:v>
                </c:pt>
                <c:pt idx="18058">
                  <c:v>-4.6839999999999975</c:v>
                </c:pt>
                <c:pt idx="18059">
                  <c:v>-4.6819999999999951</c:v>
                </c:pt>
                <c:pt idx="18060">
                  <c:v>-4.68</c:v>
                </c:pt>
                <c:pt idx="18061">
                  <c:v>-4.6779999999999973</c:v>
                </c:pt>
                <c:pt idx="18062">
                  <c:v>-4.6759999999999948</c:v>
                </c:pt>
                <c:pt idx="18063">
                  <c:v>-4.6739999999999995</c:v>
                </c:pt>
                <c:pt idx="18064">
                  <c:v>-4.671999999999997</c:v>
                </c:pt>
                <c:pt idx="18065">
                  <c:v>-4.6699999999999946</c:v>
                </c:pt>
                <c:pt idx="18066">
                  <c:v>-4.6679999999999993</c:v>
                </c:pt>
                <c:pt idx="18067">
                  <c:v>-4.6659999999999968</c:v>
                </c:pt>
                <c:pt idx="18068">
                  <c:v>-4.6639999999999944</c:v>
                </c:pt>
                <c:pt idx="18069">
                  <c:v>-4.661999999999999</c:v>
                </c:pt>
                <c:pt idx="18070">
                  <c:v>-4.6599999999999966</c:v>
                </c:pt>
                <c:pt idx="18071">
                  <c:v>-4.6579999999999941</c:v>
                </c:pt>
                <c:pt idx="18072">
                  <c:v>-4.6559999999999988</c:v>
                </c:pt>
                <c:pt idx="18073">
                  <c:v>-4.6539999999999964</c:v>
                </c:pt>
                <c:pt idx="18074">
                  <c:v>-4.6519999999999939</c:v>
                </c:pt>
                <c:pt idx="18075">
                  <c:v>-4.6499999999999986</c:v>
                </c:pt>
                <c:pt idx="18076">
                  <c:v>-4.6479999999999961</c:v>
                </c:pt>
                <c:pt idx="18077">
                  <c:v>-4.6459999999999937</c:v>
                </c:pt>
                <c:pt idx="18078">
                  <c:v>-4.6439999999999984</c:v>
                </c:pt>
                <c:pt idx="18079">
                  <c:v>-4.6419999999999959</c:v>
                </c:pt>
                <c:pt idx="18080">
                  <c:v>-4.6400000000000006</c:v>
                </c:pt>
                <c:pt idx="18081">
                  <c:v>-4.6379999999999981</c:v>
                </c:pt>
                <c:pt idx="18082">
                  <c:v>-4.6359999999999957</c:v>
                </c:pt>
                <c:pt idx="18083">
                  <c:v>-4.6340000000000003</c:v>
                </c:pt>
                <c:pt idx="18084">
                  <c:v>-4.6319999999999979</c:v>
                </c:pt>
                <c:pt idx="18085">
                  <c:v>-4.6299999999999955</c:v>
                </c:pt>
                <c:pt idx="18086">
                  <c:v>-4.6280000000000001</c:v>
                </c:pt>
                <c:pt idx="18087">
                  <c:v>-4.6259999999999977</c:v>
                </c:pt>
                <c:pt idx="18088">
                  <c:v>-4.6239999999999952</c:v>
                </c:pt>
                <c:pt idx="18089">
                  <c:v>-4.6219999999999999</c:v>
                </c:pt>
                <c:pt idx="18090">
                  <c:v>-4.6199999999999974</c:v>
                </c:pt>
                <c:pt idx="18091">
                  <c:v>-4.617999999999995</c:v>
                </c:pt>
                <c:pt idx="18092">
                  <c:v>-4.6159999999999997</c:v>
                </c:pt>
                <c:pt idx="18093">
                  <c:v>-4.6139999999999972</c:v>
                </c:pt>
                <c:pt idx="18094">
                  <c:v>-4.6119999999999948</c:v>
                </c:pt>
                <c:pt idx="18095">
                  <c:v>-4.6099999999999994</c:v>
                </c:pt>
                <c:pt idx="18096">
                  <c:v>-4.607999999999997</c:v>
                </c:pt>
                <c:pt idx="18097">
                  <c:v>-4.6059999999999945</c:v>
                </c:pt>
                <c:pt idx="18098">
                  <c:v>-4.6039999999999992</c:v>
                </c:pt>
                <c:pt idx="18099">
                  <c:v>-4.6019999999999968</c:v>
                </c:pt>
                <c:pt idx="18100">
                  <c:v>-4.5999999999999943</c:v>
                </c:pt>
                <c:pt idx="18101">
                  <c:v>-4.597999999999999</c:v>
                </c:pt>
                <c:pt idx="18102">
                  <c:v>-4.5959999999999965</c:v>
                </c:pt>
                <c:pt idx="18103">
                  <c:v>-4.5939999999999941</c:v>
                </c:pt>
                <c:pt idx="18104">
                  <c:v>-4.5919999999999987</c:v>
                </c:pt>
                <c:pt idx="18105">
                  <c:v>-4.5899999999999963</c:v>
                </c:pt>
                <c:pt idx="18106">
                  <c:v>-4.5879999999999939</c:v>
                </c:pt>
                <c:pt idx="18107">
                  <c:v>-4.5859999999999985</c:v>
                </c:pt>
                <c:pt idx="18108">
                  <c:v>-4.5839999999999961</c:v>
                </c:pt>
                <c:pt idx="18109">
                  <c:v>-4.5819999999999936</c:v>
                </c:pt>
                <c:pt idx="18110">
                  <c:v>-4.5799999999999983</c:v>
                </c:pt>
                <c:pt idx="18111">
                  <c:v>-4.5779999999999959</c:v>
                </c:pt>
                <c:pt idx="18112">
                  <c:v>-4.5760000000000005</c:v>
                </c:pt>
                <c:pt idx="18113">
                  <c:v>-4.5739999999999981</c:v>
                </c:pt>
                <c:pt idx="18114">
                  <c:v>-4.5719999999999956</c:v>
                </c:pt>
                <c:pt idx="18115">
                  <c:v>-4.57</c:v>
                </c:pt>
                <c:pt idx="18116">
                  <c:v>-4.5679999999999978</c:v>
                </c:pt>
                <c:pt idx="18117">
                  <c:v>-4.5659999999999954</c:v>
                </c:pt>
                <c:pt idx="18118">
                  <c:v>-4.5640000000000001</c:v>
                </c:pt>
                <c:pt idx="18119">
                  <c:v>-4.5619999999999976</c:v>
                </c:pt>
                <c:pt idx="18120">
                  <c:v>-4.5599999999999952</c:v>
                </c:pt>
                <c:pt idx="18121">
                  <c:v>-4.5579999999999998</c:v>
                </c:pt>
                <c:pt idx="18122">
                  <c:v>-4.5559999999999974</c:v>
                </c:pt>
                <c:pt idx="18123">
                  <c:v>-4.5539999999999949</c:v>
                </c:pt>
                <c:pt idx="18124">
                  <c:v>-4.5519999999999996</c:v>
                </c:pt>
                <c:pt idx="18125">
                  <c:v>-4.5499999999999972</c:v>
                </c:pt>
                <c:pt idx="18126">
                  <c:v>-4.5479999999999947</c:v>
                </c:pt>
                <c:pt idx="18127">
                  <c:v>-4.5459999999999994</c:v>
                </c:pt>
                <c:pt idx="18128">
                  <c:v>-4.5439999999999969</c:v>
                </c:pt>
                <c:pt idx="18129">
                  <c:v>-4.5419999999999945</c:v>
                </c:pt>
                <c:pt idx="18130">
                  <c:v>-4.5399999999999991</c:v>
                </c:pt>
                <c:pt idx="18131">
                  <c:v>-4.5379999999999967</c:v>
                </c:pt>
                <c:pt idx="18132">
                  <c:v>-4.5359999999999943</c:v>
                </c:pt>
                <c:pt idx="18133">
                  <c:v>-4.5339999999999989</c:v>
                </c:pt>
                <c:pt idx="18134">
                  <c:v>-4.5319999999999965</c:v>
                </c:pt>
                <c:pt idx="18135">
                  <c:v>-4.529999999999994</c:v>
                </c:pt>
                <c:pt idx="18136">
                  <c:v>-4.5279999999999987</c:v>
                </c:pt>
                <c:pt idx="18137">
                  <c:v>-4.5259999999999962</c:v>
                </c:pt>
                <c:pt idx="18138">
                  <c:v>-4.5239999999999938</c:v>
                </c:pt>
                <c:pt idx="18139">
                  <c:v>-4.5219999999999985</c:v>
                </c:pt>
                <c:pt idx="18140">
                  <c:v>-4.519999999999996</c:v>
                </c:pt>
                <c:pt idx="18141">
                  <c:v>-4.5180000000000007</c:v>
                </c:pt>
                <c:pt idx="18142">
                  <c:v>-4.5159999999999982</c:v>
                </c:pt>
                <c:pt idx="18143">
                  <c:v>-4.5139999999999958</c:v>
                </c:pt>
                <c:pt idx="18144">
                  <c:v>-4.5120000000000005</c:v>
                </c:pt>
                <c:pt idx="18145">
                  <c:v>-4.509999999999998</c:v>
                </c:pt>
                <c:pt idx="18146">
                  <c:v>-4.5079999999999956</c:v>
                </c:pt>
                <c:pt idx="18147">
                  <c:v>-4.5060000000000002</c:v>
                </c:pt>
                <c:pt idx="18148">
                  <c:v>-4.5039999999999978</c:v>
                </c:pt>
                <c:pt idx="18149">
                  <c:v>-4.5019999999999953</c:v>
                </c:pt>
                <c:pt idx="18150">
                  <c:v>-4.5</c:v>
                </c:pt>
                <c:pt idx="18151">
                  <c:v>-4.4979999999999976</c:v>
                </c:pt>
                <c:pt idx="18152">
                  <c:v>-4.4959999999999951</c:v>
                </c:pt>
                <c:pt idx="18153">
                  <c:v>-4.4939999999999998</c:v>
                </c:pt>
                <c:pt idx="18154">
                  <c:v>-4.4919999999999973</c:v>
                </c:pt>
                <c:pt idx="18155">
                  <c:v>-4.4899999999999949</c:v>
                </c:pt>
                <c:pt idx="18156">
                  <c:v>-4.4879999999999995</c:v>
                </c:pt>
                <c:pt idx="18157">
                  <c:v>-4.4859999999999971</c:v>
                </c:pt>
                <c:pt idx="18158">
                  <c:v>-4.4839999999999947</c:v>
                </c:pt>
                <c:pt idx="18159">
                  <c:v>-4.4819999999999993</c:v>
                </c:pt>
                <c:pt idx="18160">
                  <c:v>-4.4799999999999969</c:v>
                </c:pt>
                <c:pt idx="18161">
                  <c:v>-4.4779999999999944</c:v>
                </c:pt>
                <c:pt idx="18162">
                  <c:v>-4.4759999999999991</c:v>
                </c:pt>
                <c:pt idx="18163">
                  <c:v>-4.4739999999999966</c:v>
                </c:pt>
                <c:pt idx="18164">
                  <c:v>-4.4719999999999942</c:v>
                </c:pt>
                <c:pt idx="18165">
                  <c:v>-4.4699999999999989</c:v>
                </c:pt>
                <c:pt idx="18166">
                  <c:v>-4.4679999999999964</c:v>
                </c:pt>
                <c:pt idx="18167">
                  <c:v>-4.465999999999994</c:v>
                </c:pt>
                <c:pt idx="18168">
                  <c:v>-4.4639999999999986</c:v>
                </c:pt>
                <c:pt idx="18169">
                  <c:v>-4.4619999999999962</c:v>
                </c:pt>
                <c:pt idx="18170">
                  <c:v>-4.4599999999999937</c:v>
                </c:pt>
                <c:pt idx="18171">
                  <c:v>-4.4579999999999984</c:v>
                </c:pt>
                <c:pt idx="18172">
                  <c:v>-4.455999999999996</c:v>
                </c:pt>
                <c:pt idx="18173">
                  <c:v>-4.4540000000000006</c:v>
                </c:pt>
                <c:pt idx="18174">
                  <c:v>-4.4519999999999982</c:v>
                </c:pt>
                <c:pt idx="18175">
                  <c:v>-4.4499999999999957</c:v>
                </c:pt>
                <c:pt idx="18176">
                  <c:v>-4.4480000000000004</c:v>
                </c:pt>
                <c:pt idx="18177">
                  <c:v>-4.445999999999998</c:v>
                </c:pt>
                <c:pt idx="18178">
                  <c:v>-4.4439999999999955</c:v>
                </c:pt>
                <c:pt idx="18179">
                  <c:v>-4.4420000000000002</c:v>
                </c:pt>
                <c:pt idx="18180">
                  <c:v>-4.4399999999999977</c:v>
                </c:pt>
                <c:pt idx="18181">
                  <c:v>-4.4379999999999953</c:v>
                </c:pt>
                <c:pt idx="18182">
                  <c:v>-4.4359999999999999</c:v>
                </c:pt>
                <c:pt idx="18183">
                  <c:v>-4.4339999999999975</c:v>
                </c:pt>
                <c:pt idx="18184">
                  <c:v>-4.4319999999999951</c:v>
                </c:pt>
                <c:pt idx="18185">
                  <c:v>-4.43</c:v>
                </c:pt>
                <c:pt idx="18186">
                  <c:v>-4.4279999999999973</c:v>
                </c:pt>
                <c:pt idx="18187">
                  <c:v>-4.4259999999999948</c:v>
                </c:pt>
                <c:pt idx="18188">
                  <c:v>-4.4239999999999995</c:v>
                </c:pt>
                <c:pt idx="18189">
                  <c:v>-4.421999999999997</c:v>
                </c:pt>
                <c:pt idx="18190">
                  <c:v>-4.4199999999999946</c:v>
                </c:pt>
                <c:pt idx="18191">
                  <c:v>-4.4179999999999993</c:v>
                </c:pt>
                <c:pt idx="18192">
                  <c:v>-4.4159999999999968</c:v>
                </c:pt>
                <c:pt idx="18193">
                  <c:v>-4.4139999999999944</c:v>
                </c:pt>
                <c:pt idx="18194">
                  <c:v>-4.411999999999999</c:v>
                </c:pt>
                <c:pt idx="18195">
                  <c:v>-4.4099999999999966</c:v>
                </c:pt>
                <c:pt idx="18196">
                  <c:v>-4.4079999999999941</c:v>
                </c:pt>
                <c:pt idx="18197">
                  <c:v>-4.4059999999999988</c:v>
                </c:pt>
                <c:pt idx="18198">
                  <c:v>-4.4039999999999964</c:v>
                </c:pt>
                <c:pt idx="18199">
                  <c:v>-4.4019999999999939</c:v>
                </c:pt>
                <c:pt idx="18200">
                  <c:v>-4.3999999999999986</c:v>
                </c:pt>
                <c:pt idx="18201">
                  <c:v>-4.3979999999999961</c:v>
                </c:pt>
                <c:pt idx="18202">
                  <c:v>-4.3959999999999937</c:v>
                </c:pt>
                <c:pt idx="18203">
                  <c:v>-4.3939999999999984</c:v>
                </c:pt>
                <c:pt idx="18204">
                  <c:v>-4.3919999999999959</c:v>
                </c:pt>
                <c:pt idx="18205">
                  <c:v>-4.3900000000000006</c:v>
                </c:pt>
                <c:pt idx="18206">
                  <c:v>-4.3879999999999981</c:v>
                </c:pt>
                <c:pt idx="18207">
                  <c:v>-4.3859999999999957</c:v>
                </c:pt>
                <c:pt idx="18208">
                  <c:v>-4.3840000000000003</c:v>
                </c:pt>
                <c:pt idx="18209">
                  <c:v>-4.3819999999999979</c:v>
                </c:pt>
                <c:pt idx="18210">
                  <c:v>-4.3799999999999955</c:v>
                </c:pt>
                <c:pt idx="18211">
                  <c:v>-4.3780000000000001</c:v>
                </c:pt>
                <c:pt idx="18212">
                  <c:v>-4.3759999999999977</c:v>
                </c:pt>
                <c:pt idx="18213">
                  <c:v>-4.3739999999999952</c:v>
                </c:pt>
                <c:pt idx="18214">
                  <c:v>-4.3719999999999999</c:v>
                </c:pt>
                <c:pt idx="18215">
                  <c:v>-4.3699999999999974</c:v>
                </c:pt>
                <c:pt idx="18216">
                  <c:v>-4.367999999999995</c:v>
                </c:pt>
                <c:pt idx="18217">
                  <c:v>-4.3659999999999997</c:v>
                </c:pt>
                <c:pt idx="18218">
                  <c:v>-4.3639999999999972</c:v>
                </c:pt>
                <c:pt idx="18219">
                  <c:v>-4.3619999999999948</c:v>
                </c:pt>
                <c:pt idx="18220">
                  <c:v>-4.3599999999999994</c:v>
                </c:pt>
                <c:pt idx="18221">
                  <c:v>-4.357999999999997</c:v>
                </c:pt>
                <c:pt idx="18222">
                  <c:v>-4.3559999999999945</c:v>
                </c:pt>
                <c:pt idx="18223">
                  <c:v>-4.3539999999999992</c:v>
                </c:pt>
                <c:pt idx="18224">
                  <c:v>-4.3519999999999968</c:v>
                </c:pt>
                <c:pt idx="18225">
                  <c:v>-4.3499999999999943</c:v>
                </c:pt>
                <c:pt idx="18226">
                  <c:v>-4.347999999999999</c:v>
                </c:pt>
                <c:pt idx="18227">
                  <c:v>-4.3459999999999965</c:v>
                </c:pt>
                <c:pt idx="18228">
                  <c:v>-4.3439999999999941</c:v>
                </c:pt>
                <c:pt idx="18229">
                  <c:v>-4.3419999999999987</c:v>
                </c:pt>
                <c:pt idx="18230">
                  <c:v>-4.3399999999999963</c:v>
                </c:pt>
                <c:pt idx="18231">
                  <c:v>-4.3379999999999939</c:v>
                </c:pt>
                <c:pt idx="18232">
                  <c:v>-4.3359999999999985</c:v>
                </c:pt>
                <c:pt idx="18233">
                  <c:v>-4.3339999999999961</c:v>
                </c:pt>
                <c:pt idx="18234">
                  <c:v>-4.3319999999999936</c:v>
                </c:pt>
                <c:pt idx="18235">
                  <c:v>-4.3299999999999983</c:v>
                </c:pt>
                <c:pt idx="18236">
                  <c:v>-4.3279999999999959</c:v>
                </c:pt>
                <c:pt idx="18237">
                  <c:v>-4.3260000000000005</c:v>
                </c:pt>
                <c:pt idx="18238">
                  <c:v>-4.3239999999999981</c:v>
                </c:pt>
                <c:pt idx="18239">
                  <c:v>-4.3219999999999956</c:v>
                </c:pt>
                <c:pt idx="18240">
                  <c:v>-4.32</c:v>
                </c:pt>
                <c:pt idx="18241">
                  <c:v>-4.3179999999999978</c:v>
                </c:pt>
                <c:pt idx="18242">
                  <c:v>-4.3159999999999954</c:v>
                </c:pt>
                <c:pt idx="18243">
                  <c:v>-4.3140000000000001</c:v>
                </c:pt>
                <c:pt idx="18244">
                  <c:v>-4.3119999999999976</c:v>
                </c:pt>
                <c:pt idx="18245">
                  <c:v>-4.3099999999999952</c:v>
                </c:pt>
                <c:pt idx="18246">
                  <c:v>-4.3079999999999998</c:v>
                </c:pt>
                <c:pt idx="18247">
                  <c:v>-4.3059999999999974</c:v>
                </c:pt>
                <c:pt idx="18248">
                  <c:v>-4.3039999999999949</c:v>
                </c:pt>
                <c:pt idx="18249">
                  <c:v>-4.3019999999999996</c:v>
                </c:pt>
                <c:pt idx="18250">
                  <c:v>-4.2999999999999972</c:v>
                </c:pt>
                <c:pt idx="18251">
                  <c:v>-4.2979999999999947</c:v>
                </c:pt>
                <c:pt idx="18252">
                  <c:v>-4.2959999999999994</c:v>
                </c:pt>
                <c:pt idx="18253">
                  <c:v>-4.2939999999999969</c:v>
                </c:pt>
                <c:pt idx="18254">
                  <c:v>-4.2919999999999945</c:v>
                </c:pt>
                <c:pt idx="18255">
                  <c:v>-4.2899999999999991</c:v>
                </c:pt>
                <c:pt idx="18256">
                  <c:v>-4.2879999999999967</c:v>
                </c:pt>
                <c:pt idx="18257">
                  <c:v>-4.2859999999999943</c:v>
                </c:pt>
                <c:pt idx="18258">
                  <c:v>-4.2839999999999989</c:v>
                </c:pt>
                <c:pt idx="18259">
                  <c:v>-4.2819999999999965</c:v>
                </c:pt>
                <c:pt idx="18260">
                  <c:v>-4.279999999999994</c:v>
                </c:pt>
                <c:pt idx="18261">
                  <c:v>-4.2779999999999987</c:v>
                </c:pt>
                <c:pt idx="18262">
                  <c:v>-4.2759999999999962</c:v>
                </c:pt>
                <c:pt idx="18263">
                  <c:v>-4.2739999999999938</c:v>
                </c:pt>
                <c:pt idx="18264">
                  <c:v>-4.2719999999999985</c:v>
                </c:pt>
                <c:pt idx="18265">
                  <c:v>-4.269999999999996</c:v>
                </c:pt>
                <c:pt idx="18266">
                  <c:v>-4.2680000000000007</c:v>
                </c:pt>
                <c:pt idx="18267">
                  <c:v>-4.2659999999999982</c:v>
                </c:pt>
                <c:pt idx="18268">
                  <c:v>-4.2639999999999958</c:v>
                </c:pt>
                <c:pt idx="18269">
                  <c:v>-4.2620000000000005</c:v>
                </c:pt>
                <c:pt idx="18270">
                  <c:v>-4.259999999999998</c:v>
                </c:pt>
                <c:pt idx="18271">
                  <c:v>-4.2579999999999956</c:v>
                </c:pt>
                <c:pt idx="18272">
                  <c:v>-4.2560000000000002</c:v>
                </c:pt>
                <c:pt idx="18273">
                  <c:v>-4.2539999999999978</c:v>
                </c:pt>
                <c:pt idx="18274">
                  <c:v>-4.2519999999999953</c:v>
                </c:pt>
                <c:pt idx="18275">
                  <c:v>-4.25</c:v>
                </c:pt>
                <c:pt idx="18276">
                  <c:v>-4.2479999999999976</c:v>
                </c:pt>
                <c:pt idx="18277">
                  <c:v>-4.2459999999999951</c:v>
                </c:pt>
                <c:pt idx="18278">
                  <c:v>-4.2439999999999998</c:v>
                </c:pt>
                <c:pt idx="18279">
                  <c:v>-4.2419999999999973</c:v>
                </c:pt>
                <c:pt idx="18280">
                  <c:v>-4.2399999999999949</c:v>
                </c:pt>
                <c:pt idx="18281">
                  <c:v>-4.2379999999999995</c:v>
                </c:pt>
                <c:pt idx="18282">
                  <c:v>-4.2359999999999971</c:v>
                </c:pt>
                <c:pt idx="18283">
                  <c:v>-4.2339999999999947</c:v>
                </c:pt>
                <c:pt idx="18284">
                  <c:v>-4.2319999999999993</c:v>
                </c:pt>
                <c:pt idx="18285">
                  <c:v>-4.2299999999999969</c:v>
                </c:pt>
                <c:pt idx="18286">
                  <c:v>-4.2279999999999944</c:v>
                </c:pt>
                <c:pt idx="18287">
                  <c:v>-4.2259999999999991</c:v>
                </c:pt>
                <c:pt idx="18288">
                  <c:v>-4.2239999999999966</c:v>
                </c:pt>
                <c:pt idx="18289">
                  <c:v>-4.2219999999999942</c:v>
                </c:pt>
                <c:pt idx="18290">
                  <c:v>-4.2199999999999989</c:v>
                </c:pt>
                <c:pt idx="18291">
                  <c:v>-4.2179999999999964</c:v>
                </c:pt>
                <c:pt idx="18292">
                  <c:v>-4.215999999999994</c:v>
                </c:pt>
                <c:pt idx="18293">
                  <c:v>-4.2139999999999986</c:v>
                </c:pt>
                <c:pt idx="18294">
                  <c:v>-4.2119999999999962</c:v>
                </c:pt>
                <c:pt idx="18295">
                  <c:v>-4.2099999999999937</c:v>
                </c:pt>
                <c:pt idx="18296">
                  <c:v>-4.2079999999999984</c:v>
                </c:pt>
                <c:pt idx="18297">
                  <c:v>-4.205999999999996</c:v>
                </c:pt>
                <c:pt idx="18298">
                  <c:v>-4.2040000000000006</c:v>
                </c:pt>
                <c:pt idx="18299">
                  <c:v>-4.2019999999999982</c:v>
                </c:pt>
                <c:pt idx="18300">
                  <c:v>-4.1999999999999957</c:v>
                </c:pt>
                <c:pt idx="18301">
                  <c:v>-4.1980000000000004</c:v>
                </c:pt>
                <c:pt idx="18302">
                  <c:v>-4.195999999999998</c:v>
                </c:pt>
                <c:pt idx="18303">
                  <c:v>-4.1939999999999955</c:v>
                </c:pt>
                <c:pt idx="18304">
                  <c:v>-4.1920000000000002</c:v>
                </c:pt>
                <c:pt idx="18305">
                  <c:v>-4.1899999999999977</c:v>
                </c:pt>
                <c:pt idx="18306">
                  <c:v>-4.1879999999999953</c:v>
                </c:pt>
                <c:pt idx="18307">
                  <c:v>-4.1859999999999999</c:v>
                </c:pt>
                <c:pt idx="18308">
                  <c:v>-4.1839999999999975</c:v>
                </c:pt>
                <c:pt idx="18309">
                  <c:v>-4.1819999999999951</c:v>
                </c:pt>
                <c:pt idx="18310">
                  <c:v>-4.18</c:v>
                </c:pt>
                <c:pt idx="18311">
                  <c:v>-4.1779999999999973</c:v>
                </c:pt>
                <c:pt idx="18312">
                  <c:v>-4.1759999999999948</c:v>
                </c:pt>
                <c:pt idx="18313">
                  <c:v>-4.1739999999999995</c:v>
                </c:pt>
                <c:pt idx="18314">
                  <c:v>-4.171999999999997</c:v>
                </c:pt>
                <c:pt idx="18315">
                  <c:v>-4.1699999999999946</c:v>
                </c:pt>
                <c:pt idx="18316">
                  <c:v>-4.1679999999999993</c:v>
                </c:pt>
                <c:pt idx="18317">
                  <c:v>-4.1659999999999968</c:v>
                </c:pt>
                <c:pt idx="18318">
                  <c:v>-4.1639999999999944</c:v>
                </c:pt>
                <c:pt idx="18319">
                  <c:v>-4.161999999999999</c:v>
                </c:pt>
                <c:pt idx="18320">
                  <c:v>-4.1599999999999966</c:v>
                </c:pt>
                <c:pt idx="18321">
                  <c:v>-4.1579999999999941</c:v>
                </c:pt>
                <c:pt idx="18322">
                  <c:v>-4.1559999999999988</c:v>
                </c:pt>
                <c:pt idx="18323">
                  <c:v>-4.1539999999999964</c:v>
                </c:pt>
                <c:pt idx="18324">
                  <c:v>-4.1519999999999939</c:v>
                </c:pt>
                <c:pt idx="18325">
                  <c:v>-4.1499999999999986</c:v>
                </c:pt>
                <c:pt idx="18326">
                  <c:v>-4.1479999999999961</c:v>
                </c:pt>
                <c:pt idx="18327">
                  <c:v>-4.1459999999999937</c:v>
                </c:pt>
                <c:pt idx="18328">
                  <c:v>-4.1439999999999984</c:v>
                </c:pt>
                <c:pt idx="18329">
                  <c:v>-4.1419999999999959</c:v>
                </c:pt>
                <c:pt idx="18330">
                  <c:v>-4.1400000000000006</c:v>
                </c:pt>
                <c:pt idx="18331">
                  <c:v>-4.1379999999999981</c:v>
                </c:pt>
                <c:pt idx="18332">
                  <c:v>-4.1359999999999957</c:v>
                </c:pt>
                <c:pt idx="18333">
                  <c:v>-4.1340000000000003</c:v>
                </c:pt>
                <c:pt idx="18334">
                  <c:v>-4.1319999999999979</c:v>
                </c:pt>
                <c:pt idx="18335">
                  <c:v>-4.1299999999999955</c:v>
                </c:pt>
                <c:pt idx="18336">
                  <c:v>-4.1280000000000001</c:v>
                </c:pt>
                <c:pt idx="18337">
                  <c:v>-4.1259999999999977</c:v>
                </c:pt>
                <c:pt idx="18338">
                  <c:v>-4.1239999999999952</c:v>
                </c:pt>
                <c:pt idx="18339">
                  <c:v>-4.1219999999999999</c:v>
                </c:pt>
                <c:pt idx="18340">
                  <c:v>-4.1199999999999974</c:v>
                </c:pt>
                <c:pt idx="18341">
                  <c:v>-4.117999999999995</c:v>
                </c:pt>
                <c:pt idx="18342">
                  <c:v>-4.1159999999999997</c:v>
                </c:pt>
                <c:pt idx="18343">
                  <c:v>-4.1139999999999972</c:v>
                </c:pt>
                <c:pt idx="18344">
                  <c:v>-4.1119999999999948</c:v>
                </c:pt>
                <c:pt idx="18345">
                  <c:v>-4.1099999999999994</c:v>
                </c:pt>
                <c:pt idx="18346">
                  <c:v>-4.107999999999997</c:v>
                </c:pt>
                <c:pt idx="18347">
                  <c:v>-4.1059999999999945</c:v>
                </c:pt>
                <c:pt idx="18348">
                  <c:v>-4.1039999999999992</c:v>
                </c:pt>
                <c:pt idx="18349">
                  <c:v>-4.1019999999999968</c:v>
                </c:pt>
                <c:pt idx="18350">
                  <c:v>-4.0999999999999943</c:v>
                </c:pt>
                <c:pt idx="18351">
                  <c:v>-4.097999999999999</c:v>
                </c:pt>
                <c:pt idx="18352">
                  <c:v>-4.0959999999999965</c:v>
                </c:pt>
                <c:pt idx="18353">
                  <c:v>-4.0939999999999941</c:v>
                </c:pt>
                <c:pt idx="18354">
                  <c:v>-4.0919999999999987</c:v>
                </c:pt>
                <c:pt idx="18355">
                  <c:v>-4.0899999999999963</c:v>
                </c:pt>
                <c:pt idx="18356">
                  <c:v>-4.0879999999999939</c:v>
                </c:pt>
                <c:pt idx="18357">
                  <c:v>-4.0859999999999985</c:v>
                </c:pt>
                <c:pt idx="18358">
                  <c:v>-4.0839999999999961</c:v>
                </c:pt>
                <c:pt idx="18359">
                  <c:v>-4.0819999999999936</c:v>
                </c:pt>
                <c:pt idx="18360">
                  <c:v>-4.0799999999999983</c:v>
                </c:pt>
                <c:pt idx="18361">
                  <c:v>-4.0779999999999959</c:v>
                </c:pt>
                <c:pt idx="18362">
                  <c:v>-4.0760000000000005</c:v>
                </c:pt>
                <c:pt idx="18363">
                  <c:v>-4.0739999999999981</c:v>
                </c:pt>
                <c:pt idx="18364">
                  <c:v>-4.0719999999999956</c:v>
                </c:pt>
                <c:pt idx="18365">
                  <c:v>-4.07</c:v>
                </c:pt>
                <c:pt idx="18366">
                  <c:v>-4.0679999999999978</c:v>
                </c:pt>
                <c:pt idx="18367">
                  <c:v>-4.0659999999999954</c:v>
                </c:pt>
                <c:pt idx="18368">
                  <c:v>-4.0640000000000001</c:v>
                </c:pt>
                <c:pt idx="18369">
                  <c:v>-4.0619999999999976</c:v>
                </c:pt>
                <c:pt idx="18370">
                  <c:v>-4.0599999999999952</c:v>
                </c:pt>
                <c:pt idx="18371">
                  <c:v>-4.0579999999999998</c:v>
                </c:pt>
                <c:pt idx="18372">
                  <c:v>-4.0559999999999974</c:v>
                </c:pt>
                <c:pt idx="18373">
                  <c:v>-4.0539999999999949</c:v>
                </c:pt>
                <c:pt idx="18374">
                  <c:v>-4.0519999999999996</c:v>
                </c:pt>
                <c:pt idx="18375">
                  <c:v>-4.0499999999999972</c:v>
                </c:pt>
                <c:pt idx="18376">
                  <c:v>-4.0479999999999947</c:v>
                </c:pt>
                <c:pt idx="18377">
                  <c:v>-4.0459999999999994</c:v>
                </c:pt>
                <c:pt idx="18378">
                  <c:v>-4.0439999999999969</c:v>
                </c:pt>
                <c:pt idx="18379">
                  <c:v>-4.0419999999999945</c:v>
                </c:pt>
                <c:pt idx="18380">
                  <c:v>-4.0399999999999991</c:v>
                </c:pt>
                <c:pt idx="18381">
                  <c:v>-4.0379999999999967</c:v>
                </c:pt>
                <c:pt idx="18382">
                  <c:v>-4.0359999999999943</c:v>
                </c:pt>
                <c:pt idx="18383">
                  <c:v>-4.0339999999999989</c:v>
                </c:pt>
                <c:pt idx="18384">
                  <c:v>-4.0319999999999965</c:v>
                </c:pt>
                <c:pt idx="18385">
                  <c:v>-4.029999999999994</c:v>
                </c:pt>
                <c:pt idx="18386">
                  <c:v>-4.0279999999999987</c:v>
                </c:pt>
                <c:pt idx="18387">
                  <c:v>-4.0259999999999962</c:v>
                </c:pt>
                <c:pt idx="18388">
                  <c:v>-4.0239999999999938</c:v>
                </c:pt>
                <c:pt idx="18389">
                  <c:v>-4.0219999999999985</c:v>
                </c:pt>
                <c:pt idx="18390">
                  <c:v>-4.019999999999996</c:v>
                </c:pt>
                <c:pt idx="18391">
                  <c:v>-4.0180000000000007</c:v>
                </c:pt>
                <c:pt idx="18392">
                  <c:v>-4.0159999999999982</c:v>
                </c:pt>
                <c:pt idx="18393">
                  <c:v>-4.0139999999999958</c:v>
                </c:pt>
                <c:pt idx="18394">
                  <c:v>-4.0120000000000005</c:v>
                </c:pt>
                <c:pt idx="18395">
                  <c:v>-4.009999999999998</c:v>
                </c:pt>
                <c:pt idx="18396">
                  <c:v>-4.0079999999999956</c:v>
                </c:pt>
                <c:pt idx="18397">
                  <c:v>-4.0060000000000002</c:v>
                </c:pt>
                <c:pt idx="18398">
                  <c:v>-4.0039999999999978</c:v>
                </c:pt>
                <c:pt idx="18399">
                  <c:v>-4.0019999999999953</c:v>
                </c:pt>
                <c:pt idx="18400">
                  <c:v>-4</c:v>
                </c:pt>
                <c:pt idx="18401">
                  <c:v>-3.9979999999999976</c:v>
                </c:pt>
                <c:pt idx="18402">
                  <c:v>-3.9959999999999951</c:v>
                </c:pt>
                <c:pt idx="18403">
                  <c:v>-3.9939999999999998</c:v>
                </c:pt>
                <c:pt idx="18404">
                  <c:v>-3.9919999999999973</c:v>
                </c:pt>
                <c:pt idx="18405">
                  <c:v>-3.9899999999999949</c:v>
                </c:pt>
                <c:pt idx="18406">
                  <c:v>-3.9879999999999995</c:v>
                </c:pt>
                <c:pt idx="18407">
                  <c:v>-3.9859999999999971</c:v>
                </c:pt>
                <c:pt idx="18408">
                  <c:v>-3.9839999999999947</c:v>
                </c:pt>
                <c:pt idx="18409">
                  <c:v>-3.9819999999999993</c:v>
                </c:pt>
                <c:pt idx="18410">
                  <c:v>-3.9799999999999969</c:v>
                </c:pt>
                <c:pt idx="18411">
                  <c:v>-3.9779999999999944</c:v>
                </c:pt>
                <c:pt idx="18412">
                  <c:v>-3.9759999999999991</c:v>
                </c:pt>
                <c:pt idx="18413">
                  <c:v>-3.9739999999999966</c:v>
                </c:pt>
                <c:pt idx="18414">
                  <c:v>-3.9719999999999942</c:v>
                </c:pt>
                <c:pt idx="18415">
                  <c:v>-3.9699999999999989</c:v>
                </c:pt>
                <c:pt idx="18416">
                  <c:v>-3.9679999999999964</c:v>
                </c:pt>
                <c:pt idx="18417">
                  <c:v>-3.965999999999994</c:v>
                </c:pt>
                <c:pt idx="18418">
                  <c:v>-3.9639999999999986</c:v>
                </c:pt>
                <c:pt idx="18419">
                  <c:v>-3.9619999999999962</c:v>
                </c:pt>
                <c:pt idx="18420">
                  <c:v>-3.9599999999999937</c:v>
                </c:pt>
                <c:pt idx="18421">
                  <c:v>-3.9579999999999984</c:v>
                </c:pt>
                <c:pt idx="18422">
                  <c:v>-3.955999999999996</c:v>
                </c:pt>
                <c:pt idx="18423">
                  <c:v>-3.9540000000000006</c:v>
                </c:pt>
                <c:pt idx="18424">
                  <c:v>-3.9519999999999982</c:v>
                </c:pt>
                <c:pt idx="18425">
                  <c:v>-3.9499999999999957</c:v>
                </c:pt>
                <c:pt idx="18426">
                  <c:v>-3.9480000000000004</c:v>
                </c:pt>
                <c:pt idx="18427">
                  <c:v>-3.945999999999998</c:v>
                </c:pt>
                <c:pt idx="18428">
                  <c:v>-3.9439999999999955</c:v>
                </c:pt>
                <c:pt idx="18429">
                  <c:v>-3.9420000000000002</c:v>
                </c:pt>
                <c:pt idx="18430">
                  <c:v>-3.9399999999999977</c:v>
                </c:pt>
                <c:pt idx="18431">
                  <c:v>-3.9379999999999953</c:v>
                </c:pt>
                <c:pt idx="18432">
                  <c:v>-3.9359999999999999</c:v>
                </c:pt>
                <c:pt idx="18433">
                  <c:v>-3.9339999999999975</c:v>
                </c:pt>
                <c:pt idx="18434">
                  <c:v>-3.9319999999999951</c:v>
                </c:pt>
                <c:pt idx="18435">
                  <c:v>-3.9299999999999997</c:v>
                </c:pt>
                <c:pt idx="18436">
                  <c:v>-3.9279999999999973</c:v>
                </c:pt>
                <c:pt idx="18437">
                  <c:v>-3.9259999999999948</c:v>
                </c:pt>
                <c:pt idx="18438">
                  <c:v>-3.9239999999999995</c:v>
                </c:pt>
                <c:pt idx="18439">
                  <c:v>-3.921999999999997</c:v>
                </c:pt>
                <c:pt idx="18440">
                  <c:v>-3.9199999999999946</c:v>
                </c:pt>
                <c:pt idx="18441">
                  <c:v>-3.9179999999999993</c:v>
                </c:pt>
                <c:pt idx="18442">
                  <c:v>-3.9159999999999968</c:v>
                </c:pt>
                <c:pt idx="18443">
                  <c:v>-3.9139999999999944</c:v>
                </c:pt>
                <c:pt idx="18444">
                  <c:v>-3.911999999999999</c:v>
                </c:pt>
                <c:pt idx="18445">
                  <c:v>-3.9099999999999966</c:v>
                </c:pt>
                <c:pt idx="18446">
                  <c:v>-3.9079999999999941</c:v>
                </c:pt>
                <c:pt idx="18447">
                  <c:v>-3.9059999999999988</c:v>
                </c:pt>
                <c:pt idx="18448">
                  <c:v>-3.9039999999999964</c:v>
                </c:pt>
                <c:pt idx="18449">
                  <c:v>-3.9019999999999939</c:v>
                </c:pt>
                <c:pt idx="18450">
                  <c:v>-3.8999999999999986</c:v>
                </c:pt>
                <c:pt idx="18451">
                  <c:v>-3.8979999999999961</c:v>
                </c:pt>
                <c:pt idx="18452">
                  <c:v>-3.8959999999999937</c:v>
                </c:pt>
                <c:pt idx="18453">
                  <c:v>-3.8939999999999984</c:v>
                </c:pt>
                <c:pt idx="18454">
                  <c:v>-3.8919999999999959</c:v>
                </c:pt>
                <c:pt idx="18455">
                  <c:v>-3.8900000000000006</c:v>
                </c:pt>
                <c:pt idx="18456">
                  <c:v>-3.8879999999999981</c:v>
                </c:pt>
                <c:pt idx="18457">
                  <c:v>-3.8859999999999957</c:v>
                </c:pt>
                <c:pt idx="18458">
                  <c:v>-3.8840000000000003</c:v>
                </c:pt>
                <c:pt idx="18459">
                  <c:v>-3.8819999999999979</c:v>
                </c:pt>
                <c:pt idx="18460">
                  <c:v>-3.8799999999999955</c:v>
                </c:pt>
                <c:pt idx="18461">
                  <c:v>-3.8780000000000001</c:v>
                </c:pt>
                <c:pt idx="18462">
                  <c:v>-3.8759999999999977</c:v>
                </c:pt>
                <c:pt idx="18463">
                  <c:v>-3.8739999999999952</c:v>
                </c:pt>
                <c:pt idx="18464">
                  <c:v>-3.8719999999999999</c:v>
                </c:pt>
                <c:pt idx="18465">
                  <c:v>-3.8699999999999974</c:v>
                </c:pt>
                <c:pt idx="18466">
                  <c:v>-3.867999999999995</c:v>
                </c:pt>
                <c:pt idx="18467">
                  <c:v>-3.8659999999999997</c:v>
                </c:pt>
                <c:pt idx="18468">
                  <c:v>-3.8639999999999972</c:v>
                </c:pt>
                <c:pt idx="18469">
                  <c:v>-3.8619999999999948</c:v>
                </c:pt>
                <c:pt idx="18470">
                  <c:v>-3.8599999999999994</c:v>
                </c:pt>
                <c:pt idx="18471">
                  <c:v>-3.857999999999997</c:v>
                </c:pt>
                <c:pt idx="18472">
                  <c:v>-3.8559999999999945</c:v>
                </c:pt>
                <c:pt idx="18473">
                  <c:v>-3.8539999999999992</c:v>
                </c:pt>
                <c:pt idx="18474">
                  <c:v>-3.8519999999999968</c:v>
                </c:pt>
                <c:pt idx="18475">
                  <c:v>-3.8499999999999943</c:v>
                </c:pt>
                <c:pt idx="18476">
                  <c:v>-3.847999999999999</c:v>
                </c:pt>
                <c:pt idx="18477">
                  <c:v>-3.8459999999999965</c:v>
                </c:pt>
                <c:pt idx="18478">
                  <c:v>-3.8439999999999941</c:v>
                </c:pt>
                <c:pt idx="18479">
                  <c:v>-3.8419999999999987</c:v>
                </c:pt>
                <c:pt idx="18480">
                  <c:v>-3.8399999999999963</c:v>
                </c:pt>
                <c:pt idx="18481">
                  <c:v>-3.8379999999999939</c:v>
                </c:pt>
                <c:pt idx="18482">
                  <c:v>-3.8359999999999985</c:v>
                </c:pt>
                <c:pt idx="18483">
                  <c:v>-3.8339999999999961</c:v>
                </c:pt>
                <c:pt idx="18484">
                  <c:v>-3.8319999999999936</c:v>
                </c:pt>
                <c:pt idx="18485">
                  <c:v>-3.8299999999999983</c:v>
                </c:pt>
                <c:pt idx="18486">
                  <c:v>-3.8279999999999959</c:v>
                </c:pt>
                <c:pt idx="18487">
                  <c:v>-3.8260000000000005</c:v>
                </c:pt>
                <c:pt idx="18488">
                  <c:v>-3.8239999999999981</c:v>
                </c:pt>
                <c:pt idx="18489">
                  <c:v>-3.8219999999999956</c:v>
                </c:pt>
                <c:pt idx="18490">
                  <c:v>-3.8200000000000003</c:v>
                </c:pt>
                <c:pt idx="18491">
                  <c:v>-3.8179999999999978</c:v>
                </c:pt>
                <c:pt idx="18492">
                  <c:v>-3.8159999999999954</c:v>
                </c:pt>
                <c:pt idx="18493">
                  <c:v>-3.8140000000000001</c:v>
                </c:pt>
                <c:pt idx="18494">
                  <c:v>-3.8119999999999976</c:v>
                </c:pt>
                <c:pt idx="18495">
                  <c:v>-3.8099999999999952</c:v>
                </c:pt>
                <c:pt idx="18496">
                  <c:v>-3.8079999999999998</c:v>
                </c:pt>
                <c:pt idx="18497">
                  <c:v>-3.8059999999999974</c:v>
                </c:pt>
                <c:pt idx="18498">
                  <c:v>-3.8039999999999949</c:v>
                </c:pt>
                <c:pt idx="18499">
                  <c:v>-3.8019999999999996</c:v>
                </c:pt>
                <c:pt idx="18500">
                  <c:v>-3.7999999999999972</c:v>
                </c:pt>
                <c:pt idx="18501">
                  <c:v>-3.7979999999999947</c:v>
                </c:pt>
                <c:pt idx="18502">
                  <c:v>-3.7959999999999994</c:v>
                </c:pt>
                <c:pt idx="18503">
                  <c:v>-3.7939999999999969</c:v>
                </c:pt>
                <c:pt idx="18504">
                  <c:v>-3.7919999999999945</c:v>
                </c:pt>
                <c:pt idx="18505">
                  <c:v>-3.7899999999999991</c:v>
                </c:pt>
                <c:pt idx="18506">
                  <c:v>-3.7879999999999967</c:v>
                </c:pt>
                <c:pt idx="18507">
                  <c:v>-3.7859999999999943</c:v>
                </c:pt>
                <c:pt idx="18508">
                  <c:v>-3.7839999999999989</c:v>
                </c:pt>
                <c:pt idx="18509">
                  <c:v>-3.7819999999999965</c:v>
                </c:pt>
                <c:pt idx="18510">
                  <c:v>-3.779999999999994</c:v>
                </c:pt>
                <c:pt idx="18511">
                  <c:v>-3.7779999999999987</c:v>
                </c:pt>
                <c:pt idx="18512">
                  <c:v>-3.7759999999999962</c:v>
                </c:pt>
                <c:pt idx="18513">
                  <c:v>-3.7739999999999938</c:v>
                </c:pt>
                <c:pt idx="18514">
                  <c:v>-3.7719999999999985</c:v>
                </c:pt>
                <c:pt idx="18515">
                  <c:v>-3.769999999999996</c:v>
                </c:pt>
                <c:pt idx="18516">
                  <c:v>-3.7680000000000007</c:v>
                </c:pt>
                <c:pt idx="18517">
                  <c:v>-3.7659999999999982</c:v>
                </c:pt>
                <c:pt idx="18518">
                  <c:v>-3.7639999999999958</c:v>
                </c:pt>
                <c:pt idx="18519">
                  <c:v>-3.7620000000000005</c:v>
                </c:pt>
                <c:pt idx="18520">
                  <c:v>-3.759999999999998</c:v>
                </c:pt>
                <c:pt idx="18521">
                  <c:v>-3.7579999999999956</c:v>
                </c:pt>
                <c:pt idx="18522">
                  <c:v>-3.7560000000000002</c:v>
                </c:pt>
                <c:pt idx="18523">
                  <c:v>-3.7539999999999978</c:v>
                </c:pt>
                <c:pt idx="18524">
                  <c:v>-3.7519999999999953</c:v>
                </c:pt>
                <c:pt idx="18525">
                  <c:v>-3.75</c:v>
                </c:pt>
                <c:pt idx="18526">
                  <c:v>-3.7479999999999976</c:v>
                </c:pt>
                <c:pt idx="18527">
                  <c:v>-3.7459999999999951</c:v>
                </c:pt>
                <c:pt idx="18528">
                  <c:v>-3.7439999999999998</c:v>
                </c:pt>
                <c:pt idx="18529">
                  <c:v>-3.7419999999999973</c:v>
                </c:pt>
                <c:pt idx="18530">
                  <c:v>-3.7399999999999949</c:v>
                </c:pt>
                <c:pt idx="18531">
                  <c:v>-3.7379999999999995</c:v>
                </c:pt>
                <c:pt idx="18532">
                  <c:v>-3.7359999999999971</c:v>
                </c:pt>
                <c:pt idx="18533">
                  <c:v>-3.7339999999999947</c:v>
                </c:pt>
                <c:pt idx="18534">
                  <c:v>-3.7319999999999993</c:v>
                </c:pt>
                <c:pt idx="18535">
                  <c:v>-3.7299999999999969</c:v>
                </c:pt>
                <c:pt idx="18536">
                  <c:v>-3.7279999999999944</c:v>
                </c:pt>
                <c:pt idx="18537">
                  <c:v>-3.7259999999999991</c:v>
                </c:pt>
                <c:pt idx="18538">
                  <c:v>-3.7239999999999966</c:v>
                </c:pt>
                <c:pt idx="18539">
                  <c:v>-3.7219999999999942</c:v>
                </c:pt>
                <c:pt idx="18540">
                  <c:v>-3.7199999999999989</c:v>
                </c:pt>
                <c:pt idx="18541">
                  <c:v>-3.7179999999999964</c:v>
                </c:pt>
                <c:pt idx="18542">
                  <c:v>-3.715999999999994</c:v>
                </c:pt>
                <c:pt idx="18543">
                  <c:v>-3.7139999999999986</c:v>
                </c:pt>
                <c:pt idx="18544">
                  <c:v>-3.7119999999999962</c:v>
                </c:pt>
                <c:pt idx="18545">
                  <c:v>-3.7099999999999937</c:v>
                </c:pt>
                <c:pt idx="18546">
                  <c:v>-3.7079999999999984</c:v>
                </c:pt>
                <c:pt idx="18547">
                  <c:v>-3.705999999999996</c:v>
                </c:pt>
                <c:pt idx="18548">
                  <c:v>-3.7040000000000006</c:v>
                </c:pt>
                <c:pt idx="18549">
                  <c:v>-3.7019999999999982</c:v>
                </c:pt>
                <c:pt idx="18550">
                  <c:v>-3.6999999999999957</c:v>
                </c:pt>
                <c:pt idx="18551">
                  <c:v>-3.6980000000000004</c:v>
                </c:pt>
                <c:pt idx="18552">
                  <c:v>-3.695999999999998</c:v>
                </c:pt>
                <c:pt idx="18553">
                  <c:v>-3.6939999999999955</c:v>
                </c:pt>
                <c:pt idx="18554">
                  <c:v>-3.6920000000000002</c:v>
                </c:pt>
                <c:pt idx="18555">
                  <c:v>-3.6899999999999977</c:v>
                </c:pt>
                <c:pt idx="18556">
                  <c:v>-3.6879999999999953</c:v>
                </c:pt>
                <c:pt idx="18557">
                  <c:v>-3.6859999999999999</c:v>
                </c:pt>
                <c:pt idx="18558">
                  <c:v>-3.6839999999999975</c:v>
                </c:pt>
                <c:pt idx="18559">
                  <c:v>-3.6819999999999951</c:v>
                </c:pt>
                <c:pt idx="18560">
                  <c:v>-3.6799999999999997</c:v>
                </c:pt>
                <c:pt idx="18561">
                  <c:v>-3.6779999999999973</c:v>
                </c:pt>
                <c:pt idx="18562">
                  <c:v>-3.6759999999999948</c:v>
                </c:pt>
                <c:pt idx="18563">
                  <c:v>-3.6739999999999995</c:v>
                </c:pt>
                <c:pt idx="18564">
                  <c:v>-3.671999999999997</c:v>
                </c:pt>
                <c:pt idx="18565">
                  <c:v>-3.6699999999999946</c:v>
                </c:pt>
                <c:pt idx="18566">
                  <c:v>-3.6679999999999993</c:v>
                </c:pt>
                <c:pt idx="18567">
                  <c:v>-3.6659999999999968</c:v>
                </c:pt>
                <c:pt idx="18568">
                  <c:v>-3.6639999999999944</c:v>
                </c:pt>
                <c:pt idx="18569">
                  <c:v>-3.661999999999999</c:v>
                </c:pt>
                <c:pt idx="18570">
                  <c:v>-3.6599999999999966</c:v>
                </c:pt>
                <c:pt idx="18571">
                  <c:v>-3.6579999999999941</c:v>
                </c:pt>
                <c:pt idx="18572">
                  <c:v>-3.6559999999999988</c:v>
                </c:pt>
                <c:pt idx="18573">
                  <c:v>-3.6539999999999964</c:v>
                </c:pt>
                <c:pt idx="18574">
                  <c:v>-3.6519999999999939</c:v>
                </c:pt>
                <c:pt idx="18575">
                  <c:v>-3.6499999999999986</c:v>
                </c:pt>
                <c:pt idx="18576">
                  <c:v>-3.6479999999999961</c:v>
                </c:pt>
                <c:pt idx="18577">
                  <c:v>-3.6459999999999937</c:v>
                </c:pt>
                <c:pt idx="18578">
                  <c:v>-3.6439999999999984</c:v>
                </c:pt>
                <c:pt idx="18579">
                  <c:v>-3.6419999999999959</c:v>
                </c:pt>
                <c:pt idx="18580">
                  <c:v>-3.6400000000000006</c:v>
                </c:pt>
                <c:pt idx="18581">
                  <c:v>-3.6379999999999981</c:v>
                </c:pt>
                <c:pt idx="18582">
                  <c:v>-3.6359999999999957</c:v>
                </c:pt>
                <c:pt idx="18583">
                  <c:v>-3.6340000000000003</c:v>
                </c:pt>
                <c:pt idx="18584">
                  <c:v>-3.6319999999999979</c:v>
                </c:pt>
                <c:pt idx="18585">
                  <c:v>-3.6299999999999955</c:v>
                </c:pt>
                <c:pt idx="18586">
                  <c:v>-3.6280000000000001</c:v>
                </c:pt>
                <c:pt idx="18587">
                  <c:v>-3.6259999999999977</c:v>
                </c:pt>
                <c:pt idx="18588">
                  <c:v>-3.6239999999999952</c:v>
                </c:pt>
                <c:pt idx="18589">
                  <c:v>-3.6219999999999999</c:v>
                </c:pt>
                <c:pt idx="18590">
                  <c:v>-3.6199999999999974</c:v>
                </c:pt>
                <c:pt idx="18591">
                  <c:v>-3.617999999999995</c:v>
                </c:pt>
                <c:pt idx="18592">
                  <c:v>-3.6159999999999997</c:v>
                </c:pt>
                <c:pt idx="18593">
                  <c:v>-3.6139999999999972</c:v>
                </c:pt>
                <c:pt idx="18594">
                  <c:v>-3.6119999999999948</c:v>
                </c:pt>
                <c:pt idx="18595">
                  <c:v>-3.6099999999999994</c:v>
                </c:pt>
                <c:pt idx="18596">
                  <c:v>-3.607999999999997</c:v>
                </c:pt>
                <c:pt idx="18597">
                  <c:v>-3.6059999999999945</c:v>
                </c:pt>
                <c:pt idx="18598">
                  <c:v>-3.6039999999999992</c:v>
                </c:pt>
                <c:pt idx="18599">
                  <c:v>-3.6019999999999968</c:v>
                </c:pt>
                <c:pt idx="18600">
                  <c:v>-3.5999999999999943</c:v>
                </c:pt>
                <c:pt idx="18601">
                  <c:v>-3.597999999999999</c:v>
                </c:pt>
                <c:pt idx="18602">
                  <c:v>-3.5959999999999965</c:v>
                </c:pt>
                <c:pt idx="18603">
                  <c:v>-3.5939999999999941</c:v>
                </c:pt>
                <c:pt idx="18604">
                  <c:v>-3.5919999999999987</c:v>
                </c:pt>
                <c:pt idx="18605">
                  <c:v>-3.5899999999999963</c:v>
                </c:pt>
                <c:pt idx="18606">
                  <c:v>-3.5879999999999939</c:v>
                </c:pt>
                <c:pt idx="18607">
                  <c:v>-3.5859999999999985</c:v>
                </c:pt>
                <c:pt idx="18608">
                  <c:v>-3.5839999999999961</c:v>
                </c:pt>
                <c:pt idx="18609">
                  <c:v>-3.5819999999999936</c:v>
                </c:pt>
                <c:pt idx="18610">
                  <c:v>-3.5799999999999983</c:v>
                </c:pt>
                <c:pt idx="18611">
                  <c:v>-3.5779999999999959</c:v>
                </c:pt>
                <c:pt idx="18612">
                  <c:v>-3.5760000000000005</c:v>
                </c:pt>
                <c:pt idx="18613">
                  <c:v>-3.5739999999999981</c:v>
                </c:pt>
                <c:pt idx="18614">
                  <c:v>-3.5719999999999956</c:v>
                </c:pt>
                <c:pt idx="18615">
                  <c:v>-3.5700000000000003</c:v>
                </c:pt>
                <c:pt idx="18616">
                  <c:v>-3.5679999999999978</c:v>
                </c:pt>
                <c:pt idx="18617">
                  <c:v>-3.5659999999999954</c:v>
                </c:pt>
                <c:pt idx="18618">
                  <c:v>-3.5640000000000001</c:v>
                </c:pt>
                <c:pt idx="18619">
                  <c:v>-3.5619999999999976</c:v>
                </c:pt>
                <c:pt idx="18620">
                  <c:v>-3.5599999999999952</c:v>
                </c:pt>
                <c:pt idx="18621">
                  <c:v>-3.5579999999999998</c:v>
                </c:pt>
                <c:pt idx="18622">
                  <c:v>-3.5559999999999974</c:v>
                </c:pt>
                <c:pt idx="18623">
                  <c:v>-3.5539999999999949</c:v>
                </c:pt>
                <c:pt idx="18624">
                  <c:v>-3.5519999999999996</c:v>
                </c:pt>
                <c:pt idx="18625">
                  <c:v>-3.5499999999999972</c:v>
                </c:pt>
                <c:pt idx="18626">
                  <c:v>-3.5479999999999947</c:v>
                </c:pt>
                <c:pt idx="18627">
                  <c:v>-3.5459999999999994</c:v>
                </c:pt>
                <c:pt idx="18628">
                  <c:v>-3.5439999999999969</c:v>
                </c:pt>
                <c:pt idx="18629">
                  <c:v>-3.5419999999999945</c:v>
                </c:pt>
                <c:pt idx="18630">
                  <c:v>-3.5399999999999991</c:v>
                </c:pt>
                <c:pt idx="18631">
                  <c:v>-3.5379999999999967</c:v>
                </c:pt>
                <c:pt idx="18632">
                  <c:v>-3.5359999999999943</c:v>
                </c:pt>
                <c:pt idx="18633">
                  <c:v>-3.5339999999999989</c:v>
                </c:pt>
                <c:pt idx="18634">
                  <c:v>-3.5319999999999965</c:v>
                </c:pt>
                <c:pt idx="18635">
                  <c:v>-3.529999999999994</c:v>
                </c:pt>
                <c:pt idx="18636">
                  <c:v>-3.5279999999999987</c:v>
                </c:pt>
                <c:pt idx="18637">
                  <c:v>-3.5259999999999962</c:v>
                </c:pt>
                <c:pt idx="18638">
                  <c:v>-3.5239999999999938</c:v>
                </c:pt>
                <c:pt idx="18639">
                  <c:v>-3.5219999999999985</c:v>
                </c:pt>
                <c:pt idx="18640">
                  <c:v>-3.519999999999996</c:v>
                </c:pt>
                <c:pt idx="18641">
                  <c:v>-3.5180000000000007</c:v>
                </c:pt>
                <c:pt idx="18642">
                  <c:v>-3.5159999999999982</c:v>
                </c:pt>
                <c:pt idx="18643">
                  <c:v>-3.5139999999999958</c:v>
                </c:pt>
                <c:pt idx="18644">
                  <c:v>-3.5120000000000005</c:v>
                </c:pt>
                <c:pt idx="18645">
                  <c:v>-3.509999999999998</c:v>
                </c:pt>
                <c:pt idx="18646">
                  <c:v>-3.5079999999999956</c:v>
                </c:pt>
                <c:pt idx="18647">
                  <c:v>-3.5060000000000002</c:v>
                </c:pt>
                <c:pt idx="18648">
                  <c:v>-3.5039999999999978</c:v>
                </c:pt>
                <c:pt idx="18649">
                  <c:v>-3.5019999999999953</c:v>
                </c:pt>
                <c:pt idx="18650">
                  <c:v>-3.5</c:v>
                </c:pt>
                <c:pt idx="18651">
                  <c:v>-3.4979999999999976</c:v>
                </c:pt>
                <c:pt idx="18652">
                  <c:v>-3.4959999999999951</c:v>
                </c:pt>
                <c:pt idx="18653">
                  <c:v>-3.4939999999999998</c:v>
                </c:pt>
                <c:pt idx="18654">
                  <c:v>-3.4919999999999973</c:v>
                </c:pt>
                <c:pt idx="18655">
                  <c:v>-3.4899999999999949</c:v>
                </c:pt>
                <c:pt idx="18656">
                  <c:v>-3.4879999999999995</c:v>
                </c:pt>
                <c:pt idx="18657">
                  <c:v>-3.4859999999999971</c:v>
                </c:pt>
                <c:pt idx="18658">
                  <c:v>-3.4839999999999947</c:v>
                </c:pt>
                <c:pt idx="18659">
                  <c:v>-3.4819999999999993</c:v>
                </c:pt>
                <c:pt idx="18660">
                  <c:v>-3.4799999999999969</c:v>
                </c:pt>
                <c:pt idx="18661">
                  <c:v>-3.4779999999999944</c:v>
                </c:pt>
                <c:pt idx="18662">
                  <c:v>-3.4759999999999991</c:v>
                </c:pt>
                <c:pt idx="18663">
                  <c:v>-3.4739999999999966</c:v>
                </c:pt>
                <c:pt idx="18664">
                  <c:v>-3.4719999999999942</c:v>
                </c:pt>
                <c:pt idx="18665">
                  <c:v>-3.4699999999999989</c:v>
                </c:pt>
                <c:pt idx="18666">
                  <c:v>-3.4679999999999964</c:v>
                </c:pt>
                <c:pt idx="18667">
                  <c:v>-3.465999999999994</c:v>
                </c:pt>
                <c:pt idx="18668">
                  <c:v>-3.4639999999999986</c:v>
                </c:pt>
                <c:pt idx="18669">
                  <c:v>-3.4619999999999962</c:v>
                </c:pt>
                <c:pt idx="18670">
                  <c:v>-3.4599999999999937</c:v>
                </c:pt>
                <c:pt idx="18671">
                  <c:v>-3.4579999999999984</c:v>
                </c:pt>
                <c:pt idx="18672">
                  <c:v>-3.455999999999996</c:v>
                </c:pt>
                <c:pt idx="18673">
                  <c:v>-3.4540000000000006</c:v>
                </c:pt>
                <c:pt idx="18674">
                  <c:v>-3.4519999999999982</c:v>
                </c:pt>
                <c:pt idx="18675">
                  <c:v>-3.4499999999999957</c:v>
                </c:pt>
                <c:pt idx="18676">
                  <c:v>-3.4480000000000004</c:v>
                </c:pt>
                <c:pt idx="18677">
                  <c:v>-3.445999999999998</c:v>
                </c:pt>
                <c:pt idx="18678">
                  <c:v>-3.4439999999999955</c:v>
                </c:pt>
                <c:pt idx="18679">
                  <c:v>-3.4420000000000002</c:v>
                </c:pt>
                <c:pt idx="18680">
                  <c:v>-3.4399999999999977</c:v>
                </c:pt>
                <c:pt idx="18681">
                  <c:v>-3.4379999999999953</c:v>
                </c:pt>
                <c:pt idx="18682">
                  <c:v>-3.4359999999999999</c:v>
                </c:pt>
                <c:pt idx="18683">
                  <c:v>-3.4339999999999975</c:v>
                </c:pt>
                <c:pt idx="18684">
                  <c:v>-3.4319999999999951</c:v>
                </c:pt>
                <c:pt idx="18685">
                  <c:v>-3.4299999999999997</c:v>
                </c:pt>
                <c:pt idx="18686">
                  <c:v>-3.4279999999999973</c:v>
                </c:pt>
                <c:pt idx="18687">
                  <c:v>-3.4259999999999948</c:v>
                </c:pt>
                <c:pt idx="18688">
                  <c:v>-3.4239999999999995</c:v>
                </c:pt>
                <c:pt idx="18689">
                  <c:v>-3.421999999999997</c:v>
                </c:pt>
                <c:pt idx="18690">
                  <c:v>-3.4199999999999946</c:v>
                </c:pt>
                <c:pt idx="18691">
                  <c:v>-3.4179999999999993</c:v>
                </c:pt>
                <c:pt idx="18692">
                  <c:v>-3.4159999999999968</c:v>
                </c:pt>
                <c:pt idx="18693">
                  <c:v>-3.4139999999999944</c:v>
                </c:pt>
                <c:pt idx="18694">
                  <c:v>-3.411999999999999</c:v>
                </c:pt>
                <c:pt idx="18695">
                  <c:v>-3.4099999999999966</c:v>
                </c:pt>
                <c:pt idx="18696">
                  <c:v>-3.4079999999999941</c:v>
                </c:pt>
                <c:pt idx="18697">
                  <c:v>-3.4059999999999988</c:v>
                </c:pt>
                <c:pt idx="18698">
                  <c:v>-3.4039999999999964</c:v>
                </c:pt>
                <c:pt idx="18699">
                  <c:v>-3.4019999999999939</c:v>
                </c:pt>
                <c:pt idx="18700">
                  <c:v>-3.3999999999999986</c:v>
                </c:pt>
                <c:pt idx="18701">
                  <c:v>-3.3979999999999961</c:v>
                </c:pt>
                <c:pt idx="18702">
                  <c:v>-3.3959999999999937</c:v>
                </c:pt>
                <c:pt idx="18703">
                  <c:v>-3.3939999999999984</c:v>
                </c:pt>
                <c:pt idx="18704">
                  <c:v>-3.3919999999999959</c:v>
                </c:pt>
                <c:pt idx="18705">
                  <c:v>-3.3900000000000006</c:v>
                </c:pt>
                <c:pt idx="18706">
                  <c:v>-3.3879999999999981</c:v>
                </c:pt>
                <c:pt idx="18707">
                  <c:v>-3.3859999999999957</c:v>
                </c:pt>
                <c:pt idx="18708">
                  <c:v>-3.3840000000000003</c:v>
                </c:pt>
                <c:pt idx="18709">
                  <c:v>-3.3819999999999979</c:v>
                </c:pt>
                <c:pt idx="18710">
                  <c:v>-3.3799999999999955</c:v>
                </c:pt>
                <c:pt idx="18711">
                  <c:v>-3.3780000000000001</c:v>
                </c:pt>
                <c:pt idx="18712">
                  <c:v>-3.3759999999999977</c:v>
                </c:pt>
                <c:pt idx="18713">
                  <c:v>-3.3739999999999952</c:v>
                </c:pt>
                <c:pt idx="18714">
                  <c:v>-3.3719999999999999</c:v>
                </c:pt>
                <c:pt idx="18715">
                  <c:v>-3.3699999999999974</c:v>
                </c:pt>
                <c:pt idx="18716">
                  <c:v>-3.367999999999995</c:v>
                </c:pt>
                <c:pt idx="18717">
                  <c:v>-3.3659999999999997</c:v>
                </c:pt>
                <c:pt idx="18718">
                  <c:v>-3.3639999999999972</c:v>
                </c:pt>
                <c:pt idx="18719">
                  <c:v>-3.3619999999999948</c:v>
                </c:pt>
                <c:pt idx="18720">
                  <c:v>-3.3599999999999994</c:v>
                </c:pt>
                <c:pt idx="18721">
                  <c:v>-3.357999999999997</c:v>
                </c:pt>
                <c:pt idx="18722">
                  <c:v>-3.3559999999999945</c:v>
                </c:pt>
                <c:pt idx="18723">
                  <c:v>-3.3539999999999992</c:v>
                </c:pt>
                <c:pt idx="18724">
                  <c:v>-3.3519999999999968</c:v>
                </c:pt>
                <c:pt idx="18725">
                  <c:v>-3.3499999999999943</c:v>
                </c:pt>
                <c:pt idx="18726">
                  <c:v>-3.347999999999999</c:v>
                </c:pt>
                <c:pt idx="18727">
                  <c:v>-3.3459999999999965</c:v>
                </c:pt>
                <c:pt idx="18728">
                  <c:v>-3.3439999999999941</c:v>
                </c:pt>
                <c:pt idx="18729">
                  <c:v>-3.3419999999999987</c:v>
                </c:pt>
                <c:pt idx="18730">
                  <c:v>-3.3399999999999963</c:v>
                </c:pt>
                <c:pt idx="18731">
                  <c:v>-3.3379999999999939</c:v>
                </c:pt>
                <c:pt idx="18732">
                  <c:v>-3.3359999999999985</c:v>
                </c:pt>
                <c:pt idx="18733">
                  <c:v>-3.3339999999999961</c:v>
                </c:pt>
                <c:pt idx="18734">
                  <c:v>-3.3319999999999936</c:v>
                </c:pt>
                <c:pt idx="18735">
                  <c:v>-3.3299999999999983</c:v>
                </c:pt>
                <c:pt idx="18736">
                  <c:v>-3.3279999999999959</c:v>
                </c:pt>
                <c:pt idx="18737">
                  <c:v>-3.3260000000000005</c:v>
                </c:pt>
                <c:pt idx="18738">
                  <c:v>-3.3239999999999981</c:v>
                </c:pt>
                <c:pt idx="18739">
                  <c:v>-3.3219999999999956</c:v>
                </c:pt>
                <c:pt idx="18740">
                  <c:v>-3.3200000000000003</c:v>
                </c:pt>
                <c:pt idx="18741">
                  <c:v>-3.3179999999999978</c:v>
                </c:pt>
                <c:pt idx="18742">
                  <c:v>-3.3159999999999954</c:v>
                </c:pt>
                <c:pt idx="18743">
                  <c:v>-3.3140000000000001</c:v>
                </c:pt>
                <c:pt idx="18744">
                  <c:v>-3.3119999999999976</c:v>
                </c:pt>
                <c:pt idx="18745">
                  <c:v>-3.3099999999999952</c:v>
                </c:pt>
                <c:pt idx="18746">
                  <c:v>-3.3079999999999998</c:v>
                </c:pt>
                <c:pt idx="18747">
                  <c:v>-3.3059999999999974</c:v>
                </c:pt>
                <c:pt idx="18748">
                  <c:v>-3.3039999999999949</c:v>
                </c:pt>
                <c:pt idx="18749">
                  <c:v>-3.3019999999999996</c:v>
                </c:pt>
                <c:pt idx="18750">
                  <c:v>-3.2999999999999972</c:v>
                </c:pt>
                <c:pt idx="18751">
                  <c:v>-3.2979999999999947</c:v>
                </c:pt>
                <c:pt idx="18752">
                  <c:v>-3.2959999999999994</c:v>
                </c:pt>
                <c:pt idx="18753">
                  <c:v>-3.2939999999999969</c:v>
                </c:pt>
                <c:pt idx="18754">
                  <c:v>-3.2919999999999945</c:v>
                </c:pt>
                <c:pt idx="18755">
                  <c:v>-3.2899999999999991</c:v>
                </c:pt>
                <c:pt idx="18756">
                  <c:v>-3.2879999999999967</c:v>
                </c:pt>
                <c:pt idx="18757">
                  <c:v>-3.2859999999999943</c:v>
                </c:pt>
                <c:pt idx="18758">
                  <c:v>-3.2839999999999989</c:v>
                </c:pt>
                <c:pt idx="18759">
                  <c:v>-3.2819999999999965</c:v>
                </c:pt>
                <c:pt idx="18760">
                  <c:v>-3.279999999999994</c:v>
                </c:pt>
                <c:pt idx="18761">
                  <c:v>-3.2779999999999987</c:v>
                </c:pt>
                <c:pt idx="18762">
                  <c:v>-3.2759999999999962</c:v>
                </c:pt>
                <c:pt idx="18763">
                  <c:v>-3.2739999999999938</c:v>
                </c:pt>
                <c:pt idx="18764">
                  <c:v>-3.2719999999999985</c:v>
                </c:pt>
                <c:pt idx="18765">
                  <c:v>-3.269999999999996</c:v>
                </c:pt>
                <c:pt idx="18766">
                  <c:v>-3.2680000000000007</c:v>
                </c:pt>
                <c:pt idx="18767">
                  <c:v>-3.2659999999999982</c:v>
                </c:pt>
                <c:pt idx="18768">
                  <c:v>-3.2639999999999958</c:v>
                </c:pt>
                <c:pt idx="18769">
                  <c:v>-3.2620000000000005</c:v>
                </c:pt>
                <c:pt idx="18770">
                  <c:v>-3.259999999999998</c:v>
                </c:pt>
                <c:pt idx="18771">
                  <c:v>-3.2579999999999956</c:v>
                </c:pt>
                <c:pt idx="18772">
                  <c:v>-3.2560000000000002</c:v>
                </c:pt>
                <c:pt idx="18773">
                  <c:v>-3.2539999999999978</c:v>
                </c:pt>
                <c:pt idx="18774">
                  <c:v>-3.2519999999999953</c:v>
                </c:pt>
                <c:pt idx="18775">
                  <c:v>-3.25</c:v>
                </c:pt>
                <c:pt idx="18776">
                  <c:v>-3.2479999999999976</c:v>
                </c:pt>
                <c:pt idx="18777">
                  <c:v>-3.2459999999999951</c:v>
                </c:pt>
                <c:pt idx="18778">
                  <c:v>-3.2439999999999998</c:v>
                </c:pt>
                <c:pt idx="18779">
                  <c:v>-3.2419999999999973</c:v>
                </c:pt>
                <c:pt idx="18780">
                  <c:v>-3.2399999999999949</c:v>
                </c:pt>
                <c:pt idx="18781">
                  <c:v>-3.2379999999999995</c:v>
                </c:pt>
                <c:pt idx="18782">
                  <c:v>-3.2359999999999971</c:v>
                </c:pt>
                <c:pt idx="18783">
                  <c:v>-3.2339999999999947</c:v>
                </c:pt>
                <c:pt idx="18784">
                  <c:v>-3.2319999999999993</c:v>
                </c:pt>
                <c:pt idx="18785">
                  <c:v>-3.2299999999999969</c:v>
                </c:pt>
                <c:pt idx="18786">
                  <c:v>-3.2279999999999944</c:v>
                </c:pt>
                <c:pt idx="18787">
                  <c:v>-3.2259999999999991</c:v>
                </c:pt>
                <c:pt idx="18788">
                  <c:v>-3.2239999999999966</c:v>
                </c:pt>
                <c:pt idx="18789">
                  <c:v>-3.2219999999999942</c:v>
                </c:pt>
                <c:pt idx="18790">
                  <c:v>-3.2199999999999989</c:v>
                </c:pt>
                <c:pt idx="18791">
                  <c:v>-3.2179999999999964</c:v>
                </c:pt>
                <c:pt idx="18792">
                  <c:v>-3.215999999999994</c:v>
                </c:pt>
                <c:pt idx="18793">
                  <c:v>-3.2139999999999986</c:v>
                </c:pt>
                <c:pt idx="18794">
                  <c:v>-3.2119999999999962</c:v>
                </c:pt>
                <c:pt idx="18795">
                  <c:v>-3.2099999999999937</c:v>
                </c:pt>
                <c:pt idx="18796">
                  <c:v>-3.2079999999999984</c:v>
                </c:pt>
                <c:pt idx="18797">
                  <c:v>-3.205999999999996</c:v>
                </c:pt>
                <c:pt idx="18798">
                  <c:v>-3.2040000000000006</c:v>
                </c:pt>
                <c:pt idx="18799">
                  <c:v>-3.2019999999999982</c:v>
                </c:pt>
                <c:pt idx="18800">
                  <c:v>-3.1999999999999957</c:v>
                </c:pt>
                <c:pt idx="18801">
                  <c:v>-3.1980000000000004</c:v>
                </c:pt>
                <c:pt idx="18802">
                  <c:v>-3.195999999999998</c:v>
                </c:pt>
                <c:pt idx="18803">
                  <c:v>-3.1939999999999955</c:v>
                </c:pt>
                <c:pt idx="18804">
                  <c:v>-3.1920000000000002</c:v>
                </c:pt>
                <c:pt idx="18805">
                  <c:v>-3.1899999999999977</c:v>
                </c:pt>
                <c:pt idx="18806">
                  <c:v>-3.1879999999999953</c:v>
                </c:pt>
                <c:pt idx="18807">
                  <c:v>-3.1859999999999999</c:v>
                </c:pt>
                <c:pt idx="18808">
                  <c:v>-3.1839999999999975</c:v>
                </c:pt>
                <c:pt idx="18809">
                  <c:v>-3.1819999999999951</c:v>
                </c:pt>
                <c:pt idx="18810">
                  <c:v>-3.1799999999999997</c:v>
                </c:pt>
                <c:pt idx="18811">
                  <c:v>-3.1779999999999973</c:v>
                </c:pt>
                <c:pt idx="18812">
                  <c:v>-3.1759999999999948</c:v>
                </c:pt>
                <c:pt idx="18813">
                  <c:v>-3.1739999999999995</c:v>
                </c:pt>
                <c:pt idx="18814">
                  <c:v>-3.171999999999997</c:v>
                </c:pt>
                <c:pt idx="18815">
                  <c:v>-3.1699999999999946</c:v>
                </c:pt>
                <c:pt idx="18816">
                  <c:v>-3.1679999999999993</c:v>
                </c:pt>
                <c:pt idx="18817">
                  <c:v>-3.1659999999999968</c:v>
                </c:pt>
                <c:pt idx="18818">
                  <c:v>-3.1639999999999944</c:v>
                </c:pt>
                <c:pt idx="18819">
                  <c:v>-3.161999999999999</c:v>
                </c:pt>
                <c:pt idx="18820">
                  <c:v>-3.1599999999999966</c:v>
                </c:pt>
                <c:pt idx="18821">
                  <c:v>-3.1579999999999941</c:v>
                </c:pt>
                <c:pt idx="18822">
                  <c:v>-3.1559999999999988</c:v>
                </c:pt>
                <c:pt idx="18823">
                  <c:v>-3.1539999999999964</c:v>
                </c:pt>
                <c:pt idx="18824">
                  <c:v>-3.1519999999999939</c:v>
                </c:pt>
                <c:pt idx="18825">
                  <c:v>-3.1499999999999986</c:v>
                </c:pt>
                <c:pt idx="18826">
                  <c:v>-3.1479999999999961</c:v>
                </c:pt>
                <c:pt idx="18827">
                  <c:v>-3.1459999999999937</c:v>
                </c:pt>
                <c:pt idx="18828">
                  <c:v>-3.1439999999999984</c:v>
                </c:pt>
                <c:pt idx="18829">
                  <c:v>-3.1419999999999959</c:v>
                </c:pt>
                <c:pt idx="18830">
                  <c:v>-3.1400000000000006</c:v>
                </c:pt>
                <c:pt idx="18831">
                  <c:v>-3.1379999999999981</c:v>
                </c:pt>
                <c:pt idx="18832">
                  <c:v>-3.1359999999999957</c:v>
                </c:pt>
                <c:pt idx="18833">
                  <c:v>-3.1340000000000003</c:v>
                </c:pt>
                <c:pt idx="18834">
                  <c:v>-3.1319999999999979</c:v>
                </c:pt>
                <c:pt idx="18835">
                  <c:v>-3.1299999999999955</c:v>
                </c:pt>
                <c:pt idx="18836">
                  <c:v>-3.1280000000000001</c:v>
                </c:pt>
                <c:pt idx="18837">
                  <c:v>-3.1259999999999977</c:v>
                </c:pt>
                <c:pt idx="18838">
                  <c:v>-3.1239999999999952</c:v>
                </c:pt>
                <c:pt idx="18839">
                  <c:v>-3.1219999999999999</c:v>
                </c:pt>
                <c:pt idx="18840">
                  <c:v>-3.1199999999999974</c:v>
                </c:pt>
                <c:pt idx="18841">
                  <c:v>-3.117999999999995</c:v>
                </c:pt>
                <c:pt idx="18842">
                  <c:v>-3.1159999999999997</c:v>
                </c:pt>
                <c:pt idx="18843">
                  <c:v>-3.1139999999999972</c:v>
                </c:pt>
                <c:pt idx="18844">
                  <c:v>-3.1119999999999948</c:v>
                </c:pt>
                <c:pt idx="18845">
                  <c:v>-3.1099999999999994</c:v>
                </c:pt>
                <c:pt idx="18846">
                  <c:v>-3.107999999999997</c:v>
                </c:pt>
                <c:pt idx="18847">
                  <c:v>-3.1059999999999945</c:v>
                </c:pt>
                <c:pt idx="18848">
                  <c:v>-3.1039999999999992</c:v>
                </c:pt>
                <c:pt idx="18849">
                  <c:v>-3.1019999999999968</c:v>
                </c:pt>
                <c:pt idx="18850">
                  <c:v>-3.0999999999999943</c:v>
                </c:pt>
                <c:pt idx="18851">
                  <c:v>-3.097999999999999</c:v>
                </c:pt>
                <c:pt idx="18852">
                  <c:v>-3.0959999999999965</c:v>
                </c:pt>
                <c:pt idx="18853">
                  <c:v>-3.0939999999999941</c:v>
                </c:pt>
                <c:pt idx="18854">
                  <c:v>-3.0919999999999987</c:v>
                </c:pt>
                <c:pt idx="18855">
                  <c:v>-3.0899999999999963</c:v>
                </c:pt>
                <c:pt idx="18856">
                  <c:v>-3.0879999999999939</c:v>
                </c:pt>
                <c:pt idx="18857">
                  <c:v>-3.0859999999999985</c:v>
                </c:pt>
                <c:pt idx="18858">
                  <c:v>-3.0839999999999961</c:v>
                </c:pt>
                <c:pt idx="18859">
                  <c:v>-3.0819999999999936</c:v>
                </c:pt>
                <c:pt idx="18860">
                  <c:v>-3.0799999999999983</c:v>
                </c:pt>
                <c:pt idx="18861">
                  <c:v>-3.0779999999999959</c:v>
                </c:pt>
                <c:pt idx="18862">
                  <c:v>-3.0760000000000005</c:v>
                </c:pt>
                <c:pt idx="18863">
                  <c:v>-3.0739999999999981</c:v>
                </c:pt>
                <c:pt idx="18864">
                  <c:v>-3.0719999999999956</c:v>
                </c:pt>
                <c:pt idx="18865">
                  <c:v>-3.0700000000000003</c:v>
                </c:pt>
                <c:pt idx="18866">
                  <c:v>-3.0679999999999978</c:v>
                </c:pt>
                <c:pt idx="18867">
                  <c:v>-3.0659999999999954</c:v>
                </c:pt>
                <c:pt idx="18868">
                  <c:v>-3.0640000000000001</c:v>
                </c:pt>
                <c:pt idx="18869">
                  <c:v>-3.0619999999999976</c:v>
                </c:pt>
                <c:pt idx="18870">
                  <c:v>-3.0599999999999952</c:v>
                </c:pt>
                <c:pt idx="18871">
                  <c:v>-3.0579999999999998</c:v>
                </c:pt>
                <c:pt idx="18872">
                  <c:v>-3.0559999999999974</c:v>
                </c:pt>
                <c:pt idx="18873">
                  <c:v>-3.0539999999999949</c:v>
                </c:pt>
                <c:pt idx="18874">
                  <c:v>-3.0519999999999996</c:v>
                </c:pt>
                <c:pt idx="18875">
                  <c:v>-3.0499999999999972</c:v>
                </c:pt>
                <c:pt idx="18876">
                  <c:v>-3.0479999999999947</c:v>
                </c:pt>
                <c:pt idx="18877">
                  <c:v>-3.0459999999999994</c:v>
                </c:pt>
                <c:pt idx="18878">
                  <c:v>-3.0439999999999969</c:v>
                </c:pt>
                <c:pt idx="18879">
                  <c:v>-3.0419999999999945</c:v>
                </c:pt>
                <c:pt idx="18880">
                  <c:v>-3.0399999999999991</c:v>
                </c:pt>
                <c:pt idx="18881">
                  <c:v>-3.0379999999999967</c:v>
                </c:pt>
                <c:pt idx="18882">
                  <c:v>-3.0359999999999943</c:v>
                </c:pt>
                <c:pt idx="18883">
                  <c:v>-3.0339999999999989</c:v>
                </c:pt>
                <c:pt idx="18884">
                  <c:v>-3.0319999999999965</c:v>
                </c:pt>
                <c:pt idx="18885">
                  <c:v>-3.029999999999994</c:v>
                </c:pt>
                <c:pt idx="18886">
                  <c:v>-3.0279999999999987</c:v>
                </c:pt>
                <c:pt idx="18887">
                  <c:v>-3.0259999999999962</c:v>
                </c:pt>
                <c:pt idx="18888">
                  <c:v>-3.0239999999999938</c:v>
                </c:pt>
                <c:pt idx="18889">
                  <c:v>-3.0219999999999985</c:v>
                </c:pt>
                <c:pt idx="18890">
                  <c:v>-3.019999999999996</c:v>
                </c:pt>
                <c:pt idx="18891">
                  <c:v>-3.0180000000000007</c:v>
                </c:pt>
                <c:pt idx="18892">
                  <c:v>-3.0159999999999982</c:v>
                </c:pt>
                <c:pt idx="18893">
                  <c:v>-3.0139999999999958</c:v>
                </c:pt>
                <c:pt idx="18894">
                  <c:v>-3.0120000000000005</c:v>
                </c:pt>
                <c:pt idx="18895">
                  <c:v>-3.009999999999998</c:v>
                </c:pt>
                <c:pt idx="18896">
                  <c:v>-3.0079999999999956</c:v>
                </c:pt>
                <c:pt idx="18897">
                  <c:v>-3.0060000000000002</c:v>
                </c:pt>
                <c:pt idx="18898">
                  <c:v>-3.0039999999999978</c:v>
                </c:pt>
                <c:pt idx="18899">
                  <c:v>-3.0019999999999953</c:v>
                </c:pt>
                <c:pt idx="18900">
                  <c:v>-3</c:v>
                </c:pt>
                <c:pt idx="18901">
                  <c:v>-2.9979999999999976</c:v>
                </c:pt>
                <c:pt idx="18902">
                  <c:v>-2.9959999999999951</c:v>
                </c:pt>
                <c:pt idx="18903">
                  <c:v>-2.9939999999999998</c:v>
                </c:pt>
                <c:pt idx="18904">
                  <c:v>-2.9919999999999973</c:v>
                </c:pt>
                <c:pt idx="18905">
                  <c:v>-2.9899999999999949</c:v>
                </c:pt>
                <c:pt idx="18906">
                  <c:v>-2.9879999999999995</c:v>
                </c:pt>
                <c:pt idx="18907">
                  <c:v>-2.9859999999999971</c:v>
                </c:pt>
                <c:pt idx="18908">
                  <c:v>-2.9839999999999947</c:v>
                </c:pt>
                <c:pt idx="18909">
                  <c:v>-2.9819999999999993</c:v>
                </c:pt>
                <c:pt idx="18910">
                  <c:v>-2.9799999999999969</c:v>
                </c:pt>
                <c:pt idx="18911">
                  <c:v>-2.9779999999999944</c:v>
                </c:pt>
                <c:pt idx="18912">
                  <c:v>-2.9759999999999991</c:v>
                </c:pt>
                <c:pt idx="18913">
                  <c:v>-2.9739999999999966</c:v>
                </c:pt>
                <c:pt idx="18914">
                  <c:v>-2.9719999999999942</c:v>
                </c:pt>
                <c:pt idx="18915">
                  <c:v>-2.9699999999999989</c:v>
                </c:pt>
                <c:pt idx="18916">
                  <c:v>-2.9679999999999964</c:v>
                </c:pt>
                <c:pt idx="18917">
                  <c:v>-2.965999999999994</c:v>
                </c:pt>
                <c:pt idx="18918">
                  <c:v>-2.9639999999999986</c:v>
                </c:pt>
                <c:pt idx="18919">
                  <c:v>-2.9619999999999962</c:v>
                </c:pt>
                <c:pt idx="18920">
                  <c:v>-2.9599999999999937</c:v>
                </c:pt>
                <c:pt idx="18921">
                  <c:v>-2.9579999999999984</c:v>
                </c:pt>
                <c:pt idx="18922">
                  <c:v>-2.955999999999996</c:v>
                </c:pt>
                <c:pt idx="18923">
                  <c:v>-2.9540000000000006</c:v>
                </c:pt>
                <c:pt idx="18924">
                  <c:v>-2.9519999999999982</c:v>
                </c:pt>
                <c:pt idx="18925">
                  <c:v>-2.9499999999999957</c:v>
                </c:pt>
                <c:pt idx="18926">
                  <c:v>-2.9480000000000004</c:v>
                </c:pt>
                <c:pt idx="18927">
                  <c:v>-2.945999999999998</c:v>
                </c:pt>
                <c:pt idx="18928">
                  <c:v>-2.9439999999999955</c:v>
                </c:pt>
                <c:pt idx="18929">
                  <c:v>-2.9420000000000002</c:v>
                </c:pt>
                <c:pt idx="18930">
                  <c:v>-2.9399999999999977</c:v>
                </c:pt>
                <c:pt idx="18931">
                  <c:v>-2.9379999999999953</c:v>
                </c:pt>
                <c:pt idx="18932">
                  <c:v>-2.9359999999999999</c:v>
                </c:pt>
                <c:pt idx="18933">
                  <c:v>-2.9339999999999975</c:v>
                </c:pt>
                <c:pt idx="18934">
                  <c:v>-2.9319999999999951</c:v>
                </c:pt>
                <c:pt idx="18935">
                  <c:v>-2.9299999999999997</c:v>
                </c:pt>
                <c:pt idx="18936">
                  <c:v>-2.9279999999999973</c:v>
                </c:pt>
                <c:pt idx="18937">
                  <c:v>-2.9259999999999948</c:v>
                </c:pt>
                <c:pt idx="18938">
                  <c:v>-2.9239999999999995</c:v>
                </c:pt>
                <c:pt idx="18939">
                  <c:v>-2.921999999999997</c:v>
                </c:pt>
                <c:pt idx="18940">
                  <c:v>-2.9199999999999946</c:v>
                </c:pt>
                <c:pt idx="18941">
                  <c:v>-2.9179999999999993</c:v>
                </c:pt>
                <c:pt idx="18942">
                  <c:v>-2.9159999999999968</c:v>
                </c:pt>
                <c:pt idx="18943">
                  <c:v>-2.9139999999999944</c:v>
                </c:pt>
                <c:pt idx="18944">
                  <c:v>-2.911999999999999</c:v>
                </c:pt>
                <c:pt idx="18945">
                  <c:v>-2.9099999999999966</c:v>
                </c:pt>
                <c:pt idx="18946">
                  <c:v>-2.9079999999999941</c:v>
                </c:pt>
                <c:pt idx="18947">
                  <c:v>-2.9059999999999988</c:v>
                </c:pt>
                <c:pt idx="18948">
                  <c:v>-2.9039999999999964</c:v>
                </c:pt>
                <c:pt idx="18949">
                  <c:v>-2.9019999999999939</c:v>
                </c:pt>
                <c:pt idx="18950">
                  <c:v>-2.8999999999999986</c:v>
                </c:pt>
                <c:pt idx="18951">
                  <c:v>-2.8979999999999961</c:v>
                </c:pt>
                <c:pt idx="18952">
                  <c:v>-2.8959999999999937</c:v>
                </c:pt>
                <c:pt idx="18953">
                  <c:v>-2.8939999999999984</c:v>
                </c:pt>
                <c:pt idx="18954">
                  <c:v>-2.8919999999999959</c:v>
                </c:pt>
                <c:pt idx="18955">
                  <c:v>-2.8900000000000006</c:v>
                </c:pt>
                <c:pt idx="18956">
                  <c:v>-2.8879999999999981</c:v>
                </c:pt>
                <c:pt idx="18957">
                  <c:v>-2.8859999999999957</c:v>
                </c:pt>
                <c:pt idx="18958">
                  <c:v>-2.8840000000000003</c:v>
                </c:pt>
                <c:pt idx="18959">
                  <c:v>-2.8819999999999979</c:v>
                </c:pt>
                <c:pt idx="18960">
                  <c:v>-2.8799999999999955</c:v>
                </c:pt>
                <c:pt idx="18961">
                  <c:v>-2.8780000000000001</c:v>
                </c:pt>
                <c:pt idx="18962">
                  <c:v>-2.8759999999999977</c:v>
                </c:pt>
                <c:pt idx="18963">
                  <c:v>-2.8739999999999952</c:v>
                </c:pt>
                <c:pt idx="18964">
                  <c:v>-2.8719999999999999</c:v>
                </c:pt>
                <c:pt idx="18965">
                  <c:v>-2.8699999999999974</c:v>
                </c:pt>
                <c:pt idx="18966">
                  <c:v>-2.867999999999995</c:v>
                </c:pt>
                <c:pt idx="18967">
                  <c:v>-2.8659999999999997</c:v>
                </c:pt>
                <c:pt idx="18968">
                  <c:v>-2.8639999999999972</c:v>
                </c:pt>
                <c:pt idx="18969">
                  <c:v>-2.8619999999999948</c:v>
                </c:pt>
                <c:pt idx="18970">
                  <c:v>-2.8599999999999994</c:v>
                </c:pt>
                <c:pt idx="18971">
                  <c:v>-2.857999999999997</c:v>
                </c:pt>
                <c:pt idx="18972">
                  <c:v>-2.8559999999999945</c:v>
                </c:pt>
                <c:pt idx="18973">
                  <c:v>-2.8539999999999992</c:v>
                </c:pt>
                <c:pt idx="18974">
                  <c:v>-2.8519999999999968</c:v>
                </c:pt>
                <c:pt idx="18975">
                  <c:v>-2.8499999999999943</c:v>
                </c:pt>
                <c:pt idx="18976">
                  <c:v>-2.847999999999999</c:v>
                </c:pt>
                <c:pt idx="18977">
                  <c:v>-2.8459999999999965</c:v>
                </c:pt>
                <c:pt idx="18978">
                  <c:v>-2.8439999999999941</c:v>
                </c:pt>
                <c:pt idx="18979">
                  <c:v>-2.8419999999999987</c:v>
                </c:pt>
                <c:pt idx="18980">
                  <c:v>-2.8399999999999963</c:v>
                </c:pt>
                <c:pt idx="18981">
                  <c:v>-2.8379999999999939</c:v>
                </c:pt>
                <c:pt idx="18982">
                  <c:v>-2.8359999999999985</c:v>
                </c:pt>
                <c:pt idx="18983">
                  <c:v>-2.8339999999999961</c:v>
                </c:pt>
                <c:pt idx="18984">
                  <c:v>-2.8319999999999936</c:v>
                </c:pt>
                <c:pt idx="18985">
                  <c:v>-2.8299999999999983</c:v>
                </c:pt>
                <c:pt idx="18986">
                  <c:v>-2.8279999999999959</c:v>
                </c:pt>
                <c:pt idx="18987">
                  <c:v>-2.8260000000000005</c:v>
                </c:pt>
                <c:pt idx="18988">
                  <c:v>-2.8239999999999981</c:v>
                </c:pt>
                <c:pt idx="18989">
                  <c:v>-2.8219999999999956</c:v>
                </c:pt>
                <c:pt idx="18990">
                  <c:v>-2.8200000000000003</c:v>
                </c:pt>
                <c:pt idx="18991">
                  <c:v>-2.8179999999999978</c:v>
                </c:pt>
                <c:pt idx="18992">
                  <c:v>-2.8159999999999954</c:v>
                </c:pt>
                <c:pt idx="18993">
                  <c:v>-2.8140000000000001</c:v>
                </c:pt>
                <c:pt idx="18994">
                  <c:v>-2.8119999999999976</c:v>
                </c:pt>
                <c:pt idx="18995">
                  <c:v>-2.8099999999999952</c:v>
                </c:pt>
                <c:pt idx="18996">
                  <c:v>-2.8079999999999998</c:v>
                </c:pt>
                <c:pt idx="18997">
                  <c:v>-2.8059999999999974</c:v>
                </c:pt>
                <c:pt idx="18998">
                  <c:v>-2.8039999999999949</c:v>
                </c:pt>
                <c:pt idx="18999">
                  <c:v>-2.8019999999999996</c:v>
                </c:pt>
                <c:pt idx="19000">
                  <c:v>-2.7999999999999972</c:v>
                </c:pt>
                <c:pt idx="19001">
                  <c:v>-2.7979999999999947</c:v>
                </c:pt>
                <c:pt idx="19002">
                  <c:v>-2.7959999999999994</c:v>
                </c:pt>
                <c:pt idx="19003">
                  <c:v>-2.7939999999999969</c:v>
                </c:pt>
                <c:pt idx="19004">
                  <c:v>-2.7919999999999945</c:v>
                </c:pt>
                <c:pt idx="19005">
                  <c:v>-2.7899999999999991</c:v>
                </c:pt>
                <c:pt idx="19006">
                  <c:v>-2.7879999999999967</c:v>
                </c:pt>
                <c:pt idx="19007">
                  <c:v>-2.7859999999999943</c:v>
                </c:pt>
                <c:pt idx="19008">
                  <c:v>-2.7839999999999989</c:v>
                </c:pt>
                <c:pt idx="19009">
                  <c:v>-2.7819999999999965</c:v>
                </c:pt>
                <c:pt idx="19010">
                  <c:v>-2.779999999999994</c:v>
                </c:pt>
                <c:pt idx="19011">
                  <c:v>-2.7779999999999987</c:v>
                </c:pt>
                <c:pt idx="19012">
                  <c:v>-2.7759999999999962</c:v>
                </c:pt>
                <c:pt idx="19013">
                  <c:v>-2.7739999999999938</c:v>
                </c:pt>
                <c:pt idx="19014">
                  <c:v>-2.7719999999999985</c:v>
                </c:pt>
                <c:pt idx="19015">
                  <c:v>-2.769999999999996</c:v>
                </c:pt>
                <c:pt idx="19016">
                  <c:v>-2.7680000000000007</c:v>
                </c:pt>
                <c:pt idx="19017">
                  <c:v>-2.7659999999999982</c:v>
                </c:pt>
                <c:pt idx="19018">
                  <c:v>-2.7639999999999958</c:v>
                </c:pt>
                <c:pt idx="19019">
                  <c:v>-2.7620000000000005</c:v>
                </c:pt>
                <c:pt idx="19020">
                  <c:v>-2.759999999999998</c:v>
                </c:pt>
                <c:pt idx="19021">
                  <c:v>-2.7579999999999956</c:v>
                </c:pt>
                <c:pt idx="19022">
                  <c:v>-2.7560000000000002</c:v>
                </c:pt>
                <c:pt idx="19023">
                  <c:v>-2.7539999999999978</c:v>
                </c:pt>
                <c:pt idx="19024">
                  <c:v>-2.7519999999999953</c:v>
                </c:pt>
                <c:pt idx="19025">
                  <c:v>-2.75</c:v>
                </c:pt>
                <c:pt idx="19026">
                  <c:v>-2.7479999999999976</c:v>
                </c:pt>
                <c:pt idx="19027">
                  <c:v>-2.7459999999999951</c:v>
                </c:pt>
                <c:pt idx="19028">
                  <c:v>-2.7439999999999998</c:v>
                </c:pt>
                <c:pt idx="19029">
                  <c:v>-2.7419999999999973</c:v>
                </c:pt>
                <c:pt idx="19030">
                  <c:v>-2.7399999999999949</c:v>
                </c:pt>
                <c:pt idx="19031">
                  <c:v>-2.7379999999999995</c:v>
                </c:pt>
                <c:pt idx="19032">
                  <c:v>-2.7359999999999971</c:v>
                </c:pt>
                <c:pt idx="19033">
                  <c:v>-2.7339999999999947</c:v>
                </c:pt>
                <c:pt idx="19034">
                  <c:v>-2.7319999999999993</c:v>
                </c:pt>
                <c:pt idx="19035">
                  <c:v>-2.7299999999999969</c:v>
                </c:pt>
                <c:pt idx="19036">
                  <c:v>-2.7279999999999944</c:v>
                </c:pt>
                <c:pt idx="19037">
                  <c:v>-2.7259999999999991</c:v>
                </c:pt>
                <c:pt idx="19038">
                  <c:v>-2.7239999999999966</c:v>
                </c:pt>
                <c:pt idx="19039">
                  <c:v>-2.7219999999999942</c:v>
                </c:pt>
                <c:pt idx="19040">
                  <c:v>-2.7199999999999989</c:v>
                </c:pt>
                <c:pt idx="19041">
                  <c:v>-2.7179999999999964</c:v>
                </c:pt>
                <c:pt idx="19042">
                  <c:v>-2.715999999999994</c:v>
                </c:pt>
                <c:pt idx="19043">
                  <c:v>-2.7139999999999986</c:v>
                </c:pt>
                <c:pt idx="19044">
                  <c:v>-2.7119999999999962</c:v>
                </c:pt>
                <c:pt idx="19045">
                  <c:v>-2.7099999999999937</c:v>
                </c:pt>
                <c:pt idx="19046">
                  <c:v>-2.7079999999999984</c:v>
                </c:pt>
                <c:pt idx="19047">
                  <c:v>-2.705999999999996</c:v>
                </c:pt>
                <c:pt idx="19048">
                  <c:v>-2.7040000000000006</c:v>
                </c:pt>
                <c:pt idx="19049">
                  <c:v>-2.7019999999999982</c:v>
                </c:pt>
                <c:pt idx="19050">
                  <c:v>-2.6999999999999957</c:v>
                </c:pt>
                <c:pt idx="19051">
                  <c:v>-2.6980000000000004</c:v>
                </c:pt>
                <c:pt idx="19052">
                  <c:v>-2.695999999999998</c:v>
                </c:pt>
                <c:pt idx="19053">
                  <c:v>-2.6939999999999955</c:v>
                </c:pt>
                <c:pt idx="19054">
                  <c:v>-2.6920000000000002</c:v>
                </c:pt>
                <c:pt idx="19055">
                  <c:v>-2.6899999999999977</c:v>
                </c:pt>
                <c:pt idx="19056">
                  <c:v>-2.6879999999999953</c:v>
                </c:pt>
                <c:pt idx="19057">
                  <c:v>-2.6859999999999999</c:v>
                </c:pt>
                <c:pt idx="19058">
                  <c:v>-2.6839999999999975</c:v>
                </c:pt>
                <c:pt idx="19059">
                  <c:v>-2.6819999999999951</c:v>
                </c:pt>
                <c:pt idx="19060">
                  <c:v>-2.6799999999999997</c:v>
                </c:pt>
                <c:pt idx="19061">
                  <c:v>-2.6779999999999973</c:v>
                </c:pt>
                <c:pt idx="19062">
                  <c:v>-2.6759999999999948</c:v>
                </c:pt>
                <c:pt idx="19063">
                  <c:v>-2.6739999999999995</c:v>
                </c:pt>
                <c:pt idx="19064">
                  <c:v>-2.671999999999997</c:v>
                </c:pt>
                <c:pt idx="19065">
                  <c:v>-2.6699999999999946</c:v>
                </c:pt>
                <c:pt idx="19066">
                  <c:v>-2.6679999999999993</c:v>
                </c:pt>
                <c:pt idx="19067">
                  <c:v>-2.6659999999999968</c:v>
                </c:pt>
                <c:pt idx="19068">
                  <c:v>-2.6639999999999944</c:v>
                </c:pt>
                <c:pt idx="19069">
                  <c:v>-2.661999999999999</c:v>
                </c:pt>
                <c:pt idx="19070">
                  <c:v>-2.6599999999999966</c:v>
                </c:pt>
                <c:pt idx="19071">
                  <c:v>-2.6579999999999941</c:v>
                </c:pt>
                <c:pt idx="19072">
                  <c:v>-2.6559999999999988</c:v>
                </c:pt>
                <c:pt idx="19073">
                  <c:v>-2.6539999999999964</c:v>
                </c:pt>
                <c:pt idx="19074">
                  <c:v>-2.6519999999999939</c:v>
                </c:pt>
                <c:pt idx="19075">
                  <c:v>-2.6499999999999986</c:v>
                </c:pt>
                <c:pt idx="19076">
                  <c:v>-2.6479999999999961</c:v>
                </c:pt>
                <c:pt idx="19077">
                  <c:v>-2.6459999999999937</c:v>
                </c:pt>
                <c:pt idx="19078">
                  <c:v>-2.6439999999999984</c:v>
                </c:pt>
                <c:pt idx="19079">
                  <c:v>-2.6419999999999959</c:v>
                </c:pt>
                <c:pt idx="19080">
                  <c:v>-2.6400000000000006</c:v>
                </c:pt>
                <c:pt idx="19081">
                  <c:v>-2.6379999999999981</c:v>
                </c:pt>
                <c:pt idx="19082">
                  <c:v>-2.6359999999999957</c:v>
                </c:pt>
                <c:pt idx="19083">
                  <c:v>-2.6340000000000003</c:v>
                </c:pt>
                <c:pt idx="19084">
                  <c:v>-2.6319999999999979</c:v>
                </c:pt>
                <c:pt idx="19085">
                  <c:v>-2.6299999999999955</c:v>
                </c:pt>
                <c:pt idx="19086">
                  <c:v>-2.6280000000000001</c:v>
                </c:pt>
                <c:pt idx="19087">
                  <c:v>-2.6259999999999977</c:v>
                </c:pt>
                <c:pt idx="19088">
                  <c:v>-2.6239999999999952</c:v>
                </c:pt>
                <c:pt idx="19089">
                  <c:v>-2.6219999999999999</c:v>
                </c:pt>
                <c:pt idx="19090">
                  <c:v>-2.6199999999999974</c:v>
                </c:pt>
                <c:pt idx="19091">
                  <c:v>-2.617999999999995</c:v>
                </c:pt>
                <c:pt idx="19092">
                  <c:v>-2.6159999999999997</c:v>
                </c:pt>
                <c:pt idx="19093">
                  <c:v>-2.6139999999999972</c:v>
                </c:pt>
                <c:pt idx="19094">
                  <c:v>-2.6119999999999948</c:v>
                </c:pt>
                <c:pt idx="19095">
                  <c:v>-2.6099999999999994</c:v>
                </c:pt>
                <c:pt idx="19096">
                  <c:v>-2.607999999999997</c:v>
                </c:pt>
                <c:pt idx="19097">
                  <c:v>-2.6059999999999945</c:v>
                </c:pt>
                <c:pt idx="19098">
                  <c:v>-2.6039999999999992</c:v>
                </c:pt>
                <c:pt idx="19099">
                  <c:v>-2.6019999999999968</c:v>
                </c:pt>
                <c:pt idx="19100">
                  <c:v>-2.5999999999999943</c:v>
                </c:pt>
                <c:pt idx="19101">
                  <c:v>-2.597999999999999</c:v>
                </c:pt>
                <c:pt idx="19102">
                  <c:v>-2.5959999999999965</c:v>
                </c:pt>
                <c:pt idx="19103">
                  <c:v>-2.5939999999999941</c:v>
                </c:pt>
                <c:pt idx="19104">
                  <c:v>-2.5919999999999987</c:v>
                </c:pt>
                <c:pt idx="19105">
                  <c:v>-2.5899999999999963</c:v>
                </c:pt>
                <c:pt idx="19106">
                  <c:v>-2.5879999999999939</c:v>
                </c:pt>
                <c:pt idx="19107">
                  <c:v>-2.5859999999999985</c:v>
                </c:pt>
                <c:pt idx="19108">
                  <c:v>-2.5839999999999961</c:v>
                </c:pt>
                <c:pt idx="19109">
                  <c:v>-2.5819999999999936</c:v>
                </c:pt>
                <c:pt idx="19110">
                  <c:v>-2.5799999999999983</c:v>
                </c:pt>
                <c:pt idx="19111">
                  <c:v>-2.5779999999999959</c:v>
                </c:pt>
                <c:pt idx="19112">
                  <c:v>-2.5760000000000005</c:v>
                </c:pt>
                <c:pt idx="19113">
                  <c:v>-2.5739999999999981</c:v>
                </c:pt>
                <c:pt idx="19114">
                  <c:v>-2.5719999999999956</c:v>
                </c:pt>
                <c:pt idx="19115">
                  <c:v>-2.5700000000000003</c:v>
                </c:pt>
                <c:pt idx="19116">
                  <c:v>-2.5679999999999978</c:v>
                </c:pt>
                <c:pt idx="19117">
                  <c:v>-2.5659999999999954</c:v>
                </c:pt>
                <c:pt idx="19118">
                  <c:v>-2.5640000000000001</c:v>
                </c:pt>
                <c:pt idx="19119">
                  <c:v>-2.5619999999999976</c:v>
                </c:pt>
                <c:pt idx="19120">
                  <c:v>-2.5599999999999952</c:v>
                </c:pt>
                <c:pt idx="19121">
                  <c:v>-2.5579999999999998</c:v>
                </c:pt>
                <c:pt idx="19122">
                  <c:v>-2.5559999999999974</c:v>
                </c:pt>
                <c:pt idx="19123">
                  <c:v>-2.5539999999999949</c:v>
                </c:pt>
                <c:pt idx="19124">
                  <c:v>-2.5519999999999996</c:v>
                </c:pt>
                <c:pt idx="19125">
                  <c:v>-2.5499999999999972</c:v>
                </c:pt>
                <c:pt idx="19126">
                  <c:v>-2.5479999999999947</c:v>
                </c:pt>
                <c:pt idx="19127">
                  <c:v>-2.5459999999999994</c:v>
                </c:pt>
                <c:pt idx="19128">
                  <c:v>-2.5439999999999969</c:v>
                </c:pt>
                <c:pt idx="19129">
                  <c:v>-2.5419999999999945</c:v>
                </c:pt>
                <c:pt idx="19130">
                  <c:v>-2.5399999999999991</c:v>
                </c:pt>
                <c:pt idx="19131">
                  <c:v>-2.5379999999999967</c:v>
                </c:pt>
                <c:pt idx="19132">
                  <c:v>-2.5359999999999943</c:v>
                </c:pt>
                <c:pt idx="19133">
                  <c:v>-2.5339999999999989</c:v>
                </c:pt>
                <c:pt idx="19134">
                  <c:v>-2.5319999999999965</c:v>
                </c:pt>
                <c:pt idx="19135">
                  <c:v>-2.529999999999994</c:v>
                </c:pt>
                <c:pt idx="19136">
                  <c:v>-2.5279999999999987</c:v>
                </c:pt>
                <c:pt idx="19137">
                  <c:v>-2.5259999999999962</c:v>
                </c:pt>
                <c:pt idx="19138">
                  <c:v>-2.5239999999999938</c:v>
                </c:pt>
                <c:pt idx="19139">
                  <c:v>-2.5219999999999985</c:v>
                </c:pt>
                <c:pt idx="19140">
                  <c:v>-2.519999999999996</c:v>
                </c:pt>
                <c:pt idx="19141">
                  <c:v>-2.5180000000000007</c:v>
                </c:pt>
                <c:pt idx="19142">
                  <c:v>-2.5159999999999982</c:v>
                </c:pt>
                <c:pt idx="19143">
                  <c:v>-2.5139999999999958</c:v>
                </c:pt>
                <c:pt idx="19144">
                  <c:v>-2.5120000000000005</c:v>
                </c:pt>
                <c:pt idx="19145">
                  <c:v>-2.509999999999998</c:v>
                </c:pt>
                <c:pt idx="19146">
                  <c:v>-2.5079999999999956</c:v>
                </c:pt>
                <c:pt idx="19147">
                  <c:v>-2.5060000000000002</c:v>
                </c:pt>
                <c:pt idx="19148">
                  <c:v>-2.5039999999999978</c:v>
                </c:pt>
                <c:pt idx="19149">
                  <c:v>-2.5019999999999953</c:v>
                </c:pt>
                <c:pt idx="19150">
                  <c:v>-2.5</c:v>
                </c:pt>
                <c:pt idx="19151">
                  <c:v>-2.4979999999999976</c:v>
                </c:pt>
                <c:pt idx="19152">
                  <c:v>-2.4959999999999951</c:v>
                </c:pt>
                <c:pt idx="19153">
                  <c:v>-2.4939999999999998</c:v>
                </c:pt>
                <c:pt idx="19154">
                  <c:v>-2.4919999999999973</c:v>
                </c:pt>
                <c:pt idx="19155">
                  <c:v>-2.4899999999999949</c:v>
                </c:pt>
                <c:pt idx="19156">
                  <c:v>-2.4879999999999995</c:v>
                </c:pt>
                <c:pt idx="19157">
                  <c:v>-2.4859999999999971</c:v>
                </c:pt>
                <c:pt idx="19158">
                  <c:v>-2.4839999999999947</c:v>
                </c:pt>
                <c:pt idx="19159">
                  <c:v>-2.4819999999999993</c:v>
                </c:pt>
                <c:pt idx="19160">
                  <c:v>-2.4799999999999969</c:v>
                </c:pt>
                <c:pt idx="19161">
                  <c:v>-2.4779999999999944</c:v>
                </c:pt>
                <c:pt idx="19162">
                  <c:v>-2.4759999999999991</c:v>
                </c:pt>
                <c:pt idx="19163">
                  <c:v>-2.4739999999999966</c:v>
                </c:pt>
                <c:pt idx="19164">
                  <c:v>-2.4719999999999942</c:v>
                </c:pt>
                <c:pt idx="19165">
                  <c:v>-2.4699999999999989</c:v>
                </c:pt>
                <c:pt idx="19166">
                  <c:v>-2.4679999999999964</c:v>
                </c:pt>
                <c:pt idx="19167">
                  <c:v>-2.465999999999994</c:v>
                </c:pt>
                <c:pt idx="19168">
                  <c:v>-2.4639999999999986</c:v>
                </c:pt>
                <c:pt idx="19169">
                  <c:v>-2.4619999999999962</c:v>
                </c:pt>
                <c:pt idx="19170">
                  <c:v>-2.4599999999999937</c:v>
                </c:pt>
                <c:pt idx="19171">
                  <c:v>-2.4579999999999984</c:v>
                </c:pt>
                <c:pt idx="19172">
                  <c:v>-2.455999999999996</c:v>
                </c:pt>
                <c:pt idx="19173">
                  <c:v>-2.4540000000000006</c:v>
                </c:pt>
                <c:pt idx="19174">
                  <c:v>-2.4519999999999982</c:v>
                </c:pt>
                <c:pt idx="19175">
                  <c:v>-2.4499999999999957</c:v>
                </c:pt>
                <c:pt idx="19176">
                  <c:v>-2.4480000000000004</c:v>
                </c:pt>
                <c:pt idx="19177">
                  <c:v>-2.445999999999998</c:v>
                </c:pt>
                <c:pt idx="19178">
                  <c:v>-2.4439999999999955</c:v>
                </c:pt>
                <c:pt idx="19179">
                  <c:v>-2.4420000000000002</c:v>
                </c:pt>
                <c:pt idx="19180">
                  <c:v>-2.4399999999999977</c:v>
                </c:pt>
                <c:pt idx="19181">
                  <c:v>-2.4379999999999953</c:v>
                </c:pt>
                <c:pt idx="19182">
                  <c:v>-2.4359999999999999</c:v>
                </c:pt>
                <c:pt idx="19183">
                  <c:v>-2.4339999999999975</c:v>
                </c:pt>
                <c:pt idx="19184">
                  <c:v>-2.4319999999999951</c:v>
                </c:pt>
                <c:pt idx="19185">
                  <c:v>-2.4299999999999997</c:v>
                </c:pt>
                <c:pt idx="19186">
                  <c:v>-2.4279999999999973</c:v>
                </c:pt>
                <c:pt idx="19187">
                  <c:v>-2.4259999999999948</c:v>
                </c:pt>
                <c:pt idx="19188">
                  <c:v>-2.4239999999999995</c:v>
                </c:pt>
                <c:pt idx="19189">
                  <c:v>-2.421999999999997</c:v>
                </c:pt>
                <c:pt idx="19190">
                  <c:v>-2.4199999999999946</c:v>
                </c:pt>
                <c:pt idx="19191">
                  <c:v>-2.4179999999999993</c:v>
                </c:pt>
                <c:pt idx="19192">
                  <c:v>-2.4159999999999968</c:v>
                </c:pt>
                <c:pt idx="19193">
                  <c:v>-2.4139999999999944</c:v>
                </c:pt>
                <c:pt idx="19194">
                  <c:v>-2.411999999999999</c:v>
                </c:pt>
                <c:pt idx="19195">
                  <c:v>-2.4099999999999966</c:v>
                </c:pt>
                <c:pt idx="19196">
                  <c:v>-2.4079999999999941</c:v>
                </c:pt>
                <c:pt idx="19197">
                  <c:v>-2.4059999999999988</c:v>
                </c:pt>
                <c:pt idx="19198">
                  <c:v>-2.4039999999999964</c:v>
                </c:pt>
                <c:pt idx="19199">
                  <c:v>-2.4019999999999939</c:v>
                </c:pt>
                <c:pt idx="19200">
                  <c:v>-2.3999999999999986</c:v>
                </c:pt>
                <c:pt idx="19201">
                  <c:v>-2.3979999999999961</c:v>
                </c:pt>
                <c:pt idx="19202">
                  <c:v>-2.3959999999999937</c:v>
                </c:pt>
                <c:pt idx="19203">
                  <c:v>-2.3939999999999984</c:v>
                </c:pt>
                <c:pt idx="19204">
                  <c:v>-2.3919999999999959</c:v>
                </c:pt>
                <c:pt idx="19205">
                  <c:v>-2.3900000000000006</c:v>
                </c:pt>
                <c:pt idx="19206">
                  <c:v>-2.3879999999999981</c:v>
                </c:pt>
                <c:pt idx="19207">
                  <c:v>-2.3859999999999957</c:v>
                </c:pt>
                <c:pt idx="19208">
                  <c:v>-2.3840000000000003</c:v>
                </c:pt>
                <c:pt idx="19209">
                  <c:v>-2.3819999999999979</c:v>
                </c:pt>
                <c:pt idx="19210">
                  <c:v>-2.3799999999999955</c:v>
                </c:pt>
                <c:pt idx="19211">
                  <c:v>-2.3780000000000001</c:v>
                </c:pt>
                <c:pt idx="19212">
                  <c:v>-2.3759999999999977</c:v>
                </c:pt>
                <c:pt idx="19213">
                  <c:v>-2.3739999999999952</c:v>
                </c:pt>
                <c:pt idx="19214">
                  <c:v>-2.3719999999999999</c:v>
                </c:pt>
                <c:pt idx="19215">
                  <c:v>-2.3699999999999974</c:v>
                </c:pt>
                <c:pt idx="19216">
                  <c:v>-2.367999999999995</c:v>
                </c:pt>
                <c:pt idx="19217">
                  <c:v>-2.3659999999999997</c:v>
                </c:pt>
                <c:pt idx="19218">
                  <c:v>-2.3639999999999972</c:v>
                </c:pt>
                <c:pt idx="19219">
                  <c:v>-2.3619999999999948</c:v>
                </c:pt>
                <c:pt idx="19220">
                  <c:v>-2.3599999999999994</c:v>
                </c:pt>
                <c:pt idx="19221">
                  <c:v>-2.357999999999997</c:v>
                </c:pt>
                <c:pt idx="19222">
                  <c:v>-2.3559999999999945</c:v>
                </c:pt>
                <c:pt idx="19223">
                  <c:v>-2.3539999999999992</c:v>
                </c:pt>
                <c:pt idx="19224">
                  <c:v>-2.3519999999999968</c:v>
                </c:pt>
                <c:pt idx="19225">
                  <c:v>-2.3499999999999943</c:v>
                </c:pt>
                <c:pt idx="19226">
                  <c:v>-2.347999999999999</c:v>
                </c:pt>
                <c:pt idx="19227">
                  <c:v>-2.3459999999999965</c:v>
                </c:pt>
                <c:pt idx="19228">
                  <c:v>-2.3439999999999941</c:v>
                </c:pt>
                <c:pt idx="19229">
                  <c:v>-2.3419999999999987</c:v>
                </c:pt>
                <c:pt idx="19230">
                  <c:v>-2.3399999999999963</c:v>
                </c:pt>
                <c:pt idx="19231">
                  <c:v>-2.3379999999999939</c:v>
                </c:pt>
                <c:pt idx="19232">
                  <c:v>-2.3359999999999985</c:v>
                </c:pt>
                <c:pt idx="19233">
                  <c:v>-2.3339999999999961</c:v>
                </c:pt>
                <c:pt idx="19234">
                  <c:v>-2.3319999999999936</c:v>
                </c:pt>
                <c:pt idx="19235">
                  <c:v>-2.3299999999999983</c:v>
                </c:pt>
                <c:pt idx="19236">
                  <c:v>-2.3279999999999959</c:v>
                </c:pt>
                <c:pt idx="19237">
                  <c:v>-2.3260000000000005</c:v>
                </c:pt>
                <c:pt idx="19238">
                  <c:v>-2.3239999999999981</c:v>
                </c:pt>
                <c:pt idx="19239">
                  <c:v>-2.3219999999999956</c:v>
                </c:pt>
                <c:pt idx="19240">
                  <c:v>-2.3200000000000003</c:v>
                </c:pt>
                <c:pt idx="19241">
                  <c:v>-2.3179999999999978</c:v>
                </c:pt>
                <c:pt idx="19242">
                  <c:v>-2.3159999999999954</c:v>
                </c:pt>
                <c:pt idx="19243">
                  <c:v>-2.3140000000000001</c:v>
                </c:pt>
                <c:pt idx="19244">
                  <c:v>-2.3119999999999976</c:v>
                </c:pt>
                <c:pt idx="19245">
                  <c:v>-2.3099999999999952</c:v>
                </c:pt>
                <c:pt idx="19246">
                  <c:v>-2.3079999999999998</c:v>
                </c:pt>
                <c:pt idx="19247">
                  <c:v>-2.3059999999999974</c:v>
                </c:pt>
                <c:pt idx="19248">
                  <c:v>-2.3039999999999949</c:v>
                </c:pt>
                <c:pt idx="19249">
                  <c:v>-2.3019999999999996</c:v>
                </c:pt>
                <c:pt idx="19250">
                  <c:v>-2.2999999999999972</c:v>
                </c:pt>
                <c:pt idx="19251">
                  <c:v>-2.2979999999999947</c:v>
                </c:pt>
                <c:pt idx="19252">
                  <c:v>-2.2959999999999994</c:v>
                </c:pt>
                <c:pt idx="19253">
                  <c:v>-2.2939999999999969</c:v>
                </c:pt>
                <c:pt idx="19254">
                  <c:v>-2.2919999999999945</c:v>
                </c:pt>
                <c:pt idx="19255">
                  <c:v>-2.2899999999999991</c:v>
                </c:pt>
                <c:pt idx="19256">
                  <c:v>-2.2879999999999967</c:v>
                </c:pt>
                <c:pt idx="19257">
                  <c:v>-2.2859999999999943</c:v>
                </c:pt>
                <c:pt idx="19258">
                  <c:v>-2.2839999999999989</c:v>
                </c:pt>
                <c:pt idx="19259">
                  <c:v>-2.2819999999999965</c:v>
                </c:pt>
                <c:pt idx="19260">
                  <c:v>-2.279999999999994</c:v>
                </c:pt>
                <c:pt idx="19261">
                  <c:v>-2.2779999999999987</c:v>
                </c:pt>
                <c:pt idx="19262">
                  <c:v>-2.2759999999999962</c:v>
                </c:pt>
                <c:pt idx="19263">
                  <c:v>-2.2739999999999938</c:v>
                </c:pt>
                <c:pt idx="19264">
                  <c:v>-2.2719999999999985</c:v>
                </c:pt>
                <c:pt idx="19265">
                  <c:v>-2.269999999999996</c:v>
                </c:pt>
                <c:pt idx="19266">
                  <c:v>-2.2680000000000007</c:v>
                </c:pt>
                <c:pt idx="19267">
                  <c:v>-2.2659999999999982</c:v>
                </c:pt>
                <c:pt idx="19268">
                  <c:v>-2.2639999999999958</c:v>
                </c:pt>
                <c:pt idx="19269">
                  <c:v>-2.2620000000000005</c:v>
                </c:pt>
                <c:pt idx="19270">
                  <c:v>-2.259999999999998</c:v>
                </c:pt>
                <c:pt idx="19271">
                  <c:v>-2.2579999999999956</c:v>
                </c:pt>
                <c:pt idx="19272">
                  <c:v>-2.2560000000000002</c:v>
                </c:pt>
                <c:pt idx="19273">
                  <c:v>-2.2539999999999978</c:v>
                </c:pt>
                <c:pt idx="19274">
                  <c:v>-2.2519999999999953</c:v>
                </c:pt>
                <c:pt idx="19275">
                  <c:v>-2.25</c:v>
                </c:pt>
                <c:pt idx="19276">
                  <c:v>-2.2479999999999976</c:v>
                </c:pt>
                <c:pt idx="19277">
                  <c:v>-2.2459999999999951</c:v>
                </c:pt>
                <c:pt idx="19278">
                  <c:v>-2.2439999999999998</c:v>
                </c:pt>
                <c:pt idx="19279">
                  <c:v>-2.2419999999999973</c:v>
                </c:pt>
                <c:pt idx="19280">
                  <c:v>-2.2399999999999949</c:v>
                </c:pt>
                <c:pt idx="19281">
                  <c:v>-2.2379999999999995</c:v>
                </c:pt>
                <c:pt idx="19282">
                  <c:v>-2.2359999999999971</c:v>
                </c:pt>
                <c:pt idx="19283">
                  <c:v>-2.2339999999999947</c:v>
                </c:pt>
                <c:pt idx="19284">
                  <c:v>-2.2319999999999993</c:v>
                </c:pt>
                <c:pt idx="19285">
                  <c:v>-2.2299999999999969</c:v>
                </c:pt>
                <c:pt idx="19286">
                  <c:v>-2.2279999999999944</c:v>
                </c:pt>
                <c:pt idx="19287">
                  <c:v>-2.2259999999999991</c:v>
                </c:pt>
                <c:pt idx="19288">
                  <c:v>-2.2239999999999966</c:v>
                </c:pt>
                <c:pt idx="19289">
                  <c:v>-2.2219999999999942</c:v>
                </c:pt>
                <c:pt idx="19290">
                  <c:v>-2.2199999999999989</c:v>
                </c:pt>
                <c:pt idx="19291">
                  <c:v>-2.2179999999999964</c:v>
                </c:pt>
                <c:pt idx="19292">
                  <c:v>-2.215999999999994</c:v>
                </c:pt>
                <c:pt idx="19293">
                  <c:v>-2.2139999999999986</c:v>
                </c:pt>
                <c:pt idx="19294">
                  <c:v>-2.2119999999999962</c:v>
                </c:pt>
                <c:pt idx="19295">
                  <c:v>-2.2099999999999937</c:v>
                </c:pt>
                <c:pt idx="19296">
                  <c:v>-2.2079999999999984</c:v>
                </c:pt>
                <c:pt idx="19297">
                  <c:v>-2.205999999999996</c:v>
                </c:pt>
                <c:pt idx="19298">
                  <c:v>-2.2040000000000006</c:v>
                </c:pt>
                <c:pt idx="19299">
                  <c:v>-2.2019999999999982</c:v>
                </c:pt>
                <c:pt idx="19300">
                  <c:v>-2.1999999999999957</c:v>
                </c:pt>
                <c:pt idx="19301">
                  <c:v>-2.1980000000000004</c:v>
                </c:pt>
                <c:pt idx="19302">
                  <c:v>-2.195999999999998</c:v>
                </c:pt>
                <c:pt idx="19303">
                  <c:v>-2.1939999999999955</c:v>
                </c:pt>
                <c:pt idx="19304">
                  <c:v>-2.1920000000000002</c:v>
                </c:pt>
                <c:pt idx="19305">
                  <c:v>-2.1899999999999977</c:v>
                </c:pt>
                <c:pt idx="19306">
                  <c:v>-2.1879999999999953</c:v>
                </c:pt>
                <c:pt idx="19307">
                  <c:v>-2.1859999999999999</c:v>
                </c:pt>
                <c:pt idx="19308">
                  <c:v>-2.1839999999999975</c:v>
                </c:pt>
                <c:pt idx="19309">
                  <c:v>-2.1819999999999951</c:v>
                </c:pt>
                <c:pt idx="19310">
                  <c:v>-2.1799999999999997</c:v>
                </c:pt>
                <c:pt idx="19311">
                  <c:v>-2.1779999999999973</c:v>
                </c:pt>
                <c:pt idx="19312">
                  <c:v>-2.1759999999999948</c:v>
                </c:pt>
                <c:pt idx="19313">
                  <c:v>-2.1739999999999995</c:v>
                </c:pt>
                <c:pt idx="19314">
                  <c:v>-2.171999999999997</c:v>
                </c:pt>
                <c:pt idx="19315">
                  <c:v>-2.1699999999999946</c:v>
                </c:pt>
                <c:pt idx="19316">
                  <c:v>-2.1679999999999993</c:v>
                </c:pt>
                <c:pt idx="19317">
                  <c:v>-2.1659999999999968</c:v>
                </c:pt>
                <c:pt idx="19318">
                  <c:v>-2.1639999999999944</c:v>
                </c:pt>
                <c:pt idx="19319">
                  <c:v>-2.161999999999999</c:v>
                </c:pt>
                <c:pt idx="19320">
                  <c:v>-2.1599999999999966</c:v>
                </c:pt>
                <c:pt idx="19321">
                  <c:v>-2.1579999999999941</c:v>
                </c:pt>
                <c:pt idx="19322">
                  <c:v>-2.1559999999999988</c:v>
                </c:pt>
                <c:pt idx="19323">
                  <c:v>-2.1539999999999964</c:v>
                </c:pt>
                <c:pt idx="19324">
                  <c:v>-2.1519999999999939</c:v>
                </c:pt>
                <c:pt idx="19325">
                  <c:v>-2.1499999999999986</c:v>
                </c:pt>
                <c:pt idx="19326">
                  <c:v>-2.1479999999999961</c:v>
                </c:pt>
                <c:pt idx="19327">
                  <c:v>-2.1459999999999937</c:v>
                </c:pt>
                <c:pt idx="19328">
                  <c:v>-2.1439999999999984</c:v>
                </c:pt>
                <c:pt idx="19329">
                  <c:v>-2.1419999999999959</c:v>
                </c:pt>
                <c:pt idx="19330">
                  <c:v>-2.1400000000000006</c:v>
                </c:pt>
                <c:pt idx="19331">
                  <c:v>-2.1379999999999981</c:v>
                </c:pt>
                <c:pt idx="19332">
                  <c:v>-2.1359999999999957</c:v>
                </c:pt>
                <c:pt idx="19333">
                  <c:v>-2.1340000000000003</c:v>
                </c:pt>
                <c:pt idx="19334">
                  <c:v>-2.1319999999999979</c:v>
                </c:pt>
                <c:pt idx="19335">
                  <c:v>-2.1299999999999955</c:v>
                </c:pt>
                <c:pt idx="19336">
                  <c:v>-2.1280000000000001</c:v>
                </c:pt>
                <c:pt idx="19337">
                  <c:v>-2.1259999999999977</c:v>
                </c:pt>
                <c:pt idx="19338">
                  <c:v>-2.1239999999999952</c:v>
                </c:pt>
                <c:pt idx="19339">
                  <c:v>-2.1219999999999999</c:v>
                </c:pt>
                <c:pt idx="19340">
                  <c:v>-2.1199999999999974</c:v>
                </c:pt>
                <c:pt idx="19341">
                  <c:v>-2.117999999999995</c:v>
                </c:pt>
                <c:pt idx="19342">
                  <c:v>-2.1159999999999997</c:v>
                </c:pt>
                <c:pt idx="19343">
                  <c:v>-2.1139999999999972</c:v>
                </c:pt>
                <c:pt idx="19344">
                  <c:v>-2.1119999999999948</c:v>
                </c:pt>
                <c:pt idx="19345">
                  <c:v>-2.1099999999999994</c:v>
                </c:pt>
                <c:pt idx="19346">
                  <c:v>-2.107999999999997</c:v>
                </c:pt>
                <c:pt idx="19347">
                  <c:v>-2.1059999999999945</c:v>
                </c:pt>
                <c:pt idx="19348">
                  <c:v>-2.1039999999999992</c:v>
                </c:pt>
                <c:pt idx="19349">
                  <c:v>-2.1019999999999968</c:v>
                </c:pt>
                <c:pt idx="19350">
                  <c:v>-2.0999999999999943</c:v>
                </c:pt>
                <c:pt idx="19351">
                  <c:v>-2.097999999999999</c:v>
                </c:pt>
                <c:pt idx="19352">
                  <c:v>-2.0959999999999965</c:v>
                </c:pt>
                <c:pt idx="19353">
                  <c:v>-2.0939999999999941</c:v>
                </c:pt>
                <c:pt idx="19354">
                  <c:v>-2.0919999999999987</c:v>
                </c:pt>
                <c:pt idx="19355">
                  <c:v>-2.0899999999999963</c:v>
                </c:pt>
                <c:pt idx="19356">
                  <c:v>-2.0879999999999939</c:v>
                </c:pt>
                <c:pt idx="19357">
                  <c:v>-2.0859999999999985</c:v>
                </c:pt>
                <c:pt idx="19358">
                  <c:v>-2.0839999999999961</c:v>
                </c:pt>
                <c:pt idx="19359">
                  <c:v>-2.0819999999999936</c:v>
                </c:pt>
                <c:pt idx="19360">
                  <c:v>-2.0799999999999983</c:v>
                </c:pt>
                <c:pt idx="19361">
                  <c:v>-2.0779999999999959</c:v>
                </c:pt>
                <c:pt idx="19362">
                  <c:v>-2.0760000000000005</c:v>
                </c:pt>
                <c:pt idx="19363">
                  <c:v>-2.0739999999999981</c:v>
                </c:pt>
                <c:pt idx="19364">
                  <c:v>-2.0719999999999956</c:v>
                </c:pt>
                <c:pt idx="19365">
                  <c:v>-2.0700000000000003</c:v>
                </c:pt>
                <c:pt idx="19366">
                  <c:v>-2.0679999999999978</c:v>
                </c:pt>
                <c:pt idx="19367">
                  <c:v>-2.0659999999999954</c:v>
                </c:pt>
                <c:pt idx="19368">
                  <c:v>-2.0640000000000001</c:v>
                </c:pt>
                <c:pt idx="19369">
                  <c:v>-2.0619999999999976</c:v>
                </c:pt>
                <c:pt idx="19370">
                  <c:v>-2.0599999999999952</c:v>
                </c:pt>
                <c:pt idx="19371">
                  <c:v>-2.0579999999999998</c:v>
                </c:pt>
                <c:pt idx="19372">
                  <c:v>-2.0559999999999974</c:v>
                </c:pt>
                <c:pt idx="19373">
                  <c:v>-2.0539999999999949</c:v>
                </c:pt>
                <c:pt idx="19374">
                  <c:v>-2.0519999999999996</c:v>
                </c:pt>
                <c:pt idx="19375">
                  <c:v>-2.0499999999999972</c:v>
                </c:pt>
                <c:pt idx="19376">
                  <c:v>-2.0479999999999947</c:v>
                </c:pt>
                <c:pt idx="19377">
                  <c:v>-2.0459999999999994</c:v>
                </c:pt>
                <c:pt idx="19378">
                  <c:v>-2.0439999999999969</c:v>
                </c:pt>
                <c:pt idx="19379">
                  <c:v>-2.0419999999999945</c:v>
                </c:pt>
                <c:pt idx="19380">
                  <c:v>-2.0399999999999991</c:v>
                </c:pt>
                <c:pt idx="19381">
                  <c:v>-2.0379999999999967</c:v>
                </c:pt>
                <c:pt idx="19382">
                  <c:v>-2.0359999999999943</c:v>
                </c:pt>
                <c:pt idx="19383">
                  <c:v>-2.0339999999999989</c:v>
                </c:pt>
                <c:pt idx="19384">
                  <c:v>-2.0319999999999965</c:v>
                </c:pt>
                <c:pt idx="19385">
                  <c:v>-2.029999999999994</c:v>
                </c:pt>
                <c:pt idx="19386">
                  <c:v>-2.0279999999999987</c:v>
                </c:pt>
                <c:pt idx="19387">
                  <c:v>-2.0259999999999962</c:v>
                </c:pt>
                <c:pt idx="19388">
                  <c:v>-2.0239999999999938</c:v>
                </c:pt>
                <c:pt idx="19389">
                  <c:v>-2.0219999999999985</c:v>
                </c:pt>
                <c:pt idx="19390">
                  <c:v>-2.019999999999996</c:v>
                </c:pt>
                <c:pt idx="19391">
                  <c:v>-2.0180000000000007</c:v>
                </c:pt>
                <c:pt idx="19392">
                  <c:v>-2.0159999999999982</c:v>
                </c:pt>
                <c:pt idx="19393">
                  <c:v>-2.0139999999999958</c:v>
                </c:pt>
                <c:pt idx="19394">
                  <c:v>-2.0120000000000005</c:v>
                </c:pt>
                <c:pt idx="19395">
                  <c:v>-2.009999999999998</c:v>
                </c:pt>
                <c:pt idx="19396">
                  <c:v>-2.0079999999999956</c:v>
                </c:pt>
                <c:pt idx="19397">
                  <c:v>-2.0060000000000002</c:v>
                </c:pt>
                <c:pt idx="19398">
                  <c:v>-2.0039999999999978</c:v>
                </c:pt>
                <c:pt idx="19399">
                  <c:v>-2.0019999999999953</c:v>
                </c:pt>
                <c:pt idx="19400">
                  <c:v>-2</c:v>
                </c:pt>
                <c:pt idx="19401">
                  <c:v>-1.9979999999999976</c:v>
                </c:pt>
                <c:pt idx="19402">
                  <c:v>-1.9959999999999951</c:v>
                </c:pt>
                <c:pt idx="19403">
                  <c:v>-1.9939999999999998</c:v>
                </c:pt>
                <c:pt idx="19404">
                  <c:v>-1.9919999999999973</c:v>
                </c:pt>
                <c:pt idx="19405">
                  <c:v>-1.9899999999999949</c:v>
                </c:pt>
                <c:pt idx="19406">
                  <c:v>-1.9879999999999995</c:v>
                </c:pt>
                <c:pt idx="19407">
                  <c:v>-1.9859999999999971</c:v>
                </c:pt>
                <c:pt idx="19408">
                  <c:v>-1.9839999999999947</c:v>
                </c:pt>
                <c:pt idx="19409">
                  <c:v>-1.9819999999999993</c:v>
                </c:pt>
                <c:pt idx="19410">
                  <c:v>-1.9799999999999969</c:v>
                </c:pt>
                <c:pt idx="19411">
                  <c:v>-1.9779999999999944</c:v>
                </c:pt>
                <c:pt idx="19412">
                  <c:v>-1.9759999999999991</c:v>
                </c:pt>
                <c:pt idx="19413">
                  <c:v>-1.9739999999999966</c:v>
                </c:pt>
                <c:pt idx="19414">
                  <c:v>-1.9719999999999942</c:v>
                </c:pt>
                <c:pt idx="19415">
                  <c:v>-1.9699999999999989</c:v>
                </c:pt>
                <c:pt idx="19416">
                  <c:v>-1.9679999999999964</c:v>
                </c:pt>
                <c:pt idx="19417">
                  <c:v>-1.965999999999994</c:v>
                </c:pt>
                <c:pt idx="19418">
                  <c:v>-1.9639999999999986</c:v>
                </c:pt>
                <c:pt idx="19419">
                  <c:v>-1.9619999999999962</c:v>
                </c:pt>
                <c:pt idx="19420">
                  <c:v>-1.9599999999999937</c:v>
                </c:pt>
                <c:pt idx="19421">
                  <c:v>-1.9579999999999984</c:v>
                </c:pt>
                <c:pt idx="19422">
                  <c:v>-1.955999999999996</c:v>
                </c:pt>
                <c:pt idx="19423">
                  <c:v>-1.9540000000000006</c:v>
                </c:pt>
                <c:pt idx="19424">
                  <c:v>-1.9519999999999982</c:v>
                </c:pt>
                <c:pt idx="19425">
                  <c:v>-1.9499999999999957</c:v>
                </c:pt>
                <c:pt idx="19426">
                  <c:v>-1.9480000000000004</c:v>
                </c:pt>
                <c:pt idx="19427">
                  <c:v>-1.945999999999998</c:v>
                </c:pt>
                <c:pt idx="19428">
                  <c:v>-1.9439999999999955</c:v>
                </c:pt>
                <c:pt idx="19429">
                  <c:v>-1.9420000000000002</c:v>
                </c:pt>
                <c:pt idx="19430">
                  <c:v>-1.9399999999999977</c:v>
                </c:pt>
                <c:pt idx="19431">
                  <c:v>-1.9379999999999953</c:v>
                </c:pt>
                <c:pt idx="19432">
                  <c:v>-1.9359999999999999</c:v>
                </c:pt>
                <c:pt idx="19433">
                  <c:v>-1.9339999999999975</c:v>
                </c:pt>
                <c:pt idx="19434">
                  <c:v>-1.9319999999999951</c:v>
                </c:pt>
                <c:pt idx="19435">
                  <c:v>-1.9299999999999997</c:v>
                </c:pt>
                <c:pt idx="19436">
                  <c:v>-1.9279999999999973</c:v>
                </c:pt>
                <c:pt idx="19437">
                  <c:v>-1.9259999999999948</c:v>
                </c:pt>
                <c:pt idx="19438">
                  <c:v>-1.9239999999999995</c:v>
                </c:pt>
                <c:pt idx="19439">
                  <c:v>-1.921999999999997</c:v>
                </c:pt>
                <c:pt idx="19440">
                  <c:v>-1.9199999999999946</c:v>
                </c:pt>
                <c:pt idx="19441">
                  <c:v>-1.9179999999999993</c:v>
                </c:pt>
                <c:pt idx="19442">
                  <c:v>-1.9159999999999968</c:v>
                </c:pt>
                <c:pt idx="19443">
                  <c:v>-1.9139999999999944</c:v>
                </c:pt>
                <c:pt idx="19444">
                  <c:v>-1.911999999999999</c:v>
                </c:pt>
                <c:pt idx="19445">
                  <c:v>-1.9099999999999966</c:v>
                </c:pt>
                <c:pt idx="19446">
                  <c:v>-1.9079999999999941</c:v>
                </c:pt>
                <c:pt idx="19447">
                  <c:v>-1.9059999999999988</c:v>
                </c:pt>
                <c:pt idx="19448">
                  <c:v>-1.9039999999999964</c:v>
                </c:pt>
                <c:pt idx="19449">
                  <c:v>-1.9019999999999939</c:v>
                </c:pt>
                <c:pt idx="19450">
                  <c:v>-1.8999999999999986</c:v>
                </c:pt>
                <c:pt idx="19451">
                  <c:v>-1.8979999999999961</c:v>
                </c:pt>
                <c:pt idx="19452">
                  <c:v>-1.8959999999999937</c:v>
                </c:pt>
                <c:pt idx="19453">
                  <c:v>-1.8939999999999984</c:v>
                </c:pt>
                <c:pt idx="19454">
                  <c:v>-1.8919999999999959</c:v>
                </c:pt>
                <c:pt idx="19455">
                  <c:v>-1.8900000000000006</c:v>
                </c:pt>
                <c:pt idx="19456">
                  <c:v>-1.8879999999999981</c:v>
                </c:pt>
                <c:pt idx="19457">
                  <c:v>-1.8859999999999957</c:v>
                </c:pt>
                <c:pt idx="19458">
                  <c:v>-1.8840000000000003</c:v>
                </c:pt>
                <c:pt idx="19459">
                  <c:v>-1.8819999999999979</c:v>
                </c:pt>
                <c:pt idx="19460">
                  <c:v>-1.8799999999999955</c:v>
                </c:pt>
                <c:pt idx="19461">
                  <c:v>-1.8780000000000001</c:v>
                </c:pt>
                <c:pt idx="19462">
                  <c:v>-1.8759999999999977</c:v>
                </c:pt>
                <c:pt idx="19463">
                  <c:v>-1.8739999999999952</c:v>
                </c:pt>
                <c:pt idx="19464">
                  <c:v>-1.8719999999999999</c:v>
                </c:pt>
                <c:pt idx="19465">
                  <c:v>-1.8699999999999974</c:v>
                </c:pt>
                <c:pt idx="19466">
                  <c:v>-1.867999999999995</c:v>
                </c:pt>
                <c:pt idx="19467">
                  <c:v>-1.8659999999999997</c:v>
                </c:pt>
                <c:pt idx="19468">
                  <c:v>-1.8639999999999972</c:v>
                </c:pt>
                <c:pt idx="19469">
                  <c:v>-1.8619999999999948</c:v>
                </c:pt>
                <c:pt idx="19470">
                  <c:v>-1.8599999999999994</c:v>
                </c:pt>
                <c:pt idx="19471">
                  <c:v>-1.857999999999997</c:v>
                </c:pt>
                <c:pt idx="19472">
                  <c:v>-1.8559999999999945</c:v>
                </c:pt>
                <c:pt idx="19473">
                  <c:v>-1.8539999999999992</c:v>
                </c:pt>
                <c:pt idx="19474">
                  <c:v>-1.8519999999999968</c:v>
                </c:pt>
                <c:pt idx="19475">
                  <c:v>-1.8499999999999943</c:v>
                </c:pt>
                <c:pt idx="19476">
                  <c:v>-1.847999999999999</c:v>
                </c:pt>
                <c:pt idx="19477">
                  <c:v>-1.8459999999999965</c:v>
                </c:pt>
                <c:pt idx="19478">
                  <c:v>-1.8439999999999941</c:v>
                </c:pt>
                <c:pt idx="19479">
                  <c:v>-1.8419999999999987</c:v>
                </c:pt>
                <c:pt idx="19480">
                  <c:v>-1.8399999999999963</c:v>
                </c:pt>
                <c:pt idx="19481">
                  <c:v>-1.8379999999999939</c:v>
                </c:pt>
                <c:pt idx="19482">
                  <c:v>-1.8359999999999985</c:v>
                </c:pt>
                <c:pt idx="19483">
                  <c:v>-1.8339999999999961</c:v>
                </c:pt>
                <c:pt idx="19484">
                  <c:v>-1.8319999999999936</c:v>
                </c:pt>
                <c:pt idx="19485">
                  <c:v>-1.8299999999999983</c:v>
                </c:pt>
                <c:pt idx="19486">
                  <c:v>-1.8279999999999959</c:v>
                </c:pt>
                <c:pt idx="19487">
                  <c:v>-1.8260000000000005</c:v>
                </c:pt>
                <c:pt idx="19488">
                  <c:v>-1.8239999999999981</c:v>
                </c:pt>
                <c:pt idx="19489">
                  <c:v>-1.8219999999999956</c:v>
                </c:pt>
                <c:pt idx="19490">
                  <c:v>-1.8200000000000003</c:v>
                </c:pt>
                <c:pt idx="19491">
                  <c:v>-1.8179999999999978</c:v>
                </c:pt>
                <c:pt idx="19492">
                  <c:v>-1.8159999999999954</c:v>
                </c:pt>
                <c:pt idx="19493">
                  <c:v>-1.8140000000000001</c:v>
                </c:pt>
                <c:pt idx="19494">
                  <c:v>-1.8119999999999976</c:v>
                </c:pt>
                <c:pt idx="19495">
                  <c:v>-1.8099999999999952</c:v>
                </c:pt>
                <c:pt idx="19496">
                  <c:v>-1.8079999999999998</c:v>
                </c:pt>
                <c:pt idx="19497">
                  <c:v>-1.8059999999999974</c:v>
                </c:pt>
                <c:pt idx="19498">
                  <c:v>-1.8039999999999949</c:v>
                </c:pt>
                <c:pt idx="19499">
                  <c:v>-1.8019999999999996</c:v>
                </c:pt>
                <c:pt idx="19500">
                  <c:v>-1.7999999999999972</c:v>
                </c:pt>
                <c:pt idx="19501">
                  <c:v>-1.7979999999999947</c:v>
                </c:pt>
                <c:pt idx="19502">
                  <c:v>-1.7959999999999994</c:v>
                </c:pt>
                <c:pt idx="19503">
                  <c:v>-1.7939999999999969</c:v>
                </c:pt>
                <c:pt idx="19504">
                  <c:v>-1.7919999999999945</c:v>
                </c:pt>
                <c:pt idx="19505">
                  <c:v>-1.7899999999999991</c:v>
                </c:pt>
                <c:pt idx="19506">
                  <c:v>-1.7879999999999967</c:v>
                </c:pt>
                <c:pt idx="19507">
                  <c:v>-1.7859999999999943</c:v>
                </c:pt>
                <c:pt idx="19508">
                  <c:v>-1.7839999999999989</c:v>
                </c:pt>
                <c:pt idx="19509">
                  <c:v>-1.7819999999999965</c:v>
                </c:pt>
                <c:pt idx="19510">
                  <c:v>-1.779999999999994</c:v>
                </c:pt>
                <c:pt idx="19511">
                  <c:v>-1.7779999999999987</c:v>
                </c:pt>
                <c:pt idx="19512">
                  <c:v>-1.7759999999999962</c:v>
                </c:pt>
                <c:pt idx="19513">
                  <c:v>-1.7739999999999938</c:v>
                </c:pt>
                <c:pt idx="19514">
                  <c:v>-1.7719999999999985</c:v>
                </c:pt>
                <c:pt idx="19515">
                  <c:v>-1.769999999999996</c:v>
                </c:pt>
                <c:pt idx="19516">
                  <c:v>-1.7680000000000007</c:v>
                </c:pt>
                <c:pt idx="19517">
                  <c:v>-1.7659999999999982</c:v>
                </c:pt>
                <c:pt idx="19518">
                  <c:v>-1.7639999999999958</c:v>
                </c:pt>
                <c:pt idx="19519">
                  <c:v>-1.7620000000000005</c:v>
                </c:pt>
                <c:pt idx="19520">
                  <c:v>-1.759999999999998</c:v>
                </c:pt>
                <c:pt idx="19521">
                  <c:v>-1.7579999999999956</c:v>
                </c:pt>
                <c:pt idx="19522">
                  <c:v>-1.7560000000000002</c:v>
                </c:pt>
                <c:pt idx="19523">
                  <c:v>-1.7539999999999978</c:v>
                </c:pt>
                <c:pt idx="19524">
                  <c:v>-1.7519999999999953</c:v>
                </c:pt>
                <c:pt idx="19525">
                  <c:v>-1.75</c:v>
                </c:pt>
                <c:pt idx="19526">
                  <c:v>-1.7479999999999976</c:v>
                </c:pt>
                <c:pt idx="19527">
                  <c:v>-1.7459999999999951</c:v>
                </c:pt>
                <c:pt idx="19528">
                  <c:v>-1.7439999999999998</c:v>
                </c:pt>
                <c:pt idx="19529">
                  <c:v>-1.7419999999999973</c:v>
                </c:pt>
                <c:pt idx="19530">
                  <c:v>-1.7399999999999949</c:v>
                </c:pt>
                <c:pt idx="19531">
                  <c:v>-1.7379999999999995</c:v>
                </c:pt>
                <c:pt idx="19532">
                  <c:v>-1.7359999999999971</c:v>
                </c:pt>
                <c:pt idx="19533">
                  <c:v>-1.7339999999999947</c:v>
                </c:pt>
                <c:pt idx="19534">
                  <c:v>-1.7319999999999993</c:v>
                </c:pt>
                <c:pt idx="19535">
                  <c:v>-1.7299999999999969</c:v>
                </c:pt>
                <c:pt idx="19536">
                  <c:v>-1.7279999999999944</c:v>
                </c:pt>
                <c:pt idx="19537">
                  <c:v>-1.7259999999999991</c:v>
                </c:pt>
                <c:pt idx="19538">
                  <c:v>-1.7239999999999966</c:v>
                </c:pt>
                <c:pt idx="19539">
                  <c:v>-1.7219999999999942</c:v>
                </c:pt>
                <c:pt idx="19540">
                  <c:v>-1.7199999999999989</c:v>
                </c:pt>
                <c:pt idx="19541">
                  <c:v>-1.7179999999999964</c:v>
                </c:pt>
                <c:pt idx="19542">
                  <c:v>-1.715999999999994</c:v>
                </c:pt>
                <c:pt idx="19543">
                  <c:v>-1.7139999999999986</c:v>
                </c:pt>
                <c:pt idx="19544">
                  <c:v>-1.7119999999999962</c:v>
                </c:pt>
                <c:pt idx="19545">
                  <c:v>-1.7099999999999937</c:v>
                </c:pt>
                <c:pt idx="19546">
                  <c:v>-1.7079999999999984</c:v>
                </c:pt>
                <c:pt idx="19547">
                  <c:v>-1.705999999999996</c:v>
                </c:pt>
                <c:pt idx="19548">
                  <c:v>-1.7040000000000006</c:v>
                </c:pt>
                <c:pt idx="19549">
                  <c:v>-1.7019999999999982</c:v>
                </c:pt>
                <c:pt idx="19550">
                  <c:v>-1.6999999999999957</c:v>
                </c:pt>
                <c:pt idx="19551">
                  <c:v>-1.6980000000000004</c:v>
                </c:pt>
                <c:pt idx="19552">
                  <c:v>-1.695999999999998</c:v>
                </c:pt>
                <c:pt idx="19553">
                  <c:v>-1.6939999999999955</c:v>
                </c:pt>
                <c:pt idx="19554">
                  <c:v>-1.6920000000000002</c:v>
                </c:pt>
                <c:pt idx="19555">
                  <c:v>-1.6899999999999977</c:v>
                </c:pt>
                <c:pt idx="19556">
                  <c:v>-1.6879999999999953</c:v>
                </c:pt>
                <c:pt idx="19557">
                  <c:v>-1.6859999999999999</c:v>
                </c:pt>
                <c:pt idx="19558">
                  <c:v>-1.6839999999999975</c:v>
                </c:pt>
                <c:pt idx="19559">
                  <c:v>-1.6819999999999951</c:v>
                </c:pt>
                <c:pt idx="19560">
                  <c:v>-1.6799999999999997</c:v>
                </c:pt>
                <c:pt idx="19561">
                  <c:v>-1.6779999999999973</c:v>
                </c:pt>
                <c:pt idx="19562">
                  <c:v>-1.6759999999999948</c:v>
                </c:pt>
                <c:pt idx="19563">
                  <c:v>-1.6739999999999995</c:v>
                </c:pt>
                <c:pt idx="19564">
                  <c:v>-1.671999999999997</c:v>
                </c:pt>
                <c:pt idx="19565">
                  <c:v>-1.6699999999999946</c:v>
                </c:pt>
                <c:pt idx="19566">
                  <c:v>-1.6679999999999993</c:v>
                </c:pt>
                <c:pt idx="19567">
                  <c:v>-1.6659999999999968</c:v>
                </c:pt>
                <c:pt idx="19568">
                  <c:v>-1.6639999999999944</c:v>
                </c:pt>
                <c:pt idx="19569">
                  <c:v>-1.661999999999999</c:v>
                </c:pt>
                <c:pt idx="19570">
                  <c:v>-1.6599999999999966</c:v>
                </c:pt>
                <c:pt idx="19571">
                  <c:v>-1.6579999999999941</c:v>
                </c:pt>
                <c:pt idx="19572">
                  <c:v>-1.6559999999999988</c:v>
                </c:pt>
                <c:pt idx="19573">
                  <c:v>-1.6539999999999964</c:v>
                </c:pt>
                <c:pt idx="19574">
                  <c:v>-1.6519999999999939</c:v>
                </c:pt>
                <c:pt idx="19575">
                  <c:v>-1.6499999999999986</c:v>
                </c:pt>
                <c:pt idx="19576">
                  <c:v>-1.6479999999999961</c:v>
                </c:pt>
                <c:pt idx="19577">
                  <c:v>-1.6459999999999937</c:v>
                </c:pt>
                <c:pt idx="19578">
                  <c:v>-1.6439999999999984</c:v>
                </c:pt>
                <c:pt idx="19579">
                  <c:v>-1.6419999999999959</c:v>
                </c:pt>
                <c:pt idx="19580">
                  <c:v>-1.6400000000000006</c:v>
                </c:pt>
                <c:pt idx="19581">
                  <c:v>-1.6379999999999981</c:v>
                </c:pt>
                <c:pt idx="19582">
                  <c:v>-1.6359999999999957</c:v>
                </c:pt>
                <c:pt idx="19583">
                  <c:v>-1.6340000000000003</c:v>
                </c:pt>
                <c:pt idx="19584">
                  <c:v>-1.6319999999999979</c:v>
                </c:pt>
                <c:pt idx="19585">
                  <c:v>-1.6299999999999955</c:v>
                </c:pt>
                <c:pt idx="19586">
                  <c:v>-1.6280000000000001</c:v>
                </c:pt>
                <c:pt idx="19587">
                  <c:v>-1.6259999999999977</c:v>
                </c:pt>
                <c:pt idx="19588">
                  <c:v>-1.6239999999999952</c:v>
                </c:pt>
                <c:pt idx="19589">
                  <c:v>-1.6219999999999999</c:v>
                </c:pt>
                <c:pt idx="19590">
                  <c:v>-1.6199999999999974</c:v>
                </c:pt>
                <c:pt idx="19591">
                  <c:v>-1.617999999999995</c:v>
                </c:pt>
                <c:pt idx="19592">
                  <c:v>-1.6159999999999997</c:v>
                </c:pt>
                <c:pt idx="19593">
                  <c:v>-1.6139999999999972</c:v>
                </c:pt>
                <c:pt idx="19594">
                  <c:v>-1.6119999999999948</c:v>
                </c:pt>
                <c:pt idx="19595">
                  <c:v>-1.6099999999999994</c:v>
                </c:pt>
                <c:pt idx="19596">
                  <c:v>-1.607999999999997</c:v>
                </c:pt>
                <c:pt idx="19597">
                  <c:v>-1.6059999999999945</c:v>
                </c:pt>
                <c:pt idx="19598">
                  <c:v>-1.6039999999999992</c:v>
                </c:pt>
                <c:pt idx="19599">
                  <c:v>-1.6019999999999968</c:v>
                </c:pt>
                <c:pt idx="19600">
                  <c:v>-1.5999999999999943</c:v>
                </c:pt>
                <c:pt idx="19601">
                  <c:v>-1.597999999999999</c:v>
                </c:pt>
                <c:pt idx="19602">
                  <c:v>-1.5959999999999965</c:v>
                </c:pt>
                <c:pt idx="19603">
                  <c:v>-1.5939999999999941</c:v>
                </c:pt>
                <c:pt idx="19604">
                  <c:v>-1.5919999999999987</c:v>
                </c:pt>
                <c:pt idx="19605">
                  <c:v>-1.5899999999999963</c:v>
                </c:pt>
                <c:pt idx="19606">
                  <c:v>-1.5879999999999939</c:v>
                </c:pt>
                <c:pt idx="19607">
                  <c:v>-1.5859999999999985</c:v>
                </c:pt>
                <c:pt idx="19608">
                  <c:v>-1.5839999999999961</c:v>
                </c:pt>
                <c:pt idx="19609">
                  <c:v>-1.5819999999999936</c:v>
                </c:pt>
                <c:pt idx="19610">
                  <c:v>-1.5799999999999983</c:v>
                </c:pt>
                <c:pt idx="19611">
                  <c:v>-1.5779999999999959</c:v>
                </c:pt>
                <c:pt idx="19612">
                  <c:v>-1.5760000000000005</c:v>
                </c:pt>
                <c:pt idx="19613">
                  <c:v>-1.5739999999999981</c:v>
                </c:pt>
                <c:pt idx="19614">
                  <c:v>-1.5719999999999956</c:v>
                </c:pt>
                <c:pt idx="19615">
                  <c:v>-1.5700000000000003</c:v>
                </c:pt>
                <c:pt idx="19616">
                  <c:v>-1.5679999999999978</c:v>
                </c:pt>
                <c:pt idx="19617">
                  <c:v>-1.5659999999999954</c:v>
                </c:pt>
                <c:pt idx="19618">
                  <c:v>-1.5640000000000001</c:v>
                </c:pt>
                <c:pt idx="19619">
                  <c:v>-1.5619999999999976</c:v>
                </c:pt>
                <c:pt idx="19620">
                  <c:v>-1.5599999999999952</c:v>
                </c:pt>
                <c:pt idx="19621">
                  <c:v>-1.5579999999999998</c:v>
                </c:pt>
                <c:pt idx="19622">
                  <c:v>-1.5559999999999974</c:v>
                </c:pt>
                <c:pt idx="19623">
                  <c:v>-1.5539999999999949</c:v>
                </c:pt>
                <c:pt idx="19624">
                  <c:v>-1.5519999999999996</c:v>
                </c:pt>
                <c:pt idx="19625">
                  <c:v>-1.5499999999999972</c:v>
                </c:pt>
                <c:pt idx="19626">
                  <c:v>-1.5479999999999947</c:v>
                </c:pt>
                <c:pt idx="19627">
                  <c:v>-1.5459999999999994</c:v>
                </c:pt>
                <c:pt idx="19628">
                  <c:v>-1.5439999999999969</c:v>
                </c:pt>
                <c:pt idx="19629">
                  <c:v>-1.5419999999999945</c:v>
                </c:pt>
                <c:pt idx="19630">
                  <c:v>-1.5399999999999991</c:v>
                </c:pt>
                <c:pt idx="19631">
                  <c:v>-1.5379999999999967</c:v>
                </c:pt>
                <c:pt idx="19632">
                  <c:v>-1.5359999999999943</c:v>
                </c:pt>
                <c:pt idx="19633">
                  <c:v>-1.5339999999999989</c:v>
                </c:pt>
                <c:pt idx="19634">
                  <c:v>-1.5319999999999965</c:v>
                </c:pt>
                <c:pt idx="19635">
                  <c:v>-1.529999999999994</c:v>
                </c:pt>
                <c:pt idx="19636">
                  <c:v>-1.5279999999999987</c:v>
                </c:pt>
                <c:pt idx="19637">
                  <c:v>-1.5259999999999962</c:v>
                </c:pt>
                <c:pt idx="19638">
                  <c:v>-1.5239999999999938</c:v>
                </c:pt>
                <c:pt idx="19639">
                  <c:v>-1.5219999999999985</c:v>
                </c:pt>
                <c:pt idx="19640">
                  <c:v>-1.519999999999996</c:v>
                </c:pt>
                <c:pt idx="19641">
                  <c:v>-1.5180000000000007</c:v>
                </c:pt>
                <c:pt idx="19642">
                  <c:v>-1.5159999999999982</c:v>
                </c:pt>
                <c:pt idx="19643">
                  <c:v>-1.5139999999999958</c:v>
                </c:pt>
                <c:pt idx="19644">
                  <c:v>-1.5120000000000005</c:v>
                </c:pt>
                <c:pt idx="19645">
                  <c:v>-1.509999999999998</c:v>
                </c:pt>
                <c:pt idx="19646">
                  <c:v>-1.5079999999999956</c:v>
                </c:pt>
                <c:pt idx="19647">
                  <c:v>-1.5060000000000002</c:v>
                </c:pt>
                <c:pt idx="19648">
                  <c:v>-1.5039999999999978</c:v>
                </c:pt>
                <c:pt idx="19649">
                  <c:v>-1.5019999999999953</c:v>
                </c:pt>
                <c:pt idx="19650">
                  <c:v>-1.5</c:v>
                </c:pt>
                <c:pt idx="19651">
                  <c:v>-1.4979999999999976</c:v>
                </c:pt>
                <c:pt idx="19652">
                  <c:v>-1.4959999999999951</c:v>
                </c:pt>
                <c:pt idx="19653">
                  <c:v>-1.4939999999999998</c:v>
                </c:pt>
                <c:pt idx="19654">
                  <c:v>-1.4919999999999973</c:v>
                </c:pt>
                <c:pt idx="19655">
                  <c:v>-1.4899999999999949</c:v>
                </c:pt>
                <c:pt idx="19656">
                  <c:v>-1.4879999999999995</c:v>
                </c:pt>
                <c:pt idx="19657">
                  <c:v>-1.4859999999999971</c:v>
                </c:pt>
                <c:pt idx="19658">
                  <c:v>-1.4839999999999947</c:v>
                </c:pt>
                <c:pt idx="19659">
                  <c:v>-1.4819999999999993</c:v>
                </c:pt>
                <c:pt idx="19660">
                  <c:v>-1.4799999999999969</c:v>
                </c:pt>
                <c:pt idx="19661">
                  <c:v>-1.4779999999999944</c:v>
                </c:pt>
                <c:pt idx="19662">
                  <c:v>-1.4759999999999991</c:v>
                </c:pt>
                <c:pt idx="19663">
                  <c:v>-1.4739999999999966</c:v>
                </c:pt>
                <c:pt idx="19664">
                  <c:v>-1.4719999999999942</c:v>
                </c:pt>
                <c:pt idx="19665">
                  <c:v>-1.4699999999999989</c:v>
                </c:pt>
                <c:pt idx="19666">
                  <c:v>-1.4679999999999964</c:v>
                </c:pt>
                <c:pt idx="19667">
                  <c:v>-1.465999999999994</c:v>
                </c:pt>
                <c:pt idx="19668">
                  <c:v>-1.4639999999999986</c:v>
                </c:pt>
                <c:pt idx="19669">
                  <c:v>-1.4619999999999962</c:v>
                </c:pt>
                <c:pt idx="19670">
                  <c:v>-1.4599999999999937</c:v>
                </c:pt>
                <c:pt idx="19671">
                  <c:v>-1.4579999999999984</c:v>
                </c:pt>
                <c:pt idx="19672">
                  <c:v>-1.455999999999996</c:v>
                </c:pt>
                <c:pt idx="19673">
                  <c:v>-1.4540000000000006</c:v>
                </c:pt>
                <c:pt idx="19674">
                  <c:v>-1.4519999999999982</c:v>
                </c:pt>
                <c:pt idx="19675">
                  <c:v>-1.4499999999999957</c:v>
                </c:pt>
                <c:pt idx="19676">
                  <c:v>-1.4480000000000004</c:v>
                </c:pt>
                <c:pt idx="19677">
                  <c:v>-1.445999999999998</c:v>
                </c:pt>
                <c:pt idx="19678">
                  <c:v>-1.4439999999999955</c:v>
                </c:pt>
                <c:pt idx="19679">
                  <c:v>-1.4420000000000002</c:v>
                </c:pt>
                <c:pt idx="19680">
                  <c:v>-1.4399999999999977</c:v>
                </c:pt>
                <c:pt idx="19681">
                  <c:v>-1.4379999999999953</c:v>
                </c:pt>
                <c:pt idx="19682">
                  <c:v>-1.4359999999999999</c:v>
                </c:pt>
                <c:pt idx="19683">
                  <c:v>-1.4339999999999975</c:v>
                </c:pt>
                <c:pt idx="19684">
                  <c:v>-1.4319999999999951</c:v>
                </c:pt>
                <c:pt idx="19685">
                  <c:v>-1.4299999999999997</c:v>
                </c:pt>
                <c:pt idx="19686">
                  <c:v>-1.4279999999999973</c:v>
                </c:pt>
                <c:pt idx="19687">
                  <c:v>-1.4259999999999948</c:v>
                </c:pt>
                <c:pt idx="19688">
                  <c:v>-1.4239999999999995</c:v>
                </c:pt>
                <c:pt idx="19689">
                  <c:v>-1.421999999999997</c:v>
                </c:pt>
                <c:pt idx="19690">
                  <c:v>-1.4199999999999946</c:v>
                </c:pt>
                <c:pt idx="19691">
                  <c:v>-1.4179999999999993</c:v>
                </c:pt>
                <c:pt idx="19692">
                  <c:v>-1.4159999999999968</c:v>
                </c:pt>
                <c:pt idx="19693">
                  <c:v>-1.4139999999999944</c:v>
                </c:pt>
                <c:pt idx="19694">
                  <c:v>-1.411999999999999</c:v>
                </c:pt>
                <c:pt idx="19695">
                  <c:v>-1.4099999999999966</c:v>
                </c:pt>
                <c:pt idx="19696">
                  <c:v>-1.4079999999999941</c:v>
                </c:pt>
                <c:pt idx="19697">
                  <c:v>-1.4059999999999988</c:v>
                </c:pt>
                <c:pt idx="19698">
                  <c:v>-1.4039999999999964</c:v>
                </c:pt>
                <c:pt idx="19699">
                  <c:v>-1.4019999999999939</c:v>
                </c:pt>
                <c:pt idx="19700">
                  <c:v>-1.3999999999999986</c:v>
                </c:pt>
                <c:pt idx="19701">
                  <c:v>-1.3979999999999961</c:v>
                </c:pt>
                <c:pt idx="19702">
                  <c:v>-1.3959999999999937</c:v>
                </c:pt>
                <c:pt idx="19703">
                  <c:v>-1.3939999999999984</c:v>
                </c:pt>
                <c:pt idx="19704">
                  <c:v>-1.3919999999999959</c:v>
                </c:pt>
                <c:pt idx="19705">
                  <c:v>-1.3900000000000006</c:v>
                </c:pt>
                <c:pt idx="19706">
                  <c:v>-1.3879999999999981</c:v>
                </c:pt>
                <c:pt idx="19707">
                  <c:v>-1.3859999999999957</c:v>
                </c:pt>
                <c:pt idx="19708">
                  <c:v>-1.3840000000000003</c:v>
                </c:pt>
                <c:pt idx="19709">
                  <c:v>-1.3819999999999979</c:v>
                </c:pt>
                <c:pt idx="19710">
                  <c:v>-1.3799999999999955</c:v>
                </c:pt>
                <c:pt idx="19711">
                  <c:v>-1.3780000000000001</c:v>
                </c:pt>
                <c:pt idx="19712">
                  <c:v>-1.3759999999999977</c:v>
                </c:pt>
                <c:pt idx="19713">
                  <c:v>-1.3739999999999952</c:v>
                </c:pt>
                <c:pt idx="19714">
                  <c:v>-1.3719999999999999</c:v>
                </c:pt>
                <c:pt idx="19715">
                  <c:v>-1.3699999999999974</c:v>
                </c:pt>
                <c:pt idx="19716">
                  <c:v>-1.367999999999995</c:v>
                </c:pt>
                <c:pt idx="19717">
                  <c:v>-1.3659999999999997</c:v>
                </c:pt>
                <c:pt idx="19718">
                  <c:v>-1.3639999999999972</c:v>
                </c:pt>
                <c:pt idx="19719">
                  <c:v>-1.3619999999999948</c:v>
                </c:pt>
                <c:pt idx="19720">
                  <c:v>-1.3599999999999994</c:v>
                </c:pt>
                <c:pt idx="19721">
                  <c:v>-1.357999999999997</c:v>
                </c:pt>
                <c:pt idx="19722">
                  <c:v>-1.3559999999999945</c:v>
                </c:pt>
                <c:pt idx="19723">
                  <c:v>-1.3539999999999992</c:v>
                </c:pt>
                <c:pt idx="19724">
                  <c:v>-1.3519999999999968</c:v>
                </c:pt>
                <c:pt idx="19725">
                  <c:v>-1.3499999999999943</c:v>
                </c:pt>
                <c:pt idx="19726">
                  <c:v>-1.347999999999999</c:v>
                </c:pt>
                <c:pt idx="19727">
                  <c:v>-1.3459999999999965</c:v>
                </c:pt>
                <c:pt idx="19728">
                  <c:v>-1.3439999999999941</c:v>
                </c:pt>
                <c:pt idx="19729">
                  <c:v>-1.3419999999999987</c:v>
                </c:pt>
                <c:pt idx="19730">
                  <c:v>-1.3399999999999963</c:v>
                </c:pt>
                <c:pt idx="19731">
                  <c:v>-1.3379999999999939</c:v>
                </c:pt>
                <c:pt idx="19732">
                  <c:v>-1.3359999999999985</c:v>
                </c:pt>
                <c:pt idx="19733">
                  <c:v>-1.3339999999999961</c:v>
                </c:pt>
                <c:pt idx="19734">
                  <c:v>-1.3319999999999936</c:v>
                </c:pt>
                <c:pt idx="19735">
                  <c:v>-1.3299999999999983</c:v>
                </c:pt>
                <c:pt idx="19736">
                  <c:v>-1.3279999999999959</c:v>
                </c:pt>
                <c:pt idx="19737">
                  <c:v>-1.3260000000000005</c:v>
                </c:pt>
                <c:pt idx="19738">
                  <c:v>-1.3239999999999981</c:v>
                </c:pt>
                <c:pt idx="19739">
                  <c:v>-1.3219999999999956</c:v>
                </c:pt>
                <c:pt idx="19740">
                  <c:v>-1.3200000000000003</c:v>
                </c:pt>
                <c:pt idx="19741">
                  <c:v>-1.3179999999999978</c:v>
                </c:pt>
                <c:pt idx="19742">
                  <c:v>-1.3159999999999954</c:v>
                </c:pt>
                <c:pt idx="19743">
                  <c:v>-1.3140000000000001</c:v>
                </c:pt>
                <c:pt idx="19744">
                  <c:v>-1.3119999999999976</c:v>
                </c:pt>
                <c:pt idx="19745">
                  <c:v>-1.3099999999999952</c:v>
                </c:pt>
                <c:pt idx="19746">
                  <c:v>-1.3079999999999998</c:v>
                </c:pt>
                <c:pt idx="19747">
                  <c:v>-1.3059999999999974</c:v>
                </c:pt>
                <c:pt idx="19748">
                  <c:v>-1.3039999999999949</c:v>
                </c:pt>
                <c:pt idx="19749">
                  <c:v>-1.3019999999999996</c:v>
                </c:pt>
                <c:pt idx="19750">
                  <c:v>-1.2999999999999972</c:v>
                </c:pt>
                <c:pt idx="19751">
                  <c:v>-1.2979999999999947</c:v>
                </c:pt>
                <c:pt idx="19752">
                  <c:v>-1.2959999999999994</c:v>
                </c:pt>
                <c:pt idx="19753">
                  <c:v>-1.2939999999999969</c:v>
                </c:pt>
                <c:pt idx="19754">
                  <c:v>-1.2919999999999945</c:v>
                </c:pt>
                <c:pt idx="19755">
                  <c:v>-1.2899999999999991</c:v>
                </c:pt>
                <c:pt idx="19756">
                  <c:v>-1.2879999999999967</c:v>
                </c:pt>
                <c:pt idx="19757">
                  <c:v>-1.2859999999999943</c:v>
                </c:pt>
                <c:pt idx="19758">
                  <c:v>-1.2839999999999989</c:v>
                </c:pt>
                <c:pt idx="19759">
                  <c:v>-1.2819999999999965</c:v>
                </c:pt>
                <c:pt idx="19760">
                  <c:v>-1.279999999999994</c:v>
                </c:pt>
                <c:pt idx="19761">
                  <c:v>-1.2779999999999987</c:v>
                </c:pt>
                <c:pt idx="19762">
                  <c:v>-1.2759999999999962</c:v>
                </c:pt>
                <c:pt idx="19763">
                  <c:v>-1.2739999999999938</c:v>
                </c:pt>
                <c:pt idx="19764">
                  <c:v>-1.2719999999999985</c:v>
                </c:pt>
                <c:pt idx="19765">
                  <c:v>-1.269999999999996</c:v>
                </c:pt>
                <c:pt idx="19766">
                  <c:v>-1.2680000000000007</c:v>
                </c:pt>
                <c:pt idx="19767">
                  <c:v>-1.2659999999999982</c:v>
                </c:pt>
                <c:pt idx="19768">
                  <c:v>-1.2639999999999958</c:v>
                </c:pt>
                <c:pt idx="19769">
                  <c:v>-1.2620000000000005</c:v>
                </c:pt>
                <c:pt idx="19770">
                  <c:v>-1.259999999999998</c:v>
                </c:pt>
                <c:pt idx="19771">
                  <c:v>-1.2579999999999956</c:v>
                </c:pt>
                <c:pt idx="19772">
                  <c:v>-1.2560000000000002</c:v>
                </c:pt>
                <c:pt idx="19773">
                  <c:v>-1.2539999999999978</c:v>
                </c:pt>
                <c:pt idx="19774">
                  <c:v>-1.2519999999999953</c:v>
                </c:pt>
                <c:pt idx="19775">
                  <c:v>-1.25</c:v>
                </c:pt>
                <c:pt idx="19776">
                  <c:v>-1.2479999999999976</c:v>
                </c:pt>
                <c:pt idx="19777">
                  <c:v>-1.2459999999999951</c:v>
                </c:pt>
                <c:pt idx="19778">
                  <c:v>-1.2439999999999998</c:v>
                </c:pt>
                <c:pt idx="19779">
                  <c:v>-1.2419999999999973</c:v>
                </c:pt>
                <c:pt idx="19780">
                  <c:v>-1.2399999999999949</c:v>
                </c:pt>
                <c:pt idx="19781">
                  <c:v>-1.2379999999999995</c:v>
                </c:pt>
                <c:pt idx="19782">
                  <c:v>-1.2359999999999971</c:v>
                </c:pt>
                <c:pt idx="19783">
                  <c:v>-1.2339999999999947</c:v>
                </c:pt>
                <c:pt idx="19784">
                  <c:v>-1.2319999999999993</c:v>
                </c:pt>
                <c:pt idx="19785">
                  <c:v>-1.2299999999999969</c:v>
                </c:pt>
                <c:pt idx="19786">
                  <c:v>-1.2279999999999944</c:v>
                </c:pt>
                <c:pt idx="19787">
                  <c:v>-1.2259999999999991</c:v>
                </c:pt>
                <c:pt idx="19788">
                  <c:v>-1.2239999999999966</c:v>
                </c:pt>
                <c:pt idx="19789">
                  <c:v>-1.2219999999999942</c:v>
                </c:pt>
                <c:pt idx="19790">
                  <c:v>-1.2199999999999989</c:v>
                </c:pt>
                <c:pt idx="19791">
                  <c:v>-1.2179999999999964</c:v>
                </c:pt>
                <c:pt idx="19792">
                  <c:v>-1.215999999999994</c:v>
                </c:pt>
                <c:pt idx="19793">
                  <c:v>-1.2139999999999986</c:v>
                </c:pt>
                <c:pt idx="19794">
                  <c:v>-1.2119999999999962</c:v>
                </c:pt>
                <c:pt idx="19795">
                  <c:v>-1.2099999999999937</c:v>
                </c:pt>
                <c:pt idx="19796">
                  <c:v>-1.2079999999999984</c:v>
                </c:pt>
                <c:pt idx="19797">
                  <c:v>-1.205999999999996</c:v>
                </c:pt>
                <c:pt idx="19798">
                  <c:v>-1.2040000000000006</c:v>
                </c:pt>
                <c:pt idx="19799">
                  <c:v>-1.2019999999999982</c:v>
                </c:pt>
                <c:pt idx="19800">
                  <c:v>-1.1999999999999957</c:v>
                </c:pt>
                <c:pt idx="19801">
                  <c:v>-1.1980000000000004</c:v>
                </c:pt>
                <c:pt idx="19802">
                  <c:v>-1.195999999999998</c:v>
                </c:pt>
                <c:pt idx="19803">
                  <c:v>-1.1939999999999955</c:v>
                </c:pt>
                <c:pt idx="19804">
                  <c:v>-1.1920000000000002</c:v>
                </c:pt>
                <c:pt idx="19805">
                  <c:v>-1.1899999999999977</c:v>
                </c:pt>
                <c:pt idx="19806">
                  <c:v>-1.1879999999999953</c:v>
                </c:pt>
                <c:pt idx="19807">
                  <c:v>-1.1859999999999999</c:v>
                </c:pt>
                <c:pt idx="19808">
                  <c:v>-1.1839999999999975</c:v>
                </c:pt>
                <c:pt idx="19809">
                  <c:v>-1.1819999999999951</c:v>
                </c:pt>
                <c:pt idx="19810">
                  <c:v>-1.1799999999999997</c:v>
                </c:pt>
                <c:pt idx="19811">
                  <c:v>-1.1779999999999973</c:v>
                </c:pt>
                <c:pt idx="19812">
                  <c:v>-1.1759999999999948</c:v>
                </c:pt>
                <c:pt idx="19813">
                  <c:v>-1.1739999999999995</c:v>
                </c:pt>
                <c:pt idx="19814">
                  <c:v>-1.171999999999997</c:v>
                </c:pt>
                <c:pt idx="19815">
                  <c:v>-1.1699999999999946</c:v>
                </c:pt>
                <c:pt idx="19816">
                  <c:v>-1.1679999999999993</c:v>
                </c:pt>
                <c:pt idx="19817">
                  <c:v>-1.1659999999999968</c:v>
                </c:pt>
                <c:pt idx="19818">
                  <c:v>-1.1639999999999944</c:v>
                </c:pt>
                <c:pt idx="19819">
                  <c:v>-1.161999999999999</c:v>
                </c:pt>
                <c:pt idx="19820">
                  <c:v>-1.1599999999999966</c:v>
                </c:pt>
                <c:pt idx="19821">
                  <c:v>-1.1579999999999941</c:v>
                </c:pt>
                <c:pt idx="19822">
                  <c:v>-1.1559999999999988</c:v>
                </c:pt>
                <c:pt idx="19823">
                  <c:v>-1.1539999999999964</c:v>
                </c:pt>
                <c:pt idx="19824">
                  <c:v>-1.1519999999999939</c:v>
                </c:pt>
                <c:pt idx="19825">
                  <c:v>-1.1499999999999986</c:v>
                </c:pt>
                <c:pt idx="19826">
                  <c:v>-1.1479999999999961</c:v>
                </c:pt>
                <c:pt idx="19827">
                  <c:v>-1.1459999999999937</c:v>
                </c:pt>
                <c:pt idx="19828">
                  <c:v>-1.1439999999999984</c:v>
                </c:pt>
                <c:pt idx="19829">
                  <c:v>-1.1419999999999959</c:v>
                </c:pt>
                <c:pt idx="19830">
                  <c:v>-1.1400000000000006</c:v>
                </c:pt>
                <c:pt idx="19831">
                  <c:v>-1.1379999999999981</c:v>
                </c:pt>
                <c:pt idx="19832">
                  <c:v>-1.1359999999999957</c:v>
                </c:pt>
                <c:pt idx="19833">
                  <c:v>-1.1340000000000003</c:v>
                </c:pt>
                <c:pt idx="19834">
                  <c:v>-1.1319999999999979</c:v>
                </c:pt>
                <c:pt idx="19835">
                  <c:v>-1.1299999999999955</c:v>
                </c:pt>
                <c:pt idx="19836">
                  <c:v>-1.1280000000000001</c:v>
                </c:pt>
                <c:pt idx="19837">
                  <c:v>-1.1259999999999977</c:v>
                </c:pt>
                <c:pt idx="19838">
                  <c:v>-1.1239999999999952</c:v>
                </c:pt>
                <c:pt idx="19839">
                  <c:v>-1.1219999999999999</c:v>
                </c:pt>
                <c:pt idx="19840">
                  <c:v>-1.1199999999999974</c:v>
                </c:pt>
                <c:pt idx="19841">
                  <c:v>-1.117999999999995</c:v>
                </c:pt>
                <c:pt idx="19842">
                  <c:v>-1.1159999999999997</c:v>
                </c:pt>
                <c:pt idx="19843">
                  <c:v>-1.1139999999999972</c:v>
                </c:pt>
                <c:pt idx="19844">
                  <c:v>-1.1119999999999948</c:v>
                </c:pt>
                <c:pt idx="19845">
                  <c:v>-1.1099999999999994</c:v>
                </c:pt>
                <c:pt idx="19846">
                  <c:v>-1.107999999999997</c:v>
                </c:pt>
                <c:pt idx="19847">
                  <c:v>-1.1059999999999945</c:v>
                </c:pt>
                <c:pt idx="19848">
                  <c:v>-1.1039999999999992</c:v>
                </c:pt>
                <c:pt idx="19849">
                  <c:v>-1.1019999999999968</c:v>
                </c:pt>
                <c:pt idx="19850">
                  <c:v>-1.0999999999999943</c:v>
                </c:pt>
                <c:pt idx="19851">
                  <c:v>-1.097999999999999</c:v>
                </c:pt>
                <c:pt idx="19852">
                  <c:v>-1.0959999999999965</c:v>
                </c:pt>
                <c:pt idx="19853">
                  <c:v>-1.0939999999999941</c:v>
                </c:pt>
                <c:pt idx="19854">
                  <c:v>-1.0919999999999987</c:v>
                </c:pt>
                <c:pt idx="19855">
                  <c:v>-1.0899999999999963</c:v>
                </c:pt>
                <c:pt idx="19856">
                  <c:v>-1.0879999999999939</c:v>
                </c:pt>
                <c:pt idx="19857">
                  <c:v>-1.0859999999999985</c:v>
                </c:pt>
                <c:pt idx="19858">
                  <c:v>-1.0839999999999961</c:v>
                </c:pt>
                <c:pt idx="19859">
                  <c:v>-1.0819999999999936</c:v>
                </c:pt>
                <c:pt idx="19860">
                  <c:v>-1.0799999999999983</c:v>
                </c:pt>
                <c:pt idx="19861">
                  <c:v>-1.0779999999999959</c:v>
                </c:pt>
                <c:pt idx="19862">
                  <c:v>-1.0760000000000005</c:v>
                </c:pt>
                <c:pt idx="19863">
                  <c:v>-1.0739999999999981</c:v>
                </c:pt>
                <c:pt idx="19864">
                  <c:v>-1.0719999999999956</c:v>
                </c:pt>
                <c:pt idx="19865">
                  <c:v>-1.0700000000000003</c:v>
                </c:pt>
                <c:pt idx="19866">
                  <c:v>-1.0679999999999978</c:v>
                </c:pt>
                <c:pt idx="19867">
                  <c:v>-1.0659999999999954</c:v>
                </c:pt>
                <c:pt idx="19868">
                  <c:v>-1.0640000000000001</c:v>
                </c:pt>
                <c:pt idx="19869">
                  <c:v>-1.0619999999999976</c:v>
                </c:pt>
                <c:pt idx="19870">
                  <c:v>-1.0599999999999952</c:v>
                </c:pt>
                <c:pt idx="19871">
                  <c:v>-1.0579999999999998</c:v>
                </c:pt>
                <c:pt idx="19872">
                  <c:v>-1.0559999999999974</c:v>
                </c:pt>
                <c:pt idx="19873">
                  <c:v>-1.0539999999999949</c:v>
                </c:pt>
                <c:pt idx="19874">
                  <c:v>-1.0519999999999996</c:v>
                </c:pt>
                <c:pt idx="19875">
                  <c:v>-1.0499999999999972</c:v>
                </c:pt>
                <c:pt idx="19876">
                  <c:v>-1.0479999999999947</c:v>
                </c:pt>
                <c:pt idx="19877">
                  <c:v>-1.0459999999999994</c:v>
                </c:pt>
                <c:pt idx="19878">
                  <c:v>-1.0439999999999969</c:v>
                </c:pt>
                <c:pt idx="19879">
                  <c:v>-1.0419999999999945</c:v>
                </c:pt>
                <c:pt idx="19880">
                  <c:v>-1.0399999999999991</c:v>
                </c:pt>
                <c:pt idx="19881">
                  <c:v>-1.0379999999999967</c:v>
                </c:pt>
                <c:pt idx="19882">
                  <c:v>-1.0359999999999943</c:v>
                </c:pt>
                <c:pt idx="19883">
                  <c:v>-1.0339999999999989</c:v>
                </c:pt>
                <c:pt idx="19884">
                  <c:v>-1.0319999999999965</c:v>
                </c:pt>
                <c:pt idx="19885">
                  <c:v>-1.029999999999994</c:v>
                </c:pt>
                <c:pt idx="19886">
                  <c:v>-1.0279999999999987</c:v>
                </c:pt>
                <c:pt idx="19887">
                  <c:v>-1.0259999999999962</c:v>
                </c:pt>
                <c:pt idx="19888">
                  <c:v>-1.0239999999999938</c:v>
                </c:pt>
                <c:pt idx="19889">
                  <c:v>-1.0219999999999985</c:v>
                </c:pt>
                <c:pt idx="19890">
                  <c:v>-1.019999999999996</c:v>
                </c:pt>
                <c:pt idx="19891">
                  <c:v>-1.0180000000000007</c:v>
                </c:pt>
                <c:pt idx="19892">
                  <c:v>-1.0159999999999982</c:v>
                </c:pt>
                <c:pt idx="19893">
                  <c:v>-1.0139999999999958</c:v>
                </c:pt>
                <c:pt idx="19894">
                  <c:v>-1.0120000000000005</c:v>
                </c:pt>
                <c:pt idx="19895">
                  <c:v>-1.009999999999998</c:v>
                </c:pt>
                <c:pt idx="19896">
                  <c:v>-1.0079999999999956</c:v>
                </c:pt>
                <c:pt idx="19897">
                  <c:v>-1.0060000000000002</c:v>
                </c:pt>
                <c:pt idx="19898">
                  <c:v>-1.0039999999999978</c:v>
                </c:pt>
                <c:pt idx="19899">
                  <c:v>-1.0019999999999953</c:v>
                </c:pt>
                <c:pt idx="19900">
                  <c:v>-1</c:v>
                </c:pt>
                <c:pt idx="19901">
                  <c:v>-0.99799999999999756</c:v>
                </c:pt>
                <c:pt idx="19902">
                  <c:v>-0.99599999999999511</c:v>
                </c:pt>
                <c:pt idx="19903">
                  <c:v>-0.99399999999999977</c:v>
                </c:pt>
                <c:pt idx="19904">
                  <c:v>-0.99199999999999733</c:v>
                </c:pt>
                <c:pt idx="19905">
                  <c:v>-0.98999999999999488</c:v>
                </c:pt>
                <c:pt idx="19906">
                  <c:v>-0.98799999999999955</c:v>
                </c:pt>
                <c:pt idx="19907">
                  <c:v>-0.9859999999999971</c:v>
                </c:pt>
                <c:pt idx="19908">
                  <c:v>-0.98399999999999466</c:v>
                </c:pt>
                <c:pt idx="19909">
                  <c:v>-0.98199999999999932</c:v>
                </c:pt>
                <c:pt idx="19910">
                  <c:v>-0.97999999999999687</c:v>
                </c:pt>
                <c:pt idx="19911">
                  <c:v>-0.97799999999999443</c:v>
                </c:pt>
                <c:pt idx="19912">
                  <c:v>-0.97599999999999909</c:v>
                </c:pt>
                <c:pt idx="19913">
                  <c:v>-0.97399999999999665</c:v>
                </c:pt>
                <c:pt idx="19914">
                  <c:v>-0.9719999999999942</c:v>
                </c:pt>
                <c:pt idx="19915">
                  <c:v>-0.96999999999999886</c:v>
                </c:pt>
                <c:pt idx="19916">
                  <c:v>-0.96799999999999642</c:v>
                </c:pt>
                <c:pt idx="19917">
                  <c:v>-0.96599999999999397</c:v>
                </c:pt>
                <c:pt idx="19918">
                  <c:v>-0.96399999999999864</c:v>
                </c:pt>
                <c:pt idx="19919">
                  <c:v>-0.96199999999999619</c:v>
                </c:pt>
                <c:pt idx="19920">
                  <c:v>-0.95999999999999375</c:v>
                </c:pt>
                <c:pt idx="19921">
                  <c:v>-0.95799999999999841</c:v>
                </c:pt>
                <c:pt idx="19922">
                  <c:v>-0.95599999999999596</c:v>
                </c:pt>
                <c:pt idx="19923">
                  <c:v>-0.95400000000000063</c:v>
                </c:pt>
                <c:pt idx="19924">
                  <c:v>-0.95199999999999818</c:v>
                </c:pt>
                <c:pt idx="19925">
                  <c:v>-0.94999999999999574</c:v>
                </c:pt>
                <c:pt idx="19926">
                  <c:v>-0.9480000000000004</c:v>
                </c:pt>
                <c:pt idx="19927">
                  <c:v>-0.94599999999999795</c:v>
                </c:pt>
                <c:pt idx="19928">
                  <c:v>-0.94399999999999551</c:v>
                </c:pt>
                <c:pt idx="19929">
                  <c:v>-0.94200000000000017</c:v>
                </c:pt>
                <c:pt idx="19930">
                  <c:v>-0.93999999999999773</c:v>
                </c:pt>
                <c:pt idx="19931">
                  <c:v>-0.93799999999999528</c:v>
                </c:pt>
                <c:pt idx="19932">
                  <c:v>-0.93599999999999994</c:v>
                </c:pt>
                <c:pt idx="19933">
                  <c:v>-0.9339999999999975</c:v>
                </c:pt>
                <c:pt idx="19934">
                  <c:v>-0.93199999999999505</c:v>
                </c:pt>
                <c:pt idx="19935">
                  <c:v>-0.92999999999999972</c:v>
                </c:pt>
                <c:pt idx="19936">
                  <c:v>-0.92799999999999727</c:v>
                </c:pt>
                <c:pt idx="19937">
                  <c:v>-0.92599999999999483</c:v>
                </c:pt>
                <c:pt idx="19938">
                  <c:v>-0.92399999999999949</c:v>
                </c:pt>
                <c:pt idx="19939">
                  <c:v>-0.92199999999999704</c:v>
                </c:pt>
                <c:pt idx="19940">
                  <c:v>-0.9199999999999946</c:v>
                </c:pt>
                <c:pt idx="19941">
                  <c:v>-0.91799999999999926</c:v>
                </c:pt>
                <c:pt idx="19942">
                  <c:v>-0.91599999999999682</c:v>
                </c:pt>
                <c:pt idx="19943">
                  <c:v>-0.91399999999999437</c:v>
                </c:pt>
                <c:pt idx="19944">
                  <c:v>-0.91199999999999903</c:v>
                </c:pt>
                <c:pt idx="19945">
                  <c:v>-0.90999999999999659</c:v>
                </c:pt>
                <c:pt idx="19946">
                  <c:v>-0.90799999999999415</c:v>
                </c:pt>
                <c:pt idx="19947">
                  <c:v>-0.90599999999999881</c:v>
                </c:pt>
                <c:pt idx="19948">
                  <c:v>-0.90399999999999636</c:v>
                </c:pt>
                <c:pt idx="19949">
                  <c:v>-0.90199999999999392</c:v>
                </c:pt>
                <c:pt idx="19950">
                  <c:v>-0.89999999999999858</c:v>
                </c:pt>
                <c:pt idx="19951">
                  <c:v>-0.89799999999999613</c:v>
                </c:pt>
                <c:pt idx="19952">
                  <c:v>-0.89599999999999369</c:v>
                </c:pt>
                <c:pt idx="19953">
                  <c:v>-0.89399999999999835</c:v>
                </c:pt>
                <c:pt idx="19954">
                  <c:v>-0.89199999999999591</c:v>
                </c:pt>
                <c:pt idx="19955">
                  <c:v>-0.89000000000000057</c:v>
                </c:pt>
                <c:pt idx="19956">
                  <c:v>-0.88799999999999812</c:v>
                </c:pt>
                <c:pt idx="19957">
                  <c:v>-0.88599999999999568</c:v>
                </c:pt>
                <c:pt idx="19958">
                  <c:v>-0.88400000000000034</c:v>
                </c:pt>
                <c:pt idx="19959">
                  <c:v>-0.8819999999999979</c:v>
                </c:pt>
                <c:pt idx="19960">
                  <c:v>-0.87999999999999545</c:v>
                </c:pt>
                <c:pt idx="19961">
                  <c:v>-0.87800000000000011</c:v>
                </c:pt>
                <c:pt idx="19962">
                  <c:v>-0.87599999999999767</c:v>
                </c:pt>
                <c:pt idx="19963">
                  <c:v>-0.87399999999999523</c:v>
                </c:pt>
                <c:pt idx="19964">
                  <c:v>-0.87199999999999989</c:v>
                </c:pt>
                <c:pt idx="19965">
                  <c:v>-0.86999999999999744</c:v>
                </c:pt>
                <c:pt idx="19966">
                  <c:v>-0.867999999999995</c:v>
                </c:pt>
                <c:pt idx="19967">
                  <c:v>-0.86599999999999966</c:v>
                </c:pt>
                <c:pt idx="19968">
                  <c:v>-0.86399999999999721</c:v>
                </c:pt>
                <c:pt idx="19969">
                  <c:v>-0.86199999999999477</c:v>
                </c:pt>
                <c:pt idx="19970">
                  <c:v>-0.85999999999999943</c:v>
                </c:pt>
                <c:pt idx="19971">
                  <c:v>-0.85799999999999699</c:v>
                </c:pt>
                <c:pt idx="19972">
                  <c:v>-0.85599999999999454</c:v>
                </c:pt>
                <c:pt idx="19973">
                  <c:v>-0.8539999999999992</c:v>
                </c:pt>
                <c:pt idx="19974">
                  <c:v>-0.85199999999999676</c:v>
                </c:pt>
                <c:pt idx="19975">
                  <c:v>-0.84999999999999432</c:v>
                </c:pt>
                <c:pt idx="19976">
                  <c:v>-0.84799999999999898</c:v>
                </c:pt>
                <c:pt idx="19977">
                  <c:v>-0.84599999999999653</c:v>
                </c:pt>
                <c:pt idx="19978">
                  <c:v>-0.84399999999999409</c:v>
                </c:pt>
                <c:pt idx="19979">
                  <c:v>-0.84199999999999875</c:v>
                </c:pt>
                <c:pt idx="19980">
                  <c:v>-0.83999999999999631</c:v>
                </c:pt>
                <c:pt idx="19981">
                  <c:v>-0.83799999999999386</c:v>
                </c:pt>
                <c:pt idx="19982">
                  <c:v>-0.83599999999999852</c:v>
                </c:pt>
                <c:pt idx="19983">
                  <c:v>-0.83399999999999608</c:v>
                </c:pt>
                <c:pt idx="19984">
                  <c:v>-0.83199999999999363</c:v>
                </c:pt>
                <c:pt idx="19985">
                  <c:v>-0.82999999999999829</c:v>
                </c:pt>
                <c:pt idx="19986">
                  <c:v>-0.82799999999999585</c:v>
                </c:pt>
                <c:pt idx="19987">
                  <c:v>-0.82600000000000051</c:v>
                </c:pt>
                <c:pt idx="19988">
                  <c:v>-0.82399999999999807</c:v>
                </c:pt>
                <c:pt idx="19989">
                  <c:v>-0.82199999999999562</c:v>
                </c:pt>
                <c:pt idx="19990">
                  <c:v>-0.82000000000000028</c:v>
                </c:pt>
                <c:pt idx="19991">
                  <c:v>-0.81799999999999784</c:v>
                </c:pt>
                <c:pt idx="19992">
                  <c:v>-0.8159999999999954</c:v>
                </c:pt>
                <c:pt idx="19993">
                  <c:v>-0.81400000000000006</c:v>
                </c:pt>
                <c:pt idx="19994">
                  <c:v>-0.81199999999999761</c:v>
                </c:pt>
                <c:pt idx="19995">
                  <c:v>-0.80999999999999517</c:v>
                </c:pt>
                <c:pt idx="19996">
                  <c:v>-0.80799999999999983</c:v>
                </c:pt>
                <c:pt idx="19997">
                  <c:v>-0.80599999999999739</c:v>
                </c:pt>
                <c:pt idx="19998">
                  <c:v>-0.80399999999999494</c:v>
                </c:pt>
                <c:pt idx="19999">
                  <c:v>-0.8019999999999996</c:v>
                </c:pt>
                <c:pt idx="20000">
                  <c:v>-0.79999999999999716</c:v>
                </c:pt>
                <c:pt idx="20001">
                  <c:v>-0.79799999999999471</c:v>
                </c:pt>
                <c:pt idx="20002">
                  <c:v>-0.79599999999999937</c:v>
                </c:pt>
                <c:pt idx="20003">
                  <c:v>-0.79399999999999693</c:v>
                </c:pt>
                <c:pt idx="20004">
                  <c:v>-0.79199999999999449</c:v>
                </c:pt>
                <c:pt idx="20005">
                  <c:v>-0.78999999999999915</c:v>
                </c:pt>
                <c:pt idx="20006">
                  <c:v>-0.7879999999999967</c:v>
                </c:pt>
                <c:pt idx="20007">
                  <c:v>-0.78599999999999426</c:v>
                </c:pt>
                <c:pt idx="20008">
                  <c:v>-0.78399999999999892</c:v>
                </c:pt>
                <c:pt idx="20009">
                  <c:v>-0.78199999999999648</c:v>
                </c:pt>
                <c:pt idx="20010">
                  <c:v>-0.77999999999999403</c:v>
                </c:pt>
                <c:pt idx="20011">
                  <c:v>-0.77799999999999869</c:v>
                </c:pt>
                <c:pt idx="20012">
                  <c:v>-0.77599999999999625</c:v>
                </c:pt>
                <c:pt idx="20013">
                  <c:v>-0.7739999999999938</c:v>
                </c:pt>
                <c:pt idx="20014">
                  <c:v>-0.77199999999999847</c:v>
                </c:pt>
                <c:pt idx="20015">
                  <c:v>-0.76999999999999602</c:v>
                </c:pt>
                <c:pt idx="20016">
                  <c:v>-0.76800000000000068</c:v>
                </c:pt>
                <c:pt idx="20017">
                  <c:v>-0.76599999999999824</c:v>
                </c:pt>
                <c:pt idx="20018">
                  <c:v>-0.76399999999999579</c:v>
                </c:pt>
                <c:pt idx="20019">
                  <c:v>-0.76200000000000045</c:v>
                </c:pt>
                <c:pt idx="20020">
                  <c:v>-0.75999999999999801</c:v>
                </c:pt>
                <c:pt idx="20021">
                  <c:v>-0.75799999999999557</c:v>
                </c:pt>
                <c:pt idx="20022">
                  <c:v>-0.75600000000000023</c:v>
                </c:pt>
                <c:pt idx="20023">
                  <c:v>-0.75399999999999778</c:v>
                </c:pt>
                <c:pt idx="20024">
                  <c:v>-0.75199999999999534</c:v>
                </c:pt>
                <c:pt idx="20025">
                  <c:v>-0.75</c:v>
                </c:pt>
                <c:pt idx="20026">
                  <c:v>-0.74799999999999756</c:v>
                </c:pt>
                <c:pt idx="20027">
                  <c:v>-0.74599999999999511</c:v>
                </c:pt>
                <c:pt idx="20028">
                  <c:v>-0.74399999999999977</c:v>
                </c:pt>
                <c:pt idx="20029">
                  <c:v>-0.74199999999999733</c:v>
                </c:pt>
                <c:pt idx="20030">
                  <c:v>-0.73999999999999488</c:v>
                </c:pt>
                <c:pt idx="20031">
                  <c:v>-0.73799999999999955</c:v>
                </c:pt>
                <c:pt idx="20032">
                  <c:v>-0.7359999999999971</c:v>
                </c:pt>
                <c:pt idx="20033">
                  <c:v>-0.73399999999999466</c:v>
                </c:pt>
                <c:pt idx="20034">
                  <c:v>-0.73199999999999932</c:v>
                </c:pt>
                <c:pt idx="20035">
                  <c:v>-0.72999999999999687</c:v>
                </c:pt>
                <c:pt idx="20036">
                  <c:v>-0.72799999999999443</c:v>
                </c:pt>
                <c:pt idx="20037">
                  <c:v>-0.72599999999999909</c:v>
                </c:pt>
                <c:pt idx="20038">
                  <c:v>-0.72399999999999665</c:v>
                </c:pt>
                <c:pt idx="20039">
                  <c:v>-0.7219999999999942</c:v>
                </c:pt>
                <c:pt idx="20040">
                  <c:v>-0.71999999999999886</c:v>
                </c:pt>
                <c:pt idx="20041">
                  <c:v>-0.71799999999999642</c:v>
                </c:pt>
                <c:pt idx="20042">
                  <c:v>-0.71599999999999397</c:v>
                </c:pt>
                <c:pt idx="20043">
                  <c:v>-0.71399999999999864</c:v>
                </c:pt>
                <c:pt idx="20044">
                  <c:v>-0.71199999999999619</c:v>
                </c:pt>
                <c:pt idx="20045">
                  <c:v>-0.70999999999999375</c:v>
                </c:pt>
                <c:pt idx="20046">
                  <c:v>-0.70799999999999841</c:v>
                </c:pt>
                <c:pt idx="20047">
                  <c:v>-0.70599999999999596</c:v>
                </c:pt>
                <c:pt idx="20048">
                  <c:v>-0.70400000000000063</c:v>
                </c:pt>
                <c:pt idx="20049">
                  <c:v>-0.70199999999999818</c:v>
                </c:pt>
                <c:pt idx="20050">
                  <c:v>-0.69999999999999574</c:v>
                </c:pt>
                <c:pt idx="20051">
                  <c:v>-0.6980000000000004</c:v>
                </c:pt>
                <c:pt idx="20052">
                  <c:v>-0.69599999999999795</c:v>
                </c:pt>
                <c:pt idx="20053">
                  <c:v>-0.69399999999999551</c:v>
                </c:pt>
                <c:pt idx="20054">
                  <c:v>-0.69200000000000017</c:v>
                </c:pt>
                <c:pt idx="20055">
                  <c:v>-0.68999999999999773</c:v>
                </c:pt>
                <c:pt idx="20056">
                  <c:v>-0.68799999999999528</c:v>
                </c:pt>
                <c:pt idx="20057">
                  <c:v>-0.68599999999999994</c:v>
                </c:pt>
                <c:pt idx="20058">
                  <c:v>-0.6839999999999975</c:v>
                </c:pt>
                <c:pt idx="20059">
                  <c:v>-0.68199999999999505</c:v>
                </c:pt>
                <c:pt idx="20060">
                  <c:v>-0.67999999999999972</c:v>
                </c:pt>
                <c:pt idx="20061">
                  <c:v>-0.67799999999999727</c:v>
                </c:pt>
                <c:pt idx="20062">
                  <c:v>-0.67599999999999483</c:v>
                </c:pt>
                <c:pt idx="20063">
                  <c:v>-0.67399999999999949</c:v>
                </c:pt>
                <c:pt idx="20064">
                  <c:v>-0.67199999999999704</c:v>
                </c:pt>
                <c:pt idx="20065">
                  <c:v>-0.6699999999999946</c:v>
                </c:pt>
                <c:pt idx="20066">
                  <c:v>-0.66799999999999926</c:v>
                </c:pt>
                <c:pt idx="20067">
                  <c:v>-0.66599999999999682</c:v>
                </c:pt>
                <c:pt idx="20068">
                  <c:v>-0.66399999999999437</c:v>
                </c:pt>
                <c:pt idx="20069">
                  <c:v>-0.66199999999999903</c:v>
                </c:pt>
                <c:pt idx="20070">
                  <c:v>-0.65999999999999659</c:v>
                </c:pt>
                <c:pt idx="20071">
                  <c:v>-0.65799999999999415</c:v>
                </c:pt>
                <c:pt idx="20072">
                  <c:v>-0.65599999999999881</c:v>
                </c:pt>
                <c:pt idx="20073">
                  <c:v>-0.65399999999999636</c:v>
                </c:pt>
                <c:pt idx="20074">
                  <c:v>-0.65199999999999392</c:v>
                </c:pt>
                <c:pt idx="20075">
                  <c:v>-0.64999999999999858</c:v>
                </c:pt>
                <c:pt idx="20076">
                  <c:v>-0.64799999999999613</c:v>
                </c:pt>
                <c:pt idx="20077">
                  <c:v>-0.64599999999999369</c:v>
                </c:pt>
                <c:pt idx="20078">
                  <c:v>-0.64399999999999835</c:v>
                </c:pt>
                <c:pt idx="20079">
                  <c:v>-0.64199999999999591</c:v>
                </c:pt>
                <c:pt idx="20080">
                  <c:v>-0.64000000000000057</c:v>
                </c:pt>
                <c:pt idx="20081">
                  <c:v>-0.63799999999999812</c:v>
                </c:pt>
                <c:pt idx="20082">
                  <c:v>-0.63599999999999568</c:v>
                </c:pt>
                <c:pt idx="20083">
                  <c:v>-0.63400000000000034</c:v>
                </c:pt>
                <c:pt idx="20084">
                  <c:v>-0.6319999999999979</c:v>
                </c:pt>
                <c:pt idx="20085">
                  <c:v>-0.62999999999999545</c:v>
                </c:pt>
                <c:pt idx="20086">
                  <c:v>-0.62800000000000011</c:v>
                </c:pt>
                <c:pt idx="20087">
                  <c:v>-0.62599999999999767</c:v>
                </c:pt>
                <c:pt idx="20088">
                  <c:v>-0.62399999999999523</c:v>
                </c:pt>
                <c:pt idx="20089">
                  <c:v>-0.62199999999999989</c:v>
                </c:pt>
                <c:pt idx="20090">
                  <c:v>-0.61999999999999744</c:v>
                </c:pt>
                <c:pt idx="20091">
                  <c:v>-0.617999999999995</c:v>
                </c:pt>
                <c:pt idx="20092">
                  <c:v>-0.61599999999999966</c:v>
                </c:pt>
                <c:pt idx="20093">
                  <c:v>-0.61399999999999721</c:v>
                </c:pt>
                <c:pt idx="20094">
                  <c:v>-0.61199999999999477</c:v>
                </c:pt>
                <c:pt idx="20095">
                  <c:v>-0.60999999999999943</c:v>
                </c:pt>
                <c:pt idx="20096">
                  <c:v>-0.60799999999999699</c:v>
                </c:pt>
                <c:pt idx="20097">
                  <c:v>-0.60599999999999454</c:v>
                </c:pt>
                <c:pt idx="20098">
                  <c:v>-0.6039999999999992</c:v>
                </c:pt>
                <c:pt idx="20099">
                  <c:v>-0.60199999999999676</c:v>
                </c:pt>
                <c:pt idx="20100">
                  <c:v>-0.59999999999999432</c:v>
                </c:pt>
                <c:pt idx="20101">
                  <c:v>-0.59799999999999898</c:v>
                </c:pt>
                <c:pt idx="20102">
                  <c:v>-0.59599999999999653</c:v>
                </c:pt>
                <c:pt idx="20103">
                  <c:v>-0.59399999999999409</c:v>
                </c:pt>
                <c:pt idx="20104">
                  <c:v>-0.59199999999999875</c:v>
                </c:pt>
                <c:pt idx="20105">
                  <c:v>-0.58999999999999631</c:v>
                </c:pt>
                <c:pt idx="20106">
                  <c:v>-0.58799999999999386</c:v>
                </c:pt>
                <c:pt idx="20107">
                  <c:v>-0.58599999999999852</c:v>
                </c:pt>
                <c:pt idx="20108">
                  <c:v>-0.58399999999999608</c:v>
                </c:pt>
                <c:pt idx="20109">
                  <c:v>-0.58199999999999363</c:v>
                </c:pt>
                <c:pt idx="20110">
                  <c:v>-0.57999999999999829</c:v>
                </c:pt>
                <c:pt idx="20111">
                  <c:v>-0.57799999999999585</c:v>
                </c:pt>
                <c:pt idx="20112">
                  <c:v>-0.57600000000000051</c:v>
                </c:pt>
                <c:pt idx="20113">
                  <c:v>-0.57399999999999807</c:v>
                </c:pt>
                <c:pt idx="20114">
                  <c:v>-0.57199999999999562</c:v>
                </c:pt>
                <c:pt idx="20115">
                  <c:v>-0.57000000000000028</c:v>
                </c:pt>
                <c:pt idx="20116">
                  <c:v>-0.56799999999999784</c:v>
                </c:pt>
                <c:pt idx="20117">
                  <c:v>-0.5659999999999954</c:v>
                </c:pt>
                <c:pt idx="20118">
                  <c:v>-0.56400000000000006</c:v>
                </c:pt>
                <c:pt idx="20119">
                  <c:v>-0.56199999999999761</c:v>
                </c:pt>
                <c:pt idx="20120">
                  <c:v>-0.55999999999999517</c:v>
                </c:pt>
                <c:pt idx="20121">
                  <c:v>-0.55799999999999983</c:v>
                </c:pt>
                <c:pt idx="20122">
                  <c:v>-0.55599999999999739</c:v>
                </c:pt>
                <c:pt idx="20123">
                  <c:v>-0.55399999999999494</c:v>
                </c:pt>
                <c:pt idx="20124">
                  <c:v>-0.5519999999999996</c:v>
                </c:pt>
                <c:pt idx="20125">
                  <c:v>-0.54999999999999716</c:v>
                </c:pt>
                <c:pt idx="20126">
                  <c:v>-0.54799999999999471</c:v>
                </c:pt>
                <c:pt idx="20127">
                  <c:v>-0.54599999999999937</c:v>
                </c:pt>
                <c:pt idx="20128">
                  <c:v>-0.54399999999999693</c:v>
                </c:pt>
                <c:pt idx="20129">
                  <c:v>-0.54199999999999449</c:v>
                </c:pt>
                <c:pt idx="20130">
                  <c:v>-0.53999999999999915</c:v>
                </c:pt>
                <c:pt idx="20131">
                  <c:v>-0.5379999999999967</c:v>
                </c:pt>
                <c:pt idx="20132">
                  <c:v>-0.53599999999999426</c:v>
                </c:pt>
                <c:pt idx="20133">
                  <c:v>-0.53399999999999892</c:v>
                </c:pt>
                <c:pt idx="20134">
                  <c:v>-0.53199999999999648</c:v>
                </c:pt>
                <c:pt idx="20135">
                  <c:v>-0.52999999999999403</c:v>
                </c:pt>
                <c:pt idx="20136">
                  <c:v>-0.52799999999999869</c:v>
                </c:pt>
                <c:pt idx="20137">
                  <c:v>-0.52599999999999625</c:v>
                </c:pt>
                <c:pt idx="20138">
                  <c:v>-0.5239999999999938</c:v>
                </c:pt>
                <c:pt idx="20139">
                  <c:v>-0.52199999999999847</c:v>
                </c:pt>
                <c:pt idx="20140">
                  <c:v>-0.51999999999999602</c:v>
                </c:pt>
                <c:pt idx="20141">
                  <c:v>-0.51800000000000068</c:v>
                </c:pt>
                <c:pt idx="20142">
                  <c:v>-0.51599999999999824</c:v>
                </c:pt>
                <c:pt idx="20143">
                  <c:v>-0.51399999999999579</c:v>
                </c:pt>
                <c:pt idx="20144">
                  <c:v>-0.51200000000000045</c:v>
                </c:pt>
                <c:pt idx="20145">
                  <c:v>-0.50999999999999801</c:v>
                </c:pt>
                <c:pt idx="20146">
                  <c:v>-0.50799999999999557</c:v>
                </c:pt>
                <c:pt idx="20147">
                  <c:v>-0.50600000000000023</c:v>
                </c:pt>
                <c:pt idx="20148">
                  <c:v>-0.50399999999999778</c:v>
                </c:pt>
                <c:pt idx="20149">
                  <c:v>-0.50199999999999534</c:v>
                </c:pt>
                <c:pt idx="20150">
                  <c:v>-0.5</c:v>
                </c:pt>
                <c:pt idx="20151">
                  <c:v>-0.49799999999999756</c:v>
                </c:pt>
                <c:pt idx="20152">
                  <c:v>-0.49599999999999511</c:v>
                </c:pt>
                <c:pt idx="20153">
                  <c:v>-0.49399999999999977</c:v>
                </c:pt>
                <c:pt idx="20154">
                  <c:v>-0.49199999999999733</c:v>
                </c:pt>
                <c:pt idx="20155">
                  <c:v>-0.48999999999999488</c:v>
                </c:pt>
                <c:pt idx="20156">
                  <c:v>-0.48799999999999955</c:v>
                </c:pt>
                <c:pt idx="20157">
                  <c:v>-0.4859999999999971</c:v>
                </c:pt>
                <c:pt idx="20158">
                  <c:v>-0.48399999999999466</c:v>
                </c:pt>
                <c:pt idx="20159">
                  <c:v>-0.48199999999999932</c:v>
                </c:pt>
                <c:pt idx="20160">
                  <c:v>-0.47999999999999687</c:v>
                </c:pt>
                <c:pt idx="20161">
                  <c:v>-0.47799999999999443</c:v>
                </c:pt>
                <c:pt idx="20162">
                  <c:v>-0.47599999999999909</c:v>
                </c:pt>
                <c:pt idx="20163">
                  <c:v>-0.47399999999999665</c:v>
                </c:pt>
                <c:pt idx="20164">
                  <c:v>-0.4719999999999942</c:v>
                </c:pt>
                <c:pt idx="20165">
                  <c:v>-0.46999999999999886</c:v>
                </c:pt>
                <c:pt idx="20166">
                  <c:v>-0.46799999999999642</c:v>
                </c:pt>
                <c:pt idx="20167">
                  <c:v>-0.46599999999999397</c:v>
                </c:pt>
                <c:pt idx="20168">
                  <c:v>-0.46399999999999864</c:v>
                </c:pt>
                <c:pt idx="20169">
                  <c:v>-0.46199999999999619</c:v>
                </c:pt>
                <c:pt idx="20170">
                  <c:v>-0.45999999999999375</c:v>
                </c:pt>
                <c:pt idx="20171">
                  <c:v>-0.45799999999999841</c:v>
                </c:pt>
                <c:pt idx="20172">
                  <c:v>-0.45599999999999596</c:v>
                </c:pt>
                <c:pt idx="20173">
                  <c:v>-0.45400000000000063</c:v>
                </c:pt>
                <c:pt idx="20174">
                  <c:v>-0.45199999999999818</c:v>
                </c:pt>
                <c:pt idx="20175">
                  <c:v>-0.44999999999999574</c:v>
                </c:pt>
                <c:pt idx="20176">
                  <c:v>-0.4480000000000004</c:v>
                </c:pt>
                <c:pt idx="20177">
                  <c:v>-0.44599999999999795</c:v>
                </c:pt>
                <c:pt idx="20178">
                  <c:v>-0.44399999999999551</c:v>
                </c:pt>
                <c:pt idx="20179">
                  <c:v>-0.44200000000000017</c:v>
                </c:pt>
                <c:pt idx="20180">
                  <c:v>-0.43999999999999773</c:v>
                </c:pt>
                <c:pt idx="20181">
                  <c:v>-0.43799999999999528</c:v>
                </c:pt>
                <c:pt idx="20182">
                  <c:v>-0.43599999999999994</c:v>
                </c:pt>
                <c:pt idx="20183">
                  <c:v>-0.4339999999999975</c:v>
                </c:pt>
                <c:pt idx="20184">
                  <c:v>-0.43199999999999505</c:v>
                </c:pt>
                <c:pt idx="20185">
                  <c:v>-0.42999999999999972</c:v>
                </c:pt>
                <c:pt idx="20186">
                  <c:v>-0.42799999999999727</c:v>
                </c:pt>
                <c:pt idx="20187">
                  <c:v>-0.42599999999999483</c:v>
                </c:pt>
                <c:pt idx="20188">
                  <c:v>-0.42399999999999949</c:v>
                </c:pt>
                <c:pt idx="20189">
                  <c:v>-0.42199999999999704</c:v>
                </c:pt>
                <c:pt idx="20190">
                  <c:v>-0.4199999999999946</c:v>
                </c:pt>
                <c:pt idx="20191">
                  <c:v>-0.41799999999999926</c:v>
                </c:pt>
                <c:pt idx="20192">
                  <c:v>-0.41599999999999682</c:v>
                </c:pt>
                <c:pt idx="20193">
                  <c:v>-0.41399999999999437</c:v>
                </c:pt>
                <c:pt idx="20194">
                  <c:v>-0.41199999999999903</c:v>
                </c:pt>
                <c:pt idx="20195">
                  <c:v>-0.40999999999999659</c:v>
                </c:pt>
                <c:pt idx="20196">
                  <c:v>-0.40799999999999415</c:v>
                </c:pt>
                <c:pt idx="20197">
                  <c:v>-0.40599999999999881</c:v>
                </c:pt>
                <c:pt idx="20198">
                  <c:v>-0.40399999999999636</c:v>
                </c:pt>
                <c:pt idx="20199">
                  <c:v>-0.40199999999999392</c:v>
                </c:pt>
                <c:pt idx="20200">
                  <c:v>-0.39999999999999858</c:v>
                </c:pt>
                <c:pt idx="20201">
                  <c:v>-0.39799999999999613</c:v>
                </c:pt>
                <c:pt idx="20202">
                  <c:v>-0.39599999999999369</c:v>
                </c:pt>
                <c:pt idx="20203">
                  <c:v>-0.39399999999999835</c:v>
                </c:pt>
                <c:pt idx="20204">
                  <c:v>-0.39199999999999591</c:v>
                </c:pt>
                <c:pt idx="20205">
                  <c:v>-0.39000000000000057</c:v>
                </c:pt>
                <c:pt idx="20206">
                  <c:v>-0.38799999999999812</c:v>
                </c:pt>
                <c:pt idx="20207">
                  <c:v>-0.38599999999999568</c:v>
                </c:pt>
                <c:pt idx="20208">
                  <c:v>-0.38400000000000034</c:v>
                </c:pt>
                <c:pt idx="20209">
                  <c:v>-0.3819999999999979</c:v>
                </c:pt>
                <c:pt idx="20210">
                  <c:v>-0.37999999999999545</c:v>
                </c:pt>
                <c:pt idx="20211">
                  <c:v>-0.37800000000000011</c:v>
                </c:pt>
                <c:pt idx="20212">
                  <c:v>-0.37599999999999767</c:v>
                </c:pt>
                <c:pt idx="20213">
                  <c:v>-0.37399999999999523</c:v>
                </c:pt>
                <c:pt idx="20214">
                  <c:v>-0.37199999999999989</c:v>
                </c:pt>
                <c:pt idx="20215">
                  <c:v>-0.36999999999999744</c:v>
                </c:pt>
                <c:pt idx="20216">
                  <c:v>-0.367999999999995</c:v>
                </c:pt>
                <c:pt idx="20217">
                  <c:v>-0.36599999999999966</c:v>
                </c:pt>
                <c:pt idx="20218">
                  <c:v>-0.36399999999999721</c:v>
                </c:pt>
                <c:pt idx="20219">
                  <c:v>-0.36199999999999477</c:v>
                </c:pt>
                <c:pt idx="20220">
                  <c:v>-0.35999999999999943</c:v>
                </c:pt>
                <c:pt idx="20221">
                  <c:v>-0.35799999999999699</c:v>
                </c:pt>
                <c:pt idx="20222">
                  <c:v>-0.35599999999999454</c:v>
                </c:pt>
                <c:pt idx="20223">
                  <c:v>-0.3539999999999992</c:v>
                </c:pt>
                <c:pt idx="20224">
                  <c:v>-0.35199999999999676</c:v>
                </c:pt>
                <c:pt idx="20225">
                  <c:v>-0.34999999999999432</c:v>
                </c:pt>
                <c:pt idx="20226">
                  <c:v>-0.34799999999999898</c:v>
                </c:pt>
                <c:pt idx="20227">
                  <c:v>-0.34599999999999653</c:v>
                </c:pt>
                <c:pt idx="20228">
                  <c:v>-0.34399999999999409</c:v>
                </c:pt>
                <c:pt idx="20229">
                  <c:v>-0.34199999999999875</c:v>
                </c:pt>
                <c:pt idx="20230">
                  <c:v>-0.33999999999999631</c:v>
                </c:pt>
                <c:pt idx="20231">
                  <c:v>-0.33799999999999386</c:v>
                </c:pt>
                <c:pt idx="20232">
                  <c:v>-0.33599999999999852</c:v>
                </c:pt>
                <c:pt idx="20233">
                  <c:v>-0.33399999999999608</c:v>
                </c:pt>
                <c:pt idx="20234">
                  <c:v>-0.33199999999999363</c:v>
                </c:pt>
                <c:pt idx="20235">
                  <c:v>-0.32999999999999829</c:v>
                </c:pt>
                <c:pt idx="20236">
                  <c:v>-0.32799999999999585</c:v>
                </c:pt>
                <c:pt idx="20237">
                  <c:v>-0.32600000000000051</c:v>
                </c:pt>
                <c:pt idx="20238">
                  <c:v>-0.32399999999999807</c:v>
                </c:pt>
                <c:pt idx="20239">
                  <c:v>-0.32199999999999562</c:v>
                </c:pt>
                <c:pt idx="20240">
                  <c:v>-0.32000000000000028</c:v>
                </c:pt>
                <c:pt idx="20241">
                  <c:v>-0.31799999999999784</c:v>
                </c:pt>
                <c:pt idx="20242">
                  <c:v>-0.3159999999999954</c:v>
                </c:pt>
                <c:pt idx="20243">
                  <c:v>-0.31400000000000006</c:v>
                </c:pt>
                <c:pt idx="20244">
                  <c:v>-0.31199999999999761</c:v>
                </c:pt>
                <c:pt idx="20245">
                  <c:v>-0.30999999999999517</c:v>
                </c:pt>
                <c:pt idx="20246">
                  <c:v>-0.30799999999999983</c:v>
                </c:pt>
                <c:pt idx="20247">
                  <c:v>-0.30599999999999739</c:v>
                </c:pt>
                <c:pt idx="20248">
                  <c:v>-0.30399999999999494</c:v>
                </c:pt>
                <c:pt idx="20249">
                  <c:v>-0.3019999999999996</c:v>
                </c:pt>
                <c:pt idx="20250">
                  <c:v>-0.29999999999999716</c:v>
                </c:pt>
                <c:pt idx="20251">
                  <c:v>-0.29799999999999471</c:v>
                </c:pt>
                <c:pt idx="20252">
                  <c:v>-0.29599999999999937</c:v>
                </c:pt>
                <c:pt idx="20253">
                  <c:v>-0.29399999999999693</c:v>
                </c:pt>
                <c:pt idx="20254">
                  <c:v>-0.29199999999999449</c:v>
                </c:pt>
                <c:pt idx="20255">
                  <c:v>-0.28999999999999915</c:v>
                </c:pt>
                <c:pt idx="20256">
                  <c:v>-0.2879999999999967</c:v>
                </c:pt>
                <c:pt idx="20257">
                  <c:v>-0.28599999999999426</c:v>
                </c:pt>
                <c:pt idx="20258">
                  <c:v>-0.28399999999999892</c:v>
                </c:pt>
                <c:pt idx="20259">
                  <c:v>-0.28199999999999648</c:v>
                </c:pt>
                <c:pt idx="20260">
                  <c:v>-0.27999999999999403</c:v>
                </c:pt>
                <c:pt idx="20261">
                  <c:v>-0.27799999999999869</c:v>
                </c:pt>
                <c:pt idx="20262">
                  <c:v>-0.27599999999999625</c:v>
                </c:pt>
                <c:pt idx="20263">
                  <c:v>-0.2739999999999938</c:v>
                </c:pt>
                <c:pt idx="20264">
                  <c:v>-0.27199999999999847</c:v>
                </c:pt>
                <c:pt idx="20265">
                  <c:v>-0.26999999999999602</c:v>
                </c:pt>
                <c:pt idx="20266">
                  <c:v>-0.26800000000000068</c:v>
                </c:pt>
                <c:pt idx="20267">
                  <c:v>-0.26599999999999824</c:v>
                </c:pt>
                <c:pt idx="20268">
                  <c:v>-0.26399999999999579</c:v>
                </c:pt>
                <c:pt idx="20269">
                  <c:v>-0.26200000000000045</c:v>
                </c:pt>
                <c:pt idx="20270">
                  <c:v>-0.25999999999999801</c:v>
                </c:pt>
                <c:pt idx="20271">
                  <c:v>-0.25799999999999557</c:v>
                </c:pt>
                <c:pt idx="20272">
                  <c:v>-0.25600000000000023</c:v>
                </c:pt>
                <c:pt idx="20273">
                  <c:v>-0.25399999999999778</c:v>
                </c:pt>
                <c:pt idx="20274">
                  <c:v>-0.25199999999999534</c:v>
                </c:pt>
                <c:pt idx="20275">
                  <c:v>-0.25</c:v>
                </c:pt>
                <c:pt idx="20276">
                  <c:v>-0.24799999999999756</c:v>
                </c:pt>
                <c:pt idx="20277">
                  <c:v>-0.24599999999999511</c:v>
                </c:pt>
                <c:pt idx="20278">
                  <c:v>-0.24399999999999977</c:v>
                </c:pt>
                <c:pt idx="20279">
                  <c:v>-0.24199999999999733</c:v>
                </c:pt>
                <c:pt idx="20280">
                  <c:v>-0.23999999999999488</c:v>
                </c:pt>
                <c:pt idx="20281">
                  <c:v>-0.23799999999999955</c:v>
                </c:pt>
                <c:pt idx="20282">
                  <c:v>-0.2359999999999971</c:v>
                </c:pt>
                <c:pt idx="20283">
                  <c:v>-0.23399999999999466</c:v>
                </c:pt>
                <c:pt idx="20284">
                  <c:v>-0.23199999999999932</c:v>
                </c:pt>
                <c:pt idx="20285">
                  <c:v>-0.22999999999999687</c:v>
                </c:pt>
                <c:pt idx="20286">
                  <c:v>-0.22799999999999443</c:v>
                </c:pt>
                <c:pt idx="20287">
                  <c:v>-0.22599999999999909</c:v>
                </c:pt>
                <c:pt idx="20288">
                  <c:v>-0.22399999999999665</c:v>
                </c:pt>
                <c:pt idx="20289">
                  <c:v>-0.2219999999999942</c:v>
                </c:pt>
                <c:pt idx="20290">
                  <c:v>-0.21999999999999886</c:v>
                </c:pt>
                <c:pt idx="20291">
                  <c:v>-0.21799999999999642</c:v>
                </c:pt>
                <c:pt idx="20292">
                  <c:v>-0.21599999999999397</c:v>
                </c:pt>
                <c:pt idx="20293">
                  <c:v>-0.21399999999999864</c:v>
                </c:pt>
                <c:pt idx="20294">
                  <c:v>-0.21199999999999619</c:v>
                </c:pt>
                <c:pt idx="20295">
                  <c:v>-0.20999999999999375</c:v>
                </c:pt>
                <c:pt idx="20296">
                  <c:v>-0.20799999999999841</c:v>
                </c:pt>
                <c:pt idx="20297">
                  <c:v>-0.20599999999999596</c:v>
                </c:pt>
                <c:pt idx="20298">
                  <c:v>-0.20400000000000063</c:v>
                </c:pt>
                <c:pt idx="20299">
                  <c:v>-0.20199999999999818</c:v>
                </c:pt>
                <c:pt idx="20300">
                  <c:v>-0.19999999999999574</c:v>
                </c:pt>
                <c:pt idx="20301">
                  <c:v>-0.1980000000000004</c:v>
                </c:pt>
                <c:pt idx="20302">
                  <c:v>-0.19599999999999795</c:v>
                </c:pt>
                <c:pt idx="20303">
                  <c:v>-0.19399999999999551</c:v>
                </c:pt>
                <c:pt idx="20304">
                  <c:v>-0.19200000000000017</c:v>
                </c:pt>
                <c:pt idx="20305">
                  <c:v>-0.18999999999999773</c:v>
                </c:pt>
                <c:pt idx="20306">
                  <c:v>-0.18799999999999528</c:v>
                </c:pt>
                <c:pt idx="20307">
                  <c:v>-0.18599999999999994</c:v>
                </c:pt>
                <c:pt idx="20308">
                  <c:v>-0.1839999999999975</c:v>
                </c:pt>
                <c:pt idx="20309">
                  <c:v>-0.18199999999999505</c:v>
                </c:pt>
                <c:pt idx="20310">
                  <c:v>-0.17999999999999972</c:v>
                </c:pt>
                <c:pt idx="20311">
                  <c:v>-0.17799999999999727</c:v>
                </c:pt>
                <c:pt idx="20312">
                  <c:v>-0.17599999999999483</c:v>
                </c:pt>
                <c:pt idx="20313">
                  <c:v>-0.17399999999999949</c:v>
                </c:pt>
                <c:pt idx="20314">
                  <c:v>-0.17199999999999704</c:v>
                </c:pt>
                <c:pt idx="20315">
                  <c:v>-0.1699999999999946</c:v>
                </c:pt>
                <c:pt idx="20316">
                  <c:v>-0.16799999999999926</c:v>
                </c:pt>
                <c:pt idx="20317">
                  <c:v>-0.16599999999999682</c:v>
                </c:pt>
                <c:pt idx="20318">
                  <c:v>-0.16399999999999437</c:v>
                </c:pt>
                <c:pt idx="20319">
                  <c:v>-0.16199999999999903</c:v>
                </c:pt>
                <c:pt idx="20320">
                  <c:v>-0.15999999999999659</c:v>
                </c:pt>
                <c:pt idx="20321">
                  <c:v>-0.15799999999999415</c:v>
                </c:pt>
                <c:pt idx="20322">
                  <c:v>-0.15599999999999881</c:v>
                </c:pt>
                <c:pt idx="20323">
                  <c:v>-0.15399999999999636</c:v>
                </c:pt>
                <c:pt idx="20324">
                  <c:v>-0.15199999999999392</c:v>
                </c:pt>
                <c:pt idx="20325">
                  <c:v>-0.14999999999999858</c:v>
                </c:pt>
                <c:pt idx="20326">
                  <c:v>-0.14799999999999613</c:v>
                </c:pt>
                <c:pt idx="20327">
                  <c:v>-0.14599999999999369</c:v>
                </c:pt>
                <c:pt idx="20328">
                  <c:v>-0.14399999999999835</c:v>
                </c:pt>
                <c:pt idx="20329">
                  <c:v>-0.14199999999999591</c:v>
                </c:pt>
                <c:pt idx="20330">
                  <c:v>-0.14000000000000057</c:v>
                </c:pt>
                <c:pt idx="20331">
                  <c:v>-0.13799999999999812</c:v>
                </c:pt>
                <c:pt idx="20332">
                  <c:v>-0.13599999999999568</c:v>
                </c:pt>
                <c:pt idx="20333">
                  <c:v>-0.13400000000000034</c:v>
                </c:pt>
                <c:pt idx="20334">
                  <c:v>-0.1319999999999979</c:v>
                </c:pt>
                <c:pt idx="20335">
                  <c:v>-0.12999999999999545</c:v>
                </c:pt>
                <c:pt idx="20336">
                  <c:v>-0.12800000000000011</c:v>
                </c:pt>
                <c:pt idx="20337">
                  <c:v>-0.12599999999999767</c:v>
                </c:pt>
                <c:pt idx="20338">
                  <c:v>-0.12399999999999523</c:v>
                </c:pt>
                <c:pt idx="20339">
                  <c:v>-0.12199999999999989</c:v>
                </c:pt>
                <c:pt idx="20340">
                  <c:v>-0.11999999999999744</c:v>
                </c:pt>
                <c:pt idx="20341">
                  <c:v>-0.117999999999995</c:v>
                </c:pt>
                <c:pt idx="20342">
                  <c:v>-0.11599999999999966</c:v>
                </c:pt>
                <c:pt idx="20343">
                  <c:v>-0.11399999999999721</c:v>
                </c:pt>
                <c:pt idx="20344">
                  <c:v>-0.11199999999999477</c:v>
                </c:pt>
                <c:pt idx="20345">
                  <c:v>-0.10999999999999943</c:v>
                </c:pt>
                <c:pt idx="20346">
                  <c:v>-0.10799999999999699</c:v>
                </c:pt>
                <c:pt idx="20347">
                  <c:v>-0.10599999999999454</c:v>
                </c:pt>
                <c:pt idx="20348">
                  <c:v>-0.1039999999999992</c:v>
                </c:pt>
                <c:pt idx="20349">
                  <c:v>-0.10199999999999676</c:v>
                </c:pt>
                <c:pt idx="20350">
                  <c:v>-9.9999999999994316E-2</c:v>
                </c:pt>
                <c:pt idx="20351">
                  <c:v>-9.7999999999998977E-2</c:v>
                </c:pt>
                <c:pt idx="20352">
                  <c:v>-9.5999999999996533E-2</c:v>
                </c:pt>
                <c:pt idx="20353">
                  <c:v>-9.3999999999994088E-2</c:v>
                </c:pt>
                <c:pt idx="20354">
                  <c:v>-9.1999999999998749E-2</c:v>
                </c:pt>
                <c:pt idx="20355">
                  <c:v>-8.9999999999996305E-2</c:v>
                </c:pt>
                <c:pt idx="20356">
                  <c:v>-8.7999999999993861E-2</c:v>
                </c:pt>
                <c:pt idx="20357">
                  <c:v>-8.5999999999998522E-2</c:v>
                </c:pt>
                <c:pt idx="20358">
                  <c:v>-8.3999999999996078E-2</c:v>
                </c:pt>
                <c:pt idx="20359">
                  <c:v>-8.1999999999993634E-2</c:v>
                </c:pt>
                <c:pt idx="20360">
                  <c:v>-7.9999999999998295E-2</c:v>
                </c:pt>
                <c:pt idx="20361">
                  <c:v>-7.799999999999585E-2</c:v>
                </c:pt>
                <c:pt idx="20362">
                  <c:v>-7.6000000000000512E-2</c:v>
                </c:pt>
                <c:pt idx="20363">
                  <c:v>-7.3999999999998067E-2</c:v>
                </c:pt>
                <c:pt idx="20364">
                  <c:v>-7.1999999999995623E-2</c:v>
                </c:pt>
                <c:pt idx="20365">
                  <c:v>-7.0000000000000284E-2</c:v>
                </c:pt>
                <c:pt idx="20366">
                  <c:v>-6.799999999999784E-2</c:v>
                </c:pt>
                <c:pt idx="20367">
                  <c:v>-6.5999999999995396E-2</c:v>
                </c:pt>
                <c:pt idx="20368">
                  <c:v>-6.4000000000000057E-2</c:v>
                </c:pt>
                <c:pt idx="20369">
                  <c:v>-6.1999999999997613E-2</c:v>
                </c:pt>
                <c:pt idx="20370">
                  <c:v>-5.9999999999995168E-2</c:v>
                </c:pt>
                <c:pt idx="20371">
                  <c:v>-5.7999999999999829E-2</c:v>
                </c:pt>
                <c:pt idx="20372">
                  <c:v>-5.5999999999997385E-2</c:v>
                </c:pt>
                <c:pt idx="20373">
                  <c:v>-5.3999999999994941E-2</c:v>
                </c:pt>
                <c:pt idx="20374">
                  <c:v>-5.1999999999999602E-2</c:v>
                </c:pt>
                <c:pt idx="20375">
                  <c:v>-4.9999999999997158E-2</c:v>
                </c:pt>
                <c:pt idx="20376">
                  <c:v>-4.7999999999994714E-2</c:v>
                </c:pt>
                <c:pt idx="20377">
                  <c:v>-4.5999999999999375E-2</c:v>
                </c:pt>
                <c:pt idx="20378">
                  <c:v>-4.399999999999693E-2</c:v>
                </c:pt>
                <c:pt idx="20379">
                  <c:v>-4.1999999999994486E-2</c:v>
                </c:pt>
                <c:pt idx="20380">
                  <c:v>-3.9999999999999147E-2</c:v>
                </c:pt>
                <c:pt idx="20381">
                  <c:v>-3.7999999999996703E-2</c:v>
                </c:pt>
                <c:pt idx="20382">
                  <c:v>-3.5999999999994259E-2</c:v>
                </c:pt>
                <c:pt idx="20383">
                  <c:v>-3.399999999999892E-2</c:v>
                </c:pt>
                <c:pt idx="20384">
                  <c:v>-3.1999999999996476E-2</c:v>
                </c:pt>
                <c:pt idx="20385">
                  <c:v>-2.9999999999994031E-2</c:v>
                </c:pt>
                <c:pt idx="20386">
                  <c:v>-2.7999999999998693E-2</c:v>
                </c:pt>
                <c:pt idx="20387">
                  <c:v>-2.5999999999996248E-2</c:v>
                </c:pt>
                <c:pt idx="20388">
                  <c:v>-2.3999999999993804E-2</c:v>
                </c:pt>
                <c:pt idx="20389">
                  <c:v>-2.1999999999998465E-2</c:v>
                </c:pt>
                <c:pt idx="20390">
                  <c:v>-1.9999999999996021E-2</c:v>
                </c:pt>
                <c:pt idx="20391">
                  <c:v>-1.8000000000000682E-2</c:v>
                </c:pt>
                <c:pt idx="20392">
                  <c:v>-1.5999999999998238E-2</c:v>
                </c:pt>
                <c:pt idx="20393">
                  <c:v>-1.3999999999995794E-2</c:v>
                </c:pt>
                <c:pt idx="20394">
                  <c:v>-1.2000000000000455E-2</c:v>
                </c:pt>
                <c:pt idx="20395">
                  <c:v>-9.9999999999980105E-3</c:v>
                </c:pt>
                <c:pt idx="20396">
                  <c:v>-7.9999999999955662E-3</c:v>
                </c:pt>
                <c:pt idx="20397">
                  <c:v>-6.0000000000002274E-3</c:v>
                </c:pt>
                <c:pt idx="20398">
                  <c:v>-3.9999999999977831E-3</c:v>
                </c:pt>
                <c:pt idx="20399">
                  <c:v>-1.9999999999953388E-3</c:v>
                </c:pt>
                <c:pt idx="20400">
                  <c:v>0</c:v>
                </c:pt>
                <c:pt idx="20401">
                  <c:v>2.0000000000024443E-3</c:v>
                </c:pt>
                <c:pt idx="20402">
                  <c:v>4.0000000000048885E-3</c:v>
                </c:pt>
                <c:pt idx="20403">
                  <c:v>6.0000000000002274E-3</c:v>
                </c:pt>
                <c:pt idx="20404">
                  <c:v>8.0000000000026716E-3</c:v>
                </c:pt>
                <c:pt idx="20405">
                  <c:v>1.0000000000005116E-2</c:v>
                </c:pt>
                <c:pt idx="20406">
                  <c:v>1.2000000000000455E-2</c:v>
                </c:pt>
                <c:pt idx="20407">
                  <c:v>1.4000000000002899E-2</c:v>
                </c:pt>
                <c:pt idx="20408">
                  <c:v>1.6000000000005343E-2</c:v>
                </c:pt>
                <c:pt idx="20409">
                  <c:v>1.8000000000000682E-2</c:v>
                </c:pt>
                <c:pt idx="20410">
                  <c:v>2.0000000000003126E-2</c:v>
                </c:pt>
                <c:pt idx="20411">
                  <c:v>2.2000000000005571E-2</c:v>
                </c:pt>
                <c:pt idx="20412">
                  <c:v>2.4000000000000909E-2</c:v>
                </c:pt>
                <c:pt idx="20413">
                  <c:v>2.6000000000003354E-2</c:v>
                </c:pt>
                <c:pt idx="20414">
                  <c:v>2.8000000000005798E-2</c:v>
                </c:pt>
                <c:pt idx="20415">
                  <c:v>3.0000000000001137E-2</c:v>
                </c:pt>
                <c:pt idx="20416">
                  <c:v>3.2000000000003581E-2</c:v>
                </c:pt>
                <c:pt idx="20417">
                  <c:v>3.4000000000006025E-2</c:v>
                </c:pt>
                <c:pt idx="20418">
                  <c:v>3.6000000000001364E-2</c:v>
                </c:pt>
                <c:pt idx="20419">
                  <c:v>3.8000000000003809E-2</c:v>
                </c:pt>
                <c:pt idx="20420">
                  <c:v>4.0000000000006253E-2</c:v>
                </c:pt>
                <c:pt idx="20421">
                  <c:v>4.2000000000001592E-2</c:v>
                </c:pt>
                <c:pt idx="20422">
                  <c:v>4.4000000000004036E-2</c:v>
                </c:pt>
                <c:pt idx="20423">
                  <c:v>4.5999999999999375E-2</c:v>
                </c:pt>
                <c:pt idx="20424">
                  <c:v>4.8000000000001819E-2</c:v>
                </c:pt>
                <c:pt idx="20425">
                  <c:v>5.0000000000004263E-2</c:v>
                </c:pt>
                <c:pt idx="20426">
                  <c:v>5.1999999999999602E-2</c:v>
                </c:pt>
                <c:pt idx="20427">
                  <c:v>5.4000000000002046E-2</c:v>
                </c:pt>
                <c:pt idx="20428">
                  <c:v>5.6000000000004491E-2</c:v>
                </c:pt>
                <c:pt idx="20429">
                  <c:v>5.7999999999999829E-2</c:v>
                </c:pt>
                <c:pt idx="20430">
                  <c:v>6.0000000000002274E-2</c:v>
                </c:pt>
                <c:pt idx="20431">
                  <c:v>6.2000000000004718E-2</c:v>
                </c:pt>
                <c:pt idx="20432">
                  <c:v>6.4000000000000057E-2</c:v>
                </c:pt>
                <c:pt idx="20433">
                  <c:v>6.6000000000002501E-2</c:v>
                </c:pt>
                <c:pt idx="20434">
                  <c:v>6.8000000000004945E-2</c:v>
                </c:pt>
                <c:pt idx="20435">
                  <c:v>7.0000000000000284E-2</c:v>
                </c:pt>
                <c:pt idx="20436">
                  <c:v>7.2000000000002728E-2</c:v>
                </c:pt>
                <c:pt idx="20437">
                  <c:v>7.4000000000005173E-2</c:v>
                </c:pt>
                <c:pt idx="20438">
                  <c:v>7.6000000000000512E-2</c:v>
                </c:pt>
                <c:pt idx="20439">
                  <c:v>7.8000000000002956E-2</c:v>
                </c:pt>
                <c:pt idx="20440">
                  <c:v>8.00000000000054E-2</c:v>
                </c:pt>
                <c:pt idx="20441">
                  <c:v>8.2000000000000739E-2</c:v>
                </c:pt>
                <c:pt idx="20442">
                  <c:v>8.4000000000003183E-2</c:v>
                </c:pt>
                <c:pt idx="20443">
                  <c:v>8.6000000000005627E-2</c:v>
                </c:pt>
                <c:pt idx="20444">
                  <c:v>8.8000000000000966E-2</c:v>
                </c:pt>
                <c:pt idx="20445">
                  <c:v>9.0000000000003411E-2</c:v>
                </c:pt>
                <c:pt idx="20446">
                  <c:v>9.2000000000005855E-2</c:v>
                </c:pt>
                <c:pt idx="20447">
                  <c:v>9.4000000000001194E-2</c:v>
                </c:pt>
                <c:pt idx="20448">
                  <c:v>9.6000000000003638E-2</c:v>
                </c:pt>
                <c:pt idx="20449">
                  <c:v>9.8000000000006082E-2</c:v>
                </c:pt>
                <c:pt idx="20450">
                  <c:v>0.10000000000000142</c:v>
                </c:pt>
                <c:pt idx="20451">
                  <c:v>0.10200000000000387</c:v>
                </c:pt>
                <c:pt idx="20452">
                  <c:v>0.10400000000000631</c:v>
                </c:pt>
                <c:pt idx="20453">
                  <c:v>0.10600000000000165</c:v>
                </c:pt>
                <c:pt idx="20454">
                  <c:v>0.10800000000000409</c:v>
                </c:pt>
                <c:pt idx="20455">
                  <c:v>0.10999999999999943</c:v>
                </c:pt>
                <c:pt idx="20456">
                  <c:v>0.11200000000000188</c:v>
                </c:pt>
                <c:pt idx="20457">
                  <c:v>0.11400000000000432</c:v>
                </c:pt>
                <c:pt idx="20458">
                  <c:v>0.11599999999999966</c:v>
                </c:pt>
                <c:pt idx="20459">
                  <c:v>0.1180000000000021</c:v>
                </c:pt>
                <c:pt idx="20460">
                  <c:v>0.12000000000000455</c:v>
                </c:pt>
                <c:pt idx="20461">
                  <c:v>0.12199999999999989</c:v>
                </c:pt>
                <c:pt idx="20462">
                  <c:v>0.12400000000000233</c:v>
                </c:pt>
                <c:pt idx="20463">
                  <c:v>0.12600000000000477</c:v>
                </c:pt>
                <c:pt idx="20464">
                  <c:v>0.12800000000000011</c:v>
                </c:pt>
                <c:pt idx="20465">
                  <c:v>0.13000000000000256</c:v>
                </c:pt>
                <c:pt idx="20466">
                  <c:v>0.132000000000005</c:v>
                </c:pt>
                <c:pt idx="20467">
                  <c:v>0.13400000000000034</c:v>
                </c:pt>
                <c:pt idx="20468">
                  <c:v>0.13600000000000279</c:v>
                </c:pt>
                <c:pt idx="20469">
                  <c:v>0.13800000000000523</c:v>
                </c:pt>
                <c:pt idx="20470">
                  <c:v>0.14000000000000057</c:v>
                </c:pt>
                <c:pt idx="20471">
                  <c:v>0.14200000000000301</c:v>
                </c:pt>
                <c:pt idx="20472">
                  <c:v>0.14400000000000546</c:v>
                </c:pt>
                <c:pt idx="20473">
                  <c:v>0.1460000000000008</c:v>
                </c:pt>
                <c:pt idx="20474">
                  <c:v>0.14800000000000324</c:v>
                </c:pt>
                <c:pt idx="20475">
                  <c:v>0.15000000000000568</c:v>
                </c:pt>
                <c:pt idx="20476">
                  <c:v>0.15200000000000102</c:v>
                </c:pt>
                <c:pt idx="20477">
                  <c:v>0.15400000000000347</c:v>
                </c:pt>
                <c:pt idx="20478">
                  <c:v>0.15600000000000591</c:v>
                </c:pt>
                <c:pt idx="20479">
                  <c:v>0.15800000000000125</c:v>
                </c:pt>
                <c:pt idx="20480">
                  <c:v>0.16000000000000369</c:v>
                </c:pt>
                <c:pt idx="20481">
                  <c:v>0.16200000000000614</c:v>
                </c:pt>
                <c:pt idx="20482">
                  <c:v>0.16400000000000148</c:v>
                </c:pt>
                <c:pt idx="20483">
                  <c:v>0.16600000000000392</c:v>
                </c:pt>
                <c:pt idx="20484">
                  <c:v>0.16800000000000637</c:v>
                </c:pt>
                <c:pt idx="20485">
                  <c:v>0.17000000000000171</c:v>
                </c:pt>
                <c:pt idx="20486">
                  <c:v>0.17200000000000415</c:v>
                </c:pt>
                <c:pt idx="20487">
                  <c:v>0.17399999999999949</c:v>
                </c:pt>
                <c:pt idx="20488">
                  <c:v>0.17600000000000193</c:v>
                </c:pt>
                <c:pt idx="20489">
                  <c:v>0.17800000000000438</c:v>
                </c:pt>
                <c:pt idx="20490">
                  <c:v>0.17999999999999972</c:v>
                </c:pt>
                <c:pt idx="20491">
                  <c:v>0.18200000000000216</c:v>
                </c:pt>
                <c:pt idx="20492">
                  <c:v>0.1840000000000046</c:v>
                </c:pt>
                <c:pt idx="20493">
                  <c:v>0.18599999999999994</c:v>
                </c:pt>
                <c:pt idx="20494">
                  <c:v>0.18800000000000239</c:v>
                </c:pt>
                <c:pt idx="20495">
                  <c:v>0.19000000000000483</c:v>
                </c:pt>
                <c:pt idx="20496">
                  <c:v>0.19200000000000017</c:v>
                </c:pt>
                <c:pt idx="20497">
                  <c:v>0.19400000000000261</c:v>
                </c:pt>
                <c:pt idx="20498">
                  <c:v>0.19600000000000506</c:v>
                </c:pt>
                <c:pt idx="20499">
                  <c:v>0.1980000000000004</c:v>
                </c:pt>
                <c:pt idx="20500">
                  <c:v>0.20000000000000284</c:v>
                </c:pt>
                <c:pt idx="20501">
                  <c:v>0.20200000000000529</c:v>
                </c:pt>
                <c:pt idx="20502">
                  <c:v>0.20400000000000063</c:v>
                </c:pt>
                <c:pt idx="20503">
                  <c:v>0.20600000000000307</c:v>
                </c:pt>
                <c:pt idx="20504">
                  <c:v>0.20800000000000551</c:v>
                </c:pt>
                <c:pt idx="20505">
                  <c:v>0.21000000000000085</c:v>
                </c:pt>
                <c:pt idx="20506">
                  <c:v>0.2120000000000033</c:v>
                </c:pt>
                <c:pt idx="20507">
                  <c:v>0.21400000000000574</c:v>
                </c:pt>
                <c:pt idx="20508">
                  <c:v>0.21600000000000108</c:v>
                </c:pt>
                <c:pt idx="20509">
                  <c:v>0.21800000000000352</c:v>
                </c:pt>
                <c:pt idx="20510">
                  <c:v>0.22000000000000597</c:v>
                </c:pt>
                <c:pt idx="20511">
                  <c:v>0.22200000000000131</c:v>
                </c:pt>
                <c:pt idx="20512">
                  <c:v>0.22400000000000375</c:v>
                </c:pt>
                <c:pt idx="20513">
                  <c:v>0.2260000000000062</c:v>
                </c:pt>
                <c:pt idx="20514">
                  <c:v>0.22800000000000153</c:v>
                </c:pt>
                <c:pt idx="20515">
                  <c:v>0.23000000000000398</c:v>
                </c:pt>
                <c:pt idx="20516">
                  <c:v>0.23199999999999932</c:v>
                </c:pt>
                <c:pt idx="20517">
                  <c:v>0.23400000000000176</c:v>
                </c:pt>
                <c:pt idx="20518">
                  <c:v>0.23600000000000421</c:v>
                </c:pt>
                <c:pt idx="20519">
                  <c:v>0.23799999999999955</c:v>
                </c:pt>
                <c:pt idx="20520">
                  <c:v>0.24000000000000199</c:v>
                </c:pt>
                <c:pt idx="20521">
                  <c:v>0.24200000000000443</c:v>
                </c:pt>
                <c:pt idx="20522">
                  <c:v>0.24399999999999977</c:v>
                </c:pt>
                <c:pt idx="20523">
                  <c:v>0.24600000000000222</c:v>
                </c:pt>
                <c:pt idx="20524">
                  <c:v>0.24800000000000466</c:v>
                </c:pt>
                <c:pt idx="20525">
                  <c:v>0.25</c:v>
                </c:pt>
                <c:pt idx="20526">
                  <c:v>0.25200000000000244</c:v>
                </c:pt>
                <c:pt idx="20527">
                  <c:v>0.25400000000000489</c:v>
                </c:pt>
                <c:pt idx="20528">
                  <c:v>0.25600000000000023</c:v>
                </c:pt>
                <c:pt idx="20529">
                  <c:v>0.25800000000000267</c:v>
                </c:pt>
                <c:pt idx="20530">
                  <c:v>0.26000000000000512</c:v>
                </c:pt>
                <c:pt idx="20531">
                  <c:v>0.26200000000000045</c:v>
                </c:pt>
                <c:pt idx="20532">
                  <c:v>0.2640000000000029</c:v>
                </c:pt>
                <c:pt idx="20533">
                  <c:v>0.26600000000000534</c:v>
                </c:pt>
                <c:pt idx="20534">
                  <c:v>0.26800000000000068</c:v>
                </c:pt>
                <c:pt idx="20535">
                  <c:v>0.27000000000000313</c:v>
                </c:pt>
                <c:pt idx="20536">
                  <c:v>0.27200000000000557</c:v>
                </c:pt>
                <c:pt idx="20537">
                  <c:v>0.27400000000000091</c:v>
                </c:pt>
                <c:pt idx="20538">
                  <c:v>0.27600000000000335</c:v>
                </c:pt>
                <c:pt idx="20539">
                  <c:v>0.2780000000000058</c:v>
                </c:pt>
                <c:pt idx="20540">
                  <c:v>0.28000000000000114</c:v>
                </c:pt>
                <c:pt idx="20541">
                  <c:v>0.28200000000000358</c:v>
                </c:pt>
                <c:pt idx="20542">
                  <c:v>0.28400000000000603</c:v>
                </c:pt>
                <c:pt idx="20543">
                  <c:v>0.28600000000000136</c:v>
                </c:pt>
                <c:pt idx="20544">
                  <c:v>0.28800000000000381</c:v>
                </c:pt>
                <c:pt idx="20545">
                  <c:v>0.29000000000000625</c:v>
                </c:pt>
                <c:pt idx="20546">
                  <c:v>0.29200000000000159</c:v>
                </c:pt>
                <c:pt idx="20547">
                  <c:v>0.29400000000000404</c:v>
                </c:pt>
                <c:pt idx="20548">
                  <c:v>0.29599999999999937</c:v>
                </c:pt>
                <c:pt idx="20549">
                  <c:v>0.29800000000000182</c:v>
                </c:pt>
                <c:pt idx="20550">
                  <c:v>0.30000000000000426</c:v>
                </c:pt>
                <c:pt idx="20551">
                  <c:v>0.3019999999999996</c:v>
                </c:pt>
                <c:pt idx="20552">
                  <c:v>0.30400000000000205</c:v>
                </c:pt>
                <c:pt idx="20553">
                  <c:v>0.30600000000000449</c:v>
                </c:pt>
                <c:pt idx="20554">
                  <c:v>0.30799999999999983</c:v>
                </c:pt>
                <c:pt idx="20555">
                  <c:v>0.31000000000000227</c:v>
                </c:pt>
                <c:pt idx="20556">
                  <c:v>0.31200000000000472</c:v>
                </c:pt>
                <c:pt idx="20557">
                  <c:v>0.31400000000000006</c:v>
                </c:pt>
                <c:pt idx="20558">
                  <c:v>0.3160000000000025</c:v>
                </c:pt>
                <c:pt idx="20559">
                  <c:v>0.31800000000000495</c:v>
                </c:pt>
                <c:pt idx="20560">
                  <c:v>0.32000000000000028</c:v>
                </c:pt>
                <c:pt idx="20561">
                  <c:v>0.32200000000000273</c:v>
                </c:pt>
                <c:pt idx="20562">
                  <c:v>0.32400000000000517</c:v>
                </c:pt>
                <c:pt idx="20563">
                  <c:v>0.32600000000000051</c:v>
                </c:pt>
                <c:pt idx="20564">
                  <c:v>0.32800000000000296</c:v>
                </c:pt>
                <c:pt idx="20565">
                  <c:v>0.3300000000000054</c:v>
                </c:pt>
                <c:pt idx="20566">
                  <c:v>0.33200000000000074</c:v>
                </c:pt>
                <c:pt idx="20567">
                  <c:v>0.33400000000000318</c:v>
                </c:pt>
                <c:pt idx="20568">
                  <c:v>0.33600000000000563</c:v>
                </c:pt>
                <c:pt idx="20569">
                  <c:v>0.33800000000000097</c:v>
                </c:pt>
                <c:pt idx="20570">
                  <c:v>0.34000000000000341</c:v>
                </c:pt>
                <c:pt idx="20571">
                  <c:v>0.34200000000000585</c:v>
                </c:pt>
                <c:pt idx="20572">
                  <c:v>0.34400000000000119</c:v>
                </c:pt>
                <c:pt idx="20573">
                  <c:v>0.34600000000000364</c:v>
                </c:pt>
                <c:pt idx="20574">
                  <c:v>0.34800000000000608</c:v>
                </c:pt>
                <c:pt idx="20575">
                  <c:v>0.35000000000000142</c:v>
                </c:pt>
                <c:pt idx="20576">
                  <c:v>0.35200000000000387</c:v>
                </c:pt>
                <c:pt idx="20577">
                  <c:v>0.35400000000000631</c:v>
                </c:pt>
                <c:pt idx="20578">
                  <c:v>0.35600000000000165</c:v>
                </c:pt>
                <c:pt idx="20579">
                  <c:v>0.35800000000000409</c:v>
                </c:pt>
                <c:pt idx="20580">
                  <c:v>0.35999999999999943</c:v>
                </c:pt>
                <c:pt idx="20581">
                  <c:v>0.36200000000000188</c:v>
                </c:pt>
                <c:pt idx="20582">
                  <c:v>0.36400000000000432</c:v>
                </c:pt>
                <c:pt idx="20583">
                  <c:v>0.36599999999999966</c:v>
                </c:pt>
                <c:pt idx="20584">
                  <c:v>0.3680000000000021</c:v>
                </c:pt>
                <c:pt idx="20585">
                  <c:v>0.37000000000000455</c:v>
                </c:pt>
                <c:pt idx="20586">
                  <c:v>0.37199999999999989</c:v>
                </c:pt>
                <c:pt idx="20587">
                  <c:v>0.37400000000000233</c:v>
                </c:pt>
                <c:pt idx="20588">
                  <c:v>0.37600000000000477</c:v>
                </c:pt>
                <c:pt idx="20589">
                  <c:v>0.37800000000000011</c:v>
                </c:pt>
                <c:pt idx="20590">
                  <c:v>0.38000000000000256</c:v>
                </c:pt>
                <c:pt idx="20591">
                  <c:v>0.382000000000005</c:v>
                </c:pt>
                <c:pt idx="20592">
                  <c:v>0.38400000000000034</c:v>
                </c:pt>
                <c:pt idx="20593">
                  <c:v>0.38600000000000279</c:v>
                </c:pt>
                <c:pt idx="20594">
                  <c:v>0.38800000000000523</c:v>
                </c:pt>
                <c:pt idx="20595">
                  <c:v>0.39000000000000057</c:v>
                </c:pt>
                <c:pt idx="20596">
                  <c:v>0.39200000000000301</c:v>
                </c:pt>
                <c:pt idx="20597">
                  <c:v>0.39400000000000546</c:v>
                </c:pt>
                <c:pt idx="20598">
                  <c:v>0.3960000000000008</c:v>
                </c:pt>
                <c:pt idx="20599">
                  <c:v>0.39800000000000324</c:v>
                </c:pt>
                <c:pt idx="20600">
                  <c:v>0.40000000000000568</c:v>
                </c:pt>
                <c:pt idx="20601">
                  <c:v>0.40200000000000102</c:v>
                </c:pt>
                <c:pt idx="20602">
                  <c:v>0.40400000000000347</c:v>
                </c:pt>
                <c:pt idx="20603">
                  <c:v>0.40600000000000591</c:v>
                </c:pt>
                <c:pt idx="20604">
                  <c:v>0.40800000000000125</c:v>
                </c:pt>
                <c:pt idx="20605">
                  <c:v>0.41000000000000369</c:v>
                </c:pt>
                <c:pt idx="20606">
                  <c:v>0.41200000000000614</c:v>
                </c:pt>
                <c:pt idx="20607">
                  <c:v>0.41400000000000148</c:v>
                </c:pt>
                <c:pt idx="20608">
                  <c:v>0.41600000000000392</c:v>
                </c:pt>
                <c:pt idx="20609">
                  <c:v>0.41800000000000637</c:v>
                </c:pt>
                <c:pt idx="20610">
                  <c:v>0.42000000000000171</c:v>
                </c:pt>
                <c:pt idx="20611">
                  <c:v>0.42200000000000415</c:v>
                </c:pt>
                <c:pt idx="20612">
                  <c:v>0.42399999999999949</c:v>
                </c:pt>
                <c:pt idx="20613">
                  <c:v>0.42600000000000193</c:v>
                </c:pt>
                <c:pt idx="20614">
                  <c:v>0.42800000000000438</c:v>
                </c:pt>
                <c:pt idx="20615">
                  <c:v>0.42999999999999972</c:v>
                </c:pt>
                <c:pt idx="20616">
                  <c:v>0.43200000000000216</c:v>
                </c:pt>
                <c:pt idx="20617">
                  <c:v>0.4340000000000046</c:v>
                </c:pt>
                <c:pt idx="20618">
                  <c:v>0.43599999999999994</c:v>
                </c:pt>
                <c:pt idx="20619">
                  <c:v>0.43800000000000239</c:v>
                </c:pt>
                <c:pt idx="20620">
                  <c:v>0.44000000000000483</c:v>
                </c:pt>
                <c:pt idx="20621">
                  <c:v>0.44200000000000017</c:v>
                </c:pt>
                <c:pt idx="20622">
                  <c:v>0.44400000000000261</c:v>
                </c:pt>
                <c:pt idx="20623">
                  <c:v>0.44600000000000506</c:v>
                </c:pt>
                <c:pt idx="20624">
                  <c:v>0.4480000000000004</c:v>
                </c:pt>
                <c:pt idx="20625">
                  <c:v>0.45000000000000284</c:v>
                </c:pt>
                <c:pt idx="20626">
                  <c:v>0.45200000000000529</c:v>
                </c:pt>
                <c:pt idx="20627">
                  <c:v>0.45400000000000063</c:v>
                </c:pt>
                <c:pt idx="20628">
                  <c:v>0.45600000000000307</c:v>
                </c:pt>
                <c:pt idx="20629">
                  <c:v>0.45800000000000551</c:v>
                </c:pt>
                <c:pt idx="20630">
                  <c:v>0.46000000000000085</c:v>
                </c:pt>
                <c:pt idx="20631">
                  <c:v>0.4620000000000033</c:v>
                </c:pt>
                <c:pt idx="20632">
                  <c:v>0.46400000000000574</c:v>
                </c:pt>
                <c:pt idx="20633">
                  <c:v>0.46600000000000108</c:v>
                </c:pt>
                <c:pt idx="20634">
                  <c:v>0.46800000000000352</c:v>
                </c:pt>
                <c:pt idx="20635">
                  <c:v>0.47000000000000597</c:v>
                </c:pt>
                <c:pt idx="20636">
                  <c:v>0.47200000000000131</c:v>
                </c:pt>
                <c:pt idx="20637">
                  <c:v>0.47400000000000375</c:v>
                </c:pt>
                <c:pt idx="20638">
                  <c:v>0.4760000000000062</c:v>
                </c:pt>
                <c:pt idx="20639">
                  <c:v>0.47800000000000153</c:v>
                </c:pt>
                <c:pt idx="20640">
                  <c:v>0.48000000000000398</c:v>
                </c:pt>
                <c:pt idx="20641">
                  <c:v>0.48199999999999932</c:v>
                </c:pt>
                <c:pt idx="20642">
                  <c:v>0.48400000000000176</c:v>
                </c:pt>
                <c:pt idx="20643">
                  <c:v>0.48600000000000421</c:v>
                </c:pt>
                <c:pt idx="20644">
                  <c:v>0.48799999999999955</c:v>
                </c:pt>
                <c:pt idx="20645">
                  <c:v>0.49000000000000199</c:v>
                </c:pt>
                <c:pt idx="20646">
                  <c:v>0.49200000000000443</c:v>
                </c:pt>
                <c:pt idx="20647">
                  <c:v>0.49399999999999977</c:v>
                </c:pt>
                <c:pt idx="20648">
                  <c:v>0.49600000000000222</c:v>
                </c:pt>
                <c:pt idx="20649">
                  <c:v>0.49800000000000466</c:v>
                </c:pt>
                <c:pt idx="20650">
                  <c:v>0.5</c:v>
                </c:pt>
                <c:pt idx="20651">
                  <c:v>0.50200000000000244</c:v>
                </c:pt>
                <c:pt idx="20652">
                  <c:v>0.50400000000000489</c:v>
                </c:pt>
                <c:pt idx="20653">
                  <c:v>0.50600000000000023</c:v>
                </c:pt>
                <c:pt idx="20654">
                  <c:v>0.50800000000000267</c:v>
                </c:pt>
                <c:pt idx="20655">
                  <c:v>0.51000000000000512</c:v>
                </c:pt>
                <c:pt idx="20656">
                  <c:v>0.51200000000000045</c:v>
                </c:pt>
                <c:pt idx="20657">
                  <c:v>0.5140000000000029</c:v>
                </c:pt>
                <c:pt idx="20658">
                  <c:v>0.51600000000000534</c:v>
                </c:pt>
                <c:pt idx="20659">
                  <c:v>0.51800000000000068</c:v>
                </c:pt>
                <c:pt idx="20660">
                  <c:v>0.52000000000000313</c:v>
                </c:pt>
                <c:pt idx="20661">
                  <c:v>0.52200000000000557</c:v>
                </c:pt>
                <c:pt idx="20662">
                  <c:v>0.52400000000000091</c:v>
                </c:pt>
                <c:pt idx="20663">
                  <c:v>0.52600000000000335</c:v>
                </c:pt>
                <c:pt idx="20664">
                  <c:v>0.5280000000000058</c:v>
                </c:pt>
                <c:pt idx="20665">
                  <c:v>0.53000000000000114</c:v>
                </c:pt>
                <c:pt idx="20666">
                  <c:v>0.53200000000000358</c:v>
                </c:pt>
                <c:pt idx="20667">
                  <c:v>0.53400000000000603</c:v>
                </c:pt>
                <c:pt idx="20668">
                  <c:v>0.53600000000000136</c:v>
                </c:pt>
                <c:pt idx="20669">
                  <c:v>0.53800000000000381</c:v>
                </c:pt>
                <c:pt idx="20670">
                  <c:v>0.54000000000000625</c:v>
                </c:pt>
                <c:pt idx="20671">
                  <c:v>0.54200000000000159</c:v>
                </c:pt>
                <c:pt idx="20672">
                  <c:v>0.54400000000000404</c:v>
                </c:pt>
                <c:pt idx="20673">
                  <c:v>0.54599999999999937</c:v>
                </c:pt>
                <c:pt idx="20674">
                  <c:v>0.54800000000000182</c:v>
                </c:pt>
                <c:pt idx="20675">
                  <c:v>0.55000000000000426</c:v>
                </c:pt>
                <c:pt idx="20676">
                  <c:v>0.5519999999999996</c:v>
                </c:pt>
                <c:pt idx="20677">
                  <c:v>0.55400000000000205</c:v>
                </c:pt>
                <c:pt idx="20678">
                  <c:v>0.55600000000000449</c:v>
                </c:pt>
                <c:pt idx="20679">
                  <c:v>0.55799999999999983</c:v>
                </c:pt>
                <c:pt idx="20680">
                  <c:v>0.56000000000000227</c:v>
                </c:pt>
                <c:pt idx="20681">
                  <c:v>0.56200000000000472</c:v>
                </c:pt>
                <c:pt idx="20682">
                  <c:v>0.56400000000000006</c:v>
                </c:pt>
                <c:pt idx="20683">
                  <c:v>0.5660000000000025</c:v>
                </c:pt>
                <c:pt idx="20684">
                  <c:v>0.56800000000000495</c:v>
                </c:pt>
                <c:pt idx="20685">
                  <c:v>0.57000000000000028</c:v>
                </c:pt>
                <c:pt idx="20686">
                  <c:v>0.57200000000000273</c:v>
                </c:pt>
                <c:pt idx="20687">
                  <c:v>0.57400000000000517</c:v>
                </c:pt>
                <c:pt idx="20688">
                  <c:v>0.57600000000000051</c:v>
                </c:pt>
                <c:pt idx="20689">
                  <c:v>0.57800000000000296</c:v>
                </c:pt>
                <c:pt idx="20690">
                  <c:v>0.5800000000000054</c:v>
                </c:pt>
                <c:pt idx="20691">
                  <c:v>0.58200000000000074</c:v>
                </c:pt>
                <c:pt idx="20692">
                  <c:v>0.58400000000000318</c:v>
                </c:pt>
                <c:pt idx="20693">
                  <c:v>0.58600000000000563</c:v>
                </c:pt>
                <c:pt idx="20694">
                  <c:v>0.58800000000000097</c:v>
                </c:pt>
                <c:pt idx="20695">
                  <c:v>0.59000000000000341</c:v>
                </c:pt>
                <c:pt idx="20696">
                  <c:v>0.59200000000000585</c:v>
                </c:pt>
                <c:pt idx="20697">
                  <c:v>0.59400000000000119</c:v>
                </c:pt>
                <c:pt idx="20698">
                  <c:v>0.59600000000000364</c:v>
                </c:pt>
                <c:pt idx="20699">
                  <c:v>0.59800000000000608</c:v>
                </c:pt>
                <c:pt idx="20700">
                  <c:v>0.60000000000000142</c:v>
                </c:pt>
                <c:pt idx="20701">
                  <c:v>0.60200000000000387</c:v>
                </c:pt>
                <c:pt idx="20702">
                  <c:v>0.60400000000000631</c:v>
                </c:pt>
                <c:pt idx="20703">
                  <c:v>0.60600000000000165</c:v>
                </c:pt>
                <c:pt idx="20704">
                  <c:v>0.60800000000000409</c:v>
                </c:pt>
                <c:pt idx="20705">
                  <c:v>0.60999999999999943</c:v>
                </c:pt>
                <c:pt idx="20706">
                  <c:v>0.61200000000000188</c:v>
                </c:pt>
                <c:pt idx="20707">
                  <c:v>0.61400000000000432</c:v>
                </c:pt>
                <c:pt idx="20708">
                  <c:v>0.61599999999999966</c:v>
                </c:pt>
                <c:pt idx="20709">
                  <c:v>0.6180000000000021</c:v>
                </c:pt>
                <c:pt idx="20710">
                  <c:v>0.62000000000000455</c:v>
                </c:pt>
                <c:pt idx="20711">
                  <c:v>0.62199999999999989</c:v>
                </c:pt>
                <c:pt idx="20712">
                  <c:v>0.62400000000000233</c:v>
                </c:pt>
                <c:pt idx="20713">
                  <c:v>0.62600000000000477</c:v>
                </c:pt>
                <c:pt idx="20714">
                  <c:v>0.62800000000000011</c:v>
                </c:pt>
                <c:pt idx="20715">
                  <c:v>0.63000000000000256</c:v>
                </c:pt>
                <c:pt idx="20716">
                  <c:v>0.632000000000005</c:v>
                </c:pt>
                <c:pt idx="20717">
                  <c:v>0.63400000000000034</c:v>
                </c:pt>
                <c:pt idx="20718">
                  <c:v>0.63600000000000279</c:v>
                </c:pt>
                <c:pt idx="20719">
                  <c:v>0.63800000000000523</c:v>
                </c:pt>
                <c:pt idx="20720">
                  <c:v>0.64000000000000057</c:v>
                </c:pt>
                <c:pt idx="20721">
                  <c:v>0.64200000000000301</c:v>
                </c:pt>
                <c:pt idx="20722">
                  <c:v>0.64400000000000546</c:v>
                </c:pt>
                <c:pt idx="20723">
                  <c:v>0.6460000000000008</c:v>
                </c:pt>
                <c:pt idx="20724">
                  <c:v>0.64800000000000324</c:v>
                </c:pt>
                <c:pt idx="20725">
                  <c:v>0.65000000000000568</c:v>
                </c:pt>
                <c:pt idx="20726">
                  <c:v>0.65200000000000102</c:v>
                </c:pt>
                <c:pt idx="20727">
                  <c:v>0.65400000000000347</c:v>
                </c:pt>
                <c:pt idx="20728">
                  <c:v>0.65600000000000591</c:v>
                </c:pt>
                <c:pt idx="20729">
                  <c:v>0.65800000000000125</c:v>
                </c:pt>
                <c:pt idx="20730">
                  <c:v>0.66000000000000369</c:v>
                </c:pt>
                <c:pt idx="20731">
                  <c:v>0.66200000000000614</c:v>
                </c:pt>
                <c:pt idx="20732">
                  <c:v>0.66400000000000148</c:v>
                </c:pt>
                <c:pt idx="20733">
                  <c:v>0.66600000000000392</c:v>
                </c:pt>
                <c:pt idx="20734">
                  <c:v>0.66800000000000637</c:v>
                </c:pt>
                <c:pt idx="20735">
                  <c:v>0.67000000000000171</c:v>
                </c:pt>
                <c:pt idx="20736">
                  <c:v>0.67200000000000415</c:v>
                </c:pt>
                <c:pt idx="20737">
                  <c:v>0.67399999999999949</c:v>
                </c:pt>
                <c:pt idx="20738">
                  <c:v>0.67600000000000193</c:v>
                </c:pt>
                <c:pt idx="20739">
                  <c:v>0.67800000000000438</c:v>
                </c:pt>
                <c:pt idx="20740">
                  <c:v>0.67999999999999972</c:v>
                </c:pt>
                <c:pt idx="20741">
                  <c:v>0.68200000000000216</c:v>
                </c:pt>
                <c:pt idx="20742">
                  <c:v>0.6840000000000046</c:v>
                </c:pt>
                <c:pt idx="20743">
                  <c:v>0.68599999999999994</c:v>
                </c:pt>
                <c:pt idx="20744">
                  <c:v>0.68800000000000239</c:v>
                </c:pt>
                <c:pt idx="20745">
                  <c:v>0.69000000000000483</c:v>
                </c:pt>
                <c:pt idx="20746">
                  <c:v>0.69200000000000017</c:v>
                </c:pt>
                <c:pt idx="20747">
                  <c:v>0.69400000000000261</c:v>
                </c:pt>
                <c:pt idx="20748">
                  <c:v>0.69600000000000506</c:v>
                </c:pt>
                <c:pt idx="20749">
                  <c:v>0.6980000000000004</c:v>
                </c:pt>
                <c:pt idx="20750">
                  <c:v>0.70000000000000284</c:v>
                </c:pt>
                <c:pt idx="20751">
                  <c:v>0.70200000000000529</c:v>
                </c:pt>
                <c:pt idx="20752">
                  <c:v>0.70400000000000063</c:v>
                </c:pt>
                <c:pt idx="20753">
                  <c:v>0.70600000000000307</c:v>
                </c:pt>
                <c:pt idx="20754">
                  <c:v>0.70800000000000551</c:v>
                </c:pt>
                <c:pt idx="20755">
                  <c:v>0.71000000000000085</c:v>
                </c:pt>
                <c:pt idx="20756">
                  <c:v>0.7120000000000033</c:v>
                </c:pt>
                <c:pt idx="20757">
                  <c:v>0.71400000000000574</c:v>
                </c:pt>
                <c:pt idx="20758">
                  <c:v>0.71600000000000108</c:v>
                </c:pt>
                <c:pt idx="20759">
                  <c:v>0.71800000000000352</c:v>
                </c:pt>
                <c:pt idx="20760">
                  <c:v>0.72000000000000597</c:v>
                </c:pt>
                <c:pt idx="20761">
                  <c:v>0.72200000000000131</c:v>
                </c:pt>
                <c:pt idx="20762">
                  <c:v>0.72400000000000375</c:v>
                </c:pt>
                <c:pt idx="20763">
                  <c:v>0.7260000000000062</c:v>
                </c:pt>
                <c:pt idx="20764">
                  <c:v>0.72800000000000153</c:v>
                </c:pt>
                <c:pt idx="20765">
                  <c:v>0.73000000000000398</c:v>
                </c:pt>
                <c:pt idx="20766">
                  <c:v>0.73199999999999932</c:v>
                </c:pt>
                <c:pt idx="20767">
                  <c:v>0.73400000000000176</c:v>
                </c:pt>
                <c:pt idx="20768">
                  <c:v>0.73600000000000421</c:v>
                </c:pt>
                <c:pt idx="20769">
                  <c:v>0.73799999999999955</c:v>
                </c:pt>
                <c:pt idx="20770">
                  <c:v>0.74000000000000199</c:v>
                </c:pt>
                <c:pt idx="20771">
                  <c:v>0.74200000000000443</c:v>
                </c:pt>
                <c:pt idx="20772">
                  <c:v>0.74399999999999977</c:v>
                </c:pt>
                <c:pt idx="20773">
                  <c:v>0.74600000000000222</c:v>
                </c:pt>
                <c:pt idx="20774">
                  <c:v>0.74800000000000466</c:v>
                </c:pt>
                <c:pt idx="20775">
                  <c:v>0.75</c:v>
                </c:pt>
                <c:pt idx="20776">
                  <c:v>0.75200000000000244</c:v>
                </c:pt>
                <c:pt idx="20777">
                  <c:v>0.75400000000000489</c:v>
                </c:pt>
                <c:pt idx="20778">
                  <c:v>0.75600000000000023</c:v>
                </c:pt>
                <c:pt idx="20779">
                  <c:v>0.75800000000000267</c:v>
                </c:pt>
                <c:pt idx="20780">
                  <c:v>0.76000000000000512</c:v>
                </c:pt>
                <c:pt idx="20781">
                  <c:v>0.76200000000000045</c:v>
                </c:pt>
                <c:pt idx="20782">
                  <c:v>0.7640000000000029</c:v>
                </c:pt>
                <c:pt idx="20783">
                  <c:v>0.76600000000000534</c:v>
                </c:pt>
                <c:pt idx="20784">
                  <c:v>0.76800000000000068</c:v>
                </c:pt>
                <c:pt idx="20785">
                  <c:v>0.77000000000000313</c:v>
                </c:pt>
                <c:pt idx="20786">
                  <c:v>0.77200000000000557</c:v>
                </c:pt>
                <c:pt idx="20787">
                  <c:v>0.77400000000000091</c:v>
                </c:pt>
                <c:pt idx="20788">
                  <c:v>0.77600000000000335</c:v>
                </c:pt>
                <c:pt idx="20789">
                  <c:v>0.7780000000000058</c:v>
                </c:pt>
                <c:pt idx="20790">
                  <c:v>0.78000000000000114</c:v>
                </c:pt>
                <c:pt idx="20791">
                  <c:v>0.78200000000000358</c:v>
                </c:pt>
                <c:pt idx="20792">
                  <c:v>0.78400000000000603</c:v>
                </c:pt>
                <c:pt idx="20793">
                  <c:v>0.78600000000000136</c:v>
                </c:pt>
                <c:pt idx="20794">
                  <c:v>0.78800000000000381</c:v>
                </c:pt>
                <c:pt idx="20795">
                  <c:v>0.79000000000000625</c:v>
                </c:pt>
                <c:pt idx="20796">
                  <c:v>0.79200000000000159</c:v>
                </c:pt>
                <c:pt idx="20797">
                  <c:v>0.79400000000000404</c:v>
                </c:pt>
                <c:pt idx="20798">
                  <c:v>0.79599999999999937</c:v>
                </c:pt>
                <c:pt idx="20799">
                  <c:v>0.79800000000000182</c:v>
                </c:pt>
                <c:pt idx="20800">
                  <c:v>0.80000000000000426</c:v>
                </c:pt>
                <c:pt idx="20801">
                  <c:v>0.8019999999999996</c:v>
                </c:pt>
                <c:pt idx="20802">
                  <c:v>0.80400000000000205</c:v>
                </c:pt>
                <c:pt idx="20803">
                  <c:v>0.80600000000000449</c:v>
                </c:pt>
                <c:pt idx="20804">
                  <c:v>0.80799999999999983</c:v>
                </c:pt>
                <c:pt idx="20805">
                  <c:v>0.81000000000000227</c:v>
                </c:pt>
                <c:pt idx="20806">
                  <c:v>0.81200000000000472</c:v>
                </c:pt>
                <c:pt idx="20807">
                  <c:v>0.81400000000000006</c:v>
                </c:pt>
                <c:pt idx="20808">
                  <c:v>0.8160000000000025</c:v>
                </c:pt>
                <c:pt idx="20809">
                  <c:v>0.81800000000000495</c:v>
                </c:pt>
                <c:pt idx="20810">
                  <c:v>0.82000000000000028</c:v>
                </c:pt>
                <c:pt idx="20811">
                  <c:v>0.82200000000000273</c:v>
                </c:pt>
                <c:pt idx="20812">
                  <c:v>0.82400000000000517</c:v>
                </c:pt>
                <c:pt idx="20813">
                  <c:v>0.82600000000000051</c:v>
                </c:pt>
                <c:pt idx="20814">
                  <c:v>0.82800000000000296</c:v>
                </c:pt>
                <c:pt idx="20815">
                  <c:v>0.8300000000000054</c:v>
                </c:pt>
                <c:pt idx="20816">
                  <c:v>0.83200000000000074</c:v>
                </c:pt>
                <c:pt idx="20817">
                  <c:v>0.83400000000000318</c:v>
                </c:pt>
                <c:pt idx="20818">
                  <c:v>0.83600000000000563</c:v>
                </c:pt>
                <c:pt idx="20819">
                  <c:v>0.83800000000000097</c:v>
                </c:pt>
                <c:pt idx="20820">
                  <c:v>0.84000000000000341</c:v>
                </c:pt>
                <c:pt idx="20821">
                  <c:v>0.84200000000000585</c:v>
                </c:pt>
                <c:pt idx="20822">
                  <c:v>0.84400000000000119</c:v>
                </c:pt>
                <c:pt idx="20823">
                  <c:v>0.84600000000000364</c:v>
                </c:pt>
                <c:pt idx="20824">
                  <c:v>0.84800000000000608</c:v>
                </c:pt>
                <c:pt idx="20825">
                  <c:v>0.85000000000000142</c:v>
                </c:pt>
                <c:pt idx="20826">
                  <c:v>0.85200000000000387</c:v>
                </c:pt>
                <c:pt idx="20827">
                  <c:v>0.85400000000000631</c:v>
                </c:pt>
                <c:pt idx="20828">
                  <c:v>0.85600000000000165</c:v>
                </c:pt>
                <c:pt idx="20829">
                  <c:v>0.85800000000000409</c:v>
                </c:pt>
                <c:pt idx="20830">
                  <c:v>0.85999999999999943</c:v>
                </c:pt>
                <c:pt idx="20831">
                  <c:v>0.86200000000000188</c:v>
                </c:pt>
                <c:pt idx="20832">
                  <c:v>0.86400000000000432</c:v>
                </c:pt>
                <c:pt idx="20833">
                  <c:v>0.86599999999999966</c:v>
                </c:pt>
                <c:pt idx="20834">
                  <c:v>0.8680000000000021</c:v>
                </c:pt>
                <c:pt idx="20835">
                  <c:v>0.87000000000000455</c:v>
                </c:pt>
                <c:pt idx="20836">
                  <c:v>0.87199999999999989</c:v>
                </c:pt>
                <c:pt idx="20837">
                  <c:v>0.87400000000000233</c:v>
                </c:pt>
                <c:pt idx="20838">
                  <c:v>0.87600000000000477</c:v>
                </c:pt>
                <c:pt idx="20839">
                  <c:v>0.87800000000000011</c:v>
                </c:pt>
                <c:pt idx="20840">
                  <c:v>0.88000000000000256</c:v>
                </c:pt>
                <c:pt idx="20841">
                  <c:v>0.882000000000005</c:v>
                </c:pt>
                <c:pt idx="20842">
                  <c:v>0.88400000000000034</c:v>
                </c:pt>
                <c:pt idx="20843">
                  <c:v>0.88600000000000279</c:v>
                </c:pt>
                <c:pt idx="20844">
                  <c:v>0.88800000000000523</c:v>
                </c:pt>
                <c:pt idx="20845">
                  <c:v>0.89000000000000057</c:v>
                </c:pt>
                <c:pt idx="20846">
                  <c:v>0.89200000000000301</c:v>
                </c:pt>
                <c:pt idx="20847">
                  <c:v>0.89400000000000546</c:v>
                </c:pt>
                <c:pt idx="20848">
                  <c:v>0.8960000000000008</c:v>
                </c:pt>
                <c:pt idx="20849">
                  <c:v>0.89800000000000324</c:v>
                </c:pt>
                <c:pt idx="20850">
                  <c:v>0.90000000000000568</c:v>
                </c:pt>
                <c:pt idx="20851">
                  <c:v>0.90200000000000102</c:v>
                </c:pt>
                <c:pt idx="20852">
                  <c:v>0.90400000000000347</c:v>
                </c:pt>
                <c:pt idx="20853">
                  <c:v>0.90600000000000591</c:v>
                </c:pt>
                <c:pt idx="20854">
                  <c:v>0.90800000000000125</c:v>
                </c:pt>
                <c:pt idx="20855">
                  <c:v>0.91000000000000369</c:v>
                </c:pt>
                <c:pt idx="20856">
                  <c:v>0.91200000000000614</c:v>
                </c:pt>
                <c:pt idx="20857">
                  <c:v>0.91400000000000148</c:v>
                </c:pt>
                <c:pt idx="20858">
                  <c:v>0.91600000000000392</c:v>
                </c:pt>
                <c:pt idx="20859">
                  <c:v>0.91800000000000637</c:v>
                </c:pt>
                <c:pt idx="20860">
                  <c:v>0.92000000000000171</c:v>
                </c:pt>
                <c:pt idx="20861">
                  <c:v>0.92200000000000415</c:v>
                </c:pt>
                <c:pt idx="20862">
                  <c:v>0.92399999999999949</c:v>
                </c:pt>
                <c:pt idx="20863">
                  <c:v>0.92600000000000193</c:v>
                </c:pt>
                <c:pt idx="20864">
                  <c:v>0.92800000000000438</c:v>
                </c:pt>
                <c:pt idx="20865">
                  <c:v>0.92999999999999972</c:v>
                </c:pt>
                <c:pt idx="20866">
                  <c:v>0.93200000000000216</c:v>
                </c:pt>
                <c:pt idx="20867">
                  <c:v>0.9340000000000046</c:v>
                </c:pt>
                <c:pt idx="20868">
                  <c:v>0.93599999999999994</c:v>
                </c:pt>
                <c:pt idx="20869">
                  <c:v>0.93800000000000239</c:v>
                </c:pt>
                <c:pt idx="20870">
                  <c:v>0.94000000000000483</c:v>
                </c:pt>
                <c:pt idx="20871">
                  <c:v>0.94200000000000017</c:v>
                </c:pt>
                <c:pt idx="20872">
                  <c:v>0.94400000000000261</c:v>
                </c:pt>
                <c:pt idx="20873">
                  <c:v>0.94600000000000506</c:v>
                </c:pt>
                <c:pt idx="20874">
                  <c:v>0.9480000000000004</c:v>
                </c:pt>
                <c:pt idx="20875">
                  <c:v>0.95000000000000284</c:v>
                </c:pt>
                <c:pt idx="20876">
                  <c:v>0.95200000000000529</c:v>
                </c:pt>
                <c:pt idx="20877">
                  <c:v>0.95400000000000063</c:v>
                </c:pt>
                <c:pt idx="20878">
                  <c:v>0.95600000000000307</c:v>
                </c:pt>
                <c:pt idx="20879">
                  <c:v>0.95800000000000551</c:v>
                </c:pt>
                <c:pt idx="20880">
                  <c:v>0.96000000000000085</c:v>
                </c:pt>
                <c:pt idx="20881">
                  <c:v>0.9620000000000033</c:v>
                </c:pt>
                <c:pt idx="20882">
                  <c:v>0.96400000000000574</c:v>
                </c:pt>
                <c:pt idx="20883">
                  <c:v>0.96600000000000108</c:v>
                </c:pt>
                <c:pt idx="20884">
                  <c:v>0.96800000000000352</c:v>
                </c:pt>
                <c:pt idx="20885">
                  <c:v>0.97000000000000597</c:v>
                </c:pt>
                <c:pt idx="20886">
                  <c:v>0.97200000000000131</c:v>
                </c:pt>
                <c:pt idx="20887">
                  <c:v>0.97400000000000375</c:v>
                </c:pt>
                <c:pt idx="20888">
                  <c:v>0.9760000000000062</c:v>
                </c:pt>
                <c:pt idx="20889">
                  <c:v>0.97800000000000153</c:v>
                </c:pt>
                <c:pt idx="20890">
                  <c:v>0.98000000000000398</c:v>
                </c:pt>
                <c:pt idx="20891">
                  <c:v>0.98199999999999932</c:v>
                </c:pt>
                <c:pt idx="20892">
                  <c:v>0.98400000000000176</c:v>
                </c:pt>
                <c:pt idx="20893">
                  <c:v>0.98600000000000421</c:v>
                </c:pt>
                <c:pt idx="20894">
                  <c:v>0.98799999999999955</c:v>
                </c:pt>
                <c:pt idx="20895">
                  <c:v>0.99000000000000199</c:v>
                </c:pt>
                <c:pt idx="20896">
                  <c:v>0.99200000000000443</c:v>
                </c:pt>
                <c:pt idx="20897">
                  <c:v>0.99399999999999977</c:v>
                </c:pt>
                <c:pt idx="20898">
                  <c:v>0.99600000000000222</c:v>
                </c:pt>
                <c:pt idx="20899">
                  <c:v>0.99800000000000466</c:v>
                </c:pt>
                <c:pt idx="20900">
                  <c:v>1</c:v>
                </c:pt>
                <c:pt idx="20901">
                  <c:v>1.0020000000000024</c:v>
                </c:pt>
                <c:pt idx="20902">
                  <c:v>1.0040000000000049</c:v>
                </c:pt>
                <c:pt idx="20903">
                  <c:v>1.0060000000000002</c:v>
                </c:pt>
                <c:pt idx="20904">
                  <c:v>1.0080000000000027</c:v>
                </c:pt>
                <c:pt idx="20905">
                  <c:v>1.0100000000000051</c:v>
                </c:pt>
                <c:pt idx="20906">
                  <c:v>1.0120000000000005</c:v>
                </c:pt>
                <c:pt idx="20907">
                  <c:v>1.0140000000000029</c:v>
                </c:pt>
                <c:pt idx="20908">
                  <c:v>1.0160000000000053</c:v>
                </c:pt>
                <c:pt idx="20909">
                  <c:v>1.0180000000000007</c:v>
                </c:pt>
                <c:pt idx="20910">
                  <c:v>1.0200000000000031</c:v>
                </c:pt>
                <c:pt idx="20911">
                  <c:v>1.0220000000000056</c:v>
                </c:pt>
                <c:pt idx="20912">
                  <c:v>1.0240000000000009</c:v>
                </c:pt>
                <c:pt idx="20913">
                  <c:v>1.0260000000000034</c:v>
                </c:pt>
                <c:pt idx="20914">
                  <c:v>1.0280000000000058</c:v>
                </c:pt>
                <c:pt idx="20915">
                  <c:v>1.0300000000000011</c:v>
                </c:pt>
                <c:pt idx="20916">
                  <c:v>1.0320000000000036</c:v>
                </c:pt>
                <c:pt idx="20917">
                  <c:v>1.034000000000006</c:v>
                </c:pt>
                <c:pt idx="20918">
                  <c:v>1.0360000000000014</c:v>
                </c:pt>
                <c:pt idx="20919">
                  <c:v>1.0380000000000038</c:v>
                </c:pt>
                <c:pt idx="20920">
                  <c:v>1.0400000000000063</c:v>
                </c:pt>
                <c:pt idx="20921">
                  <c:v>1.0420000000000016</c:v>
                </c:pt>
                <c:pt idx="20922">
                  <c:v>1.044000000000004</c:v>
                </c:pt>
                <c:pt idx="20923">
                  <c:v>1.0459999999999994</c:v>
                </c:pt>
                <c:pt idx="20924">
                  <c:v>1.0480000000000018</c:v>
                </c:pt>
                <c:pt idx="20925">
                  <c:v>1.0500000000000043</c:v>
                </c:pt>
                <c:pt idx="20926">
                  <c:v>1.0519999999999996</c:v>
                </c:pt>
                <c:pt idx="20927">
                  <c:v>1.054000000000002</c:v>
                </c:pt>
                <c:pt idx="20928">
                  <c:v>1.0560000000000045</c:v>
                </c:pt>
                <c:pt idx="20929">
                  <c:v>1.0579999999999998</c:v>
                </c:pt>
                <c:pt idx="20930">
                  <c:v>1.0600000000000023</c:v>
                </c:pt>
                <c:pt idx="20931">
                  <c:v>1.0620000000000047</c:v>
                </c:pt>
                <c:pt idx="20932">
                  <c:v>1.0640000000000001</c:v>
                </c:pt>
                <c:pt idx="20933">
                  <c:v>1.0660000000000025</c:v>
                </c:pt>
                <c:pt idx="20934">
                  <c:v>1.0680000000000049</c:v>
                </c:pt>
                <c:pt idx="20935">
                  <c:v>1.0700000000000003</c:v>
                </c:pt>
                <c:pt idx="20936">
                  <c:v>1.0720000000000027</c:v>
                </c:pt>
                <c:pt idx="20937">
                  <c:v>1.0740000000000052</c:v>
                </c:pt>
                <c:pt idx="20938">
                  <c:v>1.0760000000000005</c:v>
                </c:pt>
                <c:pt idx="20939">
                  <c:v>1.078000000000003</c:v>
                </c:pt>
                <c:pt idx="20940">
                  <c:v>1.0800000000000054</c:v>
                </c:pt>
                <c:pt idx="20941">
                  <c:v>1.0820000000000007</c:v>
                </c:pt>
                <c:pt idx="20942">
                  <c:v>1.0840000000000032</c:v>
                </c:pt>
                <c:pt idx="20943">
                  <c:v>1.0860000000000056</c:v>
                </c:pt>
                <c:pt idx="20944">
                  <c:v>1.088000000000001</c:v>
                </c:pt>
                <c:pt idx="20945">
                  <c:v>1.0900000000000034</c:v>
                </c:pt>
                <c:pt idx="20946">
                  <c:v>1.0920000000000059</c:v>
                </c:pt>
                <c:pt idx="20947">
                  <c:v>1.0940000000000012</c:v>
                </c:pt>
                <c:pt idx="20948">
                  <c:v>1.0960000000000036</c:v>
                </c:pt>
                <c:pt idx="20949">
                  <c:v>1.0980000000000061</c:v>
                </c:pt>
                <c:pt idx="20950">
                  <c:v>1.1000000000000014</c:v>
                </c:pt>
                <c:pt idx="20951">
                  <c:v>1.1020000000000039</c:v>
                </c:pt>
                <c:pt idx="20952">
                  <c:v>1.1040000000000063</c:v>
                </c:pt>
                <c:pt idx="20953">
                  <c:v>1.1060000000000016</c:v>
                </c:pt>
                <c:pt idx="20954">
                  <c:v>1.1080000000000041</c:v>
                </c:pt>
                <c:pt idx="20955">
                  <c:v>1.1099999999999994</c:v>
                </c:pt>
                <c:pt idx="20956">
                  <c:v>1.1120000000000019</c:v>
                </c:pt>
                <c:pt idx="20957">
                  <c:v>1.1140000000000043</c:v>
                </c:pt>
                <c:pt idx="20958">
                  <c:v>1.1159999999999997</c:v>
                </c:pt>
                <c:pt idx="20959">
                  <c:v>1.1180000000000021</c:v>
                </c:pt>
                <c:pt idx="20960">
                  <c:v>1.1200000000000045</c:v>
                </c:pt>
                <c:pt idx="20961">
                  <c:v>1.1219999999999999</c:v>
                </c:pt>
                <c:pt idx="20962">
                  <c:v>1.1240000000000023</c:v>
                </c:pt>
                <c:pt idx="20963">
                  <c:v>1.1260000000000048</c:v>
                </c:pt>
                <c:pt idx="20964">
                  <c:v>1.1280000000000001</c:v>
                </c:pt>
                <c:pt idx="20965">
                  <c:v>1.1300000000000026</c:v>
                </c:pt>
                <c:pt idx="20966">
                  <c:v>1.132000000000005</c:v>
                </c:pt>
                <c:pt idx="20967">
                  <c:v>1.1340000000000003</c:v>
                </c:pt>
                <c:pt idx="20968">
                  <c:v>1.1360000000000028</c:v>
                </c:pt>
                <c:pt idx="20969">
                  <c:v>1.1380000000000052</c:v>
                </c:pt>
                <c:pt idx="20970">
                  <c:v>1.1400000000000006</c:v>
                </c:pt>
                <c:pt idx="20971">
                  <c:v>1.142000000000003</c:v>
                </c:pt>
                <c:pt idx="20972">
                  <c:v>1.1440000000000055</c:v>
                </c:pt>
                <c:pt idx="20973">
                  <c:v>1.1460000000000008</c:v>
                </c:pt>
                <c:pt idx="20974">
                  <c:v>1.1480000000000032</c:v>
                </c:pt>
                <c:pt idx="20975">
                  <c:v>1.1500000000000057</c:v>
                </c:pt>
                <c:pt idx="20976">
                  <c:v>1.152000000000001</c:v>
                </c:pt>
                <c:pt idx="20977">
                  <c:v>1.1540000000000035</c:v>
                </c:pt>
                <c:pt idx="20978">
                  <c:v>1.1560000000000059</c:v>
                </c:pt>
                <c:pt idx="20979">
                  <c:v>1.1580000000000013</c:v>
                </c:pt>
                <c:pt idx="20980">
                  <c:v>1.1600000000000037</c:v>
                </c:pt>
                <c:pt idx="20981">
                  <c:v>1.1620000000000061</c:v>
                </c:pt>
                <c:pt idx="20982">
                  <c:v>1.1640000000000015</c:v>
                </c:pt>
                <c:pt idx="20983">
                  <c:v>1.1660000000000039</c:v>
                </c:pt>
                <c:pt idx="20984">
                  <c:v>1.1680000000000064</c:v>
                </c:pt>
                <c:pt idx="20985">
                  <c:v>1.1700000000000017</c:v>
                </c:pt>
                <c:pt idx="20986">
                  <c:v>1.1720000000000041</c:v>
                </c:pt>
                <c:pt idx="20987">
                  <c:v>1.1739999999999995</c:v>
                </c:pt>
                <c:pt idx="20988">
                  <c:v>1.1760000000000019</c:v>
                </c:pt>
                <c:pt idx="20989">
                  <c:v>1.1780000000000044</c:v>
                </c:pt>
                <c:pt idx="20990">
                  <c:v>1.1799999999999997</c:v>
                </c:pt>
                <c:pt idx="20991">
                  <c:v>1.1820000000000022</c:v>
                </c:pt>
                <c:pt idx="20992">
                  <c:v>1.1840000000000046</c:v>
                </c:pt>
                <c:pt idx="20993">
                  <c:v>1.1859999999999999</c:v>
                </c:pt>
                <c:pt idx="20994">
                  <c:v>1.1880000000000024</c:v>
                </c:pt>
                <c:pt idx="20995">
                  <c:v>1.1900000000000048</c:v>
                </c:pt>
                <c:pt idx="20996">
                  <c:v>1.1920000000000002</c:v>
                </c:pt>
                <c:pt idx="20997">
                  <c:v>1.1940000000000026</c:v>
                </c:pt>
                <c:pt idx="20998">
                  <c:v>1.1960000000000051</c:v>
                </c:pt>
                <c:pt idx="20999">
                  <c:v>1.1980000000000004</c:v>
                </c:pt>
                <c:pt idx="21000">
                  <c:v>1.2000000000000028</c:v>
                </c:pt>
                <c:pt idx="21001">
                  <c:v>1.2020000000000053</c:v>
                </c:pt>
                <c:pt idx="21002">
                  <c:v>1.2040000000000006</c:v>
                </c:pt>
                <c:pt idx="21003">
                  <c:v>1.2060000000000031</c:v>
                </c:pt>
                <c:pt idx="21004">
                  <c:v>1.2080000000000055</c:v>
                </c:pt>
                <c:pt idx="21005">
                  <c:v>1.2100000000000009</c:v>
                </c:pt>
                <c:pt idx="21006">
                  <c:v>1.2120000000000033</c:v>
                </c:pt>
                <c:pt idx="21007">
                  <c:v>1.2140000000000057</c:v>
                </c:pt>
                <c:pt idx="21008">
                  <c:v>1.2160000000000011</c:v>
                </c:pt>
                <c:pt idx="21009">
                  <c:v>1.2180000000000035</c:v>
                </c:pt>
                <c:pt idx="21010">
                  <c:v>1.220000000000006</c:v>
                </c:pt>
                <c:pt idx="21011">
                  <c:v>1.2220000000000013</c:v>
                </c:pt>
                <c:pt idx="21012">
                  <c:v>1.2240000000000038</c:v>
                </c:pt>
                <c:pt idx="21013">
                  <c:v>1.2260000000000062</c:v>
                </c:pt>
                <c:pt idx="21014">
                  <c:v>1.2280000000000015</c:v>
                </c:pt>
                <c:pt idx="21015">
                  <c:v>1.230000000000004</c:v>
                </c:pt>
                <c:pt idx="21016">
                  <c:v>1.2319999999999993</c:v>
                </c:pt>
                <c:pt idx="21017">
                  <c:v>1.2340000000000018</c:v>
                </c:pt>
                <c:pt idx="21018">
                  <c:v>1.2360000000000042</c:v>
                </c:pt>
                <c:pt idx="21019">
                  <c:v>1.2379999999999995</c:v>
                </c:pt>
                <c:pt idx="21020">
                  <c:v>1.240000000000002</c:v>
                </c:pt>
                <c:pt idx="21021">
                  <c:v>1.2420000000000044</c:v>
                </c:pt>
                <c:pt idx="21022">
                  <c:v>1.2439999999999998</c:v>
                </c:pt>
                <c:pt idx="21023">
                  <c:v>1.2460000000000022</c:v>
                </c:pt>
                <c:pt idx="21024">
                  <c:v>1.2480000000000047</c:v>
                </c:pt>
                <c:pt idx="21025">
                  <c:v>1.25</c:v>
                </c:pt>
                <c:pt idx="21026">
                  <c:v>1.2520000000000024</c:v>
                </c:pt>
                <c:pt idx="21027">
                  <c:v>1.2540000000000049</c:v>
                </c:pt>
                <c:pt idx="21028">
                  <c:v>1.2560000000000002</c:v>
                </c:pt>
                <c:pt idx="21029">
                  <c:v>1.2580000000000027</c:v>
                </c:pt>
                <c:pt idx="21030">
                  <c:v>1.2600000000000051</c:v>
                </c:pt>
                <c:pt idx="21031">
                  <c:v>1.2620000000000005</c:v>
                </c:pt>
                <c:pt idx="21032">
                  <c:v>1.2640000000000029</c:v>
                </c:pt>
                <c:pt idx="21033">
                  <c:v>1.2660000000000053</c:v>
                </c:pt>
                <c:pt idx="21034">
                  <c:v>1.2680000000000007</c:v>
                </c:pt>
                <c:pt idx="21035">
                  <c:v>1.2700000000000031</c:v>
                </c:pt>
                <c:pt idx="21036">
                  <c:v>1.2720000000000056</c:v>
                </c:pt>
                <c:pt idx="21037">
                  <c:v>1.2740000000000009</c:v>
                </c:pt>
                <c:pt idx="21038">
                  <c:v>1.2760000000000034</c:v>
                </c:pt>
                <c:pt idx="21039">
                  <c:v>1.2780000000000058</c:v>
                </c:pt>
                <c:pt idx="21040">
                  <c:v>1.2800000000000011</c:v>
                </c:pt>
                <c:pt idx="21041">
                  <c:v>1.2820000000000036</c:v>
                </c:pt>
                <c:pt idx="21042">
                  <c:v>1.284000000000006</c:v>
                </c:pt>
                <c:pt idx="21043">
                  <c:v>1.2860000000000014</c:v>
                </c:pt>
                <c:pt idx="21044">
                  <c:v>1.2880000000000038</c:v>
                </c:pt>
                <c:pt idx="21045">
                  <c:v>1.2900000000000063</c:v>
                </c:pt>
                <c:pt idx="21046">
                  <c:v>1.2920000000000016</c:v>
                </c:pt>
                <c:pt idx="21047">
                  <c:v>1.294000000000004</c:v>
                </c:pt>
                <c:pt idx="21048">
                  <c:v>1.2959999999999994</c:v>
                </c:pt>
                <c:pt idx="21049">
                  <c:v>1.2980000000000018</c:v>
                </c:pt>
                <c:pt idx="21050">
                  <c:v>1.3000000000000043</c:v>
                </c:pt>
                <c:pt idx="21051">
                  <c:v>1.3019999999999996</c:v>
                </c:pt>
                <c:pt idx="21052">
                  <c:v>1.304000000000002</c:v>
                </c:pt>
                <c:pt idx="21053">
                  <c:v>1.3060000000000045</c:v>
                </c:pt>
                <c:pt idx="21054">
                  <c:v>1.3079999999999998</c:v>
                </c:pt>
                <c:pt idx="21055">
                  <c:v>1.3100000000000023</c:v>
                </c:pt>
                <c:pt idx="21056">
                  <c:v>1.3120000000000047</c:v>
                </c:pt>
                <c:pt idx="21057">
                  <c:v>1.3140000000000001</c:v>
                </c:pt>
                <c:pt idx="21058">
                  <c:v>1.3160000000000025</c:v>
                </c:pt>
                <c:pt idx="21059">
                  <c:v>1.3180000000000049</c:v>
                </c:pt>
                <c:pt idx="21060">
                  <c:v>1.3200000000000003</c:v>
                </c:pt>
                <c:pt idx="21061">
                  <c:v>1.3220000000000027</c:v>
                </c:pt>
                <c:pt idx="21062">
                  <c:v>1.3240000000000052</c:v>
                </c:pt>
                <c:pt idx="21063">
                  <c:v>1.3260000000000005</c:v>
                </c:pt>
                <c:pt idx="21064">
                  <c:v>1.328000000000003</c:v>
                </c:pt>
                <c:pt idx="21065">
                  <c:v>1.3300000000000054</c:v>
                </c:pt>
                <c:pt idx="21066">
                  <c:v>1.3320000000000007</c:v>
                </c:pt>
                <c:pt idx="21067">
                  <c:v>1.3340000000000032</c:v>
                </c:pt>
                <c:pt idx="21068">
                  <c:v>1.3360000000000056</c:v>
                </c:pt>
                <c:pt idx="21069">
                  <c:v>1.338000000000001</c:v>
                </c:pt>
                <c:pt idx="21070">
                  <c:v>1.3400000000000034</c:v>
                </c:pt>
                <c:pt idx="21071">
                  <c:v>1.3420000000000059</c:v>
                </c:pt>
                <c:pt idx="21072">
                  <c:v>1.3440000000000012</c:v>
                </c:pt>
                <c:pt idx="21073">
                  <c:v>1.3460000000000036</c:v>
                </c:pt>
                <c:pt idx="21074">
                  <c:v>1.3480000000000061</c:v>
                </c:pt>
                <c:pt idx="21075">
                  <c:v>1.3500000000000014</c:v>
                </c:pt>
                <c:pt idx="21076">
                  <c:v>1.3520000000000039</c:v>
                </c:pt>
                <c:pt idx="21077">
                  <c:v>1.3540000000000063</c:v>
                </c:pt>
                <c:pt idx="21078">
                  <c:v>1.3560000000000016</c:v>
                </c:pt>
                <c:pt idx="21079">
                  <c:v>1.3580000000000041</c:v>
                </c:pt>
                <c:pt idx="21080">
                  <c:v>1.3599999999999994</c:v>
                </c:pt>
                <c:pt idx="21081">
                  <c:v>1.3620000000000019</c:v>
                </c:pt>
                <c:pt idx="21082">
                  <c:v>1.3640000000000043</c:v>
                </c:pt>
                <c:pt idx="21083">
                  <c:v>1.3659999999999997</c:v>
                </c:pt>
                <c:pt idx="21084">
                  <c:v>1.3680000000000021</c:v>
                </c:pt>
                <c:pt idx="21085">
                  <c:v>1.3700000000000045</c:v>
                </c:pt>
                <c:pt idx="21086">
                  <c:v>1.3719999999999999</c:v>
                </c:pt>
                <c:pt idx="21087">
                  <c:v>1.3740000000000023</c:v>
                </c:pt>
                <c:pt idx="21088">
                  <c:v>1.3760000000000048</c:v>
                </c:pt>
                <c:pt idx="21089">
                  <c:v>1.3780000000000001</c:v>
                </c:pt>
                <c:pt idx="21090">
                  <c:v>1.3800000000000026</c:v>
                </c:pt>
                <c:pt idx="21091">
                  <c:v>1.382000000000005</c:v>
                </c:pt>
                <c:pt idx="21092">
                  <c:v>1.3840000000000003</c:v>
                </c:pt>
                <c:pt idx="21093">
                  <c:v>1.3860000000000028</c:v>
                </c:pt>
                <c:pt idx="21094">
                  <c:v>1.3880000000000052</c:v>
                </c:pt>
                <c:pt idx="21095">
                  <c:v>1.3900000000000006</c:v>
                </c:pt>
                <c:pt idx="21096">
                  <c:v>1.392000000000003</c:v>
                </c:pt>
                <c:pt idx="21097">
                  <c:v>1.3940000000000055</c:v>
                </c:pt>
                <c:pt idx="21098">
                  <c:v>1.3960000000000008</c:v>
                </c:pt>
                <c:pt idx="21099">
                  <c:v>1.3980000000000032</c:v>
                </c:pt>
                <c:pt idx="21100">
                  <c:v>1.4000000000000057</c:v>
                </c:pt>
                <c:pt idx="21101">
                  <c:v>1.402000000000001</c:v>
                </c:pt>
                <c:pt idx="21102">
                  <c:v>1.4040000000000035</c:v>
                </c:pt>
                <c:pt idx="21103">
                  <c:v>1.4060000000000059</c:v>
                </c:pt>
                <c:pt idx="21104">
                  <c:v>1.4080000000000013</c:v>
                </c:pt>
                <c:pt idx="21105">
                  <c:v>1.4100000000000037</c:v>
                </c:pt>
                <c:pt idx="21106">
                  <c:v>1.4120000000000061</c:v>
                </c:pt>
                <c:pt idx="21107">
                  <c:v>1.4140000000000015</c:v>
                </c:pt>
                <c:pt idx="21108">
                  <c:v>1.4160000000000039</c:v>
                </c:pt>
                <c:pt idx="21109">
                  <c:v>1.4180000000000064</c:v>
                </c:pt>
                <c:pt idx="21110">
                  <c:v>1.4200000000000017</c:v>
                </c:pt>
                <c:pt idx="21111">
                  <c:v>1.4220000000000041</c:v>
                </c:pt>
                <c:pt idx="21112">
                  <c:v>1.4239999999999995</c:v>
                </c:pt>
                <c:pt idx="21113">
                  <c:v>1.4260000000000019</c:v>
                </c:pt>
                <c:pt idx="21114">
                  <c:v>1.4280000000000044</c:v>
                </c:pt>
                <c:pt idx="21115">
                  <c:v>1.4299999999999997</c:v>
                </c:pt>
                <c:pt idx="21116">
                  <c:v>1.4320000000000022</c:v>
                </c:pt>
                <c:pt idx="21117">
                  <c:v>1.4340000000000046</c:v>
                </c:pt>
                <c:pt idx="21118">
                  <c:v>1.4359999999999999</c:v>
                </c:pt>
                <c:pt idx="21119">
                  <c:v>1.4380000000000024</c:v>
                </c:pt>
                <c:pt idx="21120">
                  <c:v>1.4400000000000048</c:v>
                </c:pt>
                <c:pt idx="21121">
                  <c:v>1.4420000000000002</c:v>
                </c:pt>
                <c:pt idx="21122">
                  <c:v>1.4440000000000026</c:v>
                </c:pt>
                <c:pt idx="21123">
                  <c:v>1.4460000000000051</c:v>
                </c:pt>
                <c:pt idx="21124">
                  <c:v>1.4480000000000004</c:v>
                </c:pt>
                <c:pt idx="21125">
                  <c:v>1.4500000000000028</c:v>
                </c:pt>
                <c:pt idx="21126">
                  <c:v>1.4520000000000053</c:v>
                </c:pt>
                <c:pt idx="21127">
                  <c:v>1.4540000000000006</c:v>
                </c:pt>
                <c:pt idx="21128">
                  <c:v>1.4560000000000031</c:v>
                </c:pt>
                <c:pt idx="21129">
                  <c:v>1.4580000000000055</c:v>
                </c:pt>
                <c:pt idx="21130">
                  <c:v>1.4600000000000009</c:v>
                </c:pt>
                <c:pt idx="21131">
                  <c:v>1.4620000000000033</c:v>
                </c:pt>
                <c:pt idx="21132">
                  <c:v>1.4640000000000057</c:v>
                </c:pt>
                <c:pt idx="21133">
                  <c:v>1.4660000000000011</c:v>
                </c:pt>
                <c:pt idx="21134">
                  <c:v>1.4680000000000035</c:v>
                </c:pt>
                <c:pt idx="21135">
                  <c:v>1.470000000000006</c:v>
                </c:pt>
                <c:pt idx="21136">
                  <c:v>1.4720000000000013</c:v>
                </c:pt>
                <c:pt idx="21137">
                  <c:v>1.4740000000000038</c:v>
                </c:pt>
                <c:pt idx="21138">
                  <c:v>1.4760000000000062</c:v>
                </c:pt>
                <c:pt idx="21139">
                  <c:v>1.4780000000000015</c:v>
                </c:pt>
                <c:pt idx="21140">
                  <c:v>1.480000000000004</c:v>
                </c:pt>
                <c:pt idx="21141">
                  <c:v>1.4819999999999993</c:v>
                </c:pt>
                <c:pt idx="21142">
                  <c:v>1.4840000000000018</c:v>
                </c:pt>
                <c:pt idx="21143">
                  <c:v>1.4860000000000042</c:v>
                </c:pt>
                <c:pt idx="21144">
                  <c:v>1.4879999999999995</c:v>
                </c:pt>
                <c:pt idx="21145">
                  <c:v>1.490000000000002</c:v>
                </c:pt>
                <c:pt idx="21146">
                  <c:v>1.4920000000000044</c:v>
                </c:pt>
                <c:pt idx="21147">
                  <c:v>1.4939999999999998</c:v>
                </c:pt>
                <c:pt idx="21148">
                  <c:v>1.4960000000000022</c:v>
                </c:pt>
                <c:pt idx="21149">
                  <c:v>1.4980000000000047</c:v>
                </c:pt>
                <c:pt idx="21150">
                  <c:v>1.5</c:v>
                </c:pt>
                <c:pt idx="21151">
                  <c:v>1.5020000000000024</c:v>
                </c:pt>
                <c:pt idx="21152">
                  <c:v>1.5040000000000049</c:v>
                </c:pt>
                <c:pt idx="21153">
                  <c:v>1.5060000000000002</c:v>
                </c:pt>
                <c:pt idx="21154">
                  <c:v>1.5080000000000027</c:v>
                </c:pt>
                <c:pt idx="21155">
                  <c:v>1.5100000000000051</c:v>
                </c:pt>
                <c:pt idx="21156">
                  <c:v>1.5120000000000005</c:v>
                </c:pt>
                <c:pt idx="21157">
                  <c:v>1.5140000000000029</c:v>
                </c:pt>
                <c:pt idx="21158">
                  <c:v>1.5160000000000053</c:v>
                </c:pt>
                <c:pt idx="21159">
                  <c:v>1.5180000000000007</c:v>
                </c:pt>
                <c:pt idx="21160">
                  <c:v>1.5200000000000031</c:v>
                </c:pt>
                <c:pt idx="21161">
                  <c:v>1.5220000000000056</c:v>
                </c:pt>
                <c:pt idx="21162">
                  <c:v>1.5240000000000009</c:v>
                </c:pt>
                <c:pt idx="21163">
                  <c:v>1.5260000000000034</c:v>
                </c:pt>
                <c:pt idx="21164">
                  <c:v>1.5280000000000058</c:v>
                </c:pt>
                <c:pt idx="21165">
                  <c:v>1.5300000000000011</c:v>
                </c:pt>
                <c:pt idx="21166">
                  <c:v>1.5320000000000036</c:v>
                </c:pt>
                <c:pt idx="21167">
                  <c:v>1.534000000000006</c:v>
                </c:pt>
                <c:pt idx="21168">
                  <c:v>1.5360000000000014</c:v>
                </c:pt>
                <c:pt idx="21169">
                  <c:v>1.5380000000000038</c:v>
                </c:pt>
                <c:pt idx="21170">
                  <c:v>1.5400000000000063</c:v>
                </c:pt>
                <c:pt idx="21171">
                  <c:v>1.5420000000000016</c:v>
                </c:pt>
                <c:pt idx="21172">
                  <c:v>1.544000000000004</c:v>
                </c:pt>
                <c:pt idx="21173">
                  <c:v>1.5459999999999994</c:v>
                </c:pt>
                <c:pt idx="21174">
                  <c:v>1.5480000000000018</c:v>
                </c:pt>
                <c:pt idx="21175">
                  <c:v>1.5500000000000043</c:v>
                </c:pt>
                <c:pt idx="21176">
                  <c:v>1.5519999999999996</c:v>
                </c:pt>
                <c:pt idx="21177">
                  <c:v>1.554000000000002</c:v>
                </c:pt>
                <c:pt idx="21178">
                  <c:v>1.5560000000000045</c:v>
                </c:pt>
                <c:pt idx="21179">
                  <c:v>1.5579999999999998</c:v>
                </c:pt>
                <c:pt idx="21180">
                  <c:v>1.5600000000000023</c:v>
                </c:pt>
                <c:pt idx="21181">
                  <c:v>1.5620000000000047</c:v>
                </c:pt>
                <c:pt idx="21182">
                  <c:v>1.5640000000000001</c:v>
                </c:pt>
                <c:pt idx="21183">
                  <c:v>1.5660000000000025</c:v>
                </c:pt>
                <c:pt idx="21184">
                  <c:v>1.5680000000000049</c:v>
                </c:pt>
                <c:pt idx="21185">
                  <c:v>1.5700000000000003</c:v>
                </c:pt>
                <c:pt idx="21186">
                  <c:v>1.5720000000000027</c:v>
                </c:pt>
                <c:pt idx="21187">
                  <c:v>1.5740000000000052</c:v>
                </c:pt>
                <c:pt idx="21188">
                  <c:v>1.5760000000000005</c:v>
                </c:pt>
                <c:pt idx="21189">
                  <c:v>1.578000000000003</c:v>
                </c:pt>
                <c:pt idx="21190">
                  <c:v>1.5800000000000054</c:v>
                </c:pt>
                <c:pt idx="21191">
                  <c:v>1.5820000000000007</c:v>
                </c:pt>
                <c:pt idx="21192">
                  <c:v>1.5840000000000032</c:v>
                </c:pt>
                <c:pt idx="21193">
                  <c:v>1.5860000000000056</c:v>
                </c:pt>
                <c:pt idx="21194">
                  <c:v>1.588000000000001</c:v>
                </c:pt>
                <c:pt idx="21195">
                  <c:v>1.5900000000000034</c:v>
                </c:pt>
                <c:pt idx="21196">
                  <c:v>1.5920000000000059</c:v>
                </c:pt>
                <c:pt idx="21197">
                  <c:v>1.5940000000000012</c:v>
                </c:pt>
                <c:pt idx="21198">
                  <c:v>1.5960000000000036</c:v>
                </c:pt>
                <c:pt idx="21199">
                  <c:v>1.5980000000000061</c:v>
                </c:pt>
                <c:pt idx="21200">
                  <c:v>1.6000000000000014</c:v>
                </c:pt>
                <c:pt idx="21201">
                  <c:v>1.6020000000000039</c:v>
                </c:pt>
                <c:pt idx="21202">
                  <c:v>1.6040000000000063</c:v>
                </c:pt>
                <c:pt idx="21203">
                  <c:v>1.6060000000000016</c:v>
                </c:pt>
                <c:pt idx="21204">
                  <c:v>1.6080000000000041</c:v>
                </c:pt>
                <c:pt idx="21205">
                  <c:v>1.6099999999999994</c:v>
                </c:pt>
                <c:pt idx="21206">
                  <c:v>1.6120000000000019</c:v>
                </c:pt>
                <c:pt idx="21207">
                  <c:v>1.6140000000000043</c:v>
                </c:pt>
                <c:pt idx="21208">
                  <c:v>1.6159999999999997</c:v>
                </c:pt>
                <c:pt idx="21209">
                  <c:v>1.6180000000000021</c:v>
                </c:pt>
                <c:pt idx="21210">
                  <c:v>1.6200000000000045</c:v>
                </c:pt>
                <c:pt idx="21211">
                  <c:v>1.6219999999999999</c:v>
                </c:pt>
                <c:pt idx="21212">
                  <c:v>1.6240000000000023</c:v>
                </c:pt>
                <c:pt idx="21213">
                  <c:v>1.6260000000000048</c:v>
                </c:pt>
                <c:pt idx="21214">
                  <c:v>1.6280000000000001</c:v>
                </c:pt>
                <c:pt idx="21215">
                  <c:v>1.6300000000000026</c:v>
                </c:pt>
                <c:pt idx="21216">
                  <c:v>1.632000000000005</c:v>
                </c:pt>
                <c:pt idx="21217">
                  <c:v>1.6340000000000003</c:v>
                </c:pt>
                <c:pt idx="21218">
                  <c:v>1.6360000000000028</c:v>
                </c:pt>
                <c:pt idx="21219">
                  <c:v>1.6380000000000052</c:v>
                </c:pt>
                <c:pt idx="21220">
                  <c:v>1.6400000000000006</c:v>
                </c:pt>
                <c:pt idx="21221">
                  <c:v>1.642000000000003</c:v>
                </c:pt>
                <c:pt idx="21222">
                  <c:v>1.6440000000000055</c:v>
                </c:pt>
                <c:pt idx="21223">
                  <c:v>1.6460000000000008</c:v>
                </c:pt>
                <c:pt idx="21224">
                  <c:v>1.6480000000000032</c:v>
                </c:pt>
                <c:pt idx="21225">
                  <c:v>1.6500000000000057</c:v>
                </c:pt>
                <c:pt idx="21226">
                  <c:v>1.652000000000001</c:v>
                </c:pt>
                <c:pt idx="21227">
                  <c:v>1.6540000000000035</c:v>
                </c:pt>
                <c:pt idx="21228">
                  <c:v>1.6560000000000059</c:v>
                </c:pt>
                <c:pt idx="21229">
                  <c:v>1.6580000000000013</c:v>
                </c:pt>
                <c:pt idx="21230">
                  <c:v>1.6600000000000037</c:v>
                </c:pt>
                <c:pt idx="21231">
                  <c:v>1.6620000000000061</c:v>
                </c:pt>
                <c:pt idx="21232">
                  <c:v>1.6640000000000015</c:v>
                </c:pt>
                <c:pt idx="21233">
                  <c:v>1.6660000000000039</c:v>
                </c:pt>
                <c:pt idx="21234">
                  <c:v>1.6680000000000064</c:v>
                </c:pt>
                <c:pt idx="21235">
                  <c:v>1.6700000000000017</c:v>
                </c:pt>
                <c:pt idx="21236">
                  <c:v>1.6720000000000041</c:v>
                </c:pt>
                <c:pt idx="21237">
                  <c:v>1.6739999999999995</c:v>
                </c:pt>
                <c:pt idx="21238">
                  <c:v>1.6760000000000019</c:v>
                </c:pt>
                <c:pt idx="21239">
                  <c:v>1.6780000000000044</c:v>
                </c:pt>
                <c:pt idx="21240">
                  <c:v>1.6799999999999997</c:v>
                </c:pt>
                <c:pt idx="21241">
                  <c:v>1.6820000000000022</c:v>
                </c:pt>
                <c:pt idx="21242">
                  <c:v>1.6840000000000046</c:v>
                </c:pt>
                <c:pt idx="21243">
                  <c:v>1.6859999999999999</c:v>
                </c:pt>
                <c:pt idx="21244">
                  <c:v>1.6880000000000024</c:v>
                </c:pt>
                <c:pt idx="21245">
                  <c:v>1.6900000000000048</c:v>
                </c:pt>
                <c:pt idx="21246">
                  <c:v>1.6920000000000002</c:v>
                </c:pt>
                <c:pt idx="21247">
                  <c:v>1.6940000000000026</c:v>
                </c:pt>
                <c:pt idx="21248">
                  <c:v>1.6960000000000051</c:v>
                </c:pt>
                <c:pt idx="21249">
                  <c:v>1.6980000000000004</c:v>
                </c:pt>
                <c:pt idx="21250">
                  <c:v>1.7000000000000028</c:v>
                </c:pt>
                <c:pt idx="21251">
                  <c:v>1.7020000000000053</c:v>
                </c:pt>
                <c:pt idx="21252">
                  <c:v>1.7040000000000006</c:v>
                </c:pt>
                <c:pt idx="21253">
                  <c:v>1.7060000000000031</c:v>
                </c:pt>
                <c:pt idx="21254">
                  <c:v>1.7080000000000055</c:v>
                </c:pt>
                <c:pt idx="21255">
                  <c:v>1.7100000000000009</c:v>
                </c:pt>
                <c:pt idx="21256">
                  <c:v>1.7120000000000033</c:v>
                </c:pt>
                <c:pt idx="21257">
                  <c:v>1.7140000000000057</c:v>
                </c:pt>
                <c:pt idx="21258">
                  <c:v>1.7160000000000011</c:v>
                </c:pt>
                <c:pt idx="21259">
                  <c:v>1.7180000000000035</c:v>
                </c:pt>
                <c:pt idx="21260">
                  <c:v>1.720000000000006</c:v>
                </c:pt>
                <c:pt idx="21261">
                  <c:v>1.7220000000000013</c:v>
                </c:pt>
                <c:pt idx="21262">
                  <c:v>1.7240000000000038</c:v>
                </c:pt>
                <c:pt idx="21263">
                  <c:v>1.7260000000000062</c:v>
                </c:pt>
                <c:pt idx="21264">
                  <c:v>1.7280000000000015</c:v>
                </c:pt>
                <c:pt idx="21265">
                  <c:v>1.730000000000004</c:v>
                </c:pt>
                <c:pt idx="21266">
                  <c:v>1.7319999999999993</c:v>
                </c:pt>
                <c:pt idx="21267">
                  <c:v>1.7340000000000018</c:v>
                </c:pt>
                <c:pt idx="21268">
                  <c:v>1.7360000000000042</c:v>
                </c:pt>
                <c:pt idx="21269">
                  <c:v>1.7379999999999995</c:v>
                </c:pt>
                <c:pt idx="21270">
                  <c:v>1.740000000000002</c:v>
                </c:pt>
                <c:pt idx="21271">
                  <c:v>1.7420000000000044</c:v>
                </c:pt>
                <c:pt idx="21272">
                  <c:v>1.7439999999999998</c:v>
                </c:pt>
                <c:pt idx="21273">
                  <c:v>1.7460000000000022</c:v>
                </c:pt>
                <c:pt idx="21274">
                  <c:v>1.7480000000000047</c:v>
                </c:pt>
                <c:pt idx="21275">
                  <c:v>1.75</c:v>
                </c:pt>
                <c:pt idx="21276">
                  <c:v>1.7520000000000024</c:v>
                </c:pt>
                <c:pt idx="21277">
                  <c:v>1.7540000000000049</c:v>
                </c:pt>
                <c:pt idx="21278">
                  <c:v>1.7560000000000002</c:v>
                </c:pt>
                <c:pt idx="21279">
                  <c:v>1.7580000000000027</c:v>
                </c:pt>
                <c:pt idx="21280">
                  <c:v>1.7600000000000051</c:v>
                </c:pt>
                <c:pt idx="21281">
                  <c:v>1.7620000000000005</c:v>
                </c:pt>
                <c:pt idx="21282">
                  <c:v>1.7640000000000029</c:v>
                </c:pt>
                <c:pt idx="21283">
                  <c:v>1.7660000000000053</c:v>
                </c:pt>
                <c:pt idx="21284">
                  <c:v>1.7680000000000007</c:v>
                </c:pt>
                <c:pt idx="21285">
                  <c:v>1.7700000000000031</c:v>
                </c:pt>
                <c:pt idx="21286">
                  <c:v>1.7720000000000056</c:v>
                </c:pt>
                <c:pt idx="21287">
                  <c:v>1.7740000000000009</c:v>
                </c:pt>
                <c:pt idx="21288">
                  <c:v>1.7760000000000034</c:v>
                </c:pt>
                <c:pt idx="21289">
                  <c:v>1.7780000000000058</c:v>
                </c:pt>
                <c:pt idx="21290">
                  <c:v>1.7800000000000011</c:v>
                </c:pt>
                <c:pt idx="21291">
                  <c:v>1.7820000000000036</c:v>
                </c:pt>
                <c:pt idx="21292">
                  <c:v>1.784000000000006</c:v>
                </c:pt>
                <c:pt idx="21293">
                  <c:v>1.7860000000000014</c:v>
                </c:pt>
                <c:pt idx="21294">
                  <c:v>1.7880000000000038</c:v>
                </c:pt>
                <c:pt idx="21295">
                  <c:v>1.7900000000000063</c:v>
                </c:pt>
                <c:pt idx="21296">
                  <c:v>1.7920000000000016</c:v>
                </c:pt>
                <c:pt idx="21297">
                  <c:v>1.794000000000004</c:v>
                </c:pt>
                <c:pt idx="21298">
                  <c:v>1.7959999999999994</c:v>
                </c:pt>
                <c:pt idx="21299">
                  <c:v>1.7980000000000018</c:v>
                </c:pt>
                <c:pt idx="21300">
                  <c:v>1.8000000000000043</c:v>
                </c:pt>
                <c:pt idx="21301">
                  <c:v>1.8019999999999996</c:v>
                </c:pt>
                <c:pt idx="21302">
                  <c:v>1.804000000000002</c:v>
                </c:pt>
                <c:pt idx="21303">
                  <c:v>1.8060000000000045</c:v>
                </c:pt>
                <c:pt idx="21304">
                  <c:v>1.8079999999999998</c:v>
                </c:pt>
                <c:pt idx="21305">
                  <c:v>1.8100000000000023</c:v>
                </c:pt>
                <c:pt idx="21306">
                  <c:v>1.8120000000000047</c:v>
                </c:pt>
                <c:pt idx="21307">
                  <c:v>1.8140000000000001</c:v>
                </c:pt>
                <c:pt idx="21308">
                  <c:v>1.8160000000000025</c:v>
                </c:pt>
                <c:pt idx="21309">
                  <c:v>1.8180000000000049</c:v>
                </c:pt>
                <c:pt idx="21310">
                  <c:v>1.8200000000000003</c:v>
                </c:pt>
                <c:pt idx="21311">
                  <c:v>1.8220000000000027</c:v>
                </c:pt>
                <c:pt idx="21312">
                  <c:v>1.8240000000000052</c:v>
                </c:pt>
                <c:pt idx="21313">
                  <c:v>1.8260000000000005</c:v>
                </c:pt>
                <c:pt idx="21314">
                  <c:v>1.828000000000003</c:v>
                </c:pt>
                <c:pt idx="21315">
                  <c:v>1.8300000000000054</c:v>
                </c:pt>
                <c:pt idx="21316">
                  <c:v>1.8320000000000007</c:v>
                </c:pt>
                <c:pt idx="21317">
                  <c:v>1.8340000000000032</c:v>
                </c:pt>
                <c:pt idx="21318">
                  <c:v>1.8360000000000056</c:v>
                </c:pt>
                <c:pt idx="21319">
                  <c:v>1.838000000000001</c:v>
                </c:pt>
                <c:pt idx="21320">
                  <c:v>1.8400000000000034</c:v>
                </c:pt>
                <c:pt idx="21321">
                  <c:v>1.8420000000000059</c:v>
                </c:pt>
                <c:pt idx="21322">
                  <c:v>1.8440000000000012</c:v>
                </c:pt>
                <c:pt idx="21323">
                  <c:v>1.8460000000000036</c:v>
                </c:pt>
                <c:pt idx="21324">
                  <c:v>1.8480000000000061</c:v>
                </c:pt>
                <c:pt idx="21325">
                  <c:v>1.8500000000000014</c:v>
                </c:pt>
                <c:pt idx="21326">
                  <c:v>1.8520000000000039</c:v>
                </c:pt>
                <c:pt idx="21327">
                  <c:v>1.8540000000000063</c:v>
                </c:pt>
                <c:pt idx="21328">
                  <c:v>1.8560000000000016</c:v>
                </c:pt>
                <c:pt idx="21329">
                  <c:v>1.8580000000000041</c:v>
                </c:pt>
                <c:pt idx="21330">
                  <c:v>1.8599999999999994</c:v>
                </c:pt>
                <c:pt idx="21331">
                  <c:v>1.8620000000000019</c:v>
                </c:pt>
                <c:pt idx="21332">
                  <c:v>1.8640000000000043</c:v>
                </c:pt>
                <c:pt idx="21333">
                  <c:v>1.8659999999999997</c:v>
                </c:pt>
                <c:pt idx="21334">
                  <c:v>1.8680000000000021</c:v>
                </c:pt>
                <c:pt idx="21335">
                  <c:v>1.8700000000000045</c:v>
                </c:pt>
                <c:pt idx="21336">
                  <c:v>1.8719999999999999</c:v>
                </c:pt>
                <c:pt idx="21337">
                  <c:v>1.8740000000000023</c:v>
                </c:pt>
                <c:pt idx="21338">
                  <c:v>1.8760000000000048</c:v>
                </c:pt>
                <c:pt idx="21339">
                  <c:v>1.8780000000000001</c:v>
                </c:pt>
                <c:pt idx="21340">
                  <c:v>1.8800000000000026</c:v>
                </c:pt>
                <c:pt idx="21341">
                  <c:v>1.882000000000005</c:v>
                </c:pt>
                <c:pt idx="21342">
                  <c:v>1.8840000000000003</c:v>
                </c:pt>
                <c:pt idx="21343">
                  <c:v>1.8860000000000028</c:v>
                </c:pt>
                <c:pt idx="21344">
                  <c:v>1.8880000000000052</c:v>
                </c:pt>
                <c:pt idx="21345">
                  <c:v>1.8900000000000006</c:v>
                </c:pt>
                <c:pt idx="21346">
                  <c:v>1.892000000000003</c:v>
                </c:pt>
                <c:pt idx="21347">
                  <c:v>1.8940000000000055</c:v>
                </c:pt>
                <c:pt idx="21348">
                  <c:v>1.8960000000000008</c:v>
                </c:pt>
                <c:pt idx="21349">
                  <c:v>1.8980000000000032</c:v>
                </c:pt>
                <c:pt idx="21350">
                  <c:v>1.9000000000000057</c:v>
                </c:pt>
                <c:pt idx="21351">
                  <c:v>1.902000000000001</c:v>
                </c:pt>
                <c:pt idx="21352">
                  <c:v>1.9040000000000035</c:v>
                </c:pt>
                <c:pt idx="21353">
                  <c:v>1.9060000000000059</c:v>
                </c:pt>
                <c:pt idx="21354">
                  <c:v>1.9080000000000013</c:v>
                </c:pt>
                <c:pt idx="21355">
                  <c:v>1.9100000000000037</c:v>
                </c:pt>
                <c:pt idx="21356">
                  <c:v>1.9120000000000061</c:v>
                </c:pt>
                <c:pt idx="21357">
                  <c:v>1.9140000000000015</c:v>
                </c:pt>
                <c:pt idx="21358">
                  <c:v>1.9160000000000039</c:v>
                </c:pt>
                <c:pt idx="21359">
                  <c:v>1.9180000000000064</c:v>
                </c:pt>
                <c:pt idx="21360">
                  <c:v>1.9200000000000017</c:v>
                </c:pt>
                <c:pt idx="21361">
                  <c:v>1.9220000000000041</c:v>
                </c:pt>
                <c:pt idx="21362">
                  <c:v>1.9239999999999995</c:v>
                </c:pt>
                <c:pt idx="21363">
                  <c:v>1.9260000000000019</c:v>
                </c:pt>
                <c:pt idx="21364">
                  <c:v>1.9280000000000044</c:v>
                </c:pt>
                <c:pt idx="21365">
                  <c:v>1.9299999999999997</c:v>
                </c:pt>
                <c:pt idx="21366">
                  <c:v>1.9320000000000022</c:v>
                </c:pt>
                <c:pt idx="21367">
                  <c:v>1.9340000000000046</c:v>
                </c:pt>
                <c:pt idx="21368">
                  <c:v>1.9359999999999999</c:v>
                </c:pt>
                <c:pt idx="21369">
                  <c:v>1.9380000000000024</c:v>
                </c:pt>
                <c:pt idx="21370">
                  <c:v>1.9400000000000048</c:v>
                </c:pt>
                <c:pt idx="21371">
                  <c:v>1.9420000000000002</c:v>
                </c:pt>
                <c:pt idx="21372">
                  <c:v>1.9440000000000026</c:v>
                </c:pt>
                <c:pt idx="21373">
                  <c:v>1.9460000000000051</c:v>
                </c:pt>
                <c:pt idx="21374">
                  <c:v>1.9480000000000004</c:v>
                </c:pt>
                <c:pt idx="21375">
                  <c:v>1.9500000000000028</c:v>
                </c:pt>
                <c:pt idx="21376">
                  <c:v>1.9520000000000053</c:v>
                </c:pt>
                <c:pt idx="21377">
                  <c:v>1.9540000000000006</c:v>
                </c:pt>
                <c:pt idx="21378">
                  <c:v>1.9560000000000031</c:v>
                </c:pt>
                <c:pt idx="21379">
                  <c:v>1.9580000000000055</c:v>
                </c:pt>
                <c:pt idx="21380">
                  <c:v>1.9600000000000009</c:v>
                </c:pt>
                <c:pt idx="21381">
                  <c:v>1.9620000000000033</c:v>
                </c:pt>
                <c:pt idx="21382">
                  <c:v>1.9640000000000057</c:v>
                </c:pt>
                <c:pt idx="21383">
                  <c:v>1.9660000000000011</c:v>
                </c:pt>
                <c:pt idx="21384">
                  <c:v>1.9680000000000035</c:v>
                </c:pt>
                <c:pt idx="21385">
                  <c:v>1.970000000000006</c:v>
                </c:pt>
                <c:pt idx="21386">
                  <c:v>1.9720000000000013</c:v>
                </c:pt>
                <c:pt idx="21387">
                  <c:v>1.9740000000000038</c:v>
                </c:pt>
                <c:pt idx="21388">
                  <c:v>1.9760000000000062</c:v>
                </c:pt>
                <c:pt idx="21389">
                  <c:v>1.9780000000000015</c:v>
                </c:pt>
                <c:pt idx="21390">
                  <c:v>1.980000000000004</c:v>
                </c:pt>
                <c:pt idx="21391">
                  <c:v>1.9819999999999993</c:v>
                </c:pt>
                <c:pt idx="21392">
                  <c:v>1.9840000000000018</c:v>
                </c:pt>
                <c:pt idx="21393">
                  <c:v>1.9860000000000042</c:v>
                </c:pt>
                <c:pt idx="21394">
                  <c:v>1.9879999999999995</c:v>
                </c:pt>
                <c:pt idx="21395">
                  <c:v>1.990000000000002</c:v>
                </c:pt>
                <c:pt idx="21396">
                  <c:v>1.9920000000000044</c:v>
                </c:pt>
                <c:pt idx="21397">
                  <c:v>1.9939999999999998</c:v>
                </c:pt>
                <c:pt idx="21398">
                  <c:v>1.9960000000000022</c:v>
                </c:pt>
                <c:pt idx="21399">
                  <c:v>1.9980000000000047</c:v>
                </c:pt>
                <c:pt idx="21400">
                  <c:v>2</c:v>
                </c:pt>
                <c:pt idx="21401">
                  <c:v>2.0020000000000024</c:v>
                </c:pt>
                <c:pt idx="21402">
                  <c:v>2.0040000000000049</c:v>
                </c:pt>
                <c:pt idx="21403">
                  <c:v>2.0060000000000002</c:v>
                </c:pt>
                <c:pt idx="21404">
                  <c:v>2.0080000000000027</c:v>
                </c:pt>
                <c:pt idx="21405">
                  <c:v>2.0100000000000051</c:v>
                </c:pt>
                <c:pt idx="21406">
                  <c:v>2.0120000000000005</c:v>
                </c:pt>
                <c:pt idx="21407">
                  <c:v>2.0140000000000029</c:v>
                </c:pt>
                <c:pt idx="21408">
                  <c:v>2.0160000000000053</c:v>
                </c:pt>
                <c:pt idx="21409">
                  <c:v>2.0180000000000007</c:v>
                </c:pt>
                <c:pt idx="21410">
                  <c:v>2.0200000000000031</c:v>
                </c:pt>
                <c:pt idx="21411">
                  <c:v>2.0220000000000056</c:v>
                </c:pt>
                <c:pt idx="21412">
                  <c:v>2.0240000000000009</c:v>
                </c:pt>
                <c:pt idx="21413">
                  <c:v>2.0260000000000034</c:v>
                </c:pt>
                <c:pt idx="21414">
                  <c:v>2.0280000000000058</c:v>
                </c:pt>
                <c:pt idx="21415">
                  <c:v>2.0300000000000011</c:v>
                </c:pt>
                <c:pt idx="21416">
                  <c:v>2.0320000000000036</c:v>
                </c:pt>
                <c:pt idx="21417">
                  <c:v>2.034000000000006</c:v>
                </c:pt>
                <c:pt idx="21418">
                  <c:v>2.0360000000000014</c:v>
                </c:pt>
                <c:pt idx="21419">
                  <c:v>2.0380000000000038</c:v>
                </c:pt>
                <c:pt idx="21420">
                  <c:v>2.0400000000000063</c:v>
                </c:pt>
                <c:pt idx="21421">
                  <c:v>2.0420000000000016</c:v>
                </c:pt>
                <c:pt idx="21422">
                  <c:v>2.044000000000004</c:v>
                </c:pt>
                <c:pt idx="21423">
                  <c:v>2.0459999999999994</c:v>
                </c:pt>
                <c:pt idx="21424">
                  <c:v>2.0480000000000018</c:v>
                </c:pt>
                <c:pt idx="21425">
                  <c:v>2.0500000000000043</c:v>
                </c:pt>
                <c:pt idx="21426">
                  <c:v>2.0519999999999996</c:v>
                </c:pt>
                <c:pt idx="21427">
                  <c:v>2.054000000000002</c:v>
                </c:pt>
                <c:pt idx="21428">
                  <c:v>2.0560000000000045</c:v>
                </c:pt>
                <c:pt idx="21429">
                  <c:v>2.0579999999999998</c:v>
                </c:pt>
                <c:pt idx="21430">
                  <c:v>2.0600000000000023</c:v>
                </c:pt>
                <c:pt idx="21431">
                  <c:v>2.0620000000000047</c:v>
                </c:pt>
                <c:pt idx="21432">
                  <c:v>2.0640000000000001</c:v>
                </c:pt>
                <c:pt idx="21433">
                  <c:v>2.0660000000000025</c:v>
                </c:pt>
                <c:pt idx="21434">
                  <c:v>2.0680000000000049</c:v>
                </c:pt>
                <c:pt idx="21435">
                  <c:v>2.0700000000000003</c:v>
                </c:pt>
                <c:pt idx="21436">
                  <c:v>2.0720000000000027</c:v>
                </c:pt>
                <c:pt idx="21437">
                  <c:v>2.0740000000000052</c:v>
                </c:pt>
                <c:pt idx="21438">
                  <c:v>2.0760000000000005</c:v>
                </c:pt>
                <c:pt idx="21439">
                  <c:v>2.078000000000003</c:v>
                </c:pt>
                <c:pt idx="21440">
                  <c:v>2.0800000000000054</c:v>
                </c:pt>
                <c:pt idx="21441">
                  <c:v>2.0820000000000007</c:v>
                </c:pt>
                <c:pt idx="21442">
                  <c:v>2.0840000000000032</c:v>
                </c:pt>
                <c:pt idx="21443">
                  <c:v>2.0860000000000056</c:v>
                </c:pt>
                <c:pt idx="21444">
                  <c:v>2.088000000000001</c:v>
                </c:pt>
                <c:pt idx="21445">
                  <c:v>2.0900000000000034</c:v>
                </c:pt>
                <c:pt idx="21446">
                  <c:v>2.0920000000000059</c:v>
                </c:pt>
                <c:pt idx="21447">
                  <c:v>2.0940000000000012</c:v>
                </c:pt>
                <c:pt idx="21448">
                  <c:v>2.0960000000000036</c:v>
                </c:pt>
                <c:pt idx="21449">
                  <c:v>2.0980000000000061</c:v>
                </c:pt>
                <c:pt idx="21450">
                  <c:v>2.1000000000000014</c:v>
                </c:pt>
                <c:pt idx="21451">
                  <c:v>2.1020000000000039</c:v>
                </c:pt>
                <c:pt idx="21452">
                  <c:v>2.1040000000000063</c:v>
                </c:pt>
                <c:pt idx="21453">
                  <c:v>2.1060000000000016</c:v>
                </c:pt>
                <c:pt idx="21454">
                  <c:v>2.1080000000000041</c:v>
                </c:pt>
                <c:pt idx="21455">
                  <c:v>2.1099999999999994</c:v>
                </c:pt>
                <c:pt idx="21456">
                  <c:v>2.1120000000000019</c:v>
                </c:pt>
                <c:pt idx="21457">
                  <c:v>2.1140000000000043</c:v>
                </c:pt>
                <c:pt idx="21458">
                  <c:v>2.1159999999999997</c:v>
                </c:pt>
                <c:pt idx="21459">
                  <c:v>2.1180000000000021</c:v>
                </c:pt>
                <c:pt idx="21460">
                  <c:v>2.1200000000000045</c:v>
                </c:pt>
                <c:pt idx="21461">
                  <c:v>2.1219999999999999</c:v>
                </c:pt>
                <c:pt idx="21462">
                  <c:v>2.1240000000000023</c:v>
                </c:pt>
                <c:pt idx="21463">
                  <c:v>2.1260000000000048</c:v>
                </c:pt>
                <c:pt idx="21464">
                  <c:v>2.1280000000000001</c:v>
                </c:pt>
                <c:pt idx="21465">
                  <c:v>2.1300000000000026</c:v>
                </c:pt>
                <c:pt idx="21466">
                  <c:v>2.132000000000005</c:v>
                </c:pt>
                <c:pt idx="21467">
                  <c:v>2.1340000000000003</c:v>
                </c:pt>
                <c:pt idx="21468">
                  <c:v>2.1360000000000028</c:v>
                </c:pt>
                <c:pt idx="21469">
                  <c:v>2.1380000000000052</c:v>
                </c:pt>
                <c:pt idx="21470">
                  <c:v>2.1400000000000006</c:v>
                </c:pt>
                <c:pt idx="21471">
                  <c:v>2.142000000000003</c:v>
                </c:pt>
                <c:pt idx="21472">
                  <c:v>2.1440000000000055</c:v>
                </c:pt>
                <c:pt idx="21473">
                  <c:v>2.1460000000000008</c:v>
                </c:pt>
                <c:pt idx="21474">
                  <c:v>2.1480000000000032</c:v>
                </c:pt>
                <c:pt idx="21475">
                  <c:v>2.1500000000000057</c:v>
                </c:pt>
                <c:pt idx="21476">
                  <c:v>2.152000000000001</c:v>
                </c:pt>
                <c:pt idx="21477">
                  <c:v>2.1540000000000035</c:v>
                </c:pt>
                <c:pt idx="21478">
                  <c:v>2.1560000000000059</c:v>
                </c:pt>
                <c:pt idx="21479">
                  <c:v>2.1580000000000013</c:v>
                </c:pt>
                <c:pt idx="21480">
                  <c:v>2.1600000000000037</c:v>
                </c:pt>
                <c:pt idx="21481">
                  <c:v>2.1620000000000061</c:v>
                </c:pt>
                <c:pt idx="21482">
                  <c:v>2.1640000000000015</c:v>
                </c:pt>
                <c:pt idx="21483">
                  <c:v>2.1660000000000039</c:v>
                </c:pt>
                <c:pt idx="21484">
                  <c:v>2.1680000000000064</c:v>
                </c:pt>
                <c:pt idx="21485">
                  <c:v>2.1700000000000017</c:v>
                </c:pt>
                <c:pt idx="21486">
                  <c:v>2.1720000000000041</c:v>
                </c:pt>
                <c:pt idx="21487">
                  <c:v>2.1739999999999995</c:v>
                </c:pt>
                <c:pt idx="21488">
                  <c:v>2.1760000000000019</c:v>
                </c:pt>
                <c:pt idx="21489">
                  <c:v>2.1780000000000044</c:v>
                </c:pt>
                <c:pt idx="21490">
                  <c:v>2.1799999999999997</c:v>
                </c:pt>
                <c:pt idx="21491">
                  <c:v>2.1820000000000022</c:v>
                </c:pt>
                <c:pt idx="21492">
                  <c:v>2.1840000000000046</c:v>
                </c:pt>
                <c:pt idx="21493">
                  <c:v>2.1859999999999999</c:v>
                </c:pt>
                <c:pt idx="21494">
                  <c:v>2.1880000000000024</c:v>
                </c:pt>
                <c:pt idx="21495">
                  <c:v>2.1900000000000048</c:v>
                </c:pt>
                <c:pt idx="21496">
                  <c:v>2.1920000000000002</c:v>
                </c:pt>
                <c:pt idx="21497">
                  <c:v>2.1940000000000026</c:v>
                </c:pt>
                <c:pt idx="21498">
                  <c:v>2.1960000000000051</c:v>
                </c:pt>
                <c:pt idx="21499">
                  <c:v>2.1980000000000004</c:v>
                </c:pt>
                <c:pt idx="21500">
                  <c:v>2.2000000000000028</c:v>
                </c:pt>
                <c:pt idx="21501">
                  <c:v>2.2020000000000053</c:v>
                </c:pt>
                <c:pt idx="21502">
                  <c:v>2.2040000000000006</c:v>
                </c:pt>
                <c:pt idx="21503">
                  <c:v>2.2060000000000031</c:v>
                </c:pt>
                <c:pt idx="21504">
                  <c:v>2.2080000000000055</c:v>
                </c:pt>
                <c:pt idx="21505">
                  <c:v>2.2100000000000009</c:v>
                </c:pt>
                <c:pt idx="21506">
                  <c:v>2.2120000000000033</c:v>
                </c:pt>
                <c:pt idx="21507">
                  <c:v>2.2140000000000057</c:v>
                </c:pt>
                <c:pt idx="21508">
                  <c:v>2.2160000000000011</c:v>
                </c:pt>
                <c:pt idx="21509">
                  <c:v>2.2180000000000035</c:v>
                </c:pt>
                <c:pt idx="21510">
                  <c:v>2.220000000000006</c:v>
                </c:pt>
                <c:pt idx="21511">
                  <c:v>2.2220000000000013</c:v>
                </c:pt>
                <c:pt idx="21512">
                  <c:v>2.2240000000000038</c:v>
                </c:pt>
                <c:pt idx="21513">
                  <c:v>2.2260000000000062</c:v>
                </c:pt>
                <c:pt idx="21514">
                  <c:v>2.2280000000000015</c:v>
                </c:pt>
                <c:pt idx="21515">
                  <c:v>2.230000000000004</c:v>
                </c:pt>
                <c:pt idx="21516">
                  <c:v>2.2319999999999993</c:v>
                </c:pt>
                <c:pt idx="21517">
                  <c:v>2.2340000000000018</c:v>
                </c:pt>
                <c:pt idx="21518">
                  <c:v>2.2360000000000042</c:v>
                </c:pt>
                <c:pt idx="21519">
                  <c:v>2.2379999999999995</c:v>
                </c:pt>
                <c:pt idx="21520">
                  <c:v>2.240000000000002</c:v>
                </c:pt>
                <c:pt idx="21521">
                  <c:v>2.2420000000000044</c:v>
                </c:pt>
                <c:pt idx="21522">
                  <c:v>2.2439999999999998</c:v>
                </c:pt>
                <c:pt idx="21523">
                  <c:v>2.2460000000000022</c:v>
                </c:pt>
                <c:pt idx="21524">
                  <c:v>2.2480000000000047</c:v>
                </c:pt>
                <c:pt idx="21525">
                  <c:v>2.25</c:v>
                </c:pt>
                <c:pt idx="21526">
                  <c:v>2.2520000000000024</c:v>
                </c:pt>
                <c:pt idx="21527">
                  <c:v>2.2540000000000049</c:v>
                </c:pt>
                <c:pt idx="21528">
                  <c:v>2.2560000000000002</c:v>
                </c:pt>
                <c:pt idx="21529">
                  <c:v>2.2580000000000027</c:v>
                </c:pt>
                <c:pt idx="21530">
                  <c:v>2.2600000000000051</c:v>
                </c:pt>
                <c:pt idx="21531">
                  <c:v>2.2620000000000005</c:v>
                </c:pt>
                <c:pt idx="21532">
                  <c:v>2.2640000000000029</c:v>
                </c:pt>
                <c:pt idx="21533">
                  <c:v>2.2660000000000053</c:v>
                </c:pt>
                <c:pt idx="21534">
                  <c:v>2.2680000000000007</c:v>
                </c:pt>
                <c:pt idx="21535">
                  <c:v>2.2700000000000031</c:v>
                </c:pt>
                <c:pt idx="21536">
                  <c:v>2.2720000000000056</c:v>
                </c:pt>
                <c:pt idx="21537">
                  <c:v>2.2740000000000009</c:v>
                </c:pt>
                <c:pt idx="21538">
                  <c:v>2.2760000000000034</c:v>
                </c:pt>
                <c:pt idx="21539">
                  <c:v>2.2780000000000058</c:v>
                </c:pt>
                <c:pt idx="21540">
                  <c:v>2.2800000000000011</c:v>
                </c:pt>
                <c:pt idx="21541">
                  <c:v>2.2820000000000036</c:v>
                </c:pt>
                <c:pt idx="21542">
                  <c:v>2.284000000000006</c:v>
                </c:pt>
                <c:pt idx="21543">
                  <c:v>2.2860000000000014</c:v>
                </c:pt>
                <c:pt idx="21544">
                  <c:v>2.2880000000000038</c:v>
                </c:pt>
                <c:pt idx="21545">
                  <c:v>2.2900000000000063</c:v>
                </c:pt>
                <c:pt idx="21546">
                  <c:v>2.2920000000000016</c:v>
                </c:pt>
                <c:pt idx="21547">
                  <c:v>2.294000000000004</c:v>
                </c:pt>
                <c:pt idx="21548">
                  <c:v>2.2959999999999994</c:v>
                </c:pt>
                <c:pt idx="21549">
                  <c:v>2.2980000000000018</c:v>
                </c:pt>
                <c:pt idx="21550">
                  <c:v>2.3000000000000043</c:v>
                </c:pt>
                <c:pt idx="21551">
                  <c:v>2.3019999999999996</c:v>
                </c:pt>
                <c:pt idx="21552">
                  <c:v>2.304000000000002</c:v>
                </c:pt>
                <c:pt idx="21553">
                  <c:v>2.3060000000000045</c:v>
                </c:pt>
                <c:pt idx="21554">
                  <c:v>2.3079999999999998</c:v>
                </c:pt>
                <c:pt idx="21555">
                  <c:v>2.3100000000000023</c:v>
                </c:pt>
                <c:pt idx="21556">
                  <c:v>2.3120000000000047</c:v>
                </c:pt>
                <c:pt idx="21557">
                  <c:v>2.3140000000000001</c:v>
                </c:pt>
                <c:pt idx="21558">
                  <c:v>2.3160000000000025</c:v>
                </c:pt>
                <c:pt idx="21559">
                  <c:v>2.3180000000000049</c:v>
                </c:pt>
                <c:pt idx="21560">
                  <c:v>2.3200000000000003</c:v>
                </c:pt>
                <c:pt idx="21561">
                  <c:v>2.3220000000000027</c:v>
                </c:pt>
                <c:pt idx="21562">
                  <c:v>2.3240000000000052</c:v>
                </c:pt>
                <c:pt idx="21563">
                  <c:v>2.3260000000000005</c:v>
                </c:pt>
                <c:pt idx="21564">
                  <c:v>2.328000000000003</c:v>
                </c:pt>
                <c:pt idx="21565">
                  <c:v>2.3300000000000054</c:v>
                </c:pt>
                <c:pt idx="21566">
                  <c:v>2.3320000000000007</c:v>
                </c:pt>
                <c:pt idx="21567">
                  <c:v>2.3340000000000032</c:v>
                </c:pt>
                <c:pt idx="21568">
                  <c:v>2.3360000000000056</c:v>
                </c:pt>
                <c:pt idx="21569">
                  <c:v>2.338000000000001</c:v>
                </c:pt>
                <c:pt idx="21570">
                  <c:v>2.3400000000000034</c:v>
                </c:pt>
                <c:pt idx="21571">
                  <c:v>2.3420000000000059</c:v>
                </c:pt>
                <c:pt idx="21572">
                  <c:v>2.3440000000000012</c:v>
                </c:pt>
                <c:pt idx="21573">
                  <c:v>2.3460000000000036</c:v>
                </c:pt>
                <c:pt idx="21574">
                  <c:v>2.3480000000000061</c:v>
                </c:pt>
                <c:pt idx="21575">
                  <c:v>2.3500000000000014</c:v>
                </c:pt>
                <c:pt idx="21576">
                  <c:v>2.3520000000000039</c:v>
                </c:pt>
                <c:pt idx="21577">
                  <c:v>2.3540000000000063</c:v>
                </c:pt>
                <c:pt idx="21578">
                  <c:v>2.3560000000000016</c:v>
                </c:pt>
                <c:pt idx="21579">
                  <c:v>2.3580000000000041</c:v>
                </c:pt>
                <c:pt idx="21580">
                  <c:v>2.3599999999999994</c:v>
                </c:pt>
                <c:pt idx="21581">
                  <c:v>2.3620000000000019</c:v>
                </c:pt>
                <c:pt idx="21582">
                  <c:v>2.3640000000000043</c:v>
                </c:pt>
                <c:pt idx="21583">
                  <c:v>2.3659999999999997</c:v>
                </c:pt>
                <c:pt idx="21584">
                  <c:v>2.3680000000000021</c:v>
                </c:pt>
                <c:pt idx="21585">
                  <c:v>2.3700000000000045</c:v>
                </c:pt>
                <c:pt idx="21586">
                  <c:v>2.3719999999999999</c:v>
                </c:pt>
                <c:pt idx="21587">
                  <c:v>2.3740000000000023</c:v>
                </c:pt>
                <c:pt idx="21588">
                  <c:v>2.3760000000000048</c:v>
                </c:pt>
                <c:pt idx="21589">
                  <c:v>2.3780000000000001</c:v>
                </c:pt>
                <c:pt idx="21590">
                  <c:v>2.3800000000000026</c:v>
                </c:pt>
                <c:pt idx="21591">
                  <c:v>2.382000000000005</c:v>
                </c:pt>
                <c:pt idx="21592">
                  <c:v>2.3840000000000003</c:v>
                </c:pt>
                <c:pt idx="21593">
                  <c:v>2.3860000000000028</c:v>
                </c:pt>
                <c:pt idx="21594">
                  <c:v>2.3880000000000052</c:v>
                </c:pt>
                <c:pt idx="21595">
                  <c:v>2.3900000000000006</c:v>
                </c:pt>
                <c:pt idx="21596">
                  <c:v>2.392000000000003</c:v>
                </c:pt>
                <c:pt idx="21597">
                  <c:v>2.3940000000000055</c:v>
                </c:pt>
                <c:pt idx="21598">
                  <c:v>2.3960000000000008</c:v>
                </c:pt>
                <c:pt idx="21599">
                  <c:v>2.3980000000000032</c:v>
                </c:pt>
                <c:pt idx="21600">
                  <c:v>2.4000000000000057</c:v>
                </c:pt>
                <c:pt idx="21601">
                  <c:v>2.402000000000001</c:v>
                </c:pt>
                <c:pt idx="21602">
                  <c:v>2.4040000000000035</c:v>
                </c:pt>
                <c:pt idx="21603">
                  <c:v>2.4060000000000059</c:v>
                </c:pt>
                <c:pt idx="21604">
                  <c:v>2.4080000000000013</c:v>
                </c:pt>
                <c:pt idx="21605">
                  <c:v>2.4100000000000037</c:v>
                </c:pt>
                <c:pt idx="21606">
                  <c:v>2.4120000000000061</c:v>
                </c:pt>
                <c:pt idx="21607">
                  <c:v>2.4140000000000015</c:v>
                </c:pt>
                <c:pt idx="21608">
                  <c:v>2.4160000000000039</c:v>
                </c:pt>
                <c:pt idx="21609">
                  <c:v>2.4180000000000064</c:v>
                </c:pt>
                <c:pt idx="21610">
                  <c:v>2.4200000000000017</c:v>
                </c:pt>
                <c:pt idx="21611">
                  <c:v>2.4220000000000041</c:v>
                </c:pt>
                <c:pt idx="21612">
                  <c:v>2.4239999999999995</c:v>
                </c:pt>
                <c:pt idx="21613">
                  <c:v>2.4260000000000019</c:v>
                </c:pt>
                <c:pt idx="21614">
                  <c:v>2.4280000000000044</c:v>
                </c:pt>
                <c:pt idx="21615">
                  <c:v>2.4299999999999997</c:v>
                </c:pt>
                <c:pt idx="21616">
                  <c:v>2.4320000000000022</c:v>
                </c:pt>
                <c:pt idx="21617">
                  <c:v>2.4340000000000046</c:v>
                </c:pt>
                <c:pt idx="21618">
                  <c:v>2.4359999999999999</c:v>
                </c:pt>
                <c:pt idx="21619">
                  <c:v>2.4380000000000024</c:v>
                </c:pt>
                <c:pt idx="21620">
                  <c:v>2.4400000000000048</c:v>
                </c:pt>
                <c:pt idx="21621">
                  <c:v>2.4420000000000002</c:v>
                </c:pt>
                <c:pt idx="21622">
                  <c:v>2.4440000000000026</c:v>
                </c:pt>
                <c:pt idx="21623">
                  <c:v>2.4460000000000051</c:v>
                </c:pt>
                <c:pt idx="21624">
                  <c:v>2.4480000000000004</c:v>
                </c:pt>
                <c:pt idx="21625">
                  <c:v>2.4500000000000028</c:v>
                </c:pt>
                <c:pt idx="21626">
                  <c:v>2.4520000000000053</c:v>
                </c:pt>
                <c:pt idx="21627">
                  <c:v>2.4540000000000006</c:v>
                </c:pt>
                <c:pt idx="21628">
                  <c:v>2.4560000000000031</c:v>
                </c:pt>
                <c:pt idx="21629">
                  <c:v>2.4580000000000055</c:v>
                </c:pt>
                <c:pt idx="21630">
                  <c:v>2.4600000000000009</c:v>
                </c:pt>
                <c:pt idx="21631">
                  <c:v>2.4620000000000033</c:v>
                </c:pt>
                <c:pt idx="21632">
                  <c:v>2.4640000000000057</c:v>
                </c:pt>
                <c:pt idx="21633">
                  <c:v>2.4660000000000011</c:v>
                </c:pt>
                <c:pt idx="21634">
                  <c:v>2.4680000000000035</c:v>
                </c:pt>
                <c:pt idx="21635">
                  <c:v>2.470000000000006</c:v>
                </c:pt>
                <c:pt idx="21636">
                  <c:v>2.4720000000000013</c:v>
                </c:pt>
                <c:pt idx="21637">
                  <c:v>2.4740000000000038</c:v>
                </c:pt>
                <c:pt idx="21638">
                  <c:v>2.4760000000000062</c:v>
                </c:pt>
                <c:pt idx="21639">
                  <c:v>2.4780000000000015</c:v>
                </c:pt>
                <c:pt idx="21640">
                  <c:v>2.480000000000004</c:v>
                </c:pt>
                <c:pt idx="21641">
                  <c:v>2.4819999999999993</c:v>
                </c:pt>
                <c:pt idx="21642">
                  <c:v>2.4840000000000018</c:v>
                </c:pt>
                <c:pt idx="21643">
                  <c:v>2.4860000000000042</c:v>
                </c:pt>
                <c:pt idx="21644">
                  <c:v>2.4879999999999995</c:v>
                </c:pt>
                <c:pt idx="21645">
                  <c:v>2.490000000000002</c:v>
                </c:pt>
                <c:pt idx="21646">
                  <c:v>2.4920000000000044</c:v>
                </c:pt>
                <c:pt idx="21647">
                  <c:v>2.4939999999999998</c:v>
                </c:pt>
                <c:pt idx="21648">
                  <c:v>2.4960000000000022</c:v>
                </c:pt>
                <c:pt idx="21649">
                  <c:v>2.4980000000000047</c:v>
                </c:pt>
                <c:pt idx="21650">
                  <c:v>2.5</c:v>
                </c:pt>
                <c:pt idx="21651">
                  <c:v>2.5020000000000024</c:v>
                </c:pt>
                <c:pt idx="21652">
                  <c:v>2.5040000000000049</c:v>
                </c:pt>
                <c:pt idx="21653">
                  <c:v>2.5060000000000002</c:v>
                </c:pt>
                <c:pt idx="21654">
                  <c:v>2.5080000000000027</c:v>
                </c:pt>
                <c:pt idx="21655">
                  <c:v>2.5100000000000051</c:v>
                </c:pt>
                <c:pt idx="21656">
                  <c:v>2.5120000000000005</c:v>
                </c:pt>
                <c:pt idx="21657">
                  <c:v>2.5140000000000029</c:v>
                </c:pt>
                <c:pt idx="21658">
                  <c:v>2.5160000000000053</c:v>
                </c:pt>
                <c:pt idx="21659">
                  <c:v>2.5180000000000007</c:v>
                </c:pt>
                <c:pt idx="21660">
                  <c:v>2.5200000000000031</c:v>
                </c:pt>
                <c:pt idx="21661">
                  <c:v>2.5220000000000056</c:v>
                </c:pt>
                <c:pt idx="21662">
                  <c:v>2.5240000000000009</c:v>
                </c:pt>
                <c:pt idx="21663">
                  <c:v>2.5260000000000034</c:v>
                </c:pt>
                <c:pt idx="21664">
                  <c:v>2.5280000000000058</c:v>
                </c:pt>
                <c:pt idx="21665">
                  <c:v>2.5300000000000011</c:v>
                </c:pt>
                <c:pt idx="21666">
                  <c:v>2.5320000000000036</c:v>
                </c:pt>
                <c:pt idx="21667">
                  <c:v>2.534000000000006</c:v>
                </c:pt>
                <c:pt idx="21668">
                  <c:v>2.5360000000000014</c:v>
                </c:pt>
                <c:pt idx="21669">
                  <c:v>2.5380000000000038</c:v>
                </c:pt>
                <c:pt idx="21670">
                  <c:v>2.5400000000000063</c:v>
                </c:pt>
                <c:pt idx="21671">
                  <c:v>2.5420000000000016</c:v>
                </c:pt>
                <c:pt idx="21672">
                  <c:v>2.544000000000004</c:v>
                </c:pt>
                <c:pt idx="21673">
                  <c:v>2.5459999999999994</c:v>
                </c:pt>
                <c:pt idx="21674">
                  <c:v>2.5480000000000018</c:v>
                </c:pt>
                <c:pt idx="21675">
                  <c:v>2.5500000000000043</c:v>
                </c:pt>
                <c:pt idx="21676">
                  <c:v>2.5519999999999996</c:v>
                </c:pt>
                <c:pt idx="21677">
                  <c:v>2.554000000000002</c:v>
                </c:pt>
                <c:pt idx="21678">
                  <c:v>2.5560000000000045</c:v>
                </c:pt>
                <c:pt idx="21679">
                  <c:v>2.5579999999999998</c:v>
                </c:pt>
                <c:pt idx="21680">
                  <c:v>2.5600000000000023</c:v>
                </c:pt>
                <c:pt idx="21681">
                  <c:v>2.5620000000000047</c:v>
                </c:pt>
                <c:pt idx="21682">
                  <c:v>2.5640000000000001</c:v>
                </c:pt>
                <c:pt idx="21683">
                  <c:v>2.5660000000000025</c:v>
                </c:pt>
                <c:pt idx="21684">
                  <c:v>2.5680000000000049</c:v>
                </c:pt>
                <c:pt idx="21685">
                  <c:v>2.5700000000000003</c:v>
                </c:pt>
                <c:pt idx="21686">
                  <c:v>2.5720000000000027</c:v>
                </c:pt>
                <c:pt idx="21687">
                  <c:v>2.5740000000000052</c:v>
                </c:pt>
                <c:pt idx="21688">
                  <c:v>2.5760000000000005</c:v>
                </c:pt>
                <c:pt idx="21689">
                  <c:v>2.578000000000003</c:v>
                </c:pt>
                <c:pt idx="21690">
                  <c:v>2.5800000000000054</c:v>
                </c:pt>
                <c:pt idx="21691">
                  <c:v>2.5820000000000007</c:v>
                </c:pt>
                <c:pt idx="21692">
                  <c:v>2.5840000000000032</c:v>
                </c:pt>
                <c:pt idx="21693">
                  <c:v>2.5860000000000056</c:v>
                </c:pt>
                <c:pt idx="21694">
                  <c:v>2.588000000000001</c:v>
                </c:pt>
                <c:pt idx="21695">
                  <c:v>2.5900000000000034</c:v>
                </c:pt>
                <c:pt idx="21696">
                  <c:v>2.5920000000000059</c:v>
                </c:pt>
                <c:pt idx="21697">
                  <c:v>2.5940000000000012</c:v>
                </c:pt>
                <c:pt idx="21698">
                  <c:v>2.5960000000000036</c:v>
                </c:pt>
                <c:pt idx="21699">
                  <c:v>2.5980000000000061</c:v>
                </c:pt>
                <c:pt idx="21700">
                  <c:v>2.6000000000000014</c:v>
                </c:pt>
                <c:pt idx="21701">
                  <c:v>2.6020000000000039</c:v>
                </c:pt>
                <c:pt idx="21702">
                  <c:v>2.6040000000000063</c:v>
                </c:pt>
                <c:pt idx="21703">
                  <c:v>2.6060000000000016</c:v>
                </c:pt>
                <c:pt idx="21704">
                  <c:v>2.6080000000000041</c:v>
                </c:pt>
                <c:pt idx="21705">
                  <c:v>2.6099999999999994</c:v>
                </c:pt>
                <c:pt idx="21706">
                  <c:v>2.6120000000000019</c:v>
                </c:pt>
                <c:pt idx="21707">
                  <c:v>2.6140000000000043</c:v>
                </c:pt>
                <c:pt idx="21708">
                  <c:v>2.6159999999999997</c:v>
                </c:pt>
                <c:pt idx="21709">
                  <c:v>2.6180000000000021</c:v>
                </c:pt>
                <c:pt idx="21710">
                  <c:v>2.6200000000000045</c:v>
                </c:pt>
                <c:pt idx="21711">
                  <c:v>2.6219999999999999</c:v>
                </c:pt>
                <c:pt idx="21712">
                  <c:v>2.6240000000000023</c:v>
                </c:pt>
                <c:pt idx="21713">
                  <c:v>2.6260000000000048</c:v>
                </c:pt>
                <c:pt idx="21714">
                  <c:v>2.6280000000000001</c:v>
                </c:pt>
                <c:pt idx="21715">
                  <c:v>2.6300000000000026</c:v>
                </c:pt>
                <c:pt idx="21716">
                  <c:v>2.632000000000005</c:v>
                </c:pt>
                <c:pt idx="21717">
                  <c:v>2.6340000000000003</c:v>
                </c:pt>
                <c:pt idx="21718">
                  <c:v>2.6360000000000028</c:v>
                </c:pt>
                <c:pt idx="21719">
                  <c:v>2.6380000000000052</c:v>
                </c:pt>
                <c:pt idx="21720">
                  <c:v>2.6400000000000006</c:v>
                </c:pt>
                <c:pt idx="21721">
                  <c:v>2.642000000000003</c:v>
                </c:pt>
                <c:pt idx="21722">
                  <c:v>2.6440000000000055</c:v>
                </c:pt>
                <c:pt idx="21723">
                  <c:v>2.6460000000000008</c:v>
                </c:pt>
                <c:pt idx="21724">
                  <c:v>2.6480000000000032</c:v>
                </c:pt>
                <c:pt idx="21725">
                  <c:v>2.6500000000000057</c:v>
                </c:pt>
                <c:pt idx="21726">
                  <c:v>2.652000000000001</c:v>
                </c:pt>
                <c:pt idx="21727">
                  <c:v>2.6540000000000035</c:v>
                </c:pt>
                <c:pt idx="21728">
                  <c:v>2.6560000000000059</c:v>
                </c:pt>
                <c:pt idx="21729">
                  <c:v>2.6580000000000013</c:v>
                </c:pt>
                <c:pt idx="21730">
                  <c:v>2.6600000000000037</c:v>
                </c:pt>
                <c:pt idx="21731">
                  <c:v>2.6620000000000061</c:v>
                </c:pt>
                <c:pt idx="21732">
                  <c:v>2.6640000000000015</c:v>
                </c:pt>
                <c:pt idx="21733">
                  <c:v>2.6660000000000039</c:v>
                </c:pt>
                <c:pt idx="21734">
                  <c:v>2.6680000000000064</c:v>
                </c:pt>
                <c:pt idx="21735">
                  <c:v>2.6700000000000017</c:v>
                </c:pt>
                <c:pt idx="21736">
                  <c:v>2.6720000000000041</c:v>
                </c:pt>
                <c:pt idx="21737">
                  <c:v>2.6739999999999995</c:v>
                </c:pt>
                <c:pt idx="21738">
                  <c:v>2.6760000000000019</c:v>
                </c:pt>
                <c:pt idx="21739">
                  <c:v>2.6780000000000044</c:v>
                </c:pt>
                <c:pt idx="21740">
                  <c:v>2.6799999999999997</c:v>
                </c:pt>
                <c:pt idx="21741">
                  <c:v>2.6820000000000022</c:v>
                </c:pt>
                <c:pt idx="21742">
                  <c:v>2.6840000000000046</c:v>
                </c:pt>
                <c:pt idx="21743">
                  <c:v>2.6859999999999999</c:v>
                </c:pt>
                <c:pt idx="21744">
                  <c:v>2.6880000000000024</c:v>
                </c:pt>
                <c:pt idx="21745">
                  <c:v>2.6900000000000048</c:v>
                </c:pt>
                <c:pt idx="21746">
                  <c:v>2.6920000000000002</c:v>
                </c:pt>
                <c:pt idx="21747">
                  <c:v>2.6940000000000026</c:v>
                </c:pt>
                <c:pt idx="21748">
                  <c:v>2.6960000000000051</c:v>
                </c:pt>
                <c:pt idx="21749">
                  <c:v>2.6980000000000004</c:v>
                </c:pt>
                <c:pt idx="21750">
                  <c:v>2.7000000000000028</c:v>
                </c:pt>
                <c:pt idx="21751">
                  <c:v>2.7020000000000053</c:v>
                </c:pt>
                <c:pt idx="21752">
                  <c:v>2.7040000000000006</c:v>
                </c:pt>
                <c:pt idx="21753">
                  <c:v>2.7060000000000031</c:v>
                </c:pt>
                <c:pt idx="21754">
                  <c:v>2.7080000000000055</c:v>
                </c:pt>
                <c:pt idx="21755">
                  <c:v>2.7100000000000009</c:v>
                </c:pt>
                <c:pt idx="21756">
                  <c:v>2.7120000000000033</c:v>
                </c:pt>
                <c:pt idx="21757">
                  <c:v>2.7140000000000057</c:v>
                </c:pt>
                <c:pt idx="21758">
                  <c:v>2.7160000000000011</c:v>
                </c:pt>
                <c:pt idx="21759">
                  <c:v>2.7180000000000035</c:v>
                </c:pt>
                <c:pt idx="21760">
                  <c:v>2.720000000000006</c:v>
                </c:pt>
                <c:pt idx="21761">
                  <c:v>2.7220000000000013</c:v>
                </c:pt>
                <c:pt idx="21762">
                  <c:v>2.7240000000000038</c:v>
                </c:pt>
                <c:pt idx="21763">
                  <c:v>2.7260000000000062</c:v>
                </c:pt>
                <c:pt idx="21764">
                  <c:v>2.7280000000000015</c:v>
                </c:pt>
                <c:pt idx="21765">
                  <c:v>2.730000000000004</c:v>
                </c:pt>
                <c:pt idx="21766">
                  <c:v>2.7319999999999993</c:v>
                </c:pt>
                <c:pt idx="21767">
                  <c:v>2.7340000000000018</c:v>
                </c:pt>
                <c:pt idx="21768">
                  <c:v>2.7360000000000042</c:v>
                </c:pt>
                <c:pt idx="21769">
                  <c:v>2.7379999999999995</c:v>
                </c:pt>
                <c:pt idx="21770">
                  <c:v>2.740000000000002</c:v>
                </c:pt>
                <c:pt idx="21771">
                  <c:v>2.7420000000000044</c:v>
                </c:pt>
                <c:pt idx="21772">
                  <c:v>2.7439999999999998</c:v>
                </c:pt>
                <c:pt idx="21773">
                  <c:v>2.7460000000000022</c:v>
                </c:pt>
                <c:pt idx="21774">
                  <c:v>2.7480000000000047</c:v>
                </c:pt>
                <c:pt idx="21775">
                  <c:v>2.75</c:v>
                </c:pt>
                <c:pt idx="21776">
                  <c:v>2.7520000000000024</c:v>
                </c:pt>
                <c:pt idx="21777">
                  <c:v>2.7540000000000049</c:v>
                </c:pt>
                <c:pt idx="21778">
                  <c:v>2.7560000000000002</c:v>
                </c:pt>
                <c:pt idx="21779">
                  <c:v>2.7580000000000027</c:v>
                </c:pt>
                <c:pt idx="21780">
                  <c:v>2.7600000000000051</c:v>
                </c:pt>
                <c:pt idx="21781">
                  <c:v>2.7620000000000005</c:v>
                </c:pt>
                <c:pt idx="21782">
                  <c:v>2.7640000000000029</c:v>
                </c:pt>
                <c:pt idx="21783">
                  <c:v>2.7660000000000053</c:v>
                </c:pt>
                <c:pt idx="21784">
                  <c:v>2.7680000000000007</c:v>
                </c:pt>
                <c:pt idx="21785">
                  <c:v>2.7700000000000031</c:v>
                </c:pt>
                <c:pt idx="21786">
                  <c:v>2.7720000000000056</c:v>
                </c:pt>
                <c:pt idx="21787">
                  <c:v>2.7740000000000009</c:v>
                </c:pt>
                <c:pt idx="21788">
                  <c:v>2.7760000000000034</c:v>
                </c:pt>
                <c:pt idx="21789">
                  <c:v>2.7780000000000058</c:v>
                </c:pt>
                <c:pt idx="21790">
                  <c:v>2.7800000000000011</c:v>
                </c:pt>
                <c:pt idx="21791">
                  <c:v>2.7820000000000036</c:v>
                </c:pt>
                <c:pt idx="21792">
                  <c:v>2.784000000000006</c:v>
                </c:pt>
                <c:pt idx="21793">
                  <c:v>2.7860000000000014</c:v>
                </c:pt>
                <c:pt idx="21794">
                  <c:v>2.7880000000000038</c:v>
                </c:pt>
                <c:pt idx="21795">
                  <c:v>2.7900000000000063</c:v>
                </c:pt>
                <c:pt idx="21796">
                  <c:v>2.7920000000000016</c:v>
                </c:pt>
                <c:pt idx="21797">
                  <c:v>2.794000000000004</c:v>
                </c:pt>
                <c:pt idx="21798">
                  <c:v>2.7959999999999994</c:v>
                </c:pt>
                <c:pt idx="21799">
                  <c:v>2.7980000000000018</c:v>
                </c:pt>
                <c:pt idx="21800">
                  <c:v>2.8000000000000043</c:v>
                </c:pt>
                <c:pt idx="21801">
                  <c:v>2.8019999999999996</c:v>
                </c:pt>
                <c:pt idx="21802">
                  <c:v>2.804000000000002</c:v>
                </c:pt>
                <c:pt idx="21803">
                  <c:v>2.8060000000000045</c:v>
                </c:pt>
                <c:pt idx="21804">
                  <c:v>2.8079999999999998</c:v>
                </c:pt>
                <c:pt idx="21805">
                  <c:v>2.8100000000000023</c:v>
                </c:pt>
                <c:pt idx="21806">
                  <c:v>2.8120000000000047</c:v>
                </c:pt>
                <c:pt idx="21807">
                  <c:v>2.8140000000000001</c:v>
                </c:pt>
                <c:pt idx="21808">
                  <c:v>2.8160000000000025</c:v>
                </c:pt>
                <c:pt idx="21809">
                  <c:v>2.8180000000000049</c:v>
                </c:pt>
                <c:pt idx="21810">
                  <c:v>2.8200000000000003</c:v>
                </c:pt>
                <c:pt idx="21811">
                  <c:v>2.8220000000000027</c:v>
                </c:pt>
                <c:pt idx="21812">
                  <c:v>2.8240000000000052</c:v>
                </c:pt>
                <c:pt idx="21813">
                  <c:v>2.8260000000000005</c:v>
                </c:pt>
                <c:pt idx="21814">
                  <c:v>2.828000000000003</c:v>
                </c:pt>
                <c:pt idx="21815">
                  <c:v>2.8300000000000054</c:v>
                </c:pt>
                <c:pt idx="21816">
                  <c:v>2.8320000000000007</c:v>
                </c:pt>
                <c:pt idx="21817">
                  <c:v>2.8340000000000032</c:v>
                </c:pt>
                <c:pt idx="21818">
                  <c:v>2.8360000000000056</c:v>
                </c:pt>
                <c:pt idx="21819">
                  <c:v>2.838000000000001</c:v>
                </c:pt>
                <c:pt idx="21820">
                  <c:v>2.8400000000000034</c:v>
                </c:pt>
                <c:pt idx="21821">
                  <c:v>2.8420000000000059</c:v>
                </c:pt>
                <c:pt idx="21822">
                  <c:v>2.8440000000000012</c:v>
                </c:pt>
                <c:pt idx="21823">
                  <c:v>2.8460000000000036</c:v>
                </c:pt>
                <c:pt idx="21824">
                  <c:v>2.8480000000000061</c:v>
                </c:pt>
                <c:pt idx="21825">
                  <c:v>2.8500000000000014</c:v>
                </c:pt>
                <c:pt idx="21826">
                  <c:v>2.8520000000000039</c:v>
                </c:pt>
                <c:pt idx="21827">
                  <c:v>2.8540000000000063</c:v>
                </c:pt>
                <c:pt idx="21828">
                  <c:v>2.8560000000000016</c:v>
                </c:pt>
                <c:pt idx="21829">
                  <c:v>2.8580000000000041</c:v>
                </c:pt>
                <c:pt idx="21830">
                  <c:v>2.8599999999999994</c:v>
                </c:pt>
                <c:pt idx="21831">
                  <c:v>2.8620000000000019</c:v>
                </c:pt>
                <c:pt idx="21832">
                  <c:v>2.8640000000000043</c:v>
                </c:pt>
                <c:pt idx="21833">
                  <c:v>2.8659999999999997</c:v>
                </c:pt>
                <c:pt idx="21834">
                  <c:v>2.8680000000000021</c:v>
                </c:pt>
                <c:pt idx="21835">
                  <c:v>2.8700000000000045</c:v>
                </c:pt>
                <c:pt idx="21836">
                  <c:v>2.8719999999999999</c:v>
                </c:pt>
                <c:pt idx="21837">
                  <c:v>2.8740000000000023</c:v>
                </c:pt>
                <c:pt idx="21838">
                  <c:v>2.8760000000000048</c:v>
                </c:pt>
                <c:pt idx="21839">
                  <c:v>2.8780000000000001</c:v>
                </c:pt>
                <c:pt idx="21840">
                  <c:v>2.8800000000000026</c:v>
                </c:pt>
                <c:pt idx="21841">
                  <c:v>2.882000000000005</c:v>
                </c:pt>
                <c:pt idx="21842">
                  <c:v>2.8840000000000003</c:v>
                </c:pt>
                <c:pt idx="21843">
                  <c:v>2.8860000000000028</c:v>
                </c:pt>
                <c:pt idx="21844">
                  <c:v>2.8880000000000052</c:v>
                </c:pt>
                <c:pt idx="21845">
                  <c:v>2.8900000000000006</c:v>
                </c:pt>
                <c:pt idx="21846">
                  <c:v>2.892000000000003</c:v>
                </c:pt>
                <c:pt idx="21847">
                  <c:v>2.8940000000000055</c:v>
                </c:pt>
                <c:pt idx="21848">
                  <c:v>2.8960000000000008</c:v>
                </c:pt>
                <c:pt idx="21849">
                  <c:v>2.8980000000000032</c:v>
                </c:pt>
                <c:pt idx="21850">
                  <c:v>2.9000000000000057</c:v>
                </c:pt>
                <c:pt idx="21851">
                  <c:v>2.902000000000001</c:v>
                </c:pt>
                <c:pt idx="21852">
                  <c:v>2.9040000000000035</c:v>
                </c:pt>
                <c:pt idx="21853">
                  <c:v>2.9060000000000059</c:v>
                </c:pt>
                <c:pt idx="21854">
                  <c:v>2.9080000000000013</c:v>
                </c:pt>
                <c:pt idx="21855">
                  <c:v>2.9100000000000037</c:v>
                </c:pt>
                <c:pt idx="21856">
                  <c:v>2.9120000000000061</c:v>
                </c:pt>
                <c:pt idx="21857">
                  <c:v>2.9140000000000015</c:v>
                </c:pt>
                <c:pt idx="21858">
                  <c:v>2.9160000000000039</c:v>
                </c:pt>
                <c:pt idx="21859">
                  <c:v>2.9180000000000064</c:v>
                </c:pt>
                <c:pt idx="21860">
                  <c:v>2.9200000000000017</c:v>
                </c:pt>
                <c:pt idx="21861">
                  <c:v>2.9220000000000041</c:v>
                </c:pt>
                <c:pt idx="21862">
                  <c:v>2.9239999999999995</c:v>
                </c:pt>
                <c:pt idx="21863">
                  <c:v>2.9260000000000019</c:v>
                </c:pt>
                <c:pt idx="21864">
                  <c:v>2.9280000000000044</c:v>
                </c:pt>
                <c:pt idx="21865">
                  <c:v>2.9299999999999997</c:v>
                </c:pt>
                <c:pt idx="21866">
                  <c:v>2.9320000000000022</c:v>
                </c:pt>
                <c:pt idx="21867">
                  <c:v>2.9340000000000046</c:v>
                </c:pt>
                <c:pt idx="21868">
                  <c:v>2.9359999999999999</c:v>
                </c:pt>
                <c:pt idx="21869">
                  <c:v>2.9380000000000024</c:v>
                </c:pt>
                <c:pt idx="21870">
                  <c:v>2.9400000000000048</c:v>
                </c:pt>
                <c:pt idx="21871">
                  <c:v>2.9420000000000002</c:v>
                </c:pt>
                <c:pt idx="21872">
                  <c:v>2.9440000000000026</c:v>
                </c:pt>
                <c:pt idx="21873">
                  <c:v>2.9460000000000051</c:v>
                </c:pt>
                <c:pt idx="21874">
                  <c:v>2.9480000000000004</c:v>
                </c:pt>
                <c:pt idx="21875">
                  <c:v>2.9500000000000028</c:v>
                </c:pt>
                <c:pt idx="21876">
                  <c:v>2.9520000000000053</c:v>
                </c:pt>
                <c:pt idx="21877">
                  <c:v>2.9540000000000006</c:v>
                </c:pt>
                <c:pt idx="21878">
                  <c:v>2.9560000000000031</c:v>
                </c:pt>
                <c:pt idx="21879">
                  <c:v>2.9580000000000055</c:v>
                </c:pt>
                <c:pt idx="21880">
                  <c:v>2.9600000000000009</c:v>
                </c:pt>
                <c:pt idx="21881">
                  <c:v>2.9620000000000033</c:v>
                </c:pt>
                <c:pt idx="21882">
                  <c:v>2.9640000000000057</c:v>
                </c:pt>
                <c:pt idx="21883">
                  <c:v>2.9660000000000011</c:v>
                </c:pt>
                <c:pt idx="21884">
                  <c:v>2.9680000000000035</c:v>
                </c:pt>
                <c:pt idx="21885">
                  <c:v>2.970000000000006</c:v>
                </c:pt>
                <c:pt idx="21886">
                  <c:v>2.9720000000000013</c:v>
                </c:pt>
                <c:pt idx="21887">
                  <c:v>2.9740000000000038</c:v>
                </c:pt>
                <c:pt idx="21888">
                  <c:v>2.9760000000000062</c:v>
                </c:pt>
                <c:pt idx="21889">
                  <c:v>2.9780000000000015</c:v>
                </c:pt>
                <c:pt idx="21890">
                  <c:v>2.980000000000004</c:v>
                </c:pt>
                <c:pt idx="21891">
                  <c:v>2.9819999999999993</c:v>
                </c:pt>
                <c:pt idx="21892">
                  <c:v>2.9840000000000018</c:v>
                </c:pt>
                <c:pt idx="21893">
                  <c:v>2.9860000000000042</c:v>
                </c:pt>
                <c:pt idx="21894">
                  <c:v>2.9879999999999995</c:v>
                </c:pt>
                <c:pt idx="21895">
                  <c:v>2.990000000000002</c:v>
                </c:pt>
                <c:pt idx="21896">
                  <c:v>2.9920000000000044</c:v>
                </c:pt>
                <c:pt idx="21897">
                  <c:v>2.9939999999999998</c:v>
                </c:pt>
                <c:pt idx="21898">
                  <c:v>2.9960000000000022</c:v>
                </c:pt>
                <c:pt idx="21899">
                  <c:v>2.9980000000000047</c:v>
                </c:pt>
                <c:pt idx="21900">
                  <c:v>3</c:v>
                </c:pt>
                <c:pt idx="21901">
                  <c:v>3.0020000000000024</c:v>
                </c:pt>
                <c:pt idx="21902">
                  <c:v>3.0040000000000049</c:v>
                </c:pt>
                <c:pt idx="21903">
                  <c:v>3.0060000000000002</c:v>
                </c:pt>
                <c:pt idx="21904">
                  <c:v>3.0080000000000027</c:v>
                </c:pt>
                <c:pt idx="21905">
                  <c:v>3.0100000000000051</c:v>
                </c:pt>
                <c:pt idx="21906">
                  <c:v>3.0120000000000005</c:v>
                </c:pt>
                <c:pt idx="21907">
                  <c:v>3.0140000000000029</c:v>
                </c:pt>
                <c:pt idx="21908">
                  <c:v>3.0160000000000053</c:v>
                </c:pt>
                <c:pt idx="21909">
                  <c:v>3.0180000000000007</c:v>
                </c:pt>
                <c:pt idx="21910">
                  <c:v>3.0200000000000031</c:v>
                </c:pt>
                <c:pt idx="21911">
                  <c:v>3.0220000000000056</c:v>
                </c:pt>
                <c:pt idx="21912">
                  <c:v>3.0240000000000009</c:v>
                </c:pt>
                <c:pt idx="21913">
                  <c:v>3.0260000000000034</c:v>
                </c:pt>
                <c:pt idx="21914">
                  <c:v>3.0280000000000058</c:v>
                </c:pt>
                <c:pt idx="21915">
                  <c:v>3.0300000000000011</c:v>
                </c:pt>
                <c:pt idx="21916">
                  <c:v>3.0320000000000036</c:v>
                </c:pt>
                <c:pt idx="21917">
                  <c:v>3.034000000000006</c:v>
                </c:pt>
                <c:pt idx="21918">
                  <c:v>3.0360000000000014</c:v>
                </c:pt>
                <c:pt idx="21919">
                  <c:v>3.0380000000000038</c:v>
                </c:pt>
                <c:pt idx="21920">
                  <c:v>3.0400000000000063</c:v>
                </c:pt>
                <c:pt idx="21921">
                  <c:v>3.0420000000000016</c:v>
                </c:pt>
                <c:pt idx="21922">
                  <c:v>3.044000000000004</c:v>
                </c:pt>
                <c:pt idx="21923">
                  <c:v>3.0459999999999994</c:v>
                </c:pt>
                <c:pt idx="21924">
                  <c:v>3.0480000000000018</c:v>
                </c:pt>
                <c:pt idx="21925">
                  <c:v>3.0500000000000043</c:v>
                </c:pt>
                <c:pt idx="21926">
                  <c:v>3.0519999999999996</c:v>
                </c:pt>
                <c:pt idx="21927">
                  <c:v>3.054000000000002</c:v>
                </c:pt>
                <c:pt idx="21928">
                  <c:v>3.0560000000000045</c:v>
                </c:pt>
                <c:pt idx="21929">
                  <c:v>3.0579999999999998</c:v>
                </c:pt>
                <c:pt idx="21930">
                  <c:v>3.0600000000000023</c:v>
                </c:pt>
                <c:pt idx="21931">
                  <c:v>3.0620000000000047</c:v>
                </c:pt>
                <c:pt idx="21932">
                  <c:v>3.0640000000000001</c:v>
                </c:pt>
                <c:pt idx="21933">
                  <c:v>3.0660000000000025</c:v>
                </c:pt>
                <c:pt idx="21934">
                  <c:v>3.0680000000000049</c:v>
                </c:pt>
                <c:pt idx="21935">
                  <c:v>3.0700000000000003</c:v>
                </c:pt>
                <c:pt idx="21936">
                  <c:v>3.0720000000000027</c:v>
                </c:pt>
                <c:pt idx="21937">
                  <c:v>3.0740000000000052</c:v>
                </c:pt>
                <c:pt idx="21938">
                  <c:v>3.0760000000000005</c:v>
                </c:pt>
                <c:pt idx="21939">
                  <c:v>3.078000000000003</c:v>
                </c:pt>
                <c:pt idx="21940">
                  <c:v>3.0800000000000054</c:v>
                </c:pt>
                <c:pt idx="21941">
                  <c:v>3.0820000000000007</c:v>
                </c:pt>
                <c:pt idx="21942">
                  <c:v>3.0840000000000032</c:v>
                </c:pt>
                <c:pt idx="21943">
                  <c:v>3.0860000000000056</c:v>
                </c:pt>
                <c:pt idx="21944">
                  <c:v>3.088000000000001</c:v>
                </c:pt>
                <c:pt idx="21945">
                  <c:v>3.0900000000000034</c:v>
                </c:pt>
                <c:pt idx="21946">
                  <c:v>3.0920000000000059</c:v>
                </c:pt>
                <c:pt idx="21947">
                  <c:v>3.0940000000000012</c:v>
                </c:pt>
                <c:pt idx="21948">
                  <c:v>3.0960000000000036</c:v>
                </c:pt>
                <c:pt idx="21949">
                  <c:v>3.0980000000000061</c:v>
                </c:pt>
                <c:pt idx="21950">
                  <c:v>3.1000000000000014</c:v>
                </c:pt>
                <c:pt idx="21951">
                  <c:v>3.1020000000000039</c:v>
                </c:pt>
                <c:pt idx="21952">
                  <c:v>3.1040000000000063</c:v>
                </c:pt>
                <c:pt idx="21953">
                  <c:v>3.1060000000000016</c:v>
                </c:pt>
                <c:pt idx="21954">
                  <c:v>3.1080000000000041</c:v>
                </c:pt>
                <c:pt idx="21955">
                  <c:v>3.1099999999999994</c:v>
                </c:pt>
                <c:pt idx="21956">
                  <c:v>3.1120000000000019</c:v>
                </c:pt>
                <c:pt idx="21957">
                  <c:v>3.1140000000000043</c:v>
                </c:pt>
                <c:pt idx="21958">
                  <c:v>3.1159999999999997</c:v>
                </c:pt>
                <c:pt idx="21959">
                  <c:v>3.1180000000000021</c:v>
                </c:pt>
                <c:pt idx="21960">
                  <c:v>3.1200000000000045</c:v>
                </c:pt>
                <c:pt idx="21961">
                  <c:v>3.1219999999999999</c:v>
                </c:pt>
                <c:pt idx="21962">
                  <c:v>3.1240000000000023</c:v>
                </c:pt>
                <c:pt idx="21963">
                  <c:v>3.1260000000000048</c:v>
                </c:pt>
                <c:pt idx="21964">
                  <c:v>3.1280000000000001</c:v>
                </c:pt>
                <c:pt idx="21965">
                  <c:v>3.1300000000000026</c:v>
                </c:pt>
                <c:pt idx="21966">
                  <c:v>3.132000000000005</c:v>
                </c:pt>
                <c:pt idx="21967">
                  <c:v>3.1340000000000003</c:v>
                </c:pt>
                <c:pt idx="21968">
                  <c:v>3.1360000000000028</c:v>
                </c:pt>
                <c:pt idx="21969">
                  <c:v>3.1380000000000052</c:v>
                </c:pt>
                <c:pt idx="21970">
                  <c:v>3.1400000000000006</c:v>
                </c:pt>
                <c:pt idx="21971">
                  <c:v>3.142000000000003</c:v>
                </c:pt>
                <c:pt idx="21972">
                  <c:v>3.1440000000000055</c:v>
                </c:pt>
                <c:pt idx="21973">
                  <c:v>3.1460000000000008</c:v>
                </c:pt>
                <c:pt idx="21974">
                  <c:v>3.1480000000000032</c:v>
                </c:pt>
                <c:pt idx="21975">
                  <c:v>3.1500000000000057</c:v>
                </c:pt>
                <c:pt idx="21976">
                  <c:v>3.152000000000001</c:v>
                </c:pt>
                <c:pt idx="21977">
                  <c:v>3.1540000000000035</c:v>
                </c:pt>
                <c:pt idx="21978">
                  <c:v>3.1560000000000059</c:v>
                </c:pt>
                <c:pt idx="21979">
                  <c:v>3.1580000000000013</c:v>
                </c:pt>
                <c:pt idx="21980">
                  <c:v>3.1600000000000037</c:v>
                </c:pt>
                <c:pt idx="21981">
                  <c:v>3.1620000000000061</c:v>
                </c:pt>
                <c:pt idx="21982">
                  <c:v>3.1640000000000015</c:v>
                </c:pt>
                <c:pt idx="21983">
                  <c:v>3.1660000000000039</c:v>
                </c:pt>
                <c:pt idx="21984">
                  <c:v>3.1680000000000064</c:v>
                </c:pt>
                <c:pt idx="21985">
                  <c:v>3.1700000000000017</c:v>
                </c:pt>
                <c:pt idx="21986">
                  <c:v>3.1720000000000041</c:v>
                </c:pt>
                <c:pt idx="21987">
                  <c:v>3.1739999999999995</c:v>
                </c:pt>
                <c:pt idx="21988">
                  <c:v>3.1760000000000019</c:v>
                </c:pt>
                <c:pt idx="21989">
                  <c:v>3.1780000000000044</c:v>
                </c:pt>
                <c:pt idx="21990">
                  <c:v>3.1799999999999997</c:v>
                </c:pt>
                <c:pt idx="21991">
                  <c:v>3.1820000000000022</c:v>
                </c:pt>
                <c:pt idx="21992">
                  <c:v>3.1840000000000046</c:v>
                </c:pt>
                <c:pt idx="21993">
                  <c:v>3.1859999999999999</c:v>
                </c:pt>
                <c:pt idx="21994">
                  <c:v>3.1880000000000024</c:v>
                </c:pt>
                <c:pt idx="21995">
                  <c:v>3.1900000000000048</c:v>
                </c:pt>
                <c:pt idx="21996">
                  <c:v>3.1920000000000002</c:v>
                </c:pt>
                <c:pt idx="21997">
                  <c:v>3.1940000000000026</c:v>
                </c:pt>
                <c:pt idx="21998">
                  <c:v>3.1960000000000051</c:v>
                </c:pt>
                <c:pt idx="21999">
                  <c:v>3.1980000000000004</c:v>
                </c:pt>
                <c:pt idx="22000">
                  <c:v>3.2000000000000028</c:v>
                </c:pt>
                <c:pt idx="22001">
                  <c:v>3.2020000000000053</c:v>
                </c:pt>
                <c:pt idx="22002">
                  <c:v>3.2040000000000006</c:v>
                </c:pt>
                <c:pt idx="22003">
                  <c:v>3.2060000000000031</c:v>
                </c:pt>
                <c:pt idx="22004">
                  <c:v>3.2080000000000055</c:v>
                </c:pt>
                <c:pt idx="22005">
                  <c:v>3.2100000000000009</c:v>
                </c:pt>
                <c:pt idx="22006">
                  <c:v>3.2120000000000033</c:v>
                </c:pt>
                <c:pt idx="22007">
                  <c:v>3.2140000000000057</c:v>
                </c:pt>
                <c:pt idx="22008">
                  <c:v>3.2160000000000011</c:v>
                </c:pt>
                <c:pt idx="22009">
                  <c:v>3.2180000000000035</c:v>
                </c:pt>
                <c:pt idx="22010">
                  <c:v>3.220000000000006</c:v>
                </c:pt>
                <c:pt idx="22011">
                  <c:v>3.2220000000000013</c:v>
                </c:pt>
                <c:pt idx="22012">
                  <c:v>3.2240000000000038</c:v>
                </c:pt>
                <c:pt idx="22013">
                  <c:v>3.2260000000000062</c:v>
                </c:pt>
                <c:pt idx="22014">
                  <c:v>3.2280000000000015</c:v>
                </c:pt>
                <c:pt idx="22015">
                  <c:v>3.230000000000004</c:v>
                </c:pt>
                <c:pt idx="22016">
                  <c:v>3.2319999999999993</c:v>
                </c:pt>
                <c:pt idx="22017">
                  <c:v>3.2340000000000018</c:v>
                </c:pt>
                <c:pt idx="22018">
                  <c:v>3.2360000000000042</c:v>
                </c:pt>
                <c:pt idx="22019">
                  <c:v>3.2379999999999995</c:v>
                </c:pt>
                <c:pt idx="22020">
                  <c:v>3.240000000000002</c:v>
                </c:pt>
                <c:pt idx="22021">
                  <c:v>3.2420000000000044</c:v>
                </c:pt>
                <c:pt idx="22022">
                  <c:v>3.2439999999999998</c:v>
                </c:pt>
                <c:pt idx="22023">
                  <c:v>3.2460000000000022</c:v>
                </c:pt>
                <c:pt idx="22024">
                  <c:v>3.2480000000000047</c:v>
                </c:pt>
                <c:pt idx="22025">
                  <c:v>3.25</c:v>
                </c:pt>
                <c:pt idx="22026">
                  <c:v>3.2520000000000024</c:v>
                </c:pt>
                <c:pt idx="22027">
                  <c:v>3.2540000000000049</c:v>
                </c:pt>
                <c:pt idx="22028">
                  <c:v>3.2560000000000002</c:v>
                </c:pt>
                <c:pt idx="22029">
                  <c:v>3.2580000000000027</c:v>
                </c:pt>
                <c:pt idx="22030">
                  <c:v>3.2600000000000051</c:v>
                </c:pt>
                <c:pt idx="22031">
                  <c:v>3.2620000000000005</c:v>
                </c:pt>
                <c:pt idx="22032">
                  <c:v>3.2640000000000029</c:v>
                </c:pt>
                <c:pt idx="22033">
                  <c:v>3.2660000000000053</c:v>
                </c:pt>
                <c:pt idx="22034">
                  <c:v>3.2680000000000007</c:v>
                </c:pt>
                <c:pt idx="22035">
                  <c:v>3.2700000000000031</c:v>
                </c:pt>
                <c:pt idx="22036">
                  <c:v>3.2720000000000056</c:v>
                </c:pt>
                <c:pt idx="22037">
                  <c:v>3.2740000000000009</c:v>
                </c:pt>
                <c:pt idx="22038">
                  <c:v>3.2760000000000034</c:v>
                </c:pt>
                <c:pt idx="22039">
                  <c:v>3.2780000000000058</c:v>
                </c:pt>
                <c:pt idx="22040">
                  <c:v>3.2800000000000011</c:v>
                </c:pt>
                <c:pt idx="22041">
                  <c:v>3.2820000000000036</c:v>
                </c:pt>
                <c:pt idx="22042">
                  <c:v>3.284000000000006</c:v>
                </c:pt>
                <c:pt idx="22043">
                  <c:v>3.2860000000000014</c:v>
                </c:pt>
                <c:pt idx="22044">
                  <c:v>3.2880000000000038</c:v>
                </c:pt>
                <c:pt idx="22045">
                  <c:v>3.2900000000000063</c:v>
                </c:pt>
                <c:pt idx="22046">
                  <c:v>3.2920000000000016</c:v>
                </c:pt>
                <c:pt idx="22047">
                  <c:v>3.294000000000004</c:v>
                </c:pt>
                <c:pt idx="22048">
                  <c:v>3.2959999999999994</c:v>
                </c:pt>
                <c:pt idx="22049">
                  <c:v>3.2980000000000018</c:v>
                </c:pt>
                <c:pt idx="22050">
                  <c:v>3.3000000000000043</c:v>
                </c:pt>
                <c:pt idx="22051">
                  <c:v>3.3019999999999996</c:v>
                </c:pt>
                <c:pt idx="22052">
                  <c:v>3.304000000000002</c:v>
                </c:pt>
                <c:pt idx="22053">
                  <c:v>3.3060000000000045</c:v>
                </c:pt>
                <c:pt idx="22054">
                  <c:v>3.3079999999999998</c:v>
                </c:pt>
                <c:pt idx="22055">
                  <c:v>3.3100000000000023</c:v>
                </c:pt>
                <c:pt idx="22056">
                  <c:v>3.3120000000000047</c:v>
                </c:pt>
                <c:pt idx="22057">
                  <c:v>3.3140000000000001</c:v>
                </c:pt>
                <c:pt idx="22058">
                  <c:v>3.3160000000000025</c:v>
                </c:pt>
                <c:pt idx="22059">
                  <c:v>3.3180000000000049</c:v>
                </c:pt>
                <c:pt idx="22060">
                  <c:v>3.3200000000000003</c:v>
                </c:pt>
                <c:pt idx="22061">
                  <c:v>3.3220000000000027</c:v>
                </c:pt>
                <c:pt idx="22062">
                  <c:v>3.3240000000000052</c:v>
                </c:pt>
                <c:pt idx="22063">
                  <c:v>3.3260000000000005</c:v>
                </c:pt>
                <c:pt idx="22064">
                  <c:v>3.328000000000003</c:v>
                </c:pt>
                <c:pt idx="22065">
                  <c:v>3.3300000000000054</c:v>
                </c:pt>
                <c:pt idx="22066">
                  <c:v>3.3320000000000007</c:v>
                </c:pt>
                <c:pt idx="22067">
                  <c:v>3.3340000000000032</c:v>
                </c:pt>
                <c:pt idx="22068">
                  <c:v>3.3360000000000056</c:v>
                </c:pt>
                <c:pt idx="22069">
                  <c:v>3.338000000000001</c:v>
                </c:pt>
                <c:pt idx="22070">
                  <c:v>3.3400000000000034</c:v>
                </c:pt>
                <c:pt idx="22071">
                  <c:v>3.3420000000000059</c:v>
                </c:pt>
                <c:pt idx="22072">
                  <c:v>3.3440000000000012</c:v>
                </c:pt>
                <c:pt idx="22073">
                  <c:v>3.3460000000000036</c:v>
                </c:pt>
                <c:pt idx="22074">
                  <c:v>3.3480000000000061</c:v>
                </c:pt>
                <c:pt idx="22075">
                  <c:v>3.3500000000000014</c:v>
                </c:pt>
                <c:pt idx="22076">
                  <c:v>3.3520000000000039</c:v>
                </c:pt>
                <c:pt idx="22077">
                  <c:v>3.3540000000000063</c:v>
                </c:pt>
                <c:pt idx="22078">
                  <c:v>3.3560000000000016</c:v>
                </c:pt>
                <c:pt idx="22079">
                  <c:v>3.3580000000000041</c:v>
                </c:pt>
                <c:pt idx="22080">
                  <c:v>3.3599999999999994</c:v>
                </c:pt>
                <c:pt idx="22081">
                  <c:v>3.3620000000000019</c:v>
                </c:pt>
                <c:pt idx="22082">
                  <c:v>3.3640000000000043</c:v>
                </c:pt>
                <c:pt idx="22083">
                  <c:v>3.3659999999999997</c:v>
                </c:pt>
                <c:pt idx="22084">
                  <c:v>3.3680000000000021</c:v>
                </c:pt>
                <c:pt idx="22085">
                  <c:v>3.3700000000000045</c:v>
                </c:pt>
                <c:pt idx="22086">
                  <c:v>3.3719999999999999</c:v>
                </c:pt>
                <c:pt idx="22087">
                  <c:v>3.3740000000000023</c:v>
                </c:pt>
                <c:pt idx="22088">
                  <c:v>3.3760000000000048</c:v>
                </c:pt>
                <c:pt idx="22089">
                  <c:v>3.3780000000000001</c:v>
                </c:pt>
                <c:pt idx="22090">
                  <c:v>3.3800000000000026</c:v>
                </c:pt>
                <c:pt idx="22091">
                  <c:v>3.382000000000005</c:v>
                </c:pt>
                <c:pt idx="22092">
                  <c:v>3.3840000000000003</c:v>
                </c:pt>
                <c:pt idx="22093">
                  <c:v>3.3860000000000028</c:v>
                </c:pt>
                <c:pt idx="22094">
                  <c:v>3.3880000000000052</c:v>
                </c:pt>
                <c:pt idx="22095">
                  <c:v>3.3900000000000006</c:v>
                </c:pt>
                <c:pt idx="22096">
                  <c:v>3.392000000000003</c:v>
                </c:pt>
                <c:pt idx="22097">
                  <c:v>3.3940000000000055</c:v>
                </c:pt>
                <c:pt idx="22098">
                  <c:v>3.3960000000000008</c:v>
                </c:pt>
                <c:pt idx="22099">
                  <c:v>3.3980000000000032</c:v>
                </c:pt>
                <c:pt idx="22100">
                  <c:v>3.4000000000000057</c:v>
                </c:pt>
                <c:pt idx="22101">
                  <c:v>3.402000000000001</c:v>
                </c:pt>
                <c:pt idx="22102">
                  <c:v>3.4040000000000035</c:v>
                </c:pt>
                <c:pt idx="22103">
                  <c:v>3.4060000000000059</c:v>
                </c:pt>
                <c:pt idx="22104">
                  <c:v>3.4080000000000013</c:v>
                </c:pt>
                <c:pt idx="22105">
                  <c:v>3.4100000000000037</c:v>
                </c:pt>
                <c:pt idx="22106">
                  <c:v>3.4120000000000061</c:v>
                </c:pt>
                <c:pt idx="22107">
                  <c:v>3.4140000000000015</c:v>
                </c:pt>
                <c:pt idx="22108">
                  <c:v>3.4160000000000039</c:v>
                </c:pt>
                <c:pt idx="22109">
                  <c:v>3.4180000000000064</c:v>
                </c:pt>
                <c:pt idx="22110">
                  <c:v>3.4200000000000017</c:v>
                </c:pt>
                <c:pt idx="22111">
                  <c:v>3.4220000000000041</c:v>
                </c:pt>
                <c:pt idx="22112">
                  <c:v>3.4239999999999995</c:v>
                </c:pt>
                <c:pt idx="22113">
                  <c:v>3.4260000000000019</c:v>
                </c:pt>
                <c:pt idx="22114">
                  <c:v>3.4280000000000044</c:v>
                </c:pt>
                <c:pt idx="22115">
                  <c:v>3.4299999999999997</c:v>
                </c:pt>
                <c:pt idx="22116">
                  <c:v>3.4320000000000022</c:v>
                </c:pt>
                <c:pt idx="22117">
                  <c:v>3.4340000000000046</c:v>
                </c:pt>
                <c:pt idx="22118">
                  <c:v>3.4359999999999999</c:v>
                </c:pt>
                <c:pt idx="22119">
                  <c:v>3.4380000000000024</c:v>
                </c:pt>
                <c:pt idx="22120">
                  <c:v>3.4400000000000048</c:v>
                </c:pt>
                <c:pt idx="22121">
                  <c:v>3.4420000000000002</c:v>
                </c:pt>
                <c:pt idx="22122">
                  <c:v>3.4440000000000026</c:v>
                </c:pt>
                <c:pt idx="22123">
                  <c:v>3.4460000000000051</c:v>
                </c:pt>
                <c:pt idx="22124">
                  <c:v>3.4480000000000004</c:v>
                </c:pt>
                <c:pt idx="22125">
                  <c:v>3.4500000000000028</c:v>
                </c:pt>
                <c:pt idx="22126">
                  <c:v>3.4520000000000053</c:v>
                </c:pt>
                <c:pt idx="22127">
                  <c:v>3.4540000000000006</c:v>
                </c:pt>
                <c:pt idx="22128">
                  <c:v>3.4560000000000031</c:v>
                </c:pt>
                <c:pt idx="22129">
                  <c:v>3.4580000000000055</c:v>
                </c:pt>
                <c:pt idx="22130">
                  <c:v>3.4600000000000009</c:v>
                </c:pt>
                <c:pt idx="22131">
                  <c:v>3.4620000000000033</c:v>
                </c:pt>
                <c:pt idx="22132">
                  <c:v>3.4640000000000057</c:v>
                </c:pt>
                <c:pt idx="22133">
                  <c:v>3.4660000000000011</c:v>
                </c:pt>
                <c:pt idx="22134">
                  <c:v>3.4680000000000035</c:v>
                </c:pt>
                <c:pt idx="22135">
                  <c:v>3.470000000000006</c:v>
                </c:pt>
                <c:pt idx="22136">
                  <c:v>3.4720000000000013</c:v>
                </c:pt>
                <c:pt idx="22137">
                  <c:v>3.4740000000000038</c:v>
                </c:pt>
                <c:pt idx="22138">
                  <c:v>3.4760000000000062</c:v>
                </c:pt>
                <c:pt idx="22139">
                  <c:v>3.4780000000000015</c:v>
                </c:pt>
                <c:pt idx="22140">
                  <c:v>3.480000000000004</c:v>
                </c:pt>
                <c:pt idx="22141">
                  <c:v>3.4819999999999993</c:v>
                </c:pt>
                <c:pt idx="22142">
                  <c:v>3.4840000000000018</c:v>
                </c:pt>
                <c:pt idx="22143">
                  <c:v>3.4860000000000042</c:v>
                </c:pt>
                <c:pt idx="22144">
                  <c:v>3.4879999999999995</c:v>
                </c:pt>
                <c:pt idx="22145">
                  <c:v>3.490000000000002</c:v>
                </c:pt>
                <c:pt idx="22146">
                  <c:v>3.4920000000000044</c:v>
                </c:pt>
                <c:pt idx="22147">
                  <c:v>3.4939999999999998</c:v>
                </c:pt>
                <c:pt idx="22148">
                  <c:v>3.4960000000000022</c:v>
                </c:pt>
                <c:pt idx="22149">
                  <c:v>3.4980000000000047</c:v>
                </c:pt>
                <c:pt idx="22150">
                  <c:v>3.5</c:v>
                </c:pt>
                <c:pt idx="22151">
                  <c:v>3.5020000000000024</c:v>
                </c:pt>
                <c:pt idx="22152">
                  <c:v>3.5040000000000049</c:v>
                </c:pt>
                <c:pt idx="22153">
                  <c:v>3.5060000000000002</c:v>
                </c:pt>
                <c:pt idx="22154">
                  <c:v>3.5080000000000027</c:v>
                </c:pt>
                <c:pt idx="22155">
                  <c:v>3.5100000000000051</c:v>
                </c:pt>
                <c:pt idx="22156">
                  <c:v>3.5120000000000005</c:v>
                </c:pt>
                <c:pt idx="22157">
                  <c:v>3.5140000000000029</c:v>
                </c:pt>
                <c:pt idx="22158">
                  <c:v>3.5160000000000053</c:v>
                </c:pt>
                <c:pt idx="22159">
                  <c:v>3.5180000000000007</c:v>
                </c:pt>
                <c:pt idx="22160">
                  <c:v>3.5200000000000031</c:v>
                </c:pt>
                <c:pt idx="22161">
                  <c:v>3.5220000000000056</c:v>
                </c:pt>
                <c:pt idx="22162">
                  <c:v>3.5240000000000009</c:v>
                </c:pt>
                <c:pt idx="22163">
                  <c:v>3.5260000000000034</c:v>
                </c:pt>
                <c:pt idx="22164">
                  <c:v>3.5280000000000058</c:v>
                </c:pt>
                <c:pt idx="22165">
                  <c:v>3.5300000000000011</c:v>
                </c:pt>
                <c:pt idx="22166">
                  <c:v>3.5320000000000036</c:v>
                </c:pt>
                <c:pt idx="22167">
                  <c:v>3.534000000000006</c:v>
                </c:pt>
                <c:pt idx="22168">
                  <c:v>3.5360000000000014</c:v>
                </c:pt>
                <c:pt idx="22169">
                  <c:v>3.5380000000000038</c:v>
                </c:pt>
                <c:pt idx="22170">
                  <c:v>3.5400000000000063</c:v>
                </c:pt>
                <c:pt idx="22171">
                  <c:v>3.5420000000000016</c:v>
                </c:pt>
                <c:pt idx="22172">
                  <c:v>3.544000000000004</c:v>
                </c:pt>
                <c:pt idx="22173">
                  <c:v>3.5459999999999994</c:v>
                </c:pt>
                <c:pt idx="22174">
                  <c:v>3.5480000000000018</c:v>
                </c:pt>
                <c:pt idx="22175">
                  <c:v>3.5500000000000043</c:v>
                </c:pt>
                <c:pt idx="22176">
                  <c:v>3.5519999999999996</c:v>
                </c:pt>
                <c:pt idx="22177">
                  <c:v>3.554000000000002</c:v>
                </c:pt>
                <c:pt idx="22178">
                  <c:v>3.5560000000000045</c:v>
                </c:pt>
                <c:pt idx="22179">
                  <c:v>3.5579999999999998</c:v>
                </c:pt>
                <c:pt idx="22180">
                  <c:v>3.5600000000000023</c:v>
                </c:pt>
                <c:pt idx="22181">
                  <c:v>3.5620000000000047</c:v>
                </c:pt>
                <c:pt idx="22182">
                  <c:v>3.5640000000000001</c:v>
                </c:pt>
                <c:pt idx="22183">
                  <c:v>3.5660000000000025</c:v>
                </c:pt>
                <c:pt idx="22184">
                  <c:v>3.5680000000000049</c:v>
                </c:pt>
                <c:pt idx="22185">
                  <c:v>3.5700000000000003</c:v>
                </c:pt>
                <c:pt idx="22186">
                  <c:v>3.5720000000000027</c:v>
                </c:pt>
                <c:pt idx="22187">
                  <c:v>3.5740000000000052</c:v>
                </c:pt>
                <c:pt idx="22188">
                  <c:v>3.5760000000000005</c:v>
                </c:pt>
                <c:pt idx="22189">
                  <c:v>3.578000000000003</c:v>
                </c:pt>
                <c:pt idx="22190">
                  <c:v>3.5800000000000054</c:v>
                </c:pt>
                <c:pt idx="22191">
                  <c:v>3.5820000000000007</c:v>
                </c:pt>
                <c:pt idx="22192">
                  <c:v>3.5840000000000032</c:v>
                </c:pt>
                <c:pt idx="22193">
                  <c:v>3.5860000000000056</c:v>
                </c:pt>
                <c:pt idx="22194">
                  <c:v>3.588000000000001</c:v>
                </c:pt>
                <c:pt idx="22195">
                  <c:v>3.5900000000000034</c:v>
                </c:pt>
                <c:pt idx="22196">
                  <c:v>3.5920000000000059</c:v>
                </c:pt>
                <c:pt idx="22197">
                  <c:v>3.5940000000000012</c:v>
                </c:pt>
                <c:pt idx="22198">
                  <c:v>3.5960000000000036</c:v>
                </c:pt>
                <c:pt idx="22199">
                  <c:v>3.5980000000000061</c:v>
                </c:pt>
                <c:pt idx="22200">
                  <c:v>3.6000000000000014</c:v>
                </c:pt>
                <c:pt idx="22201">
                  <c:v>3.6020000000000039</c:v>
                </c:pt>
                <c:pt idx="22202">
                  <c:v>3.6040000000000063</c:v>
                </c:pt>
                <c:pt idx="22203">
                  <c:v>3.6060000000000016</c:v>
                </c:pt>
                <c:pt idx="22204">
                  <c:v>3.6080000000000041</c:v>
                </c:pt>
                <c:pt idx="22205">
                  <c:v>3.6099999999999994</c:v>
                </c:pt>
                <c:pt idx="22206">
                  <c:v>3.6120000000000019</c:v>
                </c:pt>
                <c:pt idx="22207">
                  <c:v>3.6140000000000043</c:v>
                </c:pt>
                <c:pt idx="22208">
                  <c:v>3.6159999999999997</c:v>
                </c:pt>
                <c:pt idx="22209">
                  <c:v>3.6180000000000021</c:v>
                </c:pt>
                <c:pt idx="22210">
                  <c:v>3.6200000000000045</c:v>
                </c:pt>
                <c:pt idx="22211">
                  <c:v>3.6219999999999999</c:v>
                </c:pt>
                <c:pt idx="22212">
                  <c:v>3.6240000000000023</c:v>
                </c:pt>
                <c:pt idx="22213">
                  <c:v>3.6260000000000048</c:v>
                </c:pt>
                <c:pt idx="22214">
                  <c:v>3.6280000000000001</c:v>
                </c:pt>
                <c:pt idx="22215">
                  <c:v>3.6300000000000026</c:v>
                </c:pt>
                <c:pt idx="22216">
                  <c:v>3.632000000000005</c:v>
                </c:pt>
                <c:pt idx="22217">
                  <c:v>3.6340000000000003</c:v>
                </c:pt>
                <c:pt idx="22218">
                  <c:v>3.6360000000000028</c:v>
                </c:pt>
                <c:pt idx="22219">
                  <c:v>3.6380000000000052</c:v>
                </c:pt>
                <c:pt idx="22220">
                  <c:v>3.6400000000000006</c:v>
                </c:pt>
                <c:pt idx="22221">
                  <c:v>3.642000000000003</c:v>
                </c:pt>
                <c:pt idx="22222">
                  <c:v>3.6440000000000055</c:v>
                </c:pt>
                <c:pt idx="22223">
                  <c:v>3.6460000000000008</c:v>
                </c:pt>
                <c:pt idx="22224">
                  <c:v>3.6480000000000032</c:v>
                </c:pt>
                <c:pt idx="22225">
                  <c:v>3.6500000000000057</c:v>
                </c:pt>
                <c:pt idx="22226">
                  <c:v>3.652000000000001</c:v>
                </c:pt>
                <c:pt idx="22227">
                  <c:v>3.6540000000000035</c:v>
                </c:pt>
                <c:pt idx="22228">
                  <c:v>3.6560000000000059</c:v>
                </c:pt>
                <c:pt idx="22229">
                  <c:v>3.6580000000000013</c:v>
                </c:pt>
                <c:pt idx="22230">
                  <c:v>3.6600000000000037</c:v>
                </c:pt>
                <c:pt idx="22231">
                  <c:v>3.6620000000000061</c:v>
                </c:pt>
                <c:pt idx="22232">
                  <c:v>3.6640000000000015</c:v>
                </c:pt>
                <c:pt idx="22233">
                  <c:v>3.6660000000000039</c:v>
                </c:pt>
                <c:pt idx="22234">
                  <c:v>3.6680000000000064</c:v>
                </c:pt>
                <c:pt idx="22235">
                  <c:v>3.6700000000000017</c:v>
                </c:pt>
                <c:pt idx="22236">
                  <c:v>3.6720000000000041</c:v>
                </c:pt>
                <c:pt idx="22237">
                  <c:v>3.6739999999999995</c:v>
                </c:pt>
                <c:pt idx="22238">
                  <c:v>3.6760000000000019</c:v>
                </c:pt>
                <c:pt idx="22239">
                  <c:v>3.6780000000000044</c:v>
                </c:pt>
                <c:pt idx="22240">
                  <c:v>3.6799999999999997</c:v>
                </c:pt>
                <c:pt idx="22241">
                  <c:v>3.6820000000000022</c:v>
                </c:pt>
                <c:pt idx="22242">
                  <c:v>3.6840000000000046</c:v>
                </c:pt>
                <c:pt idx="22243">
                  <c:v>3.6859999999999999</c:v>
                </c:pt>
                <c:pt idx="22244">
                  <c:v>3.6880000000000024</c:v>
                </c:pt>
                <c:pt idx="22245">
                  <c:v>3.6900000000000048</c:v>
                </c:pt>
                <c:pt idx="22246">
                  <c:v>3.6920000000000002</c:v>
                </c:pt>
                <c:pt idx="22247">
                  <c:v>3.6940000000000026</c:v>
                </c:pt>
                <c:pt idx="22248">
                  <c:v>3.6960000000000051</c:v>
                </c:pt>
                <c:pt idx="22249">
                  <c:v>3.6980000000000004</c:v>
                </c:pt>
                <c:pt idx="22250">
                  <c:v>3.7000000000000028</c:v>
                </c:pt>
                <c:pt idx="22251">
                  <c:v>3.7020000000000053</c:v>
                </c:pt>
                <c:pt idx="22252">
                  <c:v>3.7040000000000006</c:v>
                </c:pt>
                <c:pt idx="22253">
                  <c:v>3.7060000000000031</c:v>
                </c:pt>
                <c:pt idx="22254">
                  <c:v>3.7080000000000055</c:v>
                </c:pt>
                <c:pt idx="22255">
                  <c:v>3.7100000000000009</c:v>
                </c:pt>
                <c:pt idx="22256">
                  <c:v>3.7120000000000033</c:v>
                </c:pt>
                <c:pt idx="22257">
                  <c:v>3.7140000000000057</c:v>
                </c:pt>
                <c:pt idx="22258">
                  <c:v>3.7160000000000011</c:v>
                </c:pt>
                <c:pt idx="22259">
                  <c:v>3.7180000000000035</c:v>
                </c:pt>
                <c:pt idx="22260">
                  <c:v>3.720000000000006</c:v>
                </c:pt>
                <c:pt idx="22261">
                  <c:v>3.7220000000000013</c:v>
                </c:pt>
                <c:pt idx="22262">
                  <c:v>3.7240000000000038</c:v>
                </c:pt>
                <c:pt idx="22263">
                  <c:v>3.7260000000000062</c:v>
                </c:pt>
                <c:pt idx="22264">
                  <c:v>3.7280000000000015</c:v>
                </c:pt>
                <c:pt idx="22265">
                  <c:v>3.730000000000004</c:v>
                </c:pt>
                <c:pt idx="22266">
                  <c:v>3.7319999999999993</c:v>
                </c:pt>
                <c:pt idx="22267">
                  <c:v>3.7340000000000018</c:v>
                </c:pt>
                <c:pt idx="22268">
                  <c:v>3.7360000000000042</c:v>
                </c:pt>
                <c:pt idx="22269">
                  <c:v>3.7379999999999995</c:v>
                </c:pt>
                <c:pt idx="22270">
                  <c:v>3.740000000000002</c:v>
                </c:pt>
                <c:pt idx="22271">
                  <c:v>3.7420000000000044</c:v>
                </c:pt>
                <c:pt idx="22272">
                  <c:v>3.7439999999999998</c:v>
                </c:pt>
                <c:pt idx="22273">
                  <c:v>3.7460000000000022</c:v>
                </c:pt>
                <c:pt idx="22274">
                  <c:v>3.7480000000000047</c:v>
                </c:pt>
                <c:pt idx="22275">
                  <c:v>3.75</c:v>
                </c:pt>
                <c:pt idx="22276">
                  <c:v>3.7520000000000024</c:v>
                </c:pt>
                <c:pt idx="22277">
                  <c:v>3.7540000000000049</c:v>
                </c:pt>
                <c:pt idx="22278">
                  <c:v>3.7560000000000002</c:v>
                </c:pt>
                <c:pt idx="22279">
                  <c:v>3.7580000000000027</c:v>
                </c:pt>
                <c:pt idx="22280">
                  <c:v>3.7600000000000051</c:v>
                </c:pt>
                <c:pt idx="22281">
                  <c:v>3.7620000000000005</c:v>
                </c:pt>
                <c:pt idx="22282">
                  <c:v>3.7640000000000029</c:v>
                </c:pt>
                <c:pt idx="22283">
                  <c:v>3.7660000000000053</c:v>
                </c:pt>
                <c:pt idx="22284">
                  <c:v>3.7680000000000007</c:v>
                </c:pt>
                <c:pt idx="22285">
                  <c:v>3.7700000000000031</c:v>
                </c:pt>
                <c:pt idx="22286">
                  <c:v>3.7720000000000056</c:v>
                </c:pt>
                <c:pt idx="22287">
                  <c:v>3.7740000000000009</c:v>
                </c:pt>
                <c:pt idx="22288">
                  <c:v>3.7760000000000034</c:v>
                </c:pt>
                <c:pt idx="22289">
                  <c:v>3.7780000000000058</c:v>
                </c:pt>
                <c:pt idx="22290">
                  <c:v>3.7800000000000011</c:v>
                </c:pt>
                <c:pt idx="22291">
                  <c:v>3.7820000000000036</c:v>
                </c:pt>
                <c:pt idx="22292">
                  <c:v>3.784000000000006</c:v>
                </c:pt>
                <c:pt idx="22293">
                  <c:v>3.7860000000000014</c:v>
                </c:pt>
                <c:pt idx="22294">
                  <c:v>3.7880000000000038</c:v>
                </c:pt>
                <c:pt idx="22295">
                  <c:v>3.7900000000000063</c:v>
                </c:pt>
                <c:pt idx="22296">
                  <c:v>3.7920000000000016</c:v>
                </c:pt>
                <c:pt idx="22297">
                  <c:v>3.794000000000004</c:v>
                </c:pt>
                <c:pt idx="22298">
                  <c:v>3.7959999999999994</c:v>
                </c:pt>
                <c:pt idx="22299">
                  <c:v>3.7980000000000018</c:v>
                </c:pt>
                <c:pt idx="22300">
                  <c:v>3.8000000000000043</c:v>
                </c:pt>
                <c:pt idx="22301">
                  <c:v>3.8019999999999996</c:v>
                </c:pt>
                <c:pt idx="22302">
                  <c:v>3.804000000000002</c:v>
                </c:pt>
                <c:pt idx="22303">
                  <c:v>3.8060000000000045</c:v>
                </c:pt>
                <c:pt idx="22304">
                  <c:v>3.8079999999999998</c:v>
                </c:pt>
                <c:pt idx="22305">
                  <c:v>3.8100000000000023</c:v>
                </c:pt>
                <c:pt idx="22306">
                  <c:v>3.8120000000000047</c:v>
                </c:pt>
                <c:pt idx="22307">
                  <c:v>3.8140000000000001</c:v>
                </c:pt>
                <c:pt idx="22308">
                  <c:v>3.8160000000000025</c:v>
                </c:pt>
                <c:pt idx="22309">
                  <c:v>3.8180000000000049</c:v>
                </c:pt>
                <c:pt idx="22310">
                  <c:v>3.8200000000000003</c:v>
                </c:pt>
                <c:pt idx="22311">
                  <c:v>3.8220000000000027</c:v>
                </c:pt>
                <c:pt idx="22312">
                  <c:v>3.8240000000000052</c:v>
                </c:pt>
                <c:pt idx="22313">
                  <c:v>3.8260000000000005</c:v>
                </c:pt>
                <c:pt idx="22314">
                  <c:v>3.828000000000003</c:v>
                </c:pt>
                <c:pt idx="22315">
                  <c:v>3.8300000000000054</c:v>
                </c:pt>
                <c:pt idx="22316">
                  <c:v>3.8320000000000007</c:v>
                </c:pt>
                <c:pt idx="22317">
                  <c:v>3.8340000000000032</c:v>
                </c:pt>
                <c:pt idx="22318">
                  <c:v>3.8360000000000056</c:v>
                </c:pt>
                <c:pt idx="22319">
                  <c:v>3.838000000000001</c:v>
                </c:pt>
                <c:pt idx="22320">
                  <c:v>3.8400000000000034</c:v>
                </c:pt>
                <c:pt idx="22321">
                  <c:v>3.8420000000000059</c:v>
                </c:pt>
                <c:pt idx="22322">
                  <c:v>3.8440000000000012</c:v>
                </c:pt>
                <c:pt idx="22323">
                  <c:v>3.8460000000000036</c:v>
                </c:pt>
                <c:pt idx="22324">
                  <c:v>3.8480000000000061</c:v>
                </c:pt>
                <c:pt idx="22325">
                  <c:v>3.8500000000000014</c:v>
                </c:pt>
                <c:pt idx="22326">
                  <c:v>3.8520000000000039</c:v>
                </c:pt>
                <c:pt idx="22327">
                  <c:v>3.8540000000000063</c:v>
                </c:pt>
                <c:pt idx="22328">
                  <c:v>3.8560000000000016</c:v>
                </c:pt>
                <c:pt idx="22329">
                  <c:v>3.8580000000000041</c:v>
                </c:pt>
                <c:pt idx="22330">
                  <c:v>3.8599999999999994</c:v>
                </c:pt>
                <c:pt idx="22331">
                  <c:v>3.8620000000000019</c:v>
                </c:pt>
                <c:pt idx="22332">
                  <c:v>3.8640000000000043</c:v>
                </c:pt>
                <c:pt idx="22333">
                  <c:v>3.8659999999999997</c:v>
                </c:pt>
                <c:pt idx="22334">
                  <c:v>3.8680000000000021</c:v>
                </c:pt>
                <c:pt idx="22335">
                  <c:v>3.8700000000000045</c:v>
                </c:pt>
                <c:pt idx="22336">
                  <c:v>3.8719999999999999</c:v>
                </c:pt>
                <c:pt idx="22337">
                  <c:v>3.8740000000000023</c:v>
                </c:pt>
                <c:pt idx="22338">
                  <c:v>3.8760000000000048</c:v>
                </c:pt>
                <c:pt idx="22339">
                  <c:v>3.8780000000000001</c:v>
                </c:pt>
                <c:pt idx="22340">
                  <c:v>3.8800000000000026</c:v>
                </c:pt>
                <c:pt idx="22341">
                  <c:v>3.882000000000005</c:v>
                </c:pt>
                <c:pt idx="22342">
                  <c:v>3.8840000000000003</c:v>
                </c:pt>
                <c:pt idx="22343">
                  <c:v>3.8860000000000028</c:v>
                </c:pt>
                <c:pt idx="22344">
                  <c:v>3.8880000000000052</c:v>
                </c:pt>
                <c:pt idx="22345">
                  <c:v>3.8900000000000006</c:v>
                </c:pt>
                <c:pt idx="22346">
                  <c:v>3.892000000000003</c:v>
                </c:pt>
                <c:pt idx="22347">
                  <c:v>3.8940000000000055</c:v>
                </c:pt>
                <c:pt idx="22348">
                  <c:v>3.8960000000000008</c:v>
                </c:pt>
                <c:pt idx="22349">
                  <c:v>3.8980000000000032</c:v>
                </c:pt>
                <c:pt idx="22350">
                  <c:v>3.9000000000000057</c:v>
                </c:pt>
                <c:pt idx="22351">
                  <c:v>3.902000000000001</c:v>
                </c:pt>
                <c:pt idx="22352">
                  <c:v>3.9040000000000035</c:v>
                </c:pt>
                <c:pt idx="22353">
                  <c:v>3.9060000000000059</c:v>
                </c:pt>
                <c:pt idx="22354">
                  <c:v>3.9080000000000013</c:v>
                </c:pt>
                <c:pt idx="22355">
                  <c:v>3.9100000000000037</c:v>
                </c:pt>
                <c:pt idx="22356">
                  <c:v>3.9120000000000061</c:v>
                </c:pt>
                <c:pt idx="22357">
                  <c:v>3.9140000000000015</c:v>
                </c:pt>
                <c:pt idx="22358">
                  <c:v>3.9160000000000039</c:v>
                </c:pt>
                <c:pt idx="22359">
                  <c:v>3.9180000000000064</c:v>
                </c:pt>
                <c:pt idx="22360">
                  <c:v>3.9200000000000017</c:v>
                </c:pt>
                <c:pt idx="22361">
                  <c:v>3.9220000000000041</c:v>
                </c:pt>
                <c:pt idx="22362">
                  <c:v>3.9239999999999995</c:v>
                </c:pt>
                <c:pt idx="22363">
                  <c:v>3.9260000000000019</c:v>
                </c:pt>
                <c:pt idx="22364">
                  <c:v>3.9280000000000044</c:v>
                </c:pt>
                <c:pt idx="22365">
                  <c:v>3.9299999999999997</c:v>
                </c:pt>
                <c:pt idx="22366">
                  <c:v>3.9320000000000022</c:v>
                </c:pt>
                <c:pt idx="22367">
                  <c:v>3.9340000000000046</c:v>
                </c:pt>
                <c:pt idx="22368">
                  <c:v>3.9359999999999999</c:v>
                </c:pt>
                <c:pt idx="22369">
                  <c:v>3.9380000000000024</c:v>
                </c:pt>
                <c:pt idx="22370">
                  <c:v>3.9400000000000048</c:v>
                </c:pt>
                <c:pt idx="22371">
                  <c:v>3.9420000000000002</c:v>
                </c:pt>
                <c:pt idx="22372">
                  <c:v>3.9440000000000026</c:v>
                </c:pt>
                <c:pt idx="22373">
                  <c:v>3.9460000000000051</c:v>
                </c:pt>
                <c:pt idx="22374">
                  <c:v>3.9480000000000004</c:v>
                </c:pt>
                <c:pt idx="22375">
                  <c:v>3.9500000000000028</c:v>
                </c:pt>
                <c:pt idx="22376">
                  <c:v>3.9520000000000053</c:v>
                </c:pt>
                <c:pt idx="22377">
                  <c:v>3.9540000000000006</c:v>
                </c:pt>
                <c:pt idx="22378">
                  <c:v>3.9560000000000031</c:v>
                </c:pt>
                <c:pt idx="22379">
                  <c:v>3.9580000000000055</c:v>
                </c:pt>
                <c:pt idx="22380">
                  <c:v>3.9600000000000009</c:v>
                </c:pt>
                <c:pt idx="22381">
                  <c:v>3.9620000000000033</c:v>
                </c:pt>
                <c:pt idx="22382">
                  <c:v>3.9640000000000057</c:v>
                </c:pt>
                <c:pt idx="22383">
                  <c:v>3.9660000000000011</c:v>
                </c:pt>
                <c:pt idx="22384">
                  <c:v>3.9680000000000035</c:v>
                </c:pt>
                <c:pt idx="22385">
                  <c:v>3.970000000000006</c:v>
                </c:pt>
                <c:pt idx="22386">
                  <c:v>3.9720000000000013</c:v>
                </c:pt>
                <c:pt idx="22387">
                  <c:v>3.9740000000000038</c:v>
                </c:pt>
                <c:pt idx="22388">
                  <c:v>3.9760000000000062</c:v>
                </c:pt>
                <c:pt idx="22389">
                  <c:v>3.9780000000000015</c:v>
                </c:pt>
                <c:pt idx="22390">
                  <c:v>3.980000000000004</c:v>
                </c:pt>
                <c:pt idx="22391">
                  <c:v>3.9819999999999993</c:v>
                </c:pt>
                <c:pt idx="22392">
                  <c:v>3.9840000000000018</c:v>
                </c:pt>
                <c:pt idx="22393">
                  <c:v>3.9860000000000042</c:v>
                </c:pt>
                <c:pt idx="22394">
                  <c:v>3.9879999999999995</c:v>
                </c:pt>
                <c:pt idx="22395">
                  <c:v>3.990000000000002</c:v>
                </c:pt>
                <c:pt idx="22396">
                  <c:v>3.9920000000000044</c:v>
                </c:pt>
                <c:pt idx="22397">
                  <c:v>3.9939999999999998</c:v>
                </c:pt>
                <c:pt idx="22398">
                  <c:v>3.9960000000000022</c:v>
                </c:pt>
                <c:pt idx="22399">
                  <c:v>3.9980000000000047</c:v>
                </c:pt>
                <c:pt idx="22400">
                  <c:v>4</c:v>
                </c:pt>
                <c:pt idx="22401">
                  <c:v>4.0020000000000024</c:v>
                </c:pt>
                <c:pt idx="22402">
                  <c:v>4.0040000000000049</c:v>
                </c:pt>
                <c:pt idx="22403">
                  <c:v>4.0060000000000002</c:v>
                </c:pt>
                <c:pt idx="22404">
                  <c:v>4.0080000000000027</c:v>
                </c:pt>
                <c:pt idx="22405">
                  <c:v>4.0100000000000051</c:v>
                </c:pt>
                <c:pt idx="22406">
                  <c:v>4.0120000000000005</c:v>
                </c:pt>
                <c:pt idx="22407">
                  <c:v>4.0140000000000029</c:v>
                </c:pt>
                <c:pt idx="22408">
                  <c:v>4.0160000000000053</c:v>
                </c:pt>
                <c:pt idx="22409">
                  <c:v>4.0180000000000007</c:v>
                </c:pt>
                <c:pt idx="22410">
                  <c:v>4.0200000000000031</c:v>
                </c:pt>
                <c:pt idx="22411">
                  <c:v>4.0220000000000056</c:v>
                </c:pt>
                <c:pt idx="22412">
                  <c:v>4.0240000000000009</c:v>
                </c:pt>
                <c:pt idx="22413">
                  <c:v>4.0260000000000034</c:v>
                </c:pt>
                <c:pt idx="22414">
                  <c:v>4.0280000000000058</c:v>
                </c:pt>
                <c:pt idx="22415">
                  <c:v>4.0300000000000011</c:v>
                </c:pt>
                <c:pt idx="22416">
                  <c:v>4.0320000000000036</c:v>
                </c:pt>
                <c:pt idx="22417">
                  <c:v>4.034000000000006</c:v>
                </c:pt>
                <c:pt idx="22418">
                  <c:v>4.0360000000000014</c:v>
                </c:pt>
                <c:pt idx="22419">
                  <c:v>4.0380000000000038</c:v>
                </c:pt>
                <c:pt idx="22420">
                  <c:v>4.0400000000000063</c:v>
                </c:pt>
                <c:pt idx="22421">
                  <c:v>4.0420000000000016</c:v>
                </c:pt>
                <c:pt idx="22422">
                  <c:v>4.044000000000004</c:v>
                </c:pt>
                <c:pt idx="22423">
                  <c:v>4.0459999999999994</c:v>
                </c:pt>
                <c:pt idx="22424">
                  <c:v>4.0480000000000018</c:v>
                </c:pt>
                <c:pt idx="22425">
                  <c:v>4.0500000000000043</c:v>
                </c:pt>
                <c:pt idx="22426">
                  <c:v>4.0519999999999996</c:v>
                </c:pt>
                <c:pt idx="22427">
                  <c:v>4.054000000000002</c:v>
                </c:pt>
                <c:pt idx="22428">
                  <c:v>4.0560000000000045</c:v>
                </c:pt>
                <c:pt idx="22429">
                  <c:v>4.0579999999999998</c:v>
                </c:pt>
                <c:pt idx="22430">
                  <c:v>4.0600000000000023</c:v>
                </c:pt>
                <c:pt idx="22431">
                  <c:v>4.0620000000000047</c:v>
                </c:pt>
                <c:pt idx="22432">
                  <c:v>4.0640000000000001</c:v>
                </c:pt>
                <c:pt idx="22433">
                  <c:v>4.0660000000000025</c:v>
                </c:pt>
                <c:pt idx="22434">
                  <c:v>4.0680000000000049</c:v>
                </c:pt>
                <c:pt idx="22435">
                  <c:v>4.07</c:v>
                </c:pt>
                <c:pt idx="22436">
                  <c:v>4.0720000000000027</c:v>
                </c:pt>
                <c:pt idx="22437">
                  <c:v>4.0740000000000052</c:v>
                </c:pt>
                <c:pt idx="22438">
                  <c:v>4.0760000000000005</c:v>
                </c:pt>
                <c:pt idx="22439">
                  <c:v>4.078000000000003</c:v>
                </c:pt>
                <c:pt idx="22440">
                  <c:v>4.0800000000000054</c:v>
                </c:pt>
                <c:pt idx="22441">
                  <c:v>4.0820000000000007</c:v>
                </c:pt>
                <c:pt idx="22442">
                  <c:v>4.0840000000000032</c:v>
                </c:pt>
                <c:pt idx="22443">
                  <c:v>4.0860000000000056</c:v>
                </c:pt>
                <c:pt idx="22444">
                  <c:v>4.088000000000001</c:v>
                </c:pt>
                <c:pt idx="22445">
                  <c:v>4.0900000000000034</c:v>
                </c:pt>
                <c:pt idx="22446">
                  <c:v>4.0920000000000059</c:v>
                </c:pt>
                <c:pt idx="22447">
                  <c:v>4.0940000000000012</c:v>
                </c:pt>
                <c:pt idx="22448">
                  <c:v>4.0960000000000036</c:v>
                </c:pt>
                <c:pt idx="22449">
                  <c:v>4.0980000000000061</c:v>
                </c:pt>
                <c:pt idx="22450">
                  <c:v>4.1000000000000014</c:v>
                </c:pt>
                <c:pt idx="22451">
                  <c:v>4.1020000000000039</c:v>
                </c:pt>
                <c:pt idx="22452">
                  <c:v>4.1040000000000063</c:v>
                </c:pt>
                <c:pt idx="22453">
                  <c:v>4.1060000000000016</c:v>
                </c:pt>
                <c:pt idx="22454">
                  <c:v>4.1080000000000041</c:v>
                </c:pt>
                <c:pt idx="22455">
                  <c:v>4.1099999999999994</c:v>
                </c:pt>
                <c:pt idx="22456">
                  <c:v>4.1120000000000019</c:v>
                </c:pt>
                <c:pt idx="22457">
                  <c:v>4.1140000000000043</c:v>
                </c:pt>
                <c:pt idx="22458">
                  <c:v>4.1159999999999997</c:v>
                </c:pt>
                <c:pt idx="22459">
                  <c:v>4.1180000000000021</c:v>
                </c:pt>
                <c:pt idx="22460">
                  <c:v>4.1200000000000045</c:v>
                </c:pt>
                <c:pt idx="22461">
                  <c:v>4.1219999999999999</c:v>
                </c:pt>
                <c:pt idx="22462">
                  <c:v>4.1240000000000023</c:v>
                </c:pt>
                <c:pt idx="22463">
                  <c:v>4.1260000000000048</c:v>
                </c:pt>
                <c:pt idx="22464">
                  <c:v>4.1280000000000001</c:v>
                </c:pt>
                <c:pt idx="22465">
                  <c:v>4.1300000000000026</c:v>
                </c:pt>
                <c:pt idx="22466">
                  <c:v>4.132000000000005</c:v>
                </c:pt>
                <c:pt idx="22467">
                  <c:v>4.1340000000000003</c:v>
                </c:pt>
                <c:pt idx="22468">
                  <c:v>4.1360000000000028</c:v>
                </c:pt>
                <c:pt idx="22469">
                  <c:v>4.1380000000000052</c:v>
                </c:pt>
                <c:pt idx="22470">
                  <c:v>4.1400000000000006</c:v>
                </c:pt>
                <c:pt idx="22471">
                  <c:v>4.142000000000003</c:v>
                </c:pt>
                <c:pt idx="22472">
                  <c:v>4.1440000000000055</c:v>
                </c:pt>
                <c:pt idx="22473">
                  <c:v>4.1460000000000008</c:v>
                </c:pt>
                <c:pt idx="22474">
                  <c:v>4.1480000000000032</c:v>
                </c:pt>
                <c:pt idx="22475">
                  <c:v>4.1500000000000057</c:v>
                </c:pt>
                <c:pt idx="22476">
                  <c:v>4.152000000000001</c:v>
                </c:pt>
                <c:pt idx="22477">
                  <c:v>4.1540000000000035</c:v>
                </c:pt>
                <c:pt idx="22478">
                  <c:v>4.1560000000000059</c:v>
                </c:pt>
                <c:pt idx="22479">
                  <c:v>4.1580000000000013</c:v>
                </c:pt>
                <c:pt idx="22480">
                  <c:v>4.1600000000000037</c:v>
                </c:pt>
                <c:pt idx="22481">
                  <c:v>4.1620000000000061</c:v>
                </c:pt>
                <c:pt idx="22482">
                  <c:v>4.1640000000000015</c:v>
                </c:pt>
                <c:pt idx="22483">
                  <c:v>4.1660000000000039</c:v>
                </c:pt>
                <c:pt idx="22484">
                  <c:v>4.1680000000000064</c:v>
                </c:pt>
                <c:pt idx="22485">
                  <c:v>4.1700000000000017</c:v>
                </c:pt>
                <c:pt idx="22486">
                  <c:v>4.1720000000000041</c:v>
                </c:pt>
                <c:pt idx="22487">
                  <c:v>4.1739999999999995</c:v>
                </c:pt>
                <c:pt idx="22488">
                  <c:v>4.1760000000000019</c:v>
                </c:pt>
                <c:pt idx="22489">
                  <c:v>4.1780000000000044</c:v>
                </c:pt>
                <c:pt idx="22490">
                  <c:v>4.18</c:v>
                </c:pt>
                <c:pt idx="22491">
                  <c:v>4.1820000000000022</c:v>
                </c:pt>
                <c:pt idx="22492">
                  <c:v>4.1840000000000046</c:v>
                </c:pt>
                <c:pt idx="22493">
                  <c:v>4.1859999999999999</c:v>
                </c:pt>
                <c:pt idx="22494">
                  <c:v>4.1880000000000024</c:v>
                </c:pt>
                <c:pt idx="22495">
                  <c:v>4.1900000000000048</c:v>
                </c:pt>
                <c:pt idx="22496">
                  <c:v>4.1920000000000002</c:v>
                </c:pt>
                <c:pt idx="22497">
                  <c:v>4.1940000000000026</c:v>
                </c:pt>
                <c:pt idx="22498">
                  <c:v>4.1960000000000051</c:v>
                </c:pt>
                <c:pt idx="22499">
                  <c:v>4.1980000000000004</c:v>
                </c:pt>
                <c:pt idx="22500">
                  <c:v>4.2000000000000028</c:v>
                </c:pt>
                <c:pt idx="22501">
                  <c:v>4.2020000000000053</c:v>
                </c:pt>
                <c:pt idx="22502">
                  <c:v>4.2040000000000006</c:v>
                </c:pt>
                <c:pt idx="22503">
                  <c:v>4.2060000000000031</c:v>
                </c:pt>
                <c:pt idx="22504">
                  <c:v>4.2080000000000055</c:v>
                </c:pt>
                <c:pt idx="22505">
                  <c:v>4.2100000000000009</c:v>
                </c:pt>
                <c:pt idx="22506">
                  <c:v>4.2120000000000033</c:v>
                </c:pt>
                <c:pt idx="22507">
                  <c:v>4.2140000000000057</c:v>
                </c:pt>
                <c:pt idx="22508">
                  <c:v>4.2160000000000011</c:v>
                </c:pt>
                <c:pt idx="22509">
                  <c:v>4.2180000000000035</c:v>
                </c:pt>
                <c:pt idx="22510">
                  <c:v>4.220000000000006</c:v>
                </c:pt>
                <c:pt idx="22511">
                  <c:v>4.2220000000000013</c:v>
                </c:pt>
                <c:pt idx="22512">
                  <c:v>4.2240000000000038</c:v>
                </c:pt>
                <c:pt idx="22513">
                  <c:v>4.2260000000000062</c:v>
                </c:pt>
                <c:pt idx="22514">
                  <c:v>4.2280000000000015</c:v>
                </c:pt>
                <c:pt idx="22515">
                  <c:v>4.230000000000004</c:v>
                </c:pt>
                <c:pt idx="22516">
                  <c:v>4.2319999999999993</c:v>
                </c:pt>
                <c:pt idx="22517">
                  <c:v>4.2340000000000018</c:v>
                </c:pt>
                <c:pt idx="22518">
                  <c:v>4.2360000000000042</c:v>
                </c:pt>
                <c:pt idx="22519">
                  <c:v>4.2379999999999995</c:v>
                </c:pt>
                <c:pt idx="22520">
                  <c:v>4.240000000000002</c:v>
                </c:pt>
                <c:pt idx="22521">
                  <c:v>4.2420000000000044</c:v>
                </c:pt>
                <c:pt idx="22522">
                  <c:v>4.2439999999999998</c:v>
                </c:pt>
                <c:pt idx="22523">
                  <c:v>4.2460000000000022</c:v>
                </c:pt>
                <c:pt idx="22524">
                  <c:v>4.2480000000000047</c:v>
                </c:pt>
                <c:pt idx="22525">
                  <c:v>4.25</c:v>
                </c:pt>
                <c:pt idx="22526">
                  <c:v>4.2520000000000024</c:v>
                </c:pt>
                <c:pt idx="22527">
                  <c:v>4.2540000000000049</c:v>
                </c:pt>
                <c:pt idx="22528">
                  <c:v>4.2560000000000002</c:v>
                </c:pt>
                <c:pt idx="22529">
                  <c:v>4.2580000000000027</c:v>
                </c:pt>
                <c:pt idx="22530">
                  <c:v>4.2600000000000051</c:v>
                </c:pt>
                <c:pt idx="22531">
                  <c:v>4.2620000000000005</c:v>
                </c:pt>
                <c:pt idx="22532">
                  <c:v>4.2640000000000029</c:v>
                </c:pt>
                <c:pt idx="22533">
                  <c:v>4.2660000000000053</c:v>
                </c:pt>
                <c:pt idx="22534">
                  <c:v>4.2680000000000007</c:v>
                </c:pt>
                <c:pt idx="22535">
                  <c:v>4.2700000000000031</c:v>
                </c:pt>
                <c:pt idx="22536">
                  <c:v>4.2720000000000056</c:v>
                </c:pt>
                <c:pt idx="22537">
                  <c:v>4.2740000000000009</c:v>
                </c:pt>
                <c:pt idx="22538">
                  <c:v>4.2760000000000034</c:v>
                </c:pt>
                <c:pt idx="22539">
                  <c:v>4.2780000000000058</c:v>
                </c:pt>
                <c:pt idx="22540">
                  <c:v>4.2800000000000011</c:v>
                </c:pt>
                <c:pt idx="22541">
                  <c:v>4.2820000000000036</c:v>
                </c:pt>
                <c:pt idx="22542">
                  <c:v>4.284000000000006</c:v>
                </c:pt>
                <c:pt idx="22543">
                  <c:v>4.2860000000000014</c:v>
                </c:pt>
                <c:pt idx="22544">
                  <c:v>4.2880000000000038</c:v>
                </c:pt>
                <c:pt idx="22545">
                  <c:v>4.2900000000000063</c:v>
                </c:pt>
                <c:pt idx="22546">
                  <c:v>4.2920000000000016</c:v>
                </c:pt>
                <c:pt idx="22547">
                  <c:v>4.294000000000004</c:v>
                </c:pt>
                <c:pt idx="22548">
                  <c:v>4.2959999999999994</c:v>
                </c:pt>
                <c:pt idx="22549">
                  <c:v>4.2980000000000018</c:v>
                </c:pt>
                <c:pt idx="22550">
                  <c:v>4.3000000000000043</c:v>
                </c:pt>
                <c:pt idx="22551">
                  <c:v>4.3019999999999996</c:v>
                </c:pt>
                <c:pt idx="22552">
                  <c:v>4.304000000000002</c:v>
                </c:pt>
                <c:pt idx="22553">
                  <c:v>4.3060000000000045</c:v>
                </c:pt>
                <c:pt idx="22554">
                  <c:v>4.3079999999999998</c:v>
                </c:pt>
                <c:pt idx="22555">
                  <c:v>4.3100000000000023</c:v>
                </c:pt>
                <c:pt idx="22556">
                  <c:v>4.3120000000000047</c:v>
                </c:pt>
                <c:pt idx="22557">
                  <c:v>4.3140000000000001</c:v>
                </c:pt>
                <c:pt idx="22558">
                  <c:v>4.3160000000000025</c:v>
                </c:pt>
                <c:pt idx="22559">
                  <c:v>4.3180000000000049</c:v>
                </c:pt>
                <c:pt idx="22560">
                  <c:v>4.32</c:v>
                </c:pt>
                <c:pt idx="22561">
                  <c:v>4.3220000000000027</c:v>
                </c:pt>
                <c:pt idx="22562">
                  <c:v>4.3240000000000052</c:v>
                </c:pt>
                <c:pt idx="22563">
                  <c:v>4.3260000000000005</c:v>
                </c:pt>
                <c:pt idx="22564">
                  <c:v>4.328000000000003</c:v>
                </c:pt>
                <c:pt idx="22565">
                  <c:v>4.3300000000000054</c:v>
                </c:pt>
                <c:pt idx="22566">
                  <c:v>4.3320000000000007</c:v>
                </c:pt>
                <c:pt idx="22567">
                  <c:v>4.3340000000000032</c:v>
                </c:pt>
                <c:pt idx="22568">
                  <c:v>4.3360000000000056</c:v>
                </c:pt>
                <c:pt idx="22569">
                  <c:v>4.338000000000001</c:v>
                </c:pt>
                <c:pt idx="22570">
                  <c:v>4.3400000000000034</c:v>
                </c:pt>
                <c:pt idx="22571">
                  <c:v>4.3420000000000059</c:v>
                </c:pt>
                <c:pt idx="22572">
                  <c:v>4.3440000000000012</c:v>
                </c:pt>
                <c:pt idx="22573">
                  <c:v>4.3460000000000036</c:v>
                </c:pt>
                <c:pt idx="22574">
                  <c:v>4.3480000000000061</c:v>
                </c:pt>
                <c:pt idx="22575">
                  <c:v>4.3500000000000014</c:v>
                </c:pt>
                <c:pt idx="22576">
                  <c:v>4.3520000000000039</c:v>
                </c:pt>
                <c:pt idx="22577">
                  <c:v>4.3540000000000063</c:v>
                </c:pt>
                <c:pt idx="22578">
                  <c:v>4.3560000000000016</c:v>
                </c:pt>
                <c:pt idx="22579">
                  <c:v>4.3580000000000041</c:v>
                </c:pt>
                <c:pt idx="22580">
                  <c:v>4.3599999999999994</c:v>
                </c:pt>
                <c:pt idx="22581">
                  <c:v>4.3620000000000019</c:v>
                </c:pt>
                <c:pt idx="22582">
                  <c:v>4.3640000000000043</c:v>
                </c:pt>
                <c:pt idx="22583">
                  <c:v>4.3659999999999997</c:v>
                </c:pt>
                <c:pt idx="22584">
                  <c:v>4.3680000000000021</c:v>
                </c:pt>
                <c:pt idx="22585">
                  <c:v>4.3700000000000045</c:v>
                </c:pt>
                <c:pt idx="22586">
                  <c:v>4.3719999999999999</c:v>
                </c:pt>
                <c:pt idx="22587">
                  <c:v>4.3740000000000023</c:v>
                </c:pt>
                <c:pt idx="22588">
                  <c:v>4.3760000000000048</c:v>
                </c:pt>
                <c:pt idx="22589">
                  <c:v>4.3780000000000001</c:v>
                </c:pt>
                <c:pt idx="22590">
                  <c:v>4.3800000000000026</c:v>
                </c:pt>
                <c:pt idx="22591">
                  <c:v>4.382000000000005</c:v>
                </c:pt>
                <c:pt idx="22592">
                  <c:v>4.3840000000000003</c:v>
                </c:pt>
                <c:pt idx="22593">
                  <c:v>4.3860000000000028</c:v>
                </c:pt>
                <c:pt idx="22594">
                  <c:v>4.3880000000000052</c:v>
                </c:pt>
                <c:pt idx="22595">
                  <c:v>4.3900000000000006</c:v>
                </c:pt>
                <c:pt idx="22596">
                  <c:v>4.392000000000003</c:v>
                </c:pt>
                <c:pt idx="22597">
                  <c:v>4.3940000000000055</c:v>
                </c:pt>
                <c:pt idx="22598">
                  <c:v>4.3960000000000008</c:v>
                </c:pt>
                <c:pt idx="22599">
                  <c:v>4.3980000000000032</c:v>
                </c:pt>
                <c:pt idx="22600">
                  <c:v>4.4000000000000057</c:v>
                </c:pt>
                <c:pt idx="22601">
                  <c:v>4.402000000000001</c:v>
                </c:pt>
                <c:pt idx="22602">
                  <c:v>4.4040000000000035</c:v>
                </c:pt>
                <c:pt idx="22603">
                  <c:v>4.4060000000000059</c:v>
                </c:pt>
                <c:pt idx="22604">
                  <c:v>4.4080000000000013</c:v>
                </c:pt>
                <c:pt idx="22605">
                  <c:v>4.4100000000000037</c:v>
                </c:pt>
                <c:pt idx="22606">
                  <c:v>4.4120000000000061</c:v>
                </c:pt>
                <c:pt idx="22607">
                  <c:v>4.4140000000000015</c:v>
                </c:pt>
                <c:pt idx="22608">
                  <c:v>4.4160000000000039</c:v>
                </c:pt>
                <c:pt idx="22609">
                  <c:v>4.4180000000000064</c:v>
                </c:pt>
                <c:pt idx="22610">
                  <c:v>4.4200000000000017</c:v>
                </c:pt>
                <c:pt idx="22611">
                  <c:v>4.4220000000000041</c:v>
                </c:pt>
                <c:pt idx="22612">
                  <c:v>4.4239999999999995</c:v>
                </c:pt>
                <c:pt idx="22613">
                  <c:v>4.4260000000000019</c:v>
                </c:pt>
                <c:pt idx="22614">
                  <c:v>4.4280000000000044</c:v>
                </c:pt>
                <c:pt idx="22615">
                  <c:v>4.43</c:v>
                </c:pt>
                <c:pt idx="22616">
                  <c:v>4.4320000000000022</c:v>
                </c:pt>
                <c:pt idx="22617">
                  <c:v>4.4340000000000046</c:v>
                </c:pt>
                <c:pt idx="22618">
                  <c:v>4.4359999999999999</c:v>
                </c:pt>
                <c:pt idx="22619">
                  <c:v>4.4380000000000024</c:v>
                </c:pt>
                <c:pt idx="22620">
                  <c:v>4.4400000000000048</c:v>
                </c:pt>
                <c:pt idx="22621">
                  <c:v>4.4420000000000002</c:v>
                </c:pt>
                <c:pt idx="22622">
                  <c:v>4.4440000000000026</c:v>
                </c:pt>
                <c:pt idx="22623">
                  <c:v>4.4460000000000051</c:v>
                </c:pt>
                <c:pt idx="22624">
                  <c:v>4.4480000000000004</c:v>
                </c:pt>
                <c:pt idx="22625">
                  <c:v>4.4500000000000028</c:v>
                </c:pt>
                <c:pt idx="22626">
                  <c:v>4.4520000000000053</c:v>
                </c:pt>
                <c:pt idx="22627">
                  <c:v>4.4540000000000006</c:v>
                </c:pt>
                <c:pt idx="22628">
                  <c:v>4.4560000000000031</c:v>
                </c:pt>
                <c:pt idx="22629">
                  <c:v>4.4580000000000055</c:v>
                </c:pt>
                <c:pt idx="22630">
                  <c:v>4.4600000000000009</c:v>
                </c:pt>
                <c:pt idx="22631">
                  <c:v>4.4620000000000033</c:v>
                </c:pt>
                <c:pt idx="22632">
                  <c:v>4.4640000000000057</c:v>
                </c:pt>
                <c:pt idx="22633">
                  <c:v>4.4660000000000011</c:v>
                </c:pt>
                <c:pt idx="22634">
                  <c:v>4.4680000000000035</c:v>
                </c:pt>
                <c:pt idx="22635">
                  <c:v>4.470000000000006</c:v>
                </c:pt>
                <c:pt idx="22636">
                  <c:v>4.4720000000000013</c:v>
                </c:pt>
                <c:pt idx="22637">
                  <c:v>4.4740000000000038</c:v>
                </c:pt>
                <c:pt idx="22638">
                  <c:v>4.4760000000000062</c:v>
                </c:pt>
                <c:pt idx="22639">
                  <c:v>4.4780000000000015</c:v>
                </c:pt>
                <c:pt idx="22640">
                  <c:v>4.480000000000004</c:v>
                </c:pt>
                <c:pt idx="22641">
                  <c:v>4.4819999999999993</c:v>
                </c:pt>
                <c:pt idx="22642">
                  <c:v>4.4840000000000018</c:v>
                </c:pt>
                <c:pt idx="22643">
                  <c:v>4.4860000000000042</c:v>
                </c:pt>
                <c:pt idx="22644">
                  <c:v>4.4879999999999995</c:v>
                </c:pt>
                <c:pt idx="22645">
                  <c:v>4.490000000000002</c:v>
                </c:pt>
                <c:pt idx="22646">
                  <c:v>4.4920000000000044</c:v>
                </c:pt>
                <c:pt idx="22647">
                  <c:v>4.4939999999999998</c:v>
                </c:pt>
                <c:pt idx="22648">
                  <c:v>4.4960000000000022</c:v>
                </c:pt>
                <c:pt idx="22649">
                  <c:v>4.4980000000000047</c:v>
                </c:pt>
                <c:pt idx="22650">
                  <c:v>4.5</c:v>
                </c:pt>
                <c:pt idx="22651">
                  <c:v>4.5020000000000024</c:v>
                </c:pt>
                <c:pt idx="22652">
                  <c:v>4.5040000000000049</c:v>
                </c:pt>
                <c:pt idx="22653">
                  <c:v>4.5060000000000002</c:v>
                </c:pt>
                <c:pt idx="22654">
                  <c:v>4.5080000000000027</c:v>
                </c:pt>
                <c:pt idx="22655">
                  <c:v>4.5100000000000051</c:v>
                </c:pt>
                <c:pt idx="22656">
                  <c:v>4.5120000000000005</c:v>
                </c:pt>
                <c:pt idx="22657">
                  <c:v>4.5140000000000029</c:v>
                </c:pt>
                <c:pt idx="22658">
                  <c:v>4.5160000000000053</c:v>
                </c:pt>
                <c:pt idx="22659">
                  <c:v>4.5180000000000007</c:v>
                </c:pt>
                <c:pt idx="22660">
                  <c:v>4.5200000000000031</c:v>
                </c:pt>
                <c:pt idx="22661">
                  <c:v>4.5220000000000056</c:v>
                </c:pt>
                <c:pt idx="22662">
                  <c:v>4.5240000000000009</c:v>
                </c:pt>
                <c:pt idx="22663">
                  <c:v>4.5260000000000034</c:v>
                </c:pt>
                <c:pt idx="22664">
                  <c:v>4.5280000000000058</c:v>
                </c:pt>
                <c:pt idx="22665">
                  <c:v>4.5300000000000011</c:v>
                </c:pt>
                <c:pt idx="22666">
                  <c:v>4.5320000000000036</c:v>
                </c:pt>
                <c:pt idx="22667">
                  <c:v>4.534000000000006</c:v>
                </c:pt>
                <c:pt idx="22668">
                  <c:v>4.5360000000000014</c:v>
                </c:pt>
                <c:pt idx="22669">
                  <c:v>4.5380000000000038</c:v>
                </c:pt>
                <c:pt idx="22670">
                  <c:v>4.5400000000000063</c:v>
                </c:pt>
                <c:pt idx="22671">
                  <c:v>4.5420000000000016</c:v>
                </c:pt>
                <c:pt idx="22672">
                  <c:v>4.544000000000004</c:v>
                </c:pt>
                <c:pt idx="22673">
                  <c:v>4.5459999999999994</c:v>
                </c:pt>
                <c:pt idx="22674">
                  <c:v>4.5480000000000018</c:v>
                </c:pt>
                <c:pt idx="22675">
                  <c:v>4.5500000000000043</c:v>
                </c:pt>
                <c:pt idx="22676">
                  <c:v>4.5519999999999996</c:v>
                </c:pt>
                <c:pt idx="22677">
                  <c:v>4.554000000000002</c:v>
                </c:pt>
                <c:pt idx="22678">
                  <c:v>4.5560000000000045</c:v>
                </c:pt>
                <c:pt idx="22679">
                  <c:v>4.5579999999999998</c:v>
                </c:pt>
                <c:pt idx="22680">
                  <c:v>4.5600000000000023</c:v>
                </c:pt>
                <c:pt idx="22681">
                  <c:v>4.5620000000000047</c:v>
                </c:pt>
                <c:pt idx="22682">
                  <c:v>4.5640000000000001</c:v>
                </c:pt>
                <c:pt idx="22683">
                  <c:v>4.5660000000000025</c:v>
                </c:pt>
                <c:pt idx="22684">
                  <c:v>4.5680000000000049</c:v>
                </c:pt>
                <c:pt idx="22685">
                  <c:v>4.57</c:v>
                </c:pt>
                <c:pt idx="22686">
                  <c:v>4.5720000000000027</c:v>
                </c:pt>
                <c:pt idx="22687">
                  <c:v>4.5740000000000052</c:v>
                </c:pt>
                <c:pt idx="22688">
                  <c:v>4.5760000000000005</c:v>
                </c:pt>
                <c:pt idx="22689">
                  <c:v>4.578000000000003</c:v>
                </c:pt>
                <c:pt idx="22690">
                  <c:v>4.5800000000000054</c:v>
                </c:pt>
                <c:pt idx="22691">
                  <c:v>4.5820000000000007</c:v>
                </c:pt>
                <c:pt idx="22692">
                  <c:v>4.5840000000000032</c:v>
                </c:pt>
                <c:pt idx="22693">
                  <c:v>4.5860000000000056</c:v>
                </c:pt>
                <c:pt idx="22694">
                  <c:v>4.588000000000001</c:v>
                </c:pt>
                <c:pt idx="22695">
                  <c:v>4.5900000000000034</c:v>
                </c:pt>
                <c:pt idx="22696">
                  <c:v>4.5920000000000059</c:v>
                </c:pt>
                <c:pt idx="22697">
                  <c:v>4.5940000000000012</c:v>
                </c:pt>
                <c:pt idx="22698">
                  <c:v>4.5960000000000036</c:v>
                </c:pt>
                <c:pt idx="22699">
                  <c:v>4.5980000000000061</c:v>
                </c:pt>
                <c:pt idx="22700">
                  <c:v>4.6000000000000014</c:v>
                </c:pt>
                <c:pt idx="22701">
                  <c:v>4.6020000000000039</c:v>
                </c:pt>
                <c:pt idx="22702">
                  <c:v>4.6040000000000063</c:v>
                </c:pt>
                <c:pt idx="22703">
                  <c:v>4.6060000000000016</c:v>
                </c:pt>
                <c:pt idx="22704">
                  <c:v>4.6080000000000041</c:v>
                </c:pt>
                <c:pt idx="22705">
                  <c:v>4.6099999999999994</c:v>
                </c:pt>
                <c:pt idx="22706">
                  <c:v>4.6120000000000019</c:v>
                </c:pt>
                <c:pt idx="22707">
                  <c:v>4.6140000000000043</c:v>
                </c:pt>
                <c:pt idx="22708">
                  <c:v>4.6159999999999997</c:v>
                </c:pt>
                <c:pt idx="22709">
                  <c:v>4.6180000000000021</c:v>
                </c:pt>
                <c:pt idx="22710">
                  <c:v>4.6200000000000045</c:v>
                </c:pt>
                <c:pt idx="22711">
                  <c:v>4.6219999999999999</c:v>
                </c:pt>
                <c:pt idx="22712">
                  <c:v>4.6240000000000023</c:v>
                </c:pt>
                <c:pt idx="22713">
                  <c:v>4.6260000000000048</c:v>
                </c:pt>
                <c:pt idx="22714">
                  <c:v>4.6280000000000001</c:v>
                </c:pt>
                <c:pt idx="22715">
                  <c:v>4.6300000000000026</c:v>
                </c:pt>
                <c:pt idx="22716">
                  <c:v>4.632000000000005</c:v>
                </c:pt>
                <c:pt idx="22717">
                  <c:v>4.6340000000000003</c:v>
                </c:pt>
                <c:pt idx="22718">
                  <c:v>4.6360000000000028</c:v>
                </c:pt>
                <c:pt idx="22719">
                  <c:v>4.6380000000000052</c:v>
                </c:pt>
                <c:pt idx="22720">
                  <c:v>4.6400000000000006</c:v>
                </c:pt>
                <c:pt idx="22721">
                  <c:v>4.642000000000003</c:v>
                </c:pt>
                <c:pt idx="22722">
                  <c:v>4.6440000000000055</c:v>
                </c:pt>
                <c:pt idx="22723">
                  <c:v>4.6460000000000008</c:v>
                </c:pt>
                <c:pt idx="22724">
                  <c:v>4.6480000000000032</c:v>
                </c:pt>
                <c:pt idx="22725">
                  <c:v>4.6500000000000057</c:v>
                </c:pt>
                <c:pt idx="22726">
                  <c:v>4.652000000000001</c:v>
                </c:pt>
                <c:pt idx="22727">
                  <c:v>4.6540000000000035</c:v>
                </c:pt>
                <c:pt idx="22728">
                  <c:v>4.6560000000000059</c:v>
                </c:pt>
                <c:pt idx="22729">
                  <c:v>4.6580000000000013</c:v>
                </c:pt>
                <c:pt idx="22730">
                  <c:v>4.6600000000000037</c:v>
                </c:pt>
                <c:pt idx="22731">
                  <c:v>4.6620000000000061</c:v>
                </c:pt>
                <c:pt idx="22732">
                  <c:v>4.6640000000000015</c:v>
                </c:pt>
                <c:pt idx="22733">
                  <c:v>4.6660000000000039</c:v>
                </c:pt>
                <c:pt idx="22734">
                  <c:v>4.6680000000000064</c:v>
                </c:pt>
                <c:pt idx="22735">
                  <c:v>4.6700000000000017</c:v>
                </c:pt>
                <c:pt idx="22736">
                  <c:v>4.6720000000000041</c:v>
                </c:pt>
                <c:pt idx="22737">
                  <c:v>4.6739999999999995</c:v>
                </c:pt>
                <c:pt idx="22738">
                  <c:v>4.6760000000000019</c:v>
                </c:pt>
                <c:pt idx="22739">
                  <c:v>4.6780000000000044</c:v>
                </c:pt>
                <c:pt idx="22740">
                  <c:v>4.68</c:v>
                </c:pt>
                <c:pt idx="22741">
                  <c:v>4.6820000000000022</c:v>
                </c:pt>
                <c:pt idx="22742">
                  <c:v>4.6840000000000046</c:v>
                </c:pt>
                <c:pt idx="22743">
                  <c:v>4.6859999999999999</c:v>
                </c:pt>
                <c:pt idx="22744">
                  <c:v>4.6880000000000024</c:v>
                </c:pt>
                <c:pt idx="22745">
                  <c:v>4.6900000000000048</c:v>
                </c:pt>
                <c:pt idx="22746">
                  <c:v>4.6920000000000002</c:v>
                </c:pt>
                <c:pt idx="22747">
                  <c:v>4.6940000000000026</c:v>
                </c:pt>
                <c:pt idx="22748">
                  <c:v>4.6960000000000051</c:v>
                </c:pt>
                <c:pt idx="22749">
                  <c:v>4.6980000000000004</c:v>
                </c:pt>
                <c:pt idx="22750">
                  <c:v>4.7000000000000028</c:v>
                </c:pt>
                <c:pt idx="22751">
                  <c:v>4.7020000000000053</c:v>
                </c:pt>
                <c:pt idx="22752">
                  <c:v>4.7040000000000006</c:v>
                </c:pt>
                <c:pt idx="22753">
                  <c:v>4.7060000000000031</c:v>
                </c:pt>
                <c:pt idx="22754">
                  <c:v>4.7080000000000055</c:v>
                </c:pt>
                <c:pt idx="22755">
                  <c:v>4.7100000000000009</c:v>
                </c:pt>
                <c:pt idx="22756">
                  <c:v>4.7120000000000033</c:v>
                </c:pt>
                <c:pt idx="22757">
                  <c:v>4.7140000000000057</c:v>
                </c:pt>
                <c:pt idx="22758">
                  <c:v>4.7160000000000011</c:v>
                </c:pt>
                <c:pt idx="22759">
                  <c:v>4.7180000000000035</c:v>
                </c:pt>
                <c:pt idx="22760">
                  <c:v>4.720000000000006</c:v>
                </c:pt>
                <c:pt idx="22761">
                  <c:v>4.7220000000000013</c:v>
                </c:pt>
                <c:pt idx="22762">
                  <c:v>4.7240000000000038</c:v>
                </c:pt>
                <c:pt idx="22763">
                  <c:v>4.7260000000000062</c:v>
                </c:pt>
                <c:pt idx="22764">
                  <c:v>4.7280000000000015</c:v>
                </c:pt>
                <c:pt idx="22765">
                  <c:v>4.730000000000004</c:v>
                </c:pt>
                <c:pt idx="22766">
                  <c:v>4.7319999999999993</c:v>
                </c:pt>
                <c:pt idx="22767">
                  <c:v>4.7340000000000018</c:v>
                </c:pt>
                <c:pt idx="22768">
                  <c:v>4.7360000000000042</c:v>
                </c:pt>
                <c:pt idx="22769">
                  <c:v>4.7379999999999995</c:v>
                </c:pt>
                <c:pt idx="22770">
                  <c:v>4.740000000000002</c:v>
                </c:pt>
                <c:pt idx="22771">
                  <c:v>4.7420000000000044</c:v>
                </c:pt>
                <c:pt idx="22772">
                  <c:v>4.7439999999999998</c:v>
                </c:pt>
                <c:pt idx="22773">
                  <c:v>4.7460000000000022</c:v>
                </c:pt>
                <c:pt idx="22774">
                  <c:v>4.7480000000000047</c:v>
                </c:pt>
                <c:pt idx="22775">
                  <c:v>4.7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2-6069-4815-A46C-A86AEC3271D3}"/>
            </c:ext>
          </c:extLst>
        </c:ser>
        <c:ser>
          <c:idx val="1"/>
          <c:order val="3"/>
          <c:tx>
            <c:v>Traffic2</c:v>
          </c:tx>
          <c:spPr>
            <a:ln w="19050" cap="rnd">
              <a:solidFill>
                <a:schemeClr val="accent2"/>
              </a:solidFill>
              <a:round/>
            </a:ln>
            <a:effectLst/>
          </c:spPr>
          <c:marker>
            <c:symbol val="none"/>
          </c:marker>
          <c:xVal>
            <c:numRef>
              <c:f>plot_traffic!$B$5:$B$35243</c:f>
              <c:numCache>
                <c:formatCode>General</c:formatCode>
                <c:ptCount val="35239"/>
                <c:pt idx="0">
                  <c:v>-65.724999999999994</c:v>
                </c:pt>
                <c:pt idx="1">
                  <c:v>-65.722999999999999</c:v>
                </c:pt>
                <c:pt idx="2">
                  <c:v>-65.720999999999989</c:v>
                </c:pt>
                <c:pt idx="3">
                  <c:v>-65.718999999999994</c:v>
                </c:pt>
                <c:pt idx="4">
                  <c:v>-65.716999999999999</c:v>
                </c:pt>
                <c:pt idx="5">
                  <c:v>-65.714999999999989</c:v>
                </c:pt>
                <c:pt idx="6">
                  <c:v>-65.712999999999994</c:v>
                </c:pt>
                <c:pt idx="7">
                  <c:v>-65.710999999999999</c:v>
                </c:pt>
                <c:pt idx="8">
                  <c:v>-65.708999999999989</c:v>
                </c:pt>
                <c:pt idx="9">
                  <c:v>-65.706999999999994</c:v>
                </c:pt>
                <c:pt idx="10">
                  <c:v>-65.704999999999998</c:v>
                </c:pt>
                <c:pt idx="11">
                  <c:v>-65.702999999999989</c:v>
                </c:pt>
                <c:pt idx="12">
                  <c:v>-65.700999999999993</c:v>
                </c:pt>
                <c:pt idx="13">
                  <c:v>-65.698999999999998</c:v>
                </c:pt>
                <c:pt idx="14">
                  <c:v>-65.696999999999989</c:v>
                </c:pt>
                <c:pt idx="15">
                  <c:v>-65.694999999999993</c:v>
                </c:pt>
                <c:pt idx="16">
                  <c:v>-65.692999999999998</c:v>
                </c:pt>
                <c:pt idx="17">
                  <c:v>-65.690999999999988</c:v>
                </c:pt>
                <c:pt idx="18">
                  <c:v>-65.688999999999993</c:v>
                </c:pt>
                <c:pt idx="19">
                  <c:v>-65.686999999999998</c:v>
                </c:pt>
                <c:pt idx="20">
                  <c:v>-65.684999999999988</c:v>
                </c:pt>
                <c:pt idx="21">
                  <c:v>-65.682999999999993</c:v>
                </c:pt>
                <c:pt idx="22">
                  <c:v>-65.680999999999997</c:v>
                </c:pt>
                <c:pt idx="23">
                  <c:v>-65.678999999999988</c:v>
                </c:pt>
                <c:pt idx="24">
                  <c:v>-65.676999999999992</c:v>
                </c:pt>
                <c:pt idx="25">
                  <c:v>-65.674999999999997</c:v>
                </c:pt>
                <c:pt idx="26">
                  <c:v>-65.672999999999988</c:v>
                </c:pt>
                <c:pt idx="27">
                  <c:v>-65.670999999999992</c:v>
                </c:pt>
                <c:pt idx="28">
                  <c:v>-65.668999999999997</c:v>
                </c:pt>
                <c:pt idx="29">
                  <c:v>-65.666999999999987</c:v>
                </c:pt>
                <c:pt idx="30">
                  <c:v>-65.664999999999992</c:v>
                </c:pt>
                <c:pt idx="31">
                  <c:v>-65.662999999999997</c:v>
                </c:pt>
                <c:pt idx="32">
                  <c:v>-65.661000000000001</c:v>
                </c:pt>
                <c:pt idx="33">
                  <c:v>-65.658999999999992</c:v>
                </c:pt>
                <c:pt idx="34">
                  <c:v>-65.656999999999996</c:v>
                </c:pt>
                <c:pt idx="35">
                  <c:v>-65.655000000000001</c:v>
                </c:pt>
                <c:pt idx="36">
                  <c:v>-65.652999999999992</c:v>
                </c:pt>
                <c:pt idx="37">
                  <c:v>-65.650999999999996</c:v>
                </c:pt>
                <c:pt idx="38">
                  <c:v>-65.649000000000001</c:v>
                </c:pt>
                <c:pt idx="39">
                  <c:v>-65.646999999999991</c:v>
                </c:pt>
                <c:pt idx="40">
                  <c:v>-65.644999999999996</c:v>
                </c:pt>
                <c:pt idx="41">
                  <c:v>-65.643000000000001</c:v>
                </c:pt>
                <c:pt idx="42">
                  <c:v>-65.640999999999991</c:v>
                </c:pt>
                <c:pt idx="43">
                  <c:v>-65.638999999999996</c:v>
                </c:pt>
                <c:pt idx="44">
                  <c:v>-65.637</c:v>
                </c:pt>
                <c:pt idx="45">
                  <c:v>-65.634999999999991</c:v>
                </c:pt>
                <c:pt idx="46">
                  <c:v>-65.632999999999996</c:v>
                </c:pt>
                <c:pt idx="47">
                  <c:v>-65.631</c:v>
                </c:pt>
                <c:pt idx="48">
                  <c:v>-65.628999999999991</c:v>
                </c:pt>
                <c:pt idx="49">
                  <c:v>-65.626999999999995</c:v>
                </c:pt>
                <c:pt idx="50">
                  <c:v>-65.625</c:v>
                </c:pt>
                <c:pt idx="51">
                  <c:v>-65.62299999999999</c:v>
                </c:pt>
                <c:pt idx="52">
                  <c:v>-65.620999999999995</c:v>
                </c:pt>
                <c:pt idx="53">
                  <c:v>-65.619</c:v>
                </c:pt>
                <c:pt idx="54">
                  <c:v>-65.61699999999999</c:v>
                </c:pt>
                <c:pt idx="55">
                  <c:v>-65.614999999999995</c:v>
                </c:pt>
                <c:pt idx="56">
                  <c:v>-65.613</c:v>
                </c:pt>
                <c:pt idx="57">
                  <c:v>-65.61099999999999</c:v>
                </c:pt>
                <c:pt idx="58">
                  <c:v>-65.608999999999995</c:v>
                </c:pt>
                <c:pt idx="59">
                  <c:v>-65.606999999999999</c:v>
                </c:pt>
                <c:pt idx="60">
                  <c:v>-65.60499999999999</c:v>
                </c:pt>
                <c:pt idx="61">
                  <c:v>-65.602999999999994</c:v>
                </c:pt>
                <c:pt idx="62">
                  <c:v>-65.600999999999999</c:v>
                </c:pt>
                <c:pt idx="63">
                  <c:v>-65.59899999999999</c:v>
                </c:pt>
                <c:pt idx="64">
                  <c:v>-65.596999999999994</c:v>
                </c:pt>
                <c:pt idx="65">
                  <c:v>-65.594999999999999</c:v>
                </c:pt>
                <c:pt idx="66">
                  <c:v>-65.592999999999989</c:v>
                </c:pt>
                <c:pt idx="67">
                  <c:v>-65.590999999999994</c:v>
                </c:pt>
                <c:pt idx="68">
                  <c:v>-65.588999999999999</c:v>
                </c:pt>
                <c:pt idx="69">
                  <c:v>-65.586999999999989</c:v>
                </c:pt>
                <c:pt idx="70">
                  <c:v>-65.584999999999994</c:v>
                </c:pt>
                <c:pt idx="71">
                  <c:v>-65.582999999999998</c:v>
                </c:pt>
                <c:pt idx="72">
                  <c:v>-65.580999999999989</c:v>
                </c:pt>
                <c:pt idx="73">
                  <c:v>-65.578999999999994</c:v>
                </c:pt>
                <c:pt idx="74">
                  <c:v>-65.576999999999998</c:v>
                </c:pt>
                <c:pt idx="75">
                  <c:v>-65.574999999999989</c:v>
                </c:pt>
                <c:pt idx="76">
                  <c:v>-65.572999999999993</c:v>
                </c:pt>
                <c:pt idx="77">
                  <c:v>-65.570999999999998</c:v>
                </c:pt>
                <c:pt idx="78">
                  <c:v>-65.568999999999988</c:v>
                </c:pt>
                <c:pt idx="79">
                  <c:v>-65.566999999999993</c:v>
                </c:pt>
                <c:pt idx="80">
                  <c:v>-65.564999999999998</c:v>
                </c:pt>
                <c:pt idx="81">
                  <c:v>-65.562999999999988</c:v>
                </c:pt>
                <c:pt idx="82">
                  <c:v>-65.560999999999993</c:v>
                </c:pt>
                <c:pt idx="83">
                  <c:v>-65.558999999999997</c:v>
                </c:pt>
                <c:pt idx="84">
                  <c:v>-65.556999999999988</c:v>
                </c:pt>
                <c:pt idx="85">
                  <c:v>-65.554999999999993</c:v>
                </c:pt>
                <c:pt idx="86">
                  <c:v>-65.552999999999997</c:v>
                </c:pt>
                <c:pt idx="87">
                  <c:v>-65.550999999999988</c:v>
                </c:pt>
                <c:pt idx="88">
                  <c:v>-65.548999999999992</c:v>
                </c:pt>
                <c:pt idx="89">
                  <c:v>-65.546999999999997</c:v>
                </c:pt>
                <c:pt idx="90">
                  <c:v>-65.544999999999987</c:v>
                </c:pt>
                <c:pt idx="91">
                  <c:v>-65.542999999999992</c:v>
                </c:pt>
                <c:pt idx="92">
                  <c:v>-65.540999999999997</c:v>
                </c:pt>
                <c:pt idx="93">
                  <c:v>-65.538999999999987</c:v>
                </c:pt>
                <c:pt idx="94">
                  <c:v>-65.536999999999992</c:v>
                </c:pt>
                <c:pt idx="95">
                  <c:v>-65.534999999999997</c:v>
                </c:pt>
                <c:pt idx="96">
                  <c:v>-65.533000000000001</c:v>
                </c:pt>
                <c:pt idx="97">
                  <c:v>-65.530999999999992</c:v>
                </c:pt>
                <c:pt idx="98">
                  <c:v>-65.528999999999996</c:v>
                </c:pt>
                <c:pt idx="99">
                  <c:v>-65.527000000000001</c:v>
                </c:pt>
                <c:pt idx="100">
                  <c:v>-65.524999999999991</c:v>
                </c:pt>
                <c:pt idx="101">
                  <c:v>-65.522999999999996</c:v>
                </c:pt>
                <c:pt idx="102">
                  <c:v>-65.521000000000001</c:v>
                </c:pt>
                <c:pt idx="103">
                  <c:v>-65.518999999999991</c:v>
                </c:pt>
                <c:pt idx="104">
                  <c:v>-65.516999999999996</c:v>
                </c:pt>
                <c:pt idx="105">
                  <c:v>-65.515000000000001</c:v>
                </c:pt>
                <c:pt idx="106">
                  <c:v>-65.512999999999991</c:v>
                </c:pt>
                <c:pt idx="107">
                  <c:v>-65.510999999999996</c:v>
                </c:pt>
                <c:pt idx="108">
                  <c:v>-65.509</c:v>
                </c:pt>
                <c:pt idx="109">
                  <c:v>-65.506999999999991</c:v>
                </c:pt>
                <c:pt idx="110">
                  <c:v>-65.504999999999995</c:v>
                </c:pt>
                <c:pt idx="111">
                  <c:v>-65.503</c:v>
                </c:pt>
                <c:pt idx="112">
                  <c:v>-65.500999999999991</c:v>
                </c:pt>
                <c:pt idx="113">
                  <c:v>-65.498999999999995</c:v>
                </c:pt>
                <c:pt idx="114">
                  <c:v>-65.497</c:v>
                </c:pt>
                <c:pt idx="115">
                  <c:v>-65.49499999999999</c:v>
                </c:pt>
                <c:pt idx="116">
                  <c:v>-65.492999999999995</c:v>
                </c:pt>
                <c:pt idx="117">
                  <c:v>-65.491</c:v>
                </c:pt>
                <c:pt idx="118">
                  <c:v>-65.48899999999999</c:v>
                </c:pt>
                <c:pt idx="119">
                  <c:v>-65.486999999999995</c:v>
                </c:pt>
                <c:pt idx="120">
                  <c:v>-65.484999999999999</c:v>
                </c:pt>
                <c:pt idx="121">
                  <c:v>-65.48299999999999</c:v>
                </c:pt>
                <c:pt idx="122">
                  <c:v>-65.480999999999995</c:v>
                </c:pt>
                <c:pt idx="123">
                  <c:v>-65.478999999999999</c:v>
                </c:pt>
                <c:pt idx="124">
                  <c:v>-65.47699999999999</c:v>
                </c:pt>
                <c:pt idx="125">
                  <c:v>-65.474999999999994</c:v>
                </c:pt>
                <c:pt idx="126">
                  <c:v>-65.472999999999999</c:v>
                </c:pt>
                <c:pt idx="127">
                  <c:v>-65.470999999999989</c:v>
                </c:pt>
                <c:pt idx="128">
                  <c:v>-65.468999999999994</c:v>
                </c:pt>
                <c:pt idx="129">
                  <c:v>-65.466999999999999</c:v>
                </c:pt>
                <c:pt idx="130">
                  <c:v>-65.464999999999989</c:v>
                </c:pt>
                <c:pt idx="131">
                  <c:v>-65.462999999999994</c:v>
                </c:pt>
                <c:pt idx="132">
                  <c:v>-65.460999999999999</c:v>
                </c:pt>
                <c:pt idx="133">
                  <c:v>-65.458999999999989</c:v>
                </c:pt>
                <c:pt idx="134">
                  <c:v>-65.456999999999994</c:v>
                </c:pt>
                <c:pt idx="135">
                  <c:v>-65.454999999999998</c:v>
                </c:pt>
                <c:pt idx="136">
                  <c:v>-65.452999999999989</c:v>
                </c:pt>
                <c:pt idx="137">
                  <c:v>-65.450999999999993</c:v>
                </c:pt>
                <c:pt idx="138">
                  <c:v>-65.448999999999998</c:v>
                </c:pt>
                <c:pt idx="139">
                  <c:v>-65.446999999999989</c:v>
                </c:pt>
                <c:pt idx="140">
                  <c:v>-65.444999999999993</c:v>
                </c:pt>
                <c:pt idx="141">
                  <c:v>-65.442999999999998</c:v>
                </c:pt>
                <c:pt idx="142">
                  <c:v>-65.440999999999988</c:v>
                </c:pt>
                <c:pt idx="143">
                  <c:v>-65.438999999999993</c:v>
                </c:pt>
                <c:pt idx="144">
                  <c:v>-65.436999999999998</c:v>
                </c:pt>
                <c:pt idx="145">
                  <c:v>-65.434999999999988</c:v>
                </c:pt>
                <c:pt idx="146">
                  <c:v>-65.432999999999993</c:v>
                </c:pt>
                <c:pt idx="147">
                  <c:v>-65.430999999999997</c:v>
                </c:pt>
                <c:pt idx="148">
                  <c:v>-65.428999999999988</c:v>
                </c:pt>
                <c:pt idx="149">
                  <c:v>-65.426999999999992</c:v>
                </c:pt>
                <c:pt idx="150">
                  <c:v>-65.424999999999997</c:v>
                </c:pt>
                <c:pt idx="151">
                  <c:v>-65.422999999999988</c:v>
                </c:pt>
                <c:pt idx="152">
                  <c:v>-65.420999999999992</c:v>
                </c:pt>
                <c:pt idx="153">
                  <c:v>-65.418999999999997</c:v>
                </c:pt>
                <c:pt idx="154">
                  <c:v>-65.416999999999987</c:v>
                </c:pt>
                <c:pt idx="155">
                  <c:v>-65.414999999999992</c:v>
                </c:pt>
                <c:pt idx="156">
                  <c:v>-65.412999999999997</c:v>
                </c:pt>
                <c:pt idx="157">
                  <c:v>-65.411000000000001</c:v>
                </c:pt>
                <c:pt idx="158">
                  <c:v>-65.408999999999992</c:v>
                </c:pt>
                <c:pt idx="159">
                  <c:v>-65.406999999999996</c:v>
                </c:pt>
                <c:pt idx="160">
                  <c:v>-65.405000000000001</c:v>
                </c:pt>
                <c:pt idx="161">
                  <c:v>-65.402999999999992</c:v>
                </c:pt>
                <c:pt idx="162">
                  <c:v>-65.400999999999996</c:v>
                </c:pt>
                <c:pt idx="163">
                  <c:v>-65.399000000000001</c:v>
                </c:pt>
                <c:pt idx="164">
                  <c:v>-65.396999999999991</c:v>
                </c:pt>
                <c:pt idx="165">
                  <c:v>-65.394999999999996</c:v>
                </c:pt>
                <c:pt idx="166">
                  <c:v>-65.393000000000001</c:v>
                </c:pt>
                <c:pt idx="167">
                  <c:v>-65.390999999999991</c:v>
                </c:pt>
                <c:pt idx="168">
                  <c:v>-65.388999999999996</c:v>
                </c:pt>
                <c:pt idx="169">
                  <c:v>-65.387</c:v>
                </c:pt>
                <c:pt idx="170">
                  <c:v>-65.384999999999991</c:v>
                </c:pt>
                <c:pt idx="171">
                  <c:v>-65.382999999999996</c:v>
                </c:pt>
                <c:pt idx="172">
                  <c:v>-65.381</c:v>
                </c:pt>
                <c:pt idx="173">
                  <c:v>-65.378999999999991</c:v>
                </c:pt>
                <c:pt idx="174">
                  <c:v>-65.376999999999995</c:v>
                </c:pt>
                <c:pt idx="175">
                  <c:v>-65.375</c:v>
                </c:pt>
                <c:pt idx="176">
                  <c:v>-65.37299999999999</c:v>
                </c:pt>
                <c:pt idx="177">
                  <c:v>-65.370999999999995</c:v>
                </c:pt>
                <c:pt idx="178">
                  <c:v>-65.369</c:v>
                </c:pt>
                <c:pt idx="179">
                  <c:v>-65.36699999999999</c:v>
                </c:pt>
                <c:pt idx="180">
                  <c:v>-65.364999999999995</c:v>
                </c:pt>
                <c:pt idx="181">
                  <c:v>-65.363</c:v>
                </c:pt>
                <c:pt idx="182">
                  <c:v>-65.36099999999999</c:v>
                </c:pt>
                <c:pt idx="183">
                  <c:v>-65.358999999999995</c:v>
                </c:pt>
                <c:pt idx="184">
                  <c:v>-65.356999999999999</c:v>
                </c:pt>
                <c:pt idx="185">
                  <c:v>-65.35499999999999</c:v>
                </c:pt>
                <c:pt idx="186">
                  <c:v>-65.352999999999994</c:v>
                </c:pt>
                <c:pt idx="187">
                  <c:v>-65.350999999999999</c:v>
                </c:pt>
                <c:pt idx="188">
                  <c:v>-65.34899999999999</c:v>
                </c:pt>
                <c:pt idx="189">
                  <c:v>-65.346999999999994</c:v>
                </c:pt>
                <c:pt idx="190">
                  <c:v>-65.344999999999999</c:v>
                </c:pt>
                <c:pt idx="191">
                  <c:v>-65.342999999999989</c:v>
                </c:pt>
                <c:pt idx="192">
                  <c:v>-65.340999999999994</c:v>
                </c:pt>
                <c:pt idx="193">
                  <c:v>-65.338999999999999</c:v>
                </c:pt>
                <c:pt idx="194">
                  <c:v>-65.336999999999989</c:v>
                </c:pt>
                <c:pt idx="195">
                  <c:v>-65.334999999999994</c:v>
                </c:pt>
                <c:pt idx="196">
                  <c:v>-65.332999999999998</c:v>
                </c:pt>
                <c:pt idx="197">
                  <c:v>-65.330999999999989</c:v>
                </c:pt>
                <c:pt idx="198">
                  <c:v>-65.328999999999994</c:v>
                </c:pt>
                <c:pt idx="199">
                  <c:v>-65.326999999999998</c:v>
                </c:pt>
                <c:pt idx="200">
                  <c:v>-65.324999999999989</c:v>
                </c:pt>
                <c:pt idx="201">
                  <c:v>-65.322999999999993</c:v>
                </c:pt>
                <c:pt idx="202">
                  <c:v>-65.320999999999998</c:v>
                </c:pt>
                <c:pt idx="203">
                  <c:v>-65.318999999999988</c:v>
                </c:pt>
                <c:pt idx="204">
                  <c:v>-65.316999999999993</c:v>
                </c:pt>
                <c:pt idx="205">
                  <c:v>-65.314999999999998</c:v>
                </c:pt>
                <c:pt idx="206">
                  <c:v>-65.312999999999988</c:v>
                </c:pt>
                <c:pt idx="207">
                  <c:v>-65.310999999999993</c:v>
                </c:pt>
                <c:pt idx="208">
                  <c:v>-65.308999999999997</c:v>
                </c:pt>
                <c:pt idx="209">
                  <c:v>-65.306999999999988</c:v>
                </c:pt>
                <c:pt idx="210">
                  <c:v>-65.304999999999993</c:v>
                </c:pt>
                <c:pt idx="211">
                  <c:v>-65.302999999999997</c:v>
                </c:pt>
                <c:pt idx="212">
                  <c:v>-65.300999999999988</c:v>
                </c:pt>
                <c:pt idx="213">
                  <c:v>-65.298999999999992</c:v>
                </c:pt>
                <c:pt idx="214">
                  <c:v>-65.296999999999997</c:v>
                </c:pt>
                <c:pt idx="215">
                  <c:v>-65.294999999999987</c:v>
                </c:pt>
                <c:pt idx="216">
                  <c:v>-65.292999999999992</c:v>
                </c:pt>
                <c:pt idx="217">
                  <c:v>-65.290999999999997</c:v>
                </c:pt>
                <c:pt idx="218">
                  <c:v>-65.288999999999987</c:v>
                </c:pt>
                <c:pt idx="219">
                  <c:v>-65.286999999999992</c:v>
                </c:pt>
                <c:pt idx="220">
                  <c:v>-65.284999999999997</c:v>
                </c:pt>
                <c:pt idx="221">
                  <c:v>-65.283000000000001</c:v>
                </c:pt>
                <c:pt idx="222">
                  <c:v>-65.280999999999992</c:v>
                </c:pt>
                <c:pt idx="223">
                  <c:v>-65.278999999999996</c:v>
                </c:pt>
                <c:pt idx="224">
                  <c:v>-65.277000000000001</c:v>
                </c:pt>
                <c:pt idx="225">
                  <c:v>-65.274999999999991</c:v>
                </c:pt>
                <c:pt idx="226">
                  <c:v>-65.272999999999996</c:v>
                </c:pt>
                <c:pt idx="227">
                  <c:v>-65.271000000000001</c:v>
                </c:pt>
                <c:pt idx="228">
                  <c:v>-65.268999999999991</c:v>
                </c:pt>
                <c:pt idx="229">
                  <c:v>-65.266999999999996</c:v>
                </c:pt>
                <c:pt idx="230">
                  <c:v>-65.265000000000001</c:v>
                </c:pt>
                <c:pt idx="231">
                  <c:v>-65.262999999999991</c:v>
                </c:pt>
                <c:pt idx="232">
                  <c:v>-65.260999999999996</c:v>
                </c:pt>
                <c:pt idx="233">
                  <c:v>-65.259</c:v>
                </c:pt>
                <c:pt idx="234">
                  <c:v>-65.256999999999991</c:v>
                </c:pt>
                <c:pt idx="235">
                  <c:v>-65.254999999999995</c:v>
                </c:pt>
                <c:pt idx="236">
                  <c:v>-65.253</c:v>
                </c:pt>
                <c:pt idx="237">
                  <c:v>-65.250999999999991</c:v>
                </c:pt>
                <c:pt idx="238">
                  <c:v>-65.248999999999995</c:v>
                </c:pt>
                <c:pt idx="239">
                  <c:v>-65.247</c:v>
                </c:pt>
                <c:pt idx="240">
                  <c:v>-65.24499999999999</c:v>
                </c:pt>
                <c:pt idx="241">
                  <c:v>-65.242999999999995</c:v>
                </c:pt>
                <c:pt idx="242">
                  <c:v>-65.241</c:v>
                </c:pt>
                <c:pt idx="243">
                  <c:v>-65.23899999999999</c:v>
                </c:pt>
                <c:pt idx="244">
                  <c:v>-65.236999999999995</c:v>
                </c:pt>
                <c:pt idx="245">
                  <c:v>-65.234999999999999</c:v>
                </c:pt>
                <c:pt idx="246">
                  <c:v>-65.23299999999999</c:v>
                </c:pt>
                <c:pt idx="247">
                  <c:v>-65.230999999999995</c:v>
                </c:pt>
                <c:pt idx="248">
                  <c:v>-65.228999999999999</c:v>
                </c:pt>
                <c:pt idx="249">
                  <c:v>-65.22699999999999</c:v>
                </c:pt>
                <c:pt idx="250">
                  <c:v>-65.224999999999994</c:v>
                </c:pt>
                <c:pt idx="251">
                  <c:v>-65.222999999999999</c:v>
                </c:pt>
                <c:pt idx="252">
                  <c:v>-65.220999999999989</c:v>
                </c:pt>
                <c:pt idx="253">
                  <c:v>-65.218999999999994</c:v>
                </c:pt>
                <c:pt idx="254">
                  <c:v>-65.216999999999999</c:v>
                </c:pt>
                <c:pt idx="255">
                  <c:v>-65.214999999999989</c:v>
                </c:pt>
                <c:pt idx="256">
                  <c:v>-65.212999999999994</c:v>
                </c:pt>
                <c:pt idx="257">
                  <c:v>-65.210999999999999</c:v>
                </c:pt>
                <c:pt idx="258">
                  <c:v>-65.208999999999989</c:v>
                </c:pt>
                <c:pt idx="259">
                  <c:v>-65.206999999999994</c:v>
                </c:pt>
                <c:pt idx="260">
                  <c:v>-65.204999999999998</c:v>
                </c:pt>
                <c:pt idx="261">
                  <c:v>-65.202999999999989</c:v>
                </c:pt>
                <c:pt idx="262">
                  <c:v>-65.200999999999993</c:v>
                </c:pt>
                <c:pt idx="263">
                  <c:v>-65.198999999999998</c:v>
                </c:pt>
                <c:pt idx="264">
                  <c:v>-65.196999999999989</c:v>
                </c:pt>
                <c:pt idx="265">
                  <c:v>-65.194999999999993</c:v>
                </c:pt>
                <c:pt idx="266">
                  <c:v>-65.192999999999998</c:v>
                </c:pt>
                <c:pt idx="267">
                  <c:v>-65.190999999999988</c:v>
                </c:pt>
                <c:pt idx="268">
                  <c:v>-65.188999999999993</c:v>
                </c:pt>
                <c:pt idx="269">
                  <c:v>-65.186999999999998</c:v>
                </c:pt>
                <c:pt idx="270">
                  <c:v>-65.184999999999988</c:v>
                </c:pt>
                <c:pt idx="271">
                  <c:v>-65.182999999999993</c:v>
                </c:pt>
                <c:pt idx="272">
                  <c:v>-65.180999999999997</c:v>
                </c:pt>
                <c:pt idx="273">
                  <c:v>-65.178999999999988</c:v>
                </c:pt>
                <c:pt idx="274">
                  <c:v>-65.176999999999992</c:v>
                </c:pt>
                <c:pt idx="275">
                  <c:v>-65.174999999999997</c:v>
                </c:pt>
                <c:pt idx="276">
                  <c:v>-65.172999999999988</c:v>
                </c:pt>
                <c:pt idx="277">
                  <c:v>-65.170999999999992</c:v>
                </c:pt>
                <c:pt idx="278">
                  <c:v>-65.168999999999997</c:v>
                </c:pt>
                <c:pt idx="279">
                  <c:v>-65.166999999999987</c:v>
                </c:pt>
                <c:pt idx="280">
                  <c:v>-65.164999999999992</c:v>
                </c:pt>
                <c:pt idx="281">
                  <c:v>-65.162999999999997</c:v>
                </c:pt>
                <c:pt idx="282">
                  <c:v>-65.161000000000001</c:v>
                </c:pt>
                <c:pt idx="283">
                  <c:v>-65.158999999999992</c:v>
                </c:pt>
                <c:pt idx="284">
                  <c:v>-65.156999999999996</c:v>
                </c:pt>
                <c:pt idx="285">
                  <c:v>-65.155000000000001</c:v>
                </c:pt>
                <c:pt idx="286">
                  <c:v>-65.152999999999992</c:v>
                </c:pt>
                <c:pt idx="287">
                  <c:v>-65.150999999999996</c:v>
                </c:pt>
                <c:pt idx="288">
                  <c:v>-65.149000000000001</c:v>
                </c:pt>
                <c:pt idx="289">
                  <c:v>-65.146999999999991</c:v>
                </c:pt>
                <c:pt idx="290">
                  <c:v>-65.144999999999996</c:v>
                </c:pt>
                <c:pt idx="291">
                  <c:v>-65.143000000000001</c:v>
                </c:pt>
                <c:pt idx="292">
                  <c:v>-65.140999999999991</c:v>
                </c:pt>
                <c:pt idx="293">
                  <c:v>-65.138999999999996</c:v>
                </c:pt>
                <c:pt idx="294">
                  <c:v>-65.137</c:v>
                </c:pt>
                <c:pt idx="295">
                  <c:v>-65.134999999999991</c:v>
                </c:pt>
                <c:pt idx="296">
                  <c:v>-65.132999999999996</c:v>
                </c:pt>
                <c:pt idx="297">
                  <c:v>-65.131</c:v>
                </c:pt>
                <c:pt idx="298">
                  <c:v>-65.128999999999991</c:v>
                </c:pt>
                <c:pt idx="299">
                  <c:v>-65.126999999999995</c:v>
                </c:pt>
                <c:pt idx="300">
                  <c:v>-65.125</c:v>
                </c:pt>
                <c:pt idx="301">
                  <c:v>-65.12299999999999</c:v>
                </c:pt>
                <c:pt idx="302">
                  <c:v>-65.120999999999995</c:v>
                </c:pt>
                <c:pt idx="303">
                  <c:v>-65.119</c:v>
                </c:pt>
                <c:pt idx="304">
                  <c:v>-65.11699999999999</c:v>
                </c:pt>
                <c:pt idx="305">
                  <c:v>-65.114999999999995</c:v>
                </c:pt>
                <c:pt idx="306">
                  <c:v>-65.113</c:v>
                </c:pt>
                <c:pt idx="307">
                  <c:v>-65.11099999999999</c:v>
                </c:pt>
                <c:pt idx="308">
                  <c:v>-65.108999999999995</c:v>
                </c:pt>
                <c:pt idx="309">
                  <c:v>-65.106999999999999</c:v>
                </c:pt>
                <c:pt idx="310">
                  <c:v>-65.10499999999999</c:v>
                </c:pt>
                <c:pt idx="311">
                  <c:v>-65.102999999999994</c:v>
                </c:pt>
                <c:pt idx="312">
                  <c:v>-65.100999999999999</c:v>
                </c:pt>
                <c:pt idx="313">
                  <c:v>-65.09899999999999</c:v>
                </c:pt>
                <c:pt idx="314">
                  <c:v>-65.096999999999994</c:v>
                </c:pt>
                <c:pt idx="315">
                  <c:v>-65.094999999999999</c:v>
                </c:pt>
                <c:pt idx="316">
                  <c:v>-65.092999999999989</c:v>
                </c:pt>
                <c:pt idx="317">
                  <c:v>-65.090999999999994</c:v>
                </c:pt>
                <c:pt idx="318">
                  <c:v>-65.088999999999999</c:v>
                </c:pt>
                <c:pt idx="319">
                  <c:v>-65.086999999999989</c:v>
                </c:pt>
                <c:pt idx="320">
                  <c:v>-65.084999999999994</c:v>
                </c:pt>
                <c:pt idx="321">
                  <c:v>-65.082999999999998</c:v>
                </c:pt>
                <c:pt idx="322">
                  <c:v>-65.080999999999989</c:v>
                </c:pt>
                <c:pt idx="323">
                  <c:v>-65.078999999999994</c:v>
                </c:pt>
                <c:pt idx="324">
                  <c:v>-65.076999999999998</c:v>
                </c:pt>
                <c:pt idx="325">
                  <c:v>-65.074999999999989</c:v>
                </c:pt>
                <c:pt idx="326">
                  <c:v>-65.072999999999993</c:v>
                </c:pt>
                <c:pt idx="327">
                  <c:v>-65.070999999999998</c:v>
                </c:pt>
                <c:pt idx="328">
                  <c:v>-65.068999999999988</c:v>
                </c:pt>
                <c:pt idx="329">
                  <c:v>-65.066999999999993</c:v>
                </c:pt>
                <c:pt idx="330">
                  <c:v>-65.064999999999998</c:v>
                </c:pt>
                <c:pt idx="331">
                  <c:v>-65.062999999999988</c:v>
                </c:pt>
                <c:pt idx="332">
                  <c:v>-65.060999999999993</c:v>
                </c:pt>
                <c:pt idx="333">
                  <c:v>-65.058999999999997</c:v>
                </c:pt>
                <c:pt idx="334">
                  <c:v>-65.056999999999988</c:v>
                </c:pt>
                <c:pt idx="335">
                  <c:v>-65.054999999999993</c:v>
                </c:pt>
                <c:pt idx="336">
                  <c:v>-65.052999999999997</c:v>
                </c:pt>
                <c:pt idx="337">
                  <c:v>-65.050999999999988</c:v>
                </c:pt>
                <c:pt idx="338">
                  <c:v>-65.048999999999992</c:v>
                </c:pt>
                <c:pt idx="339">
                  <c:v>-65.046999999999997</c:v>
                </c:pt>
                <c:pt idx="340">
                  <c:v>-65.044999999999987</c:v>
                </c:pt>
                <c:pt idx="341">
                  <c:v>-65.042999999999992</c:v>
                </c:pt>
                <c:pt idx="342">
                  <c:v>-65.040999999999997</c:v>
                </c:pt>
                <c:pt idx="343">
                  <c:v>-65.038999999999987</c:v>
                </c:pt>
                <c:pt idx="344">
                  <c:v>-65.036999999999992</c:v>
                </c:pt>
                <c:pt idx="345">
                  <c:v>-65.034999999999997</c:v>
                </c:pt>
                <c:pt idx="346">
                  <c:v>-65.033000000000001</c:v>
                </c:pt>
                <c:pt idx="347">
                  <c:v>-65.030999999999992</c:v>
                </c:pt>
                <c:pt idx="348">
                  <c:v>-65.028999999999996</c:v>
                </c:pt>
                <c:pt idx="349">
                  <c:v>-65.027000000000001</c:v>
                </c:pt>
                <c:pt idx="350">
                  <c:v>-65.024999999999991</c:v>
                </c:pt>
                <c:pt idx="351">
                  <c:v>-65.022999999999996</c:v>
                </c:pt>
                <c:pt idx="352">
                  <c:v>-65.021000000000001</c:v>
                </c:pt>
                <c:pt idx="353">
                  <c:v>-65.018999999999991</c:v>
                </c:pt>
                <c:pt idx="354">
                  <c:v>-65.016999999999996</c:v>
                </c:pt>
                <c:pt idx="355">
                  <c:v>-65.015000000000001</c:v>
                </c:pt>
                <c:pt idx="356">
                  <c:v>-65.012999999999991</c:v>
                </c:pt>
                <c:pt idx="357">
                  <c:v>-65.010999999999996</c:v>
                </c:pt>
                <c:pt idx="358">
                  <c:v>-65.009</c:v>
                </c:pt>
                <c:pt idx="359">
                  <c:v>-65.006999999999991</c:v>
                </c:pt>
                <c:pt idx="360">
                  <c:v>-65.004999999999995</c:v>
                </c:pt>
                <c:pt idx="361">
                  <c:v>-65.003</c:v>
                </c:pt>
                <c:pt idx="362">
                  <c:v>-65.000999999999991</c:v>
                </c:pt>
                <c:pt idx="363">
                  <c:v>-64.998999999999995</c:v>
                </c:pt>
                <c:pt idx="364">
                  <c:v>-64.997</c:v>
                </c:pt>
                <c:pt idx="365">
                  <c:v>-64.99499999999999</c:v>
                </c:pt>
                <c:pt idx="366">
                  <c:v>-64.992999999999995</c:v>
                </c:pt>
                <c:pt idx="367">
                  <c:v>-64.991</c:v>
                </c:pt>
                <c:pt idx="368">
                  <c:v>-64.98899999999999</c:v>
                </c:pt>
                <c:pt idx="369">
                  <c:v>-64.986999999999995</c:v>
                </c:pt>
                <c:pt idx="370">
                  <c:v>-64.984999999999999</c:v>
                </c:pt>
                <c:pt idx="371">
                  <c:v>-64.98299999999999</c:v>
                </c:pt>
                <c:pt idx="372">
                  <c:v>-64.980999999999995</c:v>
                </c:pt>
                <c:pt idx="373">
                  <c:v>-64.978999999999999</c:v>
                </c:pt>
                <c:pt idx="374">
                  <c:v>-64.97699999999999</c:v>
                </c:pt>
                <c:pt idx="375">
                  <c:v>-64.974999999999994</c:v>
                </c:pt>
                <c:pt idx="376">
                  <c:v>-64.972999999999999</c:v>
                </c:pt>
                <c:pt idx="377">
                  <c:v>-64.970999999999989</c:v>
                </c:pt>
                <c:pt idx="378">
                  <c:v>-64.968999999999994</c:v>
                </c:pt>
                <c:pt idx="379">
                  <c:v>-64.966999999999999</c:v>
                </c:pt>
                <c:pt idx="380">
                  <c:v>-64.964999999999989</c:v>
                </c:pt>
                <c:pt idx="381">
                  <c:v>-64.962999999999994</c:v>
                </c:pt>
                <c:pt idx="382">
                  <c:v>-64.960999999999999</c:v>
                </c:pt>
                <c:pt idx="383">
                  <c:v>-64.958999999999989</c:v>
                </c:pt>
                <c:pt idx="384">
                  <c:v>-64.956999999999994</c:v>
                </c:pt>
                <c:pt idx="385">
                  <c:v>-64.954999999999998</c:v>
                </c:pt>
                <c:pt idx="386">
                  <c:v>-64.952999999999989</c:v>
                </c:pt>
                <c:pt idx="387">
                  <c:v>-64.950999999999993</c:v>
                </c:pt>
                <c:pt idx="388">
                  <c:v>-64.948999999999998</c:v>
                </c:pt>
                <c:pt idx="389">
                  <c:v>-64.946999999999989</c:v>
                </c:pt>
                <c:pt idx="390">
                  <c:v>-64.944999999999993</c:v>
                </c:pt>
                <c:pt idx="391">
                  <c:v>-64.942999999999998</c:v>
                </c:pt>
                <c:pt idx="392">
                  <c:v>-64.940999999999988</c:v>
                </c:pt>
                <c:pt idx="393">
                  <c:v>-64.938999999999993</c:v>
                </c:pt>
                <c:pt idx="394">
                  <c:v>-64.936999999999998</c:v>
                </c:pt>
                <c:pt idx="395">
                  <c:v>-64.934999999999988</c:v>
                </c:pt>
                <c:pt idx="396">
                  <c:v>-64.932999999999993</c:v>
                </c:pt>
                <c:pt idx="397">
                  <c:v>-64.930999999999997</c:v>
                </c:pt>
                <c:pt idx="398">
                  <c:v>-64.928999999999988</c:v>
                </c:pt>
                <c:pt idx="399">
                  <c:v>-64.926999999999992</c:v>
                </c:pt>
                <c:pt idx="400">
                  <c:v>-64.924999999999997</c:v>
                </c:pt>
                <c:pt idx="401">
                  <c:v>-64.922999999999988</c:v>
                </c:pt>
                <c:pt idx="402">
                  <c:v>-64.920999999999992</c:v>
                </c:pt>
                <c:pt idx="403">
                  <c:v>-64.918999999999997</c:v>
                </c:pt>
                <c:pt idx="404">
                  <c:v>-64.916999999999987</c:v>
                </c:pt>
                <c:pt idx="405">
                  <c:v>-64.914999999999992</c:v>
                </c:pt>
                <c:pt idx="406">
                  <c:v>-64.912999999999997</c:v>
                </c:pt>
                <c:pt idx="407">
                  <c:v>-64.911000000000001</c:v>
                </c:pt>
                <c:pt idx="408">
                  <c:v>-64.908999999999992</c:v>
                </c:pt>
                <c:pt idx="409">
                  <c:v>-64.906999999999996</c:v>
                </c:pt>
                <c:pt idx="410">
                  <c:v>-64.905000000000001</c:v>
                </c:pt>
                <c:pt idx="411">
                  <c:v>-64.902999999999992</c:v>
                </c:pt>
                <c:pt idx="412">
                  <c:v>-64.900999999999996</c:v>
                </c:pt>
                <c:pt idx="413">
                  <c:v>-64.899000000000001</c:v>
                </c:pt>
                <c:pt idx="414">
                  <c:v>-64.896999999999991</c:v>
                </c:pt>
                <c:pt idx="415">
                  <c:v>-64.894999999999996</c:v>
                </c:pt>
                <c:pt idx="416">
                  <c:v>-64.893000000000001</c:v>
                </c:pt>
                <c:pt idx="417">
                  <c:v>-64.890999999999991</c:v>
                </c:pt>
                <c:pt idx="418">
                  <c:v>-64.888999999999996</c:v>
                </c:pt>
                <c:pt idx="419">
                  <c:v>-64.887</c:v>
                </c:pt>
                <c:pt idx="420">
                  <c:v>-64.884999999999991</c:v>
                </c:pt>
                <c:pt idx="421">
                  <c:v>-64.882999999999996</c:v>
                </c:pt>
                <c:pt idx="422">
                  <c:v>-64.881</c:v>
                </c:pt>
                <c:pt idx="423">
                  <c:v>-64.878999999999991</c:v>
                </c:pt>
                <c:pt idx="424">
                  <c:v>-64.876999999999995</c:v>
                </c:pt>
                <c:pt idx="425">
                  <c:v>-64.875</c:v>
                </c:pt>
                <c:pt idx="426">
                  <c:v>-64.87299999999999</c:v>
                </c:pt>
                <c:pt idx="427">
                  <c:v>-64.870999999999995</c:v>
                </c:pt>
                <c:pt idx="428">
                  <c:v>-64.869</c:v>
                </c:pt>
                <c:pt idx="429">
                  <c:v>-64.86699999999999</c:v>
                </c:pt>
                <c:pt idx="430">
                  <c:v>-64.864999999999995</c:v>
                </c:pt>
                <c:pt idx="431">
                  <c:v>-64.863</c:v>
                </c:pt>
                <c:pt idx="432">
                  <c:v>-64.86099999999999</c:v>
                </c:pt>
                <c:pt idx="433">
                  <c:v>-64.858999999999995</c:v>
                </c:pt>
                <c:pt idx="434">
                  <c:v>-64.856999999999999</c:v>
                </c:pt>
                <c:pt idx="435">
                  <c:v>-64.85499999999999</c:v>
                </c:pt>
                <c:pt idx="436">
                  <c:v>-64.852999999999994</c:v>
                </c:pt>
                <c:pt idx="437">
                  <c:v>-64.850999999999999</c:v>
                </c:pt>
                <c:pt idx="438">
                  <c:v>-64.84899999999999</c:v>
                </c:pt>
                <c:pt idx="439">
                  <c:v>-64.846999999999994</c:v>
                </c:pt>
                <c:pt idx="440">
                  <c:v>-64.844999999999999</c:v>
                </c:pt>
                <c:pt idx="441">
                  <c:v>-64.842999999999989</c:v>
                </c:pt>
                <c:pt idx="442">
                  <c:v>-64.840999999999994</c:v>
                </c:pt>
                <c:pt idx="443">
                  <c:v>-64.838999999999999</c:v>
                </c:pt>
                <c:pt idx="444">
                  <c:v>-64.836999999999989</c:v>
                </c:pt>
                <c:pt idx="445">
                  <c:v>-64.834999999999994</c:v>
                </c:pt>
                <c:pt idx="446">
                  <c:v>-64.832999999999998</c:v>
                </c:pt>
                <c:pt idx="447">
                  <c:v>-64.830999999999989</c:v>
                </c:pt>
                <c:pt idx="448">
                  <c:v>-64.828999999999994</c:v>
                </c:pt>
                <c:pt idx="449">
                  <c:v>-64.826999999999998</c:v>
                </c:pt>
                <c:pt idx="450">
                  <c:v>-64.824999999999989</c:v>
                </c:pt>
                <c:pt idx="451">
                  <c:v>-64.822999999999993</c:v>
                </c:pt>
                <c:pt idx="452">
                  <c:v>-64.820999999999998</c:v>
                </c:pt>
                <c:pt idx="453">
                  <c:v>-64.818999999999988</c:v>
                </c:pt>
                <c:pt idx="454">
                  <c:v>-64.816999999999993</c:v>
                </c:pt>
                <c:pt idx="455">
                  <c:v>-64.814999999999998</c:v>
                </c:pt>
                <c:pt idx="456">
                  <c:v>-64.812999999999988</c:v>
                </c:pt>
                <c:pt idx="457">
                  <c:v>-64.810999999999993</c:v>
                </c:pt>
                <c:pt idx="458">
                  <c:v>-64.808999999999997</c:v>
                </c:pt>
                <c:pt idx="459">
                  <c:v>-64.806999999999988</c:v>
                </c:pt>
                <c:pt idx="460">
                  <c:v>-64.804999999999993</c:v>
                </c:pt>
                <c:pt idx="461">
                  <c:v>-64.802999999999997</c:v>
                </c:pt>
                <c:pt idx="462">
                  <c:v>-64.800999999999988</c:v>
                </c:pt>
                <c:pt idx="463">
                  <c:v>-64.798999999999992</c:v>
                </c:pt>
                <c:pt idx="464">
                  <c:v>-64.796999999999997</c:v>
                </c:pt>
                <c:pt idx="465">
                  <c:v>-64.794999999999987</c:v>
                </c:pt>
                <c:pt idx="466">
                  <c:v>-64.792999999999992</c:v>
                </c:pt>
                <c:pt idx="467">
                  <c:v>-64.790999999999997</c:v>
                </c:pt>
                <c:pt idx="468">
                  <c:v>-64.788999999999987</c:v>
                </c:pt>
                <c:pt idx="469">
                  <c:v>-64.786999999999992</c:v>
                </c:pt>
                <c:pt idx="470">
                  <c:v>-64.784999999999997</c:v>
                </c:pt>
                <c:pt idx="471">
                  <c:v>-64.783000000000001</c:v>
                </c:pt>
                <c:pt idx="472">
                  <c:v>-64.780999999999992</c:v>
                </c:pt>
                <c:pt idx="473">
                  <c:v>-64.778999999999996</c:v>
                </c:pt>
                <c:pt idx="474">
                  <c:v>-64.777000000000001</c:v>
                </c:pt>
                <c:pt idx="475">
                  <c:v>-64.774999999999991</c:v>
                </c:pt>
                <c:pt idx="476">
                  <c:v>-64.772999999999996</c:v>
                </c:pt>
                <c:pt idx="477">
                  <c:v>-64.771000000000001</c:v>
                </c:pt>
                <c:pt idx="478">
                  <c:v>-64.768999999999991</c:v>
                </c:pt>
                <c:pt idx="479">
                  <c:v>-64.766999999999996</c:v>
                </c:pt>
                <c:pt idx="480">
                  <c:v>-64.765000000000001</c:v>
                </c:pt>
                <c:pt idx="481">
                  <c:v>-64.762999999999991</c:v>
                </c:pt>
                <c:pt idx="482">
                  <c:v>-64.760999999999996</c:v>
                </c:pt>
                <c:pt idx="483">
                  <c:v>-64.759</c:v>
                </c:pt>
                <c:pt idx="484">
                  <c:v>-64.756999999999991</c:v>
                </c:pt>
                <c:pt idx="485">
                  <c:v>-64.754999999999995</c:v>
                </c:pt>
                <c:pt idx="486">
                  <c:v>-64.753</c:v>
                </c:pt>
                <c:pt idx="487">
                  <c:v>-64.750999999999991</c:v>
                </c:pt>
                <c:pt idx="488">
                  <c:v>-64.748999999999995</c:v>
                </c:pt>
                <c:pt idx="489">
                  <c:v>-64.747</c:v>
                </c:pt>
                <c:pt idx="490">
                  <c:v>-64.74499999999999</c:v>
                </c:pt>
                <c:pt idx="491">
                  <c:v>-64.742999999999995</c:v>
                </c:pt>
                <c:pt idx="492">
                  <c:v>-64.741</c:v>
                </c:pt>
                <c:pt idx="493">
                  <c:v>-64.73899999999999</c:v>
                </c:pt>
                <c:pt idx="494">
                  <c:v>-64.736999999999995</c:v>
                </c:pt>
                <c:pt idx="495">
                  <c:v>-64.734999999999999</c:v>
                </c:pt>
                <c:pt idx="496">
                  <c:v>-64.73299999999999</c:v>
                </c:pt>
                <c:pt idx="497">
                  <c:v>-64.730999999999995</c:v>
                </c:pt>
                <c:pt idx="498">
                  <c:v>-64.728999999999999</c:v>
                </c:pt>
                <c:pt idx="499">
                  <c:v>-64.72699999999999</c:v>
                </c:pt>
                <c:pt idx="500">
                  <c:v>-64.724999999999994</c:v>
                </c:pt>
                <c:pt idx="501">
                  <c:v>-64.722999999999999</c:v>
                </c:pt>
                <c:pt idx="502">
                  <c:v>-64.720999999999989</c:v>
                </c:pt>
                <c:pt idx="503">
                  <c:v>-64.718999999999994</c:v>
                </c:pt>
                <c:pt idx="504">
                  <c:v>-64.716999999999999</c:v>
                </c:pt>
                <c:pt idx="505">
                  <c:v>-64.714999999999989</c:v>
                </c:pt>
                <c:pt idx="506">
                  <c:v>-64.712999999999994</c:v>
                </c:pt>
                <c:pt idx="507">
                  <c:v>-64.710999999999999</c:v>
                </c:pt>
                <c:pt idx="508">
                  <c:v>-64.708999999999989</c:v>
                </c:pt>
                <c:pt idx="509">
                  <c:v>-64.706999999999994</c:v>
                </c:pt>
                <c:pt idx="510">
                  <c:v>-64.704999999999998</c:v>
                </c:pt>
                <c:pt idx="511">
                  <c:v>-64.702999999999989</c:v>
                </c:pt>
                <c:pt idx="512">
                  <c:v>-64.700999999999993</c:v>
                </c:pt>
                <c:pt idx="513">
                  <c:v>-64.698999999999998</c:v>
                </c:pt>
                <c:pt idx="514">
                  <c:v>-64.696999999999989</c:v>
                </c:pt>
                <c:pt idx="515">
                  <c:v>-64.694999999999993</c:v>
                </c:pt>
                <c:pt idx="516">
                  <c:v>-64.692999999999998</c:v>
                </c:pt>
                <c:pt idx="517">
                  <c:v>-64.690999999999988</c:v>
                </c:pt>
                <c:pt idx="518">
                  <c:v>-64.688999999999993</c:v>
                </c:pt>
                <c:pt idx="519">
                  <c:v>-64.686999999999998</c:v>
                </c:pt>
                <c:pt idx="520">
                  <c:v>-64.684999999999988</c:v>
                </c:pt>
                <c:pt idx="521">
                  <c:v>-64.682999999999993</c:v>
                </c:pt>
                <c:pt idx="522">
                  <c:v>-64.680999999999997</c:v>
                </c:pt>
                <c:pt idx="523">
                  <c:v>-64.678999999999988</c:v>
                </c:pt>
                <c:pt idx="524">
                  <c:v>-64.676999999999992</c:v>
                </c:pt>
                <c:pt idx="525">
                  <c:v>-64.674999999999997</c:v>
                </c:pt>
                <c:pt idx="526">
                  <c:v>-64.672999999999988</c:v>
                </c:pt>
                <c:pt idx="527">
                  <c:v>-64.670999999999992</c:v>
                </c:pt>
                <c:pt idx="528">
                  <c:v>-64.668999999999997</c:v>
                </c:pt>
                <c:pt idx="529">
                  <c:v>-64.666999999999987</c:v>
                </c:pt>
                <c:pt idx="530">
                  <c:v>-64.664999999999992</c:v>
                </c:pt>
                <c:pt idx="531">
                  <c:v>-64.662999999999997</c:v>
                </c:pt>
                <c:pt idx="532">
                  <c:v>-64.661000000000001</c:v>
                </c:pt>
                <c:pt idx="533">
                  <c:v>-64.658999999999992</c:v>
                </c:pt>
                <c:pt idx="534">
                  <c:v>-64.656999999999996</c:v>
                </c:pt>
                <c:pt idx="535">
                  <c:v>-64.655000000000001</c:v>
                </c:pt>
                <c:pt idx="536">
                  <c:v>-64.652999999999992</c:v>
                </c:pt>
                <c:pt idx="537">
                  <c:v>-64.650999999999996</c:v>
                </c:pt>
                <c:pt idx="538">
                  <c:v>-64.649000000000001</c:v>
                </c:pt>
                <c:pt idx="539">
                  <c:v>-64.646999999999991</c:v>
                </c:pt>
                <c:pt idx="540">
                  <c:v>-64.644999999999996</c:v>
                </c:pt>
                <c:pt idx="541">
                  <c:v>-64.643000000000001</c:v>
                </c:pt>
                <c:pt idx="542">
                  <c:v>-64.640999999999991</c:v>
                </c:pt>
                <c:pt idx="543">
                  <c:v>-64.638999999999996</c:v>
                </c:pt>
                <c:pt idx="544">
                  <c:v>-64.637</c:v>
                </c:pt>
                <c:pt idx="545">
                  <c:v>-64.634999999999991</c:v>
                </c:pt>
                <c:pt idx="546">
                  <c:v>-64.632999999999996</c:v>
                </c:pt>
                <c:pt idx="547">
                  <c:v>-64.631</c:v>
                </c:pt>
                <c:pt idx="548">
                  <c:v>-64.628999999999991</c:v>
                </c:pt>
                <c:pt idx="549">
                  <c:v>-64.626999999999995</c:v>
                </c:pt>
                <c:pt idx="550">
                  <c:v>-64.625</c:v>
                </c:pt>
                <c:pt idx="551">
                  <c:v>-64.62299999999999</c:v>
                </c:pt>
                <c:pt idx="552">
                  <c:v>-64.620999999999995</c:v>
                </c:pt>
                <c:pt idx="553">
                  <c:v>-64.619</c:v>
                </c:pt>
                <c:pt idx="554">
                  <c:v>-64.61699999999999</c:v>
                </c:pt>
                <c:pt idx="555">
                  <c:v>-64.614999999999995</c:v>
                </c:pt>
                <c:pt idx="556">
                  <c:v>-64.613</c:v>
                </c:pt>
                <c:pt idx="557">
                  <c:v>-64.61099999999999</c:v>
                </c:pt>
                <c:pt idx="558">
                  <c:v>-64.608999999999995</c:v>
                </c:pt>
                <c:pt idx="559">
                  <c:v>-64.606999999999999</c:v>
                </c:pt>
                <c:pt idx="560">
                  <c:v>-64.60499999999999</c:v>
                </c:pt>
                <c:pt idx="561">
                  <c:v>-64.602999999999994</c:v>
                </c:pt>
                <c:pt idx="562">
                  <c:v>-64.600999999999999</c:v>
                </c:pt>
                <c:pt idx="563">
                  <c:v>-64.59899999999999</c:v>
                </c:pt>
                <c:pt idx="564">
                  <c:v>-64.596999999999994</c:v>
                </c:pt>
                <c:pt idx="565">
                  <c:v>-64.594999999999999</c:v>
                </c:pt>
                <c:pt idx="566">
                  <c:v>-64.592999999999989</c:v>
                </c:pt>
                <c:pt idx="567">
                  <c:v>-64.590999999999994</c:v>
                </c:pt>
                <c:pt idx="568">
                  <c:v>-64.588999999999999</c:v>
                </c:pt>
                <c:pt idx="569">
                  <c:v>-64.586999999999989</c:v>
                </c:pt>
                <c:pt idx="570">
                  <c:v>-64.584999999999994</c:v>
                </c:pt>
                <c:pt idx="571">
                  <c:v>-64.582999999999998</c:v>
                </c:pt>
                <c:pt idx="572">
                  <c:v>-64.580999999999989</c:v>
                </c:pt>
                <c:pt idx="573">
                  <c:v>-64.578999999999994</c:v>
                </c:pt>
                <c:pt idx="574">
                  <c:v>-64.576999999999998</c:v>
                </c:pt>
                <c:pt idx="575">
                  <c:v>-64.574999999999989</c:v>
                </c:pt>
                <c:pt idx="576">
                  <c:v>-64.572999999999993</c:v>
                </c:pt>
                <c:pt idx="577">
                  <c:v>-64.570999999999998</c:v>
                </c:pt>
                <c:pt idx="578">
                  <c:v>-64.568999999999988</c:v>
                </c:pt>
                <c:pt idx="579">
                  <c:v>-64.566999999999993</c:v>
                </c:pt>
                <c:pt idx="580">
                  <c:v>-64.564999999999998</c:v>
                </c:pt>
                <c:pt idx="581">
                  <c:v>-64.562999999999988</c:v>
                </c:pt>
                <c:pt idx="582">
                  <c:v>-64.560999999999993</c:v>
                </c:pt>
                <c:pt idx="583">
                  <c:v>-64.558999999999997</c:v>
                </c:pt>
                <c:pt idx="584">
                  <c:v>-64.556999999999988</c:v>
                </c:pt>
                <c:pt idx="585">
                  <c:v>-64.554999999999993</c:v>
                </c:pt>
                <c:pt idx="586">
                  <c:v>-64.552999999999997</c:v>
                </c:pt>
                <c:pt idx="587">
                  <c:v>-64.550999999999988</c:v>
                </c:pt>
                <c:pt idx="588">
                  <c:v>-64.548999999999992</c:v>
                </c:pt>
                <c:pt idx="589">
                  <c:v>-64.546999999999997</c:v>
                </c:pt>
                <c:pt idx="590">
                  <c:v>-64.544999999999987</c:v>
                </c:pt>
                <c:pt idx="591">
                  <c:v>-64.542999999999992</c:v>
                </c:pt>
                <c:pt idx="592">
                  <c:v>-64.540999999999997</c:v>
                </c:pt>
                <c:pt idx="593">
                  <c:v>-64.538999999999987</c:v>
                </c:pt>
                <c:pt idx="594">
                  <c:v>-64.536999999999992</c:v>
                </c:pt>
                <c:pt idx="595">
                  <c:v>-64.534999999999997</c:v>
                </c:pt>
                <c:pt idx="596">
                  <c:v>-64.533000000000001</c:v>
                </c:pt>
                <c:pt idx="597">
                  <c:v>-64.530999999999992</c:v>
                </c:pt>
                <c:pt idx="598">
                  <c:v>-64.528999999999996</c:v>
                </c:pt>
                <c:pt idx="599">
                  <c:v>-64.527000000000001</c:v>
                </c:pt>
                <c:pt idx="600">
                  <c:v>-64.524999999999991</c:v>
                </c:pt>
                <c:pt idx="601">
                  <c:v>-64.522999999999996</c:v>
                </c:pt>
                <c:pt idx="602">
                  <c:v>-64.521000000000001</c:v>
                </c:pt>
                <c:pt idx="603">
                  <c:v>-64.518999999999991</c:v>
                </c:pt>
                <c:pt idx="604">
                  <c:v>-64.516999999999996</c:v>
                </c:pt>
                <c:pt idx="605">
                  <c:v>-64.515000000000001</c:v>
                </c:pt>
                <c:pt idx="606">
                  <c:v>-64.512999999999991</c:v>
                </c:pt>
                <c:pt idx="607">
                  <c:v>-64.510999999999996</c:v>
                </c:pt>
                <c:pt idx="608">
                  <c:v>-64.509</c:v>
                </c:pt>
                <c:pt idx="609">
                  <c:v>-64.506999999999991</c:v>
                </c:pt>
                <c:pt idx="610">
                  <c:v>-64.504999999999995</c:v>
                </c:pt>
                <c:pt idx="611">
                  <c:v>-64.503</c:v>
                </c:pt>
                <c:pt idx="612">
                  <c:v>-64.500999999999991</c:v>
                </c:pt>
                <c:pt idx="613">
                  <c:v>-64.498999999999995</c:v>
                </c:pt>
                <c:pt idx="614">
                  <c:v>-64.497</c:v>
                </c:pt>
                <c:pt idx="615">
                  <c:v>-64.49499999999999</c:v>
                </c:pt>
                <c:pt idx="616">
                  <c:v>-64.492999999999995</c:v>
                </c:pt>
                <c:pt idx="617">
                  <c:v>-64.491</c:v>
                </c:pt>
                <c:pt idx="618">
                  <c:v>-64.48899999999999</c:v>
                </c:pt>
                <c:pt idx="619">
                  <c:v>-64.486999999999995</c:v>
                </c:pt>
                <c:pt idx="620">
                  <c:v>-64.484999999999999</c:v>
                </c:pt>
                <c:pt idx="621">
                  <c:v>-64.48299999999999</c:v>
                </c:pt>
                <c:pt idx="622">
                  <c:v>-64.480999999999995</c:v>
                </c:pt>
                <c:pt idx="623">
                  <c:v>-64.478999999999999</c:v>
                </c:pt>
                <c:pt idx="624">
                  <c:v>-64.47699999999999</c:v>
                </c:pt>
                <c:pt idx="625">
                  <c:v>-64.474999999999994</c:v>
                </c:pt>
                <c:pt idx="626">
                  <c:v>-64.472999999999999</c:v>
                </c:pt>
                <c:pt idx="627">
                  <c:v>-64.470999999999989</c:v>
                </c:pt>
                <c:pt idx="628">
                  <c:v>-64.468999999999994</c:v>
                </c:pt>
                <c:pt idx="629">
                  <c:v>-64.466999999999999</c:v>
                </c:pt>
                <c:pt idx="630">
                  <c:v>-64.464999999999989</c:v>
                </c:pt>
                <c:pt idx="631">
                  <c:v>-64.462999999999994</c:v>
                </c:pt>
                <c:pt idx="632">
                  <c:v>-64.460999999999999</c:v>
                </c:pt>
                <c:pt idx="633">
                  <c:v>-64.458999999999989</c:v>
                </c:pt>
                <c:pt idx="634">
                  <c:v>-64.456999999999994</c:v>
                </c:pt>
                <c:pt idx="635">
                  <c:v>-64.454999999999998</c:v>
                </c:pt>
                <c:pt idx="636">
                  <c:v>-64.452999999999989</c:v>
                </c:pt>
                <c:pt idx="637">
                  <c:v>-64.450999999999993</c:v>
                </c:pt>
                <c:pt idx="638">
                  <c:v>-64.448999999999998</c:v>
                </c:pt>
                <c:pt idx="639">
                  <c:v>-64.446999999999989</c:v>
                </c:pt>
                <c:pt idx="640">
                  <c:v>-64.444999999999993</c:v>
                </c:pt>
                <c:pt idx="641">
                  <c:v>-64.442999999999998</c:v>
                </c:pt>
                <c:pt idx="642">
                  <c:v>-64.440999999999988</c:v>
                </c:pt>
                <c:pt idx="643">
                  <c:v>-64.438999999999993</c:v>
                </c:pt>
                <c:pt idx="644">
                  <c:v>-64.436999999999998</c:v>
                </c:pt>
                <c:pt idx="645">
                  <c:v>-64.434999999999988</c:v>
                </c:pt>
                <c:pt idx="646">
                  <c:v>-64.432999999999993</c:v>
                </c:pt>
                <c:pt idx="647">
                  <c:v>-64.430999999999997</c:v>
                </c:pt>
                <c:pt idx="648">
                  <c:v>-64.428999999999988</c:v>
                </c:pt>
                <c:pt idx="649">
                  <c:v>-64.426999999999992</c:v>
                </c:pt>
                <c:pt idx="650">
                  <c:v>-64.424999999999997</c:v>
                </c:pt>
                <c:pt idx="651">
                  <c:v>-64.422999999999988</c:v>
                </c:pt>
                <c:pt idx="652">
                  <c:v>-64.420999999999992</c:v>
                </c:pt>
                <c:pt idx="653">
                  <c:v>-64.418999999999997</c:v>
                </c:pt>
                <c:pt idx="654">
                  <c:v>-64.416999999999987</c:v>
                </c:pt>
                <c:pt idx="655">
                  <c:v>-64.414999999999992</c:v>
                </c:pt>
                <c:pt idx="656">
                  <c:v>-64.412999999999997</c:v>
                </c:pt>
                <c:pt idx="657">
                  <c:v>-64.411000000000001</c:v>
                </c:pt>
                <c:pt idx="658">
                  <c:v>-64.408999999999992</c:v>
                </c:pt>
                <c:pt idx="659">
                  <c:v>-64.406999999999996</c:v>
                </c:pt>
                <c:pt idx="660">
                  <c:v>-64.405000000000001</c:v>
                </c:pt>
                <c:pt idx="661">
                  <c:v>-64.402999999999992</c:v>
                </c:pt>
                <c:pt idx="662">
                  <c:v>-64.400999999999996</c:v>
                </c:pt>
                <c:pt idx="663">
                  <c:v>-64.399000000000001</c:v>
                </c:pt>
                <c:pt idx="664">
                  <c:v>-64.396999999999991</c:v>
                </c:pt>
                <c:pt idx="665">
                  <c:v>-64.394999999999996</c:v>
                </c:pt>
                <c:pt idx="666">
                  <c:v>-64.393000000000001</c:v>
                </c:pt>
                <c:pt idx="667">
                  <c:v>-64.390999999999991</c:v>
                </c:pt>
                <c:pt idx="668">
                  <c:v>-64.388999999999996</c:v>
                </c:pt>
                <c:pt idx="669">
                  <c:v>-64.387</c:v>
                </c:pt>
                <c:pt idx="670">
                  <c:v>-64.384999999999991</c:v>
                </c:pt>
                <c:pt idx="671">
                  <c:v>-64.382999999999996</c:v>
                </c:pt>
                <c:pt idx="672">
                  <c:v>-64.381</c:v>
                </c:pt>
                <c:pt idx="673">
                  <c:v>-64.378999999999991</c:v>
                </c:pt>
                <c:pt idx="674">
                  <c:v>-64.376999999999995</c:v>
                </c:pt>
                <c:pt idx="675">
                  <c:v>-64.375</c:v>
                </c:pt>
                <c:pt idx="676">
                  <c:v>-64.37299999999999</c:v>
                </c:pt>
                <c:pt idx="677">
                  <c:v>-64.370999999999995</c:v>
                </c:pt>
                <c:pt idx="678">
                  <c:v>-64.369</c:v>
                </c:pt>
                <c:pt idx="679">
                  <c:v>-64.36699999999999</c:v>
                </c:pt>
                <c:pt idx="680">
                  <c:v>-64.364999999999995</c:v>
                </c:pt>
                <c:pt idx="681">
                  <c:v>-64.363</c:v>
                </c:pt>
                <c:pt idx="682">
                  <c:v>-64.36099999999999</c:v>
                </c:pt>
                <c:pt idx="683">
                  <c:v>-64.358999999999995</c:v>
                </c:pt>
                <c:pt idx="684">
                  <c:v>-64.356999999999999</c:v>
                </c:pt>
                <c:pt idx="685">
                  <c:v>-64.35499999999999</c:v>
                </c:pt>
                <c:pt idx="686">
                  <c:v>-64.352999999999994</c:v>
                </c:pt>
                <c:pt idx="687">
                  <c:v>-64.350999999999999</c:v>
                </c:pt>
                <c:pt idx="688">
                  <c:v>-64.34899999999999</c:v>
                </c:pt>
                <c:pt idx="689">
                  <c:v>-64.346999999999994</c:v>
                </c:pt>
                <c:pt idx="690">
                  <c:v>-64.344999999999999</c:v>
                </c:pt>
                <c:pt idx="691">
                  <c:v>-64.342999999999989</c:v>
                </c:pt>
                <c:pt idx="692">
                  <c:v>-64.340999999999994</c:v>
                </c:pt>
                <c:pt idx="693">
                  <c:v>-64.338999999999999</c:v>
                </c:pt>
                <c:pt idx="694">
                  <c:v>-64.336999999999989</c:v>
                </c:pt>
                <c:pt idx="695">
                  <c:v>-64.334999999999994</c:v>
                </c:pt>
                <c:pt idx="696">
                  <c:v>-64.332999999999998</c:v>
                </c:pt>
                <c:pt idx="697">
                  <c:v>-64.330999999999989</c:v>
                </c:pt>
                <c:pt idx="698">
                  <c:v>-64.328999999999994</c:v>
                </c:pt>
                <c:pt idx="699">
                  <c:v>-64.326999999999998</c:v>
                </c:pt>
                <c:pt idx="700">
                  <c:v>-64.324999999999989</c:v>
                </c:pt>
                <c:pt idx="701">
                  <c:v>-64.322999999999993</c:v>
                </c:pt>
                <c:pt idx="702">
                  <c:v>-64.320999999999998</c:v>
                </c:pt>
                <c:pt idx="703">
                  <c:v>-64.318999999999988</c:v>
                </c:pt>
                <c:pt idx="704">
                  <c:v>-64.316999999999993</c:v>
                </c:pt>
                <c:pt idx="705">
                  <c:v>-64.314999999999998</c:v>
                </c:pt>
                <c:pt idx="706">
                  <c:v>-64.312999999999988</c:v>
                </c:pt>
                <c:pt idx="707">
                  <c:v>-64.310999999999993</c:v>
                </c:pt>
                <c:pt idx="708">
                  <c:v>-64.308999999999997</c:v>
                </c:pt>
                <c:pt idx="709">
                  <c:v>-64.306999999999988</c:v>
                </c:pt>
                <c:pt idx="710">
                  <c:v>-64.304999999999993</c:v>
                </c:pt>
                <c:pt idx="711">
                  <c:v>-64.302999999999997</c:v>
                </c:pt>
                <c:pt idx="712">
                  <c:v>-64.300999999999988</c:v>
                </c:pt>
                <c:pt idx="713">
                  <c:v>-64.298999999999992</c:v>
                </c:pt>
                <c:pt idx="714">
                  <c:v>-64.296999999999997</c:v>
                </c:pt>
                <c:pt idx="715">
                  <c:v>-64.294999999999987</c:v>
                </c:pt>
                <c:pt idx="716">
                  <c:v>-64.292999999999992</c:v>
                </c:pt>
                <c:pt idx="717">
                  <c:v>-64.290999999999997</c:v>
                </c:pt>
                <c:pt idx="718">
                  <c:v>-64.288999999999987</c:v>
                </c:pt>
                <c:pt idx="719">
                  <c:v>-64.286999999999992</c:v>
                </c:pt>
                <c:pt idx="720">
                  <c:v>-64.284999999999997</c:v>
                </c:pt>
                <c:pt idx="721">
                  <c:v>-64.283000000000001</c:v>
                </c:pt>
                <c:pt idx="722">
                  <c:v>-64.280999999999992</c:v>
                </c:pt>
                <c:pt idx="723">
                  <c:v>-64.278999999999996</c:v>
                </c:pt>
                <c:pt idx="724">
                  <c:v>-64.277000000000001</c:v>
                </c:pt>
                <c:pt idx="725">
                  <c:v>-64.274999999999991</c:v>
                </c:pt>
                <c:pt idx="726">
                  <c:v>-64.272999999999996</c:v>
                </c:pt>
                <c:pt idx="727">
                  <c:v>-64.271000000000001</c:v>
                </c:pt>
                <c:pt idx="728">
                  <c:v>-64.268999999999991</c:v>
                </c:pt>
                <c:pt idx="729">
                  <c:v>-64.266999999999996</c:v>
                </c:pt>
                <c:pt idx="730">
                  <c:v>-64.265000000000001</c:v>
                </c:pt>
                <c:pt idx="731">
                  <c:v>-64.262999999999991</c:v>
                </c:pt>
                <c:pt idx="732">
                  <c:v>-64.260999999999996</c:v>
                </c:pt>
                <c:pt idx="733">
                  <c:v>-64.259</c:v>
                </c:pt>
                <c:pt idx="734">
                  <c:v>-64.256999999999991</c:v>
                </c:pt>
                <c:pt idx="735">
                  <c:v>-64.254999999999995</c:v>
                </c:pt>
                <c:pt idx="736">
                  <c:v>-64.253</c:v>
                </c:pt>
                <c:pt idx="737">
                  <c:v>-64.250999999999991</c:v>
                </c:pt>
                <c:pt idx="738">
                  <c:v>-64.248999999999995</c:v>
                </c:pt>
                <c:pt idx="739">
                  <c:v>-64.247</c:v>
                </c:pt>
                <c:pt idx="740">
                  <c:v>-64.24499999999999</c:v>
                </c:pt>
                <c:pt idx="741">
                  <c:v>-64.242999999999995</c:v>
                </c:pt>
                <c:pt idx="742">
                  <c:v>-64.241</c:v>
                </c:pt>
                <c:pt idx="743">
                  <c:v>-64.23899999999999</c:v>
                </c:pt>
                <c:pt idx="744">
                  <c:v>-64.236999999999995</c:v>
                </c:pt>
                <c:pt idx="745">
                  <c:v>-64.234999999999999</c:v>
                </c:pt>
                <c:pt idx="746">
                  <c:v>-64.23299999999999</c:v>
                </c:pt>
                <c:pt idx="747">
                  <c:v>-64.230999999999995</c:v>
                </c:pt>
                <c:pt idx="748">
                  <c:v>-64.228999999999999</c:v>
                </c:pt>
                <c:pt idx="749">
                  <c:v>-64.22699999999999</c:v>
                </c:pt>
                <c:pt idx="750">
                  <c:v>-64.224999999999994</c:v>
                </c:pt>
                <c:pt idx="751">
                  <c:v>-64.222999999999999</c:v>
                </c:pt>
                <c:pt idx="752">
                  <c:v>-64.220999999999989</c:v>
                </c:pt>
                <c:pt idx="753">
                  <c:v>-64.218999999999994</c:v>
                </c:pt>
                <c:pt idx="754">
                  <c:v>-64.216999999999999</c:v>
                </c:pt>
                <c:pt idx="755">
                  <c:v>-64.214999999999989</c:v>
                </c:pt>
                <c:pt idx="756">
                  <c:v>-64.212999999999994</c:v>
                </c:pt>
                <c:pt idx="757">
                  <c:v>-64.210999999999999</c:v>
                </c:pt>
                <c:pt idx="758">
                  <c:v>-64.208999999999989</c:v>
                </c:pt>
                <c:pt idx="759">
                  <c:v>-64.206999999999994</c:v>
                </c:pt>
                <c:pt idx="760">
                  <c:v>-64.204999999999998</c:v>
                </c:pt>
                <c:pt idx="761">
                  <c:v>-64.202999999999989</c:v>
                </c:pt>
                <c:pt idx="762">
                  <c:v>-64.200999999999993</c:v>
                </c:pt>
                <c:pt idx="763">
                  <c:v>-64.198999999999998</c:v>
                </c:pt>
                <c:pt idx="764">
                  <c:v>-64.196999999999989</c:v>
                </c:pt>
                <c:pt idx="765">
                  <c:v>-64.194999999999993</c:v>
                </c:pt>
                <c:pt idx="766">
                  <c:v>-64.192999999999998</c:v>
                </c:pt>
                <c:pt idx="767">
                  <c:v>-64.190999999999988</c:v>
                </c:pt>
                <c:pt idx="768">
                  <c:v>-64.188999999999993</c:v>
                </c:pt>
                <c:pt idx="769">
                  <c:v>-64.186999999999998</c:v>
                </c:pt>
                <c:pt idx="770">
                  <c:v>-64.184999999999988</c:v>
                </c:pt>
                <c:pt idx="771">
                  <c:v>-64.182999999999993</c:v>
                </c:pt>
                <c:pt idx="772">
                  <c:v>-64.180999999999997</c:v>
                </c:pt>
                <c:pt idx="773">
                  <c:v>-64.178999999999988</c:v>
                </c:pt>
                <c:pt idx="774">
                  <c:v>-64.176999999999992</c:v>
                </c:pt>
                <c:pt idx="775">
                  <c:v>-64.174999999999997</c:v>
                </c:pt>
                <c:pt idx="776">
                  <c:v>-64.172999999999988</c:v>
                </c:pt>
                <c:pt idx="777">
                  <c:v>-64.170999999999992</c:v>
                </c:pt>
                <c:pt idx="778">
                  <c:v>-64.168999999999997</c:v>
                </c:pt>
                <c:pt idx="779">
                  <c:v>-64.166999999999987</c:v>
                </c:pt>
                <c:pt idx="780">
                  <c:v>-64.164999999999992</c:v>
                </c:pt>
                <c:pt idx="781">
                  <c:v>-64.162999999999997</c:v>
                </c:pt>
                <c:pt idx="782">
                  <c:v>-64.161000000000001</c:v>
                </c:pt>
                <c:pt idx="783">
                  <c:v>-64.158999999999992</c:v>
                </c:pt>
                <c:pt idx="784">
                  <c:v>-64.156999999999996</c:v>
                </c:pt>
                <c:pt idx="785">
                  <c:v>-64.155000000000001</c:v>
                </c:pt>
                <c:pt idx="786">
                  <c:v>-64.152999999999992</c:v>
                </c:pt>
                <c:pt idx="787">
                  <c:v>-64.150999999999996</c:v>
                </c:pt>
                <c:pt idx="788">
                  <c:v>-64.149000000000001</c:v>
                </c:pt>
                <c:pt idx="789">
                  <c:v>-64.146999999999991</c:v>
                </c:pt>
                <c:pt idx="790">
                  <c:v>-64.144999999999996</c:v>
                </c:pt>
                <c:pt idx="791">
                  <c:v>-64.143000000000001</c:v>
                </c:pt>
                <c:pt idx="792">
                  <c:v>-64.140999999999991</c:v>
                </c:pt>
                <c:pt idx="793">
                  <c:v>-64.138999999999996</c:v>
                </c:pt>
                <c:pt idx="794">
                  <c:v>-64.137</c:v>
                </c:pt>
                <c:pt idx="795">
                  <c:v>-64.134999999999991</c:v>
                </c:pt>
                <c:pt idx="796">
                  <c:v>-64.132999999999996</c:v>
                </c:pt>
                <c:pt idx="797">
                  <c:v>-64.131</c:v>
                </c:pt>
                <c:pt idx="798">
                  <c:v>-64.128999999999991</c:v>
                </c:pt>
                <c:pt idx="799">
                  <c:v>-64.126999999999995</c:v>
                </c:pt>
                <c:pt idx="800">
                  <c:v>-64.125</c:v>
                </c:pt>
                <c:pt idx="801">
                  <c:v>-64.12299999999999</c:v>
                </c:pt>
                <c:pt idx="802">
                  <c:v>-64.120999999999995</c:v>
                </c:pt>
                <c:pt idx="803">
                  <c:v>-64.119</c:v>
                </c:pt>
                <c:pt idx="804">
                  <c:v>-64.11699999999999</c:v>
                </c:pt>
                <c:pt idx="805">
                  <c:v>-64.114999999999995</c:v>
                </c:pt>
                <c:pt idx="806">
                  <c:v>-64.113</c:v>
                </c:pt>
                <c:pt idx="807">
                  <c:v>-64.11099999999999</c:v>
                </c:pt>
                <c:pt idx="808">
                  <c:v>-64.108999999999995</c:v>
                </c:pt>
                <c:pt idx="809">
                  <c:v>-64.106999999999999</c:v>
                </c:pt>
                <c:pt idx="810">
                  <c:v>-64.10499999999999</c:v>
                </c:pt>
                <c:pt idx="811">
                  <c:v>-64.102999999999994</c:v>
                </c:pt>
                <c:pt idx="812">
                  <c:v>-64.100999999999999</c:v>
                </c:pt>
                <c:pt idx="813">
                  <c:v>-64.09899999999999</c:v>
                </c:pt>
                <c:pt idx="814">
                  <c:v>-64.096999999999994</c:v>
                </c:pt>
                <c:pt idx="815">
                  <c:v>-64.094999999999999</c:v>
                </c:pt>
                <c:pt idx="816">
                  <c:v>-64.092999999999989</c:v>
                </c:pt>
                <c:pt idx="817">
                  <c:v>-64.090999999999994</c:v>
                </c:pt>
                <c:pt idx="818">
                  <c:v>-64.088999999999999</c:v>
                </c:pt>
                <c:pt idx="819">
                  <c:v>-64.086999999999989</c:v>
                </c:pt>
                <c:pt idx="820">
                  <c:v>-64.084999999999994</c:v>
                </c:pt>
                <c:pt idx="821">
                  <c:v>-64.082999999999998</c:v>
                </c:pt>
                <c:pt idx="822">
                  <c:v>-64.080999999999989</c:v>
                </c:pt>
                <c:pt idx="823">
                  <c:v>-64.078999999999994</c:v>
                </c:pt>
                <c:pt idx="824">
                  <c:v>-64.076999999999998</c:v>
                </c:pt>
                <c:pt idx="825">
                  <c:v>-64.074999999999989</c:v>
                </c:pt>
                <c:pt idx="826">
                  <c:v>-64.072999999999993</c:v>
                </c:pt>
                <c:pt idx="827">
                  <c:v>-64.070999999999998</c:v>
                </c:pt>
                <c:pt idx="828">
                  <c:v>-64.068999999999988</c:v>
                </c:pt>
                <c:pt idx="829">
                  <c:v>-64.066999999999993</c:v>
                </c:pt>
                <c:pt idx="830">
                  <c:v>-64.064999999999998</c:v>
                </c:pt>
                <c:pt idx="831">
                  <c:v>-64.062999999999988</c:v>
                </c:pt>
                <c:pt idx="832">
                  <c:v>-64.060999999999993</c:v>
                </c:pt>
                <c:pt idx="833">
                  <c:v>-64.058999999999997</c:v>
                </c:pt>
                <c:pt idx="834">
                  <c:v>-64.056999999999988</c:v>
                </c:pt>
                <c:pt idx="835">
                  <c:v>-64.054999999999993</c:v>
                </c:pt>
                <c:pt idx="836">
                  <c:v>-64.052999999999997</c:v>
                </c:pt>
                <c:pt idx="837">
                  <c:v>-64.050999999999988</c:v>
                </c:pt>
                <c:pt idx="838">
                  <c:v>-64.048999999999992</c:v>
                </c:pt>
                <c:pt idx="839">
                  <c:v>-64.046999999999997</c:v>
                </c:pt>
                <c:pt idx="840">
                  <c:v>-64.044999999999987</c:v>
                </c:pt>
                <c:pt idx="841">
                  <c:v>-64.042999999999992</c:v>
                </c:pt>
                <c:pt idx="842">
                  <c:v>-64.040999999999997</c:v>
                </c:pt>
                <c:pt idx="843">
                  <c:v>-64.038999999999987</c:v>
                </c:pt>
                <c:pt idx="844">
                  <c:v>-64.036999999999992</c:v>
                </c:pt>
                <c:pt idx="845">
                  <c:v>-64.034999999999997</c:v>
                </c:pt>
                <c:pt idx="846">
                  <c:v>-64.033000000000001</c:v>
                </c:pt>
                <c:pt idx="847">
                  <c:v>-64.030999999999992</c:v>
                </c:pt>
                <c:pt idx="848">
                  <c:v>-64.028999999999996</c:v>
                </c:pt>
                <c:pt idx="849">
                  <c:v>-64.027000000000001</c:v>
                </c:pt>
                <c:pt idx="850">
                  <c:v>-64.024999999999991</c:v>
                </c:pt>
                <c:pt idx="851">
                  <c:v>-64.022999999999996</c:v>
                </c:pt>
                <c:pt idx="852">
                  <c:v>-64.021000000000001</c:v>
                </c:pt>
                <c:pt idx="853">
                  <c:v>-64.018999999999991</c:v>
                </c:pt>
                <c:pt idx="854">
                  <c:v>-64.016999999999996</c:v>
                </c:pt>
                <c:pt idx="855">
                  <c:v>-64.015000000000001</c:v>
                </c:pt>
                <c:pt idx="856">
                  <c:v>-64.012999999999991</c:v>
                </c:pt>
                <c:pt idx="857">
                  <c:v>-64.010999999999996</c:v>
                </c:pt>
                <c:pt idx="858">
                  <c:v>-64.009</c:v>
                </c:pt>
                <c:pt idx="859">
                  <c:v>-64.006999999999991</c:v>
                </c:pt>
                <c:pt idx="860">
                  <c:v>-64.004999999999995</c:v>
                </c:pt>
                <c:pt idx="861">
                  <c:v>-64.003</c:v>
                </c:pt>
                <c:pt idx="862">
                  <c:v>-64.000999999999991</c:v>
                </c:pt>
                <c:pt idx="863">
                  <c:v>-63.998999999999995</c:v>
                </c:pt>
                <c:pt idx="864">
                  <c:v>-63.996999999999993</c:v>
                </c:pt>
                <c:pt idx="865">
                  <c:v>-63.994999999999997</c:v>
                </c:pt>
                <c:pt idx="866">
                  <c:v>-63.992999999999995</c:v>
                </c:pt>
                <c:pt idx="867">
                  <c:v>-63.990999999999993</c:v>
                </c:pt>
                <c:pt idx="868">
                  <c:v>-63.988999999999997</c:v>
                </c:pt>
                <c:pt idx="869">
                  <c:v>-63.986999999999995</c:v>
                </c:pt>
                <c:pt idx="870">
                  <c:v>-63.984999999999992</c:v>
                </c:pt>
                <c:pt idx="871">
                  <c:v>-63.982999999999997</c:v>
                </c:pt>
                <c:pt idx="872">
                  <c:v>-63.980999999999995</c:v>
                </c:pt>
                <c:pt idx="873">
                  <c:v>-63.978999999999992</c:v>
                </c:pt>
                <c:pt idx="874">
                  <c:v>-63.976999999999997</c:v>
                </c:pt>
                <c:pt idx="875">
                  <c:v>-63.974999999999994</c:v>
                </c:pt>
                <c:pt idx="876">
                  <c:v>-63.972999999999992</c:v>
                </c:pt>
                <c:pt idx="877">
                  <c:v>-63.970999999999997</c:v>
                </c:pt>
                <c:pt idx="878">
                  <c:v>-63.968999999999994</c:v>
                </c:pt>
                <c:pt idx="879">
                  <c:v>-63.966999999999992</c:v>
                </c:pt>
                <c:pt idx="880">
                  <c:v>-63.964999999999996</c:v>
                </c:pt>
                <c:pt idx="881">
                  <c:v>-63.962999999999994</c:v>
                </c:pt>
                <c:pt idx="882">
                  <c:v>-63.960999999999991</c:v>
                </c:pt>
                <c:pt idx="883">
                  <c:v>-63.958999999999996</c:v>
                </c:pt>
                <c:pt idx="884">
                  <c:v>-63.956999999999994</c:v>
                </c:pt>
                <c:pt idx="885">
                  <c:v>-63.954999999999991</c:v>
                </c:pt>
                <c:pt idx="886">
                  <c:v>-63.952999999999996</c:v>
                </c:pt>
                <c:pt idx="887">
                  <c:v>-63.950999999999993</c:v>
                </c:pt>
                <c:pt idx="888">
                  <c:v>-63.948999999999991</c:v>
                </c:pt>
                <c:pt idx="889">
                  <c:v>-63.946999999999996</c:v>
                </c:pt>
                <c:pt idx="890">
                  <c:v>-63.944999999999993</c:v>
                </c:pt>
                <c:pt idx="891">
                  <c:v>-63.942999999999998</c:v>
                </c:pt>
                <c:pt idx="892">
                  <c:v>-63.940999999999995</c:v>
                </c:pt>
                <c:pt idx="893">
                  <c:v>-63.938999999999993</c:v>
                </c:pt>
                <c:pt idx="894">
                  <c:v>-63.936999999999998</c:v>
                </c:pt>
                <c:pt idx="895">
                  <c:v>-63.934999999999995</c:v>
                </c:pt>
                <c:pt idx="896">
                  <c:v>-63.932999999999993</c:v>
                </c:pt>
                <c:pt idx="897">
                  <c:v>-63.930999999999997</c:v>
                </c:pt>
                <c:pt idx="898">
                  <c:v>-63.928999999999995</c:v>
                </c:pt>
                <c:pt idx="899">
                  <c:v>-63.926999999999992</c:v>
                </c:pt>
                <c:pt idx="900">
                  <c:v>-63.924999999999997</c:v>
                </c:pt>
                <c:pt idx="901">
                  <c:v>-63.922999999999995</c:v>
                </c:pt>
                <c:pt idx="902">
                  <c:v>-63.920999999999992</c:v>
                </c:pt>
                <c:pt idx="903">
                  <c:v>-63.918999999999997</c:v>
                </c:pt>
                <c:pt idx="904">
                  <c:v>-63.916999999999994</c:v>
                </c:pt>
                <c:pt idx="905">
                  <c:v>-63.914999999999992</c:v>
                </c:pt>
                <c:pt idx="906">
                  <c:v>-63.912999999999997</c:v>
                </c:pt>
                <c:pt idx="907">
                  <c:v>-63.910999999999994</c:v>
                </c:pt>
                <c:pt idx="908">
                  <c:v>-63.908999999999992</c:v>
                </c:pt>
                <c:pt idx="909">
                  <c:v>-63.906999999999996</c:v>
                </c:pt>
                <c:pt idx="910">
                  <c:v>-63.904999999999994</c:v>
                </c:pt>
                <c:pt idx="911">
                  <c:v>-63.902999999999992</c:v>
                </c:pt>
                <c:pt idx="912">
                  <c:v>-63.900999999999996</c:v>
                </c:pt>
                <c:pt idx="913">
                  <c:v>-63.898999999999994</c:v>
                </c:pt>
                <c:pt idx="914">
                  <c:v>-63.896999999999991</c:v>
                </c:pt>
                <c:pt idx="915">
                  <c:v>-63.894999999999996</c:v>
                </c:pt>
                <c:pt idx="916">
                  <c:v>-63.892999999999994</c:v>
                </c:pt>
                <c:pt idx="917">
                  <c:v>-63.890999999999991</c:v>
                </c:pt>
                <c:pt idx="918">
                  <c:v>-63.888999999999996</c:v>
                </c:pt>
                <c:pt idx="919">
                  <c:v>-63.886999999999993</c:v>
                </c:pt>
                <c:pt idx="920">
                  <c:v>-63.884999999999991</c:v>
                </c:pt>
                <c:pt idx="921">
                  <c:v>-63.882999999999996</c:v>
                </c:pt>
                <c:pt idx="922">
                  <c:v>-63.880999999999993</c:v>
                </c:pt>
                <c:pt idx="923">
                  <c:v>-63.878999999999991</c:v>
                </c:pt>
                <c:pt idx="924">
                  <c:v>-63.876999999999995</c:v>
                </c:pt>
                <c:pt idx="925">
                  <c:v>-63.874999999999993</c:v>
                </c:pt>
                <c:pt idx="926">
                  <c:v>-63.872999999999998</c:v>
                </c:pt>
                <c:pt idx="927">
                  <c:v>-63.870999999999995</c:v>
                </c:pt>
                <c:pt idx="928">
                  <c:v>-63.868999999999993</c:v>
                </c:pt>
                <c:pt idx="929">
                  <c:v>-63.866999999999997</c:v>
                </c:pt>
                <c:pt idx="930">
                  <c:v>-63.864999999999995</c:v>
                </c:pt>
                <c:pt idx="931">
                  <c:v>-63.862999999999992</c:v>
                </c:pt>
                <c:pt idx="932">
                  <c:v>-63.860999999999997</c:v>
                </c:pt>
                <c:pt idx="933">
                  <c:v>-63.858999999999995</c:v>
                </c:pt>
                <c:pt idx="934">
                  <c:v>-63.856999999999992</c:v>
                </c:pt>
                <c:pt idx="935">
                  <c:v>-63.854999999999997</c:v>
                </c:pt>
                <c:pt idx="936">
                  <c:v>-63.852999999999994</c:v>
                </c:pt>
                <c:pt idx="937">
                  <c:v>-63.850999999999992</c:v>
                </c:pt>
                <c:pt idx="938">
                  <c:v>-63.848999999999997</c:v>
                </c:pt>
                <c:pt idx="939">
                  <c:v>-63.846999999999994</c:v>
                </c:pt>
                <c:pt idx="940">
                  <c:v>-63.844999999999992</c:v>
                </c:pt>
                <c:pt idx="941">
                  <c:v>-63.842999999999996</c:v>
                </c:pt>
                <c:pt idx="942">
                  <c:v>-63.840999999999994</c:v>
                </c:pt>
                <c:pt idx="943">
                  <c:v>-63.838999999999992</c:v>
                </c:pt>
                <c:pt idx="944">
                  <c:v>-63.836999999999996</c:v>
                </c:pt>
                <c:pt idx="945">
                  <c:v>-63.834999999999994</c:v>
                </c:pt>
                <c:pt idx="946">
                  <c:v>-63.832999999999991</c:v>
                </c:pt>
                <c:pt idx="947">
                  <c:v>-63.830999999999996</c:v>
                </c:pt>
                <c:pt idx="948">
                  <c:v>-63.828999999999994</c:v>
                </c:pt>
                <c:pt idx="949">
                  <c:v>-63.826999999999991</c:v>
                </c:pt>
                <c:pt idx="950">
                  <c:v>-63.824999999999996</c:v>
                </c:pt>
                <c:pt idx="951">
                  <c:v>-63.822999999999993</c:v>
                </c:pt>
                <c:pt idx="952">
                  <c:v>-63.820999999999998</c:v>
                </c:pt>
                <c:pt idx="953">
                  <c:v>-63.818999999999996</c:v>
                </c:pt>
                <c:pt idx="954">
                  <c:v>-63.816999999999993</c:v>
                </c:pt>
                <c:pt idx="955">
                  <c:v>-63.814999999999998</c:v>
                </c:pt>
                <c:pt idx="956">
                  <c:v>-63.812999999999995</c:v>
                </c:pt>
                <c:pt idx="957">
                  <c:v>-63.810999999999993</c:v>
                </c:pt>
                <c:pt idx="958">
                  <c:v>-63.808999999999997</c:v>
                </c:pt>
                <c:pt idx="959">
                  <c:v>-63.806999999999995</c:v>
                </c:pt>
                <c:pt idx="960">
                  <c:v>-63.804999999999993</c:v>
                </c:pt>
                <c:pt idx="961">
                  <c:v>-63.802999999999997</c:v>
                </c:pt>
                <c:pt idx="962">
                  <c:v>-63.800999999999995</c:v>
                </c:pt>
                <c:pt idx="963">
                  <c:v>-63.798999999999992</c:v>
                </c:pt>
                <c:pt idx="964">
                  <c:v>-63.796999999999997</c:v>
                </c:pt>
                <c:pt idx="965">
                  <c:v>-63.794999999999995</c:v>
                </c:pt>
                <c:pt idx="966">
                  <c:v>-63.792999999999992</c:v>
                </c:pt>
                <c:pt idx="967">
                  <c:v>-63.790999999999997</c:v>
                </c:pt>
                <c:pt idx="968">
                  <c:v>-63.788999999999994</c:v>
                </c:pt>
                <c:pt idx="969">
                  <c:v>-63.786999999999992</c:v>
                </c:pt>
                <c:pt idx="970">
                  <c:v>-63.784999999999997</c:v>
                </c:pt>
                <c:pt idx="971">
                  <c:v>-63.782999999999994</c:v>
                </c:pt>
                <c:pt idx="972">
                  <c:v>-63.780999999999992</c:v>
                </c:pt>
                <c:pt idx="973">
                  <c:v>-63.778999999999996</c:v>
                </c:pt>
                <c:pt idx="974">
                  <c:v>-63.776999999999994</c:v>
                </c:pt>
                <c:pt idx="975">
                  <c:v>-63.774999999999991</c:v>
                </c:pt>
                <c:pt idx="976">
                  <c:v>-63.772999999999996</c:v>
                </c:pt>
                <c:pt idx="977">
                  <c:v>-63.770999999999994</c:v>
                </c:pt>
                <c:pt idx="978">
                  <c:v>-63.768999999999991</c:v>
                </c:pt>
                <c:pt idx="979">
                  <c:v>-63.766999999999996</c:v>
                </c:pt>
                <c:pt idx="980">
                  <c:v>-63.764999999999993</c:v>
                </c:pt>
                <c:pt idx="981">
                  <c:v>-63.762999999999991</c:v>
                </c:pt>
                <c:pt idx="982">
                  <c:v>-63.760999999999996</c:v>
                </c:pt>
                <c:pt idx="983">
                  <c:v>-63.758999999999993</c:v>
                </c:pt>
                <c:pt idx="984">
                  <c:v>-63.756999999999991</c:v>
                </c:pt>
                <c:pt idx="985">
                  <c:v>-63.754999999999995</c:v>
                </c:pt>
                <c:pt idx="986">
                  <c:v>-63.752999999999993</c:v>
                </c:pt>
                <c:pt idx="987">
                  <c:v>-63.750999999999998</c:v>
                </c:pt>
                <c:pt idx="988">
                  <c:v>-63.748999999999995</c:v>
                </c:pt>
                <c:pt idx="989">
                  <c:v>-63.746999999999993</c:v>
                </c:pt>
                <c:pt idx="990">
                  <c:v>-63.744999999999997</c:v>
                </c:pt>
                <c:pt idx="991">
                  <c:v>-63.742999999999995</c:v>
                </c:pt>
                <c:pt idx="992">
                  <c:v>-63.740999999999993</c:v>
                </c:pt>
                <c:pt idx="993">
                  <c:v>-63.738999999999997</c:v>
                </c:pt>
                <c:pt idx="994">
                  <c:v>-63.736999999999995</c:v>
                </c:pt>
                <c:pt idx="995">
                  <c:v>-63.734999999999992</c:v>
                </c:pt>
                <c:pt idx="996">
                  <c:v>-63.732999999999997</c:v>
                </c:pt>
                <c:pt idx="997">
                  <c:v>-63.730999999999995</c:v>
                </c:pt>
                <c:pt idx="998">
                  <c:v>-63.728999999999992</c:v>
                </c:pt>
                <c:pt idx="999">
                  <c:v>-63.726999999999997</c:v>
                </c:pt>
                <c:pt idx="1000">
                  <c:v>-63.724999999999994</c:v>
                </c:pt>
                <c:pt idx="1001">
                  <c:v>-63.722999999999992</c:v>
                </c:pt>
                <c:pt idx="1002">
                  <c:v>-63.720999999999997</c:v>
                </c:pt>
                <c:pt idx="1003">
                  <c:v>-63.718999999999994</c:v>
                </c:pt>
                <c:pt idx="1004">
                  <c:v>-63.716999999999992</c:v>
                </c:pt>
                <c:pt idx="1005">
                  <c:v>-63.714999999999996</c:v>
                </c:pt>
                <c:pt idx="1006">
                  <c:v>-63.712999999999994</c:v>
                </c:pt>
                <c:pt idx="1007">
                  <c:v>-63.710999999999991</c:v>
                </c:pt>
                <c:pt idx="1008">
                  <c:v>-63.708999999999996</c:v>
                </c:pt>
                <c:pt idx="1009">
                  <c:v>-63.706999999999994</c:v>
                </c:pt>
                <c:pt idx="1010">
                  <c:v>-63.704999999999991</c:v>
                </c:pt>
                <c:pt idx="1011">
                  <c:v>-63.702999999999996</c:v>
                </c:pt>
                <c:pt idx="1012">
                  <c:v>-63.700999999999993</c:v>
                </c:pt>
                <c:pt idx="1013">
                  <c:v>-63.698999999999998</c:v>
                </c:pt>
                <c:pt idx="1014">
                  <c:v>-63.696999999999996</c:v>
                </c:pt>
                <c:pt idx="1015">
                  <c:v>-63.694999999999993</c:v>
                </c:pt>
                <c:pt idx="1016">
                  <c:v>-63.692999999999998</c:v>
                </c:pt>
                <c:pt idx="1017">
                  <c:v>-63.690999999999995</c:v>
                </c:pt>
                <c:pt idx="1018">
                  <c:v>-63.688999999999993</c:v>
                </c:pt>
                <c:pt idx="1019">
                  <c:v>-63.686999999999998</c:v>
                </c:pt>
                <c:pt idx="1020">
                  <c:v>-63.684999999999995</c:v>
                </c:pt>
                <c:pt idx="1021">
                  <c:v>-63.682999999999993</c:v>
                </c:pt>
                <c:pt idx="1022">
                  <c:v>-63.680999999999997</c:v>
                </c:pt>
                <c:pt idx="1023">
                  <c:v>-63.678999999999995</c:v>
                </c:pt>
                <c:pt idx="1024">
                  <c:v>-63.676999999999992</c:v>
                </c:pt>
                <c:pt idx="1025">
                  <c:v>-63.674999999999997</c:v>
                </c:pt>
                <c:pt idx="1026">
                  <c:v>-63.672999999999995</c:v>
                </c:pt>
                <c:pt idx="1027">
                  <c:v>-63.670999999999992</c:v>
                </c:pt>
                <c:pt idx="1028">
                  <c:v>-63.668999999999997</c:v>
                </c:pt>
                <c:pt idx="1029">
                  <c:v>-63.666999999999994</c:v>
                </c:pt>
                <c:pt idx="1030">
                  <c:v>-63.664999999999992</c:v>
                </c:pt>
                <c:pt idx="1031">
                  <c:v>-63.662999999999997</c:v>
                </c:pt>
                <c:pt idx="1032">
                  <c:v>-63.660999999999994</c:v>
                </c:pt>
                <c:pt idx="1033">
                  <c:v>-63.658999999999992</c:v>
                </c:pt>
                <c:pt idx="1034">
                  <c:v>-63.656999999999996</c:v>
                </c:pt>
                <c:pt idx="1035">
                  <c:v>-63.654999999999994</c:v>
                </c:pt>
                <c:pt idx="1036">
                  <c:v>-63.652999999999992</c:v>
                </c:pt>
                <c:pt idx="1037">
                  <c:v>-63.650999999999996</c:v>
                </c:pt>
                <c:pt idx="1038">
                  <c:v>-63.648999999999994</c:v>
                </c:pt>
                <c:pt idx="1039">
                  <c:v>-63.646999999999991</c:v>
                </c:pt>
                <c:pt idx="1040">
                  <c:v>-63.644999999999996</c:v>
                </c:pt>
                <c:pt idx="1041">
                  <c:v>-63.642999999999994</c:v>
                </c:pt>
                <c:pt idx="1042">
                  <c:v>-63.640999999999991</c:v>
                </c:pt>
                <c:pt idx="1043">
                  <c:v>-63.638999999999996</c:v>
                </c:pt>
                <c:pt idx="1044">
                  <c:v>-63.636999999999993</c:v>
                </c:pt>
                <c:pt idx="1045">
                  <c:v>-63.634999999999991</c:v>
                </c:pt>
                <c:pt idx="1046">
                  <c:v>-63.632999999999996</c:v>
                </c:pt>
                <c:pt idx="1047">
                  <c:v>-63.630999999999993</c:v>
                </c:pt>
                <c:pt idx="1048">
                  <c:v>-63.628999999999991</c:v>
                </c:pt>
                <c:pt idx="1049">
                  <c:v>-63.626999999999995</c:v>
                </c:pt>
                <c:pt idx="1050">
                  <c:v>-63.624999999999993</c:v>
                </c:pt>
                <c:pt idx="1051">
                  <c:v>-63.622999999999998</c:v>
                </c:pt>
                <c:pt idx="1052">
                  <c:v>-63.620999999999995</c:v>
                </c:pt>
                <c:pt idx="1053">
                  <c:v>-63.618999999999993</c:v>
                </c:pt>
                <c:pt idx="1054">
                  <c:v>-63.616999999999997</c:v>
                </c:pt>
                <c:pt idx="1055">
                  <c:v>-63.614999999999995</c:v>
                </c:pt>
                <c:pt idx="1056">
                  <c:v>-63.612999999999992</c:v>
                </c:pt>
                <c:pt idx="1057">
                  <c:v>-63.610999999999997</c:v>
                </c:pt>
                <c:pt idx="1058">
                  <c:v>-63.608999999999995</c:v>
                </c:pt>
                <c:pt idx="1059">
                  <c:v>-63.606999999999992</c:v>
                </c:pt>
                <c:pt idx="1060">
                  <c:v>-63.604999999999997</c:v>
                </c:pt>
                <c:pt idx="1061">
                  <c:v>-63.602999999999994</c:v>
                </c:pt>
                <c:pt idx="1062">
                  <c:v>-63.600999999999992</c:v>
                </c:pt>
                <c:pt idx="1063">
                  <c:v>-63.598999999999997</c:v>
                </c:pt>
                <c:pt idx="1064">
                  <c:v>-63.596999999999994</c:v>
                </c:pt>
                <c:pt idx="1065">
                  <c:v>-63.594999999999992</c:v>
                </c:pt>
                <c:pt idx="1066">
                  <c:v>-63.592999999999996</c:v>
                </c:pt>
                <c:pt idx="1067">
                  <c:v>-63.590999999999994</c:v>
                </c:pt>
                <c:pt idx="1068">
                  <c:v>-63.588999999999992</c:v>
                </c:pt>
                <c:pt idx="1069">
                  <c:v>-63.586999999999996</c:v>
                </c:pt>
                <c:pt idx="1070">
                  <c:v>-63.584999999999994</c:v>
                </c:pt>
                <c:pt idx="1071">
                  <c:v>-63.582999999999991</c:v>
                </c:pt>
                <c:pt idx="1072">
                  <c:v>-63.580999999999996</c:v>
                </c:pt>
                <c:pt idx="1073">
                  <c:v>-63.578999999999994</c:v>
                </c:pt>
                <c:pt idx="1074">
                  <c:v>-63.576999999999991</c:v>
                </c:pt>
                <c:pt idx="1075">
                  <c:v>-63.574999999999996</c:v>
                </c:pt>
                <c:pt idx="1076">
                  <c:v>-63.572999999999993</c:v>
                </c:pt>
                <c:pt idx="1077">
                  <c:v>-63.570999999999998</c:v>
                </c:pt>
                <c:pt idx="1078">
                  <c:v>-63.568999999999996</c:v>
                </c:pt>
                <c:pt idx="1079">
                  <c:v>-63.566999999999993</c:v>
                </c:pt>
                <c:pt idx="1080">
                  <c:v>-63.564999999999998</c:v>
                </c:pt>
                <c:pt idx="1081">
                  <c:v>-63.562999999999995</c:v>
                </c:pt>
                <c:pt idx="1082">
                  <c:v>-63.560999999999993</c:v>
                </c:pt>
                <c:pt idx="1083">
                  <c:v>-63.558999999999997</c:v>
                </c:pt>
                <c:pt idx="1084">
                  <c:v>-63.556999999999995</c:v>
                </c:pt>
                <c:pt idx="1085">
                  <c:v>-63.554999999999993</c:v>
                </c:pt>
                <c:pt idx="1086">
                  <c:v>-63.552999999999997</c:v>
                </c:pt>
                <c:pt idx="1087">
                  <c:v>-63.550999999999995</c:v>
                </c:pt>
                <c:pt idx="1088">
                  <c:v>-63.548999999999992</c:v>
                </c:pt>
                <c:pt idx="1089">
                  <c:v>-63.546999999999997</c:v>
                </c:pt>
                <c:pt idx="1090">
                  <c:v>-63.544999999999995</c:v>
                </c:pt>
                <c:pt idx="1091">
                  <c:v>-63.542999999999992</c:v>
                </c:pt>
                <c:pt idx="1092">
                  <c:v>-63.540999999999997</c:v>
                </c:pt>
                <c:pt idx="1093">
                  <c:v>-63.538999999999994</c:v>
                </c:pt>
                <c:pt idx="1094">
                  <c:v>-63.536999999999992</c:v>
                </c:pt>
                <c:pt idx="1095">
                  <c:v>-63.534999999999997</c:v>
                </c:pt>
                <c:pt idx="1096">
                  <c:v>-63.532999999999994</c:v>
                </c:pt>
                <c:pt idx="1097">
                  <c:v>-63.530999999999992</c:v>
                </c:pt>
                <c:pt idx="1098">
                  <c:v>-63.528999999999996</c:v>
                </c:pt>
                <c:pt idx="1099">
                  <c:v>-63.526999999999994</c:v>
                </c:pt>
                <c:pt idx="1100">
                  <c:v>-63.524999999999991</c:v>
                </c:pt>
                <c:pt idx="1101">
                  <c:v>-63.522999999999996</c:v>
                </c:pt>
                <c:pt idx="1102">
                  <c:v>-63.520999999999994</c:v>
                </c:pt>
                <c:pt idx="1103">
                  <c:v>-63.518999999999991</c:v>
                </c:pt>
                <c:pt idx="1104">
                  <c:v>-63.516999999999996</c:v>
                </c:pt>
                <c:pt idx="1105">
                  <c:v>-63.514999999999993</c:v>
                </c:pt>
                <c:pt idx="1106">
                  <c:v>-63.512999999999991</c:v>
                </c:pt>
                <c:pt idx="1107">
                  <c:v>-63.510999999999996</c:v>
                </c:pt>
                <c:pt idx="1108">
                  <c:v>-63.508999999999993</c:v>
                </c:pt>
                <c:pt idx="1109">
                  <c:v>-63.506999999999991</c:v>
                </c:pt>
                <c:pt idx="1110">
                  <c:v>-63.504999999999995</c:v>
                </c:pt>
                <c:pt idx="1111">
                  <c:v>-63.502999999999993</c:v>
                </c:pt>
                <c:pt idx="1112">
                  <c:v>-63.500999999999991</c:v>
                </c:pt>
                <c:pt idx="1113">
                  <c:v>-63.498999999999995</c:v>
                </c:pt>
                <c:pt idx="1114">
                  <c:v>-63.496999999999993</c:v>
                </c:pt>
                <c:pt idx="1115">
                  <c:v>-63.494999999999997</c:v>
                </c:pt>
                <c:pt idx="1116">
                  <c:v>-63.492999999999995</c:v>
                </c:pt>
                <c:pt idx="1117">
                  <c:v>-63.490999999999993</c:v>
                </c:pt>
                <c:pt idx="1118">
                  <c:v>-63.488999999999997</c:v>
                </c:pt>
                <c:pt idx="1119">
                  <c:v>-63.486999999999995</c:v>
                </c:pt>
                <c:pt idx="1120">
                  <c:v>-63.484999999999992</c:v>
                </c:pt>
                <c:pt idx="1121">
                  <c:v>-63.482999999999997</c:v>
                </c:pt>
                <c:pt idx="1122">
                  <c:v>-63.480999999999995</c:v>
                </c:pt>
                <c:pt idx="1123">
                  <c:v>-63.478999999999992</c:v>
                </c:pt>
                <c:pt idx="1124">
                  <c:v>-63.476999999999997</c:v>
                </c:pt>
                <c:pt idx="1125">
                  <c:v>-63.474999999999994</c:v>
                </c:pt>
                <c:pt idx="1126">
                  <c:v>-63.472999999999992</c:v>
                </c:pt>
                <c:pt idx="1127">
                  <c:v>-63.470999999999997</c:v>
                </c:pt>
                <c:pt idx="1128">
                  <c:v>-63.468999999999994</c:v>
                </c:pt>
                <c:pt idx="1129">
                  <c:v>-63.466999999999992</c:v>
                </c:pt>
                <c:pt idx="1130">
                  <c:v>-63.464999999999996</c:v>
                </c:pt>
                <c:pt idx="1131">
                  <c:v>-63.462999999999994</c:v>
                </c:pt>
                <c:pt idx="1132">
                  <c:v>-63.460999999999991</c:v>
                </c:pt>
                <c:pt idx="1133">
                  <c:v>-63.458999999999996</c:v>
                </c:pt>
                <c:pt idx="1134">
                  <c:v>-63.456999999999994</c:v>
                </c:pt>
                <c:pt idx="1135">
                  <c:v>-63.454999999999991</c:v>
                </c:pt>
                <c:pt idx="1136">
                  <c:v>-63.452999999999996</c:v>
                </c:pt>
                <c:pt idx="1137">
                  <c:v>-63.450999999999993</c:v>
                </c:pt>
                <c:pt idx="1138">
                  <c:v>-63.448999999999998</c:v>
                </c:pt>
                <c:pt idx="1139">
                  <c:v>-63.446999999999996</c:v>
                </c:pt>
                <c:pt idx="1140">
                  <c:v>-63.444999999999993</c:v>
                </c:pt>
                <c:pt idx="1141">
                  <c:v>-63.442999999999998</c:v>
                </c:pt>
                <c:pt idx="1142">
                  <c:v>-63.440999999999995</c:v>
                </c:pt>
                <c:pt idx="1143">
                  <c:v>-63.438999999999993</c:v>
                </c:pt>
                <c:pt idx="1144">
                  <c:v>-63.436999999999998</c:v>
                </c:pt>
                <c:pt idx="1145">
                  <c:v>-63.434999999999995</c:v>
                </c:pt>
                <c:pt idx="1146">
                  <c:v>-63.432999999999993</c:v>
                </c:pt>
                <c:pt idx="1147">
                  <c:v>-63.430999999999997</c:v>
                </c:pt>
                <c:pt idx="1148">
                  <c:v>-63.428999999999995</c:v>
                </c:pt>
                <c:pt idx="1149">
                  <c:v>-63.426999999999992</c:v>
                </c:pt>
                <c:pt idx="1150">
                  <c:v>-63.424999999999997</c:v>
                </c:pt>
                <c:pt idx="1151">
                  <c:v>-63.422999999999995</c:v>
                </c:pt>
                <c:pt idx="1152">
                  <c:v>-63.420999999999992</c:v>
                </c:pt>
                <c:pt idx="1153">
                  <c:v>-63.418999999999997</c:v>
                </c:pt>
                <c:pt idx="1154">
                  <c:v>-63.416999999999994</c:v>
                </c:pt>
                <c:pt idx="1155">
                  <c:v>-63.414999999999992</c:v>
                </c:pt>
                <c:pt idx="1156">
                  <c:v>-63.412999999999997</c:v>
                </c:pt>
                <c:pt idx="1157">
                  <c:v>-63.410999999999994</c:v>
                </c:pt>
                <c:pt idx="1158">
                  <c:v>-63.408999999999992</c:v>
                </c:pt>
                <c:pt idx="1159">
                  <c:v>-63.406999999999996</c:v>
                </c:pt>
                <c:pt idx="1160">
                  <c:v>-63.404999999999994</c:v>
                </c:pt>
                <c:pt idx="1161">
                  <c:v>-63.402999999999992</c:v>
                </c:pt>
                <c:pt idx="1162">
                  <c:v>-63.400999999999996</c:v>
                </c:pt>
                <c:pt idx="1163">
                  <c:v>-63.398999999999994</c:v>
                </c:pt>
                <c:pt idx="1164">
                  <c:v>-63.396999999999991</c:v>
                </c:pt>
                <c:pt idx="1165">
                  <c:v>-63.394999999999996</c:v>
                </c:pt>
                <c:pt idx="1166">
                  <c:v>-63.392999999999994</c:v>
                </c:pt>
                <c:pt idx="1167">
                  <c:v>-63.390999999999991</c:v>
                </c:pt>
                <c:pt idx="1168">
                  <c:v>-63.388999999999996</c:v>
                </c:pt>
                <c:pt idx="1169">
                  <c:v>-63.386999999999993</c:v>
                </c:pt>
                <c:pt idx="1170">
                  <c:v>-63.384999999999991</c:v>
                </c:pt>
                <c:pt idx="1171">
                  <c:v>-63.382999999999996</c:v>
                </c:pt>
                <c:pt idx="1172">
                  <c:v>-63.380999999999993</c:v>
                </c:pt>
                <c:pt idx="1173">
                  <c:v>-63.378999999999991</c:v>
                </c:pt>
                <c:pt idx="1174">
                  <c:v>-63.376999999999995</c:v>
                </c:pt>
                <c:pt idx="1175">
                  <c:v>-63.374999999999993</c:v>
                </c:pt>
                <c:pt idx="1176">
                  <c:v>-63.372999999999998</c:v>
                </c:pt>
                <c:pt idx="1177">
                  <c:v>-63.370999999999995</c:v>
                </c:pt>
                <c:pt idx="1178">
                  <c:v>-63.368999999999993</c:v>
                </c:pt>
                <c:pt idx="1179">
                  <c:v>-63.366999999999997</c:v>
                </c:pt>
                <c:pt idx="1180">
                  <c:v>-63.364999999999995</c:v>
                </c:pt>
                <c:pt idx="1181">
                  <c:v>-63.362999999999992</c:v>
                </c:pt>
                <c:pt idx="1182">
                  <c:v>-63.360999999999997</c:v>
                </c:pt>
                <c:pt idx="1183">
                  <c:v>-63.358999999999995</c:v>
                </c:pt>
                <c:pt idx="1184">
                  <c:v>-63.356999999999992</c:v>
                </c:pt>
                <c:pt idx="1185">
                  <c:v>-63.354999999999997</c:v>
                </c:pt>
                <c:pt idx="1186">
                  <c:v>-63.352999999999994</c:v>
                </c:pt>
                <c:pt idx="1187">
                  <c:v>-63.350999999999992</c:v>
                </c:pt>
                <c:pt idx="1188">
                  <c:v>-63.348999999999997</c:v>
                </c:pt>
                <c:pt idx="1189">
                  <c:v>-63.346999999999994</c:v>
                </c:pt>
                <c:pt idx="1190">
                  <c:v>-63.344999999999992</c:v>
                </c:pt>
                <c:pt idx="1191">
                  <c:v>-63.342999999999996</c:v>
                </c:pt>
                <c:pt idx="1192">
                  <c:v>-63.340999999999994</c:v>
                </c:pt>
                <c:pt idx="1193">
                  <c:v>-63.338999999999992</c:v>
                </c:pt>
                <c:pt idx="1194">
                  <c:v>-63.336999999999996</c:v>
                </c:pt>
                <c:pt idx="1195">
                  <c:v>-63.334999999999994</c:v>
                </c:pt>
                <c:pt idx="1196">
                  <c:v>-63.332999999999991</c:v>
                </c:pt>
                <c:pt idx="1197">
                  <c:v>-63.330999999999996</c:v>
                </c:pt>
                <c:pt idx="1198">
                  <c:v>-63.328999999999994</c:v>
                </c:pt>
                <c:pt idx="1199">
                  <c:v>-63.326999999999991</c:v>
                </c:pt>
                <c:pt idx="1200">
                  <c:v>-63.324999999999996</c:v>
                </c:pt>
                <c:pt idx="1201">
                  <c:v>-63.322999999999993</c:v>
                </c:pt>
                <c:pt idx="1202">
                  <c:v>-63.320999999999998</c:v>
                </c:pt>
                <c:pt idx="1203">
                  <c:v>-63.318999999999996</c:v>
                </c:pt>
                <c:pt idx="1204">
                  <c:v>-63.316999999999993</c:v>
                </c:pt>
                <c:pt idx="1205">
                  <c:v>-63.314999999999998</c:v>
                </c:pt>
                <c:pt idx="1206">
                  <c:v>-63.312999999999995</c:v>
                </c:pt>
                <c:pt idx="1207">
                  <c:v>-63.310999999999993</c:v>
                </c:pt>
                <c:pt idx="1208">
                  <c:v>-63.308999999999997</c:v>
                </c:pt>
                <c:pt idx="1209">
                  <c:v>-63.306999999999995</c:v>
                </c:pt>
                <c:pt idx="1210">
                  <c:v>-63.304999999999993</c:v>
                </c:pt>
                <c:pt idx="1211">
                  <c:v>-63.302999999999997</c:v>
                </c:pt>
                <c:pt idx="1212">
                  <c:v>-63.300999999999995</c:v>
                </c:pt>
                <c:pt idx="1213">
                  <c:v>-63.298999999999992</c:v>
                </c:pt>
                <c:pt idx="1214">
                  <c:v>-63.296999999999997</c:v>
                </c:pt>
                <c:pt idx="1215">
                  <c:v>-63.294999999999995</c:v>
                </c:pt>
                <c:pt idx="1216">
                  <c:v>-63.292999999999992</c:v>
                </c:pt>
                <c:pt idx="1217">
                  <c:v>-63.290999999999997</c:v>
                </c:pt>
                <c:pt idx="1218">
                  <c:v>-63.288999999999994</c:v>
                </c:pt>
                <c:pt idx="1219">
                  <c:v>-63.286999999999992</c:v>
                </c:pt>
                <c:pt idx="1220">
                  <c:v>-63.284999999999997</c:v>
                </c:pt>
                <c:pt idx="1221">
                  <c:v>-63.282999999999994</c:v>
                </c:pt>
                <c:pt idx="1222">
                  <c:v>-63.280999999999992</c:v>
                </c:pt>
                <c:pt idx="1223">
                  <c:v>-63.278999999999996</c:v>
                </c:pt>
                <c:pt idx="1224">
                  <c:v>-63.276999999999994</c:v>
                </c:pt>
                <c:pt idx="1225">
                  <c:v>-63.274999999999991</c:v>
                </c:pt>
                <c:pt idx="1226">
                  <c:v>-63.272999999999996</c:v>
                </c:pt>
                <c:pt idx="1227">
                  <c:v>-63.270999999999994</c:v>
                </c:pt>
                <c:pt idx="1228">
                  <c:v>-63.268999999999991</c:v>
                </c:pt>
                <c:pt idx="1229">
                  <c:v>-63.266999999999996</c:v>
                </c:pt>
                <c:pt idx="1230">
                  <c:v>-63.264999999999993</c:v>
                </c:pt>
                <c:pt idx="1231">
                  <c:v>-63.262999999999991</c:v>
                </c:pt>
                <c:pt idx="1232">
                  <c:v>-63.260999999999996</c:v>
                </c:pt>
                <c:pt idx="1233">
                  <c:v>-63.258999999999993</c:v>
                </c:pt>
                <c:pt idx="1234">
                  <c:v>-63.256999999999991</c:v>
                </c:pt>
                <c:pt idx="1235">
                  <c:v>-63.254999999999995</c:v>
                </c:pt>
                <c:pt idx="1236">
                  <c:v>-63.252999999999993</c:v>
                </c:pt>
                <c:pt idx="1237">
                  <c:v>-63.250999999999991</c:v>
                </c:pt>
                <c:pt idx="1238">
                  <c:v>-63.248999999999995</c:v>
                </c:pt>
                <c:pt idx="1239">
                  <c:v>-63.246999999999993</c:v>
                </c:pt>
                <c:pt idx="1240">
                  <c:v>-63.244999999999997</c:v>
                </c:pt>
                <c:pt idx="1241">
                  <c:v>-63.242999999999995</c:v>
                </c:pt>
                <c:pt idx="1242">
                  <c:v>-63.240999999999993</c:v>
                </c:pt>
                <c:pt idx="1243">
                  <c:v>-63.238999999999997</c:v>
                </c:pt>
                <c:pt idx="1244">
                  <c:v>-63.236999999999995</c:v>
                </c:pt>
                <c:pt idx="1245">
                  <c:v>-63.234999999999992</c:v>
                </c:pt>
                <c:pt idx="1246">
                  <c:v>-63.232999999999997</c:v>
                </c:pt>
                <c:pt idx="1247">
                  <c:v>-63.230999999999995</c:v>
                </c:pt>
                <c:pt idx="1248">
                  <c:v>-63.228999999999992</c:v>
                </c:pt>
                <c:pt idx="1249">
                  <c:v>-63.226999999999997</c:v>
                </c:pt>
                <c:pt idx="1250">
                  <c:v>-63.224999999999994</c:v>
                </c:pt>
                <c:pt idx="1251">
                  <c:v>-63.222999999999992</c:v>
                </c:pt>
                <c:pt idx="1252">
                  <c:v>-63.220999999999997</c:v>
                </c:pt>
                <c:pt idx="1253">
                  <c:v>-63.218999999999994</c:v>
                </c:pt>
                <c:pt idx="1254">
                  <c:v>-63.216999999999992</c:v>
                </c:pt>
                <c:pt idx="1255">
                  <c:v>-63.214999999999996</c:v>
                </c:pt>
                <c:pt idx="1256">
                  <c:v>-63.212999999999994</c:v>
                </c:pt>
                <c:pt idx="1257">
                  <c:v>-63.210999999999991</c:v>
                </c:pt>
                <c:pt idx="1258">
                  <c:v>-63.208999999999996</c:v>
                </c:pt>
                <c:pt idx="1259">
                  <c:v>-63.206999999999994</c:v>
                </c:pt>
                <c:pt idx="1260">
                  <c:v>-63.204999999999991</c:v>
                </c:pt>
                <c:pt idx="1261">
                  <c:v>-63.202999999999996</c:v>
                </c:pt>
                <c:pt idx="1262">
                  <c:v>-63.200999999999993</c:v>
                </c:pt>
                <c:pt idx="1263">
                  <c:v>-63.198999999999998</c:v>
                </c:pt>
                <c:pt idx="1264">
                  <c:v>-63.196999999999996</c:v>
                </c:pt>
                <c:pt idx="1265">
                  <c:v>-63.194999999999993</c:v>
                </c:pt>
                <c:pt idx="1266">
                  <c:v>-63.192999999999998</c:v>
                </c:pt>
                <c:pt idx="1267">
                  <c:v>-63.190999999999995</c:v>
                </c:pt>
                <c:pt idx="1268">
                  <c:v>-63.188999999999993</c:v>
                </c:pt>
                <c:pt idx="1269">
                  <c:v>-63.186999999999998</c:v>
                </c:pt>
                <c:pt idx="1270">
                  <c:v>-63.184999999999995</c:v>
                </c:pt>
                <c:pt idx="1271">
                  <c:v>-63.182999999999993</c:v>
                </c:pt>
                <c:pt idx="1272">
                  <c:v>-63.180999999999997</c:v>
                </c:pt>
                <c:pt idx="1273">
                  <c:v>-63.178999999999995</c:v>
                </c:pt>
                <c:pt idx="1274">
                  <c:v>-63.176999999999992</c:v>
                </c:pt>
                <c:pt idx="1275">
                  <c:v>-63.174999999999997</c:v>
                </c:pt>
                <c:pt idx="1276">
                  <c:v>-63.172999999999995</c:v>
                </c:pt>
                <c:pt idx="1277">
                  <c:v>-63.170999999999992</c:v>
                </c:pt>
                <c:pt idx="1278">
                  <c:v>-63.168999999999997</c:v>
                </c:pt>
                <c:pt idx="1279">
                  <c:v>-63.166999999999994</c:v>
                </c:pt>
                <c:pt idx="1280">
                  <c:v>-63.164999999999992</c:v>
                </c:pt>
                <c:pt idx="1281">
                  <c:v>-63.162999999999997</c:v>
                </c:pt>
                <c:pt idx="1282">
                  <c:v>-63.160999999999994</c:v>
                </c:pt>
                <c:pt idx="1283">
                  <c:v>-63.158999999999992</c:v>
                </c:pt>
                <c:pt idx="1284">
                  <c:v>-63.156999999999996</c:v>
                </c:pt>
                <c:pt idx="1285">
                  <c:v>-63.154999999999994</c:v>
                </c:pt>
                <c:pt idx="1286">
                  <c:v>-63.152999999999992</c:v>
                </c:pt>
                <c:pt idx="1287">
                  <c:v>-63.150999999999996</c:v>
                </c:pt>
                <c:pt idx="1288">
                  <c:v>-63.148999999999994</c:v>
                </c:pt>
                <c:pt idx="1289">
                  <c:v>-63.146999999999991</c:v>
                </c:pt>
                <c:pt idx="1290">
                  <c:v>-63.144999999999996</c:v>
                </c:pt>
                <c:pt idx="1291">
                  <c:v>-63.142999999999994</c:v>
                </c:pt>
                <c:pt idx="1292">
                  <c:v>-63.140999999999991</c:v>
                </c:pt>
                <c:pt idx="1293">
                  <c:v>-63.138999999999996</c:v>
                </c:pt>
                <c:pt idx="1294">
                  <c:v>-63.136999999999993</c:v>
                </c:pt>
                <c:pt idx="1295">
                  <c:v>-63.134999999999991</c:v>
                </c:pt>
                <c:pt idx="1296">
                  <c:v>-63.132999999999996</c:v>
                </c:pt>
                <c:pt idx="1297">
                  <c:v>-63.130999999999993</c:v>
                </c:pt>
                <c:pt idx="1298">
                  <c:v>-63.128999999999991</c:v>
                </c:pt>
                <c:pt idx="1299">
                  <c:v>-63.126999999999995</c:v>
                </c:pt>
                <c:pt idx="1300">
                  <c:v>-63.124999999999993</c:v>
                </c:pt>
                <c:pt idx="1301">
                  <c:v>-63.122999999999998</c:v>
                </c:pt>
                <c:pt idx="1302">
                  <c:v>-63.120999999999995</c:v>
                </c:pt>
                <c:pt idx="1303">
                  <c:v>-63.118999999999993</c:v>
                </c:pt>
                <c:pt idx="1304">
                  <c:v>-63.116999999999997</c:v>
                </c:pt>
                <c:pt idx="1305">
                  <c:v>-63.114999999999995</c:v>
                </c:pt>
                <c:pt idx="1306">
                  <c:v>-63.112999999999992</c:v>
                </c:pt>
                <c:pt idx="1307">
                  <c:v>-63.110999999999997</c:v>
                </c:pt>
                <c:pt idx="1308">
                  <c:v>-63.108999999999995</c:v>
                </c:pt>
                <c:pt idx="1309">
                  <c:v>-63.106999999999992</c:v>
                </c:pt>
                <c:pt idx="1310">
                  <c:v>-63.104999999999997</c:v>
                </c:pt>
                <c:pt idx="1311">
                  <c:v>-63.102999999999994</c:v>
                </c:pt>
                <c:pt idx="1312">
                  <c:v>-63.100999999999992</c:v>
                </c:pt>
                <c:pt idx="1313">
                  <c:v>-63.098999999999997</c:v>
                </c:pt>
                <c:pt idx="1314">
                  <c:v>-63.096999999999994</c:v>
                </c:pt>
                <c:pt idx="1315">
                  <c:v>-63.094999999999992</c:v>
                </c:pt>
                <c:pt idx="1316">
                  <c:v>-63.092999999999996</c:v>
                </c:pt>
                <c:pt idx="1317">
                  <c:v>-63.090999999999994</c:v>
                </c:pt>
                <c:pt idx="1318">
                  <c:v>-63.088999999999992</c:v>
                </c:pt>
                <c:pt idx="1319">
                  <c:v>-63.086999999999996</c:v>
                </c:pt>
                <c:pt idx="1320">
                  <c:v>-63.084999999999994</c:v>
                </c:pt>
                <c:pt idx="1321">
                  <c:v>-63.082999999999991</c:v>
                </c:pt>
                <c:pt idx="1322">
                  <c:v>-63.080999999999996</c:v>
                </c:pt>
                <c:pt idx="1323">
                  <c:v>-63.078999999999994</c:v>
                </c:pt>
                <c:pt idx="1324">
                  <c:v>-63.076999999999991</c:v>
                </c:pt>
                <c:pt idx="1325">
                  <c:v>-63.074999999999996</c:v>
                </c:pt>
                <c:pt idx="1326">
                  <c:v>-63.072999999999993</c:v>
                </c:pt>
                <c:pt idx="1327">
                  <c:v>-63.070999999999998</c:v>
                </c:pt>
                <c:pt idx="1328">
                  <c:v>-63.068999999999996</c:v>
                </c:pt>
                <c:pt idx="1329">
                  <c:v>-63.066999999999993</c:v>
                </c:pt>
                <c:pt idx="1330">
                  <c:v>-63.064999999999998</c:v>
                </c:pt>
                <c:pt idx="1331">
                  <c:v>-63.062999999999995</c:v>
                </c:pt>
                <c:pt idx="1332">
                  <c:v>-63.060999999999993</c:v>
                </c:pt>
                <c:pt idx="1333">
                  <c:v>-63.058999999999997</c:v>
                </c:pt>
                <c:pt idx="1334">
                  <c:v>-63.056999999999995</c:v>
                </c:pt>
                <c:pt idx="1335">
                  <c:v>-63.054999999999993</c:v>
                </c:pt>
                <c:pt idx="1336">
                  <c:v>-63.052999999999997</c:v>
                </c:pt>
                <c:pt idx="1337">
                  <c:v>-63.050999999999995</c:v>
                </c:pt>
                <c:pt idx="1338">
                  <c:v>-63.048999999999992</c:v>
                </c:pt>
                <c:pt idx="1339">
                  <c:v>-63.046999999999997</c:v>
                </c:pt>
                <c:pt idx="1340">
                  <c:v>-63.044999999999995</c:v>
                </c:pt>
                <c:pt idx="1341">
                  <c:v>-63.042999999999992</c:v>
                </c:pt>
                <c:pt idx="1342">
                  <c:v>-63.040999999999997</c:v>
                </c:pt>
                <c:pt idx="1343">
                  <c:v>-63.038999999999994</c:v>
                </c:pt>
                <c:pt idx="1344">
                  <c:v>-63.036999999999992</c:v>
                </c:pt>
                <c:pt idx="1345">
                  <c:v>-63.034999999999997</c:v>
                </c:pt>
                <c:pt idx="1346">
                  <c:v>-63.032999999999994</c:v>
                </c:pt>
                <c:pt idx="1347">
                  <c:v>-63.030999999999992</c:v>
                </c:pt>
                <c:pt idx="1348">
                  <c:v>-63.028999999999996</c:v>
                </c:pt>
                <c:pt idx="1349">
                  <c:v>-63.026999999999994</c:v>
                </c:pt>
                <c:pt idx="1350">
                  <c:v>-63.024999999999991</c:v>
                </c:pt>
                <c:pt idx="1351">
                  <c:v>-63.022999999999996</c:v>
                </c:pt>
                <c:pt idx="1352">
                  <c:v>-63.020999999999994</c:v>
                </c:pt>
                <c:pt idx="1353">
                  <c:v>-63.018999999999991</c:v>
                </c:pt>
                <c:pt idx="1354">
                  <c:v>-63.016999999999996</c:v>
                </c:pt>
                <c:pt idx="1355">
                  <c:v>-63.014999999999993</c:v>
                </c:pt>
                <c:pt idx="1356">
                  <c:v>-63.012999999999991</c:v>
                </c:pt>
                <c:pt idx="1357">
                  <c:v>-63.010999999999996</c:v>
                </c:pt>
                <c:pt idx="1358">
                  <c:v>-63.008999999999993</c:v>
                </c:pt>
                <c:pt idx="1359">
                  <c:v>-63.006999999999991</c:v>
                </c:pt>
                <c:pt idx="1360">
                  <c:v>-63.004999999999995</c:v>
                </c:pt>
                <c:pt idx="1361">
                  <c:v>-63.002999999999993</c:v>
                </c:pt>
                <c:pt idx="1362">
                  <c:v>-63.000999999999991</c:v>
                </c:pt>
                <c:pt idx="1363">
                  <c:v>-62.998999999999995</c:v>
                </c:pt>
                <c:pt idx="1364">
                  <c:v>-62.996999999999993</c:v>
                </c:pt>
                <c:pt idx="1365">
                  <c:v>-62.994999999999997</c:v>
                </c:pt>
                <c:pt idx="1366">
                  <c:v>-62.992999999999995</c:v>
                </c:pt>
                <c:pt idx="1367">
                  <c:v>-62.990999999999993</c:v>
                </c:pt>
                <c:pt idx="1368">
                  <c:v>-62.988999999999997</c:v>
                </c:pt>
                <c:pt idx="1369">
                  <c:v>-62.986999999999995</c:v>
                </c:pt>
                <c:pt idx="1370">
                  <c:v>-62.984999999999992</c:v>
                </c:pt>
                <c:pt idx="1371">
                  <c:v>-62.982999999999997</c:v>
                </c:pt>
                <c:pt idx="1372">
                  <c:v>-62.980999999999995</c:v>
                </c:pt>
                <c:pt idx="1373">
                  <c:v>-62.978999999999992</c:v>
                </c:pt>
                <c:pt idx="1374">
                  <c:v>-62.976999999999997</c:v>
                </c:pt>
                <c:pt idx="1375">
                  <c:v>-62.974999999999994</c:v>
                </c:pt>
                <c:pt idx="1376">
                  <c:v>-62.972999999999992</c:v>
                </c:pt>
                <c:pt idx="1377">
                  <c:v>-62.970999999999997</c:v>
                </c:pt>
                <c:pt idx="1378">
                  <c:v>-62.968999999999994</c:v>
                </c:pt>
                <c:pt idx="1379">
                  <c:v>-62.966999999999992</c:v>
                </c:pt>
                <c:pt idx="1380">
                  <c:v>-62.964999999999996</c:v>
                </c:pt>
                <c:pt idx="1381">
                  <c:v>-62.962999999999994</c:v>
                </c:pt>
                <c:pt idx="1382">
                  <c:v>-62.960999999999991</c:v>
                </c:pt>
                <c:pt idx="1383">
                  <c:v>-62.958999999999996</c:v>
                </c:pt>
                <c:pt idx="1384">
                  <c:v>-62.956999999999994</c:v>
                </c:pt>
                <c:pt idx="1385">
                  <c:v>-62.954999999999991</c:v>
                </c:pt>
                <c:pt idx="1386">
                  <c:v>-62.952999999999996</c:v>
                </c:pt>
                <c:pt idx="1387">
                  <c:v>-62.950999999999993</c:v>
                </c:pt>
                <c:pt idx="1388">
                  <c:v>-62.948999999999998</c:v>
                </c:pt>
                <c:pt idx="1389">
                  <c:v>-62.946999999999996</c:v>
                </c:pt>
                <c:pt idx="1390">
                  <c:v>-62.944999999999993</c:v>
                </c:pt>
                <c:pt idx="1391">
                  <c:v>-62.942999999999998</c:v>
                </c:pt>
                <c:pt idx="1392">
                  <c:v>-62.940999999999995</c:v>
                </c:pt>
                <c:pt idx="1393">
                  <c:v>-62.938999999999993</c:v>
                </c:pt>
                <c:pt idx="1394">
                  <c:v>-62.936999999999998</c:v>
                </c:pt>
                <c:pt idx="1395">
                  <c:v>-62.934999999999995</c:v>
                </c:pt>
                <c:pt idx="1396">
                  <c:v>-62.932999999999993</c:v>
                </c:pt>
                <c:pt idx="1397">
                  <c:v>-62.930999999999997</c:v>
                </c:pt>
                <c:pt idx="1398">
                  <c:v>-62.928999999999995</c:v>
                </c:pt>
                <c:pt idx="1399">
                  <c:v>-62.926999999999992</c:v>
                </c:pt>
                <c:pt idx="1400">
                  <c:v>-62.924999999999997</c:v>
                </c:pt>
                <c:pt idx="1401">
                  <c:v>-62.922999999999995</c:v>
                </c:pt>
                <c:pt idx="1402">
                  <c:v>-62.920999999999992</c:v>
                </c:pt>
                <c:pt idx="1403">
                  <c:v>-62.918999999999997</c:v>
                </c:pt>
                <c:pt idx="1404">
                  <c:v>-62.916999999999994</c:v>
                </c:pt>
                <c:pt idx="1405">
                  <c:v>-62.914999999999992</c:v>
                </c:pt>
                <c:pt idx="1406">
                  <c:v>-62.912999999999997</c:v>
                </c:pt>
                <c:pt idx="1407">
                  <c:v>-62.910999999999994</c:v>
                </c:pt>
                <c:pt idx="1408">
                  <c:v>-62.908999999999992</c:v>
                </c:pt>
                <c:pt idx="1409">
                  <c:v>-62.906999999999996</c:v>
                </c:pt>
                <c:pt idx="1410">
                  <c:v>-62.904999999999994</c:v>
                </c:pt>
                <c:pt idx="1411">
                  <c:v>-62.902999999999992</c:v>
                </c:pt>
                <c:pt idx="1412">
                  <c:v>-62.900999999999996</c:v>
                </c:pt>
                <c:pt idx="1413">
                  <c:v>-62.898999999999994</c:v>
                </c:pt>
                <c:pt idx="1414">
                  <c:v>-62.896999999999991</c:v>
                </c:pt>
                <c:pt idx="1415">
                  <c:v>-62.894999999999996</c:v>
                </c:pt>
                <c:pt idx="1416">
                  <c:v>-62.892999999999994</c:v>
                </c:pt>
                <c:pt idx="1417">
                  <c:v>-62.890999999999991</c:v>
                </c:pt>
                <c:pt idx="1418">
                  <c:v>-62.888999999999996</c:v>
                </c:pt>
                <c:pt idx="1419">
                  <c:v>-62.886999999999993</c:v>
                </c:pt>
                <c:pt idx="1420">
                  <c:v>-62.884999999999991</c:v>
                </c:pt>
                <c:pt idx="1421">
                  <c:v>-62.882999999999996</c:v>
                </c:pt>
                <c:pt idx="1422">
                  <c:v>-62.880999999999993</c:v>
                </c:pt>
                <c:pt idx="1423">
                  <c:v>-62.878999999999991</c:v>
                </c:pt>
                <c:pt idx="1424">
                  <c:v>-62.876999999999995</c:v>
                </c:pt>
                <c:pt idx="1425">
                  <c:v>-62.874999999999993</c:v>
                </c:pt>
                <c:pt idx="1426">
                  <c:v>-62.872999999999998</c:v>
                </c:pt>
                <c:pt idx="1427">
                  <c:v>-62.870999999999995</c:v>
                </c:pt>
                <c:pt idx="1428">
                  <c:v>-62.868999999999993</c:v>
                </c:pt>
                <c:pt idx="1429">
                  <c:v>-62.866999999999997</c:v>
                </c:pt>
                <c:pt idx="1430">
                  <c:v>-62.864999999999995</c:v>
                </c:pt>
                <c:pt idx="1431">
                  <c:v>-62.862999999999992</c:v>
                </c:pt>
                <c:pt idx="1432">
                  <c:v>-62.860999999999997</c:v>
                </c:pt>
                <c:pt idx="1433">
                  <c:v>-62.858999999999995</c:v>
                </c:pt>
                <c:pt idx="1434">
                  <c:v>-62.856999999999992</c:v>
                </c:pt>
                <c:pt idx="1435">
                  <c:v>-62.854999999999997</c:v>
                </c:pt>
                <c:pt idx="1436">
                  <c:v>-62.852999999999994</c:v>
                </c:pt>
                <c:pt idx="1437">
                  <c:v>-62.850999999999992</c:v>
                </c:pt>
                <c:pt idx="1438">
                  <c:v>-62.848999999999997</c:v>
                </c:pt>
                <c:pt idx="1439">
                  <c:v>-62.846999999999994</c:v>
                </c:pt>
                <c:pt idx="1440">
                  <c:v>-62.844999999999992</c:v>
                </c:pt>
                <c:pt idx="1441">
                  <c:v>-62.842999999999996</c:v>
                </c:pt>
                <c:pt idx="1442">
                  <c:v>-62.840999999999994</c:v>
                </c:pt>
                <c:pt idx="1443">
                  <c:v>-62.838999999999992</c:v>
                </c:pt>
                <c:pt idx="1444">
                  <c:v>-62.836999999999996</c:v>
                </c:pt>
                <c:pt idx="1445">
                  <c:v>-62.834999999999994</c:v>
                </c:pt>
                <c:pt idx="1446">
                  <c:v>-62.832999999999991</c:v>
                </c:pt>
                <c:pt idx="1447">
                  <c:v>-62.830999999999996</c:v>
                </c:pt>
                <c:pt idx="1448">
                  <c:v>-62.828999999999994</c:v>
                </c:pt>
                <c:pt idx="1449">
                  <c:v>-62.826999999999991</c:v>
                </c:pt>
                <c:pt idx="1450">
                  <c:v>-62.824999999999996</c:v>
                </c:pt>
                <c:pt idx="1451">
                  <c:v>-62.822999999999993</c:v>
                </c:pt>
                <c:pt idx="1452">
                  <c:v>-62.820999999999998</c:v>
                </c:pt>
                <c:pt idx="1453">
                  <c:v>-62.818999999999996</c:v>
                </c:pt>
                <c:pt idx="1454">
                  <c:v>-62.816999999999993</c:v>
                </c:pt>
                <c:pt idx="1455">
                  <c:v>-62.814999999999998</c:v>
                </c:pt>
                <c:pt idx="1456">
                  <c:v>-62.812999999999995</c:v>
                </c:pt>
                <c:pt idx="1457">
                  <c:v>-62.810999999999993</c:v>
                </c:pt>
                <c:pt idx="1458">
                  <c:v>-62.808999999999997</c:v>
                </c:pt>
                <c:pt idx="1459">
                  <c:v>-62.806999999999995</c:v>
                </c:pt>
                <c:pt idx="1460">
                  <c:v>-62.804999999999993</c:v>
                </c:pt>
                <c:pt idx="1461">
                  <c:v>-62.802999999999997</c:v>
                </c:pt>
                <c:pt idx="1462">
                  <c:v>-62.800999999999995</c:v>
                </c:pt>
                <c:pt idx="1463">
                  <c:v>-62.798999999999992</c:v>
                </c:pt>
                <c:pt idx="1464">
                  <c:v>-62.796999999999997</c:v>
                </c:pt>
                <c:pt idx="1465">
                  <c:v>-62.794999999999995</c:v>
                </c:pt>
                <c:pt idx="1466">
                  <c:v>-62.792999999999992</c:v>
                </c:pt>
                <c:pt idx="1467">
                  <c:v>-62.790999999999997</c:v>
                </c:pt>
                <c:pt idx="1468">
                  <c:v>-62.788999999999994</c:v>
                </c:pt>
                <c:pt idx="1469">
                  <c:v>-62.786999999999992</c:v>
                </c:pt>
                <c:pt idx="1470">
                  <c:v>-62.784999999999997</c:v>
                </c:pt>
                <c:pt idx="1471">
                  <c:v>-62.782999999999994</c:v>
                </c:pt>
                <c:pt idx="1472">
                  <c:v>-62.780999999999992</c:v>
                </c:pt>
                <c:pt idx="1473">
                  <c:v>-62.778999999999996</c:v>
                </c:pt>
                <c:pt idx="1474">
                  <c:v>-62.776999999999994</c:v>
                </c:pt>
                <c:pt idx="1475">
                  <c:v>-62.774999999999991</c:v>
                </c:pt>
                <c:pt idx="1476">
                  <c:v>-62.772999999999996</c:v>
                </c:pt>
                <c:pt idx="1477">
                  <c:v>-62.770999999999994</c:v>
                </c:pt>
                <c:pt idx="1478">
                  <c:v>-62.768999999999991</c:v>
                </c:pt>
                <c:pt idx="1479">
                  <c:v>-62.766999999999996</c:v>
                </c:pt>
                <c:pt idx="1480">
                  <c:v>-62.764999999999993</c:v>
                </c:pt>
                <c:pt idx="1481">
                  <c:v>-62.762999999999991</c:v>
                </c:pt>
                <c:pt idx="1482">
                  <c:v>-62.760999999999996</c:v>
                </c:pt>
                <c:pt idx="1483">
                  <c:v>-62.758999999999993</c:v>
                </c:pt>
                <c:pt idx="1484">
                  <c:v>-62.756999999999991</c:v>
                </c:pt>
                <c:pt idx="1485">
                  <c:v>-62.754999999999995</c:v>
                </c:pt>
                <c:pt idx="1486">
                  <c:v>-62.752999999999993</c:v>
                </c:pt>
                <c:pt idx="1487">
                  <c:v>-62.750999999999991</c:v>
                </c:pt>
                <c:pt idx="1488">
                  <c:v>-62.748999999999995</c:v>
                </c:pt>
                <c:pt idx="1489">
                  <c:v>-62.746999999999993</c:v>
                </c:pt>
                <c:pt idx="1490">
                  <c:v>-62.744999999999997</c:v>
                </c:pt>
                <c:pt idx="1491">
                  <c:v>-62.742999999999995</c:v>
                </c:pt>
                <c:pt idx="1492">
                  <c:v>-62.740999999999993</c:v>
                </c:pt>
                <c:pt idx="1493">
                  <c:v>-62.738999999999997</c:v>
                </c:pt>
                <c:pt idx="1494">
                  <c:v>-62.736999999999995</c:v>
                </c:pt>
                <c:pt idx="1495">
                  <c:v>-62.734999999999992</c:v>
                </c:pt>
                <c:pt idx="1496">
                  <c:v>-62.732999999999997</c:v>
                </c:pt>
                <c:pt idx="1497">
                  <c:v>-62.730999999999995</c:v>
                </c:pt>
                <c:pt idx="1498">
                  <c:v>-62.728999999999992</c:v>
                </c:pt>
                <c:pt idx="1499">
                  <c:v>-62.726999999999997</c:v>
                </c:pt>
                <c:pt idx="1500">
                  <c:v>-62.724999999999994</c:v>
                </c:pt>
                <c:pt idx="1501">
                  <c:v>-62.722999999999992</c:v>
                </c:pt>
                <c:pt idx="1502">
                  <c:v>-62.720999999999997</c:v>
                </c:pt>
                <c:pt idx="1503">
                  <c:v>-62.718999999999994</c:v>
                </c:pt>
                <c:pt idx="1504">
                  <c:v>-62.716999999999992</c:v>
                </c:pt>
                <c:pt idx="1505">
                  <c:v>-62.714999999999996</c:v>
                </c:pt>
                <c:pt idx="1506">
                  <c:v>-62.712999999999994</c:v>
                </c:pt>
                <c:pt idx="1507">
                  <c:v>-62.710999999999991</c:v>
                </c:pt>
                <c:pt idx="1508">
                  <c:v>-62.708999999999996</c:v>
                </c:pt>
                <c:pt idx="1509">
                  <c:v>-62.706999999999994</c:v>
                </c:pt>
                <c:pt idx="1510">
                  <c:v>-62.704999999999991</c:v>
                </c:pt>
                <c:pt idx="1511">
                  <c:v>-62.702999999999996</c:v>
                </c:pt>
                <c:pt idx="1512">
                  <c:v>-62.700999999999993</c:v>
                </c:pt>
                <c:pt idx="1513">
                  <c:v>-62.698999999999998</c:v>
                </c:pt>
                <c:pt idx="1514">
                  <c:v>-62.696999999999996</c:v>
                </c:pt>
                <c:pt idx="1515">
                  <c:v>-62.694999999999993</c:v>
                </c:pt>
                <c:pt idx="1516">
                  <c:v>-62.692999999999998</c:v>
                </c:pt>
                <c:pt idx="1517">
                  <c:v>-62.690999999999995</c:v>
                </c:pt>
                <c:pt idx="1518">
                  <c:v>-62.688999999999993</c:v>
                </c:pt>
                <c:pt idx="1519">
                  <c:v>-62.686999999999998</c:v>
                </c:pt>
                <c:pt idx="1520">
                  <c:v>-62.684999999999995</c:v>
                </c:pt>
                <c:pt idx="1521">
                  <c:v>-62.682999999999993</c:v>
                </c:pt>
                <c:pt idx="1522">
                  <c:v>-62.680999999999997</c:v>
                </c:pt>
                <c:pt idx="1523">
                  <c:v>-62.678999999999995</c:v>
                </c:pt>
                <c:pt idx="1524">
                  <c:v>-62.676999999999992</c:v>
                </c:pt>
                <c:pt idx="1525">
                  <c:v>-62.674999999999997</c:v>
                </c:pt>
                <c:pt idx="1526">
                  <c:v>-62.672999999999995</c:v>
                </c:pt>
                <c:pt idx="1527">
                  <c:v>-62.670999999999992</c:v>
                </c:pt>
                <c:pt idx="1528">
                  <c:v>-62.668999999999997</c:v>
                </c:pt>
                <c:pt idx="1529">
                  <c:v>-62.666999999999994</c:v>
                </c:pt>
                <c:pt idx="1530">
                  <c:v>-62.664999999999992</c:v>
                </c:pt>
                <c:pt idx="1531">
                  <c:v>-62.662999999999997</c:v>
                </c:pt>
                <c:pt idx="1532">
                  <c:v>-62.660999999999994</c:v>
                </c:pt>
                <c:pt idx="1533">
                  <c:v>-62.658999999999992</c:v>
                </c:pt>
                <c:pt idx="1534">
                  <c:v>-62.656999999999996</c:v>
                </c:pt>
                <c:pt idx="1535">
                  <c:v>-62.654999999999994</c:v>
                </c:pt>
                <c:pt idx="1536">
                  <c:v>-62.652999999999992</c:v>
                </c:pt>
                <c:pt idx="1537">
                  <c:v>-62.650999999999996</c:v>
                </c:pt>
                <c:pt idx="1538">
                  <c:v>-62.648999999999994</c:v>
                </c:pt>
                <c:pt idx="1539">
                  <c:v>-62.646999999999991</c:v>
                </c:pt>
                <c:pt idx="1540">
                  <c:v>-62.644999999999996</c:v>
                </c:pt>
                <c:pt idx="1541">
                  <c:v>-62.642999999999994</c:v>
                </c:pt>
                <c:pt idx="1542">
                  <c:v>-62.640999999999991</c:v>
                </c:pt>
                <c:pt idx="1543">
                  <c:v>-62.638999999999996</c:v>
                </c:pt>
                <c:pt idx="1544">
                  <c:v>-62.636999999999993</c:v>
                </c:pt>
                <c:pt idx="1545">
                  <c:v>-62.634999999999991</c:v>
                </c:pt>
                <c:pt idx="1546">
                  <c:v>-62.632999999999996</c:v>
                </c:pt>
                <c:pt idx="1547">
                  <c:v>-62.630999999999993</c:v>
                </c:pt>
                <c:pt idx="1548">
                  <c:v>-62.628999999999991</c:v>
                </c:pt>
                <c:pt idx="1549">
                  <c:v>-62.626999999999995</c:v>
                </c:pt>
                <c:pt idx="1550">
                  <c:v>-62.624999999999993</c:v>
                </c:pt>
                <c:pt idx="1551">
                  <c:v>-62.622999999999998</c:v>
                </c:pt>
                <c:pt idx="1552">
                  <c:v>-62.620999999999995</c:v>
                </c:pt>
                <c:pt idx="1553">
                  <c:v>-62.618999999999993</c:v>
                </c:pt>
                <c:pt idx="1554">
                  <c:v>-62.616999999999997</c:v>
                </c:pt>
                <c:pt idx="1555">
                  <c:v>-62.614999999999995</c:v>
                </c:pt>
                <c:pt idx="1556">
                  <c:v>-62.612999999999992</c:v>
                </c:pt>
                <c:pt idx="1557">
                  <c:v>-62.610999999999997</c:v>
                </c:pt>
                <c:pt idx="1558">
                  <c:v>-62.608999999999995</c:v>
                </c:pt>
                <c:pt idx="1559">
                  <c:v>-62.606999999999992</c:v>
                </c:pt>
                <c:pt idx="1560">
                  <c:v>-62.604999999999997</c:v>
                </c:pt>
                <c:pt idx="1561">
                  <c:v>-62.602999999999994</c:v>
                </c:pt>
                <c:pt idx="1562">
                  <c:v>-62.600999999999992</c:v>
                </c:pt>
                <c:pt idx="1563">
                  <c:v>-62.598999999999997</c:v>
                </c:pt>
                <c:pt idx="1564">
                  <c:v>-62.596999999999994</c:v>
                </c:pt>
                <c:pt idx="1565">
                  <c:v>-62.594999999999992</c:v>
                </c:pt>
                <c:pt idx="1566">
                  <c:v>-62.592999999999996</c:v>
                </c:pt>
                <c:pt idx="1567">
                  <c:v>-62.590999999999994</c:v>
                </c:pt>
                <c:pt idx="1568">
                  <c:v>-62.588999999999992</c:v>
                </c:pt>
                <c:pt idx="1569">
                  <c:v>-62.586999999999996</c:v>
                </c:pt>
                <c:pt idx="1570">
                  <c:v>-62.584999999999994</c:v>
                </c:pt>
                <c:pt idx="1571">
                  <c:v>-62.582999999999991</c:v>
                </c:pt>
                <c:pt idx="1572">
                  <c:v>-62.580999999999996</c:v>
                </c:pt>
                <c:pt idx="1573">
                  <c:v>-62.578999999999994</c:v>
                </c:pt>
                <c:pt idx="1574">
                  <c:v>-62.576999999999991</c:v>
                </c:pt>
                <c:pt idx="1575">
                  <c:v>-62.574999999999996</c:v>
                </c:pt>
                <c:pt idx="1576">
                  <c:v>-62.572999999999993</c:v>
                </c:pt>
                <c:pt idx="1577">
                  <c:v>-62.570999999999998</c:v>
                </c:pt>
                <c:pt idx="1578">
                  <c:v>-62.568999999999996</c:v>
                </c:pt>
                <c:pt idx="1579">
                  <c:v>-62.566999999999993</c:v>
                </c:pt>
                <c:pt idx="1580">
                  <c:v>-62.564999999999998</c:v>
                </c:pt>
                <c:pt idx="1581">
                  <c:v>-62.562999999999995</c:v>
                </c:pt>
                <c:pt idx="1582">
                  <c:v>-62.560999999999993</c:v>
                </c:pt>
                <c:pt idx="1583">
                  <c:v>-62.558999999999997</c:v>
                </c:pt>
                <c:pt idx="1584">
                  <c:v>-62.556999999999995</c:v>
                </c:pt>
                <c:pt idx="1585">
                  <c:v>-62.554999999999993</c:v>
                </c:pt>
                <c:pt idx="1586">
                  <c:v>-62.552999999999997</c:v>
                </c:pt>
                <c:pt idx="1587">
                  <c:v>-62.550999999999995</c:v>
                </c:pt>
                <c:pt idx="1588">
                  <c:v>-62.548999999999992</c:v>
                </c:pt>
                <c:pt idx="1589">
                  <c:v>-62.546999999999997</c:v>
                </c:pt>
                <c:pt idx="1590">
                  <c:v>-62.544999999999995</c:v>
                </c:pt>
                <c:pt idx="1591">
                  <c:v>-62.542999999999992</c:v>
                </c:pt>
                <c:pt idx="1592">
                  <c:v>-62.540999999999997</c:v>
                </c:pt>
                <c:pt idx="1593">
                  <c:v>-62.538999999999994</c:v>
                </c:pt>
                <c:pt idx="1594">
                  <c:v>-62.536999999999992</c:v>
                </c:pt>
                <c:pt idx="1595">
                  <c:v>-62.534999999999997</c:v>
                </c:pt>
                <c:pt idx="1596">
                  <c:v>-62.532999999999994</c:v>
                </c:pt>
                <c:pt idx="1597">
                  <c:v>-62.530999999999992</c:v>
                </c:pt>
                <c:pt idx="1598">
                  <c:v>-62.528999999999996</c:v>
                </c:pt>
                <c:pt idx="1599">
                  <c:v>-62.526999999999994</c:v>
                </c:pt>
                <c:pt idx="1600">
                  <c:v>-62.524999999999991</c:v>
                </c:pt>
                <c:pt idx="1601">
                  <c:v>-62.522999999999996</c:v>
                </c:pt>
                <c:pt idx="1602">
                  <c:v>-62.520999999999994</c:v>
                </c:pt>
                <c:pt idx="1603">
                  <c:v>-62.518999999999991</c:v>
                </c:pt>
                <c:pt idx="1604">
                  <c:v>-62.516999999999996</c:v>
                </c:pt>
                <c:pt idx="1605">
                  <c:v>-62.514999999999993</c:v>
                </c:pt>
                <c:pt idx="1606">
                  <c:v>-62.512999999999991</c:v>
                </c:pt>
                <c:pt idx="1607">
                  <c:v>-62.510999999999996</c:v>
                </c:pt>
                <c:pt idx="1608">
                  <c:v>-62.508999999999993</c:v>
                </c:pt>
                <c:pt idx="1609">
                  <c:v>-62.506999999999991</c:v>
                </c:pt>
                <c:pt idx="1610">
                  <c:v>-62.504999999999995</c:v>
                </c:pt>
                <c:pt idx="1611">
                  <c:v>-62.502999999999993</c:v>
                </c:pt>
                <c:pt idx="1612">
                  <c:v>-62.500999999999991</c:v>
                </c:pt>
                <c:pt idx="1613">
                  <c:v>-62.498999999999995</c:v>
                </c:pt>
                <c:pt idx="1614">
                  <c:v>-62.496999999999993</c:v>
                </c:pt>
                <c:pt idx="1615">
                  <c:v>-62.494999999999997</c:v>
                </c:pt>
                <c:pt idx="1616">
                  <c:v>-62.492999999999995</c:v>
                </c:pt>
                <c:pt idx="1617">
                  <c:v>-62.490999999999993</c:v>
                </c:pt>
                <c:pt idx="1618">
                  <c:v>-62.488999999999997</c:v>
                </c:pt>
                <c:pt idx="1619">
                  <c:v>-62.486999999999995</c:v>
                </c:pt>
                <c:pt idx="1620">
                  <c:v>-62.484999999999992</c:v>
                </c:pt>
                <c:pt idx="1621">
                  <c:v>-62.482999999999997</c:v>
                </c:pt>
                <c:pt idx="1622">
                  <c:v>-62.480999999999995</c:v>
                </c:pt>
                <c:pt idx="1623">
                  <c:v>-62.478999999999992</c:v>
                </c:pt>
                <c:pt idx="1624">
                  <c:v>-62.476999999999997</c:v>
                </c:pt>
                <c:pt idx="1625">
                  <c:v>-62.474999999999994</c:v>
                </c:pt>
                <c:pt idx="1626">
                  <c:v>-62.472999999999992</c:v>
                </c:pt>
                <c:pt idx="1627">
                  <c:v>-62.470999999999997</c:v>
                </c:pt>
                <c:pt idx="1628">
                  <c:v>-62.468999999999994</c:v>
                </c:pt>
                <c:pt idx="1629">
                  <c:v>-62.466999999999992</c:v>
                </c:pt>
                <c:pt idx="1630">
                  <c:v>-62.464999999999996</c:v>
                </c:pt>
                <c:pt idx="1631">
                  <c:v>-62.462999999999994</c:v>
                </c:pt>
                <c:pt idx="1632">
                  <c:v>-62.460999999999991</c:v>
                </c:pt>
                <c:pt idx="1633">
                  <c:v>-62.458999999999996</c:v>
                </c:pt>
                <c:pt idx="1634">
                  <c:v>-62.456999999999994</c:v>
                </c:pt>
                <c:pt idx="1635">
                  <c:v>-62.454999999999991</c:v>
                </c:pt>
                <c:pt idx="1636">
                  <c:v>-62.452999999999996</c:v>
                </c:pt>
                <c:pt idx="1637">
                  <c:v>-62.450999999999993</c:v>
                </c:pt>
                <c:pt idx="1638">
                  <c:v>-62.448999999999998</c:v>
                </c:pt>
                <c:pt idx="1639">
                  <c:v>-62.446999999999996</c:v>
                </c:pt>
                <c:pt idx="1640">
                  <c:v>-62.444999999999993</c:v>
                </c:pt>
                <c:pt idx="1641">
                  <c:v>-62.442999999999998</c:v>
                </c:pt>
                <c:pt idx="1642">
                  <c:v>-62.440999999999995</c:v>
                </c:pt>
                <c:pt idx="1643">
                  <c:v>-62.438999999999993</c:v>
                </c:pt>
                <c:pt idx="1644">
                  <c:v>-62.436999999999998</c:v>
                </c:pt>
                <c:pt idx="1645">
                  <c:v>-62.434999999999995</c:v>
                </c:pt>
                <c:pt idx="1646">
                  <c:v>-62.432999999999993</c:v>
                </c:pt>
                <c:pt idx="1647">
                  <c:v>-62.430999999999997</c:v>
                </c:pt>
                <c:pt idx="1648">
                  <c:v>-62.428999999999995</c:v>
                </c:pt>
                <c:pt idx="1649">
                  <c:v>-62.426999999999992</c:v>
                </c:pt>
                <c:pt idx="1650">
                  <c:v>-62.424999999999997</c:v>
                </c:pt>
                <c:pt idx="1651">
                  <c:v>-62.422999999999995</c:v>
                </c:pt>
                <c:pt idx="1652">
                  <c:v>-62.420999999999992</c:v>
                </c:pt>
                <c:pt idx="1653">
                  <c:v>-62.418999999999997</c:v>
                </c:pt>
                <c:pt idx="1654">
                  <c:v>-62.416999999999994</c:v>
                </c:pt>
                <c:pt idx="1655">
                  <c:v>-62.414999999999992</c:v>
                </c:pt>
                <c:pt idx="1656">
                  <c:v>-62.412999999999997</c:v>
                </c:pt>
                <c:pt idx="1657">
                  <c:v>-62.410999999999994</c:v>
                </c:pt>
                <c:pt idx="1658">
                  <c:v>-62.408999999999992</c:v>
                </c:pt>
                <c:pt idx="1659">
                  <c:v>-62.406999999999996</c:v>
                </c:pt>
                <c:pt idx="1660">
                  <c:v>-62.404999999999994</c:v>
                </c:pt>
                <c:pt idx="1661">
                  <c:v>-62.402999999999992</c:v>
                </c:pt>
                <c:pt idx="1662">
                  <c:v>-62.400999999999996</c:v>
                </c:pt>
                <c:pt idx="1663">
                  <c:v>-62.398999999999994</c:v>
                </c:pt>
                <c:pt idx="1664">
                  <c:v>-62.396999999999991</c:v>
                </c:pt>
                <c:pt idx="1665">
                  <c:v>-62.394999999999996</c:v>
                </c:pt>
                <c:pt idx="1666">
                  <c:v>-62.392999999999994</c:v>
                </c:pt>
                <c:pt idx="1667">
                  <c:v>-62.390999999999991</c:v>
                </c:pt>
                <c:pt idx="1668">
                  <c:v>-62.388999999999996</c:v>
                </c:pt>
                <c:pt idx="1669">
                  <c:v>-62.386999999999993</c:v>
                </c:pt>
                <c:pt idx="1670">
                  <c:v>-62.384999999999991</c:v>
                </c:pt>
                <c:pt idx="1671">
                  <c:v>-62.382999999999996</c:v>
                </c:pt>
                <c:pt idx="1672">
                  <c:v>-62.380999999999993</c:v>
                </c:pt>
                <c:pt idx="1673">
                  <c:v>-62.378999999999991</c:v>
                </c:pt>
                <c:pt idx="1674">
                  <c:v>-62.376999999999995</c:v>
                </c:pt>
                <c:pt idx="1675">
                  <c:v>-62.374999999999993</c:v>
                </c:pt>
                <c:pt idx="1676">
                  <c:v>-62.372999999999998</c:v>
                </c:pt>
                <c:pt idx="1677">
                  <c:v>-62.370999999999995</c:v>
                </c:pt>
                <c:pt idx="1678">
                  <c:v>-62.368999999999993</c:v>
                </c:pt>
                <c:pt idx="1679">
                  <c:v>-62.366999999999997</c:v>
                </c:pt>
                <c:pt idx="1680">
                  <c:v>-62.364999999999995</c:v>
                </c:pt>
                <c:pt idx="1681">
                  <c:v>-62.362999999999992</c:v>
                </c:pt>
                <c:pt idx="1682">
                  <c:v>-62.360999999999997</c:v>
                </c:pt>
                <c:pt idx="1683">
                  <c:v>-62.358999999999995</c:v>
                </c:pt>
                <c:pt idx="1684">
                  <c:v>-62.356999999999992</c:v>
                </c:pt>
                <c:pt idx="1685">
                  <c:v>-62.354999999999997</c:v>
                </c:pt>
                <c:pt idx="1686">
                  <c:v>-62.352999999999994</c:v>
                </c:pt>
                <c:pt idx="1687">
                  <c:v>-62.350999999999992</c:v>
                </c:pt>
                <c:pt idx="1688">
                  <c:v>-62.348999999999997</c:v>
                </c:pt>
                <c:pt idx="1689">
                  <c:v>-62.346999999999994</c:v>
                </c:pt>
                <c:pt idx="1690">
                  <c:v>-62.344999999999992</c:v>
                </c:pt>
                <c:pt idx="1691">
                  <c:v>-62.342999999999996</c:v>
                </c:pt>
                <c:pt idx="1692">
                  <c:v>-62.340999999999994</c:v>
                </c:pt>
                <c:pt idx="1693">
                  <c:v>-62.338999999999992</c:v>
                </c:pt>
                <c:pt idx="1694">
                  <c:v>-62.336999999999996</c:v>
                </c:pt>
                <c:pt idx="1695">
                  <c:v>-62.334999999999994</c:v>
                </c:pt>
                <c:pt idx="1696">
                  <c:v>-62.332999999999991</c:v>
                </c:pt>
                <c:pt idx="1697">
                  <c:v>-62.330999999999996</c:v>
                </c:pt>
                <c:pt idx="1698">
                  <c:v>-62.328999999999994</c:v>
                </c:pt>
                <c:pt idx="1699">
                  <c:v>-62.326999999999991</c:v>
                </c:pt>
                <c:pt idx="1700">
                  <c:v>-62.324999999999996</c:v>
                </c:pt>
                <c:pt idx="1701">
                  <c:v>-62.322999999999993</c:v>
                </c:pt>
                <c:pt idx="1702">
                  <c:v>-62.320999999999998</c:v>
                </c:pt>
                <c:pt idx="1703">
                  <c:v>-62.318999999999996</c:v>
                </c:pt>
                <c:pt idx="1704">
                  <c:v>-62.316999999999993</c:v>
                </c:pt>
                <c:pt idx="1705">
                  <c:v>-62.314999999999998</c:v>
                </c:pt>
                <c:pt idx="1706">
                  <c:v>-62.312999999999995</c:v>
                </c:pt>
                <c:pt idx="1707">
                  <c:v>-62.310999999999993</c:v>
                </c:pt>
                <c:pt idx="1708">
                  <c:v>-62.308999999999997</c:v>
                </c:pt>
                <c:pt idx="1709">
                  <c:v>-62.306999999999995</c:v>
                </c:pt>
                <c:pt idx="1710">
                  <c:v>-62.304999999999993</c:v>
                </c:pt>
                <c:pt idx="1711">
                  <c:v>-62.302999999999997</c:v>
                </c:pt>
                <c:pt idx="1712">
                  <c:v>-62.300999999999995</c:v>
                </c:pt>
                <c:pt idx="1713">
                  <c:v>-62.298999999999992</c:v>
                </c:pt>
                <c:pt idx="1714">
                  <c:v>-62.296999999999997</c:v>
                </c:pt>
                <c:pt idx="1715">
                  <c:v>-62.294999999999995</c:v>
                </c:pt>
                <c:pt idx="1716">
                  <c:v>-62.292999999999992</c:v>
                </c:pt>
                <c:pt idx="1717">
                  <c:v>-62.290999999999997</c:v>
                </c:pt>
                <c:pt idx="1718">
                  <c:v>-62.288999999999994</c:v>
                </c:pt>
                <c:pt idx="1719">
                  <c:v>-62.286999999999992</c:v>
                </c:pt>
                <c:pt idx="1720">
                  <c:v>-62.284999999999997</c:v>
                </c:pt>
                <c:pt idx="1721">
                  <c:v>-62.282999999999994</c:v>
                </c:pt>
                <c:pt idx="1722">
                  <c:v>-62.280999999999992</c:v>
                </c:pt>
                <c:pt idx="1723">
                  <c:v>-62.278999999999996</c:v>
                </c:pt>
                <c:pt idx="1724">
                  <c:v>-62.276999999999994</c:v>
                </c:pt>
                <c:pt idx="1725">
                  <c:v>-62.274999999999991</c:v>
                </c:pt>
                <c:pt idx="1726">
                  <c:v>-62.272999999999996</c:v>
                </c:pt>
                <c:pt idx="1727">
                  <c:v>-62.270999999999994</c:v>
                </c:pt>
                <c:pt idx="1728">
                  <c:v>-62.268999999999991</c:v>
                </c:pt>
                <c:pt idx="1729">
                  <c:v>-62.266999999999996</c:v>
                </c:pt>
                <c:pt idx="1730">
                  <c:v>-62.264999999999993</c:v>
                </c:pt>
                <c:pt idx="1731">
                  <c:v>-62.262999999999991</c:v>
                </c:pt>
                <c:pt idx="1732">
                  <c:v>-62.260999999999996</c:v>
                </c:pt>
                <c:pt idx="1733">
                  <c:v>-62.258999999999993</c:v>
                </c:pt>
                <c:pt idx="1734">
                  <c:v>-62.256999999999991</c:v>
                </c:pt>
                <c:pt idx="1735">
                  <c:v>-62.254999999999995</c:v>
                </c:pt>
                <c:pt idx="1736">
                  <c:v>-62.252999999999993</c:v>
                </c:pt>
                <c:pt idx="1737">
                  <c:v>-62.250999999999991</c:v>
                </c:pt>
                <c:pt idx="1738">
                  <c:v>-62.248999999999995</c:v>
                </c:pt>
                <c:pt idx="1739">
                  <c:v>-62.246999999999993</c:v>
                </c:pt>
                <c:pt idx="1740">
                  <c:v>-62.244999999999997</c:v>
                </c:pt>
                <c:pt idx="1741">
                  <c:v>-62.242999999999995</c:v>
                </c:pt>
                <c:pt idx="1742">
                  <c:v>-62.240999999999993</c:v>
                </c:pt>
                <c:pt idx="1743">
                  <c:v>-62.238999999999997</c:v>
                </c:pt>
                <c:pt idx="1744">
                  <c:v>-62.236999999999995</c:v>
                </c:pt>
                <c:pt idx="1745">
                  <c:v>-62.234999999999992</c:v>
                </c:pt>
                <c:pt idx="1746">
                  <c:v>-62.232999999999997</c:v>
                </c:pt>
                <c:pt idx="1747">
                  <c:v>-62.230999999999995</c:v>
                </c:pt>
                <c:pt idx="1748">
                  <c:v>-62.228999999999992</c:v>
                </c:pt>
                <c:pt idx="1749">
                  <c:v>-62.226999999999997</c:v>
                </c:pt>
                <c:pt idx="1750">
                  <c:v>-62.224999999999994</c:v>
                </c:pt>
                <c:pt idx="1751">
                  <c:v>-62.222999999999992</c:v>
                </c:pt>
                <c:pt idx="1752">
                  <c:v>-62.220999999999997</c:v>
                </c:pt>
                <c:pt idx="1753">
                  <c:v>-62.218999999999994</c:v>
                </c:pt>
                <c:pt idx="1754">
                  <c:v>-62.216999999999992</c:v>
                </c:pt>
                <c:pt idx="1755">
                  <c:v>-62.214999999999996</c:v>
                </c:pt>
                <c:pt idx="1756">
                  <c:v>-62.212999999999994</c:v>
                </c:pt>
                <c:pt idx="1757">
                  <c:v>-62.210999999999991</c:v>
                </c:pt>
                <c:pt idx="1758">
                  <c:v>-62.208999999999996</c:v>
                </c:pt>
                <c:pt idx="1759">
                  <c:v>-62.206999999999994</c:v>
                </c:pt>
                <c:pt idx="1760">
                  <c:v>-62.204999999999991</c:v>
                </c:pt>
                <c:pt idx="1761">
                  <c:v>-62.202999999999996</c:v>
                </c:pt>
                <c:pt idx="1762">
                  <c:v>-62.200999999999993</c:v>
                </c:pt>
                <c:pt idx="1763">
                  <c:v>-62.198999999999998</c:v>
                </c:pt>
                <c:pt idx="1764">
                  <c:v>-62.196999999999996</c:v>
                </c:pt>
                <c:pt idx="1765">
                  <c:v>-62.194999999999993</c:v>
                </c:pt>
                <c:pt idx="1766">
                  <c:v>-62.192999999999998</c:v>
                </c:pt>
                <c:pt idx="1767">
                  <c:v>-62.190999999999995</c:v>
                </c:pt>
                <c:pt idx="1768">
                  <c:v>-62.188999999999993</c:v>
                </c:pt>
                <c:pt idx="1769">
                  <c:v>-62.186999999999998</c:v>
                </c:pt>
                <c:pt idx="1770">
                  <c:v>-62.184999999999995</c:v>
                </c:pt>
                <c:pt idx="1771">
                  <c:v>-62.182999999999993</c:v>
                </c:pt>
                <c:pt idx="1772">
                  <c:v>-62.180999999999997</c:v>
                </c:pt>
                <c:pt idx="1773">
                  <c:v>-62.178999999999995</c:v>
                </c:pt>
                <c:pt idx="1774">
                  <c:v>-62.176999999999992</c:v>
                </c:pt>
                <c:pt idx="1775">
                  <c:v>-62.174999999999997</c:v>
                </c:pt>
                <c:pt idx="1776">
                  <c:v>-62.172999999999995</c:v>
                </c:pt>
                <c:pt idx="1777">
                  <c:v>-62.170999999999992</c:v>
                </c:pt>
                <c:pt idx="1778">
                  <c:v>-62.168999999999997</c:v>
                </c:pt>
                <c:pt idx="1779">
                  <c:v>-62.166999999999994</c:v>
                </c:pt>
                <c:pt idx="1780">
                  <c:v>-62.164999999999992</c:v>
                </c:pt>
                <c:pt idx="1781">
                  <c:v>-62.162999999999997</c:v>
                </c:pt>
                <c:pt idx="1782">
                  <c:v>-62.160999999999994</c:v>
                </c:pt>
                <c:pt idx="1783">
                  <c:v>-62.158999999999992</c:v>
                </c:pt>
                <c:pt idx="1784">
                  <c:v>-62.156999999999996</c:v>
                </c:pt>
                <c:pt idx="1785">
                  <c:v>-62.154999999999994</c:v>
                </c:pt>
                <c:pt idx="1786">
                  <c:v>-62.152999999999992</c:v>
                </c:pt>
                <c:pt idx="1787">
                  <c:v>-62.150999999999996</c:v>
                </c:pt>
                <c:pt idx="1788">
                  <c:v>-62.148999999999994</c:v>
                </c:pt>
                <c:pt idx="1789">
                  <c:v>-62.146999999999991</c:v>
                </c:pt>
                <c:pt idx="1790">
                  <c:v>-62.144999999999996</c:v>
                </c:pt>
                <c:pt idx="1791">
                  <c:v>-62.142999999999994</c:v>
                </c:pt>
                <c:pt idx="1792">
                  <c:v>-62.140999999999991</c:v>
                </c:pt>
                <c:pt idx="1793">
                  <c:v>-62.138999999999996</c:v>
                </c:pt>
                <c:pt idx="1794">
                  <c:v>-62.136999999999993</c:v>
                </c:pt>
                <c:pt idx="1795">
                  <c:v>-62.134999999999991</c:v>
                </c:pt>
                <c:pt idx="1796">
                  <c:v>-62.132999999999996</c:v>
                </c:pt>
                <c:pt idx="1797">
                  <c:v>-62.130999999999993</c:v>
                </c:pt>
                <c:pt idx="1798">
                  <c:v>-62.128999999999991</c:v>
                </c:pt>
                <c:pt idx="1799">
                  <c:v>-62.126999999999995</c:v>
                </c:pt>
                <c:pt idx="1800">
                  <c:v>-62.124999999999993</c:v>
                </c:pt>
                <c:pt idx="1801">
                  <c:v>-62.122999999999998</c:v>
                </c:pt>
                <c:pt idx="1802">
                  <c:v>-62.120999999999995</c:v>
                </c:pt>
                <c:pt idx="1803">
                  <c:v>-62.118999999999993</c:v>
                </c:pt>
                <c:pt idx="1804">
                  <c:v>-62.116999999999997</c:v>
                </c:pt>
                <c:pt idx="1805">
                  <c:v>-62.114999999999995</c:v>
                </c:pt>
                <c:pt idx="1806">
                  <c:v>-62.112999999999992</c:v>
                </c:pt>
                <c:pt idx="1807">
                  <c:v>-62.110999999999997</c:v>
                </c:pt>
                <c:pt idx="1808">
                  <c:v>-62.108999999999995</c:v>
                </c:pt>
                <c:pt idx="1809">
                  <c:v>-62.106999999999992</c:v>
                </c:pt>
                <c:pt idx="1810">
                  <c:v>-62.104999999999997</c:v>
                </c:pt>
                <c:pt idx="1811">
                  <c:v>-62.102999999999994</c:v>
                </c:pt>
                <c:pt idx="1812">
                  <c:v>-62.100999999999992</c:v>
                </c:pt>
                <c:pt idx="1813">
                  <c:v>-62.098999999999997</c:v>
                </c:pt>
                <c:pt idx="1814">
                  <c:v>-62.096999999999994</c:v>
                </c:pt>
                <c:pt idx="1815">
                  <c:v>-62.094999999999992</c:v>
                </c:pt>
                <c:pt idx="1816">
                  <c:v>-62.092999999999996</c:v>
                </c:pt>
                <c:pt idx="1817">
                  <c:v>-62.090999999999994</c:v>
                </c:pt>
                <c:pt idx="1818">
                  <c:v>-62.088999999999992</c:v>
                </c:pt>
                <c:pt idx="1819">
                  <c:v>-62.086999999999996</c:v>
                </c:pt>
                <c:pt idx="1820">
                  <c:v>-62.084999999999994</c:v>
                </c:pt>
                <c:pt idx="1821">
                  <c:v>-62.082999999999991</c:v>
                </c:pt>
                <c:pt idx="1822">
                  <c:v>-62.080999999999996</c:v>
                </c:pt>
                <c:pt idx="1823">
                  <c:v>-62.078999999999994</c:v>
                </c:pt>
                <c:pt idx="1824">
                  <c:v>-62.076999999999991</c:v>
                </c:pt>
                <c:pt idx="1825">
                  <c:v>-62.074999999999996</c:v>
                </c:pt>
                <c:pt idx="1826">
                  <c:v>-62.072999999999993</c:v>
                </c:pt>
                <c:pt idx="1827">
                  <c:v>-62.070999999999998</c:v>
                </c:pt>
                <c:pt idx="1828">
                  <c:v>-62.068999999999996</c:v>
                </c:pt>
                <c:pt idx="1829">
                  <c:v>-62.066999999999993</c:v>
                </c:pt>
                <c:pt idx="1830">
                  <c:v>-62.064999999999998</c:v>
                </c:pt>
                <c:pt idx="1831">
                  <c:v>-62.062999999999995</c:v>
                </c:pt>
                <c:pt idx="1832">
                  <c:v>-62.060999999999993</c:v>
                </c:pt>
                <c:pt idx="1833">
                  <c:v>-62.058999999999997</c:v>
                </c:pt>
                <c:pt idx="1834">
                  <c:v>-62.056999999999995</c:v>
                </c:pt>
                <c:pt idx="1835">
                  <c:v>-62.054999999999993</c:v>
                </c:pt>
                <c:pt idx="1836">
                  <c:v>-62.052999999999997</c:v>
                </c:pt>
                <c:pt idx="1837">
                  <c:v>-62.050999999999995</c:v>
                </c:pt>
                <c:pt idx="1838">
                  <c:v>-62.048999999999992</c:v>
                </c:pt>
                <c:pt idx="1839">
                  <c:v>-62.046999999999997</c:v>
                </c:pt>
                <c:pt idx="1840">
                  <c:v>-62.044999999999995</c:v>
                </c:pt>
                <c:pt idx="1841">
                  <c:v>-62.042999999999992</c:v>
                </c:pt>
                <c:pt idx="1842">
                  <c:v>-62.040999999999997</c:v>
                </c:pt>
                <c:pt idx="1843">
                  <c:v>-62.038999999999994</c:v>
                </c:pt>
                <c:pt idx="1844">
                  <c:v>-62.036999999999992</c:v>
                </c:pt>
                <c:pt idx="1845">
                  <c:v>-62.034999999999997</c:v>
                </c:pt>
                <c:pt idx="1846">
                  <c:v>-62.032999999999994</c:v>
                </c:pt>
                <c:pt idx="1847">
                  <c:v>-62.030999999999992</c:v>
                </c:pt>
                <c:pt idx="1848">
                  <c:v>-62.028999999999996</c:v>
                </c:pt>
                <c:pt idx="1849">
                  <c:v>-62.026999999999994</c:v>
                </c:pt>
                <c:pt idx="1850">
                  <c:v>-62.024999999999991</c:v>
                </c:pt>
                <c:pt idx="1851">
                  <c:v>-62.022999999999996</c:v>
                </c:pt>
                <c:pt idx="1852">
                  <c:v>-62.020999999999994</c:v>
                </c:pt>
                <c:pt idx="1853">
                  <c:v>-62.018999999999991</c:v>
                </c:pt>
                <c:pt idx="1854">
                  <c:v>-62.016999999999996</c:v>
                </c:pt>
                <c:pt idx="1855">
                  <c:v>-62.014999999999993</c:v>
                </c:pt>
                <c:pt idx="1856">
                  <c:v>-62.012999999999991</c:v>
                </c:pt>
                <c:pt idx="1857">
                  <c:v>-62.010999999999996</c:v>
                </c:pt>
                <c:pt idx="1858">
                  <c:v>-62.008999999999993</c:v>
                </c:pt>
                <c:pt idx="1859">
                  <c:v>-62.006999999999991</c:v>
                </c:pt>
                <c:pt idx="1860">
                  <c:v>-62.004999999999995</c:v>
                </c:pt>
                <c:pt idx="1861">
                  <c:v>-62.002999999999993</c:v>
                </c:pt>
                <c:pt idx="1862">
                  <c:v>-62.000999999999991</c:v>
                </c:pt>
                <c:pt idx="1863">
                  <c:v>-61.998999999999995</c:v>
                </c:pt>
                <c:pt idx="1864">
                  <c:v>-61.996999999999993</c:v>
                </c:pt>
                <c:pt idx="1865">
                  <c:v>-61.994999999999997</c:v>
                </c:pt>
                <c:pt idx="1866">
                  <c:v>-61.992999999999995</c:v>
                </c:pt>
                <c:pt idx="1867">
                  <c:v>-61.990999999999993</c:v>
                </c:pt>
                <c:pt idx="1868">
                  <c:v>-61.988999999999997</c:v>
                </c:pt>
                <c:pt idx="1869">
                  <c:v>-61.986999999999995</c:v>
                </c:pt>
                <c:pt idx="1870">
                  <c:v>-61.984999999999992</c:v>
                </c:pt>
                <c:pt idx="1871">
                  <c:v>-61.982999999999997</c:v>
                </c:pt>
                <c:pt idx="1872">
                  <c:v>-61.980999999999995</c:v>
                </c:pt>
                <c:pt idx="1873">
                  <c:v>-61.978999999999992</c:v>
                </c:pt>
                <c:pt idx="1874">
                  <c:v>-61.976999999999997</c:v>
                </c:pt>
                <c:pt idx="1875">
                  <c:v>-61.974999999999994</c:v>
                </c:pt>
                <c:pt idx="1876">
                  <c:v>-61.972999999999992</c:v>
                </c:pt>
                <c:pt idx="1877">
                  <c:v>-61.970999999999997</c:v>
                </c:pt>
                <c:pt idx="1878">
                  <c:v>-61.968999999999994</c:v>
                </c:pt>
                <c:pt idx="1879">
                  <c:v>-61.966999999999992</c:v>
                </c:pt>
                <c:pt idx="1880">
                  <c:v>-61.964999999999996</c:v>
                </c:pt>
                <c:pt idx="1881">
                  <c:v>-61.962999999999994</c:v>
                </c:pt>
                <c:pt idx="1882">
                  <c:v>-61.960999999999991</c:v>
                </c:pt>
                <c:pt idx="1883">
                  <c:v>-61.958999999999996</c:v>
                </c:pt>
                <c:pt idx="1884">
                  <c:v>-61.956999999999994</c:v>
                </c:pt>
                <c:pt idx="1885">
                  <c:v>-61.954999999999991</c:v>
                </c:pt>
                <c:pt idx="1886">
                  <c:v>-61.952999999999996</c:v>
                </c:pt>
                <c:pt idx="1887">
                  <c:v>-61.950999999999993</c:v>
                </c:pt>
                <c:pt idx="1888">
                  <c:v>-61.948999999999998</c:v>
                </c:pt>
                <c:pt idx="1889">
                  <c:v>-61.946999999999996</c:v>
                </c:pt>
                <c:pt idx="1890">
                  <c:v>-61.944999999999993</c:v>
                </c:pt>
                <c:pt idx="1891">
                  <c:v>-61.942999999999998</c:v>
                </c:pt>
                <c:pt idx="1892">
                  <c:v>-61.940999999999995</c:v>
                </c:pt>
                <c:pt idx="1893">
                  <c:v>-61.938999999999993</c:v>
                </c:pt>
                <c:pt idx="1894">
                  <c:v>-61.936999999999998</c:v>
                </c:pt>
                <c:pt idx="1895">
                  <c:v>-61.934999999999995</c:v>
                </c:pt>
                <c:pt idx="1896">
                  <c:v>-61.932999999999993</c:v>
                </c:pt>
                <c:pt idx="1897">
                  <c:v>-61.930999999999997</c:v>
                </c:pt>
                <c:pt idx="1898">
                  <c:v>-61.928999999999995</c:v>
                </c:pt>
                <c:pt idx="1899">
                  <c:v>-61.926999999999992</c:v>
                </c:pt>
                <c:pt idx="1900">
                  <c:v>-61.924999999999997</c:v>
                </c:pt>
                <c:pt idx="1901">
                  <c:v>-61.922999999999995</c:v>
                </c:pt>
                <c:pt idx="1902">
                  <c:v>-61.920999999999992</c:v>
                </c:pt>
                <c:pt idx="1903">
                  <c:v>-61.918999999999997</c:v>
                </c:pt>
                <c:pt idx="1904">
                  <c:v>-61.916999999999994</c:v>
                </c:pt>
                <c:pt idx="1905">
                  <c:v>-61.914999999999992</c:v>
                </c:pt>
                <c:pt idx="1906">
                  <c:v>-61.912999999999997</c:v>
                </c:pt>
                <c:pt idx="1907">
                  <c:v>-61.910999999999994</c:v>
                </c:pt>
                <c:pt idx="1908">
                  <c:v>-61.908999999999992</c:v>
                </c:pt>
                <c:pt idx="1909">
                  <c:v>-61.906999999999996</c:v>
                </c:pt>
                <c:pt idx="1910">
                  <c:v>-61.904999999999994</c:v>
                </c:pt>
                <c:pt idx="1911">
                  <c:v>-61.902999999999992</c:v>
                </c:pt>
                <c:pt idx="1912">
                  <c:v>-61.900999999999996</c:v>
                </c:pt>
                <c:pt idx="1913">
                  <c:v>-61.898999999999994</c:v>
                </c:pt>
                <c:pt idx="1914">
                  <c:v>-61.896999999999991</c:v>
                </c:pt>
                <c:pt idx="1915">
                  <c:v>-61.894999999999996</c:v>
                </c:pt>
                <c:pt idx="1916">
                  <c:v>-61.892999999999994</c:v>
                </c:pt>
                <c:pt idx="1917">
                  <c:v>-61.890999999999991</c:v>
                </c:pt>
                <c:pt idx="1918">
                  <c:v>-61.888999999999996</c:v>
                </c:pt>
                <c:pt idx="1919">
                  <c:v>-61.886999999999993</c:v>
                </c:pt>
                <c:pt idx="1920">
                  <c:v>-61.884999999999991</c:v>
                </c:pt>
                <c:pt idx="1921">
                  <c:v>-61.882999999999996</c:v>
                </c:pt>
                <c:pt idx="1922">
                  <c:v>-61.880999999999993</c:v>
                </c:pt>
                <c:pt idx="1923">
                  <c:v>-61.878999999999991</c:v>
                </c:pt>
                <c:pt idx="1924">
                  <c:v>-61.876999999999995</c:v>
                </c:pt>
                <c:pt idx="1925">
                  <c:v>-61.874999999999993</c:v>
                </c:pt>
                <c:pt idx="1926">
                  <c:v>-61.872999999999998</c:v>
                </c:pt>
                <c:pt idx="1927">
                  <c:v>-61.870999999999995</c:v>
                </c:pt>
                <c:pt idx="1928">
                  <c:v>-61.868999999999993</c:v>
                </c:pt>
                <c:pt idx="1929">
                  <c:v>-61.866999999999997</c:v>
                </c:pt>
                <c:pt idx="1930">
                  <c:v>-61.864999999999995</c:v>
                </c:pt>
                <c:pt idx="1931">
                  <c:v>-61.862999999999992</c:v>
                </c:pt>
                <c:pt idx="1932">
                  <c:v>-61.860999999999997</c:v>
                </c:pt>
                <c:pt idx="1933">
                  <c:v>-61.858999999999995</c:v>
                </c:pt>
                <c:pt idx="1934">
                  <c:v>-61.856999999999992</c:v>
                </c:pt>
                <c:pt idx="1935">
                  <c:v>-61.854999999999997</c:v>
                </c:pt>
                <c:pt idx="1936">
                  <c:v>-61.852999999999994</c:v>
                </c:pt>
                <c:pt idx="1937">
                  <c:v>-61.850999999999992</c:v>
                </c:pt>
                <c:pt idx="1938">
                  <c:v>-61.848999999999997</c:v>
                </c:pt>
                <c:pt idx="1939">
                  <c:v>-61.846999999999994</c:v>
                </c:pt>
                <c:pt idx="1940">
                  <c:v>-61.844999999999992</c:v>
                </c:pt>
                <c:pt idx="1941">
                  <c:v>-61.842999999999996</c:v>
                </c:pt>
                <c:pt idx="1942">
                  <c:v>-61.840999999999994</c:v>
                </c:pt>
                <c:pt idx="1943">
                  <c:v>-61.838999999999992</c:v>
                </c:pt>
                <c:pt idx="1944">
                  <c:v>-61.836999999999996</c:v>
                </c:pt>
                <c:pt idx="1945">
                  <c:v>-61.834999999999994</c:v>
                </c:pt>
                <c:pt idx="1946">
                  <c:v>-61.832999999999991</c:v>
                </c:pt>
                <c:pt idx="1947">
                  <c:v>-61.830999999999996</c:v>
                </c:pt>
                <c:pt idx="1948">
                  <c:v>-61.828999999999994</c:v>
                </c:pt>
                <c:pt idx="1949">
                  <c:v>-61.826999999999991</c:v>
                </c:pt>
                <c:pt idx="1950">
                  <c:v>-61.824999999999996</c:v>
                </c:pt>
                <c:pt idx="1951">
                  <c:v>-61.822999999999993</c:v>
                </c:pt>
                <c:pt idx="1952">
                  <c:v>-61.820999999999998</c:v>
                </c:pt>
                <c:pt idx="1953">
                  <c:v>-61.818999999999996</c:v>
                </c:pt>
                <c:pt idx="1954">
                  <c:v>-61.816999999999993</c:v>
                </c:pt>
                <c:pt idx="1955">
                  <c:v>-61.814999999999998</c:v>
                </c:pt>
                <c:pt idx="1956">
                  <c:v>-61.812999999999995</c:v>
                </c:pt>
                <c:pt idx="1957">
                  <c:v>-61.810999999999993</c:v>
                </c:pt>
                <c:pt idx="1958">
                  <c:v>-61.808999999999997</c:v>
                </c:pt>
                <c:pt idx="1959">
                  <c:v>-61.806999999999995</c:v>
                </c:pt>
                <c:pt idx="1960">
                  <c:v>-61.804999999999993</c:v>
                </c:pt>
                <c:pt idx="1961">
                  <c:v>-61.802999999999997</c:v>
                </c:pt>
                <c:pt idx="1962">
                  <c:v>-61.800999999999995</c:v>
                </c:pt>
                <c:pt idx="1963">
                  <c:v>-61.798999999999992</c:v>
                </c:pt>
                <c:pt idx="1964">
                  <c:v>-61.796999999999997</c:v>
                </c:pt>
                <c:pt idx="1965">
                  <c:v>-61.794999999999995</c:v>
                </c:pt>
                <c:pt idx="1966">
                  <c:v>-61.792999999999992</c:v>
                </c:pt>
                <c:pt idx="1967">
                  <c:v>-61.790999999999997</c:v>
                </c:pt>
                <c:pt idx="1968">
                  <c:v>-61.788999999999994</c:v>
                </c:pt>
                <c:pt idx="1969">
                  <c:v>-61.786999999999992</c:v>
                </c:pt>
                <c:pt idx="1970">
                  <c:v>-61.784999999999997</c:v>
                </c:pt>
                <c:pt idx="1971">
                  <c:v>-61.782999999999994</c:v>
                </c:pt>
                <c:pt idx="1972">
                  <c:v>-61.780999999999992</c:v>
                </c:pt>
                <c:pt idx="1973">
                  <c:v>-61.778999999999996</c:v>
                </c:pt>
                <c:pt idx="1974">
                  <c:v>-61.776999999999994</c:v>
                </c:pt>
                <c:pt idx="1975">
                  <c:v>-61.774999999999991</c:v>
                </c:pt>
                <c:pt idx="1976">
                  <c:v>-61.772999999999996</c:v>
                </c:pt>
                <c:pt idx="1977">
                  <c:v>-61.770999999999994</c:v>
                </c:pt>
                <c:pt idx="1978">
                  <c:v>-61.768999999999991</c:v>
                </c:pt>
                <c:pt idx="1979">
                  <c:v>-61.766999999999996</c:v>
                </c:pt>
                <c:pt idx="1980">
                  <c:v>-61.764999999999993</c:v>
                </c:pt>
                <c:pt idx="1981">
                  <c:v>-61.762999999999991</c:v>
                </c:pt>
                <c:pt idx="1982">
                  <c:v>-61.760999999999996</c:v>
                </c:pt>
                <c:pt idx="1983">
                  <c:v>-61.758999999999993</c:v>
                </c:pt>
                <c:pt idx="1984">
                  <c:v>-61.756999999999991</c:v>
                </c:pt>
                <c:pt idx="1985">
                  <c:v>-61.754999999999995</c:v>
                </c:pt>
                <c:pt idx="1986">
                  <c:v>-61.752999999999993</c:v>
                </c:pt>
                <c:pt idx="1987">
                  <c:v>-61.750999999999991</c:v>
                </c:pt>
                <c:pt idx="1988">
                  <c:v>-61.748999999999995</c:v>
                </c:pt>
                <c:pt idx="1989">
                  <c:v>-61.746999999999993</c:v>
                </c:pt>
                <c:pt idx="1990">
                  <c:v>-61.744999999999997</c:v>
                </c:pt>
                <c:pt idx="1991">
                  <c:v>-61.742999999999995</c:v>
                </c:pt>
                <c:pt idx="1992">
                  <c:v>-61.740999999999993</c:v>
                </c:pt>
                <c:pt idx="1993">
                  <c:v>-61.738999999999997</c:v>
                </c:pt>
                <c:pt idx="1994">
                  <c:v>-61.736999999999995</c:v>
                </c:pt>
                <c:pt idx="1995">
                  <c:v>-61.734999999999992</c:v>
                </c:pt>
                <c:pt idx="1996">
                  <c:v>-61.732999999999997</c:v>
                </c:pt>
                <c:pt idx="1997">
                  <c:v>-61.730999999999995</c:v>
                </c:pt>
                <c:pt idx="1998">
                  <c:v>-61.728999999999992</c:v>
                </c:pt>
                <c:pt idx="1999">
                  <c:v>-61.726999999999997</c:v>
                </c:pt>
                <c:pt idx="2000">
                  <c:v>-61.724999999999994</c:v>
                </c:pt>
                <c:pt idx="2001">
                  <c:v>-61.722999999999992</c:v>
                </c:pt>
                <c:pt idx="2002">
                  <c:v>-61.720999999999997</c:v>
                </c:pt>
                <c:pt idx="2003">
                  <c:v>-61.718999999999994</c:v>
                </c:pt>
                <c:pt idx="2004">
                  <c:v>-61.716999999999992</c:v>
                </c:pt>
                <c:pt idx="2005">
                  <c:v>-61.714999999999996</c:v>
                </c:pt>
                <c:pt idx="2006">
                  <c:v>-61.712999999999994</c:v>
                </c:pt>
                <c:pt idx="2007">
                  <c:v>-61.710999999999991</c:v>
                </c:pt>
                <c:pt idx="2008">
                  <c:v>-61.708999999999996</c:v>
                </c:pt>
                <c:pt idx="2009">
                  <c:v>-61.706999999999994</c:v>
                </c:pt>
                <c:pt idx="2010">
                  <c:v>-61.704999999999998</c:v>
                </c:pt>
                <c:pt idx="2011">
                  <c:v>-61.702999999999996</c:v>
                </c:pt>
                <c:pt idx="2012">
                  <c:v>-61.700999999999993</c:v>
                </c:pt>
                <c:pt idx="2013">
                  <c:v>-61.698999999999998</c:v>
                </c:pt>
                <c:pt idx="2014">
                  <c:v>-61.696999999999996</c:v>
                </c:pt>
                <c:pt idx="2015">
                  <c:v>-61.694999999999993</c:v>
                </c:pt>
                <c:pt idx="2016">
                  <c:v>-61.692999999999998</c:v>
                </c:pt>
                <c:pt idx="2017">
                  <c:v>-61.690999999999995</c:v>
                </c:pt>
                <c:pt idx="2018">
                  <c:v>-61.688999999999993</c:v>
                </c:pt>
                <c:pt idx="2019">
                  <c:v>-61.686999999999998</c:v>
                </c:pt>
                <c:pt idx="2020">
                  <c:v>-61.684999999999995</c:v>
                </c:pt>
                <c:pt idx="2021">
                  <c:v>-61.682999999999993</c:v>
                </c:pt>
                <c:pt idx="2022">
                  <c:v>-61.680999999999997</c:v>
                </c:pt>
                <c:pt idx="2023">
                  <c:v>-61.678999999999995</c:v>
                </c:pt>
                <c:pt idx="2024">
                  <c:v>-61.676999999999992</c:v>
                </c:pt>
                <c:pt idx="2025">
                  <c:v>-61.674999999999997</c:v>
                </c:pt>
                <c:pt idx="2026">
                  <c:v>-61.672999999999995</c:v>
                </c:pt>
                <c:pt idx="2027">
                  <c:v>-61.670999999999992</c:v>
                </c:pt>
                <c:pt idx="2028">
                  <c:v>-61.668999999999997</c:v>
                </c:pt>
                <c:pt idx="2029">
                  <c:v>-61.666999999999994</c:v>
                </c:pt>
                <c:pt idx="2030">
                  <c:v>-61.664999999999992</c:v>
                </c:pt>
                <c:pt idx="2031">
                  <c:v>-61.662999999999997</c:v>
                </c:pt>
                <c:pt idx="2032">
                  <c:v>-61.660999999999994</c:v>
                </c:pt>
                <c:pt idx="2033">
                  <c:v>-61.658999999999992</c:v>
                </c:pt>
                <c:pt idx="2034">
                  <c:v>-61.656999999999996</c:v>
                </c:pt>
                <c:pt idx="2035">
                  <c:v>-61.654999999999994</c:v>
                </c:pt>
                <c:pt idx="2036">
                  <c:v>-61.652999999999992</c:v>
                </c:pt>
                <c:pt idx="2037">
                  <c:v>-61.650999999999996</c:v>
                </c:pt>
                <c:pt idx="2038">
                  <c:v>-61.648999999999994</c:v>
                </c:pt>
                <c:pt idx="2039">
                  <c:v>-61.646999999999991</c:v>
                </c:pt>
                <c:pt idx="2040">
                  <c:v>-61.644999999999996</c:v>
                </c:pt>
                <c:pt idx="2041">
                  <c:v>-61.642999999999994</c:v>
                </c:pt>
                <c:pt idx="2042">
                  <c:v>-61.640999999999991</c:v>
                </c:pt>
                <c:pt idx="2043">
                  <c:v>-61.638999999999996</c:v>
                </c:pt>
                <c:pt idx="2044">
                  <c:v>-61.636999999999993</c:v>
                </c:pt>
                <c:pt idx="2045">
                  <c:v>-61.634999999999991</c:v>
                </c:pt>
                <c:pt idx="2046">
                  <c:v>-61.632999999999996</c:v>
                </c:pt>
                <c:pt idx="2047">
                  <c:v>-61.630999999999993</c:v>
                </c:pt>
                <c:pt idx="2048">
                  <c:v>-61.628999999999991</c:v>
                </c:pt>
                <c:pt idx="2049">
                  <c:v>-61.626999999999995</c:v>
                </c:pt>
                <c:pt idx="2050">
                  <c:v>-61.624999999999993</c:v>
                </c:pt>
                <c:pt idx="2051">
                  <c:v>-61.62299999999999</c:v>
                </c:pt>
                <c:pt idx="2052">
                  <c:v>-61.620999999999995</c:v>
                </c:pt>
                <c:pt idx="2053">
                  <c:v>-61.618999999999993</c:v>
                </c:pt>
                <c:pt idx="2054">
                  <c:v>-61.616999999999997</c:v>
                </c:pt>
                <c:pt idx="2055">
                  <c:v>-61.614999999999995</c:v>
                </c:pt>
                <c:pt idx="2056">
                  <c:v>-61.612999999999992</c:v>
                </c:pt>
                <c:pt idx="2057">
                  <c:v>-61.610999999999997</c:v>
                </c:pt>
                <c:pt idx="2058">
                  <c:v>-61.608999999999995</c:v>
                </c:pt>
                <c:pt idx="2059">
                  <c:v>-61.606999999999992</c:v>
                </c:pt>
                <c:pt idx="2060">
                  <c:v>-61.604999999999997</c:v>
                </c:pt>
                <c:pt idx="2061">
                  <c:v>-61.602999999999994</c:v>
                </c:pt>
                <c:pt idx="2062">
                  <c:v>-61.600999999999992</c:v>
                </c:pt>
                <c:pt idx="2063">
                  <c:v>-61.598999999999997</c:v>
                </c:pt>
                <c:pt idx="2064">
                  <c:v>-61.596999999999994</c:v>
                </c:pt>
                <c:pt idx="2065">
                  <c:v>-61.594999999999992</c:v>
                </c:pt>
                <c:pt idx="2066">
                  <c:v>-61.592999999999996</c:v>
                </c:pt>
                <c:pt idx="2067">
                  <c:v>-61.590999999999994</c:v>
                </c:pt>
                <c:pt idx="2068">
                  <c:v>-61.588999999999992</c:v>
                </c:pt>
                <c:pt idx="2069">
                  <c:v>-61.586999999999996</c:v>
                </c:pt>
                <c:pt idx="2070">
                  <c:v>-61.584999999999994</c:v>
                </c:pt>
                <c:pt idx="2071">
                  <c:v>-61.582999999999991</c:v>
                </c:pt>
                <c:pt idx="2072">
                  <c:v>-61.580999999999996</c:v>
                </c:pt>
                <c:pt idx="2073">
                  <c:v>-61.578999999999994</c:v>
                </c:pt>
                <c:pt idx="2074">
                  <c:v>-61.576999999999998</c:v>
                </c:pt>
                <c:pt idx="2075">
                  <c:v>-61.574999999999996</c:v>
                </c:pt>
                <c:pt idx="2076">
                  <c:v>-61.572999999999993</c:v>
                </c:pt>
                <c:pt idx="2077">
                  <c:v>-61.570999999999998</c:v>
                </c:pt>
                <c:pt idx="2078">
                  <c:v>-61.568999999999996</c:v>
                </c:pt>
                <c:pt idx="2079">
                  <c:v>-61.566999999999993</c:v>
                </c:pt>
                <c:pt idx="2080">
                  <c:v>-61.564999999999998</c:v>
                </c:pt>
                <c:pt idx="2081">
                  <c:v>-61.562999999999995</c:v>
                </c:pt>
                <c:pt idx="2082">
                  <c:v>-61.560999999999993</c:v>
                </c:pt>
                <c:pt idx="2083">
                  <c:v>-61.558999999999997</c:v>
                </c:pt>
                <c:pt idx="2084">
                  <c:v>-61.556999999999995</c:v>
                </c:pt>
                <c:pt idx="2085">
                  <c:v>-61.554999999999993</c:v>
                </c:pt>
                <c:pt idx="2086">
                  <c:v>-61.552999999999997</c:v>
                </c:pt>
                <c:pt idx="2087">
                  <c:v>-61.550999999999995</c:v>
                </c:pt>
                <c:pt idx="2088">
                  <c:v>-61.548999999999992</c:v>
                </c:pt>
                <c:pt idx="2089">
                  <c:v>-61.546999999999997</c:v>
                </c:pt>
                <c:pt idx="2090">
                  <c:v>-61.544999999999995</c:v>
                </c:pt>
                <c:pt idx="2091">
                  <c:v>-61.542999999999992</c:v>
                </c:pt>
                <c:pt idx="2092">
                  <c:v>-61.540999999999997</c:v>
                </c:pt>
                <c:pt idx="2093">
                  <c:v>-61.538999999999994</c:v>
                </c:pt>
                <c:pt idx="2094">
                  <c:v>-61.536999999999992</c:v>
                </c:pt>
                <c:pt idx="2095">
                  <c:v>-61.534999999999997</c:v>
                </c:pt>
                <c:pt idx="2096">
                  <c:v>-61.532999999999994</c:v>
                </c:pt>
                <c:pt idx="2097">
                  <c:v>-61.530999999999992</c:v>
                </c:pt>
                <c:pt idx="2098">
                  <c:v>-61.528999999999996</c:v>
                </c:pt>
                <c:pt idx="2099">
                  <c:v>-61.526999999999994</c:v>
                </c:pt>
                <c:pt idx="2100">
                  <c:v>-61.524999999999991</c:v>
                </c:pt>
                <c:pt idx="2101">
                  <c:v>-61.522999999999996</c:v>
                </c:pt>
                <c:pt idx="2102">
                  <c:v>-61.520999999999994</c:v>
                </c:pt>
                <c:pt idx="2103">
                  <c:v>-61.518999999999991</c:v>
                </c:pt>
                <c:pt idx="2104">
                  <c:v>-61.516999999999996</c:v>
                </c:pt>
                <c:pt idx="2105">
                  <c:v>-61.514999999999993</c:v>
                </c:pt>
                <c:pt idx="2106">
                  <c:v>-61.512999999999991</c:v>
                </c:pt>
                <c:pt idx="2107">
                  <c:v>-61.510999999999996</c:v>
                </c:pt>
                <c:pt idx="2108">
                  <c:v>-61.508999999999993</c:v>
                </c:pt>
                <c:pt idx="2109">
                  <c:v>-61.506999999999991</c:v>
                </c:pt>
                <c:pt idx="2110">
                  <c:v>-61.504999999999995</c:v>
                </c:pt>
                <c:pt idx="2111">
                  <c:v>-61.502999999999993</c:v>
                </c:pt>
                <c:pt idx="2112">
                  <c:v>-61.500999999999991</c:v>
                </c:pt>
                <c:pt idx="2113">
                  <c:v>-61.498999999999995</c:v>
                </c:pt>
                <c:pt idx="2114">
                  <c:v>-61.496999999999993</c:v>
                </c:pt>
                <c:pt idx="2115">
                  <c:v>-61.49499999999999</c:v>
                </c:pt>
                <c:pt idx="2116">
                  <c:v>-61.492999999999995</c:v>
                </c:pt>
                <c:pt idx="2117">
                  <c:v>-61.490999999999993</c:v>
                </c:pt>
                <c:pt idx="2118">
                  <c:v>-61.488999999999997</c:v>
                </c:pt>
                <c:pt idx="2119">
                  <c:v>-61.486999999999995</c:v>
                </c:pt>
                <c:pt idx="2120">
                  <c:v>-61.484999999999992</c:v>
                </c:pt>
                <c:pt idx="2121">
                  <c:v>-61.482999999999997</c:v>
                </c:pt>
                <c:pt idx="2122">
                  <c:v>-61.480999999999995</c:v>
                </c:pt>
                <c:pt idx="2123">
                  <c:v>-61.478999999999992</c:v>
                </c:pt>
                <c:pt idx="2124">
                  <c:v>-61.476999999999997</c:v>
                </c:pt>
                <c:pt idx="2125">
                  <c:v>-61.474999999999994</c:v>
                </c:pt>
                <c:pt idx="2126">
                  <c:v>-61.472999999999992</c:v>
                </c:pt>
                <c:pt idx="2127">
                  <c:v>-61.470999999999997</c:v>
                </c:pt>
                <c:pt idx="2128">
                  <c:v>-61.468999999999994</c:v>
                </c:pt>
                <c:pt idx="2129">
                  <c:v>-61.466999999999992</c:v>
                </c:pt>
                <c:pt idx="2130">
                  <c:v>-61.464999999999996</c:v>
                </c:pt>
                <c:pt idx="2131">
                  <c:v>-61.462999999999994</c:v>
                </c:pt>
                <c:pt idx="2132">
                  <c:v>-61.460999999999991</c:v>
                </c:pt>
                <c:pt idx="2133">
                  <c:v>-61.458999999999996</c:v>
                </c:pt>
                <c:pt idx="2134">
                  <c:v>-61.456999999999994</c:v>
                </c:pt>
                <c:pt idx="2135">
                  <c:v>-61.454999999999998</c:v>
                </c:pt>
                <c:pt idx="2136">
                  <c:v>-61.452999999999996</c:v>
                </c:pt>
                <c:pt idx="2137">
                  <c:v>-61.450999999999993</c:v>
                </c:pt>
                <c:pt idx="2138">
                  <c:v>-61.448999999999998</c:v>
                </c:pt>
                <c:pt idx="2139">
                  <c:v>-61.446999999999996</c:v>
                </c:pt>
                <c:pt idx="2140">
                  <c:v>-61.444999999999993</c:v>
                </c:pt>
                <c:pt idx="2141">
                  <c:v>-61.442999999999998</c:v>
                </c:pt>
                <c:pt idx="2142">
                  <c:v>-61.440999999999995</c:v>
                </c:pt>
                <c:pt idx="2143">
                  <c:v>-61.438999999999993</c:v>
                </c:pt>
                <c:pt idx="2144">
                  <c:v>-61.436999999999998</c:v>
                </c:pt>
                <c:pt idx="2145">
                  <c:v>-61.434999999999995</c:v>
                </c:pt>
                <c:pt idx="2146">
                  <c:v>-61.432999999999993</c:v>
                </c:pt>
                <c:pt idx="2147">
                  <c:v>-61.430999999999997</c:v>
                </c:pt>
                <c:pt idx="2148">
                  <c:v>-61.428999999999995</c:v>
                </c:pt>
                <c:pt idx="2149">
                  <c:v>-61.426999999999992</c:v>
                </c:pt>
                <c:pt idx="2150">
                  <c:v>-61.424999999999997</c:v>
                </c:pt>
                <c:pt idx="2151">
                  <c:v>-61.422999999999995</c:v>
                </c:pt>
                <c:pt idx="2152">
                  <c:v>-61.420999999999992</c:v>
                </c:pt>
                <c:pt idx="2153">
                  <c:v>-61.418999999999997</c:v>
                </c:pt>
                <c:pt idx="2154">
                  <c:v>-61.416999999999994</c:v>
                </c:pt>
                <c:pt idx="2155">
                  <c:v>-61.414999999999992</c:v>
                </c:pt>
                <c:pt idx="2156">
                  <c:v>-61.412999999999997</c:v>
                </c:pt>
                <c:pt idx="2157">
                  <c:v>-61.410999999999994</c:v>
                </c:pt>
                <c:pt idx="2158">
                  <c:v>-61.408999999999992</c:v>
                </c:pt>
                <c:pt idx="2159">
                  <c:v>-61.406999999999996</c:v>
                </c:pt>
                <c:pt idx="2160">
                  <c:v>-61.404999999999994</c:v>
                </c:pt>
                <c:pt idx="2161">
                  <c:v>-61.402999999999992</c:v>
                </c:pt>
                <c:pt idx="2162">
                  <c:v>-61.400999999999996</c:v>
                </c:pt>
                <c:pt idx="2163">
                  <c:v>-61.398999999999994</c:v>
                </c:pt>
                <c:pt idx="2164">
                  <c:v>-61.396999999999991</c:v>
                </c:pt>
                <c:pt idx="2165">
                  <c:v>-61.394999999999996</c:v>
                </c:pt>
                <c:pt idx="2166">
                  <c:v>-61.392999999999994</c:v>
                </c:pt>
                <c:pt idx="2167">
                  <c:v>-61.390999999999991</c:v>
                </c:pt>
                <c:pt idx="2168">
                  <c:v>-61.388999999999996</c:v>
                </c:pt>
                <c:pt idx="2169">
                  <c:v>-61.386999999999993</c:v>
                </c:pt>
                <c:pt idx="2170">
                  <c:v>-61.384999999999991</c:v>
                </c:pt>
                <c:pt idx="2171">
                  <c:v>-61.382999999999996</c:v>
                </c:pt>
                <c:pt idx="2172">
                  <c:v>-61.380999999999993</c:v>
                </c:pt>
                <c:pt idx="2173">
                  <c:v>-61.378999999999991</c:v>
                </c:pt>
                <c:pt idx="2174">
                  <c:v>-61.376999999999995</c:v>
                </c:pt>
                <c:pt idx="2175">
                  <c:v>-61.374999999999993</c:v>
                </c:pt>
                <c:pt idx="2176">
                  <c:v>-61.37299999999999</c:v>
                </c:pt>
                <c:pt idx="2177">
                  <c:v>-61.370999999999995</c:v>
                </c:pt>
                <c:pt idx="2178">
                  <c:v>-61.368999999999993</c:v>
                </c:pt>
                <c:pt idx="2179">
                  <c:v>-61.366999999999997</c:v>
                </c:pt>
                <c:pt idx="2180">
                  <c:v>-61.364999999999995</c:v>
                </c:pt>
                <c:pt idx="2181">
                  <c:v>-61.362999999999992</c:v>
                </c:pt>
                <c:pt idx="2182">
                  <c:v>-61.360999999999997</c:v>
                </c:pt>
                <c:pt idx="2183">
                  <c:v>-61.358999999999995</c:v>
                </c:pt>
                <c:pt idx="2184">
                  <c:v>-61.356999999999992</c:v>
                </c:pt>
                <c:pt idx="2185">
                  <c:v>-61.354999999999997</c:v>
                </c:pt>
                <c:pt idx="2186">
                  <c:v>-61.352999999999994</c:v>
                </c:pt>
                <c:pt idx="2187">
                  <c:v>-61.350999999999992</c:v>
                </c:pt>
                <c:pt idx="2188">
                  <c:v>-61.348999999999997</c:v>
                </c:pt>
                <c:pt idx="2189">
                  <c:v>-61.346999999999994</c:v>
                </c:pt>
                <c:pt idx="2190">
                  <c:v>-61.344999999999992</c:v>
                </c:pt>
                <c:pt idx="2191">
                  <c:v>-61.342999999999996</c:v>
                </c:pt>
                <c:pt idx="2192">
                  <c:v>-61.340999999999994</c:v>
                </c:pt>
                <c:pt idx="2193">
                  <c:v>-61.338999999999992</c:v>
                </c:pt>
                <c:pt idx="2194">
                  <c:v>-61.336999999999996</c:v>
                </c:pt>
                <c:pt idx="2195">
                  <c:v>-61.334999999999994</c:v>
                </c:pt>
                <c:pt idx="2196">
                  <c:v>-61.332999999999991</c:v>
                </c:pt>
                <c:pt idx="2197">
                  <c:v>-61.330999999999996</c:v>
                </c:pt>
                <c:pt idx="2198">
                  <c:v>-61.328999999999994</c:v>
                </c:pt>
                <c:pt idx="2199">
                  <c:v>-61.326999999999998</c:v>
                </c:pt>
                <c:pt idx="2200">
                  <c:v>-61.324999999999996</c:v>
                </c:pt>
                <c:pt idx="2201">
                  <c:v>-61.322999999999993</c:v>
                </c:pt>
                <c:pt idx="2202">
                  <c:v>-61.320999999999998</c:v>
                </c:pt>
                <c:pt idx="2203">
                  <c:v>-61.318999999999996</c:v>
                </c:pt>
                <c:pt idx="2204">
                  <c:v>-61.316999999999993</c:v>
                </c:pt>
                <c:pt idx="2205">
                  <c:v>-61.314999999999998</c:v>
                </c:pt>
                <c:pt idx="2206">
                  <c:v>-61.312999999999995</c:v>
                </c:pt>
                <c:pt idx="2207">
                  <c:v>-61.310999999999993</c:v>
                </c:pt>
                <c:pt idx="2208">
                  <c:v>-61.308999999999997</c:v>
                </c:pt>
                <c:pt idx="2209">
                  <c:v>-61.306999999999995</c:v>
                </c:pt>
                <c:pt idx="2210">
                  <c:v>-61.304999999999993</c:v>
                </c:pt>
                <c:pt idx="2211">
                  <c:v>-61.302999999999997</c:v>
                </c:pt>
                <c:pt idx="2212">
                  <c:v>-61.300999999999995</c:v>
                </c:pt>
                <c:pt idx="2213">
                  <c:v>-61.298999999999992</c:v>
                </c:pt>
                <c:pt idx="2214">
                  <c:v>-61.296999999999997</c:v>
                </c:pt>
                <c:pt idx="2215">
                  <c:v>-61.294999999999995</c:v>
                </c:pt>
                <c:pt idx="2216">
                  <c:v>-61.292999999999992</c:v>
                </c:pt>
                <c:pt idx="2217">
                  <c:v>-61.290999999999997</c:v>
                </c:pt>
                <c:pt idx="2218">
                  <c:v>-61.288999999999994</c:v>
                </c:pt>
                <c:pt idx="2219">
                  <c:v>-61.286999999999992</c:v>
                </c:pt>
                <c:pt idx="2220">
                  <c:v>-61.284999999999997</c:v>
                </c:pt>
                <c:pt idx="2221">
                  <c:v>-61.282999999999994</c:v>
                </c:pt>
                <c:pt idx="2222">
                  <c:v>-61.280999999999992</c:v>
                </c:pt>
                <c:pt idx="2223">
                  <c:v>-61.278999999999996</c:v>
                </c:pt>
                <c:pt idx="2224">
                  <c:v>-61.276999999999994</c:v>
                </c:pt>
                <c:pt idx="2225">
                  <c:v>-61.274999999999991</c:v>
                </c:pt>
                <c:pt idx="2226">
                  <c:v>-61.272999999999996</c:v>
                </c:pt>
                <c:pt idx="2227">
                  <c:v>-61.270999999999994</c:v>
                </c:pt>
                <c:pt idx="2228">
                  <c:v>-61.268999999999991</c:v>
                </c:pt>
                <c:pt idx="2229">
                  <c:v>-61.266999999999996</c:v>
                </c:pt>
                <c:pt idx="2230">
                  <c:v>-61.264999999999993</c:v>
                </c:pt>
                <c:pt idx="2231">
                  <c:v>-61.262999999999991</c:v>
                </c:pt>
                <c:pt idx="2232">
                  <c:v>-61.260999999999996</c:v>
                </c:pt>
                <c:pt idx="2233">
                  <c:v>-61.258999999999993</c:v>
                </c:pt>
                <c:pt idx="2234">
                  <c:v>-61.256999999999991</c:v>
                </c:pt>
                <c:pt idx="2235">
                  <c:v>-61.254999999999995</c:v>
                </c:pt>
                <c:pt idx="2236">
                  <c:v>-61.252999999999993</c:v>
                </c:pt>
                <c:pt idx="2237">
                  <c:v>-61.250999999999991</c:v>
                </c:pt>
                <c:pt idx="2238">
                  <c:v>-61.248999999999995</c:v>
                </c:pt>
                <c:pt idx="2239">
                  <c:v>-61.246999999999993</c:v>
                </c:pt>
                <c:pt idx="2240">
                  <c:v>-61.24499999999999</c:v>
                </c:pt>
                <c:pt idx="2241">
                  <c:v>-61.242999999999995</c:v>
                </c:pt>
                <c:pt idx="2242">
                  <c:v>-61.240999999999993</c:v>
                </c:pt>
                <c:pt idx="2243">
                  <c:v>-61.238999999999997</c:v>
                </c:pt>
                <c:pt idx="2244">
                  <c:v>-61.236999999999995</c:v>
                </c:pt>
                <c:pt idx="2245">
                  <c:v>-61.234999999999992</c:v>
                </c:pt>
                <c:pt idx="2246">
                  <c:v>-61.232999999999997</c:v>
                </c:pt>
                <c:pt idx="2247">
                  <c:v>-61.230999999999995</c:v>
                </c:pt>
                <c:pt idx="2248">
                  <c:v>-61.228999999999992</c:v>
                </c:pt>
                <c:pt idx="2249">
                  <c:v>-61.226999999999997</c:v>
                </c:pt>
                <c:pt idx="2250">
                  <c:v>-61.224999999999994</c:v>
                </c:pt>
                <c:pt idx="2251">
                  <c:v>-61.222999999999992</c:v>
                </c:pt>
                <c:pt idx="2252">
                  <c:v>-61.220999999999997</c:v>
                </c:pt>
                <c:pt idx="2253">
                  <c:v>-61.218999999999994</c:v>
                </c:pt>
                <c:pt idx="2254">
                  <c:v>-61.216999999999992</c:v>
                </c:pt>
                <c:pt idx="2255">
                  <c:v>-61.214999999999996</c:v>
                </c:pt>
                <c:pt idx="2256">
                  <c:v>-61.212999999999994</c:v>
                </c:pt>
                <c:pt idx="2257">
                  <c:v>-61.210999999999991</c:v>
                </c:pt>
                <c:pt idx="2258">
                  <c:v>-61.208999999999996</c:v>
                </c:pt>
                <c:pt idx="2259">
                  <c:v>-61.206999999999994</c:v>
                </c:pt>
                <c:pt idx="2260">
                  <c:v>-61.204999999999998</c:v>
                </c:pt>
                <c:pt idx="2261">
                  <c:v>-61.202999999999996</c:v>
                </c:pt>
                <c:pt idx="2262">
                  <c:v>-61.200999999999993</c:v>
                </c:pt>
                <c:pt idx="2263">
                  <c:v>-61.198999999999998</c:v>
                </c:pt>
                <c:pt idx="2264">
                  <c:v>-61.196999999999996</c:v>
                </c:pt>
                <c:pt idx="2265">
                  <c:v>-61.194999999999993</c:v>
                </c:pt>
                <c:pt idx="2266">
                  <c:v>-61.192999999999998</c:v>
                </c:pt>
                <c:pt idx="2267">
                  <c:v>-61.190999999999995</c:v>
                </c:pt>
                <c:pt idx="2268">
                  <c:v>-61.188999999999993</c:v>
                </c:pt>
                <c:pt idx="2269">
                  <c:v>-61.186999999999998</c:v>
                </c:pt>
                <c:pt idx="2270">
                  <c:v>-61.184999999999995</c:v>
                </c:pt>
                <c:pt idx="2271">
                  <c:v>-61.182999999999993</c:v>
                </c:pt>
                <c:pt idx="2272">
                  <c:v>-61.180999999999997</c:v>
                </c:pt>
                <c:pt idx="2273">
                  <c:v>-61.178999999999995</c:v>
                </c:pt>
                <c:pt idx="2274">
                  <c:v>-61.176999999999992</c:v>
                </c:pt>
                <c:pt idx="2275">
                  <c:v>-61.174999999999997</c:v>
                </c:pt>
                <c:pt idx="2276">
                  <c:v>-61.172999999999995</c:v>
                </c:pt>
                <c:pt idx="2277">
                  <c:v>-61.170999999999992</c:v>
                </c:pt>
                <c:pt idx="2278">
                  <c:v>-61.168999999999997</c:v>
                </c:pt>
                <c:pt idx="2279">
                  <c:v>-61.166999999999994</c:v>
                </c:pt>
                <c:pt idx="2280">
                  <c:v>-61.164999999999992</c:v>
                </c:pt>
                <c:pt idx="2281">
                  <c:v>-61.162999999999997</c:v>
                </c:pt>
                <c:pt idx="2282">
                  <c:v>-61.160999999999994</c:v>
                </c:pt>
                <c:pt idx="2283">
                  <c:v>-61.158999999999992</c:v>
                </c:pt>
                <c:pt idx="2284">
                  <c:v>-61.156999999999996</c:v>
                </c:pt>
                <c:pt idx="2285">
                  <c:v>-61.154999999999994</c:v>
                </c:pt>
                <c:pt idx="2286">
                  <c:v>-61.152999999999992</c:v>
                </c:pt>
                <c:pt idx="2287">
                  <c:v>-61.150999999999996</c:v>
                </c:pt>
                <c:pt idx="2288">
                  <c:v>-61.148999999999994</c:v>
                </c:pt>
                <c:pt idx="2289">
                  <c:v>-61.146999999999991</c:v>
                </c:pt>
                <c:pt idx="2290">
                  <c:v>-61.144999999999996</c:v>
                </c:pt>
                <c:pt idx="2291">
                  <c:v>-61.142999999999994</c:v>
                </c:pt>
                <c:pt idx="2292">
                  <c:v>-61.140999999999991</c:v>
                </c:pt>
                <c:pt idx="2293">
                  <c:v>-61.138999999999996</c:v>
                </c:pt>
                <c:pt idx="2294">
                  <c:v>-61.136999999999993</c:v>
                </c:pt>
                <c:pt idx="2295">
                  <c:v>-61.134999999999991</c:v>
                </c:pt>
                <c:pt idx="2296">
                  <c:v>-61.132999999999996</c:v>
                </c:pt>
                <c:pt idx="2297">
                  <c:v>-61.130999999999993</c:v>
                </c:pt>
                <c:pt idx="2298">
                  <c:v>-61.128999999999991</c:v>
                </c:pt>
                <c:pt idx="2299">
                  <c:v>-61.126999999999995</c:v>
                </c:pt>
                <c:pt idx="2300">
                  <c:v>-61.124999999999993</c:v>
                </c:pt>
                <c:pt idx="2301">
                  <c:v>-61.12299999999999</c:v>
                </c:pt>
                <c:pt idx="2302">
                  <c:v>-61.120999999999995</c:v>
                </c:pt>
                <c:pt idx="2303">
                  <c:v>-61.118999999999993</c:v>
                </c:pt>
                <c:pt idx="2304">
                  <c:v>-61.116999999999997</c:v>
                </c:pt>
                <c:pt idx="2305">
                  <c:v>-61.114999999999995</c:v>
                </c:pt>
                <c:pt idx="2306">
                  <c:v>-61.112999999999992</c:v>
                </c:pt>
                <c:pt idx="2307">
                  <c:v>-61.110999999999997</c:v>
                </c:pt>
                <c:pt idx="2308">
                  <c:v>-61.108999999999995</c:v>
                </c:pt>
                <c:pt idx="2309">
                  <c:v>-61.106999999999992</c:v>
                </c:pt>
                <c:pt idx="2310">
                  <c:v>-61.104999999999997</c:v>
                </c:pt>
                <c:pt idx="2311">
                  <c:v>-61.102999999999994</c:v>
                </c:pt>
                <c:pt idx="2312">
                  <c:v>-61.100999999999992</c:v>
                </c:pt>
                <c:pt idx="2313">
                  <c:v>-61.098999999999997</c:v>
                </c:pt>
                <c:pt idx="2314">
                  <c:v>-61.096999999999994</c:v>
                </c:pt>
                <c:pt idx="2315">
                  <c:v>-61.094999999999992</c:v>
                </c:pt>
                <c:pt idx="2316">
                  <c:v>-61.092999999999996</c:v>
                </c:pt>
                <c:pt idx="2317">
                  <c:v>-61.090999999999994</c:v>
                </c:pt>
                <c:pt idx="2318">
                  <c:v>-61.088999999999992</c:v>
                </c:pt>
                <c:pt idx="2319">
                  <c:v>-61.086999999999996</c:v>
                </c:pt>
                <c:pt idx="2320">
                  <c:v>-61.084999999999994</c:v>
                </c:pt>
                <c:pt idx="2321">
                  <c:v>-61.082999999999991</c:v>
                </c:pt>
                <c:pt idx="2322">
                  <c:v>-61.080999999999996</c:v>
                </c:pt>
                <c:pt idx="2323">
                  <c:v>-61.078999999999994</c:v>
                </c:pt>
                <c:pt idx="2324">
                  <c:v>-61.076999999999998</c:v>
                </c:pt>
                <c:pt idx="2325">
                  <c:v>-61.074999999999996</c:v>
                </c:pt>
                <c:pt idx="2326">
                  <c:v>-61.072999999999993</c:v>
                </c:pt>
                <c:pt idx="2327">
                  <c:v>-61.070999999999998</c:v>
                </c:pt>
                <c:pt idx="2328">
                  <c:v>-61.068999999999996</c:v>
                </c:pt>
                <c:pt idx="2329">
                  <c:v>-61.066999999999993</c:v>
                </c:pt>
                <c:pt idx="2330">
                  <c:v>-61.064999999999998</c:v>
                </c:pt>
                <c:pt idx="2331">
                  <c:v>-61.062999999999995</c:v>
                </c:pt>
                <c:pt idx="2332">
                  <c:v>-61.060999999999993</c:v>
                </c:pt>
                <c:pt idx="2333">
                  <c:v>-61.058999999999997</c:v>
                </c:pt>
                <c:pt idx="2334">
                  <c:v>-61.056999999999995</c:v>
                </c:pt>
                <c:pt idx="2335">
                  <c:v>-61.054999999999993</c:v>
                </c:pt>
                <c:pt idx="2336">
                  <c:v>-61.052999999999997</c:v>
                </c:pt>
                <c:pt idx="2337">
                  <c:v>-61.050999999999995</c:v>
                </c:pt>
                <c:pt idx="2338">
                  <c:v>-61.048999999999992</c:v>
                </c:pt>
                <c:pt idx="2339">
                  <c:v>-61.046999999999997</c:v>
                </c:pt>
                <c:pt idx="2340">
                  <c:v>-61.044999999999995</c:v>
                </c:pt>
                <c:pt idx="2341">
                  <c:v>-61.042999999999992</c:v>
                </c:pt>
                <c:pt idx="2342">
                  <c:v>-61.040999999999997</c:v>
                </c:pt>
                <c:pt idx="2343">
                  <c:v>-61.038999999999994</c:v>
                </c:pt>
                <c:pt idx="2344">
                  <c:v>-61.036999999999992</c:v>
                </c:pt>
                <c:pt idx="2345">
                  <c:v>-61.034999999999997</c:v>
                </c:pt>
                <c:pt idx="2346">
                  <c:v>-61.032999999999994</c:v>
                </c:pt>
                <c:pt idx="2347">
                  <c:v>-61.030999999999992</c:v>
                </c:pt>
                <c:pt idx="2348">
                  <c:v>-61.028999999999996</c:v>
                </c:pt>
                <c:pt idx="2349">
                  <c:v>-61.026999999999994</c:v>
                </c:pt>
                <c:pt idx="2350">
                  <c:v>-61.024999999999991</c:v>
                </c:pt>
                <c:pt idx="2351">
                  <c:v>-61.022999999999996</c:v>
                </c:pt>
                <c:pt idx="2352">
                  <c:v>-61.020999999999994</c:v>
                </c:pt>
                <c:pt idx="2353">
                  <c:v>-61.018999999999991</c:v>
                </c:pt>
                <c:pt idx="2354">
                  <c:v>-61.016999999999996</c:v>
                </c:pt>
                <c:pt idx="2355">
                  <c:v>-61.014999999999993</c:v>
                </c:pt>
                <c:pt idx="2356">
                  <c:v>-61.012999999999991</c:v>
                </c:pt>
                <c:pt idx="2357">
                  <c:v>-61.010999999999996</c:v>
                </c:pt>
                <c:pt idx="2358">
                  <c:v>-61.008999999999993</c:v>
                </c:pt>
                <c:pt idx="2359">
                  <c:v>-61.006999999999991</c:v>
                </c:pt>
                <c:pt idx="2360">
                  <c:v>-61.004999999999995</c:v>
                </c:pt>
                <c:pt idx="2361">
                  <c:v>-61.002999999999993</c:v>
                </c:pt>
                <c:pt idx="2362">
                  <c:v>-61.000999999999991</c:v>
                </c:pt>
                <c:pt idx="2363">
                  <c:v>-60.998999999999995</c:v>
                </c:pt>
                <c:pt idx="2364">
                  <c:v>-60.996999999999993</c:v>
                </c:pt>
                <c:pt idx="2365">
                  <c:v>-60.99499999999999</c:v>
                </c:pt>
                <c:pt idx="2366">
                  <c:v>-60.992999999999995</c:v>
                </c:pt>
                <c:pt idx="2367">
                  <c:v>-60.990999999999993</c:v>
                </c:pt>
                <c:pt idx="2368">
                  <c:v>-60.988999999999997</c:v>
                </c:pt>
                <c:pt idx="2369">
                  <c:v>-60.986999999999995</c:v>
                </c:pt>
                <c:pt idx="2370">
                  <c:v>-60.984999999999992</c:v>
                </c:pt>
                <c:pt idx="2371">
                  <c:v>-60.982999999999997</c:v>
                </c:pt>
                <c:pt idx="2372">
                  <c:v>-60.980999999999995</c:v>
                </c:pt>
                <c:pt idx="2373">
                  <c:v>-60.978999999999992</c:v>
                </c:pt>
                <c:pt idx="2374">
                  <c:v>-60.976999999999997</c:v>
                </c:pt>
                <c:pt idx="2375">
                  <c:v>-60.974999999999994</c:v>
                </c:pt>
                <c:pt idx="2376">
                  <c:v>-60.972999999999992</c:v>
                </c:pt>
                <c:pt idx="2377">
                  <c:v>-60.970999999999997</c:v>
                </c:pt>
                <c:pt idx="2378">
                  <c:v>-60.968999999999994</c:v>
                </c:pt>
                <c:pt idx="2379">
                  <c:v>-60.966999999999992</c:v>
                </c:pt>
                <c:pt idx="2380">
                  <c:v>-60.964999999999996</c:v>
                </c:pt>
                <c:pt idx="2381">
                  <c:v>-60.962999999999994</c:v>
                </c:pt>
                <c:pt idx="2382">
                  <c:v>-60.960999999999991</c:v>
                </c:pt>
                <c:pt idx="2383">
                  <c:v>-60.958999999999996</c:v>
                </c:pt>
                <c:pt idx="2384">
                  <c:v>-60.956999999999994</c:v>
                </c:pt>
                <c:pt idx="2385">
                  <c:v>-60.954999999999998</c:v>
                </c:pt>
                <c:pt idx="2386">
                  <c:v>-60.952999999999996</c:v>
                </c:pt>
                <c:pt idx="2387">
                  <c:v>-60.950999999999993</c:v>
                </c:pt>
                <c:pt idx="2388">
                  <c:v>-60.948999999999998</c:v>
                </c:pt>
                <c:pt idx="2389">
                  <c:v>-60.946999999999996</c:v>
                </c:pt>
                <c:pt idx="2390">
                  <c:v>-60.944999999999993</c:v>
                </c:pt>
                <c:pt idx="2391">
                  <c:v>-60.942999999999998</c:v>
                </c:pt>
                <c:pt idx="2392">
                  <c:v>-60.940999999999995</c:v>
                </c:pt>
                <c:pt idx="2393">
                  <c:v>-60.938999999999993</c:v>
                </c:pt>
                <c:pt idx="2394">
                  <c:v>-60.936999999999998</c:v>
                </c:pt>
                <c:pt idx="2395">
                  <c:v>-60.934999999999995</c:v>
                </c:pt>
                <c:pt idx="2396">
                  <c:v>-60.932999999999993</c:v>
                </c:pt>
                <c:pt idx="2397">
                  <c:v>-60.930999999999997</c:v>
                </c:pt>
                <c:pt idx="2398">
                  <c:v>-60.928999999999995</c:v>
                </c:pt>
                <c:pt idx="2399">
                  <c:v>-60.926999999999992</c:v>
                </c:pt>
                <c:pt idx="2400">
                  <c:v>-60.924999999999997</c:v>
                </c:pt>
                <c:pt idx="2401">
                  <c:v>-60.922999999999995</c:v>
                </c:pt>
                <c:pt idx="2402">
                  <c:v>-60.920999999999992</c:v>
                </c:pt>
                <c:pt idx="2403">
                  <c:v>-60.918999999999997</c:v>
                </c:pt>
                <c:pt idx="2404">
                  <c:v>-60.916999999999994</c:v>
                </c:pt>
                <c:pt idx="2405">
                  <c:v>-60.914999999999992</c:v>
                </c:pt>
                <c:pt idx="2406">
                  <c:v>-60.912999999999997</c:v>
                </c:pt>
                <c:pt idx="2407">
                  <c:v>-60.910999999999994</c:v>
                </c:pt>
                <c:pt idx="2408">
                  <c:v>-60.908999999999992</c:v>
                </c:pt>
                <c:pt idx="2409">
                  <c:v>-60.906999999999996</c:v>
                </c:pt>
                <c:pt idx="2410">
                  <c:v>-60.904999999999994</c:v>
                </c:pt>
                <c:pt idx="2411">
                  <c:v>-60.902999999999992</c:v>
                </c:pt>
                <c:pt idx="2412">
                  <c:v>-60.900999999999996</c:v>
                </c:pt>
                <c:pt idx="2413">
                  <c:v>-60.898999999999994</c:v>
                </c:pt>
                <c:pt idx="2414">
                  <c:v>-60.896999999999991</c:v>
                </c:pt>
                <c:pt idx="2415">
                  <c:v>-60.894999999999996</c:v>
                </c:pt>
                <c:pt idx="2416">
                  <c:v>-60.892999999999994</c:v>
                </c:pt>
                <c:pt idx="2417">
                  <c:v>-60.890999999999991</c:v>
                </c:pt>
                <c:pt idx="2418">
                  <c:v>-60.888999999999996</c:v>
                </c:pt>
                <c:pt idx="2419">
                  <c:v>-60.886999999999993</c:v>
                </c:pt>
                <c:pt idx="2420">
                  <c:v>-60.884999999999991</c:v>
                </c:pt>
                <c:pt idx="2421">
                  <c:v>-60.882999999999996</c:v>
                </c:pt>
                <c:pt idx="2422">
                  <c:v>-60.880999999999993</c:v>
                </c:pt>
                <c:pt idx="2423">
                  <c:v>-60.878999999999991</c:v>
                </c:pt>
                <c:pt idx="2424">
                  <c:v>-60.876999999999995</c:v>
                </c:pt>
                <c:pt idx="2425">
                  <c:v>-60.874999999999993</c:v>
                </c:pt>
                <c:pt idx="2426">
                  <c:v>-60.87299999999999</c:v>
                </c:pt>
                <c:pt idx="2427">
                  <c:v>-60.870999999999995</c:v>
                </c:pt>
                <c:pt idx="2428">
                  <c:v>-60.868999999999993</c:v>
                </c:pt>
                <c:pt idx="2429">
                  <c:v>-60.866999999999997</c:v>
                </c:pt>
                <c:pt idx="2430">
                  <c:v>-60.864999999999995</c:v>
                </c:pt>
                <c:pt idx="2431">
                  <c:v>-60.862999999999992</c:v>
                </c:pt>
                <c:pt idx="2432">
                  <c:v>-60.860999999999997</c:v>
                </c:pt>
                <c:pt idx="2433">
                  <c:v>-60.858999999999995</c:v>
                </c:pt>
                <c:pt idx="2434">
                  <c:v>-60.856999999999992</c:v>
                </c:pt>
                <c:pt idx="2435">
                  <c:v>-60.854999999999997</c:v>
                </c:pt>
                <c:pt idx="2436">
                  <c:v>-60.852999999999994</c:v>
                </c:pt>
                <c:pt idx="2437">
                  <c:v>-60.850999999999992</c:v>
                </c:pt>
                <c:pt idx="2438">
                  <c:v>-60.848999999999997</c:v>
                </c:pt>
                <c:pt idx="2439">
                  <c:v>-60.846999999999994</c:v>
                </c:pt>
                <c:pt idx="2440">
                  <c:v>-60.844999999999992</c:v>
                </c:pt>
                <c:pt idx="2441">
                  <c:v>-60.842999999999996</c:v>
                </c:pt>
                <c:pt idx="2442">
                  <c:v>-60.840999999999994</c:v>
                </c:pt>
                <c:pt idx="2443">
                  <c:v>-60.838999999999992</c:v>
                </c:pt>
                <c:pt idx="2444">
                  <c:v>-60.836999999999996</c:v>
                </c:pt>
                <c:pt idx="2445">
                  <c:v>-60.834999999999994</c:v>
                </c:pt>
                <c:pt idx="2446">
                  <c:v>-60.832999999999991</c:v>
                </c:pt>
                <c:pt idx="2447">
                  <c:v>-60.830999999999996</c:v>
                </c:pt>
                <c:pt idx="2448">
                  <c:v>-60.828999999999994</c:v>
                </c:pt>
                <c:pt idx="2449">
                  <c:v>-60.826999999999998</c:v>
                </c:pt>
                <c:pt idx="2450">
                  <c:v>-60.824999999999996</c:v>
                </c:pt>
                <c:pt idx="2451">
                  <c:v>-60.822999999999993</c:v>
                </c:pt>
                <c:pt idx="2452">
                  <c:v>-60.820999999999998</c:v>
                </c:pt>
                <c:pt idx="2453">
                  <c:v>-60.818999999999996</c:v>
                </c:pt>
                <c:pt idx="2454">
                  <c:v>-60.816999999999993</c:v>
                </c:pt>
                <c:pt idx="2455">
                  <c:v>-60.814999999999998</c:v>
                </c:pt>
                <c:pt idx="2456">
                  <c:v>-60.812999999999995</c:v>
                </c:pt>
                <c:pt idx="2457">
                  <c:v>-60.810999999999993</c:v>
                </c:pt>
                <c:pt idx="2458">
                  <c:v>-60.808999999999997</c:v>
                </c:pt>
                <c:pt idx="2459">
                  <c:v>-60.806999999999995</c:v>
                </c:pt>
                <c:pt idx="2460">
                  <c:v>-60.804999999999993</c:v>
                </c:pt>
                <c:pt idx="2461">
                  <c:v>-60.802999999999997</c:v>
                </c:pt>
                <c:pt idx="2462">
                  <c:v>-60.800999999999995</c:v>
                </c:pt>
                <c:pt idx="2463">
                  <c:v>-60.798999999999992</c:v>
                </c:pt>
                <c:pt idx="2464">
                  <c:v>-60.796999999999997</c:v>
                </c:pt>
                <c:pt idx="2465">
                  <c:v>-60.794999999999995</c:v>
                </c:pt>
                <c:pt idx="2466">
                  <c:v>-60.792999999999992</c:v>
                </c:pt>
                <c:pt idx="2467">
                  <c:v>-60.790999999999997</c:v>
                </c:pt>
                <c:pt idx="2468">
                  <c:v>-60.788999999999994</c:v>
                </c:pt>
                <c:pt idx="2469">
                  <c:v>-60.786999999999992</c:v>
                </c:pt>
                <c:pt idx="2470">
                  <c:v>-60.784999999999997</c:v>
                </c:pt>
                <c:pt idx="2471">
                  <c:v>-60.782999999999994</c:v>
                </c:pt>
                <c:pt idx="2472">
                  <c:v>-60.780999999999992</c:v>
                </c:pt>
                <c:pt idx="2473">
                  <c:v>-60.778999999999996</c:v>
                </c:pt>
                <c:pt idx="2474">
                  <c:v>-60.776999999999994</c:v>
                </c:pt>
                <c:pt idx="2475">
                  <c:v>-60.774999999999991</c:v>
                </c:pt>
                <c:pt idx="2476">
                  <c:v>-60.772999999999996</c:v>
                </c:pt>
                <c:pt idx="2477">
                  <c:v>-60.770999999999994</c:v>
                </c:pt>
                <c:pt idx="2478">
                  <c:v>-60.768999999999991</c:v>
                </c:pt>
                <c:pt idx="2479">
                  <c:v>-60.766999999999996</c:v>
                </c:pt>
                <c:pt idx="2480">
                  <c:v>-60.764999999999993</c:v>
                </c:pt>
                <c:pt idx="2481">
                  <c:v>-60.762999999999991</c:v>
                </c:pt>
                <c:pt idx="2482">
                  <c:v>-60.760999999999996</c:v>
                </c:pt>
                <c:pt idx="2483">
                  <c:v>-60.758999999999993</c:v>
                </c:pt>
                <c:pt idx="2484">
                  <c:v>-60.756999999999991</c:v>
                </c:pt>
                <c:pt idx="2485">
                  <c:v>-60.754999999999995</c:v>
                </c:pt>
                <c:pt idx="2486">
                  <c:v>-60.752999999999993</c:v>
                </c:pt>
                <c:pt idx="2487">
                  <c:v>-60.750999999999991</c:v>
                </c:pt>
                <c:pt idx="2488">
                  <c:v>-60.748999999999995</c:v>
                </c:pt>
                <c:pt idx="2489">
                  <c:v>-60.746999999999993</c:v>
                </c:pt>
                <c:pt idx="2490">
                  <c:v>-60.74499999999999</c:v>
                </c:pt>
                <c:pt idx="2491">
                  <c:v>-60.742999999999995</c:v>
                </c:pt>
                <c:pt idx="2492">
                  <c:v>-60.740999999999993</c:v>
                </c:pt>
                <c:pt idx="2493">
                  <c:v>-60.738999999999997</c:v>
                </c:pt>
                <c:pt idx="2494">
                  <c:v>-60.736999999999995</c:v>
                </c:pt>
                <c:pt idx="2495">
                  <c:v>-60.734999999999992</c:v>
                </c:pt>
                <c:pt idx="2496">
                  <c:v>-60.732999999999997</c:v>
                </c:pt>
                <c:pt idx="2497">
                  <c:v>-60.730999999999995</c:v>
                </c:pt>
                <c:pt idx="2498">
                  <c:v>-60.728999999999992</c:v>
                </c:pt>
                <c:pt idx="2499">
                  <c:v>-60.726999999999997</c:v>
                </c:pt>
                <c:pt idx="2500">
                  <c:v>-60.724999999999994</c:v>
                </c:pt>
                <c:pt idx="2501">
                  <c:v>-60.722999999999992</c:v>
                </c:pt>
                <c:pt idx="2502">
                  <c:v>-60.720999999999997</c:v>
                </c:pt>
                <c:pt idx="2503">
                  <c:v>-60.718999999999994</c:v>
                </c:pt>
                <c:pt idx="2504">
                  <c:v>-60.716999999999992</c:v>
                </c:pt>
                <c:pt idx="2505">
                  <c:v>-60.714999999999996</c:v>
                </c:pt>
                <c:pt idx="2506">
                  <c:v>-60.712999999999994</c:v>
                </c:pt>
                <c:pt idx="2507">
                  <c:v>-60.710999999999991</c:v>
                </c:pt>
                <c:pt idx="2508">
                  <c:v>-60.708999999999996</c:v>
                </c:pt>
                <c:pt idx="2509">
                  <c:v>-60.706999999999994</c:v>
                </c:pt>
                <c:pt idx="2510">
                  <c:v>-60.704999999999998</c:v>
                </c:pt>
                <c:pt idx="2511">
                  <c:v>-60.702999999999996</c:v>
                </c:pt>
                <c:pt idx="2512">
                  <c:v>-60.700999999999993</c:v>
                </c:pt>
                <c:pt idx="2513">
                  <c:v>-60.698999999999998</c:v>
                </c:pt>
                <c:pt idx="2514">
                  <c:v>-60.696999999999996</c:v>
                </c:pt>
                <c:pt idx="2515">
                  <c:v>-60.694999999999993</c:v>
                </c:pt>
                <c:pt idx="2516">
                  <c:v>-60.692999999999998</c:v>
                </c:pt>
                <c:pt idx="2517">
                  <c:v>-60.690999999999995</c:v>
                </c:pt>
                <c:pt idx="2518">
                  <c:v>-60.688999999999993</c:v>
                </c:pt>
                <c:pt idx="2519">
                  <c:v>-60.686999999999998</c:v>
                </c:pt>
                <c:pt idx="2520">
                  <c:v>-60.684999999999995</c:v>
                </c:pt>
                <c:pt idx="2521">
                  <c:v>-60.682999999999993</c:v>
                </c:pt>
                <c:pt idx="2522">
                  <c:v>-60.680999999999997</c:v>
                </c:pt>
                <c:pt idx="2523">
                  <c:v>-60.678999999999995</c:v>
                </c:pt>
                <c:pt idx="2524">
                  <c:v>-60.676999999999992</c:v>
                </c:pt>
                <c:pt idx="2525">
                  <c:v>-60.674999999999997</c:v>
                </c:pt>
                <c:pt idx="2526">
                  <c:v>-60.672999999999995</c:v>
                </c:pt>
                <c:pt idx="2527">
                  <c:v>-60.670999999999992</c:v>
                </c:pt>
                <c:pt idx="2528">
                  <c:v>-60.668999999999997</c:v>
                </c:pt>
                <c:pt idx="2529">
                  <c:v>-60.666999999999994</c:v>
                </c:pt>
                <c:pt idx="2530">
                  <c:v>-60.664999999999992</c:v>
                </c:pt>
                <c:pt idx="2531">
                  <c:v>-60.662999999999997</c:v>
                </c:pt>
                <c:pt idx="2532">
                  <c:v>-60.660999999999994</c:v>
                </c:pt>
                <c:pt idx="2533">
                  <c:v>-60.658999999999992</c:v>
                </c:pt>
                <c:pt idx="2534">
                  <c:v>-60.656999999999996</c:v>
                </c:pt>
                <c:pt idx="2535">
                  <c:v>-60.654999999999994</c:v>
                </c:pt>
                <c:pt idx="2536">
                  <c:v>-60.652999999999992</c:v>
                </c:pt>
                <c:pt idx="2537">
                  <c:v>-60.650999999999996</c:v>
                </c:pt>
                <c:pt idx="2538">
                  <c:v>-60.648999999999994</c:v>
                </c:pt>
                <c:pt idx="2539">
                  <c:v>-60.646999999999991</c:v>
                </c:pt>
                <c:pt idx="2540">
                  <c:v>-60.644999999999996</c:v>
                </c:pt>
                <c:pt idx="2541">
                  <c:v>-60.642999999999994</c:v>
                </c:pt>
                <c:pt idx="2542">
                  <c:v>-60.640999999999991</c:v>
                </c:pt>
                <c:pt idx="2543">
                  <c:v>-60.638999999999996</c:v>
                </c:pt>
                <c:pt idx="2544">
                  <c:v>-60.636999999999993</c:v>
                </c:pt>
                <c:pt idx="2545">
                  <c:v>-60.634999999999991</c:v>
                </c:pt>
                <c:pt idx="2546">
                  <c:v>-60.632999999999996</c:v>
                </c:pt>
                <c:pt idx="2547">
                  <c:v>-60.630999999999993</c:v>
                </c:pt>
                <c:pt idx="2548">
                  <c:v>-60.628999999999991</c:v>
                </c:pt>
                <c:pt idx="2549">
                  <c:v>-60.626999999999995</c:v>
                </c:pt>
                <c:pt idx="2550">
                  <c:v>-60.624999999999993</c:v>
                </c:pt>
                <c:pt idx="2551">
                  <c:v>-60.62299999999999</c:v>
                </c:pt>
                <c:pt idx="2552">
                  <c:v>-60.620999999999995</c:v>
                </c:pt>
                <c:pt idx="2553">
                  <c:v>-60.618999999999993</c:v>
                </c:pt>
                <c:pt idx="2554">
                  <c:v>-60.616999999999997</c:v>
                </c:pt>
                <c:pt idx="2555">
                  <c:v>-60.614999999999995</c:v>
                </c:pt>
                <c:pt idx="2556">
                  <c:v>-60.612999999999992</c:v>
                </c:pt>
                <c:pt idx="2557">
                  <c:v>-60.610999999999997</c:v>
                </c:pt>
                <c:pt idx="2558">
                  <c:v>-60.608999999999995</c:v>
                </c:pt>
                <c:pt idx="2559">
                  <c:v>-60.606999999999992</c:v>
                </c:pt>
                <c:pt idx="2560">
                  <c:v>-60.604999999999997</c:v>
                </c:pt>
                <c:pt idx="2561">
                  <c:v>-60.602999999999994</c:v>
                </c:pt>
                <c:pt idx="2562">
                  <c:v>-60.600999999999992</c:v>
                </c:pt>
                <c:pt idx="2563">
                  <c:v>-60.598999999999997</c:v>
                </c:pt>
                <c:pt idx="2564">
                  <c:v>-60.596999999999994</c:v>
                </c:pt>
                <c:pt idx="2565">
                  <c:v>-60.594999999999992</c:v>
                </c:pt>
                <c:pt idx="2566">
                  <c:v>-60.592999999999996</c:v>
                </c:pt>
                <c:pt idx="2567">
                  <c:v>-60.590999999999994</c:v>
                </c:pt>
                <c:pt idx="2568">
                  <c:v>-60.588999999999992</c:v>
                </c:pt>
                <c:pt idx="2569">
                  <c:v>-60.586999999999996</c:v>
                </c:pt>
                <c:pt idx="2570">
                  <c:v>-60.584999999999994</c:v>
                </c:pt>
                <c:pt idx="2571">
                  <c:v>-60.582999999999991</c:v>
                </c:pt>
                <c:pt idx="2572">
                  <c:v>-60.580999999999996</c:v>
                </c:pt>
                <c:pt idx="2573">
                  <c:v>-60.578999999999994</c:v>
                </c:pt>
                <c:pt idx="2574">
                  <c:v>-60.576999999999998</c:v>
                </c:pt>
                <c:pt idx="2575">
                  <c:v>-60.574999999999996</c:v>
                </c:pt>
                <c:pt idx="2576">
                  <c:v>-60.572999999999993</c:v>
                </c:pt>
                <c:pt idx="2577">
                  <c:v>-60.570999999999998</c:v>
                </c:pt>
                <c:pt idx="2578">
                  <c:v>-60.568999999999996</c:v>
                </c:pt>
                <c:pt idx="2579">
                  <c:v>-60.566999999999993</c:v>
                </c:pt>
                <c:pt idx="2580">
                  <c:v>-60.564999999999998</c:v>
                </c:pt>
                <c:pt idx="2581">
                  <c:v>-60.562999999999995</c:v>
                </c:pt>
                <c:pt idx="2582">
                  <c:v>-60.560999999999993</c:v>
                </c:pt>
                <c:pt idx="2583">
                  <c:v>-60.558999999999997</c:v>
                </c:pt>
                <c:pt idx="2584">
                  <c:v>-60.556999999999995</c:v>
                </c:pt>
                <c:pt idx="2585">
                  <c:v>-60.554999999999993</c:v>
                </c:pt>
                <c:pt idx="2586">
                  <c:v>-60.552999999999997</c:v>
                </c:pt>
                <c:pt idx="2587">
                  <c:v>-60.550999999999995</c:v>
                </c:pt>
                <c:pt idx="2588">
                  <c:v>-60.548999999999992</c:v>
                </c:pt>
                <c:pt idx="2589">
                  <c:v>-60.546999999999997</c:v>
                </c:pt>
                <c:pt idx="2590">
                  <c:v>-60.544999999999995</c:v>
                </c:pt>
                <c:pt idx="2591">
                  <c:v>-60.542999999999992</c:v>
                </c:pt>
                <c:pt idx="2592">
                  <c:v>-60.540999999999997</c:v>
                </c:pt>
                <c:pt idx="2593">
                  <c:v>-60.538999999999994</c:v>
                </c:pt>
                <c:pt idx="2594">
                  <c:v>-60.536999999999992</c:v>
                </c:pt>
                <c:pt idx="2595">
                  <c:v>-60.534999999999997</c:v>
                </c:pt>
                <c:pt idx="2596">
                  <c:v>-60.532999999999994</c:v>
                </c:pt>
                <c:pt idx="2597">
                  <c:v>-60.530999999999992</c:v>
                </c:pt>
                <c:pt idx="2598">
                  <c:v>-60.528999999999996</c:v>
                </c:pt>
                <c:pt idx="2599">
                  <c:v>-60.526999999999994</c:v>
                </c:pt>
                <c:pt idx="2600">
                  <c:v>-60.524999999999991</c:v>
                </c:pt>
                <c:pt idx="2601">
                  <c:v>-60.522999999999996</c:v>
                </c:pt>
                <c:pt idx="2602">
                  <c:v>-60.520999999999994</c:v>
                </c:pt>
                <c:pt idx="2603">
                  <c:v>-60.518999999999991</c:v>
                </c:pt>
                <c:pt idx="2604">
                  <c:v>-60.516999999999996</c:v>
                </c:pt>
                <c:pt idx="2605">
                  <c:v>-60.514999999999993</c:v>
                </c:pt>
                <c:pt idx="2606">
                  <c:v>-60.512999999999991</c:v>
                </c:pt>
                <c:pt idx="2607">
                  <c:v>-60.510999999999996</c:v>
                </c:pt>
                <c:pt idx="2608">
                  <c:v>-60.508999999999993</c:v>
                </c:pt>
                <c:pt idx="2609">
                  <c:v>-60.506999999999991</c:v>
                </c:pt>
                <c:pt idx="2610">
                  <c:v>-60.504999999999995</c:v>
                </c:pt>
                <c:pt idx="2611">
                  <c:v>-60.502999999999993</c:v>
                </c:pt>
                <c:pt idx="2612">
                  <c:v>-60.500999999999991</c:v>
                </c:pt>
                <c:pt idx="2613">
                  <c:v>-60.498999999999995</c:v>
                </c:pt>
                <c:pt idx="2614">
                  <c:v>-60.496999999999993</c:v>
                </c:pt>
                <c:pt idx="2615">
                  <c:v>-60.49499999999999</c:v>
                </c:pt>
                <c:pt idx="2616">
                  <c:v>-60.492999999999995</c:v>
                </c:pt>
                <c:pt idx="2617">
                  <c:v>-60.490999999999993</c:v>
                </c:pt>
                <c:pt idx="2618">
                  <c:v>-60.488999999999997</c:v>
                </c:pt>
                <c:pt idx="2619">
                  <c:v>-60.486999999999995</c:v>
                </c:pt>
                <c:pt idx="2620">
                  <c:v>-60.484999999999992</c:v>
                </c:pt>
                <c:pt idx="2621">
                  <c:v>-60.482999999999997</c:v>
                </c:pt>
                <c:pt idx="2622">
                  <c:v>-60.480999999999995</c:v>
                </c:pt>
                <c:pt idx="2623">
                  <c:v>-60.478999999999992</c:v>
                </c:pt>
                <c:pt idx="2624">
                  <c:v>-60.476999999999997</c:v>
                </c:pt>
                <c:pt idx="2625">
                  <c:v>-60.474999999999994</c:v>
                </c:pt>
                <c:pt idx="2626">
                  <c:v>-60.472999999999992</c:v>
                </c:pt>
                <c:pt idx="2627">
                  <c:v>-60.470999999999997</c:v>
                </c:pt>
                <c:pt idx="2628">
                  <c:v>-60.468999999999994</c:v>
                </c:pt>
                <c:pt idx="2629">
                  <c:v>-60.466999999999992</c:v>
                </c:pt>
                <c:pt idx="2630">
                  <c:v>-60.464999999999996</c:v>
                </c:pt>
                <c:pt idx="2631">
                  <c:v>-60.462999999999994</c:v>
                </c:pt>
                <c:pt idx="2632">
                  <c:v>-60.460999999999991</c:v>
                </c:pt>
                <c:pt idx="2633">
                  <c:v>-60.458999999999996</c:v>
                </c:pt>
                <c:pt idx="2634">
                  <c:v>-60.456999999999994</c:v>
                </c:pt>
                <c:pt idx="2635">
                  <c:v>-60.454999999999998</c:v>
                </c:pt>
                <c:pt idx="2636">
                  <c:v>-60.452999999999996</c:v>
                </c:pt>
                <c:pt idx="2637">
                  <c:v>-60.450999999999993</c:v>
                </c:pt>
                <c:pt idx="2638">
                  <c:v>-60.448999999999998</c:v>
                </c:pt>
                <c:pt idx="2639">
                  <c:v>-60.446999999999996</c:v>
                </c:pt>
                <c:pt idx="2640">
                  <c:v>-60.444999999999993</c:v>
                </c:pt>
                <c:pt idx="2641">
                  <c:v>-60.442999999999998</c:v>
                </c:pt>
                <c:pt idx="2642">
                  <c:v>-60.440999999999995</c:v>
                </c:pt>
                <c:pt idx="2643">
                  <c:v>-60.438999999999993</c:v>
                </c:pt>
                <c:pt idx="2644">
                  <c:v>-60.436999999999998</c:v>
                </c:pt>
                <c:pt idx="2645">
                  <c:v>-60.434999999999995</c:v>
                </c:pt>
                <c:pt idx="2646">
                  <c:v>-60.432999999999993</c:v>
                </c:pt>
                <c:pt idx="2647">
                  <c:v>-60.430999999999997</c:v>
                </c:pt>
                <c:pt idx="2648">
                  <c:v>-60.428999999999995</c:v>
                </c:pt>
                <c:pt idx="2649">
                  <c:v>-60.426999999999992</c:v>
                </c:pt>
                <c:pt idx="2650">
                  <c:v>-60.424999999999997</c:v>
                </c:pt>
                <c:pt idx="2651">
                  <c:v>-60.422999999999995</c:v>
                </c:pt>
                <c:pt idx="2652">
                  <c:v>-60.420999999999992</c:v>
                </c:pt>
                <c:pt idx="2653">
                  <c:v>-60.418999999999997</c:v>
                </c:pt>
                <c:pt idx="2654">
                  <c:v>-60.416999999999994</c:v>
                </c:pt>
                <c:pt idx="2655">
                  <c:v>-60.414999999999992</c:v>
                </c:pt>
                <c:pt idx="2656">
                  <c:v>-60.412999999999997</c:v>
                </c:pt>
                <c:pt idx="2657">
                  <c:v>-60.410999999999994</c:v>
                </c:pt>
                <c:pt idx="2658">
                  <c:v>-60.408999999999992</c:v>
                </c:pt>
                <c:pt idx="2659">
                  <c:v>-60.406999999999996</c:v>
                </c:pt>
                <c:pt idx="2660">
                  <c:v>-60.404999999999994</c:v>
                </c:pt>
                <c:pt idx="2661">
                  <c:v>-60.402999999999992</c:v>
                </c:pt>
                <c:pt idx="2662">
                  <c:v>-60.400999999999996</c:v>
                </c:pt>
                <c:pt idx="2663">
                  <c:v>-60.398999999999994</c:v>
                </c:pt>
                <c:pt idx="2664">
                  <c:v>-60.396999999999991</c:v>
                </c:pt>
                <c:pt idx="2665">
                  <c:v>-60.394999999999996</c:v>
                </c:pt>
                <c:pt idx="2666">
                  <c:v>-60.392999999999994</c:v>
                </c:pt>
                <c:pt idx="2667">
                  <c:v>-60.390999999999991</c:v>
                </c:pt>
                <c:pt idx="2668">
                  <c:v>-60.388999999999996</c:v>
                </c:pt>
                <c:pt idx="2669">
                  <c:v>-60.386999999999993</c:v>
                </c:pt>
                <c:pt idx="2670">
                  <c:v>-60.384999999999991</c:v>
                </c:pt>
                <c:pt idx="2671">
                  <c:v>-60.382999999999996</c:v>
                </c:pt>
                <c:pt idx="2672">
                  <c:v>-60.380999999999993</c:v>
                </c:pt>
                <c:pt idx="2673">
                  <c:v>-60.378999999999991</c:v>
                </c:pt>
                <c:pt idx="2674">
                  <c:v>-60.376999999999995</c:v>
                </c:pt>
                <c:pt idx="2675">
                  <c:v>-60.374999999999993</c:v>
                </c:pt>
                <c:pt idx="2676">
                  <c:v>-60.37299999999999</c:v>
                </c:pt>
                <c:pt idx="2677">
                  <c:v>-60.370999999999995</c:v>
                </c:pt>
                <c:pt idx="2678">
                  <c:v>-60.368999999999993</c:v>
                </c:pt>
                <c:pt idx="2679">
                  <c:v>-60.366999999999997</c:v>
                </c:pt>
                <c:pt idx="2680">
                  <c:v>-60.364999999999995</c:v>
                </c:pt>
                <c:pt idx="2681">
                  <c:v>-60.362999999999992</c:v>
                </c:pt>
                <c:pt idx="2682">
                  <c:v>-60.360999999999997</c:v>
                </c:pt>
                <c:pt idx="2683">
                  <c:v>-60.358999999999995</c:v>
                </c:pt>
                <c:pt idx="2684">
                  <c:v>-60.356999999999992</c:v>
                </c:pt>
                <c:pt idx="2685">
                  <c:v>-60.354999999999997</c:v>
                </c:pt>
                <c:pt idx="2686">
                  <c:v>-60.352999999999994</c:v>
                </c:pt>
                <c:pt idx="2687">
                  <c:v>-60.350999999999992</c:v>
                </c:pt>
                <c:pt idx="2688">
                  <c:v>-60.348999999999997</c:v>
                </c:pt>
                <c:pt idx="2689">
                  <c:v>-60.346999999999994</c:v>
                </c:pt>
                <c:pt idx="2690">
                  <c:v>-60.344999999999992</c:v>
                </c:pt>
                <c:pt idx="2691">
                  <c:v>-60.342999999999996</c:v>
                </c:pt>
                <c:pt idx="2692">
                  <c:v>-60.340999999999994</c:v>
                </c:pt>
                <c:pt idx="2693">
                  <c:v>-60.338999999999992</c:v>
                </c:pt>
                <c:pt idx="2694">
                  <c:v>-60.336999999999996</c:v>
                </c:pt>
                <c:pt idx="2695">
                  <c:v>-60.334999999999994</c:v>
                </c:pt>
                <c:pt idx="2696">
                  <c:v>-60.332999999999991</c:v>
                </c:pt>
                <c:pt idx="2697">
                  <c:v>-60.330999999999996</c:v>
                </c:pt>
                <c:pt idx="2698">
                  <c:v>-60.328999999999994</c:v>
                </c:pt>
                <c:pt idx="2699">
                  <c:v>-60.326999999999998</c:v>
                </c:pt>
                <c:pt idx="2700">
                  <c:v>-60.324999999999996</c:v>
                </c:pt>
                <c:pt idx="2701">
                  <c:v>-60.322999999999993</c:v>
                </c:pt>
                <c:pt idx="2702">
                  <c:v>-60.320999999999998</c:v>
                </c:pt>
                <c:pt idx="2703">
                  <c:v>-60.318999999999996</c:v>
                </c:pt>
                <c:pt idx="2704">
                  <c:v>-60.316999999999993</c:v>
                </c:pt>
                <c:pt idx="2705">
                  <c:v>-60.314999999999998</c:v>
                </c:pt>
                <c:pt idx="2706">
                  <c:v>-60.312999999999995</c:v>
                </c:pt>
                <c:pt idx="2707">
                  <c:v>-60.310999999999993</c:v>
                </c:pt>
                <c:pt idx="2708">
                  <c:v>-60.308999999999997</c:v>
                </c:pt>
                <c:pt idx="2709">
                  <c:v>-60.306999999999995</c:v>
                </c:pt>
                <c:pt idx="2710">
                  <c:v>-60.304999999999993</c:v>
                </c:pt>
                <c:pt idx="2711">
                  <c:v>-60.302999999999997</c:v>
                </c:pt>
                <c:pt idx="2712">
                  <c:v>-60.300999999999995</c:v>
                </c:pt>
                <c:pt idx="2713">
                  <c:v>-60.298999999999992</c:v>
                </c:pt>
                <c:pt idx="2714">
                  <c:v>-60.296999999999997</c:v>
                </c:pt>
                <c:pt idx="2715">
                  <c:v>-60.294999999999995</c:v>
                </c:pt>
                <c:pt idx="2716">
                  <c:v>-60.292999999999992</c:v>
                </c:pt>
                <c:pt idx="2717">
                  <c:v>-60.290999999999997</c:v>
                </c:pt>
                <c:pt idx="2718">
                  <c:v>-60.288999999999994</c:v>
                </c:pt>
                <c:pt idx="2719">
                  <c:v>-60.286999999999992</c:v>
                </c:pt>
                <c:pt idx="2720">
                  <c:v>-60.284999999999997</c:v>
                </c:pt>
                <c:pt idx="2721">
                  <c:v>-60.282999999999994</c:v>
                </c:pt>
                <c:pt idx="2722">
                  <c:v>-60.280999999999992</c:v>
                </c:pt>
                <c:pt idx="2723">
                  <c:v>-60.278999999999996</c:v>
                </c:pt>
                <c:pt idx="2724">
                  <c:v>-60.276999999999994</c:v>
                </c:pt>
                <c:pt idx="2725">
                  <c:v>-60.274999999999991</c:v>
                </c:pt>
                <c:pt idx="2726">
                  <c:v>-60.272999999999996</c:v>
                </c:pt>
                <c:pt idx="2727">
                  <c:v>-60.270999999999994</c:v>
                </c:pt>
                <c:pt idx="2728">
                  <c:v>-60.268999999999991</c:v>
                </c:pt>
                <c:pt idx="2729">
                  <c:v>-60.266999999999996</c:v>
                </c:pt>
                <c:pt idx="2730">
                  <c:v>-60.264999999999993</c:v>
                </c:pt>
                <c:pt idx="2731">
                  <c:v>-60.262999999999991</c:v>
                </c:pt>
                <c:pt idx="2732">
                  <c:v>-60.260999999999996</c:v>
                </c:pt>
                <c:pt idx="2733">
                  <c:v>-60.258999999999993</c:v>
                </c:pt>
                <c:pt idx="2734">
                  <c:v>-60.256999999999991</c:v>
                </c:pt>
                <c:pt idx="2735">
                  <c:v>-60.254999999999995</c:v>
                </c:pt>
                <c:pt idx="2736">
                  <c:v>-60.252999999999993</c:v>
                </c:pt>
                <c:pt idx="2737">
                  <c:v>-60.250999999999991</c:v>
                </c:pt>
                <c:pt idx="2738">
                  <c:v>-60.248999999999995</c:v>
                </c:pt>
                <c:pt idx="2739">
                  <c:v>-60.246999999999993</c:v>
                </c:pt>
                <c:pt idx="2740">
                  <c:v>-60.24499999999999</c:v>
                </c:pt>
                <c:pt idx="2741">
                  <c:v>-60.242999999999995</c:v>
                </c:pt>
                <c:pt idx="2742">
                  <c:v>-60.240999999999993</c:v>
                </c:pt>
                <c:pt idx="2743">
                  <c:v>-60.238999999999997</c:v>
                </c:pt>
                <c:pt idx="2744">
                  <c:v>-60.236999999999995</c:v>
                </c:pt>
                <c:pt idx="2745">
                  <c:v>-60.234999999999992</c:v>
                </c:pt>
                <c:pt idx="2746">
                  <c:v>-60.232999999999997</c:v>
                </c:pt>
                <c:pt idx="2747">
                  <c:v>-60.230999999999995</c:v>
                </c:pt>
                <c:pt idx="2748">
                  <c:v>-60.228999999999992</c:v>
                </c:pt>
                <c:pt idx="2749">
                  <c:v>-60.226999999999997</c:v>
                </c:pt>
                <c:pt idx="2750">
                  <c:v>-60.224999999999994</c:v>
                </c:pt>
                <c:pt idx="2751">
                  <c:v>-60.222999999999992</c:v>
                </c:pt>
                <c:pt idx="2752">
                  <c:v>-60.220999999999997</c:v>
                </c:pt>
                <c:pt idx="2753">
                  <c:v>-60.218999999999994</c:v>
                </c:pt>
                <c:pt idx="2754">
                  <c:v>-60.216999999999992</c:v>
                </c:pt>
                <c:pt idx="2755">
                  <c:v>-60.214999999999996</c:v>
                </c:pt>
                <c:pt idx="2756">
                  <c:v>-60.212999999999994</c:v>
                </c:pt>
                <c:pt idx="2757">
                  <c:v>-60.210999999999991</c:v>
                </c:pt>
                <c:pt idx="2758">
                  <c:v>-60.208999999999996</c:v>
                </c:pt>
                <c:pt idx="2759">
                  <c:v>-60.206999999999994</c:v>
                </c:pt>
                <c:pt idx="2760">
                  <c:v>-60.204999999999998</c:v>
                </c:pt>
                <c:pt idx="2761">
                  <c:v>-60.202999999999996</c:v>
                </c:pt>
                <c:pt idx="2762">
                  <c:v>-60.200999999999993</c:v>
                </c:pt>
                <c:pt idx="2763">
                  <c:v>-60.198999999999998</c:v>
                </c:pt>
                <c:pt idx="2764">
                  <c:v>-60.196999999999996</c:v>
                </c:pt>
                <c:pt idx="2765">
                  <c:v>-60.194999999999993</c:v>
                </c:pt>
                <c:pt idx="2766">
                  <c:v>-60.192999999999998</c:v>
                </c:pt>
                <c:pt idx="2767">
                  <c:v>-60.190999999999995</c:v>
                </c:pt>
                <c:pt idx="2768">
                  <c:v>-60.188999999999993</c:v>
                </c:pt>
                <c:pt idx="2769">
                  <c:v>-60.186999999999998</c:v>
                </c:pt>
                <c:pt idx="2770">
                  <c:v>-60.184999999999995</c:v>
                </c:pt>
                <c:pt idx="2771">
                  <c:v>-60.182999999999993</c:v>
                </c:pt>
                <c:pt idx="2772">
                  <c:v>-60.180999999999997</c:v>
                </c:pt>
                <c:pt idx="2773">
                  <c:v>-60.178999999999995</c:v>
                </c:pt>
                <c:pt idx="2774">
                  <c:v>-60.176999999999992</c:v>
                </c:pt>
                <c:pt idx="2775">
                  <c:v>-60.174999999999997</c:v>
                </c:pt>
                <c:pt idx="2776">
                  <c:v>-60.172999999999995</c:v>
                </c:pt>
                <c:pt idx="2777">
                  <c:v>-60.170999999999992</c:v>
                </c:pt>
                <c:pt idx="2778">
                  <c:v>-60.168999999999997</c:v>
                </c:pt>
                <c:pt idx="2779">
                  <c:v>-60.166999999999994</c:v>
                </c:pt>
                <c:pt idx="2780">
                  <c:v>-60.164999999999992</c:v>
                </c:pt>
                <c:pt idx="2781">
                  <c:v>-60.162999999999997</c:v>
                </c:pt>
                <c:pt idx="2782">
                  <c:v>-60.160999999999994</c:v>
                </c:pt>
                <c:pt idx="2783">
                  <c:v>-60.158999999999992</c:v>
                </c:pt>
                <c:pt idx="2784">
                  <c:v>-60.156999999999996</c:v>
                </c:pt>
                <c:pt idx="2785">
                  <c:v>-60.154999999999994</c:v>
                </c:pt>
                <c:pt idx="2786">
                  <c:v>-60.152999999999992</c:v>
                </c:pt>
                <c:pt idx="2787">
                  <c:v>-60.150999999999996</c:v>
                </c:pt>
                <c:pt idx="2788">
                  <c:v>-60.148999999999994</c:v>
                </c:pt>
                <c:pt idx="2789">
                  <c:v>-60.146999999999991</c:v>
                </c:pt>
                <c:pt idx="2790">
                  <c:v>-60.144999999999996</c:v>
                </c:pt>
                <c:pt idx="2791">
                  <c:v>-60.142999999999994</c:v>
                </c:pt>
                <c:pt idx="2792">
                  <c:v>-60.140999999999991</c:v>
                </c:pt>
                <c:pt idx="2793">
                  <c:v>-60.138999999999996</c:v>
                </c:pt>
                <c:pt idx="2794">
                  <c:v>-60.136999999999993</c:v>
                </c:pt>
                <c:pt idx="2795">
                  <c:v>-60.134999999999991</c:v>
                </c:pt>
                <c:pt idx="2796">
                  <c:v>-60.132999999999996</c:v>
                </c:pt>
                <c:pt idx="2797">
                  <c:v>-60.130999999999993</c:v>
                </c:pt>
                <c:pt idx="2798">
                  <c:v>-60.128999999999991</c:v>
                </c:pt>
                <c:pt idx="2799">
                  <c:v>-60.126999999999995</c:v>
                </c:pt>
                <c:pt idx="2800">
                  <c:v>-60.124999999999993</c:v>
                </c:pt>
                <c:pt idx="2801">
                  <c:v>-60.12299999999999</c:v>
                </c:pt>
                <c:pt idx="2802">
                  <c:v>-60.120999999999995</c:v>
                </c:pt>
                <c:pt idx="2803">
                  <c:v>-60.118999999999993</c:v>
                </c:pt>
                <c:pt idx="2804">
                  <c:v>-60.116999999999997</c:v>
                </c:pt>
                <c:pt idx="2805">
                  <c:v>-60.114999999999995</c:v>
                </c:pt>
                <c:pt idx="2806">
                  <c:v>-60.112999999999992</c:v>
                </c:pt>
                <c:pt idx="2807">
                  <c:v>-60.110999999999997</c:v>
                </c:pt>
                <c:pt idx="2808">
                  <c:v>-60.108999999999995</c:v>
                </c:pt>
                <c:pt idx="2809">
                  <c:v>-60.106999999999992</c:v>
                </c:pt>
                <c:pt idx="2810">
                  <c:v>-60.104999999999997</c:v>
                </c:pt>
                <c:pt idx="2811">
                  <c:v>-60.102999999999994</c:v>
                </c:pt>
                <c:pt idx="2812">
                  <c:v>-60.100999999999992</c:v>
                </c:pt>
                <c:pt idx="2813">
                  <c:v>-60.098999999999997</c:v>
                </c:pt>
                <c:pt idx="2814">
                  <c:v>-60.096999999999994</c:v>
                </c:pt>
                <c:pt idx="2815">
                  <c:v>-60.094999999999992</c:v>
                </c:pt>
                <c:pt idx="2816">
                  <c:v>-60.092999999999996</c:v>
                </c:pt>
                <c:pt idx="2817">
                  <c:v>-60.090999999999994</c:v>
                </c:pt>
                <c:pt idx="2818">
                  <c:v>-60.088999999999992</c:v>
                </c:pt>
                <c:pt idx="2819">
                  <c:v>-60.086999999999996</c:v>
                </c:pt>
                <c:pt idx="2820">
                  <c:v>-60.084999999999994</c:v>
                </c:pt>
                <c:pt idx="2821">
                  <c:v>-60.082999999999991</c:v>
                </c:pt>
                <c:pt idx="2822">
                  <c:v>-60.080999999999996</c:v>
                </c:pt>
                <c:pt idx="2823">
                  <c:v>-60.078999999999994</c:v>
                </c:pt>
                <c:pt idx="2824">
                  <c:v>-60.076999999999998</c:v>
                </c:pt>
                <c:pt idx="2825">
                  <c:v>-60.074999999999996</c:v>
                </c:pt>
                <c:pt idx="2826">
                  <c:v>-60.072999999999993</c:v>
                </c:pt>
                <c:pt idx="2827">
                  <c:v>-60.070999999999998</c:v>
                </c:pt>
                <c:pt idx="2828">
                  <c:v>-60.068999999999996</c:v>
                </c:pt>
                <c:pt idx="2829">
                  <c:v>-60.066999999999993</c:v>
                </c:pt>
                <c:pt idx="2830">
                  <c:v>-60.064999999999998</c:v>
                </c:pt>
                <c:pt idx="2831">
                  <c:v>-60.062999999999995</c:v>
                </c:pt>
                <c:pt idx="2832">
                  <c:v>-60.060999999999993</c:v>
                </c:pt>
                <c:pt idx="2833">
                  <c:v>-60.058999999999997</c:v>
                </c:pt>
                <c:pt idx="2834">
                  <c:v>-60.056999999999995</c:v>
                </c:pt>
                <c:pt idx="2835">
                  <c:v>-60.054999999999993</c:v>
                </c:pt>
                <c:pt idx="2836">
                  <c:v>-60.052999999999997</c:v>
                </c:pt>
                <c:pt idx="2837">
                  <c:v>-60.050999999999995</c:v>
                </c:pt>
                <c:pt idx="2838">
                  <c:v>-60.048999999999992</c:v>
                </c:pt>
                <c:pt idx="2839">
                  <c:v>-60.046999999999997</c:v>
                </c:pt>
                <c:pt idx="2840">
                  <c:v>-60.044999999999995</c:v>
                </c:pt>
                <c:pt idx="2841">
                  <c:v>-60.042999999999992</c:v>
                </c:pt>
                <c:pt idx="2842">
                  <c:v>-60.040999999999997</c:v>
                </c:pt>
                <c:pt idx="2843">
                  <c:v>-60.038999999999994</c:v>
                </c:pt>
                <c:pt idx="2844">
                  <c:v>-60.036999999999992</c:v>
                </c:pt>
                <c:pt idx="2845">
                  <c:v>-60.034999999999997</c:v>
                </c:pt>
                <c:pt idx="2846">
                  <c:v>-60.032999999999994</c:v>
                </c:pt>
                <c:pt idx="2847">
                  <c:v>-60.030999999999992</c:v>
                </c:pt>
                <c:pt idx="2848">
                  <c:v>-60.028999999999996</c:v>
                </c:pt>
                <c:pt idx="2849">
                  <c:v>-60.026999999999994</c:v>
                </c:pt>
                <c:pt idx="2850">
                  <c:v>-60.024999999999991</c:v>
                </c:pt>
                <c:pt idx="2851">
                  <c:v>-60.022999999999996</c:v>
                </c:pt>
                <c:pt idx="2852">
                  <c:v>-60.020999999999994</c:v>
                </c:pt>
                <c:pt idx="2853">
                  <c:v>-60.018999999999991</c:v>
                </c:pt>
                <c:pt idx="2854">
                  <c:v>-60.016999999999996</c:v>
                </c:pt>
                <c:pt idx="2855">
                  <c:v>-60.014999999999993</c:v>
                </c:pt>
                <c:pt idx="2856">
                  <c:v>-60.012999999999991</c:v>
                </c:pt>
                <c:pt idx="2857">
                  <c:v>-60.010999999999996</c:v>
                </c:pt>
                <c:pt idx="2858">
                  <c:v>-60.008999999999993</c:v>
                </c:pt>
                <c:pt idx="2859">
                  <c:v>-60.006999999999991</c:v>
                </c:pt>
                <c:pt idx="2860">
                  <c:v>-60.004999999999995</c:v>
                </c:pt>
                <c:pt idx="2861">
                  <c:v>-60.002999999999993</c:v>
                </c:pt>
                <c:pt idx="2862">
                  <c:v>-60.000999999999991</c:v>
                </c:pt>
                <c:pt idx="2863">
                  <c:v>-59.998999999999995</c:v>
                </c:pt>
                <c:pt idx="2864">
                  <c:v>-59.996999999999993</c:v>
                </c:pt>
                <c:pt idx="2865">
                  <c:v>-59.99499999999999</c:v>
                </c:pt>
                <c:pt idx="2866">
                  <c:v>-59.992999999999995</c:v>
                </c:pt>
                <c:pt idx="2867">
                  <c:v>-59.990999999999993</c:v>
                </c:pt>
                <c:pt idx="2868">
                  <c:v>-59.988999999999997</c:v>
                </c:pt>
                <c:pt idx="2869">
                  <c:v>-59.986999999999995</c:v>
                </c:pt>
                <c:pt idx="2870">
                  <c:v>-59.984999999999992</c:v>
                </c:pt>
                <c:pt idx="2871">
                  <c:v>-59.982999999999997</c:v>
                </c:pt>
                <c:pt idx="2872">
                  <c:v>-59.980999999999995</c:v>
                </c:pt>
                <c:pt idx="2873">
                  <c:v>-59.978999999999992</c:v>
                </c:pt>
                <c:pt idx="2874">
                  <c:v>-59.976999999999997</c:v>
                </c:pt>
                <c:pt idx="2875">
                  <c:v>-59.974999999999994</c:v>
                </c:pt>
                <c:pt idx="2876">
                  <c:v>-59.972999999999992</c:v>
                </c:pt>
                <c:pt idx="2877">
                  <c:v>-59.970999999999997</c:v>
                </c:pt>
                <c:pt idx="2878">
                  <c:v>-59.968999999999994</c:v>
                </c:pt>
                <c:pt idx="2879">
                  <c:v>-59.966999999999992</c:v>
                </c:pt>
                <c:pt idx="2880">
                  <c:v>-59.964999999999996</c:v>
                </c:pt>
                <c:pt idx="2881">
                  <c:v>-59.962999999999994</c:v>
                </c:pt>
                <c:pt idx="2882">
                  <c:v>-59.960999999999991</c:v>
                </c:pt>
                <c:pt idx="2883">
                  <c:v>-59.958999999999996</c:v>
                </c:pt>
                <c:pt idx="2884">
                  <c:v>-59.956999999999994</c:v>
                </c:pt>
                <c:pt idx="2885">
                  <c:v>-59.954999999999998</c:v>
                </c:pt>
                <c:pt idx="2886">
                  <c:v>-59.952999999999996</c:v>
                </c:pt>
                <c:pt idx="2887">
                  <c:v>-59.950999999999993</c:v>
                </c:pt>
                <c:pt idx="2888">
                  <c:v>-59.948999999999998</c:v>
                </c:pt>
                <c:pt idx="2889">
                  <c:v>-59.946999999999996</c:v>
                </c:pt>
                <c:pt idx="2890">
                  <c:v>-59.944999999999993</c:v>
                </c:pt>
                <c:pt idx="2891">
                  <c:v>-59.942999999999998</c:v>
                </c:pt>
                <c:pt idx="2892">
                  <c:v>-59.940999999999995</c:v>
                </c:pt>
                <c:pt idx="2893">
                  <c:v>-59.938999999999993</c:v>
                </c:pt>
                <c:pt idx="2894">
                  <c:v>-59.936999999999998</c:v>
                </c:pt>
                <c:pt idx="2895">
                  <c:v>-59.934999999999995</c:v>
                </c:pt>
                <c:pt idx="2896">
                  <c:v>-59.932999999999993</c:v>
                </c:pt>
                <c:pt idx="2897">
                  <c:v>-59.930999999999997</c:v>
                </c:pt>
                <c:pt idx="2898">
                  <c:v>-59.928999999999995</c:v>
                </c:pt>
                <c:pt idx="2899">
                  <c:v>-59.926999999999992</c:v>
                </c:pt>
                <c:pt idx="2900">
                  <c:v>-59.924999999999997</c:v>
                </c:pt>
                <c:pt idx="2901">
                  <c:v>-59.922999999999995</c:v>
                </c:pt>
                <c:pt idx="2902">
                  <c:v>-59.920999999999992</c:v>
                </c:pt>
                <c:pt idx="2903">
                  <c:v>-59.918999999999997</c:v>
                </c:pt>
                <c:pt idx="2904">
                  <c:v>-59.916999999999994</c:v>
                </c:pt>
                <c:pt idx="2905">
                  <c:v>-59.914999999999992</c:v>
                </c:pt>
                <c:pt idx="2906">
                  <c:v>-59.912999999999997</c:v>
                </c:pt>
                <c:pt idx="2907">
                  <c:v>-59.910999999999994</c:v>
                </c:pt>
                <c:pt idx="2908">
                  <c:v>-59.908999999999992</c:v>
                </c:pt>
                <c:pt idx="2909">
                  <c:v>-59.906999999999996</c:v>
                </c:pt>
                <c:pt idx="2910">
                  <c:v>-59.904999999999994</c:v>
                </c:pt>
                <c:pt idx="2911">
                  <c:v>-59.902999999999992</c:v>
                </c:pt>
                <c:pt idx="2912">
                  <c:v>-59.900999999999996</c:v>
                </c:pt>
                <c:pt idx="2913">
                  <c:v>-59.898999999999994</c:v>
                </c:pt>
                <c:pt idx="2914">
                  <c:v>-59.896999999999991</c:v>
                </c:pt>
                <c:pt idx="2915">
                  <c:v>-59.894999999999996</c:v>
                </c:pt>
                <c:pt idx="2916">
                  <c:v>-59.892999999999994</c:v>
                </c:pt>
                <c:pt idx="2917">
                  <c:v>-59.890999999999991</c:v>
                </c:pt>
                <c:pt idx="2918">
                  <c:v>-59.888999999999996</c:v>
                </c:pt>
                <c:pt idx="2919">
                  <c:v>-59.886999999999993</c:v>
                </c:pt>
                <c:pt idx="2920">
                  <c:v>-59.884999999999991</c:v>
                </c:pt>
                <c:pt idx="2921">
                  <c:v>-59.882999999999996</c:v>
                </c:pt>
                <c:pt idx="2922">
                  <c:v>-59.880999999999993</c:v>
                </c:pt>
                <c:pt idx="2923">
                  <c:v>-59.878999999999991</c:v>
                </c:pt>
                <c:pt idx="2924">
                  <c:v>-59.876999999999995</c:v>
                </c:pt>
                <c:pt idx="2925">
                  <c:v>-59.874999999999993</c:v>
                </c:pt>
                <c:pt idx="2926">
                  <c:v>-59.87299999999999</c:v>
                </c:pt>
                <c:pt idx="2927">
                  <c:v>-59.870999999999995</c:v>
                </c:pt>
                <c:pt idx="2928">
                  <c:v>-59.868999999999993</c:v>
                </c:pt>
                <c:pt idx="2929">
                  <c:v>-59.866999999999997</c:v>
                </c:pt>
                <c:pt idx="2930">
                  <c:v>-59.864999999999995</c:v>
                </c:pt>
                <c:pt idx="2931">
                  <c:v>-59.862999999999992</c:v>
                </c:pt>
                <c:pt idx="2932">
                  <c:v>-59.860999999999997</c:v>
                </c:pt>
                <c:pt idx="2933">
                  <c:v>-59.858999999999995</c:v>
                </c:pt>
                <c:pt idx="2934">
                  <c:v>-59.856999999999992</c:v>
                </c:pt>
                <c:pt idx="2935">
                  <c:v>-59.854999999999997</c:v>
                </c:pt>
                <c:pt idx="2936">
                  <c:v>-59.852999999999994</c:v>
                </c:pt>
                <c:pt idx="2937">
                  <c:v>-59.850999999999992</c:v>
                </c:pt>
                <c:pt idx="2938">
                  <c:v>-59.848999999999997</c:v>
                </c:pt>
                <c:pt idx="2939">
                  <c:v>-59.846999999999994</c:v>
                </c:pt>
                <c:pt idx="2940">
                  <c:v>-59.844999999999992</c:v>
                </c:pt>
                <c:pt idx="2941">
                  <c:v>-59.842999999999996</c:v>
                </c:pt>
                <c:pt idx="2942">
                  <c:v>-59.840999999999994</c:v>
                </c:pt>
                <c:pt idx="2943">
                  <c:v>-59.838999999999992</c:v>
                </c:pt>
                <c:pt idx="2944">
                  <c:v>-59.836999999999996</c:v>
                </c:pt>
                <c:pt idx="2945">
                  <c:v>-59.834999999999994</c:v>
                </c:pt>
                <c:pt idx="2946">
                  <c:v>-59.832999999999991</c:v>
                </c:pt>
                <c:pt idx="2947">
                  <c:v>-59.830999999999996</c:v>
                </c:pt>
                <c:pt idx="2948">
                  <c:v>-59.828999999999994</c:v>
                </c:pt>
                <c:pt idx="2949">
                  <c:v>-59.826999999999998</c:v>
                </c:pt>
                <c:pt idx="2950">
                  <c:v>-59.824999999999996</c:v>
                </c:pt>
                <c:pt idx="2951">
                  <c:v>-59.822999999999993</c:v>
                </c:pt>
                <c:pt idx="2952">
                  <c:v>-59.820999999999998</c:v>
                </c:pt>
                <c:pt idx="2953">
                  <c:v>-59.818999999999996</c:v>
                </c:pt>
                <c:pt idx="2954">
                  <c:v>-59.816999999999993</c:v>
                </c:pt>
                <c:pt idx="2955">
                  <c:v>-59.814999999999998</c:v>
                </c:pt>
                <c:pt idx="2956">
                  <c:v>-59.812999999999995</c:v>
                </c:pt>
                <c:pt idx="2957">
                  <c:v>-59.810999999999993</c:v>
                </c:pt>
                <c:pt idx="2958">
                  <c:v>-59.808999999999997</c:v>
                </c:pt>
                <c:pt idx="2959">
                  <c:v>-59.806999999999995</c:v>
                </c:pt>
                <c:pt idx="2960">
                  <c:v>-59.804999999999993</c:v>
                </c:pt>
                <c:pt idx="2961">
                  <c:v>-59.802999999999997</c:v>
                </c:pt>
                <c:pt idx="2962">
                  <c:v>-59.800999999999995</c:v>
                </c:pt>
                <c:pt idx="2963">
                  <c:v>-59.798999999999992</c:v>
                </c:pt>
                <c:pt idx="2964">
                  <c:v>-59.796999999999997</c:v>
                </c:pt>
                <c:pt idx="2965">
                  <c:v>-59.794999999999995</c:v>
                </c:pt>
                <c:pt idx="2966">
                  <c:v>-59.792999999999992</c:v>
                </c:pt>
                <c:pt idx="2967">
                  <c:v>-59.790999999999997</c:v>
                </c:pt>
                <c:pt idx="2968">
                  <c:v>-59.788999999999994</c:v>
                </c:pt>
                <c:pt idx="2969">
                  <c:v>-59.786999999999992</c:v>
                </c:pt>
                <c:pt idx="2970">
                  <c:v>-59.784999999999997</c:v>
                </c:pt>
                <c:pt idx="2971">
                  <c:v>-59.782999999999994</c:v>
                </c:pt>
                <c:pt idx="2972">
                  <c:v>-59.780999999999992</c:v>
                </c:pt>
                <c:pt idx="2973">
                  <c:v>-59.778999999999996</c:v>
                </c:pt>
                <c:pt idx="2974">
                  <c:v>-59.776999999999994</c:v>
                </c:pt>
                <c:pt idx="2975">
                  <c:v>-59.774999999999991</c:v>
                </c:pt>
                <c:pt idx="2976">
                  <c:v>-59.772999999999996</c:v>
                </c:pt>
                <c:pt idx="2977">
                  <c:v>-59.770999999999994</c:v>
                </c:pt>
                <c:pt idx="2978">
                  <c:v>-59.768999999999991</c:v>
                </c:pt>
                <c:pt idx="2979">
                  <c:v>-59.766999999999996</c:v>
                </c:pt>
                <c:pt idx="2980">
                  <c:v>-59.764999999999993</c:v>
                </c:pt>
                <c:pt idx="2981">
                  <c:v>-59.762999999999991</c:v>
                </c:pt>
                <c:pt idx="2982">
                  <c:v>-59.760999999999996</c:v>
                </c:pt>
                <c:pt idx="2983">
                  <c:v>-59.758999999999993</c:v>
                </c:pt>
                <c:pt idx="2984">
                  <c:v>-59.756999999999991</c:v>
                </c:pt>
                <c:pt idx="2985">
                  <c:v>-59.754999999999995</c:v>
                </c:pt>
                <c:pt idx="2986">
                  <c:v>-59.752999999999993</c:v>
                </c:pt>
                <c:pt idx="2987">
                  <c:v>-59.750999999999991</c:v>
                </c:pt>
                <c:pt idx="2988">
                  <c:v>-59.748999999999995</c:v>
                </c:pt>
                <c:pt idx="2989">
                  <c:v>-59.746999999999993</c:v>
                </c:pt>
                <c:pt idx="2990">
                  <c:v>-59.74499999999999</c:v>
                </c:pt>
                <c:pt idx="2991">
                  <c:v>-59.742999999999995</c:v>
                </c:pt>
                <c:pt idx="2992">
                  <c:v>-59.740999999999993</c:v>
                </c:pt>
                <c:pt idx="2993">
                  <c:v>-59.738999999999997</c:v>
                </c:pt>
                <c:pt idx="2994">
                  <c:v>-59.736999999999995</c:v>
                </c:pt>
                <c:pt idx="2995">
                  <c:v>-59.734999999999992</c:v>
                </c:pt>
                <c:pt idx="2996">
                  <c:v>-59.732999999999997</c:v>
                </c:pt>
                <c:pt idx="2997">
                  <c:v>-59.730999999999995</c:v>
                </c:pt>
                <c:pt idx="2998">
                  <c:v>-59.728999999999992</c:v>
                </c:pt>
                <c:pt idx="2999">
                  <c:v>-59.726999999999997</c:v>
                </c:pt>
                <c:pt idx="3000">
                  <c:v>-59.724999999999994</c:v>
                </c:pt>
                <c:pt idx="3001">
                  <c:v>-59.722999999999992</c:v>
                </c:pt>
                <c:pt idx="3002">
                  <c:v>-59.720999999999997</c:v>
                </c:pt>
                <c:pt idx="3003">
                  <c:v>-59.718999999999994</c:v>
                </c:pt>
                <c:pt idx="3004">
                  <c:v>-59.716999999999992</c:v>
                </c:pt>
                <c:pt idx="3005">
                  <c:v>-59.714999999999996</c:v>
                </c:pt>
                <c:pt idx="3006">
                  <c:v>-59.712999999999994</c:v>
                </c:pt>
                <c:pt idx="3007">
                  <c:v>-59.710999999999991</c:v>
                </c:pt>
                <c:pt idx="3008">
                  <c:v>-59.708999999999996</c:v>
                </c:pt>
                <c:pt idx="3009">
                  <c:v>-59.706999999999994</c:v>
                </c:pt>
                <c:pt idx="3010">
                  <c:v>-59.704999999999998</c:v>
                </c:pt>
                <c:pt idx="3011">
                  <c:v>-59.702999999999996</c:v>
                </c:pt>
                <c:pt idx="3012">
                  <c:v>-59.700999999999993</c:v>
                </c:pt>
                <c:pt idx="3013">
                  <c:v>-59.698999999999998</c:v>
                </c:pt>
                <c:pt idx="3014">
                  <c:v>-59.696999999999996</c:v>
                </c:pt>
                <c:pt idx="3015">
                  <c:v>-59.694999999999993</c:v>
                </c:pt>
                <c:pt idx="3016">
                  <c:v>-59.692999999999998</c:v>
                </c:pt>
                <c:pt idx="3017">
                  <c:v>-59.690999999999995</c:v>
                </c:pt>
                <c:pt idx="3018">
                  <c:v>-59.688999999999993</c:v>
                </c:pt>
                <c:pt idx="3019">
                  <c:v>-59.686999999999998</c:v>
                </c:pt>
                <c:pt idx="3020">
                  <c:v>-59.684999999999995</c:v>
                </c:pt>
                <c:pt idx="3021">
                  <c:v>-59.682999999999993</c:v>
                </c:pt>
                <c:pt idx="3022">
                  <c:v>-59.680999999999997</c:v>
                </c:pt>
                <c:pt idx="3023">
                  <c:v>-59.678999999999995</c:v>
                </c:pt>
                <c:pt idx="3024">
                  <c:v>-59.676999999999992</c:v>
                </c:pt>
                <c:pt idx="3025">
                  <c:v>-59.674999999999997</c:v>
                </c:pt>
                <c:pt idx="3026">
                  <c:v>-59.672999999999995</c:v>
                </c:pt>
                <c:pt idx="3027">
                  <c:v>-59.670999999999992</c:v>
                </c:pt>
                <c:pt idx="3028">
                  <c:v>-59.668999999999997</c:v>
                </c:pt>
                <c:pt idx="3029">
                  <c:v>-59.666999999999994</c:v>
                </c:pt>
                <c:pt idx="3030">
                  <c:v>-59.664999999999992</c:v>
                </c:pt>
                <c:pt idx="3031">
                  <c:v>-59.662999999999997</c:v>
                </c:pt>
                <c:pt idx="3032">
                  <c:v>-59.660999999999994</c:v>
                </c:pt>
                <c:pt idx="3033">
                  <c:v>-59.658999999999992</c:v>
                </c:pt>
                <c:pt idx="3034">
                  <c:v>-59.656999999999996</c:v>
                </c:pt>
                <c:pt idx="3035">
                  <c:v>-59.654999999999994</c:v>
                </c:pt>
                <c:pt idx="3036">
                  <c:v>-59.652999999999992</c:v>
                </c:pt>
                <c:pt idx="3037">
                  <c:v>-59.650999999999996</c:v>
                </c:pt>
                <c:pt idx="3038">
                  <c:v>-59.648999999999994</c:v>
                </c:pt>
                <c:pt idx="3039">
                  <c:v>-59.646999999999991</c:v>
                </c:pt>
                <c:pt idx="3040">
                  <c:v>-59.644999999999996</c:v>
                </c:pt>
                <c:pt idx="3041">
                  <c:v>-59.642999999999994</c:v>
                </c:pt>
                <c:pt idx="3042">
                  <c:v>-59.640999999999991</c:v>
                </c:pt>
                <c:pt idx="3043">
                  <c:v>-59.638999999999996</c:v>
                </c:pt>
                <c:pt idx="3044">
                  <c:v>-59.636999999999993</c:v>
                </c:pt>
                <c:pt idx="3045">
                  <c:v>-59.634999999999991</c:v>
                </c:pt>
                <c:pt idx="3046">
                  <c:v>-59.632999999999996</c:v>
                </c:pt>
                <c:pt idx="3047">
                  <c:v>-59.630999999999993</c:v>
                </c:pt>
                <c:pt idx="3048">
                  <c:v>-59.628999999999991</c:v>
                </c:pt>
                <c:pt idx="3049">
                  <c:v>-59.626999999999995</c:v>
                </c:pt>
                <c:pt idx="3050">
                  <c:v>-59.624999999999993</c:v>
                </c:pt>
                <c:pt idx="3051">
                  <c:v>-59.62299999999999</c:v>
                </c:pt>
                <c:pt idx="3052">
                  <c:v>-59.620999999999995</c:v>
                </c:pt>
                <c:pt idx="3053">
                  <c:v>-59.618999999999993</c:v>
                </c:pt>
                <c:pt idx="3054">
                  <c:v>-59.616999999999997</c:v>
                </c:pt>
                <c:pt idx="3055">
                  <c:v>-59.614999999999995</c:v>
                </c:pt>
                <c:pt idx="3056">
                  <c:v>-59.612999999999992</c:v>
                </c:pt>
                <c:pt idx="3057">
                  <c:v>-59.610999999999997</c:v>
                </c:pt>
                <c:pt idx="3058">
                  <c:v>-59.608999999999995</c:v>
                </c:pt>
                <c:pt idx="3059">
                  <c:v>-59.606999999999992</c:v>
                </c:pt>
                <c:pt idx="3060">
                  <c:v>-59.604999999999997</c:v>
                </c:pt>
                <c:pt idx="3061">
                  <c:v>-59.602999999999994</c:v>
                </c:pt>
                <c:pt idx="3062">
                  <c:v>-59.600999999999992</c:v>
                </c:pt>
                <c:pt idx="3063">
                  <c:v>-59.598999999999997</c:v>
                </c:pt>
                <c:pt idx="3064">
                  <c:v>-59.596999999999994</c:v>
                </c:pt>
                <c:pt idx="3065">
                  <c:v>-59.594999999999992</c:v>
                </c:pt>
                <c:pt idx="3066">
                  <c:v>-59.592999999999996</c:v>
                </c:pt>
                <c:pt idx="3067">
                  <c:v>-59.590999999999994</c:v>
                </c:pt>
                <c:pt idx="3068">
                  <c:v>-59.588999999999992</c:v>
                </c:pt>
                <c:pt idx="3069">
                  <c:v>-59.586999999999996</c:v>
                </c:pt>
                <c:pt idx="3070">
                  <c:v>-59.584999999999994</c:v>
                </c:pt>
                <c:pt idx="3071">
                  <c:v>-59.582999999999991</c:v>
                </c:pt>
                <c:pt idx="3072">
                  <c:v>-59.580999999999996</c:v>
                </c:pt>
                <c:pt idx="3073">
                  <c:v>-59.578999999999994</c:v>
                </c:pt>
                <c:pt idx="3074">
                  <c:v>-59.576999999999998</c:v>
                </c:pt>
                <c:pt idx="3075">
                  <c:v>-59.574999999999996</c:v>
                </c:pt>
                <c:pt idx="3076">
                  <c:v>-59.572999999999993</c:v>
                </c:pt>
                <c:pt idx="3077">
                  <c:v>-59.570999999999998</c:v>
                </c:pt>
                <c:pt idx="3078">
                  <c:v>-59.568999999999996</c:v>
                </c:pt>
                <c:pt idx="3079">
                  <c:v>-59.566999999999993</c:v>
                </c:pt>
                <c:pt idx="3080">
                  <c:v>-59.564999999999998</c:v>
                </c:pt>
                <c:pt idx="3081">
                  <c:v>-59.562999999999995</c:v>
                </c:pt>
                <c:pt idx="3082">
                  <c:v>-59.560999999999993</c:v>
                </c:pt>
                <c:pt idx="3083">
                  <c:v>-59.558999999999997</c:v>
                </c:pt>
                <c:pt idx="3084">
                  <c:v>-59.556999999999995</c:v>
                </c:pt>
                <c:pt idx="3085">
                  <c:v>-59.554999999999993</c:v>
                </c:pt>
                <c:pt idx="3086">
                  <c:v>-59.552999999999997</c:v>
                </c:pt>
                <c:pt idx="3087">
                  <c:v>-59.550999999999995</c:v>
                </c:pt>
                <c:pt idx="3088">
                  <c:v>-59.548999999999992</c:v>
                </c:pt>
                <c:pt idx="3089">
                  <c:v>-59.546999999999997</c:v>
                </c:pt>
                <c:pt idx="3090">
                  <c:v>-59.544999999999995</c:v>
                </c:pt>
                <c:pt idx="3091">
                  <c:v>-59.542999999999992</c:v>
                </c:pt>
                <c:pt idx="3092">
                  <c:v>-59.540999999999997</c:v>
                </c:pt>
                <c:pt idx="3093">
                  <c:v>-59.538999999999994</c:v>
                </c:pt>
                <c:pt idx="3094">
                  <c:v>-59.536999999999992</c:v>
                </c:pt>
                <c:pt idx="3095">
                  <c:v>-59.534999999999997</c:v>
                </c:pt>
                <c:pt idx="3096">
                  <c:v>-59.532999999999994</c:v>
                </c:pt>
                <c:pt idx="3097">
                  <c:v>-59.530999999999992</c:v>
                </c:pt>
                <c:pt idx="3098">
                  <c:v>-59.528999999999996</c:v>
                </c:pt>
                <c:pt idx="3099">
                  <c:v>-59.526999999999994</c:v>
                </c:pt>
                <c:pt idx="3100">
                  <c:v>-59.524999999999991</c:v>
                </c:pt>
                <c:pt idx="3101">
                  <c:v>-59.522999999999996</c:v>
                </c:pt>
                <c:pt idx="3102">
                  <c:v>-59.520999999999994</c:v>
                </c:pt>
                <c:pt idx="3103">
                  <c:v>-59.518999999999991</c:v>
                </c:pt>
                <c:pt idx="3104">
                  <c:v>-59.516999999999996</c:v>
                </c:pt>
                <c:pt idx="3105">
                  <c:v>-59.514999999999993</c:v>
                </c:pt>
                <c:pt idx="3106">
                  <c:v>-59.512999999999991</c:v>
                </c:pt>
                <c:pt idx="3107">
                  <c:v>-59.510999999999996</c:v>
                </c:pt>
                <c:pt idx="3108">
                  <c:v>-59.508999999999993</c:v>
                </c:pt>
                <c:pt idx="3109">
                  <c:v>-59.506999999999991</c:v>
                </c:pt>
                <c:pt idx="3110">
                  <c:v>-59.504999999999995</c:v>
                </c:pt>
                <c:pt idx="3111">
                  <c:v>-59.502999999999993</c:v>
                </c:pt>
                <c:pt idx="3112">
                  <c:v>-59.500999999999991</c:v>
                </c:pt>
                <c:pt idx="3113">
                  <c:v>-59.498999999999995</c:v>
                </c:pt>
                <c:pt idx="3114">
                  <c:v>-59.496999999999993</c:v>
                </c:pt>
                <c:pt idx="3115">
                  <c:v>-59.49499999999999</c:v>
                </c:pt>
                <c:pt idx="3116">
                  <c:v>-59.492999999999995</c:v>
                </c:pt>
                <c:pt idx="3117">
                  <c:v>-59.490999999999993</c:v>
                </c:pt>
                <c:pt idx="3118">
                  <c:v>-59.488999999999997</c:v>
                </c:pt>
                <c:pt idx="3119">
                  <c:v>-59.486999999999995</c:v>
                </c:pt>
                <c:pt idx="3120">
                  <c:v>-59.484999999999992</c:v>
                </c:pt>
                <c:pt idx="3121">
                  <c:v>-59.482999999999997</c:v>
                </c:pt>
                <c:pt idx="3122">
                  <c:v>-59.480999999999995</c:v>
                </c:pt>
                <c:pt idx="3123">
                  <c:v>-59.478999999999992</c:v>
                </c:pt>
                <c:pt idx="3124">
                  <c:v>-59.476999999999997</c:v>
                </c:pt>
                <c:pt idx="3125">
                  <c:v>-59.474999999999994</c:v>
                </c:pt>
                <c:pt idx="3126">
                  <c:v>-59.472999999999992</c:v>
                </c:pt>
                <c:pt idx="3127">
                  <c:v>-59.470999999999997</c:v>
                </c:pt>
                <c:pt idx="3128">
                  <c:v>-59.468999999999994</c:v>
                </c:pt>
                <c:pt idx="3129">
                  <c:v>-59.466999999999992</c:v>
                </c:pt>
                <c:pt idx="3130">
                  <c:v>-59.464999999999996</c:v>
                </c:pt>
                <c:pt idx="3131">
                  <c:v>-59.462999999999994</c:v>
                </c:pt>
                <c:pt idx="3132">
                  <c:v>-59.460999999999991</c:v>
                </c:pt>
                <c:pt idx="3133">
                  <c:v>-59.458999999999996</c:v>
                </c:pt>
                <c:pt idx="3134">
                  <c:v>-59.456999999999994</c:v>
                </c:pt>
                <c:pt idx="3135">
                  <c:v>-59.454999999999998</c:v>
                </c:pt>
                <c:pt idx="3136">
                  <c:v>-59.452999999999996</c:v>
                </c:pt>
                <c:pt idx="3137">
                  <c:v>-59.450999999999993</c:v>
                </c:pt>
                <c:pt idx="3138">
                  <c:v>-59.448999999999998</c:v>
                </c:pt>
                <c:pt idx="3139">
                  <c:v>-59.446999999999996</c:v>
                </c:pt>
                <c:pt idx="3140">
                  <c:v>-59.444999999999993</c:v>
                </c:pt>
                <c:pt idx="3141">
                  <c:v>-59.442999999999998</c:v>
                </c:pt>
                <c:pt idx="3142">
                  <c:v>-59.440999999999995</c:v>
                </c:pt>
                <c:pt idx="3143">
                  <c:v>-59.438999999999993</c:v>
                </c:pt>
                <c:pt idx="3144">
                  <c:v>-59.436999999999998</c:v>
                </c:pt>
                <c:pt idx="3145">
                  <c:v>-59.434999999999995</c:v>
                </c:pt>
                <c:pt idx="3146">
                  <c:v>-59.432999999999993</c:v>
                </c:pt>
                <c:pt idx="3147">
                  <c:v>-59.430999999999997</c:v>
                </c:pt>
                <c:pt idx="3148">
                  <c:v>-59.428999999999995</c:v>
                </c:pt>
                <c:pt idx="3149">
                  <c:v>-59.426999999999992</c:v>
                </c:pt>
                <c:pt idx="3150">
                  <c:v>-59.424999999999997</c:v>
                </c:pt>
                <c:pt idx="3151">
                  <c:v>-59.422999999999995</c:v>
                </c:pt>
                <c:pt idx="3152">
                  <c:v>-59.420999999999992</c:v>
                </c:pt>
                <c:pt idx="3153">
                  <c:v>-59.418999999999997</c:v>
                </c:pt>
                <c:pt idx="3154">
                  <c:v>-59.416999999999994</c:v>
                </c:pt>
                <c:pt idx="3155">
                  <c:v>-59.414999999999992</c:v>
                </c:pt>
                <c:pt idx="3156">
                  <c:v>-59.412999999999997</c:v>
                </c:pt>
                <c:pt idx="3157">
                  <c:v>-59.410999999999994</c:v>
                </c:pt>
                <c:pt idx="3158">
                  <c:v>-59.408999999999992</c:v>
                </c:pt>
                <c:pt idx="3159">
                  <c:v>-59.406999999999996</c:v>
                </c:pt>
                <c:pt idx="3160">
                  <c:v>-59.404999999999994</c:v>
                </c:pt>
                <c:pt idx="3161">
                  <c:v>-59.402999999999992</c:v>
                </c:pt>
                <c:pt idx="3162">
                  <c:v>-59.400999999999996</c:v>
                </c:pt>
                <c:pt idx="3163">
                  <c:v>-59.398999999999994</c:v>
                </c:pt>
                <c:pt idx="3164">
                  <c:v>-59.396999999999991</c:v>
                </c:pt>
                <c:pt idx="3165">
                  <c:v>-59.394999999999996</c:v>
                </c:pt>
                <c:pt idx="3166">
                  <c:v>-59.392999999999994</c:v>
                </c:pt>
                <c:pt idx="3167">
                  <c:v>-59.390999999999991</c:v>
                </c:pt>
                <c:pt idx="3168">
                  <c:v>-59.388999999999996</c:v>
                </c:pt>
                <c:pt idx="3169">
                  <c:v>-59.386999999999993</c:v>
                </c:pt>
                <c:pt idx="3170">
                  <c:v>-59.384999999999991</c:v>
                </c:pt>
                <c:pt idx="3171">
                  <c:v>-59.382999999999996</c:v>
                </c:pt>
                <c:pt idx="3172">
                  <c:v>-59.380999999999993</c:v>
                </c:pt>
                <c:pt idx="3173">
                  <c:v>-59.378999999999991</c:v>
                </c:pt>
                <c:pt idx="3174">
                  <c:v>-59.376999999999995</c:v>
                </c:pt>
                <c:pt idx="3175">
                  <c:v>-59.374999999999993</c:v>
                </c:pt>
                <c:pt idx="3176">
                  <c:v>-59.37299999999999</c:v>
                </c:pt>
                <c:pt idx="3177">
                  <c:v>-59.370999999999995</c:v>
                </c:pt>
                <c:pt idx="3178">
                  <c:v>-59.368999999999993</c:v>
                </c:pt>
                <c:pt idx="3179">
                  <c:v>-59.366999999999997</c:v>
                </c:pt>
                <c:pt idx="3180">
                  <c:v>-59.364999999999995</c:v>
                </c:pt>
                <c:pt idx="3181">
                  <c:v>-59.362999999999992</c:v>
                </c:pt>
                <c:pt idx="3182">
                  <c:v>-59.360999999999997</c:v>
                </c:pt>
                <c:pt idx="3183">
                  <c:v>-59.358999999999995</c:v>
                </c:pt>
                <c:pt idx="3184">
                  <c:v>-59.356999999999992</c:v>
                </c:pt>
                <c:pt idx="3185">
                  <c:v>-59.354999999999997</c:v>
                </c:pt>
                <c:pt idx="3186">
                  <c:v>-59.352999999999994</c:v>
                </c:pt>
                <c:pt idx="3187">
                  <c:v>-59.350999999999992</c:v>
                </c:pt>
                <c:pt idx="3188">
                  <c:v>-59.348999999999997</c:v>
                </c:pt>
                <c:pt idx="3189">
                  <c:v>-59.346999999999994</c:v>
                </c:pt>
                <c:pt idx="3190">
                  <c:v>-59.344999999999992</c:v>
                </c:pt>
                <c:pt idx="3191">
                  <c:v>-59.342999999999996</c:v>
                </c:pt>
                <c:pt idx="3192">
                  <c:v>-59.340999999999994</c:v>
                </c:pt>
                <c:pt idx="3193">
                  <c:v>-59.338999999999992</c:v>
                </c:pt>
                <c:pt idx="3194">
                  <c:v>-59.336999999999996</c:v>
                </c:pt>
                <c:pt idx="3195">
                  <c:v>-59.334999999999994</c:v>
                </c:pt>
                <c:pt idx="3196">
                  <c:v>-59.332999999999991</c:v>
                </c:pt>
                <c:pt idx="3197">
                  <c:v>-59.330999999999996</c:v>
                </c:pt>
                <c:pt idx="3198">
                  <c:v>-59.328999999999994</c:v>
                </c:pt>
                <c:pt idx="3199">
                  <c:v>-59.326999999999998</c:v>
                </c:pt>
                <c:pt idx="3200">
                  <c:v>-59.324999999999996</c:v>
                </c:pt>
                <c:pt idx="3201">
                  <c:v>-59.322999999999993</c:v>
                </c:pt>
                <c:pt idx="3202">
                  <c:v>-59.320999999999998</c:v>
                </c:pt>
                <c:pt idx="3203">
                  <c:v>-59.318999999999996</c:v>
                </c:pt>
                <c:pt idx="3204">
                  <c:v>-59.316999999999993</c:v>
                </c:pt>
                <c:pt idx="3205">
                  <c:v>-59.314999999999998</c:v>
                </c:pt>
                <c:pt idx="3206">
                  <c:v>-59.312999999999995</c:v>
                </c:pt>
                <c:pt idx="3207">
                  <c:v>-59.310999999999993</c:v>
                </c:pt>
                <c:pt idx="3208">
                  <c:v>-59.308999999999997</c:v>
                </c:pt>
                <c:pt idx="3209">
                  <c:v>-59.306999999999995</c:v>
                </c:pt>
                <c:pt idx="3210">
                  <c:v>-59.304999999999993</c:v>
                </c:pt>
                <c:pt idx="3211">
                  <c:v>-59.302999999999997</c:v>
                </c:pt>
                <c:pt idx="3212">
                  <c:v>-59.300999999999995</c:v>
                </c:pt>
                <c:pt idx="3213">
                  <c:v>-59.298999999999992</c:v>
                </c:pt>
                <c:pt idx="3214">
                  <c:v>-59.296999999999997</c:v>
                </c:pt>
                <c:pt idx="3215">
                  <c:v>-59.294999999999995</c:v>
                </c:pt>
                <c:pt idx="3216">
                  <c:v>-59.292999999999992</c:v>
                </c:pt>
                <c:pt idx="3217">
                  <c:v>-59.290999999999997</c:v>
                </c:pt>
                <c:pt idx="3218">
                  <c:v>-59.288999999999994</c:v>
                </c:pt>
                <c:pt idx="3219">
                  <c:v>-59.286999999999992</c:v>
                </c:pt>
                <c:pt idx="3220">
                  <c:v>-59.284999999999997</c:v>
                </c:pt>
                <c:pt idx="3221">
                  <c:v>-59.282999999999994</c:v>
                </c:pt>
                <c:pt idx="3222">
                  <c:v>-59.280999999999992</c:v>
                </c:pt>
                <c:pt idx="3223">
                  <c:v>-59.278999999999996</c:v>
                </c:pt>
                <c:pt idx="3224">
                  <c:v>-59.276999999999994</c:v>
                </c:pt>
                <c:pt idx="3225">
                  <c:v>-59.274999999999991</c:v>
                </c:pt>
                <c:pt idx="3226">
                  <c:v>-59.272999999999996</c:v>
                </c:pt>
                <c:pt idx="3227">
                  <c:v>-59.270999999999994</c:v>
                </c:pt>
                <c:pt idx="3228">
                  <c:v>-59.268999999999991</c:v>
                </c:pt>
                <c:pt idx="3229">
                  <c:v>-59.266999999999996</c:v>
                </c:pt>
                <c:pt idx="3230">
                  <c:v>-59.264999999999993</c:v>
                </c:pt>
                <c:pt idx="3231">
                  <c:v>-59.262999999999991</c:v>
                </c:pt>
                <c:pt idx="3232">
                  <c:v>-59.260999999999996</c:v>
                </c:pt>
                <c:pt idx="3233">
                  <c:v>-59.258999999999993</c:v>
                </c:pt>
                <c:pt idx="3234">
                  <c:v>-59.256999999999991</c:v>
                </c:pt>
                <c:pt idx="3235">
                  <c:v>-59.254999999999995</c:v>
                </c:pt>
                <c:pt idx="3236">
                  <c:v>-59.252999999999993</c:v>
                </c:pt>
                <c:pt idx="3237">
                  <c:v>-59.250999999999991</c:v>
                </c:pt>
                <c:pt idx="3238">
                  <c:v>-59.248999999999995</c:v>
                </c:pt>
                <c:pt idx="3239">
                  <c:v>-59.246999999999993</c:v>
                </c:pt>
                <c:pt idx="3240">
                  <c:v>-59.24499999999999</c:v>
                </c:pt>
                <c:pt idx="3241">
                  <c:v>-59.242999999999995</c:v>
                </c:pt>
                <c:pt idx="3242">
                  <c:v>-59.240999999999993</c:v>
                </c:pt>
                <c:pt idx="3243">
                  <c:v>-59.238999999999997</c:v>
                </c:pt>
                <c:pt idx="3244">
                  <c:v>-59.236999999999995</c:v>
                </c:pt>
                <c:pt idx="3245">
                  <c:v>-59.234999999999992</c:v>
                </c:pt>
                <c:pt idx="3246">
                  <c:v>-59.232999999999997</c:v>
                </c:pt>
                <c:pt idx="3247">
                  <c:v>-59.230999999999995</c:v>
                </c:pt>
                <c:pt idx="3248">
                  <c:v>-59.228999999999992</c:v>
                </c:pt>
                <c:pt idx="3249">
                  <c:v>-59.226999999999997</c:v>
                </c:pt>
                <c:pt idx="3250">
                  <c:v>-59.224999999999994</c:v>
                </c:pt>
                <c:pt idx="3251">
                  <c:v>-59.222999999999992</c:v>
                </c:pt>
                <c:pt idx="3252">
                  <c:v>-59.220999999999997</c:v>
                </c:pt>
                <c:pt idx="3253">
                  <c:v>-59.218999999999994</c:v>
                </c:pt>
                <c:pt idx="3254">
                  <c:v>-59.216999999999992</c:v>
                </c:pt>
                <c:pt idx="3255">
                  <c:v>-59.214999999999996</c:v>
                </c:pt>
                <c:pt idx="3256">
                  <c:v>-59.212999999999994</c:v>
                </c:pt>
                <c:pt idx="3257">
                  <c:v>-59.210999999999991</c:v>
                </c:pt>
                <c:pt idx="3258">
                  <c:v>-59.208999999999996</c:v>
                </c:pt>
                <c:pt idx="3259">
                  <c:v>-59.206999999999994</c:v>
                </c:pt>
                <c:pt idx="3260">
                  <c:v>-59.204999999999998</c:v>
                </c:pt>
                <c:pt idx="3261">
                  <c:v>-59.202999999999996</c:v>
                </c:pt>
                <c:pt idx="3262">
                  <c:v>-59.200999999999993</c:v>
                </c:pt>
                <c:pt idx="3263">
                  <c:v>-59.198999999999998</c:v>
                </c:pt>
                <c:pt idx="3264">
                  <c:v>-59.196999999999996</c:v>
                </c:pt>
                <c:pt idx="3265">
                  <c:v>-59.194999999999993</c:v>
                </c:pt>
                <c:pt idx="3266">
                  <c:v>-59.192999999999998</c:v>
                </c:pt>
                <c:pt idx="3267">
                  <c:v>-59.190999999999995</c:v>
                </c:pt>
                <c:pt idx="3268">
                  <c:v>-59.188999999999993</c:v>
                </c:pt>
                <c:pt idx="3269">
                  <c:v>-59.186999999999998</c:v>
                </c:pt>
                <c:pt idx="3270">
                  <c:v>-59.184999999999995</c:v>
                </c:pt>
                <c:pt idx="3271">
                  <c:v>-59.182999999999993</c:v>
                </c:pt>
                <c:pt idx="3272">
                  <c:v>-59.180999999999997</c:v>
                </c:pt>
                <c:pt idx="3273">
                  <c:v>-59.178999999999995</c:v>
                </c:pt>
                <c:pt idx="3274">
                  <c:v>-59.176999999999992</c:v>
                </c:pt>
                <c:pt idx="3275">
                  <c:v>-59.174999999999997</c:v>
                </c:pt>
                <c:pt idx="3276">
                  <c:v>-59.172999999999995</c:v>
                </c:pt>
                <c:pt idx="3277">
                  <c:v>-59.170999999999992</c:v>
                </c:pt>
                <c:pt idx="3278">
                  <c:v>-59.168999999999997</c:v>
                </c:pt>
                <c:pt idx="3279">
                  <c:v>-59.166999999999994</c:v>
                </c:pt>
                <c:pt idx="3280">
                  <c:v>-59.164999999999992</c:v>
                </c:pt>
                <c:pt idx="3281">
                  <c:v>-59.162999999999997</c:v>
                </c:pt>
                <c:pt idx="3282">
                  <c:v>-59.160999999999994</c:v>
                </c:pt>
                <c:pt idx="3283">
                  <c:v>-59.158999999999992</c:v>
                </c:pt>
                <c:pt idx="3284">
                  <c:v>-59.156999999999996</c:v>
                </c:pt>
                <c:pt idx="3285">
                  <c:v>-59.154999999999994</c:v>
                </c:pt>
                <c:pt idx="3286">
                  <c:v>-59.152999999999992</c:v>
                </c:pt>
                <c:pt idx="3287">
                  <c:v>-59.150999999999996</c:v>
                </c:pt>
                <c:pt idx="3288">
                  <c:v>-59.148999999999994</c:v>
                </c:pt>
                <c:pt idx="3289">
                  <c:v>-59.146999999999991</c:v>
                </c:pt>
                <c:pt idx="3290">
                  <c:v>-59.144999999999996</c:v>
                </c:pt>
                <c:pt idx="3291">
                  <c:v>-59.142999999999994</c:v>
                </c:pt>
                <c:pt idx="3292">
                  <c:v>-59.140999999999991</c:v>
                </c:pt>
                <c:pt idx="3293">
                  <c:v>-59.138999999999996</c:v>
                </c:pt>
                <c:pt idx="3294">
                  <c:v>-59.136999999999993</c:v>
                </c:pt>
                <c:pt idx="3295">
                  <c:v>-59.134999999999991</c:v>
                </c:pt>
                <c:pt idx="3296">
                  <c:v>-59.132999999999996</c:v>
                </c:pt>
                <c:pt idx="3297">
                  <c:v>-59.130999999999993</c:v>
                </c:pt>
                <c:pt idx="3298">
                  <c:v>-59.128999999999991</c:v>
                </c:pt>
                <c:pt idx="3299">
                  <c:v>-59.126999999999995</c:v>
                </c:pt>
                <c:pt idx="3300">
                  <c:v>-59.124999999999993</c:v>
                </c:pt>
                <c:pt idx="3301">
                  <c:v>-59.12299999999999</c:v>
                </c:pt>
                <c:pt idx="3302">
                  <c:v>-59.120999999999995</c:v>
                </c:pt>
                <c:pt idx="3303">
                  <c:v>-59.118999999999993</c:v>
                </c:pt>
                <c:pt idx="3304">
                  <c:v>-59.116999999999997</c:v>
                </c:pt>
                <c:pt idx="3305">
                  <c:v>-59.114999999999995</c:v>
                </c:pt>
                <c:pt idx="3306">
                  <c:v>-59.112999999999992</c:v>
                </c:pt>
                <c:pt idx="3307">
                  <c:v>-59.110999999999997</c:v>
                </c:pt>
                <c:pt idx="3308">
                  <c:v>-59.108999999999995</c:v>
                </c:pt>
                <c:pt idx="3309">
                  <c:v>-59.106999999999992</c:v>
                </c:pt>
                <c:pt idx="3310">
                  <c:v>-59.104999999999997</c:v>
                </c:pt>
                <c:pt idx="3311">
                  <c:v>-59.102999999999994</c:v>
                </c:pt>
                <c:pt idx="3312">
                  <c:v>-59.100999999999992</c:v>
                </c:pt>
                <c:pt idx="3313">
                  <c:v>-59.098999999999997</c:v>
                </c:pt>
                <c:pt idx="3314">
                  <c:v>-59.096999999999994</c:v>
                </c:pt>
                <c:pt idx="3315">
                  <c:v>-59.094999999999992</c:v>
                </c:pt>
                <c:pt idx="3316">
                  <c:v>-59.092999999999996</c:v>
                </c:pt>
                <c:pt idx="3317">
                  <c:v>-59.090999999999994</c:v>
                </c:pt>
                <c:pt idx="3318">
                  <c:v>-59.088999999999992</c:v>
                </c:pt>
                <c:pt idx="3319">
                  <c:v>-59.086999999999996</c:v>
                </c:pt>
                <c:pt idx="3320">
                  <c:v>-59.084999999999994</c:v>
                </c:pt>
                <c:pt idx="3321">
                  <c:v>-59.082999999999991</c:v>
                </c:pt>
                <c:pt idx="3322">
                  <c:v>-59.080999999999996</c:v>
                </c:pt>
                <c:pt idx="3323">
                  <c:v>-59.078999999999994</c:v>
                </c:pt>
                <c:pt idx="3324">
                  <c:v>-59.076999999999998</c:v>
                </c:pt>
                <c:pt idx="3325">
                  <c:v>-59.074999999999996</c:v>
                </c:pt>
                <c:pt idx="3326">
                  <c:v>-59.072999999999993</c:v>
                </c:pt>
                <c:pt idx="3327">
                  <c:v>-59.070999999999998</c:v>
                </c:pt>
                <c:pt idx="3328">
                  <c:v>-59.068999999999996</c:v>
                </c:pt>
                <c:pt idx="3329">
                  <c:v>-59.066999999999993</c:v>
                </c:pt>
                <c:pt idx="3330">
                  <c:v>-59.064999999999998</c:v>
                </c:pt>
                <c:pt idx="3331">
                  <c:v>-59.062999999999995</c:v>
                </c:pt>
                <c:pt idx="3332">
                  <c:v>-59.060999999999993</c:v>
                </c:pt>
                <c:pt idx="3333">
                  <c:v>-59.058999999999997</c:v>
                </c:pt>
                <c:pt idx="3334">
                  <c:v>-59.056999999999995</c:v>
                </c:pt>
                <c:pt idx="3335">
                  <c:v>-59.054999999999993</c:v>
                </c:pt>
                <c:pt idx="3336">
                  <c:v>-59.052999999999997</c:v>
                </c:pt>
                <c:pt idx="3337">
                  <c:v>-59.050999999999995</c:v>
                </c:pt>
                <c:pt idx="3338">
                  <c:v>-59.048999999999992</c:v>
                </c:pt>
                <c:pt idx="3339">
                  <c:v>-59.046999999999997</c:v>
                </c:pt>
                <c:pt idx="3340">
                  <c:v>-59.044999999999995</c:v>
                </c:pt>
                <c:pt idx="3341">
                  <c:v>-59.042999999999992</c:v>
                </c:pt>
                <c:pt idx="3342">
                  <c:v>-59.040999999999997</c:v>
                </c:pt>
                <c:pt idx="3343">
                  <c:v>-59.038999999999994</c:v>
                </c:pt>
                <c:pt idx="3344">
                  <c:v>-59.036999999999992</c:v>
                </c:pt>
                <c:pt idx="3345">
                  <c:v>-59.034999999999997</c:v>
                </c:pt>
                <c:pt idx="3346">
                  <c:v>-59.032999999999994</c:v>
                </c:pt>
                <c:pt idx="3347">
                  <c:v>-59.030999999999992</c:v>
                </c:pt>
                <c:pt idx="3348">
                  <c:v>-59.028999999999996</c:v>
                </c:pt>
                <c:pt idx="3349">
                  <c:v>-59.026999999999994</c:v>
                </c:pt>
                <c:pt idx="3350">
                  <c:v>-59.024999999999991</c:v>
                </c:pt>
                <c:pt idx="3351">
                  <c:v>-59.022999999999996</c:v>
                </c:pt>
                <c:pt idx="3352">
                  <c:v>-59.020999999999994</c:v>
                </c:pt>
                <c:pt idx="3353">
                  <c:v>-59.018999999999991</c:v>
                </c:pt>
                <c:pt idx="3354">
                  <c:v>-59.016999999999996</c:v>
                </c:pt>
                <c:pt idx="3355">
                  <c:v>-59.014999999999993</c:v>
                </c:pt>
                <c:pt idx="3356">
                  <c:v>-59.012999999999991</c:v>
                </c:pt>
                <c:pt idx="3357">
                  <c:v>-59.010999999999996</c:v>
                </c:pt>
                <c:pt idx="3358">
                  <c:v>-59.008999999999993</c:v>
                </c:pt>
                <c:pt idx="3359">
                  <c:v>-59.006999999999991</c:v>
                </c:pt>
                <c:pt idx="3360">
                  <c:v>-59.004999999999995</c:v>
                </c:pt>
                <c:pt idx="3361">
                  <c:v>-59.002999999999993</c:v>
                </c:pt>
                <c:pt idx="3362">
                  <c:v>-59.000999999999991</c:v>
                </c:pt>
                <c:pt idx="3363">
                  <c:v>-58.998999999999995</c:v>
                </c:pt>
                <c:pt idx="3364">
                  <c:v>-58.996999999999993</c:v>
                </c:pt>
                <c:pt idx="3365">
                  <c:v>-58.99499999999999</c:v>
                </c:pt>
                <c:pt idx="3366">
                  <c:v>-58.992999999999995</c:v>
                </c:pt>
                <c:pt idx="3367">
                  <c:v>-58.990999999999993</c:v>
                </c:pt>
                <c:pt idx="3368">
                  <c:v>-58.988999999999997</c:v>
                </c:pt>
                <c:pt idx="3369">
                  <c:v>-58.986999999999995</c:v>
                </c:pt>
                <c:pt idx="3370">
                  <c:v>-58.984999999999992</c:v>
                </c:pt>
                <c:pt idx="3371">
                  <c:v>-58.982999999999997</c:v>
                </c:pt>
                <c:pt idx="3372">
                  <c:v>-58.980999999999995</c:v>
                </c:pt>
                <c:pt idx="3373">
                  <c:v>-58.978999999999992</c:v>
                </c:pt>
                <c:pt idx="3374">
                  <c:v>-58.976999999999997</c:v>
                </c:pt>
                <c:pt idx="3375">
                  <c:v>-58.974999999999994</c:v>
                </c:pt>
                <c:pt idx="3376">
                  <c:v>-58.972999999999992</c:v>
                </c:pt>
                <c:pt idx="3377">
                  <c:v>-58.970999999999997</c:v>
                </c:pt>
                <c:pt idx="3378">
                  <c:v>-58.968999999999994</c:v>
                </c:pt>
                <c:pt idx="3379">
                  <c:v>-58.966999999999992</c:v>
                </c:pt>
                <c:pt idx="3380">
                  <c:v>-58.964999999999996</c:v>
                </c:pt>
                <c:pt idx="3381">
                  <c:v>-58.962999999999994</c:v>
                </c:pt>
                <c:pt idx="3382">
                  <c:v>-58.960999999999991</c:v>
                </c:pt>
                <c:pt idx="3383">
                  <c:v>-58.958999999999996</c:v>
                </c:pt>
                <c:pt idx="3384">
                  <c:v>-58.956999999999994</c:v>
                </c:pt>
                <c:pt idx="3385">
                  <c:v>-58.954999999999998</c:v>
                </c:pt>
                <c:pt idx="3386">
                  <c:v>-58.952999999999996</c:v>
                </c:pt>
                <c:pt idx="3387">
                  <c:v>-58.950999999999993</c:v>
                </c:pt>
                <c:pt idx="3388">
                  <c:v>-58.948999999999998</c:v>
                </c:pt>
                <c:pt idx="3389">
                  <c:v>-58.946999999999996</c:v>
                </c:pt>
                <c:pt idx="3390">
                  <c:v>-58.944999999999993</c:v>
                </c:pt>
                <c:pt idx="3391">
                  <c:v>-58.942999999999998</c:v>
                </c:pt>
                <c:pt idx="3392">
                  <c:v>-58.940999999999995</c:v>
                </c:pt>
                <c:pt idx="3393">
                  <c:v>-58.938999999999993</c:v>
                </c:pt>
                <c:pt idx="3394">
                  <c:v>-58.936999999999998</c:v>
                </c:pt>
                <c:pt idx="3395">
                  <c:v>-58.934999999999995</c:v>
                </c:pt>
                <c:pt idx="3396">
                  <c:v>-58.932999999999993</c:v>
                </c:pt>
                <c:pt idx="3397">
                  <c:v>-58.930999999999997</c:v>
                </c:pt>
                <c:pt idx="3398">
                  <c:v>-58.928999999999995</c:v>
                </c:pt>
                <c:pt idx="3399">
                  <c:v>-58.926999999999992</c:v>
                </c:pt>
                <c:pt idx="3400">
                  <c:v>-58.924999999999997</c:v>
                </c:pt>
                <c:pt idx="3401">
                  <c:v>-58.922999999999995</c:v>
                </c:pt>
                <c:pt idx="3402">
                  <c:v>-58.920999999999992</c:v>
                </c:pt>
                <c:pt idx="3403">
                  <c:v>-58.918999999999997</c:v>
                </c:pt>
                <c:pt idx="3404">
                  <c:v>-58.916999999999994</c:v>
                </c:pt>
                <c:pt idx="3405">
                  <c:v>-58.914999999999992</c:v>
                </c:pt>
                <c:pt idx="3406">
                  <c:v>-58.912999999999997</c:v>
                </c:pt>
                <c:pt idx="3407">
                  <c:v>-58.910999999999994</c:v>
                </c:pt>
                <c:pt idx="3408">
                  <c:v>-58.908999999999992</c:v>
                </c:pt>
                <c:pt idx="3409">
                  <c:v>-58.906999999999996</c:v>
                </c:pt>
                <c:pt idx="3410">
                  <c:v>-58.904999999999994</c:v>
                </c:pt>
                <c:pt idx="3411">
                  <c:v>-58.902999999999992</c:v>
                </c:pt>
                <c:pt idx="3412">
                  <c:v>-58.900999999999996</c:v>
                </c:pt>
                <c:pt idx="3413">
                  <c:v>-58.898999999999994</c:v>
                </c:pt>
                <c:pt idx="3414">
                  <c:v>-58.896999999999991</c:v>
                </c:pt>
                <c:pt idx="3415">
                  <c:v>-58.894999999999996</c:v>
                </c:pt>
                <c:pt idx="3416">
                  <c:v>-58.892999999999994</c:v>
                </c:pt>
                <c:pt idx="3417">
                  <c:v>-58.890999999999991</c:v>
                </c:pt>
                <c:pt idx="3418">
                  <c:v>-58.888999999999996</c:v>
                </c:pt>
                <c:pt idx="3419">
                  <c:v>-58.886999999999993</c:v>
                </c:pt>
                <c:pt idx="3420">
                  <c:v>-58.884999999999991</c:v>
                </c:pt>
                <c:pt idx="3421">
                  <c:v>-58.882999999999996</c:v>
                </c:pt>
                <c:pt idx="3422">
                  <c:v>-58.880999999999993</c:v>
                </c:pt>
                <c:pt idx="3423">
                  <c:v>-58.878999999999991</c:v>
                </c:pt>
                <c:pt idx="3424">
                  <c:v>-58.876999999999995</c:v>
                </c:pt>
                <c:pt idx="3425">
                  <c:v>-58.874999999999993</c:v>
                </c:pt>
                <c:pt idx="3426">
                  <c:v>-58.87299999999999</c:v>
                </c:pt>
                <c:pt idx="3427">
                  <c:v>-58.870999999999995</c:v>
                </c:pt>
                <c:pt idx="3428">
                  <c:v>-58.868999999999993</c:v>
                </c:pt>
                <c:pt idx="3429">
                  <c:v>-58.866999999999997</c:v>
                </c:pt>
                <c:pt idx="3430">
                  <c:v>-58.864999999999995</c:v>
                </c:pt>
                <c:pt idx="3431">
                  <c:v>-58.862999999999992</c:v>
                </c:pt>
                <c:pt idx="3432">
                  <c:v>-58.860999999999997</c:v>
                </c:pt>
                <c:pt idx="3433">
                  <c:v>-58.858999999999995</c:v>
                </c:pt>
                <c:pt idx="3434">
                  <c:v>-58.856999999999992</c:v>
                </c:pt>
                <c:pt idx="3435">
                  <c:v>-58.854999999999997</c:v>
                </c:pt>
                <c:pt idx="3436">
                  <c:v>-58.852999999999994</c:v>
                </c:pt>
                <c:pt idx="3437">
                  <c:v>-58.850999999999992</c:v>
                </c:pt>
                <c:pt idx="3438">
                  <c:v>-58.848999999999997</c:v>
                </c:pt>
                <c:pt idx="3439">
                  <c:v>-58.846999999999994</c:v>
                </c:pt>
                <c:pt idx="3440">
                  <c:v>-58.844999999999992</c:v>
                </c:pt>
                <c:pt idx="3441">
                  <c:v>-58.842999999999996</c:v>
                </c:pt>
                <c:pt idx="3442">
                  <c:v>-58.840999999999994</c:v>
                </c:pt>
                <c:pt idx="3443">
                  <c:v>-58.838999999999992</c:v>
                </c:pt>
                <c:pt idx="3444">
                  <c:v>-58.836999999999996</c:v>
                </c:pt>
                <c:pt idx="3445">
                  <c:v>-58.834999999999994</c:v>
                </c:pt>
                <c:pt idx="3446">
                  <c:v>-58.832999999999991</c:v>
                </c:pt>
                <c:pt idx="3447">
                  <c:v>-58.830999999999996</c:v>
                </c:pt>
                <c:pt idx="3448">
                  <c:v>-58.828999999999994</c:v>
                </c:pt>
                <c:pt idx="3449">
                  <c:v>-58.826999999999998</c:v>
                </c:pt>
                <c:pt idx="3450">
                  <c:v>-58.824999999999996</c:v>
                </c:pt>
                <c:pt idx="3451">
                  <c:v>-58.822999999999993</c:v>
                </c:pt>
                <c:pt idx="3452">
                  <c:v>-58.820999999999998</c:v>
                </c:pt>
                <c:pt idx="3453">
                  <c:v>-58.818999999999996</c:v>
                </c:pt>
                <c:pt idx="3454">
                  <c:v>-58.816999999999993</c:v>
                </c:pt>
                <c:pt idx="3455">
                  <c:v>-58.814999999999998</c:v>
                </c:pt>
                <c:pt idx="3456">
                  <c:v>-58.812999999999995</c:v>
                </c:pt>
                <c:pt idx="3457">
                  <c:v>-58.810999999999993</c:v>
                </c:pt>
                <c:pt idx="3458">
                  <c:v>-58.808999999999997</c:v>
                </c:pt>
                <c:pt idx="3459">
                  <c:v>-58.806999999999995</c:v>
                </c:pt>
                <c:pt idx="3460">
                  <c:v>-58.804999999999993</c:v>
                </c:pt>
                <c:pt idx="3461">
                  <c:v>-58.802999999999997</c:v>
                </c:pt>
                <c:pt idx="3462">
                  <c:v>-58.800999999999995</c:v>
                </c:pt>
                <c:pt idx="3463">
                  <c:v>-58.798999999999992</c:v>
                </c:pt>
                <c:pt idx="3464">
                  <c:v>-58.796999999999997</c:v>
                </c:pt>
                <c:pt idx="3465">
                  <c:v>-58.794999999999995</c:v>
                </c:pt>
                <c:pt idx="3466">
                  <c:v>-58.792999999999992</c:v>
                </c:pt>
                <c:pt idx="3467">
                  <c:v>-58.790999999999997</c:v>
                </c:pt>
                <c:pt idx="3468">
                  <c:v>-58.788999999999994</c:v>
                </c:pt>
                <c:pt idx="3469">
                  <c:v>-58.786999999999992</c:v>
                </c:pt>
                <c:pt idx="3470">
                  <c:v>-58.784999999999997</c:v>
                </c:pt>
                <c:pt idx="3471">
                  <c:v>-58.782999999999994</c:v>
                </c:pt>
                <c:pt idx="3472">
                  <c:v>-58.780999999999992</c:v>
                </c:pt>
                <c:pt idx="3473">
                  <c:v>-58.778999999999996</c:v>
                </c:pt>
                <c:pt idx="3474">
                  <c:v>-58.776999999999994</c:v>
                </c:pt>
                <c:pt idx="3475">
                  <c:v>-58.774999999999991</c:v>
                </c:pt>
                <c:pt idx="3476">
                  <c:v>-58.772999999999996</c:v>
                </c:pt>
                <c:pt idx="3477">
                  <c:v>-58.770999999999994</c:v>
                </c:pt>
                <c:pt idx="3478">
                  <c:v>-58.768999999999991</c:v>
                </c:pt>
                <c:pt idx="3479">
                  <c:v>-58.766999999999996</c:v>
                </c:pt>
                <c:pt idx="3480">
                  <c:v>-58.764999999999993</c:v>
                </c:pt>
                <c:pt idx="3481">
                  <c:v>-58.762999999999991</c:v>
                </c:pt>
                <c:pt idx="3482">
                  <c:v>-58.760999999999996</c:v>
                </c:pt>
                <c:pt idx="3483">
                  <c:v>-58.758999999999993</c:v>
                </c:pt>
                <c:pt idx="3484">
                  <c:v>-58.756999999999991</c:v>
                </c:pt>
                <c:pt idx="3485">
                  <c:v>-58.754999999999995</c:v>
                </c:pt>
                <c:pt idx="3486">
                  <c:v>-58.752999999999993</c:v>
                </c:pt>
                <c:pt idx="3487">
                  <c:v>-58.750999999999991</c:v>
                </c:pt>
                <c:pt idx="3488">
                  <c:v>-58.748999999999995</c:v>
                </c:pt>
                <c:pt idx="3489">
                  <c:v>-58.746999999999993</c:v>
                </c:pt>
                <c:pt idx="3490">
                  <c:v>-58.74499999999999</c:v>
                </c:pt>
                <c:pt idx="3491">
                  <c:v>-58.742999999999995</c:v>
                </c:pt>
                <c:pt idx="3492">
                  <c:v>-58.740999999999993</c:v>
                </c:pt>
                <c:pt idx="3493">
                  <c:v>-58.738999999999997</c:v>
                </c:pt>
                <c:pt idx="3494">
                  <c:v>-58.736999999999995</c:v>
                </c:pt>
                <c:pt idx="3495">
                  <c:v>-58.734999999999992</c:v>
                </c:pt>
                <c:pt idx="3496">
                  <c:v>-58.732999999999997</c:v>
                </c:pt>
                <c:pt idx="3497">
                  <c:v>-58.730999999999995</c:v>
                </c:pt>
                <c:pt idx="3498">
                  <c:v>-58.728999999999992</c:v>
                </c:pt>
                <c:pt idx="3499">
                  <c:v>-58.726999999999997</c:v>
                </c:pt>
                <c:pt idx="3500">
                  <c:v>-58.724999999999994</c:v>
                </c:pt>
                <c:pt idx="3501">
                  <c:v>-58.722999999999992</c:v>
                </c:pt>
                <c:pt idx="3502">
                  <c:v>-58.720999999999997</c:v>
                </c:pt>
                <c:pt idx="3503">
                  <c:v>-58.718999999999994</c:v>
                </c:pt>
                <c:pt idx="3504">
                  <c:v>-58.716999999999992</c:v>
                </c:pt>
                <c:pt idx="3505">
                  <c:v>-58.714999999999996</c:v>
                </c:pt>
                <c:pt idx="3506">
                  <c:v>-58.712999999999994</c:v>
                </c:pt>
                <c:pt idx="3507">
                  <c:v>-58.710999999999991</c:v>
                </c:pt>
                <c:pt idx="3508">
                  <c:v>-58.708999999999996</c:v>
                </c:pt>
                <c:pt idx="3509">
                  <c:v>-58.706999999999994</c:v>
                </c:pt>
                <c:pt idx="3510">
                  <c:v>-58.704999999999998</c:v>
                </c:pt>
                <c:pt idx="3511">
                  <c:v>-58.702999999999996</c:v>
                </c:pt>
                <c:pt idx="3512">
                  <c:v>-58.700999999999993</c:v>
                </c:pt>
                <c:pt idx="3513">
                  <c:v>-58.698999999999998</c:v>
                </c:pt>
                <c:pt idx="3514">
                  <c:v>-58.696999999999996</c:v>
                </c:pt>
                <c:pt idx="3515">
                  <c:v>-58.694999999999993</c:v>
                </c:pt>
                <c:pt idx="3516">
                  <c:v>-58.692999999999998</c:v>
                </c:pt>
                <c:pt idx="3517">
                  <c:v>-58.690999999999995</c:v>
                </c:pt>
                <c:pt idx="3518">
                  <c:v>-58.688999999999993</c:v>
                </c:pt>
                <c:pt idx="3519">
                  <c:v>-58.686999999999998</c:v>
                </c:pt>
                <c:pt idx="3520">
                  <c:v>-58.684999999999995</c:v>
                </c:pt>
                <c:pt idx="3521">
                  <c:v>-58.682999999999993</c:v>
                </c:pt>
                <c:pt idx="3522">
                  <c:v>-58.680999999999997</c:v>
                </c:pt>
                <c:pt idx="3523">
                  <c:v>-58.678999999999995</c:v>
                </c:pt>
                <c:pt idx="3524">
                  <c:v>-58.676999999999992</c:v>
                </c:pt>
                <c:pt idx="3525">
                  <c:v>-58.674999999999997</c:v>
                </c:pt>
                <c:pt idx="3526">
                  <c:v>-58.672999999999995</c:v>
                </c:pt>
                <c:pt idx="3527">
                  <c:v>-58.670999999999992</c:v>
                </c:pt>
                <c:pt idx="3528">
                  <c:v>-58.668999999999997</c:v>
                </c:pt>
                <c:pt idx="3529">
                  <c:v>-58.666999999999994</c:v>
                </c:pt>
                <c:pt idx="3530">
                  <c:v>-58.664999999999992</c:v>
                </c:pt>
                <c:pt idx="3531">
                  <c:v>-58.662999999999997</c:v>
                </c:pt>
                <c:pt idx="3532">
                  <c:v>-58.660999999999994</c:v>
                </c:pt>
                <c:pt idx="3533">
                  <c:v>-58.658999999999992</c:v>
                </c:pt>
                <c:pt idx="3534">
                  <c:v>-58.656999999999996</c:v>
                </c:pt>
                <c:pt idx="3535">
                  <c:v>-58.654999999999994</c:v>
                </c:pt>
                <c:pt idx="3536">
                  <c:v>-58.652999999999992</c:v>
                </c:pt>
                <c:pt idx="3537">
                  <c:v>-58.650999999999996</c:v>
                </c:pt>
                <c:pt idx="3538">
                  <c:v>-58.648999999999994</c:v>
                </c:pt>
                <c:pt idx="3539">
                  <c:v>-58.646999999999991</c:v>
                </c:pt>
                <c:pt idx="3540">
                  <c:v>-58.644999999999996</c:v>
                </c:pt>
                <c:pt idx="3541">
                  <c:v>-58.642999999999994</c:v>
                </c:pt>
                <c:pt idx="3542">
                  <c:v>-58.640999999999991</c:v>
                </c:pt>
                <c:pt idx="3543">
                  <c:v>-58.638999999999996</c:v>
                </c:pt>
                <c:pt idx="3544">
                  <c:v>-58.636999999999993</c:v>
                </c:pt>
                <c:pt idx="3545">
                  <c:v>-58.634999999999991</c:v>
                </c:pt>
                <c:pt idx="3546">
                  <c:v>-58.632999999999996</c:v>
                </c:pt>
                <c:pt idx="3547">
                  <c:v>-58.630999999999993</c:v>
                </c:pt>
                <c:pt idx="3548">
                  <c:v>-58.628999999999991</c:v>
                </c:pt>
                <c:pt idx="3549">
                  <c:v>-58.626999999999995</c:v>
                </c:pt>
                <c:pt idx="3550">
                  <c:v>-58.624999999999993</c:v>
                </c:pt>
                <c:pt idx="3551">
                  <c:v>-58.62299999999999</c:v>
                </c:pt>
                <c:pt idx="3552">
                  <c:v>-58.620999999999995</c:v>
                </c:pt>
                <c:pt idx="3553">
                  <c:v>-58.618999999999993</c:v>
                </c:pt>
                <c:pt idx="3554">
                  <c:v>-58.616999999999997</c:v>
                </c:pt>
                <c:pt idx="3555">
                  <c:v>-58.614999999999995</c:v>
                </c:pt>
                <c:pt idx="3556">
                  <c:v>-58.612999999999992</c:v>
                </c:pt>
                <c:pt idx="3557">
                  <c:v>-58.610999999999997</c:v>
                </c:pt>
                <c:pt idx="3558">
                  <c:v>-58.608999999999995</c:v>
                </c:pt>
                <c:pt idx="3559">
                  <c:v>-58.606999999999992</c:v>
                </c:pt>
                <c:pt idx="3560">
                  <c:v>-58.604999999999997</c:v>
                </c:pt>
                <c:pt idx="3561">
                  <c:v>-58.602999999999994</c:v>
                </c:pt>
                <c:pt idx="3562">
                  <c:v>-58.600999999999992</c:v>
                </c:pt>
                <c:pt idx="3563">
                  <c:v>-58.598999999999997</c:v>
                </c:pt>
                <c:pt idx="3564">
                  <c:v>-58.596999999999994</c:v>
                </c:pt>
                <c:pt idx="3565">
                  <c:v>-58.594999999999992</c:v>
                </c:pt>
                <c:pt idx="3566">
                  <c:v>-58.592999999999996</c:v>
                </c:pt>
                <c:pt idx="3567">
                  <c:v>-58.590999999999994</c:v>
                </c:pt>
                <c:pt idx="3568">
                  <c:v>-58.588999999999992</c:v>
                </c:pt>
                <c:pt idx="3569">
                  <c:v>-58.586999999999996</c:v>
                </c:pt>
                <c:pt idx="3570">
                  <c:v>-58.584999999999994</c:v>
                </c:pt>
                <c:pt idx="3571">
                  <c:v>-58.582999999999991</c:v>
                </c:pt>
                <c:pt idx="3572">
                  <c:v>-58.580999999999996</c:v>
                </c:pt>
                <c:pt idx="3573">
                  <c:v>-58.578999999999994</c:v>
                </c:pt>
                <c:pt idx="3574">
                  <c:v>-58.576999999999998</c:v>
                </c:pt>
                <c:pt idx="3575">
                  <c:v>-58.574999999999996</c:v>
                </c:pt>
                <c:pt idx="3576">
                  <c:v>-58.572999999999993</c:v>
                </c:pt>
                <c:pt idx="3577">
                  <c:v>-58.570999999999998</c:v>
                </c:pt>
                <c:pt idx="3578">
                  <c:v>-58.568999999999996</c:v>
                </c:pt>
                <c:pt idx="3579">
                  <c:v>-58.566999999999993</c:v>
                </c:pt>
                <c:pt idx="3580">
                  <c:v>-58.564999999999998</c:v>
                </c:pt>
                <c:pt idx="3581">
                  <c:v>-58.562999999999995</c:v>
                </c:pt>
                <c:pt idx="3582">
                  <c:v>-58.560999999999993</c:v>
                </c:pt>
                <c:pt idx="3583">
                  <c:v>-58.558999999999997</c:v>
                </c:pt>
                <c:pt idx="3584">
                  <c:v>-58.556999999999995</c:v>
                </c:pt>
                <c:pt idx="3585">
                  <c:v>-58.554999999999993</c:v>
                </c:pt>
                <c:pt idx="3586">
                  <c:v>-58.552999999999997</c:v>
                </c:pt>
                <c:pt idx="3587">
                  <c:v>-58.550999999999995</c:v>
                </c:pt>
                <c:pt idx="3588">
                  <c:v>-58.548999999999992</c:v>
                </c:pt>
                <c:pt idx="3589">
                  <c:v>-58.546999999999997</c:v>
                </c:pt>
                <c:pt idx="3590">
                  <c:v>-58.544999999999995</c:v>
                </c:pt>
                <c:pt idx="3591">
                  <c:v>-58.542999999999992</c:v>
                </c:pt>
                <c:pt idx="3592">
                  <c:v>-58.540999999999997</c:v>
                </c:pt>
                <c:pt idx="3593">
                  <c:v>-58.538999999999994</c:v>
                </c:pt>
                <c:pt idx="3594">
                  <c:v>-58.536999999999992</c:v>
                </c:pt>
                <c:pt idx="3595">
                  <c:v>-58.534999999999997</c:v>
                </c:pt>
                <c:pt idx="3596">
                  <c:v>-58.532999999999994</c:v>
                </c:pt>
                <c:pt idx="3597">
                  <c:v>-58.530999999999992</c:v>
                </c:pt>
                <c:pt idx="3598">
                  <c:v>-58.528999999999996</c:v>
                </c:pt>
                <c:pt idx="3599">
                  <c:v>-58.526999999999994</c:v>
                </c:pt>
                <c:pt idx="3600">
                  <c:v>-58.524999999999991</c:v>
                </c:pt>
                <c:pt idx="3601">
                  <c:v>-58.522999999999996</c:v>
                </c:pt>
                <c:pt idx="3602">
                  <c:v>-58.520999999999994</c:v>
                </c:pt>
                <c:pt idx="3603">
                  <c:v>-58.518999999999991</c:v>
                </c:pt>
                <c:pt idx="3604">
                  <c:v>-58.516999999999996</c:v>
                </c:pt>
                <c:pt idx="3605">
                  <c:v>-58.514999999999993</c:v>
                </c:pt>
                <c:pt idx="3606">
                  <c:v>-58.512999999999991</c:v>
                </c:pt>
                <c:pt idx="3607">
                  <c:v>-58.510999999999996</c:v>
                </c:pt>
                <c:pt idx="3608">
                  <c:v>-58.508999999999993</c:v>
                </c:pt>
                <c:pt idx="3609">
                  <c:v>-58.506999999999991</c:v>
                </c:pt>
                <c:pt idx="3610">
                  <c:v>-58.504999999999995</c:v>
                </c:pt>
                <c:pt idx="3611">
                  <c:v>-58.502999999999993</c:v>
                </c:pt>
                <c:pt idx="3612">
                  <c:v>-58.500999999999991</c:v>
                </c:pt>
                <c:pt idx="3613">
                  <c:v>-58.498999999999995</c:v>
                </c:pt>
                <c:pt idx="3614">
                  <c:v>-58.496999999999993</c:v>
                </c:pt>
                <c:pt idx="3615">
                  <c:v>-58.49499999999999</c:v>
                </c:pt>
                <c:pt idx="3616">
                  <c:v>-58.492999999999995</c:v>
                </c:pt>
                <c:pt idx="3617">
                  <c:v>-58.490999999999993</c:v>
                </c:pt>
                <c:pt idx="3618">
                  <c:v>-58.488999999999997</c:v>
                </c:pt>
                <c:pt idx="3619">
                  <c:v>-58.486999999999995</c:v>
                </c:pt>
                <c:pt idx="3620">
                  <c:v>-58.484999999999992</c:v>
                </c:pt>
                <c:pt idx="3621">
                  <c:v>-58.482999999999997</c:v>
                </c:pt>
                <c:pt idx="3622">
                  <c:v>-58.480999999999995</c:v>
                </c:pt>
                <c:pt idx="3623">
                  <c:v>-58.478999999999992</c:v>
                </c:pt>
                <c:pt idx="3624">
                  <c:v>-58.476999999999997</c:v>
                </c:pt>
                <c:pt idx="3625">
                  <c:v>-58.474999999999994</c:v>
                </c:pt>
                <c:pt idx="3626">
                  <c:v>-58.472999999999992</c:v>
                </c:pt>
                <c:pt idx="3627">
                  <c:v>-58.470999999999997</c:v>
                </c:pt>
                <c:pt idx="3628">
                  <c:v>-58.468999999999994</c:v>
                </c:pt>
                <c:pt idx="3629">
                  <c:v>-58.466999999999992</c:v>
                </c:pt>
                <c:pt idx="3630">
                  <c:v>-58.464999999999996</c:v>
                </c:pt>
                <c:pt idx="3631">
                  <c:v>-58.462999999999994</c:v>
                </c:pt>
                <c:pt idx="3632">
                  <c:v>-58.460999999999991</c:v>
                </c:pt>
                <c:pt idx="3633">
                  <c:v>-58.458999999999996</c:v>
                </c:pt>
                <c:pt idx="3634">
                  <c:v>-58.456999999999994</c:v>
                </c:pt>
                <c:pt idx="3635">
                  <c:v>-58.454999999999998</c:v>
                </c:pt>
                <c:pt idx="3636">
                  <c:v>-58.452999999999996</c:v>
                </c:pt>
                <c:pt idx="3637">
                  <c:v>-58.450999999999993</c:v>
                </c:pt>
                <c:pt idx="3638">
                  <c:v>-58.448999999999998</c:v>
                </c:pt>
                <c:pt idx="3639">
                  <c:v>-58.446999999999996</c:v>
                </c:pt>
                <c:pt idx="3640">
                  <c:v>-58.444999999999993</c:v>
                </c:pt>
                <c:pt idx="3641">
                  <c:v>-58.442999999999998</c:v>
                </c:pt>
                <c:pt idx="3642">
                  <c:v>-58.440999999999995</c:v>
                </c:pt>
                <c:pt idx="3643">
                  <c:v>-58.438999999999993</c:v>
                </c:pt>
                <c:pt idx="3644">
                  <c:v>-58.436999999999998</c:v>
                </c:pt>
                <c:pt idx="3645">
                  <c:v>-58.434999999999995</c:v>
                </c:pt>
                <c:pt idx="3646">
                  <c:v>-58.432999999999993</c:v>
                </c:pt>
                <c:pt idx="3647">
                  <c:v>-58.430999999999997</c:v>
                </c:pt>
                <c:pt idx="3648">
                  <c:v>-58.428999999999995</c:v>
                </c:pt>
                <c:pt idx="3649">
                  <c:v>-58.426999999999992</c:v>
                </c:pt>
                <c:pt idx="3650">
                  <c:v>-58.424999999999997</c:v>
                </c:pt>
                <c:pt idx="3651">
                  <c:v>-58.422999999999995</c:v>
                </c:pt>
                <c:pt idx="3652">
                  <c:v>-58.420999999999992</c:v>
                </c:pt>
                <c:pt idx="3653">
                  <c:v>-58.418999999999997</c:v>
                </c:pt>
                <c:pt idx="3654">
                  <c:v>-58.416999999999994</c:v>
                </c:pt>
                <c:pt idx="3655">
                  <c:v>-58.414999999999992</c:v>
                </c:pt>
                <c:pt idx="3656">
                  <c:v>-58.412999999999997</c:v>
                </c:pt>
                <c:pt idx="3657">
                  <c:v>-58.410999999999994</c:v>
                </c:pt>
                <c:pt idx="3658">
                  <c:v>-58.408999999999992</c:v>
                </c:pt>
                <c:pt idx="3659">
                  <c:v>-58.406999999999996</c:v>
                </c:pt>
                <c:pt idx="3660">
                  <c:v>-58.404999999999994</c:v>
                </c:pt>
                <c:pt idx="3661">
                  <c:v>-58.402999999999992</c:v>
                </c:pt>
                <c:pt idx="3662">
                  <c:v>-58.400999999999996</c:v>
                </c:pt>
                <c:pt idx="3663">
                  <c:v>-58.398999999999994</c:v>
                </c:pt>
                <c:pt idx="3664">
                  <c:v>-58.396999999999991</c:v>
                </c:pt>
                <c:pt idx="3665">
                  <c:v>-58.394999999999996</c:v>
                </c:pt>
                <c:pt idx="3666">
                  <c:v>-58.392999999999994</c:v>
                </c:pt>
                <c:pt idx="3667">
                  <c:v>-58.390999999999991</c:v>
                </c:pt>
                <c:pt idx="3668">
                  <c:v>-58.388999999999996</c:v>
                </c:pt>
                <c:pt idx="3669">
                  <c:v>-58.386999999999993</c:v>
                </c:pt>
                <c:pt idx="3670">
                  <c:v>-58.384999999999991</c:v>
                </c:pt>
                <c:pt idx="3671">
                  <c:v>-58.382999999999996</c:v>
                </c:pt>
                <c:pt idx="3672">
                  <c:v>-58.380999999999993</c:v>
                </c:pt>
                <c:pt idx="3673">
                  <c:v>-58.378999999999991</c:v>
                </c:pt>
                <c:pt idx="3674">
                  <c:v>-58.376999999999995</c:v>
                </c:pt>
                <c:pt idx="3675">
                  <c:v>-58.374999999999993</c:v>
                </c:pt>
                <c:pt idx="3676">
                  <c:v>-58.37299999999999</c:v>
                </c:pt>
                <c:pt idx="3677">
                  <c:v>-58.370999999999995</c:v>
                </c:pt>
                <c:pt idx="3678">
                  <c:v>-58.368999999999993</c:v>
                </c:pt>
                <c:pt idx="3679">
                  <c:v>-58.366999999999997</c:v>
                </c:pt>
                <c:pt idx="3680">
                  <c:v>-58.364999999999995</c:v>
                </c:pt>
                <c:pt idx="3681">
                  <c:v>-58.362999999999992</c:v>
                </c:pt>
                <c:pt idx="3682">
                  <c:v>-58.360999999999997</c:v>
                </c:pt>
                <c:pt idx="3683">
                  <c:v>-58.358999999999995</c:v>
                </c:pt>
                <c:pt idx="3684">
                  <c:v>-58.356999999999992</c:v>
                </c:pt>
                <c:pt idx="3685">
                  <c:v>-58.354999999999997</c:v>
                </c:pt>
                <c:pt idx="3686">
                  <c:v>-58.352999999999994</c:v>
                </c:pt>
                <c:pt idx="3687">
                  <c:v>-58.350999999999992</c:v>
                </c:pt>
                <c:pt idx="3688">
                  <c:v>-58.348999999999997</c:v>
                </c:pt>
                <c:pt idx="3689">
                  <c:v>-58.346999999999994</c:v>
                </c:pt>
                <c:pt idx="3690">
                  <c:v>-58.344999999999992</c:v>
                </c:pt>
                <c:pt idx="3691">
                  <c:v>-58.342999999999996</c:v>
                </c:pt>
                <c:pt idx="3692">
                  <c:v>-58.340999999999994</c:v>
                </c:pt>
                <c:pt idx="3693">
                  <c:v>-58.338999999999992</c:v>
                </c:pt>
                <c:pt idx="3694">
                  <c:v>-58.336999999999996</c:v>
                </c:pt>
                <c:pt idx="3695">
                  <c:v>-58.334999999999994</c:v>
                </c:pt>
                <c:pt idx="3696">
                  <c:v>-58.332999999999991</c:v>
                </c:pt>
                <c:pt idx="3697">
                  <c:v>-58.330999999999996</c:v>
                </c:pt>
                <c:pt idx="3698">
                  <c:v>-58.328999999999994</c:v>
                </c:pt>
                <c:pt idx="3699">
                  <c:v>-58.326999999999998</c:v>
                </c:pt>
                <c:pt idx="3700">
                  <c:v>-58.324999999999996</c:v>
                </c:pt>
                <c:pt idx="3701">
                  <c:v>-58.322999999999993</c:v>
                </c:pt>
                <c:pt idx="3702">
                  <c:v>-58.320999999999998</c:v>
                </c:pt>
                <c:pt idx="3703">
                  <c:v>-58.318999999999996</c:v>
                </c:pt>
                <c:pt idx="3704">
                  <c:v>-58.316999999999993</c:v>
                </c:pt>
                <c:pt idx="3705">
                  <c:v>-58.314999999999998</c:v>
                </c:pt>
                <c:pt idx="3706">
                  <c:v>-58.312999999999995</c:v>
                </c:pt>
                <c:pt idx="3707">
                  <c:v>-58.310999999999993</c:v>
                </c:pt>
                <c:pt idx="3708">
                  <c:v>-58.308999999999997</c:v>
                </c:pt>
                <c:pt idx="3709">
                  <c:v>-58.306999999999995</c:v>
                </c:pt>
                <c:pt idx="3710">
                  <c:v>-58.304999999999993</c:v>
                </c:pt>
                <c:pt idx="3711">
                  <c:v>-58.302999999999997</c:v>
                </c:pt>
                <c:pt idx="3712">
                  <c:v>-58.300999999999995</c:v>
                </c:pt>
                <c:pt idx="3713">
                  <c:v>-58.298999999999992</c:v>
                </c:pt>
                <c:pt idx="3714">
                  <c:v>-58.296999999999997</c:v>
                </c:pt>
                <c:pt idx="3715">
                  <c:v>-58.294999999999995</c:v>
                </c:pt>
                <c:pt idx="3716">
                  <c:v>-58.292999999999992</c:v>
                </c:pt>
                <c:pt idx="3717">
                  <c:v>-58.290999999999997</c:v>
                </c:pt>
                <c:pt idx="3718">
                  <c:v>-58.288999999999994</c:v>
                </c:pt>
                <c:pt idx="3719">
                  <c:v>-58.286999999999992</c:v>
                </c:pt>
                <c:pt idx="3720">
                  <c:v>-58.284999999999997</c:v>
                </c:pt>
                <c:pt idx="3721">
                  <c:v>-58.282999999999994</c:v>
                </c:pt>
                <c:pt idx="3722">
                  <c:v>-58.280999999999992</c:v>
                </c:pt>
                <c:pt idx="3723">
                  <c:v>-58.278999999999996</c:v>
                </c:pt>
                <c:pt idx="3724">
                  <c:v>-58.276999999999994</c:v>
                </c:pt>
                <c:pt idx="3725">
                  <c:v>-58.274999999999991</c:v>
                </c:pt>
                <c:pt idx="3726">
                  <c:v>-58.272999999999996</c:v>
                </c:pt>
                <c:pt idx="3727">
                  <c:v>-58.270999999999994</c:v>
                </c:pt>
                <c:pt idx="3728">
                  <c:v>-58.268999999999991</c:v>
                </c:pt>
                <c:pt idx="3729">
                  <c:v>-58.266999999999996</c:v>
                </c:pt>
                <c:pt idx="3730">
                  <c:v>-58.264999999999993</c:v>
                </c:pt>
                <c:pt idx="3731">
                  <c:v>-58.262999999999991</c:v>
                </c:pt>
                <c:pt idx="3732">
                  <c:v>-58.260999999999996</c:v>
                </c:pt>
                <c:pt idx="3733">
                  <c:v>-58.258999999999993</c:v>
                </c:pt>
                <c:pt idx="3734">
                  <c:v>-58.256999999999991</c:v>
                </c:pt>
                <c:pt idx="3735">
                  <c:v>-58.254999999999995</c:v>
                </c:pt>
                <c:pt idx="3736">
                  <c:v>-58.252999999999993</c:v>
                </c:pt>
                <c:pt idx="3737">
                  <c:v>-58.250999999999991</c:v>
                </c:pt>
                <c:pt idx="3738">
                  <c:v>-58.248999999999995</c:v>
                </c:pt>
                <c:pt idx="3739">
                  <c:v>-58.246999999999993</c:v>
                </c:pt>
                <c:pt idx="3740">
                  <c:v>-58.24499999999999</c:v>
                </c:pt>
                <c:pt idx="3741">
                  <c:v>-58.242999999999995</c:v>
                </c:pt>
                <c:pt idx="3742">
                  <c:v>-58.240999999999993</c:v>
                </c:pt>
                <c:pt idx="3743">
                  <c:v>-58.238999999999997</c:v>
                </c:pt>
                <c:pt idx="3744">
                  <c:v>-58.236999999999995</c:v>
                </c:pt>
                <c:pt idx="3745">
                  <c:v>-58.234999999999992</c:v>
                </c:pt>
                <c:pt idx="3746">
                  <c:v>-58.232999999999997</c:v>
                </c:pt>
                <c:pt idx="3747">
                  <c:v>-58.230999999999995</c:v>
                </c:pt>
                <c:pt idx="3748">
                  <c:v>-58.228999999999992</c:v>
                </c:pt>
                <c:pt idx="3749">
                  <c:v>-58.226999999999997</c:v>
                </c:pt>
                <c:pt idx="3750">
                  <c:v>-58.224999999999994</c:v>
                </c:pt>
                <c:pt idx="3751">
                  <c:v>-58.222999999999992</c:v>
                </c:pt>
                <c:pt idx="3752">
                  <c:v>-58.220999999999997</c:v>
                </c:pt>
                <c:pt idx="3753">
                  <c:v>-58.218999999999994</c:v>
                </c:pt>
                <c:pt idx="3754">
                  <c:v>-58.216999999999992</c:v>
                </c:pt>
                <c:pt idx="3755">
                  <c:v>-58.214999999999996</c:v>
                </c:pt>
                <c:pt idx="3756">
                  <c:v>-58.212999999999994</c:v>
                </c:pt>
                <c:pt idx="3757">
                  <c:v>-58.210999999999991</c:v>
                </c:pt>
                <c:pt idx="3758">
                  <c:v>-58.208999999999996</c:v>
                </c:pt>
                <c:pt idx="3759">
                  <c:v>-58.206999999999994</c:v>
                </c:pt>
                <c:pt idx="3760">
                  <c:v>-58.204999999999998</c:v>
                </c:pt>
                <c:pt idx="3761">
                  <c:v>-58.202999999999996</c:v>
                </c:pt>
                <c:pt idx="3762">
                  <c:v>-58.200999999999993</c:v>
                </c:pt>
                <c:pt idx="3763">
                  <c:v>-58.198999999999998</c:v>
                </c:pt>
                <c:pt idx="3764">
                  <c:v>-58.196999999999996</c:v>
                </c:pt>
                <c:pt idx="3765">
                  <c:v>-58.194999999999993</c:v>
                </c:pt>
                <c:pt idx="3766">
                  <c:v>-58.192999999999998</c:v>
                </c:pt>
                <c:pt idx="3767">
                  <c:v>-58.190999999999995</c:v>
                </c:pt>
                <c:pt idx="3768">
                  <c:v>-58.188999999999993</c:v>
                </c:pt>
                <c:pt idx="3769">
                  <c:v>-58.186999999999998</c:v>
                </c:pt>
                <c:pt idx="3770">
                  <c:v>-58.184999999999995</c:v>
                </c:pt>
                <c:pt idx="3771">
                  <c:v>-58.182999999999993</c:v>
                </c:pt>
                <c:pt idx="3772">
                  <c:v>-58.180999999999997</c:v>
                </c:pt>
                <c:pt idx="3773">
                  <c:v>-58.178999999999995</c:v>
                </c:pt>
                <c:pt idx="3774">
                  <c:v>-58.176999999999992</c:v>
                </c:pt>
                <c:pt idx="3775">
                  <c:v>-58.174999999999997</c:v>
                </c:pt>
                <c:pt idx="3776">
                  <c:v>-58.172999999999995</c:v>
                </c:pt>
                <c:pt idx="3777">
                  <c:v>-58.170999999999992</c:v>
                </c:pt>
                <c:pt idx="3778">
                  <c:v>-58.168999999999997</c:v>
                </c:pt>
                <c:pt idx="3779">
                  <c:v>-58.166999999999994</c:v>
                </c:pt>
                <c:pt idx="3780">
                  <c:v>-58.164999999999992</c:v>
                </c:pt>
                <c:pt idx="3781">
                  <c:v>-58.162999999999997</c:v>
                </c:pt>
                <c:pt idx="3782">
                  <c:v>-58.160999999999994</c:v>
                </c:pt>
                <c:pt idx="3783">
                  <c:v>-58.158999999999992</c:v>
                </c:pt>
                <c:pt idx="3784">
                  <c:v>-58.156999999999996</c:v>
                </c:pt>
                <c:pt idx="3785">
                  <c:v>-58.154999999999994</c:v>
                </c:pt>
                <c:pt idx="3786">
                  <c:v>-58.152999999999992</c:v>
                </c:pt>
                <c:pt idx="3787">
                  <c:v>-58.150999999999996</c:v>
                </c:pt>
                <c:pt idx="3788">
                  <c:v>-58.148999999999994</c:v>
                </c:pt>
                <c:pt idx="3789">
                  <c:v>-58.146999999999991</c:v>
                </c:pt>
                <c:pt idx="3790">
                  <c:v>-58.144999999999996</c:v>
                </c:pt>
                <c:pt idx="3791">
                  <c:v>-58.142999999999994</c:v>
                </c:pt>
                <c:pt idx="3792">
                  <c:v>-58.140999999999991</c:v>
                </c:pt>
                <c:pt idx="3793">
                  <c:v>-58.138999999999996</c:v>
                </c:pt>
                <c:pt idx="3794">
                  <c:v>-58.136999999999993</c:v>
                </c:pt>
                <c:pt idx="3795">
                  <c:v>-58.134999999999991</c:v>
                </c:pt>
                <c:pt idx="3796">
                  <c:v>-58.132999999999996</c:v>
                </c:pt>
                <c:pt idx="3797">
                  <c:v>-58.130999999999993</c:v>
                </c:pt>
                <c:pt idx="3798">
                  <c:v>-58.128999999999991</c:v>
                </c:pt>
                <c:pt idx="3799">
                  <c:v>-58.126999999999995</c:v>
                </c:pt>
                <c:pt idx="3800">
                  <c:v>-58.124999999999993</c:v>
                </c:pt>
                <c:pt idx="3801">
                  <c:v>-58.12299999999999</c:v>
                </c:pt>
                <c:pt idx="3802">
                  <c:v>-58.120999999999995</c:v>
                </c:pt>
                <c:pt idx="3803">
                  <c:v>-58.118999999999993</c:v>
                </c:pt>
                <c:pt idx="3804">
                  <c:v>-58.116999999999997</c:v>
                </c:pt>
                <c:pt idx="3805">
                  <c:v>-58.114999999999995</c:v>
                </c:pt>
                <c:pt idx="3806">
                  <c:v>-58.112999999999992</c:v>
                </c:pt>
                <c:pt idx="3807">
                  <c:v>-58.110999999999997</c:v>
                </c:pt>
                <c:pt idx="3808">
                  <c:v>-58.108999999999995</c:v>
                </c:pt>
                <c:pt idx="3809">
                  <c:v>-58.106999999999992</c:v>
                </c:pt>
                <c:pt idx="3810">
                  <c:v>-58.104999999999997</c:v>
                </c:pt>
                <c:pt idx="3811">
                  <c:v>-58.102999999999994</c:v>
                </c:pt>
                <c:pt idx="3812">
                  <c:v>-58.100999999999992</c:v>
                </c:pt>
                <c:pt idx="3813">
                  <c:v>-58.098999999999997</c:v>
                </c:pt>
                <c:pt idx="3814">
                  <c:v>-58.096999999999994</c:v>
                </c:pt>
                <c:pt idx="3815">
                  <c:v>-58.094999999999992</c:v>
                </c:pt>
                <c:pt idx="3816">
                  <c:v>-58.092999999999996</c:v>
                </c:pt>
                <c:pt idx="3817">
                  <c:v>-58.090999999999994</c:v>
                </c:pt>
                <c:pt idx="3818">
                  <c:v>-58.088999999999992</c:v>
                </c:pt>
                <c:pt idx="3819">
                  <c:v>-58.086999999999996</c:v>
                </c:pt>
                <c:pt idx="3820">
                  <c:v>-58.084999999999994</c:v>
                </c:pt>
                <c:pt idx="3821">
                  <c:v>-58.082999999999991</c:v>
                </c:pt>
                <c:pt idx="3822">
                  <c:v>-58.080999999999996</c:v>
                </c:pt>
                <c:pt idx="3823">
                  <c:v>-58.078999999999994</c:v>
                </c:pt>
                <c:pt idx="3824">
                  <c:v>-58.076999999999998</c:v>
                </c:pt>
                <c:pt idx="3825">
                  <c:v>-58.074999999999996</c:v>
                </c:pt>
                <c:pt idx="3826">
                  <c:v>-58.072999999999993</c:v>
                </c:pt>
                <c:pt idx="3827">
                  <c:v>-58.070999999999998</c:v>
                </c:pt>
                <c:pt idx="3828">
                  <c:v>-58.068999999999996</c:v>
                </c:pt>
                <c:pt idx="3829">
                  <c:v>-58.066999999999993</c:v>
                </c:pt>
                <c:pt idx="3830">
                  <c:v>-58.064999999999998</c:v>
                </c:pt>
                <c:pt idx="3831">
                  <c:v>-58.062999999999995</c:v>
                </c:pt>
                <c:pt idx="3832">
                  <c:v>-58.060999999999993</c:v>
                </c:pt>
                <c:pt idx="3833">
                  <c:v>-58.058999999999997</c:v>
                </c:pt>
                <c:pt idx="3834">
                  <c:v>-58.056999999999995</c:v>
                </c:pt>
                <c:pt idx="3835">
                  <c:v>-58.054999999999993</c:v>
                </c:pt>
                <c:pt idx="3836">
                  <c:v>-58.052999999999997</c:v>
                </c:pt>
                <c:pt idx="3837">
                  <c:v>-58.050999999999995</c:v>
                </c:pt>
                <c:pt idx="3838">
                  <c:v>-58.048999999999992</c:v>
                </c:pt>
                <c:pt idx="3839">
                  <c:v>-58.046999999999997</c:v>
                </c:pt>
                <c:pt idx="3840">
                  <c:v>-58.044999999999995</c:v>
                </c:pt>
                <c:pt idx="3841">
                  <c:v>-58.042999999999992</c:v>
                </c:pt>
                <c:pt idx="3842">
                  <c:v>-58.040999999999997</c:v>
                </c:pt>
                <c:pt idx="3843">
                  <c:v>-58.038999999999994</c:v>
                </c:pt>
                <c:pt idx="3844">
                  <c:v>-58.036999999999992</c:v>
                </c:pt>
                <c:pt idx="3845">
                  <c:v>-58.034999999999997</c:v>
                </c:pt>
                <c:pt idx="3846">
                  <c:v>-58.032999999999994</c:v>
                </c:pt>
                <c:pt idx="3847">
                  <c:v>-58.030999999999992</c:v>
                </c:pt>
                <c:pt idx="3848">
                  <c:v>-58.028999999999996</c:v>
                </c:pt>
                <c:pt idx="3849">
                  <c:v>-58.026999999999994</c:v>
                </c:pt>
                <c:pt idx="3850">
                  <c:v>-58.024999999999991</c:v>
                </c:pt>
                <c:pt idx="3851">
                  <c:v>-58.022999999999996</c:v>
                </c:pt>
                <c:pt idx="3852">
                  <c:v>-58.020999999999994</c:v>
                </c:pt>
                <c:pt idx="3853">
                  <c:v>-58.018999999999991</c:v>
                </c:pt>
                <c:pt idx="3854">
                  <c:v>-58.016999999999996</c:v>
                </c:pt>
                <c:pt idx="3855">
                  <c:v>-58.014999999999993</c:v>
                </c:pt>
                <c:pt idx="3856">
                  <c:v>-58.012999999999991</c:v>
                </c:pt>
                <c:pt idx="3857">
                  <c:v>-58.010999999999996</c:v>
                </c:pt>
                <c:pt idx="3858">
                  <c:v>-58.008999999999993</c:v>
                </c:pt>
                <c:pt idx="3859">
                  <c:v>-58.006999999999991</c:v>
                </c:pt>
                <c:pt idx="3860">
                  <c:v>-58.004999999999995</c:v>
                </c:pt>
                <c:pt idx="3861">
                  <c:v>-58.002999999999993</c:v>
                </c:pt>
                <c:pt idx="3862">
                  <c:v>-58.000999999999991</c:v>
                </c:pt>
                <c:pt idx="3863">
                  <c:v>-57.998999999999995</c:v>
                </c:pt>
                <c:pt idx="3864">
                  <c:v>-57.996999999999993</c:v>
                </c:pt>
                <c:pt idx="3865">
                  <c:v>-57.99499999999999</c:v>
                </c:pt>
                <c:pt idx="3866">
                  <c:v>-57.992999999999995</c:v>
                </c:pt>
                <c:pt idx="3867">
                  <c:v>-57.990999999999993</c:v>
                </c:pt>
                <c:pt idx="3868">
                  <c:v>-57.988999999999997</c:v>
                </c:pt>
                <c:pt idx="3869">
                  <c:v>-57.986999999999995</c:v>
                </c:pt>
                <c:pt idx="3870">
                  <c:v>-57.984999999999992</c:v>
                </c:pt>
                <c:pt idx="3871">
                  <c:v>-57.982999999999997</c:v>
                </c:pt>
                <c:pt idx="3872">
                  <c:v>-57.980999999999995</c:v>
                </c:pt>
                <c:pt idx="3873">
                  <c:v>-57.978999999999992</c:v>
                </c:pt>
                <c:pt idx="3874">
                  <c:v>-57.976999999999997</c:v>
                </c:pt>
                <c:pt idx="3875">
                  <c:v>-57.974999999999994</c:v>
                </c:pt>
                <c:pt idx="3876">
                  <c:v>-57.972999999999992</c:v>
                </c:pt>
                <c:pt idx="3877">
                  <c:v>-57.970999999999997</c:v>
                </c:pt>
                <c:pt idx="3878">
                  <c:v>-57.968999999999994</c:v>
                </c:pt>
                <c:pt idx="3879">
                  <c:v>-57.966999999999992</c:v>
                </c:pt>
                <c:pt idx="3880">
                  <c:v>-57.964999999999996</c:v>
                </c:pt>
                <c:pt idx="3881">
                  <c:v>-57.962999999999994</c:v>
                </c:pt>
                <c:pt idx="3882">
                  <c:v>-57.960999999999991</c:v>
                </c:pt>
                <c:pt idx="3883">
                  <c:v>-57.958999999999996</c:v>
                </c:pt>
                <c:pt idx="3884">
                  <c:v>-57.956999999999994</c:v>
                </c:pt>
                <c:pt idx="3885">
                  <c:v>-57.954999999999998</c:v>
                </c:pt>
                <c:pt idx="3886">
                  <c:v>-57.952999999999996</c:v>
                </c:pt>
                <c:pt idx="3887">
                  <c:v>-57.950999999999993</c:v>
                </c:pt>
                <c:pt idx="3888">
                  <c:v>-57.948999999999998</c:v>
                </c:pt>
                <c:pt idx="3889">
                  <c:v>-57.946999999999996</c:v>
                </c:pt>
                <c:pt idx="3890">
                  <c:v>-57.944999999999993</c:v>
                </c:pt>
                <c:pt idx="3891">
                  <c:v>-57.942999999999998</c:v>
                </c:pt>
                <c:pt idx="3892">
                  <c:v>-57.940999999999995</c:v>
                </c:pt>
                <c:pt idx="3893">
                  <c:v>-57.938999999999993</c:v>
                </c:pt>
                <c:pt idx="3894">
                  <c:v>-57.936999999999998</c:v>
                </c:pt>
                <c:pt idx="3895">
                  <c:v>-57.934999999999995</c:v>
                </c:pt>
                <c:pt idx="3896">
                  <c:v>-57.932999999999993</c:v>
                </c:pt>
                <c:pt idx="3897">
                  <c:v>-57.930999999999997</c:v>
                </c:pt>
                <c:pt idx="3898">
                  <c:v>-57.928999999999995</c:v>
                </c:pt>
                <c:pt idx="3899">
                  <c:v>-57.926999999999992</c:v>
                </c:pt>
                <c:pt idx="3900">
                  <c:v>-57.924999999999997</c:v>
                </c:pt>
                <c:pt idx="3901">
                  <c:v>-57.922999999999995</c:v>
                </c:pt>
                <c:pt idx="3902">
                  <c:v>-57.920999999999992</c:v>
                </c:pt>
                <c:pt idx="3903">
                  <c:v>-57.918999999999997</c:v>
                </c:pt>
                <c:pt idx="3904">
                  <c:v>-57.916999999999994</c:v>
                </c:pt>
                <c:pt idx="3905">
                  <c:v>-57.914999999999992</c:v>
                </c:pt>
                <c:pt idx="3906">
                  <c:v>-57.912999999999997</c:v>
                </c:pt>
                <c:pt idx="3907">
                  <c:v>-57.910999999999994</c:v>
                </c:pt>
                <c:pt idx="3908">
                  <c:v>-57.908999999999992</c:v>
                </c:pt>
                <c:pt idx="3909">
                  <c:v>-57.906999999999996</c:v>
                </c:pt>
                <c:pt idx="3910">
                  <c:v>-57.904999999999994</c:v>
                </c:pt>
                <c:pt idx="3911">
                  <c:v>-57.902999999999992</c:v>
                </c:pt>
                <c:pt idx="3912">
                  <c:v>-57.900999999999996</c:v>
                </c:pt>
                <c:pt idx="3913">
                  <c:v>-57.898999999999994</c:v>
                </c:pt>
                <c:pt idx="3914">
                  <c:v>-57.896999999999991</c:v>
                </c:pt>
                <c:pt idx="3915">
                  <c:v>-57.894999999999996</c:v>
                </c:pt>
                <c:pt idx="3916">
                  <c:v>-57.892999999999994</c:v>
                </c:pt>
                <c:pt idx="3917">
                  <c:v>-57.890999999999991</c:v>
                </c:pt>
                <c:pt idx="3918">
                  <c:v>-57.888999999999996</c:v>
                </c:pt>
                <c:pt idx="3919">
                  <c:v>-57.886999999999993</c:v>
                </c:pt>
                <c:pt idx="3920">
                  <c:v>-57.884999999999991</c:v>
                </c:pt>
                <c:pt idx="3921">
                  <c:v>-57.882999999999996</c:v>
                </c:pt>
                <c:pt idx="3922">
                  <c:v>-57.880999999999993</c:v>
                </c:pt>
                <c:pt idx="3923">
                  <c:v>-57.878999999999991</c:v>
                </c:pt>
                <c:pt idx="3924">
                  <c:v>-57.876999999999995</c:v>
                </c:pt>
                <c:pt idx="3925">
                  <c:v>-57.874999999999993</c:v>
                </c:pt>
                <c:pt idx="3926">
                  <c:v>-57.87299999999999</c:v>
                </c:pt>
                <c:pt idx="3927">
                  <c:v>-57.870999999999995</c:v>
                </c:pt>
                <c:pt idx="3928">
                  <c:v>-57.868999999999993</c:v>
                </c:pt>
                <c:pt idx="3929">
                  <c:v>-57.866999999999997</c:v>
                </c:pt>
                <c:pt idx="3930">
                  <c:v>-57.864999999999995</c:v>
                </c:pt>
                <c:pt idx="3931">
                  <c:v>-57.862999999999992</c:v>
                </c:pt>
                <c:pt idx="3932">
                  <c:v>-57.860999999999997</c:v>
                </c:pt>
                <c:pt idx="3933">
                  <c:v>-57.858999999999995</c:v>
                </c:pt>
                <c:pt idx="3934">
                  <c:v>-57.856999999999992</c:v>
                </c:pt>
                <c:pt idx="3935">
                  <c:v>-57.854999999999997</c:v>
                </c:pt>
                <c:pt idx="3936">
                  <c:v>-57.852999999999994</c:v>
                </c:pt>
                <c:pt idx="3937">
                  <c:v>-57.850999999999992</c:v>
                </c:pt>
                <c:pt idx="3938">
                  <c:v>-57.848999999999997</c:v>
                </c:pt>
                <c:pt idx="3939">
                  <c:v>-57.846999999999994</c:v>
                </c:pt>
                <c:pt idx="3940">
                  <c:v>-57.844999999999992</c:v>
                </c:pt>
                <c:pt idx="3941">
                  <c:v>-57.842999999999996</c:v>
                </c:pt>
                <c:pt idx="3942">
                  <c:v>-57.840999999999994</c:v>
                </c:pt>
                <c:pt idx="3943">
                  <c:v>-57.838999999999992</c:v>
                </c:pt>
                <c:pt idx="3944">
                  <c:v>-57.836999999999996</c:v>
                </c:pt>
                <c:pt idx="3945">
                  <c:v>-57.834999999999994</c:v>
                </c:pt>
                <c:pt idx="3946">
                  <c:v>-57.832999999999991</c:v>
                </c:pt>
                <c:pt idx="3947">
                  <c:v>-57.830999999999996</c:v>
                </c:pt>
                <c:pt idx="3948">
                  <c:v>-57.828999999999994</c:v>
                </c:pt>
                <c:pt idx="3949">
                  <c:v>-57.826999999999998</c:v>
                </c:pt>
                <c:pt idx="3950">
                  <c:v>-57.824999999999996</c:v>
                </c:pt>
                <c:pt idx="3951">
                  <c:v>-57.822999999999993</c:v>
                </c:pt>
                <c:pt idx="3952">
                  <c:v>-57.820999999999998</c:v>
                </c:pt>
                <c:pt idx="3953">
                  <c:v>-57.818999999999996</c:v>
                </c:pt>
                <c:pt idx="3954">
                  <c:v>-57.816999999999993</c:v>
                </c:pt>
                <c:pt idx="3955">
                  <c:v>-57.814999999999998</c:v>
                </c:pt>
                <c:pt idx="3956">
                  <c:v>-57.812999999999995</c:v>
                </c:pt>
                <c:pt idx="3957">
                  <c:v>-57.810999999999993</c:v>
                </c:pt>
                <c:pt idx="3958">
                  <c:v>-57.808999999999997</c:v>
                </c:pt>
                <c:pt idx="3959">
                  <c:v>-57.806999999999995</c:v>
                </c:pt>
                <c:pt idx="3960">
                  <c:v>-57.804999999999993</c:v>
                </c:pt>
                <c:pt idx="3961">
                  <c:v>-57.802999999999997</c:v>
                </c:pt>
                <c:pt idx="3962">
                  <c:v>-57.800999999999995</c:v>
                </c:pt>
                <c:pt idx="3963">
                  <c:v>-57.798999999999992</c:v>
                </c:pt>
                <c:pt idx="3964">
                  <c:v>-57.796999999999997</c:v>
                </c:pt>
                <c:pt idx="3965">
                  <c:v>-57.794999999999995</c:v>
                </c:pt>
                <c:pt idx="3966">
                  <c:v>-57.792999999999992</c:v>
                </c:pt>
                <c:pt idx="3967">
                  <c:v>-57.790999999999997</c:v>
                </c:pt>
                <c:pt idx="3968">
                  <c:v>-57.788999999999994</c:v>
                </c:pt>
                <c:pt idx="3969">
                  <c:v>-57.786999999999992</c:v>
                </c:pt>
                <c:pt idx="3970">
                  <c:v>-57.784999999999997</c:v>
                </c:pt>
                <c:pt idx="3971">
                  <c:v>-57.782999999999994</c:v>
                </c:pt>
                <c:pt idx="3972">
                  <c:v>-57.780999999999992</c:v>
                </c:pt>
                <c:pt idx="3973">
                  <c:v>-57.778999999999996</c:v>
                </c:pt>
                <c:pt idx="3974">
                  <c:v>-57.776999999999994</c:v>
                </c:pt>
                <c:pt idx="3975">
                  <c:v>-57.774999999999991</c:v>
                </c:pt>
                <c:pt idx="3976">
                  <c:v>-57.772999999999996</c:v>
                </c:pt>
                <c:pt idx="3977">
                  <c:v>-57.770999999999994</c:v>
                </c:pt>
                <c:pt idx="3978">
                  <c:v>-57.768999999999991</c:v>
                </c:pt>
                <c:pt idx="3979">
                  <c:v>-57.766999999999996</c:v>
                </c:pt>
                <c:pt idx="3980">
                  <c:v>-57.764999999999993</c:v>
                </c:pt>
                <c:pt idx="3981">
                  <c:v>-57.762999999999991</c:v>
                </c:pt>
                <c:pt idx="3982">
                  <c:v>-57.760999999999996</c:v>
                </c:pt>
                <c:pt idx="3983">
                  <c:v>-57.758999999999993</c:v>
                </c:pt>
                <c:pt idx="3984">
                  <c:v>-57.756999999999991</c:v>
                </c:pt>
                <c:pt idx="3985">
                  <c:v>-57.754999999999995</c:v>
                </c:pt>
                <c:pt idx="3986">
                  <c:v>-57.752999999999993</c:v>
                </c:pt>
                <c:pt idx="3987">
                  <c:v>-57.750999999999991</c:v>
                </c:pt>
                <c:pt idx="3988">
                  <c:v>-57.748999999999995</c:v>
                </c:pt>
                <c:pt idx="3989">
                  <c:v>-57.746999999999993</c:v>
                </c:pt>
                <c:pt idx="3990">
                  <c:v>-57.74499999999999</c:v>
                </c:pt>
                <c:pt idx="3991">
                  <c:v>-57.742999999999995</c:v>
                </c:pt>
                <c:pt idx="3992">
                  <c:v>-57.740999999999993</c:v>
                </c:pt>
                <c:pt idx="3993">
                  <c:v>-57.738999999999997</c:v>
                </c:pt>
                <c:pt idx="3994">
                  <c:v>-57.736999999999995</c:v>
                </c:pt>
                <c:pt idx="3995">
                  <c:v>-57.734999999999992</c:v>
                </c:pt>
                <c:pt idx="3996">
                  <c:v>-57.732999999999997</c:v>
                </c:pt>
                <c:pt idx="3997">
                  <c:v>-57.730999999999995</c:v>
                </c:pt>
                <c:pt idx="3998">
                  <c:v>-57.728999999999992</c:v>
                </c:pt>
                <c:pt idx="3999">
                  <c:v>-57.726999999999997</c:v>
                </c:pt>
                <c:pt idx="4000">
                  <c:v>-57.724999999999994</c:v>
                </c:pt>
                <c:pt idx="4001">
                  <c:v>-57.722999999999992</c:v>
                </c:pt>
                <c:pt idx="4002">
                  <c:v>-57.720999999999997</c:v>
                </c:pt>
                <c:pt idx="4003">
                  <c:v>-57.718999999999994</c:v>
                </c:pt>
                <c:pt idx="4004">
                  <c:v>-57.716999999999999</c:v>
                </c:pt>
                <c:pt idx="4005">
                  <c:v>-57.714999999999996</c:v>
                </c:pt>
                <c:pt idx="4006">
                  <c:v>-57.712999999999994</c:v>
                </c:pt>
                <c:pt idx="4007">
                  <c:v>-57.710999999999999</c:v>
                </c:pt>
                <c:pt idx="4008">
                  <c:v>-57.708999999999996</c:v>
                </c:pt>
                <c:pt idx="4009">
                  <c:v>-57.706999999999994</c:v>
                </c:pt>
                <c:pt idx="4010">
                  <c:v>-57.704999999999998</c:v>
                </c:pt>
                <c:pt idx="4011">
                  <c:v>-57.702999999999996</c:v>
                </c:pt>
                <c:pt idx="4012">
                  <c:v>-57.700999999999993</c:v>
                </c:pt>
                <c:pt idx="4013">
                  <c:v>-57.698999999999998</c:v>
                </c:pt>
                <c:pt idx="4014">
                  <c:v>-57.696999999999996</c:v>
                </c:pt>
                <c:pt idx="4015">
                  <c:v>-57.694999999999993</c:v>
                </c:pt>
                <c:pt idx="4016">
                  <c:v>-57.692999999999998</c:v>
                </c:pt>
                <c:pt idx="4017">
                  <c:v>-57.690999999999995</c:v>
                </c:pt>
                <c:pt idx="4018">
                  <c:v>-57.688999999999993</c:v>
                </c:pt>
                <c:pt idx="4019">
                  <c:v>-57.686999999999998</c:v>
                </c:pt>
                <c:pt idx="4020">
                  <c:v>-57.684999999999995</c:v>
                </c:pt>
                <c:pt idx="4021">
                  <c:v>-57.682999999999993</c:v>
                </c:pt>
                <c:pt idx="4022">
                  <c:v>-57.680999999999997</c:v>
                </c:pt>
                <c:pt idx="4023">
                  <c:v>-57.678999999999995</c:v>
                </c:pt>
                <c:pt idx="4024">
                  <c:v>-57.676999999999992</c:v>
                </c:pt>
                <c:pt idx="4025">
                  <c:v>-57.674999999999997</c:v>
                </c:pt>
                <c:pt idx="4026">
                  <c:v>-57.672999999999995</c:v>
                </c:pt>
                <c:pt idx="4027">
                  <c:v>-57.670999999999992</c:v>
                </c:pt>
                <c:pt idx="4028">
                  <c:v>-57.668999999999997</c:v>
                </c:pt>
                <c:pt idx="4029">
                  <c:v>-57.666999999999994</c:v>
                </c:pt>
                <c:pt idx="4030">
                  <c:v>-57.664999999999992</c:v>
                </c:pt>
                <c:pt idx="4031">
                  <c:v>-57.662999999999997</c:v>
                </c:pt>
                <c:pt idx="4032">
                  <c:v>-57.660999999999994</c:v>
                </c:pt>
                <c:pt idx="4033">
                  <c:v>-57.658999999999992</c:v>
                </c:pt>
                <c:pt idx="4034">
                  <c:v>-57.656999999999996</c:v>
                </c:pt>
                <c:pt idx="4035">
                  <c:v>-57.654999999999994</c:v>
                </c:pt>
                <c:pt idx="4036">
                  <c:v>-57.652999999999992</c:v>
                </c:pt>
                <c:pt idx="4037">
                  <c:v>-57.650999999999996</c:v>
                </c:pt>
                <c:pt idx="4038">
                  <c:v>-57.648999999999994</c:v>
                </c:pt>
                <c:pt idx="4039">
                  <c:v>-57.646999999999991</c:v>
                </c:pt>
                <c:pt idx="4040">
                  <c:v>-57.644999999999996</c:v>
                </c:pt>
                <c:pt idx="4041">
                  <c:v>-57.642999999999994</c:v>
                </c:pt>
                <c:pt idx="4042">
                  <c:v>-57.640999999999991</c:v>
                </c:pt>
                <c:pt idx="4043">
                  <c:v>-57.638999999999996</c:v>
                </c:pt>
                <c:pt idx="4044">
                  <c:v>-57.636999999999993</c:v>
                </c:pt>
                <c:pt idx="4045">
                  <c:v>-57.634999999999991</c:v>
                </c:pt>
                <c:pt idx="4046">
                  <c:v>-57.632999999999996</c:v>
                </c:pt>
                <c:pt idx="4047">
                  <c:v>-57.630999999999993</c:v>
                </c:pt>
                <c:pt idx="4048">
                  <c:v>-57.628999999999991</c:v>
                </c:pt>
                <c:pt idx="4049">
                  <c:v>-57.626999999999995</c:v>
                </c:pt>
                <c:pt idx="4050">
                  <c:v>-57.624999999999993</c:v>
                </c:pt>
                <c:pt idx="4051">
                  <c:v>-57.62299999999999</c:v>
                </c:pt>
                <c:pt idx="4052">
                  <c:v>-57.620999999999995</c:v>
                </c:pt>
                <c:pt idx="4053">
                  <c:v>-57.618999999999993</c:v>
                </c:pt>
                <c:pt idx="4054">
                  <c:v>-57.61699999999999</c:v>
                </c:pt>
                <c:pt idx="4055">
                  <c:v>-57.614999999999995</c:v>
                </c:pt>
                <c:pt idx="4056">
                  <c:v>-57.612999999999992</c:v>
                </c:pt>
                <c:pt idx="4057">
                  <c:v>-57.61099999999999</c:v>
                </c:pt>
                <c:pt idx="4058">
                  <c:v>-57.608999999999995</c:v>
                </c:pt>
                <c:pt idx="4059">
                  <c:v>-57.606999999999992</c:v>
                </c:pt>
                <c:pt idx="4060">
                  <c:v>-57.604999999999997</c:v>
                </c:pt>
                <c:pt idx="4061">
                  <c:v>-57.602999999999994</c:v>
                </c:pt>
                <c:pt idx="4062">
                  <c:v>-57.600999999999992</c:v>
                </c:pt>
                <c:pt idx="4063">
                  <c:v>-57.598999999999997</c:v>
                </c:pt>
                <c:pt idx="4064">
                  <c:v>-57.596999999999994</c:v>
                </c:pt>
                <c:pt idx="4065">
                  <c:v>-57.594999999999992</c:v>
                </c:pt>
                <c:pt idx="4066">
                  <c:v>-57.592999999999996</c:v>
                </c:pt>
                <c:pt idx="4067">
                  <c:v>-57.590999999999994</c:v>
                </c:pt>
                <c:pt idx="4068">
                  <c:v>-57.588999999999999</c:v>
                </c:pt>
                <c:pt idx="4069">
                  <c:v>-57.586999999999996</c:v>
                </c:pt>
                <c:pt idx="4070">
                  <c:v>-57.584999999999994</c:v>
                </c:pt>
                <c:pt idx="4071">
                  <c:v>-57.582999999999998</c:v>
                </c:pt>
                <c:pt idx="4072">
                  <c:v>-57.580999999999996</c:v>
                </c:pt>
                <c:pt idx="4073">
                  <c:v>-57.578999999999994</c:v>
                </c:pt>
                <c:pt idx="4074">
                  <c:v>-57.576999999999998</c:v>
                </c:pt>
                <c:pt idx="4075">
                  <c:v>-57.574999999999996</c:v>
                </c:pt>
                <c:pt idx="4076">
                  <c:v>-57.572999999999993</c:v>
                </c:pt>
                <c:pt idx="4077">
                  <c:v>-57.570999999999998</c:v>
                </c:pt>
                <c:pt idx="4078">
                  <c:v>-57.568999999999996</c:v>
                </c:pt>
                <c:pt idx="4079">
                  <c:v>-57.566999999999993</c:v>
                </c:pt>
                <c:pt idx="4080">
                  <c:v>-57.564999999999998</c:v>
                </c:pt>
                <c:pt idx="4081">
                  <c:v>-57.562999999999995</c:v>
                </c:pt>
                <c:pt idx="4082">
                  <c:v>-57.560999999999993</c:v>
                </c:pt>
                <c:pt idx="4083">
                  <c:v>-57.558999999999997</c:v>
                </c:pt>
                <c:pt idx="4084">
                  <c:v>-57.556999999999995</c:v>
                </c:pt>
                <c:pt idx="4085">
                  <c:v>-57.554999999999993</c:v>
                </c:pt>
                <c:pt idx="4086">
                  <c:v>-57.552999999999997</c:v>
                </c:pt>
                <c:pt idx="4087">
                  <c:v>-57.550999999999995</c:v>
                </c:pt>
                <c:pt idx="4088">
                  <c:v>-57.548999999999992</c:v>
                </c:pt>
                <c:pt idx="4089">
                  <c:v>-57.546999999999997</c:v>
                </c:pt>
                <c:pt idx="4090">
                  <c:v>-57.544999999999995</c:v>
                </c:pt>
                <c:pt idx="4091">
                  <c:v>-57.542999999999992</c:v>
                </c:pt>
                <c:pt idx="4092">
                  <c:v>-57.540999999999997</c:v>
                </c:pt>
                <c:pt idx="4093">
                  <c:v>-57.538999999999994</c:v>
                </c:pt>
                <c:pt idx="4094">
                  <c:v>-57.536999999999992</c:v>
                </c:pt>
                <c:pt idx="4095">
                  <c:v>-57.534999999999997</c:v>
                </c:pt>
                <c:pt idx="4096">
                  <c:v>-57.532999999999994</c:v>
                </c:pt>
                <c:pt idx="4097">
                  <c:v>-57.530999999999992</c:v>
                </c:pt>
                <c:pt idx="4098">
                  <c:v>-57.528999999999996</c:v>
                </c:pt>
                <c:pt idx="4099">
                  <c:v>-57.526999999999994</c:v>
                </c:pt>
                <c:pt idx="4100">
                  <c:v>-57.524999999999991</c:v>
                </c:pt>
                <c:pt idx="4101">
                  <c:v>-57.522999999999996</c:v>
                </c:pt>
                <c:pt idx="4102">
                  <c:v>-57.520999999999994</c:v>
                </c:pt>
                <c:pt idx="4103">
                  <c:v>-57.518999999999991</c:v>
                </c:pt>
                <c:pt idx="4104">
                  <c:v>-57.516999999999996</c:v>
                </c:pt>
                <c:pt idx="4105">
                  <c:v>-57.514999999999993</c:v>
                </c:pt>
                <c:pt idx="4106">
                  <c:v>-57.512999999999991</c:v>
                </c:pt>
                <c:pt idx="4107">
                  <c:v>-57.510999999999996</c:v>
                </c:pt>
                <c:pt idx="4108">
                  <c:v>-57.508999999999993</c:v>
                </c:pt>
                <c:pt idx="4109">
                  <c:v>-57.506999999999991</c:v>
                </c:pt>
                <c:pt idx="4110">
                  <c:v>-57.504999999999995</c:v>
                </c:pt>
                <c:pt idx="4111">
                  <c:v>-57.502999999999993</c:v>
                </c:pt>
                <c:pt idx="4112">
                  <c:v>-57.500999999999991</c:v>
                </c:pt>
                <c:pt idx="4113">
                  <c:v>-57.498999999999995</c:v>
                </c:pt>
                <c:pt idx="4114">
                  <c:v>-57.496999999999993</c:v>
                </c:pt>
                <c:pt idx="4115">
                  <c:v>-57.49499999999999</c:v>
                </c:pt>
                <c:pt idx="4116">
                  <c:v>-57.492999999999995</c:v>
                </c:pt>
                <c:pt idx="4117">
                  <c:v>-57.490999999999993</c:v>
                </c:pt>
                <c:pt idx="4118">
                  <c:v>-57.48899999999999</c:v>
                </c:pt>
                <c:pt idx="4119">
                  <c:v>-57.486999999999995</c:v>
                </c:pt>
                <c:pt idx="4120">
                  <c:v>-57.484999999999992</c:v>
                </c:pt>
                <c:pt idx="4121">
                  <c:v>-57.48299999999999</c:v>
                </c:pt>
                <c:pt idx="4122">
                  <c:v>-57.480999999999995</c:v>
                </c:pt>
                <c:pt idx="4123">
                  <c:v>-57.478999999999992</c:v>
                </c:pt>
                <c:pt idx="4124">
                  <c:v>-57.476999999999997</c:v>
                </c:pt>
                <c:pt idx="4125">
                  <c:v>-57.474999999999994</c:v>
                </c:pt>
                <c:pt idx="4126">
                  <c:v>-57.472999999999992</c:v>
                </c:pt>
                <c:pt idx="4127">
                  <c:v>-57.470999999999997</c:v>
                </c:pt>
                <c:pt idx="4128">
                  <c:v>-57.468999999999994</c:v>
                </c:pt>
                <c:pt idx="4129">
                  <c:v>-57.466999999999999</c:v>
                </c:pt>
                <c:pt idx="4130">
                  <c:v>-57.464999999999996</c:v>
                </c:pt>
                <c:pt idx="4131">
                  <c:v>-57.462999999999994</c:v>
                </c:pt>
                <c:pt idx="4132">
                  <c:v>-57.460999999999999</c:v>
                </c:pt>
                <c:pt idx="4133">
                  <c:v>-57.458999999999996</c:v>
                </c:pt>
                <c:pt idx="4134">
                  <c:v>-57.456999999999994</c:v>
                </c:pt>
                <c:pt idx="4135">
                  <c:v>-57.454999999999998</c:v>
                </c:pt>
                <c:pt idx="4136">
                  <c:v>-57.452999999999996</c:v>
                </c:pt>
                <c:pt idx="4137">
                  <c:v>-57.450999999999993</c:v>
                </c:pt>
                <c:pt idx="4138">
                  <c:v>-57.448999999999998</c:v>
                </c:pt>
                <c:pt idx="4139">
                  <c:v>-57.446999999999996</c:v>
                </c:pt>
                <c:pt idx="4140">
                  <c:v>-57.444999999999993</c:v>
                </c:pt>
                <c:pt idx="4141">
                  <c:v>-57.442999999999998</c:v>
                </c:pt>
                <c:pt idx="4142">
                  <c:v>-57.440999999999995</c:v>
                </c:pt>
                <c:pt idx="4143">
                  <c:v>-57.438999999999993</c:v>
                </c:pt>
                <c:pt idx="4144">
                  <c:v>-57.436999999999998</c:v>
                </c:pt>
                <c:pt idx="4145">
                  <c:v>-57.434999999999995</c:v>
                </c:pt>
                <c:pt idx="4146">
                  <c:v>-57.432999999999993</c:v>
                </c:pt>
                <c:pt idx="4147">
                  <c:v>-57.430999999999997</c:v>
                </c:pt>
                <c:pt idx="4148">
                  <c:v>-57.428999999999995</c:v>
                </c:pt>
                <c:pt idx="4149">
                  <c:v>-57.426999999999992</c:v>
                </c:pt>
                <c:pt idx="4150">
                  <c:v>-57.424999999999997</c:v>
                </c:pt>
                <c:pt idx="4151">
                  <c:v>-57.422999999999995</c:v>
                </c:pt>
                <c:pt idx="4152">
                  <c:v>-57.420999999999992</c:v>
                </c:pt>
                <c:pt idx="4153">
                  <c:v>-57.418999999999997</c:v>
                </c:pt>
                <c:pt idx="4154">
                  <c:v>-57.416999999999994</c:v>
                </c:pt>
                <c:pt idx="4155">
                  <c:v>-57.414999999999992</c:v>
                </c:pt>
                <c:pt idx="4156">
                  <c:v>-57.412999999999997</c:v>
                </c:pt>
                <c:pt idx="4157">
                  <c:v>-57.410999999999994</c:v>
                </c:pt>
                <c:pt idx="4158">
                  <c:v>-57.408999999999992</c:v>
                </c:pt>
                <c:pt idx="4159">
                  <c:v>-57.406999999999996</c:v>
                </c:pt>
                <c:pt idx="4160">
                  <c:v>-57.404999999999994</c:v>
                </c:pt>
                <c:pt idx="4161">
                  <c:v>-57.402999999999992</c:v>
                </c:pt>
                <c:pt idx="4162">
                  <c:v>-57.400999999999996</c:v>
                </c:pt>
                <c:pt idx="4163">
                  <c:v>-57.398999999999994</c:v>
                </c:pt>
                <c:pt idx="4164">
                  <c:v>-57.396999999999991</c:v>
                </c:pt>
                <c:pt idx="4165">
                  <c:v>-57.394999999999996</c:v>
                </c:pt>
                <c:pt idx="4166">
                  <c:v>-57.392999999999994</c:v>
                </c:pt>
                <c:pt idx="4167">
                  <c:v>-57.390999999999991</c:v>
                </c:pt>
                <c:pt idx="4168">
                  <c:v>-57.388999999999996</c:v>
                </c:pt>
                <c:pt idx="4169">
                  <c:v>-57.386999999999993</c:v>
                </c:pt>
                <c:pt idx="4170">
                  <c:v>-57.384999999999991</c:v>
                </c:pt>
                <c:pt idx="4171">
                  <c:v>-57.382999999999996</c:v>
                </c:pt>
                <c:pt idx="4172">
                  <c:v>-57.380999999999993</c:v>
                </c:pt>
                <c:pt idx="4173">
                  <c:v>-57.378999999999991</c:v>
                </c:pt>
                <c:pt idx="4174">
                  <c:v>-57.376999999999995</c:v>
                </c:pt>
                <c:pt idx="4175">
                  <c:v>-57.374999999999993</c:v>
                </c:pt>
                <c:pt idx="4176">
                  <c:v>-57.37299999999999</c:v>
                </c:pt>
                <c:pt idx="4177">
                  <c:v>-57.370999999999995</c:v>
                </c:pt>
                <c:pt idx="4178">
                  <c:v>-57.368999999999993</c:v>
                </c:pt>
                <c:pt idx="4179">
                  <c:v>-57.36699999999999</c:v>
                </c:pt>
                <c:pt idx="4180">
                  <c:v>-57.364999999999995</c:v>
                </c:pt>
                <c:pt idx="4181">
                  <c:v>-57.362999999999992</c:v>
                </c:pt>
                <c:pt idx="4182">
                  <c:v>-57.36099999999999</c:v>
                </c:pt>
                <c:pt idx="4183">
                  <c:v>-57.358999999999995</c:v>
                </c:pt>
                <c:pt idx="4184">
                  <c:v>-57.356999999999992</c:v>
                </c:pt>
                <c:pt idx="4185">
                  <c:v>-57.354999999999997</c:v>
                </c:pt>
                <c:pt idx="4186">
                  <c:v>-57.352999999999994</c:v>
                </c:pt>
                <c:pt idx="4187">
                  <c:v>-57.350999999999992</c:v>
                </c:pt>
                <c:pt idx="4188">
                  <c:v>-57.348999999999997</c:v>
                </c:pt>
                <c:pt idx="4189">
                  <c:v>-57.346999999999994</c:v>
                </c:pt>
                <c:pt idx="4190">
                  <c:v>-57.344999999999992</c:v>
                </c:pt>
                <c:pt idx="4191">
                  <c:v>-57.342999999999996</c:v>
                </c:pt>
                <c:pt idx="4192">
                  <c:v>-57.340999999999994</c:v>
                </c:pt>
                <c:pt idx="4193">
                  <c:v>-57.338999999999999</c:v>
                </c:pt>
                <c:pt idx="4194">
                  <c:v>-57.336999999999996</c:v>
                </c:pt>
                <c:pt idx="4195">
                  <c:v>-57.334999999999994</c:v>
                </c:pt>
                <c:pt idx="4196">
                  <c:v>-57.332999999999998</c:v>
                </c:pt>
                <c:pt idx="4197">
                  <c:v>-57.330999999999996</c:v>
                </c:pt>
                <c:pt idx="4198">
                  <c:v>-57.328999999999994</c:v>
                </c:pt>
                <c:pt idx="4199">
                  <c:v>-57.326999999999998</c:v>
                </c:pt>
                <c:pt idx="4200">
                  <c:v>-57.324999999999996</c:v>
                </c:pt>
                <c:pt idx="4201">
                  <c:v>-57.322999999999993</c:v>
                </c:pt>
                <c:pt idx="4202">
                  <c:v>-57.320999999999998</c:v>
                </c:pt>
                <c:pt idx="4203">
                  <c:v>-57.318999999999996</c:v>
                </c:pt>
                <c:pt idx="4204">
                  <c:v>-57.316999999999993</c:v>
                </c:pt>
                <c:pt idx="4205">
                  <c:v>-57.314999999999998</c:v>
                </c:pt>
                <c:pt idx="4206">
                  <c:v>-57.312999999999995</c:v>
                </c:pt>
                <c:pt idx="4207">
                  <c:v>-57.310999999999993</c:v>
                </c:pt>
                <c:pt idx="4208">
                  <c:v>-57.308999999999997</c:v>
                </c:pt>
                <c:pt idx="4209">
                  <c:v>-57.306999999999995</c:v>
                </c:pt>
                <c:pt idx="4210">
                  <c:v>-57.304999999999993</c:v>
                </c:pt>
                <c:pt idx="4211">
                  <c:v>-57.302999999999997</c:v>
                </c:pt>
                <c:pt idx="4212">
                  <c:v>-57.300999999999995</c:v>
                </c:pt>
                <c:pt idx="4213">
                  <c:v>-57.298999999999992</c:v>
                </c:pt>
                <c:pt idx="4214">
                  <c:v>-57.296999999999997</c:v>
                </c:pt>
                <c:pt idx="4215">
                  <c:v>-57.294999999999995</c:v>
                </c:pt>
                <c:pt idx="4216">
                  <c:v>-57.292999999999992</c:v>
                </c:pt>
                <c:pt idx="4217">
                  <c:v>-57.290999999999997</c:v>
                </c:pt>
                <c:pt idx="4218">
                  <c:v>-57.288999999999994</c:v>
                </c:pt>
                <c:pt idx="4219">
                  <c:v>-57.286999999999992</c:v>
                </c:pt>
                <c:pt idx="4220">
                  <c:v>-57.284999999999997</c:v>
                </c:pt>
                <c:pt idx="4221">
                  <c:v>-57.282999999999994</c:v>
                </c:pt>
                <c:pt idx="4222">
                  <c:v>-57.280999999999992</c:v>
                </c:pt>
                <c:pt idx="4223">
                  <c:v>-57.278999999999996</c:v>
                </c:pt>
                <c:pt idx="4224">
                  <c:v>-57.276999999999994</c:v>
                </c:pt>
                <c:pt idx="4225">
                  <c:v>-57.274999999999991</c:v>
                </c:pt>
                <c:pt idx="4226">
                  <c:v>-57.272999999999996</c:v>
                </c:pt>
                <c:pt idx="4227">
                  <c:v>-57.270999999999994</c:v>
                </c:pt>
                <c:pt idx="4228">
                  <c:v>-57.268999999999991</c:v>
                </c:pt>
                <c:pt idx="4229">
                  <c:v>-57.266999999999996</c:v>
                </c:pt>
                <c:pt idx="4230">
                  <c:v>-57.264999999999993</c:v>
                </c:pt>
                <c:pt idx="4231">
                  <c:v>-57.262999999999991</c:v>
                </c:pt>
                <c:pt idx="4232">
                  <c:v>-57.260999999999996</c:v>
                </c:pt>
                <c:pt idx="4233">
                  <c:v>-57.258999999999993</c:v>
                </c:pt>
                <c:pt idx="4234">
                  <c:v>-57.256999999999991</c:v>
                </c:pt>
                <c:pt idx="4235">
                  <c:v>-57.254999999999995</c:v>
                </c:pt>
                <c:pt idx="4236">
                  <c:v>-57.252999999999993</c:v>
                </c:pt>
                <c:pt idx="4237">
                  <c:v>-57.250999999999991</c:v>
                </c:pt>
                <c:pt idx="4238">
                  <c:v>-57.248999999999995</c:v>
                </c:pt>
                <c:pt idx="4239">
                  <c:v>-57.246999999999993</c:v>
                </c:pt>
                <c:pt idx="4240">
                  <c:v>-57.24499999999999</c:v>
                </c:pt>
                <c:pt idx="4241">
                  <c:v>-57.242999999999995</c:v>
                </c:pt>
                <c:pt idx="4242">
                  <c:v>-57.240999999999993</c:v>
                </c:pt>
                <c:pt idx="4243">
                  <c:v>-57.23899999999999</c:v>
                </c:pt>
                <c:pt idx="4244">
                  <c:v>-57.236999999999995</c:v>
                </c:pt>
                <c:pt idx="4245">
                  <c:v>-57.234999999999992</c:v>
                </c:pt>
                <c:pt idx="4246">
                  <c:v>-57.23299999999999</c:v>
                </c:pt>
                <c:pt idx="4247">
                  <c:v>-57.230999999999995</c:v>
                </c:pt>
                <c:pt idx="4248">
                  <c:v>-57.228999999999992</c:v>
                </c:pt>
                <c:pt idx="4249">
                  <c:v>-57.226999999999997</c:v>
                </c:pt>
                <c:pt idx="4250">
                  <c:v>-57.224999999999994</c:v>
                </c:pt>
                <c:pt idx="4251">
                  <c:v>-57.222999999999992</c:v>
                </c:pt>
                <c:pt idx="4252">
                  <c:v>-57.220999999999997</c:v>
                </c:pt>
                <c:pt idx="4253">
                  <c:v>-57.218999999999994</c:v>
                </c:pt>
                <c:pt idx="4254">
                  <c:v>-57.216999999999999</c:v>
                </c:pt>
                <c:pt idx="4255">
                  <c:v>-57.214999999999996</c:v>
                </c:pt>
                <c:pt idx="4256">
                  <c:v>-57.212999999999994</c:v>
                </c:pt>
                <c:pt idx="4257">
                  <c:v>-57.210999999999999</c:v>
                </c:pt>
                <c:pt idx="4258">
                  <c:v>-57.208999999999996</c:v>
                </c:pt>
                <c:pt idx="4259">
                  <c:v>-57.206999999999994</c:v>
                </c:pt>
                <c:pt idx="4260">
                  <c:v>-57.204999999999998</c:v>
                </c:pt>
                <c:pt idx="4261">
                  <c:v>-57.202999999999996</c:v>
                </c:pt>
                <c:pt idx="4262">
                  <c:v>-57.200999999999993</c:v>
                </c:pt>
                <c:pt idx="4263">
                  <c:v>-57.198999999999998</c:v>
                </c:pt>
                <c:pt idx="4264">
                  <c:v>-57.196999999999996</c:v>
                </c:pt>
                <c:pt idx="4265">
                  <c:v>-57.194999999999993</c:v>
                </c:pt>
                <c:pt idx="4266">
                  <c:v>-57.192999999999998</c:v>
                </c:pt>
                <c:pt idx="4267">
                  <c:v>-57.190999999999995</c:v>
                </c:pt>
                <c:pt idx="4268">
                  <c:v>-57.188999999999993</c:v>
                </c:pt>
                <c:pt idx="4269">
                  <c:v>-57.186999999999998</c:v>
                </c:pt>
                <c:pt idx="4270">
                  <c:v>-57.184999999999995</c:v>
                </c:pt>
                <c:pt idx="4271">
                  <c:v>-57.182999999999993</c:v>
                </c:pt>
                <c:pt idx="4272">
                  <c:v>-57.180999999999997</c:v>
                </c:pt>
                <c:pt idx="4273">
                  <c:v>-57.178999999999995</c:v>
                </c:pt>
                <c:pt idx="4274">
                  <c:v>-57.176999999999992</c:v>
                </c:pt>
                <c:pt idx="4275">
                  <c:v>-57.174999999999997</c:v>
                </c:pt>
                <c:pt idx="4276">
                  <c:v>-57.172999999999995</c:v>
                </c:pt>
                <c:pt idx="4277">
                  <c:v>-57.170999999999992</c:v>
                </c:pt>
                <c:pt idx="4278">
                  <c:v>-57.168999999999997</c:v>
                </c:pt>
                <c:pt idx="4279">
                  <c:v>-57.166999999999994</c:v>
                </c:pt>
                <c:pt idx="4280">
                  <c:v>-57.164999999999992</c:v>
                </c:pt>
                <c:pt idx="4281">
                  <c:v>-57.162999999999997</c:v>
                </c:pt>
                <c:pt idx="4282">
                  <c:v>-57.160999999999994</c:v>
                </c:pt>
                <c:pt idx="4283">
                  <c:v>-57.158999999999992</c:v>
                </c:pt>
                <c:pt idx="4284">
                  <c:v>-57.156999999999996</c:v>
                </c:pt>
                <c:pt idx="4285">
                  <c:v>-57.154999999999994</c:v>
                </c:pt>
                <c:pt idx="4286">
                  <c:v>-57.152999999999992</c:v>
                </c:pt>
                <c:pt idx="4287">
                  <c:v>-57.150999999999996</c:v>
                </c:pt>
                <c:pt idx="4288">
                  <c:v>-57.148999999999994</c:v>
                </c:pt>
                <c:pt idx="4289">
                  <c:v>-57.146999999999991</c:v>
                </c:pt>
                <c:pt idx="4290">
                  <c:v>-57.144999999999996</c:v>
                </c:pt>
                <c:pt idx="4291">
                  <c:v>-57.142999999999994</c:v>
                </c:pt>
                <c:pt idx="4292">
                  <c:v>-57.140999999999991</c:v>
                </c:pt>
                <c:pt idx="4293">
                  <c:v>-57.138999999999996</c:v>
                </c:pt>
                <c:pt idx="4294">
                  <c:v>-57.136999999999993</c:v>
                </c:pt>
                <c:pt idx="4295">
                  <c:v>-57.134999999999991</c:v>
                </c:pt>
                <c:pt idx="4296">
                  <c:v>-57.132999999999996</c:v>
                </c:pt>
                <c:pt idx="4297">
                  <c:v>-57.130999999999993</c:v>
                </c:pt>
                <c:pt idx="4298">
                  <c:v>-57.128999999999991</c:v>
                </c:pt>
                <c:pt idx="4299">
                  <c:v>-57.126999999999995</c:v>
                </c:pt>
                <c:pt idx="4300">
                  <c:v>-57.124999999999993</c:v>
                </c:pt>
                <c:pt idx="4301">
                  <c:v>-57.12299999999999</c:v>
                </c:pt>
                <c:pt idx="4302">
                  <c:v>-57.120999999999995</c:v>
                </c:pt>
                <c:pt idx="4303">
                  <c:v>-57.118999999999993</c:v>
                </c:pt>
                <c:pt idx="4304">
                  <c:v>-57.11699999999999</c:v>
                </c:pt>
                <c:pt idx="4305">
                  <c:v>-57.114999999999995</c:v>
                </c:pt>
                <c:pt idx="4306">
                  <c:v>-57.112999999999992</c:v>
                </c:pt>
                <c:pt idx="4307">
                  <c:v>-57.11099999999999</c:v>
                </c:pt>
                <c:pt idx="4308">
                  <c:v>-57.108999999999995</c:v>
                </c:pt>
                <c:pt idx="4309">
                  <c:v>-57.106999999999992</c:v>
                </c:pt>
                <c:pt idx="4310">
                  <c:v>-57.104999999999997</c:v>
                </c:pt>
                <c:pt idx="4311">
                  <c:v>-57.102999999999994</c:v>
                </c:pt>
                <c:pt idx="4312">
                  <c:v>-57.100999999999992</c:v>
                </c:pt>
                <c:pt idx="4313">
                  <c:v>-57.098999999999997</c:v>
                </c:pt>
                <c:pt idx="4314">
                  <c:v>-57.096999999999994</c:v>
                </c:pt>
                <c:pt idx="4315">
                  <c:v>-57.094999999999992</c:v>
                </c:pt>
                <c:pt idx="4316">
                  <c:v>-57.092999999999996</c:v>
                </c:pt>
                <c:pt idx="4317">
                  <c:v>-57.090999999999994</c:v>
                </c:pt>
                <c:pt idx="4318">
                  <c:v>-57.088999999999999</c:v>
                </c:pt>
                <c:pt idx="4319">
                  <c:v>-57.086999999999996</c:v>
                </c:pt>
                <c:pt idx="4320">
                  <c:v>-57.084999999999994</c:v>
                </c:pt>
                <c:pt idx="4321">
                  <c:v>-57.082999999999998</c:v>
                </c:pt>
                <c:pt idx="4322">
                  <c:v>-57.080999999999996</c:v>
                </c:pt>
                <c:pt idx="4323">
                  <c:v>-57.078999999999994</c:v>
                </c:pt>
                <c:pt idx="4324">
                  <c:v>-57.076999999999998</c:v>
                </c:pt>
                <c:pt idx="4325">
                  <c:v>-57.074999999999996</c:v>
                </c:pt>
                <c:pt idx="4326">
                  <c:v>-57.072999999999993</c:v>
                </c:pt>
                <c:pt idx="4327">
                  <c:v>-57.070999999999998</c:v>
                </c:pt>
                <c:pt idx="4328">
                  <c:v>-57.068999999999996</c:v>
                </c:pt>
                <c:pt idx="4329">
                  <c:v>-57.066999999999993</c:v>
                </c:pt>
                <c:pt idx="4330">
                  <c:v>-57.064999999999998</c:v>
                </c:pt>
                <c:pt idx="4331">
                  <c:v>-57.062999999999995</c:v>
                </c:pt>
                <c:pt idx="4332">
                  <c:v>-57.060999999999993</c:v>
                </c:pt>
                <c:pt idx="4333">
                  <c:v>-57.058999999999997</c:v>
                </c:pt>
                <c:pt idx="4334">
                  <c:v>-57.056999999999995</c:v>
                </c:pt>
                <c:pt idx="4335">
                  <c:v>-57.054999999999993</c:v>
                </c:pt>
                <c:pt idx="4336">
                  <c:v>-57.052999999999997</c:v>
                </c:pt>
                <c:pt idx="4337">
                  <c:v>-57.050999999999995</c:v>
                </c:pt>
                <c:pt idx="4338">
                  <c:v>-57.048999999999992</c:v>
                </c:pt>
                <c:pt idx="4339">
                  <c:v>-57.046999999999997</c:v>
                </c:pt>
                <c:pt idx="4340">
                  <c:v>-57.044999999999995</c:v>
                </c:pt>
                <c:pt idx="4341">
                  <c:v>-57.042999999999992</c:v>
                </c:pt>
                <c:pt idx="4342">
                  <c:v>-57.040999999999997</c:v>
                </c:pt>
                <c:pt idx="4343">
                  <c:v>-57.038999999999994</c:v>
                </c:pt>
                <c:pt idx="4344">
                  <c:v>-57.036999999999992</c:v>
                </c:pt>
                <c:pt idx="4345">
                  <c:v>-57.034999999999997</c:v>
                </c:pt>
                <c:pt idx="4346">
                  <c:v>-57.032999999999994</c:v>
                </c:pt>
                <c:pt idx="4347">
                  <c:v>-57.030999999999992</c:v>
                </c:pt>
                <c:pt idx="4348">
                  <c:v>-57.028999999999996</c:v>
                </c:pt>
                <c:pt idx="4349">
                  <c:v>-57.026999999999994</c:v>
                </c:pt>
                <c:pt idx="4350">
                  <c:v>-57.024999999999991</c:v>
                </c:pt>
                <c:pt idx="4351">
                  <c:v>-57.022999999999996</c:v>
                </c:pt>
                <c:pt idx="4352">
                  <c:v>-57.020999999999994</c:v>
                </c:pt>
                <c:pt idx="4353">
                  <c:v>-57.018999999999991</c:v>
                </c:pt>
                <c:pt idx="4354">
                  <c:v>-57.016999999999996</c:v>
                </c:pt>
                <c:pt idx="4355">
                  <c:v>-57.014999999999993</c:v>
                </c:pt>
                <c:pt idx="4356">
                  <c:v>-57.012999999999991</c:v>
                </c:pt>
                <c:pt idx="4357">
                  <c:v>-57.010999999999996</c:v>
                </c:pt>
                <c:pt idx="4358">
                  <c:v>-57.008999999999993</c:v>
                </c:pt>
                <c:pt idx="4359">
                  <c:v>-57.006999999999991</c:v>
                </c:pt>
                <c:pt idx="4360">
                  <c:v>-57.004999999999995</c:v>
                </c:pt>
                <c:pt idx="4361">
                  <c:v>-57.002999999999993</c:v>
                </c:pt>
                <c:pt idx="4362">
                  <c:v>-57.000999999999991</c:v>
                </c:pt>
                <c:pt idx="4363">
                  <c:v>-56.998999999999995</c:v>
                </c:pt>
                <c:pt idx="4364">
                  <c:v>-56.996999999999993</c:v>
                </c:pt>
                <c:pt idx="4365">
                  <c:v>-56.99499999999999</c:v>
                </c:pt>
                <c:pt idx="4366">
                  <c:v>-56.992999999999995</c:v>
                </c:pt>
                <c:pt idx="4367">
                  <c:v>-56.990999999999993</c:v>
                </c:pt>
                <c:pt idx="4368">
                  <c:v>-56.98899999999999</c:v>
                </c:pt>
                <c:pt idx="4369">
                  <c:v>-56.986999999999995</c:v>
                </c:pt>
                <c:pt idx="4370">
                  <c:v>-56.984999999999992</c:v>
                </c:pt>
                <c:pt idx="4371">
                  <c:v>-56.98299999999999</c:v>
                </c:pt>
                <c:pt idx="4372">
                  <c:v>-56.980999999999995</c:v>
                </c:pt>
                <c:pt idx="4373">
                  <c:v>-56.978999999999992</c:v>
                </c:pt>
                <c:pt idx="4374">
                  <c:v>-56.976999999999997</c:v>
                </c:pt>
                <c:pt idx="4375">
                  <c:v>-56.974999999999994</c:v>
                </c:pt>
                <c:pt idx="4376">
                  <c:v>-56.972999999999992</c:v>
                </c:pt>
                <c:pt idx="4377">
                  <c:v>-56.970999999999997</c:v>
                </c:pt>
                <c:pt idx="4378">
                  <c:v>-56.968999999999994</c:v>
                </c:pt>
                <c:pt idx="4379">
                  <c:v>-56.966999999999999</c:v>
                </c:pt>
                <c:pt idx="4380">
                  <c:v>-56.964999999999996</c:v>
                </c:pt>
                <c:pt idx="4381">
                  <c:v>-56.962999999999994</c:v>
                </c:pt>
                <c:pt idx="4382">
                  <c:v>-56.960999999999999</c:v>
                </c:pt>
                <c:pt idx="4383">
                  <c:v>-56.958999999999996</c:v>
                </c:pt>
                <c:pt idx="4384">
                  <c:v>-56.956999999999994</c:v>
                </c:pt>
                <c:pt idx="4385">
                  <c:v>-56.954999999999998</c:v>
                </c:pt>
                <c:pt idx="4386">
                  <c:v>-56.952999999999996</c:v>
                </c:pt>
                <c:pt idx="4387">
                  <c:v>-56.950999999999993</c:v>
                </c:pt>
                <c:pt idx="4388">
                  <c:v>-56.948999999999998</c:v>
                </c:pt>
                <c:pt idx="4389">
                  <c:v>-56.946999999999996</c:v>
                </c:pt>
                <c:pt idx="4390">
                  <c:v>-56.944999999999993</c:v>
                </c:pt>
                <c:pt idx="4391">
                  <c:v>-56.942999999999998</c:v>
                </c:pt>
                <c:pt idx="4392">
                  <c:v>-56.940999999999995</c:v>
                </c:pt>
                <c:pt idx="4393">
                  <c:v>-56.938999999999993</c:v>
                </c:pt>
                <c:pt idx="4394">
                  <c:v>-56.936999999999998</c:v>
                </c:pt>
                <c:pt idx="4395">
                  <c:v>-56.934999999999995</c:v>
                </c:pt>
                <c:pt idx="4396">
                  <c:v>-56.932999999999993</c:v>
                </c:pt>
                <c:pt idx="4397">
                  <c:v>-56.930999999999997</c:v>
                </c:pt>
                <c:pt idx="4398">
                  <c:v>-56.928999999999995</c:v>
                </c:pt>
                <c:pt idx="4399">
                  <c:v>-56.926999999999992</c:v>
                </c:pt>
                <c:pt idx="4400">
                  <c:v>-56.924999999999997</c:v>
                </c:pt>
                <c:pt idx="4401">
                  <c:v>-56.922999999999995</c:v>
                </c:pt>
                <c:pt idx="4402">
                  <c:v>-56.920999999999992</c:v>
                </c:pt>
                <c:pt idx="4403">
                  <c:v>-56.918999999999997</c:v>
                </c:pt>
                <c:pt idx="4404">
                  <c:v>-56.916999999999994</c:v>
                </c:pt>
                <c:pt idx="4405">
                  <c:v>-56.914999999999992</c:v>
                </c:pt>
                <c:pt idx="4406">
                  <c:v>-56.912999999999997</c:v>
                </c:pt>
                <c:pt idx="4407">
                  <c:v>-56.910999999999994</c:v>
                </c:pt>
                <c:pt idx="4408">
                  <c:v>-56.908999999999992</c:v>
                </c:pt>
                <c:pt idx="4409">
                  <c:v>-56.906999999999996</c:v>
                </c:pt>
                <c:pt idx="4410">
                  <c:v>-56.904999999999994</c:v>
                </c:pt>
                <c:pt idx="4411">
                  <c:v>-56.902999999999992</c:v>
                </c:pt>
                <c:pt idx="4412">
                  <c:v>-56.900999999999996</c:v>
                </c:pt>
                <c:pt idx="4413">
                  <c:v>-56.898999999999994</c:v>
                </c:pt>
                <c:pt idx="4414">
                  <c:v>-56.896999999999991</c:v>
                </c:pt>
                <c:pt idx="4415">
                  <c:v>-56.894999999999996</c:v>
                </c:pt>
                <c:pt idx="4416">
                  <c:v>-56.892999999999994</c:v>
                </c:pt>
                <c:pt idx="4417">
                  <c:v>-56.890999999999991</c:v>
                </c:pt>
                <c:pt idx="4418">
                  <c:v>-56.888999999999996</c:v>
                </c:pt>
                <c:pt idx="4419">
                  <c:v>-56.886999999999993</c:v>
                </c:pt>
                <c:pt idx="4420">
                  <c:v>-56.884999999999991</c:v>
                </c:pt>
                <c:pt idx="4421">
                  <c:v>-56.882999999999996</c:v>
                </c:pt>
                <c:pt idx="4422">
                  <c:v>-56.880999999999993</c:v>
                </c:pt>
                <c:pt idx="4423">
                  <c:v>-56.878999999999991</c:v>
                </c:pt>
                <c:pt idx="4424">
                  <c:v>-56.876999999999995</c:v>
                </c:pt>
                <c:pt idx="4425">
                  <c:v>-56.874999999999993</c:v>
                </c:pt>
                <c:pt idx="4426">
                  <c:v>-56.87299999999999</c:v>
                </c:pt>
                <c:pt idx="4427">
                  <c:v>-56.870999999999995</c:v>
                </c:pt>
                <c:pt idx="4428">
                  <c:v>-56.868999999999993</c:v>
                </c:pt>
                <c:pt idx="4429">
                  <c:v>-56.86699999999999</c:v>
                </c:pt>
                <c:pt idx="4430">
                  <c:v>-56.864999999999995</c:v>
                </c:pt>
                <c:pt idx="4431">
                  <c:v>-56.862999999999992</c:v>
                </c:pt>
                <c:pt idx="4432">
                  <c:v>-56.86099999999999</c:v>
                </c:pt>
                <c:pt idx="4433">
                  <c:v>-56.858999999999995</c:v>
                </c:pt>
                <c:pt idx="4434">
                  <c:v>-56.856999999999992</c:v>
                </c:pt>
                <c:pt idx="4435">
                  <c:v>-56.854999999999997</c:v>
                </c:pt>
                <c:pt idx="4436">
                  <c:v>-56.852999999999994</c:v>
                </c:pt>
                <c:pt idx="4437">
                  <c:v>-56.850999999999992</c:v>
                </c:pt>
                <c:pt idx="4438">
                  <c:v>-56.848999999999997</c:v>
                </c:pt>
                <c:pt idx="4439">
                  <c:v>-56.846999999999994</c:v>
                </c:pt>
                <c:pt idx="4440">
                  <c:v>-56.844999999999992</c:v>
                </c:pt>
                <c:pt idx="4441">
                  <c:v>-56.842999999999996</c:v>
                </c:pt>
                <c:pt idx="4442">
                  <c:v>-56.840999999999994</c:v>
                </c:pt>
                <c:pt idx="4443">
                  <c:v>-56.838999999999999</c:v>
                </c:pt>
                <c:pt idx="4444">
                  <c:v>-56.836999999999996</c:v>
                </c:pt>
                <c:pt idx="4445">
                  <c:v>-56.834999999999994</c:v>
                </c:pt>
                <c:pt idx="4446">
                  <c:v>-56.832999999999998</c:v>
                </c:pt>
                <c:pt idx="4447">
                  <c:v>-56.830999999999996</c:v>
                </c:pt>
                <c:pt idx="4448">
                  <c:v>-56.828999999999994</c:v>
                </c:pt>
                <c:pt idx="4449">
                  <c:v>-56.826999999999998</c:v>
                </c:pt>
                <c:pt idx="4450">
                  <c:v>-56.824999999999996</c:v>
                </c:pt>
                <c:pt idx="4451">
                  <c:v>-56.822999999999993</c:v>
                </c:pt>
                <c:pt idx="4452">
                  <c:v>-56.820999999999998</c:v>
                </c:pt>
                <c:pt idx="4453">
                  <c:v>-56.818999999999996</c:v>
                </c:pt>
                <c:pt idx="4454">
                  <c:v>-56.816999999999993</c:v>
                </c:pt>
                <c:pt idx="4455">
                  <c:v>-56.814999999999998</c:v>
                </c:pt>
                <c:pt idx="4456">
                  <c:v>-56.812999999999995</c:v>
                </c:pt>
                <c:pt idx="4457">
                  <c:v>-56.810999999999993</c:v>
                </c:pt>
                <c:pt idx="4458">
                  <c:v>-56.808999999999997</c:v>
                </c:pt>
                <c:pt idx="4459">
                  <c:v>-56.806999999999995</c:v>
                </c:pt>
                <c:pt idx="4460">
                  <c:v>-56.804999999999993</c:v>
                </c:pt>
                <c:pt idx="4461">
                  <c:v>-56.802999999999997</c:v>
                </c:pt>
                <c:pt idx="4462">
                  <c:v>-56.800999999999995</c:v>
                </c:pt>
                <c:pt idx="4463">
                  <c:v>-56.798999999999992</c:v>
                </c:pt>
                <c:pt idx="4464">
                  <c:v>-56.796999999999997</c:v>
                </c:pt>
                <c:pt idx="4465">
                  <c:v>-56.794999999999995</c:v>
                </c:pt>
                <c:pt idx="4466">
                  <c:v>-56.792999999999992</c:v>
                </c:pt>
                <c:pt idx="4467">
                  <c:v>-56.790999999999997</c:v>
                </c:pt>
                <c:pt idx="4468">
                  <c:v>-56.788999999999994</c:v>
                </c:pt>
                <c:pt idx="4469">
                  <c:v>-56.786999999999992</c:v>
                </c:pt>
                <c:pt idx="4470">
                  <c:v>-56.784999999999997</c:v>
                </c:pt>
                <c:pt idx="4471">
                  <c:v>-56.782999999999994</c:v>
                </c:pt>
                <c:pt idx="4472">
                  <c:v>-56.780999999999992</c:v>
                </c:pt>
                <c:pt idx="4473">
                  <c:v>-56.778999999999996</c:v>
                </c:pt>
                <c:pt idx="4474">
                  <c:v>-56.776999999999994</c:v>
                </c:pt>
                <c:pt idx="4475">
                  <c:v>-56.774999999999991</c:v>
                </c:pt>
                <c:pt idx="4476">
                  <c:v>-56.772999999999996</c:v>
                </c:pt>
                <c:pt idx="4477">
                  <c:v>-56.770999999999994</c:v>
                </c:pt>
                <c:pt idx="4478">
                  <c:v>-56.768999999999991</c:v>
                </c:pt>
                <c:pt idx="4479">
                  <c:v>-56.766999999999996</c:v>
                </c:pt>
                <c:pt idx="4480">
                  <c:v>-56.764999999999993</c:v>
                </c:pt>
                <c:pt idx="4481">
                  <c:v>-56.762999999999991</c:v>
                </c:pt>
                <c:pt idx="4482">
                  <c:v>-56.760999999999996</c:v>
                </c:pt>
                <c:pt idx="4483">
                  <c:v>-56.758999999999993</c:v>
                </c:pt>
                <c:pt idx="4484">
                  <c:v>-56.756999999999991</c:v>
                </c:pt>
                <c:pt idx="4485">
                  <c:v>-56.754999999999995</c:v>
                </c:pt>
                <c:pt idx="4486">
                  <c:v>-56.752999999999993</c:v>
                </c:pt>
                <c:pt idx="4487">
                  <c:v>-56.750999999999991</c:v>
                </c:pt>
                <c:pt idx="4488">
                  <c:v>-56.748999999999995</c:v>
                </c:pt>
                <c:pt idx="4489">
                  <c:v>-56.746999999999993</c:v>
                </c:pt>
                <c:pt idx="4490">
                  <c:v>-56.74499999999999</c:v>
                </c:pt>
                <c:pt idx="4491">
                  <c:v>-56.742999999999995</c:v>
                </c:pt>
                <c:pt idx="4492">
                  <c:v>-56.740999999999993</c:v>
                </c:pt>
                <c:pt idx="4493">
                  <c:v>-56.73899999999999</c:v>
                </c:pt>
                <c:pt idx="4494">
                  <c:v>-56.736999999999995</c:v>
                </c:pt>
                <c:pt idx="4495">
                  <c:v>-56.734999999999992</c:v>
                </c:pt>
                <c:pt idx="4496">
                  <c:v>-56.73299999999999</c:v>
                </c:pt>
                <c:pt idx="4497">
                  <c:v>-56.730999999999995</c:v>
                </c:pt>
                <c:pt idx="4498">
                  <c:v>-56.728999999999992</c:v>
                </c:pt>
                <c:pt idx="4499">
                  <c:v>-56.726999999999997</c:v>
                </c:pt>
                <c:pt idx="4500">
                  <c:v>-56.724999999999994</c:v>
                </c:pt>
                <c:pt idx="4501">
                  <c:v>-56.722999999999992</c:v>
                </c:pt>
                <c:pt idx="4502">
                  <c:v>-56.720999999999997</c:v>
                </c:pt>
                <c:pt idx="4503">
                  <c:v>-56.718999999999994</c:v>
                </c:pt>
                <c:pt idx="4504">
                  <c:v>-56.716999999999999</c:v>
                </c:pt>
                <c:pt idx="4505">
                  <c:v>-56.714999999999996</c:v>
                </c:pt>
                <c:pt idx="4506">
                  <c:v>-56.712999999999994</c:v>
                </c:pt>
                <c:pt idx="4507">
                  <c:v>-56.710999999999999</c:v>
                </c:pt>
                <c:pt idx="4508">
                  <c:v>-56.708999999999996</c:v>
                </c:pt>
                <c:pt idx="4509">
                  <c:v>-56.706999999999994</c:v>
                </c:pt>
                <c:pt idx="4510">
                  <c:v>-56.704999999999998</c:v>
                </c:pt>
                <c:pt idx="4511">
                  <c:v>-56.702999999999996</c:v>
                </c:pt>
                <c:pt idx="4512">
                  <c:v>-56.700999999999993</c:v>
                </c:pt>
                <c:pt idx="4513">
                  <c:v>-56.698999999999998</c:v>
                </c:pt>
                <c:pt idx="4514">
                  <c:v>-56.696999999999996</c:v>
                </c:pt>
                <c:pt idx="4515">
                  <c:v>-56.694999999999993</c:v>
                </c:pt>
                <c:pt idx="4516">
                  <c:v>-56.692999999999998</c:v>
                </c:pt>
                <c:pt idx="4517">
                  <c:v>-56.690999999999995</c:v>
                </c:pt>
                <c:pt idx="4518">
                  <c:v>-56.688999999999993</c:v>
                </c:pt>
                <c:pt idx="4519">
                  <c:v>-56.686999999999998</c:v>
                </c:pt>
                <c:pt idx="4520">
                  <c:v>-56.684999999999995</c:v>
                </c:pt>
                <c:pt idx="4521">
                  <c:v>-56.682999999999993</c:v>
                </c:pt>
                <c:pt idx="4522">
                  <c:v>-56.680999999999997</c:v>
                </c:pt>
                <c:pt idx="4523">
                  <c:v>-56.678999999999995</c:v>
                </c:pt>
                <c:pt idx="4524">
                  <c:v>-56.676999999999992</c:v>
                </c:pt>
                <c:pt idx="4525">
                  <c:v>-56.674999999999997</c:v>
                </c:pt>
                <c:pt idx="4526">
                  <c:v>-56.672999999999995</c:v>
                </c:pt>
                <c:pt idx="4527">
                  <c:v>-56.670999999999992</c:v>
                </c:pt>
                <c:pt idx="4528">
                  <c:v>-56.668999999999997</c:v>
                </c:pt>
                <c:pt idx="4529">
                  <c:v>-56.666999999999994</c:v>
                </c:pt>
                <c:pt idx="4530">
                  <c:v>-56.664999999999992</c:v>
                </c:pt>
                <c:pt idx="4531">
                  <c:v>-56.662999999999997</c:v>
                </c:pt>
                <c:pt idx="4532">
                  <c:v>-56.660999999999994</c:v>
                </c:pt>
                <c:pt idx="4533">
                  <c:v>-56.658999999999992</c:v>
                </c:pt>
                <c:pt idx="4534">
                  <c:v>-56.656999999999996</c:v>
                </c:pt>
                <c:pt idx="4535">
                  <c:v>-56.654999999999994</c:v>
                </c:pt>
                <c:pt idx="4536">
                  <c:v>-56.652999999999992</c:v>
                </c:pt>
                <c:pt idx="4537">
                  <c:v>-56.650999999999996</c:v>
                </c:pt>
                <c:pt idx="4538">
                  <c:v>-56.648999999999994</c:v>
                </c:pt>
                <c:pt idx="4539">
                  <c:v>-56.646999999999991</c:v>
                </c:pt>
                <c:pt idx="4540">
                  <c:v>-56.644999999999996</c:v>
                </c:pt>
                <c:pt idx="4541">
                  <c:v>-56.642999999999994</c:v>
                </c:pt>
                <c:pt idx="4542">
                  <c:v>-56.640999999999991</c:v>
                </c:pt>
                <c:pt idx="4543">
                  <c:v>-56.638999999999996</c:v>
                </c:pt>
                <c:pt idx="4544">
                  <c:v>-56.636999999999993</c:v>
                </c:pt>
                <c:pt idx="4545">
                  <c:v>-56.634999999999991</c:v>
                </c:pt>
                <c:pt idx="4546">
                  <c:v>-56.632999999999996</c:v>
                </c:pt>
                <c:pt idx="4547">
                  <c:v>-56.630999999999993</c:v>
                </c:pt>
                <c:pt idx="4548">
                  <c:v>-56.628999999999991</c:v>
                </c:pt>
                <c:pt idx="4549">
                  <c:v>-56.626999999999995</c:v>
                </c:pt>
                <c:pt idx="4550">
                  <c:v>-56.624999999999993</c:v>
                </c:pt>
                <c:pt idx="4551">
                  <c:v>-56.62299999999999</c:v>
                </c:pt>
                <c:pt idx="4552">
                  <c:v>-56.620999999999995</c:v>
                </c:pt>
                <c:pt idx="4553">
                  <c:v>-56.618999999999993</c:v>
                </c:pt>
                <c:pt idx="4554">
                  <c:v>-56.61699999999999</c:v>
                </c:pt>
                <c:pt idx="4555">
                  <c:v>-56.614999999999995</c:v>
                </c:pt>
                <c:pt idx="4556">
                  <c:v>-56.612999999999992</c:v>
                </c:pt>
                <c:pt idx="4557">
                  <c:v>-56.61099999999999</c:v>
                </c:pt>
                <c:pt idx="4558">
                  <c:v>-56.608999999999995</c:v>
                </c:pt>
                <c:pt idx="4559">
                  <c:v>-56.606999999999992</c:v>
                </c:pt>
                <c:pt idx="4560">
                  <c:v>-56.604999999999997</c:v>
                </c:pt>
                <c:pt idx="4561">
                  <c:v>-56.602999999999994</c:v>
                </c:pt>
                <c:pt idx="4562">
                  <c:v>-56.600999999999992</c:v>
                </c:pt>
                <c:pt idx="4563">
                  <c:v>-56.598999999999997</c:v>
                </c:pt>
                <c:pt idx="4564">
                  <c:v>-56.596999999999994</c:v>
                </c:pt>
                <c:pt idx="4565">
                  <c:v>-56.594999999999992</c:v>
                </c:pt>
                <c:pt idx="4566">
                  <c:v>-56.592999999999996</c:v>
                </c:pt>
                <c:pt idx="4567">
                  <c:v>-56.590999999999994</c:v>
                </c:pt>
                <c:pt idx="4568">
                  <c:v>-56.588999999999999</c:v>
                </c:pt>
                <c:pt idx="4569">
                  <c:v>-56.586999999999996</c:v>
                </c:pt>
                <c:pt idx="4570">
                  <c:v>-56.584999999999994</c:v>
                </c:pt>
                <c:pt idx="4571">
                  <c:v>-56.582999999999998</c:v>
                </c:pt>
                <c:pt idx="4572">
                  <c:v>-56.580999999999996</c:v>
                </c:pt>
                <c:pt idx="4573">
                  <c:v>-56.578999999999994</c:v>
                </c:pt>
                <c:pt idx="4574">
                  <c:v>-56.576999999999998</c:v>
                </c:pt>
                <c:pt idx="4575">
                  <c:v>-56.574999999999996</c:v>
                </c:pt>
                <c:pt idx="4576">
                  <c:v>-56.572999999999993</c:v>
                </c:pt>
                <c:pt idx="4577">
                  <c:v>-56.570999999999998</c:v>
                </c:pt>
                <c:pt idx="4578">
                  <c:v>-56.568999999999996</c:v>
                </c:pt>
                <c:pt idx="4579">
                  <c:v>-56.566999999999993</c:v>
                </c:pt>
                <c:pt idx="4580">
                  <c:v>-56.564999999999998</c:v>
                </c:pt>
                <c:pt idx="4581">
                  <c:v>-56.562999999999995</c:v>
                </c:pt>
                <c:pt idx="4582">
                  <c:v>-56.560999999999993</c:v>
                </c:pt>
                <c:pt idx="4583">
                  <c:v>-56.558999999999997</c:v>
                </c:pt>
                <c:pt idx="4584">
                  <c:v>-56.556999999999995</c:v>
                </c:pt>
                <c:pt idx="4585">
                  <c:v>-56.554999999999993</c:v>
                </c:pt>
                <c:pt idx="4586">
                  <c:v>-56.552999999999997</c:v>
                </c:pt>
                <c:pt idx="4587">
                  <c:v>-56.550999999999995</c:v>
                </c:pt>
                <c:pt idx="4588">
                  <c:v>-56.548999999999992</c:v>
                </c:pt>
                <c:pt idx="4589">
                  <c:v>-56.546999999999997</c:v>
                </c:pt>
                <c:pt idx="4590">
                  <c:v>-56.544999999999995</c:v>
                </c:pt>
                <c:pt idx="4591">
                  <c:v>-56.542999999999992</c:v>
                </c:pt>
                <c:pt idx="4592">
                  <c:v>-56.540999999999997</c:v>
                </c:pt>
                <c:pt idx="4593">
                  <c:v>-56.538999999999994</c:v>
                </c:pt>
                <c:pt idx="4594">
                  <c:v>-56.536999999999992</c:v>
                </c:pt>
                <c:pt idx="4595">
                  <c:v>-56.534999999999997</c:v>
                </c:pt>
                <c:pt idx="4596">
                  <c:v>-56.532999999999994</c:v>
                </c:pt>
                <c:pt idx="4597">
                  <c:v>-56.530999999999992</c:v>
                </c:pt>
                <c:pt idx="4598">
                  <c:v>-56.528999999999996</c:v>
                </c:pt>
                <c:pt idx="4599">
                  <c:v>-56.526999999999994</c:v>
                </c:pt>
                <c:pt idx="4600">
                  <c:v>-56.524999999999991</c:v>
                </c:pt>
                <c:pt idx="4601">
                  <c:v>-56.522999999999996</c:v>
                </c:pt>
                <c:pt idx="4602">
                  <c:v>-56.520999999999994</c:v>
                </c:pt>
                <c:pt idx="4603">
                  <c:v>-56.518999999999991</c:v>
                </c:pt>
                <c:pt idx="4604">
                  <c:v>-56.516999999999996</c:v>
                </c:pt>
                <c:pt idx="4605">
                  <c:v>-56.514999999999993</c:v>
                </c:pt>
                <c:pt idx="4606">
                  <c:v>-56.512999999999991</c:v>
                </c:pt>
                <c:pt idx="4607">
                  <c:v>-56.510999999999996</c:v>
                </c:pt>
                <c:pt idx="4608">
                  <c:v>-56.508999999999993</c:v>
                </c:pt>
                <c:pt idx="4609">
                  <c:v>-56.506999999999991</c:v>
                </c:pt>
                <c:pt idx="4610">
                  <c:v>-56.504999999999995</c:v>
                </c:pt>
                <c:pt idx="4611">
                  <c:v>-56.502999999999993</c:v>
                </c:pt>
                <c:pt idx="4612">
                  <c:v>-56.500999999999991</c:v>
                </c:pt>
                <c:pt idx="4613">
                  <c:v>-56.498999999999995</c:v>
                </c:pt>
                <c:pt idx="4614">
                  <c:v>-56.496999999999993</c:v>
                </c:pt>
                <c:pt idx="4615">
                  <c:v>-56.49499999999999</c:v>
                </c:pt>
                <c:pt idx="4616">
                  <c:v>-56.492999999999995</c:v>
                </c:pt>
                <c:pt idx="4617">
                  <c:v>-56.490999999999993</c:v>
                </c:pt>
                <c:pt idx="4618">
                  <c:v>-56.48899999999999</c:v>
                </c:pt>
                <c:pt idx="4619">
                  <c:v>-56.486999999999995</c:v>
                </c:pt>
                <c:pt idx="4620">
                  <c:v>-56.484999999999992</c:v>
                </c:pt>
                <c:pt idx="4621">
                  <c:v>-56.48299999999999</c:v>
                </c:pt>
                <c:pt idx="4622">
                  <c:v>-56.480999999999995</c:v>
                </c:pt>
                <c:pt idx="4623">
                  <c:v>-56.478999999999992</c:v>
                </c:pt>
                <c:pt idx="4624">
                  <c:v>-56.476999999999997</c:v>
                </c:pt>
                <c:pt idx="4625">
                  <c:v>-56.474999999999994</c:v>
                </c:pt>
                <c:pt idx="4626">
                  <c:v>-56.472999999999992</c:v>
                </c:pt>
                <c:pt idx="4627">
                  <c:v>-56.470999999999997</c:v>
                </c:pt>
                <c:pt idx="4628">
                  <c:v>-56.468999999999994</c:v>
                </c:pt>
                <c:pt idx="4629">
                  <c:v>-56.466999999999999</c:v>
                </c:pt>
                <c:pt idx="4630">
                  <c:v>-56.464999999999996</c:v>
                </c:pt>
                <c:pt idx="4631">
                  <c:v>-56.462999999999994</c:v>
                </c:pt>
                <c:pt idx="4632">
                  <c:v>-56.460999999999999</c:v>
                </c:pt>
                <c:pt idx="4633">
                  <c:v>-56.458999999999996</c:v>
                </c:pt>
                <c:pt idx="4634">
                  <c:v>-56.456999999999994</c:v>
                </c:pt>
                <c:pt idx="4635">
                  <c:v>-56.454999999999998</c:v>
                </c:pt>
                <c:pt idx="4636">
                  <c:v>-56.452999999999996</c:v>
                </c:pt>
                <c:pt idx="4637">
                  <c:v>-56.450999999999993</c:v>
                </c:pt>
                <c:pt idx="4638">
                  <c:v>-56.448999999999998</c:v>
                </c:pt>
                <c:pt idx="4639">
                  <c:v>-56.446999999999996</c:v>
                </c:pt>
                <c:pt idx="4640">
                  <c:v>-56.444999999999993</c:v>
                </c:pt>
                <c:pt idx="4641">
                  <c:v>-56.442999999999998</c:v>
                </c:pt>
                <c:pt idx="4642">
                  <c:v>-56.440999999999995</c:v>
                </c:pt>
                <c:pt idx="4643">
                  <c:v>-56.438999999999993</c:v>
                </c:pt>
                <c:pt idx="4644">
                  <c:v>-56.436999999999998</c:v>
                </c:pt>
                <c:pt idx="4645">
                  <c:v>-56.434999999999995</c:v>
                </c:pt>
                <c:pt idx="4646">
                  <c:v>-56.432999999999993</c:v>
                </c:pt>
                <c:pt idx="4647">
                  <c:v>-56.430999999999997</c:v>
                </c:pt>
                <c:pt idx="4648">
                  <c:v>-56.428999999999995</c:v>
                </c:pt>
                <c:pt idx="4649">
                  <c:v>-56.426999999999992</c:v>
                </c:pt>
                <c:pt idx="4650">
                  <c:v>-56.424999999999997</c:v>
                </c:pt>
                <c:pt idx="4651">
                  <c:v>-56.422999999999995</c:v>
                </c:pt>
                <c:pt idx="4652">
                  <c:v>-56.420999999999992</c:v>
                </c:pt>
                <c:pt idx="4653">
                  <c:v>-56.418999999999997</c:v>
                </c:pt>
                <c:pt idx="4654">
                  <c:v>-56.416999999999994</c:v>
                </c:pt>
                <c:pt idx="4655">
                  <c:v>-56.414999999999992</c:v>
                </c:pt>
                <c:pt idx="4656">
                  <c:v>-56.412999999999997</c:v>
                </c:pt>
                <c:pt idx="4657">
                  <c:v>-56.410999999999994</c:v>
                </c:pt>
                <c:pt idx="4658">
                  <c:v>-56.408999999999992</c:v>
                </c:pt>
                <c:pt idx="4659">
                  <c:v>-56.406999999999996</c:v>
                </c:pt>
                <c:pt idx="4660">
                  <c:v>-56.404999999999994</c:v>
                </c:pt>
                <c:pt idx="4661">
                  <c:v>-56.402999999999992</c:v>
                </c:pt>
                <c:pt idx="4662">
                  <c:v>-56.400999999999996</c:v>
                </c:pt>
                <c:pt idx="4663">
                  <c:v>-56.398999999999994</c:v>
                </c:pt>
                <c:pt idx="4664">
                  <c:v>-56.396999999999991</c:v>
                </c:pt>
                <c:pt idx="4665">
                  <c:v>-56.394999999999996</c:v>
                </c:pt>
                <c:pt idx="4666">
                  <c:v>-56.392999999999994</c:v>
                </c:pt>
                <c:pt idx="4667">
                  <c:v>-56.390999999999991</c:v>
                </c:pt>
                <c:pt idx="4668">
                  <c:v>-56.388999999999996</c:v>
                </c:pt>
                <c:pt idx="4669">
                  <c:v>-56.386999999999993</c:v>
                </c:pt>
                <c:pt idx="4670">
                  <c:v>-56.384999999999991</c:v>
                </c:pt>
                <c:pt idx="4671">
                  <c:v>-56.382999999999996</c:v>
                </c:pt>
                <c:pt idx="4672">
                  <c:v>-56.380999999999993</c:v>
                </c:pt>
                <c:pt idx="4673">
                  <c:v>-56.378999999999991</c:v>
                </c:pt>
                <c:pt idx="4674">
                  <c:v>-56.376999999999995</c:v>
                </c:pt>
                <c:pt idx="4675">
                  <c:v>-56.374999999999993</c:v>
                </c:pt>
                <c:pt idx="4676">
                  <c:v>-56.37299999999999</c:v>
                </c:pt>
                <c:pt idx="4677">
                  <c:v>-56.370999999999995</c:v>
                </c:pt>
                <c:pt idx="4678">
                  <c:v>-56.368999999999993</c:v>
                </c:pt>
                <c:pt idx="4679">
                  <c:v>-56.36699999999999</c:v>
                </c:pt>
                <c:pt idx="4680">
                  <c:v>-56.364999999999995</c:v>
                </c:pt>
                <c:pt idx="4681">
                  <c:v>-56.362999999999992</c:v>
                </c:pt>
                <c:pt idx="4682">
                  <c:v>-56.36099999999999</c:v>
                </c:pt>
                <c:pt idx="4683">
                  <c:v>-56.358999999999995</c:v>
                </c:pt>
                <c:pt idx="4684">
                  <c:v>-56.356999999999992</c:v>
                </c:pt>
                <c:pt idx="4685">
                  <c:v>-56.354999999999997</c:v>
                </c:pt>
                <c:pt idx="4686">
                  <c:v>-56.352999999999994</c:v>
                </c:pt>
                <c:pt idx="4687">
                  <c:v>-56.350999999999992</c:v>
                </c:pt>
                <c:pt idx="4688">
                  <c:v>-56.348999999999997</c:v>
                </c:pt>
                <c:pt idx="4689">
                  <c:v>-56.346999999999994</c:v>
                </c:pt>
                <c:pt idx="4690">
                  <c:v>-56.344999999999992</c:v>
                </c:pt>
                <c:pt idx="4691">
                  <c:v>-56.342999999999996</c:v>
                </c:pt>
                <c:pt idx="4692">
                  <c:v>-56.340999999999994</c:v>
                </c:pt>
                <c:pt idx="4693">
                  <c:v>-56.338999999999999</c:v>
                </c:pt>
                <c:pt idx="4694">
                  <c:v>-56.336999999999996</c:v>
                </c:pt>
                <c:pt idx="4695">
                  <c:v>-56.334999999999994</c:v>
                </c:pt>
                <c:pt idx="4696">
                  <c:v>-56.332999999999998</c:v>
                </c:pt>
                <c:pt idx="4697">
                  <c:v>-56.330999999999996</c:v>
                </c:pt>
                <c:pt idx="4698">
                  <c:v>-56.328999999999994</c:v>
                </c:pt>
                <c:pt idx="4699">
                  <c:v>-56.326999999999998</c:v>
                </c:pt>
                <c:pt idx="4700">
                  <c:v>-56.324999999999996</c:v>
                </c:pt>
                <c:pt idx="4701">
                  <c:v>-56.322999999999993</c:v>
                </c:pt>
                <c:pt idx="4702">
                  <c:v>-56.320999999999998</c:v>
                </c:pt>
                <c:pt idx="4703">
                  <c:v>-56.318999999999996</c:v>
                </c:pt>
                <c:pt idx="4704">
                  <c:v>-56.316999999999993</c:v>
                </c:pt>
                <c:pt idx="4705">
                  <c:v>-56.314999999999998</c:v>
                </c:pt>
                <c:pt idx="4706">
                  <c:v>-56.312999999999995</c:v>
                </c:pt>
                <c:pt idx="4707">
                  <c:v>-56.310999999999993</c:v>
                </c:pt>
                <c:pt idx="4708">
                  <c:v>-56.308999999999997</c:v>
                </c:pt>
                <c:pt idx="4709">
                  <c:v>-56.306999999999995</c:v>
                </c:pt>
                <c:pt idx="4710">
                  <c:v>-56.304999999999993</c:v>
                </c:pt>
                <c:pt idx="4711">
                  <c:v>-56.302999999999997</c:v>
                </c:pt>
                <c:pt idx="4712">
                  <c:v>-56.300999999999995</c:v>
                </c:pt>
                <c:pt idx="4713">
                  <c:v>-56.298999999999992</c:v>
                </c:pt>
                <c:pt idx="4714">
                  <c:v>-56.296999999999997</c:v>
                </c:pt>
                <c:pt idx="4715">
                  <c:v>-56.294999999999995</c:v>
                </c:pt>
                <c:pt idx="4716">
                  <c:v>-56.292999999999992</c:v>
                </c:pt>
                <c:pt idx="4717">
                  <c:v>-56.290999999999997</c:v>
                </c:pt>
                <c:pt idx="4718">
                  <c:v>-56.288999999999994</c:v>
                </c:pt>
                <c:pt idx="4719">
                  <c:v>-56.286999999999992</c:v>
                </c:pt>
                <c:pt idx="4720">
                  <c:v>-56.284999999999997</c:v>
                </c:pt>
                <c:pt idx="4721">
                  <c:v>-56.282999999999994</c:v>
                </c:pt>
                <c:pt idx="4722">
                  <c:v>-56.280999999999992</c:v>
                </c:pt>
                <c:pt idx="4723">
                  <c:v>-56.278999999999996</c:v>
                </c:pt>
                <c:pt idx="4724">
                  <c:v>-56.276999999999994</c:v>
                </c:pt>
                <c:pt idx="4725">
                  <c:v>-56.274999999999991</c:v>
                </c:pt>
                <c:pt idx="4726">
                  <c:v>-56.272999999999996</c:v>
                </c:pt>
                <c:pt idx="4727">
                  <c:v>-56.270999999999994</c:v>
                </c:pt>
                <c:pt idx="4728">
                  <c:v>-56.268999999999991</c:v>
                </c:pt>
                <c:pt idx="4729">
                  <c:v>-56.266999999999996</c:v>
                </c:pt>
                <c:pt idx="4730">
                  <c:v>-56.264999999999993</c:v>
                </c:pt>
                <c:pt idx="4731">
                  <c:v>-56.262999999999991</c:v>
                </c:pt>
                <c:pt idx="4732">
                  <c:v>-56.260999999999996</c:v>
                </c:pt>
                <c:pt idx="4733">
                  <c:v>-56.258999999999993</c:v>
                </c:pt>
                <c:pt idx="4734">
                  <c:v>-56.256999999999991</c:v>
                </c:pt>
                <c:pt idx="4735">
                  <c:v>-56.254999999999995</c:v>
                </c:pt>
                <c:pt idx="4736">
                  <c:v>-56.252999999999993</c:v>
                </c:pt>
                <c:pt idx="4737">
                  <c:v>-56.250999999999991</c:v>
                </c:pt>
                <c:pt idx="4738">
                  <c:v>-56.248999999999995</c:v>
                </c:pt>
                <c:pt idx="4739">
                  <c:v>-56.246999999999993</c:v>
                </c:pt>
                <c:pt idx="4740">
                  <c:v>-56.24499999999999</c:v>
                </c:pt>
                <c:pt idx="4741">
                  <c:v>-56.242999999999995</c:v>
                </c:pt>
                <c:pt idx="4742">
                  <c:v>-56.240999999999993</c:v>
                </c:pt>
                <c:pt idx="4743">
                  <c:v>-56.23899999999999</c:v>
                </c:pt>
                <c:pt idx="4744">
                  <c:v>-56.236999999999995</c:v>
                </c:pt>
                <c:pt idx="4745">
                  <c:v>-56.234999999999992</c:v>
                </c:pt>
                <c:pt idx="4746">
                  <c:v>-56.23299999999999</c:v>
                </c:pt>
                <c:pt idx="4747">
                  <c:v>-56.230999999999995</c:v>
                </c:pt>
                <c:pt idx="4748">
                  <c:v>-56.228999999999992</c:v>
                </c:pt>
                <c:pt idx="4749">
                  <c:v>-56.226999999999997</c:v>
                </c:pt>
                <c:pt idx="4750">
                  <c:v>-56.224999999999994</c:v>
                </c:pt>
                <c:pt idx="4751">
                  <c:v>-56.222999999999992</c:v>
                </c:pt>
                <c:pt idx="4752">
                  <c:v>-56.220999999999997</c:v>
                </c:pt>
                <c:pt idx="4753">
                  <c:v>-56.218999999999994</c:v>
                </c:pt>
                <c:pt idx="4754">
                  <c:v>-56.216999999999999</c:v>
                </c:pt>
                <c:pt idx="4755">
                  <c:v>-56.214999999999996</c:v>
                </c:pt>
                <c:pt idx="4756">
                  <c:v>-56.212999999999994</c:v>
                </c:pt>
                <c:pt idx="4757">
                  <c:v>-56.210999999999999</c:v>
                </c:pt>
                <c:pt idx="4758">
                  <c:v>-56.208999999999996</c:v>
                </c:pt>
                <c:pt idx="4759">
                  <c:v>-56.206999999999994</c:v>
                </c:pt>
                <c:pt idx="4760">
                  <c:v>-56.204999999999998</c:v>
                </c:pt>
                <c:pt idx="4761">
                  <c:v>-56.202999999999996</c:v>
                </c:pt>
                <c:pt idx="4762">
                  <c:v>-56.200999999999993</c:v>
                </c:pt>
                <c:pt idx="4763">
                  <c:v>-56.198999999999998</c:v>
                </c:pt>
                <c:pt idx="4764">
                  <c:v>-56.196999999999996</c:v>
                </c:pt>
                <c:pt idx="4765">
                  <c:v>-56.194999999999993</c:v>
                </c:pt>
                <c:pt idx="4766">
                  <c:v>-56.192999999999998</c:v>
                </c:pt>
                <c:pt idx="4767">
                  <c:v>-56.190999999999995</c:v>
                </c:pt>
                <c:pt idx="4768">
                  <c:v>-56.188999999999993</c:v>
                </c:pt>
                <c:pt idx="4769">
                  <c:v>-56.186999999999998</c:v>
                </c:pt>
                <c:pt idx="4770">
                  <c:v>-56.184999999999995</c:v>
                </c:pt>
                <c:pt idx="4771">
                  <c:v>-56.182999999999993</c:v>
                </c:pt>
                <c:pt idx="4772">
                  <c:v>-56.180999999999997</c:v>
                </c:pt>
                <c:pt idx="4773">
                  <c:v>-56.178999999999995</c:v>
                </c:pt>
                <c:pt idx="4774">
                  <c:v>-56.176999999999992</c:v>
                </c:pt>
                <c:pt idx="4775">
                  <c:v>-56.174999999999997</c:v>
                </c:pt>
                <c:pt idx="4776">
                  <c:v>-56.172999999999995</c:v>
                </c:pt>
                <c:pt idx="4777">
                  <c:v>-56.170999999999992</c:v>
                </c:pt>
                <c:pt idx="4778">
                  <c:v>-56.168999999999997</c:v>
                </c:pt>
                <c:pt idx="4779">
                  <c:v>-56.166999999999994</c:v>
                </c:pt>
                <c:pt idx="4780">
                  <c:v>-56.164999999999992</c:v>
                </c:pt>
                <c:pt idx="4781">
                  <c:v>-56.162999999999997</c:v>
                </c:pt>
                <c:pt idx="4782">
                  <c:v>-56.160999999999994</c:v>
                </c:pt>
                <c:pt idx="4783">
                  <c:v>-56.158999999999992</c:v>
                </c:pt>
                <c:pt idx="4784">
                  <c:v>-56.156999999999996</c:v>
                </c:pt>
                <c:pt idx="4785">
                  <c:v>-56.154999999999994</c:v>
                </c:pt>
                <c:pt idx="4786">
                  <c:v>-56.152999999999992</c:v>
                </c:pt>
                <c:pt idx="4787">
                  <c:v>-56.150999999999996</c:v>
                </c:pt>
                <c:pt idx="4788">
                  <c:v>-56.148999999999994</c:v>
                </c:pt>
                <c:pt idx="4789">
                  <c:v>-56.146999999999991</c:v>
                </c:pt>
                <c:pt idx="4790">
                  <c:v>-56.144999999999996</c:v>
                </c:pt>
                <c:pt idx="4791">
                  <c:v>-56.142999999999994</c:v>
                </c:pt>
                <c:pt idx="4792">
                  <c:v>-56.140999999999991</c:v>
                </c:pt>
                <c:pt idx="4793">
                  <c:v>-56.138999999999996</c:v>
                </c:pt>
                <c:pt idx="4794">
                  <c:v>-56.136999999999993</c:v>
                </c:pt>
                <c:pt idx="4795">
                  <c:v>-56.134999999999991</c:v>
                </c:pt>
                <c:pt idx="4796">
                  <c:v>-56.132999999999996</c:v>
                </c:pt>
                <c:pt idx="4797">
                  <c:v>-56.130999999999993</c:v>
                </c:pt>
                <c:pt idx="4798">
                  <c:v>-56.128999999999991</c:v>
                </c:pt>
                <c:pt idx="4799">
                  <c:v>-56.126999999999995</c:v>
                </c:pt>
                <c:pt idx="4800">
                  <c:v>-56.124999999999993</c:v>
                </c:pt>
                <c:pt idx="4801">
                  <c:v>-56.12299999999999</c:v>
                </c:pt>
                <c:pt idx="4802">
                  <c:v>-56.120999999999995</c:v>
                </c:pt>
                <c:pt idx="4803">
                  <c:v>-56.118999999999993</c:v>
                </c:pt>
                <c:pt idx="4804">
                  <c:v>-56.11699999999999</c:v>
                </c:pt>
                <c:pt idx="4805">
                  <c:v>-56.114999999999995</c:v>
                </c:pt>
                <c:pt idx="4806">
                  <c:v>-56.112999999999992</c:v>
                </c:pt>
                <c:pt idx="4807">
                  <c:v>-56.11099999999999</c:v>
                </c:pt>
                <c:pt idx="4808">
                  <c:v>-56.108999999999995</c:v>
                </c:pt>
                <c:pt idx="4809">
                  <c:v>-56.106999999999992</c:v>
                </c:pt>
                <c:pt idx="4810">
                  <c:v>-56.104999999999997</c:v>
                </c:pt>
                <c:pt idx="4811">
                  <c:v>-56.102999999999994</c:v>
                </c:pt>
                <c:pt idx="4812">
                  <c:v>-56.100999999999992</c:v>
                </c:pt>
                <c:pt idx="4813">
                  <c:v>-56.098999999999997</c:v>
                </c:pt>
                <c:pt idx="4814">
                  <c:v>-56.096999999999994</c:v>
                </c:pt>
                <c:pt idx="4815">
                  <c:v>-56.094999999999992</c:v>
                </c:pt>
                <c:pt idx="4816">
                  <c:v>-56.092999999999996</c:v>
                </c:pt>
                <c:pt idx="4817">
                  <c:v>-56.090999999999994</c:v>
                </c:pt>
                <c:pt idx="4818">
                  <c:v>-56.088999999999999</c:v>
                </c:pt>
                <c:pt idx="4819">
                  <c:v>-56.086999999999996</c:v>
                </c:pt>
                <c:pt idx="4820">
                  <c:v>-56.084999999999994</c:v>
                </c:pt>
                <c:pt idx="4821">
                  <c:v>-56.082999999999998</c:v>
                </c:pt>
                <c:pt idx="4822">
                  <c:v>-56.080999999999996</c:v>
                </c:pt>
                <c:pt idx="4823">
                  <c:v>-56.078999999999994</c:v>
                </c:pt>
                <c:pt idx="4824">
                  <c:v>-56.076999999999998</c:v>
                </c:pt>
                <c:pt idx="4825">
                  <c:v>-56.074999999999996</c:v>
                </c:pt>
                <c:pt idx="4826">
                  <c:v>-56.072999999999993</c:v>
                </c:pt>
                <c:pt idx="4827">
                  <c:v>-56.070999999999998</c:v>
                </c:pt>
                <c:pt idx="4828">
                  <c:v>-56.068999999999996</c:v>
                </c:pt>
                <c:pt idx="4829">
                  <c:v>-56.066999999999993</c:v>
                </c:pt>
                <c:pt idx="4830">
                  <c:v>-56.064999999999998</c:v>
                </c:pt>
                <c:pt idx="4831">
                  <c:v>-56.062999999999995</c:v>
                </c:pt>
                <c:pt idx="4832">
                  <c:v>-56.060999999999993</c:v>
                </c:pt>
                <c:pt idx="4833">
                  <c:v>-56.058999999999997</c:v>
                </c:pt>
                <c:pt idx="4834">
                  <c:v>-56.056999999999995</c:v>
                </c:pt>
                <c:pt idx="4835">
                  <c:v>-56.054999999999993</c:v>
                </c:pt>
                <c:pt idx="4836">
                  <c:v>-56.052999999999997</c:v>
                </c:pt>
                <c:pt idx="4837">
                  <c:v>-56.050999999999995</c:v>
                </c:pt>
                <c:pt idx="4838">
                  <c:v>-56.048999999999992</c:v>
                </c:pt>
                <c:pt idx="4839">
                  <c:v>-56.046999999999997</c:v>
                </c:pt>
                <c:pt idx="4840">
                  <c:v>-56.044999999999995</c:v>
                </c:pt>
                <c:pt idx="4841">
                  <c:v>-56.042999999999992</c:v>
                </c:pt>
                <c:pt idx="4842">
                  <c:v>-56.040999999999997</c:v>
                </c:pt>
                <c:pt idx="4843">
                  <c:v>-56.038999999999994</c:v>
                </c:pt>
                <c:pt idx="4844">
                  <c:v>-56.036999999999992</c:v>
                </c:pt>
                <c:pt idx="4845">
                  <c:v>-56.034999999999997</c:v>
                </c:pt>
                <c:pt idx="4846">
                  <c:v>-56.032999999999994</c:v>
                </c:pt>
                <c:pt idx="4847">
                  <c:v>-56.030999999999992</c:v>
                </c:pt>
                <c:pt idx="4848">
                  <c:v>-56.028999999999996</c:v>
                </c:pt>
                <c:pt idx="4849">
                  <c:v>-56.026999999999994</c:v>
                </c:pt>
                <c:pt idx="4850">
                  <c:v>-56.024999999999991</c:v>
                </c:pt>
                <c:pt idx="4851">
                  <c:v>-56.022999999999996</c:v>
                </c:pt>
                <c:pt idx="4852">
                  <c:v>-56.020999999999994</c:v>
                </c:pt>
                <c:pt idx="4853">
                  <c:v>-56.018999999999991</c:v>
                </c:pt>
                <c:pt idx="4854">
                  <c:v>-56.016999999999996</c:v>
                </c:pt>
                <c:pt idx="4855">
                  <c:v>-56.014999999999993</c:v>
                </c:pt>
                <c:pt idx="4856">
                  <c:v>-56.012999999999991</c:v>
                </c:pt>
                <c:pt idx="4857">
                  <c:v>-56.010999999999996</c:v>
                </c:pt>
                <c:pt idx="4858">
                  <c:v>-56.008999999999993</c:v>
                </c:pt>
                <c:pt idx="4859">
                  <c:v>-56.006999999999991</c:v>
                </c:pt>
                <c:pt idx="4860">
                  <c:v>-56.004999999999995</c:v>
                </c:pt>
                <c:pt idx="4861">
                  <c:v>-56.002999999999993</c:v>
                </c:pt>
                <c:pt idx="4862">
                  <c:v>-56.000999999999991</c:v>
                </c:pt>
                <c:pt idx="4863">
                  <c:v>-55.998999999999995</c:v>
                </c:pt>
                <c:pt idx="4864">
                  <c:v>-55.996999999999993</c:v>
                </c:pt>
                <c:pt idx="4865">
                  <c:v>-55.99499999999999</c:v>
                </c:pt>
                <c:pt idx="4866">
                  <c:v>-55.992999999999995</c:v>
                </c:pt>
                <c:pt idx="4867">
                  <c:v>-55.990999999999993</c:v>
                </c:pt>
                <c:pt idx="4868">
                  <c:v>-55.98899999999999</c:v>
                </c:pt>
                <c:pt idx="4869">
                  <c:v>-55.986999999999995</c:v>
                </c:pt>
                <c:pt idx="4870">
                  <c:v>-55.984999999999992</c:v>
                </c:pt>
                <c:pt idx="4871">
                  <c:v>-55.98299999999999</c:v>
                </c:pt>
                <c:pt idx="4872">
                  <c:v>-55.980999999999995</c:v>
                </c:pt>
                <c:pt idx="4873">
                  <c:v>-55.978999999999992</c:v>
                </c:pt>
                <c:pt idx="4874">
                  <c:v>-55.976999999999997</c:v>
                </c:pt>
                <c:pt idx="4875">
                  <c:v>-55.974999999999994</c:v>
                </c:pt>
                <c:pt idx="4876">
                  <c:v>-55.972999999999992</c:v>
                </c:pt>
                <c:pt idx="4877">
                  <c:v>-55.970999999999997</c:v>
                </c:pt>
                <c:pt idx="4878">
                  <c:v>-55.968999999999994</c:v>
                </c:pt>
                <c:pt idx="4879">
                  <c:v>-55.966999999999999</c:v>
                </c:pt>
                <c:pt idx="4880">
                  <c:v>-55.964999999999996</c:v>
                </c:pt>
                <c:pt idx="4881">
                  <c:v>-55.962999999999994</c:v>
                </c:pt>
                <c:pt idx="4882">
                  <c:v>-55.960999999999999</c:v>
                </c:pt>
                <c:pt idx="4883">
                  <c:v>-55.958999999999996</c:v>
                </c:pt>
                <c:pt idx="4884">
                  <c:v>-55.956999999999994</c:v>
                </c:pt>
                <c:pt idx="4885">
                  <c:v>-55.954999999999998</c:v>
                </c:pt>
                <c:pt idx="4886">
                  <c:v>-55.952999999999996</c:v>
                </c:pt>
                <c:pt idx="4887">
                  <c:v>-55.950999999999993</c:v>
                </c:pt>
                <c:pt idx="4888">
                  <c:v>-55.948999999999998</c:v>
                </c:pt>
                <c:pt idx="4889">
                  <c:v>-55.946999999999996</c:v>
                </c:pt>
                <c:pt idx="4890">
                  <c:v>-55.944999999999993</c:v>
                </c:pt>
                <c:pt idx="4891">
                  <c:v>-55.942999999999998</c:v>
                </c:pt>
                <c:pt idx="4892">
                  <c:v>-55.940999999999995</c:v>
                </c:pt>
                <c:pt idx="4893">
                  <c:v>-55.938999999999993</c:v>
                </c:pt>
                <c:pt idx="4894">
                  <c:v>-55.936999999999998</c:v>
                </c:pt>
                <c:pt idx="4895">
                  <c:v>-55.934999999999995</c:v>
                </c:pt>
                <c:pt idx="4896">
                  <c:v>-55.932999999999993</c:v>
                </c:pt>
                <c:pt idx="4897">
                  <c:v>-55.930999999999997</c:v>
                </c:pt>
                <c:pt idx="4898">
                  <c:v>-55.928999999999995</c:v>
                </c:pt>
                <c:pt idx="4899">
                  <c:v>-55.926999999999992</c:v>
                </c:pt>
                <c:pt idx="4900">
                  <c:v>-55.924999999999997</c:v>
                </c:pt>
                <c:pt idx="4901">
                  <c:v>-55.922999999999995</c:v>
                </c:pt>
                <c:pt idx="4902">
                  <c:v>-55.920999999999992</c:v>
                </c:pt>
                <c:pt idx="4903">
                  <c:v>-55.918999999999997</c:v>
                </c:pt>
                <c:pt idx="4904">
                  <c:v>-55.916999999999994</c:v>
                </c:pt>
                <c:pt idx="4905">
                  <c:v>-55.914999999999992</c:v>
                </c:pt>
                <c:pt idx="4906">
                  <c:v>-55.912999999999997</c:v>
                </c:pt>
                <c:pt idx="4907">
                  <c:v>-55.910999999999994</c:v>
                </c:pt>
                <c:pt idx="4908">
                  <c:v>-55.908999999999992</c:v>
                </c:pt>
                <c:pt idx="4909">
                  <c:v>-55.906999999999996</c:v>
                </c:pt>
                <c:pt idx="4910">
                  <c:v>-55.904999999999994</c:v>
                </c:pt>
                <c:pt idx="4911">
                  <c:v>-55.902999999999992</c:v>
                </c:pt>
                <c:pt idx="4912">
                  <c:v>-55.900999999999996</c:v>
                </c:pt>
                <c:pt idx="4913">
                  <c:v>-55.898999999999994</c:v>
                </c:pt>
                <c:pt idx="4914">
                  <c:v>-55.896999999999991</c:v>
                </c:pt>
                <c:pt idx="4915">
                  <c:v>-55.894999999999996</c:v>
                </c:pt>
                <c:pt idx="4916">
                  <c:v>-55.892999999999994</c:v>
                </c:pt>
                <c:pt idx="4917">
                  <c:v>-55.890999999999991</c:v>
                </c:pt>
                <c:pt idx="4918">
                  <c:v>-55.888999999999996</c:v>
                </c:pt>
                <c:pt idx="4919">
                  <c:v>-55.886999999999993</c:v>
                </c:pt>
                <c:pt idx="4920">
                  <c:v>-55.884999999999991</c:v>
                </c:pt>
                <c:pt idx="4921">
                  <c:v>-55.882999999999996</c:v>
                </c:pt>
                <c:pt idx="4922">
                  <c:v>-55.880999999999993</c:v>
                </c:pt>
                <c:pt idx="4923">
                  <c:v>-55.878999999999991</c:v>
                </c:pt>
                <c:pt idx="4924">
                  <c:v>-55.876999999999995</c:v>
                </c:pt>
                <c:pt idx="4925">
                  <c:v>-55.874999999999993</c:v>
                </c:pt>
                <c:pt idx="4926">
                  <c:v>-55.87299999999999</c:v>
                </c:pt>
                <c:pt idx="4927">
                  <c:v>-55.870999999999995</c:v>
                </c:pt>
                <c:pt idx="4928">
                  <c:v>-55.868999999999993</c:v>
                </c:pt>
                <c:pt idx="4929">
                  <c:v>-55.86699999999999</c:v>
                </c:pt>
                <c:pt idx="4930">
                  <c:v>-55.864999999999995</c:v>
                </c:pt>
                <c:pt idx="4931">
                  <c:v>-55.862999999999992</c:v>
                </c:pt>
                <c:pt idx="4932">
                  <c:v>-55.86099999999999</c:v>
                </c:pt>
                <c:pt idx="4933">
                  <c:v>-55.858999999999995</c:v>
                </c:pt>
                <c:pt idx="4934">
                  <c:v>-55.856999999999992</c:v>
                </c:pt>
                <c:pt idx="4935">
                  <c:v>-55.854999999999997</c:v>
                </c:pt>
                <c:pt idx="4936">
                  <c:v>-55.852999999999994</c:v>
                </c:pt>
                <c:pt idx="4937">
                  <c:v>-55.850999999999992</c:v>
                </c:pt>
                <c:pt idx="4938">
                  <c:v>-55.848999999999997</c:v>
                </c:pt>
                <c:pt idx="4939">
                  <c:v>-55.846999999999994</c:v>
                </c:pt>
                <c:pt idx="4940">
                  <c:v>-55.844999999999992</c:v>
                </c:pt>
                <c:pt idx="4941">
                  <c:v>-55.842999999999996</c:v>
                </c:pt>
                <c:pt idx="4942">
                  <c:v>-55.840999999999994</c:v>
                </c:pt>
                <c:pt idx="4943">
                  <c:v>-55.838999999999999</c:v>
                </c:pt>
                <c:pt idx="4944">
                  <c:v>-55.836999999999996</c:v>
                </c:pt>
                <c:pt idx="4945">
                  <c:v>-55.834999999999994</c:v>
                </c:pt>
                <c:pt idx="4946">
                  <c:v>-55.832999999999998</c:v>
                </c:pt>
                <c:pt idx="4947">
                  <c:v>-55.830999999999996</c:v>
                </c:pt>
                <c:pt idx="4948">
                  <c:v>-55.828999999999994</c:v>
                </c:pt>
                <c:pt idx="4949">
                  <c:v>-55.826999999999998</c:v>
                </c:pt>
                <c:pt idx="4950">
                  <c:v>-55.824999999999996</c:v>
                </c:pt>
                <c:pt idx="4951">
                  <c:v>-55.822999999999993</c:v>
                </c:pt>
                <c:pt idx="4952">
                  <c:v>-55.820999999999998</c:v>
                </c:pt>
                <c:pt idx="4953">
                  <c:v>-55.818999999999996</c:v>
                </c:pt>
                <c:pt idx="4954">
                  <c:v>-55.816999999999993</c:v>
                </c:pt>
                <c:pt idx="4955">
                  <c:v>-55.814999999999998</c:v>
                </c:pt>
                <c:pt idx="4956">
                  <c:v>-55.812999999999995</c:v>
                </c:pt>
                <c:pt idx="4957">
                  <c:v>-55.810999999999993</c:v>
                </c:pt>
                <c:pt idx="4958">
                  <c:v>-55.808999999999997</c:v>
                </c:pt>
                <c:pt idx="4959">
                  <c:v>-55.806999999999995</c:v>
                </c:pt>
                <c:pt idx="4960">
                  <c:v>-55.804999999999993</c:v>
                </c:pt>
                <c:pt idx="4961">
                  <c:v>-55.802999999999997</c:v>
                </c:pt>
                <c:pt idx="4962">
                  <c:v>-55.800999999999995</c:v>
                </c:pt>
                <c:pt idx="4963">
                  <c:v>-55.798999999999992</c:v>
                </c:pt>
                <c:pt idx="4964">
                  <c:v>-55.796999999999997</c:v>
                </c:pt>
                <c:pt idx="4965">
                  <c:v>-55.794999999999995</c:v>
                </c:pt>
                <c:pt idx="4966">
                  <c:v>-55.792999999999992</c:v>
                </c:pt>
                <c:pt idx="4967">
                  <c:v>-55.790999999999997</c:v>
                </c:pt>
                <c:pt idx="4968">
                  <c:v>-55.788999999999994</c:v>
                </c:pt>
                <c:pt idx="4969">
                  <c:v>-55.786999999999992</c:v>
                </c:pt>
                <c:pt idx="4970">
                  <c:v>-55.784999999999997</c:v>
                </c:pt>
                <c:pt idx="4971">
                  <c:v>-55.782999999999994</c:v>
                </c:pt>
                <c:pt idx="4972">
                  <c:v>-55.780999999999992</c:v>
                </c:pt>
                <c:pt idx="4973">
                  <c:v>-55.778999999999996</c:v>
                </c:pt>
                <c:pt idx="4974">
                  <c:v>-55.776999999999994</c:v>
                </c:pt>
                <c:pt idx="4975">
                  <c:v>-55.774999999999991</c:v>
                </c:pt>
                <c:pt idx="4976">
                  <c:v>-55.772999999999996</c:v>
                </c:pt>
                <c:pt idx="4977">
                  <c:v>-55.770999999999994</c:v>
                </c:pt>
                <c:pt idx="4978">
                  <c:v>-55.768999999999991</c:v>
                </c:pt>
                <c:pt idx="4979">
                  <c:v>-55.766999999999996</c:v>
                </c:pt>
                <c:pt idx="4980">
                  <c:v>-55.764999999999993</c:v>
                </c:pt>
                <c:pt idx="4981">
                  <c:v>-55.762999999999991</c:v>
                </c:pt>
                <c:pt idx="4982">
                  <c:v>-55.760999999999996</c:v>
                </c:pt>
                <c:pt idx="4983">
                  <c:v>-55.758999999999993</c:v>
                </c:pt>
                <c:pt idx="4984">
                  <c:v>-55.756999999999991</c:v>
                </c:pt>
                <c:pt idx="4985">
                  <c:v>-55.754999999999995</c:v>
                </c:pt>
                <c:pt idx="4986">
                  <c:v>-55.752999999999993</c:v>
                </c:pt>
                <c:pt idx="4987">
                  <c:v>-55.750999999999991</c:v>
                </c:pt>
                <c:pt idx="4988">
                  <c:v>-55.748999999999995</c:v>
                </c:pt>
                <c:pt idx="4989">
                  <c:v>-55.746999999999993</c:v>
                </c:pt>
                <c:pt idx="4990">
                  <c:v>-55.74499999999999</c:v>
                </c:pt>
                <c:pt idx="4991">
                  <c:v>-55.742999999999995</c:v>
                </c:pt>
                <c:pt idx="4992">
                  <c:v>-55.740999999999993</c:v>
                </c:pt>
                <c:pt idx="4993">
                  <c:v>-55.73899999999999</c:v>
                </c:pt>
                <c:pt idx="4994">
                  <c:v>-55.736999999999995</c:v>
                </c:pt>
                <c:pt idx="4995">
                  <c:v>-55.734999999999992</c:v>
                </c:pt>
                <c:pt idx="4996">
                  <c:v>-55.73299999999999</c:v>
                </c:pt>
                <c:pt idx="4997">
                  <c:v>-55.730999999999995</c:v>
                </c:pt>
                <c:pt idx="4998">
                  <c:v>-55.728999999999992</c:v>
                </c:pt>
                <c:pt idx="4999">
                  <c:v>-55.726999999999997</c:v>
                </c:pt>
                <c:pt idx="5000">
                  <c:v>-55.724999999999994</c:v>
                </c:pt>
                <c:pt idx="5001">
                  <c:v>-55.722999999999992</c:v>
                </c:pt>
                <c:pt idx="5002">
                  <c:v>-55.720999999999997</c:v>
                </c:pt>
                <c:pt idx="5003">
                  <c:v>-55.718999999999994</c:v>
                </c:pt>
                <c:pt idx="5004">
                  <c:v>-55.716999999999999</c:v>
                </c:pt>
                <c:pt idx="5005">
                  <c:v>-55.714999999999996</c:v>
                </c:pt>
                <c:pt idx="5006">
                  <c:v>-55.712999999999994</c:v>
                </c:pt>
                <c:pt idx="5007">
                  <c:v>-55.710999999999999</c:v>
                </c:pt>
                <c:pt idx="5008">
                  <c:v>-55.708999999999996</c:v>
                </c:pt>
                <c:pt idx="5009">
                  <c:v>-55.706999999999994</c:v>
                </c:pt>
                <c:pt idx="5010">
                  <c:v>-55.704999999999998</c:v>
                </c:pt>
                <c:pt idx="5011">
                  <c:v>-55.702999999999996</c:v>
                </c:pt>
                <c:pt idx="5012">
                  <c:v>-55.700999999999993</c:v>
                </c:pt>
                <c:pt idx="5013">
                  <c:v>-55.698999999999998</c:v>
                </c:pt>
                <c:pt idx="5014">
                  <c:v>-55.696999999999996</c:v>
                </c:pt>
                <c:pt idx="5015">
                  <c:v>-55.694999999999993</c:v>
                </c:pt>
                <c:pt idx="5016">
                  <c:v>-55.692999999999998</c:v>
                </c:pt>
                <c:pt idx="5017">
                  <c:v>-55.690999999999995</c:v>
                </c:pt>
                <c:pt idx="5018">
                  <c:v>-55.688999999999993</c:v>
                </c:pt>
                <c:pt idx="5019">
                  <c:v>-55.686999999999998</c:v>
                </c:pt>
                <c:pt idx="5020">
                  <c:v>-55.684999999999995</c:v>
                </c:pt>
                <c:pt idx="5021">
                  <c:v>-55.682999999999993</c:v>
                </c:pt>
                <c:pt idx="5022">
                  <c:v>-55.680999999999997</c:v>
                </c:pt>
                <c:pt idx="5023">
                  <c:v>-55.678999999999995</c:v>
                </c:pt>
                <c:pt idx="5024">
                  <c:v>-55.676999999999992</c:v>
                </c:pt>
                <c:pt idx="5025">
                  <c:v>-55.674999999999997</c:v>
                </c:pt>
                <c:pt idx="5026">
                  <c:v>-55.672999999999995</c:v>
                </c:pt>
                <c:pt idx="5027">
                  <c:v>-55.670999999999992</c:v>
                </c:pt>
                <c:pt idx="5028">
                  <c:v>-55.668999999999997</c:v>
                </c:pt>
                <c:pt idx="5029">
                  <c:v>-55.666999999999994</c:v>
                </c:pt>
                <c:pt idx="5030">
                  <c:v>-55.664999999999992</c:v>
                </c:pt>
                <c:pt idx="5031">
                  <c:v>-55.662999999999997</c:v>
                </c:pt>
                <c:pt idx="5032">
                  <c:v>-55.660999999999994</c:v>
                </c:pt>
                <c:pt idx="5033">
                  <c:v>-55.658999999999992</c:v>
                </c:pt>
                <c:pt idx="5034">
                  <c:v>-55.656999999999996</c:v>
                </c:pt>
                <c:pt idx="5035">
                  <c:v>-55.654999999999994</c:v>
                </c:pt>
                <c:pt idx="5036">
                  <c:v>-55.652999999999992</c:v>
                </c:pt>
                <c:pt idx="5037">
                  <c:v>-55.650999999999996</c:v>
                </c:pt>
                <c:pt idx="5038">
                  <c:v>-55.648999999999994</c:v>
                </c:pt>
                <c:pt idx="5039">
                  <c:v>-55.646999999999991</c:v>
                </c:pt>
                <c:pt idx="5040">
                  <c:v>-55.644999999999996</c:v>
                </c:pt>
                <c:pt idx="5041">
                  <c:v>-55.642999999999994</c:v>
                </c:pt>
                <c:pt idx="5042">
                  <c:v>-55.640999999999991</c:v>
                </c:pt>
                <c:pt idx="5043">
                  <c:v>-55.638999999999996</c:v>
                </c:pt>
                <c:pt idx="5044">
                  <c:v>-55.636999999999993</c:v>
                </c:pt>
                <c:pt idx="5045">
                  <c:v>-55.634999999999991</c:v>
                </c:pt>
                <c:pt idx="5046">
                  <c:v>-55.632999999999996</c:v>
                </c:pt>
                <c:pt idx="5047">
                  <c:v>-55.630999999999993</c:v>
                </c:pt>
                <c:pt idx="5048">
                  <c:v>-55.628999999999991</c:v>
                </c:pt>
                <c:pt idx="5049">
                  <c:v>-55.626999999999995</c:v>
                </c:pt>
                <c:pt idx="5050">
                  <c:v>-55.624999999999993</c:v>
                </c:pt>
                <c:pt idx="5051">
                  <c:v>-55.62299999999999</c:v>
                </c:pt>
                <c:pt idx="5052">
                  <c:v>-55.620999999999995</c:v>
                </c:pt>
                <c:pt idx="5053">
                  <c:v>-55.618999999999993</c:v>
                </c:pt>
                <c:pt idx="5054">
                  <c:v>-55.61699999999999</c:v>
                </c:pt>
                <c:pt idx="5055">
                  <c:v>-55.614999999999995</c:v>
                </c:pt>
                <c:pt idx="5056">
                  <c:v>-55.612999999999992</c:v>
                </c:pt>
                <c:pt idx="5057">
                  <c:v>-55.61099999999999</c:v>
                </c:pt>
                <c:pt idx="5058">
                  <c:v>-55.608999999999995</c:v>
                </c:pt>
                <c:pt idx="5059">
                  <c:v>-55.606999999999992</c:v>
                </c:pt>
                <c:pt idx="5060">
                  <c:v>-55.604999999999997</c:v>
                </c:pt>
                <c:pt idx="5061">
                  <c:v>-55.602999999999994</c:v>
                </c:pt>
                <c:pt idx="5062">
                  <c:v>-55.600999999999992</c:v>
                </c:pt>
                <c:pt idx="5063">
                  <c:v>-55.598999999999997</c:v>
                </c:pt>
                <c:pt idx="5064">
                  <c:v>-55.596999999999994</c:v>
                </c:pt>
                <c:pt idx="5065">
                  <c:v>-55.594999999999992</c:v>
                </c:pt>
                <c:pt idx="5066">
                  <c:v>-55.592999999999996</c:v>
                </c:pt>
                <c:pt idx="5067">
                  <c:v>-55.590999999999994</c:v>
                </c:pt>
                <c:pt idx="5068">
                  <c:v>-55.588999999999999</c:v>
                </c:pt>
                <c:pt idx="5069">
                  <c:v>-55.586999999999996</c:v>
                </c:pt>
                <c:pt idx="5070">
                  <c:v>-55.584999999999994</c:v>
                </c:pt>
                <c:pt idx="5071">
                  <c:v>-55.582999999999998</c:v>
                </c:pt>
                <c:pt idx="5072">
                  <c:v>-55.580999999999996</c:v>
                </c:pt>
                <c:pt idx="5073">
                  <c:v>-55.578999999999994</c:v>
                </c:pt>
                <c:pt idx="5074">
                  <c:v>-55.576999999999998</c:v>
                </c:pt>
                <c:pt idx="5075">
                  <c:v>-55.574999999999996</c:v>
                </c:pt>
                <c:pt idx="5076">
                  <c:v>-55.572999999999993</c:v>
                </c:pt>
                <c:pt idx="5077">
                  <c:v>-55.570999999999998</c:v>
                </c:pt>
                <c:pt idx="5078">
                  <c:v>-55.568999999999996</c:v>
                </c:pt>
                <c:pt idx="5079">
                  <c:v>-55.566999999999993</c:v>
                </c:pt>
                <c:pt idx="5080">
                  <c:v>-55.564999999999998</c:v>
                </c:pt>
                <c:pt idx="5081">
                  <c:v>-55.562999999999995</c:v>
                </c:pt>
                <c:pt idx="5082">
                  <c:v>-55.560999999999993</c:v>
                </c:pt>
                <c:pt idx="5083">
                  <c:v>-55.558999999999997</c:v>
                </c:pt>
                <c:pt idx="5084">
                  <c:v>-55.556999999999995</c:v>
                </c:pt>
                <c:pt idx="5085">
                  <c:v>-55.554999999999993</c:v>
                </c:pt>
                <c:pt idx="5086">
                  <c:v>-55.552999999999997</c:v>
                </c:pt>
                <c:pt idx="5087">
                  <c:v>-55.550999999999995</c:v>
                </c:pt>
                <c:pt idx="5088">
                  <c:v>-55.548999999999992</c:v>
                </c:pt>
                <c:pt idx="5089">
                  <c:v>-55.546999999999997</c:v>
                </c:pt>
                <c:pt idx="5090">
                  <c:v>-55.544999999999995</c:v>
                </c:pt>
                <c:pt idx="5091">
                  <c:v>-55.542999999999992</c:v>
                </c:pt>
                <c:pt idx="5092">
                  <c:v>-55.540999999999997</c:v>
                </c:pt>
                <c:pt idx="5093">
                  <c:v>-55.538999999999994</c:v>
                </c:pt>
                <c:pt idx="5094">
                  <c:v>-55.536999999999992</c:v>
                </c:pt>
                <c:pt idx="5095">
                  <c:v>-55.534999999999997</c:v>
                </c:pt>
                <c:pt idx="5096">
                  <c:v>-55.532999999999994</c:v>
                </c:pt>
                <c:pt idx="5097">
                  <c:v>-55.530999999999992</c:v>
                </c:pt>
                <c:pt idx="5098">
                  <c:v>-55.528999999999996</c:v>
                </c:pt>
                <c:pt idx="5099">
                  <c:v>-55.526999999999994</c:v>
                </c:pt>
                <c:pt idx="5100">
                  <c:v>-55.524999999999991</c:v>
                </c:pt>
                <c:pt idx="5101">
                  <c:v>-55.522999999999996</c:v>
                </c:pt>
                <c:pt idx="5102">
                  <c:v>-55.520999999999994</c:v>
                </c:pt>
                <c:pt idx="5103">
                  <c:v>-55.518999999999991</c:v>
                </c:pt>
                <c:pt idx="5104">
                  <c:v>-55.516999999999996</c:v>
                </c:pt>
                <c:pt idx="5105">
                  <c:v>-55.514999999999993</c:v>
                </c:pt>
                <c:pt idx="5106">
                  <c:v>-55.512999999999991</c:v>
                </c:pt>
                <c:pt idx="5107">
                  <c:v>-55.510999999999996</c:v>
                </c:pt>
                <c:pt idx="5108">
                  <c:v>-55.508999999999993</c:v>
                </c:pt>
                <c:pt idx="5109">
                  <c:v>-55.506999999999991</c:v>
                </c:pt>
                <c:pt idx="5110">
                  <c:v>-55.504999999999995</c:v>
                </c:pt>
                <c:pt idx="5111">
                  <c:v>-55.502999999999993</c:v>
                </c:pt>
                <c:pt idx="5112">
                  <c:v>-55.500999999999991</c:v>
                </c:pt>
                <c:pt idx="5113">
                  <c:v>-55.498999999999995</c:v>
                </c:pt>
                <c:pt idx="5114">
                  <c:v>-55.496999999999993</c:v>
                </c:pt>
                <c:pt idx="5115">
                  <c:v>-55.49499999999999</c:v>
                </c:pt>
                <c:pt idx="5116">
                  <c:v>-55.492999999999995</c:v>
                </c:pt>
                <c:pt idx="5117">
                  <c:v>-55.490999999999993</c:v>
                </c:pt>
                <c:pt idx="5118">
                  <c:v>-55.48899999999999</c:v>
                </c:pt>
                <c:pt idx="5119">
                  <c:v>-55.486999999999995</c:v>
                </c:pt>
                <c:pt idx="5120">
                  <c:v>-55.484999999999992</c:v>
                </c:pt>
                <c:pt idx="5121">
                  <c:v>-55.48299999999999</c:v>
                </c:pt>
                <c:pt idx="5122">
                  <c:v>-55.480999999999995</c:v>
                </c:pt>
                <c:pt idx="5123">
                  <c:v>-55.478999999999992</c:v>
                </c:pt>
                <c:pt idx="5124">
                  <c:v>-55.476999999999997</c:v>
                </c:pt>
                <c:pt idx="5125">
                  <c:v>-55.474999999999994</c:v>
                </c:pt>
                <c:pt idx="5126">
                  <c:v>-55.472999999999992</c:v>
                </c:pt>
                <c:pt idx="5127">
                  <c:v>-55.470999999999997</c:v>
                </c:pt>
                <c:pt idx="5128">
                  <c:v>-55.468999999999994</c:v>
                </c:pt>
                <c:pt idx="5129">
                  <c:v>-55.466999999999999</c:v>
                </c:pt>
                <c:pt idx="5130">
                  <c:v>-55.464999999999996</c:v>
                </c:pt>
                <c:pt idx="5131">
                  <c:v>-55.462999999999994</c:v>
                </c:pt>
                <c:pt idx="5132">
                  <c:v>-55.460999999999999</c:v>
                </c:pt>
                <c:pt idx="5133">
                  <c:v>-55.458999999999996</c:v>
                </c:pt>
                <c:pt idx="5134">
                  <c:v>-55.456999999999994</c:v>
                </c:pt>
                <c:pt idx="5135">
                  <c:v>-55.454999999999998</c:v>
                </c:pt>
                <c:pt idx="5136">
                  <c:v>-55.452999999999996</c:v>
                </c:pt>
                <c:pt idx="5137">
                  <c:v>-55.450999999999993</c:v>
                </c:pt>
                <c:pt idx="5138">
                  <c:v>-55.448999999999998</c:v>
                </c:pt>
                <c:pt idx="5139">
                  <c:v>-55.446999999999996</c:v>
                </c:pt>
                <c:pt idx="5140">
                  <c:v>-55.444999999999993</c:v>
                </c:pt>
                <c:pt idx="5141">
                  <c:v>-55.442999999999998</c:v>
                </c:pt>
                <c:pt idx="5142">
                  <c:v>-55.440999999999995</c:v>
                </c:pt>
                <c:pt idx="5143">
                  <c:v>-55.438999999999993</c:v>
                </c:pt>
                <c:pt idx="5144">
                  <c:v>-55.436999999999998</c:v>
                </c:pt>
                <c:pt idx="5145">
                  <c:v>-55.434999999999995</c:v>
                </c:pt>
                <c:pt idx="5146">
                  <c:v>-55.432999999999993</c:v>
                </c:pt>
                <c:pt idx="5147">
                  <c:v>-55.430999999999997</c:v>
                </c:pt>
                <c:pt idx="5148">
                  <c:v>-55.428999999999995</c:v>
                </c:pt>
                <c:pt idx="5149">
                  <c:v>-55.426999999999992</c:v>
                </c:pt>
                <c:pt idx="5150">
                  <c:v>-55.424999999999997</c:v>
                </c:pt>
                <c:pt idx="5151">
                  <c:v>-55.422999999999995</c:v>
                </c:pt>
                <c:pt idx="5152">
                  <c:v>-55.420999999999992</c:v>
                </c:pt>
                <c:pt idx="5153">
                  <c:v>-55.418999999999997</c:v>
                </c:pt>
                <c:pt idx="5154">
                  <c:v>-55.416999999999994</c:v>
                </c:pt>
                <c:pt idx="5155">
                  <c:v>-55.414999999999992</c:v>
                </c:pt>
                <c:pt idx="5156">
                  <c:v>-55.412999999999997</c:v>
                </c:pt>
                <c:pt idx="5157">
                  <c:v>-55.410999999999994</c:v>
                </c:pt>
                <c:pt idx="5158">
                  <c:v>-55.408999999999992</c:v>
                </c:pt>
                <c:pt idx="5159">
                  <c:v>-55.406999999999996</c:v>
                </c:pt>
                <c:pt idx="5160">
                  <c:v>-55.404999999999994</c:v>
                </c:pt>
                <c:pt idx="5161">
                  <c:v>-55.402999999999992</c:v>
                </c:pt>
                <c:pt idx="5162">
                  <c:v>-55.400999999999996</c:v>
                </c:pt>
                <c:pt idx="5163">
                  <c:v>-55.398999999999994</c:v>
                </c:pt>
                <c:pt idx="5164">
                  <c:v>-55.396999999999991</c:v>
                </c:pt>
                <c:pt idx="5165">
                  <c:v>-55.394999999999996</c:v>
                </c:pt>
                <c:pt idx="5166">
                  <c:v>-55.392999999999994</c:v>
                </c:pt>
                <c:pt idx="5167">
                  <c:v>-55.390999999999991</c:v>
                </c:pt>
                <c:pt idx="5168">
                  <c:v>-55.388999999999996</c:v>
                </c:pt>
                <c:pt idx="5169">
                  <c:v>-55.386999999999993</c:v>
                </c:pt>
                <c:pt idx="5170">
                  <c:v>-55.384999999999991</c:v>
                </c:pt>
                <c:pt idx="5171">
                  <c:v>-55.382999999999996</c:v>
                </c:pt>
                <c:pt idx="5172">
                  <c:v>-55.380999999999993</c:v>
                </c:pt>
                <c:pt idx="5173">
                  <c:v>-55.378999999999991</c:v>
                </c:pt>
                <c:pt idx="5174">
                  <c:v>-55.376999999999995</c:v>
                </c:pt>
                <c:pt idx="5175">
                  <c:v>-55.374999999999993</c:v>
                </c:pt>
                <c:pt idx="5176">
                  <c:v>-55.37299999999999</c:v>
                </c:pt>
                <c:pt idx="5177">
                  <c:v>-55.370999999999995</c:v>
                </c:pt>
                <c:pt idx="5178">
                  <c:v>-55.368999999999993</c:v>
                </c:pt>
                <c:pt idx="5179">
                  <c:v>-55.36699999999999</c:v>
                </c:pt>
                <c:pt idx="5180">
                  <c:v>-55.364999999999995</c:v>
                </c:pt>
                <c:pt idx="5181">
                  <c:v>-55.362999999999992</c:v>
                </c:pt>
                <c:pt idx="5182">
                  <c:v>-55.36099999999999</c:v>
                </c:pt>
                <c:pt idx="5183">
                  <c:v>-55.358999999999995</c:v>
                </c:pt>
                <c:pt idx="5184">
                  <c:v>-55.356999999999992</c:v>
                </c:pt>
                <c:pt idx="5185">
                  <c:v>-55.354999999999997</c:v>
                </c:pt>
                <c:pt idx="5186">
                  <c:v>-55.352999999999994</c:v>
                </c:pt>
                <c:pt idx="5187">
                  <c:v>-55.350999999999992</c:v>
                </c:pt>
                <c:pt idx="5188">
                  <c:v>-55.348999999999997</c:v>
                </c:pt>
                <c:pt idx="5189">
                  <c:v>-55.346999999999994</c:v>
                </c:pt>
                <c:pt idx="5190">
                  <c:v>-55.344999999999992</c:v>
                </c:pt>
                <c:pt idx="5191">
                  <c:v>-55.342999999999996</c:v>
                </c:pt>
                <c:pt idx="5192">
                  <c:v>-55.340999999999994</c:v>
                </c:pt>
                <c:pt idx="5193">
                  <c:v>-55.338999999999999</c:v>
                </c:pt>
                <c:pt idx="5194">
                  <c:v>-55.336999999999996</c:v>
                </c:pt>
                <c:pt idx="5195">
                  <c:v>-55.334999999999994</c:v>
                </c:pt>
                <c:pt idx="5196">
                  <c:v>-55.332999999999998</c:v>
                </c:pt>
                <c:pt idx="5197">
                  <c:v>-55.330999999999996</c:v>
                </c:pt>
                <c:pt idx="5198">
                  <c:v>-55.328999999999994</c:v>
                </c:pt>
                <c:pt idx="5199">
                  <c:v>-55.326999999999998</c:v>
                </c:pt>
                <c:pt idx="5200">
                  <c:v>-55.324999999999996</c:v>
                </c:pt>
                <c:pt idx="5201">
                  <c:v>-55.322999999999993</c:v>
                </c:pt>
                <c:pt idx="5202">
                  <c:v>-55.320999999999998</c:v>
                </c:pt>
                <c:pt idx="5203">
                  <c:v>-55.318999999999996</c:v>
                </c:pt>
                <c:pt idx="5204">
                  <c:v>-55.316999999999993</c:v>
                </c:pt>
                <c:pt idx="5205">
                  <c:v>-55.314999999999998</c:v>
                </c:pt>
                <c:pt idx="5206">
                  <c:v>-55.312999999999995</c:v>
                </c:pt>
                <c:pt idx="5207">
                  <c:v>-55.310999999999993</c:v>
                </c:pt>
                <c:pt idx="5208">
                  <c:v>-55.308999999999997</c:v>
                </c:pt>
                <c:pt idx="5209">
                  <c:v>-55.306999999999995</c:v>
                </c:pt>
                <c:pt idx="5210">
                  <c:v>-55.304999999999993</c:v>
                </c:pt>
                <c:pt idx="5211">
                  <c:v>-55.302999999999997</c:v>
                </c:pt>
                <c:pt idx="5212">
                  <c:v>-55.300999999999995</c:v>
                </c:pt>
                <c:pt idx="5213">
                  <c:v>-55.298999999999992</c:v>
                </c:pt>
                <c:pt idx="5214">
                  <c:v>-55.296999999999997</c:v>
                </c:pt>
                <c:pt idx="5215">
                  <c:v>-55.294999999999995</c:v>
                </c:pt>
                <c:pt idx="5216">
                  <c:v>-55.292999999999992</c:v>
                </c:pt>
                <c:pt idx="5217">
                  <c:v>-55.290999999999997</c:v>
                </c:pt>
                <c:pt idx="5218">
                  <c:v>-55.288999999999994</c:v>
                </c:pt>
                <c:pt idx="5219">
                  <c:v>-55.286999999999992</c:v>
                </c:pt>
                <c:pt idx="5220">
                  <c:v>-55.284999999999997</c:v>
                </c:pt>
                <c:pt idx="5221">
                  <c:v>-55.282999999999994</c:v>
                </c:pt>
                <c:pt idx="5222">
                  <c:v>-55.280999999999992</c:v>
                </c:pt>
                <c:pt idx="5223">
                  <c:v>-55.278999999999996</c:v>
                </c:pt>
                <c:pt idx="5224">
                  <c:v>-55.276999999999994</c:v>
                </c:pt>
                <c:pt idx="5225">
                  <c:v>-55.274999999999991</c:v>
                </c:pt>
                <c:pt idx="5226">
                  <c:v>-55.272999999999996</c:v>
                </c:pt>
                <c:pt idx="5227">
                  <c:v>-55.270999999999994</c:v>
                </c:pt>
                <c:pt idx="5228">
                  <c:v>-55.268999999999991</c:v>
                </c:pt>
                <c:pt idx="5229">
                  <c:v>-55.266999999999996</c:v>
                </c:pt>
                <c:pt idx="5230">
                  <c:v>-55.264999999999993</c:v>
                </c:pt>
                <c:pt idx="5231">
                  <c:v>-55.262999999999991</c:v>
                </c:pt>
                <c:pt idx="5232">
                  <c:v>-55.260999999999996</c:v>
                </c:pt>
                <c:pt idx="5233">
                  <c:v>-55.258999999999993</c:v>
                </c:pt>
                <c:pt idx="5234">
                  <c:v>-55.256999999999991</c:v>
                </c:pt>
                <c:pt idx="5235">
                  <c:v>-55.254999999999995</c:v>
                </c:pt>
                <c:pt idx="5236">
                  <c:v>-55.252999999999993</c:v>
                </c:pt>
                <c:pt idx="5237">
                  <c:v>-55.250999999999991</c:v>
                </c:pt>
                <c:pt idx="5238">
                  <c:v>-55.248999999999995</c:v>
                </c:pt>
                <c:pt idx="5239">
                  <c:v>-55.246999999999993</c:v>
                </c:pt>
                <c:pt idx="5240">
                  <c:v>-55.24499999999999</c:v>
                </c:pt>
                <c:pt idx="5241">
                  <c:v>-55.242999999999995</c:v>
                </c:pt>
                <c:pt idx="5242">
                  <c:v>-55.240999999999993</c:v>
                </c:pt>
                <c:pt idx="5243">
                  <c:v>-55.23899999999999</c:v>
                </c:pt>
                <c:pt idx="5244">
                  <c:v>-55.236999999999995</c:v>
                </c:pt>
                <c:pt idx="5245">
                  <c:v>-55.234999999999992</c:v>
                </c:pt>
                <c:pt idx="5246">
                  <c:v>-55.23299999999999</c:v>
                </c:pt>
                <c:pt idx="5247">
                  <c:v>-55.230999999999995</c:v>
                </c:pt>
                <c:pt idx="5248">
                  <c:v>-55.228999999999992</c:v>
                </c:pt>
                <c:pt idx="5249">
                  <c:v>-55.226999999999997</c:v>
                </c:pt>
                <c:pt idx="5250">
                  <c:v>-55.224999999999994</c:v>
                </c:pt>
                <c:pt idx="5251">
                  <c:v>-55.222999999999992</c:v>
                </c:pt>
                <c:pt idx="5252">
                  <c:v>-55.220999999999997</c:v>
                </c:pt>
                <c:pt idx="5253">
                  <c:v>-55.218999999999994</c:v>
                </c:pt>
                <c:pt idx="5254">
                  <c:v>-55.216999999999999</c:v>
                </c:pt>
                <c:pt idx="5255">
                  <c:v>-55.214999999999996</c:v>
                </c:pt>
                <c:pt idx="5256">
                  <c:v>-55.212999999999994</c:v>
                </c:pt>
                <c:pt idx="5257">
                  <c:v>-55.210999999999999</c:v>
                </c:pt>
                <c:pt idx="5258">
                  <c:v>-55.208999999999996</c:v>
                </c:pt>
                <c:pt idx="5259">
                  <c:v>-55.206999999999994</c:v>
                </c:pt>
                <c:pt idx="5260">
                  <c:v>-55.204999999999998</c:v>
                </c:pt>
                <c:pt idx="5261">
                  <c:v>-55.202999999999996</c:v>
                </c:pt>
                <c:pt idx="5262">
                  <c:v>-55.200999999999993</c:v>
                </c:pt>
                <c:pt idx="5263">
                  <c:v>-55.198999999999998</c:v>
                </c:pt>
                <c:pt idx="5264">
                  <c:v>-55.196999999999996</c:v>
                </c:pt>
                <c:pt idx="5265">
                  <c:v>-55.194999999999993</c:v>
                </c:pt>
                <c:pt idx="5266">
                  <c:v>-55.192999999999998</c:v>
                </c:pt>
                <c:pt idx="5267">
                  <c:v>-55.190999999999995</c:v>
                </c:pt>
                <c:pt idx="5268">
                  <c:v>-55.188999999999993</c:v>
                </c:pt>
                <c:pt idx="5269">
                  <c:v>-55.186999999999998</c:v>
                </c:pt>
                <c:pt idx="5270">
                  <c:v>-55.184999999999995</c:v>
                </c:pt>
                <c:pt idx="5271">
                  <c:v>-55.182999999999993</c:v>
                </c:pt>
                <c:pt idx="5272">
                  <c:v>-55.180999999999997</c:v>
                </c:pt>
                <c:pt idx="5273">
                  <c:v>-55.178999999999995</c:v>
                </c:pt>
                <c:pt idx="5274">
                  <c:v>-55.176999999999992</c:v>
                </c:pt>
                <c:pt idx="5275">
                  <c:v>-55.174999999999997</c:v>
                </c:pt>
                <c:pt idx="5276">
                  <c:v>-55.172999999999995</c:v>
                </c:pt>
                <c:pt idx="5277">
                  <c:v>-55.170999999999992</c:v>
                </c:pt>
                <c:pt idx="5278">
                  <c:v>-55.168999999999997</c:v>
                </c:pt>
                <c:pt idx="5279">
                  <c:v>-55.166999999999994</c:v>
                </c:pt>
                <c:pt idx="5280">
                  <c:v>-55.164999999999992</c:v>
                </c:pt>
                <c:pt idx="5281">
                  <c:v>-55.162999999999997</c:v>
                </c:pt>
                <c:pt idx="5282">
                  <c:v>-55.160999999999994</c:v>
                </c:pt>
                <c:pt idx="5283">
                  <c:v>-55.158999999999992</c:v>
                </c:pt>
                <c:pt idx="5284">
                  <c:v>-55.156999999999996</c:v>
                </c:pt>
                <c:pt idx="5285">
                  <c:v>-55.154999999999994</c:v>
                </c:pt>
                <c:pt idx="5286">
                  <c:v>-55.152999999999992</c:v>
                </c:pt>
                <c:pt idx="5287">
                  <c:v>-55.150999999999996</c:v>
                </c:pt>
                <c:pt idx="5288">
                  <c:v>-55.148999999999994</c:v>
                </c:pt>
                <c:pt idx="5289">
                  <c:v>-55.146999999999991</c:v>
                </c:pt>
                <c:pt idx="5290">
                  <c:v>-55.144999999999996</c:v>
                </c:pt>
                <c:pt idx="5291">
                  <c:v>-55.142999999999994</c:v>
                </c:pt>
                <c:pt idx="5292">
                  <c:v>-55.140999999999991</c:v>
                </c:pt>
                <c:pt idx="5293">
                  <c:v>-55.138999999999996</c:v>
                </c:pt>
                <c:pt idx="5294">
                  <c:v>-55.136999999999993</c:v>
                </c:pt>
                <c:pt idx="5295">
                  <c:v>-55.134999999999991</c:v>
                </c:pt>
                <c:pt idx="5296">
                  <c:v>-55.132999999999996</c:v>
                </c:pt>
                <c:pt idx="5297">
                  <c:v>-55.130999999999993</c:v>
                </c:pt>
                <c:pt idx="5298">
                  <c:v>-55.128999999999991</c:v>
                </c:pt>
                <c:pt idx="5299">
                  <c:v>-55.126999999999995</c:v>
                </c:pt>
                <c:pt idx="5300">
                  <c:v>-55.124999999999993</c:v>
                </c:pt>
                <c:pt idx="5301">
                  <c:v>-55.12299999999999</c:v>
                </c:pt>
                <c:pt idx="5302">
                  <c:v>-55.120999999999995</c:v>
                </c:pt>
                <c:pt idx="5303">
                  <c:v>-55.118999999999993</c:v>
                </c:pt>
                <c:pt idx="5304">
                  <c:v>-55.11699999999999</c:v>
                </c:pt>
                <c:pt idx="5305">
                  <c:v>-55.114999999999995</c:v>
                </c:pt>
                <c:pt idx="5306">
                  <c:v>-55.112999999999992</c:v>
                </c:pt>
                <c:pt idx="5307">
                  <c:v>-55.11099999999999</c:v>
                </c:pt>
                <c:pt idx="5308">
                  <c:v>-55.108999999999995</c:v>
                </c:pt>
                <c:pt idx="5309">
                  <c:v>-55.106999999999992</c:v>
                </c:pt>
                <c:pt idx="5310">
                  <c:v>-55.104999999999997</c:v>
                </c:pt>
                <c:pt idx="5311">
                  <c:v>-55.102999999999994</c:v>
                </c:pt>
                <c:pt idx="5312">
                  <c:v>-55.100999999999992</c:v>
                </c:pt>
                <c:pt idx="5313">
                  <c:v>-55.098999999999997</c:v>
                </c:pt>
                <c:pt idx="5314">
                  <c:v>-55.096999999999994</c:v>
                </c:pt>
                <c:pt idx="5315">
                  <c:v>-55.094999999999992</c:v>
                </c:pt>
                <c:pt idx="5316">
                  <c:v>-55.092999999999996</c:v>
                </c:pt>
                <c:pt idx="5317">
                  <c:v>-55.090999999999994</c:v>
                </c:pt>
                <c:pt idx="5318">
                  <c:v>-55.088999999999999</c:v>
                </c:pt>
                <c:pt idx="5319">
                  <c:v>-55.086999999999996</c:v>
                </c:pt>
                <c:pt idx="5320">
                  <c:v>-55.084999999999994</c:v>
                </c:pt>
                <c:pt idx="5321">
                  <c:v>-55.082999999999998</c:v>
                </c:pt>
                <c:pt idx="5322">
                  <c:v>-55.080999999999996</c:v>
                </c:pt>
                <c:pt idx="5323">
                  <c:v>-55.078999999999994</c:v>
                </c:pt>
                <c:pt idx="5324">
                  <c:v>-55.076999999999998</c:v>
                </c:pt>
                <c:pt idx="5325">
                  <c:v>-55.074999999999996</c:v>
                </c:pt>
                <c:pt idx="5326">
                  <c:v>-55.072999999999993</c:v>
                </c:pt>
                <c:pt idx="5327">
                  <c:v>-55.070999999999998</c:v>
                </c:pt>
                <c:pt idx="5328">
                  <c:v>-55.068999999999996</c:v>
                </c:pt>
                <c:pt idx="5329">
                  <c:v>-55.066999999999993</c:v>
                </c:pt>
                <c:pt idx="5330">
                  <c:v>-55.064999999999998</c:v>
                </c:pt>
                <c:pt idx="5331">
                  <c:v>-55.062999999999995</c:v>
                </c:pt>
                <c:pt idx="5332">
                  <c:v>-55.060999999999993</c:v>
                </c:pt>
                <c:pt idx="5333">
                  <c:v>-55.058999999999997</c:v>
                </c:pt>
                <c:pt idx="5334">
                  <c:v>-55.056999999999995</c:v>
                </c:pt>
                <c:pt idx="5335">
                  <c:v>-55.054999999999993</c:v>
                </c:pt>
                <c:pt idx="5336">
                  <c:v>-55.052999999999997</c:v>
                </c:pt>
                <c:pt idx="5337">
                  <c:v>-55.050999999999995</c:v>
                </c:pt>
                <c:pt idx="5338">
                  <c:v>-55.048999999999992</c:v>
                </c:pt>
                <c:pt idx="5339">
                  <c:v>-55.046999999999997</c:v>
                </c:pt>
                <c:pt idx="5340">
                  <c:v>-55.044999999999995</c:v>
                </c:pt>
                <c:pt idx="5341">
                  <c:v>-55.042999999999992</c:v>
                </c:pt>
                <c:pt idx="5342">
                  <c:v>-55.040999999999997</c:v>
                </c:pt>
                <c:pt idx="5343">
                  <c:v>-55.038999999999994</c:v>
                </c:pt>
                <c:pt idx="5344">
                  <c:v>-55.036999999999992</c:v>
                </c:pt>
                <c:pt idx="5345">
                  <c:v>-55.034999999999997</c:v>
                </c:pt>
                <c:pt idx="5346">
                  <c:v>-55.032999999999994</c:v>
                </c:pt>
                <c:pt idx="5347">
                  <c:v>-55.030999999999992</c:v>
                </c:pt>
                <c:pt idx="5348">
                  <c:v>-55.028999999999996</c:v>
                </c:pt>
                <c:pt idx="5349">
                  <c:v>-55.026999999999994</c:v>
                </c:pt>
                <c:pt idx="5350">
                  <c:v>-55.024999999999991</c:v>
                </c:pt>
                <c:pt idx="5351">
                  <c:v>-55.022999999999996</c:v>
                </c:pt>
                <c:pt idx="5352">
                  <c:v>-55.020999999999994</c:v>
                </c:pt>
                <c:pt idx="5353">
                  <c:v>-55.018999999999991</c:v>
                </c:pt>
                <c:pt idx="5354">
                  <c:v>-55.016999999999996</c:v>
                </c:pt>
                <c:pt idx="5355">
                  <c:v>-55.014999999999993</c:v>
                </c:pt>
                <c:pt idx="5356">
                  <c:v>-55.012999999999991</c:v>
                </c:pt>
                <c:pt idx="5357">
                  <c:v>-55.010999999999996</c:v>
                </c:pt>
                <c:pt idx="5358">
                  <c:v>-55.008999999999993</c:v>
                </c:pt>
                <c:pt idx="5359">
                  <c:v>-55.006999999999991</c:v>
                </c:pt>
                <c:pt idx="5360">
                  <c:v>-55.004999999999995</c:v>
                </c:pt>
                <c:pt idx="5361">
                  <c:v>-55.002999999999993</c:v>
                </c:pt>
                <c:pt idx="5362">
                  <c:v>-55.000999999999991</c:v>
                </c:pt>
                <c:pt idx="5363">
                  <c:v>-54.998999999999995</c:v>
                </c:pt>
                <c:pt idx="5364">
                  <c:v>-54.996999999999993</c:v>
                </c:pt>
                <c:pt idx="5365">
                  <c:v>-54.99499999999999</c:v>
                </c:pt>
                <c:pt idx="5366">
                  <c:v>-54.992999999999995</c:v>
                </c:pt>
                <c:pt idx="5367">
                  <c:v>-54.990999999999993</c:v>
                </c:pt>
                <c:pt idx="5368">
                  <c:v>-54.98899999999999</c:v>
                </c:pt>
                <c:pt idx="5369">
                  <c:v>-54.986999999999995</c:v>
                </c:pt>
                <c:pt idx="5370">
                  <c:v>-54.984999999999992</c:v>
                </c:pt>
                <c:pt idx="5371">
                  <c:v>-54.98299999999999</c:v>
                </c:pt>
                <c:pt idx="5372">
                  <c:v>-54.980999999999995</c:v>
                </c:pt>
                <c:pt idx="5373">
                  <c:v>-54.978999999999992</c:v>
                </c:pt>
                <c:pt idx="5374">
                  <c:v>-54.976999999999997</c:v>
                </c:pt>
                <c:pt idx="5375">
                  <c:v>-54.974999999999994</c:v>
                </c:pt>
                <c:pt idx="5376">
                  <c:v>-54.972999999999992</c:v>
                </c:pt>
                <c:pt idx="5377">
                  <c:v>-54.970999999999997</c:v>
                </c:pt>
                <c:pt idx="5378">
                  <c:v>-54.968999999999994</c:v>
                </c:pt>
                <c:pt idx="5379">
                  <c:v>-54.966999999999999</c:v>
                </c:pt>
                <c:pt idx="5380">
                  <c:v>-54.964999999999996</c:v>
                </c:pt>
                <c:pt idx="5381">
                  <c:v>-54.962999999999994</c:v>
                </c:pt>
                <c:pt idx="5382">
                  <c:v>-54.960999999999999</c:v>
                </c:pt>
                <c:pt idx="5383">
                  <c:v>-54.958999999999996</c:v>
                </c:pt>
                <c:pt idx="5384">
                  <c:v>-54.956999999999994</c:v>
                </c:pt>
                <c:pt idx="5385">
                  <c:v>-54.954999999999998</c:v>
                </c:pt>
                <c:pt idx="5386">
                  <c:v>-54.952999999999996</c:v>
                </c:pt>
                <c:pt idx="5387">
                  <c:v>-54.950999999999993</c:v>
                </c:pt>
                <c:pt idx="5388">
                  <c:v>-54.948999999999998</c:v>
                </c:pt>
                <c:pt idx="5389">
                  <c:v>-54.946999999999996</c:v>
                </c:pt>
                <c:pt idx="5390">
                  <c:v>-54.944999999999993</c:v>
                </c:pt>
                <c:pt idx="5391">
                  <c:v>-54.942999999999998</c:v>
                </c:pt>
                <c:pt idx="5392">
                  <c:v>-54.940999999999995</c:v>
                </c:pt>
                <c:pt idx="5393">
                  <c:v>-54.938999999999993</c:v>
                </c:pt>
                <c:pt idx="5394">
                  <c:v>-54.936999999999998</c:v>
                </c:pt>
                <c:pt idx="5395">
                  <c:v>-54.934999999999995</c:v>
                </c:pt>
                <c:pt idx="5396">
                  <c:v>-54.932999999999993</c:v>
                </c:pt>
                <c:pt idx="5397">
                  <c:v>-54.930999999999997</c:v>
                </c:pt>
                <c:pt idx="5398">
                  <c:v>-54.928999999999995</c:v>
                </c:pt>
                <c:pt idx="5399">
                  <c:v>-54.926999999999992</c:v>
                </c:pt>
                <c:pt idx="5400">
                  <c:v>-54.924999999999997</c:v>
                </c:pt>
                <c:pt idx="5401">
                  <c:v>-54.922999999999995</c:v>
                </c:pt>
                <c:pt idx="5402">
                  <c:v>-54.920999999999992</c:v>
                </c:pt>
                <c:pt idx="5403">
                  <c:v>-54.918999999999997</c:v>
                </c:pt>
                <c:pt idx="5404">
                  <c:v>-54.916999999999994</c:v>
                </c:pt>
                <c:pt idx="5405">
                  <c:v>-54.914999999999992</c:v>
                </c:pt>
                <c:pt idx="5406">
                  <c:v>-54.912999999999997</c:v>
                </c:pt>
                <c:pt idx="5407">
                  <c:v>-54.910999999999994</c:v>
                </c:pt>
                <c:pt idx="5408">
                  <c:v>-54.908999999999992</c:v>
                </c:pt>
                <c:pt idx="5409">
                  <c:v>-54.906999999999996</c:v>
                </c:pt>
                <c:pt idx="5410">
                  <c:v>-54.904999999999994</c:v>
                </c:pt>
                <c:pt idx="5411">
                  <c:v>-54.902999999999992</c:v>
                </c:pt>
                <c:pt idx="5412">
                  <c:v>-54.900999999999996</c:v>
                </c:pt>
                <c:pt idx="5413">
                  <c:v>-54.898999999999994</c:v>
                </c:pt>
                <c:pt idx="5414">
                  <c:v>-54.896999999999991</c:v>
                </c:pt>
                <c:pt idx="5415">
                  <c:v>-54.894999999999996</c:v>
                </c:pt>
                <c:pt idx="5416">
                  <c:v>-54.892999999999994</c:v>
                </c:pt>
                <c:pt idx="5417">
                  <c:v>-54.890999999999991</c:v>
                </c:pt>
                <c:pt idx="5418">
                  <c:v>-54.888999999999996</c:v>
                </c:pt>
                <c:pt idx="5419">
                  <c:v>-54.886999999999993</c:v>
                </c:pt>
                <c:pt idx="5420">
                  <c:v>-54.884999999999991</c:v>
                </c:pt>
                <c:pt idx="5421">
                  <c:v>-54.882999999999996</c:v>
                </c:pt>
                <c:pt idx="5422">
                  <c:v>-54.880999999999993</c:v>
                </c:pt>
                <c:pt idx="5423">
                  <c:v>-54.878999999999991</c:v>
                </c:pt>
                <c:pt idx="5424">
                  <c:v>-54.876999999999995</c:v>
                </c:pt>
                <c:pt idx="5425">
                  <c:v>-54.874999999999993</c:v>
                </c:pt>
                <c:pt idx="5426">
                  <c:v>-54.87299999999999</c:v>
                </c:pt>
                <c:pt idx="5427">
                  <c:v>-54.870999999999995</c:v>
                </c:pt>
                <c:pt idx="5428">
                  <c:v>-54.868999999999993</c:v>
                </c:pt>
                <c:pt idx="5429">
                  <c:v>-54.86699999999999</c:v>
                </c:pt>
                <c:pt idx="5430">
                  <c:v>-54.864999999999995</c:v>
                </c:pt>
                <c:pt idx="5431">
                  <c:v>-54.862999999999992</c:v>
                </c:pt>
                <c:pt idx="5432">
                  <c:v>-54.86099999999999</c:v>
                </c:pt>
                <c:pt idx="5433">
                  <c:v>-54.858999999999995</c:v>
                </c:pt>
                <c:pt idx="5434">
                  <c:v>-54.856999999999992</c:v>
                </c:pt>
                <c:pt idx="5435">
                  <c:v>-54.854999999999997</c:v>
                </c:pt>
                <c:pt idx="5436">
                  <c:v>-54.852999999999994</c:v>
                </c:pt>
                <c:pt idx="5437">
                  <c:v>-54.850999999999992</c:v>
                </c:pt>
                <c:pt idx="5438">
                  <c:v>-54.848999999999997</c:v>
                </c:pt>
                <c:pt idx="5439">
                  <c:v>-54.846999999999994</c:v>
                </c:pt>
                <c:pt idx="5440">
                  <c:v>-54.844999999999992</c:v>
                </c:pt>
                <c:pt idx="5441">
                  <c:v>-54.842999999999996</c:v>
                </c:pt>
                <c:pt idx="5442">
                  <c:v>-54.840999999999994</c:v>
                </c:pt>
                <c:pt idx="5443">
                  <c:v>-54.838999999999999</c:v>
                </c:pt>
                <c:pt idx="5444">
                  <c:v>-54.836999999999996</c:v>
                </c:pt>
                <c:pt idx="5445">
                  <c:v>-54.834999999999994</c:v>
                </c:pt>
                <c:pt idx="5446">
                  <c:v>-54.832999999999998</c:v>
                </c:pt>
                <c:pt idx="5447">
                  <c:v>-54.830999999999996</c:v>
                </c:pt>
                <c:pt idx="5448">
                  <c:v>-54.828999999999994</c:v>
                </c:pt>
                <c:pt idx="5449">
                  <c:v>-54.826999999999998</c:v>
                </c:pt>
                <c:pt idx="5450">
                  <c:v>-54.824999999999996</c:v>
                </c:pt>
                <c:pt idx="5451">
                  <c:v>-54.822999999999993</c:v>
                </c:pt>
                <c:pt idx="5452">
                  <c:v>-54.820999999999998</c:v>
                </c:pt>
                <c:pt idx="5453">
                  <c:v>-54.818999999999996</c:v>
                </c:pt>
                <c:pt idx="5454">
                  <c:v>-54.816999999999993</c:v>
                </c:pt>
                <c:pt idx="5455">
                  <c:v>-54.814999999999998</c:v>
                </c:pt>
                <c:pt idx="5456">
                  <c:v>-54.812999999999995</c:v>
                </c:pt>
                <c:pt idx="5457">
                  <c:v>-54.810999999999993</c:v>
                </c:pt>
                <c:pt idx="5458">
                  <c:v>-54.808999999999997</c:v>
                </c:pt>
                <c:pt idx="5459">
                  <c:v>-54.806999999999995</c:v>
                </c:pt>
                <c:pt idx="5460">
                  <c:v>-54.804999999999993</c:v>
                </c:pt>
                <c:pt idx="5461">
                  <c:v>-54.802999999999997</c:v>
                </c:pt>
                <c:pt idx="5462">
                  <c:v>-54.800999999999995</c:v>
                </c:pt>
                <c:pt idx="5463">
                  <c:v>-54.798999999999992</c:v>
                </c:pt>
                <c:pt idx="5464">
                  <c:v>-54.796999999999997</c:v>
                </c:pt>
                <c:pt idx="5465">
                  <c:v>-54.794999999999995</c:v>
                </c:pt>
                <c:pt idx="5466">
                  <c:v>-54.792999999999992</c:v>
                </c:pt>
                <c:pt idx="5467">
                  <c:v>-54.790999999999997</c:v>
                </c:pt>
                <c:pt idx="5468">
                  <c:v>-54.788999999999994</c:v>
                </c:pt>
                <c:pt idx="5469">
                  <c:v>-54.786999999999992</c:v>
                </c:pt>
                <c:pt idx="5470">
                  <c:v>-54.784999999999997</c:v>
                </c:pt>
                <c:pt idx="5471">
                  <c:v>-54.782999999999994</c:v>
                </c:pt>
                <c:pt idx="5472">
                  <c:v>-54.780999999999992</c:v>
                </c:pt>
                <c:pt idx="5473">
                  <c:v>-54.778999999999996</c:v>
                </c:pt>
                <c:pt idx="5474">
                  <c:v>-54.776999999999994</c:v>
                </c:pt>
                <c:pt idx="5475">
                  <c:v>-54.774999999999991</c:v>
                </c:pt>
                <c:pt idx="5476">
                  <c:v>-54.772999999999996</c:v>
                </c:pt>
                <c:pt idx="5477">
                  <c:v>-54.770999999999994</c:v>
                </c:pt>
                <c:pt idx="5478">
                  <c:v>-54.768999999999991</c:v>
                </c:pt>
                <c:pt idx="5479">
                  <c:v>-54.766999999999996</c:v>
                </c:pt>
                <c:pt idx="5480">
                  <c:v>-54.764999999999993</c:v>
                </c:pt>
                <c:pt idx="5481">
                  <c:v>-54.762999999999991</c:v>
                </c:pt>
                <c:pt idx="5482">
                  <c:v>-54.760999999999996</c:v>
                </c:pt>
                <c:pt idx="5483">
                  <c:v>-54.758999999999993</c:v>
                </c:pt>
                <c:pt idx="5484">
                  <c:v>-54.756999999999991</c:v>
                </c:pt>
                <c:pt idx="5485">
                  <c:v>-54.754999999999995</c:v>
                </c:pt>
                <c:pt idx="5486">
                  <c:v>-54.752999999999993</c:v>
                </c:pt>
                <c:pt idx="5487">
                  <c:v>-54.750999999999991</c:v>
                </c:pt>
                <c:pt idx="5488">
                  <c:v>-54.748999999999995</c:v>
                </c:pt>
                <c:pt idx="5489">
                  <c:v>-54.746999999999993</c:v>
                </c:pt>
                <c:pt idx="5490">
                  <c:v>-54.74499999999999</c:v>
                </c:pt>
                <c:pt idx="5491">
                  <c:v>-54.742999999999995</c:v>
                </c:pt>
                <c:pt idx="5492">
                  <c:v>-54.740999999999993</c:v>
                </c:pt>
                <c:pt idx="5493">
                  <c:v>-54.73899999999999</c:v>
                </c:pt>
                <c:pt idx="5494">
                  <c:v>-54.736999999999995</c:v>
                </c:pt>
                <c:pt idx="5495">
                  <c:v>-54.734999999999992</c:v>
                </c:pt>
                <c:pt idx="5496">
                  <c:v>-54.73299999999999</c:v>
                </c:pt>
                <c:pt idx="5497">
                  <c:v>-54.730999999999995</c:v>
                </c:pt>
                <c:pt idx="5498">
                  <c:v>-54.728999999999992</c:v>
                </c:pt>
                <c:pt idx="5499">
                  <c:v>-54.726999999999997</c:v>
                </c:pt>
                <c:pt idx="5500">
                  <c:v>-54.724999999999994</c:v>
                </c:pt>
                <c:pt idx="5501">
                  <c:v>-54.722999999999992</c:v>
                </c:pt>
                <c:pt idx="5502">
                  <c:v>-54.720999999999997</c:v>
                </c:pt>
                <c:pt idx="5503">
                  <c:v>-54.718999999999994</c:v>
                </c:pt>
                <c:pt idx="5504">
                  <c:v>-54.716999999999999</c:v>
                </c:pt>
                <c:pt idx="5505">
                  <c:v>-54.714999999999996</c:v>
                </c:pt>
                <c:pt idx="5506">
                  <c:v>-54.712999999999994</c:v>
                </c:pt>
                <c:pt idx="5507">
                  <c:v>-54.710999999999999</c:v>
                </c:pt>
                <c:pt idx="5508">
                  <c:v>-54.708999999999996</c:v>
                </c:pt>
                <c:pt idx="5509">
                  <c:v>-54.706999999999994</c:v>
                </c:pt>
                <c:pt idx="5510">
                  <c:v>-54.704999999999998</c:v>
                </c:pt>
                <c:pt idx="5511">
                  <c:v>-54.702999999999996</c:v>
                </c:pt>
                <c:pt idx="5512">
                  <c:v>-54.700999999999993</c:v>
                </c:pt>
                <c:pt idx="5513">
                  <c:v>-54.698999999999998</c:v>
                </c:pt>
                <c:pt idx="5514">
                  <c:v>-54.696999999999996</c:v>
                </c:pt>
                <c:pt idx="5515">
                  <c:v>-54.694999999999993</c:v>
                </c:pt>
                <c:pt idx="5516">
                  <c:v>-54.692999999999998</c:v>
                </c:pt>
                <c:pt idx="5517">
                  <c:v>-54.690999999999995</c:v>
                </c:pt>
                <c:pt idx="5518">
                  <c:v>-54.688999999999993</c:v>
                </c:pt>
                <c:pt idx="5519">
                  <c:v>-54.686999999999998</c:v>
                </c:pt>
                <c:pt idx="5520">
                  <c:v>-54.684999999999995</c:v>
                </c:pt>
                <c:pt idx="5521">
                  <c:v>-54.682999999999993</c:v>
                </c:pt>
                <c:pt idx="5522">
                  <c:v>-54.680999999999997</c:v>
                </c:pt>
                <c:pt idx="5523">
                  <c:v>-54.678999999999995</c:v>
                </c:pt>
                <c:pt idx="5524">
                  <c:v>-54.676999999999992</c:v>
                </c:pt>
                <c:pt idx="5525">
                  <c:v>-54.674999999999997</c:v>
                </c:pt>
                <c:pt idx="5526">
                  <c:v>-54.672999999999995</c:v>
                </c:pt>
                <c:pt idx="5527">
                  <c:v>-54.670999999999992</c:v>
                </c:pt>
                <c:pt idx="5528">
                  <c:v>-54.668999999999997</c:v>
                </c:pt>
                <c:pt idx="5529">
                  <c:v>-54.666999999999994</c:v>
                </c:pt>
                <c:pt idx="5530">
                  <c:v>-54.664999999999992</c:v>
                </c:pt>
                <c:pt idx="5531">
                  <c:v>-54.662999999999997</c:v>
                </c:pt>
                <c:pt idx="5532">
                  <c:v>-54.660999999999994</c:v>
                </c:pt>
                <c:pt idx="5533">
                  <c:v>-54.658999999999992</c:v>
                </c:pt>
                <c:pt idx="5534">
                  <c:v>-54.656999999999996</c:v>
                </c:pt>
                <c:pt idx="5535">
                  <c:v>-54.654999999999994</c:v>
                </c:pt>
                <c:pt idx="5536">
                  <c:v>-54.652999999999992</c:v>
                </c:pt>
                <c:pt idx="5537">
                  <c:v>-54.650999999999996</c:v>
                </c:pt>
                <c:pt idx="5538">
                  <c:v>-54.648999999999994</c:v>
                </c:pt>
                <c:pt idx="5539">
                  <c:v>-54.646999999999991</c:v>
                </c:pt>
                <c:pt idx="5540">
                  <c:v>-54.644999999999996</c:v>
                </c:pt>
                <c:pt idx="5541">
                  <c:v>-54.642999999999994</c:v>
                </c:pt>
                <c:pt idx="5542">
                  <c:v>-54.640999999999991</c:v>
                </c:pt>
                <c:pt idx="5543">
                  <c:v>-54.638999999999996</c:v>
                </c:pt>
                <c:pt idx="5544">
                  <c:v>-54.636999999999993</c:v>
                </c:pt>
                <c:pt idx="5545">
                  <c:v>-54.634999999999991</c:v>
                </c:pt>
                <c:pt idx="5546">
                  <c:v>-54.632999999999996</c:v>
                </c:pt>
                <c:pt idx="5547">
                  <c:v>-54.630999999999993</c:v>
                </c:pt>
                <c:pt idx="5548">
                  <c:v>-54.628999999999991</c:v>
                </c:pt>
                <c:pt idx="5549">
                  <c:v>-54.626999999999995</c:v>
                </c:pt>
                <c:pt idx="5550">
                  <c:v>-54.624999999999993</c:v>
                </c:pt>
                <c:pt idx="5551">
                  <c:v>-54.62299999999999</c:v>
                </c:pt>
                <c:pt idx="5552">
                  <c:v>-54.620999999999995</c:v>
                </c:pt>
                <c:pt idx="5553">
                  <c:v>-54.618999999999993</c:v>
                </c:pt>
                <c:pt idx="5554">
                  <c:v>-54.61699999999999</c:v>
                </c:pt>
                <c:pt idx="5555">
                  <c:v>-54.614999999999995</c:v>
                </c:pt>
                <c:pt idx="5556">
                  <c:v>-54.612999999999992</c:v>
                </c:pt>
                <c:pt idx="5557">
                  <c:v>-54.61099999999999</c:v>
                </c:pt>
                <c:pt idx="5558">
                  <c:v>-54.608999999999995</c:v>
                </c:pt>
                <c:pt idx="5559">
                  <c:v>-54.606999999999992</c:v>
                </c:pt>
                <c:pt idx="5560">
                  <c:v>-54.604999999999997</c:v>
                </c:pt>
                <c:pt idx="5561">
                  <c:v>-54.602999999999994</c:v>
                </c:pt>
                <c:pt idx="5562">
                  <c:v>-54.600999999999992</c:v>
                </c:pt>
                <c:pt idx="5563">
                  <c:v>-54.598999999999997</c:v>
                </c:pt>
                <c:pt idx="5564">
                  <c:v>-54.596999999999994</c:v>
                </c:pt>
                <c:pt idx="5565">
                  <c:v>-54.594999999999992</c:v>
                </c:pt>
                <c:pt idx="5566">
                  <c:v>-54.592999999999996</c:v>
                </c:pt>
                <c:pt idx="5567">
                  <c:v>-54.590999999999994</c:v>
                </c:pt>
                <c:pt idx="5568">
                  <c:v>-54.588999999999999</c:v>
                </c:pt>
                <c:pt idx="5569">
                  <c:v>-54.586999999999996</c:v>
                </c:pt>
                <c:pt idx="5570">
                  <c:v>-54.584999999999994</c:v>
                </c:pt>
                <c:pt idx="5571">
                  <c:v>-54.582999999999998</c:v>
                </c:pt>
                <c:pt idx="5572">
                  <c:v>-54.580999999999996</c:v>
                </c:pt>
                <c:pt idx="5573">
                  <c:v>-54.578999999999994</c:v>
                </c:pt>
                <c:pt idx="5574">
                  <c:v>-54.576999999999998</c:v>
                </c:pt>
                <c:pt idx="5575">
                  <c:v>-54.574999999999996</c:v>
                </c:pt>
                <c:pt idx="5576">
                  <c:v>-54.572999999999993</c:v>
                </c:pt>
                <c:pt idx="5577">
                  <c:v>-54.570999999999998</c:v>
                </c:pt>
                <c:pt idx="5578">
                  <c:v>-54.568999999999996</c:v>
                </c:pt>
                <c:pt idx="5579">
                  <c:v>-54.566999999999993</c:v>
                </c:pt>
                <c:pt idx="5580">
                  <c:v>-54.564999999999998</c:v>
                </c:pt>
                <c:pt idx="5581">
                  <c:v>-54.562999999999995</c:v>
                </c:pt>
                <c:pt idx="5582">
                  <c:v>-54.560999999999993</c:v>
                </c:pt>
                <c:pt idx="5583">
                  <c:v>-54.558999999999997</c:v>
                </c:pt>
                <c:pt idx="5584">
                  <c:v>-54.556999999999995</c:v>
                </c:pt>
                <c:pt idx="5585">
                  <c:v>-54.554999999999993</c:v>
                </c:pt>
                <c:pt idx="5586">
                  <c:v>-54.552999999999997</c:v>
                </c:pt>
                <c:pt idx="5587">
                  <c:v>-54.550999999999995</c:v>
                </c:pt>
                <c:pt idx="5588">
                  <c:v>-54.548999999999992</c:v>
                </c:pt>
                <c:pt idx="5589">
                  <c:v>-54.546999999999997</c:v>
                </c:pt>
                <c:pt idx="5590">
                  <c:v>-54.544999999999995</c:v>
                </c:pt>
                <c:pt idx="5591">
                  <c:v>-54.542999999999992</c:v>
                </c:pt>
                <c:pt idx="5592">
                  <c:v>-54.540999999999997</c:v>
                </c:pt>
                <c:pt idx="5593">
                  <c:v>-54.538999999999994</c:v>
                </c:pt>
                <c:pt idx="5594">
                  <c:v>-54.536999999999992</c:v>
                </c:pt>
                <c:pt idx="5595">
                  <c:v>-54.534999999999997</c:v>
                </c:pt>
                <c:pt idx="5596">
                  <c:v>-54.532999999999994</c:v>
                </c:pt>
                <c:pt idx="5597">
                  <c:v>-54.530999999999992</c:v>
                </c:pt>
                <c:pt idx="5598">
                  <c:v>-54.528999999999996</c:v>
                </c:pt>
                <c:pt idx="5599">
                  <c:v>-54.526999999999994</c:v>
                </c:pt>
                <c:pt idx="5600">
                  <c:v>-54.524999999999991</c:v>
                </c:pt>
                <c:pt idx="5601">
                  <c:v>-54.522999999999996</c:v>
                </c:pt>
                <c:pt idx="5602">
                  <c:v>-54.520999999999994</c:v>
                </c:pt>
                <c:pt idx="5603">
                  <c:v>-54.518999999999991</c:v>
                </c:pt>
                <c:pt idx="5604">
                  <c:v>-54.516999999999996</c:v>
                </c:pt>
                <c:pt idx="5605">
                  <c:v>-54.514999999999993</c:v>
                </c:pt>
                <c:pt idx="5606">
                  <c:v>-54.512999999999991</c:v>
                </c:pt>
                <c:pt idx="5607">
                  <c:v>-54.510999999999996</c:v>
                </c:pt>
                <c:pt idx="5608">
                  <c:v>-54.508999999999993</c:v>
                </c:pt>
                <c:pt idx="5609">
                  <c:v>-54.506999999999991</c:v>
                </c:pt>
                <c:pt idx="5610">
                  <c:v>-54.504999999999995</c:v>
                </c:pt>
                <c:pt idx="5611">
                  <c:v>-54.502999999999993</c:v>
                </c:pt>
                <c:pt idx="5612">
                  <c:v>-54.500999999999991</c:v>
                </c:pt>
                <c:pt idx="5613">
                  <c:v>-54.498999999999995</c:v>
                </c:pt>
                <c:pt idx="5614">
                  <c:v>-54.496999999999993</c:v>
                </c:pt>
                <c:pt idx="5615">
                  <c:v>-54.49499999999999</c:v>
                </c:pt>
                <c:pt idx="5616">
                  <c:v>-54.492999999999995</c:v>
                </c:pt>
                <c:pt idx="5617">
                  <c:v>-54.490999999999993</c:v>
                </c:pt>
                <c:pt idx="5618">
                  <c:v>-54.48899999999999</c:v>
                </c:pt>
                <c:pt idx="5619">
                  <c:v>-54.486999999999995</c:v>
                </c:pt>
                <c:pt idx="5620">
                  <c:v>-54.484999999999992</c:v>
                </c:pt>
                <c:pt idx="5621">
                  <c:v>-54.48299999999999</c:v>
                </c:pt>
                <c:pt idx="5622">
                  <c:v>-54.480999999999995</c:v>
                </c:pt>
                <c:pt idx="5623">
                  <c:v>-54.478999999999992</c:v>
                </c:pt>
                <c:pt idx="5624">
                  <c:v>-54.476999999999997</c:v>
                </c:pt>
                <c:pt idx="5625">
                  <c:v>-54.474999999999994</c:v>
                </c:pt>
                <c:pt idx="5626">
                  <c:v>-54.472999999999992</c:v>
                </c:pt>
                <c:pt idx="5627">
                  <c:v>-54.470999999999997</c:v>
                </c:pt>
                <c:pt idx="5628">
                  <c:v>-54.468999999999994</c:v>
                </c:pt>
                <c:pt idx="5629">
                  <c:v>-54.466999999999999</c:v>
                </c:pt>
                <c:pt idx="5630">
                  <c:v>-54.464999999999996</c:v>
                </c:pt>
                <c:pt idx="5631">
                  <c:v>-54.462999999999994</c:v>
                </c:pt>
                <c:pt idx="5632">
                  <c:v>-54.460999999999999</c:v>
                </c:pt>
                <c:pt idx="5633">
                  <c:v>-54.458999999999996</c:v>
                </c:pt>
                <c:pt idx="5634">
                  <c:v>-54.456999999999994</c:v>
                </c:pt>
                <c:pt idx="5635">
                  <c:v>-54.454999999999998</c:v>
                </c:pt>
                <c:pt idx="5636">
                  <c:v>-54.452999999999996</c:v>
                </c:pt>
                <c:pt idx="5637">
                  <c:v>-54.450999999999993</c:v>
                </c:pt>
                <c:pt idx="5638">
                  <c:v>-54.448999999999998</c:v>
                </c:pt>
                <c:pt idx="5639">
                  <c:v>-54.446999999999996</c:v>
                </c:pt>
                <c:pt idx="5640">
                  <c:v>-54.444999999999993</c:v>
                </c:pt>
                <c:pt idx="5641">
                  <c:v>-54.442999999999998</c:v>
                </c:pt>
                <c:pt idx="5642">
                  <c:v>-54.440999999999995</c:v>
                </c:pt>
                <c:pt idx="5643">
                  <c:v>-54.438999999999993</c:v>
                </c:pt>
                <c:pt idx="5644">
                  <c:v>-54.436999999999998</c:v>
                </c:pt>
                <c:pt idx="5645">
                  <c:v>-54.434999999999995</c:v>
                </c:pt>
                <c:pt idx="5646">
                  <c:v>-54.432999999999993</c:v>
                </c:pt>
                <c:pt idx="5647">
                  <c:v>-54.430999999999997</c:v>
                </c:pt>
                <c:pt idx="5648">
                  <c:v>-54.428999999999995</c:v>
                </c:pt>
                <c:pt idx="5649">
                  <c:v>-54.426999999999992</c:v>
                </c:pt>
                <c:pt idx="5650">
                  <c:v>-54.424999999999997</c:v>
                </c:pt>
                <c:pt idx="5651">
                  <c:v>-54.422999999999995</c:v>
                </c:pt>
                <c:pt idx="5652">
                  <c:v>-54.420999999999992</c:v>
                </c:pt>
                <c:pt idx="5653">
                  <c:v>-54.418999999999997</c:v>
                </c:pt>
                <c:pt idx="5654">
                  <c:v>-54.416999999999994</c:v>
                </c:pt>
                <c:pt idx="5655">
                  <c:v>-54.414999999999992</c:v>
                </c:pt>
                <c:pt idx="5656">
                  <c:v>-54.412999999999997</c:v>
                </c:pt>
                <c:pt idx="5657">
                  <c:v>-54.410999999999994</c:v>
                </c:pt>
                <c:pt idx="5658">
                  <c:v>-54.408999999999992</c:v>
                </c:pt>
                <c:pt idx="5659">
                  <c:v>-54.406999999999996</c:v>
                </c:pt>
                <c:pt idx="5660">
                  <c:v>-54.404999999999994</c:v>
                </c:pt>
                <c:pt idx="5661">
                  <c:v>-54.402999999999992</c:v>
                </c:pt>
                <c:pt idx="5662">
                  <c:v>-54.400999999999996</c:v>
                </c:pt>
                <c:pt idx="5663">
                  <c:v>-54.398999999999994</c:v>
                </c:pt>
                <c:pt idx="5664">
                  <c:v>-54.396999999999991</c:v>
                </c:pt>
                <c:pt idx="5665">
                  <c:v>-54.394999999999996</c:v>
                </c:pt>
                <c:pt idx="5666">
                  <c:v>-54.392999999999994</c:v>
                </c:pt>
                <c:pt idx="5667">
                  <c:v>-54.390999999999991</c:v>
                </c:pt>
                <c:pt idx="5668">
                  <c:v>-54.388999999999996</c:v>
                </c:pt>
                <c:pt idx="5669">
                  <c:v>-54.386999999999993</c:v>
                </c:pt>
                <c:pt idx="5670">
                  <c:v>-54.384999999999991</c:v>
                </c:pt>
                <c:pt idx="5671">
                  <c:v>-54.382999999999996</c:v>
                </c:pt>
                <c:pt idx="5672">
                  <c:v>-54.380999999999993</c:v>
                </c:pt>
                <c:pt idx="5673">
                  <c:v>-54.378999999999991</c:v>
                </c:pt>
                <c:pt idx="5674">
                  <c:v>-54.376999999999995</c:v>
                </c:pt>
                <c:pt idx="5675">
                  <c:v>-54.374999999999993</c:v>
                </c:pt>
                <c:pt idx="5676">
                  <c:v>-54.37299999999999</c:v>
                </c:pt>
                <c:pt idx="5677">
                  <c:v>-54.370999999999995</c:v>
                </c:pt>
                <c:pt idx="5678">
                  <c:v>-54.368999999999993</c:v>
                </c:pt>
                <c:pt idx="5679">
                  <c:v>-54.36699999999999</c:v>
                </c:pt>
                <c:pt idx="5680">
                  <c:v>-54.364999999999995</c:v>
                </c:pt>
                <c:pt idx="5681">
                  <c:v>-54.362999999999992</c:v>
                </c:pt>
                <c:pt idx="5682">
                  <c:v>-54.36099999999999</c:v>
                </c:pt>
                <c:pt idx="5683">
                  <c:v>-54.358999999999995</c:v>
                </c:pt>
                <c:pt idx="5684">
                  <c:v>-54.356999999999992</c:v>
                </c:pt>
                <c:pt idx="5685">
                  <c:v>-54.354999999999997</c:v>
                </c:pt>
                <c:pt idx="5686">
                  <c:v>-54.352999999999994</c:v>
                </c:pt>
                <c:pt idx="5687">
                  <c:v>-54.350999999999992</c:v>
                </c:pt>
                <c:pt idx="5688">
                  <c:v>-54.348999999999997</c:v>
                </c:pt>
                <c:pt idx="5689">
                  <c:v>-54.346999999999994</c:v>
                </c:pt>
                <c:pt idx="5690">
                  <c:v>-54.344999999999992</c:v>
                </c:pt>
                <c:pt idx="5691">
                  <c:v>-54.342999999999996</c:v>
                </c:pt>
                <c:pt idx="5692">
                  <c:v>-54.340999999999994</c:v>
                </c:pt>
                <c:pt idx="5693">
                  <c:v>-54.338999999999999</c:v>
                </c:pt>
                <c:pt idx="5694">
                  <c:v>-54.336999999999996</c:v>
                </c:pt>
                <c:pt idx="5695">
                  <c:v>-54.334999999999994</c:v>
                </c:pt>
                <c:pt idx="5696">
                  <c:v>-54.332999999999998</c:v>
                </c:pt>
                <c:pt idx="5697">
                  <c:v>-54.330999999999996</c:v>
                </c:pt>
                <c:pt idx="5698">
                  <c:v>-54.328999999999994</c:v>
                </c:pt>
                <c:pt idx="5699">
                  <c:v>-54.326999999999998</c:v>
                </c:pt>
                <c:pt idx="5700">
                  <c:v>-54.324999999999996</c:v>
                </c:pt>
                <c:pt idx="5701">
                  <c:v>-54.322999999999993</c:v>
                </c:pt>
                <c:pt idx="5702">
                  <c:v>-54.320999999999998</c:v>
                </c:pt>
                <c:pt idx="5703">
                  <c:v>-54.318999999999996</c:v>
                </c:pt>
                <c:pt idx="5704">
                  <c:v>-54.316999999999993</c:v>
                </c:pt>
                <c:pt idx="5705">
                  <c:v>-54.314999999999998</c:v>
                </c:pt>
                <c:pt idx="5706">
                  <c:v>-54.312999999999995</c:v>
                </c:pt>
                <c:pt idx="5707">
                  <c:v>-54.310999999999993</c:v>
                </c:pt>
                <c:pt idx="5708">
                  <c:v>-54.308999999999997</c:v>
                </c:pt>
                <c:pt idx="5709">
                  <c:v>-54.306999999999995</c:v>
                </c:pt>
                <c:pt idx="5710">
                  <c:v>-54.304999999999993</c:v>
                </c:pt>
                <c:pt idx="5711">
                  <c:v>-54.302999999999997</c:v>
                </c:pt>
                <c:pt idx="5712">
                  <c:v>-54.300999999999995</c:v>
                </c:pt>
                <c:pt idx="5713">
                  <c:v>-54.298999999999992</c:v>
                </c:pt>
                <c:pt idx="5714">
                  <c:v>-54.296999999999997</c:v>
                </c:pt>
                <c:pt idx="5715">
                  <c:v>-54.294999999999995</c:v>
                </c:pt>
                <c:pt idx="5716">
                  <c:v>-54.292999999999992</c:v>
                </c:pt>
                <c:pt idx="5717">
                  <c:v>-54.290999999999997</c:v>
                </c:pt>
                <c:pt idx="5718">
                  <c:v>-54.288999999999994</c:v>
                </c:pt>
                <c:pt idx="5719">
                  <c:v>-54.286999999999992</c:v>
                </c:pt>
                <c:pt idx="5720">
                  <c:v>-54.284999999999997</c:v>
                </c:pt>
                <c:pt idx="5721">
                  <c:v>-54.282999999999994</c:v>
                </c:pt>
                <c:pt idx="5722">
                  <c:v>-54.280999999999992</c:v>
                </c:pt>
                <c:pt idx="5723">
                  <c:v>-54.278999999999996</c:v>
                </c:pt>
                <c:pt idx="5724">
                  <c:v>-54.276999999999994</c:v>
                </c:pt>
                <c:pt idx="5725">
                  <c:v>-54.274999999999991</c:v>
                </c:pt>
                <c:pt idx="5726">
                  <c:v>-54.272999999999996</c:v>
                </c:pt>
                <c:pt idx="5727">
                  <c:v>-54.270999999999994</c:v>
                </c:pt>
                <c:pt idx="5728">
                  <c:v>-54.268999999999991</c:v>
                </c:pt>
                <c:pt idx="5729">
                  <c:v>-54.266999999999996</c:v>
                </c:pt>
                <c:pt idx="5730">
                  <c:v>-54.264999999999993</c:v>
                </c:pt>
                <c:pt idx="5731">
                  <c:v>-54.262999999999991</c:v>
                </c:pt>
                <c:pt idx="5732">
                  <c:v>-54.260999999999996</c:v>
                </c:pt>
                <c:pt idx="5733">
                  <c:v>-54.258999999999993</c:v>
                </c:pt>
                <c:pt idx="5734">
                  <c:v>-54.256999999999991</c:v>
                </c:pt>
                <c:pt idx="5735">
                  <c:v>-54.254999999999995</c:v>
                </c:pt>
                <c:pt idx="5736">
                  <c:v>-54.252999999999993</c:v>
                </c:pt>
                <c:pt idx="5737">
                  <c:v>-54.250999999999991</c:v>
                </c:pt>
                <c:pt idx="5738">
                  <c:v>-54.248999999999995</c:v>
                </c:pt>
                <c:pt idx="5739">
                  <c:v>-54.246999999999993</c:v>
                </c:pt>
                <c:pt idx="5740">
                  <c:v>-54.24499999999999</c:v>
                </c:pt>
                <c:pt idx="5741">
                  <c:v>-54.242999999999995</c:v>
                </c:pt>
                <c:pt idx="5742">
                  <c:v>-54.240999999999993</c:v>
                </c:pt>
                <c:pt idx="5743">
                  <c:v>-54.23899999999999</c:v>
                </c:pt>
                <c:pt idx="5744">
                  <c:v>-54.236999999999995</c:v>
                </c:pt>
                <c:pt idx="5745">
                  <c:v>-54.234999999999992</c:v>
                </c:pt>
                <c:pt idx="5746">
                  <c:v>-54.23299999999999</c:v>
                </c:pt>
                <c:pt idx="5747">
                  <c:v>-54.230999999999995</c:v>
                </c:pt>
                <c:pt idx="5748">
                  <c:v>-54.228999999999992</c:v>
                </c:pt>
                <c:pt idx="5749">
                  <c:v>-54.226999999999997</c:v>
                </c:pt>
                <c:pt idx="5750">
                  <c:v>-54.224999999999994</c:v>
                </c:pt>
                <c:pt idx="5751">
                  <c:v>-54.222999999999992</c:v>
                </c:pt>
                <c:pt idx="5752">
                  <c:v>-54.220999999999997</c:v>
                </c:pt>
                <c:pt idx="5753">
                  <c:v>-54.218999999999994</c:v>
                </c:pt>
                <c:pt idx="5754">
                  <c:v>-54.216999999999999</c:v>
                </c:pt>
                <c:pt idx="5755">
                  <c:v>-54.214999999999996</c:v>
                </c:pt>
                <c:pt idx="5756">
                  <c:v>-54.212999999999994</c:v>
                </c:pt>
                <c:pt idx="5757">
                  <c:v>-54.210999999999999</c:v>
                </c:pt>
                <c:pt idx="5758">
                  <c:v>-54.208999999999996</c:v>
                </c:pt>
                <c:pt idx="5759">
                  <c:v>-54.206999999999994</c:v>
                </c:pt>
                <c:pt idx="5760">
                  <c:v>-54.204999999999998</c:v>
                </c:pt>
                <c:pt idx="5761">
                  <c:v>-54.202999999999996</c:v>
                </c:pt>
                <c:pt idx="5762">
                  <c:v>-54.200999999999993</c:v>
                </c:pt>
                <c:pt idx="5763">
                  <c:v>-54.198999999999998</c:v>
                </c:pt>
                <c:pt idx="5764">
                  <c:v>-54.196999999999996</c:v>
                </c:pt>
                <c:pt idx="5765">
                  <c:v>-54.194999999999993</c:v>
                </c:pt>
                <c:pt idx="5766">
                  <c:v>-54.192999999999998</c:v>
                </c:pt>
                <c:pt idx="5767">
                  <c:v>-54.190999999999995</c:v>
                </c:pt>
                <c:pt idx="5768">
                  <c:v>-54.188999999999993</c:v>
                </c:pt>
                <c:pt idx="5769">
                  <c:v>-54.186999999999998</c:v>
                </c:pt>
                <c:pt idx="5770">
                  <c:v>-54.184999999999995</c:v>
                </c:pt>
                <c:pt idx="5771">
                  <c:v>-54.182999999999993</c:v>
                </c:pt>
                <c:pt idx="5772">
                  <c:v>-54.180999999999997</c:v>
                </c:pt>
                <c:pt idx="5773">
                  <c:v>-54.178999999999995</c:v>
                </c:pt>
                <c:pt idx="5774">
                  <c:v>-54.176999999999992</c:v>
                </c:pt>
                <c:pt idx="5775">
                  <c:v>-54.174999999999997</c:v>
                </c:pt>
                <c:pt idx="5776">
                  <c:v>-54.172999999999995</c:v>
                </c:pt>
                <c:pt idx="5777">
                  <c:v>-54.170999999999992</c:v>
                </c:pt>
                <c:pt idx="5778">
                  <c:v>-54.168999999999997</c:v>
                </c:pt>
                <c:pt idx="5779">
                  <c:v>-54.166999999999994</c:v>
                </c:pt>
                <c:pt idx="5780">
                  <c:v>-54.164999999999992</c:v>
                </c:pt>
                <c:pt idx="5781">
                  <c:v>-54.162999999999997</c:v>
                </c:pt>
                <c:pt idx="5782">
                  <c:v>-54.160999999999994</c:v>
                </c:pt>
                <c:pt idx="5783">
                  <c:v>-54.158999999999992</c:v>
                </c:pt>
                <c:pt idx="5784">
                  <c:v>-54.156999999999996</c:v>
                </c:pt>
                <c:pt idx="5785">
                  <c:v>-54.154999999999994</c:v>
                </c:pt>
                <c:pt idx="5786">
                  <c:v>-54.152999999999992</c:v>
                </c:pt>
                <c:pt idx="5787">
                  <c:v>-54.150999999999996</c:v>
                </c:pt>
                <c:pt idx="5788">
                  <c:v>-54.148999999999994</c:v>
                </c:pt>
                <c:pt idx="5789">
                  <c:v>-54.146999999999991</c:v>
                </c:pt>
                <c:pt idx="5790">
                  <c:v>-54.144999999999996</c:v>
                </c:pt>
                <c:pt idx="5791">
                  <c:v>-54.142999999999994</c:v>
                </c:pt>
                <c:pt idx="5792">
                  <c:v>-54.140999999999991</c:v>
                </c:pt>
                <c:pt idx="5793">
                  <c:v>-54.138999999999996</c:v>
                </c:pt>
                <c:pt idx="5794">
                  <c:v>-54.136999999999993</c:v>
                </c:pt>
                <c:pt idx="5795">
                  <c:v>-54.134999999999991</c:v>
                </c:pt>
                <c:pt idx="5796">
                  <c:v>-54.132999999999996</c:v>
                </c:pt>
                <c:pt idx="5797">
                  <c:v>-54.130999999999993</c:v>
                </c:pt>
                <c:pt idx="5798">
                  <c:v>-54.128999999999991</c:v>
                </c:pt>
                <c:pt idx="5799">
                  <c:v>-54.126999999999995</c:v>
                </c:pt>
                <c:pt idx="5800">
                  <c:v>-54.124999999999993</c:v>
                </c:pt>
                <c:pt idx="5801">
                  <c:v>-54.12299999999999</c:v>
                </c:pt>
                <c:pt idx="5802">
                  <c:v>-54.120999999999995</c:v>
                </c:pt>
                <c:pt idx="5803">
                  <c:v>-54.118999999999993</c:v>
                </c:pt>
                <c:pt idx="5804">
                  <c:v>-54.11699999999999</c:v>
                </c:pt>
                <c:pt idx="5805">
                  <c:v>-54.114999999999995</c:v>
                </c:pt>
                <c:pt idx="5806">
                  <c:v>-54.112999999999992</c:v>
                </c:pt>
                <c:pt idx="5807">
                  <c:v>-54.11099999999999</c:v>
                </c:pt>
                <c:pt idx="5808">
                  <c:v>-54.108999999999995</c:v>
                </c:pt>
                <c:pt idx="5809">
                  <c:v>-54.106999999999992</c:v>
                </c:pt>
                <c:pt idx="5810">
                  <c:v>-54.104999999999997</c:v>
                </c:pt>
                <c:pt idx="5811">
                  <c:v>-54.102999999999994</c:v>
                </c:pt>
                <c:pt idx="5812">
                  <c:v>-54.100999999999992</c:v>
                </c:pt>
                <c:pt idx="5813">
                  <c:v>-54.098999999999997</c:v>
                </c:pt>
                <c:pt idx="5814">
                  <c:v>-54.096999999999994</c:v>
                </c:pt>
                <c:pt idx="5815">
                  <c:v>-54.094999999999992</c:v>
                </c:pt>
                <c:pt idx="5816">
                  <c:v>-54.092999999999996</c:v>
                </c:pt>
                <c:pt idx="5817">
                  <c:v>-54.090999999999994</c:v>
                </c:pt>
                <c:pt idx="5818">
                  <c:v>-54.088999999999999</c:v>
                </c:pt>
                <c:pt idx="5819">
                  <c:v>-54.086999999999996</c:v>
                </c:pt>
                <c:pt idx="5820">
                  <c:v>-54.084999999999994</c:v>
                </c:pt>
                <c:pt idx="5821">
                  <c:v>-54.082999999999998</c:v>
                </c:pt>
                <c:pt idx="5822">
                  <c:v>-54.080999999999996</c:v>
                </c:pt>
                <c:pt idx="5823">
                  <c:v>-54.078999999999994</c:v>
                </c:pt>
                <c:pt idx="5824">
                  <c:v>-54.076999999999998</c:v>
                </c:pt>
                <c:pt idx="5825">
                  <c:v>-54.074999999999996</c:v>
                </c:pt>
                <c:pt idx="5826">
                  <c:v>-54.072999999999993</c:v>
                </c:pt>
                <c:pt idx="5827">
                  <c:v>-54.070999999999998</c:v>
                </c:pt>
                <c:pt idx="5828">
                  <c:v>-54.068999999999996</c:v>
                </c:pt>
                <c:pt idx="5829">
                  <c:v>-54.066999999999993</c:v>
                </c:pt>
                <c:pt idx="5830">
                  <c:v>-54.064999999999998</c:v>
                </c:pt>
                <c:pt idx="5831">
                  <c:v>-54.062999999999995</c:v>
                </c:pt>
                <c:pt idx="5832">
                  <c:v>-54.060999999999993</c:v>
                </c:pt>
                <c:pt idx="5833">
                  <c:v>-54.058999999999997</c:v>
                </c:pt>
                <c:pt idx="5834">
                  <c:v>-54.056999999999995</c:v>
                </c:pt>
                <c:pt idx="5835">
                  <c:v>-54.054999999999993</c:v>
                </c:pt>
                <c:pt idx="5836">
                  <c:v>-54.052999999999997</c:v>
                </c:pt>
                <c:pt idx="5837">
                  <c:v>-54.050999999999995</c:v>
                </c:pt>
                <c:pt idx="5838">
                  <c:v>-54.048999999999992</c:v>
                </c:pt>
                <c:pt idx="5839">
                  <c:v>-54.046999999999997</c:v>
                </c:pt>
                <c:pt idx="5840">
                  <c:v>-54.044999999999995</c:v>
                </c:pt>
                <c:pt idx="5841">
                  <c:v>-54.042999999999992</c:v>
                </c:pt>
                <c:pt idx="5842">
                  <c:v>-54.040999999999997</c:v>
                </c:pt>
                <c:pt idx="5843">
                  <c:v>-54.038999999999994</c:v>
                </c:pt>
                <c:pt idx="5844">
                  <c:v>-54.036999999999992</c:v>
                </c:pt>
                <c:pt idx="5845">
                  <c:v>-54.034999999999997</c:v>
                </c:pt>
                <c:pt idx="5846">
                  <c:v>-54.032999999999994</c:v>
                </c:pt>
                <c:pt idx="5847">
                  <c:v>-54.030999999999992</c:v>
                </c:pt>
                <c:pt idx="5848">
                  <c:v>-54.028999999999996</c:v>
                </c:pt>
                <c:pt idx="5849">
                  <c:v>-54.026999999999994</c:v>
                </c:pt>
                <c:pt idx="5850">
                  <c:v>-54.024999999999991</c:v>
                </c:pt>
                <c:pt idx="5851">
                  <c:v>-54.022999999999996</c:v>
                </c:pt>
                <c:pt idx="5852">
                  <c:v>-54.020999999999994</c:v>
                </c:pt>
                <c:pt idx="5853">
                  <c:v>-54.018999999999991</c:v>
                </c:pt>
                <c:pt idx="5854">
                  <c:v>-54.016999999999996</c:v>
                </c:pt>
                <c:pt idx="5855">
                  <c:v>-54.014999999999993</c:v>
                </c:pt>
                <c:pt idx="5856">
                  <c:v>-54.012999999999991</c:v>
                </c:pt>
                <c:pt idx="5857">
                  <c:v>-54.010999999999996</c:v>
                </c:pt>
                <c:pt idx="5858">
                  <c:v>-54.008999999999993</c:v>
                </c:pt>
                <c:pt idx="5859">
                  <c:v>-54.006999999999991</c:v>
                </c:pt>
                <c:pt idx="5860">
                  <c:v>-54.004999999999995</c:v>
                </c:pt>
                <c:pt idx="5861">
                  <c:v>-54.002999999999993</c:v>
                </c:pt>
                <c:pt idx="5862">
                  <c:v>-54.000999999999991</c:v>
                </c:pt>
                <c:pt idx="5863">
                  <c:v>-53.998999999999995</c:v>
                </c:pt>
                <c:pt idx="5864">
                  <c:v>-53.996999999999993</c:v>
                </c:pt>
                <c:pt idx="5865">
                  <c:v>-53.99499999999999</c:v>
                </c:pt>
                <c:pt idx="5866">
                  <c:v>-53.992999999999995</c:v>
                </c:pt>
                <c:pt idx="5867">
                  <c:v>-53.990999999999993</c:v>
                </c:pt>
                <c:pt idx="5868">
                  <c:v>-53.98899999999999</c:v>
                </c:pt>
                <c:pt idx="5869">
                  <c:v>-53.986999999999995</c:v>
                </c:pt>
                <c:pt idx="5870">
                  <c:v>-53.984999999999992</c:v>
                </c:pt>
                <c:pt idx="5871">
                  <c:v>-53.98299999999999</c:v>
                </c:pt>
                <c:pt idx="5872">
                  <c:v>-53.980999999999995</c:v>
                </c:pt>
                <c:pt idx="5873">
                  <c:v>-53.978999999999992</c:v>
                </c:pt>
                <c:pt idx="5874">
                  <c:v>-53.976999999999997</c:v>
                </c:pt>
                <c:pt idx="5875">
                  <c:v>-53.974999999999994</c:v>
                </c:pt>
                <c:pt idx="5876">
                  <c:v>-53.972999999999992</c:v>
                </c:pt>
                <c:pt idx="5877">
                  <c:v>-53.970999999999997</c:v>
                </c:pt>
                <c:pt idx="5878">
                  <c:v>-53.968999999999994</c:v>
                </c:pt>
                <c:pt idx="5879">
                  <c:v>-53.966999999999999</c:v>
                </c:pt>
                <c:pt idx="5880">
                  <c:v>-53.964999999999996</c:v>
                </c:pt>
                <c:pt idx="5881">
                  <c:v>-53.962999999999994</c:v>
                </c:pt>
                <c:pt idx="5882">
                  <c:v>-53.960999999999999</c:v>
                </c:pt>
                <c:pt idx="5883">
                  <c:v>-53.958999999999996</c:v>
                </c:pt>
                <c:pt idx="5884">
                  <c:v>-53.956999999999994</c:v>
                </c:pt>
                <c:pt idx="5885">
                  <c:v>-53.954999999999998</c:v>
                </c:pt>
                <c:pt idx="5886">
                  <c:v>-53.952999999999996</c:v>
                </c:pt>
                <c:pt idx="5887">
                  <c:v>-53.950999999999993</c:v>
                </c:pt>
                <c:pt idx="5888">
                  <c:v>-53.948999999999998</c:v>
                </c:pt>
                <c:pt idx="5889">
                  <c:v>-53.946999999999996</c:v>
                </c:pt>
                <c:pt idx="5890">
                  <c:v>-53.944999999999993</c:v>
                </c:pt>
                <c:pt idx="5891">
                  <c:v>-53.942999999999998</c:v>
                </c:pt>
                <c:pt idx="5892">
                  <c:v>-53.940999999999995</c:v>
                </c:pt>
                <c:pt idx="5893">
                  <c:v>-53.938999999999993</c:v>
                </c:pt>
                <c:pt idx="5894">
                  <c:v>-53.936999999999998</c:v>
                </c:pt>
                <c:pt idx="5895">
                  <c:v>-53.934999999999995</c:v>
                </c:pt>
                <c:pt idx="5896">
                  <c:v>-53.932999999999993</c:v>
                </c:pt>
                <c:pt idx="5897">
                  <c:v>-53.930999999999997</c:v>
                </c:pt>
                <c:pt idx="5898">
                  <c:v>-53.928999999999995</c:v>
                </c:pt>
                <c:pt idx="5899">
                  <c:v>-53.926999999999992</c:v>
                </c:pt>
                <c:pt idx="5900">
                  <c:v>-53.924999999999997</c:v>
                </c:pt>
                <c:pt idx="5901">
                  <c:v>-53.922999999999995</c:v>
                </c:pt>
                <c:pt idx="5902">
                  <c:v>-53.920999999999992</c:v>
                </c:pt>
                <c:pt idx="5903">
                  <c:v>-53.918999999999997</c:v>
                </c:pt>
                <c:pt idx="5904">
                  <c:v>-53.916999999999994</c:v>
                </c:pt>
                <c:pt idx="5905">
                  <c:v>-53.914999999999992</c:v>
                </c:pt>
                <c:pt idx="5906">
                  <c:v>-53.912999999999997</c:v>
                </c:pt>
                <c:pt idx="5907">
                  <c:v>-53.910999999999994</c:v>
                </c:pt>
                <c:pt idx="5908">
                  <c:v>-53.908999999999992</c:v>
                </c:pt>
                <c:pt idx="5909">
                  <c:v>-53.906999999999996</c:v>
                </c:pt>
                <c:pt idx="5910">
                  <c:v>-53.904999999999994</c:v>
                </c:pt>
                <c:pt idx="5911">
                  <c:v>-53.902999999999992</c:v>
                </c:pt>
                <c:pt idx="5912">
                  <c:v>-53.900999999999996</c:v>
                </c:pt>
                <c:pt idx="5913">
                  <c:v>-53.898999999999994</c:v>
                </c:pt>
                <c:pt idx="5914">
                  <c:v>-53.896999999999991</c:v>
                </c:pt>
                <c:pt idx="5915">
                  <c:v>-53.894999999999996</c:v>
                </c:pt>
                <c:pt idx="5916">
                  <c:v>-53.892999999999994</c:v>
                </c:pt>
                <c:pt idx="5917">
                  <c:v>-53.890999999999991</c:v>
                </c:pt>
                <c:pt idx="5918">
                  <c:v>-53.888999999999996</c:v>
                </c:pt>
                <c:pt idx="5919">
                  <c:v>-53.886999999999993</c:v>
                </c:pt>
                <c:pt idx="5920">
                  <c:v>-53.884999999999991</c:v>
                </c:pt>
                <c:pt idx="5921">
                  <c:v>-53.882999999999996</c:v>
                </c:pt>
                <c:pt idx="5922">
                  <c:v>-53.880999999999993</c:v>
                </c:pt>
                <c:pt idx="5923">
                  <c:v>-53.878999999999991</c:v>
                </c:pt>
                <c:pt idx="5924">
                  <c:v>-53.876999999999995</c:v>
                </c:pt>
                <c:pt idx="5925">
                  <c:v>-53.874999999999993</c:v>
                </c:pt>
                <c:pt idx="5926">
                  <c:v>-53.87299999999999</c:v>
                </c:pt>
                <c:pt idx="5927">
                  <c:v>-53.870999999999995</c:v>
                </c:pt>
                <c:pt idx="5928">
                  <c:v>-53.868999999999993</c:v>
                </c:pt>
                <c:pt idx="5929">
                  <c:v>-53.86699999999999</c:v>
                </c:pt>
                <c:pt idx="5930">
                  <c:v>-53.864999999999995</c:v>
                </c:pt>
                <c:pt idx="5931">
                  <c:v>-53.862999999999992</c:v>
                </c:pt>
                <c:pt idx="5932">
                  <c:v>-53.86099999999999</c:v>
                </c:pt>
                <c:pt idx="5933">
                  <c:v>-53.858999999999995</c:v>
                </c:pt>
                <c:pt idx="5934">
                  <c:v>-53.856999999999992</c:v>
                </c:pt>
                <c:pt idx="5935">
                  <c:v>-53.854999999999997</c:v>
                </c:pt>
                <c:pt idx="5936">
                  <c:v>-53.852999999999994</c:v>
                </c:pt>
                <c:pt idx="5937">
                  <c:v>-53.850999999999992</c:v>
                </c:pt>
                <c:pt idx="5938">
                  <c:v>-53.848999999999997</c:v>
                </c:pt>
                <c:pt idx="5939">
                  <c:v>-53.846999999999994</c:v>
                </c:pt>
                <c:pt idx="5940">
                  <c:v>-53.844999999999992</c:v>
                </c:pt>
                <c:pt idx="5941">
                  <c:v>-53.842999999999996</c:v>
                </c:pt>
                <c:pt idx="5942">
                  <c:v>-53.840999999999994</c:v>
                </c:pt>
                <c:pt idx="5943">
                  <c:v>-53.838999999999999</c:v>
                </c:pt>
                <c:pt idx="5944">
                  <c:v>-53.836999999999996</c:v>
                </c:pt>
                <c:pt idx="5945">
                  <c:v>-53.834999999999994</c:v>
                </c:pt>
                <c:pt idx="5946">
                  <c:v>-53.832999999999998</c:v>
                </c:pt>
                <c:pt idx="5947">
                  <c:v>-53.830999999999996</c:v>
                </c:pt>
                <c:pt idx="5948">
                  <c:v>-53.828999999999994</c:v>
                </c:pt>
                <c:pt idx="5949">
                  <c:v>-53.826999999999998</c:v>
                </c:pt>
                <c:pt idx="5950">
                  <c:v>-53.824999999999996</c:v>
                </c:pt>
                <c:pt idx="5951">
                  <c:v>-53.822999999999993</c:v>
                </c:pt>
                <c:pt idx="5952">
                  <c:v>-53.820999999999998</c:v>
                </c:pt>
                <c:pt idx="5953">
                  <c:v>-53.818999999999996</c:v>
                </c:pt>
                <c:pt idx="5954">
                  <c:v>-53.816999999999993</c:v>
                </c:pt>
                <c:pt idx="5955">
                  <c:v>-53.814999999999998</c:v>
                </c:pt>
                <c:pt idx="5956">
                  <c:v>-53.812999999999995</c:v>
                </c:pt>
                <c:pt idx="5957">
                  <c:v>-53.810999999999993</c:v>
                </c:pt>
                <c:pt idx="5958">
                  <c:v>-53.808999999999997</c:v>
                </c:pt>
                <c:pt idx="5959">
                  <c:v>-53.806999999999995</c:v>
                </c:pt>
                <c:pt idx="5960">
                  <c:v>-53.804999999999993</c:v>
                </c:pt>
                <c:pt idx="5961">
                  <c:v>-53.802999999999997</c:v>
                </c:pt>
                <c:pt idx="5962">
                  <c:v>-53.800999999999995</c:v>
                </c:pt>
                <c:pt idx="5963">
                  <c:v>-53.798999999999992</c:v>
                </c:pt>
                <c:pt idx="5964">
                  <c:v>-53.796999999999997</c:v>
                </c:pt>
                <c:pt idx="5965">
                  <c:v>-53.794999999999995</c:v>
                </c:pt>
                <c:pt idx="5966">
                  <c:v>-53.792999999999992</c:v>
                </c:pt>
                <c:pt idx="5967">
                  <c:v>-53.790999999999997</c:v>
                </c:pt>
                <c:pt idx="5968">
                  <c:v>-53.788999999999994</c:v>
                </c:pt>
                <c:pt idx="5969">
                  <c:v>-53.786999999999992</c:v>
                </c:pt>
                <c:pt idx="5970">
                  <c:v>-53.784999999999997</c:v>
                </c:pt>
                <c:pt idx="5971">
                  <c:v>-53.782999999999994</c:v>
                </c:pt>
                <c:pt idx="5972">
                  <c:v>-53.780999999999992</c:v>
                </c:pt>
                <c:pt idx="5973">
                  <c:v>-53.778999999999996</c:v>
                </c:pt>
                <c:pt idx="5974">
                  <c:v>-53.776999999999994</c:v>
                </c:pt>
                <c:pt idx="5975">
                  <c:v>-53.774999999999991</c:v>
                </c:pt>
                <c:pt idx="5976">
                  <c:v>-53.772999999999996</c:v>
                </c:pt>
                <c:pt idx="5977">
                  <c:v>-53.770999999999994</c:v>
                </c:pt>
                <c:pt idx="5978">
                  <c:v>-53.768999999999991</c:v>
                </c:pt>
                <c:pt idx="5979">
                  <c:v>-53.766999999999996</c:v>
                </c:pt>
                <c:pt idx="5980">
                  <c:v>-53.764999999999993</c:v>
                </c:pt>
                <c:pt idx="5981">
                  <c:v>-53.762999999999991</c:v>
                </c:pt>
                <c:pt idx="5982">
                  <c:v>-53.760999999999996</c:v>
                </c:pt>
                <c:pt idx="5983">
                  <c:v>-53.758999999999993</c:v>
                </c:pt>
                <c:pt idx="5984">
                  <c:v>-53.756999999999991</c:v>
                </c:pt>
                <c:pt idx="5985">
                  <c:v>-53.754999999999995</c:v>
                </c:pt>
                <c:pt idx="5986">
                  <c:v>-53.752999999999993</c:v>
                </c:pt>
                <c:pt idx="5987">
                  <c:v>-53.750999999999991</c:v>
                </c:pt>
                <c:pt idx="5988">
                  <c:v>-53.748999999999995</c:v>
                </c:pt>
                <c:pt idx="5989">
                  <c:v>-53.746999999999993</c:v>
                </c:pt>
                <c:pt idx="5990">
                  <c:v>-53.74499999999999</c:v>
                </c:pt>
                <c:pt idx="5991">
                  <c:v>-53.742999999999995</c:v>
                </c:pt>
                <c:pt idx="5992">
                  <c:v>-53.740999999999993</c:v>
                </c:pt>
                <c:pt idx="5993">
                  <c:v>-53.73899999999999</c:v>
                </c:pt>
                <c:pt idx="5994">
                  <c:v>-53.736999999999995</c:v>
                </c:pt>
                <c:pt idx="5995">
                  <c:v>-53.734999999999992</c:v>
                </c:pt>
                <c:pt idx="5996">
                  <c:v>-53.73299999999999</c:v>
                </c:pt>
                <c:pt idx="5997">
                  <c:v>-53.730999999999995</c:v>
                </c:pt>
                <c:pt idx="5998">
                  <c:v>-53.728999999999992</c:v>
                </c:pt>
                <c:pt idx="5999">
                  <c:v>-53.726999999999997</c:v>
                </c:pt>
                <c:pt idx="6000">
                  <c:v>-53.724999999999994</c:v>
                </c:pt>
                <c:pt idx="6001">
                  <c:v>-53.722999999999992</c:v>
                </c:pt>
                <c:pt idx="6002">
                  <c:v>-53.720999999999997</c:v>
                </c:pt>
                <c:pt idx="6003">
                  <c:v>-53.718999999999994</c:v>
                </c:pt>
                <c:pt idx="6004">
                  <c:v>-53.716999999999999</c:v>
                </c:pt>
                <c:pt idx="6005">
                  <c:v>-53.714999999999996</c:v>
                </c:pt>
                <c:pt idx="6006">
                  <c:v>-53.712999999999994</c:v>
                </c:pt>
                <c:pt idx="6007">
                  <c:v>-53.710999999999999</c:v>
                </c:pt>
                <c:pt idx="6008">
                  <c:v>-53.708999999999996</c:v>
                </c:pt>
                <c:pt idx="6009">
                  <c:v>-53.706999999999994</c:v>
                </c:pt>
                <c:pt idx="6010">
                  <c:v>-53.704999999999998</c:v>
                </c:pt>
                <c:pt idx="6011">
                  <c:v>-53.702999999999996</c:v>
                </c:pt>
                <c:pt idx="6012">
                  <c:v>-53.700999999999993</c:v>
                </c:pt>
                <c:pt idx="6013">
                  <c:v>-53.698999999999998</c:v>
                </c:pt>
                <c:pt idx="6014">
                  <c:v>-53.696999999999996</c:v>
                </c:pt>
                <c:pt idx="6015">
                  <c:v>-53.694999999999993</c:v>
                </c:pt>
                <c:pt idx="6016">
                  <c:v>-53.692999999999998</c:v>
                </c:pt>
                <c:pt idx="6017">
                  <c:v>-53.690999999999995</c:v>
                </c:pt>
                <c:pt idx="6018">
                  <c:v>-53.688999999999993</c:v>
                </c:pt>
                <c:pt idx="6019">
                  <c:v>-53.686999999999998</c:v>
                </c:pt>
                <c:pt idx="6020">
                  <c:v>-53.684999999999995</c:v>
                </c:pt>
                <c:pt idx="6021">
                  <c:v>-53.682999999999993</c:v>
                </c:pt>
                <c:pt idx="6022">
                  <c:v>-53.680999999999997</c:v>
                </c:pt>
                <c:pt idx="6023">
                  <c:v>-53.678999999999995</c:v>
                </c:pt>
                <c:pt idx="6024">
                  <c:v>-53.676999999999992</c:v>
                </c:pt>
                <c:pt idx="6025">
                  <c:v>-53.674999999999997</c:v>
                </c:pt>
                <c:pt idx="6026">
                  <c:v>-53.672999999999995</c:v>
                </c:pt>
                <c:pt idx="6027">
                  <c:v>-53.670999999999992</c:v>
                </c:pt>
                <c:pt idx="6028">
                  <c:v>-53.668999999999997</c:v>
                </c:pt>
                <c:pt idx="6029">
                  <c:v>-53.666999999999994</c:v>
                </c:pt>
                <c:pt idx="6030">
                  <c:v>-53.664999999999992</c:v>
                </c:pt>
                <c:pt idx="6031">
                  <c:v>-53.662999999999997</c:v>
                </c:pt>
                <c:pt idx="6032">
                  <c:v>-53.660999999999994</c:v>
                </c:pt>
                <c:pt idx="6033">
                  <c:v>-53.658999999999992</c:v>
                </c:pt>
                <c:pt idx="6034">
                  <c:v>-53.656999999999996</c:v>
                </c:pt>
                <c:pt idx="6035">
                  <c:v>-53.654999999999994</c:v>
                </c:pt>
                <c:pt idx="6036">
                  <c:v>-53.652999999999992</c:v>
                </c:pt>
                <c:pt idx="6037">
                  <c:v>-53.650999999999996</c:v>
                </c:pt>
                <c:pt idx="6038">
                  <c:v>-53.648999999999994</c:v>
                </c:pt>
                <c:pt idx="6039">
                  <c:v>-53.646999999999991</c:v>
                </c:pt>
                <c:pt idx="6040">
                  <c:v>-53.644999999999996</c:v>
                </c:pt>
                <c:pt idx="6041">
                  <c:v>-53.642999999999994</c:v>
                </c:pt>
                <c:pt idx="6042">
                  <c:v>-53.640999999999991</c:v>
                </c:pt>
                <c:pt idx="6043">
                  <c:v>-53.638999999999996</c:v>
                </c:pt>
                <c:pt idx="6044">
                  <c:v>-53.636999999999993</c:v>
                </c:pt>
                <c:pt idx="6045">
                  <c:v>-53.634999999999991</c:v>
                </c:pt>
                <c:pt idx="6046">
                  <c:v>-53.632999999999996</c:v>
                </c:pt>
                <c:pt idx="6047">
                  <c:v>-53.630999999999993</c:v>
                </c:pt>
                <c:pt idx="6048">
                  <c:v>-53.628999999999991</c:v>
                </c:pt>
                <c:pt idx="6049">
                  <c:v>-53.626999999999995</c:v>
                </c:pt>
                <c:pt idx="6050">
                  <c:v>-53.624999999999993</c:v>
                </c:pt>
                <c:pt idx="6051">
                  <c:v>-53.62299999999999</c:v>
                </c:pt>
                <c:pt idx="6052">
                  <c:v>-53.620999999999995</c:v>
                </c:pt>
                <c:pt idx="6053">
                  <c:v>-53.618999999999993</c:v>
                </c:pt>
                <c:pt idx="6054">
                  <c:v>-53.61699999999999</c:v>
                </c:pt>
                <c:pt idx="6055">
                  <c:v>-53.614999999999995</c:v>
                </c:pt>
                <c:pt idx="6056">
                  <c:v>-53.612999999999992</c:v>
                </c:pt>
                <c:pt idx="6057">
                  <c:v>-53.61099999999999</c:v>
                </c:pt>
                <c:pt idx="6058">
                  <c:v>-53.608999999999995</c:v>
                </c:pt>
                <c:pt idx="6059">
                  <c:v>-53.606999999999992</c:v>
                </c:pt>
                <c:pt idx="6060">
                  <c:v>-53.604999999999997</c:v>
                </c:pt>
                <c:pt idx="6061">
                  <c:v>-53.602999999999994</c:v>
                </c:pt>
                <c:pt idx="6062">
                  <c:v>-53.600999999999992</c:v>
                </c:pt>
                <c:pt idx="6063">
                  <c:v>-53.598999999999997</c:v>
                </c:pt>
                <c:pt idx="6064">
                  <c:v>-53.596999999999994</c:v>
                </c:pt>
                <c:pt idx="6065">
                  <c:v>-53.594999999999992</c:v>
                </c:pt>
                <c:pt idx="6066">
                  <c:v>-53.592999999999996</c:v>
                </c:pt>
                <c:pt idx="6067">
                  <c:v>-53.590999999999994</c:v>
                </c:pt>
                <c:pt idx="6068">
                  <c:v>-53.588999999999999</c:v>
                </c:pt>
                <c:pt idx="6069">
                  <c:v>-53.586999999999996</c:v>
                </c:pt>
                <c:pt idx="6070">
                  <c:v>-53.584999999999994</c:v>
                </c:pt>
                <c:pt idx="6071">
                  <c:v>-53.582999999999998</c:v>
                </c:pt>
                <c:pt idx="6072">
                  <c:v>-53.580999999999996</c:v>
                </c:pt>
                <c:pt idx="6073">
                  <c:v>-53.578999999999994</c:v>
                </c:pt>
                <c:pt idx="6074">
                  <c:v>-53.576999999999998</c:v>
                </c:pt>
                <c:pt idx="6075">
                  <c:v>-53.574999999999996</c:v>
                </c:pt>
                <c:pt idx="6076">
                  <c:v>-53.572999999999993</c:v>
                </c:pt>
                <c:pt idx="6077">
                  <c:v>-53.570999999999998</c:v>
                </c:pt>
                <c:pt idx="6078">
                  <c:v>-53.568999999999996</c:v>
                </c:pt>
                <c:pt idx="6079">
                  <c:v>-53.566999999999993</c:v>
                </c:pt>
                <c:pt idx="6080">
                  <c:v>-53.564999999999998</c:v>
                </c:pt>
                <c:pt idx="6081">
                  <c:v>-53.562999999999995</c:v>
                </c:pt>
                <c:pt idx="6082">
                  <c:v>-53.560999999999993</c:v>
                </c:pt>
                <c:pt idx="6083">
                  <c:v>-53.558999999999997</c:v>
                </c:pt>
                <c:pt idx="6084">
                  <c:v>-53.556999999999995</c:v>
                </c:pt>
                <c:pt idx="6085">
                  <c:v>-53.554999999999993</c:v>
                </c:pt>
                <c:pt idx="6086">
                  <c:v>-53.552999999999997</c:v>
                </c:pt>
                <c:pt idx="6087">
                  <c:v>-53.550999999999995</c:v>
                </c:pt>
                <c:pt idx="6088">
                  <c:v>-53.548999999999992</c:v>
                </c:pt>
                <c:pt idx="6089">
                  <c:v>-53.546999999999997</c:v>
                </c:pt>
                <c:pt idx="6090">
                  <c:v>-53.544999999999995</c:v>
                </c:pt>
                <c:pt idx="6091">
                  <c:v>-53.542999999999992</c:v>
                </c:pt>
                <c:pt idx="6092">
                  <c:v>-53.540999999999997</c:v>
                </c:pt>
                <c:pt idx="6093">
                  <c:v>-53.538999999999994</c:v>
                </c:pt>
                <c:pt idx="6094">
                  <c:v>-53.536999999999992</c:v>
                </c:pt>
                <c:pt idx="6095">
                  <c:v>-53.534999999999997</c:v>
                </c:pt>
                <c:pt idx="6096">
                  <c:v>-53.532999999999994</c:v>
                </c:pt>
                <c:pt idx="6097">
                  <c:v>-53.530999999999992</c:v>
                </c:pt>
                <c:pt idx="6098">
                  <c:v>-53.528999999999996</c:v>
                </c:pt>
                <c:pt idx="6099">
                  <c:v>-53.526999999999994</c:v>
                </c:pt>
                <c:pt idx="6100">
                  <c:v>-53.524999999999991</c:v>
                </c:pt>
                <c:pt idx="6101">
                  <c:v>-53.522999999999996</c:v>
                </c:pt>
                <c:pt idx="6102">
                  <c:v>-53.520999999999994</c:v>
                </c:pt>
                <c:pt idx="6103">
                  <c:v>-53.518999999999991</c:v>
                </c:pt>
                <c:pt idx="6104">
                  <c:v>-53.516999999999996</c:v>
                </c:pt>
                <c:pt idx="6105">
                  <c:v>-53.514999999999993</c:v>
                </c:pt>
                <c:pt idx="6106">
                  <c:v>-53.512999999999991</c:v>
                </c:pt>
                <c:pt idx="6107">
                  <c:v>-53.510999999999996</c:v>
                </c:pt>
                <c:pt idx="6108">
                  <c:v>-53.508999999999993</c:v>
                </c:pt>
                <c:pt idx="6109">
                  <c:v>-53.506999999999991</c:v>
                </c:pt>
                <c:pt idx="6110">
                  <c:v>-53.504999999999995</c:v>
                </c:pt>
                <c:pt idx="6111">
                  <c:v>-53.502999999999993</c:v>
                </c:pt>
                <c:pt idx="6112">
                  <c:v>-53.500999999999991</c:v>
                </c:pt>
                <c:pt idx="6113">
                  <c:v>-53.498999999999995</c:v>
                </c:pt>
                <c:pt idx="6114">
                  <c:v>-53.496999999999993</c:v>
                </c:pt>
                <c:pt idx="6115">
                  <c:v>-53.49499999999999</c:v>
                </c:pt>
                <c:pt idx="6116">
                  <c:v>-53.492999999999995</c:v>
                </c:pt>
                <c:pt idx="6117">
                  <c:v>-53.490999999999993</c:v>
                </c:pt>
                <c:pt idx="6118">
                  <c:v>-53.48899999999999</c:v>
                </c:pt>
                <c:pt idx="6119">
                  <c:v>-53.486999999999995</c:v>
                </c:pt>
                <c:pt idx="6120">
                  <c:v>-53.484999999999992</c:v>
                </c:pt>
                <c:pt idx="6121">
                  <c:v>-53.48299999999999</c:v>
                </c:pt>
                <c:pt idx="6122">
                  <c:v>-53.480999999999995</c:v>
                </c:pt>
                <c:pt idx="6123">
                  <c:v>-53.478999999999992</c:v>
                </c:pt>
                <c:pt idx="6124">
                  <c:v>-53.476999999999997</c:v>
                </c:pt>
                <c:pt idx="6125">
                  <c:v>-53.474999999999994</c:v>
                </c:pt>
                <c:pt idx="6126">
                  <c:v>-53.472999999999992</c:v>
                </c:pt>
                <c:pt idx="6127">
                  <c:v>-53.470999999999997</c:v>
                </c:pt>
                <c:pt idx="6128">
                  <c:v>-53.468999999999994</c:v>
                </c:pt>
                <c:pt idx="6129">
                  <c:v>-53.466999999999999</c:v>
                </c:pt>
                <c:pt idx="6130">
                  <c:v>-53.464999999999996</c:v>
                </c:pt>
                <c:pt idx="6131">
                  <c:v>-53.462999999999994</c:v>
                </c:pt>
                <c:pt idx="6132">
                  <c:v>-53.460999999999999</c:v>
                </c:pt>
                <c:pt idx="6133">
                  <c:v>-53.458999999999996</c:v>
                </c:pt>
                <c:pt idx="6134">
                  <c:v>-53.456999999999994</c:v>
                </c:pt>
                <c:pt idx="6135">
                  <c:v>-53.454999999999998</c:v>
                </c:pt>
                <c:pt idx="6136">
                  <c:v>-53.452999999999996</c:v>
                </c:pt>
                <c:pt idx="6137">
                  <c:v>-53.450999999999993</c:v>
                </c:pt>
                <c:pt idx="6138">
                  <c:v>-53.448999999999998</c:v>
                </c:pt>
                <c:pt idx="6139">
                  <c:v>-53.446999999999996</c:v>
                </c:pt>
                <c:pt idx="6140">
                  <c:v>-53.444999999999993</c:v>
                </c:pt>
                <c:pt idx="6141">
                  <c:v>-53.442999999999998</c:v>
                </c:pt>
                <c:pt idx="6142">
                  <c:v>-53.440999999999995</c:v>
                </c:pt>
                <c:pt idx="6143">
                  <c:v>-53.438999999999993</c:v>
                </c:pt>
                <c:pt idx="6144">
                  <c:v>-53.436999999999998</c:v>
                </c:pt>
                <c:pt idx="6145">
                  <c:v>-53.434999999999995</c:v>
                </c:pt>
                <c:pt idx="6146">
                  <c:v>-53.432999999999993</c:v>
                </c:pt>
                <c:pt idx="6147">
                  <c:v>-53.430999999999997</c:v>
                </c:pt>
                <c:pt idx="6148">
                  <c:v>-53.428999999999995</c:v>
                </c:pt>
                <c:pt idx="6149">
                  <c:v>-53.426999999999992</c:v>
                </c:pt>
                <c:pt idx="6150">
                  <c:v>-53.424999999999997</c:v>
                </c:pt>
                <c:pt idx="6151">
                  <c:v>-53.422999999999995</c:v>
                </c:pt>
                <c:pt idx="6152">
                  <c:v>-53.420999999999992</c:v>
                </c:pt>
                <c:pt idx="6153">
                  <c:v>-53.418999999999997</c:v>
                </c:pt>
                <c:pt idx="6154">
                  <c:v>-53.416999999999994</c:v>
                </c:pt>
                <c:pt idx="6155">
                  <c:v>-53.414999999999992</c:v>
                </c:pt>
                <c:pt idx="6156">
                  <c:v>-53.412999999999997</c:v>
                </c:pt>
                <c:pt idx="6157">
                  <c:v>-53.410999999999994</c:v>
                </c:pt>
                <c:pt idx="6158">
                  <c:v>-53.408999999999992</c:v>
                </c:pt>
                <c:pt idx="6159">
                  <c:v>-53.406999999999996</c:v>
                </c:pt>
                <c:pt idx="6160">
                  <c:v>-53.404999999999994</c:v>
                </c:pt>
                <c:pt idx="6161">
                  <c:v>-53.402999999999992</c:v>
                </c:pt>
                <c:pt idx="6162">
                  <c:v>-53.400999999999996</c:v>
                </c:pt>
                <c:pt idx="6163">
                  <c:v>-53.398999999999994</c:v>
                </c:pt>
                <c:pt idx="6164">
                  <c:v>-53.396999999999991</c:v>
                </c:pt>
                <c:pt idx="6165">
                  <c:v>-53.394999999999996</c:v>
                </c:pt>
                <c:pt idx="6166">
                  <c:v>-53.392999999999994</c:v>
                </c:pt>
                <c:pt idx="6167">
                  <c:v>-53.390999999999991</c:v>
                </c:pt>
                <c:pt idx="6168">
                  <c:v>-53.388999999999996</c:v>
                </c:pt>
                <c:pt idx="6169">
                  <c:v>-53.386999999999993</c:v>
                </c:pt>
                <c:pt idx="6170">
                  <c:v>-53.384999999999991</c:v>
                </c:pt>
                <c:pt idx="6171">
                  <c:v>-53.382999999999996</c:v>
                </c:pt>
                <c:pt idx="6172">
                  <c:v>-53.380999999999993</c:v>
                </c:pt>
                <c:pt idx="6173">
                  <c:v>-53.378999999999991</c:v>
                </c:pt>
                <c:pt idx="6174">
                  <c:v>-53.376999999999995</c:v>
                </c:pt>
                <c:pt idx="6175">
                  <c:v>-53.374999999999993</c:v>
                </c:pt>
                <c:pt idx="6176">
                  <c:v>-53.37299999999999</c:v>
                </c:pt>
                <c:pt idx="6177">
                  <c:v>-53.370999999999995</c:v>
                </c:pt>
                <c:pt idx="6178">
                  <c:v>-53.368999999999993</c:v>
                </c:pt>
                <c:pt idx="6179">
                  <c:v>-53.36699999999999</c:v>
                </c:pt>
                <c:pt idx="6180">
                  <c:v>-53.364999999999995</c:v>
                </c:pt>
                <c:pt idx="6181">
                  <c:v>-53.362999999999992</c:v>
                </c:pt>
                <c:pt idx="6182">
                  <c:v>-53.36099999999999</c:v>
                </c:pt>
                <c:pt idx="6183">
                  <c:v>-53.358999999999995</c:v>
                </c:pt>
                <c:pt idx="6184">
                  <c:v>-53.356999999999992</c:v>
                </c:pt>
                <c:pt idx="6185">
                  <c:v>-53.354999999999997</c:v>
                </c:pt>
                <c:pt idx="6186">
                  <c:v>-53.352999999999994</c:v>
                </c:pt>
                <c:pt idx="6187">
                  <c:v>-53.350999999999992</c:v>
                </c:pt>
                <c:pt idx="6188">
                  <c:v>-53.348999999999997</c:v>
                </c:pt>
                <c:pt idx="6189">
                  <c:v>-53.346999999999994</c:v>
                </c:pt>
                <c:pt idx="6190">
                  <c:v>-53.344999999999992</c:v>
                </c:pt>
                <c:pt idx="6191">
                  <c:v>-53.342999999999996</c:v>
                </c:pt>
                <c:pt idx="6192">
                  <c:v>-53.340999999999994</c:v>
                </c:pt>
                <c:pt idx="6193">
                  <c:v>-53.338999999999999</c:v>
                </c:pt>
                <c:pt idx="6194">
                  <c:v>-53.336999999999996</c:v>
                </c:pt>
                <c:pt idx="6195">
                  <c:v>-53.334999999999994</c:v>
                </c:pt>
                <c:pt idx="6196">
                  <c:v>-53.332999999999998</c:v>
                </c:pt>
                <c:pt idx="6197">
                  <c:v>-53.330999999999996</c:v>
                </c:pt>
                <c:pt idx="6198">
                  <c:v>-53.328999999999994</c:v>
                </c:pt>
                <c:pt idx="6199">
                  <c:v>-53.326999999999998</c:v>
                </c:pt>
                <c:pt idx="6200">
                  <c:v>-53.324999999999996</c:v>
                </c:pt>
                <c:pt idx="6201">
                  <c:v>-53.322999999999993</c:v>
                </c:pt>
                <c:pt idx="6202">
                  <c:v>-53.320999999999998</c:v>
                </c:pt>
                <c:pt idx="6203">
                  <c:v>-53.318999999999996</c:v>
                </c:pt>
                <c:pt idx="6204">
                  <c:v>-53.316999999999993</c:v>
                </c:pt>
                <c:pt idx="6205">
                  <c:v>-53.314999999999998</c:v>
                </c:pt>
                <c:pt idx="6206">
                  <c:v>-53.312999999999995</c:v>
                </c:pt>
                <c:pt idx="6207">
                  <c:v>-53.310999999999993</c:v>
                </c:pt>
                <c:pt idx="6208">
                  <c:v>-53.308999999999997</c:v>
                </c:pt>
                <c:pt idx="6209">
                  <c:v>-53.306999999999995</c:v>
                </c:pt>
                <c:pt idx="6210">
                  <c:v>-53.304999999999993</c:v>
                </c:pt>
                <c:pt idx="6211">
                  <c:v>-53.302999999999997</c:v>
                </c:pt>
                <c:pt idx="6212">
                  <c:v>-53.300999999999995</c:v>
                </c:pt>
                <c:pt idx="6213">
                  <c:v>-53.298999999999992</c:v>
                </c:pt>
                <c:pt idx="6214">
                  <c:v>-53.296999999999997</c:v>
                </c:pt>
                <c:pt idx="6215">
                  <c:v>-53.294999999999995</c:v>
                </c:pt>
                <c:pt idx="6216">
                  <c:v>-53.292999999999992</c:v>
                </c:pt>
                <c:pt idx="6217">
                  <c:v>-53.290999999999997</c:v>
                </c:pt>
                <c:pt idx="6218">
                  <c:v>-53.288999999999994</c:v>
                </c:pt>
                <c:pt idx="6219">
                  <c:v>-53.286999999999992</c:v>
                </c:pt>
                <c:pt idx="6220">
                  <c:v>-53.284999999999997</c:v>
                </c:pt>
                <c:pt idx="6221">
                  <c:v>-53.282999999999994</c:v>
                </c:pt>
                <c:pt idx="6222">
                  <c:v>-53.280999999999992</c:v>
                </c:pt>
                <c:pt idx="6223">
                  <c:v>-53.278999999999996</c:v>
                </c:pt>
                <c:pt idx="6224">
                  <c:v>-53.276999999999994</c:v>
                </c:pt>
                <c:pt idx="6225">
                  <c:v>-53.274999999999991</c:v>
                </c:pt>
                <c:pt idx="6226">
                  <c:v>-53.272999999999996</c:v>
                </c:pt>
                <c:pt idx="6227">
                  <c:v>-53.270999999999994</c:v>
                </c:pt>
                <c:pt idx="6228">
                  <c:v>-53.268999999999991</c:v>
                </c:pt>
                <c:pt idx="6229">
                  <c:v>-53.266999999999996</c:v>
                </c:pt>
                <c:pt idx="6230">
                  <c:v>-53.264999999999993</c:v>
                </c:pt>
                <c:pt idx="6231">
                  <c:v>-53.262999999999991</c:v>
                </c:pt>
                <c:pt idx="6232">
                  <c:v>-53.260999999999996</c:v>
                </c:pt>
                <c:pt idx="6233">
                  <c:v>-53.258999999999993</c:v>
                </c:pt>
                <c:pt idx="6234">
                  <c:v>-53.256999999999991</c:v>
                </c:pt>
                <c:pt idx="6235">
                  <c:v>-53.254999999999995</c:v>
                </c:pt>
                <c:pt idx="6236">
                  <c:v>-53.252999999999993</c:v>
                </c:pt>
                <c:pt idx="6237">
                  <c:v>-53.250999999999991</c:v>
                </c:pt>
                <c:pt idx="6238">
                  <c:v>-53.248999999999995</c:v>
                </c:pt>
                <c:pt idx="6239">
                  <c:v>-53.246999999999993</c:v>
                </c:pt>
                <c:pt idx="6240">
                  <c:v>-53.24499999999999</c:v>
                </c:pt>
                <c:pt idx="6241">
                  <c:v>-53.242999999999995</c:v>
                </c:pt>
                <c:pt idx="6242">
                  <c:v>-53.240999999999993</c:v>
                </c:pt>
                <c:pt idx="6243">
                  <c:v>-53.23899999999999</c:v>
                </c:pt>
                <c:pt idx="6244">
                  <c:v>-53.236999999999995</c:v>
                </c:pt>
                <c:pt idx="6245">
                  <c:v>-53.234999999999992</c:v>
                </c:pt>
                <c:pt idx="6246">
                  <c:v>-53.23299999999999</c:v>
                </c:pt>
                <c:pt idx="6247">
                  <c:v>-53.230999999999995</c:v>
                </c:pt>
                <c:pt idx="6248">
                  <c:v>-53.228999999999992</c:v>
                </c:pt>
                <c:pt idx="6249">
                  <c:v>-53.226999999999997</c:v>
                </c:pt>
                <c:pt idx="6250">
                  <c:v>-53.224999999999994</c:v>
                </c:pt>
                <c:pt idx="6251">
                  <c:v>-53.222999999999992</c:v>
                </c:pt>
                <c:pt idx="6252">
                  <c:v>-53.220999999999997</c:v>
                </c:pt>
                <c:pt idx="6253">
                  <c:v>-53.218999999999994</c:v>
                </c:pt>
                <c:pt idx="6254">
                  <c:v>-53.216999999999999</c:v>
                </c:pt>
                <c:pt idx="6255">
                  <c:v>-53.214999999999996</c:v>
                </c:pt>
                <c:pt idx="6256">
                  <c:v>-53.212999999999994</c:v>
                </c:pt>
                <c:pt idx="6257">
                  <c:v>-53.210999999999999</c:v>
                </c:pt>
                <c:pt idx="6258">
                  <c:v>-53.208999999999996</c:v>
                </c:pt>
                <c:pt idx="6259">
                  <c:v>-53.206999999999994</c:v>
                </c:pt>
                <c:pt idx="6260">
                  <c:v>-53.204999999999998</c:v>
                </c:pt>
                <c:pt idx="6261">
                  <c:v>-53.202999999999996</c:v>
                </c:pt>
                <c:pt idx="6262">
                  <c:v>-53.200999999999993</c:v>
                </c:pt>
                <c:pt idx="6263">
                  <c:v>-53.198999999999998</c:v>
                </c:pt>
                <c:pt idx="6264">
                  <c:v>-53.196999999999996</c:v>
                </c:pt>
                <c:pt idx="6265">
                  <c:v>-53.194999999999993</c:v>
                </c:pt>
                <c:pt idx="6266">
                  <c:v>-53.192999999999998</c:v>
                </c:pt>
                <c:pt idx="6267">
                  <c:v>-53.190999999999995</c:v>
                </c:pt>
                <c:pt idx="6268">
                  <c:v>-53.188999999999993</c:v>
                </c:pt>
                <c:pt idx="6269">
                  <c:v>-53.186999999999998</c:v>
                </c:pt>
                <c:pt idx="6270">
                  <c:v>-53.184999999999995</c:v>
                </c:pt>
                <c:pt idx="6271">
                  <c:v>-53.182999999999993</c:v>
                </c:pt>
                <c:pt idx="6272">
                  <c:v>-53.180999999999997</c:v>
                </c:pt>
                <c:pt idx="6273">
                  <c:v>-53.178999999999995</c:v>
                </c:pt>
                <c:pt idx="6274">
                  <c:v>-53.176999999999992</c:v>
                </c:pt>
                <c:pt idx="6275">
                  <c:v>-53.174999999999997</c:v>
                </c:pt>
                <c:pt idx="6276">
                  <c:v>-53.172999999999995</c:v>
                </c:pt>
                <c:pt idx="6277">
                  <c:v>-53.170999999999992</c:v>
                </c:pt>
                <c:pt idx="6278">
                  <c:v>-53.168999999999997</c:v>
                </c:pt>
                <c:pt idx="6279">
                  <c:v>-53.166999999999994</c:v>
                </c:pt>
                <c:pt idx="6280">
                  <c:v>-53.164999999999992</c:v>
                </c:pt>
                <c:pt idx="6281">
                  <c:v>-53.162999999999997</c:v>
                </c:pt>
                <c:pt idx="6282">
                  <c:v>-53.160999999999994</c:v>
                </c:pt>
                <c:pt idx="6283">
                  <c:v>-53.158999999999992</c:v>
                </c:pt>
                <c:pt idx="6284">
                  <c:v>-53.156999999999996</c:v>
                </c:pt>
                <c:pt idx="6285">
                  <c:v>-53.154999999999994</c:v>
                </c:pt>
                <c:pt idx="6286">
                  <c:v>-53.152999999999992</c:v>
                </c:pt>
                <c:pt idx="6287">
                  <c:v>-53.150999999999996</c:v>
                </c:pt>
                <c:pt idx="6288">
                  <c:v>-53.148999999999994</c:v>
                </c:pt>
                <c:pt idx="6289">
                  <c:v>-53.146999999999991</c:v>
                </c:pt>
                <c:pt idx="6290">
                  <c:v>-53.144999999999996</c:v>
                </c:pt>
                <c:pt idx="6291">
                  <c:v>-53.142999999999994</c:v>
                </c:pt>
                <c:pt idx="6292">
                  <c:v>-53.140999999999991</c:v>
                </c:pt>
                <c:pt idx="6293">
                  <c:v>-53.138999999999996</c:v>
                </c:pt>
                <c:pt idx="6294">
                  <c:v>-53.136999999999993</c:v>
                </c:pt>
                <c:pt idx="6295">
                  <c:v>-53.134999999999991</c:v>
                </c:pt>
                <c:pt idx="6296">
                  <c:v>-53.132999999999996</c:v>
                </c:pt>
                <c:pt idx="6297">
                  <c:v>-53.130999999999993</c:v>
                </c:pt>
                <c:pt idx="6298">
                  <c:v>-53.128999999999991</c:v>
                </c:pt>
                <c:pt idx="6299">
                  <c:v>-53.126999999999995</c:v>
                </c:pt>
                <c:pt idx="6300">
                  <c:v>-53.124999999999993</c:v>
                </c:pt>
                <c:pt idx="6301">
                  <c:v>-53.12299999999999</c:v>
                </c:pt>
                <c:pt idx="6302">
                  <c:v>-53.120999999999995</c:v>
                </c:pt>
                <c:pt idx="6303">
                  <c:v>-53.118999999999993</c:v>
                </c:pt>
                <c:pt idx="6304">
                  <c:v>-53.11699999999999</c:v>
                </c:pt>
                <c:pt idx="6305">
                  <c:v>-53.114999999999995</c:v>
                </c:pt>
                <c:pt idx="6306">
                  <c:v>-53.112999999999992</c:v>
                </c:pt>
                <c:pt idx="6307">
                  <c:v>-53.11099999999999</c:v>
                </c:pt>
                <c:pt idx="6308">
                  <c:v>-53.108999999999995</c:v>
                </c:pt>
                <c:pt idx="6309">
                  <c:v>-53.106999999999992</c:v>
                </c:pt>
                <c:pt idx="6310">
                  <c:v>-53.104999999999997</c:v>
                </c:pt>
                <c:pt idx="6311">
                  <c:v>-53.102999999999994</c:v>
                </c:pt>
                <c:pt idx="6312">
                  <c:v>-53.100999999999992</c:v>
                </c:pt>
                <c:pt idx="6313">
                  <c:v>-53.098999999999997</c:v>
                </c:pt>
                <c:pt idx="6314">
                  <c:v>-53.096999999999994</c:v>
                </c:pt>
                <c:pt idx="6315">
                  <c:v>-53.094999999999992</c:v>
                </c:pt>
                <c:pt idx="6316">
                  <c:v>-53.092999999999996</c:v>
                </c:pt>
                <c:pt idx="6317">
                  <c:v>-53.090999999999994</c:v>
                </c:pt>
                <c:pt idx="6318">
                  <c:v>-53.088999999999999</c:v>
                </c:pt>
                <c:pt idx="6319">
                  <c:v>-53.086999999999996</c:v>
                </c:pt>
                <c:pt idx="6320">
                  <c:v>-53.084999999999994</c:v>
                </c:pt>
                <c:pt idx="6321">
                  <c:v>-53.082999999999998</c:v>
                </c:pt>
                <c:pt idx="6322">
                  <c:v>-53.080999999999996</c:v>
                </c:pt>
                <c:pt idx="6323">
                  <c:v>-53.078999999999994</c:v>
                </c:pt>
                <c:pt idx="6324">
                  <c:v>-53.076999999999998</c:v>
                </c:pt>
                <c:pt idx="6325">
                  <c:v>-53.074999999999996</c:v>
                </c:pt>
                <c:pt idx="6326">
                  <c:v>-53.072999999999993</c:v>
                </c:pt>
                <c:pt idx="6327">
                  <c:v>-53.070999999999998</c:v>
                </c:pt>
                <c:pt idx="6328">
                  <c:v>-53.068999999999996</c:v>
                </c:pt>
                <c:pt idx="6329">
                  <c:v>-53.066999999999993</c:v>
                </c:pt>
                <c:pt idx="6330">
                  <c:v>-53.064999999999998</c:v>
                </c:pt>
                <c:pt idx="6331">
                  <c:v>-53.062999999999995</c:v>
                </c:pt>
                <c:pt idx="6332">
                  <c:v>-53.060999999999993</c:v>
                </c:pt>
                <c:pt idx="6333">
                  <c:v>-53.058999999999997</c:v>
                </c:pt>
                <c:pt idx="6334">
                  <c:v>-53.056999999999995</c:v>
                </c:pt>
                <c:pt idx="6335">
                  <c:v>-53.054999999999993</c:v>
                </c:pt>
                <c:pt idx="6336">
                  <c:v>-53.052999999999997</c:v>
                </c:pt>
                <c:pt idx="6337">
                  <c:v>-53.050999999999995</c:v>
                </c:pt>
                <c:pt idx="6338">
                  <c:v>-53.048999999999992</c:v>
                </c:pt>
                <c:pt idx="6339">
                  <c:v>-53.046999999999997</c:v>
                </c:pt>
                <c:pt idx="6340">
                  <c:v>-53.044999999999995</c:v>
                </c:pt>
                <c:pt idx="6341">
                  <c:v>-53.042999999999992</c:v>
                </c:pt>
                <c:pt idx="6342">
                  <c:v>-53.040999999999997</c:v>
                </c:pt>
                <c:pt idx="6343">
                  <c:v>-53.038999999999994</c:v>
                </c:pt>
                <c:pt idx="6344">
                  <c:v>-53.036999999999992</c:v>
                </c:pt>
                <c:pt idx="6345">
                  <c:v>-53.034999999999997</c:v>
                </c:pt>
                <c:pt idx="6346">
                  <c:v>-53.032999999999994</c:v>
                </c:pt>
                <c:pt idx="6347">
                  <c:v>-53.030999999999992</c:v>
                </c:pt>
                <c:pt idx="6348">
                  <c:v>-53.028999999999996</c:v>
                </c:pt>
                <c:pt idx="6349">
                  <c:v>-53.026999999999994</c:v>
                </c:pt>
                <c:pt idx="6350">
                  <c:v>-53.024999999999991</c:v>
                </c:pt>
                <c:pt idx="6351">
                  <c:v>-53.022999999999996</c:v>
                </c:pt>
                <c:pt idx="6352">
                  <c:v>-53.020999999999994</c:v>
                </c:pt>
                <c:pt idx="6353">
                  <c:v>-53.018999999999991</c:v>
                </c:pt>
                <c:pt idx="6354">
                  <c:v>-53.016999999999996</c:v>
                </c:pt>
                <c:pt idx="6355">
                  <c:v>-53.014999999999993</c:v>
                </c:pt>
                <c:pt idx="6356">
                  <c:v>-53.012999999999991</c:v>
                </c:pt>
                <c:pt idx="6357">
                  <c:v>-53.010999999999996</c:v>
                </c:pt>
                <c:pt idx="6358">
                  <c:v>-53.008999999999993</c:v>
                </c:pt>
                <c:pt idx="6359">
                  <c:v>-53.006999999999991</c:v>
                </c:pt>
                <c:pt idx="6360">
                  <c:v>-53.004999999999995</c:v>
                </c:pt>
                <c:pt idx="6361">
                  <c:v>-53.002999999999993</c:v>
                </c:pt>
                <c:pt idx="6362">
                  <c:v>-53.000999999999991</c:v>
                </c:pt>
                <c:pt idx="6363">
                  <c:v>-52.998999999999995</c:v>
                </c:pt>
                <c:pt idx="6364">
                  <c:v>-52.996999999999993</c:v>
                </c:pt>
                <c:pt idx="6365">
                  <c:v>-52.99499999999999</c:v>
                </c:pt>
                <c:pt idx="6366">
                  <c:v>-52.992999999999995</c:v>
                </c:pt>
                <c:pt idx="6367">
                  <c:v>-52.990999999999993</c:v>
                </c:pt>
                <c:pt idx="6368">
                  <c:v>-52.98899999999999</c:v>
                </c:pt>
                <c:pt idx="6369">
                  <c:v>-52.986999999999995</c:v>
                </c:pt>
                <c:pt idx="6370">
                  <c:v>-52.984999999999992</c:v>
                </c:pt>
                <c:pt idx="6371">
                  <c:v>-52.98299999999999</c:v>
                </c:pt>
                <c:pt idx="6372">
                  <c:v>-52.980999999999995</c:v>
                </c:pt>
                <c:pt idx="6373">
                  <c:v>-52.978999999999992</c:v>
                </c:pt>
                <c:pt idx="6374">
                  <c:v>-52.976999999999997</c:v>
                </c:pt>
                <c:pt idx="6375">
                  <c:v>-52.974999999999994</c:v>
                </c:pt>
                <c:pt idx="6376">
                  <c:v>-52.972999999999992</c:v>
                </c:pt>
                <c:pt idx="6377">
                  <c:v>-52.970999999999997</c:v>
                </c:pt>
                <c:pt idx="6378">
                  <c:v>-52.968999999999994</c:v>
                </c:pt>
                <c:pt idx="6379">
                  <c:v>-52.966999999999999</c:v>
                </c:pt>
                <c:pt idx="6380">
                  <c:v>-52.964999999999996</c:v>
                </c:pt>
                <c:pt idx="6381">
                  <c:v>-52.962999999999994</c:v>
                </c:pt>
                <c:pt idx="6382">
                  <c:v>-52.960999999999999</c:v>
                </c:pt>
                <c:pt idx="6383">
                  <c:v>-52.958999999999996</c:v>
                </c:pt>
                <c:pt idx="6384">
                  <c:v>-52.956999999999994</c:v>
                </c:pt>
                <c:pt idx="6385">
                  <c:v>-52.954999999999998</c:v>
                </c:pt>
                <c:pt idx="6386">
                  <c:v>-52.952999999999996</c:v>
                </c:pt>
                <c:pt idx="6387">
                  <c:v>-52.950999999999993</c:v>
                </c:pt>
                <c:pt idx="6388">
                  <c:v>-52.948999999999998</c:v>
                </c:pt>
                <c:pt idx="6389">
                  <c:v>-52.946999999999996</c:v>
                </c:pt>
                <c:pt idx="6390">
                  <c:v>-52.944999999999993</c:v>
                </c:pt>
                <c:pt idx="6391">
                  <c:v>-52.942999999999998</c:v>
                </c:pt>
                <c:pt idx="6392">
                  <c:v>-52.940999999999995</c:v>
                </c:pt>
                <c:pt idx="6393">
                  <c:v>-52.938999999999993</c:v>
                </c:pt>
                <c:pt idx="6394">
                  <c:v>-52.936999999999998</c:v>
                </c:pt>
                <c:pt idx="6395">
                  <c:v>-52.934999999999995</c:v>
                </c:pt>
                <c:pt idx="6396">
                  <c:v>-52.932999999999993</c:v>
                </c:pt>
                <c:pt idx="6397">
                  <c:v>-52.930999999999997</c:v>
                </c:pt>
                <c:pt idx="6398">
                  <c:v>-52.928999999999995</c:v>
                </c:pt>
                <c:pt idx="6399">
                  <c:v>-52.926999999999992</c:v>
                </c:pt>
                <c:pt idx="6400">
                  <c:v>-52.924999999999997</c:v>
                </c:pt>
                <c:pt idx="6401">
                  <c:v>-52.922999999999995</c:v>
                </c:pt>
                <c:pt idx="6402">
                  <c:v>-52.920999999999992</c:v>
                </c:pt>
                <c:pt idx="6403">
                  <c:v>-52.918999999999997</c:v>
                </c:pt>
                <c:pt idx="6404">
                  <c:v>-52.916999999999994</c:v>
                </c:pt>
                <c:pt idx="6405">
                  <c:v>-52.914999999999992</c:v>
                </c:pt>
                <c:pt idx="6406">
                  <c:v>-52.912999999999997</c:v>
                </c:pt>
                <c:pt idx="6407">
                  <c:v>-52.910999999999994</c:v>
                </c:pt>
                <c:pt idx="6408">
                  <c:v>-52.908999999999992</c:v>
                </c:pt>
                <c:pt idx="6409">
                  <c:v>-52.906999999999996</c:v>
                </c:pt>
                <c:pt idx="6410">
                  <c:v>-52.904999999999994</c:v>
                </c:pt>
                <c:pt idx="6411">
                  <c:v>-52.902999999999992</c:v>
                </c:pt>
                <c:pt idx="6412">
                  <c:v>-52.900999999999996</c:v>
                </c:pt>
                <c:pt idx="6413">
                  <c:v>-52.898999999999994</c:v>
                </c:pt>
                <c:pt idx="6414">
                  <c:v>-52.896999999999991</c:v>
                </c:pt>
                <c:pt idx="6415">
                  <c:v>-52.894999999999996</c:v>
                </c:pt>
                <c:pt idx="6416">
                  <c:v>-52.892999999999994</c:v>
                </c:pt>
                <c:pt idx="6417">
                  <c:v>-52.890999999999991</c:v>
                </c:pt>
                <c:pt idx="6418">
                  <c:v>-52.888999999999996</c:v>
                </c:pt>
                <c:pt idx="6419">
                  <c:v>-52.886999999999993</c:v>
                </c:pt>
                <c:pt idx="6420">
                  <c:v>-52.884999999999991</c:v>
                </c:pt>
                <c:pt idx="6421">
                  <c:v>-52.882999999999996</c:v>
                </c:pt>
                <c:pt idx="6422">
                  <c:v>-52.880999999999993</c:v>
                </c:pt>
                <c:pt idx="6423">
                  <c:v>-52.878999999999991</c:v>
                </c:pt>
                <c:pt idx="6424">
                  <c:v>-52.876999999999995</c:v>
                </c:pt>
                <c:pt idx="6425">
                  <c:v>-52.874999999999993</c:v>
                </c:pt>
                <c:pt idx="6426">
                  <c:v>-52.87299999999999</c:v>
                </c:pt>
                <c:pt idx="6427">
                  <c:v>-52.870999999999995</c:v>
                </c:pt>
                <c:pt idx="6428">
                  <c:v>-52.868999999999993</c:v>
                </c:pt>
                <c:pt idx="6429">
                  <c:v>-52.86699999999999</c:v>
                </c:pt>
                <c:pt idx="6430">
                  <c:v>-52.864999999999995</c:v>
                </c:pt>
                <c:pt idx="6431">
                  <c:v>-52.862999999999992</c:v>
                </c:pt>
                <c:pt idx="6432">
                  <c:v>-52.86099999999999</c:v>
                </c:pt>
                <c:pt idx="6433">
                  <c:v>-52.858999999999995</c:v>
                </c:pt>
                <c:pt idx="6434">
                  <c:v>-52.856999999999992</c:v>
                </c:pt>
                <c:pt idx="6435">
                  <c:v>-52.854999999999997</c:v>
                </c:pt>
                <c:pt idx="6436">
                  <c:v>-52.852999999999994</c:v>
                </c:pt>
                <c:pt idx="6437">
                  <c:v>-52.850999999999992</c:v>
                </c:pt>
                <c:pt idx="6438">
                  <c:v>-52.848999999999997</c:v>
                </c:pt>
                <c:pt idx="6439">
                  <c:v>-52.846999999999994</c:v>
                </c:pt>
                <c:pt idx="6440">
                  <c:v>-52.844999999999992</c:v>
                </c:pt>
                <c:pt idx="6441">
                  <c:v>-52.842999999999996</c:v>
                </c:pt>
                <c:pt idx="6442">
                  <c:v>-52.840999999999994</c:v>
                </c:pt>
                <c:pt idx="6443">
                  <c:v>-52.838999999999999</c:v>
                </c:pt>
                <c:pt idx="6444">
                  <c:v>-52.836999999999996</c:v>
                </c:pt>
                <c:pt idx="6445">
                  <c:v>-52.834999999999994</c:v>
                </c:pt>
                <c:pt idx="6446">
                  <c:v>-52.832999999999998</c:v>
                </c:pt>
                <c:pt idx="6447">
                  <c:v>-52.830999999999996</c:v>
                </c:pt>
                <c:pt idx="6448">
                  <c:v>-52.828999999999994</c:v>
                </c:pt>
                <c:pt idx="6449">
                  <c:v>-52.826999999999998</c:v>
                </c:pt>
                <c:pt idx="6450">
                  <c:v>-52.824999999999996</c:v>
                </c:pt>
                <c:pt idx="6451">
                  <c:v>-52.822999999999993</c:v>
                </c:pt>
                <c:pt idx="6452">
                  <c:v>-52.820999999999998</c:v>
                </c:pt>
                <c:pt idx="6453">
                  <c:v>-52.818999999999996</c:v>
                </c:pt>
                <c:pt idx="6454">
                  <c:v>-52.816999999999993</c:v>
                </c:pt>
                <c:pt idx="6455">
                  <c:v>-52.814999999999998</c:v>
                </c:pt>
                <c:pt idx="6456">
                  <c:v>-52.812999999999995</c:v>
                </c:pt>
                <c:pt idx="6457">
                  <c:v>-52.810999999999993</c:v>
                </c:pt>
                <c:pt idx="6458">
                  <c:v>-52.808999999999997</c:v>
                </c:pt>
                <c:pt idx="6459">
                  <c:v>-52.806999999999995</c:v>
                </c:pt>
                <c:pt idx="6460">
                  <c:v>-52.804999999999993</c:v>
                </c:pt>
                <c:pt idx="6461">
                  <c:v>-52.802999999999997</c:v>
                </c:pt>
                <c:pt idx="6462">
                  <c:v>-52.800999999999995</c:v>
                </c:pt>
                <c:pt idx="6463">
                  <c:v>-52.798999999999992</c:v>
                </c:pt>
                <c:pt idx="6464">
                  <c:v>-52.796999999999997</c:v>
                </c:pt>
                <c:pt idx="6465">
                  <c:v>-52.794999999999995</c:v>
                </c:pt>
                <c:pt idx="6466">
                  <c:v>-52.792999999999992</c:v>
                </c:pt>
                <c:pt idx="6467">
                  <c:v>-52.790999999999997</c:v>
                </c:pt>
                <c:pt idx="6468">
                  <c:v>-52.788999999999994</c:v>
                </c:pt>
                <c:pt idx="6469">
                  <c:v>-52.786999999999992</c:v>
                </c:pt>
                <c:pt idx="6470">
                  <c:v>-52.784999999999997</c:v>
                </c:pt>
                <c:pt idx="6471">
                  <c:v>-52.782999999999994</c:v>
                </c:pt>
                <c:pt idx="6472">
                  <c:v>-52.780999999999992</c:v>
                </c:pt>
                <c:pt idx="6473">
                  <c:v>-52.778999999999996</c:v>
                </c:pt>
                <c:pt idx="6474">
                  <c:v>-52.776999999999994</c:v>
                </c:pt>
                <c:pt idx="6475">
                  <c:v>-52.774999999999991</c:v>
                </c:pt>
                <c:pt idx="6476">
                  <c:v>-52.772999999999996</c:v>
                </c:pt>
                <c:pt idx="6477">
                  <c:v>-52.770999999999994</c:v>
                </c:pt>
                <c:pt idx="6478">
                  <c:v>-52.768999999999991</c:v>
                </c:pt>
                <c:pt idx="6479">
                  <c:v>-52.766999999999996</c:v>
                </c:pt>
                <c:pt idx="6480">
                  <c:v>-52.764999999999993</c:v>
                </c:pt>
                <c:pt idx="6481">
                  <c:v>-52.762999999999991</c:v>
                </c:pt>
                <c:pt idx="6482">
                  <c:v>-52.760999999999996</c:v>
                </c:pt>
                <c:pt idx="6483">
                  <c:v>-52.758999999999993</c:v>
                </c:pt>
                <c:pt idx="6484">
                  <c:v>-52.756999999999991</c:v>
                </c:pt>
                <c:pt idx="6485">
                  <c:v>-52.754999999999995</c:v>
                </c:pt>
                <c:pt idx="6486">
                  <c:v>-52.752999999999993</c:v>
                </c:pt>
                <c:pt idx="6487">
                  <c:v>-52.750999999999991</c:v>
                </c:pt>
                <c:pt idx="6488">
                  <c:v>-52.748999999999995</c:v>
                </c:pt>
                <c:pt idx="6489">
                  <c:v>-52.746999999999993</c:v>
                </c:pt>
                <c:pt idx="6490">
                  <c:v>-52.74499999999999</c:v>
                </c:pt>
                <c:pt idx="6491">
                  <c:v>-52.742999999999995</c:v>
                </c:pt>
                <c:pt idx="6492">
                  <c:v>-52.740999999999993</c:v>
                </c:pt>
                <c:pt idx="6493">
                  <c:v>-52.73899999999999</c:v>
                </c:pt>
                <c:pt idx="6494">
                  <c:v>-52.736999999999995</c:v>
                </c:pt>
                <c:pt idx="6495">
                  <c:v>-52.734999999999992</c:v>
                </c:pt>
                <c:pt idx="6496">
                  <c:v>-52.73299999999999</c:v>
                </c:pt>
                <c:pt idx="6497">
                  <c:v>-52.730999999999995</c:v>
                </c:pt>
                <c:pt idx="6498">
                  <c:v>-52.728999999999992</c:v>
                </c:pt>
                <c:pt idx="6499">
                  <c:v>-52.726999999999997</c:v>
                </c:pt>
                <c:pt idx="6500">
                  <c:v>-52.724999999999994</c:v>
                </c:pt>
                <c:pt idx="6501">
                  <c:v>-52.722999999999992</c:v>
                </c:pt>
                <c:pt idx="6502">
                  <c:v>-52.720999999999997</c:v>
                </c:pt>
                <c:pt idx="6503">
                  <c:v>-52.718999999999994</c:v>
                </c:pt>
                <c:pt idx="6504">
                  <c:v>-52.716999999999999</c:v>
                </c:pt>
                <c:pt idx="6505">
                  <c:v>-52.714999999999996</c:v>
                </c:pt>
                <c:pt idx="6506">
                  <c:v>-52.712999999999994</c:v>
                </c:pt>
                <c:pt idx="6507">
                  <c:v>-52.710999999999999</c:v>
                </c:pt>
                <c:pt idx="6508">
                  <c:v>-52.708999999999996</c:v>
                </c:pt>
                <c:pt idx="6509">
                  <c:v>-52.706999999999994</c:v>
                </c:pt>
                <c:pt idx="6510">
                  <c:v>-52.704999999999998</c:v>
                </c:pt>
                <c:pt idx="6511">
                  <c:v>-52.702999999999996</c:v>
                </c:pt>
                <c:pt idx="6512">
                  <c:v>-52.700999999999993</c:v>
                </c:pt>
                <c:pt idx="6513">
                  <c:v>-52.698999999999998</c:v>
                </c:pt>
                <c:pt idx="6514">
                  <c:v>-52.696999999999996</c:v>
                </c:pt>
                <c:pt idx="6515">
                  <c:v>-52.694999999999993</c:v>
                </c:pt>
                <c:pt idx="6516">
                  <c:v>-52.692999999999998</c:v>
                </c:pt>
                <c:pt idx="6517">
                  <c:v>-52.690999999999995</c:v>
                </c:pt>
                <c:pt idx="6518">
                  <c:v>-52.688999999999993</c:v>
                </c:pt>
                <c:pt idx="6519">
                  <c:v>-52.686999999999998</c:v>
                </c:pt>
                <c:pt idx="6520">
                  <c:v>-52.684999999999995</c:v>
                </c:pt>
                <c:pt idx="6521">
                  <c:v>-52.682999999999993</c:v>
                </c:pt>
                <c:pt idx="6522">
                  <c:v>-52.680999999999997</c:v>
                </c:pt>
                <c:pt idx="6523">
                  <c:v>-52.678999999999995</c:v>
                </c:pt>
                <c:pt idx="6524">
                  <c:v>-52.676999999999992</c:v>
                </c:pt>
                <c:pt idx="6525">
                  <c:v>-52.674999999999997</c:v>
                </c:pt>
                <c:pt idx="6526">
                  <c:v>-52.672999999999995</c:v>
                </c:pt>
                <c:pt idx="6527">
                  <c:v>-52.670999999999992</c:v>
                </c:pt>
                <c:pt idx="6528">
                  <c:v>-52.668999999999997</c:v>
                </c:pt>
                <c:pt idx="6529">
                  <c:v>-52.666999999999994</c:v>
                </c:pt>
                <c:pt idx="6530">
                  <c:v>-52.664999999999992</c:v>
                </c:pt>
                <c:pt idx="6531">
                  <c:v>-52.662999999999997</c:v>
                </c:pt>
                <c:pt idx="6532">
                  <c:v>-52.660999999999994</c:v>
                </c:pt>
                <c:pt idx="6533">
                  <c:v>-52.658999999999992</c:v>
                </c:pt>
                <c:pt idx="6534">
                  <c:v>-52.656999999999996</c:v>
                </c:pt>
                <c:pt idx="6535">
                  <c:v>-52.654999999999994</c:v>
                </c:pt>
                <c:pt idx="6536">
                  <c:v>-52.652999999999992</c:v>
                </c:pt>
                <c:pt idx="6537">
                  <c:v>-52.650999999999996</c:v>
                </c:pt>
                <c:pt idx="6538">
                  <c:v>-52.648999999999994</c:v>
                </c:pt>
                <c:pt idx="6539">
                  <c:v>-52.646999999999991</c:v>
                </c:pt>
                <c:pt idx="6540">
                  <c:v>-52.644999999999996</c:v>
                </c:pt>
                <c:pt idx="6541">
                  <c:v>-52.642999999999994</c:v>
                </c:pt>
                <c:pt idx="6542">
                  <c:v>-52.640999999999991</c:v>
                </c:pt>
                <c:pt idx="6543">
                  <c:v>-52.638999999999996</c:v>
                </c:pt>
                <c:pt idx="6544">
                  <c:v>-52.636999999999993</c:v>
                </c:pt>
                <c:pt idx="6545">
                  <c:v>-52.634999999999991</c:v>
                </c:pt>
                <c:pt idx="6546">
                  <c:v>-52.632999999999996</c:v>
                </c:pt>
                <c:pt idx="6547">
                  <c:v>-52.630999999999993</c:v>
                </c:pt>
                <c:pt idx="6548">
                  <c:v>-52.628999999999991</c:v>
                </c:pt>
                <c:pt idx="6549">
                  <c:v>-52.626999999999995</c:v>
                </c:pt>
                <c:pt idx="6550">
                  <c:v>-52.624999999999993</c:v>
                </c:pt>
                <c:pt idx="6551">
                  <c:v>-52.62299999999999</c:v>
                </c:pt>
                <c:pt idx="6552">
                  <c:v>-52.620999999999995</c:v>
                </c:pt>
                <c:pt idx="6553">
                  <c:v>-52.618999999999993</c:v>
                </c:pt>
                <c:pt idx="6554">
                  <c:v>-52.61699999999999</c:v>
                </c:pt>
                <c:pt idx="6555">
                  <c:v>-52.614999999999995</c:v>
                </c:pt>
                <c:pt idx="6556">
                  <c:v>-52.612999999999992</c:v>
                </c:pt>
                <c:pt idx="6557">
                  <c:v>-52.61099999999999</c:v>
                </c:pt>
                <c:pt idx="6558">
                  <c:v>-52.608999999999995</c:v>
                </c:pt>
                <c:pt idx="6559">
                  <c:v>-52.606999999999992</c:v>
                </c:pt>
                <c:pt idx="6560">
                  <c:v>-52.604999999999997</c:v>
                </c:pt>
                <c:pt idx="6561">
                  <c:v>-52.602999999999994</c:v>
                </c:pt>
                <c:pt idx="6562">
                  <c:v>-52.600999999999992</c:v>
                </c:pt>
                <c:pt idx="6563">
                  <c:v>-52.598999999999997</c:v>
                </c:pt>
                <c:pt idx="6564">
                  <c:v>-52.596999999999994</c:v>
                </c:pt>
                <c:pt idx="6565">
                  <c:v>-52.594999999999992</c:v>
                </c:pt>
                <c:pt idx="6566">
                  <c:v>-52.592999999999996</c:v>
                </c:pt>
                <c:pt idx="6567">
                  <c:v>-52.590999999999994</c:v>
                </c:pt>
                <c:pt idx="6568">
                  <c:v>-52.588999999999999</c:v>
                </c:pt>
                <c:pt idx="6569">
                  <c:v>-52.586999999999996</c:v>
                </c:pt>
                <c:pt idx="6570">
                  <c:v>-52.584999999999994</c:v>
                </c:pt>
                <c:pt idx="6571">
                  <c:v>-52.582999999999998</c:v>
                </c:pt>
                <c:pt idx="6572">
                  <c:v>-52.580999999999996</c:v>
                </c:pt>
                <c:pt idx="6573">
                  <c:v>-52.578999999999994</c:v>
                </c:pt>
                <c:pt idx="6574">
                  <c:v>-52.576999999999998</c:v>
                </c:pt>
                <c:pt idx="6575">
                  <c:v>-52.574999999999996</c:v>
                </c:pt>
                <c:pt idx="6576">
                  <c:v>-52.572999999999993</c:v>
                </c:pt>
                <c:pt idx="6577">
                  <c:v>-52.570999999999998</c:v>
                </c:pt>
                <c:pt idx="6578">
                  <c:v>-52.568999999999996</c:v>
                </c:pt>
                <c:pt idx="6579">
                  <c:v>-52.566999999999993</c:v>
                </c:pt>
                <c:pt idx="6580">
                  <c:v>-52.564999999999998</c:v>
                </c:pt>
                <c:pt idx="6581">
                  <c:v>-52.562999999999995</c:v>
                </c:pt>
                <c:pt idx="6582">
                  <c:v>-52.560999999999993</c:v>
                </c:pt>
                <c:pt idx="6583">
                  <c:v>-52.558999999999997</c:v>
                </c:pt>
                <c:pt idx="6584">
                  <c:v>-52.556999999999995</c:v>
                </c:pt>
                <c:pt idx="6585">
                  <c:v>-52.554999999999993</c:v>
                </c:pt>
                <c:pt idx="6586">
                  <c:v>-52.552999999999997</c:v>
                </c:pt>
                <c:pt idx="6587">
                  <c:v>-52.550999999999995</c:v>
                </c:pt>
                <c:pt idx="6588">
                  <c:v>-52.548999999999992</c:v>
                </c:pt>
                <c:pt idx="6589">
                  <c:v>-52.546999999999997</c:v>
                </c:pt>
                <c:pt idx="6590">
                  <c:v>-52.544999999999995</c:v>
                </c:pt>
                <c:pt idx="6591">
                  <c:v>-52.542999999999992</c:v>
                </c:pt>
                <c:pt idx="6592">
                  <c:v>-52.540999999999997</c:v>
                </c:pt>
                <c:pt idx="6593">
                  <c:v>-52.538999999999994</c:v>
                </c:pt>
                <c:pt idx="6594">
                  <c:v>-52.536999999999992</c:v>
                </c:pt>
                <c:pt idx="6595">
                  <c:v>-52.534999999999997</c:v>
                </c:pt>
                <c:pt idx="6596">
                  <c:v>-52.532999999999994</c:v>
                </c:pt>
                <c:pt idx="6597">
                  <c:v>-52.530999999999992</c:v>
                </c:pt>
                <c:pt idx="6598">
                  <c:v>-52.528999999999996</c:v>
                </c:pt>
                <c:pt idx="6599">
                  <c:v>-52.526999999999994</c:v>
                </c:pt>
                <c:pt idx="6600">
                  <c:v>-52.524999999999991</c:v>
                </c:pt>
                <c:pt idx="6601">
                  <c:v>-52.522999999999996</c:v>
                </c:pt>
                <c:pt idx="6602">
                  <c:v>-52.520999999999994</c:v>
                </c:pt>
                <c:pt idx="6603">
                  <c:v>-52.518999999999991</c:v>
                </c:pt>
                <c:pt idx="6604">
                  <c:v>-52.516999999999996</c:v>
                </c:pt>
                <c:pt idx="6605">
                  <c:v>-52.514999999999993</c:v>
                </c:pt>
                <c:pt idx="6606">
                  <c:v>-52.512999999999991</c:v>
                </c:pt>
                <c:pt idx="6607">
                  <c:v>-52.510999999999996</c:v>
                </c:pt>
                <c:pt idx="6608">
                  <c:v>-52.508999999999993</c:v>
                </c:pt>
                <c:pt idx="6609">
                  <c:v>-52.506999999999991</c:v>
                </c:pt>
                <c:pt idx="6610">
                  <c:v>-52.504999999999995</c:v>
                </c:pt>
                <c:pt idx="6611">
                  <c:v>-52.502999999999993</c:v>
                </c:pt>
                <c:pt idx="6612">
                  <c:v>-52.500999999999991</c:v>
                </c:pt>
                <c:pt idx="6613">
                  <c:v>-52.498999999999995</c:v>
                </c:pt>
                <c:pt idx="6614">
                  <c:v>-52.496999999999993</c:v>
                </c:pt>
                <c:pt idx="6615">
                  <c:v>-52.49499999999999</c:v>
                </c:pt>
                <c:pt idx="6616">
                  <c:v>-52.492999999999995</c:v>
                </c:pt>
                <c:pt idx="6617">
                  <c:v>-52.490999999999993</c:v>
                </c:pt>
                <c:pt idx="6618">
                  <c:v>-52.48899999999999</c:v>
                </c:pt>
                <c:pt idx="6619">
                  <c:v>-52.486999999999995</c:v>
                </c:pt>
                <c:pt idx="6620">
                  <c:v>-52.484999999999992</c:v>
                </c:pt>
                <c:pt idx="6621">
                  <c:v>-52.48299999999999</c:v>
                </c:pt>
                <c:pt idx="6622">
                  <c:v>-52.480999999999995</c:v>
                </c:pt>
                <c:pt idx="6623">
                  <c:v>-52.478999999999992</c:v>
                </c:pt>
                <c:pt idx="6624">
                  <c:v>-52.476999999999997</c:v>
                </c:pt>
                <c:pt idx="6625">
                  <c:v>-52.474999999999994</c:v>
                </c:pt>
                <c:pt idx="6626">
                  <c:v>-52.472999999999992</c:v>
                </c:pt>
                <c:pt idx="6627">
                  <c:v>-52.470999999999997</c:v>
                </c:pt>
                <c:pt idx="6628">
                  <c:v>-52.468999999999994</c:v>
                </c:pt>
                <c:pt idx="6629">
                  <c:v>-52.466999999999999</c:v>
                </c:pt>
                <c:pt idx="6630">
                  <c:v>-52.464999999999996</c:v>
                </c:pt>
                <c:pt idx="6631">
                  <c:v>-52.462999999999994</c:v>
                </c:pt>
                <c:pt idx="6632">
                  <c:v>-52.460999999999999</c:v>
                </c:pt>
                <c:pt idx="6633">
                  <c:v>-52.458999999999996</c:v>
                </c:pt>
                <c:pt idx="6634">
                  <c:v>-52.456999999999994</c:v>
                </c:pt>
                <c:pt idx="6635">
                  <c:v>-52.454999999999998</c:v>
                </c:pt>
                <c:pt idx="6636">
                  <c:v>-52.452999999999996</c:v>
                </c:pt>
                <c:pt idx="6637">
                  <c:v>-52.450999999999993</c:v>
                </c:pt>
                <c:pt idx="6638">
                  <c:v>-52.448999999999998</c:v>
                </c:pt>
                <c:pt idx="6639">
                  <c:v>-52.446999999999996</c:v>
                </c:pt>
                <c:pt idx="6640">
                  <c:v>-52.444999999999993</c:v>
                </c:pt>
                <c:pt idx="6641">
                  <c:v>-52.442999999999998</c:v>
                </c:pt>
                <c:pt idx="6642">
                  <c:v>-52.440999999999995</c:v>
                </c:pt>
                <c:pt idx="6643">
                  <c:v>-52.438999999999993</c:v>
                </c:pt>
                <c:pt idx="6644">
                  <c:v>-52.436999999999998</c:v>
                </c:pt>
                <c:pt idx="6645">
                  <c:v>-52.434999999999995</c:v>
                </c:pt>
                <c:pt idx="6646">
                  <c:v>-52.432999999999993</c:v>
                </c:pt>
                <c:pt idx="6647">
                  <c:v>-52.430999999999997</c:v>
                </c:pt>
                <c:pt idx="6648">
                  <c:v>-52.428999999999995</c:v>
                </c:pt>
                <c:pt idx="6649">
                  <c:v>-52.426999999999992</c:v>
                </c:pt>
                <c:pt idx="6650">
                  <c:v>-52.424999999999997</c:v>
                </c:pt>
                <c:pt idx="6651">
                  <c:v>-52.422999999999995</c:v>
                </c:pt>
                <c:pt idx="6652">
                  <c:v>-52.420999999999992</c:v>
                </c:pt>
                <c:pt idx="6653">
                  <c:v>-52.418999999999997</c:v>
                </c:pt>
                <c:pt idx="6654">
                  <c:v>-52.416999999999994</c:v>
                </c:pt>
                <c:pt idx="6655">
                  <c:v>-52.414999999999992</c:v>
                </c:pt>
                <c:pt idx="6656">
                  <c:v>-52.412999999999997</c:v>
                </c:pt>
                <c:pt idx="6657">
                  <c:v>-52.410999999999994</c:v>
                </c:pt>
                <c:pt idx="6658">
                  <c:v>-52.408999999999992</c:v>
                </c:pt>
                <c:pt idx="6659">
                  <c:v>-52.406999999999996</c:v>
                </c:pt>
                <c:pt idx="6660">
                  <c:v>-52.404999999999994</c:v>
                </c:pt>
                <c:pt idx="6661">
                  <c:v>-52.402999999999992</c:v>
                </c:pt>
                <c:pt idx="6662">
                  <c:v>-52.400999999999996</c:v>
                </c:pt>
                <c:pt idx="6663">
                  <c:v>-52.398999999999994</c:v>
                </c:pt>
                <c:pt idx="6664">
                  <c:v>-52.396999999999991</c:v>
                </c:pt>
                <c:pt idx="6665">
                  <c:v>-52.394999999999996</c:v>
                </c:pt>
                <c:pt idx="6666">
                  <c:v>-52.392999999999994</c:v>
                </c:pt>
                <c:pt idx="6667">
                  <c:v>-52.390999999999991</c:v>
                </c:pt>
                <c:pt idx="6668">
                  <c:v>-52.388999999999996</c:v>
                </c:pt>
                <c:pt idx="6669">
                  <c:v>-52.386999999999993</c:v>
                </c:pt>
                <c:pt idx="6670">
                  <c:v>-52.384999999999991</c:v>
                </c:pt>
                <c:pt idx="6671">
                  <c:v>-52.382999999999996</c:v>
                </c:pt>
                <c:pt idx="6672">
                  <c:v>-52.380999999999993</c:v>
                </c:pt>
                <c:pt idx="6673">
                  <c:v>-52.378999999999991</c:v>
                </c:pt>
                <c:pt idx="6674">
                  <c:v>-52.376999999999995</c:v>
                </c:pt>
                <c:pt idx="6675">
                  <c:v>-52.374999999999993</c:v>
                </c:pt>
                <c:pt idx="6676">
                  <c:v>-52.37299999999999</c:v>
                </c:pt>
                <c:pt idx="6677">
                  <c:v>-52.370999999999995</c:v>
                </c:pt>
                <c:pt idx="6678">
                  <c:v>-52.368999999999993</c:v>
                </c:pt>
                <c:pt idx="6679">
                  <c:v>-52.36699999999999</c:v>
                </c:pt>
                <c:pt idx="6680">
                  <c:v>-52.364999999999995</c:v>
                </c:pt>
                <c:pt idx="6681">
                  <c:v>-52.362999999999992</c:v>
                </c:pt>
                <c:pt idx="6682">
                  <c:v>-52.36099999999999</c:v>
                </c:pt>
                <c:pt idx="6683">
                  <c:v>-52.358999999999995</c:v>
                </c:pt>
                <c:pt idx="6684">
                  <c:v>-52.356999999999992</c:v>
                </c:pt>
                <c:pt idx="6685">
                  <c:v>-52.354999999999997</c:v>
                </c:pt>
                <c:pt idx="6686">
                  <c:v>-52.352999999999994</c:v>
                </c:pt>
                <c:pt idx="6687">
                  <c:v>-52.350999999999992</c:v>
                </c:pt>
                <c:pt idx="6688">
                  <c:v>-52.348999999999997</c:v>
                </c:pt>
                <c:pt idx="6689">
                  <c:v>-52.346999999999994</c:v>
                </c:pt>
                <c:pt idx="6690">
                  <c:v>-52.344999999999992</c:v>
                </c:pt>
                <c:pt idx="6691">
                  <c:v>-52.342999999999996</c:v>
                </c:pt>
                <c:pt idx="6692">
                  <c:v>-52.340999999999994</c:v>
                </c:pt>
                <c:pt idx="6693">
                  <c:v>-52.338999999999999</c:v>
                </c:pt>
                <c:pt idx="6694">
                  <c:v>-52.336999999999996</c:v>
                </c:pt>
                <c:pt idx="6695">
                  <c:v>-52.334999999999994</c:v>
                </c:pt>
                <c:pt idx="6696">
                  <c:v>-52.332999999999998</c:v>
                </c:pt>
                <c:pt idx="6697">
                  <c:v>-52.330999999999996</c:v>
                </c:pt>
                <c:pt idx="6698">
                  <c:v>-52.328999999999994</c:v>
                </c:pt>
                <c:pt idx="6699">
                  <c:v>-52.326999999999998</c:v>
                </c:pt>
                <c:pt idx="6700">
                  <c:v>-52.324999999999996</c:v>
                </c:pt>
                <c:pt idx="6701">
                  <c:v>-52.322999999999993</c:v>
                </c:pt>
                <c:pt idx="6702">
                  <c:v>-52.320999999999998</c:v>
                </c:pt>
                <c:pt idx="6703">
                  <c:v>-52.318999999999996</c:v>
                </c:pt>
                <c:pt idx="6704">
                  <c:v>-52.316999999999993</c:v>
                </c:pt>
                <c:pt idx="6705">
                  <c:v>-52.314999999999998</c:v>
                </c:pt>
                <c:pt idx="6706">
                  <c:v>-52.312999999999995</c:v>
                </c:pt>
                <c:pt idx="6707">
                  <c:v>-52.310999999999993</c:v>
                </c:pt>
                <c:pt idx="6708">
                  <c:v>-52.308999999999997</c:v>
                </c:pt>
                <c:pt idx="6709">
                  <c:v>-52.306999999999995</c:v>
                </c:pt>
                <c:pt idx="6710">
                  <c:v>-52.304999999999993</c:v>
                </c:pt>
                <c:pt idx="6711">
                  <c:v>-52.302999999999997</c:v>
                </c:pt>
                <c:pt idx="6712">
                  <c:v>-52.300999999999995</c:v>
                </c:pt>
                <c:pt idx="6713">
                  <c:v>-52.298999999999992</c:v>
                </c:pt>
                <c:pt idx="6714">
                  <c:v>-52.296999999999997</c:v>
                </c:pt>
                <c:pt idx="6715">
                  <c:v>-52.294999999999995</c:v>
                </c:pt>
                <c:pt idx="6716">
                  <c:v>-52.292999999999992</c:v>
                </c:pt>
                <c:pt idx="6717">
                  <c:v>-52.290999999999997</c:v>
                </c:pt>
                <c:pt idx="6718">
                  <c:v>-52.288999999999994</c:v>
                </c:pt>
                <c:pt idx="6719">
                  <c:v>-52.286999999999992</c:v>
                </c:pt>
                <c:pt idx="6720">
                  <c:v>-52.284999999999997</c:v>
                </c:pt>
                <c:pt idx="6721">
                  <c:v>-52.282999999999994</c:v>
                </c:pt>
                <c:pt idx="6722">
                  <c:v>-52.280999999999992</c:v>
                </c:pt>
                <c:pt idx="6723">
                  <c:v>-52.278999999999996</c:v>
                </c:pt>
                <c:pt idx="6724">
                  <c:v>-52.276999999999994</c:v>
                </c:pt>
                <c:pt idx="6725">
                  <c:v>-52.274999999999991</c:v>
                </c:pt>
                <c:pt idx="6726">
                  <c:v>-52.272999999999996</c:v>
                </c:pt>
                <c:pt idx="6727">
                  <c:v>-52.270999999999994</c:v>
                </c:pt>
                <c:pt idx="6728">
                  <c:v>-52.268999999999991</c:v>
                </c:pt>
                <c:pt idx="6729">
                  <c:v>-52.266999999999996</c:v>
                </c:pt>
                <c:pt idx="6730">
                  <c:v>-52.264999999999993</c:v>
                </c:pt>
                <c:pt idx="6731">
                  <c:v>-52.262999999999991</c:v>
                </c:pt>
                <c:pt idx="6732">
                  <c:v>-52.260999999999996</c:v>
                </c:pt>
                <c:pt idx="6733">
                  <c:v>-52.258999999999993</c:v>
                </c:pt>
                <c:pt idx="6734">
                  <c:v>-52.256999999999991</c:v>
                </c:pt>
                <c:pt idx="6735">
                  <c:v>-52.254999999999995</c:v>
                </c:pt>
                <c:pt idx="6736">
                  <c:v>-52.252999999999993</c:v>
                </c:pt>
                <c:pt idx="6737">
                  <c:v>-52.250999999999991</c:v>
                </c:pt>
                <c:pt idx="6738">
                  <c:v>-52.248999999999995</c:v>
                </c:pt>
                <c:pt idx="6739">
                  <c:v>-52.246999999999993</c:v>
                </c:pt>
                <c:pt idx="6740">
                  <c:v>-52.24499999999999</c:v>
                </c:pt>
                <c:pt idx="6741">
                  <c:v>-52.242999999999995</c:v>
                </c:pt>
                <c:pt idx="6742">
                  <c:v>-52.240999999999993</c:v>
                </c:pt>
                <c:pt idx="6743">
                  <c:v>-52.23899999999999</c:v>
                </c:pt>
                <c:pt idx="6744">
                  <c:v>-52.236999999999995</c:v>
                </c:pt>
                <c:pt idx="6745">
                  <c:v>-52.234999999999992</c:v>
                </c:pt>
                <c:pt idx="6746">
                  <c:v>-52.23299999999999</c:v>
                </c:pt>
                <c:pt idx="6747">
                  <c:v>-52.230999999999995</c:v>
                </c:pt>
                <c:pt idx="6748">
                  <c:v>-52.228999999999992</c:v>
                </c:pt>
                <c:pt idx="6749">
                  <c:v>-52.226999999999997</c:v>
                </c:pt>
                <c:pt idx="6750">
                  <c:v>-52.224999999999994</c:v>
                </c:pt>
                <c:pt idx="6751">
                  <c:v>-52.222999999999992</c:v>
                </c:pt>
                <c:pt idx="6752">
                  <c:v>-52.220999999999997</c:v>
                </c:pt>
                <c:pt idx="6753">
                  <c:v>-52.218999999999994</c:v>
                </c:pt>
                <c:pt idx="6754">
                  <c:v>-52.216999999999999</c:v>
                </c:pt>
                <c:pt idx="6755">
                  <c:v>-52.214999999999996</c:v>
                </c:pt>
                <c:pt idx="6756">
                  <c:v>-52.212999999999994</c:v>
                </c:pt>
                <c:pt idx="6757">
                  <c:v>-52.210999999999999</c:v>
                </c:pt>
                <c:pt idx="6758">
                  <c:v>-52.208999999999996</c:v>
                </c:pt>
                <c:pt idx="6759">
                  <c:v>-52.206999999999994</c:v>
                </c:pt>
                <c:pt idx="6760">
                  <c:v>-52.204999999999998</c:v>
                </c:pt>
                <c:pt idx="6761">
                  <c:v>-52.202999999999996</c:v>
                </c:pt>
                <c:pt idx="6762">
                  <c:v>-52.200999999999993</c:v>
                </c:pt>
                <c:pt idx="6763">
                  <c:v>-52.198999999999998</c:v>
                </c:pt>
                <c:pt idx="6764">
                  <c:v>-52.196999999999996</c:v>
                </c:pt>
                <c:pt idx="6765">
                  <c:v>-52.194999999999993</c:v>
                </c:pt>
                <c:pt idx="6766">
                  <c:v>-52.192999999999998</c:v>
                </c:pt>
                <c:pt idx="6767">
                  <c:v>-52.190999999999995</c:v>
                </c:pt>
                <c:pt idx="6768">
                  <c:v>-52.188999999999993</c:v>
                </c:pt>
                <c:pt idx="6769">
                  <c:v>-52.186999999999998</c:v>
                </c:pt>
                <c:pt idx="6770">
                  <c:v>-52.184999999999995</c:v>
                </c:pt>
                <c:pt idx="6771">
                  <c:v>-52.182999999999993</c:v>
                </c:pt>
                <c:pt idx="6772">
                  <c:v>-52.180999999999997</c:v>
                </c:pt>
                <c:pt idx="6773">
                  <c:v>-52.178999999999995</c:v>
                </c:pt>
                <c:pt idx="6774">
                  <c:v>-52.176999999999992</c:v>
                </c:pt>
                <c:pt idx="6775">
                  <c:v>-52.174999999999997</c:v>
                </c:pt>
                <c:pt idx="6776">
                  <c:v>-52.172999999999995</c:v>
                </c:pt>
                <c:pt idx="6777">
                  <c:v>-52.170999999999992</c:v>
                </c:pt>
                <c:pt idx="6778">
                  <c:v>-52.168999999999997</c:v>
                </c:pt>
                <c:pt idx="6779">
                  <c:v>-52.166999999999994</c:v>
                </c:pt>
                <c:pt idx="6780">
                  <c:v>-52.164999999999992</c:v>
                </c:pt>
                <c:pt idx="6781">
                  <c:v>-52.162999999999997</c:v>
                </c:pt>
                <c:pt idx="6782">
                  <c:v>-52.160999999999994</c:v>
                </c:pt>
                <c:pt idx="6783">
                  <c:v>-52.158999999999992</c:v>
                </c:pt>
                <c:pt idx="6784">
                  <c:v>-52.156999999999996</c:v>
                </c:pt>
                <c:pt idx="6785">
                  <c:v>-52.154999999999994</c:v>
                </c:pt>
                <c:pt idx="6786">
                  <c:v>-52.152999999999992</c:v>
                </c:pt>
                <c:pt idx="6787">
                  <c:v>-52.150999999999996</c:v>
                </c:pt>
                <c:pt idx="6788">
                  <c:v>-52.148999999999994</c:v>
                </c:pt>
                <c:pt idx="6789">
                  <c:v>-52.146999999999991</c:v>
                </c:pt>
                <c:pt idx="6790">
                  <c:v>-52.144999999999996</c:v>
                </c:pt>
                <c:pt idx="6791">
                  <c:v>-52.142999999999994</c:v>
                </c:pt>
                <c:pt idx="6792">
                  <c:v>-52.140999999999991</c:v>
                </c:pt>
                <c:pt idx="6793">
                  <c:v>-52.138999999999996</c:v>
                </c:pt>
                <c:pt idx="6794">
                  <c:v>-52.136999999999993</c:v>
                </c:pt>
                <c:pt idx="6795">
                  <c:v>-52.134999999999991</c:v>
                </c:pt>
                <c:pt idx="6796">
                  <c:v>-52.132999999999996</c:v>
                </c:pt>
                <c:pt idx="6797">
                  <c:v>-52.130999999999993</c:v>
                </c:pt>
                <c:pt idx="6798">
                  <c:v>-52.128999999999991</c:v>
                </c:pt>
                <c:pt idx="6799">
                  <c:v>-52.126999999999995</c:v>
                </c:pt>
                <c:pt idx="6800">
                  <c:v>-52.124999999999993</c:v>
                </c:pt>
                <c:pt idx="6801">
                  <c:v>-52.12299999999999</c:v>
                </c:pt>
                <c:pt idx="6802">
                  <c:v>-52.120999999999995</c:v>
                </c:pt>
                <c:pt idx="6803">
                  <c:v>-52.118999999999993</c:v>
                </c:pt>
                <c:pt idx="6804">
                  <c:v>-52.11699999999999</c:v>
                </c:pt>
                <c:pt idx="6805">
                  <c:v>-52.114999999999995</c:v>
                </c:pt>
                <c:pt idx="6806">
                  <c:v>-52.112999999999992</c:v>
                </c:pt>
                <c:pt idx="6807">
                  <c:v>-52.11099999999999</c:v>
                </c:pt>
                <c:pt idx="6808">
                  <c:v>-52.108999999999995</c:v>
                </c:pt>
                <c:pt idx="6809">
                  <c:v>-52.106999999999992</c:v>
                </c:pt>
                <c:pt idx="6810">
                  <c:v>-52.104999999999997</c:v>
                </c:pt>
                <c:pt idx="6811">
                  <c:v>-52.102999999999994</c:v>
                </c:pt>
                <c:pt idx="6812">
                  <c:v>-52.100999999999992</c:v>
                </c:pt>
                <c:pt idx="6813">
                  <c:v>-52.098999999999997</c:v>
                </c:pt>
                <c:pt idx="6814">
                  <c:v>-52.096999999999994</c:v>
                </c:pt>
                <c:pt idx="6815">
                  <c:v>-52.094999999999992</c:v>
                </c:pt>
                <c:pt idx="6816">
                  <c:v>-52.092999999999996</c:v>
                </c:pt>
                <c:pt idx="6817">
                  <c:v>-52.090999999999994</c:v>
                </c:pt>
                <c:pt idx="6818">
                  <c:v>-52.088999999999999</c:v>
                </c:pt>
                <c:pt idx="6819">
                  <c:v>-52.086999999999996</c:v>
                </c:pt>
                <c:pt idx="6820">
                  <c:v>-52.084999999999994</c:v>
                </c:pt>
                <c:pt idx="6821">
                  <c:v>-52.082999999999998</c:v>
                </c:pt>
                <c:pt idx="6822">
                  <c:v>-52.080999999999996</c:v>
                </c:pt>
                <c:pt idx="6823">
                  <c:v>-52.078999999999994</c:v>
                </c:pt>
                <c:pt idx="6824">
                  <c:v>-52.076999999999998</c:v>
                </c:pt>
                <c:pt idx="6825">
                  <c:v>-52.074999999999996</c:v>
                </c:pt>
                <c:pt idx="6826">
                  <c:v>-52.072999999999993</c:v>
                </c:pt>
                <c:pt idx="6827">
                  <c:v>-52.070999999999998</c:v>
                </c:pt>
                <c:pt idx="6828">
                  <c:v>-52.068999999999996</c:v>
                </c:pt>
                <c:pt idx="6829">
                  <c:v>-52.066999999999993</c:v>
                </c:pt>
                <c:pt idx="6830">
                  <c:v>-52.064999999999998</c:v>
                </c:pt>
                <c:pt idx="6831">
                  <c:v>-52.062999999999995</c:v>
                </c:pt>
                <c:pt idx="6832">
                  <c:v>-52.060999999999993</c:v>
                </c:pt>
                <c:pt idx="6833">
                  <c:v>-52.058999999999997</c:v>
                </c:pt>
                <c:pt idx="6834">
                  <c:v>-52.056999999999995</c:v>
                </c:pt>
                <c:pt idx="6835">
                  <c:v>-52.054999999999993</c:v>
                </c:pt>
                <c:pt idx="6836">
                  <c:v>-52.052999999999997</c:v>
                </c:pt>
                <c:pt idx="6837">
                  <c:v>-52.050999999999995</c:v>
                </c:pt>
                <c:pt idx="6838">
                  <c:v>-52.048999999999992</c:v>
                </c:pt>
                <c:pt idx="6839">
                  <c:v>-52.046999999999997</c:v>
                </c:pt>
                <c:pt idx="6840">
                  <c:v>-52.044999999999995</c:v>
                </c:pt>
                <c:pt idx="6841">
                  <c:v>-52.042999999999992</c:v>
                </c:pt>
                <c:pt idx="6842">
                  <c:v>-52.040999999999997</c:v>
                </c:pt>
                <c:pt idx="6843">
                  <c:v>-52.038999999999994</c:v>
                </c:pt>
                <c:pt idx="6844">
                  <c:v>-52.036999999999992</c:v>
                </c:pt>
                <c:pt idx="6845">
                  <c:v>-52.034999999999997</c:v>
                </c:pt>
                <c:pt idx="6846">
                  <c:v>-52.032999999999994</c:v>
                </c:pt>
                <c:pt idx="6847">
                  <c:v>-52.030999999999992</c:v>
                </c:pt>
                <c:pt idx="6848">
                  <c:v>-52.028999999999996</c:v>
                </c:pt>
                <c:pt idx="6849">
                  <c:v>-52.026999999999994</c:v>
                </c:pt>
                <c:pt idx="6850">
                  <c:v>-52.024999999999991</c:v>
                </c:pt>
                <c:pt idx="6851">
                  <c:v>-52.022999999999996</c:v>
                </c:pt>
                <c:pt idx="6852">
                  <c:v>-52.020999999999994</c:v>
                </c:pt>
                <c:pt idx="6853">
                  <c:v>-52.018999999999991</c:v>
                </c:pt>
                <c:pt idx="6854">
                  <c:v>-52.016999999999996</c:v>
                </c:pt>
                <c:pt idx="6855">
                  <c:v>-52.014999999999993</c:v>
                </c:pt>
                <c:pt idx="6856">
                  <c:v>-52.012999999999991</c:v>
                </c:pt>
                <c:pt idx="6857">
                  <c:v>-52.010999999999996</c:v>
                </c:pt>
                <c:pt idx="6858">
                  <c:v>-52.008999999999993</c:v>
                </c:pt>
                <c:pt idx="6859">
                  <c:v>-52.006999999999991</c:v>
                </c:pt>
                <c:pt idx="6860">
                  <c:v>-52.004999999999995</c:v>
                </c:pt>
                <c:pt idx="6861">
                  <c:v>-52.002999999999993</c:v>
                </c:pt>
                <c:pt idx="6862">
                  <c:v>-52.000999999999991</c:v>
                </c:pt>
                <c:pt idx="6863">
                  <c:v>-51.998999999999995</c:v>
                </c:pt>
                <c:pt idx="6864">
                  <c:v>-51.996999999999993</c:v>
                </c:pt>
                <c:pt idx="6865">
                  <c:v>-51.99499999999999</c:v>
                </c:pt>
                <c:pt idx="6866">
                  <c:v>-51.992999999999995</c:v>
                </c:pt>
                <c:pt idx="6867">
                  <c:v>-51.990999999999993</c:v>
                </c:pt>
                <c:pt idx="6868">
                  <c:v>-51.98899999999999</c:v>
                </c:pt>
                <c:pt idx="6869">
                  <c:v>-51.986999999999995</c:v>
                </c:pt>
                <c:pt idx="6870">
                  <c:v>-51.984999999999992</c:v>
                </c:pt>
                <c:pt idx="6871">
                  <c:v>-51.98299999999999</c:v>
                </c:pt>
                <c:pt idx="6872">
                  <c:v>-51.980999999999995</c:v>
                </c:pt>
                <c:pt idx="6873">
                  <c:v>-51.978999999999992</c:v>
                </c:pt>
                <c:pt idx="6874">
                  <c:v>-51.976999999999997</c:v>
                </c:pt>
                <c:pt idx="6875">
                  <c:v>-51.974999999999994</c:v>
                </c:pt>
                <c:pt idx="6876">
                  <c:v>-51.972999999999992</c:v>
                </c:pt>
                <c:pt idx="6877">
                  <c:v>-51.970999999999997</c:v>
                </c:pt>
                <c:pt idx="6878">
                  <c:v>-51.968999999999994</c:v>
                </c:pt>
                <c:pt idx="6879">
                  <c:v>-51.966999999999999</c:v>
                </c:pt>
                <c:pt idx="6880">
                  <c:v>-51.964999999999996</c:v>
                </c:pt>
                <c:pt idx="6881">
                  <c:v>-51.962999999999994</c:v>
                </c:pt>
                <c:pt idx="6882">
                  <c:v>-51.960999999999999</c:v>
                </c:pt>
                <c:pt idx="6883">
                  <c:v>-51.958999999999996</c:v>
                </c:pt>
                <c:pt idx="6884">
                  <c:v>-51.956999999999994</c:v>
                </c:pt>
                <c:pt idx="6885">
                  <c:v>-51.954999999999998</c:v>
                </c:pt>
                <c:pt idx="6886">
                  <c:v>-51.952999999999996</c:v>
                </c:pt>
                <c:pt idx="6887">
                  <c:v>-51.950999999999993</c:v>
                </c:pt>
                <c:pt idx="6888">
                  <c:v>-51.948999999999998</c:v>
                </c:pt>
                <c:pt idx="6889">
                  <c:v>-51.946999999999996</c:v>
                </c:pt>
                <c:pt idx="6890">
                  <c:v>-51.944999999999993</c:v>
                </c:pt>
                <c:pt idx="6891">
                  <c:v>-51.942999999999998</c:v>
                </c:pt>
                <c:pt idx="6892">
                  <c:v>-51.940999999999995</c:v>
                </c:pt>
                <c:pt idx="6893">
                  <c:v>-51.938999999999993</c:v>
                </c:pt>
                <c:pt idx="6894">
                  <c:v>-51.936999999999998</c:v>
                </c:pt>
                <c:pt idx="6895">
                  <c:v>-51.934999999999995</c:v>
                </c:pt>
                <c:pt idx="6896">
                  <c:v>-51.932999999999993</c:v>
                </c:pt>
                <c:pt idx="6897">
                  <c:v>-51.930999999999997</c:v>
                </c:pt>
                <c:pt idx="6898">
                  <c:v>-51.928999999999995</c:v>
                </c:pt>
                <c:pt idx="6899">
                  <c:v>-51.926999999999992</c:v>
                </c:pt>
                <c:pt idx="6900">
                  <c:v>-51.924999999999997</c:v>
                </c:pt>
                <c:pt idx="6901">
                  <c:v>-51.922999999999995</c:v>
                </c:pt>
                <c:pt idx="6902">
                  <c:v>-51.920999999999992</c:v>
                </c:pt>
                <c:pt idx="6903">
                  <c:v>-51.918999999999997</c:v>
                </c:pt>
                <c:pt idx="6904">
                  <c:v>-51.916999999999994</c:v>
                </c:pt>
                <c:pt idx="6905">
                  <c:v>-51.914999999999992</c:v>
                </c:pt>
                <c:pt idx="6906">
                  <c:v>-51.912999999999997</c:v>
                </c:pt>
                <c:pt idx="6907">
                  <c:v>-51.910999999999994</c:v>
                </c:pt>
                <c:pt idx="6908">
                  <c:v>-51.908999999999992</c:v>
                </c:pt>
                <c:pt idx="6909">
                  <c:v>-51.906999999999996</c:v>
                </c:pt>
                <c:pt idx="6910">
                  <c:v>-51.904999999999994</c:v>
                </c:pt>
                <c:pt idx="6911">
                  <c:v>-51.902999999999992</c:v>
                </c:pt>
                <c:pt idx="6912">
                  <c:v>-51.900999999999996</c:v>
                </c:pt>
                <c:pt idx="6913">
                  <c:v>-51.898999999999994</c:v>
                </c:pt>
                <c:pt idx="6914">
                  <c:v>-51.896999999999991</c:v>
                </c:pt>
                <c:pt idx="6915">
                  <c:v>-51.894999999999996</c:v>
                </c:pt>
                <c:pt idx="6916">
                  <c:v>-51.892999999999994</c:v>
                </c:pt>
                <c:pt idx="6917">
                  <c:v>-51.890999999999991</c:v>
                </c:pt>
                <c:pt idx="6918">
                  <c:v>-51.888999999999996</c:v>
                </c:pt>
                <c:pt idx="6919">
                  <c:v>-51.886999999999993</c:v>
                </c:pt>
                <c:pt idx="6920">
                  <c:v>-51.884999999999991</c:v>
                </c:pt>
                <c:pt idx="6921">
                  <c:v>-51.882999999999996</c:v>
                </c:pt>
                <c:pt idx="6922">
                  <c:v>-51.880999999999993</c:v>
                </c:pt>
                <c:pt idx="6923">
                  <c:v>-51.878999999999991</c:v>
                </c:pt>
                <c:pt idx="6924">
                  <c:v>-51.876999999999995</c:v>
                </c:pt>
                <c:pt idx="6925">
                  <c:v>-51.874999999999993</c:v>
                </c:pt>
                <c:pt idx="6926">
                  <c:v>-51.87299999999999</c:v>
                </c:pt>
                <c:pt idx="6927">
                  <c:v>-51.870999999999995</c:v>
                </c:pt>
                <c:pt idx="6928">
                  <c:v>-51.868999999999993</c:v>
                </c:pt>
                <c:pt idx="6929">
                  <c:v>-51.86699999999999</c:v>
                </c:pt>
                <c:pt idx="6930">
                  <c:v>-51.864999999999995</c:v>
                </c:pt>
                <c:pt idx="6931">
                  <c:v>-51.862999999999992</c:v>
                </c:pt>
                <c:pt idx="6932">
                  <c:v>-51.86099999999999</c:v>
                </c:pt>
                <c:pt idx="6933">
                  <c:v>-51.858999999999995</c:v>
                </c:pt>
                <c:pt idx="6934">
                  <c:v>-51.856999999999992</c:v>
                </c:pt>
                <c:pt idx="6935">
                  <c:v>-51.854999999999997</c:v>
                </c:pt>
                <c:pt idx="6936">
                  <c:v>-51.852999999999994</c:v>
                </c:pt>
                <c:pt idx="6937">
                  <c:v>-51.850999999999992</c:v>
                </c:pt>
                <c:pt idx="6938">
                  <c:v>-51.848999999999997</c:v>
                </c:pt>
                <c:pt idx="6939">
                  <c:v>-51.846999999999994</c:v>
                </c:pt>
                <c:pt idx="6940">
                  <c:v>-51.844999999999992</c:v>
                </c:pt>
                <c:pt idx="6941">
                  <c:v>-51.842999999999996</c:v>
                </c:pt>
                <c:pt idx="6942">
                  <c:v>-51.840999999999994</c:v>
                </c:pt>
                <c:pt idx="6943">
                  <c:v>-51.838999999999999</c:v>
                </c:pt>
                <c:pt idx="6944">
                  <c:v>-51.836999999999996</c:v>
                </c:pt>
                <c:pt idx="6945">
                  <c:v>-51.834999999999994</c:v>
                </c:pt>
                <c:pt idx="6946">
                  <c:v>-51.832999999999998</c:v>
                </c:pt>
                <c:pt idx="6947">
                  <c:v>-51.830999999999996</c:v>
                </c:pt>
                <c:pt idx="6948">
                  <c:v>-51.828999999999994</c:v>
                </c:pt>
                <c:pt idx="6949">
                  <c:v>-51.826999999999998</c:v>
                </c:pt>
                <c:pt idx="6950">
                  <c:v>-51.824999999999996</c:v>
                </c:pt>
                <c:pt idx="6951">
                  <c:v>-51.822999999999993</c:v>
                </c:pt>
                <c:pt idx="6952">
                  <c:v>-51.820999999999998</c:v>
                </c:pt>
                <c:pt idx="6953">
                  <c:v>-51.818999999999996</c:v>
                </c:pt>
                <c:pt idx="6954">
                  <c:v>-51.816999999999993</c:v>
                </c:pt>
                <c:pt idx="6955">
                  <c:v>-51.814999999999998</c:v>
                </c:pt>
                <c:pt idx="6956">
                  <c:v>-51.812999999999995</c:v>
                </c:pt>
                <c:pt idx="6957">
                  <c:v>-51.810999999999993</c:v>
                </c:pt>
                <c:pt idx="6958">
                  <c:v>-51.808999999999997</c:v>
                </c:pt>
                <c:pt idx="6959">
                  <c:v>-51.806999999999995</c:v>
                </c:pt>
                <c:pt idx="6960">
                  <c:v>-51.804999999999993</c:v>
                </c:pt>
                <c:pt idx="6961">
                  <c:v>-51.802999999999997</c:v>
                </c:pt>
                <c:pt idx="6962">
                  <c:v>-51.800999999999995</c:v>
                </c:pt>
                <c:pt idx="6963">
                  <c:v>-51.798999999999992</c:v>
                </c:pt>
                <c:pt idx="6964">
                  <c:v>-51.796999999999997</c:v>
                </c:pt>
                <c:pt idx="6965">
                  <c:v>-51.794999999999995</c:v>
                </c:pt>
                <c:pt idx="6966">
                  <c:v>-51.792999999999992</c:v>
                </c:pt>
                <c:pt idx="6967">
                  <c:v>-51.790999999999997</c:v>
                </c:pt>
                <c:pt idx="6968">
                  <c:v>-51.788999999999994</c:v>
                </c:pt>
                <c:pt idx="6969">
                  <c:v>-51.786999999999992</c:v>
                </c:pt>
                <c:pt idx="6970">
                  <c:v>-51.784999999999997</c:v>
                </c:pt>
                <c:pt idx="6971">
                  <c:v>-51.782999999999994</c:v>
                </c:pt>
                <c:pt idx="6972">
                  <c:v>-51.780999999999992</c:v>
                </c:pt>
                <c:pt idx="6973">
                  <c:v>-51.778999999999996</c:v>
                </c:pt>
                <c:pt idx="6974">
                  <c:v>-51.776999999999994</c:v>
                </c:pt>
                <c:pt idx="6975">
                  <c:v>-51.774999999999991</c:v>
                </c:pt>
                <c:pt idx="6976">
                  <c:v>-51.772999999999996</c:v>
                </c:pt>
                <c:pt idx="6977">
                  <c:v>-51.770999999999994</c:v>
                </c:pt>
                <c:pt idx="6978">
                  <c:v>-51.768999999999991</c:v>
                </c:pt>
                <c:pt idx="6979">
                  <c:v>-51.766999999999996</c:v>
                </c:pt>
                <c:pt idx="6980">
                  <c:v>-51.764999999999993</c:v>
                </c:pt>
                <c:pt idx="6981">
                  <c:v>-51.762999999999991</c:v>
                </c:pt>
                <c:pt idx="6982">
                  <c:v>-51.760999999999996</c:v>
                </c:pt>
                <c:pt idx="6983">
                  <c:v>-51.758999999999993</c:v>
                </c:pt>
                <c:pt idx="6984">
                  <c:v>-51.756999999999991</c:v>
                </c:pt>
                <c:pt idx="6985">
                  <c:v>-51.754999999999995</c:v>
                </c:pt>
                <c:pt idx="6986">
                  <c:v>-51.752999999999993</c:v>
                </c:pt>
                <c:pt idx="6987">
                  <c:v>-51.750999999999991</c:v>
                </c:pt>
                <c:pt idx="6988">
                  <c:v>-51.748999999999995</c:v>
                </c:pt>
                <c:pt idx="6989">
                  <c:v>-51.746999999999993</c:v>
                </c:pt>
                <c:pt idx="6990">
                  <c:v>-51.74499999999999</c:v>
                </c:pt>
                <c:pt idx="6991">
                  <c:v>-51.742999999999995</c:v>
                </c:pt>
                <c:pt idx="6992">
                  <c:v>-51.740999999999993</c:v>
                </c:pt>
                <c:pt idx="6993">
                  <c:v>-51.73899999999999</c:v>
                </c:pt>
                <c:pt idx="6994">
                  <c:v>-51.736999999999995</c:v>
                </c:pt>
                <c:pt idx="6995">
                  <c:v>-51.734999999999992</c:v>
                </c:pt>
                <c:pt idx="6996">
                  <c:v>-51.73299999999999</c:v>
                </c:pt>
                <c:pt idx="6997">
                  <c:v>-51.730999999999995</c:v>
                </c:pt>
                <c:pt idx="6998">
                  <c:v>-51.728999999999992</c:v>
                </c:pt>
                <c:pt idx="6999">
                  <c:v>-51.726999999999997</c:v>
                </c:pt>
                <c:pt idx="7000">
                  <c:v>-51.724999999999994</c:v>
                </c:pt>
                <c:pt idx="7001">
                  <c:v>-51.722999999999992</c:v>
                </c:pt>
                <c:pt idx="7002">
                  <c:v>-51.720999999999997</c:v>
                </c:pt>
                <c:pt idx="7003">
                  <c:v>-51.718999999999994</c:v>
                </c:pt>
                <c:pt idx="7004">
                  <c:v>-51.716999999999999</c:v>
                </c:pt>
                <c:pt idx="7005">
                  <c:v>-51.714999999999996</c:v>
                </c:pt>
                <c:pt idx="7006">
                  <c:v>-51.712999999999994</c:v>
                </c:pt>
                <c:pt idx="7007">
                  <c:v>-51.710999999999999</c:v>
                </c:pt>
                <c:pt idx="7008">
                  <c:v>-51.708999999999996</c:v>
                </c:pt>
                <c:pt idx="7009">
                  <c:v>-51.706999999999994</c:v>
                </c:pt>
                <c:pt idx="7010">
                  <c:v>-51.704999999999998</c:v>
                </c:pt>
                <c:pt idx="7011">
                  <c:v>-51.702999999999996</c:v>
                </c:pt>
                <c:pt idx="7012">
                  <c:v>-51.700999999999993</c:v>
                </c:pt>
                <c:pt idx="7013">
                  <c:v>-51.698999999999998</c:v>
                </c:pt>
                <c:pt idx="7014">
                  <c:v>-51.696999999999996</c:v>
                </c:pt>
                <c:pt idx="7015">
                  <c:v>-51.694999999999993</c:v>
                </c:pt>
                <c:pt idx="7016">
                  <c:v>-51.692999999999998</c:v>
                </c:pt>
                <c:pt idx="7017">
                  <c:v>-51.690999999999995</c:v>
                </c:pt>
                <c:pt idx="7018">
                  <c:v>-51.688999999999993</c:v>
                </c:pt>
                <c:pt idx="7019">
                  <c:v>-51.686999999999998</c:v>
                </c:pt>
                <c:pt idx="7020">
                  <c:v>-51.684999999999995</c:v>
                </c:pt>
                <c:pt idx="7021">
                  <c:v>-51.682999999999993</c:v>
                </c:pt>
                <c:pt idx="7022">
                  <c:v>-51.680999999999997</c:v>
                </c:pt>
                <c:pt idx="7023">
                  <c:v>-51.678999999999995</c:v>
                </c:pt>
                <c:pt idx="7024">
                  <c:v>-51.676999999999992</c:v>
                </c:pt>
                <c:pt idx="7025">
                  <c:v>-51.674999999999997</c:v>
                </c:pt>
                <c:pt idx="7026">
                  <c:v>-51.672999999999995</c:v>
                </c:pt>
                <c:pt idx="7027">
                  <c:v>-51.670999999999992</c:v>
                </c:pt>
                <c:pt idx="7028">
                  <c:v>-51.668999999999997</c:v>
                </c:pt>
                <c:pt idx="7029">
                  <c:v>-51.666999999999994</c:v>
                </c:pt>
                <c:pt idx="7030">
                  <c:v>-51.664999999999992</c:v>
                </c:pt>
                <c:pt idx="7031">
                  <c:v>-51.662999999999997</c:v>
                </c:pt>
                <c:pt idx="7032">
                  <c:v>-51.660999999999994</c:v>
                </c:pt>
                <c:pt idx="7033">
                  <c:v>-51.658999999999992</c:v>
                </c:pt>
                <c:pt idx="7034">
                  <c:v>-51.656999999999996</c:v>
                </c:pt>
                <c:pt idx="7035">
                  <c:v>-51.654999999999994</c:v>
                </c:pt>
                <c:pt idx="7036">
                  <c:v>-51.652999999999992</c:v>
                </c:pt>
                <c:pt idx="7037">
                  <c:v>-51.650999999999996</c:v>
                </c:pt>
                <c:pt idx="7038">
                  <c:v>-51.648999999999994</c:v>
                </c:pt>
                <c:pt idx="7039">
                  <c:v>-51.646999999999991</c:v>
                </c:pt>
                <c:pt idx="7040">
                  <c:v>-51.644999999999996</c:v>
                </c:pt>
                <c:pt idx="7041">
                  <c:v>-51.642999999999994</c:v>
                </c:pt>
                <c:pt idx="7042">
                  <c:v>-51.640999999999991</c:v>
                </c:pt>
                <c:pt idx="7043">
                  <c:v>-51.638999999999996</c:v>
                </c:pt>
                <c:pt idx="7044">
                  <c:v>-51.636999999999993</c:v>
                </c:pt>
                <c:pt idx="7045">
                  <c:v>-51.634999999999991</c:v>
                </c:pt>
                <c:pt idx="7046">
                  <c:v>-51.632999999999996</c:v>
                </c:pt>
                <c:pt idx="7047">
                  <c:v>-51.630999999999993</c:v>
                </c:pt>
                <c:pt idx="7048">
                  <c:v>-51.628999999999991</c:v>
                </c:pt>
                <c:pt idx="7049">
                  <c:v>-51.626999999999995</c:v>
                </c:pt>
                <c:pt idx="7050">
                  <c:v>-51.624999999999993</c:v>
                </c:pt>
                <c:pt idx="7051">
                  <c:v>-51.62299999999999</c:v>
                </c:pt>
                <c:pt idx="7052">
                  <c:v>-51.620999999999995</c:v>
                </c:pt>
                <c:pt idx="7053">
                  <c:v>-51.618999999999993</c:v>
                </c:pt>
                <c:pt idx="7054">
                  <c:v>-51.61699999999999</c:v>
                </c:pt>
                <c:pt idx="7055">
                  <c:v>-51.614999999999995</c:v>
                </c:pt>
                <c:pt idx="7056">
                  <c:v>-51.612999999999992</c:v>
                </c:pt>
                <c:pt idx="7057">
                  <c:v>-51.61099999999999</c:v>
                </c:pt>
                <c:pt idx="7058">
                  <c:v>-51.608999999999995</c:v>
                </c:pt>
                <c:pt idx="7059">
                  <c:v>-51.606999999999992</c:v>
                </c:pt>
                <c:pt idx="7060">
                  <c:v>-51.604999999999997</c:v>
                </c:pt>
                <c:pt idx="7061">
                  <c:v>-51.602999999999994</c:v>
                </c:pt>
                <c:pt idx="7062">
                  <c:v>-51.600999999999992</c:v>
                </c:pt>
                <c:pt idx="7063">
                  <c:v>-51.598999999999997</c:v>
                </c:pt>
                <c:pt idx="7064">
                  <c:v>-51.596999999999994</c:v>
                </c:pt>
                <c:pt idx="7065">
                  <c:v>-51.594999999999992</c:v>
                </c:pt>
                <c:pt idx="7066">
                  <c:v>-51.592999999999996</c:v>
                </c:pt>
                <c:pt idx="7067">
                  <c:v>-51.590999999999994</c:v>
                </c:pt>
                <c:pt idx="7068">
                  <c:v>-51.588999999999999</c:v>
                </c:pt>
                <c:pt idx="7069">
                  <c:v>-51.586999999999996</c:v>
                </c:pt>
                <c:pt idx="7070">
                  <c:v>-51.584999999999994</c:v>
                </c:pt>
                <c:pt idx="7071">
                  <c:v>-51.582999999999998</c:v>
                </c:pt>
                <c:pt idx="7072">
                  <c:v>-51.580999999999996</c:v>
                </c:pt>
                <c:pt idx="7073">
                  <c:v>-51.578999999999994</c:v>
                </c:pt>
                <c:pt idx="7074">
                  <c:v>-51.576999999999998</c:v>
                </c:pt>
                <c:pt idx="7075">
                  <c:v>-51.574999999999996</c:v>
                </c:pt>
                <c:pt idx="7076">
                  <c:v>-51.572999999999993</c:v>
                </c:pt>
                <c:pt idx="7077">
                  <c:v>-51.570999999999998</c:v>
                </c:pt>
                <c:pt idx="7078">
                  <c:v>-51.568999999999996</c:v>
                </c:pt>
                <c:pt idx="7079">
                  <c:v>-51.566999999999993</c:v>
                </c:pt>
                <c:pt idx="7080">
                  <c:v>-51.564999999999998</c:v>
                </c:pt>
                <c:pt idx="7081">
                  <c:v>-51.562999999999995</c:v>
                </c:pt>
                <c:pt idx="7082">
                  <c:v>-51.560999999999993</c:v>
                </c:pt>
                <c:pt idx="7083">
                  <c:v>-51.558999999999997</c:v>
                </c:pt>
                <c:pt idx="7084">
                  <c:v>-51.556999999999995</c:v>
                </c:pt>
                <c:pt idx="7085">
                  <c:v>-51.554999999999993</c:v>
                </c:pt>
                <c:pt idx="7086">
                  <c:v>-51.552999999999997</c:v>
                </c:pt>
                <c:pt idx="7087">
                  <c:v>-51.550999999999995</c:v>
                </c:pt>
                <c:pt idx="7088">
                  <c:v>-51.548999999999992</c:v>
                </c:pt>
                <c:pt idx="7089">
                  <c:v>-51.546999999999997</c:v>
                </c:pt>
                <c:pt idx="7090">
                  <c:v>-51.544999999999995</c:v>
                </c:pt>
                <c:pt idx="7091">
                  <c:v>-51.542999999999992</c:v>
                </c:pt>
                <c:pt idx="7092">
                  <c:v>-51.540999999999997</c:v>
                </c:pt>
                <c:pt idx="7093">
                  <c:v>-51.538999999999994</c:v>
                </c:pt>
                <c:pt idx="7094">
                  <c:v>-51.536999999999992</c:v>
                </c:pt>
                <c:pt idx="7095">
                  <c:v>-51.534999999999997</c:v>
                </c:pt>
                <c:pt idx="7096">
                  <c:v>-51.532999999999994</c:v>
                </c:pt>
                <c:pt idx="7097">
                  <c:v>-51.530999999999992</c:v>
                </c:pt>
                <c:pt idx="7098">
                  <c:v>-51.528999999999996</c:v>
                </c:pt>
                <c:pt idx="7099">
                  <c:v>-51.526999999999994</c:v>
                </c:pt>
                <c:pt idx="7100">
                  <c:v>-51.524999999999991</c:v>
                </c:pt>
                <c:pt idx="7101">
                  <c:v>-51.522999999999996</c:v>
                </c:pt>
                <c:pt idx="7102">
                  <c:v>-51.520999999999994</c:v>
                </c:pt>
                <c:pt idx="7103">
                  <c:v>-51.518999999999991</c:v>
                </c:pt>
                <c:pt idx="7104">
                  <c:v>-51.516999999999996</c:v>
                </c:pt>
                <c:pt idx="7105">
                  <c:v>-51.514999999999993</c:v>
                </c:pt>
                <c:pt idx="7106">
                  <c:v>-51.512999999999991</c:v>
                </c:pt>
                <c:pt idx="7107">
                  <c:v>-51.510999999999996</c:v>
                </c:pt>
                <c:pt idx="7108">
                  <c:v>-51.508999999999993</c:v>
                </c:pt>
                <c:pt idx="7109">
                  <c:v>-51.506999999999991</c:v>
                </c:pt>
                <c:pt idx="7110">
                  <c:v>-51.504999999999995</c:v>
                </c:pt>
                <c:pt idx="7111">
                  <c:v>-51.502999999999993</c:v>
                </c:pt>
                <c:pt idx="7112">
                  <c:v>-51.500999999999991</c:v>
                </c:pt>
                <c:pt idx="7113">
                  <c:v>-51.498999999999995</c:v>
                </c:pt>
                <c:pt idx="7114">
                  <c:v>-51.496999999999993</c:v>
                </c:pt>
                <c:pt idx="7115">
                  <c:v>-51.49499999999999</c:v>
                </c:pt>
                <c:pt idx="7116">
                  <c:v>-51.492999999999995</c:v>
                </c:pt>
                <c:pt idx="7117">
                  <c:v>-51.490999999999993</c:v>
                </c:pt>
                <c:pt idx="7118">
                  <c:v>-51.48899999999999</c:v>
                </c:pt>
                <c:pt idx="7119">
                  <c:v>-51.486999999999995</c:v>
                </c:pt>
                <c:pt idx="7120">
                  <c:v>-51.484999999999992</c:v>
                </c:pt>
                <c:pt idx="7121">
                  <c:v>-51.48299999999999</c:v>
                </c:pt>
                <c:pt idx="7122">
                  <c:v>-51.480999999999995</c:v>
                </c:pt>
                <c:pt idx="7123">
                  <c:v>-51.478999999999992</c:v>
                </c:pt>
                <c:pt idx="7124">
                  <c:v>-51.476999999999997</c:v>
                </c:pt>
                <c:pt idx="7125">
                  <c:v>-51.474999999999994</c:v>
                </c:pt>
                <c:pt idx="7126">
                  <c:v>-51.472999999999992</c:v>
                </c:pt>
                <c:pt idx="7127">
                  <c:v>-51.470999999999997</c:v>
                </c:pt>
                <c:pt idx="7128">
                  <c:v>-51.468999999999994</c:v>
                </c:pt>
                <c:pt idx="7129">
                  <c:v>-51.466999999999999</c:v>
                </c:pt>
                <c:pt idx="7130">
                  <c:v>-51.464999999999996</c:v>
                </c:pt>
                <c:pt idx="7131">
                  <c:v>-51.462999999999994</c:v>
                </c:pt>
                <c:pt idx="7132">
                  <c:v>-51.460999999999999</c:v>
                </c:pt>
                <c:pt idx="7133">
                  <c:v>-51.458999999999996</c:v>
                </c:pt>
                <c:pt idx="7134">
                  <c:v>-51.456999999999994</c:v>
                </c:pt>
                <c:pt idx="7135">
                  <c:v>-51.454999999999998</c:v>
                </c:pt>
                <c:pt idx="7136">
                  <c:v>-51.452999999999996</c:v>
                </c:pt>
                <c:pt idx="7137">
                  <c:v>-51.450999999999993</c:v>
                </c:pt>
                <c:pt idx="7138">
                  <c:v>-51.448999999999998</c:v>
                </c:pt>
                <c:pt idx="7139">
                  <c:v>-51.446999999999996</c:v>
                </c:pt>
                <c:pt idx="7140">
                  <c:v>-51.444999999999993</c:v>
                </c:pt>
                <c:pt idx="7141">
                  <c:v>-51.442999999999998</c:v>
                </c:pt>
                <c:pt idx="7142">
                  <c:v>-51.440999999999995</c:v>
                </c:pt>
                <c:pt idx="7143">
                  <c:v>-51.438999999999993</c:v>
                </c:pt>
                <c:pt idx="7144">
                  <c:v>-51.436999999999998</c:v>
                </c:pt>
                <c:pt idx="7145">
                  <c:v>-51.434999999999995</c:v>
                </c:pt>
                <c:pt idx="7146">
                  <c:v>-51.432999999999993</c:v>
                </c:pt>
                <c:pt idx="7147">
                  <c:v>-51.430999999999997</c:v>
                </c:pt>
                <c:pt idx="7148">
                  <c:v>-51.428999999999995</c:v>
                </c:pt>
                <c:pt idx="7149">
                  <c:v>-51.426999999999992</c:v>
                </c:pt>
                <c:pt idx="7150">
                  <c:v>-51.424999999999997</c:v>
                </c:pt>
                <c:pt idx="7151">
                  <c:v>-51.422999999999995</c:v>
                </c:pt>
                <c:pt idx="7152">
                  <c:v>-51.420999999999992</c:v>
                </c:pt>
                <c:pt idx="7153">
                  <c:v>-51.418999999999997</c:v>
                </c:pt>
                <c:pt idx="7154">
                  <c:v>-51.416999999999994</c:v>
                </c:pt>
                <c:pt idx="7155">
                  <c:v>-51.414999999999992</c:v>
                </c:pt>
                <c:pt idx="7156">
                  <c:v>-51.412999999999997</c:v>
                </c:pt>
                <c:pt idx="7157">
                  <c:v>-51.410999999999994</c:v>
                </c:pt>
                <c:pt idx="7158">
                  <c:v>-51.408999999999992</c:v>
                </c:pt>
                <c:pt idx="7159">
                  <c:v>-51.406999999999996</c:v>
                </c:pt>
                <c:pt idx="7160">
                  <c:v>-51.404999999999994</c:v>
                </c:pt>
                <c:pt idx="7161">
                  <c:v>-51.402999999999992</c:v>
                </c:pt>
                <c:pt idx="7162">
                  <c:v>-51.400999999999996</c:v>
                </c:pt>
                <c:pt idx="7163">
                  <c:v>-51.398999999999994</c:v>
                </c:pt>
                <c:pt idx="7164">
                  <c:v>-51.396999999999991</c:v>
                </c:pt>
                <c:pt idx="7165">
                  <c:v>-51.394999999999996</c:v>
                </c:pt>
                <c:pt idx="7166">
                  <c:v>-51.392999999999994</c:v>
                </c:pt>
                <c:pt idx="7167">
                  <c:v>-51.390999999999991</c:v>
                </c:pt>
                <c:pt idx="7168">
                  <c:v>-51.388999999999996</c:v>
                </c:pt>
                <c:pt idx="7169">
                  <c:v>-51.386999999999993</c:v>
                </c:pt>
                <c:pt idx="7170">
                  <c:v>-51.384999999999991</c:v>
                </c:pt>
                <c:pt idx="7171">
                  <c:v>-51.382999999999996</c:v>
                </c:pt>
                <c:pt idx="7172">
                  <c:v>-51.380999999999993</c:v>
                </c:pt>
                <c:pt idx="7173">
                  <c:v>-51.378999999999991</c:v>
                </c:pt>
                <c:pt idx="7174">
                  <c:v>-51.376999999999995</c:v>
                </c:pt>
                <c:pt idx="7175">
                  <c:v>-51.374999999999993</c:v>
                </c:pt>
                <c:pt idx="7176">
                  <c:v>-51.37299999999999</c:v>
                </c:pt>
                <c:pt idx="7177">
                  <c:v>-51.370999999999995</c:v>
                </c:pt>
                <c:pt idx="7178">
                  <c:v>-51.368999999999993</c:v>
                </c:pt>
                <c:pt idx="7179">
                  <c:v>-51.36699999999999</c:v>
                </c:pt>
                <c:pt idx="7180">
                  <c:v>-51.364999999999995</c:v>
                </c:pt>
                <c:pt idx="7181">
                  <c:v>-51.362999999999992</c:v>
                </c:pt>
                <c:pt idx="7182">
                  <c:v>-51.36099999999999</c:v>
                </c:pt>
                <c:pt idx="7183">
                  <c:v>-51.358999999999995</c:v>
                </c:pt>
                <c:pt idx="7184">
                  <c:v>-51.356999999999992</c:v>
                </c:pt>
                <c:pt idx="7185">
                  <c:v>-51.354999999999997</c:v>
                </c:pt>
                <c:pt idx="7186">
                  <c:v>-51.352999999999994</c:v>
                </c:pt>
                <c:pt idx="7187">
                  <c:v>-51.350999999999992</c:v>
                </c:pt>
                <c:pt idx="7188">
                  <c:v>-51.348999999999997</c:v>
                </c:pt>
                <c:pt idx="7189">
                  <c:v>-51.346999999999994</c:v>
                </c:pt>
                <c:pt idx="7190">
                  <c:v>-51.344999999999992</c:v>
                </c:pt>
                <c:pt idx="7191">
                  <c:v>-51.342999999999996</c:v>
                </c:pt>
                <c:pt idx="7192">
                  <c:v>-51.340999999999994</c:v>
                </c:pt>
                <c:pt idx="7193">
                  <c:v>-51.338999999999999</c:v>
                </c:pt>
                <c:pt idx="7194">
                  <c:v>-51.336999999999996</c:v>
                </c:pt>
                <c:pt idx="7195">
                  <c:v>-51.334999999999994</c:v>
                </c:pt>
                <c:pt idx="7196">
                  <c:v>-51.332999999999998</c:v>
                </c:pt>
                <c:pt idx="7197">
                  <c:v>-51.330999999999996</c:v>
                </c:pt>
                <c:pt idx="7198">
                  <c:v>-51.328999999999994</c:v>
                </c:pt>
                <c:pt idx="7199">
                  <c:v>-51.326999999999998</c:v>
                </c:pt>
                <c:pt idx="7200">
                  <c:v>-51.324999999999996</c:v>
                </c:pt>
                <c:pt idx="7201">
                  <c:v>-51.322999999999993</c:v>
                </c:pt>
                <c:pt idx="7202">
                  <c:v>-51.320999999999998</c:v>
                </c:pt>
                <c:pt idx="7203">
                  <c:v>-51.318999999999996</c:v>
                </c:pt>
                <c:pt idx="7204">
                  <c:v>-51.316999999999993</c:v>
                </c:pt>
                <c:pt idx="7205">
                  <c:v>-51.314999999999998</c:v>
                </c:pt>
                <c:pt idx="7206">
                  <c:v>-51.312999999999995</c:v>
                </c:pt>
                <c:pt idx="7207">
                  <c:v>-51.310999999999993</c:v>
                </c:pt>
                <c:pt idx="7208">
                  <c:v>-51.308999999999997</c:v>
                </c:pt>
                <c:pt idx="7209">
                  <c:v>-51.306999999999995</c:v>
                </c:pt>
                <c:pt idx="7210">
                  <c:v>-51.304999999999993</c:v>
                </c:pt>
                <c:pt idx="7211">
                  <c:v>-51.302999999999997</c:v>
                </c:pt>
                <c:pt idx="7212">
                  <c:v>-51.300999999999995</c:v>
                </c:pt>
                <c:pt idx="7213">
                  <c:v>-51.298999999999992</c:v>
                </c:pt>
                <c:pt idx="7214">
                  <c:v>-51.296999999999997</c:v>
                </c:pt>
                <c:pt idx="7215">
                  <c:v>-51.294999999999995</c:v>
                </c:pt>
                <c:pt idx="7216">
                  <c:v>-51.292999999999992</c:v>
                </c:pt>
                <c:pt idx="7217">
                  <c:v>-51.290999999999997</c:v>
                </c:pt>
                <c:pt idx="7218">
                  <c:v>-51.288999999999994</c:v>
                </c:pt>
                <c:pt idx="7219">
                  <c:v>-51.286999999999992</c:v>
                </c:pt>
                <c:pt idx="7220">
                  <c:v>-51.284999999999997</c:v>
                </c:pt>
                <c:pt idx="7221">
                  <c:v>-51.282999999999994</c:v>
                </c:pt>
                <c:pt idx="7222">
                  <c:v>-51.280999999999992</c:v>
                </c:pt>
                <c:pt idx="7223">
                  <c:v>-51.278999999999996</c:v>
                </c:pt>
                <c:pt idx="7224">
                  <c:v>-51.276999999999994</c:v>
                </c:pt>
                <c:pt idx="7225">
                  <c:v>-51.274999999999991</c:v>
                </c:pt>
                <c:pt idx="7226">
                  <c:v>-51.272999999999996</c:v>
                </c:pt>
                <c:pt idx="7227">
                  <c:v>-51.270999999999994</c:v>
                </c:pt>
                <c:pt idx="7228">
                  <c:v>-51.268999999999991</c:v>
                </c:pt>
                <c:pt idx="7229">
                  <c:v>-51.266999999999996</c:v>
                </c:pt>
                <c:pt idx="7230">
                  <c:v>-51.264999999999993</c:v>
                </c:pt>
                <c:pt idx="7231">
                  <c:v>-51.262999999999991</c:v>
                </c:pt>
                <c:pt idx="7232">
                  <c:v>-51.260999999999996</c:v>
                </c:pt>
                <c:pt idx="7233">
                  <c:v>-51.258999999999993</c:v>
                </c:pt>
                <c:pt idx="7234">
                  <c:v>-51.256999999999991</c:v>
                </c:pt>
                <c:pt idx="7235">
                  <c:v>-51.254999999999995</c:v>
                </c:pt>
                <c:pt idx="7236">
                  <c:v>-51.252999999999993</c:v>
                </c:pt>
                <c:pt idx="7237">
                  <c:v>-51.250999999999991</c:v>
                </c:pt>
                <c:pt idx="7238">
                  <c:v>-51.248999999999995</c:v>
                </c:pt>
                <c:pt idx="7239">
                  <c:v>-51.246999999999993</c:v>
                </c:pt>
                <c:pt idx="7240">
                  <c:v>-51.24499999999999</c:v>
                </c:pt>
                <c:pt idx="7241">
                  <c:v>-51.242999999999995</c:v>
                </c:pt>
                <c:pt idx="7242">
                  <c:v>-51.240999999999993</c:v>
                </c:pt>
                <c:pt idx="7243">
                  <c:v>-51.23899999999999</c:v>
                </c:pt>
                <c:pt idx="7244">
                  <c:v>-51.236999999999995</c:v>
                </c:pt>
                <c:pt idx="7245">
                  <c:v>-51.234999999999992</c:v>
                </c:pt>
                <c:pt idx="7246">
                  <c:v>-51.23299999999999</c:v>
                </c:pt>
                <c:pt idx="7247">
                  <c:v>-51.230999999999995</c:v>
                </c:pt>
                <c:pt idx="7248">
                  <c:v>-51.228999999999992</c:v>
                </c:pt>
                <c:pt idx="7249">
                  <c:v>-51.226999999999997</c:v>
                </c:pt>
                <c:pt idx="7250">
                  <c:v>-51.224999999999994</c:v>
                </c:pt>
                <c:pt idx="7251">
                  <c:v>-51.222999999999992</c:v>
                </c:pt>
                <c:pt idx="7252">
                  <c:v>-51.220999999999997</c:v>
                </c:pt>
                <c:pt idx="7253">
                  <c:v>-51.218999999999994</c:v>
                </c:pt>
                <c:pt idx="7254">
                  <c:v>-51.216999999999999</c:v>
                </c:pt>
                <c:pt idx="7255">
                  <c:v>-51.214999999999996</c:v>
                </c:pt>
                <c:pt idx="7256">
                  <c:v>-51.212999999999994</c:v>
                </c:pt>
                <c:pt idx="7257">
                  <c:v>-51.210999999999999</c:v>
                </c:pt>
                <c:pt idx="7258">
                  <c:v>-51.208999999999996</c:v>
                </c:pt>
                <c:pt idx="7259">
                  <c:v>-51.206999999999994</c:v>
                </c:pt>
                <c:pt idx="7260">
                  <c:v>-51.204999999999998</c:v>
                </c:pt>
                <c:pt idx="7261">
                  <c:v>-51.202999999999996</c:v>
                </c:pt>
                <c:pt idx="7262">
                  <c:v>-51.200999999999993</c:v>
                </c:pt>
                <c:pt idx="7263">
                  <c:v>-51.198999999999998</c:v>
                </c:pt>
                <c:pt idx="7264">
                  <c:v>-51.196999999999996</c:v>
                </c:pt>
                <c:pt idx="7265">
                  <c:v>-51.194999999999993</c:v>
                </c:pt>
                <c:pt idx="7266">
                  <c:v>-51.192999999999998</c:v>
                </c:pt>
                <c:pt idx="7267">
                  <c:v>-51.190999999999995</c:v>
                </c:pt>
                <c:pt idx="7268">
                  <c:v>-51.188999999999993</c:v>
                </c:pt>
                <c:pt idx="7269">
                  <c:v>-51.186999999999998</c:v>
                </c:pt>
                <c:pt idx="7270">
                  <c:v>-51.184999999999995</c:v>
                </c:pt>
                <c:pt idx="7271">
                  <c:v>-51.182999999999993</c:v>
                </c:pt>
                <c:pt idx="7272">
                  <c:v>-51.180999999999997</c:v>
                </c:pt>
                <c:pt idx="7273">
                  <c:v>-51.178999999999995</c:v>
                </c:pt>
                <c:pt idx="7274">
                  <c:v>-51.176999999999992</c:v>
                </c:pt>
                <c:pt idx="7275">
                  <c:v>-51.174999999999997</c:v>
                </c:pt>
                <c:pt idx="7276">
                  <c:v>-51.172999999999995</c:v>
                </c:pt>
                <c:pt idx="7277">
                  <c:v>-51.170999999999992</c:v>
                </c:pt>
                <c:pt idx="7278">
                  <c:v>-51.168999999999997</c:v>
                </c:pt>
                <c:pt idx="7279">
                  <c:v>-51.166999999999994</c:v>
                </c:pt>
                <c:pt idx="7280">
                  <c:v>-51.164999999999992</c:v>
                </c:pt>
                <c:pt idx="7281">
                  <c:v>-51.162999999999997</c:v>
                </c:pt>
                <c:pt idx="7282">
                  <c:v>-51.160999999999994</c:v>
                </c:pt>
                <c:pt idx="7283">
                  <c:v>-51.158999999999992</c:v>
                </c:pt>
                <c:pt idx="7284">
                  <c:v>-51.156999999999996</c:v>
                </c:pt>
                <c:pt idx="7285">
                  <c:v>-51.154999999999994</c:v>
                </c:pt>
                <c:pt idx="7286">
                  <c:v>-51.152999999999992</c:v>
                </c:pt>
                <c:pt idx="7287">
                  <c:v>-51.150999999999996</c:v>
                </c:pt>
                <c:pt idx="7288">
                  <c:v>-51.148999999999994</c:v>
                </c:pt>
                <c:pt idx="7289">
                  <c:v>-51.146999999999991</c:v>
                </c:pt>
                <c:pt idx="7290">
                  <c:v>-51.144999999999996</c:v>
                </c:pt>
                <c:pt idx="7291">
                  <c:v>-51.142999999999994</c:v>
                </c:pt>
                <c:pt idx="7292">
                  <c:v>-51.140999999999991</c:v>
                </c:pt>
                <c:pt idx="7293">
                  <c:v>-51.138999999999996</c:v>
                </c:pt>
                <c:pt idx="7294">
                  <c:v>-51.136999999999993</c:v>
                </c:pt>
                <c:pt idx="7295">
                  <c:v>-51.134999999999991</c:v>
                </c:pt>
                <c:pt idx="7296">
                  <c:v>-51.132999999999996</c:v>
                </c:pt>
                <c:pt idx="7297">
                  <c:v>-51.130999999999993</c:v>
                </c:pt>
                <c:pt idx="7298">
                  <c:v>-51.128999999999991</c:v>
                </c:pt>
                <c:pt idx="7299">
                  <c:v>-51.126999999999995</c:v>
                </c:pt>
                <c:pt idx="7300">
                  <c:v>-51.124999999999993</c:v>
                </c:pt>
                <c:pt idx="7301">
                  <c:v>-51.12299999999999</c:v>
                </c:pt>
                <c:pt idx="7302">
                  <c:v>-51.120999999999995</c:v>
                </c:pt>
                <c:pt idx="7303">
                  <c:v>-51.118999999999993</c:v>
                </c:pt>
                <c:pt idx="7304">
                  <c:v>-51.11699999999999</c:v>
                </c:pt>
                <c:pt idx="7305">
                  <c:v>-51.114999999999995</c:v>
                </c:pt>
                <c:pt idx="7306">
                  <c:v>-51.112999999999992</c:v>
                </c:pt>
                <c:pt idx="7307">
                  <c:v>-51.11099999999999</c:v>
                </c:pt>
                <c:pt idx="7308">
                  <c:v>-51.108999999999995</c:v>
                </c:pt>
                <c:pt idx="7309">
                  <c:v>-51.106999999999992</c:v>
                </c:pt>
                <c:pt idx="7310">
                  <c:v>-51.104999999999997</c:v>
                </c:pt>
                <c:pt idx="7311">
                  <c:v>-51.102999999999994</c:v>
                </c:pt>
                <c:pt idx="7312">
                  <c:v>-51.100999999999992</c:v>
                </c:pt>
                <c:pt idx="7313">
                  <c:v>-51.098999999999997</c:v>
                </c:pt>
                <c:pt idx="7314">
                  <c:v>-51.096999999999994</c:v>
                </c:pt>
                <c:pt idx="7315">
                  <c:v>-51.094999999999992</c:v>
                </c:pt>
                <c:pt idx="7316">
                  <c:v>-51.092999999999996</c:v>
                </c:pt>
                <c:pt idx="7317">
                  <c:v>-51.090999999999994</c:v>
                </c:pt>
                <c:pt idx="7318">
                  <c:v>-51.088999999999999</c:v>
                </c:pt>
                <c:pt idx="7319">
                  <c:v>-51.086999999999996</c:v>
                </c:pt>
                <c:pt idx="7320">
                  <c:v>-51.084999999999994</c:v>
                </c:pt>
                <c:pt idx="7321">
                  <c:v>-51.082999999999998</c:v>
                </c:pt>
                <c:pt idx="7322">
                  <c:v>-51.080999999999996</c:v>
                </c:pt>
                <c:pt idx="7323">
                  <c:v>-51.078999999999994</c:v>
                </c:pt>
                <c:pt idx="7324">
                  <c:v>-51.076999999999998</c:v>
                </c:pt>
                <c:pt idx="7325">
                  <c:v>-51.074999999999996</c:v>
                </c:pt>
                <c:pt idx="7326">
                  <c:v>-51.072999999999993</c:v>
                </c:pt>
                <c:pt idx="7327">
                  <c:v>-51.070999999999998</c:v>
                </c:pt>
                <c:pt idx="7328">
                  <c:v>-51.068999999999996</c:v>
                </c:pt>
                <c:pt idx="7329">
                  <c:v>-51.066999999999993</c:v>
                </c:pt>
                <c:pt idx="7330">
                  <c:v>-51.064999999999998</c:v>
                </c:pt>
                <c:pt idx="7331">
                  <c:v>-51.062999999999995</c:v>
                </c:pt>
                <c:pt idx="7332">
                  <c:v>-51.060999999999993</c:v>
                </c:pt>
                <c:pt idx="7333">
                  <c:v>-51.058999999999997</c:v>
                </c:pt>
                <c:pt idx="7334">
                  <c:v>-51.056999999999995</c:v>
                </c:pt>
                <c:pt idx="7335">
                  <c:v>-51.054999999999993</c:v>
                </c:pt>
                <c:pt idx="7336">
                  <c:v>-51.052999999999997</c:v>
                </c:pt>
                <c:pt idx="7337">
                  <c:v>-51.050999999999995</c:v>
                </c:pt>
                <c:pt idx="7338">
                  <c:v>-51.048999999999992</c:v>
                </c:pt>
                <c:pt idx="7339">
                  <c:v>-51.046999999999997</c:v>
                </c:pt>
                <c:pt idx="7340">
                  <c:v>-51.044999999999995</c:v>
                </c:pt>
                <c:pt idx="7341">
                  <c:v>-51.042999999999992</c:v>
                </c:pt>
                <c:pt idx="7342">
                  <c:v>-51.040999999999997</c:v>
                </c:pt>
                <c:pt idx="7343">
                  <c:v>-51.038999999999994</c:v>
                </c:pt>
                <c:pt idx="7344">
                  <c:v>-51.036999999999992</c:v>
                </c:pt>
                <c:pt idx="7345">
                  <c:v>-51.034999999999997</c:v>
                </c:pt>
                <c:pt idx="7346">
                  <c:v>-51.032999999999994</c:v>
                </c:pt>
                <c:pt idx="7347">
                  <c:v>-51.030999999999992</c:v>
                </c:pt>
                <c:pt idx="7348">
                  <c:v>-51.028999999999996</c:v>
                </c:pt>
                <c:pt idx="7349">
                  <c:v>-51.026999999999994</c:v>
                </c:pt>
                <c:pt idx="7350">
                  <c:v>-51.024999999999991</c:v>
                </c:pt>
                <c:pt idx="7351">
                  <c:v>-51.022999999999996</c:v>
                </c:pt>
                <c:pt idx="7352">
                  <c:v>-51.020999999999994</c:v>
                </c:pt>
                <c:pt idx="7353">
                  <c:v>-51.018999999999991</c:v>
                </c:pt>
                <c:pt idx="7354">
                  <c:v>-51.016999999999996</c:v>
                </c:pt>
                <c:pt idx="7355">
                  <c:v>-51.014999999999993</c:v>
                </c:pt>
                <c:pt idx="7356">
                  <c:v>-51.012999999999991</c:v>
                </c:pt>
                <c:pt idx="7357">
                  <c:v>-51.010999999999996</c:v>
                </c:pt>
                <c:pt idx="7358">
                  <c:v>-51.008999999999993</c:v>
                </c:pt>
                <c:pt idx="7359">
                  <c:v>-51.006999999999991</c:v>
                </c:pt>
                <c:pt idx="7360">
                  <c:v>-51.004999999999995</c:v>
                </c:pt>
                <c:pt idx="7361">
                  <c:v>-51.002999999999993</c:v>
                </c:pt>
                <c:pt idx="7362">
                  <c:v>-51.000999999999991</c:v>
                </c:pt>
                <c:pt idx="7363">
                  <c:v>-50.998999999999995</c:v>
                </c:pt>
                <c:pt idx="7364">
                  <c:v>-50.996999999999993</c:v>
                </c:pt>
                <c:pt idx="7365">
                  <c:v>-50.99499999999999</c:v>
                </c:pt>
                <c:pt idx="7366">
                  <c:v>-50.992999999999995</c:v>
                </c:pt>
                <c:pt idx="7367">
                  <c:v>-50.990999999999993</c:v>
                </c:pt>
                <c:pt idx="7368">
                  <c:v>-50.98899999999999</c:v>
                </c:pt>
                <c:pt idx="7369">
                  <c:v>-50.986999999999995</c:v>
                </c:pt>
                <c:pt idx="7370">
                  <c:v>-50.984999999999992</c:v>
                </c:pt>
                <c:pt idx="7371">
                  <c:v>-50.98299999999999</c:v>
                </c:pt>
                <c:pt idx="7372">
                  <c:v>-50.980999999999995</c:v>
                </c:pt>
                <c:pt idx="7373">
                  <c:v>-50.978999999999992</c:v>
                </c:pt>
                <c:pt idx="7374">
                  <c:v>-50.976999999999997</c:v>
                </c:pt>
                <c:pt idx="7375">
                  <c:v>-50.974999999999994</c:v>
                </c:pt>
                <c:pt idx="7376">
                  <c:v>-50.972999999999992</c:v>
                </c:pt>
                <c:pt idx="7377">
                  <c:v>-50.970999999999997</c:v>
                </c:pt>
                <c:pt idx="7378">
                  <c:v>-50.968999999999994</c:v>
                </c:pt>
                <c:pt idx="7379">
                  <c:v>-50.966999999999999</c:v>
                </c:pt>
                <c:pt idx="7380">
                  <c:v>-50.964999999999996</c:v>
                </c:pt>
                <c:pt idx="7381">
                  <c:v>-50.962999999999994</c:v>
                </c:pt>
                <c:pt idx="7382">
                  <c:v>-50.960999999999999</c:v>
                </c:pt>
                <c:pt idx="7383">
                  <c:v>-50.958999999999996</c:v>
                </c:pt>
                <c:pt idx="7384">
                  <c:v>-50.956999999999994</c:v>
                </c:pt>
                <c:pt idx="7385">
                  <c:v>-50.954999999999998</c:v>
                </c:pt>
                <c:pt idx="7386">
                  <c:v>-50.952999999999996</c:v>
                </c:pt>
                <c:pt idx="7387">
                  <c:v>-50.950999999999993</c:v>
                </c:pt>
                <c:pt idx="7388">
                  <c:v>-50.948999999999998</c:v>
                </c:pt>
                <c:pt idx="7389">
                  <c:v>-50.946999999999996</c:v>
                </c:pt>
                <c:pt idx="7390">
                  <c:v>-50.944999999999993</c:v>
                </c:pt>
                <c:pt idx="7391">
                  <c:v>-50.942999999999998</c:v>
                </c:pt>
                <c:pt idx="7392">
                  <c:v>-50.940999999999995</c:v>
                </c:pt>
                <c:pt idx="7393">
                  <c:v>-50.938999999999993</c:v>
                </c:pt>
                <c:pt idx="7394">
                  <c:v>-50.936999999999998</c:v>
                </c:pt>
                <c:pt idx="7395">
                  <c:v>-50.934999999999995</c:v>
                </c:pt>
                <c:pt idx="7396">
                  <c:v>-50.932999999999993</c:v>
                </c:pt>
                <c:pt idx="7397">
                  <c:v>-50.930999999999997</c:v>
                </c:pt>
                <c:pt idx="7398">
                  <c:v>-50.928999999999995</c:v>
                </c:pt>
                <c:pt idx="7399">
                  <c:v>-50.926999999999992</c:v>
                </c:pt>
                <c:pt idx="7400">
                  <c:v>-50.924999999999997</c:v>
                </c:pt>
                <c:pt idx="7401">
                  <c:v>-50.922999999999995</c:v>
                </c:pt>
                <c:pt idx="7402">
                  <c:v>-50.920999999999992</c:v>
                </c:pt>
                <c:pt idx="7403">
                  <c:v>-50.918999999999997</c:v>
                </c:pt>
                <c:pt idx="7404">
                  <c:v>-50.916999999999994</c:v>
                </c:pt>
                <c:pt idx="7405">
                  <c:v>-50.914999999999992</c:v>
                </c:pt>
                <c:pt idx="7406">
                  <c:v>-50.912999999999997</c:v>
                </c:pt>
                <c:pt idx="7407">
                  <c:v>-50.910999999999994</c:v>
                </c:pt>
                <c:pt idx="7408">
                  <c:v>-50.908999999999992</c:v>
                </c:pt>
                <c:pt idx="7409">
                  <c:v>-50.906999999999996</c:v>
                </c:pt>
                <c:pt idx="7410">
                  <c:v>-50.904999999999994</c:v>
                </c:pt>
                <c:pt idx="7411">
                  <c:v>-50.902999999999992</c:v>
                </c:pt>
                <c:pt idx="7412">
                  <c:v>-50.900999999999996</c:v>
                </c:pt>
                <c:pt idx="7413">
                  <c:v>-50.898999999999994</c:v>
                </c:pt>
                <c:pt idx="7414">
                  <c:v>-50.896999999999991</c:v>
                </c:pt>
                <c:pt idx="7415">
                  <c:v>-50.894999999999996</c:v>
                </c:pt>
                <c:pt idx="7416">
                  <c:v>-50.892999999999994</c:v>
                </c:pt>
                <c:pt idx="7417">
                  <c:v>-50.890999999999991</c:v>
                </c:pt>
                <c:pt idx="7418">
                  <c:v>-50.888999999999996</c:v>
                </c:pt>
                <c:pt idx="7419">
                  <c:v>-50.886999999999993</c:v>
                </c:pt>
                <c:pt idx="7420">
                  <c:v>-50.884999999999991</c:v>
                </c:pt>
                <c:pt idx="7421">
                  <c:v>-50.882999999999996</c:v>
                </c:pt>
                <c:pt idx="7422">
                  <c:v>-50.880999999999993</c:v>
                </c:pt>
                <c:pt idx="7423">
                  <c:v>-50.878999999999991</c:v>
                </c:pt>
                <c:pt idx="7424">
                  <c:v>-50.876999999999995</c:v>
                </c:pt>
                <c:pt idx="7425">
                  <c:v>-50.874999999999993</c:v>
                </c:pt>
                <c:pt idx="7426">
                  <c:v>-50.87299999999999</c:v>
                </c:pt>
                <c:pt idx="7427">
                  <c:v>-50.870999999999995</c:v>
                </c:pt>
                <c:pt idx="7428">
                  <c:v>-50.868999999999993</c:v>
                </c:pt>
                <c:pt idx="7429">
                  <c:v>-50.86699999999999</c:v>
                </c:pt>
                <c:pt idx="7430">
                  <c:v>-50.864999999999995</c:v>
                </c:pt>
                <c:pt idx="7431">
                  <c:v>-50.862999999999992</c:v>
                </c:pt>
                <c:pt idx="7432">
                  <c:v>-50.86099999999999</c:v>
                </c:pt>
                <c:pt idx="7433">
                  <c:v>-50.858999999999995</c:v>
                </c:pt>
                <c:pt idx="7434">
                  <c:v>-50.856999999999992</c:v>
                </c:pt>
                <c:pt idx="7435">
                  <c:v>-50.854999999999997</c:v>
                </c:pt>
                <c:pt idx="7436">
                  <c:v>-50.852999999999994</c:v>
                </c:pt>
                <c:pt idx="7437">
                  <c:v>-50.850999999999992</c:v>
                </c:pt>
                <c:pt idx="7438">
                  <c:v>-50.848999999999997</c:v>
                </c:pt>
                <c:pt idx="7439">
                  <c:v>-50.846999999999994</c:v>
                </c:pt>
                <c:pt idx="7440">
                  <c:v>-50.844999999999992</c:v>
                </c:pt>
                <c:pt idx="7441">
                  <c:v>-50.842999999999996</c:v>
                </c:pt>
                <c:pt idx="7442">
                  <c:v>-50.840999999999994</c:v>
                </c:pt>
                <c:pt idx="7443">
                  <c:v>-50.838999999999999</c:v>
                </c:pt>
                <c:pt idx="7444">
                  <c:v>-50.836999999999996</c:v>
                </c:pt>
                <c:pt idx="7445">
                  <c:v>-50.834999999999994</c:v>
                </c:pt>
                <c:pt idx="7446">
                  <c:v>-50.832999999999998</c:v>
                </c:pt>
                <c:pt idx="7447">
                  <c:v>-50.830999999999996</c:v>
                </c:pt>
                <c:pt idx="7448">
                  <c:v>-50.828999999999994</c:v>
                </c:pt>
                <c:pt idx="7449">
                  <c:v>-50.826999999999998</c:v>
                </c:pt>
                <c:pt idx="7450">
                  <c:v>-50.824999999999996</c:v>
                </c:pt>
                <c:pt idx="7451">
                  <c:v>-50.822999999999993</c:v>
                </c:pt>
                <c:pt idx="7452">
                  <c:v>-50.820999999999998</c:v>
                </c:pt>
                <c:pt idx="7453">
                  <c:v>-50.818999999999996</c:v>
                </c:pt>
                <c:pt idx="7454">
                  <c:v>-50.816999999999993</c:v>
                </c:pt>
                <c:pt idx="7455">
                  <c:v>-50.814999999999998</c:v>
                </c:pt>
                <c:pt idx="7456">
                  <c:v>-50.812999999999995</c:v>
                </c:pt>
                <c:pt idx="7457">
                  <c:v>-50.810999999999993</c:v>
                </c:pt>
                <c:pt idx="7458">
                  <c:v>-50.808999999999997</c:v>
                </c:pt>
                <c:pt idx="7459">
                  <c:v>-50.806999999999995</c:v>
                </c:pt>
                <c:pt idx="7460">
                  <c:v>-50.804999999999993</c:v>
                </c:pt>
                <c:pt idx="7461">
                  <c:v>-50.802999999999997</c:v>
                </c:pt>
                <c:pt idx="7462">
                  <c:v>-50.800999999999995</c:v>
                </c:pt>
                <c:pt idx="7463">
                  <c:v>-50.798999999999992</c:v>
                </c:pt>
                <c:pt idx="7464">
                  <c:v>-50.796999999999997</c:v>
                </c:pt>
                <c:pt idx="7465">
                  <c:v>-50.794999999999995</c:v>
                </c:pt>
                <c:pt idx="7466">
                  <c:v>-50.792999999999992</c:v>
                </c:pt>
                <c:pt idx="7467">
                  <c:v>-50.790999999999997</c:v>
                </c:pt>
                <c:pt idx="7468">
                  <c:v>-50.788999999999994</c:v>
                </c:pt>
                <c:pt idx="7469">
                  <c:v>-50.786999999999992</c:v>
                </c:pt>
                <c:pt idx="7470">
                  <c:v>-50.784999999999997</c:v>
                </c:pt>
                <c:pt idx="7471">
                  <c:v>-50.782999999999994</c:v>
                </c:pt>
                <c:pt idx="7472">
                  <c:v>-50.780999999999992</c:v>
                </c:pt>
                <c:pt idx="7473">
                  <c:v>-50.778999999999996</c:v>
                </c:pt>
                <c:pt idx="7474">
                  <c:v>-50.776999999999994</c:v>
                </c:pt>
                <c:pt idx="7475">
                  <c:v>-50.774999999999991</c:v>
                </c:pt>
                <c:pt idx="7476">
                  <c:v>-50.772999999999996</c:v>
                </c:pt>
                <c:pt idx="7477">
                  <c:v>-50.770999999999994</c:v>
                </c:pt>
                <c:pt idx="7478">
                  <c:v>-50.768999999999991</c:v>
                </c:pt>
                <c:pt idx="7479">
                  <c:v>-50.766999999999996</c:v>
                </c:pt>
                <c:pt idx="7480">
                  <c:v>-50.764999999999993</c:v>
                </c:pt>
                <c:pt idx="7481">
                  <c:v>-50.762999999999991</c:v>
                </c:pt>
                <c:pt idx="7482">
                  <c:v>-50.760999999999996</c:v>
                </c:pt>
                <c:pt idx="7483">
                  <c:v>-50.758999999999993</c:v>
                </c:pt>
                <c:pt idx="7484">
                  <c:v>-50.756999999999991</c:v>
                </c:pt>
                <c:pt idx="7485">
                  <c:v>-50.754999999999995</c:v>
                </c:pt>
                <c:pt idx="7486">
                  <c:v>-50.752999999999993</c:v>
                </c:pt>
                <c:pt idx="7487">
                  <c:v>-50.750999999999991</c:v>
                </c:pt>
                <c:pt idx="7488">
                  <c:v>-50.748999999999995</c:v>
                </c:pt>
                <c:pt idx="7489">
                  <c:v>-50.746999999999993</c:v>
                </c:pt>
                <c:pt idx="7490">
                  <c:v>-50.74499999999999</c:v>
                </c:pt>
                <c:pt idx="7491">
                  <c:v>-50.742999999999995</c:v>
                </c:pt>
                <c:pt idx="7492">
                  <c:v>-50.740999999999993</c:v>
                </c:pt>
                <c:pt idx="7493">
                  <c:v>-50.73899999999999</c:v>
                </c:pt>
                <c:pt idx="7494">
                  <c:v>-50.736999999999995</c:v>
                </c:pt>
                <c:pt idx="7495">
                  <c:v>-50.734999999999992</c:v>
                </c:pt>
                <c:pt idx="7496">
                  <c:v>-50.73299999999999</c:v>
                </c:pt>
                <c:pt idx="7497">
                  <c:v>-50.730999999999995</c:v>
                </c:pt>
                <c:pt idx="7498">
                  <c:v>-50.728999999999992</c:v>
                </c:pt>
                <c:pt idx="7499">
                  <c:v>-50.726999999999997</c:v>
                </c:pt>
                <c:pt idx="7500">
                  <c:v>-50.724999999999994</c:v>
                </c:pt>
                <c:pt idx="7501">
                  <c:v>-50.722999999999992</c:v>
                </c:pt>
                <c:pt idx="7502">
                  <c:v>-50.720999999999997</c:v>
                </c:pt>
                <c:pt idx="7503">
                  <c:v>-50.718999999999994</c:v>
                </c:pt>
                <c:pt idx="7504">
                  <c:v>-50.716999999999999</c:v>
                </c:pt>
                <c:pt idx="7505">
                  <c:v>-50.714999999999996</c:v>
                </c:pt>
                <c:pt idx="7506">
                  <c:v>-50.712999999999994</c:v>
                </c:pt>
                <c:pt idx="7507">
                  <c:v>-50.710999999999999</c:v>
                </c:pt>
                <c:pt idx="7508">
                  <c:v>-50.708999999999996</c:v>
                </c:pt>
                <c:pt idx="7509">
                  <c:v>-50.706999999999994</c:v>
                </c:pt>
                <c:pt idx="7510">
                  <c:v>-50.704999999999998</c:v>
                </c:pt>
                <c:pt idx="7511">
                  <c:v>-50.702999999999996</c:v>
                </c:pt>
                <c:pt idx="7512">
                  <c:v>-50.700999999999993</c:v>
                </c:pt>
                <c:pt idx="7513">
                  <c:v>-50.698999999999998</c:v>
                </c:pt>
                <c:pt idx="7514">
                  <c:v>-50.696999999999996</c:v>
                </c:pt>
                <c:pt idx="7515">
                  <c:v>-50.694999999999993</c:v>
                </c:pt>
                <c:pt idx="7516">
                  <c:v>-50.692999999999998</c:v>
                </c:pt>
                <c:pt idx="7517">
                  <c:v>-50.690999999999995</c:v>
                </c:pt>
                <c:pt idx="7518">
                  <c:v>-50.688999999999993</c:v>
                </c:pt>
                <c:pt idx="7519">
                  <c:v>-50.686999999999998</c:v>
                </c:pt>
                <c:pt idx="7520">
                  <c:v>-50.684999999999995</c:v>
                </c:pt>
                <c:pt idx="7521">
                  <c:v>-50.682999999999993</c:v>
                </c:pt>
                <c:pt idx="7522">
                  <c:v>-50.680999999999997</c:v>
                </c:pt>
                <c:pt idx="7523">
                  <c:v>-50.678999999999995</c:v>
                </c:pt>
                <c:pt idx="7524">
                  <c:v>-50.676999999999992</c:v>
                </c:pt>
                <c:pt idx="7525">
                  <c:v>-50.674999999999997</c:v>
                </c:pt>
                <c:pt idx="7526">
                  <c:v>-50.672999999999995</c:v>
                </c:pt>
                <c:pt idx="7527">
                  <c:v>-50.670999999999992</c:v>
                </c:pt>
                <c:pt idx="7528">
                  <c:v>-50.668999999999997</c:v>
                </c:pt>
                <c:pt idx="7529">
                  <c:v>-50.666999999999994</c:v>
                </c:pt>
                <c:pt idx="7530">
                  <c:v>-50.664999999999992</c:v>
                </c:pt>
                <c:pt idx="7531">
                  <c:v>-50.662999999999997</c:v>
                </c:pt>
                <c:pt idx="7532">
                  <c:v>-50.660999999999994</c:v>
                </c:pt>
                <c:pt idx="7533">
                  <c:v>-50.658999999999992</c:v>
                </c:pt>
                <c:pt idx="7534">
                  <c:v>-50.656999999999996</c:v>
                </c:pt>
                <c:pt idx="7535">
                  <c:v>-50.654999999999994</c:v>
                </c:pt>
                <c:pt idx="7536">
                  <c:v>-50.652999999999992</c:v>
                </c:pt>
                <c:pt idx="7537">
                  <c:v>-50.650999999999996</c:v>
                </c:pt>
                <c:pt idx="7538">
                  <c:v>-50.648999999999994</c:v>
                </c:pt>
                <c:pt idx="7539">
                  <c:v>-50.646999999999991</c:v>
                </c:pt>
                <c:pt idx="7540">
                  <c:v>-50.644999999999996</c:v>
                </c:pt>
                <c:pt idx="7541">
                  <c:v>-50.642999999999994</c:v>
                </c:pt>
                <c:pt idx="7542">
                  <c:v>-50.640999999999991</c:v>
                </c:pt>
                <c:pt idx="7543">
                  <c:v>-50.638999999999996</c:v>
                </c:pt>
                <c:pt idx="7544">
                  <c:v>-50.636999999999993</c:v>
                </c:pt>
                <c:pt idx="7545">
                  <c:v>-50.634999999999991</c:v>
                </c:pt>
                <c:pt idx="7546">
                  <c:v>-50.632999999999996</c:v>
                </c:pt>
                <c:pt idx="7547">
                  <c:v>-50.630999999999993</c:v>
                </c:pt>
                <c:pt idx="7548">
                  <c:v>-50.628999999999991</c:v>
                </c:pt>
                <c:pt idx="7549">
                  <c:v>-50.626999999999995</c:v>
                </c:pt>
                <c:pt idx="7550">
                  <c:v>-50.624999999999993</c:v>
                </c:pt>
                <c:pt idx="7551">
                  <c:v>-50.62299999999999</c:v>
                </c:pt>
                <c:pt idx="7552">
                  <c:v>-50.620999999999995</c:v>
                </c:pt>
                <c:pt idx="7553">
                  <c:v>-50.618999999999993</c:v>
                </c:pt>
                <c:pt idx="7554">
                  <c:v>-50.61699999999999</c:v>
                </c:pt>
                <c:pt idx="7555">
                  <c:v>-50.614999999999995</c:v>
                </c:pt>
                <c:pt idx="7556">
                  <c:v>-50.612999999999992</c:v>
                </c:pt>
                <c:pt idx="7557">
                  <c:v>-50.61099999999999</c:v>
                </c:pt>
                <c:pt idx="7558">
                  <c:v>-50.608999999999995</c:v>
                </c:pt>
                <c:pt idx="7559">
                  <c:v>-50.606999999999992</c:v>
                </c:pt>
                <c:pt idx="7560">
                  <c:v>-50.604999999999997</c:v>
                </c:pt>
                <c:pt idx="7561">
                  <c:v>-50.602999999999994</c:v>
                </c:pt>
                <c:pt idx="7562">
                  <c:v>-50.600999999999992</c:v>
                </c:pt>
                <c:pt idx="7563">
                  <c:v>-50.598999999999997</c:v>
                </c:pt>
                <c:pt idx="7564">
                  <c:v>-50.596999999999994</c:v>
                </c:pt>
                <c:pt idx="7565">
                  <c:v>-50.594999999999992</c:v>
                </c:pt>
                <c:pt idx="7566">
                  <c:v>-50.592999999999996</c:v>
                </c:pt>
                <c:pt idx="7567">
                  <c:v>-50.590999999999994</c:v>
                </c:pt>
                <c:pt idx="7568">
                  <c:v>-50.588999999999999</c:v>
                </c:pt>
                <c:pt idx="7569">
                  <c:v>-50.586999999999996</c:v>
                </c:pt>
                <c:pt idx="7570">
                  <c:v>-50.584999999999994</c:v>
                </c:pt>
                <c:pt idx="7571">
                  <c:v>-50.582999999999998</c:v>
                </c:pt>
                <c:pt idx="7572">
                  <c:v>-50.580999999999996</c:v>
                </c:pt>
                <c:pt idx="7573">
                  <c:v>-50.578999999999994</c:v>
                </c:pt>
                <c:pt idx="7574">
                  <c:v>-50.576999999999998</c:v>
                </c:pt>
                <c:pt idx="7575">
                  <c:v>-50.574999999999996</c:v>
                </c:pt>
                <c:pt idx="7576">
                  <c:v>-50.572999999999993</c:v>
                </c:pt>
                <c:pt idx="7577">
                  <c:v>-50.570999999999998</c:v>
                </c:pt>
                <c:pt idx="7578">
                  <c:v>-50.568999999999996</c:v>
                </c:pt>
                <c:pt idx="7579">
                  <c:v>-50.566999999999993</c:v>
                </c:pt>
                <c:pt idx="7580">
                  <c:v>-50.564999999999998</c:v>
                </c:pt>
                <c:pt idx="7581">
                  <c:v>-50.562999999999995</c:v>
                </c:pt>
                <c:pt idx="7582">
                  <c:v>-50.560999999999993</c:v>
                </c:pt>
                <c:pt idx="7583">
                  <c:v>-50.558999999999997</c:v>
                </c:pt>
                <c:pt idx="7584">
                  <c:v>-50.556999999999995</c:v>
                </c:pt>
                <c:pt idx="7585">
                  <c:v>-50.554999999999993</c:v>
                </c:pt>
                <c:pt idx="7586">
                  <c:v>-50.552999999999997</c:v>
                </c:pt>
                <c:pt idx="7587">
                  <c:v>-50.550999999999995</c:v>
                </c:pt>
                <c:pt idx="7588">
                  <c:v>-50.548999999999992</c:v>
                </c:pt>
                <c:pt idx="7589">
                  <c:v>-50.546999999999997</c:v>
                </c:pt>
                <c:pt idx="7590">
                  <c:v>-50.544999999999995</c:v>
                </c:pt>
                <c:pt idx="7591">
                  <c:v>-50.542999999999992</c:v>
                </c:pt>
                <c:pt idx="7592">
                  <c:v>-50.540999999999997</c:v>
                </c:pt>
                <c:pt idx="7593">
                  <c:v>-50.538999999999994</c:v>
                </c:pt>
                <c:pt idx="7594">
                  <c:v>-50.536999999999992</c:v>
                </c:pt>
                <c:pt idx="7595">
                  <c:v>-50.534999999999997</c:v>
                </c:pt>
                <c:pt idx="7596">
                  <c:v>-50.532999999999994</c:v>
                </c:pt>
                <c:pt idx="7597">
                  <c:v>-50.530999999999992</c:v>
                </c:pt>
                <c:pt idx="7598">
                  <c:v>-50.528999999999996</c:v>
                </c:pt>
                <c:pt idx="7599">
                  <c:v>-50.526999999999994</c:v>
                </c:pt>
                <c:pt idx="7600">
                  <c:v>-50.524999999999991</c:v>
                </c:pt>
                <c:pt idx="7601">
                  <c:v>-50.522999999999996</c:v>
                </c:pt>
                <c:pt idx="7602">
                  <c:v>-50.520999999999994</c:v>
                </c:pt>
                <c:pt idx="7603">
                  <c:v>-50.518999999999991</c:v>
                </c:pt>
                <c:pt idx="7604">
                  <c:v>-50.516999999999996</c:v>
                </c:pt>
                <c:pt idx="7605">
                  <c:v>-50.514999999999993</c:v>
                </c:pt>
                <c:pt idx="7606">
                  <c:v>-50.512999999999991</c:v>
                </c:pt>
                <c:pt idx="7607">
                  <c:v>-50.510999999999996</c:v>
                </c:pt>
                <c:pt idx="7608">
                  <c:v>-50.508999999999993</c:v>
                </c:pt>
                <c:pt idx="7609">
                  <c:v>-50.506999999999991</c:v>
                </c:pt>
                <c:pt idx="7610">
                  <c:v>-50.504999999999995</c:v>
                </c:pt>
                <c:pt idx="7611">
                  <c:v>-50.502999999999993</c:v>
                </c:pt>
                <c:pt idx="7612">
                  <c:v>-50.500999999999991</c:v>
                </c:pt>
                <c:pt idx="7613">
                  <c:v>-50.498999999999995</c:v>
                </c:pt>
                <c:pt idx="7614">
                  <c:v>-50.496999999999993</c:v>
                </c:pt>
                <c:pt idx="7615">
                  <c:v>-50.49499999999999</c:v>
                </c:pt>
                <c:pt idx="7616">
                  <c:v>-50.492999999999995</c:v>
                </c:pt>
                <c:pt idx="7617">
                  <c:v>-50.490999999999993</c:v>
                </c:pt>
                <c:pt idx="7618">
                  <c:v>-50.48899999999999</c:v>
                </c:pt>
                <c:pt idx="7619">
                  <c:v>-50.486999999999995</c:v>
                </c:pt>
                <c:pt idx="7620">
                  <c:v>-50.484999999999992</c:v>
                </c:pt>
                <c:pt idx="7621">
                  <c:v>-50.48299999999999</c:v>
                </c:pt>
                <c:pt idx="7622">
                  <c:v>-50.480999999999995</c:v>
                </c:pt>
                <c:pt idx="7623">
                  <c:v>-50.478999999999992</c:v>
                </c:pt>
                <c:pt idx="7624">
                  <c:v>-50.476999999999997</c:v>
                </c:pt>
                <c:pt idx="7625">
                  <c:v>-50.474999999999994</c:v>
                </c:pt>
                <c:pt idx="7626">
                  <c:v>-50.472999999999992</c:v>
                </c:pt>
                <c:pt idx="7627">
                  <c:v>-50.470999999999997</c:v>
                </c:pt>
                <c:pt idx="7628">
                  <c:v>-50.468999999999994</c:v>
                </c:pt>
                <c:pt idx="7629">
                  <c:v>-50.466999999999999</c:v>
                </c:pt>
                <c:pt idx="7630">
                  <c:v>-50.464999999999996</c:v>
                </c:pt>
                <c:pt idx="7631">
                  <c:v>-50.462999999999994</c:v>
                </c:pt>
                <c:pt idx="7632">
                  <c:v>-50.460999999999999</c:v>
                </c:pt>
                <c:pt idx="7633">
                  <c:v>-50.458999999999996</c:v>
                </c:pt>
                <c:pt idx="7634">
                  <c:v>-50.456999999999994</c:v>
                </c:pt>
                <c:pt idx="7635">
                  <c:v>-50.454999999999998</c:v>
                </c:pt>
                <c:pt idx="7636">
                  <c:v>-50.452999999999996</c:v>
                </c:pt>
                <c:pt idx="7637">
                  <c:v>-50.450999999999993</c:v>
                </c:pt>
                <c:pt idx="7638">
                  <c:v>-50.448999999999998</c:v>
                </c:pt>
                <c:pt idx="7639">
                  <c:v>-50.446999999999996</c:v>
                </c:pt>
                <c:pt idx="7640">
                  <c:v>-50.444999999999993</c:v>
                </c:pt>
                <c:pt idx="7641">
                  <c:v>-50.442999999999998</c:v>
                </c:pt>
                <c:pt idx="7642">
                  <c:v>-50.440999999999995</c:v>
                </c:pt>
                <c:pt idx="7643">
                  <c:v>-50.438999999999993</c:v>
                </c:pt>
                <c:pt idx="7644">
                  <c:v>-50.436999999999998</c:v>
                </c:pt>
                <c:pt idx="7645">
                  <c:v>-50.434999999999995</c:v>
                </c:pt>
                <c:pt idx="7646">
                  <c:v>-50.432999999999993</c:v>
                </c:pt>
                <c:pt idx="7647">
                  <c:v>-50.430999999999997</c:v>
                </c:pt>
                <c:pt idx="7648">
                  <c:v>-50.428999999999995</c:v>
                </c:pt>
                <c:pt idx="7649">
                  <c:v>-50.426999999999992</c:v>
                </c:pt>
                <c:pt idx="7650">
                  <c:v>-50.424999999999997</c:v>
                </c:pt>
                <c:pt idx="7651">
                  <c:v>-50.422999999999995</c:v>
                </c:pt>
                <c:pt idx="7652">
                  <c:v>-50.420999999999992</c:v>
                </c:pt>
                <c:pt idx="7653">
                  <c:v>-50.418999999999997</c:v>
                </c:pt>
                <c:pt idx="7654">
                  <c:v>-50.416999999999994</c:v>
                </c:pt>
                <c:pt idx="7655">
                  <c:v>-50.414999999999992</c:v>
                </c:pt>
                <c:pt idx="7656">
                  <c:v>-50.412999999999997</c:v>
                </c:pt>
                <c:pt idx="7657">
                  <c:v>-50.410999999999994</c:v>
                </c:pt>
                <c:pt idx="7658">
                  <c:v>-50.408999999999992</c:v>
                </c:pt>
                <c:pt idx="7659">
                  <c:v>-50.406999999999996</c:v>
                </c:pt>
                <c:pt idx="7660">
                  <c:v>-50.404999999999994</c:v>
                </c:pt>
                <c:pt idx="7661">
                  <c:v>-50.402999999999992</c:v>
                </c:pt>
                <c:pt idx="7662">
                  <c:v>-50.400999999999996</c:v>
                </c:pt>
                <c:pt idx="7663">
                  <c:v>-50.398999999999994</c:v>
                </c:pt>
                <c:pt idx="7664">
                  <c:v>-50.396999999999991</c:v>
                </c:pt>
                <c:pt idx="7665">
                  <c:v>-50.394999999999996</c:v>
                </c:pt>
                <c:pt idx="7666">
                  <c:v>-50.392999999999994</c:v>
                </c:pt>
                <c:pt idx="7667">
                  <c:v>-50.390999999999991</c:v>
                </c:pt>
                <c:pt idx="7668">
                  <c:v>-50.388999999999996</c:v>
                </c:pt>
                <c:pt idx="7669">
                  <c:v>-50.386999999999993</c:v>
                </c:pt>
                <c:pt idx="7670">
                  <c:v>-50.384999999999991</c:v>
                </c:pt>
                <c:pt idx="7671">
                  <c:v>-50.382999999999996</c:v>
                </c:pt>
                <c:pt idx="7672">
                  <c:v>-50.380999999999993</c:v>
                </c:pt>
                <c:pt idx="7673">
                  <c:v>-50.378999999999991</c:v>
                </c:pt>
                <c:pt idx="7674">
                  <c:v>-50.376999999999995</c:v>
                </c:pt>
                <c:pt idx="7675">
                  <c:v>-50.374999999999993</c:v>
                </c:pt>
                <c:pt idx="7676">
                  <c:v>-50.37299999999999</c:v>
                </c:pt>
                <c:pt idx="7677">
                  <c:v>-50.370999999999995</c:v>
                </c:pt>
                <c:pt idx="7678">
                  <c:v>-50.368999999999993</c:v>
                </c:pt>
                <c:pt idx="7679">
                  <c:v>-50.36699999999999</c:v>
                </c:pt>
                <c:pt idx="7680">
                  <c:v>-50.364999999999995</c:v>
                </c:pt>
                <c:pt idx="7681">
                  <c:v>-50.362999999999992</c:v>
                </c:pt>
                <c:pt idx="7682">
                  <c:v>-50.36099999999999</c:v>
                </c:pt>
                <c:pt idx="7683">
                  <c:v>-50.358999999999995</c:v>
                </c:pt>
                <c:pt idx="7684">
                  <c:v>-50.356999999999992</c:v>
                </c:pt>
                <c:pt idx="7685">
                  <c:v>-50.354999999999997</c:v>
                </c:pt>
                <c:pt idx="7686">
                  <c:v>-50.352999999999994</c:v>
                </c:pt>
                <c:pt idx="7687">
                  <c:v>-50.350999999999992</c:v>
                </c:pt>
                <c:pt idx="7688">
                  <c:v>-50.348999999999997</c:v>
                </c:pt>
                <c:pt idx="7689">
                  <c:v>-50.346999999999994</c:v>
                </c:pt>
                <c:pt idx="7690">
                  <c:v>-50.344999999999992</c:v>
                </c:pt>
                <c:pt idx="7691">
                  <c:v>-50.342999999999996</c:v>
                </c:pt>
                <c:pt idx="7692">
                  <c:v>-50.340999999999994</c:v>
                </c:pt>
                <c:pt idx="7693">
                  <c:v>-50.338999999999999</c:v>
                </c:pt>
                <c:pt idx="7694">
                  <c:v>-50.336999999999996</c:v>
                </c:pt>
                <c:pt idx="7695">
                  <c:v>-50.334999999999994</c:v>
                </c:pt>
                <c:pt idx="7696">
                  <c:v>-50.332999999999998</c:v>
                </c:pt>
                <c:pt idx="7697">
                  <c:v>-50.330999999999996</c:v>
                </c:pt>
                <c:pt idx="7698">
                  <c:v>-50.328999999999994</c:v>
                </c:pt>
                <c:pt idx="7699">
                  <c:v>-50.326999999999998</c:v>
                </c:pt>
                <c:pt idx="7700">
                  <c:v>-50.324999999999996</c:v>
                </c:pt>
                <c:pt idx="7701">
                  <c:v>-50.322999999999993</c:v>
                </c:pt>
                <c:pt idx="7702">
                  <c:v>-50.320999999999998</c:v>
                </c:pt>
                <c:pt idx="7703">
                  <c:v>-50.318999999999996</c:v>
                </c:pt>
                <c:pt idx="7704">
                  <c:v>-50.316999999999993</c:v>
                </c:pt>
                <c:pt idx="7705">
                  <c:v>-50.314999999999998</c:v>
                </c:pt>
                <c:pt idx="7706">
                  <c:v>-50.312999999999995</c:v>
                </c:pt>
                <c:pt idx="7707">
                  <c:v>-50.310999999999993</c:v>
                </c:pt>
                <c:pt idx="7708">
                  <c:v>-50.308999999999997</c:v>
                </c:pt>
                <c:pt idx="7709">
                  <c:v>-50.306999999999995</c:v>
                </c:pt>
                <c:pt idx="7710">
                  <c:v>-50.304999999999993</c:v>
                </c:pt>
                <c:pt idx="7711">
                  <c:v>-50.302999999999997</c:v>
                </c:pt>
                <c:pt idx="7712">
                  <c:v>-50.300999999999995</c:v>
                </c:pt>
                <c:pt idx="7713">
                  <c:v>-50.298999999999992</c:v>
                </c:pt>
                <c:pt idx="7714">
                  <c:v>-50.296999999999997</c:v>
                </c:pt>
                <c:pt idx="7715">
                  <c:v>-50.294999999999995</c:v>
                </c:pt>
                <c:pt idx="7716">
                  <c:v>-50.292999999999992</c:v>
                </c:pt>
                <c:pt idx="7717">
                  <c:v>-50.290999999999997</c:v>
                </c:pt>
                <c:pt idx="7718">
                  <c:v>-50.288999999999994</c:v>
                </c:pt>
                <c:pt idx="7719">
                  <c:v>-50.286999999999992</c:v>
                </c:pt>
                <c:pt idx="7720">
                  <c:v>-50.284999999999997</c:v>
                </c:pt>
                <c:pt idx="7721">
                  <c:v>-50.282999999999994</c:v>
                </c:pt>
                <c:pt idx="7722">
                  <c:v>-50.280999999999992</c:v>
                </c:pt>
                <c:pt idx="7723">
                  <c:v>-50.278999999999996</c:v>
                </c:pt>
                <c:pt idx="7724">
                  <c:v>-50.276999999999994</c:v>
                </c:pt>
                <c:pt idx="7725">
                  <c:v>-50.274999999999991</c:v>
                </c:pt>
                <c:pt idx="7726">
                  <c:v>-50.272999999999996</c:v>
                </c:pt>
                <c:pt idx="7727">
                  <c:v>-50.270999999999994</c:v>
                </c:pt>
                <c:pt idx="7728">
                  <c:v>-50.268999999999991</c:v>
                </c:pt>
                <c:pt idx="7729">
                  <c:v>-50.266999999999996</c:v>
                </c:pt>
                <c:pt idx="7730">
                  <c:v>-50.264999999999993</c:v>
                </c:pt>
                <c:pt idx="7731">
                  <c:v>-50.262999999999991</c:v>
                </c:pt>
                <c:pt idx="7732">
                  <c:v>-50.260999999999996</c:v>
                </c:pt>
                <c:pt idx="7733">
                  <c:v>-50.258999999999993</c:v>
                </c:pt>
                <c:pt idx="7734">
                  <c:v>-50.256999999999991</c:v>
                </c:pt>
                <c:pt idx="7735">
                  <c:v>-50.254999999999995</c:v>
                </c:pt>
                <c:pt idx="7736">
                  <c:v>-50.252999999999993</c:v>
                </c:pt>
                <c:pt idx="7737">
                  <c:v>-50.250999999999991</c:v>
                </c:pt>
                <c:pt idx="7738">
                  <c:v>-50.248999999999995</c:v>
                </c:pt>
                <c:pt idx="7739">
                  <c:v>-50.246999999999993</c:v>
                </c:pt>
                <c:pt idx="7740">
                  <c:v>-50.24499999999999</c:v>
                </c:pt>
                <c:pt idx="7741">
                  <c:v>-50.242999999999995</c:v>
                </c:pt>
                <c:pt idx="7742">
                  <c:v>-50.240999999999993</c:v>
                </c:pt>
                <c:pt idx="7743">
                  <c:v>-50.23899999999999</c:v>
                </c:pt>
                <c:pt idx="7744">
                  <c:v>-50.236999999999995</c:v>
                </c:pt>
                <c:pt idx="7745">
                  <c:v>-50.234999999999992</c:v>
                </c:pt>
                <c:pt idx="7746">
                  <c:v>-50.23299999999999</c:v>
                </c:pt>
                <c:pt idx="7747">
                  <c:v>-50.230999999999995</c:v>
                </c:pt>
                <c:pt idx="7748">
                  <c:v>-50.228999999999992</c:v>
                </c:pt>
                <c:pt idx="7749">
                  <c:v>-50.226999999999997</c:v>
                </c:pt>
                <c:pt idx="7750">
                  <c:v>-50.224999999999994</c:v>
                </c:pt>
                <c:pt idx="7751">
                  <c:v>-50.222999999999992</c:v>
                </c:pt>
                <c:pt idx="7752">
                  <c:v>-50.220999999999997</c:v>
                </c:pt>
                <c:pt idx="7753">
                  <c:v>-50.218999999999994</c:v>
                </c:pt>
                <c:pt idx="7754">
                  <c:v>-50.216999999999999</c:v>
                </c:pt>
                <c:pt idx="7755">
                  <c:v>-50.214999999999996</c:v>
                </c:pt>
                <c:pt idx="7756">
                  <c:v>-50.212999999999994</c:v>
                </c:pt>
                <c:pt idx="7757">
                  <c:v>-50.210999999999999</c:v>
                </c:pt>
                <c:pt idx="7758">
                  <c:v>-50.208999999999996</c:v>
                </c:pt>
                <c:pt idx="7759">
                  <c:v>-50.206999999999994</c:v>
                </c:pt>
                <c:pt idx="7760">
                  <c:v>-50.204999999999998</c:v>
                </c:pt>
                <c:pt idx="7761">
                  <c:v>-50.202999999999996</c:v>
                </c:pt>
                <c:pt idx="7762">
                  <c:v>-50.200999999999993</c:v>
                </c:pt>
                <c:pt idx="7763">
                  <c:v>-50.198999999999998</c:v>
                </c:pt>
                <c:pt idx="7764">
                  <c:v>-50.196999999999996</c:v>
                </c:pt>
                <c:pt idx="7765">
                  <c:v>-50.194999999999993</c:v>
                </c:pt>
                <c:pt idx="7766">
                  <c:v>-50.192999999999998</c:v>
                </c:pt>
                <c:pt idx="7767">
                  <c:v>-50.190999999999995</c:v>
                </c:pt>
                <c:pt idx="7768">
                  <c:v>-50.188999999999993</c:v>
                </c:pt>
                <c:pt idx="7769">
                  <c:v>-50.186999999999998</c:v>
                </c:pt>
                <c:pt idx="7770">
                  <c:v>-50.184999999999995</c:v>
                </c:pt>
                <c:pt idx="7771">
                  <c:v>-50.182999999999993</c:v>
                </c:pt>
                <c:pt idx="7772">
                  <c:v>-50.180999999999997</c:v>
                </c:pt>
                <c:pt idx="7773">
                  <c:v>-50.178999999999995</c:v>
                </c:pt>
                <c:pt idx="7774">
                  <c:v>-50.176999999999992</c:v>
                </c:pt>
                <c:pt idx="7775">
                  <c:v>-50.174999999999997</c:v>
                </c:pt>
                <c:pt idx="7776">
                  <c:v>-50.172999999999995</c:v>
                </c:pt>
                <c:pt idx="7777">
                  <c:v>-50.170999999999992</c:v>
                </c:pt>
                <c:pt idx="7778">
                  <c:v>-50.168999999999997</c:v>
                </c:pt>
                <c:pt idx="7779">
                  <c:v>-50.166999999999994</c:v>
                </c:pt>
                <c:pt idx="7780">
                  <c:v>-50.164999999999992</c:v>
                </c:pt>
                <c:pt idx="7781">
                  <c:v>-50.162999999999997</c:v>
                </c:pt>
                <c:pt idx="7782">
                  <c:v>-50.160999999999994</c:v>
                </c:pt>
                <c:pt idx="7783">
                  <c:v>-50.158999999999992</c:v>
                </c:pt>
                <c:pt idx="7784">
                  <c:v>-50.156999999999996</c:v>
                </c:pt>
                <c:pt idx="7785">
                  <c:v>-50.154999999999994</c:v>
                </c:pt>
                <c:pt idx="7786">
                  <c:v>-50.152999999999992</c:v>
                </c:pt>
                <c:pt idx="7787">
                  <c:v>-50.150999999999996</c:v>
                </c:pt>
                <c:pt idx="7788">
                  <c:v>-50.148999999999994</c:v>
                </c:pt>
                <c:pt idx="7789">
                  <c:v>-50.146999999999991</c:v>
                </c:pt>
                <c:pt idx="7790">
                  <c:v>-50.144999999999996</c:v>
                </c:pt>
                <c:pt idx="7791">
                  <c:v>-50.142999999999994</c:v>
                </c:pt>
                <c:pt idx="7792">
                  <c:v>-50.140999999999991</c:v>
                </c:pt>
                <c:pt idx="7793">
                  <c:v>-50.138999999999996</c:v>
                </c:pt>
                <c:pt idx="7794">
                  <c:v>-50.136999999999993</c:v>
                </c:pt>
                <c:pt idx="7795">
                  <c:v>-50.134999999999991</c:v>
                </c:pt>
                <c:pt idx="7796">
                  <c:v>-50.132999999999996</c:v>
                </c:pt>
                <c:pt idx="7797">
                  <c:v>-50.130999999999993</c:v>
                </c:pt>
                <c:pt idx="7798">
                  <c:v>-50.128999999999991</c:v>
                </c:pt>
                <c:pt idx="7799">
                  <c:v>-50.126999999999995</c:v>
                </c:pt>
                <c:pt idx="7800">
                  <c:v>-50.124999999999993</c:v>
                </c:pt>
                <c:pt idx="7801">
                  <c:v>-50.12299999999999</c:v>
                </c:pt>
                <c:pt idx="7802">
                  <c:v>-50.120999999999995</c:v>
                </c:pt>
                <c:pt idx="7803">
                  <c:v>-50.118999999999993</c:v>
                </c:pt>
                <c:pt idx="7804">
                  <c:v>-50.11699999999999</c:v>
                </c:pt>
                <c:pt idx="7805">
                  <c:v>-50.114999999999995</c:v>
                </c:pt>
                <c:pt idx="7806">
                  <c:v>-50.112999999999992</c:v>
                </c:pt>
                <c:pt idx="7807">
                  <c:v>-50.11099999999999</c:v>
                </c:pt>
                <c:pt idx="7808">
                  <c:v>-50.108999999999995</c:v>
                </c:pt>
                <c:pt idx="7809">
                  <c:v>-50.106999999999992</c:v>
                </c:pt>
                <c:pt idx="7810">
                  <c:v>-50.104999999999997</c:v>
                </c:pt>
                <c:pt idx="7811">
                  <c:v>-50.102999999999994</c:v>
                </c:pt>
                <c:pt idx="7812">
                  <c:v>-50.100999999999992</c:v>
                </c:pt>
                <c:pt idx="7813">
                  <c:v>-50.098999999999997</c:v>
                </c:pt>
                <c:pt idx="7814">
                  <c:v>-50.096999999999994</c:v>
                </c:pt>
                <c:pt idx="7815">
                  <c:v>-50.094999999999992</c:v>
                </c:pt>
                <c:pt idx="7816">
                  <c:v>-50.092999999999996</c:v>
                </c:pt>
                <c:pt idx="7817">
                  <c:v>-50.090999999999994</c:v>
                </c:pt>
                <c:pt idx="7818">
                  <c:v>-50.088999999999999</c:v>
                </c:pt>
                <c:pt idx="7819">
                  <c:v>-50.086999999999996</c:v>
                </c:pt>
                <c:pt idx="7820">
                  <c:v>-50.084999999999994</c:v>
                </c:pt>
                <c:pt idx="7821">
                  <c:v>-50.082999999999998</c:v>
                </c:pt>
                <c:pt idx="7822">
                  <c:v>-50.080999999999996</c:v>
                </c:pt>
                <c:pt idx="7823">
                  <c:v>-50.078999999999994</c:v>
                </c:pt>
                <c:pt idx="7824">
                  <c:v>-50.076999999999998</c:v>
                </c:pt>
                <c:pt idx="7825">
                  <c:v>-50.074999999999996</c:v>
                </c:pt>
                <c:pt idx="7826">
                  <c:v>-50.072999999999993</c:v>
                </c:pt>
                <c:pt idx="7827">
                  <c:v>-50.070999999999998</c:v>
                </c:pt>
                <c:pt idx="7828">
                  <c:v>-50.068999999999996</c:v>
                </c:pt>
                <c:pt idx="7829">
                  <c:v>-50.066999999999993</c:v>
                </c:pt>
                <c:pt idx="7830">
                  <c:v>-50.064999999999998</c:v>
                </c:pt>
                <c:pt idx="7831">
                  <c:v>-50.062999999999995</c:v>
                </c:pt>
                <c:pt idx="7832">
                  <c:v>-50.060999999999993</c:v>
                </c:pt>
                <c:pt idx="7833">
                  <c:v>-50.058999999999997</c:v>
                </c:pt>
                <c:pt idx="7834">
                  <c:v>-50.056999999999995</c:v>
                </c:pt>
                <c:pt idx="7835">
                  <c:v>-50.054999999999993</c:v>
                </c:pt>
                <c:pt idx="7836">
                  <c:v>-50.052999999999997</c:v>
                </c:pt>
                <c:pt idx="7837">
                  <c:v>-50.050999999999995</c:v>
                </c:pt>
                <c:pt idx="7838">
                  <c:v>-50.048999999999992</c:v>
                </c:pt>
                <c:pt idx="7839">
                  <c:v>-50.046999999999997</c:v>
                </c:pt>
                <c:pt idx="7840">
                  <c:v>-50.044999999999995</c:v>
                </c:pt>
                <c:pt idx="7841">
                  <c:v>-50.042999999999992</c:v>
                </c:pt>
                <c:pt idx="7842">
                  <c:v>-50.040999999999997</c:v>
                </c:pt>
                <c:pt idx="7843">
                  <c:v>-50.038999999999994</c:v>
                </c:pt>
                <c:pt idx="7844">
                  <c:v>-50.036999999999992</c:v>
                </c:pt>
                <c:pt idx="7845">
                  <c:v>-50.034999999999997</c:v>
                </c:pt>
                <c:pt idx="7846">
                  <c:v>-50.032999999999994</c:v>
                </c:pt>
                <c:pt idx="7847">
                  <c:v>-50.030999999999992</c:v>
                </c:pt>
                <c:pt idx="7848">
                  <c:v>-50.028999999999996</c:v>
                </c:pt>
                <c:pt idx="7849">
                  <c:v>-50.026999999999994</c:v>
                </c:pt>
                <c:pt idx="7850">
                  <c:v>-50.024999999999991</c:v>
                </c:pt>
                <c:pt idx="7851">
                  <c:v>-50.022999999999996</c:v>
                </c:pt>
                <c:pt idx="7852">
                  <c:v>-50.020999999999994</c:v>
                </c:pt>
                <c:pt idx="7853">
                  <c:v>-50.018999999999991</c:v>
                </c:pt>
                <c:pt idx="7854">
                  <c:v>-50.016999999999996</c:v>
                </c:pt>
                <c:pt idx="7855">
                  <c:v>-50.014999999999993</c:v>
                </c:pt>
                <c:pt idx="7856">
                  <c:v>-50.012999999999991</c:v>
                </c:pt>
                <c:pt idx="7857">
                  <c:v>-50.010999999999996</c:v>
                </c:pt>
                <c:pt idx="7858">
                  <c:v>-50.008999999999993</c:v>
                </c:pt>
                <c:pt idx="7859">
                  <c:v>-50.006999999999991</c:v>
                </c:pt>
                <c:pt idx="7860">
                  <c:v>-50.004999999999995</c:v>
                </c:pt>
                <c:pt idx="7861">
                  <c:v>-50.002999999999993</c:v>
                </c:pt>
                <c:pt idx="7862">
                  <c:v>-50.000999999999991</c:v>
                </c:pt>
                <c:pt idx="7863">
                  <c:v>-49.998999999999995</c:v>
                </c:pt>
                <c:pt idx="7864">
                  <c:v>-49.996999999999993</c:v>
                </c:pt>
                <c:pt idx="7865">
                  <c:v>-49.99499999999999</c:v>
                </c:pt>
                <c:pt idx="7866">
                  <c:v>-49.992999999999995</c:v>
                </c:pt>
                <c:pt idx="7867">
                  <c:v>-49.990999999999993</c:v>
                </c:pt>
                <c:pt idx="7868">
                  <c:v>-49.98899999999999</c:v>
                </c:pt>
                <c:pt idx="7869">
                  <c:v>-49.986999999999995</c:v>
                </c:pt>
                <c:pt idx="7870">
                  <c:v>-49.984999999999992</c:v>
                </c:pt>
                <c:pt idx="7871">
                  <c:v>-49.98299999999999</c:v>
                </c:pt>
                <c:pt idx="7872">
                  <c:v>-49.980999999999995</c:v>
                </c:pt>
                <c:pt idx="7873">
                  <c:v>-49.978999999999992</c:v>
                </c:pt>
                <c:pt idx="7874">
                  <c:v>-49.976999999999997</c:v>
                </c:pt>
                <c:pt idx="7875">
                  <c:v>-49.974999999999994</c:v>
                </c:pt>
                <c:pt idx="7876">
                  <c:v>-49.972999999999992</c:v>
                </c:pt>
                <c:pt idx="7877">
                  <c:v>-49.970999999999997</c:v>
                </c:pt>
                <c:pt idx="7878">
                  <c:v>-49.968999999999994</c:v>
                </c:pt>
                <c:pt idx="7879">
                  <c:v>-49.966999999999999</c:v>
                </c:pt>
                <c:pt idx="7880">
                  <c:v>-49.964999999999996</c:v>
                </c:pt>
                <c:pt idx="7881">
                  <c:v>-49.962999999999994</c:v>
                </c:pt>
                <c:pt idx="7882">
                  <c:v>-49.960999999999999</c:v>
                </c:pt>
                <c:pt idx="7883">
                  <c:v>-49.958999999999996</c:v>
                </c:pt>
                <c:pt idx="7884">
                  <c:v>-49.956999999999994</c:v>
                </c:pt>
                <c:pt idx="7885">
                  <c:v>-49.954999999999998</c:v>
                </c:pt>
                <c:pt idx="7886">
                  <c:v>-49.952999999999996</c:v>
                </c:pt>
                <c:pt idx="7887">
                  <c:v>-49.950999999999993</c:v>
                </c:pt>
                <c:pt idx="7888">
                  <c:v>-49.948999999999998</c:v>
                </c:pt>
                <c:pt idx="7889">
                  <c:v>-49.946999999999996</c:v>
                </c:pt>
                <c:pt idx="7890">
                  <c:v>-49.944999999999993</c:v>
                </c:pt>
                <c:pt idx="7891">
                  <c:v>-49.942999999999998</c:v>
                </c:pt>
                <c:pt idx="7892">
                  <c:v>-49.940999999999995</c:v>
                </c:pt>
                <c:pt idx="7893">
                  <c:v>-49.938999999999993</c:v>
                </c:pt>
                <c:pt idx="7894">
                  <c:v>-49.936999999999998</c:v>
                </c:pt>
                <c:pt idx="7895">
                  <c:v>-49.934999999999995</c:v>
                </c:pt>
                <c:pt idx="7896">
                  <c:v>-49.932999999999993</c:v>
                </c:pt>
                <c:pt idx="7897">
                  <c:v>-49.930999999999997</c:v>
                </c:pt>
                <c:pt idx="7898">
                  <c:v>-49.928999999999995</c:v>
                </c:pt>
                <c:pt idx="7899">
                  <c:v>-49.926999999999992</c:v>
                </c:pt>
                <c:pt idx="7900">
                  <c:v>-49.924999999999997</c:v>
                </c:pt>
                <c:pt idx="7901">
                  <c:v>-49.922999999999995</c:v>
                </c:pt>
                <c:pt idx="7902">
                  <c:v>-49.920999999999992</c:v>
                </c:pt>
                <c:pt idx="7903">
                  <c:v>-49.918999999999997</c:v>
                </c:pt>
                <c:pt idx="7904">
                  <c:v>-49.916999999999994</c:v>
                </c:pt>
                <c:pt idx="7905">
                  <c:v>-49.914999999999992</c:v>
                </c:pt>
                <c:pt idx="7906">
                  <c:v>-49.912999999999997</c:v>
                </c:pt>
                <c:pt idx="7907">
                  <c:v>-49.910999999999994</c:v>
                </c:pt>
                <c:pt idx="7908">
                  <c:v>-49.908999999999992</c:v>
                </c:pt>
                <c:pt idx="7909">
                  <c:v>-49.906999999999996</c:v>
                </c:pt>
                <c:pt idx="7910">
                  <c:v>-49.904999999999994</c:v>
                </c:pt>
                <c:pt idx="7911">
                  <c:v>-49.902999999999992</c:v>
                </c:pt>
                <c:pt idx="7912">
                  <c:v>-49.900999999999996</c:v>
                </c:pt>
                <c:pt idx="7913">
                  <c:v>-49.898999999999994</c:v>
                </c:pt>
                <c:pt idx="7914">
                  <c:v>-49.896999999999991</c:v>
                </c:pt>
                <c:pt idx="7915">
                  <c:v>-49.894999999999996</c:v>
                </c:pt>
                <c:pt idx="7916">
                  <c:v>-49.892999999999994</c:v>
                </c:pt>
                <c:pt idx="7917">
                  <c:v>-49.890999999999991</c:v>
                </c:pt>
                <c:pt idx="7918">
                  <c:v>-49.888999999999996</c:v>
                </c:pt>
                <c:pt idx="7919">
                  <c:v>-49.886999999999993</c:v>
                </c:pt>
                <c:pt idx="7920">
                  <c:v>-49.884999999999991</c:v>
                </c:pt>
                <c:pt idx="7921">
                  <c:v>-49.882999999999996</c:v>
                </c:pt>
                <c:pt idx="7922">
                  <c:v>-49.880999999999993</c:v>
                </c:pt>
                <c:pt idx="7923">
                  <c:v>-49.878999999999991</c:v>
                </c:pt>
                <c:pt idx="7924">
                  <c:v>-49.876999999999995</c:v>
                </c:pt>
                <c:pt idx="7925">
                  <c:v>-49.874999999999993</c:v>
                </c:pt>
                <c:pt idx="7926">
                  <c:v>-49.87299999999999</c:v>
                </c:pt>
                <c:pt idx="7927">
                  <c:v>-49.870999999999995</c:v>
                </c:pt>
                <c:pt idx="7928">
                  <c:v>-49.868999999999993</c:v>
                </c:pt>
                <c:pt idx="7929">
                  <c:v>-49.86699999999999</c:v>
                </c:pt>
                <c:pt idx="7930">
                  <c:v>-49.864999999999995</c:v>
                </c:pt>
                <c:pt idx="7931">
                  <c:v>-49.862999999999992</c:v>
                </c:pt>
                <c:pt idx="7932">
                  <c:v>-49.86099999999999</c:v>
                </c:pt>
                <c:pt idx="7933">
                  <c:v>-49.858999999999995</c:v>
                </c:pt>
                <c:pt idx="7934">
                  <c:v>-49.856999999999992</c:v>
                </c:pt>
                <c:pt idx="7935">
                  <c:v>-49.854999999999997</c:v>
                </c:pt>
                <c:pt idx="7936">
                  <c:v>-49.852999999999994</c:v>
                </c:pt>
                <c:pt idx="7937">
                  <c:v>-49.850999999999992</c:v>
                </c:pt>
                <c:pt idx="7938">
                  <c:v>-49.848999999999997</c:v>
                </c:pt>
                <c:pt idx="7939">
                  <c:v>-49.846999999999994</c:v>
                </c:pt>
                <c:pt idx="7940">
                  <c:v>-49.844999999999992</c:v>
                </c:pt>
                <c:pt idx="7941">
                  <c:v>-49.842999999999996</c:v>
                </c:pt>
                <c:pt idx="7942">
                  <c:v>-49.840999999999994</c:v>
                </c:pt>
                <c:pt idx="7943">
                  <c:v>-49.838999999999999</c:v>
                </c:pt>
                <c:pt idx="7944">
                  <c:v>-49.836999999999996</c:v>
                </c:pt>
                <c:pt idx="7945">
                  <c:v>-49.834999999999994</c:v>
                </c:pt>
                <c:pt idx="7946">
                  <c:v>-49.832999999999998</c:v>
                </c:pt>
                <c:pt idx="7947">
                  <c:v>-49.830999999999996</c:v>
                </c:pt>
                <c:pt idx="7948">
                  <c:v>-49.828999999999994</c:v>
                </c:pt>
                <c:pt idx="7949">
                  <c:v>-49.826999999999998</c:v>
                </c:pt>
                <c:pt idx="7950">
                  <c:v>-49.824999999999996</c:v>
                </c:pt>
                <c:pt idx="7951">
                  <c:v>-49.822999999999993</c:v>
                </c:pt>
                <c:pt idx="7952">
                  <c:v>-49.820999999999998</c:v>
                </c:pt>
                <c:pt idx="7953">
                  <c:v>-49.818999999999996</c:v>
                </c:pt>
                <c:pt idx="7954">
                  <c:v>-49.816999999999993</c:v>
                </c:pt>
                <c:pt idx="7955">
                  <c:v>-49.814999999999998</c:v>
                </c:pt>
                <c:pt idx="7956">
                  <c:v>-49.812999999999995</c:v>
                </c:pt>
                <c:pt idx="7957">
                  <c:v>-49.810999999999993</c:v>
                </c:pt>
                <c:pt idx="7958">
                  <c:v>-49.808999999999997</c:v>
                </c:pt>
                <c:pt idx="7959">
                  <c:v>-49.806999999999995</c:v>
                </c:pt>
                <c:pt idx="7960">
                  <c:v>-49.804999999999993</c:v>
                </c:pt>
                <c:pt idx="7961">
                  <c:v>-49.802999999999997</c:v>
                </c:pt>
                <c:pt idx="7962">
                  <c:v>-49.800999999999995</c:v>
                </c:pt>
                <c:pt idx="7963">
                  <c:v>-49.798999999999992</c:v>
                </c:pt>
                <c:pt idx="7964">
                  <c:v>-49.796999999999997</c:v>
                </c:pt>
                <c:pt idx="7965">
                  <c:v>-49.794999999999995</c:v>
                </c:pt>
                <c:pt idx="7966">
                  <c:v>-49.792999999999992</c:v>
                </c:pt>
                <c:pt idx="7967">
                  <c:v>-49.790999999999997</c:v>
                </c:pt>
                <c:pt idx="7968">
                  <c:v>-49.788999999999994</c:v>
                </c:pt>
                <c:pt idx="7969">
                  <c:v>-49.786999999999992</c:v>
                </c:pt>
                <c:pt idx="7970">
                  <c:v>-49.784999999999997</c:v>
                </c:pt>
                <c:pt idx="7971">
                  <c:v>-49.782999999999994</c:v>
                </c:pt>
                <c:pt idx="7972">
                  <c:v>-49.780999999999992</c:v>
                </c:pt>
                <c:pt idx="7973">
                  <c:v>-49.778999999999996</c:v>
                </c:pt>
                <c:pt idx="7974">
                  <c:v>-49.776999999999994</c:v>
                </c:pt>
                <c:pt idx="7975">
                  <c:v>-49.774999999999991</c:v>
                </c:pt>
                <c:pt idx="7976">
                  <c:v>-49.772999999999996</c:v>
                </c:pt>
                <c:pt idx="7977">
                  <c:v>-49.770999999999994</c:v>
                </c:pt>
                <c:pt idx="7978">
                  <c:v>-49.768999999999991</c:v>
                </c:pt>
                <c:pt idx="7979">
                  <c:v>-49.766999999999996</c:v>
                </c:pt>
                <c:pt idx="7980">
                  <c:v>-49.764999999999993</c:v>
                </c:pt>
                <c:pt idx="7981">
                  <c:v>-49.762999999999991</c:v>
                </c:pt>
                <c:pt idx="7982">
                  <c:v>-49.760999999999996</c:v>
                </c:pt>
                <c:pt idx="7983">
                  <c:v>-49.758999999999993</c:v>
                </c:pt>
                <c:pt idx="7984">
                  <c:v>-49.756999999999991</c:v>
                </c:pt>
                <c:pt idx="7985">
                  <c:v>-49.754999999999995</c:v>
                </c:pt>
                <c:pt idx="7986">
                  <c:v>-49.752999999999993</c:v>
                </c:pt>
                <c:pt idx="7987">
                  <c:v>-49.750999999999991</c:v>
                </c:pt>
                <c:pt idx="7988">
                  <c:v>-49.748999999999995</c:v>
                </c:pt>
                <c:pt idx="7989">
                  <c:v>-49.746999999999993</c:v>
                </c:pt>
                <c:pt idx="7990">
                  <c:v>-49.74499999999999</c:v>
                </c:pt>
                <c:pt idx="7991">
                  <c:v>-49.742999999999995</c:v>
                </c:pt>
                <c:pt idx="7992">
                  <c:v>-49.740999999999993</c:v>
                </c:pt>
                <c:pt idx="7993">
                  <c:v>-49.73899999999999</c:v>
                </c:pt>
                <c:pt idx="7994">
                  <c:v>-49.736999999999995</c:v>
                </c:pt>
                <c:pt idx="7995">
                  <c:v>-49.734999999999992</c:v>
                </c:pt>
                <c:pt idx="7996">
                  <c:v>-49.73299999999999</c:v>
                </c:pt>
                <c:pt idx="7997">
                  <c:v>-49.730999999999995</c:v>
                </c:pt>
                <c:pt idx="7998">
                  <c:v>-49.728999999999992</c:v>
                </c:pt>
                <c:pt idx="7999">
                  <c:v>-49.726999999999997</c:v>
                </c:pt>
                <c:pt idx="8000">
                  <c:v>-49.724999999999994</c:v>
                </c:pt>
                <c:pt idx="8001">
                  <c:v>-49.722999999999999</c:v>
                </c:pt>
                <c:pt idx="8002">
                  <c:v>-49.720999999999989</c:v>
                </c:pt>
                <c:pt idx="8003">
                  <c:v>-49.718999999999994</c:v>
                </c:pt>
                <c:pt idx="8004">
                  <c:v>-49.716999999999999</c:v>
                </c:pt>
                <c:pt idx="8005">
                  <c:v>-49.714999999999989</c:v>
                </c:pt>
                <c:pt idx="8006">
                  <c:v>-49.712999999999994</c:v>
                </c:pt>
                <c:pt idx="8007">
                  <c:v>-49.710999999999999</c:v>
                </c:pt>
                <c:pt idx="8008">
                  <c:v>-49.708999999999996</c:v>
                </c:pt>
                <c:pt idx="8009">
                  <c:v>-49.706999999999994</c:v>
                </c:pt>
                <c:pt idx="8010">
                  <c:v>-49.704999999999998</c:v>
                </c:pt>
                <c:pt idx="8011">
                  <c:v>-49.702999999999996</c:v>
                </c:pt>
                <c:pt idx="8012">
                  <c:v>-49.700999999999993</c:v>
                </c:pt>
                <c:pt idx="8013">
                  <c:v>-49.698999999999998</c:v>
                </c:pt>
                <c:pt idx="8014">
                  <c:v>-49.696999999999996</c:v>
                </c:pt>
                <c:pt idx="8015">
                  <c:v>-49.694999999999993</c:v>
                </c:pt>
                <c:pt idx="8016">
                  <c:v>-49.692999999999998</c:v>
                </c:pt>
                <c:pt idx="8017">
                  <c:v>-49.690999999999995</c:v>
                </c:pt>
                <c:pt idx="8018">
                  <c:v>-49.688999999999993</c:v>
                </c:pt>
                <c:pt idx="8019">
                  <c:v>-49.686999999999998</c:v>
                </c:pt>
                <c:pt idx="8020">
                  <c:v>-49.684999999999995</c:v>
                </c:pt>
                <c:pt idx="8021">
                  <c:v>-49.682999999999993</c:v>
                </c:pt>
                <c:pt idx="8022">
                  <c:v>-49.680999999999997</c:v>
                </c:pt>
                <c:pt idx="8023">
                  <c:v>-49.678999999999995</c:v>
                </c:pt>
                <c:pt idx="8024">
                  <c:v>-49.676999999999992</c:v>
                </c:pt>
                <c:pt idx="8025">
                  <c:v>-49.674999999999997</c:v>
                </c:pt>
                <c:pt idx="8026">
                  <c:v>-49.672999999999995</c:v>
                </c:pt>
                <c:pt idx="8027">
                  <c:v>-49.670999999999992</c:v>
                </c:pt>
                <c:pt idx="8028">
                  <c:v>-49.668999999999997</c:v>
                </c:pt>
                <c:pt idx="8029">
                  <c:v>-49.666999999999994</c:v>
                </c:pt>
                <c:pt idx="8030">
                  <c:v>-49.664999999999992</c:v>
                </c:pt>
                <c:pt idx="8031">
                  <c:v>-49.662999999999997</c:v>
                </c:pt>
                <c:pt idx="8032">
                  <c:v>-49.660999999999994</c:v>
                </c:pt>
                <c:pt idx="8033">
                  <c:v>-49.658999999999992</c:v>
                </c:pt>
                <c:pt idx="8034">
                  <c:v>-49.656999999999996</c:v>
                </c:pt>
                <c:pt idx="8035">
                  <c:v>-49.654999999999994</c:v>
                </c:pt>
                <c:pt idx="8036">
                  <c:v>-49.652999999999992</c:v>
                </c:pt>
                <c:pt idx="8037">
                  <c:v>-49.650999999999996</c:v>
                </c:pt>
                <c:pt idx="8038">
                  <c:v>-49.648999999999994</c:v>
                </c:pt>
                <c:pt idx="8039">
                  <c:v>-49.646999999999991</c:v>
                </c:pt>
                <c:pt idx="8040">
                  <c:v>-49.644999999999996</c:v>
                </c:pt>
                <c:pt idx="8041">
                  <c:v>-49.642999999999994</c:v>
                </c:pt>
                <c:pt idx="8042">
                  <c:v>-49.640999999999991</c:v>
                </c:pt>
                <c:pt idx="8043">
                  <c:v>-49.638999999999996</c:v>
                </c:pt>
                <c:pt idx="8044">
                  <c:v>-49.636999999999993</c:v>
                </c:pt>
                <c:pt idx="8045">
                  <c:v>-49.634999999999991</c:v>
                </c:pt>
                <c:pt idx="8046">
                  <c:v>-49.632999999999996</c:v>
                </c:pt>
                <c:pt idx="8047">
                  <c:v>-49.630999999999993</c:v>
                </c:pt>
                <c:pt idx="8048">
                  <c:v>-49.628999999999991</c:v>
                </c:pt>
                <c:pt idx="8049">
                  <c:v>-49.626999999999995</c:v>
                </c:pt>
                <c:pt idx="8050">
                  <c:v>-49.624999999999993</c:v>
                </c:pt>
                <c:pt idx="8051">
                  <c:v>-49.62299999999999</c:v>
                </c:pt>
                <c:pt idx="8052">
                  <c:v>-49.620999999999995</c:v>
                </c:pt>
                <c:pt idx="8053">
                  <c:v>-49.618999999999993</c:v>
                </c:pt>
                <c:pt idx="8054">
                  <c:v>-49.61699999999999</c:v>
                </c:pt>
                <c:pt idx="8055">
                  <c:v>-49.614999999999995</c:v>
                </c:pt>
                <c:pt idx="8056">
                  <c:v>-49.613</c:v>
                </c:pt>
                <c:pt idx="8057">
                  <c:v>-49.61099999999999</c:v>
                </c:pt>
                <c:pt idx="8058">
                  <c:v>-49.608999999999995</c:v>
                </c:pt>
                <c:pt idx="8059">
                  <c:v>-49.606999999999999</c:v>
                </c:pt>
                <c:pt idx="8060">
                  <c:v>-49.60499999999999</c:v>
                </c:pt>
                <c:pt idx="8061">
                  <c:v>-49.602999999999994</c:v>
                </c:pt>
                <c:pt idx="8062">
                  <c:v>-49.600999999999999</c:v>
                </c:pt>
                <c:pt idx="8063">
                  <c:v>-49.59899999999999</c:v>
                </c:pt>
                <c:pt idx="8064">
                  <c:v>-49.596999999999994</c:v>
                </c:pt>
                <c:pt idx="8065">
                  <c:v>-49.594999999999999</c:v>
                </c:pt>
                <c:pt idx="8066">
                  <c:v>-49.592999999999989</c:v>
                </c:pt>
                <c:pt idx="8067">
                  <c:v>-49.590999999999994</c:v>
                </c:pt>
                <c:pt idx="8068">
                  <c:v>-49.588999999999999</c:v>
                </c:pt>
                <c:pt idx="8069">
                  <c:v>-49.586999999999989</c:v>
                </c:pt>
                <c:pt idx="8070">
                  <c:v>-49.584999999999994</c:v>
                </c:pt>
                <c:pt idx="8071">
                  <c:v>-49.582999999999998</c:v>
                </c:pt>
                <c:pt idx="8072">
                  <c:v>-49.580999999999996</c:v>
                </c:pt>
                <c:pt idx="8073">
                  <c:v>-49.578999999999994</c:v>
                </c:pt>
                <c:pt idx="8074">
                  <c:v>-49.576999999999998</c:v>
                </c:pt>
                <c:pt idx="8075">
                  <c:v>-49.574999999999996</c:v>
                </c:pt>
                <c:pt idx="8076">
                  <c:v>-49.572999999999993</c:v>
                </c:pt>
                <c:pt idx="8077">
                  <c:v>-49.570999999999998</c:v>
                </c:pt>
                <c:pt idx="8078">
                  <c:v>-49.568999999999996</c:v>
                </c:pt>
                <c:pt idx="8079">
                  <c:v>-49.566999999999993</c:v>
                </c:pt>
                <c:pt idx="8080">
                  <c:v>-49.564999999999998</c:v>
                </c:pt>
                <c:pt idx="8081">
                  <c:v>-49.562999999999995</c:v>
                </c:pt>
                <c:pt idx="8082">
                  <c:v>-49.560999999999993</c:v>
                </c:pt>
                <c:pt idx="8083">
                  <c:v>-49.558999999999997</c:v>
                </c:pt>
                <c:pt idx="8084">
                  <c:v>-49.556999999999995</c:v>
                </c:pt>
                <c:pt idx="8085">
                  <c:v>-49.554999999999993</c:v>
                </c:pt>
                <c:pt idx="8086">
                  <c:v>-49.552999999999997</c:v>
                </c:pt>
                <c:pt idx="8087">
                  <c:v>-49.550999999999995</c:v>
                </c:pt>
                <c:pt idx="8088">
                  <c:v>-49.548999999999992</c:v>
                </c:pt>
                <c:pt idx="8089">
                  <c:v>-49.546999999999997</c:v>
                </c:pt>
                <c:pt idx="8090">
                  <c:v>-49.544999999999995</c:v>
                </c:pt>
                <c:pt idx="8091">
                  <c:v>-49.542999999999992</c:v>
                </c:pt>
                <c:pt idx="8092">
                  <c:v>-49.540999999999997</c:v>
                </c:pt>
                <c:pt idx="8093">
                  <c:v>-49.538999999999994</c:v>
                </c:pt>
                <c:pt idx="8094">
                  <c:v>-49.536999999999992</c:v>
                </c:pt>
                <c:pt idx="8095">
                  <c:v>-49.534999999999997</c:v>
                </c:pt>
                <c:pt idx="8096">
                  <c:v>-49.532999999999994</c:v>
                </c:pt>
                <c:pt idx="8097">
                  <c:v>-49.530999999999992</c:v>
                </c:pt>
                <c:pt idx="8098">
                  <c:v>-49.528999999999996</c:v>
                </c:pt>
                <c:pt idx="8099">
                  <c:v>-49.526999999999994</c:v>
                </c:pt>
                <c:pt idx="8100">
                  <c:v>-49.524999999999991</c:v>
                </c:pt>
                <c:pt idx="8101">
                  <c:v>-49.522999999999996</c:v>
                </c:pt>
                <c:pt idx="8102">
                  <c:v>-49.520999999999994</c:v>
                </c:pt>
                <c:pt idx="8103">
                  <c:v>-49.518999999999991</c:v>
                </c:pt>
                <c:pt idx="8104">
                  <c:v>-49.516999999999996</c:v>
                </c:pt>
                <c:pt idx="8105">
                  <c:v>-49.514999999999993</c:v>
                </c:pt>
                <c:pt idx="8106">
                  <c:v>-49.512999999999991</c:v>
                </c:pt>
                <c:pt idx="8107">
                  <c:v>-49.510999999999996</c:v>
                </c:pt>
                <c:pt idx="8108">
                  <c:v>-49.508999999999993</c:v>
                </c:pt>
                <c:pt idx="8109">
                  <c:v>-49.506999999999991</c:v>
                </c:pt>
                <c:pt idx="8110">
                  <c:v>-49.504999999999995</c:v>
                </c:pt>
                <c:pt idx="8111">
                  <c:v>-49.502999999999993</c:v>
                </c:pt>
                <c:pt idx="8112">
                  <c:v>-49.500999999999991</c:v>
                </c:pt>
                <c:pt idx="8113">
                  <c:v>-49.498999999999995</c:v>
                </c:pt>
                <c:pt idx="8114">
                  <c:v>-49.496999999999993</c:v>
                </c:pt>
                <c:pt idx="8115">
                  <c:v>-49.49499999999999</c:v>
                </c:pt>
                <c:pt idx="8116">
                  <c:v>-49.492999999999995</c:v>
                </c:pt>
                <c:pt idx="8117">
                  <c:v>-49.490999999999993</c:v>
                </c:pt>
                <c:pt idx="8118">
                  <c:v>-49.48899999999999</c:v>
                </c:pt>
                <c:pt idx="8119">
                  <c:v>-49.486999999999995</c:v>
                </c:pt>
                <c:pt idx="8120">
                  <c:v>-49.484999999999999</c:v>
                </c:pt>
                <c:pt idx="8121">
                  <c:v>-49.48299999999999</c:v>
                </c:pt>
                <c:pt idx="8122">
                  <c:v>-49.480999999999995</c:v>
                </c:pt>
                <c:pt idx="8123">
                  <c:v>-49.478999999999999</c:v>
                </c:pt>
                <c:pt idx="8124">
                  <c:v>-49.47699999999999</c:v>
                </c:pt>
                <c:pt idx="8125">
                  <c:v>-49.474999999999994</c:v>
                </c:pt>
                <c:pt idx="8126">
                  <c:v>-49.472999999999999</c:v>
                </c:pt>
                <c:pt idx="8127">
                  <c:v>-49.470999999999989</c:v>
                </c:pt>
                <c:pt idx="8128">
                  <c:v>-49.468999999999994</c:v>
                </c:pt>
                <c:pt idx="8129">
                  <c:v>-49.466999999999999</c:v>
                </c:pt>
                <c:pt idx="8130">
                  <c:v>-49.464999999999989</c:v>
                </c:pt>
                <c:pt idx="8131">
                  <c:v>-49.462999999999994</c:v>
                </c:pt>
                <c:pt idx="8132">
                  <c:v>-49.460999999999999</c:v>
                </c:pt>
                <c:pt idx="8133">
                  <c:v>-49.458999999999996</c:v>
                </c:pt>
                <c:pt idx="8134">
                  <c:v>-49.456999999999994</c:v>
                </c:pt>
                <c:pt idx="8135">
                  <c:v>-49.454999999999998</c:v>
                </c:pt>
                <c:pt idx="8136">
                  <c:v>-49.452999999999996</c:v>
                </c:pt>
                <c:pt idx="8137">
                  <c:v>-49.450999999999993</c:v>
                </c:pt>
                <c:pt idx="8138">
                  <c:v>-49.448999999999998</c:v>
                </c:pt>
                <c:pt idx="8139">
                  <c:v>-49.446999999999996</c:v>
                </c:pt>
                <c:pt idx="8140">
                  <c:v>-49.444999999999993</c:v>
                </c:pt>
                <c:pt idx="8141">
                  <c:v>-49.442999999999998</c:v>
                </c:pt>
                <c:pt idx="8142">
                  <c:v>-49.440999999999995</c:v>
                </c:pt>
                <c:pt idx="8143">
                  <c:v>-49.438999999999993</c:v>
                </c:pt>
                <c:pt idx="8144">
                  <c:v>-49.436999999999998</c:v>
                </c:pt>
                <c:pt idx="8145">
                  <c:v>-49.434999999999995</c:v>
                </c:pt>
                <c:pt idx="8146">
                  <c:v>-49.432999999999993</c:v>
                </c:pt>
                <c:pt idx="8147">
                  <c:v>-49.430999999999997</c:v>
                </c:pt>
                <c:pt idx="8148">
                  <c:v>-49.428999999999995</c:v>
                </c:pt>
                <c:pt idx="8149">
                  <c:v>-49.426999999999992</c:v>
                </c:pt>
                <c:pt idx="8150">
                  <c:v>-49.424999999999997</c:v>
                </c:pt>
                <c:pt idx="8151">
                  <c:v>-49.422999999999995</c:v>
                </c:pt>
                <c:pt idx="8152">
                  <c:v>-49.420999999999992</c:v>
                </c:pt>
                <c:pt idx="8153">
                  <c:v>-49.418999999999997</c:v>
                </c:pt>
                <c:pt idx="8154">
                  <c:v>-49.416999999999994</c:v>
                </c:pt>
                <c:pt idx="8155">
                  <c:v>-49.414999999999992</c:v>
                </c:pt>
                <c:pt idx="8156">
                  <c:v>-49.412999999999997</c:v>
                </c:pt>
                <c:pt idx="8157">
                  <c:v>-49.410999999999994</c:v>
                </c:pt>
                <c:pt idx="8158">
                  <c:v>-49.408999999999992</c:v>
                </c:pt>
                <c:pt idx="8159">
                  <c:v>-49.406999999999996</c:v>
                </c:pt>
                <c:pt idx="8160">
                  <c:v>-49.404999999999994</c:v>
                </c:pt>
                <c:pt idx="8161">
                  <c:v>-49.402999999999992</c:v>
                </c:pt>
                <c:pt idx="8162">
                  <c:v>-49.400999999999996</c:v>
                </c:pt>
                <c:pt idx="8163">
                  <c:v>-49.398999999999994</c:v>
                </c:pt>
                <c:pt idx="8164">
                  <c:v>-49.396999999999991</c:v>
                </c:pt>
                <c:pt idx="8165">
                  <c:v>-49.394999999999996</c:v>
                </c:pt>
                <c:pt idx="8166">
                  <c:v>-49.392999999999994</c:v>
                </c:pt>
                <c:pt idx="8167">
                  <c:v>-49.390999999999991</c:v>
                </c:pt>
                <c:pt idx="8168">
                  <c:v>-49.388999999999996</c:v>
                </c:pt>
                <c:pt idx="8169">
                  <c:v>-49.386999999999993</c:v>
                </c:pt>
                <c:pt idx="8170">
                  <c:v>-49.384999999999991</c:v>
                </c:pt>
                <c:pt idx="8171">
                  <c:v>-49.382999999999996</c:v>
                </c:pt>
                <c:pt idx="8172">
                  <c:v>-49.380999999999993</c:v>
                </c:pt>
                <c:pt idx="8173">
                  <c:v>-49.378999999999991</c:v>
                </c:pt>
                <c:pt idx="8174">
                  <c:v>-49.376999999999995</c:v>
                </c:pt>
                <c:pt idx="8175">
                  <c:v>-49.374999999999993</c:v>
                </c:pt>
                <c:pt idx="8176">
                  <c:v>-49.37299999999999</c:v>
                </c:pt>
                <c:pt idx="8177">
                  <c:v>-49.370999999999995</c:v>
                </c:pt>
                <c:pt idx="8178">
                  <c:v>-49.368999999999993</c:v>
                </c:pt>
                <c:pt idx="8179">
                  <c:v>-49.36699999999999</c:v>
                </c:pt>
                <c:pt idx="8180">
                  <c:v>-49.364999999999995</c:v>
                </c:pt>
                <c:pt idx="8181">
                  <c:v>-49.363</c:v>
                </c:pt>
                <c:pt idx="8182">
                  <c:v>-49.36099999999999</c:v>
                </c:pt>
                <c:pt idx="8183">
                  <c:v>-49.358999999999995</c:v>
                </c:pt>
                <c:pt idx="8184">
                  <c:v>-49.356999999999999</c:v>
                </c:pt>
                <c:pt idx="8185">
                  <c:v>-49.35499999999999</c:v>
                </c:pt>
                <c:pt idx="8186">
                  <c:v>-49.352999999999994</c:v>
                </c:pt>
                <c:pt idx="8187">
                  <c:v>-49.350999999999999</c:v>
                </c:pt>
                <c:pt idx="8188">
                  <c:v>-49.34899999999999</c:v>
                </c:pt>
                <c:pt idx="8189">
                  <c:v>-49.346999999999994</c:v>
                </c:pt>
                <c:pt idx="8190">
                  <c:v>-49.344999999999999</c:v>
                </c:pt>
                <c:pt idx="8191">
                  <c:v>-49.342999999999989</c:v>
                </c:pt>
                <c:pt idx="8192">
                  <c:v>-49.340999999999994</c:v>
                </c:pt>
                <c:pt idx="8193">
                  <c:v>-49.338999999999999</c:v>
                </c:pt>
                <c:pt idx="8194">
                  <c:v>-49.336999999999989</c:v>
                </c:pt>
                <c:pt idx="8195">
                  <c:v>-49.334999999999994</c:v>
                </c:pt>
                <c:pt idx="8196">
                  <c:v>-49.332999999999998</c:v>
                </c:pt>
                <c:pt idx="8197">
                  <c:v>-49.330999999999996</c:v>
                </c:pt>
                <c:pt idx="8198">
                  <c:v>-49.328999999999994</c:v>
                </c:pt>
                <c:pt idx="8199">
                  <c:v>-49.326999999999998</c:v>
                </c:pt>
                <c:pt idx="8200">
                  <c:v>-49.324999999999996</c:v>
                </c:pt>
                <c:pt idx="8201">
                  <c:v>-49.322999999999993</c:v>
                </c:pt>
                <c:pt idx="8202">
                  <c:v>-49.320999999999998</c:v>
                </c:pt>
                <c:pt idx="8203">
                  <c:v>-49.318999999999996</c:v>
                </c:pt>
                <c:pt idx="8204">
                  <c:v>-49.316999999999993</c:v>
                </c:pt>
                <c:pt idx="8205">
                  <c:v>-49.314999999999998</c:v>
                </c:pt>
                <c:pt idx="8206">
                  <c:v>-49.312999999999995</c:v>
                </c:pt>
                <c:pt idx="8207">
                  <c:v>-49.310999999999993</c:v>
                </c:pt>
                <c:pt idx="8208">
                  <c:v>-49.308999999999997</c:v>
                </c:pt>
                <c:pt idx="8209">
                  <c:v>-49.306999999999995</c:v>
                </c:pt>
                <c:pt idx="8210">
                  <c:v>-49.304999999999993</c:v>
                </c:pt>
                <c:pt idx="8211">
                  <c:v>-49.302999999999997</c:v>
                </c:pt>
                <c:pt idx="8212">
                  <c:v>-49.300999999999995</c:v>
                </c:pt>
                <c:pt idx="8213">
                  <c:v>-49.298999999999992</c:v>
                </c:pt>
                <c:pt idx="8214">
                  <c:v>-49.296999999999997</c:v>
                </c:pt>
                <c:pt idx="8215">
                  <c:v>-49.294999999999995</c:v>
                </c:pt>
                <c:pt idx="8216">
                  <c:v>-49.292999999999992</c:v>
                </c:pt>
                <c:pt idx="8217">
                  <c:v>-49.290999999999997</c:v>
                </c:pt>
                <c:pt idx="8218">
                  <c:v>-49.288999999999994</c:v>
                </c:pt>
                <c:pt idx="8219">
                  <c:v>-49.286999999999992</c:v>
                </c:pt>
                <c:pt idx="8220">
                  <c:v>-49.284999999999997</c:v>
                </c:pt>
                <c:pt idx="8221">
                  <c:v>-49.282999999999994</c:v>
                </c:pt>
                <c:pt idx="8222">
                  <c:v>-49.280999999999992</c:v>
                </c:pt>
                <c:pt idx="8223">
                  <c:v>-49.278999999999996</c:v>
                </c:pt>
                <c:pt idx="8224">
                  <c:v>-49.276999999999994</c:v>
                </c:pt>
                <c:pt idx="8225">
                  <c:v>-49.274999999999991</c:v>
                </c:pt>
                <c:pt idx="8226">
                  <c:v>-49.272999999999996</c:v>
                </c:pt>
                <c:pt idx="8227">
                  <c:v>-49.270999999999994</c:v>
                </c:pt>
                <c:pt idx="8228">
                  <c:v>-49.268999999999991</c:v>
                </c:pt>
                <c:pt idx="8229">
                  <c:v>-49.266999999999996</c:v>
                </c:pt>
                <c:pt idx="8230">
                  <c:v>-49.264999999999993</c:v>
                </c:pt>
                <c:pt idx="8231">
                  <c:v>-49.262999999999991</c:v>
                </c:pt>
                <c:pt idx="8232">
                  <c:v>-49.260999999999996</c:v>
                </c:pt>
                <c:pt idx="8233">
                  <c:v>-49.258999999999993</c:v>
                </c:pt>
                <c:pt idx="8234">
                  <c:v>-49.256999999999991</c:v>
                </c:pt>
                <c:pt idx="8235">
                  <c:v>-49.254999999999995</c:v>
                </c:pt>
                <c:pt idx="8236">
                  <c:v>-49.252999999999993</c:v>
                </c:pt>
                <c:pt idx="8237">
                  <c:v>-49.250999999999991</c:v>
                </c:pt>
                <c:pt idx="8238">
                  <c:v>-49.248999999999995</c:v>
                </c:pt>
                <c:pt idx="8239">
                  <c:v>-49.246999999999993</c:v>
                </c:pt>
                <c:pt idx="8240">
                  <c:v>-49.24499999999999</c:v>
                </c:pt>
                <c:pt idx="8241">
                  <c:v>-49.242999999999995</c:v>
                </c:pt>
                <c:pt idx="8242">
                  <c:v>-49.240999999999993</c:v>
                </c:pt>
                <c:pt idx="8243">
                  <c:v>-49.23899999999999</c:v>
                </c:pt>
                <c:pt idx="8244">
                  <c:v>-49.236999999999995</c:v>
                </c:pt>
                <c:pt idx="8245">
                  <c:v>-49.234999999999999</c:v>
                </c:pt>
                <c:pt idx="8246">
                  <c:v>-49.23299999999999</c:v>
                </c:pt>
                <c:pt idx="8247">
                  <c:v>-49.230999999999995</c:v>
                </c:pt>
                <c:pt idx="8248">
                  <c:v>-49.228999999999999</c:v>
                </c:pt>
                <c:pt idx="8249">
                  <c:v>-49.22699999999999</c:v>
                </c:pt>
                <c:pt idx="8250">
                  <c:v>-49.224999999999994</c:v>
                </c:pt>
                <c:pt idx="8251">
                  <c:v>-49.222999999999999</c:v>
                </c:pt>
                <c:pt idx="8252">
                  <c:v>-49.220999999999989</c:v>
                </c:pt>
                <c:pt idx="8253">
                  <c:v>-49.218999999999994</c:v>
                </c:pt>
                <c:pt idx="8254">
                  <c:v>-49.216999999999999</c:v>
                </c:pt>
                <c:pt idx="8255">
                  <c:v>-49.214999999999989</c:v>
                </c:pt>
                <c:pt idx="8256">
                  <c:v>-49.212999999999994</c:v>
                </c:pt>
                <c:pt idx="8257">
                  <c:v>-49.210999999999999</c:v>
                </c:pt>
                <c:pt idx="8258">
                  <c:v>-49.208999999999996</c:v>
                </c:pt>
                <c:pt idx="8259">
                  <c:v>-49.206999999999994</c:v>
                </c:pt>
                <c:pt idx="8260">
                  <c:v>-49.204999999999998</c:v>
                </c:pt>
                <c:pt idx="8261">
                  <c:v>-49.202999999999996</c:v>
                </c:pt>
                <c:pt idx="8262">
                  <c:v>-49.200999999999993</c:v>
                </c:pt>
                <c:pt idx="8263">
                  <c:v>-49.198999999999998</c:v>
                </c:pt>
                <c:pt idx="8264">
                  <c:v>-49.196999999999996</c:v>
                </c:pt>
                <c:pt idx="8265">
                  <c:v>-49.194999999999993</c:v>
                </c:pt>
                <c:pt idx="8266">
                  <c:v>-49.192999999999998</c:v>
                </c:pt>
                <c:pt idx="8267">
                  <c:v>-49.190999999999995</c:v>
                </c:pt>
                <c:pt idx="8268">
                  <c:v>-49.188999999999993</c:v>
                </c:pt>
                <c:pt idx="8269">
                  <c:v>-49.186999999999998</c:v>
                </c:pt>
                <c:pt idx="8270">
                  <c:v>-49.184999999999995</c:v>
                </c:pt>
                <c:pt idx="8271">
                  <c:v>-49.182999999999993</c:v>
                </c:pt>
                <c:pt idx="8272">
                  <c:v>-49.180999999999997</c:v>
                </c:pt>
                <c:pt idx="8273">
                  <c:v>-49.178999999999995</c:v>
                </c:pt>
                <c:pt idx="8274">
                  <c:v>-49.176999999999992</c:v>
                </c:pt>
                <c:pt idx="8275">
                  <c:v>-49.174999999999997</c:v>
                </c:pt>
                <c:pt idx="8276">
                  <c:v>-49.172999999999995</c:v>
                </c:pt>
                <c:pt idx="8277">
                  <c:v>-49.170999999999992</c:v>
                </c:pt>
                <c:pt idx="8278">
                  <c:v>-49.168999999999997</c:v>
                </c:pt>
                <c:pt idx="8279">
                  <c:v>-49.166999999999994</c:v>
                </c:pt>
                <c:pt idx="8280">
                  <c:v>-49.164999999999992</c:v>
                </c:pt>
                <c:pt idx="8281">
                  <c:v>-49.162999999999997</c:v>
                </c:pt>
                <c:pt idx="8282">
                  <c:v>-49.160999999999994</c:v>
                </c:pt>
                <c:pt idx="8283">
                  <c:v>-49.158999999999992</c:v>
                </c:pt>
                <c:pt idx="8284">
                  <c:v>-49.156999999999996</c:v>
                </c:pt>
                <c:pt idx="8285">
                  <c:v>-49.154999999999994</c:v>
                </c:pt>
                <c:pt idx="8286">
                  <c:v>-49.152999999999992</c:v>
                </c:pt>
                <c:pt idx="8287">
                  <c:v>-49.150999999999996</c:v>
                </c:pt>
                <c:pt idx="8288">
                  <c:v>-49.148999999999994</c:v>
                </c:pt>
                <c:pt idx="8289">
                  <c:v>-49.146999999999991</c:v>
                </c:pt>
                <c:pt idx="8290">
                  <c:v>-49.144999999999996</c:v>
                </c:pt>
                <c:pt idx="8291">
                  <c:v>-49.142999999999994</c:v>
                </c:pt>
                <c:pt idx="8292">
                  <c:v>-49.140999999999991</c:v>
                </c:pt>
                <c:pt idx="8293">
                  <c:v>-49.138999999999996</c:v>
                </c:pt>
                <c:pt idx="8294">
                  <c:v>-49.136999999999993</c:v>
                </c:pt>
                <c:pt idx="8295">
                  <c:v>-49.134999999999991</c:v>
                </c:pt>
                <c:pt idx="8296">
                  <c:v>-49.132999999999996</c:v>
                </c:pt>
                <c:pt idx="8297">
                  <c:v>-49.130999999999993</c:v>
                </c:pt>
                <c:pt idx="8298">
                  <c:v>-49.128999999999991</c:v>
                </c:pt>
                <c:pt idx="8299">
                  <c:v>-49.126999999999995</c:v>
                </c:pt>
                <c:pt idx="8300">
                  <c:v>-49.124999999999993</c:v>
                </c:pt>
                <c:pt idx="8301">
                  <c:v>-49.12299999999999</c:v>
                </c:pt>
                <c:pt idx="8302">
                  <c:v>-49.120999999999995</c:v>
                </c:pt>
                <c:pt idx="8303">
                  <c:v>-49.118999999999993</c:v>
                </c:pt>
                <c:pt idx="8304">
                  <c:v>-49.11699999999999</c:v>
                </c:pt>
                <c:pt idx="8305">
                  <c:v>-49.114999999999995</c:v>
                </c:pt>
                <c:pt idx="8306">
                  <c:v>-49.113</c:v>
                </c:pt>
                <c:pt idx="8307">
                  <c:v>-49.11099999999999</c:v>
                </c:pt>
                <c:pt idx="8308">
                  <c:v>-49.108999999999995</c:v>
                </c:pt>
                <c:pt idx="8309">
                  <c:v>-49.106999999999999</c:v>
                </c:pt>
                <c:pt idx="8310">
                  <c:v>-49.10499999999999</c:v>
                </c:pt>
                <c:pt idx="8311">
                  <c:v>-49.102999999999994</c:v>
                </c:pt>
                <c:pt idx="8312">
                  <c:v>-49.100999999999999</c:v>
                </c:pt>
                <c:pt idx="8313">
                  <c:v>-49.09899999999999</c:v>
                </c:pt>
                <c:pt idx="8314">
                  <c:v>-49.096999999999994</c:v>
                </c:pt>
                <c:pt idx="8315">
                  <c:v>-49.094999999999999</c:v>
                </c:pt>
                <c:pt idx="8316">
                  <c:v>-49.092999999999989</c:v>
                </c:pt>
                <c:pt idx="8317">
                  <c:v>-49.090999999999994</c:v>
                </c:pt>
                <c:pt idx="8318">
                  <c:v>-49.088999999999999</c:v>
                </c:pt>
                <c:pt idx="8319">
                  <c:v>-49.086999999999989</c:v>
                </c:pt>
                <c:pt idx="8320">
                  <c:v>-49.084999999999994</c:v>
                </c:pt>
                <c:pt idx="8321">
                  <c:v>-49.082999999999998</c:v>
                </c:pt>
                <c:pt idx="8322">
                  <c:v>-49.080999999999996</c:v>
                </c:pt>
                <c:pt idx="8323">
                  <c:v>-49.078999999999994</c:v>
                </c:pt>
                <c:pt idx="8324">
                  <c:v>-49.076999999999998</c:v>
                </c:pt>
                <c:pt idx="8325">
                  <c:v>-49.074999999999996</c:v>
                </c:pt>
                <c:pt idx="8326">
                  <c:v>-49.072999999999993</c:v>
                </c:pt>
                <c:pt idx="8327">
                  <c:v>-49.070999999999998</c:v>
                </c:pt>
                <c:pt idx="8328">
                  <c:v>-49.068999999999996</c:v>
                </c:pt>
                <c:pt idx="8329">
                  <c:v>-49.066999999999993</c:v>
                </c:pt>
                <c:pt idx="8330">
                  <c:v>-49.064999999999998</c:v>
                </c:pt>
                <c:pt idx="8331">
                  <c:v>-49.062999999999995</c:v>
                </c:pt>
                <c:pt idx="8332">
                  <c:v>-49.060999999999993</c:v>
                </c:pt>
                <c:pt idx="8333">
                  <c:v>-49.058999999999997</c:v>
                </c:pt>
                <c:pt idx="8334">
                  <c:v>-49.056999999999995</c:v>
                </c:pt>
                <c:pt idx="8335">
                  <c:v>-49.054999999999993</c:v>
                </c:pt>
                <c:pt idx="8336">
                  <c:v>-49.052999999999997</c:v>
                </c:pt>
                <c:pt idx="8337">
                  <c:v>-49.050999999999995</c:v>
                </c:pt>
                <c:pt idx="8338">
                  <c:v>-49.048999999999992</c:v>
                </c:pt>
                <c:pt idx="8339">
                  <c:v>-49.046999999999997</c:v>
                </c:pt>
                <c:pt idx="8340">
                  <c:v>-49.044999999999995</c:v>
                </c:pt>
                <c:pt idx="8341">
                  <c:v>-49.042999999999992</c:v>
                </c:pt>
                <c:pt idx="8342">
                  <c:v>-49.040999999999997</c:v>
                </c:pt>
                <c:pt idx="8343">
                  <c:v>-49.038999999999994</c:v>
                </c:pt>
                <c:pt idx="8344">
                  <c:v>-49.036999999999992</c:v>
                </c:pt>
                <c:pt idx="8345">
                  <c:v>-49.034999999999997</c:v>
                </c:pt>
                <c:pt idx="8346">
                  <c:v>-49.032999999999994</c:v>
                </c:pt>
                <c:pt idx="8347">
                  <c:v>-49.030999999999992</c:v>
                </c:pt>
                <c:pt idx="8348">
                  <c:v>-49.028999999999996</c:v>
                </c:pt>
                <c:pt idx="8349">
                  <c:v>-49.026999999999994</c:v>
                </c:pt>
                <c:pt idx="8350">
                  <c:v>-49.024999999999991</c:v>
                </c:pt>
                <c:pt idx="8351">
                  <c:v>-49.022999999999996</c:v>
                </c:pt>
                <c:pt idx="8352">
                  <c:v>-49.020999999999994</c:v>
                </c:pt>
                <c:pt idx="8353">
                  <c:v>-49.018999999999991</c:v>
                </c:pt>
                <c:pt idx="8354">
                  <c:v>-49.016999999999996</c:v>
                </c:pt>
                <c:pt idx="8355">
                  <c:v>-49.014999999999993</c:v>
                </c:pt>
                <c:pt idx="8356">
                  <c:v>-49.012999999999991</c:v>
                </c:pt>
                <c:pt idx="8357">
                  <c:v>-49.010999999999996</c:v>
                </c:pt>
                <c:pt idx="8358">
                  <c:v>-49.008999999999993</c:v>
                </c:pt>
                <c:pt idx="8359">
                  <c:v>-49.006999999999991</c:v>
                </c:pt>
                <c:pt idx="8360">
                  <c:v>-49.004999999999995</c:v>
                </c:pt>
                <c:pt idx="8361">
                  <c:v>-49.002999999999993</c:v>
                </c:pt>
                <c:pt idx="8362">
                  <c:v>-49.000999999999991</c:v>
                </c:pt>
                <c:pt idx="8363">
                  <c:v>-48.998999999999995</c:v>
                </c:pt>
                <c:pt idx="8364">
                  <c:v>-48.996999999999993</c:v>
                </c:pt>
                <c:pt idx="8365">
                  <c:v>-48.99499999999999</c:v>
                </c:pt>
                <c:pt idx="8366">
                  <c:v>-48.992999999999995</c:v>
                </c:pt>
                <c:pt idx="8367">
                  <c:v>-48.990999999999993</c:v>
                </c:pt>
                <c:pt idx="8368">
                  <c:v>-48.98899999999999</c:v>
                </c:pt>
                <c:pt idx="8369">
                  <c:v>-48.986999999999995</c:v>
                </c:pt>
                <c:pt idx="8370">
                  <c:v>-48.984999999999999</c:v>
                </c:pt>
                <c:pt idx="8371">
                  <c:v>-48.98299999999999</c:v>
                </c:pt>
                <c:pt idx="8372">
                  <c:v>-48.980999999999995</c:v>
                </c:pt>
                <c:pt idx="8373">
                  <c:v>-48.978999999999999</c:v>
                </c:pt>
                <c:pt idx="8374">
                  <c:v>-48.97699999999999</c:v>
                </c:pt>
                <c:pt idx="8375">
                  <c:v>-48.974999999999994</c:v>
                </c:pt>
                <c:pt idx="8376">
                  <c:v>-48.972999999999999</c:v>
                </c:pt>
                <c:pt idx="8377">
                  <c:v>-48.970999999999989</c:v>
                </c:pt>
                <c:pt idx="8378">
                  <c:v>-48.968999999999994</c:v>
                </c:pt>
                <c:pt idx="8379">
                  <c:v>-48.966999999999999</c:v>
                </c:pt>
                <c:pt idx="8380">
                  <c:v>-48.964999999999989</c:v>
                </c:pt>
                <c:pt idx="8381">
                  <c:v>-48.962999999999994</c:v>
                </c:pt>
                <c:pt idx="8382">
                  <c:v>-48.960999999999999</c:v>
                </c:pt>
                <c:pt idx="8383">
                  <c:v>-48.958999999999996</c:v>
                </c:pt>
                <c:pt idx="8384">
                  <c:v>-48.956999999999994</c:v>
                </c:pt>
                <c:pt idx="8385">
                  <c:v>-48.954999999999998</c:v>
                </c:pt>
                <c:pt idx="8386">
                  <c:v>-48.952999999999996</c:v>
                </c:pt>
                <c:pt idx="8387">
                  <c:v>-48.950999999999993</c:v>
                </c:pt>
                <c:pt idx="8388">
                  <c:v>-48.948999999999998</c:v>
                </c:pt>
                <c:pt idx="8389">
                  <c:v>-48.946999999999996</c:v>
                </c:pt>
                <c:pt idx="8390">
                  <c:v>-48.944999999999993</c:v>
                </c:pt>
                <c:pt idx="8391">
                  <c:v>-48.942999999999998</c:v>
                </c:pt>
                <c:pt idx="8392">
                  <c:v>-48.940999999999995</c:v>
                </c:pt>
                <c:pt idx="8393">
                  <c:v>-48.938999999999993</c:v>
                </c:pt>
                <c:pt idx="8394">
                  <c:v>-48.936999999999998</c:v>
                </c:pt>
                <c:pt idx="8395">
                  <c:v>-48.934999999999995</c:v>
                </c:pt>
                <c:pt idx="8396">
                  <c:v>-48.932999999999993</c:v>
                </c:pt>
                <c:pt idx="8397">
                  <c:v>-48.930999999999997</c:v>
                </c:pt>
                <c:pt idx="8398">
                  <c:v>-48.928999999999995</c:v>
                </c:pt>
                <c:pt idx="8399">
                  <c:v>-48.926999999999992</c:v>
                </c:pt>
                <c:pt idx="8400">
                  <c:v>-48.924999999999997</c:v>
                </c:pt>
                <c:pt idx="8401">
                  <c:v>-48.922999999999995</c:v>
                </c:pt>
                <c:pt idx="8402">
                  <c:v>-48.920999999999992</c:v>
                </c:pt>
                <c:pt idx="8403">
                  <c:v>-48.918999999999997</c:v>
                </c:pt>
                <c:pt idx="8404">
                  <c:v>-48.916999999999994</c:v>
                </c:pt>
                <c:pt idx="8405">
                  <c:v>-48.914999999999992</c:v>
                </c:pt>
                <c:pt idx="8406">
                  <c:v>-48.912999999999997</c:v>
                </c:pt>
                <c:pt idx="8407">
                  <c:v>-48.910999999999994</c:v>
                </c:pt>
                <c:pt idx="8408">
                  <c:v>-48.908999999999992</c:v>
                </c:pt>
                <c:pt idx="8409">
                  <c:v>-48.906999999999996</c:v>
                </c:pt>
                <c:pt idx="8410">
                  <c:v>-48.904999999999994</c:v>
                </c:pt>
                <c:pt idx="8411">
                  <c:v>-48.902999999999992</c:v>
                </c:pt>
                <c:pt idx="8412">
                  <c:v>-48.900999999999996</c:v>
                </c:pt>
                <c:pt idx="8413">
                  <c:v>-48.898999999999994</c:v>
                </c:pt>
                <c:pt idx="8414">
                  <c:v>-48.896999999999991</c:v>
                </c:pt>
                <c:pt idx="8415">
                  <c:v>-48.894999999999996</c:v>
                </c:pt>
                <c:pt idx="8416">
                  <c:v>-48.892999999999994</c:v>
                </c:pt>
                <c:pt idx="8417">
                  <c:v>-48.890999999999991</c:v>
                </c:pt>
                <c:pt idx="8418">
                  <c:v>-48.888999999999996</c:v>
                </c:pt>
                <c:pt idx="8419">
                  <c:v>-48.886999999999993</c:v>
                </c:pt>
                <c:pt idx="8420">
                  <c:v>-48.884999999999991</c:v>
                </c:pt>
                <c:pt idx="8421">
                  <c:v>-48.882999999999996</c:v>
                </c:pt>
                <c:pt idx="8422">
                  <c:v>-48.880999999999993</c:v>
                </c:pt>
                <c:pt idx="8423">
                  <c:v>-48.878999999999991</c:v>
                </c:pt>
                <c:pt idx="8424">
                  <c:v>-48.876999999999995</c:v>
                </c:pt>
                <c:pt idx="8425">
                  <c:v>-48.874999999999993</c:v>
                </c:pt>
                <c:pt idx="8426">
                  <c:v>-48.87299999999999</c:v>
                </c:pt>
                <c:pt idx="8427">
                  <c:v>-48.870999999999995</c:v>
                </c:pt>
                <c:pt idx="8428">
                  <c:v>-48.868999999999993</c:v>
                </c:pt>
                <c:pt idx="8429">
                  <c:v>-48.86699999999999</c:v>
                </c:pt>
                <c:pt idx="8430">
                  <c:v>-48.864999999999995</c:v>
                </c:pt>
                <c:pt idx="8431">
                  <c:v>-48.863</c:v>
                </c:pt>
                <c:pt idx="8432">
                  <c:v>-48.86099999999999</c:v>
                </c:pt>
                <c:pt idx="8433">
                  <c:v>-48.858999999999995</c:v>
                </c:pt>
                <c:pt idx="8434">
                  <c:v>-48.856999999999999</c:v>
                </c:pt>
                <c:pt idx="8435">
                  <c:v>-48.85499999999999</c:v>
                </c:pt>
                <c:pt idx="8436">
                  <c:v>-48.852999999999994</c:v>
                </c:pt>
                <c:pt idx="8437">
                  <c:v>-48.850999999999999</c:v>
                </c:pt>
                <c:pt idx="8438">
                  <c:v>-48.84899999999999</c:v>
                </c:pt>
                <c:pt idx="8439">
                  <c:v>-48.846999999999994</c:v>
                </c:pt>
                <c:pt idx="8440">
                  <c:v>-48.844999999999999</c:v>
                </c:pt>
                <c:pt idx="8441">
                  <c:v>-48.842999999999989</c:v>
                </c:pt>
                <c:pt idx="8442">
                  <c:v>-48.840999999999994</c:v>
                </c:pt>
                <c:pt idx="8443">
                  <c:v>-48.838999999999999</c:v>
                </c:pt>
                <c:pt idx="8444">
                  <c:v>-48.836999999999989</c:v>
                </c:pt>
                <c:pt idx="8445">
                  <c:v>-48.834999999999994</c:v>
                </c:pt>
                <c:pt idx="8446">
                  <c:v>-48.832999999999998</c:v>
                </c:pt>
                <c:pt idx="8447">
                  <c:v>-48.830999999999996</c:v>
                </c:pt>
                <c:pt idx="8448">
                  <c:v>-48.828999999999994</c:v>
                </c:pt>
                <c:pt idx="8449">
                  <c:v>-48.826999999999998</c:v>
                </c:pt>
                <c:pt idx="8450">
                  <c:v>-48.824999999999996</c:v>
                </c:pt>
                <c:pt idx="8451">
                  <c:v>-48.822999999999993</c:v>
                </c:pt>
                <c:pt idx="8452">
                  <c:v>-48.820999999999998</c:v>
                </c:pt>
                <c:pt idx="8453">
                  <c:v>-48.818999999999996</c:v>
                </c:pt>
                <c:pt idx="8454">
                  <c:v>-48.816999999999993</c:v>
                </c:pt>
                <c:pt idx="8455">
                  <c:v>-48.814999999999998</c:v>
                </c:pt>
                <c:pt idx="8456">
                  <c:v>-48.812999999999995</c:v>
                </c:pt>
                <c:pt idx="8457">
                  <c:v>-48.810999999999993</c:v>
                </c:pt>
                <c:pt idx="8458">
                  <c:v>-48.808999999999997</c:v>
                </c:pt>
                <c:pt idx="8459">
                  <c:v>-48.806999999999995</c:v>
                </c:pt>
                <c:pt idx="8460">
                  <c:v>-48.804999999999993</c:v>
                </c:pt>
                <c:pt idx="8461">
                  <c:v>-48.802999999999997</c:v>
                </c:pt>
                <c:pt idx="8462">
                  <c:v>-48.800999999999995</c:v>
                </c:pt>
                <c:pt idx="8463">
                  <c:v>-48.798999999999992</c:v>
                </c:pt>
                <c:pt idx="8464">
                  <c:v>-48.796999999999997</c:v>
                </c:pt>
                <c:pt idx="8465">
                  <c:v>-48.794999999999995</c:v>
                </c:pt>
                <c:pt idx="8466">
                  <c:v>-48.792999999999992</c:v>
                </c:pt>
                <c:pt idx="8467">
                  <c:v>-48.790999999999997</c:v>
                </c:pt>
                <c:pt idx="8468">
                  <c:v>-48.788999999999994</c:v>
                </c:pt>
                <c:pt idx="8469">
                  <c:v>-48.786999999999992</c:v>
                </c:pt>
                <c:pt idx="8470">
                  <c:v>-48.784999999999997</c:v>
                </c:pt>
                <c:pt idx="8471">
                  <c:v>-48.782999999999994</c:v>
                </c:pt>
                <c:pt idx="8472">
                  <c:v>-48.780999999999992</c:v>
                </c:pt>
                <c:pt idx="8473">
                  <c:v>-48.778999999999996</c:v>
                </c:pt>
                <c:pt idx="8474">
                  <c:v>-48.776999999999994</c:v>
                </c:pt>
                <c:pt idx="8475">
                  <c:v>-48.774999999999991</c:v>
                </c:pt>
                <c:pt idx="8476">
                  <c:v>-48.772999999999996</c:v>
                </c:pt>
                <c:pt idx="8477">
                  <c:v>-48.770999999999994</c:v>
                </c:pt>
                <c:pt idx="8478">
                  <c:v>-48.768999999999991</c:v>
                </c:pt>
                <c:pt idx="8479">
                  <c:v>-48.766999999999996</c:v>
                </c:pt>
                <c:pt idx="8480">
                  <c:v>-48.764999999999993</c:v>
                </c:pt>
                <c:pt idx="8481">
                  <c:v>-48.762999999999991</c:v>
                </c:pt>
                <c:pt idx="8482">
                  <c:v>-48.760999999999996</c:v>
                </c:pt>
                <c:pt idx="8483">
                  <c:v>-48.758999999999993</c:v>
                </c:pt>
                <c:pt idx="8484">
                  <c:v>-48.756999999999991</c:v>
                </c:pt>
                <c:pt idx="8485">
                  <c:v>-48.754999999999995</c:v>
                </c:pt>
                <c:pt idx="8486">
                  <c:v>-48.752999999999993</c:v>
                </c:pt>
                <c:pt idx="8487">
                  <c:v>-48.750999999999991</c:v>
                </c:pt>
                <c:pt idx="8488">
                  <c:v>-48.748999999999995</c:v>
                </c:pt>
                <c:pt idx="8489">
                  <c:v>-48.746999999999993</c:v>
                </c:pt>
                <c:pt idx="8490">
                  <c:v>-48.74499999999999</c:v>
                </c:pt>
                <c:pt idx="8491">
                  <c:v>-48.742999999999995</c:v>
                </c:pt>
                <c:pt idx="8492">
                  <c:v>-48.740999999999993</c:v>
                </c:pt>
                <c:pt idx="8493">
                  <c:v>-48.73899999999999</c:v>
                </c:pt>
                <c:pt idx="8494">
                  <c:v>-48.736999999999995</c:v>
                </c:pt>
                <c:pt idx="8495">
                  <c:v>-48.734999999999999</c:v>
                </c:pt>
                <c:pt idx="8496">
                  <c:v>-48.73299999999999</c:v>
                </c:pt>
                <c:pt idx="8497">
                  <c:v>-48.730999999999995</c:v>
                </c:pt>
                <c:pt idx="8498">
                  <c:v>-48.728999999999999</c:v>
                </c:pt>
                <c:pt idx="8499">
                  <c:v>-48.72699999999999</c:v>
                </c:pt>
                <c:pt idx="8500">
                  <c:v>-48.724999999999994</c:v>
                </c:pt>
                <c:pt idx="8501">
                  <c:v>-48.722999999999999</c:v>
                </c:pt>
                <c:pt idx="8502">
                  <c:v>-48.720999999999989</c:v>
                </c:pt>
                <c:pt idx="8503">
                  <c:v>-48.718999999999994</c:v>
                </c:pt>
                <c:pt idx="8504">
                  <c:v>-48.716999999999999</c:v>
                </c:pt>
                <c:pt idx="8505">
                  <c:v>-48.714999999999989</c:v>
                </c:pt>
                <c:pt idx="8506">
                  <c:v>-48.712999999999994</c:v>
                </c:pt>
                <c:pt idx="8507">
                  <c:v>-48.710999999999999</c:v>
                </c:pt>
                <c:pt idx="8508">
                  <c:v>-48.708999999999996</c:v>
                </c:pt>
                <c:pt idx="8509">
                  <c:v>-48.706999999999994</c:v>
                </c:pt>
                <c:pt idx="8510">
                  <c:v>-48.704999999999998</c:v>
                </c:pt>
                <c:pt idx="8511">
                  <c:v>-48.702999999999996</c:v>
                </c:pt>
                <c:pt idx="8512">
                  <c:v>-48.700999999999993</c:v>
                </c:pt>
                <c:pt idx="8513">
                  <c:v>-48.698999999999998</c:v>
                </c:pt>
                <c:pt idx="8514">
                  <c:v>-48.696999999999996</c:v>
                </c:pt>
                <c:pt idx="8515">
                  <c:v>-48.694999999999993</c:v>
                </c:pt>
                <c:pt idx="8516">
                  <c:v>-48.692999999999998</c:v>
                </c:pt>
                <c:pt idx="8517">
                  <c:v>-48.690999999999995</c:v>
                </c:pt>
                <c:pt idx="8518">
                  <c:v>-48.688999999999993</c:v>
                </c:pt>
                <c:pt idx="8519">
                  <c:v>-48.686999999999998</c:v>
                </c:pt>
                <c:pt idx="8520">
                  <c:v>-48.684999999999995</c:v>
                </c:pt>
                <c:pt idx="8521">
                  <c:v>-48.682999999999993</c:v>
                </c:pt>
                <c:pt idx="8522">
                  <c:v>-48.680999999999997</c:v>
                </c:pt>
                <c:pt idx="8523">
                  <c:v>-48.678999999999995</c:v>
                </c:pt>
                <c:pt idx="8524">
                  <c:v>-48.676999999999992</c:v>
                </c:pt>
                <c:pt idx="8525">
                  <c:v>-48.674999999999997</c:v>
                </c:pt>
                <c:pt idx="8526">
                  <c:v>-48.672999999999995</c:v>
                </c:pt>
                <c:pt idx="8527">
                  <c:v>-48.670999999999992</c:v>
                </c:pt>
                <c:pt idx="8528">
                  <c:v>-48.668999999999997</c:v>
                </c:pt>
                <c:pt idx="8529">
                  <c:v>-48.666999999999994</c:v>
                </c:pt>
                <c:pt idx="8530">
                  <c:v>-48.664999999999992</c:v>
                </c:pt>
                <c:pt idx="8531">
                  <c:v>-48.662999999999997</c:v>
                </c:pt>
                <c:pt idx="8532">
                  <c:v>-48.660999999999994</c:v>
                </c:pt>
                <c:pt idx="8533">
                  <c:v>-48.658999999999992</c:v>
                </c:pt>
                <c:pt idx="8534">
                  <c:v>-48.656999999999996</c:v>
                </c:pt>
                <c:pt idx="8535">
                  <c:v>-48.654999999999994</c:v>
                </c:pt>
                <c:pt idx="8536">
                  <c:v>-48.652999999999992</c:v>
                </c:pt>
                <c:pt idx="8537">
                  <c:v>-48.650999999999996</c:v>
                </c:pt>
                <c:pt idx="8538">
                  <c:v>-48.648999999999994</c:v>
                </c:pt>
                <c:pt idx="8539">
                  <c:v>-48.646999999999991</c:v>
                </c:pt>
                <c:pt idx="8540">
                  <c:v>-48.644999999999996</c:v>
                </c:pt>
                <c:pt idx="8541">
                  <c:v>-48.642999999999994</c:v>
                </c:pt>
                <c:pt idx="8542">
                  <c:v>-48.640999999999991</c:v>
                </c:pt>
                <c:pt idx="8543">
                  <c:v>-48.638999999999996</c:v>
                </c:pt>
                <c:pt idx="8544">
                  <c:v>-48.636999999999993</c:v>
                </c:pt>
                <c:pt idx="8545">
                  <c:v>-48.634999999999991</c:v>
                </c:pt>
                <c:pt idx="8546">
                  <c:v>-48.632999999999996</c:v>
                </c:pt>
                <c:pt idx="8547">
                  <c:v>-48.630999999999993</c:v>
                </c:pt>
                <c:pt idx="8548">
                  <c:v>-48.628999999999991</c:v>
                </c:pt>
                <c:pt idx="8549">
                  <c:v>-48.626999999999995</c:v>
                </c:pt>
                <c:pt idx="8550">
                  <c:v>-48.624999999999993</c:v>
                </c:pt>
                <c:pt idx="8551">
                  <c:v>-48.62299999999999</c:v>
                </c:pt>
                <c:pt idx="8552">
                  <c:v>-48.620999999999995</c:v>
                </c:pt>
                <c:pt idx="8553">
                  <c:v>-48.618999999999993</c:v>
                </c:pt>
                <c:pt idx="8554">
                  <c:v>-48.61699999999999</c:v>
                </c:pt>
                <c:pt idx="8555">
                  <c:v>-48.614999999999995</c:v>
                </c:pt>
                <c:pt idx="8556">
                  <c:v>-48.613</c:v>
                </c:pt>
                <c:pt idx="8557">
                  <c:v>-48.61099999999999</c:v>
                </c:pt>
                <c:pt idx="8558">
                  <c:v>-48.608999999999995</c:v>
                </c:pt>
                <c:pt idx="8559">
                  <c:v>-48.606999999999999</c:v>
                </c:pt>
                <c:pt idx="8560">
                  <c:v>-48.60499999999999</c:v>
                </c:pt>
                <c:pt idx="8561">
                  <c:v>-48.602999999999994</c:v>
                </c:pt>
                <c:pt idx="8562">
                  <c:v>-48.600999999999999</c:v>
                </c:pt>
                <c:pt idx="8563">
                  <c:v>-48.59899999999999</c:v>
                </c:pt>
                <c:pt idx="8564">
                  <c:v>-48.596999999999994</c:v>
                </c:pt>
                <c:pt idx="8565">
                  <c:v>-48.594999999999999</c:v>
                </c:pt>
                <c:pt idx="8566">
                  <c:v>-48.592999999999989</c:v>
                </c:pt>
                <c:pt idx="8567">
                  <c:v>-48.590999999999994</c:v>
                </c:pt>
                <c:pt idx="8568">
                  <c:v>-48.588999999999999</c:v>
                </c:pt>
                <c:pt idx="8569">
                  <c:v>-48.586999999999989</c:v>
                </c:pt>
                <c:pt idx="8570">
                  <c:v>-48.584999999999994</c:v>
                </c:pt>
                <c:pt idx="8571">
                  <c:v>-48.582999999999998</c:v>
                </c:pt>
                <c:pt idx="8572">
                  <c:v>-48.580999999999996</c:v>
                </c:pt>
                <c:pt idx="8573">
                  <c:v>-48.578999999999994</c:v>
                </c:pt>
                <c:pt idx="8574">
                  <c:v>-48.576999999999998</c:v>
                </c:pt>
                <c:pt idx="8575">
                  <c:v>-48.574999999999996</c:v>
                </c:pt>
                <c:pt idx="8576">
                  <c:v>-48.572999999999993</c:v>
                </c:pt>
                <c:pt idx="8577">
                  <c:v>-48.570999999999998</c:v>
                </c:pt>
                <c:pt idx="8578">
                  <c:v>-48.568999999999996</c:v>
                </c:pt>
                <c:pt idx="8579">
                  <c:v>-48.566999999999993</c:v>
                </c:pt>
                <c:pt idx="8580">
                  <c:v>-48.564999999999998</c:v>
                </c:pt>
                <c:pt idx="8581">
                  <c:v>-48.562999999999995</c:v>
                </c:pt>
                <c:pt idx="8582">
                  <c:v>-48.560999999999993</c:v>
                </c:pt>
                <c:pt idx="8583">
                  <c:v>-48.558999999999997</c:v>
                </c:pt>
                <c:pt idx="8584">
                  <c:v>-48.556999999999995</c:v>
                </c:pt>
                <c:pt idx="8585">
                  <c:v>-48.554999999999993</c:v>
                </c:pt>
                <c:pt idx="8586">
                  <c:v>-48.552999999999997</c:v>
                </c:pt>
                <c:pt idx="8587">
                  <c:v>-48.550999999999995</c:v>
                </c:pt>
                <c:pt idx="8588">
                  <c:v>-48.548999999999992</c:v>
                </c:pt>
                <c:pt idx="8589">
                  <c:v>-48.546999999999997</c:v>
                </c:pt>
                <c:pt idx="8590">
                  <c:v>-48.544999999999995</c:v>
                </c:pt>
                <c:pt idx="8591">
                  <c:v>-48.542999999999992</c:v>
                </c:pt>
                <c:pt idx="8592">
                  <c:v>-48.540999999999997</c:v>
                </c:pt>
                <c:pt idx="8593">
                  <c:v>-48.538999999999994</c:v>
                </c:pt>
                <c:pt idx="8594">
                  <c:v>-48.536999999999992</c:v>
                </c:pt>
                <c:pt idx="8595">
                  <c:v>-48.534999999999997</c:v>
                </c:pt>
                <c:pt idx="8596">
                  <c:v>-48.532999999999994</c:v>
                </c:pt>
                <c:pt idx="8597">
                  <c:v>-48.530999999999992</c:v>
                </c:pt>
                <c:pt idx="8598">
                  <c:v>-48.528999999999996</c:v>
                </c:pt>
                <c:pt idx="8599">
                  <c:v>-48.526999999999994</c:v>
                </c:pt>
                <c:pt idx="8600">
                  <c:v>-48.524999999999991</c:v>
                </c:pt>
                <c:pt idx="8601">
                  <c:v>-48.522999999999996</c:v>
                </c:pt>
                <c:pt idx="8602">
                  <c:v>-48.520999999999994</c:v>
                </c:pt>
                <c:pt idx="8603">
                  <c:v>-48.518999999999991</c:v>
                </c:pt>
                <c:pt idx="8604">
                  <c:v>-48.516999999999996</c:v>
                </c:pt>
                <c:pt idx="8605">
                  <c:v>-48.514999999999993</c:v>
                </c:pt>
                <c:pt idx="8606">
                  <c:v>-48.512999999999991</c:v>
                </c:pt>
                <c:pt idx="8607">
                  <c:v>-48.510999999999996</c:v>
                </c:pt>
                <c:pt idx="8608">
                  <c:v>-48.508999999999993</c:v>
                </c:pt>
                <c:pt idx="8609">
                  <c:v>-48.506999999999991</c:v>
                </c:pt>
                <c:pt idx="8610">
                  <c:v>-48.504999999999995</c:v>
                </c:pt>
                <c:pt idx="8611">
                  <c:v>-48.502999999999993</c:v>
                </c:pt>
                <c:pt idx="8612">
                  <c:v>-48.500999999999991</c:v>
                </c:pt>
                <c:pt idx="8613">
                  <c:v>-48.498999999999995</c:v>
                </c:pt>
                <c:pt idx="8614">
                  <c:v>-48.496999999999993</c:v>
                </c:pt>
                <c:pt idx="8615">
                  <c:v>-48.49499999999999</c:v>
                </c:pt>
                <c:pt idx="8616">
                  <c:v>-48.492999999999995</c:v>
                </c:pt>
                <c:pt idx="8617">
                  <c:v>-48.490999999999993</c:v>
                </c:pt>
                <c:pt idx="8618">
                  <c:v>-48.48899999999999</c:v>
                </c:pt>
                <c:pt idx="8619">
                  <c:v>-48.486999999999995</c:v>
                </c:pt>
                <c:pt idx="8620">
                  <c:v>-48.484999999999999</c:v>
                </c:pt>
                <c:pt idx="8621">
                  <c:v>-48.48299999999999</c:v>
                </c:pt>
                <c:pt idx="8622">
                  <c:v>-48.480999999999995</c:v>
                </c:pt>
                <c:pt idx="8623">
                  <c:v>-48.478999999999999</c:v>
                </c:pt>
                <c:pt idx="8624">
                  <c:v>-48.47699999999999</c:v>
                </c:pt>
                <c:pt idx="8625">
                  <c:v>-48.474999999999994</c:v>
                </c:pt>
                <c:pt idx="8626">
                  <c:v>-48.472999999999999</c:v>
                </c:pt>
                <c:pt idx="8627">
                  <c:v>-48.470999999999989</c:v>
                </c:pt>
                <c:pt idx="8628">
                  <c:v>-48.468999999999994</c:v>
                </c:pt>
                <c:pt idx="8629">
                  <c:v>-48.466999999999999</c:v>
                </c:pt>
                <c:pt idx="8630">
                  <c:v>-48.464999999999989</c:v>
                </c:pt>
                <c:pt idx="8631">
                  <c:v>-48.462999999999994</c:v>
                </c:pt>
                <c:pt idx="8632">
                  <c:v>-48.460999999999999</c:v>
                </c:pt>
                <c:pt idx="8633">
                  <c:v>-48.458999999999996</c:v>
                </c:pt>
                <c:pt idx="8634">
                  <c:v>-48.456999999999994</c:v>
                </c:pt>
                <c:pt idx="8635">
                  <c:v>-48.454999999999998</c:v>
                </c:pt>
                <c:pt idx="8636">
                  <c:v>-48.452999999999996</c:v>
                </c:pt>
                <c:pt idx="8637">
                  <c:v>-48.450999999999993</c:v>
                </c:pt>
                <c:pt idx="8638">
                  <c:v>-48.448999999999998</c:v>
                </c:pt>
                <c:pt idx="8639">
                  <c:v>-48.446999999999996</c:v>
                </c:pt>
                <c:pt idx="8640">
                  <c:v>-48.444999999999993</c:v>
                </c:pt>
                <c:pt idx="8641">
                  <c:v>-48.442999999999998</c:v>
                </c:pt>
                <c:pt idx="8642">
                  <c:v>-48.440999999999995</c:v>
                </c:pt>
                <c:pt idx="8643">
                  <c:v>-48.438999999999993</c:v>
                </c:pt>
                <c:pt idx="8644">
                  <c:v>-48.436999999999998</c:v>
                </c:pt>
                <c:pt idx="8645">
                  <c:v>-48.434999999999995</c:v>
                </c:pt>
                <c:pt idx="8646">
                  <c:v>-48.432999999999993</c:v>
                </c:pt>
                <c:pt idx="8647">
                  <c:v>-48.430999999999997</c:v>
                </c:pt>
                <c:pt idx="8648">
                  <c:v>-48.428999999999995</c:v>
                </c:pt>
                <c:pt idx="8649">
                  <c:v>-48.426999999999992</c:v>
                </c:pt>
                <c:pt idx="8650">
                  <c:v>-48.424999999999997</c:v>
                </c:pt>
                <c:pt idx="8651">
                  <c:v>-48.422999999999995</c:v>
                </c:pt>
                <c:pt idx="8652">
                  <c:v>-48.420999999999992</c:v>
                </c:pt>
                <c:pt idx="8653">
                  <c:v>-48.418999999999997</c:v>
                </c:pt>
                <c:pt idx="8654">
                  <c:v>-48.416999999999994</c:v>
                </c:pt>
                <c:pt idx="8655">
                  <c:v>-48.414999999999992</c:v>
                </c:pt>
                <c:pt idx="8656">
                  <c:v>-48.412999999999997</c:v>
                </c:pt>
                <c:pt idx="8657">
                  <c:v>-48.410999999999994</c:v>
                </c:pt>
                <c:pt idx="8658">
                  <c:v>-48.408999999999992</c:v>
                </c:pt>
                <c:pt idx="8659">
                  <c:v>-48.406999999999996</c:v>
                </c:pt>
                <c:pt idx="8660">
                  <c:v>-48.404999999999994</c:v>
                </c:pt>
                <c:pt idx="8661">
                  <c:v>-48.402999999999992</c:v>
                </c:pt>
                <c:pt idx="8662">
                  <c:v>-48.400999999999996</c:v>
                </c:pt>
                <c:pt idx="8663">
                  <c:v>-48.398999999999994</c:v>
                </c:pt>
                <c:pt idx="8664">
                  <c:v>-48.396999999999991</c:v>
                </c:pt>
                <c:pt idx="8665">
                  <c:v>-48.394999999999996</c:v>
                </c:pt>
                <c:pt idx="8666">
                  <c:v>-48.392999999999994</c:v>
                </c:pt>
                <c:pt idx="8667">
                  <c:v>-48.390999999999991</c:v>
                </c:pt>
                <c:pt idx="8668">
                  <c:v>-48.388999999999996</c:v>
                </c:pt>
                <c:pt idx="8669">
                  <c:v>-48.386999999999993</c:v>
                </c:pt>
                <c:pt idx="8670">
                  <c:v>-48.384999999999991</c:v>
                </c:pt>
                <c:pt idx="8671">
                  <c:v>-48.382999999999996</c:v>
                </c:pt>
                <c:pt idx="8672">
                  <c:v>-48.380999999999993</c:v>
                </c:pt>
                <c:pt idx="8673">
                  <c:v>-48.378999999999991</c:v>
                </c:pt>
                <c:pt idx="8674">
                  <c:v>-48.376999999999995</c:v>
                </c:pt>
                <c:pt idx="8675">
                  <c:v>-48.374999999999993</c:v>
                </c:pt>
                <c:pt idx="8676">
                  <c:v>-48.37299999999999</c:v>
                </c:pt>
                <c:pt idx="8677">
                  <c:v>-48.370999999999995</c:v>
                </c:pt>
                <c:pt idx="8678">
                  <c:v>-48.368999999999993</c:v>
                </c:pt>
                <c:pt idx="8679">
                  <c:v>-48.36699999999999</c:v>
                </c:pt>
                <c:pt idx="8680">
                  <c:v>-48.364999999999995</c:v>
                </c:pt>
                <c:pt idx="8681">
                  <c:v>-48.363</c:v>
                </c:pt>
                <c:pt idx="8682">
                  <c:v>-48.36099999999999</c:v>
                </c:pt>
                <c:pt idx="8683">
                  <c:v>-48.358999999999995</c:v>
                </c:pt>
                <c:pt idx="8684">
                  <c:v>-48.356999999999999</c:v>
                </c:pt>
                <c:pt idx="8685">
                  <c:v>-48.35499999999999</c:v>
                </c:pt>
                <c:pt idx="8686">
                  <c:v>-48.352999999999994</c:v>
                </c:pt>
                <c:pt idx="8687">
                  <c:v>-48.350999999999999</c:v>
                </c:pt>
                <c:pt idx="8688">
                  <c:v>-48.34899999999999</c:v>
                </c:pt>
                <c:pt idx="8689">
                  <c:v>-48.346999999999994</c:v>
                </c:pt>
                <c:pt idx="8690">
                  <c:v>-48.344999999999999</c:v>
                </c:pt>
                <c:pt idx="8691">
                  <c:v>-48.342999999999989</c:v>
                </c:pt>
                <c:pt idx="8692">
                  <c:v>-48.340999999999994</c:v>
                </c:pt>
                <c:pt idx="8693">
                  <c:v>-48.338999999999999</c:v>
                </c:pt>
                <c:pt idx="8694">
                  <c:v>-48.336999999999989</c:v>
                </c:pt>
                <c:pt idx="8695">
                  <c:v>-48.334999999999994</c:v>
                </c:pt>
                <c:pt idx="8696">
                  <c:v>-48.332999999999998</c:v>
                </c:pt>
                <c:pt idx="8697">
                  <c:v>-48.330999999999996</c:v>
                </c:pt>
                <c:pt idx="8698">
                  <c:v>-48.328999999999994</c:v>
                </c:pt>
                <c:pt idx="8699">
                  <c:v>-48.326999999999998</c:v>
                </c:pt>
                <c:pt idx="8700">
                  <c:v>-48.324999999999996</c:v>
                </c:pt>
                <c:pt idx="8701">
                  <c:v>-48.322999999999993</c:v>
                </c:pt>
                <c:pt idx="8702">
                  <c:v>-48.320999999999998</c:v>
                </c:pt>
                <c:pt idx="8703">
                  <c:v>-48.318999999999996</c:v>
                </c:pt>
                <c:pt idx="8704">
                  <c:v>-48.316999999999993</c:v>
                </c:pt>
                <c:pt idx="8705">
                  <c:v>-48.314999999999998</c:v>
                </c:pt>
                <c:pt idx="8706">
                  <c:v>-48.312999999999995</c:v>
                </c:pt>
                <c:pt idx="8707">
                  <c:v>-48.310999999999993</c:v>
                </c:pt>
                <c:pt idx="8708">
                  <c:v>-48.308999999999997</c:v>
                </c:pt>
                <c:pt idx="8709">
                  <c:v>-48.306999999999995</c:v>
                </c:pt>
                <c:pt idx="8710">
                  <c:v>-48.304999999999993</c:v>
                </c:pt>
                <c:pt idx="8711">
                  <c:v>-48.302999999999997</c:v>
                </c:pt>
                <c:pt idx="8712">
                  <c:v>-48.300999999999995</c:v>
                </c:pt>
                <c:pt idx="8713">
                  <c:v>-48.298999999999992</c:v>
                </c:pt>
                <c:pt idx="8714">
                  <c:v>-48.296999999999997</c:v>
                </c:pt>
                <c:pt idx="8715">
                  <c:v>-48.294999999999995</c:v>
                </c:pt>
                <c:pt idx="8716">
                  <c:v>-48.292999999999992</c:v>
                </c:pt>
                <c:pt idx="8717">
                  <c:v>-48.290999999999997</c:v>
                </c:pt>
                <c:pt idx="8718">
                  <c:v>-48.288999999999994</c:v>
                </c:pt>
                <c:pt idx="8719">
                  <c:v>-48.286999999999992</c:v>
                </c:pt>
                <c:pt idx="8720">
                  <c:v>-48.284999999999997</c:v>
                </c:pt>
                <c:pt idx="8721">
                  <c:v>-48.282999999999994</c:v>
                </c:pt>
                <c:pt idx="8722">
                  <c:v>-48.280999999999992</c:v>
                </c:pt>
                <c:pt idx="8723">
                  <c:v>-48.278999999999996</c:v>
                </c:pt>
                <c:pt idx="8724">
                  <c:v>-48.276999999999994</c:v>
                </c:pt>
                <c:pt idx="8725">
                  <c:v>-48.274999999999991</c:v>
                </c:pt>
                <c:pt idx="8726">
                  <c:v>-48.272999999999996</c:v>
                </c:pt>
                <c:pt idx="8727">
                  <c:v>-48.270999999999994</c:v>
                </c:pt>
                <c:pt idx="8728">
                  <c:v>-48.268999999999991</c:v>
                </c:pt>
                <c:pt idx="8729">
                  <c:v>-48.266999999999996</c:v>
                </c:pt>
                <c:pt idx="8730">
                  <c:v>-48.264999999999993</c:v>
                </c:pt>
                <c:pt idx="8731">
                  <c:v>-48.262999999999991</c:v>
                </c:pt>
                <c:pt idx="8732">
                  <c:v>-48.260999999999996</c:v>
                </c:pt>
                <c:pt idx="8733">
                  <c:v>-48.258999999999993</c:v>
                </c:pt>
                <c:pt idx="8734">
                  <c:v>-48.256999999999991</c:v>
                </c:pt>
                <c:pt idx="8735">
                  <c:v>-48.254999999999995</c:v>
                </c:pt>
                <c:pt idx="8736">
                  <c:v>-48.252999999999993</c:v>
                </c:pt>
                <c:pt idx="8737">
                  <c:v>-48.250999999999991</c:v>
                </c:pt>
                <c:pt idx="8738">
                  <c:v>-48.248999999999995</c:v>
                </c:pt>
                <c:pt idx="8739">
                  <c:v>-48.246999999999993</c:v>
                </c:pt>
                <c:pt idx="8740">
                  <c:v>-48.24499999999999</c:v>
                </c:pt>
                <c:pt idx="8741">
                  <c:v>-48.242999999999995</c:v>
                </c:pt>
                <c:pt idx="8742">
                  <c:v>-48.240999999999993</c:v>
                </c:pt>
                <c:pt idx="8743">
                  <c:v>-48.23899999999999</c:v>
                </c:pt>
                <c:pt idx="8744">
                  <c:v>-48.236999999999995</c:v>
                </c:pt>
                <c:pt idx="8745">
                  <c:v>-48.234999999999999</c:v>
                </c:pt>
                <c:pt idx="8746">
                  <c:v>-48.23299999999999</c:v>
                </c:pt>
                <c:pt idx="8747">
                  <c:v>-48.230999999999995</c:v>
                </c:pt>
                <c:pt idx="8748">
                  <c:v>-48.228999999999999</c:v>
                </c:pt>
                <c:pt idx="8749">
                  <c:v>-48.22699999999999</c:v>
                </c:pt>
                <c:pt idx="8750">
                  <c:v>-48.224999999999994</c:v>
                </c:pt>
                <c:pt idx="8751">
                  <c:v>-48.222999999999999</c:v>
                </c:pt>
                <c:pt idx="8752">
                  <c:v>-48.220999999999989</c:v>
                </c:pt>
                <c:pt idx="8753">
                  <c:v>-48.218999999999994</c:v>
                </c:pt>
                <c:pt idx="8754">
                  <c:v>-48.216999999999999</c:v>
                </c:pt>
                <c:pt idx="8755">
                  <c:v>-48.214999999999989</c:v>
                </c:pt>
                <c:pt idx="8756">
                  <c:v>-48.212999999999994</c:v>
                </c:pt>
                <c:pt idx="8757">
                  <c:v>-48.210999999999999</c:v>
                </c:pt>
                <c:pt idx="8758">
                  <c:v>-48.208999999999996</c:v>
                </c:pt>
                <c:pt idx="8759">
                  <c:v>-48.206999999999994</c:v>
                </c:pt>
                <c:pt idx="8760">
                  <c:v>-48.204999999999998</c:v>
                </c:pt>
                <c:pt idx="8761">
                  <c:v>-48.202999999999996</c:v>
                </c:pt>
                <c:pt idx="8762">
                  <c:v>-48.200999999999993</c:v>
                </c:pt>
                <c:pt idx="8763">
                  <c:v>-48.198999999999998</c:v>
                </c:pt>
                <c:pt idx="8764">
                  <c:v>-48.196999999999996</c:v>
                </c:pt>
                <c:pt idx="8765">
                  <c:v>-48.194999999999993</c:v>
                </c:pt>
                <c:pt idx="8766">
                  <c:v>-48.192999999999998</c:v>
                </c:pt>
                <c:pt idx="8767">
                  <c:v>-48.190999999999995</c:v>
                </c:pt>
                <c:pt idx="8768">
                  <c:v>-48.188999999999993</c:v>
                </c:pt>
                <c:pt idx="8769">
                  <c:v>-48.186999999999998</c:v>
                </c:pt>
                <c:pt idx="8770">
                  <c:v>-48.184999999999995</c:v>
                </c:pt>
                <c:pt idx="8771">
                  <c:v>-48.182999999999993</c:v>
                </c:pt>
                <c:pt idx="8772">
                  <c:v>-48.180999999999997</c:v>
                </c:pt>
                <c:pt idx="8773">
                  <c:v>-48.178999999999995</c:v>
                </c:pt>
                <c:pt idx="8774">
                  <c:v>-48.176999999999992</c:v>
                </c:pt>
                <c:pt idx="8775">
                  <c:v>-48.174999999999997</c:v>
                </c:pt>
                <c:pt idx="8776">
                  <c:v>-48.172999999999995</c:v>
                </c:pt>
                <c:pt idx="8777">
                  <c:v>-48.170999999999992</c:v>
                </c:pt>
                <c:pt idx="8778">
                  <c:v>-48.168999999999997</c:v>
                </c:pt>
                <c:pt idx="8779">
                  <c:v>-48.166999999999994</c:v>
                </c:pt>
                <c:pt idx="8780">
                  <c:v>-48.164999999999992</c:v>
                </c:pt>
                <c:pt idx="8781">
                  <c:v>-48.162999999999997</c:v>
                </c:pt>
                <c:pt idx="8782">
                  <c:v>-48.160999999999994</c:v>
                </c:pt>
                <c:pt idx="8783">
                  <c:v>-48.158999999999992</c:v>
                </c:pt>
                <c:pt idx="8784">
                  <c:v>-48.156999999999996</c:v>
                </c:pt>
                <c:pt idx="8785">
                  <c:v>-48.154999999999994</c:v>
                </c:pt>
                <c:pt idx="8786">
                  <c:v>-48.152999999999992</c:v>
                </c:pt>
                <c:pt idx="8787">
                  <c:v>-48.150999999999996</c:v>
                </c:pt>
                <c:pt idx="8788">
                  <c:v>-48.148999999999994</c:v>
                </c:pt>
                <c:pt idx="8789">
                  <c:v>-48.146999999999991</c:v>
                </c:pt>
                <c:pt idx="8790">
                  <c:v>-48.144999999999996</c:v>
                </c:pt>
                <c:pt idx="8791">
                  <c:v>-48.142999999999994</c:v>
                </c:pt>
                <c:pt idx="8792">
                  <c:v>-48.140999999999991</c:v>
                </c:pt>
                <c:pt idx="8793">
                  <c:v>-48.138999999999996</c:v>
                </c:pt>
                <c:pt idx="8794">
                  <c:v>-48.136999999999993</c:v>
                </c:pt>
                <c:pt idx="8795">
                  <c:v>-48.134999999999991</c:v>
                </c:pt>
                <c:pt idx="8796">
                  <c:v>-48.132999999999996</c:v>
                </c:pt>
                <c:pt idx="8797">
                  <c:v>-48.130999999999993</c:v>
                </c:pt>
                <c:pt idx="8798">
                  <c:v>-48.128999999999991</c:v>
                </c:pt>
                <c:pt idx="8799">
                  <c:v>-48.126999999999995</c:v>
                </c:pt>
                <c:pt idx="8800">
                  <c:v>-48.124999999999993</c:v>
                </c:pt>
                <c:pt idx="8801">
                  <c:v>-48.12299999999999</c:v>
                </c:pt>
                <c:pt idx="8802">
                  <c:v>-48.120999999999995</c:v>
                </c:pt>
                <c:pt idx="8803">
                  <c:v>-48.118999999999993</c:v>
                </c:pt>
                <c:pt idx="8804">
                  <c:v>-48.11699999999999</c:v>
                </c:pt>
                <c:pt idx="8805">
                  <c:v>-48.114999999999995</c:v>
                </c:pt>
                <c:pt idx="8806">
                  <c:v>-48.113</c:v>
                </c:pt>
                <c:pt idx="8807">
                  <c:v>-48.11099999999999</c:v>
                </c:pt>
                <c:pt idx="8808">
                  <c:v>-48.108999999999995</c:v>
                </c:pt>
                <c:pt idx="8809">
                  <c:v>-48.106999999999999</c:v>
                </c:pt>
                <c:pt idx="8810">
                  <c:v>-48.10499999999999</c:v>
                </c:pt>
                <c:pt idx="8811">
                  <c:v>-48.102999999999994</c:v>
                </c:pt>
                <c:pt idx="8812">
                  <c:v>-48.100999999999999</c:v>
                </c:pt>
                <c:pt idx="8813">
                  <c:v>-48.09899999999999</c:v>
                </c:pt>
                <c:pt idx="8814">
                  <c:v>-48.096999999999994</c:v>
                </c:pt>
                <c:pt idx="8815">
                  <c:v>-48.094999999999999</c:v>
                </c:pt>
                <c:pt idx="8816">
                  <c:v>-48.092999999999989</c:v>
                </c:pt>
                <c:pt idx="8817">
                  <c:v>-48.090999999999994</c:v>
                </c:pt>
                <c:pt idx="8818">
                  <c:v>-48.088999999999999</c:v>
                </c:pt>
                <c:pt idx="8819">
                  <c:v>-48.086999999999989</c:v>
                </c:pt>
                <c:pt idx="8820">
                  <c:v>-48.084999999999994</c:v>
                </c:pt>
                <c:pt idx="8821">
                  <c:v>-48.082999999999998</c:v>
                </c:pt>
                <c:pt idx="8822">
                  <c:v>-48.080999999999996</c:v>
                </c:pt>
                <c:pt idx="8823">
                  <c:v>-48.078999999999994</c:v>
                </c:pt>
                <c:pt idx="8824">
                  <c:v>-48.076999999999998</c:v>
                </c:pt>
                <c:pt idx="8825">
                  <c:v>-48.074999999999996</c:v>
                </c:pt>
                <c:pt idx="8826">
                  <c:v>-48.072999999999993</c:v>
                </c:pt>
                <c:pt idx="8827">
                  <c:v>-48.070999999999998</c:v>
                </c:pt>
                <c:pt idx="8828">
                  <c:v>-48.068999999999996</c:v>
                </c:pt>
                <c:pt idx="8829">
                  <c:v>-48.066999999999993</c:v>
                </c:pt>
                <c:pt idx="8830">
                  <c:v>-48.064999999999998</c:v>
                </c:pt>
                <c:pt idx="8831">
                  <c:v>-48.062999999999995</c:v>
                </c:pt>
                <c:pt idx="8832">
                  <c:v>-48.060999999999993</c:v>
                </c:pt>
                <c:pt idx="8833">
                  <c:v>-48.058999999999997</c:v>
                </c:pt>
                <c:pt idx="8834">
                  <c:v>-48.056999999999995</c:v>
                </c:pt>
                <c:pt idx="8835">
                  <c:v>-48.054999999999993</c:v>
                </c:pt>
                <c:pt idx="8836">
                  <c:v>-48.052999999999997</c:v>
                </c:pt>
                <c:pt idx="8837">
                  <c:v>-48.050999999999995</c:v>
                </c:pt>
                <c:pt idx="8838">
                  <c:v>-48.048999999999992</c:v>
                </c:pt>
                <c:pt idx="8839">
                  <c:v>-48.046999999999997</c:v>
                </c:pt>
                <c:pt idx="8840">
                  <c:v>-48.044999999999995</c:v>
                </c:pt>
                <c:pt idx="8841">
                  <c:v>-48.042999999999992</c:v>
                </c:pt>
                <c:pt idx="8842">
                  <c:v>-48.040999999999997</c:v>
                </c:pt>
                <c:pt idx="8843">
                  <c:v>-48.038999999999994</c:v>
                </c:pt>
                <c:pt idx="8844">
                  <c:v>-48.036999999999992</c:v>
                </c:pt>
                <c:pt idx="8845">
                  <c:v>-48.034999999999997</c:v>
                </c:pt>
                <c:pt idx="8846">
                  <c:v>-48.032999999999994</c:v>
                </c:pt>
                <c:pt idx="8847">
                  <c:v>-48.030999999999992</c:v>
                </c:pt>
                <c:pt idx="8848">
                  <c:v>-48.028999999999996</c:v>
                </c:pt>
                <c:pt idx="8849">
                  <c:v>-48.026999999999994</c:v>
                </c:pt>
                <c:pt idx="8850">
                  <c:v>-48.024999999999991</c:v>
                </c:pt>
                <c:pt idx="8851">
                  <c:v>-48.022999999999996</c:v>
                </c:pt>
                <c:pt idx="8852">
                  <c:v>-48.020999999999994</c:v>
                </c:pt>
                <c:pt idx="8853">
                  <c:v>-48.018999999999991</c:v>
                </c:pt>
                <c:pt idx="8854">
                  <c:v>-48.016999999999996</c:v>
                </c:pt>
                <c:pt idx="8855">
                  <c:v>-48.014999999999993</c:v>
                </c:pt>
                <c:pt idx="8856">
                  <c:v>-48.012999999999991</c:v>
                </c:pt>
                <c:pt idx="8857">
                  <c:v>-48.010999999999996</c:v>
                </c:pt>
                <c:pt idx="8858">
                  <c:v>-48.008999999999993</c:v>
                </c:pt>
                <c:pt idx="8859">
                  <c:v>-48.006999999999991</c:v>
                </c:pt>
                <c:pt idx="8860">
                  <c:v>-48.004999999999995</c:v>
                </c:pt>
                <c:pt idx="8861">
                  <c:v>-48.002999999999993</c:v>
                </c:pt>
                <c:pt idx="8862">
                  <c:v>-48.000999999999991</c:v>
                </c:pt>
                <c:pt idx="8863">
                  <c:v>-47.998999999999995</c:v>
                </c:pt>
                <c:pt idx="8864">
                  <c:v>-47.996999999999993</c:v>
                </c:pt>
                <c:pt idx="8865">
                  <c:v>-47.99499999999999</c:v>
                </c:pt>
                <c:pt idx="8866">
                  <c:v>-47.992999999999995</c:v>
                </c:pt>
                <c:pt idx="8867">
                  <c:v>-47.990999999999993</c:v>
                </c:pt>
                <c:pt idx="8868">
                  <c:v>-47.98899999999999</c:v>
                </c:pt>
                <c:pt idx="8869">
                  <c:v>-47.986999999999995</c:v>
                </c:pt>
                <c:pt idx="8870">
                  <c:v>-47.984999999999999</c:v>
                </c:pt>
                <c:pt idx="8871">
                  <c:v>-47.98299999999999</c:v>
                </c:pt>
                <c:pt idx="8872">
                  <c:v>-47.980999999999995</c:v>
                </c:pt>
                <c:pt idx="8873">
                  <c:v>-47.978999999999999</c:v>
                </c:pt>
                <c:pt idx="8874">
                  <c:v>-47.97699999999999</c:v>
                </c:pt>
                <c:pt idx="8875">
                  <c:v>-47.974999999999994</c:v>
                </c:pt>
                <c:pt idx="8876">
                  <c:v>-47.972999999999999</c:v>
                </c:pt>
                <c:pt idx="8877">
                  <c:v>-47.970999999999989</c:v>
                </c:pt>
                <c:pt idx="8878">
                  <c:v>-47.968999999999994</c:v>
                </c:pt>
                <c:pt idx="8879">
                  <c:v>-47.966999999999999</c:v>
                </c:pt>
                <c:pt idx="8880">
                  <c:v>-47.964999999999989</c:v>
                </c:pt>
                <c:pt idx="8881">
                  <c:v>-47.962999999999994</c:v>
                </c:pt>
                <c:pt idx="8882">
                  <c:v>-47.960999999999999</c:v>
                </c:pt>
                <c:pt idx="8883">
                  <c:v>-47.958999999999996</c:v>
                </c:pt>
                <c:pt idx="8884">
                  <c:v>-47.956999999999994</c:v>
                </c:pt>
                <c:pt idx="8885">
                  <c:v>-47.954999999999998</c:v>
                </c:pt>
                <c:pt idx="8886">
                  <c:v>-47.952999999999996</c:v>
                </c:pt>
                <c:pt idx="8887">
                  <c:v>-47.950999999999993</c:v>
                </c:pt>
                <c:pt idx="8888">
                  <c:v>-47.948999999999998</c:v>
                </c:pt>
                <c:pt idx="8889">
                  <c:v>-47.946999999999996</c:v>
                </c:pt>
                <c:pt idx="8890">
                  <c:v>-47.944999999999993</c:v>
                </c:pt>
                <c:pt idx="8891">
                  <c:v>-47.942999999999998</c:v>
                </c:pt>
                <c:pt idx="8892">
                  <c:v>-47.940999999999995</c:v>
                </c:pt>
                <c:pt idx="8893">
                  <c:v>-47.938999999999993</c:v>
                </c:pt>
                <c:pt idx="8894">
                  <c:v>-47.936999999999998</c:v>
                </c:pt>
                <c:pt idx="8895">
                  <c:v>-47.934999999999995</c:v>
                </c:pt>
                <c:pt idx="8896">
                  <c:v>-47.932999999999993</c:v>
                </c:pt>
                <c:pt idx="8897">
                  <c:v>-47.930999999999997</c:v>
                </c:pt>
                <c:pt idx="8898">
                  <c:v>-47.928999999999995</c:v>
                </c:pt>
                <c:pt idx="8899">
                  <c:v>-47.926999999999992</c:v>
                </c:pt>
                <c:pt idx="8900">
                  <c:v>-47.924999999999997</c:v>
                </c:pt>
                <c:pt idx="8901">
                  <c:v>-47.922999999999995</c:v>
                </c:pt>
                <c:pt idx="8902">
                  <c:v>-47.920999999999992</c:v>
                </c:pt>
                <c:pt idx="8903">
                  <c:v>-47.918999999999997</c:v>
                </c:pt>
                <c:pt idx="8904">
                  <c:v>-47.916999999999994</c:v>
                </c:pt>
                <c:pt idx="8905">
                  <c:v>-47.914999999999992</c:v>
                </c:pt>
                <c:pt idx="8906">
                  <c:v>-47.912999999999997</c:v>
                </c:pt>
                <c:pt idx="8907">
                  <c:v>-47.910999999999994</c:v>
                </c:pt>
                <c:pt idx="8908">
                  <c:v>-47.908999999999992</c:v>
                </c:pt>
                <c:pt idx="8909">
                  <c:v>-47.906999999999996</c:v>
                </c:pt>
                <c:pt idx="8910">
                  <c:v>-47.904999999999994</c:v>
                </c:pt>
                <c:pt idx="8911">
                  <c:v>-47.902999999999992</c:v>
                </c:pt>
                <c:pt idx="8912">
                  <c:v>-47.900999999999996</c:v>
                </c:pt>
                <c:pt idx="8913">
                  <c:v>-47.898999999999994</c:v>
                </c:pt>
                <c:pt idx="8914">
                  <c:v>-47.896999999999991</c:v>
                </c:pt>
                <c:pt idx="8915">
                  <c:v>-47.894999999999996</c:v>
                </c:pt>
                <c:pt idx="8916">
                  <c:v>-47.892999999999994</c:v>
                </c:pt>
                <c:pt idx="8917">
                  <c:v>-47.890999999999991</c:v>
                </c:pt>
                <c:pt idx="8918">
                  <c:v>-47.888999999999996</c:v>
                </c:pt>
                <c:pt idx="8919">
                  <c:v>-47.886999999999993</c:v>
                </c:pt>
                <c:pt idx="8920">
                  <c:v>-47.884999999999991</c:v>
                </c:pt>
                <c:pt idx="8921">
                  <c:v>-47.882999999999996</c:v>
                </c:pt>
                <c:pt idx="8922">
                  <c:v>-47.880999999999993</c:v>
                </c:pt>
                <c:pt idx="8923">
                  <c:v>-47.878999999999991</c:v>
                </c:pt>
                <c:pt idx="8924">
                  <c:v>-47.876999999999995</c:v>
                </c:pt>
                <c:pt idx="8925">
                  <c:v>-47.874999999999993</c:v>
                </c:pt>
                <c:pt idx="8926">
                  <c:v>-47.87299999999999</c:v>
                </c:pt>
                <c:pt idx="8927">
                  <c:v>-47.870999999999995</c:v>
                </c:pt>
                <c:pt idx="8928">
                  <c:v>-47.868999999999993</c:v>
                </c:pt>
                <c:pt idx="8929">
                  <c:v>-47.86699999999999</c:v>
                </c:pt>
                <c:pt idx="8930">
                  <c:v>-47.864999999999995</c:v>
                </c:pt>
                <c:pt idx="8931">
                  <c:v>-47.863</c:v>
                </c:pt>
                <c:pt idx="8932">
                  <c:v>-47.86099999999999</c:v>
                </c:pt>
                <c:pt idx="8933">
                  <c:v>-47.858999999999995</c:v>
                </c:pt>
                <c:pt idx="8934">
                  <c:v>-47.856999999999999</c:v>
                </c:pt>
                <c:pt idx="8935">
                  <c:v>-47.85499999999999</c:v>
                </c:pt>
                <c:pt idx="8936">
                  <c:v>-47.852999999999994</c:v>
                </c:pt>
                <c:pt idx="8937">
                  <c:v>-47.850999999999999</c:v>
                </c:pt>
                <c:pt idx="8938">
                  <c:v>-47.84899999999999</c:v>
                </c:pt>
                <c:pt idx="8939">
                  <c:v>-47.846999999999994</c:v>
                </c:pt>
                <c:pt idx="8940">
                  <c:v>-47.844999999999999</c:v>
                </c:pt>
                <c:pt idx="8941">
                  <c:v>-47.842999999999989</c:v>
                </c:pt>
                <c:pt idx="8942">
                  <c:v>-47.840999999999994</c:v>
                </c:pt>
                <c:pt idx="8943">
                  <c:v>-47.838999999999999</c:v>
                </c:pt>
                <c:pt idx="8944">
                  <c:v>-47.836999999999989</c:v>
                </c:pt>
                <c:pt idx="8945">
                  <c:v>-47.834999999999994</c:v>
                </c:pt>
                <c:pt idx="8946">
                  <c:v>-47.832999999999998</c:v>
                </c:pt>
                <c:pt idx="8947">
                  <c:v>-47.830999999999996</c:v>
                </c:pt>
                <c:pt idx="8948">
                  <c:v>-47.828999999999994</c:v>
                </c:pt>
                <c:pt idx="8949">
                  <c:v>-47.826999999999998</c:v>
                </c:pt>
                <c:pt idx="8950">
                  <c:v>-47.824999999999996</c:v>
                </c:pt>
                <c:pt idx="8951">
                  <c:v>-47.822999999999993</c:v>
                </c:pt>
                <c:pt idx="8952">
                  <c:v>-47.820999999999998</c:v>
                </c:pt>
                <c:pt idx="8953">
                  <c:v>-47.818999999999996</c:v>
                </c:pt>
                <c:pt idx="8954">
                  <c:v>-47.816999999999993</c:v>
                </c:pt>
                <c:pt idx="8955">
                  <c:v>-47.814999999999998</c:v>
                </c:pt>
                <c:pt idx="8956">
                  <c:v>-47.812999999999995</c:v>
                </c:pt>
                <c:pt idx="8957">
                  <c:v>-47.810999999999993</c:v>
                </c:pt>
                <c:pt idx="8958">
                  <c:v>-47.808999999999997</c:v>
                </c:pt>
                <c:pt idx="8959">
                  <c:v>-47.806999999999995</c:v>
                </c:pt>
                <c:pt idx="8960">
                  <c:v>-47.804999999999993</c:v>
                </c:pt>
                <c:pt idx="8961">
                  <c:v>-47.802999999999997</c:v>
                </c:pt>
                <c:pt idx="8962">
                  <c:v>-47.800999999999995</c:v>
                </c:pt>
                <c:pt idx="8963">
                  <c:v>-47.798999999999992</c:v>
                </c:pt>
                <c:pt idx="8964">
                  <c:v>-47.796999999999997</c:v>
                </c:pt>
                <c:pt idx="8965">
                  <c:v>-47.794999999999995</c:v>
                </c:pt>
                <c:pt idx="8966">
                  <c:v>-47.792999999999992</c:v>
                </c:pt>
                <c:pt idx="8967">
                  <c:v>-47.790999999999997</c:v>
                </c:pt>
                <c:pt idx="8968">
                  <c:v>-47.788999999999994</c:v>
                </c:pt>
                <c:pt idx="8969">
                  <c:v>-47.786999999999992</c:v>
                </c:pt>
                <c:pt idx="8970">
                  <c:v>-47.784999999999997</c:v>
                </c:pt>
                <c:pt idx="8971">
                  <c:v>-47.782999999999994</c:v>
                </c:pt>
                <c:pt idx="8972">
                  <c:v>-47.780999999999992</c:v>
                </c:pt>
                <c:pt idx="8973">
                  <c:v>-47.778999999999996</c:v>
                </c:pt>
                <c:pt idx="8974">
                  <c:v>-47.776999999999994</c:v>
                </c:pt>
                <c:pt idx="8975">
                  <c:v>-47.774999999999991</c:v>
                </c:pt>
                <c:pt idx="8976">
                  <c:v>-47.772999999999996</c:v>
                </c:pt>
                <c:pt idx="8977">
                  <c:v>-47.770999999999994</c:v>
                </c:pt>
                <c:pt idx="8978">
                  <c:v>-47.768999999999991</c:v>
                </c:pt>
                <c:pt idx="8979">
                  <c:v>-47.766999999999996</c:v>
                </c:pt>
                <c:pt idx="8980">
                  <c:v>-47.764999999999993</c:v>
                </c:pt>
                <c:pt idx="8981">
                  <c:v>-47.762999999999991</c:v>
                </c:pt>
                <c:pt idx="8982">
                  <c:v>-47.760999999999996</c:v>
                </c:pt>
                <c:pt idx="8983">
                  <c:v>-47.758999999999993</c:v>
                </c:pt>
                <c:pt idx="8984">
                  <c:v>-47.756999999999991</c:v>
                </c:pt>
                <c:pt idx="8985">
                  <c:v>-47.754999999999995</c:v>
                </c:pt>
                <c:pt idx="8986">
                  <c:v>-47.752999999999993</c:v>
                </c:pt>
                <c:pt idx="8987">
                  <c:v>-47.750999999999991</c:v>
                </c:pt>
                <c:pt idx="8988">
                  <c:v>-47.748999999999995</c:v>
                </c:pt>
                <c:pt idx="8989">
                  <c:v>-47.746999999999993</c:v>
                </c:pt>
                <c:pt idx="8990">
                  <c:v>-47.74499999999999</c:v>
                </c:pt>
                <c:pt idx="8991">
                  <c:v>-47.742999999999995</c:v>
                </c:pt>
                <c:pt idx="8992">
                  <c:v>-47.740999999999993</c:v>
                </c:pt>
                <c:pt idx="8993">
                  <c:v>-47.73899999999999</c:v>
                </c:pt>
                <c:pt idx="8994">
                  <c:v>-47.736999999999995</c:v>
                </c:pt>
                <c:pt idx="8995">
                  <c:v>-47.734999999999999</c:v>
                </c:pt>
                <c:pt idx="8996">
                  <c:v>-47.73299999999999</c:v>
                </c:pt>
                <c:pt idx="8997">
                  <c:v>-47.730999999999995</c:v>
                </c:pt>
                <c:pt idx="8998">
                  <c:v>-47.728999999999999</c:v>
                </c:pt>
                <c:pt idx="8999">
                  <c:v>-47.72699999999999</c:v>
                </c:pt>
                <c:pt idx="9000">
                  <c:v>-47.724999999999994</c:v>
                </c:pt>
                <c:pt idx="9001">
                  <c:v>-47.722999999999999</c:v>
                </c:pt>
                <c:pt idx="9002">
                  <c:v>-47.720999999999989</c:v>
                </c:pt>
                <c:pt idx="9003">
                  <c:v>-47.718999999999994</c:v>
                </c:pt>
                <c:pt idx="9004">
                  <c:v>-47.716999999999999</c:v>
                </c:pt>
                <c:pt idx="9005">
                  <c:v>-47.714999999999989</c:v>
                </c:pt>
                <c:pt idx="9006">
                  <c:v>-47.712999999999994</c:v>
                </c:pt>
                <c:pt idx="9007">
                  <c:v>-47.710999999999999</c:v>
                </c:pt>
                <c:pt idx="9008">
                  <c:v>-47.708999999999996</c:v>
                </c:pt>
                <c:pt idx="9009">
                  <c:v>-47.706999999999994</c:v>
                </c:pt>
                <c:pt idx="9010">
                  <c:v>-47.704999999999998</c:v>
                </c:pt>
                <c:pt idx="9011">
                  <c:v>-47.702999999999996</c:v>
                </c:pt>
                <c:pt idx="9012">
                  <c:v>-47.700999999999993</c:v>
                </c:pt>
                <c:pt idx="9013">
                  <c:v>-47.698999999999998</c:v>
                </c:pt>
                <c:pt idx="9014">
                  <c:v>-47.696999999999996</c:v>
                </c:pt>
                <c:pt idx="9015">
                  <c:v>-47.694999999999993</c:v>
                </c:pt>
                <c:pt idx="9016">
                  <c:v>-47.692999999999998</c:v>
                </c:pt>
                <c:pt idx="9017">
                  <c:v>-47.690999999999995</c:v>
                </c:pt>
                <c:pt idx="9018">
                  <c:v>-47.688999999999993</c:v>
                </c:pt>
                <c:pt idx="9019">
                  <c:v>-47.686999999999998</c:v>
                </c:pt>
                <c:pt idx="9020">
                  <c:v>-47.684999999999995</c:v>
                </c:pt>
                <c:pt idx="9021">
                  <c:v>-47.682999999999993</c:v>
                </c:pt>
                <c:pt idx="9022">
                  <c:v>-47.680999999999997</c:v>
                </c:pt>
                <c:pt idx="9023">
                  <c:v>-47.678999999999995</c:v>
                </c:pt>
                <c:pt idx="9024">
                  <c:v>-47.676999999999992</c:v>
                </c:pt>
                <c:pt idx="9025">
                  <c:v>-47.674999999999997</c:v>
                </c:pt>
                <c:pt idx="9026">
                  <c:v>-47.672999999999995</c:v>
                </c:pt>
                <c:pt idx="9027">
                  <c:v>-47.670999999999992</c:v>
                </c:pt>
                <c:pt idx="9028">
                  <c:v>-47.668999999999997</c:v>
                </c:pt>
                <c:pt idx="9029">
                  <c:v>-47.666999999999994</c:v>
                </c:pt>
                <c:pt idx="9030">
                  <c:v>-47.664999999999992</c:v>
                </c:pt>
                <c:pt idx="9031">
                  <c:v>-47.662999999999997</c:v>
                </c:pt>
                <c:pt idx="9032">
                  <c:v>-47.660999999999994</c:v>
                </c:pt>
                <c:pt idx="9033">
                  <c:v>-47.658999999999992</c:v>
                </c:pt>
                <c:pt idx="9034">
                  <c:v>-47.656999999999996</c:v>
                </c:pt>
                <c:pt idx="9035">
                  <c:v>-47.654999999999994</c:v>
                </c:pt>
                <c:pt idx="9036">
                  <c:v>-47.652999999999992</c:v>
                </c:pt>
                <c:pt idx="9037">
                  <c:v>-47.650999999999996</c:v>
                </c:pt>
                <c:pt idx="9038">
                  <c:v>-47.648999999999994</c:v>
                </c:pt>
                <c:pt idx="9039">
                  <c:v>-47.646999999999991</c:v>
                </c:pt>
                <c:pt idx="9040">
                  <c:v>-47.644999999999996</c:v>
                </c:pt>
                <c:pt idx="9041">
                  <c:v>-47.642999999999994</c:v>
                </c:pt>
                <c:pt idx="9042">
                  <c:v>-47.640999999999991</c:v>
                </c:pt>
                <c:pt idx="9043">
                  <c:v>-47.638999999999996</c:v>
                </c:pt>
                <c:pt idx="9044">
                  <c:v>-47.636999999999993</c:v>
                </c:pt>
                <c:pt idx="9045">
                  <c:v>-47.634999999999991</c:v>
                </c:pt>
                <c:pt idx="9046">
                  <c:v>-47.632999999999996</c:v>
                </c:pt>
                <c:pt idx="9047">
                  <c:v>-47.630999999999993</c:v>
                </c:pt>
                <c:pt idx="9048">
                  <c:v>-47.628999999999991</c:v>
                </c:pt>
                <c:pt idx="9049">
                  <c:v>-47.626999999999995</c:v>
                </c:pt>
                <c:pt idx="9050">
                  <c:v>-47.624999999999993</c:v>
                </c:pt>
                <c:pt idx="9051">
                  <c:v>-47.62299999999999</c:v>
                </c:pt>
                <c:pt idx="9052">
                  <c:v>-47.620999999999995</c:v>
                </c:pt>
                <c:pt idx="9053">
                  <c:v>-47.618999999999993</c:v>
                </c:pt>
                <c:pt idx="9054">
                  <c:v>-47.61699999999999</c:v>
                </c:pt>
                <c:pt idx="9055">
                  <c:v>-47.614999999999995</c:v>
                </c:pt>
                <c:pt idx="9056">
                  <c:v>-47.613</c:v>
                </c:pt>
                <c:pt idx="9057">
                  <c:v>-47.61099999999999</c:v>
                </c:pt>
                <c:pt idx="9058">
                  <c:v>-47.608999999999995</c:v>
                </c:pt>
                <c:pt idx="9059">
                  <c:v>-47.606999999999999</c:v>
                </c:pt>
                <c:pt idx="9060">
                  <c:v>-47.60499999999999</c:v>
                </c:pt>
                <c:pt idx="9061">
                  <c:v>-47.602999999999994</c:v>
                </c:pt>
                <c:pt idx="9062">
                  <c:v>-47.600999999999999</c:v>
                </c:pt>
                <c:pt idx="9063">
                  <c:v>-47.59899999999999</c:v>
                </c:pt>
                <c:pt idx="9064">
                  <c:v>-47.596999999999994</c:v>
                </c:pt>
                <c:pt idx="9065">
                  <c:v>-47.594999999999999</c:v>
                </c:pt>
                <c:pt idx="9066">
                  <c:v>-47.592999999999989</c:v>
                </c:pt>
                <c:pt idx="9067">
                  <c:v>-47.590999999999994</c:v>
                </c:pt>
                <c:pt idx="9068">
                  <c:v>-47.588999999999999</c:v>
                </c:pt>
                <c:pt idx="9069">
                  <c:v>-47.586999999999989</c:v>
                </c:pt>
                <c:pt idx="9070">
                  <c:v>-47.584999999999994</c:v>
                </c:pt>
                <c:pt idx="9071">
                  <c:v>-47.582999999999998</c:v>
                </c:pt>
                <c:pt idx="9072">
                  <c:v>-47.580999999999996</c:v>
                </c:pt>
                <c:pt idx="9073">
                  <c:v>-47.578999999999994</c:v>
                </c:pt>
                <c:pt idx="9074">
                  <c:v>-47.576999999999998</c:v>
                </c:pt>
                <c:pt idx="9075">
                  <c:v>-47.574999999999996</c:v>
                </c:pt>
                <c:pt idx="9076">
                  <c:v>-47.572999999999993</c:v>
                </c:pt>
                <c:pt idx="9077">
                  <c:v>-47.570999999999998</c:v>
                </c:pt>
                <c:pt idx="9078">
                  <c:v>-47.568999999999996</c:v>
                </c:pt>
                <c:pt idx="9079">
                  <c:v>-47.566999999999993</c:v>
                </c:pt>
                <c:pt idx="9080">
                  <c:v>-47.564999999999998</c:v>
                </c:pt>
                <c:pt idx="9081">
                  <c:v>-47.562999999999995</c:v>
                </c:pt>
                <c:pt idx="9082">
                  <c:v>-47.560999999999993</c:v>
                </c:pt>
                <c:pt idx="9083">
                  <c:v>-47.558999999999997</c:v>
                </c:pt>
                <c:pt idx="9084">
                  <c:v>-47.556999999999995</c:v>
                </c:pt>
                <c:pt idx="9085">
                  <c:v>-47.554999999999993</c:v>
                </c:pt>
                <c:pt idx="9086">
                  <c:v>-47.552999999999997</c:v>
                </c:pt>
                <c:pt idx="9087">
                  <c:v>-47.550999999999995</c:v>
                </c:pt>
                <c:pt idx="9088">
                  <c:v>-47.548999999999992</c:v>
                </c:pt>
                <c:pt idx="9089">
                  <c:v>-47.546999999999997</c:v>
                </c:pt>
                <c:pt idx="9090">
                  <c:v>-47.544999999999995</c:v>
                </c:pt>
                <c:pt idx="9091">
                  <c:v>-47.542999999999992</c:v>
                </c:pt>
                <c:pt idx="9092">
                  <c:v>-47.540999999999997</c:v>
                </c:pt>
                <c:pt idx="9093">
                  <c:v>-47.538999999999994</c:v>
                </c:pt>
                <c:pt idx="9094">
                  <c:v>-47.536999999999992</c:v>
                </c:pt>
                <c:pt idx="9095">
                  <c:v>-47.534999999999997</c:v>
                </c:pt>
                <c:pt idx="9096">
                  <c:v>-47.532999999999994</c:v>
                </c:pt>
                <c:pt idx="9097">
                  <c:v>-47.530999999999992</c:v>
                </c:pt>
                <c:pt idx="9098">
                  <c:v>-47.528999999999996</c:v>
                </c:pt>
                <c:pt idx="9099">
                  <c:v>-47.526999999999994</c:v>
                </c:pt>
                <c:pt idx="9100">
                  <c:v>-47.524999999999991</c:v>
                </c:pt>
                <c:pt idx="9101">
                  <c:v>-47.522999999999996</c:v>
                </c:pt>
                <c:pt idx="9102">
                  <c:v>-47.520999999999994</c:v>
                </c:pt>
                <c:pt idx="9103">
                  <c:v>-47.518999999999991</c:v>
                </c:pt>
                <c:pt idx="9104">
                  <c:v>-47.516999999999996</c:v>
                </c:pt>
                <c:pt idx="9105">
                  <c:v>-47.514999999999993</c:v>
                </c:pt>
                <c:pt idx="9106">
                  <c:v>-47.512999999999991</c:v>
                </c:pt>
                <c:pt idx="9107">
                  <c:v>-47.510999999999996</c:v>
                </c:pt>
                <c:pt idx="9108">
                  <c:v>-47.508999999999993</c:v>
                </c:pt>
                <c:pt idx="9109">
                  <c:v>-47.506999999999991</c:v>
                </c:pt>
                <c:pt idx="9110">
                  <c:v>-47.504999999999995</c:v>
                </c:pt>
                <c:pt idx="9111">
                  <c:v>-47.502999999999993</c:v>
                </c:pt>
                <c:pt idx="9112">
                  <c:v>-47.500999999999991</c:v>
                </c:pt>
                <c:pt idx="9113">
                  <c:v>-47.498999999999995</c:v>
                </c:pt>
                <c:pt idx="9114">
                  <c:v>-47.496999999999993</c:v>
                </c:pt>
                <c:pt idx="9115">
                  <c:v>-47.49499999999999</c:v>
                </c:pt>
                <c:pt idx="9116">
                  <c:v>-47.492999999999995</c:v>
                </c:pt>
                <c:pt idx="9117">
                  <c:v>-47.490999999999993</c:v>
                </c:pt>
                <c:pt idx="9118">
                  <c:v>-47.48899999999999</c:v>
                </c:pt>
                <c:pt idx="9119">
                  <c:v>-47.486999999999995</c:v>
                </c:pt>
                <c:pt idx="9120">
                  <c:v>-47.484999999999999</c:v>
                </c:pt>
                <c:pt idx="9121">
                  <c:v>-47.48299999999999</c:v>
                </c:pt>
                <c:pt idx="9122">
                  <c:v>-47.480999999999995</c:v>
                </c:pt>
                <c:pt idx="9123">
                  <c:v>-47.478999999999999</c:v>
                </c:pt>
                <c:pt idx="9124">
                  <c:v>-47.47699999999999</c:v>
                </c:pt>
                <c:pt idx="9125">
                  <c:v>-47.474999999999994</c:v>
                </c:pt>
                <c:pt idx="9126">
                  <c:v>-47.472999999999999</c:v>
                </c:pt>
                <c:pt idx="9127">
                  <c:v>-47.470999999999989</c:v>
                </c:pt>
                <c:pt idx="9128">
                  <c:v>-47.468999999999994</c:v>
                </c:pt>
                <c:pt idx="9129">
                  <c:v>-47.466999999999999</c:v>
                </c:pt>
                <c:pt idx="9130">
                  <c:v>-47.464999999999989</c:v>
                </c:pt>
                <c:pt idx="9131">
                  <c:v>-47.462999999999994</c:v>
                </c:pt>
                <c:pt idx="9132">
                  <c:v>-47.460999999999999</c:v>
                </c:pt>
                <c:pt idx="9133">
                  <c:v>-47.458999999999996</c:v>
                </c:pt>
                <c:pt idx="9134">
                  <c:v>-47.456999999999994</c:v>
                </c:pt>
                <c:pt idx="9135">
                  <c:v>-47.454999999999998</c:v>
                </c:pt>
                <c:pt idx="9136">
                  <c:v>-47.452999999999996</c:v>
                </c:pt>
                <c:pt idx="9137">
                  <c:v>-47.450999999999993</c:v>
                </c:pt>
                <c:pt idx="9138">
                  <c:v>-47.448999999999998</c:v>
                </c:pt>
                <c:pt idx="9139">
                  <c:v>-47.446999999999996</c:v>
                </c:pt>
                <c:pt idx="9140">
                  <c:v>-47.444999999999993</c:v>
                </c:pt>
                <c:pt idx="9141">
                  <c:v>-47.442999999999998</c:v>
                </c:pt>
                <c:pt idx="9142">
                  <c:v>-47.440999999999995</c:v>
                </c:pt>
                <c:pt idx="9143">
                  <c:v>-47.438999999999993</c:v>
                </c:pt>
                <c:pt idx="9144">
                  <c:v>-47.436999999999998</c:v>
                </c:pt>
                <c:pt idx="9145">
                  <c:v>-47.434999999999995</c:v>
                </c:pt>
                <c:pt idx="9146">
                  <c:v>-47.432999999999993</c:v>
                </c:pt>
                <c:pt idx="9147">
                  <c:v>-47.430999999999997</c:v>
                </c:pt>
                <c:pt idx="9148">
                  <c:v>-47.428999999999995</c:v>
                </c:pt>
                <c:pt idx="9149">
                  <c:v>-47.426999999999992</c:v>
                </c:pt>
                <c:pt idx="9150">
                  <c:v>-47.424999999999997</c:v>
                </c:pt>
                <c:pt idx="9151">
                  <c:v>-47.422999999999995</c:v>
                </c:pt>
                <c:pt idx="9152">
                  <c:v>-47.420999999999992</c:v>
                </c:pt>
                <c:pt idx="9153">
                  <c:v>-47.418999999999997</c:v>
                </c:pt>
                <c:pt idx="9154">
                  <c:v>-47.416999999999994</c:v>
                </c:pt>
                <c:pt idx="9155">
                  <c:v>-47.414999999999992</c:v>
                </c:pt>
                <c:pt idx="9156">
                  <c:v>-47.412999999999997</c:v>
                </c:pt>
                <c:pt idx="9157">
                  <c:v>-47.410999999999994</c:v>
                </c:pt>
                <c:pt idx="9158">
                  <c:v>-47.408999999999992</c:v>
                </c:pt>
                <c:pt idx="9159">
                  <c:v>-47.406999999999996</c:v>
                </c:pt>
                <c:pt idx="9160">
                  <c:v>-47.404999999999994</c:v>
                </c:pt>
                <c:pt idx="9161">
                  <c:v>-47.402999999999992</c:v>
                </c:pt>
                <c:pt idx="9162">
                  <c:v>-47.400999999999996</c:v>
                </c:pt>
                <c:pt idx="9163">
                  <c:v>-47.398999999999994</c:v>
                </c:pt>
                <c:pt idx="9164">
                  <c:v>-47.396999999999991</c:v>
                </c:pt>
                <c:pt idx="9165">
                  <c:v>-47.394999999999996</c:v>
                </c:pt>
                <c:pt idx="9166">
                  <c:v>-47.392999999999994</c:v>
                </c:pt>
                <c:pt idx="9167">
                  <c:v>-47.390999999999991</c:v>
                </c:pt>
                <c:pt idx="9168">
                  <c:v>-47.388999999999996</c:v>
                </c:pt>
                <c:pt idx="9169">
                  <c:v>-47.386999999999993</c:v>
                </c:pt>
                <c:pt idx="9170">
                  <c:v>-47.384999999999991</c:v>
                </c:pt>
                <c:pt idx="9171">
                  <c:v>-47.382999999999996</c:v>
                </c:pt>
                <c:pt idx="9172">
                  <c:v>-47.380999999999993</c:v>
                </c:pt>
                <c:pt idx="9173">
                  <c:v>-47.378999999999991</c:v>
                </c:pt>
                <c:pt idx="9174">
                  <c:v>-47.376999999999995</c:v>
                </c:pt>
                <c:pt idx="9175">
                  <c:v>-47.374999999999993</c:v>
                </c:pt>
                <c:pt idx="9176">
                  <c:v>-47.37299999999999</c:v>
                </c:pt>
                <c:pt idx="9177">
                  <c:v>-47.370999999999995</c:v>
                </c:pt>
                <c:pt idx="9178">
                  <c:v>-47.368999999999993</c:v>
                </c:pt>
                <c:pt idx="9179">
                  <c:v>-47.36699999999999</c:v>
                </c:pt>
                <c:pt idx="9180">
                  <c:v>-47.364999999999995</c:v>
                </c:pt>
                <c:pt idx="9181">
                  <c:v>-47.363</c:v>
                </c:pt>
                <c:pt idx="9182">
                  <c:v>-47.36099999999999</c:v>
                </c:pt>
                <c:pt idx="9183">
                  <c:v>-47.358999999999995</c:v>
                </c:pt>
                <c:pt idx="9184">
                  <c:v>-47.356999999999999</c:v>
                </c:pt>
                <c:pt idx="9185">
                  <c:v>-47.35499999999999</c:v>
                </c:pt>
                <c:pt idx="9186">
                  <c:v>-47.352999999999994</c:v>
                </c:pt>
                <c:pt idx="9187">
                  <c:v>-47.350999999999999</c:v>
                </c:pt>
                <c:pt idx="9188">
                  <c:v>-47.34899999999999</c:v>
                </c:pt>
                <c:pt idx="9189">
                  <c:v>-47.346999999999994</c:v>
                </c:pt>
                <c:pt idx="9190">
                  <c:v>-47.344999999999999</c:v>
                </c:pt>
                <c:pt idx="9191">
                  <c:v>-47.342999999999989</c:v>
                </c:pt>
                <c:pt idx="9192">
                  <c:v>-47.340999999999994</c:v>
                </c:pt>
                <c:pt idx="9193">
                  <c:v>-47.338999999999999</c:v>
                </c:pt>
                <c:pt idx="9194">
                  <c:v>-47.336999999999989</c:v>
                </c:pt>
                <c:pt idx="9195">
                  <c:v>-47.334999999999994</c:v>
                </c:pt>
                <c:pt idx="9196">
                  <c:v>-47.332999999999998</c:v>
                </c:pt>
                <c:pt idx="9197">
                  <c:v>-47.330999999999996</c:v>
                </c:pt>
                <c:pt idx="9198">
                  <c:v>-47.328999999999994</c:v>
                </c:pt>
                <c:pt idx="9199">
                  <c:v>-47.326999999999998</c:v>
                </c:pt>
                <c:pt idx="9200">
                  <c:v>-47.324999999999996</c:v>
                </c:pt>
                <c:pt idx="9201">
                  <c:v>-47.322999999999993</c:v>
                </c:pt>
                <c:pt idx="9202">
                  <c:v>-47.320999999999998</c:v>
                </c:pt>
                <c:pt idx="9203">
                  <c:v>-47.318999999999996</c:v>
                </c:pt>
                <c:pt idx="9204">
                  <c:v>-47.316999999999993</c:v>
                </c:pt>
                <c:pt idx="9205">
                  <c:v>-47.314999999999998</c:v>
                </c:pt>
                <c:pt idx="9206">
                  <c:v>-47.312999999999995</c:v>
                </c:pt>
                <c:pt idx="9207">
                  <c:v>-47.310999999999993</c:v>
                </c:pt>
                <c:pt idx="9208">
                  <c:v>-47.308999999999997</c:v>
                </c:pt>
                <c:pt idx="9209">
                  <c:v>-47.306999999999995</c:v>
                </c:pt>
                <c:pt idx="9210">
                  <c:v>-47.304999999999993</c:v>
                </c:pt>
                <c:pt idx="9211">
                  <c:v>-47.302999999999997</c:v>
                </c:pt>
                <c:pt idx="9212">
                  <c:v>-47.300999999999995</c:v>
                </c:pt>
                <c:pt idx="9213">
                  <c:v>-47.298999999999992</c:v>
                </c:pt>
                <c:pt idx="9214">
                  <c:v>-47.296999999999997</c:v>
                </c:pt>
                <c:pt idx="9215">
                  <c:v>-47.294999999999995</c:v>
                </c:pt>
                <c:pt idx="9216">
                  <c:v>-47.292999999999992</c:v>
                </c:pt>
                <c:pt idx="9217">
                  <c:v>-47.290999999999997</c:v>
                </c:pt>
                <c:pt idx="9218">
                  <c:v>-47.288999999999994</c:v>
                </c:pt>
                <c:pt idx="9219">
                  <c:v>-47.286999999999992</c:v>
                </c:pt>
                <c:pt idx="9220">
                  <c:v>-47.284999999999997</c:v>
                </c:pt>
                <c:pt idx="9221">
                  <c:v>-47.282999999999994</c:v>
                </c:pt>
                <c:pt idx="9222">
                  <c:v>-47.280999999999992</c:v>
                </c:pt>
                <c:pt idx="9223">
                  <c:v>-47.278999999999996</c:v>
                </c:pt>
                <c:pt idx="9224">
                  <c:v>-47.276999999999994</c:v>
                </c:pt>
                <c:pt idx="9225">
                  <c:v>-47.274999999999991</c:v>
                </c:pt>
                <c:pt idx="9226">
                  <c:v>-47.272999999999996</c:v>
                </c:pt>
                <c:pt idx="9227">
                  <c:v>-47.270999999999994</c:v>
                </c:pt>
                <c:pt idx="9228">
                  <c:v>-47.268999999999991</c:v>
                </c:pt>
                <c:pt idx="9229">
                  <c:v>-47.266999999999996</c:v>
                </c:pt>
                <c:pt idx="9230">
                  <c:v>-47.264999999999993</c:v>
                </c:pt>
                <c:pt idx="9231">
                  <c:v>-47.262999999999991</c:v>
                </c:pt>
                <c:pt idx="9232">
                  <c:v>-47.260999999999996</c:v>
                </c:pt>
                <c:pt idx="9233">
                  <c:v>-47.258999999999993</c:v>
                </c:pt>
                <c:pt idx="9234">
                  <c:v>-47.256999999999991</c:v>
                </c:pt>
                <c:pt idx="9235">
                  <c:v>-47.254999999999995</c:v>
                </c:pt>
                <c:pt idx="9236">
                  <c:v>-47.252999999999993</c:v>
                </c:pt>
                <c:pt idx="9237">
                  <c:v>-47.250999999999991</c:v>
                </c:pt>
                <c:pt idx="9238">
                  <c:v>-47.248999999999995</c:v>
                </c:pt>
                <c:pt idx="9239">
                  <c:v>-47.246999999999993</c:v>
                </c:pt>
                <c:pt idx="9240">
                  <c:v>-47.24499999999999</c:v>
                </c:pt>
                <c:pt idx="9241">
                  <c:v>-47.242999999999995</c:v>
                </c:pt>
                <c:pt idx="9242">
                  <c:v>-47.240999999999993</c:v>
                </c:pt>
                <c:pt idx="9243">
                  <c:v>-47.23899999999999</c:v>
                </c:pt>
                <c:pt idx="9244">
                  <c:v>-47.236999999999995</c:v>
                </c:pt>
                <c:pt idx="9245">
                  <c:v>-47.234999999999999</c:v>
                </c:pt>
                <c:pt idx="9246">
                  <c:v>-47.23299999999999</c:v>
                </c:pt>
                <c:pt idx="9247">
                  <c:v>-47.230999999999995</c:v>
                </c:pt>
                <c:pt idx="9248">
                  <c:v>-47.228999999999999</c:v>
                </c:pt>
                <c:pt idx="9249">
                  <c:v>-47.22699999999999</c:v>
                </c:pt>
                <c:pt idx="9250">
                  <c:v>-47.224999999999994</c:v>
                </c:pt>
                <c:pt idx="9251">
                  <c:v>-47.222999999999999</c:v>
                </c:pt>
                <c:pt idx="9252">
                  <c:v>-47.220999999999989</c:v>
                </c:pt>
                <c:pt idx="9253">
                  <c:v>-47.218999999999994</c:v>
                </c:pt>
                <c:pt idx="9254">
                  <c:v>-47.216999999999999</c:v>
                </c:pt>
                <c:pt idx="9255">
                  <c:v>-47.214999999999989</c:v>
                </c:pt>
                <c:pt idx="9256">
                  <c:v>-47.212999999999994</c:v>
                </c:pt>
                <c:pt idx="9257">
                  <c:v>-47.210999999999999</c:v>
                </c:pt>
                <c:pt idx="9258">
                  <c:v>-47.208999999999996</c:v>
                </c:pt>
                <c:pt idx="9259">
                  <c:v>-47.206999999999994</c:v>
                </c:pt>
                <c:pt idx="9260">
                  <c:v>-47.204999999999998</c:v>
                </c:pt>
                <c:pt idx="9261">
                  <c:v>-47.202999999999996</c:v>
                </c:pt>
                <c:pt idx="9262">
                  <c:v>-47.200999999999993</c:v>
                </c:pt>
                <c:pt idx="9263">
                  <c:v>-47.198999999999998</c:v>
                </c:pt>
                <c:pt idx="9264">
                  <c:v>-47.196999999999996</c:v>
                </c:pt>
                <c:pt idx="9265">
                  <c:v>-47.194999999999993</c:v>
                </c:pt>
                <c:pt idx="9266">
                  <c:v>-47.192999999999998</c:v>
                </c:pt>
                <c:pt idx="9267">
                  <c:v>-47.190999999999995</c:v>
                </c:pt>
                <c:pt idx="9268">
                  <c:v>-47.188999999999993</c:v>
                </c:pt>
                <c:pt idx="9269">
                  <c:v>-47.186999999999998</c:v>
                </c:pt>
                <c:pt idx="9270">
                  <c:v>-47.184999999999995</c:v>
                </c:pt>
                <c:pt idx="9271">
                  <c:v>-47.182999999999993</c:v>
                </c:pt>
                <c:pt idx="9272">
                  <c:v>-47.180999999999997</c:v>
                </c:pt>
                <c:pt idx="9273">
                  <c:v>-47.178999999999995</c:v>
                </c:pt>
                <c:pt idx="9274">
                  <c:v>-47.176999999999992</c:v>
                </c:pt>
                <c:pt idx="9275">
                  <c:v>-47.174999999999997</c:v>
                </c:pt>
                <c:pt idx="9276">
                  <c:v>-47.172999999999995</c:v>
                </c:pt>
                <c:pt idx="9277">
                  <c:v>-47.170999999999992</c:v>
                </c:pt>
                <c:pt idx="9278">
                  <c:v>-47.168999999999997</c:v>
                </c:pt>
                <c:pt idx="9279">
                  <c:v>-47.166999999999994</c:v>
                </c:pt>
                <c:pt idx="9280">
                  <c:v>-47.164999999999992</c:v>
                </c:pt>
                <c:pt idx="9281">
                  <c:v>-47.162999999999997</c:v>
                </c:pt>
                <c:pt idx="9282">
                  <c:v>-47.160999999999994</c:v>
                </c:pt>
                <c:pt idx="9283">
                  <c:v>-47.158999999999992</c:v>
                </c:pt>
                <c:pt idx="9284">
                  <c:v>-47.156999999999996</c:v>
                </c:pt>
                <c:pt idx="9285">
                  <c:v>-47.154999999999994</c:v>
                </c:pt>
                <c:pt idx="9286">
                  <c:v>-47.152999999999992</c:v>
                </c:pt>
                <c:pt idx="9287">
                  <c:v>-47.150999999999996</c:v>
                </c:pt>
                <c:pt idx="9288">
                  <c:v>-47.148999999999994</c:v>
                </c:pt>
                <c:pt idx="9289">
                  <c:v>-47.146999999999991</c:v>
                </c:pt>
                <c:pt idx="9290">
                  <c:v>-47.144999999999996</c:v>
                </c:pt>
                <c:pt idx="9291">
                  <c:v>-47.142999999999994</c:v>
                </c:pt>
                <c:pt idx="9292">
                  <c:v>-47.140999999999991</c:v>
                </c:pt>
                <c:pt idx="9293">
                  <c:v>-47.138999999999996</c:v>
                </c:pt>
                <c:pt idx="9294">
                  <c:v>-47.136999999999993</c:v>
                </c:pt>
                <c:pt idx="9295">
                  <c:v>-47.134999999999991</c:v>
                </c:pt>
                <c:pt idx="9296">
                  <c:v>-47.132999999999996</c:v>
                </c:pt>
                <c:pt idx="9297">
                  <c:v>-47.130999999999993</c:v>
                </c:pt>
                <c:pt idx="9298">
                  <c:v>-47.128999999999991</c:v>
                </c:pt>
                <c:pt idx="9299">
                  <c:v>-47.126999999999995</c:v>
                </c:pt>
                <c:pt idx="9300">
                  <c:v>-47.124999999999993</c:v>
                </c:pt>
                <c:pt idx="9301">
                  <c:v>-47.12299999999999</c:v>
                </c:pt>
                <c:pt idx="9302">
                  <c:v>-47.120999999999995</c:v>
                </c:pt>
                <c:pt idx="9303">
                  <c:v>-47.118999999999993</c:v>
                </c:pt>
                <c:pt idx="9304">
                  <c:v>-47.11699999999999</c:v>
                </c:pt>
                <c:pt idx="9305">
                  <c:v>-47.114999999999995</c:v>
                </c:pt>
                <c:pt idx="9306">
                  <c:v>-47.113</c:v>
                </c:pt>
                <c:pt idx="9307">
                  <c:v>-47.11099999999999</c:v>
                </c:pt>
                <c:pt idx="9308">
                  <c:v>-47.108999999999995</c:v>
                </c:pt>
                <c:pt idx="9309">
                  <c:v>-47.106999999999999</c:v>
                </c:pt>
                <c:pt idx="9310">
                  <c:v>-47.10499999999999</c:v>
                </c:pt>
                <c:pt idx="9311">
                  <c:v>-47.102999999999994</c:v>
                </c:pt>
                <c:pt idx="9312">
                  <c:v>-47.100999999999999</c:v>
                </c:pt>
                <c:pt idx="9313">
                  <c:v>-47.09899999999999</c:v>
                </c:pt>
                <c:pt idx="9314">
                  <c:v>-47.096999999999994</c:v>
                </c:pt>
                <c:pt idx="9315">
                  <c:v>-47.094999999999999</c:v>
                </c:pt>
                <c:pt idx="9316">
                  <c:v>-47.092999999999989</c:v>
                </c:pt>
                <c:pt idx="9317">
                  <c:v>-47.090999999999994</c:v>
                </c:pt>
                <c:pt idx="9318">
                  <c:v>-47.088999999999999</c:v>
                </c:pt>
                <c:pt idx="9319">
                  <c:v>-47.086999999999989</c:v>
                </c:pt>
                <c:pt idx="9320">
                  <c:v>-47.084999999999994</c:v>
                </c:pt>
                <c:pt idx="9321">
                  <c:v>-47.082999999999998</c:v>
                </c:pt>
                <c:pt idx="9322">
                  <c:v>-47.080999999999996</c:v>
                </c:pt>
                <c:pt idx="9323">
                  <c:v>-47.078999999999994</c:v>
                </c:pt>
                <c:pt idx="9324">
                  <c:v>-47.076999999999998</c:v>
                </c:pt>
                <c:pt idx="9325">
                  <c:v>-47.074999999999996</c:v>
                </c:pt>
                <c:pt idx="9326">
                  <c:v>-47.072999999999993</c:v>
                </c:pt>
                <c:pt idx="9327">
                  <c:v>-47.070999999999998</c:v>
                </c:pt>
                <c:pt idx="9328">
                  <c:v>-47.068999999999996</c:v>
                </c:pt>
                <c:pt idx="9329">
                  <c:v>-47.066999999999993</c:v>
                </c:pt>
                <c:pt idx="9330">
                  <c:v>-47.064999999999998</c:v>
                </c:pt>
                <c:pt idx="9331">
                  <c:v>-47.062999999999995</c:v>
                </c:pt>
                <c:pt idx="9332">
                  <c:v>-47.060999999999993</c:v>
                </c:pt>
                <c:pt idx="9333">
                  <c:v>-47.058999999999997</c:v>
                </c:pt>
                <c:pt idx="9334">
                  <c:v>-47.056999999999995</c:v>
                </c:pt>
                <c:pt idx="9335">
                  <c:v>-47.054999999999993</c:v>
                </c:pt>
                <c:pt idx="9336">
                  <c:v>-47.052999999999997</c:v>
                </c:pt>
                <c:pt idx="9337">
                  <c:v>-47.050999999999995</c:v>
                </c:pt>
                <c:pt idx="9338">
                  <c:v>-47.048999999999992</c:v>
                </c:pt>
                <c:pt idx="9339">
                  <c:v>-47.046999999999997</c:v>
                </c:pt>
                <c:pt idx="9340">
                  <c:v>-47.044999999999995</c:v>
                </c:pt>
                <c:pt idx="9341">
                  <c:v>-47.042999999999992</c:v>
                </c:pt>
                <c:pt idx="9342">
                  <c:v>-47.040999999999997</c:v>
                </c:pt>
                <c:pt idx="9343">
                  <c:v>-47.038999999999994</c:v>
                </c:pt>
                <c:pt idx="9344">
                  <c:v>-47.036999999999992</c:v>
                </c:pt>
                <c:pt idx="9345">
                  <c:v>-47.034999999999997</c:v>
                </c:pt>
                <c:pt idx="9346">
                  <c:v>-47.032999999999994</c:v>
                </c:pt>
                <c:pt idx="9347">
                  <c:v>-47.030999999999992</c:v>
                </c:pt>
                <c:pt idx="9348">
                  <c:v>-47.028999999999996</c:v>
                </c:pt>
                <c:pt idx="9349">
                  <c:v>-47.026999999999994</c:v>
                </c:pt>
                <c:pt idx="9350">
                  <c:v>-47.024999999999991</c:v>
                </c:pt>
                <c:pt idx="9351">
                  <c:v>-47.022999999999996</c:v>
                </c:pt>
                <c:pt idx="9352">
                  <c:v>-47.020999999999994</c:v>
                </c:pt>
                <c:pt idx="9353">
                  <c:v>-47.018999999999991</c:v>
                </c:pt>
                <c:pt idx="9354">
                  <c:v>-47.016999999999996</c:v>
                </c:pt>
                <c:pt idx="9355">
                  <c:v>-47.014999999999993</c:v>
                </c:pt>
                <c:pt idx="9356">
                  <c:v>-47.012999999999991</c:v>
                </c:pt>
                <c:pt idx="9357">
                  <c:v>-47.010999999999996</c:v>
                </c:pt>
                <c:pt idx="9358">
                  <c:v>-47.008999999999993</c:v>
                </c:pt>
                <c:pt idx="9359">
                  <c:v>-47.006999999999991</c:v>
                </c:pt>
                <c:pt idx="9360">
                  <c:v>-47.004999999999995</c:v>
                </c:pt>
                <c:pt idx="9361">
                  <c:v>-47.002999999999993</c:v>
                </c:pt>
                <c:pt idx="9362">
                  <c:v>-47.000999999999991</c:v>
                </c:pt>
                <c:pt idx="9363">
                  <c:v>-46.998999999999995</c:v>
                </c:pt>
                <c:pt idx="9364">
                  <c:v>-46.996999999999993</c:v>
                </c:pt>
                <c:pt idx="9365">
                  <c:v>-46.99499999999999</c:v>
                </c:pt>
                <c:pt idx="9366">
                  <c:v>-46.992999999999995</c:v>
                </c:pt>
                <c:pt idx="9367">
                  <c:v>-46.990999999999993</c:v>
                </c:pt>
                <c:pt idx="9368">
                  <c:v>-46.98899999999999</c:v>
                </c:pt>
                <c:pt idx="9369">
                  <c:v>-46.986999999999995</c:v>
                </c:pt>
                <c:pt idx="9370">
                  <c:v>-46.984999999999999</c:v>
                </c:pt>
                <c:pt idx="9371">
                  <c:v>-46.98299999999999</c:v>
                </c:pt>
                <c:pt idx="9372">
                  <c:v>-46.980999999999995</c:v>
                </c:pt>
                <c:pt idx="9373">
                  <c:v>-46.978999999999999</c:v>
                </c:pt>
                <c:pt idx="9374">
                  <c:v>-46.97699999999999</c:v>
                </c:pt>
                <c:pt idx="9375">
                  <c:v>-46.974999999999994</c:v>
                </c:pt>
                <c:pt idx="9376">
                  <c:v>-46.972999999999999</c:v>
                </c:pt>
                <c:pt idx="9377">
                  <c:v>-46.970999999999989</c:v>
                </c:pt>
                <c:pt idx="9378">
                  <c:v>-46.968999999999994</c:v>
                </c:pt>
                <c:pt idx="9379">
                  <c:v>-46.966999999999999</c:v>
                </c:pt>
                <c:pt idx="9380">
                  <c:v>-46.964999999999989</c:v>
                </c:pt>
                <c:pt idx="9381">
                  <c:v>-46.962999999999994</c:v>
                </c:pt>
                <c:pt idx="9382">
                  <c:v>-46.960999999999999</c:v>
                </c:pt>
                <c:pt idx="9383">
                  <c:v>-46.958999999999996</c:v>
                </c:pt>
                <c:pt idx="9384">
                  <c:v>-46.956999999999994</c:v>
                </c:pt>
                <c:pt idx="9385">
                  <c:v>-46.954999999999998</c:v>
                </c:pt>
                <c:pt idx="9386">
                  <c:v>-46.952999999999996</c:v>
                </c:pt>
                <c:pt idx="9387">
                  <c:v>-46.950999999999993</c:v>
                </c:pt>
                <c:pt idx="9388">
                  <c:v>-46.948999999999998</c:v>
                </c:pt>
                <c:pt idx="9389">
                  <c:v>-46.946999999999996</c:v>
                </c:pt>
                <c:pt idx="9390">
                  <c:v>-46.944999999999993</c:v>
                </c:pt>
                <c:pt idx="9391">
                  <c:v>-46.942999999999998</c:v>
                </c:pt>
                <c:pt idx="9392">
                  <c:v>-46.940999999999995</c:v>
                </c:pt>
                <c:pt idx="9393">
                  <c:v>-46.938999999999993</c:v>
                </c:pt>
                <c:pt idx="9394">
                  <c:v>-46.936999999999998</c:v>
                </c:pt>
                <c:pt idx="9395">
                  <c:v>-46.934999999999995</c:v>
                </c:pt>
                <c:pt idx="9396">
                  <c:v>-46.932999999999993</c:v>
                </c:pt>
                <c:pt idx="9397">
                  <c:v>-46.930999999999997</c:v>
                </c:pt>
                <c:pt idx="9398">
                  <c:v>-46.928999999999995</c:v>
                </c:pt>
                <c:pt idx="9399">
                  <c:v>-46.926999999999992</c:v>
                </c:pt>
                <c:pt idx="9400">
                  <c:v>-46.924999999999997</c:v>
                </c:pt>
                <c:pt idx="9401">
                  <c:v>-46.922999999999995</c:v>
                </c:pt>
                <c:pt idx="9402">
                  <c:v>-46.920999999999992</c:v>
                </c:pt>
                <c:pt idx="9403">
                  <c:v>-46.918999999999997</c:v>
                </c:pt>
                <c:pt idx="9404">
                  <c:v>-46.916999999999994</c:v>
                </c:pt>
                <c:pt idx="9405">
                  <c:v>-46.914999999999992</c:v>
                </c:pt>
                <c:pt idx="9406">
                  <c:v>-46.912999999999997</c:v>
                </c:pt>
                <c:pt idx="9407">
                  <c:v>-46.910999999999994</c:v>
                </c:pt>
                <c:pt idx="9408">
                  <c:v>-46.908999999999992</c:v>
                </c:pt>
                <c:pt idx="9409">
                  <c:v>-46.906999999999996</c:v>
                </c:pt>
                <c:pt idx="9410">
                  <c:v>-46.904999999999994</c:v>
                </c:pt>
                <c:pt idx="9411">
                  <c:v>-46.902999999999992</c:v>
                </c:pt>
                <c:pt idx="9412">
                  <c:v>-46.900999999999996</c:v>
                </c:pt>
                <c:pt idx="9413">
                  <c:v>-46.898999999999994</c:v>
                </c:pt>
                <c:pt idx="9414">
                  <c:v>-46.896999999999991</c:v>
                </c:pt>
                <c:pt idx="9415">
                  <c:v>-46.894999999999996</c:v>
                </c:pt>
                <c:pt idx="9416">
                  <c:v>-46.892999999999994</c:v>
                </c:pt>
                <c:pt idx="9417">
                  <c:v>-46.890999999999991</c:v>
                </c:pt>
                <c:pt idx="9418">
                  <c:v>-46.888999999999996</c:v>
                </c:pt>
                <c:pt idx="9419">
                  <c:v>-46.886999999999993</c:v>
                </c:pt>
                <c:pt idx="9420">
                  <c:v>-46.884999999999991</c:v>
                </c:pt>
                <c:pt idx="9421">
                  <c:v>-46.882999999999996</c:v>
                </c:pt>
                <c:pt idx="9422">
                  <c:v>-46.880999999999993</c:v>
                </c:pt>
                <c:pt idx="9423">
                  <c:v>-46.878999999999991</c:v>
                </c:pt>
                <c:pt idx="9424">
                  <c:v>-46.876999999999995</c:v>
                </c:pt>
                <c:pt idx="9425">
                  <c:v>-46.874999999999993</c:v>
                </c:pt>
                <c:pt idx="9426">
                  <c:v>-46.87299999999999</c:v>
                </c:pt>
                <c:pt idx="9427">
                  <c:v>-46.870999999999995</c:v>
                </c:pt>
                <c:pt idx="9428">
                  <c:v>-46.868999999999993</c:v>
                </c:pt>
                <c:pt idx="9429">
                  <c:v>-46.86699999999999</c:v>
                </c:pt>
                <c:pt idx="9430">
                  <c:v>-46.864999999999995</c:v>
                </c:pt>
                <c:pt idx="9431">
                  <c:v>-46.863</c:v>
                </c:pt>
                <c:pt idx="9432">
                  <c:v>-46.86099999999999</c:v>
                </c:pt>
                <c:pt idx="9433">
                  <c:v>-46.858999999999995</c:v>
                </c:pt>
                <c:pt idx="9434">
                  <c:v>-46.856999999999999</c:v>
                </c:pt>
                <c:pt idx="9435">
                  <c:v>-46.85499999999999</c:v>
                </c:pt>
                <c:pt idx="9436">
                  <c:v>-46.852999999999994</c:v>
                </c:pt>
                <c:pt idx="9437">
                  <c:v>-46.850999999999999</c:v>
                </c:pt>
                <c:pt idx="9438">
                  <c:v>-46.84899999999999</c:v>
                </c:pt>
                <c:pt idx="9439">
                  <c:v>-46.846999999999994</c:v>
                </c:pt>
                <c:pt idx="9440">
                  <c:v>-46.844999999999999</c:v>
                </c:pt>
                <c:pt idx="9441">
                  <c:v>-46.842999999999989</c:v>
                </c:pt>
                <c:pt idx="9442">
                  <c:v>-46.840999999999994</c:v>
                </c:pt>
                <c:pt idx="9443">
                  <c:v>-46.838999999999999</c:v>
                </c:pt>
                <c:pt idx="9444">
                  <c:v>-46.836999999999989</c:v>
                </c:pt>
                <c:pt idx="9445">
                  <c:v>-46.834999999999994</c:v>
                </c:pt>
                <c:pt idx="9446">
                  <c:v>-46.832999999999998</c:v>
                </c:pt>
                <c:pt idx="9447">
                  <c:v>-46.830999999999996</c:v>
                </c:pt>
                <c:pt idx="9448">
                  <c:v>-46.828999999999994</c:v>
                </c:pt>
                <c:pt idx="9449">
                  <c:v>-46.826999999999998</c:v>
                </c:pt>
                <c:pt idx="9450">
                  <c:v>-46.824999999999996</c:v>
                </c:pt>
                <c:pt idx="9451">
                  <c:v>-46.822999999999993</c:v>
                </c:pt>
                <c:pt idx="9452">
                  <c:v>-46.820999999999998</c:v>
                </c:pt>
                <c:pt idx="9453">
                  <c:v>-46.818999999999996</c:v>
                </c:pt>
                <c:pt idx="9454">
                  <c:v>-46.816999999999993</c:v>
                </c:pt>
                <c:pt idx="9455">
                  <c:v>-46.814999999999998</c:v>
                </c:pt>
                <c:pt idx="9456">
                  <c:v>-46.812999999999995</c:v>
                </c:pt>
                <c:pt idx="9457">
                  <c:v>-46.810999999999993</c:v>
                </c:pt>
                <c:pt idx="9458">
                  <c:v>-46.808999999999997</c:v>
                </c:pt>
                <c:pt idx="9459">
                  <c:v>-46.806999999999995</c:v>
                </c:pt>
                <c:pt idx="9460">
                  <c:v>-46.804999999999993</c:v>
                </c:pt>
                <c:pt idx="9461">
                  <c:v>-46.802999999999997</c:v>
                </c:pt>
                <c:pt idx="9462">
                  <c:v>-46.800999999999995</c:v>
                </c:pt>
                <c:pt idx="9463">
                  <c:v>-46.798999999999992</c:v>
                </c:pt>
                <c:pt idx="9464">
                  <c:v>-46.796999999999997</c:v>
                </c:pt>
                <c:pt idx="9465">
                  <c:v>-46.794999999999995</c:v>
                </c:pt>
                <c:pt idx="9466">
                  <c:v>-46.792999999999992</c:v>
                </c:pt>
                <c:pt idx="9467">
                  <c:v>-46.790999999999997</c:v>
                </c:pt>
                <c:pt idx="9468">
                  <c:v>-46.788999999999994</c:v>
                </c:pt>
                <c:pt idx="9469">
                  <c:v>-46.786999999999992</c:v>
                </c:pt>
                <c:pt idx="9470">
                  <c:v>-46.784999999999997</c:v>
                </c:pt>
                <c:pt idx="9471">
                  <c:v>-46.782999999999994</c:v>
                </c:pt>
                <c:pt idx="9472">
                  <c:v>-46.780999999999992</c:v>
                </c:pt>
                <c:pt idx="9473">
                  <c:v>-46.778999999999996</c:v>
                </c:pt>
                <c:pt idx="9474">
                  <c:v>-46.776999999999994</c:v>
                </c:pt>
                <c:pt idx="9475">
                  <c:v>-46.774999999999991</c:v>
                </c:pt>
                <c:pt idx="9476">
                  <c:v>-46.772999999999996</c:v>
                </c:pt>
                <c:pt idx="9477">
                  <c:v>-46.770999999999994</c:v>
                </c:pt>
                <c:pt idx="9478">
                  <c:v>-46.768999999999991</c:v>
                </c:pt>
                <c:pt idx="9479">
                  <c:v>-46.766999999999996</c:v>
                </c:pt>
                <c:pt idx="9480">
                  <c:v>-46.764999999999993</c:v>
                </c:pt>
                <c:pt idx="9481">
                  <c:v>-46.762999999999991</c:v>
                </c:pt>
                <c:pt idx="9482">
                  <c:v>-46.760999999999996</c:v>
                </c:pt>
                <c:pt idx="9483">
                  <c:v>-46.758999999999993</c:v>
                </c:pt>
                <c:pt idx="9484">
                  <c:v>-46.756999999999991</c:v>
                </c:pt>
                <c:pt idx="9485">
                  <c:v>-46.754999999999995</c:v>
                </c:pt>
                <c:pt idx="9486">
                  <c:v>-46.752999999999993</c:v>
                </c:pt>
                <c:pt idx="9487">
                  <c:v>-46.750999999999991</c:v>
                </c:pt>
                <c:pt idx="9488">
                  <c:v>-46.748999999999995</c:v>
                </c:pt>
                <c:pt idx="9489">
                  <c:v>-46.746999999999993</c:v>
                </c:pt>
                <c:pt idx="9490">
                  <c:v>-46.74499999999999</c:v>
                </c:pt>
                <c:pt idx="9491">
                  <c:v>-46.742999999999995</c:v>
                </c:pt>
                <c:pt idx="9492">
                  <c:v>-46.740999999999993</c:v>
                </c:pt>
                <c:pt idx="9493">
                  <c:v>-46.73899999999999</c:v>
                </c:pt>
                <c:pt idx="9494">
                  <c:v>-46.736999999999995</c:v>
                </c:pt>
                <c:pt idx="9495">
                  <c:v>-46.734999999999999</c:v>
                </c:pt>
                <c:pt idx="9496">
                  <c:v>-46.73299999999999</c:v>
                </c:pt>
                <c:pt idx="9497">
                  <c:v>-46.730999999999995</c:v>
                </c:pt>
                <c:pt idx="9498">
                  <c:v>-46.728999999999999</c:v>
                </c:pt>
                <c:pt idx="9499">
                  <c:v>-46.72699999999999</c:v>
                </c:pt>
                <c:pt idx="9500">
                  <c:v>-46.724999999999994</c:v>
                </c:pt>
                <c:pt idx="9501">
                  <c:v>-46.722999999999999</c:v>
                </c:pt>
                <c:pt idx="9502">
                  <c:v>-46.720999999999989</c:v>
                </c:pt>
                <c:pt idx="9503">
                  <c:v>-46.718999999999994</c:v>
                </c:pt>
                <c:pt idx="9504">
                  <c:v>-46.716999999999999</c:v>
                </c:pt>
                <c:pt idx="9505">
                  <c:v>-46.714999999999989</c:v>
                </c:pt>
                <c:pt idx="9506">
                  <c:v>-46.712999999999994</c:v>
                </c:pt>
                <c:pt idx="9507">
                  <c:v>-46.710999999999999</c:v>
                </c:pt>
                <c:pt idx="9508">
                  <c:v>-46.708999999999996</c:v>
                </c:pt>
                <c:pt idx="9509">
                  <c:v>-46.706999999999994</c:v>
                </c:pt>
                <c:pt idx="9510">
                  <c:v>-46.704999999999998</c:v>
                </c:pt>
                <c:pt idx="9511">
                  <c:v>-46.702999999999996</c:v>
                </c:pt>
                <c:pt idx="9512">
                  <c:v>-46.700999999999993</c:v>
                </c:pt>
                <c:pt idx="9513">
                  <c:v>-46.698999999999998</c:v>
                </c:pt>
                <c:pt idx="9514">
                  <c:v>-46.696999999999996</c:v>
                </c:pt>
                <c:pt idx="9515">
                  <c:v>-46.694999999999993</c:v>
                </c:pt>
                <c:pt idx="9516">
                  <c:v>-46.692999999999998</c:v>
                </c:pt>
                <c:pt idx="9517">
                  <c:v>-46.690999999999995</c:v>
                </c:pt>
                <c:pt idx="9518">
                  <c:v>-46.688999999999993</c:v>
                </c:pt>
                <c:pt idx="9519">
                  <c:v>-46.686999999999998</c:v>
                </c:pt>
                <c:pt idx="9520">
                  <c:v>-46.684999999999995</c:v>
                </c:pt>
                <c:pt idx="9521">
                  <c:v>-46.682999999999993</c:v>
                </c:pt>
                <c:pt idx="9522">
                  <c:v>-46.680999999999997</c:v>
                </c:pt>
                <c:pt idx="9523">
                  <c:v>-46.678999999999995</c:v>
                </c:pt>
                <c:pt idx="9524">
                  <c:v>-46.676999999999992</c:v>
                </c:pt>
                <c:pt idx="9525">
                  <c:v>-46.674999999999997</c:v>
                </c:pt>
                <c:pt idx="9526">
                  <c:v>-46.672999999999995</c:v>
                </c:pt>
                <c:pt idx="9527">
                  <c:v>-46.670999999999992</c:v>
                </c:pt>
                <c:pt idx="9528">
                  <c:v>-46.668999999999997</c:v>
                </c:pt>
                <c:pt idx="9529">
                  <c:v>-46.666999999999994</c:v>
                </c:pt>
                <c:pt idx="9530">
                  <c:v>-46.664999999999992</c:v>
                </c:pt>
                <c:pt idx="9531">
                  <c:v>-46.662999999999997</c:v>
                </c:pt>
                <c:pt idx="9532">
                  <c:v>-46.660999999999994</c:v>
                </c:pt>
                <c:pt idx="9533">
                  <c:v>-46.658999999999992</c:v>
                </c:pt>
                <c:pt idx="9534">
                  <c:v>-46.656999999999996</c:v>
                </c:pt>
                <c:pt idx="9535">
                  <c:v>-46.654999999999994</c:v>
                </c:pt>
                <c:pt idx="9536">
                  <c:v>-46.652999999999992</c:v>
                </c:pt>
                <c:pt idx="9537">
                  <c:v>-46.650999999999996</c:v>
                </c:pt>
                <c:pt idx="9538">
                  <c:v>-46.648999999999994</c:v>
                </c:pt>
                <c:pt idx="9539">
                  <c:v>-46.646999999999991</c:v>
                </c:pt>
                <c:pt idx="9540">
                  <c:v>-46.644999999999996</c:v>
                </c:pt>
                <c:pt idx="9541">
                  <c:v>-46.642999999999994</c:v>
                </c:pt>
                <c:pt idx="9542">
                  <c:v>-46.640999999999991</c:v>
                </c:pt>
                <c:pt idx="9543">
                  <c:v>-46.638999999999996</c:v>
                </c:pt>
                <c:pt idx="9544">
                  <c:v>-46.636999999999993</c:v>
                </c:pt>
                <c:pt idx="9545">
                  <c:v>-46.634999999999991</c:v>
                </c:pt>
                <c:pt idx="9546">
                  <c:v>-46.632999999999996</c:v>
                </c:pt>
                <c:pt idx="9547">
                  <c:v>-46.630999999999993</c:v>
                </c:pt>
                <c:pt idx="9548">
                  <c:v>-46.628999999999991</c:v>
                </c:pt>
                <c:pt idx="9549">
                  <c:v>-46.626999999999995</c:v>
                </c:pt>
                <c:pt idx="9550">
                  <c:v>-46.624999999999993</c:v>
                </c:pt>
                <c:pt idx="9551">
                  <c:v>-46.62299999999999</c:v>
                </c:pt>
                <c:pt idx="9552">
                  <c:v>-46.620999999999995</c:v>
                </c:pt>
                <c:pt idx="9553">
                  <c:v>-46.618999999999993</c:v>
                </c:pt>
                <c:pt idx="9554">
                  <c:v>-46.61699999999999</c:v>
                </c:pt>
                <c:pt idx="9555">
                  <c:v>-46.614999999999995</c:v>
                </c:pt>
                <c:pt idx="9556">
                  <c:v>-46.613</c:v>
                </c:pt>
                <c:pt idx="9557">
                  <c:v>-46.61099999999999</c:v>
                </c:pt>
                <c:pt idx="9558">
                  <c:v>-46.608999999999995</c:v>
                </c:pt>
                <c:pt idx="9559">
                  <c:v>-46.606999999999999</c:v>
                </c:pt>
                <c:pt idx="9560">
                  <c:v>-46.60499999999999</c:v>
                </c:pt>
                <c:pt idx="9561">
                  <c:v>-46.602999999999994</c:v>
                </c:pt>
                <c:pt idx="9562">
                  <c:v>-46.600999999999999</c:v>
                </c:pt>
                <c:pt idx="9563">
                  <c:v>-46.59899999999999</c:v>
                </c:pt>
                <c:pt idx="9564">
                  <c:v>-46.596999999999994</c:v>
                </c:pt>
                <c:pt idx="9565">
                  <c:v>-46.594999999999999</c:v>
                </c:pt>
                <c:pt idx="9566">
                  <c:v>-46.592999999999989</c:v>
                </c:pt>
                <c:pt idx="9567">
                  <c:v>-46.590999999999994</c:v>
                </c:pt>
                <c:pt idx="9568">
                  <c:v>-46.588999999999999</c:v>
                </c:pt>
                <c:pt idx="9569">
                  <c:v>-46.586999999999989</c:v>
                </c:pt>
                <c:pt idx="9570">
                  <c:v>-46.584999999999994</c:v>
                </c:pt>
                <c:pt idx="9571">
                  <c:v>-46.582999999999998</c:v>
                </c:pt>
                <c:pt idx="9572">
                  <c:v>-46.580999999999996</c:v>
                </c:pt>
                <c:pt idx="9573">
                  <c:v>-46.578999999999994</c:v>
                </c:pt>
                <c:pt idx="9574">
                  <c:v>-46.576999999999998</c:v>
                </c:pt>
                <c:pt idx="9575">
                  <c:v>-46.574999999999996</c:v>
                </c:pt>
                <c:pt idx="9576">
                  <c:v>-46.572999999999993</c:v>
                </c:pt>
                <c:pt idx="9577">
                  <c:v>-46.570999999999998</c:v>
                </c:pt>
                <c:pt idx="9578">
                  <c:v>-46.568999999999996</c:v>
                </c:pt>
                <c:pt idx="9579">
                  <c:v>-46.566999999999993</c:v>
                </c:pt>
                <c:pt idx="9580">
                  <c:v>-46.564999999999998</c:v>
                </c:pt>
                <c:pt idx="9581">
                  <c:v>-46.562999999999995</c:v>
                </c:pt>
                <c:pt idx="9582">
                  <c:v>-46.560999999999993</c:v>
                </c:pt>
                <c:pt idx="9583">
                  <c:v>-46.558999999999997</c:v>
                </c:pt>
                <c:pt idx="9584">
                  <c:v>-46.556999999999995</c:v>
                </c:pt>
                <c:pt idx="9585">
                  <c:v>-46.554999999999993</c:v>
                </c:pt>
                <c:pt idx="9586">
                  <c:v>-46.552999999999997</c:v>
                </c:pt>
                <c:pt idx="9587">
                  <c:v>-46.550999999999995</c:v>
                </c:pt>
                <c:pt idx="9588">
                  <c:v>-46.548999999999992</c:v>
                </c:pt>
                <c:pt idx="9589">
                  <c:v>-46.546999999999997</c:v>
                </c:pt>
                <c:pt idx="9590">
                  <c:v>-46.544999999999995</c:v>
                </c:pt>
                <c:pt idx="9591">
                  <c:v>-46.542999999999992</c:v>
                </c:pt>
                <c:pt idx="9592">
                  <c:v>-46.540999999999997</c:v>
                </c:pt>
                <c:pt idx="9593">
                  <c:v>-46.538999999999994</c:v>
                </c:pt>
                <c:pt idx="9594">
                  <c:v>-46.536999999999992</c:v>
                </c:pt>
                <c:pt idx="9595">
                  <c:v>-46.534999999999997</c:v>
                </c:pt>
                <c:pt idx="9596">
                  <c:v>-46.532999999999994</c:v>
                </c:pt>
                <c:pt idx="9597">
                  <c:v>-46.530999999999992</c:v>
                </c:pt>
                <c:pt idx="9598">
                  <c:v>-46.528999999999996</c:v>
                </c:pt>
                <c:pt idx="9599">
                  <c:v>-46.526999999999994</c:v>
                </c:pt>
                <c:pt idx="9600">
                  <c:v>-46.524999999999991</c:v>
                </c:pt>
                <c:pt idx="9601">
                  <c:v>-46.522999999999996</c:v>
                </c:pt>
                <c:pt idx="9602">
                  <c:v>-46.520999999999994</c:v>
                </c:pt>
                <c:pt idx="9603">
                  <c:v>-46.518999999999991</c:v>
                </c:pt>
                <c:pt idx="9604">
                  <c:v>-46.516999999999996</c:v>
                </c:pt>
                <c:pt idx="9605">
                  <c:v>-46.514999999999993</c:v>
                </c:pt>
                <c:pt idx="9606">
                  <c:v>-46.512999999999991</c:v>
                </c:pt>
                <c:pt idx="9607">
                  <c:v>-46.510999999999996</c:v>
                </c:pt>
                <c:pt idx="9608">
                  <c:v>-46.508999999999993</c:v>
                </c:pt>
                <c:pt idx="9609">
                  <c:v>-46.506999999999991</c:v>
                </c:pt>
                <c:pt idx="9610">
                  <c:v>-46.504999999999995</c:v>
                </c:pt>
                <c:pt idx="9611">
                  <c:v>-46.502999999999993</c:v>
                </c:pt>
                <c:pt idx="9612">
                  <c:v>-46.500999999999991</c:v>
                </c:pt>
                <c:pt idx="9613">
                  <c:v>-46.498999999999995</c:v>
                </c:pt>
                <c:pt idx="9614">
                  <c:v>-46.496999999999993</c:v>
                </c:pt>
                <c:pt idx="9615">
                  <c:v>-46.49499999999999</c:v>
                </c:pt>
                <c:pt idx="9616">
                  <c:v>-46.492999999999995</c:v>
                </c:pt>
                <c:pt idx="9617">
                  <c:v>-46.490999999999993</c:v>
                </c:pt>
                <c:pt idx="9618">
                  <c:v>-46.48899999999999</c:v>
                </c:pt>
                <c:pt idx="9619">
                  <c:v>-46.486999999999995</c:v>
                </c:pt>
                <c:pt idx="9620">
                  <c:v>-46.484999999999999</c:v>
                </c:pt>
                <c:pt idx="9621">
                  <c:v>-46.48299999999999</c:v>
                </c:pt>
                <c:pt idx="9622">
                  <c:v>-46.480999999999995</c:v>
                </c:pt>
                <c:pt idx="9623">
                  <c:v>-46.478999999999999</c:v>
                </c:pt>
                <c:pt idx="9624">
                  <c:v>-46.47699999999999</c:v>
                </c:pt>
                <c:pt idx="9625">
                  <c:v>-46.474999999999994</c:v>
                </c:pt>
                <c:pt idx="9626">
                  <c:v>-46.472999999999999</c:v>
                </c:pt>
                <c:pt idx="9627">
                  <c:v>-46.470999999999989</c:v>
                </c:pt>
                <c:pt idx="9628">
                  <c:v>-46.468999999999994</c:v>
                </c:pt>
                <c:pt idx="9629">
                  <c:v>-46.466999999999999</c:v>
                </c:pt>
                <c:pt idx="9630">
                  <c:v>-46.464999999999989</c:v>
                </c:pt>
                <c:pt idx="9631">
                  <c:v>-46.462999999999994</c:v>
                </c:pt>
                <c:pt idx="9632">
                  <c:v>-46.460999999999999</c:v>
                </c:pt>
                <c:pt idx="9633">
                  <c:v>-46.458999999999996</c:v>
                </c:pt>
                <c:pt idx="9634">
                  <c:v>-46.456999999999994</c:v>
                </c:pt>
                <c:pt idx="9635">
                  <c:v>-46.454999999999998</c:v>
                </c:pt>
                <c:pt idx="9636">
                  <c:v>-46.452999999999996</c:v>
                </c:pt>
                <c:pt idx="9637">
                  <c:v>-46.450999999999993</c:v>
                </c:pt>
                <c:pt idx="9638">
                  <c:v>-46.448999999999998</c:v>
                </c:pt>
                <c:pt idx="9639">
                  <c:v>-46.446999999999996</c:v>
                </c:pt>
                <c:pt idx="9640">
                  <c:v>-46.444999999999993</c:v>
                </c:pt>
                <c:pt idx="9641">
                  <c:v>-46.442999999999998</c:v>
                </c:pt>
                <c:pt idx="9642">
                  <c:v>-46.440999999999995</c:v>
                </c:pt>
                <c:pt idx="9643">
                  <c:v>-46.438999999999993</c:v>
                </c:pt>
                <c:pt idx="9644">
                  <c:v>-46.436999999999998</c:v>
                </c:pt>
                <c:pt idx="9645">
                  <c:v>-46.434999999999995</c:v>
                </c:pt>
                <c:pt idx="9646">
                  <c:v>-46.432999999999993</c:v>
                </c:pt>
                <c:pt idx="9647">
                  <c:v>-46.430999999999997</c:v>
                </c:pt>
                <c:pt idx="9648">
                  <c:v>-46.428999999999995</c:v>
                </c:pt>
                <c:pt idx="9649">
                  <c:v>-46.426999999999992</c:v>
                </c:pt>
                <c:pt idx="9650">
                  <c:v>-46.424999999999997</c:v>
                </c:pt>
                <c:pt idx="9651">
                  <c:v>-46.422999999999995</c:v>
                </c:pt>
                <c:pt idx="9652">
                  <c:v>-46.420999999999992</c:v>
                </c:pt>
                <c:pt idx="9653">
                  <c:v>-46.418999999999997</c:v>
                </c:pt>
                <c:pt idx="9654">
                  <c:v>-46.416999999999994</c:v>
                </c:pt>
                <c:pt idx="9655">
                  <c:v>-46.414999999999992</c:v>
                </c:pt>
                <c:pt idx="9656">
                  <c:v>-46.412999999999997</c:v>
                </c:pt>
                <c:pt idx="9657">
                  <c:v>-46.410999999999994</c:v>
                </c:pt>
                <c:pt idx="9658">
                  <c:v>-46.408999999999992</c:v>
                </c:pt>
                <c:pt idx="9659">
                  <c:v>-46.406999999999996</c:v>
                </c:pt>
                <c:pt idx="9660">
                  <c:v>-46.404999999999994</c:v>
                </c:pt>
                <c:pt idx="9661">
                  <c:v>-46.402999999999992</c:v>
                </c:pt>
                <c:pt idx="9662">
                  <c:v>-46.400999999999996</c:v>
                </c:pt>
                <c:pt idx="9663">
                  <c:v>-46.398999999999994</c:v>
                </c:pt>
                <c:pt idx="9664">
                  <c:v>-46.396999999999991</c:v>
                </c:pt>
                <c:pt idx="9665">
                  <c:v>-46.394999999999996</c:v>
                </c:pt>
                <c:pt idx="9666">
                  <c:v>-46.392999999999994</c:v>
                </c:pt>
                <c:pt idx="9667">
                  <c:v>-46.390999999999991</c:v>
                </c:pt>
                <c:pt idx="9668">
                  <c:v>-46.388999999999996</c:v>
                </c:pt>
                <c:pt idx="9669">
                  <c:v>-46.386999999999993</c:v>
                </c:pt>
                <c:pt idx="9670">
                  <c:v>-46.384999999999991</c:v>
                </c:pt>
                <c:pt idx="9671">
                  <c:v>-46.382999999999996</c:v>
                </c:pt>
                <c:pt idx="9672">
                  <c:v>-46.380999999999993</c:v>
                </c:pt>
                <c:pt idx="9673">
                  <c:v>-46.378999999999991</c:v>
                </c:pt>
                <c:pt idx="9674">
                  <c:v>-46.376999999999995</c:v>
                </c:pt>
                <c:pt idx="9675">
                  <c:v>-46.374999999999993</c:v>
                </c:pt>
                <c:pt idx="9676">
                  <c:v>-46.37299999999999</c:v>
                </c:pt>
                <c:pt idx="9677">
                  <c:v>-46.370999999999995</c:v>
                </c:pt>
                <c:pt idx="9678">
                  <c:v>-46.368999999999993</c:v>
                </c:pt>
                <c:pt idx="9679">
                  <c:v>-46.36699999999999</c:v>
                </c:pt>
                <c:pt idx="9680">
                  <c:v>-46.364999999999995</c:v>
                </c:pt>
                <c:pt idx="9681">
                  <c:v>-46.363</c:v>
                </c:pt>
                <c:pt idx="9682">
                  <c:v>-46.36099999999999</c:v>
                </c:pt>
                <c:pt idx="9683">
                  <c:v>-46.358999999999995</c:v>
                </c:pt>
                <c:pt idx="9684">
                  <c:v>-46.356999999999999</c:v>
                </c:pt>
                <c:pt idx="9685">
                  <c:v>-46.35499999999999</c:v>
                </c:pt>
                <c:pt idx="9686">
                  <c:v>-46.352999999999994</c:v>
                </c:pt>
                <c:pt idx="9687">
                  <c:v>-46.350999999999999</c:v>
                </c:pt>
                <c:pt idx="9688">
                  <c:v>-46.34899999999999</c:v>
                </c:pt>
                <c:pt idx="9689">
                  <c:v>-46.346999999999994</c:v>
                </c:pt>
                <c:pt idx="9690">
                  <c:v>-46.344999999999999</c:v>
                </c:pt>
                <c:pt idx="9691">
                  <c:v>-46.342999999999989</c:v>
                </c:pt>
                <c:pt idx="9692">
                  <c:v>-46.340999999999994</c:v>
                </c:pt>
                <c:pt idx="9693">
                  <c:v>-46.338999999999999</c:v>
                </c:pt>
                <c:pt idx="9694">
                  <c:v>-46.336999999999989</c:v>
                </c:pt>
                <c:pt idx="9695">
                  <c:v>-46.334999999999994</c:v>
                </c:pt>
                <c:pt idx="9696">
                  <c:v>-46.332999999999998</c:v>
                </c:pt>
                <c:pt idx="9697">
                  <c:v>-46.330999999999996</c:v>
                </c:pt>
                <c:pt idx="9698">
                  <c:v>-46.328999999999994</c:v>
                </c:pt>
                <c:pt idx="9699">
                  <c:v>-46.326999999999998</c:v>
                </c:pt>
                <c:pt idx="9700">
                  <c:v>-46.324999999999996</c:v>
                </c:pt>
                <c:pt idx="9701">
                  <c:v>-46.322999999999993</c:v>
                </c:pt>
                <c:pt idx="9702">
                  <c:v>-46.320999999999998</c:v>
                </c:pt>
                <c:pt idx="9703">
                  <c:v>-46.318999999999996</c:v>
                </c:pt>
                <c:pt idx="9704">
                  <c:v>-46.316999999999993</c:v>
                </c:pt>
                <c:pt idx="9705">
                  <c:v>-46.314999999999998</c:v>
                </c:pt>
                <c:pt idx="9706">
                  <c:v>-46.312999999999995</c:v>
                </c:pt>
                <c:pt idx="9707">
                  <c:v>-46.310999999999993</c:v>
                </c:pt>
                <c:pt idx="9708">
                  <c:v>-46.308999999999997</c:v>
                </c:pt>
                <c:pt idx="9709">
                  <c:v>-46.306999999999995</c:v>
                </c:pt>
                <c:pt idx="9710">
                  <c:v>-46.304999999999993</c:v>
                </c:pt>
                <c:pt idx="9711">
                  <c:v>-46.302999999999997</c:v>
                </c:pt>
                <c:pt idx="9712">
                  <c:v>-46.300999999999995</c:v>
                </c:pt>
                <c:pt idx="9713">
                  <c:v>-46.298999999999992</c:v>
                </c:pt>
                <c:pt idx="9714">
                  <c:v>-46.296999999999997</c:v>
                </c:pt>
                <c:pt idx="9715">
                  <c:v>-46.294999999999995</c:v>
                </c:pt>
                <c:pt idx="9716">
                  <c:v>-46.292999999999992</c:v>
                </c:pt>
                <c:pt idx="9717">
                  <c:v>-46.290999999999997</c:v>
                </c:pt>
                <c:pt idx="9718">
                  <c:v>-46.288999999999994</c:v>
                </c:pt>
                <c:pt idx="9719">
                  <c:v>-46.286999999999992</c:v>
                </c:pt>
                <c:pt idx="9720">
                  <c:v>-46.284999999999997</c:v>
                </c:pt>
                <c:pt idx="9721">
                  <c:v>-46.282999999999994</c:v>
                </c:pt>
                <c:pt idx="9722">
                  <c:v>-46.280999999999992</c:v>
                </c:pt>
                <c:pt idx="9723">
                  <c:v>-46.278999999999996</c:v>
                </c:pt>
                <c:pt idx="9724">
                  <c:v>-46.276999999999994</c:v>
                </c:pt>
                <c:pt idx="9725">
                  <c:v>-46.274999999999991</c:v>
                </c:pt>
                <c:pt idx="9726">
                  <c:v>-46.272999999999996</c:v>
                </c:pt>
                <c:pt idx="9727">
                  <c:v>-46.270999999999994</c:v>
                </c:pt>
                <c:pt idx="9728">
                  <c:v>-46.268999999999991</c:v>
                </c:pt>
                <c:pt idx="9729">
                  <c:v>-46.266999999999996</c:v>
                </c:pt>
                <c:pt idx="9730">
                  <c:v>-46.264999999999993</c:v>
                </c:pt>
                <c:pt idx="9731">
                  <c:v>-46.262999999999991</c:v>
                </c:pt>
                <c:pt idx="9732">
                  <c:v>-46.260999999999996</c:v>
                </c:pt>
                <c:pt idx="9733">
                  <c:v>-46.258999999999993</c:v>
                </c:pt>
                <c:pt idx="9734">
                  <c:v>-46.256999999999991</c:v>
                </c:pt>
                <c:pt idx="9735">
                  <c:v>-46.254999999999995</c:v>
                </c:pt>
                <c:pt idx="9736">
                  <c:v>-46.252999999999993</c:v>
                </c:pt>
                <c:pt idx="9737">
                  <c:v>-46.250999999999991</c:v>
                </c:pt>
                <c:pt idx="9738">
                  <c:v>-46.248999999999995</c:v>
                </c:pt>
                <c:pt idx="9739">
                  <c:v>-46.246999999999993</c:v>
                </c:pt>
                <c:pt idx="9740">
                  <c:v>-46.24499999999999</c:v>
                </c:pt>
                <c:pt idx="9741">
                  <c:v>-46.242999999999995</c:v>
                </c:pt>
                <c:pt idx="9742">
                  <c:v>-46.240999999999993</c:v>
                </c:pt>
                <c:pt idx="9743">
                  <c:v>-46.23899999999999</c:v>
                </c:pt>
                <c:pt idx="9744">
                  <c:v>-46.236999999999995</c:v>
                </c:pt>
                <c:pt idx="9745">
                  <c:v>-46.234999999999999</c:v>
                </c:pt>
                <c:pt idx="9746">
                  <c:v>-46.23299999999999</c:v>
                </c:pt>
                <c:pt idx="9747">
                  <c:v>-46.230999999999995</c:v>
                </c:pt>
                <c:pt idx="9748">
                  <c:v>-46.228999999999999</c:v>
                </c:pt>
                <c:pt idx="9749">
                  <c:v>-46.22699999999999</c:v>
                </c:pt>
                <c:pt idx="9750">
                  <c:v>-46.224999999999994</c:v>
                </c:pt>
                <c:pt idx="9751">
                  <c:v>-46.222999999999999</c:v>
                </c:pt>
                <c:pt idx="9752">
                  <c:v>-46.220999999999989</c:v>
                </c:pt>
                <c:pt idx="9753">
                  <c:v>-46.218999999999994</c:v>
                </c:pt>
                <c:pt idx="9754">
                  <c:v>-46.216999999999999</c:v>
                </c:pt>
                <c:pt idx="9755">
                  <c:v>-46.214999999999989</c:v>
                </c:pt>
                <c:pt idx="9756">
                  <c:v>-46.212999999999994</c:v>
                </c:pt>
                <c:pt idx="9757">
                  <c:v>-46.210999999999999</c:v>
                </c:pt>
                <c:pt idx="9758">
                  <c:v>-46.208999999999996</c:v>
                </c:pt>
                <c:pt idx="9759">
                  <c:v>-46.206999999999994</c:v>
                </c:pt>
                <c:pt idx="9760">
                  <c:v>-46.204999999999998</c:v>
                </c:pt>
                <c:pt idx="9761">
                  <c:v>-46.202999999999996</c:v>
                </c:pt>
                <c:pt idx="9762">
                  <c:v>-46.200999999999993</c:v>
                </c:pt>
                <c:pt idx="9763">
                  <c:v>-46.198999999999998</c:v>
                </c:pt>
                <c:pt idx="9764">
                  <c:v>-46.196999999999996</c:v>
                </c:pt>
                <c:pt idx="9765">
                  <c:v>-46.194999999999993</c:v>
                </c:pt>
                <c:pt idx="9766">
                  <c:v>-46.192999999999998</c:v>
                </c:pt>
                <c:pt idx="9767">
                  <c:v>-46.190999999999995</c:v>
                </c:pt>
                <c:pt idx="9768">
                  <c:v>-46.188999999999993</c:v>
                </c:pt>
                <c:pt idx="9769">
                  <c:v>-46.186999999999998</c:v>
                </c:pt>
                <c:pt idx="9770">
                  <c:v>-46.184999999999995</c:v>
                </c:pt>
                <c:pt idx="9771">
                  <c:v>-46.182999999999993</c:v>
                </c:pt>
                <c:pt idx="9772">
                  <c:v>-46.180999999999997</c:v>
                </c:pt>
                <c:pt idx="9773">
                  <c:v>-46.178999999999995</c:v>
                </c:pt>
                <c:pt idx="9774">
                  <c:v>-46.176999999999992</c:v>
                </c:pt>
                <c:pt idx="9775">
                  <c:v>-46.174999999999997</c:v>
                </c:pt>
                <c:pt idx="9776">
                  <c:v>-46.172999999999995</c:v>
                </c:pt>
                <c:pt idx="9777">
                  <c:v>-46.170999999999992</c:v>
                </c:pt>
                <c:pt idx="9778">
                  <c:v>-46.168999999999997</c:v>
                </c:pt>
                <c:pt idx="9779">
                  <c:v>-46.166999999999994</c:v>
                </c:pt>
                <c:pt idx="9780">
                  <c:v>-46.164999999999992</c:v>
                </c:pt>
                <c:pt idx="9781">
                  <c:v>-46.162999999999997</c:v>
                </c:pt>
                <c:pt idx="9782">
                  <c:v>-46.160999999999994</c:v>
                </c:pt>
                <c:pt idx="9783">
                  <c:v>-46.158999999999992</c:v>
                </c:pt>
                <c:pt idx="9784">
                  <c:v>-46.156999999999996</c:v>
                </c:pt>
                <c:pt idx="9785">
                  <c:v>-46.154999999999994</c:v>
                </c:pt>
                <c:pt idx="9786">
                  <c:v>-46.152999999999992</c:v>
                </c:pt>
                <c:pt idx="9787">
                  <c:v>-46.150999999999996</c:v>
                </c:pt>
                <c:pt idx="9788">
                  <c:v>-46.148999999999994</c:v>
                </c:pt>
                <c:pt idx="9789">
                  <c:v>-46.146999999999991</c:v>
                </c:pt>
                <c:pt idx="9790">
                  <c:v>-46.144999999999996</c:v>
                </c:pt>
                <c:pt idx="9791">
                  <c:v>-46.142999999999994</c:v>
                </c:pt>
                <c:pt idx="9792">
                  <c:v>-46.140999999999991</c:v>
                </c:pt>
                <c:pt idx="9793">
                  <c:v>-46.138999999999996</c:v>
                </c:pt>
                <c:pt idx="9794">
                  <c:v>-46.136999999999993</c:v>
                </c:pt>
                <c:pt idx="9795">
                  <c:v>-46.134999999999991</c:v>
                </c:pt>
                <c:pt idx="9796">
                  <c:v>-46.132999999999996</c:v>
                </c:pt>
                <c:pt idx="9797">
                  <c:v>-46.130999999999993</c:v>
                </c:pt>
                <c:pt idx="9798">
                  <c:v>-46.128999999999991</c:v>
                </c:pt>
                <c:pt idx="9799">
                  <c:v>-46.126999999999995</c:v>
                </c:pt>
                <c:pt idx="9800">
                  <c:v>-46.124999999999993</c:v>
                </c:pt>
                <c:pt idx="9801">
                  <c:v>-46.12299999999999</c:v>
                </c:pt>
                <c:pt idx="9802">
                  <c:v>-46.120999999999995</c:v>
                </c:pt>
                <c:pt idx="9803">
                  <c:v>-46.118999999999993</c:v>
                </c:pt>
                <c:pt idx="9804">
                  <c:v>-46.11699999999999</c:v>
                </c:pt>
                <c:pt idx="9805">
                  <c:v>-46.114999999999995</c:v>
                </c:pt>
                <c:pt idx="9806">
                  <c:v>-46.113</c:v>
                </c:pt>
                <c:pt idx="9807">
                  <c:v>-46.11099999999999</c:v>
                </c:pt>
                <c:pt idx="9808">
                  <c:v>-46.108999999999995</c:v>
                </c:pt>
                <c:pt idx="9809">
                  <c:v>-46.106999999999999</c:v>
                </c:pt>
                <c:pt idx="9810">
                  <c:v>-46.10499999999999</c:v>
                </c:pt>
                <c:pt idx="9811">
                  <c:v>-46.102999999999994</c:v>
                </c:pt>
                <c:pt idx="9812">
                  <c:v>-46.100999999999999</c:v>
                </c:pt>
                <c:pt idx="9813">
                  <c:v>-46.09899999999999</c:v>
                </c:pt>
                <c:pt idx="9814">
                  <c:v>-46.096999999999994</c:v>
                </c:pt>
                <c:pt idx="9815">
                  <c:v>-46.094999999999999</c:v>
                </c:pt>
                <c:pt idx="9816">
                  <c:v>-46.092999999999989</c:v>
                </c:pt>
                <c:pt idx="9817">
                  <c:v>-46.090999999999994</c:v>
                </c:pt>
                <c:pt idx="9818">
                  <c:v>-46.088999999999999</c:v>
                </c:pt>
                <c:pt idx="9819">
                  <c:v>-46.086999999999989</c:v>
                </c:pt>
                <c:pt idx="9820">
                  <c:v>-46.084999999999994</c:v>
                </c:pt>
                <c:pt idx="9821">
                  <c:v>-46.082999999999998</c:v>
                </c:pt>
                <c:pt idx="9822">
                  <c:v>-46.080999999999996</c:v>
                </c:pt>
                <c:pt idx="9823">
                  <c:v>-46.078999999999994</c:v>
                </c:pt>
                <c:pt idx="9824">
                  <c:v>-46.076999999999998</c:v>
                </c:pt>
                <c:pt idx="9825">
                  <c:v>-46.074999999999996</c:v>
                </c:pt>
                <c:pt idx="9826">
                  <c:v>-46.072999999999993</c:v>
                </c:pt>
                <c:pt idx="9827">
                  <c:v>-46.070999999999998</c:v>
                </c:pt>
                <c:pt idx="9828">
                  <c:v>-46.068999999999996</c:v>
                </c:pt>
                <c:pt idx="9829">
                  <c:v>-46.066999999999993</c:v>
                </c:pt>
                <c:pt idx="9830">
                  <c:v>-46.064999999999998</c:v>
                </c:pt>
                <c:pt idx="9831">
                  <c:v>-46.062999999999995</c:v>
                </c:pt>
                <c:pt idx="9832">
                  <c:v>-46.060999999999993</c:v>
                </c:pt>
                <c:pt idx="9833">
                  <c:v>-46.058999999999997</c:v>
                </c:pt>
                <c:pt idx="9834">
                  <c:v>-46.056999999999995</c:v>
                </c:pt>
                <c:pt idx="9835">
                  <c:v>-46.054999999999993</c:v>
                </c:pt>
                <c:pt idx="9836">
                  <c:v>-46.052999999999997</c:v>
                </c:pt>
                <c:pt idx="9837">
                  <c:v>-46.050999999999995</c:v>
                </c:pt>
                <c:pt idx="9838">
                  <c:v>-46.048999999999992</c:v>
                </c:pt>
                <c:pt idx="9839">
                  <c:v>-46.046999999999997</c:v>
                </c:pt>
                <c:pt idx="9840">
                  <c:v>-46.044999999999995</c:v>
                </c:pt>
                <c:pt idx="9841">
                  <c:v>-46.042999999999992</c:v>
                </c:pt>
                <c:pt idx="9842">
                  <c:v>-46.040999999999997</c:v>
                </c:pt>
                <c:pt idx="9843">
                  <c:v>-46.038999999999994</c:v>
                </c:pt>
                <c:pt idx="9844">
                  <c:v>-46.036999999999992</c:v>
                </c:pt>
                <c:pt idx="9845">
                  <c:v>-46.034999999999997</c:v>
                </c:pt>
                <c:pt idx="9846">
                  <c:v>-46.032999999999994</c:v>
                </c:pt>
                <c:pt idx="9847">
                  <c:v>-46.030999999999992</c:v>
                </c:pt>
                <c:pt idx="9848">
                  <c:v>-46.028999999999996</c:v>
                </c:pt>
                <c:pt idx="9849">
                  <c:v>-46.026999999999994</c:v>
                </c:pt>
                <c:pt idx="9850">
                  <c:v>-46.024999999999991</c:v>
                </c:pt>
                <c:pt idx="9851">
                  <c:v>-46.022999999999996</c:v>
                </c:pt>
                <c:pt idx="9852">
                  <c:v>-46.020999999999994</c:v>
                </c:pt>
                <c:pt idx="9853">
                  <c:v>-46.018999999999991</c:v>
                </c:pt>
                <c:pt idx="9854">
                  <c:v>-46.016999999999996</c:v>
                </c:pt>
                <c:pt idx="9855">
                  <c:v>-46.014999999999993</c:v>
                </c:pt>
                <c:pt idx="9856">
                  <c:v>-46.012999999999991</c:v>
                </c:pt>
                <c:pt idx="9857">
                  <c:v>-46.010999999999996</c:v>
                </c:pt>
                <c:pt idx="9858">
                  <c:v>-46.008999999999993</c:v>
                </c:pt>
                <c:pt idx="9859">
                  <c:v>-46.006999999999991</c:v>
                </c:pt>
                <c:pt idx="9860">
                  <c:v>-46.004999999999995</c:v>
                </c:pt>
                <c:pt idx="9861">
                  <c:v>-46.002999999999993</c:v>
                </c:pt>
                <c:pt idx="9862">
                  <c:v>-46.000999999999991</c:v>
                </c:pt>
                <c:pt idx="9863">
                  <c:v>-45.998999999999995</c:v>
                </c:pt>
                <c:pt idx="9864">
                  <c:v>-45.996999999999993</c:v>
                </c:pt>
                <c:pt idx="9865">
                  <c:v>-45.99499999999999</c:v>
                </c:pt>
                <c:pt idx="9866">
                  <c:v>-45.992999999999995</c:v>
                </c:pt>
                <c:pt idx="9867">
                  <c:v>-45.990999999999993</c:v>
                </c:pt>
                <c:pt idx="9868">
                  <c:v>-45.98899999999999</c:v>
                </c:pt>
                <c:pt idx="9869">
                  <c:v>-45.986999999999995</c:v>
                </c:pt>
                <c:pt idx="9870">
                  <c:v>-45.984999999999999</c:v>
                </c:pt>
                <c:pt idx="9871">
                  <c:v>-45.98299999999999</c:v>
                </c:pt>
                <c:pt idx="9872">
                  <c:v>-45.980999999999995</c:v>
                </c:pt>
                <c:pt idx="9873">
                  <c:v>-45.978999999999999</c:v>
                </c:pt>
                <c:pt idx="9874">
                  <c:v>-45.97699999999999</c:v>
                </c:pt>
                <c:pt idx="9875">
                  <c:v>-45.974999999999994</c:v>
                </c:pt>
                <c:pt idx="9876">
                  <c:v>-45.972999999999999</c:v>
                </c:pt>
                <c:pt idx="9877">
                  <c:v>-45.970999999999989</c:v>
                </c:pt>
                <c:pt idx="9878">
                  <c:v>-45.968999999999994</c:v>
                </c:pt>
                <c:pt idx="9879">
                  <c:v>-45.966999999999999</c:v>
                </c:pt>
                <c:pt idx="9880">
                  <c:v>-45.964999999999989</c:v>
                </c:pt>
                <c:pt idx="9881">
                  <c:v>-45.962999999999994</c:v>
                </c:pt>
                <c:pt idx="9882">
                  <c:v>-45.960999999999999</c:v>
                </c:pt>
                <c:pt idx="9883">
                  <c:v>-45.958999999999996</c:v>
                </c:pt>
                <c:pt idx="9884">
                  <c:v>-45.956999999999994</c:v>
                </c:pt>
                <c:pt idx="9885">
                  <c:v>-45.954999999999998</c:v>
                </c:pt>
                <c:pt idx="9886">
                  <c:v>-45.952999999999996</c:v>
                </c:pt>
                <c:pt idx="9887">
                  <c:v>-45.950999999999993</c:v>
                </c:pt>
                <c:pt idx="9888">
                  <c:v>-45.948999999999998</c:v>
                </c:pt>
                <c:pt idx="9889">
                  <c:v>-45.946999999999996</c:v>
                </c:pt>
                <c:pt idx="9890">
                  <c:v>-45.944999999999993</c:v>
                </c:pt>
                <c:pt idx="9891">
                  <c:v>-45.942999999999998</c:v>
                </c:pt>
                <c:pt idx="9892">
                  <c:v>-45.940999999999995</c:v>
                </c:pt>
                <c:pt idx="9893">
                  <c:v>-45.938999999999993</c:v>
                </c:pt>
                <c:pt idx="9894">
                  <c:v>-45.936999999999998</c:v>
                </c:pt>
                <c:pt idx="9895">
                  <c:v>-45.934999999999995</c:v>
                </c:pt>
                <c:pt idx="9896">
                  <c:v>-45.932999999999993</c:v>
                </c:pt>
                <c:pt idx="9897">
                  <c:v>-45.930999999999997</c:v>
                </c:pt>
                <c:pt idx="9898">
                  <c:v>-45.928999999999995</c:v>
                </c:pt>
                <c:pt idx="9899">
                  <c:v>-45.926999999999992</c:v>
                </c:pt>
                <c:pt idx="9900">
                  <c:v>-45.924999999999997</c:v>
                </c:pt>
                <c:pt idx="9901">
                  <c:v>-45.922999999999995</c:v>
                </c:pt>
                <c:pt idx="9902">
                  <c:v>-45.920999999999992</c:v>
                </c:pt>
                <c:pt idx="9903">
                  <c:v>-45.918999999999997</c:v>
                </c:pt>
                <c:pt idx="9904">
                  <c:v>-45.916999999999994</c:v>
                </c:pt>
                <c:pt idx="9905">
                  <c:v>-45.914999999999992</c:v>
                </c:pt>
                <c:pt idx="9906">
                  <c:v>-45.912999999999997</c:v>
                </c:pt>
                <c:pt idx="9907">
                  <c:v>-45.910999999999994</c:v>
                </c:pt>
                <c:pt idx="9908">
                  <c:v>-45.908999999999992</c:v>
                </c:pt>
                <c:pt idx="9909">
                  <c:v>-45.906999999999996</c:v>
                </c:pt>
                <c:pt idx="9910">
                  <c:v>-45.904999999999994</c:v>
                </c:pt>
                <c:pt idx="9911">
                  <c:v>-45.902999999999992</c:v>
                </c:pt>
                <c:pt idx="9912">
                  <c:v>-45.900999999999996</c:v>
                </c:pt>
                <c:pt idx="9913">
                  <c:v>-45.898999999999994</c:v>
                </c:pt>
                <c:pt idx="9914">
                  <c:v>-45.896999999999991</c:v>
                </c:pt>
                <c:pt idx="9915">
                  <c:v>-45.894999999999996</c:v>
                </c:pt>
                <c:pt idx="9916">
                  <c:v>-45.892999999999994</c:v>
                </c:pt>
                <c:pt idx="9917">
                  <c:v>-45.890999999999991</c:v>
                </c:pt>
                <c:pt idx="9918">
                  <c:v>-45.888999999999996</c:v>
                </c:pt>
                <c:pt idx="9919">
                  <c:v>-45.886999999999993</c:v>
                </c:pt>
                <c:pt idx="9920">
                  <c:v>-45.884999999999991</c:v>
                </c:pt>
                <c:pt idx="9921">
                  <c:v>-45.882999999999996</c:v>
                </c:pt>
                <c:pt idx="9922">
                  <c:v>-45.880999999999993</c:v>
                </c:pt>
                <c:pt idx="9923">
                  <c:v>-45.878999999999991</c:v>
                </c:pt>
                <c:pt idx="9924">
                  <c:v>-45.876999999999995</c:v>
                </c:pt>
                <c:pt idx="9925">
                  <c:v>-45.874999999999993</c:v>
                </c:pt>
                <c:pt idx="9926">
                  <c:v>-45.87299999999999</c:v>
                </c:pt>
                <c:pt idx="9927">
                  <c:v>-45.870999999999995</c:v>
                </c:pt>
                <c:pt idx="9928">
                  <c:v>-45.868999999999993</c:v>
                </c:pt>
                <c:pt idx="9929">
                  <c:v>-45.86699999999999</c:v>
                </c:pt>
                <c:pt idx="9930">
                  <c:v>-45.864999999999995</c:v>
                </c:pt>
                <c:pt idx="9931">
                  <c:v>-45.863</c:v>
                </c:pt>
                <c:pt idx="9932">
                  <c:v>-45.86099999999999</c:v>
                </c:pt>
                <c:pt idx="9933">
                  <c:v>-45.858999999999995</c:v>
                </c:pt>
                <c:pt idx="9934">
                  <c:v>-45.856999999999999</c:v>
                </c:pt>
                <c:pt idx="9935">
                  <c:v>-45.85499999999999</c:v>
                </c:pt>
                <c:pt idx="9936">
                  <c:v>-45.852999999999994</c:v>
                </c:pt>
                <c:pt idx="9937">
                  <c:v>-45.850999999999999</c:v>
                </c:pt>
                <c:pt idx="9938">
                  <c:v>-45.84899999999999</c:v>
                </c:pt>
                <c:pt idx="9939">
                  <c:v>-45.846999999999994</c:v>
                </c:pt>
                <c:pt idx="9940">
                  <c:v>-45.844999999999999</c:v>
                </c:pt>
                <c:pt idx="9941">
                  <c:v>-45.842999999999989</c:v>
                </c:pt>
                <c:pt idx="9942">
                  <c:v>-45.840999999999994</c:v>
                </c:pt>
                <c:pt idx="9943">
                  <c:v>-45.838999999999999</c:v>
                </c:pt>
                <c:pt idx="9944">
                  <c:v>-45.836999999999989</c:v>
                </c:pt>
                <c:pt idx="9945">
                  <c:v>-45.834999999999994</c:v>
                </c:pt>
                <c:pt idx="9946">
                  <c:v>-45.832999999999998</c:v>
                </c:pt>
                <c:pt idx="9947">
                  <c:v>-45.830999999999996</c:v>
                </c:pt>
                <c:pt idx="9948">
                  <c:v>-45.828999999999994</c:v>
                </c:pt>
                <c:pt idx="9949">
                  <c:v>-45.826999999999998</c:v>
                </c:pt>
                <c:pt idx="9950">
                  <c:v>-45.824999999999996</c:v>
                </c:pt>
                <c:pt idx="9951">
                  <c:v>-45.822999999999993</c:v>
                </c:pt>
                <c:pt idx="9952">
                  <c:v>-45.820999999999998</c:v>
                </c:pt>
                <c:pt idx="9953">
                  <c:v>-45.818999999999996</c:v>
                </c:pt>
                <c:pt idx="9954">
                  <c:v>-45.816999999999993</c:v>
                </c:pt>
                <c:pt idx="9955">
                  <c:v>-45.814999999999998</c:v>
                </c:pt>
                <c:pt idx="9956">
                  <c:v>-45.812999999999995</c:v>
                </c:pt>
                <c:pt idx="9957">
                  <c:v>-45.810999999999993</c:v>
                </c:pt>
                <c:pt idx="9958">
                  <c:v>-45.808999999999997</c:v>
                </c:pt>
                <c:pt idx="9959">
                  <c:v>-45.806999999999995</c:v>
                </c:pt>
                <c:pt idx="9960">
                  <c:v>-45.804999999999993</c:v>
                </c:pt>
                <c:pt idx="9961">
                  <c:v>-45.802999999999997</c:v>
                </c:pt>
                <c:pt idx="9962">
                  <c:v>-45.800999999999995</c:v>
                </c:pt>
                <c:pt idx="9963">
                  <c:v>-45.798999999999992</c:v>
                </c:pt>
                <c:pt idx="9964">
                  <c:v>-45.796999999999997</c:v>
                </c:pt>
                <c:pt idx="9965">
                  <c:v>-45.794999999999995</c:v>
                </c:pt>
                <c:pt idx="9966">
                  <c:v>-45.792999999999992</c:v>
                </c:pt>
                <c:pt idx="9967">
                  <c:v>-45.790999999999997</c:v>
                </c:pt>
                <c:pt idx="9968">
                  <c:v>-45.788999999999994</c:v>
                </c:pt>
                <c:pt idx="9969">
                  <c:v>-45.786999999999992</c:v>
                </c:pt>
                <c:pt idx="9970">
                  <c:v>-45.784999999999997</c:v>
                </c:pt>
                <c:pt idx="9971">
                  <c:v>-45.782999999999994</c:v>
                </c:pt>
                <c:pt idx="9972">
                  <c:v>-45.780999999999992</c:v>
                </c:pt>
                <c:pt idx="9973">
                  <c:v>-45.778999999999996</c:v>
                </c:pt>
                <c:pt idx="9974">
                  <c:v>-45.776999999999994</c:v>
                </c:pt>
                <c:pt idx="9975">
                  <c:v>-45.774999999999991</c:v>
                </c:pt>
                <c:pt idx="9976">
                  <c:v>-45.772999999999996</c:v>
                </c:pt>
                <c:pt idx="9977">
                  <c:v>-45.770999999999994</c:v>
                </c:pt>
                <c:pt idx="9978">
                  <c:v>-45.768999999999991</c:v>
                </c:pt>
                <c:pt idx="9979">
                  <c:v>-45.766999999999996</c:v>
                </c:pt>
                <c:pt idx="9980">
                  <c:v>-45.764999999999993</c:v>
                </c:pt>
                <c:pt idx="9981">
                  <c:v>-45.762999999999991</c:v>
                </c:pt>
                <c:pt idx="9982">
                  <c:v>-45.760999999999996</c:v>
                </c:pt>
                <c:pt idx="9983">
                  <c:v>-45.758999999999993</c:v>
                </c:pt>
                <c:pt idx="9984">
                  <c:v>-45.756999999999991</c:v>
                </c:pt>
                <c:pt idx="9985">
                  <c:v>-45.754999999999995</c:v>
                </c:pt>
                <c:pt idx="9986">
                  <c:v>-45.752999999999993</c:v>
                </c:pt>
                <c:pt idx="9987">
                  <c:v>-45.750999999999991</c:v>
                </c:pt>
                <c:pt idx="9988">
                  <c:v>-45.748999999999995</c:v>
                </c:pt>
                <c:pt idx="9989">
                  <c:v>-45.746999999999993</c:v>
                </c:pt>
                <c:pt idx="9990">
                  <c:v>-45.74499999999999</c:v>
                </c:pt>
                <c:pt idx="9991">
                  <c:v>-45.742999999999995</c:v>
                </c:pt>
                <c:pt idx="9992">
                  <c:v>-45.740999999999993</c:v>
                </c:pt>
                <c:pt idx="9993">
                  <c:v>-45.73899999999999</c:v>
                </c:pt>
                <c:pt idx="9994">
                  <c:v>-45.736999999999995</c:v>
                </c:pt>
                <c:pt idx="9995">
                  <c:v>-45.734999999999999</c:v>
                </c:pt>
                <c:pt idx="9996">
                  <c:v>-45.73299999999999</c:v>
                </c:pt>
                <c:pt idx="9997">
                  <c:v>-45.730999999999995</c:v>
                </c:pt>
                <c:pt idx="9998">
                  <c:v>-45.728999999999999</c:v>
                </c:pt>
                <c:pt idx="9999">
                  <c:v>-45.72699999999999</c:v>
                </c:pt>
                <c:pt idx="10000">
                  <c:v>-45.724999999999994</c:v>
                </c:pt>
                <c:pt idx="10001">
                  <c:v>-45.722999999999999</c:v>
                </c:pt>
                <c:pt idx="10002">
                  <c:v>-45.720999999999989</c:v>
                </c:pt>
                <c:pt idx="10003">
                  <c:v>-45.718999999999994</c:v>
                </c:pt>
                <c:pt idx="10004">
                  <c:v>-45.716999999999999</c:v>
                </c:pt>
                <c:pt idx="10005">
                  <c:v>-45.714999999999989</c:v>
                </c:pt>
                <c:pt idx="10006">
                  <c:v>-45.712999999999994</c:v>
                </c:pt>
                <c:pt idx="10007">
                  <c:v>-45.710999999999999</c:v>
                </c:pt>
                <c:pt idx="10008">
                  <c:v>-45.708999999999996</c:v>
                </c:pt>
                <c:pt idx="10009">
                  <c:v>-45.706999999999994</c:v>
                </c:pt>
                <c:pt idx="10010">
                  <c:v>-45.704999999999998</c:v>
                </c:pt>
                <c:pt idx="10011">
                  <c:v>-45.702999999999996</c:v>
                </c:pt>
                <c:pt idx="10012">
                  <c:v>-45.700999999999993</c:v>
                </c:pt>
                <c:pt idx="10013">
                  <c:v>-45.698999999999998</c:v>
                </c:pt>
                <c:pt idx="10014">
                  <c:v>-45.696999999999996</c:v>
                </c:pt>
                <c:pt idx="10015">
                  <c:v>-45.694999999999993</c:v>
                </c:pt>
                <c:pt idx="10016">
                  <c:v>-45.692999999999998</c:v>
                </c:pt>
                <c:pt idx="10017">
                  <c:v>-45.690999999999995</c:v>
                </c:pt>
                <c:pt idx="10018">
                  <c:v>-45.688999999999993</c:v>
                </c:pt>
                <c:pt idx="10019">
                  <c:v>-45.686999999999998</c:v>
                </c:pt>
                <c:pt idx="10020">
                  <c:v>-45.684999999999995</c:v>
                </c:pt>
                <c:pt idx="10021">
                  <c:v>-45.682999999999993</c:v>
                </c:pt>
                <c:pt idx="10022">
                  <c:v>-45.680999999999997</c:v>
                </c:pt>
                <c:pt idx="10023">
                  <c:v>-45.678999999999995</c:v>
                </c:pt>
                <c:pt idx="10024">
                  <c:v>-45.676999999999992</c:v>
                </c:pt>
                <c:pt idx="10025">
                  <c:v>-45.674999999999997</c:v>
                </c:pt>
                <c:pt idx="10026">
                  <c:v>-45.672999999999995</c:v>
                </c:pt>
                <c:pt idx="10027">
                  <c:v>-45.670999999999992</c:v>
                </c:pt>
                <c:pt idx="10028">
                  <c:v>-45.668999999999997</c:v>
                </c:pt>
                <c:pt idx="10029">
                  <c:v>-45.666999999999994</c:v>
                </c:pt>
                <c:pt idx="10030">
                  <c:v>-45.664999999999992</c:v>
                </c:pt>
                <c:pt idx="10031">
                  <c:v>-45.662999999999997</c:v>
                </c:pt>
                <c:pt idx="10032">
                  <c:v>-45.660999999999994</c:v>
                </c:pt>
                <c:pt idx="10033">
                  <c:v>-45.658999999999992</c:v>
                </c:pt>
                <c:pt idx="10034">
                  <c:v>-45.656999999999996</c:v>
                </c:pt>
                <c:pt idx="10035">
                  <c:v>-45.654999999999994</c:v>
                </c:pt>
                <c:pt idx="10036">
                  <c:v>-45.652999999999992</c:v>
                </c:pt>
                <c:pt idx="10037">
                  <c:v>-45.650999999999996</c:v>
                </c:pt>
                <c:pt idx="10038">
                  <c:v>-45.648999999999994</c:v>
                </c:pt>
                <c:pt idx="10039">
                  <c:v>-45.646999999999991</c:v>
                </c:pt>
                <c:pt idx="10040">
                  <c:v>-45.644999999999996</c:v>
                </c:pt>
                <c:pt idx="10041">
                  <c:v>-45.642999999999994</c:v>
                </c:pt>
                <c:pt idx="10042">
                  <c:v>-45.640999999999991</c:v>
                </c:pt>
                <c:pt idx="10043">
                  <c:v>-45.638999999999996</c:v>
                </c:pt>
                <c:pt idx="10044">
                  <c:v>-45.636999999999993</c:v>
                </c:pt>
                <c:pt idx="10045">
                  <c:v>-45.634999999999991</c:v>
                </c:pt>
                <c:pt idx="10046">
                  <c:v>-45.632999999999996</c:v>
                </c:pt>
                <c:pt idx="10047">
                  <c:v>-45.630999999999993</c:v>
                </c:pt>
                <c:pt idx="10048">
                  <c:v>-45.628999999999991</c:v>
                </c:pt>
                <c:pt idx="10049">
                  <c:v>-45.626999999999995</c:v>
                </c:pt>
                <c:pt idx="10050">
                  <c:v>-45.624999999999993</c:v>
                </c:pt>
                <c:pt idx="10051">
                  <c:v>-45.62299999999999</c:v>
                </c:pt>
                <c:pt idx="10052">
                  <c:v>-45.620999999999995</c:v>
                </c:pt>
                <c:pt idx="10053">
                  <c:v>-45.618999999999993</c:v>
                </c:pt>
                <c:pt idx="10054">
                  <c:v>-45.61699999999999</c:v>
                </c:pt>
                <c:pt idx="10055">
                  <c:v>-45.614999999999995</c:v>
                </c:pt>
                <c:pt idx="10056">
                  <c:v>-45.613</c:v>
                </c:pt>
                <c:pt idx="10057">
                  <c:v>-45.61099999999999</c:v>
                </c:pt>
                <c:pt idx="10058">
                  <c:v>-45.608999999999995</c:v>
                </c:pt>
                <c:pt idx="10059">
                  <c:v>-45.606999999999999</c:v>
                </c:pt>
                <c:pt idx="10060">
                  <c:v>-45.60499999999999</c:v>
                </c:pt>
                <c:pt idx="10061">
                  <c:v>-45.602999999999994</c:v>
                </c:pt>
                <c:pt idx="10062">
                  <c:v>-45.600999999999999</c:v>
                </c:pt>
                <c:pt idx="10063">
                  <c:v>-45.59899999999999</c:v>
                </c:pt>
                <c:pt idx="10064">
                  <c:v>-45.596999999999994</c:v>
                </c:pt>
                <c:pt idx="10065">
                  <c:v>-45.594999999999999</c:v>
                </c:pt>
                <c:pt idx="10066">
                  <c:v>-45.592999999999989</c:v>
                </c:pt>
                <c:pt idx="10067">
                  <c:v>-45.590999999999994</c:v>
                </c:pt>
                <c:pt idx="10068">
                  <c:v>-45.588999999999999</c:v>
                </c:pt>
                <c:pt idx="10069">
                  <c:v>-45.586999999999989</c:v>
                </c:pt>
                <c:pt idx="10070">
                  <c:v>-45.584999999999994</c:v>
                </c:pt>
                <c:pt idx="10071">
                  <c:v>-45.582999999999998</c:v>
                </c:pt>
                <c:pt idx="10072">
                  <c:v>-45.580999999999996</c:v>
                </c:pt>
                <c:pt idx="10073">
                  <c:v>-45.578999999999994</c:v>
                </c:pt>
                <c:pt idx="10074">
                  <c:v>-45.576999999999998</c:v>
                </c:pt>
                <c:pt idx="10075">
                  <c:v>-45.574999999999996</c:v>
                </c:pt>
                <c:pt idx="10076">
                  <c:v>-45.572999999999993</c:v>
                </c:pt>
                <c:pt idx="10077">
                  <c:v>-45.570999999999998</c:v>
                </c:pt>
                <c:pt idx="10078">
                  <c:v>-45.568999999999996</c:v>
                </c:pt>
                <c:pt idx="10079">
                  <c:v>-45.566999999999993</c:v>
                </c:pt>
                <c:pt idx="10080">
                  <c:v>-45.564999999999998</c:v>
                </c:pt>
                <c:pt idx="10081">
                  <c:v>-45.562999999999995</c:v>
                </c:pt>
                <c:pt idx="10082">
                  <c:v>-45.560999999999993</c:v>
                </c:pt>
                <c:pt idx="10083">
                  <c:v>-45.558999999999997</c:v>
                </c:pt>
                <c:pt idx="10084">
                  <c:v>-45.556999999999995</c:v>
                </c:pt>
                <c:pt idx="10085">
                  <c:v>-45.554999999999993</c:v>
                </c:pt>
                <c:pt idx="10086">
                  <c:v>-45.552999999999997</c:v>
                </c:pt>
                <c:pt idx="10087">
                  <c:v>-45.550999999999995</c:v>
                </c:pt>
                <c:pt idx="10088">
                  <c:v>-45.548999999999992</c:v>
                </c:pt>
                <c:pt idx="10089">
                  <c:v>-45.546999999999997</c:v>
                </c:pt>
                <c:pt idx="10090">
                  <c:v>-45.544999999999995</c:v>
                </c:pt>
                <c:pt idx="10091">
                  <c:v>-45.542999999999992</c:v>
                </c:pt>
                <c:pt idx="10092">
                  <c:v>-45.540999999999997</c:v>
                </c:pt>
                <c:pt idx="10093">
                  <c:v>-45.538999999999994</c:v>
                </c:pt>
                <c:pt idx="10094">
                  <c:v>-45.536999999999992</c:v>
                </c:pt>
                <c:pt idx="10095">
                  <c:v>-45.534999999999997</c:v>
                </c:pt>
                <c:pt idx="10096">
                  <c:v>-45.532999999999994</c:v>
                </c:pt>
                <c:pt idx="10097">
                  <c:v>-45.530999999999992</c:v>
                </c:pt>
                <c:pt idx="10098">
                  <c:v>-45.528999999999996</c:v>
                </c:pt>
                <c:pt idx="10099">
                  <c:v>-45.526999999999994</c:v>
                </c:pt>
                <c:pt idx="10100">
                  <c:v>-45.524999999999991</c:v>
                </c:pt>
                <c:pt idx="10101">
                  <c:v>-45.522999999999996</c:v>
                </c:pt>
                <c:pt idx="10102">
                  <c:v>-45.520999999999994</c:v>
                </c:pt>
                <c:pt idx="10103">
                  <c:v>-45.518999999999991</c:v>
                </c:pt>
                <c:pt idx="10104">
                  <c:v>-45.516999999999996</c:v>
                </c:pt>
                <c:pt idx="10105">
                  <c:v>-45.514999999999993</c:v>
                </c:pt>
                <c:pt idx="10106">
                  <c:v>-45.512999999999991</c:v>
                </c:pt>
                <c:pt idx="10107">
                  <c:v>-45.510999999999996</c:v>
                </c:pt>
                <c:pt idx="10108">
                  <c:v>-45.508999999999993</c:v>
                </c:pt>
                <c:pt idx="10109">
                  <c:v>-45.506999999999991</c:v>
                </c:pt>
                <c:pt idx="10110">
                  <c:v>-45.504999999999995</c:v>
                </c:pt>
                <c:pt idx="10111">
                  <c:v>-45.502999999999993</c:v>
                </c:pt>
                <c:pt idx="10112">
                  <c:v>-45.500999999999991</c:v>
                </c:pt>
                <c:pt idx="10113">
                  <c:v>-45.498999999999995</c:v>
                </c:pt>
                <c:pt idx="10114">
                  <c:v>-45.496999999999993</c:v>
                </c:pt>
                <c:pt idx="10115">
                  <c:v>-45.49499999999999</c:v>
                </c:pt>
                <c:pt idx="10116">
                  <c:v>-45.492999999999995</c:v>
                </c:pt>
                <c:pt idx="10117">
                  <c:v>-45.490999999999993</c:v>
                </c:pt>
                <c:pt idx="10118">
                  <c:v>-45.48899999999999</c:v>
                </c:pt>
                <c:pt idx="10119">
                  <c:v>-45.486999999999995</c:v>
                </c:pt>
                <c:pt idx="10120">
                  <c:v>-45.484999999999999</c:v>
                </c:pt>
                <c:pt idx="10121">
                  <c:v>-45.48299999999999</c:v>
                </c:pt>
                <c:pt idx="10122">
                  <c:v>-45.480999999999995</c:v>
                </c:pt>
                <c:pt idx="10123">
                  <c:v>-45.478999999999999</c:v>
                </c:pt>
                <c:pt idx="10124">
                  <c:v>-45.47699999999999</c:v>
                </c:pt>
                <c:pt idx="10125">
                  <c:v>-45.474999999999994</c:v>
                </c:pt>
                <c:pt idx="10126">
                  <c:v>-45.472999999999999</c:v>
                </c:pt>
                <c:pt idx="10127">
                  <c:v>-45.470999999999989</c:v>
                </c:pt>
                <c:pt idx="10128">
                  <c:v>-45.468999999999994</c:v>
                </c:pt>
                <c:pt idx="10129">
                  <c:v>-45.466999999999999</c:v>
                </c:pt>
                <c:pt idx="10130">
                  <c:v>-45.464999999999989</c:v>
                </c:pt>
                <c:pt idx="10131">
                  <c:v>-45.462999999999994</c:v>
                </c:pt>
                <c:pt idx="10132">
                  <c:v>-45.460999999999999</c:v>
                </c:pt>
                <c:pt idx="10133">
                  <c:v>-45.458999999999996</c:v>
                </c:pt>
                <c:pt idx="10134">
                  <c:v>-45.456999999999994</c:v>
                </c:pt>
                <c:pt idx="10135">
                  <c:v>-45.454999999999998</c:v>
                </c:pt>
                <c:pt idx="10136">
                  <c:v>-45.452999999999996</c:v>
                </c:pt>
                <c:pt idx="10137">
                  <c:v>-45.450999999999993</c:v>
                </c:pt>
                <c:pt idx="10138">
                  <c:v>-45.448999999999998</c:v>
                </c:pt>
                <c:pt idx="10139">
                  <c:v>-45.446999999999996</c:v>
                </c:pt>
                <c:pt idx="10140">
                  <c:v>-45.444999999999993</c:v>
                </c:pt>
                <c:pt idx="10141">
                  <c:v>-45.442999999999998</c:v>
                </c:pt>
                <c:pt idx="10142">
                  <c:v>-45.440999999999995</c:v>
                </c:pt>
                <c:pt idx="10143">
                  <c:v>-45.438999999999993</c:v>
                </c:pt>
                <c:pt idx="10144">
                  <c:v>-45.436999999999998</c:v>
                </c:pt>
                <c:pt idx="10145">
                  <c:v>-45.434999999999995</c:v>
                </c:pt>
                <c:pt idx="10146">
                  <c:v>-45.432999999999993</c:v>
                </c:pt>
                <c:pt idx="10147">
                  <c:v>-45.430999999999997</c:v>
                </c:pt>
                <c:pt idx="10148">
                  <c:v>-45.428999999999995</c:v>
                </c:pt>
                <c:pt idx="10149">
                  <c:v>-45.426999999999992</c:v>
                </c:pt>
                <c:pt idx="10150">
                  <c:v>-45.424999999999997</c:v>
                </c:pt>
                <c:pt idx="10151">
                  <c:v>-45.422999999999995</c:v>
                </c:pt>
                <c:pt idx="10152">
                  <c:v>-45.420999999999992</c:v>
                </c:pt>
                <c:pt idx="10153">
                  <c:v>-45.418999999999997</c:v>
                </c:pt>
                <c:pt idx="10154">
                  <c:v>-45.416999999999994</c:v>
                </c:pt>
                <c:pt idx="10155">
                  <c:v>-45.414999999999992</c:v>
                </c:pt>
                <c:pt idx="10156">
                  <c:v>-45.412999999999997</c:v>
                </c:pt>
                <c:pt idx="10157">
                  <c:v>-45.410999999999994</c:v>
                </c:pt>
                <c:pt idx="10158">
                  <c:v>-45.408999999999992</c:v>
                </c:pt>
                <c:pt idx="10159">
                  <c:v>-45.406999999999996</c:v>
                </c:pt>
                <c:pt idx="10160">
                  <c:v>-45.404999999999994</c:v>
                </c:pt>
                <c:pt idx="10161">
                  <c:v>-45.402999999999992</c:v>
                </c:pt>
                <c:pt idx="10162">
                  <c:v>-45.400999999999996</c:v>
                </c:pt>
                <c:pt idx="10163">
                  <c:v>-45.398999999999994</c:v>
                </c:pt>
                <c:pt idx="10164">
                  <c:v>-45.396999999999991</c:v>
                </c:pt>
                <c:pt idx="10165">
                  <c:v>-45.394999999999996</c:v>
                </c:pt>
                <c:pt idx="10166">
                  <c:v>-45.392999999999994</c:v>
                </c:pt>
                <c:pt idx="10167">
                  <c:v>-45.390999999999991</c:v>
                </c:pt>
                <c:pt idx="10168">
                  <c:v>-45.388999999999996</c:v>
                </c:pt>
                <c:pt idx="10169">
                  <c:v>-45.386999999999993</c:v>
                </c:pt>
                <c:pt idx="10170">
                  <c:v>-45.384999999999991</c:v>
                </c:pt>
                <c:pt idx="10171">
                  <c:v>-45.382999999999996</c:v>
                </c:pt>
                <c:pt idx="10172">
                  <c:v>-45.380999999999993</c:v>
                </c:pt>
                <c:pt idx="10173">
                  <c:v>-45.378999999999991</c:v>
                </c:pt>
                <c:pt idx="10174">
                  <c:v>-45.376999999999995</c:v>
                </c:pt>
                <c:pt idx="10175">
                  <c:v>-45.374999999999993</c:v>
                </c:pt>
                <c:pt idx="10176">
                  <c:v>-45.37299999999999</c:v>
                </c:pt>
                <c:pt idx="10177">
                  <c:v>-45.370999999999995</c:v>
                </c:pt>
                <c:pt idx="10178">
                  <c:v>-45.368999999999993</c:v>
                </c:pt>
                <c:pt idx="10179">
                  <c:v>-45.36699999999999</c:v>
                </c:pt>
                <c:pt idx="10180">
                  <c:v>-45.364999999999995</c:v>
                </c:pt>
                <c:pt idx="10181">
                  <c:v>-45.363</c:v>
                </c:pt>
                <c:pt idx="10182">
                  <c:v>-45.36099999999999</c:v>
                </c:pt>
                <c:pt idx="10183">
                  <c:v>-45.358999999999995</c:v>
                </c:pt>
                <c:pt idx="10184">
                  <c:v>-45.356999999999999</c:v>
                </c:pt>
                <c:pt idx="10185">
                  <c:v>-45.35499999999999</c:v>
                </c:pt>
                <c:pt idx="10186">
                  <c:v>-45.352999999999994</c:v>
                </c:pt>
                <c:pt idx="10187">
                  <c:v>-45.350999999999999</c:v>
                </c:pt>
                <c:pt idx="10188">
                  <c:v>-45.34899999999999</c:v>
                </c:pt>
                <c:pt idx="10189">
                  <c:v>-45.346999999999994</c:v>
                </c:pt>
                <c:pt idx="10190">
                  <c:v>-45.344999999999999</c:v>
                </c:pt>
                <c:pt idx="10191">
                  <c:v>-45.342999999999989</c:v>
                </c:pt>
                <c:pt idx="10192">
                  <c:v>-45.340999999999994</c:v>
                </c:pt>
                <c:pt idx="10193">
                  <c:v>-45.338999999999999</c:v>
                </c:pt>
                <c:pt idx="10194">
                  <c:v>-45.336999999999989</c:v>
                </c:pt>
                <c:pt idx="10195">
                  <c:v>-45.334999999999994</c:v>
                </c:pt>
                <c:pt idx="10196">
                  <c:v>-45.332999999999998</c:v>
                </c:pt>
                <c:pt idx="10197">
                  <c:v>-45.330999999999996</c:v>
                </c:pt>
                <c:pt idx="10198">
                  <c:v>-45.328999999999994</c:v>
                </c:pt>
                <c:pt idx="10199">
                  <c:v>-45.326999999999998</c:v>
                </c:pt>
                <c:pt idx="10200">
                  <c:v>-45.324999999999996</c:v>
                </c:pt>
                <c:pt idx="10201">
                  <c:v>-45.322999999999993</c:v>
                </c:pt>
                <c:pt idx="10202">
                  <c:v>-45.320999999999998</c:v>
                </c:pt>
                <c:pt idx="10203">
                  <c:v>-45.318999999999996</c:v>
                </c:pt>
                <c:pt idx="10204">
                  <c:v>-45.316999999999993</c:v>
                </c:pt>
                <c:pt idx="10205">
                  <c:v>-45.314999999999998</c:v>
                </c:pt>
                <c:pt idx="10206">
                  <c:v>-45.312999999999995</c:v>
                </c:pt>
                <c:pt idx="10207">
                  <c:v>-45.310999999999993</c:v>
                </c:pt>
                <c:pt idx="10208">
                  <c:v>-45.308999999999997</c:v>
                </c:pt>
                <c:pt idx="10209">
                  <c:v>-45.306999999999995</c:v>
                </c:pt>
                <c:pt idx="10210">
                  <c:v>-45.304999999999993</c:v>
                </c:pt>
                <c:pt idx="10211">
                  <c:v>-45.302999999999997</c:v>
                </c:pt>
                <c:pt idx="10212">
                  <c:v>-45.300999999999995</c:v>
                </c:pt>
                <c:pt idx="10213">
                  <c:v>-45.298999999999992</c:v>
                </c:pt>
                <c:pt idx="10214">
                  <c:v>-45.296999999999997</c:v>
                </c:pt>
                <c:pt idx="10215">
                  <c:v>-45.294999999999995</c:v>
                </c:pt>
                <c:pt idx="10216">
                  <c:v>-45.292999999999992</c:v>
                </c:pt>
                <c:pt idx="10217">
                  <c:v>-45.290999999999997</c:v>
                </c:pt>
                <c:pt idx="10218">
                  <c:v>-45.288999999999994</c:v>
                </c:pt>
                <c:pt idx="10219">
                  <c:v>-45.286999999999992</c:v>
                </c:pt>
                <c:pt idx="10220">
                  <c:v>-45.284999999999997</c:v>
                </c:pt>
                <c:pt idx="10221">
                  <c:v>-45.282999999999994</c:v>
                </c:pt>
                <c:pt idx="10222">
                  <c:v>-45.280999999999992</c:v>
                </c:pt>
                <c:pt idx="10223">
                  <c:v>-45.278999999999996</c:v>
                </c:pt>
                <c:pt idx="10224">
                  <c:v>-45.276999999999994</c:v>
                </c:pt>
                <c:pt idx="10225">
                  <c:v>-45.274999999999991</c:v>
                </c:pt>
                <c:pt idx="10226">
                  <c:v>-45.272999999999996</c:v>
                </c:pt>
                <c:pt idx="10227">
                  <c:v>-45.270999999999994</c:v>
                </c:pt>
                <c:pt idx="10228">
                  <c:v>-45.268999999999991</c:v>
                </c:pt>
                <c:pt idx="10229">
                  <c:v>-45.266999999999996</c:v>
                </c:pt>
                <c:pt idx="10230">
                  <c:v>-45.264999999999993</c:v>
                </c:pt>
                <c:pt idx="10231">
                  <c:v>-45.262999999999991</c:v>
                </c:pt>
                <c:pt idx="10232">
                  <c:v>-45.260999999999996</c:v>
                </c:pt>
                <c:pt idx="10233">
                  <c:v>-45.258999999999993</c:v>
                </c:pt>
                <c:pt idx="10234">
                  <c:v>-45.256999999999991</c:v>
                </c:pt>
                <c:pt idx="10235">
                  <c:v>-45.254999999999995</c:v>
                </c:pt>
                <c:pt idx="10236">
                  <c:v>-45.252999999999993</c:v>
                </c:pt>
                <c:pt idx="10237">
                  <c:v>-45.250999999999991</c:v>
                </c:pt>
                <c:pt idx="10238">
                  <c:v>-45.248999999999995</c:v>
                </c:pt>
                <c:pt idx="10239">
                  <c:v>-45.246999999999993</c:v>
                </c:pt>
                <c:pt idx="10240">
                  <c:v>-45.24499999999999</c:v>
                </c:pt>
                <c:pt idx="10241">
                  <c:v>-45.242999999999995</c:v>
                </c:pt>
                <c:pt idx="10242">
                  <c:v>-45.240999999999993</c:v>
                </c:pt>
                <c:pt idx="10243">
                  <c:v>-45.23899999999999</c:v>
                </c:pt>
                <c:pt idx="10244">
                  <c:v>-45.236999999999995</c:v>
                </c:pt>
                <c:pt idx="10245">
                  <c:v>-45.234999999999999</c:v>
                </c:pt>
                <c:pt idx="10246">
                  <c:v>-45.23299999999999</c:v>
                </c:pt>
                <c:pt idx="10247">
                  <c:v>-45.230999999999995</c:v>
                </c:pt>
                <c:pt idx="10248">
                  <c:v>-45.228999999999999</c:v>
                </c:pt>
                <c:pt idx="10249">
                  <c:v>-45.22699999999999</c:v>
                </c:pt>
                <c:pt idx="10250">
                  <c:v>-45.224999999999994</c:v>
                </c:pt>
                <c:pt idx="10251">
                  <c:v>-45.222999999999999</c:v>
                </c:pt>
                <c:pt idx="10252">
                  <c:v>-45.220999999999989</c:v>
                </c:pt>
                <c:pt idx="10253">
                  <c:v>-45.218999999999994</c:v>
                </c:pt>
                <c:pt idx="10254">
                  <c:v>-45.216999999999999</c:v>
                </c:pt>
                <c:pt idx="10255">
                  <c:v>-45.214999999999989</c:v>
                </c:pt>
                <c:pt idx="10256">
                  <c:v>-45.212999999999994</c:v>
                </c:pt>
                <c:pt idx="10257">
                  <c:v>-45.210999999999999</c:v>
                </c:pt>
                <c:pt idx="10258">
                  <c:v>-45.208999999999996</c:v>
                </c:pt>
                <c:pt idx="10259">
                  <c:v>-45.206999999999994</c:v>
                </c:pt>
                <c:pt idx="10260">
                  <c:v>-45.204999999999998</c:v>
                </c:pt>
                <c:pt idx="10261">
                  <c:v>-45.202999999999996</c:v>
                </c:pt>
                <c:pt idx="10262">
                  <c:v>-45.200999999999993</c:v>
                </c:pt>
                <c:pt idx="10263">
                  <c:v>-45.198999999999998</c:v>
                </c:pt>
                <c:pt idx="10264">
                  <c:v>-45.196999999999996</c:v>
                </c:pt>
                <c:pt idx="10265">
                  <c:v>-45.194999999999993</c:v>
                </c:pt>
                <c:pt idx="10266">
                  <c:v>-45.192999999999998</c:v>
                </c:pt>
                <c:pt idx="10267">
                  <c:v>-45.190999999999995</c:v>
                </c:pt>
                <c:pt idx="10268">
                  <c:v>-45.188999999999993</c:v>
                </c:pt>
                <c:pt idx="10269">
                  <c:v>-45.186999999999998</c:v>
                </c:pt>
                <c:pt idx="10270">
                  <c:v>-45.184999999999995</c:v>
                </c:pt>
                <c:pt idx="10271">
                  <c:v>-45.182999999999993</c:v>
                </c:pt>
                <c:pt idx="10272">
                  <c:v>-45.180999999999997</c:v>
                </c:pt>
                <c:pt idx="10273">
                  <c:v>-45.178999999999995</c:v>
                </c:pt>
                <c:pt idx="10274">
                  <c:v>-45.176999999999992</c:v>
                </c:pt>
                <c:pt idx="10275">
                  <c:v>-45.174999999999997</c:v>
                </c:pt>
                <c:pt idx="10276">
                  <c:v>-45.172999999999995</c:v>
                </c:pt>
                <c:pt idx="10277">
                  <c:v>-45.170999999999992</c:v>
                </c:pt>
                <c:pt idx="10278">
                  <c:v>-45.168999999999997</c:v>
                </c:pt>
                <c:pt idx="10279">
                  <c:v>-45.166999999999994</c:v>
                </c:pt>
                <c:pt idx="10280">
                  <c:v>-45.164999999999992</c:v>
                </c:pt>
                <c:pt idx="10281">
                  <c:v>-45.162999999999997</c:v>
                </c:pt>
                <c:pt idx="10282">
                  <c:v>-45.160999999999994</c:v>
                </c:pt>
                <c:pt idx="10283">
                  <c:v>-45.158999999999992</c:v>
                </c:pt>
                <c:pt idx="10284">
                  <c:v>-45.156999999999996</c:v>
                </c:pt>
                <c:pt idx="10285">
                  <c:v>-45.154999999999994</c:v>
                </c:pt>
                <c:pt idx="10286">
                  <c:v>-45.152999999999992</c:v>
                </c:pt>
                <c:pt idx="10287">
                  <c:v>-45.150999999999996</c:v>
                </c:pt>
                <c:pt idx="10288">
                  <c:v>-45.148999999999994</c:v>
                </c:pt>
                <c:pt idx="10289">
                  <c:v>-45.146999999999991</c:v>
                </c:pt>
                <c:pt idx="10290">
                  <c:v>-45.144999999999996</c:v>
                </c:pt>
                <c:pt idx="10291">
                  <c:v>-45.142999999999994</c:v>
                </c:pt>
                <c:pt idx="10292">
                  <c:v>-45.140999999999991</c:v>
                </c:pt>
                <c:pt idx="10293">
                  <c:v>-45.138999999999996</c:v>
                </c:pt>
                <c:pt idx="10294">
                  <c:v>-45.136999999999993</c:v>
                </c:pt>
                <c:pt idx="10295">
                  <c:v>-45.134999999999991</c:v>
                </c:pt>
                <c:pt idx="10296">
                  <c:v>-45.132999999999996</c:v>
                </c:pt>
                <c:pt idx="10297">
                  <c:v>-45.130999999999993</c:v>
                </c:pt>
                <c:pt idx="10298">
                  <c:v>-45.128999999999991</c:v>
                </c:pt>
                <c:pt idx="10299">
                  <c:v>-45.126999999999995</c:v>
                </c:pt>
                <c:pt idx="10300">
                  <c:v>-45.124999999999993</c:v>
                </c:pt>
                <c:pt idx="10301">
                  <c:v>-45.12299999999999</c:v>
                </c:pt>
                <c:pt idx="10302">
                  <c:v>-45.120999999999995</c:v>
                </c:pt>
                <c:pt idx="10303">
                  <c:v>-45.118999999999993</c:v>
                </c:pt>
                <c:pt idx="10304">
                  <c:v>-45.11699999999999</c:v>
                </c:pt>
                <c:pt idx="10305">
                  <c:v>-45.114999999999995</c:v>
                </c:pt>
                <c:pt idx="10306">
                  <c:v>-45.113</c:v>
                </c:pt>
                <c:pt idx="10307">
                  <c:v>-45.11099999999999</c:v>
                </c:pt>
                <c:pt idx="10308">
                  <c:v>-45.108999999999995</c:v>
                </c:pt>
                <c:pt idx="10309">
                  <c:v>-45.106999999999999</c:v>
                </c:pt>
                <c:pt idx="10310">
                  <c:v>-45.10499999999999</c:v>
                </c:pt>
                <c:pt idx="10311">
                  <c:v>-45.102999999999994</c:v>
                </c:pt>
                <c:pt idx="10312">
                  <c:v>-45.100999999999999</c:v>
                </c:pt>
                <c:pt idx="10313">
                  <c:v>-45.09899999999999</c:v>
                </c:pt>
                <c:pt idx="10314">
                  <c:v>-45.096999999999994</c:v>
                </c:pt>
                <c:pt idx="10315">
                  <c:v>-45.094999999999999</c:v>
                </c:pt>
                <c:pt idx="10316">
                  <c:v>-45.092999999999989</c:v>
                </c:pt>
                <c:pt idx="10317">
                  <c:v>-45.090999999999994</c:v>
                </c:pt>
                <c:pt idx="10318">
                  <c:v>-45.088999999999999</c:v>
                </c:pt>
                <c:pt idx="10319">
                  <c:v>-45.086999999999989</c:v>
                </c:pt>
                <c:pt idx="10320">
                  <c:v>-45.084999999999994</c:v>
                </c:pt>
                <c:pt idx="10321">
                  <c:v>-45.082999999999998</c:v>
                </c:pt>
                <c:pt idx="10322">
                  <c:v>-45.080999999999996</c:v>
                </c:pt>
                <c:pt idx="10323">
                  <c:v>-45.078999999999994</c:v>
                </c:pt>
                <c:pt idx="10324">
                  <c:v>-45.076999999999998</c:v>
                </c:pt>
                <c:pt idx="10325">
                  <c:v>-45.074999999999996</c:v>
                </c:pt>
                <c:pt idx="10326">
                  <c:v>-45.072999999999993</c:v>
                </c:pt>
                <c:pt idx="10327">
                  <c:v>-45.070999999999998</c:v>
                </c:pt>
                <c:pt idx="10328">
                  <c:v>-45.068999999999996</c:v>
                </c:pt>
                <c:pt idx="10329">
                  <c:v>-45.066999999999993</c:v>
                </c:pt>
                <c:pt idx="10330">
                  <c:v>-45.064999999999998</c:v>
                </c:pt>
                <c:pt idx="10331">
                  <c:v>-45.062999999999995</c:v>
                </c:pt>
                <c:pt idx="10332">
                  <c:v>-45.060999999999993</c:v>
                </c:pt>
                <c:pt idx="10333">
                  <c:v>-45.058999999999997</c:v>
                </c:pt>
                <c:pt idx="10334">
                  <c:v>-45.056999999999995</c:v>
                </c:pt>
                <c:pt idx="10335">
                  <c:v>-45.054999999999993</c:v>
                </c:pt>
                <c:pt idx="10336">
                  <c:v>-45.052999999999997</c:v>
                </c:pt>
                <c:pt idx="10337">
                  <c:v>-45.050999999999995</c:v>
                </c:pt>
                <c:pt idx="10338">
                  <c:v>-45.048999999999992</c:v>
                </c:pt>
                <c:pt idx="10339">
                  <c:v>-45.046999999999997</c:v>
                </c:pt>
                <c:pt idx="10340">
                  <c:v>-45.044999999999995</c:v>
                </c:pt>
                <c:pt idx="10341">
                  <c:v>-45.042999999999992</c:v>
                </c:pt>
                <c:pt idx="10342">
                  <c:v>-45.040999999999997</c:v>
                </c:pt>
                <c:pt idx="10343">
                  <c:v>-45.038999999999994</c:v>
                </c:pt>
                <c:pt idx="10344">
                  <c:v>-45.036999999999992</c:v>
                </c:pt>
                <c:pt idx="10345">
                  <c:v>-45.034999999999997</c:v>
                </c:pt>
                <c:pt idx="10346">
                  <c:v>-45.032999999999994</c:v>
                </c:pt>
                <c:pt idx="10347">
                  <c:v>-45.030999999999992</c:v>
                </c:pt>
                <c:pt idx="10348">
                  <c:v>-45.028999999999996</c:v>
                </c:pt>
                <c:pt idx="10349">
                  <c:v>-45.026999999999994</c:v>
                </c:pt>
                <c:pt idx="10350">
                  <c:v>-45.024999999999991</c:v>
                </c:pt>
                <c:pt idx="10351">
                  <c:v>-45.022999999999996</c:v>
                </c:pt>
                <c:pt idx="10352">
                  <c:v>-45.020999999999994</c:v>
                </c:pt>
                <c:pt idx="10353">
                  <c:v>-45.018999999999991</c:v>
                </c:pt>
                <c:pt idx="10354">
                  <c:v>-45.016999999999996</c:v>
                </c:pt>
                <c:pt idx="10355">
                  <c:v>-45.014999999999993</c:v>
                </c:pt>
                <c:pt idx="10356">
                  <c:v>-45.012999999999991</c:v>
                </c:pt>
                <c:pt idx="10357">
                  <c:v>-45.010999999999996</c:v>
                </c:pt>
                <c:pt idx="10358">
                  <c:v>-45.008999999999993</c:v>
                </c:pt>
                <c:pt idx="10359">
                  <c:v>-45.006999999999991</c:v>
                </c:pt>
                <c:pt idx="10360">
                  <c:v>-45.004999999999995</c:v>
                </c:pt>
                <c:pt idx="10361">
                  <c:v>-45.002999999999993</c:v>
                </c:pt>
                <c:pt idx="10362">
                  <c:v>-45.000999999999991</c:v>
                </c:pt>
                <c:pt idx="10363">
                  <c:v>-44.998999999999995</c:v>
                </c:pt>
                <c:pt idx="10364">
                  <c:v>-44.996999999999993</c:v>
                </c:pt>
                <c:pt idx="10365">
                  <c:v>-44.99499999999999</c:v>
                </c:pt>
                <c:pt idx="10366">
                  <c:v>-44.992999999999995</c:v>
                </c:pt>
                <c:pt idx="10367">
                  <c:v>-44.990999999999993</c:v>
                </c:pt>
                <c:pt idx="10368">
                  <c:v>-44.98899999999999</c:v>
                </c:pt>
                <c:pt idx="10369">
                  <c:v>-44.986999999999995</c:v>
                </c:pt>
                <c:pt idx="10370">
                  <c:v>-44.984999999999999</c:v>
                </c:pt>
                <c:pt idx="10371">
                  <c:v>-44.98299999999999</c:v>
                </c:pt>
                <c:pt idx="10372">
                  <c:v>-44.980999999999995</c:v>
                </c:pt>
                <c:pt idx="10373">
                  <c:v>-44.978999999999999</c:v>
                </c:pt>
                <c:pt idx="10374">
                  <c:v>-44.97699999999999</c:v>
                </c:pt>
                <c:pt idx="10375">
                  <c:v>-44.974999999999994</c:v>
                </c:pt>
                <c:pt idx="10376">
                  <c:v>-44.972999999999999</c:v>
                </c:pt>
                <c:pt idx="10377">
                  <c:v>-44.970999999999989</c:v>
                </c:pt>
                <c:pt idx="10378">
                  <c:v>-44.968999999999994</c:v>
                </c:pt>
                <c:pt idx="10379">
                  <c:v>-44.966999999999999</c:v>
                </c:pt>
                <c:pt idx="10380">
                  <c:v>-44.964999999999989</c:v>
                </c:pt>
                <c:pt idx="10381">
                  <c:v>-44.962999999999994</c:v>
                </c:pt>
                <c:pt idx="10382">
                  <c:v>-44.960999999999999</c:v>
                </c:pt>
                <c:pt idx="10383">
                  <c:v>-44.958999999999996</c:v>
                </c:pt>
                <c:pt idx="10384">
                  <c:v>-44.956999999999994</c:v>
                </c:pt>
                <c:pt idx="10385">
                  <c:v>-44.954999999999998</c:v>
                </c:pt>
                <c:pt idx="10386">
                  <c:v>-44.952999999999996</c:v>
                </c:pt>
                <c:pt idx="10387">
                  <c:v>-44.950999999999993</c:v>
                </c:pt>
                <c:pt idx="10388">
                  <c:v>-44.948999999999998</c:v>
                </c:pt>
                <c:pt idx="10389">
                  <c:v>-44.946999999999996</c:v>
                </c:pt>
                <c:pt idx="10390">
                  <c:v>-44.944999999999993</c:v>
                </c:pt>
                <c:pt idx="10391">
                  <c:v>-44.942999999999998</c:v>
                </c:pt>
                <c:pt idx="10392">
                  <c:v>-44.940999999999995</c:v>
                </c:pt>
                <c:pt idx="10393">
                  <c:v>-44.938999999999993</c:v>
                </c:pt>
                <c:pt idx="10394">
                  <c:v>-44.936999999999998</c:v>
                </c:pt>
                <c:pt idx="10395">
                  <c:v>-44.934999999999995</c:v>
                </c:pt>
                <c:pt idx="10396">
                  <c:v>-44.932999999999993</c:v>
                </c:pt>
                <c:pt idx="10397">
                  <c:v>-44.930999999999997</c:v>
                </c:pt>
                <c:pt idx="10398">
                  <c:v>-44.928999999999995</c:v>
                </c:pt>
                <c:pt idx="10399">
                  <c:v>-44.926999999999992</c:v>
                </c:pt>
                <c:pt idx="10400">
                  <c:v>-44.924999999999997</c:v>
                </c:pt>
                <c:pt idx="10401">
                  <c:v>-44.922999999999995</c:v>
                </c:pt>
                <c:pt idx="10402">
                  <c:v>-44.920999999999992</c:v>
                </c:pt>
                <c:pt idx="10403">
                  <c:v>-44.918999999999997</c:v>
                </c:pt>
                <c:pt idx="10404">
                  <c:v>-44.916999999999994</c:v>
                </c:pt>
                <c:pt idx="10405">
                  <c:v>-44.914999999999992</c:v>
                </c:pt>
                <c:pt idx="10406">
                  <c:v>-44.912999999999997</c:v>
                </c:pt>
                <c:pt idx="10407">
                  <c:v>-44.910999999999994</c:v>
                </c:pt>
                <c:pt idx="10408">
                  <c:v>-44.908999999999992</c:v>
                </c:pt>
                <c:pt idx="10409">
                  <c:v>-44.906999999999996</c:v>
                </c:pt>
                <c:pt idx="10410">
                  <c:v>-44.904999999999994</c:v>
                </c:pt>
                <c:pt idx="10411">
                  <c:v>-44.902999999999992</c:v>
                </c:pt>
                <c:pt idx="10412">
                  <c:v>-44.900999999999996</c:v>
                </c:pt>
                <c:pt idx="10413">
                  <c:v>-44.898999999999994</c:v>
                </c:pt>
                <c:pt idx="10414">
                  <c:v>-44.896999999999991</c:v>
                </c:pt>
                <c:pt idx="10415">
                  <c:v>-44.894999999999996</c:v>
                </c:pt>
                <c:pt idx="10416">
                  <c:v>-44.892999999999994</c:v>
                </c:pt>
                <c:pt idx="10417">
                  <c:v>-44.890999999999991</c:v>
                </c:pt>
                <c:pt idx="10418">
                  <c:v>-44.888999999999996</c:v>
                </c:pt>
                <c:pt idx="10419">
                  <c:v>-44.886999999999993</c:v>
                </c:pt>
                <c:pt idx="10420">
                  <c:v>-44.884999999999991</c:v>
                </c:pt>
                <c:pt idx="10421">
                  <c:v>-44.882999999999996</c:v>
                </c:pt>
                <c:pt idx="10422">
                  <c:v>-44.880999999999993</c:v>
                </c:pt>
                <c:pt idx="10423">
                  <c:v>-44.878999999999991</c:v>
                </c:pt>
                <c:pt idx="10424">
                  <c:v>-44.876999999999995</c:v>
                </c:pt>
                <c:pt idx="10425">
                  <c:v>-44.874999999999993</c:v>
                </c:pt>
                <c:pt idx="10426">
                  <c:v>-44.87299999999999</c:v>
                </c:pt>
                <c:pt idx="10427">
                  <c:v>-44.870999999999995</c:v>
                </c:pt>
                <c:pt idx="10428">
                  <c:v>-44.868999999999993</c:v>
                </c:pt>
                <c:pt idx="10429">
                  <c:v>-44.86699999999999</c:v>
                </c:pt>
                <c:pt idx="10430">
                  <c:v>-44.864999999999995</c:v>
                </c:pt>
                <c:pt idx="10431">
                  <c:v>-44.863</c:v>
                </c:pt>
                <c:pt idx="10432">
                  <c:v>-44.86099999999999</c:v>
                </c:pt>
                <c:pt idx="10433">
                  <c:v>-44.858999999999995</c:v>
                </c:pt>
                <c:pt idx="10434">
                  <c:v>-44.856999999999999</c:v>
                </c:pt>
                <c:pt idx="10435">
                  <c:v>-44.85499999999999</c:v>
                </c:pt>
                <c:pt idx="10436">
                  <c:v>-44.852999999999994</c:v>
                </c:pt>
                <c:pt idx="10437">
                  <c:v>-44.850999999999999</c:v>
                </c:pt>
                <c:pt idx="10438">
                  <c:v>-44.84899999999999</c:v>
                </c:pt>
                <c:pt idx="10439">
                  <c:v>-44.846999999999994</c:v>
                </c:pt>
                <c:pt idx="10440">
                  <c:v>-44.844999999999999</c:v>
                </c:pt>
                <c:pt idx="10441">
                  <c:v>-44.842999999999989</c:v>
                </c:pt>
                <c:pt idx="10442">
                  <c:v>-44.840999999999994</c:v>
                </c:pt>
                <c:pt idx="10443">
                  <c:v>-44.838999999999999</c:v>
                </c:pt>
                <c:pt idx="10444">
                  <c:v>-44.836999999999989</c:v>
                </c:pt>
                <c:pt idx="10445">
                  <c:v>-44.834999999999994</c:v>
                </c:pt>
                <c:pt idx="10446">
                  <c:v>-44.832999999999998</c:v>
                </c:pt>
                <c:pt idx="10447">
                  <c:v>-44.830999999999996</c:v>
                </c:pt>
                <c:pt idx="10448">
                  <c:v>-44.828999999999994</c:v>
                </c:pt>
                <c:pt idx="10449">
                  <c:v>-44.826999999999998</c:v>
                </c:pt>
                <c:pt idx="10450">
                  <c:v>-44.824999999999996</c:v>
                </c:pt>
                <c:pt idx="10451">
                  <c:v>-44.822999999999993</c:v>
                </c:pt>
                <c:pt idx="10452">
                  <c:v>-44.820999999999998</c:v>
                </c:pt>
                <c:pt idx="10453">
                  <c:v>-44.818999999999996</c:v>
                </c:pt>
                <c:pt idx="10454">
                  <c:v>-44.816999999999993</c:v>
                </c:pt>
                <c:pt idx="10455">
                  <c:v>-44.814999999999998</c:v>
                </c:pt>
                <c:pt idx="10456">
                  <c:v>-44.812999999999995</c:v>
                </c:pt>
                <c:pt idx="10457">
                  <c:v>-44.810999999999993</c:v>
                </c:pt>
                <c:pt idx="10458">
                  <c:v>-44.808999999999997</c:v>
                </c:pt>
                <c:pt idx="10459">
                  <c:v>-44.806999999999995</c:v>
                </c:pt>
                <c:pt idx="10460">
                  <c:v>-44.804999999999993</c:v>
                </c:pt>
                <c:pt idx="10461">
                  <c:v>-44.802999999999997</c:v>
                </c:pt>
                <c:pt idx="10462">
                  <c:v>-44.800999999999995</c:v>
                </c:pt>
                <c:pt idx="10463">
                  <c:v>-44.798999999999992</c:v>
                </c:pt>
                <c:pt idx="10464">
                  <c:v>-44.796999999999997</c:v>
                </c:pt>
                <c:pt idx="10465">
                  <c:v>-44.794999999999995</c:v>
                </c:pt>
                <c:pt idx="10466">
                  <c:v>-44.792999999999992</c:v>
                </c:pt>
                <c:pt idx="10467">
                  <c:v>-44.790999999999997</c:v>
                </c:pt>
                <c:pt idx="10468">
                  <c:v>-44.788999999999994</c:v>
                </c:pt>
                <c:pt idx="10469">
                  <c:v>-44.786999999999992</c:v>
                </c:pt>
                <c:pt idx="10470">
                  <c:v>-44.784999999999997</c:v>
                </c:pt>
                <c:pt idx="10471">
                  <c:v>-44.782999999999994</c:v>
                </c:pt>
                <c:pt idx="10472">
                  <c:v>-44.780999999999992</c:v>
                </c:pt>
                <c:pt idx="10473">
                  <c:v>-44.778999999999996</c:v>
                </c:pt>
                <c:pt idx="10474">
                  <c:v>-44.776999999999994</c:v>
                </c:pt>
                <c:pt idx="10475">
                  <c:v>-44.774999999999991</c:v>
                </c:pt>
                <c:pt idx="10476">
                  <c:v>-44.772999999999996</c:v>
                </c:pt>
                <c:pt idx="10477">
                  <c:v>-44.770999999999994</c:v>
                </c:pt>
                <c:pt idx="10478">
                  <c:v>-44.768999999999991</c:v>
                </c:pt>
                <c:pt idx="10479">
                  <c:v>-44.766999999999996</c:v>
                </c:pt>
                <c:pt idx="10480">
                  <c:v>-44.764999999999993</c:v>
                </c:pt>
                <c:pt idx="10481">
                  <c:v>-44.762999999999991</c:v>
                </c:pt>
                <c:pt idx="10482">
                  <c:v>-44.760999999999996</c:v>
                </c:pt>
                <c:pt idx="10483">
                  <c:v>-44.758999999999993</c:v>
                </c:pt>
                <c:pt idx="10484">
                  <c:v>-44.756999999999991</c:v>
                </c:pt>
                <c:pt idx="10485">
                  <c:v>-44.754999999999995</c:v>
                </c:pt>
                <c:pt idx="10486">
                  <c:v>-44.752999999999993</c:v>
                </c:pt>
                <c:pt idx="10487">
                  <c:v>-44.750999999999991</c:v>
                </c:pt>
                <c:pt idx="10488">
                  <c:v>-44.748999999999995</c:v>
                </c:pt>
                <c:pt idx="10489">
                  <c:v>-44.746999999999993</c:v>
                </c:pt>
                <c:pt idx="10490">
                  <c:v>-44.74499999999999</c:v>
                </c:pt>
                <c:pt idx="10491">
                  <c:v>-44.742999999999995</c:v>
                </c:pt>
                <c:pt idx="10492">
                  <c:v>-44.740999999999993</c:v>
                </c:pt>
                <c:pt idx="10493">
                  <c:v>-44.73899999999999</c:v>
                </c:pt>
                <c:pt idx="10494">
                  <c:v>-44.736999999999995</c:v>
                </c:pt>
                <c:pt idx="10495">
                  <c:v>-44.734999999999999</c:v>
                </c:pt>
                <c:pt idx="10496">
                  <c:v>-44.73299999999999</c:v>
                </c:pt>
                <c:pt idx="10497">
                  <c:v>-44.730999999999995</c:v>
                </c:pt>
                <c:pt idx="10498">
                  <c:v>-44.728999999999999</c:v>
                </c:pt>
                <c:pt idx="10499">
                  <c:v>-44.72699999999999</c:v>
                </c:pt>
                <c:pt idx="10500">
                  <c:v>-44.724999999999994</c:v>
                </c:pt>
                <c:pt idx="10501">
                  <c:v>-44.722999999999999</c:v>
                </c:pt>
                <c:pt idx="10502">
                  <c:v>-44.720999999999989</c:v>
                </c:pt>
                <c:pt idx="10503">
                  <c:v>-44.718999999999994</c:v>
                </c:pt>
                <c:pt idx="10504">
                  <c:v>-44.716999999999999</c:v>
                </c:pt>
                <c:pt idx="10505">
                  <c:v>-44.714999999999989</c:v>
                </c:pt>
                <c:pt idx="10506">
                  <c:v>-44.712999999999994</c:v>
                </c:pt>
                <c:pt idx="10507">
                  <c:v>-44.710999999999999</c:v>
                </c:pt>
                <c:pt idx="10508">
                  <c:v>-44.708999999999996</c:v>
                </c:pt>
                <c:pt idx="10509">
                  <c:v>-44.706999999999994</c:v>
                </c:pt>
                <c:pt idx="10510">
                  <c:v>-44.704999999999998</c:v>
                </c:pt>
                <c:pt idx="10511">
                  <c:v>-44.702999999999996</c:v>
                </c:pt>
                <c:pt idx="10512">
                  <c:v>-44.700999999999993</c:v>
                </c:pt>
                <c:pt idx="10513">
                  <c:v>-44.698999999999998</c:v>
                </c:pt>
                <c:pt idx="10514">
                  <c:v>-44.696999999999996</c:v>
                </c:pt>
                <c:pt idx="10515">
                  <c:v>-44.694999999999993</c:v>
                </c:pt>
                <c:pt idx="10516">
                  <c:v>-44.692999999999998</c:v>
                </c:pt>
                <c:pt idx="10517">
                  <c:v>-44.690999999999995</c:v>
                </c:pt>
                <c:pt idx="10518">
                  <c:v>-44.688999999999993</c:v>
                </c:pt>
                <c:pt idx="10519">
                  <c:v>-44.686999999999998</c:v>
                </c:pt>
                <c:pt idx="10520">
                  <c:v>-44.684999999999995</c:v>
                </c:pt>
                <c:pt idx="10521">
                  <c:v>-44.682999999999993</c:v>
                </c:pt>
                <c:pt idx="10522">
                  <c:v>-44.680999999999997</c:v>
                </c:pt>
                <c:pt idx="10523">
                  <c:v>-44.678999999999995</c:v>
                </c:pt>
                <c:pt idx="10524">
                  <c:v>-44.676999999999992</c:v>
                </c:pt>
                <c:pt idx="10525">
                  <c:v>-44.674999999999997</c:v>
                </c:pt>
                <c:pt idx="10526">
                  <c:v>-44.672999999999995</c:v>
                </c:pt>
                <c:pt idx="10527">
                  <c:v>-44.670999999999992</c:v>
                </c:pt>
                <c:pt idx="10528">
                  <c:v>-44.668999999999997</c:v>
                </c:pt>
                <c:pt idx="10529">
                  <c:v>-44.666999999999994</c:v>
                </c:pt>
                <c:pt idx="10530">
                  <c:v>-44.664999999999992</c:v>
                </c:pt>
                <c:pt idx="10531">
                  <c:v>-44.662999999999997</c:v>
                </c:pt>
                <c:pt idx="10532">
                  <c:v>-44.660999999999994</c:v>
                </c:pt>
                <c:pt idx="10533">
                  <c:v>-44.658999999999992</c:v>
                </c:pt>
                <c:pt idx="10534">
                  <c:v>-44.656999999999996</c:v>
                </c:pt>
                <c:pt idx="10535">
                  <c:v>-44.654999999999994</c:v>
                </c:pt>
                <c:pt idx="10536">
                  <c:v>-44.652999999999992</c:v>
                </c:pt>
                <c:pt idx="10537">
                  <c:v>-44.650999999999996</c:v>
                </c:pt>
                <c:pt idx="10538">
                  <c:v>-44.648999999999994</c:v>
                </c:pt>
                <c:pt idx="10539">
                  <c:v>-44.646999999999991</c:v>
                </c:pt>
                <c:pt idx="10540">
                  <c:v>-44.644999999999996</c:v>
                </c:pt>
                <c:pt idx="10541">
                  <c:v>-44.642999999999994</c:v>
                </c:pt>
                <c:pt idx="10542">
                  <c:v>-44.640999999999991</c:v>
                </c:pt>
                <c:pt idx="10543">
                  <c:v>-44.638999999999996</c:v>
                </c:pt>
                <c:pt idx="10544">
                  <c:v>-44.636999999999993</c:v>
                </c:pt>
                <c:pt idx="10545">
                  <c:v>-44.634999999999991</c:v>
                </c:pt>
                <c:pt idx="10546">
                  <c:v>-44.632999999999996</c:v>
                </c:pt>
                <c:pt idx="10547">
                  <c:v>-44.630999999999993</c:v>
                </c:pt>
                <c:pt idx="10548">
                  <c:v>-44.628999999999991</c:v>
                </c:pt>
                <c:pt idx="10549">
                  <c:v>-44.626999999999995</c:v>
                </c:pt>
                <c:pt idx="10550">
                  <c:v>-44.624999999999993</c:v>
                </c:pt>
                <c:pt idx="10551">
                  <c:v>-44.62299999999999</c:v>
                </c:pt>
                <c:pt idx="10552">
                  <c:v>-44.620999999999995</c:v>
                </c:pt>
                <c:pt idx="10553">
                  <c:v>-44.618999999999993</c:v>
                </c:pt>
                <c:pt idx="10554">
                  <c:v>-44.61699999999999</c:v>
                </c:pt>
                <c:pt idx="10555">
                  <c:v>-44.614999999999995</c:v>
                </c:pt>
                <c:pt idx="10556">
                  <c:v>-44.613</c:v>
                </c:pt>
                <c:pt idx="10557">
                  <c:v>-44.61099999999999</c:v>
                </c:pt>
                <c:pt idx="10558">
                  <c:v>-44.608999999999995</c:v>
                </c:pt>
                <c:pt idx="10559">
                  <c:v>-44.606999999999999</c:v>
                </c:pt>
                <c:pt idx="10560">
                  <c:v>-44.60499999999999</c:v>
                </c:pt>
                <c:pt idx="10561">
                  <c:v>-44.602999999999994</c:v>
                </c:pt>
                <c:pt idx="10562">
                  <c:v>-44.600999999999999</c:v>
                </c:pt>
                <c:pt idx="10563">
                  <c:v>-44.59899999999999</c:v>
                </c:pt>
                <c:pt idx="10564">
                  <c:v>-44.596999999999994</c:v>
                </c:pt>
                <c:pt idx="10565">
                  <c:v>-44.594999999999999</c:v>
                </c:pt>
                <c:pt idx="10566">
                  <c:v>-44.592999999999989</c:v>
                </c:pt>
                <c:pt idx="10567">
                  <c:v>-44.590999999999994</c:v>
                </c:pt>
                <c:pt idx="10568">
                  <c:v>-44.588999999999999</c:v>
                </c:pt>
                <c:pt idx="10569">
                  <c:v>-44.586999999999989</c:v>
                </c:pt>
                <c:pt idx="10570">
                  <c:v>-44.584999999999994</c:v>
                </c:pt>
                <c:pt idx="10571">
                  <c:v>-44.582999999999998</c:v>
                </c:pt>
                <c:pt idx="10572">
                  <c:v>-44.580999999999996</c:v>
                </c:pt>
                <c:pt idx="10573">
                  <c:v>-44.578999999999994</c:v>
                </c:pt>
                <c:pt idx="10574">
                  <c:v>-44.576999999999998</c:v>
                </c:pt>
                <c:pt idx="10575">
                  <c:v>-44.574999999999996</c:v>
                </c:pt>
                <c:pt idx="10576">
                  <c:v>-44.572999999999993</c:v>
                </c:pt>
                <c:pt idx="10577">
                  <c:v>-44.570999999999998</c:v>
                </c:pt>
                <c:pt idx="10578">
                  <c:v>-44.568999999999996</c:v>
                </c:pt>
                <c:pt idx="10579">
                  <c:v>-44.566999999999993</c:v>
                </c:pt>
                <c:pt idx="10580">
                  <c:v>-44.564999999999998</c:v>
                </c:pt>
                <c:pt idx="10581">
                  <c:v>-44.562999999999995</c:v>
                </c:pt>
                <c:pt idx="10582">
                  <c:v>-44.560999999999993</c:v>
                </c:pt>
                <c:pt idx="10583">
                  <c:v>-44.558999999999997</c:v>
                </c:pt>
                <c:pt idx="10584">
                  <c:v>-44.556999999999995</c:v>
                </c:pt>
                <c:pt idx="10585">
                  <c:v>-44.554999999999993</c:v>
                </c:pt>
                <c:pt idx="10586">
                  <c:v>-44.552999999999997</c:v>
                </c:pt>
                <c:pt idx="10587">
                  <c:v>-44.550999999999995</c:v>
                </c:pt>
                <c:pt idx="10588">
                  <c:v>-44.548999999999992</c:v>
                </c:pt>
                <c:pt idx="10589">
                  <c:v>-44.546999999999997</c:v>
                </c:pt>
                <c:pt idx="10590">
                  <c:v>-44.544999999999995</c:v>
                </c:pt>
                <c:pt idx="10591">
                  <c:v>-44.542999999999992</c:v>
                </c:pt>
                <c:pt idx="10592">
                  <c:v>-44.540999999999997</c:v>
                </c:pt>
                <c:pt idx="10593">
                  <c:v>-44.538999999999994</c:v>
                </c:pt>
                <c:pt idx="10594">
                  <c:v>-44.536999999999992</c:v>
                </c:pt>
                <c:pt idx="10595">
                  <c:v>-44.534999999999997</c:v>
                </c:pt>
                <c:pt idx="10596">
                  <c:v>-44.532999999999994</c:v>
                </c:pt>
                <c:pt idx="10597">
                  <c:v>-44.530999999999992</c:v>
                </c:pt>
                <c:pt idx="10598">
                  <c:v>-44.528999999999996</c:v>
                </c:pt>
                <c:pt idx="10599">
                  <c:v>-44.526999999999994</c:v>
                </c:pt>
                <c:pt idx="10600">
                  <c:v>-44.524999999999991</c:v>
                </c:pt>
                <c:pt idx="10601">
                  <c:v>-44.522999999999996</c:v>
                </c:pt>
                <c:pt idx="10602">
                  <c:v>-44.520999999999994</c:v>
                </c:pt>
                <c:pt idx="10603">
                  <c:v>-44.518999999999991</c:v>
                </c:pt>
                <c:pt idx="10604">
                  <c:v>-44.516999999999996</c:v>
                </c:pt>
                <c:pt idx="10605">
                  <c:v>-44.514999999999993</c:v>
                </c:pt>
                <c:pt idx="10606">
                  <c:v>-44.512999999999991</c:v>
                </c:pt>
                <c:pt idx="10607">
                  <c:v>-44.510999999999996</c:v>
                </c:pt>
                <c:pt idx="10608">
                  <c:v>-44.508999999999993</c:v>
                </c:pt>
                <c:pt idx="10609">
                  <c:v>-44.506999999999991</c:v>
                </c:pt>
                <c:pt idx="10610">
                  <c:v>-44.504999999999995</c:v>
                </c:pt>
                <c:pt idx="10611">
                  <c:v>-44.502999999999993</c:v>
                </c:pt>
                <c:pt idx="10612">
                  <c:v>-44.500999999999991</c:v>
                </c:pt>
                <c:pt idx="10613">
                  <c:v>-44.498999999999995</c:v>
                </c:pt>
                <c:pt idx="10614">
                  <c:v>-44.496999999999993</c:v>
                </c:pt>
                <c:pt idx="10615">
                  <c:v>-44.49499999999999</c:v>
                </c:pt>
                <c:pt idx="10616">
                  <c:v>-44.492999999999995</c:v>
                </c:pt>
                <c:pt idx="10617">
                  <c:v>-44.490999999999993</c:v>
                </c:pt>
                <c:pt idx="10618">
                  <c:v>-44.48899999999999</c:v>
                </c:pt>
                <c:pt idx="10619">
                  <c:v>-44.486999999999995</c:v>
                </c:pt>
                <c:pt idx="10620">
                  <c:v>-44.484999999999999</c:v>
                </c:pt>
                <c:pt idx="10621">
                  <c:v>-44.48299999999999</c:v>
                </c:pt>
                <c:pt idx="10622">
                  <c:v>-44.480999999999995</c:v>
                </c:pt>
                <c:pt idx="10623">
                  <c:v>-44.478999999999999</c:v>
                </c:pt>
                <c:pt idx="10624">
                  <c:v>-44.47699999999999</c:v>
                </c:pt>
                <c:pt idx="10625">
                  <c:v>-44.474999999999994</c:v>
                </c:pt>
                <c:pt idx="10626">
                  <c:v>-44.472999999999999</c:v>
                </c:pt>
                <c:pt idx="10627">
                  <c:v>-44.470999999999989</c:v>
                </c:pt>
                <c:pt idx="10628">
                  <c:v>-44.468999999999994</c:v>
                </c:pt>
                <c:pt idx="10629">
                  <c:v>-44.466999999999999</c:v>
                </c:pt>
                <c:pt idx="10630">
                  <c:v>-44.464999999999989</c:v>
                </c:pt>
                <c:pt idx="10631">
                  <c:v>-44.462999999999994</c:v>
                </c:pt>
                <c:pt idx="10632">
                  <c:v>-44.460999999999999</c:v>
                </c:pt>
                <c:pt idx="10633">
                  <c:v>-44.458999999999996</c:v>
                </c:pt>
                <c:pt idx="10634">
                  <c:v>-44.456999999999994</c:v>
                </c:pt>
                <c:pt idx="10635">
                  <c:v>-44.454999999999998</c:v>
                </c:pt>
                <c:pt idx="10636">
                  <c:v>-44.452999999999996</c:v>
                </c:pt>
                <c:pt idx="10637">
                  <c:v>-44.450999999999993</c:v>
                </c:pt>
                <c:pt idx="10638">
                  <c:v>-44.448999999999998</c:v>
                </c:pt>
                <c:pt idx="10639">
                  <c:v>-44.446999999999996</c:v>
                </c:pt>
                <c:pt idx="10640">
                  <c:v>-44.444999999999993</c:v>
                </c:pt>
                <c:pt idx="10641">
                  <c:v>-44.442999999999998</c:v>
                </c:pt>
                <c:pt idx="10642">
                  <c:v>-44.440999999999995</c:v>
                </c:pt>
                <c:pt idx="10643">
                  <c:v>-44.438999999999993</c:v>
                </c:pt>
                <c:pt idx="10644">
                  <c:v>-44.436999999999998</c:v>
                </c:pt>
                <c:pt idx="10645">
                  <c:v>-44.434999999999995</c:v>
                </c:pt>
                <c:pt idx="10646">
                  <c:v>-44.432999999999993</c:v>
                </c:pt>
                <c:pt idx="10647">
                  <c:v>-44.430999999999997</c:v>
                </c:pt>
                <c:pt idx="10648">
                  <c:v>-44.428999999999995</c:v>
                </c:pt>
                <c:pt idx="10649">
                  <c:v>-44.426999999999992</c:v>
                </c:pt>
                <c:pt idx="10650">
                  <c:v>-44.424999999999997</c:v>
                </c:pt>
                <c:pt idx="10651">
                  <c:v>-44.422999999999995</c:v>
                </c:pt>
                <c:pt idx="10652">
                  <c:v>-44.420999999999992</c:v>
                </c:pt>
                <c:pt idx="10653">
                  <c:v>-44.418999999999997</c:v>
                </c:pt>
                <c:pt idx="10654">
                  <c:v>-44.416999999999994</c:v>
                </c:pt>
                <c:pt idx="10655">
                  <c:v>-44.414999999999992</c:v>
                </c:pt>
                <c:pt idx="10656">
                  <c:v>-44.412999999999997</c:v>
                </c:pt>
                <c:pt idx="10657">
                  <c:v>-44.410999999999994</c:v>
                </c:pt>
                <c:pt idx="10658">
                  <c:v>-44.408999999999992</c:v>
                </c:pt>
                <c:pt idx="10659">
                  <c:v>-44.406999999999996</c:v>
                </c:pt>
                <c:pt idx="10660">
                  <c:v>-44.404999999999994</c:v>
                </c:pt>
                <c:pt idx="10661">
                  <c:v>-44.402999999999992</c:v>
                </c:pt>
                <c:pt idx="10662">
                  <c:v>-44.400999999999996</c:v>
                </c:pt>
                <c:pt idx="10663">
                  <c:v>-44.398999999999994</c:v>
                </c:pt>
                <c:pt idx="10664">
                  <c:v>-44.396999999999991</c:v>
                </c:pt>
                <c:pt idx="10665">
                  <c:v>-44.394999999999996</c:v>
                </c:pt>
                <c:pt idx="10666">
                  <c:v>-44.392999999999994</c:v>
                </c:pt>
                <c:pt idx="10667">
                  <c:v>-44.390999999999991</c:v>
                </c:pt>
                <c:pt idx="10668">
                  <c:v>-44.388999999999996</c:v>
                </c:pt>
                <c:pt idx="10669">
                  <c:v>-44.386999999999993</c:v>
                </c:pt>
                <c:pt idx="10670">
                  <c:v>-44.384999999999991</c:v>
                </c:pt>
                <c:pt idx="10671">
                  <c:v>-44.382999999999996</c:v>
                </c:pt>
                <c:pt idx="10672">
                  <c:v>-44.380999999999993</c:v>
                </c:pt>
                <c:pt idx="10673">
                  <c:v>-44.378999999999991</c:v>
                </c:pt>
                <c:pt idx="10674">
                  <c:v>-44.376999999999995</c:v>
                </c:pt>
                <c:pt idx="10675">
                  <c:v>-44.374999999999993</c:v>
                </c:pt>
                <c:pt idx="10676">
                  <c:v>-44.37299999999999</c:v>
                </c:pt>
                <c:pt idx="10677">
                  <c:v>-44.370999999999995</c:v>
                </c:pt>
                <c:pt idx="10678">
                  <c:v>-44.368999999999993</c:v>
                </c:pt>
                <c:pt idx="10679">
                  <c:v>-44.36699999999999</c:v>
                </c:pt>
                <c:pt idx="10680">
                  <c:v>-44.364999999999995</c:v>
                </c:pt>
                <c:pt idx="10681">
                  <c:v>-44.363</c:v>
                </c:pt>
                <c:pt idx="10682">
                  <c:v>-44.36099999999999</c:v>
                </c:pt>
                <c:pt idx="10683">
                  <c:v>-44.358999999999995</c:v>
                </c:pt>
                <c:pt idx="10684">
                  <c:v>-44.356999999999999</c:v>
                </c:pt>
                <c:pt idx="10685">
                  <c:v>-44.35499999999999</c:v>
                </c:pt>
                <c:pt idx="10686">
                  <c:v>-44.352999999999994</c:v>
                </c:pt>
                <c:pt idx="10687">
                  <c:v>-44.350999999999999</c:v>
                </c:pt>
                <c:pt idx="10688">
                  <c:v>-44.34899999999999</c:v>
                </c:pt>
                <c:pt idx="10689">
                  <c:v>-44.346999999999994</c:v>
                </c:pt>
                <c:pt idx="10690">
                  <c:v>-44.344999999999999</c:v>
                </c:pt>
                <c:pt idx="10691">
                  <c:v>-44.342999999999989</c:v>
                </c:pt>
                <c:pt idx="10692">
                  <c:v>-44.340999999999994</c:v>
                </c:pt>
                <c:pt idx="10693">
                  <c:v>-44.338999999999999</c:v>
                </c:pt>
                <c:pt idx="10694">
                  <c:v>-44.336999999999989</c:v>
                </c:pt>
                <c:pt idx="10695">
                  <c:v>-44.334999999999994</c:v>
                </c:pt>
                <c:pt idx="10696">
                  <c:v>-44.332999999999998</c:v>
                </c:pt>
                <c:pt idx="10697">
                  <c:v>-44.330999999999996</c:v>
                </c:pt>
                <c:pt idx="10698">
                  <c:v>-44.328999999999994</c:v>
                </c:pt>
                <c:pt idx="10699">
                  <c:v>-44.326999999999998</c:v>
                </c:pt>
                <c:pt idx="10700">
                  <c:v>-44.324999999999996</c:v>
                </c:pt>
                <c:pt idx="10701">
                  <c:v>-44.322999999999993</c:v>
                </c:pt>
                <c:pt idx="10702">
                  <c:v>-44.320999999999998</c:v>
                </c:pt>
                <c:pt idx="10703">
                  <c:v>-44.318999999999996</c:v>
                </c:pt>
                <c:pt idx="10704">
                  <c:v>-44.316999999999993</c:v>
                </c:pt>
                <c:pt idx="10705">
                  <c:v>-44.314999999999998</c:v>
                </c:pt>
                <c:pt idx="10706">
                  <c:v>-44.312999999999995</c:v>
                </c:pt>
                <c:pt idx="10707">
                  <c:v>-44.310999999999993</c:v>
                </c:pt>
                <c:pt idx="10708">
                  <c:v>-44.308999999999997</c:v>
                </c:pt>
                <c:pt idx="10709">
                  <c:v>-44.306999999999995</c:v>
                </c:pt>
                <c:pt idx="10710">
                  <c:v>-44.304999999999993</c:v>
                </c:pt>
                <c:pt idx="10711">
                  <c:v>-44.302999999999997</c:v>
                </c:pt>
                <c:pt idx="10712">
                  <c:v>-44.300999999999995</c:v>
                </c:pt>
                <c:pt idx="10713">
                  <c:v>-44.298999999999992</c:v>
                </c:pt>
                <c:pt idx="10714">
                  <c:v>-44.296999999999997</c:v>
                </c:pt>
                <c:pt idx="10715">
                  <c:v>-44.294999999999995</c:v>
                </c:pt>
                <c:pt idx="10716">
                  <c:v>-44.292999999999992</c:v>
                </c:pt>
                <c:pt idx="10717">
                  <c:v>-44.290999999999997</c:v>
                </c:pt>
                <c:pt idx="10718">
                  <c:v>-44.288999999999994</c:v>
                </c:pt>
                <c:pt idx="10719">
                  <c:v>-44.286999999999992</c:v>
                </c:pt>
                <c:pt idx="10720">
                  <c:v>-44.284999999999997</c:v>
                </c:pt>
                <c:pt idx="10721">
                  <c:v>-44.282999999999994</c:v>
                </c:pt>
                <c:pt idx="10722">
                  <c:v>-44.280999999999992</c:v>
                </c:pt>
                <c:pt idx="10723">
                  <c:v>-44.278999999999996</c:v>
                </c:pt>
                <c:pt idx="10724">
                  <c:v>-44.276999999999994</c:v>
                </c:pt>
                <c:pt idx="10725">
                  <c:v>-44.274999999999991</c:v>
                </c:pt>
                <c:pt idx="10726">
                  <c:v>-44.272999999999996</c:v>
                </c:pt>
                <c:pt idx="10727">
                  <c:v>-44.270999999999994</c:v>
                </c:pt>
                <c:pt idx="10728">
                  <c:v>-44.268999999999991</c:v>
                </c:pt>
                <c:pt idx="10729">
                  <c:v>-44.266999999999996</c:v>
                </c:pt>
                <c:pt idx="10730">
                  <c:v>-44.264999999999993</c:v>
                </c:pt>
                <c:pt idx="10731">
                  <c:v>-44.262999999999991</c:v>
                </c:pt>
                <c:pt idx="10732">
                  <c:v>-44.260999999999996</c:v>
                </c:pt>
                <c:pt idx="10733">
                  <c:v>-44.258999999999993</c:v>
                </c:pt>
                <c:pt idx="10734">
                  <c:v>-44.256999999999991</c:v>
                </c:pt>
                <c:pt idx="10735">
                  <c:v>-44.254999999999995</c:v>
                </c:pt>
                <c:pt idx="10736">
                  <c:v>-44.252999999999993</c:v>
                </c:pt>
                <c:pt idx="10737">
                  <c:v>-44.250999999999991</c:v>
                </c:pt>
                <c:pt idx="10738">
                  <c:v>-44.248999999999995</c:v>
                </c:pt>
                <c:pt idx="10739">
                  <c:v>-44.246999999999993</c:v>
                </c:pt>
                <c:pt idx="10740">
                  <c:v>-44.24499999999999</c:v>
                </c:pt>
                <c:pt idx="10741">
                  <c:v>-44.242999999999995</c:v>
                </c:pt>
                <c:pt idx="10742">
                  <c:v>-44.240999999999993</c:v>
                </c:pt>
                <c:pt idx="10743">
                  <c:v>-44.23899999999999</c:v>
                </c:pt>
                <c:pt idx="10744">
                  <c:v>-44.236999999999995</c:v>
                </c:pt>
                <c:pt idx="10745">
                  <c:v>-44.234999999999999</c:v>
                </c:pt>
                <c:pt idx="10746">
                  <c:v>-44.23299999999999</c:v>
                </c:pt>
                <c:pt idx="10747">
                  <c:v>-44.230999999999995</c:v>
                </c:pt>
                <c:pt idx="10748">
                  <c:v>-44.228999999999999</c:v>
                </c:pt>
                <c:pt idx="10749">
                  <c:v>-44.22699999999999</c:v>
                </c:pt>
                <c:pt idx="10750">
                  <c:v>-44.224999999999994</c:v>
                </c:pt>
                <c:pt idx="10751">
                  <c:v>-44.222999999999999</c:v>
                </c:pt>
                <c:pt idx="10752">
                  <c:v>-44.220999999999989</c:v>
                </c:pt>
                <c:pt idx="10753">
                  <c:v>-44.218999999999994</c:v>
                </c:pt>
                <c:pt idx="10754">
                  <c:v>-44.216999999999999</c:v>
                </c:pt>
                <c:pt idx="10755">
                  <c:v>-44.214999999999989</c:v>
                </c:pt>
                <c:pt idx="10756">
                  <c:v>-44.212999999999994</c:v>
                </c:pt>
                <c:pt idx="10757">
                  <c:v>-44.210999999999999</c:v>
                </c:pt>
                <c:pt idx="10758">
                  <c:v>-44.208999999999996</c:v>
                </c:pt>
                <c:pt idx="10759">
                  <c:v>-44.206999999999994</c:v>
                </c:pt>
                <c:pt idx="10760">
                  <c:v>-44.204999999999998</c:v>
                </c:pt>
                <c:pt idx="10761">
                  <c:v>-44.202999999999996</c:v>
                </c:pt>
                <c:pt idx="10762">
                  <c:v>-44.200999999999993</c:v>
                </c:pt>
                <c:pt idx="10763">
                  <c:v>-44.198999999999998</c:v>
                </c:pt>
                <c:pt idx="10764">
                  <c:v>-44.196999999999996</c:v>
                </c:pt>
                <c:pt idx="10765">
                  <c:v>-44.194999999999993</c:v>
                </c:pt>
                <c:pt idx="10766">
                  <c:v>-44.192999999999998</c:v>
                </c:pt>
                <c:pt idx="10767">
                  <c:v>-44.190999999999995</c:v>
                </c:pt>
                <c:pt idx="10768">
                  <c:v>-44.188999999999993</c:v>
                </c:pt>
                <c:pt idx="10769">
                  <c:v>-44.186999999999998</c:v>
                </c:pt>
                <c:pt idx="10770">
                  <c:v>-44.184999999999995</c:v>
                </c:pt>
                <c:pt idx="10771">
                  <c:v>-44.182999999999993</c:v>
                </c:pt>
                <c:pt idx="10772">
                  <c:v>-44.180999999999997</c:v>
                </c:pt>
                <c:pt idx="10773">
                  <c:v>-44.178999999999995</c:v>
                </c:pt>
                <c:pt idx="10774">
                  <c:v>-44.176999999999992</c:v>
                </c:pt>
                <c:pt idx="10775">
                  <c:v>-44.174999999999997</c:v>
                </c:pt>
                <c:pt idx="10776">
                  <c:v>-44.172999999999995</c:v>
                </c:pt>
                <c:pt idx="10777">
                  <c:v>-44.170999999999992</c:v>
                </c:pt>
                <c:pt idx="10778">
                  <c:v>-44.168999999999997</c:v>
                </c:pt>
                <c:pt idx="10779">
                  <c:v>-44.166999999999994</c:v>
                </c:pt>
                <c:pt idx="10780">
                  <c:v>-44.164999999999992</c:v>
                </c:pt>
                <c:pt idx="10781">
                  <c:v>-44.162999999999997</c:v>
                </c:pt>
                <c:pt idx="10782">
                  <c:v>-44.160999999999994</c:v>
                </c:pt>
                <c:pt idx="10783">
                  <c:v>-44.158999999999992</c:v>
                </c:pt>
                <c:pt idx="10784">
                  <c:v>-44.156999999999996</c:v>
                </c:pt>
                <c:pt idx="10785">
                  <c:v>-44.154999999999994</c:v>
                </c:pt>
                <c:pt idx="10786">
                  <c:v>-44.152999999999992</c:v>
                </c:pt>
                <c:pt idx="10787">
                  <c:v>-44.150999999999996</c:v>
                </c:pt>
                <c:pt idx="10788">
                  <c:v>-44.148999999999994</c:v>
                </c:pt>
                <c:pt idx="10789">
                  <c:v>-44.146999999999991</c:v>
                </c:pt>
                <c:pt idx="10790">
                  <c:v>-44.144999999999996</c:v>
                </c:pt>
                <c:pt idx="10791">
                  <c:v>-44.142999999999994</c:v>
                </c:pt>
                <c:pt idx="10792">
                  <c:v>-44.140999999999991</c:v>
                </c:pt>
                <c:pt idx="10793">
                  <c:v>-44.138999999999996</c:v>
                </c:pt>
                <c:pt idx="10794">
                  <c:v>-44.136999999999993</c:v>
                </c:pt>
                <c:pt idx="10795">
                  <c:v>-44.134999999999991</c:v>
                </c:pt>
                <c:pt idx="10796">
                  <c:v>-44.132999999999996</c:v>
                </c:pt>
                <c:pt idx="10797">
                  <c:v>-44.130999999999993</c:v>
                </c:pt>
                <c:pt idx="10798">
                  <c:v>-44.128999999999991</c:v>
                </c:pt>
                <c:pt idx="10799">
                  <c:v>-44.126999999999995</c:v>
                </c:pt>
                <c:pt idx="10800">
                  <c:v>-44.124999999999993</c:v>
                </c:pt>
                <c:pt idx="10801">
                  <c:v>-44.12299999999999</c:v>
                </c:pt>
                <c:pt idx="10802">
                  <c:v>-44.120999999999995</c:v>
                </c:pt>
                <c:pt idx="10803">
                  <c:v>-44.118999999999993</c:v>
                </c:pt>
                <c:pt idx="10804">
                  <c:v>-44.11699999999999</c:v>
                </c:pt>
                <c:pt idx="10805">
                  <c:v>-44.114999999999995</c:v>
                </c:pt>
                <c:pt idx="10806">
                  <c:v>-44.113</c:v>
                </c:pt>
                <c:pt idx="10807">
                  <c:v>-44.11099999999999</c:v>
                </c:pt>
                <c:pt idx="10808">
                  <c:v>-44.108999999999995</c:v>
                </c:pt>
                <c:pt idx="10809">
                  <c:v>-44.106999999999999</c:v>
                </c:pt>
                <c:pt idx="10810">
                  <c:v>-44.10499999999999</c:v>
                </c:pt>
                <c:pt idx="10811">
                  <c:v>-44.102999999999994</c:v>
                </c:pt>
                <c:pt idx="10812">
                  <c:v>-44.100999999999999</c:v>
                </c:pt>
                <c:pt idx="10813">
                  <c:v>-44.09899999999999</c:v>
                </c:pt>
                <c:pt idx="10814">
                  <c:v>-44.096999999999994</c:v>
                </c:pt>
                <c:pt idx="10815">
                  <c:v>-44.094999999999999</c:v>
                </c:pt>
                <c:pt idx="10816">
                  <c:v>-44.092999999999989</c:v>
                </c:pt>
                <c:pt idx="10817">
                  <c:v>-44.090999999999994</c:v>
                </c:pt>
                <c:pt idx="10818">
                  <c:v>-44.088999999999999</c:v>
                </c:pt>
                <c:pt idx="10819">
                  <c:v>-44.086999999999989</c:v>
                </c:pt>
                <c:pt idx="10820">
                  <c:v>-44.084999999999994</c:v>
                </c:pt>
                <c:pt idx="10821">
                  <c:v>-44.082999999999998</c:v>
                </c:pt>
                <c:pt idx="10822">
                  <c:v>-44.080999999999996</c:v>
                </c:pt>
                <c:pt idx="10823">
                  <c:v>-44.078999999999994</c:v>
                </c:pt>
                <c:pt idx="10824">
                  <c:v>-44.076999999999998</c:v>
                </c:pt>
                <c:pt idx="10825">
                  <c:v>-44.074999999999996</c:v>
                </c:pt>
                <c:pt idx="10826">
                  <c:v>-44.072999999999993</c:v>
                </c:pt>
                <c:pt idx="10827">
                  <c:v>-44.070999999999998</c:v>
                </c:pt>
                <c:pt idx="10828">
                  <c:v>-44.068999999999996</c:v>
                </c:pt>
                <c:pt idx="10829">
                  <c:v>-44.066999999999993</c:v>
                </c:pt>
                <c:pt idx="10830">
                  <c:v>-44.064999999999998</c:v>
                </c:pt>
                <c:pt idx="10831">
                  <c:v>-44.062999999999995</c:v>
                </c:pt>
                <c:pt idx="10832">
                  <c:v>-44.060999999999993</c:v>
                </c:pt>
                <c:pt idx="10833">
                  <c:v>-44.058999999999997</c:v>
                </c:pt>
                <c:pt idx="10834">
                  <c:v>-44.056999999999995</c:v>
                </c:pt>
                <c:pt idx="10835">
                  <c:v>-44.054999999999993</c:v>
                </c:pt>
                <c:pt idx="10836">
                  <c:v>-44.052999999999997</c:v>
                </c:pt>
                <c:pt idx="10837">
                  <c:v>-44.050999999999995</c:v>
                </c:pt>
                <c:pt idx="10838">
                  <c:v>-44.048999999999992</c:v>
                </c:pt>
                <c:pt idx="10839">
                  <c:v>-44.046999999999997</c:v>
                </c:pt>
                <c:pt idx="10840">
                  <c:v>-44.044999999999995</c:v>
                </c:pt>
                <c:pt idx="10841">
                  <c:v>-44.042999999999992</c:v>
                </c:pt>
                <c:pt idx="10842">
                  <c:v>-44.040999999999997</c:v>
                </c:pt>
                <c:pt idx="10843">
                  <c:v>-44.038999999999994</c:v>
                </c:pt>
                <c:pt idx="10844">
                  <c:v>-44.036999999999992</c:v>
                </c:pt>
                <c:pt idx="10845">
                  <c:v>-44.034999999999997</c:v>
                </c:pt>
                <c:pt idx="10846">
                  <c:v>-44.032999999999994</c:v>
                </c:pt>
                <c:pt idx="10847">
                  <c:v>-44.030999999999992</c:v>
                </c:pt>
                <c:pt idx="10848">
                  <c:v>-44.028999999999996</c:v>
                </c:pt>
                <c:pt idx="10849">
                  <c:v>-44.026999999999994</c:v>
                </c:pt>
                <c:pt idx="10850">
                  <c:v>-44.024999999999991</c:v>
                </c:pt>
                <c:pt idx="10851">
                  <c:v>-44.022999999999996</c:v>
                </c:pt>
                <c:pt idx="10852">
                  <c:v>-44.020999999999994</c:v>
                </c:pt>
                <c:pt idx="10853">
                  <c:v>-44.018999999999991</c:v>
                </c:pt>
                <c:pt idx="10854">
                  <c:v>-44.016999999999996</c:v>
                </c:pt>
                <c:pt idx="10855">
                  <c:v>-44.014999999999993</c:v>
                </c:pt>
                <c:pt idx="10856">
                  <c:v>-44.012999999999991</c:v>
                </c:pt>
                <c:pt idx="10857">
                  <c:v>-44.010999999999996</c:v>
                </c:pt>
                <c:pt idx="10858">
                  <c:v>-44.008999999999993</c:v>
                </c:pt>
                <c:pt idx="10859">
                  <c:v>-44.006999999999991</c:v>
                </c:pt>
                <c:pt idx="10860">
                  <c:v>-44.004999999999995</c:v>
                </c:pt>
                <c:pt idx="10861">
                  <c:v>-44.002999999999993</c:v>
                </c:pt>
                <c:pt idx="10862">
                  <c:v>-44.000999999999991</c:v>
                </c:pt>
                <c:pt idx="10863">
                  <c:v>-43.998999999999995</c:v>
                </c:pt>
                <c:pt idx="10864">
                  <c:v>-43.996999999999993</c:v>
                </c:pt>
                <c:pt idx="10865">
                  <c:v>-43.99499999999999</c:v>
                </c:pt>
                <c:pt idx="10866">
                  <c:v>-43.992999999999995</c:v>
                </c:pt>
                <c:pt idx="10867">
                  <c:v>-43.990999999999993</c:v>
                </c:pt>
                <c:pt idx="10868">
                  <c:v>-43.98899999999999</c:v>
                </c:pt>
                <c:pt idx="10869">
                  <c:v>-43.986999999999995</c:v>
                </c:pt>
                <c:pt idx="10870">
                  <c:v>-43.984999999999999</c:v>
                </c:pt>
                <c:pt idx="10871">
                  <c:v>-43.98299999999999</c:v>
                </c:pt>
                <c:pt idx="10872">
                  <c:v>-43.980999999999995</c:v>
                </c:pt>
                <c:pt idx="10873">
                  <c:v>-43.978999999999999</c:v>
                </c:pt>
                <c:pt idx="10874">
                  <c:v>-43.97699999999999</c:v>
                </c:pt>
                <c:pt idx="10875">
                  <c:v>-43.974999999999994</c:v>
                </c:pt>
                <c:pt idx="10876">
                  <c:v>-43.972999999999999</c:v>
                </c:pt>
                <c:pt idx="10877">
                  <c:v>-43.970999999999989</c:v>
                </c:pt>
                <c:pt idx="10878">
                  <c:v>-43.968999999999994</c:v>
                </c:pt>
                <c:pt idx="10879">
                  <c:v>-43.966999999999999</c:v>
                </c:pt>
                <c:pt idx="10880">
                  <c:v>-43.964999999999989</c:v>
                </c:pt>
                <c:pt idx="10881">
                  <c:v>-43.962999999999994</c:v>
                </c:pt>
                <c:pt idx="10882">
                  <c:v>-43.960999999999999</c:v>
                </c:pt>
                <c:pt idx="10883">
                  <c:v>-43.958999999999996</c:v>
                </c:pt>
                <c:pt idx="10884">
                  <c:v>-43.956999999999994</c:v>
                </c:pt>
                <c:pt idx="10885">
                  <c:v>-43.954999999999998</c:v>
                </c:pt>
                <c:pt idx="10886">
                  <c:v>-43.952999999999996</c:v>
                </c:pt>
                <c:pt idx="10887">
                  <c:v>-43.950999999999993</c:v>
                </c:pt>
                <c:pt idx="10888">
                  <c:v>-43.948999999999998</c:v>
                </c:pt>
                <c:pt idx="10889">
                  <c:v>-43.946999999999996</c:v>
                </c:pt>
                <c:pt idx="10890">
                  <c:v>-43.944999999999993</c:v>
                </c:pt>
                <c:pt idx="10891">
                  <c:v>-43.942999999999998</c:v>
                </c:pt>
                <c:pt idx="10892">
                  <c:v>-43.940999999999995</c:v>
                </c:pt>
                <c:pt idx="10893">
                  <c:v>-43.938999999999993</c:v>
                </c:pt>
                <c:pt idx="10894">
                  <c:v>-43.936999999999998</c:v>
                </c:pt>
                <c:pt idx="10895">
                  <c:v>-43.934999999999995</c:v>
                </c:pt>
                <c:pt idx="10896">
                  <c:v>-43.932999999999993</c:v>
                </c:pt>
                <c:pt idx="10897">
                  <c:v>-43.930999999999997</c:v>
                </c:pt>
                <c:pt idx="10898">
                  <c:v>-43.928999999999995</c:v>
                </c:pt>
                <c:pt idx="10899">
                  <c:v>-43.926999999999992</c:v>
                </c:pt>
                <c:pt idx="10900">
                  <c:v>-43.924999999999997</c:v>
                </c:pt>
                <c:pt idx="10901">
                  <c:v>-43.922999999999995</c:v>
                </c:pt>
                <c:pt idx="10902">
                  <c:v>-43.920999999999992</c:v>
                </c:pt>
                <c:pt idx="10903">
                  <c:v>-43.918999999999997</c:v>
                </c:pt>
                <c:pt idx="10904">
                  <c:v>-43.916999999999994</c:v>
                </c:pt>
                <c:pt idx="10905">
                  <c:v>-43.914999999999992</c:v>
                </c:pt>
                <c:pt idx="10906">
                  <c:v>-43.912999999999997</c:v>
                </c:pt>
                <c:pt idx="10907">
                  <c:v>-43.910999999999994</c:v>
                </c:pt>
                <c:pt idx="10908">
                  <c:v>-43.908999999999992</c:v>
                </c:pt>
                <c:pt idx="10909">
                  <c:v>-43.906999999999996</c:v>
                </c:pt>
                <c:pt idx="10910">
                  <c:v>-43.904999999999994</c:v>
                </c:pt>
                <c:pt idx="10911">
                  <c:v>-43.902999999999992</c:v>
                </c:pt>
                <c:pt idx="10912">
                  <c:v>-43.900999999999996</c:v>
                </c:pt>
                <c:pt idx="10913">
                  <c:v>-43.898999999999994</c:v>
                </c:pt>
                <c:pt idx="10914">
                  <c:v>-43.896999999999991</c:v>
                </c:pt>
                <c:pt idx="10915">
                  <c:v>-43.894999999999996</c:v>
                </c:pt>
                <c:pt idx="10916">
                  <c:v>-43.892999999999994</c:v>
                </c:pt>
                <c:pt idx="10917">
                  <c:v>-43.890999999999991</c:v>
                </c:pt>
                <c:pt idx="10918">
                  <c:v>-43.888999999999996</c:v>
                </c:pt>
                <c:pt idx="10919">
                  <c:v>-43.886999999999993</c:v>
                </c:pt>
                <c:pt idx="10920">
                  <c:v>-43.884999999999991</c:v>
                </c:pt>
                <c:pt idx="10921">
                  <c:v>-43.882999999999996</c:v>
                </c:pt>
                <c:pt idx="10922">
                  <c:v>-43.880999999999993</c:v>
                </c:pt>
                <c:pt idx="10923">
                  <c:v>-43.878999999999991</c:v>
                </c:pt>
                <c:pt idx="10924">
                  <c:v>-43.876999999999995</c:v>
                </c:pt>
                <c:pt idx="10925">
                  <c:v>-43.874999999999993</c:v>
                </c:pt>
                <c:pt idx="10926">
                  <c:v>-43.87299999999999</c:v>
                </c:pt>
                <c:pt idx="10927">
                  <c:v>-43.870999999999995</c:v>
                </c:pt>
                <c:pt idx="10928">
                  <c:v>-43.868999999999993</c:v>
                </c:pt>
                <c:pt idx="10929">
                  <c:v>-43.86699999999999</c:v>
                </c:pt>
                <c:pt idx="10930">
                  <c:v>-43.864999999999995</c:v>
                </c:pt>
                <c:pt idx="10931">
                  <c:v>-43.863</c:v>
                </c:pt>
                <c:pt idx="10932">
                  <c:v>-43.86099999999999</c:v>
                </c:pt>
                <c:pt idx="10933">
                  <c:v>-43.858999999999995</c:v>
                </c:pt>
                <c:pt idx="10934">
                  <c:v>-43.856999999999999</c:v>
                </c:pt>
                <c:pt idx="10935">
                  <c:v>-43.85499999999999</c:v>
                </c:pt>
                <c:pt idx="10936">
                  <c:v>-43.852999999999994</c:v>
                </c:pt>
                <c:pt idx="10937">
                  <c:v>-43.850999999999999</c:v>
                </c:pt>
                <c:pt idx="10938">
                  <c:v>-43.84899999999999</c:v>
                </c:pt>
                <c:pt idx="10939">
                  <c:v>-43.846999999999994</c:v>
                </c:pt>
                <c:pt idx="10940">
                  <c:v>-43.844999999999999</c:v>
                </c:pt>
                <c:pt idx="10941">
                  <c:v>-43.842999999999989</c:v>
                </c:pt>
                <c:pt idx="10942">
                  <c:v>-43.840999999999994</c:v>
                </c:pt>
                <c:pt idx="10943">
                  <c:v>-43.838999999999999</c:v>
                </c:pt>
                <c:pt idx="10944">
                  <c:v>-43.836999999999989</c:v>
                </c:pt>
                <c:pt idx="10945">
                  <c:v>-43.834999999999994</c:v>
                </c:pt>
                <c:pt idx="10946">
                  <c:v>-43.832999999999998</c:v>
                </c:pt>
                <c:pt idx="10947">
                  <c:v>-43.830999999999996</c:v>
                </c:pt>
                <c:pt idx="10948">
                  <c:v>-43.828999999999994</c:v>
                </c:pt>
                <c:pt idx="10949">
                  <c:v>-43.826999999999998</c:v>
                </c:pt>
                <c:pt idx="10950">
                  <c:v>-43.824999999999996</c:v>
                </c:pt>
                <c:pt idx="10951">
                  <c:v>-43.822999999999993</c:v>
                </c:pt>
                <c:pt idx="10952">
                  <c:v>-43.820999999999998</c:v>
                </c:pt>
                <c:pt idx="10953">
                  <c:v>-43.818999999999996</c:v>
                </c:pt>
                <c:pt idx="10954">
                  <c:v>-43.816999999999993</c:v>
                </c:pt>
                <c:pt idx="10955">
                  <c:v>-43.814999999999998</c:v>
                </c:pt>
                <c:pt idx="10956">
                  <c:v>-43.812999999999995</c:v>
                </c:pt>
                <c:pt idx="10957">
                  <c:v>-43.810999999999993</c:v>
                </c:pt>
                <c:pt idx="10958">
                  <c:v>-43.808999999999997</c:v>
                </c:pt>
                <c:pt idx="10959">
                  <c:v>-43.806999999999995</c:v>
                </c:pt>
                <c:pt idx="10960">
                  <c:v>-43.804999999999993</c:v>
                </c:pt>
                <c:pt idx="10961">
                  <c:v>-43.802999999999997</c:v>
                </c:pt>
                <c:pt idx="10962">
                  <c:v>-43.800999999999995</c:v>
                </c:pt>
                <c:pt idx="10963">
                  <c:v>-43.798999999999992</c:v>
                </c:pt>
                <c:pt idx="10964">
                  <c:v>-43.796999999999997</c:v>
                </c:pt>
                <c:pt idx="10965">
                  <c:v>-43.794999999999995</c:v>
                </c:pt>
                <c:pt idx="10966">
                  <c:v>-43.792999999999992</c:v>
                </c:pt>
                <c:pt idx="10967">
                  <c:v>-43.790999999999997</c:v>
                </c:pt>
                <c:pt idx="10968">
                  <c:v>-43.788999999999994</c:v>
                </c:pt>
                <c:pt idx="10969">
                  <c:v>-43.786999999999992</c:v>
                </c:pt>
                <c:pt idx="10970">
                  <c:v>-43.784999999999997</c:v>
                </c:pt>
                <c:pt idx="10971">
                  <c:v>-43.782999999999994</c:v>
                </c:pt>
                <c:pt idx="10972">
                  <c:v>-43.780999999999992</c:v>
                </c:pt>
                <c:pt idx="10973">
                  <c:v>-43.778999999999996</c:v>
                </c:pt>
                <c:pt idx="10974">
                  <c:v>-43.776999999999994</c:v>
                </c:pt>
                <c:pt idx="10975">
                  <c:v>-43.774999999999991</c:v>
                </c:pt>
                <c:pt idx="10976">
                  <c:v>-43.772999999999996</c:v>
                </c:pt>
                <c:pt idx="10977">
                  <c:v>-43.770999999999994</c:v>
                </c:pt>
                <c:pt idx="10978">
                  <c:v>-43.768999999999991</c:v>
                </c:pt>
                <c:pt idx="10979">
                  <c:v>-43.766999999999996</c:v>
                </c:pt>
                <c:pt idx="10980">
                  <c:v>-43.764999999999993</c:v>
                </c:pt>
                <c:pt idx="10981">
                  <c:v>-43.762999999999991</c:v>
                </c:pt>
                <c:pt idx="10982">
                  <c:v>-43.760999999999996</c:v>
                </c:pt>
                <c:pt idx="10983">
                  <c:v>-43.758999999999993</c:v>
                </c:pt>
                <c:pt idx="10984">
                  <c:v>-43.756999999999991</c:v>
                </c:pt>
                <c:pt idx="10985">
                  <c:v>-43.754999999999995</c:v>
                </c:pt>
                <c:pt idx="10986">
                  <c:v>-43.752999999999993</c:v>
                </c:pt>
                <c:pt idx="10987">
                  <c:v>-43.750999999999991</c:v>
                </c:pt>
                <c:pt idx="10988">
                  <c:v>-43.748999999999995</c:v>
                </c:pt>
                <c:pt idx="10989">
                  <c:v>-43.746999999999993</c:v>
                </c:pt>
                <c:pt idx="10990">
                  <c:v>-43.74499999999999</c:v>
                </c:pt>
                <c:pt idx="10991">
                  <c:v>-43.742999999999995</c:v>
                </c:pt>
                <c:pt idx="10992">
                  <c:v>-43.740999999999993</c:v>
                </c:pt>
                <c:pt idx="10993">
                  <c:v>-43.73899999999999</c:v>
                </c:pt>
                <c:pt idx="10994">
                  <c:v>-43.736999999999995</c:v>
                </c:pt>
                <c:pt idx="10995">
                  <c:v>-43.734999999999999</c:v>
                </c:pt>
                <c:pt idx="10996">
                  <c:v>-43.73299999999999</c:v>
                </c:pt>
                <c:pt idx="10997">
                  <c:v>-43.730999999999995</c:v>
                </c:pt>
                <c:pt idx="10998">
                  <c:v>-43.728999999999999</c:v>
                </c:pt>
                <c:pt idx="10999">
                  <c:v>-43.72699999999999</c:v>
                </c:pt>
                <c:pt idx="11000">
                  <c:v>-43.724999999999994</c:v>
                </c:pt>
                <c:pt idx="11001">
                  <c:v>-43.722999999999999</c:v>
                </c:pt>
                <c:pt idx="11002">
                  <c:v>-43.720999999999989</c:v>
                </c:pt>
                <c:pt idx="11003">
                  <c:v>-43.718999999999994</c:v>
                </c:pt>
                <c:pt idx="11004">
                  <c:v>-43.716999999999999</c:v>
                </c:pt>
                <c:pt idx="11005">
                  <c:v>-43.714999999999989</c:v>
                </c:pt>
                <c:pt idx="11006">
                  <c:v>-43.712999999999994</c:v>
                </c:pt>
                <c:pt idx="11007">
                  <c:v>-43.710999999999999</c:v>
                </c:pt>
                <c:pt idx="11008">
                  <c:v>-43.708999999999996</c:v>
                </c:pt>
                <c:pt idx="11009">
                  <c:v>-43.706999999999994</c:v>
                </c:pt>
                <c:pt idx="11010">
                  <c:v>-43.704999999999998</c:v>
                </c:pt>
                <c:pt idx="11011">
                  <c:v>-43.702999999999996</c:v>
                </c:pt>
                <c:pt idx="11012">
                  <c:v>-43.700999999999993</c:v>
                </c:pt>
                <c:pt idx="11013">
                  <c:v>-43.698999999999998</c:v>
                </c:pt>
                <c:pt idx="11014">
                  <c:v>-43.696999999999996</c:v>
                </c:pt>
                <c:pt idx="11015">
                  <c:v>-43.694999999999993</c:v>
                </c:pt>
                <c:pt idx="11016">
                  <c:v>-43.692999999999998</c:v>
                </c:pt>
                <c:pt idx="11017">
                  <c:v>-43.690999999999995</c:v>
                </c:pt>
                <c:pt idx="11018">
                  <c:v>-43.688999999999993</c:v>
                </c:pt>
                <c:pt idx="11019">
                  <c:v>-43.686999999999998</c:v>
                </c:pt>
                <c:pt idx="11020">
                  <c:v>-43.684999999999995</c:v>
                </c:pt>
                <c:pt idx="11021">
                  <c:v>-43.682999999999993</c:v>
                </c:pt>
                <c:pt idx="11022">
                  <c:v>-43.680999999999997</c:v>
                </c:pt>
                <c:pt idx="11023">
                  <c:v>-43.678999999999995</c:v>
                </c:pt>
                <c:pt idx="11024">
                  <c:v>-43.676999999999992</c:v>
                </c:pt>
                <c:pt idx="11025">
                  <c:v>-43.674999999999997</c:v>
                </c:pt>
                <c:pt idx="11026">
                  <c:v>-43.672999999999995</c:v>
                </c:pt>
                <c:pt idx="11027">
                  <c:v>-43.670999999999992</c:v>
                </c:pt>
                <c:pt idx="11028">
                  <c:v>-43.668999999999997</c:v>
                </c:pt>
                <c:pt idx="11029">
                  <c:v>-43.666999999999994</c:v>
                </c:pt>
                <c:pt idx="11030">
                  <c:v>-43.664999999999992</c:v>
                </c:pt>
                <c:pt idx="11031">
                  <c:v>-43.662999999999997</c:v>
                </c:pt>
                <c:pt idx="11032">
                  <c:v>-43.660999999999994</c:v>
                </c:pt>
                <c:pt idx="11033">
                  <c:v>-43.658999999999992</c:v>
                </c:pt>
                <c:pt idx="11034">
                  <c:v>-43.656999999999996</c:v>
                </c:pt>
                <c:pt idx="11035">
                  <c:v>-43.654999999999994</c:v>
                </c:pt>
                <c:pt idx="11036">
                  <c:v>-43.652999999999992</c:v>
                </c:pt>
                <c:pt idx="11037">
                  <c:v>-43.650999999999996</c:v>
                </c:pt>
                <c:pt idx="11038">
                  <c:v>-43.648999999999994</c:v>
                </c:pt>
                <c:pt idx="11039">
                  <c:v>-43.646999999999991</c:v>
                </c:pt>
                <c:pt idx="11040">
                  <c:v>-43.644999999999996</c:v>
                </c:pt>
                <c:pt idx="11041">
                  <c:v>-43.642999999999994</c:v>
                </c:pt>
                <c:pt idx="11042">
                  <c:v>-43.640999999999991</c:v>
                </c:pt>
                <c:pt idx="11043">
                  <c:v>-43.638999999999996</c:v>
                </c:pt>
                <c:pt idx="11044">
                  <c:v>-43.636999999999993</c:v>
                </c:pt>
                <c:pt idx="11045">
                  <c:v>-43.634999999999991</c:v>
                </c:pt>
                <c:pt idx="11046">
                  <c:v>-43.632999999999996</c:v>
                </c:pt>
                <c:pt idx="11047">
                  <c:v>-43.630999999999993</c:v>
                </c:pt>
                <c:pt idx="11048">
                  <c:v>-43.628999999999991</c:v>
                </c:pt>
                <c:pt idx="11049">
                  <c:v>-43.626999999999995</c:v>
                </c:pt>
                <c:pt idx="11050">
                  <c:v>-43.624999999999993</c:v>
                </c:pt>
                <c:pt idx="11051">
                  <c:v>-43.62299999999999</c:v>
                </c:pt>
                <c:pt idx="11052">
                  <c:v>-43.620999999999995</c:v>
                </c:pt>
                <c:pt idx="11053">
                  <c:v>-43.618999999999993</c:v>
                </c:pt>
                <c:pt idx="11054">
                  <c:v>-43.61699999999999</c:v>
                </c:pt>
                <c:pt idx="11055">
                  <c:v>-43.614999999999995</c:v>
                </c:pt>
                <c:pt idx="11056">
                  <c:v>-43.613</c:v>
                </c:pt>
                <c:pt idx="11057">
                  <c:v>-43.61099999999999</c:v>
                </c:pt>
                <c:pt idx="11058">
                  <c:v>-43.608999999999995</c:v>
                </c:pt>
                <c:pt idx="11059">
                  <c:v>-43.606999999999999</c:v>
                </c:pt>
                <c:pt idx="11060">
                  <c:v>-43.60499999999999</c:v>
                </c:pt>
                <c:pt idx="11061">
                  <c:v>-43.602999999999994</c:v>
                </c:pt>
                <c:pt idx="11062">
                  <c:v>-43.600999999999999</c:v>
                </c:pt>
                <c:pt idx="11063">
                  <c:v>-43.59899999999999</c:v>
                </c:pt>
                <c:pt idx="11064">
                  <c:v>-43.596999999999994</c:v>
                </c:pt>
                <c:pt idx="11065">
                  <c:v>-43.594999999999999</c:v>
                </c:pt>
                <c:pt idx="11066">
                  <c:v>-43.592999999999989</c:v>
                </c:pt>
                <c:pt idx="11067">
                  <c:v>-43.590999999999994</c:v>
                </c:pt>
                <c:pt idx="11068">
                  <c:v>-43.588999999999999</c:v>
                </c:pt>
                <c:pt idx="11069">
                  <c:v>-43.586999999999989</c:v>
                </c:pt>
                <c:pt idx="11070">
                  <c:v>-43.584999999999994</c:v>
                </c:pt>
                <c:pt idx="11071">
                  <c:v>-43.582999999999998</c:v>
                </c:pt>
                <c:pt idx="11072">
                  <c:v>-43.580999999999996</c:v>
                </c:pt>
                <c:pt idx="11073">
                  <c:v>-43.578999999999994</c:v>
                </c:pt>
                <c:pt idx="11074">
                  <c:v>-43.576999999999998</c:v>
                </c:pt>
                <c:pt idx="11075">
                  <c:v>-43.574999999999996</c:v>
                </c:pt>
                <c:pt idx="11076">
                  <c:v>-43.572999999999993</c:v>
                </c:pt>
                <c:pt idx="11077">
                  <c:v>-43.570999999999998</c:v>
                </c:pt>
                <c:pt idx="11078">
                  <c:v>-43.568999999999996</c:v>
                </c:pt>
                <c:pt idx="11079">
                  <c:v>-43.566999999999993</c:v>
                </c:pt>
                <c:pt idx="11080">
                  <c:v>-43.564999999999998</c:v>
                </c:pt>
                <c:pt idx="11081">
                  <c:v>-43.562999999999995</c:v>
                </c:pt>
                <c:pt idx="11082">
                  <c:v>-43.560999999999993</c:v>
                </c:pt>
                <c:pt idx="11083">
                  <c:v>-43.558999999999997</c:v>
                </c:pt>
                <c:pt idx="11084">
                  <c:v>-43.556999999999995</c:v>
                </c:pt>
                <c:pt idx="11085">
                  <c:v>-43.554999999999993</c:v>
                </c:pt>
                <c:pt idx="11086">
                  <c:v>-43.552999999999997</c:v>
                </c:pt>
                <c:pt idx="11087">
                  <c:v>-43.550999999999995</c:v>
                </c:pt>
                <c:pt idx="11088">
                  <c:v>-43.548999999999992</c:v>
                </c:pt>
                <c:pt idx="11089">
                  <c:v>-43.546999999999997</c:v>
                </c:pt>
                <c:pt idx="11090">
                  <c:v>-43.544999999999995</c:v>
                </c:pt>
                <c:pt idx="11091">
                  <c:v>-43.542999999999992</c:v>
                </c:pt>
                <c:pt idx="11092">
                  <c:v>-43.540999999999997</c:v>
                </c:pt>
                <c:pt idx="11093">
                  <c:v>-43.538999999999994</c:v>
                </c:pt>
                <c:pt idx="11094">
                  <c:v>-43.536999999999992</c:v>
                </c:pt>
                <c:pt idx="11095">
                  <c:v>-43.534999999999997</c:v>
                </c:pt>
                <c:pt idx="11096">
                  <c:v>-43.532999999999994</c:v>
                </c:pt>
                <c:pt idx="11097">
                  <c:v>-43.530999999999992</c:v>
                </c:pt>
                <c:pt idx="11098">
                  <c:v>-43.528999999999996</c:v>
                </c:pt>
                <c:pt idx="11099">
                  <c:v>-43.526999999999994</c:v>
                </c:pt>
                <c:pt idx="11100">
                  <c:v>-43.524999999999991</c:v>
                </c:pt>
                <c:pt idx="11101">
                  <c:v>-43.522999999999996</c:v>
                </c:pt>
                <c:pt idx="11102">
                  <c:v>-43.520999999999994</c:v>
                </c:pt>
                <c:pt idx="11103">
                  <c:v>-43.518999999999991</c:v>
                </c:pt>
                <c:pt idx="11104">
                  <c:v>-43.516999999999996</c:v>
                </c:pt>
                <c:pt idx="11105">
                  <c:v>-43.514999999999993</c:v>
                </c:pt>
                <c:pt idx="11106">
                  <c:v>-43.512999999999991</c:v>
                </c:pt>
                <c:pt idx="11107">
                  <c:v>-43.510999999999996</c:v>
                </c:pt>
                <c:pt idx="11108">
                  <c:v>-43.508999999999993</c:v>
                </c:pt>
                <c:pt idx="11109">
                  <c:v>-43.506999999999991</c:v>
                </c:pt>
                <c:pt idx="11110">
                  <c:v>-43.504999999999995</c:v>
                </c:pt>
                <c:pt idx="11111">
                  <c:v>-43.502999999999993</c:v>
                </c:pt>
                <c:pt idx="11112">
                  <c:v>-43.500999999999991</c:v>
                </c:pt>
                <c:pt idx="11113">
                  <c:v>-43.498999999999995</c:v>
                </c:pt>
                <c:pt idx="11114">
                  <c:v>-43.496999999999993</c:v>
                </c:pt>
                <c:pt idx="11115">
                  <c:v>-43.49499999999999</c:v>
                </c:pt>
                <c:pt idx="11116">
                  <c:v>-43.492999999999995</c:v>
                </c:pt>
                <c:pt idx="11117">
                  <c:v>-43.490999999999993</c:v>
                </c:pt>
                <c:pt idx="11118">
                  <c:v>-43.48899999999999</c:v>
                </c:pt>
                <c:pt idx="11119">
                  <c:v>-43.486999999999995</c:v>
                </c:pt>
                <c:pt idx="11120">
                  <c:v>-43.484999999999999</c:v>
                </c:pt>
                <c:pt idx="11121">
                  <c:v>-43.48299999999999</c:v>
                </c:pt>
                <c:pt idx="11122">
                  <c:v>-43.480999999999995</c:v>
                </c:pt>
                <c:pt idx="11123">
                  <c:v>-43.478999999999999</c:v>
                </c:pt>
                <c:pt idx="11124">
                  <c:v>-43.47699999999999</c:v>
                </c:pt>
                <c:pt idx="11125">
                  <c:v>-43.474999999999994</c:v>
                </c:pt>
                <c:pt idx="11126">
                  <c:v>-43.472999999999999</c:v>
                </c:pt>
                <c:pt idx="11127">
                  <c:v>-43.470999999999989</c:v>
                </c:pt>
                <c:pt idx="11128">
                  <c:v>-43.468999999999994</c:v>
                </c:pt>
                <c:pt idx="11129">
                  <c:v>-43.466999999999999</c:v>
                </c:pt>
                <c:pt idx="11130">
                  <c:v>-43.464999999999989</c:v>
                </c:pt>
                <c:pt idx="11131">
                  <c:v>-43.462999999999994</c:v>
                </c:pt>
                <c:pt idx="11132">
                  <c:v>-43.460999999999999</c:v>
                </c:pt>
                <c:pt idx="11133">
                  <c:v>-43.458999999999996</c:v>
                </c:pt>
                <c:pt idx="11134">
                  <c:v>-43.456999999999994</c:v>
                </c:pt>
                <c:pt idx="11135">
                  <c:v>-43.454999999999998</c:v>
                </c:pt>
                <c:pt idx="11136">
                  <c:v>-43.452999999999996</c:v>
                </c:pt>
                <c:pt idx="11137">
                  <c:v>-43.450999999999993</c:v>
                </c:pt>
                <c:pt idx="11138">
                  <c:v>-43.448999999999998</c:v>
                </c:pt>
                <c:pt idx="11139">
                  <c:v>-43.446999999999996</c:v>
                </c:pt>
                <c:pt idx="11140">
                  <c:v>-43.444999999999993</c:v>
                </c:pt>
                <c:pt idx="11141">
                  <c:v>-43.442999999999998</c:v>
                </c:pt>
                <c:pt idx="11142">
                  <c:v>-43.440999999999995</c:v>
                </c:pt>
                <c:pt idx="11143">
                  <c:v>-43.438999999999993</c:v>
                </c:pt>
                <c:pt idx="11144">
                  <c:v>-43.436999999999998</c:v>
                </c:pt>
                <c:pt idx="11145">
                  <c:v>-43.434999999999995</c:v>
                </c:pt>
                <c:pt idx="11146">
                  <c:v>-43.432999999999993</c:v>
                </c:pt>
                <c:pt idx="11147">
                  <c:v>-43.430999999999997</c:v>
                </c:pt>
                <c:pt idx="11148">
                  <c:v>-43.428999999999995</c:v>
                </c:pt>
                <c:pt idx="11149">
                  <c:v>-43.426999999999992</c:v>
                </c:pt>
                <c:pt idx="11150">
                  <c:v>-43.424999999999997</c:v>
                </c:pt>
                <c:pt idx="11151">
                  <c:v>-43.422999999999995</c:v>
                </c:pt>
                <c:pt idx="11152">
                  <c:v>-43.420999999999992</c:v>
                </c:pt>
                <c:pt idx="11153">
                  <c:v>-43.418999999999997</c:v>
                </c:pt>
                <c:pt idx="11154">
                  <c:v>-43.416999999999994</c:v>
                </c:pt>
                <c:pt idx="11155">
                  <c:v>-43.414999999999992</c:v>
                </c:pt>
                <c:pt idx="11156">
                  <c:v>-43.412999999999997</c:v>
                </c:pt>
                <c:pt idx="11157">
                  <c:v>-43.410999999999994</c:v>
                </c:pt>
                <c:pt idx="11158">
                  <c:v>-43.408999999999992</c:v>
                </c:pt>
                <c:pt idx="11159">
                  <c:v>-43.406999999999996</c:v>
                </c:pt>
                <c:pt idx="11160">
                  <c:v>-43.404999999999994</c:v>
                </c:pt>
                <c:pt idx="11161">
                  <c:v>-43.402999999999992</c:v>
                </c:pt>
                <c:pt idx="11162">
                  <c:v>-43.400999999999996</c:v>
                </c:pt>
                <c:pt idx="11163">
                  <c:v>-43.398999999999994</c:v>
                </c:pt>
                <c:pt idx="11164">
                  <c:v>-43.396999999999991</c:v>
                </c:pt>
                <c:pt idx="11165">
                  <c:v>-43.394999999999996</c:v>
                </c:pt>
                <c:pt idx="11166">
                  <c:v>-43.392999999999994</c:v>
                </c:pt>
                <c:pt idx="11167">
                  <c:v>-43.390999999999991</c:v>
                </c:pt>
                <c:pt idx="11168">
                  <c:v>-43.388999999999996</c:v>
                </c:pt>
                <c:pt idx="11169">
                  <c:v>-43.386999999999993</c:v>
                </c:pt>
                <c:pt idx="11170">
                  <c:v>-43.384999999999991</c:v>
                </c:pt>
                <c:pt idx="11171">
                  <c:v>-43.382999999999996</c:v>
                </c:pt>
                <c:pt idx="11172">
                  <c:v>-43.380999999999993</c:v>
                </c:pt>
                <c:pt idx="11173">
                  <c:v>-43.378999999999991</c:v>
                </c:pt>
                <c:pt idx="11174">
                  <c:v>-43.376999999999995</c:v>
                </c:pt>
                <c:pt idx="11175">
                  <c:v>-43.374999999999993</c:v>
                </c:pt>
                <c:pt idx="11176">
                  <c:v>-43.37299999999999</c:v>
                </c:pt>
                <c:pt idx="11177">
                  <c:v>-43.370999999999995</c:v>
                </c:pt>
                <c:pt idx="11178">
                  <c:v>-43.368999999999993</c:v>
                </c:pt>
                <c:pt idx="11179">
                  <c:v>-43.36699999999999</c:v>
                </c:pt>
                <c:pt idx="11180">
                  <c:v>-43.364999999999995</c:v>
                </c:pt>
                <c:pt idx="11181">
                  <c:v>-43.363</c:v>
                </c:pt>
                <c:pt idx="11182">
                  <c:v>-43.36099999999999</c:v>
                </c:pt>
                <c:pt idx="11183">
                  <c:v>-43.358999999999995</c:v>
                </c:pt>
                <c:pt idx="11184">
                  <c:v>-43.356999999999999</c:v>
                </c:pt>
                <c:pt idx="11185">
                  <c:v>-43.35499999999999</c:v>
                </c:pt>
                <c:pt idx="11186">
                  <c:v>-43.352999999999994</c:v>
                </c:pt>
                <c:pt idx="11187">
                  <c:v>-43.350999999999999</c:v>
                </c:pt>
                <c:pt idx="11188">
                  <c:v>-43.34899999999999</c:v>
                </c:pt>
                <c:pt idx="11189">
                  <c:v>-43.346999999999994</c:v>
                </c:pt>
                <c:pt idx="11190">
                  <c:v>-43.344999999999999</c:v>
                </c:pt>
                <c:pt idx="11191">
                  <c:v>-43.342999999999989</c:v>
                </c:pt>
                <c:pt idx="11192">
                  <c:v>-43.340999999999994</c:v>
                </c:pt>
                <c:pt idx="11193">
                  <c:v>-43.338999999999999</c:v>
                </c:pt>
                <c:pt idx="11194">
                  <c:v>-43.336999999999989</c:v>
                </c:pt>
                <c:pt idx="11195">
                  <c:v>-43.334999999999994</c:v>
                </c:pt>
                <c:pt idx="11196">
                  <c:v>-43.332999999999998</c:v>
                </c:pt>
                <c:pt idx="11197">
                  <c:v>-43.330999999999996</c:v>
                </c:pt>
                <c:pt idx="11198">
                  <c:v>-43.328999999999994</c:v>
                </c:pt>
                <c:pt idx="11199">
                  <c:v>-43.326999999999998</c:v>
                </c:pt>
                <c:pt idx="11200">
                  <c:v>-43.324999999999996</c:v>
                </c:pt>
                <c:pt idx="11201">
                  <c:v>-43.322999999999993</c:v>
                </c:pt>
                <c:pt idx="11202">
                  <c:v>-43.320999999999998</c:v>
                </c:pt>
                <c:pt idx="11203">
                  <c:v>-43.318999999999996</c:v>
                </c:pt>
                <c:pt idx="11204">
                  <c:v>-43.316999999999993</c:v>
                </c:pt>
                <c:pt idx="11205">
                  <c:v>-43.314999999999998</c:v>
                </c:pt>
                <c:pt idx="11206">
                  <c:v>-43.312999999999995</c:v>
                </c:pt>
                <c:pt idx="11207">
                  <c:v>-43.310999999999993</c:v>
                </c:pt>
                <c:pt idx="11208">
                  <c:v>-43.308999999999997</c:v>
                </c:pt>
                <c:pt idx="11209">
                  <c:v>-43.306999999999995</c:v>
                </c:pt>
                <c:pt idx="11210">
                  <c:v>-43.304999999999993</c:v>
                </c:pt>
                <c:pt idx="11211">
                  <c:v>-43.302999999999997</c:v>
                </c:pt>
                <c:pt idx="11212">
                  <c:v>-43.300999999999995</c:v>
                </c:pt>
                <c:pt idx="11213">
                  <c:v>-43.298999999999992</c:v>
                </c:pt>
                <c:pt idx="11214">
                  <c:v>-43.296999999999997</c:v>
                </c:pt>
                <c:pt idx="11215">
                  <c:v>-43.294999999999995</c:v>
                </c:pt>
                <c:pt idx="11216">
                  <c:v>-43.292999999999992</c:v>
                </c:pt>
                <c:pt idx="11217">
                  <c:v>-43.290999999999997</c:v>
                </c:pt>
                <c:pt idx="11218">
                  <c:v>-43.288999999999994</c:v>
                </c:pt>
                <c:pt idx="11219">
                  <c:v>-43.286999999999992</c:v>
                </c:pt>
                <c:pt idx="11220">
                  <c:v>-43.284999999999997</c:v>
                </c:pt>
                <c:pt idx="11221">
                  <c:v>-43.282999999999994</c:v>
                </c:pt>
                <c:pt idx="11222">
                  <c:v>-43.280999999999992</c:v>
                </c:pt>
                <c:pt idx="11223">
                  <c:v>-43.278999999999996</c:v>
                </c:pt>
                <c:pt idx="11224">
                  <c:v>-43.276999999999994</c:v>
                </c:pt>
                <c:pt idx="11225">
                  <c:v>-43.274999999999991</c:v>
                </c:pt>
                <c:pt idx="11226">
                  <c:v>-43.272999999999996</c:v>
                </c:pt>
                <c:pt idx="11227">
                  <c:v>-43.270999999999994</c:v>
                </c:pt>
                <c:pt idx="11228">
                  <c:v>-43.268999999999991</c:v>
                </c:pt>
                <c:pt idx="11229">
                  <c:v>-43.266999999999996</c:v>
                </c:pt>
                <c:pt idx="11230">
                  <c:v>-43.264999999999993</c:v>
                </c:pt>
                <c:pt idx="11231">
                  <c:v>-43.262999999999991</c:v>
                </c:pt>
                <c:pt idx="11232">
                  <c:v>-43.260999999999996</c:v>
                </c:pt>
                <c:pt idx="11233">
                  <c:v>-43.258999999999993</c:v>
                </c:pt>
                <c:pt idx="11234">
                  <c:v>-43.256999999999991</c:v>
                </c:pt>
                <c:pt idx="11235">
                  <c:v>-43.254999999999995</c:v>
                </c:pt>
                <c:pt idx="11236">
                  <c:v>-43.252999999999993</c:v>
                </c:pt>
                <c:pt idx="11237">
                  <c:v>-43.250999999999991</c:v>
                </c:pt>
                <c:pt idx="11238">
                  <c:v>-43.248999999999995</c:v>
                </c:pt>
                <c:pt idx="11239">
                  <c:v>-43.246999999999993</c:v>
                </c:pt>
                <c:pt idx="11240">
                  <c:v>-43.24499999999999</c:v>
                </c:pt>
                <c:pt idx="11241">
                  <c:v>-43.242999999999995</c:v>
                </c:pt>
                <c:pt idx="11242">
                  <c:v>-43.240999999999993</c:v>
                </c:pt>
                <c:pt idx="11243">
                  <c:v>-43.23899999999999</c:v>
                </c:pt>
                <c:pt idx="11244">
                  <c:v>-43.236999999999995</c:v>
                </c:pt>
                <c:pt idx="11245">
                  <c:v>-43.234999999999999</c:v>
                </c:pt>
                <c:pt idx="11246">
                  <c:v>-43.23299999999999</c:v>
                </c:pt>
                <c:pt idx="11247">
                  <c:v>-43.230999999999995</c:v>
                </c:pt>
                <c:pt idx="11248">
                  <c:v>-43.228999999999999</c:v>
                </c:pt>
                <c:pt idx="11249">
                  <c:v>-43.22699999999999</c:v>
                </c:pt>
                <c:pt idx="11250">
                  <c:v>-43.224999999999994</c:v>
                </c:pt>
                <c:pt idx="11251">
                  <c:v>-43.222999999999999</c:v>
                </c:pt>
                <c:pt idx="11252">
                  <c:v>-43.220999999999989</c:v>
                </c:pt>
                <c:pt idx="11253">
                  <c:v>-43.218999999999994</c:v>
                </c:pt>
                <c:pt idx="11254">
                  <c:v>-43.216999999999999</c:v>
                </c:pt>
                <c:pt idx="11255">
                  <c:v>-43.214999999999989</c:v>
                </c:pt>
                <c:pt idx="11256">
                  <c:v>-43.212999999999994</c:v>
                </c:pt>
                <c:pt idx="11257">
                  <c:v>-43.210999999999999</c:v>
                </c:pt>
                <c:pt idx="11258">
                  <c:v>-43.208999999999996</c:v>
                </c:pt>
                <c:pt idx="11259">
                  <c:v>-43.206999999999994</c:v>
                </c:pt>
                <c:pt idx="11260">
                  <c:v>-43.204999999999998</c:v>
                </c:pt>
                <c:pt idx="11261">
                  <c:v>-43.202999999999996</c:v>
                </c:pt>
                <c:pt idx="11262">
                  <c:v>-43.200999999999993</c:v>
                </c:pt>
                <c:pt idx="11263">
                  <c:v>-43.198999999999998</c:v>
                </c:pt>
                <c:pt idx="11264">
                  <c:v>-43.196999999999996</c:v>
                </c:pt>
                <c:pt idx="11265">
                  <c:v>-43.194999999999993</c:v>
                </c:pt>
                <c:pt idx="11266">
                  <c:v>-43.192999999999998</c:v>
                </c:pt>
                <c:pt idx="11267">
                  <c:v>-43.190999999999995</c:v>
                </c:pt>
                <c:pt idx="11268">
                  <c:v>-43.188999999999993</c:v>
                </c:pt>
                <c:pt idx="11269">
                  <c:v>-43.186999999999998</c:v>
                </c:pt>
                <c:pt idx="11270">
                  <c:v>-43.184999999999995</c:v>
                </c:pt>
                <c:pt idx="11271">
                  <c:v>-43.182999999999993</c:v>
                </c:pt>
                <c:pt idx="11272">
                  <c:v>-43.180999999999997</c:v>
                </c:pt>
                <c:pt idx="11273">
                  <c:v>-43.178999999999995</c:v>
                </c:pt>
                <c:pt idx="11274">
                  <c:v>-43.176999999999992</c:v>
                </c:pt>
                <c:pt idx="11275">
                  <c:v>-43.174999999999997</c:v>
                </c:pt>
                <c:pt idx="11276">
                  <c:v>-43.172999999999995</c:v>
                </c:pt>
                <c:pt idx="11277">
                  <c:v>-43.170999999999992</c:v>
                </c:pt>
                <c:pt idx="11278">
                  <c:v>-43.168999999999997</c:v>
                </c:pt>
                <c:pt idx="11279">
                  <c:v>-43.166999999999994</c:v>
                </c:pt>
                <c:pt idx="11280">
                  <c:v>-43.164999999999992</c:v>
                </c:pt>
                <c:pt idx="11281">
                  <c:v>-43.162999999999997</c:v>
                </c:pt>
                <c:pt idx="11282">
                  <c:v>-43.160999999999994</c:v>
                </c:pt>
                <c:pt idx="11283">
                  <c:v>-43.158999999999992</c:v>
                </c:pt>
                <c:pt idx="11284">
                  <c:v>-43.156999999999996</c:v>
                </c:pt>
                <c:pt idx="11285">
                  <c:v>-43.154999999999994</c:v>
                </c:pt>
                <c:pt idx="11286">
                  <c:v>-43.152999999999992</c:v>
                </c:pt>
                <c:pt idx="11287">
                  <c:v>-43.150999999999996</c:v>
                </c:pt>
                <c:pt idx="11288">
                  <c:v>-43.148999999999994</c:v>
                </c:pt>
                <c:pt idx="11289">
                  <c:v>-43.146999999999991</c:v>
                </c:pt>
                <c:pt idx="11290">
                  <c:v>-43.144999999999996</c:v>
                </c:pt>
                <c:pt idx="11291">
                  <c:v>-43.142999999999994</c:v>
                </c:pt>
                <c:pt idx="11292">
                  <c:v>-43.140999999999991</c:v>
                </c:pt>
                <c:pt idx="11293">
                  <c:v>-43.138999999999996</c:v>
                </c:pt>
                <c:pt idx="11294">
                  <c:v>-43.136999999999993</c:v>
                </c:pt>
                <c:pt idx="11295">
                  <c:v>-43.134999999999991</c:v>
                </c:pt>
                <c:pt idx="11296">
                  <c:v>-43.132999999999996</c:v>
                </c:pt>
                <c:pt idx="11297">
                  <c:v>-43.130999999999993</c:v>
                </c:pt>
                <c:pt idx="11298">
                  <c:v>-43.128999999999991</c:v>
                </c:pt>
                <c:pt idx="11299">
                  <c:v>-43.126999999999995</c:v>
                </c:pt>
                <c:pt idx="11300">
                  <c:v>-43.124999999999993</c:v>
                </c:pt>
                <c:pt idx="11301">
                  <c:v>-43.12299999999999</c:v>
                </c:pt>
                <c:pt idx="11302">
                  <c:v>-43.120999999999995</c:v>
                </c:pt>
                <c:pt idx="11303">
                  <c:v>-43.118999999999993</c:v>
                </c:pt>
                <c:pt idx="11304">
                  <c:v>-43.11699999999999</c:v>
                </c:pt>
                <c:pt idx="11305">
                  <c:v>-43.114999999999995</c:v>
                </c:pt>
                <c:pt idx="11306">
                  <c:v>-43.113</c:v>
                </c:pt>
                <c:pt idx="11307">
                  <c:v>-43.11099999999999</c:v>
                </c:pt>
                <c:pt idx="11308">
                  <c:v>-43.108999999999995</c:v>
                </c:pt>
                <c:pt idx="11309">
                  <c:v>-43.106999999999999</c:v>
                </c:pt>
                <c:pt idx="11310">
                  <c:v>-43.10499999999999</c:v>
                </c:pt>
                <c:pt idx="11311">
                  <c:v>-43.102999999999994</c:v>
                </c:pt>
                <c:pt idx="11312">
                  <c:v>-43.100999999999999</c:v>
                </c:pt>
                <c:pt idx="11313">
                  <c:v>-43.09899999999999</c:v>
                </c:pt>
                <c:pt idx="11314">
                  <c:v>-43.096999999999994</c:v>
                </c:pt>
                <c:pt idx="11315">
                  <c:v>-43.094999999999999</c:v>
                </c:pt>
                <c:pt idx="11316">
                  <c:v>-43.092999999999989</c:v>
                </c:pt>
                <c:pt idx="11317">
                  <c:v>-43.090999999999994</c:v>
                </c:pt>
                <c:pt idx="11318">
                  <c:v>-43.088999999999999</c:v>
                </c:pt>
                <c:pt idx="11319">
                  <c:v>-43.086999999999989</c:v>
                </c:pt>
                <c:pt idx="11320">
                  <c:v>-43.084999999999994</c:v>
                </c:pt>
                <c:pt idx="11321">
                  <c:v>-43.082999999999998</c:v>
                </c:pt>
                <c:pt idx="11322">
                  <c:v>-43.080999999999996</c:v>
                </c:pt>
                <c:pt idx="11323">
                  <c:v>-43.078999999999994</c:v>
                </c:pt>
                <c:pt idx="11324">
                  <c:v>-43.076999999999998</c:v>
                </c:pt>
                <c:pt idx="11325">
                  <c:v>-43.074999999999996</c:v>
                </c:pt>
                <c:pt idx="11326">
                  <c:v>-43.072999999999993</c:v>
                </c:pt>
                <c:pt idx="11327">
                  <c:v>-43.070999999999998</c:v>
                </c:pt>
                <c:pt idx="11328">
                  <c:v>-43.068999999999996</c:v>
                </c:pt>
                <c:pt idx="11329">
                  <c:v>-43.066999999999993</c:v>
                </c:pt>
                <c:pt idx="11330">
                  <c:v>-43.064999999999998</c:v>
                </c:pt>
                <c:pt idx="11331">
                  <c:v>-43.062999999999995</c:v>
                </c:pt>
                <c:pt idx="11332">
                  <c:v>-43.060999999999993</c:v>
                </c:pt>
                <c:pt idx="11333">
                  <c:v>-43.058999999999997</c:v>
                </c:pt>
                <c:pt idx="11334">
                  <c:v>-43.056999999999995</c:v>
                </c:pt>
                <c:pt idx="11335">
                  <c:v>-43.054999999999993</c:v>
                </c:pt>
                <c:pt idx="11336">
                  <c:v>-43.052999999999997</c:v>
                </c:pt>
                <c:pt idx="11337">
                  <c:v>-43.050999999999995</c:v>
                </c:pt>
                <c:pt idx="11338">
                  <c:v>-43.048999999999992</c:v>
                </c:pt>
                <c:pt idx="11339">
                  <c:v>-43.046999999999997</c:v>
                </c:pt>
                <c:pt idx="11340">
                  <c:v>-43.044999999999995</c:v>
                </c:pt>
                <c:pt idx="11341">
                  <c:v>-43.042999999999992</c:v>
                </c:pt>
                <c:pt idx="11342">
                  <c:v>-43.040999999999997</c:v>
                </c:pt>
                <c:pt idx="11343">
                  <c:v>-43.038999999999994</c:v>
                </c:pt>
                <c:pt idx="11344">
                  <c:v>-43.036999999999992</c:v>
                </c:pt>
                <c:pt idx="11345">
                  <c:v>-43.034999999999997</c:v>
                </c:pt>
                <c:pt idx="11346">
                  <c:v>-43.032999999999994</c:v>
                </c:pt>
                <c:pt idx="11347">
                  <c:v>-43.030999999999992</c:v>
                </c:pt>
                <c:pt idx="11348">
                  <c:v>-43.028999999999996</c:v>
                </c:pt>
                <c:pt idx="11349">
                  <c:v>-43.026999999999994</c:v>
                </c:pt>
                <c:pt idx="11350">
                  <c:v>-43.024999999999991</c:v>
                </c:pt>
                <c:pt idx="11351">
                  <c:v>-43.022999999999996</c:v>
                </c:pt>
                <c:pt idx="11352">
                  <c:v>-43.020999999999994</c:v>
                </c:pt>
                <c:pt idx="11353">
                  <c:v>-43.018999999999991</c:v>
                </c:pt>
                <c:pt idx="11354">
                  <c:v>-43.016999999999996</c:v>
                </c:pt>
                <c:pt idx="11355">
                  <c:v>-43.014999999999993</c:v>
                </c:pt>
                <c:pt idx="11356">
                  <c:v>-43.012999999999991</c:v>
                </c:pt>
                <c:pt idx="11357">
                  <c:v>-43.010999999999996</c:v>
                </c:pt>
                <c:pt idx="11358">
                  <c:v>-43.008999999999993</c:v>
                </c:pt>
                <c:pt idx="11359">
                  <c:v>-43.006999999999991</c:v>
                </c:pt>
                <c:pt idx="11360">
                  <c:v>-43.004999999999995</c:v>
                </c:pt>
                <c:pt idx="11361">
                  <c:v>-43.002999999999993</c:v>
                </c:pt>
                <c:pt idx="11362">
                  <c:v>-43.000999999999991</c:v>
                </c:pt>
                <c:pt idx="11363">
                  <c:v>-42.998999999999995</c:v>
                </c:pt>
                <c:pt idx="11364">
                  <c:v>-42.996999999999993</c:v>
                </c:pt>
                <c:pt idx="11365">
                  <c:v>-42.99499999999999</c:v>
                </c:pt>
                <c:pt idx="11366">
                  <c:v>-42.992999999999995</c:v>
                </c:pt>
                <c:pt idx="11367">
                  <c:v>-42.990999999999993</c:v>
                </c:pt>
                <c:pt idx="11368">
                  <c:v>-42.98899999999999</c:v>
                </c:pt>
                <c:pt idx="11369">
                  <c:v>-42.986999999999995</c:v>
                </c:pt>
                <c:pt idx="11370">
                  <c:v>-42.984999999999999</c:v>
                </c:pt>
                <c:pt idx="11371">
                  <c:v>-42.98299999999999</c:v>
                </c:pt>
                <c:pt idx="11372">
                  <c:v>-42.980999999999995</c:v>
                </c:pt>
                <c:pt idx="11373">
                  <c:v>-42.978999999999999</c:v>
                </c:pt>
                <c:pt idx="11374">
                  <c:v>-42.97699999999999</c:v>
                </c:pt>
                <c:pt idx="11375">
                  <c:v>-42.974999999999994</c:v>
                </c:pt>
                <c:pt idx="11376">
                  <c:v>-42.972999999999999</c:v>
                </c:pt>
                <c:pt idx="11377">
                  <c:v>-42.970999999999989</c:v>
                </c:pt>
                <c:pt idx="11378">
                  <c:v>-42.968999999999994</c:v>
                </c:pt>
                <c:pt idx="11379">
                  <c:v>-42.966999999999999</c:v>
                </c:pt>
                <c:pt idx="11380">
                  <c:v>-42.964999999999989</c:v>
                </c:pt>
                <c:pt idx="11381">
                  <c:v>-42.962999999999994</c:v>
                </c:pt>
                <c:pt idx="11382">
                  <c:v>-42.960999999999999</c:v>
                </c:pt>
                <c:pt idx="11383">
                  <c:v>-42.958999999999996</c:v>
                </c:pt>
                <c:pt idx="11384">
                  <c:v>-42.956999999999994</c:v>
                </c:pt>
                <c:pt idx="11385">
                  <c:v>-42.954999999999998</c:v>
                </c:pt>
                <c:pt idx="11386">
                  <c:v>-42.952999999999996</c:v>
                </c:pt>
                <c:pt idx="11387">
                  <c:v>-42.950999999999993</c:v>
                </c:pt>
                <c:pt idx="11388">
                  <c:v>-42.948999999999998</c:v>
                </c:pt>
                <c:pt idx="11389">
                  <c:v>-42.946999999999996</c:v>
                </c:pt>
                <c:pt idx="11390">
                  <c:v>-42.944999999999993</c:v>
                </c:pt>
                <c:pt idx="11391">
                  <c:v>-42.942999999999998</c:v>
                </c:pt>
                <c:pt idx="11392">
                  <c:v>-42.940999999999995</c:v>
                </c:pt>
                <c:pt idx="11393">
                  <c:v>-42.938999999999993</c:v>
                </c:pt>
                <c:pt idx="11394">
                  <c:v>-42.936999999999998</c:v>
                </c:pt>
                <c:pt idx="11395">
                  <c:v>-42.934999999999995</c:v>
                </c:pt>
                <c:pt idx="11396">
                  <c:v>-42.932999999999993</c:v>
                </c:pt>
                <c:pt idx="11397">
                  <c:v>-42.930999999999997</c:v>
                </c:pt>
                <c:pt idx="11398">
                  <c:v>-42.928999999999995</c:v>
                </c:pt>
                <c:pt idx="11399">
                  <c:v>-42.926999999999992</c:v>
                </c:pt>
                <c:pt idx="11400">
                  <c:v>-42.924999999999997</c:v>
                </c:pt>
                <c:pt idx="11401">
                  <c:v>-42.922999999999995</c:v>
                </c:pt>
                <c:pt idx="11402">
                  <c:v>-42.920999999999992</c:v>
                </c:pt>
                <c:pt idx="11403">
                  <c:v>-42.918999999999997</c:v>
                </c:pt>
                <c:pt idx="11404">
                  <c:v>-42.916999999999994</c:v>
                </c:pt>
                <c:pt idx="11405">
                  <c:v>-42.914999999999992</c:v>
                </c:pt>
                <c:pt idx="11406">
                  <c:v>-42.912999999999997</c:v>
                </c:pt>
                <c:pt idx="11407">
                  <c:v>-42.910999999999994</c:v>
                </c:pt>
                <c:pt idx="11408">
                  <c:v>-42.908999999999992</c:v>
                </c:pt>
                <c:pt idx="11409">
                  <c:v>-42.906999999999996</c:v>
                </c:pt>
                <c:pt idx="11410">
                  <c:v>-42.904999999999994</c:v>
                </c:pt>
                <c:pt idx="11411">
                  <c:v>-42.902999999999992</c:v>
                </c:pt>
                <c:pt idx="11412">
                  <c:v>-42.900999999999996</c:v>
                </c:pt>
                <c:pt idx="11413">
                  <c:v>-42.898999999999994</c:v>
                </c:pt>
                <c:pt idx="11414">
                  <c:v>-42.896999999999991</c:v>
                </c:pt>
                <c:pt idx="11415">
                  <c:v>-42.894999999999996</c:v>
                </c:pt>
                <c:pt idx="11416">
                  <c:v>-42.892999999999994</c:v>
                </c:pt>
                <c:pt idx="11417">
                  <c:v>-42.890999999999991</c:v>
                </c:pt>
                <c:pt idx="11418">
                  <c:v>-42.888999999999996</c:v>
                </c:pt>
                <c:pt idx="11419">
                  <c:v>-42.886999999999993</c:v>
                </c:pt>
                <c:pt idx="11420">
                  <c:v>-42.884999999999991</c:v>
                </c:pt>
                <c:pt idx="11421">
                  <c:v>-42.882999999999996</c:v>
                </c:pt>
                <c:pt idx="11422">
                  <c:v>-42.880999999999993</c:v>
                </c:pt>
                <c:pt idx="11423">
                  <c:v>-42.878999999999991</c:v>
                </c:pt>
                <c:pt idx="11424">
                  <c:v>-42.876999999999995</c:v>
                </c:pt>
                <c:pt idx="11425">
                  <c:v>-42.874999999999993</c:v>
                </c:pt>
                <c:pt idx="11426">
                  <c:v>-42.87299999999999</c:v>
                </c:pt>
                <c:pt idx="11427">
                  <c:v>-42.870999999999995</c:v>
                </c:pt>
                <c:pt idx="11428">
                  <c:v>-42.868999999999993</c:v>
                </c:pt>
                <c:pt idx="11429">
                  <c:v>-42.86699999999999</c:v>
                </c:pt>
                <c:pt idx="11430">
                  <c:v>-42.864999999999995</c:v>
                </c:pt>
                <c:pt idx="11431">
                  <c:v>-42.863</c:v>
                </c:pt>
                <c:pt idx="11432">
                  <c:v>-42.86099999999999</c:v>
                </c:pt>
                <c:pt idx="11433">
                  <c:v>-42.858999999999995</c:v>
                </c:pt>
                <c:pt idx="11434">
                  <c:v>-42.856999999999999</c:v>
                </c:pt>
                <c:pt idx="11435">
                  <c:v>-42.85499999999999</c:v>
                </c:pt>
                <c:pt idx="11436">
                  <c:v>-42.852999999999994</c:v>
                </c:pt>
                <c:pt idx="11437">
                  <c:v>-42.850999999999999</c:v>
                </c:pt>
                <c:pt idx="11438">
                  <c:v>-42.84899999999999</c:v>
                </c:pt>
                <c:pt idx="11439">
                  <c:v>-42.846999999999994</c:v>
                </c:pt>
                <c:pt idx="11440">
                  <c:v>-42.844999999999999</c:v>
                </c:pt>
                <c:pt idx="11441">
                  <c:v>-42.842999999999989</c:v>
                </c:pt>
                <c:pt idx="11442">
                  <c:v>-42.840999999999994</c:v>
                </c:pt>
                <c:pt idx="11443">
                  <c:v>-42.838999999999999</c:v>
                </c:pt>
                <c:pt idx="11444">
                  <c:v>-42.836999999999989</c:v>
                </c:pt>
                <c:pt idx="11445">
                  <c:v>-42.834999999999994</c:v>
                </c:pt>
                <c:pt idx="11446">
                  <c:v>-42.832999999999998</c:v>
                </c:pt>
                <c:pt idx="11447">
                  <c:v>-42.830999999999996</c:v>
                </c:pt>
                <c:pt idx="11448">
                  <c:v>-42.828999999999994</c:v>
                </c:pt>
                <c:pt idx="11449">
                  <c:v>-42.826999999999998</c:v>
                </c:pt>
                <c:pt idx="11450">
                  <c:v>-42.824999999999996</c:v>
                </c:pt>
                <c:pt idx="11451">
                  <c:v>-42.822999999999993</c:v>
                </c:pt>
                <c:pt idx="11452">
                  <c:v>-42.820999999999998</c:v>
                </c:pt>
                <c:pt idx="11453">
                  <c:v>-42.818999999999996</c:v>
                </c:pt>
                <c:pt idx="11454">
                  <c:v>-42.816999999999993</c:v>
                </c:pt>
                <c:pt idx="11455">
                  <c:v>-42.814999999999998</c:v>
                </c:pt>
                <c:pt idx="11456">
                  <c:v>-42.812999999999995</c:v>
                </c:pt>
                <c:pt idx="11457">
                  <c:v>-42.810999999999993</c:v>
                </c:pt>
                <c:pt idx="11458">
                  <c:v>-42.808999999999997</c:v>
                </c:pt>
                <c:pt idx="11459">
                  <c:v>-42.806999999999995</c:v>
                </c:pt>
                <c:pt idx="11460">
                  <c:v>-42.804999999999993</c:v>
                </c:pt>
                <c:pt idx="11461">
                  <c:v>-42.802999999999997</c:v>
                </c:pt>
                <c:pt idx="11462">
                  <c:v>-42.800999999999995</c:v>
                </c:pt>
                <c:pt idx="11463">
                  <c:v>-42.798999999999992</c:v>
                </c:pt>
                <c:pt idx="11464">
                  <c:v>-42.796999999999997</c:v>
                </c:pt>
                <c:pt idx="11465">
                  <c:v>-42.794999999999995</c:v>
                </c:pt>
                <c:pt idx="11466">
                  <c:v>-42.792999999999992</c:v>
                </c:pt>
                <c:pt idx="11467">
                  <c:v>-42.790999999999997</c:v>
                </c:pt>
                <c:pt idx="11468">
                  <c:v>-42.788999999999994</c:v>
                </c:pt>
                <c:pt idx="11469">
                  <c:v>-42.786999999999992</c:v>
                </c:pt>
                <c:pt idx="11470">
                  <c:v>-42.784999999999997</c:v>
                </c:pt>
                <c:pt idx="11471">
                  <c:v>-42.782999999999994</c:v>
                </c:pt>
                <c:pt idx="11472">
                  <c:v>-42.780999999999992</c:v>
                </c:pt>
                <c:pt idx="11473">
                  <c:v>-42.778999999999996</c:v>
                </c:pt>
                <c:pt idx="11474">
                  <c:v>-42.776999999999994</c:v>
                </c:pt>
                <c:pt idx="11475">
                  <c:v>-42.774999999999991</c:v>
                </c:pt>
                <c:pt idx="11476">
                  <c:v>-42.772999999999996</c:v>
                </c:pt>
                <c:pt idx="11477">
                  <c:v>-42.770999999999994</c:v>
                </c:pt>
                <c:pt idx="11478">
                  <c:v>-42.768999999999991</c:v>
                </c:pt>
                <c:pt idx="11479">
                  <c:v>-42.766999999999996</c:v>
                </c:pt>
                <c:pt idx="11480">
                  <c:v>-42.764999999999993</c:v>
                </c:pt>
                <c:pt idx="11481">
                  <c:v>-42.762999999999991</c:v>
                </c:pt>
                <c:pt idx="11482">
                  <c:v>-42.760999999999996</c:v>
                </c:pt>
                <c:pt idx="11483">
                  <c:v>-42.758999999999993</c:v>
                </c:pt>
                <c:pt idx="11484">
                  <c:v>-42.756999999999991</c:v>
                </c:pt>
                <c:pt idx="11485">
                  <c:v>-42.754999999999995</c:v>
                </c:pt>
                <c:pt idx="11486">
                  <c:v>-42.752999999999993</c:v>
                </c:pt>
                <c:pt idx="11487">
                  <c:v>-42.750999999999991</c:v>
                </c:pt>
                <c:pt idx="11488">
                  <c:v>-42.748999999999995</c:v>
                </c:pt>
                <c:pt idx="11489">
                  <c:v>-42.746999999999993</c:v>
                </c:pt>
                <c:pt idx="11490">
                  <c:v>-42.74499999999999</c:v>
                </c:pt>
                <c:pt idx="11491">
                  <c:v>-42.742999999999995</c:v>
                </c:pt>
                <c:pt idx="11492">
                  <c:v>-42.740999999999993</c:v>
                </c:pt>
                <c:pt idx="11493">
                  <c:v>-42.73899999999999</c:v>
                </c:pt>
                <c:pt idx="11494">
                  <c:v>-42.736999999999995</c:v>
                </c:pt>
                <c:pt idx="11495">
                  <c:v>-42.734999999999999</c:v>
                </c:pt>
                <c:pt idx="11496">
                  <c:v>-42.73299999999999</c:v>
                </c:pt>
                <c:pt idx="11497">
                  <c:v>-42.730999999999995</c:v>
                </c:pt>
                <c:pt idx="11498">
                  <c:v>-42.728999999999999</c:v>
                </c:pt>
                <c:pt idx="11499">
                  <c:v>-42.72699999999999</c:v>
                </c:pt>
                <c:pt idx="11500">
                  <c:v>-42.724999999999994</c:v>
                </c:pt>
                <c:pt idx="11501">
                  <c:v>-42.722999999999999</c:v>
                </c:pt>
                <c:pt idx="11502">
                  <c:v>-42.720999999999989</c:v>
                </c:pt>
                <c:pt idx="11503">
                  <c:v>-42.718999999999994</c:v>
                </c:pt>
                <c:pt idx="11504">
                  <c:v>-42.716999999999999</c:v>
                </c:pt>
                <c:pt idx="11505">
                  <c:v>-42.714999999999989</c:v>
                </c:pt>
                <c:pt idx="11506">
                  <c:v>-42.712999999999994</c:v>
                </c:pt>
                <c:pt idx="11507">
                  <c:v>-42.710999999999999</c:v>
                </c:pt>
                <c:pt idx="11508">
                  <c:v>-42.708999999999996</c:v>
                </c:pt>
                <c:pt idx="11509">
                  <c:v>-42.706999999999994</c:v>
                </c:pt>
                <c:pt idx="11510">
                  <c:v>-42.704999999999998</c:v>
                </c:pt>
                <c:pt idx="11511">
                  <c:v>-42.702999999999996</c:v>
                </c:pt>
                <c:pt idx="11512">
                  <c:v>-42.700999999999993</c:v>
                </c:pt>
                <c:pt idx="11513">
                  <c:v>-42.698999999999998</c:v>
                </c:pt>
                <c:pt idx="11514">
                  <c:v>-42.696999999999996</c:v>
                </c:pt>
                <c:pt idx="11515">
                  <c:v>-42.694999999999993</c:v>
                </c:pt>
                <c:pt idx="11516">
                  <c:v>-42.692999999999998</c:v>
                </c:pt>
                <c:pt idx="11517">
                  <c:v>-42.690999999999995</c:v>
                </c:pt>
                <c:pt idx="11518">
                  <c:v>-42.688999999999993</c:v>
                </c:pt>
                <c:pt idx="11519">
                  <c:v>-42.686999999999998</c:v>
                </c:pt>
                <c:pt idx="11520">
                  <c:v>-42.684999999999995</c:v>
                </c:pt>
                <c:pt idx="11521">
                  <c:v>-42.682999999999993</c:v>
                </c:pt>
                <c:pt idx="11522">
                  <c:v>-42.680999999999997</c:v>
                </c:pt>
                <c:pt idx="11523">
                  <c:v>-42.678999999999995</c:v>
                </c:pt>
                <c:pt idx="11524">
                  <c:v>-42.676999999999992</c:v>
                </c:pt>
                <c:pt idx="11525">
                  <c:v>-42.674999999999997</c:v>
                </c:pt>
                <c:pt idx="11526">
                  <c:v>-42.672999999999995</c:v>
                </c:pt>
                <c:pt idx="11527">
                  <c:v>-42.670999999999992</c:v>
                </c:pt>
                <c:pt idx="11528">
                  <c:v>-42.668999999999997</c:v>
                </c:pt>
                <c:pt idx="11529">
                  <c:v>-42.666999999999994</c:v>
                </c:pt>
                <c:pt idx="11530">
                  <c:v>-42.664999999999992</c:v>
                </c:pt>
                <c:pt idx="11531">
                  <c:v>-42.662999999999997</c:v>
                </c:pt>
                <c:pt idx="11532">
                  <c:v>-42.660999999999994</c:v>
                </c:pt>
                <c:pt idx="11533">
                  <c:v>-42.658999999999992</c:v>
                </c:pt>
                <c:pt idx="11534">
                  <c:v>-42.656999999999996</c:v>
                </c:pt>
                <c:pt idx="11535">
                  <c:v>-42.654999999999994</c:v>
                </c:pt>
                <c:pt idx="11536">
                  <c:v>-42.652999999999992</c:v>
                </c:pt>
                <c:pt idx="11537">
                  <c:v>-42.650999999999996</c:v>
                </c:pt>
                <c:pt idx="11538">
                  <c:v>-42.648999999999994</c:v>
                </c:pt>
                <c:pt idx="11539">
                  <c:v>-42.646999999999991</c:v>
                </c:pt>
                <c:pt idx="11540">
                  <c:v>-42.644999999999996</c:v>
                </c:pt>
                <c:pt idx="11541">
                  <c:v>-42.642999999999994</c:v>
                </c:pt>
                <c:pt idx="11542">
                  <c:v>-42.640999999999991</c:v>
                </c:pt>
                <c:pt idx="11543">
                  <c:v>-42.638999999999996</c:v>
                </c:pt>
                <c:pt idx="11544">
                  <c:v>-42.636999999999993</c:v>
                </c:pt>
                <c:pt idx="11545">
                  <c:v>-42.634999999999991</c:v>
                </c:pt>
                <c:pt idx="11546">
                  <c:v>-42.632999999999996</c:v>
                </c:pt>
                <c:pt idx="11547">
                  <c:v>-42.630999999999993</c:v>
                </c:pt>
                <c:pt idx="11548">
                  <c:v>-42.628999999999991</c:v>
                </c:pt>
                <c:pt idx="11549">
                  <c:v>-42.626999999999995</c:v>
                </c:pt>
                <c:pt idx="11550">
                  <c:v>-42.624999999999993</c:v>
                </c:pt>
                <c:pt idx="11551">
                  <c:v>-42.62299999999999</c:v>
                </c:pt>
                <c:pt idx="11552">
                  <c:v>-42.620999999999995</c:v>
                </c:pt>
                <c:pt idx="11553">
                  <c:v>-42.618999999999993</c:v>
                </c:pt>
                <c:pt idx="11554">
                  <c:v>-42.61699999999999</c:v>
                </c:pt>
                <c:pt idx="11555">
                  <c:v>-42.614999999999995</c:v>
                </c:pt>
                <c:pt idx="11556">
                  <c:v>-42.613</c:v>
                </c:pt>
                <c:pt idx="11557">
                  <c:v>-42.61099999999999</c:v>
                </c:pt>
                <c:pt idx="11558">
                  <c:v>-42.608999999999995</c:v>
                </c:pt>
                <c:pt idx="11559">
                  <c:v>-42.606999999999999</c:v>
                </c:pt>
                <c:pt idx="11560">
                  <c:v>-42.60499999999999</c:v>
                </c:pt>
                <c:pt idx="11561">
                  <c:v>-42.602999999999994</c:v>
                </c:pt>
                <c:pt idx="11562">
                  <c:v>-42.600999999999999</c:v>
                </c:pt>
                <c:pt idx="11563">
                  <c:v>-42.59899999999999</c:v>
                </c:pt>
                <c:pt idx="11564">
                  <c:v>-42.596999999999994</c:v>
                </c:pt>
                <c:pt idx="11565">
                  <c:v>-42.594999999999999</c:v>
                </c:pt>
                <c:pt idx="11566">
                  <c:v>-42.592999999999989</c:v>
                </c:pt>
                <c:pt idx="11567">
                  <c:v>-42.590999999999994</c:v>
                </c:pt>
                <c:pt idx="11568">
                  <c:v>-42.588999999999999</c:v>
                </c:pt>
                <c:pt idx="11569">
                  <c:v>-42.586999999999989</c:v>
                </c:pt>
                <c:pt idx="11570">
                  <c:v>-42.584999999999994</c:v>
                </c:pt>
                <c:pt idx="11571">
                  <c:v>-42.582999999999998</c:v>
                </c:pt>
                <c:pt idx="11572">
                  <c:v>-42.580999999999996</c:v>
                </c:pt>
                <c:pt idx="11573">
                  <c:v>-42.578999999999994</c:v>
                </c:pt>
                <c:pt idx="11574">
                  <c:v>-42.576999999999998</c:v>
                </c:pt>
                <c:pt idx="11575">
                  <c:v>-42.574999999999996</c:v>
                </c:pt>
                <c:pt idx="11576">
                  <c:v>-42.572999999999993</c:v>
                </c:pt>
                <c:pt idx="11577">
                  <c:v>-42.570999999999998</c:v>
                </c:pt>
                <c:pt idx="11578">
                  <c:v>-42.568999999999996</c:v>
                </c:pt>
                <c:pt idx="11579">
                  <c:v>-42.566999999999993</c:v>
                </c:pt>
                <c:pt idx="11580">
                  <c:v>-42.564999999999998</c:v>
                </c:pt>
                <c:pt idx="11581">
                  <c:v>-42.562999999999995</c:v>
                </c:pt>
                <c:pt idx="11582">
                  <c:v>-42.560999999999993</c:v>
                </c:pt>
                <c:pt idx="11583">
                  <c:v>-42.558999999999997</c:v>
                </c:pt>
                <c:pt idx="11584">
                  <c:v>-42.556999999999995</c:v>
                </c:pt>
                <c:pt idx="11585">
                  <c:v>-42.554999999999993</c:v>
                </c:pt>
                <c:pt idx="11586">
                  <c:v>-42.552999999999997</c:v>
                </c:pt>
                <c:pt idx="11587">
                  <c:v>-42.550999999999995</c:v>
                </c:pt>
                <c:pt idx="11588">
                  <c:v>-42.548999999999992</c:v>
                </c:pt>
                <c:pt idx="11589">
                  <c:v>-42.546999999999997</c:v>
                </c:pt>
                <c:pt idx="11590">
                  <c:v>-42.544999999999995</c:v>
                </c:pt>
                <c:pt idx="11591">
                  <c:v>-42.542999999999992</c:v>
                </c:pt>
                <c:pt idx="11592">
                  <c:v>-42.540999999999997</c:v>
                </c:pt>
                <c:pt idx="11593">
                  <c:v>-42.538999999999994</c:v>
                </c:pt>
                <c:pt idx="11594">
                  <c:v>-42.536999999999992</c:v>
                </c:pt>
                <c:pt idx="11595">
                  <c:v>-42.534999999999997</c:v>
                </c:pt>
                <c:pt idx="11596">
                  <c:v>-42.532999999999994</c:v>
                </c:pt>
                <c:pt idx="11597">
                  <c:v>-42.530999999999992</c:v>
                </c:pt>
                <c:pt idx="11598">
                  <c:v>-42.528999999999996</c:v>
                </c:pt>
                <c:pt idx="11599">
                  <c:v>-42.526999999999994</c:v>
                </c:pt>
                <c:pt idx="11600">
                  <c:v>-42.524999999999991</c:v>
                </c:pt>
                <c:pt idx="11601">
                  <c:v>-42.522999999999996</c:v>
                </c:pt>
                <c:pt idx="11602">
                  <c:v>-42.520999999999994</c:v>
                </c:pt>
                <c:pt idx="11603">
                  <c:v>-42.518999999999991</c:v>
                </c:pt>
                <c:pt idx="11604">
                  <c:v>-42.516999999999996</c:v>
                </c:pt>
                <c:pt idx="11605">
                  <c:v>-42.514999999999993</c:v>
                </c:pt>
                <c:pt idx="11606">
                  <c:v>-42.512999999999991</c:v>
                </c:pt>
                <c:pt idx="11607">
                  <c:v>-42.510999999999996</c:v>
                </c:pt>
                <c:pt idx="11608">
                  <c:v>-42.508999999999993</c:v>
                </c:pt>
                <c:pt idx="11609">
                  <c:v>-42.506999999999991</c:v>
                </c:pt>
                <c:pt idx="11610">
                  <c:v>-42.504999999999995</c:v>
                </c:pt>
                <c:pt idx="11611">
                  <c:v>-42.502999999999993</c:v>
                </c:pt>
                <c:pt idx="11612">
                  <c:v>-42.500999999999991</c:v>
                </c:pt>
                <c:pt idx="11613">
                  <c:v>-42.498999999999995</c:v>
                </c:pt>
                <c:pt idx="11614">
                  <c:v>-42.496999999999993</c:v>
                </c:pt>
                <c:pt idx="11615">
                  <c:v>-42.49499999999999</c:v>
                </c:pt>
                <c:pt idx="11616">
                  <c:v>-42.492999999999995</c:v>
                </c:pt>
                <c:pt idx="11617">
                  <c:v>-42.490999999999993</c:v>
                </c:pt>
                <c:pt idx="11618">
                  <c:v>-42.48899999999999</c:v>
                </c:pt>
                <c:pt idx="11619">
                  <c:v>-42.486999999999995</c:v>
                </c:pt>
                <c:pt idx="11620">
                  <c:v>-42.484999999999999</c:v>
                </c:pt>
                <c:pt idx="11621">
                  <c:v>-42.48299999999999</c:v>
                </c:pt>
                <c:pt idx="11622">
                  <c:v>-42.480999999999995</c:v>
                </c:pt>
                <c:pt idx="11623">
                  <c:v>-42.478999999999999</c:v>
                </c:pt>
                <c:pt idx="11624">
                  <c:v>-42.47699999999999</c:v>
                </c:pt>
                <c:pt idx="11625">
                  <c:v>-42.474999999999994</c:v>
                </c:pt>
                <c:pt idx="11626">
                  <c:v>-42.472999999999999</c:v>
                </c:pt>
                <c:pt idx="11627">
                  <c:v>-42.470999999999989</c:v>
                </c:pt>
                <c:pt idx="11628">
                  <c:v>-42.468999999999994</c:v>
                </c:pt>
                <c:pt idx="11629">
                  <c:v>-42.466999999999999</c:v>
                </c:pt>
                <c:pt idx="11630">
                  <c:v>-42.464999999999989</c:v>
                </c:pt>
                <c:pt idx="11631">
                  <c:v>-42.462999999999994</c:v>
                </c:pt>
                <c:pt idx="11632">
                  <c:v>-42.460999999999999</c:v>
                </c:pt>
                <c:pt idx="11633">
                  <c:v>-42.458999999999996</c:v>
                </c:pt>
                <c:pt idx="11634">
                  <c:v>-42.456999999999994</c:v>
                </c:pt>
                <c:pt idx="11635">
                  <c:v>-42.454999999999998</c:v>
                </c:pt>
                <c:pt idx="11636">
                  <c:v>-42.452999999999996</c:v>
                </c:pt>
                <c:pt idx="11637">
                  <c:v>-42.450999999999993</c:v>
                </c:pt>
                <c:pt idx="11638">
                  <c:v>-42.448999999999998</c:v>
                </c:pt>
                <c:pt idx="11639">
                  <c:v>-42.446999999999996</c:v>
                </c:pt>
                <c:pt idx="11640">
                  <c:v>-42.444999999999993</c:v>
                </c:pt>
                <c:pt idx="11641">
                  <c:v>-42.442999999999998</c:v>
                </c:pt>
                <c:pt idx="11642">
                  <c:v>-42.440999999999995</c:v>
                </c:pt>
                <c:pt idx="11643">
                  <c:v>-42.438999999999993</c:v>
                </c:pt>
                <c:pt idx="11644">
                  <c:v>-42.436999999999998</c:v>
                </c:pt>
                <c:pt idx="11645">
                  <c:v>-42.434999999999995</c:v>
                </c:pt>
                <c:pt idx="11646">
                  <c:v>-42.432999999999993</c:v>
                </c:pt>
                <c:pt idx="11647">
                  <c:v>-42.430999999999997</c:v>
                </c:pt>
                <c:pt idx="11648">
                  <c:v>-42.428999999999995</c:v>
                </c:pt>
                <c:pt idx="11649">
                  <c:v>-42.426999999999992</c:v>
                </c:pt>
                <c:pt idx="11650">
                  <c:v>-42.424999999999997</c:v>
                </c:pt>
                <c:pt idx="11651">
                  <c:v>-42.422999999999995</c:v>
                </c:pt>
                <c:pt idx="11652">
                  <c:v>-42.420999999999992</c:v>
                </c:pt>
                <c:pt idx="11653">
                  <c:v>-42.418999999999997</c:v>
                </c:pt>
                <c:pt idx="11654">
                  <c:v>-42.416999999999994</c:v>
                </c:pt>
                <c:pt idx="11655">
                  <c:v>-42.414999999999992</c:v>
                </c:pt>
                <c:pt idx="11656">
                  <c:v>-42.412999999999997</c:v>
                </c:pt>
                <c:pt idx="11657">
                  <c:v>-42.410999999999994</c:v>
                </c:pt>
                <c:pt idx="11658">
                  <c:v>-42.408999999999992</c:v>
                </c:pt>
                <c:pt idx="11659">
                  <c:v>-42.406999999999996</c:v>
                </c:pt>
                <c:pt idx="11660">
                  <c:v>-42.404999999999994</c:v>
                </c:pt>
                <c:pt idx="11661">
                  <c:v>-42.402999999999992</c:v>
                </c:pt>
                <c:pt idx="11662">
                  <c:v>-42.400999999999996</c:v>
                </c:pt>
                <c:pt idx="11663">
                  <c:v>-42.398999999999994</c:v>
                </c:pt>
                <c:pt idx="11664">
                  <c:v>-42.396999999999991</c:v>
                </c:pt>
                <c:pt idx="11665">
                  <c:v>-42.394999999999996</c:v>
                </c:pt>
                <c:pt idx="11666">
                  <c:v>-42.392999999999994</c:v>
                </c:pt>
                <c:pt idx="11667">
                  <c:v>-42.390999999999991</c:v>
                </c:pt>
                <c:pt idx="11668">
                  <c:v>-42.388999999999996</c:v>
                </c:pt>
                <c:pt idx="11669">
                  <c:v>-42.386999999999993</c:v>
                </c:pt>
                <c:pt idx="11670">
                  <c:v>-42.384999999999991</c:v>
                </c:pt>
                <c:pt idx="11671">
                  <c:v>-42.382999999999996</c:v>
                </c:pt>
                <c:pt idx="11672">
                  <c:v>-42.380999999999993</c:v>
                </c:pt>
                <c:pt idx="11673">
                  <c:v>-42.378999999999991</c:v>
                </c:pt>
                <c:pt idx="11674">
                  <c:v>-42.376999999999995</c:v>
                </c:pt>
                <c:pt idx="11675">
                  <c:v>-42.374999999999993</c:v>
                </c:pt>
                <c:pt idx="11676">
                  <c:v>-42.37299999999999</c:v>
                </c:pt>
                <c:pt idx="11677">
                  <c:v>-42.370999999999995</c:v>
                </c:pt>
                <c:pt idx="11678">
                  <c:v>-42.368999999999993</c:v>
                </c:pt>
                <c:pt idx="11679">
                  <c:v>-42.36699999999999</c:v>
                </c:pt>
                <c:pt idx="11680">
                  <c:v>-42.364999999999995</c:v>
                </c:pt>
                <c:pt idx="11681">
                  <c:v>-42.363</c:v>
                </c:pt>
                <c:pt idx="11682">
                  <c:v>-42.36099999999999</c:v>
                </c:pt>
                <c:pt idx="11683">
                  <c:v>-42.358999999999995</c:v>
                </c:pt>
                <c:pt idx="11684">
                  <c:v>-42.356999999999999</c:v>
                </c:pt>
                <c:pt idx="11685">
                  <c:v>-42.35499999999999</c:v>
                </c:pt>
                <c:pt idx="11686">
                  <c:v>-42.352999999999994</c:v>
                </c:pt>
                <c:pt idx="11687">
                  <c:v>-42.350999999999999</c:v>
                </c:pt>
                <c:pt idx="11688">
                  <c:v>-42.34899999999999</c:v>
                </c:pt>
                <c:pt idx="11689">
                  <c:v>-42.346999999999994</c:v>
                </c:pt>
                <c:pt idx="11690">
                  <c:v>-42.344999999999999</c:v>
                </c:pt>
                <c:pt idx="11691">
                  <c:v>-42.342999999999989</c:v>
                </c:pt>
                <c:pt idx="11692">
                  <c:v>-42.340999999999994</c:v>
                </c:pt>
                <c:pt idx="11693">
                  <c:v>-42.338999999999999</c:v>
                </c:pt>
                <c:pt idx="11694">
                  <c:v>-42.336999999999989</c:v>
                </c:pt>
                <c:pt idx="11695">
                  <c:v>-42.334999999999994</c:v>
                </c:pt>
                <c:pt idx="11696">
                  <c:v>-42.332999999999998</c:v>
                </c:pt>
                <c:pt idx="11697">
                  <c:v>-42.330999999999996</c:v>
                </c:pt>
                <c:pt idx="11698">
                  <c:v>-42.328999999999994</c:v>
                </c:pt>
                <c:pt idx="11699">
                  <c:v>-42.326999999999998</c:v>
                </c:pt>
                <c:pt idx="11700">
                  <c:v>-42.324999999999996</c:v>
                </c:pt>
                <c:pt idx="11701">
                  <c:v>-42.322999999999993</c:v>
                </c:pt>
                <c:pt idx="11702">
                  <c:v>-42.320999999999998</c:v>
                </c:pt>
                <c:pt idx="11703">
                  <c:v>-42.318999999999996</c:v>
                </c:pt>
                <c:pt idx="11704">
                  <c:v>-42.316999999999993</c:v>
                </c:pt>
                <c:pt idx="11705">
                  <c:v>-42.314999999999998</c:v>
                </c:pt>
                <c:pt idx="11706">
                  <c:v>-42.312999999999995</c:v>
                </c:pt>
                <c:pt idx="11707">
                  <c:v>-42.310999999999993</c:v>
                </c:pt>
                <c:pt idx="11708">
                  <c:v>-42.308999999999997</c:v>
                </c:pt>
                <c:pt idx="11709">
                  <c:v>-42.306999999999995</c:v>
                </c:pt>
                <c:pt idx="11710">
                  <c:v>-42.304999999999993</c:v>
                </c:pt>
                <c:pt idx="11711">
                  <c:v>-42.302999999999997</c:v>
                </c:pt>
                <c:pt idx="11712">
                  <c:v>-42.300999999999995</c:v>
                </c:pt>
                <c:pt idx="11713">
                  <c:v>-42.298999999999992</c:v>
                </c:pt>
                <c:pt idx="11714">
                  <c:v>-42.296999999999997</c:v>
                </c:pt>
                <c:pt idx="11715">
                  <c:v>-42.294999999999995</c:v>
                </c:pt>
                <c:pt idx="11716">
                  <c:v>-42.292999999999992</c:v>
                </c:pt>
                <c:pt idx="11717">
                  <c:v>-42.290999999999997</c:v>
                </c:pt>
                <c:pt idx="11718">
                  <c:v>-42.288999999999994</c:v>
                </c:pt>
                <c:pt idx="11719">
                  <c:v>-42.286999999999992</c:v>
                </c:pt>
                <c:pt idx="11720">
                  <c:v>-42.284999999999997</c:v>
                </c:pt>
                <c:pt idx="11721">
                  <c:v>-42.282999999999994</c:v>
                </c:pt>
                <c:pt idx="11722">
                  <c:v>-42.280999999999992</c:v>
                </c:pt>
                <c:pt idx="11723">
                  <c:v>-42.278999999999996</c:v>
                </c:pt>
                <c:pt idx="11724">
                  <c:v>-42.276999999999994</c:v>
                </c:pt>
                <c:pt idx="11725">
                  <c:v>-42.274999999999991</c:v>
                </c:pt>
                <c:pt idx="11726">
                  <c:v>-42.272999999999996</c:v>
                </c:pt>
                <c:pt idx="11727">
                  <c:v>-42.270999999999994</c:v>
                </c:pt>
                <c:pt idx="11728">
                  <c:v>-42.268999999999991</c:v>
                </c:pt>
                <c:pt idx="11729">
                  <c:v>-42.266999999999996</c:v>
                </c:pt>
                <c:pt idx="11730">
                  <c:v>-42.264999999999993</c:v>
                </c:pt>
                <c:pt idx="11731">
                  <c:v>-42.262999999999991</c:v>
                </c:pt>
                <c:pt idx="11732">
                  <c:v>-42.260999999999996</c:v>
                </c:pt>
                <c:pt idx="11733">
                  <c:v>-42.258999999999993</c:v>
                </c:pt>
                <c:pt idx="11734">
                  <c:v>-42.256999999999991</c:v>
                </c:pt>
                <c:pt idx="11735">
                  <c:v>-42.254999999999995</c:v>
                </c:pt>
                <c:pt idx="11736">
                  <c:v>-42.252999999999993</c:v>
                </c:pt>
                <c:pt idx="11737">
                  <c:v>-42.250999999999991</c:v>
                </c:pt>
                <c:pt idx="11738">
                  <c:v>-42.248999999999995</c:v>
                </c:pt>
                <c:pt idx="11739">
                  <c:v>-42.246999999999993</c:v>
                </c:pt>
                <c:pt idx="11740">
                  <c:v>-42.24499999999999</c:v>
                </c:pt>
                <c:pt idx="11741">
                  <c:v>-42.242999999999995</c:v>
                </c:pt>
                <c:pt idx="11742">
                  <c:v>-42.240999999999993</c:v>
                </c:pt>
                <c:pt idx="11743">
                  <c:v>-42.23899999999999</c:v>
                </c:pt>
                <c:pt idx="11744">
                  <c:v>-42.236999999999995</c:v>
                </c:pt>
                <c:pt idx="11745">
                  <c:v>-42.234999999999999</c:v>
                </c:pt>
                <c:pt idx="11746">
                  <c:v>-42.23299999999999</c:v>
                </c:pt>
                <c:pt idx="11747">
                  <c:v>-42.230999999999995</c:v>
                </c:pt>
                <c:pt idx="11748">
                  <c:v>-42.228999999999999</c:v>
                </c:pt>
                <c:pt idx="11749">
                  <c:v>-42.22699999999999</c:v>
                </c:pt>
                <c:pt idx="11750">
                  <c:v>-42.224999999999994</c:v>
                </c:pt>
                <c:pt idx="11751">
                  <c:v>-42.222999999999999</c:v>
                </c:pt>
                <c:pt idx="11752">
                  <c:v>-42.220999999999989</c:v>
                </c:pt>
                <c:pt idx="11753">
                  <c:v>-42.218999999999994</c:v>
                </c:pt>
                <c:pt idx="11754">
                  <c:v>-42.216999999999999</c:v>
                </c:pt>
                <c:pt idx="11755">
                  <c:v>-42.214999999999989</c:v>
                </c:pt>
                <c:pt idx="11756">
                  <c:v>-42.212999999999994</c:v>
                </c:pt>
                <c:pt idx="11757">
                  <c:v>-42.210999999999999</c:v>
                </c:pt>
                <c:pt idx="11758">
                  <c:v>-42.208999999999996</c:v>
                </c:pt>
                <c:pt idx="11759">
                  <c:v>-42.206999999999994</c:v>
                </c:pt>
                <c:pt idx="11760">
                  <c:v>-42.204999999999998</c:v>
                </c:pt>
                <c:pt idx="11761">
                  <c:v>-42.202999999999996</c:v>
                </c:pt>
                <c:pt idx="11762">
                  <c:v>-42.200999999999993</c:v>
                </c:pt>
                <c:pt idx="11763">
                  <c:v>-42.198999999999998</c:v>
                </c:pt>
                <c:pt idx="11764">
                  <c:v>-42.196999999999996</c:v>
                </c:pt>
                <c:pt idx="11765">
                  <c:v>-42.194999999999993</c:v>
                </c:pt>
                <c:pt idx="11766">
                  <c:v>-42.192999999999998</c:v>
                </c:pt>
                <c:pt idx="11767">
                  <c:v>-42.190999999999995</c:v>
                </c:pt>
                <c:pt idx="11768">
                  <c:v>-42.188999999999993</c:v>
                </c:pt>
                <c:pt idx="11769">
                  <c:v>-42.186999999999998</c:v>
                </c:pt>
                <c:pt idx="11770">
                  <c:v>-42.184999999999995</c:v>
                </c:pt>
                <c:pt idx="11771">
                  <c:v>-42.182999999999993</c:v>
                </c:pt>
                <c:pt idx="11772">
                  <c:v>-42.180999999999997</c:v>
                </c:pt>
                <c:pt idx="11773">
                  <c:v>-42.178999999999995</c:v>
                </c:pt>
                <c:pt idx="11774">
                  <c:v>-42.176999999999992</c:v>
                </c:pt>
                <c:pt idx="11775">
                  <c:v>-42.174999999999997</c:v>
                </c:pt>
                <c:pt idx="11776">
                  <c:v>-42.172999999999995</c:v>
                </c:pt>
                <c:pt idx="11777">
                  <c:v>-42.170999999999992</c:v>
                </c:pt>
                <c:pt idx="11778">
                  <c:v>-42.168999999999997</c:v>
                </c:pt>
                <c:pt idx="11779">
                  <c:v>-42.166999999999994</c:v>
                </c:pt>
                <c:pt idx="11780">
                  <c:v>-42.164999999999992</c:v>
                </c:pt>
                <c:pt idx="11781">
                  <c:v>-42.162999999999997</c:v>
                </c:pt>
                <c:pt idx="11782">
                  <c:v>-42.160999999999994</c:v>
                </c:pt>
                <c:pt idx="11783">
                  <c:v>-42.158999999999992</c:v>
                </c:pt>
                <c:pt idx="11784">
                  <c:v>-42.156999999999996</c:v>
                </c:pt>
                <c:pt idx="11785">
                  <c:v>-42.154999999999994</c:v>
                </c:pt>
                <c:pt idx="11786">
                  <c:v>-42.152999999999992</c:v>
                </c:pt>
                <c:pt idx="11787">
                  <c:v>-42.150999999999996</c:v>
                </c:pt>
                <c:pt idx="11788">
                  <c:v>-42.148999999999994</c:v>
                </c:pt>
                <c:pt idx="11789">
                  <c:v>-42.146999999999991</c:v>
                </c:pt>
                <c:pt idx="11790">
                  <c:v>-42.144999999999996</c:v>
                </c:pt>
                <c:pt idx="11791">
                  <c:v>-42.142999999999994</c:v>
                </c:pt>
                <c:pt idx="11792">
                  <c:v>-42.140999999999991</c:v>
                </c:pt>
                <c:pt idx="11793">
                  <c:v>-42.138999999999996</c:v>
                </c:pt>
                <c:pt idx="11794">
                  <c:v>-42.136999999999993</c:v>
                </c:pt>
                <c:pt idx="11795">
                  <c:v>-42.134999999999991</c:v>
                </c:pt>
                <c:pt idx="11796">
                  <c:v>-42.132999999999996</c:v>
                </c:pt>
                <c:pt idx="11797">
                  <c:v>-42.130999999999993</c:v>
                </c:pt>
                <c:pt idx="11798">
                  <c:v>-42.128999999999991</c:v>
                </c:pt>
                <c:pt idx="11799">
                  <c:v>-42.126999999999995</c:v>
                </c:pt>
                <c:pt idx="11800">
                  <c:v>-42.124999999999993</c:v>
                </c:pt>
                <c:pt idx="11801">
                  <c:v>-42.12299999999999</c:v>
                </c:pt>
                <c:pt idx="11802">
                  <c:v>-42.120999999999995</c:v>
                </c:pt>
                <c:pt idx="11803">
                  <c:v>-42.118999999999993</c:v>
                </c:pt>
                <c:pt idx="11804">
                  <c:v>-42.11699999999999</c:v>
                </c:pt>
                <c:pt idx="11805">
                  <c:v>-42.114999999999995</c:v>
                </c:pt>
                <c:pt idx="11806">
                  <c:v>-42.113</c:v>
                </c:pt>
                <c:pt idx="11807">
                  <c:v>-42.11099999999999</c:v>
                </c:pt>
                <c:pt idx="11808">
                  <c:v>-42.108999999999995</c:v>
                </c:pt>
                <c:pt idx="11809">
                  <c:v>-42.106999999999999</c:v>
                </c:pt>
                <c:pt idx="11810">
                  <c:v>-42.10499999999999</c:v>
                </c:pt>
                <c:pt idx="11811">
                  <c:v>-42.102999999999994</c:v>
                </c:pt>
                <c:pt idx="11812">
                  <c:v>-42.100999999999999</c:v>
                </c:pt>
                <c:pt idx="11813">
                  <c:v>-42.09899999999999</c:v>
                </c:pt>
                <c:pt idx="11814">
                  <c:v>-42.096999999999994</c:v>
                </c:pt>
                <c:pt idx="11815">
                  <c:v>-42.094999999999999</c:v>
                </c:pt>
                <c:pt idx="11816">
                  <c:v>-42.092999999999989</c:v>
                </c:pt>
                <c:pt idx="11817">
                  <c:v>-42.090999999999994</c:v>
                </c:pt>
                <c:pt idx="11818">
                  <c:v>-42.088999999999999</c:v>
                </c:pt>
                <c:pt idx="11819">
                  <c:v>-42.086999999999989</c:v>
                </c:pt>
                <c:pt idx="11820">
                  <c:v>-42.084999999999994</c:v>
                </c:pt>
                <c:pt idx="11821">
                  <c:v>-42.082999999999998</c:v>
                </c:pt>
                <c:pt idx="11822">
                  <c:v>-42.080999999999996</c:v>
                </c:pt>
                <c:pt idx="11823">
                  <c:v>-42.078999999999994</c:v>
                </c:pt>
                <c:pt idx="11824">
                  <c:v>-42.076999999999998</c:v>
                </c:pt>
                <c:pt idx="11825">
                  <c:v>-42.074999999999996</c:v>
                </c:pt>
                <c:pt idx="11826">
                  <c:v>-42.072999999999993</c:v>
                </c:pt>
                <c:pt idx="11827">
                  <c:v>-42.070999999999998</c:v>
                </c:pt>
                <c:pt idx="11828">
                  <c:v>-42.068999999999996</c:v>
                </c:pt>
                <c:pt idx="11829">
                  <c:v>-42.066999999999993</c:v>
                </c:pt>
                <c:pt idx="11830">
                  <c:v>-42.064999999999998</c:v>
                </c:pt>
                <c:pt idx="11831">
                  <c:v>-42.062999999999995</c:v>
                </c:pt>
                <c:pt idx="11832">
                  <c:v>-42.060999999999993</c:v>
                </c:pt>
                <c:pt idx="11833">
                  <c:v>-42.058999999999997</c:v>
                </c:pt>
                <c:pt idx="11834">
                  <c:v>-42.056999999999995</c:v>
                </c:pt>
                <c:pt idx="11835">
                  <c:v>-42.054999999999993</c:v>
                </c:pt>
                <c:pt idx="11836">
                  <c:v>-42.052999999999997</c:v>
                </c:pt>
                <c:pt idx="11837">
                  <c:v>-42.050999999999995</c:v>
                </c:pt>
                <c:pt idx="11838">
                  <c:v>-42.048999999999992</c:v>
                </c:pt>
                <c:pt idx="11839">
                  <c:v>-42.046999999999997</c:v>
                </c:pt>
                <c:pt idx="11840">
                  <c:v>-42.044999999999995</c:v>
                </c:pt>
                <c:pt idx="11841">
                  <c:v>-42.042999999999992</c:v>
                </c:pt>
                <c:pt idx="11842">
                  <c:v>-42.040999999999997</c:v>
                </c:pt>
                <c:pt idx="11843">
                  <c:v>-42.038999999999994</c:v>
                </c:pt>
                <c:pt idx="11844">
                  <c:v>-42.036999999999992</c:v>
                </c:pt>
                <c:pt idx="11845">
                  <c:v>-42.034999999999997</c:v>
                </c:pt>
                <c:pt idx="11846">
                  <c:v>-42.032999999999994</c:v>
                </c:pt>
                <c:pt idx="11847">
                  <c:v>-42.030999999999992</c:v>
                </c:pt>
                <c:pt idx="11848">
                  <c:v>-42.028999999999996</c:v>
                </c:pt>
                <c:pt idx="11849">
                  <c:v>-42.026999999999994</c:v>
                </c:pt>
                <c:pt idx="11850">
                  <c:v>-42.024999999999991</c:v>
                </c:pt>
                <c:pt idx="11851">
                  <c:v>-42.022999999999996</c:v>
                </c:pt>
                <c:pt idx="11852">
                  <c:v>-42.020999999999994</c:v>
                </c:pt>
                <c:pt idx="11853">
                  <c:v>-42.018999999999991</c:v>
                </c:pt>
                <c:pt idx="11854">
                  <c:v>-42.016999999999996</c:v>
                </c:pt>
                <c:pt idx="11855">
                  <c:v>-42.014999999999993</c:v>
                </c:pt>
                <c:pt idx="11856">
                  <c:v>-42.012999999999991</c:v>
                </c:pt>
                <c:pt idx="11857">
                  <c:v>-42.010999999999996</c:v>
                </c:pt>
                <c:pt idx="11858">
                  <c:v>-42.008999999999993</c:v>
                </c:pt>
                <c:pt idx="11859">
                  <c:v>-42.006999999999991</c:v>
                </c:pt>
                <c:pt idx="11860">
                  <c:v>-42.004999999999995</c:v>
                </c:pt>
                <c:pt idx="11861">
                  <c:v>-42.002999999999993</c:v>
                </c:pt>
                <c:pt idx="11862">
                  <c:v>-42.000999999999991</c:v>
                </c:pt>
                <c:pt idx="11863">
                  <c:v>-41.998999999999995</c:v>
                </c:pt>
                <c:pt idx="11864">
                  <c:v>-41.996999999999993</c:v>
                </c:pt>
                <c:pt idx="11865">
                  <c:v>-41.99499999999999</c:v>
                </c:pt>
                <c:pt idx="11866">
                  <c:v>-41.992999999999995</c:v>
                </c:pt>
                <c:pt idx="11867">
                  <c:v>-41.990999999999993</c:v>
                </c:pt>
                <c:pt idx="11868">
                  <c:v>-41.98899999999999</c:v>
                </c:pt>
                <c:pt idx="11869">
                  <c:v>-41.986999999999995</c:v>
                </c:pt>
                <c:pt idx="11870">
                  <c:v>-41.984999999999999</c:v>
                </c:pt>
                <c:pt idx="11871">
                  <c:v>-41.98299999999999</c:v>
                </c:pt>
                <c:pt idx="11872">
                  <c:v>-41.980999999999995</c:v>
                </c:pt>
                <c:pt idx="11873">
                  <c:v>-41.978999999999999</c:v>
                </c:pt>
                <c:pt idx="11874">
                  <c:v>-41.97699999999999</c:v>
                </c:pt>
                <c:pt idx="11875">
                  <c:v>-41.974999999999994</c:v>
                </c:pt>
                <c:pt idx="11876">
                  <c:v>-41.972999999999999</c:v>
                </c:pt>
                <c:pt idx="11877">
                  <c:v>-41.970999999999989</c:v>
                </c:pt>
                <c:pt idx="11878">
                  <c:v>-41.968999999999994</c:v>
                </c:pt>
                <c:pt idx="11879">
                  <c:v>-41.966999999999999</c:v>
                </c:pt>
                <c:pt idx="11880">
                  <c:v>-41.964999999999989</c:v>
                </c:pt>
                <c:pt idx="11881">
                  <c:v>-41.962999999999994</c:v>
                </c:pt>
                <c:pt idx="11882">
                  <c:v>-41.960999999999999</c:v>
                </c:pt>
                <c:pt idx="11883">
                  <c:v>-41.958999999999996</c:v>
                </c:pt>
                <c:pt idx="11884">
                  <c:v>-41.956999999999994</c:v>
                </c:pt>
                <c:pt idx="11885">
                  <c:v>-41.954999999999998</c:v>
                </c:pt>
                <c:pt idx="11886">
                  <c:v>-41.952999999999996</c:v>
                </c:pt>
                <c:pt idx="11887">
                  <c:v>-41.950999999999993</c:v>
                </c:pt>
                <c:pt idx="11888">
                  <c:v>-41.948999999999998</c:v>
                </c:pt>
                <c:pt idx="11889">
                  <c:v>-41.946999999999996</c:v>
                </c:pt>
                <c:pt idx="11890">
                  <c:v>-41.944999999999993</c:v>
                </c:pt>
                <c:pt idx="11891">
                  <c:v>-41.942999999999998</c:v>
                </c:pt>
                <c:pt idx="11892">
                  <c:v>-41.940999999999995</c:v>
                </c:pt>
                <c:pt idx="11893">
                  <c:v>-41.938999999999993</c:v>
                </c:pt>
                <c:pt idx="11894">
                  <c:v>-41.936999999999998</c:v>
                </c:pt>
                <c:pt idx="11895">
                  <c:v>-41.934999999999995</c:v>
                </c:pt>
                <c:pt idx="11896">
                  <c:v>-41.932999999999993</c:v>
                </c:pt>
                <c:pt idx="11897">
                  <c:v>-41.930999999999997</c:v>
                </c:pt>
                <c:pt idx="11898">
                  <c:v>-41.928999999999995</c:v>
                </c:pt>
                <c:pt idx="11899">
                  <c:v>-41.926999999999992</c:v>
                </c:pt>
                <c:pt idx="11900">
                  <c:v>-41.924999999999997</c:v>
                </c:pt>
                <c:pt idx="11901">
                  <c:v>-41.922999999999995</c:v>
                </c:pt>
                <c:pt idx="11902">
                  <c:v>-41.920999999999992</c:v>
                </c:pt>
                <c:pt idx="11903">
                  <c:v>-41.918999999999997</c:v>
                </c:pt>
                <c:pt idx="11904">
                  <c:v>-41.916999999999994</c:v>
                </c:pt>
                <c:pt idx="11905">
                  <c:v>-41.914999999999992</c:v>
                </c:pt>
                <c:pt idx="11906">
                  <c:v>-41.912999999999997</c:v>
                </c:pt>
                <c:pt idx="11907">
                  <c:v>-41.910999999999994</c:v>
                </c:pt>
                <c:pt idx="11908">
                  <c:v>-41.908999999999992</c:v>
                </c:pt>
                <c:pt idx="11909">
                  <c:v>-41.906999999999996</c:v>
                </c:pt>
                <c:pt idx="11910">
                  <c:v>-41.904999999999994</c:v>
                </c:pt>
                <c:pt idx="11911">
                  <c:v>-41.902999999999992</c:v>
                </c:pt>
                <c:pt idx="11912">
                  <c:v>-41.900999999999996</c:v>
                </c:pt>
                <c:pt idx="11913">
                  <c:v>-41.898999999999994</c:v>
                </c:pt>
                <c:pt idx="11914">
                  <c:v>-41.896999999999991</c:v>
                </c:pt>
                <c:pt idx="11915">
                  <c:v>-41.894999999999996</c:v>
                </c:pt>
                <c:pt idx="11916">
                  <c:v>-41.892999999999994</c:v>
                </c:pt>
                <c:pt idx="11917">
                  <c:v>-41.890999999999991</c:v>
                </c:pt>
                <c:pt idx="11918">
                  <c:v>-41.888999999999996</c:v>
                </c:pt>
                <c:pt idx="11919">
                  <c:v>-41.886999999999993</c:v>
                </c:pt>
                <c:pt idx="11920">
                  <c:v>-41.884999999999991</c:v>
                </c:pt>
                <c:pt idx="11921">
                  <c:v>-41.882999999999996</c:v>
                </c:pt>
                <c:pt idx="11922">
                  <c:v>-41.880999999999993</c:v>
                </c:pt>
                <c:pt idx="11923">
                  <c:v>-41.878999999999991</c:v>
                </c:pt>
                <c:pt idx="11924">
                  <c:v>-41.876999999999995</c:v>
                </c:pt>
                <c:pt idx="11925">
                  <c:v>-41.874999999999993</c:v>
                </c:pt>
                <c:pt idx="11926">
                  <c:v>-41.87299999999999</c:v>
                </c:pt>
                <c:pt idx="11927">
                  <c:v>-41.870999999999995</c:v>
                </c:pt>
                <c:pt idx="11928">
                  <c:v>-41.868999999999993</c:v>
                </c:pt>
                <c:pt idx="11929">
                  <c:v>-41.86699999999999</c:v>
                </c:pt>
                <c:pt idx="11930">
                  <c:v>-41.864999999999995</c:v>
                </c:pt>
                <c:pt idx="11931">
                  <c:v>-41.863</c:v>
                </c:pt>
                <c:pt idx="11932">
                  <c:v>-41.86099999999999</c:v>
                </c:pt>
                <c:pt idx="11933">
                  <c:v>-41.858999999999995</c:v>
                </c:pt>
                <c:pt idx="11934">
                  <c:v>-41.856999999999999</c:v>
                </c:pt>
                <c:pt idx="11935">
                  <c:v>-41.85499999999999</c:v>
                </c:pt>
                <c:pt idx="11936">
                  <c:v>-41.852999999999994</c:v>
                </c:pt>
                <c:pt idx="11937">
                  <c:v>-41.850999999999999</c:v>
                </c:pt>
                <c:pt idx="11938">
                  <c:v>-41.84899999999999</c:v>
                </c:pt>
                <c:pt idx="11939">
                  <c:v>-41.846999999999994</c:v>
                </c:pt>
                <c:pt idx="11940">
                  <c:v>-41.844999999999999</c:v>
                </c:pt>
                <c:pt idx="11941">
                  <c:v>-41.842999999999989</c:v>
                </c:pt>
                <c:pt idx="11942">
                  <c:v>-41.840999999999994</c:v>
                </c:pt>
                <c:pt idx="11943">
                  <c:v>-41.838999999999999</c:v>
                </c:pt>
                <c:pt idx="11944">
                  <c:v>-41.836999999999989</c:v>
                </c:pt>
                <c:pt idx="11945">
                  <c:v>-41.834999999999994</c:v>
                </c:pt>
                <c:pt idx="11946">
                  <c:v>-41.832999999999998</c:v>
                </c:pt>
                <c:pt idx="11947">
                  <c:v>-41.830999999999996</c:v>
                </c:pt>
                <c:pt idx="11948">
                  <c:v>-41.828999999999994</c:v>
                </c:pt>
                <c:pt idx="11949">
                  <c:v>-41.826999999999998</c:v>
                </c:pt>
                <c:pt idx="11950">
                  <c:v>-41.824999999999996</c:v>
                </c:pt>
                <c:pt idx="11951">
                  <c:v>-41.822999999999993</c:v>
                </c:pt>
                <c:pt idx="11952">
                  <c:v>-41.820999999999998</c:v>
                </c:pt>
                <c:pt idx="11953">
                  <c:v>-41.818999999999996</c:v>
                </c:pt>
                <c:pt idx="11954">
                  <c:v>-41.816999999999993</c:v>
                </c:pt>
                <c:pt idx="11955">
                  <c:v>-41.814999999999998</c:v>
                </c:pt>
                <c:pt idx="11956">
                  <c:v>-41.812999999999995</c:v>
                </c:pt>
                <c:pt idx="11957">
                  <c:v>-41.810999999999993</c:v>
                </c:pt>
                <c:pt idx="11958">
                  <c:v>-41.808999999999997</c:v>
                </c:pt>
                <c:pt idx="11959">
                  <c:v>-41.806999999999995</c:v>
                </c:pt>
                <c:pt idx="11960">
                  <c:v>-41.804999999999993</c:v>
                </c:pt>
                <c:pt idx="11961">
                  <c:v>-41.802999999999997</c:v>
                </c:pt>
                <c:pt idx="11962">
                  <c:v>-41.800999999999995</c:v>
                </c:pt>
                <c:pt idx="11963">
                  <c:v>-41.798999999999992</c:v>
                </c:pt>
                <c:pt idx="11964">
                  <c:v>-41.796999999999997</c:v>
                </c:pt>
                <c:pt idx="11965">
                  <c:v>-41.794999999999995</c:v>
                </c:pt>
                <c:pt idx="11966">
                  <c:v>-41.792999999999992</c:v>
                </c:pt>
                <c:pt idx="11967">
                  <c:v>-41.790999999999997</c:v>
                </c:pt>
                <c:pt idx="11968">
                  <c:v>-41.788999999999994</c:v>
                </c:pt>
                <c:pt idx="11969">
                  <c:v>-41.786999999999992</c:v>
                </c:pt>
                <c:pt idx="11970">
                  <c:v>-41.784999999999997</c:v>
                </c:pt>
                <c:pt idx="11971">
                  <c:v>-41.782999999999994</c:v>
                </c:pt>
                <c:pt idx="11972">
                  <c:v>-41.780999999999992</c:v>
                </c:pt>
                <c:pt idx="11973">
                  <c:v>-41.778999999999996</c:v>
                </c:pt>
                <c:pt idx="11974">
                  <c:v>-41.776999999999994</c:v>
                </c:pt>
                <c:pt idx="11975">
                  <c:v>-41.774999999999991</c:v>
                </c:pt>
                <c:pt idx="11976">
                  <c:v>-41.772999999999996</c:v>
                </c:pt>
                <c:pt idx="11977">
                  <c:v>-41.770999999999994</c:v>
                </c:pt>
                <c:pt idx="11978">
                  <c:v>-41.768999999999991</c:v>
                </c:pt>
                <c:pt idx="11979">
                  <c:v>-41.766999999999996</c:v>
                </c:pt>
                <c:pt idx="11980">
                  <c:v>-41.764999999999993</c:v>
                </c:pt>
                <c:pt idx="11981">
                  <c:v>-41.762999999999991</c:v>
                </c:pt>
                <c:pt idx="11982">
                  <c:v>-41.760999999999996</c:v>
                </c:pt>
                <c:pt idx="11983">
                  <c:v>-41.758999999999993</c:v>
                </c:pt>
                <c:pt idx="11984">
                  <c:v>-41.756999999999991</c:v>
                </c:pt>
                <c:pt idx="11985">
                  <c:v>-41.754999999999995</c:v>
                </c:pt>
                <c:pt idx="11986">
                  <c:v>-41.752999999999993</c:v>
                </c:pt>
                <c:pt idx="11987">
                  <c:v>-41.750999999999991</c:v>
                </c:pt>
                <c:pt idx="11988">
                  <c:v>-41.748999999999995</c:v>
                </c:pt>
                <c:pt idx="11989">
                  <c:v>-41.746999999999993</c:v>
                </c:pt>
                <c:pt idx="11990">
                  <c:v>-41.74499999999999</c:v>
                </c:pt>
                <c:pt idx="11991">
                  <c:v>-41.742999999999995</c:v>
                </c:pt>
                <c:pt idx="11992">
                  <c:v>-41.740999999999993</c:v>
                </c:pt>
                <c:pt idx="11993">
                  <c:v>-41.73899999999999</c:v>
                </c:pt>
                <c:pt idx="11994">
                  <c:v>-41.736999999999995</c:v>
                </c:pt>
                <c:pt idx="11995">
                  <c:v>-41.734999999999999</c:v>
                </c:pt>
                <c:pt idx="11996">
                  <c:v>-41.73299999999999</c:v>
                </c:pt>
                <c:pt idx="11997">
                  <c:v>-41.730999999999995</c:v>
                </c:pt>
                <c:pt idx="11998">
                  <c:v>-41.728999999999999</c:v>
                </c:pt>
                <c:pt idx="11999">
                  <c:v>-41.72699999999999</c:v>
                </c:pt>
                <c:pt idx="12000">
                  <c:v>-41.724999999999994</c:v>
                </c:pt>
                <c:pt idx="12001">
                  <c:v>-41.722999999999999</c:v>
                </c:pt>
                <c:pt idx="12002">
                  <c:v>-41.720999999999989</c:v>
                </c:pt>
                <c:pt idx="12003">
                  <c:v>-41.718999999999994</c:v>
                </c:pt>
                <c:pt idx="12004">
                  <c:v>-41.716999999999999</c:v>
                </c:pt>
                <c:pt idx="12005">
                  <c:v>-41.714999999999989</c:v>
                </c:pt>
                <c:pt idx="12006">
                  <c:v>-41.712999999999994</c:v>
                </c:pt>
                <c:pt idx="12007">
                  <c:v>-41.710999999999999</c:v>
                </c:pt>
                <c:pt idx="12008">
                  <c:v>-41.708999999999996</c:v>
                </c:pt>
                <c:pt idx="12009">
                  <c:v>-41.706999999999994</c:v>
                </c:pt>
                <c:pt idx="12010">
                  <c:v>-41.704999999999998</c:v>
                </c:pt>
                <c:pt idx="12011">
                  <c:v>-41.702999999999996</c:v>
                </c:pt>
                <c:pt idx="12012">
                  <c:v>-41.700999999999993</c:v>
                </c:pt>
                <c:pt idx="12013">
                  <c:v>-41.698999999999998</c:v>
                </c:pt>
                <c:pt idx="12014">
                  <c:v>-41.696999999999996</c:v>
                </c:pt>
                <c:pt idx="12015">
                  <c:v>-41.694999999999993</c:v>
                </c:pt>
                <c:pt idx="12016">
                  <c:v>-41.692999999999998</c:v>
                </c:pt>
                <c:pt idx="12017">
                  <c:v>-41.690999999999995</c:v>
                </c:pt>
                <c:pt idx="12018">
                  <c:v>-41.688999999999993</c:v>
                </c:pt>
                <c:pt idx="12019">
                  <c:v>-41.686999999999998</c:v>
                </c:pt>
                <c:pt idx="12020">
                  <c:v>-41.684999999999995</c:v>
                </c:pt>
                <c:pt idx="12021">
                  <c:v>-41.682999999999993</c:v>
                </c:pt>
                <c:pt idx="12022">
                  <c:v>-41.680999999999997</c:v>
                </c:pt>
                <c:pt idx="12023">
                  <c:v>-41.678999999999995</c:v>
                </c:pt>
                <c:pt idx="12024">
                  <c:v>-41.676999999999992</c:v>
                </c:pt>
                <c:pt idx="12025">
                  <c:v>-41.674999999999997</c:v>
                </c:pt>
                <c:pt idx="12026">
                  <c:v>-41.672999999999995</c:v>
                </c:pt>
                <c:pt idx="12027">
                  <c:v>-41.670999999999992</c:v>
                </c:pt>
                <c:pt idx="12028">
                  <c:v>-41.668999999999997</c:v>
                </c:pt>
                <c:pt idx="12029">
                  <c:v>-41.666999999999994</c:v>
                </c:pt>
                <c:pt idx="12030">
                  <c:v>-41.664999999999992</c:v>
                </c:pt>
                <c:pt idx="12031">
                  <c:v>-41.662999999999997</c:v>
                </c:pt>
                <c:pt idx="12032">
                  <c:v>-41.660999999999994</c:v>
                </c:pt>
                <c:pt idx="12033">
                  <c:v>-41.658999999999992</c:v>
                </c:pt>
                <c:pt idx="12034">
                  <c:v>-41.656999999999996</c:v>
                </c:pt>
                <c:pt idx="12035">
                  <c:v>-41.654999999999994</c:v>
                </c:pt>
                <c:pt idx="12036">
                  <c:v>-41.652999999999992</c:v>
                </c:pt>
                <c:pt idx="12037">
                  <c:v>-41.650999999999996</c:v>
                </c:pt>
                <c:pt idx="12038">
                  <c:v>-41.648999999999994</c:v>
                </c:pt>
                <c:pt idx="12039">
                  <c:v>-41.646999999999991</c:v>
                </c:pt>
                <c:pt idx="12040">
                  <c:v>-41.644999999999996</c:v>
                </c:pt>
                <c:pt idx="12041">
                  <c:v>-41.642999999999994</c:v>
                </c:pt>
                <c:pt idx="12042">
                  <c:v>-41.640999999999991</c:v>
                </c:pt>
                <c:pt idx="12043">
                  <c:v>-41.638999999999996</c:v>
                </c:pt>
                <c:pt idx="12044">
                  <c:v>-41.636999999999993</c:v>
                </c:pt>
                <c:pt idx="12045">
                  <c:v>-41.634999999999991</c:v>
                </c:pt>
                <c:pt idx="12046">
                  <c:v>-41.632999999999996</c:v>
                </c:pt>
                <c:pt idx="12047">
                  <c:v>-41.630999999999993</c:v>
                </c:pt>
                <c:pt idx="12048">
                  <c:v>-41.628999999999991</c:v>
                </c:pt>
                <c:pt idx="12049">
                  <c:v>-41.626999999999995</c:v>
                </c:pt>
                <c:pt idx="12050">
                  <c:v>-41.624999999999993</c:v>
                </c:pt>
                <c:pt idx="12051">
                  <c:v>-41.62299999999999</c:v>
                </c:pt>
                <c:pt idx="12052">
                  <c:v>-41.620999999999995</c:v>
                </c:pt>
                <c:pt idx="12053">
                  <c:v>-41.618999999999993</c:v>
                </c:pt>
                <c:pt idx="12054">
                  <c:v>-41.61699999999999</c:v>
                </c:pt>
                <c:pt idx="12055">
                  <c:v>-41.614999999999995</c:v>
                </c:pt>
                <c:pt idx="12056">
                  <c:v>-41.613</c:v>
                </c:pt>
                <c:pt idx="12057">
                  <c:v>-41.61099999999999</c:v>
                </c:pt>
                <c:pt idx="12058">
                  <c:v>-41.608999999999995</c:v>
                </c:pt>
                <c:pt idx="12059">
                  <c:v>-41.606999999999999</c:v>
                </c:pt>
                <c:pt idx="12060">
                  <c:v>-41.60499999999999</c:v>
                </c:pt>
                <c:pt idx="12061">
                  <c:v>-41.602999999999994</c:v>
                </c:pt>
                <c:pt idx="12062">
                  <c:v>-41.600999999999999</c:v>
                </c:pt>
                <c:pt idx="12063">
                  <c:v>-41.59899999999999</c:v>
                </c:pt>
                <c:pt idx="12064">
                  <c:v>-41.596999999999994</c:v>
                </c:pt>
                <c:pt idx="12065">
                  <c:v>-41.594999999999999</c:v>
                </c:pt>
                <c:pt idx="12066">
                  <c:v>-41.592999999999989</c:v>
                </c:pt>
                <c:pt idx="12067">
                  <c:v>-41.590999999999994</c:v>
                </c:pt>
                <c:pt idx="12068">
                  <c:v>-41.588999999999999</c:v>
                </c:pt>
                <c:pt idx="12069">
                  <c:v>-41.586999999999989</c:v>
                </c:pt>
                <c:pt idx="12070">
                  <c:v>-41.584999999999994</c:v>
                </c:pt>
                <c:pt idx="12071">
                  <c:v>-41.582999999999998</c:v>
                </c:pt>
                <c:pt idx="12072">
                  <c:v>-41.580999999999996</c:v>
                </c:pt>
                <c:pt idx="12073">
                  <c:v>-41.578999999999994</c:v>
                </c:pt>
                <c:pt idx="12074">
                  <c:v>-41.576999999999998</c:v>
                </c:pt>
                <c:pt idx="12075">
                  <c:v>-41.574999999999996</c:v>
                </c:pt>
                <c:pt idx="12076">
                  <c:v>-41.572999999999993</c:v>
                </c:pt>
                <c:pt idx="12077">
                  <c:v>-41.570999999999998</c:v>
                </c:pt>
                <c:pt idx="12078">
                  <c:v>-41.568999999999996</c:v>
                </c:pt>
                <c:pt idx="12079">
                  <c:v>-41.566999999999993</c:v>
                </c:pt>
                <c:pt idx="12080">
                  <c:v>-41.564999999999998</c:v>
                </c:pt>
                <c:pt idx="12081">
                  <c:v>-41.562999999999995</c:v>
                </c:pt>
                <c:pt idx="12082">
                  <c:v>-41.560999999999993</c:v>
                </c:pt>
                <c:pt idx="12083">
                  <c:v>-41.558999999999997</c:v>
                </c:pt>
                <c:pt idx="12084">
                  <c:v>-41.556999999999995</c:v>
                </c:pt>
                <c:pt idx="12085">
                  <c:v>-41.554999999999993</c:v>
                </c:pt>
                <c:pt idx="12086">
                  <c:v>-41.552999999999997</c:v>
                </c:pt>
                <c:pt idx="12087">
                  <c:v>-41.550999999999995</c:v>
                </c:pt>
                <c:pt idx="12088">
                  <c:v>-41.548999999999992</c:v>
                </c:pt>
                <c:pt idx="12089">
                  <c:v>-41.546999999999997</c:v>
                </c:pt>
                <c:pt idx="12090">
                  <c:v>-41.544999999999995</c:v>
                </c:pt>
                <c:pt idx="12091">
                  <c:v>-41.542999999999992</c:v>
                </c:pt>
                <c:pt idx="12092">
                  <c:v>-41.540999999999997</c:v>
                </c:pt>
                <c:pt idx="12093">
                  <c:v>-41.538999999999994</c:v>
                </c:pt>
                <c:pt idx="12094">
                  <c:v>-41.536999999999992</c:v>
                </c:pt>
                <c:pt idx="12095">
                  <c:v>-41.534999999999997</c:v>
                </c:pt>
                <c:pt idx="12096">
                  <c:v>-41.532999999999994</c:v>
                </c:pt>
                <c:pt idx="12097">
                  <c:v>-41.530999999999992</c:v>
                </c:pt>
                <c:pt idx="12098">
                  <c:v>-41.528999999999996</c:v>
                </c:pt>
                <c:pt idx="12099">
                  <c:v>-41.526999999999994</c:v>
                </c:pt>
                <c:pt idx="12100">
                  <c:v>-41.524999999999991</c:v>
                </c:pt>
                <c:pt idx="12101">
                  <c:v>-41.522999999999996</c:v>
                </c:pt>
                <c:pt idx="12102">
                  <c:v>-41.520999999999994</c:v>
                </c:pt>
                <c:pt idx="12103">
                  <c:v>-41.518999999999991</c:v>
                </c:pt>
                <c:pt idx="12104">
                  <c:v>-41.516999999999996</c:v>
                </c:pt>
                <c:pt idx="12105">
                  <c:v>-41.514999999999993</c:v>
                </c:pt>
                <c:pt idx="12106">
                  <c:v>-41.512999999999991</c:v>
                </c:pt>
                <c:pt idx="12107">
                  <c:v>-41.510999999999996</c:v>
                </c:pt>
                <c:pt idx="12108">
                  <c:v>-41.508999999999993</c:v>
                </c:pt>
                <c:pt idx="12109">
                  <c:v>-41.506999999999991</c:v>
                </c:pt>
                <c:pt idx="12110">
                  <c:v>-41.504999999999995</c:v>
                </c:pt>
                <c:pt idx="12111">
                  <c:v>-41.502999999999993</c:v>
                </c:pt>
                <c:pt idx="12112">
                  <c:v>-41.500999999999991</c:v>
                </c:pt>
                <c:pt idx="12113">
                  <c:v>-41.498999999999995</c:v>
                </c:pt>
                <c:pt idx="12114">
                  <c:v>-41.496999999999993</c:v>
                </c:pt>
                <c:pt idx="12115">
                  <c:v>-41.49499999999999</c:v>
                </c:pt>
                <c:pt idx="12116">
                  <c:v>-41.492999999999995</c:v>
                </c:pt>
                <c:pt idx="12117">
                  <c:v>-41.490999999999993</c:v>
                </c:pt>
                <c:pt idx="12118">
                  <c:v>-41.48899999999999</c:v>
                </c:pt>
                <c:pt idx="12119">
                  <c:v>-41.486999999999995</c:v>
                </c:pt>
                <c:pt idx="12120">
                  <c:v>-41.484999999999999</c:v>
                </c:pt>
                <c:pt idx="12121">
                  <c:v>-41.48299999999999</c:v>
                </c:pt>
                <c:pt idx="12122">
                  <c:v>-41.480999999999995</c:v>
                </c:pt>
                <c:pt idx="12123">
                  <c:v>-41.478999999999999</c:v>
                </c:pt>
                <c:pt idx="12124">
                  <c:v>-41.47699999999999</c:v>
                </c:pt>
                <c:pt idx="12125">
                  <c:v>-41.474999999999994</c:v>
                </c:pt>
                <c:pt idx="12126">
                  <c:v>-41.472999999999999</c:v>
                </c:pt>
                <c:pt idx="12127">
                  <c:v>-41.470999999999989</c:v>
                </c:pt>
                <c:pt idx="12128">
                  <c:v>-41.468999999999994</c:v>
                </c:pt>
                <c:pt idx="12129">
                  <c:v>-41.466999999999999</c:v>
                </c:pt>
                <c:pt idx="12130">
                  <c:v>-41.464999999999989</c:v>
                </c:pt>
                <c:pt idx="12131">
                  <c:v>-41.462999999999994</c:v>
                </c:pt>
                <c:pt idx="12132">
                  <c:v>-41.460999999999999</c:v>
                </c:pt>
                <c:pt idx="12133">
                  <c:v>-41.458999999999996</c:v>
                </c:pt>
                <c:pt idx="12134">
                  <c:v>-41.456999999999994</c:v>
                </c:pt>
                <c:pt idx="12135">
                  <c:v>-41.454999999999998</c:v>
                </c:pt>
                <c:pt idx="12136">
                  <c:v>-41.452999999999996</c:v>
                </c:pt>
                <c:pt idx="12137">
                  <c:v>-41.450999999999993</c:v>
                </c:pt>
                <c:pt idx="12138">
                  <c:v>-41.448999999999998</c:v>
                </c:pt>
                <c:pt idx="12139">
                  <c:v>-41.446999999999996</c:v>
                </c:pt>
                <c:pt idx="12140">
                  <c:v>-41.444999999999993</c:v>
                </c:pt>
                <c:pt idx="12141">
                  <c:v>-41.442999999999998</c:v>
                </c:pt>
                <c:pt idx="12142">
                  <c:v>-41.440999999999995</c:v>
                </c:pt>
                <c:pt idx="12143">
                  <c:v>-41.438999999999993</c:v>
                </c:pt>
                <c:pt idx="12144">
                  <c:v>-41.436999999999998</c:v>
                </c:pt>
                <c:pt idx="12145">
                  <c:v>-41.434999999999995</c:v>
                </c:pt>
                <c:pt idx="12146">
                  <c:v>-41.432999999999993</c:v>
                </c:pt>
                <c:pt idx="12147">
                  <c:v>-41.430999999999997</c:v>
                </c:pt>
                <c:pt idx="12148">
                  <c:v>-41.428999999999995</c:v>
                </c:pt>
                <c:pt idx="12149">
                  <c:v>-41.426999999999992</c:v>
                </c:pt>
                <c:pt idx="12150">
                  <c:v>-41.424999999999997</c:v>
                </c:pt>
                <c:pt idx="12151">
                  <c:v>-41.422999999999995</c:v>
                </c:pt>
                <c:pt idx="12152">
                  <c:v>-41.420999999999992</c:v>
                </c:pt>
                <c:pt idx="12153">
                  <c:v>-41.418999999999997</c:v>
                </c:pt>
                <c:pt idx="12154">
                  <c:v>-41.416999999999994</c:v>
                </c:pt>
                <c:pt idx="12155">
                  <c:v>-41.414999999999992</c:v>
                </c:pt>
                <c:pt idx="12156">
                  <c:v>-41.412999999999997</c:v>
                </c:pt>
                <c:pt idx="12157">
                  <c:v>-41.410999999999994</c:v>
                </c:pt>
                <c:pt idx="12158">
                  <c:v>-41.408999999999992</c:v>
                </c:pt>
                <c:pt idx="12159">
                  <c:v>-41.406999999999996</c:v>
                </c:pt>
                <c:pt idx="12160">
                  <c:v>-41.404999999999994</c:v>
                </c:pt>
                <c:pt idx="12161">
                  <c:v>-41.402999999999992</c:v>
                </c:pt>
                <c:pt idx="12162">
                  <c:v>-41.400999999999996</c:v>
                </c:pt>
                <c:pt idx="12163">
                  <c:v>-41.398999999999994</c:v>
                </c:pt>
                <c:pt idx="12164">
                  <c:v>-41.396999999999991</c:v>
                </c:pt>
                <c:pt idx="12165">
                  <c:v>-41.394999999999996</c:v>
                </c:pt>
                <c:pt idx="12166">
                  <c:v>-41.392999999999994</c:v>
                </c:pt>
                <c:pt idx="12167">
                  <c:v>-41.390999999999991</c:v>
                </c:pt>
                <c:pt idx="12168">
                  <c:v>-41.388999999999996</c:v>
                </c:pt>
                <c:pt idx="12169">
                  <c:v>-41.386999999999993</c:v>
                </c:pt>
                <c:pt idx="12170">
                  <c:v>-41.384999999999991</c:v>
                </c:pt>
                <c:pt idx="12171">
                  <c:v>-41.382999999999996</c:v>
                </c:pt>
                <c:pt idx="12172">
                  <c:v>-41.380999999999993</c:v>
                </c:pt>
                <c:pt idx="12173">
                  <c:v>-41.378999999999991</c:v>
                </c:pt>
                <c:pt idx="12174">
                  <c:v>-41.376999999999995</c:v>
                </c:pt>
                <c:pt idx="12175">
                  <c:v>-41.374999999999993</c:v>
                </c:pt>
                <c:pt idx="12176">
                  <c:v>-41.37299999999999</c:v>
                </c:pt>
                <c:pt idx="12177">
                  <c:v>-41.370999999999995</c:v>
                </c:pt>
                <c:pt idx="12178">
                  <c:v>-41.368999999999993</c:v>
                </c:pt>
                <c:pt idx="12179">
                  <c:v>-41.36699999999999</c:v>
                </c:pt>
                <c:pt idx="12180">
                  <c:v>-41.364999999999995</c:v>
                </c:pt>
                <c:pt idx="12181">
                  <c:v>-41.363</c:v>
                </c:pt>
                <c:pt idx="12182">
                  <c:v>-41.36099999999999</c:v>
                </c:pt>
                <c:pt idx="12183">
                  <c:v>-41.358999999999995</c:v>
                </c:pt>
                <c:pt idx="12184">
                  <c:v>-41.356999999999999</c:v>
                </c:pt>
                <c:pt idx="12185">
                  <c:v>-41.35499999999999</c:v>
                </c:pt>
                <c:pt idx="12186">
                  <c:v>-41.352999999999994</c:v>
                </c:pt>
                <c:pt idx="12187">
                  <c:v>-41.350999999999999</c:v>
                </c:pt>
                <c:pt idx="12188">
                  <c:v>-41.34899999999999</c:v>
                </c:pt>
                <c:pt idx="12189">
                  <c:v>-41.346999999999994</c:v>
                </c:pt>
                <c:pt idx="12190">
                  <c:v>-41.344999999999999</c:v>
                </c:pt>
                <c:pt idx="12191">
                  <c:v>-41.342999999999989</c:v>
                </c:pt>
                <c:pt idx="12192">
                  <c:v>-41.340999999999994</c:v>
                </c:pt>
                <c:pt idx="12193">
                  <c:v>-41.338999999999999</c:v>
                </c:pt>
                <c:pt idx="12194">
                  <c:v>-41.336999999999989</c:v>
                </c:pt>
                <c:pt idx="12195">
                  <c:v>-41.334999999999994</c:v>
                </c:pt>
                <c:pt idx="12196">
                  <c:v>-41.332999999999998</c:v>
                </c:pt>
                <c:pt idx="12197">
                  <c:v>-41.330999999999996</c:v>
                </c:pt>
                <c:pt idx="12198">
                  <c:v>-41.328999999999994</c:v>
                </c:pt>
                <c:pt idx="12199">
                  <c:v>-41.326999999999998</c:v>
                </c:pt>
                <c:pt idx="12200">
                  <c:v>-41.324999999999996</c:v>
                </c:pt>
                <c:pt idx="12201">
                  <c:v>-41.322999999999993</c:v>
                </c:pt>
                <c:pt idx="12202">
                  <c:v>-41.320999999999998</c:v>
                </c:pt>
                <c:pt idx="12203">
                  <c:v>-41.318999999999996</c:v>
                </c:pt>
                <c:pt idx="12204">
                  <c:v>-41.316999999999993</c:v>
                </c:pt>
                <c:pt idx="12205">
                  <c:v>-41.314999999999998</c:v>
                </c:pt>
                <c:pt idx="12206">
                  <c:v>-41.312999999999995</c:v>
                </c:pt>
                <c:pt idx="12207">
                  <c:v>-41.310999999999993</c:v>
                </c:pt>
                <c:pt idx="12208">
                  <c:v>-41.308999999999997</c:v>
                </c:pt>
                <c:pt idx="12209">
                  <c:v>-41.306999999999995</c:v>
                </c:pt>
                <c:pt idx="12210">
                  <c:v>-41.304999999999993</c:v>
                </c:pt>
                <c:pt idx="12211">
                  <c:v>-41.302999999999997</c:v>
                </c:pt>
                <c:pt idx="12212">
                  <c:v>-41.300999999999995</c:v>
                </c:pt>
                <c:pt idx="12213">
                  <c:v>-41.298999999999992</c:v>
                </c:pt>
                <c:pt idx="12214">
                  <c:v>-41.296999999999997</c:v>
                </c:pt>
                <c:pt idx="12215">
                  <c:v>-41.294999999999995</c:v>
                </c:pt>
                <c:pt idx="12216">
                  <c:v>-41.292999999999992</c:v>
                </c:pt>
                <c:pt idx="12217">
                  <c:v>-41.290999999999997</c:v>
                </c:pt>
                <c:pt idx="12218">
                  <c:v>-41.288999999999994</c:v>
                </c:pt>
                <c:pt idx="12219">
                  <c:v>-41.286999999999992</c:v>
                </c:pt>
                <c:pt idx="12220">
                  <c:v>-41.284999999999997</c:v>
                </c:pt>
                <c:pt idx="12221">
                  <c:v>-41.282999999999994</c:v>
                </c:pt>
                <c:pt idx="12222">
                  <c:v>-41.280999999999992</c:v>
                </c:pt>
                <c:pt idx="12223">
                  <c:v>-41.278999999999996</c:v>
                </c:pt>
                <c:pt idx="12224">
                  <c:v>-41.276999999999994</c:v>
                </c:pt>
                <c:pt idx="12225">
                  <c:v>-41.274999999999991</c:v>
                </c:pt>
                <c:pt idx="12226">
                  <c:v>-41.272999999999996</c:v>
                </c:pt>
                <c:pt idx="12227">
                  <c:v>-41.270999999999994</c:v>
                </c:pt>
                <c:pt idx="12228">
                  <c:v>-41.268999999999991</c:v>
                </c:pt>
                <c:pt idx="12229">
                  <c:v>-41.266999999999996</c:v>
                </c:pt>
                <c:pt idx="12230">
                  <c:v>-41.264999999999993</c:v>
                </c:pt>
                <c:pt idx="12231">
                  <c:v>-41.262999999999991</c:v>
                </c:pt>
                <c:pt idx="12232">
                  <c:v>-41.260999999999996</c:v>
                </c:pt>
                <c:pt idx="12233">
                  <c:v>-41.258999999999993</c:v>
                </c:pt>
                <c:pt idx="12234">
                  <c:v>-41.256999999999991</c:v>
                </c:pt>
                <c:pt idx="12235">
                  <c:v>-41.254999999999995</c:v>
                </c:pt>
                <c:pt idx="12236">
                  <c:v>-41.252999999999993</c:v>
                </c:pt>
                <c:pt idx="12237">
                  <c:v>-41.250999999999991</c:v>
                </c:pt>
                <c:pt idx="12238">
                  <c:v>-41.248999999999995</c:v>
                </c:pt>
                <c:pt idx="12239">
                  <c:v>-41.246999999999993</c:v>
                </c:pt>
                <c:pt idx="12240">
                  <c:v>-41.24499999999999</c:v>
                </c:pt>
                <c:pt idx="12241">
                  <c:v>-41.242999999999995</c:v>
                </c:pt>
                <c:pt idx="12242">
                  <c:v>-41.240999999999993</c:v>
                </c:pt>
                <c:pt idx="12243">
                  <c:v>-41.23899999999999</c:v>
                </c:pt>
                <c:pt idx="12244">
                  <c:v>-41.236999999999995</c:v>
                </c:pt>
                <c:pt idx="12245">
                  <c:v>-41.234999999999999</c:v>
                </c:pt>
                <c:pt idx="12246">
                  <c:v>-41.23299999999999</c:v>
                </c:pt>
                <c:pt idx="12247">
                  <c:v>-41.230999999999995</c:v>
                </c:pt>
                <c:pt idx="12248">
                  <c:v>-41.228999999999999</c:v>
                </c:pt>
                <c:pt idx="12249">
                  <c:v>-41.22699999999999</c:v>
                </c:pt>
                <c:pt idx="12250">
                  <c:v>-41.224999999999994</c:v>
                </c:pt>
                <c:pt idx="12251">
                  <c:v>-41.222999999999999</c:v>
                </c:pt>
                <c:pt idx="12252">
                  <c:v>-41.220999999999989</c:v>
                </c:pt>
                <c:pt idx="12253">
                  <c:v>-41.218999999999994</c:v>
                </c:pt>
                <c:pt idx="12254">
                  <c:v>-41.216999999999999</c:v>
                </c:pt>
                <c:pt idx="12255">
                  <c:v>-41.214999999999989</c:v>
                </c:pt>
                <c:pt idx="12256">
                  <c:v>-41.212999999999994</c:v>
                </c:pt>
                <c:pt idx="12257">
                  <c:v>-41.210999999999999</c:v>
                </c:pt>
                <c:pt idx="12258">
                  <c:v>-41.208999999999996</c:v>
                </c:pt>
                <c:pt idx="12259">
                  <c:v>-41.206999999999994</c:v>
                </c:pt>
                <c:pt idx="12260">
                  <c:v>-41.204999999999998</c:v>
                </c:pt>
                <c:pt idx="12261">
                  <c:v>-41.202999999999996</c:v>
                </c:pt>
                <c:pt idx="12262">
                  <c:v>-41.200999999999993</c:v>
                </c:pt>
                <c:pt idx="12263">
                  <c:v>-41.198999999999998</c:v>
                </c:pt>
                <c:pt idx="12264">
                  <c:v>-41.196999999999996</c:v>
                </c:pt>
                <c:pt idx="12265">
                  <c:v>-41.194999999999993</c:v>
                </c:pt>
                <c:pt idx="12266">
                  <c:v>-41.192999999999998</c:v>
                </c:pt>
                <c:pt idx="12267">
                  <c:v>-41.190999999999995</c:v>
                </c:pt>
                <c:pt idx="12268">
                  <c:v>-41.188999999999993</c:v>
                </c:pt>
                <c:pt idx="12269">
                  <c:v>-41.186999999999998</c:v>
                </c:pt>
                <c:pt idx="12270">
                  <c:v>-41.184999999999995</c:v>
                </c:pt>
                <c:pt idx="12271">
                  <c:v>-41.182999999999993</c:v>
                </c:pt>
                <c:pt idx="12272">
                  <c:v>-41.180999999999997</c:v>
                </c:pt>
                <c:pt idx="12273">
                  <c:v>-41.178999999999995</c:v>
                </c:pt>
                <c:pt idx="12274">
                  <c:v>-41.176999999999992</c:v>
                </c:pt>
                <c:pt idx="12275">
                  <c:v>-41.174999999999997</c:v>
                </c:pt>
                <c:pt idx="12276">
                  <c:v>-41.172999999999995</c:v>
                </c:pt>
                <c:pt idx="12277">
                  <c:v>-41.170999999999992</c:v>
                </c:pt>
                <c:pt idx="12278">
                  <c:v>-41.168999999999997</c:v>
                </c:pt>
                <c:pt idx="12279">
                  <c:v>-41.166999999999994</c:v>
                </c:pt>
                <c:pt idx="12280">
                  <c:v>-41.164999999999992</c:v>
                </c:pt>
                <c:pt idx="12281">
                  <c:v>-41.162999999999997</c:v>
                </c:pt>
                <c:pt idx="12282">
                  <c:v>-41.160999999999994</c:v>
                </c:pt>
                <c:pt idx="12283">
                  <c:v>-41.158999999999992</c:v>
                </c:pt>
                <c:pt idx="12284">
                  <c:v>-41.156999999999996</c:v>
                </c:pt>
                <c:pt idx="12285">
                  <c:v>-41.154999999999994</c:v>
                </c:pt>
                <c:pt idx="12286">
                  <c:v>-41.152999999999992</c:v>
                </c:pt>
                <c:pt idx="12287">
                  <c:v>-41.150999999999996</c:v>
                </c:pt>
                <c:pt idx="12288">
                  <c:v>-41.148999999999994</c:v>
                </c:pt>
                <c:pt idx="12289">
                  <c:v>-41.146999999999991</c:v>
                </c:pt>
                <c:pt idx="12290">
                  <c:v>-41.144999999999996</c:v>
                </c:pt>
                <c:pt idx="12291">
                  <c:v>-41.142999999999994</c:v>
                </c:pt>
                <c:pt idx="12292">
                  <c:v>-41.140999999999991</c:v>
                </c:pt>
                <c:pt idx="12293">
                  <c:v>-41.138999999999996</c:v>
                </c:pt>
                <c:pt idx="12294">
                  <c:v>-41.136999999999993</c:v>
                </c:pt>
                <c:pt idx="12295">
                  <c:v>-41.134999999999991</c:v>
                </c:pt>
                <c:pt idx="12296">
                  <c:v>-41.132999999999996</c:v>
                </c:pt>
                <c:pt idx="12297">
                  <c:v>-41.130999999999993</c:v>
                </c:pt>
                <c:pt idx="12298">
                  <c:v>-41.128999999999991</c:v>
                </c:pt>
                <c:pt idx="12299">
                  <c:v>-41.126999999999995</c:v>
                </c:pt>
                <c:pt idx="12300">
                  <c:v>-41.124999999999993</c:v>
                </c:pt>
                <c:pt idx="12301">
                  <c:v>-41.12299999999999</c:v>
                </c:pt>
                <c:pt idx="12302">
                  <c:v>-41.120999999999995</c:v>
                </c:pt>
                <c:pt idx="12303">
                  <c:v>-41.118999999999993</c:v>
                </c:pt>
                <c:pt idx="12304">
                  <c:v>-41.11699999999999</c:v>
                </c:pt>
                <c:pt idx="12305">
                  <c:v>-41.114999999999995</c:v>
                </c:pt>
                <c:pt idx="12306">
                  <c:v>-41.113</c:v>
                </c:pt>
                <c:pt idx="12307">
                  <c:v>-41.11099999999999</c:v>
                </c:pt>
                <c:pt idx="12308">
                  <c:v>-41.108999999999995</c:v>
                </c:pt>
                <c:pt idx="12309">
                  <c:v>-41.106999999999999</c:v>
                </c:pt>
                <c:pt idx="12310">
                  <c:v>-41.10499999999999</c:v>
                </c:pt>
                <c:pt idx="12311">
                  <c:v>-41.102999999999994</c:v>
                </c:pt>
                <c:pt idx="12312">
                  <c:v>-41.100999999999999</c:v>
                </c:pt>
                <c:pt idx="12313">
                  <c:v>-41.09899999999999</c:v>
                </c:pt>
                <c:pt idx="12314">
                  <c:v>-41.096999999999994</c:v>
                </c:pt>
                <c:pt idx="12315">
                  <c:v>-41.094999999999999</c:v>
                </c:pt>
                <c:pt idx="12316">
                  <c:v>-41.092999999999989</c:v>
                </c:pt>
                <c:pt idx="12317">
                  <c:v>-41.090999999999994</c:v>
                </c:pt>
                <c:pt idx="12318">
                  <c:v>-41.088999999999999</c:v>
                </c:pt>
                <c:pt idx="12319">
                  <c:v>-41.086999999999989</c:v>
                </c:pt>
                <c:pt idx="12320">
                  <c:v>-41.084999999999994</c:v>
                </c:pt>
                <c:pt idx="12321">
                  <c:v>-41.082999999999998</c:v>
                </c:pt>
                <c:pt idx="12322">
                  <c:v>-41.080999999999996</c:v>
                </c:pt>
                <c:pt idx="12323">
                  <c:v>-41.078999999999994</c:v>
                </c:pt>
                <c:pt idx="12324">
                  <c:v>-41.076999999999998</c:v>
                </c:pt>
                <c:pt idx="12325">
                  <c:v>-41.074999999999996</c:v>
                </c:pt>
                <c:pt idx="12326">
                  <c:v>-41.072999999999993</c:v>
                </c:pt>
                <c:pt idx="12327">
                  <c:v>-41.070999999999998</c:v>
                </c:pt>
                <c:pt idx="12328">
                  <c:v>-41.068999999999996</c:v>
                </c:pt>
                <c:pt idx="12329">
                  <c:v>-41.066999999999993</c:v>
                </c:pt>
                <c:pt idx="12330">
                  <c:v>-41.064999999999998</c:v>
                </c:pt>
                <c:pt idx="12331">
                  <c:v>-41.062999999999995</c:v>
                </c:pt>
                <c:pt idx="12332">
                  <c:v>-41.060999999999993</c:v>
                </c:pt>
                <c:pt idx="12333">
                  <c:v>-41.058999999999997</c:v>
                </c:pt>
                <c:pt idx="12334">
                  <c:v>-41.056999999999995</c:v>
                </c:pt>
                <c:pt idx="12335">
                  <c:v>-41.054999999999993</c:v>
                </c:pt>
                <c:pt idx="12336">
                  <c:v>-41.052999999999997</c:v>
                </c:pt>
                <c:pt idx="12337">
                  <c:v>-41.050999999999995</c:v>
                </c:pt>
                <c:pt idx="12338">
                  <c:v>-41.048999999999992</c:v>
                </c:pt>
                <c:pt idx="12339">
                  <c:v>-41.046999999999997</c:v>
                </c:pt>
                <c:pt idx="12340">
                  <c:v>-41.044999999999995</c:v>
                </c:pt>
                <c:pt idx="12341">
                  <c:v>-41.042999999999992</c:v>
                </c:pt>
                <c:pt idx="12342">
                  <c:v>-41.040999999999997</c:v>
                </c:pt>
                <c:pt idx="12343">
                  <c:v>-41.038999999999994</c:v>
                </c:pt>
                <c:pt idx="12344">
                  <c:v>-41.036999999999992</c:v>
                </c:pt>
                <c:pt idx="12345">
                  <c:v>-41.034999999999997</c:v>
                </c:pt>
                <c:pt idx="12346">
                  <c:v>-41.032999999999994</c:v>
                </c:pt>
                <c:pt idx="12347">
                  <c:v>-41.030999999999992</c:v>
                </c:pt>
                <c:pt idx="12348">
                  <c:v>-41.028999999999996</c:v>
                </c:pt>
                <c:pt idx="12349">
                  <c:v>-41.026999999999994</c:v>
                </c:pt>
                <c:pt idx="12350">
                  <c:v>-41.024999999999991</c:v>
                </c:pt>
                <c:pt idx="12351">
                  <c:v>-41.022999999999996</c:v>
                </c:pt>
                <c:pt idx="12352">
                  <c:v>-41.020999999999994</c:v>
                </c:pt>
                <c:pt idx="12353">
                  <c:v>-41.018999999999991</c:v>
                </c:pt>
                <c:pt idx="12354">
                  <c:v>-41.016999999999996</c:v>
                </c:pt>
                <c:pt idx="12355">
                  <c:v>-41.014999999999993</c:v>
                </c:pt>
                <c:pt idx="12356">
                  <c:v>-41.012999999999991</c:v>
                </c:pt>
                <c:pt idx="12357">
                  <c:v>-41.010999999999996</c:v>
                </c:pt>
                <c:pt idx="12358">
                  <c:v>-41.008999999999993</c:v>
                </c:pt>
                <c:pt idx="12359">
                  <c:v>-41.006999999999991</c:v>
                </c:pt>
                <c:pt idx="12360">
                  <c:v>-41.004999999999995</c:v>
                </c:pt>
                <c:pt idx="12361">
                  <c:v>-41.002999999999993</c:v>
                </c:pt>
                <c:pt idx="12362">
                  <c:v>-41.000999999999991</c:v>
                </c:pt>
                <c:pt idx="12363">
                  <c:v>-40.998999999999995</c:v>
                </c:pt>
                <c:pt idx="12364">
                  <c:v>-40.996999999999993</c:v>
                </c:pt>
                <c:pt idx="12365">
                  <c:v>-40.99499999999999</c:v>
                </c:pt>
                <c:pt idx="12366">
                  <c:v>-40.992999999999995</c:v>
                </c:pt>
                <c:pt idx="12367">
                  <c:v>-40.990999999999993</c:v>
                </c:pt>
                <c:pt idx="12368">
                  <c:v>-40.98899999999999</c:v>
                </c:pt>
                <c:pt idx="12369">
                  <c:v>-40.986999999999995</c:v>
                </c:pt>
                <c:pt idx="12370">
                  <c:v>-40.984999999999999</c:v>
                </c:pt>
                <c:pt idx="12371">
                  <c:v>-40.98299999999999</c:v>
                </c:pt>
                <c:pt idx="12372">
                  <c:v>-40.980999999999995</c:v>
                </c:pt>
                <c:pt idx="12373">
                  <c:v>-40.978999999999999</c:v>
                </c:pt>
                <c:pt idx="12374">
                  <c:v>-40.97699999999999</c:v>
                </c:pt>
                <c:pt idx="12375">
                  <c:v>-40.974999999999994</c:v>
                </c:pt>
                <c:pt idx="12376">
                  <c:v>-40.972999999999999</c:v>
                </c:pt>
                <c:pt idx="12377">
                  <c:v>-40.970999999999989</c:v>
                </c:pt>
                <c:pt idx="12378">
                  <c:v>-40.968999999999994</c:v>
                </c:pt>
                <c:pt idx="12379">
                  <c:v>-40.966999999999999</c:v>
                </c:pt>
                <c:pt idx="12380">
                  <c:v>-40.964999999999989</c:v>
                </c:pt>
                <c:pt idx="12381">
                  <c:v>-40.962999999999994</c:v>
                </c:pt>
                <c:pt idx="12382">
                  <c:v>-40.960999999999999</c:v>
                </c:pt>
                <c:pt idx="12383">
                  <c:v>-40.958999999999996</c:v>
                </c:pt>
                <c:pt idx="12384">
                  <c:v>-40.956999999999994</c:v>
                </c:pt>
                <c:pt idx="12385">
                  <c:v>-40.954999999999998</c:v>
                </c:pt>
                <c:pt idx="12386">
                  <c:v>-40.952999999999996</c:v>
                </c:pt>
                <c:pt idx="12387">
                  <c:v>-40.950999999999993</c:v>
                </c:pt>
                <c:pt idx="12388">
                  <c:v>-40.948999999999998</c:v>
                </c:pt>
                <c:pt idx="12389">
                  <c:v>-40.946999999999996</c:v>
                </c:pt>
                <c:pt idx="12390">
                  <c:v>-40.944999999999993</c:v>
                </c:pt>
                <c:pt idx="12391">
                  <c:v>-40.942999999999998</c:v>
                </c:pt>
                <c:pt idx="12392">
                  <c:v>-40.940999999999995</c:v>
                </c:pt>
                <c:pt idx="12393">
                  <c:v>-40.938999999999993</c:v>
                </c:pt>
                <c:pt idx="12394">
                  <c:v>-40.936999999999998</c:v>
                </c:pt>
                <c:pt idx="12395">
                  <c:v>-40.934999999999995</c:v>
                </c:pt>
                <c:pt idx="12396">
                  <c:v>-40.932999999999993</c:v>
                </c:pt>
                <c:pt idx="12397">
                  <c:v>-40.930999999999997</c:v>
                </c:pt>
                <c:pt idx="12398">
                  <c:v>-40.928999999999995</c:v>
                </c:pt>
                <c:pt idx="12399">
                  <c:v>-40.926999999999992</c:v>
                </c:pt>
                <c:pt idx="12400">
                  <c:v>-40.924999999999997</c:v>
                </c:pt>
                <c:pt idx="12401">
                  <c:v>-40.922999999999995</c:v>
                </c:pt>
                <c:pt idx="12402">
                  <c:v>-40.920999999999992</c:v>
                </c:pt>
                <c:pt idx="12403">
                  <c:v>-40.918999999999997</c:v>
                </c:pt>
                <c:pt idx="12404">
                  <c:v>-40.916999999999994</c:v>
                </c:pt>
                <c:pt idx="12405">
                  <c:v>-40.914999999999992</c:v>
                </c:pt>
                <c:pt idx="12406">
                  <c:v>-40.912999999999997</c:v>
                </c:pt>
                <c:pt idx="12407">
                  <c:v>-40.910999999999994</c:v>
                </c:pt>
                <c:pt idx="12408">
                  <c:v>-40.908999999999992</c:v>
                </c:pt>
                <c:pt idx="12409">
                  <c:v>-40.906999999999996</c:v>
                </c:pt>
                <c:pt idx="12410">
                  <c:v>-40.904999999999994</c:v>
                </c:pt>
                <c:pt idx="12411">
                  <c:v>-40.902999999999992</c:v>
                </c:pt>
                <c:pt idx="12412">
                  <c:v>-40.900999999999996</c:v>
                </c:pt>
                <c:pt idx="12413">
                  <c:v>-40.898999999999994</c:v>
                </c:pt>
                <c:pt idx="12414">
                  <c:v>-40.896999999999991</c:v>
                </c:pt>
                <c:pt idx="12415">
                  <c:v>-40.894999999999996</c:v>
                </c:pt>
                <c:pt idx="12416">
                  <c:v>-40.892999999999994</c:v>
                </c:pt>
                <c:pt idx="12417">
                  <c:v>-40.890999999999991</c:v>
                </c:pt>
                <c:pt idx="12418">
                  <c:v>-40.888999999999996</c:v>
                </c:pt>
                <c:pt idx="12419">
                  <c:v>-40.886999999999993</c:v>
                </c:pt>
                <c:pt idx="12420">
                  <c:v>-40.884999999999991</c:v>
                </c:pt>
                <c:pt idx="12421">
                  <c:v>-40.882999999999996</c:v>
                </c:pt>
                <c:pt idx="12422">
                  <c:v>-40.880999999999993</c:v>
                </c:pt>
                <c:pt idx="12423">
                  <c:v>-40.878999999999991</c:v>
                </c:pt>
                <c:pt idx="12424">
                  <c:v>-40.876999999999995</c:v>
                </c:pt>
                <c:pt idx="12425">
                  <c:v>-40.874999999999993</c:v>
                </c:pt>
                <c:pt idx="12426">
                  <c:v>-40.87299999999999</c:v>
                </c:pt>
                <c:pt idx="12427">
                  <c:v>-40.870999999999995</c:v>
                </c:pt>
                <c:pt idx="12428">
                  <c:v>-40.868999999999993</c:v>
                </c:pt>
                <c:pt idx="12429">
                  <c:v>-40.86699999999999</c:v>
                </c:pt>
                <c:pt idx="12430">
                  <c:v>-40.864999999999995</c:v>
                </c:pt>
                <c:pt idx="12431">
                  <c:v>-40.863</c:v>
                </c:pt>
                <c:pt idx="12432">
                  <c:v>-40.86099999999999</c:v>
                </c:pt>
                <c:pt idx="12433">
                  <c:v>-40.858999999999995</c:v>
                </c:pt>
                <c:pt idx="12434">
                  <c:v>-40.856999999999999</c:v>
                </c:pt>
                <c:pt idx="12435">
                  <c:v>-40.85499999999999</c:v>
                </c:pt>
                <c:pt idx="12436">
                  <c:v>-40.852999999999994</c:v>
                </c:pt>
                <c:pt idx="12437">
                  <c:v>-40.850999999999999</c:v>
                </c:pt>
                <c:pt idx="12438">
                  <c:v>-40.84899999999999</c:v>
                </c:pt>
                <c:pt idx="12439">
                  <c:v>-40.846999999999994</c:v>
                </c:pt>
                <c:pt idx="12440">
                  <c:v>-40.844999999999999</c:v>
                </c:pt>
                <c:pt idx="12441">
                  <c:v>-40.842999999999989</c:v>
                </c:pt>
                <c:pt idx="12442">
                  <c:v>-40.840999999999994</c:v>
                </c:pt>
                <c:pt idx="12443">
                  <c:v>-40.838999999999999</c:v>
                </c:pt>
                <c:pt idx="12444">
                  <c:v>-40.836999999999989</c:v>
                </c:pt>
                <c:pt idx="12445">
                  <c:v>-40.834999999999994</c:v>
                </c:pt>
                <c:pt idx="12446">
                  <c:v>-40.832999999999998</c:v>
                </c:pt>
                <c:pt idx="12447">
                  <c:v>-40.830999999999996</c:v>
                </c:pt>
                <c:pt idx="12448">
                  <c:v>-40.828999999999994</c:v>
                </c:pt>
                <c:pt idx="12449">
                  <c:v>-40.826999999999998</c:v>
                </c:pt>
                <c:pt idx="12450">
                  <c:v>-40.824999999999996</c:v>
                </c:pt>
                <c:pt idx="12451">
                  <c:v>-40.822999999999993</c:v>
                </c:pt>
                <c:pt idx="12452">
                  <c:v>-40.820999999999998</c:v>
                </c:pt>
                <c:pt idx="12453">
                  <c:v>-40.818999999999996</c:v>
                </c:pt>
                <c:pt idx="12454">
                  <c:v>-40.816999999999993</c:v>
                </c:pt>
                <c:pt idx="12455">
                  <c:v>-40.814999999999998</c:v>
                </c:pt>
                <c:pt idx="12456">
                  <c:v>-40.812999999999995</c:v>
                </c:pt>
                <c:pt idx="12457">
                  <c:v>-40.810999999999993</c:v>
                </c:pt>
                <c:pt idx="12458">
                  <c:v>-40.808999999999997</c:v>
                </c:pt>
                <c:pt idx="12459">
                  <c:v>-40.806999999999995</c:v>
                </c:pt>
                <c:pt idx="12460">
                  <c:v>-40.804999999999993</c:v>
                </c:pt>
                <c:pt idx="12461">
                  <c:v>-40.802999999999997</c:v>
                </c:pt>
                <c:pt idx="12462">
                  <c:v>-40.800999999999995</c:v>
                </c:pt>
                <c:pt idx="12463">
                  <c:v>-40.798999999999992</c:v>
                </c:pt>
                <c:pt idx="12464">
                  <c:v>-40.796999999999997</c:v>
                </c:pt>
                <c:pt idx="12465">
                  <c:v>-40.794999999999995</c:v>
                </c:pt>
                <c:pt idx="12466">
                  <c:v>-40.792999999999992</c:v>
                </c:pt>
                <c:pt idx="12467">
                  <c:v>-40.790999999999997</c:v>
                </c:pt>
                <c:pt idx="12468">
                  <c:v>-40.788999999999994</c:v>
                </c:pt>
                <c:pt idx="12469">
                  <c:v>-40.786999999999992</c:v>
                </c:pt>
                <c:pt idx="12470">
                  <c:v>-40.784999999999997</c:v>
                </c:pt>
                <c:pt idx="12471">
                  <c:v>-40.782999999999994</c:v>
                </c:pt>
                <c:pt idx="12472">
                  <c:v>-40.780999999999992</c:v>
                </c:pt>
                <c:pt idx="12473">
                  <c:v>-40.778999999999996</c:v>
                </c:pt>
                <c:pt idx="12474">
                  <c:v>-40.776999999999994</c:v>
                </c:pt>
                <c:pt idx="12475">
                  <c:v>-40.774999999999991</c:v>
                </c:pt>
                <c:pt idx="12476">
                  <c:v>-40.772999999999996</c:v>
                </c:pt>
                <c:pt idx="12477">
                  <c:v>-40.770999999999994</c:v>
                </c:pt>
                <c:pt idx="12478">
                  <c:v>-40.768999999999991</c:v>
                </c:pt>
                <c:pt idx="12479">
                  <c:v>-40.766999999999996</c:v>
                </c:pt>
                <c:pt idx="12480">
                  <c:v>-40.764999999999993</c:v>
                </c:pt>
                <c:pt idx="12481">
                  <c:v>-40.762999999999991</c:v>
                </c:pt>
                <c:pt idx="12482">
                  <c:v>-40.760999999999996</c:v>
                </c:pt>
                <c:pt idx="12483">
                  <c:v>-40.758999999999993</c:v>
                </c:pt>
                <c:pt idx="12484">
                  <c:v>-40.756999999999991</c:v>
                </c:pt>
                <c:pt idx="12485">
                  <c:v>-40.754999999999995</c:v>
                </c:pt>
                <c:pt idx="12486">
                  <c:v>-40.752999999999993</c:v>
                </c:pt>
                <c:pt idx="12487">
                  <c:v>-40.750999999999991</c:v>
                </c:pt>
                <c:pt idx="12488">
                  <c:v>-40.748999999999995</c:v>
                </c:pt>
                <c:pt idx="12489">
                  <c:v>-40.746999999999993</c:v>
                </c:pt>
                <c:pt idx="12490">
                  <c:v>-40.74499999999999</c:v>
                </c:pt>
                <c:pt idx="12491">
                  <c:v>-40.742999999999995</c:v>
                </c:pt>
                <c:pt idx="12492">
                  <c:v>-40.740999999999993</c:v>
                </c:pt>
                <c:pt idx="12493">
                  <c:v>-40.73899999999999</c:v>
                </c:pt>
                <c:pt idx="12494">
                  <c:v>-40.736999999999995</c:v>
                </c:pt>
                <c:pt idx="12495">
                  <c:v>-40.734999999999999</c:v>
                </c:pt>
                <c:pt idx="12496">
                  <c:v>-40.73299999999999</c:v>
                </c:pt>
                <c:pt idx="12497">
                  <c:v>-40.730999999999995</c:v>
                </c:pt>
                <c:pt idx="12498">
                  <c:v>-40.728999999999999</c:v>
                </c:pt>
                <c:pt idx="12499">
                  <c:v>-40.72699999999999</c:v>
                </c:pt>
                <c:pt idx="12500">
                  <c:v>-40.724999999999994</c:v>
                </c:pt>
                <c:pt idx="12501">
                  <c:v>-40.722999999999999</c:v>
                </c:pt>
                <c:pt idx="12502">
                  <c:v>-40.720999999999989</c:v>
                </c:pt>
                <c:pt idx="12503">
                  <c:v>-40.718999999999994</c:v>
                </c:pt>
                <c:pt idx="12504">
                  <c:v>-40.716999999999999</c:v>
                </c:pt>
                <c:pt idx="12505">
                  <c:v>-40.714999999999989</c:v>
                </c:pt>
                <c:pt idx="12506">
                  <c:v>-40.712999999999994</c:v>
                </c:pt>
                <c:pt idx="12507">
                  <c:v>-40.710999999999999</c:v>
                </c:pt>
                <c:pt idx="12508">
                  <c:v>-40.708999999999996</c:v>
                </c:pt>
                <c:pt idx="12509">
                  <c:v>-40.706999999999994</c:v>
                </c:pt>
                <c:pt idx="12510">
                  <c:v>-40.704999999999998</c:v>
                </c:pt>
                <c:pt idx="12511">
                  <c:v>-40.702999999999996</c:v>
                </c:pt>
                <c:pt idx="12512">
                  <c:v>-40.700999999999993</c:v>
                </c:pt>
                <c:pt idx="12513">
                  <c:v>-40.698999999999998</c:v>
                </c:pt>
                <c:pt idx="12514">
                  <c:v>-40.696999999999996</c:v>
                </c:pt>
                <c:pt idx="12515">
                  <c:v>-40.694999999999993</c:v>
                </c:pt>
                <c:pt idx="12516">
                  <c:v>-40.692999999999998</c:v>
                </c:pt>
                <c:pt idx="12517">
                  <c:v>-40.690999999999995</c:v>
                </c:pt>
                <c:pt idx="12518">
                  <c:v>-40.688999999999993</c:v>
                </c:pt>
                <c:pt idx="12519">
                  <c:v>-40.686999999999998</c:v>
                </c:pt>
                <c:pt idx="12520">
                  <c:v>-40.684999999999995</c:v>
                </c:pt>
                <c:pt idx="12521">
                  <c:v>-40.682999999999993</c:v>
                </c:pt>
                <c:pt idx="12522">
                  <c:v>-40.680999999999997</c:v>
                </c:pt>
                <c:pt idx="12523">
                  <c:v>-40.678999999999995</c:v>
                </c:pt>
                <c:pt idx="12524">
                  <c:v>-40.676999999999992</c:v>
                </c:pt>
                <c:pt idx="12525">
                  <c:v>-40.674999999999997</c:v>
                </c:pt>
                <c:pt idx="12526">
                  <c:v>-40.672999999999995</c:v>
                </c:pt>
                <c:pt idx="12527">
                  <c:v>-40.670999999999992</c:v>
                </c:pt>
                <c:pt idx="12528">
                  <c:v>-40.668999999999997</c:v>
                </c:pt>
                <c:pt idx="12529">
                  <c:v>-40.666999999999994</c:v>
                </c:pt>
                <c:pt idx="12530">
                  <c:v>-40.664999999999992</c:v>
                </c:pt>
                <c:pt idx="12531">
                  <c:v>-40.662999999999997</c:v>
                </c:pt>
                <c:pt idx="12532">
                  <c:v>-40.660999999999994</c:v>
                </c:pt>
                <c:pt idx="12533">
                  <c:v>-40.658999999999992</c:v>
                </c:pt>
                <c:pt idx="12534">
                  <c:v>-40.656999999999996</c:v>
                </c:pt>
                <c:pt idx="12535">
                  <c:v>-40.654999999999994</c:v>
                </c:pt>
                <c:pt idx="12536">
                  <c:v>-40.652999999999992</c:v>
                </c:pt>
                <c:pt idx="12537">
                  <c:v>-40.650999999999996</c:v>
                </c:pt>
                <c:pt idx="12538">
                  <c:v>-40.648999999999994</c:v>
                </c:pt>
                <c:pt idx="12539">
                  <c:v>-40.646999999999991</c:v>
                </c:pt>
                <c:pt idx="12540">
                  <c:v>-40.644999999999996</c:v>
                </c:pt>
                <c:pt idx="12541">
                  <c:v>-40.642999999999994</c:v>
                </c:pt>
                <c:pt idx="12542">
                  <c:v>-40.640999999999991</c:v>
                </c:pt>
                <c:pt idx="12543">
                  <c:v>-40.638999999999996</c:v>
                </c:pt>
                <c:pt idx="12544">
                  <c:v>-40.636999999999993</c:v>
                </c:pt>
                <c:pt idx="12545">
                  <c:v>-40.634999999999991</c:v>
                </c:pt>
                <c:pt idx="12546">
                  <c:v>-40.632999999999996</c:v>
                </c:pt>
                <c:pt idx="12547">
                  <c:v>-40.630999999999993</c:v>
                </c:pt>
                <c:pt idx="12548">
                  <c:v>-40.628999999999991</c:v>
                </c:pt>
                <c:pt idx="12549">
                  <c:v>-40.626999999999995</c:v>
                </c:pt>
                <c:pt idx="12550">
                  <c:v>-40.624999999999993</c:v>
                </c:pt>
                <c:pt idx="12551">
                  <c:v>-40.62299999999999</c:v>
                </c:pt>
                <c:pt idx="12552">
                  <c:v>-40.620999999999995</c:v>
                </c:pt>
                <c:pt idx="12553">
                  <c:v>-40.618999999999993</c:v>
                </c:pt>
                <c:pt idx="12554">
                  <c:v>-40.61699999999999</c:v>
                </c:pt>
                <c:pt idx="12555">
                  <c:v>-40.614999999999995</c:v>
                </c:pt>
                <c:pt idx="12556">
                  <c:v>-40.613</c:v>
                </c:pt>
                <c:pt idx="12557">
                  <c:v>-40.61099999999999</c:v>
                </c:pt>
                <c:pt idx="12558">
                  <c:v>-40.608999999999995</c:v>
                </c:pt>
                <c:pt idx="12559">
                  <c:v>-40.606999999999999</c:v>
                </c:pt>
                <c:pt idx="12560">
                  <c:v>-40.60499999999999</c:v>
                </c:pt>
                <c:pt idx="12561">
                  <c:v>-40.602999999999994</c:v>
                </c:pt>
                <c:pt idx="12562">
                  <c:v>-40.600999999999999</c:v>
                </c:pt>
                <c:pt idx="12563">
                  <c:v>-40.59899999999999</c:v>
                </c:pt>
                <c:pt idx="12564">
                  <c:v>-40.596999999999994</c:v>
                </c:pt>
                <c:pt idx="12565">
                  <c:v>-40.594999999999999</c:v>
                </c:pt>
                <c:pt idx="12566">
                  <c:v>-40.592999999999989</c:v>
                </c:pt>
                <c:pt idx="12567">
                  <c:v>-40.590999999999994</c:v>
                </c:pt>
                <c:pt idx="12568">
                  <c:v>-40.588999999999999</c:v>
                </c:pt>
                <c:pt idx="12569">
                  <c:v>-40.586999999999989</c:v>
                </c:pt>
                <c:pt idx="12570">
                  <c:v>-40.584999999999994</c:v>
                </c:pt>
                <c:pt idx="12571">
                  <c:v>-40.582999999999998</c:v>
                </c:pt>
                <c:pt idx="12572">
                  <c:v>-40.580999999999996</c:v>
                </c:pt>
                <c:pt idx="12573">
                  <c:v>-40.578999999999994</c:v>
                </c:pt>
                <c:pt idx="12574">
                  <c:v>-40.576999999999998</c:v>
                </c:pt>
                <c:pt idx="12575">
                  <c:v>-40.574999999999996</c:v>
                </c:pt>
                <c:pt idx="12576">
                  <c:v>-40.572999999999993</c:v>
                </c:pt>
                <c:pt idx="12577">
                  <c:v>-40.570999999999998</c:v>
                </c:pt>
                <c:pt idx="12578">
                  <c:v>-40.568999999999996</c:v>
                </c:pt>
                <c:pt idx="12579">
                  <c:v>-40.566999999999993</c:v>
                </c:pt>
                <c:pt idx="12580">
                  <c:v>-40.564999999999998</c:v>
                </c:pt>
                <c:pt idx="12581">
                  <c:v>-40.562999999999995</c:v>
                </c:pt>
                <c:pt idx="12582">
                  <c:v>-40.560999999999993</c:v>
                </c:pt>
                <c:pt idx="12583">
                  <c:v>-40.558999999999997</c:v>
                </c:pt>
                <c:pt idx="12584">
                  <c:v>-40.556999999999995</c:v>
                </c:pt>
                <c:pt idx="12585">
                  <c:v>-40.554999999999993</c:v>
                </c:pt>
                <c:pt idx="12586">
                  <c:v>-40.552999999999997</c:v>
                </c:pt>
                <c:pt idx="12587">
                  <c:v>-40.550999999999995</c:v>
                </c:pt>
                <c:pt idx="12588">
                  <c:v>-40.548999999999992</c:v>
                </c:pt>
                <c:pt idx="12589">
                  <c:v>-40.546999999999997</c:v>
                </c:pt>
                <c:pt idx="12590">
                  <c:v>-40.544999999999995</c:v>
                </c:pt>
                <c:pt idx="12591">
                  <c:v>-40.542999999999992</c:v>
                </c:pt>
                <c:pt idx="12592">
                  <c:v>-40.540999999999997</c:v>
                </c:pt>
                <c:pt idx="12593">
                  <c:v>-40.538999999999994</c:v>
                </c:pt>
                <c:pt idx="12594">
                  <c:v>-40.536999999999992</c:v>
                </c:pt>
                <c:pt idx="12595">
                  <c:v>-40.534999999999997</c:v>
                </c:pt>
                <c:pt idx="12596">
                  <c:v>-40.532999999999994</c:v>
                </c:pt>
                <c:pt idx="12597">
                  <c:v>-40.530999999999992</c:v>
                </c:pt>
                <c:pt idx="12598">
                  <c:v>-40.528999999999996</c:v>
                </c:pt>
                <c:pt idx="12599">
                  <c:v>-40.526999999999994</c:v>
                </c:pt>
                <c:pt idx="12600">
                  <c:v>-40.524999999999991</c:v>
                </c:pt>
                <c:pt idx="12601">
                  <c:v>-40.522999999999996</c:v>
                </c:pt>
                <c:pt idx="12602">
                  <c:v>-40.520999999999994</c:v>
                </c:pt>
                <c:pt idx="12603">
                  <c:v>-40.518999999999991</c:v>
                </c:pt>
                <c:pt idx="12604">
                  <c:v>-40.516999999999996</c:v>
                </c:pt>
                <c:pt idx="12605">
                  <c:v>-40.514999999999993</c:v>
                </c:pt>
                <c:pt idx="12606">
                  <c:v>-40.512999999999991</c:v>
                </c:pt>
                <c:pt idx="12607">
                  <c:v>-40.510999999999996</c:v>
                </c:pt>
                <c:pt idx="12608">
                  <c:v>-40.508999999999993</c:v>
                </c:pt>
                <c:pt idx="12609">
                  <c:v>-40.506999999999991</c:v>
                </c:pt>
                <c:pt idx="12610">
                  <c:v>-40.504999999999995</c:v>
                </c:pt>
                <c:pt idx="12611">
                  <c:v>-40.502999999999993</c:v>
                </c:pt>
                <c:pt idx="12612">
                  <c:v>-40.500999999999991</c:v>
                </c:pt>
                <c:pt idx="12613">
                  <c:v>-40.498999999999995</c:v>
                </c:pt>
                <c:pt idx="12614">
                  <c:v>-40.496999999999993</c:v>
                </c:pt>
                <c:pt idx="12615">
                  <c:v>-40.49499999999999</c:v>
                </c:pt>
                <c:pt idx="12616">
                  <c:v>-40.492999999999995</c:v>
                </c:pt>
                <c:pt idx="12617">
                  <c:v>-40.490999999999993</c:v>
                </c:pt>
                <c:pt idx="12618">
                  <c:v>-40.48899999999999</c:v>
                </c:pt>
                <c:pt idx="12619">
                  <c:v>-40.486999999999995</c:v>
                </c:pt>
                <c:pt idx="12620">
                  <c:v>-40.484999999999999</c:v>
                </c:pt>
                <c:pt idx="12621">
                  <c:v>-40.48299999999999</c:v>
                </c:pt>
                <c:pt idx="12622">
                  <c:v>-40.480999999999995</c:v>
                </c:pt>
                <c:pt idx="12623">
                  <c:v>-40.478999999999999</c:v>
                </c:pt>
                <c:pt idx="12624">
                  <c:v>-40.47699999999999</c:v>
                </c:pt>
                <c:pt idx="12625">
                  <c:v>-40.474999999999994</c:v>
                </c:pt>
                <c:pt idx="12626">
                  <c:v>-40.472999999999999</c:v>
                </c:pt>
                <c:pt idx="12627">
                  <c:v>-40.470999999999989</c:v>
                </c:pt>
                <c:pt idx="12628">
                  <c:v>-40.468999999999994</c:v>
                </c:pt>
                <c:pt idx="12629">
                  <c:v>-40.466999999999999</c:v>
                </c:pt>
                <c:pt idx="12630">
                  <c:v>-40.464999999999989</c:v>
                </c:pt>
                <c:pt idx="12631">
                  <c:v>-40.462999999999994</c:v>
                </c:pt>
                <c:pt idx="12632">
                  <c:v>-40.460999999999999</c:v>
                </c:pt>
                <c:pt idx="12633">
                  <c:v>-40.458999999999996</c:v>
                </c:pt>
                <c:pt idx="12634">
                  <c:v>-40.456999999999994</c:v>
                </c:pt>
                <c:pt idx="12635">
                  <c:v>-40.454999999999998</c:v>
                </c:pt>
                <c:pt idx="12636">
                  <c:v>-40.452999999999996</c:v>
                </c:pt>
                <c:pt idx="12637">
                  <c:v>-40.450999999999993</c:v>
                </c:pt>
                <c:pt idx="12638">
                  <c:v>-40.448999999999998</c:v>
                </c:pt>
                <c:pt idx="12639">
                  <c:v>-40.446999999999996</c:v>
                </c:pt>
                <c:pt idx="12640">
                  <c:v>-40.444999999999993</c:v>
                </c:pt>
                <c:pt idx="12641">
                  <c:v>-40.442999999999998</c:v>
                </c:pt>
                <c:pt idx="12642">
                  <c:v>-40.440999999999995</c:v>
                </c:pt>
                <c:pt idx="12643">
                  <c:v>-40.438999999999993</c:v>
                </c:pt>
                <c:pt idx="12644">
                  <c:v>-40.436999999999998</c:v>
                </c:pt>
                <c:pt idx="12645">
                  <c:v>-40.434999999999995</c:v>
                </c:pt>
                <c:pt idx="12646">
                  <c:v>-40.432999999999993</c:v>
                </c:pt>
                <c:pt idx="12647">
                  <c:v>-40.430999999999997</c:v>
                </c:pt>
                <c:pt idx="12648">
                  <c:v>-40.428999999999995</c:v>
                </c:pt>
                <c:pt idx="12649">
                  <c:v>-40.426999999999992</c:v>
                </c:pt>
                <c:pt idx="12650">
                  <c:v>-40.424999999999997</c:v>
                </c:pt>
                <c:pt idx="12651">
                  <c:v>-40.422999999999995</c:v>
                </c:pt>
                <c:pt idx="12652">
                  <c:v>-40.420999999999992</c:v>
                </c:pt>
                <c:pt idx="12653">
                  <c:v>-40.418999999999997</c:v>
                </c:pt>
                <c:pt idx="12654">
                  <c:v>-40.416999999999994</c:v>
                </c:pt>
                <c:pt idx="12655">
                  <c:v>-40.414999999999992</c:v>
                </c:pt>
                <c:pt idx="12656">
                  <c:v>-40.412999999999997</c:v>
                </c:pt>
                <c:pt idx="12657">
                  <c:v>-40.410999999999994</c:v>
                </c:pt>
                <c:pt idx="12658">
                  <c:v>-40.408999999999992</c:v>
                </c:pt>
                <c:pt idx="12659">
                  <c:v>-40.406999999999996</c:v>
                </c:pt>
                <c:pt idx="12660">
                  <c:v>-40.404999999999994</c:v>
                </c:pt>
                <c:pt idx="12661">
                  <c:v>-40.402999999999992</c:v>
                </c:pt>
                <c:pt idx="12662">
                  <c:v>-40.400999999999996</c:v>
                </c:pt>
                <c:pt idx="12663">
                  <c:v>-40.398999999999994</c:v>
                </c:pt>
                <c:pt idx="12664">
                  <c:v>-40.396999999999991</c:v>
                </c:pt>
                <c:pt idx="12665">
                  <c:v>-40.394999999999996</c:v>
                </c:pt>
                <c:pt idx="12666">
                  <c:v>-40.392999999999994</c:v>
                </c:pt>
                <c:pt idx="12667">
                  <c:v>-40.390999999999991</c:v>
                </c:pt>
                <c:pt idx="12668">
                  <c:v>-40.388999999999996</c:v>
                </c:pt>
                <c:pt idx="12669">
                  <c:v>-40.386999999999993</c:v>
                </c:pt>
                <c:pt idx="12670">
                  <c:v>-40.384999999999991</c:v>
                </c:pt>
                <c:pt idx="12671">
                  <c:v>-40.382999999999996</c:v>
                </c:pt>
                <c:pt idx="12672">
                  <c:v>-40.380999999999993</c:v>
                </c:pt>
                <c:pt idx="12673">
                  <c:v>-40.378999999999991</c:v>
                </c:pt>
                <c:pt idx="12674">
                  <c:v>-40.376999999999995</c:v>
                </c:pt>
                <c:pt idx="12675">
                  <c:v>-40.374999999999993</c:v>
                </c:pt>
                <c:pt idx="12676">
                  <c:v>-40.37299999999999</c:v>
                </c:pt>
                <c:pt idx="12677">
                  <c:v>-40.370999999999995</c:v>
                </c:pt>
                <c:pt idx="12678">
                  <c:v>-40.368999999999993</c:v>
                </c:pt>
                <c:pt idx="12679">
                  <c:v>-40.36699999999999</c:v>
                </c:pt>
                <c:pt idx="12680">
                  <c:v>-40.364999999999995</c:v>
                </c:pt>
                <c:pt idx="12681">
                  <c:v>-40.363</c:v>
                </c:pt>
                <c:pt idx="12682">
                  <c:v>-40.36099999999999</c:v>
                </c:pt>
                <c:pt idx="12683">
                  <c:v>-40.358999999999995</c:v>
                </c:pt>
                <c:pt idx="12684">
                  <c:v>-40.356999999999999</c:v>
                </c:pt>
                <c:pt idx="12685">
                  <c:v>-40.35499999999999</c:v>
                </c:pt>
                <c:pt idx="12686">
                  <c:v>-40.352999999999994</c:v>
                </c:pt>
                <c:pt idx="12687">
                  <c:v>-40.350999999999999</c:v>
                </c:pt>
                <c:pt idx="12688">
                  <c:v>-40.34899999999999</c:v>
                </c:pt>
                <c:pt idx="12689">
                  <c:v>-40.346999999999994</c:v>
                </c:pt>
                <c:pt idx="12690">
                  <c:v>-40.344999999999999</c:v>
                </c:pt>
                <c:pt idx="12691">
                  <c:v>-40.342999999999989</c:v>
                </c:pt>
                <c:pt idx="12692">
                  <c:v>-40.340999999999994</c:v>
                </c:pt>
                <c:pt idx="12693">
                  <c:v>-40.338999999999999</c:v>
                </c:pt>
                <c:pt idx="12694">
                  <c:v>-40.336999999999989</c:v>
                </c:pt>
                <c:pt idx="12695">
                  <c:v>-40.334999999999994</c:v>
                </c:pt>
                <c:pt idx="12696">
                  <c:v>-40.332999999999998</c:v>
                </c:pt>
                <c:pt idx="12697">
                  <c:v>-40.330999999999996</c:v>
                </c:pt>
                <c:pt idx="12698">
                  <c:v>-40.328999999999994</c:v>
                </c:pt>
                <c:pt idx="12699">
                  <c:v>-40.326999999999998</c:v>
                </c:pt>
                <c:pt idx="12700">
                  <c:v>-40.324999999999996</c:v>
                </c:pt>
                <c:pt idx="12701">
                  <c:v>-40.322999999999993</c:v>
                </c:pt>
                <c:pt idx="12702">
                  <c:v>-40.320999999999998</c:v>
                </c:pt>
                <c:pt idx="12703">
                  <c:v>-40.318999999999996</c:v>
                </c:pt>
                <c:pt idx="12704">
                  <c:v>-40.316999999999993</c:v>
                </c:pt>
                <c:pt idx="12705">
                  <c:v>-40.314999999999998</c:v>
                </c:pt>
                <c:pt idx="12706">
                  <c:v>-40.312999999999995</c:v>
                </c:pt>
                <c:pt idx="12707">
                  <c:v>-40.310999999999993</c:v>
                </c:pt>
                <c:pt idx="12708">
                  <c:v>-40.308999999999997</c:v>
                </c:pt>
                <c:pt idx="12709">
                  <c:v>-40.306999999999995</c:v>
                </c:pt>
                <c:pt idx="12710">
                  <c:v>-40.304999999999993</c:v>
                </c:pt>
                <c:pt idx="12711">
                  <c:v>-40.302999999999997</c:v>
                </c:pt>
                <c:pt idx="12712">
                  <c:v>-40.300999999999995</c:v>
                </c:pt>
                <c:pt idx="12713">
                  <c:v>-40.298999999999992</c:v>
                </c:pt>
                <c:pt idx="12714">
                  <c:v>-40.296999999999997</c:v>
                </c:pt>
                <c:pt idx="12715">
                  <c:v>-40.294999999999995</c:v>
                </c:pt>
                <c:pt idx="12716">
                  <c:v>-40.292999999999992</c:v>
                </c:pt>
                <c:pt idx="12717">
                  <c:v>-40.290999999999997</c:v>
                </c:pt>
                <c:pt idx="12718">
                  <c:v>-40.288999999999994</c:v>
                </c:pt>
                <c:pt idx="12719">
                  <c:v>-40.286999999999992</c:v>
                </c:pt>
                <c:pt idx="12720">
                  <c:v>-40.284999999999997</c:v>
                </c:pt>
                <c:pt idx="12721">
                  <c:v>-40.282999999999994</c:v>
                </c:pt>
                <c:pt idx="12722">
                  <c:v>-40.280999999999992</c:v>
                </c:pt>
                <c:pt idx="12723">
                  <c:v>-40.278999999999996</c:v>
                </c:pt>
                <c:pt idx="12724">
                  <c:v>-40.276999999999994</c:v>
                </c:pt>
                <c:pt idx="12725">
                  <c:v>-40.274999999999991</c:v>
                </c:pt>
                <c:pt idx="12726">
                  <c:v>-40.272999999999996</c:v>
                </c:pt>
                <c:pt idx="12727">
                  <c:v>-40.270999999999994</c:v>
                </c:pt>
                <c:pt idx="12728">
                  <c:v>-40.268999999999991</c:v>
                </c:pt>
                <c:pt idx="12729">
                  <c:v>-40.266999999999996</c:v>
                </c:pt>
                <c:pt idx="12730">
                  <c:v>-40.264999999999993</c:v>
                </c:pt>
                <c:pt idx="12731">
                  <c:v>-40.262999999999991</c:v>
                </c:pt>
                <c:pt idx="12732">
                  <c:v>-40.260999999999996</c:v>
                </c:pt>
                <c:pt idx="12733">
                  <c:v>-40.258999999999993</c:v>
                </c:pt>
                <c:pt idx="12734">
                  <c:v>-40.256999999999991</c:v>
                </c:pt>
                <c:pt idx="12735">
                  <c:v>-40.254999999999995</c:v>
                </c:pt>
                <c:pt idx="12736">
                  <c:v>-40.252999999999993</c:v>
                </c:pt>
                <c:pt idx="12737">
                  <c:v>-40.250999999999991</c:v>
                </c:pt>
                <c:pt idx="12738">
                  <c:v>-40.248999999999995</c:v>
                </c:pt>
                <c:pt idx="12739">
                  <c:v>-40.246999999999993</c:v>
                </c:pt>
                <c:pt idx="12740">
                  <c:v>-40.24499999999999</c:v>
                </c:pt>
                <c:pt idx="12741">
                  <c:v>-40.242999999999995</c:v>
                </c:pt>
                <c:pt idx="12742">
                  <c:v>-40.240999999999993</c:v>
                </c:pt>
                <c:pt idx="12743">
                  <c:v>-40.23899999999999</c:v>
                </c:pt>
                <c:pt idx="12744">
                  <c:v>-40.236999999999995</c:v>
                </c:pt>
                <c:pt idx="12745">
                  <c:v>-40.234999999999999</c:v>
                </c:pt>
                <c:pt idx="12746">
                  <c:v>-40.23299999999999</c:v>
                </c:pt>
                <c:pt idx="12747">
                  <c:v>-40.230999999999995</c:v>
                </c:pt>
                <c:pt idx="12748">
                  <c:v>-40.228999999999999</c:v>
                </c:pt>
                <c:pt idx="12749">
                  <c:v>-40.22699999999999</c:v>
                </c:pt>
                <c:pt idx="12750">
                  <c:v>-40.224999999999994</c:v>
                </c:pt>
                <c:pt idx="12751">
                  <c:v>-40.222999999999999</c:v>
                </c:pt>
                <c:pt idx="12752">
                  <c:v>-40.220999999999989</c:v>
                </c:pt>
                <c:pt idx="12753">
                  <c:v>-40.218999999999994</c:v>
                </c:pt>
                <c:pt idx="12754">
                  <c:v>-40.216999999999999</c:v>
                </c:pt>
                <c:pt idx="12755">
                  <c:v>-40.214999999999989</c:v>
                </c:pt>
                <c:pt idx="12756">
                  <c:v>-40.212999999999994</c:v>
                </c:pt>
                <c:pt idx="12757">
                  <c:v>-40.210999999999999</c:v>
                </c:pt>
                <c:pt idx="12758">
                  <c:v>-40.208999999999996</c:v>
                </c:pt>
                <c:pt idx="12759">
                  <c:v>-40.206999999999994</c:v>
                </c:pt>
                <c:pt idx="12760">
                  <c:v>-40.204999999999998</c:v>
                </c:pt>
                <c:pt idx="12761">
                  <c:v>-40.202999999999996</c:v>
                </c:pt>
                <c:pt idx="12762">
                  <c:v>-40.200999999999993</c:v>
                </c:pt>
                <c:pt idx="12763">
                  <c:v>-40.198999999999998</c:v>
                </c:pt>
                <c:pt idx="12764">
                  <c:v>-40.196999999999996</c:v>
                </c:pt>
                <c:pt idx="12765">
                  <c:v>-40.194999999999993</c:v>
                </c:pt>
                <c:pt idx="12766">
                  <c:v>-40.192999999999998</c:v>
                </c:pt>
                <c:pt idx="12767">
                  <c:v>-40.190999999999995</c:v>
                </c:pt>
                <c:pt idx="12768">
                  <c:v>-40.188999999999993</c:v>
                </c:pt>
                <c:pt idx="12769">
                  <c:v>-40.186999999999998</c:v>
                </c:pt>
                <c:pt idx="12770">
                  <c:v>-40.184999999999995</c:v>
                </c:pt>
                <c:pt idx="12771">
                  <c:v>-40.182999999999993</c:v>
                </c:pt>
                <c:pt idx="12772">
                  <c:v>-40.180999999999997</c:v>
                </c:pt>
                <c:pt idx="12773">
                  <c:v>-40.178999999999995</c:v>
                </c:pt>
                <c:pt idx="12774">
                  <c:v>-40.176999999999992</c:v>
                </c:pt>
                <c:pt idx="12775">
                  <c:v>-40.174999999999997</c:v>
                </c:pt>
                <c:pt idx="12776">
                  <c:v>-40.172999999999995</c:v>
                </c:pt>
                <c:pt idx="12777">
                  <c:v>-40.170999999999992</c:v>
                </c:pt>
                <c:pt idx="12778">
                  <c:v>-40.168999999999997</c:v>
                </c:pt>
                <c:pt idx="12779">
                  <c:v>-40.166999999999994</c:v>
                </c:pt>
                <c:pt idx="12780">
                  <c:v>-40.164999999999992</c:v>
                </c:pt>
                <c:pt idx="12781">
                  <c:v>-40.162999999999997</c:v>
                </c:pt>
                <c:pt idx="12782">
                  <c:v>-40.160999999999994</c:v>
                </c:pt>
                <c:pt idx="12783">
                  <c:v>-40.158999999999992</c:v>
                </c:pt>
                <c:pt idx="12784">
                  <c:v>-40.156999999999996</c:v>
                </c:pt>
                <c:pt idx="12785">
                  <c:v>-40.154999999999994</c:v>
                </c:pt>
                <c:pt idx="12786">
                  <c:v>-40.152999999999992</c:v>
                </c:pt>
                <c:pt idx="12787">
                  <c:v>-40.150999999999996</c:v>
                </c:pt>
                <c:pt idx="12788">
                  <c:v>-40.148999999999994</c:v>
                </c:pt>
                <c:pt idx="12789">
                  <c:v>-40.146999999999991</c:v>
                </c:pt>
                <c:pt idx="12790">
                  <c:v>-40.144999999999996</c:v>
                </c:pt>
                <c:pt idx="12791">
                  <c:v>-40.142999999999994</c:v>
                </c:pt>
                <c:pt idx="12792">
                  <c:v>-40.140999999999991</c:v>
                </c:pt>
                <c:pt idx="12793">
                  <c:v>-40.138999999999996</c:v>
                </c:pt>
                <c:pt idx="12794">
                  <c:v>-40.136999999999993</c:v>
                </c:pt>
                <c:pt idx="12795">
                  <c:v>-40.134999999999991</c:v>
                </c:pt>
                <c:pt idx="12796">
                  <c:v>-40.132999999999996</c:v>
                </c:pt>
                <c:pt idx="12797">
                  <c:v>-40.130999999999993</c:v>
                </c:pt>
                <c:pt idx="12798">
                  <c:v>-40.128999999999991</c:v>
                </c:pt>
                <c:pt idx="12799">
                  <c:v>-40.126999999999995</c:v>
                </c:pt>
                <c:pt idx="12800">
                  <c:v>-40.124999999999993</c:v>
                </c:pt>
                <c:pt idx="12801">
                  <c:v>-40.12299999999999</c:v>
                </c:pt>
                <c:pt idx="12802">
                  <c:v>-40.120999999999995</c:v>
                </c:pt>
                <c:pt idx="12803">
                  <c:v>-40.118999999999993</c:v>
                </c:pt>
                <c:pt idx="12804">
                  <c:v>-40.11699999999999</c:v>
                </c:pt>
                <c:pt idx="12805">
                  <c:v>-40.114999999999995</c:v>
                </c:pt>
                <c:pt idx="12806">
                  <c:v>-40.113</c:v>
                </c:pt>
                <c:pt idx="12807">
                  <c:v>-40.11099999999999</c:v>
                </c:pt>
                <c:pt idx="12808">
                  <c:v>-40.108999999999995</c:v>
                </c:pt>
                <c:pt idx="12809">
                  <c:v>-40.106999999999999</c:v>
                </c:pt>
                <c:pt idx="12810">
                  <c:v>-40.10499999999999</c:v>
                </c:pt>
                <c:pt idx="12811">
                  <c:v>-40.102999999999994</c:v>
                </c:pt>
                <c:pt idx="12812">
                  <c:v>-40.100999999999999</c:v>
                </c:pt>
                <c:pt idx="12813">
                  <c:v>-40.09899999999999</c:v>
                </c:pt>
                <c:pt idx="12814">
                  <c:v>-40.096999999999994</c:v>
                </c:pt>
                <c:pt idx="12815">
                  <c:v>-40.094999999999999</c:v>
                </c:pt>
                <c:pt idx="12816">
                  <c:v>-40.092999999999989</c:v>
                </c:pt>
                <c:pt idx="12817">
                  <c:v>-40.090999999999994</c:v>
                </c:pt>
                <c:pt idx="12818">
                  <c:v>-40.088999999999999</c:v>
                </c:pt>
                <c:pt idx="12819">
                  <c:v>-40.086999999999989</c:v>
                </c:pt>
                <c:pt idx="12820">
                  <c:v>-40.084999999999994</c:v>
                </c:pt>
                <c:pt idx="12821">
                  <c:v>-40.082999999999998</c:v>
                </c:pt>
                <c:pt idx="12822">
                  <c:v>-40.080999999999996</c:v>
                </c:pt>
                <c:pt idx="12823">
                  <c:v>-40.078999999999994</c:v>
                </c:pt>
                <c:pt idx="12824">
                  <c:v>-40.076999999999998</c:v>
                </c:pt>
                <c:pt idx="12825">
                  <c:v>-40.074999999999996</c:v>
                </c:pt>
                <c:pt idx="12826">
                  <c:v>-40.072999999999993</c:v>
                </c:pt>
                <c:pt idx="12827">
                  <c:v>-40.070999999999998</c:v>
                </c:pt>
                <c:pt idx="12828">
                  <c:v>-40.068999999999996</c:v>
                </c:pt>
                <c:pt idx="12829">
                  <c:v>-40.066999999999993</c:v>
                </c:pt>
                <c:pt idx="12830">
                  <c:v>-40.064999999999998</c:v>
                </c:pt>
                <c:pt idx="12831">
                  <c:v>-40.062999999999995</c:v>
                </c:pt>
                <c:pt idx="12832">
                  <c:v>-40.060999999999993</c:v>
                </c:pt>
                <c:pt idx="12833">
                  <c:v>-40.058999999999997</c:v>
                </c:pt>
                <c:pt idx="12834">
                  <c:v>-40.056999999999995</c:v>
                </c:pt>
                <c:pt idx="12835">
                  <c:v>-40.054999999999993</c:v>
                </c:pt>
                <c:pt idx="12836">
                  <c:v>-40.052999999999997</c:v>
                </c:pt>
                <c:pt idx="12837">
                  <c:v>-40.050999999999995</c:v>
                </c:pt>
                <c:pt idx="12838">
                  <c:v>-40.048999999999992</c:v>
                </c:pt>
                <c:pt idx="12839">
                  <c:v>-40.046999999999997</c:v>
                </c:pt>
                <c:pt idx="12840">
                  <c:v>-40.044999999999995</c:v>
                </c:pt>
                <c:pt idx="12841">
                  <c:v>-40.042999999999992</c:v>
                </c:pt>
                <c:pt idx="12842">
                  <c:v>-40.040999999999997</c:v>
                </c:pt>
                <c:pt idx="12843">
                  <c:v>-40.038999999999994</c:v>
                </c:pt>
                <c:pt idx="12844">
                  <c:v>-40.036999999999992</c:v>
                </c:pt>
                <c:pt idx="12845">
                  <c:v>-40.034999999999997</c:v>
                </c:pt>
                <c:pt idx="12846">
                  <c:v>-40.032999999999994</c:v>
                </c:pt>
                <c:pt idx="12847">
                  <c:v>-40.030999999999992</c:v>
                </c:pt>
                <c:pt idx="12848">
                  <c:v>-40.028999999999996</c:v>
                </c:pt>
                <c:pt idx="12849">
                  <c:v>-40.026999999999994</c:v>
                </c:pt>
                <c:pt idx="12850">
                  <c:v>-40.024999999999991</c:v>
                </c:pt>
                <c:pt idx="12851">
                  <c:v>-40.022999999999996</c:v>
                </c:pt>
                <c:pt idx="12852">
                  <c:v>-40.020999999999994</c:v>
                </c:pt>
                <c:pt idx="12853">
                  <c:v>-40.018999999999991</c:v>
                </c:pt>
                <c:pt idx="12854">
                  <c:v>-40.016999999999996</c:v>
                </c:pt>
                <c:pt idx="12855">
                  <c:v>-40.014999999999993</c:v>
                </c:pt>
                <c:pt idx="12856">
                  <c:v>-40.012999999999991</c:v>
                </c:pt>
                <c:pt idx="12857">
                  <c:v>-40.010999999999996</c:v>
                </c:pt>
                <c:pt idx="12858">
                  <c:v>-40.008999999999993</c:v>
                </c:pt>
                <c:pt idx="12859">
                  <c:v>-40.006999999999991</c:v>
                </c:pt>
                <c:pt idx="12860">
                  <c:v>-40.004999999999995</c:v>
                </c:pt>
                <c:pt idx="12861">
                  <c:v>-40.002999999999993</c:v>
                </c:pt>
                <c:pt idx="12862">
                  <c:v>-40.000999999999991</c:v>
                </c:pt>
                <c:pt idx="12863">
                  <c:v>-39.998999999999995</c:v>
                </c:pt>
                <c:pt idx="12864">
                  <c:v>-39.996999999999993</c:v>
                </c:pt>
                <c:pt idx="12865">
                  <c:v>-39.99499999999999</c:v>
                </c:pt>
                <c:pt idx="12866">
                  <c:v>-39.992999999999995</c:v>
                </c:pt>
                <c:pt idx="12867">
                  <c:v>-39.990999999999993</c:v>
                </c:pt>
                <c:pt idx="12868">
                  <c:v>-39.98899999999999</c:v>
                </c:pt>
                <c:pt idx="12869">
                  <c:v>-39.986999999999995</c:v>
                </c:pt>
                <c:pt idx="12870">
                  <c:v>-39.984999999999999</c:v>
                </c:pt>
                <c:pt idx="12871">
                  <c:v>-39.98299999999999</c:v>
                </c:pt>
                <c:pt idx="12872">
                  <c:v>-39.980999999999995</c:v>
                </c:pt>
                <c:pt idx="12873">
                  <c:v>-39.978999999999999</c:v>
                </c:pt>
                <c:pt idx="12874">
                  <c:v>-39.97699999999999</c:v>
                </c:pt>
                <c:pt idx="12875">
                  <c:v>-39.974999999999994</c:v>
                </c:pt>
                <c:pt idx="12876">
                  <c:v>-39.972999999999999</c:v>
                </c:pt>
                <c:pt idx="12877">
                  <c:v>-39.970999999999989</c:v>
                </c:pt>
                <c:pt idx="12878">
                  <c:v>-39.968999999999994</c:v>
                </c:pt>
                <c:pt idx="12879">
                  <c:v>-39.966999999999999</c:v>
                </c:pt>
                <c:pt idx="12880">
                  <c:v>-39.964999999999989</c:v>
                </c:pt>
                <c:pt idx="12881">
                  <c:v>-39.962999999999994</c:v>
                </c:pt>
                <c:pt idx="12882">
                  <c:v>-39.960999999999999</c:v>
                </c:pt>
                <c:pt idx="12883">
                  <c:v>-39.958999999999996</c:v>
                </c:pt>
                <c:pt idx="12884">
                  <c:v>-39.956999999999994</c:v>
                </c:pt>
                <c:pt idx="12885">
                  <c:v>-39.954999999999998</c:v>
                </c:pt>
                <c:pt idx="12886">
                  <c:v>-39.952999999999996</c:v>
                </c:pt>
                <c:pt idx="12887">
                  <c:v>-39.950999999999993</c:v>
                </c:pt>
                <c:pt idx="12888">
                  <c:v>-39.948999999999998</c:v>
                </c:pt>
                <c:pt idx="12889">
                  <c:v>-39.946999999999996</c:v>
                </c:pt>
                <c:pt idx="12890">
                  <c:v>-39.944999999999993</c:v>
                </c:pt>
                <c:pt idx="12891">
                  <c:v>-39.942999999999998</c:v>
                </c:pt>
                <c:pt idx="12892">
                  <c:v>-39.940999999999995</c:v>
                </c:pt>
                <c:pt idx="12893">
                  <c:v>-39.938999999999993</c:v>
                </c:pt>
                <c:pt idx="12894">
                  <c:v>-39.936999999999998</c:v>
                </c:pt>
                <c:pt idx="12895">
                  <c:v>-39.934999999999995</c:v>
                </c:pt>
                <c:pt idx="12896">
                  <c:v>-39.932999999999993</c:v>
                </c:pt>
                <c:pt idx="12897">
                  <c:v>-39.930999999999997</c:v>
                </c:pt>
                <c:pt idx="12898">
                  <c:v>-39.928999999999995</c:v>
                </c:pt>
                <c:pt idx="12899">
                  <c:v>-39.926999999999992</c:v>
                </c:pt>
                <c:pt idx="12900">
                  <c:v>-39.924999999999997</c:v>
                </c:pt>
                <c:pt idx="12901">
                  <c:v>-39.922999999999995</c:v>
                </c:pt>
                <c:pt idx="12902">
                  <c:v>-39.920999999999992</c:v>
                </c:pt>
                <c:pt idx="12903">
                  <c:v>-39.918999999999997</c:v>
                </c:pt>
                <c:pt idx="12904">
                  <c:v>-39.916999999999994</c:v>
                </c:pt>
                <c:pt idx="12905">
                  <c:v>-39.914999999999992</c:v>
                </c:pt>
                <c:pt idx="12906">
                  <c:v>-39.912999999999997</c:v>
                </c:pt>
                <c:pt idx="12907">
                  <c:v>-39.910999999999994</c:v>
                </c:pt>
                <c:pt idx="12908">
                  <c:v>-39.908999999999992</c:v>
                </c:pt>
                <c:pt idx="12909">
                  <c:v>-39.906999999999996</c:v>
                </c:pt>
                <c:pt idx="12910">
                  <c:v>-39.904999999999994</c:v>
                </c:pt>
                <c:pt idx="12911">
                  <c:v>-39.902999999999992</c:v>
                </c:pt>
                <c:pt idx="12912">
                  <c:v>-39.900999999999996</c:v>
                </c:pt>
                <c:pt idx="12913">
                  <c:v>-39.898999999999994</c:v>
                </c:pt>
                <c:pt idx="12914">
                  <c:v>-39.896999999999991</c:v>
                </c:pt>
                <c:pt idx="12915">
                  <c:v>-39.894999999999996</c:v>
                </c:pt>
                <c:pt idx="12916">
                  <c:v>-39.892999999999994</c:v>
                </c:pt>
                <c:pt idx="12917">
                  <c:v>-39.890999999999991</c:v>
                </c:pt>
                <c:pt idx="12918">
                  <c:v>-39.888999999999996</c:v>
                </c:pt>
                <c:pt idx="12919">
                  <c:v>-39.886999999999993</c:v>
                </c:pt>
                <c:pt idx="12920">
                  <c:v>-39.884999999999991</c:v>
                </c:pt>
                <c:pt idx="12921">
                  <c:v>-39.882999999999996</c:v>
                </c:pt>
                <c:pt idx="12922">
                  <c:v>-39.880999999999993</c:v>
                </c:pt>
                <c:pt idx="12923">
                  <c:v>-39.878999999999991</c:v>
                </c:pt>
                <c:pt idx="12924">
                  <c:v>-39.876999999999995</c:v>
                </c:pt>
                <c:pt idx="12925">
                  <c:v>-39.874999999999993</c:v>
                </c:pt>
                <c:pt idx="12926">
                  <c:v>-39.87299999999999</c:v>
                </c:pt>
                <c:pt idx="12927">
                  <c:v>-39.870999999999995</c:v>
                </c:pt>
                <c:pt idx="12928">
                  <c:v>-39.868999999999993</c:v>
                </c:pt>
                <c:pt idx="12929">
                  <c:v>-39.86699999999999</c:v>
                </c:pt>
                <c:pt idx="12930">
                  <c:v>-39.864999999999995</c:v>
                </c:pt>
                <c:pt idx="12931">
                  <c:v>-39.863</c:v>
                </c:pt>
                <c:pt idx="12932">
                  <c:v>-39.86099999999999</c:v>
                </c:pt>
                <c:pt idx="12933">
                  <c:v>-39.858999999999995</c:v>
                </c:pt>
                <c:pt idx="12934">
                  <c:v>-39.856999999999999</c:v>
                </c:pt>
                <c:pt idx="12935">
                  <c:v>-39.85499999999999</c:v>
                </c:pt>
                <c:pt idx="12936">
                  <c:v>-39.852999999999994</c:v>
                </c:pt>
                <c:pt idx="12937">
                  <c:v>-39.850999999999999</c:v>
                </c:pt>
                <c:pt idx="12938">
                  <c:v>-39.84899999999999</c:v>
                </c:pt>
                <c:pt idx="12939">
                  <c:v>-39.846999999999994</c:v>
                </c:pt>
                <c:pt idx="12940">
                  <c:v>-39.844999999999999</c:v>
                </c:pt>
                <c:pt idx="12941">
                  <c:v>-39.842999999999989</c:v>
                </c:pt>
                <c:pt idx="12942">
                  <c:v>-39.840999999999994</c:v>
                </c:pt>
                <c:pt idx="12943">
                  <c:v>-39.838999999999999</c:v>
                </c:pt>
                <c:pt idx="12944">
                  <c:v>-39.836999999999989</c:v>
                </c:pt>
                <c:pt idx="12945">
                  <c:v>-39.834999999999994</c:v>
                </c:pt>
                <c:pt idx="12946">
                  <c:v>-39.832999999999998</c:v>
                </c:pt>
                <c:pt idx="12947">
                  <c:v>-39.830999999999996</c:v>
                </c:pt>
                <c:pt idx="12948">
                  <c:v>-39.828999999999994</c:v>
                </c:pt>
                <c:pt idx="12949">
                  <c:v>-39.826999999999998</c:v>
                </c:pt>
                <c:pt idx="12950">
                  <c:v>-39.824999999999996</c:v>
                </c:pt>
                <c:pt idx="12951">
                  <c:v>-39.822999999999993</c:v>
                </c:pt>
                <c:pt idx="12952">
                  <c:v>-39.820999999999998</c:v>
                </c:pt>
                <c:pt idx="12953">
                  <c:v>-39.818999999999996</c:v>
                </c:pt>
                <c:pt idx="12954">
                  <c:v>-39.816999999999993</c:v>
                </c:pt>
                <c:pt idx="12955">
                  <c:v>-39.814999999999998</c:v>
                </c:pt>
                <c:pt idx="12956">
                  <c:v>-39.812999999999995</c:v>
                </c:pt>
                <c:pt idx="12957">
                  <c:v>-39.810999999999993</c:v>
                </c:pt>
                <c:pt idx="12958">
                  <c:v>-39.808999999999997</c:v>
                </c:pt>
                <c:pt idx="12959">
                  <c:v>-39.806999999999995</c:v>
                </c:pt>
                <c:pt idx="12960">
                  <c:v>-39.804999999999993</c:v>
                </c:pt>
                <c:pt idx="12961">
                  <c:v>-39.802999999999997</c:v>
                </c:pt>
                <c:pt idx="12962">
                  <c:v>-39.800999999999995</c:v>
                </c:pt>
                <c:pt idx="12963">
                  <c:v>-39.798999999999992</c:v>
                </c:pt>
                <c:pt idx="12964">
                  <c:v>-39.796999999999997</c:v>
                </c:pt>
                <c:pt idx="12965">
                  <c:v>-39.794999999999995</c:v>
                </c:pt>
                <c:pt idx="12966">
                  <c:v>-39.792999999999992</c:v>
                </c:pt>
                <c:pt idx="12967">
                  <c:v>-39.790999999999997</c:v>
                </c:pt>
                <c:pt idx="12968">
                  <c:v>-39.788999999999994</c:v>
                </c:pt>
                <c:pt idx="12969">
                  <c:v>-39.786999999999992</c:v>
                </c:pt>
                <c:pt idx="12970">
                  <c:v>-39.784999999999997</c:v>
                </c:pt>
                <c:pt idx="12971">
                  <c:v>-39.782999999999994</c:v>
                </c:pt>
                <c:pt idx="12972">
                  <c:v>-39.780999999999992</c:v>
                </c:pt>
                <c:pt idx="12973">
                  <c:v>-39.778999999999996</c:v>
                </c:pt>
                <c:pt idx="12974">
                  <c:v>-39.776999999999994</c:v>
                </c:pt>
                <c:pt idx="12975">
                  <c:v>-39.774999999999991</c:v>
                </c:pt>
                <c:pt idx="12976">
                  <c:v>-39.772999999999996</c:v>
                </c:pt>
                <c:pt idx="12977">
                  <c:v>-39.770999999999994</c:v>
                </c:pt>
                <c:pt idx="12978">
                  <c:v>-39.768999999999991</c:v>
                </c:pt>
                <c:pt idx="12979">
                  <c:v>-39.766999999999996</c:v>
                </c:pt>
                <c:pt idx="12980">
                  <c:v>-39.764999999999993</c:v>
                </c:pt>
                <c:pt idx="12981">
                  <c:v>-39.762999999999991</c:v>
                </c:pt>
                <c:pt idx="12982">
                  <c:v>-39.760999999999996</c:v>
                </c:pt>
                <c:pt idx="12983">
                  <c:v>-39.758999999999993</c:v>
                </c:pt>
                <c:pt idx="12984">
                  <c:v>-39.756999999999991</c:v>
                </c:pt>
                <c:pt idx="12985">
                  <c:v>-39.754999999999995</c:v>
                </c:pt>
                <c:pt idx="12986">
                  <c:v>-39.752999999999993</c:v>
                </c:pt>
                <c:pt idx="12987">
                  <c:v>-39.750999999999991</c:v>
                </c:pt>
                <c:pt idx="12988">
                  <c:v>-39.748999999999995</c:v>
                </c:pt>
                <c:pt idx="12989">
                  <c:v>-39.746999999999993</c:v>
                </c:pt>
                <c:pt idx="12990">
                  <c:v>-39.74499999999999</c:v>
                </c:pt>
                <c:pt idx="12991">
                  <c:v>-39.742999999999995</c:v>
                </c:pt>
                <c:pt idx="12992">
                  <c:v>-39.740999999999993</c:v>
                </c:pt>
                <c:pt idx="12993">
                  <c:v>-39.73899999999999</c:v>
                </c:pt>
                <c:pt idx="12994">
                  <c:v>-39.736999999999995</c:v>
                </c:pt>
                <c:pt idx="12995">
                  <c:v>-39.734999999999999</c:v>
                </c:pt>
                <c:pt idx="12996">
                  <c:v>-39.73299999999999</c:v>
                </c:pt>
                <c:pt idx="12997">
                  <c:v>-39.730999999999995</c:v>
                </c:pt>
                <c:pt idx="12998">
                  <c:v>-39.728999999999999</c:v>
                </c:pt>
                <c:pt idx="12999">
                  <c:v>-39.72699999999999</c:v>
                </c:pt>
                <c:pt idx="13000">
                  <c:v>-39.724999999999994</c:v>
                </c:pt>
                <c:pt idx="13001">
                  <c:v>-39.722999999999999</c:v>
                </c:pt>
                <c:pt idx="13002">
                  <c:v>-39.720999999999989</c:v>
                </c:pt>
                <c:pt idx="13003">
                  <c:v>-39.718999999999994</c:v>
                </c:pt>
                <c:pt idx="13004">
                  <c:v>-39.716999999999999</c:v>
                </c:pt>
                <c:pt idx="13005">
                  <c:v>-39.714999999999989</c:v>
                </c:pt>
                <c:pt idx="13006">
                  <c:v>-39.712999999999994</c:v>
                </c:pt>
                <c:pt idx="13007">
                  <c:v>-39.710999999999999</c:v>
                </c:pt>
                <c:pt idx="13008">
                  <c:v>-39.708999999999996</c:v>
                </c:pt>
                <c:pt idx="13009">
                  <c:v>-39.706999999999994</c:v>
                </c:pt>
                <c:pt idx="13010">
                  <c:v>-39.704999999999998</c:v>
                </c:pt>
                <c:pt idx="13011">
                  <c:v>-39.702999999999996</c:v>
                </c:pt>
                <c:pt idx="13012">
                  <c:v>-39.700999999999993</c:v>
                </c:pt>
                <c:pt idx="13013">
                  <c:v>-39.698999999999998</c:v>
                </c:pt>
                <c:pt idx="13014">
                  <c:v>-39.696999999999996</c:v>
                </c:pt>
                <c:pt idx="13015">
                  <c:v>-39.694999999999993</c:v>
                </c:pt>
                <c:pt idx="13016">
                  <c:v>-39.692999999999998</c:v>
                </c:pt>
                <c:pt idx="13017">
                  <c:v>-39.690999999999995</c:v>
                </c:pt>
                <c:pt idx="13018">
                  <c:v>-39.688999999999993</c:v>
                </c:pt>
                <c:pt idx="13019">
                  <c:v>-39.686999999999998</c:v>
                </c:pt>
                <c:pt idx="13020">
                  <c:v>-39.684999999999995</c:v>
                </c:pt>
                <c:pt idx="13021">
                  <c:v>-39.682999999999993</c:v>
                </c:pt>
                <c:pt idx="13022">
                  <c:v>-39.680999999999997</c:v>
                </c:pt>
                <c:pt idx="13023">
                  <c:v>-39.678999999999995</c:v>
                </c:pt>
                <c:pt idx="13024">
                  <c:v>-39.676999999999992</c:v>
                </c:pt>
                <c:pt idx="13025">
                  <c:v>-39.674999999999997</c:v>
                </c:pt>
                <c:pt idx="13026">
                  <c:v>-39.672999999999995</c:v>
                </c:pt>
                <c:pt idx="13027">
                  <c:v>-39.670999999999992</c:v>
                </c:pt>
                <c:pt idx="13028">
                  <c:v>-39.668999999999997</c:v>
                </c:pt>
                <c:pt idx="13029">
                  <c:v>-39.666999999999994</c:v>
                </c:pt>
                <c:pt idx="13030">
                  <c:v>-39.664999999999992</c:v>
                </c:pt>
                <c:pt idx="13031">
                  <c:v>-39.662999999999997</c:v>
                </c:pt>
                <c:pt idx="13032">
                  <c:v>-39.660999999999994</c:v>
                </c:pt>
                <c:pt idx="13033">
                  <c:v>-39.658999999999992</c:v>
                </c:pt>
                <c:pt idx="13034">
                  <c:v>-39.656999999999996</c:v>
                </c:pt>
                <c:pt idx="13035">
                  <c:v>-39.654999999999994</c:v>
                </c:pt>
                <c:pt idx="13036">
                  <c:v>-39.652999999999992</c:v>
                </c:pt>
                <c:pt idx="13037">
                  <c:v>-39.650999999999996</c:v>
                </c:pt>
                <c:pt idx="13038">
                  <c:v>-39.648999999999994</c:v>
                </c:pt>
                <c:pt idx="13039">
                  <c:v>-39.646999999999991</c:v>
                </c:pt>
                <c:pt idx="13040">
                  <c:v>-39.644999999999996</c:v>
                </c:pt>
                <c:pt idx="13041">
                  <c:v>-39.642999999999994</c:v>
                </c:pt>
                <c:pt idx="13042">
                  <c:v>-39.640999999999991</c:v>
                </c:pt>
                <c:pt idx="13043">
                  <c:v>-39.638999999999996</c:v>
                </c:pt>
                <c:pt idx="13044">
                  <c:v>-39.636999999999993</c:v>
                </c:pt>
                <c:pt idx="13045">
                  <c:v>-39.634999999999991</c:v>
                </c:pt>
                <c:pt idx="13046">
                  <c:v>-39.632999999999996</c:v>
                </c:pt>
                <c:pt idx="13047">
                  <c:v>-39.630999999999993</c:v>
                </c:pt>
                <c:pt idx="13048">
                  <c:v>-39.628999999999991</c:v>
                </c:pt>
                <c:pt idx="13049">
                  <c:v>-39.626999999999995</c:v>
                </c:pt>
                <c:pt idx="13050">
                  <c:v>-39.624999999999993</c:v>
                </c:pt>
                <c:pt idx="13051">
                  <c:v>-39.62299999999999</c:v>
                </c:pt>
                <c:pt idx="13052">
                  <c:v>-39.620999999999995</c:v>
                </c:pt>
                <c:pt idx="13053">
                  <c:v>-39.618999999999993</c:v>
                </c:pt>
                <c:pt idx="13054">
                  <c:v>-39.61699999999999</c:v>
                </c:pt>
                <c:pt idx="13055">
                  <c:v>-39.614999999999995</c:v>
                </c:pt>
                <c:pt idx="13056">
                  <c:v>-39.613</c:v>
                </c:pt>
                <c:pt idx="13057">
                  <c:v>-39.61099999999999</c:v>
                </c:pt>
                <c:pt idx="13058">
                  <c:v>-39.608999999999995</c:v>
                </c:pt>
                <c:pt idx="13059">
                  <c:v>-39.606999999999999</c:v>
                </c:pt>
                <c:pt idx="13060">
                  <c:v>-39.60499999999999</c:v>
                </c:pt>
                <c:pt idx="13061">
                  <c:v>-39.602999999999994</c:v>
                </c:pt>
                <c:pt idx="13062">
                  <c:v>-39.600999999999999</c:v>
                </c:pt>
                <c:pt idx="13063">
                  <c:v>-39.59899999999999</c:v>
                </c:pt>
                <c:pt idx="13064">
                  <c:v>-39.596999999999994</c:v>
                </c:pt>
                <c:pt idx="13065">
                  <c:v>-39.594999999999999</c:v>
                </c:pt>
                <c:pt idx="13066">
                  <c:v>-39.592999999999989</c:v>
                </c:pt>
                <c:pt idx="13067">
                  <c:v>-39.590999999999994</c:v>
                </c:pt>
                <c:pt idx="13068">
                  <c:v>-39.588999999999999</c:v>
                </c:pt>
                <c:pt idx="13069">
                  <c:v>-39.586999999999989</c:v>
                </c:pt>
                <c:pt idx="13070">
                  <c:v>-39.584999999999994</c:v>
                </c:pt>
                <c:pt idx="13071">
                  <c:v>-39.582999999999998</c:v>
                </c:pt>
                <c:pt idx="13072">
                  <c:v>-39.580999999999996</c:v>
                </c:pt>
                <c:pt idx="13073">
                  <c:v>-39.578999999999994</c:v>
                </c:pt>
                <c:pt idx="13074">
                  <c:v>-39.576999999999998</c:v>
                </c:pt>
                <c:pt idx="13075">
                  <c:v>-39.574999999999996</c:v>
                </c:pt>
                <c:pt idx="13076">
                  <c:v>-39.572999999999993</c:v>
                </c:pt>
                <c:pt idx="13077">
                  <c:v>-39.570999999999998</c:v>
                </c:pt>
                <c:pt idx="13078">
                  <c:v>-39.568999999999996</c:v>
                </c:pt>
                <c:pt idx="13079">
                  <c:v>-39.566999999999993</c:v>
                </c:pt>
                <c:pt idx="13080">
                  <c:v>-39.564999999999998</c:v>
                </c:pt>
                <c:pt idx="13081">
                  <c:v>-39.562999999999995</c:v>
                </c:pt>
                <c:pt idx="13082">
                  <c:v>-39.560999999999993</c:v>
                </c:pt>
                <c:pt idx="13083">
                  <c:v>-39.558999999999997</c:v>
                </c:pt>
                <c:pt idx="13084">
                  <c:v>-39.556999999999995</c:v>
                </c:pt>
                <c:pt idx="13085">
                  <c:v>-39.554999999999993</c:v>
                </c:pt>
                <c:pt idx="13086">
                  <c:v>-39.552999999999997</c:v>
                </c:pt>
                <c:pt idx="13087">
                  <c:v>-39.550999999999995</c:v>
                </c:pt>
                <c:pt idx="13088">
                  <c:v>-39.548999999999992</c:v>
                </c:pt>
                <c:pt idx="13089">
                  <c:v>-39.546999999999997</c:v>
                </c:pt>
                <c:pt idx="13090">
                  <c:v>-39.544999999999995</c:v>
                </c:pt>
                <c:pt idx="13091">
                  <c:v>-39.542999999999992</c:v>
                </c:pt>
                <c:pt idx="13092">
                  <c:v>-39.540999999999997</c:v>
                </c:pt>
                <c:pt idx="13093">
                  <c:v>-39.538999999999994</c:v>
                </c:pt>
                <c:pt idx="13094">
                  <c:v>-39.536999999999992</c:v>
                </c:pt>
                <c:pt idx="13095">
                  <c:v>-39.534999999999997</c:v>
                </c:pt>
                <c:pt idx="13096">
                  <c:v>-39.532999999999994</c:v>
                </c:pt>
                <c:pt idx="13097">
                  <c:v>-39.530999999999992</c:v>
                </c:pt>
                <c:pt idx="13098">
                  <c:v>-39.528999999999996</c:v>
                </c:pt>
                <c:pt idx="13099">
                  <c:v>-39.526999999999994</c:v>
                </c:pt>
                <c:pt idx="13100">
                  <c:v>-39.524999999999991</c:v>
                </c:pt>
                <c:pt idx="13101">
                  <c:v>-39.522999999999996</c:v>
                </c:pt>
                <c:pt idx="13102">
                  <c:v>-39.520999999999994</c:v>
                </c:pt>
                <c:pt idx="13103">
                  <c:v>-39.518999999999991</c:v>
                </c:pt>
                <c:pt idx="13104">
                  <c:v>-39.516999999999996</c:v>
                </c:pt>
                <c:pt idx="13105">
                  <c:v>-39.514999999999993</c:v>
                </c:pt>
                <c:pt idx="13106">
                  <c:v>-39.512999999999991</c:v>
                </c:pt>
                <c:pt idx="13107">
                  <c:v>-39.510999999999996</c:v>
                </c:pt>
                <c:pt idx="13108">
                  <c:v>-39.508999999999993</c:v>
                </c:pt>
                <c:pt idx="13109">
                  <c:v>-39.506999999999991</c:v>
                </c:pt>
                <c:pt idx="13110">
                  <c:v>-39.504999999999995</c:v>
                </c:pt>
                <c:pt idx="13111">
                  <c:v>-39.502999999999993</c:v>
                </c:pt>
                <c:pt idx="13112">
                  <c:v>-39.500999999999991</c:v>
                </c:pt>
                <c:pt idx="13113">
                  <c:v>-39.498999999999995</c:v>
                </c:pt>
                <c:pt idx="13114">
                  <c:v>-39.496999999999993</c:v>
                </c:pt>
                <c:pt idx="13115">
                  <c:v>-39.49499999999999</c:v>
                </c:pt>
                <c:pt idx="13116">
                  <c:v>-39.492999999999995</c:v>
                </c:pt>
                <c:pt idx="13117">
                  <c:v>-39.490999999999993</c:v>
                </c:pt>
                <c:pt idx="13118">
                  <c:v>-39.48899999999999</c:v>
                </c:pt>
                <c:pt idx="13119">
                  <c:v>-39.486999999999995</c:v>
                </c:pt>
                <c:pt idx="13120">
                  <c:v>-39.484999999999999</c:v>
                </c:pt>
                <c:pt idx="13121">
                  <c:v>-39.48299999999999</c:v>
                </c:pt>
                <c:pt idx="13122">
                  <c:v>-39.480999999999995</c:v>
                </c:pt>
                <c:pt idx="13123">
                  <c:v>-39.478999999999999</c:v>
                </c:pt>
                <c:pt idx="13124">
                  <c:v>-39.47699999999999</c:v>
                </c:pt>
                <c:pt idx="13125">
                  <c:v>-39.474999999999994</c:v>
                </c:pt>
                <c:pt idx="13126">
                  <c:v>-39.472999999999999</c:v>
                </c:pt>
                <c:pt idx="13127">
                  <c:v>-39.470999999999989</c:v>
                </c:pt>
                <c:pt idx="13128">
                  <c:v>-39.468999999999994</c:v>
                </c:pt>
                <c:pt idx="13129">
                  <c:v>-39.466999999999999</c:v>
                </c:pt>
                <c:pt idx="13130">
                  <c:v>-39.464999999999989</c:v>
                </c:pt>
                <c:pt idx="13131">
                  <c:v>-39.462999999999994</c:v>
                </c:pt>
                <c:pt idx="13132">
                  <c:v>-39.460999999999999</c:v>
                </c:pt>
                <c:pt idx="13133">
                  <c:v>-39.458999999999996</c:v>
                </c:pt>
                <c:pt idx="13134">
                  <c:v>-39.456999999999994</c:v>
                </c:pt>
                <c:pt idx="13135">
                  <c:v>-39.454999999999998</c:v>
                </c:pt>
                <c:pt idx="13136">
                  <c:v>-39.452999999999996</c:v>
                </c:pt>
                <c:pt idx="13137">
                  <c:v>-39.450999999999993</c:v>
                </c:pt>
                <c:pt idx="13138">
                  <c:v>-39.448999999999998</c:v>
                </c:pt>
                <c:pt idx="13139">
                  <c:v>-39.446999999999996</c:v>
                </c:pt>
                <c:pt idx="13140">
                  <c:v>-39.444999999999993</c:v>
                </c:pt>
                <c:pt idx="13141">
                  <c:v>-39.442999999999998</c:v>
                </c:pt>
                <c:pt idx="13142">
                  <c:v>-39.440999999999995</c:v>
                </c:pt>
                <c:pt idx="13143">
                  <c:v>-39.438999999999993</c:v>
                </c:pt>
                <c:pt idx="13144">
                  <c:v>-39.436999999999998</c:v>
                </c:pt>
                <c:pt idx="13145">
                  <c:v>-39.434999999999995</c:v>
                </c:pt>
                <c:pt idx="13146">
                  <c:v>-39.432999999999993</c:v>
                </c:pt>
                <c:pt idx="13147">
                  <c:v>-39.430999999999997</c:v>
                </c:pt>
                <c:pt idx="13148">
                  <c:v>-39.428999999999995</c:v>
                </c:pt>
                <c:pt idx="13149">
                  <c:v>-39.426999999999992</c:v>
                </c:pt>
                <c:pt idx="13150">
                  <c:v>-39.424999999999997</c:v>
                </c:pt>
                <c:pt idx="13151">
                  <c:v>-39.422999999999995</c:v>
                </c:pt>
                <c:pt idx="13152">
                  <c:v>-39.420999999999992</c:v>
                </c:pt>
                <c:pt idx="13153">
                  <c:v>-39.418999999999997</c:v>
                </c:pt>
                <c:pt idx="13154">
                  <c:v>-39.416999999999994</c:v>
                </c:pt>
                <c:pt idx="13155">
                  <c:v>-39.414999999999992</c:v>
                </c:pt>
                <c:pt idx="13156">
                  <c:v>-39.412999999999997</c:v>
                </c:pt>
                <c:pt idx="13157">
                  <c:v>-39.410999999999994</c:v>
                </c:pt>
                <c:pt idx="13158">
                  <c:v>-39.408999999999992</c:v>
                </c:pt>
                <c:pt idx="13159">
                  <c:v>-39.406999999999996</c:v>
                </c:pt>
                <c:pt idx="13160">
                  <c:v>-39.404999999999994</c:v>
                </c:pt>
                <c:pt idx="13161">
                  <c:v>-39.402999999999992</c:v>
                </c:pt>
                <c:pt idx="13162">
                  <c:v>-39.400999999999996</c:v>
                </c:pt>
                <c:pt idx="13163">
                  <c:v>-39.398999999999994</c:v>
                </c:pt>
                <c:pt idx="13164">
                  <c:v>-39.396999999999991</c:v>
                </c:pt>
                <c:pt idx="13165">
                  <c:v>-39.394999999999996</c:v>
                </c:pt>
                <c:pt idx="13166">
                  <c:v>-39.392999999999994</c:v>
                </c:pt>
                <c:pt idx="13167">
                  <c:v>-39.390999999999991</c:v>
                </c:pt>
                <c:pt idx="13168">
                  <c:v>-39.388999999999996</c:v>
                </c:pt>
                <c:pt idx="13169">
                  <c:v>-39.386999999999993</c:v>
                </c:pt>
                <c:pt idx="13170">
                  <c:v>-39.384999999999991</c:v>
                </c:pt>
                <c:pt idx="13171">
                  <c:v>-39.382999999999996</c:v>
                </c:pt>
                <c:pt idx="13172">
                  <c:v>-39.380999999999993</c:v>
                </c:pt>
                <c:pt idx="13173">
                  <c:v>-39.378999999999991</c:v>
                </c:pt>
                <c:pt idx="13174">
                  <c:v>-39.376999999999995</c:v>
                </c:pt>
                <c:pt idx="13175">
                  <c:v>-39.374999999999993</c:v>
                </c:pt>
                <c:pt idx="13176">
                  <c:v>-39.37299999999999</c:v>
                </c:pt>
                <c:pt idx="13177">
                  <c:v>-39.370999999999995</c:v>
                </c:pt>
                <c:pt idx="13178">
                  <c:v>-39.368999999999993</c:v>
                </c:pt>
                <c:pt idx="13179">
                  <c:v>-39.36699999999999</c:v>
                </c:pt>
                <c:pt idx="13180">
                  <c:v>-39.364999999999995</c:v>
                </c:pt>
                <c:pt idx="13181">
                  <c:v>-39.363</c:v>
                </c:pt>
                <c:pt idx="13182">
                  <c:v>-39.36099999999999</c:v>
                </c:pt>
                <c:pt idx="13183">
                  <c:v>-39.358999999999995</c:v>
                </c:pt>
                <c:pt idx="13184">
                  <c:v>-39.356999999999999</c:v>
                </c:pt>
                <c:pt idx="13185">
                  <c:v>-39.35499999999999</c:v>
                </c:pt>
                <c:pt idx="13186">
                  <c:v>-39.352999999999994</c:v>
                </c:pt>
                <c:pt idx="13187">
                  <c:v>-39.350999999999999</c:v>
                </c:pt>
                <c:pt idx="13188">
                  <c:v>-39.34899999999999</c:v>
                </c:pt>
                <c:pt idx="13189">
                  <c:v>-39.346999999999994</c:v>
                </c:pt>
                <c:pt idx="13190">
                  <c:v>-39.344999999999999</c:v>
                </c:pt>
                <c:pt idx="13191">
                  <c:v>-39.342999999999989</c:v>
                </c:pt>
                <c:pt idx="13192">
                  <c:v>-39.340999999999994</c:v>
                </c:pt>
                <c:pt idx="13193">
                  <c:v>-39.338999999999999</c:v>
                </c:pt>
                <c:pt idx="13194">
                  <c:v>-39.336999999999989</c:v>
                </c:pt>
                <c:pt idx="13195">
                  <c:v>-39.334999999999994</c:v>
                </c:pt>
                <c:pt idx="13196">
                  <c:v>-39.332999999999998</c:v>
                </c:pt>
                <c:pt idx="13197">
                  <c:v>-39.330999999999996</c:v>
                </c:pt>
                <c:pt idx="13198">
                  <c:v>-39.328999999999994</c:v>
                </c:pt>
                <c:pt idx="13199">
                  <c:v>-39.326999999999998</c:v>
                </c:pt>
                <c:pt idx="13200">
                  <c:v>-39.324999999999996</c:v>
                </c:pt>
                <c:pt idx="13201">
                  <c:v>-39.322999999999993</c:v>
                </c:pt>
                <c:pt idx="13202">
                  <c:v>-39.320999999999998</c:v>
                </c:pt>
                <c:pt idx="13203">
                  <c:v>-39.318999999999996</c:v>
                </c:pt>
                <c:pt idx="13204">
                  <c:v>-39.316999999999993</c:v>
                </c:pt>
                <c:pt idx="13205">
                  <c:v>-39.314999999999998</c:v>
                </c:pt>
                <c:pt idx="13206">
                  <c:v>-39.312999999999995</c:v>
                </c:pt>
                <c:pt idx="13207">
                  <c:v>-39.310999999999993</c:v>
                </c:pt>
                <c:pt idx="13208">
                  <c:v>-39.308999999999997</c:v>
                </c:pt>
                <c:pt idx="13209">
                  <c:v>-39.306999999999995</c:v>
                </c:pt>
                <c:pt idx="13210">
                  <c:v>-39.304999999999993</c:v>
                </c:pt>
                <c:pt idx="13211">
                  <c:v>-39.302999999999997</c:v>
                </c:pt>
                <c:pt idx="13212">
                  <c:v>-39.300999999999995</c:v>
                </c:pt>
                <c:pt idx="13213">
                  <c:v>-39.298999999999992</c:v>
                </c:pt>
                <c:pt idx="13214">
                  <c:v>-39.296999999999997</c:v>
                </c:pt>
                <c:pt idx="13215">
                  <c:v>-39.294999999999995</c:v>
                </c:pt>
                <c:pt idx="13216">
                  <c:v>-39.292999999999992</c:v>
                </c:pt>
                <c:pt idx="13217">
                  <c:v>-39.290999999999997</c:v>
                </c:pt>
                <c:pt idx="13218">
                  <c:v>-39.288999999999994</c:v>
                </c:pt>
                <c:pt idx="13219">
                  <c:v>-39.286999999999992</c:v>
                </c:pt>
                <c:pt idx="13220">
                  <c:v>-39.284999999999997</c:v>
                </c:pt>
                <c:pt idx="13221">
                  <c:v>-39.282999999999994</c:v>
                </c:pt>
                <c:pt idx="13222">
                  <c:v>-39.280999999999992</c:v>
                </c:pt>
                <c:pt idx="13223">
                  <c:v>-39.278999999999996</c:v>
                </c:pt>
                <c:pt idx="13224">
                  <c:v>-39.276999999999994</c:v>
                </c:pt>
                <c:pt idx="13225">
                  <c:v>-39.274999999999991</c:v>
                </c:pt>
                <c:pt idx="13226">
                  <c:v>-39.272999999999996</c:v>
                </c:pt>
                <c:pt idx="13227">
                  <c:v>-39.270999999999994</c:v>
                </c:pt>
                <c:pt idx="13228">
                  <c:v>-39.268999999999991</c:v>
                </c:pt>
                <c:pt idx="13229">
                  <c:v>-39.266999999999996</c:v>
                </c:pt>
                <c:pt idx="13230">
                  <c:v>-39.264999999999993</c:v>
                </c:pt>
                <c:pt idx="13231">
                  <c:v>-39.262999999999991</c:v>
                </c:pt>
                <c:pt idx="13232">
                  <c:v>-39.260999999999996</c:v>
                </c:pt>
                <c:pt idx="13233">
                  <c:v>-39.258999999999993</c:v>
                </c:pt>
                <c:pt idx="13234">
                  <c:v>-39.256999999999991</c:v>
                </c:pt>
                <c:pt idx="13235">
                  <c:v>-39.254999999999995</c:v>
                </c:pt>
                <c:pt idx="13236">
                  <c:v>-39.252999999999993</c:v>
                </c:pt>
                <c:pt idx="13237">
                  <c:v>-39.250999999999991</c:v>
                </c:pt>
                <c:pt idx="13238">
                  <c:v>-39.248999999999995</c:v>
                </c:pt>
                <c:pt idx="13239">
                  <c:v>-39.246999999999993</c:v>
                </c:pt>
                <c:pt idx="13240">
                  <c:v>-39.24499999999999</c:v>
                </c:pt>
                <c:pt idx="13241">
                  <c:v>-39.242999999999995</c:v>
                </c:pt>
                <c:pt idx="13242">
                  <c:v>-39.240999999999993</c:v>
                </c:pt>
                <c:pt idx="13243">
                  <c:v>-39.23899999999999</c:v>
                </c:pt>
                <c:pt idx="13244">
                  <c:v>-39.236999999999995</c:v>
                </c:pt>
                <c:pt idx="13245">
                  <c:v>-39.234999999999999</c:v>
                </c:pt>
                <c:pt idx="13246">
                  <c:v>-39.23299999999999</c:v>
                </c:pt>
                <c:pt idx="13247">
                  <c:v>-39.230999999999995</c:v>
                </c:pt>
                <c:pt idx="13248">
                  <c:v>-39.228999999999999</c:v>
                </c:pt>
                <c:pt idx="13249">
                  <c:v>-39.22699999999999</c:v>
                </c:pt>
                <c:pt idx="13250">
                  <c:v>-39.224999999999994</c:v>
                </c:pt>
                <c:pt idx="13251">
                  <c:v>-39.222999999999999</c:v>
                </c:pt>
                <c:pt idx="13252">
                  <c:v>-39.220999999999989</c:v>
                </c:pt>
                <c:pt idx="13253">
                  <c:v>-39.218999999999994</c:v>
                </c:pt>
                <c:pt idx="13254">
                  <c:v>-39.216999999999999</c:v>
                </c:pt>
                <c:pt idx="13255">
                  <c:v>-39.214999999999989</c:v>
                </c:pt>
                <c:pt idx="13256">
                  <c:v>-39.212999999999994</c:v>
                </c:pt>
                <c:pt idx="13257">
                  <c:v>-39.210999999999999</c:v>
                </c:pt>
                <c:pt idx="13258">
                  <c:v>-39.208999999999996</c:v>
                </c:pt>
                <c:pt idx="13259">
                  <c:v>-39.206999999999994</c:v>
                </c:pt>
                <c:pt idx="13260">
                  <c:v>-39.204999999999998</c:v>
                </c:pt>
                <c:pt idx="13261">
                  <c:v>-39.202999999999996</c:v>
                </c:pt>
                <c:pt idx="13262">
                  <c:v>-39.200999999999993</c:v>
                </c:pt>
                <c:pt idx="13263">
                  <c:v>-39.198999999999998</c:v>
                </c:pt>
                <c:pt idx="13264">
                  <c:v>-39.196999999999996</c:v>
                </c:pt>
                <c:pt idx="13265">
                  <c:v>-39.194999999999993</c:v>
                </c:pt>
                <c:pt idx="13266">
                  <c:v>-39.192999999999998</c:v>
                </c:pt>
                <c:pt idx="13267">
                  <c:v>-39.190999999999995</c:v>
                </c:pt>
                <c:pt idx="13268">
                  <c:v>-39.188999999999993</c:v>
                </c:pt>
                <c:pt idx="13269">
                  <c:v>-39.186999999999998</c:v>
                </c:pt>
                <c:pt idx="13270">
                  <c:v>-39.184999999999995</c:v>
                </c:pt>
                <c:pt idx="13271">
                  <c:v>-39.182999999999993</c:v>
                </c:pt>
                <c:pt idx="13272">
                  <c:v>-39.180999999999997</c:v>
                </c:pt>
                <c:pt idx="13273">
                  <c:v>-39.178999999999995</c:v>
                </c:pt>
                <c:pt idx="13274">
                  <c:v>-39.176999999999992</c:v>
                </c:pt>
                <c:pt idx="13275">
                  <c:v>-39.174999999999997</c:v>
                </c:pt>
                <c:pt idx="13276">
                  <c:v>-39.172999999999995</c:v>
                </c:pt>
                <c:pt idx="13277">
                  <c:v>-39.170999999999992</c:v>
                </c:pt>
                <c:pt idx="13278">
                  <c:v>-39.168999999999997</c:v>
                </c:pt>
                <c:pt idx="13279">
                  <c:v>-39.166999999999994</c:v>
                </c:pt>
                <c:pt idx="13280">
                  <c:v>-39.164999999999992</c:v>
                </c:pt>
                <c:pt idx="13281">
                  <c:v>-39.162999999999997</c:v>
                </c:pt>
                <c:pt idx="13282">
                  <c:v>-39.160999999999994</c:v>
                </c:pt>
                <c:pt idx="13283">
                  <c:v>-39.158999999999992</c:v>
                </c:pt>
                <c:pt idx="13284">
                  <c:v>-39.156999999999996</c:v>
                </c:pt>
                <c:pt idx="13285">
                  <c:v>-39.154999999999994</c:v>
                </c:pt>
                <c:pt idx="13286">
                  <c:v>-39.152999999999992</c:v>
                </c:pt>
                <c:pt idx="13287">
                  <c:v>-39.150999999999996</c:v>
                </c:pt>
                <c:pt idx="13288">
                  <c:v>-39.148999999999994</c:v>
                </c:pt>
                <c:pt idx="13289">
                  <c:v>-39.146999999999991</c:v>
                </c:pt>
                <c:pt idx="13290">
                  <c:v>-39.144999999999996</c:v>
                </c:pt>
                <c:pt idx="13291">
                  <c:v>-39.142999999999994</c:v>
                </c:pt>
                <c:pt idx="13292">
                  <c:v>-39.140999999999991</c:v>
                </c:pt>
                <c:pt idx="13293">
                  <c:v>-39.138999999999996</c:v>
                </c:pt>
                <c:pt idx="13294">
                  <c:v>-39.136999999999993</c:v>
                </c:pt>
                <c:pt idx="13295">
                  <c:v>-39.134999999999991</c:v>
                </c:pt>
                <c:pt idx="13296">
                  <c:v>-39.132999999999996</c:v>
                </c:pt>
                <c:pt idx="13297">
                  <c:v>-39.130999999999993</c:v>
                </c:pt>
                <c:pt idx="13298">
                  <c:v>-39.128999999999991</c:v>
                </c:pt>
                <c:pt idx="13299">
                  <c:v>-39.126999999999995</c:v>
                </c:pt>
                <c:pt idx="13300">
                  <c:v>-39.124999999999993</c:v>
                </c:pt>
                <c:pt idx="13301">
                  <c:v>-39.12299999999999</c:v>
                </c:pt>
                <c:pt idx="13302">
                  <c:v>-39.120999999999995</c:v>
                </c:pt>
                <c:pt idx="13303">
                  <c:v>-39.118999999999993</c:v>
                </c:pt>
                <c:pt idx="13304">
                  <c:v>-39.11699999999999</c:v>
                </c:pt>
                <c:pt idx="13305">
                  <c:v>-39.114999999999995</c:v>
                </c:pt>
                <c:pt idx="13306">
                  <c:v>-39.113</c:v>
                </c:pt>
                <c:pt idx="13307">
                  <c:v>-39.11099999999999</c:v>
                </c:pt>
                <c:pt idx="13308">
                  <c:v>-39.108999999999995</c:v>
                </c:pt>
                <c:pt idx="13309">
                  <c:v>-39.106999999999999</c:v>
                </c:pt>
                <c:pt idx="13310">
                  <c:v>-39.10499999999999</c:v>
                </c:pt>
                <c:pt idx="13311">
                  <c:v>-39.102999999999994</c:v>
                </c:pt>
                <c:pt idx="13312">
                  <c:v>-39.100999999999999</c:v>
                </c:pt>
                <c:pt idx="13313">
                  <c:v>-39.09899999999999</c:v>
                </c:pt>
                <c:pt idx="13314">
                  <c:v>-39.096999999999994</c:v>
                </c:pt>
                <c:pt idx="13315">
                  <c:v>-39.094999999999999</c:v>
                </c:pt>
                <c:pt idx="13316">
                  <c:v>-39.092999999999989</c:v>
                </c:pt>
                <c:pt idx="13317">
                  <c:v>-39.090999999999994</c:v>
                </c:pt>
                <c:pt idx="13318">
                  <c:v>-39.088999999999999</c:v>
                </c:pt>
                <c:pt idx="13319">
                  <c:v>-39.086999999999989</c:v>
                </c:pt>
                <c:pt idx="13320">
                  <c:v>-39.084999999999994</c:v>
                </c:pt>
                <c:pt idx="13321">
                  <c:v>-39.082999999999998</c:v>
                </c:pt>
                <c:pt idx="13322">
                  <c:v>-39.080999999999996</c:v>
                </c:pt>
                <c:pt idx="13323">
                  <c:v>-39.078999999999994</c:v>
                </c:pt>
                <c:pt idx="13324">
                  <c:v>-39.076999999999998</c:v>
                </c:pt>
                <c:pt idx="13325">
                  <c:v>-39.074999999999996</c:v>
                </c:pt>
                <c:pt idx="13326">
                  <c:v>-39.072999999999993</c:v>
                </c:pt>
                <c:pt idx="13327">
                  <c:v>-39.070999999999998</c:v>
                </c:pt>
                <c:pt idx="13328">
                  <c:v>-39.068999999999996</c:v>
                </c:pt>
                <c:pt idx="13329">
                  <c:v>-39.066999999999993</c:v>
                </c:pt>
                <c:pt idx="13330">
                  <c:v>-39.064999999999998</c:v>
                </c:pt>
                <c:pt idx="13331">
                  <c:v>-39.062999999999995</c:v>
                </c:pt>
                <c:pt idx="13332">
                  <c:v>-39.060999999999993</c:v>
                </c:pt>
                <c:pt idx="13333">
                  <c:v>-39.058999999999997</c:v>
                </c:pt>
                <c:pt idx="13334">
                  <c:v>-39.056999999999995</c:v>
                </c:pt>
                <c:pt idx="13335">
                  <c:v>-39.054999999999993</c:v>
                </c:pt>
                <c:pt idx="13336">
                  <c:v>-39.052999999999997</c:v>
                </c:pt>
                <c:pt idx="13337">
                  <c:v>-39.050999999999995</c:v>
                </c:pt>
                <c:pt idx="13338">
                  <c:v>-39.048999999999992</c:v>
                </c:pt>
                <c:pt idx="13339">
                  <c:v>-39.046999999999997</c:v>
                </c:pt>
                <c:pt idx="13340">
                  <c:v>-39.044999999999995</c:v>
                </c:pt>
                <c:pt idx="13341">
                  <c:v>-39.042999999999992</c:v>
                </c:pt>
                <c:pt idx="13342">
                  <c:v>-39.040999999999997</c:v>
                </c:pt>
                <c:pt idx="13343">
                  <c:v>-39.038999999999994</c:v>
                </c:pt>
                <c:pt idx="13344">
                  <c:v>-39.036999999999992</c:v>
                </c:pt>
                <c:pt idx="13345">
                  <c:v>-39.034999999999997</c:v>
                </c:pt>
                <c:pt idx="13346">
                  <c:v>-39.032999999999994</c:v>
                </c:pt>
                <c:pt idx="13347">
                  <c:v>-39.030999999999992</c:v>
                </c:pt>
                <c:pt idx="13348">
                  <c:v>-39.028999999999996</c:v>
                </c:pt>
                <c:pt idx="13349">
                  <c:v>-39.026999999999994</c:v>
                </c:pt>
                <c:pt idx="13350">
                  <c:v>-39.024999999999991</c:v>
                </c:pt>
                <c:pt idx="13351">
                  <c:v>-39.022999999999996</c:v>
                </c:pt>
                <c:pt idx="13352">
                  <c:v>-39.020999999999994</c:v>
                </c:pt>
                <c:pt idx="13353">
                  <c:v>-39.018999999999991</c:v>
                </c:pt>
                <c:pt idx="13354">
                  <c:v>-39.016999999999996</c:v>
                </c:pt>
                <c:pt idx="13355">
                  <c:v>-39.014999999999993</c:v>
                </c:pt>
                <c:pt idx="13356">
                  <c:v>-39.012999999999991</c:v>
                </c:pt>
                <c:pt idx="13357">
                  <c:v>-39.010999999999996</c:v>
                </c:pt>
                <c:pt idx="13358">
                  <c:v>-39.008999999999993</c:v>
                </c:pt>
                <c:pt idx="13359">
                  <c:v>-39.006999999999991</c:v>
                </c:pt>
                <c:pt idx="13360">
                  <c:v>-39.004999999999995</c:v>
                </c:pt>
                <c:pt idx="13361">
                  <c:v>-39.002999999999993</c:v>
                </c:pt>
                <c:pt idx="13362">
                  <c:v>-39.000999999999991</c:v>
                </c:pt>
                <c:pt idx="13363">
                  <c:v>-38.998999999999995</c:v>
                </c:pt>
                <c:pt idx="13364">
                  <c:v>-38.996999999999993</c:v>
                </c:pt>
                <c:pt idx="13365">
                  <c:v>-38.99499999999999</c:v>
                </c:pt>
                <c:pt idx="13366">
                  <c:v>-38.992999999999995</c:v>
                </c:pt>
                <c:pt idx="13367">
                  <c:v>-38.990999999999993</c:v>
                </c:pt>
                <c:pt idx="13368">
                  <c:v>-38.98899999999999</c:v>
                </c:pt>
                <c:pt idx="13369">
                  <c:v>-38.986999999999995</c:v>
                </c:pt>
                <c:pt idx="13370">
                  <c:v>-38.984999999999999</c:v>
                </c:pt>
                <c:pt idx="13371">
                  <c:v>-38.98299999999999</c:v>
                </c:pt>
                <c:pt idx="13372">
                  <c:v>-38.980999999999995</c:v>
                </c:pt>
                <c:pt idx="13373">
                  <c:v>-38.978999999999999</c:v>
                </c:pt>
                <c:pt idx="13374">
                  <c:v>-38.97699999999999</c:v>
                </c:pt>
                <c:pt idx="13375">
                  <c:v>-38.974999999999994</c:v>
                </c:pt>
                <c:pt idx="13376">
                  <c:v>-38.972999999999999</c:v>
                </c:pt>
                <c:pt idx="13377">
                  <c:v>-38.970999999999989</c:v>
                </c:pt>
                <c:pt idx="13378">
                  <c:v>-38.968999999999994</c:v>
                </c:pt>
                <c:pt idx="13379">
                  <c:v>-38.966999999999999</c:v>
                </c:pt>
                <c:pt idx="13380">
                  <c:v>-38.964999999999989</c:v>
                </c:pt>
                <c:pt idx="13381">
                  <c:v>-38.962999999999994</c:v>
                </c:pt>
                <c:pt idx="13382">
                  <c:v>-38.960999999999999</c:v>
                </c:pt>
                <c:pt idx="13383">
                  <c:v>-38.958999999999996</c:v>
                </c:pt>
                <c:pt idx="13384">
                  <c:v>-38.956999999999994</c:v>
                </c:pt>
                <c:pt idx="13385">
                  <c:v>-38.954999999999998</c:v>
                </c:pt>
                <c:pt idx="13386">
                  <c:v>-38.952999999999996</c:v>
                </c:pt>
                <c:pt idx="13387">
                  <c:v>-38.950999999999993</c:v>
                </c:pt>
                <c:pt idx="13388">
                  <c:v>-38.948999999999998</c:v>
                </c:pt>
                <c:pt idx="13389">
                  <c:v>-38.946999999999996</c:v>
                </c:pt>
                <c:pt idx="13390">
                  <c:v>-38.944999999999993</c:v>
                </c:pt>
                <c:pt idx="13391">
                  <c:v>-38.942999999999998</c:v>
                </c:pt>
                <c:pt idx="13392">
                  <c:v>-38.940999999999995</c:v>
                </c:pt>
                <c:pt idx="13393">
                  <c:v>-38.938999999999993</c:v>
                </c:pt>
                <c:pt idx="13394">
                  <c:v>-38.936999999999998</c:v>
                </c:pt>
                <c:pt idx="13395">
                  <c:v>-38.934999999999995</c:v>
                </c:pt>
                <c:pt idx="13396">
                  <c:v>-38.932999999999993</c:v>
                </c:pt>
                <c:pt idx="13397">
                  <c:v>-38.930999999999997</c:v>
                </c:pt>
                <c:pt idx="13398">
                  <c:v>-38.928999999999995</c:v>
                </c:pt>
                <c:pt idx="13399">
                  <c:v>-38.926999999999992</c:v>
                </c:pt>
                <c:pt idx="13400">
                  <c:v>-38.924999999999997</c:v>
                </c:pt>
                <c:pt idx="13401">
                  <c:v>-38.922999999999995</c:v>
                </c:pt>
                <c:pt idx="13402">
                  <c:v>-38.920999999999992</c:v>
                </c:pt>
                <c:pt idx="13403">
                  <c:v>-38.918999999999997</c:v>
                </c:pt>
                <c:pt idx="13404">
                  <c:v>-38.916999999999994</c:v>
                </c:pt>
                <c:pt idx="13405">
                  <c:v>-38.914999999999992</c:v>
                </c:pt>
                <c:pt idx="13406">
                  <c:v>-38.912999999999997</c:v>
                </c:pt>
                <c:pt idx="13407">
                  <c:v>-38.910999999999994</c:v>
                </c:pt>
                <c:pt idx="13408">
                  <c:v>-38.908999999999992</c:v>
                </c:pt>
                <c:pt idx="13409">
                  <c:v>-38.906999999999996</c:v>
                </c:pt>
                <c:pt idx="13410">
                  <c:v>-38.904999999999994</c:v>
                </c:pt>
                <c:pt idx="13411">
                  <c:v>-38.902999999999992</c:v>
                </c:pt>
                <c:pt idx="13412">
                  <c:v>-38.900999999999996</c:v>
                </c:pt>
                <c:pt idx="13413">
                  <c:v>-38.898999999999994</c:v>
                </c:pt>
                <c:pt idx="13414">
                  <c:v>-38.896999999999991</c:v>
                </c:pt>
                <c:pt idx="13415">
                  <c:v>-38.894999999999996</c:v>
                </c:pt>
                <c:pt idx="13416">
                  <c:v>-38.892999999999994</c:v>
                </c:pt>
                <c:pt idx="13417">
                  <c:v>-38.890999999999991</c:v>
                </c:pt>
                <c:pt idx="13418">
                  <c:v>-38.888999999999996</c:v>
                </c:pt>
                <c:pt idx="13419">
                  <c:v>-38.886999999999993</c:v>
                </c:pt>
                <c:pt idx="13420">
                  <c:v>-38.884999999999991</c:v>
                </c:pt>
                <c:pt idx="13421">
                  <c:v>-38.882999999999996</c:v>
                </c:pt>
                <c:pt idx="13422">
                  <c:v>-38.880999999999993</c:v>
                </c:pt>
                <c:pt idx="13423">
                  <c:v>-38.878999999999991</c:v>
                </c:pt>
                <c:pt idx="13424">
                  <c:v>-38.876999999999995</c:v>
                </c:pt>
                <c:pt idx="13425">
                  <c:v>-38.874999999999993</c:v>
                </c:pt>
                <c:pt idx="13426">
                  <c:v>-38.87299999999999</c:v>
                </c:pt>
                <c:pt idx="13427">
                  <c:v>-38.870999999999995</c:v>
                </c:pt>
                <c:pt idx="13428">
                  <c:v>-38.868999999999993</c:v>
                </c:pt>
                <c:pt idx="13429">
                  <c:v>-38.86699999999999</c:v>
                </c:pt>
                <c:pt idx="13430">
                  <c:v>-38.864999999999995</c:v>
                </c:pt>
                <c:pt idx="13431">
                  <c:v>-38.863</c:v>
                </c:pt>
                <c:pt idx="13432">
                  <c:v>-38.86099999999999</c:v>
                </c:pt>
                <c:pt idx="13433">
                  <c:v>-38.858999999999995</c:v>
                </c:pt>
                <c:pt idx="13434">
                  <c:v>-38.856999999999999</c:v>
                </c:pt>
                <c:pt idx="13435">
                  <c:v>-38.85499999999999</c:v>
                </c:pt>
                <c:pt idx="13436">
                  <c:v>-38.852999999999994</c:v>
                </c:pt>
                <c:pt idx="13437">
                  <c:v>-38.850999999999999</c:v>
                </c:pt>
                <c:pt idx="13438">
                  <c:v>-38.84899999999999</c:v>
                </c:pt>
                <c:pt idx="13439">
                  <c:v>-38.846999999999994</c:v>
                </c:pt>
                <c:pt idx="13440">
                  <c:v>-38.844999999999999</c:v>
                </c:pt>
                <c:pt idx="13441">
                  <c:v>-38.842999999999989</c:v>
                </c:pt>
                <c:pt idx="13442">
                  <c:v>-38.840999999999994</c:v>
                </c:pt>
                <c:pt idx="13443">
                  <c:v>-38.838999999999999</c:v>
                </c:pt>
                <c:pt idx="13444">
                  <c:v>-38.836999999999989</c:v>
                </c:pt>
                <c:pt idx="13445">
                  <c:v>-38.834999999999994</c:v>
                </c:pt>
                <c:pt idx="13446">
                  <c:v>-38.832999999999998</c:v>
                </c:pt>
                <c:pt idx="13447">
                  <c:v>-38.830999999999996</c:v>
                </c:pt>
                <c:pt idx="13448">
                  <c:v>-38.828999999999994</c:v>
                </c:pt>
                <c:pt idx="13449">
                  <c:v>-38.826999999999998</c:v>
                </c:pt>
                <c:pt idx="13450">
                  <c:v>-38.824999999999996</c:v>
                </c:pt>
                <c:pt idx="13451">
                  <c:v>-38.822999999999993</c:v>
                </c:pt>
                <c:pt idx="13452">
                  <c:v>-38.820999999999998</c:v>
                </c:pt>
                <c:pt idx="13453">
                  <c:v>-38.818999999999996</c:v>
                </c:pt>
                <c:pt idx="13454">
                  <c:v>-38.816999999999993</c:v>
                </c:pt>
                <c:pt idx="13455">
                  <c:v>-38.814999999999998</c:v>
                </c:pt>
                <c:pt idx="13456">
                  <c:v>-38.812999999999995</c:v>
                </c:pt>
                <c:pt idx="13457">
                  <c:v>-38.810999999999993</c:v>
                </c:pt>
                <c:pt idx="13458">
                  <c:v>-38.808999999999997</c:v>
                </c:pt>
                <c:pt idx="13459">
                  <c:v>-38.806999999999995</c:v>
                </c:pt>
                <c:pt idx="13460">
                  <c:v>-38.804999999999993</c:v>
                </c:pt>
                <c:pt idx="13461">
                  <c:v>-38.802999999999997</c:v>
                </c:pt>
                <c:pt idx="13462">
                  <c:v>-38.800999999999995</c:v>
                </c:pt>
                <c:pt idx="13463">
                  <c:v>-38.798999999999992</c:v>
                </c:pt>
                <c:pt idx="13464">
                  <c:v>-38.796999999999997</c:v>
                </c:pt>
                <c:pt idx="13465">
                  <c:v>-38.794999999999995</c:v>
                </c:pt>
                <c:pt idx="13466">
                  <c:v>-38.792999999999992</c:v>
                </c:pt>
                <c:pt idx="13467">
                  <c:v>-38.790999999999997</c:v>
                </c:pt>
                <c:pt idx="13468">
                  <c:v>-38.788999999999994</c:v>
                </c:pt>
                <c:pt idx="13469">
                  <c:v>-38.786999999999992</c:v>
                </c:pt>
                <c:pt idx="13470">
                  <c:v>-38.784999999999997</c:v>
                </c:pt>
                <c:pt idx="13471">
                  <c:v>-38.782999999999994</c:v>
                </c:pt>
                <c:pt idx="13472">
                  <c:v>-38.780999999999992</c:v>
                </c:pt>
                <c:pt idx="13473">
                  <c:v>-38.778999999999996</c:v>
                </c:pt>
                <c:pt idx="13474">
                  <c:v>-38.776999999999994</c:v>
                </c:pt>
                <c:pt idx="13475">
                  <c:v>-38.774999999999991</c:v>
                </c:pt>
                <c:pt idx="13476">
                  <c:v>-38.772999999999996</c:v>
                </c:pt>
                <c:pt idx="13477">
                  <c:v>-38.770999999999994</c:v>
                </c:pt>
                <c:pt idx="13478">
                  <c:v>-38.768999999999991</c:v>
                </c:pt>
                <c:pt idx="13479">
                  <c:v>-38.766999999999996</c:v>
                </c:pt>
                <c:pt idx="13480">
                  <c:v>-38.764999999999993</c:v>
                </c:pt>
                <c:pt idx="13481">
                  <c:v>-38.762999999999991</c:v>
                </c:pt>
                <c:pt idx="13482">
                  <c:v>-38.760999999999996</c:v>
                </c:pt>
                <c:pt idx="13483">
                  <c:v>-38.758999999999993</c:v>
                </c:pt>
                <c:pt idx="13484">
                  <c:v>-38.756999999999991</c:v>
                </c:pt>
                <c:pt idx="13485">
                  <c:v>-38.754999999999995</c:v>
                </c:pt>
                <c:pt idx="13486">
                  <c:v>-38.752999999999993</c:v>
                </c:pt>
                <c:pt idx="13487">
                  <c:v>-38.750999999999991</c:v>
                </c:pt>
                <c:pt idx="13488">
                  <c:v>-38.748999999999995</c:v>
                </c:pt>
                <c:pt idx="13489">
                  <c:v>-38.746999999999993</c:v>
                </c:pt>
                <c:pt idx="13490">
                  <c:v>-38.74499999999999</c:v>
                </c:pt>
                <c:pt idx="13491">
                  <c:v>-38.742999999999995</c:v>
                </c:pt>
                <c:pt idx="13492">
                  <c:v>-38.740999999999993</c:v>
                </c:pt>
                <c:pt idx="13493">
                  <c:v>-38.73899999999999</c:v>
                </c:pt>
                <c:pt idx="13494">
                  <c:v>-38.736999999999995</c:v>
                </c:pt>
                <c:pt idx="13495">
                  <c:v>-38.734999999999999</c:v>
                </c:pt>
                <c:pt idx="13496">
                  <c:v>-38.73299999999999</c:v>
                </c:pt>
                <c:pt idx="13497">
                  <c:v>-38.730999999999995</c:v>
                </c:pt>
                <c:pt idx="13498">
                  <c:v>-38.728999999999999</c:v>
                </c:pt>
                <c:pt idx="13499">
                  <c:v>-38.72699999999999</c:v>
                </c:pt>
                <c:pt idx="13500">
                  <c:v>-38.724999999999994</c:v>
                </c:pt>
                <c:pt idx="13501">
                  <c:v>-38.722999999999999</c:v>
                </c:pt>
                <c:pt idx="13502">
                  <c:v>-38.720999999999989</c:v>
                </c:pt>
                <c:pt idx="13503">
                  <c:v>-38.718999999999994</c:v>
                </c:pt>
                <c:pt idx="13504">
                  <c:v>-38.716999999999999</c:v>
                </c:pt>
                <c:pt idx="13505">
                  <c:v>-38.714999999999989</c:v>
                </c:pt>
                <c:pt idx="13506">
                  <c:v>-38.712999999999994</c:v>
                </c:pt>
                <c:pt idx="13507">
                  <c:v>-38.710999999999999</c:v>
                </c:pt>
                <c:pt idx="13508">
                  <c:v>-38.708999999999996</c:v>
                </c:pt>
                <c:pt idx="13509">
                  <c:v>-38.706999999999994</c:v>
                </c:pt>
                <c:pt idx="13510">
                  <c:v>-38.704999999999998</c:v>
                </c:pt>
                <c:pt idx="13511">
                  <c:v>-38.702999999999996</c:v>
                </c:pt>
                <c:pt idx="13512">
                  <c:v>-38.700999999999993</c:v>
                </c:pt>
                <c:pt idx="13513">
                  <c:v>-38.698999999999998</c:v>
                </c:pt>
                <c:pt idx="13514">
                  <c:v>-38.696999999999996</c:v>
                </c:pt>
                <c:pt idx="13515">
                  <c:v>-38.694999999999993</c:v>
                </c:pt>
                <c:pt idx="13516">
                  <c:v>-38.692999999999998</c:v>
                </c:pt>
                <c:pt idx="13517">
                  <c:v>-38.690999999999995</c:v>
                </c:pt>
                <c:pt idx="13518">
                  <c:v>-38.688999999999993</c:v>
                </c:pt>
                <c:pt idx="13519">
                  <c:v>-38.686999999999998</c:v>
                </c:pt>
                <c:pt idx="13520">
                  <c:v>-38.684999999999995</c:v>
                </c:pt>
                <c:pt idx="13521">
                  <c:v>-38.682999999999993</c:v>
                </c:pt>
                <c:pt idx="13522">
                  <c:v>-38.680999999999997</c:v>
                </c:pt>
                <c:pt idx="13523">
                  <c:v>-38.678999999999995</c:v>
                </c:pt>
                <c:pt idx="13524">
                  <c:v>-38.676999999999992</c:v>
                </c:pt>
                <c:pt idx="13525">
                  <c:v>-38.674999999999997</c:v>
                </c:pt>
                <c:pt idx="13526">
                  <c:v>-38.672999999999995</c:v>
                </c:pt>
                <c:pt idx="13527">
                  <c:v>-38.670999999999992</c:v>
                </c:pt>
                <c:pt idx="13528">
                  <c:v>-38.668999999999997</c:v>
                </c:pt>
                <c:pt idx="13529">
                  <c:v>-38.666999999999994</c:v>
                </c:pt>
                <c:pt idx="13530">
                  <c:v>-38.664999999999992</c:v>
                </c:pt>
                <c:pt idx="13531">
                  <c:v>-38.662999999999997</c:v>
                </c:pt>
                <c:pt idx="13532">
                  <c:v>-38.660999999999994</c:v>
                </c:pt>
                <c:pt idx="13533">
                  <c:v>-38.658999999999992</c:v>
                </c:pt>
                <c:pt idx="13534">
                  <c:v>-38.656999999999996</c:v>
                </c:pt>
                <c:pt idx="13535">
                  <c:v>-38.654999999999994</c:v>
                </c:pt>
                <c:pt idx="13536">
                  <c:v>-38.652999999999992</c:v>
                </c:pt>
                <c:pt idx="13537">
                  <c:v>-38.650999999999996</c:v>
                </c:pt>
                <c:pt idx="13538">
                  <c:v>-38.648999999999994</c:v>
                </c:pt>
                <c:pt idx="13539">
                  <c:v>-38.646999999999991</c:v>
                </c:pt>
                <c:pt idx="13540">
                  <c:v>-38.644999999999996</c:v>
                </c:pt>
                <c:pt idx="13541">
                  <c:v>-38.642999999999994</c:v>
                </c:pt>
                <c:pt idx="13542">
                  <c:v>-38.640999999999991</c:v>
                </c:pt>
                <c:pt idx="13543">
                  <c:v>-38.638999999999996</c:v>
                </c:pt>
                <c:pt idx="13544">
                  <c:v>-38.636999999999993</c:v>
                </c:pt>
                <c:pt idx="13545">
                  <c:v>-38.634999999999991</c:v>
                </c:pt>
                <c:pt idx="13546">
                  <c:v>-38.632999999999996</c:v>
                </c:pt>
                <c:pt idx="13547">
                  <c:v>-38.630999999999993</c:v>
                </c:pt>
                <c:pt idx="13548">
                  <c:v>-38.628999999999991</c:v>
                </c:pt>
                <c:pt idx="13549">
                  <c:v>-38.626999999999995</c:v>
                </c:pt>
                <c:pt idx="13550">
                  <c:v>-38.624999999999993</c:v>
                </c:pt>
                <c:pt idx="13551">
                  <c:v>-38.62299999999999</c:v>
                </c:pt>
                <c:pt idx="13552">
                  <c:v>-38.620999999999995</c:v>
                </c:pt>
                <c:pt idx="13553">
                  <c:v>-38.618999999999993</c:v>
                </c:pt>
                <c:pt idx="13554">
                  <c:v>-38.61699999999999</c:v>
                </c:pt>
                <c:pt idx="13555">
                  <c:v>-38.614999999999995</c:v>
                </c:pt>
                <c:pt idx="13556">
                  <c:v>-38.613</c:v>
                </c:pt>
                <c:pt idx="13557">
                  <c:v>-38.61099999999999</c:v>
                </c:pt>
                <c:pt idx="13558">
                  <c:v>-38.608999999999995</c:v>
                </c:pt>
                <c:pt idx="13559">
                  <c:v>-38.606999999999999</c:v>
                </c:pt>
                <c:pt idx="13560">
                  <c:v>-38.60499999999999</c:v>
                </c:pt>
                <c:pt idx="13561">
                  <c:v>-38.602999999999994</c:v>
                </c:pt>
                <c:pt idx="13562">
                  <c:v>-38.600999999999999</c:v>
                </c:pt>
                <c:pt idx="13563">
                  <c:v>-38.59899999999999</c:v>
                </c:pt>
                <c:pt idx="13564">
                  <c:v>-38.596999999999994</c:v>
                </c:pt>
                <c:pt idx="13565">
                  <c:v>-38.594999999999999</c:v>
                </c:pt>
                <c:pt idx="13566">
                  <c:v>-38.592999999999989</c:v>
                </c:pt>
                <c:pt idx="13567">
                  <c:v>-38.590999999999994</c:v>
                </c:pt>
                <c:pt idx="13568">
                  <c:v>-38.588999999999999</c:v>
                </c:pt>
                <c:pt idx="13569">
                  <c:v>-38.586999999999989</c:v>
                </c:pt>
                <c:pt idx="13570">
                  <c:v>-38.584999999999994</c:v>
                </c:pt>
                <c:pt idx="13571">
                  <c:v>-38.582999999999998</c:v>
                </c:pt>
                <c:pt idx="13572">
                  <c:v>-38.580999999999996</c:v>
                </c:pt>
                <c:pt idx="13573">
                  <c:v>-38.578999999999994</c:v>
                </c:pt>
                <c:pt idx="13574">
                  <c:v>-38.576999999999998</c:v>
                </c:pt>
                <c:pt idx="13575">
                  <c:v>-38.574999999999996</c:v>
                </c:pt>
                <c:pt idx="13576">
                  <c:v>-38.572999999999993</c:v>
                </c:pt>
                <c:pt idx="13577">
                  <c:v>-38.570999999999998</c:v>
                </c:pt>
                <c:pt idx="13578">
                  <c:v>-38.568999999999996</c:v>
                </c:pt>
                <c:pt idx="13579">
                  <c:v>-38.566999999999993</c:v>
                </c:pt>
                <c:pt idx="13580">
                  <c:v>-38.564999999999998</c:v>
                </c:pt>
                <c:pt idx="13581">
                  <c:v>-38.562999999999995</c:v>
                </c:pt>
                <c:pt idx="13582">
                  <c:v>-38.560999999999993</c:v>
                </c:pt>
                <c:pt idx="13583">
                  <c:v>-38.558999999999997</c:v>
                </c:pt>
                <c:pt idx="13584">
                  <c:v>-38.556999999999995</c:v>
                </c:pt>
                <c:pt idx="13585">
                  <c:v>-38.554999999999993</c:v>
                </c:pt>
                <c:pt idx="13586">
                  <c:v>-38.552999999999997</c:v>
                </c:pt>
                <c:pt idx="13587">
                  <c:v>-38.550999999999995</c:v>
                </c:pt>
                <c:pt idx="13588">
                  <c:v>-38.548999999999992</c:v>
                </c:pt>
                <c:pt idx="13589">
                  <c:v>-38.546999999999997</c:v>
                </c:pt>
                <c:pt idx="13590">
                  <c:v>-38.544999999999995</c:v>
                </c:pt>
                <c:pt idx="13591">
                  <c:v>-38.542999999999992</c:v>
                </c:pt>
                <c:pt idx="13592">
                  <c:v>-38.540999999999997</c:v>
                </c:pt>
                <c:pt idx="13593">
                  <c:v>-38.538999999999994</c:v>
                </c:pt>
                <c:pt idx="13594">
                  <c:v>-38.536999999999992</c:v>
                </c:pt>
                <c:pt idx="13595">
                  <c:v>-38.534999999999997</c:v>
                </c:pt>
                <c:pt idx="13596">
                  <c:v>-38.532999999999994</c:v>
                </c:pt>
                <c:pt idx="13597">
                  <c:v>-38.530999999999992</c:v>
                </c:pt>
                <c:pt idx="13598">
                  <c:v>-38.528999999999996</c:v>
                </c:pt>
                <c:pt idx="13599">
                  <c:v>-38.526999999999994</c:v>
                </c:pt>
                <c:pt idx="13600">
                  <c:v>-38.524999999999991</c:v>
                </c:pt>
                <c:pt idx="13601">
                  <c:v>-38.522999999999996</c:v>
                </c:pt>
                <c:pt idx="13602">
                  <c:v>-38.520999999999994</c:v>
                </c:pt>
                <c:pt idx="13603">
                  <c:v>-38.518999999999991</c:v>
                </c:pt>
                <c:pt idx="13604">
                  <c:v>-38.516999999999996</c:v>
                </c:pt>
                <c:pt idx="13605">
                  <c:v>-38.514999999999993</c:v>
                </c:pt>
                <c:pt idx="13606">
                  <c:v>-38.512999999999991</c:v>
                </c:pt>
                <c:pt idx="13607">
                  <c:v>-38.510999999999996</c:v>
                </c:pt>
                <c:pt idx="13608">
                  <c:v>-38.508999999999993</c:v>
                </c:pt>
                <c:pt idx="13609">
                  <c:v>-38.506999999999991</c:v>
                </c:pt>
                <c:pt idx="13610">
                  <c:v>-38.504999999999995</c:v>
                </c:pt>
                <c:pt idx="13611">
                  <c:v>-38.502999999999993</c:v>
                </c:pt>
                <c:pt idx="13612">
                  <c:v>-38.500999999999991</c:v>
                </c:pt>
                <c:pt idx="13613">
                  <c:v>-38.498999999999995</c:v>
                </c:pt>
                <c:pt idx="13614">
                  <c:v>-38.496999999999993</c:v>
                </c:pt>
                <c:pt idx="13615">
                  <c:v>-38.49499999999999</c:v>
                </c:pt>
                <c:pt idx="13616">
                  <c:v>-38.492999999999995</c:v>
                </c:pt>
                <c:pt idx="13617">
                  <c:v>-38.490999999999993</c:v>
                </c:pt>
                <c:pt idx="13618">
                  <c:v>-38.48899999999999</c:v>
                </c:pt>
                <c:pt idx="13619">
                  <c:v>-38.486999999999995</c:v>
                </c:pt>
                <c:pt idx="13620">
                  <c:v>-38.484999999999999</c:v>
                </c:pt>
                <c:pt idx="13621">
                  <c:v>-38.48299999999999</c:v>
                </c:pt>
                <c:pt idx="13622">
                  <c:v>-38.480999999999995</c:v>
                </c:pt>
                <c:pt idx="13623">
                  <c:v>-38.478999999999999</c:v>
                </c:pt>
                <c:pt idx="13624">
                  <c:v>-38.47699999999999</c:v>
                </c:pt>
                <c:pt idx="13625">
                  <c:v>-38.474999999999994</c:v>
                </c:pt>
                <c:pt idx="13626">
                  <c:v>-38.472999999999999</c:v>
                </c:pt>
                <c:pt idx="13627">
                  <c:v>-38.470999999999989</c:v>
                </c:pt>
                <c:pt idx="13628">
                  <c:v>-38.468999999999994</c:v>
                </c:pt>
                <c:pt idx="13629">
                  <c:v>-38.466999999999999</c:v>
                </c:pt>
                <c:pt idx="13630">
                  <c:v>-38.464999999999989</c:v>
                </c:pt>
                <c:pt idx="13631">
                  <c:v>-38.462999999999994</c:v>
                </c:pt>
                <c:pt idx="13632">
                  <c:v>-38.460999999999999</c:v>
                </c:pt>
                <c:pt idx="13633">
                  <c:v>-38.458999999999996</c:v>
                </c:pt>
                <c:pt idx="13634">
                  <c:v>-38.456999999999994</c:v>
                </c:pt>
                <c:pt idx="13635">
                  <c:v>-38.454999999999998</c:v>
                </c:pt>
                <c:pt idx="13636">
                  <c:v>-38.452999999999996</c:v>
                </c:pt>
                <c:pt idx="13637">
                  <c:v>-38.450999999999993</c:v>
                </c:pt>
                <c:pt idx="13638">
                  <c:v>-38.448999999999998</c:v>
                </c:pt>
                <c:pt idx="13639">
                  <c:v>-38.446999999999996</c:v>
                </c:pt>
                <c:pt idx="13640">
                  <c:v>-38.444999999999993</c:v>
                </c:pt>
                <c:pt idx="13641">
                  <c:v>-38.442999999999998</c:v>
                </c:pt>
                <c:pt idx="13642">
                  <c:v>-38.440999999999995</c:v>
                </c:pt>
                <c:pt idx="13643">
                  <c:v>-38.438999999999993</c:v>
                </c:pt>
                <c:pt idx="13644">
                  <c:v>-38.436999999999998</c:v>
                </c:pt>
                <c:pt idx="13645">
                  <c:v>-38.434999999999995</c:v>
                </c:pt>
                <c:pt idx="13646">
                  <c:v>-38.432999999999993</c:v>
                </c:pt>
                <c:pt idx="13647">
                  <c:v>-38.430999999999997</c:v>
                </c:pt>
                <c:pt idx="13648">
                  <c:v>-38.428999999999995</c:v>
                </c:pt>
                <c:pt idx="13649">
                  <c:v>-38.426999999999992</c:v>
                </c:pt>
                <c:pt idx="13650">
                  <c:v>-38.424999999999997</c:v>
                </c:pt>
                <c:pt idx="13651">
                  <c:v>-38.422999999999995</c:v>
                </c:pt>
                <c:pt idx="13652">
                  <c:v>-38.420999999999992</c:v>
                </c:pt>
                <c:pt idx="13653">
                  <c:v>-38.418999999999997</c:v>
                </c:pt>
                <c:pt idx="13654">
                  <c:v>-38.416999999999994</c:v>
                </c:pt>
                <c:pt idx="13655">
                  <c:v>-38.414999999999992</c:v>
                </c:pt>
                <c:pt idx="13656">
                  <c:v>-38.412999999999997</c:v>
                </c:pt>
                <c:pt idx="13657">
                  <c:v>-38.410999999999994</c:v>
                </c:pt>
                <c:pt idx="13658">
                  <c:v>-38.408999999999992</c:v>
                </c:pt>
                <c:pt idx="13659">
                  <c:v>-38.406999999999996</c:v>
                </c:pt>
                <c:pt idx="13660">
                  <c:v>-38.404999999999994</c:v>
                </c:pt>
                <c:pt idx="13661">
                  <c:v>-38.402999999999992</c:v>
                </c:pt>
                <c:pt idx="13662">
                  <c:v>-38.400999999999996</c:v>
                </c:pt>
                <c:pt idx="13663">
                  <c:v>-38.398999999999994</c:v>
                </c:pt>
                <c:pt idx="13664">
                  <c:v>-38.396999999999991</c:v>
                </c:pt>
                <c:pt idx="13665">
                  <c:v>-38.394999999999996</c:v>
                </c:pt>
                <c:pt idx="13666">
                  <c:v>-38.392999999999994</c:v>
                </c:pt>
                <c:pt idx="13667">
                  <c:v>-38.390999999999991</c:v>
                </c:pt>
                <c:pt idx="13668">
                  <c:v>-38.388999999999996</c:v>
                </c:pt>
                <c:pt idx="13669">
                  <c:v>-38.386999999999993</c:v>
                </c:pt>
                <c:pt idx="13670">
                  <c:v>-38.384999999999991</c:v>
                </c:pt>
                <c:pt idx="13671">
                  <c:v>-38.382999999999996</c:v>
                </c:pt>
                <c:pt idx="13672">
                  <c:v>-38.380999999999993</c:v>
                </c:pt>
                <c:pt idx="13673">
                  <c:v>-38.378999999999991</c:v>
                </c:pt>
                <c:pt idx="13674">
                  <c:v>-38.376999999999995</c:v>
                </c:pt>
                <c:pt idx="13675">
                  <c:v>-38.374999999999993</c:v>
                </c:pt>
                <c:pt idx="13676">
                  <c:v>-38.37299999999999</c:v>
                </c:pt>
                <c:pt idx="13677">
                  <c:v>-38.370999999999995</c:v>
                </c:pt>
                <c:pt idx="13678">
                  <c:v>-38.368999999999993</c:v>
                </c:pt>
                <c:pt idx="13679">
                  <c:v>-38.36699999999999</c:v>
                </c:pt>
                <c:pt idx="13680">
                  <c:v>-38.364999999999995</c:v>
                </c:pt>
                <c:pt idx="13681">
                  <c:v>-38.363</c:v>
                </c:pt>
                <c:pt idx="13682">
                  <c:v>-38.36099999999999</c:v>
                </c:pt>
                <c:pt idx="13683">
                  <c:v>-38.358999999999995</c:v>
                </c:pt>
                <c:pt idx="13684">
                  <c:v>-38.356999999999999</c:v>
                </c:pt>
                <c:pt idx="13685">
                  <c:v>-38.35499999999999</c:v>
                </c:pt>
                <c:pt idx="13686">
                  <c:v>-38.352999999999994</c:v>
                </c:pt>
                <c:pt idx="13687">
                  <c:v>-38.350999999999999</c:v>
                </c:pt>
                <c:pt idx="13688">
                  <c:v>-38.34899999999999</c:v>
                </c:pt>
                <c:pt idx="13689">
                  <c:v>-38.346999999999994</c:v>
                </c:pt>
                <c:pt idx="13690">
                  <c:v>-38.344999999999999</c:v>
                </c:pt>
                <c:pt idx="13691">
                  <c:v>-38.342999999999989</c:v>
                </c:pt>
                <c:pt idx="13692">
                  <c:v>-38.340999999999994</c:v>
                </c:pt>
                <c:pt idx="13693">
                  <c:v>-38.338999999999999</c:v>
                </c:pt>
                <c:pt idx="13694">
                  <c:v>-38.336999999999989</c:v>
                </c:pt>
                <c:pt idx="13695">
                  <c:v>-38.334999999999994</c:v>
                </c:pt>
                <c:pt idx="13696">
                  <c:v>-38.332999999999998</c:v>
                </c:pt>
                <c:pt idx="13697">
                  <c:v>-38.330999999999996</c:v>
                </c:pt>
                <c:pt idx="13698">
                  <c:v>-38.328999999999994</c:v>
                </c:pt>
                <c:pt idx="13699">
                  <c:v>-38.326999999999998</c:v>
                </c:pt>
                <c:pt idx="13700">
                  <c:v>-38.324999999999996</c:v>
                </c:pt>
                <c:pt idx="13701">
                  <c:v>-38.322999999999993</c:v>
                </c:pt>
                <c:pt idx="13702">
                  <c:v>-38.320999999999998</c:v>
                </c:pt>
                <c:pt idx="13703">
                  <c:v>-38.318999999999996</c:v>
                </c:pt>
                <c:pt idx="13704">
                  <c:v>-38.316999999999993</c:v>
                </c:pt>
                <c:pt idx="13705">
                  <c:v>-38.314999999999998</c:v>
                </c:pt>
                <c:pt idx="13706">
                  <c:v>-38.312999999999995</c:v>
                </c:pt>
                <c:pt idx="13707">
                  <c:v>-38.310999999999993</c:v>
                </c:pt>
                <c:pt idx="13708">
                  <c:v>-38.308999999999997</c:v>
                </c:pt>
                <c:pt idx="13709">
                  <c:v>-38.306999999999995</c:v>
                </c:pt>
                <c:pt idx="13710">
                  <c:v>-38.304999999999993</c:v>
                </c:pt>
                <c:pt idx="13711">
                  <c:v>-38.302999999999997</c:v>
                </c:pt>
                <c:pt idx="13712">
                  <c:v>-38.300999999999995</c:v>
                </c:pt>
                <c:pt idx="13713">
                  <c:v>-38.298999999999992</c:v>
                </c:pt>
                <c:pt idx="13714">
                  <c:v>-38.296999999999997</c:v>
                </c:pt>
                <c:pt idx="13715">
                  <c:v>-38.294999999999995</c:v>
                </c:pt>
                <c:pt idx="13716">
                  <c:v>-38.292999999999992</c:v>
                </c:pt>
                <c:pt idx="13717">
                  <c:v>-38.290999999999997</c:v>
                </c:pt>
                <c:pt idx="13718">
                  <c:v>-38.288999999999994</c:v>
                </c:pt>
                <c:pt idx="13719">
                  <c:v>-38.286999999999992</c:v>
                </c:pt>
                <c:pt idx="13720">
                  <c:v>-38.284999999999997</c:v>
                </c:pt>
                <c:pt idx="13721">
                  <c:v>-38.282999999999994</c:v>
                </c:pt>
                <c:pt idx="13722">
                  <c:v>-38.280999999999992</c:v>
                </c:pt>
                <c:pt idx="13723">
                  <c:v>-38.278999999999996</c:v>
                </c:pt>
                <c:pt idx="13724">
                  <c:v>-38.276999999999994</c:v>
                </c:pt>
                <c:pt idx="13725">
                  <c:v>-38.274999999999991</c:v>
                </c:pt>
                <c:pt idx="13726">
                  <c:v>-38.272999999999996</c:v>
                </c:pt>
                <c:pt idx="13727">
                  <c:v>-38.270999999999994</c:v>
                </c:pt>
                <c:pt idx="13728">
                  <c:v>-38.268999999999991</c:v>
                </c:pt>
                <c:pt idx="13729">
                  <c:v>-38.266999999999996</c:v>
                </c:pt>
                <c:pt idx="13730">
                  <c:v>-38.264999999999993</c:v>
                </c:pt>
                <c:pt idx="13731">
                  <c:v>-38.262999999999991</c:v>
                </c:pt>
                <c:pt idx="13732">
                  <c:v>-38.260999999999996</c:v>
                </c:pt>
                <c:pt idx="13733">
                  <c:v>-38.258999999999993</c:v>
                </c:pt>
                <c:pt idx="13734">
                  <c:v>-38.256999999999991</c:v>
                </c:pt>
                <c:pt idx="13735">
                  <c:v>-38.254999999999995</c:v>
                </c:pt>
                <c:pt idx="13736">
                  <c:v>-38.252999999999993</c:v>
                </c:pt>
                <c:pt idx="13737">
                  <c:v>-38.250999999999991</c:v>
                </c:pt>
                <c:pt idx="13738">
                  <c:v>-38.248999999999995</c:v>
                </c:pt>
                <c:pt idx="13739">
                  <c:v>-38.246999999999993</c:v>
                </c:pt>
                <c:pt idx="13740">
                  <c:v>-38.24499999999999</c:v>
                </c:pt>
                <c:pt idx="13741">
                  <c:v>-38.242999999999995</c:v>
                </c:pt>
                <c:pt idx="13742">
                  <c:v>-38.240999999999993</c:v>
                </c:pt>
                <c:pt idx="13743">
                  <c:v>-38.23899999999999</c:v>
                </c:pt>
                <c:pt idx="13744">
                  <c:v>-38.236999999999995</c:v>
                </c:pt>
                <c:pt idx="13745">
                  <c:v>-38.234999999999999</c:v>
                </c:pt>
                <c:pt idx="13746">
                  <c:v>-38.23299999999999</c:v>
                </c:pt>
                <c:pt idx="13747">
                  <c:v>-38.230999999999995</c:v>
                </c:pt>
                <c:pt idx="13748">
                  <c:v>-38.228999999999999</c:v>
                </c:pt>
                <c:pt idx="13749">
                  <c:v>-38.22699999999999</c:v>
                </c:pt>
                <c:pt idx="13750">
                  <c:v>-38.224999999999994</c:v>
                </c:pt>
                <c:pt idx="13751">
                  <c:v>-38.222999999999999</c:v>
                </c:pt>
                <c:pt idx="13752">
                  <c:v>-38.220999999999989</c:v>
                </c:pt>
                <c:pt idx="13753">
                  <c:v>-38.218999999999994</c:v>
                </c:pt>
                <c:pt idx="13754">
                  <c:v>-38.216999999999999</c:v>
                </c:pt>
                <c:pt idx="13755">
                  <c:v>-38.214999999999989</c:v>
                </c:pt>
                <c:pt idx="13756">
                  <c:v>-38.212999999999994</c:v>
                </c:pt>
                <c:pt idx="13757">
                  <c:v>-38.210999999999999</c:v>
                </c:pt>
                <c:pt idx="13758">
                  <c:v>-38.208999999999996</c:v>
                </c:pt>
                <c:pt idx="13759">
                  <c:v>-38.206999999999994</c:v>
                </c:pt>
                <c:pt idx="13760">
                  <c:v>-38.204999999999998</c:v>
                </c:pt>
                <c:pt idx="13761">
                  <c:v>-38.202999999999996</c:v>
                </c:pt>
                <c:pt idx="13762">
                  <c:v>-38.200999999999993</c:v>
                </c:pt>
                <c:pt idx="13763">
                  <c:v>-38.198999999999998</c:v>
                </c:pt>
                <c:pt idx="13764">
                  <c:v>-38.196999999999996</c:v>
                </c:pt>
                <c:pt idx="13765">
                  <c:v>-38.194999999999993</c:v>
                </c:pt>
                <c:pt idx="13766">
                  <c:v>-38.192999999999998</c:v>
                </c:pt>
                <c:pt idx="13767">
                  <c:v>-38.190999999999995</c:v>
                </c:pt>
                <c:pt idx="13768">
                  <c:v>-38.188999999999993</c:v>
                </c:pt>
                <c:pt idx="13769">
                  <c:v>-38.186999999999998</c:v>
                </c:pt>
                <c:pt idx="13770">
                  <c:v>-38.184999999999995</c:v>
                </c:pt>
                <c:pt idx="13771">
                  <c:v>-38.182999999999993</c:v>
                </c:pt>
                <c:pt idx="13772">
                  <c:v>-38.180999999999997</c:v>
                </c:pt>
                <c:pt idx="13773">
                  <c:v>-38.178999999999995</c:v>
                </c:pt>
                <c:pt idx="13774">
                  <c:v>-38.176999999999992</c:v>
                </c:pt>
                <c:pt idx="13775">
                  <c:v>-38.174999999999997</c:v>
                </c:pt>
                <c:pt idx="13776">
                  <c:v>-38.172999999999995</c:v>
                </c:pt>
                <c:pt idx="13777">
                  <c:v>-38.170999999999992</c:v>
                </c:pt>
                <c:pt idx="13778">
                  <c:v>-38.168999999999997</c:v>
                </c:pt>
                <c:pt idx="13779">
                  <c:v>-38.166999999999994</c:v>
                </c:pt>
                <c:pt idx="13780">
                  <c:v>-38.164999999999992</c:v>
                </c:pt>
                <c:pt idx="13781">
                  <c:v>-38.162999999999997</c:v>
                </c:pt>
                <c:pt idx="13782">
                  <c:v>-38.160999999999994</c:v>
                </c:pt>
                <c:pt idx="13783">
                  <c:v>-38.158999999999992</c:v>
                </c:pt>
                <c:pt idx="13784">
                  <c:v>-38.156999999999996</c:v>
                </c:pt>
                <c:pt idx="13785">
                  <c:v>-38.154999999999994</c:v>
                </c:pt>
                <c:pt idx="13786">
                  <c:v>-38.152999999999992</c:v>
                </c:pt>
                <c:pt idx="13787">
                  <c:v>-38.150999999999996</c:v>
                </c:pt>
                <c:pt idx="13788">
                  <c:v>-38.148999999999994</c:v>
                </c:pt>
                <c:pt idx="13789">
                  <c:v>-38.146999999999991</c:v>
                </c:pt>
                <c:pt idx="13790">
                  <c:v>-38.144999999999996</c:v>
                </c:pt>
                <c:pt idx="13791">
                  <c:v>-38.142999999999994</c:v>
                </c:pt>
                <c:pt idx="13792">
                  <c:v>-38.140999999999991</c:v>
                </c:pt>
                <c:pt idx="13793">
                  <c:v>-38.138999999999996</c:v>
                </c:pt>
                <c:pt idx="13794">
                  <c:v>-38.136999999999993</c:v>
                </c:pt>
                <c:pt idx="13795">
                  <c:v>-38.134999999999991</c:v>
                </c:pt>
                <c:pt idx="13796">
                  <c:v>-38.132999999999996</c:v>
                </c:pt>
                <c:pt idx="13797">
                  <c:v>-38.130999999999993</c:v>
                </c:pt>
                <c:pt idx="13798">
                  <c:v>-38.128999999999991</c:v>
                </c:pt>
                <c:pt idx="13799">
                  <c:v>-38.126999999999995</c:v>
                </c:pt>
                <c:pt idx="13800">
                  <c:v>-38.124999999999993</c:v>
                </c:pt>
                <c:pt idx="13801">
                  <c:v>-38.12299999999999</c:v>
                </c:pt>
                <c:pt idx="13802">
                  <c:v>-38.120999999999995</c:v>
                </c:pt>
                <c:pt idx="13803">
                  <c:v>-38.118999999999993</c:v>
                </c:pt>
                <c:pt idx="13804">
                  <c:v>-38.11699999999999</c:v>
                </c:pt>
                <c:pt idx="13805">
                  <c:v>-38.114999999999995</c:v>
                </c:pt>
                <c:pt idx="13806">
                  <c:v>-38.113</c:v>
                </c:pt>
                <c:pt idx="13807">
                  <c:v>-38.11099999999999</c:v>
                </c:pt>
                <c:pt idx="13808">
                  <c:v>-38.108999999999995</c:v>
                </c:pt>
                <c:pt idx="13809">
                  <c:v>-38.106999999999999</c:v>
                </c:pt>
                <c:pt idx="13810">
                  <c:v>-38.10499999999999</c:v>
                </c:pt>
                <c:pt idx="13811">
                  <c:v>-38.102999999999994</c:v>
                </c:pt>
                <c:pt idx="13812">
                  <c:v>-38.100999999999999</c:v>
                </c:pt>
                <c:pt idx="13813">
                  <c:v>-38.09899999999999</c:v>
                </c:pt>
                <c:pt idx="13814">
                  <c:v>-38.096999999999994</c:v>
                </c:pt>
                <c:pt idx="13815">
                  <c:v>-38.094999999999999</c:v>
                </c:pt>
                <c:pt idx="13816">
                  <c:v>-38.092999999999989</c:v>
                </c:pt>
                <c:pt idx="13817">
                  <c:v>-38.090999999999994</c:v>
                </c:pt>
                <c:pt idx="13818">
                  <c:v>-38.088999999999999</c:v>
                </c:pt>
                <c:pt idx="13819">
                  <c:v>-38.086999999999989</c:v>
                </c:pt>
                <c:pt idx="13820">
                  <c:v>-38.084999999999994</c:v>
                </c:pt>
                <c:pt idx="13821">
                  <c:v>-38.082999999999998</c:v>
                </c:pt>
                <c:pt idx="13822">
                  <c:v>-38.080999999999996</c:v>
                </c:pt>
                <c:pt idx="13823">
                  <c:v>-38.078999999999994</c:v>
                </c:pt>
                <c:pt idx="13824">
                  <c:v>-38.076999999999998</c:v>
                </c:pt>
                <c:pt idx="13825">
                  <c:v>-38.074999999999996</c:v>
                </c:pt>
                <c:pt idx="13826">
                  <c:v>-38.072999999999993</c:v>
                </c:pt>
                <c:pt idx="13827">
                  <c:v>-38.070999999999998</c:v>
                </c:pt>
                <c:pt idx="13828">
                  <c:v>-38.068999999999996</c:v>
                </c:pt>
                <c:pt idx="13829">
                  <c:v>-38.066999999999993</c:v>
                </c:pt>
                <c:pt idx="13830">
                  <c:v>-38.064999999999998</c:v>
                </c:pt>
                <c:pt idx="13831">
                  <c:v>-38.062999999999995</c:v>
                </c:pt>
                <c:pt idx="13832">
                  <c:v>-38.060999999999993</c:v>
                </c:pt>
                <c:pt idx="13833">
                  <c:v>-38.058999999999997</c:v>
                </c:pt>
                <c:pt idx="13834">
                  <c:v>-38.056999999999995</c:v>
                </c:pt>
                <c:pt idx="13835">
                  <c:v>-38.054999999999993</c:v>
                </c:pt>
                <c:pt idx="13836">
                  <c:v>-38.052999999999997</c:v>
                </c:pt>
                <c:pt idx="13837">
                  <c:v>-38.050999999999995</c:v>
                </c:pt>
                <c:pt idx="13838">
                  <c:v>-38.048999999999992</c:v>
                </c:pt>
                <c:pt idx="13839">
                  <c:v>-38.046999999999997</c:v>
                </c:pt>
                <c:pt idx="13840">
                  <c:v>-38.044999999999995</c:v>
                </c:pt>
                <c:pt idx="13841">
                  <c:v>-38.042999999999992</c:v>
                </c:pt>
                <c:pt idx="13842">
                  <c:v>-38.040999999999997</c:v>
                </c:pt>
                <c:pt idx="13843">
                  <c:v>-38.038999999999994</c:v>
                </c:pt>
                <c:pt idx="13844">
                  <c:v>-38.036999999999992</c:v>
                </c:pt>
                <c:pt idx="13845">
                  <c:v>-38.034999999999997</c:v>
                </c:pt>
                <c:pt idx="13846">
                  <c:v>-38.032999999999994</c:v>
                </c:pt>
                <c:pt idx="13847">
                  <c:v>-38.030999999999992</c:v>
                </c:pt>
                <c:pt idx="13848">
                  <c:v>-38.028999999999996</c:v>
                </c:pt>
                <c:pt idx="13849">
                  <c:v>-38.026999999999994</c:v>
                </c:pt>
                <c:pt idx="13850">
                  <c:v>-38.024999999999991</c:v>
                </c:pt>
                <c:pt idx="13851">
                  <c:v>-38.022999999999996</c:v>
                </c:pt>
                <c:pt idx="13852">
                  <c:v>-38.020999999999994</c:v>
                </c:pt>
                <c:pt idx="13853">
                  <c:v>-38.018999999999991</c:v>
                </c:pt>
                <c:pt idx="13854">
                  <c:v>-38.016999999999996</c:v>
                </c:pt>
                <c:pt idx="13855">
                  <c:v>-38.014999999999993</c:v>
                </c:pt>
                <c:pt idx="13856">
                  <c:v>-38.012999999999991</c:v>
                </c:pt>
                <c:pt idx="13857">
                  <c:v>-38.010999999999996</c:v>
                </c:pt>
                <c:pt idx="13858">
                  <c:v>-38.008999999999993</c:v>
                </c:pt>
                <c:pt idx="13859">
                  <c:v>-38.006999999999991</c:v>
                </c:pt>
                <c:pt idx="13860">
                  <c:v>-38.004999999999995</c:v>
                </c:pt>
                <c:pt idx="13861">
                  <c:v>-38.002999999999993</c:v>
                </c:pt>
                <c:pt idx="13862">
                  <c:v>-38.000999999999991</c:v>
                </c:pt>
                <c:pt idx="13863">
                  <c:v>-37.998999999999995</c:v>
                </c:pt>
                <c:pt idx="13864">
                  <c:v>-37.996999999999993</c:v>
                </c:pt>
                <c:pt idx="13865">
                  <c:v>-37.99499999999999</c:v>
                </c:pt>
                <c:pt idx="13866">
                  <c:v>-37.992999999999995</c:v>
                </c:pt>
                <c:pt idx="13867">
                  <c:v>-37.990999999999993</c:v>
                </c:pt>
                <c:pt idx="13868">
                  <c:v>-37.98899999999999</c:v>
                </c:pt>
                <c:pt idx="13869">
                  <c:v>-37.986999999999995</c:v>
                </c:pt>
                <c:pt idx="13870">
                  <c:v>-37.984999999999999</c:v>
                </c:pt>
                <c:pt idx="13871">
                  <c:v>-37.98299999999999</c:v>
                </c:pt>
                <c:pt idx="13872">
                  <c:v>-37.980999999999995</c:v>
                </c:pt>
                <c:pt idx="13873">
                  <c:v>-37.978999999999999</c:v>
                </c:pt>
                <c:pt idx="13874">
                  <c:v>-37.97699999999999</c:v>
                </c:pt>
                <c:pt idx="13875">
                  <c:v>-37.974999999999994</c:v>
                </c:pt>
                <c:pt idx="13876">
                  <c:v>-37.972999999999999</c:v>
                </c:pt>
                <c:pt idx="13877">
                  <c:v>-37.970999999999989</c:v>
                </c:pt>
                <c:pt idx="13878">
                  <c:v>-37.968999999999994</c:v>
                </c:pt>
                <c:pt idx="13879">
                  <c:v>-37.966999999999999</c:v>
                </c:pt>
                <c:pt idx="13880">
                  <c:v>-37.964999999999989</c:v>
                </c:pt>
                <c:pt idx="13881">
                  <c:v>-37.962999999999994</c:v>
                </c:pt>
                <c:pt idx="13882">
                  <c:v>-37.960999999999999</c:v>
                </c:pt>
                <c:pt idx="13883">
                  <c:v>-37.958999999999996</c:v>
                </c:pt>
                <c:pt idx="13884">
                  <c:v>-37.956999999999994</c:v>
                </c:pt>
                <c:pt idx="13885">
                  <c:v>-37.954999999999998</c:v>
                </c:pt>
                <c:pt idx="13886">
                  <c:v>-37.952999999999996</c:v>
                </c:pt>
                <c:pt idx="13887">
                  <c:v>-37.950999999999993</c:v>
                </c:pt>
                <c:pt idx="13888">
                  <c:v>-37.948999999999998</c:v>
                </c:pt>
                <c:pt idx="13889">
                  <c:v>-37.946999999999996</c:v>
                </c:pt>
                <c:pt idx="13890">
                  <c:v>-37.944999999999993</c:v>
                </c:pt>
                <c:pt idx="13891">
                  <c:v>-37.942999999999998</c:v>
                </c:pt>
                <c:pt idx="13892">
                  <c:v>-37.940999999999995</c:v>
                </c:pt>
                <c:pt idx="13893">
                  <c:v>-37.938999999999993</c:v>
                </c:pt>
                <c:pt idx="13894">
                  <c:v>-37.936999999999998</c:v>
                </c:pt>
                <c:pt idx="13895">
                  <c:v>-37.934999999999995</c:v>
                </c:pt>
                <c:pt idx="13896">
                  <c:v>-37.932999999999993</c:v>
                </c:pt>
                <c:pt idx="13897">
                  <c:v>-37.930999999999997</c:v>
                </c:pt>
                <c:pt idx="13898">
                  <c:v>-37.928999999999995</c:v>
                </c:pt>
                <c:pt idx="13899">
                  <c:v>-37.926999999999992</c:v>
                </c:pt>
                <c:pt idx="13900">
                  <c:v>-37.924999999999997</c:v>
                </c:pt>
                <c:pt idx="13901">
                  <c:v>-37.922999999999995</c:v>
                </c:pt>
                <c:pt idx="13902">
                  <c:v>-37.920999999999992</c:v>
                </c:pt>
                <c:pt idx="13903">
                  <c:v>-37.918999999999997</c:v>
                </c:pt>
                <c:pt idx="13904">
                  <c:v>-37.916999999999994</c:v>
                </c:pt>
                <c:pt idx="13905">
                  <c:v>-37.914999999999992</c:v>
                </c:pt>
                <c:pt idx="13906">
                  <c:v>-37.912999999999997</c:v>
                </c:pt>
                <c:pt idx="13907">
                  <c:v>-37.910999999999994</c:v>
                </c:pt>
                <c:pt idx="13908">
                  <c:v>-37.908999999999992</c:v>
                </c:pt>
                <c:pt idx="13909">
                  <c:v>-37.906999999999996</c:v>
                </c:pt>
                <c:pt idx="13910">
                  <c:v>-37.904999999999994</c:v>
                </c:pt>
                <c:pt idx="13911">
                  <c:v>-37.902999999999992</c:v>
                </c:pt>
                <c:pt idx="13912">
                  <c:v>-37.900999999999996</c:v>
                </c:pt>
                <c:pt idx="13913">
                  <c:v>-37.898999999999994</c:v>
                </c:pt>
                <c:pt idx="13914">
                  <c:v>-37.896999999999991</c:v>
                </c:pt>
                <c:pt idx="13915">
                  <c:v>-37.894999999999996</c:v>
                </c:pt>
                <c:pt idx="13916">
                  <c:v>-37.892999999999994</c:v>
                </c:pt>
                <c:pt idx="13917">
                  <c:v>-37.890999999999991</c:v>
                </c:pt>
                <c:pt idx="13918">
                  <c:v>-37.888999999999996</c:v>
                </c:pt>
                <c:pt idx="13919">
                  <c:v>-37.886999999999993</c:v>
                </c:pt>
                <c:pt idx="13920">
                  <c:v>-37.884999999999991</c:v>
                </c:pt>
                <c:pt idx="13921">
                  <c:v>-37.882999999999996</c:v>
                </c:pt>
                <c:pt idx="13922">
                  <c:v>-37.880999999999993</c:v>
                </c:pt>
                <c:pt idx="13923">
                  <c:v>-37.878999999999991</c:v>
                </c:pt>
                <c:pt idx="13924">
                  <c:v>-37.876999999999995</c:v>
                </c:pt>
                <c:pt idx="13925">
                  <c:v>-37.874999999999993</c:v>
                </c:pt>
                <c:pt idx="13926">
                  <c:v>-37.87299999999999</c:v>
                </c:pt>
                <c:pt idx="13927">
                  <c:v>-37.870999999999995</c:v>
                </c:pt>
                <c:pt idx="13928">
                  <c:v>-37.868999999999993</c:v>
                </c:pt>
                <c:pt idx="13929">
                  <c:v>-37.86699999999999</c:v>
                </c:pt>
                <c:pt idx="13930">
                  <c:v>-37.864999999999995</c:v>
                </c:pt>
                <c:pt idx="13931">
                  <c:v>-37.863</c:v>
                </c:pt>
                <c:pt idx="13932">
                  <c:v>-37.86099999999999</c:v>
                </c:pt>
                <c:pt idx="13933">
                  <c:v>-37.858999999999995</c:v>
                </c:pt>
                <c:pt idx="13934">
                  <c:v>-37.856999999999999</c:v>
                </c:pt>
                <c:pt idx="13935">
                  <c:v>-37.85499999999999</c:v>
                </c:pt>
                <c:pt idx="13936">
                  <c:v>-37.852999999999994</c:v>
                </c:pt>
                <c:pt idx="13937">
                  <c:v>-37.850999999999999</c:v>
                </c:pt>
                <c:pt idx="13938">
                  <c:v>-37.84899999999999</c:v>
                </c:pt>
                <c:pt idx="13939">
                  <c:v>-37.846999999999994</c:v>
                </c:pt>
                <c:pt idx="13940">
                  <c:v>-37.844999999999999</c:v>
                </c:pt>
                <c:pt idx="13941">
                  <c:v>-37.842999999999989</c:v>
                </c:pt>
                <c:pt idx="13942">
                  <c:v>-37.840999999999994</c:v>
                </c:pt>
                <c:pt idx="13943">
                  <c:v>-37.838999999999999</c:v>
                </c:pt>
                <c:pt idx="13944">
                  <c:v>-37.836999999999989</c:v>
                </c:pt>
                <c:pt idx="13945">
                  <c:v>-37.834999999999994</c:v>
                </c:pt>
                <c:pt idx="13946">
                  <c:v>-37.832999999999998</c:v>
                </c:pt>
                <c:pt idx="13947">
                  <c:v>-37.830999999999996</c:v>
                </c:pt>
                <c:pt idx="13948">
                  <c:v>-37.828999999999994</c:v>
                </c:pt>
                <c:pt idx="13949">
                  <c:v>-37.826999999999998</c:v>
                </c:pt>
                <c:pt idx="13950">
                  <c:v>-37.824999999999996</c:v>
                </c:pt>
                <c:pt idx="13951">
                  <c:v>-37.822999999999993</c:v>
                </c:pt>
                <c:pt idx="13952">
                  <c:v>-37.820999999999998</c:v>
                </c:pt>
                <c:pt idx="13953">
                  <c:v>-37.818999999999996</c:v>
                </c:pt>
                <c:pt idx="13954">
                  <c:v>-37.816999999999993</c:v>
                </c:pt>
                <c:pt idx="13955">
                  <c:v>-37.814999999999998</c:v>
                </c:pt>
                <c:pt idx="13956">
                  <c:v>-37.812999999999995</c:v>
                </c:pt>
                <c:pt idx="13957">
                  <c:v>-37.810999999999993</c:v>
                </c:pt>
                <c:pt idx="13958">
                  <c:v>-37.808999999999997</c:v>
                </c:pt>
                <c:pt idx="13959">
                  <c:v>-37.806999999999995</c:v>
                </c:pt>
                <c:pt idx="13960">
                  <c:v>-37.804999999999993</c:v>
                </c:pt>
                <c:pt idx="13961">
                  <c:v>-37.802999999999997</c:v>
                </c:pt>
                <c:pt idx="13962">
                  <c:v>-37.800999999999995</c:v>
                </c:pt>
                <c:pt idx="13963">
                  <c:v>-37.798999999999992</c:v>
                </c:pt>
                <c:pt idx="13964">
                  <c:v>-37.796999999999997</c:v>
                </c:pt>
                <c:pt idx="13965">
                  <c:v>-37.794999999999995</c:v>
                </c:pt>
                <c:pt idx="13966">
                  <c:v>-37.792999999999992</c:v>
                </c:pt>
                <c:pt idx="13967">
                  <c:v>-37.790999999999997</c:v>
                </c:pt>
                <c:pt idx="13968">
                  <c:v>-37.788999999999994</c:v>
                </c:pt>
                <c:pt idx="13969">
                  <c:v>-37.786999999999992</c:v>
                </c:pt>
                <c:pt idx="13970">
                  <c:v>-37.784999999999997</c:v>
                </c:pt>
                <c:pt idx="13971">
                  <c:v>-37.782999999999994</c:v>
                </c:pt>
                <c:pt idx="13972">
                  <c:v>-37.780999999999992</c:v>
                </c:pt>
                <c:pt idx="13973">
                  <c:v>-37.778999999999996</c:v>
                </c:pt>
                <c:pt idx="13974">
                  <c:v>-37.776999999999994</c:v>
                </c:pt>
                <c:pt idx="13975">
                  <c:v>-37.774999999999991</c:v>
                </c:pt>
                <c:pt idx="13976">
                  <c:v>-37.772999999999996</c:v>
                </c:pt>
                <c:pt idx="13977">
                  <c:v>-37.770999999999994</c:v>
                </c:pt>
                <c:pt idx="13978">
                  <c:v>-37.768999999999991</c:v>
                </c:pt>
                <c:pt idx="13979">
                  <c:v>-37.766999999999996</c:v>
                </c:pt>
                <c:pt idx="13980">
                  <c:v>-37.764999999999993</c:v>
                </c:pt>
                <c:pt idx="13981">
                  <c:v>-37.762999999999991</c:v>
                </c:pt>
                <c:pt idx="13982">
                  <c:v>-37.760999999999996</c:v>
                </c:pt>
                <c:pt idx="13983">
                  <c:v>-37.758999999999993</c:v>
                </c:pt>
                <c:pt idx="13984">
                  <c:v>-37.756999999999991</c:v>
                </c:pt>
                <c:pt idx="13985">
                  <c:v>-37.754999999999995</c:v>
                </c:pt>
                <c:pt idx="13986">
                  <c:v>-37.752999999999993</c:v>
                </c:pt>
                <c:pt idx="13987">
                  <c:v>-37.750999999999991</c:v>
                </c:pt>
                <c:pt idx="13988">
                  <c:v>-37.748999999999995</c:v>
                </c:pt>
                <c:pt idx="13989">
                  <c:v>-37.746999999999993</c:v>
                </c:pt>
                <c:pt idx="13990">
                  <c:v>-37.74499999999999</c:v>
                </c:pt>
                <c:pt idx="13991">
                  <c:v>-37.742999999999995</c:v>
                </c:pt>
                <c:pt idx="13992">
                  <c:v>-37.740999999999993</c:v>
                </c:pt>
                <c:pt idx="13993">
                  <c:v>-37.73899999999999</c:v>
                </c:pt>
                <c:pt idx="13994">
                  <c:v>-37.736999999999995</c:v>
                </c:pt>
                <c:pt idx="13995">
                  <c:v>-37.734999999999999</c:v>
                </c:pt>
                <c:pt idx="13996">
                  <c:v>-37.73299999999999</c:v>
                </c:pt>
                <c:pt idx="13997">
                  <c:v>-37.730999999999995</c:v>
                </c:pt>
                <c:pt idx="13998">
                  <c:v>-37.728999999999999</c:v>
                </c:pt>
                <c:pt idx="13999">
                  <c:v>-37.72699999999999</c:v>
                </c:pt>
                <c:pt idx="14000">
                  <c:v>-37.724999999999994</c:v>
                </c:pt>
                <c:pt idx="14001">
                  <c:v>-37.722999999999999</c:v>
                </c:pt>
                <c:pt idx="14002">
                  <c:v>-37.720999999999989</c:v>
                </c:pt>
                <c:pt idx="14003">
                  <c:v>-37.718999999999994</c:v>
                </c:pt>
                <c:pt idx="14004">
                  <c:v>-37.716999999999999</c:v>
                </c:pt>
                <c:pt idx="14005">
                  <c:v>-37.714999999999989</c:v>
                </c:pt>
                <c:pt idx="14006">
                  <c:v>-37.712999999999994</c:v>
                </c:pt>
                <c:pt idx="14007">
                  <c:v>-37.710999999999999</c:v>
                </c:pt>
                <c:pt idx="14008">
                  <c:v>-37.708999999999996</c:v>
                </c:pt>
                <c:pt idx="14009">
                  <c:v>-37.706999999999994</c:v>
                </c:pt>
                <c:pt idx="14010">
                  <c:v>-37.704999999999998</c:v>
                </c:pt>
                <c:pt idx="14011">
                  <c:v>-37.702999999999996</c:v>
                </c:pt>
                <c:pt idx="14012">
                  <c:v>-37.700999999999993</c:v>
                </c:pt>
                <c:pt idx="14013">
                  <c:v>-37.698999999999998</c:v>
                </c:pt>
                <c:pt idx="14014">
                  <c:v>-37.696999999999996</c:v>
                </c:pt>
                <c:pt idx="14015">
                  <c:v>-37.694999999999993</c:v>
                </c:pt>
                <c:pt idx="14016">
                  <c:v>-37.692999999999998</c:v>
                </c:pt>
                <c:pt idx="14017">
                  <c:v>-37.690999999999995</c:v>
                </c:pt>
                <c:pt idx="14018">
                  <c:v>-37.688999999999993</c:v>
                </c:pt>
                <c:pt idx="14019">
                  <c:v>-37.686999999999998</c:v>
                </c:pt>
                <c:pt idx="14020">
                  <c:v>-37.684999999999995</c:v>
                </c:pt>
                <c:pt idx="14021">
                  <c:v>-37.682999999999993</c:v>
                </c:pt>
                <c:pt idx="14022">
                  <c:v>-37.680999999999997</c:v>
                </c:pt>
                <c:pt idx="14023">
                  <c:v>-37.678999999999995</c:v>
                </c:pt>
                <c:pt idx="14024">
                  <c:v>-37.676999999999992</c:v>
                </c:pt>
                <c:pt idx="14025">
                  <c:v>-37.674999999999997</c:v>
                </c:pt>
                <c:pt idx="14026">
                  <c:v>-37.672999999999995</c:v>
                </c:pt>
                <c:pt idx="14027">
                  <c:v>-37.670999999999992</c:v>
                </c:pt>
                <c:pt idx="14028">
                  <c:v>-37.668999999999997</c:v>
                </c:pt>
                <c:pt idx="14029">
                  <c:v>-37.666999999999994</c:v>
                </c:pt>
                <c:pt idx="14030">
                  <c:v>-37.664999999999992</c:v>
                </c:pt>
                <c:pt idx="14031">
                  <c:v>-37.662999999999997</c:v>
                </c:pt>
                <c:pt idx="14032">
                  <c:v>-37.660999999999994</c:v>
                </c:pt>
                <c:pt idx="14033">
                  <c:v>-37.658999999999992</c:v>
                </c:pt>
                <c:pt idx="14034">
                  <c:v>-37.656999999999996</c:v>
                </c:pt>
                <c:pt idx="14035">
                  <c:v>-37.654999999999994</c:v>
                </c:pt>
                <c:pt idx="14036">
                  <c:v>-37.652999999999992</c:v>
                </c:pt>
                <c:pt idx="14037">
                  <c:v>-37.650999999999996</c:v>
                </c:pt>
                <c:pt idx="14038">
                  <c:v>-37.648999999999994</c:v>
                </c:pt>
                <c:pt idx="14039">
                  <c:v>-37.646999999999991</c:v>
                </c:pt>
                <c:pt idx="14040">
                  <c:v>-37.644999999999996</c:v>
                </c:pt>
                <c:pt idx="14041">
                  <c:v>-37.642999999999994</c:v>
                </c:pt>
                <c:pt idx="14042">
                  <c:v>-37.640999999999991</c:v>
                </c:pt>
                <c:pt idx="14043">
                  <c:v>-37.638999999999996</c:v>
                </c:pt>
                <c:pt idx="14044">
                  <c:v>-37.636999999999993</c:v>
                </c:pt>
                <c:pt idx="14045">
                  <c:v>-37.634999999999991</c:v>
                </c:pt>
                <c:pt idx="14046">
                  <c:v>-37.632999999999996</c:v>
                </c:pt>
                <c:pt idx="14047">
                  <c:v>-37.630999999999993</c:v>
                </c:pt>
                <c:pt idx="14048">
                  <c:v>-37.628999999999991</c:v>
                </c:pt>
                <c:pt idx="14049">
                  <c:v>-37.626999999999995</c:v>
                </c:pt>
                <c:pt idx="14050">
                  <c:v>-37.624999999999993</c:v>
                </c:pt>
                <c:pt idx="14051">
                  <c:v>-37.62299999999999</c:v>
                </c:pt>
                <c:pt idx="14052">
                  <c:v>-37.620999999999995</c:v>
                </c:pt>
                <c:pt idx="14053">
                  <c:v>-37.618999999999993</c:v>
                </c:pt>
                <c:pt idx="14054">
                  <c:v>-37.61699999999999</c:v>
                </c:pt>
                <c:pt idx="14055">
                  <c:v>-37.614999999999995</c:v>
                </c:pt>
                <c:pt idx="14056">
                  <c:v>-37.613</c:v>
                </c:pt>
                <c:pt idx="14057">
                  <c:v>-37.61099999999999</c:v>
                </c:pt>
                <c:pt idx="14058">
                  <c:v>-37.608999999999995</c:v>
                </c:pt>
                <c:pt idx="14059">
                  <c:v>-37.606999999999999</c:v>
                </c:pt>
                <c:pt idx="14060">
                  <c:v>-37.60499999999999</c:v>
                </c:pt>
                <c:pt idx="14061">
                  <c:v>-37.602999999999994</c:v>
                </c:pt>
                <c:pt idx="14062">
                  <c:v>-37.600999999999999</c:v>
                </c:pt>
                <c:pt idx="14063">
                  <c:v>-37.59899999999999</c:v>
                </c:pt>
                <c:pt idx="14064">
                  <c:v>-37.596999999999994</c:v>
                </c:pt>
                <c:pt idx="14065">
                  <c:v>-37.594999999999999</c:v>
                </c:pt>
                <c:pt idx="14066">
                  <c:v>-37.592999999999989</c:v>
                </c:pt>
                <c:pt idx="14067">
                  <c:v>-37.590999999999994</c:v>
                </c:pt>
                <c:pt idx="14068">
                  <c:v>-37.588999999999999</c:v>
                </c:pt>
                <c:pt idx="14069">
                  <c:v>-37.586999999999989</c:v>
                </c:pt>
                <c:pt idx="14070">
                  <c:v>-37.584999999999994</c:v>
                </c:pt>
                <c:pt idx="14071">
                  <c:v>-37.582999999999998</c:v>
                </c:pt>
                <c:pt idx="14072">
                  <c:v>-37.580999999999996</c:v>
                </c:pt>
                <c:pt idx="14073">
                  <c:v>-37.578999999999994</c:v>
                </c:pt>
                <c:pt idx="14074">
                  <c:v>-37.576999999999998</c:v>
                </c:pt>
                <c:pt idx="14075">
                  <c:v>-37.574999999999996</c:v>
                </c:pt>
                <c:pt idx="14076">
                  <c:v>-37.572999999999993</c:v>
                </c:pt>
                <c:pt idx="14077">
                  <c:v>-37.570999999999998</c:v>
                </c:pt>
                <c:pt idx="14078">
                  <c:v>-37.568999999999996</c:v>
                </c:pt>
                <c:pt idx="14079">
                  <c:v>-37.566999999999993</c:v>
                </c:pt>
                <c:pt idx="14080">
                  <c:v>-37.564999999999998</c:v>
                </c:pt>
                <c:pt idx="14081">
                  <c:v>-37.562999999999995</c:v>
                </c:pt>
                <c:pt idx="14082">
                  <c:v>-37.560999999999993</c:v>
                </c:pt>
                <c:pt idx="14083">
                  <c:v>-37.558999999999997</c:v>
                </c:pt>
                <c:pt idx="14084">
                  <c:v>-37.556999999999995</c:v>
                </c:pt>
                <c:pt idx="14085">
                  <c:v>-37.554999999999993</c:v>
                </c:pt>
                <c:pt idx="14086">
                  <c:v>-37.552999999999997</c:v>
                </c:pt>
                <c:pt idx="14087">
                  <c:v>-37.550999999999995</c:v>
                </c:pt>
                <c:pt idx="14088">
                  <c:v>-37.548999999999992</c:v>
                </c:pt>
                <c:pt idx="14089">
                  <c:v>-37.546999999999997</c:v>
                </c:pt>
                <c:pt idx="14090">
                  <c:v>-37.544999999999995</c:v>
                </c:pt>
                <c:pt idx="14091">
                  <c:v>-37.542999999999992</c:v>
                </c:pt>
                <c:pt idx="14092">
                  <c:v>-37.540999999999997</c:v>
                </c:pt>
                <c:pt idx="14093">
                  <c:v>-37.538999999999994</c:v>
                </c:pt>
                <c:pt idx="14094">
                  <c:v>-37.536999999999992</c:v>
                </c:pt>
                <c:pt idx="14095">
                  <c:v>-37.534999999999997</c:v>
                </c:pt>
                <c:pt idx="14096">
                  <c:v>-37.532999999999994</c:v>
                </c:pt>
                <c:pt idx="14097">
                  <c:v>-37.530999999999992</c:v>
                </c:pt>
                <c:pt idx="14098">
                  <c:v>-37.528999999999996</c:v>
                </c:pt>
                <c:pt idx="14099">
                  <c:v>-37.526999999999994</c:v>
                </c:pt>
                <c:pt idx="14100">
                  <c:v>-37.524999999999991</c:v>
                </c:pt>
                <c:pt idx="14101">
                  <c:v>-37.522999999999996</c:v>
                </c:pt>
                <c:pt idx="14102">
                  <c:v>-37.520999999999994</c:v>
                </c:pt>
                <c:pt idx="14103">
                  <c:v>-37.518999999999991</c:v>
                </c:pt>
                <c:pt idx="14104">
                  <c:v>-37.516999999999996</c:v>
                </c:pt>
                <c:pt idx="14105">
                  <c:v>-37.514999999999993</c:v>
                </c:pt>
                <c:pt idx="14106">
                  <c:v>-37.512999999999991</c:v>
                </c:pt>
                <c:pt idx="14107">
                  <c:v>-37.510999999999996</c:v>
                </c:pt>
                <c:pt idx="14108">
                  <c:v>-37.508999999999993</c:v>
                </c:pt>
                <c:pt idx="14109">
                  <c:v>-37.506999999999991</c:v>
                </c:pt>
                <c:pt idx="14110">
                  <c:v>-37.504999999999995</c:v>
                </c:pt>
                <c:pt idx="14111">
                  <c:v>-37.502999999999993</c:v>
                </c:pt>
                <c:pt idx="14112">
                  <c:v>-37.500999999999991</c:v>
                </c:pt>
                <c:pt idx="14113">
                  <c:v>-37.498999999999995</c:v>
                </c:pt>
                <c:pt idx="14114">
                  <c:v>-37.496999999999993</c:v>
                </c:pt>
                <c:pt idx="14115">
                  <c:v>-37.49499999999999</c:v>
                </c:pt>
                <c:pt idx="14116">
                  <c:v>-37.492999999999995</c:v>
                </c:pt>
                <c:pt idx="14117">
                  <c:v>-37.490999999999993</c:v>
                </c:pt>
                <c:pt idx="14118">
                  <c:v>-37.48899999999999</c:v>
                </c:pt>
                <c:pt idx="14119">
                  <c:v>-37.486999999999995</c:v>
                </c:pt>
                <c:pt idx="14120">
                  <c:v>-37.484999999999999</c:v>
                </c:pt>
                <c:pt idx="14121">
                  <c:v>-37.48299999999999</c:v>
                </c:pt>
                <c:pt idx="14122">
                  <c:v>-37.480999999999995</c:v>
                </c:pt>
                <c:pt idx="14123">
                  <c:v>-37.478999999999999</c:v>
                </c:pt>
                <c:pt idx="14124">
                  <c:v>-37.47699999999999</c:v>
                </c:pt>
                <c:pt idx="14125">
                  <c:v>-37.474999999999994</c:v>
                </c:pt>
                <c:pt idx="14126">
                  <c:v>-37.472999999999999</c:v>
                </c:pt>
                <c:pt idx="14127">
                  <c:v>-37.470999999999989</c:v>
                </c:pt>
                <c:pt idx="14128">
                  <c:v>-37.468999999999994</c:v>
                </c:pt>
                <c:pt idx="14129">
                  <c:v>-37.466999999999999</c:v>
                </c:pt>
                <c:pt idx="14130">
                  <c:v>-37.464999999999989</c:v>
                </c:pt>
                <c:pt idx="14131">
                  <c:v>-37.462999999999994</c:v>
                </c:pt>
                <c:pt idx="14132">
                  <c:v>-37.460999999999999</c:v>
                </c:pt>
                <c:pt idx="14133">
                  <c:v>-37.458999999999996</c:v>
                </c:pt>
                <c:pt idx="14134">
                  <c:v>-37.456999999999994</c:v>
                </c:pt>
                <c:pt idx="14135">
                  <c:v>-37.454999999999998</c:v>
                </c:pt>
                <c:pt idx="14136">
                  <c:v>-37.452999999999996</c:v>
                </c:pt>
                <c:pt idx="14137">
                  <c:v>-37.450999999999993</c:v>
                </c:pt>
                <c:pt idx="14138">
                  <c:v>-37.448999999999998</c:v>
                </c:pt>
                <c:pt idx="14139">
                  <c:v>-37.446999999999996</c:v>
                </c:pt>
                <c:pt idx="14140">
                  <c:v>-37.444999999999993</c:v>
                </c:pt>
                <c:pt idx="14141">
                  <c:v>-37.442999999999998</c:v>
                </c:pt>
                <c:pt idx="14142">
                  <c:v>-37.440999999999995</c:v>
                </c:pt>
                <c:pt idx="14143">
                  <c:v>-37.438999999999993</c:v>
                </c:pt>
                <c:pt idx="14144">
                  <c:v>-37.436999999999998</c:v>
                </c:pt>
                <c:pt idx="14145">
                  <c:v>-37.434999999999995</c:v>
                </c:pt>
                <c:pt idx="14146">
                  <c:v>-37.432999999999993</c:v>
                </c:pt>
                <c:pt idx="14147">
                  <c:v>-37.430999999999997</c:v>
                </c:pt>
                <c:pt idx="14148">
                  <c:v>-37.428999999999995</c:v>
                </c:pt>
                <c:pt idx="14149">
                  <c:v>-37.426999999999992</c:v>
                </c:pt>
                <c:pt idx="14150">
                  <c:v>-37.424999999999997</c:v>
                </c:pt>
                <c:pt idx="14151">
                  <c:v>-37.422999999999995</c:v>
                </c:pt>
                <c:pt idx="14152">
                  <c:v>-37.420999999999992</c:v>
                </c:pt>
                <c:pt idx="14153">
                  <c:v>-37.418999999999997</c:v>
                </c:pt>
                <c:pt idx="14154">
                  <c:v>-37.416999999999994</c:v>
                </c:pt>
                <c:pt idx="14155">
                  <c:v>-37.414999999999992</c:v>
                </c:pt>
                <c:pt idx="14156">
                  <c:v>-37.412999999999997</c:v>
                </c:pt>
                <c:pt idx="14157">
                  <c:v>-37.410999999999994</c:v>
                </c:pt>
                <c:pt idx="14158">
                  <c:v>-37.408999999999992</c:v>
                </c:pt>
                <c:pt idx="14159">
                  <c:v>-37.406999999999996</c:v>
                </c:pt>
                <c:pt idx="14160">
                  <c:v>-37.404999999999994</c:v>
                </c:pt>
                <c:pt idx="14161">
                  <c:v>-37.402999999999992</c:v>
                </c:pt>
                <c:pt idx="14162">
                  <c:v>-37.400999999999996</c:v>
                </c:pt>
                <c:pt idx="14163">
                  <c:v>-37.398999999999994</c:v>
                </c:pt>
                <c:pt idx="14164">
                  <c:v>-37.396999999999991</c:v>
                </c:pt>
                <c:pt idx="14165">
                  <c:v>-37.394999999999996</c:v>
                </c:pt>
                <c:pt idx="14166">
                  <c:v>-37.392999999999994</c:v>
                </c:pt>
                <c:pt idx="14167">
                  <c:v>-37.390999999999991</c:v>
                </c:pt>
                <c:pt idx="14168">
                  <c:v>-37.388999999999996</c:v>
                </c:pt>
                <c:pt idx="14169">
                  <c:v>-37.386999999999993</c:v>
                </c:pt>
                <c:pt idx="14170">
                  <c:v>-37.384999999999991</c:v>
                </c:pt>
                <c:pt idx="14171">
                  <c:v>-37.382999999999996</c:v>
                </c:pt>
                <c:pt idx="14172">
                  <c:v>-37.380999999999993</c:v>
                </c:pt>
                <c:pt idx="14173">
                  <c:v>-37.378999999999991</c:v>
                </c:pt>
                <c:pt idx="14174">
                  <c:v>-37.376999999999995</c:v>
                </c:pt>
                <c:pt idx="14175">
                  <c:v>-37.374999999999993</c:v>
                </c:pt>
                <c:pt idx="14176">
                  <c:v>-37.37299999999999</c:v>
                </c:pt>
                <c:pt idx="14177">
                  <c:v>-37.370999999999995</c:v>
                </c:pt>
                <c:pt idx="14178">
                  <c:v>-37.368999999999993</c:v>
                </c:pt>
                <c:pt idx="14179">
                  <c:v>-37.36699999999999</c:v>
                </c:pt>
                <c:pt idx="14180">
                  <c:v>-37.364999999999995</c:v>
                </c:pt>
                <c:pt idx="14181">
                  <c:v>-37.363</c:v>
                </c:pt>
                <c:pt idx="14182">
                  <c:v>-37.36099999999999</c:v>
                </c:pt>
                <c:pt idx="14183">
                  <c:v>-37.358999999999995</c:v>
                </c:pt>
                <c:pt idx="14184">
                  <c:v>-37.356999999999999</c:v>
                </c:pt>
                <c:pt idx="14185">
                  <c:v>-37.35499999999999</c:v>
                </c:pt>
                <c:pt idx="14186">
                  <c:v>-37.352999999999994</c:v>
                </c:pt>
                <c:pt idx="14187">
                  <c:v>-37.350999999999999</c:v>
                </c:pt>
                <c:pt idx="14188">
                  <c:v>-37.34899999999999</c:v>
                </c:pt>
                <c:pt idx="14189">
                  <c:v>-37.346999999999994</c:v>
                </c:pt>
                <c:pt idx="14190">
                  <c:v>-37.344999999999999</c:v>
                </c:pt>
                <c:pt idx="14191">
                  <c:v>-37.342999999999989</c:v>
                </c:pt>
                <c:pt idx="14192">
                  <c:v>-37.340999999999994</c:v>
                </c:pt>
                <c:pt idx="14193">
                  <c:v>-37.338999999999999</c:v>
                </c:pt>
                <c:pt idx="14194">
                  <c:v>-37.336999999999989</c:v>
                </c:pt>
                <c:pt idx="14195">
                  <c:v>-37.334999999999994</c:v>
                </c:pt>
                <c:pt idx="14196">
                  <c:v>-37.332999999999998</c:v>
                </c:pt>
                <c:pt idx="14197">
                  <c:v>-37.330999999999996</c:v>
                </c:pt>
                <c:pt idx="14198">
                  <c:v>-37.328999999999994</c:v>
                </c:pt>
                <c:pt idx="14199">
                  <c:v>-37.326999999999998</c:v>
                </c:pt>
                <c:pt idx="14200">
                  <c:v>-37.324999999999996</c:v>
                </c:pt>
                <c:pt idx="14201">
                  <c:v>-37.322999999999993</c:v>
                </c:pt>
                <c:pt idx="14202">
                  <c:v>-37.320999999999998</c:v>
                </c:pt>
                <c:pt idx="14203">
                  <c:v>-37.318999999999996</c:v>
                </c:pt>
                <c:pt idx="14204">
                  <c:v>-37.316999999999993</c:v>
                </c:pt>
                <c:pt idx="14205">
                  <c:v>-37.314999999999998</c:v>
                </c:pt>
                <c:pt idx="14206">
                  <c:v>-37.312999999999995</c:v>
                </c:pt>
                <c:pt idx="14207">
                  <c:v>-37.310999999999993</c:v>
                </c:pt>
                <c:pt idx="14208">
                  <c:v>-37.308999999999997</c:v>
                </c:pt>
                <c:pt idx="14209">
                  <c:v>-37.306999999999995</c:v>
                </c:pt>
                <c:pt idx="14210">
                  <c:v>-37.304999999999993</c:v>
                </c:pt>
                <c:pt idx="14211">
                  <c:v>-37.302999999999997</c:v>
                </c:pt>
                <c:pt idx="14212">
                  <c:v>-37.300999999999995</c:v>
                </c:pt>
                <c:pt idx="14213">
                  <c:v>-37.298999999999992</c:v>
                </c:pt>
                <c:pt idx="14214">
                  <c:v>-37.296999999999997</c:v>
                </c:pt>
                <c:pt idx="14215">
                  <c:v>-37.294999999999995</c:v>
                </c:pt>
                <c:pt idx="14216">
                  <c:v>-37.292999999999992</c:v>
                </c:pt>
                <c:pt idx="14217">
                  <c:v>-37.290999999999997</c:v>
                </c:pt>
                <c:pt idx="14218">
                  <c:v>-37.288999999999994</c:v>
                </c:pt>
                <c:pt idx="14219">
                  <c:v>-37.286999999999992</c:v>
                </c:pt>
                <c:pt idx="14220">
                  <c:v>-37.284999999999997</c:v>
                </c:pt>
                <c:pt idx="14221">
                  <c:v>-37.282999999999994</c:v>
                </c:pt>
                <c:pt idx="14222">
                  <c:v>-37.280999999999992</c:v>
                </c:pt>
                <c:pt idx="14223">
                  <c:v>-37.278999999999996</c:v>
                </c:pt>
                <c:pt idx="14224">
                  <c:v>-37.276999999999994</c:v>
                </c:pt>
                <c:pt idx="14225">
                  <c:v>-37.274999999999991</c:v>
                </c:pt>
                <c:pt idx="14226">
                  <c:v>-37.272999999999996</c:v>
                </c:pt>
                <c:pt idx="14227">
                  <c:v>-37.270999999999994</c:v>
                </c:pt>
                <c:pt idx="14228">
                  <c:v>-37.268999999999991</c:v>
                </c:pt>
                <c:pt idx="14229">
                  <c:v>-37.266999999999996</c:v>
                </c:pt>
                <c:pt idx="14230">
                  <c:v>-37.264999999999993</c:v>
                </c:pt>
                <c:pt idx="14231">
                  <c:v>-37.262999999999991</c:v>
                </c:pt>
                <c:pt idx="14232">
                  <c:v>-37.260999999999996</c:v>
                </c:pt>
                <c:pt idx="14233">
                  <c:v>-37.258999999999993</c:v>
                </c:pt>
                <c:pt idx="14234">
                  <c:v>-37.256999999999991</c:v>
                </c:pt>
                <c:pt idx="14235">
                  <c:v>-37.254999999999995</c:v>
                </c:pt>
                <c:pt idx="14236">
                  <c:v>-37.252999999999993</c:v>
                </c:pt>
                <c:pt idx="14237">
                  <c:v>-37.250999999999991</c:v>
                </c:pt>
                <c:pt idx="14238">
                  <c:v>-37.248999999999995</c:v>
                </c:pt>
                <c:pt idx="14239">
                  <c:v>-37.246999999999993</c:v>
                </c:pt>
                <c:pt idx="14240">
                  <c:v>-37.24499999999999</c:v>
                </c:pt>
                <c:pt idx="14241">
                  <c:v>-37.242999999999995</c:v>
                </c:pt>
                <c:pt idx="14242">
                  <c:v>-37.240999999999993</c:v>
                </c:pt>
                <c:pt idx="14243">
                  <c:v>-37.23899999999999</c:v>
                </c:pt>
                <c:pt idx="14244">
                  <c:v>-37.236999999999995</c:v>
                </c:pt>
                <c:pt idx="14245">
                  <c:v>-37.234999999999999</c:v>
                </c:pt>
                <c:pt idx="14246">
                  <c:v>-37.23299999999999</c:v>
                </c:pt>
                <c:pt idx="14247">
                  <c:v>-37.230999999999995</c:v>
                </c:pt>
                <c:pt idx="14248">
                  <c:v>-37.228999999999999</c:v>
                </c:pt>
                <c:pt idx="14249">
                  <c:v>-37.22699999999999</c:v>
                </c:pt>
                <c:pt idx="14250">
                  <c:v>-37.224999999999994</c:v>
                </c:pt>
                <c:pt idx="14251">
                  <c:v>-37.222999999999999</c:v>
                </c:pt>
                <c:pt idx="14252">
                  <c:v>-37.220999999999989</c:v>
                </c:pt>
                <c:pt idx="14253">
                  <c:v>-37.218999999999994</c:v>
                </c:pt>
                <c:pt idx="14254">
                  <c:v>-37.216999999999999</c:v>
                </c:pt>
                <c:pt idx="14255">
                  <c:v>-37.214999999999989</c:v>
                </c:pt>
                <c:pt idx="14256">
                  <c:v>-37.212999999999994</c:v>
                </c:pt>
                <c:pt idx="14257">
                  <c:v>-37.210999999999999</c:v>
                </c:pt>
                <c:pt idx="14258">
                  <c:v>-37.208999999999996</c:v>
                </c:pt>
                <c:pt idx="14259">
                  <c:v>-37.206999999999994</c:v>
                </c:pt>
                <c:pt idx="14260">
                  <c:v>-37.204999999999998</c:v>
                </c:pt>
                <c:pt idx="14261">
                  <c:v>-37.202999999999996</c:v>
                </c:pt>
                <c:pt idx="14262">
                  <c:v>-37.200999999999993</c:v>
                </c:pt>
                <c:pt idx="14263">
                  <c:v>-37.198999999999998</c:v>
                </c:pt>
                <c:pt idx="14264">
                  <c:v>-37.196999999999996</c:v>
                </c:pt>
                <c:pt idx="14265">
                  <c:v>-37.194999999999993</c:v>
                </c:pt>
                <c:pt idx="14266">
                  <c:v>-37.192999999999998</c:v>
                </c:pt>
                <c:pt idx="14267">
                  <c:v>-37.190999999999995</c:v>
                </c:pt>
                <c:pt idx="14268">
                  <c:v>-37.188999999999993</c:v>
                </c:pt>
                <c:pt idx="14269">
                  <c:v>-37.186999999999998</c:v>
                </c:pt>
                <c:pt idx="14270">
                  <c:v>-37.184999999999995</c:v>
                </c:pt>
                <c:pt idx="14271">
                  <c:v>-37.182999999999993</c:v>
                </c:pt>
                <c:pt idx="14272">
                  <c:v>-37.180999999999997</c:v>
                </c:pt>
                <c:pt idx="14273">
                  <c:v>-37.178999999999995</c:v>
                </c:pt>
                <c:pt idx="14274">
                  <c:v>-37.176999999999992</c:v>
                </c:pt>
                <c:pt idx="14275">
                  <c:v>-37.174999999999997</c:v>
                </c:pt>
                <c:pt idx="14276">
                  <c:v>-37.172999999999995</c:v>
                </c:pt>
                <c:pt idx="14277">
                  <c:v>-37.170999999999992</c:v>
                </c:pt>
                <c:pt idx="14278">
                  <c:v>-37.168999999999997</c:v>
                </c:pt>
                <c:pt idx="14279">
                  <c:v>-37.166999999999994</c:v>
                </c:pt>
                <c:pt idx="14280">
                  <c:v>-37.164999999999992</c:v>
                </c:pt>
                <c:pt idx="14281">
                  <c:v>-37.162999999999997</c:v>
                </c:pt>
                <c:pt idx="14282">
                  <c:v>-37.160999999999994</c:v>
                </c:pt>
                <c:pt idx="14283">
                  <c:v>-37.158999999999992</c:v>
                </c:pt>
                <c:pt idx="14284">
                  <c:v>-37.156999999999996</c:v>
                </c:pt>
                <c:pt idx="14285">
                  <c:v>-37.154999999999994</c:v>
                </c:pt>
                <c:pt idx="14286">
                  <c:v>-37.152999999999992</c:v>
                </c:pt>
                <c:pt idx="14287">
                  <c:v>-37.150999999999996</c:v>
                </c:pt>
                <c:pt idx="14288">
                  <c:v>-37.148999999999994</c:v>
                </c:pt>
                <c:pt idx="14289">
                  <c:v>-37.146999999999991</c:v>
                </c:pt>
                <c:pt idx="14290">
                  <c:v>-37.144999999999996</c:v>
                </c:pt>
                <c:pt idx="14291">
                  <c:v>-37.142999999999994</c:v>
                </c:pt>
                <c:pt idx="14292">
                  <c:v>-37.140999999999991</c:v>
                </c:pt>
                <c:pt idx="14293">
                  <c:v>-37.138999999999996</c:v>
                </c:pt>
                <c:pt idx="14294">
                  <c:v>-37.136999999999993</c:v>
                </c:pt>
                <c:pt idx="14295">
                  <c:v>-37.134999999999991</c:v>
                </c:pt>
                <c:pt idx="14296">
                  <c:v>-37.132999999999996</c:v>
                </c:pt>
                <c:pt idx="14297">
                  <c:v>-37.130999999999993</c:v>
                </c:pt>
                <c:pt idx="14298">
                  <c:v>-37.128999999999991</c:v>
                </c:pt>
                <c:pt idx="14299">
                  <c:v>-37.126999999999995</c:v>
                </c:pt>
                <c:pt idx="14300">
                  <c:v>-37.124999999999993</c:v>
                </c:pt>
                <c:pt idx="14301">
                  <c:v>-37.12299999999999</c:v>
                </c:pt>
                <c:pt idx="14302">
                  <c:v>-37.120999999999995</c:v>
                </c:pt>
                <c:pt idx="14303">
                  <c:v>-37.118999999999993</c:v>
                </c:pt>
                <c:pt idx="14304">
                  <c:v>-37.11699999999999</c:v>
                </c:pt>
                <c:pt idx="14305">
                  <c:v>-37.114999999999995</c:v>
                </c:pt>
                <c:pt idx="14306">
                  <c:v>-37.113</c:v>
                </c:pt>
                <c:pt idx="14307">
                  <c:v>-37.11099999999999</c:v>
                </c:pt>
                <c:pt idx="14308">
                  <c:v>-37.108999999999995</c:v>
                </c:pt>
                <c:pt idx="14309">
                  <c:v>-37.106999999999999</c:v>
                </c:pt>
                <c:pt idx="14310">
                  <c:v>-37.10499999999999</c:v>
                </c:pt>
                <c:pt idx="14311">
                  <c:v>-37.102999999999994</c:v>
                </c:pt>
                <c:pt idx="14312">
                  <c:v>-37.100999999999999</c:v>
                </c:pt>
                <c:pt idx="14313">
                  <c:v>-37.09899999999999</c:v>
                </c:pt>
                <c:pt idx="14314">
                  <c:v>-37.096999999999994</c:v>
                </c:pt>
                <c:pt idx="14315">
                  <c:v>-37.094999999999999</c:v>
                </c:pt>
                <c:pt idx="14316">
                  <c:v>-37.092999999999989</c:v>
                </c:pt>
                <c:pt idx="14317">
                  <c:v>-37.090999999999994</c:v>
                </c:pt>
                <c:pt idx="14318">
                  <c:v>-37.088999999999999</c:v>
                </c:pt>
                <c:pt idx="14319">
                  <c:v>-37.086999999999989</c:v>
                </c:pt>
                <c:pt idx="14320">
                  <c:v>-37.084999999999994</c:v>
                </c:pt>
                <c:pt idx="14321">
                  <c:v>-37.082999999999998</c:v>
                </c:pt>
                <c:pt idx="14322">
                  <c:v>-37.080999999999996</c:v>
                </c:pt>
                <c:pt idx="14323">
                  <c:v>-37.078999999999994</c:v>
                </c:pt>
                <c:pt idx="14324">
                  <c:v>-37.076999999999998</c:v>
                </c:pt>
                <c:pt idx="14325">
                  <c:v>-37.074999999999996</c:v>
                </c:pt>
                <c:pt idx="14326">
                  <c:v>-37.072999999999993</c:v>
                </c:pt>
                <c:pt idx="14327">
                  <c:v>-37.070999999999998</c:v>
                </c:pt>
                <c:pt idx="14328">
                  <c:v>-37.068999999999996</c:v>
                </c:pt>
                <c:pt idx="14329">
                  <c:v>-37.066999999999993</c:v>
                </c:pt>
                <c:pt idx="14330">
                  <c:v>-37.064999999999998</c:v>
                </c:pt>
                <c:pt idx="14331">
                  <c:v>-37.062999999999995</c:v>
                </c:pt>
                <c:pt idx="14332">
                  <c:v>-37.060999999999993</c:v>
                </c:pt>
                <c:pt idx="14333">
                  <c:v>-37.058999999999997</c:v>
                </c:pt>
                <c:pt idx="14334">
                  <c:v>-37.056999999999995</c:v>
                </c:pt>
                <c:pt idx="14335">
                  <c:v>-37.054999999999993</c:v>
                </c:pt>
                <c:pt idx="14336">
                  <c:v>-37.052999999999997</c:v>
                </c:pt>
                <c:pt idx="14337">
                  <c:v>-37.050999999999995</c:v>
                </c:pt>
                <c:pt idx="14338">
                  <c:v>-37.048999999999992</c:v>
                </c:pt>
                <c:pt idx="14339">
                  <c:v>-37.046999999999997</c:v>
                </c:pt>
                <c:pt idx="14340">
                  <c:v>-37.044999999999995</c:v>
                </c:pt>
                <c:pt idx="14341">
                  <c:v>-37.042999999999992</c:v>
                </c:pt>
                <c:pt idx="14342">
                  <c:v>-37.040999999999997</c:v>
                </c:pt>
                <c:pt idx="14343">
                  <c:v>-37.038999999999994</c:v>
                </c:pt>
                <c:pt idx="14344">
                  <c:v>-37.036999999999992</c:v>
                </c:pt>
                <c:pt idx="14345">
                  <c:v>-37.034999999999997</c:v>
                </c:pt>
                <c:pt idx="14346">
                  <c:v>-37.032999999999994</c:v>
                </c:pt>
                <c:pt idx="14347">
                  <c:v>-37.030999999999992</c:v>
                </c:pt>
                <c:pt idx="14348">
                  <c:v>-37.028999999999996</c:v>
                </c:pt>
                <c:pt idx="14349">
                  <c:v>-37.026999999999994</c:v>
                </c:pt>
                <c:pt idx="14350">
                  <c:v>-37.024999999999991</c:v>
                </c:pt>
                <c:pt idx="14351">
                  <c:v>-37.022999999999996</c:v>
                </c:pt>
                <c:pt idx="14352">
                  <c:v>-37.020999999999994</c:v>
                </c:pt>
                <c:pt idx="14353">
                  <c:v>-37.018999999999991</c:v>
                </c:pt>
                <c:pt idx="14354">
                  <c:v>-37.016999999999996</c:v>
                </c:pt>
                <c:pt idx="14355">
                  <c:v>-37.014999999999993</c:v>
                </c:pt>
                <c:pt idx="14356">
                  <c:v>-37.012999999999991</c:v>
                </c:pt>
                <c:pt idx="14357">
                  <c:v>-37.010999999999996</c:v>
                </c:pt>
                <c:pt idx="14358">
                  <c:v>-37.008999999999993</c:v>
                </c:pt>
                <c:pt idx="14359">
                  <c:v>-37.006999999999991</c:v>
                </c:pt>
                <c:pt idx="14360">
                  <c:v>-37.004999999999995</c:v>
                </c:pt>
                <c:pt idx="14361">
                  <c:v>-37.002999999999993</c:v>
                </c:pt>
                <c:pt idx="14362">
                  <c:v>-37.000999999999991</c:v>
                </c:pt>
                <c:pt idx="14363">
                  <c:v>-36.998999999999995</c:v>
                </c:pt>
                <c:pt idx="14364">
                  <c:v>-36.996999999999993</c:v>
                </c:pt>
                <c:pt idx="14365">
                  <c:v>-36.99499999999999</c:v>
                </c:pt>
                <c:pt idx="14366">
                  <c:v>-36.992999999999995</c:v>
                </c:pt>
                <c:pt idx="14367">
                  <c:v>-36.990999999999993</c:v>
                </c:pt>
                <c:pt idx="14368">
                  <c:v>-36.98899999999999</c:v>
                </c:pt>
                <c:pt idx="14369">
                  <c:v>-36.986999999999995</c:v>
                </c:pt>
                <c:pt idx="14370">
                  <c:v>-36.984999999999999</c:v>
                </c:pt>
                <c:pt idx="14371">
                  <c:v>-36.98299999999999</c:v>
                </c:pt>
                <c:pt idx="14372">
                  <c:v>-36.980999999999995</c:v>
                </c:pt>
                <c:pt idx="14373">
                  <c:v>-36.978999999999999</c:v>
                </c:pt>
                <c:pt idx="14374">
                  <c:v>-36.97699999999999</c:v>
                </c:pt>
                <c:pt idx="14375">
                  <c:v>-36.974999999999994</c:v>
                </c:pt>
                <c:pt idx="14376">
                  <c:v>-36.972999999999999</c:v>
                </c:pt>
                <c:pt idx="14377">
                  <c:v>-36.970999999999989</c:v>
                </c:pt>
                <c:pt idx="14378">
                  <c:v>-36.968999999999994</c:v>
                </c:pt>
                <c:pt idx="14379">
                  <c:v>-36.966999999999999</c:v>
                </c:pt>
                <c:pt idx="14380">
                  <c:v>-36.964999999999989</c:v>
                </c:pt>
                <c:pt idx="14381">
                  <c:v>-36.962999999999994</c:v>
                </c:pt>
                <c:pt idx="14382">
                  <c:v>-36.960999999999999</c:v>
                </c:pt>
                <c:pt idx="14383">
                  <c:v>-36.958999999999996</c:v>
                </c:pt>
                <c:pt idx="14384">
                  <c:v>-36.956999999999994</c:v>
                </c:pt>
                <c:pt idx="14385">
                  <c:v>-36.954999999999998</c:v>
                </c:pt>
                <c:pt idx="14386">
                  <c:v>-36.952999999999996</c:v>
                </c:pt>
                <c:pt idx="14387">
                  <c:v>-36.950999999999993</c:v>
                </c:pt>
                <c:pt idx="14388">
                  <c:v>-36.948999999999998</c:v>
                </c:pt>
                <c:pt idx="14389">
                  <c:v>-36.946999999999996</c:v>
                </c:pt>
                <c:pt idx="14390">
                  <c:v>-36.944999999999993</c:v>
                </c:pt>
                <c:pt idx="14391">
                  <c:v>-36.942999999999998</c:v>
                </c:pt>
                <c:pt idx="14392">
                  <c:v>-36.940999999999995</c:v>
                </c:pt>
                <c:pt idx="14393">
                  <c:v>-36.938999999999993</c:v>
                </c:pt>
                <c:pt idx="14394">
                  <c:v>-36.936999999999998</c:v>
                </c:pt>
                <c:pt idx="14395">
                  <c:v>-36.934999999999995</c:v>
                </c:pt>
                <c:pt idx="14396">
                  <c:v>-36.932999999999993</c:v>
                </c:pt>
                <c:pt idx="14397">
                  <c:v>-36.930999999999997</c:v>
                </c:pt>
                <c:pt idx="14398">
                  <c:v>-36.928999999999995</c:v>
                </c:pt>
                <c:pt idx="14399">
                  <c:v>-36.926999999999992</c:v>
                </c:pt>
                <c:pt idx="14400">
                  <c:v>-36.924999999999997</c:v>
                </c:pt>
                <c:pt idx="14401">
                  <c:v>-36.922999999999995</c:v>
                </c:pt>
                <c:pt idx="14402">
                  <c:v>-36.920999999999992</c:v>
                </c:pt>
                <c:pt idx="14403">
                  <c:v>-36.918999999999997</c:v>
                </c:pt>
                <c:pt idx="14404">
                  <c:v>-36.916999999999994</c:v>
                </c:pt>
                <c:pt idx="14405">
                  <c:v>-36.914999999999992</c:v>
                </c:pt>
                <c:pt idx="14406">
                  <c:v>-36.912999999999997</c:v>
                </c:pt>
                <c:pt idx="14407">
                  <c:v>-36.910999999999994</c:v>
                </c:pt>
                <c:pt idx="14408">
                  <c:v>-36.908999999999992</c:v>
                </c:pt>
                <c:pt idx="14409">
                  <c:v>-36.906999999999996</c:v>
                </c:pt>
                <c:pt idx="14410">
                  <c:v>-36.904999999999994</c:v>
                </c:pt>
                <c:pt idx="14411">
                  <c:v>-36.902999999999992</c:v>
                </c:pt>
                <c:pt idx="14412">
                  <c:v>-36.900999999999996</c:v>
                </c:pt>
                <c:pt idx="14413">
                  <c:v>-36.898999999999994</c:v>
                </c:pt>
                <c:pt idx="14414">
                  <c:v>-36.896999999999991</c:v>
                </c:pt>
                <c:pt idx="14415">
                  <c:v>-36.894999999999996</c:v>
                </c:pt>
                <c:pt idx="14416">
                  <c:v>-36.892999999999994</c:v>
                </c:pt>
                <c:pt idx="14417">
                  <c:v>-36.890999999999991</c:v>
                </c:pt>
                <c:pt idx="14418">
                  <c:v>-36.888999999999996</c:v>
                </c:pt>
                <c:pt idx="14419">
                  <c:v>-36.886999999999993</c:v>
                </c:pt>
                <c:pt idx="14420">
                  <c:v>-36.884999999999991</c:v>
                </c:pt>
                <c:pt idx="14421">
                  <c:v>-36.882999999999996</c:v>
                </c:pt>
                <c:pt idx="14422">
                  <c:v>-36.880999999999993</c:v>
                </c:pt>
                <c:pt idx="14423">
                  <c:v>-36.878999999999991</c:v>
                </c:pt>
                <c:pt idx="14424">
                  <c:v>-36.876999999999995</c:v>
                </c:pt>
                <c:pt idx="14425">
                  <c:v>-36.874999999999993</c:v>
                </c:pt>
                <c:pt idx="14426">
                  <c:v>-36.87299999999999</c:v>
                </c:pt>
                <c:pt idx="14427">
                  <c:v>-36.870999999999995</c:v>
                </c:pt>
                <c:pt idx="14428">
                  <c:v>-36.868999999999993</c:v>
                </c:pt>
                <c:pt idx="14429">
                  <c:v>-36.86699999999999</c:v>
                </c:pt>
                <c:pt idx="14430">
                  <c:v>-36.864999999999995</c:v>
                </c:pt>
                <c:pt idx="14431">
                  <c:v>-36.863</c:v>
                </c:pt>
                <c:pt idx="14432">
                  <c:v>-36.86099999999999</c:v>
                </c:pt>
                <c:pt idx="14433">
                  <c:v>-36.858999999999995</c:v>
                </c:pt>
                <c:pt idx="14434">
                  <c:v>-36.856999999999999</c:v>
                </c:pt>
                <c:pt idx="14435">
                  <c:v>-36.85499999999999</c:v>
                </c:pt>
                <c:pt idx="14436">
                  <c:v>-36.852999999999994</c:v>
                </c:pt>
                <c:pt idx="14437">
                  <c:v>-36.850999999999999</c:v>
                </c:pt>
                <c:pt idx="14438">
                  <c:v>-36.84899999999999</c:v>
                </c:pt>
                <c:pt idx="14439">
                  <c:v>-36.846999999999994</c:v>
                </c:pt>
                <c:pt idx="14440">
                  <c:v>-36.844999999999999</c:v>
                </c:pt>
                <c:pt idx="14441">
                  <c:v>-36.842999999999989</c:v>
                </c:pt>
                <c:pt idx="14442">
                  <c:v>-36.840999999999994</c:v>
                </c:pt>
                <c:pt idx="14443">
                  <c:v>-36.838999999999999</c:v>
                </c:pt>
                <c:pt idx="14444">
                  <c:v>-36.836999999999989</c:v>
                </c:pt>
                <c:pt idx="14445">
                  <c:v>-36.834999999999994</c:v>
                </c:pt>
                <c:pt idx="14446">
                  <c:v>-36.832999999999998</c:v>
                </c:pt>
                <c:pt idx="14447">
                  <c:v>-36.830999999999996</c:v>
                </c:pt>
                <c:pt idx="14448">
                  <c:v>-36.828999999999994</c:v>
                </c:pt>
                <c:pt idx="14449">
                  <c:v>-36.826999999999998</c:v>
                </c:pt>
                <c:pt idx="14450">
                  <c:v>-36.824999999999996</c:v>
                </c:pt>
                <c:pt idx="14451">
                  <c:v>-36.822999999999993</c:v>
                </c:pt>
                <c:pt idx="14452">
                  <c:v>-36.820999999999998</c:v>
                </c:pt>
                <c:pt idx="14453">
                  <c:v>-36.818999999999996</c:v>
                </c:pt>
                <c:pt idx="14454">
                  <c:v>-36.816999999999993</c:v>
                </c:pt>
                <c:pt idx="14455">
                  <c:v>-36.814999999999998</c:v>
                </c:pt>
                <c:pt idx="14456">
                  <c:v>-36.812999999999995</c:v>
                </c:pt>
                <c:pt idx="14457">
                  <c:v>-36.810999999999993</c:v>
                </c:pt>
                <c:pt idx="14458">
                  <c:v>-36.808999999999997</c:v>
                </c:pt>
                <c:pt idx="14459">
                  <c:v>-36.806999999999995</c:v>
                </c:pt>
                <c:pt idx="14460">
                  <c:v>-36.804999999999993</c:v>
                </c:pt>
                <c:pt idx="14461">
                  <c:v>-36.802999999999997</c:v>
                </c:pt>
                <c:pt idx="14462">
                  <c:v>-36.800999999999995</c:v>
                </c:pt>
                <c:pt idx="14463">
                  <c:v>-36.798999999999992</c:v>
                </c:pt>
                <c:pt idx="14464">
                  <c:v>-36.796999999999997</c:v>
                </c:pt>
                <c:pt idx="14465">
                  <c:v>-36.794999999999995</c:v>
                </c:pt>
                <c:pt idx="14466">
                  <c:v>-36.792999999999992</c:v>
                </c:pt>
                <c:pt idx="14467">
                  <c:v>-36.790999999999997</c:v>
                </c:pt>
                <c:pt idx="14468">
                  <c:v>-36.788999999999994</c:v>
                </c:pt>
                <c:pt idx="14469">
                  <c:v>-36.786999999999992</c:v>
                </c:pt>
                <c:pt idx="14470">
                  <c:v>-36.784999999999997</c:v>
                </c:pt>
                <c:pt idx="14471">
                  <c:v>-36.782999999999994</c:v>
                </c:pt>
                <c:pt idx="14472">
                  <c:v>-36.780999999999992</c:v>
                </c:pt>
                <c:pt idx="14473">
                  <c:v>-36.778999999999996</c:v>
                </c:pt>
                <c:pt idx="14474">
                  <c:v>-36.776999999999994</c:v>
                </c:pt>
                <c:pt idx="14475">
                  <c:v>-36.774999999999991</c:v>
                </c:pt>
                <c:pt idx="14476">
                  <c:v>-36.772999999999996</c:v>
                </c:pt>
                <c:pt idx="14477">
                  <c:v>-36.770999999999994</c:v>
                </c:pt>
                <c:pt idx="14478">
                  <c:v>-36.768999999999991</c:v>
                </c:pt>
                <c:pt idx="14479">
                  <c:v>-36.766999999999996</c:v>
                </c:pt>
                <c:pt idx="14480">
                  <c:v>-36.764999999999993</c:v>
                </c:pt>
                <c:pt idx="14481">
                  <c:v>-36.762999999999991</c:v>
                </c:pt>
                <c:pt idx="14482">
                  <c:v>-36.760999999999996</c:v>
                </c:pt>
                <c:pt idx="14483">
                  <c:v>-36.758999999999993</c:v>
                </c:pt>
                <c:pt idx="14484">
                  <c:v>-36.756999999999991</c:v>
                </c:pt>
                <c:pt idx="14485">
                  <c:v>-36.754999999999995</c:v>
                </c:pt>
                <c:pt idx="14486">
                  <c:v>-36.752999999999993</c:v>
                </c:pt>
                <c:pt idx="14487">
                  <c:v>-36.750999999999991</c:v>
                </c:pt>
                <c:pt idx="14488">
                  <c:v>-36.748999999999995</c:v>
                </c:pt>
                <c:pt idx="14489">
                  <c:v>-36.746999999999993</c:v>
                </c:pt>
                <c:pt idx="14490">
                  <c:v>-36.74499999999999</c:v>
                </c:pt>
                <c:pt idx="14491">
                  <c:v>-36.742999999999995</c:v>
                </c:pt>
                <c:pt idx="14492">
                  <c:v>-36.740999999999993</c:v>
                </c:pt>
                <c:pt idx="14493">
                  <c:v>-36.73899999999999</c:v>
                </c:pt>
                <c:pt idx="14494">
                  <c:v>-36.736999999999995</c:v>
                </c:pt>
                <c:pt idx="14495">
                  <c:v>-36.734999999999999</c:v>
                </c:pt>
                <c:pt idx="14496">
                  <c:v>-36.73299999999999</c:v>
                </c:pt>
                <c:pt idx="14497">
                  <c:v>-36.730999999999995</c:v>
                </c:pt>
                <c:pt idx="14498">
                  <c:v>-36.728999999999999</c:v>
                </c:pt>
                <c:pt idx="14499">
                  <c:v>-36.72699999999999</c:v>
                </c:pt>
                <c:pt idx="14500">
                  <c:v>-36.724999999999994</c:v>
                </c:pt>
                <c:pt idx="14501">
                  <c:v>-36.722999999999999</c:v>
                </c:pt>
                <c:pt idx="14502">
                  <c:v>-36.720999999999989</c:v>
                </c:pt>
                <c:pt idx="14503">
                  <c:v>-36.718999999999994</c:v>
                </c:pt>
                <c:pt idx="14504">
                  <c:v>-36.716999999999999</c:v>
                </c:pt>
                <c:pt idx="14505">
                  <c:v>-36.714999999999989</c:v>
                </c:pt>
                <c:pt idx="14506">
                  <c:v>-36.712999999999994</c:v>
                </c:pt>
                <c:pt idx="14507">
                  <c:v>-36.710999999999999</c:v>
                </c:pt>
                <c:pt idx="14508">
                  <c:v>-36.708999999999996</c:v>
                </c:pt>
                <c:pt idx="14509">
                  <c:v>-36.706999999999994</c:v>
                </c:pt>
                <c:pt idx="14510">
                  <c:v>-36.704999999999998</c:v>
                </c:pt>
                <c:pt idx="14511">
                  <c:v>-36.702999999999996</c:v>
                </c:pt>
                <c:pt idx="14512">
                  <c:v>-36.700999999999993</c:v>
                </c:pt>
                <c:pt idx="14513">
                  <c:v>-36.698999999999998</c:v>
                </c:pt>
                <c:pt idx="14514">
                  <c:v>-36.696999999999996</c:v>
                </c:pt>
                <c:pt idx="14515">
                  <c:v>-36.694999999999993</c:v>
                </c:pt>
                <c:pt idx="14516">
                  <c:v>-36.692999999999998</c:v>
                </c:pt>
                <c:pt idx="14517">
                  <c:v>-36.690999999999995</c:v>
                </c:pt>
                <c:pt idx="14518">
                  <c:v>-36.688999999999993</c:v>
                </c:pt>
                <c:pt idx="14519">
                  <c:v>-36.686999999999998</c:v>
                </c:pt>
                <c:pt idx="14520">
                  <c:v>-36.684999999999995</c:v>
                </c:pt>
                <c:pt idx="14521">
                  <c:v>-36.682999999999993</c:v>
                </c:pt>
                <c:pt idx="14522">
                  <c:v>-36.680999999999997</c:v>
                </c:pt>
                <c:pt idx="14523">
                  <c:v>-36.678999999999995</c:v>
                </c:pt>
                <c:pt idx="14524">
                  <c:v>-36.676999999999992</c:v>
                </c:pt>
                <c:pt idx="14525">
                  <c:v>-36.674999999999997</c:v>
                </c:pt>
                <c:pt idx="14526">
                  <c:v>-36.672999999999995</c:v>
                </c:pt>
                <c:pt idx="14527">
                  <c:v>-36.670999999999992</c:v>
                </c:pt>
                <c:pt idx="14528">
                  <c:v>-36.668999999999997</c:v>
                </c:pt>
                <c:pt idx="14529">
                  <c:v>-36.666999999999994</c:v>
                </c:pt>
                <c:pt idx="14530">
                  <c:v>-36.664999999999992</c:v>
                </c:pt>
                <c:pt idx="14531">
                  <c:v>-36.662999999999997</c:v>
                </c:pt>
                <c:pt idx="14532">
                  <c:v>-36.660999999999994</c:v>
                </c:pt>
                <c:pt idx="14533">
                  <c:v>-36.658999999999992</c:v>
                </c:pt>
                <c:pt idx="14534">
                  <c:v>-36.656999999999996</c:v>
                </c:pt>
                <c:pt idx="14535">
                  <c:v>-36.654999999999994</c:v>
                </c:pt>
                <c:pt idx="14536">
                  <c:v>-36.652999999999992</c:v>
                </c:pt>
                <c:pt idx="14537">
                  <c:v>-36.650999999999996</c:v>
                </c:pt>
                <c:pt idx="14538">
                  <c:v>-36.648999999999994</c:v>
                </c:pt>
                <c:pt idx="14539">
                  <c:v>-36.646999999999991</c:v>
                </c:pt>
                <c:pt idx="14540">
                  <c:v>-36.644999999999996</c:v>
                </c:pt>
                <c:pt idx="14541">
                  <c:v>-36.642999999999994</c:v>
                </c:pt>
                <c:pt idx="14542">
                  <c:v>-36.640999999999991</c:v>
                </c:pt>
                <c:pt idx="14543">
                  <c:v>-36.638999999999996</c:v>
                </c:pt>
                <c:pt idx="14544">
                  <c:v>-36.636999999999993</c:v>
                </c:pt>
                <c:pt idx="14545">
                  <c:v>-36.634999999999991</c:v>
                </c:pt>
                <c:pt idx="14546">
                  <c:v>-36.632999999999996</c:v>
                </c:pt>
                <c:pt idx="14547">
                  <c:v>-36.630999999999993</c:v>
                </c:pt>
                <c:pt idx="14548">
                  <c:v>-36.628999999999991</c:v>
                </c:pt>
                <c:pt idx="14549">
                  <c:v>-36.626999999999995</c:v>
                </c:pt>
                <c:pt idx="14550">
                  <c:v>-36.624999999999993</c:v>
                </c:pt>
                <c:pt idx="14551">
                  <c:v>-36.62299999999999</c:v>
                </c:pt>
                <c:pt idx="14552">
                  <c:v>-36.620999999999995</c:v>
                </c:pt>
                <c:pt idx="14553">
                  <c:v>-36.618999999999993</c:v>
                </c:pt>
                <c:pt idx="14554">
                  <c:v>-36.61699999999999</c:v>
                </c:pt>
                <c:pt idx="14555">
                  <c:v>-36.614999999999995</c:v>
                </c:pt>
                <c:pt idx="14556">
                  <c:v>-36.613</c:v>
                </c:pt>
                <c:pt idx="14557">
                  <c:v>-36.61099999999999</c:v>
                </c:pt>
                <c:pt idx="14558">
                  <c:v>-36.608999999999995</c:v>
                </c:pt>
                <c:pt idx="14559">
                  <c:v>-36.606999999999999</c:v>
                </c:pt>
                <c:pt idx="14560">
                  <c:v>-36.60499999999999</c:v>
                </c:pt>
                <c:pt idx="14561">
                  <c:v>-36.602999999999994</c:v>
                </c:pt>
                <c:pt idx="14562">
                  <c:v>-36.600999999999999</c:v>
                </c:pt>
                <c:pt idx="14563">
                  <c:v>-36.59899999999999</c:v>
                </c:pt>
                <c:pt idx="14564">
                  <c:v>-36.596999999999994</c:v>
                </c:pt>
                <c:pt idx="14565">
                  <c:v>-36.594999999999999</c:v>
                </c:pt>
                <c:pt idx="14566">
                  <c:v>-36.592999999999989</c:v>
                </c:pt>
                <c:pt idx="14567">
                  <c:v>-36.590999999999994</c:v>
                </c:pt>
                <c:pt idx="14568">
                  <c:v>-36.588999999999999</c:v>
                </c:pt>
                <c:pt idx="14569">
                  <c:v>-36.586999999999989</c:v>
                </c:pt>
                <c:pt idx="14570">
                  <c:v>-36.584999999999994</c:v>
                </c:pt>
                <c:pt idx="14571">
                  <c:v>-36.582999999999998</c:v>
                </c:pt>
                <c:pt idx="14572">
                  <c:v>-36.580999999999996</c:v>
                </c:pt>
                <c:pt idx="14573">
                  <c:v>-36.578999999999994</c:v>
                </c:pt>
                <c:pt idx="14574">
                  <c:v>-36.576999999999998</c:v>
                </c:pt>
                <c:pt idx="14575">
                  <c:v>-36.574999999999996</c:v>
                </c:pt>
                <c:pt idx="14576">
                  <c:v>-36.572999999999993</c:v>
                </c:pt>
                <c:pt idx="14577">
                  <c:v>-36.570999999999998</c:v>
                </c:pt>
                <c:pt idx="14578">
                  <c:v>-36.568999999999996</c:v>
                </c:pt>
                <c:pt idx="14579">
                  <c:v>-36.566999999999993</c:v>
                </c:pt>
                <c:pt idx="14580">
                  <c:v>-36.564999999999998</c:v>
                </c:pt>
                <c:pt idx="14581">
                  <c:v>-36.562999999999995</c:v>
                </c:pt>
                <c:pt idx="14582">
                  <c:v>-36.560999999999993</c:v>
                </c:pt>
                <c:pt idx="14583">
                  <c:v>-36.558999999999997</c:v>
                </c:pt>
                <c:pt idx="14584">
                  <c:v>-36.556999999999995</c:v>
                </c:pt>
                <c:pt idx="14585">
                  <c:v>-36.554999999999993</c:v>
                </c:pt>
                <c:pt idx="14586">
                  <c:v>-36.552999999999997</c:v>
                </c:pt>
                <c:pt idx="14587">
                  <c:v>-36.550999999999995</c:v>
                </c:pt>
                <c:pt idx="14588">
                  <c:v>-36.548999999999992</c:v>
                </c:pt>
                <c:pt idx="14589">
                  <c:v>-36.546999999999997</c:v>
                </c:pt>
                <c:pt idx="14590">
                  <c:v>-36.544999999999995</c:v>
                </c:pt>
                <c:pt idx="14591">
                  <c:v>-36.542999999999992</c:v>
                </c:pt>
                <c:pt idx="14592">
                  <c:v>-36.540999999999997</c:v>
                </c:pt>
                <c:pt idx="14593">
                  <c:v>-36.538999999999994</c:v>
                </c:pt>
                <c:pt idx="14594">
                  <c:v>-36.536999999999992</c:v>
                </c:pt>
                <c:pt idx="14595">
                  <c:v>-36.534999999999997</c:v>
                </c:pt>
                <c:pt idx="14596">
                  <c:v>-36.532999999999994</c:v>
                </c:pt>
                <c:pt idx="14597">
                  <c:v>-36.530999999999992</c:v>
                </c:pt>
                <c:pt idx="14598">
                  <c:v>-36.528999999999996</c:v>
                </c:pt>
                <c:pt idx="14599">
                  <c:v>-36.526999999999994</c:v>
                </c:pt>
                <c:pt idx="14600">
                  <c:v>-36.524999999999991</c:v>
                </c:pt>
                <c:pt idx="14601">
                  <c:v>-36.522999999999996</c:v>
                </c:pt>
                <c:pt idx="14602">
                  <c:v>-36.520999999999994</c:v>
                </c:pt>
                <c:pt idx="14603">
                  <c:v>-36.518999999999991</c:v>
                </c:pt>
                <c:pt idx="14604">
                  <c:v>-36.516999999999996</c:v>
                </c:pt>
                <c:pt idx="14605">
                  <c:v>-36.514999999999993</c:v>
                </c:pt>
                <c:pt idx="14606">
                  <c:v>-36.512999999999991</c:v>
                </c:pt>
                <c:pt idx="14607">
                  <c:v>-36.510999999999996</c:v>
                </c:pt>
                <c:pt idx="14608">
                  <c:v>-36.508999999999993</c:v>
                </c:pt>
                <c:pt idx="14609">
                  <c:v>-36.506999999999991</c:v>
                </c:pt>
                <c:pt idx="14610">
                  <c:v>-36.504999999999995</c:v>
                </c:pt>
                <c:pt idx="14611">
                  <c:v>-36.502999999999993</c:v>
                </c:pt>
                <c:pt idx="14612">
                  <c:v>-36.500999999999991</c:v>
                </c:pt>
                <c:pt idx="14613">
                  <c:v>-36.498999999999995</c:v>
                </c:pt>
                <c:pt idx="14614">
                  <c:v>-36.496999999999993</c:v>
                </c:pt>
                <c:pt idx="14615">
                  <c:v>-36.49499999999999</c:v>
                </c:pt>
                <c:pt idx="14616">
                  <c:v>-36.492999999999995</c:v>
                </c:pt>
                <c:pt idx="14617">
                  <c:v>-36.490999999999993</c:v>
                </c:pt>
                <c:pt idx="14618">
                  <c:v>-36.48899999999999</c:v>
                </c:pt>
                <c:pt idx="14619">
                  <c:v>-36.486999999999995</c:v>
                </c:pt>
                <c:pt idx="14620">
                  <c:v>-36.484999999999999</c:v>
                </c:pt>
                <c:pt idx="14621">
                  <c:v>-36.48299999999999</c:v>
                </c:pt>
                <c:pt idx="14622">
                  <c:v>-36.480999999999995</c:v>
                </c:pt>
                <c:pt idx="14623">
                  <c:v>-36.478999999999999</c:v>
                </c:pt>
                <c:pt idx="14624">
                  <c:v>-36.47699999999999</c:v>
                </c:pt>
                <c:pt idx="14625">
                  <c:v>-36.474999999999994</c:v>
                </c:pt>
                <c:pt idx="14626">
                  <c:v>-36.472999999999999</c:v>
                </c:pt>
                <c:pt idx="14627">
                  <c:v>-36.470999999999989</c:v>
                </c:pt>
                <c:pt idx="14628">
                  <c:v>-36.468999999999994</c:v>
                </c:pt>
                <c:pt idx="14629">
                  <c:v>-36.466999999999999</c:v>
                </c:pt>
                <c:pt idx="14630">
                  <c:v>-36.464999999999989</c:v>
                </c:pt>
                <c:pt idx="14631">
                  <c:v>-36.462999999999994</c:v>
                </c:pt>
                <c:pt idx="14632">
                  <c:v>-36.460999999999999</c:v>
                </c:pt>
                <c:pt idx="14633">
                  <c:v>-36.458999999999996</c:v>
                </c:pt>
                <c:pt idx="14634">
                  <c:v>-36.456999999999994</c:v>
                </c:pt>
                <c:pt idx="14635">
                  <c:v>-36.454999999999998</c:v>
                </c:pt>
                <c:pt idx="14636">
                  <c:v>-36.452999999999996</c:v>
                </c:pt>
                <c:pt idx="14637">
                  <c:v>-36.450999999999993</c:v>
                </c:pt>
                <c:pt idx="14638">
                  <c:v>-36.448999999999998</c:v>
                </c:pt>
                <c:pt idx="14639">
                  <c:v>-36.446999999999996</c:v>
                </c:pt>
                <c:pt idx="14640">
                  <c:v>-36.444999999999993</c:v>
                </c:pt>
                <c:pt idx="14641">
                  <c:v>-36.442999999999998</c:v>
                </c:pt>
                <c:pt idx="14642">
                  <c:v>-36.440999999999995</c:v>
                </c:pt>
                <c:pt idx="14643">
                  <c:v>-36.438999999999993</c:v>
                </c:pt>
                <c:pt idx="14644">
                  <c:v>-36.436999999999998</c:v>
                </c:pt>
                <c:pt idx="14645">
                  <c:v>-36.434999999999995</c:v>
                </c:pt>
                <c:pt idx="14646">
                  <c:v>-36.432999999999993</c:v>
                </c:pt>
                <c:pt idx="14647">
                  <c:v>-36.430999999999997</c:v>
                </c:pt>
                <c:pt idx="14648">
                  <c:v>-36.428999999999995</c:v>
                </c:pt>
                <c:pt idx="14649">
                  <c:v>-36.426999999999992</c:v>
                </c:pt>
                <c:pt idx="14650">
                  <c:v>-36.424999999999997</c:v>
                </c:pt>
                <c:pt idx="14651">
                  <c:v>-36.422999999999995</c:v>
                </c:pt>
                <c:pt idx="14652">
                  <c:v>-36.420999999999992</c:v>
                </c:pt>
                <c:pt idx="14653">
                  <c:v>-36.418999999999997</c:v>
                </c:pt>
                <c:pt idx="14654">
                  <c:v>-36.416999999999994</c:v>
                </c:pt>
                <c:pt idx="14655">
                  <c:v>-36.414999999999992</c:v>
                </c:pt>
                <c:pt idx="14656">
                  <c:v>-36.412999999999997</c:v>
                </c:pt>
                <c:pt idx="14657">
                  <c:v>-36.410999999999994</c:v>
                </c:pt>
                <c:pt idx="14658">
                  <c:v>-36.408999999999992</c:v>
                </c:pt>
                <c:pt idx="14659">
                  <c:v>-36.406999999999996</c:v>
                </c:pt>
                <c:pt idx="14660">
                  <c:v>-36.404999999999994</c:v>
                </c:pt>
                <c:pt idx="14661">
                  <c:v>-36.402999999999992</c:v>
                </c:pt>
                <c:pt idx="14662">
                  <c:v>-36.400999999999996</c:v>
                </c:pt>
                <c:pt idx="14663">
                  <c:v>-36.398999999999994</c:v>
                </c:pt>
                <c:pt idx="14664">
                  <c:v>-36.396999999999991</c:v>
                </c:pt>
                <c:pt idx="14665">
                  <c:v>-36.394999999999996</c:v>
                </c:pt>
                <c:pt idx="14666">
                  <c:v>-36.392999999999994</c:v>
                </c:pt>
                <c:pt idx="14667">
                  <c:v>-36.390999999999991</c:v>
                </c:pt>
                <c:pt idx="14668">
                  <c:v>-36.388999999999996</c:v>
                </c:pt>
                <c:pt idx="14669">
                  <c:v>-36.386999999999993</c:v>
                </c:pt>
                <c:pt idx="14670">
                  <c:v>-36.384999999999991</c:v>
                </c:pt>
                <c:pt idx="14671">
                  <c:v>-36.382999999999996</c:v>
                </c:pt>
                <c:pt idx="14672">
                  <c:v>-36.380999999999993</c:v>
                </c:pt>
                <c:pt idx="14673">
                  <c:v>-36.378999999999991</c:v>
                </c:pt>
                <c:pt idx="14674">
                  <c:v>-36.376999999999995</c:v>
                </c:pt>
                <c:pt idx="14675">
                  <c:v>-36.374999999999993</c:v>
                </c:pt>
                <c:pt idx="14676">
                  <c:v>-36.37299999999999</c:v>
                </c:pt>
                <c:pt idx="14677">
                  <c:v>-36.370999999999995</c:v>
                </c:pt>
                <c:pt idx="14678">
                  <c:v>-36.368999999999993</c:v>
                </c:pt>
                <c:pt idx="14679">
                  <c:v>-36.36699999999999</c:v>
                </c:pt>
                <c:pt idx="14680">
                  <c:v>-36.364999999999995</c:v>
                </c:pt>
                <c:pt idx="14681">
                  <c:v>-36.363</c:v>
                </c:pt>
                <c:pt idx="14682">
                  <c:v>-36.36099999999999</c:v>
                </c:pt>
                <c:pt idx="14683">
                  <c:v>-36.358999999999995</c:v>
                </c:pt>
                <c:pt idx="14684">
                  <c:v>-36.356999999999999</c:v>
                </c:pt>
                <c:pt idx="14685">
                  <c:v>-36.35499999999999</c:v>
                </c:pt>
                <c:pt idx="14686">
                  <c:v>-36.352999999999994</c:v>
                </c:pt>
                <c:pt idx="14687">
                  <c:v>-36.350999999999999</c:v>
                </c:pt>
                <c:pt idx="14688">
                  <c:v>-36.34899999999999</c:v>
                </c:pt>
                <c:pt idx="14689">
                  <c:v>-36.346999999999994</c:v>
                </c:pt>
                <c:pt idx="14690">
                  <c:v>-36.344999999999999</c:v>
                </c:pt>
                <c:pt idx="14691">
                  <c:v>-36.342999999999989</c:v>
                </c:pt>
                <c:pt idx="14692">
                  <c:v>-36.340999999999994</c:v>
                </c:pt>
                <c:pt idx="14693">
                  <c:v>-36.338999999999999</c:v>
                </c:pt>
                <c:pt idx="14694">
                  <c:v>-36.336999999999989</c:v>
                </c:pt>
                <c:pt idx="14695">
                  <c:v>-36.334999999999994</c:v>
                </c:pt>
                <c:pt idx="14696">
                  <c:v>-36.332999999999998</c:v>
                </c:pt>
                <c:pt idx="14697">
                  <c:v>-36.330999999999996</c:v>
                </c:pt>
                <c:pt idx="14698">
                  <c:v>-36.328999999999994</c:v>
                </c:pt>
                <c:pt idx="14699">
                  <c:v>-36.326999999999998</c:v>
                </c:pt>
                <c:pt idx="14700">
                  <c:v>-36.324999999999996</c:v>
                </c:pt>
                <c:pt idx="14701">
                  <c:v>-36.322999999999993</c:v>
                </c:pt>
                <c:pt idx="14702">
                  <c:v>-36.320999999999998</c:v>
                </c:pt>
                <c:pt idx="14703">
                  <c:v>-36.318999999999996</c:v>
                </c:pt>
                <c:pt idx="14704">
                  <c:v>-36.316999999999993</c:v>
                </c:pt>
                <c:pt idx="14705">
                  <c:v>-36.314999999999998</c:v>
                </c:pt>
                <c:pt idx="14706">
                  <c:v>-36.312999999999995</c:v>
                </c:pt>
                <c:pt idx="14707">
                  <c:v>-36.310999999999993</c:v>
                </c:pt>
                <c:pt idx="14708">
                  <c:v>-36.308999999999997</c:v>
                </c:pt>
                <c:pt idx="14709">
                  <c:v>-36.306999999999995</c:v>
                </c:pt>
                <c:pt idx="14710">
                  <c:v>-36.304999999999993</c:v>
                </c:pt>
                <c:pt idx="14711">
                  <c:v>-36.302999999999997</c:v>
                </c:pt>
                <c:pt idx="14712">
                  <c:v>-36.300999999999995</c:v>
                </c:pt>
                <c:pt idx="14713">
                  <c:v>-36.298999999999992</c:v>
                </c:pt>
                <c:pt idx="14714">
                  <c:v>-36.296999999999997</c:v>
                </c:pt>
                <c:pt idx="14715">
                  <c:v>-36.294999999999995</c:v>
                </c:pt>
                <c:pt idx="14716">
                  <c:v>-36.292999999999992</c:v>
                </c:pt>
                <c:pt idx="14717">
                  <c:v>-36.290999999999997</c:v>
                </c:pt>
                <c:pt idx="14718">
                  <c:v>-36.288999999999994</c:v>
                </c:pt>
                <c:pt idx="14719">
                  <c:v>-36.286999999999992</c:v>
                </c:pt>
                <c:pt idx="14720">
                  <c:v>-36.284999999999997</c:v>
                </c:pt>
                <c:pt idx="14721">
                  <c:v>-36.282999999999994</c:v>
                </c:pt>
                <c:pt idx="14722">
                  <c:v>-36.280999999999992</c:v>
                </c:pt>
                <c:pt idx="14723">
                  <c:v>-36.278999999999996</c:v>
                </c:pt>
                <c:pt idx="14724">
                  <c:v>-36.276999999999994</c:v>
                </c:pt>
                <c:pt idx="14725">
                  <c:v>-36.274999999999991</c:v>
                </c:pt>
                <c:pt idx="14726">
                  <c:v>-36.272999999999996</c:v>
                </c:pt>
                <c:pt idx="14727">
                  <c:v>-36.270999999999994</c:v>
                </c:pt>
                <c:pt idx="14728">
                  <c:v>-36.268999999999991</c:v>
                </c:pt>
                <c:pt idx="14729">
                  <c:v>-36.266999999999996</c:v>
                </c:pt>
                <c:pt idx="14730">
                  <c:v>-36.264999999999993</c:v>
                </c:pt>
                <c:pt idx="14731">
                  <c:v>-36.262999999999991</c:v>
                </c:pt>
                <c:pt idx="14732">
                  <c:v>-36.260999999999996</c:v>
                </c:pt>
                <c:pt idx="14733">
                  <c:v>-36.258999999999993</c:v>
                </c:pt>
                <c:pt idx="14734">
                  <c:v>-36.256999999999991</c:v>
                </c:pt>
                <c:pt idx="14735">
                  <c:v>-36.254999999999995</c:v>
                </c:pt>
                <c:pt idx="14736">
                  <c:v>-36.252999999999993</c:v>
                </c:pt>
                <c:pt idx="14737">
                  <c:v>-36.250999999999991</c:v>
                </c:pt>
                <c:pt idx="14738">
                  <c:v>-36.248999999999995</c:v>
                </c:pt>
                <c:pt idx="14739">
                  <c:v>-36.246999999999993</c:v>
                </c:pt>
                <c:pt idx="14740">
                  <c:v>-36.24499999999999</c:v>
                </c:pt>
                <c:pt idx="14741">
                  <c:v>-36.242999999999995</c:v>
                </c:pt>
                <c:pt idx="14742">
                  <c:v>-36.240999999999993</c:v>
                </c:pt>
                <c:pt idx="14743">
                  <c:v>-36.23899999999999</c:v>
                </c:pt>
                <c:pt idx="14744">
                  <c:v>-36.236999999999995</c:v>
                </c:pt>
                <c:pt idx="14745">
                  <c:v>-36.234999999999999</c:v>
                </c:pt>
                <c:pt idx="14746">
                  <c:v>-36.23299999999999</c:v>
                </c:pt>
                <c:pt idx="14747">
                  <c:v>-36.230999999999995</c:v>
                </c:pt>
                <c:pt idx="14748">
                  <c:v>-36.228999999999999</c:v>
                </c:pt>
                <c:pt idx="14749">
                  <c:v>-36.22699999999999</c:v>
                </c:pt>
                <c:pt idx="14750">
                  <c:v>-36.224999999999994</c:v>
                </c:pt>
                <c:pt idx="14751">
                  <c:v>-36.222999999999999</c:v>
                </c:pt>
                <c:pt idx="14752">
                  <c:v>-36.220999999999989</c:v>
                </c:pt>
                <c:pt idx="14753">
                  <c:v>-36.218999999999994</c:v>
                </c:pt>
                <c:pt idx="14754">
                  <c:v>-36.216999999999999</c:v>
                </c:pt>
                <c:pt idx="14755">
                  <c:v>-36.214999999999989</c:v>
                </c:pt>
                <c:pt idx="14756">
                  <c:v>-36.212999999999994</c:v>
                </c:pt>
                <c:pt idx="14757">
                  <c:v>-36.210999999999999</c:v>
                </c:pt>
                <c:pt idx="14758">
                  <c:v>-36.208999999999996</c:v>
                </c:pt>
                <c:pt idx="14759">
                  <c:v>-36.206999999999994</c:v>
                </c:pt>
                <c:pt idx="14760">
                  <c:v>-36.204999999999998</c:v>
                </c:pt>
                <c:pt idx="14761">
                  <c:v>-36.202999999999996</c:v>
                </c:pt>
                <c:pt idx="14762">
                  <c:v>-36.200999999999993</c:v>
                </c:pt>
                <c:pt idx="14763">
                  <c:v>-36.198999999999998</c:v>
                </c:pt>
                <c:pt idx="14764">
                  <c:v>-36.196999999999996</c:v>
                </c:pt>
                <c:pt idx="14765">
                  <c:v>-36.194999999999993</c:v>
                </c:pt>
                <c:pt idx="14766">
                  <c:v>-36.192999999999998</c:v>
                </c:pt>
                <c:pt idx="14767">
                  <c:v>-36.190999999999995</c:v>
                </c:pt>
                <c:pt idx="14768">
                  <c:v>-36.188999999999993</c:v>
                </c:pt>
                <c:pt idx="14769">
                  <c:v>-36.186999999999998</c:v>
                </c:pt>
                <c:pt idx="14770">
                  <c:v>-36.184999999999995</c:v>
                </c:pt>
                <c:pt idx="14771">
                  <c:v>-36.182999999999993</c:v>
                </c:pt>
                <c:pt idx="14772">
                  <c:v>-36.180999999999997</c:v>
                </c:pt>
                <c:pt idx="14773">
                  <c:v>-36.178999999999995</c:v>
                </c:pt>
                <c:pt idx="14774">
                  <c:v>-36.176999999999992</c:v>
                </c:pt>
                <c:pt idx="14775">
                  <c:v>-36.174999999999997</c:v>
                </c:pt>
                <c:pt idx="14776">
                  <c:v>-36.172999999999995</c:v>
                </c:pt>
                <c:pt idx="14777">
                  <c:v>-36.170999999999992</c:v>
                </c:pt>
                <c:pt idx="14778">
                  <c:v>-36.168999999999997</c:v>
                </c:pt>
                <c:pt idx="14779">
                  <c:v>-36.166999999999994</c:v>
                </c:pt>
                <c:pt idx="14780">
                  <c:v>-36.164999999999992</c:v>
                </c:pt>
                <c:pt idx="14781">
                  <c:v>-36.162999999999997</c:v>
                </c:pt>
                <c:pt idx="14782">
                  <c:v>-36.160999999999994</c:v>
                </c:pt>
                <c:pt idx="14783">
                  <c:v>-36.158999999999992</c:v>
                </c:pt>
                <c:pt idx="14784">
                  <c:v>-36.156999999999996</c:v>
                </c:pt>
                <c:pt idx="14785">
                  <c:v>-36.154999999999994</c:v>
                </c:pt>
                <c:pt idx="14786">
                  <c:v>-36.152999999999992</c:v>
                </c:pt>
                <c:pt idx="14787">
                  <c:v>-36.150999999999996</c:v>
                </c:pt>
                <c:pt idx="14788">
                  <c:v>-36.148999999999994</c:v>
                </c:pt>
                <c:pt idx="14789">
                  <c:v>-36.146999999999991</c:v>
                </c:pt>
                <c:pt idx="14790">
                  <c:v>-36.144999999999996</c:v>
                </c:pt>
                <c:pt idx="14791">
                  <c:v>-36.142999999999994</c:v>
                </c:pt>
                <c:pt idx="14792">
                  <c:v>-36.140999999999991</c:v>
                </c:pt>
                <c:pt idx="14793">
                  <c:v>-36.138999999999996</c:v>
                </c:pt>
                <c:pt idx="14794">
                  <c:v>-36.136999999999993</c:v>
                </c:pt>
                <c:pt idx="14795">
                  <c:v>-36.134999999999991</c:v>
                </c:pt>
                <c:pt idx="14796">
                  <c:v>-36.132999999999996</c:v>
                </c:pt>
                <c:pt idx="14797">
                  <c:v>-36.130999999999993</c:v>
                </c:pt>
                <c:pt idx="14798">
                  <c:v>-36.128999999999991</c:v>
                </c:pt>
                <c:pt idx="14799">
                  <c:v>-36.126999999999995</c:v>
                </c:pt>
                <c:pt idx="14800">
                  <c:v>-36.124999999999993</c:v>
                </c:pt>
                <c:pt idx="14801">
                  <c:v>-36.12299999999999</c:v>
                </c:pt>
                <c:pt idx="14802">
                  <c:v>-36.120999999999995</c:v>
                </c:pt>
                <c:pt idx="14803">
                  <c:v>-36.118999999999993</c:v>
                </c:pt>
                <c:pt idx="14804">
                  <c:v>-36.11699999999999</c:v>
                </c:pt>
                <c:pt idx="14805">
                  <c:v>-36.114999999999995</c:v>
                </c:pt>
                <c:pt idx="14806">
                  <c:v>-36.113</c:v>
                </c:pt>
                <c:pt idx="14807">
                  <c:v>-36.11099999999999</c:v>
                </c:pt>
                <c:pt idx="14808">
                  <c:v>-36.108999999999995</c:v>
                </c:pt>
                <c:pt idx="14809">
                  <c:v>-36.106999999999999</c:v>
                </c:pt>
                <c:pt idx="14810">
                  <c:v>-36.10499999999999</c:v>
                </c:pt>
                <c:pt idx="14811">
                  <c:v>-36.102999999999994</c:v>
                </c:pt>
                <c:pt idx="14812">
                  <c:v>-36.100999999999999</c:v>
                </c:pt>
                <c:pt idx="14813">
                  <c:v>-36.09899999999999</c:v>
                </c:pt>
                <c:pt idx="14814">
                  <c:v>-36.096999999999994</c:v>
                </c:pt>
                <c:pt idx="14815">
                  <c:v>-36.094999999999999</c:v>
                </c:pt>
                <c:pt idx="14816">
                  <c:v>-36.092999999999989</c:v>
                </c:pt>
                <c:pt idx="14817">
                  <c:v>-36.090999999999994</c:v>
                </c:pt>
                <c:pt idx="14818">
                  <c:v>-36.088999999999999</c:v>
                </c:pt>
                <c:pt idx="14819">
                  <c:v>-36.086999999999989</c:v>
                </c:pt>
                <c:pt idx="14820">
                  <c:v>-36.084999999999994</c:v>
                </c:pt>
                <c:pt idx="14821">
                  <c:v>-36.082999999999998</c:v>
                </c:pt>
                <c:pt idx="14822">
                  <c:v>-36.080999999999996</c:v>
                </c:pt>
                <c:pt idx="14823">
                  <c:v>-36.078999999999994</c:v>
                </c:pt>
                <c:pt idx="14824">
                  <c:v>-36.076999999999998</c:v>
                </c:pt>
                <c:pt idx="14825">
                  <c:v>-36.074999999999996</c:v>
                </c:pt>
                <c:pt idx="14826">
                  <c:v>-36.072999999999993</c:v>
                </c:pt>
                <c:pt idx="14827">
                  <c:v>-36.070999999999998</c:v>
                </c:pt>
                <c:pt idx="14828">
                  <c:v>-36.068999999999996</c:v>
                </c:pt>
                <c:pt idx="14829">
                  <c:v>-36.066999999999993</c:v>
                </c:pt>
                <c:pt idx="14830">
                  <c:v>-36.064999999999998</c:v>
                </c:pt>
                <c:pt idx="14831">
                  <c:v>-36.062999999999995</c:v>
                </c:pt>
                <c:pt idx="14832">
                  <c:v>-36.060999999999993</c:v>
                </c:pt>
                <c:pt idx="14833">
                  <c:v>-36.058999999999997</c:v>
                </c:pt>
                <c:pt idx="14834">
                  <c:v>-36.056999999999995</c:v>
                </c:pt>
                <c:pt idx="14835">
                  <c:v>-36.054999999999993</c:v>
                </c:pt>
                <c:pt idx="14836">
                  <c:v>-36.052999999999997</c:v>
                </c:pt>
                <c:pt idx="14837">
                  <c:v>-36.050999999999995</c:v>
                </c:pt>
                <c:pt idx="14838">
                  <c:v>-36.048999999999992</c:v>
                </c:pt>
                <c:pt idx="14839">
                  <c:v>-36.046999999999997</c:v>
                </c:pt>
                <c:pt idx="14840">
                  <c:v>-36.044999999999995</c:v>
                </c:pt>
                <c:pt idx="14841">
                  <c:v>-36.042999999999992</c:v>
                </c:pt>
                <c:pt idx="14842">
                  <c:v>-36.040999999999997</c:v>
                </c:pt>
                <c:pt idx="14843">
                  <c:v>-36.038999999999994</c:v>
                </c:pt>
                <c:pt idx="14844">
                  <c:v>-36.036999999999992</c:v>
                </c:pt>
                <c:pt idx="14845">
                  <c:v>-36.034999999999997</c:v>
                </c:pt>
                <c:pt idx="14846">
                  <c:v>-36.032999999999994</c:v>
                </c:pt>
                <c:pt idx="14847">
                  <c:v>-36.030999999999992</c:v>
                </c:pt>
                <c:pt idx="14848">
                  <c:v>-36.028999999999996</c:v>
                </c:pt>
                <c:pt idx="14849">
                  <c:v>-36.026999999999994</c:v>
                </c:pt>
                <c:pt idx="14850">
                  <c:v>-36.024999999999991</c:v>
                </c:pt>
                <c:pt idx="14851">
                  <c:v>-36.022999999999996</c:v>
                </c:pt>
                <c:pt idx="14852">
                  <c:v>-36.020999999999994</c:v>
                </c:pt>
                <c:pt idx="14853">
                  <c:v>-36.018999999999991</c:v>
                </c:pt>
                <c:pt idx="14854">
                  <c:v>-36.016999999999996</c:v>
                </c:pt>
                <c:pt idx="14855">
                  <c:v>-36.014999999999993</c:v>
                </c:pt>
                <c:pt idx="14856">
                  <c:v>-36.012999999999991</c:v>
                </c:pt>
                <c:pt idx="14857">
                  <c:v>-36.010999999999996</c:v>
                </c:pt>
                <c:pt idx="14858">
                  <c:v>-36.008999999999993</c:v>
                </c:pt>
                <c:pt idx="14859">
                  <c:v>-36.006999999999991</c:v>
                </c:pt>
                <c:pt idx="14860">
                  <c:v>-36.004999999999995</c:v>
                </c:pt>
                <c:pt idx="14861">
                  <c:v>-36.002999999999993</c:v>
                </c:pt>
                <c:pt idx="14862">
                  <c:v>-36.000999999999991</c:v>
                </c:pt>
                <c:pt idx="14863">
                  <c:v>-35.998999999999995</c:v>
                </c:pt>
                <c:pt idx="14864">
                  <c:v>-35.996999999999993</c:v>
                </c:pt>
                <c:pt idx="14865">
                  <c:v>-35.99499999999999</c:v>
                </c:pt>
                <c:pt idx="14866">
                  <c:v>-35.992999999999995</c:v>
                </c:pt>
                <c:pt idx="14867">
                  <c:v>-35.990999999999993</c:v>
                </c:pt>
                <c:pt idx="14868">
                  <c:v>-35.98899999999999</c:v>
                </c:pt>
                <c:pt idx="14869">
                  <c:v>-35.986999999999995</c:v>
                </c:pt>
                <c:pt idx="14870">
                  <c:v>-35.984999999999999</c:v>
                </c:pt>
                <c:pt idx="14871">
                  <c:v>-35.98299999999999</c:v>
                </c:pt>
                <c:pt idx="14872">
                  <c:v>-35.980999999999995</c:v>
                </c:pt>
                <c:pt idx="14873">
                  <c:v>-35.978999999999999</c:v>
                </c:pt>
                <c:pt idx="14874">
                  <c:v>-35.97699999999999</c:v>
                </c:pt>
                <c:pt idx="14875">
                  <c:v>-35.974999999999994</c:v>
                </c:pt>
                <c:pt idx="14876">
                  <c:v>-35.972999999999999</c:v>
                </c:pt>
                <c:pt idx="14877">
                  <c:v>-35.970999999999989</c:v>
                </c:pt>
                <c:pt idx="14878">
                  <c:v>-35.968999999999994</c:v>
                </c:pt>
                <c:pt idx="14879">
                  <c:v>-35.966999999999999</c:v>
                </c:pt>
                <c:pt idx="14880">
                  <c:v>-35.964999999999989</c:v>
                </c:pt>
                <c:pt idx="14881">
                  <c:v>-35.962999999999994</c:v>
                </c:pt>
                <c:pt idx="14882">
                  <c:v>-35.960999999999999</c:v>
                </c:pt>
                <c:pt idx="14883">
                  <c:v>-35.958999999999996</c:v>
                </c:pt>
                <c:pt idx="14884">
                  <c:v>-35.956999999999994</c:v>
                </c:pt>
                <c:pt idx="14885">
                  <c:v>-35.954999999999998</c:v>
                </c:pt>
                <c:pt idx="14886">
                  <c:v>-35.952999999999996</c:v>
                </c:pt>
                <c:pt idx="14887">
                  <c:v>-35.950999999999993</c:v>
                </c:pt>
                <c:pt idx="14888">
                  <c:v>-35.948999999999998</c:v>
                </c:pt>
                <c:pt idx="14889">
                  <c:v>-35.946999999999996</c:v>
                </c:pt>
                <c:pt idx="14890">
                  <c:v>-35.944999999999993</c:v>
                </c:pt>
                <c:pt idx="14891">
                  <c:v>-35.942999999999998</c:v>
                </c:pt>
                <c:pt idx="14892">
                  <c:v>-35.940999999999995</c:v>
                </c:pt>
                <c:pt idx="14893">
                  <c:v>-35.938999999999993</c:v>
                </c:pt>
                <c:pt idx="14894">
                  <c:v>-35.936999999999998</c:v>
                </c:pt>
                <c:pt idx="14895">
                  <c:v>-35.934999999999995</c:v>
                </c:pt>
                <c:pt idx="14896">
                  <c:v>-35.932999999999993</c:v>
                </c:pt>
                <c:pt idx="14897">
                  <c:v>-35.930999999999997</c:v>
                </c:pt>
                <c:pt idx="14898">
                  <c:v>-35.928999999999995</c:v>
                </c:pt>
                <c:pt idx="14899">
                  <c:v>-35.926999999999992</c:v>
                </c:pt>
                <c:pt idx="14900">
                  <c:v>-35.924999999999997</c:v>
                </c:pt>
                <c:pt idx="14901">
                  <c:v>-35.922999999999995</c:v>
                </c:pt>
                <c:pt idx="14902">
                  <c:v>-35.920999999999992</c:v>
                </c:pt>
                <c:pt idx="14903">
                  <c:v>-35.918999999999997</c:v>
                </c:pt>
                <c:pt idx="14904">
                  <c:v>-35.916999999999994</c:v>
                </c:pt>
                <c:pt idx="14905">
                  <c:v>-35.914999999999992</c:v>
                </c:pt>
                <c:pt idx="14906">
                  <c:v>-35.912999999999997</c:v>
                </c:pt>
                <c:pt idx="14907">
                  <c:v>-35.910999999999994</c:v>
                </c:pt>
                <c:pt idx="14908">
                  <c:v>-35.908999999999992</c:v>
                </c:pt>
                <c:pt idx="14909">
                  <c:v>-35.906999999999996</c:v>
                </c:pt>
                <c:pt idx="14910">
                  <c:v>-35.904999999999994</c:v>
                </c:pt>
                <c:pt idx="14911">
                  <c:v>-35.902999999999992</c:v>
                </c:pt>
                <c:pt idx="14912">
                  <c:v>-35.900999999999996</c:v>
                </c:pt>
                <c:pt idx="14913">
                  <c:v>-35.898999999999994</c:v>
                </c:pt>
                <c:pt idx="14914">
                  <c:v>-35.896999999999991</c:v>
                </c:pt>
                <c:pt idx="14915">
                  <c:v>-35.894999999999996</c:v>
                </c:pt>
                <c:pt idx="14916">
                  <c:v>-35.892999999999994</c:v>
                </c:pt>
                <c:pt idx="14917">
                  <c:v>-35.890999999999991</c:v>
                </c:pt>
                <c:pt idx="14918">
                  <c:v>-35.888999999999996</c:v>
                </c:pt>
                <c:pt idx="14919">
                  <c:v>-35.886999999999993</c:v>
                </c:pt>
                <c:pt idx="14920">
                  <c:v>-35.884999999999991</c:v>
                </c:pt>
                <c:pt idx="14921">
                  <c:v>-35.882999999999996</c:v>
                </c:pt>
                <c:pt idx="14922">
                  <c:v>-35.880999999999993</c:v>
                </c:pt>
                <c:pt idx="14923">
                  <c:v>-35.878999999999991</c:v>
                </c:pt>
                <c:pt idx="14924">
                  <c:v>-35.876999999999995</c:v>
                </c:pt>
                <c:pt idx="14925">
                  <c:v>-35.874999999999993</c:v>
                </c:pt>
                <c:pt idx="14926">
                  <c:v>-35.87299999999999</c:v>
                </c:pt>
                <c:pt idx="14927">
                  <c:v>-35.870999999999995</c:v>
                </c:pt>
                <c:pt idx="14928">
                  <c:v>-35.868999999999993</c:v>
                </c:pt>
                <c:pt idx="14929">
                  <c:v>-35.86699999999999</c:v>
                </c:pt>
                <c:pt idx="14930">
                  <c:v>-35.864999999999995</c:v>
                </c:pt>
                <c:pt idx="14931">
                  <c:v>-35.863</c:v>
                </c:pt>
                <c:pt idx="14932">
                  <c:v>-35.86099999999999</c:v>
                </c:pt>
                <c:pt idx="14933">
                  <c:v>-35.858999999999995</c:v>
                </c:pt>
                <c:pt idx="14934">
                  <c:v>-35.856999999999999</c:v>
                </c:pt>
                <c:pt idx="14935">
                  <c:v>-35.85499999999999</c:v>
                </c:pt>
                <c:pt idx="14936">
                  <c:v>-35.852999999999994</c:v>
                </c:pt>
                <c:pt idx="14937">
                  <c:v>-35.850999999999999</c:v>
                </c:pt>
                <c:pt idx="14938">
                  <c:v>-35.84899999999999</c:v>
                </c:pt>
                <c:pt idx="14939">
                  <c:v>-35.846999999999994</c:v>
                </c:pt>
                <c:pt idx="14940">
                  <c:v>-35.844999999999999</c:v>
                </c:pt>
                <c:pt idx="14941">
                  <c:v>-35.842999999999989</c:v>
                </c:pt>
                <c:pt idx="14942">
                  <c:v>-35.840999999999994</c:v>
                </c:pt>
                <c:pt idx="14943">
                  <c:v>-35.838999999999999</c:v>
                </c:pt>
                <c:pt idx="14944">
                  <c:v>-35.836999999999989</c:v>
                </c:pt>
                <c:pt idx="14945">
                  <c:v>-35.834999999999994</c:v>
                </c:pt>
                <c:pt idx="14946">
                  <c:v>-35.832999999999998</c:v>
                </c:pt>
                <c:pt idx="14947">
                  <c:v>-35.830999999999996</c:v>
                </c:pt>
                <c:pt idx="14948">
                  <c:v>-35.828999999999994</c:v>
                </c:pt>
                <c:pt idx="14949">
                  <c:v>-35.826999999999998</c:v>
                </c:pt>
                <c:pt idx="14950">
                  <c:v>-35.824999999999996</c:v>
                </c:pt>
                <c:pt idx="14951">
                  <c:v>-35.822999999999993</c:v>
                </c:pt>
                <c:pt idx="14952">
                  <c:v>-35.820999999999998</c:v>
                </c:pt>
                <c:pt idx="14953">
                  <c:v>-35.818999999999996</c:v>
                </c:pt>
                <c:pt idx="14954">
                  <c:v>-35.816999999999993</c:v>
                </c:pt>
                <c:pt idx="14955">
                  <c:v>-35.814999999999998</c:v>
                </c:pt>
                <c:pt idx="14956">
                  <c:v>-35.812999999999995</c:v>
                </c:pt>
                <c:pt idx="14957">
                  <c:v>-35.810999999999993</c:v>
                </c:pt>
                <c:pt idx="14958">
                  <c:v>-35.808999999999997</c:v>
                </c:pt>
                <c:pt idx="14959">
                  <c:v>-35.806999999999995</c:v>
                </c:pt>
                <c:pt idx="14960">
                  <c:v>-35.804999999999993</c:v>
                </c:pt>
                <c:pt idx="14961">
                  <c:v>-35.802999999999997</c:v>
                </c:pt>
                <c:pt idx="14962">
                  <c:v>-35.800999999999995</c:v>
                </c:pt>
                <c:pt idx="14963">
                  <c:v>-35.798999999999992</c:v>
                </c:pt>
                <c:pt idx="14964">
                  <c:v>-35.796999999999997</c:v>
                </c:pt>
                <c:pt idx="14965">
                  <c:v>-35.794999999999995</c:v>
                </c:pt>
                <c:pt idx="14966">
                  <c:v>-35.792999999999992</c:v>
                </c:pt>
                <c:pt idx="14967">
                  <c:v>-35.790999999999997</c:v>
                </c:pt>
                <c:pt idx="14968">
                  <c:v>-35.788999999999994</c:v>
                </c:pt>
                <c:pt idx="14969">
                  <c:v>-35.786999999999992</c:v>
                </c:pt>
                <c:pt idx="14970">
                  <c:v>-35.784999999999997</c:v>
                </c:pt>
                <c:pt idx="14971">
                  <c:v>-35.782999999999994</c:v>
                </c:pt>
                <c:pt idx="14972">
                  <c:v>-35.780999999999992</c:v>
                </c:pt>
                <c:pt idx="14973">
                  <c:v>-35.778999999999996</c:v>
                </c:pt>
                <c:pt idx="14974">
                  <c:v>-35.776999999999994</c:v>
                </c:pt>
                <c:pt idx="14975">
                  <c:v>-35.774999999999991</c:v>
                </c:pt>
                <c:pt idx="14976">
                  <c:v>-35.772999999999996</c:v>
                </c:pt>
                <c:pt idx="14977">
                  <c:v>-35.770999999999994</c:v>
                </c:pt>
                <c:pt idx="14978">
                  <c:v>-35.768999999999991</c:v>
                </c:pt>
                <c:pt idx="14979">
                  <c:v>-35.766999999999996</c:v>
                </c:pt>
                <c:pt idx="14980">
                  <c:v>-35.764999999999993</c:v>
                </c:pt>
                <c:pt idx="14981">
                  <c:v>-35.762999999999991</c:v>
                </c:pt>
                <c:pt idx="14982">
                  <c:v>-35.760999999999996</c:v>
                </c:pt>
                <c:pt idx="14983">
                  <c:v>-35.758999999999993</c:v>
                </c:pt>
                <c:pt idx="14984">
                  <c:v>-35.756999999999991</c:v>
                </c:pt>
                <c:pt idx="14985">
                  <c:v>-35.754999999999995</c:v>
                </c:pt>
                <c:pt idx="14986">
                  <c:v>-35.752999999999993</c:v>
                </c:pt>
                <c:pt idx="14987">
                  <c:v>-35.750999999999991</c:v>
                </c:pt>
                <c:pt idx="14988">
                  <c:v>-35.748999999999995</c:v>
                </c:pt>
                <c:pt idx="14989">
                  <c:v>-35.746999999999993</c:v>
                </c:pt>
                <c:pt idx="14990">
                  <c:v>-35.74499999999999</c:v>
                </c:pt>
                <c:pt idx="14991">
                  <c:v>-35.742999999999995</c:v>
                </c:pt>
                <c:pt idx="14992">
                  <c:v>-35.740999999999993</c:v>
                </c:pt>
                <c:pt idx="14993">
                  <c:v>-35.73899999999999</c:v>
                </c:pt>
                <c:pt idx="14994">
                  <c:v>-35.736999999999995</c:v>
                </c:pt>
                <c:pt idx="14995">
                  <c:v>-35.734999999999999</c:v>
                </c:pt>
                <c:pt idx="14996">
                  <c:v>-35.73299999999999</c:v>
                </c:pt>
                <c:pt idx="14997">
                  <c:v>-35.730999999999995</c:v>
                </c:pt>
                <c:pt idx="14998">
                  <c:v>-35.728999999999999</c:v>
                </c:pt>
                <c:pt idx="14999">
                  <c:v>-35.72699999999999</c:v>
                </c:pt>
                <c:pt idx="15000">
                  <c:v>-35.724999999999994</c:v>
                </c:pt>
                <c:pt idx="15001">
                  <c:v>-35.722999999999999</c:v>
                </c:pt>
                <c:pt idx="15002">
                  <c:v>-35.720999999999989</c:v>
                </c:pt>
                <c:pt idx="15003">
                  <c:v>-35.718999999999994</c:v>
                </c:pt>
                <c:pt idx="15004">
                  <c:v>-35.716999999999999</c:v>
                </c:pt>
                <c:pt idx="15005">
                  <c:v>-35.714999999999989</c:v>
                </c:pt>
                <c:pt idx="15006">
                  <c:v>-35.712999999999994</c:v>
                </c:pt>
                <c:pt idx="15007">
                  <c:v>-35.710999999999999</c:v>
                </c:pt>
                <c:pt idx="15008">
                  <c:v>-35.708999999999996</c:v>
                </c:pt>
                <c:pt idx="15009">
                  <c:v>-35.706999999999994</c:v>
                </c:pt>
                <c:pt idx="15010">
                  <c:v>-35.704999999999998</c:v>
                </c:pt>
                <c:pt idx="15011">
                  <c:v>-35.702999999999996</c:v>
                </c:pt>
                <c:pt idx="15012">
                  <c:v>-35.700999999999993</c:v>
                </c:pt>
                <c:pt idx="15013">
                  <c:v>-35.698999999999998</c:v>
                </c:pt>
                <c:pt idx="15014">
                  <c:v>-35.696999999999996</c:v>
                </c:pt>
                <c:pt idx="15015">
                  <c:v>-35.694999999999993</c:v>
                </c:pt>
                <c:pt idx="15016">
                  <c:v>-35.692999999999998</c:v>
                </c:pt>
                <c:pt idx="15017">
                  <c:v>-35.690999999999995</c:v>
                </c:pt>
                <c:pt idx="15018">
                  <c:v>-35.688999999999993</c:v>
                </c:pt>
                <c:pt idx="15019">
                  <c:v>-35.686999999999998</c:v>
                </c:pt>
                <c:pt idx="15020">
                  <c:v>-35.684999999999995</c:v>
                </c:pt>
                <c:pt idx="15021">
                  <c:v>-35.682999999999993</c:v>
                </c:pt>
                <c:pt idx="15022">
                  <c:v>-35.680999999999997</c:v>
                </c:pt>
                <c:pt idx="15023">
                  <c:v>-35.678999999999995</c:v>
                </c:pt>
                <c:pt idx="15024">
                  <c:v>-35.676999999999992</c:v>
                </c:pt>
                <c:pt idx="15025">
                  <c:v>-35.674999999999997</c:v>
                </c:pt>
                <c:pt idx="15026">
                  <c:v>-35.672999999999995</c:v>
                </c:pt>
                <c:pt idx="15027">
                  <c:v>-35.670999999999992</c:v>
                </c:pt>
                <c:pt idx="15028">
                  <c:v>-35.668999999999997</c:v>
                </c:pt>
                <c:pt idx="15029">
                  <c:v>-35.666999999999994</c:v>
                </c:pt>
                <c:pt idx="15030">
                  <c:v>-35.664999999999992</c:v>
                </c:pt>
                <c:pt idx="15031">
                  <c:v>-35.662999999999997</c:v>
                </c:pt>
                <c:pt idx="15032">
                  <c:v>-35.660999999999994</c:v>
                </c:pt>
                <c:pt idx="15033">
                  <c:v>-35.658999999999992</c:v>
                </c:pt>
                <c:pt idx="15034">
                  <c:v>-35.656999999999996</c:v>
                </c:pt>
                <c:pt idx="15035">
                  <c:v>-35.654999999999994</c:v>
                </c:pt>
                <c:pt idx="15036">
                  <c:v>-35.652999999999992</c:v>
                </c:pt>
                <c:pt idx="15037">
                  <c:v>-35.650999999999996</c:v>
                </c:pt>
                <c:pt idx="15038">
                  <c:v>-35.648999999999994</c:v>
                </c:pt>
                <c:pt idx="15039">
                  <c:v>-35.646999999999991</c:v>
                </c:pt>
                <c:pt idx="15040">
                  <c:v>-35.644999999999996</c:v>
                </c:pt>
                <c:pt idx="15041">
                  <c:v>-35.642999999999994</c:v>
                </c:pt>
                <c:pt idx="15042">
                  <c:v>-35.640999999999991</c:v>
                </c:pt>
                <c:pt idx="15043">
                  <c:v>-35.638999999999996</c:v>
                </c:pt>
                <c:pt idx="15044">
                  <c:v>-35.636999999999993</c:v>
                </c:pt>
                <c:pt idx="15045">
                  <c:v>-35.634999999999991</c:v>
                </c:pt>
                <c:pt idx="15046">
                  <c:v>-35.632999999999996</c:v>
                </c:pt>
                <c:pt idx="15047">
                  <c:v>-35.630999999999993</c:v>
                </c:pt>
                <c:pt idx="15048">
                  <c:v>-35.628999999999991</c:v>
                </c:pt>
                <c:pt idx="15049">
                  <c:v>-35.626999999999995</c:v>
                </c:pt>
                <c:pt idx="15050">
                  <c:v>-35.624999999999993</c:v>
                </c:pt>
                <c:pt idx="15051">
                  <c:v>-35.62299999999999</c:v>
                </c:pt>
                <c:pt idx="15052">
                  <c:v>-35.620999999999995</c:v>
                </c:pt>
                <c:pt idx="15053">
                  <c:v>-35.618999999999993</c:v>
                </c:pt>
                <c:pt idx="15054">
                  <c:v>-35.61699999999999</c:v>
                </c:pt>
                <c:pt idx="15055">
                  <c:v>-35.614999999999995</c:v>
                </c:pt>
                <c:pt idx="15056">
                  <c:v>-35.613</c:v>
                </c:pt>
                <c:pt idx="15057">
                  <c:v>-35.61099999999999</c:v>
                </c:pt>
                <c:pt idx="15058">
                  <c:v>-35.608999999999995</c:v>
                </c:pt>
                <c:pt idx="15059">
                  <c:v>-35.606999999999999</c:v>
                </c:pt>
                <c:pt idx="15060">
                  <c:v>-35.60499999999999</c:v>
                </c:pt>
                <c:pt idx="15061">
                  <c:v>-35.602999999999994</c:v>
                </c:pt>
                <c:pt idx="15062">
                  <c:v>-35.600999999999999</c:v>
                </c:pt>
                <c:pt idx="15063">
                  <c:v>-35.59899999999999</c:v>
                </c:pt>
                <c:pt idx="15064">
                  <c:v>-35.596999999999994</c:v>
                </c:pt>
                <c:pt idx="15065">
                  <c:v>-35.594999999999999</c:v>
                </c:pt>
                <c:pt idx="15066">
                  <c:v>-35.592999999999989</c:v>
                </c:pt>
                <c:pt idx="15067">
                  <c:v>-35.590999999999994</c:v>
                </c:pt>
                <c:pt idx="15068">
                  <c:v>-35.588999999999999</c:v>
                </c:pt>
                <c:pt idx="15069">
                  <c:v>-35.586999999999989</c:v>
                </c:pt>
                <c:pt idx="15070">
                  <c:v>-35.584999999999994</c:v>
                </c:pt>
                <c:pt idx="15071">
                  <c:v>-35.582999999999998</c:v>
                </c:pt>
                <c:pt idx="15072">
                  <c:v>-35.580999999999996</c:v>
                </c:pt>
                <c:pt idx="15073">
                  <c:v>-35.578999999999994</c:v>
                </c:pt>
                <c:pt idx="15074">
                  <c:v>-35.576999999999998</c:v>
                </c:pt>
                <c:pt idx="15075">
                  <c:v>-35.574999999999996</c:v>
                </c:pt>
                <c:pt idx="15076">
                  <c:v>-35.572999999999993</c:v>
                </c:pt>
                <c:pt idx="15077">
                  <c:v>-35.570999999999998</c:v>
                </c:pt>
                <c:pt idx="15078">
                  <c:v>-35.568999999999996</c:v>
                </c:pt>
                <c:pt idx="15079">
                  <c:v>-35.566999999999993</c:v>
                </c:pt>
                <c:pt idx="15080">
                  <c:v>-35.564999999999998</c:v>
                </c:pt>
                <c:pt idx="15081">
                  <c:v>-35.562999999999995</c:v>
                </c:pt>
                <c:pt idx="15082">
                  <c:v>-35.560999999999993</c:v>
                </c:pt>
                <c:pt idx="15083">
                  <c:v>-35.558999999999997</c:v>
                </c:pt>
                <c:pt idx="15084">
                  <c:v>-35.556999999999995</c:v>
                </c:pt>
                <c:pt idx="15085">
                  <c:v>-35.554999999999993</c:v>
                </c:pt>
                <c:pt idx="15086">
                  <c:v>-35.552999999999997</c:v>
                </c:pt>
                <c:pt idx="15087">
                  <c:v>-35.550999999999995</c:v>
                </c:pt>
                <c:pt idx="15088">
                  <c:v>-35.548999999999992</c:v>
                </c:pt>
                <c:pt idx="15089">
                  <c:v>-35.546999999999997</c:v>
                </c:pt>
                <c:pt idx="15090">
                  <c:v>-35.544999999999995</c:v>
                </c:pt>
                <c:pt idx="15091">
                  <c:v>-35.542999999999992</c:v>
                </c:pt>
                <c:pt idx="15092">
                  <c:v>-35.540999999999997</c:v>
                </c:pt>
                <c:pt idx="15093">
                  <c:v>-35.538999999999994</c:v>
                </c:pt>
                <c:pt idx="15094">
                  <c:v>-35.536999999999992</c:v>
                </c:pt>
                <c:pt idx="15095">
                  <c:v>-35.534999999999997</c:v>
                </c:pt>
                <c:pt idx="15096">
                  <c:v>-35.532999999999994</c:v>
                </c:pt>
                <c:pt idx="15097">
                  <c:v>-35.530999999999992</c:v>
                </c:pt>
                <c:pt idx="15098">
                  <c:v>-35.528999999999996</c:v>
                </c:pt>
                <c:pt idx="15099">
                  <c:v>-35.526999999999994</c:v>
                </c:pt>
                <c:pt idx="15100">
                  <c:v>-35.524999999999991</c:v>
                </c:pt>
                <c:pt idx="15101">
                  <c:v>-35.522999999999996</c:v>
                </c:pt>
                <c:pt idx="15102">
                  <c:v>-35.520999999999994</c:v>
                </c:pt>
                <c:pt idx="15103">
                  <c:v>-35.518999999999991</c:v>
                </c:pt>
                <c:pt idx="15104">
                  <c:v>-35.516999999999996</c:v>
                </c:pt>
                <c:pt idx="15105">
                  <c:v>-35.514999999999993</c:v>
                </c:pt>
                <c:pt idx="15106">
                  <c:v>-35.512999999999991</c:v>
                </c:pt>
                <c:pt idx="15107">
                  <c:v>-35.510999999999996</c:v>
                </c:pt>
                <c:pt idx="15108">
                  <c:v>-35.508999999999993</c:v>
                </c:pt>
                <c:pt idx="15109">
                  <c:v>-35.506999999999991</c:v>
                </c:pt>
                <c:pt idx="15110">
                  <c:v>-35.504999999999995</c:v>
                </c:pt>
                <c:pt idx="15111">
                  <c:v>-35.502999999999993</c:v>
                </c:pt>
                <c:pt idx="15112">
                  <c:v>-35.500999999999991</c:v>
                </c:pt>
                <c:pt idx="15113">
                  <c:v>-35.498999999999995</c:v>
                </c:pt>
                <c:pt idx="15114">
                  <c:v>-35.496999999999993</c:v>
                </c:pt>
                <c:pt idx="15115">
                  <c:v>-35.49499999999999</c:v>
                </c:pt>
                <c:pt idx="15116">
                  <c:v>-35.492999999999995</c:v>
                </c:pt>
                <c:pt idx="15117">
                  <c:v>-35.490999999999993</c:v>
                </c:pt>
                <c:pt idx="15118">
                  <c:v>-35.48899999999999</c:v>
                </c:pt>
                <c:pt idx="15119">
                  <c:v>-35.486999999999995</c:v>
                </c:pt>
                <c:pt idx="15120">
                  <c:v>-35.484999999999999</c:v>
                </c:pt>
                <c:pt idx="15121">
                  <c:v>-35.48299999999999</c:v>
                </c:pt>
                <c:pt idx="15122">
                  <c:v>-35.480999999999995</c:v>
                </c:pt>
                <c:pt idx="15123">
                  <c:v>-35.478999999999999</c:v>
                </c:pt>
                <c:pt idx="15124">
                  <c:v>-35.47699999999999</c:v>
                </c:pt>
                <c:pt idx="15125">
                  <c:v>-35.474999999999994</c:v>
                </c:pt>
                <c:pt idx="15126">
                  <c:v>-35.472999999999999</c:v>
                </c:pt>
                <c:pt idx="15127">
                  <c:v>-35.470999999999989</c:v>
                </c:pt>
                <c:pt idx="15128">
                  <c:v>-35.468999999999994</c:v>
                </c:pt>
                <c:pt idx="15129">
                  <c:v>-35.466999999999999</c:v>
                </c:pt>
                <c:pt idx="15130">
                  <c:v>-35.464999999999989</c:v>
                </c:pt>
                <c:pt idx="15131">
                  <c:v>-35.462999999999994</c:v>
                </c:pt>
                <c:pt idx="15132">
                  <c:v>-35.460999999999999</c:v>
                </c:pt>
                <c:pt idx="15133">
                  <c:v>-35.458999999999996</c:v>
                </c:pt>
                <c:pt idx="15134">
                  <c:v>-35.456999999999994</c:v>
                </c:pt>
                <c:pt idx="15135">
                  <c:v>-35.454999999999998</c:v>
                </c:pt>
                <c:pt idx="15136">
                  <c:v>-35.452999999999996</c:v>
                </c:pt>
                <c:pt idx="15137">
                  <c:v>-35.450999999999993</c:v>
                </c:pt>
                <c:pt idx="15138">
                  <c:v>-35.448999999999998</c:v>
                </c:pt>
                <c:pt idx="15139">
                  <c:v>-35.446999999999996</c:v>
                </c:pt>
                <c:pt idx="15140">
                  <c:v>-35.444999999999993</c:v>
                </c:pt>
                <c:pt idx="15141">
                  <c:v>-35.442999999999998</c:v>
                </c:pt>
                <c:pt idx="15142">
                  <c:v>-35.440999999999995</c:v>
                </c:pt>
                <c:pt idx="15143">
                  <c:v>-35.438999999999993</c:v>
                </c:pt>
                <c:pt idx="15144">
                  <c:v>-35.436999999999998</c:v>
                </c:pt>
                <c:pt idx="15145">
                  <c:v>-35.434999999999995</c:v>
                </c:pt>
                <c:pt idx="15146">
                  <c:v>-35.432999999999993</c:v>
                </c:pt>
                <c:pt idx="15147">
                  <c:v>-35.430999999999997</c:v>
                </c:pt>
                <c:pt idx="15148">
                  <c:v>-35.428999999999995</c:v>
                </c:pt>
                <c:pt idx="15149">
                  <c:v>-35.426999999999992</c:v>
                </c:pt>
                <c:pt idx="15150">
                  <c:v>-35.424999999999997</c:v>
                </c:pt>
                <c:pt idx="15151">
                  <c:v>-35.422999999999995</c:v>
                </c:pt>
                <c:pt idx="15152">
                  <c:v>-35.420999999999992</c:v>
                </c:pt>
                <c:pt idx="15153">
                  <c:v>-35.418999999999997</c:v>
                </c:pt>
                <c:pt idx="15154">
                  <c:v>-35.416999999999994</c:v>
                </c:pt>
                <c:pt idx="15155">
                  <c:v>-35.414999999999992</c:v>
                </c:pt>
                <c:pt idx="15156">
                  <c:v>-35.412999999999997</c:v>
                </c:pt>
                <c:pt idx="15157">
                  <c:v>-35.410999999999994</c:v>
                </c:pt>
                <c:pt idx="15158">
                  <c:v>-35.408999999999992</c:v>
                </c:pt>
                <c:pt idx="15159">
                  <c:v>-35.406999999999996</c:v>
                </c:pt>
                <c:pt idx="15160">
                  <c:v>-35.404999999999994</c:v>
                </c:pt>
                <c:pt idx="15161">
                  <c:v>-35.402999999999992</c:v>
                </c:pt>
                <c:pt idx="15162">
                  <c:v>-35.400999999999996</c:v>
                </c:pt>
                <c:pt idx="15163">
                  <c:v>-35.398999999999994</c:v>
                </c:pt>
                <c:pt idx="15164">
                  <c:v>-35.396999999999991</c:v>
                </c:pt>
                <c:pt idx="15165">
                  <c:v>-35.394999999999996</c:v>
                </c:pt>
                <c:pt idx="15166">
                  <c:v>-35.392999999999994</c:v>
                </c:pt>
                <c:pt idx="15167">
                  <c:v>-35.390999999999991</c:v>
                </c:pt>
                <c:pt idx="15168">
                  <c:v>-35.388999999999996</c:v>
                </c:pt>
                <c:pt idx="15169">
                  <c:v>-35.386999999999993</c:v>
                </c:pt>
                <c:pt idx="15170">
                  <c:v>-35.384999999999991</c:v>
                </c:pt>
                <c:pt idx="15171">
                  <c:v>-35.382999999999996</c:v>
                </c:pt>
                <c:pt idx="15172">
                  <c:v>-35.380999999999993</c:v>
                </c:pt>
                <c:pt idx="15173">
                  <c:v>-35.378999999999991</c:v>
                </c:pt>
                <c:pt idx="15174">
                  <c:v>-35.376999999999995</c:v>
                </c:pt>
                <c:pt idx="15175">
                  <c:v>-35.374999999999993</c:v>
                </c:pt>
                <c:pt idx="15176">
                  <c:v>-35.37299999999999</c:v>
                </c:pt>
                <c:pt idx="15177">
                  <c:v>-35.370999999999995</c:v>
                </c:pt>
                <c:pt idx="15178">
                  <c:v>-35.368999999999993</c:v>
                </c:pt>
                <c:pt idx="15179">
                  <c:v>-35.36699999999999</c:v>
                </c:pt>
                <c:pt idx="15180">
                  <c:v>-35.364999999999995</c:v>
                </c:pt>
                <c:pt idx="15181">
                  <c:v>-35.363</c:v>
                </c:pt>
                <c:pt idx="15182">
                  <c:v>-35.36099999999999</c:v>
                </c:pt>
                <c:pt idx="15183">
                  <c:v>-35.358999999999995</c:v>
                </c:pt>
                <c:pt idx="15184">
                  <c:v>-35.356999999999999</c:v>
                </c:pt>
                <c:pt idx="15185">
                  <c:v>-35.35499999999999</c:v>
                </c:pt>
                <c:pt idx="15186">
                  <c:v>-35.352999999999994</c:v>
                </c:pt>
                <c:pt idx="15187">
                  <c:v>-35.350999999999999</c:v>
                </c:pt>
                <c:pt idx="15188">
                  <c:v>-35.34899999999999</c:v>
                </c:pt>
                <c:pt idx="15189">
                  <c:v>-35.346999999999994</c:v>
                </c:pt>
                <c:pt idx="15190">
                  <c:v>-35.344999999999999</c:v>
                </c:pt>
                <c:pt idx="15191">
                  <c:v>-35.342999999999989</c:v>
                </c:pt>
                <c:pt idx="15192">
                  <c:v>-35.340999999999994</c:v>
                </c:pt>
                <c:pt idx="15193">
                  <c:v>-35.338999999999999</c:v>
                </c:pt>
                <c:pt idx="15194">
                  <c:v>-35.336999999999989</c:v>
                </c:pt>
                <c:pt idx="15195">
                  <c:v>-35.334999999999994</c:v>
                </c:pt>
                <c:pt idx="15196">
                  <c:v>-35.332999999999998</c:v>
                </c:pt>
                <c:pt idx="15197">
                  <c:v>-35.330999999999996</c:v>
                </c:pt>
                <c:pt idx="15198">
                  <c:v>-35.328999999999994</c:v>
                </c:pt>
                <c:pt idx="15199">
                  <c:v>-35.326999999999998</c:v>
                </c:pt>
                <c:pt idx="15200">
                  <c:v>-35.324999999999996</c:v>
                </c:pt>
                <c:pt idx="15201">
                  <c:v>-35.322999999999993</c:v>
                </c:pt>
                <c:pt idx="15202">
                  <c:v>-35.320999999999998</c:v>
                </c:pt>
                <c:pt idx="15203">
                  <c:v>-35.318999999999996</c:v>
                </c:pt>
                <c:pt idx="15204">
                  <c:v>-35.316999999999993</c:v>
                </c:pt>
                <c:pt idx="15205">
                  <c:v>-35.314999999999998</c:v>
                </c:pt>
                <c:pt idx="15206">
                  <c:v>-35.312999999999995</c:v>
                </c:pt>
                <c:pt idx="15207">
                  <c:v>-35.310999999999993</c:v>
                </c:pt>
                <c:pt idx="15208">
                  <c:v>-35.308999999999997</c:v>
                </c:pt>
                <c:pt idx="15209">
                  <c:v>-35.306999999999995</c:v>
                </c:pt>
                <c:pt idx="15210">
                  <c:v>-35.304999999999993</c:v>
                </c:pt>
                <c:pt idx="15211">
                  <c:v>-35.302999999999997</c:v>
                </c:pt>
                <c:pt idx="15212">
                  <c:v>-35.300999999999995</c:v>
                </c:pt>
                <c:pt idx="15213">
                  <c:v>-35.298999999999992</c:v>
                </c:pt>
                <c:pt idx="15214">
                  <c:v>-35.296999999999997</c:v>
                </c:pt>
                <c:pt idx="15215">
                  <c:v>-35.294999999999995</c:v>
                </c:pt>
                <c:pt idx="15216">
                  <c:v>-35.292999999999992</c:v>
                </c:pt>
                <c:pt idx="15217">
                  <c:v>-35.290999999999997</c:v>
                </c:pt>
                <c:pt idx="15218">
                  <c:v>-35.288999999999994</c:v>
                </c:pt>
                <c:pt idx="15219">
                  <c:v>-35.286999999999992</c:v>
                </c:pt>
                <c:pt idx="15220">
                  <c:v>-35.284999999999997</c:v>
                </c:pt>
                <c:pt idx="15221">
                  <c:v>-35.282999999999994</c:v>
                </c:pt>
                <c:pt idx="15222">
                  <c:v>-35.280999999999992</c:v>
                </c:pt>
                <c:pt idx="15223">
                  <c:v>-35.278999999999996</c:v>
                </c:pt>
                <c:pt idx="15224">
                  <c:v>-35.276999999999994</c:v>
                </c:pt>
                <c:pt idx="15225">
                  <c:v>-35.274999999999991</c:v>
                </c:pt>
                <c:pt idx="15226">
                  <c:v>-35.272999999999996</c:v>
                </c:pt>
                <c:pt idx="15227">
                  <c:v>-35.270999999999994</c:v>
                </c:pt>
                <c:pt idx="15228">
                  <c:v>-35.268999999999991</c:v>
                </c:pt>
                <c:pt idx="15229">
                  <c:v>-35.266999999999996</c:v>
                </c:pt>
                <c:pt idx="15230">
                  <c:v>-35.264999999999993</c:v>
                </c:pt>
                <c:pt idx="15231">
                  <c:v>-35.262999999999991</c:v>
                </c:pt>
                <c:pt idx="15232">
                  <c:v>-35.260999999999996</c:v>
                </c:pt>
                <c:pt idx="15233">
                  <c:v>-35.258999999999993</c:v>
                </c:pt>
                <c:pt idx="15234">
                  <c:v>-35.256999999999991</c:v>
                </c:pt>
                <c:pt idx="15235">
                  <c:v>-35.254999999999995</c:v>
                </c:pt>
                <c:pt idx="15236">
                  <c:v>-35.252999999999993</c:v>
                </c:pt>
                <c:pt idx="15237">
                  <c:v>-35.250999999999991</c:v>
                </c:pt>
                <c:pt idx="15238">
                  <c:v>-35.248999999999995</c:v>
                </c:pt>
                <c:pt idx="15239">
                  <c:v>-35.246999999999993</c:v>
                </c:pt>
                <c:pt idx="15240">
                  <c:v>-35.24499999999999</c:v>
                </c:pt>
                <c:pt idx="15241">
                  <c:v>-35.242999999999995</c:v>
                </c:pt>
                <c:pt idx="15242">
                  <c:v>-35.240999999999993</c:v>
                </c:pt>
                <c:pt idx="15243">
                  <c:v>-35.23899999999999</c:v>
                </c:pt>
                <c:pt idx="15244">
                  <c:v>-35.236999999999995</c:v>
                </c:pt>
                <c:pt idx="15245">
                  <c:v>-35.234999999999999</c:v>
                </c:pt>
                <c:pt idx="15246">
                  <c:v>-35.23299999999999</c:v>
                </c:pt>
                <c:pt idx="15247">
                  <c:v>-35.230999999999995</c:v>
                </c:pt>
                <c:pt idx="15248">
                  <c:v>-35.228999999999999</c:v>
                </c:pt>
                <c:pt idx="15249">
                  <c:v>-35.22699999999999</c:v>
                </c:pt>
                <c:pt idx="15250">
                  <c:v>-35.224999999999994</c:v>
                </c:pt>
                <c:pt idx="15251">
                  <c:v>-35.222999999999999</c:v>
                </c:pt>
                <c:pt idx="15252">
                  <c:v>-35.220999999999989</c:v>
                </c:pt>
                <c:pt idx="15253">
                  <c:v>-35.218999999999994</c:v>
                </c:pt>
                <c:pt idx="15254">
                  <c:v>-35.216999999999999</c:v>
                </c:pt>
                <c:pt idx="15255">
                  <c:v>-35.214999999999989</c:v>
                </c:pt>
                <c:pt idx="15256">
                  <c:v>-35.212999999999994</c:v>
                </c:pt>
                <c:pt idx="15257">
                  <c:v>-35.210999999999999</c:v>
                </c:pt>
                <c:pt idx="15258">
                  <c:v>-35.208999999999996</c:v>
                </c:pt>
                <c:pt idx="15259">
                  <c:v>-35.206999999999994</c:v>
                </c:pt>
                <c:pt idx="15260">
                  <c:v>-35.204999999999998</c:v>
                </c:pt>
                <c:pt idx="15261">
                  <c:v>-35.202999999999996</c:v>
                </c:pt>
                <c:pt idx="15262">
                  <c:v>-35.200999999999993</c:v>
                </c:pt>
                <c:pt idx="15263">
                  <c:v>-35.198999999999998</c:v>
                </c:pt>
                <c:pt idx="15264">
                  <c:v>-35.196999999999996</c:v>
                </c:pt>
                <c:pt idx="15265">
                  <c:v>-35.194999999999993</c:v>
                </c:pt>
                <c:pt idx="15266">
                  <c:v>-35.192999999999998</c:v>
                </c:pt>
                <c:pt idx="15267">
                  <c:v>-35.190999999999995</c:v>
                </c:pt>
                <c:pt idx="15268">
                  <c:v>-35.188999999999993</c:v>
                </c:pt>
                <c:pt idx="15269">
                  <c:v>-35.186999999999998</c:v>
                </c:pt>
                <c:pt idx="15270">
                  <c:v>-35.184999999999995</c:v>
                </c:pt>
                <c:pt idx="15271">
                  <c:v>-35.182999999999993</c:v>
                </c:pt>
                <c:pt idx="15272">
                  <c:v>-35.180999999999997</c:v>
                </c:pt>
                <c:pt idx="15273">
                  <c:v>-35.178999999999995</c:v>
                </c:pt>
                <c:pt idx="15274">
                  <c:v>-35.176999999999992</c:v>
                </c:pt>
                <c:pt idx="15275">
                  <c:v>-35.174999999999997</c:v>
                </c:pt>
                <c:pt idx="15276">
                  <c:v>-35.172999999999995</c:v>
                </c:pt>
                <c:pt idx="15277">
                  <c:v>-35.170999999999992</c:v>
                </c:pt>
                <c:pt idx="15278">
                  <c:v>-35.168999999999997</c:v>
                </c:pt>
                <c:pt idx="15279">
                  <c:v>-35.166999999999994</c:v>
                </c:pt>
                <c:pt idx="15280">
                  <c:v>-35.164999999999992</c:v>
                </c:pt>
                <c:pt idx="15281">
                  <c:v>-35.162999999999997</c:v>
                </c:pt>
                <c:pt idx="15282">
                  <c:v>-35.160999999999994</c:v>
                </c:pt>
                <c:pt idx="15283">
                  <c:v>-35.158999999999992</c:v>
                </c:pt>
                <c:pt idx="15284">
                  <c:v>-35.156999999999996</c:v>
                </c:pt>
                <c:pt idx="15285">
                  <c:v>-35.154999999999994</c:v>
                </c:pt>
                <c:pt idx="15286">
                  <c:v>-35.152999999999992</c:v>
                </c:pt>
                <c:pt idx="15287">
                  <c:v>-35.150999999999996</c:v>
                </c:pt>
                <c:pt idx="15288">
                  <c:v>-35.148999999999994</c:v>
                </c:pt>
                <c:pt idx="15289">
                  <c:v>-35.146999999999991</c:v>
                </c:pt>
                <c:pt idx="15290">
                  <c:v>-35.144999999999996</c:v>
                </c:pt>
                <c:pt idx="15291">
                  <c:v>-35.142999999999994</c:v>
                </c:pt>
                <c:pt idx="15292">
                  <c:v>-35.140999999999991</c:v>
                </c:pt>
                <c:pt idx="15293">
                  <c:v>-35.138999999999996</c:v>
                </c:pt>
                <c:pt idx="15294">
                  <c:v>-35.136999999999993</c:v>
                </c:pt>
                <c:pt idx="15295">
                  <c:v>-35.134999999999991</c:v>
                </c:pt>
                <c:pt idx="15296">
                  <c:v>-35.132999999999996</c:v>
                </c:pt>
                <c:pt idx="15297">
                  <c:v>-35.130999999999993</c:v>
                </c:pt>
                <c:pt idx="15298">
                  <c:v>-35.128999999999991</c:v>
                </c:pt>
                <c:pt idx="15299">
                  <c:v>-35.126999999999995</c:v>
                </c:pt>
                <c:pt idx="15300">
                  <c:v>-35.124999999999993</c:v>
                </c:pt>
                <c:pt idx="15301">
                  <c:v>-35.12299999999999</c:v>
                </c:pt>
                <c:pt idx="15302">
                  <c:v>-35.120999999999995</c:v>
                </c:pt>
                <c:pt idx="15303">
                  <c:v>-35.118999999999993</c:v>
                </c:pt>
                <c:pt idx="15304">
                  <c:v>-35.11699999999999</c:v>
                </c:pt>
                <c:pt idx="15305">
                  <c:v>-35.114999999999995</c:v>
                </c:pt>
                <c:pt idx="15306">
                  <c:v>-35.113</c:v>
                </c:pt>
                <c:pt idx="15307">
                  <c:v>-35.11099999999999</c:v>
                </c:pt>
                <c:pt idx="15308">
                  <c:v>-35.108999999999995</c:v>
                </c:pt>
                <c:pt idx="15309">
                  <c:v>-35.106999999999999</c:v>
                </c:pt>
                <c:pt idx="15310">
                  <c:v>-35.10499999999999</c:v>
                </c:pt>
                <c:pt idx="15311">
                  <c:v>-35.102999999999994</c:v>
                </c:pt>
                <c:pt idx="15312">
                  <c:v>-35.100999999999999</c:v>
                </c:pt>
                <c:pt idx="15313">
                  <c:v>-35.09899999999999</c:v>
                </c:pt>
                <c:pt idx="15314">
                  <c:v>-35.096999999999994</c:v>
                </c:pt>
                <c:pt idx="15315">
                  <c:v>-35.094999999999999</c:v>
                </c:pt>
                <c:pt idx="15316">
                  <c:v>-35.092999999999989</c:v>
                </c:pt>
                <c:pt idx="15317">
                  <c:v>-35.090999999999994</c:v>
                </c:pt>
                <c:pt idx="15318">
                  <c:v>-35.088999999999999</c:v>
                </c:pt>
                <c:pt idx="15319">
                  <c:v>-35.086999999999989</c:v>
                </c:pt>
                <c:pt idx="15320">
                  <c:v>-35.084999999999994</c:v>
                </c:pt>
                <c:pt idx="15321">
                  <c:v>-35.082999999999998</c:v>
                </c:pt>
                <c:pt idx="15322">
                  <c:v>-35.080999999999996</c:v>
                </c:pt>
                <c:pt idx="15323">
                  <c:v>-35.078999999999994</c:v>
                </c:pt>
                <c:pt idx="15324">
                  <c:v>-35.076999999999998</c:v>
                </c:pt>
                <c:pt idx="15325">
                  <c:v>-35.074999999999996</c:v>
                </c:pt>
                <c:pt idx="15326">
                  <c:v>-35.072999999999993</c:v>
                </c:pt>
                <c:pt idx="15327">
                  <c:v>-35.070999999999998</c:v>
                </c:pt>
                <c:pt idx="15328">
                  <c:v>-35.068999999999996</c:v>
                </c:pt>
                <c:pt idx="15329">
                  <c:v>-35.066999999999993</c:v>
                </c:pt>
                <c:pt idx="15330">
                  <c:v>-35.064999999999998</c:v>
                </c:pt>
                <c:pt idx="15331">
                  <c:v>-35.062999999999995</c:v>
                </c:pt>
                <c:pt idx="15332">
                  <c:v>-35.060999999999993</c:v>
                </c:pt>
                <c:pt idx="15333">
                  <c:v>-35.058999999999997</c:v>
                </c:pt>
                <c:pt idx="15334">
                  <c:v>-35.056999999999995</c:v>
                </c:pt>
                <c:pt idx="15335">
                  <c:v>-35.054999999999993</c:v>
                </c:pt>
                <c:pt idx="15336">
                  <c:v>-35.052999999999997</c:v>
                </c:pt>
                <c:pt idx="15337">
                  <c:v>-35.050999999999995</c:v>
                </c:pt>
                <c:pt idx="15338">
                  <c:v>-35.048999999999992</c:v>
                </c:pt>
                <c:pt idx="15339">
                  <c:v>-35.046999999999997</c:v>
                </c:pt>
                <c:pt idx="15340">
                  <c:v>-35.044999999999995</c:v>
                </c:pt>
                <c:pt idx="15341">
                  <c:v>-35.042999999999992</c:v>
                </c:pt>
                <c:pt idx="15342">
                  <c:v>-35.040999999999997</c:v>
                </c:pt>
                <c:pt idx="15343">
                  <c:v>-35.038999999999994</c:v>
                </c:pt>
                <c:pt idx="15344">
                  <c:v>-35.036999999999992</c:v>
                </c:pt>
                <c:pt idx="15345">
                  <c:v>-35.034999999999997</c:v>
                </c:pt>
                <c:pt idx="15346">
                  <c:v>-35.032999999999994</c:v>
                </c:pt>
                <c:pt idx="15347">
                  <c:v>-35.030999999999992</c:v>
                </c:pt>
                <c:pt idx="15348">
                  <c:v>-35.028999999999996</c:v>
                </c:pt>
                <c:pt idx="15349">
                  <c:v>-35.026999999999994</c:v>
                </c:pt>
                <c:pt idx="15350">
                  <c:v>-35.024999999999991</c:v>
                </c:pt>
                <c:pt idx="15351">
                  <c:v>-35.022999999999996</c:v>
                </c:pt>
                <c:pt idx="15352">
                  <c:v>-35.020999999999994</c:v>
                </c:pt>
                <c:pt idx="15353">
                  <c:v>-35.018999999999991</c:v>
                </c:pt>
                <c:pt idx="15354">
                  <c:v>-35.016999999999996</c:v>
                </c:pt>
                <c:pt idx="15355">
                  <c:v>-35.014999999999993</c:v>
                </c:pt>
                <c:pt idx="15356">
                  <c:v>-35.012999999999991</c:v>
                </c:pt>
                <c:pt idx="15357">
                  <c:v>-35.010999999999996</c:v>
                </c:pt>
                <c:pt idx="15358">
                  <c:v>-35.008999999999993</c:v>
                </c:pt>
                <c:pt idx="15359">
                  <c:v>-35.006999999999991</c:v>
                </c:pt>
                <c:pt idx="15360">
                  <c:v>-35.004999999999995</c:v>
                </c:pt>
                <c:pt idx="15361">
                  <c:v>-35.002999999999993</c:v>
                </c:pt>
                <c:pt idx="15362">
                  <c:v>-35.000999999999991</c:v>
                </c:pt>
                <c:pt idx="15363">
                  <c:v>-34.998999999999995</c:v>
                </c:pt>
                <c:pt idx="15364">
                  <c:v>-34.996999999999993</c:v>
                </c:pt>
                <c:pt idx="15365">
                  <c:v>-34.99499999999999</c:v>
                </c:pt>
                <c:pt idx="15366">
                  <c:v>-34.992999999999995</c:v>
                </c:pt>
                <c:pt idx="15367">
                  <c:v>-34.990999999999993</c:v>
                </c:pt>
                <c:pt idx="15368">
                  <c:v>-34.98899999999999</c:v>
                </c:pt>
                <c:pt idx="15369">
                  <c:v>-34.986999999999995</c:v>
                </c:pt>
                <c:pt idx="15370">
                  <c:v>-34.984999999999999</c:v>
                </c:pt>
                <c:pt idx="15371">
                  <c:v>-34.98299999999999</c:v>
                </c:pt>
                <c:pt idx="15372">
                  <c:v>-34.980999999999995</c:v>
                </c:pt>
                <c:pt idx="15373">
                  <c:v>-34.978999999999999</c:v>
                </c:pt>
                <c:pt idx="15374">
                  <c:v>-34.97699999999999</c:v>
                </c:pt>
                <c:pt idx="15375">
                  <c:v>-34.974999999999994</c:v>
                </c:pt>
                <c:pt idx="15376">
                  <c:v>-34.972999999999999</c:v>
                </c:pt>
                <c:pt idx="15377">
                  <c:v>-34.970999999999989</c:v>
                </c:pt>
                <c:pt idx="15378">
                  <c:v>-34.968999999999994</c:v>
                </c:pt>
                <c:pt idx="15379">
                  <c:v>-34.966999999999999</c:v>
                </c:pt>
                <c:pt idx="15380">
                  <c:v>-34.964999999999989</c:v>
                </c:pt>
                <c:pt idx="15381">
                  <c:v>-34.962999999999994</c:v>
                </c:pt>
                <c:pt idx="15382">
                  <c:v>-34.960999999999999</c:v>
                </c:pt>
                <c:pt idx="15383">
                  <c:v>-34.958999999999996</c:v>
                </c:pt>
                <c:pt idx="15384">
                  <c:v>-34.956999999999994</c:v>
                </c:pt>
                <c:pt idx="15385">
                  <c:v>-34.954999999999998</c:v>
                </c:pt>
                <c:pt idx="15386">
                  <c:v>-34.952999999999996</c:v>
                </c:pt>
                <c:pt idx="15387">
                  <c:v>-34.950999999999993</c:v>
                </c:pt>
                <c:pt idx="15388">
                  <c:v>-34.948999999999998</c:v>
                </c:pt>
                <c:pt idx="15389">
                  <c:v>-34.946999999999996</c:v>
                </c:pt>
                <c:pt idx="15390">
                  <c:v>-34.944999999999993</c:v>
                </c:pt>
                <c:pt idx="15391">
                  <c:v>-34.942999999999998</c:v>
                </c:pt>
                <c:pt idx="15392">
                  <c:v>-34.940999999999995</c:v>
                </c:pt>
                <c:pt idx="15393">
                  <c:v>-34.938999999999993</c:v>
                </c:pt>
                <c:pt idx="15394">
                  <c:v>-34.936999999999998</c:v>
                </c:pt>
                <c:pt idx="15395">
                  <c:v>-34.934999999999995</c:v>
                </c:pt>
                <c:pt idx="15396">
                  <c:v>-34.932999999999993</c:v>
                </c:pt>
                <c:pt idx="15397">
                  <c:v>-34.930999999999997</c:v>
                </c:pt>
                <c:pt idx="15398">
                  <c:v>-34.928999999999995</c:v>
                </c:pt>
                <c:pt idx="15399">
                  <c:v>-34.926999999999992</c:v>
                </c:pt>
                <c:pt idx="15400">
                  <c:v>-34.924999999999997</c:v>
                </c:pt>
                <c:pt idx="15401">
                  <c:v>-34.922999999999995</c:v>
                </c:pt>
                <c:pt idx="15402">
                  <c:v>-34.920999999999992</c:v>
                </c:pt>
                <c:pt idx="15403">
                  <c:v>-34.918999999999997</c:v>
                </c:pt>
                <c:pt idx="15404">
                  <c:v>-34.916999999999994</c:v>
                </c:pt>
                <c:pt idx="15405">
                  <c:v>-34.914999999999992</c:v>
                </c:pt>
                <c:pt idx="15406">
                  <c:v>-34.912999999999997</c:v>
                </c:pt>
                <c:pt idx="15407">
                  <c:v>-34.910999999999994</c:v>
                </c:pt>
                <c:pt idx="15408">
                  <c:v>-34.908999999999992</c:v>
                </c:pt>
                <c:pt idx="15409">
                  <c:v>-34.906999999999996</c:v>
                </c:pt>
                <c:pt idx="15410">
                  <c:v>-34.904999999999994</c:v>
                </c:pt>
                <c:pt idx="15411">
                  <c:v>-34.902999999999992</c:v>
                </c:pt>
                <c:pt idx="15412">
                  <c:v>-34.900999999999996</c:v>
                </c:pt>
                <c:pt idx="15413">
                  <c:v>-34.898999999999994</c:v>
                </c:pt>
                <c:pt idx="15414">
                  <c:v>-34.896999999999991</c:v>
                </c:pt>
                <c:pt idx="15415">
                  <c:v>-34.894999999999996</c:v>
                </c:pt>
                <c:pt idx="15416">
                  <c:v>-34.892999999999994</c:v>
                </c:pt>
                <c:pt idx="15417">
                  <c:v>-34.890999999999991</c:v>
                </c:pt>
                <c:pt idx="15418">
                  <c:v>-34.888999999999996</c:v>
                </c:pt>
                <c:pt idx="15419">
                  <c:v>-34.886999999999993</c:v>
                </c:pt>
                <c:pt idx="15420">
                  <c:v>-34.884999999999991</c:v>
                </c:pt>
                <c:pt idx="15421">
                  <c:v>-34.882999999999996</c:v>
                </c:pt>
                <c:pt idx="15422">
                  <c:v>-34.880999999999993</c:v>
                </c:pt>
                <c:pt idx="15423">
                  <c:v>-34.878999999999991</c:v>
                </c:pt>
                <c:pt idx="15424">
                  <c:v>-34.876999999999995</c:v>
                </c:pt>
                <c:pt idx="15425">
                  <c:v>-34.874999999999993</c:v>
                </c:pt>
                <c:pt idx="15426">
                  <c:v>-34.87299999999999</c:v>
                </c:pt>
                <c:pt idx="15427">
                  <c:v>-34.870999999999995</c:v>
                </c:pt>
                <c:pt idx="15428">
                  <c:v>-34.868999999999993</c:v>
                </c:pt>
                <c:pt idx="15429">
                  <c:v>-34.86699999999999</c:v>
                </c:pt>
                <c:pt idx="15430">
                  <c:v>-34.864999999999995</c:v>
                </c:pt>
                <c:pt idx="15431">
                  <c:v>-34.863</c:v>
                </c:pt>
                <c:pt idx="15432">
                  <c:v>-34.86099999999999</c:v>
                </c:pt>
                <c:pt idx="15433">
                  <c:v>-34.858999999999995</c:v>
                </c:pt>
                <c:pt idx="15434">
                  <c:v>-34.856999999999999</c:v>
                </c:pt>
                <c:pt idx="15435">
                  <c:v>-34.85499999999999</c:v>
                </c:pt>
                <c:pt idx="15436">
                  <c:v>-34.852999999999994</c:v>
                </c:pt>
                <c:pt idx="15437">
                  <c:v>-34.850999999999999</c:v>
                </c:pt>
                <c:pt idx="15438">
                  <c:v>-34.84899999999999</c:v>
                </c:pt>
                <c:pt idx="15439">
                  <c:v>-34.846999999999994</c:v>
                </c:pt>
                <c:pt idx="15440">
                  <c:v>-34.844999999999999</c:v>
                </c:pt>
                <c:pt idx="15441">
                  <c:v>-34.842999999999989</c:v>
                </c:pt>
                <c:pt idx="15442">
                  <c:v>-34.840999999999994</c:v>
                </c:pt>
                <c:pt idx="15443">
                  <c:v>-34.838999999999999</c:v>
                </c:pt>
                <c:pt idx="15444">
                  <c:v>-34.836999999999989</c:v>
                </c:pt>
                <c:pt idx="15445">
                  <c:v>-34.834999999999994</c:v>
                </c:pt>
                <c:pt idx="15446">
                  <c:v>-34.832999999999998</c:v>
                </c:pt>
                <c:pt idx="15447">
                  <c:v>-34.830999999999996</c:v>
                </c:pt>
                <c:pt idx="15448">
                  <c:v>-34.828999999999994</c:v>
                </c:pt>
                <c:pt idx="15449">
                  <c:v>-34.826999999999998</c:v>
                </c:pt>
                <c:pt idx="15450">
                  <c:v>-34.824999999999996</c:v>
                </c:pt>
                <c:pt idx="15451">
                  <c:v>-34.822999999999993</c:v>
                </c:pt>
                <c:pt idx="15452">
                  <c:v>-34.820999999999998</c:v>
                </c:pt>
                <c:pt idx="15453">
                  <c:v>-34.818999999999996</c:v>
                </c:pt>
                <c:pt idx="15454">
                  <c:v>-34.816999999999993</c:v>
                </c:pt>
                <c:pt idx="15455">
                  <c:v>-34.814999999999998</c:v>
                </c:pt>
                <c:pt idx="15456">
                  <c:v>-34.812999999999995</c:v>
                </c:pt>
                <c:pt idx="15457">
                  <c:v>-34.810999999999993</c:v>
                </c:pt>
                <c:pt idx="15458">
                  <c:v>-34.808999999999997</c:v>
                </c:pt>
                <c:pt idx="15459">
                  <c:v>-34.806999999999995</c:v>
                </c:pt>
                <c:pt idx="15460">
                  <c:v>-34.804999999999993</c:v>
                </c:pt>
                <c:pt idx="15461">
                  <c:v>-34.802999999999997</c:v>
                </c:pt>
                <c:pt idx="15462">
                  <c:v>-34.800999999999995</c:v>
                </c:pt>
                <c:pt idx="15463">
                  <c:v>-34.798999999999992</c:v>
                </c:pt>
                <c:pt idx="15464">
                  <c:v>-34.796999999999997</c:v>
                </c:pt>
                <c:pt idx="15465">
                  <c:v>-34.794999999999995</c:v>
                </c:pt>
                <c:pt idx="15466">
                  <c:v>-34.792999999999992</c:v>
                </c:pt>
                <c:pt idx="15467">
                  <c:v>-34.790999999999997</c:v>
                </c:pt>
                <c:pt idx="15468">
                  <c:v>-34.788999999999994</c:v>
                </c:pt>
                <c:pt idx="15469">
                  <c:v>-34.786999999999992</c:v>
                </c:pt>
                <c:pt idx="15470">
                  <c:v>-34.784999999999997</c:v>
                </c:pt>
                <c:pt idx="15471">
                  <c:v>-34.782999999999994</c:v>
                </c:pt>
                <c:pt idx="15472">
                  <c:v>-34.780999999999992</c:v>
                </c:pt>
                <c:pt idx="15473">
                  <c:v>-34.778999999999996</c:v>
                </c:pt>
                <c:pt idx="15474">
                  <c:v>-34.776999999999994</c:v>
                </c:pt>
                <c:pt idx="15475">
                  <c:v>-34.774999999999991</c:v>
                </c:pt>
                <c:pt idx="15476">
                  <c:v>-34.772999999999996</c:v>
                </c:pt>
                <c:pt idx="15477">
                  <c:v>-34.770999999999994</c:v>
                </c:pt>
                <c:pt idx="15478">
                  <c:v>-34.768999999999991</c:v>
                </c:pt>
                <c:pt idx="15479">
                  <c:v>-34.766999999999996</c:v>
                </c:pt>
                <c:pt idx="15480">
                  <c:v>-34.764999999999993</c:v>
                </c:pt>
                <c:pt idx="15481">
                  <c:v>-34.762999999999991</c:v>
                </c:pt>
                <c:pt idx="15482">
                  <c:v>-34.760999999999996</c:v>
                </c:pt>
                <c:pt idx="15483">
                  <c:v>-34.758999999999993</c:v>
                </c:pt>
                <c:pt idx="15484">
                  <c:v>-34.756999999999991</c:v>
                </c:pt>
                <c:pt idx="15485">
                  <c:v>-34.754999999999995</c:v>
                </c:pt>
                <c:pt idx="15486">
                  <c:v>-34.752999999999993</c:v>
                </c:pt>
                <c:pt idx="15487">
                  <c:v>-34.750999999999991</c:v>
                </c:pt>
                <c:pt idx="15488">
                  <c:v>-34.748999999999995</c:v>
                </c:pt>
                <c:pt idx="15489">
                  <c:v>-34.746999999999993</c:v>
                </c:pt>
                <c:pt idx="15490">
                  <c:v>-34.74499999999999</c:v>
                </c:pt>
                <c:pt idx="15491">
                  <c:v>-34.742999999999995</c:v>
                </c:pt>
                <c:pt idx="15492">
                  <c:v>-34.740999999999993</c:v>
                </c:pt>
                <c:pt idx="15493">
                  <c:v>-34.73899999999999</c:v>
                </c:pt>
                <c:pt idx="15494">
                  <c:v>-34.736999999999995</c:v>
                </c:pt>
                <c:pt idx="15495">
                  <c:v>-34.734999999999999</c:v>
                </c:pt>
                <c:pt idx="15496">
                  <c:v>-34.73299999999999</c:v>
                </c:pt>
                <c:pt idx="15497">
                  <c:v>-34.730999999999995</c:v>
                </c:pt>
                <c:pt idx="15498">
                  <c:v>-34.728999999999999</c:v>
                </c:pt>
                <c:pt idx="15499">
                  <c:v>-34.72699999999999</c:v>
                </c:pt>
                <c:pt idx="15500">
                  <c:v>-34.724999999999994</c:v>
                </c:pt>
                <c:pt idx="15501">
                  <c:v>-34.722999999999999</c:v>
                </c:pt>
                <c:pt idx="15502">
                  <c:v>-34.720999999999989</c:v>
                </c:pt>
                <c:pt idx="15503">
                  <c:v>-34.718999999999994</c:v>
                </c:pt>
                <c:pt idx="15504">
                  <c:v>-34.716999999999999</c:v>
                </c:pt>
                <c:pt idx="15505">
                  <c:v>-34.714999999999989</c:v>
                </c:pt>
                <c:pt idx="15506">
                  <c:v>-34.712999999999994</c:v>
                </c:pt>
                <c:pt idx="15507">
                  <c:v>-34.710999999999999</c:v>
                </c:pt>
                <c:pt idx="15508">
                  <c:v>-34.708999999999996</c:v>
                </c:pt>
                <c:pt idx="15509">
                  <c:v>-34.706999999999994</c:v>
                </c:pt>
                <c:pt idx="15510">
                  <c:v>-34.704999999999998</c:v>
                </c:pt>
                <c:pt idx="15511">
                  <c:v>-34.702999999999996</c:v>
                </c:pt>
                <c:pt idx="15512">
                  <c:v>-34.700999999999993</c:v>
                </c:pt>
                <c:pt idx="15513">
                  <c:v>-34.698999999999998</c:v>
                </c:pt>
                <c:pt idx="15514">
                  <c:v>-34.696999999999996</c:v>
                </c:pt>
                <c:pt idx="15515">
                  <c:v>-34.694999999999993</c:v>
                </c:pt>
                <c:pt idx="15516">
                  <c:v>-34.692999999999998</c:v>
                </c:pt>
                <c:pt idx="15517">
                  <c:v>-34.690999999999995</c:v>
                </c:pt>
                <c:pt idx="15518">
                  <c:v>-34.688999999999993</c:v>
                </c:pt>
                <c:pt idx="15519">
                  <c:v>-34.686999999999998</c:v>
                </c:pt>
                <c:pt idx="15520">
                  <c:v>-34.684999999999995</c:v>
                </c:pt>
                <c:pt idx="15521">
                  <c:v>-34.682999999999993</c:v>
                </c:pt>
                <c:pt idx="15522">
                  <c:v>-34.680999999999997</c:v>
                </c:pt>
                <c:pt idx="15523">
                  <c:v>-34.678999999999995</c:v>
                </c:pt>
                <c:pt idx="15524">
                  <c:v>-34.676999999999992</c:v>
                </c:pt>
                <c:pt idx="15525">
                  <c:v>-34.674999999999997</c:v>
                </c:pt>
                <c:pt idx="15526">
                  <c:v>-34.672999999999995</c:v>
                </c:pt>
                <c:pt idx="15527">
                  <c:v>-34.670999999999992</c:v>
                </c:pt>
                <c:pt idx="15528">
                  <c:v>-34.668999999999997</c:v>
                </c:pt>
                <c:pt idx="15529">
                  <c:v>-34.666999999999994</c:v>
                </c:pt>
                <c:pt idx="15530">
                  <c:v>-34.664999999999992</c:v>
                </c:pt>
                <c:pt idx="15531">
                  <c:v>-34.662999999999997</c:v>
                </c:pt>
                <c:pt idx="15532">
                  <c:v>-34.660999999999994</c:v>
                </c:pt>
                <c:pt idx="15533">
                  <c:v>-34.658999999999992</c:v>
                </c:pt>
                <c:pt idx="15534">
                  <c:v>-34.656999999999996</c:v>
                </c:pt>
                <c:pt idx="15535">
                  <c:v>-34.654999999999994</c:v>
                </c:pt>
                <c:pt idx="15536">
                  <c:v>-34.652999999999992</c:v>
                </c:pt>
                <c:pt idx="15537">
                  <c:v>-34.650999999999996</c:v>
                </c:pt>
                <c:pt idx="15538">
                  <c:v>-34.648999999999994</c:v>
                </c:pt>
                <c:pt idx="15539">
                  <c:v>-34.646999999999991</c:v>
                </c:pt>
                <c:pt idx="15540">
                  <c:v>-34.644999999999996</c:v>
                </c:pt>
                <c:pt idx="15541">
                  <c:v>-34.642999999999994</c:v>
                </c:pt>
                <c:pt idx="15542">
                  <c:v>-34.640999999999991</c:v>
                </c:pt>
                <c:pt idx="15543">
                  <c:v>-34.638999999999996</c:v>
                </c:pt>
                <c:pt idx="15544">
                  <c:v>-34.636999999999993</c:v>
                </c:pt>
                <c:pt idx="15545">
                  <c:v>-34.634999999999991</c:v>
                </c:pt>
                <c:pt idx="15546">
                  <c:v>-34.632999999999996</c:v>
                </c:pt>
                <c:pt idx="15547">
                  <c:v>-34.630999999999993</c:v>
                </c:pt>
                <c:pt idx="15548">
                  <c:v>-34.628999999999991</c:v>
                </c:pt>
                <c:pt idx="15549">
                  <c:v>-34.626999999999995</c:v>
                </c:pt>
                <c:pt idx="15550">
                  <c:v>-34.624999999999993</c:v>
                </c:pt>
                <c:pt idx="15551">
                  <c:v>-34.62299999999999</c:v>
                </c:pt>
                <c:pt idx="15552">
                  <c:v>-34.620999999999995</c:v>
                </c:pt>
                <c:pt idx="15553">
                  <c:v>-34.618999999999993</c:v>
                </c:pt>
                <c:pt idx="15554">
                  <c:v>-34.61699999999999</c:v>
                </c:pt>
                <c:pt idx="15555">
                  <c:v>-34.614999999999995</c:v>
                </c:pt>
                <c:pt idx="15556">
                  <c:v>-34.613</c:v>
                </c:pt>
                <c:pt idx="15557">
                  <c:v>-34.61099999999999</c:v>
                </c:pt>
                <c:pt idx="15558">
                  <c:v>-34.608999999999995</c:v>
                </c:pt>
                <c:pt idx="15559">
                  <c:v>-34.606999999999999</c:v>
                </c:pt>
                <c:pt idx="15560">
                  <c:v>-34.60499999999999</c:v>
                </c:pt>
                <c:pt idx="15561">
                  <c:v>-34.602999999999994</c:v>
                </c:pt>
                <c:pt idx="15562">
                  <c:v>-34.600999999999999</c:v>
                </c:pt>
                <c:pt idx="15563">
                  <c:v>-34.59899999999999</c:v>
                </c:pt>
                <c:pt idx="15564">
                  <c:v>-34.596999999999994</c:v>
                </c:pt>
                <c:pt idx="15565">
                  <c:v>-34.594999999999999</c:v>
                </c:pt>
                <c:pt idx="15566">
                  <c:v>-34.592999999999989</c:v>
                </c:pt>
                <c:pt idx="15567">
                  <c:v>-34.590999999999994</c:v>
                </c:pt>
                <c:pt idx="15568">
                  <c:v>-34.588999999999999</c:v>
                </c:pt>
                <c:pt idx="15569">
                  <c:v>-34.586999999999989</c:v>
                </c:pt>
                <c:pt idx="15570">
                  <c:v>-34.584999999999994</c:v>
                </c:pt>
                <c:pt idx="15571">
                  <c:v>-34.582999999999998</c:v>
                </c:pt>
                <c:pt idx="15572">
                  <c:v>-34.580999999999996</c:v>
                </c:pt>
                <c:pt idx="15573">
                  <c:v>-34.578999999999994</c:v>
                </c:pt>
                <c:pt idx="15574">
                  <c:v>-34.576999999999998</c:v>
                </c:pt>
                <c:pt idx="15575">
                  <c:v>-34.574999999999996</c:v>
                </c:pt>
                <c:pt idx="15576">
                  <c:v>-34.572999999999993</c:v>
                </c:pt>
                <c:pt idx="15577">
                  <c:v>-34.570999999999998</c:v>
                </c:pt>
                <c:pt idx="15578">
                  <c:v>-34.568999999999996</c:v>
                </c:pt>
                <c:pt idx="15579">
                  <c:v>-34.566999999999993</c:v>
                </c:pt>
                <c:pt idx="15580">
                  <c:v>-34.564999999999998</c:v>
                </c:pt>
                <c:pt idx="15581">
                  <c:v>-34.562999999999995</c:v>
                </c:pt>
                <c:pt idx="15582">
                  <c:v>-34.560999999999993</c:v>
                </c:pt>
                <c:pt idx="15583">
                  <c:v>-34.558999999999997</c:v>
                </c:pt>
                <c:pt idx="15584">
                  <c:v>-34.556999999999995</c:v>
                </c:pt>
                <c:pt idx="15585">
                  <c:v>-34.554999999999993</c:v>
                </c:pt>
                <c:pt idx="15586">
                  <c:v>-34.552999999999997</c:v>
                </c:pt>
                <c:pt idx="15587">
                  <c:v>-34.550999999999995</c:v>
                </c:pt>
                <c:pt idx="15588">
                  <c:v>-34.548999999999992</c:v>
                </c:pt>
                <c:pt idx="15589">
                  <c:v>-34.546999999999997</c:v>
                </c:pt>
                <c:pt idx="15590">
                  <c:v>-34.544999999999995</c:v>
                </c:pt>
                <c:pt idx="15591">
                  <c:v>-34.542999999999992</c:v>
                </c:pt>
                <c:pt idx="15592">
                  <c:v>-34.540999999999997</c:v>
                </c:pt>
                <c:pt idx="15593">
                  <c:v>-34.538999999999994</c:v>
                </c:pt>
                <c:pt idx="15594">
                  <c:v>-34.536999999999992</c:v>
                </c:pt>
                <c:pt idx="15595">
                  <c:v>-34.534999999999997</c:v>
                </c:pt>
                <c:pt idx="15596">
                  <c:v>-34.532999999999994</c:v>
                </c:pt>
                <c:pt idx="15597">
                  <c:v>-34.530999999999992</c:v>
                </c:pt>
                <c:pt idx="15598">
                  <c:v>-34.528999999999996</c:v>
                </c:pt>
                <c:pt idx="15599">
                  <c:v>-34.526999999999994</c:v>
                </c:pt>
                <c:pt idx="15600">
                  <c:v>-34.524999999999991</c:v>
                </c:pt>
                <c:pt idx="15601">
                  <c:v>-34.522999999999996</c:v>
                </c:pt>
                <c:pt idx="15602">
                  <c:v>-34.520999999999994</c:v>
                </c:pt>
                <c:pt idx="15603">
                  <c:v>-34.518999999999991</c:v>
                </c:pt>
                <c:pt idx="15604">
                  <c:v>-34.516999999999996</c:v>
                </c:pt>
                <c:pt idx="15605">
                  <c:v>-34.514999999999993</c:v>
                </c:pt>
                <c:pt idx="15606">
                  <c:v>-34.512999999999991</c:v>
                </c:pt>
                <c:pt idx="15607">
                  <c:v>-34.510999999999996</c:v>
                </c:pt>
                <c:pt idx="15608">
                  <c:v>-34.508999999999993</c:v>
                </c:pt>
                <c:pt idx="15609">
                  <c:v>-34.506999999999991</c:v>
                </c:pt>
                <c:pt idx="15610">
                  <c:v>-34.504999999999995</c:v>
                </c:pt>
                <c:pt idx="15611">
                  <c:v>-34.502999999999993</c:v>
                </c:pt>
                <c:pt idx="15612">
                  <c:v>-34.500999999999991</c:v>
                </c:pt>
                <c:pt idx="15613">
                  <c:v>-34.498999999999995</c:v>
                </c:pt>
                <c:pt idx="15614">
                  <c:v>-34.496999999999993</c:v>
                </c:pt>
                <c:pt idx="15615">
                  <c:v>-34.49499999999999</c:v>
                </c:pt>
                <c:pt idx="15616">
                  <c:v>-34.492999999999995</c:v>
                </c:pt>
                <c:pt idx="15617">
                  <c:v>-34.490999999999993</c:v>
                </c:pt>
                <c:pt idx="15618">
                  <c:v>-34.48899999999999</c:v>
                </c:pt>
                <c:pt idx="15619">
                  <c:v>-34.486999999999995</c:v>
                </c:pt>
                <c:pt idx="15620">
                  <c:v>-34.484999999999999</c:v>
                </c:pt>
                <c:pt idx="15621">
                  <c:v>-34.48299999999999</c:v>
                </c:pt>
                <c:pt idx="15622">
                  <c:v>-34.480999999999995</c:v>
                </c:pt>
                <c:pt idx="15623">
                  <c:v>-34.478999999999999</c:v>
                </c:pt>
                <c:pt idx="15624">
                  <c:v>-34.47699999999999</c:v>
                </c:pt>
                <c:pt idx="15625">
                  <c:v>-34.474999999999994</c:v>
                </c:pt>
                <c:pt idx="15626">
                  <c:v>-34.472999999999999</c:v>
                </c:pt>
                <c:pt idx="15627">
                  <c:v>-34.470999999999989</c:v>
                </c:pt>
                <c:pt idx="15628">
                  <c:v>-34.468999999999994</c:v>
                </c:pt>
                <c:pt idx="15629">
                  <c:v>-34.466999999999999</c:v>
                </c:pt>
                <c:pt idx="15630">
                  <c:v>-34.464999999999989</c:v>
                </c:pt>
                <c:pt idx="15631">
                  <c:v>-34.462999999999994</c:v>
                </c:pt>
                <c:pt idx="15632">
                  <c:v>-34.460999999999999</c:v>
                </c:pt>
                <c:pt idx="15633">
                  <c:v>-34.458999999999996</c:v>
                </c:pt>
                <c:pt idx="15634">
                  <c:v>-34.456999999999994</c:v>
                </c:pt>
                <c:pt idx="15635">
                  <c:v>-34.454999999999998</c:v>
                </c:pt>
                <c:pt idx="15636">
                  <c:v>-34.452999999999996</c:v>
                </c:pt>
                <c:pt idx="15637">
                  <c:v>-34.450999999999993</c:v>
                </c:pt>
                <c:pt idx="15638">
                  <c:v>-34.448999999999998</c:v>
                </c:pt>
                <c:pt idx="15639">
                  <c:v>-34.446999999999996</c:v>
                </c:pt>
                <c:pt idx="15640">
                  <c:v>-34.444999999999993</c:v>
                </c:pt>
                <c:pt idx="15641">
                  <c:v>-34.442999999999998</c:v>
                </c:pt>
                <c:pt idx="15642">
                  <c:v>-34.440999999999995</c:v>
                </c:pt>
                <c:pt idx="15643">
                  <c:v>-34.438999999999993</c:v>
                </c:pt>
                <c:pt idx="15644">
                  <c:v>-34.436999999999998</c:v>
                </c:pt>
                <c:pt idx="15645">
                  <c:v>-34.434999999999995</c:v>
                </c:pt>
                <c:pt idx="15646">
                  <c:v>-34.432999999999993</c:v>
                </c:pt>
                <c:pt idx="15647">
                  <c:v>-34.430999999999997</c:v>
                </c:pt>
                <c:pt idx="15648">
                  <c:v>-34.428999999999995</c:v>
                </c:pt>
                <c:pt idx="15649">
                  <c:v>-34.426999999999992</c:v>
                </c:pt>
                <c:pt idx="15650">
                  <c:v>-34.424999999999997</c:v>
                </c:pt>
                <c:pt idx="15651">
                  <c:v>-34.422999999999995</c:v>
                </c:pt>
                <c:pt idx="15652">
                  <c:v>-34.420999999999992</c:v>
                </c:pt>
                <c:pt idx="15653">
                  <c:v>-34.418999999999997</c:v>
                </c:pt>
                <c:pt idx="15654">
                  <c:v>-34.416999999999994</c:v>
                </c:pt>
                <c:pt idx="15655">
                  <c:v>-34.414999999999992</c:v>
                </c:pt>
                <c:pt idx="15656">
                  <c:v>-34.412999999999997</c:v>
                </c:pt>
                <c:pt idx="15657">
                  <c:v>-34.410999999999994</c:v>
                </c:pt>
                <c:pt idx="15658">
                  <c:v>-34.408999999999992</c:v>
                </c:pt>
                <c:pt idx="15659">
                  <c:v>-34.406999999999996</c:v>
                </c:pt>
                <c:pt idx="15660">
                  <c:v>-34.404999999999994</c:v>
                </c:pt>
                <c:pt idx="15661">
                  <c:v>-34.402999999999992</c:v>
                </c:pt>
                <c:pt idx="15662">
                  <c:v>-34.400999999999996</c:v>
                </c:pt>
                <c:pt idx="15663">
                  <c:v>-34.398999999999994</c:v>
                </c:pt>
                <c:pt idx="15664">
                  <c:v>-34.396999999999991</c:v>
                </c:pt>
                <c:pt idx="15665">
                  <c:v>-34.394999999999996</c:v>
                </c:pt>
                <c:pt idx="15666">
                  <c:v>-34.392999999999994</c:v>
                </c:pt>
                <c:pt idx="15667">
                  <c:v>-34.390999999999991</c:v>
                </c:pt>
                <c:pt idx="15668">
                  <c:v>-34.388999999999996</c:v>
                </c:pt>
                <c:pt idx="15669">
                  <c:v>-34.386999999999993</c:v>
                </c:pt>
                <c:pt idx="15670">
                  <c:v>-34.384999999999991</c:v>
                </c:pt>
                <c:pt idx="15671">
                  <c:v>-34.382999999999996</c:v>
                </c:pt>
                <c:pt idx="15672">
                  <c:v>-34.380999999999993</c:v>
                </c:pt>
                <c:pt idx="15673">
                  <c:v>-34.378999999999991</c:v>
                </c:pt>
                <c:pt idx="15674">
                  <c:v>-34.376999999999995</c:v>
                </c:pt>
                <c:pt idx="15675">
                  <c:v>-34.374999999999993</c:v>
                </c:pt>
                <c:pt idx="15676">
                  <c:v>-34.37299999999999</c:v>
                </c:pt>
                <c:pt idx="15677">
                  <c:v>-34.370999999999995</c:v>
                </c:pt>
                <c:pt idx="15678">
                  <c:v>-34.368999999999993</c:v>
                </c:pt>
                <c:pt idx="15679">
                  <c:v>-34.36699999999999</c:v>
                </c:pt>
                <c:pt idx="15680">
                  <c:v>-34.364999999999995</c:v>
                </c:pt>
                <c:pt idx="15681">
                  <c:v>-34.363</c:v>
                </c:pt>
                <c:pt idx="15682">
                  <c:v>-34.36099999999999</c:v>
                </c:pt>
                <c:pt idx="15683">
                  <c:v>-34.358999999999995</c:v>
                </c:pt>
                <c:pt idx="15684">
                  <c:v>-34.356999999999999</c:v>
                </c:pt>
                <c:pt idx="15685">
                  <c:v>-34.35499999999999</c:v>
                </c:pt>
                <c:pt idx="15686">
                  <c:v>-34.352999999999994</c:v>
                </c:pt>
                <c:pt idx="15687">
                  <c:v>-34.350999999999999</c:v>
                </c:pt>
                <c:pt idx="15688">
                  <c:v>-34.34899999999999</c:v>
                </c:pt>
                <c:pt idx="15689">
                  <c:v>-34.346999999999994</c:v>
                </c:pt>
                <c:pt idx="15690">
                  <c:v>-34.344999999999999</c:v>
                </c:pt>
                <c:pt idx="15691">
                  <c:v>-34.342999999999989</c:v>
                </c:pt>
                <c:pt idx="15692">
                  <c:v>-34.340999999999994</c:v>
                </c:pt>
                <c:pt idx="15693">
                  <c:v>-34.338999999999999</c:v>
                </c:pt>
                <c:pt idx="15694">
                  <c:v>-34.336999999999989</c:v>
                </c:pt>
                <c:pt idx="15695">
                  <c:v>-34.334999999999994</c:v>
                </c:pt>
                <c:pt idx="15696">
                  <c:v>-34.332999999999998</c:v>
                </c:pt>
                <c:pt idx="15697">
                  <c:v>-34.330999999999996</c:v>
                </c:pt>
                <c:pt idx="15698">
                  <c:v>-34.328999999999994</c:v>
                </c:pt>
                <c:pt idx="15699">
                  <c:v>-34.326999999999998</c:v>
                </c:pt>
                <c:pt idx="15700">
                  <c:v>-34.324999999999996</c:v>
                </c:pt>
                <c:pt idx="15701">
                  <c:v>-34.322999999999993</c:v>
                </c:pt>
                <c:pt idx="15702">
                  <c:v>-34.320999999999998</c:v>
                </c:pt>
                <c:pt idx="15703">
                  <c:v>-34.318999999999996</c:v>
                </c:pt>
                <c:pt idx="15704">
                  <c:v>-34.316999999999993</c:v>
                </c:pt>
                <c:pt idx="15705">
                  <c:v>-34.314999999999998</c:v>
                </c:pt>
                <c:pt idx="15706">
                  <c:v>-34.312999999999995</c:v>
                </c:pt>
                <c:pt idx="15707">
                  <c:v>-34.310999999999993</c:v>
                </c:pt>
                <c:pt idx="15708">
                  <c:v>-34.308999999999997</c:v>
                </c:pt>
                <c:pt idx="15709">
                  <c:v>-34.306999999999995</c:v>
                </c:pt>
                <c:pt idx="15710">
                  <c:v>-34.304999999999993</c:v>
                </c:pt>
                <c:pt idx="15711">
                  <c:v>-34.302999999999997</c:v>
                </c:pt>
                <c:pt idx="15712">
                  <c:v>-34.300999999999995</c:v>
                </c:pt>
                <c:pt idx="15713">
                  <c:v>-34.298999999999992</c:v>
                </c:pt>
                <c:pt idx="15714">
                  <c:v>-34.296999999999997</c:v>
                </c:pt>
                <c:pt idx="15715">
                  <c:v>-34.294999999999995</c:v>
                </c:pt>
                <c:pt idx="15716">
                  <c:v>-34.292999999999992</c:v>
                </c:pt>
                <c:pt idx="15717">
                  <c:v>-34.290999999999997</c:v>
                </c:pt>
                <c:pt idx="15718">
                  <c:v>-34.288999999999994</c:v>
                </c:pt>
                <c:pt idx="15719">
                  <c:v>-34.286999999999992</c:v>
                </c:pt>
                <c:pt idx="15720">
                  <c:v>-34.284999999999997</c:v>
                </c:pt>
                <c:pt idx="15721">
                  <c:v>-34.282999999999994</c:v>
                </c:pt>
                <c:pt idx="15722">
                  <c:v>-34.280999999999992</c:v>
                </c:pt>
                <c:pt idx="15723">
                  <c:v>-34.278999999999996</c:v>
                </c:pt>
                <c:pt idx="15724">
                  <c:v>-34.276999999999994</c:v>
                </c:pt>
                <c:pt idx="15725">
                  <c:v>-34.274999999999991</c:v>
                </c:pt>
                <c:pt idx="15726">
                  <c:v>-34.272999999999996</c:v>
                </c:pt>
                <c:pt idx="15727">
                  <c:v>-34.270999999999994</c:v>
                </c:pt>
                <c:pt idx="15728">
                  <c:v>-34.268999999999991</c:v>
                </c:pt>
                <c:pt idx="15729">
                  <c:v>-34.266999999999996</c:v>
                </c:pt>
                <c:pt idx="15730">
                  <c:v>-34.264999999999993</c:v>
                </c:pt>
                <c:pt idx="15731">
                  <c:v>-34.262999999999991</c:v>
                </c:pt>
                <c:pt idx="15732">
                  <c:v>-34.260999999999996</c:v>
                </c:pt>
                <c:pt idx="15733">
                  <c:v>-34.258999999999993</c:v>
                </c:pt>
                <c:pt idx="15734">
                  <c:v>-34.256999999999991</c:v>
                </c:pt>
                <c:pt idx="15735">
                  <c:v>-34.254999999999995</c:v>
                </c:pt>
                <c:pt idx="15736">
                  <c:v>-34.252999999999993</c:v>
                </c:pt>
                <c:pt idx="15737">
                  <c:v>-34.250999999999991</c:v>
                </c:pt>
                <c:pt idx="15738">
                  <c:v>-34.248999999999995</c:v>
                </c:pt>
                <c:pt idx="15739">
                  <c:v>-34.246999999999993</c:v>
                </c:pt>
                <c:pt idx="15740">
                  <c:v>-34.24499999999999</c:v>
                </c:pt>
                <c:pt idx="15741">
                  <c:v>-34.242999999999995</c:v>
                </c:pt>
                <c:pt idx="15742">
                  <c:v>-34.240999999999993</c:v>
                </c:pt>
                <c:pt idx="15743">
                  <c:v>-34.23899999999999</c:v>
                </c:pt>
                <c:pt idx="15744">
                  <c:v>-34.236999999999995</c:v>
                </c:pt>
                <c:pt idx="15745">
                  <c:v>-34.234999999999999</c:v>
                </c:pt>
                <c:pt idx="15746">
                  <c:v>-34.23299999999999</c:v>
                </c:pt>
                <c:pt idx="15747">
                  <c:v>-34.230999999999995</c:v>
                </c:pt>
                <c:pt idx="15748">
                  <c:v>-34.228999999999999</c:v>
                </c:pt>
                <c:pt idx="15749">
                  <c:v>-34.22699999999999</c:v>
                </c:pt>
                <c:pt idx="15750">
                  <c:v>-34.224999999999994</c:v>
                </c:pt>
                <c:pt idx="15751">
                  <c:v>-34.222999999999999</c:v>
                </c:pt>
                <c:pt idx="15752">
                  <c:v>-34.220999999999989</c:v>
                </c:pt>
                <c:pt idx="15753">
                  <c:v>-34.218999999999994</c:v>
                </c:pt>
                <c:pt idx="15754">
                  <c:v>-34.216999999999999</c:v>
                </c:pt>
                <c:pt idx="15755">
                  <c:v>-34.214999999999989</c:v>
                </c:pt>
                <c:pt idx="15756">
                  <c:v>-34.212999999999994</c:v>
                </c:pt>
                <c:pt idx="15757">
                  <c:v>-34.210999999999999</c:v>
                </c:pt>
                <c:pt idx="15758">
                  <c:v>-34.208999999999996</c:v>
                </c:pt>
                <c:pt idx="15759">
                  <c:v>-34.206999999999994</c:v>
                </c:pt>
                <c:pt idx="15760">
                  <c:v>-34.204999999999998</c:v>
                </c:pt>
                <c:pt idx="15761">
                  <c:v>-34.202999999999996</c:v>
                </c:pt>
                <c:pt idx="15762">
                  <c:v>-34.200999999999993</c:v>
                </c:pt>
                <c:pt idx="15763">
                  <c:v>-34.198999999999998</c:v>
                </c:pt>
                <c:pt idx="15764">
                  <c:v>-34.196999999999996</c:v>
                </c:pt>
                <c:pt idx="15765">
                  <c:v>-34.194999999999993</c:v>
                </c:pt>
                <c:pt idx="15766">
                  <c:v>-34.192999999999998</c:v>
                </c:pt>
                <c:pt idx="15767">
                  <c:v>-34.190999999999995</c:v>
                </c:pt>
                <c:pt idx="15768">
                  <c:v>-34.188999999999993</c:v>
                </c:pt>
                <c:pt idx="15769">
                  <c:v>-34.186999999999998</c:v>
                </c:pt>
                <c:pt idx="15770">
                  <c:v>-34.184999999999995</c:v>
                </c:pt>
                <c:pt idx="15771">
                  <c:v>-34.182999999999993</c:v>
                </c:pt>
                <c:pt idx="15772">
                  <c:v>-34.180999999999997</c:v>
                </c:pt>
                <c:pt idx="15773">
                  <c:v>-34.178999999999995</c:v>
                </c:pt>
                <c:pt idx="15774">
                  <c:v>-34.176999999999992</c:v>
                </c:pt>
                <c:pt idx="15775">
                  <c:v>-34.174999999999997</c:v>
                </c:pt>
                <c:pt idx="15776">
                  <c:v>-34.172999999999995</c:v>
                </c:pt>
                <c:pt idx="15777">
                  <c:v>-34.170999999999992</c:v>
                </c:pt>
                <c:pt idx="15778">
                  <c:v>-34.168999999999997</c:v>
                </c:pt>
                <c:pt idx="15779">
                  <c:v>-34.166999999999994</c:v>
                </c:pt>
                <c:pt idx="15780">
                  <c:v>-34.164999999999992</c:v>
                </c:pt>
                <c:pt idx="15781">
                  <c:v>-34.162999999999997</c:v>
                </c:pt>
                <c:pt idx="15782">
                  <c:v>-34.160999999999994</c:v>
                </c:pt>
                <c:pt idx="15783">
                  <c:v>-34.158999999999992</c:v>
                </c:pt>
                <c:pt idx="15784">
                  <c:v>-34.156999999999996</c:v>
                </c:pt>
                <c:pt idx="15785">
                  <c:v>-34.154999999999994</c:v>
                </c:pt>
                <c:pt idx="15786">
                  <c:v>-34.152999999999992</c:v>
                </c:pt>
                <c:pt idx="15787">
                  <c:v>-34.150999999999996</c:v>
                </c:pt>
                <c:pt idx="15788">
                  <c:v>-34.148999999999994</c:v>
                </c:pt>
                <c:pt idx="15789">
                  <c:v>-34.146999999999991</c:v>
                </c:pt>
                <c:pt idx="15790">
                  <c:v>-34.144999999999996</c:v>
                </c:pt>
                <c:pt idx="15791">
                  <c:v>-34.142999999999994</c:v>
                </c:pt>
                <c:pt idx="15792">
                  <c:v>-34.140999999999991</c:v>
                </c:pt>
                <c:pt idx="15793">
                  <c:v>-34.138999999999996</c:v>
                </c:pt>
                <c:pt idx="15794">
                  <c:v>-34.136999999999993</c:v>
                </c:pt>
                <c:pt idx="15795">
                  <c:v>-34.134999999999991</c:v>
                </c:pt>
                <c:pt idx="15796">
                  <c:v>-34.132999999999996</c:v>
                </c:pt>
                <c:pt idx="15797">
                  <c:v>-34.130999999999993</c:v>
                </c:pt>
                <c:pt idx="15798">
                  <c:v>-34.128999999999991</c:v>
                </c:pt>
                <c:pt idx="15799">
                  <c:v>-34.126999999999995</c:v>
                </c:pt>
                <c:pt idx="15800">
                  <c:v>-34.124999999999993</c:v>
                </c:pt>
                <c:pt idx="15801">
                  <c:v>-34.12299999999999</c:v>
                </c:pt>
                <c:pt idx="15802">
                  <c:v>-34.120999999999995</c:v>
                </c:pt>
                <c:pt idx="15803">
                  <c:v>-34.118999999999993</c:v>
                </c:pt>
                <c:pt idx="15804">
                  <c:v>-34.11699999999999</c:v>
                </c:pt>
                <c:pt idx="15805">
                  <c:v>-34.114999999999995</c:v>
                </c:pt>
                <c:pt idx="15806">
                  <c:v>-34.113</c:v>
                </c:pt>
                <c:pt idx="15807">
                  <c:v>-34.11099999999999</c:v>
                </c:pt>
                <c:pt idx="15808">
                  <c:v>-34.108999999999995</c:v>
                </c:pt>
                <c:pt idx="15809">
                  <c:v>-34.106999999999999</c:v>
                </c:pt>
                <c:pt idx="15810">
                  <c:v>-34.10499999999999</c:v>
                </c:pt>
                <c:pt idx="15811">
                  <c:v>-34.102999999999994</c:v>
                </c:pt>
                <c:pt idx="15812">
                  <c:v>-34.100999999999999</c:v>
                </c:pt>
                <c:pt idx="15813">
                  <c:v>-34.09899999999999</c:v>
                </c:pt>
                <c:pt idx="15814">
                  <c:v>-34.096999999999994</c:v>
                </c:pt>
                <c:pt idx="15815">
                  <c:v>-34.094999999999999</c:v>
                </c:pt>
                <c:pt idx="15816">
                  <c:v>-34.092999999999989</c:v>
                </c:pt>
                <c:pt idx="15817">
                  <c:v>-34.090999999999994</c:v>
                </c:pt>
                <c:pt idx="15818">
                  <c:v>-34.088999999999999</c:v>
                </c:pt>
                <c:pt idx="15819">
                  <c:v>-34.086999999999989</c:v>
                </c:pt>
                <c:pt idx="15820">
                  <c:v>-34.084999999999994</c:v>
                </c:pt>
                <c:pt idx="15821">
                  <c:v>-34.082999999999998</c:v>
                </c:pt>
                <c:pt idx="15822">
                  <c:v>-34.080999999999996</c:v>
                </c:pt>
                <c:pt idx="15823">
                  <c:v>-34.078999999999994</c:v>
                </c:pt>
                <c:pt idx="15824">
                  <c:v>-34.076999999999998</c:v>
                </c:pt>
                <c:pt idx="15825">
                  <c:v>-34.074999999999996</c:v>
                </c:pt>
                <c:pt idx="15826">
                  <c:v>-34.072999999999993</c:v>
                </c:pt>
                <c:pt idx="15827">
                  <c:v>-34.070999999999998</c:v>
                </c:pt>
                <c:pt idx="15828">
                  <c:v>-34.068999999999996</c:v>
                </c:pt>
                <c:pt idx="15829">
                  <c:v>-34.066999999999993</c:v>
                </c:pt>
                <c:pt idx="15830">
                  <c:v>-34.064999999999998</c:v>
                </c:pt>
                <c:pt idx="15831">
                  <c:v>-34.062999999999995</c:v>
                </c:pt>
                <c:pt idx="15832">
                  <c:v>-34.060999999999993</c:v>
                </c:pt>
                <c:pt idx="15833">
                  <c:v>-34.058999999999997</c:v>
                </c:pt>
                <c:pt idx="15834">
                  <c:v>-34.056999999999995</c:v>
                </c:pt>
                <c:pt idx="15835">
                  <c:v>-34.054999999999993</c:v>
                </c:pt>
                <c:pt idx="15836">
                  <c:v>-34.052999999999997</c:v>
                </c:pt>
                <c:pt idx="15837">
                  <c:v>-34.050999999999995</c:v>
                </c:pt>
                <c:pt idx="15838">
                  <c:v>-34.048999999999992</c:v>
                </c:pt>
                <c:pt idx="15839">
                  <c:v>-34.046999999999997</c:v>
                </c:pt>
                <c:pt idx="15840">
                  <c:v>-34.044999999999995</c:v>
                </c:pt>
                <c:pt idx="15841">
                  <c:v>-34.042999999999992</c:v>
                </c:pt>
                <c:pt idx="15842">
                  <c:v>-34.040999999999997</c:v>
                </c:pt>
                <c:pt idx="15843">
                  <c:v>-34.038999999999994</c:v>
                </c:pt>
                <c:pt idx="15844">
                  <c:v>-34.036999999999992</c:v>
                </c:pt>
                <c:pt idx="15845">
                  <c:v>-34.034999999999997</c:v>
                </c:pt>
                <c:pt idx="15846">
                  <c:v>-34.032999999999994</c:v>
                </c:pt>
                <c:pt idx="15847">
                  <c:v>-34.030999999999992</c:v>
                </c:pt>
                <c:pt idx="15848">
                  <c:v>-34.028999999999996</c:v>
                </c:pt>
                <c:pt idx="15849">
                  <c:v>-34.026999999999994</c:v>
                </c:pt>
                <c:pt idx="15850">
                  <c:v>-34.024999999999991</c:v>
                </c:pt>
                <c:pt idx="15851">
                  <c:v>-34.022999999999996</c:v>
                </c:pt>
                <c:pt idx="15852">
                  <c:v>-34.020999999999994</c:v>
                </c:pt>
                <c:pt idx="15853">
                  <c:v>-34.018999999999991</c:v>
                </c:pt>
                <c:pt idx="15854">
                  <c:v>-34.016999999999996</c:v>
                </c:pt>
                <c:pt idx="15855">
                  <c:v>-34.014999999999993</c:v>
                </c:pt>
                <c:pt idx="15856">
                  <c:v>-34.012999999999991</c:v>
                </c:pt>
                <c:pt idx="15857">
                  <c:v>-34.010999999999996</c:v>
                </c:pt>
                <c:pt idx="15858">
                  <c:v>-34.008999999999993</c:v>
                </c:pt>
                <c:pt idx="15859">
                  <c:v>-34.006999999999991</c:v>
                </c:pt>
                <c:pt idx="15860">
                  <c:v>-34.004999999999995</c:v>
                </c:pt>
                <c:pt idx="15861">
                  <c:v>-34.002999999999993</c:v>
                </c:pt>
                <c:pt idx="15862">
                  <c:v>-34.000999999999991</c:v>
                </c:pt>
                <c:pt idx="15863">
                  <c:v>-33.998999999999995</c:v>
                </c:pt>
                <c:pt idx="15864">
                  <c:v>-33.996999999999993</c:v>
                </c:pt>
                <c:pt idx="15865">
                  <c:v>-33.99499999999999</c:v>
                </c:pt>
                <c:pt idx="15866">
                  <c:v>-33.992999999999995</c:v>
                </c:pt>
                <c:pt idx="15867">
                  <c:v>-33.990999999999993</c:v>
                </c:pt>
                <c:pt idx="15868">
                  <c:v>-33.98899999999999</c:v>
                </c:pt>
                <c:pt idx="15869">
                  <c:v>-33.986999999999995</c:v>
                </c:pt>
                <c:pt idx="15870">
                  <c:v>-33.984999999999999</c:v>
                </c:pt>
                <c:pt idx="15871">
                  <c:v>-33.98299999999999</c:v>
                </c:pt>
                <c:pt idx="15872">
                  <c:v>-33.980999999999995</c:v>
                </c:pt>
                <c:pt idx="15873">
                  <c:v>-33.978999999999999</c:v>
                </c:pt>
                <c:pt idx="15874">
                  <c:v>-33.97699999999999</c:v>
                </c:pt>
                <c:pt idx="15875">
                  <c:v>-33.974999999999994</c:v>
                </c:pt>
                <c:pt idx="15876">
                  <c:v>-33.972999999999999</c:v>
                </c:pt>
                <c:pt idx="15877">
                  <c:v>-33.970999999999989</c:v>
                </c:pt>
                <c:pt idx="15878">
                  <c:v>-33.968999999999994</c:v>
                </c:pt>
                <c:pt idx="15879">
                  <c:v>-33.966999999999999</c:v>
                </c:pt>
                <c:pt idx="15880">
                  <c:v>-33.964999999999989</c:v>
                </c:pt>
                <c:pt idx="15881">
                  <c:v>-33.962999999999994</c:v>
                </c:pt>
                <c:pt idx="15882">
                  <c:v>-33.960999999999999</c:v>
                </c:pt>
                <c:pt idx="15883">
                  <c:v>-33.958999999999996</c:v>
                </c:pt>
                <c:pt idx="15884">
                  <c:v>-33.956999999999994</c:v>
                </c:pt>
                <c:pt idx="15885">
                  <c:v>-33.954999999999998</c:v>
                </c:pt>
                <c:pt idx="15886">
                  <c:v>-33.952999999999996</c:v>
                </c:pt>
                <c:pt idx="15887">
                  <c:v>-33.950999999999993</c:v>
                </c:pt>
                <c:pt idx="15888">
                  <c:v>-33.948999999999998</c:v>
                </c:pt>
                <c:pt idx="15889">
                  <c:v>-33.946999999999996</c:v>
                </c:pt>
                <c:pt idx="15890">
                  <c:v>-33.944999999999993</c:v>
                </c:pt>
                <c:pt idx="15891">
                  <c:v>-33.942999999999998</c:v>
                </c:pt>
                <c:pt idx="15892">
                  <c:v>-33.940999999999995</c:v>
                </c:pt>
                <c:pt idx="15893">
                  <c:v>-33.938999999999993</c:v>
                </c:pt>
                <c:pt idx="15894">
                  <c:v>-33.936999999999998</c:v>
                </c:pt>
                <c:pt idx="15895">
                  <c:v>-33.934999999999995</c:v>
                </c:pt>
                <c:pt idx="15896">
                  <c:v>-33.932999999999993</c:v>
                </c:pt>
                <c:pt idx="15897">
                  <c:v>-33.930999999999997</c:v>
                </c:pt>
                <c:pt idx="15898">
                  <c:v>-33.928999999999995</c:v>
                </c:pt>
                <c:pt idx="15899">
                  <c:v>-33.926999999999992</c:v>
                </c:pt>
                <c:pt idx="15900">
                  <c:v>-33.924999999999997</c:v>
                </c:pt>
                <c:pt idx="15901">
                  <c:v>-33.922999999999995</c:v>
                </c:pt>
                <c:pt idx="15902">
                  <c:v>-33.920999999999992</c:v>
                </c:pt>
                <c:pt idx="15903">
                  <c:v>-33.918999999999997</c:v>
                </c:pt>
                <c:pt idx="15904">
                  <c:v>-33.916999999999994</c:v>
                </c:pt>
                <c:pt idx="15905">
                  <c:v>-33.914999999999992</c:v>
                </c:pt>
                <c:pt idx="15906">
                  <c:v>-33.912999999999997</c:v>
                </c:pt>
                <c:pt idx="15907">
                  <c:v>-33.910999999999994</c:v>
                </c:pt>
                <c:pt idx="15908">
                  <c:v>-33.908999999999992</c:v>
                </c:pt>
                <c:pt idx="15909">
                  <c:v>-33.906999999999996</c:v>
                </c:pt>
                <c:pt idx="15910">
                  <c:v>-33.904999999999994</c:v>
                </c:pt>
                <c:pt idx="15911">
                  <c:v>-33.902999999999992</c:v>
                </c:pt>
                <c:pt idx="15912">
                  <c:v>-33.900999999999996</c:v>
                </c:pt>
                <c:pt idx="15913">
                  <c:v>-33.898999999999994</c:v>
                </c:pt>
                <c:pt idx="15914">
                  <c:v>-33.896999999999991</c:v>
                </c:pt>
                <c:pt idx="15915">
                  <c:v>-33.894999999999996</c:v>
                </c:pt>
                <c:pt idx="15916">
                  <c:v>-33.892999999999994</c:v>
                </c:pt>
                <c:pt idx="15917">
                  <c:v>-33.890999999999991</c:v>
                </c:pt>
                <c:pt idx="15918">
                  <c:v>-33.888999999999996</c:v>
                </c:pt>
                <c:pt idx="15919">
                  <c:v>-33.886999999999993</c:v>
                </c:pt>
                <c:pt idx="15920">
                  <c:v>-33.884999999999991</c:v>
                </c:pt>
                <c:pt idx="15921">
                  <c:v>-33.882999999999996</c:v>
                </c:pt>
                <c:pt idx="15922">
                  <c:v>-33.880999999999993</c:v>
                </c:pt>
                <c:pt idx="15923">
                  <c:v>-33.878999999999991</c:v>
                </c:pt>
                <c:pt idx="15924">
                  <c:v>-33.876999999999995</c:v>
                </c:pt>
                <c:pt idx="15925">
                  <c:v>-33.874999999999993</c:v>
                </c:pt>
                <c:pt idx="15926">
                  <c:v>-33.87299999999999</c:v>
                </c:pt>
                <c:pt idx="15927">
                  <c:v>-33.870999999999995</c:v>
                </c:pt>
                <c:pt idx="15928">
                  <c:v>-33.868999999999993</c:v>
                </c:pt>
                <c:pt idx="15929">
                  <c:v>-33.86699999999999</c:v>
                </c:pt>
                <c:pt idx="15930">
                  <c:v>-33.864999999999995</c:v>
                </c:pt>
                <c:pt idx="15931">
                  <c:v>-33.863</c:v>
                </c:pt>
                <c:pt idx="15932">
                  <c:v>-33.86099999999999</c:v>
                </c:pt>
                <c:pt idx="15933">
                  <c:v>-33.858999999999995</c:v>
                </c:pt>
                <c:pt idx="15934">
                  <c:v>-33.856999999999999</c:v>
                </c:pt>
                <c:pt idx="15935">
                  <c:v>-33.85499999999999</c:v>
                </c:pt>
                <c:pt idx="15936">
                  <c:v>-33.852999999999994</c:v>
                </c:pt>
                <c:pt idx="15937">
                  <c:v>-33.850999999999999</c:v>
                </c:pt>
                <c:pt idx="15938">
                  <c:v>-33.84899999999999</c:v>
                </c:pt>
                <c:pt idx="15939">
                  <c:v>-33.846999999999994</c:v>
                </c:pt>
                <c:pt idx="15940">
                  <c:v>-33.844999999999999</c:v>
                </c:pt>
                <c:pt idx="15941">
                  <c:v>-33.842999999999989</c:v>
                </c:pt>
                <c:pt idx="15942">
                  <c:v>-33.840999999999994</c:v>
                </c:pt>
                <c:pt idx="15943">
                  <c:v>-33.838999999999999</c:v>
                </c:pt>
                <c:pt idx="15944">
                  <c:v>-33.836999999999989</c:v>
                </c:pt>
                <c:pt idx="15945">
                  <c:v>-33.834999999999994</c:v>
                </c:pt>
                <c:pt idx="15946">
                  <c:v>-33.832999999999998</c:v>
                </c:pt>
                <c:pt idx="15947">
                  <c:v>-33.830999999999996</c:v>
                </c:pt>
                <c:pt idx="15948">
                  <c:v>-33.828999999999994</c:v>
                </c:pt>
                <c:pt idx="15949">
                  <c:v>-33.826999999999998</c:v>
                </c:pt>
                <c:pt idx="15950">
                  <c:v>-33.824999999999996</c:v>
                </c:pt>
                <c:pt idx="15951">
                  <c:v>-33.822999999999993</c:v>
                </c:pt>
                <c:pt idx="15952">
                  <c:v>-33.820999999999998</c:v>
                </c:pt>
                <c:pt idx="15953">
                  <c:v>-33.818999999999996</c:v>
                </c:pt>
                <c:pt idx="15954">
                  <c:v>-33.816999999999993</c:v>
                </c:pt>
                <c:pt idx="15955">
                  <c:v>-33.814999999999998</c:v>
                </c:pt>
                <c:pt idx="15956">
                  <c:v>-33.812999999999995</c:v>
                </c:pt>
                <c:pt idx="15957">
                  <c:v>-33.810999999999993</c:v>
                </c:pt>
                <c:pt idx="15958">
                  <c:v>-33.808999999999997</c:v>
                </c:pt>
                <c:pt idx="15959">
                  <c:v>-33.806999999999995</c:v>
                </c:pt>
                <c:pt idx="15960">
                  <c:v>-33.804999999999993</c:v>
                </c:pt>
                <c:pt idx="15961">
                  <c:v>-33.802999999999997</c:v>
                </c:pt>
                <c:pt idx="15962">
                  <c:v>-33.800999999999995</c:v>
                </c:pt>
                <c:pt idx="15963">
                  <c:v>-33.798999999999992</c:v>
                </c:pt>
                <c:pt idx="15964">
                  <c:v>-33.796999999999997</c:v>
                </c:pt>
                <c:pt idx="15965">
                  <c:v>-33.794999999999995</c:v>
                </c:pt>
                <c:pt idx="15966">
                  <c:v>-33.792999999999992</c:v>
                </c:pt>
                <c:pt idx="15967">
                  <c:v>-33.790999999999997</c:v>
                </c:pt>
                <c:pt idx="15968">
                  <c:v>-33.788999999999994</c:v>
                </c:pt>
                <c:pt idx="15969">
                  <c:v>-33.786999999999992</c:v>
                </c:pt>
                <c:pt idx="15970">
                  <c:v>-33.784999999999997</c:v>
                </c:pt>
                <c:pt idx="15971">
                  <c:v>-33.782999999999994</c:v>
                </c:pt>
                <c:pt idx="15972">
                  <c:v>-33.780999999999992</c:v>
                </c:pt>
                <c:pt idx="15973">
                  <c:v>-33.778999999999996</c:v>
                </c:pt>
                <c:pt idx="15974">
                  <c:v>-33.776999999999994</c:v>
                </c:pt>
                <c:pt idx="15975">
                  <c:v>-33.774999999999991</c:v>
                </c:pt>
                <c:pt idx="15976">
                  <c:v>-33.772999999999996</c:v>
                </c:pt>
                <c:pt idx="15977">
                  <c:v>-33.770999999999994</c:v>
                </c:pt>
                <c:pt idx="15978">
                  <c:v>-33.768999999999991</c:v>
                </c:pt>
                <c:pt idx="15979">
                  <c:v>-33.766999999999996</c:v>
                </c:pt>
                <c:pt idx="15980">
                  <c:v>-33.764999999999993</c:v>
                </c:pt>
                <c:pt idx="15981">
                  <c:v>-33.762999999999991</c:v>
                </c:pt>
                <c:pt idx="15982">
                  <c:v>-33.760999999999996</c:v>
                </c:pt>
                <c:pt idx="15983">
                  <c:v>-33.758999999999993</c:v>
                </c:pt>
                <c:pt idx="15984">
                  <c:v>-33.756999999999991</c:v>
                </c:pt>
                <c:pt idx="15985">
                  <c:v>-33.754999999999995</c:v>
                </c:pt>
                <c:pt idx="15986">
                  <c:v>-33.752999999999993</c:v>
                </c:pt>
                <c:pt idx="15987">
                  <c:v>-33.750999999999991</c:v>
                </c:pt>
                <c:pt idx="15988">
                  <c:v>-33.748999999999995</c:v>
                </c:pt>
                <c:pt idx="15989">
                  <c:v>-33.746999999999993</c:v>
                </c:pt>
                <c:pt idx="15990">
                  <c:v>-33.74499999999999</c:v>
                </c:pt>
                <c:pt idx="15991">
                  <c:v>-33.742999999999995</c:v>
                </c:pt>
                <c:pt idx="15992">
                  <c:v>-33.740999999999993</c:v>
                </c:pt>
                <c:pt idx="15993">
                  <c:v>-33.73899999999999</c:v>
                </c:pt>
                <c:pt idx="15994">
                  <c:v>-33.736999999999995</c:v>
                </c:pt>
                <c:pt idx="15995">
                  <c:v>-33.734999999999999</c:v>
                </c:pt>
                <c:pt idx="15996">
                  <c:v>-33.73299999999999</c:v>
                </c:pt>
                <c:pt idx="15997">
                  <c:v>-33.730999999999995</c:v>
                </c:pt>
                <c:pt idx="15998">
                  <c:v>-33.728999999999999</c:v>
                </c:pt>
                <c:pt idx="15999">
                  <c:v>-33.72699999999999</c:v>
                </c:pt>
                <c:pt idx="16000">
                  <c:v>-33.724999999999994</c:v>
                </c:pt>
                <c:pt idx="16001">
                  <c:v>-33.722999999999992</c:v>
                </c:pt>
                <c:pt idx="16002">
                  <c:v>-33.720999999999997</c:v>
                </c:pt>
                <c:pt idx="16003">
                  <c:v>-33.718999999999994</c:v>
                </c:pt>
                <c:pt idx="16004">
                  <c:v>-33.716999999999992</c:v>
                </c:pt>
                <c:pt idx="16005">
                  <c:v>-33.714999999999996</c:v>
                </c:pt>
                <c:pt idx="16006">
                  <c:v>-33.712999999999994</c:v>
                </c:pt>
                <c:pt idx="16007">
                  <c:v>-33.710999999999991</c:v>
                </c:pt>
                <c:pt idx="16008">
                  <c:v>-33.708999999999996</c:v>
                </c:pt>
                <c:pt idx="16009">
                  <c:v>-33.706999999999994</c:v>
                </c:pt>
                <c:pt idx="16010">
                  <c:v>-33.704999999999991</c:v>
                </c:pt>
                <c:pt idx="16011">
                  <c:v>-33.702999999999996</c:v>
                </c:pt>
                <c:pt idx="16012">
                  <c:v>-33.700999999999993</c:v>
                </c:pt>
                <c:pt idx="16013">
                  <c:v>-33.698999999999991</c:v>
                </c:pt>
                <c:pt idx="16014">
                  <c:v>-33.696999999999996</c:v>
                </c:pt>
                <c:pt idx="16015">
                  <c:v>-33.694999999999993</c:v>
                </c:pt>
                <c:pt idx="16016">
                  <c:v>-33.692999999999998</c:v>
                </c:pt>
                <c:pt idx="16017">
                  <c:v>-33.690999999999995</c:v>
                </c:pt>
                <c:pt idx="16018">
                  <c:v>-33.688999999999993</c:v>
                </c:pt>
                <c:pt idx="16019">
                  <c:v>-33.686999999999998</c:v>
                </c:pt>
                <c:pt idx="16020">
                  <c:v>-33.684999999999995</c:v>
                </c:pt>
                <c:pt idx="16021">
                  <c:v>-33.682999999999993</c:v>
                </c:pt>
                <c:pt idx="16022">
                  <c:v>-33.680999999999997</c:v>
                </c:pt>
                <c:pt idx="16023">
                  <c:v>-33.678999999999995</c:v>
                </c:pt>
                <c:pt idx="16024">
                  <c:v>-33.676999999999992</c:v>
                </c:pt>
                <c:pt idx="16025">
                  <c:v>-33.674999999999997</c:v>
                </c:pt>
                <c:pt idx="16026">
                  <c:v>-33.672999999999995</c:v>
                </c:pt>
                <c:pt idx="16027">
                  <c:v>-33.670999999999992</c:v>
                </c:pt>
                <c:pt idx="16028">
                  <c:v>-33.668999999999997</c:v>
                </c:pt>
                <c:pt idx="16029">
                  <c:v>-33.666999999999994</c:v>
                </c:pt>
                <c:pt idx="16030">
                  <c:v>-33.664999999999992</c:v>
                </c:pt>
                <c:pt idx="16031">
                  <c:v>-33.662999999999997</c:v>
                </c:pt>
                <c:pt idx="16032">
                  <c:v>-33.660999999999994</c:v>
                </c:pt>
                <c:pt idx="16033">
                  <c:v>-33.658999999999992</c:v>
                </c:pt>
                <c:pt idx="16034">
                  <c:v>-33.656999999999996</c:v>
                </c:pt>
                <c:pt idx="16035">
                  <c:v>-33.654999999999994</c:v>
                </c:pt>
                <c:pt idx="16036">
                  <c:v>-33.652999999999992</c:v>
                </c:pt>
                <c:pt idx="16037">
                  <c:v>-33.650999999999996</c:v>
                </c:pt>
                <c:pt idx="16038">
                  <c:v>-33.648999999999994</c:v>
                </c:pt>
                <c:pt idx="16039">
                  <c:v>-33.646999999999991</c:v>
                </c:pt>
                <c:pt idx="16040">
                  <c:v>-33.644999999999996</c:v>
                </c:pt>
                <c:pt idx="16041">
                  <c:v>-33.642999999999994</c:v>
                </c:pt>
                <c:pt idx="16042">
                  <c:v>-33.640999999999991</c:v>
                </c:pt>
                <c:pt idx="16043">
                  <c:v>-33.638999999999996</c:v>
                </c:pt>
                <c:pt idx="16044">
                  <c:v>-33.636999999999993</c:v>
                </c:pt>
                <c:pt idx="16045">
                  <c:v>-33.634999999999991</c:v>
                </c:pt>
                <c:pt idx="16046">
                  <c:v>-33.632999999999996</c:v>
                </c:pt>
                <c:pt idx="16047">
                  <c:v>-33.630999999999993</c:v>
                </c:pt>
                <c:pt idx="16048">
                  <c:v>-33.628999999999998</c:v>
                </c:pt>
                <c:pt idx="16049">
                  <c:v>-33.626999999999995</c:v>
                </c:pt>
                <c:pt idx="16050">
                  <c:v>-33.624999999999993</c:v>
                </c:pt>
                <c:pt idx="16051">
                  <c:v>-33.622999999999998</c:v>
                </c:pt>
                <c:pt idx="16052">
                  <c:v>-33.620999999999995</c:v>
                </c:pt>
                <c:pt idx="16053">
                  <c:v>-33.618999999999993</c:v>
                </c:pt>
                <c:pt idx="16054">
                  <c:v>-33.616999999999997</c:v>
                </c:pt>
                <c:pt idx="16055">
                  <c:v>-33.614999999999995</c:v>
                </c:pt>
                <c:pt idx="16056">
                  <c:v>-33.612999999999992</c:v>
                </c:pt>
                <c:pt idx="16057">
                  <c:v>-33.610999999999997</c:v>
                </c:pt>
                <c:pt idx="16058">
                  <c:v>-33.608999999999995</c:v>
                </c:pt>
                <c:pt idx="16059">
                  <c:v>-33.606999999999992</c:v>
                </c:pt>
                <c:pt idx="16060">
                  <c:v>-33.604999999999997</c:v>
                </c:pt>
                <c:pt idx="16061">
                  <c:v>-33.602999999999994</c:v>
                </c:pt>
                <c:pt idx="16062">
                  <c:v>-33.600999999999992</c:v>
                </c:pt>
                <c:pt idx="16063">
                  <c:v>-33.598999999999997</c:v>
                </c:pt>
                <c:pt idx="16064">
                  <c:v>-33.596999999999994</c:v>
                </c:pt>
                <c:pt idx="16065">
                  <c:v>-33.594999999999992</c:v>
                </c:pt>
                <c:pt idx="16066">
                  <c:v>-33.592999999999996</c:v>
                </c:pt>
                <c:pt idx="16067">
                  <c:v>-33.590999999999994</c:v>
                </c:pt>
                <c:pt idx="16068">
                  <c:v>-33.588999999999992</c:v>
                </c:pt>
                <c:pt idx="16069">
                  <c:v>-33.586999999999996</c:v>
                </c:pt>
                <c:pt idx="16070">
                  <c:v>-33.584999999999994</c:v>
                </c:pt>
                <c:pt idx="16071">
                  <c:v>-33.582999999999991</c:v>
                </c:pt>
                <c:pt idx="16072">
                  <c:v>-33.580999999999996</c:v>
                </c:pt>
                <c:pt idx="16073">
                  <c:v>-33.578999999999994</c:v>
                </c:pt>
                <c:pt idx="16074">
                  <c:v>-33.576999999999991</c:v>
                </c:pt>
                <c:pt idx="16075">
                  <c:v>-33.574999999999996</c:v>
                </c:pt>
                <c:pt idx="16076">
                  <c:v>-33.572999999999993</c:v>
                </c:pt>
                <c:pt idx="16077">
                  <c:v>-33.570999999999991</c:v>
                </c:pt>
                <c:pt idx="16078">
                  <c:v>-33.568999999999996</c:v>
                </c:pt>
                <c:pt idx="16079">
                  <c:v>-33.566999999999993</c:v>
                </c:pt>
                <c:pt idx="16080">
                  <c:v>-33.564999999999998</c:v>
                </c:pt>
                <c:pt idx="16081">
                  <c:v>-33.562999999999995</c:v>
                </c:pt>
                <c:pt idx="16082">
                  <c:v>-33.560999999999993</c:v>
                </c:pt>
                <c:pt idx="16083">
                  <c:v>-33.558999999999997</c:v>
                </c:pt>
                <c:pt idx="16084">
                  <c:v>-33.556999999999995</c:v>
                </c:pt>
                <c:pt idx="16085">
                  <c:v>-33.554999999999993</c:v>
                </c:pt>
                <c:pt idx="16086">
                  <c:v>-33.552999999999997</c:v>
                </c:pt>
                <c:pt idx="16087">
                  <c:v>-33.550999999999995</c:v>
                </c:pt>
                <c:pt idx="16088">
                  <c:v>-33.548999999999992</c:v>
                </c:pt>
                <c:pt idx="16089">
                  <c:v>-33.546999999999997</c:v>
                </c:pt>
                <c:pt idx="16090">
                  <c:v>-33.544999999999995</c:v>
                </c:pt>
                <c:pt idx="16091">
                  <c:v>-33.542999999999992</c:v>
                </c:pt>
                <c:pt idx="16092">
                  <c:v>-33.540999999999997</c:v>
                </c:pt>
                <c:pt idx="16093">
                  <c:v>-33.538999999999994</c:v>
                </c:pt>
                <c:pt idx="16094">
                  <c:v>-33.536999999999992</c:v>
                </c:pt>
                <c:pt idx="16095">
                  <c:v>-33.534999999999997</c:v>
                </c:pt>
                <c:pt idx="16096">
                  <c:v>-33.532999999999994</c:v>
                </c:pt>
                <c:pt idx="16097">
                  <c:v>-33.530999999999992</c:v>
                </c:pt>
                <c:pt idx="16098">
                  <c:v>-33.528999999999996</c:v>
                </c:pt>
                <c:pt idx="16099">
                  <c:v>-33.526999999999994</c:v>
                </c:pt>
                <c:pt idx="16100">
                  <c:v>-33.524999999999991</c:v>
                </c:pt>
                <c:pt idx="16101">
                  <c:v>-33.522999999999996</c:v>
                </c:pt>
                <c:pt idx="16102">
                  <c:v>-33.520999999999994</c:v>
                </c:pt>
                <c:pt idx="16103">
                  <c:v>-33.518999999999991</c:v>
                </c:pt>
                <c:pt idx="16104">
                  <c:v>-33.516999999999996</c:v>
                </c:pt>
                <c:pt idx="16105">
                  <c:v>-33.514999999999993</c:v>
                </c:pt>
                <c:pt idx="16106">
                  <c:v>-33.512999999999991</c:v>
                </c:pt>
                <c:pt idx="16107">
                  <c:v>-33.510999999999996</c:v>
                </c:pt>
                <c:pt idx="16108">
                  <c:v>-33.508999999999993</c:v>
                </c:pt>
                <c:pt idx="16109">
                  <c:v>-33.506999999999991</c:v>
                </c:pt>
                <c:pt idx="16110">
                  <c:v>-33.504999999999995</c:v>
                </c:pt>
                <c:pt idx="16111">
                  <c:v>-33.502999999999993</c:v>
                </c:pt>
                <c:pt idx="16112">
                  <c:v>-33.500999999999998</c:v>
                </c:pt>
                <c:pt idx="16113">
                  <c:v>-33.498999999999995</c:v>
                </c:pt>
                <c:pt idx="16114">
                  <c:v>-33.496999999999993</c:v>
                </c:pt>
                <c:pt idx="16115">
                  <c:v>-33.494999999999997</c:v>
                </c:pt>
                <c:pt idx="16116">
                  <c:v>-33.492999999999995</c:v>
                </c:pt>
                <c:pt idx="16117">
                  <c:v>-33.490999999999993</c:v>
                </c:pt>
                <c:pt idx="16118">
                  <c:v>-33.488999999999997</c:v>
                </c:pt>
                <c:pt idx="16119">
                  <c:v>-33.486999999999995</c:v>
                </c:pt>
                <c:pt idx="16120">
                  <c:v>-33.484999999999992</c:v>
                </c:pt>
                <c:pt idx="16121">
                  <c:v>-33.482999999999997</c:v>
                </c:pt>
                <c:pt idx="16122">
                  <c:v>-33.480999999999995</c:v>
                </c:pt>
                <c:pt idx="16123">
                  <c:v>-33.478999999999992</c:v>
                </c:pt>
                <c:pt idx="16124">
                  <c:v>-33.476999999999997</c:v>
                </c:pt>
                <c:pt idx="16125">
                  <c:v>-33.474999999999994</c:v>
                </c:pt>
                <c:pt idx="16126">
                  <c:v>-33.472999999999992</c:v>
                </c:pt>
                <c:pt idx="16127">
                  <c:v>-33.470999999999997</c:v>
                </c:pt>
                <c:pt idx="16128">
                  <c:v>-33.468999999999994</c:v>
                </c:pt>
                <c:pt idx="16129">
                  <c:v>-33.466999999999992</c:v>
                </c:pt>
                <c:pt idx="16130">
                  <c:v>-33.464999999999996</c:v>
                </c:pt>
                <c:pt idx="16131">
                  <c:v>-33.462999999999994</c:v>
                </c:pt>
                <c:pt idx="16132">
                  <c:v>-33.460999999999991</c:v>
                </c:pt>
                <c:pt idx="16133">
                  <c:v>-33.458999999999996</c:v>
                </c:pt>
                <c:pt idx="16134">
                  <c:v>-33.456999999999994</c:v>
                </c:pt>
                <c:pt idx="16135">
                  <c:v>-33.454999999999991</c:v>
                </c:pt>
                <c:pt idx="16136">
                  <c:v>-33.452999999999996</c:v>
                </c:pt>
                <c:pt idx="16137">
                  <c:v>-33.450999999999993</c:v>
                </c:pt>
                <c:pt idx="16138">
                  <c:v>-33.448999999999991</c:v>
                </c:pt>
                <c:pt idx="16139">
                  <c:v>-33.446999999999996</c:v>
                </c:pt>
                <c:pt idx="16140">
                  <c:v>-33.444999999999993</c:v>
                </c:pt>
                <c:pt idx="16141">
                  <c:v>-33.442999999999998</c:v>
                </c:pt>
                <c:pt idx="16142">
                  <c:v>-33.440999999999995</c:v>
                </c:pt>
                <c:pt idx="16143">
                  <c:v>-33.438999999999993</c:v>
                </c:pt>
                <c:pt idx="16144">
                  <c:v>-33.436999999999998</c:v>
                </c:pt>
                <c:pt idx="16145">
                  <c:v>-33.434999999999995</c:v>
                </c:pt>
                <c:pt idx="16146">
                  <c:v>-33.432999999999993</c:v>
                </c:pt>
                <c:pt idx="16147">
                  <c:v>-33.430999999999997</c:v>
                </c:pt>
                <c:pt idx="16148">
                  <c:v>-33.428999999999995</c:v>
                </c:pt>
                <c:pt idx="16149">
                  <c:v>-33.426999999999992</c:v>
                </c:pt>
                <c:pt idx="16150">
                  <c:v>-33.424999999999997</c:v>
                </c:pt>
                <c:pt idx="16151">
                  <c:v>-33.422999999999995</c:v>
                </c:pt>
                <c:pt idx="16152">
                  <c:v>-33.420999999999992</c:v>
                </c:pt>
                <c:pt idx="16153">
                  <c:v>-33.418999999999997</c:v>
                </c:pt>
                <c:pt idx="16154">
                  <c:v>-33.416999999999994</c:v>
                </c:pt>
                <c:pt idx="16155">
                  <c:v>-33.414999999999992</c:v>
                </c:pt>
                <c:pt idx="16156">
                  <c:v>-33.412999999999997</c:v>
                </c:pt>
                <c:pt idx="16157">
                  <c:v>-33.410999999999994</c:v>
                </c:pt>
                <c:pt idx="16158">
                  <c:v>-33.408999999999992</c:v>
                </c:pt>
                <c:pt idx="16159">
                  <c:v>-33.406999999999996</c:v>
                </c:pt>
                <c:pt idx="16160">
                  <c:v>-33.404999999999994</c:v>
                </c:pt>
                <c:pt idx="16161">
                  <c:v>-33.402999999999992</c:v>
                </c:pt>
                <c:pt idx="16162">
                  <c:v>-33.400999999999996</c:v>
                </c:pt>
                <c:pt idx="16163">
                  <c:v>-33.398999999999994</c:v>
                </c:pt>
                <c:pt idx="16164">
                  <c:v>-33.396999999999991</c:v>
                </c:pt>
                <c:pt idx="16165">
                  <c:v>-33.394999999999996</c:v>
                </c:pt>
                <c:pt idx="16166">
                  <c:v>-33.392999999999994</c:v>
                </c:pt>
                <c:pt idx="16167">
                  <c:v>-33.390999999999991</c:v>
                </c:pt>
                <c:pt idx="16168">
                  <c:v>-33.388999999999996</c:v>
                </c:pt>
                <c:pt idx="16169">
                  <c:v>-33.386999999999993</c:v>
                </c:pt>
                <c:pt idx="16170">
                  <c:v>-33.384999999999991</c:v>
                </c:pt>
                <c:pt idx="16171">
                  <c:v>-33.382999999999996</c:v>
                </c:pt>
                <c:pt idx="16172">
                  <c:v>-33.380999999999993</c:v>
                </c:pt>
                <c:pt idx="16173">
                  <c:v>-33.378999999999998</c:v>
                </c:pt>
                <c:pt idx="16174">
                  <c:v>-33.376999999999995</c:v>
                </c:pt>
                <c:pt idx="16175">
                  <c:v>-33.374999999999993</c:v>
                </c:pt>
                <c:pt idx="16176">
                  <c:v>-33.372999999999998</c:v>
                </c:pt>
                <c:pt idx="16177">
                  <c:v>-33.370999999999995</c:v>
                </c:pt>
                <c:pt idx="16178">
                  <c:v>-33.368999999999993</c:v>
                </c:pt>
                <c:pt idx="16179">
                  <c:v>-33.366999999999997</c:v>
                </c:pt>
                <c:pt idx="16180">
                  <c:v>-33.364999999999995</c:v>
                </c:pt>
                <c:pt idx="16181">
                  <c:v>-33.362999999999992</c:v>
                </c:pt>
                <c:pt idx="16182">
                  <c:v>-33.360999999999997</c:v>
                </c:pt>
                <c:pt idx="16183">
                  <c:v>-33.358999999999995</c:v>
                </c:pt>
                <c:pt idx="16184">
                  <c:v>-33.356999999999992</c:v>
                </c:pt>
                <c:pt idx="16185">
                  <c:v>-33.354999999999997</c:v>
                </c:pt>
                <c:pt idx="16186">
                  <c:v>-33.352999999999994</c:v>
                </c:pt>
                <c:pt idx="16187">
                  <c:v>-33.350999999999992</c:v>
                </c:pt>
                <c:pt idx="16188">
                  <c:v>-33.348999999999997</c:v>
                </c:pt>
                <c:pt idx="16189">
                  <c:v>-33.346999999999994</c:v>
                </c:pt>
                <c:pt idx="16190">
                  <c:v>-33.344999999999992</c:v>
                </c:pt>
                <c:pt idx="16191">
                  <c:v>-33.342999999999996</c:v>
                </c:pt>
                <c:pt idx="16192">
                  <c:v>-33.340999999999994</c:v>
                </c:pt>
                <c:pt idx="16193">
                  <c:v>-33.338999999999992</c:v>
                </c:pt>
                <c:pt idx="16194">
                  <c:v>-33.336999999999996</c:v>
                </c:pt>
                <c:pt idx="16195">
                  <c:v>-33.334999999999994</c:v>
                </c:pt>
                <c:pt idx="16196">
                  <c:v>-33.332999999999991</c:v>
                </c:pt>
                <c:pt idx="16197">
                  <c:v>-33.330999999999996</c:v>
                </c:pt>
                <c:pt idx="16198">
                  <c:v>-33.328999999999994</c:v>
                </c:pt>
                <c:pt idx="16199">
                  <c:v>-33.326999999999991</c:v>
                </c:pt>
                <c:pt idx="16200">
                  <c:v>-33.324999999999996</c:v>
                </c:pt>
                <c:pt idx="16201">
                  <c:v>-33.322999999999993</c:v>
                </c:pt>
                <c:pt idx="16202">
                  <c:v>-33.320999999999991</c:v>
                </c:pt>
                <c:pt idx="16203">
                  <c:v>-33.318999999999996</c:v>
                </c:pt>
                <c:pt idx="16204">
                  <c:v>-33.316999999999993</c:v>
                </c:pt>
                <c:pt idx="16205">
                  <c:v>-33.314999999999998</c:v>
                </c:pt>
                <c:pt idx="16206">
                  <c:v>-33.312999999999995</c:v>
                </c:pt>
                <c:pt idx="16207">
                  <c:v>-33.310999999999993</c:v>
                </c:pt>
                <c:pt idx="16208">
                  <c:v>-33.308999999999997</c:v>
                </c:pt>
                <c:pt idx="16209">
                  <c:v>-33.306999999999995</c:v>
                </c:pt>
                <c:pt idx="16210">
                  <c:v>-33.304999999999993</c:v>
                </c:pt>
                <c:pt idx="16211">
                  <c:v>-33.302999999999997</c:v>
                </c:pt>
                <c:pt idx="16212">
                  <c:v>-33.300999999999995</c:v>
                </c:pt>
                <c:pt idx="16213">
                  <c:v>-33.298999999999992</c:v>
                </c:pt>
                <c:pt idx="16214">
                  <c:v>-33.296999999999997</c:v>
                </c:pt>
                <c:pt idx="16215">
                  <c:v>-33.294999999999995</c:v>
                </c:pt>
                <c:pt idx="16216">
                  <c:v>-33.292999999999992</c:v>
                </c:pt>
                <c:pt idx="16217">
                  <c:v>-33.290999999999997</c:v>
                </c:pt>
                <c:pt idx="16218">
                  <c:v>-33.288999999999994</c:v>
                </c:pt>
                <c:pt idx="16219">
                  <c:v>-33.286999999999992</c:v>
                </c:pt>
                <c:pt idx="16220">
                  <c:v>-33.284999999999997</c:v>
                </c:pt>
                <c:pt idx="16221">
                  <c:v>-33.282999999999994</c:v>
                </c:pt>
                <c:pt idx="16222">
                  <c:v>-33.280999999999992</c:v>
                </c:pt>
                <c:pt idx="16223">
                  <c:v>-33.278999999999996</c:v>
                </c:pt>
                <c:pt idx="16224">
                  <c:v>-33.276999999999994</c:v>
                </c:pt>
                <c:pt idx="16225">
                  <c:v>-33.274999999999991</c:v>
                </c:pt>
                <c:pt idx="16226">
                  <c:v>-33.272999999999996</c:v>
                </c:pt>
                <c:pt idx="16227">
                  <c:v>-33.270999999999994</c:v>
                </c:pt>
                <c:pt idx="16228">
                  <c:v>-33.268999999999991</c:v>
                </c:pt>
                <c:pt idx="16229">
                  <c:v>-33.266999999999996</c:v>
                </c:pt>
                <c:pt idx="16230">
                  <c:v>-33.264999999999993</c:v>
                </c:pt>
                <c:pt idx="16231">
                  <c:v>-33.262999999999991</c:v>
                </c:pt>
                <c:pt idx="16232">
                  <c:v>-33.260999999999996</c:v>
                </c:pt>
                <c:pt idx="16233">
                  <c:v>-33.258999999999993</c:v>
                </c:pt>
                <c:pt idx="16234">
                  <c:v>-33.256999999999991</c:v>
                </c:pt>
                <c:pt idx="16235">
                  <c:v>-33.254999999999995</c:v>
                </c:pt>
                <c:pt idx="16236">
                  <c:v>-33.252999999999993</c:v>
                </c:pt>
                <c:pt idx="16237">
                  <c:v>-33.250999999999998</c:v>
                </c:pt>
                <c:pt idx="16238">
                  <c:v>-33.248999999999995</c:v>
                </c:pt>
                <c:pt idx="16239">
                  <c:v>-33.246999999999993</c:v>
                </c:pt>
                <c:pt idx="16240">
                  <c:v>-33.244999999999997</c:v>
                </c:pt>
                <c:pt idx="16241">
                  <c:v>-33.242999999999995</c:v>
                </c:pt>
                <c:pt idx="16242">
                  <c:v>-33.240999999999993</c:v>
                </c:pt>
                <c:pt idx="16243">
                  <c:v>-33.238999999999997</c:v>
                </c:pt>
                <c:pt idx="16244">
                  <c:v>-33.236999999999995</c:v>
                </c:pt>
                <c:pt idx="16245">
                  <c:v>-33.234999999999992</c:v>
                </c:pt>
                <c:pt idx="16246">
                  <c:v>-33.232999999999997</c:v>
                </c:pt>
                <c:pt idx="16247">
                  <c:v>-33.230999999999995</c:v>
                </c:pt>
                <c:pt idx="16248">
                  <c:v>-33.228999999999992</c:v>
                </c:pt>
                <c:pt idx="16249">
                  <c:v>-33.226999999999997</c:v>
                </c:pt>
                <c:pt idx="16250">
                  <c:v>-33.224999999999994</c:v>
                </c:pt>
                <c:pt idx="16251">
                  <c:v>-33.222999999999992</c:v>
                </c:pt>
                <c:pt idx="16252">
                  <c:v>-33.220999999999997</c:v>
                </c:pt>
                <c:pt idx="16253">
                  <c:v>-33.218999999999994</c:v>
                </c:pt>
                <c:pt idx="16254">
                  <c:v>-33.216999999999992</c:v>
                </c:pt>
                <c:pt idx="16255">
                  <c:v>-33.214999999999996</c:v>
                </c:pt>
                <c:pt idx="16256">
                  <c:v>-33.212999999999994</c:v>
                </c:pt>
                <c:pt idx="16257">
                  <c:v>-33.210999999999991</c:v>
                </c:pt>
                <c:pt idx="16258">
                  <c:v>-33.208999999999996</c:v>
                </c:pt>
                <c:pt idx="16259">
                  <c:v>-33.206999999999994</c:v>
                </c:pt>
                <c:pt idx="16260">
                  <c:v>-33.204999999999991</c:v>
                </c:pt>
                <c:pt idx="16261">
                  <c:v>-33.202999999999996</c:v>
                </c:pt>
                <c:pt idx="16262">
                  <c:v>-33.200999999999993</c:v>
                </c:pt>
                <c:pt idx="16263">
                  <c:v>-33.198999999999991</c:v>
                </c:pt>
                <c:pt idx="16264">
                  <c:v>-33.196999999999996</c:v>
                </c:pt>
                <c:pt idx="16265">
                  <c:v>-33.194999999999993</c:v>
                </c:pt>
                <c:pt idx="16266">
                  <c:v>-33.192999999999998</c:v>
                </c:pt>
                <c:pt idx="16267">
                  <c:v>-33.190999999999995</c:v>
                </c:pt>
                <c:pt idx="16268">
                  <c:v>-33.188999999999993</c:v>
                </c:pt>
                <c:pt idx="16269">
                  <c:v>-33.186999999999998</c:v>
                </c:pt>
                <c:pt idx="16270">
                  <c:v>-33.184999999999995</c:v>
                </c:pt>
                <c:pt idx="16271">
                  <c:v>-33.182999999999993</c:v>
                </c:pt>
                <c:pt idx="16272">
                  <c:v>-33.180999999999997</c:v>
                </c:pt>
                <c:pt idx="16273">
                  <c:v>-33.178999999999995</c:v>
                </c:pt>
                <c:pt idx="16274">
                  <c:v>-33.176999999999992</c:v>
                </c:pt>
                <c:pt idx="16275">
                  <c:v>-33.174999999999997</c:v>
                </c:pt>
                <c:pt idx="16276">
                  <c:v>-33.172999999999995</c:v>
                </c:pt>
                <c:pt idx="16277">
                  <c:v>-33.170999999999992</c:v>
                </c:pt>
                <c:pt idx="16278">
                  <c:v>-33.168999999999997</c:v>
                </c:pt>
                <c:pt idx="16279">
                  <c:v>-33.166999999999994</c:v>
                </c:pt>
                <c:pt idx="16280">
                  <c:v>-33.164999999999992</c:v>
                </c:pt>
                <c:pt idx="16281">
                  <c:v>-33.162999999999997</c:v>
                </c:pt>
                <c:pt idx="16282">
                  <c:v>-33.160999999999994</c:v>
                </c:pt>
                <c:pt idx="16283">
                  <c:v>-33.158999999999992</c:v>
                </c:pt>
                <c:pt idx="16284">
                  <c:v>-33.156999999999996</c:v>
                </c:pt>
                <c:pt idx="16285">
                  <c:v>-33.154999999999994</c:v>
                </c:pt>
                <c:pt idx="16286">
                  <c:v>-33.152999999999992</c:v>
                </c:pt>
                <c:pt idx="16287">
                  <c:v>-33.150999999999996</c:v>
                </c:pt>
                <c:pt idx="16288">
                  <c:v>-33.148999999999994</c:v>
                </c:pt>
                <c:pt idx="16289">
                  <c:v>-33.146999999999991</c:v>
                </c:pt>
                <c:pt idx="16290">
                  <c:v>-33.144999999999996</c:v>
                </c:pt>
                <c:pt idx="16291">
                  <c:v>-33.142999999999994</c:v>
                </c:pt>
                <c:pt idx="16292">
                  <c:v>-33.140999999999991</c:v>
                </c:pt>
                <c:pt idx="16293">
                  <c:v>-33.138999999999996</c:v>
                </c:pt>
                <c:pt idx="16294">
                  <c:v>-33.136999999999993</c:v>
                </c:pt>
                <c:pt idx="16295">
                  <c:v>-33.134999999999991</c:v>
                </c:pt>
                <c:pt idx="16296">
                  <c:v>-33.132999999999996</c:v>
                </c:pt>
                <c:pt idx="16297">
                  <c:v>-33.130999999999993</c:v>
                </c:pt>
                <c:pt idx="16298">
                  <c:v>-33.128999999999998</c:v>
                </c:pt>
                <c:pt idx="16299">
                  <c:v>-33.126999999999995</c:v>
                </c:pt>
                <c:pt idx="16300">
                  <c:v>-33.124999999999993</c:v>
                </c:pt>
                <c:pt idx="16301">
                  <c:v>-33.122999999999998</c:v>
                </c:pt>
                <c:pt idx="16302">
                  <c:v>-33.120999999999995</c:v>
                </c:pt>
                <c:pt idx="16303">
                  <c:v>-33.118999999999993</c:v>
                </c:pt>
                <c:pt idx="16304">
                  <c:v>-33.116999999999997</c:v>
                </c:pt>
                <c:pt idx="16305">
                  <c:v>-33.114999999999995</c:v>
                </c:pt>
                <c:pt idx="16306">
                  <c:v>-33.112999999999992</c:v>
                </c:pt>
                <c:pt idx="16307">
                  <c:v>-33.110999999999997</c:v>
                </c:pt>
                <c:pt idx="16308">
                  <c:v>-33.108999999999995</c:v>
                </c:pt>
                <c:pt idx="16309">
                  <c:v>-33.106999999999992</c:v>
                </c:pt>
                <c:pt idx="16310">
                  <c:v>-33.104999999999997</c:v>
                </c:pt>
                <c:pt idx="16311">
                  <c:v>-33.102999999999994</c:v>
                </c:pt>
                <c:pt idx="16312">
                  <c:v>-33.100999999999992</c:v>
                </c:pt>
                <c:pt idx="16313">
                  <c:v>-33.098999999999997</c:v>
                </c:pt>
                <c:pt idx="16314">
                  <c:v>-33.096999999999994</c:v>
                </c:pt>
                <c:pt idx="16315">
                  <c:v>-33.094999999999992</c:v>
                </c:pt>
                <c:pt idx="16316">
                  <c:v>-33.092999999999996</c:v>
                </c:pt>
                <c:pt idx="16317">
                  <c:v>-33.090999999999994</c:v>
                </c:pt>
                <c:pt idx="16318">
                  <c:v>-33.088999999999992</c:v>
                </c:pt>
                <c:pt idx="16319">
                  <c:v>-33.086999999999996</c:v>
                </c:pt>
                <c:pt idx="16320">
                  <c:v>-33.084999999999994</c:v>
                </c:pt>
                <c:pt idx="16321">
                  <c:v>-33.082999999999991</c:v>
                </c:pt>
                <c:pt idx="16322">
                  <c:v>-33.080999999999996</c:v>
                </c:pt>
                <c:pt idx="16323">
                  <c:v>-33.078999999999994</c:v>
                </c:pt>
                <c:pt idx="16324">
                  <c:v>-33.076999999999991</c:v>
                </c:pt>
                <c:pt idx="16325">
                  <c:v>-33.074999999999996</c:v>
                </c:pt>
                <c:pt idx="16326">
                  <c:v>-33.072999999999993</c:v>
                </c:pt>
                <c:pt idx="16327">
                  <c:v>-33.070999999999991</c:v>
                </c:pt>
                <c:pt idx="16328">
                  <c:v>-33.068999999999996</c:v>
                </c:pt>
                <c:pt idx="16329">
                  <c:v>-33.066999999999993</c:v>
                </c:pt>
                <c:pt idx="16330">
                  <c:v>-33.064999999999998</c:v>
                </c:pt>
                <c:pt idx="16331">
                  <c:v>-33.062999999999995</c:v>
                </c:pt>
                <c:pt idx="16332">
                  <c:v>-33.060999999999993</c:v>
                </c:pt>
                <c:pt idx="16333">
                  <c:v>-33.058999999999997</c:v>
                </c:pt>
                <c:pt idx="16334">
                  <c:v>-33.056999999999995</c:v>
                </c:pt>
                <c:pt idx="16335">
                  <c:v>-33.054999999999993</c:v>
                </c:pt>
                <c:pt idx="16336">
                  <c:v>-33.052999999999997</c:v>
                </c:pt>
                <c:pt idx="16337">
                  <c:v>-33.050999999999995</c:v>
                </c:pt>
                <c:pt idx="16338">
                  <c:v>-33.048999999999992</c:v>
                </c:pt>
                <c:pt idx="16339">
                  <c:v>-33.046999999999997</c:v>
                </c:pt>
                <c:pt idx="16340">
                  <c:v>-33.044999999999995</c:v>
                </c:pt>
                <c:pt idx="16341">
                  <c:v>-33.042999999999992</c:v>
                </c:pt>
                <c:pt idx="16342">
                  <c:v>-33.040999999999997</c:v>
                </c:pt>
                <c:pt idx="16343">
                  <c:v>-33.038999999999994</c:v>
                </c:pt>
                <c:pt idx="16344">
                  <c:v>-33.036999999999992</c:v>
                </c:pt>
                <c:pt idx="16345">
                  <c:v>-33.034999999999997</c:v>
                </c:pt>
                <c:pt idx="16346">
                  <c:v>-33.032999999999994</c:v>
                </c:pt>
                <c:pt idx="16347">
                  <c:v>-33.030999999999992</c:v>
                </c:pt>
                <c:pt idx="16348">
                  <c:v>-33.028999999999996</c:v>
                </c:pt>
                <c:pt idx="16349">
                  <c:v>-33.026999999999994</c:v>
                </c:pt>
                <c:pt idx="16350">
                  <c:v>-33.024999999999991</c:v>
                </c:pt>
                <c:pt idx="16351">
                  <c:v>-33.022999999999996</c:v>
                </c:pt>
                <c:pt idx="16352">
                  <c:v>-33.020999999999994</c:v>
                </c:pt>
                <c:pt idx="16353">
                  <c:v>-33.018999999999991</c:v>
                </c:pt>
                <c:pt idx="16354">
                  <c:v>-33.016999999999996</c:v>
                </c:pt>
                <c:pt idx="16355">
                  <c:v>-33.014999999999993</c:v>
                </c:pt>
                <c:pt idx="16356">
                  <c:v>-33.012999999999991</c:v>
                </c:pt>
                <c:pt idx="16357">
                  <c:v>-33.010999999999996</c:v>
                </c:pt>
                <c:pt idx="16358">
                  <c:v>-33.008999999999993</c:v>
                </c:pt>
                <c:pt idx="16359">
                  <c:v>-33.006999999999991</c:v>
                </c:pt>
                <c:pt idx="16360">
                  <c:v>-33.004999999999995</c:v>
                </c:pt>
                <c:pt idx="16361">
                  <c:v>-33.002999999999993</c:v>
                </c:pt>
                <c:pt idx="16362">
                  <c:v>-33.000999999999998</c:v>
                </c:pt>
                <c:pt idx="16363">
                  <c:v>-32.998999999999995</c:v>
                </c:pt>
                <c:pt idx="16364">
                  <c:v>-32.996999999999993</c:v>
                </c:pt>
                <c:pt idx="16365">
                  <c:v>-32.994999999999997</c:v>
                </c:pt>
                <c:pt idx="16366">
                  <c:v>-32.992999999999995</c:v>
                </c:pt>
                <c:pt idx="16367">
                  <c:v>-32.990999999999993</c:v>
                </c:pt>
                <c:pt idx="16368">
                  <c:v>-32.988999999999997</c:v>
                </c:pt>
                <c:pt idx="16369">
                  <c:v>-32.986999999999995</c:v>
                </c:pt>
                <c:pt idx="16370">
                  <c:v>-32.984999999999992</c:v>
                </c:pt>
                <c:pt idx="16371">
                  <c:v>-32.982999999999997</c:v>
                </c:pt>
                <c:pt idx="16372">
                  <c:v>-32.980999999999995</c:v>
                </c:pt>
                <c:pt idx="16373">
                  <c:v>-32.978999999999992</c:v>
                </c:pt>
                <c:pt idx="16374">
                  <c:v>-32.976999999999997</c:v>
                </c:pt>
                <c:pt idx="16375">
                  <c:v>-32.974999999999994</c:v>
                </c:pt>
                <c:pt idx="16376">
                  <c:v>-32.972999999999992</c:v>
                </c:pt>
                <c:pt idx="16377">
                  <c:v>-32.970999999999997</c:v>
                </c:pt>
                <c:pt idx="16378">
                  <c:v>-32.968999999999994</c:v>
                </c:pt>
                <c:pt idx="16379">
                  <c:v>-32.966999999999992</c:v>
                </c:pt>
                <c:pt idx="16380">
                  <c:v>-32.964999999999996</c:v>
                </c:pt>
                <c:pt idx="16381">
                  <c:v>-32.962999999999994</c:v>
                </c:pt>
                <c:pt idx="16382">
                  <c:v>-32.960999999999991</c:v>
                </c:pt>
                <c:pt idx="16383">
                  <c:v>-32.958999999999996</c:v>
                </c:pt>
                <c:pt idx="16384">
                  <c:v>-32.956999999999994</c:v>
                </c:pt>
                <c:pt idx="16385">
                  <c:v>-32.954999999999991</c:v>
                </c:pt>
                <c:pt idx="16386">
                  <c:v>-32.952999999999996</c:v>
                </c:pt>
                <c:pt idx="16387">
                  <c:v>-32.950999999999993</c:v>
                </c:pt>
                <c:pt idx="16388">
                  <c:v>-32.948999999999991</c:v>
                </c:pt>
                <c:pt idx="16389">
                  <c:v>-32.946999999999996</c:v>
                </c:pt>
                <c:pt idx="16390">
                  <c:v>-32.944999999999993</c:v>
                </c:pt>
                <c:pt idx="16391">
                  <c:v>-32.942999999999998</c:v>
                </c:pt>
                <c:pt idx="16392">
                  <c:v>-32.940999999999995</c:v>
                </c:pt>
                <c:pt idx="16393">
                  <c:v>-32.938999999999993</c:v>
                </c:pt>
                <c:pt idx="16394">
                  <c:v>-32.936999999999998</c:v>
                </c:pt>
                <c:pt idx="16395">
                  <c:v>-32.934999999999995</c:v>
                </c:pt>
                <c:pt idx="16396">
                  <c:v>-32.932999999999993</c:v>
                </c:pt>
                <c:pt idx="16397">
                  <c:v>-32.930999999999997</c:v>
                </c:pt>
                <c:pt idx="16398">
                  <c:v>-32.928999999999995</c:v>
                </c:pt>
                <c:pt idx="16399">
                  <c:v>-32.926999999999992</c:v>
                </c:pt>
                <c:pt idx="16400">
                  <c:v>-32.924999999999997</c:v>
                </c:pt>
                <c:pt idx="16401">
                  <c:v>-32.922999999999995</c:v>
                </c:pt>
                <c:pt idx="16402">
                  <c:v>-32.920999999999992</c:v>
                </c:pt>
                <c:pt idx="16403">
                  <c:v>-32.918999999999997</c:v>
                </c:pt>
                <c:pt idx="16404">
                  <c:v>-32.916999999999994</c:v>
                </c:pt>
                <c:pt idx="16405">
                  <c:v>-32.914999999999992</c:v>
                </c:pt>
                <c:pt idx="16406">
                  <c:v>-32.912999999999997</c:v>
                </c:pt>
                <c:pt idx="16407">
                  <c:v>-32.910999999999994</c:v>
                </c:pt>
                <c:pt idx="16408">
                  <c:v>-32.908999999999992</c:v>
                </c:pt>
                <c:pt idx="16409">
                  <c:v>-32.906999999999996</c:v>
                </c:pt>
                <c:pt idx="16410">
                  <c:v>-32.904999999999994</c:v>
                </c:pt>
                <c:pt idx="16411">
                  <c:v>-32.902999999999992</c:v>
                </c:pt>
                <c:pt idx="16412">
                  <c:v>-32.900999999999996</c:v>
                </c:pt>
                <c:pt idx="16413">
                  <c:v>-32.898999999999994</c:v>
                </c:pt>
                <c:pt idx="16414">
                  <c:v>-32.896999999999991</c:v>
                </c:pt>
                <c:pt idx="16415">
                  <c:v>-32.894999999999996</c:v>
                </c:pt>
                <c:pt idx="16416">
                  <c:v>-32.892999999999994</c:v>
                </c:pt>
                <c:pt idx="16417">
                  <c:v>-32.890999999999991</c:v>
                </c:pt>
                <c:pt idx="16418">
                  <c:v>-32.888999999999996</c:v>
                </c:pt>
                <c:pt idx="16419">
                  <c:v>-32.886999999999993</c:v>
                </c:pt>
                <c:pt idx="16420">
                  <c:v>-32.884999999999991</c:v>
                </c:pt>
                <c:pt idx="16421">
                  <c:v>-32.882999999999996</c:v>
                </c:pt>
                <c:pt idx="16422">
                  <c:v>-32.880999999999993</c:v>
                </c:pt>
                <c:pt idx="16423">
                  <c:v>-32.878999999999998</c:v>
                </c:pt>
                <c:pt idx="16424">
                  <c:v>-32.876999999999995</c:v>
                </c:pt>
                <c:pt idx="16425">
                  <c:v>-32.874999999999993</c:v>
                </c:pt>
                <c:pt idx="16426">
                  <c:v>-32.872999999999998</c:v>
                </c:pt>
                <c:pt idx="16427">
                  <c:v>-32.870999999999995</c:v>
                </c:pt>
                <c:pt idx="16428">
                  <c:v>-32.868999999999993</c:v>
                </c:pt>
                <c:pt idx="16429">
                  <c:v>-32.866999999999997</c:v>
                </c:pt>
                <c:pt idx="16430">
                  <c:v>-32.864999999999995</c:v>
                </c:pt>
                <c:pt idx="16431">
                  <c:v>-32.862999999999992</c:v>
                </c:pt>
                <c:pt idx="16432">
                  <c:v>-32.860999999999997</c:v>
                </c:pt>
                <c:pt idx="16433">
                  <c:v>-32.858999999999995</c:v>
                </c:pt>
                <c:pt idx="16434">
                  <c:v>-32.856999999999992</c:v>
                </c:pt>
                <c:pt idx="16435">
                  <c:v>-32.854999999999997</c:v>
                </c:pt>
                <c:pt idx="16436">
                  <c:v>-32.852999999999994</c:v>
                </c:pt>
                <c:pt idx="16437">
                  <c:v>-32.850999999999992</c:v>
                </c:pt>
                <c:pt idx="16438">
                  <c:v>-32.848999999999997</c:v>
                </c:pt>
                <c:pt idx="16439">
                  <c:v>-32.846999999999994</c:v>
                </c:pt>
                <c:pt idx="16440">
                  <c:v>-32.844999999999992</c:v>
                </c:pt>
                <c:pt idx="16441">
                  <c:v>-32.842999999999996</c:v>
                </c:pt>
                <c:pt idx="16442">
                  <c:v>-32.840999999999994</c:v>
                </c:pt>
                <c:pt idx="16443">
                  <c:v>-32.838999999999992</c:v>
                </c:pt>
                <c:pt idx="16444">
                  <c:v>-32.836999999999996</c:v>
                </c:pt>
                <c:pt idx="16445">
                  <c:v>-32.834999999999994</c:v>
                </c:pt>
                <c:pt idx="16446">
                  <c:v>-32.832999999999991</c:v>
                </c:pt>
                <c:pt idx="16447">
                  <c:v>-32.830999999999996</c:v>
                </c:pt>
                <c:pt idx="16448">
                  <c:v>-32.828999999999994</c:v>
                </c:pt>
                <c:pt idx="16449">
                  <c:v>-32.826999999999991</c:v>
                </c:pt>
                <c:pt idx="16450">
                  <c:v>-32.824999999999996</c:v>
                </c:pt>
                <c:pt idx="16451">
                  <c:v>-32.822999999999993</c:v>
                </c:pt>
                <c:pt idx="16452">
                  <c:v>-32.820999999999991</c:v>
                </c:pt>
                <c:pt idx="16453">
                  <c:v>-32.818999999999996</c:v>
                </c:pt>
                <c:pt idx="16454">
                  <c:v>-32.816999999999993</c:v>
                </c:pt>
                <c:pt idx="16455">
                  <c:v>-32.814999999999998</c:v>
                </c:pt>
                <c:pt idx="16456">
                  <c:v>-32.812999999999995</c:v>
                </c:pt>
                <c:pt idx="16457">
                  <c:v>-32.810999999999993</c:v>
                </c:pt>
                <c:pt idx="16458">
                  <c:v>-32.808999999999997</c:v>
                </c:pt>
                <c:pt idx="16459">
                  <c:v>-32.806999999999995</c:v>
                </c:pt>
                <c:pt idx="16460">
                  <c:v>-32.804999999999993</c:v>
                </c:pt>
                <c:pt idx="16461">
                  <c:v>-32.802999999999997</c:v>
                </c:pt>
                <c:pt idx="16462">
                  <c:v>-32.800999999999995</c:v>
                </c:pt>
                <c:pt idx="16463">
                  <c:v>-32.798999999999992</c:v>
                </c:pt>
                <c:pt idx="16464">
                  <c:v>-32.796999999999997</c:v>
                </c:pt>
                <c:pt idx="16465">
                  <c:v>-32.794999999999995</c:v>
                </c:pt>
                <c:pt idx="16466">
                  <c:v>-32.792999999999992</c:v>
                </c:pt>
                <c:pt idx="16467">
                  <c:v>-32.790999999999997</c:v>
                </c:pt>
                <c:pt idx="16468">
                  <c:v>-32.788999999999994</c:v>
                </c:pt>
                <c:pt idx="16469">
                  <c:v>-32.786999999999992</c:v>
                </c:pt>
                <c:pt idx="16470">
                  <c:v>-32.784999999999997</c:v>
                </c:pt>
                <c:pt idx="16471">
                  <c:v>-32.782999999999994</c:v>
                </c:pt>
                <c:pt idx="16472">
                  <c:v>-32.780999999999992</c:v>
                </c:pt>
                <c:pt idx="16473">
                  <c:v>-32.778999999999996</c:v>
                </c:pt>
                <c:pt idx="16474">
                  <c:v>-32.776999999999994</c:v>
                </c:pt>
                <c:pt idx="16475">
                  <c:v>-32.774999999999991</c:v>
                </c:pt>
                <c:pt idx="16476">
                  <c:v>-32.772999999999996</c:v>
                </c:pt>
                <c:pt idx="16477">
                  <c:v>-32.770999999999994</c:v>
                </c:pt>
                <c:pt idx="16478">
                  <c:v>-32.768999999999991</c:v>
                </c:pt>
                <c:pt idx="16479">
                  <c:v>-32.766999999999996</c:v>
                </c:pt>
                <c:pt idx="16480">
                  <c:v>-32.764999999999993</c:v>
                </c:pt>
                <c:pt idx="16481">
                  <c:v>-32.762999999999991</c:v>
                </c:pt>
                <c:pt idx="16482">
                  <c:v>-32.760999999999996</c:v>
                </c:pt>
                <c:pt idx="16483">
                  <c:v>-32.758999999999993</c:v>
                </c:pt>
                <c:pt idx="16484">
                  <c:v>-32.756999999999991</c:v>
                </c:pt>
                <c:pt idx="16485">
                  <c:v>-32.754999999999995</c:v>
                </c:pt>
                <c:pt idx="16486">
                  <c:v>-32.752999999999993</c:v>
                </c:pt>
                <c:pt idx="16487">
                  <c:v>-32.750999999999998</c:v>
                </c:pt>
                <c:pt idx="16488">
                  <c:v>-32.748999999999995</c:v>
                </c:pt>
                <c:pt idx="16489">
                  <c:v>-32.746999999999993</c:v>
                </c:pt>
                <c:pt idx="16490">
                  <c:v>-32.744999999999997</c:v>
                </c:pt>
                <c:pt idx="16491">
                  <c:v>-32.742999999999995</c:v>
                </c:pt>
                <c:pt idx="16492">
                  <c:v>-32.740999999999993</c:v>
                </c:pt>
                <c:pt idx="16493">
                  <c:v>-32.738999999999997</c:v>
                </c:pt>
                <c:pt idx="16494">
                  <c:v>-32.736999999999995</c:v>
                </c:pt>
                <c:pt idx="16495">
                  <c:v>-32.734999999999992</c:v>
                </c:pt>
                <c:pt idx="16496">
                  <c:v>-32.732999999999997</c:v>
                </c:pt>
                <c:pt idx="16497">
                  <c:v>-32.730999999999995</c:v>
                </c:pt>
                <c:pt idx="16498">
                  <c:v>-32.728999999999992</c:v>
                </c:pt>
                <c:pt idx="16499">
                  <c:v>-32.726999999999997</c:v>
                </c:pt>
                <c:pt idx="16500">
                  <c:v>-32.724999999999994</c:v>
                </c:pt>
                <c:pt idx="16501">
                  <c:v>-32.722999999999992</c:v>
                </c:pt>
                <c:pt idx="16502">
                  <c:v>-32.720999999999997</c:v>
                </c:pt>
                <c:pt idx="16503">
                  <c:v>-32.718999999999994</c:v>
                </c:pt>
                <c:pt idx="16504">
                  <c:v>-32.716999999999992</c:v>
                </c:pt>
                <c:pt idx="16505">
                  <c:v>-32.714999999999996</c:v>
                </c:pt>
                <c:pt idx="16506">
                  <c:v>-32.712999999999994</c:v>
                </c:pt>
                <c:pt idx="16507">
                  <c:v>-32.710999999999991</c:v>
                </c:pt>
                <c:pt idx="16508">
                  <c:v>-32.708999999999996</c:v>
                </c:pt>
                <c:pt idx="16509">
                  <c:v>-32.706999999999994</c:v>
                </c:pt>
                <c:pt idx="16510">
                  <c:v>-32.704999999999991</c:v>
                </c:pt>
                <c:pt idx="16511">
                  <c:v>-32.702999999999996</c:v>
                </c:pt>
                <c:pt idx="16512">
                  <c:v>-32.700999999999993</c:v>
                </c:pt>
                <c:pt idx="16513">
                  <c:v>-32.698999999999991</c:v>
                </c:pt>
                <c:pt idx="16514">
                  <c:v>-32.696999999999996</c:v>
                </c:pt>
                <c:pt idx="16515">
                  <c:v>-32.694999999999993</c:v>
                </c:pt>
                <c:pt idx="16516">
                  <c:v>-32.692999999999998</c:v>
                </c:pt>
                <c:pt idx="16517">
                  <c:v>-32.690999999999995</c:v>
                </c:pt>
                <c:pt idx="16518">
                  <c:v>-32.688999999999993</c:v>
                </c:pt>
                <c:pt idx="16519">
                  <c:v>-32.686999999999998</c:v>
                </c:pt>
                <c:pt idx="16520">
                  <c:v>-32.684999999999995</c:v>
                </c:pt>
                <c:pt idx="16521">
                  <c:v>-32.682999999999993</c:v>
                </c:pt>
                <c:pt idx="16522">
                  <c:v>-32.680999999999997</c:v>
                </c:pt>
                <c:pt idx="16523">
                  <c:v>-32.678999999999995</c:v>
                </c:pt>
                <c:pt idx="16524">
                  <c:v>-32.676999999999992</c:v>
                </c:pt>
                <c:pt idx="16525">
                  <c:v>-32.674999999999997</c:v>
                </c:pt>
                <c:pt idx="16526">
                  <c:v>-32.672999999999995</c:v>
                </c:pt>
                <c:pt idx="16527">
                  <c:v>-32.670999999999992</c:v>
                </c:pt>
                <c:pt idx="16528">
                  <c:v>-32.668999999999997</c:v>
                </c:pt>
                <c:pt idx="16529">
                  <c:v>-32.666999999999994</c:v>
                </c:pt>
                <c:pt idx="16530">
                  <c:v>-32.664999999999992</c:v>
                </c:pt>
                <c:pt idx="16531">
                  <c:v>-32.662999999999997</c:v>
                </c:pt>
                <c:pt idx="16532">
                  <c:v>-32.660999999999994</c:v>
                </c:pt>
                <c:pt idx="16533">
                  <c:v>-32.658999999999992</c:v>
                </c:pt>
                <c:pt idx="16534">
                  <c:v>-32.656999999999996</c:v>
                </c:pt>
                <c:pt idx="16535">
                  <c:v>-32.654999999999994</c:v>
                </c:pt>
                <c:pt idx="16536">
                  <c:v>-32.652999999999992</c:v>
                </c:pt>
                <c:pt idx="16537">
                  <c:v>-32.650999999999996</c:v>
                </c:pt>
                <c:pt idx="16538">
                  <c:v>-32.648999999999994</c:v>
                </c:pt>
                <c:pt idx="16539">
                  <c:v>-32.646999999999991</c:v>
                </c:pt>
                <c:pt idx="16540">
                  <c:v>-32.644999999999996</c:v>
                </c:pt>
                <c:pt idx="16541">
                  <c:v>-32.642999999999994</c:v>
                </c:pt>
                <c:pt idx="16542">
                  <c:v>-32.640999999999991</c:v>
                </c:pt>
                <c:pt idx="16543">
                  <c:v>-32.638999999999996</c:v>
                </c:pt>
                <c:pt idx="16544">
                  <c:v>-32.636999999999993</c:v>
                </c:pt>
                <c:pt idx="16545">
                  <c:v>-32.634999999999991</c:v>
                </c:pt>
                <c:pt idx="16546">
                  <c:v>-32.632999999999996</c:v>
                </c:pt>
                <c:pt idx="16547">
                  <c:v>-32.630999999999993</c:v>
                </c:pt>
                <c:pt idx="16548">
                  <c:v>-32.628999999999998</c:v>
                </c:pt>
                <c:pt idx="16549">
                  <c:v>-32.626999999999995</c:v>
                </c:pt>
                <c:pt idx="16550">
                  <c:v>-32.624999999999993</c:v>
                </c:pt>
                <c:pt idx="16551">
                  <c:v>-32.622999999999998</c:v>
                </c:pt>
                <c:pt idx="16552">
                  <c:v>-32.620999999999995</c:v>
                </c:pt>
                <c:pt idx="16553">
                  <c:v>-32.618999999999993</c:v>
                </c:pt>
                <c:pt idx="16554">
                  <c:v>-32.616999999999997</c:v>
                </c:pt>
                <c:pt idx="16555">
                  <c:v>-32.614999999999995</c:v>
                </c:pt>
                <c:pt idx="16556">
                  <c:v>-32.612999999999992</c:v>
                </c:pt>
                <c:pt idx="16557">
                  <c:v>-32.610999999999997</c:v>
                </c:pt>
                <c:pt idx="16558">
                  <c:v>-32.608999999999995</c:v>
                </c:pt>
                <c:pt idx="16559">
                  <c:v>-32.606999999999992</c:v>
                </c:pt>
                <c:pt idx="16560">
                  <c:v>-32.604999999999997</c:v>
                </c:pt>
                <c:pt idx="16561">
                  <c:v>-32.602999999999994</c:v>
                </c:pt>
                <c:pt idx="16562">
                  <c:v>-32.600999999999992</c:v>
                </c:pt>
                <c:pt idx="16563">
                  <c:v>-32.598999999999997</c:v>
                </c:pt>
                <c:pt idx="16564">
                  <c:v>-32.596999999999994</c:v>
                </c:pt>
                <c:pt idx="16565">
                  <c:v>-32.594999999999992</c:v>
                </c:pt>
                <c:pt idx="16566">
                  <c:v>-32.592999999999996</c:v>
                </c:pt>
                <c:pt idx="16567">
                  <c:v>-32.590999999999994</c:v>
                </c:pt>
                <c:pt idx="16568">
                  <c:v>-32.588999999999992</c:v>
                </c:pt>
                <c:pt idx="16569">
                  <c:v>-32.586999999999996</c:v>
                </c:pt>
                <c:pt idx="16570">
                  <c:v>-32.584999999999994</c:v>
                </c:pt>
                <c:pt idx="16571">
                  <c:v>-32.582999999999991</c:v>
                </c:pt>
                <c:pt idx="16572">
                  <c:v>-32.580999999999996</c:v>
                </c:pt>
                <c:pt idx="16573">
                  <c:v>-32.578999999999994</c:v>
                </c:pt>
                <c:pt idx="16574">
                  <c:v>-32.576999999999991</c:v>
                </c:pt>
                <c:pt idx="16575">
                  <c:v>-32.574999999999996</c:v>
                </c:pt>
                <c:pt idx="16576">
                  <c:v>-32.572999999999993</c:v>
                </c:pt>
                <c:pt idx="16577">
                  <c:v>-32.570999999999991</c:v>
                </c:pt>
                <c:pt idx="16578">
                  <c:v>-32.568999999999996</c:v>
                </c:pt>
                <c:pt idx="16579">
                  <c:v>-32.566999999999993</c:v>
                </c:pt>
                <c:pt idx="16580">
                  <c:v>-32.564999999999998</c:v>
                </c:pt>
                <c:pt idx="16581">
                  <c:v>-32.562999999999995</c:v>
                </c:pt>
                <c:pt idx="16582">
                  <c:v>-32.560999999999993</c:v>
                </c:pt>
                <c:pt idx="16583">
                  <c:v>-32.558999999999997</c:v>
                </c:pt>
                <c:pt idx="16584">
                  <c:v>-32.556999999999995</c:v>
                </c:pt>
                <c:pt idx="16585">
                  <c:v>-32.554999999999993</c:v>
                </c:pt>
                <c:pt idx="16586">
                  <c:v>-32.552999999999997</c:v>
                </c:pt>
                <c:pt idx="16587">
                  <c:v>-32.550999999999995</c:v>
                </c:pt>
                <c:pt idx="16588">
                  <c:v>-32.548999999999992</c:v>
                </c:pt>
                <c:pt idx="16589">
                  <c:v>-32.546999999999997</c:v>
                </c:pt>
                <c:pt idx="16590">
                  <c:v>-32.544999999999995</c:v>
                </c:pt>
                <c:pt idx="16591">
                  <c:v>-32.542999999999992</c:v>
                </c:pt>
                <c:pt idx="16592">
                  <c:v>-32.540999999999997</c:v>
                </c:pt>
                <c:pt idx="16593">
                  <c:v>-32.538999999999994</c:v>
                </c:pt>
                <c:pt idx="16594">
                  <c:v>-32.536999999999992</c:v>
                </c:pt>
                <c:pt idx="16595">
                  <c:v>-32.534999999999997</c:v>
                </c:pt>
                <c:pt idx="16596">
                  <c:v>-32.532999999999994</c:v>
                </c:pt>
                <c:pt idx="16597">
                  <c:v>-32.530999999999992</c:v>
                </c:pt>
                <c:pt idx="16598">
                  <c:v>-32.528999999999996</c:v>
                </c:pt>
                <c:pt idx="16599">
                  <c:v>-32.526999999999994</c:v>
                </c:pt>
                <c:pt idx="16600">
                  <c:v>-32.524999999999991</c:v>
                </c:pt>
                <c:pt idx="16601">
                  <c:v>-32.522999999999996</c:v>
                </c:pt>
                <c:pt idx="16602">
                  <c:v>-32.520999999999994</c:v>
                </c:pt>
                <c:pt idx="16603">
                  <c:v>-32.518999999999991</c:v>
                </c:pt>
                <c:pt idx="16604">
                  <c:v>-32.516999999999996</c:v>
                </c:pt>
                <c:pt idx="16605">
                  <c:v>-32.514999999999993</c:v>
                </c:pt>
                <c:pt idx="16606">
                  <c:v>-32.512999999999991</c:v>
                </c:pt>
                <c:pt idx="16607">
                  <c:v>-32.510999999999996</c:v>
                </c:pt>
                <c:pt idx="16608">
                  <c:v>-32.508999999999993</c:v>
                </c:pt>
                <c:pt idx="16609">
                  <c:v>-32.506999999999991</c:v>
                </c:pt>
                <c:pt idx="16610">
                  <c:v>-32.504999999999995</c:v>
                </c:pt>
                <c:pt idx="16611">
                  <c:v>-32.502999999999993</c:v>
                </c:pt>
                <c:pt idx="16612">
                  <c:v>-32.500999999999998</c:v>
                </c:pt>
                <c:pt idx="16613">
                  <c:v>-32.498999999999995</c:v>
                </c:pt>
                <c:pt idx="16614">
                  <c:v>-32.496999999999993</c:v>
                </c:pt>
                <c:pt idx="16615">
                  <c:v>-32.494999999999997</c:v>
                </c:pt>
                <c:pt idx="16616">
                  <c:v>-32.492999999999995</c:v>
                </c:pt>
                <c:pt idx="16617">
                  <c:v>-32.490999999999993</c:v>
                </c:pt>
                <c:pt idx="16618">
                  <c:v>-32.488999999999997</c:v>
                </c:pt>
                <c:pt idx="16619">
                  <c:v>-32.486999999999995</c:v>
                </c:pt>
                <c:pt idx="16620">
                  <c:v>-32.484999999999992</c:v>
                </c:pt>
                <c:pt idx="16621">
                  <c:v>-32.482999999999997</c:v>
                </c:pt>
                <c:pt idx="16622">
                  <c:v>-32.480999999999995</c:v>
                </c:pt>
                <c:pt idx="16623">
                  <c:v>-32.478999999999992</c:v>
                </c:pt>
                <c:pt idx="16624">
                  <c:v>-32.476999999999997</c:v>
                </c:pt>
                <c:pt idx="16625">
                  <c:v>-32.474999999999994</c:v>
                </c:pt>
                <c:pt idx="16626">
                  <c:v>-32.472999999999992</c:v>
                </c:pt>
                <c:pt idx="16627">
                  <c:v>-32.470999999999997</c:v>
                </c:pt>
                <c:pt idx="16628">
                  <c:v>-32.468999999999994</c:v>
                </c:pt>
                <c:pt idx="16629">
                  <c:v>-32.466999999999992</c:v>
                </c:pt>
                <c:pt idx="16630">
                  <c:v>-32.464999999999996</c:v>
                </c:pt>
                <c:pt idx="16631">
                  <c:v>-32.462999999999994</c:v>
                </c:pt>
                <c:pt idx="16632">
                  <c:v>-32.460999999999991</c:v>
                </c:pt>
                <c:pt idx="16633">
                  <c:v>-32.458999999999996</c:v>
                </c:pt>
                <c:pt idx="16634">
                  <c:v>-32.456999999999994</c:v>
                </c:pt>
                <c:pt idx="16635">
                  <c:v>-32.454999999999991</c:v>
                </c:pt>
                <c:pt idx="16636">
                  <c:v>-32.452999999999996</c:v>
                </c:pt>
                <c:pt idx="16637">
                  <c:v>-32.450999999999993</c:v>
                </c:pt>
                <c:pt idx="16638">
                  <c:v>-32.448999999999991</c:v>
                </c:pt>
                <c:pt idx="16639">
                  <c:v>-32.446999999999996</c:v>
                </c:pt>
                <c:pt idx="16640">
                  <c:v>-32.444999999999993</c:v>
                </c:pt>
                <c:pt idx="16641">
                  <c:v>-32.442999999999998</c:v>
                </c:pt>
                <c:pt idx="16642">
                  <c:v>-32.440999999999995</c:v>
                </c:pt>
                <c:pt idx="16643">
                  <c:v>-32.438999999999993</c:v>
                </c:pt>
                <c:pt idx="16644">
                  <c:v>-32.436999999999998</c:v>
                </c:pt>
                <c:pt idx="16645">
                  <c:v>-32.434999999999995</c:v>
                </c:pt>
                <c:pt idx="16646">
                  <c:v>-32.432999999999993</c:v>
                </c:pt>
                <c:pt idx="16647">
                  <c:v>-32.430999999999997</c:v>
                </c:pt>
                <c:pt idx="16648">
                  <c:v>-32.428999999999995</c:v>
                </c:pt>
                <c:pt idx="16649">
                  <c:v>-32.426999999999992</c:v>
                </c:pt>
                <c:pt idx="16650">
                  <c:v>-32.424999999999997</c:v>
                </c:pt>
                <c:pt idx="16651">
                  <c:v>-32.422999999999995</c:v>
                </c:pt>
                <c:pt idx="16652">
                  <c:v>-32.420999999999992</c:v>
                </c:pt>
                <c:pt idx="16653">
                  <c:v>-32.418999999999997</c:v>
                </c:pt>
                <c:pt idx="16654">
                  <c:v>-32.416999999999994</c:v>
                </c:pt>
                <c:pt idx="16655">
                  <c:v>-32.414999999999992</c:v>
                </c:pt>
                <c:pt idx="16656">
                  <c:v>-32.412999999999997</c:v>
                </c:pt>
                <c:pt idx="16657">
                  <c:v>-32.410999999999994</c:v>
                </c:pt>
                <c:pt idx="16658">
                  <c:v>-32.408999999999992</c:v>
                </c:pt>
                <c:pt idx="16659">
                  <c:v>-32.406999999999996</c:v>
                </c:pt>
                <c:pt idx="16660">
                  <c:v>-32.404999999999994</c:v>
                </c:pt>
                <c:pt idx="16661">
                  <c:v>-32.402999999999992</c:v>
                </c:pt>
                <c:pt idx="16662">
                  <c:v>-32.400999999999996</c:v>
                </c:pt>
                <c:pt idx="16663">
                  <c:v>-32.398999999999994</c:v>
                </c:pt>
                <c:pt idx="16664">
                  <c:v>-32.396999999999991</c:v>
                </c:pt>
                <c:pt idx="16665">
                  <c:v>-32.394999999999996</c:v>
                </c:pt>
                <c:pt idx="16666">
                  <c:v>-32.392999999999994</c:v>
                </c:pt>
                <c:pt idx="16667">
                  <c:v>-32.390999999999991</c:v>
                </c:pt>
                <c:pt idx="16668">
                  <c:v>-32.388999999999996</c:v>
                </c:pt>
                <c:pt idx="16669">
                  <c:v>-32.386999999999993</c:v>
                </c:pt>
                <c:pt idx="16670">
                  <c:v>-32.384999999999991</c:v>
                </c:pt>
                <c:pt idx="16671">
                  <c:v>-32.382999999999996</c:v>
                </c:pt>
                <c:pt idx="16672">
                  <c:v>-32.380999999999993</c:v>
                </c:pt>
                <c:pt idx="16673">
                  <c:v>-32.378999999999998</c:v>
                </c:pt>
                <c:pt idx="16674">
                  <c:v>-32.376999999999995</c:v>
                </c:pt>
                <c:pt idx="16675">
                  <c:v>-32.374999999999993</c:v>
                </c:pt>
                <c:pt idx="16676">
                  <c:v>-32.372999999999998</c:v>
                </c:pt>
                <c:pt idx="16677">
                  <c:v>-32.370999999999995</c:v>
                </c:pt>
                <c:pt idx="16678">
                  <c:v>-32.368999999999993</c:v>
                </c:pt>
                <c:pt idx="16679">
                  <c:v>-32.366999999999997</c:v>
                </c:pt>
                <c:pt idx="16680">
                  <c:v>-32.364999999999995</c:v>
                </c:pt>
                <c:pt idx="16681">
                  <c:v>-32.362999999999992</c:v>
                </c:pt>
                <c:pt idx="16682">
                  <c:v>-32.360999999999997</c:v>
                </c:pt>
                <c:pt idx="16683">
                  <c:v>-32.358999999999995</c:v>
                </c:pt>
                <c:pt idx="16684">
                  <c:v>-32.356999999999992</c:v>
                </c:pt>
                <c:pt idx="16685">
                  <c:v>-32.354999999999997</c:v>
                </c:pt>
                <c:pt idx="16686">
                  <c:v>-32.352999999999994</c:v>
                </c:pt>
                <c:pt idx="16687">
                  <c:v>-32.350999999999992</c:v>
                </c:pt>
                <c:pt idx="16688">
                  <c:v>-32.348999999999997</c:v>
                </c:pt>
                <c:pt idx="16689">
                  <c:v>-32.346999999999994</c:v>
                </c:pt>
                <c:pt idx="16690">
                  <c:v>-32.344999999999992</c:v>
                </c:pt>
                <c:pt idx="16691">
                  <c:v>-32.342999999999996</c:v>
                </c:pt>
                <c:pt idx="16692">
                  <c:v>-32.340999999999994</c:v>
                </c:pt>
                <c:pt idx="16693">
                  <c:v>-32.338999999999992</c:v>
                </c:pt>
                <c:pt idx="16694">
                  <c:v>-32.336999999999996</c:v>
                </c:pt>
                <c:pt idx="16695">
                  <c:v>-32.334999999999994</c:v>
                </c:pt>
                <c:pt idx="16696">
                  <c:v>-32.332999999999991</c:v>
                </c:pt>
                <c:pt idx="16697">
                  <c:v>-32.330999999999996</c:v>
                </c:pt>
                <c:pt idx="16698">
                  <c:v>-32.328999999999994</c:v>
                </c:pt>
                <c:pt idx="16699">
                  <c:v>-32.326999999999991</c:v>
                </c:pt>
                <c:pt idx="16700">
                  <c:v>-32.324999999999996</c:v>
                </c:pt>
                <c:pt idx="16701">
                  <c:v>-32.322999999999993</c:v>
                </c:pt>
                <c:pt idx="16702">
                  <c:v>-32.320999999999991</c:v>
                </c:pt>
                <c:pt idx="16703">
                  <c:v>-32.318999999999996</c:v>
                </c:pt>
                <c:pt idx="16704">
                  <c:v>-32.316999999999993</c:v>
                </c:pt>
                <c:pt idx="16705">
                  <c:v>-32.314999999999998</c:v>
                </c:pt>
                <c:pt idx="16706">
                  <c:v>-32.312999999999995</c:v>
                </c:pt>
                <c:pt idx="16707">
                  <c:v>-32.310999999999993</c:v>
                </c:pt>
                <c:pt idx="16708">
                  <c:v>-32.308999999999997</c:v>
                </c:pt>
                <c:pt idx="16709">
                  <c:v>-32.306999999999995</c:v>
                </c:pt>
                <c:pt idx="16710">
                  <c:v>-32.304999999999993</c:v>
                </c:pt>
                <c:pt idx="16711">
                  <c:v>-32.302999999999997</c:v>
                </c:pt>
                <c:pt idx="16712">
                  <c:v>-32.300999999999995</c:v>
                </c:pt>
                <c:pt idx="16713">
                  <c:v>-32.298999999999992</c:v>
                </c:pt>
                <c:pt idx="16714">
                  <c:v>-32.296999999999997</c:v>
                </c:pt>
                <c:pt idx="16715">
                  <c:v>-32.294999999999995</c:v>
                </c:pt>
                <c:pt idx="16716">
                  <c:v>-32.292999999999992</c:v>
                </c:pt>
                <c:pt idx="16717">
                  <c:v>-32.290999999999997</c:v>
                </c:pt>
                <c:pt idx="16718">
                  <c:v>-32.288999999999994</c:v>
                </c:pt>
                <c:pt idx="16719">
                  <c:v>-32.286999999999992</c:v>
                </c:pt>
                <c:pt idx="16720">
                  <c:v>-32.284999999999997</c:v>
                </c:pt>
                <c:pt idx="16721">
                  <c:v>-32.282999999999994</c:v>
                </c:pt>
                <c:pt idx="16722">
                  <c:v>-32.280999999999992</c:v>
                </c:pt>
                <c:pt idx="16723">
                  <c:v>-32.278999999999996</c:v>
                </c:pt>
                <c:pt idx="16724">
                  <c:v>-32.276999999999994</c:v>
                </c:pt>
                <c:pt idx="16725">
                  <c:v>-32.274999999999991</c:v>
                </c:pt>
                <c:pt idx="16726">
                  <c:v>-32.272999999999996</c:v>
                </c:pt>
                <c:pt idx="16727">
                  <c:v>-32.270999999999994</c:v>
                </c:pt>
                <c:pt idx="16728">
                  <c:v>-32.268999999999991</c:v>
                </c:pt>
                <c:pt idx="16729">
                  <c:v>-32.266999999999996</c:v>
                </c:pt>
                <c:pt idx="16730">
                  <c:v>-32.264999999999993</c:v>
                </c:pt>
                <c:pt idx="16731">
                  <c:v>-32.262999999999991</c:v>
                </c:pt>
                <c:pt idx="16732">
                  <c:v>-32.260999999999996</c:v>
                </c:pt>
                <c:pt idx="16733">
                  <c:v>-32.258999999999993</c:v>
                </c:pt>
                <c:pt idx="16734">
                  <c:v>-32.256999999999991</c:v>
                </c:pt>
                <c:pt idx="16735">
                  <c:v>-32.254999999999995</c:v>
                </c:pt>
                <c:pt idx="16736">
                  <c:v>-32.252999999999993</c:v>
                </c:pt>
                <c:pt idx="16737">
                  <c:v>-32.250999999999998</c:v>
                </c:pt>
                <c:pt idx="16738">
                  <c:v>-32.248999999999995</c:v>
                </c:pt>
                <c:pt idx="16739">
                  <c:v>-32.246999999999993</c:v>
                </c:pt>
                <c:pt idx="16740">
                  <c:v>-32.244999999999997</c:v>
                </c:pt>
                <c:pt idx="16741">
                  <c:v>-32.242999999999995</c:v>
                </c:pt>
                <c:pt idx="16742">
                  <c:v>-32.240999999999993</c:v>
                </c:pt>
                <c:pt idx="16743">
                  <c:v>-32.238999999999997</c:v>
                </c:pt>
                <c:pt idx="16744">
                  <c:v>-32.236999999999995</c:v>
                </c:pt>
                <c:pt idx="16745">
                  <c:v>-32.234999999999992</c:v>
                </c:pt>
                <c:pt idx="16746">
                  <c:v>-32.232999999999997</c:v>
                </c:pt>
                <c:pt idx="16747">
                  <c:v>-32.230999999999995</c:v>
                </c:pt>
                <c:pt idx="16748">
                  <c:v>-32.228999999999992</c:v>
                </c:pt>
                <c:pt idx="16749">
                  <c:v>-32.226999999999997</c:v>
                </c:pt>
                <c:pt idx="16750">
                  <c:v>-32.224999999999994</c:v>
                </c:pt>
                <c:pt idx="16751">
                  <c:v>-32.222999999999992</c:v>
                </c:pt>
                <c:pt idx="16752">
                  <c:v>-32.220999999999997</c:v>
                </c:pt>
                <c:pt idx="16753">
                  <c:v>-32.218999999999994</c:v>
                </c:pt>
                <c:pt idx="16754">
                  <c:v>-32.216999999999992</c:v>
                </c:pt>
                <c:pt idx="16755">
                  <c:v>-32.214999999999996</c:v>
                </c:pt>
                <c:pt idx="16756">
                  <c:v>-32.212999999999994</c:v>
                </c:pt>
                <c:pt idx="16757">
                  <c:v>-32.210999999999991</c:v>
                </c:pt>
                <c:pt idx="16758">
                  <c:v>-32.208999999999996</c:v>
                </c:pt>
                <c:pt idx="16759">
                  <c:v>-32.206999999999994</c:v>
                </c:pt>
                <c:pt idx="16760">
                  <c:v>-32.204999999999991</c:v>
                </c:pt>
                <c:pt idx="16761">
                  <c:v>-32.202999999999996</c:v>
                </c:pt>
                <c:pt idx="16762">
                  <c:v>-32.200999999999993</c:v>
                </c:pt>
                <c:pt idx="16763">
                  <c:v>-32.198999999999991</c:v>
                </c:pt>
                <c:pt idx="16764">
                  <c:v>-32.196999999999996</c:v>
                </c:pt>
                <c:pt idx="16765">
                  <c:v>-32.194999999999993</c:v>
                </c:pt>
                <c:pt idx="16766">
                  <c:v>-32.192999999999998</c:v>
                </c:pt>
                <c:pt idx="16767">
                  <c:v>-32.190999999999995</c:v>
                </c:pt>
                <c:pt idx="16768">
                  <c:v>-32.188999999999993</c:v>
                </c:pt>
                <c:pt idx="16769">
                  <c:v>-32.186999999999998</c:v>
                </c:pt>
                <c:pt idx="16770">
                  <c:v>-32.184999999999995</c:v>
                </c:pt>
                <c:pt idx="16771">
                  <c:v>-32.182999999999993</c:v>
                </c:pt>
                <c:pt idx="16772">
                  <c:v>-32.180999999999997</c:v>
                </c:pt>
                <c:pt idx="16773">
                  <c:v>-32.178999999999995</c:v>
                </c:pt>
                <c:pt idx="16774">
                  <c:v>-32.176999999999992</c:v>
                </c:pt>
                <c:pt idx="16775">
                  <c:v>-32.174999999999997</c:v>
                </c:pt>
                <c:pt idx="16776">
                  <c:v>-32.172999999999995</c:v>
                </c:pt>
                <c:pt idx="16777">
                  <c:v>-32.170999999999992</c:v>
                </c:pt>
                <c:pt idx="16778">
                  <c:v>-32.168999999999997</c:v>
                </c:pt>
                <c:pt idx="16779">
                  <c:v>-32.166999999999994</c:v>
                </c:pt>
                <c:pt idx="16780">
                  <c:v>-32.164999999999992</c:v>
                </c:pt>
                <c:pt idx="16781">
                  <c:v>-32.162999999999997</c:v>
                </c:pt>
                <c:pt idx="16782">
                  <c:v>-32.160999999999994</c:v>
                </c:pt>
                <c:pt idx="16783">
                  <c:v>-32.158999999999992</c:v>
                </c:pt>
                <c:pt idx="16784">
                  <c:v>-32.156999999999996</c:v>
                </c:pt>
                <c:pt idx="16785">
                  <c:v>-32.154999999999994</c:v>
                </c:pt>
                <c:pt idx="16786">
                  <c:v>-32.152999999999992</c:v>
                </c:pt>
                <c:pt idx="16787">
                  <c:v>-32.150999999999996</c:v>
                </c:pt>
                <c:pt idx="16788">
                  <c:v>-32.148999999999994</c:v>
                </c:pt>
                <c:pt idx="16789">
                  <c:v>-32.146999999999991</c:v>
                </c:pt>
                <c:pt idx="16790">
                  <c:v>-32.144999999999996</c:v>
                </c:pt>
                <c:pt idx="16791">
                  <c:v>-32.142999999999994</c:v>
                </c:pt>
                <c:pt idx="16792">
                  <c:v>-32.140999999999991</c:v>
                </c:pt>
                <c:pt idx="16793">
                  <c:v>-32.138999999999996</c:v>
                </c:pt>
                <c:pt idx="16794">
                  <c:v>-32.136999999999993</c:v>
                </c:pt>
                <c:pt idx="16795">
                  <c:v>-32.134999999999991</c:v>
                </c:pt>
                <c:pt idx="16796">
                  <c:v>-32.132999999999996</c:v>
                </c:pt>
                <c:pt idx="16797">
                  <c:v>-32.130999999999993</c:v>
                </c:pt>
                <c:pt idx="16798">
                  <c:v>-32.128999999999998</c:v>
                </c:pt>
                <c:pt idx="16799">
                  <c:v>-32.126999999999995</c:v>
                </c:pt>
                <c:pt idx="16800">
                  <c:v>-32.124999999999993</c:v>
                </c:pt>
                <c:pt idx="16801">
                  <c:v>-32.122999999999998</c:v>
                </c:pt>
                <c:pt idx="16802">
                  <c:v>-32.120999999999995</c:v>
                </c:pt>
                <c:pt idx="16803">
                  <c:v>-32.118999999999993</c:v>
                </c:pt>
                <c:pt idx="16804">
                  <c:v>-32.116999999999997</c:v>
                </c:pt>
                <c:pt idx="16805">
                  <c:v>-32.114999999999995</c:v>
                </c:pt>
                <c:pt idx="16806">
                  <c:v>-32.112999999999992</c:v>
                </c:pt>
                <c:pt idx="16807">
                  <c:v>-32.110999999999997</c:v>
                </c:pt>
                <c:pt idx="16808">
                  <c:v>-32.108999999999995</c:v>
                </c:pt>
                <c:pt idx="16809">
                  <c:v>-32.106999999999992</c:v>
                </c:pt>
                <c:pt idx="16810">
                  <c:v>-32.104999999999997</c:v>
                </c:pt>
                <c:pt idx="16811">
                  <c:v>-32.102999999999994</c:v>
                </c:pt>
                <c:pt idx="16812">
                  <c:v>-32.100999999999992</c:v>
                </c:pt>
                <c:pt idx="16813">
                  <c:v>-32.098999999999997</c:v>
                </c:pt>
                <c:pt idx="16814">
                  <c:v>-32.096999999999994</c:v>
                </c:pt>
                <c:pt idx="16815">
                  <c:v>-32.094999999999992</c:v>
                </c:pt>
                <c:pt idx="16816">
                  <c:v>-32.092999999999996</c:v>
                </c:pt>
                <c:pt idx="16817">
                  <c:v>-32.090999999999994</c:v>
                </c:pt>
                <c:pt idx="16818">
                  <c:v>-32.088999999999992</c:v>
                </c:pt>
                <c:pt idx="16819">
                  <c:v>-32.086999999999996</c:v>
                </c:pt>
                <c:pt idx="16820">
                  <c:v>-32.084999999999994</c:v>
                </c:pt>
                <c:pt idx="16821">
                  <c:v>-32.082999999999991</c:v>
                </c:pt>
                <c:pt idx="16822">
                  <c:v>-32.080999999999996</c:v>
                </c:pt>
                <c:pt idx="16823">
                  <c:v>-32.078999999999994</c:v>
                </c:pt>
                <c:pt idx="16824">
                  <c:v>-32.076999999999991</c:v>
                </c:pt>
                <c:pt idx="16825">
                  <c:v>-32.074999999999996</c:v>
                </c:pt>
                <c:pt idx="16826">
                  <c:v>-32.072999999999993</c:v>
                </c:pt>
                <c:pt idx="16827">
                  <c:v>-32.070999999999991</c:v>
                </c:pt>
                <c:pt idx="16828">
                  <c:v>-32.068999999999996</c:v>
                </c:pt>
                <c:pt idx="16829">
                  <c:v>-32.066999999999993</c:v>
                </c:pt>
                <c:pt idx="16830">
                  <c:v>-32.064999999999998</c:v>
                </c:pt>
                <c:pt idx="16831">
                  <c:v>-32.062999999999995</c:v>
                </c:pt>
                <c:pt idx="16832">
                  <c:v>-32.060999999999993</c:v>
                </c:pt>
                <c:pt idx="16833">
                  <c:v>-32.058999999999997</c:v>
                </c:pt>
                <c:pt idx="16834">
                  <c:v>-32.056999999999995</c:v>
                </c:pt>
                <c:pt idx="16835">
                  <c:v>-32.054999999999993</c:v>
                </c:pt>
                <c:pt idx="16836">
                  <c:v>-32.052999999999997</c:v>
                </c:pt>
                <c:pt idx="16837">
                  <c:v>-32.050999999999995</c:v>
                </c:pt>
                <c:pt idx="16838">
                  <c:v>-32.048999999999992</c:v>
                </c:pt>
                <c:pt idx="16839">
                  <c:v>-32.046999999999997</c:v>
                </c:pt>
                <c:pt idx="16840">
                  <c:v>-32.044999999999995</c:v>
                </c:pt>
                <c:pt idx="16841">
                  <c:v>-32.042999999999992</c:v>
                </c:pt>
                <c:pt idx="16842">
                  <c:v>-32.040999999999997</c:v>
                </c:pt>
                <c:pt idx="16843">
                  <c:v>-32.038999999999994</c:v>
                </c:pt>
                <c:pt idx="16844">
                  <c:v>-32.036999999999992</c:v>
                </c:pt>
                <c:pt idx="16845">
                  <c:v>-32.034999999999997</c:v>
                </c:pt>
                <c:pt idx="16846">
                  <c:v>-32.032999999999994</c:v>
                </c:pt>
                <c:pt idx="16847">
                  <c:v>-32.030999999999992</c:v>
                </c:pt>
                <c:pt idx="16848">
                  <c:v>-32.028999999999996</c:v>
                </c:pt>
                <c:pt idx="16849">
                  <c:v>-32.026999999999994</c:v>
                </c:pt>
                <c:pt idx="16850">
                  <c:v>-32.024999999999991</c:v>
                </c:pt>
                <c:pt idx="16851">
                  <c:v>-32.022999999999996</c:v>
                </c:pt>
                <c:pt idx="16852">
                  <c:v>-32.020999999999994</c:v>
                </c:pt>
                <c:pt idx="16853">
                  <c:v>-32.018999999999991</c:v>
                </c:pt>
                <c:pt idx="16854">
                  <c:v>-32.016999999999996</c:v>
                </c:pt>
                <c:pt idx="16855">
                  <c:v>-32.014999999999993</c:v>
                </c:pt>
                <c:pt idx="16856">
                  <c:v>-32.012999999999991</c:v>
                </c:pt>
                <c:pt idx="16857">
                  <c:v>-32.010999999999996</c:v>
                </c:pt>
                <c:pt idx="16858">
                  <c:v>-32.008999999999993</c:v>
                </c:pt>
                <c:pt idx="16859">
                  <c:v>-32.006999999999991</c:v>
                </c:pt>
                <c:pt idx="16860">
                  <c:v>-32.004999999999995</c:v>
                </c:pt>
                <c:pt idx="16861">
                  <c:v>-32.002999999999993</c:v>
                </c:pt>
                <c:pt idx="16862">
                  <c:v>-32.000999999999998</c:v>
                </c:pt>
                <c:pt idx="16863">
                  <c:v>-31.998999999999995</c:v>
                </c:pt>
                <c:pt idx="16864">
                  <c:v>-31.996999999999993</c:v>
                </c:pt>
                <c:pt idx="16865">
                  <c:v>-31.994999999999997</c:v>
                </c:pt>
                <c:pt idx="16866">
                  <c:v>-31.992999999999995</c:v>
                </c:pt>
                <c:pt idx="16867">
                  <c:v>-31.990999999999993</c:v>
                </c:pt>
                <c:pt idx="16868">
                  <c:v>-31.988999999999997</c:v>
                </c:pt>
                <c:pt idx="16869">
                  <c:v>-31.986999999999995</c:v>
                </c:pt>
                <c:pt idx="16870">
                  <c:v>-31.984999999999992</c:v>
                </c:pt>
                <c:pt idx="16871">
                  <c:v>-31.982999999999997</c:v>
                </c:pt>
                <c:pt idx="16872">
                  <c:v>-31.980999999999995</c:v>
                </c:pt>
                <c:pt idx="16873">
                  <c:v>-31.978999999999992</c:v>
                </c:pt>
                <c:pt idx="16874">
                  <c:v>-31.976999999999997</c:v>
                </c:pt>
                <c:pt idx="16875">
                  <c:v>-31.974999999999994</c:v>
                </c:pt>
                <c:pt idx="16876">
                  <c:v>-31.972999999999992</c:v>
                </c:pt>
                <c:pt idx="16877">
                  <c:v>-31.970999999999997</c:v>
                </c:pt>
                <c:pt idx="16878">
                  <c:v>-31.968999999999994</c:v>
                </c:pt>
                <c:pt idx="16879">
                  <c:v>-31.966999999999992</c:v>
                </c:pt>
                <c:pt idx="16880">
                  <c:v>-31.964999999999996</c:v>
                </c:pt>
                <c:pt idx="16881">
                  <c:v>-31.962999999999994</c:v>
                </c:pt>
                <c:pt idx="16882">
                  <c:v>-31.960999999999991</c:v>
                </c:pt>
                <c:pt idx="16883">
                  <c:v>-31.958999999999996</c:v>
                </c:pt>
                <c:pt idx="16884">
                  <c:v>-31.956999999999994</c:v>
                </c:pt>
                <c:pt idx="16885">
                  <c:v>-31.954999999999991</c:v>
                </c:pt>
                <c:pt idx="16886">
                  <c:v>-31.952999999999996</c:v>
                </c:pt>
                <c:pt idx="16887">
                  <c:v>-31.950999999999993</c:v>
                </c:pt>
                <c:pt idx="16888">
                  <c:v>-31.948999999999991</c:v>
                </c:pt>
                <c:pt idx="16889">
                  <c:v>-31.946999999999996</c:v>
                </c:pt>
                <c:pt idx="16890">
                  <c:v>-31.944999999999993</c:v>
                </c:pt>
                <c:pt idx="16891">
                  <c:v>-31.942999999999998</c:v>
                </c:pt>
                <c:pt idx="16892">
                  <c:v>-31.940999999999995</c:v>
                </c:pt>
                <c:pt idx="16893">
                  <c:v>-31.938999999999993</c:v>
                </c:pt>
                <c:pt idx="16894">
                  <c:v>-31.936999999999998</c:v>
                </c:pt>
                <c:pt idx="16895">
                  <c:v>-31.934999999999995</c:v>
                </c:pt>
                <c:pt idx="16896">
                  <c:v>-31.932999999999993</c:v>
                </c:pt>
                <c:pt idx="16897">
                  <c:v>-31.930999999999997</c:v>
                </c:pt>
                <c:pt idx="16898">
                  <c:v>-31.928999999999995</c:v>
                </c:pt>
                <c:pt idx="16899">
                  <c:v>-31.926999999999992</c:v>
                </c:pt>
                <c:pt idx="16900">
                  <c:v>-31.924999999999997</c:v>
                </c:pt>
                <c:pt idx="16901">
                  <c:v>-31.922999999999995</c:v>
                </c:pt>
                <c:pt idx="16902">
                  <c:v>-31.920999999999992</c:v>
                </c:pt>
                <c:pt idx="16903">
                  <c:v>-31.918999999999997</c:v>
                </c:pt>
                <c:pt idx="16904">
                  <c:v>-31.916999999999994</c:v>
                </c:pt>
                <c:pt idx="16905">
                  <c:v>-31.914999999999992</c:v>
                </c:pt>
                <c:pt idx="16906">
                  <c:v>-31.912999999999997</c:v>
                </c:pt>
                <c:pt idx="16907">
                  <c:v>-31.910999999999994</c:v>
                </c:pt>
                <c:pt idx="16908">
                  <c:v>-31.908999999999992</c:v>
                </c:pt>
                <c:pt idx="16909">
                  <c:v>-31.906999999999996</c:v>
                </c:pt>
                <c:pt idx="16910">
                  <c:v>-31.904999999999994</c:v>
                </c:pt>
                <c:pt idx="16911">
                  <c:v>-31.902999999999992</c:v>
                </c:pt>
                <c:pt idx="16912">
                  <c:v>-31.900999999999996</c:v>
                </c:pt>
                <c:pt idx="16913">
                  <c:v>-31.898999999999994</c:v>
                </c:pt>
                <c:pt idx="16914">
                  <c:v>-31.896999999999991</c:v>
                </c:pt>
                <c:pt idx="16915">
                  <c:v>-31.894999999999996</c:v>
                </c:pt>
                <c:pt idx="16916">
                  <c:v>-31.892999999999994</c:v>
                </c:pt>
                <c:pt idx="16917">
                  <c:v>-31.890999999999991</c:v>
                </c:pt>
                <c:pt idx="16918">
                  <c:v>-31.888999999999996</c:v>
                </c:pt>
                <c:pt idx="16919">
                  <c:v>-31.886999999999993</c:v>
                </c:pt>
                <c:pt idx="16920">
                  <c:v>-31.884999999999991</c:v>
                </c:pt>
                <c:pt idx="16921">
                  <c:v>-31.882999999999996</c:v>
                </c:pt>
                <c:pt idx="16922">
                  <c:v>-31.880999999999993</c:v>
                </c:pt>
                <c:pt idx="16923">
                  <c:v>-31.878999999999998</c:v>
                </c:pt>
                <c:pt idx="16924">
                  <c:v>-31.876999999999995</c:v>
                </c:pt>
                <c:pt idx="16925">
                  <c:v>-31.874999999999993</c:v>
                </c:pt>
                <c:pt idx="16926">
                  <c:v>-31.872999999999998</c:v>
                </c:pt>
                <c:pt idx="16927">
                  <c:v>-31.870999999999995</c:v>
                </c:pt>
                <c:pt idx="16928">
                  <c:v>-31.868999999999993</c:v>
                </c:pt>
                <c:pt idx="16929">
                  <c:v>-31.866999999999997</c:v>
                </c:pt>
                <c:pt idx="16930">
                  <c:v>-31.864999999999995</c:v>
                </c:pt>
                <c:pt idx="16931">
                  <c:v>-31.862999999999992</c:v>
                </c:pt>
                <c:pt idx="16932">
                  <c:v>-31.860999999999997</c:v>
                </c:pt>
                <c:pt idx="16933">
                  <c:v>-31.858999999999995</c:v>
                </c:pt>
                <c:pt idx="16934">
                  <c:v>-31.856999999999992</c:v>
                </c:pt>
                <c:pt idx="16935">
                  <c:v>-31.854999999999997</c:v>
                </c:pt>
                <c:pt idx="16936">
                  <c:v>-31.852999999999994</c:v>
                </c:pt>
                <c:pt idx="16937">
                  <c:v>-31.850999999999992</c:v>
                </c:pt>
                <c:pt idx="16938">
                  <c:v>-31.848999999999997</c:v>
                </c:pt>
                <c:pt idx="16939">
                  <c:v>-31.846999999999994</c:v>
                </c:pt>
                <c:pt idx="16940">
                  <c:v>-31.844999999999992</c:v>
                </c:pt>
                <c:pt idx="16941">
                  <c:v>-31.842999999999996</c:v>
                </c:pt>
                <c:pt idx="16942">
                  <c:v>-31.840999999999994</c:v>
                </c:pt>
                <c:pt idx="16943">
                  <c:v>-31.838999999999992</c:v>
                </c:pt>
                <c:pt idx="16944">
                  <c:v>-31.836999999999996</c:v>
                </c:pt>
                <c:pt idx="16945">
                  <c:v>-31.834999999999994</c:v>
                </c:pt>
                <c:pt idx="16946">
                  <c:v>-31.832999999999991</c:v>
                </c:pt>
                <c:pt idx="16947">
                  <c:v>-31.830999999999996</c:v>
                </c:pt>
                <c:pt idx="16948">
                  <c:v>-31.828999999999994</c:v>
                </c:pt>
                <c:pt idx="16949">
                  <c:v>-31.826999999999991</c:v>
                </c:pt>
                <c:pt idx="16950">
                  <c:v>-31.824999999999996</c:v>
                </c:pt>
                <c:pt idx="16951">
                  <c:v>-31.822999999999993</c:v>
                </c:pt>
                <c:pt idx="16952">
                  <c:v>-31.820999999999991</c:v>
                </c:pt>
                <c:pt idx="16953">
                  <c:v>-31.818999999999996</c:v>
                </c:pt>
                <c:pt idx="16954">
                  <c:v>-31.816999999999993</c:v>
                </c:pt>
                <c:pt idx="16955">
                  <c:v>-31.814999999999998</c:v>
                </c:pt>
                <c:pt idx="16956">
                  <c:v>-31.812999999999995</c:v>
                </c:pt>
                <c:pt idx="16957">
                  <c:v>-31.810999999999993</c:v>
                </c:pt>
                <c:pt idx="16958">
                  <c:v>-31.808999999999997</c:v>
                </c:pt>
                <c:pt idx="16959">
                  <c:v>-31.806999999999995</c:v>
                </c:pt>
                <c:pt idx="16960">
                  <c:v>-31.804999999999993</c:v>
                </c:pt>
                <c:pt idx="16961">
                  <c:v>-31.802999999999997</c:v>
                </c:pt>
                <c:pt idx="16962">
                  <c:v>-31.800999999999995</c:v>
                </c:pt>
                <c:pt idx="16963">
                  <c:v>-31.798999999999992</c:v>
                </c:pt>
                <c:pt idx="16964">
                  <c:v>-31.796999999999997</c:v>
                </c:pt>
                <c:pt idx="16965">
                  <c:v>-31.794999999999995</c:v>
                </c:pt>
                <c:pt idx="16966">
                  <c:v>-31.792999999999992</c:v>
                </c:pt>
                <c:pt idx="16967">
                  <c:v>-31.790999999999997</c:v>
                </c:pt>
                <c:pt idx="16968">
                  <c:v>-31.788999999999994</c:v>
                </c:pt>
                <c:pt idx="16969">
                  <c:v>-31.786999999999992</c:v>
                </c:pt>
                <c:pt idx="16970">
                  <c:v>-31.784999999999997</c:v>
                </c:pt>
                <c:pt idx="16971">
                  <c:v>-31.782999999999994</c:v>
                </c:pt>
                <c:pt idx="16972">
                  <c:v>-31.780999999999992</c:v>
                </c:pt>
                <c:pt idx="16973">
                  <c:v>-31.778999999999996</c:v>
                </c:pt>
                <c:pt idx="16974">
                  <c:v>-31.776999999999994</c:v>
                </c:pt>
                <c:pt idx="16975">
                  <c:v>-31.774999999999991</c:v>
                </c:pt>
                <c:pt idx="16976">
                  <c:v>-31.772999999999996</c:v>
                </c:pt>
                <c:pt idx="16977">
                  <c:v>-31.770999999999994</c:v>
                </c:pt>
                <c:pt idx="16978">
                  <c:v>-31.768999999999991</c:v>
                </c:pt>
                <c:pt idx="16979">
                  <c:v>-31.766999999999996</c:v>
                </c:pt>
                <c:pt idx="16980">
                  <c:v>-31.764999999999993</c:v>
                </c:pt>
                <c:pt idx="16981">
                  <c:v>-31.762999999999991</c:v>
                </c:pt>
                <c:pt idx="16982">
                  <c:v>-31.760999999999996</c:v>
                </c:pt>
                <c:pt idx="16983">
                  <c:v>-31.758999999999993</c:v>
                </c:pt>
                <c:pt idx="16984">
                  <c:v>-31.756999999999991</c:v>
                </c:pt>
                <c:pt idx="16985">
                  <c:v>-31.754999999999995</c:v>
                </c:pt>
                <c:pt idx="16986">
                  <c:v>-31.752999999999993</c:v>
                </c:pt>
                <c:pt idx="16987">
                  <c:v>-31.750999999999998</c:v>
                </c:pt>
                <c:pt idx="16988">
                  <c:v>-31.748999999999995</c:v>
                </c:pt>
                <c:pt idx="16989">
                  <c:v>-31.746999999999993</c:v>
                </c:pt>
                <c:pt idx="16990">
                  <c:v>-31.744999999999997</c:v>
                </c:pt>
                <c:pt idx="16991">
                  <c:v>-31.742999999999995</c:v>
                </c:pt>
                <c:pt idx="16992">
                  <c:v>-31.740999999999993</c:v>
                </c:pt>
                <c:pt idx="16993">
                  <c:v>-31.738999999999997</c:v>
                </c:pt>
                <c:pt idx="16994">
                  <c:v>-31.736999999999995</c:v>
                </c:pt>
                <c:pt idx="16995">
                  <c:v>-31.734999999999992</c:v>
                </c:pt>
                <c:pt idx="16996">
                  <c:v>-31.732999999999997</c:v>
                </c:pt>
                <c:pt idx="16997">
                  <c:v>-31.730999999999995</c:v>
                </c:pt>
                <c:pt idx="16998">
                  <c:v>-31.728999999999992</c:v>
                </c:pt>
                <c:pt idx="16999">
                  <c:v>-31.726999999999997</c:v>
                </c:pt>
                <c:pt idx="17000">
                  <c:v>-31.724999999999994</c:v>
                </c:pt>
                <c:pt idx="17001">
                  <c:v>-31.722999999999992</c:v>
                </c:pt>
                <c:pt idx="17002">
                  <c:v>-31.720999999999997</c:v>
                </c:pt>
                <c:pt idx="17003">
                  <c:v>-31.718999999999994</c:v>
                </c:pt>
                <c:pt idx="17004">
                  <c:v>-31.716999999999992</c:v>
                </c:pt>
                <c:pt idx="17005">
                  <c:v>-31.714999999999996</c:v>
                </c:pt>
                <c:pt idx="17006">
                  <c:v>-31.712999999999994</c:v>
                </c:pt>
                <c:pt idx="17007">
                  <c:v>-31.710999999999991</c:v>
                </c:pt>
                <c:pt idx="17008">
                  <c:v>-31.708999999999996</c:v>
                </c:pt>
                <c:pt idx="17009">
                  <c:v>-31.706999999999994</c:v>
                </c:pt>
                <c:pt idx="17010">
                  <c:v>-31.704999999999991</c:v>
                </c:pt>
                <c:pt idx="17011">
                  <c:v>-31.702999999999996</c:v>
                </c:pt>
                <c:pt idx="17012">
                  <c:v>-31.700999999999993</c:v>
                </c:pt>
                <c:pt idx="17013">
                  <c:v>-31.698999999999991</c:v>
                </c:pt>
                <c:pt idx="17014">
                  <c:v>-31.696999999999996</c:v>
                </c:pt>
                <c:pt idx="17015">
                  <c:v>-31.694999999999993</c:v>
                </c:pt>
                <c:pt idx="17016">
                  <c:v>-31.692999999999998</c:v>
                </c:pt>
                <c:pt idx="17017">
                  <c:v>-31.690999999999995</c:v>
                </c:pt>
                <c:pt idx="17018">
                  <c:v>-31.688999999999993</c:v>
                </c:pt>
                <c:pt idx="17019">
                  <c:v>-31.686999999999998</c:v>
                </c:pt>
                <c:pt idx="17020">
                  <c:v>-31.684999999999995</c:v>
                </c:pt>
                <c:pt idx="17021">
                  <c:v>-31.682999999999993</c:v>
                </c:pt>
                <c:pt idx="17022">
                  <c:v>-31.680999999999997</c:v>
                </c:pt>
                <c:pt idx="17023">
                  <c:v>-31.678999999999995</c:v>
                </c:pt>
                <c:pt idx="17024">
                  <c:v>-31.676999999999992</c:v>
                </c:pt>
                <c:pt idx="17025">
                  <c:v>-31.674999999999997</c:v>
                </c:pt>
                <c:pt idx="17026">
                  <c:v>-31.672999999999995</c:v>
                </c:pt>
                <c:pt idx="17027">
                  <c:v>-31.670999999999992</c:v>
                </c:pt>
                <c:pt idx="17028">
                  <c:v>-31.668999999999997</c:v>
                </c:pt>
                <c:pt idx="17029">
                  <c:v>-31.666999999999994</c:v>
                </c:pt>
                <c:pt idx="17030">
                  <c:v>-31.664999999999992</c:v>
                </c:pt>
                <c:pt idx="17031">
                  <c:v>-31.662999999999997</c:v>
                </c:pt>
                <c:pt idx="17032">
                  <c:v>-31.660999999999994</c:v>
                </c:pt>
                <c:pt idx="17033">
                  <c:v>-31.658999999999992</c:v>
                </c:pt>
                <c:pt idx="17034">
                  <c:v>-31.656999999999996</c:v>
                </c:pt>
                <c:pt idx="17035">
                  <c:v>-31.654999999999994</c:v>
                </c:pt>
                <c:pt idx="17036">
                  <c:v>-31.652999999999992</c:v>
                </c:pt>
                <c:pt idx="17037">
                  <c:v>-31.650999999999996</c:v>
                </c:pt>
                <c:pt idx="17038">
                  <c:v>-31.648999999999994</c:v>
                </c:pt>
                <c:pt idx="17039">
                  <c:v>-31.646999999999991</c:v>
                </c:pt>
                <c:pt idx="17040">
                  <c:v>-31.644999999999996</c:v>
                </c:pt>
                <c:pt idx="17041">
                  <c:v>-31.642999999999994</c:v>
                </c:pt>
                <c:pt idx="17042">
                  <c:v>-31.640999999999991</c:v>
                </c:pt>
                <c:pt idx="17043">
                  <c:v>-31.638999999999996</c:v>
                </c:pt>
                <c:pt idx="17044">
                  <c:v>-31.636999999999993</c:v>
                </c:pt>
                <c:pt idx="17045">
                  <c:v>-31.634999999999991</c:v>
                </c:pt>
                <c:pt idx="17046">
                  <c:v>-31.632999999999996</c:v>
                </c:pt>
                <c:pt idx="17047">
                  <c:v>-31.630999999999993</c:v>
                </c:pt>
                <c:pt idx="17048">
                  <c:v>-31.628999999999998</c:v>
                </c:pt>
                <c:pt idx="17049">
                  <c:v>-31.626999999999995</c:v>
                </c:pt>
                <c:pt idx="17050">
                  <c:v>-31.624999999999993</c:v>
                </c:pt>
                <c:pt idx="17051">
                  <c:v>-31.622999999999998</c:v>
                </c:pt>
                <c:pt idx="17052">
                  <c:v>-31.620999999999995</c:v>
                </c:pt>
                <c:pt idx="17053">
                  <c:v>-31.618999999999993</c:v>
                </c:pt>
                <c:pt idx="17054">
                  <c:v>-31.616999999999997</c:v>
                </c:pt>
                <c:pt idx="17055">
                  <c:v>-31.614999999999995</c:v>
                </c:pt>
                <c:pt idx="17056">
                  <c:v>-31.612999999999992</c:v>
                </c:pt>
                <c:pt idx="17057">
                  <c:v>-31.610999999999997</c:v>
                </c:pt>
                <c:pt idx="17058">
                  <c:v>-31.608999999999995</c:v>
                </c:pt>
                <c:pt idx="17059">
                  <c:v>-31.606999999999992</c:v>
                </c:pt>
                <c:pt idx="17060">
                  <c:v>-31.604999999999997</c:v>
                </c:pt>
                <c:pt idx="17061">
                  <c:v>-31.602999999999994</c:v>
                </c:pt>
                <c:pt idx="17062">
                  <c:v>-31.600999999999992</c:v>
                </c:pt>
                <c:pt idx="17063">
                  <c:v>-31.598999999999997</c:v>
                </c:pt>
                <c:pt idx="17064">
                  <c:v>-31.596999999999994</c:v>
                </c:pt>
                <c:pt idx="17065">
                  <c:v>-31.594999999999992</c:v>
                </c:pt>
                <c:pt idx="17066">
                  <c:v>-31.592999999999996</c:v>
                </c:pt>
                <c:pt idx="17067">
                  <c:v>-31.590999999999994</c:v>
                </c:pt>
                <c:pt idx="17068">
                  <c:v>-31.588999999999992</c:v>
                </c:pt>
                <c:pt idx="17069">
                  <c:v>-31.586999999999996</c:v>
                </c:pt>
                <c:pt idx="17070">
                  <c:v>-31.584999999999994</c:v>
                </c:pt>
                <c:pt idx="17071">
                  <c:v>-31.582999999999991</c:v>
                </c:pt>
                <c:pt idx="17072">
                  <c:v>-31.580999999999996</c:v>
                </c:pt>
                <c:pt idx="17073">
                  <c:v>-31.578999999999994</c:v>
                </c:pt>
                <c:pt idx="17074">
                  <c:v>-31.576999999999991</c:v>
                </c:pt>
                <c:pt idx="17075">
                  <c:v>-31.574999999999996</c:v>
                </c:pt>
                <c:pt idx="17076">
                  <c:v>-31.572999999999993</c:v>
                </c:pt>
                <c:pt idx="17077">
                  <c:v>-31.570999999999991</c:v>
                </c:pt>
                <c:pt idx="17078">
                  <c:v>-31.568999999999996</c:v>
                </c:pt>
                <c:pt idx="17079">
                  <c:v>-31.566999999999993</c:v>
                </c:pt>
                <c:pt idx="17080">
                  <c:v>-31.564999999999998</c:v>
                </c:pt>
                <c:pt idx="17081">
                  <c:v>-31.562999999999995</c:v>
                </c:pt>
                <c:pt idx="17082">
                  <c:v>-31.560999999999993</c:v>
                </c:pt>
                <c:pt idx="17083">
                  <c:v>-31.558999999999997</c:v>
                </c:pt>
                <c:pt idx="17084">
                  <c:v>-31.556999999999995</c:v>
                </c:pt>
                <c:pt idx="17085">
                  <c:v>-31.554999999999993</c:v>
                </c:pt>
                <c:pt idx="17086">
                  <c:v>-31.552999999999997</c:v>
                </c:pt>
                <c:pt idx="17087">
                  <c:v>-31.550999999999995</c:v>
                </c:pt>
                <c:pt idx="17088">
                  <c:v>-31.548999999999992</c:v>
                </c:pt>
                <c:pt idx="17089">
                  <c:v>-31.546999999999997</c:v>
                </c:pt>
                <c:pt idx="17090">
                  <c:v>-31.544999999999995</c:v>
                </c:pt>
                <c:pt idx="17091">
                  <c:v>-31.542999999999992</c:v>
                </c:pt>
                <c:pt idx="17092">
                  <c:v>-31.540999999999997</c:v>
                </c:pt>
                <c:pt idx="17093">
                  <c:v>-31.538999999999994</c:v>
                </c:pt>
                <c:pt idx="17094">
                  <c:v>-31.536999999999992</c:v>
                </c:pt>
                <c:pt idx="17095">
                  <c:v>-31.534999999999997</c:v>
                </c:pt>
                <c:pt idx="17096">
                  <c:v>-31.532999999999994</c:v>
                </c:pt>
                <c:pt idx="17097">
                  <c:v>-31.530999999999992</c:v>
                </c:pt>
                <c:pt idx="17098">
                  <c:v>-31.528999999999996</c:v>
                </c:pt>
                <c:pt idx="17099">
                  <c:v>-31.526999999999994</c:v>
                </c:pt>
                <c:pt idx="17100">
                  <c:v>-31.524999999999991</c:v>
                </c:pt>
                <c:pt idx="17101">
                  <c:v>-31.522999999999996</c:v>
                </c:pt>
                <c:pt idx="17102">
                  <c:v>-31.520999999999994</c:v>
                </c:pt>
                <c:pt idx="17103">
                  <c:v>-31.518999999999991</c:v>
                </c:pt>
                <c:pt idx="17104">
                  <c:v>-31.516999999999996</c:v>
                </c:pt>
                <c:pt idx="17105">
                  <c:v>-31.514999999999993</c:v>
                </c:pt>
                <c:pt idx="17106">
                  <c:v>-31.512999999999991</c:v>
                </c:pt>
                <c:pt idx="17107">
                  <c:v>-31.510999999999996</c:v>
                </c:pt>
                <c:pt idx="17108">
                  <c:v>-31.508999999999993</c:v>
                </c:pt>
                <c:pt idx="17109">
                  <c:v>-31.506999999999991</c:v>
                </c:pt>
                <c:pt idx="17110">
                  <c:v>-31.504999999999995</c:v>
                </c:pt>
                <c:pt idx="17111">
                  <c:v>-31.502999999999993</c:v>
                </c:pt>
                <c:pt idx="17112">
                  <c:v>-31.500999999999998</c:v>
                </c:pt>
                <c:pt idx="17113">
                  <c:v>-31.498999999999995</c:v>
                </c:pt>
                <c:pt idx="17114">
                  <c:v>-31.496999999999993</c:v>
                </c:pt>
                <c:pt idx="17115">
                  <c:v>-31.494999999999997</c:v>
                </c:pt>
                <c:pt idx="17116">
                  <c:v>-31.492999999999995</c:v>
                </c:pt>
                <c:pt idx="17117">
                  <c:v>-31.490999999999993</c:v>
                </c:pt>
                <c:pt idx="17118">
                  <c:v>-31.488999999999997</c:v>
                </c:pt>
                <c:pt idx="17119">
                  <c:v>-31.486999999999995</c:v>
                </c:pt>
                <c:pt idx="17120">
                  <c:v>-31.484999999999992</c:v>
                </c:pt>
                <c:pt idx="17121">
                  <c:v>-31.482999999999997</c:v>
                </c:pt>
                <c:pt idx="17122">
                  <c:v>-31.480999999999995</c:v>
                </c:pt>
                <c:pt idx="17123">
                  <c:v>-31.478999999999992</c:v>
                </c:pt>
                <c:pt idx="17124">
                  <c:v>-31.476999999999997</c:v>
                </c:pt>
                <c:pt idx="17125">
                  <c:v>-31.474999999999994</c:v>
                </c:pt>
                <c:pt idx="17126">
                  <c:v>-31.472999999999992</c:v>
                </c:pt>
                <c:pt idx="17127">
                  <c:v>-31.470999999999997</c:v>
                </c:pt>
                <c:pt idx="17128">
                  <c:v>-31.468999999999994</c:v>
                </c:pt>
                <c:pt idx="17129">
                  <c:v>-31.466999999999992</c:v>
                </c:pt>
                <c:pt idx="17130">
                  <c:v>-31.464999999999996</c:v>
                </c:pt>
                <c:pt idx="17131">
                  <c:v>-31.462999999999994</c:v>
                </c:pt>
                <c:pt idx="17132">
                  <c:v>-31.460999999999991</c:v>
                </c:pt>
                <c:pt idx="17133">
                  <c:v>-31.458999999999996</c:v>
                </c:pt>
                <c:pt idx="17134">
                  <c:v>-31.456999999999994</c:v>
                </c:pt>
                <c:pt idx="17135">
                  <c:v>-31.454999999999991</c:v>
                </c:pt>
                <c:pt idx="17136">
                  <c:v>-31.452999999999996</c:v>
                </c:pt>
                <c:pt idx="17137">
                  <c:v>-31.450999999999993</c:v>
                </c:pt>
                <c:pt idx="17138">
                  <c:v>-31.448999999999991</c:v>
                </c:pt>
                <c:pt idx="17139">
                  <c:v>-31.446999999999996</c:v>
                </c:pt>
                <c:pt idx="17140">
                  <c:v>-31.444999999999993</c:v>
                </c:pt>
                <c:pt idx="17141">
                  <c:v>-31.442999999999998</c:v>
                </c:pt>
                <c:pt idx="17142">
                  <c:v>-31.440999999999995</c:v>
                </c:pt>
                <c:pt idx="17143">
                  <c:v>-31.438999999999993</c:v>
                </c:pt>
                <c:pt idx="17144">
                  <c:v>-31.436999999999998</c:v>
                </c:pt>
                <c:pt idx="17145">
                  <c:v>-31.434999999999995</c:v>
                </c:pt>
                <c:pt idx="17146">
                  <c:v>-31.432999999999993</c:v>
                </c:pt>
                <c:pt idx="17147">
                  <c:v>-31.430999999999997</c:v>
                </c:pt>
                <c:pt idx="17148">
                  <c:v>-31.428999999999995</c:v>
                </c:pt>
                <c:pt idx="17149">
                  <c:v>-31.426999999999992</c:v>
                </c:pt>
                <c:pt idx="17150">
                  <c:v>-31.424999999999997</c:v>
                </c:pt>
                <c:pt idx="17151">
                  <c:v>-31.422999999999995</c:v>
                </c:pt>
                <c:pt idx="17152">
                  <c:v>-31.420999999999992</c:v>
                </c:pt>
                <c:pt idx="17153">
                  <c:v>-31.418999999999997</c:v>
                </c:pt>
                <c:pt idx="17154">
                  <c:v>-31.416999999999994</c:v>
                </c:pt>
                <c:pt idx="17155">
                  <c:v>-31.414999999999992</c:v>
                </c:pt>
                <c:pt idx="17156">
                  <c:v>-31.412999999999997</c:v>
                </c:pt>
                <c:pt idx="17157">
                  <c:v>-31.410999999999994</c:v>
                </c:pt>
                <c:pt idx="17158">
                  <c:v>-31.408999999999992</c:v>
                </c:pt>
                <c:pt idx="17159">
                  <c:v>-31.406999999999996</c:v>
                </c:pt>
                <c:pt idx="17160">
                  <c:v>-31.404999999999994</c:v>
                </c:pt>
                <c:pt idx="17161">
                  <c:v>-31.402999999999992</c:v>
                </c:pt>
                <c:pt idx="17162">
                  <c:v>-31.400999999999996</c:v>
                </c:pt>
                <c:pt idx="17163">
                  <c:v>-31.398999999999994</c:v>
                </c:pt>
                <c:pt idx="17164">
                  <c:v>-31.396999999999991</c:v>
                </c:pt>
                <c:pt idx="17165">
                  <c:v>-31.394999999999996</c:v>
                </c:pt>
                <c:pt idx="17166">
                  <c:v>-31.392999999999994</c:v>
                </c:pt>
                <c:pt idx="17167">
                  <c:v>-31.390999999999991</c:v>
                </c:pt>
                <c:pt idx="17168">
                  <c:v>-31.388999999999996</c:v>
                </c:pt>
                <c:pt idx="17169">
                  <c:v>-31.386999999999993</c:v>
                </c:pt>
                <c:pt idx="17170">
                  <c:v>-31.384999999999991</c:v>
                </c:pt>
                <c:pt idx="17171">
                  <c:v>-31.382999999999996</c:v>
                </c:pt>
                <c:pt idx="17172">
                  <c:v>-31.380999999999993</c:v>
                </c:pt>
                <c:pt idx="17173">
                  <c:v>-31.378999999999998</c:v>
                </c:pt>
                <c:pt idx="17174">
                  <c:v>-31.376999999999995</c:v>
                </c:pt>
                <c:pt idx="17175">
                  <c:v>-31.374999999999993</c:v>
                </c:pt>
                <c:pt idx="17176">
                  <c:v>-31.372999999999998</c:v>
                </c:pt>
                <c:pt idx="17177">
                  <c:v>-31.370999999999995</c:v>
                </c:pt>
                <c:pt idx="17178">
                  <c:v>-31.368999999999993</c:v>
                </c:pt>
                <c:pt idx="17179">
                  <c:v>-31.366999999999997</c:v>
                </c:pt>
                <c:pt idx="17180">
                  <c:v>-31.364999999999995</c:v>
                </c:pt>
                <c:pt idx="17181">
                  <c:v>-31.362999999999992</c:v>
                </c:pt>
                <c:pt idx="17182">
                  <c:v>-31.360999999999997</c:v>
                </c:pt>
                <c:pt idx="17183">
                  <c:v>-31.358999999999995</c:v>
                </c:pt>
                <c:pt idx="17184">
                  <c:v>-31.356999999999992</c:v>
                </c:pt>
                <c:pt idx="17185">
                  <c:v>-31.354999999999997</c:v>
                </c:pt>
                <c:pt idx="17186">
                  <c:v>-31.352999999999994</c:v>
                </c:pt>
                <c:pt idx="17187">
                  <c:v>-31.350999999999992</c:v>
                </c:pt>
                <c:pt idx="17188">
                  <c:v>-31.348999999999997</c:v>
                </c:pt>
                <c:pt idx="17189">
                  <c:v>-31.346999999999994</c:v>
                </c:pt>
                <c:pt idx="17190">
                  <c:v>-31.344999999999992</c:v>
                </c:pt>
                <c:pt idx="17191">
                  <c:v>-31.342999999999996</c:v>
                </c:pt>
                <c:pt idx="17192">
                  <c:v>-31.340999999999994</c:v>
                </c:pt>
                <c:pt idx="17193">
                  <c:v>-31.338999999999992</c:v>
                </c:pt>
                <c:pt idx="17194">
                  <c:v>-31.336999999999996</c:v>
                </c:pt>
                <c:pt idx="17195">
                  <c:v>-31.334999999999994</c:v>
                </c:pt>
                <c:pt idx="17196">
                  <c:v>-31.332999999999991</c:v>
                </c:pt>
                <c:pt idx="17197">
                  <c:v>-31.330999999999996</c:v>
                </c:pt>
                <c:pt idx="17198">
                  <c:v>-31.328999999999994</c:v>
                </c:pt>
                <c:pt idx="17199">
                  <c:v>-31.326999999999991</c:v>
                </c:pt>
                <c:pt idx="17200">
                  <c:v>-31.324999999999996</c:v>
                </c:pt>
                <c:pt idx="17201">
                  <c:v>-31.322999999999993</c:v>
                </c:pt>
                <c:pt idx="17202">
                  <c:v>-31.320999999999991</c:v>
                </c:pt>
                <c:pt idx="17203">
                  <c:v>-31.318999999999996</c:v>
                </c:pt>
                <c:pt idx="17204">
                  <c:v>-31.316999999999993</c:v>
                </c:pt>
                <c:pt idx="17205">
                  <c:v>-31.314999999999998</c:v>
                </c:pt>
                <c:pt idx="17206">
                  <c:v>-31.312999999999995</c:v>
                </c:pt>
                <c:pt idx="17207">
                  <c:v>-31.310999999999993</c:v>
                </c:pt>
                <c:pt idx="17208">
                  <c:v>-31.308999999999997</c:v>
                </c:pt>
                <c:pt idx="17209">
                  <c:v>-31.306999999999995</c:v>
                </c:pt>
                <c:pt idx="17210">
                  <c:v>-31.304999999999993</c:v>
                </c:pt>
                <c:pt idx="17211">
                  <c:v>-31.302999999999997</c:v>
                </c:pt>
                <c:pt idx="17212">
                  <c:v>-31.300999999999995</c:v>
                </c:pt>
                <c:pt idx="17213">
                  <c:v>-31.298999999999992</c:v>
                </c:pt>
                <c:pt idx="17214">
                  <c:v>-31.296999999999997</c:v>
                </c:pt>
                <c:pt idx="17215">
                  <c:v>-31.294999999999995</c:v>
                </c:pt>
                <c:pt idx="17216">
                  <c:v>-31.292999999999992</c:v>
                </c:pt>
                <c:pt idx="17217">
                  <c:v>-31.290999999999997</c:v>
                </c:pt>
                <c:pt idx="17218">
                  <c:v>-31.288999999999994</c:v>
                </c:pt>
                <c:pt idx="17219">
                  <c:v>-31.286999999999992</c:v>
                </c:pt>
                <c:pt idx="17220">
                  <c:v>-31.284999999999997</c:v>
                </c:pt>
                <c:pt idx="17221">
                  <c:v>-31.282999999999994</c:v>
                </c:pt>
                <c:pt idx="17222">
                  <c:v>-31.280999999999992</c:v>
                </c:pt>
                <c:pt idx="17223">
                  <c:v>-31.278999999999996</c:v>
                </c:pt>
                <c:pt idx="17224">
                  <c:v>-31.276999999999994</c:v>
                </c:pt>
                <c:pt idx="17225">
                  <c:v>-31.274999999999991</c:v>
                </c:pt>
                <c:pt idx="17226">
                  <c:v>-31.272999999999996</c:v>
                </c:pt>
                <c:pt idx="17227">
                  <c:v>-31.270999999999994</c:v>
                </c:pt>
                <c:pt idx="17228">
                  <c:v>-31.268999999999991</c:v>
                </c:pt>
                <c:pt idx="17229">
                  <c:v>-31.266999999999996</c:v>
                </c:pt>
                <c:pt idx="17230">
                  <c:v>-31.264999999999993</c:v>
                </c:pt>
                <c:pt idx="17231">
                  <c:v>-31.262999999999991</c:v>
                </c:pt>
                <c:pt idx="17232">
                  <c:v>-31.260999999999996</c:v>
                </c:pt>
                <c:pt idx="17233">
                  <c:v>-31.258999999999993</c:v>
                </c:pt>
                <c:pt idx="17234">
                  <c:v>-31.256999999999991</c:v>
                </c:pt>
                <c:pt idx="17235">
                  <c:v>-31.254999999999995</c:v>
                </c:pt>
                <c:pt idx="17236">
                  <c:v>-31.252999999999993</c:v>
                </c:pt>
                <c:pt idx="17237">
                  <c:v>-31.250999999999998</c:v>
                </c:pt>
                <c:pt idx="17238">
                  <c:v>-31.248999999999995</c:v>
                </c:pt>
                <c:pt idx="17239">
                  <c:v>-31.246999999999993</c:v>
                </c:pt>
                <c:pt idx="17240">
                  <c:v>-31.244999999999997</c:v>
                </c:pt>
                <c:pt idx="17241">
                  <c:v>-31.242999999999995</c:v>
                </c:pt>
                <c:pt idx="17242">
                  <c:v>-31.240999999999993</c:v>
                </c:pt>
                <c:pt idx="17243">
                  <c:v>-31.238999999999997</c:v>
                </c:pt>
                <c:pt idx="17244">
                  <c:v>-31.236999999999995</c:v>
                </c:pt>
                <c:pt idx="17245">
                  <c:v>-31.234999999999992</c:v>
                </c:pt>
                <c:pt idx="17246">
                  <c:v>-31.232999999999997</c:v>
                </c:pt>
                <c:pt idx="17247">
                  <c:v>-31.230999999999995</c:v>
                </c:pt>
                <c:pt idx="17248">
                  <c:v>-31.228999999999992</c:v>
                </c:pt>
                <c:pt idx="17249">
                  <c:v>-31.226999999999997</c:v>
                </c:pt>
                <c:pt idx="17250">
                  <c:v>-31.224999999999994</c:v>
                </c:pt>
                <c:pt idx="17251">
                  <c:v>-31.222999999999992</c:v>
                </c:pt>
                <c:pt idx="17252">
                  <c:v>-31.220999999999997</c:v>
                </c:pt>
                <c:pt idx="17253">
                  <c:v>-31.218999999999994</c:v>
                </c:pt>
                <c:pt idx="17254">
                  <c:v>-31.216999999999992</c:v>
                </c:pt>
                <c:pt idx="17255">
                  <c:v>-31.214999999999996</c:v>
                </c:pt>
                <c:pt idx="17256">
                  <c:v>-31.212999999999994</c:v>
                </c:pt>
                <c:pt idx="17257">
                  <c:v>-31.210999999999991</c:v>
                </c:pt>
                <c:pt idx="17258">
                  <c:v>-31.208999999999996</c:v>
                </c:pt>
                <c:pt idx="17259">
                  <c:v>-31.206999999999994</c:v>
                </c:pt>
                <c:pt idx="17260">
                  <c:v>-31.204999999999991</c:v>
                </c:pt>
                <c:pt idx="17261">
                  <c:v>-31.202999999999996</c:v>
                </c:pt>
                <c:pt idx="17262">
                  <c:v>-31.200999999999993</c:v>
                </c:pt>
                <c:pt idx="17263">
                  <c:v>-31.198999999999991</c:v>
                </c:pt>
                <c:pt idx="17264">
                  <c:v>-31.196999999999996</c:v>
                </c:pt>
                <c:pt idx="17265">
                  <c:v>-31.194999999999993</c:v>
                </c:pt>
                <c:pt idx="17266">
                  <c:v>-31.192999999999998</c:v>
                </c:pt>
                <c:pt idx="17267">
                  <c:v>-31.190999999999995</c:v>
                </c:pt>
                <c:pt idx="17268">
                  <c:v>-31.188999999999993</c:v>
                </c:pt>
                <c:pt idx="17269">
                  <c:v>-31.186999999999998</c:v>
                </c:pt>
                <c:pt idx="17270">
                  <c:v>-31.184999999999995</c:v>
                </c:pt>
                <c:pt idx="17271">
                  <c:v>-31.182999999999993</c:v>
                </c:pt>
                <c:pt idx="17272">
                  <c:v>-31.180999999999997</c:v>
                </c:pt>
                <c:pt idx="17273">
                  <c:v>-31.178999999999995</c:v>
                </c:pt>
                <c:pt idx="17274">
                  <c:v>-31.176999999999992</c:v>
                </c:pt>
                <c:pt idx="17275">
                  <c:v>-31.174999999999997</c:v>
                </c:pt>
                <c:pt idx="17276">
                  <c:v>-31.172999999999995</c:v>
                </c:pt>
                <c:pt idx="17277">
                  <c:v>-31.170999999999992</c:v>
                </c:pt>
                <c:pt idx="17278">
                  <c:v>-31.168999999999997</c:v>
                </c:pt>
                <c:pt idx="17279">
                  <c:v>-31.166999999999994</c:v>
                </c:pt>
                <c:pt idx="17280">
                  <c:v>-31.164999999999992</c:v>
                </c:pt>
                <c:pt idx="17281">
                  <c:v>-31.162999999999997</c:v>
                </c:pt>
                <c:pt idx="17282">
                  <c:v>-31.160999999999994</c:v>
                </c:pt>
                <c:pt idx="17283">
                  <c:v>-31.158999999999992</c:v>
                </c:pt>
                <c:pt idx="17284">
                  <c:v>-31.156999999999996</c:v>
                </c:pt>
                <c:pt idx="17285">
                  <c:v>-31.154999999999994</c:v>
                </c:pt>
                <c:pt idx="17286">
                  <c:v>-31.152999999999992</c:v>
                </c:pt>
                <c:pt idx="17287">
                  <c:v>-31.150999999999996</c:v>
                </c:pt>
                <c:pt idx="17288">
                  <c:v>-31.148999999999994</c:v>
                </c:pt>
                <c:pt idx="17289">
                  <c:v>-31.146999999999991</c:v>
                </c:pt>
                <c:pt idx="17290">
                  <c:v>-31.144999999999996</c:v>
                </c:pt>
                <c:pt idx="17291">
                  <c:v>-31.142999999999994</c:v>
                </c:pt>
                <c:pt idx="17292">
                  <c:v>-31.140999999999991</c:v>
                </c:pt>
                <c:pt idx="17293">
                  <c:v>-31.138999999999996</c:v>
                </c:pt>
                <c:pt idx="17294">
                  <c:v>-31.136999999999993</c:v>
                </c:pt>
                <c:pt idx="17295">
                  <c:v>-31.134999999999991</c:v>
                </c:pt>
                <c:pt idx="17296">
                  <c:v>-31.132999999999996</c:v>
                </c:pt>
                <c:pt idx="17297">
                  <c:v>-31.130999999999993</c:v>
                </c:pt>
                <c:pt idx="17298">
                  <c:v>-31.128999999999998</c:v>
                </c:pt>
                <c:pt idx="17299">
                  <c:v>-31.126999999999995</c:v>
                </c:pt>
                <c:pt idx="17300">
                  <c:v>-31.124999999999993</c:v>
                </c:pt>
                <c:pt idx="17301">
                  <c:v>-31.122999999999998</c:v>
                </c:pt>
                <c:pt idx="17302">
                  <c:v>-31.120999999999995</c:v>
                </c:pt>
                <c:pt idx="17303">
                  <c:v>-31.118999999999993</c:v>
                </c:pt>
                <c:pt idx="17304">
                  <c:v>-31.116999999999997</c:v>
                </c:pt>
                <c:pt idx="17305">
                  <c:v>-31.114999999999995</c:v>
                </c:pt>
                <c:pt idx="17306">
                  <c:v>-31.112999999999992</c:v>
                </c:pt>
                <c:pt idx="17307">
                  <c:v>-31.110999999999997</c:v>
                </c:pt>
                <c:pt idx="17308">
                  <c:v>-31.108999999999995</c:v>
                </c:pt>
                <c:pt idx="17309">
                  <c:v>-31.106999999999992</c:v>
                </c:pt>
                <c:pt idx="17310">
                  <c:v>-31.104999999999997</c:v>
                </c:pt>
                <c:pt idx="17311">
                  <c:v>-31.102999999999994</c:v>
                </c:pt>
                <c:pt idx="17312">
                  <c:v>-31.100999999999992</c:v>
                </c:pt>
                <c:pt idx="17313">
                  <c:v>-31.098999999999997</c:v>
                </c:pt>
                <c:pt idx="17314">
                  <c:v>-31.096999999999994</c:v>
                </c:pt>
                <c:pt idx="17315">
                  <c:v>-31.094999999999992</c:v>
                </c:pt>
                <c:pt idx="17316">
                  <c:v>-31.092999999999996</c:v>
                </c:pt>
                <c:pt idx="17317">
                  <c:v>-31.090999999999994</c:v>
                </c:pt>
                <c:pt idx="17318">
                  <c:v>-31.088999999999992</c:v>
                </c:pt>
                <c:pt idx="17319">
                  <c:v>-31.086999999999996</c:v>
                </c:pt>
                <c:pt idx="17320">
                  <c:v>-31.084999999999994</c:v>
                </c:pt>
                <c:pt idx="17321">
                  <c:v>-31.082999999999991</c:v>
                </c:pt>
                <c:pt idx="17322">
                  <c:v>-31.080999999999996</c:v>
                </c:pt>
                <c:pt idx="17323">
                  <c:v>-31.078999999999994</c:v>
                </c:pt>
                <c:pt idx="17324">
                  <c:v>-31.076999999999991</c:v>
                </c:pt>
                <c:pt idx="17325">
                  <c:v>-31.074999999999996</c:v>
                </c:pt>
                <c:pt idx="17326">
                  <c:v>-31.072999999999993</c:v>
                </c:pt>
                <c:pt idx="17327">
                  <c:v>-31.070999999999991</c:v>
                </c:pt>
                <c:pt idx="17328">
                  <c:v>-31.068999999999996</c:v>
                </c:pt>
                <c:pt idx="17329">
                  <c:v>-31.066999999999993</c:v>
                </c:pt>
                <c:pt idx="17330">
                  <c:v>-31.064999999999998</c:v>
                </c:pt>
                <c:pt idx="17331">
                  <c:v>-31.062999999999995</c:v>
                </c:pt>
                <c:pt idx="17332">
                  <c:v>-31.060999999999993</c:v>
                </c:pt>
                <c:pt idx="17333">
                  <c:v>-31.058999999999997</c:v>
                </c:pt>
                <c:pt idx="17334">
                  <c:v>-31.056999999999995</c:v>
                </c:pt>
                <c:pt idx="17335">
                  <c:v>-31.054999999999993</c:v>
                </c:pt>
                <c:pt idx="17336">
                  <c:v>-31.052999999999997</c:v>
                </c:pt>
                <c:pt idx="17337">
                  <c:v>-31.050999999999995</c:v>
                </c:pt>
                <c:pt idx="17338">
                  <c:v>-31.048999999999992</c:v>
                </c:pt>
                <c:pt idx="17339">
                  <c:v>-31.046999999999997</c:v>
                </c:pt>
                <c:pt idx="17340">
                  <c:v>-31.044999999999995</c:v>
                </c:pt>
                <c:pt idx="17341">
                  <c:v>-31.042999999999992</c:v>
                </c:pt>
                <c:pt idx="17342">
                  <c:v>-31.040999999999997</c:v>
                </c:pt>
                <c:pt idx="17343">
                  <c:v>-31.038999999999994</c:v>
                </c:pt>
                <c:pt idx="17344">
                  <c:v>-31.036999999999992</c:v>
                </c:pt>
                <c:pt idx="17345">
                  <c:v>-31.034999999999997</c:v>
                </c:pt>
                <c:pt idx="17346">
                  <c:v>-31.032999999999994</c:v>
                </c:pt>
                <c:pt idx="17347">
                  <c:v>-31.030999999999992</c:v>
                </c:pt>
                <c:pt idx="17348">
                  <c:v>-31.028999999999996</c:v>
                </c:pt>
                <c:pt idx="17349">
                  <c:v>-31.026999999999994</c:v>
                </c:pt>
                <c:pt idx="17350">
                  <c:v>-31.024999999999991</c:v>
                </c:pt>
                <c:pt idx="17351">
                  <c:v>-31.022999999999996</c:v>
                </c:pt>
                <c:pt idx="17352">
                  <c:v>-31.020999999999994</c:v>
                </c:pt>
                <c:pt idx="17353">
                  <c:v>-31.018999999999991</c:v>
                </c:pt>
                <c:pt idx="17354">
                  <c:v>-31.016999999999996</c:v>
                </c:pt>
                <c:pt idx="17355">
                  <c:v>-31.014999999999993</c:v>
                </c:pt>
                <c:pt idx="17356">
                  <c:v>-31.012999999999991</c:v>
                </c:pt>
                <c:pt idx="17357">
                  <c:v>-31.010999999999996</c:v>
                </c:pt>
                <c:pt idx="17358">
                  <c:v>-31.008999999999993</c:v>
                </c:pt>
                <c:pt idx="17359">
                  <c:v>-31.006999999999991</c:v>
                </c:pt>
                <c:pt idx="17360">
                  <c:v>-31.004999999999995</c:v>
                </c:pt>
                <c:pt idx="17361">
                  <c:v>-31.002999999999993</c:v>
                </c:pt>
                <c:pt idx="17362">
                  <c:v>-31.000999999999998</c:v>
                </c:pt>
                <c:pt idx="17363">
                  <c:v>-30.998999999999995</c:v>
                </c:pt>
                <c:pt idx="17364">
                  <c:v>-30.996999999999993</c:v>
                </c:pt>
                <c:pt idx="17365">
                  <c:v>-30.994999999999997</c:v>
                </c:pt>
                <c:pt idx="17366">
                  <c:v>-30.992999999999995</c:v>
                </c:pt>
                <c:pt idx="17367">
                  <c:v>-30.990999999999993</c:v>
                </c:pt>
                <c:pt idx="17368">
                  <c:v>-30.988999999999997</c:v>
                </c:pt>
                <c:pt idx="17369">
                  <c:v>-30.986999999999995</c:v>
                </c:pt>
                <c:pt idx="17370">
                  <c:v>-30.984999999999992</c:v>
                </c:pt>
                <c:pt idx="17371">
                  <c:v>-30.982999999999997</c:v>
                </c:pt>
                <c:pt idx="17372">
                  <c:v>-30.980999999999995</c:v>
                </c:pt>
                <c:pt idx="17373">
                  <c:v>-30.978999999999992</c:v>
                </c:pt>
                <c:pt idx="17374">
                  <c:v>-30.976999999999997</c:v>
                </c:pt>
                <c:pt idx="17375">
                  <c:v>-30.974999999999994</c:v>
                </c:pt>
                <c:pt idx="17376">
                  <c:v>-30.972999999999992</c:v>
                </c:pt>
                <c:pt idx="17377">
                  <c:v>-30.970999999999997</c:v>
                </c:pt>
                <c:pt idx="17378">
                  <c:v>-30.968999999999994</c:v>
                </c:pt>
                <c:pt idx="17379">
                  <c:v>-30.966999999999992</c:v>
                </c:pt>
                <c:pt idx="17380">
                  <c:v>-30.964999999999996</c:v>
                </c:pt>
                <c:pt idx="17381">
                  <c:v>-30.962999999999994</c:v>
                </c:pt>
                <c:pt idx="17382">
                  <c:v>-30.960999999999991</c:v>
                </c:pt>
                <c:pt idx="17383">
                  <c:v>-30.958999999999996</c:v>
                </c:pt>
                <c:pt idx="17384">
                  <c:v>-30.956999999999994</c:v>
                </c:pt>
                <c:pt idx="17385">
                  <c:v>-30.954999999999991</c:v>
                </c:pt>
                <c:pt idx="17386">
                  <c:v>-30.952999999999996</c:v>
                </c:pt>
                <c:pt idx="17387">
                  <c:v>-30.950999999999993</c:v>
                </c:pt>
                <c:pt idx="17388">
                  <c:v>-30.948999999999991</c:v>
                </c:pt>
                <c:pt idx="17389">
                  <c:v>-30.946999999999996</c:v>
                </c:pt>
                <c:pt idx="17390">
                  <c:v>-30.944999999999993</c:v>
                </c:pt>
                <c:pt idx="17391">
                  <c:v>-30.942999999999998</c:v>
                </c:pt>
                <c:pt idx="17392">
                  <c:v>-30.940999999999995</c:v>
                </c:pt>
                <c:pt idx="17393">
                  <c:v>-30.938999999999993</c:v>
                </c:pt>
                <c:pt idx="17394">
                  <c:v>-30.936999999999998</c:v>
                </c:pt>
                <c:pt idx="17395">
                  <c:v>-30.934999999999995</c:v>
                </c:pt>
                <c:pt idx="17396">
                  <c:v>-30.932999999999993</c:v>
                </c:pt>
                <c:pt idx="17397">
                  <c:v>-30.930999999999997</c:v>
                </c:pt>
                <c:pt idx="17398">
                  <c:v>-30.928999999999995</c:v>
                </c:pt>
                <c:pt idx="17399">
                  <c:v>-30.926999999999992</c:v>
                </c:pt>
                <c:pt idx="17400">
                  <c:v>-30.924999999999997</c:v>
                </c:pt>
                <c:pt idx="17401">
                  <c:v>-30.922999999999995</c:v>
                </c:pt>
                <c:pt idx="17402">
                  <c:v>-30.920999999999992</c:v>
                </c:pt>
                <c:pt idx="17403">
                  <c:v>-30.918999999999997</c:v>
                </c:pt>
                <c:pt idx="17404">
                  <c:v>-30.916999999999994</c:v>
                </c:pt>
                <c:pt idx="17405">
                  <c:v>-30.914999999999992</c:v>
                </c:pt>
                <c:pt idx="17406">
                  <c:v>-30.912999999999997</c:v>
                </c:pt>
                <c:pt idx="17407">
                  <c:v>-30.910999999999994</c:v>
                </c:pt>
                <c:pt idx="17408">
                  <c:v>-30.908999999999992</c:v>
                </c:pt>
                <c:pt idx="17409">
                  <c:v>-30.906999999999996</c:v>
                </c:pt>
                <c:pt idx="17410">
                  <c:v>-30.904999999999994</c:v>
                </c:pt>
                <c:pt idx="17411">
                  <c:v>-30.902999999999992</c:v>
                </c:pt>
                <c:pt idx="17412">
                  <c:v>-30.900999999999996</c:v>
                </c:pt>
                <c:pt idx="17413">
                  <c:v>-30.898999999999994</c:v>
                </c:pt>
                <c:pt idx="17414">
                  <c:v>-30.896999999999991</c:v>
                </c:pt>
                <c:pt idx="17415">
                  <c:v>-30.894999999999996</c:v>
                </c:pt>
                <c:pt idx="17416">
                  <c:v>-30.892999999999994</c:v>
                </c:pt>
                <c:pt idx="17417">
                  <c:v>-30.890999999999991</c:v>
                </c:pt>
                <c:pt idx="17418">
                  <c:v>-30.888999999999996</c:v>
                </c:pt>
                <c:pt idx="17419">
                  <c:v>-30.886999999999993</c:v>
                </c:pt>
                <c:pt idx="17420">
                  <c:v>-30.884999999999991</c:v>
                </c:pt>
                <c:pt idx="17421">
                  <c:v>-30.882999999999996</c:v>
                </c:pt>
                <c:pt idx="17422">
                  <c:v>-30.880999999999993</c:v>
                </c:pt>
                <c:pt idx="17423">
                  <c:v>-30.878999999999998</c:v>
                </c:pt>
                <c:pt idx="17424">
                  <c:v>-30.876999999999995</c:v>
                </c:pt>
                <c:pt idx="17425">
                  <c:v>-30.874999999999993</c:v>
                </c:pt>
                <c:pt idx="17426">
                  <c:v>-30.872999999999998</c:v>
                </c:pt>
                <c:pt idx="17427">
                  <c:v>-30.870999999999995</c:v>
                </c:pt>
                <c:pt idx="17428">
                  <c:v>-30.868999999999993</c:v>
                </c:pt>
                <c:pt idx="17429">
                  <c:v>-30.866999999999997</c:v>
                </c:pt>
                <c:pt idx="17430">
                  <c:v>-30.864999999999995</c:v>
                </c:pt>
                <c:pt idx="17431">
                  <c:v>-30.862999999999992</c:v>
                </c:pt>
                <c:pt idx="17432">
                  <c:v>-30.860999999999997</c:v>
                </c:pt>
                <c:pt idx="17433">
                  <c:v>-30.858999999999995</c:v>
                </c:pt>
                <c:pt idx="17434">
                  <c:v>-30.856999999999992</c:v>
                </c:pt>
                <c:pt idx="17435">
                  <c:v>-30.854999999999997</c:v>
                </c:pt>
                <c:pt idx="17436">
                  <c:v>-30.852999999999994</c:v>
                </c:pt>
                <c:pt idx="17437">
                  <c:v>-30.850999999999992</c:v>
                </c:pt>
                <c:pt idx="17438">
                  <c:v>-30.848999999999997</c:v>
                </c:pt>
                <c:pt idx="17439">
                  <c:v>-30.846999999999994</c:v>
                </c:pt>
                <c:pt idx="17440">
                  <c:v>-30.844999999999992</c:v>
                </c:pt>
                <c:pt idx="17441">
                  <c:v>-30.842999999999996</c:v>
                </c:pt>
                <c:pt idx="17442">
                  <c:v>-30.840999999999994</c:v>
                </c:pt>
                <c:pt idx="17443">
                  <c:v>-30.838999999999992</c:v>
                </c:pt>
                <c:pt idx="17444">
                  <c:v>-30.836999999999996</c:v>
                </c:pt>
                <c:pt idx="17445">
                  <c:v>-30.834999999999994</c:v>
                </c:pt>
                <c:pt idx="17446">
                  <c:v>-30.832999999999991</c:v>
                </c:pt>
                <c:pt idx="17447">
                  <c:v>-30.830999999999996</c:v>
                </c:pt>
                <c:pt idx="17448">
                  <c:v>-30.828999999999994</c:v>
                </c:pt>
                <c:pt idx="17449">
                  <c:v>-30.826999999999991</c:v>
                </c:pt>
                <c:pt idx="17450">
                  <c:v>-30.824999999999996</c:v>
                </c:pt>
                <c:pt idx="17451">
                  <c:v>-30.822999999999993</c:v>
                </c:pt>
                <c:pt idx="17452">
                  <c:v>-30.820999999999991</c:v>
                </c:pt>
                <c:pt idx="17453">
                  <c:v>-30.818999999999996</c:v>
                </c:pt>
                <c:pt idx="17454">
                  <c:v>-30.816999999999993</c:v>
                </c:pt>
                <c:pt idx="17455">
                  <c:v>-30.814999999999998</c:v>
                </c:pt>
                <c:pt idx="17456">
                  <c:v>-30.812999999999995</c:v>
                </c:pt>
                <c:pt idx="17457">
                  <c:v>-30.810999999999993</c:v>
                </c:pt>
                <c:pt idx="17458">
                  <c:v>-30.808999999999997</c:v>
                </c:pt>
                <c:pt idx="17459">
                  <c:v>-30.806999999999995</c:v>
                </c:pt>
                <c:pt idx="17460">
                  <c:v>-30.804999999999993</c:v>
                </c:pt>
                <c:pt idx="17461">
                  <c:v>-30.802999999999997</c:v>
                </c:pt>
                <c:pt idx="17462">
                  <c:v>-30.800999999999995</c:v>
                </c:pt>
                <c:pt idx="17463">
                  <c:v>-30.798999999999992</c:v>
                </c:pt>
                <c:pt idx="17464">
                  <c:v>-30.796999999999997</c:v>
                </c:pt>
                <c:pt idx="17465">
                  <c:v>-30.794999999999995</c:v>
                </c:pt>
                <c:pt idx="17466">
                  <c:v>-30.792999999999992</c:v>
                </c:pt>
                <c:pt idx="17467">
                  <c:v>-30.790999999999997</c:v>
                </c:pt>
                <c:pt idx="17468">
                  <c:v>-30.788999999999994</c:v>
                </c:pt>
                <c:pt idx="17469">
                  <c:v>-30.786999999999992</c:v>
                </c:pt>
                <c:pt idx="17470">
                  <c:v>-30.784999999999997</c:v>
                </c:pt>
                <c:pt idx="17471">
                  <c:v>-30.782999999999994</c:v>
                </c:pt>
                <c:pt idx="17472">
                  <c:v>-30.780999999999992</c:v>
                </c:pt>
                <c:pt idx="17473">
                  <c:v>-30.778999999999996</c:v>
                </c:pt>
                <c:pt idx="17474">
                  <c:v>-30.776999999999994</c:v>
                </c:pt>
                <c:pt idx="17475">
                  <c:v>-30.774999999999991</c:v>
                </c:pt>
                <c:pt idx="17476">
                  <c:v>-30.772999999999996</c:v>
                </c:pt>
                <c:pt idx="17477">
                  <c:v>-30.770999999999994</c:v>
                </c:pt>
                <c:pt idx="17478">
                  <c:v>-30.768999999999991</c:v>
                </c:pt>
                <c:pt idx="17479">
                  <c:v>-30.766999999999996</c:v>
                </c:pt>
                <c:pt idx="17480">
                  <c:v>-30.764999999999993</c:v>
                </c:pt>
                <c:pt idx="17481">
                  <c:v>-30.762999999999991</c:v>
                </c:pt>
                <c:pt idx="17482">
                  <c:v>-30.760999999999996</c:v>
                </c:pt>
                <c:pt idx="17483">
                  <c:v>-30.758999999999993</c:v>
                </c:pt>
                <c:pt idx="17484">
                  <c:v>-30.756999999999991</c:v>
                </c:pt>
                <c:pt idx="17485">
                  <c:v>-30.754999999999995</c:v>
                </c:pt>
                <c:pt idx="17486">
                  <c:v>-30.752999999999993</c:v>
                </c:pt>
                <c:pt idx="17487">
                  <c:v>-30.750999999999998</c:v>
                </c:pt>
                <c:pt idx="17488">
                  <c:v>-30.748999999999995</c:v>
                </c:pt>
                <c:pt idx="17489">
                  <c:v>-30.746999999999993</c:v>
                </c:pt>
                <c:pt idx="17490">
                  <c:v>-30.744999999999997</c:v>
                </c:pt>
                <c:pt idx="17491">
                  <c:v>-30.742999999999995</c:v>
                </c:pt>
                <c:pt idx="17492">
                  <c:v>-30.740999999999993</c:v>
                </c:pt>
                <c:pt idx="17493">
                  <c:v>-30.738999999999997</c:v>
                </c:pt>
                <c:pt idx="17494">
                  <c:v>-30.736999999999995</c:v>
                </c:pt>
                <c:pt idx="17495">
                  <c:v>-30.734999999999992</c:v>
                </c:pt>
                <c:pt idx="17496">
                  <c:v>-30.732999999999997</c:v>
                </c:pt>
                <c:pt idx="17497">
                  <c:v>-30.730999999999995</c:v>
                </c:pt>
                <c:pt idx="17498">
                  <c:v>-30.728999999999992</c:v>
                </c:pt>
                <c:pt idx="17499">
                  <c:v>-30.726999999999997</c:v>
                </c:pt>
                <c:pt idx="17500">
                  <c:v>-30.724999999999994</c:v>
                </c:pt>
                <c:pt idx="17501">
                  <c:v>-30.722999999999992</c:v>
                </c:pt>
                <c:pt idx="17502">
                  <c:v>-30.720999999999997</c:v>
                </c:pt>
                <c:pt idx="17503">
                  <c:v>-30.718999999999994</c:v>
                </c:pt>
                <c:pt idx="17504">
                  <c:v>-30.716999999999992</c:v>
                </c:pt>
                <c:pt idx="17505">
                  <c:v>-30.714999999999996</c:v>
                </c:pt>
                <c:pt idx="17506">
                  <c:v>-30.712999999999994</c:v>
                </c:pt>
                <c:pt idx="17507">
                  <c:v>-30.710999999999991</c:v>
                </c:pt>
                <c:pt idx="17508">
                  <c:v>-30.708999999999996</c:v>
                </c:pt>
                <c:pt idx="17509">
                  <c:v>-30.706999999999994</c:v>
                </c:pt>
                <c:pt idx="17510">
                  <c:v>-30.704999999999991</c:v>
                </c:pt>
                <c:pt idx="17511">
                  <c:v>-30.702999999999996</c:v>
                </c:pt>
                <c:pt idx="17512">
                  <c:v>-30.700999999999993</c:v>
                </c:pt>
                <c:pt idx="17513">
                  <c:v>-30.698999999999991</c:v>
                </c:pt>
                <c:pt idx="17514">
                  <c:v>-30.696999999999996</c:v>
                </c:pt>
                <c:pt idx="17515">
                  <c:v>-30.694999999999993</c:v>
                </c:pt>
                <c:pt idx="17516">
                  <c:v>-30.692999999999998</c:v>
                </c:pt>
                <c:pt idx="17517">
                  <c:v>-30.690999999999995</c:v>
                </c:pt>
                <c:pt idx="17518">
                  <c:v>-30.688999999999993</c:v>
                </c:pt>
                <c:pt idx="17519">
                  <c:v>-30.686999999999998</c:v>
                </c:pt>
                <c:pt idx="17520">
                  <c:v>-30.684999999999995</c:v>
                </c:pt>
                <c:pt idx="17521">
                  <c:v>-30.682999999999993</c:v>
                </c:pt>
                <c:pt idx="17522">
                  <c:v>-30.680999999999997</c:v>
                </c:pt>
                <c:pt idx="17523">
                  <c:v>-30.678999999999995</c:v>
                </c:pt>
                <c:pt idx="17524">
                  <c:v>-30.676999999999992</c:v>
                </c:pt>
                <c:pt idx="17525">
                  <c:v>-30.674999999999997</c:v>
                </c:pt>
                <c:pt idx="17526">
                  <c:v>-30.672999999999995</c:v>
                </c:pt>
                <c:pt idx="17527">
                  <c:v>-30.670999999999992</c:v>
                </c:pt>
                <c:pt idx="17528">
                  <c:v>-30.668999999999997</c:v>
                </c:pt>
                <c:pt idx="17529">
                  <c:v>-30.666999999999994</c:v>
                </c:pt>
                <c:pt idx="17530">
                  <c:v>-30.664999999999992</c:v>
                </c:pt>
                <c:pt idx="17531">
                  <c:v>-30.662999999999997</c:v>
                </c:pt>
                <c:pt idx="17532">
                  <c:v>-30.660999999999994</c:v>
                </c:pt>
                <c:pt idx="17533">
                  <c:v>-30.658999999999992</c:v>
                </c:pt>
                <c:pt idx="17534">
                  <c:v>-30.656999999999996</c:v>
                </c:pt>
                <c:pt idx="17535">
                  <c:v>-30.654999999999994</c:v>
                </c:pt>
                <c:pt idx="17536">
                  <c:v>-30.652999999999992</c:v>
                </c:pt>
                <c:pt idx="17537">
                  <c:v>-30.650999999999996</c:v>
                </c:pt>
                <c:pt idx="17538">
                  <c:v>-30.648999999999994</c:v>
                </c:pt>
                <c:pt idx="17539">
                  <c:v>-30.646999999999991</c:v>
                </c:pt>
                <c:pt idx="17540">
                  <c:v>-30.644999999999996</c:v>
                </c:pt>
                <c:pt idx="17541">
                  <c:v>-30.642999999999994</c:v>
                </c:pt>
                <c:pt idx="17542">
                  <c:v>-30.640999999999991</c:v>
                </c:pt>
                <c:pt idx="17543">
                  <c:v>-30.638999999999996</c:v>
                </c:pt>
                <c:pt idx="17544">
                  <c:v>-30.636999999999993</c:v>
                </c:pt>
                <c:pt idx="17545">
                  <c:v>-30.634999999999991</c:v>
                </c:pt>
                <c:pt idx="17546">
                  <c:v>-30.632999999999996</c:v>
                </c:pt>
                <c:pt idx="17547">
                  <c:v>-30.630999999999993</c:v>
                </c:pt>
                <c:pt idx="17548">
                  <c:v>-30.628999999999998</c:v>
                </c:pt>
                <c:pt idx="17549">
                  <c:v>-30.626999999999995</c:v>
                </c:pt>
                <c:pt idx="17550">
                  <c:v>-30.624999999999993</c:v>
                </c:pt>
                <c:pt idx="17551">
                  <c:v>-30.622999999999998</c:v>
                </c:pt>
                <c:pt idx="17552">
                  <c:v>-30.620999999999995</c:v>
                </c:pt>
                <c:pt idx="17553">
                  <c:v>-30.618999999999993</c:v>
                </c:pt>
                <c:pt idx="17554">
                  <c:v>-30.616999999999997</c:v>
                </c:pt>
                <c:pt idx="17555">
                  <c:v>-30.614999999999995</c:v>
                </c:pt>
                <c:pt idx="17556">
                  <c:v>-30.612999999999992</c:v>
                </c:pt>
                <c:pt idx="17557">
                  <c:v>-30.610999999999997</c:v>
                </c:pt>
                <c:pt idx="17558">
                  <c:v>-30.608999999999995</c:v>
                </c:pt>
                <c:pt idx="17559">
                  <c:v>-30.606999999999992</c:v>
                </c:pt>
                <c:pt idx="17560">
                  <c:v>-30.604999999999997</c:v>
                </c:pt>
                <c:pt idx="17561">
                  <c:v>-30.602999999999994</c:v>
                </c:pt>
                <c:pt idx="17562">
                  <c:v>-30.600999999999992</c:v>
                </c:pt>
                <c:pt idx="17563">
                  <c:v>-30.598999999999997</c:v>
                </c:pt>
                <c:pt idx="17564">
                  <c:v>-30.596999999999994</c:v>
                </c:pt>
                <c:pt idx="17565">
                  <c:v>-30.594999999999992</c:v>
                </c:pt>
                <c:pt idx="17566">
                  <c:v>-30.592999999999996</c:v>
                </c:pt>
                <c:pt idx="17567">
                  <c:v>-30.590999999999994</c:v>
                </c:pt>
                <c:pt idx="17568">
                  <c:v>-30.588999999999992</c:v>
                </c:pt>
                <c:pt idx="17569">
                  <c:v>-30.586999999999996</c:v>
                </c:pt>
                <c:pt idx="17570">
                  <c:v>-30.584999999999994</c:v>
                </c:pt>
                <c:pt idx="17571">
                  <c:v>-30.582999999999991</c:v>
                </c:pt>
                <c:pt idx="17572">
                  <c:v>-30.580999999999996</c:v>
                </c:pt>
                <c:pt idx="17573">
                  <c:v>-30.578999999999994</c:v>
                </c:pt>
                <c:pt idx="17574">
                  <c:v>-30.576999999999991</c:v>
                </c:pt>
                <c:pt idx="17575">
                  <c:v>-30.574999999999996</c:v>
                </c:pt>
                <c:pt idx="17576">
                  <c:v>-30.572999999999993</c:v>
                </c:pt>
                <c:pt idx="17577">
                  <c:v>-30.570999999999991</c:v>
                </c:pt>
                <c:pt idx="17578">
                  <c:v>-30.568999999999996</c:v>
                </c:pt>
                <c:pt idx="17579">
                  <c:v>-30.566999999999993</c:v>
                </c:pt>
                <c:pt idx="17580">
                  <c:v>-30.564999999999998</c:v>
                </c:pt>
                <c:pt idx="17581">
                  <c:v>-30.562999999999995</c:v>
                </c:pt>
                <c:pt idx="17582">
                  <c:v>-30.560999999999993</c:v>
                </c:pt>
                <c:pt idx="17583">
                  <c:v>-30.558999999999997</c:v>
                </c:pt>
                <c:pt idx="17584">
                  <c:v>-30.556999999999995</c:v>
                </c:pt>
                <c:pt idx="17585">
                  <c:v>-30.554999999999993</c:v>
                </c:pt>
                <c:pt idx="17586">
                  <c:v>-30.552999999999997</c:v>
                </c:pt>
                <c:pt idx="17587">
                  <c:v>-30.550999999999995</c:v>
                </c:pt>
                <c:pt idx="17588">
                  <c:v>-30.548999999999992</c:v>
                </c:pt>
                <c:pt idx="17589">
                  <c:v>-30.546999999999997</c:v>
                </c:pt>
                <c:pt idx="17590">
                  <c:v>-30.544999999999995</c:v>
                </c:pt>
                <c:pt idx="17591">
                  <c:v>-30.542999999999992</c:v>
                </c:pt>
                <c:pt idx="17592">
                  <c:v>-30.540999999999997</c:v>
                </c:pt>
                <c:pt idx="17593">
                  <c:v>-30.538999999999994</c:v>
                </c:pt>
                <c:pt idx="17594">
                  <c:v>-30.536999999999992</c:v>
                </c:pt>
                <c:pt idx="17595">
                  <c:v>-30.534999999999997</c:v>
                </c:pt>
                <c:pt idx="17596">
                  <c:v>-30.532999999999994</c:v>
                </c:pt>
                <c:pt idx="17597">
                  <c:v>-30.530999999999992</c:v>
                </c:pt>
                <c:pt idx="17598">
                  <c:v>-30.528999999999996</c:v>
                </c:pt>
                <c:pt idx="17599">
                  <c:v>-30.526999999999994</c:v>
                </c:pt>
                <c:pt idx="17600">
                  <c:v>-30.524999999999991</c:v>
                </c:pt>
                <c:pt idx="17601">
                  <c:v>-30.522999999999996</c:v>
                </c:pt>
                <c:pt idx="17602">
                  <c:v>-30.520999999999994</c:v>
                </c:pt>
                <c:pt idx="17603">
                  <c:v>-30.518999999999991</c:v>
                </c:pt>
                <c:pt idx="17604">
                  <c:v>-30.516999999999996</c:v>
                </c:pt>
                <c:pt idx="17605">
                  <c:v>-30.514999999999993</c:v>
                </c:pt>
                <c:pt idx="17606">
                  <c:v>-30.512999999999991</c:v>
                </c:pt>
                <c:pt idx="17607">
                  <c:v>-30.510999999999996</c:v>
                </c:pt>
                <c:pt idx="17608">
                  <c:v>-30.508999999999993</c:v>
                </c:pt>
                <c:pt idx="17609">
                  <c:v>-30.506999999999991</c:v>
                </c:pt>
                <c:pt idx="17610">
                  <c:v>-30.504999999999995</c:v>
                </c:pt>
                <c:pt idx="17611">
                  <c:v>-30.502999999999993</c:v>
                </c:pt>
                <c:pt idx="17612">
                  <c:v>-30.500999999999998</c:v>
                </c:pt>
                <c:pt idx="17613">
                  <c:v>-30.498999999999995</c:v>
                </c:pt>
                <c:pt idx="17614">
                  <c:v>-30.496999999999993</c:v>
                </c:pt>
                <c:pt idx="17615">
                  <c:v>-30.494999999999997</c:v>
                </c:pt>
                <c:pt idx="17616">
                  <c:v>-30.492999999999995</c:v>
                </c:pt>
                <c:pt idx="17617">
                  <c:v>-30.490999999999993</c:v>
                </c:pt>
                <c:pt idx="17618">
                  <c:v>-30.488999999999997</c:v>
                </c:pt>
                <c:pt idx="17619">
                  <c:v>-30.486999999999995</c:v>
                </c:pt>
                <c:pt idx="17620">
                  <c:v>-30.484999999999992</c:v>
                </c:pt>
                <c:pt idx="17621">
                  <c:v>-30.482999999999997</c:v>
                </c:pt>
                <c:pt idx="17622">
                  <c:v>-30.480999999999995</c:v>
                </c:pt>
                <c:pt idx="17623">
                  <c:v>-30.478999999999992</c:v>
                </c:pt>
                <c:pt idx="17624">
                  <c:v>-30.476999999999997</c:v>
                </c:pt>
                <c:pt idx="17625">
                  <c:v>-30.474999999999994</c:v>
                </c:pt>
                <c:pt idx="17626">
                  <c:v>-30.472999999999992</c:v>
                </c:pt>
                <c:pt idx="17627">
                  <c:v>-30.470999999999997</c:v>
                </c:pt>
                <c:pt idx="17628">
                  <c:v>-30.468999999999994</c:v>
                </c:pt>
                <c:pt idx="17629">
                  <c:v>-30.466999999999992</c:v>
                </c:pt>
                <c:pt idx="17630">
                  <c:v>-30.464999999999996</c:v>
                </c:pt>
                <c:pt idx="17631">
                  <c:v>-30.462999999999994</c:v>
                </c:pt>
                <c:pt idx="17632">
                  <c:v>-30.460999999999991</c:v>
                </c:pt>
                <c:pt idx="17633">
                  <c:v>-30.458999999999996</c:v>
                </c:pt>
                <c:pt idx="17634">
                  <c:v>-30.456999999999994</c:v>
                </c:pt>
                <c:pt idx="17635">
                  <c:v>-30.454999999999991</c:v>
                </c:pt>
                <c:pt idx="17636">
                  <c:v>-30.452999999999996</c:v>
                </c:pt>
                <c:pt idx="17637">
                  <c:v>-30.450999999999993</c:v>
                </c:pt>
                <c:pt idx="17638">
                  <c:v>-30.448999999999991</c:v>
                </c:pt>
                <c:pt idx="17639">
                  <c:v>-30.446999999999996</c:v>
                </c:pt>
                <c:pt idx="17640">
                  <c:v>-30.444999999999993</c:v>
                </c:pt>
                <c:pt idx="17641">
                  <c:v>-30.442999999999998</c:v>
                </c:pt>
                <c:pt idx="17642">
                  <c:v>-30.440999999999995</c:v>
                </c:pt>
                <c:pt idx="17643">
                  <c:v>-30.438999999999993</c:v>
                </c:pt>
                <c:pt idx="17644">
                  <c:v>-30.436999999999998</c:v>
                </c:pt>
                <c:pt idx="17645">
                  <c:v>-30.434999999999995</c:v>
                </c:pt>
                <c:pt idx="17646">
                  <c:v>-30.432999999999993</c:v>
                </c:pt>
                <c:pt idx="17647">
                  <c:v>-30.430999999999997</c:v>
                </c:pt>
                <c:pt idx="17648">
                  <c:v>-30.428999999999995</c:v>
                </c:pt>
                <c:pt idx="17649">
                  <c:v>-30.426999999999992</c:v>
                </c:pt>
                <c:pt idx="17650">
                  <c:v>-30.424999999999997</c:v>
                </c:pt>
                <c:pt idx="17651">
                  <c:v>-30.422999999999995</c:v>
                </c:pt>
                <c:pt idx="17652">
                  <c:v>-30.420999999999992</c:v>
                </c:pt>
                <c:pt idx="17653">
                  <c:v>-30.418999999999997</c:v>
                </c:pt>
                <c:pt idx="17654">
                  <c:v>-30.416999999999994</c:v>
                </c:pt>
                <c:pt idx="17655">
                  <c:v>-30.414999999999992</c:v>
                </c:pt>
                <c:pt idx="17656">
                  <c:v>-30.412999999999997</c:v>
                </c:pt>
                <c:pt idx="17657">
                  <c:v>-30.410999999999994</c:v>
                </c:pt>
                <c:pt idx="17658">
                  <c:v>-30.408999999999992</c:v>
                </c:pt>
                <c:pt idx="17659">
                  <c:v>-30.406999999999996</c:v>
                </c:pt>
                <c:pt idx="17660">
                  <c:v>-30.404999999999994</c:v>
                </c:pt>
                <c:pt idx="17661">
                  <c:v>-30.402999999999992</c:v>
                </c:pt>
                <c:pt idx="17662">
                  <c:v>-30.400999999999996</c:v>
                </c:pt>
                <c:pt idx="17663">
                  <c:v>-30.398999999999994</c:v>
                </c:pt>
                <c:pt idx="17664">
                  <c:v>-30.396999999999991</c:v>
                </c:pt>
                <c:pt idx="17665">
                  <c:v>-30.394999999999996</c:v>
                </c:pt>
                <c:pt idx="17666">
                  <c:v>-30.392999999999994</c:v>
                </c:pt>
                <c:pt idx="17667">
                  <c:v>-30.390999999999991</c:v>
                </c:pt>
                <c:pt idx="17668">
                  <c:v>-30.388999999999996</c:v>
                </c:pt>
                <c:pt idx="17669">
                  <c:v>-30.386999999999993</c:v>
                </c:pt>
                <c:pt idx="17670">
                  <c:v>-30.384999999999991</c:v>
                </c:pt>
                <c:pt idx="17671">
                  <c:v>-30.382999999999996</c:v>
                </c:pt>
                <c:pt idx="17672">
                  <c:v>-30.380999999999993</c:v>
                </c:pt>
                <c:pt idx="17673">
                  <c:v>-30.378999999999998</c:v>
                </c:pt>
                <c:pt idx="17674">
                  <c:v>-30.376999999999995</c:v>
                </c:pt>
                <c:pt idx="17675">
                  <c:v>-30.374999999999993</c:v>
                </c:pt>
                <c:pt idx="17676">
                  <c:v>-30.372999999999998</c:v>
                </c:pt>
                <c:pt idx="17677">
                  <c:v>-30.370999999999995</c:v>
                </c:pt>
                <c:pt idx="17678">
                  <c:v>-30.368999999999993</c:v>
                </c:pt>
                <c:pt idx="17679">
                  <c:v>-30.366999999999997</c:v>
                </c:pt>
                <c:pt idx="17680">
                  <c:v>-30.364999999999995</c:v>
                </c:pt>
                <c:pt idx="17681">
                  <c:v>-30.362999999999992</c:v>
                </c:pt>
                <c:pt idx="17682">
                  <c:v>-30.360999999999997</c:v>
                </c:pt>
                <c:pt idx="17683">
                  <c:v>-30.358999999999995</c:v>
                </c:pt>
                <c:pt idx="17684">
                  <c:v>-30.356999999999992</c:v>
                </c:pt>
                <c:pt idx="17685">
                  <c:v>-30.354999999999997</c:v>
                </c:pt>
                <c:pt idx="17686">
                  <c:v>-30.352999999999994</c:v>
                </c:pt>
                <c:pt idx="17687">
                  <c:v>-30.350999999999992</c:v>
                </c:pt>
                <c:pt idx="17688">
                  <c:v>-30.348999999999997</c:v>
                </c:pt>
                <c:pt idx="17689">
                  <c:v>-30.346999999999994</c:v>
                </c:pt>
                <c:pt idx="17690">
                  <c:v>-30.344999999999992</c:v>
                </c:pt>
                <c:pt idx="17691">
                  <c:v>-30.342999999999996</c:v>
                </c:pt>
                <c:pt idx="17692">
                  <c:v>-30.340999999999994</c:v>
                </c:pt>
                <c:pt idx="17693">
                  <c:v>-30.338999999999992</c:v>
                </c:pt>
                <c:pt idx="17694">
                  <c:v>-30.336999999999996</c:v>
                </c:pt>
                <c:pt idx="17695">
                  <c:v>-30.334999999999994</c:v>
                </c:pt>
                <c:pt idx="17696">
                  <c:v>-30.332999999999991</c:v>
                </c:pt>
                <c:pt idx="17697">
                  <c:v>-30.330999999999996</c:v>
                </c:pt>
                <c:pt idx="17698">
                  <c:v>-30.328999999999994</c:v>
                </c:pt>
                <c:pt idx="17699">
                  <c:v>-30.326999999999991</c:v>
                </c:pt>
                <c:pt idx="17700">
                  <c:v>-30.324999999999996</c:v>
                </c:pt>
                <c:pt idx="17701">
                  <c:v>-30.322999999999993</c:v>
                </c:pt>
                <c:pt idx="17702">
                  <c:v>-30.320999999999991</c:v>
                </c:pt>
                <c:pt idx="17703">
                  <c:v>-30.318999999999996</c:v>
                </c:pt>
                <c:pt idx="17704">
                  <c:v>-30.316999999999993</c:v>
                </c:pt>
                <c:pt idx="17705">
                  <c:v>-30.314999999999998</c:v>
                </c:pt>
                <c:pt idx="17706">
                  <c:v>-30.312999999999995</c:v>
                </c:pt>
                <c:pt idx="17707">
                  <c:v>-30.310999999999993</c:v>
                </c:pt>
                <c:pt idx="17708">
                  <c:v>-30.308999999999997</c:v>
                </c:pt>
                <c:pt idx="17709">
                  <c:v>-30.306999999999995</c:v>
                </c:pt>
                <c:pt idx="17710">
                  <c:v>-30.304999999999993</c:v>
                </c:pt>
                <c:pt idx="17711">
                  <c:v>-30.302999999999997</c:v>
                </c:pt>
                <c:pt idx="17712">
                  <c:v>-30.300999999999995</c:v>
                </c:pt>
                <c:pt idx="17713">
                  <c:v>-30.298999999999992</c:v>
                </c:pt>
                <c:pt idx="17714">
                  <c:v>-30.296999999999997</c:v>
                </c:pt>
                <c:pt idx="17715">
                  <c:v>-30.294999999999995</c:v>
                </c:pt>
                <c:pt idx="17716">
                  <c:v>-30.292999999999992</c:v>
                </c:pt>
                <c:pt idx="17717">
                  <c:v>-30.290999999999997</c:v>
                </c:pt>
                <c:pt idx="17718">
                  <c:v>-30.288999999999994</c:v>
                </c:pt>
                <c:pt idx="17719">
                  <c:v>-30.286999999999992</c:v>
                </c:pt>
                <c:pt idx="17720">
                  <c:v>-30.284999999999997</c:v>
                </c:pt>
                <c:pt idx="17721">
                  <c:v>-30.282999999999994</c:v>
                </c:pt>
                <c:pt idx="17722">
                  <c:v>-30.280999999999992</c:v>
                </c:pt>
                <c:pt idx="17723">
                  <c:v>-30.278999999999996</c:v>
                </c:pt>
                <c:pt idx="17724">
                  <c:v>-30.276999999999994</c:v>
                </c:pt>
                <c:pt idx="17725">
                  <c:v>-30.274999999999991</c:v>
                </c:pt>
                <c:pt idx="17726">
                  <c:v>-30.272999999999996</c:v>
                </c:pt>
                <c:pt idx="17727">
                  <c:v>-30.270999999999994</c:v>
                </c:pt>
                <c:pt idx="17728">
                  <c:v>-30.268999999999991</c:v>
                </c:pt>
                <c:pt idx="17729">
                  <c:v>-30.266999999999996</c:v>
                </c:pt>
                <c:pt idx="17730">
                  <c:v>-30.264999999999993</c:v>
                </c:pt>
                <c:pt idx="17731">
                  <c:v>-30.262999999999991</c:v>
                </c:pt>
                <c:pt idx="17732">
                  <c:v>-30.260999999999996</c:v>
                </c:pt>
                <c:pt idx="17733">
                  <c:v>-30.258999999999993</c:v>
                </c:pt>
                <c:pt idx="17734">
                  <c:v>-30.256999999999991</c:v>
                </c:pt>
                <c:pt idx="17735">
                  <c:v>-30.254999999999995</c:v>
                </c:pt>
                <c:pt idx="17736">
                  <c:v>-30.252999999999993</c:v>
                </c:pt>
                <c:pt idx="17737">
                  <c:v>-30.250999999999998</c:v>
                </c:pt>
                <c:pt idx="17738">
                  <c:v>-30.248999999999995</c:v>
                </c:pt>
                <c:pt idx="17739">
                  <c:v>-30.246999999999993</c:v>
                </c:pt>
                <c:pt idx="17740">
                  <c:v>-30.244999999999997</c:v>
                </c:pt>
                <c:pt idx="17741">
                  <c:v>-30.242999999999995</c:v>
                </c:pt>
                <c:pt idx="17742">
                  <c:v>-30.240999999999993</c:v>
                </c:pt>
                <c:pt idx="17743">
                  <c:v>-30.238999999999997</c:v>
                </c:pt>
                <c:pt idx="17744">
                  <c:v>-30.236999999999995</c:v>
                </c:pt>
                <c:pt idx="17745">
                  <c:v>-30.234999999999992</c:v>
                </c:pt>
                <c:pt idx="17746">
                  <c:v>-30.232999999999997</c:v>
                </c:pt>
                <c:pt idx="17747">
                  <c:v>-30.230999999999995</c:v>
                </c:pt>
                <c:pt idx="17748">
                  <c:v>-30.228999999999992</c:v>
                </c:pt>
                <c:pt idx="17749">
                  <c:v>-30.226999999999997</c:v>
                </c:pt>
                <c:pt idx="17750">
                  <c:v>-30.224999999999994</c:v>
                </c:pt>
                <c:pt idx="17751">
                  <c:v>-30.222999999999992</c:v>
                </c:pt>
                <c:pt idx="17752">
                  <c:v>-30.220999999999997</c:v>
                </c:pt>
                <c:pt idx="17753">
                  <c:v>-30.218999999999994</c:v>
                </c:pt>
                <c:pt idx="17754">
                  <c:v>-30.216999999999992</c:v>
                </c:pt>
                <c:pt idx="17755">
                  <c:v>-30.214999999999996</c:v>
                </c:pt>
                <c:pt idx="17756">
                  <c:v>-30.212999999999994</c:v>
                </c:pt>
                <c:pt idx="17757">
                  <c:v>-30.210999999999991</c:v>
                </c:pt>
                <c:pt idx="17758">
                  <c:v>-30.208999999999996</c:v>
                </c:pt>
                <c:pt idx="17759">
                  <c:v>-30.206999999999994</c:v>
                </c:pt>
                <c:pt idx="17760">
                  <c:v>-30.204999999999991</c:v>
                </c:pt>
                <c:pt idx="17761">
                  <c:v>-30.202999999999996</c:v>
                </c:pt>
                <c:pt idx="17762">
                  <c:v>-30.200999999999993</c:v>
                </c:pt>
                <c:pt idx="17763">
                  <c:v>-30.198999999999991</c:v>
                </c:pt>
                <c:pt idx="17764">
                  <c:v>-30.196999999999996</c:v>
                </c:pt>
                <c:pt idx="17765">
                  <c:v>-30.194999999999993</c:v>
                </c:pt>
                <c:pt idx="17766">
                  <c:v>-30.192999999999998</c:v>
                </c:pt>
                <c:pt idx="17767">
                  <c:v>-30.190999999999995</c:v>
                </c:pt>
                <c:pt idx="17768">
                  <c:v>-30.188999999999993</c:v>
                </c:pt>
                <c:pt idx="17769">
                  <c:v>-30.186999999999998</c:v>
                </c:pt>
                <c:pt idx="17770">
                  <c:v>-30.184999999999995</c:v>
                </c:pt>
                <c:pt idx="17771">
                  <c:v>-30.182999999999993</c:v>
                </c:pt>
                <c:pt idx="17772">
                  <c:v>-30.180999999999997</c:v>
                </c:pt>
                <c:pt idx="17773">
                  <c:v>-30.178999999999995</c:v>
                </c:pt>
                <c:pt idx="17774">
                  <c:v>-30.176999999999992</c:v>
                </c:pt>
                <c:pt idx="17775">
                  <c:v>-30.174999999999997</c:v>
                </c:pt>
                <c:pt idx="17776">
                  <c:v>-30.172999999999995</c:v>
                </c:pt>
                <c:pt idx="17777">
                  <c:v>-30.170999999999992</c:v>
                </c:pt>
                <c:pt idx="17778">
                  <c:v>-30.168999999999997</c:v>
                </c:pt>
                <c:pt idx="17779">
                  <c:v>-30.166999999999994</c:v>
                </c:pt>
                <c:pt idx="17780">
                  <c:v>-30.164999999999992</c:v>
                </c:pt>
                <c:pt idx="17781">
                  <c:v>-30.162999999999997</c:v>
                </c:pt>
                <c:pt idx="17782">
                  <c:v>-30.160999999999994</c:v>
                </c:pt>
                <c:pt idx="17783">
                  <c:v>-30.158999999999992</c:v>
                </c:pt>
                <c:pt idx="17784">
                  <c:v>-30.156999999999996</c:v>
                </c:pt>
                <c:pt idx="17785">
                  <c:v>-30.154999999999994</c:v>
                </c:pt>
                <c:pt idx="17786">
                  <c:v>-30.152999999999992</c:v>
                </c:pt>
                <c:pt idx="17787">
                  <c:v>-30.150999999999996</c:v>
                </c:pt>
                <c:pt idx="17788">
                  <c:v>-30.148999999999994</c:v>
                </c:pt>
                <c:pt idx="17789">
                  <c:v>-30.146999999999991</c:v>
                </c:pt>
                <c:pt idx="17790">
                  <c:v>-30.144999999999996</c:v>
                </c:pt>
                <c:pt idx="17791">
                  <c:v>-30.142999999999994</c:v>
                </c:pt>
                <c:pt idx="17792">
                  <c:v>-30.140999999999991</c:v>
                </c:pt>
                <c:pt idx="17793">
                  <c:v>-30.138999999999996</c:v>
                </c:pt>
                <c:pt idx="17794">
                  <c:v>-30.136999999999993</c:v>
                </c:pt>
                <c:pt idx="17795">
                  <c:v>-30.134999999999991</c:v>
                </c:pt>
                <c:pt idx="17796">
                  <c:v>-30.132999999999996</c:v>
                </c:pt>
                <c:pt idx="17797">
                  <c:v>-30.130999999999993</c:v>
                </c:pt>
                <c:pt idx="17798">
                  <c:v>-30.128999999999998</c:v>
                </c:pt>
                <c:pt idx="17799">
                  <c:v>-30.126999999999995</c:v>
                </c:pt>
                <c:pt idx="17800">
                  <c:v>-30.124999999999993</c:v>
                </c:pt>
                <c:pt idx="17801">
                  <c:v>-30.122999999999998</c:v>
                </c:pt>
                <c:pt idx="17802">
                  <c:v>-30.120999999999995</c:v>
                </c:pt>
                <c:pt idx="17803">
                  <c:v>-30.118999999999993</c:v>
                </c:pt>
                <c:pt idx="17804">
                  <c:v>-30.116999999999997</c:v>
                </c:pt>
                <c:pt idx="17805">
                  <c:v>-30.114999999999995</c:v>
                </c:pt>
                <c:pt idx="17806">
                  <c:v>-30.112999999999992</c:v>
                </c:pt>
                <c:pt idx="17807">
                  <c:v>-30.110999999999997</c:v>
                </c:pt>
                <c:pt idx="17808">
                  <c:v>-30.108999999999995</c:v>
                </c:pt>
                <c:pt idx="17809">
                  <c:v>-30.106999999999992</c:v>
                </c:pt>
                <c:pt idx="17810">
                  <c:v>-30.104999999999997</c:v>
                </c:pt>
                <c:pt idx="17811">
                  <c:v>-30.102999999999994</c:v>
                </c:pt>
                <c:pt idx="17812">
                  <c:v>-30.100999999999992</c:v>
                </c:pt>
                <c:pt idx="17813">
                  <c:v>-30.098999999999997</c:v>
                </c:pt>
                <c:pt idx="17814">
                  <c:v>-30.096999999999994</c:v>
                </c:pt>
                <c:pt idx="17815">
                  <c:v>-30.094999999999992</c:v>
                </c:pt>
                <c:pt idx="17816">
                  <c:v>-30.092999999999996</c:v>
                </c:pt>
                <c:pt idx="17817">
                  <c:v>-30.090999999999994</c:v>
                </c:pt>
                <c:pt idx="17818">
                  <c:v>-30.088999999999992</c:v>
                </c:pt>
                <c:pt idx="17819">
                  <c:v>-30.086999999999996</c:v>
                </c:pt>
                <c:pt idx="17820">
                  <c:v>-30.084999999999994</c:v>
                </c:pt>
                <c:pt idx="17821">
                  <c:v>-30.082999999999991</c:v>
                </c:pt>
                <c:pt idx="17822">
                  <c:v>-30.080999999999996</c:v>
                </c:pt>
                <c:pt idx="17823">
                  <c:v>-30.078999999999994</c:v>
                </c:pt>
                <c:pt idx="17824">
                  <c:v>-30.076999999999991</c:v>
                </c:pt>
                <c:pt idx="17825">
                  <c:v>-30.074999999999996</c:v>
                </c:pt>
                <c:pt idx="17826">
                  <c:v>-30.072999999999993</c:v>
                </c:pt>
                <c:pt idx="17827">
                  <c:v>-30.070999999999991</c:v>
                </c:pt>
                <c:pt idx="17828">
                  <c:v>-30.068999999999996</c:v>
                </c:pt>
                <c:pt idx="17829">
                  <c:v>-30.066999999999993</c:v>
                </c:pt>
                <c:pt idx="17830">
                  <c:v>-30.064999999999998</c:v>
                </c:pt>
                <c:pt idx="17831">
                  <c:v>-30.062999999999995</c:v>
                </c:pt>
                <c:pt idx="17832">
                  <c:v>-30.060999999999993</c:v>
                </c:pt>
                <c:pt idx="17833">
                  <c:v>-30.058999999999997</c:v>
                </c:pt>
                <c:pt idx="17834">
                  <c:v>-30.056999999999995</c:v>
                </c:pt>
                <c:pt idx="17835">
                  <c:v>-30.054999999999993</c:v>
                </c:pt>
                <c:pt idx="17836">
                  <c:v>-30.052999999999997</c:v>
                </c:pt>
                <c:pt idx="17837">
                  <c:v>-30.050999999999995</c:v>
                </c:pt>
                <c:pt idx="17838">
                  <c:v>-30.048999999999992</c:v>
                </c:pt>
                <c:pt idx="17839">
                  <c:v>-30.046999999999997</c:v>
                </c:pt>
                <c:pt idx="17840">
                  <c:v>-30.044999999999995</c:v>
                </c:pt>
                <c:pt idx="17841">
                  <c:v>-30.042999999999992</c:v>
                </c:pt>
                <c:pt idx="17842">
                  <c:v>-30.040999999999997</c:v>
                </c:pt>
                <c:pt idx="17843">
                  <c:v>-30.038999999999994</c:v>
                </c:pt>
                <c:pt idx="17844">
                  <c:v>-30.036999999999992</c:v>
                </c:pt>
                <c:pt idx="17845">
                  <c:v>-30.034999999999997</c:v>
                </c:pt>
                <c:pt idx="17846">
                  <c:v>-30.032999999999994</c:v>
                </c:pt>
                <c:pt idx="17847">
                  <c:v>-30.030999999999992</c:v>
                </c:pt>
                <c:pt idx="17848">
                  <c:v>-30.028999999999996</c:v>
                </c:pt>
                <c:pt idx="17849">
                  <c:v>-30.026999999999994</c:v>
                </c:pt>
                <c:pt idx="17850">
                  <c:v>-30.024999999999991</c:v>
                </c:pt>
                <c:pt idx="17851">
                  <c:v>-30.022999999999996</c:v>
                </c:pt>
                <c:pt idx="17852">
                  <c:v>-30.020999999999994</c:v>
                </c:pt>
                <c:pt idx="17853">
                  <c:v>-30.018999999999991</c:v>
                </c:pt>
                <c:pt idx="17854">
                  <c:v>-30.016999999999996</c:v>
                </c:pt>
                <c:pt idx="17855">
                  <c:v>-30.014999999999993</c:v>
                </c:pt>
                <c:pt idx="17856">
                  <c:v>-30.012999999999991</c:v>
                </c:pt>
                <c:pt idx="17857">
                  <c:v>-30.010999999999996</c:v>
                </c:pt>
                <c:pt idx="17858">
                  <c:v>-30.008999999999993</c:v>
                </c:pt>
                <c:pt idx="17859">
                  <c:v>-30.006999999999991</c:v>
                </c:pt>
                <c:pt idx="17860">
                  <c:v>-30.004999999999995</c:v>
                </c:pt>
                <c:pt idx="17861">
                  <c:v>-30.002999999999993</c:v>
                </c:pt>
                <c:pt idx="17862">
                  <c:v>-30.000999999999998</c:v>
                </c:pt>
                <c:pt idx="17863">
                  <c:v>-29.998999999999995</c:v>
                </c:pt>
                <c:pt idx="17864">
                  <c:v>-29.996999999999993</c:v>
                </c:pt>
                <c:pt idx="17865">
                  <c:v>-29.994999999999997</c:v>
                </c:pt>
                <c:pt idx="17866">
                  <c:v>-29.992999999999995</c:v>
                </c:pt>
                <c:pt idx="17867">
                  <c:v>-29.990999999999993</c:v>
                </c:pt>
                <c:pt idx="17868">
                  <c:v>-29.988999999999997</c:v>
                </c:pt>
                <c:pt idx="17869">
                  <c:v>-29.986999999999995</c:v>
                </c:pt>
                <c:pt idx="17870">
                  <c:v>-29.984999999999992</c:v>
                </c:pt>
                <c:pt idx="17871">
                  <c:v>-29.982999999999997</c:v>
                </c:pt>
                <c:pt idx="17872">
                  <c:v>-29.980999999999995</c:v>
                </c:pt>
                <c:pt idx="17873">
                  <c:v>-29.978999999999992</c:v>
                </c:pt>
                <c:pt idx="17874">
                  <c:v>-29.976999999999997</c:v>
                </c:pt>
                <c:pt idx="17875">
                  <c:v>-29.974999999999994</c:v>
                </c:pt>
                <c:pt idx="17876">
                  <c:v>-29.972999999999992</c:v>
                </c:pt>
                <c:pt idx="17877">
                  <c:v>-29.970999999999997</c:v>
                </c:pt>
                <c:pt idx="17878">
                  <c:v>-29.968999999999994</c:v>
                </c:pt>
                <c:pt idx="17879">
                  <c:v>-29.966999999999992</c:v>
                </c:pt>
                <c:pt idx="17880">
                  <c:v>-29.964999999999996</c:v>
                </c:pt>
                <c:pt idx="17881">
                  <c:v>-29.962999999999994</c:v>
                </c:pt>
                <c:pt idx="17882">
                  <c:v>-29.960999999999991</c:v>
                </c:pt>
                <c:pt idx="17883">
                  <c:v>-29.958999999999996</c:v>
                </c:pt>
                <c:pt idx="17884">
                  <c:v>-29.956999999999994</c:v>
                </c:pt>
                <c:pt idx="17885">
                  <c:v>-29.954999999999991</c:v>
                </c:pt>
                <c:pt idx="17886">
                  <c:v>-29.952999999999996</c:v>
                </c:pt>
                <c:pt idx="17887">
                  <c:v>-29.950999999999993</c:v>
                </c:pt>
                <c:pt idx="17888">
                  <c:v>-29.948999999999991</c:v>
                </c:pt>
                <c:pt idx="17889">
                  <c:v>-29.946999999999996</c:v>
                </c:pt>
                <c:pt idx="17890">
                  <c:v>-29.944999999999993</c:v>
                </c:pt>
                <c:pt idx="17891">
                  <c:v>-29.942999999999998</c:v>
                </c:pt>
                <c:pt idx="17892">
                  <c:v>-29.940999999999995</c:v>
                </c:pt>
                <c:pt idx="17893">
                  <c:v>-29.938999999999993</c:v>
                </c:pt>
                <c:pt idx="17894">
                  <c:v>-29.936999999999998</c:v>
                </c:pt>
                <c:pt idx="17895">
                  <c:v>-29.934999999999995</c:v>
                </c:pt>
                <c:pt idx="17896">
                  <c:v>-29.932999999999993</c:v>
                </c:pt>
                <c:pt idx="17897">
                  <c:v>-29.930999999999997</c:v>
                </c:pt>
                <c:pt idx="17898">
                  <c:v>-29.928999999999995</c:v>
                </c:pt>
                <c:pt idx="17899">
                  <c:v>-29.926999999999992</c:v>
                </c:pt>
                <c:pt idx="17900">
                  <c:v>-29.924999999999997</c:v>
                </c:pt>
                <c:pt idx="17901">
                  <c:v>-29.922999999999995</c:v>
                </c:pt>
                <c:pt idx="17902">
                  <c:v>-29.920999999999992</c:v>
                </c:pt>
                <c:pt idx="17903">
                  <c:v>-29.918999999999997</c:v>
                </c:pt>
                <c:pt idx="17904">
                  <c:v>-29.916999999999994</c:v>
                </c:pt>
                <c:pt idx="17905">
                  <c:v>-29.914999999999992</c:v>
                </c:pt>
                <c:pt idx="17906">
                  <c:v>-29.912999999999997</c:v>
                </c:pt>
                <c:pt idx="17907">
                  <c:v>-29.910999999999994</c:v>
                </c:pt>
                <c:pt idx="17908">
                  <c:v>-29.908999999999992</c:v>
                </c:pt>
                <c:pt idx="17909">
                  <c:v>-29.906999999999996</c:v>
                </c:pt>
                <c:pt idx="17910">
                  <c:v>-29.904999999999994</c:v>
                </c:pt>
                <c:pt idx="17911">
                  <c:v>-29.902999999999992</c:v>
                </c:pt>
                <c:pt idx="17912">
                  <c:v>-29.900999999999996</c:v>
                </c:pt>
                <c:pt idx="17913">
                  <c:v>-29.898999999999994</c:v>
                </c:pt>
                <c:pt idx="17914">
                  <c:v>-29.896999999999991</c:v>
                </c:pt>
                <c:pt idx="17915">
                  <c:v>-29.894999999999996</c:v>
                </c:pt>
                <c:pt idx="17916">
                  <c:v>-29.892999999999994</c:v>
                </c:pt>
                <c:pt idx="17917">
                  <c:v>-29.890999999999991</c:v>
                </c:pt>
                <c:pt idx="17918">
                  <c:v>-29.888999999999996</c:v>
                </c:pt>
                <c:pt idx="17919">
                  <c:v>-29.886999999999993</c:v>
                </c:pt>
                <c:pt idx="17920">
                  <c:v>-29.884999999999991</c:v>
                </c:pt>
                <c:pt idx="17921">
                  <c:v>-29.882999999999996</c:v>
                </c:pt>
                <c:pt idx="17922">
                  <c:v>-29.880999999999993</c:v>
                </c:pt>
                <c:pt idx="17923">
                  <c:v>-29.878999999999998</c:v>
                </c:pt>
                <c:pt idx="17924">
                  <c:v>-29.876999999999995</c:v>
                </c:pt>
                <c:pt idx="17925">
                  <c:v>-29.874999999999993</c:v>
                </c:pt>
                <c:pt idx="17926">
                  <c:v>-29.872999999999998</c:v>
                </c:pt>
                <c:pt idx="17927">
                  <c:v>-29.870999999999995</c:v>
                </c:pt>
                <c:pt idx="17928">
                  <c:v>-29.868999999999993</c:v>
                </c:pt>
                <c:pt idx="17929">
                  <c:v>-29.866999999999997</c:v>
                </c:pt>
                <c:pt idx="17930">
                  <c:v>-29.864999999999995</c:v>
                </c:pt>
                <c:pt idx="17931">
                  <c:v>-29.862999999999992</c:v>
                </c:pt>
                <c:pt idx="17932">
                  <c:v>-29.860999999999997</c:v>
                </c:pt>
                <c:pt idx="17933">
                  <c:v>-29.858999999999995</c:v>
                </c:pt>
                <c:pt idx="17934">
                  <c:v>-29.856999999999992</c:v>
                </c:pt>
                <c:pt idx="17935">
                  <c:v>-29.854999999999997</c:v>
                </c:pt>
                <c:pt idx="17936">
                  <c:v>-29.852999999999994</c:v>
                </c:pt>
                <c:pt idx="17937">
                  <c:v>-29.850999999999992</c:v>
                </c:pt>
                <c:pt idx="17938">
                  <c:v>-29.848999999999997</c:v>
                </c:pt>
                <c:pt idx="17939">
                  <c:v>-29.846999999999994</c:v>
                </c:pt>
                <c:pt idx="17940">
                  <c:v>-29.844999999999992</c:v>
                </c:pt>
                <c:pt idx="17941">
                  <c:v>-29.842999999999996</c:v>
                </c:pt>
                <c:pt idx="17942">
                  <c:v>-29.840999999999994</c:v>
                </c:pt>
                <c:pt idx="17943">
                  <c:v>-29.838999999999992</c:v>
                </c:pt>
                <c:pt idx="17944">
                  <c:v>-29.836999999999996</c:v>
                </c:pt>
                <c:pt idx="17945">
                  <c:v>-29.834999999999994</c:v>
                </c:pt>
                <c:pt idx="17946">
                  <c:v>-29.832999999999991</c:v>
                </c:pt>
                <c:pt idx="17947">
                  <c:v>-29.830999999999996</c:v>
                </c:pt>
                <c:pt idx="17948">
                  <c:v>-29.828999999999994</c:v>
                </c:pt>
                <c:pt idx="17949">
                  <c:v>-29.826999999999991</c:v>
                </c:pt>
                <c:pt idx="17950">
                  <c:v>-29.824999999999996</c:v>
                </c:pt>
                <c:pt idx="17951">
                  <c:v>-29.822999999999993</c:v>
                </c:pt>
                <c:pt idx="17952">
                  <c:v>-29.820999999999991</c:v>
                </c:pt>
                <c:pt idx="17953">
                  <c:v>-29.818999999999996</c:v>
                </c:pt>
                <c:pt idx="17954">
                  <c:v>-29.816999999999993</c:v>
                </c:pt>
                <c:pt idx="17955">
                  <c:v>-29.814999999999998</c:v>
                </c:pt>
                <c:pt idx="17956">
                  <c:v>-29.812999999999995</c:v>
                </c:pt>
                <c:pt idx="17957">
                  <c:v>-29.810999999999993</c:v>
                </c:pt>
                <c:pt idx="17958">
                  <c:v>-29.808999999999997</c:v>
                </c:pt>
                <c:pt idx="17959">
                  <c:v>-29.806999999999995</c:v>
                </c:pt>
                <c:pt idx="17960">
                  <c:v>-29.804999999999993</c:v>
                </c:pt>
                <c:pt idx="17961">
                  <c:v>-29.802999999999997</c:v>
                </c:pt>
                <c:pt idx="17962">
                  <c:v>-29.800999999999995</c:v>
                </c:pt>
                <c:pt idx="17963">
                  <c:v>-29.798999999999992</c:v>
                </c:pt>
                <c:pt idx="17964">
                  <c:v>-29.796999999999997</c:v>
                </c:pt>
                <c:pt idx="17965">
                  <c:v>-29.794999999999995</c:v>
                </c:pt>
                <c:pt idx="17966">
                  <c:v>-29.792999999999992</c:v>
                </c:pt>
                <c:pt idx="17967">
                  <c:v>-29.790999999999997</c:v>
                </c:pt>
                <c:pt idx="17968">
                  <c:v>-29.788999999999994</c:v>
                </c:pt>
                <c:pt idx="17969">
                  <c:v>-29.786999999999992</c:v>
                </c:pt>
                <c:pt idx="17970">
                  <c:v>-29.784999999999997</c:v>
                </c:pt>
                <c:pt idx="17971">
                  <c:v>-29.782999999999994</c:v>
                </c:pt>
                <c:pt idx="17972">
                  <c:v>-29.780999999999992</c:v>
                </c:pt>
                <c:pt idx="17973">
                  <c:v>-29.778999999999996</c:v>
                </c:pt>
                <c:pt idx="17974">
                  <c:v>-29.776999999999994</c:v>
                </c:pt>
                <c:pt idx="17975">
                  <c:v>-29.774999999999991</c:v>
                </c:pt>
                <c:pt idx="17976">
                  <c:v>-29.772999999999996</c:v>
                </c:pt>
                <c:pt idx="17977">
                  <c:v>-29.770999999999994</c:v>
                </c:pt>
                <c:pt idx="17978">
                  <c:v>-29.768999999999991</c:v>
                </c:pt>
                <c:pt idx="17979">
                  <c:v>-29.766999999999996</c:v>
                </c:pt>
                <c:pt idx="17980">
                  <c:v>-29.764999999999993</c:v>
                </c:pt>
                <c:pt idx="17981">
                  <c:v>-29.762999999999991</c:v>
                </c:pt>
                <c:pt idx="17982">
                  <c:v>-29.760999999999996</c:v>
                </c:pt>
                <c:pt idx="17983">
                  <c:v>-29.758999999999993</c:v>
                </c:pt>
                <c:pt idx="17984">
                  <c:v>-29.756999999999991</c:v>
                </c:pt>
                <c:pt idx="17985">
                  <c:v>-29.754999999999995</c:v>
                </c:pt>
                <c:pt idx="17986">
                  <c:v>-29.752999999999993</c:v>
                </c:pt>
                <c:pt idx="17987">
                  <c:v>-29.750999999999998</c:v>
                </c:pt>
                <c:pt idx="17988">
                  <c:v>-29.748999999999995</c:v>
                </c:pt>
                <c:pt idx="17989">
                  <c:v>-29.746999999999993</c:v>
                </c:pt>
                <c:pt idx="17990">
                  <c:v>-29.744999999999997</c:v>
                </c:pt>
                <c:pt idx="17991">
                  <c:v>-29.742999999999995</c:v>
                </c:pt>
                <c:pt idx="17992">
                  <c:v>-29.740999999999993</c:v>
                </c:pt>
                <c:pt idx="17993">
                  <c:v>-29.738999999999997</c:v>
                </c:pt>
                <c:pt idx="17994">
                  <c:v>-29.736999999999995</c:v>
                </c:pt>
                <c:pt idx="17995">
                  <c:v>-29.734999999999992</c:v>
                </c:pt>
                <c:pt idx="17996">
                  <c:v>-29.732999999999997</c:v>
                </c:pt>
                <c:pt idx="17997">
                  <c:v>-29.730999999999995</c:v>
                </c:pt>
                <c:pt idx="17998">
                  <c:v>-29.728999999999992</c:v>
                </c:pt>
                <c:pt idx="17999">
                  <c:v>-29.726999999999997</c:v>
                </c:pt>
                <c:pt idx="18000">
                  <c:v>-29.724999999999994</c:v>
                </c:pt>
                <c:pt idx="18001">
                  <c:v>-29.722999999999992</c:v>
                </c:pt>
                <c:pt idx="18002">
                  <c:v>-29.720999999999997</c:v>
                </c:pt>
                <c:pt idx="18003">
                  <c:v>-29.718999999999994</c:v>
                </c:pt>
                <c:pt idx="18004">
                  <c:v>-29.716999999999992</c:v>
                </c:pt>
                <c:pt idx="18005">
                  <c:v>-29.714999999999996</c:v>
                </c:pt>
                <c:pt idx="18006">
                  <c:v>-29.712999999999994</c:v>
                </c:pt>
                <c:pt idx="18007">
                  <c:v>-29.710999999999991</c:v>
                </c:pt>
                <c:pt idx="18008">
                  <c:v>-29.708999999999996</c:v>
                </c:pt>
                <c:pt idx="18009">
                  <c:v>-29.706999999999994</c:v>
                </c:pt>
                <c:pt idx="18010">
                  <c:v>-29.704999999999991</c:v>
                </c:pt>
                <c:pt idx="18011">
                  <c:v>-29.702999999999996</c:v>
                </c:pt>
                <c:pt idx="18012">
                  <c:v>-29.700999999999993</c:v>
                </c:pt>
                <c:pt idx="18013">
                  <c:v>-29.698999999999991</c:v>
                </c:pt>
                <c:pt idx="18014">
                  <c:v>-29.696999999999996</c:v>
                </c:pt>
                <c:pt idx="18015">
                  <c:v>-29.694999999999993</c:v>
                </c:pt>
                <c:pt idx="18016">
                  <c:v>-29.692999999999998</c:v>
                </c:pt>
                <c:pt idx="18017">
                  <c:v>-29.690999999999995</c:v>
                </c:pt>
                <c:pt idx="18018">
                  <c:v>-29.688999999999993</c:v>
                </c:pt>
                <c:pt idx="18019">
                  <c:v>-29.686999999999998</c:v>
                </c:pt>
                <c:pt idx="18020">
                  <c:v>-29.684999999999995</c:v>
                </c:pt>
                <c:pt idx="18021">
                  <c:v>-29.682999999999993</c:v>
                </c:pt>
                <c:pt idx="18022">
                  <c:v>-29.680999999999997</c:v>
                </c:pt>
                <c:pt idx="18023">
                  <c:v>-29.678999999999995</c:v>
                </c:pt>
                <c:pt idx="18024">
                  <c:v>-29.676999999999992</c:v>
                </c:pt>
                <c:pt idx="18025">
                  <c:v>-29.674999999999997</c:v>
                </c:pt>
                <c:pt idx="18026">
                  <c:v>-29.672999999999995</c:v>
                </c:pt>
                <c:pt idx="18027">
                  <c:v>-29.670999999999992</c:v>
                </c:pt>
                <c:pt idx="18028">
                  <c:v>-29.668999999999997</c:v>
                </c:pt>
                <c:pt idx="18029">
                  <c:v>-29.666999999999994</c:v>
                </c:pt>
                <c:pt idx="18030">
                  <c:v>-29.664999999999992</c:v>
                </c:pt>
                <c:pt idx="18031">
                  <c:v>-29.662999999999997</c:v>
                </c:pt>
                <c:pt idx="18032">
                  <c:v>-29.660999999999994</c:v>
                </c:pt>
                <c:pt idx="18033">
                  <c:v>-29.658999999999992</c:v>
                </c:pt>
                <c:pt idx="18034">
                  <c:v>-29.656999999999996</c:v>
                </c:pt>
                <c:pt idx="18035">
                  <c:v>-29.654999999999994</c:v>
                </c:pt>
                <c:pt idx="18036">
                  <c:v>-29.652999999999992</c:v>
                </c:pt>
                <c:pt idx="18037">
                  <c:v>-29.650999999999996</c:v>
                </c:pt>
                <c:pt idx="18038">
                  <c:v>-29.648999999999994</c:v>
                </c:pt>
                <c:pt idx="18039">
                  <c:v>-29.646999999999991</c:v>
                </c:pt>
                <c:pt idx="18040">
                  <c:v>-29.644999999999996</c:v>
                </c:pt>
                <c:pt idx="18041">
                  <c:v>-29.642999999999994</c:v>
                </c:pt>
                <c:pt idx="18042">
                  <c:v>-29.640999999999991</c:v>
                </c:pt>
                <c:pt idx="18043">
                  <c:v>-29.638999999999996</c:v>
                </c:pt>
                <c:pt idx="18044">
                  <c:v>-29.636999999999993</c:v>
                </c:pt>
                <c:pt idx="18045">
                  <c:v>-29.634999999999991</c:v>
                </c:pt>
                <c:pt idx="18046">
                  <c:v>-29.632999999999996</c:v>
                </c:pt>
                <c:pt idx="18047">
                  <c:v>-29.630999999999993</c:v>
                </c:pt>
                <c:pt idx="18048">
                  <c:v>-29.628999999999998</c:v>
                </c:pt>
                <c:pt idx="18049">
                  <c:v>-29.626999999999995</c:v>
                </c:pt>
                <c:pt idx="18050">
                  <c:v>-29.624999999999993</c:v>
                </c:pt>
                <c:pt idx="18051">
                  <c:v>-29.622999999999998</c:v>
                </c:pt>
                <c:pt idx="18052">
                  <c:v>-29.620999999999995</c:v>
                </c:pt>
                <c:pt idx="18053">
                  <c:v>-29.618999999999993</c:v>
                </c:pt>
                <c:pt idx="18054">
                  <c:v>-29.616999999999997</c:v>
                </c:pt>
                <c:pt idx="18055">
                  <c:v>-29.614999999999995</c:v>
                </c:pt>
                <c:pt idx="18056">
                  <c:v>-29.612999999999992</c:v>
                </c:pt>
                <c:pt idx="18057">
                  <c:v>-29.610999999999997</c:v>
                </c:pt>
                <c:pt idx="18058">
                  <c:v>-29.608999999999995</c:v>
                </c:pt>
                <c:pt idx="18059">
                  <c:v>-29.606999999999992</c:v>
                </c:pt>
                <c:pt idx="18060">
                  <c:v>-29.604999999999997</c:v>
                </c:pt>
                <c:pt idx="18061">
                  <c:v>-29.602999999999994</c:v>
                </c:pt>
                <c:pt idx="18062">
                  <c:v>-29.600999999999992</c:v>
                </c:pt>
                <c:pt idx="18063">
                  <c:v>-29.598999999999997</c:v>
                </c:pt>
                <c:pt idx="18064">
                  <c:v>-29.596999999999994</c:v>
                </c:pt>
                <c:pt idx="18065">
                  <c:v>-29.594999999999992</c:v>
                </c:pt>
                <c:pt idx="18066">
                  <c:v>-29.592999999999996</c:v>
                </c:pt>
                <c:pt idx="18067">
                  <c:v>-29.590999999999994</c:v>
                </c:pt>
                <c:pt idx="18068">
                  <c:v>-29.588999999999992</c:v>
                </c:pt>
                <c:pt idx="18069">
                  <c:v>-29.586999999999996</c:v>
                </c:pt>
                <c:pt idx="18070">
                  <c:v>-29.584999999999994</c:v>
                </c:pt>
                <c:pt idx="18071">
                  <c:v>-29.582999999999991</c:v>
                </c:pt>
                <c:pt idx="18072">
                  <c:v>-29.580999999999996</c:v>
                </c:pt>
                <c:pt idx="18073">
                  <c:v>-29.578999999999994</c:v>
                </c:pt>
                <c:pt idx="18074">
                  <c:v>-29.576999999999991</c:v>
                </c:pt>
                <c:pt idx="18075">
                  <c:v>-29.574999999999996</c:v>
                </c:pt>
                <c:pt idx="18076">
                  <c:v>-29.572999999999993</c:v>
                </c:pt>
                <c:pt idx="18077">
                  <c:v>-29.570999999999991</c:v>
                </c:pt>
                <c:pt idx="18078">
                  <c:v>-29.568999999999996</c:v>
                </c:pt>
                <c:pt idx="18079">
                  <c:v>-29.566999999999993</c:v>
                </c:pt>
                <c:pt idx="18080">
                  <c:v>-29.564999999999998</c:v>
                </c:pt>
                <c:pt idx="18081">
                  <c:v>-29.562999999999995</c:v>
                </c:pt>
                <c:pt idx="18082">
                  <c:v>-29.560999999999993</c:v>
                </c:pt>
                <c:pt idx="18083">
                  <c:v>-29.558999999999997</c:v>
                </c:pt>
                <c:pt idx="18084">
                  <c:v>-29.556999999999995</c:v>
                </c:pt>
                <c:pt idx="18085">
                  <c:v>-29.554999999999993</c:v>
                </c:pt>
                <c:pt idx="18086">
                  <c:v>-29.552999999999997</c:v>
                </c:pt>
                <c:pt idx="18087">
                  <c:v>-29.550999999999995</c:v>
                </c:pt>
                <c:pt idx="18088">
                  <c:v>-29.548999999999992</c:v>
                </c:pt>
                <c:pt idx="18089">
                  <c:v>-29.546999999999997</c:v>
                </c:pt>
                <c:pt idx="18090">
                  <c:v>-29.544999999999995</c:v>
                </c:pt>
                <c:pt idx="18091">
                  <c:v>-29.542999999999992</c:v>
                </c:pt>
                <c:pt idx="18092">
                  <c:v>-29.540999999999997</c:v>
                </c:pt>
                <c:pt idx="18093">
                  <c:v>-29.538999999999994</c:v>
                </c:pt>
                <c:pt idx="18094">
                  <c:v>-29.536999999999992</c:v>
                </c:pt>
                <c:pt idx="18095">
                  <c:v>-29.534999999999997</c:v>
                </c:pt>
                <c:pt idx="18096">
                  <c:v>-29.532999999999994</c:v>
                </c:pt>
                <c:pt idx="18097">
                  <c:v>-29.530999999999992</c:v>
                </c:pt>
                <c:pt idx="18098">
                  <c:v>-29.528999999999996</c:v>
                </c:pt>
                <c:pt idx="18099">
                  <c:v>-29.526999999999994</c:v>
                </c:pt>
                <c:pt idx="18100">
                  <c:v>-29.524999999999991</c:v>
                </c:pt>
                <c:pt idx="18101">
                  <c:v>-29.522999999999996</c:v>
                </c:pt>
                <c:pt idx="18102">
                  <c:v>-29.520999999999994</c:v>
                </c:pt>
                <c:pt idx="18103">
                  <c:v>-29.518999999999991</c:v>
                </c:pt>
                <c:pt idx="18104">
                  <c:v>-29.516999999999996</c:v>
                </c:pt>
                <c:pt idx="18105">
                  <c:v>-29.514999999999993</c:v>
                </c:pt>
                <c:pt idx="18106">
                  <c:v>-29.512999999999991</c:v>
                </c:pt>
                <c:pt idx="18107">
                  <c:v>-29.510999999999996</c:v>
                </c:pt>
                <c:pt idx="18108">
                  <c:v>-29.508999999999993</c:v>
                </c:pt>
                <c:pt idx="18109">
                  <c:v>-29.506999999999991</c:v>
                </c:pt>
                <c:pt idx="18110">
                  <c:v>-29.504999999999995</c:v>
                </c:pt>
                <c:pt idx="18111">
                  <c:v>-29.502999999999993</c:v>
                </c:pt>
                <c:pt idx="18112">
                  <c:v>-29.500999999999998</c:v>
                </c:pt>
                <c:pt idx="18113">
                  <c:v>-29.498999999999995</c:v>
                </c:pt>
                <c:pt idx="18114">
                  <c:v>-29.496999999999993</c:v>
                </c:pt>
                <c:pt idx="18115">
                  <c:v>-29.494999999999997</c:v>
                </c:pt>
                <c:pt idx="18116">
                  <c:v>-29.492999999999995</c:v>
                </c:pt>
                <c:pt idx="18117">
                  <c:v>-29.490999999999993</c:v>
                </c:pt>
                <c:pt idx="18118">
                  <c:v>-29.488999999999997</c:v>
                </c:pt>
                <c:pt idx="18119">
                  <c:v>-29.486999999999995</c:v>
                </c:pt>
                <c:pt idx="18120">
                  <c:v>-29.484999999999992</c:v>
                </c:pt>
                <c:pt idx="18121">
                  <c:v>-29.482999999999997</c:v>
                </c:pt>
                <c:pt idx="18122">
                  <c:v>-29.480999999999995</c:v>
                </c:pt>
                <c:pt idx="18123">
                  <c:v>-29.478999999999992</c:v>
                </c:pt>
                <c:pt idx="18124">
                  <c:v>-29.476999999999997</c:v>
                </c:pt>
                <c:pt idx="18125">
                  <c:v>-29.474999999999994</c:v>
                </c:pt>
                <c:pt idx="18126">
                  <c:v>-29.472999999999992</c:v>
                </c:pt>
                <c:pt idx="18127">
                  <c:v>-29.470999999999997</c:v>
                </c:pt>
                <c:pt idx="18128">
                  <c:v>-29.468999999999994</c:v>
                </c:pt>
                <c:pt idx="18129">
                  <c:v>-29.466999999999992</c:v>
                </c:pt>
                <c:pt idx="18130">
                  <c:v>-29.464999999999996</c:v>
                </c:pt>
                <c:pt idx="18131">
                  <c:v>-29.462999999999994</c:v>
                </c:pt>
                <c:pt idx="18132">
                  <c:v>-29.460999999999991</c:v>
                </c:pt>
                <c:pt idx="18133">
                  <c:v>-29.458999999999996</c:v>
                </c:pt>
                <c:pt idx="18134">
                  <c:v>-29.456999999999994</c:v>
                </c:pt>
                <c:pt idx="18135">
                  <c:v>-29.454999999999991</c:v>
                </c:pt>
                <c:pt idx="18136">
                  <c:v>-29.452999999999996</c:v>
                </c:pt>
                <c:pt idx="18137">
                  <c:v>-29.450999999999993</c:v>
                </c:pt>
                <c:pt idx="18138">
                  <c:v>-29.448999999999991</c:v>
                </c:pt>
                <c:pt idx="18139">
                  <c:v>-29.446999999999996</c:v>
                </c:pt>
                <c:pt idx="18140">
                  <c:v>-29.444999999999993</c:v>
                </c:pt>
                <c:pt idx="18141">
                  <c:v>-29.442999999999998</c:v>
                </c:pt>
                <c:pt idx="18142">
                  <c:v>-29.440999999999995</c:v>
                </c:pt>
                <c:pt idx="18143">
                  <c:v>-29.438999999999993</c:v>
                </c:pt>
                <c:pt idx="18144">
                  <c:v>-29.436999999999998</c:v>
                </c:pt>
                <c:pt idx="18145">
                  <c:v>-29.434999999999995</c:v>
                </c:pt>
                <c:pt idx="18146">
                  <c:v>-29.432999999999993</c:v>
                </c:pt>
                <c:pt idx="18147">
                  <c:v>-29.430999999999997</c:v>
                </c:pt>
                <c:pt idx="18148">
                  <c:v>-29.428999999999995</c:v>
                </c:pt>
                <c:pt idx="18149">
                  <c:v>-29.426999999999992</c:v>
                </c:pt>
                <c:pt idx="18150">
                  <c:v>-29.424999999999997</c:v>
                </c:pt>
                <c:pt idx="18151">
                  <c:v>-29.422999999999995</c:v>
                </c:pt>
                <c:pt idx="18152">
                  <c:v>-29.420999999999992</c:v>
                </c:pt>
                <c:pt idx="18153">
                  <c:v>-29.418999999999997</c:v>
                </c:pt>
                <c:pt idx="18154">
                  <c:v>-29.416999999999994</c:v>
                </c:pt>
                <c:pt idx="18155">
                  <c:v>-29.414999999999992</c:v>
                </c:pt>
                <c:pt idx="18156">
                  <c:v>-29.412999999999997</c:v>
                </c:pt>
                <c:pt idx="18157">
                  <c:v>-29.410999999999994</c:v>
                </c:pt>
                <c:pt idx="18158">
                  <c:v>-29.408999999999992</c:v>
                </c:pt>
                <c:pt idx="18159">
                  <c:v>-29.406999999999996</c:v>
                </c:pt>
                <c:pt idx="18160">
                  <c:v>-29.404999999999994</c:v>
                </c:pt>
                <c:pt idx="18161">
                  <c:v>-29.402999999999992</c:v>
                </c:pt>
                <c:pt idx="18162">
                  <c:v>-29.400999999999996</c:v>
                </c:pt>
                <c:pt idx="18163">
                  <c:v>-29.398999999999994</c:v>
                </c:pt>
                <c:pt idx="18164">
                  <c:v>-29.396999999999991</c:v>
                </c:pt>
                <c:pt idx="18165">
                  <c:v>-29.394999999999996</c:v>
                </c:pt>
                <c:pt idx="18166">
                  <c:v>-29.392999999999994</c:v>
                </c:pt>
                <c:pt idx="18167">
                  <c:v>-29.390999999999991</c:v>
                </c:pt>
                <c:pt idx="18168">
                  <c:v>-29.388999999999996</c:v>
                </c:pt>
                <c:pt idx="18169">
                  <c:v>-29.386999999999993</c:v>
                </c:pt>
                <c:pt idx="18170">
                  <c:v>-29.384999999999991</c:v>
                </c:pt>
                <c:pt idx="18171">
                  <c:v>-29.382999999999996</c:v>
                </c:pt>
                <c:pt idx="18172">
                  <c:v>-29.380999999999993</c:v>
                </c:pt>
                <c:pt idx="18173">
                  <c:v>-29.378999999999998</c:v>
                </c:pt>
                <c:pt idx="18174">
                  <c:v>-29.376999999999995</c:v>
                </c:pt>
                <c:pt idx="18175">
                  <c:v>-29.374999999999993</c:v>
                </c:pt>
                <c:pt idx="18176">
                  <c:v>-29.372999999999998</c:v>
                </c:pt>
                <c:pt idx="18177">
                  <c:v>-29.370999999999995</c:v>
                </c:pt>
                <c:pt idx="18178">
                  <c:v>-29.368999999999993</c:v>
                </c:pt>
                <c:pt idx="18179">
                  <c:v>-29.366999999999997</c:v>
                </c:pt>
                <c:pt idx="18180">
                  <c:v>-29.364999999999995</c:v>
                </c:pt>
                <c:pt idx="18181">
                  <c:v>-29.362999999999992</c:v>
                </c:pt>
                <c:pt idx="18182">
                  <c:v>-29.360999999999997</c:v>
                </c:pt>
                <c:pt idx="18183">
                  <c:v>-29.358999999999995</c:v>
                </c:pt>
                <c:pt idx="18184">
                  <c:v>-29.356999999999992</c:v>
                </c:pt>
                <c:pt idx="18185">
                  <c:v>-29.354999999999997</c:v>
                </c:pt>
                <c:pt idx="18186">
                  <c:v>-29.352999999999994</c:v>
                </c:pt>
                <c:pt idx="18187">
                  <c:v>-29.350999999999992</c:v>
                </c:pt>
                <c:pt idx="18188">
                  <c:v>-29.348999999999997</c:v>
                </c:pt>
                <c:pt idx="18189">
                  <c:v>-29.346999999999994</c:v>
                </c:pt>
                <c:pt idx="18190">
                  <c:v>-29.344999999999992</c:v>
                </c:pt>
                <c:pt idx="18191">
                  <c:v>-29.342999999999996</c:v>
                </c:pt>
                <c:pt idx="18192">
                  <c:v>-29.340999999999994</c:v>
                </c:pt>
                <c:pt idx="18193">
                  <c:v>-29.338999999999992</c:v>
                </c:pt>
                <c:pt idx="18194">
                  <c:v>-29.336999999999996</c:v>
                </c:pt>
                <c:pt idx="18195">
                  <c:v>-29.334999999999994</c:v>
                </c:pt>
                <c:pt idx="18196">
                  <c:v>-29.332999999999991</c:v>
                </c:pt>
                <c:pt idx="18197">
                  <c:v>-29.330999999999996</c:v>
                </c:pt>
                <c:pt idx="18198">
                  <c:v>-29.328999999999994</c:v>
                </c:pt>
                <c:pt idx="18199">
                  <c:v>-29.326999999999991</c:v>
                </c:pt>
                <c:pt idx="18200">
                  <c:v>-29.324999999999996</c:v>
                </c:pt>
                <c:pt idx="18201">
                  <c:v>-29.322999999999993</c:v>
                </c:pt>
                <c:pt idx="18202">
                  <c:v>-29.320999999999991</c:v>
                </c:pt>
                <c:pt idx="18203">
                  <c:v>-29.318999999999996</c:v>
                </c:pt>
                <c:pt idx="18204">
                  <c:v>-29.316999999999993</c:v>
                </c:pt>
                <c:pt idx="18205">
                  <c:v>-29.314999999999998</c:v>
                </c:pt>
                <c:pt idx="18206">
                  <c:v>-29.312999999999995</c:v>
                </c:pt>
                <c:pt idx="18207">
                  <c:v>-29.310999999999993</c:v>
                </c:pt>
                <c:pt idx="18208">
                  <c:v>-29.308999999999997</c:v>
                </c:pt>
                <c:pt idx="18209">
                  <c:v>-29.306999999999995</c:v>
                </c:pt>
                <c:pt idx="18210">
                  <c:v>-29.304999999999993</c:v>
                </c:pt>
                <c:pt idx="18211">
                  <c:v>-29.302999999999997</c:v>
                </c:pt>
                <c:pt idx="18212">
                  <c:v>-29.300999999999995</c:v>
                </c:pt>
                <c:pt idx="18213">
                  <c:v>-29.298999999999992</c:v>
                </c:pt>
                <c:pt idx="18214">
                  <c:v>-29.296999999999997</c:v>
                </c:pt>
                <c:pt idx="18215">
                  <c:v>-29.294999999999995</c:v>
                </c:pt>
                <c:pt idx="18216">
                  <c:v>-29.292999999999992</c:v>
                </c:pt>
                <c:pt idx="18217">
                  <c:v>-29.290999999999997</c:v>
                </c:pt>
                <c:pt idx="18218">
                  <c:v>-29.288999999999994</c:v>
                </c:pt>
                <c:pt idx="18219">
                  <c:v>-29.286999999999992</c:v>
                </c:pt>
                <c:pt idx="18220">
                  <c:v>-29.284999999999997</c:v>
                </c:pt>
                <c:pt idx="18221">
                  <c:v>-29.282999999999994</c:v>
                </c:pt>
                <c:pt idx="18222">
                  <c:v>-29.280999999999992</c:v>
                </c:pt>
                <c:pt idx="18223">
                  <c:v>-29.278999999999996</c:v>
                </c:pt>
                <c:pt idx="18224">
                  <c:v>-29.276999999999994</c:v>
                </c:pt>
                <c:pt idx="18225">
                  <c:v>-29.274999999999991</c:v>
                </c:pt>
                <c:pt idx="18226">
                  <c:v>-29.272999999999996</c:v>
                </c:pt>
                <c:pt idx="18227">
                  <c:v>-29.270999999999994</c:v>
                </c:pt>
                <c:pt idx="18228">
                  <c:v>-29.268999999999991</c:v>
                </c:pt>
                <c:pt idx="18229">
                  <c:v>-29.266999999999996</c:v>
                </c:pt>
                <c:pt idx="18230">
                  <c:v>-29.264999999999993</c:v>
                </c:pt>
                <c:pt idx="18231">
                  <c:v>-29.262999999999991</c:v>
                </c:pt>
                <c:pt idx="18232">
                  <c:v>-29.260999999999996</c:v>
                </c:pt>
                <c:pt idx="18233">
                  <c:v>-29.258999999999993</c:v>
                </c:pt>
                <c:pt idx="18234">
                  <c:v>-29.256999999999991</c:v>
                </c:pt>
                <c:pt idx="18235">
                  <c:v>-29.254999999999995</c:v>
                </c:pt>
                <c:pt idx="18236">
                  <c:v>-29.252999999999993</c:v>
                </c:pt>
                <c:pt idx="18237">
                  <c:v>-29.250999999999998</c:v>
                </c:pt>
                <c:pt idx="18238">
                  <c:v>-29.248999999999995</c:v>
                </c:pt>
                <c:pt idx="18239">
                  <c:v>-29.246999999999993</c:v>
                </c:pt>
                <c:pt idx="18240">
                  <c:v>-29.244999999999997</c:v>
                </c:pt>
                <c:pt idx="18241">
                  <c:v>-29.242999999999995</c:v>
                </c:pt>
                <c:pt idx="18242">
                  <c:v>-29.240999999999993</c:v>
                </c:pt>
                <c:pt idx="18243">
                  <c:v>-29.238999999999997</c:v>
                </c:pt>
                <c:pt idx="18244">
                  <c:v>-29.236999999999995</c:v>
                </c:pt>
                <c:pt idx="18245">
                  <c:v>-29.234999999999992</c:v>
                </c:pt>
                <c:pt idx="18246">
                  <c:v>-29.232999999999997</c:v>
                </c:pt>
                <c:pt idx="18247">
                  <c:v>-29.230999999999995</c:v>
                </c:pt>
                <c:pt idx="18248">
                  <c:v>-29.228999999999992</c:v>
                </c:pt>
                <c:pt idx="18249">
                  <c:v>-29.226999999999997</c:v>
                </c:pt>
                <c:pt idx="18250">
                  <c:v>-29.224999999999994</c:v>
                </c:pt>
                <c:pt idx="18251">
                  <c:v>-29.222999999999992</c:v>
                </c:pt>
                <c:pt idx="18252">
                  <c:v>-29.220999999999997</c:v>
                </c:pt>
                <c:pt idx="18253">
                  <c:v>-29.218999999999994</c:v>
                </c:pt>
                <c:pt idx="18254">
                  <c:v>-29.216999999999992</c:v>
                </c:pt>
                <c:pt idx="18255">
                  <c:v>-29.214999999999996</c:v>
                </c:pt>
                <c:pt idx="18256">
                  <c:v>-29.212999999999994</c:v>
                </c:pt>
                <c:pt idx="18257">
                  <c:v>-29.210999999999991</c:v>
                </c:pt>
                <c:pt idx="18258">
                  <c:v>-29.208999999999996</c:v>
                </c:pt>
                <c:pt idx="18259">
                  <c:v>-29.206999999999994</c:v>
                </c:pt>
                <c:pt idx="18260">
                  <c:v>-29.204999999999991</c:v>
                </c:pt>
                <c:pt idx="18261">
                  <c:v>-29.202999999999996</c:v>
                </c:pt>
                <c:pt idx="18262">
                  <c:v>-29.200999999999993</c:v>
                </c:pt>
                <c:pt idx="18263">
                  <c:v>-29.198999999999991</c:v>
                </c:pt>
                <c:pt idx="18264">
                  <c:v>-29.196999999999996</c:v>
                </c:pt>
                <c:pt idx="18265">
                  <c:v>-29.194999999999993</c:v>
                </c:pt>
                <c:pt idx="18266">
                  <c:v>-29.192999999999998</c:v>
                </c:pt>
                <c:pt idx="18267">
                  <c:v>-29.190999999999995</c:v>
                </c:pt>
                <c:pt idx="18268">
                  <c:v>-29.188999999999993</c:v>
                </c:pt>
                <c:pt idx="18269">
                  <c:v>-29.186999999999998</c:v>
                </c:pt>
                <c:pt idx="18270">
                  <c:v>-29.184999999999995</c:v>
                </c:pt>
                <c:pt idx="18271">
                  <c:v>-29.182999999999993</c:v>
                </c:pt>
                <c:pt idx="18272">
                  <c:v>-29.180999999999997</c:v>
                </c:pt>
                <c:pt idx="18273">
                  <c:v>-29.178999999999995</c:v>
                </c:pt>
                <c:pt idx="18274">
                  <c:v>-29.176999999999992</c:v>
                </c:pt>
                <c:pt idx="18275">
                  <c:v>-29.174999999999997</c:v>
                </c:pt>
                <c:pt idx="18276">
                  <c:v>-29.172999999999995</c:v>
                </c:pt>
                <c:pt idx="18277">
                  <c:v>-29.170999999999992</c:v>
                </c:pt>
                <c:pt idx="18278">
                  <c:v>-29.168999999999997</c:v>
                </c:pt>
                <c:pt idx="18279">
                  <c:v>-29.166999999999994</c:v>
                </c:pt>
                <c:pt idx="18280">
                  <c:v>-29.164999999999992</c:v>
                </c:pt>
                <c:pt idx="18281">
                  <c:v>-29.162999999999997</c:v>
                </c:pt>
                <c:pt idx="18282">
                  <c:v>-29.160999999999994</c:v>
                </c:pt>
                <c:pt idx="18283">
                  <c:v>-29.158999999999992</c:v>
                </c:pt>
                <c:pt idx="18284">
                  <c:v>-29.156999999999996</c:v>
                </c:pt>
                <c:pt idx="18285">
                  <c:v>-29.154999999999994</c:v>
                </c:pt>
                <c:pt idx="18286">
                  <c:v>-29.152999999999992</c:v>
                </c:pt>
                <c:pt idx="18287">
                  <c:v>-29.150999999999996</c:v>
                </c:pt>
                <c:pt idx="18288">
                  <c:v>-29.148999999999994</c:v>
                </c:pt>
                <c:pt idx="18289">
                  <c:v>-29.146999999999991</c:v>
                </c:pt>
                <c:pt idx="18290">
                  <c:v>-29.144999999999996</c:v>
                </c:pt>
                <c:pt idx="18291">
                  <c:v>-29.142999999999994</c:v>
                </c:pt>
                <c:pt idx="18292">
                  <c:v>-29.140999999999991</c:v>
                </c:pt>
                <c:pt idx="18293">
                  <c:v>-29.138999999999996</c:v>
                </c:pt>
                <c:pt idx="18294">
                  <c:v>-29.136999999999993</c:v>
                </c:pt>
                <c:pt idx="18295">
                  <c:v>-29.134999999999991</c:v>
                </c:pt>
                <c:pt idx="18296">
                  <c:v>-29.132999999999996</c:v>
                </c:pt>
                <c:pt idx="18297">
                  <c:v>-29.130999999999993</c:v>
                </c:pt>
                <c:pt idx="18298">
                  <c:v>-29.128999999999998</c:v>
                </c:pt>
                <c:pt idx="18299">
                  <c:v>-29.126999999999995</c:v>
                </c:pt>
                <c:pt idx="18300">
                  <c:v>-29.124999999999993</c:v>
                </c:pt>
                <c:pt idx="18301">
                  <c:v>-29.122999999999998</c:v>
                </c:pt>
                <c:pt idx="18302">
                  <c:v>-29.120999999999995</c:v>
                </c:pt>
                <c:pt idx="18303">
                  <c:v>-29.118999999999993</c:v>
                </c:pt>
                <c:pt idx="18304">
                  <c:v>-29.116999999999997</c:v>
                </c:pt>
                <c:pt idx="18305">
                  <c:v>-29.114999999999995</c:v>
                </c:pt>
                <c:pt idx="18306">
                  <c:v>-29.112999999999992</c:v>
                </c:pt>
                <c:pt idx="18307">
                  <c:v>-29.110999999999997</c:v>
                </c:pt>
                <c:pt idx="18308">
                  <c:v>-29.108999999999995</c:v>
                </c:pt>
                <c:pt idx="18309">
                  <c:v>-29.106999999999992</c:v>
                </c:pt>
                <c:pt idx="18310">
                  <c:v>-29.104999999999997</c:v>
                </c:pt>
                <c:pt idx="18311">
                  <c:v>-29.102999999999994</c:v>
                </c:pt>
                <c:pt idx="18312">
                  <c:v>-29.100999999999992</c:v>
                </c:pt>
                <c:pt idx="18313">
                  <c:v>-29.098999999999997</c:v>
                </c:pt>
                <c:pt idx="18314">
                  <c:v>-29.096999999999994</c:v>
                </c:pt>
                <c:pt idx="18315">
                  <c:v>-29.094999999999992</c:v>
                </c:pt>
                <c:pt idx="18316">
                  <c:v>-29.092999999999996</c:v>
                </c:pt>
                <c:pt idx="18317">
                  <c:v>-29.090999999999994</c:v>
                </c:pt>
                <c:pt idx="18318">
                  <c:v>-29.088999999999992</c:v>
                </c:pt>
                <c:pt idx="18319">
                  <c:v>-29.086999999999996</c:v>
                </c:pt>
                <c:pt idx="18320">
                  <c:v>-29.084999999999994</c:v>
                </c:pt>
                <c:pt idx="18321">
                  <c:v>-29.082999999999991</c:v>
                </c:pt>
                <c:pt idx="18322">
                  <c:v>-29.080999999999996</c:v>
                </c:pt>
                <c:pt idx="18323">
                  <c:v>-29.078999999999994</c:v>
                </c:pt>
                <c:pt idx="18324">
                  <c:v>-29.076999999999991</c:v>
                </c:pt>
                <c:pt idx="18325">
                  <c:v>-29.074999999999996</c:v>
                </c:pt>
                <c:pt idx="18326">
                  <c:v>-29.072999999999993</c:v>
                </c:pt>
                <c:pt idx="18327">
                  <c:v>-29.070999999999991</c:v>
                </c:pt>
                <c:pt idx="18328">
                  <c:v>-29.068999999999996</c:v>
                </c:pt>
                <c:pt idx="18329">
                  <c:v>-29.066999999999993</c:v>
                </c:pt>
                <c:pt idx="18330">
                  <c:v>-29.064999999999998</c:v>
                </c:pt>
                <c:pt idx="18331">
                  <c:v>-29.062999999999995</c:v>
                </c:pt>
                <c:pt idx="18332">
                  <c:v>-29.060999999999993</c:v>
                </c:pt>
                <c:pt idx="18333">
                  <c:v>-29.058999999999997</c:v>
                </c:pt>
                <c:pt idx="18334">
                  <c:v>-29.056999999999995</c:v>
                </c:pt>
                <c:pt idx="18335">
                  <c:v>-29.054999999999993</c:v>
                </c:pt>
                <c:pt idx="18336">
                  <c:v>-29.052999999999997</c:v>
                </c:pt>
                <c:pt idx="18337">
                  <c:v>-29.050999999999995</c:v>
                </c:pt>
                <c:pt idx="18338">
                  <c:v>-29.048999999999992</c:v>
                </c:pt>
                <c:pt idx="18339">
                  <c:v>-29.046999999999997</c:v>
                </c:pt>
                <c:pt idx="18340">
                  <c:v>-29.044999999999995</c:v>
                </c:pt>
                <c:pt idx="18341">
                  <c:v>-29.042999999999992</c:v>
                </c:pt>
                <c:pt idx="18342">
                  <c:v>-29.040999999999997</c:v>
                </c:pt>
                <c:pt idx="18343">
                  <c:v>-29.038999999999994</c:v>
                </c:pt>
                <c:pt idx="18344">
                  <c:v>-29.036999999999992</c:v>
                </c:pt>
                <c:pt idx="18345">
                  <c:v>-29.034999999999997</c:v>
                </c:pt>
                <c:pt idx="18346">
                  <c:v>-29.032999999999994</c:v>
                </c:pt>
                <c:pt idx="18347">
                  <c:v>-29.030999999999992</c:v>
                </c:pt>
                <c:pt idx="18348">
                  <c:v>-29.028999999999996</c:v>
                </c:pt>
                <c:pt idx="18349">
                  <c:v>-29.026999999999994</c:v>
                </c:pt>
                <c:pt idx="18350">
                  <c:v>-29.024999999999991</c:v>
                </c:pt>
                <c:pt idx="18351">
                  <c:v>-29.022999999999996</c:v>
                </c:pt>
                <c:pt idx="18352">
                  <c:v>-29.020999999999994</c:v>
                </c:pt>
                <c:pt idx="18353">
                  <c:v>-29.018999999999991</c:v>
                </c:pt>
                <c:pt idx="18354">
                  <c:v>-29.016999999999996</c:v>
                </c:pt>
                <c:pt idx="18355">
                  <c:v>-29.014999999999993</c:v>
                </c:pt>
                <c:pt idx="18356">
                  <c:v>-29.012999999999991</c:v>
                </c:pt>
                <c:pt idx="18357">
                  <c:v>-29.010999999999996</c:v>
                </c:pt>
                <c:pt idx="18358">
                  <c:v>-29.008999999999993</c:v>
                </c:pt>
                <c:pt idx="18359">
                  <c:v>-29.006999999999991</c:v>
                </c:pt>
                <c:pt idx="18360">
                  <c:v>-29.004999999999995</c:v>
                </c:pt>
                <c:pt idx="18361">
                  <c:v>-29.002999999999993</c:v>
                </c:pt>
                <c:pt idx="18362">
                  <c:v>-29.000999999999998</c:v>
                </c:pt>
                <c:pt idx="18363">
                  <c:v>-28.998999999999995</c:v>
                </c:pt>
                <c:pt idx="18364">
                  <c:v>-28.996999999999993</c:v>
                </c:pt>
                <c:pt idx="18365">
                  <c:v>-28.994999999999997</c:v>
                </c:pt>
                <c:pt idx="18366">
                  <c:v>-28.992999999999995</c:v>
                </c:pt>
                <c:pt idx="18367">
                  <c:v>-28.990999999999993</c:v>
                </c:pt>
                <c:pt idx="18368">
                  <c:v>-28.988999999999997</c:v>
                </c:pt>
                <c:pt idx="18369">
                  <c:v>-28.986999999999995</c:v>
                </c:pt>
                <c:pt idx="18370">
                  <c:v>-28.984999999999992</c:v>
                </c:pt>
                <c:pt idx="18371">
                  <c:v>-28.982999999999997</c:v>
                </c:pt>
                <c:pt idx="18372">
                  <c:v>-28.980999999999995</c:v>
                </c:pt>
                <c:pt idx="18373">
                  <c:v>-28.978999999999992</c:v>
                </c:pt>
                <c:pt idx="18374">
                  <c:v>-28.976999999999997</c:v>
                </c:pt>
                <c:pt idx="18375">
                  <c:v>-28.974999999999994</c:v>
                </c:pt>
                <c:pt idx="18376">
                  <c:v>-28.972999999999992</c:v>
                </c:pt>
                <c:pt idx="18377">
                  <c:v>-28.970999999999997</c:v>
                </c:pt>
                <c:pt idx="18378">
                  <c:v>-28.968999999999994</c:v>
                </c:pt>
                <c:pt idx="18379">
                  <c:v>-28.966999999999992</c:v>
                </c:pt>
                <c:pt idx="18380">
                  <c:v>-28.964999999999996</c:v>
                </c:pt>
                <c:pt idx="18381">
                  <c:v>-28.962999999999994</c:v>
                </c:pt>
                <c:pt idx="18382">
                  <c:v>-28.960999999999991</c:v>
                </c:pt>
                <c:pt idx="18383">
                  <c:v>-28.958999999999996</c:v>
                </c:pt>
                <c:pt idx="18384">
                  <c:v>-28.956999999999994</c:v>
                </c:pt>
                <c:pt idx="18385">
                  <c:v>-28.954999999999991</c:v>
                </c:pt>
                <c:pt idx="18386">
                  <c:v>-28.952999999999996</c:v>
                </c:pt>
                <c:pt idx="18387">
                  <c:v>-28.950999999999993</c:v>
                </c:pt>
                <c:pt idx="18388">
                  <c:v>-28.948999999999991</c:v>
                </c:pt>
                <c:pt idx="18389">
                  <c:v>-28.946999999999996</c:v>
                </c:pt>
                <c:pt idx="18390">
                  <c:v>-28.944999999999993</c:v>
                </c:pt>
                <c:pt idx="18391">
                  <c:v>-28.942999999999998</c:v>
                </c:pt>
                <c:pt idx="18392">
                  <c:v>-28.940999999999995</c:v>
                </c:pt>
                <c:pt idx="18393">
                  <c:v>-28.938999999999993</c:v>
                </c:pt>
                <c:pt idx="18394">
                  <c:v>-28.936999999999998</c:v>
                </c:pt>
                <c:pt idx="18395">
                  <c:v>-28.934999999999995</c:v>
                </c:pt>
                <c:pt idx="18396">
                  <c:v>-28.932999999999993</c:v>
                </c:pt>
                <c:pt idx="18397">
                  <c:v>-28.930999999999997</c:v>
                </c:pt>
                <c:pt idx="18398">
                  <c:v>-28.928999999999995</c:v>
                </c:pt>
                <c:pt idx="18399">
                  <c:v>-28.926999999999992</c:v>
                </c:pt>
                <c:pt idx="18400">
                  <c:v>-28.924999999999997</c:v>
                </c:pt>
                <c:pt idx="18401">
                  <c:v>-28.922999999999995</c:v>
                </c:pt>
                <c:pt idx="18402">
                  <c:v>-28.920999999999992</c:v>
                </c:pt>
                <c:pt idx="18403">
                  <c:v>-28.918999999999997</c:v>
                </c:pt>
                <c:pt idx="18404">
                  <c:v>-28.916999999999994</c:v>
                </c:pt>
                <c:pt idx="18405">
                  <c:v>-28.914999999999992</c:v>
                </c:pt>
                <c:pt idx="18406">
                  <c:v>-28.912999999999997</c:v>
                </c:pt>
                <c:pt idx="18407">
                  <c:v>-28.910999999999994</c:v>
                </c:pt>
                <c:pt idx="18408">
                  <c:v>-28.908999999999992</c:v>
                </c:pt>
                <c:pt idx="18409">
                  <c:v>-28.906999999999996</c:v>
                </c:pt>
                <c:pt idx="18410">
                  <c:v>-28.904999999999994</c:v>
                </c:pt>
                <c:pt idx="18411">
                  <c:v>-28.902999999999992</c:v>
                </c:pt>
                <c:pt idx="18412">
                  <c:v>-28.900999999999996</c:v>
                </c:pt>
                <c:pt idx="18413">
                  <c:v>-28.898999999999994</c:v>
                </c:pt>
                <c:pt idx="18414">
                  <c:v>-28.896999999999991</c:v>
                </c:pt>
                <c:pt idx="18415">
                  <c:v>-28.894999999999996</c:v>
                </c:pt>
                <c:pt idx="18416">
                  <c:v>-28.892999999999994</c:v>
                </c:pt>
                <c:pt idx="18417">
                  <c:v>-28.890999999999991</c:v>
                </c:pt>
                <c:pt idx="18418">
                  <c:v>-28.888999999999996</c:v>
                </c:pt>
                <c:pt idx="18419">
                  <c:v>-28.886999999999993</c:v>
                </c:pt>
                <c:pt idx="18420">
                  <c:v>-28.884999999999991</c:v>
                </c:pt>
                <c:pt idx="18421">
                  <c:v>-28.882999999999996</c:v>
                </c:pt>
                <c:pt idx="18422">
                  <c:v>-28.880999999999993</c:v>
                </c:pt>
                <c:pt idx="18423">
                  <c:v>-28.878999999999998</c:v>
                </c:pt>
                <c:pt idx="18424">
                  <c:v>-28.876999999999995</c:v>
                </c:pt>
                <c:pt idx="18425">
                  <c:v>-28.874999999999993</c:v>
                </c:pt>
                <c:pt idx="18426">
                  <c:v>-28.872999999999998</c:v>
                </c:pt>
                <c:pt idx="18427">
                  <c:v>-28.870999999999995</c:v>
                </c:pt>
                <c:pt idx="18428">
                  <c:v>-28.868999999999993</c:v>
                </c:pt>
                <c:pt idx="18429">
                  <c:v>-28.866999999999997</c:v>
                </c:pt>
                <c:pt idx="18430">
                  <c:v>-28.864999999999995</c:v>
                </c:pt>
                <c:pt idx="18431">
                  <c:v>-28.862999999999992</c:v>
                </c:pt>
                <c:pt idx="18432">
                  <c:v>-28.860999999999997</c:v>
                </c:pt>
                <c:pt idx="18433">
                  <c:v>-28.858999999999995</c:v>
                </c:pt>
                <c:pt idx="18434">
                  <c:v>-28.856999999999992</c:v>
                </c:pt>
                <c:pt idx="18435">
                  <c:v>-28.854999999999997</c:v>
                </c:pt>
                <c:pt idx="18436">
                  <c:v>-28.852999999999994</c:v>
                </c:pt>
                <c:pt idx="18437">
                  <c:v>-28.850999999999992</c:v>
                </c:pt>
                <c:pt idx="18438">
                  <c:v>-28.848999999999997</c:v>
                </c:pt>
                <c:pt idx="18439">
                  <c:v>-28.846999999999994</c:v>
                </c:pt>
                <c:pt idx="18440">
                  <c:v>-28.844999999999992</c:v>
                </c:pt>
                <c:pt idx="18441">
                  <c:v>-28.842999999999996</c:v>
                </c:pt>
                <c:pt idx="18442">
                  <c:v>-28.840999999999994</c:v>
                </c:pt>
                <c:pt idx="18443">
                  <c:v>-28.838999999999992</c:v>
                </c:pt>
                <c:pt idx="18444">
                  <c:v>-28.836999999999996</c:v>
                </c:pt>
                <c:pt idx="18445">
                  <c:v>-28.834999999999994</c:v>
                </c:pt>
                <c:pt idx="18446">
                  <c:v>-28.832999999999991</c:v>
                </c:pt>
                <c:pt idx="18447">
                  <c:v>-28.830999999999996</c:v>
                </c:pt>
                <c:pt idx="18448">
                  <c:v>-28.828999999999994</c:v>
                </c:pt>
                <c:pt idx="18449">
                  <c:v>-28.826999999999991</c:v>
                </c:pt>
                <c:pt idx="18450">
                  <c:v>-28.824999999999996</c:v>
                </c:pt>
                <c:pt idx="18451">
                  <c:v>-28.822999999999993</c:v>
                </c:pt>
                <c:pt idx="18452">
                  <c:v>-28.820999999999991</c:v>
                </c:pt>
                <c:pt idx="18453">
                  <c:v>-28.818999999999996</c:v>
                </c:pt>
                <c:pt idx="18454">
                  <c:v>-28.816999999999993</c:v>
                </c:pt>
                <c:pt idx="18455">
                  <c:v>-28.814999999999998</c:v>
                </c:pt>
                <c:pt idx="18456">
                  <c:v>-28.812999999999995</c:v>
                </c:pt>
                <c:pt idx="18457">
                  <c:v>-28.810999999999993</c:v>
                </c:pt>
                <c:pt idx="18458">
                  <c:v>-28.808999999999997</c:v>
                </c:pt>
                <c:pt idx="18459">
                  <c:v>-28.806999999999995</c:v>
                </c:pt>
                <c:pt idx="18460">
                  <c:v>-28.804999999999993</c:v>
                </c:pt>
                <c:pt idx="18461">
                  <c:v>-28.802999999999997</c:v>
                </c:pt>
                <c:pt idx="18462">
                  <c:v>-28.800999999999995</c:v>
                </c:pt>
                <c:pt idx="18463">
                  <c:v>-28.798999999999992</c:v>
                </c:pt>
                <c:pt idx="18464">
                  <c:v>-28.796999999999997</c:v>
                </c:pt>
                <c:pt idx="18465">
                  <c:v>-28.794999999999995</c:v>
                </c:pt>
                <c:pt idx="18466">
                  <c:v>-28.792999999999992</c:v>
                </c:pt>
                <c:pt idx="18467">
                  <c:v>-28.790999999999997</c:v>
                </c:pt>
                <c:pt idx="18468">
                  <c:v>-28.788999999999994</c:v>
                </c:pt>
                <c:pt idx="18469">
                  <c:v>-28.786999999999992</c:v>
                </c:pt>
                <c:pt idx="18470">
                  <c:v>-28.784999999999997</c:v>
                </c:pt>
                <c:pt idx="18471">
                  <c:v>-28.782999999999994</c:v>
                </c:pt>
                <c:pt idx="18472">
                  <c:v>-28.780999999999992</c:v>
                </c:pt>
                <c:pt idx="18473">
                  <c:v>-28.778999999999996</c:v>
                </c:pt>
                <c:pt idx="18474">
                  <c:v>-28.776999999999994</c:v>
                </c:pt>
                <c:pt idx="18475">
                  <c:v>-28.774999999999991</c:v>
                </c:pt>
                <c:pt idx="18476">
                  <c:v>-28.772999999999996</c:v>
                </c:pt>
                <c:pt idx="18477">
                  <c:v>-28.770999999999994</c:v>
                </c:pt>
                <c:pt idx="18478">
                  <c:v>-28.768999999999991</c:v>
                </c:pt>
                <c:pt idx="18479">
                  <c:v>-28.766999999999996</c:v>
                </c:pt>
                <c:pt idx="18480">
                  <c:v>-28.764999999999993</c:v>
                </c:pt>
                <c:pt idx="18481">
                  <c:v>-28.762999999999991</c:v>
                </c:pt>
                <c:pt idx="18482">
                  <c:v>-28.760999999999996</c:v>
                </c:pt>
                <c:pt idx="18483">
                  <c:v>-28.758999999999993</c:v>
                </c:pt>
                <c:pt idx="18484">
                  <c:v>-28.756999999999991</c:v>
                </c:pt>
                <c:pt idx="18485">
                  <c:v>-28.754999999999995</c:v>
                </c:pt>
                <c:pt idx="18486">
                  <c:v>-28.752999999999993</c:v>
                </c:pt>
                <c:pt idx="18487">
                  <c:v>-28.750999999999998</c:v>
                </c:pt>
                <c:pt idx="18488">
                  <c:v>-28.748999999999995</c:v>
                </c:pt>
                <c:pt idx="18489">
                  <c:v>-28.746999999999993</c:v>
                </c:pt>
                <c:pt idx="18490">
                  <c:v>-28.744999999999997</c:v>
                </c:pt>
                <c:pt idx="18491">
                  <c:v>-28.742999999999995</c:v>
                </c:pt>
                <c:pt idx="18492">
                  <c:v>-28.740999999999993</c:v>
                </c:pt>
                <c:pt idx="18493">
                  <c:v>-28.738999999999997</c:v>
                </c:pt>
                <c:pt idx="18494">
                  <c:v>-28.736999999999995</c:v>
                </c:pt>
                <c:pt idx="18495">
                  <c:v>-28.734999999999992</c:v>
                </c:pt>
                <c:pt idx="18496">
                  <c:v>-28.732999999999997</c:v>
                </c:pt>
                <c:pt idx="18497">
                  <c:v>-28.730999999999995</c:v>
                </c:pt>
                <c:pt idx="18498">
                  <c:v>-28.728999999999992</c:v>
                </c:pt>
                <c:pt idx="18499">
                  <c:v>-28.726999999999997</c:v>
                </c:pt>
                <c:pt idx="18500">
                  <c:v>-28.724999999999994</c:v>
                </c:pt>
                <c:pt idx="18501">
                  <c:v>-28.722999999999992</c:v>
                </c:pt>
                <c:pt idx="18502">
                  <c:v>-28.720999999999997</c:v>
                </c:pt>
                <c:pt idx="18503">
                  <c:v>-28.718999999999994</c:v>
                </c:pt>
                <c:pt idx="18504">
                  <c:v>-28.716999999999992</c:v>
                </c:pt>
                <c:pt idx="18505">
                  <c:v>-28.714999999999996</c:v>
                </c:pt>
                <c:pt idx="18506">
                  <c:v>-28.712999999999994</c:v>
                </c:pt>
                <c:pt idx="18507">
                  <c:v>-28.710999999999991</c:v>
                </c:pt>
                <c:pt idx="18508">
                  <c:v>-28.708999999999996</c:v>
                </c:pt>
                <c:pt idx="18509">
                  <c:v>-28.706999999999994</c:v>
                </c:pt>
                <c:pt idx="18510">
                  <c:v>-28.704999999999991</c:v>
                </c:pt>
                <c:pt idx="18511">
                  <c:v>-28.702999999999996</c:v>
                </c:pt>
                <c:pt idx="18512">
                  <c:v>-28.700999999999993</c:v>
                </c:pt>
                <c:pt idx="18513">
                  <c:v>-28.698999999999991</c:v>
                </c:pt>
                <c:pt idx="18514">
                  <c:v>-28.696999999999996</c:v>
                </c:pt>
                <c:pt idx="18515">
                  <c:v>-28.694999999999993</c:v>
                </c:pt>
                <c:pt idx="18516">
                  <c:v>-28.692999999999998</c:v>
                </c:pt>
                <c:pt idx="18517">
                  <c:v>-28.690999999999995</c:v>
                </c:pt>
                <c:pt idx="18518">
                  <c:v>-28.688999999999993</c:v>
                </c:pt>
                <c:pt idx="18519">
                  <c:v>-28.686999999999998</c:v>
                </c:pt>
                <c:pt idx="18520">
                  <c:v>-28.684999999999995</c:v>
                </c:pt>
                <c:pt idx="18521">
                  <c:v>-28.682999999999993</c:v>
                </c:pt>
                <c:pt idx="18522">
                  <c:v>-28.680999999999997</c:v>
                </c:pt>
                <c:pt idx="18523">
                  <c:v>-28.678999999999995</c:v>
                </c:pt>
                <c:pt idx="18524">
                  <c:v>-28.676999999999992</c:v>
                </c:pt>
                <c:pt idx="18525">
                  <c:v>-28.674999999999997</c:v>
                </c:pt>
                <c:pt idx="18526">
                  <c:v>-28.672999999999995</c:v>
                </c:pt>
                <c:pt idx="18527">
                  <c:v>-28.670999999999992</c:v>
                </c:pt>
                <c:pt idx="18528">
                  <c:v>-28.668999999999997</c:v>
                </c:pt>
                <c:pt idx="18529">
                  <c:v>-28.666999999999994</c:v>
                </c:pt>
                <c:pt idx="18530">
                  <c:v>-28.664999999999992</c:v>
                </c:pt>
                <c:pt idx="18531">
                  <c:v>-28.662999999999997</c:v>
                </c:pt>
                <c:pt idx="18532">
                  <c:v>-28.660999999999994</c:v>
                </c:pt>
                <c:pt idx="18533">
                  <c:v>-28.658999999999992</c:v>
                </c:pt>
                <c:pt idx="18534">
                  <c:v>-28.656999999999996</c:v>
                </c:pt>
                <c:pt idx="18535">
                  <c:v>-28.654999999999994</c:v>
                </c:pt>
                <c:pt idx="18536">
                  <c:v>-28.652999999999992</c:v>
                </c:pt>
                <c:pt idx="18537">
                  <c:v>-28.650999999999996</c:v>
                </c:pt>
                <c:pt idx="18538">
                  <c:v>-28.648999999999994</c:v>
                </c:pt>
                <c:pt idx="18539">
                  <c:v>-28.646999999999991</c:v>
                </c:pt>
                <c:pt idx="18540">
                  <c:v>-28.644999999999996</c:v>
                </c:pt>
                <c:pt idx="18541">
                  <c:v>-28.642999999999994</c:v>
                </c:pt>
                <c:pt idx="18542">
                  <c:v>-28.640999999999991</c:v>
                </c:pt>
                <c:pt idx="18543">
                  <c:v>-28.638999999999996</c:v>
                </c:pt>
                <c:pt idx="18544">
                  <c:v>-28.636999999999993</c:v>
                </c:pt>
                <c:pt idx="18545">
                  <c:v>-28.634999999999991</c:v>
                </c:pt>
                <c:pt idx="18546">
                  <c:v>-28.632999999999996</c:v>
                </c:pt>
                <c:pt idx="18547">
                  <c:v>-28.630999999999993</c:v>
                </c:pt>
                <c:pt idx="18548">
                  <c:v>-28.628999999999998</c:v>
                </c:pt>
                <c:pt idx="18549">
                  <c:v>-28.626999999999995</c:v>
                </c:pt>
                <c:pt idx="18550">
                  <c:v>-28.624999999999993</c:v>
                </c:pt>
                <c:pt idx="18551">
                  <c:v>-28.622999999999998</c:v>
                </c:pt>
                <c:pt idx="18552">
                  <c:v>-28.620999999999995</c:v>
                </c:pt>
                <c:pt idx="18553">
                  <c:v>-28.618999999999993</c:v>
                </c:pt>
                <c:pt idx="18554">
                  <c:v>-28.616999999999997</c:v>
                </c:pt>
                <c:pt idx="18555">
                  <c:v>-28.614999999999995</c:v>
                </c:pt>
                <c:pt idx="18556">
                  <c:v>-28.612999999999992</c:v>
                </c:pt>
                <c:pt idx="18557">
                  <c:v>-28.610999999999997</c:v>
                </c:pt>
                <c:pt idx="18558">
                  <c:v>-28.608999999999995</c:v>
                </c:pt>
                <c:pt idx="18559">
                  <c:v>-28.606999999999992</c:v>
                </c:pt>
                <c:pt idx="18560">
                  <c:v>-28.604999999999997</c:v>
                </c:pt>
                <c:pt idx="18561">
                  <c:v>-28.602999999999994</c:v>
                </c:pt>
                <c:pt idx="18562">
                  <c:v>-28.600999999999992</c:v>
                </c:pt>
                <c:pt idx="18563">
                  <c:v>-28.598999999999997</c:v>
                </c:pt>
                <c:pt idx="18564">
                  <c:v>-28.596999999999994</c:v>
                </c:pt>
                <c:pt idx="18565">
                  <c:v>-28.594999999999992</c:v>
                </c:pt>
                <c:pt idx="18566">
                  <c:v>-28.592999999999996</c:v>
                </c:pt>
                <c:pt idx="18567">
                  <c:v>-28.590999999999994</c:v>
                </c:pt>
                <c:pt idx="18568">
                  <c:v>-28.588999999999992</c:v>
                </c:pt>
                <c:pt idx="18569">
                  <c:v>-28.586999999999996</c:v>
                </c:pt>
                <c:pt idx="18570">
                  <c:v>-28.584999999999994</c:v>
                </c:pt>
                <c:pt idx="18571">
                  <c:v>-28.582999999999991</c:v>
                </c:pt>
                <c:pt idx="18572">
                  <c:v>-28.580999999999996</c:v>
                </c:pt>
                <c:pt idx="18573">
                  <c:v>-28.578999999999994</c:v>
                </c:pt>
                <c:pt idx="18574">
                  <c:v>-28.576999999999991</c:v>
                </c:pt>
                <c:pt idx="18575">
                  <c:v>-28.574999999999996</c:v>
                </c:pt>
                <c:pt idx="18576">
                  <c:v>-28.572999999999993</c:v>
                </c:pt>
                <c:pt idx="18577">
                  <c:v>-28.570999999999991</c:v>
                </c:pt>
                <c:pt idx="18578">
                  <c:v>-28.568999999999996</c:v>
                </c:pt>
                <c:pt idx="18579">
                  <c:v>-28.566999999999993</c:v>
                </c:pt>
                <c:pt idx="18580">
                  <c:v>-28.564999999999998</c:v>
                </c:pt>
                <c:pt idx="18581">
                  <c:v>-28.562999999999995</c:v>
                </c:pt>
                <c:pt idx="18582">
                  <c:v>-28.560999999999993</c:v>
                </c:pt>
                <c:pt idx="18583">
                  <c:v>-28.558999999999997</c:v>
                </c:pt>
                <c:pt idx="18584">
                  <c:v>-28.556999999999995</c:v>
                </c:pt>
                <c:pt idx="18585">
                  <c:v>-28.554999999999993</c:v>
                </c:pt>
                <c:pt idx="18586">
                  <c:v>-28.552999999999997</c:v>
                </c:pt>
                <c:pt idx="18587">
                  <c:v>-28.550999999999995</c:v>
                </c:pt>
                <c:pt idx="18588">
                  <c:v>-28.548999999999992</c:v>
                </c:pt>
                <c:pt idx="18589">
                  <c:v>-28.546999999999997</c:v>
                </c:pt>
                <c:pt idx="18590">
                  <c:v>-28.544999999999995</c:v>
                </c:pt>
                <c:pt idx="18591">
                  <c:v>-28.542999999999992</c:v>
                </c:pt>
                <c:pt idx="18592">
                  <c:v>-28.540999999999997</c:v>
                </c:pt>
                <c:pt idx="18593">
                  <c:v>-28.538999999999994</c:v>
                </c:pt>
                <c:pt idx="18594">
                  <c:v>-28.536999999999992</c:v>
                </c:pt>
                <c:pt idx="18595">
                  <c:v>-28.534999999999997</c:v>
                </c:pt>
                <c:pt idx="18596">
                  <c:v>-28.532999999999994</c:v>
                </c:pt>
                <c:pt idx="18597">
                  <c:v>-28.530999999999992</c:v>
                </c:pt>
                <c:pt idx="18598">
                  <c:v>-28.528999999999996</c:v>
                </c:pt>
                <c:pt idx="18599">
                  <c:v>-28.526999999999994</c:v>
                </c:pt>
                <c:pt idx="18600">
                  <c:v>-28.524999999999991</c:v>
                </c:pt>
                <c:pt idx="18601">
                  <c:v>-28.522999999999996</c:v>
                </c:pt>
                <c:pt idx="18602">
                  <c:v>-28.520999999999994</c:v>
                </c:pt>
                <c:pt idx="18603">
                  <c:v>-28.518999999999991</c:v>
                </c:pt>
                <c:pt idx="18604">
                  <c:v>-28.516999999999996</c:v>
                </c:pt>
                <c:pt idx="18605">
                  <c:v>-28.514999999999993</c:v>
                </c:pt>
                <c:pt idx="18606">
                  <c:v>-28.512999999999991</c:v>
                </c:pt>
                <c:pt idx="18607">
                  <c:v>-28.510999999999996</c:v>
                </c:pt>
                <c:pt idx="18608">
                  <c:v>-28.508999999999993</c:v>
                </c:pt>
                <c:pt idx="18609">
                  <c:v>-28.506999999999991</c:v>
                </c:pt>
                <c:pt idx="18610">
                  <c:v>-28.504999999999995</c:v>
                </c:pt>
                <c:pt idx="18611">
                  <c:v>-28.502999999999993</c:v>
                </c:pt>
                <c:pt idx="18612">
                  <c:v>-28.500999999999998</c:v>
                </c:pt>
                <c:pt idx="18613">
                  <c:v>-28.498999999999995</c:v>
                </c:pt>
                <c:pt idx="18614">
                  <c:v>-28.496999999999993</c:v>
                </c:pt>
                <c:pt idx="18615">
                  <c:v>-28.494999999999997</c:v>
                </c:pt>
                <c:pt idx="18616">
                  <c:v>-28.492999999999995</c:v>
                </c:pt>
                <c:pt idx="18617">
                  <c:v>-28.490999999999993</c:v>
                </c:pt>
                <c:pt idx="18618">
                  <c:v>-28.488999999999997</c:v>
                </c:pt>
                <c:pt idx="18619">
                  <c:v>-28.486999999999995</c:v>
                </c:pt>
                <c:pt idx="18620">
                  <c:v>-28.484999999999992</c:v>
                </c:pt>
                <c:pt idx="18621">
                  <c:v>-28.482999999999997</c:v>
                </c:pt>
                <c:pt idx="18622">
                  <c:v>-28.480999999999995</c:v>
                </c:pt>
                <c:pt idx="18623">
                  <c:v>-28.478999999999992</c:v>
                </c:pt>
                <c:pt idx="18624">
                  <c:v>-28.476999999999997</c:v>
                </c:pt>
                <c:pt idx="18625">
                  <c:v>-28.474999999999994</c:v>
                </c:pt>
                <c:pt idx="18626">
                  <c:v>-28.472999999999992</c:v>
                </c:pt>
                <c:pt idx="18627">
                  <c:v>-28.470999999999997</c:v>
                </c:pt>
                <c:pt idx="18628">
                  <c:v>-28.468999999999994</c:v>
                </c:pt>
                <c:pt idx="18629">
                  <c:v>-28.466999999999992</c:v>
                </c:pt>
                <c:pt idx="18630">
                  <c:v>-28.464999999999996</c:v>
                </c:pt>
                <c:pt idx="18631">
                  <c:v>-28.462999999999994</c:v>
                </c:pt>
                <c:pt idx="18632">
                  <c:v>-28.460999999999991</c:v>
                </c:pt>
                <c:pt idx="18633">
                  <c:v>-28.458999999999996</c:v>
                </c:pt>
                <c:pt idx="18634">
                  <c:v>-28.456999999999994</c:v>
                </c:pt>
                <c:pt idx="18635">
                  <c:v>-28.454999999999991</c:v>
                </c:pt>
                <c:pt idx="18636">
                  <c:v>-28.452999999999996</c:v>
                </c:pt>
                <c:pt idx="18637">
                  <c:v>-28.450999999999993</c:v>
                </c:pt>
                <c:pt idx="18638">
                  <c:v>-28.448999999999991</c:v>
                </c:pt>
                <c:pt idx="18639">
                  <c:v>-28.446999999999996</c:v>
                </c:pt>
                <c:pt idx="18640">
                  <c:v>-28.444999999999993</c:v>
                </c:pt>
                <c:pt idx="18641">
                  <c:v>-28.442999999999998</c:v>
                </c:pt>
                <c:pt idx="18642">
                  <c:v>-28.440999999999995</c:v>
                </c:pt>
                <c:pt idx="18643">
                  <c:v>-28.438999999999993</c:v>
                </c:pt>
                <c:pt idx="18644">
                  <c:v>-28.436999999999998</c:v>
                </c:pt>
                <c:pt idx="18645">
                  <c:v>-28.434999999999995</c:v>
                </c:pt>
                <c:pt idx="18646">
                  <c:v>-28.432999999999993</c:v>
                </c:pt>
                <c:pt idx="18647">
                  <c:v>-28.430999999999997</c:v>
                </c:pt>
                <c:pt idx="18648">
                  <c:v>-28.428999999999995</c:v>
                </c:pt>
                <c:pt idx="18649">
                  <c:v>-28.426999999999992</c:v>
                </c:pt>
                <c:pt idx="18650">
                  <c:v>-28.424999999999997</c:v>
                </c:pt>
                <c:pt idx="18651">
                  <c:v>-28.422999999999995</c:v>
                </c:pt>
                <c:pt idx="18652">
                  <c:v>-28.420999999999992</c:v>
                </c:pt>
                <c:pt idx="18653">
                  <c:v>-28.418999999999997</c:v>
                </c:pt>
                <c:pt idx="18654">
                  <c:v>-28.416999999999994</c:v>
                </c:pt>
                <c:pt idx="18655">
                  <c:v>-28.414999999999992</c:v>
                </c:pt>
                <c:pt idx="18656">
                  <c:v>-28.412999999999997</c:v>
                </c:pt>
                <c:pt idx="18657">
                  <c:v>-28.410999999999994</c:v>
                </c:pt>
                <c:pt idx="18658">
                  <c:v>-28.408999999999992</c:v>
                </c:pt>
                <c:pt idx="18659">
                  <c:v>-28.406999999999996</c:v>
                </c:pt>
                <c:pt idx="18660">
                  <c:v>-28.404999999999994</c:v>
                </c:pt>
                <c:pt idx="18661">
                  <c:v>-28.402999999999992</c:v>
                </c:pt>
                <c:pt idx="18662">
                  <c:v>-28.400999999999996</c:v>
                </c:pt>
                <c:pt idx="18663">
                  <c:v>-28.398999999999994</c:v>
                </c:pt>
                <c:pt idx="18664">
                  <c:v>-28.396999999999991</c:v>
                </c:pt>
                <c:pt idx="18665">
                  <c:v>-28.394999999999996</c:v>
                </c:pt>
                <c:pt idx="18666">
                  <c:v>-28.392999999999994</c:v>
                </c:pt>
                <c:pt idx="18667">
                  <c:v>-28.390999999999991</c:v>
                </c:pt>
                <c:pt idx="18668">
                  <c:v>-28.388999999999996</c:v>
                </c:pt>
                <c:pt idx="18669">
                  <c:v>-28.386999999999993</c:v>
                </c:pt>
                <c:pt idx="18670">
                  <c:v>-28.384999999999991</c:v>
                </c:pt>
                <c:pt idx="18671">
                  <c:v>-28.382999999999996</c:v>
                </c:pt>
                <c:pt idx="18672">
                  <c:v>-28.380999999999993</c:v>
                </c:pt>
                <c:pt idx="18673">
                  <c:v>-28.378999999999998</c:v>
                </c:pt>
                <c:pt idx="18674">
                  <c:v>-28.376999999999995</c:v>
                </c:pt>
                <c:pt idx="18675">
                  <c:v>-28.374999999999993</c:v>
                </c:pt>
                <c:pt idx="18676">
                  <c:v>-28.372999999999998</c:v>
                </c:pt>
                <c:pt idx="18677">
                  <c:v>-28.370999999999995</c:v>
                </c:pt>
                <c:pt idx="18678">
                  <c:v>-28.368999999999993</c:v>
                </c:pt>
                <c:pt idx="18679">
                  <c:v>-28.366999999999997</c:v>
                </c:pt>
                <c:pt idx="18680">
                  <c:v>-28.364999999999995</c:v>
                </c:pt>
                <c:pt idx="18681">
                  <c:v>-28.362999999999992</c:v>
                </c:pt>
                <c:pt idx="18682">
                  <c:v>-28.360999999999997</c:v>
                </c:pt>
                <c:pt idx="18683">
                  <c:v>-28.358999999999995</c:v>
                </c:pt>
                <c:pt idx="18684">
                  <c:v>-28.356999999999992</c:v>
                </c:pt>
                <c:pt idx="18685">
                  <c:v>-28.354999999999997</c:v>
                </c:pt>
                <c:pt idx="18686">
                  <c:v>-28.352999999999994</c:v>
                </c:pt>
                <c:pt idx="18687">
                  <c:v>-28.350999999999992</c:v>
                </c:pt>
                <c:pt idx="18688">
                  <c:v>-28.348999999999997</c:v>
                </c:pt>
                <c:pt idx="18689">
                  <c:v>-28.346999999999994</c:v>
                </c:pt>
                <c:pt idx="18690">
                  <c:v>-28.344999999999992</c:v>
                </c:pt>
                <c:pt idx="18691">
                  <c:v>-28.342999999999996</c:v>
                </c:pt>
                <c:pt idx="18692">
                  <c:v>-28.340999999999994</c:v>
                </c:pt>
                <c:pt idx="18693">
                  <c:v>-28.338999999999992</c:v>
                </c:pt>
                <c:pt idx="18694">
                  <c:v>-28.336999999999996</c:v>
                </c:pt>
                <c:pt idx="18695">
                  <c:v>-28.334999999999994</c:v>
                </c:pt>
                <c:pt idx="18696">
                  <c:v>-28.332999999999991</c:v>
                </c:pt>
                <c:pt idx="18697">
                  <c:v>-28.330999999999996</c:v>
                </c:pt>
                <c:pt idx="18698">
                  <c:v>-28.328999999999994</c:v>
                </c:pt>
                <c:pt idx="18699">
                  <c:v>-28.326999999999991</c:v>
                </c:pt>
                <c:pt idx="18700">
                  <c:v>-28.324999999999996</c:v>
                </c:pt>
                <c:pt idx="18701">
                  <c:v>-28.322999999999993</c:v>
                </c:pt>
                <c:pt idx="18702">
                  <c:v>-28.320999999999991</c:v>
                </c:pt>
                <c:pt idx="18703">
                  <c:v>-28.318999999999996</c:v>
                </c:pt>
                <c:pt idx="18704">
                  <c:v>-28.316999999999993</c:v>
                </c:pt>
                <c:pt idx="18705">
                  <c:v>-28.314999999999998</c:v>
                </c:pt>
                <c:pt idx="18706">
                  <c:v>-28.312999999999995</c:v>
                </c:pt>
                <c:pt idx="18707">
                  <c:v>-28.310999999999993</c:v>
                </c:pt>
                <c:pt idx="18708">
                  <c:v>-28.308999999999997</c:v>
                </c:pt>
                <c:pt idx="18709">
                  <c:v>-28.306999999999995</c:v>
                </c:pt>
                <c:pt idx="18710">
                  <c:v>-28.304999999999993</c:v>
                </c:pt>
                <c:pt idx="18711">
                  <c:v>-28.302999999999997</c:v>
                </c:pt>
                <c:pt idx="18712">
                  <c:v>-28.300999999999995</c:v>
                </c:pt>
                <c:pt idx="18713">
                  <c:v>-28.298999999999992</c:v>
                </c:pt>
                <c:pt idx="18714">
                  <c:v>-28.296999999999997</c:v>
                </c:pt>
                <c:pt idx="18715">
                  <c:v>-28.294999999999995</c:v>
                </c:pt>
                <c:pt idx="18716">
                  <c:v>-28.292999999999992</c:v>
                </c:pt>
                <c:pt idx="18717">
                  <c:v>-28.290999999999997</c:v>
                </c:pt>
                <c:pt idx="18718">
                  <c:v>-28.288999999999994</c:v>
                </c:pt>
                <c:pt idx="18719">
                  <c:v>-28.286999999999992</c:v>
                </c:pt>
                <c:pt idx="18720">
                  <c:v>-28.284999999999997</c:v>
                </c:pt>
                <c:pt idx="18721">
                  <c:v>-28.282999999999994</c:v>
                </c:pt>
                <c:pt idx="18722">
                  <c:v>-28.280999999999992</c:v>
                </c:pt>
                <c:pt idx="18723">
                  <c:v>-28.278999999999996</c:v>
                </c:pt>
                <c:pt idx="18724">
                  <c:v>-28.276999999999994</c:v>
                </c:pt>
                <c:pt idx="18725">
                  <c:v>-28.274999999999991</c:v>
                </c:pt>
                <c:pt idx="18726">
                  <c:v>-28.272999999999996</c:v>
                </c:pt>
                <c:pt idx="18727">
                  <c:v>-28.270999999999994</c:v>
                </c:pt>
                <c:pt idx="18728">
                  <c:v>-28.268999999999991</c:v>
                </c:pt>
                <c:pt idx="18729">
                  <c:v>-28.266999999999996</c:v>
                </c:pt>
                <c:pt idx="18730">
                  <c:v>-28.264999999999993</c:v>
                </c:pt>
                <c:pt idx="18731">
                  <c:v>-28.262999999999991</c:v>
                </c:pt>
                <c:pt idx="18732">
                  <c:v>-28.260999999999996</c:v>
                </c:pt>
                <c:pt idx="18733">
                  <c:v>-28.258999999999993</c:v>
                </c:pt>
                <c:pt idx="18734">
                  <c:v>-28.256999999999991</c:v>
                </c:pt>
                <c:pt idx="18735">
                  <c:v>-28.254999999999995</c:v>
                </c:pt>
                <c:pt idx="18736">
                  <c:v>-28.252999999999993</c:v>
                </c:pt>
                <c:pt idx="18737">
                  <c:v>-28.250999999999998</c:v>
                </c:pt>
                <c:pt idx="18738">
                  <c:v>-28.248999999999995</c:v>
                </c:pt>
                <c:pt idx="18739">
                  <c:v>-28.246999999999993</c:v>
                </c:pt>
                <c:pt idx="18740">
                  <c:v>-28.244999999999997</c:v>
                </c:pt>
                <c:pt idx="18741">
                  <c:v>-28.242999999999995</c:v>
                </c:pt>
                <c:pt idx="18742">
                  <c:v>-28.240999999999993</c:v>
                </c:pt>
                <c:pt idx="18743">
                  <c:v>-28.238999999999997</c:v>
                </c:pt>
                <c:pt idx="18744">
                  <c:v>-28.236999999999995</c:v>
                </c:pt>
                <c:pt idx="18745">
                  <c:v>-28.234999999999992</c:v>
                </c:pt>
                <c:pt idx="18746">
                  <c:v>-28.232999999999997</c:v>
                </c:pt>
                <c:pt idx="18747">
                  <c:v>-28.230999999999995</c:v>
                </c:pt>
                <c:pt idx="18748">
                  <c:v>-28.228999999999992</c:v>
                </c:pt>
                <c:pt idx="18749">
                  <c:v>-28.226999999999997</c:v>
                </c:pt>
                <c:pt idx="18750">
                  <c:v>-28.224999999999994</c:v>
                </c:pt>
                <c:pt idx="18751">
                  <c:v>-28.222999999999992</c:v>
                </c:pt>
                <c:pt idx="18752">
                  <c:v>-28.220999999999997</c:v>
                </c:pt>
                <c:pt idx="18753">
                  <c:v>-28.218999999999994</c:v>
                </c:pt>
                <c:pt idx="18754">
                  <c:v>-28.216999999999992</c:v>
                </c:pt>
                <c:pt idx="18755">
                  <c:v>-28.214999999999996</c:v>
                </c:pt>
                <c:pt idx="18756">
                  <c:v>-28.212999999999994</c:v>
                </c:pt>
                <c:pt idx="18757">
                  <c:v>-28.210999999999991</c:v>
                </c:pt>
                <c:pt idx="18758">
                  <c:v>-28.208999999999996</c:v>
                </c:pt>
                <c:pt idx="18759">
                  <c:v>-28.206999999999994</c:v>
                </c:pt>
                <c:pt idx="18760">
                  <c:v>-28.204999999999991</c:v>
                </c:pt>
                <c:pt idx="18761">
                  <c:v>-28.202999999999996</c:v>
                </c:pt>
                <c:pt idx="18762">
                  <c:v>-28.200999999999993</c:v>
                </c:pt>
                <c:pt idx="18763">
                  <c:v>-28.198999999999991</c:v>
                </c:pt>
                <c:pt idx="18764">
                  <c:v>-28.196999999999996</c:v>
                </c:pt>
                <c:pt idx="18765">
                  <c:v>-28.194999999999993</c:v>
                </c:pt>
                <c:pt idx="18766">
                  <c:v>-28.192999999999998</c:v>
                </c:pt>
                <c:pt idx="18767">
                  <c:v>-28.190999999999995</c:v>
                </c:pt>
                <c:pt idx="18768">
                  <c:v>-28.188999999999993</c:v>
                </c:pt>
                <c:pt idx="18769">
                  <c:v>-28.186999999999998</c:v>
                </c:pt>
                <c:pt idx="18770">
                  <c:v>-28.184999999999995</c:v>
                </c:pt>
                <c:pt idx="18771">
                  <c:v>-28.182999999999993</c:v>
                </c:pt>
                <c:pt idx="18772">
                  <c:v>-28.180999999999997</c:v>
                </c:pt>
                <c:pt idx="18773">
                  <c:v>-28.178999999999995</c:v>
                </c:pt>
                <c:pt idx="18774">
                  <c:v>-28.176999999999992</c:v>
                </c:pt>
                <c:pt idx="18775">
                  <c:v>-28.174999999999997</c:v>
                </c:pt>
                <c:pt idx="18776">
                  <c:v>-28.172999999999995</c:v>
                </c:pt>
                <c:pt idx="18777">
                  <c:v>-28.170999999999992</c:v>
                </c:pt>
                <c:pt idx="18778">
                  <c:v>-28.168999999999997</c:v>
                </c:pt>
                <c:pt idx="18779">
                  <c:v>-28.166999999999994</c:v>
                </c:pt>
                <c:pt idx="18780">
                  <c:v>-28.164999999999992</c:v>
                </c:pt>
                <c:pt idx="18781">
                  <c:v>-28.162999999999997</c:v>
                </c:pt>
                <c:pt idx="18782">
                  <c:v>-28.160999999999994</c:v>
                </c:pt>
                <c:pt idx="18783">
                  <c:v>-28.158999999999992</c:v>
                </c:pt>
                <c:pt idx="18784">
                  <c:v>-28.156999999999996</c:v>
                </c:pt>
                <c:pt idx="18785">
                  <c:v>-28.154999999999994</c:v>
                </c:pt>
                <c:pt idx="18786">
                  <c:v>-28.152999999999992</c:v>
                </c:pt>
                <c:pt idx="18787">
                  <c:v>-28.150999999999996</c:v>
                </c:pt>
                <c:pt idx="18788">
                  <c:v>-28.148999999999994</c:v>
                </c:pt>
                <c:pt idx="18789">
                  <c:v>-28.146999999999991</c:v>
                </c:pt>
                <c:pt idx="18790">
                  <c:v>-28.144999999999996</c:v>
                </c:pt>
                <c:pt idx="18791">
                  <c:v>-28.142999999999994</c:v>
                </c:pt>
                <c:pt idx="18792">
                  <c:v>-28.140999999999991</c:v>
                </c:pt>
                <c:pt idx="18793">
                  <c:v>-28.138999999999996</c:v>
                </c:pt>
                <c:pt idx="18794">
                  <c:v>-28.136999999999993</c:v>
                </c:pt>
                <c:pt idx="18795">
                  <c:v>-28.134999999999991</c:v>
                </c:pt>
                <c:pt idx="18796">
                  <c:v>-28.132999999999996</c:v>
                </c:pt>
                <c:pt idx="18797">
                  <c:v>-28.130999999999993</c:v>
                </c:pt>
                <c:pt idx="18798">
                  <c:v>-28.128999999999998</c:v>
                </c:pt>
                <c:pt idx="18799">
                  <c:v>-28.126999999999995</c:v>
                </c:pt>
                <c:pt idx="18800">
                  <c:v>-28.124999999999993</c:v>
                </c:pt>
                <c:pt idx="18801">
                  <c:v>-28.122999999999998</c:v>
                </c:pt>
                <c:pt idx="18802">
                  <c:v>-28.120999999999995</c:v>
                </c:pt>
                <c:pt idx="18803">
                  <c:v>-28.118999999999993</c:v>
                </c:pt>
                <c:pt idx="18804">
                  <c:v>-28.116999999999997</c:v>
                </c:pt>
                <c:pt idx="18805">
                  <c:v>-28.114999999999995</c:v>
                </c:pt>
                <c:pt idx="18806">
                  <c:v>-28.112999999999992</c:v>
                </c:pt>
                <c:pt idx="18807">
                  <c:v>-28.110999999999997</c:v>
                </c:pt>
                <c:pt idx="18808">
                  <c:v>-28.108999999999995</c:v>
                </c:pt>
                <c:pt idx="18809">
                  <c:v>-28.106999999999992</c:v>
                </c:pt>
                <c:pt idx="18810">
                  <c:v>-28.104999999999997</c:v>
                </c:pt>
                <c:pt idx="18811">
                  <c:v>-28.102999999999994</c:v>
                </c:pt>
                <c:pt idx="18812">
                  <c:v>-28.100999999999992</c:v>
                </c:pt>
                <c:pt idx="18813">
                  <c:v>-28.098999999999997</c:v>
                </c:pt>
                <c:pt idx="18814">
                  <c:v>-28.096999999999994</c:v>
                </c:pt>
                <c:pt idx="18815">
                  <c:v>-28.094999999999992</c:v>
                </c:pt>
                <c:pt idx="18816">
                  <c:v>-28.092999999999996</c:v>
                </c:pt>
                <c:pt idx="18817">
                  <c:v>-28.090999999999994</c:v>
                </c:pt>
                <c:pt idx="18818">
                  <c:v>-28.088999999999992</c:v>
                </c:pt>
                <c:pt idx="18819">
                  <c:v>-28.086999999999996</c:v>
                </c:pt>
                <c:pt idx="18820">
                  <c:v>-28.084999999999994</c:v>
                </c:pt>
                <c:pt idx="18821">
                  <c:v>-28.082999999999991</c:v>
                </c:pt>
                <c:pt idx="18822">
                  <c:v>-28.080999999999996</c:v>
                </c:pt>
                <c:pt idx="18823">
                  <c:v>-28.078999999999994</c:v>
                </c:pt>
                <c:pt idx="18824">
                  <c:v>-28.076999999999991</c:v>
                </c:pt>
                <c:pt idx="18825">
                  <c:v>-28.074999999999996</c:v>
                </c:pt>
                <c:pt idx="18826">
                  <c:v>-28.072999999999993</c:v>
                </c:pt>
                <c:pt idx="18827">
                  <c:v>-28.070999999999991</c:v>
                </c:pt>
                <c:pt idx="18828">
                  <c:v>-28.068999999999996</c:v>
                </c:pt>
                <c:pt idx="18829">
                  <c:v>-28.066999999999993</c:v>
                </c:pt>
                <c:pt idx="18830">
                  <c:v>-28.064999999999998</c:v>
                </c:pt>
                <c:pt idx="18831">
                  <c:v>-28.062999999999995</c:v>
                </c:pt>
                <c:pt idx="18832">
                  <c:v>-28.060999999999993</c:v>
                </c:pt>
                <c:pt idx="18833">
                  <c:v>-28.058999999999997</c:v>
                </c:pt>
                <c:pt idx="18834">
                  <c:v>-28.056999999999995</c:v>
                </c:pt>
                <c:pt idx="18835">
                  <c:v>-28.054999999999993</c:v>
                </c:pt>
                <c:pt idx="18836">
                  <c:v>-28.052999999999997</c:v>
                </c:pt>
                <c:pt idx="18837">
                  <c:v>-28.050999999999995</c:v>
                </c:pt>
                <c:pt idx="18838">
                  <c:v>-28.048999999999992</c:v>
                </c:pt>
                <c:pt idx="18839">
                  <c:v>-28.046999999999997</c:v>
                </c:pt>
                <c:pt idx="18840">
                  <c:v>-28.044999999999995</c:v>
                </c:pt>
                <c:pt idx="18841">
                  <c:v>-28.042999999999992</c:v>
                </c:pt>
                <c:pt idx="18842">
                  <c:v>-28.040999999999997</c:v>
                </c:pt>
                <c:pt idx="18843">
                  <c:v>-28.038999999999994</c:v>
                </c:pt>
                <c:pt idx="18844">
                  <c:v>-28.036999999999992</c:v>
                </c:pt>
                <c:pt idx="18845">
                  <c:v>-28.034999999999997</c:v>
                </c:pt>
                <c:pt idx="18846">
                  <c:v>-28.032999999999994</c:v>
                </c:pt>
                <c:pt idx="18847">
                  <c:v>-28.030999999999992</c:v>
                </c:pt>
                <c:pt idx="18848">
                  <c:v>-28.028999999999996</c:v>
                </c:pt>
                <c:pt idx="18849">
                  <c:v>-28.026999999999994</c:v>
                </c:pt>
                <c:pt idx="18850">
                  <c:v>-28.024999999999991</c:v>
                </c:pt>
                <c:pt idx="18851">
                  <c:v>-28.022999999999996</c:v>
                </c:pt>
                <c:pt idx="18852">
                  <c:v>-28.020999999999994</c:v>
                </c:pt>
                <c:pt idx="18853">
                  <c:v>-28.018999999999991</c:v>
                </c:pt>
                <c:pt idx="18854">
                  <c:v>-28.016999999999996</c:v>
                </c:pt>
                <c:pt idx="18855">
                  <c:v>-28.014999999999993</c:v>
                </c:pt>
                <c:pt idx="18856">
                  <c:v>-28.012999999999991</c:v>
                </c:pt>
                <c:pt idx="18857">
                  <c:v>-28.010999999999996</c:v>
                </c:pt>
                <c:pt idx="18858">
                  <c:v>-28.008999999999993</c:v>
                </c:pt>
                <c:pt idx="18859">
                  <c:v>-28.006999999999991</c:v>
                </c:pt>
                <c:pt idx="18860">
                  <c:v>-28.004999999999995</c:v>
                </c:pt>
                <c:pt idx="18861">
                  <c:v>-28.002999999999993</c:v>
                </c:pt>
                <c:pt idx="18862">
                  <c:v>-28.000999999999998</c:v>
                </c:pt>
                <c:pt idx="18863">
                  <c:v>-27.998999999999995</c:v>
                </c:pt>
                <c:pt idx="18864">
                  <c:v>-27.996999999999993</c:v>
                </c:pt>
                <c:pt idx="18865">
                  <c:v>-27.994999999999997</c:v>
                </c:pt>
                <c:pt idx="18866">
                  <c:v>-27.992999999999995</c:v>
                </c:pt>
                <c:pt idx="18867">
                  <c:v>-27.990999999999993</c:v>
                </c:pt>
                <c:pt idx="18868">
                  <c:v>-27.988999999999997</c:v>
                </c:pt>
                <c:pt idx="18869">
                  <c:v>-27.986999999999995</c:v>
                </c:pt>
                <c:pt idx="18870">
                  <c:v>-27.984999999999992</c:v>
                </c:pt>
                <c:pt idx="18871">
                  <c:v>-27.982999999999997</c:v>
                </c:pt>
                <c:pt idx="18872">
                  <c:v>-27.980999999999995</c:v>
                </c:pt>
                <c:pt idx="18873">
                  <c:v>-27.978999999999992</c:v>
                </c:pt>
                <c:pt idx="18874">
                  <c:v>-27.976999999999997</c:v>
                </c:pt>
                <c:pt idx="18875">
                  <c:v>-27.974999999999994</c:v>
                </c:pt>
                <c:pt idx="18876">
                  <c:v>-27.972999999999992</c:v>
                </c:pt>
                <c:pt idx="18877">
                  <c:v>-27.970999999999997</c:v>
                </c:pt>
                <c:pt idx="18878">
                  <c:v>-27.968999999999994</c:v>
                </c:pt>
                <c:pt idx="18879">
                  <c:v>-27.966999999999992</c:v>
                </c:pt>
                <c:pt idx="18880">
                  <c:v>-27.964999999999996</c:v>
                </c:pt>
                <c:pt idx="18881">
                  <c:v>-27.962999999999994</c:v>
                </c:pt>
                <c:pt idx="18882">
                  <c:v>-27.960999999999991</c:v>
                </c:pt>
                <c:pt idx="18883">
                  <c:v>-27.958999999999996</c:v>
                </c:pt>
                <c:pt idx="18884">
                  <c:v>-27.956999999999994</c:v>
                </c:pt>
                <c:pt idx="18885">
                  <c:v>-27.954999999999991</c:v>
                </c:pt>
                <c:pt idx="18886">
                  <c:v>-27.952999999999996</c:v>
                </c:pt>
                <c:pt idx="18887">
                  <c:v>-27.950999999999993</c:v>
                </c:pt>
                <c:pt idx="18888">
                  <c:v>-27.948999999999991</c:v>
                </c:pt>
                <c:pt idx="18889">
                  <c:v>-27.946999999999996</c:v>
                </c:pt>
                <c:pt idx="18890">
                  <c:v>-27.944999999999993</c:v>
                </c:pt>
                <c:pt idx="18891">
                  <c:v>-27.942999999999998</c:v>
                </c:pt>
                <c:pt idx="18892">
                  <c:v>-27.940999999999995</c:v>
                </c:pt>
                <c:pt idx="18893">
                  <c:v>-27.938999999999993</c:v>
                </c:pt>
                <c:pt idx="18894">
                  <c:v>-27.936999999999998</c:v>
                </c:pt>
                <c:pt idx="18895">
                  <c:v>-27.934999999999995</c:v>
                </c:pt>
                <c:pt idx="18896">
                  <c:v>-27.932999999999993</c:v>
                </c:pt>
                <c:pt idx="18897">
                  <c:v>-27.930999999999997</c:v>
                </c:pt>
                <c:pt idx="18898">
                  <c:v>-27.928999999999995</c:v>
                </c:pt>
                <c:pt idx="18899">
                  <c:v>-27.926999999999992</c:v>
                </c:pt>
                <c:pt idx="18900">
                  <c:v>-27.924999999999997</c:v>
                </c:pt>
                <c:pt idx="18901">
                  <c:v>-27.922999999999995</c:v>
                </c:pt>
                <c:pt idx="18902">
                  <c:v>-27.920999999999992</c:v>
                </c:pt>
                <c:pt idx="18903">
                  <c:v>-27.918999999999997</c:v>
                </c:pt>
                <c:pt idx="18904">
                  <c:v>-27.916999999999994</c:v>
                </c:pt>
                <c:pt idx="18905">
                  <c:v>-27.914999999999992</c:v>
                </c:pt>
                <c:pt idx="18906">
                  <c:v>-27.912999999999997</c:v>
                </c:pt>
                <c:pt idx="18907">
                  <c:v>-27.910999999999994</c:v>
                </c:pt>
                <c:pt idx="18908">
                  <c:v>-27.908999999999992</c:v>
                </c:pt>
                <c:pt idx="18909">
                  <c:v>-27.906999999999996</c:v>
                </c:pt>
                <c:pt idx="18910">
                  <c:v>-27.904999999999994</c:v>
                </c:pt>
                <c:pt idx="18911">
                  <c:v>-27.902999999999992</c:v>
                </c:pt>
                <c:pt idx="18912">
                  <c:v>-27.900999999999996</c:v>
                </c:pt>
                <c:pt idx="18913">
                  <c:v>-27.898999999999994</c:v>
                </c:pt>
                <c:pt idx="18914">
                  <c:v>-27.896999999999991</c:v>
                </c:pt>
                <c:pt idx="18915">
                  <c:v>-27.894999999999996</c:v>
                </c:pt>
                <c:pt idx="18916">
                  <c:v>-27.892999999999994</c:v>
                </c:pt>
                <c:pt idx="18917">
                  <c:v>-27.890999999999991</c:v>
                </c:pt>
                <c:pt idx="18918">
                  <c:v>-27.888999999999996</c:v>
                </c:pt>
                <c:pt idx="18919">
                  <c:v>-27.886999999999993</c:v>
                </c:pt>
                <c:pt idx="18920">
                  <c:v>-27.884999999999991</c:v>
                </c:pt>
                <c:pt idx="18921">
                  <c:v>-27.882999999999996</c:v>
                </c:pt>
                <c:pt idx="18922">
                  <c:v>-27.880999999999993</c:v>
                </c:pt>
                <c:pt idx="18923">
                  <c:v>-27.878999999999998</c:v>
                </c:pt>
                <c:pt idx="18924">
                  <c:v>-27.876999999999995</c:v>
                </c:pt>
                <c:pt idx="18925">
                  <c:v>-27.874999999999993</c:v>
                </c:pt>
                <c:pt idx="18926">
                  <c:v>-27.872999999999998</c:v>
                </c:pt>
                <c:pt idx="18927">
                  <c:v>-27.870999999999995</c:v>
                </c:pt>
                <c:pt idx="18928">
                  <c:v>-27.868999999999993</c:v>
                </c:pt>
                <c:pt idx="18929">
                  <c:v>-27.866999999999997</c:v>
                </c:pt>
                <c:pt idx="18930">
                  <c:v>-27.864999999999995</c:v>
                </c:pt>
                <c:pt idx="18931">
                  <c:v>-27.862999999999992</c:v>
                </c:pt>
                <c:pt idx="18932">
                  <c:v>-27.860999999999997</c:v>
                </c:pt>
                <c:pt idx="18933">
                  <c:v>-27.858999999999995</c:v>
                </c:pt>
                <c:pt idx="18934">
                  <c:v>-27.856999999999992</c:v>
                </c:pt>
                <c:pt idx="18935">
                  <c:v>-27.854999999999997</c:v>
                </c:pt>
                <c:pt idx="18936">
                  <c:v>-27.852999999999994</c:v>
                </c:pt>
                <c:pt idx="18937">
                  <c:v>-27.850999999999992</c:v>
                </c:pt>
                <c:pt idx="18938">
                  <c:v>-27.848999999999997</c:v>
                </c:pt>
                <c:pt idx="18939">
                  <c:v>-27.846999999999994</c:v>
                </c:pt>
                <c:pt idx="18940">
                  <c:v>-27.844999999999992</c:v>
                </c:pt>
                <c:pt idx="18941">
                  <c:v>-27.842999999999996</c:v>
                </c:pt>
                <c:pt idx="18942">
                  <c:v>-27.840999999999994</c:v>
                </c:pt>
                <c:pt idx="18943">
                  <c:v>-27.838999999999992</c:v>
                </c:pt>
                <c:pt idx="18944">
                  <c:v>-27.836999999999996</c:v>
                </c:pt>
                <c:pt idx="18945">
                  <c:v>-27.834999999999994</c:v>
                </c:pt>
                <c:pt idx="18946">
                  <c:v>-27.832999999999991</c:v>
                </c:pt>
                <c:pt idx="18947">
                  <c:v>-27.830999999999996</c:v>
                </c:pt>
                <c:pt idx="18948">
                  <c:v>-27.828999999999994</c:v>
                </c:pt>
                <c:pt idx="18949">
                  <c:v>-27.826999999999991</c:v>
                </c:pt>
                <c:pt idx="18950">
                  <c:v>-27.824999999999996</c:v>
                </c:pt>
                <c:pt idx="18951">
                  <c:v>-27.822999999999993</c:v>
                </c:pt>
                <c:pt idx="18952">
                  <c:v>-27.820999999999991</c:v>
                </c:pt>
                <c:pt idx="18953">
                  <c:v>-27.818999999999996</c:v>
                </c:pt>
                <c:pt idx="18954">
                  <c:v>-27.816999999999993</c:v>
                </c:pt>
                <c:pt idx="18955">
                  <c:v>-27.814999999999998</c:v>
                </c:pt>
                <c:pt idx="18956">
                  <c:v>-27.812999999999995</c:v>
                </c:pt>
                <c:pt idx="18957">
                  <c:v>-27.810999999999993</c:v>
                </c:pt>
                <c:pt idx="18958">
                  <c:v>-27.808999999999997</c:v>
                </c:pt>
                <c:pt idx="18959">
                  <c:v>-27.806999999999995</c:v>
                </c:pt>
                <c:pt idx="18960">
                  <c:v>-27.804999999999993</c:v>
                </c:pt>
                <c:pt idx="18961">
                  <c:v>-27.802999999999997</c:v>
                </c:pt>
                <c:pt idx="18962">
                  <c:v>-27.800999999999995</c:v>
                </c:pt>
                <c:pt idx="18963">
                  <c:v>-27.798999999999992</c:v>
                </c:pt>
                <c:pt idx="18964">
                  <c:v>-27.796999999999997</c:v>
                </c:pt>
                <c:pt idx="18965">
                  <c:v>-27.794999999999995</c:v>
                </c:pt>
                <c:pt idx="18966">
                  <c:v>-27.792999999999992</c:v>
                </c:pt>
                <c:pt idx="18967">
                  <c:v>-27.790999999999997</c:v>
                </c:pt>
                <c:pt idx="18968">
                  <c:v>-27.788999999999994</c:v>
                </c:pt>
                <c:pt idx="18969">
                  <c:v>-27.786999999999992</c:v>
                </c:pt>
                <c:pt idx="18970">
                  <c:v>-27.784999999999997</c:v>
                </c:pt>
                <c:pt idx="18971">
                  <c:v>-27.782999999999994</c:v>
                </c:pt>
                <c:pt idx="18972">
                  <c:v>-27.780999999999992</c:v>
                </c:pt>
                <c:pt idx="18973">
                  <c:v>-27.778999999999996</c:v>
                </c:pt>
                <c:pt idx="18974">
                  <c:v>-27.776999999999994</c:v>
                </c:pt>
                <c:pt idx="18975">
                  <c:v>-27.774999999999991</c:v>
                </c:pt>
                <c:pt idx="18976">
                  <c:v>-27.772999999999996</c:v>
                </c:pt>
                <c:pt idx="18977">
                  <c:v>-27.770999999999994</c:v>
                </c:pt>
                <c:pt idx="18978">
                  <c:v>-27.768999999999991</c:v>
                </c:pt>
                <c:pt idx="18979">
                  <c:v>-27.766999999999996</c:v>
                </c:pt>
                <c:pt idx="18980">
                  <c:v>-27.764999999999993</c:v>
                </c:pt>
                <c:pt idx="18981">
                  <c:v>-27.762999999999991</c:v>
                </c:pt>
                <c:pt idx="18982">
                  <c:v>-27.760999999999996</c:v>
                </c:pt>
                <c:pt idx="18983">
                  <c:v>-27.758999999999993</c:v>
                </c:pt>
                <c:pt idx="18984">
                  <c:v>-27.756999999999991</c:v>
                </c:pt>
                <c:pt idx="18985">
                  <c:v>-27.754999999999995</c:v>
                </c:pt>
                <c:pt idx="18986">
                  <c:v>-27.752999999999993</c:v>
                </c:pt>
                <c:pt idx="18987">
                  <c:v>-27.750999999999998</c:v>
                </c:pt>
                <c:pt idx="18988">
                  <c:v>-27.748999999999995</c:v>
                </c:pt>
                <c:pt idx="18989">
                  <c:v>-27.746999999999993</c:v>
                </c:pt>
                <c:pt idx="18990">
                  <c:v>-27.744999999999997</c:v>
                </c:pt>
                <c:pt idx="18991">
                  <c:v>-27.742999999999995</c:v>
                </c:pt>
                <c:pt idx="18992">
                  <c:v>-27.740999999999993</c:v>
                </c:pt>
                <c:pt idx="18993">
                  <c:v>-27.738999999999997</c:v>
                </c:pt>
                <c:pt idx="18994">
                  <c:v>-27.736999999999995</c:v>
                </c:pt>
                <c:pt idx="18995">
                  <c:v>-27.734999999999992</c:v>
                </c:pt>
                <c:pt idx="18996">
                  <c:v>-27.732999999999997</c:v>
                </c:pt>
                <c:pt idx="18997">
                  <c:v>-27.730999999999995</c:v>
                </c:pt>
                <c:pt idx="18998">
                  <c:v>-27.728999999999992</c:v>
                </c:pt>
                <c:pt idx="18999">
                  <c:v>-27.726999999999997</c:v>
                </c:pt>
                <c:pt idx="19000">
                  <c:v>-27.724999999999994</c:v>
                </c:pt>
                <c:pt idx="19001">
                  <c:v>-27.722999999999992</c:v>
                </c:pt>
                <c:pt idx="19002">
                  <c:v>-27.720999999999997</c:v>
                </c:pt>
                <c:pt idx="19003">
                  <c:v>-27.718999999999994</c:v>
                </c:pt>
                <c:pt idx="19004">
                  <c:v>-27.716999999999992</c:v>
                </c:pt>
                <c:pt idx="19005">
                  <c:v>-27.714999999999996</c:v>
                </c:pt>
                <c:pt idx="19006">
                  <c:v>-27.712999999999994</c:v>
                </c:pt>
                <c:pt idx="19007">
                  <c:v>-27.710999999999991</c:v>
                </c:pt>
                <c:pt idx="19008">
                  <c:v>-27.708999999999996</c:v>
                </c:pt>
                <c:pt idx="19009">
                  <c:v>-27.706999999999994</c:v>
                </c:pt>
                <c:pt idx="19010">
                  <c:v>-27.704999999999991</c:v>
                </c:pt>
                <c:pt idx="19011">
                  <c:v>-27.702999999999996</c:v>
                </c:pt>
                <c:pt idx="19012">
                  <c:v>-27.700999999999993</c:v>
                </c:pt>
                <c:pt idx="19013">
                  <c:v>-27.698999999999991</c:v>
                </c:pt>
                <c:pt idx="19014">
                  <c:v>-27.696999999999996</c:v>
                </c:pt>
                <c:pt idx="19015">
                  <c:v>-27.694999999999993</c:v>
                </c:pt>
                <c:pt idx="19016">
                  <c:v>-27.692999999999998</c:v>
                </c:pt>
                <c:pt idx="19017">
                  <c:v>-27.690999999999995</c:v>
                </c:pt>
                <c:pt idx="19018">
                  <c:v>-27.688999999999993</c:v>
                </c:pt>
                <c:pt idx="19019">
                  <c:v>-27.686999999999998</c:v>
                </c:pt>
                <c:pt idx="19020">
                  <c:v>-27.684999999999995</c:v>
                </c:pt>
                <c:pt idx="19021">
                  <c:v>-27.682999999999993</c:v>
                </c:pt>
                <c:pt idx="19022">
                  <c:v>-27.680999999999997</c:v>
                </c:pt>
                <c:pt idx="19023">
                  <c:v>-27.678999999999995</c:v>
                </c:pt>
                <c:pt idx="19024">
                  <c:v>-27.676999999999992</c:v>
                </c:pt>
                <c:pt idx="19025">
                  <c:v>-27.674999999999997</c:v>
                </c:pt>
                <c:pt idx="19026">
                  <c:v>-27.672999999999995</c:v>
                </c:pt>
                <c:pt idx="19027">
                  <c:v>-27.670999999999992</c:v>
                </c:pt>
                <c:pt idx="19028">
                  <c:v>-27.668999999999997</c:v>
                </c:pt>
                <c:pt idx="19029">
                  <c:v>-27.666999999999994</c:v>
                </c:pt>
                <c:pt idx="19030">
                  <c:v>-27.664999999999992</c:v>
                </c:pt>
                <c:pt idx="19031">
                  <c:v>-27.662999999999997</c:v>
                </c:pt>
                <c:pt idx="19032">
                  <c:v>-27.660999999999994</c:v>
                </c:pt>
                <c:pt idx="19033">
                  <c:v>-27.658999999999992</c:v>
                </c:pt>
                <c:pt idx="19034">
                  <c:v>-27.656999999999996</c:v>
                </c:pt>
                <c:pt idx="19035">
                  <c:v>-27.654999999999994</c:v>
                </c:pt>
                <c:pt idx="19036">
                  <c:v>-27.652999999999992</c:v>
                </c:pt>
                <c:pt idx="19037">
                  <c:v>-27.650999999999996</c:v>
                </c:pt>
                <c:pt idx="19038">
                  <c:v>-27.648999999999994</c:v>
                </c:pt>
                <c:pt idx="19039">
                  <c:v>-27.646999999999991</c:v>
                </c:pt>
                <c:pt idx="19040">
                  <c:v>-27.644999999999996</c:v>
                </c:pt>
                <c:pt idx="19041">
                  <c:v>-27.642999999999994</c:v>
                </c:pt>
                <c:pt idx="19042">
                  <c:v>-27.640999999999991</c:v>
                </c:pt>
                <c:pt idx="19043">
                  <c:v>-27.638999999999996</c:v>
                </c:pt>
                <c:pt idx="19044">
                  <c:v>-27.636999999999993</c:v>
                </c:pt>
                <c:pt idx="19045">
                  <c:v>-27.634999999999991</c:v>
                </c:pt>
                <c:pt idx="19046">
                  <c:v>-27.632999999999996</c:v>
                </c:pt>
                <c:pt idx="19047">
                  <c:v>-27.630999999999993</c:v>
                </c:pt>
                <c:pt idx="19048">
                  <c:v>-27.628999999999998</c:v>
                </c:pt>
                <c:pt idx="19049">
                  <c:v>-27.626999999999995</c:v>
                </c:pt>
                <c:pt idx="19050">
                  <c:v>-27.624999999999993</c:v>
                </c:pt>
                <c:pt idx="19051">
                  <c:v>-27.622999999999998</c:v>
                </c:pt>
                <c:pt idx="19052">
                  <c:v>-27.620999999999995</c:v>
                </c:pt>
                <c:pt idx="19053">
                  <c:v>-27.618999999999993</c:v>
                </c:pt>
                <c:pt idx="19054">
                  <c:v>-27.616999999999997</c:v>
                </c:pt>
                <c:pt idx="19055">
                  <c:v>-27.614999999999995</c:v>
                </c:pt>
                <c:pt idx="19056">
                  <c:v>-27.612999999999992</c:v>
                </c:pt>
                <c:pt idx="19057">
                  <c:v>-27.610999999999997</c:v>
                </c:pt>
                <c:pt idx="19058">
                  <c:v>-27.608999999999995</c:v>
                </c:pt>
                <c:pt idx="19059">
                  <c:v>-27.606999999999992</c:v>
                </c:pt>
                <c:pt idx="19060">
                  <c:v>-27.604999999999997</c:v>
                </c:pt>
                <c:pt idx="19061">
                  <c:v>-27.602999999999994</c:v>
                </c:pt>
                <c:pt idx="19062">
                  <c:v>-27.600999999999992</c:v>
                </c:pt>
                <c:pt idx="19063">
                  <c:v>-27.598999999999997</c:v>
                </c:pt>
                <c:pt idx="19064">
                  <c:v>-27.596999999999994</c:v>
                </c:pt>
                <c:pt idx="19065">
                  <c:v>-27.594999999999992</c:v>
                </c:pt>
                <c:pt idx="19066">
                  <c:v>-27.592999999999996</c:v>
                </c:pt>
                <c:pt idx="19067">
                  <c:v>-27.590999999999994</c:v>
                </c:pt>
                <c:pt idx="19068">
                  <c:v>-27.588999999999992</c:v>
                </c:pt>
                <c:pt idx="19069">
                  <c:v>-27.586999999999996</c:v>
                </c:pt>
                <c:pt idx="19070">
                  <c:v>-27.584999999999994</c:v>
                </c:pt>
                <c:pt idx="19071">
                  <c:v>-27.582999999999991</c:v>
                </c:pt>
                <c:pt idx="19072">
                  <c:v>-27.580999999999996</c:v>
                </c:pt>
                <c:pt idx="19073">
                  <c:v>-27.578999999999994</c:v>
                </c:pt>
                <c:pt idx="19074">
                  <c:v>-27.576999999999991</c:v>
                </c:pt>
                <c:pt idx="19075">
                  <c:v>-27.574999999999996</c:v>
                </c:pt>
                <c:pt idx="19076">
                  <c:v>-27.572999999999993</c:v>
                </c:pt>
                <c:pt idx="19077">
                  <c:v>-27.570999999999991</c:v>
                </c:pt>
                <c:pt idx="19078">
                  <c:v>-27.568999999999996</c:v>
                </c:pt>
                <c:pt idx="19079">
                  <c:v>-27.566999999999993</c:v>
                </c:pt>
                <c:pt idx="19080">
                  <c:v>-27.564999999999998</c:v>
                </c:pt>
                <c:pt idx="19081">
                  <c:v>-27.562999999999995</c:v>
                </c:pt>
                <c:pt idx="19082">
                  <c:v>-27.560999999999993</c:v>
                </c:pt>
                <c:pt idx="19083">
                  <c:v>-27.558999999999997</c:v>
                </c:pt>
                <c:pt idx="19084">
                  <c:v>-27.556999999999995</c:v>
                </c:pt>
                <c:pt idx="19085">
                  <c:v>-27.554999999999993</c:v>
                </c:pt>
                <c:pt idx="19086">
                  <c:v>-27.552999999999997</c:v>
                </c:pt>
                <c:pt idx="19087">
                  <c:v>-27.550999999999995</c:v>
                </c:pt>
                <c:pt idx="19088">
                  <c:v>-27.548999999999992</c:v>
                </c:pt>
                <c:pt idx="19089">
                  <c:v>-27.546999999999997</c:v>
                </c:pt>
                <c:pt idx="19090">
                  <c:v>-27.544999999999995</c:v>
                </c:pt>
                <c:pt idx="19091">
                  <c:v>-27.542999999999992</c:v>
                </c:pt>
                <c:pt idx="19092">
                  <c:v>-27.540999999999997</c:v>
                </c:pt>
                <c:pt idx="19093">
                  <c:v>-27.538999999999994</c:v>
                </c:pt>
                <c:pt idx="19094">
                  <c:v>-27.536999999999992</c:v>
                </c:pt>
                <c:pt idx="19095">
                  <c:v>-27.534999999999997</c:v>
                </c:pt>
                <c:pt idx="19096">
                  <c:v>-27.532999999999994</c:v>
                </c:pt>
                <c:pt idx="19097">
                  <c:v>-27.530999999999992</c:v>
                </c:pt>
                <c:pt idx="19098">
                  <c:v>-27.528999999999996</c:v>
                </c:pt>
                <c:pt idx="19099">
                  <c:v>-27.526999999999994</c:v>
                </c:pt>
                <c:pt idx="19100">
                  <c:v>-27.524999999999991</c:v>
                </c:pt>
                <c:pt idx="19101">
                  <c:v>-27.522999999999996</c:v>
                </c:pt>
                <c:pt idx="19102">
                  <c:v>-27.520999999999994</c:v>
                </c:pt>
                <c:pt idx="19103">
                  <c:v>-27.518999999999991</c:v>
                </c:pt>
                <c:pt idx="19104">
                  <c:v>-27.516999999999996</c:v>
                </c:pt>
                <c:pt idx="19105">
                  <c:v>-27.514999999999993</c:v>
                </c:pt>
                <c:pt idx="19106">
                  <c:v>-27.512999999999991</c:v>
                </c:pt>
                <c:pt idx="19107">
                  <c:v>-27.510999999999996</c:v>
                </c:pt>
                <c:pt idx="19108">
                  <c:v>-27.508999999999993</c:v>
                </c:pt>
                <c:pt idx="19109">
                  <c:v>-27.506999999999991</c:v>
                </c:pt>
                <c:pt idx="19110">
                  <c:v>-27.504999999999995</c:v>
                </c:pt>
                <c:pt idx="19111">
                  <c:v>-27.502999999999993</c:v>
                </c:pt>
                <c:pt idx="19112">
                  <c:v>-27.500999999999998</c:v>
                </c:pt>
                <c:pt idx="19113">
                  <c:v>-27.498999999999995</c:v>
                </c:pt>
                <c:pt idx="19114">
                  <c:v>-27.496999999999993</c:v>
                </c:pt>
                <c:pt idx="19115">
                  <c:v>-27.494999999999997</c:v>
                </c:pt>
                <c:pt idx="19116">
                  <c:v>-27.492999999999995</c:v>
                </c:pt>
                <c:pt idx="19117">
                  <c:v>-27.490999999999993</c:v>
                </c:pt>
                <c:pt idx="19118">
                  <c:v>-27.488999999999997</c:v>
                </c:pt>
                <c:pt idx="19119">
                  <c:v>-27.486999999999995</c:v>
                </c:pt>
                <c:pt idx="19120">
                  <c:v>-27.484999999999992</c:v>
                </c:pt>
                <c:pt idx="19121">
                  <c:v>-27.482999999999997</c:v>
                </c:pt>
                <c:pt idx="19122">
                  <c:v>-27.480999999999995</c:v>
                </c:pt>
                <c:pt idx="19123">
                  <c:v>-27.478999999999992</c:v>
                </c:pt>
                <c:pt idx="19124">
                  <c:v>-27.476999999999997</c:v>
                </c:pt>
                <c:pt idx="19125">
                  <c:v>-27.474999999999994</c:v>
                </c:pt>
                <c:pt idx="19126">
                  <c:v>-27.472999999999992</c:v>
                </c:pt>
                <c:pt idx="19127">
                  <c:v>-27.470999999999997</c:v>
                </c:pt>
                <c:pt idx="19128">
                  <c:v>-27.468999999999994</c:v>
                </c:pt>
                <c:pt idx="19129">
                  <c:v>-27.466999999999992</c:v>
                </c:pt>
                <c:pt idx="19130">
                  <c:v>-27.464999999999996</c:v>
                </c:pt>
                <c:pt idx="19131">
                  <c:v>-27.462999999999994</c:v>
                </c:pt>
                <c:pt idx="19132">
                  <c:v>-27.460999999999991</c:v>
                </c:pt>
                <c:pt idx="19133">
                  <c:v>-27.458999999999996</c:v>
                </c:pt>
                <c:pt idx="19134">
                  <c:v>-27.456999999999994</c:v>
                </c:pt>
                <c:pt idx="19135">
                  <c:v>-27.454999999999991</c:v>
                </c:pt>
                <c:pt idx="19136">
                  <c:v>-27.452999999999996</c:v>
                </c:pt>
                <c:pt idx="19137">
                  <c:v>-27.450999999999993</c:v>
                </c:pt>
                <c:pt idx="19138">
                  <c:v>-27.448999999999991</c:v>
                </c:pt>
                <c:pt idx="19139">
                  <c:v>-27.446999999999996</c:v>
                </c:pt>
                <c:pt idx="19140">
                  <c:v>-27.444999999999993</c:v>
                </c:pt>
                <c:pt idx="19141">
                  <c:v>-27.442999999999998</c:v>
                </c:pt>
                <c:pt idx="19142">
                  <c:v>-27.440999999999995</c:v>
                </c:pt>
                <c:pt idx="19143">
                  <c:v>-27.438999999999993</c:v>
                </c:pt>
                <c:pt idx="19144">
                  <c:v>-27.436999999999998</c:v>
                </c:pt>
                <c:pt idx="19145">
                  <c:v>-27.434999999999995</c:v>
                </c:pt>
                <c:pt idx="19146">
                  <c:v>-27.432999999999993</c:v>
                </c:pt>
                <c:pt idx="19147">
                  <c:v>-27.430999999999997</c:v>
                </c:pt>
                <c:pt idx="19148">
                  <c:v>-27.428999999999995</c:v>
                </c:pt>
                <c:pt idx="19149">
                  <c:v>-27.426999999999992</c:v>
                </c:pt>
                <c:pt idx="19150">
                  <c:v>-27.424999999999997</c:v>
                </c:pt>
                <c:pt idx="19151">
                  <c:v>-27.422999999999995</c:v>
                </c:pt>
                <c:pt idx="19152">
                  <c:v>-27.420999999999992</c:v>
                </c:pt>
                <c:pt idx="19153">
                  <c:v>-27.418999999999997</c:v>
                </c:pt>
                <c:pt idx="19154">
                  <c:v>-27.416999999999994</c:v>
                </c:pt>
                <c:pt idx="19155">
                  <c:v>-27.414999999999992</c:v>
                </c:pt>
                <c:pt idx="19156">
                  <c:v>-27.412999999999997</c:v>
                </c:pt>
                <c:pt idx="19157">
                  <c:v>-27.410999999999994</c:v>
                </c:pt>
                <c:pt idx="19158">
                  <c:v>-27.408999999999992</c:v>
                </c:pt>
                <c:pt idx="19159">
                  <c:v>-27.406999999999996</c:v>
                </c:pt>
                <c:pt idx="19160">
                  <c:v>-27.404999999999994</c:v>
                </c:pt>
                <c:pt idx="19161">
                  <c:v>-27.402999999999992</c:v>
                </c:pt>
                <c:pt idx="19162">
                  <c:v>-27.400999999999996</c:v>
                </c:pt>
                <c:pt idx="19163">
                  <c:v>-27.398999999999994</c:v>
                </c:pt>
                <c:pt idx="19164">
                  <c:v>-27.396999999999991</c:v>
                </c:pt>
                <c:pt idx="19165">
                  <c:v>-27.394999999999996</c:v>
                </c:pt>
                <c:pt idx="19166">
                  <c:v>-27.392999999999994</c:v>
                </c:pt>
                <c:pt idx="19167">
                  <c:v>-27.390999999999991</c:v>
                </c:pt>
                <c:pt idx="19168">
                  <c:v>-27.388999999999996</c:v>
                </c:pt>
                <c:pt idx="19169">
                  <c:v>-27.386999999999993</c:v>
                </c:pt>
                <c:pt idx="19170">
                  <c:v>-27.384999999999991</c:v>
                </c:pt>
                <c:pt idx="19171">
                  <c:v>-27.382999999999996</c:v>
                </c:pt>
                <c:pt idx="19172">
                  <c:v>-27.380999999999993</c:v>
                </c:pt>
                <c:pt idx="19173">
                  <c:v>-27.378999999999998</c:v>
                </c:pt>
                <c:pt idx="19174">
                  <c:v>-27.376999999999995</c:v>
                </c:pt>
                <c:pt idx="19175">
                  <c:v>-27.374999999999993</c:v>
                </c:pt>
                <c:pt idx="19176">
                  <c:v>-27.372999999999998</c:v>
                </c:pt>
                <c:pt idx="19177">
                  <c:v>-27.370999999999995</c:v>
                </c:pt>
                <c:pt idx="19178">
                  <c:v>-27.368999999999993</c:v>
                </c:pt>
                <c:pt idx="19179">
                  <c:v>-27.366999999999997</c:v>
                </c:pt>
                <c:pt idx="19180">
                  <c:v>-27.364999999999995</c:v>
                </c:pt>
                <c:pt idx="19181">
                  <c:v>-27.362999999999992</c:v>
                </c:pt>
                <c:pt idx="19182">
                  <c:v>-27.360999999999997</c:v>
                </c:pt>
                <c:pt idx="19183">
                  <c:v>-27.358999999999995</c:v>
                </c:pt>
                <c:pt idx="19184">
                  <c:v>-27.356999999999992</c:v>
                </c:pt>
                <c:pt idx="19185">
                  <c:v>-27.354999999999997</c:v>
                </c:pt>
                <c:pt idx="19186">
                  <c:v>-27.352999999999994</c:v>
                </c:pt>
                <c:pt idx="19187">
                  <c:v>-27.350999999999992</c:v>
                </c:pt>
                <c:pt idx="19188">
                  <c:v>-27.348999999999997</c:v>
                </c:pt>
                <c:pt idx="19189">
                  <c:v>-27.346999999999994</c:v>
                </c:pt>
                <c:pt idx="19190">
                  <c:v>-27.344999999999992</c:v>
                </c:pt>
                <c:pt idx="19191">
                  <c:v>-27.342999999999996</c:v>
                </c:pt>
                <c:pt idx="19192">
                  <c:v>-27.340999999999994</c:v>
                </c:pt>
                <c:pt idx="19193">
                  <c:v>-27.338999999999992</c:v>
                </c:pt>
                <c:pt idx="19194">
                  <c:v>-27.336999999999996</c:v>
                </c:pt>
                <c:pt idx="19195">
                  <c:v>-27.334999999999994</c:v>
                </c:pt>
                <c:pt idx="19196">
                  <c:v>-27.332999999999991</c:v>
                </c:pt>
                <c:pt idx="19197">
                  <c:v>-27.330999999999996</c:v>
                </c:pt>
                <c:pt idx="19198">
                  <c:v>-27.328999999999994</c:v>
                </c:pt>
                <c:pt idx="19199">
                  <c:v>-27.326999999999991</c:v>
                </c:pt>
                <c:pt idx="19200">
                  <c:v>-27.324999999999996</c:v>
                </c:pt>
                <c:pt idx="19201">
                  <c:v>-27.322999999999993</c:v>
                </c:pt>
                <c:pt idx="19202">
                  <c:v>-27.320999999999991</c:v>
                </c:pt>
                <c:pt idx="19203">
                  <c:v>-27.318999999999996</c:v>
                </c:pt>
                <c:pt idx="19204">
                  <c:v>-27.316999999999993</c:v>
                </c:pt>
                <c:pt idx="19205">
                  <c:v>-27.314999999999998</c:v>
                </c:pt>
                <c:pt idx="19206">
                  <c:v>-27.312999999999995</c:v>
                </c:pt>
                <c:pt idx="19207">
                  <c:v>-27.310999999999993</c:v>
                </c:pt>
                <c:pt idx="19208">
                  <c:v>-27.308999999999997</c:v>
                </c:pt>
                <c:pt idx="19209">
                  <c:v>-27.306999999999995</c:v>
                </c:pt>
                <c:pt idx="19210">
                  <c:v>-27.304999999999993</c:v>
                </c:pt>
                <c:pt idx="19211">
                  <c:v>-27.302999999999997</c:v>
                </c:pt>
                <c:pt idx="19212">
                  <c:v>-27.300999999999995</c:v>
                </c:pt>
                <c:pt idx="19213">
                  <c:v>-27.298999999999992</c:v>
                </c:pt>
                <c:pt idx="19214">
                  <c:v>-27.296999999999997</c:v>
                </c:pt>
                <c:pt idx="19215">
                  <c:v>-27.294999999999995</c:v>
                </c:pt>
                <c:pt idx="19216">
                  <c:v>-27.292999999999992</c:v>
                </c:pt>
                <c:pt idx="19217">
                  <c:v>-27.290999999999997</c:v>
                </c:pt>
                <c:pt idx="19218">
                  <c:v>-27.288999999999994</c:v>
                </c:pt>
                <c:pt idx="19219">
                  <c:v>-27.286999999999992</c:v>
                </c:pt>
                <c:pt idx="19220">
                  <c:v>-27.284999999999997</c:v>
                </c:pt>
                <c:pt idx="19221">
                  <c:v>-27.282999999999994</c:v>
                </c:pt>
                <c:pt idx="19222">
                  <c:v>-27.280999999999992</c:v>
                </c:pt>
                <c:pt idx="19223">
                  <c:v>-27.278999999999996</c:v>
                </c:pt>
                <c:pt idx="19224">
                  <c:v>-27.276999999999994</c:v>
                </c:pt>
                <c:pt idx="19225">
                  <c:v>-27.274999999999991</c:v>
                </c:pt>
                <c:pt idx="19226">
                  <c:v>-27.272999999999996</c:v>
                </c:pt>
                <c:pt idx="19227">
                  <c:v>-27.270999999999994</c:v>
                </c:pt>
                <c:pt idx="19228">
                  <c:v>-27.268999999999991</c:v>
                </c:pt>
                <c:pt idx="19229">
                  <c:v>-27.266999999999996</c:v>
                </c:pt>
                <c:pt idx="19230">
                  <c:v>-27.264999999999993</c:v>
                </c:pt>
                <c:pt idx="19231">
                  <c:v>-27.262999999999991</c:v>
                </c:pt>
                <c:pt idx="19232">
                  <c:v>-27.260999999999996</c:v>
                </c:pt>
                <c:pt idx="19233">
                  <c:v>-27.258999999999993</c:v>
                </c:pt>
                <c:pt idx="19234">
                  <c:v>-27.256999999999991</c:v>
                </c:pt>
                <c:pt idx="19235">
                  <c:v>-27.254999999999995</c:v>
                </c:pt>
                <c:pt idx="19236">
                  <c:v>-27.252999999999993</c:v>
                </c:pt>
                <c:pt idx="19237">
                  <c:v>-27.250999999999998</c:v>
                </c:pt>
                <c:pt idx="19238">
                  <c:v>-27.248999999999995</c:v>
                </c:pt>
                <c:pt idx="19239">
                  <c:v>-27.246999999999993</c:v>
                </c:pt>
                <c:pt idx="19240">
                  <c:v>-27.244999999999997</c:v>
                </c:pt>
                <c:pt idx="19241">
                  <c:v>-27.242999999999995</c:v>
                </c:pt>
                <c:pt idx="19242">
                  <c:v>-27.240999999999993</c:v>
                </c:pt>
                <c:pt idx="19243">
                  <c:v>-27.238999999999997</c:v>
                </c:pt>
                <c:pt idx="19244">
                  <c:v>-27.236999999999995</c:v>
                </c:pt>
                <c:pt idx="19245">
                  <c:v>-27.234999999999992</c:v>
                </c:pt>
                <c:pt idx="19246">
                  <c:v>-27.232999999999997</c:v>
                </c:pt>
                <c:pt idx="19247">
                  <c:v>-27.230999999999995</c:v>
                </c:pt>
                <c:pt idx="19248">
                  <c:v>-27.228999999999992</c:v>
                </c:pt>
                <c:pt idx="19249">
                  <c:v>-27.226999999999997</c:v>
                </c:pt>
                <c:pt idx="19250">
                  <c:v>-27.224999999999994</c:v>
                </c:pt>
                <c:pt idx="19251">
                  <c:v>-27.222999999999992</c:v>
                </c:pt>
                <c:pt idx="19252">
                  <c:v>-27.220999999999997</c:v>
                </c:pt>
                <c:pt idx="19253">
                  <c:v>-27.218999999999994</c:v>
                </c:pt>
                <c:pt idx="19254">
                  <c:v>-27.216999999999992</c:v>
                </c:pt>
                <c:pt idx="19255">
                  <c:v>-27.214999999999996</c:v>
                </c:pt>
                <c:pt idx="19256">
                  <c:v>-27.212999999999994</c:v>
                </c:pt>
                <c:pt idx="19257">
                  <c:v>-27.210999999999991</c:v>
                </c:pt>
                <c:pt idx="19258">
                  <c:v>-27.208999999999996</c:v>
                </c:pt>
                <c:pt idx="19259">
                  <c:v>-27.206999999999994</c:v>
                </c:pt>
                <c:pt idx="19260">
                  <c:v>-27.204999999999991</c:v>
                </c:pt>
                <c:pt idx="19261">
                  <c:v>-27.202999999999996</c:v>
                </c:pt>
                <c:pt idx="19262">
                  <c:v>-27.200999999999993</c:v>
                </c:pt>
                <c:pt idx="19263">
                  <c:v>-27.198999999999991</c:v>
                </c:pt>
                <c:pt idx="19264">
                  <c:v>-27.196999999999996</c:v>
                </c:pt>
                <c:pt idx="19265">
                  <c:v>-27.194999999999993</c:v>
                </c:pt>
                <c:pt idx="19266">
                  <c:v>-27.192999999999998</c:v>
                </c:pt>
                <c:pt idx="19267">
                  <c:v>-27.190999999999995</c:v>
                </c:pt>
                <c:pt idx="19268">
                  <c:v>-27.188999999999993</c:v>
                </c:pt>
                <c:pt idx="19269">
                  <c:v>-27.186999999999998</c:v>
                </c:pt>
                <c:pt idx="19270">
                  <c:v>-27.184999999999995</c:v>
                </c:pt>
                <c:pt idx="19271">
                  <c:v>-27.182999999999993</c:v>
                </c:pt>
                <c:pt idx="19272">
                  <c:v>-27.180999999999997</c:v>
                </c:pt>
                <c:pt idx="19273">
                  <c:v>-27.178999999999995</c:v>
                </c:pt>
                <c:pt idx="19274">
                  <c:v>-27.176999999999992</c:v>
                </c:pt>
                <c:pt idx="19275">
                  <c:v>-27.174999999999997</c:v>
                </c:pt>
                <c:pt idx="19276">
                  <c:v>-27.172999999999995</c:v>
                </c:pt>
                <c:pt idx="19277">
                  <c:v>-27.170999999999992</c:v>
                </c:pt>
                <c:pt idx="19278">
                  <c:v>-27.168999999999997</c:v>
                </c:pt>
                <c:pt idx="19279">
                  <c:v>-27.166999999999994</c:v>
                </c:pt>
                <c:pt idx="19280">
                  <c:v>-27.164999999999992</c:v>
                </c:pt>
                <c:pt idx="19281">
                  <c:v>-27.162999999999997</c:v>
                </c:pt>
                <c:pt idx="19282">
                  <c:v>-27.160999999999994</c:v>
                </c:pt>
                <c:pt idx="19283">
                  <c:v>-27.158999999999992</c:v>
                </c:pt>
                <c:pt idx="19284">
                  <c:v>-27.156999999999996</c:v>
                </c:pt>
                <c:pt idx="19285">
                  <c:v>-27.154999999999994</c:v>
                </c:pt>
                <c:pt idx="19286">
                  <c:v>-27.152999999999992</c:v>
                </c:pt>
                <c:pt idx="19287">
                  <c:v>-27.150999999999996</c:v>
                </c:pt>
                <c:pt idx="19288">
                  <c:v>-27.148999999999994</c:v>
                </c:pt>
                <c:pt idx="19289">
                  <c:v>-27.146999999999991</c:v>
                </c:pt>
                <c:pt idx="19290">
                  <c:v>-27.144999999999996</c:v>
                </c:pt>
                <c:pt idx="19291">
                  <c:v>-27.142999999999994</c:v>
                </c:pt>
                <c:pt idx="19292">
                  <c:v>-27.140999999999991</c:v>
                </c:pt>
                <c:pt idx="19293">
                  <c:v>-27.138999999999996</c:v>
                </c:pt>
                <c:pt idx="19294">
                  <c:v>-27.136999999999993</c:v>
                </c:pt>
                <c:pt idx="19295">
                  <c:v>-27.134999999999991</c:v>
                </c:pt>
                <c:pt idx="19296">
                  <c:v>-27.132999999999996</c:v>
                </c:pt>
                <c:pt idx="19297">
                  <c:v>-27.130999999999993</c:v>
                </c:pt>
                <c:pt idx="19298">
                  <c:v>-27.128999999999998</c:v>
                </c:pt>
                <c:pt idx="19299">
                  <c:v>-27.126999999999995</c:v>
                </c:pt>
                <c:pt idx="19300">
                  <c:v>-27.124999999999993</c:v>
                </c:pt>
                <c:pt idx="19301">
                  <c:v>-27.122999999999998</c:v>
                </c:pt>
                <c:pt idx="19302">
                  <c:v>-27.120999999999995</c:v>
                </c:pt>
                <c:pt idx="19303">
                  <c:v>-27.118999999999993</c:v>
                </c:pt>
                <c:pt idx="19304">
                  <c:v>-27.116999999999997</c:v>
                </c:pt>
                <c:pt idx="19305">
                  <c:v>-27.114999999999995</c:v>
                </c:pt>
                <c:pt idx="19306">
                  <c:v>-27.112999999999992</c:v>
                </c:pt>
                <c:pt idx="19307">
                  <c:v>-27.110999999999997</c:v>
                </c:pt>
                <c:pt idx="19308">
                  <c:v>-27.108999999999995</c:v>
                </c:pt>
                <c:pt idx="19309">
                  <c:v>-27.106999999999992</c:v>
                </c:pt>
                <c:pt idx="19310">
                  <c:v>-27.104999999999997</c:v>
                </c:pt>
                <c:pt idx="19311">
                  <c:v>-27.102999999999994</c:v>
                </c:pt>
                <c:pt idx="19312">
                  <c:v>-27.100999999999992</c:v>
                </c:pt>
                <c:pt idx="19313">
                  <c:v>-27.098999999999997</c:v>
                </c:pt>
                <c:pt idx="19314">
                  <c:v>-27.096999999999994</c:v>
                </c:pt>
                <c:pt idx="19315">
                  <c:v>-27.094999999999992</c:v>
                </c:pt>
                <c:pt idx="19316">
                  <c:v>-27.092999999999996</c:v>
                </c:pt>
                <c:pt idx="19317">
                  <c:v>-27.090999999999994</c:v>
                </c:pt>
                <c:pt idx="19318">
                  <c:v>-27.088999999999992</c:v>
                </c:pt>
                <c:pt idx="19319">
                  <c:v>-27.086999999999996</c:v>
                </c:pt>
                <c:pt idx="19320">
                  <c:v>-27.084999999999994</c:v>
                </c:pt>
                <c:pt idx="19321">
                  <c:v>-27.082999999999991</c:v>
                </c:pt>
                <c:pt idx="19322">
                  <c:v>-27.080999999999996</c:v>
                </c:pt>
                <c:pt idx="19323">
                  <c:v>-27.078999999999994</c:v>
                </c:pt>
                <c:pt idx="19324">
                  <c:v>-27.076999999999991</c:v>
                </c:pt>
                <c:pt idx="19325">
                  <c:v>-27.074999999999996</c:v>
                </c:pt>
                <c:pt idx="19326">
                  <c:v>-27.072999999999993</c:v>
                </c:pt>
                <c:pt idx="19327">
                  <c:v>-27.070999999999991</c:v>
                </c:pt>
                <c:pt idx="19328">
                  <c:v>-27.068999999999996</c:v>
                </c:pt>
                <c:pt idx="19329">
                  <c:v>-27.066999999999993</c:v>
                </c:pt>
                <c:pt idx="19330">
                  <c:v>-27.064999999999998</c:v>
                </c:pt>
                <c:pt idx="19331">
                  <c:v>-27.062999999999995</c:v>
                </c:pt>
                <c:pt idx="19332">
                  <c:v>-27.060999999999993</c:v>
                </c:pt>
                <c:pt idx="19333">
                  <c:v>-27.058999999999997</c:v>
                </c:pt>
                <c:pt idx="19334">
                  <c:v>-27.056999999999995</c:v>
                </c:pt>
                <c:pt idx="19335">
                  <c:v>-27.054999999999993</c:v>
                </c:pt>
                <c:pt idx="19336">
                  <c:v>-27.052999999999997</c:v>
                </c:pt>
                <c:pt idx="19337">
                  <c:v>-27.050999999999995</c:v>
                </c:pt>
                <c:pt idx="19338">
                  <c:v>-27.048999999999992</c:v>
                </c:pt>
                <c:pt idx="19339">
                  <c:v>-27.046999999999997</c:v>
                </c:pt>
                <c:pt idx="19340">
                  <c:v>-27.044999999999995</c:v>
                </c:pt>
                <c:pt idx="19341">
                  <c:v>-27.042999999999992</c:v>
                </c:pt>
                <c:pt idx="19342">
                  <c:v>-27.040999999999997</c:v>
                </c:pt>
                <c:pt idx="19343">
                  <c:v>-27.038999999999994</c:v>
                </c:pt>
                <c:pt idx="19344">
                  <c:v>-27.036999999999992</c:v>
                </c:pt>
                <c:pt idx="19345">
                  <c:v>-27.034999999999997</c:v>
                </c:pt>
                <c:pt idx="19346">
                  <c:v>-27.032999999999994</c:v>
                </c:pt>
                <c:pt idx="19347">
                  <c:v>-27.030999999999992</c:v>
                </c:pt>
                <c:pt idx="19348">
                  <c:v>-27.028999999999996</c:v>
                </c:pt>
                <c:pt idx="19349">
                  <c:v>-27.026999999999994</c:v>
                </c:pt>
                <c:pt idx="19350">
                  <c:v>-27.024999999999991</c:v>
                </c:pt>
                <c:pt idx="19351">
                  <c:v>-27.022999999999996</c:v>
                </c:pt>
                <c:pt idx="19352">
                  <c:v>-27.020999999999994</c:v>
                </c:pt>
                <c:pt idx="19353">
                  <c:v>-27.018999999999991</c:v>
                </c:pt>
                <c:pt idx="19354">
                  <c:v>-27.016999999999996</c:v>
                </c:pt>
                <c:pt idx="19355">
                  <c:v>-27.014999999999993</c:v>
                </c:pt>
                <c:pt idx="19356">
                  <c:v>-27.012999999999991</c:v>
                </c:pt>
                <c:pt idx="19357">
                  <c:v>-27.010999999999996</c:v>
                </c:pt>
                <c:pt idx="19358">
                  <c:v>-27.008999999999993</c:v>
                </c:pt>
                <c:pt idx="19359">
                  <c:v>-27.006999999999991</c:v>
                </c:pt>
                <c:pt idx="19360">
                  <c:v>-27.004999999999995</c:v>
                </c:pt>
                <c:pt idx="19361">
                  <c:v>-27.002999999999993</c:v>
                </c:pt>
                <c:pt idx="19362">
                  <c:v>-27.000999999999998</c:v>
                </c:pt>
                <c:pt idx="19363">
                  <c:v>-26.998999999999995</c:v>
                </c:pt>
                <c:pt idx="19364">
                  <c:v>-26.996999999999993</c:v>
                </c:pt>
                <c:pt idx="19365">
                  <c:v>-26.994999999999997</c:v>
                </c:pt>
                <c:pt idx="19366">
                  <c:v>-26.992999999999995</c:v>
                </c:pt>
                <c:pt idx="19367">
                  <c:v>-26.990999999999993</c:v>
                </c:pt>
                <c:pt idx="19368">
                  <c:v>-26.988999999999997</c:v>
                </c:pt>
                <c:pt idx="19369">
                  <c:v>-26.986999999999995</c:v>
                </c:pt>
                <c:pt idx="19370">
                  <c:v>-26.984999999999992</c:v>
                </c:pt>
                <c:pt idx="19371">
                  <c:v>-26.982999999999997</c:v>
                </c:pt>
                <c:pt idx="19372">
                  <c:v>-26.980999999999995</c:v>
                </c:pt>
                <c:pt idx="19373">
                  <c:v>-26.978999999999992</c:v>
                </c:pt>
                <c:pt idx="19374">
                  <c:v>-26.976999999999997</c:v>
                </c:pt>
                <c:pt idx="19375">
                  <c:v>-26.974999999999994</c:v>
                </c:pt>
                <c:pt idx="19376">
                  <c:v>-26.972999999999992</c:v>
                </c:pt>
                <c:pt idx="19377">
                  <c:v>-26.970999999999997</c:v>
                </c:pt>
                <c:pt idx="19378">
                  <c:v>-26.968999999999994</c:v>
                </c:pt>
                <c:pt idx="19379">
                  <c:v>-26.966999999999992</c:v>
                </c:pt>
                <c:pt idx="19380">
                  <c:v>-26.964999999999996</c:v>
                </c:pt>
                <c:pt idx="19381">
                  <c:v>-26.962999999999994</c:v>
                </c:pt>
                <c:pt idx="19382">
                  <c:v>-26.960999999999991</c:v>
                </c:pt>
                <c:pt idx="19383">
                  <c:v>-26.958999999999996</c:v>
                </c:pt>
                <c:pt idx="19384">
                  <c:v>-26.956999999999994</c:v>
                </c:pt>
                <c:pt idx="19385">
                  <c:v>-26.954999999999991</c:v>
                </c:pt>
                <c:pt idx="19386">
                  <c:v>-26.952999999999996</c:v>
                </c:pt>
                <c:pt idx="19387">
                  <c:v>-26.950999999999993</c:v>
                </c:pt>
                <c:pt idx="19388">
                  <c:v>-26.948999999999991</c:v>
                </c:pt>
                <c:pt idx="19389">
                  <c:v>-26.946999999999996</c:v>
                </c:pt>
                <c:pt idx="19390">
                  <c:v>-26.944999999999993</c:v>
                </c:pt>
                <c:pt idx="19391">
                  <c:v>-26.942999999999998</c:v>
                </c:pt>
                <c:pt idx="19392">
                  <c:v>-26.940999999999995</c:v>
                </c:pt>
                <c:pt idx="19393">
                  <c:v>-26.938999999999993</c:v>
                </c:pt>
                <c:pt idx="19394">
                  <c:v>-26.936999999999998</c:v>
                </c:pt>
                <c:pt idx="19395">
                  <c:v>-26.934999999999995</c:v>
                </c:pt>
                <c:pt idx="19396">
                  <c:v>-26.932999999999993</c:v>
                </c:pt>
                <c:pt idx="19397">
                  <c:v>-26.930999999999997</c:v>
                </c:pt>
                <c:pt idx="19398">
                  <c:v>-26.928999999999995</c:v>
                </c:pt>
                <c:pt idx="19399">
                  <c:v>-26.926999999999992</c:v>
                </c:pt>
                <c:pt idx="19400">
                  <c:v>-26.924999999999997</c:v>
                </c:pt>
                <c:pt idx="19401">
                  <c:v>-26.922999999999995</c:v>
                </c:pt>
                <c:pt idx="19402">
                  <c:v>-26.920999999999992</c:v>
                </c:pt>
                <c:pt idx="19403">
                  <c:v>-26.918999999999997</c:v>
                </c:pt>
                <c:pt idx="19404">
                  <c:v>-26.916999999999994</c:v>
                </c:pt>
                <c:pt idx="19405">
                  <c:v>-26.914999999999992</c:v>
                </c:pt>
                <c:pt idx="19406">
                  <c:v>-26.912999999999997</c:v>
                </c:pt>
                <c:pt idx="19407">
                  <c:v>-26.910999999999994</c:v>
                </c:pt>
                <c:pt idx="19408">
                  <c:v>-26.908999999999992</c:v>
                </c:pt>
                <c:pt idx="19409">
                  <c:v>-26.906999999999996</c:v>
                </c:pt>
                <c:pt idx="19410">
                  <c:v>-26.904999999999994</c:v>
                </c:pt>
                <c:pt idx="19411">
                  <c:v>-26.902999999999992</c:v>
                </c:pt>
                <c:pt idx="19412">
                  <c:v>-26.900999999999996</c:v>
                </c:pt>
                <c:pt idx="19413">
                  <c:v>-26.898999999999994</c:v>
                </c:pt>
                <c:pt idx="19414">
                  <c:v>-26.896999999999991</c:v>
                </c:pt>
                <c:pt idx="19415">
                  <c:v>-26.894999999999996</c:v>
                </c:pt>
                <c:pt idx="19416">
                  <c:v>-26.892999999999994</c:v>
                </c:pt>
                <c:pt idx="19417">
                  <c:v>-26.890999999999991</c:v>
                </c:pt>
                <c:pt idx="19418">
                  <c:v>-26.888999999999996</c:v>
                </c:pt>
                <c:pt idx="19419">
                  <c:v>-26.886999999999993</c:v>
                </c:pt>
                <c:pt idx="19420">
                  <c:v>-26.884999999999991</c:v>
                </c:pt>
                <c:pt idx="19421">
                  <c:v>-26.882999999999996</c:v>
                </c:pt>
                <c:pt idx="19422">
                  <c:v>-26.880999999999993</c:v>
                </c:pt>
                <c:pt idx="19423">
                  <c:v>-26.878999999999998</c:v>
                </c:pt>
                <c:pt idx="19424">
                  <c:v>-26.876999999999995</c:v>
                </c:pt>
                <c:pt idx="19425">
                  <c:v>-26.874999999999993</c:v>
                </c:pt>
                <c:pt idx="19426">
                  <c:v>-26.872999999999998</c:v>
                </c:pt>
                <c:pt idx="19427">
                  <c:v>-26.870999999999995</c:v>
                </c:pt>
                <c:pt idx="19428">
                  <c:v>-26.868999999999993</c:v>
                </c:pt>
                <c:pt idx="19429">
                  <c:v>-26.866999999999997</c:v>
                </c:pt>
                <c:pt idx="19430">
                  <c:v>-26.864999999999995</c:v>
                </c:pt>
                <c:pt idx="19431">
                  <c:v>-26.862999999999992</c:v>
                </c:pt>
                <c:pt idx="19432">
                  <c:v>-26.860999999999997</c:v>
                </c:pt>
                <c:pt idx="19433">
                  <c:v>-26.858999999999995</c:v>
                </c:pt>
                <c:pt idx="19434">
                  <c:v>-26.856999999999992</c:v>
                </c:pt>
                <c:pt idx="19435">
                  <c:v>-26.854999999999997</c:v>
                </c:pt>
                <c:pt idx="19436">
                  <c:v>-26.852999999999994</c:v>
                </c:pt>
                <c:pt idx="19437">
                  <c:v>-26.850999999999992</c:v>
                </c:pt>
                <c:pt idx="19438">
                  <c:v>-26.848999999999997</c:v>
                </c:pt>
                <c:pt idx="19439">
                  <c:v>-26.846999999999994</c:v>
                </c:pt>
                <c:pt idx="19440">
                  <c:v>-26.844999999999992</c:v>
                </c:pt>
                <c:pt idx="19441">
                  <c:v>-26.842999999999996</c:v>
                </c:pt>
                <c:pt idx="19442">
                  <c:v>-26.840999999999994</c:v>
                </c:pt>
                <c:pt idx="19443">
                  <c:v>-26.838999999999992</c:v>
                </c:pt>
                <c:pt idx="19444">
                  <c:v>-26.836999999999996</c:v>
                </c:pt>
                <c:pt idx="19445">
                  <c:v>-26.834999999999994</c:v>
                </c:pt>
                <c:pt idx="19446">
                  <c:v>-26.832999999999991</c:v>
                </c:pt>
                <c:pt idx="19447">
                  <c:v>-26.830999999999996</c:v>
                </c:pt>
                <c:pt idx="19448">
                  <c:v>-26.828999999999994</c:v>
                </c:pt>
                <c:pt idx="19449">
                  <c:v>-26.826999999999991</c:v>
                </c:pt>
                <c:pt idx="19450">
                  <c:v>-26.824999999999996</c:v>
                </c:pt>
                <c:pt idx="19451">
                  <c:v>-26.822999999999993</c:v>
                </c:pt>
                <c:pt idx="19452">
                  <c:v>-26.820999999999991</c:v>
                </c:pt>
                <c:pt idx="19453">
                  <c:v>-26.818999999999996</c:v>
                </c:pt>
                <c:pt idx="19454">
                  <c:v>-26.816999999999993</c:v>
                </c:pt>
                <c:pt idx="19455">
                  <c:v>-26.814999999999998</c:v>
                </c:pt>
                <c:pt idx="19456">
                  <c:v>-26.812999999999995</c:v>
                </c:pt>
                <c:pt idx="19457">
                  <c:v>-26.810999999999993</c:v>
                </c:pt>
                <c:pt idx="19458">
                  <c:v>-26.808999999999997</c:v>
                </c:pt>
                <c:pt idx="19459">
                  <c:v>-26.806999999999995</c:v>
                </c:pt>
                <c:pt idx="19460">
                  <c:v>-26.804999999999993</c:v>
                </c:pt>
                <c:pt idx="19461">
                  <c:v>-26.802999999999997</c:v>
                </c:pt>
                <c:pt idx="19462">
                  <c:v>-26.800999999999995</c:v>
                </c:pt>
                <c:pt idx="19463">
                  <c:v>-26.798999999999992</c:v>
                </c:pt>
                <c:pt idx="19464">
                  <c:v>-26.796999999999997</c:v>
                </c:pt>
                <c:pt idx="19465">
                  <c:v>-26.794999999999995</c:v>
                </c:pt>
                <c:pt idx="19466">
                  <c:v>-26.792999999999992</c:v>
                </c:pt>
                <c:pt idx="19467">
                  <c:v>-26.790999999999997</c:v>
                </c:pt>
                <c:pt idx="19468">
                  <c:v>-26.788999999999994</c:v>
                </c:pt>
                <c:pt idx="19469">
                  <c:v>-26.786999999999992</c:v>
                </c:pt>
                <c:pt idx="19470">
                  <c:v>-26.784999999999997</c:v>
                </c:pt>
                <c:pt idx="19471">
                  <c:v>-26.782999999999994</c:v>
                </c:pt>
                <c:pt idx="19472">
                  <c:v>-26.780999999999992</c:v>
                </c:pt>
                <c:pt idx="19473">
                  <c:v>-26.778999999999996</c:v>
                </c:pt>
                <c:pt idx="19474">
                  <c:v>-26.776999999999994</c:v>
                </c:pt>
                <c:pt idx="19475">
                  <c:v>-26.774999999999991</c:v>
                </c:pt>
                <c:pt idx="19476">
                  <c:v>-26.772999999999996</c:v>
                </c:pt>
                <c:pt idx="19477">
                  <c:v>-26.770999999999994</c:v>
                </c:pt>
                <c:pt idx="19478">
                  <c:v>-26.768999999999991</c:v>
                </c:pt>
                <c:pt idx="19479">
                  <c:v>-26.766999999999996</c:v>
                </c:pt>
                <c:pt idx="19480">
                  <c:v>-26.764999999999993</c:v>
                </c:pt>
                <c:pt idx="19481">
                  <c:v>-26.762999999999991</c:v>
                </c:pt>
                <c:pt idx="19482">
                  <c:v>-26.760999999999996</c:v>
                </c:pt>
                <c:pt idx="19483">
                  <c:v>-26.758999999999993</c:v>
                </c:pt>
                <c:pt idx="19484">
                  <c:v>-26.756999999999991</c:v>
                </c:pt>
                <c:pt idx="19485">
                  <c:v>-26.754999999999995</c:v>
                </c:pt>
                <c:pt idx="19486">
                  <c:v>-26.752999999999993</c:v>
                </c:pt>
                <c:pt idx="19487">
                  <c:v>-26.750999999999998</c:v>
                </c:pt>
                <c:pt idx="19488">
                  <c:v>-26.748999999999995</c:v>
                </c:pt>
                <c:pt idx="19489">
                  <c:v>-26.746999999999993</c:v>
                </c:pt>
                <c:pt idx="19490">
                  <c:v>-26.744999999999997</c:v>
                </c:pt>
                <c:pt idx="19491">
                  <c:v>-26.742999999999995</c:v>
                </c:pt>
                <c:pt idx="19492">
                  <c:v>-26.740999999999993</c:v>
                </c:pt>
                <c:pt idx="19493">
                  <c:v>-26.738999999999997</c:v>
                </c:pt>
                <c:pt idx="19494">
                  <c:v>-26.736999999999995</c:v>
                </c:pt>
                <c:pt idx="19495">
                  <c:v>-26.734999999999992</c:v>
                </c:pt>
                <c:pt idx="19496">
                  <c:v>-26.732999999999997</c:v>
                </c:pt>
                <c:pt idx="19497">
                  <c:v>-26.730999999999995</c:v>
                </c:pt>
                <c:pt idx="19498">
                  <c:v>-26.728999999999992</c:v>
                </c:pt>
                <c:pt idx="19499">
                  <c:v>-26.726999999999997</c:v>
                </c:pt>
                <c:pt idx="19500">
                  <c:v>-26.724999999999994</c:v>
                </c:pt>
                <c:pt idx="19501">
                  <c:v>-26.722999999999992</c:v>
                </c:pt>
                <c:pt idx="19502">
                  <c:v>-26.720999999999997</c:v>
                </c:pt>
                <c:pt idx="19503">
                  <c:v>-26.718999999999994</c:v>
                </c:pt>
                <c:pt idx="19504">
                  <c:v>-26.716999999999992</c:v>
                </c:pt>
                <c:pt idx="19505">
                  <c:v>-26.714999999999996</c:v>
                </c:pt>
                <c:pt idx="19506">
                  <c:v>-26.712999999999994</c:v>
                </c:pt>
                <c:pt idx="19507">
                  <c:v>-26.710999999999991</c:v>
                </c:pt>
                <c:pt idx="19508">
                  <c:v>-26.708999999999996</c:v>
                </c:pt>
                <c:pt idx="19509">
                  <c:v>-26.706999999999994</c:v>
                </c:pt>
                <c:pt idx="19510">
                  <c:v>-26.704999999999991</c:v>
                </c:pt>
                <c:pt idx="19511">
                  <c:v>-26.702999999999996</c:v>
                </c:pt>
                <c:pt idx="19512">
                  <c:v>-26.700999999999993</c:v>
                </c:pt>
                <c:pt idx="19513">
                  <c:v>-26.698999999999991</c:v>
                </c:pt>
                <c:pt idx="19514">
                  <c:v>-26.696999999999996</c:v>
                </c:pt>
                <c:pt idx="19515">
                  <c:v>-26.694999999999993</c:v>
                </c:pt>
                <c:pt idx="19516">
                  <c:v>-26.692999999999998</c:v>
                </c:pt>
                <c:pt idx="19517">
                  <c:v>-26.690999999999995</c:v>
                </c:pt>
                <c:pt idx="19518">
                  <c:v>-26.688999999999993</c:v>
                </c:pt>
                <c:pt idx="19519">
                  <c:v>-26.686999999999998</c:v>
                </c:pt>
                <c:pt idx="19520">
                  <c:v>-26.684999999999995</c:v>
                </c:pt>
                <c:pt idx="19521">
                  <c:v>-26.682999999999993</c:v>
                </c:pt>
                <c:pt idx="19522">
                  <c:v>-26.680999999999997</c:v>
                </c:pt>
                <c:pt idx="19523">
                  <c:v>-26.678999999999995</c:v>
                </c:pt>
                <c:pt idx="19524">
                  <c:v>-26.676999999999992</c:v>
                </c:pt>
                <c:pt idx="19525">
                  <c:v>-26.674999999999997</c:v>
                </c:pt>
                <c:pt idx="19526">
                  <c:v>-26.672999999999995</c:v>
                </c:pt>
                <c:pt idx="19527">
                  <c:v>-26.670999999999992</c:v>
                </c:pt>
                <c:pt idx="19528">
                  <c:v>-26.668999999999997</c:v>
                </c:pt>
                <c:pt idx="19529">
                  <c:v>-26.666999999999994</c:v>
                </c:pt>
                <c:pt idx="19530">
                  <c:v>-26.664999999999992</c:v>
                </c:pt>
                <c:pt idx="19531">
                  <c:v>-26.662999999999997</c:v>
                </c:pt>
                <c:pt idx="19532">
                  <c:v>-26.660999999999994</c:v>
                </c:pt>
                <c:pt idx="19533">
                  <c:v>-26.658999999999992</c:v>
                </c:pt>
                <c:pt idx="19534">
                  <c:v>-26.656999999999996</c:v>
                </c:pt>
                <c:pt idx="19535">
                  <c:v>-26.654999999999994</c:v>
                </c:pt>
                <c:pt idx="19536">
                  <c:v>-26.652999999999992</c:v>
                </c:pt>
                <c:pt idx="19537">
                  <c:v>-26.650999999999996</c:v>
                </c:pt>
                <c:pt idx="19538">
                  <c:v>-26.648999999999994</c:v>
                </c:pt>
                <c:pt idx="19539">
                  <c:v>-26.646999999999991</c:v>
                </c:pt>
                <c:pt idx="19540">
                  <c:v>-26.644999999999996</c:v>
                </c:pt>
                <c:pt idx="19541">
                  <c:v>-26.642999999999994</c:v>
                </c:pt>
                <c:pt idx="19542">
                  <c:v>-26.640999999999991</c:v>
                </c:pt>
                <c:pt idx="19543">
                  <c:v>-26.638999999999996</c:v>
                </c:pt>
                <c:pt idx="19544">
                  <c:v>-26.636999999999993</c:v>
                </c:pt>
                <c:pt idx="19545">
                  <c:v>-26.634999999999991</c:v>
                </c:pt>
                <c:pt idx="19546">
                  <c:v>-26.632999999999996</c:v>
                </c:pt>
                <c:pt idx="19547">
                  <c:v>-26.630999999999993</c:v>
                </c:pt>
                <c:pt idx="19548">
                  <c:v>-26.628999999999998</c:v>
                </c:pt>
                <c:pt idx="19549">
                  <c:v>-26.626999999999995</c:v>
                </c:pt>
                <c:pt idx="19550">
                  <c:v>-26.624999999999993</c:v>
                </c:pt>
                <c:pt idx="19551">
                  <c:v>-26.622999999999998</c:v>
                </c:pt>
                <c:pt idx="19552">
                  <c:v>-26.620999999999995</c:v>
                </c:pt>
                <c:pt idx="19553">
                  <c:v>-26.618999999999993</c:v>
                </c:pt>
                <c:pt idx="19554">
                  <c:v>-26.616999999999997</c:v>
                </c:pt>
                <c:pt idx="19555">
                  <c:v>-26.614999999999995</c:v>
                </c:pt>
                <c:pt idx="19556">
                  <c:v>-26.612999999999992</c:v>
                </c:pt>
                <c:pt idx="19557">
                  <c:v>-26.610999999999997</c:v>
                </c:pt>
                <c:pt idx="19558">
                  <c:v>-26.608999999999995</c:v>
                </c:pt>
                <c:pt idx="19559">
                  <c:v>-26.606999999999992</c:v>
                </c:pt>
                <c:pt idx="19560">
                  <c:v>-26.604999999999997</c:v>
                </c:pt>
                <c:pt idx="19561">
                  <c:v>-26.602999999999994</c:v>
                </c:pt>
                <c:pt idx="19562">
                  <c:v>-26.600999999999992</c:v>
                </c:pt>
                <c:pt idx="19563">
                  <c:v>-26.598999999999997</c:v>
                </c:pt>
                <c:pt idx="19564">
                  <c:v>-26.596999999999994</c:v>
                </c:pt>
                <c:pt idx="19565">
                  <c:v>-26.594999999999992</c:v>
                </c:pt>
                <c:pt idx="19566">
                  <c:v>-26.592999999999996</c:v>
                </c:pt>
                <c:pt idx="19567">
                  <c:v>-26.590999999999994</c:v>
                </c:pt>
                <c:pt idx="19568">
                  <c:v>-26.588999999999992</c:v>
                </c:pt>
                <c:pt idx="19569">
                  <c:v>-26.586999999999996</c:v>
                </c:pt>
                <c:pt idx="19570">
                  <c:v>-26.584999999999994</c:v>
                </c:pt>
                <c:pt idx="19571">
                  <c:v>-26.582999999999991</c:v>
                </c:pt>
                <c:pt idx="19572">
                  <c:v>-26.580999999999996</c:v>
                </c:pt>
                <c:pt idx="19573">
                  <c:v>-26.578999999999994</c:v>
                </c:pt>
                <c:pt idx="19574">
                  <c:v>-26.576999999999991</c:v>
                </c:pt>
                <c:pt idx="19575">
                  <c:v>-26.574999999999996</c:v>
                </c:pt>
                <c:pt idx="19576">
                  <c:v>-26.572999999999993</c:v>
                </c:pt>
                <c:pt idx="19577">
                  <c:v>-26.570999999999991</c:v>
                </c:pt>
                <c:pt idx="19578">
                  <c:v>-26.568999999999996</c:v>
                </c:pt>
                <c:pt idx="19579">
                  <c:v>-26.566999999999993</c:v>
                </c:pt>
                <c:pt idx="19580">
                  <c:v>-26.564999999999998</c:v>
                </c:pt>
                <c:pt idx="19581">
                  <c:v>-26.562999999999995</c:v>
                </c:pt>
                <c:pt idx="19582">
                  <c:v>-26.560999999999993</c:v>
                </c:pt>
                <c:pt idx="19583">
                  <c:v>-26.558999999999997</c:v>
                </c:pt>
                <c:pt idx="19584">
                  <c:v>-26.556999999999995</c:v>
                </c:pt>
                <c:pt idx="19585">
                  <c:v>-26.554999999999993</c:v>
                </c:pt>
                <c:pt idx="19586">
                  <c:v>-26.552999999999997</c:v>
                </c:pt>
                <c:pt idx="19587">
                  <c:v>-26.550999999999995</c:v>
                </c:pt>
                <c:pt idx="19588">
                  <c:v>-26.548999999999992</c:v>
                </c:pt>
                <c:pt idx="19589">
                  <c:v>-26.546999999999997</c:v>
                </c:pt>
                <c:pt idx="19590">
                  <c:v>-26.544999999999995</c:v>
                </c:pt>
                <c:pt idx="19591">
                  <c:v>-26.542999999999992</c:v>
                </c:pt>
                <c:pt idx="19592">
                  <c:v>-26.540999999999997</c:v>
                </c:pt>
                <c:pt idx="19593">
                  <c:v>-26.538999999999994</c:v>
                </c:pt>
                <c:pt idx="19594">
                  <c:v>-26.536999999999992</c:v>
                </c:pt>
                <c:pt idx="19595">
                  <c:v>-26.534999999999997</c:v>
                </c:pt>
                <c:pt idx="19596">
                  <c:v>-26.532999999999994</c:v>
                </c:pt>
                <c:pt idx="19597">
                  <c:v>-26.530999999999992</c:v>
                </c:pt>
                <c:pt idx="19598">
                  <c:v>-26.528999999999996</c:v>
                </c:pt>
                <c:pt idx="19599">
                  <c:v>-26.526999999999994</c:v>
                </c:pt>
                <c:pt idx="19600">
                  <c:v>-26.524999999999991</c:v>
                </c:pt>
                <c:pt idx="19601">
                  <c:v>-26.522999999999996</c:v>
                </c:pt>
                <c:pt idx="19602">
                  <c:v>-26.520999999999994</c:v>
                </c:pt>
                <c:pt idx="19603">
                  <c:v>-26.518999999999991</c:v>
                </c:pt>
                <c:pt idx="19604">
                  <c:v>-26.516999999999996</c:v>
                </c:pt>
                <c:pt idx="19605">
                  <c:v>-26.514999999999993</c:v>
                </c:pt>
                <c:pt idx="19606">
                  <c:v>-26.512999999999991</c:v>
                </c:pt>
                <c:pt idx="19607">
                  <c:v>-26.510999999999996</c:v>
                </c:pt>
                <c:pt idx="19608">
                  <c:v>-26.508999999999993</c:v>
                </c:pt>
                <c:pt idx="19609">
                  <c:v>-26.506999999999991</c:v>
                </c:pt>
                <c:pt idx="19610">
                  <c:v>-26.504999999999995</c:v>
                </c:pt>
                <c:pt idx="19611">
                  <c:v>-26.502999999999993</c:v>
                </c:pt>
                <c:pt idx="19612">
                  <c:v>-26.500999999999998</c:v>
                </c:pt>
                <c:pt idx="19613">
                  <c:v>-26.498999999999995</c:v>
                </c:pt>
                <c:pt idx="19614">
                  <c:v>-26.496999999999993</c:v>
                </c:pt>
                <c:pt idx="19615">
                  <c:v>-26.494999999999997</c:v>
                </c:pt>
                <c:pt idx="19616">
                  <c:v>-26.492999999999995</c:v>
                </c:pt>
                <c:pt idx="19617">
                  <c:v>-26.490999999999993</c:v>
                </c:pt>
                <c:pt idx="19618">
                  <c:v>-26.488999999999997</c:v>
                </c:pt>
                <c:pt idx="19619">
                  <c:v>-26.486999999999995</c:v>
                </c:pt>
                <c:pt idx="19620">
                  <c:v>-26.484999999999992</c:v>
                </c:pt>
                <c:pt idx="19621">
                  <c:v>-26.482999999999997</c:v>
                </c:pt>
                <c:pt idx="19622">
                  <c:v>-26.480999999999995</c:v>
                </c:pt>
                <c:pt idx="19623">
                  <c:v>-26.478999999999992</c:v>
                </c:pt>
                <c:pt idx="19624">
                  <c:v>-26.476999999999997</c:v>
                </c:pt>
                <c:pt idx="19625">
                  <c:v>-26.474999999999994</c:v>
                </c:pt>
                <c:pt idx="19626">
                  <c:v>-26.472999999999992</c:v>
                </c:pt>
                <c:pt idx="19627">
                  <c:v>-26.470999999999997</c:v>
                </c:pt>
                <c:pt idx="19628">
                  <c:v>-26.468999999999994</c:v>
                </c:pt>
                <c:pt idx="19629">
                  <c:v>-26.466999999999992</c:v>
                </c:pt>
                <c:pt idx="19630">
                  <c:v>-26.464999999999996</c:v>
                </c:pt>
                <c:pt idx="19631">
                  <c:v>-26.462999999999994</c:v>
                </c:pt>
                <c:pt idx="19632">
                  <c:v>-26.460999999999991</c:v>
                </c:pt>
                <c:pt idx="19633">
                  <c:v>-26.458999999999996</c:v>
                </c:pt>
                <c:pt idx="19634">
                  <c:v>-26.456999999999994</c:v>
                </c:pt>
                <c:pt idx="19635">
                  <c:v>-26.454999999999991</c:v>
                </c:pt>
                <c:pt idx="19636">
                  <c:v>-26.452999999999996</c:v>
                </c:pt>
                <c:pt idx="19637">
                  <c:v>-26.450999999999993</c:v>
                </c:pt>
                <c:pt idx="19638">
                  <c:v>-26.448999999999991</c:v>
                </c:pt>
                <c:pt idx="19639">
                  <c:v>-26.446999999999996</c:v>
                </c:pt>
                <c:pt idx="19640">
                  <c:v>-26.444999999999993</c:v>
                </c:pt>
                <c:pt idx="19641">
                  <c:v>-26.442999999999998</c:v>
                </c:pt>
                <c:pt idx="19642">
                  <c:v>-26.440999999999995</c:v>
                </c:pt>
                <c:pt idx="19643">
                  <c:v>-26.438999999999993</c:v>
                </c:pt>
                <c:pt idx="19644">
                  <c:v>-26.436999999999998</c:v>
                </c:pt>
                <c:pt idx="19645">
                  <c:v>-26.434999999999995</c:v>
                </c:pt>
                <c:pt idx="19646">
                  <c:v>-26.432999999999993</c:v>
                </c:pt>
                <c:pt idx="19647">
                  <c:v>-26.430999999999997</c:v>
                </c:pt>
                <c:pt idx="19648">
                  <c:v>-26.428999999999995</c:v>
                </c:pt>
                <c:pt idx="19649">
                  <c:v>-26.426999999999992</c:v>
                </c:pt>
                <c:pt idx="19650">
                  <c:v>-26.424999999999997</c:v>
                </c:pt>
                <c:pt idx="19651">
                  <c:v>-26.422999999999995</c:v>
                </c:pt>
                <c:pt idx="19652">
                  <c:v>-26.420999999999992</c:v>
                </c:pt>
                <c:pt idx="19653">
                  <c:v>-26.418999999999997</c:v>
                </c:pt>
                <c:pt idx="19654">
                  <c:v>-26.416999999999994</c:v>
                </c:pt>
                <c:pt idx="19655">
                  <c:v>-26.414999999999992</c:v>
                </c:pt>
                <c:pt idx="19656">
                  <c:v>-26.412999999999997</c:v>
                </c:pt>
                <c:pt idx="19657">
                  <c:v>-26.410999999999994</c:v>
                </c:pt>
                <c:pt idx="19658">
                  <c:v>-26.408999999999992</c:v>
                </c:pt>
                <c:pt idx="19659">
                  <c:v>-26.406999999999996</c:v>
                </c:pt>
                <c:pt idx="19660">
                  <c:v>-26.404999999999994</c:v>
                </c:pt>
                <c:pt idx="19661">
                  <c:v>-26.402999999999992</c:v>
                </c:pt>
                <c:pt idx="19662">
                  <c:v>-26.400999999999996</c:v>
                </c:pt>
                <c:pt idx="19663">
                  <c:v>-26.398999999999994</c:v>
                </c:pt>
                <c:pt idx="19664">
                  <c:v>-26.396999999999991</c:v>
                </c:pt>
                <c:pt idx="19665">
                  <c:v>-26.394999999999996</c:v>
                </c:pt>
                <c:pt idx="19666">
                  <c:v>-26.392999999999994</c:v>
                </c:pt>
                <c:pt idx="19667">
                  <c:v>-26.390999999999991</c:v>
                </c:pt>
                <c:pt idx="19668">
                  <c:v>-26.388999999999996</c:v>
                </c:pt>
                <c:pt idx="19669">
                  <c:v>-26.386999999999993</c:v>
                </c:pt>
                <c:pt idx="19670">
                  <c:v>-26.384999999999991</c:v>
                </c:pt>
                <c:pt idx="19671">
                  <c:v>-26.382999999999996</c:v>
                </c:pt>
                <c:pt idx="19672">
                  <c:v>-26.380999999999993</c:v>
                </c:pt>
                <c:pt idx="19673">
                  <c:v>-26.378999999999998</c:v>
                </c:pt>
                <c:pt idx="19674">
                  <c:v>-26.376999999999995</c:v>
                </c:pt>
                <c:pt idx="19675">
                  <c:v>-26.374999999999993</c:v>
                </c:pt>
                <c:pt idx="19676">
                  <c:v>-26.372999999999998</c:v>
                </c:pt>
                <c:pt idx="19677">
                  <c:v>-26.370999999999995</c:v>
                </c:pt>
                <c:pt idx="19678">
                  <c:v>-26.368999999999993</c:v>
                </c:pt>
                <c:pt idx="19679">
                  <c:v>-26.366999999999997</c:v>
                </c:pt>
                <c:pt idx="19680">
                  <c:v>-26.364999999999995</c:v>
                </c:pt>
                <c:pt idx="19681">
                  <c:v>-26.362999999999992</c:v>
                </c:pt>
                <c:pt idx="19682">
                  <c:v>-26.360999999999997</c:v>
                </c:pt>
                <c:pt idx="19683">
                  <c:v>-26.358999999999995</c:v>
                </c:pt>
                <c:pt idx="19684">
                  <c:v>-26.356999999999992</c:v>
                </c:pt>
                <c:pt idx="19685">
                  <c:v>-26.354999999999997</c:v>
                </c:pt>
                <c:pt idx="19686">
                  <c:v>-26.352999999999994</c:v>
                </c:pt>
                <c:pt idx="19687">
                  <c:v>-26.350999999999992</c:v>
                </c:pt>
                <c:pt idx="19688">
                  <c:v>-26.348999999999997</c:v>
                </c:pt>
                <c:pt idx="19689">
                  <c:v>-26.346999999999994</c:v>
                </c:pt>
                <c:pt idx="19690">
                  <c:v>-26.344999999999992</c:v>
                </c:pt>
                <c:pt idx="19691">
                  <c:v>-26.342999999999996</c:v>
                </c:pt>
                <c:pt idx="19692">
                  <c:v>-26.340999999999994</c:v>
                </c:pt>
                <c:pt idx="19693">
                  <c:v>-26.338999999999992</c:v>
                </c:pt>
                <c:pt idx="19694">
                  <c:v>-26.336999999999996</c:v>
                </c:pt>
                <c:pt idx="19695">
                  <c:v>-26.334999999999994</c:v>
                </c:pt>
                <c:pt idx="19696">
                  <c:v>-26.332999999999991</c:v>
                </c:pt>
                <c:pt idx="19697">
                  <c:v>-26.330999999999996</c:v>
                </c:pt>
                <c:pt idx="19698">
                  <c:v>-26.328999999999994</c:v>
                </c:pt>
                <c:pt idx="19699">
                  <c:v>-26.326999999999991</c:v>
                </c:pt>
                <c:pt idx="19700">
                  <c:v>-26.324999999999996</c:v>
                </c:pt>
                <c:pt idx="19701">
                  <c:v>-26.322999999999993</c:v>
                </c:pt>
                <c:pt idx="19702">
                  <c:v>-26.320999999999991</c:v>
                </c:pt>
                <c:pt idx="19703">
                  <c:v>-26.318999999999996</c:v>
                </c:pt>
                <c:pt idx="19704">
                  <c:v>-26.316999999999993</c:v>
                </c:pt>
                <c:pt idx="19705">
                  <c:v>-26.314999999999998</c:v>
                </c:pt>
                <c:pt idx="19706">
                  <c:v>-26.312999999999995</c:v>
                </c:pt>
                <c:pt idx="19707">
                  <c:v>-26.310999999999993</c:v>
                </c:pt>
                <c:pt idx="19708">
                  <c:v>-26.308999999999997</c:v>
                </c:pt>
                <c:pt idx="19709">
                  <c:v>-26.306999999999995</c:v>
                </c:pt>
                <c:pt idx="19710">
                  <c:v>-26.304999999999993</c:v>
                </c:pt>
                <c:pt idx="19711">
                  <c:v>-26.302999999999997</c:v>
                </c:pt>
                <c:pt idx="19712">
                  <c:v>-26.300999999999995</c:v>
                </c:pt>
                <c:pt idx="19713">
                  <c:v>-26.298999999999992</c:v>
                </c:pt>
                <c:pt idx="19714">
                  <c:v>-26.296999999999997</c:v>
                </c:pt>
                <c:pt idx="19715">
                  <c:v>-26.294999999999995</c:v>
                </c:pt>
                <c:pt idx="19716">
                  <c:v>-26.292999999999992</c:v>
                </c:pt>
                <c:pt idx="19717">
                  <c:v>-26.290999999999997</c:v>
                </c:pt>
                <c:pt idx="19718">
                  <c:v>-26.288999999999994</c:v>
                </c:pt>
                <c:pt idx="19719">
                  <c:v>-26.286999999999992</c:v>
                </c:pt>
                <c:pt idx="19720">
                  <c:v>-26.284999999999997</c:v>
                </c:pt>
                <c:pt idx="19721">
                  <c:v>-26.282999999999994</c:v>
                </c:pt>
                <c:pt idx="19722">
                  <c:v>-26.280999999999992</c:v>
                </c:pt>
                <c:pt idx="19723">
                  <c:v>-26.278999999999996</c:v>
                </c:pt>
                <c:pt idx="19724">
                  <c:v>-26.276999999999994</c:v>
                </c:pt>
                <c:pt idx="19725">
                  <c:v>-26.274999999999991</c:v>
                </c:pt>
                <c:pt idx="19726">
                  <c:v>-26.272999999999996</c:v>
                </c:pt>
                <c:pt idx="19727">
                  <c:v>-26.270999999999994</c:v>
                </c:pt>
                <c:pt idx="19728">
                  <c:v>-26.268999999999991</c:v>
                </c:pt>
                <c:pt idx="19729">
                  <c:v>-26.266999999999996</c:v>
                </c:pt>
                <c:pt idx="19730">
                  <c:v>-26.264999999999993</c:v>
                </c:pt>
                <c:pt idx="19731">
                  <c:v>-26.262999999999991</c:v>
                </c:pt>
                <c:pt idx="19732">
                  <c:v>-26.260999999999996</c:v>
                </c:pt>
                <c:pt idx="19733">
                  <c:v>-26.258999999999993</c:v>
                </c:pt>
                <c:pt idx="19734">
                  <c:v>-26.256999999999991</c:v>
                </c:pt>
                <c:pt idx="19735">
                  <c:v>-26.254999999999995</c:v>
                </c:pt>
                <c:pt idx="19736">
                  <c:v>-26.252999999999993</c:v>
                </c:pt>
                <c:pt idx="19737">
                  <c:v>-26.250999999999998</c:v>
                </c:pt>
                <c:pt idx="19738">
                  <c:v>-26.248999999999995</c:v>
                </c:pt>
                <c:pt idx="19739">
                  <c:v>-26.246999999999993</c:v>
                </c:pt>
                <c:pt idx="19740">
                  <c:v>-26.244999999999997</c:v>
                </c:pt>
                <c:pt idx="19741">
                  <c:v>-26.242999999999995</c:v>
                </c:pt>
                <c:pt idx="19742">
                  <c:v>-26.240999999999993</c:v>
                </c:pt>
                <c:pt idx="19743">
                  <c:v>-26.238999999999997</c:v>
                </c:pt>
                <c:pt idx="19744">
                  <c:v>-26.236999999999995</c:v>
                </c:pt>
                <c:pt idx="19745">
                  <c:v>-26.234999999999992</c:v>
                </c:pt>
                <c:pt idx="19746">
                  <c:v>-26.232999999999997</c:v>
                </c:pt>
                <c:pt idx="19747">
                  <c:v>-26.230999999999995</c:v>
                </c:pt>
                <c:pt idx="19748">
                  <c:v>-26.228999999999992</c:v>
                </c:pt>
                <c:pt idx="19749">
                  <c:v>-26.226999999999997</c:v>
                </c:pt>
                <c:pt idx="19750">
                  <c:v>-26.224999999999994</c:v>
                </c:pt>
                <c:pt idx="19751">
                  <c:v>-26.222999999999992</c:v>
                </c:pt>
                <c:pt idx="19752">
                  <c:v>-26.220999999999997</c:v>
                </c:pt>
                <c:pt idx="19753">
                  <c:v>-26.218999999999994</c:v>
                </c:pt>
                <c:pt idx="19754">
                  <c:v>-26.216999999999992</c:v>
                </c:pt>
                <c:pt idx="19755">
                  <c:v>-26.214999999999996</c:v>
                </c:pt>
                <c:pt idx="19756">
                  <c:v>-26.212999999999994</c:v>
                </c:pt>
                <c:pt idx="19757">
                  <c:v>-26.210999999999991</c:v>
                </c:pt>
                <c:pt idx="19758">
                  <c:v>-26.208999999999996</c:v>
                </c:pt>
                <c:pt idx="19759">
                  <c:v>-26.206999999999994</c:v>
                </c:pt>
                <c:pt idx="19760">
                  <c:v>-26.204999999999991</c:v>
                </c:pt>
                <c:pt idx="19761">
                  <c:v>-26.202999999999996</c:v>
                </c:pt>
                <c:pt idx="19762">
                  <c:v>-26.200999999999993</c:v>
                </c:pt>
                <c:pt idx="19763">
                  <c:v>-26.198999999999991</c:v>
                </c:pt>
                <c:pt idx="19764">
                  <c:v>-26.196999999999996</c:v>
                </c:pt>
                <c:pt idx="19765">
                  <c:v>-26.194999999999993</c:v>
                </c:pt>
                <c:pt idx="19766">
                  <c:v>-26.192999999999998</c:v>
                </c:pt>
                <c:pt idx="19767">
                  <c:v>-26.190999999999995</c:v>
                </c:pt>
                <c:pt idx="19768">
                  <c:v>-26.188999999999993</c:v>
                </c:pt>
                <c:pt idx="19769">
                  <c:v>-26.186999999999998</c:v>
                </c:pt>
                <c:pt idx="19770">
                  <c:v>-26.184999999999995</c:v>
                </c:pt>
                <c:pt idx="19771">
                  <c:v>-26.182999999999993</c:v>
                </c:pt>
                <c:pt idx="19772">
                  <c:v>-26.180999999999997</c:v>
                </c:pt>
                <c:pt idx="19773">
                  <c:v>-26.178999999999995</c:v>
                </c:pt>
                <c:pt idx="19774">
                  <c:v>-26.176999999999992</c:v>
                </c:pt>
                <c:pt idx="19775">
                  <c:v>-26.174999999999997</c:v>
                </c:pt>
                <c:pt idx="19776">
                  <c:v>-26.172999999999995</c:v>
                </c:pt>
                <c:pt idx="19777">
                  <c:v>-26.170999999999992</c:v>
                </c:pt>
                <c:pt idx="19778">
                  <c:v>-26.168999999999997</c:v>
                </c:pt>
                <c:pt idx="19779">
                  <c:v>-26.166999999999994</c:v>
                </c:pt>
                <c:pt idx="19780">
                  <c:v>-26.164999999999992</c:v>
                </c:pt>
                <c:pt idx="19781">
                  <c:v>-26.162999999999997</c:v>
                </c:pt>
                <c:pt idx="19782">
                  <c:v>-26.160999999999994</c:v>
                </c:pt>
                <c:pt idx="19783">
                  <c:v>-26.158999999999992</c:v>
                </c:pt>
                <c:pt idx="19784">
                  <c:v>-26.156999999999996</c:v>
                </c:pt>
                <c:pt idx="19785">
                  <c:v>-26.154999999999994</c:v>
                </c:pt>
                <c:pt idx="19786">
                  <c:v>-26.152999999999992</c:v>
                </c:pt>
                <c:pt idx="19787">
                  <c:v>-26.150999999999996</c:v>
                </c:pt>
                <c:pt idx="19788">
                  <c:v>-26.148999999999994</c:v>
                </c:pt>
                <c:pt idx="19789">
                  <c:v>-26.146999999999991</c:v>
                </c:pt>
                <c:pt idx="19790">
                  <c:v>-26.144999999999996</c:v>
                </c:pt>
                <c:pt idx="19791">
                  <c:v>-26.142999999999994</c:v>
                </c:pt>
                <c:pt idx="19792">
                  <c:v>-26.140999999999991</c:v>
                </c:pt>
                <c:pt idx="19793">
                  <c:v>-26.138999999999996</c:v>
                </c:pt>
                <c:pt idx="19794">
                  <c:v>-26.136999999999993</c:v>
                </c:pt>
                <c:pt idx="19795">
                  <c:v>-26.134999999999991</c:v>
                </c:pt>
                <c:pt idx="19796">
                  <c:v>-26.132999999999996</c:v>
                </c:pt>
                <c:pt idx="19797">
                  <c:v>-26.130999999999993</c:v>
                </c:pt>
                <c:pt idx="19798">
                  <c:v>-26.128999999999998</c:v>
                </c:pt>
                <c:pt idx="19799">
                  <c:v>-26.126999999999995</c:v>
                </c:pt>
                <c:pt idx="19800">
                  <c:v>-26.124999999999993</c:v>
                </c:pt>
                <c:pt idx="19801">
                  <c:v>-26.122999999999998</c:v>
                </c:pt>
                <c:pt idx="19802">
                  <c:v>-26.120999999999995</c:v>
                </c:pt>
                <c:pt idx="19803">
                  <c:v>-26.118999999999993</c:v>
                </c:pt>
                <c:pt idx="19804">
                  <c:v>-26.116999999999997</c:v>
                </c:pt>
                <c:pt idx="19805">
                  <c:v>-26.114999999999995</c:v>
                </c:pt>
                <c:pt idx="19806">
                  <c:v>-26.112999999999992</c:v>
                </c:pt>
                <c:pt idx="19807">
                  <c:v>-26.110999999999997</c:v>
                </c:pt>
                <c:pt idx="19808">
                  <c:v>-26.108999999999995</c:v>
                </c:pt>
                <c:pt idx="19809">
                  <c:v>-26.106999999999992</c:v>
                </c:pt>
                <c:pt idx="19810">
                  <c:v>-26.104999999999997</c:v>
                </c:pt>
                <c:pt idx="19811">
                  <c:v>-26.102999999999994</c:v>
                </c:pt>
                <c:pt idx="19812">
                  <c:v>-26.100999999999992</c:v>
                </c:pt>
                <c:pt idx="19813">
                  <c:v>-26.098999999999997</c:v>
                </c:pt>
                <c:pt idx="19814">
                  <c:v>-26.096999999999994</c:v>
                </c:pt>
                <c:pt idx="19815">
                  <c:v>-26.094999999999992</c:v>
                </c:pt>
                <c:pt idx="19816">
                  <c:v>-26.092999999999996</c:v>
                </c:pt>
                <c:pt idx="19817">
                  <c:v>-26.090999999999994</c:v>
                </c:pt>
                <c:pt idx="19818">
                  <c:v>-26.088999999999992</c:v>
                </c:pt>
                <c:pt idx="19819">
                  <c:v>-26.086999999999996</c:v>
                </c:pt>
                <c:pt idx="19820">
                  <c:v>-26.084999999999994</c:v>
                </c:pt>
                <c:pt idx="19821">
                  <c:v>-26.082999999999991</c:v>
                </c:pt>
                <c:pt idx="19822">
                  <c:v>-26.080999999999996</c:v>
                </c:pt>
                <c:pt idx="19823">
                  <c:v>-26.078999999999994</c:v>
                </c:pt>
                <c:pt idx="19824">
                  <c:v>-26.076999999999991</c:v>
                </c:pt>
                <c:pt idx="19825">
                  <c:v>-26.074999999999996</c:v>
                </c:pt>
                <c:pt idx="19826">
                  <c:v>-26.072999999999993</c:v>
                </c:pt>
                <c:pt idx="19827">
                  <c:v>-26.070999999999991</c:v>
                </c:pt>
                <c:pt idx="19828">
                  <c:v>-26.068999999999996</c:v>
                </c:pt>
                <c:pt idx="19829">
                  <c:v>-26.066999999999993</c:v>
                </c:pt>
                <c:pt idx="19830">
                  <c:v>-26.064999999999998</c:v>
                </c:pt>
                <c:pt idx="19831">
                  <c:v>-26.062999999999995</c:v>
                </c:pt>
                <c:pt idx="19832">
                  <c:v>-26.060999999999993</c:v>
                </c:pt>
                <c:pt idx="19833">
                  <c:v>-26.058999999999997</c:v>
                </c:pt>
                <c:pt idx="19834">
                  <c:v>-26.056999999999995</c:v>
                </c:pt>
                <c:pt idx="19835">
                  <c:v>-26.054999999999993</c:v>
                </c:pt>
                <c:pt idx="19836">
                  <c:v>-26.052999999999997</c:v>
                </c:pt>
                <c:pt idx="19837">
                  <c:v>-26.050999999999995</c:v>
                </c:pt>
                <c:pt idx="19838">
                  <c:v>-26.048999999999992</c:v>
                </c:pt>
                <c:pt idx="19839">
                  <c:v>-26.046999999999997</c:v>
                </c:pt>
                <c:pt idx="19840">
                  <c:v>-26.044999999999995</c:v>
                </c:pt>
                <c:pt idx="19841">
                  <c:v>-26.042999999999992</c:v>
                </c:pt>
                <c:pt idx="19842">
                  <c:v>-26.040999999999997</c:v>
                </c:pt>
                <c:pt idx="19843">
                  <c:v>-26.038999999999994</c:v>
                </c:pt>
                <c:pt idx="19844">
                  <c:v>-26.036999999999992</c:v>
                </c:pt>
                <c:pt idx="19845">
                  <c:v>-26.034999999999997</c:v>
                </c:pt>
                <c:pt idx="19846">
                  <c:v>-26.032999999999994</c:v>
                </c:pt>
                <c:pt idx="19847">
                  <c:v>-26.030999999999992</c:v>
                </c:pt>
                <c:pt idx="19848">
                  <c:v>-26.028999999999996</c:v>
                </c:pt>
                <c:pt idx="19849">
                  <c:v>-26.026999999999994</c:v>
                </c:pt>
                <c:pt idx="19850">
                  <c:v>-26.024999999999991</c:v>
                </c:pt>
                <c:pt idx="19851">
                  <c:v>-26.022999999999996</c:v>
                </c:pt>
                <c:pt idx="19852">
                  <c:v>-26.020999999999994</c:v>
                </c:pt>
                <c:pt idx="19853">
                  <c:v>-26.018999999999991</c:v>
                </c:pt>
                <c:pt idx="19854">
                  <c:v>-26.016999999999996</c:v>
                </c:pt>
                <c:pt idx="19855">
                  <c:v>-26.014999999999993</c:v>
                </c:pt>
                <c:pt idx="19856">
                  <c:v>-26.012999999999991</c:v>
                </c:pt>
                <c:pt idx="19857">
                  <c:v>-26.010999999999996</c:v>
                </c:pt>
                <c:pt idx="19858">
                  <c:v>-26.008999999999993</c:v>
                </c:pt>
                <c:pt idx="19859">
                  <c:v>-26.006999999999991</c:v>
                </c:pt>
                <c:pt idx="19860">
                  <c:v>-26.004999999999995</c:v>
                </c:pt>
                <c:pt idx="19861">
                  <c:v>-26.002999999999993</c:v>
                </c:pt>
                <c:pt idx="19862">
                  <c:v>-26.000999999999998</c:v>
                </c:pt>
                <c:pt idx="19863">
                  <c:v>-25.998999999999995</c:v>
                </c:pt>
                <c:pt idx="19864">
                  <c:v>-25.996999999999993</c:v>
                </c:pt>
                <c:pt idx="19865">
                  <c:v>-25.994999999999997</c:v>
                </c:pt>
                <c:pt idx="19866">
                  <c:v>-25.992999999999995</c:v>
                </c:pt>
                <c:pt idx="19867">
                  <c:v>-25.990999999999993</c:v>
                </c:pt>
                <c:pt idx="19868">
                  <c:v>-25.988999999999997</c:v>
                </c:pt>
                <c:pt idx="19869">
                  <c:v>-25.986999999999995</c:v>
                </c:pt>
                <c:pt idx="19870">
                  <c:v>-25.984999999999992</c:v>
                </c:pt>
                <c:pt idx="19871">
                  <c:v>-25.982999999999997</c:v>
                </c:pt>
                <c:pt idx="19872">
                  <c:v>-25.980999999999995</c:v>
                </c:pt>
                <c:pt idx="19873">
                  <c:v>-25.978999999999992</c:v>
                </c:pt>
                <c:pt idx="19874">
                  <c:v>-25.976999999999997</c:v>
                </c:pt>
                <c:pt idx="19875">
                  <c:v>-25.974999999999994</c:v>
                </c:pt>
                <c:pt idx="19876">
                  <c:v>-25.972999999999992</c:v>
                </c:pt>
                <c:pt idx="19877">
                  <c:v>-25.970999999999997</c:v>
                </c:pt>
                <c:pt idx="19878">
                  <c:v>-25.968999999999994</c:v>
                </c:pt>
                <c:pt idx="19879">
                  <c:v>-25.966999999999992</c:v>
                </c:pt>
                <c:pt idx="19880">
                  <c:v>-25.964999999999996</c:v>
                </c:pt>
                <c:pt idx="19881">
                  <c:v>-25.962999999999994</c:v>
                </c:pt>
                <c:pt idx="19882">
                  <c:v>-25.960999999999991</c:v>
                </c:pt>
                <c:pt idx="19883">
                  <c:v>-25.958999999999996</c:v>
                </c:pt>
                <c:pt idx="19884">
                  <c:v>-25.956999999999994</c:v>
                </c:pt>
                <c:pt idx="19885">
                  <c:v>-25.954999999999991</c:v>
                </c:pt>
                <c:pt idx="19886">
                  <c:v>-25.952999999999996</c:v>
                </c:pt>
                <c:pt idx="19887">
                  <c:v>-25.950999999999993</c:v>
                </c:pt>
                <c:pt idx="19888">
                  <c:v>-25.948999999999991</c:v>
                </c:pt>
                <c:pt idx="19889">
                  <c:v>-25.946999999999996</c:v>
                </c:pt>
                <c:pt idx="19890">
                  <c:v>-25.944999999999993</c:v>
                </c:pt>
                <c:pt idx="19891">
                  <c:v>-25.942999999999998</c:v>
                </c:pt>
                <c:pt idx="19892">
                  <c:v>-25.940999999999995</c:v>
                </c:pt>
                <c:pt idx="19893">
                  <c:v>-25.938999999999993</c:v>
                </c:pt>
                <c:pt idx="19894">
                  <c:v>-25.936999999999998</c:v>
                </c:pt>
                <c:pt idx="19895">
                  <c:v>-25.934999999999995</c:v>
                </c:pt>
                <c:pt idx="19896">
                  <c:v>-25.932999999999993</c:v>
                </c:pt>
                <c:pt idx="19897">
                  <c:v>-25.930999999999997</c:v>
                </c:pt>
                <c:pt idx="19898">
                  <c:v>-25.928999999999995</c:v>
                </c:pt>
                <c:pt idx="19899">
                  <c:v>-25.926999999999992</c:v>
                </c:pt>
                <c:pt idx="19900">
                  <c:v>-25.924999999999997</c:v>
                </c:pt>
                <c:pt idx="19901">
                  <c:v>-25.922999999999995</c:v>
                </c:pt>
                <c:pt idx="19902">
                  <c:v>-25.920999999999992</c:v>
                </c:pt>
                <c:pt idx="19903">
                  <c:v>-25.918999999999997</c:v>
                </c:pt>
                <c:pt idx="19904">
                  <c:v>-25.916999999999994</c:v>
                </c:pt>
                <c:pt idx="19905">
                  <c:v>-25.914999999999992</c:v>
                </c:pt>
                <c:pt idx="19906">
                  <c:v>-25.912999999999997</c:v>
                </c:pt>
                <c:pt idx="19907">
                  <c:v>-25.910999999999994</c:v>
                </c:pt>
                <c:pt idx="19908">
                  <c:v>-25.908999999999992</c:v>
                </c:pt>
                <c:pt idx="19909">
                  <c:v>-25.906999999999996</c:v>
                </c:pt>
                <c:pt idx="19910">
                  <c:v>-25.904999999999994</c:v>
                </c:pt>
                <c:pt idx="19911">
                  <c:v>-25.902999999999992</c:v>
                </c:pt>
                <c:pt idx="19912">
                  <c:v>-25.900999999999996</c:v>
                </c:pt>
                <c:pt idx="19913">
                  <c:v>-25.898999999999994</c:v>
                </c:pt>
                <c:pt idx="19914">
                  <c:v>-25.896999999999991</c:v>
                </c:pt>
                <c:pt idx="19915">
                  <c:v>-25.894999999999996</c:v>
                </c:pt>
                <c:pt idx="19916">
                  <c:v>-25.892999999999994</c:v>
                </c:pt>
                <c:pt idx="19917">
                  <c:v>-25.890999999999991</c:v>
                </c:pt>
                <c:pt idx="19918">
                  <c:v>-25.888999999999996</c:v>
                </c:pt>
                <c:pt idx="19919">
                  <c:v>-25.886999999999993</c:v>
                </c:pt>
                <c:pt idx="19920">
                  <c:v>-25.884999999999991</c:v>
                </c:pt>
                <c:pt idx="19921">
                  <c:v>-25.882999999999996</c:v>
                </c:pt>
                <c:pt idx="19922">
                  <c:v>-25.880999999999993</c:v>
                </c:pt>
                <c:pt idx="19923">
                  <c:v>-25.878999999999998</c:v>
                </c:pt>
                <c:pt idx="19924">
                  <c:v>-25.876999999999995</c:v>
                </c:pt>
                <c:pt idx="19925">
                  <c:v>-25.874999999999993</c:v>
                </c:pt>
                <c:pt idx="19926">
                  <c:v>-25.872999999999998</c:v>
                </c:pt>
                <c:pt idx="19927">
                  <c:v>-25.870999999999995</c:v>
                </c:pt>
                <c:pt idx="19928">
                  <c:v>-25.868999999999993</c:v>
                </c:pt>
                <c:pt idx="19929">
                  <c:v>-25.866999999999997</c:v>
                </c:pt>
                <c:pt idx="19930">
                  <c:v>-25.864999999999995</c:v>
                </c:pt>
                <c:pt idx="19931">
                  <c:v>-25.862999999999992</c:v>
                </c:pt>
                <c:pt idx="19932">
                  <c:v>-25.860999999999997</c:v>
                </c:pt>
                <c:pt idx="19933">
                  <c:v>-25.858999999999995</c:v>
                </c:pt>
                <c:pt idx="19934">
                  <c:v>-25.856999999999992</c:v>
                </c:pt>
                <c:pt idx="19935">
                  <c:v>-25.854999999999997</c:v>
                </c:pt>
                <c:pt idx="19936">
                  <c:v>-25.852999999999994</c:v>
                </c:pt>
                <c:pt idx="19937">
                  <c:v>-25.850999999999992</c:v>
                </c:pt>
                <c:pt idx="19938">
                  <c:v>-25.848999999999997</c:v>
                </c:pt>
                <c:pt idx="19939">
                  <c:v>-25.846999999999994</c:v>
                </c:pt>
                <c:pt idx="19940">
                  <c:v>-25.844999999999992</c:v>
                </c:pt>
                <c:pt idx="19941">
                  <c:v>-25.842999999999996</c:v>
                </c:pt>
                <c:pt idx="19942">
                  <c:v>-25.840999999999994</c:v>
                </c:pt>
                <c:pt idx="19943">
                  <c:v>-25.838999999999992</c:v>
                </c:pt>
                <c:pt idx="19944">
                  <c:v>-25.836999999999996</c:v>
                </c:pt>
                <c:pt idx="19945">
                  <c:v>-25.834999999999994</c:v>
                </c:pt>
                <c:pt idx="19946">
                  <c:v>-25.832999999999991</c:v>
                </c:pt>
                <c:pt idx="19947">
                  <c:v>-25.830999999999996</c:v>
                </c:pt>
                <c:pt idx="19948">
                  <c:v>-25.828999999999994</c:v>
                </c:pt>
                <c:pt idx="19949">
                  <c:v>-25.826999999999991</c:v>
                </c:pt>
                <c:pt idx="19950">
                  <c:v>-25.824999999999996</c:v>
                </c:pt>
                <c:pt idx="19951">
                  <c:v>-25.822999999999993</c:v>
                </c:pt>
                <c:pt idx="19952">
                  <c:v>-25.820999999999991</c:v>
                </c:pt>
                <c:pt idx="19953">
                  <c:v>-25.818999999999996</c:v>
                </c:pt>
                <c:pt idx="19954">
                  <c:v>-25.816999999999993</c:v>
                </c:pt>
                <c:pt idx="19955">
                  <c:v>-25.814999999999998</c:v>
                </c:pt>
                <c:pt idx="19956">
                  <c:v>-25.812999999999995</c:v>
                </c:pt>
                <c:pt idx="19957">
                  <c:v>-25.810999999999993</c:v>
                </c:pt>
                <c:pt idx="19958">
                  <c:v>-25.808999999999997</c:v>
                </c:pt>
                <c:pt idx="19959">
                  <c:v>-25.806999999999995</c:v>
                </c:pt>
                <c:pt idx="19960">
                  <c:v>-25.804999999999993</c:v>
                </c:pt>
                <c:pt idx="19961">
                  <c:v>-25.802999999999997</c:v>
                </c:pt>
                <c:pt idx="19962">
                  <c:v>-25.800999999999995</c:v>
                </c:pt>
                <c:pt idx="19963">
                  <c:v>-25.798999999999992</c:v>
                </c:pt>
                <c:pt idx="19964">
                  <c:v>-25.796999999999997</c:v>
                </c:pt>
                <c:pt idx="19965">
                  <c:v>-25.794999999999995</c:v>
                </c:pt>
                <c:pt idx="19966">
                  <c:v>-25.792999999999992</c:v>
                </c:pt>
                <c:pt idx="19967">
                  <c:v>-25.790999999999997</c:v>
                </c:pt>
                <c:pt idx="19968">
                  <c:v>-25.788999999999994</c:v>
                </c:pt>
                <c:pt idx="19969">
                  <c:v>-25.786999999999992</c:v>
                </c:pt>
                <c:pt idx="19970">
                  <c:v>-25.784999999999997</c:v>
                </c:pt>
                <c:pt idx="19971">
                  <c:v>-25.782999999999994</c:v>
                </c:pt>
                <c:pt idx="19972">
                  <c:v>-25.780999999999992</c:v>
                </c:pt>
                <c:pt idx="19973">
                  <c:v>-25.778999999999996</c:v>
                </c:pt>
                <c:pt idx="19974">
                  <c:v>-25.776999999999994</c:v>
                </c:pt>
                <c:pt idx="19975">
                  <c:v>-25.774999999999991</c:v>
                </c:pt>
                <c:pt idx="19976">
                  <c:v>-25.772999999999996</c:v>
                </c:pt>
                <c:pt idx="19977">
                  <c:v>-25.770999999999994</c:v>
                </c:pt>
                <c:pt idx="19978">
                  <c:v>-25.768999999999991</c:v>
                </c:pt>
                <c:pt idx="19979">
                  <c:v>-25.766999999999996</c:v>
                </c:pt>
                <c:pt idx="19980">
                  <c:v>-25.764999999999993</c:v>
                </c:pt>
                <c:pt idx="19981">
                  <c:v>-25.762999999999991</c:v>
                </c:pt>
                <c:pt idx="19982">
                  <c:v>-25.760999999999996</c:v>
                </c:pt>
                <c:pt idx="19983">
                  <c:v>-25.758999999999993</c:v>
                </c:pt>
                <c:pt idx="19984">
                  <c:v>-25.756999999999991</c:v>
                </c:pt>
                <c:pt idx="19985">
                  <c:v>-25.754999999999995</c:v>
                </c:pt>
                <c:pt idx="19986">
                  <c:v>-25.752999999999993</c:v>
                </c:pt>
                <c:pt idx="19987">
                  <c:v>-25.750999999999998</c:v>
                </c:pt>
                <c:pt idx="19988">
                  <c:v>-25.748999999999995</c:v>
                </c:pt>
                <c:pt idx="19989">
                  <c:v>-25.746999999999993</c:v>
                </c:pt>
                <c:pt idx="19990">
                  <c:v>-25.744999999999997</c:v>
                </c:pt>
                <c:pt idx="19991">
                  <c:v>-25.742999999999995</c:v>
                </c:pt>
                <c:pt idx="19992">
                  <c:v>-25.740999999999993</c:v>
                </c:pt>
                <c:pt idx="19993">
                  <c:v>-25.738999999999997</c:v>
                </c:pt>
                <c:pt idx="19994">
                  <c:v>-25.736999999999995</c:v>
                </c:pt>
                <c:pt idx="19995">
                  <c:v>-25.734999999999992</c:v>
                </c:pt>
                <c:pt idx="19996">
                  <c:v>-25.732999999999997</c:v>
                </c:pt>
                <c:pt idx="19997">
                  <c:v>-25.730999999999995</c:v>
                </c:pt>
                <c:pt idx="19998">
                  <c:v>-25.728999999999992</c:v>
                </c:pt>
                <c:pt idx="19999">
                  <c:v>-25.726999999999997</c:v>
                </c:pt>
                <c:pt idx="20000">
                  <c:v>-25.724999999999994</c:v>
                </c:pt>
                <c:pt idx="20001">
                  <c:v>-25.722999999999992</c:v>
                </c:pt>
                <c:pt idx="20002">
                  <c:v>-25.720999999999997</c:v>
                </c:pt>
                <c:pt idx="20003">
                  <c:v>-25.718999999999994</c:v>
                </c:pt>
                <c:pt idx="20004">
                  <c:v>-25.716999999999992</c:v>
                </c:pt>
                <c:pt idx="20005">
                  <c:v>-25.714999999999996</c:v>
                </c:pt>
                <c:pt idx="20006">
                  <c:v>-25.712999999999994</c:v>
                </c:pt>
                <c:pt idx="20007">
                  <c:v>-25.710999999999991</c:v>
                </c:pt>
                <c:pt idx="20008">
                  <c:v>-25.708999999999996</c:v>
                </c:pt>
                <c:pt idx="20009">
                  <c:v>-25.706999999999994</c:v>
                </c:pt>
                <c:pt idx="20010">
                  <c:v>-25.704999999999991</c:v>
                </c:pt>
                <c:pt idx="20011">
                  <c:v>-25.702999999999996</c:v>
                </c:pt>
                <c:pt idx="20012">
                  <c:v>-25.700999999999993</c:v>
                </c:pt>
                <c:pt idx="20013">
                  <c:v>-25.698999999999991</c:v>
                </c:pt>
                <c:pt idx="20014">
                  <c:v>-25.696999999999996</c:v>
                </c:pt>
                <c:pt idx="20015">
                  <c:v>-25.694999999999993</c:v>
                </c:pt>
                <c:pt idx="20016">
                  <c:v>-25.692999999999998</c:v>
                </c:pt>
                <c:pt idx="20017">
                  <c:v>-25.690999999999995</c:v>
                </c:pt>
                <c:pt idx="20018">
                  <c:v>-25.688999999999993</c:v>
                </c:pt>
                <c:pt idx="20019">
                  <c:v>-25.686999999999998</c:v>
                </c:pt>
                <c:pt idx="20020">
                  <c:v>-25.684999999999995</c:v>
                </c:pt>
                <c:pt idx="20021">
                  <c:v>-25.682999999999993</c:v>
                </c:pt>
                <c:pt idx="20022">
                  <c:v>-25.680999999999997</c:v>
                </c:pt>
                <c:pt idx="20023">
                  <c:v>-25.678999999999995</c:v>
                </c:pt>
                <c:pt idx="20024">
                  <c:v>-25.676999999999992</c:v>
                </c:pt>
                <c:pt idx="20025">
                  <c:v>-25.674999999999997</c:v>
                </c:pt>
                <c:pt idx="20026">
                  <c:v>-25.672999999999995</c:v>
                </c:pt>
                <c:pt idx="20027">
                  <c:v>-25.670999999999992</c:v>
                </c:pt>
                <c:pt idx="20028">
                  <c:v>-25.668999999999997</c:v>
                </c:pt>
                <c:pt idx="20029">
                  <c:v>-25.666999999999994</c:v>
                </c:pt>
                <c:pt idx="20030">
                  <c:v>-25.664999999999992</c:v>
                </c:pt>
                <c:pt idx="20031">
                  <c:v>-25.662999999999997</c:v>
                </c:pt>
                <c:pt idx="20032">
                  <c:v>-25.660999999999994</c:v>
                </c:pt>
                <c:pt idx="20033">
                  <c:v>-25.658999999999992</c:v>
                </c:pt>
                <c:pt idx="20034">
                  <c:v>-25.656999999999996</c:v>
                </c:pt>
                <c:pt idx="20035">
                  <c:v>-25.654999999999994</c:v>
                </c:pt>
                <c:pt idx="20036">
                  <c:v>-25.652999999999992</c:v>
                </c:pt>
                <c:pt idx="20037">
                  <c:v>-25.650999999999996</c:v>
                </c:pt>
                <c:pt idx="20038">
                  <c:v>-25.648999999999994</c:v>
                </c:pt>
                <c:pt idx="20039">
                  <c:v>-25.646999999999991</c:v>
                </c:pt>
                <c:pt idx="20040">
                  <c:v>-25.644999999999996</c:v>
                </c:pt>
                <c:pt idx="20041">
                  <c:v>-25.642999999999994</c:v>
                </c:pt>
                <c:pt idx="20042">
                  <c:v>-25.640999999999991</c:v>
                </c:pt>
                <c:pt idx="20043">
                  <c:v>-25.638999999999996</c:v>
                </c:pt>
                <c:pt idx="20044">
                  <c:v>-25.636999999999993</c:v>
                </c:pt>
                <c:pt idx="20045">
                  <c:v>-25.634999999999991</c:v>
                </c:pt>
                <c:pt idx="20046">
                  <c:v>-25.632999999999996</c:v>
                </c:pt>
                <c:pt idx="20047">
                  <c:v>-25.630999999999993</c:v>
                </c:pt>
                <c:pt idx="20048">
                  <c:v>-25.628999999999998</c:v>
                </c:pt>
                <c:pt idx="20049">
                  <c:v>-25.626999999999995</c:v>
                </c:pt>
                <c:pt idx="20050">
                  <c:v>-25.624999999999993</c:v>
                </c:pt>
                <c:pt idx="20051">
                  <c:v>-25.622999999999998</c:v>
                </c:pt>
                <c:pt idx="20052">
                  <c:v>-25.620999999999995</c:v>
                </c:pt>
                <c:pt idx="20053">
                  <c:v>-25.618999999999993</c:v>
                </c:pt>
                <c:pt idx="20054">
                  <c:v>-25.616999999999997</c:v>
                </c:pt>
                <c:pt idx="20055">
                  <c:v>-25.614999999999995</c:v>
                </c:pt>
                <c:pt idx="20056">
                  <c:v>-25.612999999999992</c:v>
                </c:pt>
                <c:pt idx="20057">
                  <c:v>-25.610999999999997</c:v>
                </c:pt>
                <c:pt idx="20058">
                  <c:v>-25.608999999999995</c:v>
                </c:pt>
                <c:pt idx="20059">
                  <c:v>-25.606999999999992</c:v>
                </c:pt>
                <c:pt idx="20060">
                  <c:v>-25.604999999999997</c:v>
                </c:pt>
                <c:pt idx="20061">
                  <c:v>-25.602999999999994</c:v>
                </c:pt>
                <c:pt idx="20062">
                  <c:v>-25.600999999999992</c:v>
                </c:pt>
                <c:pt idx="20063">
                  <c:v>-25.598999999999997</c:v>
                </c:pt>
                <c:pt idx="20064">
                  <c:v>-25.596999999999994</c:v>
                </c:pt>
                <c:pt idx="20065">
                  <c:v>-25.594999999999992</c:v>
                </c:pt>
                <c:pt idx="20066">
                  <c:v>-25.592999999999996</c:v>
                </c:pt>
                <c:pt idx="20067">
                  <c:v>-25.590999999999994</c:v>
                </c:pt>
                <c:pt idx="20068">
                  <c:v>-25.588999999999992</c:v>
                </c:pt>
                <c:pt idx="20069">
                  <c:v>-25.586999999999996</c:v>
                </c:pt>
                <c:pt idx="20070">
                  <c:v>-25.584999999999994</c:v>
                </c:pt>
                <c:pt idx="20071">
                  <c:v>-25.582999999999991</c:v>
                </c:pt>
                <c:pt idx="20072">
                  <c:v>-25.580999999999996</c:v>
                </c:pt>
                <c:pt idx="20073">
                  <c:v>-25.578999999999994</c:v>
                </c:pt>
                <c:pt idx="20074">
                  <c:v>-25.576999999999991</c:v>
                </c:pt>
                <c:pt idx="20075">
                  <c:v>-25.574999999999996</c:v>
                </c:pt>
                <c:pt idx="20076">
                  <c:v>-25.572999999999993</c:v>
                </c:pt>
                <c:pt idx="20077">
                  <c:v>-25.570999999999991</c:v>
                </c:pt>
                <c:pt idx="20078">
                  <c:v>-25.568999999999996</c:v>
                </c:pt>
                <c:pt idx="20079">
                  <c:v>-25.566999999999993</c:v>
                </c:pt>
                <c:pt idx="20080">
                  <c:v>-25.564999999999998</c:v>
                </c:pt>
                <c:pt idx="20081">
                  <c:v>-25.562999999999995</c:v>
                </c:pt>
                <c:pt idx="20082">
                  <c:v>-25.560999999999993</c:v>
                </c:pt>
                <c:pt idx="20083">
                  <c:v>-25.558999999999997</c:v>
                </c:pt>
                <c:pt idx="20084">
                  <c:v>-25.556999999999995</c:v>
                </c:pt>
                <c:pt idx="20085">
                  <c:v>-25.554999999999993</c:v>
                </c:pt>
                <c:pt idx="20086">
                  <c:v>-25.552999999999997</c:v>
                </c:pt>
                <c:pt idx="20087">
                  <c:v>-25.550999999999995</c:v>
                </c:pt>
                <c:pt idx="20088">
                  <c:v>-25.548999999999992</c:v>
                </c:pt>
                <c:pt idx="20089">
                  <c:v>-25.546999999999997</c:v>
                </c:pt>
                <c:pt idx="20090">
                  <c:v>-25.544999999999995</c:v>
                </c:pt>
                <c:pt idx="20091">
                  <c:v>-25.542999999999992</c:v>
                </c:pt>
                <c:pt idx="20092">
                  <c:v>-25.540999999999997</c:v>
                </c:pt>
                <c:pt idx="20093">
                  <c:v>-25.538999999999994</c:v>
                </c:pt>
                <c:pt idx="20094">
                  <c:v>-25.536999999999992</c:v>
                </c:pt>
                <c:pt idx="20095">
                  <c:v>-25.534999999999997</c:v>
                </c:pt>
                <c:pt idx="20096">
                  <c:v>-25.532999999999994</c:v>
                </c:pt>
                <c:pt idx="20097">
                  <c:v>-25.530999999999992</c:v>
                </c:pt>
                <c:pt idx="20098">
                  <c:v>-25.528999999999996</c:v>
                </c:pt>
                <c:pt idx="20099">
                  <c:v>-25.526999999999994</c:v>
                </c:pt>
                <c:pt idx="20100">
                  <c:v>-25.524999999999991</c:v>
                </c:pt>
                <c:pt idx="20101">
                  <c:v>-25.522999999999996</c:v>
                </c:pt>
                <c:pt idx="20102">
                  <c:v>-25.520999999999994</c:v>
                </c:pt>
                <c:pt idx="20103">
                  <c:v>-25.518999999999991</c:v>
                </c:pt>
                <c:pt idx="20104">
                  <c:v>-25.516999999999996</c:v>
                </c:pt>
                <c:pt idx="20105">
                  <c:v>-25.514999999999993</c:v>
                </c:pt>
                <c:pt idx="20106">
                  <c:v>-25.512999999999991</c:v>
                </c:pt>
                <c:pt idx="20107">
                  <c:v>-25.510999999999996</c:v>
                </c:pt>
                <c:pt idx="20108">
                  <c:v>-25.508999999999993</c:v>
                </c:pt>
                <c:pt idx="20109">
                  <c:v>-25.506999999999991</c:v>
                </c:pt>
                <c:pt idx="20110">
                  <c:v>-25.504999999999995</c:v>
                </c:pt>
                <c:pt idx="20111">
                  <c:v>-25.502999999999993</c:v>
                </c:pt>
                <c:pt idx="20112">
                  <c:v>-25.500999999999998</c:v>
                </c:pt>
                <c:pt idx="20113">
                  <c:v>-25.498999999999995</c:v>
                </c:pt>
                <c:pt idx="20114">
                  <c:v>-25.496999999999993</c:v>
                </c:pt>
                <c:pt idx="20115">
                  <c:v>-25.494999999999997</c:v>
                </c:pt>
                <c:pt idx="20116">
                  <c:v>-25.492999999999995</c:v>
                </c:pt>
                <c:pt idx="20117">
                  <c:v>-25.490999999999993</c:v>
                </c:pt>
                <c:pt idx="20118">
                  <c:v>-25.488999999999997</c:v>
                </c:pt>
                <c:pt idx="20119">
                  <c:v>-25.486999999999995</c:v>
                </c:pt>
                <c:pt idx="20120">
                  <c:v>-25.484999999999992</c:v>
                </c:pt>
                <c:pt idx="20121">
                  <c:v>-25.482999999999997</c:v>
                </c:pt>
                <c:pt idx="20122">
                  <c:v>-25.480999999999995</c:v>
                </c:pt>
                <c:pt idx="20123">
                  <c:v>-25.478999999999992</c:v>
                </c:pt>
                <c:pt idx="20124">
                  <c:v>-25.476999999999997</c:v>
                </c:pt>
                <c:pt idx="20125">
                  <c:v>-25.474999999999994</c:v>
                </c:pt>
                <c:pt idx="20126">
                  <c:v>-25.472999999999992</c:v>
                </c:pt>
                <c:pt idx="20127">
                  <c:v>-25.470999999999997</c:v>
                </c:pt>
                <c:pt idx="20128">
                  <c:v>-25.468999999999994</c:v>
                </c:pt>
                <c:pt idx="20129">
                  <c:v>-25.466999999999992</c:v>
                </c:pt>
                <c:pt idx="20130">
                  <c:v>-25.464999999999996</c:v>
                </c:pt>
                <c:pt idx="20131">
                  <c:v>-25.462999999999994</c:v>
                </c:pt>
                <c:pt idx="20132">
                  <c:v>-25.460999999999991</c:v>
                </c:pt>
                <c:pt idx="20133">
                  <c:v>-25.458999999999996</c:v>
                </c:pt>
                <c:pt idx="20134">
                  <c:v>-25.456999999999994</c:v>
                </c:pt>
                <c:pt idx="20135">
                  <c:v>-25.454999999999991</c:v>
                </c:pt>
                <c:pt idx="20136">
                  <c:v>-25.452999999999996</c:v>
                </c:pt>
                <c:pt idx="20137">
                  <c:v>-25.450999999999993</c:v>
                </c:pt>
                <c:pt idx="20138">
                  <c:v>-25.448999999999991</c:v>
                </c:pt>
                <c:pt idx="20139">
                  <c:v>-25.446999999999996</c:v>
                </c:pt>
                <c:pt idx="20140">
                  <c:v>-25.444999999999993</c:v>
                </c:pt>
                <c:pt idx="20141">
                  <c:v>-25.442999999999998</c:v>
                </c:pt>
                <c:pt idx="20142">
                  <c:v>-25.440999999999995</c:v>
                </c:pt>
                <c:pt idx="20143">
                  <c:v>-25.438999999999993</c:v>
                </c:pt>
                <c:pt idx="20144">
                  <c:v>-25.436999999999998</c:v>
                </c:pt>
                <c:pt idx="20145">
                  <c:v>-25.434999999999995</c:v>
                </c:pt>
                <c:pt idx="20146">
                  <c:v>-25.432999999999993</c:v>
                </c:pt>
                <c:pt idx="20147">
                  <c:v>-25.430999999999997</c:v>
                </c:pt>
                <c:pt idx="20148">
                  <c:v>-25.428999999999995</c:v>
                </c:pt>
                <c:pt idx="20149">
                  <c:v>-25.426999999999992</c:v>
                </c:pt>
                <c:pt idx="20150">
                  <c:v>-25.424999999999997</c:v>
                </c:pt>
                <c:pt idx="20151">
                  <c:v>-25.422999999999995</c:v>
                </c:pt>
                <c:pt idx="20152">
                  <c:v>-25.420999999999992</c:v>
                </c:pt>
                <c:pt idx="20153">
                  <c:v>-25.418999999999997</c:v>
                </c:pt>
                <c:pt idx="20154">
                  <c:v>-25.416999999999994</c:v>
                </c:pt>
                <c:pt idx="20155">
                  <c:v>-25.414999999999992</c:v>
                </c:pt>
                <c:pt idx="20156">
                  <c:v>-25.412999999999997</c:v>
                </c:pt>
                <c:pt idx="20157">
                  <c:v>-25.410999999999994</c:v>
                </c:pt>
                <c:pt idx="20158">
                  <c:v>-25.408999999999992</c:v>
                </c:pt>
                <c:pt idx="20159">
                  <c:v>-25.406999999999996</c:v>
                </c:pt>
                <c:pt idx="20160">
                  <c:v>-25.404999999999994</c:v>
                </c:pt>
                <c:pt idx="20161">
                  <c:v>-25.402999999999992</c:v>
                </c:pt>
                <c:pt idx="20162">
                  <c:v>-25.400999999999996</c:v>
                </c:pt>
                <c:pt idx="20163">
                  <c:v>-25.398999999999994</c:v>
                </c:pt>
                <c:pt idx="20164">
                  <c:v>-25.396999999999991</c:v>
                </c:pt>
                <c:pt idx="20165">
                  <c:v>-25.394999999999996</c:v>
                </c:pt>
                <c:pt idx="20166">
                  <c:v>-25.392999999999994</c:v>
                </c:pt>
                <c:pt idx="20167">
                  <c:v>-25.390999999999991</c:v>
                </c:pt>
                <c:pt idx="20168">
                  <c:v>-25.388999999999996</c:v>
                </c:pt>
                <c:pt idx="20169">
                  <c:v>-25.386999999999993</c:v>
                </c:pt>
                <c:pt idx="20170">
                  <c:v>-25.384999999999991</c:v>
                </c:pt>
                <c:pt idx="20171">
                  <c:v>-25.382999999999996</c:v>
                </c:pt>
                <c:pt idx="20172">
                  <c:v>-25.380999999999993</c:v>
                </c:pt>
                <c:pt idx="20173">
                  <c:v>-25.378999999999998</c:v>
                </c:pt>
                <c:pt idx="20174">
                  <c:v>-25.376999999999995</c:v>
                </c:pt>
                <c:pt idx="20175">
                  <c:v>-25.374999999999993</c:v>
                </c:pt>
                <c:pt idx="20176">
                  <c:v>-25.372999999999998</c:v>
                </c:pt>
                <c:pt idx="20177">
                  <c:v>-25.370999999999995</c:v>
                </c:pt>
                <c:pt idx="20178">
                  <c:v>-25.368999999999993</c:v>
                </c:pt>
                <c:pt idx="20179">
                  <c:v>-25.366999999999997</c:v>
                </c:pt>
                <c:pt idx="20180">
                  <c:v>-25.364999999999995</c:v>
                </c:pt>
                <c:pt idx="20181">
                  <c:v>-25.362999999999992</c:v>
                </c:pt>
                <c:pt idx="20182">
                  <c:v>-25.360999999999997</c:v>
                </c:pt>
                <c:pt idx="20183">
                  <c:v>-25.358999999999995</c:v>
                </c:pt>
                <c:pt idx="20184">
                  <c:v>-25.356999999999992</c:v>
                </c:pt>
                <c:pt idx="20185">
                  <c:v>-25.354999999999997</c:v>
                </c:pt>
                <c:pt idx="20186">
                  <c:v>-25.352999999999994</c:v>
                </c:pt>
                <c:pt idx="20187">
                  <c:v>-25.350999999999992</c:v>
                </c:pt>
                <c:pt idx="20188">
                  <c:v>-25.348999999999997</c:v>
                </c:pt>
                <c:pt idx="20189">
                  <c:v>-25.346999999999994</c:v>
                </c:pt>
                <c:pt idx="20190">
                  <c:v>-25.344999999999992</c:v>
                </c:pt>
                <c:pt idx="20191">
                  <c:v>-25.342999999999996</c:v>
                </c:pt>
                <c:pt idx="20192">
                  <c:v>-25.340999999999994</c:v>
                </c:pt>
                <c:pt idx="20193">
                  <c:v>-25.338999999999992</c:v>
                </c:pt>
                <c:pt idx="20194">
                  <c:v>-25.336999999999996</c:v>
                </c:pt>
                <c:pt idx="20195">
                  <c:v>-25.334999999999994</c:v>
                </c:pt>
                <c:pt idx="20196">
                  <c:v>-25.332999999999991</c:v>
                </c:pt>
                <c:pt idx="20197">
                  <c:v>-25.330999999999996</c:v>
                </c:pt>
                <c:pt idx="20198">
                  <c:v>-25.328999999999994</c:v>
                </c:pt>
                <c:pt idx="20199">
                  <c:v>-25.326999999999991</c:v>
                </c:pt>
                <c:pt idx="20200">
                  <c:v>-25.324999999999996</c:v>
                </c:pt>
                <c:pt idx="20201">
                  <c:v>-25.322999999999993</c:v>
                </c:pt>
                <c:pt idx="20202">
                  <c:v>-25.320999999999991</c:v>
                </c:pt>
                <c:pt idx="20203">
                  <c:v>-25.318999999999996</c:v>
                </c:pt>
                <c:pt idx="20204">
                  <c:v>-25.316999999999993</c:v>
                </c:pt>
                <c:pt idx="20205">
                  <c:v>-25.314999999999998</c:v>
                </c:pt>
                <c:pt idx="20206">
                  <c:v>-25.312999999999995</c:v>
                </c:pt>
                <c:pt idx="20207">
                  <c:v>-25.310999999999993</c:v>
                </c:pt>
                <c:pt idx="20208">
                  <c:v>-25.308999999999997</c:v>
                </c:pt>
                <c:pt idx="20209">
                  <c:v>-25.306999999999995</c:v>
                </c:pt>
                <c:pt idx="20210">
                  <c:v>-25.304999999999993</c:v>
                </c:pt>
                <c:pt idx="20211">
                  <c:v>-25.302999999999997</c:v>
                </c:pt>
                <c:pt idx="20212">
                  <c:v>-25.300999999999995</c:v>
                </c:pt>
                <c:pt idx="20213">
                  <c:v>-25.298999999999992</c:v>
                </c:pt>
                <c:pt idx="20214">
                  <c:v>-25.296999999999997</c:v>
                </c:pt>
                <c:pt idx="20215">
                  <c:v>-25.294999999999995</c:v>
                </c:pt>
                <c:pt idx="20216">
                  <c:v>-25.292999999999992</c:v>
                </c:pt>
                <c:pt idx="20217">
                  <c:v>-25.290999999999997</c:v>
                </c:pt>
                <c:pt idx="20218">
                  <c:v>-25.288999999999994</c:v>
                </c:pt>
                <c:pt idx="20219">
                  <c:v>-25.286999999999992</c:v>
                </c:pt>
                <c:pt idx="20220">
                  <c:v>-25.284999999999997</c:v>
                </c:pt>
                <c:pt idx="20221">
                  <c:v>-25.282999999999994</c:v>
                </c:pt>
                <c:pt idx="20222">
                  <c:v>-25.280999999999992</c:v>
                </c:pt>
                <c:pt idx="20223">
                  <c:v>-25.278999999999996</c:v>
                </c:pt>
                <c:pt idx="20224">
                  <c:v>-25.276999999999994</c:v>
                </c:pt>
                <c:pt idx="20225">
                  <c:v>-25.274999999999991</c:v>
                </c:pt>
                <c:pt idx="20226">
                  <c:v>-25.272999999999996</c:v>
                </c:pt>
                <c:pt idx="20227">
                  <c:v>-25.270999999999994</c:v>
                </c:pt>
                <c:pt idx="20228">
                  <c:v>-25.268999999999991</c:v>
                </c:pt>
                <c:pt idx="20229">
                  <c:v>-25.266999999999996</c:v>
                </c:pt>
                <c:pt idx="20230">
                  <c:v>-25.264999999999993</c:v>
                </c:pt>
                <c:pt idx="20231">
                  <c:v>-25.262999999999991</c:v>
                </c:pt>
                <c:pt idx="20232">
                  <c:v>-25.260999999999996</c:v>
                </c:pt>
                <c:pt idx="20233">
                  <c:v>-25.258999999999993</c:v>
                </c:pt>
                <c:pt idx="20234">
                  <c:v>-25.256999999999991</c:v>
                </c:pt>
                <c:pt idx="20235">
                  <c:v>-25.254999999999995</c:v>
                </c:pt>
                <c:pt idx="20236">
                  <c:v>-25.252999999999993</c:v>
                </c:pt>
                <c:pt idx="20237">
                  <c:v>-25.250999999999998</c:v>
                </c:pt>
                <c:pt idx="20238">
                  <c:v>-25.248999999999995</c:v>
                </c:pt>
                <c:pt idx="20239">
                  <c:v>-25.246999999999993</c:v>
                </c:pt>
                <c:pt idx="20240">
                  <c:v>-25.244999999999997</c:v>
                </c:pt>
                <c:pt idx="20241">
                  <c:v>-25.242999999999995</c:v>
                </c:pt>
                <c:pt idx="20242">
                  <c:v>-25.240999999999993</c:v>
                </c:pt>
                <c:pt idx="20243">
                  <c:v>-25.238999999999997</c:v>
                </c:pt>
                <c:pt idx="20244">
                  <c:v>-25.236999999999995</c:v>
                </c:pt>
                <c:pt idx="20245">
                  <c:v>-25.234999999999992</c:v>
                </c:pt>
                <c:pt idx="20246">
                  <c:v>-25.232999999999997</c:v>
                </c:pt>
                <c:pt idx="20247">
                  <c:v>-25.230999999999995</c:v>
                </c:pt>
                <c:pt idx="20248">
                  <c:v>-25.228999999999992</c:v>
                </c:pt>
                <c:pt idx="20249">
                  <c:v>-25.226999999999997</c:v>
                </c:pt>
                <c:pt idx="20250">
                  <c:v>-25.224999999999994</c:v>
                </c:pt>
                <c:pt idx="20251">
                  <c:v>-25.222999999999992</c:v>
                </c:pt>
                <c:pt idx="20252">
                  <c:v>-25.220999999999997</c:v>
                </c:pt>
                <c:pt idx="20253">
                  <c:v>-25.218999999999994</c:v>
                </c:pt>
                <c:pt idx="20254">
                  <c:v>-25.216999999999992</c:v>
                </c:pt>
                <c:pt idx="20255">
                  <c:v>-25.214999999999996</c:v>
                </c:pt>
                <c:pt idx="20256">
                  <c:v>-25.212999999999994</c:v>
                </c:pt>
                <c:pt idx="20257">
                  <c:v>-25.210999999999991</c:v>
                </c:pt>
                <c:pt idx="20258">
                  <c:v>-25.208999999999996</c:v>
                </c:pt>
                <c:pt idx="20259">
                  <c:v>-25.206999999999994</c:v>
                </c:pt>
                <c:pt idx="20260">
                  <c:v>-25.204999999999991</c:v>
                </c:pt>
                <c:pt idx="20261">
                  <c:v>-25.202999999999996</c:v>
                </c:pt>
                <c:pt idx="20262">
                  <c:v>-25.200999999999993</c:v>
                </c:pt>
                <c:pt idx="20263">
                  <c:v>-25.198999999999991</c:v>
                </c:pt>
                <c:pt idx="20264">
                  <c:v>-25.196999999999996</c:v>
                </c:pt>
                <c:pt idx="20265">
                  <c:v>-25.194999999999993</c:v>
                </c:pt>
                <c:pt idx="20266">
                  <c:v>-25.192999999999998</c:v>
                </c:pt>
                <c:pt idx="20267">
                  <c:v>-25.190999999999995</c:v>
                </c:pt>
                <c:pt idx="20268">
                  <c:v>-25.188999999999993</c:v>
                </c:pt>
                <c:pt idx="20269">
                  <c:v>-25.186999999999998</c:v>
                </c:pt>
                <c:pt idx="20270">
                  <c:v>-25.184999999999995</c:v>
                </c:pt>
                <c:pt idx="20271">
                  <c:v>-25.182999999999993</c:v>
                </c:pt>
                <c:pt idx="20272">
                  <c:v>-25.180999999999997</c:v>
                </c:pt>
                <c:pt idx="20273">
                  <c:v>-25.178999999999995</c:v>
                </c:pt>
                <c:pt idx="20274">
                  <c:v>-25.176999999999992</c:v>
                </c:pt>
                <c:pt idx="20275">
                  <c:v>-25.174999999999997</c:v>
                </c:pt>
                <c:pt idx="20276">
                  <c:v>-25.172999999999995</c:v>
                </c:pt>
                <c:pt idx="20277">
                  <c:v>-25.170999999999992</c:v>
                </c:pt>
                <c:pt idx="20278">
                  <c:v>-25.168999999999997</c:v>
                </c:pt>
                <c:pt idx="20279">
                  <c:v>-25.166999999999994</c:v>
                </c:pt>
                <c:pt idx="20280">
                  <c:v>-25.164999999999992</c:v>
                </c:pt>
                <c:pt idx="20281">
                  <c:v>-25.162999999999997</c:v>
                </c:pt>
                <c:pt idx="20282">
                  <c:v>-25.160999999999994</c:v>
                </c:pt>
                <c:pt idx="20283">
                  <c:v>-25.158999999999992</c:v>
                </c:pt>
                <c:pt idx="20284">
                  <c:v>-25.156999999999996</c:v>
                </c:pt>
                <c:pt idx="20285">
                  <c:v>-25.154999999999994</c:v>
                </c:pt>
                <c:pt idx="20286">
                  <c:v>-25.152999999999992</c:v>
                </c:pt>
                <c:pt idx="20287">
                  <c:v>-25.150999999999996</c:v>
                </c:pt>
                <c:pt idx="20288">
                  <c:v>-25.148999999999994</c:v>
                </c:pt>
                <c:pt idx="20289">
                  <c:v>-25.146999999999991</c:v>
                </c:pt>
                <c:pt idx="20290">
                  <c:v>-25.144999999999996</c:v>
                </c:pt>
                <c:pt idx="20291">
                  <c:v>-25.142999999999994</c:v>
                </c:pt>
                <c:pt idx="20292">
                  <c:v>-25.140999999999991</c:v>
                </c:pt>
                <c:pt idx="20293">
                  <c:v>-25.138999999999996</c:v>
                </c:pt>
                <c:pt idx="20294">
                  <c:v>-25.136999999999993</c:v>
                </c:pt>
                <c:pt idx="20295">
                  <c:v>-25.134999999999991</c:v>
                </c:pt>
                <c:pt idx="20296">
                  <c:v>-25.132999999999996</c:v>
                </c:pt>
                <c:pt idx="20297">
                  <c:v>-25.130999999999993</c:v>
                </c:pt>
                <c:pt idx="20298">
                  <c:v>-25.128999999999998</c:v>
                </c:pt>
                <c:pt idx="20299">
                  <c:v>-25.126999999999995</c:v>
                </c:pt>
                <c:pt idx="20300">
                  <c:v>-25.124999999999993</c:v>
                </c:pt>
                <c:pt idx="20301">
                  <c:v>-25.122999999999998</c:v>
                </c:pt>
                <c:pt idx="20302">
                  <c:v>-25.120999999999995</c:v>
                </c:pt>
                <c:pt idx="20303">
                  <c:v>-25.118999999999993</c:v>
                </c:pt>
                <c:pt idx="20304">
                  <c:v>-25.116999999999997</c:v>
                </c:pt>
                <c:pt idx="20305">
                  <c:v>-25.114999999999995</c:v>
                </c:pt>
                <c:pt idx="20306">
                  <c:v>-25.112999999999992</c:v>
                </c:pt>
                <c:pt idx="20307">
                  <c:v>-25.110999999999997</c:v>
                </c:pt>
                <c:pt idx="20308">
                  <c:v>-25.108999999999995</c:v>
                </c:pt>
                <c:pt idx="20309">
                  <c:v>-25.106999999999992</c:v>
                </c:pt>
                <c:pt idx="20310">
                  <c:v>-25.104999999999997</c:v>
                </c:pt>
                <c:pt idx="20311">
                  <c:v>-25.102999999999994</c:v>
                </c:pt>
                <c:pt idx="20312">
                  <c:v>-25.100999999999992</c:v>
                </c:pt>
                <c:pt idx="20313">
                  <c:v>-25.098999999999997</c:v>
                </c:pt>
                <c:pt idx="20314">
                  <c:v>-25.096999999999994</c:v>
                </c:pt>
                <c:pt idx="20315">
                  <c:v>-25.094999999999992</c:v>
                </c:pt>
                <c:pt idx="20316">
                  <c:v>-25.092999999999996</c:v>
                </c:pt>
                <c:pt idx="20317">
                  <c:v>-25.090999999999994</c:v>
                </c:pt>
                <c:pt idx="20318">
                  <c:v>-25.088999999999992</c:v>
                </c:pt>
                <c:pt idx="20319">
                  <c:v>-25.086999999999996</c:v>
                </c:pt>
                <c:pt idx="20320">
                  <c:v>-25.084999999999994</c:v>
                </c:pt>
                <c:pt idx="20321">
                  <c:v>-25.082999999999991</c:v>
                </c:pt>
                <c:pt idx="20322">
                  <c:v>-25.080999999999996</c:v>
                </c:pt>
                <c:pt idx="20323">
                  <c:v>-25.078999999999994</c:v>
                </c:pt>
                <c:pt idx="20324">
                  <c:v>-25.076999999999991</c:v>
                </c:pt>
                <c:pt idx="20325">
                  <c:v>-25.074999999999996</c:v>
                </c:pt>
                <c:pt idx="20326">
                  <c:v>-25.072999999999993</c:v>
                </c:pt>
                <c:pt idx="20327">
                  <c:v>-25.070999999999991</c:v>
                </c:pt>
                <c:pt idx="20328">
                  <c:v>-25.068999999999996</c:v>
                </c:pt>
                <c:pt idx="20329">
                  <c:v>-25.066999999999993</c:v>
                </c:pt>
                <c:pt idx="20330">
                  <c:v>-25.064999999999998</c:v>
                </c:pt>
                <c:pt idx="20331">
                  <c:v>-25.062999999999995</c:v>
                </c:pt>
                <c:pt idx="20332">
                  <c:v>-25.060999999999993</c:v>
                </c:pt>
                <c:pt idx="20333">
                  <c:v>-25.058999999999997</c:v>
                </c:pt>
                <c:pt idx="20334">
                  <c:v>-25.056999999999995</c:v>
                </c:pt>
                <c:pt idx="20335">
                  <c:v>-25.054999999999993</c:v>
                </c:pt>
                <c:pt idx="20336">
                  <c:v>-25.052999999999997</c:v>
                </c:pt>
                <c:pt idx="20337">
                  <c:v>-25.050999999999995</c:v>
                </c:pt>
                <c:pt idx="20338">
                  <c:v>-25.048999999999992</c:v>
                </c:pt>
                <c:pt idx="20339">
                  <c:v>-25.046999999999997</c:v>
                </c:pt>
                <c:pt idx="20340">
                  <c:v>-25.044999999999995</c:v>
                </c:pt>
                <c:pt idx="20341">
                  <c:v>-25.042999999999992</c:v>
                </c:pt>
                <c:pt idx="20342">
                  <c:v>-25.040999999999997</c:v>
                </c:pt>
                <c:pt idx="20343">
                  <c:v>-25.038999999999994</c:v>
                </c:pt>
                <c:pt idx="20344">
                  <c:v>-25.036999999999992</c:v>
                </c:pt>
                <c:pt idx="20345">
                  <c:v>-25.034999999999997</c:v>
                </c:pt>
                <c:pt idx="20346">
                  <c:v>-25.032999999999994</c:v>
                </c:pt>
                <c:pt idx="20347">
                  <c:v>-25.030999999999992</c:v>
                </c:pt>
                <c:pt idx="20348">
                  <c:v>-25.028999999999996</c:v>
                </c:pt>
                <c:pt idx="20349">
                  <c:v>-25.026999999999994</c:v>
                </c:pt>
                <c:pt idx="20350">
                  <c:v>-25.024999999999991</c:v>
                </c:pt>
                <c:pt idx="20351">
                  <c:v>-25.022999999999996</c:v>
                </c:pt>
                <c:pt idx="20352">
                  <c:v>-25.020999999999994</c:v>
                </c:pt>
                <c:pt idx="20353">
                  <c:v>-25.018999999999991</c:v>
                </c:pt>
                <c:pt idx="20354">
                  <c:v>-25.016999999999996</c:v>
                </c:pt>
                <c:pt idx="20355">
                  <c:v>-25.014999999999993</c:v>
                </c:pt>
                <c:pt idx="20356">
                  <c:v>-25.012999999999991</c:v>
                </c:pt>
                <c:pt idx="20357">
                  <c:v>-25.010999999999996</c:v>
                </c:pt>
                <c:pt idx="20358">
                  <c:v>-25.008999999999993</c:v>
                </c:pt>
                <c:pt idx="20359">
                  <c:v>-25.006999999999991</c:v>
                </c:pt>
                <c:pt idx="20360">
                  <c:v>-25.004999999999995</c:v>
                </c:pt>
                <c:pt idx="20361">
                  <c:v>-25.002999999999993</c:v>
                </c:pt>
                <c:pt idx="20362">
                  <c:v>-25.000999999999998</c:v>
                </c:pt>
                <c:pt idx="20363">
                  <c:v>-24.998999999999995</c:v>
                </c:pt>
                <c:pt idx="20364">
                  <c:v>-24.996999999999993</c:v>
                </c:pt>
                <c:pt idx="20365">
                  <c:v>-24.994999999999997</c:v>
                </c:pt>
                <c:pt idx="20366">
                  <c:v>-24.992999999999995</c:v>
                </c:pt>
                <c:pt idx="20367">
                  <c:v>-24.990999999999993</c:v>
                </c:pt>
                <c:pt idx="20368">
                  <c:v>-24.988999999999997</c:v>
                </c:pt>
                <c:pt idx="20369">
                  <c:v>-24.986999999999995</c:v>
                </c:pt>
                <c:pt idx="20370">
                  <c:v>-24.984999999999992</c:v>
                </c:pt>
                <c:pt idx="20371">
                  <c:v>-24.982999999999997</c:v>
                </c:pt>
                <c:pt idx="20372">
                  <c:v>-24.980999999999995</c:v>
                </c:pt>
                <c:pt idx="20373">
                  <c:v>-24.978999999999992</c:v>
                </c:pt>
                <c:pt idx="20374">
                  <c:v>-24.976999999999997</c:v>
                </c:pt>
                <c:pt idx="20375">
                  <c:v>-24.974999999999994</c:v>
                </c:pt>
                <c:pt idx="20376">
                  <c:v>-24.972999999999992</c:v>
                </c:pt>
                <c:pt idx="20377">
                  <c:v>-24.970999999999997</c:v>
                </c:pt>
                <c:pt idx="20378">
                  <c:v>-24.968999999999994</c:v>
                </c:pt>
                <c:pt idx="20379">
                  <c:v>-24.966999999999992</c:v>
                </c:pt>
                <c:pt idx="20380">
                  <c:v>-24.964999999999996</c:v>
                </c:pt>
                <c:pt idx="20381">
                  <c:v>-24.962999999999994</c:v>
                </c:pt>
                <c:pt idx="20382">
                  <c:v>-24.960999999999991</c:v>
                </c:pt>
                <c:pt idx="20383">
                  <c:v>-24.958999999999996</c:v>
                </c:pt>
                <c:pt idx="20384">
                  <c:v>-24.956999999999994</c:v>
                </c:pt>
                <c:pt idx="20385">
                  <c:v>-24.954999999999991</c:v>
                </c:pt>
                <c:pt idx="20386">
                  <c:v>-24.952999999999996</c:v>
                </c:pt>
                <c:pt idx="20387">
                  <c:v>-24.950999999999993</c:v>
                </c:pt>
                <c:pt idx="20388">
                  <c:v>-24.948999999999991</c:v>
                </c:pt>
                <c:pt idx="20389">
                  <c:v>-24.946999999999996</c:v>
                </c:pt>
                <c:pt idx="20390">
                  <c:v>-24.944999999999993</c:v>
                </c:pt>
                <c:pt idx="20391">
                  <c:v>-24.942999999999998</c:v>
                </c:pt>
                <c:pt idx="20392">
                  <c:v>-24.940999999999995</c:v>
                </c:pt>
                <c:pt idx="20393">
                  <c:v>-24.938999999999993</c:v>
                </c:pt>
                <c:pt idx="20394">
                  <c:v>-24.936999999999998</c:v>
                </c:pt>
                <c:pt idx="20395">
                  <c:v>-24.934999999999995</c:v>
                </c:pt>
                <c:pt idx="20396">
                  <c:v>-24.932999999999993</c:v>
                </c:pt>
                <c:pt idx="20397">
                  <c:v>-24.930999999999997</c:v>
                </c:pt>
                <c:pt idx="20398">
                  <c:v>-24.928999999999995</c:v>
                </c:pt>
                <c:pt idx="20399">
                  <c:v>-24.926999999999992</c:v>
                </c:pt>
                <c:pt idx="20400">
                  <c:v>-24.924999999999997</c:v>
                </c:pt>
                <c:pt idx="20401">
                  <c:v>-24.922999999999995</c:v>
                </c:pt>
                <c:pt idx="20402">
                  <c:v>-24.920999999999992</c:v>
                </c:pt>
                <c:pt idx="20403">
                  <c:v>-24.918999999999997</c:v>
                </c:pt>
                <c:pt idx="20404">
                  <c:v>-24.916999999999994</c:v>
                </c:pt>
                <c:pt idx="20405">
                  <c:v>-24.914999999999992</c:v>
                </c:pt>
                <c:pt idx="20406">
                  <c:v>-24.912999999999997</c:v>
                </c:pt>
                <c:pt idx="20407">
                  <c:v>-24.910999999999994</c:v>
                </c:pt>
                <c:pt idx="20408">
                  <c:v>-24.908999999999992</c:v>
                </c:pt>
                <c:pt idx="20409">
                  <c:v>-24.906999999999996</c:v>
                </c:pt>
                <c:pt idx="20410">
                  <c:v>-24.904999999999994</c:v>
                </c:pt>
                <c:pt idx="20411">
                  <c:v>-24.902999999999992</c:v>
                </c:pt>
                <c:pt idx="20412">
                  <c:v>-24.900999999999996</c:v>
                </c:pt>
                <c:pt idx="20413">
                  <c:v>-24.898999999999994</c:v>
                </c:pt>
                <c:pt idx="20414">
                  <c:v>-24.896999999999991</c:v>
                </c:pt>
                <c:pt idx="20415">
                  <c:v>-24.894999999999996</c:v>
                </c:pt>
                <c:pt idx="20416">
                  <c:v>-24.892999999999994</c:v>
                </c:pt>
                <c:pt idx="20417">
                  <c:v>-24.890999999999991</c:v>
                </c:pt>
                <c:pt idx="20418">
                  <c:v>-24.888999999999996</c:v>
                </c:pt>
                <c:pt idx="20419">
                  <c:v>-24.886999999999993</c:v>
                </c:pt>
                <c:pt idx="20420">
                  <c:v>-24.884999999999991</c:v>
                </c:pt>
                <c:pt idx="20421">
                  <c:v>-24.882999999999996</c:v>
                </c:pt>
                <c:pt idx="20422">
                  <c:v>-24.880999999999993</c:v>
                </c:pt>
                <c:pt idx="20423">
                  <c:v>-24.878999999999998</c:v>
                </c:pt>
                <c:pt idx="20424">
                  <c:v>-24.876999999999995</c:v>
                </c:pt>
                <c:pt idx="20425">
                  <c:v>-24.874999999999993</c:v>
                </c:pt>
                <c:pt idx="20426">
                  <c:v>-24.872999999999998</c:v>
                </c:pt>
                <c:pt idx="20427">
                  <c:v>-24.870999999999995</c:v>
                </c:pt>
                <c:pt idx="20428">
                  <c:v>-24.868999999999993</c:v>
                </c:pt>
                <c:pt idx="20429">
                  <c:v>-24.866999999999997</c:v>
                </c:pt>
                <c:pt idx="20430">
                  <c:v>-24.864999999999995</c:v>
                </c:pt>
                <c:pt idx="20431">
                  <c:v>-24.862999999999992</c:v>
                </c:pt>
                <c:pt idx="20432">
                  <c:v>-24.860999999999997</c:v>
                </c:pt>
                <c:pt idx="20433">
                  <c:v>-24.858999999999995</c:v>
                </c:pt>
                <c:pt idx="20434">
                  <c:v>-24.856999999999992</c:v>
                </c:pt>
                <c:pt idx="20435">
                  <c:v>-24.854999999999997</c:v>
                </c:pt>
                <c:pt idx="20436">
                  <c:v>-24.852999999999994</c:v>
                </c:pt>
                <c:pt idx="20437">
                  <c:v>-24.850999999999992</c:v>
                </c:pt>
                <c:pt idx="20438">
                  <c:v>-24.848999999999997</c:v>
                </c:pt>
                <c:pt idx="20439">
                  <c:v>-24.846999999999994</c:v>
                </c:pt>
                <c:pt idx="20440">
                  <c:v>-24.844999999999992</c:v>
                </c:pt>
                <c:pt idx="20441">
                  <c:v>-24.842999999999996</c:v>
                </c:pt>
                <c:pt idx="20442">
                  <c:v>-24.840999999999994</c:v>
                </c:pt>
                <c:pt idx="20443">
                  <c:v>-24.838999999999992</c:v>
                </c:pt>
                <c:pt idx="20444">
                  <c:v>-24.836999999999996</c:v>
                </c:pt>
                <c:pt idx="20445">
                  <c:v>-24.834999999999994</c:v>
                </c:pt>
                <c:pt idx="20446">
                  <c:v>-24.832999999999991</c:v>
                </c:pt>
                <c:pt idx="20447">
                  <c:v>-24.830999999999996</c:v>
                </c:pt>
                <c:pt idx="20448">
                  <c:v>-24.828999999999994</c:v>
                </c:pt>
                <c:pt idx="20449">
                  <c:v>-24.826999999999991</c:v>
                </c:pt>
                <c:pt idx="20450">
                  <c:v>-24.824999999999996</c:v>
                </c:pt>
                <c:pt idx="20451">
                  <c:v>-24.822999999999993</c:v>
                </c:pt>
                <c:pt idx="20452">
                  <c:v>-24.820999999999991</c:v>
                </c:pt>
                <c:pt idx="20453">
                  <c:v>-24.818999999999996</c:v>
                </c:pt>
                <c:pt idx="20454">
                  <c:v>-24.816999999999993</c:v>
                </c:pt>
                <c:pt idx="20455">
                  <c:v>-24.814999999999998</c:v>
                </c:pt>
                <c:pt idx="20456">
                  <c:v>-24.812999999999995</c:v>
                </c:pt>
                <c:pt idx="20457">
                  <c:v>-24.810999999999993</c:v>
                </c:pt>
                <c:pt idx="20458">
                  <c:v>-24.808999999999997</c:v>
                </c:pt>
                <c:pt idx="20459">
                  <c:v>-24.806999999999995</c:v>
                </c:pt>
                <c:pt idx="20460">
                  <c:v>-24.804999999999993</c:v>
                </c:pt>
                <c:pt idx="20461">
                  <c:v>-24.802999999999997</c:v>
                </c:pt>
                <c:pt idx="20462">
                  <c:v>-24.800999999999995</c:v>
                </c:pt>
                <c:pt idx="20463">
                  <c:v>-24.798999999999992</c:v>
                </c:pt>
                <c:pt idx="20464">
                  <c:v>-24.796999999999997</c:v>
                </c:pt>
                <c:pt idx="20465">
                  <c:v>-24.794999999999995</c:v>
                </c:pt>
                <c:pt idx="20466">
                  <c:v>-24.792999999999992</c:v>
                </c:pt>
                <c:pt idx="20467">
                  <c:v>-24.790999999999997</c:v>
                </c:pt>
                <c:pt idx="20468">
                  <c:v>-24.788999999999994</c:v>
                </c:pt>
                <c:pt idx="20469">
                  <c:v>-24.786999999999992</c:v>
                </c:pt>
                <c:pt idx="20470">
                  <c:v>-24.784999999999997</c:v>
                </c:pt>
                <c:pt idx="20471">
                  <c:v>-24.782999999999994</c:v>
                </c:pt>
                <c:pt idx="20472">
                  <c:v>-24.780999999999992</c:v>
                </c:pt>
                <c:pt idx="20473">
                  <c:v>-24.778999999999996</c:v>
                </c:pt>
                <c:pt idx="20474">
                  <c:v>-24.776999999999994</c:v>
                </c:pt>
                <c:pt idx="20475">
                  <c:v>-24.774999999999991</c:v>
                </c:pt>
                <c:pt idx="20476">
                  <c:v>-24.772999999999996</c:v>
                </c:pt>
                <c:pt idx="20477">
                  <c:v>-24.770999999999994</c:v>
                </c:pt>
                <c:pt idx="20478">
                  <c:v>-24.768999999999991</c:v>
                </c:pt>
                <c:pt idx="20479">
                  <c:v>-24.766999999999996</c:v>
                </c:pt>
                <c:pt idx="20480">
                  <c:v>-24.764999999999993</c:v>
                </c:pt>
                <c:pt idx="20481">
                  <c:v>-24.762999999999991</c:v>
                </c:pt>
                <c:pt idx="20482">
                  <c:v>-24.760999999999996</c:v>
                </c:pt>
                <c:pt idx="20483">
                  <c:v>-24.758999999999993</c:v>
                </c:pt>
                <c:pt idx="20484">
                  <c:v>-24.756999999999991</c:v>
                </c:pt>
                <c:pt idx="20485">
                  <c:v>-24.754999999999995</c:v>
                </c:pt>
                <c:pt idx="20486">
                  <c:v>-24.752999999999993</c:v>
                </c:pt>
                <c:pt idx="20487">
                  <c:v>-24.750999999999998</c:v>
                </c:pt>
                <c:pt idx="20488">
                  <c:v>-24.748999999999995</c:v>
                </c:pt>
                <c:pt idx="20489">
                  <c:v>-24.746999999999993</c:v>
                </c:pt>
                <c:pt idx="20490">
                  <c:v>-24.744999999999997</c:v>
                </c:pt>
                <c:pt idx="20491">
                  <c:v>-24.742999999999995</c:v>
                </c:pt>
                <c:pt idx="20492">
                  <c:v>-24.740999999999993</c:v>
                </c:pt>
                <c:pt idx="20493">
                  <c:v>-24.738999999999997</c:v>
                </c:pt>
                <c:pt idx="20494">
                  <c:v>-24.736999999999995</c:v>
                </c:pt>
                <c:pt idx="20495">
                  <c:v>-24.734999999999992</c:v>
                </c:pt>
                <c:pt idx="20496">
                  <c:v>-24.732999999999997</c:v>
                </c:pt>
                <c:pt idx="20497">
                  <c:v>-24.730999999999995</c:v>
                </c:pt>
                <c:pt idx="20498">
                  <c:v>-24.728999999999992</c:v>
                </c:pt>
                <c:pt idx="20499">
                  <c:v>-24.726999999999997</c:v>
                </c:pt>
                <c:pt idx="20500">
                  <c:v>-24.724999999999994</c:v>
                </c:pt>
                <c:pt idx="20501">
                  <c:v>-24.722999999999992</c:v>
                </c:pt>
                <c:pt idx="20502">
                  <c:v>-24.720999999999997</c:v>
                </c:pt>
                <c:pt idx="20503">
                  <c:v>-24.718999999999994</c:v>
                </c:pt>
                <c:pt idx="20504">
                  <c:v>-24.716999999999992</c:v>
                </c:pt>
                <c:pt idx="20505">
                  <c:v>-24.714999999999996</c:v>
                </c:pt>
                <c:pt idx="20506">
                  <c:v>-24.712999999999994</c:v>
                </c:pt>
                <c:pt idx="20507">
                  <c:v>-24.710999999999991</c:v>
                </c:pt>
                <c:pt idx="20508">
                  <c:v>-24.708999999999996</c:v>
                </c:pt>
                <c:pt idx="20509">
                  <c:v>-24.706999999999994</c:v>
                </c:pt>
                <c:pt idx="20510">
                  <c:v>-24.704999999999991</c:v>
                </c:pt>
                <c:pt idx="20511">
                  <c:v>-24.702999999999996</c:v>
                </c:pt>
                <c:pt idx="20512">
                  <c:v>-24.700999999999993</c:v>
                </c:pt>
                <c:pt idx="20513">
                  <c:v>-24.698999999999991</c:v>
                </c:pt>
                <c:pt idx="20514">
                  <c:v>-24.696999999999996</c:v>
                </c:pt>
                <c:pt idx="20515">
                  <c:v>-24.694999999999993</c:v>
                </c:pt>
                <c:pt idx="20516">
                  <c:v>-24.692999999999998</c:v>
                </c:pt>
                <c:pt idx="20517">
                  <c:v>-24.690999999999995</c:v>
                </c:pt>
                <c:pt idx="20518">
                  <c:v>-24.688999999999993</c:v>
                </c:pt>
                <c:pt idx="20519">
                  <c:v>-24.686999999999998</c:v>
                </c:pt>
                <c:pt idx="20520">
                  <c:v>-24.684999999999995</c:v>
                </c:pt>
                <c:pt idx="20521">
                  <c:v>-24.682999999999993</c:v>
                </c:pt>
                <c:pt idx="20522">
                  <c:v>-24.680999999999997</c:v>
                </c:pt>
                <c:pt idx="20523">
                  <c:v>-24.678999999999995</c:v>
                </c:pt>
                <c:pt idx="20524">
                  <c:v>-24.676999999999992</c:v>
                </c:pt>
                <c:pt idx="20525">
                  <c:v>-24.674999999999997</c:v>
                </c:pt>
                <c:pt idx="20526">
                  <c:v>-24.672999999999995</c:v>
                </c:pt>
                <c:pt idx="20527">
                  <c:v>-24.670999999999992</c:v>
                </c:pt>
                <c:pt idx="20528">
                  <c:v>-24.668999999999997</c:v>
                </c:pt>
                <c:pt idx="20529">
                  <c:v>-24.666999999999994</c:v>
                </c:pt>
                <c:pt idx="20530">
                  <c:v>-24.664999999999992</c:v>
                </c:pt>
                <c:pt idx="20531">
                  <c:v>-24.662999999999997</c:v>
                </c:pt>
                <c:pt idx="20532">
                  <c:v>-24.660999999999994</c:v>
                </c:pt>
                <c:pt idx="20533">
                  <c:v>-24.658999999999992</c:v>
                </c:pt>
                <c:pt idx="20534">
                  <c:v>-24.656999999999996</c:v>
                </c:pt>
                <c:pt idx="20535">
                  <c:v>-24.654999999999994</c:v>
                </c:pt>
                <c:pt idx="20536">
                  <c:v>-24.652999999999992</c:v>
                </c:pt>
                <c:pt idx="20537">
                  <c:v>-24.650999999999996</c:v>
                </c:pt>
                <c:pt idx="20538">
                  <c:v>-24.648999999999994</c:v>
                </c:pt>
                <c:pt idx="20539">
                  <c:v>-24.646999999999991</c:v>
                </c:pt>
                <c:pt idx="20540">
                  <c:v>-24.644999999999996</c:v>
                </c:pt>
                <c:pt idx="20541">
                  <c:v>-24.642999999999994</c:v>
                </c:pt>
                <c:pt idx="20542">
                  <c:v>-24.640999999999991</c:v>
                </c:pt>
                <c:pt idx="20543">
                  <c:v>-24.638999999999996</c:v>
                </c:pt>
                <c:pt idx="20544">
                  <c:v>-24.636999999999993</c:v>
                </c:pt>
                <c:pt idx="20545">
                  <c:v>-24.634999999999991</c:v>
                </c:pt>
                <c:pt idx="20546">
                  <c:v>-24.632999999999996</c:v>
                </c:pt>
                <c:pt idx="20547">
                  <c:v>-24.630999999999993</c:v>
                </c:pt>
                <c:pt idx="20548">
                  <c:v>-24.628999999999998</c:v>
                </c:pt>
                <c:pt idx="20549">
                  <c:v>-24.626999999999995</c:v>
                </c:pt>
                <c:pt idx="20550">
                  <c:v>-24.624999999999993</c:v>
                </c:pt>
                <c:pt idx="20551">
                  <c:v>-24.622999999999998</c:v>
                </c:pt>
                <c:pt idx="20552">
                  <c:v>-24.620999999999995</c:v>
                </c:pt>
                <c:pt idx="20553">
                  <c:v>-24.618999999999993</c:v>
                </c:pt>
                <c:pt idx="20554">
                  <c:v>-24.616999999999997</c:v>
                </c:pt>
                <c:pt idx="20555">
                  <c:v>-24.614999999999995</c:v>
                </c:pt>
                <c:pt idx="20556">
                  <c:v>-24.612999999999992</c:v>
                </c:pt>
                <c:pt idx="20557">
                  <c:v>-24.610999999999997</c:v>
                </c:pt>
                <c:pt idx="20558">
                  <c:v>-24.608999999999995</c:v>
                </c:pt>
                <c:pt idx="20559">
                  <c:v>-24.606999999999992</c:v>
                </c:pt>
                <c:pt idx="20560">
                  <c:v>-24.604999999999997</c:v>
                </c:pt>
                <c:pt idx="20561">
                  <c:v>-24.602999999999994</c:v>
                </c:pt>
                <c:pt idx="20562">
                  <c:v>-24.600999999999992</c:v>
                </c:pt>
                <c:pt idx="20563">
                  <c:v>-24.598999999999997</c:v>
                </c:pt>
                <c:pt idx="20564">
                  <c:v>-24.596999999999994</c:v>
                </c:pt>
                <c:pt idx="20565">
                  <c:v>-24.594999999999992</c:v>
                </c:pt>
                <c:pt idx="20566">
                  <c:v>-24.592999999999996</c:v>
                </c:pt>
                <c:pt idx="20567">
                  <c:v>-24.590999999999994</c:v>
                </c:pt>
                <c:pt idx="20568">
                  <c:v>-24.588999999999992</c:v>
                </c:pt>
                <c:pt idx="20569">
                  <c:v>-24.586999999999996</c:v>
                </c:pt>
                <c:pt idx="20570">
                  <c:v>-24.584999999999994</c:v>
                </c:pt>
                <c:pt idx="20571">
                  <c:v>-24.582999999999991</c:v>
                </c:pt>
                <c:pt idx="20572">
                  <c:v>-24.580999999999996</c:v>
                </c:pt>
                <c:pt idx="20573">
                  <c:v>-24.578999999999994</c:v>
                </c:pt>
                <c:pt idx="20574">
                  <c:v>-24.576999999999991</c:v>
                </c:pt>
                <c:pt idx="20575">
                  <c:v>-24.574999999999996</c:v>
                </c:pt>
                <c:pt idx="20576">
                  <c:v>-24.572999999999993</c:v>
                </c:pt>
                <c:pt idx="20577">
                  <c:v>-24.570999999999991</c:v>
                </c:pt>
                <c:pt idx="20578">
                  <c:v>-24.568999999999996</c:v>
                </c:pt>
                <c:pt idx="20579">
                  <c:v>-24.566999999999993</c:v>
                </c:pt>
                <c:pt idx="20580">
                  <c:v>-24.564999999999998</c:v>
                </c:pt>
                <c:pt idx="20581">
                  <c:v>-24.562999999999995</c:v>
                </c:pt>
                <c:pt idx="20582">
                  <c:v>-24.560999999999993</c:v>
                </c:pt>
                <c:pt idx="20583">
                  <c:v>-24.558999999999997</c:v>
                </c:pt>
                <c:pt idx="20584">
                  <c:v>-24.556999999999995</c:v>
                </c:pt>
                <c:pt idx="20585">
                  <c:v>-24.554999999999993</c:v>
                </c:pt>
                <c:pt idx="20586">
                  <c:v>-24.552999999999997</c:v>
                </c:pt>
                <c:pt idx="20587">
                  <c:v>-24.550999999999995</c:v>
                </c:pt>
                <c:pt idx="20588">
                  <c:v>-24.548999999999992</c:v>
                </c:pt>
                <c:pt idx="20589">
                  <c:v>-24.546999999999997</c:v>
                </c:pt>
                <c:pt idx="20590">
                  <c:v>-24.544999999999995</c:v>
                </c:pt>
                <c:pt idx="20591">
                  <c:v>-24.542999999999992</c:v>
                </c:pt>
                <c:pt idx="20592">
                  <c:v>-24.540999999999997</c:v>
                </c:pt>
                <c:pt idx="20593">
                  <c:v>-24.538999999999994</c:v>
                </c:pt>
                <c:pt idx="20594">
                  <c:v>-24.536999999999992</c:v>
                </c:pt>
                <c:pt idx="20595">
                  <c:v>-24.534999999999997</c:v>
                </c:pt>
                <c:pt idx="20596">
                  <c:v>-24.532999999999994</c:v>
                </c:pt>
                <c:pt idx="20597">
                  <c:v>-24.530999999999992</c:v>
                </c:pt>
                <c:pt idx="20598">
                  <c:v>-24.528999999999996</c:v>
                </c:pt>
                <c:pt idx="20599">
                  <c:v>-24.526999999999994</c:v>
                </c:pt>
                <c:pt idx="20600">
                  <c:v>-24.524999999999991</c:v>
                </c:pt>
                <c:pt idx="20601">
                  <c:v>-24.522999999999996</c:v>
                </c:pt>
                <c:pt idx="20602">
                  <c:v>-24.520999999999994</c:v>
                </c:pt>
                <c:pt idx="20603">
                  <c:v>-24.518999999999991</c:v>
                </c:pt>
                <c:pt idx="20604">
                  <c:v>-24.516999999999996</c:v>
                </c:pt>
                <c:pt idx="20605">
                  <c:v>-24.514999999999993</c:v>
                </c:pt>
                <c:pt idx="20606">
                  <c:v>-24.512999999999991</c:v>
                </c:pt>
                <c:pt idx="20607">
                  <c:v>-24.510999999999996</c:v>
                </c:pt>
                <c:pt idx="20608">
                  <c:v>-24.508999999999993</c:v>
                </c:pt>
                <c:pt idx="20609">
                  <c:v>-24.506999999999991</c:v>
                </c:pt>
                <c:pt idx="20610">
                  <c:v>-24.504999999999995</c:v>
                </c:pt>
                <c:pt idx="20611">
                  <c:v>-24.502999999999993</c:v>
                </c:pt>
                <c:pt idx="20612">
                  <c:v>-24.500999999999998</c:v>
                </c:pt>
                <c:pt idx="20613">
                  <c:v>-24.498999999999995</c:v>
                </c:pt>
                <c:pt idx="20614">
                  <c:v>-24.496999999999993</c:v>
                </c:pt>
                <c:pt idx="20615">
                  <c:v>-24.494999999999997</c:v>
                </c:pt>
                <c:pt idx="20616">
                  <c:v>-24.492999999999995</c:v>
                </c:pt>
                <c:pt idx="20617">
                  <c:v>-24.490999999999993</c:v>
                </c:pt>
                <c:pt idx="20618">
                  <c:v>-24.488999999999997</c:v>
                </c:pt>
                <c:pt idx="20619">
                  <c:v>-24.486999999999995</c:v>
                </c:pt>
                <c:pt idx="20620">
                  <c:v>-24.484999999999992</c:v>
                </c:pt>
                <c:pt idx="20621">
                  <c:v>-24.482999999999997</c:v>
                </c:pt>
                <c:pt idx="20622">
                  <c:v>-24.480999999999995</c:v>
                </c:pt>
                <c:pt idx="20623">
                  <c:v>-24.478999999999992</c:v>
                </c:pt>
                <c:pt idx="20624">
                  <c:v>-24.476999999999997</c:v>
                </c:pt>
                <c:pt idx="20625">
                  <c:v>-24.474999999999994</c:v>
                </c:pt>
                <c:pt idx="20626">
                  <c:v>-24.472999999999992</c:v>
                </c:pt>
                <c:pt idx="20627">
                  <c:v>-24.470999999999997</c:v>
                </c:pt>
                <c:pt idx="20628">
                  <c:v>-24.468999999999994</c:v>
                </c:pt>
                <c:pt idx="20629">
                  <c:v>-24.466999999999992</c:v>
                </c:pt>
                <c:pt idx="20630">
                  <c:v>-24.464999999999996</c:v>
                </c:pt>
                <c:pt idx="20631">
                  <c:v>-24.462999999999994</c:v>
                </c:pt>
                <c:pt idx="20632">
                  <c:v>-24.460999999999991</c:v>
                </c:pt>
                <c:pt idx="20633">
                  <c:v>-24.458999999999996</c:v>
                </c:pt>
                <c:pt idx="20634">
                  <c:v>-24.456999999999994</c:v>
                </c:pt>
                <c:pt idx="20635">
                  <c:v>-24.454999999999991</c:v>
                </c:pt>
                <c:pt idx="20636">
                  <c:v>-24.452999999999996</c:v>
                </c:pt>
                <c:pt idx="20637">
                  <c:v>-24.450999999999993</c:v>
                </c:pt>
                <c:pt idx="20638">
                  <c:v>-24.448999999999991</c:v>
                </c:pt>
                <c:pt idx="20639">
                  <c:v>-24.446999999999996</c:v>
                </c:pt>
                <c:pt idx="20640">
                  <c:v>-24.444999999999993</c:v>
                </c:pt>
                <c:pt idx="20641">
                  <c:v>-24.442999999999998</c:v>
                </c:pt>
                <c:pt idx="20642">
                  <c:v>-24.440999999999995</c:v>
                </c:pt>
                <c:pt idx="20643">
                  <c:v>-24.438999999999993</c:v>
                </c:pt>
                <c:pt idx="20644">
                  <c:v>-24.436999999999998</c:v>
                </c:pt>
                <c:pt idx="20645">
                  <c:v>-24.434999999999995</c:v>
                </c:pt>
                <c:pt idx="20646">
                  <c:v>-24.432999999999993</c:v>
                </c:pt>
                <c:pt idx="20647">
                  <c:v>-24.430999999999997</c:v>
                </c:pt>
                <c:pt idx="20648">
                  <c:v>-24.428999999999995</c:v>
                </c:pt>
                <c:pt idx="20649">
                  <c:v>-24.426999999999992</c:v>
                </c:pt>
                <c:pt idx="20650">
                  <c:v>-24.424999999999997</c:v>
                </c:pt>
                <c:pt idx="20651">
                  <c:v>-24.422999999999995</c:v>
                </c:pt>
                <c:pt idx="20652">
                  <c:v>-24.420999999999992</c:v>
                </c:pt>
                <c:pt idx="20653">
                  <c:v>-24.418999999999997</c:v>
                </c:pt>
                <c:pt idx="20654">
                  <c:v>-24.416999999999994</c:v>
                </c:pt>
                <c:pt idx="20655">
                  <c:v>-24.414999999999992</c:v>
                </c:pt>
                <c:pt idx="20656">
                  <c:v>-24.412999999999997</c:v>
                </c:pt>
                <c:pt idx="20657">
                  <c:v>-24.410999999999994</c:v>
                </c:pt>
                <c:pt idx="20658">
                  <c:v>-24.408999999999992</c:v>
                </c:pt>
                <c:pt idx="20659">
                  <c:v>-24.406999999999996</c:v>
                </c:pt>
                <c:pt idx="20660">
                  <c:v>-24.404999999999994</c:v>
                </c:pt>
                <c:pt idx="20661">
                  <c:v>-24.402999999999992</c:v>
                </c:pt>
                <c:pt idx="20662">
                  <c:v>-24.400999999999996</c:v>
                </c:pt>
                <c:pt idx="20663">
                  <c:v>-24.398999999999994</c:v>
                </c:pt>
                <c:pt idx="20664">
                  <c:v>-24.396999999999991</c:v>
                </c:pt>
                <c:pt idx="20665">
                  <c:v>-24.394999999999996</c:v>
                </c:pt>
                <c:pt idx="20666">
                  <c:v>-24.392999999999994</c:v>
                </c:pt>
                <c:pt idx="20667">
                  <c:v>-24.390999999999991</c:v>
                </c:pt>
                <c:pt idx="20668">
                  <c:v>-24.388999999999996</c:v>
                </c:pt>
                <c:pt idx="20669">
                  <c:v>-24.386999999999993</c:v>
                </c:pt>
                <c:pt idx="20670">
                  <c:v>-24.384999999999991</c:v>
                </c:pt>
                <c:pt idx="20671">
                  <c:v>-24.382999999999996</c:v>
                </c:pt>
                <c:pt idx="20672">
                  <c:v>-24.380999999999993</c:v>
                </c:pt>
                <c:pt idx="20673">
                  <c:v>-24.378999999999998</c:v>
                </c:pt>
                <c:pt idx="20674">
                  <c:v>-24.376999999999995</c:v>
                </c:pt>
                <c:pt idx="20675">
                  <c:v>-24.374999999999993</c:v>
                </c:pt>
                <c:pt idx="20676">
                  <c:v>-24.372999999999998</c:v>
                </c:pt>
                <c:pt idx="20677">
                  <c:v>-24.370999999999995</c:v>
                </c:pt>
                <c:pt idx="20678">
                  <c:v>-24.368999999999993</c:v>
                </c:pt>
                <c:pt idx="20679">
                  <c:v>-24.366999999999997</c:v>
                </c:pt>
                <c:pt idx="20680">
                  <c:v>-24.364999999999995</c:v>
                </c:pt>
                <c:pt idx="20681">
                  <c:v>-24.362999999999992</c:v>
                </c:pt>
                <c:pt idx="20682">
                  <c:v>-24.360999999999997</c:v>
                </c:pt>
                <c:pt idx="20683">
                  <c:v>-24.358999999999995</c:v>
                </c:pt>
                <c:pt idx="20684">
                  <c:v>-24.356999999999992</c:v>
                </c:pt>
                <c:pt idx="20685">
                  <c:v>-24.354999999999997</c:v>
                </c:pt>
                <c:pt idx="20686">
                  <c:v>-24.352999999999994</c:v>
                </c:pt>
                <c:pt idx="20687">
                  <c:v>-24.350999999999992</c:v>
                </c:pt>
                <c:pt idx="20688">
                  <c:v>-24.348999999999997</c:v>
                </c:pt>
                <c:pt idx="20689">
                  <c:v>-24.346999999999994</c:v>
                </c:pt>
                <c:pt idx="20690">
                  <c:v>-24.344999999999992</c:v>
                </c:pt>
                <c:pt idx="20691">
                  <c:v>-24.342999999999996</c:v>
                </c:pt>
                <c:pt idx="20692">
                  <c:v>-24.340999999999994</c:v>
                </c:pt>
                <c:pt idx="20693">
                  <c:v>-24.338999999999992</c:v>
                </c:pt>
                <c:pt idx="20694">
                  <c:v>-24.336999999999996</c:v>
                </c:pt>
                <c:pt idx="20695">
                  <c:v>-24.334999999999994</c:v>
                </c:pt>
                <c:pt idx="20696">
                  <c:v>-24.332999999999991</c:v>
                </c:pt>
                <c:pt idx="20697">
                  <c:v>-24.330999999999996</c:v>
                </c:pt>
                <c:pt idx="20698">
                  <c:v>-24.328999999999994</c:v>
                </c:pt>
                <c:pt idx="20699">
                  <c:v>-24.326999999999991</c:v>
                </c:pt>
                <c:pt idx="20700">
                  <c:v>-24.324999999999996</c:v>
                </c:pt>
                <c:pt idx="20701">
                  <c:v>-24.322999999999993</c:v>
                </c:pt>
                <c:pt idx="20702">
                  <c:v>-24.320999999999991</c:v>
                </c:pt>
                <c:pt idx="20703">
                  <c:v>-24.318999999999996</c:v>
                </c:pt>
                <c:pt idx="20704">
                  <c:v>-24.316999999999993</c:v>
                </c:pt>
                <c:pt idx="20705">
                  <c:v>-24.314999999999998</c:v>
                </c:pt>
                <c:pt idx="20706">
                  <c:v>-24.312999999999995</c:v>
                </c:pt>
                <c:pt idx="20707">
                  <c:v>-24.310999999999993</c:v>
                </c:pt>
                <c:pt idx="20708">
                  <c:v>-24.308999999999997</c:v>
                </c:pt>
                <c:pt idx="20709">
                  <c:v>-24.306999999999995</c:v>
                </c:pt>
                <c:pt idx="20710">
                  <c:v>-24.304999999999993</c:v>
                </c:pt>
                <c:pt idx="20711">
                  <c:v>-24.302999999999997</c:v>
                </c:pt>
                <c:pt idx="20712">
                  <c:v>-24.300999999999995</c:v>
                </c:pt>
                <c:pt idx="20713">
                  <c:v>-24.298999999999992</c:v>
                </c:pt>
                <c:pt idx="20714">
                  <c:v>-24.296999999999997</c:v>
                </c:pt>
                <c:pt idx="20715">
                  <c:v>-24.294999999999995</c:v>
                </c:pt>
                <c:pt idx="20716">
                  <c:v>-24.292999999999992</c:v>
                </c:pt>
                <c:pt idx="20717">
                  <c:v>-24.290999999999997</c:v>
                </c:pt>
                <c:pt idx="20718">
                  <c:v>-24.288999999999994</c:v>
                </c:pt>
                <c:pt idx="20719">
                  <c:v>-24.286999999999992</c:v>
                </c:pt>
                <c:pt idx="20720">
                  <c:v>-24.284999999999997</c:v>
                </c:pt>
                <c:pt idx="20721">
                  <c:v>-24.282999999999994</c:v>
                </c:pt>
                <c:pt idx="20722">
                  <c:v>-24.280999999999992</c:v>
                </c:pt>
                <c:pt idx="20723">
                  <c:v>-24.278999999999996</c:v>
                </c:pt>
                <c:pt idx="20724">
                  <c:v>-24.276999999999994</c:v>
                </c:pt>
                <c:pt idx="20725">
                  <c:v>-24.274999999999991</c:v>
                </c:pt>
                <c:pt idx="20726">
                  <c:v>-24.272999999999996</c:v>
                </c:pt>
                <c:pt idx="20727">
                  <c:v>-24.270999999999994</c:v>
                </c:pt>
                <c:pt idx="20728">
                  <c:v>-24.268999999999991</c:v>
                </c:pt>
                <c:pt idx="20729">
                  <c:v>-24.266999999999996</c:v>
                </c:pt>
                <c:pt idx="20730">
                  <c:v>-24.264999999999993</c:v>
                </c:pt>
                <c:pt idx="20731">
                  <c:v>-24.262999999999991</c:v>
                </c:pt>
                <c:pt idx="20732">
                  <c:v>-24.260999999999996</c:v>
                </c:pt>
                <c:pt idx="20733">
                  <c:v>-24.258999999999993</c:v>
                </c:pt>
                <c:pt idx="20734">
                  <c:v>-24.256999999999991</c:v>
                </c:pt>
                <c:pt idx="20735">
                  <c:v>-24.254999999999995</c:v>
                </c:pt>
                <c:pt idx="20736">
                  <c:v>-24.252999999999993</c:v>
                </c:pt>
                <c:pt idx="20737">
                  <c:v>-24.250999999999998</c:v>
                </c:pt>
                <c:pt idx="20738">
                  <c:v>-24.248999999999995</c:v>
                </c:pt>
                <c:pt idx="20739">
                  <c:v>-24.246999999999993</c:v>
                </c:pt>
                <c:pt idx="20740">
                  <c:v>-24.244999999999997</c:v>
                </c:pt>
                <c:pt idx="20741">
                  <c:v>-24.242999999999995</c:v>
                </c:pt>
                <c:pt idx="20742">
                  <c:v>-24.240999999999993</c:v>
                </c:pt>
                <c:pt idx="20743">
                  <c:v>-24.238999999999997</c:v>
                </c:pt>
                <c:pt idx="20744">
                  <c:v>-24.236999999999995</c:v>
                </c:pt>
                <c:pt idx="20745">
                  <c:v>-24.234999999999992</c:v>
                </c:pt>
                <c:pt idx="20746">
                  <c:v>-24.232999999999997</c:v>
                </c:pt>
                <c:pt idx="20747">
                  <c:v>-24.230999999999995</c:v>
                </c:pt>
                <c:pt idx="20748">
                  <c:v>-24.228999999999992</c:v>
                </c:pt>
                <c:pt idx="20749">
                  <c:v>-24.226999999999997</c:v>
                </c:pt>
                <c:pt idx="20750">
                  <c:v>-24.224999999999994</c:v>
                </c:pt>
                <c:pt idx="20751">
                  <c:v>-24.222999999999992</c:v>
                </c:pt>
                <c:pt idx="20752">
                  <c:v>-24.220999999999997</c:v>
                </c:pt>
                <c:pt idx="20753">
                  <c:v>-24.218999999999994</c:v>
                </c:pt>
                <c:pt idx="20754">
                  <c:v>-24.216999999999992</c:v>
                </c:pt>
                <c:pt idx="20755">
                  <c:v>-24.214999999999996</c:v>
                </c:pt>
                <c:pt idx="20756">
                  <c:v>-24.212999999999994</c:v>
                </c:pt>
                <c:pt idx="20757">
                  <c:v>-24.210999999999991</c:v>
                </c:pt>
                <c:pt idx="20758">
                  <c:v>-24.208999999999996</c:v>
                </c:pt>
                <c:pt idx="20759">
                  <c:v>-24.206999999999994</c:v>
                </c:pt>
                <c:pt idx="20760">
                  <c:v>-24.204999999999991</c:v>
                </c:pt>
                <c:pt idx="20761">
                  <c:v>-24.202999999999996</c:v>
                </c:pt>
                <c:pt idx="20762">
                  <c:v>-24.200999999999993</c:v>
                </c:pt>
                <c:pt idx="20763">
                  <c:v>-24.198999999999991</c:v>
                </c:pt>
                <c:pt idx="20764">
                  <c:v>-24.196999999999996</c:v>
                </c:pt>
                <c:pt idx="20765">
                  <c:v>-24.194999999999993</c:v>
                </c:pt>
                <c:pt idx="20766">
                  <c:v>-24.192999999999998</c:v>
                </c:pt>
                <c:pt idx="20767">
                  <c:v>-24.190999999999995</c:v>
                </c:pt>
                <c:pt idx="20768">
                  <c:v>-24.188999999999993</c:v>
                </c:pt>
                <c:pt idx="20769">
                  <c:v>-24.186999999999998</c:v>
                </c:pt>
                <c:pt idx="20770">
                  <c:v>-24.184999999999995</c:v>
                </c:pt>
                <c:pt idx="20771">
                  <c:v>-24.182999999999993</c:v>
                </c:pt>
                <c:pt idx="20772">
                  <c:v>-24.180999999999997</c:v>
                </c:pt>
                <c:pt idx="20773">
                  <c:v>-24.178999999999995</c:v>
                </c:pt>
                <c:pt idx="20774">
                  <c:v>-24.176999999999992</c:v>
                </c:pt>
                <c:pt idx="20775">
                  <c:v>-24.174999999999997</c:v>
                </c:pt>
                <c:pt idx="20776">
                  <c:v>-24.172999999999995</c:v>
                </c:pt>
                <c:pt idx="20777">
                  <c:v>-24.170999999999992</c:v>
                </c:pt>
                <c:pt idx="20778">
                  <c:v>-24.168999999999997</c:v>
                </c:pt>
                <c:pt idx="20779">
                  <c:v>-24.166999999999994</c:v>
                </c:pt>
                <c:pt idx="20780">
                  <c:v>-24.164999999999992</c:v>
                </c:pt>
                <c:pt idx="20781">
                  <c:v>-24.162999999999997</c:v>
                </c:pt>
                <c:pt idx="20782">
                  <c:v>-24.160999999999994</c:v>
                </c:pt>
                <c:pt idx="20783">
                  <c:v>-24.158999999999992</c:v>
                </c:pt>
                <c:pt idx="20784">
                  <c:v>-24.156999999999996</c:v>
                </c:pt>
                <c:pt idx="20785">
                  <c:v>-24.154999999999994</c:v>
                </c:pt>
                <c:pt idx="20786">
                  <c:v>-24.152999999999992</c:v>
                </c:pt>
                <c:pt idx="20787">
                  <c:v>-24.150999999999996</c:v>
                </c:pt>
                <c:pt idx="20788">
                  <c:v>-24.148999999999994</c:v>
                </c:pt>
                <c:pt idx="20789">
                  <c:v>-24.146999999999991</c:v>
                </c:pt>
                <c:pt idx="20790">
                  <c:v>-24.144999999999996</c:v>
                </c:pt>
                <c:pt idx="20791">
                  <c:v>-24.142999999999994</c:v>
                </c:pt>
                <c:pt idx="20792">
                  <c:v>-24.140999999999991</c:v>
                </c:pt>
                <c:pt idx="20793">
                  <c:v>-24.138999999999996</c:v>
                </c:pt>
                <c:pt idx="20794">
                  <c:v>-24.136999999999993</c:v>
                </c:pt>
                <c:pt idx="20795">
                  <c:v>-24.134999999999991</c:v>
                </c:pt>
                <c:pt idx="20796">
                  <c:v>-24.132999999999996</c:v>
                </c:pt>
                <c:pt idx="20797">
                  <c:v>-24.130999999999993</c:v>
                </c:pt>
                <c:pt idx="20798">
                  <c:v>-24.128999999999998</c:v>
                </c:pt>
                <c:pt idx="20799">
                  <c:v>-24.126999999999995</c:v>
                </c:pt>
                <c:pt idx="20800">
                  <c:v>-24.124999999999993</c:v>
                </c:pt>
                <c:pt idx="20801">
                  <c:v>-24.122999999999998</c:v>
                </c:pt>
                <c:pt idx="20802">
                  <c:v>-24.120999999999995</c:v>
                </c:pt>
                <c:pt idx="20803">
                  <c:v>-24.118999999999993</c:v>
                </c:pt>
                <c:pt idx="20804">
                  <c:v>-24.116999999999997</c:v>
                </c:pt>
                <c:pt idx="20805">
                  <c:v>-24.114999999999995</c:v>
                </c:pt>
                <c:pt idx="20806">
                  <c:v>-24.112999999999992</c:v>
                </c:pt>
                <c:pt idx="20807">
                  <c:v>-24.110999999999997</c:v>
                </c:pt>
                <c:pt idx="20808">
                  <c:v>-24.108999999999995</c:v>
                </c:pt>
                <c:pt idx="20809">
                  <c:v>-24.106999999999992</c:v>
                </c:pt>
                <c:pt idx="20810">
                  <c:v>-24.104999999999997</c:v>
                </c:pt>
                <c:pt idx="20811">
                  <c:v>-24.102999999999994</c:v>
                </c:pt>
                <c:pt idx="20812">
                  <c:v>-24.100999999999992</c:v>
                </c:pt>
                <c:pt idx="20813">
                  <c:v>-24.098999999999997</c:v>
                </c:pt>
                <c:pt idx="20814">
                  <c:v>-24.096999999999994</c:v>
                </c:pt>
                <c:pt idx="20815">
                  <c:v>-24.094999999999992</c:v>
                </c:pt>
                <c:pt idx="20816">
                  <c:v>-24.092999999999996</c:v>
                </c:pt>
                <c:pt idx="20817">
                  <c:v>-24.090999999999994</c:v>
                </c:pt>
                <c:pt idx="20818">
                  <c:v>-24.088999999999992</c:v>
                </c:pt>
                <c:pt idx="20819">
                  <c:v>-24.086999999999996</c:v>
                </c:pt>
                <c:pt idx="20820">
                  <c:v>-24.084999999999994</c:v>
                </c:pt>
                <c:pt idx="20821">
                  <c:v>-24.082999999999991</c:v>
                </c:pt>
                <c:pt idx="20822">
                  <c:v>-24.080999999999996</c:v>
                </c:pt>
                <c:pt idx="20823">
                  <c:v>-24.078999999999994</c:v>
                </c:pt>
                <c:pt idx="20824">
                  <c:v>-24.076999999999991</c:v>
                </c:pt>
                <c:pt idx="20825">
                  <c:v>-24.074999999999996</c:v>
                </c:pt>
                <c:pt idx="20826">
                  <c:v>-24.072999999999993</c:v>
                </c:pt>
                <c:pt idx="20827">
                  <c:v>-24.070999999999991</c:v>
                </c:pt>
                <c:pt idx="20828">
                  <c:v>-24.068999999999996</c:v>
                </c:pt>
                <c:pt idx="20829">
                  <c:v>-24.066999999999993</c:v>
                </c:pt>
                <c:pt idx="20830">
                  <c:v>-24.064999999999998</c:v>
                </c:pt>
                <c:pt idx="20831">
                  <c:v>-24.062999999999995</c:v>
                </c:pt>
                <c:pt idx="20832">
                  <c:v>-24.060999999999993</c:v>
                </c:pt>
                <c:pt idx="20833">
                  <c:v>-24.058999999999997</c:v>
                </c:pt>
                <c:pt idx="20834">
                  <c:v>-24.056999999999995</c:v>
                </c:pt>
                <c:pt idx="20835">
                  <c:v>-24.054999999999993</c:v>
                </c:pt>
                <c:pt idx="20836">
                  <c:v>-24.052999999999997</c:v>
                </c:pt>
                <c:pt idx="20837">
                  <c:v>-24.050999999999995</c:v>
                </c:pt>
                <c:pt idx="20838">
                  <c:v>-24.048999999999992</c:v>
                </c:pt>
                <c:pt idx="20839">
                  <c:v>-24.046999999999997</c:v>
                </c:pt>
                <c:pt idx="20840">
                  <c:v>-24.044999999999995</c:v>
                </c:pt>
                <c:pt idx="20841">
                  <c:v>-24.042999999999992</c:v>
                </c:pt>
                <c:pt idx="20842">
                  <c:v>-24.040999999999997</c:v>
                </c:pt>
                <c:pt idx="20843">
                  <c:v>-24.038999999999994</c:v>
                </c:pt>
                <c:pt idx="20844">
                  <c:v>-24.036999999999992</c:v>
                </c:pt>
                <c:pt idx="20845">
                  <c:v>-24.034999999999997</c:v>
                </c:pt>
                <c:pt idx="20846">
                  <c:v>-24.032999999999994</c:v>
                </c:pt>
                <c:pt idx="20847">
                  <c:v>-24.030999999999992</c:v>
                </c:pt>
                <c:pt idx="20848">
                  <c:v>-24.028999999999996</c:v>
                </c:pt>
                <c:pt idx="20849">
                  <c:v>-24.026999999999994</c:v>
                </c:pt>
                <c:pt idx="20850">
                  <c:v>-24.024999999999991</c:v>
                </c:pt>
                <c:pt idx="20851">
                  <c:v>-24.022999999999996</c:v>
                </c:pt>
                <c:pt idx="20852">
                  <c:v>-24.020999999999994</c:v>
                </c:pt>
                <c:pt idx="20853">
                  <c:v>-24.018999999999991</c:v>
                </c:pt>
                <c:pt idx="20854">
                  <c:v>-24.016999999999996</c:v>
                </c:pt>
                <c:pt idx="20855">
                  <c:v>-24.014999999999993</c:v>
                </c:pt>
                <c:pt idx="20856">
                  <c:v>-24.012999999999991</c:v>
                </c:pt>
                <c:pt idx="20857">
                  <c:v>-24.010999999999996</c:v>
                </c:pt>
                <c:pt idx="20858">
                  <c:v>-24.008999999999993</c:v>
                </c:pt>
                <c:pt idx="20859">
                  <c:v>-24.006999999999991</c:v>
                </c:pt>
                <c:pt idx="20860">
                  <c:v>-24.004999999999995</c:v>
                </c:pt>
                <c:pt idx="20861">
                  <c:v>-24.002999999999993</c:v>
                </c:pt>
                <c:pt idx="20862">
                  <c:v>-24.000999999999998</c:v>
                </c:pt>
                <c:pt idx="20863">
                  <c:v>-23.998999999999995</c:v>
                </c:pt>
                <c:pt idx="20864">
                  <c:v>-23.996999999999993</c:v>
                </c:pt>
                <c:pt idx="20865">
                  <c:v>-23.994999999999997</c:v>
                </c:pt>
                <c:pt idx="20866">
                  <c:v>-23.992999999999995</c:v>
                </c:pt>
                <c:pt idx="20867">
                  <c:v>-23.990999999999993</c:v>
                </c:pt>
                <c:pt idx="20868">
                  <c:v>-23.988999999999997</c:v>
                </c:pt>
                <c:pt idx="20869">
                  <c:v>-23.986999999999995</c:v>
                </c:pt>
                <c:pt idx="20870">
                  <c:v>-23.984999999999992</c:v>
                </c:pt>
                <c:pt idx="20871">
                  <c:v>-23.982999999999997</c:v>
                </c:pt>
                <c:pt idx="20872">
                  <c:v>-23.980999999999995</c:v>
                </c:pt>
                <c:pt idx="20873">
                  <c:v>-23.978999999999992</c:v>
                </c:pt>
                <c:pt idx="20874">
                  <c:v>-23.976999999999997</c:v>
                </c:pt>
                <c:pt idx="20875">
                  <c:v>-23.974999999999994</c:v>
                </c:pt>
                <c:pt idx="20876">
                  <c:v>-23.972999999999992</c:v>
                </c:pt>
                <c:pt idx="20877">
                  <c:v>-23.970999999999997</c:v>
                </c:pt>
                <c:pt idx="20878">
                  <c:v>-23.968999999999994</c:v>
                </c:pt>
                <c:pt idx="20879">
                  <c:v>-23.966999999999992</c:v>
                </c:pt>
                <c:pt idx="20880">
                  <c:v>-23.964999999999996</c:v>
                </c:pt>
                <c:pt idx="20881">
                  <c:v>-23.962999999999994</c:v>
                </c:pt>
                <c:pt idx="20882">
                  <c:v>-23.960999999999991</c:v>
                </c:pt>
                <c:pt idx="20883">
                  <c:v>-23.958999999999996</c:v>
                </c:pt>
                <c:pt idx="20884">
                  <c:v>-23.956999999999994</c:v>
                </c:pt>
                <c:pt idx="20885">
                  <c:v>-23.954999999999991</c:v>
                </c:pt>
                <c:pt idx="20886">
                  <c:v>-23.952999999999996</c:v>
                </c:pt>
                <c:pt idx="20887">
                  <c:v>-23.950999999999993</c:v>
                </c:pt>
                <c:pt idx="20888">
                  <c:v>-23.948999999999991</c:v>
                </c:pt>
                <c:pt idx="20889">
                  <c:v>-23.946999999999996</c:v>
                </c:pt>
                <c:pt idx="20890">
                  <c:v>-23.944999999999993</c:v>
                </c:pt>
                <c:pt idx="20891">
                  <c:v>-23.942999999999998</c:v>
                </c:pt>
                <c:pt idx="20892">
                  <c:v>-23.940999999999995</c:v>
                </c:pt>
                <c:pt idx="20893">
                  <c:v>-23.938999999999993</c:v>
                </c:pt>
                <c:pt idx="20894">
                  <c:v>-23.936999999999998</c:v>
                </c:pt>
                <c:pt idx="20895">
                  <c:v>-23.934999999999995</c:v>
                </c:pt>
                <c:pt idx="20896">
                  <c:v>-23.932999999999993</c:v>
                </c:pt>
                <c:pt idx="20897">
                  <c:v>-23.930999999999997</c:v>
                </c:pt>
                <c:pt idx="20898">
                  <c:v>-23.928999999999995</c:v>
                </c:pt>
                <c:pt idx="20899">
                  <c:v>-23.926999999999992</c:v>
                </c:pt>
                <c:pt idx="20900">
                  <c:v>-23.924999999999997</c:v>
                </c:pt>
                <c:pt idx="20901">
                  <c:v>-23.922999999999995</c:v>
                </c:pt>
                <c:pt idx="20902">
                  <c:v>-23.920999999999992</c:v>
                </c:pt>
                <c:pt idx="20903">
                  <c:v>-23.918999999999997</c:v>
                </c:pt>
                <c:pt idx="20904">
                  <c:v>-23.916999999999994</c:v>
                </c:pt>
                <c:pt idx="20905">
                  <c:v>-23.914999999999992</c:v>
                </c:pt>
                <c:pt idx="20906">
                  <c:v>-23.912999999999997</c:v>
                </c:pt>
                <c:pt idx="20907">
                  <c:v>-23.910999999999994</c:v>
                </c:pt>
                <c:pt idx="20908">
                  <c:v>-23.908999999999992</c:v>
                </c:pt>
                <c:pt idx="20909">
                  <c:v>-23.906999999999996</c:v>
                </c:pt>
                <c:pt idx="20910">
                  <c:v>-23.904999999999994</c:v>
                </c:pt>
                <c:pt idx="20911">
                  <c:v>-23.902999999999992</c:v>
                </c:pt>
                <c:pt idx="20912">
                  <c:v>-23.900999999999996</c:v>
                </c:pt>
                <c:pt idx="20913">
                  <c:v>-23.898999999999994</c:v>
                </c:pt>
                <c:pt idx="20914">
                  <c:v>-23.896999999999991</c:v>
                </c:pt>
                <c:pt idx="20915">
                  <c:v>-23.894999999999996</c:v>
                </c:pt>
                <c:pt idx="20916">
                  <c:v>-23.892999999999994</c:v>
                </c:pt>
                <c:pt idx="20917">
                  <c:v>-23.890999999999991</c:v>
                </c:pt>
                <c:pt idx="20918">
                  <c:v>-23.888999999999996</c:v>
                </c:pt>
                <c:pt idx="20919">
                  <c:v>-23.886999999999993</c:v>
                </c:pt>
                <c:pt idx="20920">
                  <c:v>-23.884999999999991</c:v>
                </c:pt>
                <c:pt idx="20921">
                  <c:v>-23.882999999999996</c:v>
                </c:pt>
                <c:pt idx="20922">
                  <c:v>-23.880999999999993</c:v>
                </c:pt>
                <c:pt idx="20923">
                  <c:v>-23.878999999999998</c:v>
                </c:pt>
                <c:pt idx="20924">
                  <c:v>-23.876999999999995</c:v>
                </c:pt>
                <c:pt idx="20925">
                  <c:v>-23.874999999999993</c:v>
                </c:pt>
                <c:pt idx="20926">
                  <c:v>-23.872999999999998</c:v>
                </c:pt>
                <c:pt idx="20927">
                  <c:v>-23.870999999999995</c:v>
                </c:pt>
                <c:pt idx="20928">
                  <c:v>-23.868999999999993</c:v>
                </c:pt>
                <c:pt idx="20929">
                  <c:v>-23.866999999999997</c:v>
                </c:pt>
                <c:pt idx="20930">
                  <c:v>-23.864999999999995</c:v>
                </c:pt>
                <c:pt idx="20931">
                  <c:v>-23.862999999999992</c:v>
                </c:pt>
                <c:pt idx="20932">
                  <c:v>-23.860999999999997</c:v>
                </c:pt>
                <c:pt idx="20933">
                  <c:v>-23.858999999999995</c:v>
                </c:pt>
                <c:pt idx="20934">
                  <c:v>-23.856999999999992</c:v>
                </c:pt>
                <c:pt idx="20935">
                  <c:v>-23.854999999999997</c:v>
                </c:pt>
                <c:pt idx="20936">
                  <c:v>-23.852999999999994</c:v>
                </c:pt>
                <c:pt idx="20937">
                  <c:v>-23.850999999999992</c:v>
                </c:pt>
                <c:pt idx="20938">
                  <c:v>-23.848999999999997</c:v>
                </c:pt>
                <c:pt idx="20939">
                  <c:v>-23.846999999999994</c:v>
                </c:pt>
                <c:pt idx="20940">
                  <c:v>-23.844999999999992</c:v>
                </c:pt>
                <c:pt idx="20941">
                  <c:v>-23.842999999999996</c:v>
                </c:pt>
                <c:pt idx="20942">
                  <c:v>-23.840999999999994</c:v>
                </c:pt>
                <c:pt idx="20943">
                  <c:v>-23.838999999999992</c:v>
                </c:pt>
                <c:pt idx="20944">
                  <c:v>-23.836999999999996</c:v>
                </c:pt>
                <c:pt idx="20945">
                  <c:v>-23.834999999999994</c:v>
                </c:pt>
                <c:pt idx="20946">
                  <c:v>-23.832999999999991</c:v>
                </c:pt>
                <c:pt idx="20947">
                  <c:v>-23.830999999999996</c:v>
                </c:pt>
                <c:pt idx="20948">
                  <c:v>-23.828999999999994</c:v>
                </c:pt>
                <c:pt idx="20949">
                  <c:v>-23.826999999999991</c:v>
                </c:pt>
                <c:pt idx="20950">
                  <c:v>-23.824999999999996</c:v>
                </c:pt>
                <c:pt idx="20951">
                  <c:v>-23.822999999999993</c:v>
                </c:pt>
                <c:pt idx="20952">
                  <c:v>-23.820999999999991</c:v>
                </c:pt>
                <c:pt idx="20953">
                  <c:v>-23.818999999999996</c:v>
                </c:pt>
                <c:pt idx="20954">
                  <c:v>-23.816999999999993</c:v>
                </c:pt>
                <c:pt idx="20955">
                  <c:v>-23.814999999999998</c:v>
                </c:pt>
                <c:pt idx="20956">
                  <c:v>-23.812999999999995</c:v>
                </c:pt>
                <c:pt idx="20957">
                  <c:v>-23.810999999999993</c:v>
                </c:pt>
                <c:pt idx="20958">
                  <c:v>-23.808999999999997</c:v>
                </c:pt>
                <c:pt idx="20959">
                  <c:v>-23.806999999999995</c:v>
                </c:pt>
                <c:pt idx="20960">
                  <c:v>-23.804999999999993</c:v>
                </c:pt>
                <c:pt idx="20961">
                  <c:v>-23.802999999999997</c:v>
                </c:pt>
                <c:pt idx="20962">
                  <c:v>-23.800999999999995</c:v>
                </c:pt>
                <c:pt idx="20963">
                  <c:v>-23.798999999999992</c:v>
                </c:pt>
                <c:pt idx="20964">
                  <c:v>-23.796999999999997</c:v>
                </c:pt>
                <c:pt idx="20965">
                  <c:v>-23.794999999999995</c:v>
                </c:pt>
                <c:pt idx="20966">
                  <c:v>-23.792999999999992</c:v>
                </c:pt>
                <c:pt idx="20967">
                  <c:v>-23.790999999999997</c:v>
                </c:pt>
                <c:pt idx="20968">
                  <c:v>-23.788999999999994</c:v>
                </c:pt>
                <c:pt idx="20969">
                  <c:v>-23.786999999999992</c:v>
                </c:pt>
                <c:pt idx="20970">
                  <c:v>-23.784999999999997</c:v>
                </c:pt>
                <c:pt idx="20971">
                  <c:v>-23.782999999999994</c:v>
                </c:pt>
                <c:pt idx="20972">
                  <c:v>-23.780999999999992</c:v>
                </c:pt>
                <c:pt idx="20973">
                  <c:v>-23.778999999999996</c:v>
                </c:pt>
                <c:pt idx="20974">
                  <c:v>-23.776999999999994</c:v>
                </c:pt>
                <c:pt idx="20975">
                  <c:v>-23.774999999999991</c:v>
                </c:pt>
                <c:pt idx="20976">
                  <c:v>-23.772999999999996</c:v>
                </c:pt>
                <c:pt idx="20977">
                  <c:v>-23.770999999999994</c:v>
                </c:pt>
                <c:pt idx="20978">
                  <c:v>-23.768999999999991</c:v>
                </c:pt>
                <c:pt idx="20979">
                  <c:v>-23.766999999999996</c:v>
                </c:pt>
                <c:pt idx="20980">
                  <c:v>-23.764999999999993</c:v>
                </c:pt>
                <c:pt idx="20981">
                  <c:v>-23.762999999999991</c:v>
                </c:pt>
                <c:pt idx="20982">
                  <c:v>-23.760999999999996</c:v>
                </c:pt>
                <c:pt idx="20983">
                  <c:v>-23.758999999999993</c:v>
                </c:pt>
                <c:pt idx="20984">
                  <c:v>-23.756999999999991</c:v>
                </c:pt>
                <c:pt idx="20985">
                  <c:v>-23.754999999999995</c:v>
                </c:pt>
                <c:pt idx="20986">
                  <c:v>-23.752999999999993</c:v>
                </c:pt>
                <c:pt idx="20987">
                  <c:v>-23.750999999999998</c:v>
                </c:pt>
                <c:pt idx="20988">
                  <c:v>-23.748999999999995</c:v>
                </c:pt>
                <c:pt idx="20989">
                  <c:v>-23.746999999999993</c:v>
                </c:pt>
                <c:pt idx="20990">
                  <c:v>-23.744999999999997</c:v>
                </c:pt>
                <c:pt idx="20991">
                  <c:v>-23.742999999999995</c:v>
                </c:pt>
                <c:pt idx="20992">
                  <c:v>-23.740999999999993</c:v>
                </c:pt>
                <c:pt idx="20993">
                  <c:v>-23.738999999999997</c:v>
                </c:pt>
                <c:pt idx="20994">
                  <c:v>-23.736999999999995</c:v>
                </c:pt>
                <c:pt idx="20995">
                  <c:v>-23.734999999999992</c:v>
                </c:pt>
                <c:pt idx="20996">
                  <c:v>-23.732999999999997</c:v>
                </c:pt>
                <c:pt idx="20997">
                  <c:v>-23.730999999999995</c:v>
                </c:pt>
                <c:pt idx="20998">
                  <c:v>-23.728999999999992</c:v>
                </c:pt>
                <c:pt idx="20999">
                  <c:v>-23.726999999999997</c:v>
                </c:pt>
                <c:pt idx="21000">
                  <c:v>-23.724999999999994</c:v>
                </c:pt>
                <c:pt idx="21001">
                  <c:v>-23.722999999999992</c:v>
                </c:pt>
                <c:pt idx="21002">
                  <c:v>-23.720999999999997</c:v>
                </c:pt>
                <c:pt idx="21003">
                  <c:v>-23.718999999999994</c:v>
                </c:pt>
                <c:pt idx="21004">
                  <c:v>-23.716999999999992</c:v>
                </c:pt>
                <c:pt idx="21005">
                  <c:v>-23.714999999999996</c:v>
                </c:pt>
                <c:pt idx="21006">
                  <c:v>-23.712999999999994</c:v>
                </c:pt>
                <c:pt idx="21007">
                  <c:v>-23.710999999999991</c:v>
                </c:pt>
                <c:pt idx="21008">
                  <c:v>-23.708999999999996</c:v>
                </c:pt>
                <c:pt idx="21009">
                  <c:v>-23.706999999999994</c:v>
                </c:pt>
                <c:pt idx="21010">
                  <c:v>-23.704999999999991</c:v>
                </c:pt>
                <c:pt idx="21011">
                  <c:v>-23.702999999999996</c:v>
                </c:pt>
                <c:pt idx="21012">
                  <c:v>-23.700999999999993</c:v>
                </c:pt>
                <c:pt idx="21013">
                  <c:v>-23.698999999999991</c:v>
                </c:pt>
                <c:pt idx="21014">
                  <c:v>-23.696999999999996</c:v>
                </c:pt>
                <c:pt idx="21015">
                  <c:v>-23.694999999999993</c:v>
                </c:pt>
                <c:pt idx="21016">
                  <c:v>-23.692999999999998</c:v>
                </c:pt>
                <c:pt idx="21017">
                  <c:v>-23.690999999999995</c:v>
                </c:pt>
                <c:pt idx="21018">
                  <c:v>-23.688999999999993</c:v>
                </c:pt>
                <c:pt idx="21019">
                  <c:v>-23.686999999999998</c:v>
                </c:pt>
                <c:pt idx="21020">
                  <c:v>-23.684999999999995</c:v>
                </c:pt>
                <c:pt idx="21021">
                  <c:v>-23.682999999999993</c:v>
                </c:pt>
                <c:pt idx="21022">
                  <c:v>-23.680999999999997</c:v>
                </c:pt>
                <c:pt idx="21023">
                  <c:v>-23.678999999999995</c:v>
                </c:pt>
                <c:pt idx="21024">
                  <c:v>-23.676999999999992</c:v>
                </c:pt>
                <c:pt idx="21025">
                  <c:v>-23.674999999999997</c:v>
                </c:pt>
                <c:pt idx="21026">
                  <c:v>-23.672999999999995</c:v>
                </c:pt>
                <c:pt idx="21027">
                  <c:v>-23.670999999999992</c:v>
                </c:pt>
                <c:pt idx="21028">
                  <c:v>-23.668999999999997</c:v>
                </c:pt>
                <c:pt idx="21029">
                  <c:v>-23.666999999999994</c:v>
                </c:pt>
                <c:pt idx="21030">
                  <c:v>-23.664999999999992</c:v>
                </c:pt>
                <c:pt idx="21031">
                  <c:v>-23.662999999999997</c:v>
                </c:pt>
                <c:pt idx="21032">
                  <c:v>-23.660999999999994</c:v>
                </c:pt>
                <c:pt idx="21033">
                  <c:v>-23.658999999999992</c:v>
                </c:pt>
                <c:pt idx="21034">
                  <c:v>-23.656999999999996</c:v>
                </c:pt>
                <c:pt idx="21035">
                  <c:v>-23.654999999999994</c:v>
                </c:pt>
                <c:pt idx="21036">
                  <c:v>-23.652999999999992</c:v>
                </c:pt>
                <c:pt idx="21037">
                  <c:v>-23.650999999999996</c:v>
                </c:pt>
                <c:pt idx="21038">
                  <c:v>-23.648999999999994</c:v>
                </c:pt>
                <c:pt idx="21039">
                  <c:v>-23.646999999999991</c:v>
                </c:pt>
                <c:pt idx="21040">
                  <c:v>-23.644999999999996</c:v>
                </c:pt>
                <c:pt idx="21041">
                  <c:v>-23.642999999999994</c:v>
                </c:pt>
                <c:pt idx="21042">
                  <c:v>-23.640999999999991</c:v>
                </c:pt>
                <c:pt idx="21043">
                  <c:v>-23.638999999999996</c:v>
                </c:pt>
                <c:pt idx="21044">
                  <c:v>-23.636999999999993</c:v>
                </c:pt>
                <c:pt idx="21045">
                  <c:v>-23.634999999999991</c:v>
                </c:pt>
                <c:pt idx="21046">
                  <c:v>-23.632999999999996</c:v>
                </c:pt>
                <c:pt idx="21047">
                  <c:v>-23.630999999999993</c:v>
                </c:pt>
                <c:pt idx="21048">
                  <c:v>-23.628999999999998</c:v>
                </c:pt>
                <c:pt idx="21049">
                  <c:v>-23.626999999999995</c:v>
                </c:pt>
                <c:pt idx="21050">
                  <c:v>-23.624999999999993</c:v>
                </c:pt>
                <c:pt idx="21051">
                  <c:v>-23.622999999999998</c:v>
                </c:pt>
                <c:pt idx="21052">
                  <c:v>-23.620999999999995</c:v>
                </c:pt>
                <c:pt idx="21053">
                  <c:v>-23.618999999999993</c:v>
                </c:pt>
                <c:pt idx="21054">
                  <c:v>-23.616999999999997</c:v>
                </c:pt>
                <c:pt idx="21055">
                  <c:v>-23.614999999999995</c:v>
                </c:pt>
                <c:pt idx="21056">
                  <c:v>-23.612999999999992</c:v>
                </c:pt>
                <c:pt idx="21057">
                  <c:v>-23.610999999999997</c:v>
                </c:pt>
                <c:pt idx="21058">
                  <c:v>-23.608999999999995</c:v>
                </c:pt>
                <c:pt idx="21059">
                  <c:v>-23.606999999999992</c:v>
                </c:pt>
                <c:pt idx="21060">
                  <c:v>-23.604999999999997</c:v>
                </c:pt>
                <c:pt idx="21061">
                  <c:v>-23.602999999999994</c:v>
                </c:pt>
                <c:pt idx="21062">
                  <c:v>-23.600999999999992</c:v>
                </c:pt>
                <c:pt idx="21063">
                  <c:v>-23.598999999999997</c:v>
                </c:pt>
                <c:pt idx="21064">
                  <c:v>-23.596999999999994</c:v>
                </c:pt>
                <c:pt idx="21065">
                  <c:v>-23.594999999999992</c:v>
                </c:pt>
                <c:pt idx="21066">
                  <c:v>-23.592999999999996</c:v>
                </c:pt>
                <c:pt idx="21067">
                  <c:v>-23.590999999999994</c:v>
                </c:pt>
                <c:pt idx="21068">
                  <c:v>-23.588999999999992</c:v>
                </c:pt>
                <c:pt idx="21069">
                  <c:v>-23.586999999999996</c:v>
                </c:pt>
                <c:pt idx="21070">
                  <c:v>-23.584999999999994</c:v>
                </c:pt>
                <c:pt idx="21071">
                  <c:v>-23.582999999999991</c:v>
                </c:pt>
                <c:pt idx="21072">
                  <c:v>-23.580999999999996</c:v>
                </c:pt>
                <c:pt idx="21073">
                  <c:v>-23.578999999999994</c:v>
                </c:pt>
                <c:pt idx="21074">
                  <c:v>-23.576999999999991</c:v>
                </c:pt>
                <c:pt idx="21075">
                  <c:v>-23.574999999999996</c:v>
                </c:pt>
                <c:pt idx="21076">
                  <c:v>-23.572999999999993</c:v>
                </c:pt>
                <c:pt idx="21077">
                  <c:v>-23.570999999999991</c:v>
                </c:pt>
                <c:pt idx="21078">
                  <c:v>-23.568999999999996</c:v>
                </c:pt>
                <c:pt idx="21079">
                  <c:v>-23.566999999999993</c:v>
                </c:pt>
                <c:pt idx="21080">
                  <c:v>-23.564999999999998</c:v>
                </c:pt>
                <c:pt idx="21081">
                  <c:v>-23.562999999999995</c:v>
                </c:pt>
                <c:pt idx="21082">
                  <c:v>-23.560999999999993</c:v>
                </c:pt>
                <c:pt idx="21083">
                  <c:v>-23.558999999999997</c:v>
                </c:pt>
                <c:pt idx="21084">
                  <c:v>-23.556999999999995</c:v>
                </c:pt>
                <c:pt idx="21085">
                  <c:v>-23.554999999999993</c:v>
                </c:pt>
                <c:pt idx="21086">
                  <c:v>-23.552999999999997</c:v>
                </c:pt>
                <c:pt idx="21087">
                  <c:v>-23.550999999999995</c:v>
                </c:pt>
                <c:pt idx="21088">
                  <c:v>-23.548999999999992</c:v>
                </c:pt>
                <c:pt idx="21089">
                  <c:v>-23.546999999999997</c:v>
                </c:pt>
                <c:pt idx="21090">
                  <c:v>-23.544999999999995</c:v>
                </c:pt>
                <c:pt idx="21091">
                  <c:v>-23.542999999999992</c:v>
                </c:pt>
                <c:pt idx="21092">
                  <c:v>-23.540999999999997</c:v>
                </c:pt>
                <c:pt idx="21093">
                  <c:v>-23.538999999999994</c:v>
                </c:pt>
                <c:pt idx="21094">
                  <c:v>-23.536999999999992</c:v>
                </c:pt>
                <c:pt idx="21095">
                  <c:v>-23.534999999999997</c:v>
                </c:pt>
                <c:pt idx="21096">
                  <c:v>-23.532999999999994</c:v>
                </c:pt>
                <c:pt idx="21097">
                  <c:v>-23.530999999999992</c:v>
                </c:pt>
                <c:pt idx="21098">
                  <c:v>-23.528999999999996</c:v>
                </c:pt>
                <c:pt idx="21099">
                  <c:v>-23.526999999999994</c:v>
                </c:pt>
                <c:pt idx="21100">
                  <c:v>-23.524999999999991</c:v>
                </c:pt>
                <c:pt idx="21101">
                  <c:v>-23.522999999999996</c:v>
                </c:pt>
                <c:pt idx="21102">
                  <c:v>-23.520999999999994</c:v>
                </c:pt>
                <c:pt idx="21103">
                  <c:v>-23.518999999999991</c:v>
                </c:pt>
                <c:pt idx="21104">
                  <c:v>-23.516999999999996</c:v>
                </c:pt>
                <c:pt idx="21105">
                  <c:v>-23.514999999999993</c:v>
                </c:pt>
                <c:pt idx="21106">
                  <c:v>-23.512999999999991</c:v>
                </c:pt>
                <c:pt idx="21107">
                  <c:v>-23.510999999999996</c:v>
                </c:pt>
                <c:pt idx="21108">
                  <c:v>-23.508999999999993</c:v>
                </c:pt>
                <c:pt idx="21109">
                  <c:v>-23.506999999999991</c:v>
                </c:pt>
                <c:pt idx="21110">
                  <c:v>-23.504999999999995</c:v>
                </c:pt>
                <c:pt idx="21111">
                  <c:v>-23.502999999999993</c:v>
                </c:pt>
                <c:pt idx="21112">
                  <c:v>-23.500999999999998</c:v>
                </c:pt>
                <c:pt idx="21113">
                  <c:v>-23.498999999999995</c:v>
                </c:pt>
                <c:pt idx="21114">
                  <c:v>-23.496999999999993</c:v>
                </c:pt>
                <c:pt idx="21115">
                  <c:v>-23.494999999999997</c:v>
                </c:pt>
                <c:pt idx="21116">
                  <c:v>-23.492999999999995</c:v>
                </c:pt>
                <c:pt idx="21117">
                  <c:v>-23.490999999999993</c:v>
                </c:pt>
                <c:pt idx="21118">
                  <c:v>-23.488999999999997</c:v>
                </c:pt>
                <c:pt idx="21119">
                  <c:v>-23.486999999999995</c:v>
                </c:pt>
                <c:pt idx="21120">
                  <c:v>-23.484999999999992</c:v>
                </c:pt>
                <c:pt idx="21121">
                  <c:v>-23.482999999999997</c:v>
                </c:pt>
                <c:pt idx="21122">
                  <c:v>-23.480999999999995</c:v>
                </c:pt>
                <c:pt idx="21123">
                  <c:v>-23.478999999999992</c:v>
                </c:pt>
                <c:pt idx="21124">
                  <c:v>-23.476999999999997</c:v>
                </c:pt>
                <c:pt idx="21125">
                  <c:v>-23.474999999999994</c:v>
                </c:pt>
                <c:pt idx="21126">
                  <c:v>-23.472999999999992</c:v>
                </c:pt>
                <c:pt idx="21127">
                  <c:v>-23.470999999999997</c:v>
                </c:pt>
                <c:pt idx="21128">
                  <c:v>-23.468999999999994</c:v>
                </c:pt>
                <c:pt idx="21129">
                  <c:v>-23.466999999999992</c:v>
                </c:pt>
                <c:pt idx="21130">
                  <c:v>-23.464999999999996</c:v>
                </c:pt>
                <c:pt idx="21131">
                  <c:v>-23.462999999999994</c:v>
                </c:pt>
                <c:pt idx="21132">
                  <c:v>-23.460999999999991</c:v>
                </c:pt>
                <c:pt idx="21133">
                  <c:v>-23.458999999999996</c:v>
                </c:pt>
                <c:pt idx="21134">
                  <c:v>-23.456999999999994</c:v>
                </c:pt>
                <c:pt idx="21135">
                  <c:v>-23.454999999999991</c:v>
                </c:pt>
                <c:pt idx="21136">
                  <c:v>-23.452999999999996</c:v>
                </c:pt>
                <c:pt idx="21137">
                  <c:v>-23.450999999999993</c:v>
                </c:pt>
                <c:pt idx="21138">
                  <c:v>-23.448999999999991</c:v>
                </c:pt>
                <c:pt idx="21139">
                  <c:v>-23.446999999999996</c:v>
                </c:pt>
                <c:pt idx="21140">
                  <c:v>-23.444999999999993</c:v>
                </c:pt>
                <c:pt idx="21141">
                  <c:v>-23.442999999999998</c:v>
                </c:pt>
                <c:pt idx="21142">
                  <c:v>-23.440999999999995</c:v>
                </c:pt>
                <c:pt idx="21143">
                  <c:v>-23.438999999999993</c:v>
                </c:pt>
                <c:pt idx="21144">
                  <c:v>-23.436999999999998</c:v>
                </c:pt>
                <c:pt idx="21145">
                  <c:v>-23.434999999999995</c:v>
                </c:pt>
                <c:pt idx="21146">
                  <c:v>-23.432999999999993</c:v>
                </c:pt>
                <c:pt idx="21147">
                  <c:v>-23.430999999999997</c:v>
                </c:pt>
                <c:pt idx="21148">
                  <c:v>-23.428999999999995</c:v>
                </c:pt>
                <c:pt idx="21149">
                  <c:v>-23.426999999999992</c:v>
                </c:pt>
                <c:pt idx="21150">
                  <c:v>-23.424999999999997</c:v>
                </c:pt>
                <c:pt idx="21151">
                  <c:v>-23.422999999999995</c:v>
                </c:pt>
                <c:pt idx="21152">
                  <c:v>-23.420999999999992</c:v>
                </c:pt>
                <c:pt idx="21153">
                  <c:v>-23.418999999999997</c:v>
                </c:pt>
                <c:pt idx="21154">
                  <c:v>-23.416999999999994</c:v>
                </c:pt>
                <c:pt idx="21155">
                  <c:v>-23.414999999999992</c:v>
                </c:pt>
                <c:pt idx="21156">
                  <c:v>-23.412999999999997</c:v>
                </c:pt>
                <c:pt idx="21157">
                  <c:v>-23.410999999999994</c:v>
                </c:pt>
                <c:pt idx="21158">
                  <c:v>-23.408999999999992</c:v>
                </c:pt>
                <c:pt idx="21159">
                  <c:v>-23.406999999999996</c:v>
                </c:pt>
                <c:pt idx="21160">
                  <c:v>-23.404999999999994</c:v>
                </c:pt>
                <c:pt idx="21161">
                  <c:v>-23.402999999999992</c:v>
                </c:pt>
                <c:pt idx="21162">
                  <c:v>-23.400999999999996</c:v>
                </c:pt>
                <c:pt idx="21163">
                  <c:v>-23.398999999999994</c:v>
                </c:pt>
                <c:pt idx="21164">
                  <c:v>-23.396999999999991</c:v>
                </c:pt>
                <c:pt idx="21165">
                  <c:v>-23.394999999999996</c:v>
                </c:pt>
                <c:pt idx="21166">
                  <c:v>-23.392999999999994</c:v>
                </c:pt>
                <c:pt idx="21167">
                  <c:v>-23.390999999999991</c:v>
                </c:pt>
                <c:pt idx="21168">
                  <c:v>-23.388999999999996</c:v>
                </c:pt>
                <c:pt idx="21169">
                  <c:v>-23.386999999999993</c:v>
                </c:pt>
                <c:pt idx="21170">
                  <c:v>-23.384999999999991</c:v>
                </c:pt>
                <c:pt idx="21171">
                  <c:v>-23.382999999999996</c:v>
                </c:pt>
                <c:pt idx="21172">
                  <c:v>-23.380999999999993</c:v>
                </c:pt>
                <c:pt idx="21173">
                  <c:v>-23.378999999999998</c:v>
                </c:pt>
                <c:pt idx="21174">
                  <c:v>-23.376999999999995</c:v>
                </c:pt>
                <c:pt idx="21175">
                  <c:v>-23.374999999999993</c:v>
                </c:pt>
                <c:pt idx="21176">
                  <c:v>-23.372999999999998</c:v>
                </c:pt>
                <c:pt idx="21177">
                  <c:v>-23.370999999999995</c:v>
                </c:pt>
                <c:pt idx="21178">
                  <c:v>-23.368999999999993</c:v>
                </c:pt>
                <c:pt idx="21179">
                  <c:v>-23.366999999999997</c:v>
                </c:pt>
                <c:pt idx="21180">
                  <c:v>-23.364999999999995</c:v>
                </c:pt>
                <c:pt idx="21181">
                  <c:v>-23.362999999999992</c:v>
                </c:pt>
                <c:pt idx="21182">
                  <c:v>-23.360999999999997</c:v>
                </c:pt>
                <c:pt idx="21183">
                  <c:v>-23.358999999999995</c:v>
                </c:pt>
                <c:pt idx="21184">
                  <c:v>-23.356999999999992</c:v>
                </c:pt>
                <c:pt idx="21185">
                  <c:v>-23.354999999999997</c:v>
                </c:pt>
                <c:pt idx="21186">
                  <c:v>-23.352999999999994</c:v>
                </c:pt>
                <c:pt idx="21187">
                  <c:v>-23.350999999999992</c:v>
                </c:pt>
                <c:pt idx="21188">
                  <c:v>-23.348999999999997</c:v>
                </c:pt>
                <c:pt idx="21189">
                  <c:v>-23.346999999999994</c:v>
                </c:pt>
                <c:pt idx="21190">
                  <c:v>-23.344999999999992</c:v>
                </c:pt>
                <c:pt idx="21191">
                  <c:v>-23.342999999999996</c:v>
                </c:pt>
                <c:pt idx="21192">
                  <c:v>-23.340999999999994</c:v>
                </c:pt>
                <c:pt idx="21193">
                  <c:v>-23.338999999999992</c:v>
                </c:pt>
                <c:pt idx="21194">
                  <c:v>-23.336999999999996</c:v>
                </c:pt>
                <c:pt idx="21195">
                  <c:v>-23.334999999999994</c:v>
                </c:pt>
                <c:pt idx="21196">
                  <c:v>-23.332999999999991</c:v>
                </c:pt>
                <c:pt idx="21197">
                  <c:v>-23.330999999999996</c:v>
                </c:pt>
                <c:pt idx="21198">
                  <c:v>-23.328999999999994</c:v>
                </c:pt>
                <c:pt idx="21199">
                  <c:v>-23.326999999999991</c:v>
                </c:pt>
                <c:pt idx="21200">
                  <c:v>-23.324999999999996</c:v>
                </c:pt>
                <c:pt idx="21201">
                  <c:v>-23.322999999999993</c:v>
                </c:pt>
                <c:pt idx="21202">
                  <c:v>-23.320999999999991</c:v>
                </c:pt>
                <c:pt idx="21203">
                  <c:v>-23.318999999999996</c:v>
                </c:pt>
                <c:pt idx="21204">
                  <c:v>-23.316999999999993</c:v>
                </c:pt>
                <c:pt idx="21205">
                  <c:v>-23.314999999999998</c:v>
                </c:pt>
                <c:pt idx="21206">
                  <c:v>-23.312999999999995</c:v>
                </c:pt>
                <c:pt idx="21207">
                  <c:v>-23.310999999999993</c:v>
                </c:pt>
                <c:pt idx="21208">
                  <c:v>-23.308999999999997</c:v>
                </c:pt>
                <c:pt idx="21209">
                  <c:v>-23.306999999999995</c:v>
                </c:pt>
                <c:pt idx="21210">
                  <c:v>-23.304999999999993</c:v>
                </c:pt>
                <c:pt idx="21211">
                  <c:v>-23.302999999999997</c:v>
                </c:pt>
                <c:pt idx="21212">
                  <c:v>-23.300999999999995</c:v>
                </c:pt>
                <c:pt idx="21213">
                  <c:v>-23.298999999999992</c:v>
                </c:pt>
                <c:pt idx="21214">
                  <c:v>-23.296999999999997</c:v>
                </c:pt>
                <c:pt idx="21215">
                  <c:v>-23.294999999999995</c:v>
                </c:pt>
                <c:pt idx="21216">
                  <c:v>-23.292999999999992</c:v>
                </c:pt>
                <c:pt idx="21217">
                  <c:v>-23.290999999999997</c:v>
                </c:pt>
                <c:pt idx="21218">
                  <c:v>-23.288999999999994</c:v>
                </c:pt>
                <c:pt idx="21219">
                  <c:v>-23.286999999999992</c:v>
                </c:pt>
                <c:pt idx="21220">
                  <c:v>-23.284999999999997</c:v>
                </c:pt>
                <c:pt idx="21221">
                  <c:v>-23.282999999999994</c:v>
                </c:pt>
                <c:pt idx="21222">
                  <c:v>-23.280999999999992</c:v>
                </c:pt>
                <c:pt idx="21223">
                  <c:v>-23.278999999999996</c:v>
                </c:pt>
                <c:pt idx="21224">
                  <c:v>-23.276999999999994</c:v>
                </c:pt>
                <c:pt idx="21225">
                  <c:v>-23.274999999999991</c:v>
                </c:pt>
                <c:pt idx="21226">
                  <c:v>-23.272999999999996</c:v>
                </c:pt>
                <c:pt idx="21227">
                  <c:v>-23.270999999999994</c:v>
                </c:pt>
                <c:pt idx="21228">
                  <c:v>-23.268999999999991</c:v>
                </c:pt>
                <c:pt idx="21229">
                  <c:v>-23.266999999999996</c:v>
                </c:pt>
                <c:pt idx="21230">
                  <c:v>-23.264999999999993</c:v>
                </c:pt>
                <c:pt idx="21231">
                  <c:v>-23.262999999999991</c:v>
                </c:pt>
                <c:pt idx="21232">
                  <c:v>-23.260999999999996</c:v>
                </c:pt>
                <c:pt idx="21233">
                  <c:v>-23.258999999999993</c:v>
                </c:pt>
                <c:pt idx="21234">
                  <c:v>-23.256999999999991</c:v>
                </c:pt>
                <c:pt idx="21235">
                  <c:v>-23.254999999999995</c:v>
                </c:pt>
                <c:pt idx="21236">
                  <c:v>-23.252999999999993</c:v>
                </c:pt>
                <c:pt idx="21237">
                  <c:v>-23.250999999999998</c:v>
                </c:pt>
                <c:pt idx="21238">
                  <c:v>-23.248999999999995</c:v>
                </c:pt>
                <c:pt idx="21239">
                  <c:v>-23.246999999999993</c:v>
                </c:pt>
                <c:pt idx="21240">
                  <c:v>-23.244999999999997</c:v>
                </c:pt>
                <c:pt idx="21241">
                  <c:v>-23.242999999999995</c:v>
                </c:pt>
                <c:pt idx="21242">
                  <c:v>-23.240999999999993</c:v>
                </c:pt>
                <c:pt idx="21243">
                  <c:v>-23.238999999999997</c:v>
                </c:pt>
                <c:pt idx="21244">
                  <c:v>-23.236999999999995</c:v>
                </c:pt>
                <c:pt idx="21245">
                  <c:v>-23.234999999999992</c:v>
                </c:pt>
                <c:pt idx="21246">
                  <c:v>-23.232999999999997</c:v>
                </c:pt>
                <c:pt idx="21247">
                  <c:v>-23.230999999999995</c:v>
                </c:pt>
                <c:pt idx="21248">
                  <c:v>-23.228999999999992</c:v>
                </c:pt>
                <c:pt idx="21249">
                  <c:v>-23.226999999999997</c:v>
                </c:pt>
                <c:pt idx="21250">
                  <c:v>-23.224999999999994</c:v>
                </c:pt>
                <c:pt idx="21251">
                  <c:v>-23.222999999999992</c:v>
                </c:pt>
                <c:pt idx="21252">
                  <c:v>-23.220999999999997</c:v>
                </c:pt>
                <c:pt idx="21253">
                  <c:v>-23.218999999999994</c:v>
                </c:pt>
                <c:pt idx="21254">
                  <c:v>-23.216999999999992</c:v>
                </c:pt>
                <c:pt idx="21255">
                  <c:v>-23.214999999999996</c:v>
                </c:pt>
                <c:pt idx="21256">
                  <c:v>-23.212999999999994</c:v>
                </c:pt>
                <c:pt idx="21257">
                  <c:v>-23.210999999999991</c:v>
                </c:pt>
                <c:pt idx="21258">
                  <c:v>-23.208999999999996</c:v>
                </c:pt>
                <c:pt idx="21259">
                  <c:v>-23.206999999999994</c:v>
                </c:pt>
                <c:pt idx="21260">
                  <c:v>-23.204999999999991</c:v>
                </c:pt>
                <c:pt idx="21261">
                  <c:v>-23.202999999999996</c:v>
                </c:pt>
                <c:pt idx="21262">
                  <c:v>-23.200999999999993</c:v>
                </c:pt>
                <c:pt idx="21263">
                  <c:v>-23.198999999999991</c:v>
                </c:pt>
                <c:pt idx="21264">
                  <c:v>-23.196999999999996</c:v>
                </c:pt>
                <c:pt idx="21265">
                  <c:v>-23.194999999999993</c:v>
                </c:pt>
                <c:pt idx="21266">
                  <c:v>-23.192999999999998</c:v>
                </c:pt>
                <c:pt idx="21267">
                  <c:v>-23.190999999999995</c:v>
                </c:pt>
                <c:pt idx="21268">
                  <c:v>-23.188999999999993</c:v>
                </c:pt>
                <c:pt idx="21269">
                  <c:v>-23.186999999999998</c:v>
                </c:pt>
                <c:pt idx="21270">
                  <c:v>-23.184999999999995</c:v>
                </c:pt>
                <c:pt idx="21271">
                  <c:v>-23.182999999999993</c:v>
                </c:pt>
                <c:pt idx="21272">
                  <c:v>-23.180999999999997</c:v>
                </c:pt>
                <c:pt idx="21273">
                  <c:v>-23.178999999999995</c:v>
                </c:pt>
                <c:pt idx="21274">
                  <c:v>-23.176999999999992</c:v>
                </c:pt>
                <c:pt idx="21275">
                  <c:v>-23.174999999999997</c:v>
                </c:pt>
                <c:pt idx="21276">
                  <c:v>-23.172999999999995</c:v>
                </c:pt>
                <c:pt idx="21277">
                  <c:v>-23.170999999999992</c:v>
                </c:pt>
                <c:pt idx="21278">
                  <c:v>-23.168999999999997</c:v>
                </c:pt>
                <c:pt idx="21279">
                  <c:v>-23.166999999999994</c:v>
                </c:pt>
                <c:pt idx="21280">
                  <c:v>-23.164999999999992</c:v>
                </c:pt>
                <c:pt idx="21281">
                  <c:v>-23.162999999999997</c:v>
                </c:pt>
                <c:pt idx="21282">
                  <c:v>-23.160999999999994</c:v>
                </c:pt>
                <c:pt idx="21283">
                  <c:v>-23.158999999999992</c:v>
                </c:pt>
                <c:pt idx="21284">
                  <c:v>-23.156999999999996</c:v>
                </c:pt>
                <c:pt idx="21285">
                  <c:v>-23.154999999999994</c:v>
                </c:pt>
                <c:pt idx="21286">
                  <c:v>-23.152999999999992</c:v>
                </c:pt>
                <c:pt idx="21287">
                  <c:v>-23.150999999999996</c:v>
                </c:pt>
                <c:pt idx="21288">
                  <c:v>-23.148999999999994</c:v>
                </c:pt>
                <c:pt idx="21289">
                  <c:v>-23.146999999999991</c:v>
                </c:pt>
                <c:pt idx="21290">
                  <c:v>-23.144999999999996</c:v>
                </c:pt>
                <c:pt idx="21291">
                  <c:v>-23.142999999999994</c:v>
                </c:pt>
                <c:pt idx="21292">
                  <c:v>-23.140999999999991</c:v>
                </c:pt>
                <c:pt idx="21293">
                  <c:v>-23.138999999999996</c:v>
                </c:pt>
                <c:pt idx="21294">
                  <c:v>-23.136999999999993</c:v>
                </c:pt>
                <c:pt idx="21295">
                  <c:v>-23.134999999999991</c:v>
                </c:pt>
                <c:pt idx="21296">
                  <c:v>-23.132999999999996</c:v>
                </c:pt>
                <c:pt idx="21297">
                  <c:v>-23.130999999999993</c:v>
                </c:pt>
                <c:pt idx="21298">
                  <c:v>-23.128999999999998</c:v>
                </c:pt>
                <c:pt idx="21299">
                  <c:v>-23.126999999999995</c:v>
                </c:pt>
                <c:pt idx="21300">
                  <c:v>-23.124999999999993</c:v>
                </c:pt>
                <c:pt idx="21301">
                  <c:v>-23.122999999999998</c:v>
                </c:pt>
                <c:pt idx="21302">
                  <c:v>-23.120999999999995</c:v>
                </c:pt>
                <c:pt idx="21303">
                  <c:v>-23.118999999999993</c:v>
                </c:pt>
                <c:pt idx="21304">
                  <c:v>-23.116999999999997</c:v>
                </c:pt>
                <c:pt idx="21305">
                  <c:v>-23.114999999999995</c:v>
                </c:pt>
                <c:pt idx="21306">
                  <c:v>-23.112999999999992</c:v>
                </c:pt>
                <c:pt idx="21307">
                  <c:v>-23.110999999999997</c:v>
                </c:pt>
                <c:pt idx="21308">
                  <c:v>-23.108999999999995</c:v>
                </c:pt>
                <c:pt idx="21309">
                  <c:v>-23.106999999999992</c:v>
                </c:pt>
                <c:pt idx="21310">
                  <c:v>-23.104999999999997</c:v>
                </c:pt>
                <c:pt idx="21311">
                  <c:v>-23.102999999999994</c:v>
                </c:pt>
                <c:pt idx="21312">
                  <c:v>-23.100999999999992</c:v>
                </c:pt>
                <c:pt idx="21313">
                  <c:v>-23.098999999999997</c:v>
                </c:pt>
                <c:pt idx="21314">
                  <c:v>-23.096999999999994</c:v>
                </c:pt>
                <c:pt idx="21315">
                  <c:v>-23.094999999999992</c:v>
                </c:pt>
                <c:pt idx="21316">
                  <c:v>-23.092999999999996</c:v>
                </c:pt>
                <c:pt idx="21317">
                  <c:v>-23.090999999999994</c:v>
                </c:pt>
                <c:pt idx="21318">
                  <c:v>-23.088999999999992</c:v>
                </c:pt>
                <c:pt idx="21319">
                  <c:v>-23.086999999999996</c:v>
                </c:pt>
                <c:pt idx="21320">
                  <c:v>-23.084999999999994</c:v>
                </c:pt>
                <c:pt idx="21321">
                  <c:v>-23.082999999999991</c:v>
                </c:pt>
                <c:pt idx="21322">
                  <c:v>-23.080999999999996</c:v>
                </c:pt>
                <c:pt idx="21323">
                  <c:v>-23.078999999999994</c:v>
                </c:pt>
                <c:pt idx="21324">
                  <c:v>-23.076999999999991</c:v>
                </c:pt>
                <c:pt idx="21325">
                  <c:v>-23.074999999999996</c:v>
                </c:pt>
                <c:pt idx="21326">
                  <c:v>-23.072999999999993</c:v>
                </c:pt>
                <c:pt idx="21327">
                  <c:v>-23.070999999999991</c:v>
                </c:pt>
                <c:pt idx="21328">
                  <c:v>-23.068999999999996</c:v>
                </c:pt>
                <c:pt idx="21329">
                  <c:v>-23.066999999999993</c:v>
                </c:pt>
                <c:pt idx="21330">
                  <c:v>-23.064999999999998</c:v>
                </c:pt>
                <c:pt idx="21331">
                  <c:v>-23.062999999999995</c:v>
                </c:pt>
                <c:pt idx="21332">
                  <c:v>-23.060999999999993</c:v>
                </c:pt>
                <c:pt idx="21333">
                  <c:v>-23.058999999999997</c:v>
                </c:pt>
                <c:pt idx="21334">
                  <c:v>-23.056999999999995</c:v>
                </c:pt>
                <c:pt idx="21335">
                  <c:v>-23.054999999999993</c:v>
                </c:pt>
                <c:pt idx="21336">
                  <c:v>-23.052999999999997</c:v>
                </c:pt>
                <c:pt idx="21337">
                  <c:v>-23.050999999999995</c:v>
                </c:pt>
                <c:pt idx="21338">
                  <c:v>-23.048999999999992</c:v>
                </c:pt>
                <c:pt idx="21339">
                  <c:v>-23.046999999999997</c:v>
                </c:pt>
                <c:pt idx="21340">
                  <c:v>-23.044999999999995</c:v>
                </c:pt>
                <c:pt idx="21341">
                  <c:v>-23.042999999999992</c:v>
                </c:pt>
                <c:pt idx="21342">
                  <c:v>-23.040999999999997</c:v>
                </c:pt>
                <c:pt idx="21343">
                  <c:v>-23.038999999999994</c:v>
                </c:pt>
                <c:pt idx="21344">
                  <c:v>-23.036999999999992</c:v>
                </c:pt>
                <c:pt idx="21345">
                  <c:v>-23.034999999999997</c:v>
                </c:pt>
                <c:pt idx="21346">
                  <c:v>-23.032999999999994</c:v>
                </c:pt>
                <c:pt idx="21347">
                  <c:v>-23.030999999999992</c:v>
                </c:pt>
                <c:pt idx="21348">
                  <c:v>-23.028999999999996</c:v>
                </c:pt>
                <c:pt idx="21349">
                  <c:v>-23.026999999999994</c:v>
                </c:pt>
                <c:pt idx="21350">
                  <c:v>-23.024999999999991</c:v>
                </c:pt>
                <c:pt idx="21351">
                  <c:v>-23.022999999999996</c:v>
                </c:pt>
                <c:pt idx="21352">
                  <c:v>-23.020999999999994</c:v>
                </c:pt>
                <c:pt idx="21353">
                  <c:v>-23.018999999999991</c:v>
                </c:pt>
                <c:pt idx="21354">
                  <c:v>-23.016999999999996</c:v>
                </c:pt>
                <c:pt idx="21355">
                  <c:v>-23.014999999999993</c:v>
                </c:pt>
                <c:pt idx="21356">
                  <c:v>-23.012999999999991</c:v>
                </c:pt>
                <c:pt idx="21357">
                  <c:v>-23.010999999999996</c:v>
                </c:pt>
                <c:pt idx="21358">
                  <c:v>-23.008999999999993</c:v>
                </c:pt>
                <c:pt idx="21359">
                  <c:v>-23.006999999999991</c:v>
                </c:pt>
                <c:pt idx="21360">
                  <c:v>-23.004999999999995</c:v>
                </c:pt>
                <c:pt idx="21361">
                  <c:v>-23.002999999999993</c:v>
                </c:pt>
                <c:pt idx="21362">
                  <c:v>-23.000999999999998</c:v>
                </c:pt>
                <c:pt idx="21363">
                  <c:v>-22.998999999999995</c:v>
                </c:pt>
                <c:pt idx="21364">
                  <c:v>-22.996999999999993</c:v>
                </c:pt>
                <c:pt idx="21365">
                  <c:v>-22.994999999999997</c:v>
                </c:pt>
                <c:pt idx="21366">
                  <c:v>-22.992999999999995</c:v>
                </c:pt>
                <c:pt idx="21367">
                  <c:v>-22.990999999999993</c:v>
                </c:pt>
                <c:pt idx="21368">
                  <c:v>-22.988999999999997</c:v>
                </c:pt>
                <c:pt idx="21369">
                  <c:v>-22.986999999999995</c:v>
                </c:pt>
                <c:pt idx="21370">
                  <c:v>-22.984999999999992</c:v>
                </c:pt>
                <c:pt idx="21371">
                  <c:v>-22.982999999999997</c:v>
                </c:pt>
                <c:pt idx="21372">
                  <c:v>-22.980999999999995</c:v>
                </c:pt>
                <c:pt idx="21373">
                  <c:v>-22.978999999999992</c:v>
                </c:pt>
                <c:pt idx="21374">
                  <c:v>-22.976999999999997</c:v>
                </c:pt>
                <c:pt idx="21375">
                  <c:v>-22.974999999999994</c:v>
                </c:pt>
                <c:pt idx="21376">
                  <c:v>-22.972999999999992</c:v>
                </c:pt>
                <c:pt idx="21377">
                  <c:v>-22.970999999999997</c:v>
                </c:pt>
                <c:pt idx="21378">
                  <c:v>-22.968999999999994</c:v>
                </c:pt>
                <c:pt idx="21379">
                  <c:v>-22.966999999999992</c:v>
                </c:pt>
                <c:pt idx="21380">
                  <c:v>-22.964999999999996</c:v>
                </c:pt>
                <c:pt idx="21381">
                  <c:v>-22.962999999999994</c:v>
                </c:pt>
                <c:pt idx="21382">
                  <c:v>-22.960999999999991</c:v>
                </c:pt>
                <c:pt idx="21383">
                  <c:v>-22.958999999999996</c:v>
                </c:pt>
                <c:pt idx="21384">
                  <c:v>-22.956999999999994</c:v>
                </c:pt>
                <c:pt idx="21385">
                  <c:v>-22.954999999999991</c:v>
                </c:pt>
                <c:pt idx="21386">
                  <c:v>-22.952999999999996</c:v>
                </c:pt>
                <c:pt idx="21387">
                  <c:v>-22.950999999999993</c:v>
                </c:pt>
                <c:pt idx="21388">
                  <c:v>-22.948999999999991</c:v>
                </c:pt>
                <c:pt idx="21389">
                  <c:v>-22.946999999999996</c:v>
                </c:pt>
                <c:pt idx="21390">
                  <c:v>-22.944999999999993</c:v>
                </c:pt>
                <c:pt idx="21391">
                  <c:v>-22.942999999999998</c:v>
                </c:pt>
                <c:pt idx="21392">
                  <c:v>-22.940999999999995</c:v>
                </c:pt>
                <c:pt idx="21393">
                  <c:v>-22.938999999999993</c:v>
                </c:pt>
                <c:pt idx="21394">
                  <c:v>-22.936999999999998</c:v>
                </c:pt>
                <c:pt idx="21395">
                  <c:v>-22.934999999999995</c:v>
                </c:pt>
                <c:pt idx="21396">
                  <c:v>-22.932999999999993</c:v>
                </c:pt>
                <c:pt idx="21397">
                  <c:v>-22.930999999999997</c:v>
                </c:pt>
                <c:pt idx="21398">
                  <c:v>-22.928999999999995</c:v>
                </c:pt>
                <c:pt idx="21399">
                  <c:v>-22.926999999999992</c:v>
                </c:pt>
                <c:pt idx="21400">
                  <c:v>-22.924999999999997</c:v>
                </c:pt>
                <c:pt idx="21401">
                  <c:v>-22.922999999999995</c:v>
                </c:pt>
                <c:pt idx="21402">
                  <c:v>-22.920999999999992</c:v>
                </c:pt>
                <c:pt idx="21403">
                  <c:v>-22.918999999999997</c:v>
                </c:pt>
                <c:pt idx="21404">
                  <c:v>-22.916999999999994</c:v>
                </c:pt>
                <c:pt idx="21405">
                  <c:v>-22.914999999999992</c:v>
                </c:pt>
                <c:pt idx="21406">
                  <c:v>-22.912999999999997</c:v>
                </c:pt>
                <c:pt idx="21407">
                  <c:v>-22.910999999999994</c:v>
                </c:pt>
                <c:pt idx="21408">
                  <c:v>-22.908999999999992</c:v>
                </c:pt>
                <c:pt idx="21409">
                  <c:v>-22.906999999999996</c:v>
                </c:pt>
                <c:pt idx="21410">
                  <c:v>-22.904999999999994</c:v>
                </c:pt>
                <c:pt idx="21411">
                  <c:v>-22.902999999999992</c:v>
                </c:pt>
                <c:pt idx="21412">
                  <c:v>-22.900999999999996</c:v>
                </c:pt>
                <c:pt idx="21413">
                  <c:v>-22.898999999999994</c:v>
                </c:pt>
                <c:pt idx="21414">
                  <c:v>-22.896999999999991</c:v>
                </c:pt>
                <c:pt idx="21415">
                  <c:v>-22.894999999999996</c:v>
                </c:pt>
                <c:pt idx="21416">
                  <c:v>-22.892999999999994</c:v>
                </c:pt>
                <c:pt idx="21417">
                  <c:v>-22.890999999999991</c:v>
                </c:pt>
                <c:pt idx="21418">
                  <c:v>-22.888999999999996</c:v>
                </c:pt>
                <c:pt idx="21419">
                  <c:v>-22.886999999999993</c:v>
                </c:pt>
                <c:pt idx="21420">
                  <c:v>-22.884999999999991</c:v>
                </c:pt>
                <c:pt idx="21421">
                  <c:v>-22.882999999999996</c:v>
                </c:pt>
                <c:pt idx="21422">
                  <c:v>-22.880999999999993</c:v>
                </c:pt>
                <c:pt idx="21423">
                  <c:v>-22.878999999999998</c:v>
                </c:pt>
                <c:pt idx="21424">
                  <c:v>-22.876999999999995</c:v>
                </c:pt>
                <c:pt idx="21425">
                  <c:v>-22.874999999999993</c:v>
                </c:pt>
                <c:pt idx="21426">
                  <c:v>-22.872999999999998</c:v>
                </c:pt>
                <c:pt idx="21427">
                  <c:v>-22.870999999999995</c:v>
                </c:pt>
                <c:pt idx="21428">
                  <c:v>-22.868999999999993</c:v>
                </c:pt>
                <c:pt idx="21429">
                  <c:v>-22.866999999999997</c:v>
                </c:pt>
                <c:pt idx="21430">
                  <c:v>-22.864999999999995</c:v>
                </c:pt>
                <c:pt idx="21431">
                  <c:v>-22.862999999999992</c:v>
                </c:pt>
                <c:pt idx="21432">
                  <c:v>-22.860999999999997</c:v>
                </c:pt>
                <c:pt idx="21433">
                  <c:v>-22.858999999999995</c:v>
                </c:pt>
                <c:pt idx="21434">
                  <c:v>-22.856999999999992</c:v>
                </c:pt>
                <c:pt idx="21435">
                  <c:v>-22.854999999999997</c:v>
                </c:pt>
                <c:pt idx="21436">
                  <c:v>-22.852999999999994</c:v>
                </c:pt>
                <c:pt idx="21437">
                  <c:v>-22.850999999999992</c:v>
                </c:pt>
                <c:pt idx="21438">
                  <c:v>-22.848999999999997</c:v>
                </c:pt>
                <c:pt idx="21439">
                  <c:v>-22.846999999999994</c:v>
                </c:pt>
                <c:pt idx="21440">
                  <c:v>-22.844999999999992</c:v>
                </c:pt>
                <c:pt idx="21441">
                  <c:v>-22.842999999999996</c:v>
                </c:pt>
                <c:pt idx="21442">
                  <c:v>-22.840999999999994</c:v>
                </c:pt>
                <c:pt idx="21443">
                  <c:v>-22.838999999999992</c:v>
                </c:pt>
                <c:pt idx="21444">
                  <c:v>-22.836999999999996</c:v>
                </c:pt>
                <c:pt idx="21445">
                  <c:v>-22.834999999999994</c:v>
                </c:pt>
                <c:pt idx="21446">
                  <c:v>-22.832999999999991</c:v>
                </c:pt>
                <c:pt idx="21447">
                  <c:v>-22.830999999999996</c:v>
                </c:pt>
                <c:pt idx="21448">
                  <c:v>-22.828999999999994</c:v>
                </c:pt>
                <c:pt idx="21449">
                  <c:v>-22.826999999999991</c:v>
                </c:pt>
                <c:pt idx="21450">
                  <c:v>-22.824999999999996</c:v>
                </c:pt>
                <c:pt idx="21451">
                  <c:v>-22.822999999999993</c:v>
                </c:pt>
                <c:pt idx="21452">
                  <c:v>-22.820999999999991</c:v>
                </c:pt>
                <c:pt idx="21453">
                  <c:v>-22.818999999999996</c:v>
                </c:pt>
                <c:pt idx="21454">
                  <c:v>-22.816999999999993</c:v>
                </c:pt>
                <c:pt idx="21455">
                  <c:v>-22.814999999999998</c:v>
                </c:pt>
                <c:pt idx="21456">
                  <c:v>-22.812999999999995</c:v>
                </c:pt>
                <c:pt idx="21457">
                  <c:v>-22.810999999999993</c:v>
                </c:pt>
                <c:pt idx="21458">
                  <c:v>-22.808999999999997</c:v>
                </c:pt>
                <c:pt idx="21459">
                  <c:v>-22.806999999999995</c:v>
                </c:pt>
                <c:pt idx="21460">
                  <c:v>-22.804999999999993</c:v>
                </c:pt>
                <c:pt idx="21461">
                  <c:v>-22.802999999999997</c:v>
                </c:pt>
                <c:pt idx="21462">
                  <c:v>-22.800999999999995</c:v>
                </c:pt>
                <c:pt idx="21463">
                  <c:v>-22.798999999999992</c:v>
                </c:pt>
                <c:pt idx="21464">
                  <c:v>-22.796999999999997</c:v>
                </c:pt>
                <c:pt idx="21465">
                  <c:v>-22.794999999999995</c:v>
                </c:pt>
                <c:pt idx="21466">
                  <c:v>-22.792999999999992</c:v>
                </c:pt>
                <c:pt idx="21467">
                  <c:v>-22.790999999999997</c:v>
                </c:pt>
                <c:pt idx="21468">
                  <c:v>-22.788999999999994</c:v>
                </c:pt>
                <c:pt idx="21469">
                  <c:v>-22.786999999999992</c:v>
                </c:pt>
                <c:pt idx="21470">
                  <c:v>-22.784999999999997</c:v>
                </c:pt>
                <c:pt idx="21471">
                  <c:v>-22.782999999999994</c:v>
                </c:pt>
                <c:pt idx="21472">
                  <c:v>-22.780999999999992</c:v>
                </c:pt>
                <c:pt idx="21473">
                  <c:v>-22.778999999999996</c:v>
                </c:pt>
                <c:pt idx="21474">
                  <c:v>-22.776999999999994</c:v>
                </c:pt>
                <c:pt idx="21475">
                  <c:v>-22.774999999999991</c:v>
                </c:pt>
                <c:pt idx="21476">
                  <c:v>-22.772999999999996</c:v>
                </c:pt>
                <c:pt idx="21477">
                  <c:v>-22.770999999999994</c:v>
                </c:pt>
                <c:pt idx="21478">
                  <c:v>-22.768999999999991</c:v>
                </c:pt>
                <c:pt idx="21479">
                  <c:v>-22.766999999999996</c:v>
                </c:pt>
                <c:pt idx="21480">
                  <c:v>-22.764999999999993</c:v>
                </c:pt>
                <c:pt idx="21481">
                  <c:v>-22.762999999999991</c:v>
                </c:pt>
                <c:pt idx="21482">
                  <c:v>-22.760999999999996</c:v>
                </c:pt>
                <c:pt idx="21483">
                  <c:v>-22.758999999999993</c:v>
                </c:pt>
                <c:pt idx="21484">
                  <c:v>-22.756999999999991</c:v>
                </c:pt>
                <c:pt idx="21485">
                  <c:v>-22.754999999999995</c:v>
                </c:pt>
                <c:pt idx="21486">
                  <c:v>-22.752999999999993</c:v>
                </c:pt>
                <c:pt idx="21487">
                  <c:v>-22.750999999999998</c:v>
                </c:pt>
                <c:pt idx="21488">
                  <c:v>-22.748999999999995</c:v>
                </c:pt>
                <c:pt idx="21489">
                  <c:v>-22.746999999999993</c:v>
                </c:pt>
                <c:pt idx="21490">
                  <c:v>-22.744999999999997</c:v>
                </c:pt>
                <c:pt idx="21491">
                  <c:v>-22.742999999999995</c:v>
                </c:pt>
                <c:pt idx="21492">
                  <c:v>-22.740999999999993</c:v>
                </c:pt>
                <c:pt idx="21493">
                  <c:v>-22.738999999999997</c:v>
                </c:pt>
                <c:pt idx="21494">
                  <c:v>-22.736999999999995</c:v>
                </c:pt>
                <c:pt idx="21495">
                  <c:v>-22.734999999999992</c:v>
                </c:pt>
                <c:pt idx="21496">
                  <c:v>-22.732999999999997</c:v>
                </c:pt>
                <c:pt idx="21497">
                  <c:v>-22.730999999999995</c:v>
                </c:pt>
                <c:pt idx="21498">
                  <c:v>-22.728999999999992</c:v>
                </c:pt>
                <c:pt idx="21499">
                  <c:v>-22.726999999999997</c:v>
                </c:pt>
                <c:pt idx="21500">
                  <c:v>-22.724999999999994</c:v>
                </c:pt>
                <c:pt idx="21501">
                  <c:v>-22.722999999999992</c:v>
                </c:pt>
                <c:pt idx="21502">
                  <c:v>-22.720999999999997</c:v>
                </c:pt>
                <c:pt idx="21503">
                  <c:v>-22.718999999999994</c:v>
                </c:pt>
                <c:pt idx="21504">
                  <c:v>-22.716999999999992</c:v>
                </c:pt>
                <c:pt idx="21505">
                  <c:v>-22.714999999999996</c:v>
                </c:pt>
                <c:pt idx="21506">
                  <c:v>-22.712999999999994</c:v>
                </c:pt>
                <c:pt idx="21507">
                  <c:v>-22.710999999999991</c:v>
                </c:pt>
                <c:pt idx="21508">
                  <c:v>-22.708999999999996</c:v>
                </c:pt>
                <c:pt idx="21509">
                  <c:v>-22.706999999999994</c:v>
                </c:pt>
                <c:pt idx="21510">
                  <c:v>-22.704999999999991</c:v>
                </c:pt>
                <c:pt idx="21511">
                  <c:v>-22.702999999999996</c:v>
                </c:pt>
                <c:pt idx="21512">
                  <c:v>-22.700999999999993</c:v>
                </c:pt>
                <c:pt idx="21513">
                  <c:v>-22.698999999999991</c:v>
                </c:pt>
                <c:pt idx="21514">
                  <c:v>-22.696999999999996</c:v>
                </c:pt>
                <c:pt idx="21515">
                  <c:v>-22.694999999999993</c:v>
                </c:pt>
                <c:pt idx="21516">
                  <c:v>-22.692999999999998</c:v>
                </c:pt>
                <c:pt idx="21517">
                  <c:v>-22.690999999999995</c:v>
                </c:pt>
                <c:pt idx="21518">
                  <c:v>-22.688999999999993</c:v>
                </c:pt>
                <c:pt idx="21519">
                  <c:v>-22.686999999999998</c:v>
                </c:pt>
                <c:pt idx="21520">
                  <c:v>-22.684999999999995</c:v>
                </c:pt>
                <c:pt idx="21521">
                  <c:v>-22.682999999999993</c:v>
                </c:pt>
                <c:pt idx="21522">
                  <c:v>-22.680999999999997</c:v>
                </c:pt>
                <c:pt idx="21523">
                  <c:v>-22.678999999999995</c:v>
                </c:pt>
                <c:pt idx="21524">
                  <c:v>-22.676999999999992</c:v>
                </c:pt>
                <c:pt idx="21525">
                  <c:v>-22.674999999999997</c:v>
                </c:pt>
                <c:pt idx="21526">
                  <c:v>-22.672999999999995</c:v>
                </c:pt>
                <c:pt idx="21527">
                  <c:v>-22.670999999999992</c:v>
                </c:pt>
                <c:pt idx="21528">
                  <c:v>-22.668999999999997</c:v>
                </c:pt>
                <c:pt idx="21529">
                  <c:v>-22.666999999999994</c:v>
                </c:pt>
                <c:pt idx="21530">
                  <c:v>-22.664999999999992</c:v>
                </c:pt>
                <c:pt idx="21531">
                  <c:v>-22.662999999999997</c:v>
                </c:pt>
                <c:pt idx="21532">
                  <c:v>-22.660999999999994</c:v>
                </c:pt>
                <c:pt idx="21533">
                  <c:v>-22.658999999999992</c:v>
                </c:pt>
                <c:pt idx="21534">
                  <c:v>-22.656999999999996</c:v>
                </c:pt>
                <c:pt idx="21535">
                  <c:v>-22.654999999999994</c:v>
                </c:pt>
                <c:pt idx="21536">
                  <c:v>-22.652999999999992</c:v>
                </c:pt>
                <c:pt idx="21537">
                  <c:v>-22.650999999999996</c:v>
                </c:pt>
                <c:pt idx="21538">
                  <c:v>-22.648999999999994</c:v>
                </c:pt>
                <c:pt idx="21539">
                  <c:v>-22.646999999999991</c:v>
                </c:pt>
                <c:pt idx="21540">
                  <c:v>-22.644999999999996</c:v>
                </c:pt>
                <c:pt idx="21541">
                  <c:v>-22.642999999999994</c:v>
                </c:pt>
                <c:pt idx="21542">
                  <c:v>-22.640999999999991</c:v>
                </c:pt>
                <c:pt idx="21543">
                  <c:v>-22.638999999999996</c:v>
                </c:pt>
                <c:pt idx="21544">
                  <c:v>-22.636999999999993</c:v>
                </c:pt>
                <c:pt idx="21545">
                  <c:v>-22.634999999999991</c:v>
                </c:pt>
                <c:pt idx="21546">
                  <c:v>-22.632999999999996</c:v>
                </c:pt>
                <c:pt idx="21547">
                  <c:v>-22.630999999999993</c:v>
                </c:pt>
                <c:pt idx="21548">
                  <c:v>-22.628999999999998</c:v>
                </c:pt>
                <c:pt idx="21549">
                  <c:v>-22.626999999999995</c:v>
                </c:pt>
                <c:pt idx="21550">
                  <c:v>-22.624999999999993</c:v>
                </c:pt>
                <c:pt idx="21551">
                  <c:v>-22.622999999999998</c:v>
                </c:pt>
                <c:pt idx="21552">
                  <c:v>-22.620999999999995</c:v>
                </c:pt>
                <c:pt idx="21553">
                  <c:v>-22.618999999999993</c:v>
                </c:pt>
                <c:pt idx="21554">
                  <c:v>-22.616999999999997</c:v>
                </c:pt>
                <c:pt idx="21555">
                  <c:v>-22.614999999999995</c:v>
                </c:pt>
                <c:pt idx="21556">
                  <c:v>-22.612999999999992</c:v>
                </c:pt>
                <c:pt idx="21557">
                  <c:v>-22.610999999999997</c:v>
                </c:pt>
                <c:pt idx="21558">
                  <c:v>-22.608999999999995</c:v>
                </c:pt>
                <c:pt idx="21559">
                  <c:v>-22.606999999999992</c:v>
                </c:pt>
                <c:pt idx="21560">
                  <c:v>-22.604999999999997</c:v>
                </c:pt>
                <c:pt idx="21561">
                  <c:v>-22.602999999999994</c:v>
                </c:pt>
                <c:pt idx="21562">
                  <c:v>-22.600999999999992</c:v>
                </c:pt>
                <c:pt idx="21563">
                  <c:v>-22.598999999999997</c:v>
                </c:pt>
                <c:pt idx="21564">
                  <c:v>-22.596999999999994</c:v>
                </c:pt>
                <c:pt idx="21565">
                  <c:v>-22.594999999999992</c:v>
                </c:pt>
                <c:pt idx="21566">
                  <c:v>-22.592999999999996</c:v>
                </c:pt>
                <c:pt idx="21567">
                  <c:v>-22.590999999999994</c:v>
                </c:pt>
                <c:pt idx="21568">
                  <c:v>-22.588999999999992</c:v>
                </c:pt>
                <c:pt idx="21569">
                  <c:v>-22.586999999999996</c:v>
                </c:pt>
                <c:pt idx="21570">
                  <c:v>-22.584999999999994</c:v>
                </c:pt>
                <c:pt idx="21571">
                  <c:v>-22.582999999999991</c:v>
                </c:pt>
                <c:pt idx="21572">
                  <c:v>-22.580999999999996</c:v>
                </c:pt>
                <c:pt idx="21573">
                  <c:v>-22.578999999999994</c:v>
                </c:pt>
                <c:pt idx="21574">
                  <c:v>-22.576999999999991</c:v>
                </c:pt>
                <c:pt idx="21575">
                  <c:v>-22.574999999999996</c:v>
                </c:pt>
                <c:pt idx="21576">
                  <c:v>-22.572999999999993</c:v>
                </c:pt>
                <c:pt idx="21577">
                  <c:v>-22.570999999999991</c:v>
                </c:pt>
                <c:pt idx="21578">
                  <c:v>-22.568999999999996</c:v>
                </c:pt>
                <c:pt idx="21579">
                  <c:v>-22.566999999999993</c:v>
                </c:pt>
                <c:pt idx="21580">
                  <c:v>-22.564999999999998</c:v>
                </c:pt>
                <c:pt idx="21581">
                  <c:v>-22.562999999999995</c:v>
                </c:pt>
                <c:pt idx="21582">
                  <c:v>-22.560999999999993</c:v>
                </c:pt>
                <c:pt idx="21583">
                  <c:v>-22.558999999999997</c:v>
                </c:pt>
                <c:pt idx="21584">
                  <c:v>-22.556999999999995</c:v>
                </c:pt>
                <c:pt idx="21585">
                  <c:v>-22.554999999999993</c:v>
                </c:pt>
                <c:pt idx="21586">
                  <c:v>-22.552999999999997</c:v>
                </c:pt>
                <c:pt idx="21587">
                  <c:v>-22.550999999999995</c:v>
                </c:pt>
                <c:pt idx="21588">
                  <c:v>-22.548999999999992</c:v>
                </c:pt>
                <c:pt idx="21589">
                  <c:v>-22.546999999999997</c:v>
                </c:pt>
                <c:pt idx="21590">
                  <c:v>-22.544999999999995</c:v>
                </c:pt>
                <c:pt idx="21591">
                  <c:v>-22.542999999999992</c:v>
                </c:pt>
                <c:pt idx="21592">
                  <c:v>-22.540999999999997</c:v>
                </c:pt>
                <c:pt idx="21593">
                  <c:v>-22.538999999999994</c:v>
                </c:pt>
                <c:pt idx="21594">
                  <c:v>-22.536999999999992</c:v>
                </c:pt>
                <c:pt idx="21595">
                  <c:v>-22.534999999999997</c:v>
                </c:pt>
                <c:pt idx="21596">
                  <c:v>-22.532999999999994</c:v>
                </c:pt>
                <c:pt idx="21597">
                  <c:v>-22.530999999999992</c:v>
                </c:pt>
                <c:pt idx="21598">
                  <c:v>-22.528999999999996</c:v>
                </c:pt>
                <c:pt idx="21599">
                  <c:v>-22.526999999999994</c:v>
                </c:pt>
                <c:pt idx="21600">
                  <c:v>-22.524999999999991</c:v>
                </c:pt>
                <c:pt idx="21601">
                  <c:v>-22.522999999999996</c:v>
                </c:pt>
                <c:pt idx="21602">
                  <c:v>-22.520999999999994</c:v>
                </c:pt>
                <c:pt idx="21603">
                  <c:v>-22.518999999999991</c:v>
                </c:pt>
                <c:pt idx="21604">
                  <c:v>-22.516999999999996</c:v>
                </c:pt>
                <c:pt idx="21605">
                  <c:v>-22.514999999999993</c:v>
                </c:pt>
                <c:pt idx="21606">
                  <c:v>-22.512999999999991</c:v>
                </c:pt>
                <c:pt idx="21607">
                  <c:v>-22.510999999999996</c:v>
                </c:pt>
                <c:pt idx="21608">
                  <c:v>-22.508999999999993</c:v>
                </c:pt>
                <c:pt idx="21609">
                  <c:v>-22.506999999999991</c:v>
                </c:pt>
                <c:pt idx="21610">
                  <c:v>-22.504999999999995</c:v>
                </c:pt>
                <c:pt idx="21611">
                  <c:v>-22.502999999999993</c:v>
                </c:pt>
                <c:pt idx="21612">
                  <c:v>-22.500999999999998</c:v>
                </c:pt>
                <c:pt idx="21613">
                  <c:v>-22.498999999999995</c:v>
                </c:pt>
                <c:pt idx="21614">
                  <c:v>-22.496999999999993</c:v>
                </c:pt>
                <c:pt idx="21615">
                  <c:v>-22.494999999999997</c:v>
                </c:pt>
                <c:pt idx="21616">
                  <c:v>-22.492999999999995</c:v>
                </c:pt>
                <c:pt idx="21617">
                  <c:v>-22.490999999999993</c:v>
                </c:pt>
                <c:pt idx="21618">
                  <c:v>-22.488999999999997</c:v>
                </c:pt>
                <c:pt idx="21619">
                  <c:v>-22.486999999999995</c:v>
                </c:pt>
                <c:pt idx="21620">
                  <c:v>-22.484999999999992</c:v>
                </c:pt>
                <c:pt idx="21621">
                  <c:v>-22.482999999999997</c:v>
                </c:pt>
                <c:pt idx="21622">
                  <c:v>-22.480999999999995</c:v>
                </c:pt>
                <c:pt idx="21623">
                  <c:v>-22.478999999999992</c:v>
                </c:pt>
                <c:pt idx="21624">
                  <c:v>-22.476999999999997</c:v>
                </c:pt>
                <c:pt idx="21625">
                  <c:v>-22.474999999999994</c:v>
                </c:pt>
                <c:pt idx="21626">
                  <c:v>-22.472999999999992</c:v>
                </c:pt>
                <c:pt idx="21627">
                  <c:v>-22.470999999999997</c:v>
                </c:pt>
                <c:pt idx="21628">
                  <c:v>-22.468999999999994</c:v>
                </c:pt>
                <c:pt idx="21629">
                  <c:v>-22.466999999999992</c:v>
                </c:pt>
                <c:pt idx="21630">
                  <c:v>-22.464999999999996</c:v>
                </c:pt>
                <c:pt idx="21631">
                  <c:v>-22.462999999999994</c:v>
                </c:pt>
                <c:pt idx="21632">
                  <c:v>-22.460999999999991</c:v>
                </c:pt>
                <c:pt idx="21633">
                  <c:v>-22.458999999999996</c:v>
                </c:pt>
                <c:pt idx="21634">
                  <c:v>-22.456999999999994</c:v>
                </c:pt>
                <c:pt idx="21635">
                  <c:v>-22.454999999999991</c:v>
                </c:pt>
                <c:pt idx="21636">
                  <c:v>-22.452999999999996</c:v>
                </c:pt>
                <c:pt idx="21637">
                  <c:v>-22.450999999999993</c:v>
                </c:pt>
                <c:pt idx="21638">
                  <c:v>-22.448999999999991</c:v>
                </c:pt>
                <c:pt idx="21639">
                  <c:v>-22.446999999999996</c:v>
                </c:pt>
                <c:pt idx="21640">
                  <c:v>-22.444999999999993</c:v>
                </c:pt>
                <c:pt idx="21641">
                  <c:v>-22.442999999999998</c:v>
                </c:pt>
                <c:pt idx="21642">
                  <c:v>-22.440999999999995</c:v>
                </c:pt>
                <c:pt idx="21643">
                  <c:v>-22.438999999999993</c:v>
                </c:pt>
                <c:pt idx="21644">
                  <c:v>-22.436999999999998</c:v>
                </c:pt>
                <c:pt idx="21645">
                  <c:v>-22.434999999999995</c:v>
                </c:pt>
                <c:pt idx="21646">
                  <c:v>-22.432999999999993</c:v>
                </c:pt>
                <c:pt idx="21647">
                  <c:v>-22.430999999999997</c:v>
                </c:pt>
                <c:pt idx="21648">
                  <c:v>-22.428999999999995</c:v>
                </c:pt>
                <c:pt idx="21649">
                  <c:v>-22.426999999999992</c:v>
                </c:pt>
                <c:pt idx="21650">
                  <c:v>-22.424999999999997</c:v>
                </c:pt>
                <c:pt idx="21651">
                  <c:v>-22.422999999999995</c:v>
                </c:pt>
                <c:pt idx="21652">
                  <c:v>-22.420999999999992</c:v>
                </c:pt>
                <c:pt idx="21653">
                  <c:v>-22.418999999999997</c:v>
                </c:pt>
                <c:pt idx="21654">
                  <c:v>-22.416999999999994</c:v>
                </c:pt>
                <c:pt idx="21655">
                  <c:v>-22.414999999999992</c:v>
                </c:pt>
                <c:pt idx="21656">
                  <c:v>-22.412999999999997</c:v>
                </c:pt>
                <c:pt idx="21657">
                  <c:v>-22.410999999999994</c:v>
                </c:pt>
                <c:pt idx="21658">
                  <c:v>-22.408999999999992</c:v>
                </c:pt>
                <c:pt idx="21659">
                  <c:v>-22.406999999999996</c:v>
                </c:pt>
                <c:pt idx="21660">
                  <c:v>-22.404999999999994</c:v>
                </c:pt>
                <c:pt idx="21661">
                  <c:v>-22.402999999999992</c:v>
                </c:pt>
                <c:pt idx="21662">
                  <c:v>-22.400999999999996</c:v>
                </c:pt>
                <c:pt idx="21663">
                  <c:v>-22.398999999999994</c:v>
                </c:pt>
                <c:pt idx="21664">
                  <c:v>-22.396999999999991</c:v>
                </c:pt>
                <c:pt idx="21665">
                  <c:v>-22.394999999999996</c:v>
                </c:pt>
                <c:pt idx="21666">
                  <c:v>-22.392999999999994</c:v>
                </c:pt>
                <c:pt idx="21667">
                  <c:v>-22.390999999999991</c:v>
                </c:pt>
                <c:pt idx="21668">
                  <c:v>-22.388999999999996</c:v>
                </c:pt>
                <c:pt idx="21669">
                  <c:v>-22.386999999999993</c:v>
                </c:pt>
                <c:pt idx="21670">
                  <c:v>-22.384999999999991</c:v>
                </c:pt>
                <c:pt idx="21671">
                  <c:v>-22.382999999999996</c:v>
                </c:pt>
                <c:pt idx="21672">
                  <c:v>-22.380999999999993</c:v>
                </c:pt>
                <c:pt idx="21673">
                  <c:v>-22.378999999999998</c:v>
                </c:pt>
                <c:pt idx="21674">
                  <c:v>-22.376999999999995</c:v>
                </c:pt>
                <c:pt idx="21675">
                  <c:v>-22.374999999999993</c:v>
                </c:pt>
                <c:pt idx="21676">
                  <c:v>-22.372999999999998</c:v>
                </c:pt>
                <c:pt idx="21677">
                  <c:v>-22.370999999999995</c:v>
                </c:pt>
                <c:pt idx="21678">
                  <c:v>-22.368999999999993</c:v>
                </c:pt>
                <c:pt idx="21679">
                  <c:v>-22.366999999999997</c:v>
                </c:pt>
                <c:pt idx="21680">
                  <c:v>-22.364999999999995</c:v>
                </c:pt>
                <c:pt idx="21681">
                  <c:v>-22.362999999999992</c:v>
                </c:pt>
                <c:pt idx="21682">
                  <c:v>-22.360999999999997</c:v>
                </c:pt>
                <c:pt idx="21683">
                  <c:v>-22.358999999999995</c:v>
                </c:pt>
                <c:pt idx="21684">
                  <c:v>-22.356999999999992</c:v>
                </c:pt>
                <c:pt idx="21685">
                  <c:v>-22.354999999999997</c:v>
                </c:pt>
                <c:pt idx="21686">
                  <c:v>-22.352999999999994</c:v>
                </c:pt>
                <c:pt idx="21687">
                  <c:v>-22.350999999999992</c:v>
                </c:pt>
                <c:pt idx="21688">
                  <c:v>-22.348999999999997</c:v>
                </c:pt>
                <c:pt idx="21689">
                  <c:v>-22.346999999999994</c:v>
                </c:pt>
                <c:pt idx="21690">
                  <c:v>-22.344999999999992</c:v>
                </c:pt>
                <c:pt idx="21691">
                  <c:v>-22.342999999999996</c:v>
                </c:pt>
                <c:pt idx="21692">
                  <c:v>-22.340999999999994</c:v>
                </c:pt>
                <c:pt idx="21693">
                  <c:v>-22.338999999999992</c:v>
                </c:pt>
                <c:pt idx="21694">
                  <c:v>-22.336999999999996</c:v>
                </c:pt>
                <c:pt idx="21695">
                  <c:v>-22.334999999999994</c:v>
                </c:pt>
                <c:pt idx="21696">
                  <c:v>-22.332999999999991</c:v>
                </c:pt>
                <c:pt idx="21697">
                  <c:v>-22.330999999999996</c:v>
                </c:pt>
                <c:pt idx="21698">
                  <c:v>-22.328999999999994</c:v>
                </c:pt>
                <c:pt idx="21699">
                  <c:v>-22.326999999999991</c:v>
                </c:pt>
                <c:pt idx="21700">
                  <c:v>-22.324999999999996</c:v>
                </c:pt>
                <c:pt idx="21701">
                  <c:v>-22.322999999999993</c:v>
                </c:pt>
                <c:pt idx="21702">
                  <c:v>-22.320999999999991</c:v>
                </c:pt>
                <c:pt idx="21703">
                  <c:v>-22.318999999999996</c:v>
                </c:pt>
                <c:pt idx="21704">
                  <c:v>-22.316999999999993</c:v>
                </c:pt>
                <c:pt idx="21705">
                  <c:v>-22.314999999999998</c:v>
                </c:pt>
                <c:pt idx="21706">
                  <c:v>-22.312999999999995</c:v>
                </c:pt>
                <c:pt idx="21707">
                  <c:v>-22.310999999999993</c:v>
                </c:pt>
                <c:pt idx="21708">
                  <c:v>-22.308999999999997</c:v>
                </c:pt>
                <c:pt idx="21709">
                  <c:v>-22.306999999999995</c:v>
                </c:pt>
                <c:pt idx="21710">
                  <c:v>-22.304999999999993</c:v>
                </c:pt>
                <c:pt idx="21711">
                  <c:v>-22.302999999999997</c:v>
                </c:pt>
                <c:pt idx="21712">
                  <c:v>-22.300999999999995</c:v>
                </c:pt>
                <c:pt idx="21713">
                  <c:v>-22.298999999999992</c:v>
                </c:pt>
                <c:pt idx="21714">
                  <c:v>-22.296999999999997</c:v>
                </c:pt>
                <c:pt idx="21715">
                  <c:v>-22.294999999999995</c:v>
                </c:pt>
                <c:pt idx="21716">
                  <c:v>-22.292999999999992</c:v>
                </c:pt>
                <c:pt idx="21717">
                  <c:v>-22.290999999999997</c:v>
                </c:pt>
                <c:pt idx="21718">
                  <c:v>-22.288999999999994</c:v>
                </c:pt>
                <c:pt idx="21719">
                  <c:v>-22.286999999999992</c:v>
                </c:pt>
                <c:pt idx="21720">
                  <c:v>-22.284999999999997</c:v>
                </c:pt>
                <c:pt idx="21721">
                  <c:v>-22.282999999999994</c:v>
                </c:pt>
                <c:pt idx="21722">
                  <c:v>-22.280999999999992</c:v>
                </c:pt>
                <c:pt idx="21723">
                  <c:v>-22.278999999999996</c:v>
                </c:pt>
                <c:pt idx="21724">
                  <c:v>-22.276999999999994</c:v>
                </c:pt>
                <c:pt idx="21725">
                  <c:v>-22.274999999999991</c:v>
                </c:pt>
                <c:pt idx="21726">
                  <c:v>-22.272999999999996</c:v>
                </c:pt>
                <c:pt idx="21727">
                  <c:v>-22.270999999999994</c:v>
                </c:pt>
                <c:pt idx="21728">
                  <c:v>-22.268999999999991</c:v>
                </c:pt>
                <c:pt idx="21729">
                  <c:v>-22.266999999999996</c:v>
                </c:pt>
                <c:pt idx="21730">
                  <c:v>-22.264999999999993</c:v>
                </c:pt>
                <c:pt idx="21731">
                  <c:v>-22.262999999999991</c:v>
                </c:pt>
                <c:pt idx="21732">
                  <c:v>-22.260999999999996</c:v>
                </c:pt>
                <c:pt idx="21733">
                  <c:v>-22.258999999999993</c:v>
                </c:pt>
                <c:pt idx="21734">
                  <c:v>-22.256999999999991</c:v>
                </c:pt>
                <c:pt idx="21735">
                  <c:v>-22.254999999999995</c:v>
                </c:pt>
                <c:pt idx="21736">
                  <c:v>-22.252999999999993</c:v>
                </c:pt>
                <c:pt idx="21737">
                  <c:v>-22.250999999999998</c:v>
                </c:pt>
                <c:pt idx="21738">
                  <c:v>-22.248999999999995</c:v>
                </c:pt>
                <c:pt idx="21739">
                  <c:v>-22.246999999999993</c:v>
                </c:pt>
                <c:pt idx="21740">
                  <c:v>-22.244999999999997</c:v>
                </c:pt>
                <c:pt idx="21741">
                  <c:v>-22.242999999999995</c:v>
                </c:pt>
                <c:pt idx="21742">
                  <c:v>-22.240999999999993</c:v>
                </c:pt>
                <c:pt idx="21743">
                  <c:v>-22.238999999999997</c:v>
                </c:pt>
                <c:pt idx="21744">
                  <c:v>-22.236999999999995</c:v>
                </c:pt>
                <c:pt idx="21745">
                  <c:v>-22.234999999999992</c:v>
                </c:pt>
                <c:pt idx="21746">
                  <c:v>-22.232999999999997</c:v>
                </c:pt>
                <c:pt idx="21747">
                  <c:v>-22.230999999999995</c:v>
                </c:pt>
                <c:pt idx="21748">
                  <c:v>-22.228999999999992</c:v>
                </c:pt>
                <c:pt idx="21749">
                  <c:v>-22.226999999999997</c:v>
                </c:pt>
                <c:pt idx="21750">
                  <c:v>-22.224999999999994</c:v>
                </c:pt>
                <c:pt idx="21751">
                  <c:v>-22.222999999999992</c:v>
                </c:pt>
                <c:pt idx="21752">
                  <c:v>-22.220999999999997</c:v>
                </c:pt>
                <c:pt idx="21753">
                  <c:v>-22.218999999999994</c:v>
                </c:pt>
                <c:pt idx="21754">
                  <c:v>-22.216999999999992</c:v>
                </c:pt>
                <c:pt idx="21755">
                  <c:v>-22.214999999999996</c:v>
                </c:pt>
                <c:pt idx="21756">
                  <c:v>-22.212999999999994</c:v>
                </c:pt>
                <c:pt idx="21757">
                  <c:v>-22.210999999999991</c:v>
                </c:pt>
                <c:pt idx="21758">
                  <c:v>-22.208999999999996</c:v>
                </c:pt>
                <c:pt idx="21759">
                  <c:v>-22.206999999999994</c:v>
                </c:pt>
                <c:pt idx="21760">
                  <c:v>-22.204999999999991</c:v>
                </c:pt>
                <c:pt idx="21761">
                  <c:v>-22.202999999999996</c:v>
                </c:pt>
                <c:pt idx="21762">
                  <c:v>-22.200999999999993</c:v>
                </c:pt>
                <c:pt idx="21763">
                  <c:v>-22.198999999999991</c:v>
                </c:pt>
                <c:pt idx="21764">
                  <c:v>-22.196999999999996</c:v>
                </c:pt>
                <c:pt idx="21765">
                  <c:v>-22.194999999999993</c:v>
                </c:pt>
                <c:pt idx="21766">
                  <c:v>-22.192999999999998</c:v>
                </c:pt>
                <c:pt idx="21767">
                  <c:v>-22.190999999999995</c:v>
                </c:pt>
                <c:pt idx="21768">
                  <c:v>-22.188999999999993</c:v>
                </c:pt>
                <c:pt idx="21769">
                  <c:v>-22.186999999999998</c:v>
                </c:pt>
                <c:pt idx="21770">
                  <c:v>-22.184999999999995</c:v>
                </c:pt>
                <c:pt idx="21771">
                  <c:v>-22.182999999999993</c:v>
                </c:pt>
                <c:pt idx="21772">
                  <c:v>-22.180999999999997</c:v>
                </c:pt>
                <c:pt idx="21773">
                  <c:v>-22.178999999999995</c:v>
                </c:pt>
                <c:pt idx="21774">
                  <c:v>-22.176999999999992</c:v>
                </c:pt>
                <c:pt idx="21775">
                  <c:v>-22.174999999999997</c:v>
                </c:pt>
                <c:pt idx="21776">
                  <c:v>-22.172999999999995</c:v>
                </c:pt>
                <c:pt idx="21777">
                  <c:v>-22.170999999999992</c:v>
                </c:pt>
                <c:pt idx="21778">
                  <c:v>-22.168999999999997</c:v>
                </c:pt>
                <c:pt idx="21779">
                  <c:v>-22.166999999999994</c:v>
                </c:pt>
                <c:pt idx="21780">
                  <c:v>-22.164999999999992</c:v>
                </c:pt>
                <c:pt idx="21781">
                  <c:v>-22.162999999999997</c:v>
                </c:pt>
                <c:pt idx="21782">
                  <c:v>-22.160999999999994</c:v>
                </c:pt>
                <c:pt idx="21783">
                  <c:v>-22.158999999999992</c:v>
                </c:pt>
                <c:pt idx="21784">
                  <c:v>-22.156999999999996</c:v>
                </c:pt>
                <c:pt idx="21785">
                  <c:v>-22.154999999999994</c:v>
                </c:pt>
                <c:pt idx="21786">
                  <c:v>-22.152999999999992</c:v>
                </c:pt>
                <c:pt idx="21787">
                  <c:v>-22.150999999999996</c:v>
                </c:pt>
                <c:pt idx="21788">
                  <c:v>-22.148999999999994</c:v>
                </c:pt>
                <c:pt idx="21789">
                  <c:v>-22.146999999999991</c:v>
                </c:pt>
                <c:pt idx="21790">
                  <c:v>-22.144999999999996</c:v>
                </c:pt>
                <c:pt idx="21791">
                  <c:v>-22.142999999999994</c:v>
                </c:pt>
                <c:pt idx="21792">
                  <c:v>-22.140999999999991</c:v>
                </c:pt>
                <c:pt idx="21793">
                  <c:v>-22.138999999999996</c:v>
                </c:pt>
                <c:pt idx="21794">
                  <c:v>-22.136999999999993</c:v>
                </c:pt>
                <c:pt idx="21795">
                  <c:v>-22.134999999999991</c:v>
                </c:pt>
                <c:pt idx="21796">
                  <c:v>-22.132999999999996</c:v>
                </c:pt>
                <c:pt idx="21797">
                  <c:v>-22.130999999999993</c:v>
                </c:pt>
                <c:pt idx="21798">
                  <c:v>-22.128999999999998</c:v>
                </c:pt>
                <c:pt idx="21799">
                  <c:v>-22.126999999999995</c:v>
                </c:pt>
                <c:pt idx="21800">
                  <c:v>-22.124999999999993</c:v>
                </c:pt>
                <c:pt idx="21801">
                  <c:v>-22.122999999999998</c:v>
                </c:pt>
                <c:pt idx="21802">
                  <c:v>-22.120999999999995</c:v>
                </c:pt>
                <c:pt idx="21803">
                  <c:v>-22.118999999999993</c:v>
                </c:pt>
                <c:pt idx="21804">
                  <c:v>-22.116999999999997</c:v>
                </c:pt>
                <c:pt idx="21805">
                  <c:v>-22.114999999999995</c:v>
                </c:pt>
                <c:pt idx="21806">
                  <c:v>-22.112999999999992</c:v>
                </c:pt>
                <c:pt idx="21807">
                  <c:v>-22.110999999999997</c:v>
                </c:pt>
                <c:pt idx="21808">
                  <c:v>-22.108999999999995</c:v>
                </c:pt>
                <c:pt idx="21809">
                  <c:v>-22.106999999999992</c:v>
                </c:pt>
                <c:pt idx="21810">
                  <c:v>-22.104999999999997</c:v>
                </c:pt>
                <c:pt idx="21811">
                  <c:v>-22.102999999999994</c:v>
                </c:pt>
                <c:pt idx="21812">
                  <c:v>-22.100999999999992</c:v>
                </c:pt>
                <c:pt idx="21813">
                  <c:v>-22.098999999999997</c:v>
                </c:pt>
                <c:pt idx="21814">
                  <c:v>-22.096999999999994</c:v>
                </c:pt>
                <c:pt idx="21815">
                  <c:v>-22.094999999999992</c:v>
                </c:pt>
                <c:pt idx="21816">
                  <c:v>-22.092999999999996</c:v>
                </c:pt>
                <c:pt idx="21817">
                  <c:v>-22.090999999999994</c:v>
                </c:pt>
                <c:pt idx="21818">
                  <c:v>-22.088999999999992</c:v>
                </c:pt>
                <c:pt idx="21819">
                  <c:v>-22.086999999999996</c:v>
                </c:pt>
                <c:pt idx="21820">
                  <c:v>-22.084999999999994</c:v>
                </c:pt>
                <c:pt idx="21821">
                  <c:v>-22.082999999999991</c:v>
                </c:pt>
                <c:pt idx="21822">
                  <c:v>-22.080999999999996</c:v>
                </c:pt>
                <c:pt idx="21823">
                  <c:v>-22.078999999999994</c:v>
                </c:pt>
                <c:pt idx="21824">
                  <c:v>-22.076999999999991</c:v>
                </c:pt>
                <c:pt idx="21825">
                  <c:v>-22.074999999999996</c:v>
                </c:pt>
                <c:pt idx="21826">
                  <c:v>-22.072999999999993</c:v>
                </c:pt>
                <c:pt idx="21827">
                  <c:v>-22.070999999999991</c:v>
                </c:pt>
                <c:pt idx="21828">
                  <c:v>-22.068999999999996</c:v>
                </c:pt>
                <c:pt idx="21829">
                  <c:v>-22.066999999999993</c:v>
                </c:pt>
                <c:pt idx="21830">
                  <c:v>-22.064999999999998</c:v>
                </c:pt>
                <c:pt idx="21831">
                  <c:v>-22.062999999999995</c:v>
                </c:pt>
                <c:pt idx="21832">
                  <c:v>-22.060999999999993</c:v>
                </c:pt>
                <c:pt idx="21833">
                  <c:v>-22.058999999999997</c:v>
                </c:pt>
                <c:pt idx="21834">
                  <c:v>-22.056999999999995</c:v>
                </c:pt>
                <c:pt idx="21835">
                  <c:v>-22.054999999999993</c:v>
                </c:pt>
                <c:pt idx="21836">
                  <c:v>-22.052999999999997</c:v>
                </c:pt>
                <c:pt idx="21837">
                  <c:v>-22.050999999999995</c:v>
                </c:pt>
                <c:pt idx="21838">
                  <c:v>-22.048999999999992</c:v>
                </c:pt>
                <c:pt idx="21839">
                  <c:v>-22.046999999999997</c:v>
                </c:pt>
                <c:pt idx="21840">
                  <c:v>-22.044999999999995</c:v>
                </c:pt>
                <c:pt idx="21841">
                  <c:v>-22.042999999999992</c:v>
                </c:pt>
                <c:pt idx="21842">
                  <c:v>-22.040999999999997</c:v>
                </c:pt>
                <c:pt idx="21843">
                  <c:v>-22.038999999999994</c:v>
                </c:pt>
                <c:pt idx="21844">
                  <c:v>-22.036999999999992</c:v>
                </c:pt>
                <c:pt idx="21845">
                  <c:v>-22.034999999999997</c:v>
                </c:pt>
                <c:pt idx="21846">
                  <c:v>-22.032999999999994</c:v>
                </c:pt>
                <c:pt idx="21847">
                  <c:v>-22.030999999999992</c:v>
                </c:pt>
                <c:pt idx="21848">
                  <c:v>-22.028999999999996</c:v>
                </c:pt>
                <c:pt idx="21849">
                  <c:v>-22.026999999999994</c:v>
                </c:pt>
                <c:pt idx="21850">
                  <c:v>-22.024999999999991</c:v>
                </c:pt>
                <c:pt idx="21851">
                  <c:v>-22.022999999999996</c:v>
                </c:pt>
                <c:pt idx="21852">
                  <c:v>-22.020999999999994</c:v>
                </c:pt>
                <c:pt idx="21853">
                  <c:v>-22.018999999999991</c:v>
                </c:pt>
                <c:pt idx="21854">
                  <c:v>-22.016999999999996</c:v>
                </c:pt>
                <c:pt idx="21855">
                  <c:v>-22.014999999999993</c:v>
                </c:pt>
                <c:pt idx="21856">
                  <c:v>-22.012999999999991</c:v>
                </c:pt>
                <c:pt idx="21857">
                  <c:v>-22.010999999999996</c:v>
                </c:pt>
                <c:pt idx="21858">
                  <c:v>-22.008999999999993</c:v>
                </c:pt>
                <c:pt idx="21859">
                  <c:v>-22.006999999999991</c:v>
                </c:pt>
                <c:pt idx="21860">
                  <c:v>-22.004999999999995</c:v>
                </c:pt>
                <c:pt idx="21861">
                  <c:v>-22.002999999999993</c:v>
                </c:pt>
                <c:pt idx="21862">
                  <c:v>-22.000999999999998</c:v>
                </c:pt>
                <c:pt idx="21863">
                  <c:v>-21.998999999999995</c:v>
                </c:pt>
                <c:pt idx="21864">
                  <c:v>-21.996999999999993</c:v>
                </c:pt>
                <c:pt idx="21865">
                  <c:v>-21.994999999999997</c:v>
                </c:pt>
                <c:pt idx="21866">
                  <c:v>-21.992999999999995</c:v>
                </c:pt>
                <c:pt idx="21867">
                  <c:v>-21.990999999999993</c:v>
                </c:pt>
                <c:pt idx="21868">
                  <c:v>-21.988999999999997</c:v>
                </c:pt>
                <c:pt idx="21869">
                  <c:v>-21.986999999999995</c:v>
                </c:pt>
                <c:pt idx="21870">
                  <c:v>-21.984999999999992</c:v>
                </c:pt>
                <c:pt idx="21871">
                  <c:v>-21.982999999999997</c:v>
                </c:pt>
                <c:pt idx="21872">
                  <c:v>-21.980999999999995</c:v>
                </c:pt>
                <c:pt idx="21873">
                  <c:v>-21.978999999999992</c:v>
                </c:pt>
                <c:pt idx="21874">
                  <c:v>-21.976999999999997</c:v>
                </c:pt>
                <c:pt idx="21875">
                  <c:v>-21.974999999999994</c:v>
                </c:pt>
                <c:pt idx="21876">
                  <c:v>-21.972999999999992</c:v>
                </c:pt>
                <c:pt idx="21877">
                  <c:v>-21.970999999999997</c:v>
                </c:pt>
                <c:pt idx="21878">
                  <c:v>-21.968999999999994</c:v>
                </c:pt>
                <c:pt idx="21879">
                  <c:v>-21.966999999999992</c:v>
                </c:pt>
                <c:pt idx="21880">
                  <c:v>-21.964999999999996</c:v>
                </c:pt>
                <c:pt idx="21881">
                  <c:v>-21.962999999999994</c:v>
                </c:pt>
                <c:pt idx="21882">
                  <c:v>-21.960999999999991</c:v>
                </c:pt>
                <c:pt idx="21883">
                  <c:v>-21.958999999999996</c:v>
                </c:pt>
                <c:pt idx="21884">
                  <c:v>-21.956999999999994</c:v>
                </c:pt>
                <c:pt idx="21885">
                  <c:v>-21.954999999999991</c:v>
                </c:pt>
                <c:pt idx="21886">
                  <c:v>-21.952999999999996</c:v>
                </c:pt>
                <c:pt idx="21887">
                  <c:v>-21.950999999999993</c:v>
                </c:pt>
                <c:pt idx="21888">
                  <c:v>-21.948999999999991</c:v>
                </c:pt>
                <c:pt idx="21889">
                  <c:v>-21.946999999999996</c:v>
                </c:pt>
                <c:pt idx="21890">
                  <c:v>-21.944999999999993</c:v>
                </c:pt>
                <c:pt idx="21891">
                  <c:v>-21.942999999999998</c:v>
                </c:pt>
                <c:pt idx="21892">
                  <c:v>-21.940999999999995</c:v>
                </c:pt>
                <c:pt idx="21893">
                  <c:v>-21.938999999999993</c:v>
                </c:pt>
                <c:pt idx="21894">
                  <c:v>-21.936999999999998</c:v>
                </c:pt>
                <c:pt idx="21895">
                  <c:v>-21.934999999999995</c:v>
                </c:pt>
                <c:pt idx="21896">
                  <c:v>-21.932999999999993</c:v>
                </c:pt>
                <c:pt idx="21897">
                  <c:v>-21.930999999999997</c:v>
                </c:pt>
                <c:pt idx="21898">
                  <c:v>-21.928999999999995</c:v>
                </c:pt>
                <c:pt idx="21899">
                  <c:v>-21.926999999999992</c:v>
                </c:pt>
                <c:pt idx="21900">
                  <c:v>-21.924999999999997</c:v>
                </c:pt>
                <c:pt idx="21901">
                  <c:v>-21.922999999999995</c:v>
                </c:pt>
                <c:pt idx="21902">
                  <c:v>-21.920999999999992</c:v>
                </c:pt>
                <c:pt idx="21903">
                  <c:v>-21.918999999999997</c:v>
                </c:pt>
                <c:pt idx="21904">
                  <c:v>-21.916999999999994</c:v>
                </c:pt>
                <c:pt idx="21905">
                  <c:v>-21.914999999999992</c:v>
                </c:pt>
                <c:pt idx="21906">
                  <c:v>-21.912999999999997</c:v>
                </c:pt>
                <c:pt idx="21907">
                  <c:v>-21.910999999999994</c:v>
                </c:pt>
                <c:pt idx="21908">
                  <c:v>-21.908999999999992</c:v>
                </c:pt>
                <c:pt idx="21909">
                  <c:v>-21.906999999999996</c:v>
                </c:pt>
                <c:pt idx="21910">
                  <c:v>-21.904999999999994</c:v>
                </c:pt>
                <c:pt idx="21911">
                  <c:v>-21.902999999999992</c:v>
                </c:pt>
                <c:pt idx="21912">
                  <c:v>-21.900999999999996</c:v>
                </c:pt>
                <c:pt idx="21913">
                  <c:v>-21.898999999999994</c:v>
                </c:pt>
                <c:pt idx="21914">
                  <c:v>-21.896999999999991</c:v>
                </c:pt>
                <c:pt idx="21915">
                  <c:v>-21.894999999999996</c:v>
                </c:pt>
                <c:pt idx="21916">
                  <c:v>-21.892999999999994</c:v>
                </c:pt>
                <c:pt idx="21917">
                  <c:v>-21.890999999999991</c:v>
                </c:pt>
                <c:pt idx="21918">
                  <c:v>-21.888999999999996</c:v>
                </c:pt>
                <c:pt idx="21919">
                  <c:v>-21.886999999999993</c:v>
                </c:pt>
                <c:pt idx="21920">
                  <c:v>-21.884999999999991</c:v>
                </c:pt>
                <c:pt idx="21921">
                  <c:v>-21.882999999999996</c:v>
                </c:pt>
                <c:pt idx="21922">
                  <c:v>-21.880999999999993</c:v>
                </c:pt>
                <c:pt idx="21923">
                  <c:v>-21.878999999999998</c:v>
                </c:pt>
                <c:pt idx="21924">
                  <c:v>-21.876999999999995</c:v>
                </c:pt>
                <c:pt idx="21925">
                  <c:v>-21.874999999999993</c:v>
                </c:pt>
                <c:pt idx="21926">
                  <c:v>-21.872999999999998</c:v>
                </c:pt>
                <c:pt idx="21927">
                  <c:v>-21.870999999999995</c:v>
                </c:pt>
                <c:pt idx="21928">
                  <c:v>-21.868999999999993</c:v>
                </c:pt>
                <c:pt idx="21929">
                  <c:v>-21.866999999999997</c:v>
                </c:pt>
                <c:pt idx="21930">
                  <c:v>-21.864999999999995</c:v>
                </c:pt>
                <c:pt idx="21931">
                  <c:v>-21.862999999999992</c:v>
                </c:pt>
                <c:pt idx="21932">
                  <c:v>-21.860999999999997</c:v>
                </c:pt>
                <c:pt idx="21933">
                  <c:v>-21.858999999999995</c:v>
                </c:pt>
                <c:pt idx="21934">
                  <c:v>-21.856999999999992</c:v>
                </c:pt>
                <c:pt idx="21935">
                  <c:v>-21.854999999999997</c:v>
                </c:pt>
                <c:pt idx="21936">
                  <c:v>-21.852999999999994</c:v>
                </c:pt>
                <c:pt idx="21937">
                  <c:v>-21.850999999999992</c:v>
                </c:pt>
                <c:pt idx="21938">
                  <c:v>-21.848999999999997</c:v>
                </c:pt>
                <c:pt idx="21939">
                  <c:v>-21.846999999999994</c:v>
                </c:pt>
                <c:pt idx="21940">
                  <c:v>-21.844999999999992</c:v>
                </c:pt>
                <c:pt idx="21941">
                  <c:v>-21.842999999999996</c:v>
                </c:pt>
                <c:pt idx="21942">
                  <c:v>-21.840999999999994</c:v>
                </c:pt>
                <c:pt idx="21943">
                  <c:v>-21.838999999999992</c:v>
                </c:pt>
                <c:pt idx="21944">
                  <c:v>-21.836999999999996</c:v>
                </c:pt>
                <c:pt idx="21945">
                  <c:v>-21.834999999999994</c:v>
                </c:pt>
                <c:pt idx="21946">
                  <c:v>-21.832999999999991</c:v>
                </c:pt>
                <c:pt idx="21947">
                  <c:v>-21.830999999999996</c:v>
                </c:pt>
                <c:pt idx="21948">
                  <c:v>-21.828999999999994</c:v>
                </c:pt>
                <c:pt idx="21949">
                  <c:v>-21.826999999999991</c:v>
                </c:pt>
                <c:pt idx="21950">
                  <c:v>-21.824999999999996</c:v>
                </c:pt>
                <c:pt idx="21951">
                  <c:v>-21.822999999999993</c:v>
                </c:pt>
                <c:pt idx="21952">
                  <c:v>-21.820999999999991</c:v>
                </c:pt>
                <c:pt idx="21953">
                  <c:v>-21.818999999999996</c:v>
                </c:pt>
                <c:pt idx="21954">
                  <c:v>-21.816999999999993</c:v>
                </c:pt>
                <c:pt idx="21955">
                  <c:v>-21.814999999999998</c:v>
                </c:pt>
                <c:pt idx="21956">
                  <c:v>-21.812999999999995</c:v>
                </c:pt>
                <c:pt idx="21957">
                  <c:v>-21.810999999999993</c:v>
                </c:pt>
                <c:pt idx="21958">
                  <c:v>-21.808999999999997</c:v>
                </c:pt>
                <c:pt idx="21959">
                  <c:v>-21.806999999999995</c:v>
                </c:pt>
                <c:pt idx="21960">
                  <c:v>-21.804999999999993</c:v>
                </c:pt>
                <c:pt idx="21961">
                  <c:v>-21.802999999999997</c:v>
                </c:pt>
                <c:pt idx="21962">
                  <c:v>-21.800999999999995</c:v>
                </c:pt>
                <c:pt idx="21963">
                  <c:v>-21.798999999999992</c:v>
                </c:pt>
                <c:pt idx="21964">
                  <c:v>-21.796999999999997</c:v>
                </c:pt>
                <c:pt idx="21965">
                  <c:v>-21.794999999999995</c:v>
                </c:pt>
                <c:pt idx="21966">
                  <c:v>-21.792999999999992</c:v>
                </c:pt>
                <c:pt idx="21967">
                  <c:v>-21.790999999999997</c:v>
                </c:pt>
                <c:pt idx="21968">
                  <c:v>-21.788999999999994</c:v>
                </c:pt>
                <c:pt idx="21969">
                  <c:v>-21.786999999999992</c:v>
                </c:pt>
                <c:pt idx="21970">
                  <c:v>-21.784999999999997</c:v>
                </c:pt>
                <c:pt idx="21971">
                  <c:v>-21.782999999999994</c:v>
                </c:pt>
                <c:pt idx="21972">
                  <c:v>-21.780999999999992</c:v>
                </c:pt>
                <c:pt idx="21973">
                  <c:v>-21.778999999999996</c:v>
                </c:pt>
                <c:pt idx="21974">
                  <c:v>-21.776999999999994</c:v>
                </c:pt>
                <c:pt idx="21975">
                  <c:v>-21.774999999999991</c:v>
                </c:pt>
                <c:pt idx="21976">
                  <c:v>-21.772999999999996</c:v>
                </c:pt>
                <c:pt idx="21977">
                  <c:v>-21.770999999999994</c:v>
                </c:pt>
                <c:pt idx="21978">
                  <c:v>-21.768999999999991</c:v>
                </c:pt>
                <c:pt idx="21979">
                  <c:v>-21.766999999999996</c:v>
                </c:pt>
                <c:pt idx="21980">
                  <c:v>-21.764999999999993</c:v>
                </c:pt>
                <c:pt idx="21981">
                  <c:v>-21.762999999999991</c:v>
                </c:pt>
                <c:pt idx="21982">
                  <c:v>-21.760999999999996</c:v>
                </c:pt>
                <c:pt idx="21983">
                  <c:v>-21.758999999999993</c:v>
                </c:pt>
                <c:pt idx="21984">
                  <c:v>-21.756999999999991</c:v>
                </c:pt>
                <c:pt idx="21985">
                  <c:v>-21.754999999999995</c:v>
                </c:pt>
                <c:pt idx="21986">
                  <c:v>-21.752999999999993</c:v>
                </c:pt>
                <c:pt idx="21987">
                  <c:v>-21.750999999999998</c:v>
                </c:pt>
                <c:pt idx="21988">
                  <c:v>-21.748999999999995</c:v>
                </c:pt>
                <c:pt idx="21989">
                  <c:v>-21.746999999999993</c:v>
                </c:pt>
                <c:pt idx="21990">
                  <c:v>-21.744999999999997</c:v>
                </c:pt>
                <c:pt idx="21991">
                  <c:v>-21.742999999999995</c:v>
                </c:pt>
                <c:pt idx="21992">
                  <c:v>-21.740999999999993</c:v>
                </c:pt>
                <c:pt idx="21993">
                  <c:v>-21.738999999999997</c:v>
                </c:pt>
                <c:pt idx="21994">
                  <c:v>-21.736999999999995</c:v>
                </c:pt>
                <c:pt idx="21995">
                  <c:v>-21.734999999999992</c:v>
                </c:pt>
                <c:pt idx="21996">
                  <c:v>-21.732999999999997</c:v>
                </c:pt>
                <c:pt idx="21997">
                  <c:v>-21.730999999999995</c:v>
                </c:pt>
                <c:pt idx="21998">
                  <c:v>-21.728999999999992</c:v>
                </c:pt>
                <c:pt idx="21999">
                  <c:v>-21.726999999999997</c:v>
                </c:pt>
                <c:pt idx="22000">
                  <c:v>-21.724999999999994</c:v>
                </c:pt>
                <c:pt idx="22001">
                  <c:v>-21.722999999999992</c:v>
                </c:pt>
                <c:pt idx="22002">
                  <c:v>-21.720999999999997</c:v>
                </c:pt>
                <c:pt idx="22003">
                  <c:v>-21.718999999999994</c:v>
                </c:pt>
                <c:pt idx="22004">
                  <c:v>-21.716999999999992</c:v>
                </c:pt>
                <c:pt idx="22005">
                  <c:v>-21.714999999999996</c:v>
                </c:pt>
                <c:pt idx="22006">
                  <c:v>-21.712999999999994</c:v>
                </c:pt>
                <c:pt idx="22007">
                  <c:v>-21.710999999999991</c:v>
                </c:pt>
                <c:pt idx="22008">
                  <c:v>-21.708999999999996</c:v>
                </c:pt>
                <c:pt idx="22009">
                  <c:v>-21.706999999999994</c:v>
                </c:pt>
                <c:pt idx="22010">
                  <c:v>-21.704999999999991</c:v>
                </c:pt>
                <c:pt idx="22011">
                  <c:v>-21.702999999999996</c:v>
                </c:pt>
                <c:pt idx="22012">
                  <c:v>-21.700999999999993</c:v>
                </c:pt>
                <c:pt idx="22013">
                  <c:v>-21.698999999999991</c:v>
                </c:pt>
                <c:pt idx="22014">
                  <c:v>-21.696999999999996</c:v>
                </c:pt>
                <c:pt idx="22015">
                  <c:v>-21.694999999999993</c:v>
                </c:pt>
                <c:pt idx="22016">
                  <c:v>-21.692999999999998</c:v>
                </c:pt>
                <c:pt idx="22017">
                  <c:v>-21.690999999999995</c:v>
                </c:pt>
                <c:pt idx="22018">
                  <c:v>-21.688999999999993</c:v>
                </c:pt>
                <c:pt idx="22019">
                  <c:v>-21.686999999999998</c:v>
                </c:pt>
                <c:pt idx="22020">
                  <c:v>-21.684999999999995</c:v>
                </c:pt>
                <c:pt idx="22021">
                  <c:v>-21.682999999999993</c:v>
                </c:pt>
                <c:pt idx="22022">
                  <c:v>-21.680999999999997</c:v>
                </c:pt>
                <c:pt idx="22023">
                  <c:v>-21.678999999999995</c:v>
                </c:pt>
                <c:pt idx="22024">
                  <c:v>-21.676999999999992</c:v>
                </c:pt>
                <c:pt idx="22025">
                  <c:v>-21.674999999999997</c:v>
                </c:pt>
                <c:pt idx="22026">
                  <c:v>-21.672999999999995</c:v>
                </c:pt>
                <c:pt idx="22027">
                  <c:v>-21.670999999999992</c:v>
                </c:pt>
                <c:pt idx="22028">
                  <c:v>-21.668999999999997</c:v>
                </c:pt>
                <c:pt idx="22029">
                  <c:v>-21.666999999999994</c:v>
                </c:pt>
                <c:pt idx="22030">
                  <c:v>-21.664999999999992</c:v>
                </c:pt>
                <c:pt idx="22031">
                  <c:v>-21.662999999999997</c:v>
                </c:pt>
                <c:pt idx="22032">
                  <c:v>-21.660999999999994</c:v>
                </c:pt>
                <c:pt idx="22033">
                  <c:v>-21.658999999999992</c:v>
                </c:pt>
                <c:pt idx="22034">
                  <c:v>-21.656999999999996</c:v>
                </c:pt>
                <c:pt idx="22035">
                  <c:v>-21.654999999999994</c:v>
                </c:pt>
                <c:pt idx="22036">
                  <c:v>-21.652999999999992</c:v>
                </c:pt>
                <c:pt idx="22037">
                  <c:v>-21.650999999999996</c:v>
                </c:pt>
                <c:pt idx="22038">
                  <c:v>-21.648999999999994</c:v>
                </c:pt>
                <c:pt idx="22039">
                  <c:v>-21.646999999999991</c:v>
                </c:pt>
                <c:pt idx="22040">
                  <c:v>-21.644999999999996</c:v>
                </c:pt>
                <c:pt idx="22041">
                  <c:v>-21.642999999999994</c:v>
                </c:pt>
                <c:pt idx="22042">
                  <c:v>-21.640999999999991</c:v>
                </c:pt>
                <c:pt idx="22043">
                  <c:v>-21.638999999999996</c:v>
                </c:pt>
                <c:pt idx="22044">
                  <c:v>-21.636999999999993</c:v>
                </c:pt>
                <c:pt idx="22045">
                  <c:v>-21.634999999999991</c:v>
                </c:pt>
                <c:pt idx="22046">
                  <c:v>-21.632999999999996</c:v>
                </c:pt>
                <c:pt idx="22047">
                  <c:v>-21.630999999999993</c:v>
                </c:pt>
                <c:pt idx="22048">
                  <c:v>-21.628999999999998</c:v>
                </c:pt>
                <c:pt idx="22049">
                  <c:v>-21.626999999999995</c:v>
                </c:pt>
                <c:pt idx="22050">
                  <c:v>-21.624999999999993</c:v>
                </c:pt>
                <c:pt idx="22051">
                  <c:v>-21.622999999999998</c:v>
                </c:pt>
                <c:pt idx="22052">
                  <c:v>-21.620999999999995</c:v>
                </c:pt>
                <c:pt idx="22053">
                  <c:v>-21.618999999999993</c:v>
                </c:pt>
                <c:pt idx="22054">
                  <c:v>-21.616999999999997</c:v>
                </c:pt>
                <c:pt idx="22055">
                  <c:v>-21.614999999999995</c:v>
                </c:pt>
                <c:pt idx="22056">
                  <c:v>-21.612999999999992</c:v>
                </c:pt>
                <c:pt idx="22057">
                  <c:v>-21.610999999999997</c:v>
                </c:pt>
                <c:pt idx="22058">
                  <c:v>-21.608999999999995</c:v>
                </c:pt>
                <c:pt idx="22059">
                  <c:v>-21.606999999999992</c:v>
                </c:pt>
                <c:pt idx="22060">
                  <c:v>-21.604999999999997</c:v>
                </c:pt>
                <c:pt idx="22061">
                  <c:v>-21.602999999999994</c:v>
                </c:pt>
                <c:pt idx="22062">
                  <c:v>-21.600999999999992</c:v>
                </c:pt>
                <c:pt idx="22063">
                  <c:v>-21.598999999999997</c:v>
                </c:pt>
                <c:pt idx="22064">
                  <c:v>-21.596999999999994</c:v>
                </c:pt>
                <c:pt idx="22065">
                  <c:v>-21.594999999999992</c:v>
                </c:pt>
                <c:pt idx="22066">
                  <c:v>-21.592999999999996</c:v>
                </c:pt>
                <c:pt idx="22067">
                  <c:v>-21.590999999999994</c:v>
                </c:pt>
                <c:pt idx="22068">
                  <c:v>-21.588999999999992</c:v>
                </c:pt>
                <c:pt idx="22069">
                  <c:v>-21.586999999999996</c:v>
                </c:pt>
                <c:pt idx="22070">
                  <c:v>-21.584999999999994</c:v>
                </c:pt>
                <c:pt idx="22071">
                  <c:v>-21.582999999999991</c:v>
                </c:pt>
                <c:pt idx="22072">
                  <c:v>-21.580999999999996</c:v>
                </c:pt>
                <c:pt idx="22073">
                  <c:v>-21.578999999999994</c:v>
                </c:pt>
                <c:pt idx="22074">
                  <c:v>-21.576999999999991</c:v>
                </c:pt>
                <c:pt idx="22075">
                  <c:v>-21.574999999999996</c:v>
                </c:pt>
                <c:pt idx="22076">
                  <c:v>-21.572999999999993</c:v>
                </c:pt>
                <c:pt idx="22077">
                  <c:v>-21.570999999999991</c:v>
                </c:pt>
                <c:pt idx="22078">
                  <c:v>-21.568999999999996</c:v>
                </c:pt>
                <c:pt idx="22079">
                  <c:v>-21.566999999999993</c:v>
                </c:pt>
                <c:pt idx="22080">
                  <c:v>-21.564999999999998</c:v>
                </c:pt>
                <c:pt idx="22081">
                  <c:v>-21.562999999999995</c:v>
                </c:pt>
                <c:pt idx="22082">
                  <c:v>-21.560999999999993</c:v>
                </c:pt>
                <c:pt idx="22083">
                  <c:v>-21.558999999999997</c:v>
                </c:pt>
                <c:pt idx="22084">
                  <c:v>-21.556999999999995</c:v>
                </c:pt>
                <c:pt idx="22085">
                  <c:v>-21.554999999999993</c:v>
                </c:pt>
                <c:pt idx="22086">
                  <c:v>-21.552999999999997</c:v>
                </c:pt>
                <c:pt idx="22087">
                  <c:v>-21.550999999999995</c:v>
                </c:pt>
                <c:pt idx="22088">
                  <c:v>-21.548999999999992</c:v>
                </c:pt>
                <c:pt idx="22089">
                  <c:v>-21.546999999999997</c:v>
                </c:pt>
                <c:pt idx="22090">
                  <c:v>-21.544999999999995</c:v>
                </c:pt>
                <c:pt idx="22091">
                  <c:v>-21.542999999999992</c:v>
                </c:pt>
                <c:pt idx="22092">
                  <c:v>-21.540999999999997</c:v>
                </c:pt>
                <c:pt idx="22093">
                  <c:v>-21.538999999999994</c:v>
                </c:pt>
                <c:pt idx="22094">
                  <c:v>-21.536999999999992</c:v>
                </c:pt>
                <c:pt idx="22095">
                  <c:v>-21.534999999999997</c:v>
                </c:pt>
                <c:pt idx="22096">
                  <c:v>-21.532999999999994</c:v>
                </c:pt>
                <c:pt idx="22097">
                  <c:v>-21.530999999999992</c:v>
                </c:pt>
                <c:pt idx="22098">
                  <c:v>-21.528999999999996</c:v>
                </c:pt>
                <c:pt idx="22099">
                  <c:v>-21.526999999999994</c:v>
                </c:pt>
                <c:pt idx="22100">
                  <c:v>-21.524999999999991</c:v>
                </c:pt>
                <c:pt idx="22101">
                  <c:v>-21.522999999999996</c:v>
                </c:pt>
                <c:pt idx="22102">
                  <c:v>-21.520999999999994</c:v>
                </c:pt>
                <c:pt idx="22103">
                  <c:v>-21.518999999999991</c:v>
                </c:pt>
                <c:pt idx="22104">
                  <c:v>-21.516999999999996</c:v>
                </c:pt>
                <c:pt idx="22105">
                  <c:v>-21.514999999999993</c:v>
                </c:pt>
                <c:pt idx="22106">
                  <c:v>-21.512999999999991</c:v>
                </c:pt>
                <c:pt idx="22107">
                  <c:v>-21.510999999999996</c:v>
                </c:pt>
                <c:pt idx="22108">
                  <c:v>-21.508999999999993</c:v>
                </c:pt>
                <c:pt idx="22109">
                  <c:v>-21.506999999999991</c:v>
                </c:pt>
                <c:pt idx="22110">
                  <c:v>-21.504999999999995</c:v>
                </c:pt>
                <c:pt idx="22111">
                  <c:v>-21.502999999999993</c:v>
                </c:pt>
                <c:pt idx="22112">
                  <c:v>-21.500999999999998</c:v>
                </c:pt>
                <c:pt idx="22113">
                  <c:v>-21.498999999999995</c:v>
                </c:pt>
                <c:pt idx="22114">
                  <c:v>-21.496999999999993</c:v>
                </c:pt>
                <c:pt idx="22115">
                  <c:v>-21.494999999999997</c:v>
                </c:pt>
                <c:pt idx="22116">
                  <c:v>-21.492999999999995</c:v>
                </c:pt>
                <c:pt idx="22117">
                  <c:v>-21.490999999999993</c:v>
                </c:pt>
                <c:pt idx="22118">
                  <c:v>-21.488999999999997</c:v>
                </c:pt>
                <c:pt idx="22119">
                  <c:v>-21.486999999999995</c:v>
                </c:pt>
                <c:pt idx="22120">
                  <c:v>-21.484999999999992</c:v>
                </c:pt>
                <c:pt idx="22121">
                  <c:v>-21.482999999999997</c:v>
                </c:pt>
                <c:pt idx="22122">
                  <c:v>-21.480999999999995</c:v>
                </c:pt>
                <c:pt idx="22123">
                  <c:v>-21.478999999999992</c:v>
                </c:pt>
                <c:pt idx="22124">
                  <c:v>-21.476999999999997</c:v>
                </c:pt>
                <c:pt idx="22125">
                  <c:v>-21.474999999999994</c:v>
                </c:pt>
                <c:pt idx="22126">
                  <c:v>-21.472999999999992</c:v>
                </c:pt>
                <c:pt idx="22127">
                  <c:v>-21.470999999999997</c:v>
                </c:pt>
                <c:pt idx="22128">
                  <c:v>-21.468999999999994</c:v>
                </c:pt>
                <c:pt idx="22129">
                  <c:v>-21.466999999999992</c:v>
                </c:pt>
                <c:pt idx="22130">
                  <c:v>-21.464999999999996</c:v>
                </c:pt>
                <c:pt idx="22131">
                  <c:v>-21.462999999999994</c:v>
                </c:pt>
                <c:pt idx="22132">
                  <c:v>-21.460999999999991</c:v>
                </c:pt>
                <c:pt idx="22133">
                  <c:v>-21.458999999999996</c:v>
                </c:pt>
                <c:pt idx="22134">
                  <c:v>-21.456999999999994</c:v>
                </c:pt>
                <c:pt idx="22135">
                  <c:v>-21.454999999999991</c:v>
                </c:pt>
                <c:pt idx="22136">
                  <c:v>-21.452999999999996</c:v>
                </c:pt>
                <c:pt idx="22137">
                  <c:v>-21.450999999999993</c:v>
                </c:pt>
                <c:pt idx="22138">
                  <c:v>-21.448999999999991</c:v>
                </c:pt>
                <c:pt idx="22139">
                  <c:v>-21.446999999999996</c:v>
                </c:pt>
                <c:pt idx="22140">
                  <c:v>-21.444999999999993</c:v>
                </c:pt>
                <c:pt idx="22141">
                  <c:v>-21.442999999999998</c:v>
                </c:pt>
                <c:pt idx="22142">
                  <c:v>-21.440999999999995</c:v>
                </c:pt>
                <c:pt idx="22143">
                  <c:v>-21.438999999999993</c:v>
                </c:pt>
                <c:pt idx="22144">
                  <c:v>-21.436999999999998</c:v>
                </c:pt>
                <c:pt idx="22145">
                  <c:v>-21.434999999999995</c:v>
                </c:pt>
                <c:pt idx="22146">
                  <c:v>-21.432999999999993</c:v>
                </c:pt>
                <c:pt idx="22147">
                  <c:v>-21.430999999999997</c:v>
                </c:pt>
                <c:pt idx="22148">
                  <c:v>-21.428999999999995</c:v>
                </c:pt>
                <c:pt idx="22149">
                  <c:v>-21.426999999999992</c:v>
                </c:pt>
                <c:pt idx="22150">
                  <c:v>-21.424999999999997</c:v>
                </c:pt>
                <c:pt idx="22151">
                  <c:v>-21.422999999999995</c:v>
                </c:pt>
                <c:pt idx="22152">
                  <c:v>-21.420999999999992</c:v>
                </c:pt>
                <c:pt idx="22153">
                  <c:v>-21.418999999999997</c:v>
                </c:pt>
                <c:pt idx="22154">
                  <c:v>-21.416999999999994</c:v>
                </c:pt>
                <c:pt idx="22155">
                  <c:v>-21.414999999999992</c:v>
                </c:pt>
                <c:pt idx="22156">
                  <c:v>-21.412999999999997</c:v>
                </c:pt>
                <c:pt idx="22157">
                  <c:v>-21.410999999999994</c:v>
                </c:pt>
                <c:pt idx="22158">
                  <c:v>-21.408999999999992</c:v>
                </c:pt>
                <c:pt idx="22159">
                  <c:v>-21.406999999999996</c:v>
                </c:pt>
                <c:pt idx="22160">
                  <c:v>-21.404999999999994</c:v>
                </c:pt>
                <c:pt idx="22161">
                  <c:v>-21.402999999999992</c:v>
                </c:pt>
                <c:pt idx="22162">
                  <c:v>-21.400999999999996</c:v>
                </c:pt>
                <c:pt idx="22163">
                  <c:v>-21.398999999999994</c:v>
                </c:pt>
                <c:pt idx="22164">
                  <c:v>-21.396999999999991</c:v>
                </c:pt>
                <c:pt idx="22165">
                  <c:v>-21.394999999999996</c:v>
                </c:pt>
                <c:pt idx="22166">
                  <c:v>-21.392999999999994</c:v>
                </c:pt>
                <c:pt idx="22167">
                  <c:v>-21.390999999999991</c:v>
                </c:pt>
                <c:pt idx="22168">
                  <c:v>-21.388999999999996</c:v>
                </c:pt>
                <c:pt idx="22169">
                  <c:v>-21.386999999999993</c:v>
                </c:pt>
                <c:pt idx="22170">
                  <c:v>-21.384999999999991</c:v>
                </c:pt>
                <c:pt idx="22171">
                  <c:v>-21.382999999999996</c:v>
                </c:pt>
                <c:pt idx="22172">
                  <c:v>-21.380999999999993</c:v>
                </c:pt>
                <c:pt idx="22173">
                  <c:v>-21.378999999999998</c:v>
                </c:pt>
                <c:pt idx="22174">
                  <c:v>-21.376999999999995</c:v>
                </c:pt>
                <c:pt idx="22175">
                  <c:v>-21.374999999999993</c:v>
                </c:pt>
                <c:pt idx="22176">
                  <c:v>-21.372999999999998</c:v>
                </c:pt>
                <c:pt idx="22177">
                  <c:v>-21.370999999999995</c:v>
                </c:pt>
                <c:pt idx="22178">
                  <c:v>-21.368999999999993</c:v>
                </c:pt>
                <c:pt idx="22179">
                  <c:v>-21.366999999999997</c:v>
                </c:pt>
                <c:pt idx="22180">
                  <c:v>-21.364999999999995</c:v>
                </c:pt>
                <c:pt idx="22181">
                  <c:v>-21.362999999999992</c:v>
                </c:pt>
                <c:pt idx="22182">
                  <c:v>-21.360999999999997</c:v>
                </c:pt>
                <c:pt idx="22183">
                  <c:v>-21.358999999999995</c:v>
                </c:pt>
                <c:pt idx="22184">
                  <c:v>-21.356999999999992</c:v>
                </c:pt>
                <c:pt idx="22185">
                  <c:v>-21.354999999999997</c:v>
                </c:pt>
                <c:pt idx="22186">
                  <c:v>-21.352999999999994</c:v>
                </c:pt>
                <c:pt idx="22187">
                  <c:v>-21.350999999999992</c:v>
                </c:pt>
                <c:pt idx="22188">
                  <c:v>-21.348999999999997</c:v>
                </c:pt>
                <c:pt idx="22189">
                  <c:v>-21.346999999999994</c:v>
                </c:pt>
                <c:pt idx="22190">
                  <c:v>-21.344999999999992</c:v>
                </c:pt>
                <c:pt idx="22191">
                  <c:v>-21.342999999999996</c:v>
                </c:pt>
                <c:pt idx="22192">
                  <c:v>-21.340999999999994</c:v>
                </c:pt>
                <c:pt idx="22193">
                  <c:v>-21.338999999999992</c:v>
                </c:pt>
                <c:pt idx="22194">
                  <c:v>-21.336999999999996</c:v>
                </c:pt>
                <c:pt idx="22195">
                  <c:v>-21.334999999999994</c:v>
                </c:pt>
                <c:pt idx="22196">
                  <c:v>-21.332999999999991</c:v>
                </c:pt>
                <c:pt idx="22197">
                  <c:v>-21.330999999999996</c:v>
                </c:pt>
                <c:pt idx="22198">
                  <c:v>-21.328999999999994</c:v>
                </c:pt>
                <c:pt idx="22199">
                  <c:v>-21.326999999999991</c:v>
                </c:pt>
                <c:pt idx="22200">
                  <c:v>-21.324999999999996</c:v>
                </c:pt>
                <c:pt idx="22201">
                  <c:v>-21.322999999999993</c:v>
                </c:pt>
                <c:pt idx="22202">
                  <c:v>-21.320999999999991</c:v>
                </c:pt>
                <c:pt idx="22203">
                  <c:v>-21.318999999999996</c:v>
                </c:pt>
                <c:pt idx="22204">
                  <c:v>-21.316999999999993</c:v>
                </c:pt>
                <c:pt idx="22205">
                  <c:v>-21.314999999999998</c:v>
                </c:pt>
                <c:pt idx="22206">
                  <c:v>-21.312999999999995</c:v>
                </c:pt>
                <c:pt idx="22207">
                  <c:v>-21.310999999999993</c:v>
                </c:pt>
                <c:pt idx="22208">
                  <c:v>-21.308999999999997</c:v>
                </c:pt>
                <c:pt idx="22209">
                  <c:v>-21.306999999999995</c:v>
                </c:pt>
                <c:pt idx="22210">
                  <c:v>-21.304999999999993</c:v>
                </c:pt>
                <c:pt idx="22211">
                  <c:v>-21.302999999999997</c:v>
                </c:pt>
                <c:pt idx="22212">
                  <c:v>-21.300999999999995</c:v>
                </c:pt>
                <c:pt idx="22213">
                  <c:v>-21.298999999999992</c:v>
                </c:pt>
                <c:pt idx="22214">
                  <c:v>-21.296999999999997</c:v>
                </c:pt>
                <c:pt idx="22215">
                  <c:v>-21.294999999999995</c:v>
                </c:pt>
                <c:pt idx="22216">
                  <c:v>-21.292999999999992</c:v>
                </c:pt>
                <c:pt idx="22217">
                  <c:v>-21.290999999999997</c:v>
                </c:pt>
                <c:pt idx="22218">
                  <c:v>-21.288999999999994</c:v>
                </c:pt>
                <c:pt idx="22219">
                  <c:v>-21.286999999999992</c:v>
                </c:pt>
                <c:pt idx="22220">
                  <c:v>-21.284999999999997</c:v>
                </c:pt>
                <c:pt idx="22221">
                  <c:v>-21.282999999999994</c:v>
                </c:pt>
                <c:pt idx="22222">
                  <c:v>-21.280999999999992</c:v>
                </c:pt>
                <c:pt idx="22223">
                  <c:v>-21.278999999999996</c:v>
                </c:pt>
                <c:pt idx="22224">
                  <c:v>-21.276999999999994</c:v>
                </c:pt>
                <c:pt idx="22225">
                  <c:v>-21.274999999999991</c:v>
                </c:pt>
                <c:pt idx="22226">
                  <c:v>-21.272999999999996</c:v>
                </c:pt>
                <c:pt idx="22227">
                  <c:v>-21.270999999999994</c:v>
                </c:pt>
                <c:pt idx="22228">
                  <c:v>-21.268999999999991</c:v>
                </c:pt>
                <c:pt idx="22229">
                  <c:v>-21.266999999999996</c:v>
                </c:pt>
                <c:pt idx="22230">
                  <c:v>-21.264999999999993</c:v>
                </c:pt>
                <c:pt idx="22231">
                  <c:v>-21.262999999999991</c:v>
                </c:pt>
                <c:pt idx="22232">
                  <c:v>-21.260999999999996</c:v>
                </c:pt>
                <c:pt idx="22233">
                  <c:v>-21.258999999999993</c:v>
                </c:pt>
                <c:pt idx="22234">
                  <c:v>-21.256999999999991</c:v>
                </c:pt>
                <c:pt idx="22235">
                  <c:v>-21.254999999999995</c:v>
                </c:pt>
                <c:pt idx="22236">
                  <c:v>-21.252999999999993</c:v>
                </c:pt>
                <c:pt idx="22237">
                  <c:v>-21.250999999999998</c:v>
                </c:pt>
                <c:pt idx="22238">
                  <c:v>-21.248999999999995</c:v>
                </c:pt>
                <c:pt idx="22239">
                  <c:v>-21.246999999999993</c:v>
                </c:pt>
                <c:pt idx="22240">
                  <c:v>-21.244999999999997</c:v>
                </c:pt>
                <c:pt idx="22241">
                  <c:v>-21.242999999999995</c:v>
                </c:pt>
                <c:pt idx="22242">
                  <c:v>-21.240999999999993</c:v>
                </c:pt>
                <c:pt idx="22243">
                  <c:v>-21.238999999999997</c:v>
                </c:pt>
                <c:pt idx="22244">
                  <c:v>-21.236999999999995</c:v>
                </c:pt>
                <c:pt idx="22245">
                  <c:v>-21.234999999999992</c:v>
                </c:pt>
                <c:pt idx="22246">
                  <c:v>-21.232999999999997</c:v>
                </c:pt>
                <c:pt idx="22247">
                  <c:v>-21.230999999999995</c:v>
                </c:pt>
                <c:pt idx="22248">
                  <c:v>-21.228999999999992</c:v>
                </c:pt>
                <c:pt idx="22249">
                  <c:v>-21.226999999999997</c:v>
                </c:pt>
                <c:pt idx="22250">
                  <c:v>-21.224999999999994</c:v>
                </c:pt>
                <c:pt idx="22251">
                  <c:v>-21.222999999999992</c:v>
                </c:pt>
                <c:pt idx="22252">
                  <c:v>-21.220999999999997</c:v>
                </c:pt>
                <c:pt idx="22253">
                  <c:v>-21.218999999999994</c:v>
                </c:pt>
                <c:pt idx="22254">
                  <c:v>-21.216999999999992</c:v>
                </c:pt>
                <c:pt idx="22255">
                  <c:v>-21.214999999999996</c:v>
                </c:pt>
                <c:pt idx="22256">
                  <c:v>-21.212999999999994</c:v>
                </c:pt>
                <c:pt idx="22257">
                  <c:v>-21.210999999999991</c:v>
                </c:pt>
                <c:pt idx="22258">
                  <c:v>-21.208999999999996</c:v>
                </c:pt>
                <c:pt idx="22259">
                  <c:v>-21.206999999999994</c:v>
                </c:pt>
                <c:pt idx="22260">
                  <c:v>-21.204999999999991</c:v>
                </c:pt>
                <c:pt idx="22261">
                  <c:v>-21.202999999999996</c:v>
                </c:pt>
                <c:pt idx="22262">
                  <c:v>-21.200999999999993</c:v>
                </c:pt>
                <c:pt idx="22263">
                  <c:v>-21.198999999999991</c:v>
                </c:pt>
                <c:pt idx="22264">
                  <c:v>-21.196999999999996</c:v>
                </c:pt>
                <c:pt idx="22265">
                  <c:v>-21.194999999999993</c:v>
                </c:pt>
                <c:pt idx="22266">
                  <c:v>-21.192999999999998</c:v>
                </c:pt>
                <c:pt idx="22267">
                  <c:v>-21.190999999999995</c:v>
                </c:pt>
                <c:pt idx="22268">
                  <c:v>-21.188999999999993</c:v>
                </c:pt>
                <c:pt idx="22269">
                  <c:v>-21.186999999999998</c:v>
                </c:pt>
                <c:pt idx="22270">
                  <c:v>-21.184999999999995</c:v>
                </c:pt>
                <c:pt idx="22271">
                  <c:v>-21.182999999999993</c:v>
                </c:pt>
                <c:pt idx="22272">
                  <c:v>-21.180999999999997</c:v>
                </c:pt>
                <c:pt idx="22273">
                  <c:v>-21.178999999999995</c:v>
                </c:pt>
                <c:pt idx="22274">
                  <c:v>-21.176999999999992</c:v>
                </c:pt>
                <c:pt idx="22275">
                  <c:v>-21.174999999999997</c:v>
                </c:pt>
                <c:pt idx="22276">
                  <c:v>-21.172999999999995</c:v>
                </c:pt>
                <c:pt idx="22277">
                  <c:v>-21.170999999999992</c:v>
                </c:pt>
                <c:pt idx="22278">
                  <c:v>-21.168999999999997</c:v>
                </c:pt>
                <c:pt idx="22279">
                  <c:v>-21.166999999999994</c:v>
                </c:pt>
                <c:pt idx="22280">
                  <c:v>-21.164999999999992</c:v>
                </c:pt>
                <c:pt idx="22281">
                  <c:v>-21.162999999999997</c:v>
                </c:pt>
                <c:pt idx="22282">
                  <c:v>-21.160999999999994</c:v>
                </c:pt>
                <c:pt idx="22283">
                  <c:v>-21.158999999999992</c:v>
                </c:pt>
                <c:pt idx="22284">
                  <c:v>-21.156999999999996</c:v>
                </c:pt>
                <c:pt idx="22285">
                  <c:v>-21.154999999999994</c:v>
                </c:pt>
                <c:pt idx="22286">
                  <c:v>-21.152999999999992</c:v>
                </c:pt>
                <c:pt idx="22287">
                  <c:v>-21.150999999999996</c:v>
                </c:pt>
                <c:pt idx="22288">
                  <c:v>-21.148999999999994</c:v>
                </c:pt>
                <c:pt idx="22289">
                  <c:v>-21.146999999999991</c:v>
                </c:pt>
                <c:pt idx="22290">
                  <c:v>-21.144999999999996</c:v>
                </c:pt>
                <c:pt idx="22291">
                  <c:v>-21.142999999999994</c:v>
                </c:pt>
                <c:pt idx="22292">
                  <c:v>-21.140999999999991</c:v>
                </c:pt>
                <c:pt idx="22293">
                  <c:v>-21.138999999999996</c:v>
                </c:pt>
                <c:pt idx="22294">
                  <c:v>-21.136999999999993</c:v>
                </c:pt>
                <c:pt idx="22295">
                  <c:v>-21.134999999999991</c:v>
                </c:pt>
                <c:pt idx="22296">
                  <c:v>-21.132999999999996</c:v>
                </c:pt>
                <c:pt idx="22297">
                  <c:v>-21.130999999999993</c:v>
                </c:pt>
                <c:pt idx="22298">
                  <c:v>-21.128999999999998</c:v>
                </c:pt>
                <c:pt idx="22299">
                  <c:v>-21.126999999999995</c:v>
                </c:pt>
                <c:pt idx="22300">
                  <c:v>-21.124999999999993</c:v>
                </c:pt>
                <c:pt idx="22301">
                  <c:v>-21.122999999999998</c:v>
                </c:pt>
                <c:pt idx="22302">
                  <c:v>-21.120999999999995</c:v>
                </c:pt>
                <c:pt idx="22303">
                  <c:v>-21.118999999999993</c:v>
                </c:pt>
                <c:pt idx="22304">
                  <c:v>-21.116999999999997</c:v>
                </c:pt>
                <c:pt idx="22305">
                  <c:v>-21.114999999999995</c:v>
                </c:pt>
                <c:pt idx="22306">
                  <c:v>-21.112999999999992</c:v>
                </c:pt>
                <c:pt idx="22307">
                  <c:v>-21.110999999999997</c:v>
                </c:pt>
                <c:pt idx="22308">
                  <c:v>-21.108999999999995</c:v>
                </c:pt>
                <c:pt idx="22309">
                  <c:v>-21.106999999999992</c:v>
                </c:pt>
                <c:pt idx="22310">
                  <c:v>-21.104999999999997</c:v>
                </c:pt>
                <c:pt idx="22311">
                  <c:v>-21.102999999999994</c:v>
                </c:pt>
                <c:pt idx="22312">
                  <c:v>-21.100999999999992</c:v>
                </c:pt>
                <c:pt idx="22313">
                  <c:v>-21.098999999999997</c:v>
                </c:pt>
                <c:pt idx="22314">
                  <c:v>-21.096999999999994</c:v>
                </c:pt>
                <c:pt idx="22315">
                  <c:v>-21.094999999999992</c:v>
                </c:pt>
                <c:pt idx="22316">
                  <c:v>-21.092999999999996</c:v>
                </c:pt>
                <c:pt idx="22317">
                  <c:v>-21.090999999999994</c:v>
                </c:pt>
                <c:pt idx="22318">
                  <c:v>-21.088999999999992</c:v>
                </c:pt>
                <c:pt idx="22319">
                  <c:v>-21.086999999999996</c:v>
                </c:pt>
                <c:pt idx="22320">
                  <c:v>-21.084999999999994</c:v>
                </c:pt>
                <c:pt idx="22321">
                  <c:v>-21.082999999999991</c:v>
                </c:pt>
                <c:pt idx="22322">
                  <c:v>-21.080999999999996</c:v>
                </c:pt>
                <c:pt idx="22323">
                  <c:v>-21.078999999999994</c:v>
                </c:pt>
                <c:pt idx="22324">
                  <c:v>-21.076999999999991</c:v>
                </c:pt>
                <c:pt idx="22325">
                  <c:v>-21.074999999999996</c:v>
                </c:pt>
                <c:pt idx="22326">
                  <c:v>-21.072999999999993</c:v>
                </c:pt>
                <c:pt idx="22327">
                  <c:v>-21.070999999999991</c:v>
                </c:pt>
                <c:pt idx="22328">
                  <c:v>-21.068999999999996</c:v>
                </c:pt>
                <c:pt idx="22329">
                  <c:v>-21.066999999999993</c:v>
                </c:pt>
                <c:pt idx="22330">
                  <c:v>-21.064999999999998</c:v>
                </c:pt>
                <c:pt idx="22331">
                  <c:v>-21.062999999999995</c:v>
                </c:pt>
                <c:pt idx="22332">
                  <c:v>-21.060999999999993</c:v>
                </c:pt>
                <c:pt idx="22333">
                  <c:v>-21.058999999999997</c:v>
                </c:pt>
                <c:pt idx="22334">
                  <c:v>-21.056999999999995</c:v>
                </c:pt>
                <c:pt idx="22335">
                  <c:v>-21.054999999999993</c:v>
                </c:pt>
                <c:pt idx="22336">
                  <c:v>-21.052999999999997</c:v>
                </c:pt>
                <c:pt idx="22337">
                  <c:v>-21.050999999999995</c:v>
                </c:pt>
                <c:pt idx="22338">
                  <c:v>-21.048999999999992</c:v>
                </c:pt>
                <c:pt idx="22339">
                  <c:v>-21.046999999999997</c:v>
                </c:pt>
                <c:pt idx="22340">
                  <c:v>-21.044999999999995</c:v>
                </c:pt>
                <c:pt idx="22341">
                  <c:v>-21.042999999999992</c:v>
                </c:pt>
                <c:pt idx="22342">
                  <c:v>-21.040999999999997</c:v>
                </c:pt>
                <c:pt idx="22343">
                  <c:v>-21.038999999999994</c:v>
                </c:pt>
                <c:pt idx="22344">
                  <c:v>-21.036999999999992</c:v>
                </c:pt>
                <c:pt idx="22345">
                  <c:v>-21.034999999999997</c:v>
                </c:pt>
                <c:pt idx="22346">
                  <c:v>-21.032999999999994</c:v>
                </c:pt>
                <c:pt idx="22347">
                  <c:v>-21.030999999999992</c:v>
                </c:pt>
                <c:pt idx="22348">
                  <c:v>-21.028999999999996</c:v>
                </c:pt>
                <c:pt idx="22349">
                  <c:v>-21.026999999999994</c:v>
                </c:pt>
                <c:pt idx="22350">
                  <c:v>-21.024999999999991</c:v>
                </c:pt>
                <c:pt idx="22351">
                  <c:v>-21.022999999999996</c:v>
                </c:pt>
                <c:pt idx="22352">
                  <c:v>-21.020999999999994</c:v>
                </c:pt>
                <c:pt idx="22353">
                  <c:v>-21.018999999999991</c:v>
                </c:pt>
                <c:pt idx="22354">
                  <c:v>-21.016999999999996</c:v>
                </c:pt>
                <c:pt idx="22355">
                  <c:v>-21.014999999999993</c:v>
                </c:pt>
                <c:pt idx="22356">
                  <c:v>-21.012999999999991</c:v>
                </c:pt>
                <c:pt idx="22357">
                  <c:v>-21.010999999999996</c:v>
                </c:pt>
                <c:pt idx="22358">
                  <c:v>-21.008999999999993</c:v>
                </c:pt>
                <c:pt idx="22359">
                  <c:v>-21.006999999999991</c:v>
                </c:pt>
                <c:pt idx="22360">
                  <c:v>-21.004999999999995</c:v>
                </c:pt>
                <c:pt idx="22361">
                  <c:v>-21.002999999999993</c:v>
                </c:pt>
                <c:pt idx="22362">
                  <c:v>-21.000999999999998</c:v>
                </c:pt>
                <c:pt idx="22363">
                  <c:v>-20.998999999999995</c:v>
                </c:pt>
                <c:pt idx="22364">
                  <c:v>-20.996999999999993</c:v>
                </c:pt>
                <c:pt idx="22365">
                  <c:v>-20.994999999999997</c:v>
                </c:pt>
                <c:pt idx="22366">
                  <c:v>-20.992999999999995</c:v>
                </c:pt>
                <c:pt idx="22367">
                  <c:v>-20.990999999999993</c:v>
                </c:pt>
                <c:pt idx="22368">
                  <c:v>-20.988999999999997</c:v>
                </c:pt>
                <c:pt idx="22369">
                  <c:v>-20.986999999999995</c:v>
                </c:pt>
                <c:pt idx="22370">
                  <c:v>-20.984999999999992</c:v>
                </c:pt>
                <c:pt idx="22371">
                  <c:v>-20.982999999999997</c:v>
                </c:pt>
                <c:pt idx="22372">
                  <c:v>-20.980999999999995</c:v>
                </c:pt>
                <c:pt idx="22373">
                  <c:v>-20.978999999999992</c:v>
                </c:pt>
                <c:pt idx="22374">
                  <c:v>-20.976999999999997</c:v>
                </c:pt>
                <c:pt idx="22375">
                  <c:v>-20.974999999999994</c:v>
                </c:pt>
                <c:pt idx="22376">
                  <c:v>-20.972999999999992</c:v>
                </c:pt>
                <c:pt idx="22377">
                  <c:v>-20.970999999999997</c:v>
                </c:pt>
                <c:pt idx="22378">
                  <c:v>-20.968999999999994</c:v>
                </c:pt>
                <c:pt idx="22379">
                  <c:v>-20.966999999999992</c:v>
                </c:pt>
                <c:pt idx="22380">
                  <c:v>-20.964999999999996</c:v>
                </c:pt>
                <c:pt idx="22381">
                  <c:v>-20.962999999999994</c:v>
                </c:pt>
                <c:pt idx="22382">
                  <c:v>-20.960999999999991</c:v>
                </c:pt>
                <c:pt idx="22383">
                  <c:v>-20.958999999999996</c:v>
                </c:pt>
                <c:pt idx="22384">
                  <c:v>-20.956999999999994</c:v>
                </c:pt>
                <c:pt idx="22385">
                  <c:v>-20.954999999999991</c:v>
                </c:pt>
                <c:pt idx="22386">
                  <c:v>-20.952999999999996</c:v>
                </c:pt>
                <c:pt idx="22387">
                  <c:v>-20.950999999999993</c:v>
                </c:pt>
                <c:pt idx="22388">
                  <c:v>-20.948999999999991</c:v>
                </c:pt>
                <c:pt idx="22389">
                  <c:v>-20.946999999999996</c:v>
                </c:pt>
                <c:pt idx="22390">
                  <c:v>-20.944999999999993</c:v>
                </c:pt>
                <c:pt idx="22391">
                  <c:v>-20.942999999999998</c:v>
                </c:pt>
                <c:pt idx="22392">
                  <c:v>-20.940999999999995</c:v>
                </c:pt>
                <c:pt idx="22393">
                  <c:v>-20.938999999999993</c:v>
                </c:pt>
                <c:pt idx="22394">
                  <c:v>-20.936999999999998</c:v>
                </c:pt>
                <c:pt idx="22395">
                  <c:v>-20.934999999999995</c:v>
                </c:pt>
                <c:pt idx="22396">
                  <c:v>-20.932999999999993</c:v>
                </c:pt>
                <c:pt idx="22397">
                  <c:v>-20.930999999999997</c:v>
                </c:pt>
                <c:pt idx="22398">
                  <c:v>-20.928999999999995</c:v>
                </c:pt>
                <c:pt idx="22399">
                  <c:v>-20.926999999999992</c:v>
                </c:pt>
                <c:pt idx="22400">
                  <c:v>-20.924999999999997</c:v>
                </c:pt>
                <c:pt idx="22401">
                  <c:v>-20.922999999999995</c:v>
                </c:pt>
                <c:pt idx="22402">
                  <c:v>-20.920999999999992</c:v>
                </c:pt>
                <c:pt idx="22403">
                  <c:v>-20.918999999999997</c:v>
                </c:pt>
                <c:pt idx="22404">
                  <c:v>-20.916999999999994</c:v>
                </c:pt>
                <c:pt idx="22405">
                  <c:v>-20.914999999999992</c:v>
                </c:pt>
                <c:pt idx="22406">
                  <c:v>-20.912999999999997</c:v>
                </c:pt>
                <c:pt idx="22407">
                  <c:v>-20.910999999999994</c:v>
                </c:pt>
                <c:pt idx="22408">
                  <c:v>-20.908999999999992</c:v>
                </c:pt>
                <c:pt idx="22409">
                  <c:v>-20.906999999999996</c:v>
                </c:pt>
                <c:pt idx="22410">
                  <c:v>-20.904999999999994</c:v>
                </c:pt>
                <c:pt idx="22411">
                  <c:v>-20.902999999999992</c:v>
                </c:pt>
                <c:pt idx="22412">
                  <c:v>-20.900999999999996</c:v>
                </c:pt>
                <c:pt idx="22413">
                  <c:v>-20.898999999999994</c:v>
                </c:pt>
                <c:pt idx="22414">
                  <c:v>-20.896999999999991</c:v>
                </c:pt>
                <c:pt idx="22415">
                  <c:v>-20.894999999999996</c:v>
                </c:pt>
                <c:pt idx="22416">
                  <c:v>-20.892999999999994</c:v>
                </c:pt>
                <c:pt idx="22417">
                  <c:v>-20.890999999999991</c:v>
                </c:pt>
                <c:pt idx="22418">
                  <c:v>-20.888999999999996</c:v>
                </c:pt>
                <c:pt idx="22419">
                  <c:v>-20.886999999999993</c:v>
                </c:pt>
                <c:pt idx="22420">
                  <c:v>-20.884999999999991</c:v>
                </c:pt>
                <c:pt idx="22421">
                  <c:v>-20.882999999999996</c:v>
                </c:pt>
                <c:pt idx="22422">
                  <c:v>-20.880999999999993</c:v>
                </c:pt>
                <c:pt idx="22423">
                  <c:v>-20.878999999999998</c:v>
                </c:pt>
                <c:pt idx="22424">
                  <c:v>-20.876999999999995</c:v>
                </c:pt>
                <c:pt idx="22425">
                  <c:v>-20.874999999999993</c:v>
                </c:pt>
                <c:pt idx="22426">
                  <c:v>-20.872999999999998</c:v>
                </c:pt>
                <c:pt idx="22427">
                  <c:v>-20.870999999999995</c:v>
                </c:pt>
                <c:pt idx="22428">
                  <c:v>-20.868999999999993</c:v>
                </c:pt>
                <c:pt idx="22429">
                  <c:v>-20.866999999999997</c:v>
                </c:pt>
                <c:pt idx="22430">
                  <c:v>-20.864999999999995</c:v>
                </c:pt>
                <c:pt idx="22431">
                  <c:v>-20.862999999999992</c:v>
                </c:pt>
                <c:pt idx="22432">
                  <c:v>-20.860999999999997</c:v>
                </c:pt>
                <c:pt idx="22433">
                  <c:v>-20.858999999999995</c:v>
                </c:pt>
                <c:pt idx="22434">
                  <c:v>-20.856999999999992</c:v>
                </c:pt>
                <c:pt idx="22435">
                  <c:v>-20.854999999999997</c:v>
                </c:pt>
                <c:pt idx="22436">
                  <c:v>-20.852999999999994</c:v>
                </c:pt>
                <c:pt idx="22437">
                  <c:v>-20.850999999999992</c:v>
                </c:pt>
                <c:pt idx="22438">
                  <c:v>-20.848999999999997</c:v>
                </c:pt>
                <c:pt idx="22439">
                  <c:v>-20.846999999999994</c:v>
                </c:pt>
                <c:pt idx="22440">
                  <c:v>-20.844999999999992</c:v>
                </c:pt>
                <c:pt idx="22441">
                  <c:v>-20.842999999999996</c:v>
                </c:pt>
                <c:pt idx="22442">
                  <c:v>-20.840999999999994</c:v>
                </c:pt>
                <c:pt idx="22443">
                  <c:v>-20.838999999999992</c:v>
                </c:pt>
                <c:pt idx="22444">
                  <c:v>-20.836999999999996</c:v>
                </c:pt>
                <c:pt idx="22445">
                  <c:v>-20.834999999999994</c:v>
                </c:pt>
                <c:pt idx="22446">
                  <c:v>-20.832999999999991</c:v>
                </c:pt>
                <c:pt idx="22447">
                  <c:v>-20.830999999999996</c:v>
                </c:pt>
                <c:pt idx="22448">
                  <c:v>-20.828999999999994</c:v>
                </c:pt>
                <c:pt idx="22449">
                  <c:v>-20.826999999999991</c:v>
                </c:pt>
                <c:pt idx="22450">
                  <c:v>-20.824999999999996</c:v>
                </c:pt>
                <c:pt idx="22451">
                  <c:v>-20.822999999999993</c:v>
                </c:pt>
                <c:pt idx="22452">
                  <c:v>-20.820999999999991</c:v>
                </c:pt>
                <c:pt idx="22453">
                  <c:v>-20.818999999999996</c:v>
                </c:pt>
                <c:pt idx="22454">
                  <c:v>-20.816999999999993</c:v>
                </c:pt>
                <c:pt idx="22455">
                  <c:v>-20.814999999999998</c:v>
                </c:pt>
                <c:pt idx="22456">
                  <c:v>-20.812999999999995</c:v>
                </c:pt>
                <c:pt idx="22457">
                  <c:v>-20.810999999999993</c:v>
                </c:pt>
                <c:pt idx="22458">
                  <c:v>-20.808999999999997</c:v>
                </c:pt>
                <c:pt idx="22459">
                  <c:v>-20.806999999999995</c:v>
                </c:pt>
                <c:pt idx="22460">
                  <c:v>-20.804999999999993</c:v>
                </c:pt>
                <c:pt idx="22461">
                  <c:v>-20.802999999999997</c:v>
                </c:pt>
                <c:pt idx="22462">
                  <c:v>-20.800999999999995</c:v>
                </c:pt>
                <c:pt idx="22463">
                  <c:v>-20.798999999999992</c:v>
                </c:pt>
                <c:pt idx="22464">
                  <c:v>-20.796999999999997</c:v>
                </c:pt>
                <c:pt idx="22465">
                  <c:v>-20.794999999999995</c:v>
                </c:pt>
                <c:pt idx="22466">
                  <c:v>-20.792999999999992</c:v>
                </c:pt>
                <c:pt idx="22467">
                  <c:v>-20.790999999999997</c:v>
                </c:pt>
                <c:pt idx="22468">
                  <c:v>-20.788999999999994</c:v>
                </c:pt>
                <c:pt idx="22469">
                  <c:v>-20.786999999999992</c:v>
                </c:pt>
                <c:pt idx="22470">
                  <c:v>-20.784999999999997</c:v>
                </c:pt>
                <c:pt idx="22471">
                  <c:v>-20.782999999999994</c:v>
                </c:pt>
                <c:pt idx="22472">
                  <c:v>-20.780999999999992</c:v>
                </c:pt>
                <c:pt idx="22473">
                  <c:v>-20.778999999999996</c:v>
                </c:pt>
                <c:pt idx="22474">
                  <c:v>-20.776999999999994</c:v>
                </c:pt>
                <c:pt idx="22475">
                  <c:v>-20.774999999999991</c:v>
                </c:pt>
                <c:pt idx="22476">
                  <c:v>-20.772999999999996</c:v>
                </c:pt>
                <c:pt idx="22477">
                  <c:v>-20.770999999999994</c:v>
                </c:pt>
                <c:pt idx="22478">
                  <c:v>-20.768999999999991</c:v>
                </c:pt>
                <c:pt idx="22479">
                  <c:v>-20.766999999999996</c:v>
                </c:pt>
                <c:pt idx="22480">
                  <c:v>-20.764999999999993</c:v>
                </c:pt>
                <c:pt idx="22481">
                  <c:v>-20.762999999999991</c:v>
                </c:pt>
                <c:pt idx="22482">
                  <c:v>-20.760999999999996</c:v>
                </c:pt>
                <c:pt idx="22483">
                  <c:v>-20.758999999999993</c:v>
                </c:pt>
                <c:pt idx="22484">
                  <c:v>-20.756999999999991</c:v>
                </c:pt>
                <c:pt idx="22485">
                  <c:v>-20.754999999999995</c:v>
                </c:pt>
                <c:pt idx="22486">
                  <c:v>-20.752999999999993</c:v>
                </c:pt>
                <c:pt idx="22487">
                  <c:v>-20.750999999999998</c:v>
                </c:pt>
                <c:pt idx="22488">
                  <c:v>-20.748999999999995</c:v>
                </c:pt>
                <c:pt idx="22489">
                  <c:v>-20.746999999999993</c:v>
                </c:pt>
                <c:pt idx="22490">
                  <c:v>-20.744999999999997</c:v>
                </c:pt>
                <c:pt idx="22491">
                  <c:v>-20.742999999999995</c:v>
                </c:pt>
                <c:pt idx="22492">
                  <c:v>-20.740999999999993</c:v>
                </c:pt>
                <c:pt idx="22493">
                  <c:v>-20.738999999999997</c:v>
                </c:pt>
                <c:pt idx="22494">
                  <c:v>-20.736999999999995</c:v>
                </c:pt>
                <c:pt idx="22495">
                  <c:v>-20.734999999999992</c:v>
                </c:pt>
                <c:pt idx="22496">
                  <c:v>-20.732999999999997</c:v>
                </c:pt>
                <c:pt idx="22497">
                  <c:v>-20.730999999999995</c:v>
                </c:pt>
                <c:pt idx="22498">
                  <c:v>-20.728999999999992</c:v>
                </c:pt>
                <c:pt idx="22499">
                  <c:v>-20.726999999999997</c:v>
                </c:pt>
                <c:pt idx="22500">
                  <c:v>-20.724999999999994</c:v>
                </c:pt>
                <c:pt idx="22501">
                  <c:v>-20.722999999999992</c:v>
                </c:pt>
                <c:pt idx="22502">
                  <c:v>-20.720999999999997</c:v>
                </c:pt>
                <c:pt idx="22503">
                  <c:v>-20.718999999999994</c:v>
                </c:pt>
                <c:pt idx="22504">
                  <c:v>-20.716999999999992</c:v>
                </c:pt>
                <c:pt idx="22505">
                  <c:v>-20.714999999999996</c:v>
                </c:pt>
                <c:pt idx="22506">
                  <c:v>-20.712999999999994</c:v>
                </c:pt>
                <c:pt idx="22507">
                  <c:v>-20.710999999999991</c:v>
                </c:pt>
                <c:pt idx="22508">
                  <c:v>-20.708999999999996</c:v>
                </c:pt>
                <c:pt idx="22509">
                  <c:v>-20.706999999999994</c:v>
                </c:pt>
                <c:pt idx="22510">
                  <c:v>-20.704999999999991</c:v>
                </c:pt>
                <c:pt idx="22511">
                  <c:v>-20.702999999999996</c:v>
                </c:pt>
                <c:pt idx="22512">
                  <c:v>-20.700999999999993</c:v>
                </c:pt>
                <c:pt idx="22513">
                  <c:v>-20.698999999999991</c:v>
                </c:pt>
                <c:pt idx="22514">
                  <c:v>-20.696999999999996</c:v>
                </c:pt>
                <c:pt idx="22515">
                  <c:v>-20.694999999999993</c:v>
                </c:pt>
                <c:pt idx="22516">
                  <c:v>-20.692999999999998</c:v>
                </c:pt>
                <c:pt idx="22517">
                  <c:v>-20.690999999999995</c:v>
                </c:pt>
                <c:pt idx="22518">
                  <c:v>-20.688999999999993</c:v>
                </c:pt>
                <c:pt idx="22519">
                  <c:v>-20.686999999999998</c:v>
                </c:pt>
                <c:pt idx="22520">
                  <c:v>-20.684999999999995</c:v>
                </c:pt>
                <c:pt idx="22521">
                  <c:v>-20.682999999999993</c:v>
                </c:pt>
                <c:pt idx="22522">
                  <c:v>-20.680999999999997</c:v>
                </c:pt>
                <c:pt idx="22523">
                  <c:v>-20.678999999999995</c:v>
                </c:pt>
                <c:pt idx="22524">
                  <c:v>-20.676999999999992</c:v>
                </c:pt>
                <c:pt idx="22525">
                  <c:v>-20.674999999999997</c:v>
                </c:pt>
                <c:pt idx="22526">
                  <c:v>-20.672999999999995</c:v>
                </c:pt>
                <c:pt idx="22527">
                  <c:v>-20.670999999999992</c:v>
                </c:pt>
                <c:pt idx="22528">
                  <c:v>-20.668999999999997</c:v>
                </c:pt>
                <c:pt idx="22529">
                  <c:v>-20.666999999999994</c:v>
                </c:pt>
                <c:pt idx="22530">
                  <c:v>-20.664999999999992</c:v>
                </c:pt>
                <c:pt idx="22531">
                  <c:v>-20.662999999999997</c:v>
                </c:pt>
                <c:pt idx="22532">
                  <c:v>-20.660999999999994</c:v>
                </c:pt>
                <c:pt idx="22533">
                  <c:v>-20.658999999999992</c:v>
                </c:pt>
                <c:pt idx="22534">
                  <c:v>-20.656999999999996</c:v>
                </c:pt>
                <c:pt idx="22535">
                  <c:v>-20.654999999999994</c:v>
                </c:pt>
                <c:pt idx="22536">
                  <c:v>-20.652999999999992</c:v>
                </c:pt>
                <c:pt idx="22537">
                  <c:v>-20.650999999999996</c:v>
                </c:pt>
                <c:pt idx="22538">
                  <c:v>-20.648999999999994</c:v>
                </c:pt>
                <c:pt idx="22539">
                  <c:v>-20.646999999999991</c:v>
                </c:pt>
                <c:pt idx="22540">
                  <c:v>-20.644999999999996</c:v>
                </c:pt>
                <c:pt idx="22541">
                  <c:v>-20.642999999999994</c:v>
                </c:pt>
                <c:pt idx="22542">
                  <c:v>-20.640999999999991</c:v>
                </c:pt>
                <c:pt idx="22543">
                  <c:v>-20.638999999999996</c:v>
                </c:pt>
                <c:pt idx="22544">
                  <c:v>-20.636999999999993</c:v>
                </c:pt>
                <c:pt idx="22545">
                  <c:v>-20.634999999999991</c:v>
                </c:pt>
                <c:pt idx="22546">
                  <c:v>-20.632999999999996</c:v>
                </c:pt>
                <c:pt idx="22547">
                  <c:v>-20.630999999999993</c:v>
                </c:pt>
                <c:pt idx="22548">
                  <c:v>-20.628999999999998</c:v>
                </c:pt>
                <c:pt idx="22549">
                  <c:v>-20.626999999999995</c:v>
                </c:pt>
                <c:pt idx="22550">
                  <c:v>-20.624999999999993</c:v>
                </c:pt>
                <c:pt idx="22551">
                  <c:v>-20.622999999999998</c:v>
                </c:pt>
                <c:pt idx="22552">
                  <c:v>-20.620999999999995</c:v>
                </c:pt>
                <c:pt idx="22553">
                  <c:v>-20.618999999999993</c:v>
                </c:pt>
                <c:pt idx="22554">
                  <c:v>-20.616999999999997</c:v>
                </c:pt>
                <c:pt idx="22555">
                  <c:v>-20.614999999999995</c:v>
                </c:pt>
                <c:pt idx="22556">
                  <c:v>-20.612999999999992</c:v>
                </c:pt>
                <c:pt idx="22557">
                  <c:v>-20.610999999999997</c:v>
                </c:pt>
                <c:pt idx="22558">
                  <c:v>-20.608999999999995</c:v>
                </c:pt>
                <c:pt idx="22559">
                  <c:v>-20.606999999999992</c:v>
                </c:pt>
                <c:pt idx="22560">
                  <c:v>-20.604999999999997</c:v>
                </c:pt>
                <c:pt idx="22561">
                  <c:v>-20.602999999999994</c:v>
                </c:pt>
                <c:pt idx="22562">
                  <c:v>-20.600999999999992</c:v>
                </c:pt>
                <c:pt idx="22563">
                  <c:v>-20.598999999999997</c:v>
                </c:pt>
                <c:pt idx="22564">
                  <c:v>-20.596999999999994</c:v>
                </c:pt>
                <c:pt idx="22565">
                  <c:v>-20.594999999999992</c:v>
                </c:pt>
                <c:pt idx="22566">
                  <c:v>-20.592999999999996</c:v>
                </c:pt>
                <c:pt idx="22567">
                  <c:v>-20.590999999999994</c:v>
                </c:pt>
                <c:pt idx="22568">
                  <c:v>-20.588999999999992</c:v>
                </c:pt>
                <c:pt idx="22569">
                  <c:v>-20.586999999999996</c:v>
                </c:pt>
                <c:pt idx="22570">
                  <c:v>-20.584999999999994</c:v>
                </c:pt>
                <c:pt idx="22571">
                  <c:v>-20.582999999999991</c:v>
                </c:pt>
                <c:pt idx="22572">
                  <c:v>-20.580999999999996</c:v>
                </c:pt>
                <c:pt idx="22573">
                  <c:v>-20.578999999999994</c:v>
                </c:pt>
                <c:pt idx="22574">
                  <c:v>-20.576999999999991</c:v>
                </c:pt>
                <c:pt idx="22575">
                  <c:v>-20.574999999999996</c:v>
                </c:pt>
                <c:pt idx="22576">
                  <c:v>-20.572999999999993</c:v>
                </c:pt>
                <c:pt idx="22577">
                  <c:v>-20.570999999999991</c:v>
                </c:pt>
                <c:pt idx="22578">
                  <c:v>-20.568999999999996</c:v>
                </c:pt>
                <c:pt idx="22579">
                  <c:v>-20.566999999999993</c:v>
                </c:pt>
                <c:pt idx="22580">
                  <c:v>-20.564999999999998</c:v>
                </c:pt>
                <c:pt idx="22581">
                  <c:v>-20.562999999999995</c:v>
                </c:pt>
                <c:pt idx="22582">
                  <c:v>-20.560999999999993</c:v>
                </c:pt>
                <c:pt idx="22583">
                  <c:v>-20.558999999999997</c:v>
                </c:pt>
                <c:pt idx="22584">
                  <c:v>-20.556999999999995</c:v>
                </c:pt>
                <c:pt idx="22585">
                  <c:v>-20.554999999999993</c:v>
                </c:pt>
                <c:pt idx="22586">
                  <c:v>-20.552999999999997</c:v>
                </c:pt>
                <c:pt idx="22587">
                  <c:v>-20.550999999999995</c:v>
                </c:pt>
                <c:pt idx="22588">
                  <c:v>-20.548999999999992</c:v>
                </c:pt>
                <c:pt idx="22589">
                  <c:v>-20.546999999999997</c:v>
                </c:pt>
                <c:pt idx="22590">
                  <c:v>-20.544999999999995</c:v>
                </c:pt>
                <c:pt idx="22591">
                  <c:v>-20.542999999999992</c:v>
                </c:pt>
                <c:pt idx="22592">
                  <c:v>-20.540999999999997</c:v>
                </c:pt>
                <c:pt idx="22593">
                  <c:v>-20.538999999999994</c:v>
                </c:pt>
                <c:pt idx="22594">
                  <c:v>-20.536999999999992</c:v>
                </c:pt>
                <c:pt idx="22595">
                  <c:v>-20.534999999999997</c:v>
                </c:pt>
                <c:pt idx="22596">
                  <c:v>-20.532999999999994</c:v>
                </c:pt>
                <c:pt idx="22597">
                  <c:v>-20.530999999999992</c:v>
                </c:pt>
                <c:pt idx="22598">
                  <c:v>-20.528999999999996</c:v>
                </c:pt>
                <c:pt idx="22599">
                  <c:v>-20.526999999999994</c:v>
                </c:pt>
                <c:pt idx="22600">
                  <c:v>-20.524999999999991</c:v>
                </c:pt>
                <c:pt idx="22601">
                  <c:v>-20.522999999999996</c:v>
                </c:pt>
                <c:pt idx="22602">
                  <c:v>-20.520999999999994</c:v>
                </c:pt>
                <c:pt idx="22603">
                  <c:v>-20.518999999999991</c:v>
                </c:pt>
                <c:pt idx="22604">
                  <c:v>-20.516999999999996</c:v>
                </c:pt>
                <c:pt idx="22605">
                  <c:v>-20.514999999999993</c:v>
                </c:pt>
                <c:pt idx="22606">
                  <c:v>-20.512999999999991</c:v>
                </c:pt>
                <c:pt idx="22607">
                  <c:v>-20.510999999999996</c:v>
                </c:pt>
                <c:pt idx="22608">
                  <c:v>-20.508999999999993</c:v>
                </c:pt>
                <c:pt idx="22609">
                  <c:v>-20.506999999999991</c:v>
                </c:pt>
                <c:pt idx="22610">
                  <c:v>-20.504999999999995</c:v>
                </c:pt>
                <c:pt idx="22611">
                  <c:v>-20.502999999999993</c:v>
                </c:pt>
                <c:pt idx="22612">
                  <c:v>-20.500999999999998</c:v>
                </c:pt>
                <c:pt idx="22613">
                  <c:v>-20.498999999999995</c:v>
                </c:pt>
                <c:pt idx="22614">
                  <c:v>-20.496999999999993</c:v>
                </c:pt>
                <c:pt idx="22615">
                  <c:v>-20.494999999999997</c:v>
                </c:pt>
                <c:pt idx="22616">
                  <c:v>-20.492999999999995</c:v>
                </c:pt>
                <c:pt idx="22617">
                  <c:v>-20.490999999999993</c:v>
                </c:pt>
                <c:pt idx="22618">
                  <c:v>-20.488999999999997</c:v>
                </c:pt>
                <c:pt idx="22619">
                  <c:v>-20.486999999999995</c:v>
                </c:pt>
                <c:pt idx="22620">
                  <c:v>-20.484999999999992</c:v>
                </c:pt>
                <c:pt idx="22621">
                  <c:v>-20.482999999999997</c:v>
                </c:pt>
                <c:pt idx="22622">
                  <c:v>-20.480999999999995</c:v>
                </c:pt>
                <c:pt idx="22623">
                  <c:v>-20.478999999999992</c:v>
                </c:pt>
                <c:pt idx="22624">
                  <c:v>-20.476999999999997</c:v>
                </c:pt>
                <c:pt idx="22625">
                  <c:v>-20.474999999999994</c:v>
                </c:pt>
                <c:pt idx="22626">
                  <c:v>-20.472999999999992</c:v>
                </c:pt>
                <c:pt idx="22627">
                  <c:v>-20.470999999999997</c:v>
                </c:pt>
                <c:pt idx="22628">
                  <c:v>-20.468999999999994</c:v>
                </c:pt>
                <c:pt idx="22629">
                  <c:v>-20.466999999999992</c:v>
                </c:pt>
                <c:pt idx="22630">
                  <c:v>-20.464999999999996</c:v>
                </c:pt>
                <c:pt idx="22631">
                  <c:v>-20.462999999999994</c:v>
                </c:pt>
                <c:pt idx="22632">
                  <c:v>-20.460999999999991</c:v>
                </c:pt>
                <c:pt idx="22633">
                  <c:v>-20.458999999999996</c:v>
                </c:pt>
                <c:pt idx="22634">
                  <c:v>-20.456999999999994</c:v>
                </c:pt>
                <c:pt idx="22635">
                  <c:v>-20.454999999999991</c:v>
                </c:pt>
                <c:pt idx="22636">
                  <c:v>-20.452999999999996</c:v>
                </c:pt>
                <c:pt idx="22637">
                  <c:v>-20.450999999999993</c:v>
                </c:pt>
                <c:pt idx="22638">
                  <c:v>-20.448999999999991</c:v>
                </c:pt>
                <c:pt idx="22639">
                  <c:v>-20.446999999999996</c:v>
                </c:pt>
                <c:pt idx="22640">
                  <c:v>-20.444999999999993</c:v>
                </c:pt>
                <c:pt idx="22641">
                  <c:v>-20.442999999999998</c:v>
                </c:pt>
                <c:pt idx="22642">
                  <c:v>-20.440999999999995</c:v>
                </c:pt>
                <c:pt idx="22643">
                  <c:v>-20.438999999999993</c:v>
                </c:pt>
                <c:pt idx="22644">
                  <c:v>-20.436999999999998</c:v>
                </c:pt>
                <c:pt idx="22645">
                  <c:v>-20.434999999999995</c:v>
                </c:pt>
                <c:pt idx="22646">
                  <c:v>-20.432999999999993</c:v>
                </c:pt>
                <c:pt idx="22647">
                  <c:v>-20.430999999999997</c:v>
                </c:pt>
                <c:pt idx="22648">
                  <c:v>-20.428999999999995</c:v>
                </c:pt>
                <c:pt idx="22649">
                  <c:v>-20.426999999999992</c:v>
                </c:pt>
                <c:pt idx="22650">
                  <c:v>-20.424999999999997</c:v>
                </c:pt>
                <c:pt idx="22651">
                  <c:v>-20.422999999999995</c:v>
                </c:pt>
                <c:pt idx="22652">
                  <c:v>-20.420999999999992</c:v>
                </c:pt>
                <c:pt idx="22653">
                  <c:v>-20.418999999999997</c:v>
                </c:pt>
                <c:pt idx="22654">
                  <c:v>-20.416999999999994</c:v>
                </c:pt>
                <c:pt idx="22655">
                  <c:v>-20.414999999999992</c:v>
                </c:pt>
                <c:pt idx="22656">
                  <c:v>-20.412999999999997</c:v>
                </c:pt>
                <c:pt idx="22657">
                  <c:v>-20.410999999999994</c:v>
                </c:pt>
                <c:pt idx="22658">
                  <c:v>-20.408999999999992</c:v>
                </c:pt>
                <c:pt idx="22659">
                  <c:v>-20.406999999999996</c:v>
                </c:pt>
                <c:pt idx="22660">
                  <c:v>-20.404999999999994</c:v>
                </c:pt>
                <c:pt idx="22661">
                  <c:v>-20.402999999999992</c:v>
                </c:pt>
                <c:pt idx="22662">
                  <c:v>-20.400999999999996</c:v>
                </c:pt>
                <c:pt idx="22663">
                  <c:v>-20.398999999999994</c:v>
                </c:pt>
                <c:pt idx="22664">
                  <c:v>-20.396999999999991</c:v>
                </c:pt>
                <c:pt idx="22665">
                  <c:v>-20.394999999999996</c:v>
                </c:pt>
                <c:pt idx="22666">
                  <c:v>-20.392999999999994</c:v>
                </c:pt>
                <c:pt idx="22667">
                  <c:v>-20.390999999999991</c:v>
                </c:pt>
                <c:pt idx="22668">
                  <c:v>-20.388999999999996</c:v>
                </c:pt>
                <c:pt idx="22669">
                  <c:v>-20.386999999999993</c:v>
                </c:pt>
                <c:pt idx="22670">
                  <c:v>-20.384999999999991</c:v>
                </c:pt>
                <c:pt idx="22671">
                  <c:v>-20.382999999999996</c:v>
                </c:pt>
                <c:pt idx="22672">
                  <c:v>-20.380999999999993</c:v>
                </c:pt>
                <c:pt idx="22673">
                  <c:v>-20.378999999999998</c:v>
                </c:pt>
                <c:pt idx="22674">
                  <c:v>-20.376999999999995</c:v>
                </c:pt>
                <c:pt idx="22675">
                  <c:v>-20.374999999999993</c:v>
                </c:pt>
                <c:pt idx="22676">
                  <c:v>-20.372999999999998</c:v>
                </c:pt>
                <c:pt idx="22677">
                  <c:v>-20.370999999999995</c:v>
                </c:pt>
                <c:pt idx="22678">
                  <c:v>-20.368999999999993</c:v>
                </c:pt>
                <c:pt idx="22679">
                  <c:v>-20.366999999999997</c:v>
                </c:pt>
                <c:pt idx="22680">
                  <c:v>-20.364999999999995</c:v>
                </c:pt>
                <c:pt idx="22681">
                  <c:v>-20.362999999999992</c:v>
                </c:pt>
                <c:pt idx="22682">
                  <c:v>-20.360999999999997</c:v>
                </c:pt>
                <c:pt idx="22683">
                  <c:v>-20.358999999999995</c:v>
                </c:pt>
                <c:pt idx="22684">
                  <c:v>-20.356999999999992</c:v>
                </c:pt>
                <c:pt idx="22685">
                  <c:v>-20.354999999999997</c:v>
                </c:pt>
                <c:pt idx="22686">
                  <c:v>-20.352999999999994</c:v>
                </c:pt>
                <c:pt idx="22687">
                  <c:v>-20.350999999999992</c:v>
                </c:pt>
                <c:pt idx="22688">
                  <c:v>-20.348999999999997</c:v>
                </c:pt>
                <c:pt idx="22689">
                  <c:v>-20.346999999999994</c:v>
                </c:pt>
                <c:pt idx="22690">
                  <c:v>-20.344999999999992</c:v>
                </c:pt>
                <c:pt idx="22691">
                  <c:v>-20.342999999999996</c:v>
                </c:pt>
                <c:pt idx="22692">
                  <c:v>-20.340999999999994</c:v>
                </c:pt>
                <c:pt idx="22693">
                  <c:v>-20.338999999999992</c:v>
                </c:pt>
                <c:pt idx="22694">
                  <c:v>-20.336999999999996</c:v>
                </c:pt>
                <c:pt idx="22695">
                  <c:v>-20.334999999999994</c:v>
                </c:pt>
                <c:pt idx="22696">
                  <c:v>-20.332999999999991</c:v>
                </c:pt>
                <c:pt idx="22697">
                  <c:v>-20.330999999999996</c:v>
                </c:pt>
                <c:pt idx="22698">
                  <c:v>-20.328999999999994</c:v>
                </c:pt>
                <c:pt idx="22699">
                  <c:v>-20.326999999999991</c:v>
                </c:pt>
                <c:pt idx="22700">
                  <c:v>-20.324999999999996</c:v>
                </c:pt>
                <c:pt idx="22701">
                  <c:v>-20.322999999999993</c:v>
                </c:pt>
                <c:pt idx="22702">
                  <c:v>-20.320999999999991</c:v>
                </c:pt>
                <c:pt idx="22703">
                  <c:v>-20.318999999999996</c:v>
                </c:pt>
                <c:pt idx="22704">
                  <c:v>-20.316999999999993</c:v>
                </c:pt>
                <c:pt idx="22705">
                  <c:v>-20.314999999999998</c:v>
                </c:pt>
                <c:pt idx="22706">
                  <c:v>-20.312999999999995</c:v>
                </c:pt>
                <c:pt idx="22707">
                  <c:v>-20.310999999999993</c:v>
                </c:pt>
                <c:pt idx="22708">
                  <c:v>-20.308999999999997</c:v>
                </c:pt>
                <c:pt idx="22709">
                  <c:v>-20.306999999999995</c:v>
                </c:pt>
                <c:pt idx="22710">
                  <c:v>-20.304999999999993</c:v>
                </c:pt>
                <c:pt idx="22711">
                  <c:v>-20.302999999999997</c:v>
                </c:pt>
                <c:pt idx="22712">
                  <c:v>-20.300999999999995</c:v>
                </c:pt>
                <c:pt idx="22713">
                  <c:v>-20.298999999999992</c:v>
                </c:pt>
                <c:pt idx="22714">
                  <c:v>-20.296999999999997</c:v>
                </c:pt>
                <c:pt idx="22715">
                  <c:v>-20.294999999999995</c:v>
                </c:pt>
                <c:pt idx="22716">
                  <c:v>-20.292999999999992</c:v>
                </c:pt>
                <c:pt idx="22717">
                  <c:v>-20.290999999999997</c:v>
                </c:pt>
                <c:pt idx="22718">
                  <c:v>-20.288999999999994</c:v>
                </c:pt>
                <c:pt idx="22719">
                  <c:v>-20.286999999999992</c:v>
                </c:pt>
                <c:pt idx="22720">
                  <c:v>-20.284999999999997</c:v>
                </c:pt>
                <c:pt idx="22721">
                  <c:v>-20.282999999999994</c:v>
                </c:pt>
                <c:pt idx="22722">
                  <c:v>-20.280999999999992</c:v>
                </c:pt>
                <c:pt idx="22723">
                  <c:v>-20.278999999999996</c:v>
                </c:pt>
                <c:pt idx="22724">
                  <c:v>-20.276999999999994</c:v>
                </c:pt>
                <c:pt idx="22725">
                  <c:v>-20.274999999999991</c:v>
                </c:pt>
                <c:pt idx="22726">
                  <c:v>-20.272999999999996</c:v>
                </c:pt>
                <c:pt idx="22727">
                  <c:v>-20.270999999999994</c:v>
                </c:pt>
                <c:pt idx="22728">
                  <c:v>-20.268999999999991</c:v>
                </c:pt>
                <c:pt idx="22729">
                  <c:v>-20.266999999999996</c:v>
                </c:pt>
                <c:pt idx="22730">
                  <c:v>-20.264999999999993</c:v>
                </c:pt>
                <c:pt idx="22731">
                  <c:v>-20.262999999999991</c:v>
                </c:pt>
                <c:pt idx="22732">
                  <c:v>-20.260999999999996</c:v>
                </c:pt>
                <c:pt idx="22733">
                  <c:v>-20.258999999999993</c:v>
                </c:pt>
                <c:pt idx="22734">
                  <c:v>-20.256999999999991</c:v>
                </c:pt>
                <c:pt idx="22735">
                  <c:v>-20.254999999999995</c:v>
                </c:pt>
                <c:pt idx="22736">
                  <c:v>-20.252999999999993</c:v>
                </c:pt>
                <c:pt idx="22737">
                  <c:v>-20.250999999999998</c:v>
                </c:pt>
                <c:pt idx="22738">
                  <c:v>-20.248999999999995</c:v>
                </c:pt>
                <c:pt idx="22739">
                  <c:v>-20.246999999999993</c:v>
                </c:pt>
                <c:pt idx="22740">
                  <c:v>-20.244999999999997</c:v>
                </c:pt>
                <c:pt idx="22741">
                  <c:v>-20.242999999999995</c:v>
                </c:pt>
                <c:pt idx="22742">
                  <c:v>-20.240999999999993</c:v>
                </c:pt>
                <c:pt idx="22743">
                  <c:v>-20.238999999999997</c:v>
                </c:pt>
                <c:pt idx="22744">
                  <c:v>-20.236999999999995</c:v>
                </c:pt>
                <c:pt idx="22745">
                  <c:v>-20.234999999999992</c:v>
                </c:pt>
                <c:pt idx="22746">
                  <c:v>-20.232999999999997</c:v>
                </c:pt>
                <c:pt idx="22747">
                  <c:v>-20.230999999999995</c:v>
                </c:pt>
                <c:pt idx="22748">
                  <c:v>-20.228999999999992</c:v>
                </c:pt>
                <c:pt idx="22749">
                  <c:v>-20.226999999999997</c:v>
                </c:pt>
                <c:pt idx="22750">
                  <c:v>-20.224999999999994</c:v>
                </c:pt>
                <c:pt idx="22751">
                  <c:v>-20.222999999999992</c:v>
                </c:pt>
                <c:pt idx="22752">
                  <c:v>-20.220999999999997</c:v>
                </c:pt>
                <c:pt idx="22753">
                  <c:v>-20.218999999999994</c:v>
                </c:pt>
                <c:pt idx="22754">
                  <c:v>-20.216999999999992</c:v>
                </c:pt>
                <c:pt idx="22755">
                  <c:v>-20.214999999999996</c:v>
                </c:pt>
                <c:pt idx="22756">
                  <c:v>-20.212999999999994</c:v>
                </c:pt>
                <c:pt idx="22757">
                  <c:v>-20.210999999999991</c:v>
                </c:pt>
                <c:pt idx="22758">
                  <c:v>-20.208999999999996</c:v>
                </c:pt>
                <c:pt idx="22759">
                  <c:v>-20.206999999999994</c:v>
                </c:pt>
                <c:pt idx="22760">
                  <c:v>-20.204999999999991</c:v>
                </c:pt>
                <c:pt idx="22761">
                  <c:v>-20.202999999999996</c:v>
                </c:pt>
                <c:pt idx="22762">
                  <c:v>-20.200999999999993</c:v>
                </c:pt>
                <c:pt idx="22763">
                  <c:v>-20.198999999999991</c:v>
                </c:pt>
                <c:pt idx="22764">
                  <c:v>-20.196999999999996</c:v>
                </c:pt>
                <c:pt idx="22765">
                  <c:v>-20.194999999999993</c:v>
                </c:pt>
                <c:pt idx="22766">
                  <c:v>-20.192999999999998</c:v>
                </c:pt>
                <c:pt idx="22767">
                  <c:v>-20.190999999999995</c:v>
                </c:pt>
                <c:pt idx="22768">
                  <c:v>-20.188999999999993</c:v>
                </c:pt>
                <c:pt idx="22769">
                  <c:v>-20.186999999999998</c:v>
                </c:pt>
                <c:pt idx="22770">
                  <c:v>-20.184999999999995</c:v>
                </c:pt>
                <c:pt idx="22771">
                  <c:v>-20.182999999999993</c:v>
                </c:pt>
                <c:pt idx="22772">
                  <c:v>-20.180999999999997</c:v>
                </c:pt>
                <c:pt idx="22773">
                  <c:v>-20.178999999999995</c:v>
                </c:pt>
                <c:pt idx="22774">
                  <c:v>-20.176999999999992</c:v>
                </c:pt>
                <c:pt idx="22775">
                  <c:v>-20.174999999999997</c:v>
                </c:pt>
                <c:pt idx="22776">
                  <c:v>-20.172999999999995</c:v>
                </c:pt>
                <c:pt idx="22777">
                  <c:v>-20.170999999999992</c:v>
                </c:pt>
                <c:pt idx="22778">
                  <c:v>-20.168999999999997</c:v>
                </c:pt>
                <c:pt idx="22779">
                  <c:v>-20.166999999999994</c:v>
                </c:pt>
                <c:pt idx="22780">
                  <c:v>-20.164999999999992</c:v>
                </c:pt>
                <c:pt idx="22781">
                  <c:v>-20.162999999999997</c:v>
                </c:pt>
                <c:pt idx="22782">
                  <c:v>-20.160999999999994</c:v>
                </c:pt>
                <c:pt idx="22783">
                  <c:v>-20.158999999999992</c:v>
                </c:pt>
                <c:pt idx="22784">
                  <c:v>-20.156999999999996</c:v>
                </c:pt>
                <c:pt idx="22785">
                  <c:v>-20.154999999999994</c:v>
                </c:pt>
                <c:pt idx="22786">
                  <c:v>-20.152999999999992</c:v>
                </c:pt>
                <c:pt idx="22787">
                  <c:v>-20.150999999999996</c:v>
                </c:pt>
                <c:pt idx="22788">
                  <c:v>-20.148999999999994</c:v>
                </c:pt>
                <c:pt idx="22789">
                  <c:v>-20.146999999999991</c:v>
                </c:pt>
                <c:pt idx="22790">
                  <c:v>-20.144999999999996</c:v>
                </c:pt>
                <c:pt idx="22791">
                  <c:v>-20.142999999999994</c:v>
                </c:pt>
                <c:pt idx="22792">
                  <c:v>-20.140999999999991</c:v>
                </c:pt>
                <c:pt idx="22793">
                  <c:v>-20.138999999999996</c:v>
                </c:pt>
                <c:pt idx="22794">
                  <c:v>-20.136999999999993</c:v>
                </c:pt>
                <c:pt idx="22795">
                  <c:v>-20.134999999999991</c:v>
                </c:pt>
                <c:pt idx="22796">
                  <c:v>-20.132999999999996</c:v>
                </c:pt>
                <c:pt idx="22797">
                  <c:v>-20.130999999999993</c:v>
                </c:pt>
                <c:pt idx="22798">
                  <c:v>-20.128999999999998</c:v>
                </c:pt>
                <c:pt idx="22799">
                  <c:v>-20.126999999999995</c:v>
                </c:pt>
                <c:pt idx="22800">
                  <c:v>-20.124999999999993</c:v>
                </c:pt>
                <c:pt idx="22801">
                  <c:v>-20.122999999999998</c:v>
                </c:pt>
                <c:pt idx="22802">
                  <c:v>-20.120999999999995</c:v>
                </c:pt>
                <c:pt idx="22803">
                  <c:v>-20.118999999999993</c:v>
                </c:pt>
                <c:pt idx="22804">
                  <c:v>-20.116999999999997</c:v>
                </c:pt>
                <c:pt idx="22805">
                  <c:v>-20.114999999999995</c:v>
                </c:pt>
                <c:pt idx="22806">
                  <c:v>-20.112999999999992</c:v>
                </c:pt>
                <c:pt idx="22807">
                  <c:v>-20.110999999999997</c:v>
                </c:pt>
                <c:pt idx="22808">
                  <c:v>-20.108999999999995</c:v>
                </c:pt>
                <c:pt idx="22809">
                  <c:v>-20.106999999999992</c:v>
                </c:pt>
                <c:pt idx="22810">
                  <c:v>-20.104999999999997</c:v>
                </c:pt>
                <c:pt idx="22811">
                  <c:v>-20.102999999999994</c:v>
                </c:pt>
                <c:pt idx="22812">
                  <c:v>-20.100999999999992</c:v>
                </c:pt>
                <c:pt idx="22813">
                  <c:v>-20.098999999999997</c:v>
                </c:pt>
                <c:pt idx="22814">
                  <c:v>-20.096999999999994</c:v>
                </c:pt>
                <c:pt idx="22815">
                  <c:v>-20.094999999999992</c:v>
                </c:pt>
                <c:pt idx="22816">
                  <c:v>-20.092999999999996</c:v>
                </c:pt>
                <c:pt idx="22817">
                  <c:v>-20.090999999999994</c:v>
                </c:pt>
                <c:pt idx="22818">
                  <c:v>-20.088999999999992</c:v>
                </c:pt>
                <c:pt idx="22819">
                  <c:v>-20.086999999999996</c:v>
                </c:pt>
                <c:pt idx="22820">
                  <c:v>-20.084999999999994</c:v>
                </c:pt>
                <c:pt idx="22821">
                  <c:v>-20.082999999999991</c:v>
                </c:pt>
                <c:pt idx="22822">
                  <c:v>-20.080999999999996</c:v>
                </c:pt>
                <c:pt idx="22823">
                  <c:v>-20.078999999999994</c:v>
                </c:pt>
                <c:pt idx="22824">
                  <c:v>-20.076999999999991</c:v>
                </c:pt>
                <c:pt idx="22825">
                  <c:v>-20.074999999999996</c:v>
                </c:pt>
                <c:pt idx="22826">
                  <c:v>-20.072999999999993</c:v>
                </c:pt>
                <c:pt idx="22827">
                  <c:v>-20.070999999999991</c:v>
                </c:pt>
                <c:pt idx="22828">
                  <c:v>-20.068999999999996</c:v>
                </c:pt>
                <c:pt idx="22829">
                  <c:v>-20.066999999999993</c:v>
                </c:pt>
                <c:pt idx="22830">
                  <c:v>-20.064999999999998</c:v>
                </c:pt>
                <c:pt idx="22831">
                  <c:v>-20.062999999999995</c:v>
                </c:pt>
                <c:pt idx="22832">
                  <c:v>-20.060999999999993</c:v>
                </c:pt>
                <c:pt idx="22833">
                  <c:v>-20.058999999999997</c:v>
                </c:pt>
                <c:pt idx="22834">
                  <c:v>-20.056999999999995</c:v>
                </c:pt>
                <c:pt idx="22835">
                  <c:v>-20.054999999999993</c:v>
                </c:pt>
                <c:pt idx="22836">
                  <c:v>-20.052999999999997</c:v>
                </c:pt>
                <c:pt idx="22837">
                  <c:v>-20.050999999999995</c:v>
                </c:pt>
                <c:pt idx="22838">
                  <c:v>-20.048999999999992</c:v>
                </c:pt>
                <c:pt idx="22839">
                  <c:v>-20.046999999999997</c:v>
                </c:pt>
                <c:pt idx="22840">
                  <c:v>-20.044999999999995</c:v>
                </c:pt>
                <c:pt idx="22841">
                  <c:v>-20.042999999999992</c:v>
                </c:pt>
                <c:pt idx="22842">
                  <c:v>-20.040999999999997</c:v>
                </c:pt>
                <c:pt idx="22843">
                  <c:v>-20.038999999999994</c:v>
                </c:pt>
                <c:pt idx="22844">
                  <c:v>-20.036999999999992</c:v>
                </c:pt>
                <c:pt idx="22845">
                  <c:v>-20.034999999999997</c:v>
                </c:pt>
                <c:pt idx="22846">
                  <c:v>-20.032999999999994</c:v>
                </c:pt>
                <c:pt idx="22847">
                  <c:v>-20.030999999999992</c:v>
                </c:pt>
                <c:pt idx="22848">
                  <c:v>-20.028999999999996</c:v>
                </c:pt>
                <c:pt idx="22849">
                  <c:v>-20.026999999999994</c:v>
                </c:pt>
                <c:pt idx="22850">
                  <c:v>-20.024999999999991</c:v>
                </c:pt>
                <c:pt idx="22851">
                  <c:v>-20.022999999999996</c:v>
                </c:pt>
                <c:pt idx="22852">
                  <c:v>-20.020999999999994</c:v>
                </c:pt>
                <c:pt idx="22853">
                  <c:v>-20.018999999999991</c:v>
                </c:pt>
                <c:pt idx="22854">
                  <c:v>-20.016999999999996</c:v>
                </c:pt>
                <c:pt idx="22855">
                  <c:v>-20.014999999999993</c:v>
                </c:pt>
                <c:pt idx="22856">
                  <c:v>-20.012999999999991</c:v>
                </c:pt>
                <c:pt idx="22857">
                  <c:v>-20.010999999999996</c:v>
                </c:pt>
                <c:pt idx="22858">
                  <c:v>-20.008999999999993</c:v>
                </c:pt>
                <c:pt idx="22859">
                  <c:v>-20.006999999999991</c:v>
                </c:pt>
                <c:pt idx="22860">
                  <c:v>-20.004999999999995</c:v>
                </c:pt>
                <c:pt idx="22861">
                  <c:v>-20.002999999999993</c:v>
                </c:pt>
                <c:pt idx="22862">
                  <c:v>-20.000999999999998</c:v>
                </c:pt>
                <c:pt idx="22863">
                  <c:v>-19.998999999999995</c:v>
                </c:pt>
                <c:pt idx="22864">
                  <c:v>-19.996999999999993</c:v>
                </c:pt>
                <c:pt idx="22865">
                  <c:v>-19.994999999999997</c:v>
                </c:pt>
                <c:pt idx="22866">
                  <c:v>-19.992999999999995</c:v>
                </c:pt>
                <c:pt idx="22867">
                  <c:v>-19.990999999999993</c:v>
                </c:pt>
                <c:pt idx="22868">
                  <c:v>-19.988999999999997</c:v>
                </c:pt>
                <c:pt idx="22869">
                  <c:v>-19.986999999999995</c:v>
                </c:pt>
                <c:pt idx="22870">
                  <c:v>-19.984999999999992</c:v>
                </c:pt>
                <c:pt idx="22871">
                  <c:v>-19.982999999999997</c:v>
                </c:pt>
                <c:pt idx="22872">
                  <c:v>-19.980999999999995</c:v>
                </c:pt>
                <c:pt idx="22873">
                  <c:v>-19.978999999999992</c:v>
                </c:pt>
                <c:pt idx="22874">
                  <c:v>-19.976999999999997</c:v>
                </c:pt>
                <c:pt idx="22875">
                  <c:v>-19.974999999999994</c:v>
                </c:pt>
                <c:pt idx="22876">
                  <c:v>-19.972999999999992</c:v>
                </c:pt>
                <c:pt idx="22877">
                  <c:v>-19.970999999999997</c:v>
                </c:pt>
                <c:pt idx="22878">
                  <c:v>-19.968999999999994</c:v>
                </c:pt>
                <c:pt idx="22879">
                  <c:v>-19.966999999999992</c:v>
                </c:pt>
                <c:pt idx="22880">
                  <c:v>-19.964999999999996</c:v>
                </c:pt>
                <c:pt idx="22881">
                  <c:v>-19.962999999999994</c:v>
                </c:pt>
                <c:pt idx="22882">
                  <c:v>-19.960999999999991</c:v>
                </c:pt>
                <c:pt idx="22883">
                  <c:v>-19.958999999999996</c:v>
                </c:pt>
                <c:pt idx="22884">
                  <c:v>-19.956999999999994</c:v>
                </c:pt>
                <c:pt idx="22885">
                  <c:v>-19.954999999999991</c:v>
                </c:pt>
                <c:pt idx="22886">
                  <c:v>-19.952999999999996</c:v>
                </c:pt>
                <c:pt idx="22887">
                  <c:v>-19.950999999999993</c:v>
                </c:pt>
                <c:pt idx="22888">
                  <c:v>-19.948999999999991</c:v>
                </c:pt>
                <c:pt idx="22889">
                  <c:v>-19.946999999999996</c:v>
                </c:pt>
                <c:pt idx="22890">
                  <c:v>-19.944999999999993</c:v>
                </c:pt>
                <c:pt idx="22891">
                  <c:v>-19.942999999999998</c:v>
                </c:pt>
                <c:pt idx="22892">
                  <c:v>-19.940999999999995</c:v>
                </c:pt>
                <c:pt idx="22893">
                  <c:v>-19.938999999999993</c:v>
                </c:pt>
                <c:pt idx="22894">
                  <c:v>-19.936999999999998</c:v>
                </c:pt>
                <c:pt idx="22895">
                  <c:v>-19.934999999999995</c:v>
                </c:pt>
                <c:pt idx="22896">
                  <c:v>-19.932999999999993</c:v>
                </c:pt>
                <c:pt idx="22897">
                  <c:v>-19.930999999999997</c:v>
                </c:pt>
                <c:pt idx="22898">
                  <c:v>-19.928999999999995</c:v>
                </c:pt>
                <c:pt idx="22899">
                  <c:v>-19.926999999999992</c:v>
                </c:pt>
                <c:pt idx="22900">
                  <c:v>-19.924999999999997</c:v>
                </c:pt>
                <c:pt idx="22901">
                  <c:v>-19.922999999999995</c:v>
                </c:pt>
                <c:pt idx="22902">
                  <c:v>-19.920999999999992</c:v>
                </c:pt>
                <c:pt idx="22903">
                  <c:v>-19.918999999999997</c:v>
                </c:pt>
                <c:pt idx="22904">
                  <c:v>-19.916999999999994</c:v>
                </c:pt>
                <c:pt idx="22905">
                  <c:v>-19.914999999999992</c:v>
                </c:pt>
                <c:pt idx="22906">
                  <c:v>-19.912999999999997</c:v>
                </c:pt>
                <c:pt idx="22907">
                  <c:v>-19.910999999999994</c:v>
                </c:pt>
                <c:pt idx="22908">
                  <c:v>-19.908999999999992</c:v>
                </c:pt>
                <c:pt idx="22909">
                  <c:v>-19.906999999999996</c:v>
                </c:pt>
                <c:pt idx="22910">
                  <c:v>-19.904999999999994</c:v>
                </c:pt>
                <c:pt idx="22911">
                  <c:v>-19.902999999999992</c:v>
                </c:pt>
                <c:pt idx="22912">
                  <c:v>-19.900999999999996</c:v>
                </c:pt>
                <c:pt idx="22913">
                  <c:v>-19.898999999999994</c:v>
                </c:pt>
                <c:pt idx="22914">
                  <c:v>-19.896999999999991</c:v>
                </c:pt>
                <c:pt idx="22915">
                  <c:v>-19.894999999999996</c:v>
                </c:pt>
                <c:pt idx="22916">
                  <c:v>-19.892999999999994</c:v>
                </c:pt>
                <c:pt idx="22917">
                  <c:v>-19.890999999999991</c:v>
                </c:pt>
                <c:pt idx="22918">
                  <c:v>-19.888999999999996</c:v>
                </c:pt>
                <c:pt idx="22919">
                  <c:v>-19.886999999999993</c:v>
                </c:pt>
                <c:pt idx="22920">
                  <c:v>-19.884999999999991</c:v>
                </c:pt>
                <c:pt idx="22921">
                  <c:v>-19.882999999999996</c:v>
                </c:pt>
                <c:pt idx="22922">
                  <c:v>-19.880999999999993</c:v>
                </c:pt>
                <c:pt idx="22923">
                  <c:v>-19.878999999999998</c:v>
                </c:pt>
                <c:pt idx="22924">
                  <c:v>-19.876999999999995</c:v>
                </c:pt>
                <c:pt idx="22925">
                  <c:v>-19.874999999999993</c:v>
                </c:pt>
                <c:pt idx="22926">
                  <c:v>-19.872999999999998</c:v>
                </c:pt>
                <c:pt idx="22927">
                  <c:v>-19.870999999999995</c:v>
                </c:pt>
                <c:pt idx="22928">
                  <c:v>-19.868999999999993</c:v>
                </c:pt>
                <c:pt idx="22929">
                  <c:v>-19.866999999999997</c:v>
                </c:pt>
                <c:pt idx="22930">
                  <c:v>-19.864999999999995</c:v>
                </c:pt>
                <c:pt idx="22931">
                  <c:v>-19.862999999999992</c:v>
                </c:pt>
                <c:pt idx="22932">
                  <c:v>-19.860999999999997</c:v>
                </c:pt>
                <c:pt idx="22933">
                  <c:v>-19.858999999999995</c:v>
                </c:pt>
                <c:pt idx="22934">
                  <c:v>-19.856999999999992</c:v>
                </c:pt>
                <c:pt idx="22935">
                  <c:v>-19.854999999999997</c:v>
                </c:pt>
                <c:pt idx="22936">
                  <c:v>-19.852999999999994</c:v>
                </c:pt>
                <c:pt idx="22937">
                  <c:v>-19.850999999999992</c:v>
                </c:pt>
                <c:pt idx="22938">
                  <c:v>-19.848999999999997</c:v>
                </c:pt>
                <c:pt idx="22939">
                  <c:v>-19.846999999999994</c:v>
                </c:pt>
                <c:pt idx="22940">
                  <c:v>-19.844999999999992</c:v>
                </c:pt>
                <c:pt idx="22941">
                  <c:v>-19.842999999999996</c:v>
                </c:pt>
                <c:pt idx="22942">
                  <c:v>-19.840999999999994</c:v>
                </c:pt>
                <c:pt idx="22943">
                  <c:v>-19.838999999999992</c:v>
                </c:pt>
                <c:pt idx="22944">
                  <c:v>-19.836999999999996</c:v>
                </c:pt>
                <c:pt idx="22945">
                  <c:v>-19.834999999999994</c:v>
                </c:pt>
                <c:pt idx="22946">
                  <c:v>-19.832999999999991</c:v>
                </c:pt>
                <c:pt idx="22947">
                  <c:v>-19.830999999999996</c:v>
                </c:pt>
                <c:pt idx="22948">
                  <c:v>-19.828999999999994</c:v>
                </c:pt>
                <c:pt idx="22949">
                  <c:v>-19.826999999999991</c:v>
                </c:pt>
                <c:pt idx="22950">
                  <c:v>-19.824999999999996</c:v>
                </c:pt>
                <c:pt idx="22951">
                  <c:v>-19.822999999999993</c:v>
                </c:pt>
                <c:pt idx="22952">
                  <c:v>-19.820999999999991</c:v>
                </c:pt>
                <c:pt idx="22953">
                  <c:v>-19.818999999999996</c:v>
                </c:pt>
                <c:pt idx="22954">
                  <c:v>-19.816999999999993</c:v>
                </c:pt>
                <c:pt idx="22955">
                  <c:v>-19.814999999999998</c:v>
                </c:pt>
                <c:pt idx="22956">
                  <c:v>-19.812999999999995</c:v>
                </c:pt>
                <c:pt idx="22957">
                  <c:v>-19.810999999999993</c:v>
                </c:pt>
                <c:pt idx="22958">
                  <c:v>-19.808999999999997</c:v>
                </c:pt>
                <c:pt idx="22959">
                  <c:v>-19.806999999999995</c:v>
                </c:pt>
                <c:pt idx="22960">
                  <c:v>-19.804999999999993</c:v>
                </c:pt>
                <c:pt idx="22961">
                  <c:v>-19.802999999999997</c:v>
                </c:pt>
                <c:pt idx="22962">
                  <c:v>-19.800999999999995</c:v>
                </c:pt>
                <c:pt idx="22963">
                  <c:v>-19.798999999999992</c:v>
                </c:pt>
                <c:pt idx="22964">
                  <c:v>-19.796999999999997</c:v>
                </c:pt>
                <c:pt idx="22965">
                  <c:v>-19.794999999999995</c:v>
                </c:pt>
                <c:pt idx="22966">
                  <c:v>-19.792999999999992</c:v>
                </c:pt>
                <c:pt idx="22967">
                  <c:v>-19.790999999999997</c:v>
                </c:pt>
                <c:pt idx="22968">
                  <c:v>-19.788999999999994</c:v>
                </c:pt>
                <c:pt idx="22969">
                  <c:v>-19.786999999999992</c:v>
                </c:pt>
                <c:pt idx="22970">
                  <c:v>-19.784999999999997</c:v>
                </c:pt>
                <c:pt idx="22971">
                  <c:v>-19.782999999999994</c:v>
                </c:pt>
                <c:pt idx="22972">
                  <c:v>-19.780999999999992</c:v>
                </c:pt>
                <c:pt idx="22973">
                  <c:v>-19.778999999999996</c:v>
                </c:pt>
                <c:pt idx="22974">
                  <c:v>-19.776999999999994</c:v>
                </c:pt>
                <c:pt idx="22975">
                  <c:v>-19.774999999999991</c:v>
                </c:pt>
                <c:pt idx="22976">
                  <c:v>-19.772999999999996</c:v>
                </c:pt>
                <c:pt idx="22977">
                  <c:v>-19.770999999999994</c:v>
                </c:pt>
                <c:pt idx="22978">
                  <c:v>-19.768999999999991</c:v>
                </c:pt>
                <c:pt idx="22979">
                  <c:v>-19.766999999999996</c:v>
                </c:pt>
                <c:pt idx="22980">
                  <c:v>-19.764999999999993</c:v>
                </c:pt>
                <c:pt idx="22981">
                  <c:v>-19.762999999999991</c:v>
                </c:pt>
                <c:pt idx="22982">
                  <c:v>-19.760999999999996</c:v>
                </c:pt>
                <c:pt idx="22983">
                  <c:v>-19.758999999999993</c:v>
                </c:pt>
                <c:pt idx="22984">
                  <c:v>-19.756999999999991</c:v>
                </c:pt>
                <c:pt idx="22985">
                  <c:v>-19.754999999999995</c:v>
                </c:pt>
                <c:pt idx="22986">
                  <c:v>-19.752999999999993</c:v>
                </c:pt>
                <c:pt idx="22987">
                  <c:v>-19.750999999999998</c:v>
                </c:pt>
                <c:pt idx="22988">
                  <c:v>-19.748999999999995</c:v>
                </c:pt>
                <c:pt idx="22989">
                  <c:v>-19.746999999999993</c:v>
                </c:pt>
                <c:pt idx="22990">
                  <c:v>-19.744999999999997</c:v>
                </c:pt>
                <c:pt idx="22991">
                  <c:v>-19.742999999999995</c:v>
                </c:pt>
                <c:pt idx="22992">
                  <c:v>-19.740999999999993</c:v>
                </c:pt>
                <c:pt idx="22993">
                  <c:v>-19.738999999999997</c:v>
                </c:pt>
                <c:pt idx="22994">
                  <c:v>-19.736999999999995</c:v>
                </c:pt>
                <c:pt idx="22995">
                  <c:v>-19.734999999999992</c:v>
                </c:pt>
                <c:pt idx="22996">
                  <c:v>-19.732999999999997</c:v>
                </c:pt>
                <c:pt idx="22997">
                  <c:v>-19.730999999999995</c:v>
                </c:pt>
                <c:pt idx="22998">
                  <c:v>-19.728999999999992</c:v>
                </c:pt>
                <c:pt idx="22999">
                  <c:v>-19.726999999999997</c:v>
                </c:pt>
                <c:pt idx="23000">
                  <c:v>-19.724999999999994</c:v>
                </c:pt>
                <c:pt idx="23001">
                  <c:v>-19.722999999999992</c:v>
                </c:pt>
                <c:pt idx="23002">
                  <c:v>-19.720999999999997</c:v>
                </c:pt>
                <c:pt idx="23003">
                  <c:v>-19.718999999999994</c:v>
                </c:pt>
                <c:pt idx="23004">
                  <c:v>-19.716999999999992</c:v>
                </c:pt>
                <c:pt idx="23005">
                  <c:v>-19.714999999999996</c:v>
                </c:pt>
                <c:pt idx="23006">
                  <c:v>-19.712999999999994</c:v>
                </c:pt>
                <c:pt idx="23007">
                  <c:v>-19.710999999999991</c:v>
                </c:pt>
                <c:pt idx="23008">
                  <c:v>-19.708999999999996</c:v>
                </c:pt>
                <c:pt idx="23009">
                  <c:v>-19.706999999999994</c:v>
                </c:pt>
                <c:pt idx="23010">
                  <c:v>-19.704999999999991</c:v>
                </c:pt>
                <c:pt idx="23011">
                  <c:v>-19.702999999999996</c:v>
                </c:pt>
                <c:pt idx="23012">
                  <c:v>-19.700999999999993</c:v>
                </c:pt>
                <c:pt idx="23013">
                  <c:v>-19.698999999999991</c:v>
                </c:pt>
                <c:pt idx="23014">
                  <c:v>-19.696999999999996</c:v>
                </c:pt>
                <c:pt idx="23015">
                  <c:v>-19.694999999999993</c:v>
                </c:pt>
                <c:pt idx="23016">
                  <c:v>-19.692999999999998</c:v>
                </c:pt>
                <c:pt idx="23017">
                  <c:v>-19.690999999999995</c:v>
                </c:pt>
                <c:pt idx="23018">
                  <c:v>-19.688999999999993</c:v>
                </c:pt>
                <c:pt idx="23019">
                  <c:v>-19.686999999999998</c:v>
                </c:pt>
                <c:pt idx="23020">
                  <c:v>-19.684999999999995</c:v>
                </c:pt>
                <c:pt idx="23021">
                  <c:v>-19.682999999999993</c:v>
                </c:pt>
                <c:pt idx="23022">
                  <c:v>-19.680999999999997</c:v>
                </c:pt>
                <c:pt idx="23023">
                  <c:v>-19.678999999999995</c:v>
                </c:pt>
                <c:pt idx="23024">
                  <c:v>-19.676999999999992</c:v>
                </c:pt>
                <c:pt idx="23025">
                  <c:v>-19.674999999999997</c:v>
                </c:pt>
                <c:pt idx="23026">
                  <c:v>-19.672999999999995</c:v>
                </c:pt>
                <c:pt idx="23027">
                  <c:v>-19.670999999999992</c:v>
                </c:pt>
                <c:pt idx="23028">
                  <c:v>-19.668999999999997</c:v>
                </c:pt>
                <c:pt idx="23029">
                  <c:v>-19.666999999999994</c:v>
                </c:pt>
                <c:pt idx="23030">
                  <c:v>-19.664999999999992</c:v>
                </c:pt>
                <c:pt idx="23031">
                  <c:v>-19.662999999999997</c:v>
                </c:pt>
                <c:pt idx="23032">
                  <c:v>-19.660999999999994</c:v>
                </c:pt>
                <c:pt idx="23033">
                  <c:v>-19.658999999999992</c:v>
                </c:pt>
                <c:pt idx="23034">
                  <c:v>-19.656999999999996</c:v>
                </c:pt>
                <c:pt idx="23035">
                  <c:v>-19.654999999999994</c:v>
                </c:pt>
                <c:pt idx="23036">
                  <c:v>-19.652999999999992</c:v>
                </c:pt>
                <c:pt idx="23037">
                  <c:v>-19.650999999999996</c:v>
                </c:pt>
                <c:pt idx="23038">
                  <c:v>-19.648999999999994</c:v>
                </c:pt>
                <c:pt idx="23039">
                  <c:v>-19.646999999999991</c:v>
                </c:pt>
                <c:pt idx="23040">
                  <c:v>-19.644999999999996</c:v>
                </c:pt>
                <c:pt idx="23041">
                  <c:v>-19.642999999999994</c:v>
                </c:pt>
                <c:pt idx="23042">
                  <c:v>-19.640999999999991</c:v>
                </c:pt>
                <c:pt idx="23043">
                  <c:v>-19.638999999999996</c:v>
                </c:pt>
                <c:pt idx="23044">
                  <c:v>-19.636999999999993</c:v>
                </c:pt>
                <c:pt idx="23045">
                  <c:v>-19.634999999999991</c:v>
                </c:pt>
                <c:pt idx="23046">
                  <c:v>-19.632999999999996</c:v>
                </c:pt>
                <c:pt idx="23047">
                  <c:v>-19.630999999999993</c:v>
                </c:pt>
                <c:pt idx="23048">
                  <c:v>-19.628999999999998</c:v>
                </c:pt>
                <c:pt idx="23049">
                  <c:v>-19.626999999999995</c:v>
                </c:pt>
                <c:pt idx="23050">
                  <c:v>-19.624999999999993</c:v>
                </c:pt>
                <c:pt idx="23051">
                  <c:v>-19.622999999999998</c:v>
                </c:pt>
                <c:pt idx="23052">
                  <c:v>-19.620999999999995</c:v>
                </c:pt>
                <c:pt idx="23053">
                  <c:v>-19.618999999999993</c:v>
                </c:pt>
                <c:pt idx="23054">
                  <c:v>-19.616999999999997</c:v>
                </c:pt>
                <c:pt idx="23055">
                  <c:v>-19.614999999999995</c:v>
                </c:pt>
                <c:pt idx="23056">
                  <c:v>-19.612999999999992</c:v>
                </c:pt>
                <c:pt idx="23057">
                  <c:v>-19.610999999999997</c:v>
                </c:pt>
                <c:pt idx="23058">
                  <c:v>-19.608999999999995</c:v>
                </c:pt>
                <c:pt idx="23059">
                  <c:v>-19.606999999999992</c:v>
                </c:pt>
                <c:pt idx="23060">
                  <c:v>-19.604999999999997</c:v>
                </c:pt>
                <c:pt idx="23061">
                  <c:v>-19.602999999999994</c:v>
                </c:pt>
                <c:pt idx="23062">
                  <c:v>-19.600999999999992</c:v>
                </c:pt>
                <c:pt idx="23063">
                  <c:v>-19.598999999999997</c:v>
                </c:pt>
                <c:pt idx="23064">
                  <c:v>-19.596999999999994</c:v>
                </c:pt>
                <c:pt idx="23065">
                  <c:v>-19.594999999999992</c:v>
                </c:pt>
                <c:pt idx="23066">
                  <c:v>-19.592999999999996</c:v>
                </c:pt>
                <c:pt idx="23067">
                  <c:v>-19.590999999999994</c:v>
                </c:pt>
                <c:pt idx="23068">
                  <c:v>-19.588999999999992</c:v>
                </c:pt>
                <c:pt idx="23069">
                  <c:v>-19.586999999999996</c:v>
                </c:pt>
                <c:pt idx="23070">
                  <c:v>-19.584999999999994</c:v>
                </c:pt>
                <c:pt idx="23071">
                  <c:v>-19.582999999999991</c:v>
                </c:pt>
                <c:pt idx="23072">
                  <c:v>-19.580999999999996</c:v>
                </c:pt>
                <c:pt idx="23073">
                  <c:v>-19.578999999999994</c:v>
                </c:pt>
                <c:pt idx="23074">
                  <c:v>-19.576999999999991</c:v>
                </c:pt>
                <c:pt idx="23075">
                  <c:v>-19.574999999999996</c:v>
                </c:pt>
                <c:pt idx="23076">
                  <c:v>-19.572999999999993</c:v>
                </c:pt>
                <c:pt idx="23077">
                  <c:v>-19.570999999999991</c:v>
                </c:pt>
                <c:pt idx="23078">
                  <c:v>-19.568999999999996</c:v>
                </c:pt>
                <c:pt idx="23079">
                  <c:v>-19.566999999999993</c:v>
                </c:pt>
                <c:pt idx="23080">
                  <c:v>-19.564999999999998</c:v>
                </c:pt>
                <c:pt idx="23081">
                  <c:v>-19.562999999999995</c:v>
                </c:pt>
                <c:pt idx="23082">
                  <c:v>-19.560999999999993</c:v>
                </c:pt>
                <c:pt idx="23083">
                  <c:v>-19.558999999999997</c:v>
                </c:pt>
                <c:pt idx="23084">
                  <c:v>-19.556999999999995</c:v>
                </c:pt>
                <c:pt idx="23085">
                  <c:v>-19.554999999999993</c:v>
                </c:pt>
                <c:pt idx="23086">
                  <c:v>-19.552999999999997</c:v>
                </c:pt>
                <c:pt idx="23087">
                  <c:v>-19.550999999999995</c:v>
                </c:pt>
                <c:pt idx="23088">
                  <c:v>-19.548999999999992</c:v>
                </c:pt>
                <c:pt idx="23089">
                  <c:v>-19.546999999999997</c:v>
                </c:pt>
                <c:pt idx="23090">
                  <c:v>-19.544999999999995</c:v>
                </c:pt>
                <c:pt idx="23091">
                  <c:v>-19.542999999999992</c:v>
                </c:pt>
                <c:pt idx="23092">
                  <c:v>-19.540999999999997</c:v>
                </c:pt>
                <c:pt idx="23093">
                  <c:v>-19.538999999999994</c:v>
                </c:pt>
                <c:pt idx="23094">
                  <c:v>-19.536999999999992</c:v>
                </c:pt>
                <c:pt idx="23095">
                  <c:v>-19.534999999999997</c:v>
                </c:pt>
                <c:pt idx="23096">
                  <c:v>-19.532999999999994</c:v>
                </c:pt>
                <c:pt idx="23097">
                  <c:v>-19.530999999999992</c:v>
                </c:pt>
                <c:pt idx="23098">
                  <c:v>-19.528999999999996</c:v>
                </c:pt>
                <c:pt idx="23099">
                  <c:v>-19.526999999999994</c:v>
                </c:pt>
                <c:pt idx="23100">
                  <c:v>-19.524999999999991</c:v>
                </c:pt>
                <c:pt idx="23101">
                  <c:v>-19.522999999999996</c:v>
                </c:pt>
                <c:pt idx="23102">
                  <c:v>-19.520999999999994</c:v>
                </c:pt>
                <c:pt idx="23103">
                  <c:v>-19.518999999999991</c:v>
                </c:pt>
                <c:pt idx="23104">
                  <c:v>-19.516999999999996</c:v>
                </c:pt>
                <c:pt idx="23105">
                  <c:v>-19.514999999999993</c:v>
                </c:pt>
                <c:pt idx="23106">
                  <c:v>-19.512999999999991</c:v>
                </c:pt>
                <c:pt idx="23107">
                  <c:v>-19.510999999999996</c:v>
                </c:pt>
                <c:pt idx="23108">
                  <c:v>-19.508999999999993</c:v>
                </c:pt>
                <c:pt idx="23109">
                  <c:v>-19.506999999999991</c:v>
                </c:pt>
                <c:pt idx="23110">
                  <c:v>-19.504999999999995</c:v>
                </c:pt>
                <c:pt idx="23111">
                  <c:v>-19.502999999999993</c:v>
                </c:pt>
                <c:pt idx="23112">
                  <c:v>-19.500999999999998</c:v>
                </c:pt>
                <c:pt idx="23113">
                  <c:v>-19.498999999999995</c:v>
                </c:pt>
                <c:pt idx="23114">
                  <c:v>-19.496999999999993</c:v>
                </c:pt>
                <c:pt idx="23115">
                  <c:v>-19.494999999999997</c:v>
                </c:pt>
                <c:pt idx="23116">
                  <c:v>-19.492999999999995</c:v>
                </c:pt>
                <c:pt idx="23117">
                  <c:v>-19.490999999999993</c:v>
                </c:pt>
                <c:pt idx="23118">
                  <c:v>-19.488999999999997</c:v>
                </c:pt>
                <c:pt idx="23119">
                  <c:v>-19.486999999999995</c:v>
                </c:pt>
                <c:pt idx="23120">
                  <c:v>-19.484999999999992</c:v>
                </c:pt>
                <c:pt idx="23121">
                  <c:v>-19.482999999999997</c:v>
                </c:pt>
                <c:pt idx="23122">
                  <c:v>-19.480999999999995</c:v>
                </c:pt>
                <c:pt idx="23123">
                  <c:v>-19.478999999999992</c:v>
                </c:pt>
                <c:pt idx="23124">
                  <c:v>-19.476999999999997</c:v>
                </c:pt>
                <c:pt idx="23125">
                  <c:v>-19.474999999999994</c:v>
                </c:pt>
                <c:pt idx="23126">
                  <c:v>-19.472999999999992</c:v>
                </c:pt>
                <c:pt idx="23127">
                  <c:v>-19.470999999999997</c:v>
                </c:pt>
                <c:pt idx="23128">
                  <c:v>-19.468999999999994</c:v>
                </c:pt>
                <c:pt idx="23129">
                  <c:v>-19.466999999999992</c:v>
                </c:pt>
                <c:pt idx="23130">
                  <c:v>-19.464999999999996</c:v>
                </c:pt>
                <c:pt idx="23131">
                  <c:v>-19.462999999999994</c:v>
                </c:pt>
                <c:pt idx="23132">
                  <c:v>-19.460999999999991</c:v>
                </c:pt>
                <c:pt idx="23133">
                  <c:v>-19.458999999999996</c:v>
                </c:pt>
                <c:pt idx="23134">
                  <c:v>-19.456999999999994</c:v>
                </c:pt>
                <c:pt idx="23135">
                  <c:v>-19.454999999999991</c:v>
                </c:pt>
                <c:pt idx="23136">
                  <c:v>-19.452999999999996</c:v>
                </c:pt>
                <c:pt idx="23137">
                  <c:v>-19.450999999999993</c:v>
                </c:pt>
                <c:pt idx="23138">
                  <c:v>-19.448999999999991</c:v>
                </c:pt>
                <c:pt idx="23139">
                  <c:v>-19.446999999999996</c:v>
                </c:pt>
                <c:pt idx="23140">
                  <c:v>-19.444999999999993</c:v>
                </c:pt>
                <c:pt idx="23141">
                  <c:v>-19.442999999999998</c:v>
                </c:pt>
                <c:pt idx="23142">
                  <c:v>-19.440999999999995</c:v>
                </c:pt>
                <c:pt idx="23143">
                  <c:v>-19.438999999999993</c:v>
                </c:pt>
                <c:pt idx="23144">
                  <c:v>-19.436999999999998</c:v>
                </c:pt>
                <c:pt idx="23145">
                  <c:v>-19.434999999999995</c:v>
                </c:pt>
                <c:pt idx="23146">
                  <c:v>-19.432999999999993</c:v>
                </c:pt>
                <c:pt idx="23147">
                  <c:v>-19.430999999999997</c:v>
                </c:pt>
                <c:pt idx="23148">
                  <c:v>-19.428999999999995</c:v>
                </c:pt>
                <c:pt idx="23149">
                  <c:v>-19.426999999999992</c:v>
                </c:pt>
                <c:pt idx="23150">
                  <c:v>-19.424999999999997</c:v>
                </c:pt>
                <c:pt idx="23151">
                  <c:v>-19.422999999999995</c:v>
                </c:pt>
                <c:pt idx="23152">
                  <c:v>-19.420999999999992</c:v>
                </c:pt>
                <c:pt idx="23153">
                  <c:v>-19.418999999999997</c:v>
                </c:pt>
                <c:pt idx="23154">
                  <c:v>-19.416999999999994</c:v>
                </c:pt>
                <c:pt idx="23155">
                  <c:v>-19.414999999999992</c:v>
                </c:pt>
                <c:pt idx="23156">
                  <c:v>-19.412999999999997</c:v>
                </c:pt>
                <c:pt idx="23157">
                  <c:v>-19.410999999999994</c:v>
                </c:pt>
                <c:pt idx="23158">
                  <c:v>-19.408999999999992</c:v>
                </c:pt>
                <c:pt idx="23159">
                  <c:v>-19.406999999999996</c:v>
                </c:pt>
                <c:pt idx="23160">
                  <c:v>-19.404999999999994</c:v>
                </c:pt>
                <c:pt idx="23161">
                  <c:v>-19.402999999999992</c:v>
                </c:pt>
                <c:pt idx="23162">
                  <c:v>-19.400999999999996</c:v>
                </c:pt>
                <c:pt idx="23163">
                  <c:v>-19.398999999999994</c:v>
                </c:pt>
                <c:pt idx="23164">
                  <c:v>-19.396999999999991</c:v>
                </c:pt>
                <c:pt idx="23165">
                  <c:v>-19.394999999999996</c:v>
                </c:pt>
                <c:pt idx="23166">
                  <c:v>-19.392999999999994</c:v>
                </c:pt>
                <c:pt idx="23167">
                  <c:v>-19.390999999999991</c:v>
                </c:pt>
                <c:pt idx="23168">
                  <c:v>-19.388999999999996</c:v>
                </c:pt>
                <c:pt idx="23169">
                  <c:v>-19.386999999999993</c:v>
                </c:pt>
                <c:pt idx="23170">
                  <c:v>-19.384999999999991</c:v>
                </c:pt>
                <c:pt idx="23171">
                  <c:v>-19.382999999999996</c:v>
                </c:pt>
                <c:pt idx="23172">
                  <c:v>-19.380999999999993</c:v>
                </c:pt>
                <c:pt idx="23173">
                  <c:v>-19.378999999999998</c:v>
                </c:pt>
                <c:pt idx="23174">
                  <c:v>-19.376999999999995</c:v>
                </c:pt>
                <c:pt idx="23175">
                  <c:v>-19.374999999999993</c:v>
                </c:pt>
                <c:pt idx="23176">
                  <c:v>-19.372999999999998</c:v>
                </c:pt>
                <c:pt idx="23177">
                  <c:v>-19.370999999999995</c:v>
                </c:pt>
                <c:pt idx="23178">
                  <c:v>-19.368999999999993</c:v>
                </c:pt>
                <c:pt idx="23179">
                  <c:v>-19.366999999999997</c:v>
                </c:pt>
                <c:pt idx="23180">
                  <c:v>-19.364999999999995</c:v>
                </c:pt>
                <c:pt idx="23181">
                  <c:v>-19.362999999999992</c:v>
                </c:pt>
                <c:pt idx="23182">
                  <c:v>-19.360999999999997</c:v>
                </c:pt>
                <c:pt idx="23183">
                  <c:v>-19.358999999999995</c:v>
                </c:pt>
                <c:pt idx="23184">
                  <c:v>-19.356999999999992</c:v>
                </c:pt>
                <c:pt idx="23185">
                  <c:v>-19.354999999999997</c:v>
                </c:pt>
                <c:pt idx="23186">
                  <c:v>-19.352999999999994</c:v>
                </c:pt>
                <c:pt idx="23187">
                  <c:v>-19.350999999999992</c:v>
                </c:pt>
                <c:pt idx="23188">
                  <c:v>-19.348999999999997</c:v>
                </c:pt>
                <c:pt idx="23189">
                  <c:v>-19.346999999999994</c:v>
                </c:pt>
                <c:pt idx="23190">
                  <c:v>-19.344999999999992</c:v>
                </c:pt>
                <c:pt idx="23191">
                  <c:v>-19.342999999999996</c:v>
                </c:pt>
                <c:pt idx="23192">
                  <c:v>-19.340999999999994</c:v>
                </c:pt>
                <c:pt idx="23193">
                  <c:v>-19.338999999999992</c:v>
                </c:pt>
                <c:pt idx="23194">
                  <c:v>-19.336999999999996</c:v>
                </c:pt>
                <c:pt idx="23195">
                  <c:v>-19.334999999999994</c:v>
                </c:pt>
                <c:pt idx="23196">
                  <c:v>-19.332999999999991</c:v>
                </c:pt>
                <c:pt idx="23197">
                  <c:v>-19.330999999999996</c:v>
                </c:pt>
                <c:pt idx="23198">
                  <c:v>-19.328999999999994</c:v>
                </c:pt>
                <c:pt idx="23199">
                  <c:v>-19.326999999999991</c:v>
                </c:pt>
                <c:pt idx="23200">
                  <c:v>-19.324999999999996</c:v>
                </c:pt>
                <c:pt idx="23201">
                  <c:v>-19.322999999999993</c:v>
                </c:pt>
                <c:pt idx="23202">
                  <c:v>-19.320999999999991</c:v>
                </c:pt>
                <c:pt idx="23203">
                  <c:v>-19.318999999999996</c:v>
                </c:pt>
                <c:pt idx="23204">
                  <c:v>-19.316999999999993</c:v>
                </c:pt>
                <c:pt idx="23205">
                  <c:v>-19.314999999999998</c:v>
                </c:pt>
                <c:pt idx="23206">
                  <c:v>-19.312999999999995</c:v>
                </c:pt>
                <c:pt idx="23207">
                  <c:v>-19.310999999999993</c:v>
                </c:pt>
                <c:pt idx="23208">
                  <c:v>-19.308999999999997</c:v>
                </c:pt>
                <c:pt idx="23209">
                  <c:v>-19.306999999999995</c:v>
                </c:pt>
                <c:pt idx="23210">
                  <c:v>-19.304999999999993</c:v>
                </c:pt>
                <c:pt idx="23211">
                  <c:v>-19.302999999999997</c:v>
                </c:pt>
                <c:pt idx="23212">
                  <c:v>-19.300999999999995</c:v>
                </c:pt>
                <c:pt idx="23213">
                  <c:v>-19.298999999999992</c:v>
                </c:pt>
                <c:pt idx="23214">
                  <c:v>-19.296999999999997</c:v>
                </c:pt>
                <c:pt idx="23215">
                  <c:v>-19.294999999999995</c:v>
                </c:pt>
                <c:pt idx="23216">
                  <c:v>-19.292999999999992</c:v>
                </c:pt>
                <c:pt idx="23217">
                  <c:v>-19.290999999999997</c:v>
                </c:pt>
                <c:pt idx="23218">
                  <c:v>-19.288999999999994</c:v>
                </c:pt>
                <c:pt idx="23219">
                  <c:v>-19.286999999999992</c:v>
                </c:pt>
                <c:pt idx="23220">
                  <c:v>-19.284999999999997</c:v>
                </c:pt>
                <c:pt idx="23221">
                  <c:v>-19.282999999999994</c:v>
                </c:pt>
                <c:pt idx="23222">
                  <c:v>-19.280999999999992</c:v>
                </c:pt>
                <c:pt idx="23223">
                  <c:v>-19.278999999999996</c:v>
                </c:pt>
                <c:pt idx="23224">
                  <c:v>-19.276999999999994</c:v>
                </c:pt>
                <c:pt idx="23225">
                  <c:v>-19.274999999999991</c:v>
                </c:pt>
                <c:pt idx="23226">
                  <c:v>-19.272999999999996</c:v>
                </c:pt>
                <c:pt idx="23227">
                  <c:v>-19.270999999999994</c:v>
                </c:pt>
                <c:pt idx="23228">
                  <c:v>-19.268999999999991</c:v>
                </c:pt>
                <c:pt idx="23229">
                  <c:v>-19.266999999999996</c:v>
                </c:pt>
                <c:pt idx="23230">
                  <c:v>-19.264999999999993</c:v>
                </c:pt>
                <c:pt idx="23231">
                  <c:v>-19.262999999999991</c:v>
                </c:pt>
                <c:pt idx="23232">
                  <c:v>-19.260999999999996</c:v>
                </c:pt>
                <c:pt idx="23233">
                  <c:v>-19.258999999999993</c:v>
                </c:pt>
                <c:pt idx="23234">
                  <c:v>-19.256999999999991</c:v>
                </c:pt>
                <c:pt idx="23235">
                  <c:v>-19.254999999999995</c:v>
                </c:pt>
                <c:pt idx="23236">
                  <c:v>-19.252999999999993</c:v>
                </c:pt>
                <c:pt idx="23237">
                  <c:v>-19.250999999999998</c:v>
                </c:pt>
                <c:pt idx="23238">
                  <c:v>-19.248999999999995</c:v>
                </c:pt>
                <c:pt idx="23239">
                  <c:v>-19.246999999999993</c:v>
                </c:pt>
                <c:pt idx="23240">
                  <c:v>-19.244999999999997</c:v>
                </c:pt>
                <c:pt idx="23241">
                  <c:v>-19.242999999999995</c:v>
                </c:pt>
                <c:pt idx="23242">
                  <c:v>-19.240999999999993</c:v>
                </c:pt>
                <c:pt idx="23243">
                  <c:v>-19.238999999999997</c:v>
                </c:pt>
                <c:pt idx="23244">
                  <c:v>-19.236999999999995</c:v>
                </c:pt>
                <c:pt idx="23245">
                  <c:v>-19.234999999999992</c:v>
                </c:pt>
                <c:pt idx="23246">
                  <c:v>-19.232999999999997</c:v>
                </c:pt>
                <c:pt idx="23247">
                  <c:v>-19.230999999999995</c:v>
                </c:pt>
                <c:pt idx="23248">
                  <c:v>-19.228999999999992</c:v>
                </c:pt>
                <c:pt idx="23249">
                  <c:v>-19.226999999999997</c:v>
                </c:pt>
                <c:pt idx="23250">
                  <c:v>-19.224999999999994</c:v>
                </c:pt>
                <c:pt idx="23251">
                  <c:v>-19.222999999999992</c:v>
                </c:pt>
                <c:pt idx="23252">
                  <c:v>-19.220999999999997</c:v>
                </c:pt>
                <c:pt idx="23253">
                  <c:v>-19.218999999999994</c:v>
                </c:pt>
                <c:pt idx="23254">
                  <c:v>-19.216999999999992</c:v>
                </c:pt>
                <c:pt idx="23255">
                  <c:v>-19.214999999999996</c:v>
                </c:pt>
                <c:pt idx="23256">
                  <c:v>-19.212999999999994</c:v>
                </c:pt>
                <c:pt idx="23257">
                  <c:v>-19.210999999999991</c:v>
                </c:pt>
                <c:pt idx="23258">
                  <c:v>-19.208999999999996</c:v>
                </c:pt>
                <c:pt idx="23259">
                  <c:v>-19.206999999999994</c:v>
                </c:pt>
                <c:pt idx="23260">
                  <c:v>-19.204999999999991</c:v>
                </c:pt>
                <c:pt idx="23261">
                  <c:v>-19.202999999999996</c:v>
                </c:pt>
                <c:pt idx="23262">
                  <c:v>-19.200999999999993</c:v>
                </c:pt>
                <c:pt idx="23263">
                  <c:v>-19.198999999999991</c:v>
                </c:pt>
                <c:pt idx="23264">
                  <c:v>-19.196999999999996</c:v>
                </c:pt>
                <c:pt idx="23265">
                  <c:v>-19.194999999999993</c:v>
                </c:pt>
                <c:pt idx="23266">
                  <c:v>-19.192999999999998</c:v>
                </c:pt>
                <c:pt idx="23267">
                  <c:v>-19.190999999999995</c:v>
                </c:pt>
                <c:pt idx="23268">
                  <c:v>-19.188999999999993</c:v>
                </c:pt>
                <c:pt idx="23269">
                  <c:v>-19.186999999999998</c:v>
                </c:pt>
                <c:pt idx="23270">
                  <c:v>-19.184999999999995</c:v>
                </c:pt>
                <c:pt idx="23271">
                  <c:v>-19.182999999999993</c:v>
                </c:pt>
                <c:pt idx="23272">
                  <c:v>-19.180999999999997</c:v>
                </c:pt>
                <c:pt idx="23273">
                  <c:v>-19.178999999999995</c:v>
                </c:pt>
                <c:pt idx="23274">
                  <c:v>-19.176999999999992</c:v>
                </c:pt>
                <c:pt idx="23275">
                  <c:v>-19.174999999999997</c:v>
                </c:pt>
                <c:pt idx="23276">
                  <c:v>-19.172999999999995</c:v>
                </c:pt>
                <c:pt idx="23277">
                  <c:v>-19.170999999999992</c:v>
                </c:pt>
                <c:pt idx="23278">
                  <c:v>-19.168999999999997</c:v>
                </c:pt>
                <c:pt idx="23279">
                  <c:v>-19.166999999999994</c:v>
                </c:pt>
                <c:pt idx="23280">
                  <c:v>-19.164999999999992</c:v>
                </c:pt>
                <c:pt idx="23281">
                  <c:v>-19.162999999999997</c:v>
                </c:pt>
                <c:pt idx="23282">
                  <c:v>-19.160999999999994</c:v>
                </c:pt>
                <c:pt idx="23283">
                  <c:v>-19.158999999999992</c:v>
                </c:pt>
                <c:pt idx="23284">
                  <c:v>-19.156999999999996</c:v>
                </c:pt>
                <c:pt idx="23285">
                  <c:v>-19.154999999999994</c:v>
                </c:pt>
                <c:pt idx="23286">
                  <c:v>-19.152999999999992</c:v>
                </c:pt>
                <c:pt idx="23287">
                  <c:v>-19.150999999999996</c:v>
                </c:pt>
                <c:pt idx="23288">
                  <c:v>-19.148999999999994</c:v>
                </c:pt>
                <c:pt idx="23289">
                  <c:v>-19.146999999999991</c:v>
                </c:pt>
                <c:pt idx="23290">
                  <c:v>-19.144999999999996</c:v>
                </c:pt>
                <c:pt idx="23291">
                  <c:v>-19.142999999999994</c:v>
                </c:pt>
                <c:pt idx="23292">
                  <c:v>-19.140999999999991</c:v>
                </c:pt>
                <c:pt idx="23293">
                  <c:v>-19.138999999999996</c:v>
                </c:pt>
                <c:pt idx="23294">
                  <c:v>-19.136999999999993</c:v>
                </c:pt>
                <c:pt idx="23295">
                  <c:v>-19.134999999999991</c:v>
                </c:pt>
                <c:pt idx="23296">
                  <c:v>-19.132999999999996</c:v>
                </c:pt>
                <c:pt idx="23297">
                  <c:v>-19.130999999999993</c:v>
                </c:pt>
                <c:pt idx="23298">
                  <c:v>-19.128999999999998</c:v>
                </c:pt>
                <c:pt idx="23299">
                  <c:v>-19.126999999999995</c:v>
                </c:pt>
                <c:pt idx="23300">
                  <c:v>-19.124999999999993</c:v>
                </c:pt>
                <c:pt idx="23301">
                  <c:v>-19.122999999999998</c:v>
                </c:pt>
                <c:pt idx="23302">
                  <c:v>-19.120999999999995</c:v>
                </c:pt>
                <c:pt idx="23303">
                  <c:v>-19.118999999999993</c:v>
                </c:pt>
                <c:pt idx="23304">
                  <c:v>-19.116999999999997</c:v>
                </c:pt>
                <c:pt idx="23305">
                  <c:v>-19.114999999999995</c:v>
                </c:pt>
                <c:pt idx="23306">
                  <c:v>-19.112999999999992</c:v>
                </c:pt>
                <c:pt idx="23307">
                  <c:v>-19.110999999999997</c:v>
                </c:pt>
                <c:pt idx="23308">
                  <c:v>-19.108999999999995</c:v>
                </c:pt>
                <c:pt idx="23309">
                  <c:v>-19.106999999999992</c:v>
                </c:pt>
                <c:pt idx="23310">
                  <c:v>-19.104999999999997</c:v>
                </c:pt>
                <c:pt idx="23311">
                  <c:v>-19.102999999999994</c:v>
                </c:pt>
                <c:pt idx="23312">
                  <c:v>-19.100999999999992</c:v>
                </c:pt>
                <c:pt idx="23313">
                  <c:v>-19.098999999999997</c:v>
                </c:pt>
                <c:pt idx="23314">
                  <c:v>-19.096999999999994</c:v>
                </c:pt>
                <c:pt idx="23315">
                  <c:v>-19.094999999999992</c:v>
                </c:pt>
                <c:pt idx="23316">
                  <c:v>-19.092999999999996</c:v>
                </c:pt>
                <c:pt idx="23317">
                  <c:v>-19.090999999999994</c:v>
                </c:pt>
                <c:pt idx="23318">
                  <c:v>-19.088999999999992</c:v>
                </c:pt>
                <c:pt idx="23319">
                  <c:v>-19.086999999999996</c:v>
                </c:pt>
                <c:pt idx="23320">
                  <c:v>-19.084999999999994</c:v>
                </c:pt>
                <c:pt idx="23321">
                  <c:v>-19.082999999999991</c:v>
                </c:pt>
                <c:pt idx="23322">
                  <c:v>-19.080999999999996</c:v>
                </c:pt>
                <c:pt idx="23323">
                  <c:v>-19.078999999999994</c:v>
                </c:pt>
                <c:pt idx="23324">
                  <c:v>-19.076999999999991</c:v>
                </c:pt>
                <c:pt idx="23325">
                  <c:v>-19.074999999999996</c:v>
                </c:pt>
                <c:pt idx="23326">
                  <c:v>-19.072999999999993</c:v>
                </c:pt>
                <c:pt idx="23327">
                  <c:v>-19.070999999999991</c:v>
                </c:pt>
                <c:pt idx="23328">
                  <c:v>-19.068999999999996</c:v>
                </c:pt>
                <c:pt idx="23329">
                  <c:v>-19.066999999999993</c:v>
                </c:pt>
                <c:pt idx="23330">
                  <c:v>-19.064999999999998</c:v>
                </c:pt>
                <c:pt idx="23331">
                  <c:v>-19.062999999999995</c:v>
                </c:pt>
                <c:pt idx="23332">
                  <c:v>-19.060999999999993</c:v>
                </c:pt>
                <c:pt idx="23333">
                  <c:v>-19.058999999999997</c:v>
                </c:pt>
                <c:pt idx="23334">
                  <c:v>-19.056999999999995</c:v>
                </c:pt>
                <c:pt idx="23335">
                  <c:v>-19.054999999999993</c:v>
                </c:pt>
                <c:pt idx="23336">
                  <c:v>-19.052999999999997</c:v>
                </c:pt>
                <c:pt idx="23337">
                  <c:v>-19.050999999999995</c:v>
                </c:pt>
                <c:pt idx="23338">
                  <c:v>-19.048999999999992</c:v>
                </c:pt>
                <c:pt idx="23339">
                  <c:v>-19.046999999999997</c:v>
                </c:pt>
                <c:pt idx="23340">
                  <c:v>-19.044999999999995</c:v>
                </c:pt>
                <c:pt idx="23341">
                  <c:v>-19.042999999999992</c:v>
                </c:pt>
                <c:pt idx="23342">
                  <c:v>-19.040999999999997</c:v>
                </c:pt>
                <c:pt idx="23343">
                  <c:v>-19.038999999999994</c:v>
                </c:pt>
                <c:pt idx="23344">
                  <c:v>-19.036999999999992</c:v>
                </c:pt>
                <c:pt idx="23345">
                  <c:v>-19.034999999999997</c:v>
                </c:pt>
                <c:pt idx="23346">
                  <c:v>-19.032999999999994</c:v>
                </c:pt>
                <c:pt idx="23347">
                  <c:v>-19.030999999999992</c:v>
                </c:pt>
                <c:pt idx="23348">
                  <c:v>-19.028999999999996</c:v>
                </c:pt>
                <c:pt idx="23349">
                  <c:v>-19.026999999999994</c:v>
                </c:pt>
                <c:pt idx="23350">
                  <c:v>-19.024999999999991</c:v>
                </c:pt>
                <c:pt idx="23351">
                  <c:v>-19.022999999999996</c:v>
                </c:pt>
                <c:pt idx="23352">
                  <c:v>-19.020999999999994</c:v>
                </c:pt>
                <c:pt idx="23353">
                  <c:v>-19.018999999999991</c:v>
                </c:pt>
                <c:pt idx="23354">
                  <c:v>-19.016999999999996</c:v>
                </c:pt>
                <c:pt idx="23355">
                  <c:v>-19.014999999999993</c:v>
                </c:pt>
                <c:pt idx="23356">
                  <c:v>-19.012999999999991</c:v>
                </c:pt>
                <c:pt idx="23357">
                  <c:v>-19.010999999999996</c:v>
                </c:pt>
                <c:pt idx="23358">
                  <c:v>-19.008999999999993</c:v>
                </c:pt>
                <c:pt idx="23359">
                  <c:v>-19.006999999999991</c:v>
                </c:pt>
                <c:pt idx="23360">
                  <c:v>-19.004999999999995</c:v>
                </c:pt>
                <c:pt idx="23361">
                  <c:v>-19.002999999999993</c:v>
                </c:pt>
                <c:pt idx="23362">
                  <c:v>-19.000999999999998</c:v>
                </c:pt>
                <c:pt idx="23363">
                  <c:v>-18.998999999999995</c:v>
                </c:pt>
                <c:pt idx="23364">
                  <c:v>-18.996999999999993</c:v>
                </c:pt>
                <c:pt idx="23365">
                  <c:v>-18.994999999999997</c:v>
                </c:pt>
                <c:pt idx="23366">
                  <c:v>-18.992999999999995</c:v>
                </c:pt>
                <c:pt idx="23367">
                  <c:v>-18.990999999999993</c:v>
                </c:pt>
                <c:pt idx="23368">
                  <c:v>-18.988999999999997</c:v>
                </c:pt>
                <c:pt idx="23369">
                  <c:v>-18.986999999999995</c:v>
                </c:pt>
                <c:pt idx="23370">
                  <c:v>-18.984999999999992</c:v>
                </c:pt>
                <c:pt idx="23371">
                  <c:v>-18.982999999999997</c:v>
                </c:pt>
                <c:pt idx="23372">
                  <c:v>-18.980999999999995</c:v>
                </c:pt>
                <c:pt idx="23373">
                  <c:v>-18.978999999999992</c:v>
                </c:pt>
                <c:pt idx="23374">
                  <c:v>-18.976999999999997</c:v>
                </c:pt>
                <c:pt idx="23375">
                  <c:v>-18.974999999999994</c:v>
                </c:pt>
                <c:pt idx="23376">
                  <c:v>-18.972999999999992</c:v>
                </c:pt>
                <c:pt idx="23377">
                  <c:v>-18.970999999999997</c:v>
                </c:pt>
                <c:pt idx="23378">
                  <c:v>-18.968999999999994</c:v>
                </c:pt>
                <c:pt idx="23379">
                  <c:v>-18.966999999999992</c:v>
                </c:pt>
                <c:pt idx="23380">
                  <c:v>-18.964999999999996</c:v>
                </c:pt>
                <c:pt idx="23381">
                  <c:v>-18.962999999999994</c:v>
                </c:pt>
                <c:pt idx="23382">
                  <c:v>-18.960999999999991</c:v>
                </c:pt>
                <c:pt idx="23383">
                  <c:v>-18.958999999999996</c:v>
                </c:pt>
                <c:pt idx="23384">
                  <c:v>-18.956999999999994</c:v>
                </c:pt>
                <c:pt idx="23385">
                  <c:v>-18.954999999999991</c:v>
                </c:pt>
                <c:pt idx="23386">
                  <c:v>-18.952999999999996</c:v>
                </c:pt>
                <c:pt idx="23387">
                  <c:v>-18.950999999999993</c:v>
                </c:pt>
                <c:pt idx="23388">
                  <c:v>-18.948999999999991</c:v>
                </c:pt>
                <c:pt idx="23389">
                  <c:v>-18.946999999999996</c:v>
                </c:pt>
                <c:pt idx="23390">
                  <c:v>-18.944999999999993</c:v>
                </c:pt>
                <c:pt idx="23391">
                  <c:v>-18.942999999999998</c:v>
                </c:pt>
                <c:pt idx="23392">
                  <c:v>-18.940999999999995</c:v>
                </c:pt>
                <c:pt idx="23393">
                  <c:v>-18.938999999999993</c:v>
                </c:pt>
                <c:pt idx="23394">
                  <c:v>-18.936999999999998</c:v>
                </c:pt>
                <c:pt idx="23395">
                  <c:v>-18.934999999999995</c:v>
                </c:pt>
                <c:pt idx="23396">
                  <c:v>-18.932999999999993</c:v>
                </c:pt>
                <c:pt idx="23397">
                  <c:v>-18.930999999999997</c:v>
                </c:pt>
                <c:pt idx="23398">
                  <c:v>-18.928999999999995</c:v>
                </c:pt>
                <c:pt idx="23399">
                  <c:v>-18.926999999999992</c:v>
                </c:pt>
                <c:pt idx="23400">
                  <c:v>-18.924999999999997</c:v>
                </c:pt>
                <c:pt idx="23401">
                  <c:v>-18.922999999999995</c:v>
                </c:pt>
                <c:pt idx="23402">
                  <c:v>-18.920999999999992</c:v>
                </c:pt>
                <c:pt idx="23403">
                  <c:v>-18.918999999999997</c:v>
                </c:pt>
                <c:pt idx="23404">
                  <c:v>-18.916999999999994</c:v>
                </c:pt>
                <c:pt idx="23405">
                  <c:v>-18.914999999999992</c:v>
                </c:pt>
                <c:pt idx="23406">
                  <c:v>-18.912999999999997</c:v>
                </c:pt>
                <c:pt idx="23407">
                  <c:v>-18.910999999999994</c:v>
                </c:pt>
                <c:pt idx="23408">
                  <c:v>-18.908999999999992</c:v>
                </c:pt>
                <c:pt idx="23409">
                  <c:v>-18.906999999999996</c:v>
                </c:pt>
                <c:pt idx="23410">
                  <c:v>-18.904999999999994</c:v>
                </c:pt>
                <c:pt idx="23411">
                  <c:v>-18.902999999999992</c:v>
                </c:pt>
                <c:pt idx="23412">
                  <c:v>-18.900999999999996</c:v>
                </c:pt>
                <c:pt idx="23413">
                  <c:v>-18.898999999999994</c:v>
                </c:pt>
                <c:pt idx="23414">
                  <c:v>-18.896999999999991</c:v>
                </c:pt>
                <c:pt idx="23415">
                  <c:v>-18.894999999999996</c:v>
                </c:pt>
                <c:pt idx="23416">
                  <c:v>-18.892999999999994</c:v>
                </c:pt>
                <c:pt idx="23417">
                  <c:v>-18.890999999999991</c:v>
                </c:pt>
                <c:pt idx="23418">
                  <c:v>-18.888999999999996</c:v>
                </c:pt>
                <c:pt idx="23419">
                  <c:v>-18.886999999999993</c:v>
                </c:pt>
                <c:pt idx="23420">
                  <c:v>-18.884999999999991</c:v>
                </c:pt>
                <c:pt idx="23421">
                  <c:v>-18.882999999999996</c:v>
                </c:pt>
                <c:pt idx="23422">
                  <c:v>-18.880999999999993</c:v>
                </c:pt>
                <c:pt idx="23423">
                  <c:v>-18.878999999999998</c:v>
                </c:pt>
                <c:pt idx="23424">
                  <c:v>-18.876999999999995</c:v>
                </c:pt>
                <c:pt idx="23425">
                  <c:v>-18.874999999999993</c:v>
                </c:pt>
                <c:pt idx="23426">
                  <c:v>-18.872999999999998</c:v>
                </c:pt>
                <c:pt idx="23427">
                  <c:v>-18.870999999999995</c:v>
                </c:pt>
                <c:pt idx="23428">
                  <c:v>-18.868999999999993</c:v>
                </c:pt>
                <c:pt idx="23429">
                  <c:v>-18.866999999999997</c:v>
                </c:pt>
                <c:pt idx="23430">
                  <c:v>-18.864999999999995</c:v>
                </c:pt>
                <c:pt idx="23431">
                  <c:v>-18.862999999999992</c:v>
                </c:pt>
                <c:pt idx="23432">
                  <c:v>-18.860999999999997</c:v>
                </c:pt>
                <c:pt idx="23433">
                  <c:v>-18.858999999999995</c:v>
                </c:pt>
                <c:pt idx="23434">
                  <c:v>-18.856999999999992</c:v>
                </c:pt>
                <c:pt idx="23435">
                  <c:v>-18.854999999999997</c:v>
                </c:pt>
                <c:pt idx="23436">
                  <c:v>-18.852999999999994</c:v>
                </c:pt>
                <c:pt idx="23437">
                  <c:v>-18.850999999999992</c:v>
                </c:pt>
                <c:pt idx="23438">
                  <c:v>-18.848999999999997</c:v>
                </c:pt>
                <c:pt idx="23439">
                  <c:v>-18.846999999999994</c:v>
                </c:pt>
                <c:pt idx="23440">
                  <c:v>-18.844999999999992</c:v>
                </c:pt>
                <c:pt idx="23441">
                  <c:v>-18.842999999999996</c:v>
                </c:pt>
                <c:pt idx="23442">
                  <c:v>-18.840999999999994</c:v>
                </c:pt>
                <c:pt idx="23443">
                  <c:v>-18.838999999999992</c:v>
                </c:pt>
                <c:pt idx="23444">
                  <c:v>-18.836999999999996</c:v>
                </c:pt>
                <c:pt idx="23445">
                  <c:v>-18.834999999999994</c:v>
                </c:pt>
                <c:pt idx="23446">
                  <c:v>-18.832999999999991</c:v>
                </c:pt>
                <c:pt idx="23447">
                  <c:v>-18.830999999999996</c:v>
                </c:pt>
                <c:pt idx="23448">
                  <c:v>-18.828999999999994</c:v>
                </c:pt>
                <c:pt idx="23449">
                  <c:v>-18.826999999999991</c:v>
                </c:pt>
                <c:pt idx="23450">
                  <c:v>-18.824999999999996</c:v>
                </c:pt>
                <c:pt idx="23451">
                  <c:v>-18.822999999999993</c:v>
                </c:pt>
                <c:pt idx="23452">
                  <c:v>-18.820999999999991</c:v>
                </c:pt>
                <c:pt idx="23453">
                  <c:v>-18.818999999999996</c:v>
                </c:pt>
                <c:pt idx="23454">
                  <c:v>-18.816999999999993</c:v>
                </c:pt>
                <c:pt idx="23455">
                  <c:v>-18.814999999999998</c:v>
                </c:pt>
                <c:pt idx="23456">
                  <c:v>-18.812999999999995</c:v>
                </c:pt>
                <c:pt idx="23457">
                  <c:v>-18.810999999999993</c:v>
                </c:pt>
                <c:pt idx="23458">
                  <c:v>-18.808999999999997</c:v>
                </c:pt>
                <c:pt idx="23459">
                  <c:v>-18.806999999999995</c:v>
                </c:pt>
                <c:pt idx="23460">
                  <c:v>-18.804999999999993</c:v>
                </c:pt>
                <c:pt idx="23461">
                  <c:v>-18.802999999999997</c:v>
                </c:pt>
                <c:pt idx="23462">
                  <c:v>-18.800999999999995</c:v>
                </c:pt>
                <c:pt idx="23463">
                  <c:v>-18.798999999999992</c:v>
                </c:pt>
                <c:pt idx="23464">
                  <c:v>-18.796999999999997</c:v>
                </c:pt>
                <c:pt idx="23465">
                  <c:v>-18.794999999999995</c:v>
                </c:pt>
                <c:pt idx="23466">
                  <c:v>-18.792999999999992</c:v>
                </c:pt>
                <c:pt idx="23467">
                  <c:v>-18.790999999999997</c:v>
                </c:pt>
                <c:pt idx="23468">
                  <c:v>-18.788999999999994</c:v>
                </c:pt>
                <c:pt idx="23469">
                  <c:v>-18.786999999999992</c:v>
                </c:pt>
                <c:pt idx="23470">
                  <c:v>-18.784999999999997</c:v>
                </c:pt>
                <c:pt idx="23471">
                  <c:v>-18.782999999999994</c:v>
                </c:pt>
                <c:pt idx="23472">
                  <c:v>-18.780999999999992</c:v>
                </c:pt>
                <c:pt idx="23473">
                  <c:v>-18.778999999999996</c:v>
                </c:pt>
                <c:pt idx="23474">
                  <c:v>-18.776999999999994</c:v>
                </c:pt>
                <c:pt idx="23475">
                  <c:v>-18.774999999999991</c:v>
                </c:pt>
                <c:pt idx="23476">
                  <c:v>-18.772999999999996</c:v>
                </c:pt>
                <c:pt idx="23477">
                  <c:v>-18.770999999999994</c:v>
                </c:pt>
                <c:pt idx="23478">
                  <c:v>-18.768999999999991</c:v>
                </c:pt>
                <c:pt idx="23479">
                  <c:v>-18.766999999999996</c:v>
                </c:pt>
                <c:pt idx="23480">
                  <c:v>-18.764999999999993</c:v>
                </c:pt>
                <c:pt idx="23481">
                  <c:v>-18.762999999999991</c:v>
                </c:pt>
                <c:pt idx="23482">
                  <c:v>-18.760999999999996</c:v>
                </c:pt>
                <c:pt idx="23483">
                  <c:v>-18.758999999999993</c:v>
                </c:pt>
                <c:pt idx="23484">
                  <c:v>-18.756999999999991</c:v>
                </c:pt>
                <c:pt idx="23485">
                  <c:v>-18.754999999999995</c:v>
                </c:pt>
                <c:pt idx="23486">
                  <c:v>-18.752999999999993</c:v>
                </c:pt>
                <c:pt idx="23487">
                  <c:v>-18.750999999999998</c:v>
                </c:pt>
                <c:pt idx="23488">
                  <c:v>-18.748999999999995</c:v>
                </c:pt>
                <c:pt idx="23489">
                  <c:v>-18.746999999999993</c:v>
                </c:pt>
                <c:pt idx="23490">
                  <c:v>-18.744999999999997</c:v>
                </c:pt>
                <c:pt idx="23491">
                  <c:v>-18.742999999999995</c:v>
                </c:pt>
                <c:pt idx="23492">
                  <c:v>-18.740999999999993</c:v>
                </c:pt>
                <c:pt idx="23493">
                  <c:v>-18.738999999999997</c:v>
                </c:pt>
                <c:pt idx="23494">
                  <c:v>-18.736999999999995</c:v>
                </c:pt>
                <c:pt idx="23495">
                  <c:v>-18.734999999999992</c:v>
                </c:pt>
                <c:pt idx="23496">
                  <c:v>-18.732999999999997</c:v>
                </c:pt>
                <c:pt idx="23497">
                  <c:v>-18.730999999999995</c:v>
                </c:pt>
                <c:pt idx="23498">
                  <c:v>-18.728999999999992</c:v>
                </c:pt>
                <c:pt idx="23499">
                  <c:v>-18.726999999999997</c:v>
                </c:pt>
                <c:pt idx="23500">
                  <c:v>-18.724999999999994</c:v>
                </c:pt>
                <c:pt idx="23501">
                  <c:v>-18.722999999999992</c:v>
                </c:pt>
                <c:pt idx="23502">
                  <c:v>-18.720999999999997</c:v>
                </c:pt>
                <c:pt idx="23503">
                  <c:v>-18.718999999999994</c:v>
                </c:pt>
                <c:pt idx="23504">
                  <c:v>-18.716999999999992</c:v>
                </c:pt>
                <c:pt idx="23505">
                  <c:v>-18.714999999999996</c:v>
                </c:pt>
                <c:pt idx="23506">
                  <c:v>-18.712999999999994</c:v>
                </c:pt>
                <c:pt idx="23507">
                  <c:v>-18.710999999999991</c:v>
                </c:pt>
                <c:pt idx="23508">
                  <c:v>-18.708999999999996</c:v>
                </c:pt>
                <c:pt idx="23509">
                  <c:v>-18.706999999999994</c:v>
                </c:pt>
                <c:pt idx="23510">
                  <c:v>-18.704999999999991</c:v>
                </c:pt>
                <c:pt idx="23511">
                  <c:v>-18.702999999999996</c:v>
                </c:pt>
                <c:pt idx="23512">
                  <c:v>-18.700999999999993</c:v>
                </c:pt>
                <c:pt idx="23513">
                  <c:v>-18.698999999999991</c:v>
                </c:pt>
                <c:pt idx="23514">
                  <c:v>-18.696999999999996</c:v>
                </c:pt>
                <c:pt idx="23515">
                  <c:v>-18.694999999999993</c:v>
                </c:pt>
                <c:pt idx="23516">
                  <c:v>-18.692999999999998</c:v>
                </c:pt>
                <c:pt idx="23517">
                  <c:v>-18.690999999999995</c:v>
                </c:pt>
                <c:pt idx="23518">
                  <c:v>-18.688999999999993</c:v>
                </c:pt>
                <c:pt idx="23519">
                  <c:v>-18.686999999999998</c:v>
                </c:pt>
                <c:pt idx="23520">
                  <c:v>-18.684999999999995</c:v>
                </c:pt>
                <c:pt idx="23521">
                  <c:v>-18.682999999999993</c:v>
                </c:pt>
                <c:pt idx="23522">
                  <c:v>-18.680999999999997</c:v>
                </c:pt>
                <c:pt idx="23523">
                  <c:v>-18.678999999999995</c:v>
                </c:pt>
                <c:pt idx="23524">
                  <c:v>-18.676999999999992</c:v>
                </c:pt>
                <c:pt idx="23525">
                  <c:v>-18.674999999999997</c:v>
                </c:pt>
                <c:pt idx="23526">
                  <c:v>-18.672999999999995</c:v>
                </c:pt>
                <c:pt idx="23527">
                  <c:v>-18.670999999999992</c:v>
                </c:pt>
                <c:pt idx="23528">
                  <c:v>-18.668999999999997</c:v>
                </c:pt>
                <c:pt idx="23529">
                  <c:v>-18.666999999999994</c:v>
                </c:pt>
                <c:pt idx="23530">
                  <c:v>-18.664999999999992</c:v>
                </c:pt>
                <c:pt idx="23531">
                  <c:v>-18.662999999999997</c:v>
                </c:pt>
                <c:pt idx="23532">
                  <c:v>-18.660999999999994</c:v>
                </c:pt>
                <c:pt idx="23533">
                  <c:v>-18.658999999999992</c:v>
                </c:pt>
                <c:pt idx="23534">
                  <c:v>-18.656999999999996</c:v>
                </c:pt>
                <c:pt idx="23535">
                  <c:v>-18.654999999999994</c:v>
                </c:pt>
                <c:pt idx="23536">
                  <c:v>-18.652999999999992</c:v>
                </c:pt>
                <c:pt idx="23537">
                  <c:v>-18.650999999999996</c:v>
                </c:pt>
                <c:pt idx="23538">
                  <c:v>-18.648999999999994</c:v>
                </c:pt>
                <c:pt idx="23539">
                  <c:v>-18.646999999999991</c:v>
                </c:pt>
                <c:pt idx="23540">
                  <c:v>-18.644999999999996</c:v>
                </c:pt>
                <c:pt idx="23541">
                  <c:v>-18.642999999999994</c:v>
                </c:pt>
                <c:pt idx="23542">
                  <c:v>-18.640999999999991</c:v>
                </c:pt>
                <c:pt idx="23543">
                  <c:v>-18.638999999999996</c:v>
                </c:pt>
                <c:pt idx="23544">
                  <c:v>-18.636999999999993</c:v>
                </c:pt>
                <c:pt idx="23545">
                  <c:v>-18.634999999999991</c:v>
                </c:pt>
                <c:pt idx="23546">
                  <c:v>-18.632999999999996</c:v>
                </c:pt>
                <c:pt idx="23547">
                  <c:v>-18.630999999999993</c:v>
                </c:pt>
                <c:pt idx="23548">
                  <c:v>-18.628999999999998</c:v>
                </c:pt>
                <c:pt idx="23549">
                  <c:v>-18.626999999999995</c:v>
                </c:pt>
                <c:pt idx="23550">
                  <c:v>-18.624999999999993</c:v>
                </c:pt>
                <c:pt idx="23551">
                  <c:v>-18.622999999999998</c:v>
                </c:pt>
                <c:pt idx="23552">
                  <c:v>-18.620999999999995</c:v>
                </c:pt>
                <c:pt idx="23553">
                  <c:v>-18.618999999999993</c:v>
                </c:pt>
                <c:pt idx="23554">
                  <c:v>-18.616999999999997</c:v>
                </c:pt>
                <c:pt idx="23555">
                  <c:v>-18.614999999999995</c:v>
                </c:pt>
                <c:pt idx="23556">
                  <c:v>-18.612999999999992</c:v>
                </c:pt>
                <c:pt idx="23557">
                  <c:v>-18.610999999999997</c:v>
                </c:pt>
                <c:pt idx="23558">
                  <c:v>-18.608999999999995</c:v>
                </c:pt>
                <c:pt idx="23559">
                  <c:v>-18.606999999999992</c:v>
                </c:pt>
                <c:pt idx="23560">
                  <c:v>-18.604999999999997</c:v>
                </c:pt>
                <c:pt idx="23561">
                  <c:v>-18.602999999999994</c:v>
                </c:pt>
                <c:pt idx="23562">
                  <c:v>-18.600999999999992</c:v>
                </c:pt>
                <c:pt idx="23563">
                  <c:v>-18.598999999999997</c:v>
                </c:pt>
                <c:pt idx="23564">
                  <c:v>-18.596999999999994</c:v>
                </c:pt>
                <c:pt idx="23565">
                  <c:v>-18.594999999999992</c:v>
                </c:pt>
                <c:pt idx="23566">
                  <c:v>-18.592999999999996</c:v>
                </c:pt>
                <c:pt idx="23567">
                  <c:v>-18.590999999999994</c:v>
                </c:pt>
                <c:pt idx="23568">
                  <c:v>-18.588999999999992</c:v>
                </c:pt>
                <c:pt idx="23569">
                  <c:v>-18.586999999999996</c:v>
                </c:pt>
                <c:pt idx="23570">
                  <c:v>-18.584999999999994</c:v>
                </c:pt>
                <c:pt idx="23571">
                  <c:v>-18.582999999999991</c:v>
                </c:pt>
                <c:pt idx="23572">
                  <c:v>-18.580999999999996</c:v>
                </c:pt>
                <c:pt idx="23573">
                  <c:v>-18.578999999999994</c:v>
                </c:pt>
                <c:pt idx="23574">
                  <c:v>-18.576999999999991</c:v>
                </c:pt>
                <c:pt idx="23575">
                  <c:v>-18.574999999999996</c:v>
                </c:pt>
                <c:pt idx="23576">
                  <c:v>-18.572999999999993</c:v>
                </c:pt>
                <c:pt idx="23577">
                  <c:v>-18.570999999999991</c:v>
                </c:pt>
                <c:pt idx="23578">
                  <c:v>-18.568999999999996</c:v>
                </c:pt>
                <c:pt idx="23579">
                  <c:v>-18.566999999999993</c:v>
                </c:pt>
                <c:pt idx="23580">
                  <c:v>-18.564999999999998</c:v>
                </c:pt>
                <c:pt idx="23581">
                  <c:v>-18.562999999999995</c:v>
                </c:pt>
                <c:pt idx="23582">
                  <c:v>-18.560999999999993</c:v>
                </c:pt>
                <c:pt idx="23583">
                  <c:v>-18.558999999999997</c:v>
                </c:pt>
                <c:pt idx="23584">
                  <c:v>-18.556999999999995</c:v>
                </c:pt>
                <c:pt idx="23585">
                  <c:v>-18.554999999999993</c:v>
                </c:pt>
                <c:pt idx="23586">
                  <c:v>-18.552999999999997</c:v>
                </c:pt>
                <c:pt idx="23587">
                  <c:v>-18.550999999999995</c:v>
                </c:pt>
                <c:pt idx="23588">
                  <c:v>-18.548999999999992</c:v>
                </c:pt>
                <c:pt idx="23589">
                  <c:v>-18.546999999999997</c:v>
                </c:pt>
                <c:pt idx="23590">
                  <c:v>-18.544999999999995</c:v>
                </c:pt>
                <c:pt idx="23591">
                  <c:v>-18.542999999999992</c:v>
                </c:pt>
                <c:pt idx="23592">
                  <c:v>-18.540999999999997</c:v>
                </c:pt>
                <c:pt idx="23593">
                  <c:v>-18.538999999999994</c:v>
                </c:pt>
                <c:pt idx="23594">
                  <c:v>-18.536999999999992</c:v>
                </c:pt>
                <c:pt idx="23595">
                  <c:v>-18.534999999999997</c:v>
                </c:pt>
                <c:pt idx="23596">
                  <c:v>-18.532999999999994</c:v>
                </c:pt>
                <c:pt idx="23597">
                  <c:v>-18.530999999999992</c:v>
                </c:pt>
                <c:pt idx="23598">
                  <c:v>-18.528999999999996</c:v>
                </c:pt>
                <c:pt idx="23599">
                  <c:v>-18.526999999999994</c:v>
                </c:pt>
                <c:pt idx="23600">
                  <c:v>-18.524999999999991</c:v>
                </c:pt>
                <c:pt idx="23601">
                  <c:v>-18.522999999999996</c:v>
                </c:pt>
                <c:pt idx="23602">
                  <c:v>-18.520999999999994</c:v>
                </c:pt>
                <c:pt idx="23603">
                  <c:v>-18.518999999999991</c:v>
                </c:pt>
                <c:pt idx="23604">
                  <c:v>-18.516999999999996</c:v>
                </c:pt>
                <c:pt idx="23605">
                  <c:v>-18.514999999999993</c:v>
                </c:pt>
                <c:pt idx="23606">
                  <c:v>-18.512999999999991</c:v>
                </c:pt>
                <c:pt idx="23607">
                  <c:v>-18.510999999999996</c:v>
                </c:pt>
                <c:pt idx="23608">
                  <c:v>-18.508999999999993</c:v>
                </c:pt>
                <c:pt idx="23609">
                  <c:v>-18.506999999999991</c:v>
                </c:pt>
                <c:pt idx="23610">
                  <c:v>-18.504999999999995</c:v>
                </c:pt>
                <c:pt idx="23611">
                  <c:v>-18.502999999999993</c:v>
                </c:pt>
                <c:pt idx="23612">
                  <c:v>-18.500999999999998</c:v>
                </c:pt>
                <c:pt idx="23613">
                  <c:v>-18.498999999999995</c:v>
                </c:pt>
                <c:pt idx="23614">
                  <c:v>-18.496999999999993</c:v>
                </c:pt>
                <c:pt idx="23615">
                  <c:v>-18.494999999999997</c:v>
                </c:pt>
                <c:pt idx="23616">
                  <c:v>-18.492999999999995</c:v>
                </c:pt>
                <c:pt idx="23617">
                  <c:v>-18.490999999999993</c:v>
                </c:pt>
                <c:pt idx="23618">
                  <c:v>-18.488999999999997</c:v>
                </c:pt>
                <c:pt idx="23619">
                  <c:v>-18.486999999999995</c:v>
                </c:pt>
                <c:pt idx="23620">
                  <c:v>-18.484999999999992</c:v>
                </c:pt>
                <c:pt idx="23621">
                  <c:v>-18.482999999999997</c:v>
                </c:pt>
                <c:pt idx="23622">
                  <c:v>-18.480999999999995</c:v>
                </c:pt>
                <c:pt idx="23623">
                  <c:v>-18.478999999999992</c:v>
                </c:pt>
                <c:pt idx="23624">
                  <c:v>-18.476999999999997</c:v>
                </c:pt>
                <c:pt idx="23625">
                  <c:v>-18.474999999999994</c:v>
                </c:pt>
                <c:pt idx="23626">
                  <c:v>-18.472999999999992</c:v>
                </c:pt>
                <c:pt idx="23627">
                  <c:v>-18.470999999999997</c:v>
                </c:pt>
                <c:pt idx="23628">
                  <c:v>-18.468999999999994</c:v>
                </c:pt>
                <c:pt idx="23629">
                  <c:v>-18.466999999999992</c:v>
                </c:pt>
                <c:pt idx="23630">
                  <c:v>-18.464999999999996</c:v>
                </c:pt>
                <c:pt idx="23631">
                  <c:v>-18.462999999999994</c:v>
                </c:pt>
                <c:pt idx="23632">
                  <c:v>-18.460999999999991</c:v>
                </c:pt>
                <c:pt idx="23633">
                  <c:v>-18.458999999999996</c:v>
                </c:pt>
                <c:pt idx="23634">
                  <c:v>-18.456999999999994</c:v>
                </c:pt>
                <c:pt idx="23635">
                  <c:v>-18.454999999999991</c:v>
                </c:pt>
                <c:pt idx="23636">
                  <c:v>-18.452999999999996</c:v>
                </c:pt>
                <c:pt idx="23637">
                  <c:v>-18.450999999999993</c:v>
                </c:pt>
                <c:pt idx="23638">
                  <c:v>-18.448999999999991</c:v>
                </c:pt>
                <c:pt idx="23639">
                  <c:v>-18.446999999999996</c:v>
                </c:pt>
                <c:pt idx="23640">
                  <c:v>-18.444999999999993</c:v>
                </c:pt>
                <c:pt idx="23641">
                  <c:v>-18.442999999999998</c:v>
                </c:pt>
                <c:pt idx="23642">
                  <c:v>-18.440999999999995</c:v>
                </c:pt>
                <c:pt idx="23643">
                  <c:v>-18.438999999999993</c:v>
                </c:pt>
                <c:pt idx="23644">
                  <c:v>-18.436999999999998</c:v>
                </c:pt>
                <c:pt idx="23645">
                  <c:v>-18.434999999999995</c:v>
                </c:pt>
                <c:pt idx="23646">
                  <c:v>-18.432999999999993</c:v>
                </c:pt>
                <c:pt idx="23647">
                  <c:v>-18.430999999999997</c:v>
                </c:pt>
                <c:pt idx="23648">
                  <c:v>-18.428999999999995</c:v>
                </c:pt>
                <c:pt idx="23649">
                  <c:v>-18.426999999999992</c:v>
                </c:pt>
                <c:pt idx="23650">
                  <c:v>-18.424999999999997</c:v>
                </c:pt>
                <c:pt idx="23651">
                  <c:v>-18.422999999999995</c:v>
                </c:pt>
                <c:pt idx="23652">
                  <c:v>-18.420999999999992</c:v>
                </c:pt>
                <c:pt idx="23653">
                  <c:v>-18.418999999999997</c:v>
                </c:pt>
                <c:pt idx="23654">
                  <c:v>-18.416999999999994</c:v>
                </c:pt>
                <c:pt idx="23655">
                  <c:v>-18.414999999999992</c:v>
                </c:pt>
                <c:pt idx="23656">
                  <c:v>-18.412999999999997</c:v>
                </c:pt>
                <c:pt idx="23657">
                  <c:v>-18.410999999999994</c:v>
                </c:pt>
                <c:pt idx="23658">
                  <c:v>-18.408999999999992</c:v>
                </c:pt>
                <c:pt idx="23659">
                  <c:v>-18.406999999999996</c:v>
                </c:pt>
                <c:pt idx="23660">
                  <c:v>-18.404999999999994</c:v>
                </c:pt>
                <c:pt idx="23661">
                  <c:v>-18.402999999999992</c:v>
                </c:pt>
                <c:pt idx="23662">
                  <c:v>-18.400999999999996</c:v>
                </c:pt>
                <c:pt idx="23663">
                  <c:v>-18.398999999999994</c:v>
                </c:pt>
                <c:pt idx="23664">
                  <c:v>-18.396999999999991</c:v>
                </c:pt>
                <c:pt idx="23665">
                  <c:v>-18.394999999999996</c:v>
                </c:pt>
                <c:pt idx="23666">
                  <c:v>-18.392999999999994</c:v>
                </c:pt>
                <c:pt idx="23667">
                  <c:v>-18.390999999999991</c:v>
                </c:pt>
                <c:pt idx="23668">
                  <c:v>-18.388999999999996</c:v>
                </c:pt>
                <c:pt idx="23669">
                  <c:v>-18.386999999999993</c:v>
                </c:pt>
                <c:pt idx="23670">
                  <c:v>-18.384999999999991</c:v>
                </c:pt>
                <c:pt idx="23671">
                  <c:v>-18.382999999999996</c:v>
                </c:pt>
                <c:pt idx="23672">
                  <c:v>-18.380999999999993</c:v>
                </c:pt>
                <c:pt idx="23673">
                  <c:v>-18.378999999999998</c:v>
                </c:pt>
                <c:pt idx="23674">
                  <c:v>-18.376999999999995</c:v>
                </c:pt>
                <c:pt idx="23675">
                  <c:v>-18.374999999999993</c:v>
                </c:pt>
                <c:pt idx="23676">
                  <c:v>-18.372999999999998</c:v>
                </c:pt>
                <c:pt idx="23677">
                  <c:v>-18.370999999999995</c:v>
                </c:pt>
                <c:pt idx="23678">
                  <c:v>-18.368999999999993</c:v>
                </c:pt>
                <c:pt idx="23679">
                  <c:v>-18.366999999999997</c:v>
                </c:pt>
                <c:pt idx="23680">
                  <c:v>-18.364999999999995</c:v>
                </c:pt>
                <c:pt idx="23681">
                  <c:v>-18.362999999999992</c:v>
                </c:pt>
                <c:pt idx="23682">
                  <c:v>-18.360999999999997</c:v>
                </c:pt>
                <c:pt idx="23683">
                  <c:v>-18.358999999999995</c:v>
                </c:pt>
                <c:pt idx="23684">
                  <c:v>-18.356999999999992</c:v>
                </c:pt>
                <c:pt idx="23685">
                  <c:v>-18.354999999999997</c:v>
                </c:pt>
                <c:pt idx="23686">
                  <c:v>-18.352999999999994</c:v>
                </c:pt>
                <c:pt idx="23687">
                  <c:v>-18.350999999999992</c:v>
                </c:pt>
                <c:pt idx="23688">
                  <c:v>-18.348999999999997</c:v>
                </c:pt>
                <c:pt idx="23689">
                  <c:v>-18.346999999999994</c:v>
                </c:pt>
                <c:pt idx="23690">
                  <c:v>-18.344999999999992</c:v>
                </c:pt>
                <c:pt idx="23691">
                  <c:v>-18.342999999999996</c:v>
                </c:pt>
                <c:pt idx="23692">
                  <c:v>-18.340999999999994</c:v>
                </c:pt>
                <c:pt idx="23693">
                  <c:v>-18.338999999999992</c:v>
                </c:pt>
                <c:pt idx="23694">
                  <c:v>-18.336999999999996</c:v>
                </c:pt>
                <c:pt idx="23695">
                  <c:v>-18.334999999999994</c:v>
                </c:pt>
                <c:pt idx="23696">
                  <c:v>-18.332999999999991</c:v>
                </c:pt>
                <c:pt idx="23697">
                  <c:v>-18.330999999999996</c:v>
                </c:pt>
                <c:pt idx="23698">
                  <c:v>-18.328999999999994</c:v>
                </c:pt>
                <c:pt idx="23699">
                  <c:v>-18.326999999999991</c:v>
                </c:pt>
                <c:pt idx="23700">
                  <c:v>-18.324999999999996</c:v>
                </c:pt>
                <c:pt idx="23701">
                  <c:v>-18.322999999999993</c:v>
                </c:pt>
                <c:pt idx="23702">
                  <c:v>-18.320999999999991</c:v>
                </c:pt>
                <c:pt idx="23703">
                  <c:v>-18.318999999999996</c:v>
                </c:pt>
                <c:pt idx="23704">
                  <c:v>-18.316999999999993</c:v>
                </c:pt>
                <c:pt idx="23705">
                  <c:v>-18.314999999999998</c:v>
                </c:pt>
                <c:pt idx="23706">
                  <c:v>-18.312999999999995</c:v>
                </c:pt>
                <c:pt idx="23707">
                  <c:v>-18.310999999999993</c:v>
                </c:pt>
                <c:pt idx="23708">
                  <c:v>-18.308999999999997</c:v>
                </c:pt>
                <c:pt idx="23709">
                  <c:v>-18.306999999999995</c:v>
                </c:pt>
                <c:pt idx="23710">
                  <c:v>-18.304999999999993</c:v>
                </c:pt>
                <c:pt idx="23711">
                  <c:v>-18.302999999999997</c:v>
                </c:pt>
                <c:pt idx="23712">
                  <c:v>-18.300999999999995</c:v>
                </c:pt>
                <c:pt idx="23713">
                  <c:v>-18.298999999999992</c:v>
                </c:pt>
                <c:pt idx="23714">
                  <c:v>-18.296999999999997</c:v>
                </c:pt>
                <c:pt idx="23715">
                  <c:v>-18.294999999999995</c:v>
                </c:pt>
                <c:pt idx="23716">
                  <c:v>-18.292999999999992</c:v>
                </c:pt>
                <c:pt idx="23717">
                  <c:v>-18.290999999999997</c:v>
                </c:pt>
                <c:pt idx="23718">
                  <c:v>-18.288999999999994</c:v>
                </c:pt>
                <c:pt idx="23719">
                  <c:v>-18.286999999999992</c:v>
                </c:pt>
                <c:pt idx="23720">
                  <c:v>-18.284999999999997</c:v>
                </c:pt>
                <c:pt idx="23721">
                  <c:v>-18.282999999999994</c:v>
                </c:pt>
                <c:pt idx="23722">
                  <c:v>-18.280999999999992</c:v>
                </c:pt>
                <c:pt idx="23723">
                  <c:v>-18.278999999999996</c:v>
                </c:pt>
                <c:pt idx="23724">
                  <c:v>-18.276999999999994</c:v>
                </c:pt>
                <c:pt idx="23725">
                  <c:v>-18.274999999999991</c:v>
                </c:pt>
                <c:pt idx="23726">
                  <c:v>-18.272999999999996</c:v>
                </c:pt>
                <c:pt idx="23727">
                  <c:v>-18.270999999999994</c:v>
                </c:pt>
                <c:pt idx="23728">
                  <c:v>-18.268999999999991</c:v>
                </c:pt>
                <c:pt idx="23729">
                  <c:v>-18.266999999999996</c:v>
                </c:pt>
                <c:pt idx="23730">
                  <c:v>-18.264999999999993</c:v>
                </c:pt>
                <c:pt idx="23731">
                  <c:v>-18.262999999999991</c:v>
                </c:pt>
                <c:pt idx="23732">
                  <c:v>-18.260999999999996</c:v>
                </c:pt>
                <c:pt idx="23733">
                  <c:v>-18.258999999999993</c:v>
                </c:pt>
                <c:pt idx="23734">
                  <c:v>-18.256999999999991</c:v>
                </c:pt>
                <c:pt idx="23735">
                  <c:v>-18.254999999999995</c:v>
                </c:pt>
                <c:pt idx="23736">
                  <c:v>-18.252999999999993</c:v>
                </c:pt>
                <c:pt idx="23737">
                  <c:v>-18.250999999999998</c:v>
                </c:pt>
                <c:pt idx="23738">
                  <c:v>-18.248999999999995</c:v>
                </c:pt>
                <c:pt idx="23739">
                  <c:v>-18.246999999999993</c:v>
                </c:pt>
                <c:pt idx="23740">
                  <c:v>-18.244999999999997</c:v>
                </c:pt>
                <c:pt idx="23741">
                  <c:v>-18.242999999999995</c:v>
                </c:pt>
                <c:pt idx="23742">
                  <c:v>-18.240999999999993</c:v>
                </c:pt>
                <c:pt idx="23743">
                  <c:v>-18.238999999999997</c:v>
                </c:pt>
                <c:pt idx="23744">
                  <c:v>-18.236999999999995</c:v>
                </c:pt>
                <c:pt idx="23745">
                  <c:v>-18.234999999999992</c:v>
                </c:pt>
                <c:pt idx="23746">
                  <c:v>-18.232999999999997</c:v>
                </c:pt>
                <c:pt idx="23747">
                  <c:v>-18.230999999999995</c:v>
                </c:pt>
                <c:pt idx="23748">
                  <c:v>-18.228999999999992</c:v>
                </c:pt>
                <c:pt idx="23749">
                  <c:v>-18.226999999999997</c:v>
                </c:pt>
                <c:pt idx="23750">
                  <c:v>-18.224999999999994</c:v>
                </c:pt>
                <c:pt idx="23751">
                  <c:v>-18.222999999999992</c:v>
                </c:pt>
                <c:pt idx="23752">
                  <c:v>-18.220999999999997</c:v>
                </c:pt>
                <c:pt idx="23753">
                  <c:v>-18.218999999999994</c:v>
                </c:pt>
                <c:pt idx="23754">
                  <c:v>-18.216999999999992</c:v>
                </c:pt>
                <c:pt idx="23755">
                  <c:v>-18.214999999999996</c:v>
                </c:pt>
                <c:pt idx="23756">
                  <c:v>-18.212999999999994</c:v>
                </c:pt>
                <c:pt idx="23757">
                  <c:v>-18.210999999999991</c:v>
                </c:pt>
                <c:pt idx="23758">
                  <c:v>-18.208999999999996</c:v>
                </c:pt>
                <c:pt idx="23759">
                  <c:v>-18.206999999999994</c:v>
                </c:pt>
                <c:pt idx="23760">
                  <c:v>-18.204999999999991</c:v>
                </c:pt>
                <c:pt idx="23761">
                  <c:v>-18.202999999999996</c:v>
                </c:pt>
                <c:pt idx="23762">
                  <c:v>-18.200999999999993</c:v>
                </c:pt>
                <c:pt idx="23763">
                  <c:v>-18.198999999999991</c:v>
                </c:pt>
                <c:pt idx="23764">
                  <c:v>-18.196999999999996</c:v>
                </c:pt>
                <c:pt idx="23765">
                  <c:v>-18.194999999999993</c:v>
                </c:pt>
                <c:pt idx="23766">
                  <c:v>-18.192999999999998</c:v>
                </c:pt>
                <c:pt idx="23767">
                  <c:v>-18.190999999999995</c:v>
                </c:pt>
                <c:pt idx="23768">
                  <c:v>-18.188999999999993</c:v>
                </c:pt>
                <c:pt idx="23769">
                  <c:v>-18.186999999999998</c:v>
                </c:pt>
                <c:pt idx="23770">
                  <c:v>-18.184999999999995</c:v>
                </c:pt>
                <c:pt idx="23771">
                  <c:v>-18.182999999999993</c:v>
                </c:pt>
                <c:pt idx="23772">
                  <c:v>-18.180999999999997</c:v>
                </c:pt>
                <c:pt idx="23773">
                  <c:v>-18.178999999999995</c:v>
                </c:pt>
                <c:pt idx="23774">
                  <c:v>-18.176999999999992</c:v>
                </c:pt>
                <c:pt idx="23775">
                  <c:v>-18.174999999999997</c:v>
                </c:pt>
                <c:pt idx="23776">
                  <c:v>-18.172999999999995</c:v>
                </c:pt>
                <c:pt idx="23777">
                  <c:v>-18.170999999999992</c:v>
                </c:pt>
                <c:pt idx="23778">
                  <c:v>-18.168999999999997</c:v>
                </c:pt>
                <c:pt idx="23779">
                  <c:v>-18.166999999999994</c:v>
                </c:pt>
                <c:pt idx="23780">
                  <c:v>-18.164999999999992</c:v>
                </c:pt>
                <c:pt idx="23781">
                  <c:v>-18.162999999999997</c:v>
                </c:pt>
                <c:pt idx="23782">
                  <c:v>-18.160999999999994</c:v>
                </c:pt>
                <c:pt idx="23783">
                  <c:v>-18.158999999999992</c:v>
                </c:pt>
                <c:pt idx="23784">
                  <c:v>-18.156999999999996</c:v>
                </c:pt>
                <c:pt idx="23785">
                  <c:v>-18.154999999999994</c:v>
                </c:pt>
                <c:pt idx="23786">
                  <c:v>-18.152999999999992</c:v>
                </c:pt>
                <c:pt idx="23787">
                  <c:v>-18.150999999999996</c:v>
                </c:pt>
                <c:pt idx="23788">
                  <c:v>-18.148999999999994</c:v>
                </c:pt>
                <c:pt idx="23789">
                  <c:v>-18.146999999999991</c:v>
                </c:pt>
                <c:pt idx="23790">
                  <c:v>-18.144999999999996</c:v>
                </c:pt>
                <c:pt idx="23791">
                  <c:v>-18.142999999999994</c:v>
                </c:pt>
                <c:pt idx="23792">
                  <c:v>-18.140999999999991</c:v>
                </c:pt>
                <c:pt idx="23793">
                  <c:v>-18.138999999999996</c:v>
                </c:pt>
                <c:pt idx="23794">
                  <c:v>-18.136999999999993</c:v>
                </c:pt>
                <c:pt idx="23795">
                  <c:v>-18.134999999999991</c:v>
                </c:pt>
                <c:pt idx="23796">
                  <c:v>-18.132999999999996</c:v>
                </c:pt>
                <c:pt idx="23797">
                  <c:v>-18.130999999999993</c:v>
                </c:pt>
                <c:pt idx="23798">
                  <c:v>-18.128999999999998</c:v>
                </c:pt>
                <c:pt idx="23799">
                  <c:v>-18.126999999999995</c:v>
                </c:pt>
                <c:pt idx="23800">
                  <c:v>-18.124999999999993</c:v>
                </c:pt>
                <c:pt idx="23801">
                  <c:v>-18.122999999999998</c:v>
                </c:pt>
                <c:pt idx="23802">
                  <c:v>-18.120999999999995</c:v>
                </c:pt>
                <c:pt idx="23803">
                  <c:v>-18.118999999999993</c:v>
                </c:pt>
                <c:pt idx="23804">
                  <c:v>-18.116999999999997</c:v>
                </c:pt>
                <c:pt idx="23805">
                  <c:v>-18.114999999999995</c:v>
                </c:pt>
                <c:pt idx="23806">
                  <c:v>-18.112999999999992</c:v>
                </c:pt>
                <c:pt idx="23807">
                  <c:v>-18.110999999999997</c:v>
                </c:pt>
                <c:pt idx="23808">
                  <c:v>-18.108999999999995</c:v>
                </c:pt>
                <c:pt idx="23809">
                  <c:v>-18.106999999999992</c:v>
                </c:pt>
                <c:pt idx="23810">
                  <c:v>-18.104999999999997</c:v>
                </c:pt>
                <c:pt idx="23811">
                  <c:v>-18.102999999999994</c:v>
                </c:pt>
                <c:pt idx="23812">
                  <c:v>-18.100999999999992</c:v>
                </c:pt>
                <c:pt idx="23813">
                  <c:v>-18.098999999999997</c:v>
                </c:pt>
                <c:pt idx="23814">
                  <c:v>-18.096999999999994</c:v>
                </c:pt>
                <c:pt idx="23815">
                  <c:v>-18.094999999999992</c:v>
                </c:pt>
                <c:pt idx="23816">
                  <c:v>-18.092999999999996</c:v>
                </c:pt>
                <c:pt idx="23817">
                  <c:v>-18.090999999999994</c:v>
                </c:pt>
                <c:pt idx="23818">
                  <c:v>-18.088999999999992</c:v>
                </c:pt>
                <c:pt idx="23819">
                  <c:v>-18.086999999999996</c:v>
                </c:pt>
                <c:pt idx="23820">
                  <c:v>-18.084999999999994</c:v>
                </c:pt>
                <c:pt idx="23821">
                  <c:v>-18.082999999999991</c:v>
                </c:pt>
                <c:pt idx="23822">
                  <c:v>-18.080999999999996</c:v>
                </c:pt>
                <c:pt idx="23823">
                  <c:v>-18.078999999999994</c:v>
                </c:pt>
                <c:pt idx="23824">
                  <c:v>-18.076999999999991</c:v>
                </c:pt>
                <c:pt idx="23825">
                  <c:v>-18.074999999999996</c:v>
                </c:pt>
                <c:pt idx="23826">
                  <c:v>-18.072999999999993</c:v>
                </c:pt>
                <c:pt idx="23827">
                  <c:v>-18.070999999999991</c:v>
                </c:pt>
                <c:pt idx="23828">
                  <c:v>-18.068999999999996</c:v>
                </c:pt>
                <c:pt idx="23829">
                  <c:v>-18.066999999999993</c:v>
                </c:pt>
                <c:pt idx="23830">
                  <c:v>-18.064999999999998</c:v>
                </c:pt>
                <c:pt idx="23831">
                  <c:v>-18.062999999999995</c:v>
                </c:pt>
                <c:pt idx="23832">
                  <c:v>-18.060999999999993</c:v>
                </c:pt>
                <c:pt idx="23833">
                  <c:v>-18.058999999999997</c:v>
                </c:pt>
                <c:pt idx="23834">
                  <c:v>-18.056999999999995</c:v>
                </c:pt>
                <c:pt idx="23835">
                  <c:v>-18.054999999999993</c:v>
                </c:pt>
                <c:pt idx="23836">
                  <c:v>-18.052999999999997</c:v>
                </c:pt>
                <c:pt idx="23837">
                  <c:v>-18.050999999999995</c:v>
                </c:pt>
                <c:pt idx="23838">
                  <c:v>-18.048999999999992</c:v>
                </c:pt>
                <c:pt idx="23839">
                  <c:v>-18.046999999999997</c:v>
                </c:pt>
                <c:pt idx="23840">
                  <c:v>-18.044999999999995</c:v>
                </c:pt>
                <c:pt idx="23841">
                  <c:v>-18.042999999999992</c:v>
                </c:pt>
                <c:pt idx="23842">
                  <c:v>-18.040999999999997</c:v>
                </c:pt>
                <c:pt idx="23843">
                  <c:v>-18.038999999999994</c:v>
                </c:pt>
                <c:pt idx="23844">
                  <c:v>-18.036999999999992</c:v>
                </c:pt>
                <c:pt idx="23845">
                  <c:v>-18.034999999999997</c:v>
                </c:pt>
                <c:pt idx="23846">
                  <c:v>-18.032999999999994</c:v>
                </c:pt>
                <c:pt idx="23847">
                  <c:v>-18.030999999999992</c:v>
                </c:pt>
                <c:pt idx="23848">
                  <c:v>-18.028999999999996</c:v>
                </c:pt>
                <c:pt idx="23849">
                  <c:v>-18.026999999999994</c:v>
                </c:pt>
                <c:pt idx="23850">
                  <c:v>-18.024999999999991</c:v>
                </c:pt>
                <c:pt idx="23851">
                  <c:v>-18.022999999999996</c:v>
                </c:pt>
                <c:pt idx="23852">
                  <c:v>-18.020999999999994</c:v>
                </c:pt>
                <c:pt idx="23853">
                  <c:v>-18.018999999999991</c:v>
                </c:pt>
                <c:pt idx="23854">
                  <c:v>-18.016999999999996</c:v>
                </c:pt>
                <c:pt idx="23855">
                  <c:v>-18.014999999999993</c:v>
                </c:pt>
                <c:pt idx="23856">
                  <c:v>-18.012999999999991</c:v>
                </c:pt>
                <c:pt idx="23857">
                  <c:v>-18.010999999999996</c:v>
                </c:pt>
                <c:pt idx="23858">
                  <c:v>-18.008999999999993</c:v>
                </c:pt>
                <c:pt idx="23859">
                  <c:v>-18.006999999999991</c:v>
                </c:pt>
                <c:pt idx="23860">
                  <c:v>-18.004999999999995</c:v>
                </c:pt>
                <c:pt idx="23861">
                  <c:v>-18.002999999999993</c:v>
                </c:pt>
                <c:pt idx="23862">
                  <c:v>-18.000999999999998</c:v>
                </c:pt>
                <c:pt idx="23863">
                  <c:v>-17.998999999999995</c:v>
                </c:pt>
                <c:pt idx="23864">
                  <c:v>-17.996999999999993</c:v>
                </c:pt>
                <c:pt idx="23865">
                  <c:v>-17.994999999999997</c:v>
                </c:pt>
                <c:pt idx="23866">
                  <c:v>-17.992999999999995</c:v>
                </c:pt>
                <c:pt idx="23867">
                  <c:v>-17.990999999999993</c:v>
                </c:pt>
                <c:pt idx="23868">
                  <c:v>-17.988999999999997</c:v>
                </c:pt>
                <c:pt idx="23869">
                  <c:v>-17.986999999999995</c:v>
                </c:pt>
                <c:pt idx="23870">
                  <c:v>-17.984999999999992</c:v>
                </c:pt>
                <c:pt idx="23871">
                  <c:v>-17.982999999999997</c:v>
                </c:pt>
                <c:pt idx="23872">
                  <c:v>-17.980999999999995</c:v>
                </c:pt>
                <c:pt idx="23873">
                  <c:v>-17.978999999999992</c:v>
                </c:pt>
                <c:pt idx="23874">
                  <c:v>-17.976999999999997</c:v>
                </c:pt>
                <c:pt idx="23875">
                  <c:v>-17.974999999999994</c:v>
                </c:pt>
                <c:pt idx="23876">
                  <c:v>-17.972999999999992</c:v>
                </c:pt>
                <c:pt idx="23877">
                  <c:v>-17.970999999999997</c:v>
                </c:pt>
                <c:pt idx="23878">
                  <c:v>-17.968999999999994</c:v>
                </c:pt>
                <c:pt idx="23879">
                  <c:v>-17.966999999999992</c:v>
                </c:pt>
                <c:pt idx="23880">
                  <c:v>-17.964999999999996</c:v>
                </c:pt>
                <c:pt idx="23881">
                  <c:v>-17.962999999999994</c:v>
                </c:pt>
                <c:pt idx="23882">
                  <c:v>-17.960999999999991</c:v>
                </c:pt>
                <c:pt idx="23883">
                  <c:v>-17.958999999999996</c:v>
                </c:pt>
                <c:pt idx="23884">
                  <c:v>-17.956999999999994</c:v>
                </c:pt>
                <c:pt idx="23885">
                  <c:v>-17.954999999999991</c:v>
                </c:pt>
                <c:pt idx="23886">
                  <c:v>-17.952999999999996</c:v>
                </c:pt>
                <c:pt idx="23887">
                  <c:v>-17.950999999999993</c:v>
                </c:pt>
                <c:pt idx="23888">
                  <c:v>-17.948999999999991</c:v>
                </c:pt>
                <c:pt idx="23889">
                  <c:v>-17.946999999999996</c:v>
                </c:pt>
                <c:pt idx="23890">
                  <c:v>-17.944999999999993</c:v>
                </c:pt>
                <c:pt idx="23891">
                  <c:v>-17.942999999999998</c:v>
                </c:pt>
                <c:pt idx="23892">
                  <c:v>-17.940999999999995</c:v>
                </c:pt>
                <c:pt idx="23893">
                  <c:v>-17.938999999999993</c:v>
                </c:pt>
                <c:pt idx="23894">
                  <c:v>-17.936999999999998</c:v>
                </c:pt>
                <c:pt idx="23895">
                  <c:v>-17.934999999999995</c:v>
                </c:pt>
                <c:pt idx="23896">
                  <c:v>-17.932999999999993</c:v>
                </c:pt>
                <c:pt idx="23897">
                  <c:v>-17.930999999999997</c:v>
                </c:pt>
                <c:pt idx="23898">
                  <c:v>-17.928999999999995</c:v>
                </c:pt>
                <c:pt idx="23899">
                  <c:v>-17.926999999999992</c:v>
                </c:pt>
                <c:pt idx="23900">
                  <c:v>-17.924999999999997</c:v>
                </c:pt>
                <c:pt idx="23901">
                  <c:v>-17.922999999999995</c:v>
                </c:pt>
                <c:pt idx="23902">
                  <c:v>-17.920999999999992</c:v>
                </c:pt>
                <c:pt idx="23903">
                  <c:v>-17.918999999999997</c:v>
                </c:pt>
                <c:pt idx="23904">
                  <c:v>-17.916999999999994</c:v>
                </c:pt>
                <c:pt idx="23905">
                  <c:v>-17.914999999999992</c:v>
                </c:pt>
                <c:pt idx="23906">
                  <c:v>-17.912999999999997</c:v>
                </c:pt>
                <c:pt idx="23907">
                  <c:v>-17.910999999999994</c:v>
                </c:pt>
                <c:pt idx="23908">
                  <c:v>-17.908999999999992</c:v>
                </c:pt>
                <c:pt idx="23909">
                  <c:v>-17.906999999999996</c:v>
                </c:pt>
                <c:pt idx="23910">
                  <c:v>-17.904999999999994</c:v>
                </c:pt>
                <c:pt idx="23911">
                  <c:v>-17.902999999999992</c:v>
                </c:pt>
                <c:pt idx="23912">
                  <c:v>-17.900999999999996</c:v>
                </c:pt>
                <c:pt idx="23913">
                  <c:v>-17.898999999999994</c:v>
                </c:pt>
                <c:pt idx="23914">
                  <c:v>-17.896999999999991</c:v>
                </c:pt>
                <c:pt idx="23915">
                  <c:v>-17.894999999999996</c:v>
                </c:pt>
                <c:pt idx="23916">
                  <c:v>-17.892999999999994</c:v>
                </c:pt>
                <c:pt idx="23917">
                  <c:v>-17.890999999999991</c:v>
                </c:pt>
                <c:pt idx="23918">
                  <c:v>-17.888999999999996</c:v>
                </c:pt>
                <c:pt idx="23919">
                  <c:v>-17.886999999999993</c:v>
                </c:pt>
                <c:pt idx="23920">
                  <c:v>-17.884999999999991</c:v>
                </c:pt>
                <c:pt idx="23921">
                  <c:v>-17.882999999999996</c:v>
                </c:pt>
                <c:pt idx="23922">
                  <c:v>-17.880999999999993</c:v>
                </c:pt>
                <c:pt idx="23923">
                  <c:v>-17.878999999999998</c:v>
                </c:pt>
                <c:pt idx="23924">
                  <c:v>-17.876999999999995</c:v>
                </c:pt>
                <c:pt idx="23925">
                  <c:v>-17.874999999999993</c:v>
                </c:pt>
                <c:pt idx="23926">
                  <c:v>-17.872999999999998</c:v>
                </c:pt>
                <c:pt idx="23927">
                  <c:v>-17.870999999999995</c:v>
                </c:pt>
                <c:pt idx="23928">
                  <c:v>-17.868999999999993</c:v>
                </c:pt>
                <c:pt idx="23929">
                  <c:v>-17.866999999999997</c:v>
                </c:pt>
                <c:pt idx="23930">
                  <c:v>-17.864999999999995</c:v>
                </c:pt>
                <c:pt idx="23931">
                  <c:v>-17.862999999999992</c:v>
                </c:pt>
                <c:pt idx="23932">
                  <c:v>-17.860999999999997</c:v>
                </c:pt>
                <c:pt idx="23933">
                  <c:v>-17.858999999999995</c:v>
                </c:pt>
                <c:pt idx="23934">
                  <c:v>-17.856999999999992</c:v>
                </c:pt>
                <c:pt idx="23935">
                  <c:v>-17.854999999999997</c:v>
                </c:pt>
                <c:pt idx="23936">
                  <c:v>-17.852999999999994</c:v>
                </c:pt>
                <c:pt idx="23937">
                  <c:v>-17.850999999999992</c:v>
                </c:pt>
                <c:pt idx="23938">
                  <c:v>-17.848999999999997</c:v>
                </c:pt>
                <c:pt idx="23939">
                  <c:v>-17.846999999999994</c:v>
                </c:pt>
                <c:pt idx="23940">
                  <c:v>-17.844999999999992</c:v>
                </c:pt>
                <c:pt idx="23941">
                  <c:v>-17.842999999999996</c:v>
                </c:pt>
                <c:pt idx="23942">
                  <c:v>-17.840999999999994</c:v>
                </c:pt>
                <c:pt idx="23943">
                  <c:v>-17.838999999999992</c:v>
                </c:pt>
                <c:pt idx="23944">
                  <c:v>-17.836999999999996</c:v>
                </c:pt>
                <c:pt idx="23945">
                  <c:v>-17.834999999999994</c:v>
                </c:pt>
                <c:pt idx="23946">
                  <c:v>-17.832999999999991</c:v>
                </c:pt>
                <c:pt idx="23947">
                  <c:v>-17.830999999999996</c:v>
                </c:pt>
                <c:pt idx="23948">
                  <c:v>-17.828999999999994</c:v>
                </c:pt>
                <c:pt idx="23949">
                  <c:v>-17.826999999999991</c:v>
                </c:pt>
                <c:pt idx="23950">
                  <c:v>-17.824999999999996</c:v>
                </c:pt>
                <c:pt idx="23951">
                  <c:v>-17.822999999999993</c:v>
                </c:pt>
                <c:pt idx="23952">
                  <c:v>-17.820999999999991</c:v>
                </c:pt>
                <c:pt idx="23953">
                  <c:v>-17.818999999999996</c:v>
                </c:pt>
                <c:pt idx="23954">
                  <c:v>-17.816999999999993</c:v>
                </c:pt>
                <c:pt idx="23955">
                  <c:v>-17.814999999999998</c:v>
                </c:pt>
                <c:pt idx="23956">
                  <c:v>-17.812999999999995</c:v>
                </c:pt>
                <c:pt idx="23957">
                  <c:v>-17.810999999999993</c:v>
                </c:pt>
                <c:pt idx="23958">
                  <c:v>-17.808999999999997</c:v>
                </c:pt>
                <c:pt idx="23959">
                  <c:v>-17.806999999999995</c:v>
                </c:pt>
                <c:pt idx="23960">
                  <c:v>-17.804999999999993</c:v>
                </c:pt>
                <c:pt idx="23961">
                  <c:v>-17.802999999999997</c:v>
                </c:pt>
                <c:pt idx="23962">
                  <c:v>-17.800999999999995</c:v>
                </c:pt>
                <c:pt idx="23963">
                  <c:v>-17.798999999999992</c:v>
                </c:pt>
                <c:pt idx="23964">
                  <c:v>-17.796999999999997</c:v>
                </c:pt>
                <c:pt idx="23965">
                  <c:v>-17.794999999999995</c:v>
                </c:pt>
                <c:pt idx="23966">
                  <c:v>-17.792999999999992</c:v>
                </c:pt>
                <c:pt idx="23967">
                  <c:v>-17.790999999999997</c:v>
                </c:pt>
                <c:pt idx="23968">
                  <c:v>-17.788999999999994</c:v>
                </c:pt>
                <c:pt idx="23969">
                  <c:v>-17.786999999999992</c:v>
                </c:pt>
                <c:pt idx="23970">
                  <c:v>-17.784999999999997</c:v>
                </c:pt>
                <c:pt idx="23971">
                  <c:v>-17.782999999999994</c:v>
                </c:pt>
                <c:pt idx="23972">
                  <c:v>-17.780999999999992</c:v>
                </c:pt>
                <c:pt idx="23973">
                  <c:v>-17.778999999999996</c:v>
                </c:pt>
                <c:pt idx="23974">
                  <c:v>-17.776999999999994</c:v>
                </c:pt>
                <c:pt idx="23975">
                  <c:v>-17.774999999999991</c:v>
                </c:pt>
                <c:pt idx="23976">
                  <c:v>-17.772999999999996</c:v>
                </c:pt>
                <c:pt idx="23977">
                  <c:v>-17.770999999999994</c:v>
                </c:pt>
                <c:pt idx="23978">
                  <c:v>-17.768999999999991</c:v>
                </c:pt>
                <c:pt idx="23979">
                  <c:v>-17.766999999999996</c:v>
                </c:pt>
                <c:pt idx="23980">
                  <c:v>-17.764999999999993</c:v>
                </c:pt>
                <c:pt idx="23981">
                  <c:v>-17.762999999999991</c:v>
                </c:pt>
                <c:pt idx="23982">
                  <c:v>-17.760999999999996</c:v>
                </c:pt>
                <c:pt idx="23983">
                  <c:v>-17.758999999999993</c:v>
                </c:pt>
                <c:pt idx="23984">
                  <c:v>-17.756999999999991</c:v>
                </c:pt>
                <c:pt idx="23985">
                  <c:v>-17.754999999999995</c:v>
                </c:pt>
                <c:pt idx="23986">
                  <c:v>-17.752999999999993</c:v>
                </c:pt>
                <c:pt idx="23987">
                  <c:v>-17.750999999999998</c:v>
                </c:pt>
                <c:pt idx="23988">
                  <c:v>-17.748999999999995</c:v>
                </c:pt>
                <c:pt idx="23989">
                  <c:v>-17.746999999999993</c:v>
                </c:pt>
                <c:pt idx="23990">
                  <c:v>-17.744999999999997</c:v>
                </c:pt>
                <c:pt idx="23991">
                  <c:v>-17.742999999999995</c:v>
                </c:pt>
                <c:pt idx="23992">
                  <c:v>-17.740999999999993</c:v>
                </c:pt>
                <c:pt idx="23993">
                  <c:v>-17.738999999999997</c:v>
                </c:pt>
                <c:pt idx="23994">
                  <c:v>-17.736999999999995</c:v>
                </c:pt>
                <c:pt idx="23995">
                  <c:v>-17.734999999999992</c:v>
                </c:pt>
                <c:pt idx="23996">
                  <c:v>-17.732999999999997</c:v>
                </c:pt>
                <c:pt idx="23997">
                  <c:v>-17.730999999999995</c:v>
                </c:pt>
                <c:pt idx="23998">
                  <c:v>-17.728999999999992</c:v>
                </c:pt>
                <c:pt idx="23999">
                  <c:v>-17.726999999999997</c:v>
                </c:pt>
                <c:pt idx="24000">
                  <c:v>-17.724999999999994</c:v>
                </c:pt>
                <c:pt idx="24001">
                  <c:v>-17.722999999999992</c:v>
                </c:pt>
                <c:pt idx="24002">
                  <c:v>-17.720999999999997</c:v>
                </c:pt>
                <c:pt idx="24003">
                  <c:v>-17.718999999999994</c:v>
                </c:pt>
                <c:pt idx="24004">
                  <c:v>-17.716999999999992</c:v>
                </c:pt>
                <c:pt idx="24005">
                  <c:v>-17.714999999999996</c:v>
                </c:pt>
                <c:pt idx="24006">
                  <c:v>-17.712999999999994</c:v>
                </c:pt>
                <c:pt idx="24007">
                  <c:v>-17.710999999999991</c:v>
                </c:pt>
                <c:pt idx="24008">
                  <c:v>-17.708999999999996</c:v>
                </c:pt>
                <c:pt idx="24009">
                  <c:v>-17.706999999999994</c:v>
                </c:pt>
                <c:pt idx="24010">
                  <c:v>-17.704999999999991</c:v>
                </c:pt>
                <c:pt idx="24011">
                  <c:v>-17.702999999999996</c:v>
                </c:pt>
                <c:pt idx="24012">
                  <c:v>-17.700999999999993</c:v>
                </c:pt>
                <c:pt idx="24013">
                  <c:v>-17.698999999999991</c:v>
                </c:pt>
                <c:pt idx="24014">
                  <c:v>-17.696999999999996</c:v>
                </c:pt>
                <c:pt idx="24015">
                  <c:v>-17.694999999999993</c:v>
                </c:pt>
                <c:pt idx="24016">
                  <c:v>-17.692999999999998</c:v>
                </c:pt>
                <c:pt idx="24017">
                  <c:v>-17.690999999999995</c:v>
                </c:pt>
                <c:pt idx="24018">
                  <c:v>-17.688999999999993</c:v>
                </c:pt>
                <c:pt idx="24019">
                  <c:v>-17.686999999999998</c:v>
                </c:pt>
                <c:pt idx="24020">
                  <c:v>-17.684999999999995</c:v>
                </c:pt>
                <c:pt idx="24021">
                  <c:v>-17.682999999999993</c:v>
                </c:pt>
                <c:pt idx="24022">
                  <c:v>-17.680999999999997</c:v>
                </c:pt>
                <c:pt idx="24023">
                  <c:v>-17.678999999999995</c:v>
                </c:pt>
                <c:pt idx="24024">
                  <c:v>-17.676999999999992</c:v>
                </c:pt>
                <c:pt idx="24025">
                  <c:v>-17.674999999999997</c:v>
                </c:pt>
                <c:pt idx="24026">
                  <c:v>-17.672999999999995</c:v>
                </c:pt>
                <c:pt idx="24027">
                  <c:v>-17.670999999999992</c:v>
                </c:pt>
                <c:pt idx="24028">
                  <c:v>-17.668999999999997</c:v>
                </c:pt>
                <c:pt idx="24029">
                  <c:v>-17.666999999999994</c:v>
                </c:pt>
                <c:pt idx="24030">
                  <c:v>-17.664999999999992</c:v>
                </c:pt>
                <c:pt idx="24031">
                  <c:v>-17.662999999999997</c:v>
                </c:pt>
                <c:pt idx="24032">
                  <c:v>-17.660999999999994</c:v>
                </c:pt>
                <c:pt idx="24033">
                  <c:v>-17.658999999999992</c:v>
                </c:pt>
                <c:pt idx="24034">
                  <c:v>-17.656999999999996</c:v>
                </c:pt>
                <c:pt idx="24035">
                  <c:v>-17.654999999999994</c:v>
                </c:pt>
                <c:pt idx="24036">
                  <c:v>-17.652999999999992</c:v>
                </c:pt>
                <c:pt idx="24037">
                  <c:v>-17.650999999999996</c:v>
                </c:pt>
                <c:pt idx="24038">
                  <c:v>-17.648999999999994</c:v>
                </c:pt>
                <c:pt idx="24039">
                  <c:v>-17.646999999999991</c:v>
                </c:pt>
                <c:pt idx="24040">
                  <c:v>-17.644999999999996</c:v>
                </c:pt>
                <c:pt idx="24041">
                  <c:v>-17.642999999999994</c:v>
                </c:pt>
                <c:pt idx="24042">
                  <c:v>-17.640999999999991</c:v>
                </c:pt>
                <c:pt idx="24043">
                  <c:v>-17.638999999999996</c:v>
                </c:pt>
                <c:pt idx="24044">
                  <c:v>-17.636999999999993</c:v>
                </c:pt>
                <c:pt idx="24045">
                  <c:v>-17.634999999999991</c:v>
                </c:pt>
                <c:pt idx="24046">
                  <c:v>-17.632999999999996</c:v>
                </c:pt>
                <c:pt idx="24047">
                  <c:v>-17.630999999999993</c:v>
                </c:pt>
                <c:pt idx="24048">
                  <c:v>-17.628999999999998</c:v>
                </c:pt>
                <c:pt idx="24049">
                  <c:v>-17.626999999999995</c:v>
                </c:pt>
                <c:pt idx="24050">
                  <c:v>-17.624999999999993</c:v>
                </c:pt>
                <c:pt idx="24051">
                  <c:v>-17.622999999999998</c:v>
                </c:pt>
                <c:pt idx="24052">
                  <c:v>-17.620999999999995</c:v>
                </c:pt>
                <c:pt idx="24053">
                  <c:v>-17.618999999999993</c:v>
                </c:pt>
                <c:pt idx="24054">
                  <c:v>-17.616999999999997</c:v>
                </c:pt>
                <c:pt idx="24055">
                  <c:v>-17.614999999999995</c:v>
                </c:pt>
                <c:pt idx="24056">
                  <c:v>-17.612999999999992</c:v>
                </c:pt>
                <c:pt idx="24057">
                  <c:v>-17.610999999999997</c:v>
                </c:pt>
                <c:pt idx="24058">
                  <c:v>-17.608999999999995</c:v>
                </c:pt>
                <c:pt idx="24059">
                  <c:v>-17.606999999999992</c:v>
                </c:pt>
                <c:pt idx="24060">
                  <c:v>-17.604999999999997</c:v>
                </c:pt>
                <c:pt idx="24061">
                  <c:v>-17.602999999999994</c:v>
                </c:pt>
                <c:pt idx="24062">
                  <c:v>-17.600999999999992</c:v>
                </c:pt>
                <c:pt idx="24063">
                  <c:v>-17.598999999999997</c:v>
                </c:pt>
                <c:pt idx="24064">
                  <c:v>-17.596999999999994</c:v>
                </c:pt>
                <c:pt idx="24065">
                  <c:v>-17.594999999999992</c:v>
                </c:pt>
                <c:pt idx="24066">
                  <c:v>-17.592999999999996</c:v>
                </c:pt>
                <c:pt idx="24067">
                  <c:v>-17.590999999999994</c:v>
                </c:pt>
                <c:pt idx="24068">
                  <c:v>-17.588999999999992</c:v>
                </c:pt>
                <c:pt idx="24069">
                  <c:v>-17.586999999999996</c:v>
                </c:pt>
                <c:pt idx="24070">
                  <c:v>-17.584999999999994</c:v>
                </c:pt>
                <c:pt idx="24071">
                  <c:v>-17.582999999999991</c:v>
                </c:pt>
                <c:pt idx="24072">
                  <c:v>-17.580999999999996</c:v>
                </c:pt>
                <c:pt idx="24073">
                  <c:v>-17.578999999999994</c:v>
                </c:pt>
                <c:pt idx="24074">
                  <c:v>-17.576999999999991</c:v>
                </c:pt>
                <c:pt idx="24075">
                  <c:v>-17.574999999999996</c:v>
                </c:pt>
                <c:pt idx="24076">
                  <c:v>-17.572999999999993</c:v>
                </c:pt>
                <c:pt idx="24077">
                  <c:v>-17.570999999999991</c:v>
                </c:pt>
                <c:pt idx="24078">
                  <c:v>-17.568999999999996</c:v>
                </c:pt>
                <c:pt idx="24079">
                  <c:v>-17.566999999999993</c:v>
                </c:pt>
                <c:pt idx="24080">
                  <c:v>-17.564999999999998</c:v>
                </c:pt>
                <c:pt idx="24081">
                  <c:v>-17.562999999999995</c:v>
                </c:pt>
                <c:pt idx="24082">
                  <c:v>-17.560999999999993</c:v>
                </c:pt>
                <c:pt idx="24083">
                  <c:v>-17.558999999999997</c:v>
                </c:pt>
                <c:pt idx="24084">
                  <c:v>-17.556999999999995</c:v>
                </c:pt>
                <c:pt idx="24085">
                  <c:v>-17.554999999999993</c:v>
                </c:pt>
                <c:pt idx="24086">
                  <c:v>-17.552999999999997</c:v>
                </c:pt>
                <c:pt idx="24087">
                  <c:v>-17.550999999999995</c:v>
                </c:pt>
                <c:pt idx="24088">
                  <c:v>-17.548999999999992</c:v>
                </c:pt>
                <c:pt idx="24089">
                  <c:v>-17.546999999999997</c:v>
                </c:pt>
                <c:pt idx="24090">
                  <c:v>-17.544999999999995</c:v>
                </c:pt>
                <c:pt idx="24091">
                  <c:v>-17.542999999999992</c:v>
                </c:pt>
                <c:pt idx="24092">
                  <c:v>-17.540999999999997</c:v>
                </c:pt>
                <c:pt idx="24093">
                  <c:v>-17.538999999999994</c:v>
                </c:pt>
                <c:pt idx="24094">
                  <c:v>-17.536999999999992</c:v>
                </c:pt>
                <c:pt idx="24095">
                  <c:v>-17.534999999999997</c:v>
                </c:pt>
                <c:pt idx="24096">
                  <c:v>-17.532999999999994</c:v>
                </c:pt>
                <c:pt idx="24097">
                  <c:v>-17.530999999999992</c:v>
                </c:pt>
                <c:pt idx="24098">
                  <c:v>-17.528999999999996</c:v>
                </c:pt>
                <c:pt idx="24099">
                  <c:v>-17.526999999999994</c:v>
                </c:pt>
                <c:pt idx="24100">
                  <c:v>-17.524999999999991</c:v>
                </c:pt>
                <c:pt idx="24101">
                  <c:v>-17.522999999999996</c:v>
                </c:pt>
                <c:pt idx="24102">
                  <c:v>-17.520999999999994</c:v>
                </c:pt>
                <c:pt idx="24103">
                  <c:v>-17.518999999999991</c:v>
                </c:pt>
                <c:pt idx="24104">
                  <c:v>-17.516999999999996</c:v>
                </c:pt>
                <c:pt idx="24105">
                  <c:v>-17.514999999999993</c:v>
                </c:pt>
                <c:pt idx="24106">
                  <c:v>-17.512999999999991</c:v>
                </c:pt>
                <c:pt idx="24107">
                  <c:v>-17.510999999999996</c:v>
                </c:pt>
                <c:pt idx="24108">
                  <c:v>-17.508999999999993</c:v>
                </c:pt>
                <c:pt idx="24109">
                  <c:v>-17.506999999999991</c:v>
                </c:pt>
                <c:pt idx="24110">
                  <c:v>-17.504999999999995</c:v>
                </c:pt>
                <c:pt idx="24111">
                  <c:v>-17.502999999999993</c:v>
                </c:pt>
                <c:pt idx="24112">
                  <c:v>-17.500999999999998</c:v>
                </c:pt>
                <c:pt idx="24113">
                  <c:v>-17.498999999999995</c:v>
                </c:pt>
                <c:pt idx="24114">
                  <c:v>-17.496999999999993</c:v>
                </c:pt>
                <c:pt idx="24115">
                  <c:v>-17.494999999999997</c:v>
                </c:pt>
                <c:pt idx="24116">
                  <c:v>-17.492999999999995</c:v>
                </c:pt>
                <c:pt idx="24117">
                  <c:v>-17.490999999999993</c:v>
                </c:pt>
                <c:pt idx="24118">
                  <c:v>-17.488999999999997</c:v>
                </c:pt>
                <c:pt idx="24119">
                  <c:v>-17.486999999999995</c:v>
                </c:pt>
                <c:pt idx="24120">
                  <c:v>-17.484999999999992</c:v>
                </c:pt>
                <c:pt idx="24121">
                  <c:v>-17.482999999999997</c:v>
                </c:pt>
                <c:pt idx="24122">
                  <c:v>-17.480999999999995</c:v>
                </c:pt>
                <c:pt idx="24123">
                  <c:v>-17.478999999999992</c:v>
                </c:pt>
                <c:pt idx="24124">
                  <c:v>-17.476999999999997</c:v>
                </c:pt>
                <c:pt idx="24125">
                  <c:v>-17.474999999999994</c:v>
                </c:pt>
                <c:pt idx="24126">
                  <c:v>-17.472999999999992</c:v>
                </c:pt>
                <c:pt idx="24127">
                  <c:v>-17.470999999999997</c:v>
                </c:pt>
                <c:pt idx="24128">
                  <c:v>-17.468999999999994</c:v>
                </c:pt>
                <c:pt idx="24129">
                  <c:v>-17.466999999999992</c:v>
                </c:pt>
                <c:pt idx="24130">
                  <c:v>-17.464999999999996</c:v>
                </c:pt>
                <c:pt idx="24131">
                  <c:v>-17.462999999999994</c:v>
                </c:pt>
                <c:pt idx="24132">
                  <c:v>-17.460999999999991</c:v>
                </c:pt>
                <c:pt idx="24133">
                  <c:v>-17.458999999999996</c:v>
                </c:pt>
                <c:pt idx="24134">
                  <c:v>-17.456999999999994</c:v>
                </c:pt>
                <c:pt idx="24135">
                  <c:v>-17.454999999999991</c:v>
                </c:pt>
                <c:pt idx="24136">
                  <c:v>-17.452999999999996</c:v>
                </c:pt>
                <c:pt idx="24137">
                  <c:v>-17.450999999999993</c:v>
                </c:pt>
                <c:pt idx="24138">
                  <c:v>-17.448999999999991</c:v>
                </c:pt>
                <c:pt idx="24139">
                  <c:v>-17.446999999999996</c:v>
                </c:pt>
                <c:pt idx="24140">
                  <c:v>-17.444999999999993</c:v>
                </c:pt>
                <c:pt idx="24141">
                  <c:v>-17.442999999999998</c:v>
                </c:pt>
                <c:pt idx="24142">
                  <c:v>-17.440999999999995</c:v>
                </c:pt>
                <c:pt idx="24143">
                  <c:v>-17.438999999999993</c:v>
                </c:pt>
                <c:pt idx="24144">
                  <c:v>-17.436999999999998</c:v>
                </c:pt>
                <c:pt idx="24145">
                  <c:v>-17.434999999999995</c:v>
                </c:pt>
                <c:pt idx="24146">
                  <c:v>-17.432999999999993</c:v>
                </c:pt>
                <c:pt idx="24147">
                  <c:v>-17.430999999999997</c:v>
                </c:pt>
                <c:pt idx="24148">
                  <c:v>-17.428999999999995</c:v>
                </c:pt>
                <c:pt idx="24149">
                  <c:v>-17.426999999999992</c:v>
                </c:pt>
                <c:pt idx="24150">
                  <c:v>-17.424999999999997</c:v>
                </c:pt>
                <c:pt idx="24151">
                  <c:v>-17.422999999999995</c:v>
                </c:pt>
                <c:pt idx="24152">
                  <c:v>-17.420999999999992</c:v>
                </c:pt>
                <c:pt idx="24153">
                  <c:v>-17.418999999999997</c:v>
                </c:pt>
                <c:pt idx="24154">
                  <c:v>-17.416999999999994</c:v>
                </c:pt>
                <c:pt idx="24155">
                  <c:v>-17.414999999999992</c:v>
                </c:pt>
                <c:pt idx="24156">
                  <c:v>-17.412999999999997</c:v>
                </c:pt>
                <c:pt idx="24157">
                  <c:v>-17.410999999999994</c:v>
                </c:pt>
                <c:pt idx="24158">
                  <c:v>-17.408999999999992</c:v>
                </c:pt>
                <c:pt idx="24159">
                  <c:v>-17.406999999999996</c:v>
                </c:pt>
                <c:pt idx="24160">
                  <c:v>-17.404999999999994</c:v>
                </c:pt>
                <c:pt idx="24161">
                  <c:v>-17.402999999999992</c:v>
                </c:pt>
                <c:pt idx="24162">
                  <c:v>-17.400999999999996</c:v>
                </c:pt>
                <c:pt idx="24163">
                  <c:v>-17.398999999999994</c:v>
                </c:pt>
                <c:pt idx="24164">
                  <c:v>-17.396999999999991</c:v>
                </c:pt>
                <c:pt idx="24165">
                  <c:v>-17.394999999999996</c:v>
                </c:pt>
                <c:pt idx="24166">
                  <c:v>-17.392999999999994</c:v>
                </c:pt>
                <c:pt idx="24167">
                  <c:v>-17.390999999999991</c:v>
                </c:pt>
                <c:pt idx="24168">
                  <c:v>-17.388999999999996</c:v>
                </c:pt>
                <c:pt idx="24169">
                  <c:v>-17.386999999999993</c:v>
                </c:pt>
                <c:pt idx="24170">
                  <c:v>-17.384999999999991</c:v>
                </c:pt>
                <c:pt idx="24171">
                  <c:v>-17.382999999999996</c:v>
                </c:pt>
                <c:pt idx="24172">
                  <c:v>-17.380999999999993</c:v>
                </c:pt>
                <c:pt idx="24173">
                  <c:v>-17.378999999999998</c:v>
                </c:pt>
                <c:pt idx="24174">
                  <c:v>-17.376999999999995</c:v>
                </c:pt>
                <c:pt idx="24175">
                  <c:v>-17.374999999999993</c:v>
                </c:pt>
                <c:pt idx="24176">
                  <c:v>-17.372999999999998</c:v>
                </c:pt>
                <c:pt idx="24177">
                  <c:v>-17.370999999999995</c:v>
                </c:pt>
                <c:pt idx="24178">
                  <c:v>-17.368999999999993</c:v>
                </c:pt>
                <c:pt idx="24179">
                  <c:v>-17.366999999999997</c:v>
                </c:pt>
                <c:pt idx="24180">
                  <c:v>-17.364999999999995</c:v>
                </c:pt>
                <c:pt idx="24181">
                  <c:v>-17.362999999999992</c:v>
                </c:pt>
                <c:pt idx="24182">
                  <c:v>-17.360999999999997</c:v>
                </c:pt>
                <c:pt idx="24183">
                  <c:v>-17.358999999999995</c:v>
                </c:pt>
                <c:pt idx="24184">
                  <c:v>-17.356999999999992</c:v>
                </c:pt>
                <c:pt idx="24185">
                  <c:v>-17.354999999999997</c:v>
                </c:pt>
                <c:pt idx="24186">
                  <c:v>-17.352999999999994</c:v>
                </c:pt>
                <c:pt idx="24187">
                  <c:v>-17.350999999999992</c:v>
                </c:pt>
                <c:pt idx="24188">
                  <c:v>-17.348999999999997</c:v>
                </c:pt>
                <c:pt idx="24189">
                  <c:v>-17.346999999999994</c:v>
                </c:pt>
                <c:pt idx="24190">
                  <c:v>-17.344999999999992</c:v>
                </c:pt>
                <c:pt idx="24191">
                  <c:v>-17.342999999999996</c:v>
                </c:pt>
                <c:pt idx="24192">
                  <c:v>-17.340999999999994</c:v>
                </c:pt>
                <c:pt idx="24193">
                  <c:v>-17.338999999999992</c:v>
                </c:pt>
                <c:pt idx="24194">
                  <c:v>-17.336999999999996</c:v>
                </c:pt>
                <c:pt idx="24195">
                  <c:v>-17.334999999999994</c:v>
                </c:pt>
                <c:pt idx="24196">
                  <c:v>-17.332999999999991</c:v>
                </c:pt>
                <c:pt idx="24197">
                  <c:v>-17.330999999999996</c:v>
                </c:pt>
                <c:pt idx="24198">
                  <c:v>-17.328999999999994</c:v>
                </c:pt>
                <c:pt idx="24199">
                  <c:v>-17.326999999999991</c:v>
                </c:pt>
                <c:pt idx="24200">
                  <c:v>-17.324999999999996</c:v>
                </c:pt>
                <c:pt idx="24201">
                  <c:v>-17.322999999999993</c:v>
                </c:pt>
                <c:pt idx="24202">
                  <c:v>-17.320999999999991</c:v>
                </c:pt>
                <c:pt idx="24203">
                  <c:v>-17.318999999999996</c:v>
                </c:pt>
                <c:pt idx="24204">
                  <c:v>-17.316999999999993</c:v>
                </c:pt>
                <c:pt idx="24205">
                  <c:v>-17.314999999999998</c:v>
                </c:pt>
                <c:pt idx="24206">
                  <c:v>-17.312999999999995</c:v>
                </c:pt>
                <c:pt idx="24207">
                  <c:v>-17.310999999999993</c:v>
                </c:pt>
                <c:pt idx="24208">
                  <c:v>-17.308999999999997</c:v>
                </c:pt>
                <c:pt idx="24209">
                  <c:v>-17.306999999999995</c:v>
                </c:pt>
                <c:pt idx="24210">
                  <c:v>-17.304999999999993</c:v>
                </c:pt>
                <c:pt idx="24211">
                  <c:v>-17.302999999999997</c:v>
                </c:pt>
                <c:pt idx="24212">
                  <c:v>-17.300999999999995</c:v>
                </c:pt>
                <c:pt idx="24213">
                  <c:v>-17.298999999999992</c:v>
                </c:pt>
                <c:pt idx="24214">
                  <c:v>-17.296999999999997</c:v>
                </c:pt>
                <c:pt idx="24215">
                  <c:v>-17.294999999999995</c:v>
                </c:pt>
                <c:pt idx="24216">
                  <c:v>-17.292999999999992</c:v>
                </c:pt>
                <c:pt idx="24217">
                  <c:v>-17.290999999999997</c:v>
                </c:pt>
                <c:pt idx="24218">
                  <c:v>-17.288999999999994</c:v>
                </c:pt>
                <c:pt idx="24219">
                  <c:v>-17.286999999999992</c:v>
                </c:pt>
                <c:pt idx="24220">
                  <c:v>-17.284999999999997</c:v>
                </c:pt>
                <c:pt idx="24221">
                  <c:v>-17.282999999999994</c:v>
                </c:pt>
                <c:pt idx="24222">
                  <c:v>-17.280999999999992</c:v>
                </c:pt>
                <c:pt idx="24223">
                  <c:v>-17.278999999999996</c:v>
                </c:pt>
                <c:pt idx="24224">
                  <c:v>-17.276999999999994</c:v>
                </c:pt>
                <c:pt idx="24225">
                  <c:v>-17.274999999999991</c:v>
                </c:pt>
                <c:pt idx="24226">
                  <c:v>-17.272999999999996</c:v>
                </c:pt>
                <c:pt idx="24227">
                  <c:v>-17.270999999999994</c:v>
                </c:pt>
                <c:pt idx="24228">
                  <c:v>-17.268999999999991</c:v>
                </c:pt>
                <c:pt idx="24229">
                  <c:v>-17.266999999999996</c:v>
                </c:pt>
                <c:pt idx="24230">
                  <c:v>-17.264999999999993</c:v>
                </c:pt>
                <c:pt idx="24231">
                  <c:v>-17.262999999999991</c:v>
                </c:pt>
                <c:pt idx="24232">
                  <c:v>-17.260999999999996</c:v>
                </c:pt>
                <c:pt idx="24233">
                  <c:v>-17.258999999999993</c:v>
                </c:pt>
                <c:pt idx="24234">
                  <c:v>-17.256999999999991</c:v>
                </c:pt>
                <c:pt idx="24235">
                  <c:v>-17.254999999999995</c:v>
                </c:pt>
                <c:pt idx="24236">
                  <c:v>-17.252999999999993</c:v>
                </c:pt>
                <c:pt idx="24237">
                  <c:v>-17.250999999999998</c:v>
                </c:pt>
                <c:pt idx="24238">
                  <c:v>-17.248999999999995</c:v>
                </c:pt>
                <c:pt idx="24239">
                  <c:v>-17.246999999999993</c:v>
                </c:pt>
                <c:pt idx="24240">
                  <c:v>-17.244999999999997</c:v>
                </c:pt>
                <c:pt idx="24241">
                  <c:v>-17.242999999999995</c:v>
                </c:pt>
                <c:pt idx="24242">
                  <c:v>-17.240999999999993</c:v>
                </c:pt>
                <c:pt idx="24243">
                  <c:v>-17.238999999999997</c:v>
                </c:pt>
                <c:pt idx="24244">
                  <c:v>-17.236999999999995</c:v>
                </c:pt>
                <c:pt idx="24245">
                  <c:v>-17.234999999999992</c:v>
                </c:pt>
                <c:pt idx="24246">
                  <c:v>-17.232999999999997</c:v>
                </c:pt>
                <c:pt idx="24247">
                  <c:v>-17.230999999999995</c:v>
                </c:pt>
                <c:pt idx="24248">
                  <c:v>-17.228999999999992</c:v>
                </c:pt>
                <c:pt idx="24249">
                  <c:v>-17.226999999999997</c:v>
                </c:pt>
                <c:pt idx="24250">
                  <c:v>-17.224999999999994</c:v>
                </c:pt>
                <c:pt idx="24251">
                  <c:v>-17.222999999999992</c:v>
                </c:pt>
                <c:pt idx="24252">
                  <c:v>-17.220999999999997</c:v>
                </c:pt>
                <c:pt idx="24253">
                  <c:v>-17.218999999999994</c:v>
                </c:pt>
                <c:pt idx="24254">
                  <c:v>-17.216999999999992</c:v>
                </c:pt>
                <c:pt idx="24255">
                  <c:v>-17.214999999999996</c:v>
                </c:pt>
                <c:pt idx="24256">
                  <c:v>-17.212999999999994</c:v>
                </c:pt>
                <c:pt idx="24257">
                  <c:v>-17.210999999999991</c:v>
                </c:pt>
                <c:pt idx="24258">
                  <c:v>-17.208999999999996</c:v>
                </c:pt>
                <c:pt idx="24259">
                  <c:v>-17.206999999999994</c:v>
                </c:pt>
                <c:pt idx="24260">
                  <c:v>-17.204999999999991</c:v>
                </c:pt>
                <c:pt idx="24261">
                  <c:v>-17.202999999999996</c:v>
                </c:pt>
                <c:pt idx="24262">
                  <c:v>-17.200999999999993</c:v>
                </c:pt>
                <c:pt idx="24263">
                  <c:v>-17.198999999999991</c:v>
                </c:pt>
                <c:pt idx="24264">
                  <c:v>-17.196999999999996</c:v>
                </c:pt>
                <c:pt idx="24265">
                  <c:v>-17.194999999999993</c:v>
                </c:pt>
                <c:pt idx="24266">
                  <c:v>-17.192999999999998</c:v>
                </c:pt>
                <c:pt idx="24267">
                  <c:v>-17.190999999999995</c:v>
                </c:pt>
                <c:pt idx="24268">
                  <c:v>-17.188999999999993</c:v>
                </c:pt>
                <c:pt idx="24269">
                  <c:v>-17.186999999999998</c:v>
                </c:pt>
                <c:pt idx="24270">
                  <c:v>-17.184999999999995</c:v>
                </c:pt>
                <c:pt idx="24271">
                  <c:v>-17.182999999999993</c:v>
                </c:pt>
                <c:pt idx="24272">
                  <c:v>-17.180999999999997</c:v>
                </c:pt>
                <c:pt idx="24273">
                  <c:v>-17.178999999999995</c:v>
                </c:pt>
                <c:pt idx="24274">
                  <c:v>-17.176999999999992</c:v>
                </c:pt>
                <c:pt idx="24275">
                  <c:v>-17.174999999999997</c:v>
                </c:pt>
                <c:pt idx="24276">
                  <c:v>-17.172999999999995</c:v>
                </c:pt>
                <c:pt idx="24277">
                  <c:v>-17.170999999999992</c:v>
                </c:pt>
                <c:pt idx="24278">
                  <c:v>-17.168999999999997</c:v>
                </c:pt>
                <c:pt idx="24279">
                  <c:v>-17.166999999999994</c:v>
                </c:pt>
                <c:pt idx="24280">
                  <c:v>-17.164999999999992</c:v>
                </c:pt>
                <c:pt idx="24281">
                  <c:v>-17.162999999999997</c:v>
                </c:pt>
                <c:pt idx="24282">
                  <c:v>-17.160999999999994</c:v>
                </c:pt>
                <c:pt idx="24283">
                  <c:v>-17.158999999999992</c:v>
                </c:pt>
                <c:pt idx="24284">
                  <c:v>-17.156999999999996</c:v>
                </c:pt>
                <c:pt idx="24285">
                  <c:v>-17.154999999999994</c:v>
                </c:pt>
                <c:pt idx="24286">
                  <c:v>-17.152999999999992</c:v>
                </c:pt>
                <c:pt idx="24287">
                  <c:v>-17.150999999999996</c:v>
                </c:pt>
                <c:pt idx="24288">
                  <c:v>-17.148999999999994</c:v>
                </c:pt>
                <c:pt idx="24289">
                  <c:v>-17.146999999999991</c:v>
                </c:pt>
                <c:pt idx="24290">
                  <c:v>-17.144999999999996</c:v>
                </c:pt>
                <c:pt idx="24291">
                  <c:v>-17.142999999999994</c:v>
                </c:pt>
                <c:pt idx="24292">
                  <c:v>-17.140999999999991</c:v>
                </c:pt>
                <c:pt idx="24293">
                  <c:v>-17.138999999999996</c:v>
                </c:pt>
                <c:pt idx="24294">
                  <c:v>-17.136999999999993</c:v>
                </c:pt>
                <c:pt idx="24295">
                  <c:v>-17.134999999999991</c:v>
                </c:pt>
                <c:pt idx="24296">
                  <c:v>-17.132999999999996</c:v>
                </c:pt>
                <c:pt idx="24297">
                  <c:v>-17.130999999999993</c:v>
                </c:pt>
                <c:pt idx="24298">
                  <c:v>-17.128999999999998</c:v>
                </c:pt>
                <c:pt idx="24299">
                  <c:v>-17.126999999999995</c:v>
                </c:pt>
                <c:pt idx="24300">
                  <c:v>-17.124999999999993</c:v>
                </c:pt>
                <c:pt idx="24301">
                  <c:v>-17.122999999999998</c:v>
                </c:pt>
                <c:pt idx="24302">
                  <c:v>-17.120999999999995</c:v>
                </c:pt>
                <c:pt idx="24303">
                  <c:v>-17.118999999999993</c:v>
                </c:pt>
                <c:pt idx="24304">
                  <c:v>-17.116999999999997</c:v>
                </c:pt>
                <c:pt idx="24305">
                  <c:v>-17.114999999999995</c:v>
                </c:pt>
                <c:pt idx="24306">
                  <c:v>-17.112999999999992</c:v>
                </c:pt>
                <c:pt idx="24307">
                  <c:v>-17.110999999999997</c:v>
                </c:pt>
                <c:pt idx="24308">
                  <c:v>-17.108999999999995</c:v>
                </c:pt>
                <c:pt idx="24309">
                  <c:v>-17.106999999999992</c:v>
                </c:pt>
                <c:pt idx="24310">
                  <c:v>-17.104999999999997</c:v>
                </c:pt>
                <c:pt idx="24311">
                  <c:v>-17.102999999999994</c:v>
                </c:pt>
                <c:pt idx="24312">
                  <c:v>-17.100999999999992</c:v>
                </c:pt>
                <c:pt idx="24313">
                  <c:v>-17.098999999999997</c:v>
                </c:pt>
                <c:pt idx="24314">
                  <c:v>-17.096999999999994</c:v>
                </c:pt>
                <c:pt idx="24315">
                  <c:v>-17.094999999999992</c:v>
                </c:pt>
                <c:pt idx="24316">
                  <c:v>-17.092999999999996</c:v>
                </c:pt>
                <c:pt idx="24317">
                  <c:v>-17.090999999999994</c:v>
                </c:pt>
                <c:pt idx="24318">
                  <c:v>-17.088999999999992</c:v>
                </c:pt>
                <c:pt idx="24319">
                  <c:v>-17.086999999999996</c:v>
                </c:pt>
                <c:pt idx="24320">
                  <c:v>-17.084999999999994</c:v>
                </c:pt>
                <c:pt idx="24321">
                  <c:v>-17.082999999999991</c:v>
                </c:pt>
                <c:pt idx="24322">
                  <c:v>-17.080999999999996</c:v>
                </c:pt>
                <c:pt idx="24323">
                  <c:v>-17.078999999999994</c:v>
                </c:pt>
                <c:pt idx="24324">
                  <c:v>-17.076999999999991</c:v>
                </c:pt>
                <c:pt idx="24325">
                  <c:v>-17.074999999999996</c:v>
                </c:pt>
                <c:pt idx="24326">
                  <c:v>-17.072999999999993</c:v>
                </c:pt>
                <c:pt idx="24327">
                  <c:v>-17.070999999999991</c:v>
                </c:pt>
                <c:pt idx="24328">
                  <c:v>-17.068999999999996</c:v>
                </c:pt>
                <c:pt idx="24329">
                  <c:v>-17.066999999999993</c:v>
                </c:pt>
                <c:pt idx="24330">
                  <c:v>-17.064999999999998</c:v>
                </c:pt>
                <c:pt idx="24331">
                  <c:v>-17.062999999999995</c:v>
                </c:pt>
                <c:pt idx="24332">
                  <c:v>-17.060999999999993</c:v>
                </c:pt>
                <c:pt idx="24333">
                  <c:v>-17.058999999999997</c:v>
                </c:pt>
                <c:pt idx="24334">
                  <c:v>-17.056999999999995</c:v>
                </c:pt>
                <c:pt idx="24335">
                  <c:v>-17.054999999999993</c:v>
                </c:pt>
                <c:pt idx="24336">
                  <c:v>-17.052999999999997</c:v>
                </c:pt>
                <c:pt idx="24337">
                  <c:v>-17.050999999999995</c:v>
                </c:pt>
                <c:pt idx="24338">
                  <c:v>-17.048999999999992</c:v>
                </c:pt>
                <c:pt idx="24339">
                  <c:v>-17.046999999999997</c:v>
                </c:pt>
                <c:pt idx="24340">
                  <c:v>-17.044999999999995</c:v>
                </c:pt>
                <c:pt idx="24341">
                  <c:v>-17.042999999999992</c:v>
                </c:pt>
                <c:pt idx="24342">
                  <c:v>-17.040999999999997</c:v>
                </c:pt>
                <c:pt idx="24343">
                  <c:v>-17.038999999999994</c:v>
                </c:pt>
                <c:pt idx="24344">
                  <c:v>-17.036999999999992</c:v>
                </c:pt>
                <c:pt idx="24345">
                  <c:v>-17.034999999999997</c:v>
                </c:pt>
                <c:pt idx="24346">
                  <c:v>-17.032999999999994</c:v>
                </c:pt>
                <c:pt idx="24347">
                  <c:v>-17.030999999999992</c:v>
                </c:pt>
                <c:pt idx="24348">
                  <c:v>-17.028999999999996</c:v>
                </c:pt>
                <c:pt idx="24349">
                  <c:v>-17.026999999999994</c:v>
                </c:pt>
                <c:pt idx="24350">
                  <c:v>-17.024999999999991</c:v>
                </c:pt>
                <c:pt idx="24351">
                  <c:v>-17.022999999999996</c:v>
                </c:pt>
                <c:pt idx="24352">
                  <c:v>-17.020999999999994</c:v>
                </c:pt>
                <c:pt idx="24353">
                  <c:v>-17.018999999999991</c:v>
                </c:pt>
                <c:pt idx="24354">
                  <c:v>-17.016999999999996</c:v>
                </c:pt>
                <c:pt idx="24355">
                  <c:v>-17.014999999999993</c:v>
                </c:pt>
                <c:pt idx="24356">
                  <c:v>-17.012999999999991</c:v>
                </c:pt>
                <c:pt idx="24357">
                  <c:v>-17.010999999999996</c:v>
                </c:pt>
                <c:pt idx="24358">
                  <c:v>-17.008999999999993</c:v>
                </c:pt>
                <c:pt idx="24359">
                  <c:v>-17.006999999999991</c:v>
                </c:pt>
                <c:pt idx="24360">
                  <c:v>-17.004999999999995</c:v>
                </c:pt>
                <c:pt idx="24361">
                  <c:v>-17.002999999999993</c:v>
                </c:pt>
                <c:pt idx="24362">
                  <c:v>-17.000999999999998</c:v>
                </c:pt>
                <c:pt idx="24363">
                  <c:v>-16.998999999999995</c:v>
                </c:pt>
                <c:pt idx="24364">
                  <c:v>-16.996999999999993</c:v>
                </c:pt>
                <c:pt idx="24365">
                  <c:v>-16.994999999999997</c:v>
                </c:pt>
                <c:pt idx="24366">
                  <c:v>-16.992999999999995</c:v>
                </c:pt>
                <c:pt idx="24367">
                  <c:v>-16.990999999999993</c:v>
                </c:pt>
                <c:pt idx="24368">
                  <c:v>-16.988999999999997</c:v>
                </c:pt>
                <c:pt idx="24369">
                  <c:v>-16.986999999999995</c:v>
                </c:pt>
                <c:pt idx="24370">
                  <c:v>-16.984999999999992</c:v>
                </c:pt>
                <c:pt idx="24371">
                  <c:v>-16.982999999999997</c:v>
                </c:pt>
                <c:pt idx="24372">
                  <c:v>-16.980999999999995</c:v>
                </c:pt>
                <c:pt idx="24373">
                  <c:v>-16.978999999999992</c:v>
                </c:pt>
                <c:pt idx="24374">
                  <c:v>-16.976999999999997</c:v>
                </c:pt>
                <c:pt idx="24375">
                  <c:v>-16.974999999999994</c:v>
                </c:pt>
                <c:pt idx="24376">
                  <c:v>-16.972999999999992</c:v>
                </c:pt>
                <c:pt idx="24377">
                  <c:v>-16.970999999999997</c:v>
                </c:pt>
                <c:pt idx="24378">
                  <c:v>-16.968999999999994</c:v>
                </c:pt>
                <c:pt idx="24379">
                  <c:v>-16.966999999999992</c:v>
                </c:pt>
                <c:pt idx="24380">
                  <c:v>-16.964999999999996</c:v>
                </c:pt>
                <c:pt idx="24381">
                  <c:v>-16.962999999999994</c:v>
                </c:pt>
                <c:pt idx="24382">
                  <c:v>-16.960999999999991</c:v>
                </c:pt>
                <c:pt idx="24383">
                  <c:v>-16.958999999999996</c:v>
                </c:pt>
                <c:pt idx="24384">
                  <c:v>-16.956999999999994</c:v>
                </c:pt>
                <c:pt idx="24385">
                  <c:v>-16.954999999999991</c:v>
                </c:pt>
                <c:pt idx="24386">
                  <c:v>-16.952999999999996</c:v>
                </c:pt>
                <c:pt idx="24387">
                  <c:v>-16.950999999999993</c:v>
                </c:pt>
                <c:pt idx="24388">
                  <c:v>-16.948999999999991</c:v>
                </c:pt>
                <c:pt idx="24389">
                  <c:v>-16.946999999999996</c:v>
                </c:pt>
                <c:pt idx="24390">
                  <c:v>-16.944999999999993</c:v>
                </c:pt>
                <c:pt idx="24391">
                  <c:v>-16.942999999999998</c:v>
                </c:pt>
                <c:pt idx="24392">
                  <c:v>-16.940999999999995</c:v>
                </c:pt>
                <c:pt idx="24393">
                  <c:v>-16.938999999999993</c:v>
                </c:pt>
                <c:pt idx="24394">
                  <c:v>-16.936999999999998</c:v>
                </c:pt>
                <c:pt idx="24395">
                  <c:v>-16.934999999999995</c:v>
                </c:pt>
                <c:pt idx="24396">
                  <c:v>-16.932999999999993</c:v>
                </c:pt>
                <c:pt idx="24397">
                  <c:v>-16.930999999999997</c:v>
                </c:pt>
                <c:pt idx="24398">
                  <c:v>-16.928999999999995</c:v>
                </c:pt>
                <c:pt idx="24399">
                  <c:v>-16.926999999999992</c:v>
                </c:pt>
                <c:pt idx="24400">
                  <c:v>-16.924999999999997</c:v>
                </c:pt>
                <c:pt idx="24401">
                  <c:v>-16.922999999999995</c:v>
                </c:pt>
                <c:pt idx="24402">
                  <c:v>-16.920999999999992</c:v>
                </c:pt>
                <c:pt idx="24403">
                  <c:v>-16.918999999999997</c:v>
                </c:pt>
                <c:pt idx="24404">
                  <c:v>-16.916999999999994</c:v>
                </c:pt>
                <c:pt idx="24405">
                  <c:v>-16.914999999999992</c:v>
                </c:pt>
                <c:pt idx="24406">
                  <c:v>-16.912999999999997</c:v>
                </c:pt>
                <c:pt idx="24407">
                  <c:v>-16.910999999999994</c:v>
                </c:pt>
                <c:pt idx="24408">
                  <c:v>-16.908999999999992</c:v>
                </c:pt>
                <c:pt idx="24409">
                  <c:v>-16.906999999999996</c:v>
                </c:pt>
                <c:pt idx="24410">
                  <c:v>-16.904999999999994</c:v>
                </c:pt>
                <c:pt idx="24411">
                  <c:v>-16.902999999999992</c:v>
                </c:pt>
                <c:pt idx="24412">
                  <c:v>-16.900999999999996</c:v>
                </c:pt>
                <c:pt idx="24413">
                  <c:v>-16.898999999999994</c:v>
                </c:pt>
                <c:pt idx="24414">
                  <c:v>-16.896999999999991</c:v>
                </c:pt>
                <c:pt idx="24415">
                  <c:v>-16.894999999999996</c:v>
                </c:pt>
                <c:pt idx="24416">
                  <c:v>-16.892999999999994</c:v>
                </c:pt>
                <c:pt idx="24417">
                  <c:v>-16.890999999999991</c:v>
                </c:pt>
                <c:pt idx="24418">
                  <c:v>-16.888999999999996</c:v>
                </c:pt>
                <c:pt idx="24419">
                  <c:v>-16.886999999999993</c:v>
                </c:pt>
                <c:pt idx="24420">
                  <c:v>-16.884999999999991</c:v>
                </c:pt>
                <c:pt idx="24421">
                  <c:v>-16.882999999999996</c:v>
                </c:pt>
                <c:pt idx="24422">
                  <c:v>-16.880999999999993</c:v>
                </c:pt>
                <c:pt idx="24423">
                  <c:v>-16.878999999999998</c:v>
                </c:pt>
                <c:pt idx="24424">
                  <c:v>-16.876999999999995</c:v>
                </c:pt>
                <c:pt idx="24425">
                  <c:v>-16.874999999999993</c:v>
                </c:pt>
                <c:pt idx="24426">
                  <c:v>-16.872999999999998</c:v>
                </c:pt>
                <c:pt idx="24427">
                  <c:v>-16.870999999999995</c:v>
                </c:pt>
                <c:pt idx="24428">
                  <c:v>-16.868999999999993</c:v>
                </c:pt>
                <c:pt idx="24429">
                  <c:v>-16.866999999999997</c:v>
                </c:pt>
                <c:pt idx="24430">
                  <c:v>-16.864999999999995</c:v>
                </c:pt>
                <c:pt idx="24431">
                  <c:v>-16.862999999999992</c:v>
                </c:pt>
                <c:pt idx="24432">
                  <c:v>-16.860999999999997</c:v>
                </c:pt>
                <c:pt idx="24433">
                  <c:v>-16.858999999999995</c:v>
                </c:pt>
                <c:pt idx="24434">
                  <c:v>-16.856999999999992</c:v>
                </c:pt>
                <c:pt idx="24435">
                  <c:v>-16.854999999999997</c:v>
                </c:pt>
                <c:pt idx="24436">
                  <c:v>-16.852999999999994</c:v>
                </c:pt>
                <c:pt idx="24437">
                  <c:v>-16.850999999999992</c:v>
                </c:pt>
                <c:pt idx="24438">
                  <c:v>-16.848999999999997</c:v>
                </c:pt>
                <c:pt idx="24439">
                  <c:v>-16.846999999999994</c:v>
                </c:pt>
                <c:pt idx="24440">
                  <c:v>-16.844999999999992</c:v>
                </c:pt>
                <c:pt idx="24441">
                  <c:v>-16.842999999999996</c:v>
                </c:pt>
                <c:pt idx="24442">
                  <c:v>-16.840999999999994</c:v>
                </c:pt>
                <c:pt idx="24443">
                  <c:v>-16.838999999999992</c:v>
                </c:pt>
                <c:pt idx="24444">
                  <c:v>-16.836999999999996</c:v>
                </c:pt>
                <c:pt idx="24445">
                  <c:v>-16.834999999999994</c:v>
                </c:pt>
                <c:pt idx="24446">
                  <c:v>-16.832999999999991</c:v>
                </c:pt>
                <c:pt idx="24447">
                  <c:v>-16.830999999999996</c:v>
                </c:pt>
                <c:pt idx="24448">
                  <c:v>-16.828999999999994</c:v>
                </c:pt>
                <c:pt idx="24449">
                  <c:v>-16.826999999999991</c:v>
                </c:pt>
                <c:pt idx="24450">
                  <c:v>-16.824999999999996</c:v>
                </c:pt>
                <c:pt idx="24451">
                  <c:v>-16.822999999999993</c:v>
                </c:pt>
                <c:pt idx="24452">
                  <c:v>-16.820999999999991</c:v>
                </c:pt>
                <c:pt idx="24453">
                  <c:v>-16.818999999999996</c:v>
                </c:pt>
                <c:pt idx="24454">
                  <c:v>-16.816999999999993</c:v>
                </c:pt>
                <c:pt idx="24455">
                  <c:v>-16.814999999999998</c:v>
                </c:pt>
                <c:pt idx="24456">
                  <c:v>-16.812999999999995</c:v>
                </c:pt>
                <c:pt idx="24457">
                  <c:v>-16.810999999999993</c:v>
                </c:pt>
                <c:pt idx="24458">
                  <c:v>-16.808999999999997</c:v>
                </c:pt>
                <c:pt idx="24459">
                  <c:v>-16.806999999999995</c:v>
                </c:pt>
                <c:pt idx="24460">
                  <c:v>-16.804999999999993</c:v>
                </c:pt>
                <c:pt idx="24461">
                  <c:v>-16.802999999999997</c:v>
                </c:pt>
                <c:pt idx="24462">
                  <c:v>-16.800999999999995</c:v>
                </c:pt>
                <c:pt idx="24463">
                  <c:v>-16.798999999999992</c:v>
                </c:pt>
                <c:pt idx="24464">
                  <c:v>-16.796999999999997</c:v>
                </c:pt>
                <c:pt idx="24465">
                  <c:v>-16.794999999999995</c:v>
                </c:pt>
                <c:pt idx="24466">
                  <c:v>-16.792999999999992</c:v>
                </c:pt>
                <c:pt idx="24467">
                  <c:v>-16.790999999999997</c:v>
                </c:pt>
                <c:pt idx="24468">
                  <c:v>-16.788999999999994</c:v>
                </c:pt>
                <c:pt idx="24469">
                  <c:v>-16.786999999999992</c:v>
                </c:pt>
                <c:pt idx="24470">
                  <c:v>-16.784999999999997</c:v>
                </c:pt>
                <c:pt idx="24471">
                  <c:v>-16.782999999999994</c:v>
                </c:pt>
                <c:pt idx="24472">
                  <c:v>-16.780999999999992</c:v>
                </c:pt>
                <c:pt idx="24473">
                  <c:v>-16.778999999999996</c:v>
                </c:pt>
                <c:pt idx="24474">
                  <c:v>-16.776999999999994</c:v>
                </c:pt>
                <c:pt idx="24475">
                  <c:v>-16.774999999999991</c:v>
                </c:pt>
                <c:pt idx="24476">
                  <c:v>-16.772999999999996</c:v>
                </c:pt>
                <c:pt idx="24477">
                  <c:v>-16.770999999999994</c:v>
                </c:pt>
                <c:pt idx="24478">
                  <c:v>-16.768999999999991</c:v>
                </c:pt>
                <c:pt idx="24479">
                  <c:v>-16.766999999999996</c:v>
                </c:pt>
                <c:pt idx="24480">
                  <c:v>-16.764999999999993</c:v>
                </c:pt>
                <c:pt idx="24481">
                  <c:v>-16.762999999999991</c:v>
                </c:pt>
                <c:pt idx="24482">
                  <c:v>-16.760999999999996</c:v>
                </c:pt>
                <c:pt idx="24483">
                  <c:v>-16.758999999999993</c:v>
                </c:pt>
                <c:pt idx="24484">
                  <c:v>-16.756999999999991</c:v>
                </c:pt>
                <c:pt idx="24485">
                  <c:v>-16.754999999999995</c:v>
                </c:pt>
                <c:pt idx="24486">
                  <c:v>-16.752999999999993</c:v>
                </c:pt>
                <c:pt idx="24487">
                  <c:v>-16.750999999999998</c:v>
                </c:pt>
                <c:pt idx="24488">
                  <c:v>-16.748999999999995</c:v>
                </c:pt>
                <c:pt idx="24489">
                  <c:v>-16.746999999999993</c:v>
                </c:pt>
                <c:pt idx="24490">
                  <c:v>-16.744999999999997</c:v>
                </c:pt>
                <c:pt idx="24491">
                  <c:v>-16.742999999999995</c:v>
                </c:pt>
                <c:pt idx="24492">
                  <c:v>-16.740999999999993</c:v>
                </c:pt>
                <c:pt idx="24493">
                  <c:v>-16.738999999999997</c:v>
                </c:pt>
                <c:pt idx="24494">
                  <c:v>-16.736999999999995</c:v>
                </c:pt>
                <c:pt idx="24495">
                  <c:v>-16.734999999999992</c:v>
                </c:pt>
                <c:pt idx="24496">
                  <c:v>-16.732999999999997</c:v>
                </c:pt>
                <c:pt idx="24497">
                  <c:v>-16.730999999999995</c:v>
                </c:pt>
                <c:pt idx="24498">
                  <c:v>-16.728999999999992</c:v>
                </c:pt>
                <c:pt idx="24499">
                  <c:v>-16.726999999999997</c:v>
                </c:pt>
                <c:pt idx="24500">
                  <c:v>-16.724999999999994</c:v>
                </c:pt>
                <c:pt idx="24501">
                  <c:v>-16.722999999999992</c:v>
                </c:pt>
                <c:pt idx="24502">
                  <c:v>-16.720999999999997</c:v>
                </c:pt>
                <c:pt idx="24503">
                  <c:v>-16.718999999999994</c:v>
                </c:pt>
                <c:pt idx="24504">
                  <c:v>-16.716999999999992</c:v>
                </c:pt>
                <c:pt idx="24505">
                  <c:v>-16.714999999999996</c:v>
                </c:pt>
                <c:pt idx="24506">
                  <c:v>-16.712999999999994</c:v>
                </c:pt>
                <c:pt idx="24507">
                  <c:v>-16.710999999999991</c:v>
                </c:pt>
                <c:pt idx="24508">
                  <c:v>-16.708999999999996</c:v>
                </c:pt>
                <c:pt idx="24509">
                  <c:v>-16.706999999999994</c:v>
                </c:pt>
                <c:pt idx="24510">
                  <c:v>-16.704999999999991</c:v>
                </c:pt>
                <c:pt idx="24511">
                  <c:v>-16.702999999999996</c:v>
                </c:pt>
                <c:pt idx="24512">
                  <c:v>-16.700999999999993</c:v>
                </c:pt>
                <c:pt idx="24513">
                  <c:v>-16.698999999999991</c:v>
                </c:pt>
                <c:pt idx="24514">
                  <c:v>-16.696999999999996</c:v>
                </c:pt>
                <c:pt idx="24515">
                  <c:v>-16.694999999999993</c:v>
                </c:pt>
                <c:pt idx="24516">
                  <c:v>-16.692999999999998</c:v>
                </c:pt>
                <c:pt idx="24517">
                  <c:v>-16.690999999999995</c:v>
                </c:pt>
                <c:pt idx="24518">
                  <c:v>-16.688999999999993</c:v>
                </c:pt>
                <c:pt idx="24519">
                  <c:v>-16.686999999999998</c:v>
                </c:pt>
                <c:pt idx="24520">
                  <c:v>-16.684999999999995</c:v>
                </c:pt>
                <c:pt idx="24521">
                  <c:v>-16.682999999999993</c:v>
                </c:pt>
                <c:pt idx="24522">
                  <c:v>-16.680999999999997</c:v>
                </c:pt>
                <c:pt idx="24523">
                  <c:v>-16.678999999999995</c:v>
                </c:pt>
                <c:pt idx="24524">
                  <c:v>-16.676999999999992</c:v>
                </c:pt>
                <c:pt idx="24525">
                  <c:v>-16.674999999999997</c:v>
                </c:pt>
                <c:pt idx="24526">
                  <c:v>-16.672999999999995</c:v>
                </c:pt>
                <c:pt idx="24527">
                  <c:v>-16.670999999999992</c:v>
                </c:pt>
                <c:pt idx="24528">
                  <c:v>-16.668999999999997</c:v>
                </c:pt>
                <c:pt idx="24529">
                  <c:v>-16.666999999999994</c:v>
                </c:pt>
                <c:pt idx="24530">
                  <c:v>-16.664999999999992</c:v>
                </c:pt>
                <c:pt idx="24531">
                  <c:v>-16.662999999999997</c:v>
                </c:pt>
                <c:pt idx="24532">
                  <c:v>-16.660999999999994</c:v>
                </c:pt>
                <c:pt idx="24533">
                  <c:v>-16.658999999999992</c:v>
                </c:pt>
                <c:pt idx="24534">
                  <c:v>-16.656999999999996</c:v>
                </c:pt>
                <c:pt idx="24535">
                  <c:v>-16.654999999999994</c:v>
                </c:pt>
                <c:pt idx="24536">
                  <c:v>-16.652999999999992</c:v>
                </c:pt>
                <c:pt idx="24537">
                  <c:v>-16.650999999999996</c:v>
                </c:pt>
                <c:pt idx="24538">
                  <c:v>-16.648999999999994</c:v>
                </c:pt>
                <c:pt idx="24539">
                  <c:v>-16.646999999999991</c:v>
                </c:pt>
                <c:pt idx="24540">
                  <c:v>-16.644999999999996</c:v>
                </c:pt>
                <c:pt idx="24541">
                  <c:v>-16.642999999999994</c:v>
                </c:pt>
                <c:pt idx="24542">
                  <c:v>-16.640999999999991</c:v>
                </c:pt>
                <c:pt idx="24543">
                  <c:v>-16.638999999999996</c:v>
                </c:pt>
                <c:pt idx="24544">
                  <c:v>-16.636999999999993</c:v>
                </c:pt>
                <c:pt idx="24545">
                  <c:v>-16.634999999999991</c:v>
                </c:pt>
                <c:pt idx="24546">
                  <c:v>-16.632999999999996</c:v>
                </c:pt>
                <c:pt idx="24547">
                  <c:v>-16.630999999999993</c:v>
                </c:pt>
                <c:pt idx="24548">
                  <c:v>-16.628999999999998</c:v>
                </c:pt>
                <c:pt idx="24549">
                  <c:v>-16.626999999999995</c:v>
                </c:pt>
                <c:pt idx="24550">
                  <c:v>-16.624999999999993</c:v>
                </c:pt>
                <c:pt idx="24551">
                  <c:v>-16.622999999999998</c:v>
                </c:pt>
                <c:pt idx="24552">
                  <c:v>-16.620999999999995</c:v>
                </c:pt>
                <c:pt idx="24553">
                  <c:v>-16.618999999999993</c:v>
                </c:pt>
                <c:pt idx="24554">
                  <c:v>-16.616999999999997</c:v>
                </c:pt>
                <c:pt idx="24555">
                  <c:v>-16.614999999999995</c:v>
                </c:pt>
                <c:pt idx="24556">
                  <c:v>-16.612999999999992</c:v>
                </c:pt>
                <c:pt idx="24557">
                  <c:v>-16.610999999999997</c:v>
                </c:pt>
                <c:pt idx="24558">
                  <c:v>-16.608999999999995</c:v>
                </c:pt>
                <c:pt idx="24559">
                  <c:v>-16.606999999999992</c:v>
                </c:pt>
                <c:pt idx="24560">
                  <c:v>-16.604999999999997</c:v>
                </c:pt>
                <c:pt idx="24561">
                  <c:v>-16.602999999999994</c:v>
                </c:pt>
                <c:pt idx="24562">
                  <c:v>-16.600999999999992</c:v>
                </c:pt>
                <c:pt idx="24563">
                  <c:v>-16.598999999999997</c:v>
                </c:pt>
                <c:pt idx="24564">
                  <c:v>-16.596999999999994</c:v>
                </c:pt>
                <c:pt idx="24565">
                  <c:v>-16.594999999999992</c:v>
                </c:pt>
                <c:pt idx="24566">
                  <c:v>-16.592999999999996</c:v>
                </c:pt>
                <c:pt idx="24567">
                  <c:v>-16.590999999999994</c:v>
                </c:pt>
                <c:pt idx="24568">
                  <c:v>-16.588999999999992</c:v>
                </c:pt>
                <c:pt idx="24569">
                  <c:v>-16.586999999999996</c:v>
                </c:pt>
                <c:pt idx="24570">
                  <c:v>-16.584999999999994</c:v>
                </c:pt>
                <c:pt idx="24571">
                  <c:v>-16.582999999999991</c:v>
                </c:pt>
                <c:pt idx="24572">
                  <c:v>-16.580999999999996</c:v>
                </c:pt>
                <c:pt idx="24573">
                  <c:v>-16.578999999999994</c:v>
                </c:pt>
                <c:pt idx="24574">
                  <c:v>-16.576999999999991</c:v>
                </c:pt>
                <c:pt idx="24575">
                  <c:v>-16.574999999999996</c:v>
                </c:pt>
                <c:pt idx="24576">
                  <c:v>-16.572999999999993</c:v>
                </c:pt>
                <c:pt idx="24577">
                  <c:v>-16.570999999999991</c:v>
                </c:pt>
                <c:pt idx="24578">
                  <c:v>-16.568999999999996</c:v>
                </c:pt>
                <c:pt idx="24579">
                  <c:v>-16.566999999999993</c:v>
                </c:pt>
                <c:pt idx="24580">
                  <c:v>-16.564999999999998</c:v>
                </c:pt>
                <c:pt idx="24581">
                  <c:v>-16.562999999999995</c:v>
                </c:pt>
                <c:pt idx="24582">
                  <c:v>-16.560999999999993</c:v>
                </c:pt>
                <c:pt idx="24583">
                  <c:v>-16.558999999999997</c:v>
                </c:pt>
                <c:pt idx="24584">
                  <c:v>-16.556999999999995</c:v>
                </c:pt>
                <c:pt idx="24585">
                  <c:v>-16.554999999999993</c:v>
                </c:pt>
                <c:pt idx="24586">
                  <c:v>-16.552999999999997</c:v>
                </c:pt>
                <c:pt idx="24587">
                  <c:v>-16.550999999999995</c:v>
                </c:pt>
                <c:pt idx="24588">
                  <c:v>-16.548999999999992</c:v>
                </c:pt>
                <c:pt idx="24589">
                  <c:v>-16.546999999999997</c:v>
                </c:pt>
                <c:pt idx="24590">
                  <c:v>-16.544999999999995</c:v>
                </c:pt>
                <c:pt idx="24591">
                  <c:v>-16.542999999999992</c:v>
                </c:pt>
                <c:pt idx="24592">
                  <c:v>-16.540999999999997</c:v>
                </c:pt>
                <c:pt idx="24593">
                  <c:v>-16.538999999999994</c:v>
                </c:pt>
                <c:pt idx="24594">
                  <c:v>-16.536999999999992</c:v>
                </c:pt>
                <c:pt idx="24595">
                  <c:v>-16.534999999999997</c:v>
                </c:pt>
                <c:pt idx="24596">
                  <c:v>-16.532999999999994</c:v>
                </c:pt>
                <c:pt idx="24597">
                  <c:v>-16.530999999999992</c:v>
                </c:pt>
                <c:pt idx="24598">
                  <c:v>-16.528999999999996</c:v>
                </c:pt>
                <c:pt idx="24599">
                  <c:v>-16.526999999999994</c:v>
                </c:pt>
                <c:pt idx="24600">
                  <c:v>-16.524999999999991</c:v>
                </c:pt>
                <c:pt idx="24601">
                  <c:v>-16.522999999999996</c:v>
                </c:pt>
                <c:pt idx="24602">
                  <c:v>-16.520999999999994</c:v>
                </c:pt>
                <c:pt idx="24603">
                  <c:v>-16.518999999999991</c:v>
                </c:pt>
                <c:pt idx="24604">
                  <c:v>-16.516999999999996</c:v>
                </c:pt>
                <c:pt idx="24605">
                  <c:v>-16.514999999999993</c:v>
                </c:pt>
                <c:pt idx="24606">
                  <c:v>-16.512999999999991</c:v>
                </c:pt>
                <c:pt idx="24607">
                  <c:v>-16.510999999999996</c:v>
                </c:pt>
                <c:pt idx="24608">
                  <c:v>-16.508999999999993</c:v>
                </c:pt>
                <c:pt idx="24609">
                  <c:v>-16.506999999999991</c:v>
                </c:pt>
                <c:pt idx="24610">
                  <c:v>-16.504999999999995</c:v>
                </c:pt>
                <c:pt idx="24611">
                  <c:v>-16.502999999999993</c:v>
                </c:pt>
                <c:pt idx="24612">
                  <c:v>-16.500999999999998</c:v>
                </c:pt>
                <c:pt idx="24613">
                  <c:v>-16.498999999999995</c:v>
                </c:pt>
                <c:pt idx="24614">
                  <c:v>-16.496999999999993</c:v>
                </c:pt>
                <c:pt idx="24615">
                  <c:v>-16.494999999999997</c:v>
                </c:pt>
                <c:pt idx="24616">
                  <c:v>-16.492999999999995</c:v>
                </c:pt>
                <c:pt idx="24617">
                  <c:v>-16.490999999999993</c:v>
                </c:pt>
                <c:pt idx="24618">
                  <c:v>-16.488999999999997</c:v>
                </c:pt>
                <c:pt idx="24619">
                  <c:v>-16.486999999999995</c:v>
                </c:pt>
                <c:pt idx="24620">
                  <c:v>-16.484999999999992</c:v>
                </c:pt>
                <c:pt idx="24621">
                  <c:v>-16.482999999999997</c:v>
                </c:pt>
                <c:pt idx="24622">
                  <c:v>-16.480999999999995</c:v>
                </c:pt>
                <c:pt idx="24623">
                  <c:v>-16.478999999999992</c:v>
                </c:pt>
                <c:pt idx="24624">
                  <c:v>-16.476999999999997</c:v>
                </c:pt>
                <c:pt idx="24625">
                  <c:v>-16.474999999999994</c:v>
                </c:pt>
                <c:pt idx="24626">
                  <c:v>-16.472999999999992</c:v>
                </c:pt>
                <c:pt idx="24627">
                  <c:v>-16.470999999999997</c:v>
                </c:pt>
                <c:pt idx="24628">
                  <c:v>-16.468999999999994</c:v>
                </c:pt>
                <c:pt idx="24629">
                  <c:v>-16.466999999999992</c:v>
                </c:pt>
                <c:pt idx="24630">
                  <c:v>-16.464999999999996</c:v>
                </c:pt>
                <c:pt idx="24631">
                  <c:v>-16.462999999999994</c:v>
                </c:pt>
                <c:pt idx="24632">
                  <c:v>-16.460999999999991</c:v>
                </c:pt>
                <c:pt idx="24633">
                  <c:v>-16.458999999999996</c:v>
                </c:pt>
                <c:pt idx="24634">
                  <c:v>-16.456999999999994</c:v>
                </c:pt>
                <c:pt idx="24635">
                  <c:v>-16.454999999999991</c:v>
                </c:pt>
                <c:pt idx="24636">
                  <c:v>-16.452999999999996</c:v>
                </c:pt>
                <c:pt idx="24637">
                  <c:v>-16.450999999999993</c:v>
                </c:pt>
                <c:pt idx="24638">
                  <c:v>-16.448999999999991</c:v>
                </c:pt>
                <c:pt idx="24639">
                  <c:v>-16.446999999999996</c:v>
                </c:pt>
                <c:pt idx="24640">
                  <c:v>-16.444999999999993</c:v>
                </c:pt>
                <c:pt idx="24641">
                  <c:v>-16.442999999999998</c:v>
                </c:pt>
                <c:pt idx="24642">
                  <c:v>-16.440999999999995</c:v>
                </c:pt>
                <c:pt idx="24643">
                  <c:v>-16.438999999999993</c:v>
                </c:pt>
                <c:pt idx="24644">
                  <c:v>-16.436999999999998</c:v>
                </c:pt>
                <c:pt idx="24645">
                  <c:v>-16.434999999999995</c:v>
                </c:pt>
                <c:pt idx="24646">
                  <c:v>-16.432999999999993</c:v>
                </c:pt>
                <c:pt idx="24647">
                  <c:v>-16.430999999999997</c:v>
                </c:pt>
                <c:pt idx="24648">
                  <c:v>-16.428999999999995</c:v>
                </c:pt>
                <c:pt idx="24649">
                  <c:v>-16.426999999999992</c:v>
                </c:pt>
                <c:pt idx="24650">
                  <c:v>-16.424999999999997</c:v>
                </c:pt>
                <c:pt idx="24651">
                  <c:v>-16.422999999999995</c:v>
                </c:pt>
                <c:pt idx="24652">
                  <c:v>-16.420999999999992</c:v>
                </c:pt>
                <c:pt idx="24653">
                  <c:v>-16.418999999999997</c:v>
                </c:pt>
                <c:pt idx="24654">
                  <c:v>-16.416999999999994</c:v>
                </c:pt>
                <c:pt idx="24655">
                  <c:v>-16.414999999999992</c:v>
                </c:pt>
                <c:pt idx="24656">
                  <c:v>-16.412999999999997</c:v>
                </c:pt>
                <c:pt idx="24657">
                  <c:v>-16.410999999999994</c:v>
                </c:pt>
                <c:pt idx="24658">
                  <c:v>-16.408999999999992</c:v>
                </c:pt>
                <c:pt idx="24659">
                  <c:v>-16.406999999999996</c:v>
                </c:pt>
                <c:pt idx="24660">
                  <c:v>-16.404999999999994</c:v>
                </c:pt>
                <c:pt idx="24661">
                  <c:v>-16.402999999999992</c:v>
                </c:pt>
                <c:pt idx="24662">
                  <c:v>-16.400999999999996</c:v>
                </c:pt>
                <c:pt idx="24663">
                  <c:v>-16.398999999999994</c:v>
                </c:pt>
                <c:pt idx="24664">
                  <c:v>-16.396999999999991</c:v>
                </c:pt>
                <c:pt idx="24665">
                  <c:v>-16.394999999999996</c:v>
                </c:pt>
                <c:pt idx="24666">
                  <c:v>-16.392999999999994</c:v>
                </c:pt>
                <c:pt idx="24667">
                  <c:v>-16.390999999999991</c:v>
                </c:pt>
                <c:pt idx="24668">
                  <c:v>-16.388999999999996</c:v>
                </c:pt>
                <c:pt idx="24669">
                  <c:v>-16.386999999999993</c:v>
                </c:pt>
                <c:pt idx="24670">
                  <c:v>-16.384999999999991</c:v>
                </c:pt>
                <c:pt idx="24671">
                  <c:v>-16.382999999999996</c:v>
                </c:pt>
                <c:pt idx="24672">
                  <c:v>-16.380999999999993</c:v>
                </c:pt>
                <c:pt idx="24673">
                  <c:v>-16.378999999999998</c:v>
                </c:pt>
                <c:pt idx="24674">
                  <c:v>-16.376999999999995</c:v>
                </c:pt>
                <c:pt idx="24675">
                  <c:v>-16.374999999999993</c:v>
                </c:pt>
                <c:pt idx="24676">
                  <c:v>-16.372999999999998</c:v>
                </c:pt>
                <c:pt idx="24677">
                  <c:v>-16.370999999999995</c:v>
                </c:pt>
                <c:pt idx="24678">
                  <c:v>-16.368999999999993</c:v>
                </c:pt>
                <c:pt idx="24679">
                  <c:v>-16.366999999999997</c:v>
                </c:pt>
                <c:pt idx="24680">
                  <c:v>-16.364999999999995</c:v>
                </c:pt>
                <c:pt idx="24681">
                  <c:v>-16.362999999999992</c:v>
                </c:pt>
                <c:pt idx="24682">
                  <c:v>-16.360999999999997</c:v>
                </c:pt>
                <c:pt idx="24683">
                  <c:v>-16.358999999999995</c:v>
                </c:pt>
                <c:pt idx="24684">
                  <c:v>-16.356999999999992</c:v>
                </c:pt>
                <c:pt idx="24685">
                  <c:v>-16.354999999999997</c:v>
                </c:pt>
                <c:pt idx="24686">
                  <c:v>-16.352999999999994</c:v>
                </c:pt>
                <c:pt idx="24687">
                  <c:v>-16.350999999999992</c:v>
                </c:pt>
                <c:pt idx="24688">
                  <c:v>-16.348999999999997</c:v>
                </c:pt>
                <c:pt idx="24689">
                  <c:v>-16.346999999999994</c:v>
                </c:pt>
                <c:pt idx="24690">
                  <c:v>-16.344999999999992</c:v>
                </c:pt>
                <c:pt idx="24691">
                  <c:v>-16.342999999999996</c:v>
                </c:pt>
                <c:pt idx="24692">
                  <c:v>-16.340999999999994</c:v>
                </c:pt>
                <c:pt idx="24693">
                  <c:v>-16.338999999999992</c:v>
                </c:pt>
                <c:pt idx="24694">
                  <c:v>-16.336999999999996</c:v>
                </c:pt>
                <c:pt idx="24695">
                  <c:v>-16.334999999999994</c:v>
                </c:pt>
                <c:pt idx="24696">
                  <c:v>-16.332999999999991</c:v>
                </c:pt>
                <c:pt idx="24697">
                  <c:v>-16.330999999999996</c:v>
                </c:pt>
                <c:pt idx="24698">
                  <c:v>-16.328999999999994</c:v>
                </c:pt>
                <c:pt idx="24699">
                  <c:v>-16.326999999999991</c:v>
                </c:pt>
                <c:pt idx="24700">
                  <c:v>-16.324999999999996</c:v>
                </c:pt>
                <c:pt idx="24701">
                  <c:v>-16.322999999999993</c:v>
                </c:pt>
                <c:pt idx="24702">
                  <c:v>-16.320999999999991</c:v>
                </c:pt>
                <c:pt idx="24703">
                  <c:v>-16.318999999999996</c:v>
                </c:pt>
                <c:pt idx="24704">
                  <c:v>-16.316999999999993</c:v>
                </c:pt>
                <c:pt idx="24705">
                  <c:v>-16.314999999999998</c:v>
                </c:pt>
                <c:pt idx="24706">
                  <c:v>-16.312999999999995</c:v>
                </c:pt>
                <c:pt idx="24707">
                  <c:v>-16.310999999999993</c:v>
                </c:pt>
                <c:pt idx="24708">
                  <c:v>-16.308999999999997</c:v>
                </c:pt>
                <c:pt idx="24709">
                  <c:v>-16.306999999999995</c:v>
                </c:pt>
                <c:pt idx="24710">
                  <c:v>-16.304999999999993</c:v>
                </c:pt>
                <c:pt idx="24711">
                  <c:v>-16.302999999999997</c:v>
                </c:pt>
                <c:pt idx="24712">
                  <c:v>-16.300999999999995</c:v>
                </c:pt>
                <c:pt idx="24713">
                  <c:v>-16.298999999999992</c:v>
                </c:pt>
                <c:pt idx="24714">
                  <c:v>-16.296999999999997</c:v>
                </c:pt>
                <c:pt idx="24715">
                  <c:v>-16.294999999999995</c:v>
                </c:pt>
                <c:pt idx="24716">
                  <c:v>-16.292999999999992</c:v>
                </c:pt>
                <c:pt idx="24717">
                  <c:v>-16.290999999999997</c:v>
                </c:pt>
                <c:pt idx="24718">
                  <c:v>-16.288999999999994</c:v>
                </c:pt>
                <c:pt idx="24719">
                  <c:v>-16.286999999999992</c:v>
                </c:pt>
                <c:pt idx="24720">
                  <c:v>-16.284999999999997</c:v>
                </c:pt>
                <c:pt idx="24721">
                  <c:v>-16.282999999999994</c:v>
                </c:pt>
                <c:pt idx="24722">
                  <c:v>-16.280999999999992</c:v>
                </c:pt>
                <c:pt idx="24723">
                  <c:v>-16.278999999999996</c:v>
                </c:pt>
                <c:pt idx="24724">
                  <c:v>-16.276999999999994</c:v>
                </c:pt>
                <c:pt idx="24725">
                  <c:v>-16.274999999999991</c:v>
                </c:pt>
                <c:pt idx="24726">
                  <c:v>-16.272999999999996</c:v>
                </c:pt>
                <c:pt idx="24727">
                  <c:v>-16.270999999999994</c:v>
                </c:pt>
                <c:pt idx="24728">
                  <c:v>-16.268999999999991</c:v>
                </c:pt>
                <c:pt idx="24729">
                  <c:v>-16.266999999999996</c:v>
                </c:pt>
                <c:pt idx="24730">
                  <c:v>-16.264999999999993</c:v>
                </c:pt>
                <c:pt idx="24731">
                  <c:v>-16.262999999999991</c:v>
                </c:pt>
                <c:pt idx="24732">
                  <c:v>-16.260999999999996</c:v>
                </c:pt>
                <c:pt idx="24733">
                  <c:v>-16.258999999999993</c:v>
                </c:pt>
                <c:pt idx="24734">
                  <c:v>-16.256999999999991</c:v>
                </c:pt>
                <c:pt idx="24735">
                  <c:v>-16.254999999999995</c:v>
                </c:pt>
                <c:pt idx="24736">
                  <c:v>-16.252999999999993</c:v>
                </c:pt>
                <c:pt idx="24737">
                  <c:v>-16.250999999999998</c:v>
                </c:pt>
                <c:pt idx="24738">
                  <c:v>-16.248999999999995</c:v>
                </c:pt>
                <c:pt idx="24739">
                  <c:v>-16.246999999999993</c:v>
                </c:pt>
                <c:pt idx="24740">
                  <c:v>-16.244999999999997</c:v>
                </c:pt>
                <c:pt idx="24741">
                  <c:v>-16.242999999999995</c:v>
                </c:pt>
                <c:pt idx="24742">
                  <c:v>-16.240999999999993</c:v>
                </c:pt>
                <c:pt idx="24743">
                  <c:v>-16.238999999999997</c:v>
                </c:pt>
                <c:pt idx="24744">
                  <c:v>-16.236999999999995</c:v>
                </c:pt>
                <c:pt idx="24745">
                  <c:v>-16.234999999999992</c:v>
                </c:pt>
                <c:pt idx="24746">
                  <c:v>-16.232999999999997</c:v>
                </c:pt>
                <c:pt idx="24747">
                  <c:v>-16.230999999999995</c:v>
                </c:pt>
                <c:pt idx="24748">
                  <c:v>-16.228999999999992</c:v>
                </c:pt>
                <c:pt idx="24749">
                  <c:v>-16.226999999999997</c:v>
                </c:pt>
                <c:pt idx="24750">
                  <c:v>-16.224999999999994</c:v>
                </c:pt>
                <c:pt idx="24751">
                  <c:v>-16.222999999999992</c:v>
                </c:pt>
                <c:pt idx="24752">
                  <c:v>-16.220999999999997</c:v>
                </c:pt>
                <c:pt idx="24753">
                  <c:v>-16.218999999999994</c:v>
                </c:pt>
                <c:pt idx="24754">
                  <c:v>-16.216999999999992</c:v>
                </c:pt>
                <c:pt idx="24755">
                  <c:v>-16.214999999999996</c:v>
                </c:pt>
                <c:pt idx="24756">
                  <c:v>-16.212999999999994</c:v>
                </c:pt>
                <c:pt idx="24757">
                  <c:v>-16.210999999999991</c:v>
                </c:pt>
                <c:pt idx="24758">
                  <c:v>-16.208999999999996</c:v>
                </c:pt>
                <c:pt idx="24759">
                  <c:v>-16.206999999999994</c:v>
                </c:pt>
                <c:pt idx="24760">
                  <c:v>-16.204999999999991</c:v>
                </c:pt>
                <c:pt idx="24761">
                  <c:v>-16.202999999999996</c:v>
                </c:pt>
                <c:pt idx="24762">
                  <c:v>-16.200999999999993</c:v>
                </c:pt>
                <c:pt idx="24763">
                  <c:v>-16.198999999999991</c:v>
                </c:pt>
                <c:pt idx="24764">
                  <c:v>-16.196999999999996</c:v>
                </c:pt>
                <c:pt idx="24765">
                  <c:v>-16.194999999999993</c:v>
                </c:pt>
                <c:pt idx="24766">
                  <c:v>-16.192999999999998</c:v>
                </c:pt>
                <c:pt idx="24767">
                  <c:v>-16.190999999999995</c:v>
                </c:pt>
                <c:pt idx="24768">
                  <c:v>-16.188999999999993</c:v>
                </c:pt>
                <c:pt idx="24769">
                  <c:v>-16.186999999999998</c:v>
                </c:pt>
                <c:pt idx="24770">
                  <c:v>-16.184999999999995</c:v>
                </c:pt>
                <c:pt idx="24771">
                  <c:v>-16.182999999999993</c:v>
                </c:pt>
                <c:pt idx="24772">
                  <c:v>-16.180999999999997</c:v>
                </c:pt>
                <c:pt idx="24773">
                  <c:v>-16.178999999999995</c:v>
                </c:pt>
                <c:pt idx="24774">
                  <c:v>-16.176999999999992</c:v>
                </c:pt>
                <c:pt idx="24775">
                  <c:v>-16.174999999999997</c:v>
                </c:pt>
                <c:pt idx="24776">
                  <c:v>-16.172999999999995</c:v>
                </c:pt>
                <c:pt idx="24777">
                  <c:v>-16.170999999999992</c:v>
                </c:pt>
                <c:pt idx="24778">
                  <c:v>-16.168999999999997</c:v>
                </c:pt>
                <c:pt idx="24779">
                  <c:v>-16.166999999999994</c:v>
                </c:pt>
                <c:pt idx="24780">
                  <c:v>-16.164999999999992</c:v>
                </c:pt>
                <c:pt idx="24781">
                  <c:v>-16.162999999999997</c:v>
                </c:pt>
                <c:pt idx="24782">
                  <c:v>-16.160999999999994</c:v>
                </c:pt>
                <c:pt idx="24783">
                  <c:v>-16.158999999999992</c:v>
                </c:pt>
                <c:pt idx="24784">
                  <c:v>-16.156999999999996</c:v>
                </c:pt>
                <c:pt idx="24785">
                  <c:v>-16.154999999999994</c:v>
                </c:pt>
                <c:pt idx="24786">
                  <c:v>-16.152999999999992</c:v>
                </c:pt>
                <c:pt idx="24787">
                  <c:v>-16.150999999999996</c:v>
                </c:pt>
                <c:pt idx="24788">
                  <c:v>-16.148999999999994</c:v>
                </c:pt>
                <c:pt idx="24789">
                  <c:v>-16.146999999999991</c:v>
                </c:pt>
                <c:pt idx="24790">
                  <c:v>-16.144999999999996</c:v>
                </c:pt>
                <c:pt idx="24791">
                  <c:v>-16.142999999999994</c:v>
                </c:pt>
                <c:pt idx="24792">
                  <c:v>-16.140999999999991</c:v>
                </c:pt>
                <c:pt idx="24793">
                  <c:v>-16.138999999999996</c:v>
                </c:pt>
                <c:pt idx="24794">
                  <c:v>-16.136999999999993</c:v>
                </c:pt>
                <c:pt idx="24795">
                  <c:v>-16.134999999999991</c:v>
                </c:pt>
                <c:pt idx="24796">
                  <c:v>-16.132999999999996</c:v>
                </c:pt>
                <c:pt idx="24797">
                  <c:v>-16.130999999999993</c:v>
                </c:pt>
                <c:pt idx="24798">
                  <c:v>-16.128999999999998</c:v>
                </c:pt>
                <c:pt idx="24799">
                  <c:v>-16.126999999999995</c:v>
                </c:pt>
                <c:pt idx="24800">
                  <c:v>-16.124999999999993</c:v>
                </c:pt>
                <c:pt idx="24801">
                  <c:v>-16.122999999999998</c:v>
                </c:pt>
                <c:pt idx="24802">
                  <c:v>-16.120999999999995</c:v>
                </c:pt>
                <c:pt idx="24803">
                  <c:v>-16.118999999999993</c:v>
                </c:pt>
                <c:pt idx="24804">
                  <c:v>-16.116999999999997</c:v>
                </c:pt>
                <c:pt idx="24805">
                  <c:v>-16.114999999999995</c:v>
                </c:pt>
                <c:pt idx="24806">
                  <c:v>-16.112999999999992</c:v>
                </c:pt>
                <c:pt idx="24807">
                  <c:v>-16.110999999999997</c:v>
                </c:pt>
                <c:pt idx="24808">
                  <c:v>-16.108999999999995</c:v>
                </c:pt>
                <c:pt idx="24809">
                  <c:v>-16.106999999999992</c:v>
                </c:pt>
                <c:pt idx="24810">
                  <c:v>-16.104999999999997</c:v>
                </c:pt>
                <c:pt idx="24811">
                  <c:v>-16.102999999999994</c:v>
                </c:pt>
                <c:pt idx="24812">
                  <c:v>-16.100999999999992</c:v>
                </c:pt>
                <c:pt idx="24813">
                  <c:v>-16.098999999999997</c:v>
                </c:pt>
                <c:pt idx="24814">
                  <c:v>-16.096999999999994</c:v>
                </c:pt>
                <c:pt idx="24815">
                  <c:v>-16.094999999999992</c:v>
                </c:pt>
                <c:pt idx="24816">
                  <c:v>-16.092999999999996</c:v>
                </c:pt>
                <c:pt idx="24817">
                  <c:v>-16.090999999999994</c:v>
                </c:pt>
                <c:pt idx="24818">
                  <c:v>-16.088999999999992</c:v>
                </c:pt>
                <c:pt idx="24819">
                  <c:v>-16.086999999999996</c:v>
                </c:pt>
                <c:pt idx="24820">
                  <c:v>-16.084999999999994</c:v>
                </c:pt>
                <c:pt idx="24821">
                  <c:v>-16.082999999999991</c:v>
                </c:pt>
                <c:pt idx="24822">
                  <c:v>-16.080999999999996</c:v>
                </c:pt>
                <c:pt idx="24823">
                  <c:v>-16.078999999999994</c:v>
                </c:pt>
                <c:pt idx="24824">
                  <c:v>-16.076999999999991</c:v>
                </c:pt>
                <c:pt idx="24825">
                  <c:v>-16.074999999999996</c:v>
                </c:pt>
                <c:pt idx="24826">
                  <c:v>-16.072999999999993</c:v>
                </c:pt>
                <c:pt idx="24827">
                  <c:v>-16.070999999999991</c:v>
                </c:pt>
                <c:pt idx="24828">
                  <c:v>-16.068999999999996</c:v>
                </c:pt>
                <c:pt idx="24829">
                  <c:v>-16.066999999999993</c:v>
                </c:pt>
                <c:pt idx="24830">
                  <c:v>-16.064999999999998</c:v>
                </c:pt>
                <c:pt idx="24831">
                  <c:v>-16.062999999999995</c:v>
                </c:pt>
                <c:pt idx="24832">
                  <c:v>-16.060999999999993</c:v>
                </c:pt>
                <c:pt idx="24833">
                  <c:v>-16.058999999999997</c:v>
                </c:pt>
                <c:pt idx="24834">
                  <c:v>-16.056999999999995</c:v>
                </c:pt>
                <c:pt idx="24835">
                  <c:v>-16.054999999999993</c:v>
                </c:pt>
                <c:pt idx="24836">
                  <c:v>-16.052999999999997</c:v>
                </c:pt>
                <c:pt idx="24837">
                  <c:v>-16.050999999999995</c:v>
                </c:pt>
                <c:pt idx="24838">
                  <c:v>-16.048999999999992</c:v>
                </c:pt>
                <c:pt idx="24839">
                  <c:v>-16.046999999999997</c:v>
                </c:pt>
                <c:pt idx="24840">
                  <c:v>-16.044999999999995</c:v>
                </c:pt>
                <c:pt idx="24841">
                  <c:v>-16.042999999999992</c:v>
                </c:pt>
                <c:pt idx="24842">
                  <c:v>-16.040999999999997</c:v>
                </c:pt>
                <c:pt idx="24843">
                  <c:v>-16.038999999999994</c:v>
                </c:pt>
                <c:pt idx="24844">
                  <c:v>-16.036999999999992</c:v>
                </c:pt>
                <c:pt idx="24845">
                  <c:v>-16.034999999999997</c:v>
                </c:pt>
                <c:pt idx="24846">
                  <c:v>-16.032999999999994</c:v>
                </c:pt>
                <c:pt idx="24847">
                  <c:v>-16.030999999999992</c:v>
                </c:pt>
                <c:pt idx="24848">
                  <c:v>-16.028999999999996</c:v>
                </c:pt>
                <c:pt idx="24849">
                  <c:v>-16.026999999999994</c:v>
                </c:pt>
                <c:pt idx="24850">
                  <c:v>-16.024999999999991</c:v>
                </c:pt>
                <c:pt idx="24851">
                  <c:v>-16.022999999999996</c:v>
                </c:pt>
                <c:pt idx="24852">
                  <c:v>-16.020999999999994</c:v>
                </c:pt>
                <c:pt idx="24853">
                  <c:v>-16.018999999999991</c:v>
                </c:pt>
                <c:pt idx="24854">
                  <c:v>-16.016999999999996</c:v>
                </c:pt>
                <c:pt idx="24855">
                  <c:v>-16.014999999999993</c:v>
                </c:pt>
                <c:pt idx="24856">
                  <c:v>-16.012999999999991</c:v>
                </c:pt>
                <c:pt idx="24857">
                  <c:v>-16.010999999999996</c:v>
                </c:pt>
                <c:pt idx="24858">
                  <c:v>-16.008999999999993</c:v>
                </c:pt>
                <c:pt idx="24859">
                  <c:v>-16.006999999999991</c:v>
                </c:pt>
                <c:pt idx="24860">
                  <c:v>-16.004999999999995</c:v>
                </c:pt>
                <c:pt idx="24861">
                  <c:v>-16.002999999999993</c:v>
                </c:pt>
                <c:pt idx="24862">
                  <c:v>-16.000999999999998</c:v>
                </c:pt>
                <c:pt idx="24863">
                  <c:v>-15.998999999999995</c:v>
                </c:pt>
                <c:pt idx="24864">
                  <c:v>-15.996999999999993</c:v>
                </c:pt>
                <c:pt idx="24865">
                  <c:v>-15.994999999999997</c:v>
                </c:pt>
                <c:pt idx="24866">
                  <c:v>-15.992999999999995</c:v>
                </c:pt>
                <c:pt idx="24867">
                  <c:v>-15.990999999999993</c:v>
                </c:pt>
                <c:pt idx="24868">
                  <c:v>-15.988999999999997</c:v>
                </c:pt>
                <c:pt idx="24869">
                  <c:v>-15.986999999999995</c:v>
                </c:pt>
                <c:pt idx="24870">
                  <c:v>-15.984999999999992</c:v>
                </c:pt>
                <c:pt idx="24871">
                  <c:v>-15.982999999999997</c:v>
                </c:pt>
                <c:pt idx="24872">
                  <c:v>-15.980999999999995</c:v>
                </c:pt>
                <c:pt idx="24873">
                  <c:v>-15.978999999999992</c:v>
                </c:pt>
                <c:pt idx="24874">
                  <c:v>-15.976999999999997</c:v>
                </c:pt>
                <c:pt idx="24875">
                  <c:v>-15.974999999999994</c:v>
                </c:pt>
                <c:pt idx="24876">
                  <c:v>-15.972999999999992</c:v>
                </c:pt>
                <c:pt idx="24877">
                  <c:v>-15.970999999999997</c:v>
                </c:pt>
                <c:pt idx="24878">
                  <c:v>-15.968999999999994</c:v>
                </c:pt>
                <c:pt idx="24879">
                  <c:v>-15.966999999999992</c:v>
                </c:pt>
                <c:pt idx="24880">
                  <c:v>-15.964999999999996</c:v>
                </c:pt>
                <c:pt idx="24881">
                  <c:v>-15.962999999999994</c:v>
                </c:pt>
                <c:pt idx="24882">
                  <c:v>-15.960999999999991</c:v>
                </c:pt>
                <c:pt idx="24883">
                  <c:v>-15.958999999999996</c:v>
                </c:pt>
                <c:pt idx="24884">
                  <c:v>-15.956999999999994</c:v>
                </c:pt>
                <c:pt idx="24885">
                  <c:v>-15.954999999999991</c:v>
                </c:pt>
                <c:pt idx="24886">
                  <c:v>-15.952999999999996</c:v>
                </c:pt>
                <c:pt idx="24887">
                  <c:v>-15.950999999999993</c:v>
                </c:pt>
                <c:pt idx="24888">
                  <c:v>-15.948999999999991</c:v>
                </c:pt>
                <c:pt idx="24889">
                  <c:v>-15.946999999999996</c:v>
                </c:pt>
                <c:pt idx="24890">
                  <c:v>-15.944999999999993</c:v>
                </c:pt>
                <c:pt idx="24891">
                  <c:v>-15.942999999999998</c:v>
                </c:pt>
                <c:pt idx="24892">
                  <c:v>-15.940999999999995</c:v>
                </c:pt>
                <c:pt idx="24893">
                  <c:v>-15.938999999999993</c:v>
                </c:pt>
                <c:pt idx="24894">
                  <c:v>-15.936999999999998</c:v>
                </c:pt>
                <c:pt idx="24895">
                  <c:v>-15.934999999999995</c:v>
                </c:pt>
                <c:pt idx="24896">
                  <c:v>-15.932999999999993</c:v>
                </c:pt>
                <c:pt idx="24897">
                  <c:v>-15.930999999999997</c:v>
                </c:pt>
                <c:pt idx="24898">
                  <c:v>-15.928999999999995</c:v>
                </c:pt>
                <c:pt idx="24899">
                  <c:v>-15.926999999999992</c:v>
                </c:pt>
                <c:pt idx="24900">
                  <c:v>-15.924999999999997</c:v>
                </c:pt>
                <c:pt idx="24901">
                  <c:v>-15.922999999999995</c:v>
                </c:pt>
                <c:pt idx="24902">
                  <c:v>-15.920999999999992</c:v>
                </c:pt>
                <c:pt idx="24903">
                  <c:v>-15.918999999999997</c:v>
                </c:pt>
                <c:pt idx="24904">
                  <c:v>-15.916999999999994</c:v>
                </c:pt>
                <c:pt idx="24905">
                  <c:v>-15.914999999999992</c:v>
                </c:pt>
                <c:pt idx="24906">
                  <c:v>-15.912999999999997</c:v>
                </c:pt>
                <c:pt idx="24907">
                  <c:v>-15.910999999999994</c:v>
                </c:pt>
                <c:pt idx="24908">
                  <c:v>-15.908999999999992</c:v>
                </c:pt>
                <c:pt idx="24909">
                  <c:v>-15.906999999999996</c:v>
                </c:pt>
                <c:pt idx="24910">
                  <c:v>-15.904999999999994</c:v>
                </c:pt>
                <c:pt idx="24911">
                  <c:v>-15.902999999999992</c:v>
                </c:pt>
                <c:pt idx="24912">
                  <c:v>-15.900999999999996</c:v>
                </c:pt>
                <c:pt idx="24913">
                  <c:v>-15.898999999999994</c:v>
                </c:pt>
                <c:pt idx="24914">
                  <c:v>-15.896999999999991</c:v>
                </c:pt>
                <c:pt idx="24915">
                  <c:v>-15.894999999999996</c:v>
                </c:pt>
                <c:pt idx="24916">
                  <c:v>-15.892999999999994</c:v>
                </c:pt>
                <c:pt idx="24917">
                  <c:v>-15.890999999999991</c:v>
                </c:pt>
                <c:pt idx="24918">
                  <c:v>-15.888999999999996</c:v>
                </c:pt>
                <c:pt idx="24919">
                  <c:v>-15.886999999999993</c:v>
                </c:pt>
                <c:pt idx="24920">
                  <c:v>-15.884999999999991</c:v>
                </c:pt>
                <c:pt idx="24921">
                  <c:v>-15.882999999999996</c:v>
                </c:pt>
                <c:pt idx="24922">
                  <c:v>-15.880999999999993</c:v>
                </c:pt>
                <c:pt idx="24923">
                  <c:v>-15.878999999999998</c:v>
                </c:pt>
                <c:pt idx="24924">
                  <c:v>-15.876999999999995</c:v>
                </c:pt>
                <c:pt idx="24925">
                  <c:v>-15.874999999999993</c:v>
                </c:pt>
                <c:pt idx="24926">
                  <c:v>-15.872999999999998</c:v>
                </c:pt>
                <c:pt idx="24927">
                  <c:v>-15.870999999999995</c:v>
                </c:pt>
                <c:pt idx="24928">
                  <c:v>-15.868999999999993</c:v>
                </c:pt>
                <c:pt idx="24929">
                  <c:v>-15.866999999999997</c:v>
                </c:pt>
                <c:pt idx="24930">
                  <c:v>-15.864999999999995</c:v>
                </c:pt>
                <c:pt idx="24931">
                  <c:v>-15.862999999999992</c:v>
                </c:pt>
                <c:pt idx="24932">
                  <c:v>-15.860999999999997</c:v>
                </c:pt>
                <c:pt idx="24933">
                  <c:v>-15.858999999999995</c:v>
                </c:pt>
                <c:pt idx="24934">
                  <c:v>-15.856999999999992</c:v>
                </c:pt>
                <c:pt idx="24935">
                  <c:v>-15.854999999999997</c:v>
                </c:pt>
                <c:pt idx="24936">
                  <c:v>-15.852999999999994</c:v>
                </c:pt>
                <c:pt idx="24937">
                  <c:v>-15.850999999999992</c:v>
                </c:pt>
                <c:pt idx="24938">
                  <c:v>-15.848999999999997</c:v>
                </c:pt>
                <c:pt idx="24939">
                  <c:v>-15.846999999999994</c:v>
                </c:pt>
                <c:pt idx="24940">
                  <c:v>-15.844999999999992</c:v>
                </c:pt>
                <c:pt idx="24941">
                  <c:v>-15.842999999999996</c:v>
                </c:pt>
                <c:pt idx="24942">
                  <c:v>-15.840999999999994</c:v>
                </c:pt>
                <c:pt idx="24943">
                  <c:v>-15.838999999999992</c:v>
                </c:pt>
                <c:pt idx="24944">
                  <c:v>-15.836999999999996</c:v>
                </c:pt>
                <c:pt idx="24945">
                  <c:v>-15.834999999999994</c:v>
                </c:pt>
                <c:pt idx="24946">
                  <c:v>-15.832999999999991</c:v>
                </c:pt>
                <c:pt idx="24947">
                  <c:v>-15.830999999999996</c:v>
                </c:pt>
                <c:pt idx="24948">
                  <c:v>-15.828999999999994</c:v>
                </c:pt>
                <c:pt idx="24949">
                  <c:v>-15.826999999999991</c:v>
                </c:pt>
                <c:pt idx="24950">
                  <c:v>-15.824999999999996</c:v>
                </c:pt>
                <c:pt idx="24951">
                  <c:v>-15.822999999999993</c:v>
                </c:pt>
                <c:pt idx="24952">
                  <c:v>-15.820999999999991</c:v>
                </c:pt>
                <c:pt idx="24953">
                  <c:v>-15.818999999999996</c:v>
                </c:pt>
                <c:pt idx="24954">
                  <c:v>-15.816999999999993</c:v>
                </c:pt>
                <c:pt idx="24955">
                  <c:v>-15.814999999999998</c:v>
                </c:pt>
                <c:pt idx="24956">
                  <c:v>-15.812999999999995</c:v>
                </c:pt>
                <c:pt idx="24957">
                  <c:v>-15.810999999999993</c:v>
                </c:pt>
                <c:pt idx="24958">
                  <c:v>-15.808999999999997</c:v>
                </c:pt>
                <c:pt idx="24959">
                  <c:v>-15.806999999999995</c:v>
                </c:pt>
                <c:pt idx="24960">
                  <c:v>-15.804999999999993</c:v>
                </c:pt>
                <c:pt idx="24961">
                  <c:v>-15.802999999999997</c:v>
                </c:pt>
                <c:pt idx="24962">
                  <c:v>-15.800999999999995</c:v>
                </c:pt>
                <c:pt idx="24963">
                  <c:v>-15.798999999999992</c:v>
                </c:pt>
                <c:pt idx="24964">
                  <c:v>-15.796999999999997</c:v>
                </c:pt>
                <c:pt idx="24965">
                  <c:v>-15.794999999999995</c:v>
                </c:pt>
                <c:pt idx="24966">
                  <c:v>-15.792999999999992</c:v>
                </c:pt>
                <c:pt idx="24967">
                  <c:v>-15.790999999999997</c:v>
                </c:pt>
                <c:pt idx="24968">
                  <c:v>-15.788999999999994</c:v>
                </c:pt>
                <c:pt idx="24969">
                  <c:v>-15.786999999999992</c:v>
                </c:pt>
                <c:pt idx="24970">
                  <c:v>-15.784999999999997</c:v>
                </c:pt>
                <c:pt idx="24971">
                  <c:v>-15.782999999999994</c:v>
                </c:pt>
                <c:pt idx="24972">
                  <c:v>-15.780999999999992</c:v>
                </c:pt>
                <c:pt idx="24973">
                  <c:v>-15.778999999999996</c:v>
                </c:pt>
                <c:pt idx="24974">
                  <c:v>-15.776999999999994</c:v>
                </c:pt>
                <c:pt idx="24975">
                  <c:v>-15.774999999999991</c:v>
                </c:pt>
                <c:pt idx="24976">
                  <c:v>-15.772999999999996</c:v>
                </c:pt>
                <c:pt idx="24977">
                  <c:v>-15.770999999999994</c:v>
                </c:pt>
                <c:pt idx="24978">
                  <c:v>-15.768999999999991</c:v>
                </c:pt>
                <c:pt idx="24979">
                  <c:v>-15.766999999999996</c:v>
                </c:pt>
                <c:pt idx="24980">
                  <c:v>-15.764999999999993</c:v>
                </c:pt>
                <c:pt idx="24981">
                  <c:v>-15.762999999999991</c:v>
                </c:pt>
                <c:pt idx="24982">
                  <c:v>-15.760999999999996</c:v>
                </c:pt>
                <c:pt idx="24983">
                  <c:v>-15.758999999999993</c:v>
                </c:pt>
                <c:pt idx="24984">
                  <c:v>-15.756999999999991</c:v>
                </c:pt>
                <c:pt idx="24985">
                  <c:v>-15.754999999999995</c:v>
                </c:pt>
                <c:pt idx="24986">
                  <c:v>-15.752999999999993</c:v>
                </c:pt>
                <c:pt idx="24987">
                  <c:v>-15.750999999999998</c:v>
                </c:pt>
                <c:pt idx="24988">
                  <c:v>-15.748999999999995</c:v>
                </c:pt>
                <c:pt idx="24989">
                  <c:v>-15.746999999999993</c:v>
                </c:pt>
                <c:pt idx="24990">
                  <c:v>-15.744999999999997</c:v>
                </c:pt>
                <c:pt idx="24991">
                  <c:v>-15.742999999999995</c:v>
                </c:pt>
                <c:pt idx="24992">
                  <c:v>-15.740999999999993</c:v>
                </c:pt>
                <c:pt idx="24993">
                  <c:v>-15.738999999999997</c:v>
                </c:pt>
                <c:pt idx="24994">
                  <c:v>-15.736999999999995</c:v>
                </c:pt>
                <c:pt idx="24995">
                  <c:v>-15.734999999999992</c:v>
                </c:pt>
                <c:pt idx="24996">
                  <c:v>-15.732999999999997</c:v>
                </c:pt>
                <c:pt idx="24997">
                  <c:v>-15.730999999999995</c:v>
                </c:pt>
                <c:pt idx="24998">
                  <c:v>-15.728999999999992</c:v>
                </c:pt>
                <c:pt idx="24999">
                  <c:v>-15.726999999999997</c:v>
                </c:pt>
                <c:pt idx="25000">
                  <c:v>-15.724999999999994</c:v>
                </c:pt>
                <c:pt idx="25001">
                  <c:v>-15.722999999999992</c:v>
                </c:pt>
                <c:pt idx="25002">
                  <c:v>-15.720999999999997</c:v>
                </c:pt>
                <c:pt idx="25003">
                  <c:v>-15.718999999999994</c:v>
                </c:pt>
                <c:pt idx="25004">
                  <c:v>-15.716999999999992</c:v>
                </c:pt>
                <c:pt idx="25005">
                  <c:v>-15.714999999999996</c:v>
                </c:pt>
                <c:pt idx="25006">
                  <c:v>-15.712999999999994</c:v>
                </c:pt>
                <c:pt idx="25007">
                  <c:v>-15.710999999999991</c:v>
                </c:pt>
                <c:pt idx="25008">
                  <c:v>-15.708999999999996</c:v>
                </c:pt>
                <c:pt idx="25009">
                  <c:v>-15.706999999999994</c:v>
                </c:pt>
                <c:pt idx="25010">
                  <c:v>-15.704999999999991</c:v>
                </c:pt>
                <c:pt idx="25011">
                  <c:v>-15.702999999999996</c:v>
                </c:pt>
                <c:pt idx="25012">
                  <c:v>-15.700999999999993</c:v>
                </c:pt>
                <c:pt idx="25013">
                  <c:v>-15.698999999999991</c:v>
                </c:pt>
                <c:pt idx="25014">
                  <c:v>-15.696999999999996</c:v>
                </c:pt>
                <c:pt idx="25015">
                  <c:v>-15.694999999999993</c:v>
                </c:pt>
                <c:pt idx="25016">
                  <c:v>-15.692999999999998</c:v>
                </c:pt>
                <c:pt idx="25017">
                  <c:v>-15.690999999999995</c:v>
                </c:pt>
                <c:pt idx="25018">
                  <c:v>-15.688999999999993</c:v>
                </c:pt>
                <c:pt idx="25019">
                  <c:v>-15.686999999999998</c:v>
                </c:pt>
                <c:pt idx="25020">
                  <c:v>-15.684999999999995</c:v>
                </c:pt>
                <c:pt idx="25021">
                  <c:v>-15.682999999999993</c:v>
                </c:pt>
                <c:pt idx="25022">
                  <c:v>-15.680999999999997</c:v>
                </c:pt>
                <c:pt idx="25023">
                  <c:v>-15.678999999999995</c:v>
                </c:pt>
                <c:pt idx="25024">
                  <c:v>-15.676999999999992</c:v>
                </c:pt>
                <c:pt idx="25025">
                  <c:v>-15.674999999999997</c:v>
                </c:pt>
                <c:pt idx="25026">
                  <c:v>-15.672999999999995</c:v>
                </c:pt>
                <c:pt idx="25027">
                  <c:v>-15.670999999999992</c:v>
                </c:pt>
                <c:pt idx="25028">
                  <c:v>-15.668999999999997</c:v>
                </c:pt>
                <c:pt idx="25029">
                  <c:v>-15.666999999999994</c:v>
                </c:pt>
                <c:pt idx="25030">
                  <c:v>-15.664999999999992</c:v>
                </c:pt>
                <c:pt idx="25031">
                  <c:v>-15.662999999999997</c:v>
                </c:pt>
                <c:pt idx="25032">
                  <c:v>-15.660999999999994</c:v>
                </c:pt>
                <c:pt idx="25033">
                  <c:v>-15.658999999999992</c:v>
                </c:pt>
                <c:pt idx="25034">
                  <c:v>-15.656999999999996</c:v>
                </c:pt>
                <c:pt idx="25035">
                  <c:v>-15.654999999999994</c:v>
                </c:pt>
                <c:pt idx="25036">
                  <c:v>-15.652999999999992</c:v>
                </c:pt>
                <c:pt idx="25037">
                  <c:v>-15.650999999999996</c:v>
                </c:pt>
                <c:pt idx="25038">
                  <c:v>-15.648999999999994</c:v>
                </c:pt>
                <c:pt idx="25039">
                  <c:v>-15.646999999999991</c:v>
                </c:pt>
                <c:pt idx="25040">
                  <c:v>-15.644999999999996</c:v>
                </c:pt>
                <c:pt idx="25041">
                  <c:v>-15.642999999999994</c:v>
                </c:pt>
                <c:pt idx="25042">
                  <c:v>-15.640999999999991</c:v>
                </c:pt>
                <c:pt idx="25043">
                  <c:v>-15.638999999999996</c:v>
                </c:pt>
                <c:pt idx="25044">
                  <c:v>-15.636999999999993</c:v>
                </c:pt>
                <c:pt idx="25045">
                  <c:v>-15.634999999999991</c:v>
                </c:pt>
                <c:pt idx="25046">
                  <c:v>-15.632999999999996</c:v>
                </c:pt>
                <c:pt idx="25047">
                  <c:v>-15.630999999999993</c:v>
                </c:pt>
                <c:pt idx="25048">
                  <c:v>-15.628999999999998</c:v>
                </c:pt>
                <c:pt idx="25049">
                  <c:v>-15.626999999999995</c:v>
                </c:pt>
                <c:pt idx="25050">
                  <c:v>-15.624999999999993</c:v>
                </c:pt>
                <c:pt idx="25051">
                  <c:v>-15.622999999999998</c:v>
                </c:pt>
                <c:pt idx="25052">
                  <c:v>-15.620999999999995</c:v>
                </c:pt>
                <c:pt idx="25053">
                  <c:v>-15.618999999999993</c:v>
                </c:pt>
                <c:pt idx="25054">
                  <c:v>-15.616999999999997</c:v>
                </c:pt>
                <c:pt idx="25055">
                  <c:v>-15.614999999999995</c:v>
                </c:pt>
                <c:pt idx="25056">
                  <c:v>-15.612999999999992</c:v>
                </c:pt>
                <c:pt idx="25057">
                  <c:v>-15.610999999999997</c:v>
                </c:pt>
                <c:pt idx="25058">
                  <c:v>-15.608999999999995</c:v>
                </c:pt>
                <c:pt idx="25059">
                  <c:v>-15.606999999999992</c:v>
                </c:pt>
                <c:pt idx="25060">
                  <c:v>-15.604999999999997</c:v>
                </c:pt>
                <c:pt idx="25061">
                  <c:v>-15.602999999999994</c:v>
                </c:pt>
                <c:pt idx="25062">
                  <c:v>-15.600999999999992</c:v>
                </c:pt>
                <c:pt idx="25063">
                  <c:v>-15.598999999999997</c:v>
                </c:pt>
                <c:pt idx="25064">
                  <c:v>-15.596999999999994</c:v>
                </c:pt>
                <c:pt idx="25065">
                  <c:v>-15.594999999999992</c:v>
                </c:pt>
                <c:pt idx="25066">
                  <c:v>-15.592999999999996</c:v>
                </c:pt>
                <c:pt idx="25067">
                  <c:v>-15.590999999999994</c:v>
                </c:pt>
                <c:pt idx="25068">
                  <c:v>-15.588999999999992</c:v>
                </c:pt>
                <c:pt idx="25069">
                  <c:v>-15.586999999999996</c:v>
                </c:pt>
                <c:pt idx="25070">
                  <c:v>-15.584999999999994</c:v>
                </c:pt>
                <c:pt idx="25071">
                  <c:v>-15.582999999999991</c:v>
                </c:pt>
                <c:pt idx="25072">
                  <c:v>-15.580999999999996</c:v>
                </c:pt>
                <c:pt idx="25073">
                  <c:v>-15.578999999999994</c:v>
                </c:pt>
                <c:pt idx="25074">
                  <c:v>-15.576999999999991</c:v>
                </c:pt>
                <c:pt idx="25075">
                  <c:v>-15.574999999999996</c:v>
                </c:pt>
                <c:pt idx="25076">
                  <c:v>-15.572999999999993</c:v>
                </c:pt>
                <c:pt idx="25077">
                  <c:v>-15.570999999999991</c:v>
                </c:pt>
                <c:pt idx="25078">
                  <c:v>-15.568999999999996</c:v>
                </c:pt>
                <c:pt idx="25079">
                  <c:v>-15.566999999999993</c:v>
                </c:pt>
                <c:pt idx="25080">
                  <c:v>-15.564999999999998</c:v>
                </c:pt>
                <c:pt idx="25081">
                  <c:v>-15.562999999999995</c:v>
                </c:pt>
                <c:pt idx="25082">
                  <c:v>-15.560999999999993</c:v>
                </c:pt>
                <c:pt idx="25083">
                  <c:v>-15.558999999999997</c:v>
                </c:pt>
                <c:pt idx="25084">
                  <c:v>-15.556999999999995</c:v>
                </c:pt>
                <c:pt idx="25085">
                  <c:v>-15.554999999999993</c:v>
                </c:pt>
                <c:pt idx="25086">
                  <c:v>-15.552999999999997</c:v>
                </c:pt>
                <c:pt idx="25087">
                  <c:v>-15.550999999999995</c:v>
                </c:pt>
                <c:pt idx="25088">
                  <c:v>-15.548999999999992</c:v>
                </c:pt>
                <c:pt idx="25089">
                  <c:v>-15.546999999999997</c:v>
                </c:pt>
                <c:pt idx="25090">
                  <c:v>-15.544999999999995</c:v>
                </c:pt>
                <c:pt idx="25091">
                  <c:v>-15.542999999999992</c:v>
                </c:pt>
                <c:pt idx="25092">
                  <c:v>-15.540999999999997</c:v>
                </c:pt>
                <c:pt idx="25093">
                  <c:v>-15.538999999999994</c:v>
                </c:pt>
                <c:pt idx="25094">
                  <c:v>-15.536999999999992</c:v>
                </c:pt>
                <c:pt idx="25095">
                  <c:v>-15.534999999999997</c:v>
                </c:pt>
                <c:pt idx="25096">
                  <c:v>-15.532999999999994</c:v>
                </c:pt>
                <c:pt idx="25097">
                  <c:v>-15.530999999999992</c:v>
                </c:pt>
                <c:pt idx="25098">
                  <c:v>-15.528999999999996</c:v>
                </c:pt>
                <c:pt idx="25099">
                  <c:v>-15.526999999999994</c:v>
                </c:pt>
                <c:pt idx="25100">
                  <c:v>-15.524999999999991</c:v>
                </c:pt>
                <c:pt idx="25101">
                  <c:v>-15.522999999999996</c:v>
                </c:pt>
                <c:pt idx="25102">
                  <c:v>-15.520999999999994</c:v>
                </c:pt>
                <c:pt idx="25103">
                  <c:v>-15.518999999999991</c:v>
                </c:pt>
                <c:pt idx="25104">
                  <c:v>-15.516999999999996</c:v>
                </c:pt>
                <c:pt idx="25105">
                  <c:v>-15.514999999999993</c:v>
                </c:pt>
                <c:pt idx="25106">
                  <c:v>-15.512999999999991</c:v>
                </c:pt>
                <c:pt idx="25107">
                  <c:v>-15.510999999999996</c:v>
                </c:pt>
                <c:pt idx="25108">
                  <c:v>-15.508999999999993</c:v>
                </c:pt>
                <c:pt idx="25109">
                  <c:v>-15.506999999999991</c:v>
                </c:pt>
                <c:pt idx="25110">
                  <c:v>-15.504999999999995</c:v>
                </c:pt>
                <c:pt idx="25111">
                  <c:v>-15.502999999999993</c:v>
                </c:pt>
                <c:pt idx="25112">
                  <c:v>-15.500999999999998</c:v>
                </c:pt>
                <c:pt idx="25113">
                  <c:v>-15.498999999999995</c:v>
                </c:pt>
                <c:pt idx="25114">
                  <c:v>-15.496999999999993</c:v>
                </c:pt>
                <c:pt idx="25115">
                  <c:v>-15.494999999999997</c:v>
                </c:pt>
                <c:pt idx="25116">
                  <c:v>-15.492999999999995</c:v>
                </c:pt>
                <c:pt idx="25117">
                  <c:v>-15.490999999999993</c:v>
                </c:pt>
                <c:pt idx="25118">
                  <c:v>-15.488999999999997</c:v>
                </c:pt>
                <c:pt idx="25119">
                  <c:v>-15.486999999999995</c:v>
                </c:pt>
                <c:pt idx="25120">
                  <c:v>-15.484999999999992</c:v>
                </c:pt>
                <c:pt idx="25121">
                  <c:v>-15.482999999999997</c:v>
                </c:pt>
                <c:pt idx="25122">
                  <c:v>-15.480999999999995</c:v>
                </c:pt>
                <c:pt idx="25123">
                  <c:v>-15.478999999999992</c:v>
                </c:pt>
                <c:pt idx="25124">
                  <c:v>-15.476999999999997</c:v>
                </c:pt>
                <c:pt idx="25125">
                  <c:v>-15.474999999999994</c:v>
                </c:pt>
                <c:pt idx="25126">
                  <c:v>-15.472999999999992</c:v>
                </c:pt>
                <c:pt idx="25127">
                  <c:v>-15.470999999999997</c:v>
                </c:pt>
                <c:pt idx="25128">
                  <c:v>-15.468999999999994</c:v>
                </c:pt>
                <c:pt idx="25129">
                  <c:v>-15.466999999999992</c:v>
                </c:pt>
                <c:pt idx="25130">
                  <c:v>-15.464999999999996</c:v>
                </c:pt>
                <c:pt idx="25131">
                  <c:v>-15.462999999999994</c:v>
                </c:pt>
                <c:pt idx="25132">
                  <c:v>-15.460999999999991</c:v>
                </c:pt>
                <c:pt idx="25133">
                  <c:v>-15.458999999999996</c:v>
                </c:pt>
                <c:pt idx="25134">
                  <c:v>-15.456999999999994</c:v>
                </c:pt>
                <c:pt idx="25135">
                  <c:v>-15.454999999999991</c:v>
                </c:pt>
                <c:pt idx="25136">
                  <c:v>-15.452999999999996</c:v>
                </c:pt>
                <c:pt idx="25137">
                  <c:v>-15.450999999999993</c:v>
                </c:pt>
                <c:pt idx="25138">
                  <c:v>-15.448999999999991</c:v>
                </c:pt>
                <c:pt idx="25139">
                  <c:v>-15.446999999999996</c:v>
                </c:pt>
                <c:pt idx="25140">
                  <c:v>-15.444999999999993</c:v>
                </c:pt>
                <c:pt idx="25141">
                  <c:v>-15.442999999999998</c:v>
                </c:pt>
                <c:pt idx="25142">
                  <c:v>-15.440999999999995</c:v>
                </c:pt>
                <c:pt idx="25143">
                  <c:v>-15.438999999999993</c:v>
                </c:pt>
                <c:pt idx="25144">
                  <c:v>-15.436999999999998</c:v>
                </c:pt>
                <c:pt idx="25145">
                  <c:v>-15.434999999999995</c:v>
                </c:pt>
                <c:pt idx="25146">
                  <c:v>-15.432999999999993</c:v>
                </c:pt>
                <c:pt idx="25147">
                  <c:v>-15.430999999999997</c:v>
                </c:pt>
                <c:pt idx="25148">
                  <c:v>-15.428999999999995</c:v>
                </c:pt>
                <c:pt idx="25149">
                  <c:v>-15.426999999999992</c:v>
                </c:pt>
                <c:pt idx="25150">
                  <c:v>-15.424999999999997</c:v>
                </c:pt>
                <c:pt idx="25151">
                  <c:v>-15.422999999999995</c:v>
                </c:pt>
                <c:pt idx="25152">
                  <c:v>-15.420999999999992</c:v>
                </c:pt>
                <c:pt idx="25153">
                  <c:v>-15.418999999999997</c:v>
                </c:pt>
                <c:pt idx="25154">
                  <c:v>-15.416999999999994</c:v>
                </c:pt>
                <c:pt idx="25155">
                  <c:v>-15.414999999999992</c:v>
                </c:pt>
                <c:pt idx="25156">
                  <c:v>-15.412999999999997</c:v>
                </c:pt>
                <c:pt idx="25157">
                  <c:v>-15.410999999999994</c:v>
                </c:pt>
                <c:pt idx="25158">
                  <c:v>-15.408999999999992</c:v>
                </c:pt>
                <c:pt idx="25159">
                  <c:v>-15.406999999999996</c:v>
                </c:pt>
                <c:pt idx="25160">
                  <c:v>-15.404999999999994</c:v>
                </c:pt>
                <c:pt idx="25161">
                  <c:v>-15.402999999999992</c:v>
                </c:pt>
                <c:pt idx="25162">
                  <c:v>-15.400999999999996</c:v>
                </c:pt>
                <c:pt idx="25163">
                  <c:v>-15.398999999999994</c:v>
                </c:pt>
                <c:pt idx="25164">
                  <c:v>-15.396999999999991</c:v>
                </c:pt>
                <c:pt idx="25165">
                  <c:v>-15.394999999999996</c:v>
                </c:pt>
                <c:pt idx="25166">
                  <c:v>-15.392999999999994</c:v>
                </c:pt>
                <c:pt idx="25167">
                  <c:v>-15.390999999999991</c:v>
                </c:pt>
                <c:pt idx="25168">
                  <c:v>-15.388999999999996</c:v>
                </c:pt>
                <c:pt idx="25169">
                  <c:v>-15.386999999999993</c:v>
                </c:pt>
                <c:pt idx="25170">
                  <c:v>-15.384999999999991</c:v>
                </c:pt>
                <c:pt idx="25171">
                  <c:v>-15.382999999999996</c:v>
                </c:pt>
                <c:pt idx="25172">
                  <c:v>-15.380999999999993</c:v>
                </c:pt>
                <c:pt idx="25173">
                  <c:v>-15.378999999999998</c:v>
                </c:pt>
                <c:pt idx="25174">
                  <c:v>-15.376999999999995</c:v>
                </c:pt>
                <c:pt idx="25175">
                  <c:v>-15.374999999999993</c:v>
                </c:pt>
                <c:pt idx="25176">
                  <c:v>-15.372999999999998</c:v>
                </c:pt>
                <c:pt idx="25177">
                  <c:v>-15.370999999999995</c:v>
                </c:pt>
                <c:pt idx="25178">
                  <c:v>-15.368999999999993</c:v>
                </c:pt>
                <c:pt idx="25179">
                  <c:v>-15.366999999999997</c:v>
                </c:pt>
                <c:pt idx="25180">
                  <c:v>-15.364999999999995</c:v>
                </c:pt>
                <c:pt idx="25181">
                  <c:v>-15.362999999999992</c:v>
                </c:pt>
                <c:pt idx="25182">
                  <c:v>-15.360999999999997</c:v>
                </c:pt>
                <c:pt idx="25183">
                  <c:v>-15.358999999999995</c:v>
                </c:pt>
                <c:pt idx="25184">
                  <c:v>-15.356999999999992</c:v>
                </c:pt>
                <c:pt idx="25185">
                  <c:v>-15.354999999999997</c:v>
                </c:pt>
                <c:pt idx="25186">
                  <c:v>-15.352999999999994</c:v>
                </c:pt>
                <c:pt idx="25187">
                  <c:v>-15.350999999999992</c:v>
                </c:pt>
                <c:pt idx="25188">
                  <c:v>-15.348999999999997</c:v>
                </c:pt>
                <c:pt idx="25189">
                  <c:v>-15.346999999999994</c:v>
                </c:pt>
                <c:pt idx="25190">
                  <c:v>-15.344999999999992</c:v>
                </c:pt>
                <c:pt idx="25191">
                  <c:v>-15.342999999999996</c:v>
                </c:pt>
                <c:pt idx="25192">
                  <c:v>-15.340999999999994</c:v>
                </c:pt>
                <c:pt idx="25193">
                  <c:v>-15.338999999999992</c:v>
                </c:pt>
                <c:pt idx="25194">
                  <c:v>-15.336999999999996</c:v>
                </c:pt>
                <c:pt idx="25195">
                  <c:v>-15.334999999999994</c:v>
                </c:pt>
                <c:pt idx="25196">
                  <c:v>-15.332999999999991</c:v>
                </c:pt>
                <c:pt idx="25197">
                  <c:v>-15.330999999999996</c:v>
                </c:pt>
                <c:pt idx="25198">
                  <c:v>-15.328999999999994</c:v>
                </c:pt>
                <c:pt idx="25199">
                  <c:v>-15.326999999999991</c:v>
                </c:pt>
                <c:pt idx="25200">
                  <c:v>-15.324999999999996</c:v>
                </c:pt>
                <c:pt idx="25201">
                  <c:v>-15.322999999999993</c:v>
                </c:pt>
                <c:pt idx="25202">
                  <c:v>-15.320999999999991</c:v>
                </c:pt>
                <c:pt idx="25203">
                  <c:v>-15.318999999999996</c:v>
                </c:pt>
                <c:pt idx="25204">
                  <c:v>-15.316999999999993</c:v>
                </c:pt>
                <c:pt idx="25205">
                  <c:v>-15.314999999999998</c:v>
                </c:pt>
                <c:pt idx="25206">
                  <c:v>-15.312999999999995</c:v>
                </c:pt>
                <c:pt idx="25207">
                  <c:v>-15.310999999999993</c:v>
                </c:pt>
                <c:pt idx="25208">
                  <c:v>-15.308999999999997</c:v>
                </c:pt>
                <c:pt idx="25209">
                  <c:v>-15.306999999999995</c:v>
                </c:pt>
                <c:pt idx="25210">
                  <c:v>-15.304999999999993</c:v>
                </c:pt>
                <c:pt idx="25211">
                  <c:v>-15.302999999999997</c:v>
                </c:pt>
                <c:pt idx="25212">
                  <c:v>-15.300999999999995</c:v>
                </c:pt>
                <c:pt idx="25213">
                  <c:v>-15.298999999999992</c:v>
                </c:pt>
                <c:pt idx="25214">
                  <c:v>-15.296999999999997</c:v>
                </c:pt>
                <c:pt idx="25215">
                  <c:v>-15.294999999999995</c:v>
                </c:pt>
                <c:pt idx="25216">
                  <c:v>-15.292999999999992</c:v>
                </c:pt>
                <c:pt idx="25217">
                  <c:v>-15.290999999999997</c:v>
                </c:pt>
                <c:pt idx="25218">
                  <c:v>-15.288999999999994</c:v>
                </c:pt>
                <c:pt idx="25219">
                  <c:v>-15.286999999999992</c:v>
                </c:pt>
                <c:pt idx="25220">
                  <c:v>-15.284999999999997</c:v>
                </c:pt>
                <c:pt idx="25221">
                  <c:v>-15.282999999999994</c:v>
                </c:pt>
                <c:pt idx="25222">
                  <c:v>-15.280999999999992</c:v>
                </c:pt>
                <c:pt idx="25223">
                  <c:v>-15.278999999999996</c:v>
                </c:pt>
                <c:pt idx="25224">
                  <c:v>-15.276999999999994</c:v>
                </c:pt>
                <c:pt idx="25225">
                  <c:v>-15.274999999999991</c:v>
                </c:pt>
                <c:pt idx="25226">
                  <c:v>-15.272999999999996</c:v>
                </c:pt>
                <c:pt idx="25227">
                  <c:v>-15.270999999999994</c:v>
                </c:pt>
                <c:pt idx="25228">
                  <c:v>-15.268999999999991</c:v>
                </c:pt>
                <c:pt idx="25229">
                  <c:v>-15.266999999999996</c:v>
                </c:pt>
                <c:pt idx="25230">
                  <c:v>-15.264999999999993</c:v>
                </c:pt>
                <c:pt idx="25231">
                  <c:v>-15.262999999999991</c:v>
                </c:pt>
                <c:pt idx="25232">
                  <c:v>-15.260999999999996</c:v>
                </c:pt>
                <c:pt idx="25233">
                  <c:v>-15.258999999999993</c:v>
                </c:pt>
                <c:pt idx="25234">
                  <c:v>-15.256999999999991</c:v>
                </c:pt>
                <c:pt idx="25235">
                  <c:v>-15.254999999999995</c:v>
                </c:pt>
                <c:pt idx="25236">
                  <c:v>-15.252999999999993</c:v>
                </c:pt>
                <c:pt idx="25237">
                  <c:v>-15.250999999999998</c:v>
                </c:pt>
                <c:pt idx="25238">
                  <c:v>-15.248999999999995</c:v>
                </c:pt>
                <c:pt idx="25239">
                  <c:v>-15.246999999999993</c:v>
                </c:pt>
                <c:pt idx="25240">
                  <c:v>-15.244999999999997</c:v>
                </c:pt>
                <c:pt idx="25241">
                  <c:v>-15.242999999999995</c:v>
                </c:pt>
                <c:pt idx="25242">
                  <c:v>-15.240999999999993</c:v>
                </c:pt>
                <c:pt idx="25243">
                  <c:v>-15.238999999999997</c:v>
                </c:pt>
                <c:pt idx="25244">
                  <c:v>-15.236999999999995</c:v>
                </c:pt>
                <c:pt idx="25245">
                  <c:v>-15.234999999999992</c:v>
                </c:pt>
                <c:pt idx="25246">
                  <c:v>-15.232999999999997</c:v>
                </c:pt>
                <c:pt idx="25247">
                  <c:v>-15.230999999999995</c:v>
                </c:pt>
                <c:pt idx="25248">
                  <c:v>-15.228999999999992</c:v>
                </c:pt>
                <c:pt idx="25249">
                  <c:v>-15.226999999999997</c:v>
                </c:pt>
                <c:pt idx="25250">
                  <c:v>-15.224999999999994</c:v>
                </c:pt>
                <c:pt idx="25251">
                  <c:v>-15.222999999999992</c:v>
                </c:pt>
                <c:pt idx="25252">
                  <c:v>-15.220999999999997</c:v>
                </c:pt>
                <c:pt idx="25253">
                  <c:v>-15.218999999999994</c:v>
                </c:pt>
                <c:pt idx="25254">
                  <c:v>-15.216999999999992</c:v>
                </c:pt>
                <c:pt idx="25255">
                  <c:v>-15.214999999999996</c:v>
                </c:pt>
                <c:pt idx="25256">
                  <c:v>-15.212999999999994</c:v>
                </c:pt>
                <c:pt idx="25257">
                  <c:v>-15.210999999999991</c:v>
                </c:pt>
                <c:pt idx="25258">
                  <c:v>-15.208999999999996</c:v>
                </c:pt>
                <c:pt idx="25259">
                  <c:v>-15.206999999999994</c:v>
                </c:pt>
                <c:pt idx="25260">
                  <c:v>-15.204999999999991</c:v>
                </c:pt>
                <c:pt idx="25261">
                  <c:v>-15.202999999999996</c:v>
                </c:pt>
                <c:pt idx="25262">
                  <c:v>-15.200999999999993</c:v>
                </c:pt>
                <c:pt idx="25263">
                  <c:v>-15.198999999999991</c:v>
                </c:pt>
                <c:pt idx="25264">
                  <c:v>-15.196999999999996</c:v>
                </c:pt>
                <c:pt idx="25265">
                  <c:v>-15.194999999999993</c:v>
                </c:pt>
                <c:pt idx="25266">
                  <c:v>-15.192999999999998</c:v>
                </c:pt>
                <c:pt idx="25267">
                  <c:v>-15.190999999999995</c:v>
                </c:pt>
                <c:pt idx="25268">
                  <c:v>-15.188999999999993</c:v>
                </c:pt>
                <c:pt idx="25269">
                  <c:v>-15.186999999999998</c:v>
                </c:pt>
                <c:pt idx="25270">
                  <c:v>-15.184999999999995</c:v>
                </c:pt>
                <c:pt idx="25271">
                  <c:v>-15.182999999999993</c:v>
                </c:pt>
                <c:pt idx="25272">
                  <c:v>-15.180999999999997</c:v>
                </c:pt>
                <c:pt idx="25273">
                  <c:v>-15.178999999999995</c:v>
                </c:pt>
                <c:pt idx="25274">
                  <c:v>-15.176999999999992</c:v>
                </c:pt>
                <c:pt idx="25275">
                  <c:v>-15.174999999999997</c:v>
                </c:pt>
                <c:pt idx="25276">
                  <c:v>-15.172999999999995</c:v>
                </c:pt>
                <c:pt idx="25277">
                  <c:v>-15.170999999999992</c:v>
                </c:pt>
                <c:pt idx="25278">
                  <c:v>-15.168999999999997</c:v>
                </c:pt>
                <c:pt idx="25279">
                  <c:v>-15.166999999999994</c:v>
                </c:pt>
                <c:pt idx="25280">
                  <c:v>-15.164999999999992</c:v>
                </c:pt>
                <c:pt idx="25281">
                  <c:v>-15.162999999999997</c:v>
                </c:pt>
                <c:pt idx="25282">
                  <c:v>-15.160999999999994</c:v>
                </c:pt>
                <c:pt idx="25283">
                  <c:v>-15.158999999999992</c:v>
                </c:pt>
                <c:pt idx="25284">
                  <c:v>-15.156999999999996</c:v>
                </c:pt>
                <c:pt idx="25285">
                  <c:v>-15.154999999999994</c:v>
                </c:pt>
                <c:pt idx="25286">
                  <c:v>-15.152999999999992</c:v>
                </c:pt>
                <c:pt idx="25287">
                  <c:v>-15.150999999999996</c:v>
                </c:pt>
                <c:pt idx="25288">
                  <c:v>-15.148999999999994</c:v>
                </c:pt>
                <c:pt idx="25289">
                  <c:v>-15.146999999999991</c:v>
                </c:pt>
                <c:pt idx="25290">
                  <c:v>-15.144999999999996</c:v>
                </c:pt>
                <c:pt idx="25291">
                  <c:v>-15.142999999999994</c:v>
                </c:pt>
                <c:pt idx="25292">
                  <c:v>-15.140999999999991</c:v>
                </c:pt>
                <c:pt idx="25293">
                  <c:v>-15.138999999999996</c:v>
                </c:pt>
                <c:pt idx="25294">
                  <c:v>-15.136999999999993</c:v>
                </c:pt>
                <c:pt idx="25295">
                  <c:v>-15.134999999999991</c:v>
                </c:pt>
                <c:pt idx="25296">
                  <c:v>-15.132999999999996</c:v>
                </c:pt>
                <c:pt idx="25297">
                  <c:v>-15.130999999999993</c:v>
                </c:pt>
                <c:pt idx="25298">
                  <c:v>-15.128999999999998</c:v>
                </c:pt>
                <c:pt idx="25299">
                  <c:v>-15.126999999999995</c:v>
                </c:pt>
                <c:pt idx="25300">
                  <c:v>-15.124999999999993</c:v>
                </c:pt>
                <c:pt idx="25301">
                  <c:v>-15.122999999999998</c:v>
                </c:pt>
                <c:pt idx="25302">
                  <c:v>-15.120999999999995</c:v>
                </c:pt>
                <c:pt idx="25303">
                  <c:v>-15.118999999999993</c:v>
                </c:pt>
                <c:pt idx="25304">
                  <c:v>-15.116999999999997</c:v>
                </c:pt>
                <c:pt idx="25305">
                  <c:v>-15.114999999999995</c:v>
                </c:pt>
                <c:pt idx="25306">
                  <c:v>-15.112999999999992</c:v>
                </c:pt>
                <c:pt idx="25307">
                  <c:v>-15.110999999999997</c:v>
                </c:pt>
                <c:pt idx="25308">
                  <c:v>-15.108999999999995</c:v>
                </c:pt>
                <c:pt idx="25309">
                  <c:v>-15.106999999999992</c:v>
                </c:pt>
                <c:pt idx="25310">
                  <c:v>-15.104999999999997</c:v>
                </c:pt>
                <c:pt idx="25311">
                  <c:v>-15.102999999999994</c:v>
                </c:pt>
                <c:pt idx="25312">
                  <c:v>-15.100999999999992</c:v>
                </c:pt>
                <c:pt idx="25313">
                  <c:v>-15.098999999999997</c:v>
                </c:pt>
                <c:pt idx="25314">
                  <c:v>-15.096999999999994</c:v>
                </c:pt>
                <c:pt idx="25315">
                  <c:v>-15.094999999999992</c:v>
                </c:pt>
                <c:pt idx="25316">
                  <c:v>-15.092999999999996</c:v>
                </c:pt>
                <c:pt idx="25317">
                  <c:v>-15.090999999999994</c:v>
                </c:pt>
                <c:pt idx="25318">
                  <c:v>-15.088999999999992</c:v>
                </c:pt>
                <c:pt idx="25319">
                  <c:v>-15.086999999999996</c:v>
                </c:pt>
                <c:pt idx="25320">
                  <c:v>-15.084999999999994</c:v>
                </c:pt>
                <c:pt idx="25321">
                  <c:v>-15.082999999999991</c:v>
                </c:pt>
                <c:pt idx="25322">
                  <c:v>-15.080999999999996</c:v>
                </c:pt>
                <c:pt idx="25323">
                  <c:v>-15.078999999999994</c:v>
                </c:pt>
                <c:pt idx="25324">
                  <c:v>-15.076999999999991</c:v>
                </c:pt>
                <c:pt idx="25325">
                  <c:v>-15.074999999999996</c:v>
                </c:pt>
                <c:pt idx="25326">
                  <c:v>-15.072999999999993</c:v>
                </c:pt>
                <c:pt idx="25327">
                  <c:v>-15.070999999999991</c:v>
                </c:pt>
                <c:pt idx="25328">
                  <c:v>-15.068999999999996</c:v>
                </c:pt>
                <c:pt idx="25329">
                  <c:v>-15.066999999999993</c:v>
                </c:pt>
                <c:pt idx="25330">
                  <c:v>-15.064999999999998</c:v>
                </c:pt>
                <c:pt idx="25331">
                  <c:v>-15.062999999999995</c:v>
                </c:pt>
                <c:pt idx="25332">
                  <c:v>-15.060999999999993</c:v>
                </c:pt>
                <c:pt idx="25333">
                  <c:v>-15.058999999999997</c:v>
                </c:pt>
                <c:pt idx="25334">
                  <c:v>-15.056999999999995</c:v>
                </c:pt>
                <c:pt idx="25335">
                  <c:v>-15.054999999999993</c:v>
                </c:pt>
                <c:pt idx="25336">
                  <c:v>-15.052999999999997</c:v>
                </c:pt>
                <c:pt idx="25337">
                  <c:v>-15.050999999999995</c:v>
                </c:pt>
                <c:pt idx="25338">
                  <c:v>-15.048999999999992</c:v>
                </c:pt>
                <c:pt idx="25339">
                  <c:v>-15.046999999999997</c:v>
                </c:pt>
                <c:pt idx="25340">
                  <c:v>-15.044999999999995</c:v>
                </c:pt>
                <c:pt idx="25341">
                  <c:v>-15.042999999999992</c:v>
                </c:pt>
                <c:pt idx="25342">
                  <c:v>-15.040999999999997</c:v>
                </c:pt>
                <c:pt idx="25343">
                  <c:v>-15.038999999999994</c:v>
                </c:pt>
                <c:pt idx="25344">
                  <c:v>-15.036999999999992</c:v>
                </c:pt>
                <c:pt idx="25345">
                  <c:v>-15.034999999999997</c:v>
                </c:pt>
                <c:pt idx="25346">
                  <c:v>-15.032999999999994</c:v>
                </c:pt>
                <c:pt idx="25347">
                  <c:v>-15.030999999999992</c:v>
                </c:pt>
                <c:pt idx="25348">
                  <c:v>-15.028999999999996</c:v>
                </c:pt>
                <c:pt idx="25349">
                  <c:v>-15.026999999999994</c:v>
                </c:pt>
                <c:pt idx="25350">
                  <c:v>-15.024999999999991</c:v>
                </c:pt>
                <c:pt idx="25351">
                  <c:v>-15.022999999999996</c:v>
                </c:pt>
                <c:pt idx="25352">
                  <c:v>-15.020999999999994</c:v>
                </c:pt>
                <c:pt idx="25353">
                  <c:v>-15.018999999999991</c:v>
                </c:pt>
                <c:pt idx="25354">
                  <c:v>-15.016999999999996</c:v>
                </c:pt>
                <c:pt idx="25355">
                  <c:v>-15.014999999999993</c:v>
                </c:pt>
                <c:pt idx="25356">
                  <c:v>-15.012999999999991</c:v>
                </c:pt>
                <c:pt idx="25357">
                  <c:v>-15.010999999999996</c:v>
                </c:pt>
                <c:pt idx="25358">
                  <c:v>-15.008999999999993</c:v>
                </c:pt>
                <c:pt idx="25359">
                  <c:v>-15.006999999999991</c:v>
                </c:pt>
                <c:pt idx="25360">
                  <c:v>-15.004999999999995</c:v>
                </c:pt>
                <c:pt idx="25361">
                  <c:v>-15.002999999999993</c:v>
                </c:pt>
                <c:pt idx="25362">
                  <c:v>-15.000999999999998</c:v>
                </c:pt>
                <c:pt idx="25363">
                  <c:v>-14.998999999999995</c:v>
                </c:pt>
                <c:pt idx="25364">
                  <c:v>-14.996999999999993</c:v>
                </c:pt>
                <c:pt idx="25365">
                  <c:v>-14.994999999999997</c:v>
                </c:pt>
                <c:pt idx="25366">
                  <c:v>-14.992999999999995</c:v>
                </c:pt>
                <c:pt idx="25367">
                  <c:v>-14.990999999999993</c:v>
                </c:pt>
                <c:pt idx="25368">
                  <c:v>-14.988999999999997</c:v>
                </c:pt>
                <c:pt idx="25369">
                  <c:v>-14.986999999999995</c:v>
                </c:pt>
                <c:pt idx="25370">
                  <c:v>-14.984999999999992</c:v>
                </c:pt>
                <c:pt idx="25371">
                  <c:v>-14.982999999999997</c:v>
                </c:pt>
                <c:pt idx="25372">
                  <c:v>-14.980999999999995</c:v>
                </c:pt>
                <c:pt idx="25373">
                  <c:v>-14.978999999999992</c:v>
                </c:pt>
                <c:pt idx="25374">
                  <c:v>-14.976999999999997</c:v>
                </c:pt>
                <c:pt idx="25375">
                  <c:v>-14.974999999999994</c:v>
                </c:pt>
                <c:pt idx="25376">
                  <c:v>-14.972999999999992</c:v>
                </c:pt>
                <c:pt idx="25377">
                  <c:v>-14.970999999999997</c:v>
                </c:pt>
                <c:pt idx="25378">
                  <c:v>-14.968999999999994</c:v>
                </c:pt>
                <c:pt idx="25379">
                  <c:v>-14.966999999999992</c:v>
                </c:pt>
                <c:pt idx="25380">
                  <c:v>-14.964999999999996</c:v>
                </c:pt>
                <c:pt idx="25381">
                  <c:v>-14.962999999999994</c:v>
                </c:pt>
                <c:pt idx="25382">
                  <c:v>-14.960999999999991</c:v>
                </c:pt>
                <c:pt idx="25383">
                  <c:v>-14.958999999999996</c:v>
                </c:pt>
                <c:pt idx="25384">
                  <c:v>-14.956999999999994</c:v>
                </c:pt>
                <c:pt idx="25385">
                  <c:v>-14.954999999999991</c:v>
                </c:pt>
                <c:pt idx="25386">
                  <c:v>-14.952999999999996</c:v>
                </c:pt>
                <c:pt idx="25387">
                  <c:v>-14.950999999999993</c:v>
                </c:pt>
                <c:pt idx="25388">
                  <c:v>-14.948999999999991</c:v>
                </c:pt>
                <c:pt idx="25389">
                  <c:v>-14.946999999999996</c:v>
                </c:pt>
                <c:pt idx="25390">
                  <c:v>-14.944999999999993</c:v>
                </c:pt>
                <c:pt idx="25391">
                  <c:v>-14.942999999999998</c:v>
                </c:pt>
                <c:pt idx="25392">
                  <c:v>-14.940999999999995</c:v>
                </c:pt>
                <c:pt idx="25393">
                  <c:v>-14.938999999999993</c:v>
                </c:pt>
                <c:pt idx="25394">
                  <c:v>-14.936999999999998</c:v>
                </c:pt>
                <c:pt idx="25395">
                  <c:v>-14.934999999999995</c:v>
                </c:pt>
                <c:pt idx="25396">
                  <c:v>-14.932999999999993</c:v>
                </c:pt>
                <c:pt idx="25397">
                  <c:v>-14.930999999999997</c:v>
                </c:pt>
                <c:pt idx="25398">
                  <c:v>-14.928999999999995</c:v>
                </c:pt>
                <c:pt idx="25399">
                  <c:v>-14.926999999999992</c:v>
                </c:pt>
                <c:pt idx="25400">
                  <c:v>-14.924999999999997</c:v>
                </c:pt>
                <c:pt idx="25401">
                  <c:v>-14.922999999999995</c:v>
                </c:pt>
                <c:pt idx="25402">
                  <c:v>-14.920999999999992</c:v>
                </c:pt>
                <c:pt idx="25403">
                  <c:v>-14.918999999999997</c:v>
                </c:pt>
                <c:pt idx="25404">
                  <c:v>-14.916999999999994</c:v>
                </c:pt>
                <c:pt idx="25405">
                  <c:v>-14.914999999999992</c:v>
                </c:pt>
                <c:pt idx="25406">
                  <c:v>-14.912999999999997</c:v>
                </c:pt>
                <c:pt idx="25407">
                  <c:v>-14.910999999999994</c:v>
                </c:pt>
                <c:pt idx="25408">
                  <c:v>-14.908999999999992</c:v>
                </c:pt>
                <c:pt idx="25409">
                  <c:v>-14.906999999999996</c:v>
                </c:pt>
                <c:pt idx="25410">
                  <c:v>-14.904999999999994</c:v>
                </c:pt>
                <c:pt idx="25411">
                  <c:v>-14.902999999999992</c:v>
                </c:pt>
                <c:pt idx="25412">
                  <c:v>-14.900999999999996</c:v>
                </c:pt>
                <c:pt idx="25413">
                  <c:v>-14.898999999999994</c:v>
                </c:pt>
                <c:pt idx="25414">
                  <c:v>-14.896999999999991</c:v>
                </c:pt>
                <c:pt idx="25415">
                  <c:v>-14.894999999999996</c:v>
                </c:pt>
                <c:pt idx="25416">
                  <c:v>-14.892999999999994</c:v>
                </c:pt>
                <c:pt idx="25417">
                  <c:v>-14.890999999999991</c:v>
                </c:pt>
                <c:pt idx="25418">
                  <c:v>-14.888999999999996</c:v>
                </c:pt>
                <c:pt idx="25419">
                  <c:v>-14.886999999999993</c:v>
                </c:pt>
                <c:pt idx="25420">
                  <c:v>-14.884999999999991</c:v>
                </c:pt>
                <c:pt idx="25421">
                  <c:v>-14.882999999999996</c:v>
                </c:pt>
                <c:pt idx="25422">
                  <c:v>-14.880999999999993</c:v>
                </c:pt>
                <c:pt idx="25423">
                  <c:v>-14.878999999999998</c:v>
                </c:pt>
                <c:pt idx="25424">
                  <c:v>-14.876999999999995</c:v>
                </c:pt>
                <c:pt idx="25425">
                  <c:v>-14.874999999999993</c:v>
                </c:pt>
                <c:pt idx="25426">
                  <c:v>-14.872999999999998</c:v>
                </c:pt>
                <c:pt idx="25427">
                  <c:v>-14.870999999999995</c:v>
                </c:pt>
                <c:pt idx="25428">
                  <c:v>-14.868999999999993</c:v>
                </c:pt>
                <c:pt idx="25429">
                  <c:v>-14.866999999999997</c:v>
                </c:pt>
                <c:pt idx="25430">
                  <c:v>-14.864999999999995</c:v>
                </c:pt>
                <c:pt idx="25431">
                  <c:v>-14.862999999999992</c:v>
                </c:pt>
                <c:pt idx="25432">
                  <c:v>-14.860999999999997</c:v>
                </c:pt>
                <c:pt idx="25433">
                  <c:v>-14.858999999999995</c:v>
                </c:pt>
                <c:pt idx="25434">
                  <c:v>-14.856999999999992</c:v>
                </c:pt>
                <c:pt idx="25435">
                  <c:v>-14.854999999999997</c:v>
                </c:pt>
                <c:pt idx="25436">
                  <c:v>-14.852999999999994</c:v>
                </c:pt>
                <c:pt idx="25437">
                  <c:v>-14.850999999999992</c:v>
                </c:pt>
                <c:pt idx="25438">
                  <c:v>-14.848999999999997</c:v>
                </c:pt>
                <c:pt idx="25439">
                  <c:v>-14.846999999999994</c:v>
                </c:pt>
                <c:pt idx="25440">
                  <c:v>-14.844999999999992</c:v>
                </c:pt>
                <c:pt idx="25441">
                  <c:v>-14.842999999999996</c:v>
                </c:pt>
                <c:pt idx="25442">
                  <c:v>-14.840999999999994</c:v>
                </c:pt>
                <c:pt idx="25443">
                  <c:v>-14.838999999999992</c:v>
                </c:pt>
                <c:pt idx="25444">
                  <c:v>-14.836999999999996</c:v>
                </c:pt>
                <c:pt idx="25445">
                  <c:v>-14.834999999999994</c:v>
                </c:pt>
                <c:pt idx="25446">
                  <c:v>-14.832999999999991</c:v>
                </c:pt>
                <c:pt idx="25447">
                  <c:v>-14.830999999999996</c:v>
                </c:pt>
                <c:pt idx="25448">
                  <c:v>-14.828999999999994</c:v>
                </c:pt>
                <c:pt idx="25449">
                  <c:v>-14.826999999999991</c:v>
                </c:pt>
                <c:pt idx="25450">
                  <c:v>-14.824999999999996</c:v>
                </c:pt>
                <c:pt idx="25451">
                  <c:v>-14.822999999999993</c:v>
                </c:pt>
                <c:pt idx="25452">
                  <c:v>-14.820999999999991</c:v>
                </c:pt>
                <c:pt idx="25453">
                  <c:v>-14.818999999999996</c:v>
                </c:pt>
                <c:pt idx="25454">
                  <c:v>-14.816999999999993</c:v>
                </c:pt>
                <c:pt idx="25455">
                  <c:v>-14.814999999999998</c:v>
                </c:pt>
                <c:pt idx="25456">
                  <c:v>-14.812999999999995</c:v>
                </c:pt>
                <c:pt idx="25457">
                  <c:v>-14.810999999999993</c:v>
                </c:pt>
                <c:pt idx="25458">
                  <c:v>-14.808999999999997</c:v>
                </c:pt>
                <c:pt idx="25459">
                  <c:v>-14.806999999999995</c:v>
                </c:pt>
                <c:pt idx="25460">
                  <c:v>-14.804999999999993</c:v>
                </c:pt>
                <c:pt idx="25461">
                  <c:v>-14.802999999999997</c:v>
                </c:pt>
                <c:pt idx="25462">
                  <c:v>-14.800999999999995</c:v>
                </c:pt>
                <c:pt idx="25463">
                  <c:v>-14.798999999999992</c:v>
                </c:pt>
                <c:pt idx="25464">
                  <c:v>-14.796999999999997</c:v>
                </c:pt>
                <c:pt idx="25465">
                  <c:v>-14.794999999999995</c:v>
                </c:pt>
                <c:pt idx="25466">
                  <c:v>-14.792999999999992</c:v>
                </c:pt>
                <c:pt idx="25467">
                  <c:v>-14.790999999999997</c:v>
                </c:pt>
                <c:pt idx="25468">
                  <c:v>-14.788999999999994</c:v>
                </c:pt>
                <c:pt idx="25469">
                  <c:v>-14.786999999999992</c:v>
                </c:pt>
                <c:pt idx="25470">
                  <c:v>-14.784999999999997</c:v>
                </c:pt>
                <c:pt idx="25471">
                  <c:v>-14.782999999999994</c:v>
                </c:pt>
                <c:pt idx="25472">
                  <c:v>-14.780999999999992</c:v>
                </c:pt>
                <c:pt idx="25473">
                  <c:v>-14.778999999999996</c:v>
                </c:pt>
                <c:pt idx="25474">
                  <c:v>-14.776999999999994</c:v>
                </c:pt>
                <c:pt idx="25475">
                  <c:v>-14.774999999999991</c:v>
                </c:pt>
                <c:pt idx="25476">
                  <c:v>-14.772999999999996</c:v>
                </c:pt>
                <c:pt idx="25477">
                  <c:v>-14.770999999999994</c:v>
                </c:pt>
                <c:pt idx="25478">
                  <c:v>-14.768999999999991</c:v>
                </c:pt>
                <c:pt idx="25479">
                  <c:v>-14.766999999999996</c:v>
                </c:pt>
                <c:pt idx="25480">
                  <c:v>-14.764999999999993</c:v>
                </c:pt>
                <c:pt idx="25481">
                  <c:v>-14.762999999999991</c:v>
                </c:pt>
                <c:pt idx="25482">
                  <c:v>-14.760999999999996</c:v>
                </c:pt>
                <c:pt idx="25483">
                  <c:v>-14.758999999999993</c:v>
                </c:pt>
                <c:pt idx="25484">
                  <c:v>-14.756999999999991</c:v>
                </c:pt>
                <c:pt idx="25485">
                  <c:v>-14.754999999999995</c:v>
                </c:pt>
                <c:pt idx="25486">
                  <c:v>-14.752999999999993</c:v>
                </c:pt>
                <c:pt idx="25487">
                  <c:v>-14.750999999999998</c:v>
                </c:pt>
                <c:pt idx="25488">
                  <c:v>-14.748999999999995</c:v>
                </c:pt>
                <c:pt idx="25489">
                  <c:v>-14.746999999999993</c:v>
                </c:pt>
                <c:pt idx="25490">
                  <c:v>-14.744999999999997</c:v>
                </c:pt>
                <c:pt idx="25491">
                  <c:v>-14.742999999999995</c:v>
                </c:pt>
                <c:pt idx="25492">
                  <c:v>-14.740999999999993</c:v>
                </c:pt>
                <c:pt idx="25493">
                  <c:v>-14.738999999999997</c:v>
                </c:pt>
                <c:pt idx="25494">
                  <c:v>-14.736999999999995</c:v>
                </c:pt>
                <c:pt idx="25495">
                  <c:v>-14.734999999999992</c:v>
                </c:pt>
                <c:pt idx="25496">
                  <c:v>-14.732999999999997</c:v>
                </c:pt>
                <c:pt idx="25497">
                  <c:v>-14.730999999999995</c:v>
                </c:pt>
                <c:pt idx="25498">
                  <c:v>-14.728999999999992</c:v>
                </c:pt>
                <c:pt idx="25499">
                  <c:v>-14.726999999999997</c:v>
                </c:pt>
                <c:pt idx="25500">
                  <c:v>-14.724999999999994</c:v>
                </c:pt>
                <c:pt idx="25501">
                  <c:v>-14.722999999999992</c:v>
                </c:pt>
                <c:pt idx="25502">
                  <c:v>-14.720999999999997</c:v>
                </c:pt>
                <c:pt idx="25503">
                  <c:v>-14.718999999999994</c:v>
                </c:pt>
                <c:pt idx="25504">
                  <c:v>-14.716999999999992</c:v>
                </c:pt>
                <c:pt idx="25505">
                  <c:v>-14.714999999999996</c:v>
                </c:pt>
                <c:pt idx="25506">
                  <c:v>-14.712999999999994</c:v>
                </c:pt>
                <c:pt idx="25507">
                  <c:v>-14.710999999999991</c:v>
                </c:pt>
                <c:pt idx="25508">
                  <c:v>-14.708999999999996</c:v>
                </c:pt>
                <c:pt idx="25509">
                  <c:v>-14.706999999999994</c:v>
                </c:pt>
                <c:pt idx="25510">
                  <c:v>-14.704999999999991</c:v>
                </c:pt>
                <c:pt idx="25511">
                  <c:v>-14.702999999999996</c:v>
                </c:pt>
                <c:pt idx="25512">
                  <c:v>-14.700999999999993</c:v>
                </c:pt>
                <c:pt idx="25513">
                  <c:v>-14.698999999999991</c:v>
                </c:pt>
                <c:pt idx="25514">
                  <c:v>-14.696999999999996</c:v>
                </c:pt>
                <c:pt idx="25515">
                  <c:v>-14.694999999999993</c:v>
                </c:pt>
                <c:pt idx="25516">
                  <c:v>-14.692999999999998</c:v>
                </c:pt>
                <c:pt idx="25517">
                  <c:v>-14.690999999999995</c:v>
                </c:pt>
                <c:pt idx="25518">
                  <c:v>-14.688999999999993</c:v>
                </c:pt>
                <c:pt idx="25519">
                  <c:v>-14.686999999999998</c:v>
                </c:pt>
                <c:pt idx="25520">
                  <c:v>-14.684999999999995</c:v>
                </c:pt>
                <c:pt idx="25521">
                  <c:v>-14.682999999999993</c:v>
                </c:pt>
                <c:pt idx="25522">
                  <c:v>-14.680999999999997</c:v>
                </c:pt>
                <c:pt idx="25523">
                  <c:v>-14.678999999999995</c:v>
                </c:pt>
                <c:pt idx="25524">
                  <c:v>-14.676999999999992</c:v>
                </c:pt>
                <c:pt idx="25525">
                  <c:v>-14.674999999999997</c:v>
                </c:pt>
                <c:pt idx="25526">
                  <c:v>-14.672999999999995</c:v>
                </c:pt>
                <c:pt idx="25527">
                  <c:v>-14.670999999999992</c:v>
                </c:pt>
                <c:pt idx="25528">
                  <c:v>-14.668999999999997</c:v>
                </c:pt>
                <c:pt idx="25529">
                  <c:v>-14.666999999999994</c:v>
                </c:pt>
                <c:pt idx="25530">
                  <c:v>-14.664999999999992</c:v>
                </c:pt>
                <c:pt idx="25531">
                  <c:v>-14.662999999999997</c:v>
                </c:pt>
                <c:pt idx="25532">
                  <c:v>-14.660999999999994</c:v>
                </c:pt>
                <c:pt idx="25533">
                  <c:v>-14.658999999999992</c:v>
                </c:pt>
                <c:pt idx="25534">
                  <c:v>-14.656999999999996</c:v>
                </c:pt>
                <c:pt idx="25535">
                  <c:v>-14.654999999999994</c:v>
                </c:pt>
                <c:pt idx="25536">
                  <c:v>-14.652999999999992</c:v>
                </c:pt>
                <c:pt idx="25537">
                  <c:v>-14.650999999999996</c:v>
                </c:pt>
                <c:pt idx="25538">
                  <c:v>-14.648999999999994</c:v>
                </c:pt>
                <c:pt idx="25539">
                  <c:v>-14.646999999999991</c:v>
                </c:pt>
                <c:pt idx="25540">
                  <c:v>-14.644999999999996</c:v>
                </c:pt>
                <c:pt idx="25541">
                  <c:v>-14.642999999999994</c:v>
                </c:pt>
                <c:pt idx="25542">
                  <c:v>-14.640999999999991</c:v>
                </c:pt>
                <c:pt idx="25543">
                  <c:v>-14.638999999999996</c:v>
                </c:pt>
                <c:pt idx="25544">
                  <c:v>-14.636999999999993</c:v>
                </c:pt>
                <c:pt idx="25545">
                  <c:v>-14.634999999999991</c:v>
                </c:pt>
                <c:pt idx="25546">
                  <c:v>-14.632999999999996</c:v>
                </c:pt>
                <c:pt idx="25547">
                  <c:v>-14.630999999999993</c:v>
                </c:pt>
                <c:pt idx="25548">
                  <c:v>-14.628999999999998</c:v>
                </c:pt>
                <c:pt idx="25549">
                  <c:v>-14.626999999999995</c:v>
                </c:pt>
                <c:pt idx="25550">
                  <c:v>-14.624999999999993</c:v>
                </c:pt>
                <c:pt idx="25551">
                  <c:v>-14.622999999999998</c:v>
                </c:pt>
                <c:pt idx="25552">
                  <c:v>-14.620999999999995</c:v>
                </c:pt>
                <c:pt idx="25553">
                  <c:v>-14.618999999999993</c:v>
                </c:pt>
                <c:pt idx="25554">
                  <c:v>-14.616999999999997</c:v>
                </c:pt>
                <c:pt idx="25555">
                  <c:v>-14.614999999999995</c:v>
                </c:pt>
                <c:pt idx="25556">
                  <c:v>-14.612999999999992</c:v>
                </c:pt>
                <c:pt idx="25557">
                  <c:v>-14.610999999999997</c:v>
                </c:pt>
                <c:pt idx="25558">
                  <c:v>-14.608999999999995</c:v>
                </c:pt>
                <c:pt idx="25559">
                  <c:v>-14.606999999999992</c:v>
                </c:pt>
                <c:pt idx="25560">
                  <c:v>-14.604999999999997</c:v>
                </c:pt>
                <c:pt idx="25561">
                  <c:v>-14.602999999999994</c:v>
                </c:pt>
                <c:pt idx="25562">
                  <c:v>-14.600999999999992</c:v>
                </c:pt>
                <c:pt idx="25563">
                  <c:v>-14.598999999999997</c:v>
                </c:pt>
                <c:pt idx="25564">
                  <c:v>-14.596999999999994</c:v>
                </c:pt>
                <c:pt idx="25565">
                  <c:v>-14.594999999999992</c:v>
                </c:pt>
                <c:pt idx="25566">
                  <c:v>-14.592999999999996</c:v>
                </c:pt>
                <c:pt idx="25567">
                  <c:v>-14.590999999999994</c:v>
                </c:pt>
                <c:pt idx="25568">
                  <c:v>-14.588999999999992</c:v>
                </c:pt>
                <c:pt idx="25569">
                  <c:v>-14.586999999999996</c:v>
                </c:pt>
                <c:pt idx="25570">
                  <c:v>-14.584999999999994</c:v>
                </c:pt>
                <c:pt idx="25571">
                  <c:v>-14.582999999999991</c:v>
                </c:pt>
                <c:pt idx="25572">
                  <c:v>-14.580999999999996</c:v>
                </c:pt>
                <c:pt idx="25573">
                  <c:v>-14.578999999999994</c:v>
                </c:pt>
                <c:pt idx="25574">
                  <c:v>-14.576999999999991</c:v>
                </c:pt>
                <c:pt idx="25575">
                  <c:v>-14.574999999999996</c:v>
                </c:pt>
                <c:pt idx="25576">
                  <c:v>-14.572999999999993</c:v>
                </c:pt>
                <c:pt idx="25577">
                  <c:v>-14.570999999999991</c:v>
                </c:pt>
                <c:pt idx="25578">
                  <c:v>-14.568999999999996</c:v>
                </c:pt>
                <c:pt idx="25579">
                  <c:v>-14.566999999999993</c:v>
                </c:pt>
                <c:pt idx="25580">
                  <c:v>-14.564999999999998</c:v>
                </c:pt>
                <c:pt idx="25581">
                  <c:v>-14.562999999999995</c:v>
                </c:pt>
                <c:pt idx="25582">
                  <c:v>-14.560999999999993</c:v>
                </c:pt>
                <c:pt idx="25583">
                  <c:v>-14.558999999999997</c:v>
                </c:pt>
                <c:pt idx="25584">
                  <c:v>-14.556999999999995</c:v>
                </c:pt>
                <c:pt idx="25585">
                  <c:v>-14.554999999999993</c:v>
                </c:pt>
                <c:pt idx="25586">
                  <c:v>-14.552999999999997</c:v>
                </c:pt>
                <c:pt idx="25587">
                  <c:v>-14.550999999999995</c:v>
                </c:pt>
                <c:pt idx="25588">
                  <c:v>-14.548999999999992</c:v>
                </c:pt>
                <c:pt idx="25589">
                  <c:v>-14.546999999999997</c:v>
                </c:pt>
                <c:pt idx="25590">
                  <c:v>-14.544999999999995</c:v>
                </c:pt>
                <c:pt idx="25591">
                  <c:v>-14.542999999999992</c:v>
                </c:pt>
                <c:pt idx="25592">
                  <c:v>-14.540999999999997</c:v>
                </c:pt>
                <c:pt idx="25593">
                  <c:v>-14.538999999999994</c:v>
                </c:pt>
                <c:pt idx="25594">
                  <c:v>-14.536999999999992</c:v>
                </c:pt>
                <c:pt idx="25595">
                  <c:v>-14.534999999999997</c:v>
                </c:pt>
                <c:pt idx="25596">
                  <c:v>-14.532999999999994</c:v>
                </c:pt>
                <c:pt idx="25597">
                  <c:v>-14.530999999999992</c:v>
                </c:pt>
                <c:pt idx="25598">
                  <c:v>-14.528999999999996</c:v>
                </c:pt>
                <c:pt idx="25599">
                  <c:v>-14.526999999999994</c:v>
                </c:pt>
                <c:pt idx="25600">
                  <c:v>-14.524999999999991</c:v>
                </c:pt>
                <c:pt idx="25601">
                  <c:v>-14.522999999999996</c:v>
                </c:pt>
                <c:pt idx="25602">
                  <c:v>-14.520999999999994</c:v>
                </c:pt>
                <c:pt idx="25603">
                  <c:v>-14.518999999999991</c:v>
                </c:pt>
                <c:pt idx="25604">
                  <c:v>-14.516999999999996</c:v>
                </c:pt>
                <c:pt idx="25605">
                  <c:v>-14.514999999999993</c:v>
                </c:pt>
                <c:pt idx="25606">
                  <c:v>-14.512999999999991</c:v>
                </c:pt>
                <c:pt idx="25607">
                  <c:v>-14.510999999999996</c:v>
                </c:pt>
                <c:pt idx="25608">
                  <c:v>-14.508999999999993</c:v>
                </c:pt>
                <c:pt idx="25609">
                  <c:v>-14.506999999999991</c:v>
                </c:pt>
                <c:pt idx="25610">
                  <c:v>-14.504999999999995</c:v>
                </c:pt>
                <c:pt idx="25611">
                  <c:v>-14.502999999999993</c:v>
                </c:pt>
                <c:pt idx="25612">
                  <c:v>-14.500999999999998</c:v>
                </c:pt>
                <c:pt idx="25613">
                  <c:v>-14.498999999999995</c:v>
                </c:pt>
                <c:pt idx="25614">
                  <c:v>-14.496999999999993</c:v>
                </c:pt>
                <c:pt idx="25615">
                  <c:v>-14.494999999999997</c:v>
                </c:pt>
                <c:pt idx="25616">
                  <c:v>-14.492999999999995</c:v>
                </c:pt>
                <c:pt idx="25617">
                  <c:v>-14.490999999999993</c:v>
                </c:pt>
                <c:pt idx="25618">
                  <c:v>-14.488999999999997</c:v>
                </c:pt>
                <c:pt idx="25619">
                  <c:v>-14.486999999999995</c:v>
                </c:pt>
                <c:pt idx="25620">
                  <c:v>-14.484999999999992</c:v>
                </c:pt>
                <c:pt idx="25621">
                  <c:v>-14.482999999999997</c:v>
                </c:pt>
                <c:pt idx="25622">
                  <c:v>-14.480999999999995</c:v>
                </c:pt>
                <c:pt idx="25623">
                  <c:v>-14.478999999999992</c:v>
                </c:pt>
                <c:pt idx="25624">
                  <c:v>-14.476999999999997</c:v>
                </c:pt>
                <c:pt idx="25625">
                  <c:v>-14.474999999999994</c:v>
                </c:pt>
                <c:pt idx="25626">
                  <c:v>-14.472999999999992</c:v>
                </c:pt>
                <c:pt idx="25627">
                  <c:v>-14.470999999999997</c:v>
                </c:pt>
                <c:pt idx="25628">
                  <c:v>-14.468999999999994</c:v>
                </c:pt>
                <c:pt idx="25629">
                  <c:v>-14.466999999999992</c:v>
                </c:pt>
                <c:pt idx="25630">
                  <c:v>-14.464999999999996</c:v>
                </c:pt>
                <c:pt idx="25631">
                  <c:v>-14.462999999999994</c:v>
                </c:pt>
                <c:pt idx="25632">
                  <c:v>-14.460999999999991</c:v>
                </c:pt>
                <c:pt idx="25633">
                  <c:v>-14.458999999999996</c:v>
                </c:pt>
                <c:pt idx="25634">
                  <c:v>-14.456999999999994</c:v>
                </c:pt>
                <c:pt idx="25635">
                  <c:v>-14.454999999999991</c:v>
                </c:pt>
                <c:pt idx="25636">
                  <c:v>-14.452999999999996</c:v>
                </c:pt>
                <c:pt idx="25637">
                  <c:v>-14.450999999999993</c:v>
                </c:pt>
                <c:pt idx="25638">
                  <c:v>-14.448999999999991</c:v>
                </c:pt>
                <c:pt idx="25639">
                  <c:v>-14.446999999999996</c:v>
                </c:pt>
                <c:pt idx="25640">
                  <c:v>-14.444999999999993</c:v>
                </c:pt>
                <c:pt idx="25641">
                  <c:v>-14.442999999999998</c:v>
                </c:pt>
                <c:pt idx="25642">
                  <c:v>-14.440999999999995</c:v>
                </c:pt>
                <c:pt idx="25643">
                  <c:v>-14.438999999999993</c:v>
                </c:pt>
                <c:pt idx="25644">
                  <c:v>-14.436999999999998</c:v>
                </c:pt>
                <c:pt idx="25645">
                  <c:v>-14.434999999999995</c:v>
                </c:pt>
                <c:pt idx="25646">
                  <c:v>-14.432999999999993</c:v>
                </c:pt>
                <c:pt idx="25647">
                  <c:v>-14.430999999999997</c:v>
                </c:pt>
                <c:pt idx="25648">
                  <c:v>-14.428999999999995</c:v>
                </c:pt>
                <c:pt idx="25649">
                  <c:v>-14.426999999999992</c:v>
                </c:pt>
                <c:pt idx="25650">
                  <c:v>-14.424999999999997</c:v>
                </c:pt>
                <c:pt idx="25651">
                  <c:v>-14.422999999999995</c:v>
                </c:pt>
                <c:pt idx="25652">
                  <c:v>-14.420999999999992</c:v>
                </c:pt>
                <c:pt idx="25653">
                  <c:v>-14.418999999999997</c:v>
                </c:pt>
                <c:pt idx="25654">
                  <c:v>-14.416999999999994</c:v>
                </c:pt>
                <c:pt idx="25655">
                  <c:v>-14.414999999999992</c:v>
                </c:pt>
                <c:pt idx="25656">
                  <c:v>-14.412999999999997</c:v>
                </c:pt>
                <c:pt idx="25657">
                  <c:v>-14.410999999999994</c:v>
                </c:pt>
                <c:pt idx="25658">
                  <c:v>-14.408999999999992</c:v>
                </c:pt>
                <c:pt idx="25659">
                  <c:v>-14.406999999999996</c:v>
                </c:pt>
                <c:pt idx="25660">
                  <c:v>-14.404999999999994</c:v>
                </c:pt>
                <c:pt idx="25661">
                  <c:v>-14.402999999999992</c:v>
                </c:pt>
                <c:pt idx="25662">
                  <c:v>-14.400999999999996</c:v>
                </c:pt>
                <c:pt idx="25663">
                  <c:v>-14.398999999999994</c:v>
                </c:pt>
                <c:pt idx="25664">
                  <c:v>-14.396999999999991</c:v>
                </c:pt>
                <c:pt idx="25665">
                  <c:v>-14.394999999999996</c:v>
                </c:pt>
                <c:pt idx="25666">
                  <c:v>-14.392999999999994</c:v>
                </c:pt>
                <c:pt idx="25667">
                  <c:v>-14.390999999999991</c:v>
                </c:pt>
                <c:pt idx="25668">
                  <c:v>-14.388999999999996</c:v>
                </c:pt>
                <c:pt idx="25669">
                  <c:v>-14.386999999999993</c:v>
                </c:pt>
                <c:pt idx="25670">
                  <c:v>-14.384999999999991</c:v>
                </c:pt>
                <c:pt idx="25671">
                  <c:v>-14.382999999999996</c:v>
                </c:pt>
                <c:pt idx="25672">
                  <c:v>-14.380999999999993</c:v>
                </c:pt>
                <c:pt idx="25673">
                  <c:v>-14.378999999999998</c:v>
                </c:pt>
                <c:pt idx="25674">
                  <c:v>-14.376999999999995</c:v>
                </c:pt>
                <c:pt idx="25675">
                  <c:v>-14.374999999999993</c:v>
                </c:pt>
                <c:pt idx="25676">
                  <c:v>-14.372999999999998</c:v>
                </c:pt>
                <c:pt idx="25677">
                  <c:v>-14.370999999999995</c:v>
                </c:pt>
                <c:pt idx="25678">
                  <c:v>-14.368999999999993</c:v>
                </c:pt>
                <c:pt idx="25679">
                  <c:v>-14.366999999999997</c:v>
                </c:pt>
                <c:pt idx="25680">
                  <c:v>-14.364999999999995</c:v>
                </c:pt>
                <c:pt idx="25681">
                  <c:v>-14.362999999999992</c:v>
                </c:pt>
                <c:pt idx="25682">
                  <c:v>-14.360999999999997</c:v>
                </c:pt>
                <c:pt idx="25683">
                  <c:v>-14.358999999999995</c:v>
                </c:pt>
                <c:pt idx="25684">
                  <c:v>-14.356999999999992</c:v>
                </c:pt>
                <c:pt idx="25685">
                  <c:v>-14.354999999999997</c:v>
                </c:pt>
                <c:pt idx="25686">
                  <c:v>-14.352999999999994</c:v>
                </c:pt>
                <c:pt idx="25687">
                  <c:v>-14.350999999999992</c:v>
                </c:pt>
                <c:pt idx="25688">
                  <c:v>-14.348999999999997</c:v>
                </c:pt>
                <c:pt idx="25689">
                  <c:v>-14.346999999999994</c:v>
                </c:pt>
                <c:pt idx="25690">
                  <c:v>-14.344999999999992</c:v>
                </c:pt>
                <c:pt idx="25691">
                  <c:v>-14.342999999999996</c:v>
                </c:pt>
                <c:pt idx="25692">
                  <c:v>-14.340999999999994</c:v>
                </c:pt>
                <c:pt idx="25693">
                  <c:v>-14.338999999999992</c:v>
                </c:pt>
                <c:pt idx="25694">
                  <c:v>-14.336999999999996</c:v>
                </c:pt>
                <c:pt idx="25695">
                  <c:v>-14.334999999999994</c:v>
                </c:pt>
                <c:pt idx="25696">
                  <c:v>-14.332999999999991</c:v>
                </c:pt>
                <c:pt idx="25697">
                  <c:v>-14.330999999999996</c:v>
                </c:pt>
                <c:pt idx="25698">
                  <c:v>-14.328999999999994</c:v>
                </c:pt>
                <c:pt idx="25699">
                  <c:v>-14.326999999999991</c:v>
                </c:pt>
                <c:pt idx="25700">
                  <c:v>-14.324999999999996</c:v>
                </c:pt>
                <c:pt idx="25701">
                  <c:v>-14.322999999999993</c:v>
                </c:pt>
                <c:pt idx="25702">
                  <c:v>-14.320999999999991</c:v>
                </c:pt>
                <c:pt idx="25703">
                  <c:v>-14.318999999999996</c:v>
                </c:pt>
                <c:pt idx="25704">
                  <c:v>-14.316999999999993</c:v>
                </c:pt>
                <c:pt idx="25705">
                  <c:v>-14.314999999999998</c:v>
                </c:pt>
                <c:pt idx="25706">
                  <c:v>-14.312999999999995</c:v>
                </c:pt>
                <c:pt idx="25707">
                  <c:v>-14.310999999999993</c:v>
                </c:pt>
                <c:pt idx="25708">
                  <c:v>-14.308999999999997</c:v>
                </c:pt>
                <c:pt idx="25709">
                  <c:v>-14.306999999999995</c:v>
                </c:pt>
                <c:pt idx="25710">
                  <c:v>-14.304999999999993</c:v>
                </c:pt>
                <c:pt idx="25711">
                  <c:v>-14.302999999999997</c:v>
                </c:pt>
                <c:pt idx="25712">
                  <c:v>-14.300999999999995</c:v>
                </c:pt>
                <c:pt idx="25713">
                  <c:v>-14.298999999999992</c:v>
                </c:pt>
                <c:pt idx="25714">
                  <c:v>-14.296999999999997</c:v>
                </c:pt>
                <c:pt idx="25715">
                  <c:v>-14.294999999999995</c:v>
                </c:pt>
                <c:pt idx="25716">
                  <c:v>-14.292999999999992</c:v>
                </c:pt>
                <c:pt idx="25717">
                  <c:v>-14.290999999999997</c:v>
                </c:pt>
                <c:pt idx="25718">
                  <c:v>-14.288999999999994</c:v>
                </c:pt>
                <c:pt idx="25719">
                  <c:v>-14.286999999999992</c:v>
                </c:pt>
                <c:pt idx="25720">
                  <c:v>-14.284999999999997</c:v>
                </c:pt>
                <c:pt idx="25721">
                  <c:v>-14.282999999999994</c:v>
                </c:pt>
                <c:pt idx="25722">
                  <c:v>-14.280999999999992</c:v>
                </c:pt>
                <c:pt idx="25723">
                  <c:v>-14.278999999999996</c:v>
                </c:pt>
                <c:pt idx="25724">
                  <c:v>-14.276999999999994</c:v>
                </c:pt>
                <c:pt idx="25725">
                  <c:v>-14.274999999999991</c:v>
                </c:pt>
                <c:pt idx="25726">
                  <c:v>-14.272999999999996</c:v>
                </c:pt>
                <c:pt idx="25727">
                  <c:v>-14.270999999999994</c:v>
                </c:pt>
                <c:pt idx="25728">
                  <c:v>-14.268999999999991</c:v>
                </c:pt>
                <c:pt idx="25729">
                  <c:v>-14.266999999999996</c:v>
                </c:pt>
                <c:pt idx="25730">
                  <c:v>-14.264999999999993</c:v>
                </c:pt>
                <c:pt idx="25731">
                  <c:v>-14.262999999999991</c:v>
                </c:pt>
                <c:pt idx="25732">
                  <c:v>-14.260999999999996</c:v>
                </c:pt>
                <c:pt idx="25733">
                  <c:v>-14.258999999999993</c:v>
                </c:pt>
                <c:pt idx="25734">
                  <c:v>-14.256999999999991</c:v>
                </c:pt>
                <c:pt idx="25735">
                  <c:v>-14.254999999999995</c:v>
                </c:pt>
                <c:pt idx="25736">
                  <c:v>-14.252999999999993</c:v>
                </c:pt>
                <c:pt idx="25737">
                  <c:v>-14.250999999999998</c:v>
                </c:pt>
                <c:pt idx="25738">
                  <c:v>-14.248999999999995</c:v>
                </c:pt>
                <c:pt idx="25739">
                  <c:v>-14.246999999999993</c:v>
                </c:pt>
                <c:pt idx="25740">
                  <c:v>-14.244999999999997</c:v>
                </c:pt>
                <c:pt idx="25741">
                  <c:v>-14.242999999999995</c:v>
                </c:pt>
                <c:pt idx="25742">
                  <c:v>-14.240999999999993</c:v>
                </c:pt>
                <c:pt idx="25743">
                  <c:v>-14.238999999999997</c:v>
                </c:pt>
                <c:pt idx="25744">
                  <c:v>-14.236999999999995</c:v>
                </c:pt>
                <c:pt idx="25745">
                  <c:v>-14.234999999999992</c:v>
                </c:pt>
                <c:pt idx="25746">
                  <c:v>-14.232999999999997</c:v>
                </c:pt>
                <c:pt idx="25747">
                  <c:v>-14.230999999999995</c:v>
                </c:pt>
                <c:pt idx="25748">
                  <c:v>-14.228999999999992</c:v>
                </c:pt>
                <c:pt idx="25749">
                  <c:v>-14.226999999999997</c:v>
                </c:pt>
                <c:pt idx="25750">
                  <c:v>-14.224999999999994</c:v>
                </c:pt>
                <c:pt idx="25751">
                  <c:v>-14.222999999999992</c:v>
                </c:pt>
                <c:pt idx="25752">
                  <c:v>-14.220999999999997</c:v>
                </c:pt>
                <c:pt idx="25753">
                  <c:v>-14.218999999999994</c:v>
                </c:pt>
                <c:pt idx="25754">
                  <c:v>-14.216999999999992</c:v>
                </c:pt>
                <c:pt idx="25755">
                  <c:v>-14.214999999999996</c:v>
                </c:pt>
                <c:pt idx="25756">
                  <c:v>-14.212999999999994</c:v>
                </c:pt>
                <c:pt idx="25757">
                  <c:v>-14.210999999999991</c:v>
                </c:pt>
                <c:pt idx="25758">
                  <c:v>-14.208999999999996</c:v>
                </c:pt>
                <c:pt idx="25759">
                  <c:v>-14.206999999999994</c:v>
                </c:pt>
                <c:pt idx="25760">
                  <c:v>-14.204999999999991</c:v>
                </c:pt>
                <c:pt idx="25761">
                  <c:v>-14.202999999999996</c:v>
                </c:pt>
                <c:pt idx="25762">
                  <c:v>-14.200999999999993</c:v>
                </c:pt>
                <c:pt idx="25763">
                  <c:v>-14.198999999999991</c:v>
                </c:pt>
                <c:pt idx="25764">
                  <c:v>-14.196999999999996</c:v>
                </c:pt>
                <c:pt idx="25765">
                  <c:v>-14.194999999999993</c:v>
                </c:pt>
                <c:pt idx="25766">
                  <c:v>-14.192999999999998</c:v>
                </c:pt>
                <c:pt idx="25767">
                  <c:v>-14.190999999999995</c:v>
                </c:pt>
                <c:pt idx="25768">
                  <c:v>-14.188999999999993</c:v>
                </c:pt>
                <c:pt idx="25769">
                  <c:v>-14.186999999999998</c:v>
                </c:pt>
                <c:pt idx="25770">
                  <c:v>-14.184999999999995</c:v>
                </c:pt>
                <c:pt idx="25771">
                  <c:v>-14.182999999999993</c:v>
                </c:pt>
                <c:pt idx="25772">
                  <c:v>-14.180999999999997</c:v>
                </c:pt>
                <c:pt idx="25773">
                  <c:v>-14.178999999999995</c:v>
                </c:pt>
                <c:pt idx="25774">
                  <c:v>-14.176999999999992</c:v>
                </c:pt>
                <c:pt idx="25775">
                  <c:v>-14.174999999999997</c:v>
                </c:pt>
                <c:pt idx="25776">
                  <c:v>-14.172999999999995</c:v>
                </c:pt>
                <c:pt idx="25777">
                  <c:v>-14.170999999999992</c:v>
                </c:pt>
                <c:pt idx="25778">
                  <c:v>-14.168999999999997</c:v>
                </c:pt>
                <c:pt idx="25779">
                  <c:v>-14.166999999999994</c:v>
                </c:pt>
                <c:pt idx="25780">
                  <c:v>-14.164999999999992</c:v>
                </c:pt>
                <c:pt idx="25781">
                  <c:v>-14.162999999999997</c:v>
                </c:pt>
                <c:pt idx="25782">
                  <c:v>-14.160999999999994</c:v>
                </c:pt>
                <c:pt idx="25783">
                  <c:v>-14.158999999999992</c:v>
                </c:pt>
                <c:pt idx="25784">
                  <c:v>-14.156999999999996</c:v>
                </c:pt>
                <c:pt idx="25785">
                  <c:v>-14.154999999999994</c:v>
                </c:pt>
                <c:pt idx="25786">
                  <c:v>-14.152999999999992</c:v>
                </c:pt>
                <c:pt idx="25787">
                  <c:v>-14.150999999999996</c:v>
                </c:pt>
                <c:pt idx="25788">
                  <c:v>-14.148999999999994</c:v>
                </c:pt>
                <c:pt idx="25789">
                  <c:v>-14.146999999999991</c:v>
                </c:pt>
                <c:pt idx="25790">
                  <c:v>-14.144999999999996</c:v>
                </c:pt>
                <c:pt idx="25791">
                  <c:v>-14.142999999999994</c:v>
                </c:pt>
                <c:pt idx="25792">
                  <c:v>-14.140999999999991</c:v>
                </c:pt>
                <c:pt idx="25793">
                  <c:v>-14.138999999999996</c:v>
                </c:pt>
                <c:pt idx="25794">
                  <c:v>-14.136999999999993</c:v>
                </c:pt>
                <c:pt idx="25795">
                  <c:v>-14.134999999999991</c:v>
                </c:pt>
                <c:pt idx="25796">
                  <c:v>-14.132999999999996</c:v>
                </c:pt>
                <c:pt idx="25797">
                  <c:v>-14.130999999999993</c:v>
                </c:pt>
                <c:pt idx="25798">
                  <c:v>-14.128999999999998</c:v>
                </c:pt>
                <c:pt idx="25799">
                  <c:v>-14.126999999999995</c:v>
                </c:pt>
                <c:pt idx="25800">
                  <c:v>-14.124999999999993</c:v>
                </c:pt>
                <c:pt idx="25801">
                  <c:v>-14.122999999999998</c:v>
                </c:pt>
                <c:pt idx="25802">
                  <c:v>-14.120999999999995</c:v>
                </c:pt>
                <c:pt idx="25803">
                  <c:v>-14.118999999999993</c:v>
                </c:pt>
                <c:pt idx="25804">
                  <c:v>-14.116999999999997</c:v>
                </c:pt>
                <c:pt idx="25805">
                  <c:v>-14.114999999999995</c:v>
                </c:pt>
                <c:pt idx="25806">
                  <c:v>-14.112999999999992</c:v>
                </c:pt>
                <c:pt idx="25807">
                  <c:v>-14.110999999999997</c:v>
                </c:pt>
                <c:pt idx="25808">
                  <c:v>-14.108999999999995</c:v>
                </c:pt>
                <c:pt idx="25809">
                  <c:v>-14.106999999999992</c:v>
                </c:pt>
                <c:pt idx="25810">
                  <c:v>-14.104999999999997</c:v>
                </c:pt>
                <c:pt idx="25811">
                  <c:v>-14.102999999999994</c:v>
                </c:pt>
                <c:pt idx="25812">
                  <c:v>-14.100999999999992</c:v>
                </c:pt>
                <c:pt idx="25813">
                  <c:v>-14.098999999999997</c:v>
                </c:pt>
                <c:pt idx="25814">
                  <c:v>-14.096999999999994</c:v>
                </c:pt>
                <c:pt idx="25815">
                  <c:v>-14.094999999999992</c:v>
                </c:pt>
                <c:pt idx="25816">
                  <c:v>-14.092999999999996</c:v>
                </c:pt>
                <c:pt idx="25817">
                  <c:v>-14.090999999999994</c:v>
                </c:pt>
                <c:pt idx="25818">
                  <c:v>-14.088999999999992</c:v>
                </c:pt>
                <c:pt idx="25819">
                  <c:v>-14.086999999999996</c:v>
                </c:pt>
                <c:pt idx="25820">
                  <c:v>-14.084999999999994</c:v>
                </c:pt>
                <c:pt idx="25821">
                  <c:v>-14.082999999999991</c:v>
                </c:pt>
                <c:pt idx="25822">
                  <c:v>-14.080999999999996</c:v>
                </c:pt>
                <c:pt idx="25823">
                  <c:v>-14.078999999999994</c:v>
                </c:pt>
                <c:pt idx="25824">
                  <c:v>-14.076999999999991</c:v>
                </c:pt>
                <c:pt idx="25825">
                  <c:v>-14.074999999999996</c:v>
                </c:pt>
                <c:pt idx="25826">
                  <c:v>-14.072999999999993</c:v>
                </c:pt>
                <c:pt idx="25827">
                  <c:v>-14.070999999999991</c:v>
                </c:pt>
                <c:pt idx="25828">
                  <c:v>-14.068999999999996</c:v>
                </c:pt>
                <c:pt idx="25829">
                  <c:v>-14.066999999999993</c:v>
                </c:pt>
                <c:pt idx="25830">
                  <c:v>-14.064999999999998</c:v>
                </c:pt>
                <c:pt idx="25831">
                  <c:v>-14.062999999999995</c:v>
                </c:pt>
                <c:pt idx="25832">
                  <c:v>-14.060999999999993</c:v>
                </c:pt>
                <c:pt idx="25833">
                  <c:v>-14.058999999999997</c:v>
                </c:pt>
                <c:pt idx="25834">
                  <c:v>-14.056999999999995</c:v>
                </c:pt>
                <c:pt idx="25835">
                  <c:v>-14.054999999999993</c:v>
                </c:pt>
                <c:pt idx="25836">
                  <c:v>-14.052999999999997</c:v>
                </c:pt>
                <c:pt idx="25837">
                  <c:v>-14.050999999999995</c:v>
                </c:pt>
                <c:pt idx="25838">
                  <c:v>-14.048999999999992</c:v>
                </c:pt>
                <c:pt idx="25839">
                  <c:v>-14.046999999999997</c:v>
                </c:pt>
                <c:pt idx="25840">
                  <c:v>-14.044999999999995</c:v>
                </c:pt>
                <c:pt idx="25841">
                  <c:v>-14.042999999999992</c:v>
                </c:pt>
                <c:pt idx="25842">
                  <c:v>-14.040999999999997</c:v>
                </c:pt>
                <c:pt idx="25843">
                  <c:v>-14.038999999999994</c:v>
                </c:pt>
                <c:pt idx="25844">
                  <c:v>-14.036999999999992</c:v>
                </c:pt>
                <c:pt idx="25845">
                  <c:v>-14.034999999999997</c:v>
                </c:pt>
                <c:pt idx="25846">
                  <c:v>-14.032999999999994</c:v>
                </c:pt>
                <c:pt idx="25847">
                  <c:v>-14.030999999999992</c:v>
                </c:pt>
                <c:pt idx="25848">
                  <c:v>-14.028999999999996</c:v>
                </c:pt>
                <c:pt idx="25849">
                  <c:v>-14.026999999999994</c:v>
                </c:pt>
                <c:pt idx="25850">
                  <c:v>-14.024999999999991</c:v>
                </c:pt>
                <c:pt idx="25851">
                  <c:v>-14.022999999999996</c:v>
                </c:pt>
                <c:pt idx="25852">
                  <c:v>-14.020999999999994</c:v>
                </c:pt>
                <c:pt idx="25853">
                  <c:v>-14.018999999999991</c:v>
                </c:pt>
                <c:pt idx="25854">
                  <c:v>-14.016999999999996</c:v>
                </c:pt>
                <c:pt idx="25855">
                  <c:v>-14.014999999999993</c:v>
                </c:pt>
                <c:pt idx="25856">
                  <c:v>-14.012999999999991</c:v>
                </c:pt>
                <c:pt idx="25857">
                  <c:v>-14.010999999999996</c:v>
                </c:pt>
                <c:pt idx="25858">
                  <c:v>-14.008999999999993</c:v>
                </c:pt>
                <c:pt idx="25859">
                  <c:v>-14.006999999999991</c:v>
                </c:pt>
                <c:pt idx="25860">
                  <c:v>-14.004999999999995</c:v>
                </c:pt>
                <c:pt idx="25861">
                  <c:v>-14.002999999999993</c:v>
                </c:pt>
                <c:pt idx="25862">
                  <c:v>-14.000999999999998</c:v>
                </c:pt>
                <c:pt idx="25863">
                  <c:v>-13.998999999999995</c:v>
                </c:pt>
                <c:pt idx="25864">
                  <c:v>-13.996999999999993</c:v>
                </c:pt>
                <c:pt idx="25865">
                  <c:v>-13.994999999999997</c:v>
                </c:pt>
                <c:pt idx="25866">
                  <c:v>-13.992999999999995</c:v>
                </c:pt>
                <c:pt idx="25867">
                  <c:v>-13.990999999999993</c:v>
                </c:pt>
                <c:pt idx="25868">
                  <c:v>-13.988999999999997</c:v>
                </c:pt>
                <c:pt idx="25869">
                  <c:v>-13.986999999999995</c:v>
                </c:pt>
                <c:pt idx="25870">
                  <c:v>-13.984999999999992</c:v>
                </c:pt>
                <c:pt idx="25871">
                  <c:v>-13.982999999999997</c:v>
                </c:pt>
                <c:pt idx="25872">
                  <c:v>-13.980999999999995</c:v>
                </c:pt>
                <c:pt idx="25873">
                  <c:v>-13.978999999999992</c:v>
                </c:pt>
                <c:pt idx="25874">
                  <c:v>-13.976999999999997</c:v>
                </c:pt>
                <c:pt idx="25875">
                  <c:v>-13.974999999999994</c:v>
                </c:pt>
                <c:pt idx="25876">
                  <c:v>-13.972999999999992</c:v>
                </c:pt>
                <c:pt idx="25877">
                  <c:v>-13.970999999999997</c:v>
                </c:pt>
                <c:pt idx="25878">
                  <c:v>-13.968999999999994</c:v>
                </c:pt>
                <c:pt idx="25879">
                  <c:v>-13.966999999999992</c:v>
                </c:pt>
                <c:pt idx="25880">
                  <c:v>-13.964999999999996</c:v>
                </c:pt>
                <c:pt idx="25881">
                  <c:v>-13.962999999999994</c:v>
                </c:pt>
                <c:pt idx="25882">
                  <c:v>-13.960999999999991</c:v>
                </c:pt>
                <c:pt idx="25883">
                  <c:v>-13.958999999999996</c:v>
                </c:pt>
                <c:pt idx="25884">
                  <c:v>-13.956999999999994</c:v>
                </c:pt>
                <c:pt idx="25885">
                  <c:v>-13.954999999999991</c:v>
                </c:pt>
                <c:pt idx="25886">
                  <c:v>-13.952999999999996</c:v>
                </c:pt>
                <c:pt idx="25887">
                  <c:v>-13.950999999999993</c:v>
                </c:pt>
                <c:pt idx="25888">
                  <c:v>-13.948999999999991</c:v>
                </c:pt>
                <c:pt idx="25889">
                  <c:v>-13.946999999999996</c:v>
                </c:pt>
                <c:pt idx="25890">
                  <c:v>-13.944999999999993</c:v>
                </c:pt>
                <c:pt idx="25891">
                  <c:v>-13.942999999999998</c:v>
                </c:pt>
                <c:pt idx="25892">
                  <c:v>-13.940999999999995</c:v>
                </c:pt>
                <c:pt idx="25893">
                  <c:v>-13.938999999999993</c:v>
                </c:pt>
                <c:pt idx="25894">
                  <c:v>-13.936999999999998</c:v>
                </c:pt>
                <c:pt idx="25895">
                  <c:v>-13.934999999999995</c:v>
                </c:pt>
                <c:pt idx="25896">
                  <c:v>-13.932999999999993</c:v>
                </c:pt>
                <c:pt idx="25897">
                  <c:v>-13.930999999999997</c:v>
                </c:pt>
                <c:pt idx="25898">
                  <c:v>-13.928999999999995</c:v>
                </c:pt>
                <c:pt idx="25899">
                  <c:v>-13.926999999999992</c:v>
                </c:pt>
                <c:pt idx="25900">
                  <c:v>-13.924999999999997</c:v>
                </c:pt>
                <c:pt idx="25901">
                  <c:v>-13.922999999999995</c:v>
                </c:pt>
                <c:pt idx="25902">
                  <c:v>-13.920999999999992</c:v>
                </c:pt>
                <c:pt idx="25903">
                  <c:v>-13.918999999999997</c:v>
                </c:pt>
                <c:pt idx="25904">
                  <c:v>-13.916999999999994</c:v>
                </c:pt>
                <c:pt idx="25905">
                  <c:v>-13.914999999999992</c:v>
                </c:pt>
                <c:pt idx="25906">
                  <c:v>-13.912999999999997</c:v>
                </c:pt>
                <c:pt idx="25907">
                  <c:v>-13.910999999999994</c:v>
                </c:pt>
                <c:pt idx="25908">
                  <c:v>-13.908999999999992</c:v>
                </c:pt>
                <c:pt idx="25909">
                  <c:v>-13.906999999999996</c:v>
                </c:pt>
                <c:pt idx="25910">
                  <c:v>-13.904999999999994</c:v>
                </c:pt>
                <c:pt idx="25911">
                  <c:v>-13.902999999999992</c:v>
                </c:pt>
                <c:pt idx="25912">
                  <c:v>-13.900999999999996</c:v>
                </c:pt>
                <c:pt idx="25913">
                  <c:v>-13.898999999999994</c:v>
                </c:pt>
                <c:pt idx="25914">
                  <c:v>-13.896999999999991</c:v>
                </c:pt>
                <c:pt idx="25915">
                  <c:v>-13.894999999999996</c:v>
                </c:pt>
                <c:pt idx="25916">
                  <c:v>-13.892999999999994</c:v>
                </c:pt>
                <c:pt idx="25917">
                  <c:v>-13.890999999999991</c:v>
                </c:pt>
                <c:pt idx="25918">
                  <c:v>-13.888999999999996</c:v>
                </c:pt>
                <c:pt idx="25919">
                  <c:v>-13.886999999999993</c:v>
                </c:pt>
                <c:pt idx="25920">
                  <c:v>-13.884999999999991</c:v>
                </c:pt>
                <c:pt idx="25921">
                  <c:v>-13.882999999999996</c:v>
                </c:pt>
                <c:pt idx="25922">
                  <c:v>-13.880999999999993</c:v>
                </c:pt>
                <c:pt idx="25923">
                  <c:v>-13.878999999999998</c:v>
                </c:pt>
                <c:pt idx="25924">
                  <c:v>-13.876999999999995</c:v>
                </c:pt>
                <c:pt idx="25925">
                  <c:v>-13.874999999999993</c:v>
                </c:pt>
                <c:pt idx="25926">
                  <c:v>-13.872999999999998</c:v>
                </c:pt>
                <c:pt idx="25927">
                  <c:v>-13.870999999999995</c:v>
                </c:pt>
                <c:pt idx="25928">
                  <c:v>-13.868999999999993</c:v>
                </c:pt>
                <c:pt idx="25929">
                  <c:v>-13.866999999999997</c:v>
                </c:pt>
                <c:pt idx="25930">
                  <c:v>-13.864999999999995</c:v>
                </c:pt>
                <c:pt idx="25931">
                  <c:v>-13.862999999999992</c:v>
                </c:pt>
                <c:pt idx="25932">
                  <c:v>-13.860999999999997</c:v>
                </c:pt>
                <c:pt idx="25933">
                  <c:v>-13.858999999999995</c:v>
                </c:pt>
                <c:pt idx="25934">
                  <c:v>-13.856999999999992</c:v>
                </c:pt>
                <c:pt idx="25935">
                  <c:v>-13.854999999999997</c:v>
                </c:pt>
                <c:pt idx="25936">
                  <c:v>-13.852999999999994</c:v>
                </c:pt>
                <c:pt idx="25937">
                  <c:v>-13.850999999999992</c:v>
                </c:pt>
                <c:pt idx="25938">
                  <c:v>-13.848999999999997</c:v>
                </c:pt>
                <c:pt idx="25939">
                  <c:v>-13.846999999999994</c:v>
                </c:pt>
                <c:pt idx="25940">
                  <c:v>-13.844999999999992</c:v>
                </c:pt>
                <c:pt idx="25941">
                  <c:v>-13.842999999999996</c:v>
                </c:pt>
                <c:pt idx="25942">
                  <c:v>-13.840999999999994</c:v>
                </c:pt>
                <c:pt idx="25943">
                  <c:v>-13.838999999999992</c:v>
                </c:pt>
                <c:pt idx="25944">
                  <c:v>-13.836999999999996</c:v>
                </c:pt>
                <c:pt idx="25945">
                  <c:v>-13.834999999999994</c:v>
                </c:pt>
                <c:pt idx="25946">
                  <c:v>-13.832999999999991</c:v>
                </c:pt>
                <c:pt idx="25947">
                  <c:v>-13.830999999999996</c:v>
                </c:pt>
                <c:pt idx="25948">
                  <c:v>-13.828999999999994</c:v>
                </c:pt>
                <c:pt idx="25949">
                  <c:v>-13.826999999999991</c:v>
                </c:pt>
                <c:pt idx="25950">
                  <c:v>-13.824999999999996</c:v>
                </c:pt>
                <c:pt idx="25951">
                  <c:v>-13.822999999999993</c:v>
                </c:pt>
                <c:pt idx="25952">
                  <c:v>-13.820999999999991</c:v>
                </c:pt>
                <c:pt idx="25953">
                  <c:v>-13.818999999999996</c:v>
                </c:pt>
                <c:pt idx="25954">
                  <c:v>-13.816999999999993</c:v>
                </c:pt>
                <c:pt idx="25955">
                  <c:v>-13.814999999999998</c:v>
                </c:pt>
                <c:pt idx="25956">
                  <c:v>-13.812999999999995</c:v>
                </c:pt>
                <c:pt idx="25957">
                  <c:v>-13.810999999999993</c:v>
                </c:pt>
                <c:pt idx="25958">
                  <c:v>-13.808999999999997</c:v>
                </c:pt>
                <c:pt idx="25959">
                  <c:v>-13.806999999999995</c:v>
                </c:pt>
                <c:pt idx="25960">
                  <c:v>-13.804999999999993</c:v>
                </c:pt>
                <c:pt idx="25961">
                  <c:v>-13.802999999999997</c:v>
                </c:pt>
                <c:pt idx="25962">
                  <c:v>-13.800999999999995</c:v>
                </c:pt>
                <c:pt idx="25963">
                  <c:v>-13.798999999999992</c:v>
                </c:pt>
                <c:pt idx="25964">
                  <c:v>-13.796999999999997</c:v>
                </c:pt>
                <c:pt idx="25965">
                  <c:v>-13.794999999999995</c:v>
                </c:pt>
                <c:pt idx="25966">
                  <c:v>-13.792999999999992</c:v>
                </c:pt>
                <c:pt idx="25967">
                  <c:v>-13.790999999999997</c:v>
                </c:pt>
                <c:pt idx="25968">
                  <c:v>-13.788999999999994</c:v>
                </c:pt>
                <c:pt idx="25969">
                  <c:v>-13.786999999999992</c:v>
                </c:pt>
                <c:pt idx="25970">
                  <c:v>-13.784999999999997</c:v>
                </c:pt>
                <c:pt idx="25971">
                  <c:v>-13.782999999999994</c:v>
                </c:pt>
                <c:pt idx="25972">
                  <c:v>-13.780999999999992</c:v>
                </c:pt>
                <c:pt idx="25973">
                  <c:v>-13.778999999999996</c:v>
                </c:pt>
                <c:pt idx="25974">
                  <c:v>-13.776999999999994</c:v>
                </c:pt>
                <c:pt idx="25975">
                  <c:v>-13.774999999999991</c:v>
                </c:pt>
                <c:pt idx="25976">
                  <c:v>-13.772999999999996</c:v>
                </c:pt>
                <c:pt idx="25977">
                  <c:v>-13.770999999999994</c:v>
                </c:pt>
                <c:pt idx="25978">
                  <c:v>-13.768999999999991</c:v>
                </c:pt>
                <c:pt idx="25979">
                  <c:v>-13.766999999999996</c:v>
                </c:pt>
                <c:pt idx="25980">
                  <c:v>-13.764999999999993</c:v>
                </c:pt>
                <c:pt idx="25981">
                  <c:v>-13.762999999999991</c:v>
                </c:pt>
                <c:pt idx="25982">
                  <c:v>-13.760999999999996</c:v>
                </c:pt>
                <c:pt idx="25983">
                  <c:v>-13.758999999999993</c:v>
                </c:pt>
                <c:pt idx="25984">
                  <c:v>-13.756999999999991</c:v>
                </c:pt>
                <c:pt idx="25985">
                  <c:v>-13.754999999999995</c:v>
                </c:pt>
                <c:pt idx="25986">
                  <c:v>-13.752999999999993</c:v>
                </c:pt>
                <c:pt idx="25987">
                  <c:v>-13.750999999999998</c:v>
                </c:pt>
                <c:pt idx="25988">
                  <c:v>-13.748999999999995</c:v>
                </c:pt>
                <c:pt idx="25989">
                  <c:v>-13.746999999999993</c:v>
                </c:pt>
                <c:pt idx="25990">
                  <c:v>-13.744999999999997</c:v>
                </c:pt>
                <c:pt idx="25991">
                  <c:v>-13.742999999999995</c:v>
                </c:pt>
                <c:pt idx="25992">
                  <c:v>-13.740999999999993</c:v>
                </c:pt>
                <c:pt idx="25993">
                  <c:v>-13.738999999999997</c:v>
                </c:pt>
                <c:pt idx="25994">
                  <c:v>-13.736999999999995</c:v>
                </c:pt>
                <c:pt idx="25995">
                  <c:v>-13.734999999999992</c:v>
                </c:pt>
                <c:pt idx="25996">
                  <c:v>-13.732999999999997</c:v>
                </c:pt>
                <c:pt idx="25997">
                  <c:v>-13.730999999999995</c:v>
                </c:pt>
                <c:pt idx="25998">
                  <c:v>-13.728999999999992</c:v>
                </c:pt>
                <c:pt idx="25999">
                  <c:v>-13.726999999999997</c:v>
                </c:pt>
                <c:pt idx="26000">
                  <c:v>-13.724999999999994</c:v>
                </c:pt>
                <c:pt idx="26001">
                  <c:v>-13.722999999999992</c:v>
                </c:pt>
                <c:pt idx="26002">
                  <c:v>-13.720999999999997</c:v>
                </c:pt>
                <c:pt idx="26003">
                  <c:v>-13.718999999999994</c:v>
                </c:pt>
                <c:pt idx="26004">
                  <c:v>-13.716999999999992</c:v>
                </c:pt>
                <c:pt idx="26005">
                  <c:v>-13.714999999999996</c:v>
                </c:pt>
                <c:pt idx="26006">
                  <c:v>-13.712999999999994</c:v>
                </c:pt>
                <c:pt idx="26007">
                  <c:v>-13.710999999999991</c:v>
                </c:pt>
                <c:pt idx="26008">
                  <c:v>-13.708999999999996</c:v>
                </c:pt>
                <c:pt idx="26009">
                  <c:v>-13.706999999999994</c:v>
                </c:pt>
                <c:pt idx="26010">
                  <c:v>-13.704999999999991</c:v>
                </c:pt>
                <c:pt idx="26011">
                  <c:v>-13.702999999999996</c:v>
                </c:pt>
                <c:pt idx="26012">
                  <c:v>-13.700999999999993</c:v>
                </c:pt>
                <c:pt idx="26013">
                  <c:v>-13.698999999999991</c:v>
                </c:pt>
                <c:pt idx="26014">
                  <c:v>-13.696999999999996</c:v>
                </c:pt>
                <c:pt idx="26015">
                  <c:v>-13.694999999999993</c:v>
                </c:pt>
                <c:pt idx="26016">
                  <c:v>-13.692999999999998</c:v>
                </c:pt>
                <c:pt idx="26017">
                  <c:v>-13.690999999999995</c:v>
                </c:pt>
                <c:pt idx="26018">
                  <c:v>-13.688999999999993</c:v>
                </c:pt>
                <c:pt idx="26019">
                  <c:v>-13.686999999999998</c:v>
                </c:pt>
                <c:pt idx="26020">
                  <c:v>-13.684999999999995</c:v>
                </c:pt>
                <c:pt idx="26021">
                  <c:v>-13.682999999999993</c:v>
                </c:pt>
                <c:pt idx="26022">
                  <c:v>-13.680999999999997</c:v>
                </c:pt>
                <c:pt idx="26023">
                  <c:v>-13.678999999999995</c:v>
                </c:pt>
                <c:pt idx="26024">
                  <c:v>-13.676999999999992</c:v>
                </c:pt>
                <c:pt idx="26025">
                  <c:v>-13.674999999999997</c:v>
                </c:pt>
                <c:pt idx="26026">
                  <c:v>-13.672999999999995</c:v>
                </c:pt>
                <c:pt idx="26027">
                  <c:v>-13.670999999999992</c:v>
                </c:pt>
                <c:pt idx="26028">
                  <c:v>-13.668999999999997</c:v>
                </c:pt>
                <c:pt idx="26029">
                  <c:v>-13.666999999999994</c:v>
                </c:pt>
                <c:pt idx="26030">
                  <c:v>-13.664999999999992</c:v>
                </c:pt>
                <c:pt idx="26031">
                  <c:v>-13.662999999999997</c:v>
                </c:pt>
                <c:pt idx="26032">
                  <c:v>-13.660999999999994</c:v>
                </c:pt>
                <c:pt idx="26033">
                  <c:v>-13.658999999999992</c:v>
                </c:pt>
                <c:pt idx="26034">
                  <c:v>-13.656999999999996</c:v>
                </c:pt>
                <c:pt idx="26035">
                  <c:v>-13.654999999999994</c:v>
                </c:pt>
                <c:pt idx="26036">
                  <c:v>-13.652999999999992</c:v>
                </c:pt>
                <c:pt idx="26037">
                  <c:v>-13.650999999999996</c:v>
                </c:pt>
                <c:pt idx="26038">
                  <c:v>-13.648999999999994</c:v>
                </c:pt>
                <c:pt idx="26039">
                  <c:v>-13.646999999999991</c:v>
                </c:pt>
                <c:pt idx="26040">
                  <c:v>-13.644999999999996</c:v>
                </c:pt>
                <c:pt idx="26041">
                  <c:v>-13.642999999999994</c:v>
                </c:pt>
                <c:pt idx="26042">
                  <c:v>-13.640999999999991</c:v>
                </c:pt>
                <c:pt idx="26043">
                  <c:v>-13.638999999999996</c:v>
                </c:pt>
                <c:pt idx="26044">
                  <c:v>-13.636999999999993</c:v>
                </c:pt>
                <c:pt idx="26045">
                  <c:v>-13.634999999999991</c:v>
                </c:pt>
                <c:pt idx="26046">
                  <c:v>-13.632999999999996</c:v>
                </c:pt>
                <c:pt idx="26047">
                  <c:v>-13.630999999999993</c:v>
                </c:pt>
                <c:pt idx="26048">
                  <c:v>-13.628999999999998</c:v>
                </c:pt>
                <c:pt idx="26049">
                  <c:v>-13.626999999999995</c:v>
                </c:pt>
                <c:pt idx="26050">
                  <c:v>-13.624999999999993</c:v>
                </c:pt>
                <c:pt idx="26051">
                  <c:v>-13.622999999999998</c:v>
                </c:pt>
                <c:pt idx="26052">
                  <c:v>-13.620999999999995</c:v>
                </c:pt>
                <c:pt idx="26053">
                  <c:v>-13.618999999999993</c:v>
                </c:pt>
                <c:pt idx="26054">
                  <c:v>-13.616999999999997</c:v>
                </c:pt>
                <c:pt idx="26055">
                  <c:v>-13.614999999999995</c:v>
                </c:pt>
                <c:pt idx="26056">
                  <c:v>-13.612999999999992</c:v>
                </c:pt>
                <c:pt idx="26057">
                  <c:v>-13.610999999999997</c:v>
                </c:pt>
                <c:pt idx="26058">
                  <c:v>-13.608999999999995</c:v>
                </c:pt>
                <c:pt idx="26059">
                  <c:v>-13.606999999999992</c:v>
                </c:pt>
                <c:pt idx="26060">
                  <c:v>-13.604999999999997</c:v>
                </c:pt>
                <c:pt idx="26061">
                  <c:v>-13.602999999999994</c:v>
                </c:pt>
                <c:pt idx="26062">
                  <c:v>-13.600999999999992</c:v>
                </c:pt>
                <c:pt idx="26063">
                  <c:v>-13.598999999999997</c:v>
                </c:pt>
                <c:pt idx="26064">
                  <c:v>-13.596999999999994</c:v>
                </c:pt>
                <c:pt idx="26065">
                  <c:v>-13.594999999999992</c:v>
                </c:pt>
                <c:pt idx="26066">
                  <c:v>-13.592999999999996</c:v>
                </c:pt>
                <c:pt idx="26067">
                  <c:v>-13.590999999999994</c:v>
                </c:pt>
                <c:pt idx="26068">
                  <c:v>-13.588999999999992</c:v>
                </c:pt>
                <c:pt idx="26069">
                  <c:v>-13.586999999999996</c:v>
                </c:pt>
                <c:pt idx="26070">
                  <c:v>-13.584999999999994</c:v>
                </c:pt>
                <c:pt idx="26071">
                  <c:v>-13.582999999999991</c:v>
                </c:pt>
                <c:pt idx="26072">
                  <c:v>-13.580999999999996</c:v>
                </c:pt>
                <c:pt idx="26073">
                  <c:v>-13.578999999999994</c:v>
                </c:pt>
                <c:pt idx="26074">
                  <c:v>-13.576999999999991</c:v>
                </c:pt>
                <c:pt idx="26075">
                  <c:v>-13.574999999999996</c:v>
                </c:pt>
                <c:pt idx="26076">
                  <c:v>-13.572999999999993</c:v>
                </c:pt>
                <c:pt idx="26077">
                  <c:v>-13.570999999999991</c:v>
                </c:pt>
                <c:pt idx="26078">
                  <c:v>-13.568999999999996</c:v>
                </c:pt>
                <c:pt idx="26079">
                  <c:v>-13.566999999999993</c:v>
                </c:pt>
                <c:pt idx="26080">
                  <c:v>-13.564999999999998</c:v>
                </c:pt>
                <c:pt idx="26081">
                  <c:v>-13.562999999999995</c:v>
                </c:pt>
                <c:pt idx="26082">
                  <c:v>-13.560999999999993</c:v>
                </c:pt>
                <c:pt idx="26083">
                  <c:v>-13.558999999999997</c:v>
                </c:pt>
                <c:pt idx="26084">
                  <c:v>-13.556999999999995</c:v>
                </c:pt>
                <c:pt idx="26085">
                  <c:v>-13.554999999999993</c:v>
                </c:pt>
                <c:pt idx="26086">
                  <c:v>-13.552999999999997</c:v>
                </c:pt>
                <c:pt idx="26087">
                  <c:v>-13.550999999999995</c:v>
                </c:pt>
                <c:pt idx="26088">
                  <c:v>-13.548999999999992</c:v>
                </c:pt>
                <c:pt idx="26089">
                  <c:v>-13.546999999999997</c:v>
                </c:pt>
                <c:pt idx="26090">
                  <c:v>-13.544999999999995</c:v>
                </c:pt>
                <c:pt idx="26091">
                  <c:v>-13.542999999999992</c:v>
                </c:pt>
                <c:pt idx="26092">
                  <c:v>-13.540999999999997</c:v>
                </c:pt>
                <c:pt idx="26093">
                  <c:v>-13.538999999999994</c:v>
                </c:pt>
                <c:pt idx="26094">
                  <c:v>-13.536999999999992</c:v>
                </c:pt>
                <c:pt idx="26095">
                  <c:v>-13.534999999999997</c:v>
                </c:pt>
                <c:pt idx="26096">
                  <c:v>-13.532999999999994</c:v>
                </c:pt>
                <c:pt idx="26097">
                  <c:v>-13.530999999999992</c:v>
                </c:pt>
                <c:pt idx="26098">
                  <c:v>-13.528999999999996</c:v>
                </c:pt>
                <c:pt idx="26099">
                  <c:v>-13.526999999999994</c:v>
                </c:pt>
                <c:pt idx="26100">
                  <c:v>-13.524999999999991</c:v>
                </c:pt>
                <c:pt idx="26101">
                  <c:v>-13.522999999999996</c:v>
                </c:pt>
                <c:pt idx="26102">
                  <c:v>-13.520999999999994</c:v>
                </c:pt>
                <c:pt idx="26103">
                  <c:v>-13.518999999999991</c:v>
                </c:pt>
                <c:pt idx="26104">
                  <c:v>-13.516999999999996</c:v>
                </c:pt>
                <c:pt idx="26105">
                  <c:v>-13.514999999999993</c:v>
                </c:pt>
                <c:pt idx="26106">
                  <c:v>-13.512999999999991</c:v>
                </c:pt>
                <c:pt idx="26107">
                  <c:v>-13.510999999999996</c:v>
                </c:pt>
                <c:pt idx="26108">
                  <c:v>-13.508999999999993</c:v>
                </c:pt>
                <c:pt idx="26109">
                  <c:v>-13.506999999999991</c:v>
                </c:pt>
                <c:pt idx="26110">
                  <c:v>-13.504999999999995</c:v>
                </c:pt>
                <c:pt idx="26111">
                  <c:v>-13.502999999999993</c:v>
                </c:pt>
                <c:pt idx="26112">
                  <c:v>-13.500999999999998</c:v>
                </c:pt>
                <c:pt idx="26113">
                  <c:v>-13.498999999999995</c:v>
                </c:pt>
                <c:pt idx="26114">
                  <c:v>-13.496999999999993</c:v>
                </c:pt>
                <c:pt idx="26115">
                  <c:v>-13.494999999999997</c:v>
                </c:pt>
                <c:pt idx="26116">
                  <c:v>-13.492999999999995</c:v>
                </c:pt>
                <c:pt idx="26117">
                  <c:v>-13.490999999999993</c:v>
                </c:pt>
                <c:pt idx="26118">
                  <c:v>-13.488999999999997</c:v>
                </c:pt>
                <c:pt idx="26119">
                  <c:v>-13.486999999999995</c:v>
                </c:pt>
                <c:pt idx="26120">
                  <c:v>-13.484999999999992</c:v>
                </c:pt>
                <c:pt idx="26121">
                  <c:v>-13.482999999999997</c:v>
                </c:pt>
                <c:pt idx="26122">
                  <c:v>-13.480999999999995</c:v>
                </c:pt>
                <c:pt idx="26123">
                  <c:v>-13.478999999999992</c:v>
                </c:pt>
                <c:pt idx="26124">
                  <c:v>-13.476999999999997</c:v>
                </c:pt>
                <c:pt idx="26125">
                  <c:v>-13.474999999999994</c:v>
                </c:pt>
                <c:pt idx="26126">
                  <c:v>-13.472999999999992</c:v>
                </c:pt>
                <c:pt idx="26127">
                  <c:v>-13.470999999999997</c:v>
                </c:pt>
                <c:pt idx="26128">
                  <c:v>-13.468999999999994</c:v>
                </c:pt>
                <c:pt idx="26129">
                  <c:v>-13.466999999999992</c:v>
                </c:pt>
                <c:pt idx="26130">
                  <c:v>-13.464999999999996</c:v>
                </c:pt>
                <c:pt idx="26131">
                  <c:v>-13.462999999999994</c:v>
                </c:pt>
                <c:pt idx="26132">
                  <c:v>-13.460999999999991</c:v>
                </c:pt>
                <c:pt idx="26133">
                  <c:v>-13.458999999999996</c:v>
                </c:pt>
                <c:pt idx="26134">
                  <c:v>-13.456999999999994</c:v>
                </c:pt>
                <c:pt idx="26135">
                  <c:v>-13.454999999999991</c:v>
                </c:pt>
                <c:pt idx="26136">
                  <c:v>-13.452999999999996</c:v>
                </c:pt>
                <c:pt idx="26137">
                  <c:v>-13.450999999999993</c:v>
                </c:pt>
                <c:pt idx="26138">
                  <c:v>-13.448999999999991</c:v>
                </c:pt>
                <c:pt idx="26139">
                  <c:v>-13.446999999999996</c:v>
                </c:pt>
                <c:pt idx="26140">
                  <c:v>-13.444999999999993</c:v>
                </c:pt>
                <c:pt idx="26141">
                  <c:v>-13.442999999999998</c:v>
                </c:pt>
                <c:pt idx="26142">
                  <c:v>-13.440999999999995</c:v>
                </c:pt>
                <c:pt idx="26143">
                  <c:v>-13.438999999999993</c:v>
                </c:pt>
                <c:pt idx="26144">
                  <c:v>-13.436999999999998</c:v>
                </c:pt>
                <c:pt idx="26145">
                  <c:v>-13.434999999999995</c:v>
                </c:pt>
                <c:pt idx="26146">
                  <c:v>-13.432999999999993</c:v>
                </c:pt>
                <c:pt idx="26147">
                  <c:v>-13.430999999999997</c:v>
                </c:pt>
                <c:pt idx="26148">
                  <c:v>-13.428999999999995</c:v>
                </c:pt>
                <c:pt idx="26149">
                  <c:v>-13.426999999999992</c:v>
                </c:pt>
                <c:pt idx="26150">
                  <c:v>-13.424999999999997</c:v>
                </c:pt>
                <c:pt idx="26151">
                  <c:v>-13.422999999999995</c:v>
                </c:pt>
                <c:pt idx="26152">
                  <c:v>-13.420999999999992</c:v>
                </c:pt>
                <c:pt idx="26153">
                  <c:v>-13.418999999999997</c:v>
                </c:pt>
                <c:pt idx="26154">
                  <c:v>-13.416999999999994</c:v>
                </c:pt>
                <c:pt idx="26155">
                  <c:v>-13.414999999999992</c:v>
                </c:pt>
                <c:pt idx="26156">
                  <c:v>-13.412999999999997</c:v>
                </c:pt>
                <c:pt idx="26157">
                  <c:v>-13.410999999999994</c:v>
                </c:pt>
                <c:pt idx="26158">
                  <c:v>-13.408999999999992</c:v>
                </c:pt>
                <c:pt idx="26159">
                  <c:v>-13.406999999999996</c:v>
                </c:pt>
                <c:pt idx="26160">
                  <c:v>-13.404999999999994</c:v>
                </c:pt>
                <c:pt idx="26161">
                  <c:v>-13.402999999999992</c:v>
                </c:pt>
                <c:pt idx="26162">
                  <c:v>-13.400999999999996</c:v>
                </c:pt>
                <c:pt idx="26163">
                  <c:v>-13.398999999999994</c:v>
                </c:pt>
                <c:pt idx="26164">
                  <c:v>-13.396999999999991</c:v>
                </c:pt>
                <c:pt idx="26165">
                  <c:v>-13.394999999999996</c:v>
                </c:pt>
                <c:pt idx="26166">
                  <c:v>-13.392999999999994</c:v>
                </c:pt>
                <c:pt idx="26167">
                  <c:v>-13.390999999999991</c:v>
                </c:pt>
                <c:pt idx="26168">
                  <c:v>-13.388999999999996</c:v>
                </c:pt>
                <c:pt idx="26169">
                  <c:v>-13.386999999999993</c:v>
                </c:pt>
                <c:pt idx="26170">
                  <c:v>-13.384999999999991</c:v>
                </c:pt>
                <c:pt idx="26171">
                  <c:v>-13.382999999999996</c:v>
                </c:pt>
                <c:pt idx="26172">
                  <c:v>-13.380999999999993</c:v>
                </c:pt>
                <c:pt idx="26173">
                  <c:v>-13.378999999999998</c:v>
                </c:pt>
                <c:pt idx="26174">
                  <c:v>-13.376999999999995</c:v>
                </c:pt>
                <c:pt idx="26175">
                  <c:v>-13.374999999999993</c:v>
                </c:pt>
                <c:pt idx="26176">
                  <c:v>-13.372999999999998</c:v>
                </c:pt>
                <c:pt idx="26177">
                  <c:v>-13.370999999999995</c:v>
                </c:pt>
                <c:pt idx="26178">
                  <c:v>-13.368999999999993</c:v>
                </c:pt>
                <c:pt idx="26179">
                  <c:v>-13.366999999999997</c:v>
                </c:pt>
                <c:pt idx="26180">
                  <c:v>-13.364999999999995</c:v>
                </c:pt>
                <c:pt idx="26181">
                  <c:v>-13.362999999999992</c:v>
                </c:pt>
                <c:pt idx="26182">
                  <c:v>-13.360999999999997</c:v>
                </c:pt>
                <c:pt idx="26183">
                  <c:v>-13.358999999999995</c:v>
                </c:pt>
                <c:pt idx="26184">
                  <c:v>-13.356999999999992</c:v>
                </c:pt>
                <c:pt idx="26185">
                  <c:v>-13.354999999999997</c:v>
                </c:pt>
                <c:pt idx="26186">
                  <c:v>-13.352999999999994</c:v>
                </c:pt>
                <c:pt idx="26187">
                  <c:v>-13.350999999999992</c:v>
                </c:pt>
                <c:pt idx="26188">
                  <c:v>-13.348999999999997</c:v>
                </c:pt>
                <c:pt idx="26189">
                  <c:v>-13.346999999999994</c:v>
                </c:pt>
                <c:pt idx="26190">
                  <c:v>-13.344999999999992</c:v>
                </c:pt>
                <c:pt idx="26191">
                  <c:v>-13.342999999999996</c:v>
                </c:pt>
                <c:pt idx="26192">
                  <c:v>-13.340999999999994</c:v>
                </c:pt>
                <c:pt idx="26193">
                  <c:v>-13.338999999999992</c:v>
                </c:pt>
                <c:pt idx="26194">
                  <c:v>-13.336999999999996</c:v>
                </c:pt>
                <c:pt idx="26195">
                  <c:v>-13.334999999999994</c:v>
                </c:pt>
                <c:pt idx="26196">
                  <c:v>-13.332999999999991</c:v>
                </c:pt>
                <c:pt idx="26197">
                  <c:v>-13.330999999999996</c:v>
                </c:pt>
                <c:pt idx="26198">
                  <c:v>-13.328999999999994</c:v>
                </c:pt>
                <c:pt idx="26199">
                  <c:v>-13.326999999999991</c:v>
                </c:pt>
                <c:pt idx="26200">
                  <c:v>-13.324999999999996</c:v>
                </c:pt>
                <c:pt idx="26201">
                  <c:v>-13.322999999999993</c:v>
                </c:pt>
                <c:pt idx="26202">
                  <c:v>-13.320999999999991</c:v>
                </c:pt>
                <c:pt idx="26203">
                  <c:v>-13.318999999999996</c:v>
                </c:pt>
                <c:pt idx="26204">
                  <c:v>-13.316999999999993</c:v>
                </c:pt>
                <c:pt idx="26205">
                  <c:v>-13.314999999999998</c:v>
                </c:pt>
                <c:pt idx="26206">
                  <c:v>-13.312999999999995</c:v>
                </c:pt>
                <c:pt idx="26207">
                  <c:v>-13.310999999999993</c:v>
                </c:pt>
                <c:pt idx="26208">
                  <c:v>-13.308999999999997</c:v>
                </c:pt>
                <c:pt idx="26209">
                  <c:v>-13.306999999999995</c:v>
                </c:pt>
                <c:pt idx="26210">
                  <c:v>-13.304999999999993</c:v>
                </c:pt>
                <c:pt idx="26211">
                  <c:v>-13.302999999999997</c:v>
                </c:pt>
                <c:pt idx="26212">
                  <c:v>-13.300999999999995</c:v>
                </c:pt>
                <c:pt idx="26213">
                  <c:v>-13.298999999999992</c:v>
                </c:pt>
                <c:pt idx="26214">
                  <c:v>-13.296999999999997</c:v>
                </c:pt>
                <c:pt idx="26215">
                  <c:v>-13.294999999999995</c:v>
                </c:pt>
                <c:pt idx="26216">
                  <c:v>-13.292999999999992</c:v>
                </c:pt>
                <c:pt idx="26217">
                  <c:v>-13.290999999999997</c:v>
                </c:pt>
                <c:pt idx="26218">
                  <c:v>-13.288999999999994</c:v>
                </c:pt>
                <c:pt idx="26219">
                  <c:v>-13.286999999999992</c:v>
                </c:pt>
                <c:pt idx="26220">
                  <c:v>-13.284999999999997</c:v>
                </c:pt>
                <c:pt idx="26221">
                  <c:v>-13.282999999999994</c:v>
                </c:pt>
                <c:pt idx="26222">
                  <c:v>-13.280999999999992</c:v>
                </c:pt>
                <c:pt idx="26223">
                  <c:v>-13.278999999999996</c:v>
                </c:pt>
                <c:pt idx="26224">
                  <c:v>-13.276999999999994</c:v>
                </c:pt>
                <c:pt idx="26225">
                  <c:v>-13.274999999999991</c:v>
                </c:pt>
                <c:pt idx="26226">
                  <c:v>-13.272999999999996</c:v>
                </c:pt>
                <c:pt idx="26227">
                  <c:v>-13.270999999999994</c:v>
                </c:pt>
                <c:pt idx="26228">
                  <c:v>-13.268999999999991</c:v>
                </c:pt>
                <c:pt idx="26229">
                  <c:v>-13.266999999999996</c:v>
                </c:pt>
                <c:pt idx="26230">
                  <c:v>-13.264999999999993</c:v>
                </c:pt>
                <c:pt idx="26231">
                  <c:v>-13.262999999999991</c:v>
                </c:pt>
                <c:pt idx="26232">
                  <c:v>-13.260999999999996</c:v>
                </c:pt>
                <c:pt idx="26233">
                  <c:v>-13.258999999999993</c:v>
                </c:pt>
                <c:pt idx="26234">
                  <c:v>-13.256999999999991</c:v>
                </c:pt>
                <c:pt idx="26235">
                  <c:v>-13.254999999999995</c:v>
                </c:pt>
                <c:pt idx="26236">
                  <c:v>-13.252999999999993</c:v>
                </c:pt>
                <c:pt idx="26237">
                  <c:v>-13.250999999999998</c:v>
                </c:pt>
                <c:pt idx="26238">
                  <c:v>-13.248999999999995</c:v>
                </c:pt>
                <c:pt idx="26239">
                  <c:v>-13.246999999999993</c:v>
                </c:pt>
                <c:pt idx="26240">
                  <c:v>-13.244999999999997</c:v>
                </c:pt>
                <c:pt idx="26241">
                  <c:v>-13.242999999999995</c:v>
                </c:pt>
                <c:pt idx="26242">
                  <c:v>-13.240999999999993</c:v>
                </c:pt>
                <c:pt idx="26243">
                  <c:v>-13.238999999999997</c:v>
                </c:pt>
                <c:pt idx="26244">
                  <c:v>-13.236999999999995</c:v>
                </c:pt>
                <c:pt idx="26245">
                  <c:v>-13.234999999999992</c:v>
                </c:pt>
                <c:pt idx="26246">
                  <c:v>-13.232999999999997</c:v>
                </c:pt>
                <c:pt idx="26247">
                  <c:v>-13.230999999999995</c:v>
                </c:pt>
                <c:pt idx="26248">
                  <c:v>-13.228999999999992</c:v>
                </c:pt>
                <c:pt idx="26249">
                  <c:v>-13.226999999999997</c:v>
                </c:pt>
                <c:pt idx="26250">
                  <c:v>-13.224999999999994</c:v>
                </c:pt>
                <c:pt idx="26251">
                  <c:v>-13.222999999999992</c:v>
                </c:pt>
                <c:pt idx="26252">
                  <c:v>-13.220999999999997</c:v>
                </c:pt>
                <c:pt idx="26253">
                  <c:v>-13.218999999999994</c:v>
                </c:pt>
                <c:pt idx="26254">
                  <c:v>-13.216999999999992</c:v>
                </c:pt>
                <c:pt idx="26255">
                  <c:v>-13.214999999999996</c:v>
                </c:pt>
                <c:pt idx="26256">
                  <c:v>-13.212999999999994</c:v>
                </c:pt>
                <c:pt idx="26257">
                  <c:v>-13.210999999999991</c:v>
                </c:pt>
                <c:pt idx="26258">
                  <c:v>-13.208999999999996</c:v>
                </c:pt>
                <c:pt idx="26259">
                  <c:v>-13.206999999999994</c:v>
                </c:pt>
                <c:pt idx="26260">
                  <c:v>-13.204999999999991</c:v>
                </c:pt>
                <c:pt idx="26261">
                  <c:v>-13.202999999999996</c:v>
                </c:pt>
                <c:pt idx="26262">
                  <c:v>-13.200999999999993</c:v>
                </c:pt>
                <c:pt idx="26263">
                  <c:v>-13.198999999999991</c:v>
                </c:pt>
                <c:pt idx="26264">
                  <c:v>-13.196999999999996</c:v>
                </c:pt>
                <c:pt idx="26265">
                  <c:v>-13.194999999999993</c:v>
                </c:pt>
                <c:pt idx="26266">
                  <c:v>-13.192999999999998</c:v>
                </c:pt>
                <c:pt idx="26267">
                  <c:v>-13.190999999999995</c:v>
                </c:pt>
                <c:pt idx="26268">
                  <c:v>-13.188999999999993</c:v>
                </c:pt>
                <c:pt idx="26269">
                  <c:v>-13.186999999999998</c:v>
                </c:pt>
                <c:pt idx="26270">
                  <c:v>-13.184999999999995</c:v>
                </c:pt>
                <c:pt idx="26271">
                  <c:v>-13.182999999999993</c:v>
                </c:pt>
                <c:pt idx="26272">
                  <c:v>-13.180999999999997</c:v>
                </c:pt>
                <c:pt idx="26273">
                  <c:v>-13.178999999999995</c:v>
                </c:pt>
                <c:pt idx="26274">
                  <c:v>-13.176999999999992</c:v>
                </c:pt>
                <c:pt idx="26275">
                  <c:v>-13.174999999999997</c:v>
                </c:pt>
                <c:pt idx="26276">
                  <c:v>-13.172999999999995</c:v>
                </c:pt>
                <c:pt idx="26277">
                  <c:v>-13.170999999999992</c:v>
                </c:pt>
                <c:pt idx="26278">
                  <c:v>-13.168999999999997</c:v>
                </c:pt>
                <c:pt idx="26279">
                  <c:v>-13.166999999999994</c:v>
                </c:pt>
                <c:pt idx="26280">
                  <c:v>-13.164999999999992</c:v>
                </c:pt>
                <c:pt idx="26281">
                  <c:v>-13.162999999999997</c:v>
                </c:pt>
                <c:pt idx="26282">
                  <c:v>-13.160999999999994</c:v>
                </c:pt>
                <c:pt idx="26283">
                  <c:v>-13.158999999999992</c:v>
                </c:pt>
                <c:pt idx="26284">
                  <c:v>-13.156999999999996</c:v>
                </c:pt>
                <c:pt idx="26285">
                  <c:v>-13.154999999999994</c:v>
                </c:pt>
                <c:pt idx="26286">
                  <c:v>-13.152999999999992</c:v>
                </c:pt>
                <c:pt idx="26287">
                  <c:v>-13.150999999999996</c:v>
                </c:pt>
                <c:pt idx="26288">
                  <c:v>-13.148999999999994</c:v>
                </c:pt>
                <c:pt idx="26289">
                  <c:v>-13.146999999999991</c:v>
                </c:pt>
                <c:pt idx="26290">
                  <c:v>-13.144999999999996</c:v>
                </c:pt>
                <c:pt idx="26291">
                  <c:v>-13.142999999999994</c:v>
                </c:pt>
                <c:pt idx="26292">
                  <c:v>-13.140999999999991</c:v>
                </c:pt>
                <c:pt idx="26293">
                  <c:v>-13.138999999999996</c:v>
                </c:pt>
                <c:pt idx="26294">
                  <c:v>-13.136999999999993</c:v>
                </c:pt>
                <c:pt idx="26295">
                  <c:v>-13.134999999999991</c:v>
                </c:pt>
                <c:pt idx="26296">
                  <c:v>-13.132999999999996</c:v>
                </c:pt>
                <c:pt idx="26297">
                  <c:v>-13.130999999999993</c:v>
                </c:pt>
                <c:pt idx="26298">
                  <c:v>-13.128999999999998</c:v>
                </c:pt>
                <c:pt idx="26299">
                  <c:v>-13.126999999999995</c:v>
                </c:pt>
                <c:pt idx="26300">
                  <c:v>-13.124999999999993</c:v>
                </c:pt>
                <c:pt idx="26301">
                  <c:v>-13.122999999999998</c:v>
                </c:pt>
                <c:pt idx="26302">
                  <c:v>-13.120999999999995</c:v>
                </c:pt>
                <c:pt idx="26303">
                  <c:v>-13.118999999999993</c:v>
                </c:pt>
                <c:pt idx="26304">
                  <c:v>-13.116999999999997</c:v>
                </c:pt>
                <c:pt idx="26305">
                  <c:v>-13.114999999999995</c:v>
                </c:pt>
                <c:pt idx="26306">
                  <c:v>-13.112999999999992</c:v>
                </c:pt>
                <c:pt idx="26307">
                  <c:v>-13.110999999999997</c:v>
                </c:pt>
                <c:pt idx="26308">
                  <c:v>-13.108999999999995</c:v>
                </c:pt>
                <c:pt idx="26309">
                  <c:v>-13.106999999999992</c:v>
                </c:pt>
                <c:pt idx="26310">
                  <c:v>-13.104999999999997</c:v>
                </c:pt>
                <c:pt idx="26311">
                  <c:v>-13.102999999999994</c:v>
                </c:pt>
                <c:pt idx="26312">
                  <c:v>-13.100999999999992</c:v>
                </c:pt>
                <c:pt idx="26313">
                  <c:v>-13.098999999999997</c:v>
                </c:pt>
                <c:pt idx="26314">
                  <c:v>-13.096999999999994</c:v>
                </c:pt>
                <c:pt idx="26315">
                  <c:v>-13.094999999999992</c:v>
                </c:pt>
                <c:pt idx="26316">
                  <c:v>-13.092999999999996</c:v>
                </c:pt>
                <c:pt idx="26317">
                  <c:v>-13.090999999999994</c:v>
                </c:pt>
                <c:pt idx="26318">
                  <c:v>-13.088999999999992</c:v>
                </c:pt>
                <c:pt idx="26319">
                  <c:v>-13.086999999999996</c:v>
                </c:pt>
                <c:pt idx="26320">
                  <c:v>-13.084999999999994</c:v>
                </c:pt>
                <c:pt idx="26321">
                  <c:v>-13.082999999999991</c:v>
                </c:pt>
                <c:pt idx="26322">
                  <c:v>-13.080999999999996</c:v>
                </c:pt>
                <c:pt idx="26323">
                  <c:v>-13.078999999999994</c:v>
                </c:pt>
                <c:pt idx="26324">
                  <c:v>-13.076999999999991</c:v>
                </c:pt>
                <c:pt idx="26325">
                  <c:v>-13.074999999999996</c:v>
                </c:pt>
                <c:pt idx="26326">
                  <c:v>-13.072999999999993</c:v>
                </c:pt>
                <c:pt idx="26327">
                  <c:v>-13.070999999999991</c:v>
                </c:pt>
                <c:pt idx="26328">
                  <c:v>-13.068999999999996</c:v>
                </c:pt>
                <c:pt idx="26329">
                  <c:v>-13.066999999999993</c:v>
                </c:pt>
                <c:pt idx="26330">
                  <c:v>-13.064999999999998</c:v>
                </c:pt>
                <c:pt idx="26331">
                  <c:v>-13.062999999999995</c:v>
                </c:pt>
                <c:pt idx="26332">
                  <c:v>-13.060999999999993</c:v>
                </c:pt>
                <c:pt idx="26333">
                  <c:v>-13.058999999999997</c:v>
                </c:pt>
                <c:pt idx="26334">
                  <c:v>-13.056999999999995</c:v>
                </c:pt>
                <c:pt idx="26335">
                  <c:v>-13.054999999999993</c:v>
                </c:pt>
                <c:pt idx="26336">
                  <c:v>-13.052999999999997</c:v>
                </c:pt>
                <c:pt idx="26337">
                  <c:v>-13.050999999999995</c:v>
                </c:pt>
                <c:pt idx="26338">
                  <c:v>-13.048999999999992</c:v>
                </c:pt>
                <c:pt idx="26339">
                  <c:v>-13.046999999999997</c:v>
                </c:pt>
                <c:pt idx="26340">
                  <c:v>-13.044999999999995</c:v>
                </c:pt>
                <c:pt idx="26341">
                  <c:v>-13.042999999999992</c:v>
                </c:pt>
                <c:pt idx="26342">
                  <c:v>-13.040999999999997</c:v>
                </c:pt>
                <c:pt idx="26343">
                  <c:v>-13.038999999999994</c:v>
                </c:pt>
                <c:pt idx="26344">
                  <c:v>-13.036999999999992</c:v>
                </c:pt>
                <c:pt idx="26345">
                  <c:v>-13.034999999999997</c:v>
                </c:pt>
                <c:pt idx="26346">
                  <c:v>-13.032999999999994</c:v>
                </c:pt>
                <c:pt idx="26347">
                  <c:v>-13.030999999999992</c:v>
                </c:pt>
                <c:pt idx="26348">
                  <c:v>-13.028999999999996</c:v>
                </c:pt>
                <c:pt idx="26349">
                  <c:v>-13.026999999999994</c:v>
                </c:pt>
                <c:pt idx="26350">
                  <c:v>-13.024999999999991</c:v>
                </c:pt>
                <c:pt idx="26351">
                  <c:v>-13.022999999999996</c:v>
                </c:pt>
                <c:pt idx="26352">
                  <c:v>-13.020999999999994</c:v>
                </c:pt>
                <c:pt idx="26353">
                  <c:v>-13.018999999999991</c:v>
                </c:pt>
                <c:pt idx="26354">
                  <c:v>-13.016999999999996</c:v>
                </c:pt>
                <c:pt idx="26355">
                  <c:v>-13.014999999999993</c:v>
                </c:pt>
                <c:pt idx="26356">
                  <c:v>-13.012999999999991</c:v>
                </c:pt>
                <c:pt idx="26357">
                  <c:v>-13.010999999999996</c:v>
                </c:pt>
                <c:pt idx="26358">
                  <c:v>-13.008999999999993</c:v>
                </c:pt>
                <c:pt idx="26359">
                  <c:v>-13.006999999999991</c:v>
                </c:pt>
                <c:pt idx="26360">
                  <c:v>-13.004999999999995</c:v>
                </c:pt>
                <c:pt idx="26361">
                  <c:v>-13.002999999999993</c:v>
                </c:pt>
                <c:pt idx="26362">
                  <c:v>-13.000999999999998</c:v>
                </c:pt>
                <c:pt idx="26363">
                  <c:v>-12.998999999999995</c:v>
                </c:pt>
                <c:pt idx="26364">
                  <c:v>-12.996999999999993</c:v>
                </c:pt>
                <c:pt idx="26365">
                  <c:v>-12.994999999999997</c:v>
                </c:pt>
                <c:pt idx="26366">
                  <c:v>-12.992999999999995</c:v>
                </c:pt>
                <c:pt idx="26367">
                  <c:v>-12.990999999999993</c:v>
                </c:pt>
                <c:pt idx="26368">
                  <c:v>-12.988999999999997</c:v>
                </c:pt>
                <c:pt idx="26369">
                  <c:v>-12.986999999999995</c:v>
                </c:pt>
                <c:pt idx="26370">
                  <c:v>-12.984999999999992</c:v>
                </c:pt>
                <c:pt idx="26371">
                  <c:v>-12.982999999999997</c:v>
                </c:pt>
                <c:pt idx="26372">
                  <c:v>-12.980999999999995</c:v>
                </c:pt>
                <c:pt idx="26373">
                  <c:v>-12.978999999999992</c:v>
                </c:pt>
                <c:pt idx="26374">
                  <c:v>-12.976999999999997</c:v>
                </c:pt>
                <c:pt idx="26375">
                  <c:v>-12.974999999999994</c:v>
                </c:pt>
                <c:pt idx="26376">
                  <c:v>-12.972999999999992</c:v>
                </c:pt>
                <c:pt idx="26377">
                  <c:v>-12.970999999999997</c:v>
                </c:pt>
                <c:pt idx="26378">
                  <c:v>-12.968999999999994</c:v>
                </c:pt>
                <c:pt idx="26379">
                  <c:v>-12.966999999999992</c:v>
                </c:pt>
                <c:pt idx="26380">
                  <c:v>-12.964999999999996</c:v>
                </c:pt>
                <c:pt idx="26381">
                  <c:v>-12.962999999999994</c:v>
                </c:pt>
                <c:pt idx="26382">
                  <c:v>-12.960999999999991</c:v>
                </c:pt>
                <c:pt idx="26383">
                  <c:v>-12.958999999999996</c:v>
                </c:pt>
                <c:pt idx="26384">
                  <c:v>-12.956999999999994</c:v>
                </c:pt>
                <c:pt idx="26385">
                  <c:v>-12.954999999999991</c:v>
                </c:pt>
                <c:pt idx="26386">
                  <c:v>-12.952999999999996</c:v>
                </c:pt>
                <c:pt idx="26387">
                  <c:v>-12.950999999999993</c:v>
                </c:pt>
                <c:pt idx="26388">
                  <c:v>-12.948999999999991</c:v>
                </c:pt>
                <c:pt idx="26389">
                  <c:v>-12.946999999999996</c:v>
                </c:pt>
                <c:pt idx="26390">
                  <c:v>-12.944999999999993</c:v>
                </c:pt>
                <c:pt idx="26391">
                  <c:v>-12.942999999999998</c:v>
                </c:pt>
                <c:pt idx="26392">
                  <c:v>-12.940999999999995</c:v>
                </c:pt>
                <c:pt idx="26393">
                  <c:v>-12.938999999999993</c:v>
                </c:pt>
                <c:pt idx="26394">
                  <c:v>-12.936999999999998</c:v>
                </c:pt>
                <c:pt idx="26395">
                  <c:v>-12.934999999999995</c:v>
                </c:pt>
                <c:pt idx="26396">
                  <c:v>-12.932999999999993</c:v>
                </c:pt>
                <c:pt idx="26397">
                  <c:v>-12.930999999999997</c:v>
                </c:pt>
                <c:pt idx="26398">
                  <c:v>-12.928999999999995</c:v>
                </c:pt>
                <c:pt idx="26399">
                  <c:v>-12.926999999999992</c:v>
                </c:pt>
                <c:pt idx="26400">
                  <c:v>-12.924999999999997</c:v>
                </c:pt>
                <c:pt idx="26401">
                  <c:v>-12.922999999999995</c:v>
                </c:pt>
                <c:pt idx="26402">
                  <c:v>-12.920999999999992</c:v>
                </c:pt>
                <c:pt idx="26403">
                  <c:v>-12.918999999999997</c:v>
                </c:pt>
                <c:pt idx="26404">
                  <c:v>-12.916999999999994</c:v>
                </c:pt>
                <c:pt idx="26405">
                  <c:v>-12.914999999999992</c:v>
                </c:pt>
                <c:pt idx="26406">
                  <c:v>-12.912999999999997</c:v>
                </c:pt>
                <c:pt idx="26407">
                  <c:v>-12.910999999999994</c:v>
                </c:pt>
                <c:pt idx="26408">
                  <c:v>-12.908999999999992</c:v>
                </c:pt>
                <c:pt idx="26409">
                  <c:v>-12.906999999999996</c:v>
                </c:pt>
                <c:pt idx="26410">
                  <c:v>-12.904999999999994</c:v>
                </c:pt>
                <c:pt idx="26411">
                  <c:v>-12.902999999999992</c:v>
                </c:pt>
                <c:pt idx="26412">
                  <c:v>-12.900999999999996</c:v>
                </c:pt>
                <c:pt idx="26413">
                  <c:v>-12.898999999999994</c:v>
                </c:pt>
                <c:pt idx="26414">
                  <c:v>-12.896999999999991</c:v>
                </c:pt>
                <c:pt idx="26415">
                  <c:v>-12.894999999999996</c:v>
                </c:pt>
                <c:pt idx="26416">
                  <c:v>-12.892999999999994</c:v>
                </c:pt>
                <c:pt idx="26417">
                  <c:v>-12.890999999999991</c:v>
                </c:pt>
                <c:pt idx="26418">
                  <c:v>-12.888999999999996</c:v>
                </c:pt>
                <c:pt idx="26419">
                  <c:v>-12.886999999999993</c:v>
                </c:pt>
                <c:pt idx="26420">
                  <c:v>-12.884999999999991</c:v>
                </c:pt>
                <c:pt idx="26421">
                  <c:v>-12.882999999999996</c:v>
                </c:pt>
                <c:pt idx="26422">
                  <c:v>-12.880999999999993</c:v>
                </c:pt>
                <c:pt idx="26423">
                  <c:v>-12.878999999999998</c:v>
                </c:pt>
                <c:pt idx="26424">
                  <c:v>-12.876999999999995</c:v>
                </c:pt>
                <c:pt idx="26425">
                  <c:v>-12.874999999999993</c:v>
                </c:pt>
                <c:pt idx="26426">
                  <c:v>-12.872999999999998</c:v>
                </c:pt>
                <c:pt idx="26427">
                  <c:v>-12.870999999999995</c:v>
                </c:pt>
                <c:pt idx="26428">
                  <c:v>-12.868999999999993</c:v>
                </c:pt>
                <c:pt idx="26429">
                  <c:v>-12.866999999999997</c:v>
                </c:pt>
                <c:pt idx="26430">
                  <c:v>-12.864999999999995</c:v>
                </c:pt>
                <c:pt idx="26431">
                  <c:v>-12.862999999999992</c:v>
                </c:pt>
                <c:pt idx="26432">
                  <c:v>-12.860999999999997</c:v>
                </c:pt>
                <c:pt idx="26433">
                  <c:v>-12.858999999999995</c:v>
                </c:pt>
                <c:pt idx="26434">
                  <c:v>-12.856999999999992</c:v>
                </c:pt>
                <c:pt idx="26435">
                  <c:v>-12.854999999999997</c:v>
                </c:pt>
                <c:pt idx="26436">
                  <c:v>-12.852999999999994</c:v>
                </c:pt>
                <c:pt idx="26437">
                  <c:v>-12.850999999999992</c:v>
                </c:pt>
                <c:pt idx="26438">
                  <c:v>-12.848999999999997</c:v>
                </c:pt>
                <c:pt idx="26439">
                  <c:v>-12.846999999999994</c:v>
                </c:pt>
                <c:pt idx="26440">
                  <c:v>-12.844999999999992</c:v>
                </c:pt>
                <c:pt idx="26441">
                  <c:v>-12.842999999999996</c:v>
                </c:pt>
                <c:pt idx="26442">
                  <c:v>-12.840999999999994</c:v>
                </c:pt>
                <c:pt idx="26443">
                  <c:v>-12.838999999999992</c:v>
                </c:pt>
                <c:pt idx="26444">
                  <c:v>-12.836999999999996</c:v>
                </c:pt>
                <c:pt idx="26445">
                  <c:v>-12.834999999999994</c:v>
                </c:pt>
                <c:pt idx="26446">
                  <c:v>-12.832999999999991</c:v>
                </c:pt>
                <c:pt idx="26447">
                  <c:v>-12.830999999999996</c:v>
                </c:pt>
                <c:pt idx="26448">
                  <c:v>-12.828999999999994</c:v>
                </c:pt>
                <c:pt idx="26449">
                  <c:v>-12.826999999999991</c:v>
                </c:pt>
                <c:pt idx="26450">
                  <c:v>-12.824999999999996</c:v>
                </c:pt>
                <c:pt idx="26451">
                  <c:v>-12.822999999999993</c:v>
                </c:pt>
                <c:pt idx="26452">
                  <c:v>-12.820999999999991</c:v>
                </c:pt>
                <c:pt idx="26453">
                  <c:v>-12.818999999999996</c:v>
                </c:pt>
                <c:pt idx="26454">
                  <c:v>-12.816999999999993</c:v>
                </c:pt>
                <c:pt idx="26455">
                  <c:v>-12.814999999999998</c:v>
                </c:pt>
                <c:pt idx="26456">
                  <c:v>-12.812999999999995</c:v>
                </c:pt>
                <c:pt idx="26457">
                  <c:v>-12.810999999999993</c:v>
                </c:pt>
                <c:pt idx="26458">
                  <c:v>-12.808999999999997</c:v>
                </c:pt>
                <c:pt idx="26459">
                  <c:v>-12.806999999999995</c:v>
                </c:pt>
                <c:pt idx="26460">
                  <c:v>-12.804999999999993</c:v>
                </c:pt>
                <c:pt idx="26461">
                  <c:v>-12.802999999999997</c:v>
                </c:pt>
                <c:pt idx="26462">
                  <c:v>-12.800999999999995</c:v>
                </c:pt>
                <c:pt idx="26463">
                  <c:v>-12.798999999999992</c:v>
                </c:pt>
                <c:pt idx="26464">
                  <c:v>-12.796999999999997</c:v>
                </c:pt>
                <c:pt idx="26465">
                  <c:v>-12.794999999999995</c:v>
                </c:pt>
                <c:pt idx="26466">
                  <c:v>-12.792999999999992</c:v>
                </c:pt>
                <c:pt idx="26467">
                  <c:v>-12.790999999999997</c:v>
                </c:pt>
                <c:pt idx="26468">
                  <c:v>-12.788999999999994</c:v>
                </c:pt>
                <c:pt idx="26469">
                  <c:v>-12.786999999999992</c:v>
                </c:pt>
                <c:pt idx="26470">
                  <c:v>-12.784999999999997</c:v>
                </c:pt>
                <c:pt idx="26471">
                  <c:v>-12.782999999999994</c:v>
                </c:pt>
                <c:pt idx="26472">
                  <c:v>-12.780999999999992</c:v>
                </c:pt>
                <c:pt idx="26473">
                  <c:v>-12.778999999999996</c:v>
                </c:pt>
                <c:pt idx="26474">
                  <c:v>-12.776999999999994</c:v>
                </c:pt>
                <c:pt idx="26475">
                  <c:v>-12.774999999999991</c:v>
                </c:pt>
                <c:pt idx="26476">
                  <c:v>-12.772999999999996</c:v>
                </c:pt>
                <c:pt idx="26477">
                  <c:v>-12.770999999999994</c:v>
                </c:pt>
                <c:pt idx="26478">
                  <c:v>-12.768999999999991</c:v>
                </c:pt>
                <c:pt idx="26479">
                  <c:v>-12.766999999999996</c:v>
                </c:pt>
                <c:pt idx="26480">
                  <c:v>-12.764999999999993</c:v>
                </c:pt>
                <c:pt idx="26481">
                  <c:v>-12.762999999999991</c:v>
                </c:pt>
                <c:pt idx="26482">
                  <c:v>-12.760999999999996</c:v>
                </c:pt>
                <c:pt idx="26483">
                  <c:v>-12.758999999999993</c:v>
                </c:pt>
                <c:pt idx="26484">
                  <c:v>-12.756999999999991</c:v>
                </c:pt>
                <c:pt idx="26485">
                  <c:v>-12.754999999999995</c:v>
                </c:pt>
                <c:pt idx="26486">
                  <c:v>-12.752999999999993</c:v>
                </c:pt>
                <c:pt idx="26487">
                  <c:v>-12.750999999999998</c:v>
                </c:pt>
                <c:pt idx="26488">
                  <c:v>-12.748999999999995</c:v>
                </c:pt>
                <c:pt idx="26489">
                  <c:v>-12.746999999999993</c:v>
                </c:pt>
                <c:pt idx="26490">
                  <c:v>-12.744999999999997</c:v>
                </c:pt>
                <c:pt idx="26491">
                  <c:v>-12.742999999999995</c:v>
                </c:pt>
                <c:pt idx="26492">
                  <c:v>-12.740999999999993</c:v>
                </c:pt>
                <c:pt idx="26493">
                  <c:v>-12.738999999999997</c:v>
                </c:pt>
                <c:pt idx="26494">
                  <c:v>-12.736999999999995</c:v>
                </c:pt>
                <c:pt idx="26495">
                  <c:v>-12.734999999999992</c:v>
                </c:pt>
                <c:pt idx="26496">
                  <c:v>-12.732999999999997</c:v>
                </c:pt>
                <c:pt idx="26497">
                  <c:v>-12.730999999999995</c:v>
                </c:pt>
                <c:pt idx="26498">
                  <c:v>-12.728999999999992</c:v>
                </c:pt>
                <c:pt idx="26499">
                  <c:v>-12.726999999999997</c:v>
                </c:pt>
                <c:pt idx="26500">
                  <c:v>-12.724999999999994</c:v>
                </c:pt>
                <c:pt idx="26501">
                  <c:v>-12.722999999999992</c:v>
                </c:pt>
                <c:pt idx="26502">
                  <c:v>-12.720999999999997</c:v>
                </c:pt>
                <c:pt idx="26503">
                  <c:v>-12.718999999999994</c:v>
                </c:pt>
                <c:pt idx="26504">
                  <c:v>-12.716999999999992</c:v>
                </c:pt>
                <c:pt idx="26505">
                  <c:v>-12.714999999999996</c:v>
                </c:pt>
                <c:pt idx="26506">
                  <c:v>-12.712999999999994</c:v>
                </c:pt>
                <c:pt idx="26507">
                  <c:v>-12.710999999999991</c:v>
                </c:pt>
                <c:pt idx="26508">
                  <c:v>-12.708999999999996</c:v>
                </c:pt>
                <c:pt idx="26509">
                  <c:v>-12.706999999999994</c:v>
                </c:pt>
                <c:pt idx="26510">
                  <c:v>-12.704999999999991</c:v>
                </c:pt>
                <c:pt idx="26511">
                  <c:v>-12.702999999999996</c:v>
                </c:pt>
                <c:pt idx="26512">
                  <c:v>-12.700999999999993</c:v>
                </c:pt>
                <c:pt idx="26513">
                  <c:v>-12.698999999999991</c:v>
                </c:pt>
                <c:pt idx="26514">
                  <c:v>-12.696999999999996</c:v>
                </c:pt>
                <c:pt idx="26515">
                  <c:v>-12.694999999999993</c:v>
                </c:pt>
                <c:pt idx="26516">
                  <c:v>-12.692999999999998</c:v>
                </c:pt>
                <c:pt idx="26517">
                  <c:v>-12.690999999999995</c:v>
                </c:pt>
                <c:pt idx="26518">
                  <c:v>-12.688999999999993</c:v>
                </c:pt>
                <c:pt idx="26519">
                  <c:v>-12.686999999999998</c:v>
                </c:pt>
                <c:pt idx="26520">
                  <c:v>-12.684999999999995</c:v>
                </c:pt>
                <c:pt idx="26521">
                  <c:v>-12.682999999999993</c:v>
                </c:pt>
                <c:pt idx="26522">
                  <c:v>-12.680999999999997</c:v>
                </c:pt>
                <c:pt idx="26523">
                  <c:v>-12.678999999999995</c:v>
                </c:pt>
                <c:pt idx="26524">
                  <c:v>-12.676999999999992</c:v>
                </c:pt>
                <c:pt idx="26525">
                  <c:v>-12.674999999999997</c:v>
                </c:pt>
                <c:pt idx="26526">
                  <c:v>-12.672999999999995</c:v>
                </c:pt>
                <c:pt idx="26527">
                  <c:v>-12.670999999999992</c:v>
                </c:pt>
                <c:pt idx="26528">
                  <c:v>-12.668999999999997</c:v>
                </c:pt>
                <c:pt idx="26529">
                  <c:v>-12.666999999999994</c:v>
                </c:pt>
                <c:pt idx="26530">
                  <c:v>-12.664999999999992</c:v>
                </c:pt>
                <c:pt idx="26531">
                  <c:v>-12.662999999999997</c:v>
                </c:pt>
                <c:pt idx="26532">
                  <c:v>-12.660999999999994</c:v>
                </c:pt>
                <c:pt idx="26533">
                  <c:v>-12.658999999999992</c:v>
                </c:pt>
                <c:pt idx="26534">
                  <c:v>-12.656999999999996</c:v>
                </c:pt>
                <c:pt idx="26535">
                  <c:v>-12.654999999999994</c:v>
                </c:pt>
                <c:pt idx="26536">
                  <c:v>-12.652999999999992</c:v>
                </c:pt>
                <c:pt idx="26537">
                  <c:v>-12.650999999999996</c:v>
                </c:pt>
                <c:pt idx="26538">
                  <c:v>-12.648999999999994</c:v>
                </c:pt>
                <c:pt idx="26539">
                  <c:v>-12.646999999999991</c:v>
                </c:pt>
                <c:pt idx="26540">
                  <c:v>-12.644999999999996</c:v>
                </c:pt>
                <c:pt idx="26541">
                  <c:v>-12.642999999999994</c:v>
                </c:pt>
                <c:pt idx="26542">
                  <c:v>-12.640999999999991</c:v>
                </c:pt>
                <c:pt idx="26543">
                  <c:v>-12.638999999999996</c:v>
                </c:pt>
                <c:pt idx="26544">
                  <c:v>-12.636999999999993</c:v>
                </c:pt>
                <c:pt idx="26545">
                  <c:v>-12.634999999999991</c:v>
                </c:pt>
                <c:pt idx="26546">
                  <c:v>-12.632999999999996</c:v>
                </c:pt>
                <c:pt idx="26547">
                  <c:v>-12.630999999999993</c:v>
                </c:pt>
                <c:pt idx="26548">
                  <c:v>-12.628999999999998</c:v>
                </c:pt>
                <c:pt idx="26549">
                  <c:v>-12.626999999999995</c:v>
                </c:pt>
                <c:pt idx="26550">
                  <c:v>-12.624999999999993</c:v>
                </c:pt>
                <c:pt idx="26551">
                  <c:v>-12.622999999999998</c:v>
                </c:pt>
                <c:pt idx="26552">
                  <c:v>-12.620999999999995</c:v>
                </c:pt>
                <c:pt idx="26553">
                  <c:v>-12.618999999999993</c:v>
                </c:pt>
                <c:pt idx="26554">
                  <c:v>-12.616999999999997</c:v>
                </c:pt>
                <c:pt idx="26555">
                  <c:v>-12.614999999999995</c:v>
                </c:pt>
                <c:pt idx="26556">
                  <c:v>-12.612999999999992</c:v>
                </c:pt>
                <c:pt idx="26557">
                  <c:v>-12.610999999999997</c:v>
                </c:pt>
                <c:pt idx="26558">
                  <c:v>-12.608999999999995</c:v>
                </c:pt>
                <c:pt idx="26559">
                  <c:v>-12.606999999999992</c:v>
                </c:pt>
                <c:pt idx="26560">
                  <c:v>-12.604999999999997</c:v>
                </c:pt>
                <c:pt idx="26561">
                  <c:v>-12.602999999999994</c:v>
                </c:pt>
                <c:pt idx="26562">
                  <c:v>-12.600999999999992</c:v>
                </c:pt>
                <c:pt idx="26563">
                  <c:v>-12.598999999999997</c:v>
                </c:pt>
                <c:pt idx="26564">
                  <c:v>-12.596999999999994</c:v>
                </c:pt>
                <c:pt idx="26565">
                  <c:v>-12.594999999999992</c:v>
                </c:pt>
                <c:pt idx="26566">
                  <c:v>-12.592999999999996</c:v>
                </c:pt>
                <c:pt idx="26567">
                  <c:v>-12.590999999999994</c:v>
                </c:pt>
                <c:pt idx="26568">
                  <c:v>-12.588999999999992</c:v>
                </c:pt>
                <c:pt idx="26569">
                  <c:v>-12.586999999999996</c:v>
                </c:pt>
                <c:pt idx="26570">
                  <c:v>-12.584999999999994</c:v>
                </c:pt>
                <c:pt idx="26571">
                  <c:v>-12.582999999999991</c:v>
                </c:pt>
                <c:pt idx="26572">
                  <c:v>-12.580999999999996</c:v>
                </c:pt>
                <c:pt idx="26573">
                  <c:v>-12.578999999999994</c:v>
                </c:pt>
                <c:pt idx="26574">
                  <c:v>-12.576999999999991</c:v>
                </c:pt>
                <c:pt idx="26575">
                  <c:v>-12.574999999999996</c:v>
                </c:pt>
                <c:pt idx="26576">
                  <c:v>-12.572999999999993</c:v>
                </c:pt>
                <c:pt idx="26577">
                  <c:v>-12.570999999999991</c:v>
                </c:pt>
                <c:pt idx="26578">
                  <c:v>-12.568999999999996</c:v>
                </c:pt>
                <c:pt idx="26579">
                  <c:v>-12.566999999999993</c:v>
                </c:pt>
                <c:pt idx="26580">
                  <c:v>-12.564999999999998</c:v>
                </c:pt>
                <c:pt idx="26581">
                  <c:v>-12.562999999999995</c:v>
                </c:pt>
                <c:pt idx="26582">
                  <c:v>-12.560999999999993</c:v>
                </c:pt>
                <c:pt idx="26583">
                  <c:v>-12.558999999999997</c:v>
                </c:pt>
                <c:pt idx="26584">
                  <c:v>-12.556999999999995</c:v>
                </c:pt>
                <c:pt idx="26585">
                  <c:v>-12.554999999999993</c:v>
                </c:pt>
                <c:pt idx="26586">
                  <c:v>-12.552999999999997</c:v>
                </c:pt>
                <c:pt idx="26587">
                  <c:v>-12.550999999999995</c:v>
                </c:pt>
                <c:pt idx="26588">
                  <c:v>-12.548999999999992</c:v>
                </c:pt>
                <c:pt idx="26589">
                  <c:v>-12.546999999999997</c:v>
                </c:pt>
                <c:pt idx="26590">
                  <c:v>-12.544999999999995</c:v>
                </c:pt>
                <c:pt idx="26591">
                  <c:v>-12.542999999999992</c:v>
                </c:pt>
                <c:pt idx="26592">
                  <c:v>-12.540999999999997</c:v>
                </c:pt>
                <c:pt idx="26593">
                  <c:v>-12.538999999999994</c:v>
                </c:pt>
                <c:pt idx="26594">
                  <c:v>-12.536999999999992</c:v>
                </c:pt>
                <c:pt idx="26595">
                  <c:v>-12.534999999999997</c:v>
                </c:pt>
                <c:pt idx="26596">
                  <c:v>-12.532999999999994</c:v>
                </c:pt>
                <c:pt idx="26597">
                  <c:v>-12.530999999999992</c:v>
                </c:pt>
                <c:pt idx="26598">
                  <c:v>-12.528999999999996</c:v>
                </c:pt>
                <c:pt idx="26599">
                  <c:v>-12.526999999999994</c:v>
                </c:pt>
                <c:pt idx="26600">
                  <c:v>-12.524999999999991</c:v>
                </c:pt>
                <c:pt idx="26601">
                  <c:v>-12.522999999999996</c:v>
                </c:pt>
                <c:pt idx="26602">
                  <c:v>-12.520999999999994</c:v>
                </c:pt>
                <c:pt idx="26603">
                  <c:v>-12.518999999999991</c:v>
                </c:pt>
                <c:pt idx="26604">
                  <c:v>-12.516999999999996</c:v>
                </c:pt>
                <c:pt idx="26605">
                  <c:v>-12.514999999999993</c:v>
                </c:pt>
                <c:pt idx="26606">
                  <c:v>-12.512999999999991</c:v>
                </c:pt>
                <c:pt idx="26607">
                  <c:v>-12.510999999999996</c:v>
                </c:pt>
                <c:pt idx="26608">
                  <c:v>-12.508999999999993</c:v>
                </c:pt>
                <c:pt idx="26609">
                  <c:v>-12.506999999999991</c:v>
                </c:pt>
                <c:pt idx="26610">
                  <c:v>-12.504999999999995</c:v>
                </c:pt>
                <c:pt idx="26611">
                  <c:v>-12.502999999999993</c:v>
                </c:pt>
                <c:pt idx="26612">
                  <c:v>-12.500999999999998</c:v>
                </c:pt>
                <c:pt idx="26613">
                  <c:v>-12.498999999999995</c:v>
                </c:pt>
                <c:pt idx="26614">
                  <c:v>-12.496999999999993</c:v>
                </c:pt>
                <c:pt idx="26615">
                  <c:v>-12.494999999999997</c:v>
                </c:pt>
                <c:pt idx="26616">
                  <c:v>-12.492999999999995</c:v>
                </c:pt>
                <c:pt idx="26617">
                  <c:v>-12.490999999999993</c:v>
                </c:pt>
                <c:pt idx="26618">
                  <c:v>-12.488999999999997</c:v>
                </c:pt>
                <c:pt idx="26619">
                  <c:v>-12.486999999999995</c:v>
                </c:pt>
                <c:pt idx="26620">
                  <c:v>-12.484999999999992</c:v>
                </c:pt>
                <c:pt idx="26621">
                  <c:v>-12.482999999999997</c:v>
                </c:pt>
                <c:pt idx="26622">
                  <c:v>-12.480999999999995</c:v>
                </c:pt>
                <c:pt idx="26623">
                  <c:v>-12.478999999999992</c:v>
                </c:pt>
                <c:pt idx="26624">
                  <c:v>-12.476999999999997</c:v>
                </c:pt>
                <c:pt idx="26625">
                  <c:v>-12.474999999999994</c:v>
                </c:pt>
                <c:pt idx="26626">
                  <c:v>-12.472999999999992</c:v>
                </c:pt>
                <c:pt idx="26627">
                  <c:v>-12.470999999999997</c:v>
                </c:pt>
                <c:pt idx="26628">
                  <c:v>-12.468999999999994</c:v>
                </c:pt>
                <c:pt idx="26629">
                  <c:v>-12.466999999999992</c:v>
                </c:pt>
                <c:pt idx="26630">
                  <c:v>-12.464999999999996</c:v>
                </c:pt>
                <c:pt idx="26631">
                  <c:v>-12.462999999999994</c:v>
                </c:pt>
                <c:pt idx="26632">
                  <c:v>-12.460999999999991</c:v>
                </c:pt>
                <c:pt idx="26633">
                  <c:v>-12.458999999999996</c:v>
                </c:pt>
                <c:pt idx="26634">
                  <c:v>-12.456999999999994</c:v>
                </c:pt>
                <c:pt idx="26635">
                  <c:v>-12.454999999999991</c:v>
                </c:pt>
                <c:pt idx="26636">
                  <c:v>-12.452999999999996</c:v>
                </c:pt>
                <c:pt idx="26637">
                  <c:v>-12.450999999999993</c:v>
                </c:pt>
                <c:pt idx="26638">
                  <c:v>-12.448999999999991</c:v>
                </c:pt>
                <c:pt idx="26639">
                  <c:v>-12.446999999999996</c:v>
                </c:pt>
                <c:pt idx="26640">
                  <c:v>-12.444999999999993</c:v>
                </c:pt>
                <c:pt idx="26641">
                  <c:v>-12.442999999999998</c:v>
                </c:pt>
                <c:pt idx="26642">
                  <c:v>-12.440999999999995</c:v>
                </c:pt>
                <c:pt idx="26643">
                  <c:v>-12.438999999999993</c:v>
                </c:pt>
                <c:pt idx="26644">
                  <c:v>-12.436999999999998</c:v>
                </c:pt>
                <c:pt idx="26645">
                  <c:v>-12.434999999999995</c:v>
                </c:pt>
                <c:pt idx="26646">
                  <c:v>-12.432999999999993</c:v>
                </c:pt>
                <c:pt idx="26647">
                  <c:v>-12.430999999999997</c:v>
                </c:pt>
                <c:pt idx="26648">
                  <c:v>-12.428999999999995</c:v>
                </c:pt>
                <c:pt idx="26649">
                  <c:v>-12.426999999999992</c:v>
                </c:pt>
                <c:pt idx="26650">
                  <c:v>-12.424999999999997</c:v>
                </c:pt>
                <c:pt idx="26651">
                  <c:v>-12.422999999999995</c:v>
                </c:pt>
                <c:pt idx="26652">
                  <c:v>-12.420999999999992</c:v>
                </c:pt>
                <c:pt idx="26653">
                  <c:v>-12.418999999999997</c:v>
                </c:pt>
                <c:pt idx="26654">
                  <c:v>-12.416999999999994</c:v>
                </c:pt>
                <c:pt idx="26655">
                  <c:v>-12.414999999999992</c:v>
                </c:pt>
                <c:pt idx="26656">
                  <c:v>-12.412999999999997</c:v>
                </c:pt>
                <c:pt idx="26657">
                  <c:v>-12.410999999999994</c:v>
                </c:pt>
                <c:pt idx="26658">
                  <c:v>-12.408999999999992</c:v>
                </c:pt>
                <c:pt idx="26659">
                  <c:v>-12.406999999999996</c:v>
                </c:pt>
                <c:pt idx="26660">
                  <c:v>-12.404999999999994</c:v>
                </c:pt>
                <c:pt idx="26661">
                  <c:v>-12.402999999999992</c:v>
                </c:pt>
                <c:pt idx="26662">
                  <c:v>-12.400999999999996</c:v>
                </c:pt>
                <c:pt idx="26663">
                  <c:v>-12.398999999999994</c:v>
                </c:pt>
                <c:pt idx="26664">
                  <c:v>-12.396999999999991</c:v>
                </c:pt>
                <c:pt idx="26665">
                  <c:v>-12.394999999999996</c:v>
                </c:pt>
                <c:pt idx="26666">
                  <c:v>-12.392999999999994</c:v>
                </c:pt>
                <c:pt idx="26667">
                  <c:v>-12.390999999999991</c:v>
                </c:pt>
                <c:pt idx="26668">
                  <c:v>-12.388999999999996</c:v>
                </c:pt>
                <c:pt idx="26669">
                  <c:v>-12.386999999999993</c:v>
                </c:pt>
                <c:pt idx="26670">
                  <c:v>-12.384999999999991</c:v>
                </c:pt>
                <c:pt idx="26671">
                  <c:v>-12.382999999999996</c:v>
                </c:pt>
                <c:pt idx="26672">
                  <c:v>-12.380999999999993</c:v>
                </c:pt>
                <c:pt idx="26673">
                  <c:v>-12.378999999999998</c:v>
                </c:pt>
                <c:pt idx="26674">
                  <c:v>-12.376999999999995</c:v>
                </c:pt>
                <c:pt idx="26675">
                  <c:v>-12.374999999999993</c:v>
                </c:pt>
                <c:pt idx="26676">
                  <c:v>-12.372999999999998</c:v>
                </c:pt>
                <c:pt idx="26677">
                  <c:v>-12.370999999999995</c:v>
                </c:pt>
                <c:pt idx="26678">
                  <c:v>-12.368999999999993</c:v>
                </c:pt>
                <c:pt idx="26679">
                  <c:v>-12.366999999999997</c:v>
                </c:pt>
                <c:pt idx="26680">
                  <c:v>-12.364999999999995</c:v>
                </c:pt>
                <c:pt idx="26681">
                  <c:v>-12.362999999999992</c:v>
                </c:pt>
                <c:pt idx="26682">
                  <c:v>-12.360999999999997</c:v>
                </c:pt>
                <c:pt idx="26683">
                  <c:v>-12.358999999999995</c:v>
                </c:pt>
                <c:pt idx="26684">
                  <c:v>-12.356999999999992</c:v>
                </c:pt>
                <c:pt idx="26685">
                  <c:v>-12.354999999999997</c:v>
                </c:pt>
                <c:pt idx="26686">
                  <c:v>-12.352999999999994</c:v>
                </c:pt>
                <c:pt idx="26687">
                  <c:v>-12.350999999999992</c:v>
                </c:pt>
                <c:pt idx="26688">
                  <c:v>-12.348999999999997</c:v>
                </c:pt>
                <c:pt idx="26689">
                  <c:v>-12.346999999999994</c:v>
                </c:pt>
                <c:pt idx="26690">
                  <c:v>-12.344999999999992</c:v>
                </c:pt>
                <c:pt idx="26691">
                  <c:v>-12.342999999999996</c:v>
                </c:pt>
                <c:pt idx="26692">
                  <c:v>-12.340999999999994</c:v>
                </c:pt>
                <c:pt idx="26693">
                  <c:v>-12.338999999999992</c:v>
                </c:pt>
                <c:pt idx="26694">
                  <c:v>-12.336999999999996</c:v>
                </c:pt>
                <c:pt idx="26695">
                  <c:v>-12.334999999999994</c:v>
                </c:pt>
                <c:pt idx="26696">
                  <c:v>-12.332999999999991</c:v>
                </c:pt>
                <c:pt idx="26697">
                  <c:v>-12.330999999999996</c:v>
                </c:pt>
                <c:pt idx="26698">
                  <c:v>-12.328999999999994</c:v>
                </c:pt>
                <c:pt idx="26699">
                  <c:v>-12.326999999999991</c:v>
                </c:pt>
                <c:pt idx="26700">
                  <c:v>-12.324999999999996</c:v>
                </c:pt>
                <c:pt idx="26701">
                  <c:v>-12.322999999999993</c:v>
                </c:pt>
                <c:pt idx="26702">
                  <c:v>-12.320999999999991</c:v>
                </c:pt>
                <c:pt idx="26703">
                  <c:v>-12.318999999999996</c:v>
                </c:pt>
                <c:pt idx="26704">
                  <c:v>-12.316999999999993</c:v>
                </c:pt>
                <c:pt idx="26705">
                  <c:v>-12.314999999999998</c:v>
                </c:pt>
                <c:pt idx="26706">
                  <c:v>-12.312999999999995</c:v>
                </c:pt>
                <c:pt idx="26707">
                  <c:v>-12.310999999999993</c:v>
                </c:pt>
                <c:pt idx="26708">
                  <c:v>-12.308999999999997</c:v>
                </c:pt>
                <c:pt idx="26709">
                  <c:v>-12.306999999999995</c:v>
                </c:pt>
                <c:pt idx="26710">
                  <c:v>-12.304999999999993</c:v>
                </c:pt>
                <c:pt idx="26711">
                  <c:v>-12.302999999999997</c:v>
                </c:pt>
                <c:pt idx="26712">
                  <c:v>-12.300999999999995</c:v>
                </c:pt>
                <c:pt idx="26713">
                  <c:v>-12.298999999999992</c:v>
                </c:pt>
                <c:pt idx="26714">
                  <c:v>-12.296999999999997</c:v>
                </c:pt>
                <c:pt idx="26715">
                  <c:v>-12.294999999999995</c:v>
                </c:pt>
                <c:pt idx="26716">
                  <c:v>-12.292999999999992</c:v>
                </c:pt>
                <c:pt idx="26717">
                  <c:v>-12.290999999999997</c:v>
                </c:pt>
                <c:pt idx="26718">
                  <c:v>-12.288999999999994</c:v>
                </c:pt>
                <c:pt idx="26719">
                  <c:v>-12.286999999999992</c:v>
                </c:pt>
                <c:pt idx="26720">
                  <c:v>-12.284999999999997</c:v>
                </c:pt>
                <c:pt idx="26721">
                  <c:v>-12.282999999999994</c:v>
                </c:pt>
                <c:pt idx="26722">
                  <c:v>-12.280999999999992</c:v>
                </c:pt>
                <c:pt idx="26723">
                  <c:v>-12.278999999999996</c:v>
                </c:pt>
                <c:pt idx="26724">
                  <c:v>-12.276999999999994</c:v>
                </c:pt>
                <c:pt idx="26725">
                  <c:v>-12.274999999999991</c:v>
                </c:pt>
                <c:pt idx="26726">
                  <c:v>-12.272999999999996</c:v>
                </c:pt>
                <c:pt idx="26727">
                  <c:v>-12.270999999999994</c:v>
                </c:pt>
                <c:pt idx="26728">
                  <c:v>-12.268999999999991</c:v>
                </c:pt>
                <c:pt idx="26729">
                  <c:v>-12.266999999999996</c:v>
                </c:pt>
                <c:pt idx="26730">
                  <c:v>-12.264999999999993</c:v>
                </c:pt>
                <c:pt idx="26731">
                  <c:v>-12.262999999999991</c:v>
                </c:pt>
                <c:pt idx="26732">
                  <c:v>-12.260999999999996</c:v>
                </c:pt>
                <c:pt idx="26733">
                  <c:v>-12.258999999999993</c:v>
                </c:pt>
                <c:pt idx="26734">
                  <c:v>-12.256999999999991</c:v>
                </c:pt>
                <c:pt idx="26735">
                  <c:v>-12.254999999999995</c:v>
                </c:pt>
                <c:pt idx="26736">
                  <c:v>-12.252999999999993</c:v>
                </c:pt>
                <c:pt idx="26737">
                  <c:v>-12.250999999999998</c:v>
                </c:pt>
                <c:pt idx="26738">
                  <c:v>-12.248999999999995</c:v>
                </c:pt>
                <c:pt idx="26739">
                  <c:v>-12.246999999999993</c:v>
                </c:pt>
                <c:pt idx="26740">
                  <c:v>-12.244999999999997</c:v>
                </c:pt>
                <c:pt idx="26741">
                  <c:v>-12.242999999999995</c:v>
                </c:pt>
                <c:pt idx="26742">
                  <c:v>-12.240999999999993</c:v>
                </c:pt>
                <c:pt idx="26743">
                  <c:v>-12.238999999999997</c:v>
                </c:pt>
                <c:pt idx="26744">
                  <c:v>-12.236999999999995</c:v>
                </c:pt>
                <c:pt idx="26745">
                  <c:v>-12.234999999999992</c:v>
                </c:pt>
                <c:pt idx="26746">
                  <c:v>-12.232999999999997</c:v>
                </c:pt>
                <c:pt idx="26747">
                  <c:v>-12.230999999999995</c:v>
                </c:pt>
                <c:pt idx="26748">
                  <c:v>-12.228999999999992</c:v>
                </c:pt>
                <c:pt idx="26749">
                  <c:v>-12.226999999999997</c:v>
                </c:pt>
                <c:pt idx="26750">
                  <c:v>-12.224999999999994</c:v>
                </c:pt>
                <c:pt idx="26751">
                  <c:v>-12.222999999999992</c:v>
                </c:pt>
                <c:pt idx="26752">
                  <c:v>-12.220999999999997</c:v>
                </c:pt>
                <c:pt idx="26753">
                  <c:v>-12.218999999999994</c:v>
                </c:pt>
                <c:pt idx="26754">
                  <c:v>-12.216999999999992</c:v>
                </c:pt>
                <c:pt idx="26755">
                  <c:v>-12.214999999999996</c:v>
                </c:pt>
                <c:pt idx="26756">
                  <c:v>-12.212999999999994</c:v>
                </c:pt>
                <c:pt idx="26757">
                  <c:v>-12.210999999999991</c:v>
                </c:pt>
                <c:pt idx="26758">
                  <c:v>-12.208999999999996</c:v>
                </c:pt>
                <c:pt idx="26759">
                  <c:v>-12.206999999999994</c:v>
                </c:pt>
                <c:pt idx="26760">
                  <c:v>-12.204999999999991</c:v>
                </c:pt>
                <c:pt idx="26761">
                  <c:v>-12.202999999999996</c:v>
                </c:pt>
                <c:pt idx="26762">
                  <c:v>-12.200999999999993</c:v>
                </c:pt>
                <c:pt idx="26763">
                  <c:v>-12.198999999999991</c:v>
                </c:pt>
                <c:pt idx="26764">
                  <c:v>-12.196999999999996</c:v>
                </c:pt>
                <c:pt idx="26765">
                  <c:v>-12.194999999999993</c:v>
                </c:pt>
                <c:pt idx="26766">
                  <c:v>-12.192999999999998</c:v>
                </c:pt>
                <c:pt idx="26767">
                  <c:v>-12.190999999999995</c:v>
                </c:pt>
                <c:pt idx="26768">
                  <c:v>-12.188999999999993</c:v>
                </c:pt>
                <c:pt idx="26769">
                  <c:v>-12.186999999999998</c:v>
                </c:pt>
                <c:pt idx="26770">
                  <c:v>-12.184999999999995</c:v>
                </c:pt>
                <c:pt idx="26771">
                  <c:v>-12.182999999999993</c:v>
                </c:pt>
                <c:pt idx="26772">
                  <c:v>-12.180999999999997</c:v>
                </c:pt>
                <c:pt idx="26773">
                  <c:v>-12.178999999999995</c:v>
                </c:pt>
                <c:pt idx="26774">
                  <c:v>-12.176999999999992</c:v>
                </c:pt>
                <c:pt idx="26775">
                  <c:v>-12.174999999999997</c:v>
                </c:pt>
                <c:pt idx="26776">
                  <c:v>-12.172999999999995</c:v>
                </c:pt>
                <c:pt idx="26777">
                  <c:v>-12.170999999999992</c:v>
                </c:pt>
                <c:pt idx="26778">
                  <c:v>-12.168999999999997</c:v>
                </c:pt>
                <c:pt idx="26779">
                  <c:v>-12.166999999999994</c:v>
                </c:pt>
                <c:pt idx="26780">
                  <c:v>-12.164999999999992</c:v>
                </c:pt>
                <c:pt idx="26781">
                  <c:v>-12.162999999999997</c:v>
                </c:pt>
                <c:pt idx="26782">
                  <c:v>-12.160999999999994</c:v>
                </c:pt>
                <c:pt idx="26783">
                  <c:v>-12.158999999999992</c:v>
                </c:pt>
                <c:pt idx="26784">
                  <c:v>-12.156999999999996</c:v>
                </c:pt>
                <c:pt idx="26785">
                  <c:v>-12.154999999999994</c:v>
                </c:pt>
                <c:pt idx="26786">
                  <c:v>-12.152999999999992</c:v>
                </c:pt>
                <c:pt idx="26787">
                  <c:v>-12.150999999999996</c:v>
                </c:pt>
                <c:pt idx="26788">
                  <c:v>-12.148999999999994</c:v>
                </c:pt>
                <c:pt idx="26789">
                  <c:v>-12.146999999999991</c:v>
                </c:pt>
                <c:pt idx="26790">
                  <c:v>-12.144999999999996</c:v>
                </c:pt>
                <c:pt idx="26791">
                  <c:v>-12.142999999999994</c:v>
                </c:pt>
                <c:pt idx="26792">
                  <c:v>-12.140999999999991</c:v>
                </c:pt>
                <c:pt idx="26793">
                  <c:v>-12.138999999999996</c:v>
                </c:pt>
                <c:pt idx="26794">
                  <c:v>-12.136999999999993</c:v>
                </c:pt>
                <c:pt idx="26795">
                  <c:v>-12.134999999999991</c:v>
                </c:pt>
                <c:pt idx="26796">
                  <c:v>-12.132999999999996</c:v>
                </c:pt>
                <c:pt idx="26797">
                  <c:v>-12.130999999999993</c:v>
                </c:pt>
                <c:pt idx="26798">
                  <c:v>-12.128999999999998</c:v>
                </c:pt>
                <c:pt idx="26799">
                  <c:v>-12.126999999999995</c:v>
                </c:pt>
                <c:pt idx="26800">
                  <c:v>-12.124999999999993</c:v>
                </c:pt>
                <c:pt idx="26801">
                  <c:v>-12.122999999999998</c:v>
                </c:pt>
                <c:pt idx="26802">
                  <c:v>-12.120999999999995</c:v>
                </c:pt>
                <c:pt idx="26803">
                  <c:v>-12.118999999999993</c:v>
                </c:pt>
                <c:pt idx="26804">
                  <c:v>-12.116999999999997</c:v>
                </c:pt>
                <c:pt idx="26805">
                  <c:v>-12.114999999999995</c:v>
                </c:pt>
                <c:pt idx="26806">
                  <c:v>-12.112999999999992</c:v>
                </c:pt>
                <c:pt idx="26807">
                  <c:v>-12.110999999999997</c:v>
                </c:pt>
                <c:pt idx="26808">
                  <c:v>-12.108999999999995</c:v>
                </c:pt>
                <c:pt idx="26809">
                  <c:v>-12.106999999999992</c:v>
                </c:pt>
                <c:pt idx="26810">
                  <c:v>-12.104999999999997</c:v>
                </c:pt>
                <c:pt idx="26811">
                  <c:v>-12.102999999999994</c:v>
                </c:pt>
                <c:pt idx="26812">
                  <c:v>-12.100999999999992</c:v>
                </c:pt>
                <c:pt idx="26813">
                  <c:v>-12.098999999999997</c:v>
                </c:pt>
                <c:pt idx="26814">
                  <c:v>-12.096999999999994</c:v>
                </c:pt>
                <c:pt idx="26815">
                  <c:v>-12.094999999999992</c:v>
                </c:pt>
                <c:pt idx="26816">
                  <c:v>-12.092999999999996</c:v>
                </c:pt>
                <c:pt idx="26817">
                  <c:v>-12.090999999999994</c:v>
                </c:pt>
                <c:pt idx="26818">
                  <c:v>-12.088999999999992</c:v>
                </c:pt>
                <c:pt idx="26819">
                  <c:v>-12.086999999999996</c:v>
                </c:pt>
                <c:pt idx="26820">
                  <c:v>-12.084999999999994</c:v>
                </c:pt>
                <c:pt idx="26821">
                  <c:v>-12.082999999999991</c:v>
                </c:pt>
                <c:pt idx="26822">
                  <c:v>-12.080999999999996</c:v>
                </c:pt>
                <c:pt idx="26823">
                  <c:v>-12.078999999999994</c:v>
                </c:pt>
                <c:pt idx="26824">
                  <c:v>-12.076999999999991</c:v>
                </c:pt>
                <c:pt idx="26825">
                  <c:v>-12.074999999999996</c:v>
                </c:pt>
                <c:pt idx="26826">
                  <c:v>-12.072999999999993</c:v>
                </c:pt>
                <c:pt idx="26827">
                  <c:v>-12.070999999999991</c:v>
                </c:pt>
                <c:pt idx="26828">
                  <c:v>-12.068999999999996</c:v>
                </c:pt>
                <c:pt idx="26829">
                  <c:v>-12.066999999999993</c:v>
                </c:pt>
                <c:pt idx="26830">
                  <c:v>-12.064999999999998</c:v>
                </c:pt>
                <c:pt idx="26831">
                  <c:v>-12.062999999999995</c:v>
                </c:pt>
                <c:pt idx="26832">
                  <c:v>-12.060999999999993</c:v>
                </c:pt>
                <c:pt idx="26833">
                  <c:v>-12.058999999999997</c:v>
                </c:pt>
                <c:pt idx="26834">
                  <c:v>-12.056999999999995</c:v>
                </c:pt>
                <c:pt idx="26835">
                  <c:v>-12.054999999999993</c:v>
                </c:pt>
                <c:pt idx="26836">
                  <c:v>-12.052999999999997</c:v>
                </c:pt>
                <c:pt idx="26837">
                  <c:v>-12.050999999999995</c:v>
                </c:pt>
                <c:pt idx="26838">
                  <c:v>-12.048999999999992</c:v>
                </c:pt>
                <c:pt idx="26839">
                  <c:v>-12.046999999999997</c:v>
                </c:pt>
                <c:pt idx="26840">
                  <c:v>-12.044999999999995</c:v>
                </c:pt>
                <c:pt idx="26841">
                  <c:v>-12.042999999999992</c:v>
                </c:pt>
                <c:pt idx="26842">
                  <c:v>-12.040999999999997</c:v>
                </c:pt>
                <c:pt idx="26843">
                  <c:v>-12.038999999999994</c:v>
                </c:pt>
                <c:pt idx="26844">
                  <c:v>-12.036999999999992</c:v>
                </c:pt>
                <c:pt idx="26845">
                  <c:v>-12.034999999999997</c:v>
                </c:pt>
                <c:pt idx="26846">
                  <c:v>-12.032999999999994</c:v>
                </c:pt>
                <c:pt idx="26847">
                  <c:v>-12.030999999999992</c:v>
                </c:pt>
                <c:pt idx="26848">
                  <c:v>-12.028999999999996</c:v>
                </c:pt>
                <c:pt idx="26849">
                  <c:v>-12.026999999999994</c:v>
                </c:pt>
                <c:pt idx="26850">
                  <c:v>-12.024999999999991</c:v>
                </c:pt>
                <c:pt idx="26851">
                  <c:v>-12.022999999999996</c:v>
                </c:pt>
                <c:pt idx="26852">
                  <c:v>-12.020999999999994</c:v>
                </c:pt>
                <c:pt idx="26853">
                  <c:v>-12.018999999999991</c:v>
                </c:pt>
                <c:pt idx="26854">
                  <c:v>-12.016999999999996</c:v>
                </c:pt>
                <c:pt idx="26855">
                  <c:v>-12.014999999999993</c:v>
                </c:pt>
                <c:pt idx="26856">
                  <c:v>-12.012999999999991</c:v>
                </c:pt>
                <c:pt idx="26857">
                  <c:v>-12.010999999999996</c:v>
                </c:pt>
                <c:pt idx="26858">
                  <c:v>-12.008999999999993</c:v>
                </c:pt>
                <c:pt idx="26859">
                  <c:v>-12.006999999999991</c:v>
                </c:pt>
                <c:pt idx="26860">
                  <c:v>-12.004999999999995</c:v>
                </c:pt>
                <c:pt idx="26861">
                  <c:v>-12.002999999999993</c:v>
                </c:pt>
                <c:pt idx="26862">
                  <c:v>-12.000999999999998</c:v>
                </c:pt>
                <c:pt idx="26863">
                  <c:v>-11.998999999999995</c:v>
                </c:pt>
                <c:pt idx="26864">
                  <c:v>-11.996999999999993</c:v>
                </c:pt>
                <c:pt idx="26865">
                  <c:v>-11.994999999999997</c:v>
                </c:pt>
                <c:pt idx="26866">
                  <c:v>-11.992999999999995</c:v>
                </c:pt>
                <c:pt idx="26867">
                  <c:v>-11.990999999999993</c:v>
                </c:pt>
                <c:pt idx="26868">
                  <c:v>-11.988999999999997</c:v>
                </c:pt>
                <c:pt idx="26869">
                  <c:v>-11.986999999999995</c:v>
                </c:pt>
                <c:pt idx="26870">
                  <c:v>-11.984999999999992</c:v>
                </c:pt>
                <c:pt idx="26871">
                  <c:v>-11.982999999999997</c:v>
                </c:pt>
                <c:pt idx="26872">
                  <c:v>-11.980999999999995</c:v>
                </c:pt>
                <c:pt idx="26873">
                  <c:v>-11.978999999999992</c:v>
                </c:pt>
                <c:pt idx="26874">
                  <c:v>-11.976999999999997</c:v>
                </c:pt>
                <c:pt idx="26875">
                  <c:v>-11.974999999999994</c:v>
                </c:pt>
                <c:pt idx="26876">
                  <c:v>-11.972999999999992</c:v>
                </c:pt>
                <c:pt idx="26877">
                  <c:v>-11.970999999999997</c:v>
                </c:pt>
                <c:pt idx="26878">
                  <c:v>-11.968999999999994</c:v>
                </c:pt>
                <c:pt idx="26879">
                  <c:v>-11.966999999999992</c:v>
                </c:pt>
                <c:pt idx="26880">
                  <c:v>-11.964999999999996</c:v>
                </c:pt>
                <c:pt idx="26881">
                  <c:v>-11.962999999999994</c:v>
                </c:pt>
                <c:pt idx="26882">
                  <c:v>-11.960999999999991</c:v>
                </c:pt>
                <c:pt idx="26883">
                  <c:v>-11.958999999999996</c:v>
                </c:pt>
                <c:pt idx="26884">
                  <c:v>-11.956999999999994</c:v>
                </c:pt>
                <c:pt idx="26885">
                  <c:v>-11.954999999999991</c:v>
                </c:pt>
                <c:pt idx="26886">
                  <c:v>-11.952999999999996</c:v>
                </c:pt>
                <c:pt idx="26887">
                  <c:v>-11.950999999999993</c:v>
                </c:pt>
                <c:pt idx="26888">
                  <c:v>-11.948999999999991</c:v>
                </c:pt>
                <c:pt idx="26889">
                  <c:v>-11.946999999999996</c:v>
                </c:pt>
                <c:pt idx="26890">
                  <c:v>-11.944999999999993</c:v>
                </c:pt>
                <c:pt idx="26891">
                  <c:v>-11.942999999999998</c:v>
                </c:pt>
                <c:pt idx="26892">
                  <c:v>-11.940999999999995</c:v>
                </c:pt>
                <c:pt idx="26893">
                  <c:v>-11.938999999999993</c:v>
                </c:pt>
                <c:pt idx="26894">
                  <c:v>-11.936999999999998</c:v>
                </c:pt>
                <c:pt idx="26895">
                  <c:v>-11.934999999999995</c:v>
                </c:pt>
                <c:pt idx="26896">
                  <c:v>-11.932999999999993</c:v>
                </c:pt>
                <c:pt idx="26897">
                  <c:v>-11.930999999999997</c:v>
                </c:pt>
                <c:pt idx="26898">
                  <c:v>-11.928999999999995</c:v>
                </c:pt>
                <c:pt idx="26899">
                  <c:v>-11.926999999999992</c:v>
                </c:pt>
                <c:pt idx="26900">
                  <c:v>-11.924999999999997</c:v>
                </c:pt>
                <c:pt idx="26901">
                  <c:v>-11.922999999999995</c:v>
                </c:pt>
                <c:pt idx="26902">
                  <c:v>-11.920999999999992</c:v>
                </c:pt>
                <c:pt idx="26903">
                  <c:v>-11.918999999999997</c:v>
                </c:pt>
                <c:pt idx="26904">
                  <c:v>-11.916999999999994</c:v>
                </c:pt>
                <c:pt idx="26905">
                  <c:v>-11.914999999999992</c:v>
                </c:pt>
                <c:pt idx="26906">
                  <c:v>-11.912999999999997</c:v>
                </c:pt>
                <c:pt idx="26907">
                  <c:v>-11.910999999999994</c:v>
                </c:pt>
                <c:pt idx="26908">
                  <c:v>-11.908999999999992</c:v>
                </c:pt>
                <c:pt idx="26909">
                  <c:v>-11.906999999999996</c:v>
                </c:pt>
                <c:pt idx="26910">
                  <c:v>-11.904999999999994</c:v>
                </c:pt>
                <c:pt idx="26911">
                  <c:v>-11.902999999999992</c:v>
                </c:pt>
                <c:pt idx="26912">
                  <c:v>-11.900999999999996</c:v>
                </c:pt>
                <c:pt idx="26913">
                  <c:v>-11.898999999999994</c:v>
                </c:pt>
                <c:pt idx="26914">
                  <c:v>-11.896999999999991</c:v>
                </c:pt>
                <c:pt idx="26915">
                  <c:v>-11.894999999999996</c:v>
                </c:pt>
                <c:pt idx="26916">
                  <c:v>-11.892999999999994</c:v>
                </c:pt>
                <c:pt idx="26917">
                  <c:v>-11.890999999999991</c:v>
                </c:pt>
                <c:pt idx="26918">
                  <c:v>-11.888999999999996</c:v>
                </c:pt>
                <c:pt idx="26919">
                  <c:v>-11.886999999999993</c:v>
                </c:pt>
                <c:pt idx="26920">
                  <c:v>-11.884999999999991</c:v>
                </c:pt>
                <c:pt idx="26921">
                  <c:v>-11.882999999999996</c:v>
                </c:pt>
                <c:pt idx="26922">
                  <c:v>-11.880999999999993</c:v>
                </c:pt>
                <c:pt idx="26923">
                  <c:v>-11.878999999999998</c:v>
                </c:pt>
                <c:pt idx="26924">
                  <c:v>-11.876999999999995</c:v>
                </c:pt>
                <c:pt idx="26925">
                  <c:v>-11.874999999999993</c:v>
                </c:pt>
                <c:pt idx="26926">
                  <c:v>-11.872999999999998</c:v>
                </c:pt>
                <c:pt idx="26927">
                  <c:v>-11.870999999999995</c:v>
                </c:pt>
                <c:pt idx="26928">
                  <c:v>-11.868999999999993</c:v>
                </c:pt>
                <c:pt idx="26929">
                  <c:v>-11.866999999999997</c:v>
                </c:pt>
                <c:pt idx="26930">
                  <c:v>-11.864999999999995</c:v>
                </c:pt>
                <c:pt idx="26931">
                  <c:v>-11.862999999999992</c:v>
                </c:pt>
                <c:pt idx="26932">
                  <c:v>-11.860999999999997</c:v>
                </c:pt>
                <c:pt idx="26933">
                  <c:v>-11.858999999999995</c:v>
                </c:pt>
                <c:pt idx="26934">
                  <c:v>-11.856999999999992</c:v>
                </c:pt>
                <c:pt idx="26935">
                  <c:v>-11.854999999999997</c:v>
                </c:pt>
                <c:pt idx="26936">
                  <c:v>-11.852999999999994</c:v>
                </c:pt>
                <c:pt idx="26937">
                  <c:v>-11.850999999999992</c:v>
                </c:pt>
                <c:pt idx="26938">
                  <c:v>-11.848999999999997</c:v>
                </c:pt>
                <c:pt idx="26939">
                  <c:v>-11.846999999999994</c:v>
                </c:pt>
                <c:pt idx="26940">
                  <c:v>-11.844999999999992</c:v>
                </c:pt>
                <c:pt idx="26941">
                  <c:v>-11.842999999999996</c:v>
                </c:pt>
                <c:pt idx="26942">
                  <c:v>-11.840999999999994</c:v>
                </c:pt>
                <c:pt idx="26943">
                  <c:v>-11.838999999999992</c:v>
                </c:pt>
                <c:pt idx="26944">
                  <c:v>-11.836999999999996</c:v>
                </c:pt>
                <c:pt idx="26945">
                  <c:v>-11.834999999999994</c:v>
                </c:pt>
                <c:pt idx="26946">
                  <c:v>-11.832999999999991</c:v>
                </c:pt>
                <c:pt idx="26947">
                  <c:v>-11.830999999999996</c:v>
                </c:pt>
                <c:pt idx="26948">
                  <c:v>-11.828999999999994</c:v>
                </c:pt>
                <c:pt idx="26949">
                  <c:v>-11.826999999999991</c:v>
                </c:pt>
                <c:pt idx="26950">
                  <c:v>-11.824999999999996</c:v>
                </c:pt>
                <c:pt idx="26951">
                  <c:v>-11.822999999999993</c:v>
                </c:pt>
                <c:pt idx="26952">
                  <c:v>-11.820999999999991</c:v>
                </c:pt>
                <c:pt idx="26953">
                  <c:v>-11.818999999999996</c:v>
                </c:pt>
                <c:pt idx="26954">
                  <c:v>-11.816999999999993</c:v>
                </c:pt>
                <c:pt idx="26955">
                  <c:v>-11.814999999999998</c:v>
                </c:pt>
                <c:pt idx="26956">
                  <c:v>-11.812999999999995</c:v>
                </c:pt>
                <c:pt idx="26957">
                  <c:v>-11.810999999999993</c:v>
                </c:pt>
                <c:pt idx="26958">
                  <c:v>-11.808999999999997</c:v>
                </c:pt>
                <c:pt idx="26959">
                  <c:v>-11.806999999999995</c:v>
                </c:pt>
                <c:pt idx="26960">
                  <c:v>-11.804999999999993</c:v>
                </c:pt>
                <c:pt idx="26961">
                  <c:v>-11.802999999999997</c:v>
                </c:pt>
                <c:pt idx="26962">
                  <c:v>-11.800999999999995</c:v>
                </c:pt>
                <c:pt idx="26963">
                  <c:v>-11.798999999999992</c:v>
                </c:pt>
                <c:pt idx="26964">
                  <c:v>-11.796999999999997</c:v>
                </c:pt>
                <c:pt idx="26965">
                  <c:v>-11.794999999999995</c:v>
                </c:pt>
                <c:pt idx="26966">
                  <c:v>-11.792999999999992</c:v>
                </c:pt>
                <c:pt idx="26967">
                  <c:v>-11.790999999999997</c:v>
                </c:pt>
                <c:pt idx="26968">
                  <c:v>-11.788999999999994</c:v>
                </c:pt>
                <c:pt idx="26969">
                  <c:v>-11.786999999999992</c:v>
                </c:pt>
                <c:pt idx="26970">
                  <c:v>-11.784999999999997</c:v>
                </c:pt>
                <c:pt idx="26971">
                  <c:v>-11.782999999999994</c:v>
                </c:pt>
                <c:pt idx="26972">
                  <c:v>-11.780999999999992</c:v>
                </c:pt>
                <c:pt idx="26973">
                  <c:v>-11.778999999999996</c:v>
                </c:pt>
                <c:pt idx="26974">
                  <c:v>-11.776999999999994</c:v>
                </c:pt>
                <c:pt idx="26975">
                  <c:v>-11.774999999999991</c:v>
                </c:pt>
                <c:pt idx="26976">
                  <c:v>-11.772999999999996</c:v>
                </c:pt>
                <c:pt idx="26977">
                  <c:v>-11.770999999999994</c:v>
                </c:pt>
                <c:pt idx="26978">
                  <c:v>-11.768999999999991</c:v>
                </c:pt>
                <c:pt idx="26979">
                  <c:v>-11.766999999999996</c:v>
                </c:pt>
                <c:pt idx="26980">
                  <c:v>-11.764999999999993</c:v>
                </c:pt>
                <c:pt idx="26981">
                  <c:v>-11.762999999999991</c:v>
                </c:pt>
                <c:pt idx="26982">
                  <c:v>-11.760999999999996</c:v>
                </c:pt>
                <c:pt idx="26983">
                  <c:v>-11.758999999999993</c:v>
                </c:pt>
                <c:pt idx="26984">
                  <c:v>-11.756999999999991</c:v>
                </c:pt>
                <c:pt idx="26985">
                  <c:v>-11.754999999999995</c:v>
                </c:pt>
                <c:pt idx="26986">
                  <c:v>-11.752999999999993</c:v>
                </c:pt>
                <c:pt idx="26987">
                  <c:v>-11.750999999999998</c:v>
                </c:pt>
                <c:pt idx="26988">
                  <c:v>-11.748999999999995</c:v>
                </c:pt>
                <c:pt idx="26989">
                  <c:v>-11.746999999999993</c:v>
                </c:pt>
                <c:pt idx="26990">
                  <c:v>-11.744999999999997</c:v>
                </c:pt>
                <c:pt idx="26991">
                  <c:v>-11.742999999999995</c:v>
                </c:pt>
                <c:pt idx="26992">
                  <c:v>-11.740999999999993</c:v>
                </c:pt>
                <c:pt idx="26993">
                  <c:v>-11.738999999999997</c:v>
                </c:pt>
                <c:pt idx="26994">
                  <c:v>-11.736999999999995</c:v>
                </c:pt>
                <c:pt idx="26995">
                  <c:v>-11.734999999999992</c:v>
                </c:pt>
                <c:pt idx="26996">
                  <c:v>-11.732999999999997</c:v>
                </c:pt>
                <c:pt idx="26997">
                  <c:v>-11.730999999999995</c:v>
                </c:pt>
                <c:pt idx="26998">
                  <c:v>-11.728999999999992</c:v>
                </c:pt>
                <c:pt idx="26999">
                  <c:v>-11.726999999999997</c:v>
                </c:pt>
                <c:pt idx="27000">
                  <c:v>-11.724999999999994</c:v>
                </c:pt>
                <c:pt idx="27001">
                  <c:v>-11.722999999999992</c:v>
                </c:pt>
                <c:pt idx="27002">
                  <c:v>-11.720999999999997</c:v>
                </c:pt>
                <c:pt idx="27003">
                  <c:v>-11.718999999999994</c:v>
                </c:pt>
                <c:pt idx="27004">
                  <c:v>-11.716999999999992</c:v>
                </c:pt>
                <c:pt idx="27005">
                  <c:v>-11.714999999999996</c:v>
                </c:pt>
                <c:pt idx="27006">
                  <c:v>-11.712999999999994</c:v>
                </c:pt>
                <c:pt idx="27007">
                  <c:v>-11.710999999999991</c:v>
                </c:pt>
                <c:pt idx="27008">
                  <c:v>-11.708999999999996</c:v>
                </c:pt>
                <c:pt idx="27009">
                  <c:v>-11.706999999999994</c:v>
                </c:pt>
                <c:pt idx="27010">
                  <c:v>-11.704999999999991</c:v>
                </c:pt>
                <c:pt idx="27011">
                  <c:v>-11.702999999999996</c:v>
                </c:pt>
                <c:pt idx="27012">
                  <c:v>-11.700999999999993</c:v>
                </c:pt>
                <c:pt idx="27013">
                  <c:v>-11.698999999999991</c:v>
                </c:pt>
                <c:pt idx="27014">
                  <c:v>-11.696999999999996</c:v>
                </c:pt>
                <c:pt idx="27015">
                  <c:v>-11.694999999999993</c:v>
                </c:pt>
                <c:pt idx="27016">
                  <c:v>-11.692999999999998</c:v>
                </c:pt>
                <c:pt idx="27017">
                  <c:v>-11.690999999999995</c:v>
                </c:pt>
                <c:pt idx="27018">
                  <c:v>-11.688999999999993</c:v>
                </c:pt>
                <c:pt idx="27019">
                  <c:v>-11.686999999999998</c:v>
                </c:pt>
                <c:pt idx="27020">
                  <c:v>-11.684999999999995</c:v>
                </c:pt>
                <c:pt idx="27021">
                  <c:v>-11.682999999999993</c:v>
                </c:pt>
                <c:pt idx="27022">
                  <c:v>-11.680999999999997</c:v>
                </c:pt>
                <c:pt idx="27023">
                  <c:v>-11.678999999999995</c:v>
                </c:pt>
                <c:pt idx="27024">
                  <c:v>-11.676999999999992</c:v>
                </c:pt>
                <c:pt idx="27025">
                  <c:v>-11.674999999999997</c:v>
                </c:pt>
                <c:pt idx="27026">
                  <c:v>-11.672999999999995</c:v>
                </c:pt>
                <c:pt idx="27027">
                  <c:v>-11.670999999999992</c:v>
                </c:pt>
                <c:pt idx="27028">
                  <c:v>-11.668999999999997</c:v>
                </c:pt>
                <c:pt idx="27029">
                  <c:v>-11.666999999999994</c:v>
                </c:pt>
                <c:pt idx="27030">
                  <c:v>-11.664999999999992</c:v>
                </c:pt>
                <c:pt idx="27031">
                  <c:v>-11.662999999999997</c:v>
                </c:pt>
                <c:pt idx="27032">
                  <c:v>-11.660999999999994</c:v>
                </c:pt>
                <c:pt idx="27033">
                  <c:v>-11.658999999999992</c:v>
                </c:pt>
                <c:pt idx="27034">
                  <c:v>-11.656999999999996</c:v>
                </c:pt>
                <c:pt idx="27035">
                  <c:v>-11.654999999999994</c:v>
                </c:pt>
                <c:pt idx="27036">
                  <c:v>-11.652999999999992</c:v>
                </c:pt>
                <c:pt idx="27037">
                  <c:v>-11.650999999999996</c:v>
                </c:pt>
                <c:pt idx="27038">
                  <c:v>-11.648999999999994</c:v>
                </c:pt>
                <c:pt idx="27039">
                  <c:v>-11.646999999999991</c:v>
                </c:pt>
                <c:pt idx="27040">
                  <c:v>-11.644999999999996</c:v>
                </c:pt>
                <c:pt idx="27041">
                  <c:v>-11.642999999999994</c:v>
                </c:pt>
                <c:pt idx="27042">
                  <c:v>-11.640999999999991</c:v>
                </c:pt>
                <c:pt idx="27043">
                  <c:v>-11.638999999999996</c:v>
                </c:pt>
                <c:pt idx="27044">
                  <c:v>-11.636999999999993</c:v>
                </c:pt>
                <c:pt idx="27045">
                  <c:v>-11.634999999999991</c:v>
                </c:pt>
                <c:pt idx="27046">
                  <c:v>-11.632999999999996</c:v>
                </c:pt>
                <c:pt idx="27047">
                  <c:v>-11.630999999999993</c:v>
                </c:pt>
                <c:pt idx="27048">
                  <c:v>-11.628999999999998</c:v>
                </c:pt>
                <c:pt idx="27049">
                  <c:v>-11.626999999999995</c:v>
                </c:pt>
                <c:pt idx="27050">
                  <c:v>-11.624999999999993</c:v>
                </c:pt>
                <c:pt idx="27051">
                  <c:v>-11.622999999999998</c:v>
                </c:pt>
                <c:pt idx="27052">
                  <c:v>-11.620999999999995</c:v>
                </c:pt>
                <c:pt idx="27053">
                  <c:v>-11.618999999999993</c:v>
                </c:pt>
                <c:pt idx="27054">
                  <c:v>-11.616999999999997</c:v>
                </c:pt>
                <c:pt idx="27055">
                  <c:v>-11.614999999999995</c:v>
                </c:pt>
                <c:pt idx="27056">
                  <c:v>-11.612999999999992</c:v>
                </c:pt>
                <c:pt idx="27057">
                  <c:v>-11.610999999999997</c:v>
                </c:pt>
                <c:pt idx="27058">
                  <c:v>-11.608999999999995</c:v>
                </c:pt>
                <c:pt idx="27059">
                  <c:v>-11.606999999999992</c:v>
                </c:pt>
                <c:pt idx="27060">
                  <c:v>-11.604999999999997</c:v>
                </c:pt>
                <c:pt idx="27061">
                  <c:v>-11.602999999999994</c:v>
                </c:pt>
                <c:pt idx="27062">
                  <c:v>-11.600999999999992</c:v>
                </c:pt>
                <c:pt idx="27063">
                  <c:v>-11.598999999999997</c:v>
                </c:pt>
                <c:pt idx="27064">
                  <c:v>-11.596999999999994</c:v>
                </c:pt>
                <c:pt idx="27065">
                  <c:v>-11.594999999999992</c:v>
                </c:pt>
                <c:pt idx="27066">
                  <c:v>-11.592999999999996</c:v>
                </c:pt>
                <c:pt idx="27067">
                  <c:v>-11.590999999999994</c:v>
                </c:pt>
                <c:pt idx="27068">
                  <c:v>-11.588999999999992</c:v>
                </c:pt>
                <c:pt idx="27069">
                  <c:v>-11.586999999999996</c:v>
                </c:pt>
                <c:pt idx="27070">
                  <c:v>-11.584999999999994</c:v>
                </c:pt>
                <c:pt idx="27071">
                  <c:v>-11.582999999999991</c:v>
                </c:pt>
                <c:pt idx="27072">
                  <c:v>-11.580999999999996</c:v>
                </c:pt>
                <c:pt idx="27073">
                  <c:v>-11.578999999999994</c:v>
                </c:pt>
                <c:pt idx="27074">
                  <c:v>-11.576999999999991</c:v>
                </c:pt>
                <c:pt idx="27075">
                  <c:v>-11.574999999999996</c:v>
                </c:pt>
                <c:pt idx="27076">
                  <c:v>-11.572999999999993</c:v>
                </c:pt>
                <c:pt idx="27077">
                  <c:v>-11.570999999999991</c:v>
                </c:pt>
                <c:pt idx="27078">
                  <c:v>-11.568999999999996</c:v>
                </c:pt>
                <c:pt idx="27079">
                  <c:v>-11.566999999999993</c:v>
                </c:pt>
                <c:pt idx="27080">
                  <c:v>-11.564999999999998</c:v>
                </c:pt>
                <c:pt idx="27081">
                  <c:v>-11.562999999999995</c:v>
                </c:pt>
                <c:pt idx="27082">
                  <c:v>-11.560999999999993</c:v>
                </c:pt>
                <c:pt idx="27083">
                  <c:v>-11.558999999999997</c:v>
                </c:pt>
                <c:pt idx="27084">
                  <c:v>-11.556999999999995</c:v>
                </c:pt>
                <c:pt idx="27085">
                  <c:v>-11.554999999999993</c:v>
                </c:pt>
                <c:pt idx="27086">
                  <c:v>-11.552999999999997</c:v>
                </c:pt>
                <c:pt idx="27087">
                  <c:v>-11.550999999999995</c:v>
                </c:pt>
                <c:pt idx="27088">
                  <c:v>-11.548999999999992</c:v>
                </c:pt>
                <c:pt idx="27089">
                  <c:v>-11.546999999999997</c:v>
                </c:pt>
                <c:pt idx="27090">
                  <c:v>-11.544999999999995</c:v>
                </c:pt>
                <c:pt idx="27091">
                  <c:v>-11.542999999999992</c:v>
                </c:pt>
                <c:pt idx="27092">
                  <c:v>-11.540999999999997</c:v>
                </c:pt>
                <c:pt idx="27093">
                  <c:v>-11.538999999999994</c:v>
                </c:pt>
                <c:pt idx="27094">
                  <c:v>-11.536999999999992</c:v>
                </c:pt>
                <c:pt idx="27095">
                  <c:v>-11.534999999999997</c:v>
                </c:pt>
                <c:pt idx="27096">
                  <c:v>-11.532999999999994</c:v>
                </c:pt>
                <c:pt idx="27097">
                  <c:v>-11.530999999999992</c:v>
                </c:pt>
                <c:pt idx="27098">
                  <c:v>-11.528999999999996</c:v>
                </c:pt>
                <c:pt idx="27099">
                  <c:v>-11.526999999999994</c:v>
                </c:pt>
                <c:pt idx="27100">
                  <c:v>-11.524999999999991</c:v>
                </c:pt>
                <c:pt idx="27101">
                  <c:v>-11.522999999999996</c:v>
                </c:pt>
                <c:pt idx="27102">
                  <c:v>-11.520999999999994</c:v>
                </c:pt>
                <c:pt idx="27103">
                  <c:v>-11.518999999999991</c:v>
                </c:pt>
                <c:pt idx="27104">
                  <c:v>-11.516999999999996</c:v>
                </c:pt>
                <c:pt idx="27105">
                  <c:v>-11.514999999999993</c:v>
                </c:pt>
                <c:pt idx="27106">
                  <c:v>-11.512999999999991</c:v>
                </c:pt>
                <c:pt idx="27107">
                  <c:v>-11.510999999999996</c:v>
                </c:pt>
                <c:pt idx="27108">
                  <c:v>-11.508999999999993</c:v>
                </c:pt>
                <c:pt idx="27109">
                  <c:v>-11.506999999999991</c:v>
                </c:pt>
                <c:pt idx="27110">
                  <c:v>-11.504999999999995</c:v>
                </c:pt>
                <c:pt idx="27111">
                  <c:v>-11.502999999999993</c:v>
                </c:pt>
                <c:pt idx="27112">
                  <c:v>-11.500999999999998</c:v>
                </c:pt>
                <c:pt idx="27113">
                  <c:v>-11.498999999999995</c:v>
                </c:pt>
                <c:pt idx="27114">
                  <c:v>-11.496999999999993</c:v>
                </c:pt>
                <c:pt idx="27115">
                  <c:v>-11.494999999999997</c:v>
                </c:pt>
                <c:pt idx="27116">
                  <c:v>-11.492999999999995</c:v>
                </c:pt>
                <c:pt idx="27117">
                  <c:v>-11.490999999999993</c:v>
                </c:pt>
                <c:pt idx="27118">
                  <c:v>-11.488999999999997</c:v>
                </c:pt>
                <c:pt idx="27119">
                  <c:v>-11.486999999999995</c:v>
                </c:pt>
                <c:pt idx="27120">
                  <c:v>-11.484999999999992</c:v>
                </c:pt>
                <c:pt idx="27121">
                  <c:v>-11.482999999999997</c:v>
                </c:pt>
                <c:pt idx="27122">
                  <c:v>-11.480999999999995</c:v>
                </c:pt>
                <c:pt idx="27123">
                  <c:v>-11.478999999999992</c:v>
                </c:pt>
                <c:pt idx="27124">
                  <c:v>-11.476999999999997</c:v>
                </c:pt>
                <c:pt idx="27125">
                  <c:v>-11.474999999999994</c:v>
                </c:pt>
                <c:pt idx="27126">
                  <c:v>-11.472999999999992</c:v>
                </c:pt>
                <c:pt idx="27127">
                  <c:v>-11.470999999999997</c:v>
                </c:pt>
                <c:pt idx="27128">
                  <c:v>-11.468999999999994</c:v>
                </c:pt>
                <c:pt idx="27129">
                  <c:v>-11.466999999999992</c:v>
                </c:pt>
                <c:pt idx="27130">
                  <c:v>-11.464999999999996</c:v>
                </c:pt>
                <c:pt idx="27131">
                  <c:v>-11.462999999999994</c:v>
                </c:pt>
                <c:pt idx="27132">
                  <c:v>-11.460999999999991</c:v>
                </c:pt>
                <c:pt idx="27133">
                  <c:v>-11.458999999999996</c:v>
                </c:pt>
                <c:pt idx="27134">
                  <c:v>-11.456999999999994</c:v>
                </c:pt>
                <c:pt idx="27135">
                  <c:v>-11.454999999999991</c:v>
                </c:pt>
                <c:pt idx="27136">
                  <c:v>-11.452999999999996</c:v>
                </c:pt>
                <c:pt idx="27137">
                  <c:v>-11.450999999999993</c:v>
                </c:pt>
                <c:pt idx="27138">
                  <c:v>-11.448999999999991</c:v>
                </c:pt>
                <c:pt idx="27139">
                  <c:v>-11.446999999999996</c:v>
                </c:pt>
                <c:pt idx="27140">
                  <c:v>-11.444999999999993</c:v>
                </c:pt>
                <c:pt idx="27141">
                  <c:v>-11.442999999999998</c:v>
                </c:pt>
                <c:pt idx="27142">
                  <c:v>-11.440999999999995</c:v>
                </c:pt>
                <c:pt idx="27143">
                  <c:v>-11.438999999999993</c:v>
                </c:pt>
                <c:pt idx="27144">
                  <c:v>-11.436999999999998</c:v>
                </c:pt>
                <c:pt idx="27145">
                  <c:v>-11.434999999999995</c:v>
                </c:pt>
                <c:pt idx="27146">
                  <c:v>-11.432999999999993</c:v>
                </c:pt>
                <c:pt idx="27147">
                  <c:v>-11.430999999999997</c:v>
                </c:pt>
                <c:pt idx="27148">
                  <c:v>-11.428999999999995</c:v>
                </c:pt>
                <c:pt idx="27149">
                  <c:v>-11.426999999999992</c:v>
                </c:pt>
                <c:pt idx="27150">
                  <c:v>-11.424999999999997</c:v>
                </c:pt>
                <c:pt idx="27151">
                  <c:v>-11.422999999999995</c:v>
                </c:pt>
                <c:pt idx="27152">
                  <c:v>-11.420999999999992</c:v>
                </c:pt>
                <c:pt idx="27153">
                  <c:v>-11.418999999999997</c:v>
                </c:pt>
                <c:pt idx="27154">
                  <c:v>-11.416999999999994</c:v>
                </c:pt>
                <c:pt idx="27155">
                  <c:v>-11.414999999999992</c:v>
                </c:pt>
                <c:pt idx="27156">
                  <c:v>-11.412999999999997</c:v>
                </c:pt>
                <c:pt idx="27157">
                  <c:v>-11.410999999999994</c:v>
                </c:pt>
                <c:pt idx="27158">
                  <c:v>-11.408999999999992</c:v>
                </c:pt>
                <c:pt idx="27159">
                  <c:v>-11.406999999999996</c:v>
                </c:pt>
                <c:pt idx="27160">
                  <c:v>-11.404999999999994</c:v>
                </c:pt>
                <c:pt idx="27161">
                  <c:v>-11.402999999999992</c:v>
                </c:pt>
                <c:pt idx="27162">
                  <c:v>-11.400999999999996</c:v>
                </c:pt>
                <c:pt idx="27163">
                  <c:v>-11.398999999999994</c:v>
                </c:pt>
                <c:pt idx="27164">
                  <c:v>-11.396999999999991</c:v>
                </c:pt>
                <c:pt idx="27165">
                  <c:v>-11.394999999999996</c:v>
                </c:pt>
                <c:pt idx="27166">
                  <c:v>-11.392999999999994</c:v>
                </c:pt>
                <c:pt idx="27167">
                  <c:v>-11.390999999999991</c:v>
                </c:pt>
                <c:pt idx="27168">
                  <c:v>-11.388999999999996</c:v>
                </c:pt>
                <c:pt idx="27169">
                  <c:v>-11.386999999999993</c:v>
                </c:pt>
                <c:pt idx="27170">
                  <c:v>-11.384999999999991</c:v>
                </c:pt>
                <c:pt idx="27171">
                  <c:v>-11.382999999999996</c:v>
                </c:pt>
                <c:pt idx="27172">
                  <c:v>-11.380999999999993</c:v>
                </c:pt>
                <c:pt idx="27173">
                  <c:v>-11.378999999999998</c:v>
                </c:pt>
                <c:pt idx="27174">
                  <c:v>-11.376999999999995</c:v>
                </c:pt>
                <c:pt idx="27175">
                  <c:v>-11.374999999999993</c:v>
                </c:pt>
                <c:pt idx="27176">
                  <c:v>-11.372999999999998</c:v>
                </c:pt>
                <c:pt idx="27177">
                  <c:v>-11.370999999999995</c:v>
                </c:pt>
                <c:pt idx="27178">
                  <c:v>-11.368999999999993</c:v>
                </c:pt>
                <c:pt idx="27179">
                  <c:v>-11.366999999999997</c:v>
                </c:pt>
                <c:pt idx="27180">
                  <c:v>-11.364999999999995</c:v>
                </c:pt>
                <c:pt idx="27181">
                  <c:v>-11.362999999999992</c:v>
                </c:pt>
                <c:pt idx="27182">
                  <c:v>-11.360999999999997</c:v>
                </c:pt>
                <c:pt idx="27183">
                  <c:v>-11.358999999999995</c:v>
                </c:pt>
                <c:pt idx="27184">
                  <c:v>-11.356999999999992</c:v>
                </c:pt>
                <c:pt idx="27185">
                  <c:v>-11.354999999999997</c:v>
                </c:pt>
                <c:pt idx="27186">
                  <c:v>-11.352999999999994</c:v>
                </c:pt>
                <c:pt idx="27187">
                  <c:v>-11.350999999999992</c:v>
                </c:pt>
                <c:pt idx="27188">
                  <c:v>-11.348999999999997</c:v>
                </c:pt>
                <c:pt idx="27189">
                  <c:v>-11.346999999999994</c:v>
                </c:pt>
                <c:pt idx="27190">
                  <c:v>-11.344999999999992</c:v>
                </c:pt>
                <c:pt idx="27191">
                  <c:v>-11.342999999999996</c:v>
                </c:pt>
                <c:pt idx="27192">
                  <c:v>-11.340999999999994</c:v>
                </c:pt>
                <c:pt idx="27193">
                  <c:v>-11.338999999999992</c:v>
                </c:pt>
                <c:pt idx="27194">
                  <c:v>-11.336999999999996</c:v>
                </c:pt>
                <c:pt idx="27195">
                  <c:v>-11.334999999999994</c:v>
                </c:pt>
                <c:pt idx="27196">
                  <c:v>-11.332999999999991</c:v>
                </c:pt>
                <c:pt idx="27197">
                  <c:v>-11.330999999999996</c:v>
                </c:pt>
                <c:pt idx="27198">
                  <c:v>-11.328999999999994</c:v>
                </c:pt>
                <c:pt idx="27199">
                  <c:v>-11.326999999999991</c:v>
                </c:pt>
                <c:pt idx="27200">
                  <c:v>-11.324999999999996</c:v>
                </c:pt>
                <c:pt idx="27201">
                  <c:v>-11.322999999999993</c:v>
                </c:pt>
                <c:pt idx="27202">
                  <c:v>-11.320999999999991</c:v>
                </c:pt>
                <c:pt idx="27203">
                  <c:v>-11.318999999999996</c:v>
                </c:pt>
                <c:pt idx="27204">
                  <c:v>-11.316999999999993</c:v>
                </c:pt>
                <c:pt idx="27205">
                  <c:v>-11.314999999999998</c:v>
                </c:pt>
                <c:pt idx="27206">
                  <c:v>-11.312999999999995</c:v>
                </c:pt>
                <c:pt idx="27207">
                  <c:v>-11.310999999999993</c:v>
                </c:pt>
                <c:pt idx="27208">
                  <c:v>-11.308999999999997</c:v>
                </c:pt>
                <c:pt idx="27209">
                  <c:v>-11.306999999999995</c:v>
                </c:pt>
                <c:pt idx="27210">
                  <c:v>-11.304999999999993</c:v>
                </c:pt>
                <c:pt idx="27211">
                  <c:v>-11.302999999999997</c:v>
                </c:pt>
                <c:pt idx="27212">
                  <c:v>-11.300999999999995</c:v>
                </c:pt>
                <c:pt idx="27213">
                  <c:v>-11.298999999999992</c:v>
                </c:pt>
                <c:pt idx="27214">
                  <c:v>-11.296999999999997</c:v>
                </c:pt>
                <c:pt idx="27215">
                  <c:v>-11.294999999999995</c:v>
                </c:pt>
                <c:pt idx="27216">
                  <c:v>-11.292999999999992</c:v>
                </c:pt>
                <c:pt idx="27217">
                  <c:v>-11.290999999999997</c:v>
                </c:pt>
                <c:pt idx="27218">
                  <c:v>-11.288999999999994</c:v>
                </c:pt>
                <c:pt idx="27219">
                  <c:v>-11.286999999999992</c:v>
                </c:pt>
                <c:pt idx="27220">
                  <c:v>-11.284999999999997</c:v>
                </c:pt>
                <c:pt idx="27221">
                  <c:v>-11.282999999999994</c:v>
                </c:pt>
                <c:pt idx="27222">
                  <c:v>-11.280999999999992</c:v>
                </c:pt>
                <c:pt idx="27223">
                  <c:v>-11.278999999999996</c:v>
                </c:pt>
                <c:pt idx="27224">
                  <c:v>-11.276999999999994</c:v>
                </c:pt>
                <c:pt idx="27225">
                  <c:v>-11.274999999999991</c:v>
                </c:pt>
                <c:pt idx="27226">
                  <c:v>-11.272999999999996</c:v>
                </c:pt>
                <c:pt idx="27227">
                  <c:v>-11.270999999999994</c:v>
                </c:pt>
                <c:pt idx="27228">
                  <c:v>-11.268999999999991</c:v>
                </c:pt>
                <c:pt idx="27229">
                  <c:v>-11.266999999999996</c:v>
                </c:pt>
                <c:pt idx="27230">
                  <c:v>-11.264999999999993</c:v>
                </c:pt>
                <c:pt idx="27231">
                  <c:v>-11.262999999999991</c:v>
                </c:pt>
                <c:pt idx="27232">
                  <c:v>-11.260999999999996</c:v>
                </c:pt>
                <c:pt idx="27233">
                  <c:v>-11.258999999999993</c:v>
                </c:pt>
                <c:pt idx="27234">
                  <c:v>-11.256999999999991</c:v>
                </c:pt>
                <c:pt idx="27235">
                  <c:v>-11.254999999999995</c:v>
                </c:pt>
                <c:pt idx="27236">
                  <c:v>-11.252999999999993</c:v>
                </c:pt>
                <c:pt idx="27237">
                  <c:v>-11.250999999999998</c:v>
                </c:pt>
                <c:pt idx="27238">
                  <c:v>-11.248999999999995</c:v>
                </c:pt>
                <c:pt idx="27239">
                  <c:v>-11.246999999999993</c:v>
                </c:pt>
                <c:pt idx="27240">
                  <c:v>-11.244999999999997</c:v>
                </c:pt>
                <c:pt idx="27241">
                  <c:v>-11.242999999999995</c:v>
                </c:pt>
                <c:pt idx="27242">
                  <c:v>-11.240999999999993</c:v>
                </c:pt>
                <c:pt idx="27243">
                  <c:v>-11.238999999999997</c:v>
                </c:pt>
                <c:pt idx="27244">
                  <c:v>-11.236999999999995</c:v>
                </c:pt>
                <c:pt idx="27245">
                  <c:v>-11.234999999999992</c:v>
                </c:pt>
                <c:pt idx="27246">
                  <c:v>-11.232999999999997</c:v>
                </c:pt>
                <c:pt idx="27247">
                  <c:v>-11.230999999999995</c:v>
                </c:pt>
                <c:pt idx="27248">
                  <c:v>-11.228999999999992</c:v>
                </c:pt>
                <c:pt idx="27249">
                  <c:v>-11.226999999999997</c:v>
                </c:pt>
                <c:pt idx="27250">
                  <c:v>-11.224999999999994</c:v>
                </c:pt>
                <c:pt idx="27251">
                  <c:v>-11.222999999999992</c:v>
                </c:pt>
                <c:pt idx="27252">
                  <c:v>-11.220999999999997</c:v>
                </c:pt>
                <c:pt idx="27253">
                  <c:v>-11.218999999999994</c:v>
                </c:pt>
                <c:pt idx="27254">
                  <c:v>-11.216999999999992</c:v>
                </c:pt>
                <c:pt idx="27255">
                  <c:v>-11.214999999999996</c:v>
                </c:pt>
                <c:pt idx="27256">
                  <c:v>-11.212999999999994</c:v>
                </c:pt>
                <c:pt idx="27257">
                  <c:v>-11.210999999999991</c:v>
                </c:pt>
                <c:pt idx="27258">
                  <c:v>-11.208999999999996</c:v>
                </c:pt>
                <c:pt idx="27259">
                  <c:v>-11.206999999999994</c:v>
                </c:pt>
                <c:pt idx="27260">
                  <c:v>-11.204999999999991</c:v>
                </c:pt>
                <c:pt idx="27261">
                  <c:v>-11.202999999999996</c:v>
                </c:pt>
                <c:pt idx="27262">
                  <c:v>-11.200999999999993</c:v>
                </c:pt>
                <c:pt idx="27263">
                  <c:v>-11.198999999999991</c:v>
                </c:pt>
                <c:pt idx="27264">
                  <c:v>-11.196999999999996</c:v>
                </c:pt>
                <c:pt idx="27265">
                  <c:v>-11.194999999999993</c:v>
                </c:pt>
                <c:pt idx="27266">
                  <c:v>-11.192999999999998</c:v>
                </c:pt>
                <c:pt idx="27267">
                  <c:v>-11.190999999999995</c:v>
                </c:pt>
                <c:pt idx="27268">
                  <c:v>-11.188999999999993</c:v>
                </c:pt>
                <c:pt idx="27269">
                  <c:v>-11.186999999999998</c:v>
                </c:pt>
                <c:pt idx="27270">
                  <c:v>-11.184999999999995</c:v>
                </c:pt>
                <c:pt idx="27271">
                  <c:v>-11.182999999999993</c:v>
                </c:pt>
                <c:pt idx="27272">
                  <c:v>-11.180999999999997</c:v>
                </c:pt>
                <c:pt idx="27273">
                  <c:v>-11.178999999999995</c:v>
                </c:pt>
                <c:pt idx="27274">
                  <c:v>-11.176999999999992</c:v>
                </c:pt>
                <c:pt idx="27275">
                  <c:v>-11.174999999999997</c:v>
                </c:pt>
                <c:pt idx="27276">
                  <c:v>-11.172999999999995</c:v>
                </c:pt>
                <c:pt idx="27277">
                  <c:v>-11.170999999999992</c:v>
                </c:pt>
                <c:pt idx="27278">
                  <c:v>-11.168999999999997</c:v>
                </c:pt>
                <c:pt idx="27279">
                  <c:v>-11.166999999999994</c:v>
                </c:pt>
                <c:pt idx="27280">
                  <c:v>-11.164999999999992</c:v>
                </c:pt>
                <c:pt idx="27281">
                  <c:v>-11.162999999999997</c:v>
                </c:pt>
                <c:pt idx="27282">
                  <c:v>-11.160999999999994</c:v>
                </c:pt>
                <c:pt idx="27283">
                  <c:v>-11.158999999999992</c:v>
                </c:pt>
                <c:pt idx="27284">
                  <c:v>-11.156999999999996</c:v>
                </c:pt>
                <c:pt idx="27285">
                  <c:v>-11.154999999999994</c:v>
                </c:pt>
                <c:pt idx="27286">
                  <c:v>-11.152999999999992</c:v>
                </c:pt>
                <c:pt idx="27287">
                  <c:v>-11.150999999999996</c:v>
                </c:pt>
                <c:pt idx="27288">
                  <c:v>-11.148999999999994</c:v>
                </c:pt>
                <c:pt idx="27289">
                  <c:v>-11.146999999999991</c:v>
                </c:pt>
                <c:pt idx="27290">
                  <c:v>-11.144999999999996</c:v>
                </c:pt>
                <c:pt idx="27291">
                  <c:v>-11.142999999999994</c:v>
                </c:pt>
                <c:pt idx="27292">
                  <c:v>-11.140999999999991</c:v>
                </c:pt>
                <c:pt idx="27293">
                  <c:v>-11.138999999999996</c:v>
                </c:pt>
                <c:pt idx="27294">
                  <c:v>-11.136999999999993</c:v>
                </c:pt>
                <c:pt idx="27295">
                  <c:v>-11.134999999999991</c:v>
                </c:pt>
                <c:pt idx="27296">
                  <c:v>-11.132999999999996</c:v>
                </c:pt>
                <c:pt idx="27297">
                  <c:v>-11.130999999999993</c:v>
                </c:pt>
                <c:pt idx="27298">
                  <c:v>-11.128999999999998</c:v>
                </c:pt>
                <c:pt idx="27299">
                  <c:v>-11.126999999999995</c:v>
                </c:pt>
                <c:pt idx="27300">
                  <c:v>-11.124999999999993</c:v>
                </c:pt>
                <c:pt idx="27301">
                  <c:v>-11.122999999999998</c:v>
                </c:pt>
                <c:pt idx="27302">
                  <c:v>-11.120999999999995</c:v>
                </c:pt>
                <c:pt idx="27303">
                  <c:v>-11.118999999999993</c:v>
                </c:pt>
                <c:pt idx="27304">
                  <c:v>-11.116999999999997</c:v>
                </c:pt>
                <c:pt idx="27305">
                  <c:v>-11.114999999999995</c:v>
                </c:pt>
                <c:pt idx="27306">
                  <c:v>-11.112999999999992</c:v>
                </c:pt>
                <c:pt idx="27307">
                  <c:v>-11.110999999999997</c:v>
                </c:pt>
                <c:pt idx="27308">
                  <c:v>-11.108999999999995</c:v>
                </c:pt>
                <c:pt idx="27309">
                  <c:v>-11.106999999999992</c:v>
                </c:pt>
                <c:pt idx="27310">
                  <c:v>-11.104999999999997</c:v>
                </c:pt>
                <c:pt idx="27311">
                  <c:v>-11.102999999999994</c:v>
                </c:pt>
                <c:pt idx="27312">
                  <c:v>-11.100999999999992</c:v>
                </c:pt>
                <c:pt idx="27313">
                  <c:v>-11.098999999999997</c:v>
                </c:pt>
                <c:pt idx="27314">
                  <c:v>-11.096999999999994</c:v>
                </c:pt>
                <c:pt idx="27315">
                  <c:v>-11.094999999999992</c:v>
                </c:pt>
                <c:pt idx="27316">
                  <c:v>-11.092999999999996</c:v>
                </c:pt>
                <c:pt idx="27317">
                  <c:v>-11.090999999999994</c:v>
                </c:pt>
                <c:pt idx="27318">
                  <c:v>-11.088999999999992</c:v>
                </c:pt>
                <c:pt idx="27319">
                  <c:v>-11.086999999999996</c:v>
                </c:pt>
                <c:pt idx="27320">
                  <c:v>-11.084999999999994</c:v>
                </c:pt>
                <c:pt idx="27321">
                  <c:v>-11.082999999999991</c:v>
                </c:pt>
                <c:pt idx="27322">
                  <c:v>-11.080999999999996</c:v>
                </c:pt>
                <c:pt idx="27323">
                  <c:v>-11.078999999999994</c:v>
                </c:pt>
                <c:pt idx="27324">
                  <c:v>-11.076999999999991</c:v>
                </c:pt>
                <c:pt idx="27325">
                  <c:v>-11.074999999999996</c:v>
                </c:pt>
                <c:pt idx="27326">
                  <c:v>-11.072999999999993</c:v>
                </c:pt>
                <c:pt idx="27327">
                  <c:v>-11.070999999999991</c:v>
                </c:pt>
                <c:pt idx="27328">
                  <c:v>-11.068999999999996</c:v>
                </c:pt>
                <c:pt idx="27329">
                  <c:v>-11.066999999999993</c:v>
                </c:pt>
                <c:pt idx="27330">
                  <c:v>-11.064999999999998</c:v>
                </c:pt>
                <c:pt idx="27331">
                  <c:v>-11.062999999999995</c:v>
                </c:pt>
                <c:pt idx="27332">
                  <c:v>-11.060999999999993</c:v>
                </c:pt>
                <c:pt idx="27333">
                  <c:v>-11.058999999999997</c:v>
                </c:pt>
                <c:pt idx="27334">
                  <c:v>-11.056999999999995</c:v>
                </c:pt>
                <c:pt idx="27335">
                  <c:v>-11.054999999999993</c:v>
                </c:pt>
                <c:pt idx="27336">
                  <c:v>-11.052999999999997</c:v>
                </c:pt>
                <c:pt idx="27337">
                  <c:v>-11.050999999999995</c:v>
                </c:pt>
                <c:pt idx="27338">
                  <c:v>-11.048999999999992</c:v>
                </c:pt>
                <c:pt idx="27339">
                  <c:v>-11.046999999999997</c:v>
                </c:pt>
                <c:pt idx="27340">
                  <c:v>-11.044999999999995</c:v>
                </c:pt>
                <c:pt idx="27341">
                  <c:v>-11.042999999999992</c:v>
                </c:pt>
                <c:pt idx="27342">
                  <c:v>-11.040999999999997</c:v>
                </c:pt>
                <c:pt idx="27343">
                  <c:v>-11.038999999999994</c:v>
                </c:pt>
                <c:pt idx="27344">
                  <c:v>-11.036999999999992</c:v>
                </c:pt>
                <c:pt idx="27345">
                  <c:v>-11.034999999999997</c:v>
                </c:pt>
                <c:pt idx="27346">
                  <c:v>-11.032999999999994</c:v>
                </c:pt>
                <c:pt idx="27347">
                  <c:v>-11.030999999999992</c:v>
                </c:pt>
                <c:pt idx="27348">
                  <c:v>-11.028999999999996</c:v>
                </c:pt>
                <c:pt idx="27349">
                  <c:v>-11.026999999999994</c:v>
                </c:pt>
                <c:pt idx="27350">
                  <c:v>-11.024999999999991</c:v>
                </c:pt>
                <c:pt idx="27351">
                  <c:v>-11.022999999999996</c:v>
                </c:pt>
                <c:pt idx="27352">
                  <c:v>-11.020999999999994</c:v>
                </c:pt>
                <c:pt idx="27353">
                  <c:v>-11.018999999999991</c:v>
                </c:pt>
                <c:pt idx="27354">
                  <c:v>-11.016999999999996</c:v>
                </c:pt>
                <c:pt idx="27355">
                  <c:v>-11.014999999999993</c:v>
                </c:pt>
                <c:pt idx="27356">
                  <c:v>-11.012999999999991</c:v>
                </c:pt>
                <c:pt idx="27357">
                  <c:v>-11.010999999999996</c:v>
                </c:pt>
                <c:pt idx="27358">
                  <c:v>-11.008999999999993</c:v>
                </c:pt>
                <c:pt idx="27359">
                  <c:v>-11.006999999999991</c:v>
                </c:pt>
                <c:pt idx="27360">
                  <c:v>-11.004999999999995</c:v>
                </c:pt>
                <c:pt idx="27361">
                  <c:v>-11.002999999999993</c:v>
                </c:pt>
                <c:pt idx="27362">
                  <c:v>-11.000999999999998</c:v>
                </c:pt>
                <c:pt idx="27363">
                  <c:v>-10.998999999999995</c:v>
                </c:pt>
                <c:pt idx="27364">
                  <c:v>-10.996999999999993</c:v>
                </c:pt>
                <c:pt idx="27365">
                  <c:v>-10.994999999999997</c:v>
                </c:pt>
                <c:pt idx="27366">
                  <c:v>-10.992999999999995</c:v>
                </c:pt>
                <c:pt idx="27367">
                  <c:v>-10.990999999999993</c:v>
                </c:pt>
                <c:pt idx="27368">
                  <c:v>-10.988999999999997</c:v>
                </c:pt>
                <c:pt idx="27369">
                  <c:v>-10.986999999999995</c:v>
                </c:pt>
                <c:pt idx="27370">
                  <c:v>-10.984999999999992</c:v>
                </c:pt>
                <c:pt idx="27371">
                  <c:v>-10.982999999999997</c:v>
                </c:pt>
                <c:pt idx="27372">
                  <c:v>-10.980999999999995</c:v>
                </c:pt>
                <c:pt idx="27373">
                  <c:v>-10.978999999999992</c:v>
                </c:pt>
                <c:pt idx="27374">
                  <c:v>-10.976999999999997</c:v>
                </c:pt>
                <c:pt idx="27375">
                  <c:v>-10.974999999999994</c:v>
                </c:pt>
                <c:pt idx="27376">
                  <c:v>-10.972999999999992</c:v>
                </c:pt>
                <c:pt idx="27377">
                  <c:v>-10.970999999999997</c:v>
                </c:pt>
                <c:pt idx="27378">
                  <c:v>-10.968999999999994</c:v>
                </c:pt>
                <c:pt idx="27379">
                  <c:v>-10.966999999999992</c:v>
                </c:pt>
                <c:pt idx="27380">
                  <c:v>-10.964999999999996</c:v>
                </c:pt>
                <c:pt idx="27381">
                  <c:v>-10.962999999999994</c:v>
                </c:pt>
                <c:pt idx="27382">
                  <c:v>-10.960999999999991</c:v>
                </c:pt>
                <c:pt idx="27383">
                  <c:v>-10.958999999999996</c:v>
                </c:pt>
                <c:pt idx="27384">
                  <c:v>-10.956999999999994</c:v>
                </c:pt>
                <c:pt idx="27385">
                  <c:v>-10.954999999999991</c:v>
                </c:pt>
                <c:pt idx="27386">
                  <c:v>-10.952999999999996</c:v>
                </c:pt>
                <c:pt idx="27387">
                  <c:v>-10.950999999999993</c:v>
                </c:pt>
                <c:pt idx="27388">
                  <c:v>-10.948999999999991</c:v>
                </c:pt>
                <c:pt idx="27389">
                  <c:v>-10.946999999999996</c:v>
                </c:pt>
                <c:pt idx="27390">
                  <c:v>-10.944999999999993</c:v>
                </c:pt>
                <c:pt idx="27391">
                  <c:v>-10.942999999999998</c:v>
                </c:pt>
                <c:pt idx="27392">
                  <c:v>-10.940999999999995</c:v>
                </c:pt>
                <c:pt idx="27393">
                  <c:v>-10.938999999999993</c:v>
                </c:pt>
                <c:pt idx="27394">
                  <c:v>-10.936999999999998</c:v>
                </c:pt>
                <c:pt idx="27395">
                  <c:v>-10.934999999999995</c:v>
                </c:pt>
                <c:pt idx="27396">
                  <c:v>-10.932999999999993</c:v>
                </c:pt>
                <c:pt idx="27397">
                  <c:v>-10.930999999999997</c:v>
                </c:pt>
                <c:pt idx="27398">
                  <c:v>-10.928999999999995</c:v>
                </c:pt>
                <c:pt idx="27399">
                  <c:v>-10.926999999999992</c:v>
                </c:pt>
                <c:pt idx="27400">
                  <c:v>-10.924999999999997</c:v>
                </c:pt>
                <c:pt idx="27401">
                  <c:v>-10.922999999999995</c:v>
                </c:pt>
                <c:pt idx="27402">
                  <c:v>-10.920999999999992</c:v>
                </c:pt>
                <c:pt idx="27403">
                  <c:v>-10.918999999999997</c:v>
                </c:pt>
                <c:pt idx="27404">
                  <c:v>-10.916999999999994</c:v>
                </c:pt>
                <c:pt idx="27405">
                  <c:v>-10.914999999999992</c:v>
                </c:pt>
                <c:pt idx="27406">
                  <c:v>-10.912999999999997</c:v>
                </c:pt>
                <c:pt idx="27407">
                  <c:v>-10.910999999999994</c:v>
                </c:pt>
                <c:pt idx="27408">
                  <c:v>-10.908999999999992</c:v>
                </c:pt>
                <c:pt idx="27409">
                  <c:v>-10.906999999999996</c:v>
                </c:pt>
                <c:pt idx="27410">
                  <c:v>-10.904999999999994</c:v>
                </c:pt>
                <c:pt idx="27411">
                  <c:v>-10.902999999999992</c:v>
                </c:pt>
                <c:pt idx="27412">
                  <c:v>-10.900999999999996</c:v>
                </c:pt>
                <c:pt idx="27413">
                  <c:v>-10.898999999999994</c:v>
                </c:pt>
                <c:pt idx="27414">
                  <c:v>-10.896999999999991</c:v>
                </c:pt>
                <c:pt idx="27415">
                  <c:v>-10.894999999999996</c:v>
                </c:pt>
                <c:pt idx="27416">
                  <c:v>-10.892999999999994</c:v>
                </c:pt>
                <c:pt idx="27417">
                  <c:v>-10.890999999999991</c:v>
                </c:pt>
                <c:pt idx="27418">
                  <c:v>-10.888999999999996</c:v>
                </c:pt>
                <c:pt idx="27419">
                  <c:v>-10.886999999999993</c:v>
                </c:pt>
                <c:pt idx="27420">
                  <c:v>-10.884999999999991</c:v>
                </c:pt>
                <c:pt idx="27421">
                  <c:v>-10.882999999999996</c:v>
                </c:pt>
                <c:pt idx="27422">
                  <c:v>-10.880999999999993</c:v>
                </c:pt>
                <c:pt idx="27423">
                  <c:v>-10.878999999999998</c:v>
                </c:pt>
                <c:pt idx="27424">
                  <c:v>-10.876999999999995</c:v>
                </c:pt>
                <c:pt idx="27425">
                  <c:v>-10.874999999999993</c:v>
                </c:pt>
                <c:pt idx="27426">
                  <c:v>-10.872999999999998</c:v>
                </c:pt>
                <c:pt idx="27427">
                  <c:v>-10.870999999999995</c:v>
                </c:pt>
                <c:pt idx="27428">
                  <c:v>-10.868999999999993</c:v>
                </c:pt>
                <c:pt idx="27429">
                  <c:v>-10.866999999999997</c:v>
                </c:pt>
                <c:pt idx="27430">
                  <c:v>-10.864999999999995</c:v>
                </c:pt>
                <c:pt idx="27431">
                  <c:v>-10.862999999999992</c:v>
                </c:pt>
                <c:pt idx="27432">
                  <c:v>-10.860999999999997</c:v>
                </c:pt>
                <c:pt idx="27433">
                  <c:v>-10.858999999999995</c:v>
                </c:pt>
                <c:pt idx="27434">
                  <c:v>-10.856999999999992</c:v>
                </c:pt>
                <c:pt idx="27435">
                  <c:v>-10.854999999999997</c:v>
                </c:pt>
                <c:pt idx="27436">
                  <c:v>-10.852999999999994</c:v>
                </c:pt>
                <c:pt idx="27437">
                  <c:v>-10.850999999999992</c:v>
                </c:pt>
                <c:pt idx="27438">
                  <c:v>-10.848999999999997</c:v>
                </c:pt>
                <c:pt idx="27439">
                  <c:v>-10.846999999999994</c:v>
                </c:pt>
                <c:pt idx="27440">
                  <c:v>-10.844999999999992</c:v>
                </c:pt>
                <c:pt idx="27441">
                  <c:v>-10.842999999999996</c:v>
                </c:pt>
                <c:pt idx="27442">
                  <c:v>-10.840999999999994</c:v>
                </c:pt>
                <c:pt idx="27443">
                  <c:v>-10.838999999999992</c:v>
                </c:pt>
                <c:pt idx="27444">
                  <c:v>-10.836999999999996</c:v>
                </c:pt>
                <c:pt idx="27445">
                  <c:v>-10.834999999999994</c:v>
                </c:pt>
                <c:pt idx="27446">
                  <c:v>-10.832999999999991</c:v>
                </c:pt>
                <c:pt idx="27447">
                  <c:v>-10.830999999999996</c:v>
                </c:pt>
                <c:pt idx="27448">
                  <c:v>-10.828999999999994</c:v>
                </c:pt>
                <c:pt idx="27449">
                  <c:v>-10.826999999999991</c:v>
                </c:pt>
                <c:pt idx="27450">
                  <c:v>-10.824999999999996</c:v>
                </c:pt>
                <c:pt idx="27451">
                  <c:v>-10.822999999999993</c:v>
                </c:pt>
                <c:pt idx="27452">
                  <c:v>-10.820999999999991</c:v>
                </c:pt>
                <c:pt idx="27453">
                  <c:v>-10.818999999999996</c:v>
                </c:pt>
                <c:pt idx="27454">
                  <c:v>-10.816999999999993</c:v>
                </c:pt>
                <c:pt idx="27455">
                  <c:v>-10.814999999999998</c:v>
                </c:pt>
                <c:pt idx="27456">
                  <c:v>-10.812999999999995</c:v>
                </c:pt>
                <c:pt idx="27457">
                  <c:v>-10.810999999999993</c:v>
                </c:pt>
                <c:pt idx="27458">
                  <c:v>-10.808999999999997</c:v>
                </c:pt>
                <c:pt idx="27459">
                  <c:v>-10.806999999999995</c:v>
                </c:pt>
                <c:pt idx="27460">
                  <c:v>-10.804999999999993</c:v>
                </c:pt>
                <c:pt idx="27461">
                  <c:v>-10.802999999999997</c:v>
                </c:pt>
                <c:pt idx="27462">
                  <c:v>-10.800999999999995</c:v>
                </c:pt>
                <c:pt idx="27463">
                  <c:v>-10.798999999999992</c:v>
                </c:pt>
                <c:pt idx="27464">
                  <c:v>-10.796999999999997</c:v>
                </c:pt>
                <c:pt idx="27465">
                  <c:v>-10.794999999999995</c:v>
                </c:pt>
                <c:pt idx="27466">
                  <c:v>-10.792999999999992</c:v>
                </c:pt>
                <c:pt idx="27467">
                  <c:v>-10.790999999999997</c:v>
                </c:pt>
                <c:pt idx="27468">
                  <c:v>-10.788999999999994</c:v>
                </c:pt>
                <c:pt idx="27469">
                  <c:v>-10.786999999999992</c:v>
                </c:pt>
                <c:pt idx="27470">
                  <c:v>-10.784999999999997</c:v>
                </c:pt>
                <c:pt idx="27471">
                  <c:v>-10.782999999999994</c:v>
                </c:pt>
                <c:pt idx="27472">
                  <c:v>-10.780999999999992</c:v>
                </c:pt>
                <c:pt idx="27473">
                  <c:v>-10.778999999999996</c:v>
                </c:pt>
                <c:pt idx="27474">
                  <c:v>-10.776999999999994</c:v>
                </c:pt>
                <c:pt idx="27475">
                  <c:v>-10.774999999999991</c:v>
                </c:pt>
                <c:pt idx="27476">
                  <c:v>-10.772999999999996</c:v>
                </c:pt>
                <c:pt idx="27477">
                  <c:v>-10.770999999999994</c:v>
                </c:pt>
                <c:pt idx="27478">
                  <c:v>-10.768999999999991</c:v>
                </c:pt>
                <c:pt idx="27479">
                  <c:v>-10.766999999999996</c:v>
                </c:pt>
                <c:pt idx="27480">
                  <c:v>-10.764999999999993</c:v>
                </c:pt>
                <c:pt idx="27481">
                  <c:v>-10.762999999999991</c:v>
                </c:pt>
                <c:pt idx="27482">
                  <c:v>-10.760999999999996</c:v>
                </c:pt>
                <c:pt idx="27483">
                  <c:v>-10.758999999999993</c:v>
                </c:pt>
                <c:pt idx="27484">
                  <c:v>-10.756999999999991</c:v>
                </c:pt>
                <c:pt idx="27485">
                  <c:v>-10.754999999999995</c:v>
                </c:pt>
                <c:pt idx="27486">
                  <c:v>-10.752999999999993</c:v>
                </c:pt>
                <c:pt idx="27487">
                  <c:v>-10.750999999999998</c:v>
                </c:pt>
                <c:pt idx="27488">
                  <c:v>-10.748999999999995</c:v>
                </c:pt>
                <c:pt idx="27489">
                  <c:v>-10.746999999999993</c:v>
                </c:pt>
                <c:pt idx="27490">
                  <c:v>-10.744999999999997</c:v>
                </c:pt>
                <c:pt idx="27491">
                  <c:v>-10.742999999999995</c:v>
                </c:pt>
                <c:pt idx="27492">
                  <c:v>-10.740999999999993</c:v>
                </c:pt>
                <c:pt idx="27493">
                  <c:v>-10.738999999999997</c:v>
                </c:pt>
                <c:pt idx="27494">
                  <c:v>-10.736999999999995</c:v>
                </c:pt>
                <c:pt idx="27495">
                  <c:v>-10.734999999999992</c:v>
                </c:pt>
                <c:pt idx="27496">
                  <c:v>-10.732999999999997</c:v>
                </c:pt>
                <c:pt idx="27497">
                  <c:v>-10.730999999999995</c:v>
                </c:pt>
                <c:pt idx="27498">
                  <c:v>-10.728999999999992</c:v>
                </c:pt>
                <c:pt idx="27499">
                  <c:v>-10.726999999999997</c:v>
                </c:pt>
                <c:pt idx="27500">
                  <c:v>-10.724999999999994</c:v>
                </c:pt>
                <c:pt idx="27501">
                  <c:v>-10.722999999999992</c:v>
                </c:pt>
                <c:pt idx="27502">
                  <c:v>-10.720999999999997</c:v>
                </c:pt>
                <c:pt idx="27503">
                  <c:v>-10.718999999999994</c:v>
                </c:pt>
                <c:pt idx="27504">
                  <c:v>-10.716999999999992</c:v>
                </c:pt>
                <c:pt idx="27505">
                  <c:v>-10.714999999999996</c:v>
                </c:pt>
                <c:pt idx="27506">
                  <c:v>-10.712999999999994</c:v>
                </c:pt>
                <c:pt idx="27507">
                  <c:v>-10.710999999999991</c:v>
                </c:pt>
                <c:pt idx="27508">
                  <c:v>-10.708999999999996</c:v>
                </c:pt>
                <c:pt idx="27509">
                  <c:v>-10.706999999999994</c:v>
                </c:pt>
                <c:pt idx="27510">
                  <c:v>-10.704999999999991</c:v>
                </c:pt>
                <c:pt idx="27511">
                  <c:v>-10.702999999999996</c:v>
                </c:pt>
                <c:pt idx="27512">
                  <c:v>-10.700999999999993</c:v>
                </c:pt>
                <c:pt idx="27513">
                  <c:v>-10.698999999999991</c:v>
                </c:pt>
                <c:pt idx="27514">
                  <c:v>-10.696999999999996</c:v>
                </c:pt>
                <c:pt idx="27515">
                  <c:v>-10.694999999999993</c:v>
                </c:pt>
                <c:pt idx="27516">
                  <c:v>-10.692999999999998</c:v>
                </c:pt>
                <c:pt idx="27517">
                  <c:v>-10.690999999999995</c:v>
                </c:pt>
                <c:pt idx="27518">
                  <c:v>-10.688999999999993</c:v>
                </c:pt>
                <c:pt idx="27519">
                  <c:v>-10.686999999999998</c:v>
                </c:pt>
                <c:pt idx="27520">
                  <c:v>-10.684999999999995</c:v>
                </c:pt>
                <c:pt idx="27521">
                  <c:v>-10.682999999999993</c:v>
                </c:pt>
                <c:pt idx="27522">
                  <c:v>-10.680999999999997</c:v>
                </c:pt>
                <c:pt idx="27523">
                  <c:v>-10.678999999999995</c:v>
                </c:pt>
                <c:pt idx="27524">
                  <c:v>-10.676999999999992</c:v>
                </c:pt>
                <c:pt idx="27525">
                  <c:v>-10.674999999999997</c:v>
                </c:pt>
                <c:pt idx="27526">
                  <c:v>-10.672999999999995</c:v>
                </c:pt>
                <c:pt idx="27527">
                  <c:v>-10.670999999999992</c:v>
                </c:pt>
                <c:pt idx="27528">
                  <c:v>-10.668999999999997</c:v>
                </c:pt>
                <c:pt idx="27529">
                  <c:v>-10.666999999999994</c:v>
                </c:pt>
                <c:pt idx="27530">
                  <c:v>-10.664999999999992</c:v>
                </c:pt>
                <c:pt idx="27531">
                  <c:v>-10.662999999999997</c:v>
                </c:pt>
                <c:pt idx="27532">
                  <c:v>-10.660999999999994</c:v>
                </c:pt>
                <c:pt idx="27533">
                  <c:v>-10.658999999999992</c:v>
                </c:pt>
                <c:pt idx="27534">
                  <c:v>-10.656999999999996</c:v>
                </c:pt>
                <c:pt idx="27535">
                  <c:v>-10.654999999999994</c:v>
                </c:pt>
                <c:pt idx="27536">
                  <c:v>-10.652999999999992</c:v>
                </c:pt>
                <c:pt idx="27537">
                  <c:v>-10.650999999999996</c:v>
                </c:pt>
                <c:pt idx="27538">
                  <c:v>-10.648999999999994</c:v>
                </c:pt>
                <c:pt idx="27539">
                  <c:v>-10.646999999999991</c:v>
                </c:pt>
                <c:pt idx="27540">
                  <c:v>-10.644999999999996</c:v>
                </c:pt>
                <c:pt idx="27541">
                  <c:v>-10.642999999999994</c:v>
                </c:pt>
                <c:pt idx="27542">
                  <c:v>-10.640999999999991</c:v>
                </c:pt>
                <c:pt idx="27543">
                  <c:v>-10.638999999999996</c:v>
                </c:pt>
                <c:pt idx="27544">
                  <c:v>-10.636999999999993</c:v>
                </c:pt>
                <c:pt idx="27545">
                  <c:v>-10.634999999999991</c:v>
                </c:pt>
                <c:pt idx="27546">
                  <c:v>-10.632999999999996</c:v>
                </c:pt>
                <c:pt idx="27547">
                  <c:v>-10.630999999999993</c:v>
                </c:pt>
                <c:pt idx="27548">
                  <c:v>-10.628999999999998</c:v>
                </c:pt>
                <c:pt idx="27549">
                  <c:v>-10.626999999999995</c:v>
                </c:pt>
                <c:pt idx="27550">
                  <c:v>-10.624999999999993</c:v>
                </c:pt>
                <c:pt idx="27551">
                  <c:v>-10.622999999999998</c:v>
                </c:pt>
                <c:pt idx="27552">
                  <c:v>-10.620999999999995</c:v>
                </c:pt>
                <c:pt idx="27553">
                  <c:v>-10.618999999999993</c:v>
                </c:pt>
                <c:pt idx="27554">
                  <c:v>-10.616999999999997</c:v>
                </c:pt>
                <c:pt idx="27555">
                  <c:v>-10.614999999999995</c:v>
                </c:pt>
                <c:pt idx="27556">
                  <c:v>-10.612999999999992</c:v>
                </c:pt>
                <c:pt idx="27557">
                  <c:v>-10.610999999999997</c:v>
                </c:pt>
                <c:pt idx="27558">
                  <c:v>-10.608999999999995</c:v>
                </c:pt>
                <c:pt idx="27559">
                  <c:v>-10.606999999999992</c:v>
                </c:pt>
                <c:pt idx="27560">
                  <c:v>-10.604999999999997</c:v>
                </c:pt>
                <c:pt idx="27561">
                  <c:v>-10.602999999999994</c:v>
                </c:pt>
                <c:pt idx="27562">
                  <c:v>-10.600999999999992</c:v>
                </c:pt>
                <c:pt idx="27563">
                  <c:v>-10.598999999999997</c:v>
                </c:pt>
                <c:pt idx="27564">
                  <c:v>-10.596999999999994</c:v>
                </c:pt>
                <c:pt idx="27565">
                  <c:v>-10.594999999999992</c:v>
                </c:pt>
                <c:pt idx="27566">
                  <c:v>-10.592999999999996</c:v>
                </c:pt>
                <c:pt idx="27567">
                  <c:v>-10.590999999999994</c:v>
                </c:pt>
                <c:pt idx="27568">
                  <c:v>-10.588999999999992</c:v>
                </c:pt>
                <c:pt idx="27569">
                  <c:v>-10.586999999999996</c:v>
                </c:pt>
                <c:pt idx="27570">
                  <c:v>-10.584999999999994</c:v>
                </c:pt>
                <c:pt idx="27571">
                  <c:v>-10.582999999999991</c:v>
                </c:pt>
                <c:pt idx="27572">
                  <c:v>-10.580999999999996</c:v>
                </c:pt>
                <c:pt idx="27573">
                  <c:v>-10.578999999999994</c:v>
                </c:pt>
                <c:pt idx="27574">
                  <c:v>-10.576999999999991</c:v>
                </c:pt>
                <c:pt idx="27575">
                  <c:v>-10.574999999999996</c:v>
                </c:pt>
                <c:pt idx="27576">
                  <c:v>-10.572999999999993</c:v>
                </c:pt>
                <c:pt idx="27577">
                  <c:v>-10.570999999999991</c:v>
                </c:pt>
                <c:pt idx="27578">
                  <c:v>-10.568999999999996</c:v>
                </c:pt>
                <c:pt idx="27579">
                  <c:v>-10.566999999999993</c:v>
                </c:pt>
                <c:pt idx="27580">
                  <c:v>-10.564999999999998</c:v>
                </c:pt>
                <c:pt idx="27581">
                  <c:v>-10.562999999999995</c:v>
                </c:pt>
                <c:pt idx="27582">
                  <c:v>-10.560999999999993</c:v>
                </c:pt>
                <c:pt idx="27583">
                  <c:v>-10.558999999999997</c:v>
                </c:pt>
                <c:pt idx="27584">
                  <c:v>-10.556999999999995</c:v>
                </c:pt>
                <c:pt idx="27585">
                  <c:v>-10.554999999999993</c:v>
                </c:pt>
                <c:pt idx="27586">
                  <c:v>-10.552999999999997</c:v>
                </c:pt>
                <c:pt idx="27587">
                  <c:v>-10.550999999999995</c:v>
                </c:pt>
                <c:pt idx="27588">
                  <c:v>-10.548999999999992</c:v>
                </c:pt>
                <c:pt idx="27589">
                  <c:v>-10.546999999999997</c:v>
                </c:pt>
                <c:pt idx="27590">
                  <c:v>-10.544999999999995</c:v>
                </c:pt>
                <c:pt idx="27591">
                  <c:v>-10.542999999999992</c:v>
                </c:pt>
                <c:pt idx="27592">
                  <c:v>-10.540999999999997</c:v>
                </c:pt>
                <c:pt idx="27593">
                  <c:v>-10.538999999999994</c:v>
                </c:pt>
                <c:pt idx="27594">
                  <c:v>-10.536999999999992</c:v>
                </c:pt>
                <c:pt idx="27595">
                  <c:v>-10.534999999999997</c:v>
                </c:pt>
                <c:pt idx="27596">
                  <c:v>-10.532999999999994</c:v>
                </c:pt>
                <c:pt idx="27597">
                  <c:v>-10.530999999999992</c:v>
                </c:pt>
                <c:pt idx="27598">
                  <c:v>-10.528999999999996</c:v>
                </c:pt>
                <c:pt idx="27599">
                  <c:v>-10.526999999999994</c:v>
                </c:pt>
                <c:pt idx="27600">
                  <c:v>-10.524999999999991</c:v>
                </c:pt>
                <c:pt idx="27601">
                  <c:v>-10.522999999999996</c:v>
                </c:pt>
                <c:pt idx="27602">
                  <c:v>-10.520999999999994</c:v>
                </c:pt>
                <c:pt idx="27603">
                  <c:v>-10.518999999999991</c:v>
                </c:pt>
                <c:pt idx="27604">
                  <c:v>-10.516999999999996</c:v>
                </c:pt>
                <c:pt idx="27605">
                  <c:v>-10.514999999999993</c:v>
                </c:pt>
                <c:pt idx="27606">
                  <c:v>-10.512999999999991</c:v>
                </c:pt>
                <c:pt idx="27607">
                  <c:v>-10.510999999999996</c:v>
                </c:pt>
                <c:pt idx="27608">
                  <c:v>-10.508999999999993</c:v>
                </c:pt>
                <c:pt idx="27609">
                  <c:v>-10.506999999999991</c:v>
                </c:pt>
                <c:pt idx="27610">
                  <c:v>-10.504999999999995</c:v>
                </c:pt>
                <c:pt idx="27611">
                  <c:v>-10.502999999999993</c:v>
                </c:pt>
                <c:pt idx="27612">
                  <c:v>-10.500999999999998</c:v>
                </c:pt>
                <c:pt idx="27613">
                  <c:v>-10.498999999999995</c:v>
                </c:pt>
                <c:pt idx="27614">
                  <c:v>-10.496999999999993</c:v>
                </c:pt>
                <c:pt idx="27615">
                  <c:v>-10.494999999999997</c:v>
                </c:pt>
                <c:pt idx="27616">
                  <c:v>-10.492999999999995</c:v>
                </c:pt>
                <c:pt idx="27617">
                  <c:v>-10.490999999999993</c:v>
                </c:pt>
                <c:pt idx="27618">
                  <c:v>-10.488999999999997</c:v>
                </c:pt>
                <c:pt idx="27619">
                  <c:v>-10.486999999999995</c:v>
                </c:pt>
                <c:pt idx="27620">
                  <c:v>-10.484999999999992</c:v>
                </c:pt>
                <c:pt idx="27621">
                  <c:v>-10.482999999999997</c:v>
                </c:pt>
                <c:pt idx="27622">
                  <c:v>-10.480999999999995</c:v>
                </c:pt>
                <c:pt idx="27623">
                  <c:v>-10.478999999999992</c:v>
                </c:pt>
                <c:pt idx="27624">
                  <c:v>-10.476999999999997</c:v>
                </c:pt>
                <c:pt idx="27625">
                  <c:v>-10.474999999999994</c:v>
                </c:pt>
                <c:pt idx="27626">
                  <c:v>-10.472999999999992</c:v>
                </c:pt>
                <c:pt idx="27627">
                  <c:v>-10.470999999999997</c:v>
                </c:pt>
                <c:pt idx="27628">
                  <c:v>-10.468999999999994</c:v>
                </c:pt>
                <c:pt idx="27629">
                  <c:v>-10.466999999999992</c:v>
                </c:pt>
                <c:pt idx="27630">
                  <c:v>-10.464999999999996</c:v>
                </c:pt>
                <c:pt idx="27631">
                  <c:v>-10.462999999999994</c:v>
                </c:pt>
                <c:pt idx="27632">
                  <c:v>-10.460999999999991</c:v>
                </c:pt>
                <c:pt idx="27633">
                  <c:v>-10.458999999999996</c:v>
                </c:pt>
                <c:pt idx="27634">
                  <c:v>-10.456999999999994</c:v>
                </c:pt>
                <c:pt idx="27635">
                  <c:v>-10.454999999999991</c:v>
                </c:pt>
                <c:pt idx="27636">
                  <c:v>-10.452999999999996</c:v>
                </c:pt>
                <c:pt idx="27637">
                  <c:v>-10.450999999999993</c:v>
                </c:pt>
                <c:pt idx="27638">
                  <c:v>-10.448999999999991</c:v>
                </c:pt>
                <c:pt idx="27639">
                  <c:v>-10.446999999999996</c:v>
                </c:pt>
                <c:pt idx="27640">
                  <c:v>-10.444999999999993</c:v>
                </c:pt>
                <c:pt idx="27641">
                  <c:v>-10.442999999999998</c:v>
                </c:pt>
                <c:pt idx="27642">
                  <c:v>-10.440999999999995</c:v>
                </c:pt>
                <c:pt idx="27643">
                  <c:v>-10.438999999999993</c:v>
                </c:pt>
                <c:pt idx="27644">
                  <c:v>-10.436999999999998</c:v>
                </c:pt>
                <c:pt idx="27645">
                  <c:v>-10.434999999999995</c:v>
                </c:pt>
                <c:pt idx="27646">
                  <c:v>-10.432999999999993</c:v>
                </c:pt>
                <c:pt idx="27647">
                  <c:v>-10.430999999999997</c:v>
                </c:pt>
                <c:pt idx="27648">
                  <c:v>-10.428999999999995</c:v>
                </c:pt>
                <c:pt idx="27649">
                  <c:v>-10.426999999999992</c:v>
                </c:pt>
                <c:pt idx="27650">
                  <c:v>-10.424999999999997</c:v>
                </c:pt>
                <c:pt idx="27651">
                  <c:v>-10.422999999999995</c:v>
                </c:pt>
                <c:pt idx="27652">
                  <c:v>-10.420999999999992</c:v>
                </c:pt>
                <c:pt idx="27653">
                  <c:v>-10.418999999999997</c:v>
                </c:pt>
                <c:pt idx="27654">
                  <c:v>-10.416999999999994</c:v>
                </c:pt>
                <c:pt idx="27655">
                  <c:v>-10.414999999999992</c:v>
                </c:pt>
                <c:pt idx="27656">
                  <c:v>-10.412999999999997</c:v>
                </c:pt>
                <c:pt idx="27657">
                  <c:v>-10.410999999999994</c:v>
                </c:pt>
                <c:pt idx="27658">
                  <c:v>-10.408999999999992</c:v>
                </c:pt>
                <c:pt idx="27659">
                  <c:v>-10.406999999999996</c:v>
                </c:pt>
                <c:pt idx="27660">
                  <c:v>-10.404999999999994</c:v>
                </c:pt>
                <c:pt idx="27661">
                  <c:v>-10.402999999999992</c:v>
                </c:pt>
                <c:pt idx="27662">
                  <c:v>-10.400999999999996</c:v>
                </c:pt>
                <c:pt idx="27663">
                  <c:v>-10.398999999999994</c:v>
                </c:pt>
                <c:pt idx="27664">
                  <c:v>-10.396999999999991</c:v>
                </c:pt>
                <c:pt idx="27665">
                  <c:v>-10.394999999999996</c:v>
                </c:pt>
                <c:pt idx="27666">
                  <c:v>-10.392999999999994</c:v>
                </c:pt>
                <c:pt idx="27667">
                  <c:v>-10.390999999999991</c:v>
                </c:pt>
                <c:pt idx="27668">
                  <c:v>-10.388999999999996</c:v>
                </c:pt>
                <c:pt idx="27669">
                  <c:v>-10.386999999999993</c:v>
                </c:pt>
                <c:pt idx="27670">
                  <c:v>-10.384999999999991</c:v>
                </c:pt>
                <c:pt idx="27671">
                  <c:v>-10.382999999999996</c:v>
                </c:pt>
                <c:pt idx="27672">
                  <c:v>-10.380999999999993</c:v>
                </c:pt>
                <c:pt idx="27673">
                  <c:v>-10.378999999999998</c:v>
                </c:pt>
                <c:pt idx="27674">
                  <c:v>-10.376999999999995</c:v>
                </c:pt>
                <c:pt idx="27675">
                  <c:v>-10.374999999999993</c:v>
                </c:pt>
                <c:pt idx="27676">
                  <c:v>-10.372999999999998</c:v>
                </c:pt>
                <c:pt idx="27677">
                  <c:v>-10.370999999999995</c:v>
                </c:pt>
                <c:pt idx="27678">
                  <c:v>-10.368999999999993</c:v>
                </c:pt>
                <c:pt idx="27679">
                  <c:v>-10.366999999999997</c:v>
                </c:pt>
                <c:pt idx="27680">
                  <c:v>-10.364999999999995</c:v>
                </c:pt>
                <c:pt idx="27681">
                  <c:v>-10.362999999999992</c:v>
                </c:pt>
                <c:pt idx="27682">
                  <c:v>-10.360999999999997</c:v>
                </c:pt>
                <c:pt idx="27683">
                  <c:v>-10.358999999999995</c:v>
                </c:pt>
                <c:pt idx="27684">
                  <c:v>-10.356999999999992</c:v>
                </c:pt>
                <c:pt idx="27685">
                  <c:v>-10.354999999999997</c:v>
                </c:pt>
                <c:pt idx="27686">
                  <c:v>-10.352999999999994</c:v>
                </c:pt>
                <c:pt idx="27687">
                  <c:v>-10.350999999999992</c:v>
                </c:pt>
                <c:pt idx="27688">
                  <c:v>-10.348999999999997</c:v>
                </c:pt>
                <c:pt idx="27689">
                  <c:v>-10.346999999999994</c:v>
                </c:pt>
                <c:pt idx="27690">
                  <c:v>-10.344999999999992</c:v>
                </c:pt>
                <c:pt idx="27691">
                  <c:v>-10.342999999999996</c:v>
                </c:pt>
                <c:pt idx="27692">
                  <c:v>-10.340999999999994</c:v>
                </c:pt>
                <c:pt idx="27693">
                  <c:v>-10.338999999999992</c:v>
                </c:pt>
                <c:pt idx="27694">
                  <c:v>-10.336999999999996</c:v>
                </c:pt>
                <c:pt idx="27695">
                  <c:v>-10.334999999999994</c:v>
                </c:pt>
                <c:pt idx="27696">
                  <c:v>-10.332999999999991</c:v>
                </c:pt>
                <c:pt idx="27697">
                  <c:v>-10.330999999999996</c:v>
                </c:pt>
                <c:pt idx="27698">
                  <c:v>-10.328999999999994</c:v>
                </c:pt>
                <c:pt idx="27699">
                  <c:v>-10.326999999999991</c:v>
                </c:pt>
                <c:pt idx="27700">
                  <c:v>-10.324999999999996</c:v>
                </c:pt>
                <c:pt idx="27701">
                  <c:v>-10.322999999999993</c:v>
                </c:pt>
                <c:pt idx="27702">
                  <c:v>-10.320999999999991</c:v>
                </c:pt>
                <c:pt idx="27703">
                  <c:v>-10.318999999999996</c:v>
                </c:pt>
                <c:pt idx="27704">
                  <c:v>-10.316999999999993</c:v>
                </c:pt>
                <c:pt idx="27705">
                  <c:v>-10.314999999999998</c:v>
                </c:pt>
                <c:pt idx="27706">
                  <c:v>-10.312999999999995</c:v>
                </c:pt>
                <c:pt idx="27707">
                  <c:v>-10.310999999999993</c:v>
                </c:pt>
                <c:pt idx="27708">
                  <c:v>-10.308999999999997</c:v>
                </c:pt>
                <c:pt idx="27709">
                  <c:v>-10.306999999999995</c:v>
                </c:pt>
                <c:pt idx="27710">
                  <c:v>-10.304999999999993</c:v>
                </c:pt>
                <c:pt idx="27711">
                  <c:v>-10.302999999999997</c:v>
                </c:pt>
                <c:pt idx="27712">
                  <c:v>-10.300999999999995</c:v>
                </c:pt>
                <c:pt idx="27713">
                  <c:v>-10.298999999999992</c:v>
                </c:pt>
                <c:pt idx="27714">
                  <c:v>-10.296999999999997</c:v>
                </c:pt>
                <c:pt idx="27715">
                  <c:v>-10.294999999999995</c:v>
                </c:pt>
                <c:pt idx="27716">
                  <c:v>-10.292999999999992</c:v>
                </c:pt>
                <c:pt idx="27717">
                  <c:v>-10.290999999999997</c:v>
                </c:pt>
                <c:pt idx="27718">
                  <c:v>-10.288999999999994</c:v>
                </c:pt>
                <c:pt idx="27719">
                  <c:v>-10.286999999999992</c:v>
                </c:pt>
                <c:pt idx="27720">
                  <c:v>-10.284999999999997</c:v>
                </c:pt>
                <c:pt idx="27721">
                  <c:v>-10.282999999999994</c:v>
                </c:pt>
                <c:pt idx="27722">
                  <c:v>-10.280999999999992</c:v>
                </c:pt>
                <c:pt idx="27723">
                  <c:v>-10.278999999999996</c:v>
                </c:pt>
                <c:pt idx="27724">
                  <c:v>-10.276999999999994</c:v>
                </c:pt>
                <c:pt idx="27725">
                  <c:v>-10.274999999999991</c:v>
                </c:pt>
                <c:pt idx="27726">
                  <c:v>-10.272999999999996</c:v>
                </c:pt>
                <c:pt idx="27727">
                  <c:v>-10.270999999999994</c:v>
                </c:pt>
                <c:pt idx="27728">
                  <c:v>-10.268999999999991</c:v>
                </c:pt>
                <c:pt idx="27729">
                  <c:v>-10.266999999999996</c:v>
                </c:pt>
                <c:pt idx="27730">
                  <c:v>-10.264999999999993</c:v>
                </c:pt>
                <c:pt idx="27731">
                  <c:v>-10.262999999999991</c:v>
                </c:pt>
                <c:pt idx="27732">
                  <c:v>-10.260999999999996</c:v>
                </c:pt>
                <c:pt idx="27733">
                  <c:v>-10.258999999999993</c:v>
                </c:pt>
                <c:pt idx="27734">
                  <c:v>-10.256999999999991</c:v>
                </c:pt>
                <c:pt idx="27735">
                  <c:v>-10.254999999999995</c:v>
                </c:pt>
                <c:pt idx="27736">
                  <c:v>-10.252999999999993</c:v>
                </c:pt>
                <c:pt idx="27737">
                  <c:v>-10.250999999999998</c:v>
                </c:pt>
                <c:pt idx="27738">
                  <c:v>-10.248999999999995</c:v>
                </c:pt>
                <c:pt idx="27739">
                  <c:v>-10.246999999999993</c:v>
                </c:pt>
                <c:pt idx="27740">
                  <c:v>-10.244999999999997</c:v>
                </c:pt>
                <c:pt idx="27741">
                  <c:v>-10.242999999999995</c:v>
                </c:pt>
                <c:pt idx="27742">
                  <c:v>-10.240999999999993</c:v>
                </c:pt>
                <c:pt idx="27743">
                  <c:v>-10.238999999999997</c:v>
                </c:pt>
                <c:pt idx="27744">
                  <c:v>-10.236999999999995</c:v>
                </c:pt>
                <c:pt idx="27745">
                  <c:v>-10.234999999999992</c:v>
                </c:pt>
                <c:pt idx="27746">
                  <c:v>-10.232999999999997</c:v>
                </c:pt>
                <c:pt idx="27747">
                  <c:v>-10.230999999999995</c:v>
                </c:pt>
                <c:pt idx="27748">
                  <c:v>-10.228999999999992</c:v>
                </c:pt>
                <c:pt idx="27749">
                  <c:v>-10.226999999999997</c:v>
                </c:pt>
                <c:pt idx="27750">
                  <c:v>-10.224999999999994</c:v>
                </c:pt>
                <c:pt idx="27751">
                  <c:v>-10.222999999999992</c:v>
                </c:pt>
                <c:pt idx="27752">
                  <c:v>-10.220999999999997</c:v>
                </c:pt>
                <c:pt idx="27753">
                  <c:v>-10.218999999999994</c:v>
                </c:pt>
                <c:pt idx="27754">
                  <c:v>-10.216999999999992</c:v>
                </c:pt>
                <c:pt idx="27755">
                  <c:v>-10.214999999999996</c:v>
                </c:pt>
                <c:pt idx="27756">
                  <c:v>-10.212999999999994</c:v>
                </c:pt>
                <c:pt idx="27757">
                  <c:v>-10.210999999999991</c:v>
                </c:pt>
                <c:pt idx="27758">
                  <c:v>-10.208999999999996</c:v>
                </c:pt>
                <c:pt idx="27759">
                  <c:v>-10.206999999999994</c:v>
                </c:pt>
                <c:pt idx="27760">
                  <c:v>-10.204999999999991</c:v>
                </c:pt>
                <c:pt idx="27761">
                  <c:v>-10.202999999999996</c:v>
                </c:pt>
                <c:pt idx="27762">
                  <c:v>-10.200999999999993</c:v>
                </c:pt>
                <c:pt idx="27763">
                  <c:v>-10.198999999999991</c:v>
                </c:pt>
                <c:pt idx="27764">
                  <c:v>-10.196999999999996</c:v>
                </c:pt>
                <c:pt idx="27765">
                  <c:v>-10.194999999999993</c:v>
                </c:pt>
                <c:pt idx="27766">
                  <c:v>-10.192999999999998</c:v>
                </c:pt>
                <c:pt idx="27767">
                  <c:v>-10.190999999999995</c:v>
                </c:pt>
                <c:pt idx="27768">
                  <c:v>-10.188999999999993</c:v>
                </c:pt>
                <c:pt idx="27769">
                  <c:v>-10.186999999999998</c:v>
                </c:pt>
                <c:pt idx="27770">
                  <c:v>-10.184999999999995</c:v>
                </c:pt>
                <c:pt idx="27771">
                  <c:v>-10.182999999999993</c:v>
                </c:pt>
                <c:pt idx="27772">
                  <c:v>-10.180999999999997</c:v>
                </c:pt>
                <c:pt idx="27773">
                  <c:v>-10.178999999999995</c:v>
                </c:pt>
                <c:pt idx="27774">
                  <c:v>-10.176999999999992</c:v>
                </c:pt>
                <c:pt idx="27775">
                  <c:v>-10.174999999999997</c:v>
                </c:pt>
                <c:pt idx="27776">
                  <c:v>-10.172999999999995</c:v>
                </c:pt>
                <c:pt idx="27777">
                  <c:v>-10.170999999999992</c:v>
                </c:pt>
                <c:pt idx="27778">
                  <c:v>-10.168999999999997</c:v>
                </c:pt>
                <c:pt idx="27779">
                  <c:v>-10.166999999999994</c:v>
                </c:pt>
                <c:pt idx="27780">
                  <c:v>-10.164999999999992</c:v>
                </c:pt>
                <c:pt idx="27781">
                  <c:v>-10.162999999999997</c:v>
                </c:pt>
                <c:pt idx="27782">
                  <c:v>-10.160999999999994</c:v>
                </c:pt>
                <c:pt idx="27783">
                  <c:v>-10.158999999999992</c:v>
                </c:pt>
                <c:pt idx="27784">
                  <c:v>-10.156999999999996</c:v>
                </c:pt>
                <c:pt idx="27785">
                  <c:v>-10.154999999999994</c:v>
                </c:pt>
                <c:pt idx="27786">
                  <c:v>-10.152999999999992</c:v>
                </c:pt>
                <c:pt idx="27787">
                  <c:v>-10.150999999999996</c:v>
                </c:pt>
                <c:pt idx="27788">
                  <c:v>-10.148999999999994</c:v>
                </c:pt>
                <c:pt idx="27789">
                  <c:v>-10.146999999999991</c:v>
                </c:pt>
                <c:pt idx="27790">
                  <c:v>-10.144999999999996</c:v>
                </c:pt>
                <c:pt idx="27791">
                  <c:v>-10.142999999999994</c:v>
                </c:pt>
                <c:pt idx="27792">
                  <c:v>-10.140999999999991</c:v>
                </c:pt>
                <c:pt idx="27793">
                  <c:v>-10.138999999999996</c:v>
                </c:pt>
                <c:pt idx="27794">
                  <c:v>-10.136999999999993</c:v>
                </c:pt>
                <c:pt idx="27795">
                  <c:v>-10.134999999999991</c:v>
                </c:pt>
                <c:pt idx="27796">
                  <c:v>-10.132999999999996</c:v>
                </c:pt>
                <c:pt idx="27797">
                  <c:v>-10.130999999999993</c:v>
                </c:pt>
                <c:pt idx="27798">
                  <c:v>-10.128999999999998</c:v>
                </c:pt>
                <c:pt idx="27799">
                  <c:v>-10.126999999999995</c:v>
                </c:pt>
                <c:pt idx="27800">
                  <c:v>-10.124999999999993</c:v>
                </c:pt>
                <c:pt idx="27801">
                  <c:v>-10.122999999999998</c:v>
                </c:pt>
                <c:pt idx="27802">
                  <c:v>-10.120999999999995</c:v>
                </c:pt>
                <c:pt idx="27803">
                  <c:v>-10.118999999999993</c:v>
                </c:pt>
                <c:pt idx="27804">
                  <c:v>-10.116999999999997</c:v>
                </c:pt>
                <c:pt idx="27805">
                  <c:v>-10.114999999999995</c:v>
                </c:pt>
                <c:pt idx="27806">
                  <c:v>-10.112999999999992</c:v>
                </c:pt>
                <c:pt idx="27807">
                  <c:v>-10.110999999999997</c:v>
                </c:pt>
                <c:pt idx="27808">
                  <c:v>-10.108999999999995</c:v>
                </c:pt>
                <c:pt idx="27809">
                  <c:v>-10.106999999999992</c:v>
                </c:pt>
                <c:pt idx="27810">
                  <c:v>-10.104999999999997</c:v>
                </c:pt>
                <c:pt idx="27811">
                  <c:v>-10.102999999999994</c:v>
                </c:pt>
                <c:pt idx="27812">
                  <c:v>-10.100999999999992</c:v>
                </c:pt>
                <c:pt idx="27813">
                  <c:v>-10.098999999999997</c:v>
                </c:pt>
                <c:pt idx="27814">
                  <c:v>-10.096999999999994</c:v>
                </c:pt>
                <c:pt idx="27815">
                  <c:v>-10.094999999999992</c:v>
                </c:pt>
                <c:pt idx="27816">
                  <c:v>-10.092999999999996</c:v>
                </c:pt>
                <c:pt idx="27817">
                  <c:v>-10.090999999999994</c:v>
                </c:pt>
                <c:pt idx="27818">
                  <c:v>-10.088999999999992</c:v>
                </c:pt>
                <c:pt idx="27819">
                  <c:v>-10.086999999999996</c:v>
                </c:pt>
                <c:pt idx="27820">
                  <c:v>-10.084999999999994</c:v>
                </c:pt>
                <c:pt idx="27821">
                  <c:v>-10.082999999999991</c:v>
                </c:pt>
                <c:pt idx="27822">
                  <c:v>-10.080999999999996</c:v>
                </c:pt>
                <c:pt idx="27823">
                  <c:v>-10.078999999999994</c:v>
                </c:pt>
                <c:pt idx="27824">
                  <c:v>-10.076999999999991</c:v>
                </c:pt>
                <c:pt idx="27825">
                  <c:v>-10.074999999999996</c:v>
                </c:pt>
                <c:pt idx="27826">
                  <c:v>-10.072999999999993</c:v>
                </c:pt>
                <c:pt idx="27827">
                  <c:v>-10.070999999999991</c:v>
                </c:pt>
                <c:pt idx="27828">
                  <c:v>-10.068999999999996</c:v>
                </c:pt>
                <c:pt idx="27829">
                  <c:v>-10.066999999999993</c:v>
                </c:pt>
                <c:pt idx="27830">
                  <c:v>-10.064999999999998</c:v>
                </c:pt>
                <c:pt idx="27831">
                  <c:v>-10.062999999999995</c:v>
                </c:pt>
                <c:pt idx="27832">
                  <c:v>-10.060999999999993</c:v>
                </c:pt>
                <c:pt idx="27833">
                  <c:v>-10.058999999999997</c:v>
                </c:pt>
                <c:pt idx="27834">
                  <c:v>-10.056999999999995</c:v>
                </c:pt>
                <c:pt idx="27835">
                  <c:v>-10.054999999999993</c:v>
                </c:pt>
                <c:pt idx="27836">
                  <c:v>-10.052999999999997</c:v>
                </c:pt>
                <c:pt idx="27837">
                  <c:v>-10.050999999999995</c:v>
                </c:pt>
                <c:pt idx="27838">
                  <c:v>-10.048999999999992</c:v>
                </c:pt>
                <c:pt idx="27839">
                  <c:v>-10.046999999999997</c:v>
                </c:pt>
                <c:pt idx="27840">
                  <c:v>-10.044999999999995</c:v>
                </c:pt>
                <c:pt idx="27841">
                  <c:v>-10.042999999999992</c:v>
                </c:pt>
                <c:pt idx="27842">
                  <c:v>-10.040999999999997</c:v>
                </c:pt>
                <c:pt idx="27843">
                  <c:v>-10.038999999999994</c:v>
                </c:pt>
                <c:pt idx="27844">
                  <c:v>-10.036999999999992</c:v>
                </c:pt>
                <c:pt idx="27845">
                  <c:v>-10.034999999999997</c:v>
                </c:pt>
                <c:pt idx="27846">
                  <c:v>-10.032999999999994</c:v>
                </c:pt>
                <c:pt idx="27847">
                  <c:v>-10.030999999999992</c:v>
                </c:pt>
                <c:pt idx="27848">
                  <c:v>-10.028999999999996</c:v>
                </c:pt>
                <c:pt idx="27849">
                  <c:v>-10.026999999999994</c:v>
                </c:pt>
                <c:pt idx="27850">
                  <c:v>-10.024999999999991</c:v>
                </c:pt>
                <c:pt idx="27851">
                  <c:v>-10.022999999999996</c:v>
                </c:pt>
                <c:pt idx="27852">
                  <c:v>-10.020999999999994</c:v>
                </c:pt>
                <c:pt idx="27853">
                  <c:v>-10.018999999999991</c:v>
                </c:pt>
                <c:pt idx="27854">
                  <c:v>-10.016999999999996</c:v>
                </c:pt>
                <c:pt idx="27855">
                  <c:v>-10.014999999999993</c:v>
                </c:pt>
                <c:pt idx="27856">
                  <c:v>-10.012999999999991</c:v>
                </c:pt>
                <c:pt idx="27857">
                  <c:v>-10.010999999999996</c:v>
                </c:pt>
                <c:pt idx="27858">
                  <c:v>-10.008999999999993</c:v>
                </c:pt>
                <c:pt idx="27859">
                  <c:v>-10.006999999999991</c:v>
                </c:pt>
                <c:pt idx="27860">
                  <c:v>-10.004999999999995</c:v>
                </c:pt>
                <c:pt idx="27861">
                  <c:v>-10.002999999999993</c:v>
                </c:pt>
                <c:pt idx="27862">
                  <c:v>-10.000999999999998</c:v>
                </c:pt>
                <c:pt idx="27863">
                  <c:v>-9.9989999999999952</c:v>
                </c:pt>
                <c:pt idx="27864">
                  <c:v>-9.9969999999999928</c:v>
                </c:pt>
                <c:pt idx="27865">
                  <c:v>-9.9949999999999974</c:v>
                </c:pt>
                <c:pt idx="27866">
                  <c:v>-9.992999999999995</c:v>
                </c:pt>
                <c:pt idx="27867">
                  <c:v>-9.9909999999999926</c:v>
                </c:pt>
                <c:pt idx="27868">
                  <c:v>-9.9889999999999972</c:v>
                </c:pt>
                <c:pt idx="27869">
                  <c:v>-9.9869999999999948</c:v>
                </c:pt>
                <c:pt idx="27870">
                  <c:v>-9.9849999999999923</c:v>
                </c:pt>
                <c:pt idx="27871">
                  <c:v>-9.982999999999997</c:v>
                </c:pt>
                <c:pt idx="27872">
                  <c:v>-9.9809999999999945</c:v>
                </c:pt>
                <c:pt idx="27873">
                  <c:v>-9.9789999999999921</c:v>
                </c:pt>
                <c:pt idx="27874">
                  <c:v>-9.9769999999999968</c:v>
                </c:pt>
                <c:pt idx="27875">
                  <c:v>-9.9749999999999943</c:v>
                </c:pt>
                <c:pt idx="27876">
                  <c:v>-9.9729999999999919</c:v>
                </c:pt>
                <c:pt idx="27877">
                  <c:v>-9.9709999999999965</c:v>
                </c:pt>
                <c:pt idx="27878">
                  <c:v>-9.9689999999999941</c:v>
                </c:pt>
                <c:pt idx="27879">
                  <c:v>-9.9669999999999916</c:v>
                </c:pt>
                <c:pt idx="27880">
                  <c:v>-9.9649999999999963</c:v>
                </c:pt>
                <c:pt idx="27881">
                  <c:v>-9.9629999999999939</c:v>
                </c:pt>
                <c:pt idx="27882">
                  <c:v>-9.9609999999999914</c:v>
                </c:pt>
                <c:pt idx="27883">
                  <c:v>-9.9589999999999961</c:v>
                </c:pt>
                <c:pt idx="27884">
                  <c:v>-9.9569999999999936</c:v>
                </c:pt>
                <c:pt idx="27885">
                  <c:v>-9.9549999999999912</c:v>
                </c:pt>
                <c:pt idx="27886">
                  <c:v>-9.9529999999999959</c:v>
                </c:pt>
                <c:pt idx="27887">
                  <c:v>-9.9509999999999934</c:v>
                </c:pt>
                <c:pt idx="27888">
                  <c:v>-9.948999999999991</c:v>
                </c:pt>
                <c:pt idx="27889">
                  <c:v>-9.9469999999999956</c:v>
                </c:pt>
                <c:pt idx="27890">
                  <c:v>-9.9449999999999932</c:v>
                </c:pt>
                <c:pt idx="27891">
                  <c:v>-9.9429999999999978</c:v>
                </c:pt>
                <c:pt idx="27892">
                  <c:v>-9.9409999999999954</c:v>
                </c:pt>
                <c:pt idx="27893">
                  <c:v>-9.938999999999993</c:v>
                </c:pt>
                <c:pt idx="27894">
                  <c:v>-9.9369999999999976</c:v>
                </c:pt>
                <c:pt idx="27895">
                  <c:v>-9.9349999999999952</c:v>
                </c:pt>
                <c:pt idx="27896">
                  <c:v>-9.9329999999999927</c:v>
                </c:pt>
                <c:pt idx="27897">
                  <c:v>-9.9309999999999974</c:v>
                </c:pt>
                <c:pt idx="27898">
                  <c:v>-9.9289999999999949</c:v>
                </c:pt>
                <c:pt idx="27899">
                  <c:v>-9.9269999999999925</c:v>
                </c:pt>
                <c:pt idx="27900">
                  <c:v>-9.9249999999999972</c:v>
                </c:pt>
                <c:pt idx="27901">
                  <c:v>-9.9229999999999947</c:v>
                </c:pt>
                <c:pt idx="27902">
                  <c:v>-9.9209999999999923</c:v>
                </c:pt>
                <c:pt idx="27903">
                  <c:v>-9.9189999999999969</c:v>
                </c:pt>
                <c:pt idx="27904">
                  <c:v>-9.9169999999999945</c:v>
                </c:pt>
                <c:pt idx="27905">
                  <c:v>-9.914999999999992</c:v>
                </c:pt>
                <c:pt idx="27906">
                  <c:v>-9.9129999999999967</c:v>
                </c:pt>
                <c:pt idx="27907">
                  <c:v>-9.9109999999999943</c:v>
                </c:pt>
                <c:pt idx="27908">
                  <c:v>-9.9089999999999918</c:v>
                </c:pt>
                <c:pt idx="27909">
                  <c:v>-9.9069999999999965</c:v>
                </c:pt>
                <c:pt idx="27910">
                  <c:v>-9.904999999999994</c:v>
                </c:pt>
                <c:pt idx="27911">
                  <c:v>-9.9029999999999916</c:v>
                </c:pt>
                <c:pt idx="27912">
                  <c:v>-9.9009999999999962</c:v>
                </c:pt>
                <c:pt idx="27913">
                  <c:v>-9.8989999999999938</c:v>
                </c:pt>
                <c:pt idx="27914">
                  <c:v>-9.8969999999999914</c:v>
                </c:pt>
                <c:pt idx="27915">
                  <c:v>-9.894999999999996</c:v>
                </c:pt>
                <c:pt idx="27916">
                  <c:v>-9.8929999999999936</c:v>
                </c:pt>
                <c:pt idx="27917">
                  <c:v>-9.8909999999999911</c:v>
                </c:pt>
                <c:pt idx="27918">
                  <c:v>-9.8889999999999958</c:v>
                </c:pt>
                <c:pt idx="27919">
                  <c:v>-9.8869999999999933</c:v>
                </c:pt>
                <c:pt idx="27920">
                  <c:v>-9.8849999999999909</c:v>
                </c:pt>
                <c:pt idx="27921">
                  <c:v>-9.8829999999999956</c:v>
                </c:pt>
                <c:pt idx="27922">
                  <c:v>-9.8809999999999931</c:v>
                </c:pt>
                <c:pt idx="27923">
                  <c:v>-9.8789999999999978</c:v>
                </c:pt>
                <c:pt idx="27924">
                  <c:v>-9.8769999999999953</c:v>
                </c:pt>
                <c:pt idx="27925">
                  <c:v>-9.8749999999999929</c:v>
                </c:pt>
                <c:pt idx="27926">
                  <c:v>-9.8729999999999976</c:v>
                </c:pt>
                <c:pt idx="27927">
                  <c:v>-9.8709999999999951</c:v>
                </c:pt>
                <c:pt idx="27928">
                  <c:v>-9.8689999999999927</c:v>
                </c:pt>
                <c:pt idx="27929">
                  <c:v>-9.8669999999999973</c:v>
                </c:pt>
                <c:pt idx="27930">
                  <c:v>-9.8649999999999949</c:v>
                </c:pt>
                <c:pt idx="27931">
                  <c:v>-9.8629999999999924</c:v>
                </c:pt>
                <c:pt idx="27932">
                  <c:v>-9.8609999999999971</c:v>
                </c:pt>
                <c:pt idx="27933">
                  <c:v>-9.8589999999999947</c:v>
                </c:pt>
                <c:pt idx="27934">
                  <c:v>-9.8569999999999922</c:v>
                </c:pt>
                <c:pt idx="27935">
                  <c:v>-9.8549999999999969</c:v>
                </c:pt>
                <c:pt idx="27936">
                  <c:v>-9.8529999999999944</c:v>
                </c:pt>
                <c:pt idx="27937">
                  <c:v>-9.850999999999992</c:v>
                </c:pt>
                <c:pt idx="27938">
                  <c:v>-9.8489999999999966</c:v>
                </c:pt>
                <c:pt idx="27939">
                  <c:v>-9.8469999999999942</c:v>
                </c:pt>
                <c:pt idx="27940">
                  <c:v>-9.8449999999999918</c:v>
                </c:pt>
                <c:pt idx="27941">
                  <c:v>-9.8429999999999964</c:v>
                </c:pt>
                <c:pt idx="27942">
                  <c:v>-9.840999999999994</c:v>
                </c:pt>
                <c:pt idx="27943">
                  <c:v>-9.8389999999999915</c:v>
                </c:pt>
                <c:pt idx="27944">
                  <c:v>-9.8369999999999962</c:v>
                </c:pt>
                <c:pt idx="27945">
                  <c:v>-9.8349999999999937</c:v>
                </c:pt>
                <c:pt idx="27946">
                  <c:v>-9.8329999999999913</c:v>
                </c:pt>
                <c:pt idx="27947">
                  <c:v>-9.830999999999996</c:v>
                </c:pt>
                <c:pt idx="27948">
                  <c:v>-9.8289999999999935</c:v>
                </c:pt>
                <c:pt idx="27949">
                  <c:v>-9.8269999999999911</c:v>
                </c:pt>
                <c:pt idx="27950">
                  <c:v>-9.8249999999999957</c:v>
                </c:pt>
                <c:pt idx="27951">
                  <c:v>-9.8229999999999933</c:v>
                </c:pt>
                <c:pt idx="27952">
                  <c:v>-9.8209999999999908</c:v>
                </c:pt>
                <c:pt idx="27953">
                  <c:v>-9.8189999999999955</c:v>
                </c:pt>
                <c:pt idx="27954">
                  <c:v>-9.8169999999999931</c:v>
                </c:pt>
                <c:pt idx="27955">
                  <c:v>-9.8149999999999977</c:v>
                </c:pt>
                <c:pt idx="27956">
                  <c:v>-9.8129999999999953</c:v>
                </c:pt>
                <c:pt idx="27957">
                  <c:v>-9.8109999999999928</c:v>
                </c:pt>
                <c:pt idx="27958">
                  <c:v>-9.8089999999999975</c:v>
                </c:pt>
                <c:pt idx="27959">
                  <c:v>-9.8069999999999951</c:v>
                </c:pt>
                <c:pt idx="27960">
                  <c:v>-9.8049999999999926</c:v>
                </c:pt>
                <c:pt idx="27961">
                  <c:v>-9.8029999999999973</c:v>
                </c:pt>
                <c:pt idx="27962">
                  <c:v>-9.8009999999999948</c:v>
                </c:pt>
                <c:pt idx="27963">
                  <c:v>-9.7989999999999924</c:v>
                </c:pt>
                <c:pt idx="27964">
                  <c:v>-9.796999999999997</c:v>
                </c:pt>
                <c:pt idx="27965">
                  <c:v>-9.7949999999999946</c:v>
                </c:pt>
                <c:pt idx="27966">
                  <c:v>-9.7929999999999922</c:v>
                </c:pt>
                <c:pt idx="27967">
                  <c:v>-9.7909999999999968</c:v>
                </c:pt>
                <c:pt idx="27968">
                  <c:v>-9.7889999999999944</c:v>
                </c:pt>
                <c:pt idx="27969">
                  <c:v>-9.7869999999999919</c:v>
                </c:pt>
                <c:pt idx="27970">
                  <c:v>-9.7849999999999966</c:v>
                </c:pt>
                <c:pt idx="27971">
                  <c:v>-9.7829999999999941</c:v>
                </c:pt>
                <c:pt idx="27972">
                  <c:v>-9.7809999999999917</c:v>
                </c:pt>
                <c:pt idx="27973">
                  <c:v>-9.7789999999999964</c:v>
                </c:pt>
                <c:pt idx="27974">
                  <c:v>-9.7769999999999939</c:v>
                </c:pt>
                <c:pt idx="27975">
                  <c:v>-9.7749999999999915</c:v>
                </c:pt>
                <c:pt idx="27976">
                  <c:v>-9.7729999999999961</c:v>
                </c:pt>
                <c:pt idx="27977">
                  <c:v>-9.7709999999999937</c:v>
                </c:pt>
                <c:pt idx="27978">
                  <c:v>-9.7689999999999912</c:v>
                </c:pt>
                <c:pt idx="27979">
                  <c:v>-9.7669999999999959</c:v>
                </c:pt>
                <c:pt idx="27980">
                  <c:v>-9.7649999999999935</c:v>
                </c:pt>
                <c:pt idx="27981">
                  <c:v>-9.762999999999991</c:v>
                </c:pt>
                <c:pt idx="27982">
                  <c:v>-9.7609999999999957</c:v>
                </c:pt>
                <c:pt idx="27983">
                  <c:v>-9.7589999999999932</c:v>
                </c:pt>
                <c:pt idx="27984">
                  <c:v>-9.7569999999999908</c:v>
                </c:pt>
                <c:pt idx="27985">
                  <c:v>-9.7549999999999955</c:v>
                </c:pt>
                <c:pt idx="27986">
                  <c:v>-9.752999999999993</c:v>
                </c:pt>
                <c:pt idx="27987">
                  <c:v>-9.7509999999999977</c:v>
                </c:pt>
                <c:pt idx="27988">
                  <c:v>-9.7489999999999952</c:v>
                </c:pt>
                <c:pt idx="27989">
                  <c:v>-9.7469999999999928</c:v>
                </c:pt>
                <c:pt idx="27990">
                  <c:v>-9.7449999999999974</c:v>
                </c:pt>
                <c:pt idx="27991">
                  <c:v>-9.742999999999995</c:v>
                </c:pt>
                <c:pt idx="27992">
                  <c:v>-9.7409999999999926</c:v>
                </c:pt>
                <c:pt idx="27993">
                  <c:v>-9.7389999999999972</c:v>
                </c:pt>
                <c:pt idx="27994">
                  <c:v>-9.7369999999999948</c:v>
                </c:pt>
                <c:pt idx="27995">
                  <c:v>-9.7349999999999923</c:v>
                </c:pt>
                <c:pt idx="27996">
                  <c:v>-9.732999999999997</c:v>
                </c:pt>
                <c:pt idx="27997">
                  <c:v>-9.7309999999999945</c:v>
                </c:pt>
                <c:pt idx="27998">
                  <c:v>-9.7289999999999921</c:v>
                </c:pt>
                <c:pt idx="27999">
                  <c:v>-9.7269999999999968</c:v>
                </c:pt>
                <c:pt idx="28000">
                  <c:v>-9.7249999999999943</c:v>
                </c:pt>
                <c:pt idx="28001">
                  <c:v>-9.7229999999999919</c:v>
                </c:pt>
                <c:pt idx="28002">
                  <c:v>-9.7209999999999965</c:v>
                </c:pt>
                <c:pt idx="28003">
                  <c:v>-9.7189999999999941</c:v>
                </c:pt>
                <c:pt idx="28004">
                  <c:v>-9.7169999999999916</c:v>
                </c:pt>
                <c:pt idx="28005">
                  <c:v>-9.7149999999999963</c:v>
                </c:pt>
                <c:pt idx="28006">
                  <c:v>-9.7129999999999939</c:v>
                </c:pt>
                <c:pt idx="28007">
                  <c:v>-9.7109999999999914</c:v>
                </c:pt>
                <c:pt idx="28008">
                  <c:v>-9.7089999999999961</c:v>
                </c:pt>
                <c:pt idx="28009">
                  <c:v>-9.7069999999999936</c:v>
                </c:pt>
                <c:pt idx="28010">
                  <c:v>-9.7049999999999912</c:v>
                </c:pt>
                <c:pt idx="28011">
                  <c:v>-9.7029999999999959</c:v>
                </c:pt>
                <c:pt idx="28012">
                  <c:v>-9.7009999999999934</c:v>
                </c:pt>
                <c:pt idx="28013">
                  <c:v>-9.698999999999991</c:v>
                </c:pt>
                <c:pt idx="28014">
                  <c:v>-9.6969999999999956</c:v>
                </c:pt>
                <c:pt idx="28015">
                  <c:v>-9.6949999999999932</c:v>
                </c:pt>
                <c:pt idx="28016">
                  <c:v>-9.6929999999999978</c:v>
                </c:pt>
                <c:pt idx="28017">
                  <c:v>-9.6909999999999954</c:v>
                </c:pt>
                <c:pt idx="28018">
                  <c:v>-9.688999999999993</c:v>
                </c:pt>
                <c:pt idx="28019">
                  <c:v>-9.6869999999999976</c:v>
                </c:pt>
                <c:pt idx="28020">
                  <c:v>-9.6849999999999952</c:v>
                </c:pt>
                <c:pt idx="28021">
                  <c:v>-9.6829999999999927</c:v>
                </c:pt>
                <c:pt idx="28022">
                  <c:v>-9.6809999999999974</c:v>
                </c:pt>
                <c:pt idx="28023">
                  <c:v>-9.6789999999999949</c:v>
                </c:pt>
                <c:pt idx="28024">
                  <c:v>-9.6769999999999925</c:v>
                </c:pt>
                <c:pt idx="28025">
                  <c:v>-9.6749999999999972</c:v>
                </c:pt>
                <c:pt idx="28026">
                  <c:v>-9.6729999999999947</c:v>
                </c:pt>
                <c:pt idx="28027">
                  <c:v>-9.6709999999999923</c:v>
                </c:pt>
                <c:pt idx="28028">
                  <c:v>-9.6689999999999969</c:v>
                </c:pt>
                <c:pt idx="28029">
                  <c:v>-9.6669999999999945</c:v>
                </c:pt>
                <c:pt idx="28030">
                  <c:v>-9.664999999999992</c:v>
                </c:pt>
                <c:pt idx="28031">
                  <c:v>-9.6629999999999967</c:v>
                </c:pt>
                <c:pt idx="28032">
                  <c:v>-9.6609999999999943</c:v>
                </c:pt>
                <c:pt idx="28033">
                  <c:v>-9.6589999999999918</c:v>
                </c:pt>
                <c:pt idx="28034">
                  <c:v>-9.6569999999999965</c:v>
                </c:pt>
                <c:pt idx="28035">
                  <c:v>-9.654999999999994</c:v>
                </c:pt>
                <c:pt idx="28036">
                  <c:v>-9.6529999999999916</c:v>
                </c:pt>
                <c:pt idx="28037">
                  <c:v>-9.6509999999999962</c:v>
                </c:pt>
                <c:pt idx="28038">
                  <c:v>-9.6489999999999938</c:v>
                </c:pt>
                <c:pt idx="28039">
                  <c:v>-9.6469999999999914</c:v>
                </c:pt>
                <c:pt idx="28040">
                  <c:v>-9.644999999999996</c:v>
                </c:pt>
                <c:pt idx="28041">
                  <c:v>-9.6429999999999936</c:v>
                </c:pt>
                <c:pt idx="28042">
                  <c:v>-9.6409999999999911</c:v>
                </c:pt>
                <c:pt idx="28043">
                  <c:v>-9.6389999999999958</c:v>
                </c:pt>
                <c:pt idx="28044">
                  <c:v>-9.6369999999999933</c:v>
                </c:pt>
                <c:pt idx="28045">
                  <c:v>-9.6349999999999909</c:v>
                </c:pt>
                <c:pt idx="28046">
                  <c:v>-9.6329999999999956</c:v>
                </c:pt>
                <c:pt idx="28047">
                  <c:v>-9.6309999999999931</c:v>
                </c:pt>
                <c:pt idx="28048">
                  <c:v>-9.6289999999999978</c:v>
                </c:pt>
                <c:pt idx="28049">
                  <c:v>-9.6269999999999953</c:v>
                </c:pt>
                <c:pt idx="28050">
                  <c:v>-9.6249999999999929</c:v>
                </c:pt>
                <c:pt idx="28051">
                  <c:v>-9.6229999999999976</c:v>
                </c:pt>
                <c:pt idx="28052">
                  <c:v>-9.6209999999999951</c:v>
                </c:pt>
                <c:pt idx="28053">
                  <c:v>-9.6189999999999927</c:v>
                </c:pt>
                <c:pt idx="28054">
                  <c:v>-9.6169999999999973</c:v>
                </c:pt>
                <c:pt idx="28055">
                  <c:v>-9.6149999999999949</c:v>
                </c:pt>
                <c:pt idx="28056">
                  <c:v>-9.6129999999999924</c:v>
                </c:pt>
                <c:pt idx="28057">
                  <c:v>-9.6109999999999971</c:v>
                </c:pt>
                <c:pt idx="28058">
                  <c:v>-9.6089999999999947</c:v>
                </c:pt>
                <c:pt idx="28059">
                  <c:v>-9.6069999999999922</c:v>
                </c:pt>
                <c:pt idx="28060">
                  <c:v>-9.6049999999999969</c:v>
                </c:pt>
                <c:pt idx="28061">
                  <c:v>-9.6029999999999944</c:v>
                </c:pt>
                <c:pt idx="28062">
                  <c:v>-9.600999999999992</c:v>
                </c:pt>
                <c:pt idx="28063">
                  <c:v>-9.5989999999999966</c:v>
                </c:pt>
                <c:pt idx="28064">
                  <c:v>-9.5969999999999942</c:v>
                </c:pt>
                <c:pt idx="28065">
                  <c:v>-9.5949999999999918</c:v>
                </c:pt>
                <c:pt idx="28066">
                  <c:v>-9.5929999999999964</c:v>
                </c:pt>
                <c:pt idx="28067">
                  <c:v>-9.590999999999994</c:v>
                </c:pt>
                <c:pt idx="28068">
                  <c:v>-9.5889999999999915</c:v>
                </c:pt>
                <c:pt idx="28069">
                  <c:v>-9.5869999999999962</c:v>
                </c:pt>
                <c:pt idx="28070">
                  <c:v>-9.5849999999999937</c:v>
                </c:pt>
                <c:pt idx="28071">
                  <c:v>-9.5829999999999913</c:v>
                </c:pt>
                <c:pt idx="28072">
                  <c:v>-9.580999999999996</c:v>
                </c:pt>
                <c:pt idx="28073">
                  <c:v>-9.5789999999999935</c:v>
                </c:pt>
                <c:pt idx="28074">
                  <c:v>-9.5769999999999911</c:v>
                </c:pt>
                <c:pt idx="28075">
                  <c:v>-9.5749999999999957</c:v>
                </c:pt>
                <c:pt idx="28076">
                  <c:v>-9.5729999999999933</c:v>
                </c:pt>
                <c:pt idx="28077">
                  <c:v>-9.5709999999999908</c:v>
                </c:pt>
                <c:pt idx="28078">
                  <c:v>-9.5689999999999955</c:v>
                </c:pt>
                <c:pt idx="28079">
                  <c:v>-9.5669999999999931</c:v>
                </c:pt>
                <c:pt idx="28080">
                  <c:v>-9.5649999999999977</c:v>
                </c:pt>
                <c:pt idx="28081">
                  <c:v>-9.5629999999999953</c:v>
                </c:pt>
                <c:pt idx="28082">
                  <c:v>-9.5609999999999928</c:v>
                </c:pt>
                <c:pt idx="28083">
                  <c:v>-9.5589999999999975</c:v>
                </c:pt>
                <c:pt idx="28084">
                  <c:v>-9.5569999999999951</c:v>
                </c:pt>
                <c:pt idx="28085">
                  <c:v>-9.5549999999999926</c:v>
                </c:pt>
                <c:pt idx="28086">
                  <c:v>-9.5529999999999973</c:v>
                </c:pt>
                <c:pt idx="28087">
                  <c:v>-9.5509999999999948</c:v>
                </c:pt>
                <c:pt idx="28088">
                  <c:v>-9.5489999999999924</c:v>
                </c:pt>
                <c:pt idx="28089">
                  <c:v>-9.546999999999997</c:v>
                </c:pt>
                <c:pt idx="28090">
                  <c:v>-9.5449999999999946</c:v>
                </c:pt>
                <c:pt idx="28091">
                  <c:v>-9.5429999999999922</c:v>
                </c:pt>
                <c:pt idx="28092">
                  <c:v>-9.5409999999999968</c:v>
                </c:pt>
                <c:pt idx="28093">
                  <c:v>-9.5389999999999944</c:v>
                </c:pt>
                <c:pt idx="28094">
                  <c:v>-9.5369999999999919</c:v>
                </c:pt>
                <c:pt idx="28095">
                  <c:v>-9.5349999999999966</c:v>
                </c:pt>
                <c:pt idx="28096">
                  <c:v>-9.5329999999999941</c:v>
                </c:pt>
                <c:pt idx="28097">
                  <c:v>-9.5309999999999917</c:v>
                </c:pt>
                <c:pt idx="28098">
                  <c:v>-9.5289999999999964</c:v>
                </c:pt>
                <c:pt idx="28099">
                  <c:v>-9.5269999999999939</c:v>
                </c:pt>
                <c:pt idx="28100">
                  <c:v>-9.5249999999999915</c:v>
                </c:pt>
                <c:pt idx="28101">
                  <c:v>-9.5229999999999961</c:v>
                </c:pt>
                <c:pt idx="28102">
                  <c:v>-9.5209999999999937</c:v>
                </c:pt>
                <c:pt idx="28103">
                  <c:v>-9.5189999999999912</c:v>
                </c:pt>
                <c:pt idx="28104">
                  <c:v>-9.5169999999999959</c:v>
                </c:pt>
                <c:pt idx="28105">
                  <c:v>-9.5149999999999935</c:v>
                </c:pt>
                <c:pt idx="28106">
                  <c:v>-9.512999999999991</c:v>
                </c:pt>
                <c:pt idx="28107">
                  <c:v>-9.5109999999999957</c:v>
                </c:pt>
                <c:pt idx="28108">
                  <c:v>-9.5089999999999932</c:v>
                </c:pt>
                <c:pt idx="28109">
                  <c:v>-9.5069999999999908</c:v>
                </c:pt>
                <c:pt idx="28110">
                  <c:v>-9.5049999999999955</c:v>
                </c:pt>
                <c:pt idx="28111">
                  <c:v>-9.502999999999993</c:v>
                </c:pt>
                <c:pt idx="28112">
                  <c:v>-9.5009999999999977</c:v>
                </c:pt>
                <c:pt idx="28113">
                  <c:v>-9.4989999999999952</c:v>
                </c:pt>
                <c:pt idx="28114">
                  <c:v>-9.4969999999999928</c:v>
                </c:pt>
                <c:pt idx="28115">
                  <c:v>-9.4949999999999974</c:v>
                </c:pt>
                <c:pt idx="28116">
                  <c:v>-9.492999999999995</c:v>
                </c:pt>
                <c:pt idx="28117">
                  <c:v>-9.4909999999999926</c:v>
                </c:pt>
                <c:pt idx="28118">
                  <c:v>-9.4889999999999972</c:v>
                </c:pt>
                <c:pt idx="28119">
                  <c:v>-9.4869999999999948</c:v>
                </c:pt>
                <c:pt idx="28120">
                  <c:v>-9.4849999999999923</c:v>
                </c:pt>
                <c:pt idx="28121">
                  <c:v>-9.482999999999997</c:v>
                </c:pt>
                <c:pt idx="28122">
                  <c:v>-9.4809999999999945</c:v>
                </c:pt>
                <c:pt idx="28123">
                  <c:v>-9.4789999999999921</c:v>
                </c:pt>
                <c:pt idx="28124">
                  <c:v>-9.4769999999999968</c:v>
                </c:pt>
                <c:pt idx="28125">
                  <c:v>-9.4749999999999943</c:v>
                </c:pt>
                <c:pt idx="28126">
                  <c:v>-9.4729999999999919</c:v>
                </c:pt>
                <c:pt idx="28127">
                  <c:v>-9.4709999999999965</c:v>
                </c:pt>
                <c:pt idx="28128">
                  <c:v>-9.4689999999999941</c:v>
                </c:pt>
                <c:pt idx="28129">
                  <c:v>-9.4669999999999916</c:v>
                </c:pt>
                <c:pt idx="28130">
                  <c:v>-9.4649999999999963</c:v>
                </c:pt>
                <c:pt idx="28131">
                  <c:v>-9.4629999999999939</c:v>
                </c:pt>
                <c:pt idx="28132">
                  <c:v>-9.4609999999999914</c:v>
                </c:pt>
                <c:pt idx="28133">
                  <c:v>-9.4589999999999961</c:v>
                </c:pt>
                <c:pt idx="28134">
                  <c:v>-9.4569999999999936</c:v>
                </c:pt>
                <c:pt idx="28135">
                  <c:v>-9.4549999999999912</c:v>
                </c:pt>
                <c:pt idx="28136">
                  <c:v>-9.4529999999999959</c:v>
                </c:pt>
                <c:pt idx="28137">
                  <c:v>-9.4509999999999934</c:v>
                </c:pt>
                <c:pt idx="28138">
                  <c:v>-9.448999999999991</c:v>
                </c:pt>
                <c:pt idx="28139">
                  <c:v>-9.4469999999999956</c:v>
                </c:pt>
                <c:pt idx="28140">
                  <c:v>-9.4449999999999932</c:v>
                </c:pt>
                <c:pt idx="28141">
                  <c:v>-9.4429999999999978</c:v>
                </c:pt>
                <c:pt idx="28142">
                  <c:v>-9.4409999999999954</c:v>
                </c:pt>
                <c:pt idx="28143">
                  <c:v>-9.438999999999993</c:v>
                </c:pt>
                <c:pt idx="28144">
                  <c:v>-9.4369999999999976</c:v>
                </c:pt>
                <c:pt idx="28145">
                  <c:v>-9.4349999999999952</c:v>
                </c:pt>
                <c:pt idx="28146">
                  <c:v>-9.4329999999999927</c:v>
                </c:pt>
                <c:pt idx="28147">
                  <c:v>-9.4309999999999974</c:v>
                </c:pt>
                <c:pt idx="28148">
                  <c:v>-9.4289999999999949</c:v>
                </c:pt>
                <c:pt idx="28149">
                  <c:v>-9.4269999999999925</c:v>
                </c:pt>
                <c:pt idx="28150">
                  <c:v>-9.4249999999999972</c:v>
                </c:pt>
                <c:pt idx="28151">
                  <c:v>-9.4229999999999947</c:v>
                </c:pt>
                <c:pt idx="28152">
                  <c:v>-9.4209999999999923</c:v>
                </c:pt>
                <c:pt idx="28153">
                  <c:v>-9.4189999999999969</c:v>
                </c:pt>
                <c:pt idx="28154">
                  <c:v>-9.4169999999999945</c:v>
                </c:pt>
                <c:pt idx="28155">
                  <c:v>-9.414999999999992</c:v>
                </c:pt>
                <c:pt idx="28156">
                  <c:v>-9.4129999999999967</c:v>
                </c:pt>
                <c:pt idx="28157">
                  <c:v>-9.4109999999999943</c:v>
                </c:pt>
                <c:pt idx="28158">
                  <c:v>-9.4089999999999918</c:v>
                </c:pt>
                <c:pt idx="28159">
                  <c:v>-9.4069999999999965</c:v>
                </c:pt>
                <c:pt idx="28160">
                  <c:v>-9.404999999999994</c:v>
                </c:pt>
                <c:pt idx="28161">
                  <c:v>-9.4029999999999916</c:v>
                </c:pt>
                <c:pt idx="28162">
                  <c:v>-9.4009999999999962</c:v>
                </c:pt>
                <c:pt idx="28163">
                  <c:v>-9.3989999999999938</c:v>
                </c:pt>
                <c:pt idx="28164">
                  <c:v>-9.3969999999999914</c:v>
                </c:pt>
                <c:pt idx="28165">
                  <c:v>-9.394999999999996</c:v>
                </c:pt>
                <c:pt idx="28166">
                  <c:v>-9.3929999999999936</c:v>
                </c:pt>
                <c:pt idx="28167">
                  <c:v>-9.3909999999999911</c:v>
                </c:pt>
                <c:pt idx="28168">
                  <c:v>-9.3889999999999958</c:v>
                </c:pt>
                <c:pt idx="28169">
                  <c:v>-9.3869999999999933</c:v>
                </c:pt>
                <c:pt idx="28170">
                  <c:v>-9.3849999999999909</c:v>
                </c:pt>
                <c:pt idx="28171">
                  <c:v>-9.3829999999999956</c:v>
                </c:pt>
                <c:pt idx="28172">
                  <c:v>-9.3809999999999931</c:v>
                </c:pt>
                <c:pt idx="28173">
                  <c:v>-9.3789999999999978</c:v>
                </c:pt>
                <c:pt idx="28174">
                  <c:v>-9.3769999999999953</c:v>
                </c:pt>
                <c:pt idx="28175">
                  <c:v>-9.3749999999999929</c:v>
                </c:pt>
                <c:pt idx="28176">
                  <c:v>-9.3729999999999976</c:v>
                </c:pt>
                <c:pt idx="28177">
                  <c:v>-9.3709999999999951</c:v>
                </c:pt>
                <c:pt idx="28178">
                  <c:v>-9.3689999999999927</c:v>
                </c:pt>
                <c:pt idx="28179">
                  <c:v>-9.3669999999999973</c:v>
                </c:pt>
                <c:pt idx="28180">
                  <c:v>-9.3649999999999949</c:v>
                </c:pt>
                <c:pt idx="28181">
                  <c:v>-9.3629999999999924</c:v>
                </c:pt>
                <c:pt idx="28182">
                  <c:v>-9.3609999999999971</c:v>
                </c:pt>
                <c:pt idx="28183">
                  <c:v>-9.3589999999999947</c:v>
                </c:pt>
                <c:pt idx="28184">
                  <c:v>-9.3569999999999922</c:v>
                </c:pt>
                <c:pt idx="28185">
                  <c:v>-9.3549999999999969</c:v>
                </c:pt>
                <c:pt idx="28186">
                  <c:v>-9.3529999999999944</c:v>
                </c:pt>
                <c:pt idx="28187">
                  <c:v>-9.350999999999992</c:v>
                </c:pt>
                <c:pt idx="28188">
                  <c:v>-9.3489999999999966</c:v>
                </c:pt>
                <c:pt idx="28189">
                  <c:v>-9.3469999999999942</c:v>
                </c:pt>
                <c:pt idx="28190">
                  <c:v>-9.3449999999999918</c:v>
                </c:pt>
                <c:pt idx="28191">
                  <c:v>-9.3429999999999964</c:v>
                </c:pt>
                <c:pt idx="28192">
                  <c:v>-9.340999999999994</c:v>
                </c:pt>
                <c:pt idx="28193">
                  <c:v>-9.3389999999999915</c:v>
                </c:pt>
                <c:pt idx="28194">
                  <c:v>-9.3369999999999962</c:v>
                </c:pt>
                <c:pt idx="28195">
                  <c:v>-9.3349999999999937</c:v>
                </c:pt>
                <c:pt idx="28196">
                  <c:v>-9.3329999999999913</c:v>
                </c:pt>
                <c:pt idx="28197">
                  <c:v>-9.330999999999996</c:v>
                </c:pt>
                <c:pt idx="28198">
                  <c:v>-9.3289999999999935</c:v>
                </c:pt>
                <c:pt idx="28199">
                  <c:v>-9.3269999999999911</c:v>
                </c:pt>
                <c:pt idx="28200">
                  <c:v>-9.3249999999999957</c:v>
                </c:pt>
                <c:pt idx="28201">
                  <c:v>-9.3229999999999933</c:v>
                </c:pt>
                <c:pt idx="28202">
                  <c:v>-9.3209999999999908</c:v>
                </c:pt>
                <c:pt idx="28203">
                  <c:v>-9.3189999999999955</c:v>
                </c:pt>
                <c:pt idx="28204">
                  <c:v>-9.3169999999999931</c:v>
                </c:pt>
                <c:pt idx="28205">
                  <c:v>-9.3149999999999977</c:v>
                </c:pt>
                <c:pt idx="28206">
                  <c:v>-9.3129999999999953</c:v>
                </c:pt>
                <c:pt idx="28207">
                  <c:v>-9.3109999999999928</c:v>
                </c:pt>
                <c:pt idx="28208">
                  <c:v>-9.3089999999999975</c:v>
                </c:pt>
                <c:pt idx="28209">
                  <c:v>-9.3069999999999951</c:v>
                </c:pt>
                <c:pt idx="28210">
                  <c:v>-9.3049999999999926</c:v>
                </c:pt>
                <c:pt idx="28211">
                  <c:v>-9.3029999999999973</c:v>
                </c:pt>
                <c:pt idx="28212">
                  <c:v>-9.3009999999999948</c:v>
                </c:pt>
                <c:pt idx="28213">
                  <c:v>-9.2989999999999924</c:v>
                </c:pt>
                <c:pt idx="28214">
                  <c:v>-9.296999999999997</c:v>
                </c:pt>
                <c:pt idx="28215">
                  <c:v>-9.2949999999999946</c:v>
                </c:pt>
                <c:pt idx="28216">
                  <c:v>-9.2929999999999922</c:v>
                </c:pt>
                <c:pt idx="28217">
                  <c:v>-9.2909999999999968</c:v>
                </c:pt>
                <c:pt idx="28218">
                  <c:v>-9.2889999999999944</c:v>
                </c:pt>
                <c:pt idx="28219">
                  <c:v>-9.2869999999999919</c:v>
                </c:pt>
                <c:pt idx="28220">
                  <c:v>-9.2849999999999966</c:v>
                </c:pt>
                <c:pt idx="28221">
                  <c:v>-9.2829999999999941</c:v>
                </c:pt>
                <c:pt idx="28222">
                  <c:v>-9.2809999999999917</c:v>
                </c:pt>
                <c:pt idx="28223">
                  <c:v>-9.2789999999999964</c:v>
                </c:pt>
                <c:pt idx="28224">
                  <c:v>-9.2769999999999939</c:v>
                </c:pt>
                <c:pt idx="28225">
                  <c:v>-9.2749999999999915</c:v>
                </c:pt>
                <c:pt idx="28226">
                  <c:v>-9.2729999999999961</c:v>
                </c:pt>
                <c:pt idx="28227">
                  <c:v>-9.2709999999999937</c:v>
                </c:pt>
                <c:pt idx="28228">
                  <c:v>-9.2689999999999912</c:v>
                </c:pt>
                <c:pt idx="28229">
                  <c:v>-9.2669999999999959</c:v>
                </c:pt>
                <c:pt idx="28230">
                  <c:v>-9.2649999999999935</c:v>
                </c:pt>
                <c:pt idx="28231">
                  <c:v>-9.262999999999991</c:v>
                </c:pt>
                <c:pt idx="28232">
                  <c:v>-9.2609999999999957</c:v>
                </c:pt>
                <c:pt idx="28233">
                  <c:v>-9.2589999999999932</c:v>
                </c:pt>
                <c:pt idx="28234">
                  <c:v>-9.2569999999999908</c:v>
                </c:pt>
                <c:pt idx="28235">
                  <c:v>-9.2549999999999955</c:v>
                </c:pt>
                <c:pt idx="28236">
                  <c:v>-9.252999999999993</c:v>
                </c:pt>
                <c:pt idx="28237">
                  <c:v>-9.2509999999999977</c:v>
                </c:pt>
                <c:pt idx="28238">
                  <c:v>-9.2489999999999952</c:v>
                </c:pt>
                <c:pt idx="28239">
                  <c:v>-9.2469999999999928</c:v>
                </c:pt>
                <c:pt idx="28240">
                  <c:v>-9.2449999999999974</c:v>
                </c:pt>
                <c:pt idx="28241">
                  <c:v>-9.242999999999995</c:v>
                </c:pt>
                <c:pt idx="28242">
                  <c:v>-9.2409999999999926</c:v>
                </c:pt>
                <c:pt idx="28243">
                  <c:v>-9.2389999999999972</c:v>
                </c:pt>
                <c:pt idx="28244">
                  <c:v>-9.2369999999999948</c:v>
                </c:pt>
                <c:pt idx="28245">
                  <c:v>-9.2349999999999923</c:v>
                </c:pt>
                <c:pt idx="28246">
                  <c:v>-9.232999999999997</c:v>
                </c:pt>
                <c:pt idx="28247">
                  <c:v>-9.2309999999999945</c:v>
                </c:pt>
                <c:pt idx="28248">
                  <c:v>-9.2289999999999921</c:v>
                </c:pt>
                <c:pt idx="28249">
                  <c:v>-9.2269999999999968</c:v>
                </c:pt>
                <c:pt idx="28250">
                  <c:v>-9.2249999999999943</c:v>
                </c:pt>
                <c:pt idx="28251">
                  <c:v>-9.2229999999999919</c:v>
                </c:pt>
                <c:pt idx="28252">
                  <c:v>-9.2209999999999965</c:v>
                </c:pt>
                <c:pt idx="28253">
                  <c:v>-9.2189999999999941</c:v>
                </c:pt>
                <c:pt idx="28254">
                  <c:v>-9.2169999999999916</c:v>
                </c:pt>
                <c:pt idx="28255">
                  <c:v>-9.2149999999999963</c:v>
                </c:pt>
                <c:pt idx="28256">
                  <c:v>-9.2129999999999939</c:v>
                </c:pt>
                <c:pt idx="28257">
                  <c:v>-9.2109999999999914</c:v>
                </c:pt>
                <c:pt idx="28258">
                  <c:v>-9.2089999999999961</c:v>
                </c:pt>
                <c:pt idx="28259">
                  <c:v>-9.2069999999999936</c:v>
                </c:pt>
                <c:pt idx="28260">
                  <c:v>-9.2049999999999912</c:v>
                </c:pt>
                <c:pt idx="28261">
                  <c:v>-9.2029999999999959</c:v>
                </c:pt>
                <c:pt idx="28262">
                  <c:v>-9.2009999999999934</c:v>
                </c:pt>
                <c:pt idx="28263">
                  <c:v>-9.198999999999991</c:v>
                </c:pt>
                <c:pt idx="28264">
                  <c:v>-9.1969999999999956</c:v>
                </c:pt>
                <c:pt idx="28265">
                  <c:v>-9.1949999999999932</c:v>
                </c:pt>
                <c:pt idx="28266">
                  <c:v>-9.1929999999999978</c:v>
                </c:pt>
                <c:pt idx="28267">
                  <c:v>-9.1909999999999954</c:v>
                </c:pt>
                <c:pt idx="28268">
                  <c:v>-9.188999999999993</c:v>
                </c:pt>
                <c:pt idx="28269">
                  <c:v>-9.1869999999999976</c:v>
                </c:pt>
                <c:pt idx="28270">
                  <c:v>-9.1849999999999952</c:v>
                </c:pt>
                <c:pt idx="28271">
                  <c:v>-9.1829999999999927</c:v>
                </c:pt>
                <c:pt idx="28272">
                  <c:v>-9.1809999999999974</c:v>
                </c:pt>
                <c:pt idx="28273">
                  <c:v>-9.1789999999999949</c:v>
                </c:pt>
                <c:pt idx="28274">
                  <c:v>-9.1769999999999925</c:v>
                </c:pt>
                <c:pt idx="28275">
                  <c:v>-9.1749999999999972</c:v>
                </c:pt>
                <c:pt idx="28276">
                  <c:v>-9.1729999999999947</c:v>
                </c:pt>
                <c:pt idx="28277">
                  <c:v>-9.1709999999999923</c:v>
                </c:pt>
                <c:pt idx="28278">
                  <c:v>-9.1689999999999969</c:v>
                </c:pt>
                <c:pt idx="28279">
                  <c:v>-9.1669999999999945</c:v>
                </c:pt>
                <c:pt idx="28280">
                  <c:v>-9.164999999999992</c:v>
                </c:pt>
                <c:pt idx="28281">
                  <c:v>-9.1629999999999967</c:v>
                </c:pt>
                <c:pt idx="28282">
                  <c:v>-9.1609999999999943</c:v>
                </c:pt>
                <c:pt idx="28283">
                  <c:v>-9.1589999999999918</c:v>
                </c:pt>
                <c:pt idx="28284">
                  <c:v>-9.1569999999999965</c:v>
                </c:pt>
                <c:pt idx="28285">
                  <c:v>-9.154999999999994</c:v>
                </c:pt>
                <c:pt idx="28286">
                  <c:v>-9.1529999999999916</c:v>
                </c:pt>
                <c:pt idx="28287">
                  <c:v>-9.1509999999999962</c:v>
                </c:pt>
                <c:pt idx="28288">
                  <c:v>-9.1489999999999938</c:v>
                </c:pt>
                <c:pt idx="28289">
                  <c:v>-9.1469999999999914</c:v>
                </c:pt>
                <c:pt idx="28290">
                  <c:v>-9.144999999999996</c:v>
                </c:pt>
                <c:pt idx="28291">
                  <c:v>-9.1429999999999936</c:v>
                </c:pt>
                <c:pt idx="28292">
                  <c:v>-9.1409999999999911</c:v>
                </c:pt>
                <c:pt idx="28293">
                  <c:v>-9.1389999999999958</c:v>
                </c:pt>
                <c:pt idx="28294">
                  <c:v>-9.1369999999999933</c:v>
                </c:pt>
                <c:pt idx="28295">
                  <c:v>-9.1349999999999909</c:v>
                </c:pt>
                <c:pt idx="28296">
                  <c:v>-9.1329999999999956</c:v>
                </c:pt>
                <c:pt idx="28297">
                  <c:v>-9.1309999999999931</c:v>
                </c:pt>
                <c:pt idx="28298">
                  <c:v>-9.1289999999999978</c:v>
                </c:pt>
                <c:pt idx="28299">
                  <c:v>-9.1269999999999953</c:v>
                </c:pt>
                <c:pt idx="28300">
                  <c:v>-9.1249999999999929</c:v>
                </c:pt>
                <c:pt idx="28301">
                  <c:v>-9.1229999999999976</c:v>
                </c:pt>
                <c:pt idx="28302">
                  <c:v>-9.1209999999999951</c:v>
                </c:pt>
                <c:pt idx="28303">
                  <c:v>-9.1189999999999927</c:v>
                </c:pt>
                <c:pt idx="28304">
                  <c:v>-9.1169999999999973</c:v>
                </c:pt>
                <c:pt idx="28305">
                  <c:v>-9.1149999999999949</c:v>
                </c:pt>
                <c:pt idx="28306">
                  <c:v>-9.1129999999999924</c:v>
                </c:pt>
                <c:pt idx="28307">
                  <c:v>-9.1109999999999971</c:v>
                </c:pt>
                <c:pt idx="28308">
                  <c:v>-9.1089999999999947</c:v>
                </c:pt>
                <c:pt idx="28309">
                  <c:v>-9.1069999999999922</c:v>
                </c:pt>
                <c:pt idx="28310">
                  <c:v>-9.1049999999999969</c:v>
                </c:pt>
                <c:pt idx="28311">
                  <c:v>-9.1029999999999944</c:v>
                </c:pt>
                <c:pt idx="28312">
                  <c:v>-9.100999999999992</c:v>
                </c:pt>
                <c:pt idx="28313">
                  <c:v>-9.0989999999999966</c:v>
                </c:pt>
                <c:pt idx="28314">
                  <c:v>-9.0969999999999942</c:v>
                </c:pt>
                <c:pt idx="28315">
                  <c:v>-9.0949999999999918</c:v>
                </c:pt>
                <c:pt idx="28316">
                  <c:v>-9.0929999999999964</c:v>
                </c:pt>
                <c:pt idx="28317">
                  <c:v>-9.090999999999994</c:v>
                </c:pt>
                <c:pt idx="28318">
                  <c:v>-9.0889999999999915</c:v>
                </c:pt>
                <c:pt idx="28319">
                  <c:v>-9.0869999999999962</c:v>
                </c:pt>
                <c:pt idx="28320">
                  <c:v>-9.0849999999999937</c:v>
                </c:pt>
                <c:pt idx="28321">
                  <c:v>-9.0829999999999913</c:v>
                </c:pt>
                <c:pt idx="28322">
                  <c:v>-9.080999999999996</c:v>
                </c:pt>
                <c:pt idx="28323">
                  <c:v>-9.0789999999999935</c:v>
                </c:pt>
                <c:pt idx="28324">
                  <c:v>-9.0769999999999911</c:v>
                </c:pt>
                <c:pt idx="28325">
                  <c:v>-9.0749999999999957</c:v>
                </c:pt>
                <c:pt idx="28326">
                  <c:v>-9.0729999999999933</c:v>
                </c:pt>
                <c:pt idx="28327">
                  <c:v>-9.0709999999999908</c:v>
                </c:pt>
                <c:pt idx="28328">
                  <c:v>-9.0689999999999955</c:v>
                </c:pt>
                <c:pt idx="28329">
                  <c:v>-9.0669999999999931</c:v>
                </c:pt>
                <c:pt idx="28330">
                  <c:v>-9.0649999999999977</c:v>
                </c:pt>
                <c:pt idx="28331">
                  <c:v>-9.0629999999999953</c:v>
                </c:pt>
                <c:pt idx="28332">
                  <c:v>-9.0609999999999928</c:v>
                </c:pt>
                <c:pt idx="28333">
                  <c:v>-9.0589999999999975</c:v>
                </c:pt>
                <c:pt idx="28334">
                  <c:v>-9.0569999999999951</c:v>
                </c:pt>
                <c:pt idx="28335">
                  <c:v>-9.0549999999999926</c:v>
                </c:pt>
                <c:pt idx="28336">
                  <c:v>-9.0529999999999973</c:v>
                </c:pt>
                <c:pt idx="28337">
                  <c:v>-9.0509999999999948</c:v>
                </c:pt>
                <c:pt idx="28338">
                  <c:v>-9.0489999999999924</c:v>
                </c:pt>
                <c:pt idx="28339">
                  <c:v>-9.046999999999997</c:v>
                </c:pt>
                <c:pt idx="28340">
                  <c:v>-9.0449999999999946</c:v>
                </c:pt>
                <c:pt idx="28341">
                  <c:v>-9.0429999999999922</c:v>
                </c:pt>
                <c:pt idx="28342">
                  <c:v>-9.0409999999999968</c:v>
                </c:pt>
                <c:pt idx="28343">
                  <c:v>-9.0389999999999944</c:v>
                </c:pt>
                <c:pt idx="28344">
                  <c:v>-9.0369999999999919</c:v>
                </c:pt>
                <c:pt idx="28345">
                  <c:v>-9.0349999999999966</c:v>
                </c:pt>
                <c:pt idx="28346">
                  <c:v>-9.0329999999999941</c:v>
                </c:pt>
                <c:pt idx="28347">
                  <c:v>-9.0309999999999917</c:v>
                </c:pt>
                <c:pt idx="28348">
                  <c:v>-9.0289999999999964</c:v>
                </c:pt>
                <c:pt idx="28349">
                  <c:v>-9.0269999999999939</c:v>
                </c:pt>
                <c:pt idx="28350">
                  <c:v>-9.0249999999999915</c:v>
                </c:pt>
                <c:pt idx="28351">
                  <c:v>-9.0229999999999961</c:v>
                </c:pt>
                <c:pt idx="28352">
                  <c:v>-9.0209999999999937</c:v>
                </c:pt>
                <c:pt idx="28353">
                  <c:v>-9.0189999999999912</c:v>
                </c:pt>
                <c:pt idx="28354">
                  <c:v>-9.0169999999999959</c:v>
                </c:pt>
                <c:pt idx="28355">
                  <c:v>-9.0149999999999935</c:v>
                </c:pt>
                <c:pt idx="28356">
                  <c:v>-9.012999999999991</c:v>
                </c:pt>
                <c:pt idx="28357">
                  <c:v>-9.0109999999999957</c:v>
                </c:pt>
                <c:pt idx="28358">
                  <c:v>-9.0089999999999932</c:v>
                </c:pt>
                <c:pt idx="28359">
                  <c:v>-9.0069999999999908</c:v>
                </c:pt>
                <c:pt idx="28360">
                  <c:v>-9.0049999999999955</c:v>
                </c:pt>
                <c:pt idx="28361">
                  <c:v>-9.002999999999993</c:v>
                </c:pt>
                <c:pt idx="28362">
                  <c:v>-9.0009999999999977</c:v>
                </c:pt>
                <c:pt idx="28363">
                  <c:v>-8.9989999999999952</c:v>
                </c:pt>
                <c:pt idx="28364">
                  <c:v>-8.9969999999999928</c:v>
                </c:pt>
                <c:pt idx="28365">
                  <c:v>-8.9949999999999974</c:v>
                </c:pt>
                <c:pt idx="28366">
                  <c:v>-8.992999999999995</c:v>
                </c:pt>
                <c:pt idx="28367">
                  <c:v>-8.9909999999999926</c:v>
                </c:pt>
                <c:pt idx="28368">
                  <c:v>-8.9889999999999972</c:v>
                </c:pt>
                <c:pt idx="28369">
                  <c:v>-8.9869999999999948</c:v>
                </c:pt>
                <c:pt idx="28370">
                  <c:v>-8.9849999999999923</c:v>
                </c:pt>
                <c:pt idx="28371">
                  <c:v>-8.982999999999997</c:v>
                </c:pt>
                <c:pt idx="28372">
                  <c:v>-8.9809999999999945</c:v>
                </c:pt>
                <c:pt idx="28373">
                  <c:v>-8.9789999999999921</c:v>
                </c:pt>
                <c:pt idx="28374">
                  <c:v>-8.9769999999999968</c:v>
                </c:pt>
                <c:pt idx="28375">
                  <c:v>-8.9749999999999943</c:v>
                </c:pt>
                <c:pt idx="28376">
                  <c:v>-8.9729999999999919</c:v>
                </c:pt>
                <c:pt idx="28377">
                  <c:v>-8.9709999999999965</c:v>
                </c:pt>
                <c:pt idx="28378">
                  <c:v>-8.9689999999999941</c:v>
                </c:pt>
                <c:pt idx="28379">
                  <c:v>-8.9669999999999916</c:v>
                </c:pt>
                <c:pt idx="28380">
                  <c:v>-8.9649999999999963</c:v>
                </c:pt>
                <c:pt idx="28381">
                  <c:v>-8.9629999999999939</c:v>
                </c:pt>
                <c:pt idx="28382">
                  <c:v>-8.9609999999999914</c:v>
                </c:pt>
                <c:pt idx="28383">
                  <c:v>-8.9589999999999961</c:v>
                </c:pt>
                <c:pt idx="28384">
                  <c:v>-8.9569999999999936</c:v>
                </c:pt>
                <c:pt idx="28385">
                  <c:v>-8.9549999999999912</c:v>
                </c:pt>
                <c:pt idx="28386">
                  <c:v>-8.9529999999999959</c:v>
                </c:pt>
                <c:pt idx="28387">
                  <c:v>-8.9509999999999934</c:v>
                </c:pt>
                <c:pt idx="28388">
                  <c:v>-8.948999999999991</c:v>
                </c:pt>
                <c:pt idx="28389">
                  <c:v>-8.9469999999999956</c:v>
                </c:pt>
                <c:pt idx="28390">
                  <c:v>-8.9449999999999932</c:v>
                </c:pt>
                <c:pt idx="28391">
                  <c:v>-8.9429999999999978</c:v>
                </c:pt>
                <c:pt idx="28392">
                  <c:v>-8.9409999999999954</c:v>
                </c:pt>
                <c:pt idx="28393">
                  <c:v>-8.938999999999993</c:v>
                </c:pt>
                <c:pt idx="28394">
                  <c:v>-8.9369999999999976</c:v>
                </c:pt>
                <c:pt idx="28395">
                  <c:v>-8.9349999999999952</c:v>
                </c:pt>
                <c:pt idx="28396">
                  <c:v>-8.9329999999999927</c:v>
                </c:pt>
                <c:pt idx="28397">
                  <c:v>-8.9309999999999974</c:v>
                </c:pt>
                <c:pt idx="28398">
                  <c:v>-8.9289999999999949</c:v>
                </c:pt>
                <c:pt idx="28399">
                  <c:v>-8.9269999999999925</c:v>
                </c:pt>
                <c:pt idx="28400">
                  <c:v>-8.9249999999999972</c:v>
                </c:pt>
                <c:pt idx="28401">
                  <c:v>-8.9229999999999947</c:v>
                </c:pt>
                <c:pt idx="28402">
                  <c:v>-8.9209999999999923</c:v>
                </c:pt>
                <c:pt idx="28403">
                  <c:v>-8.9189999999999969</c:v>
                </c:pt>
                <c:pt idx="28404">
                  <c:v>-8.9169999999999945</c:v>
                </c:pt>
                <c:pt idx="28405">
                  <c:v>-8.914999999999992</c:v>
                </c:pt>
                <c:pt idx="28406">
                  <c:v>-8.9129999999999967</c:v>
                </c:pt>
                <c:pt idx="28407">
                  <c:v>-8.9109999999999943</c:v>
                </c:pt>
                <c:pt idx="28408">
                  <c:v>-8.9089999999999918</c:v>
                </c:pt>
                <c:pt idx="28409">
                  <c:v>-8.9069999999999965</c:v>
                </c:pt>
                <c:pt idx="28410">
                  <c:v>-8.904999999999994</c:v>
                </c:pt>
                <c:pt idx="28411">
                  <c:v>-8.9029999999999916</c:v>
                </c:pt>
                <c:pt idx="28412">
                  <c:v>-8.9009999999999962</c:v>
                </c:pt>
                <c:pt idx="28413">
                  <c:v>-8.8989999999999938</c:v>
                </c:pt>
                <c:pt idx="28414">
                  <c:v>-8.8969999999999914</c:v>
                </c:pt>
                <c:pt idx="28415">
                  <c:v>-8.894999999999996</c:v>
                </c:pt>
                <c:pt idx="28416">
                  <c:v>-8.8929999999999936</c:v>
                </c:pt>
                <c:pt idx="28417">
                  <c:v>-8.8909999999999911</c:v>
                </c:pt>
                <c:pt idx="28418">
                  <c:v>-8.8889999999999958</c:v>
                </c:pt>
                <c:pt idx="28419">
                  <c:v>-8.8869999999999933</c:v>
                </c:pt>
                <c:pt idx="28420">
                  <c:v>-8.8849999999999909</c:v>
                </c:pt>
                <c:pt idx="28421">
                  <c:v>-8.8829999999999956</c:v>
                </c:pt>
                <c:pt idx="28422">
                  <c:v>-8.8809999999999931</c:v>
                </c:pt>
                <c:pt idx="28423">
                  <c:v>-8.8789999999999978</c:v>
                </c:pt>
                <c:pt idx="28424">
                  <c:v>-8.8769999999999953</c:v>
                </c:pt>
                <c:pt idx="28425">
                  <c:v>-8.8749999999999929</c:v>
                </c:pt>
                <c:pt idx="28426">
                  <c:v>-8.8729999999999976</c:v>
                </c:pt>
                <c:pt idx="28427">
                  <c:v>-8.8709999999999951</c:v>
                </c:pt>
                <c:pt idx="28428">
                  <c:v>-8.8689999999999927</c:v>
                </c:pt>
                <c:pt idx="28429">
                  <c:v>-8.8669999999999973</c:v>
                </c:pt>
                <c:pt idx="28430">
                  <c:v>-8.8649999999999949</c:v>
                </c:pt>
                <c:pt idx="28431">
                  <c:v>-8.8629999999999924</c:v>
                </c:pt>
                <c:pt idx="28432">
                  <c:v>-8.8609999999999971</c:v>
                </c:pt>
                <c:pt idx="28433">
                  <c:v>-8.8589999999999947</c:v>
                </c:pt>
                <c:pt idx="28434">
                  <c:v>-8.8569999999999922</c:v>
                </c:pt>
                <c:pt idx="28435">
                  <c:v>-8.8549999999999969</c:v>
                </c:pt>
                <c:pt idx="28436">
                  <c:v>-8.8529999999999944</c:v>
                </c:pt>
                <c:pt idx="28437">
                  <c:v>-8.850999999999992</c:v>
                </c:pt>
                <c:pt idx="28438">
                  <c:v>-8.8489999999999966</c:v>
                </c:pt>
                <c:pt idx="28439">
                  <c:v>-8.8469999999999942</c:v>
                </c:pt>
                <c:pt idx="28440">
                  <c:v>-8.8449999999999918</c:v>
                </c:pt>
                <c:pt idx="28441">
                  <c:v>-8.8429999999999964</c:v>
                </c:pt>
                <c:pt idx="28442">
                  <c:v>-8.840999999999994</c:v>
                </c:pt>
                <c:pt idx="28443">
                  <c:v>-8.8389999999999915</c:v>
                </c:pt>
                <c:pt idx="28444">
                  <c:v>-8.8369999999999962</c:v>
                </c:pt>
                <c:pt idx="28445">
                  <c:v>-8.8349999999999937</c:v>
                </c:pt>
                <c:pt idx="28446">
                  <c:v>-8.8329999999999913</c:v>
                </c:pt>
                <c:pt idx="28447">
                  <c:v>-8.830999999999996</c:v>
                </c:pt>
                <c:pt idx="28448">
                  <c:v>-8.8289999999999935</c:v>
                </c:pt>
                <c:pt idx="28449">
                  <c:v>-8.8269999999999911</c:v>
                </c:pt>
                <c:pt idx="28450">
                  <c:v>-8.8249999999999957</c:v>
                </c:pt>
                <c:pt idx="28451">
                  <c:v>-8.8229999999999933</c:v>
                </c:pt>
                <c:pt idx="28452">
                  <c:v>-8.8209999999999908</c:v>
                </c:pt>
                <c:pt idx="28453">
                  <c:v>-8.8189999999999955</c:v>
                </c:pt>
                <c:pt idx="28454">
                  <c:v>-8.8169999999999931</c:v>
                </c:pt>
                <c:pt idx="28455">
                  <c:v>-8.8149999999999977</c:v>
                </c:pt>
                <c:pt idx="28456">
                  <c:v>-8.8129999999999953</c:v>
                </c:pt>
                <c:pt idx="28457">
                  <c:v>-8.8109999999999928</c:v>
                </c:pt>
                <c:pt idx="28458">
                  <c:v>-8.8089999999999975</c:v>
                </c:pt>
                <c:pt idx="28459">
                  <c:v>-8.8069999999999951</c:v>
                </c:pt>
                <c:pt idx="28460">
                  <c:v>-8.8049999999999926</c:v>
                </c:pt>
                <c:pt idx="28461">
                  <c:v>-8.8029999999999973</c:v>
                </c:pt>
                <c:pt idx="28462">
                  <c:v>-8.8009999999999948</c:v>
                </c:pt>
                <c:pt idx="28463">
                  <c:v>-8.7989999999999924</c:v>
                </c:pt>
                <c:pt idx="28464">
                  <c:v>-8.796999999999997</c:v>
                </c:pt>
                <c:pt idx="28465">
                  <c:v>-8.7949999999999946</c:v>
                </c:pt>
                <c:pt idx="28466">
                  <c:v>-8.7929999999999922</c:v>
                </c:pt>
                <c:pt idx="28467">
                  <c:v>-8.7909999999999968</c:v>
                </c:pt>
                <c:pt idx="28468">
                  <c:v>-8.7889999999999944</c:v>
                </c:pt>
                <c:pt idx="28469">
                  <c:v>-8.7869999999999919</c:v>
                </c:pt>
                <c:pt idx="28470">
                  <c:v>-8.7849999999999966</c:v>
                </c:pt>
                <c:pt idx="28471">
                  <c:v>-8.7829999999999941</c:v>
                </c:pt>
                <c:pt idx="28472">
                  <c:v>-8.7809999999999917</c:v>
                </c:pt>
                <c:pt idx="28473">
                  <c:v>-8.7789999999999964</c:v>
                </c:pt>
                <c:pt idx="28474">
                  <c:v>-8.7769999999999939</c:v>
                </c:pt>
                <c:pt idx="28475">
                  <c:v>-8.7749999999999915</c:v>
                </c:pt>
                <c:pt idx="28476">
                  <c:v>-8.7729999999999961</c:v>
                </c:pt>
                <c:pt idx="28477">
                  <c:v>-8.7709999999999937</c:v>
                </c:pt>
                <c:pt idx="28478">
                  <c:v>-8.7689999999999912</c:v>
                </c:pt>
                <c:pt idx="28479">
                  <c:v>-8.7669999999999959</c:v>
                </c:pt>
                <c:pt idx="28480">
                  <c:v>-8.7649999999999935</c:v>
                </c:pt>
                <c:pt idx="28481">
                  <c:v>-8.762999999999991</c:v>
                </c:pt>
                <c:pt idx="28482">
                  <c:v>-8.7609999999999957</c:v>
                </c:pt>
                <c:pt idx="28483">
                  <c:v>-8.7589999999999932</c:v>
                </c:pt>
                <c:pt idx="28484">
                  <c:v>-8.7569999999999908</c:v>
                </c:pt>
                <c:pt idx="28485">
                  <c:v>-8.7549999999999955</c:v>
                </c:pt>
                <c:pt idx="28486">
                  <c:v>-8.752999999999993</c:v>
                </c:pt>
                <c:pt idx="28487">
                  <c:v>-8.7509999999999977</c:v>
                </c:pt>
                <c:pt idx="28488">
                  <c:v>-8.7489999999999952</c:v>
                </c:pt>
                <c:pt idx="28489">
                  <c:v>-8.7469999999999928</c:v>
                </c:pt>
                <c:pt idx="28490">
                  <c:v>-8.7449999999999974</c:v>
                </c:pt>
                <c:pt idx="28491">
                  <c:v>-8.742999999999995</c:v>
                </c:pt>
                <c:pt idx="28492">
                  <c:v>-8.7409999999999926</c:v>
                </c:pt>
                <c:pt idx="28493">
                  <c:v>-8.7389999999999972</c:v>
                </c:pt>
                <c:pt idx="28494">
                  <c:v>-8.7369999999999948</c:v>
                </c:pt>
                <c:pt idx="28495">
                  <c:v>-8.7349999999999923</c:v>
                </c:pt>
                <c:pt idx="28496">
                  <c:v>-8.732999999999997</c:v>
                </c:pt>
                <c:pt idx="28497">
                  <c:v>-8.7309999999999945</c:v>
                </c:pt>
                <c:pt idx="28498">
                  <c:v>-8.7289999999999921</c:v>
                </c:pt>
                <c:pt idx="28499">
                  <c:v>-8.7269999999999968</c:v>
                </c:pt>
                <c:pt idx="28500">
                  <c:v>-8.7249999999999943</c:v>
                </c:pt>
                <c:pt idx="28501">
                  <c:v>-8.7229999999999919</c:v>
                </c:pt>
                <c:pt idx="28502">
                  <c:v>-8.7209999999999965</c:v>
                </c:pt>
                <c:pt idx="28503">
                  <c:v>-8.7189999999999941</c:v>
                </c:pt>
                <c:pt idx="28504">
                  <c:v>-8.7169999999999916</c:v>
                </c:pt>
                <c:pt idx="28505">
                  <c:v>-8.7149999999999963</c:v>
                </c:pt>
                <c:pt idx="28506">
                  <c:v>-8.7129999999999939</c:v>
                </c:pt>
                <c:pt idx="28507">
                  <c:v>-8.7109999999999914</c:v>
                </c:pt>
                <c:pt idx="28508">
                  <c:v>-8.7089999999999961</c:v>
                </c:pt>
                <c:pt idx="28509">
                  <c:v>-8.7069999999999936</c:v>
                </c:pt>
                <c:pt idx="28510">
                  <c:v>-8.7049999999999912</c:v>
                </c:pt>
                <c:pt idx="28511">
                  <c:v>-8.7029999999999959</c:v>
                </c:pt>
                <c:pt idx="28512">
                  <c:v>-8.7009999999999934</c:v>
                </c:pt>
                <c:pt idx="28513">
                  <c:v>-8.698999999999991</c:v>
                </c:pt>
                <c:pt idx="28514">
                  <c:v>-8.6969999999999956</c:v>
                </c:pt>
                <c:pt idx="28515">
                  <c:v>-8.6949999999999932</c:v>
                </c:pt>
                <c:pt idx="28516">
                  <c:v>-8.6929999999999978</c:v>
                </c:pt>
                <c:pt idx="28517">
                  <c:v>-8.6909999999999954</c:v>
                </c:pt>
                <c:pt idx="28518">
                  <c:v>-8.688999999999993</c:v>
                </c:pt>
                <c:pt idx="28519">
                  <c:v>-8.6869999999999976</c:v>
                </c:pt>
                <c:pt idx="28520">
                  <c:v>-8.6849999999999952</c:v>
                </c:pt>
                <c:pt idx="28521">
                  <c:v>-8.6829999999999927</c:v>
                </c:pt>
                <c:pt idx="28522">
                  <c:v>-8.6809999999999974</c:v>
                </c:pt>
                <c:pt idx="28523">
                  <c:v>-8.6789999999999949</c:v>
                </c:pt>
                <c:pt idx="28524">
                  <c:v>-8.6769999999999925</c:v>
                </c:pt>
                <c:pt idx="28525">
                  <c:v>-8.6749999999999972</c:v>
                </c:pt>
                <c:pt idx="28526">
                  <c:v>-8.6729999999999947</c:v>
                </c:pt>
                <c:pt idx="28527">
                  <c:v>-8.6709999999999923</c:v>
                </c:pt>
                <c:pt idx="28528">
                  <c:v>-8.6689999999999969</c:v>
                </c:pt>
                <c:pt idx="28529">
                  <c:v>-8.6669999999999945</c:v>
                </c:pt>
                <c:pt idx="28530">
                  <c:v>-8.664999999999992</c:v>
                </c:pt>
                <c:pt idx="28531">
                  <c:v>-8.6629999999999967</c:v>
                </c:pt>
                <c:pt idx="28532">
                  <c:v>-8.6609999999999943</c:v>
                </c:pt>
                <c:pt idx="28533">
                  <c:v>-8.6589999999999918</c:v>
                </c:pt>
                <c:pt idx="28534">
                  <c:v>-8.6569999999999965</c:v>
                </c:pt>
                <c:pt idx="28535">
                  <c:v>-8.654999999999994</c:v>
                </c:pt>
                <c:pt idx="28536">
                  <c:v>-8.6529999999999916</c:v>
                </c:pt>
                <c:pt idx="28537">
                  <c:v>-8.6509999999999962</c:v>
                </c:pt>
                <c:pt idx="28538">
                  <c:v>-8.6489999999999938</c:v>
                </c:pt>
                <c:pt idx="28539">
                  <c:v>-8.6469999999999914</c:v>
                </c:pt>
                <c:pt idx="28540">
                  <c:v>-8.644999999999996</c:v>
                </c:pt>
                <c:pt idx="28541">
                  <c:v>-8.6429999999999936</c:v>
                </c:pt>
                <c:pt idx="28542">
                  <c:v>-8.6409999999999911</c:v>
                </c:pt>
                <c:pt idx="28543">
                  <c:v>-8.6389999999999958</c:v>
                </c:pt>
                <c:pt idx="28544">
                  <c:v>-8.6369999999999933</c:v>
                </c:pt>
                <c:pt idx="28545">
                  <c:v>-8.6349999999999909</c:v>
                </c:pt>
                <c:pt idx="28546">
                  <c:v>-8.6329999999999956</c:v>
                </c:pt>
                <c:pt idx="28547">
                  <c:v>-8.6309999999999931</c:v>
                </c:pt>
                <c:pt idx="28548">
                  <c:v>-8.6289999999999978</c:v>
                </c:pt>
                <c:pt idx="28549">
                  <c:v>-8.6269999999999953</c:v>
                </c:pt>
                <c:pt idx="28550">
                  <c:v>-8.6249999999999929</c:v>
                </c:pt>
                <c:pt idx="28551">
                  <c:v>-8.6229999999999976</c:v>
                </c:pt>
                <c:pt idx="28552">
                  <c:v>-8.6209999999999951</c:v>
                </c:pt>
                <c:pt idx="28553">
                  <c:v>-8.6189999999999927</c:v>
                </c:pt>
                <c:pt idx="28554">
                  <c:v>-8.6169999999999973</c:v>
                </c:pt>
                <c:pt idx="28555">
                  <c:v>-8.6149999999999949</c:v>
                </c:pt>
                <c:pt idx="28556">
                  <c:v>-8.6129999999999924</c:v>
                </c:pt>
                <c:pt idx="28557">
                  <c:v>-8.6109999999999971</c:v>
                </c:pt>
                <c:pt idx="28558">
                  <c:v>-8.6089999999999947</c:v>
                </c:pt>
                <c:pt idx="28559">
                  <c:v>-8.6069999999999922</c:v>
                </c:pt>
                <c:pt idx="28560">
                  <c:v>-8.6049999999999969</c:v>
                </c:pt>
                <c:pt idx="28561">
                  <c:v>-8.6029999999999944</c:v>
                </c:pt>
                <c:pt idx="28562">
                  <c:v>-8.600999999999992</c:v>
                </c:pt>
                <c:pt idx="28563">
                  <c:v>-8.5989999999999966</c:v>
                </c:pt>
                <c:pt idx="28564">
                  <c:v>-8.5969999999999942</c:v>
                </c:pt>
                <c:pt idx="28565">
                  <c:v>-8.5949999999999918</c:v>
                </c:pt>
                <c:pt idx="28566">
                  <c:v>-8.5929999999999964</c:v>
                </c:pt>
                <c:pt idx="28567">
                  <c:v>-8.590999999999994</c:v>
                </c:pt>
                <c:pt idx="28568">
                  <c:v>-8.5889999999999915</c:v>
                </c:pt>
                <c:pt idx="28569">
                  <c:v>-8.5869999999999962</c:v>
                </c:pt>
                <c:pt idx="28570">
                  <c:v>-8.5849999999999937</c:v>
                </c:pt>
                <c:pt idx="28571">
                  <c:v>-8.5829999999999913</c:v>
                </c:pt>
                <c:pt idx="28572">
                  <c:v>-8.580999999999996</c:v>
                </c:pt>
                <c:pt idx="28573">
                  <c:v>-8.5789999999999935</c:v>
                </c:pt>
                <c:pt idx="28574">
                  <c:v>-8.5769999999999911</c:v>
                </c:pt>
                <c:pt idx="28575">
                  <c:v>-8.5749999999999957</c:v>
                </c:pt>
                <c:pt idx="28576">
                  <c:v>-8.5729999999999933</c:v>
                </c:pt>
                <c:pt idx="28577">
                  <c:v>-8.5709999999999908</c:v>
                </c:pt>
                <c:pt idx="28578">
                  <c:v>-8.5689999999999955</c:v>
                </c:pt>
                <c:pt idx="28579">
                  <c:v>-8.5669999999999931</c:v>
                </c:pt>
                <c:pt idx="28580">
                  <c:v>-8.5649999999999977</c:v>
                </c:pt>
                <c:pt idx="28581">
                  <c:v>-8.5629999999999953</c:v>
                </c:pt>
                <c:pt idx="28582">
                  <c:v>-8.5609999999999928</c:v>
                </c:pt>
                <c:pt idx="28583">
                  <c:v>-8.5589999999999975</c:v>
                </c:pt>
                <c:pt idx="28584">
                  <c:v>-8.5569999999999951</c:v>
                </c:pt>
                <c:pt idx="28585">
                  <c:v>-8.5549999999999926</c:v>
                </c:pt>
                <c:pt idx="28586">
                  <c:v>-8.5529999999999973</c:v>
                </c:pt>
                <c:pt idx="28587">
                  <c:v>-8.5509999999999948</c:v>
                </c:pt>
                <c:pt idx="28588">
                  <c:v>-8.5489999999999924</c:v>
                </c:pt>
                <c:pt idx="28589">
                  <c:v>-8.546999999999997</c:v>
                </c:pt>
                <c:pt idx="28590">
                  <c:v>-8.5449999999999946</c:v>
                </c:pt>
                <c:pt idx="28591">
                  <c:v>-8.5429999999999922</c:v>
                </c:pt>
                <c:pt idx="28592">
                  <c:v>-8.5409999999999968</c:v>
                </c:pt>
                <c:pt idx="28593">
                  <c:v>-8.5389999999999944</c:v>
                </c:pt>
                <c:pt idx="28594">
                  <c:v>-8.5369999999999919</c:v>
                </c:pt>
                <c:pt idx="28595">
                  <c:v>-8.5349999999999966</c:v>
                </c:pt>
                <c:pt idx="28596">
                  <c:v>-8.5329999999999941</c:v>
                </c:pt>
                <c:pt idx="28597">
                  <c:v>-8.5309999999999917</c:v>
                </c:pt>
                <c:pt idx="28598">
                  <c:v>-8.5289999999999964</c:v>
                </c:pt>
                <c:pt idx="28599">
                  <c:v>-8.5269999999999939</c:v>
                </c:pt>
                <c:pt idx="28600">
                  <c:v>-8.5249999999999915</c:v>
                </c:pt>
                <c:pt idx="28601">
                  <c:v>-8.5229999999999961</c:v>
                </c:pt>
                <c:pt idx="28602">
                  <c:v>-8.5209999999999937</c:v>
                </c:pt>
                <c:pt idx="28603">
                  <c:v>-8.5189999999999912</c:v>
                </c:pt>
                <c:pt idx="28604">
                  <c:v>-8.5169999999999959</c:v>
                </c:pt>
                <c:pt idx="28605">
                  <c:v>-8.5149999999999935</c:v>
                </c:pt>
                <c:pt idx="28606">
                  <c:v>-8.512999999999991</c:v>
                </c:pt>
                <c:pt idx="28607">
                  <c:v>-8.5109999999999957</c:v>
                </c:pt>
                <c:pt idx="28608">
                  <c:v>-8.5089999999999932</c:v>
                </c:pt>
                <c:pt idx="28609">
                  <c:v>-8.5069999999999908</c:v>
                </c:pt>
                <c:pt idx="28610">
                  <c:v>-8.5049999999999955</c:v>
                </c:pt>
                <c:pt idx="28611">
                  <c:v>-8.502999999999993</c:v>
                </c:pt>
                <c:pt idx="28612">
                  <c:v>-8.5009999999999977</c:v>
                </c:pt>
                <c:pt idx="28613">
                  <c:v>-8.4989999999999952</c:v>
                </c:pt>
                <c:pt idx="28614">
                  <c:v>-8.4969999999999928</c:v>
                </c:pt>
                <c:pt idx="28615">
                  <c:v>-8.4949999999999974</c:v>
                </c:pt>
                <c:pt idx="28616">
                  <c:v>-8.492999999999995</c:v>
                </c:pt>
                <c:pt idx="28617">
                  <c:v>-8.4909999999999926</c:v>
                </c:pt>
                <c:pt idx="28618">
                  <c:v>-8.4889999999999972</c:v>
                </c:pt>
                <c:pt idx="28619">
                  <c:v>-8.4869999999999948</c:v>
                </c:pt>
                <c:pt idx="28620">
                  <c:v>-8.4849999999999923</c:v>
                </c:pt>
                <c:pt idx="28621">
                  <c:v>-8.482999999999997</c:v>
                </c:pt>
                <c:pt idx="28622">
                  <c:v>-8.4809999999999945</c:v>
                </c:pt>
                <c:pt idx="28623">
                  <c:v>-8.4789999999999921</c:v>
                </c:pt>
                <c:pt idx="28624">
                  <c:v>-8.4769999999999968</c:v>
                </c:pt>
                <c:pt idx="28625">
                  <c:v>-8.4749999999999943</c:v>
                </c:pt>
                <c:pt idx="28626">
                  <c:v>-8.4729999999999919</c:v>
                </c:pt>
                <c:pt idx="28627">
                  <c:v>-8.4709999999999965</c:v>
                </c:pt>
                <c:pt idx="28628">
                  <c:v>-8.4689999999999941</c:v>
                </c:pt>
                <c:pt idx="28629">
                  <c:v>-8.4669999999999916</c:v>
                </c:pt>
                <c:pt idx="28630">
                  <c:v>-8.4649999999999963</c:v>
                </c:pt>
                <c:pt idx="28631">
                  <c:v>-8.4629999999999939</c:v>
                </c:pt>
                <c:pt idx="28632">
                  <c:v>-8.4609999999999914</c:v>
                </c:pt>
                <c:pt idx="28633">
                  <c:v>-8.4589999999999961</c:v>
                </c:pt>
                <c:pt idx="28634">
                  <c:v>-8.4569999999999936</c:v>
                </c:pt>
                <c:pt idx="28635">
                  <c:v>-8.4549999999999912</c:v>
                </c:pt>
                <c:pt idx="28636">
                  <c:v>-8.4529999999999959</c:v>
                </c:pt>
                <c:pt idx="28637">
                  <c:v>-8.4509999999999934</c:v>
                </c:pt>
                <c:pt idx="28638">
                  <c:v>-8.448999999999991</c:v>
                </c:pt>
                <c:pt idx="28639">
                  <c:v>-8.4469999999999956</c:v>
                </c:pt>
                <c:pt idx="28640">
                  <c:v>-8.4449999999999932</c:v>
                </c:pt>
                <c:pt idx="28641">
                  <c:v>-8.4429999999999978</c:v>
                </c:pt>
                <c:pt idx="28642">
                  <c:v>-8.4409999999999954</c:v>
                </c:pt>
                <c:pt idx="28643">
                  <c:v>-8.438999999999993</c:v>
                </c:pt>
                <c:pt idx="28644">
                  <c:v>-8.4369999999999976</c:v>
                </c:pt>
                <c:pt idx="28645">
                  <c:v>-8.4349999999999952</c:v>
                </c:pt>
                <c:pt idx="28646">
                  <c:v>-8.4329999999999927</c:v>
                </c:pt>
                <c:pt idx="28647">
                  <c:v>-8.4309999999999974</c:v>
                </c:pt>
                <c:pt idx="28648">
                  <c:v>-8.4289999999999949</c:v>
                </c:pt>
                <c:pt idx="28649">
                  <c:v>-8.4269999999999925</c:v>
                </c:pt>
                <c:pt idx="28650">
                  <c:v>-8.4249999999999972</c:v>
                </c:pt>
                <c:pt idx="28651">
                  <c:v>-8.4229999999999947</c:v>
                </c:pt>
                <c:pt idx="28652">
                  <c:v>-8.4209999999999923</c:v>
                </c:pt>
                <c:pt idx="28653">
                  <c:v>-8.4189999999999969</c:v>
                </c:pt>
                <c:pt idx="28654">
                  <c:v>-8.4169999999999945</c:v>
                </c:pt>
                <c:pt idx="28655">
                  <c:v>-8.414999999999992</c:v>
                </c:pt>
                <c:pt idx="28656">
                  <c:v>-8.4129999999999967</c:v>
                </c:pt>
                <c:pt idx="28657">
                  <c:v>-8.4109999999999943</c:v>
                </c:pt>
                <c:pt idx="28658">
                  <c:v>-8.4089999999999918</c:v>
                </c:pt>
                <c:pt idx="28659">
                  <c:v>-8.4069999999999965</c:v>
                </c:pt>
                <c:pt idx="28660">
                  <c:v>-8.404999999999994</c:v>
                </c:pt>
                <c:pt idx="28661">
                  <c:v>-8.4029999999999916</c:v>
                </c:pt>
                <c:pt idx="28662">
                  <c:v>-8.4009999999999962</c:v>
                </c:pt>
                <c:pt idx="28663">
                  <c:v>-8.3989999999999938</c:v>
                </c:pt>
                <c:pt idx="28664">
                  <c:v>-8.3969999999999914</c:v>
                </c:pt>
                <c:pt idx="28665">
                  <c:v>-8.394999999999996</c:v>
                </c:pt>
                <c:pt idx="28666">
                  <c:v>-8.3929999999999936</c:v>
                </c:pt>
                <c:pt idx="28667">
                  <c:v>-8.3909999999999911</c:v>
                </c:pt>
                <c:pt idx="28668">
                  <c:v>-8.3889999999999958</c:v>
                </c:pt>
                <c:pt idx="28669">
                  <c:v>-8.3869999999999933</c:v>
                </c:pt>
                <c:pt idx="28670">
                  <c:v>-8.3849999999999909</c:v>
                </c:pt>
                <c:pt idx="28671">
                  <c:v>-8.3829999999999956</c:v>
                </c:pt>
                <c:pt idx="28672">
                  <c:v>-8.3809999999999931</c:v>
                </c:pt>
                <c:pt idx="28673">
                  <c:v>-8.3789999999999978</c:v>
                </c:pt>
                <c:pt idx="28674">
                  <c:v>-8.3769999999999953</c:v>
                </c:pt>
                <c:pt idx="28675">
                  <c:v>-8.3749999999999929</c:v>
                </c:pt>
                <c:pt idx="28676">
                  <c:v>-8.3729999999999976</c:v>
                </c:pt>
                <c:pt idx="28677">
                  <c:v>-8.3709999999999951</c:v>
                </c:pt>
                <c:pt idx="28678">
                  <c:v>-8.3689999999999927</c:v>
                </c:pt>
                <c:pt idx="28679">
                  <c:v>-8.3669999999999973</c:v>
                </c:pt>
                <c:pt idx="28680">
                  <c:v>-8.3649999999999949</c:v>
                </c:pt>
                <c:pt idx="28681">
                  <c:v>-8.3629999999999924</c:v>
                </c:pt>
                <c:pt idx="28682">
                  <c:v>-8.3609999999999971</c:v>
                </c:pt>
                <c:pt idx="28683">
                  <c:v>-8.3589999999999947</c:v>
                </c:pt>
                <c:pt idx="28684">
                  <c:v>-8.3569999999999922</c:v>
                </c:pt>
                <c:pt idx="28685">
                  <c:v>-8.3549999999999969</c:v>
                </c:pt>
                <c:pt idx="28686">
                  <c:v>-8.3529999999999944</c:v>
                </c:pt>
                <c:pt idx="28687">
                  <c:v>-8.350999999999992</c:v>
                </c:pt>
                <c:pt idx="28688">
                  <c:v>-8.3489999999999966</c:v>
                </c:pt>
                <c:pt idx="28689">
                  <c:v>-8.3469999999999942</c:v>
                </c:pt>
                <c:pt idx="28690">
                  <c:v>-8.3449999999999918</c:v>
                </c:pt>
                <c:pt idx="28691">
                  <c:v>-8.3429999999999964</c:v>
                </c:pt>
                <c:pt idx="28692">
                  <c:v>-8.340999999999994</c:v>
                </c:pt>
                <c:pt idx="28693">
                  <c:v>-8.3389999999999915</c:v>
                </c:pt>
                <c:pt idx="28694">
                  <c:v>-8.3369999999999962</c:v>
                </c:pt>
                <c:pt idx="28695">
                  <c:v>-8.3349999999999937</c:v>
                </c:pt>
                <c:pt idx="28696">
                  <c:v>-8.3329999999999913</c:v>
                </c:pt>
                <c:pt idx="28697">
                  <c:v>-8.330999999999996</c:v>
                </c:pt>
                <c:pt idx="28698">
                  <c:v>-8.3289999999999935</c:v>
                </c:pt>
                <c:pt idx="28699">
                  <c:v>-8.3269999999999911</c:v>
                </c:pt>
                <c:pt idx="28700">
                  <c:v>-8.3249999999999957</c:v>
                </c:pt>
                <c:pt idx="28701">
                  <c:v>-8.3229999999999933</c:v>
                </c:pt>
                <c:pt idx="28702">
                  <c:v>-8.3209999999999908</c:v>
                </c:pt>
                <c:pt idx="28703">
                  <c:v>-8.3189999999999955</c:v>
                </c:pt>
                <c:pt idx="28704">
                  <c:v>-8.3169999999999931</c:v>
                </c:pt>
                <c:pt idx="28705">
                  <c:v>-8.3149999999999977</c:v>
                </c:pt>
                <c:pt idx="28706">
                  <c:v>-8.3129999999999953</c:v>
                </c:pt>
                <c:pt idx="28707">
                  <c:v>-8.3109999999999928</c:v>
                </c:pt>
                <c:pt idx="28708">
                  <c:v>-8.3089999999999975</c:v>
                </c:pt>
                <c:pt idx="28709">
                  <c:v>-8.3069999999999951</c:v>
                </c:pt>
                <c:pt idx="28710">
                  <c:v>-8.3049999999999926</c:v>
                </c:pt>
                <c:pt idx="28711">
                  <c:v>-8.3029999999999973</c:v>
                </c:pt>
                <c:pt idx="28712">
                  <c:v>-8.3009999999999948</c:v>
                </c:pt>
                <c:pt idx="28713">
                  <c:v>-8.2989999999999924</c:v>
                </c:pt>
                <c:pt idx="28714">
                  <c:v>-8.296999999999997</c:v>
                </c:pt>
                <c:pt idx="28715">
                  <c:v>-8.2949999999999946</c:v>
                </c:pt>
                <c:pt idx="28716">
                  <c:v>-8.2929999999999922</c:v>
                </c:pt>
                <c:pt idx="28717">
                  <c:v>-8.2909999999999968</c:v>
                </c:pt>
                <c:pt idx="28718">
                  <c:v>-8.2889999999999944</c:v>
                </c:pt>
                <c:pt idx="28719">
                  <c:v>-8.2869999999999919</c:v>
                </c:pt>
                <c:pt idx="28720">
                  <c:v>-8.2849999999999966</c:v>
                </c:pt>
                <c:pt idx="28721">
                  <c:v>-8.2829999999999941</c:v>
                </c:pt>
                <c:pt idx="28722">
                  <c:v>-8.2809999999999917</c:v>
                </c:pt>
                <c:pt idx="28723">
                  <c:v>-8.2789999999999964</c:v>
                </c:pt>
                <c:pt idx="28724">
                  <c:v>-8.2769999999999939</c:v>
                </c:pt>
                <c:pt idx="28725">
                  <c:v>-8.2749999999999915</c:v>
                </c:pt>
                <c:pt idx="28726">
                  <c:v>-8.2729999999999961</c:v>
                </c:pt>
                <c:pt idx="28727">
                  <c:v>-8.2709999999999937</c:v>
                </c:pt>
                <c:pt idx="28728">
                  <c:v>-8.2689999999999912</c:v>
                </c:pt>
                <c:pt idx="28729">
                  <c:v>-8.2669999999999959</c:v>
                </c:pt>
                <c:pt idx="28730">
                  <c:v>-8.2649999999999935</c:v>
                </c:pt>
                <c:pt idx="28731">
                  <c:v>-8.262999999999991</c:v>
                </c:pt>
                <c:pt idx="28732">
                  <c:v>-8.2609999999999957</c:v>
                </c:pt>
                <c:pt idx="28733">
                  <c:v>-8.2589999999999932</c:v>
                </c:pt>
                <c:pt idx="28734">
                  <c:v>-8.2569999999999908</c:v>
                </c:pt>
                <c:pt idx="28735">
                  <c:v>-8.2549999999999955</c:v>
                </c:pt>
                <c:pt idx="28736">
                  <c:v>-8.252999999999993</c:v>
                </c:pt>
                <c:pt idx="28737">
                  <c:v>-8.2509999999999977</c:v>
                </c:pt>
                <c:pt idx="28738">
                  <c:v>-8.2489999999999952</c:v>
                </c:pt>
                <c:pt idx="28739">
                  <c:v>-8.2469999999999928</c:v>
                </c:pt>
                <c:pt idx="28740">
                  <c:v>-8.2449999999999974</c:v>
                </c:pt>
                <c:pt idx="28741">
                  <c:v>-8.242999999999995</c:v>
                </c:pt>
                <c:pt idx="28742">
                  <c:v>-8.2409999999999926</c:v>
                </c:pt>
                <c:pt idx="28743">
                  <c:v>-8.2389999999999972</c:v>
                </c:pt>
                <c:pt idx="28744">
                  <c:v>-8.2369999999999948</c:v>
                </c:pt>
                <c:pt idx="28745">
                  <c:v>-8.2349999999999923</c:v>
                </c:pt>
                <c:pt idx="28746">
                  <c:v>-8.232999999999997</c:v>
                </c:pt>
                <c:pt idx="28747">
                  <c:v>-8.2309999999999945</c:v>
                </c:pt>
                <c:pt idx="28748">
                  <c:v>-8.2289999999999921</c:v>
                </c:pt>
                <c:pt idx="28749">
                  <c:v>-8.2269999999999968</c:v>
                </c:pt>
                <c:pt idx="28750">
                  <c:v>-8.2249999999999943</c:v>
                </c:pt>
                <c:pt idx="28751">
                  <c:v>-8.2229999999999919</c:v>
                </c:pt>
                <c:pt idx="28752">
                  <c:v>-8.2209999999999965</c:v>
                </c:pt>
                <c:pt idx="28753">
                  <c:v>-8.2189999999999941</c:v>
                </c:pt>
                <c:pt idx="28754">
                  <c:v>-8.2169999999999916</c:v>
                </c:pt>
                <c:pt idx="28755">
                  <c:v>-8.2149999999999963</c:v>
                </c:pt>
                <c:pt idx="28756">
                  <c:v>-8.2129999999999939</c:v>
                </c:pt>
                <c:pt idx="28757">
                  <c:v>-8.2109999999999914</c:v>
                </c:pt>
                <c:pt idx="28758">
                  <c:v>-8.2089999999999961</c:v>
                </c:pt>
                <c:pt idx="28759">
                  <c:v>-8.2069999999999936</c:v>
                </c:pt>
                <c:pt idx="28760">
                  <c:v>-8.2049999999999912</c:v>
                </c:pt>
                <c:pt idx="28761">
                  <c:v>-8.2029999999999959</c:v>
                </c:pt>
                <c:pt idx="28762">
                  <c:v>-8.2009999999999934</c:v>
                </c:pt>
                <c:pt idx="28763">
                  <c:v>-8.198999999999991</c:v>
                </c:pt>
                <c:pt idx="28764">
                  <c:v>-8.1969999999999956</c:v>
                </c:pt>
                <c:pt idx="28765">
                  <c:v>-8.1949999999999932</c:v>
                </c:pt>
                <c:pt idx="28766">
                  <c:v>-8.1929999999999978</c:v>
                </c:pt>
                <c:pt idx="28767">
                  <c:v>-8.1909999999999954</c:v>
                </c:pt>
                <c:pt idx="28768">
                  <c:v>-8.188999999999993</c:v>
                </c:pt>
                <c:pt idx="28769">
                  <c:v>-8.1869999999999976</c:v>
                </c:pt>
                <c:pt idx="28770">
                  <c:v>-8.1849999999999952</c:v>
                </c:pt>
                <c:pt idx="28771">
                  <c:v>-8.1829999999999927</c:v>
                </c:pt>
                <c:pt idx="28772">
                  <c:v>-8.1809999999999974</c:v>
                </c:pt>
                <c:pt idx="28773">
                  <c:v>-8.1789999999999949</c:v>
                </c:pt>
                <c:pt idx="28774">
                  <c:v>-8.1769999999999925</c:v>
                </c:pt>
                <c:pt idx="28775">
                  <c:v>-8.1749999999999972</c:v>
                </c:pt>
                <c:pt idx="28776">
                  <c:v>-8.1729999999999947</c:v>
                </c:pt>
                <c:pt idx="28777">
                  <c:v>-8.1709999999999923</c:v>
                </c:pt>
                <c:pt idx="28778">
                  <c:v>-8.1689999999999969</c:v>
                </c:pt>
                <c:pt idx="28779">
                  <c:v>-8.1669999999999945</c:v>
                </c:pt>
                <c:pt idx="28780">
                  <c:v>-8.164999999999992</c:v>
                </c:pt>
                <c:pt idx="28781">
                  <c:v>-8.1629999999999967</c:v>
                </c:pt>
                <c:pt idx="28782">
                  <c:v>-8.1609999999999943</c:v>
                </c:pt>
                <c:pt idx="28783">
                  <c:v>-8.1589999999999918</c:v>
                </c:pt>
                <c:pt idx="28784">
                  <c:v>-8.1569999999999965</c:v>
                </c:pt>
                <c:pt idx="28785">
                  <c:v>-8.154999999999994</c:v>
                </c:pt>
                <c:pt idx="28786">
                  <c:v>-8.1529999999999916</c:v>
                </c:pt>
                <c:pt idx="28787">
                  <c:v>-8.1509999999999962</c:v>
                </c:pt>
                <c:pt idx="28788">
                  <c:v>-8.1489999999999938</c:v>
                </c:pt>
                <c:pt idx="28789">
                  <c:v>-8.1469999999999914</c:v>
                </c:pt>
                <c:pt idx="28790">
                  <c:v>-8.144999999999996</c:v>
                </c:pt>
                <c:pt idx="28791">
                  <c:v>-8.1429999999999936</c:v>
                </c:pt>
                <c:pt idx="28792">
                  <c:v>-8.1409999999999911</c:v>
                </c:pt>
                <c:pt idx="28793">
                  <c:v>-8.1389999999999958</c:v>
                </c:pt>
                <c:pt idx="28794">
                  <c:v>-8.1369999999999933</c:v>
                </c:pt>
                <c:pt idx="28795">
                  <c:v>-8.1349999999999909</c:v>
                </c:pt>
                <c:pt idx="28796">
                  <c:v>-8.1329999999999956</c:v>
                </c:pt>
                <c:pt idx="28797">
                  <c:v>-8.1309999999999931</c:v>
                </c:pt>
                <c:pt idx="28798">
                  <c:v>-8.1289999999999978</c:v>
                </c:pt>
                <c:pt idx="28799">
                  <c:v>-8.1269999999999953</c:v>
                </c:pt>
                <c:pt idx="28800">
                  <c:v>-8.1249999999999929</c:v>
                </c:pt>
                <c:pt idx="28801">
                  <c:v>-8.1229999999999976</c:v>
                </c:pt>
                <c:pt idx="28802">
                  <c:v>-8.1209999999999951</c:v>
                </c:pt>
                <c:pt idx="28803">
                  <c:v>-8.1189999999999927</c:v>
                </c:pt>
                <c:pt idx="28804">
                  <c:v>-8.1169999999999973</c:v>
                </c:pt>
                <c:pt idx="28805">
                  <c:v>-8.1149999999999949</c:v>
                </c:pt>
                <c:pt idx="28806">
                  <c:v>-8.1129999999999924</c:v>
                </c:pt>
                <c:pt idx="28807">
                  <c:v>-8.1109999999999971</c:v>
                </c:pt>
                <c:pt idx="28808">
                  <c:v>-8.1089999999999947</c:v>
                </c:pt>
                <c:pt idx="28809">
                  <c:v>-8.1069999999999922</c:v>
                </c:pt>
                <c:pt idx="28810">
                  <c:v>-8.1049999999999969</c:v>
                </c:pt>
                <c:pt idx="28811">
                  <c:v>-8.1029999999999944</c:v>
                </c:pt>
                <c:pt idx="28812">
                  <c:v>-8.100999999999992</c:v>
                </c:pt>
                <c:pt idx="28813">
                  <c:v>-8.0989999999999966</c:v>
                </c:pt>
                <c:pt idx="28814">
                  <c:v>-8.0969999999999942</c:v>
                </c:pt>
                <c:pt idx="28815">
                  <c:v>-8.0949999999999918</c:v>
                </c:pt>
                <c:pt idx="28816">
                  <c:v>-8.0929999999999964</c:v>
                </c:pt>
                <c:pt idx="28817">
                  <c:v>-8.090999999999994</c:v>
                </c:pt>
                <c:pt idx="28818">
                  <c:v>-8.0889999999999915</c:v>
                </c:pt>
                <c:pt idx="28819">
                  <c:v>-8.0869999999999962</c:v>
                </c:pt>
                <c:pt idx="28820">
                  <c:v>-8.0849999999999937</c:v>
                </c:pt>
                <c:pt idx="28821">
                  <c:v>-8.0829999999999913</c:v>
                </c:pt>
                <c:pt idx="28822">
                  <c:v>-8.080999999999996</c:v>
                </c:pt>
                <c:pt idx="28823">
                  <c:v>-8.0789999999999935</c:v>
                </c:pt>
                <c:pt idx="28824">
                  <c:v>-8.0769999999999911</c:v>
                </c:pt>
                <c:pt idx="28825">
                  <c:v>-8.0749999999999957</c:v>
                </c:pt>
                <c:pt idx="28826">
                  <c:v>-8.0729999999999933</c:v>
                </c:pt>
                <c:pt idx="28827">
                  <c:v>-8.0709999999999908</c:v>
                </c:pt>
                <c:pt idx="28828">
                  <c:v>-8.0689999999999955</c:v>
                </c:pt>
                <c:pt idx="28829">
                  <c:v>-8.0669999999999931</c:v>
                </c:pt>
                <c:pt idx="28830">
                  <c:v>-8.0649999999999977</c:v>
                </c:pt>
                <c:pt idx="28831">
                  <c:v>-8.0629999999999953</c:v>
                </c:pt>
                <c:pt idx="28832">
                  <c:v>-8.0609999999999928</c:v>
                </c:pt>
                <c:pt idx="28833">
                  <c:v>-8.0589999999999975</c:v>
                </c:pt>
                <c:pt idx="28834">
                  <c:v>-8.0569999999999951</c:v>
                </c:pt>
                <c:pt idx="28835">
                  <c:v>-8.0549999999999926</c:v>
                </c:pt>
                <c:pt idx="28836">
                  <c:v>-8.0529999999999973</c:v>
                </c:pt>
                <c:pt idx="28837">
                  <c:v>-8.0509999999999948</c:v>
                </c:pt>
                <c:pt idx="28838">
                  <c:v>-8.0489999999999924</c:v>
                </c:pt>
                <c:pt idx="28839">
                  <c:v>-8.046999999999997</c:v>
                </c:pt>
                <c:pt idx="28840">
                  <c:v>-8.0449999999999946</c:v>
                </c:pt>
                <c:pt idx="28841">
                  <c:v>-8.0429999999999922</c:v>
                </c:pt>
                <c:pt idx="28842">
                  <c:v>-8.0409999999999968</c:v>
                </c:pt>
                <c:pt idx="28843">
                  <c:v>-8.0389999999999944</c:v>
                </c:pt>
                <c:pt idx="28844">
                  <c:v>-8.0369999999999919</c:v>
                </c:pt>
                <c:pt idx="28845">
                  <c:v>-8.0349999999999966</c:v>
                </c:pt>
                <c:pt idx="28846">
                  <c:v>-8.0329999999999941</c:v>
                </c:pt>
                <c:pt idx="28847">
                  <c:v>-8.0309999999999917</c:v>
                </c:pt>
                <c:pt idx="28848">
                  <c:v>-8.0289999999999964</c:v>
                </c:pt>
                <c:pt idx="28849">
                  <c:v>-8.0269999999999939</c:v>
                </c:pt>
                <c:pt idx="28850">
                  <c:v>-8.0249999999999915</c:v>
                </c:pt>
                <c:pt idx="28851">
                  <c:v>-8.0229999999999961</c:v>
                </c:pt>
                <c:pt idx="28852">
                  <c:v>-8.0209999999999937</c:v>
                </c:pt>
                <c:pt idx="28853">
                  <c:v>-8.0189999999999912</c:v>
                </c:pt>
                <c:pt idx="28854">
                  <c:v>-8.0169999999999959</c:v>
                </c:pt>
                <c:pt idx="28855">
                  <c:v>-8.0149999999999935</c:v>
                </c:pt>
                <c:pt idx="28856">
                  <c:v>-8.012999999999991</c:v>
                </c:pt>
                <c:pt idx="28857">
                  <c:v>-8.0109999999999957</c:v>
                </c:pt>
                <c:pt idx="28858">
                  <c:v>-8.0089999999999932</c:v>
                </c:pt>
                <c:pt idx="28859">
                  <c:v>-8.0069999999999908</c:v>
                </c:pt>
                <c:pt idx="28860">
                  <c:v>-8.0049999999999955</c:v>
                </c:pt>
                <c:pt idx="28861">
                  <c:v>-8.002999999999993</c:v>
                </c:pt>
                <c:pt idx="28862">
                  <c:v>-8.0009999999999977</c:v>
                </c:pt>
                <c:pt idx="28863">
                  <c:v>-7.9989999999999952</c:v>
                </c:pt>
                <c:pt idx="28864">
                  <c:v>-7.9969999999999928</c:v>
                </c:pt>
                <c:pt idx="28865">
                  <c:v>-7.9949999999999974</c:v>
                </c:pt>
                <c:pt idx="28866">
                  <c:v>-7.992999999999995</c:v>
                </c:pt>
                <c:pt idx="28867">
                  <c:v>-7.9909999999999926</c:v>
                </c:pt>
                <c:pt idx="28868">
                  <c:v>-7.9889999999999972</c:v>
                </c:pt>
                <c:pt idx="28869">
                  <c:v>-7.9869999999999948</c:v>
                </c:pt>
                <c:pt idx="28870">
                  <c:v>-7.9849999999999923</c:v>
                </c:pt>
                <c:pt idx="28871">
                  <c:v>-7.982999999999997</c:v>
                </c:pt>
                <c:pt idx="28872">
                  <c:v>-7.9809999999999945</c:v>
                </c:pt>
                <c:pt idx="28873">
                  <c:v>-7.9789999999999921</c:v>
                </c:pt>
                <c:pt idx="28874">
                  <c:v>-7.9769999999999968</c:v>
                </c:pt>
                <c:pt idx="28875">
                  <c:v>-7.9749999999999943</c:v>
                </c:pt>
                <c:pt idx="28876">
                  <c:v>-7.9729999999999919</c:v>
                </c:pt>
                <c:pt idx="28877">
                  <c:v>-7.9709999999999965</c:v>
                </c:pt>
                <c:pt idx="28878">
                  <c:v>-7.9689999999999941</c:v>
                </c:pt>
                <c:pt idx="28879">
                  <c:v>-7.9669999999999916</c:v>
                </c:pt>
                <c:pt idx="28880">
                  <c:v>-7.9649999999999963</c:v>
                </c:pt>
                <c:pt idx="28881">
                  <c:v>-7.9629999999999939</c:v>
                </c:pt>
                <c:pt idx="28882">
                  <c:v>-7.9609999999999914</c:v>
                </c:pt>
                <c:pt idx="28883">
                  <c:v>-7.9589999999999961</c:v>
                </c:pt>
                <c:pt idx="28884">
                  <c:v>-7.9569999999999936</c:v>
                </c:pt>
                <c:pt idx="28885">
                  <c:v>-7.9549999999999912</c:v>
                </c:pt>
                <c:pt idx="28886">
                  <c:v>-7.9529999999999959</c:v>
                </c:pt>
                <c:pt idx="28887">
                  <c:v>-7.9509999999999934</c:v>
                </c:pt>
                <c:pt idx="28888">
                  <c:v>-7.948999999999991</c:v>
                </c:pt>
                <c:pt idx="28889">
                  <c:v>-7.9469999999999956</c:v>
                </c:pt>
                <c:pt idx="28890">
                  <c:v>-7.9449999999999932</c:v>
                </c:pt>
                <c:pt idx="28891">
                  <c:v>-7.9429999999999978</c:v>
                </c:pt>
                <c:pt idx="28892">
                  <c:v>-7.9409999999999954</c:v>
                </c:pt>
                <c:pt idx="28893">
                  <c:v>-7.938999999999993</c:v>
                </c:pt>
                <c:pt idx="28894">
                  <c:v>-7.9369999999999976</c:v>
                </c:pt>
                <c:pt idx="28895">
                  <c:v>-7.9349999999999952</c:v>
                </c:pt>
                <c:pt idx="28896">
                  <c:v>-7.9329999999999927</c:v>
                </c:pt>
                <c:pt idx="28897">
                  <c:v>-7.9309999999999974</c:v>
                </c:pt>
                <c:pt idx="28898">
                  <c:v>-7.9289999999999949</c:v>
                </c:pt>
                <c:pt idx="28899">
                  <c:v>-7.9269999999999925</c:v>
                </c:pt>
                <c:pt idx="28900">
                  <c:v>-7.9249999999999972</c:v>
                </c:pt>
                <c:pt idx="28901">
                  <c:v>-7.9229999999999947</c:v>
                </c:pt>
                <c:pt idx="28902">
                  <c:v>-7.9209999999999923</c:v>
                </c:pt>
                <c:pt idx="28903">
                  <c:v>-7.9189999999999969</c:v>
                </c:pt>
                <c:pt idx="28904">
                  <c:v>-7.9169999999999945</c:v>
                </c:pt>
                <c:pt idx="28905">
                  <c:v>-7.914999999999992</c:v>
                </c:pt>
                <c:pt idx="28906">
                  <c:v>-7.9129999999999967</c:v>
                </c:pt>
                <c:pt idx="28907">
                  <c:v>-7.9109999999999943</c:v>
                </c:pt>
                <c:pt idx="28908">
                  <c:v>-7.9089999999999918</c:v>
                </c:pt>
                <c:pt idx="28909">
                  <c:v>-7.9069999999999965</c:v>
                </c:pt>
                <c:pt idx="28910">
                  <c:v>-7.904999999999994</c:v>
                </c:pt>
                <c:pt idx="28911">
                  <c:v>-7.9029999999999916</c:v>
                </c:pt>
                <c:pt idx="28912">
                  <c:v>-7.9009999999999962</c:v>
                </c:pt>
                <c:pt idx="28913">
                  <c:v>-7.8989999999999938</c:v>
                </c:pt>
                <c:pt idx="28914">
                  <c:v>-7.8969999999999914</c:v>
                </c:pt>
                <c:pt idx="28915">
                  <c:v>-7.894999999999996</c:v>
                </c:pt>
                <c:pt idx="28916">
                  <c:v>-7.8929999999999936</c:v>
                </c:pt>
                <c:pt idx="28917">
                  <c:v>-7.8909999999999911</c:v>
                </c:pt>
                <c:pt idx="28918">
                  <c:v>-7.8889999999999958</c:v>
                </c:pt>
                <c:pt idx="28919">
                  <c:v>-7.8869999999999933</c:v>
                </c:pt>
                <c:pt idx="28920">
                  <c:v>-7.8849999999999909</c:v>
                </c:pt>
                <c:pt idx="28921">
                  <c:v>-7.8829999999999956</c:v>
                </c:pt>
                <c:pt idx="28922">
                  <c:v>-7.8809999999999931</c:v>
                </c:pt>
                <c:pt idx="28923">
                  <c:v>-7.8789999999999978</c:v>
                </c:pt>
                <c:pt idx="28924">
                  <c:v>-7.8769999999999953</c:v>
                </c:pt>
                <c:pt idx="28925">
                  <c:v>-7.8749999999999929</c:v>
                </c:pt>
                <c:pt idx="28926">
                  <c:v>-7.8729999999999976</c:v>
                </c:pt>
                <c:pt idx="28927">
                  <c:v>-7.8709999999999951</c:v>
                </c:pt>
                <c:pt idx="28928">
                  <c:v>-7.8689999999999927</c:v>
                </c:pt>
                <c:pt idx="28929">
                  <c:v>-7.8669999999999973</c:v>
                </c:pt>
                <c:pt idx="28930">
                  <c:v>-7.8649999999999949</c:v>
                </c:pt>
                <c:pt idx="28931">
                  <c:v>-7.8629999999999924</c:v>
                </c:pt>
                <c:pt idx="28932">
                  <c:v>-7.8609999999999971</c:v>
                </c:pt>
                <c:pt idx="28933">
                  <c:v>-7.8589999999999947</c:v>
                </c:pt>
                <c:pt idx="28934">
                  <c:v>-7.8569999999999922</c:v>
                </c:pt>
                <c:pt idx="28935">
                  <c:v>-7.8549999999999969</c:v>
                </c:pt>
                <c:pt idx="28936">
                  <c:v>-7.8529999999999944</c:v>
                </c:pt>
                <c:pt idx="28937">
                  <c:v>-7.850999999999992</c:v>
                </c:pt>
                <c:pt idx="28938">
                  <c:v>-7.8489999999999966</c:v>
                </c:pt>
                <c:pt idx="28939">
                  <c:v>-7.8469999999999942</c:v>
                </c:pt>
                <c:pt idx="28940">
                  <c:v>-7.8449999999999918</c:v>
                </c:pt>
                <c:pt idx="28941">
                  <c:v>-7.8429999999999964</c:v>
                </c:pt>
                <c:pt idx="28942">
                  <c:v>-7.840999999999994</c:v>
                </c:pt>
                <c:pt idx="28943">
                  <c:v>-7.8389999999999915</c:v>
                </c:pt>
                <c:pt idx="28944">
                  <c:v>-7.8369999999999962</c:v>
                </c:pt>
                <c:pt idx="28945">
                  <c:v>-7.8349999999999937</c:v>
                </c:pt>
                <c:pt idx="28946">
                  <c:v>-7.8329999999999913</c:v>
                </c:pt>
                <c:pt idx="28947">
                  <c:v>-7.830999999999996</c:v>
                </c:pt>
                <c:pt idx="28948">
                  <c:v>-7.8289999999999935</c:v>
                </c:pt>
                <c:pt idx="28949">
                  <c:v>-7.8269999999999911</c:v>
                </c:pt>
                <c:pt idx="28950">
                  <c:v>-7.8249999999999957</c:v>
                </c:pt>
                <c:pt idx="28951">
                  <c:v>-7.8229999999999933</c:v>
                </c:pt>
                <c:pt idx="28952">
                  <c:v>-7.8209999999999908</c:v>
                </c:pt>
                <c:pt idx="28953">
                  <c:v>-7.8189999999999955</c:v>
                </c:pt>
                <c:pt idx="28954">
                  <c:v>-7.8169999999999931</c:v>
                </c:pt>
                <c:pt idx="28955">
                  <c:v>-7.8149999999999977</c:v>
                </c:pt>
                <c:pt idx="28956">
                  <c:v>-7.8129999999999953</c:v>
                </c:pt>
                <c:pt idx="28957">
                  <c:v>-7.8109999999999928</c:v>
                </c:pt>
                <c:pt idx="28958">
                  <c:v>-7.8089999999999975</c:v>
                </c:pt>
                <c:pt idx="28959">
                  <c:v>-7.8069999999999951</c:v>
                </c:pt>
                <c:pt idx="28960">
                  <c:v>-7.8049999999999926</c:v>
                </c:pt>
                <c:pt idx="28961">
                  <c:v>-7.8029999999999973</c:v>
                </c:pt>
                <c:pt idx="28962">
                  <c:v>-7.8009999999999948</c:v>
                </c:pt>
                <c:pt idx="28963">
                  <c:v>-7.7989999999999924</c:v>
                </c:pt>
                <c:pt idx="28964">
                  <c:v>-7.796999999999997</c:v>
                </c:pt>
                <c:pt idx="28965">
                  <c:v>-7.7949999999999946</c:v>
                </c:pt>
                <c:pt idx="28966">
                  <c:v>-7.7929999999999922</c:v>
                </c:pt>
                <c:pt idx="28967">
                  <c:v>-7.7909999999999968</c:v>
                </c:pt>
                <c:pt idx="28968">
                  <c:v>-7.7889999999999944</c:v>
                </c:pt>
                <c:pt idx="28969">
                  <c:v>-7.7869999999999919</c:v>
                </c:pt>
                <c:pt idx="28970">
                  <c:v>-7.7849999999999966</c:v>
                </c:pt>
                <c:pt idx="28971">
                  <c:v>-7.7829999999999941</c:v>
                </c:pt>
                <c:pt idx="28972">
                  <c:v>-7.7809999999999917</c:v>
                </c:pt>
                <c:pt idx="28973">
                  <c:v>-7.7789999999999964</c:v>
                </c:pt>
                <c:pt idx="28974">
                  <c:v>-7.7769999999999939</c:v>
                </c:pt>
                <c:pt idx="28975">
                  <c:v>-7.7749999999999915</c:v>
                </c:pt>
                <c:pt idx="28976">
                  <c:v>-7.7729999999999961</c:v>
                </c:pt>
                <c:pt idx="28977">
                  <c:v>-7.7709999999999937</c:v>
                </c:pt>
                <c:pt idx="28978">
                  <c:v>-7.7689999999999912</c:v>
                </c:pt>
                <c:pt idx="28979">
                  <c:v>-7.7669999999999959</c:v>
                </c:pt>
                <c:pt idx="28980">
                  <c:v>-7.7649999999999935</c:v>
                </c:pt>
                <c:pt idx="28981">
                  <c:v>-7.762999999999991</c:v>
                </c:pt>
                <c:pt idx="28982">
                  <c:v>-7.7609999999999957</c:v>
                </c:pt>
                <c:pt idx="28983">
                  <c:v>-7.7589999999999932</c:v>
                </c:pt>
                <c:pt idx="28984">
                  <c:v>-7.7569999999999908</c:v>
                </c:pt>
                <c:pt idx="28985">
                  <c:v>-7.7549999999999955</c:v>
                </c:pt>
                <c:pt idx="28986">
                  <c:v>-7.752999999999993</c:v>
                </c:pt>
                <c:pt idx="28987">
                  <c:v>-7.7509999999999977</c:v>
                </c:pt>
                <c:pt idx="28988">
                  <c:v>-7.7489999999999952</c:v>
                </c:pt>
                <c:pt idx="28989">
                  <c:v>-7.7469999999999928</c:v>
                </c:pt>
                <c:pt idx="28990">
                  <c:v>-7.7449999999999974</c:v>
                </c:pt>
                <c:pt idx="28991">
                  <c:v>-7.742999999999995</c:v>
                </c:pt>
                <c:pt idx="28992">
                  <c:v>-7.7409999999999926</c:v>
                </c:pt>
                <c:pt idx="28993">
                  <c:v>-7.7389999999999972</c:v>
                </c:pt>
                <c:pt idx="28994">
                  <c:v>-7.7369999999999948</c:v>
                </c:pt>
                <c:pt idx="28995">
                  <c:v>-7.7349999999999923</c:v>
                </c:pt>
                <c:pt idx="28996">
                  <c:v>-7.732999999999997</c:v>
                </c:pt>
                <c:pt idx="28997">
                  <c:v>-7.7309999999999945</c:v>
                </c:pt>
                <c:pt idx="28998">
                  <c:v>-7.7289999999999921</c:v>
                </c:pt>
                <c:pt idx="28999">
                  <c:v>-7.7269999999999968</c:v>
                </c:pt>
                <c:pt idx="29000">
                  <c:v>-7.7249999999999943</c:v>
                </c:pt>
                <c:pt idx="29001">
                  <c:v>-7.7229999999999919</c:v>
                </c:pt>
                <c:pt idx="29002">
                  <c:v>-7.7209999999999965</c:v>
                </c:pt>
                <c:pt idx="29003">
                  <c:v>-7.7189999999999941</c:v>
                </c:pt>
                <c:pt idx="29004">
                  <c:v>-7.7169999999999916</c:v>
                </c:pt>
                <c:pt idx="29005">
                  <c:v>-7.7149999999999963</c:v>
                </c:pt>
                <c:pt idx="29006">
                  <c:v>-7.7129999999999939</c:v>
                </c:pt>
                <c:pt idx="29007">
                  <c:v>-7.7109999999999914</c:v>
                </c:pt>
                <c:pt idx="29008">
                  <c:v>-7.7089999999999961</c:v>
                </c:pt>
                <c:pt idx="29009">
                  <c:v>-7.7069999999999936</c:v>
                </c:pt>
                <c:pt idx="29010">
                  <c:v>-7.7049999999999912</c:v>
                </c:pt>
                <c:pt idx="29011">
                  <c:v>-7.7029999999999959</c:v>
                </c:pt>
                <c:pt idx="29012">
                  <c:v>-7.7009999999999934</c:v>
                </c:pt>
                <c:pt idx="29013">
                  <c:v>-7.698999999999991</c:v>
                </c:pt>
                <c:pt idx="29014">
                  <c:v>-7.6969999999999956</c:v>
                </c:pt>
                <c:pt idx="29015">
                  <c:v>-7.6949999999999932</c:v>
                </c:pt>
                <c:pt idx="29016">
                  <c:v>-7.6929999999999978</c:v>
                </c:pt>
                <c:pt idx="29017">
                  <c:v>-7.6909999999999954</c:v>
                </c:pt>
                <c:pt idx="29018">
                  <c:v>-7.688999999999993</c:v>
                </c:pt>
                <c:pt idx="29019">
                  <c:v>-7.6869999999999976</c:v>
                </c:pt>
                <c:pt idx="29020">
                  <c:v>-7.6849999999999952</c:v>
                </c:pt>
                <c:pt idx="29021">
                  <c:v>-7.6829999999999927</c:v>
                </c:pt>
                <c:pt idx="29022">
                  <c:v>-7.6809999999999974</c:v>
                </c:pt>
                <c:pt idx="29023">
                  <c:v>-7.6789999999999949</c:v>
                </c:pt>
                <c:pt idx="29024">
                  <c:v>-7.6769999999999925</c:v>
                </c:pt>
                <c:pt idx="29025">
                  <c:v>-7.6749999999999972</c:v>
                </c:pt>
                <c:pt idx="29026">
                  <c:v>-7.6729999999999947</c:v>
                </c:pt>
                <c:pt idx="29027">
                  <c:v>-7.6709999999999923</c:v>
                </c:pt>
                <c:pt idx="29028">
                  <c:v>-7.6689999999999969</c:v>
                </c:pt>
                <c:pt idx="29029">
                  <c:v>-7.6669999999999945</c:v>
                </c:pt>
                <c:pt idx="29030">
                  <c:v>-7.664999999999992</c:v>
                </c:pt>
                <c:pt idx="29031">
                  <c:v>-7.6629999999999967</c:v>
                </c:pt>
                <c:pt idx="29032">
                  <c:v>-7.6609999999999943</c:v>
                </c:pt>
                <c:pt idx="29033">
                  <c:v>-7.6589999999999918</c:v>
                </c:pt>
                <c:pt idx="29034">
                  <c:v>-7.6569999999999965</c:v>
                </c:pt>
                <c:pt idx="29035">
                  <c:v>-7.654999999999994</c:v>
                </c:pt>
                <c:pt idx="29036">
                  <c:v>-7.6529999999999916</c:v>
                </c:pt>
                <c:pt idx="29037">
                  <c:v>-7.6509999999999962</c:v>
                </c:pt>
                <c:pt idx="29038">
                  <c:v>-7.6489999999999938</c:v>
                </c:pt>
                <c:pt idx="29039">
                  <c:v>-7.6469999999999914</c:v>
                </c:pt>
                <c:pt idx="29040">
                  <c:v>-7.644999999999996</c:v>
                </c:pt>
                <c:pt idx="29041">
                  <c:v>-7.6429999999999936</c:v>
                </c:pt>
                <c:pt idx="29042">
                  <c:v>-7.6409999999999911</c:v>
                </c:pt>
                <c:pt idx="29043">
                  <c:v>-7.6389999999999958</c:v>
                </c:pt>
                <c:pt idx="29044">
                  <c:v>-7.6369999999999933</c:v>
                </c:pt>
                <c:pt idx="29045">
                  <c:v>-7.6349999999999909</c:v>
                </c:pt>
                <c:pt idx="29046">
                  <c:v>-7.6329999999999956</c:v>
                </c:pt>
                <c:pt idx="29047">
                  <c:v>-7.6309999999999931</c:v>
                </c:pt>
                <c:pt idx="29048">
                  <c:v>-7.6289999999999978</c:v>
                </c:pt>
                <c:pt idx="29049">
                  <c:v>-7.6269999999999953</c:v>
                </c:pt>
                <c:pt idx="29050">
                  <c:v>-7.6249999999999929</c:v>
                </c:pt>
                <c:pt idx="29051">
                  <c:v>-7.6229999999999976</c:v>
                </c:pt>
                <c:pt idx="29052">
                  <c:v>-7.6209999999999951</c:v>
                </c:pt>
                <c:pt idx="29053">
                  <c:v>-7.6189999999999927</c:v>
                </c:pt>
                <c:pt idx="29054">
                  <c:v>-7.6169999999999973</c:v>
                </c:pt>
                <c:pt idx="29055">
                  <c:v>-7.6149999999999949</c:v>
                </c:pt>
                <c:pt idx="29056">
                  <c:v>-7.6129999999999924</c:v>
                </c:pt>
                <c:pt idx="29057">
                  <c:v>-7.6109999999999971</c:v>
                </c:pt>
                <c:pt idx="29058">
                  <c:v>-7.6089999999999947</c:v>
                </c:pt>
                <c:pt idx="29059">
                  <c:v>-7.6069999999999922</c:v>
                </c:pt>
                <c:pt idx="29060">
                  <c:v>-7.6049999999999969</c:v>
                </c:pt>
                <c:pt idx="29061">
                  <c:v>-7.6029999999999944</c:v>
                </c:pt>
                <c:pt idx="29062">
                  <c:v>-7.600999999999992</c:v>
                </c:pt>
                <c:pt idx="29063">
                  <c:v>-7.5989999999999966</c:v>
                </c:pt>
                <c:pt idx="29064">
                  <c:v>-7.5969999999999942</c:v>
                </c:pt>
                <c:pt idx="29065">
                  <c:v>-7.5949999999999918</c:v>
                </c:pt>
                <c:pt idx="29066">
                  <c:v>-7.5929999999999964</c:v>
                </c:pt>
                <c:pt idx="29067">
                  <c:v>-7.590999999999994</c:v>
                </c:pt>
                <c:pt idx="29068">
                  <c:v>-7.5889999999999915</c:v>
                </c:pt>
                <c:pt idx="29069">
                  <c:v>-7.5869999999999962</c:v>
                </c:pt>
                <c:pt idx="29070">
                  <c:v>-7.5849999999999937</c:v>
                </c:pt>
                <c:pt idx="29071">
                  <c:v>-7.5829999999999913</c:v>
                </c:pt>
                <c:pt idx="29072">
                  <c:v>-7.580999999999996</c:v>
                </c:pt>
                <c:pt idx="29073">
                  <c:v>-7.5789999999999935</c:v>
                </c:pt>
                <c:pt idx="29074">
                  <c:v>-7.5769999999999911</c:v>
                </c:pt>
                <c:pt idx="29075">
                  <c:v>-7.5749999999999957</c:v>
                </c:pt>
                <c:pt idx="29076">
                  <c:v>-7.5729999999999933</c:v>
                </c:pt>
                <c:pt idx="29077">
                  <c:v>-7.5709999999999908</c:v>
                </c:pt>
                <c:pt idx="29078">
                  <c:v>-7.5689999999999955</c:v>
                </c:pt>
                <c:pt idx="29079">
                  <c:v>-7.5669999999999931</c:v>
                </c:pt>
                <c:pt idx="29080">
                  <c:v>-7.5649999999999977</c:v>
                </c:pt>
                <c:pt idx="29081">
                  <c:v>-7.5629999999999953</c:v>
                </c:pt>
                <c:pt idx="29082">
                  <c:v>-7.5609999999999928</c:v>
                </c:pt>
                <c:pt idx="29083">
                  <c:v>-7.5589999999999975</c:v>
                </c:pt>
                <c:pt idx="29084">
                  <c:v>-7.5569999999999951</c:v>
                </c:pt>
                <c:pt idx="29085">
                  <c:v>-7.5549999999999926</c:v>
                </c:pt>
                <c:pt idx="29086">
                  <c:v>-7.5529999999999973</c:v>
                </c:pt>
                <c:pt idx="29087">
                  <c:v>-7.5509999999999948</c:v>
                </c:pt>
                <c:pt idx="29088">
                  <c:v>-7.5489999999999924</c:v>
                </c:pt>
                <c:pt idx="29089">
                  <c:v>-7.546999999999997</c:v>
                </c:pt>
                <c:pt idx="29090">
                  <c:v>-7.5449999999999946</c:v>
                </c:pt>
                <c:pt idx="29091">
                  <c:v>-7.5429999999999922</c:v>
                </c:pt>
                <c:pt idx="29092">
                  <c:v>-7.5409999999999968</c:v>
                </c:pt>
                <c:pt idx="29093">
                  <c:v>-7.5389999999999944</c:v>
                </c:pt>
                <c:pt idx="29094">
                  <c:v>-7.5369999999999919</c:v>
                </c:pt>
                <c:pt idx="29095">
                  <c:v>-7.5349999999999966</c:v>
                </c:pt>
                <c:pt idx="29096">
                  <c:v>-7.5329999999999941</c:v>
                </c:pt>
                <c:pt idx="29097">
                  <c:v>-7.5309999999999917</c:v>
                </c:pt>
                <c:pt idx="29098">
                  <c:v>-7.5289999999999964</c:v>
                </c:pt>
                <c:pt idx="29099">
                  <c:v>-7.5269999999999939</c:v>
                </c:pt>
                <c:pt idx="29100">
                  <c:v>-7.5249999999999915</c:v>
                </c:pt>
                <c:pt idx="29101">
                  <c:v>-7.5229999999999961</c:v>
                </c:pt>
                <c:pt idx="29102">
                  <c:v>-7.5209999999999937</c:v>
                </c:pt>
                <c:pt idx="29103">
                  <c:v>-7.5189999999999912</c:v>
                </c:pt>
                <c:pt idx="29104">
                  <c:v>-7.5169999999999959</c:v>
                </c:pt>
                <c:pt idx="29105">
                  <c:v>-7.5149999999999935</c:v>
                </c:pt>
                <c:pt idx="29106">
                  <c:v>-7.512999999999991</c:v>
                </c:pt>
                <c:pt idx="29107">
                  <c:v>-7.5109999999999957</c:v>
                </c:pt>
                <c:pt idx="29108">
                  <c:v>-7.5089999999999932</c:v>
                </c:pt>
                <c:pt idx="29109">
                  <c:v>-7.5069999999999908</c:v>
                </c:pt>
                <c:pt idx="29110">
                  <c:v>-7.5049999999999955</c:v>
                </c:pt>
                <c:pt idx="29111">
                  <c:v>-7.502999999999993</c:v>
                </c:pt>
                <c:pt idx="29112">
                  <c:v>-7.5009999999999977</c:v>
                </c:pt>
                <c:pt idx="29113">
                  <c:v>-7.4989999999999952</c:v>
                </c:pt>
                <c:pt idx="29114">
                  <c:v>-7.4969999999999928</c:v>
                </c:pt>
                <c:pt idx="29115">
                  <c:v>-7.4949999999999974</c:v>
                </c:pt>
                <c:pt idx="29116">
                  <c:v>-7.492999999999995</c:v>
                </c:pt>
                <c:pt idx="29117">
                  <c:v>-7.4909999999999926</c:v>
                </c:pt>
                <c:pt idx="29118">
                  <c:v>-7.4889999999999972</c:v>
                </c:pt>
                <c:pt idx="29119">
                  <c:v>-7.4869999999999948</c:v>
                </c:pt>
                <c:pt idx="29120">
                  <c:v>-7.4849999999999923</c:v>
                </c:pt>
                <c:pt idx="29121">
                  <c:v>-7.482999999999997</c:v>
                </c:pt>
                <c:pt idx="29122">
                  <c:v>-7.4809999999999945</c:v>
                </c:pt>
                <c:pt idx="29123">
                  <c:v>-7.4789999999999921</c:v>
                </c:pt>
                <c:pt idx="29124">
                  <c:v>-7.4769999999999968</c:v>
                </c:pt>
                <c:pt idx="29125">
                  <c:v>-7.4749999999999943</c:v>
                </c:pt>
                <c:pt idx="29126">
                  <c:v>-7.4729999999999919</c:v>
                </c:pt>
                <c:pt idx="29127">
                  <c:v>-7.4709999999999965</c:v>
                </c:pt>
                <c:pt idx="29128">
                  <c:v>-7.4689999999999941</c:v>
                </c:pt>
                <c:pt idx="29129">
                  <c:v>-7.4669999999999916</c:v>
                </c:pt>
                <c:pt idx="29130">
                  <c:v>-7.4649999999999963</c:v>
                </c:pt>
                <c:pt idx="29131">
                  <c:v>-7.4629999999999939</c:v>
                </c:pt>
                <c:pt idx="29132">
                  <c:v>-7.4609999999999914</c:v>
                </c:pt>
                <c:pt idx="29133">
                  <c:v>-7.4589999999999961</c:v>
                </c:pt>
                <c:pt idx="29134">
                  <c:v>-7.4569999999999936</c:v>
                </c:pt>
                <c:pt idx="29135">
                  <c:v>-7.4549999999999912</c:v>
                </c:pt>
                <c:pt idx="29136">
                  <c:v>-7.4529999999999959</c:v>
                </c:pt>
                <c:pt idx="29137">
                  <c:v>-7.4509999999999934</c:v>
                </c:pt>
                <c:pt idx="29138">
                  <c:v>-7.448999999999991</c:v>
                </c:pt>
                <c:pt idx="29139">
                  <c:v>-7.4469999999999956</c:v>
                </c:pt>
                <c:pt idx="29140">
                  <c:v>-7.4449999999999932</c:v>
                </c:pt>
                <c:pt idx="29141">
                  <c:v>-7.4429999999999978</c:v>
                </c:pt>
                <c:pt idx="29142">
                  <c:v>-7.4409999999999954</c:v>
                </c:pt>
                <c:pt idx="29143">
                  <c:v>-7.438999999999993</c:v>
                </c:pt>
                <c:pt idx="29144">
                  <c:v>-7.4369999999999976</c:v>
                </c:pt>
                <c:pt idx="29145">
                  <c:v>-7.4349999999999952</c:v>
                </c:pt>
                <c:pt idx="29146">
                  <c:v>-7.4329999999999927</c:v>
                </c:pt>
                <c:pt idx="29147">
                  <c:v>-7.4309999999999974</c:v>
                </c:pt>
                <c:pt idx="29148">
                  <c:v>-7.4289999999999949</c:v>
                </c:pt>
                <c:pt idx="29149">
                  <c:v>-7.4269999999999925</c:v>
                </c:pt>
                <c:pt idx="29150">
                  <c:v>-7.4249999999999972</c:v>
                </c:pt>
                <c:pt idx="29151">
                  <c:v>-7.4229999999999947</c:v>
                </c:pt>
                <c:pt idx="29152">
                  <c:v>-7.4209999999999923</c:v>
                </c:pt>
                <c:pt idx="29153">
                  <c:v>-7.4189999999999969</c:v>
                </c:pt>
                <c:pt idx="29154">
                  <c:v>-7.4169999999999945</c:v>
                </c:pt>
                <c:pt idx="29155">
                  <c:v>-7.414999999999992</c:v>
                </c:pt>
                <c:pt idx="29156">
                  <c:v>-7.4129999999999967</c:v>
                </c:pt>
                <c:pt idx="29157">
                  <c:v>-7.4109999999999943</c:v>
                </c:pt>
                <c:pt idx="29158">
                  <c:v>-7.4089999999999918</c:v>
                </c:pt>
                <c:pt idx="29159">
                  <c:v>-7.4069999999999965</c:v>
                </c:pt>
                <c:pt idx="29160">
                  <c:v>-7.404999999999994</c:v>
                </c:pt>
                <c:pt idx="29161">
                  <c:v>-7.4029999999999916</c:v>
                </c:pt>
                <c:pt idx="29162">
                  <c:v>-7.4009999999999962</c:v>
                </c:pt>
                <c:pt idx="29163">
                  <c:v>-7.3989999999999938</c:v>
                </c:pt>
                <c:pt idx="29164">
                  <c:v>-7.3969999999999914</c:v>
                </c:pt>
                <c:pt idx="29165">
                  <c:v>-7.394999999999996</c:v>
                </c:pt>
                <c:pt idx="29166">
                  <c:v>-7.3929999999999936</c:v>
                </c:pt>
                <c:pt idx="29167">
                  <c:v>-7.3909999999999911</c:v>
                </c:pt>
                <c:pt idx="29168">
                  <c:v>-7.3889999999999958</c:v>
                </c:pt>
                <c:pt idx="29169">
                  <c:v>-7.3869999999999933</c:v>
                </c:pt>
                <c:pt idx="29170">
                  <c:v>-7.3849999999999909</c:v>
                </c:pt>
                <c:pt idx="29171">
                  <c:v>-7.3829999999999956</c:v>
                </c:pt>
                <c:pt idx="29172">
                  <c:v>-7.3809999999999931</c:v>
                </c:pt>
                <c:pt idx="29173">
                  <c:v>-7.3789999999999978</c:v>
                </c:pt>
                <c:pt idx="29174">
                  <c:v>-7.3769999999999953</c:v>
                </c:pt>
                <c:pt idx="29175">
                  <c:v>-7.3749999999999929</c:v>
                </c:pt>
                <c:pt idx="29176">
                  <c:v>-7.3729999999999976</c:v>
                </c:pt>
                <c:pt idx="29177">
                  <c:v>-7.3709999999999951</c:v>
                </c:pt>
                <c:pt idx="29178">
                  <c:v>-7.3689999999999927</c:v>
                </c:pt>
                <c:pt idx="29179">
                  <c:v>-7.3669999999999973</c:v>
                </c:pt>
                <c:pt idx="29180">
                  <c:v>-7.3649999999999949</c:v>
                </c:pt>
                <c:pt idx="29181">
                  <c:v>-7.3629999999999924</c:v>
                </c:pt>
                <c:pt idx="29182">
                  <c:v>-7.3609999999999971</c:v>
                </c:pt>
                <c:pt idx="29183">
                  <c:v>-7.3589999999999947</c:v>
                </c:pt>
                <c:pt idx="29184">
                  <c:v>-7.3569999999999922</c:v>
                </c:pt>
                <c:pt idx="29185">
                  <c:v>-7.3549999999999969</c:v>
                </c:pt>
                <c:pt idx="29186">
                  <c:v>-7.3529999999999944</c:v>
                </c:pt>
                <c:pt idx="29187">
                  <c:v>-7.350999999999992</c:v>
                </c:pt>
                <c:pt idx="29188">
                  <c:v>-7.3489999999999966</c:v>
                </c:pt>
                <c:pt idx="29189">
                  <c:v>-7.3469999999999942</c:v>
                </c:pt>
                <c:pt idx="29190">
                  <c:v>-7.3449999999999918</c:v>
                </c:pt>
                <c:pt idx="29191">
                  <c:v>-7.3429999999999964</c:v>
                </c:pt>
                <c:pt idx="29192">
                  <c:v>-7.340999999999994</c:v>
                </c:pt>
                <c:pt idx="29193">
                  <c:v>-7.3389999999999915</c:v>
                </c:pt>
                <c:pt idx="29194">
                  <c:v>-7.3369999999999962</c:v>
                </c:pt>
                <c:pt idx="29195">
                  <c:v>-7.3349999999999937</c:v>
                </c:pt>
                <c:pt idx="29196">
                  <c:v>-7.3329999999999913</c:v>
                </c:pt>
                <c:pt idx="29197">
                  <c:v>-7.330999999999996</c:v>
                </c:pt>
                <c:pt idx="29198">
                  <c:v>-7.3289999999999935</c:v>
                </c:pt>
                <c:pt idx="29199">
                  <c:v>-7.3269999999999911</c:v>
                </c:pt>
                <c:pt idx="29200">
                  <c:v>-7.3249999999999957</c:v>
                </c:pt>
                <c:pt idx="29201">
                  <c:v>-7.3229999999999933</c:v>
                </c:pt>
                <c:pt idx="29202">
                  <c:v>-7.3209999999999908</c:v>
                </c:pt>
                <c:pt idx="29203">
                  <c:v>-7.3189999999999955</c:v>
                </c:pt>
                <c:pt idx="29204">
                  <c:v>-7.3169999999999931</c:v>
                </c:pt>
                <c:pt idx="29205">
                  <c:v>-7.3149999999999977</c:v>
                </c:pt>
                <c:pt idx="29206">
                  <c:v>-7.3129999999999953</c:v>
                </c:pt>
                <c:pt idx="29207">
                  <c:v>-7.3109999999999928</c:v>
                </c:pt>
                <c:pt idx="29208">
                  <c:v>-7.3089999999999975</c:v>
                </c:pt>
                <c:pt idx="29209">
                  <c:v>-7.3069999999999951</c:v>
                </c:pt>
                <c:pt idx="29210">
                  <c:v>-7.3049999999999926</c:v>
                </c:pt>
                <c:pt idx="29211">
                  <c:v>-7.3029999999999973</c:v>
                </c:pt>
                <c:pt idx="29212">
                  <c:v>-7.3009999999999948</c:v>
                </c:pt>
                <c:pt idx="29213">
                  <c:v>-7.2989999999999924</c:v>
                </c:pt>
                <c:pt idx="29214">
                  <c:v>-7.296999999999997</c:v>
                </c:pt>
                <c:pt idx="29215">
                  <c:v>-7.2949999999999946</c:v>
                </c:pt>
                <c:pt idx="29216">
                  <c:v>-7.2929999999999922</c:v>
                </c:pt>
                <c:pt idx="29217">
                  <c:v>-7.2909999999999968</c:v>
                </c:pt>
                <c:pt idx="29218">
                  <c:v>-7.2889999999999944</c:v>
                </c:pt>
                <c:pt idx="29219">
                  <c:v>-7.2869999999999919</c:v>
                </c:pt>
                <c:pt idx="29220">
                  <c:v>-7.2849999999999966</c:v>
                </c:pt>
                <c:pt idx="29221">
                  <c:v>-7.2829999999999941</c:v>
                </c:pt>
                <c:pt idx="29222">
                  <c:v>-7.2809999999999917</c:v>
                </c:pt>
                <c:pt idx="29223">
                  <c:v>-7.2789999999999964</c:v>
                </c:pt>
                <c:pt idx="29224">
                  <c:v>-7.2769999999999939</c:v>
                </c:pt>
                <c:pt idx="29225">
                  <c:v>-7.2749999999999915</c:v>
                </c:pt>
                <c:pt idx="29226">
                  <c:v>-7.2729999999999961</c:v>
                </c:pt>
                <c:pt idx="29227">
                  <c:v>-7.2709999999999937</c:v>
                </c:pt>
                <c:pt idx="29228">
                  <c:v>-7.2689999999999912</c:v>
                </c:pt>
                <c:pt idx="29229">
                  <c:v>-7.2669999999999959</c:v>
                </c:pt>
                <c:pt idx="29230">
                  <c:v>-7.2649999999999935</c:v>
                </c:pt>
                <c:pt idx="29231">
                  <c:v>-7.262999999999991</c:v>
                </c:pt>
                <c:pt idx="29232">
                  <c:v>-7.2609999999999957</c:v>
                </c:pt>
                <c:pt idx="29233">
                  <c:v>-7.2589999999999932</c:v>
                </c:pt>
                <c:pt idx="29234">
                  <c:v>-7.2569999999999908</c:v>
                </c:pt>
                <c:pt idx="29235">
                  <c:v>-7.2549999999999955</c:v>
                </c:pt>
                <c:pt idx="29236">
                  <c:v>-7.252999999999993</c:v>
                </c:pt>
                <c:pt idx="29237">
                  <c:v>-7.2509999999999977</c:v>
                </c:pt>
                <c:pt idx="29238">
                  <c:v>-7.2489999999999952</c:v>
                </c:pt>
                <c:pt idx="29239">
                  <c:v>-7.2469999999999928</c:v>
                </c:pt>
                <c:pt idx="29240">
                  <c:v>-7.2449999999999974</c:v>
                </c:pt>
                <c:pt idx="29241">
                  <c:v>-7.242999999999995</c:v>
                </c:pt>
                <c:pt idx="29242">
                  <c:v>-7.2409999999999926</c:v>
                </c:pt>
                <c:pt idx="29243">
                  <c:v>-7.2389999999999972</c:v>
                </c:pt>
                <c:pt idx="29244">
                  <c:v>-7.2369999999999948</c:v>
                </c:pt>
                <c:pt idx="29245">
                  <c:v>-7.2349999999999923</c:v>
                </c:pt>
                <c:pt idx="29246">
                  <c:v>-7.232999999999997</c:v>
                </c:pt>
                <c:pt idx="29247">
                  <c:v>-7.2309999999999945</c:v>
                </c:pt>
                <c:pt idx="29248">
                  <c:v>-7.2289999999999921</c:v>
                </c:pt>
                <c:pt idx="29249">
                  <c:v>-7.2269999999999968</c:v>
                </c:pt>
                <c:pt idx="29250">
                  <c:v>-7.2249999999999943</c:v>
                </c:pt>
                <c:pt idx="29251">
                  <c:v>-7.2229999999999919</c:v>
                </c:pt>
                <c:pt idx="29252">
                  <c:v>-7.2209999999999965</c:v>
                </c:pt>
                <c:pt idx="29253">
                  <c:v>-7.2189999999999941</c:v>
                </c:pt>
                <c:pt idx="29254">
                  <c:v>-7.2169999999999916</c:v>
                </c:pt>
                <c:pt idx="29255">
                  <c:v>-7.2149999999999963</c:v>
                </c:pt>
                <c:pt idx="29256">
                  <c:v>-7.2129999999999939</c:v>
                </c:pt>
                <c:pt idx="29257">
                  <c:v>-7.2109999999999914</c:v>
                </c:pt>
                <c:pt idx="29258">
                  <c:v>-7.2089999999999961</c:v>
                </c:pt>
                <c:pt idx="29259">
                  <c:v>-7.2069999999999936</c:v>
                </c:pt>
                <c:pt idx="29260">
                  <c:v>-7.2049999999999912</c:v>
                </c:pt>
                <c:pt idx="29261">
                  <c:v>-7.2029999999999959</c:v>
                </c:pt>
                <c:pt idx="29262">
                  <c:v>-7.2009999999999934</c:v>
                </c:pt>
                <c:pt idx="29263">
                  <c:v>-7.198999999999991</c:v>
                </c:pt>
                <c:pt idx="29264">
                  <c:v>-7.1969999999999956</c:v>
                </c:pt>
                <c:pt idx="29265">
                  <c:v>-7.1949999999999932</c:v>
                </c:pt>
                <c:pt idx="29266">
                  <c:v>-7.1929999999999978</c:v>
                </c:pt>
                <c:pt idx="29267">
                  <c:v>-7.1909999999999954</c:v>
                </c:pt>
                <c:pt idx="29268">
                  <c:v>-7.188999999999993</c:v>
                </c:pt>
                <c:pt idx="29269">
                  <c:v>-7.1869999999999976</c:v>
                </c:pt>
                <c:pt idx="29270">
                  <c:v>-7.1849999999999952</c:v>
                </c:pt>
                <c:pt idx="29271">
                  <c:v>-7.1829999999999927</c:v>
                </c:pt>
                <c:pt idx="29272">
                  <c:v>-7.1809999999999974</c:v>
                </c:pt>
                <c:pt idx="29273">
                  <c:v>-7.1789999999999949</c:v>
                </c:pt>
                <c:pt idx="29274">
                  <c:v>-7.1769999999999925</c:v>
                </c:pt>
                <c:pt idx="29275">
                  <c:v>-7.1749999999999972</c:v>
                </c:pt>
                <c:pt idx="29276">
                  <c:v>-7.1729999999999947</c:v>
                </c:pt>
                <c:pt idx="29277">
                  <c:v>-7.1709999999999923</c:v>
                </c:pt>
                <c:pt idx="29278">
                  <c:v>-7.1689999999999969</c:v>
                </c:pt>
                <c:pt idx="29279">
                  <c:v>-7.1669999999999945</c:v>
                </c:pt>
                <c:pt idx="29280">
                  <c:v>-7.164999999999992</c:v>
                </c:pt>
                <c:pt idx="29281">
                  <c:v>-7.1629999999999967</c:v>
                </c:pt>
                <c:pt idx="29282">
                  <c:v>-7.1609999999999943</c:v>
                </c:pt>
                <c:pt idx="29283">
                  <c:v>-7.1589999999999918</c:v>
                </c:pt>
                <c:pt idx="29284">
                  <c:v>-7.1569999999999965</c:v>
                </c:pt>
                <c:pt idx="29285">
                  <c:v>-7.154999999999994</c:v>
                </c:pt>
                <c:pt idx="29286">
                  <c:v>-7.1529999999999916</c:v>
                </c:pt>
                <c:pt idx="29287">
                  <c:v>-7.1509999999999962</c:v>
                </c:pt>
                <c:pt idx="29288">
                  <c:v>-7.1489999999999938</c:v>
                </c:pt>
                <c:pt idx="29289">
                  <c:v>-7.1469999999999914</c:v>
                </c:pt>
                <c:pt idx="29290">
                  <c:v>-7.144999999999996</c:v>
                </c:pt>
                <c:pt idx="29291">
                  <c:v>-7.1429999999999936</c:v>
                </c:pt>
                <c:pt idx="29292">
                  <c:v>-7.1409999999999911</c:v>
                </c:pt>
                <c:pt idx="29293">
                  <c:v>-7.1389999999999958</c:v>
                </c:pt>
                <c:pt idx="29294">
                  <c:v>-7.1369999999999933</c:v>
                </c:pt>
                <c:pt idx="29295">
                  <c:v>-7.1349999999999909</c:v>
                </c:pt>
                <c:pt idx="29296">
                  <c:v>-7.1329999999999956</c:v>
                </c:pt>
                <c:pt idx="29297">
                  <c:v>-7.1309999999999931</c:v>
                </c:pt>
                <c:pt idx="29298">
                  <c:v>-7.1289999999999978</c:v>
                </c:pt>
                <c:pt idx="29299">
                  <c:v>-7.1269999999999953</c:v>
                </c:pt>
                <c:pt idx="29300">
                  <c:v>-7.1249999999999929</c:v>
                </c:pt>
                <c:pt idx="29301">
                  <c:v>-7.1229999999999976</c:v>
                </c:pt>
                <c:pt idx="29302">
                  <c:v>-7.1209999999999951</c:v>
                </c:pt>
                <c:pt idx="29303">
                  <c:v>-7.1189999999999927</c:v>
                </c:pt>
                <c:pt idx="29304">
                  <c:v>-7.1169999999999973</c:v>
                </c:pt>
                <c:pt idx="29305">
                  <c:v>-7.1149999999999949</c:v>
                </c:pt>
                <c:pt idx="29306">
                  <c:v>-7.1129999999999924</c:v>
                </c:pt>
                <c:pt idx="29307">
                  <c:v>-7.1109999999999971</c:v>
                </c:pt>
                <c:pt idx="29308">
                  <c:v>-7.1089999999999947</c:v>
                </c:pt>
                <c:pt idx="29309">
                  <c:v>-7.1069999999999922</c:v>
                </c:pt>
                <c:pt idx="29310">
                  <c:v>-7.1049999999999969</c:v>
                </c:pt>
                <c:pt idx="29311">
                  <c:v>-7.1029999999999944</c:v>
                </c:pt>
                <c:pt idx="29312">
                  <c:v>-7.100999999999992</c:v>
                </c:pt>
                <c:pt idx="29313">
                  <c:v>-7.0989999999999966</c:v>
                </c:pt>
                <c:pt idx="29314">
                  <c:v>-7.0969999999999942</c:v>
                </c:pt>
                <c:pt idx="29315">
                  <c:v>-7.0949999999999918</c:v>
                </c:pt>
                <c:pt idx="29316">
                  <c:v>-7.0929999999999964</c:v>
                </c:pt>
                <c:pt idx="29317">
                  <c:v>-7.090999999999994</c:v>
                </c:pt>
                <c:pt idx="29318">
                  <c:v>-7.0889999999999915</c:v>
                </c:pt>
                <c:pt idx="29319">
                  <c:v>-7.0869999999999962</c:v>
                </c:pt>
                <c:pt idx="29320">
                  <c:v>-7.0849999999999937</c:v>
                </c:pt>
                <c:pt idx="29321">
                  <c:v>-7.0829999999999913</c:v>
                </c:pt>
                <c:pt idx="29322">
                  <c:v>-7.080999999999996</c:v>
                </c:pt>
                <c:pt idx="29323">
                  <c:v>-7.0789999999999935</c:v>
                </c:pt>
                <c:pt idx="29324">
                  <c:v>-7.0769999999999911</c:v>
                </c:pt>
                <c:pt idx="29325">
                  <c:v>-7.0749999999999957</c:v>
                </c:pt>
                <c:pt idx="29326">
                  <c:v>-7.0729999999999933</c:v>
                </c:pt>
                <c:pt idx="29327">
                  <c:v>-7.0709999999999908</c:v>
                </c:pt>
                <c:pt idx="29328">
                  <c:v>-7.0689999999999955</c:v>
                </c:pt>
                <c:pt idx="29329">
                  <c:v>-7.0669999999999931</c:v>
                </c:pt>
                <c:pt idx="29330">
                  <c:v>-7.0649999999999977</c:v>
                </c:pt>
                <c:pt idx="29331">
                  <c:v>-7.0629999999999953</c:v>
                </c:pt>
                <c:pt idx="29332">
                  <c:v>-7.0609999999999928</c:v>
                </c:pt>
                <c:pt idx="29333">
                  <c:v>-7.0589999999999975</c:v>
                </c:pt>
                <c:pt idx="29334">
                  <c:v>-7.0569999999999951</c:v>
                </c:pt>
                <c:pt idx="29335">
                  <c:v>-7.0549999999999926</c:v>
                </c:pt>
                <c:pt idx="29336">
                  <c:v>-7.0529999999999973</c:v>
                </c:pt>
                <c:pt idx="29337">
                  <c:v>-7.0509999999999948</c:v>
                </c:pt>
                <c:pt idx="29338">
                  <c:v>-7.0489999999999924</c:v>
                </c:pt>
                <c:pt idx="29339">
                  <c:v>-7.046999999999997</c:v>
                </c:pt>
                <c:pt idx="29340">
                  <c:v>-7.0449999999999946</c:v>
                </c:pt>
                <c:pt idx="29341">
                  <c:v>-7.0429999999999922</c:v>
                </c:pt>
                <c:pt idx="29342">
                  <c:v>-7.0409999999999968</c:v>
                </c:pt>
                <c:pt idx="29343">
                  <c:v>-7.0389999999999944</c:v>
                </c:pt>
                <c:pt idx="29344">
                  <c:v>-7.0369999999999919</c:v>
                </c:pt>
                <c:pt idx="29345">
                  <c:v>-7.0349999999999966</c:v>
                </c:pt>
                <c:pt idx="29346">
                  <c:v>-7.0329999999999941</c:v>
                </c:pt>
                <c:pt idx="29347">
                  <c:v>-7.0309999999999917</c:v>
                </c:pt>
                <c:pt idx="29348">
                  <c:v>-7.0289999999999964</c:v>
                </c:pt>
                <c:pt idx="29349">
                  <c:v>-7.0269999999999939</c:v>
                </c:pt>
                <c:pt idx="29350">
                  <c:v>-7.0249999999999915</c:v>
                </c:pt>
                <c:pt idx="29351">
                  <c:v>-7.0229999999999961</c:v>
                </c:pt>
                <c:pt idx="29352">
                  <c:v>-7.0209999999999937</c:v>
                </c:pt>
                <c:pt idx="29353">
                  <c:v>-7.0189999999999912</c:v>
                </c:pt>
                <c:pt idx="29354">
                  <c:v>-7.0169999999999959</c:v>
                </c:pt>
                <c:pt idx="29355">
                  <c:v>-7.0149999999999935</c:v>
                </c:pt>
                <c:pt idx="29356">
                  <c:v>-7.012999999999991</c:v>
                </c:pt>
                <c:pt idx="29357">
                  <c:v>-7.0109999999999957</c:v>
                </c:pt>
                <c:pt idx="29358">
                  <c:v>-7.0089999999999932</c:v>
                </c:pt>
                <c:pt idx="29359">
                  <c:v>-7.0069999999999908</c:v>
                </c:pt>
                <c:pt idx="29360">
                  <c:v>-7.0049999999999955</c:v>
                </c:pt>
                <c:pt idx="29361">
                  <c:v>-7.002999999999993</c:v>
                </c:pt>
                <c:pt idx="29362">
                  <c:v>-7.0009999999999977</c:v>
                </c:pt>
                <c:pt idx="29363">
                  <c:v>-6.9989999999999952</c:v>
                </c:pt>
                <c:pt idx="29364">
                  <c:v>-6.9969999999999928</c:v>
                </c:pt>
                <c:pt idx="29365">
                  <c:v>-6.9949999999999974</c:v>
                </c:pt>
                <c:pt idx="29366">
                  <c:v>-6.992999999999995</c:v>
                </c:pt>
                <c:pt idx="29367">
                  <c:v>-6.9909999999999926</c:v>
                </c:pt>
                <c:pt idx="29368">
                  <c:v>-6.9889999999999972</c:v>
                </c:pt>
                <c:pt idx="29369">
                  <c:v>-6.9869999999999948</c:v>
                </c:pt>
                <c:pt idx="29370">
                  <c:v>-6.9849999999999923</c:v>
                </c:pt>
                <c:pt idx="29371">
                  <c:v>-6.982999999999997</c:v>
                </c:pt>
                <c:pt idx="29372">
                  <c:v>-6.9809999999999945</c:v>
                </c:pt>
                <c:pt idx="29373">
                  <c:v>-6.9789999999999921</c:v>
                </c:pt>
                <c:pt idx="29374">
                  <c:v>-6.9769999999999968</c:v>
                </c:pt>
                <c:pt idx="29375">
                  <c:v>-6.9749999999999943</c:v>
                </c:pt>
                <c:pt idx="29376">
                  <c:v>-6.9729999999999919</c:v>
                </c:pt>
                <c:pt idx="29377">
                  <c:v>-6.9709999999999965</c:v>
                </c:pt>
                <c:pt idx="29378">
                  <c:v>-6.9689999999999941</c:v>
                </c:pt>
                <c:pt idx="29379">
                  <c:v>-6.9669999999999916</c:v>
                </c:pt>
                <c:pt idx="29380">
                  <c:v>-6.9649999999999963</c:v>
                </c:pt>
                <c:pt idx="29381">
                  <c:v>-6.9629999999999939</c:v>
                </c:pt>
                <c:pt idx="29382">
                  <c:v>-6.9609999999999914</c:v>
                </c:pt>
                <c:pt idx="29383">
                  <c:v>-6.9589999999999961</c:v>
                </c:pt>
                <c:pt idx="29384">
                  <c:v>-6.9569999999999936</c:v>
                </c:pt>
                <c:pt idx="29385">
                  <c:v>-6.9549999999999912</c:v>
                </c:pt>
                <c:pt idx="29386">
                  <c:v>-6.9529999999999959</c:v>
                </c:pt>
                <c:pt idx="29387">
                  <c:v>-6.9509999999999934</c:v>
                </c:pt>
                <c:pt idx="29388">
                  <c:v>-6.948999999999991</c:v>
                </c:pt>
                <c:pt idx="29389">
                  <c:v>-6.9469999999999956</c:v>
                </c:pt>
                <c:pt idx="29390">
                  <c:v>-6.9449999999999932</c:v>
                </c:pt>
                <c:pt idx="29391">
                  <c:v>-6.9429999999999978</c:v>
                </c:pt>
                <c:pt idx="29392">
                  <c:v>-6.9409999999999954</c:v>
                </c:pt>
                <c:pt idx="29393">
                  <c:v>-6.938999999999993</c:v>
                </c:pt>
                <c:pt idx="29394">
                  <c:v>-6.9369999999999976</c:v>
                </c:pt>
                <c:pt idx="29395">
                  <c:v>-6.9349999999999952</c:v>
                </c:pt>
                <c:pt idx="29396">
                  <c:v>-6.9329999999999927</c:v>
                </c:pt>
                <c:pt idx="29397">
                  <c:v>-6.9309999999999974</c:v>
                </c:pt>
                <c:pt idx="29398">
                  <c:v>-6.9289999999999949</c:v>
                </c:pt>
                <c:pt idx="29399">
                  <c:v>-6.9269999999999925</c:v>
                </c:pt>
                <c:pt idx="29400">
                  <c:v>-6.9249999999999972</c:v>
                </c:pt>
                <c:pt idx="29401">
                  <c:v>-6.9229999999999947</c:v>
                </c:pt>
                <c:pt idx="29402">
                  <c:v>-6.9209999999999923</c:v>
                </c:pt>
                <c:pt idx="29403">
                  <c:v>-6.9189999999999969</c:v>
                </c:pt>
                <c:pt idx="29404">
                  <c:v>-6.9169999999999945</c:v>
                </c:pt>
                <c:pt idx="29405">
                  <c:v>-6.914999999999992</c:v>
                </c:pt>
                <c:pt idx="29406">
                  <c:v>-6.9129999999999967</c:v>
                </c:pt>
                <c:pt idx="29407">
                  <c:v>-6.9109999999999943</c:v>
                </c:pt>
                <c:pt idx="29408">
                  <c:v>-6.9089999999999918</c:v>
                </c:pt>
                <c:pt idx="29409">
                  <c:v>-6.9069999999999965</c:v>
                </c:pt>
                <c:pt idx="29410">
                  <c:v>-6.904999999999994</c:v>
                </c:pt>
                <c:pt idx="29411">
                  <c:v>-6.9029999999999916</c:v>
                </c:pt>
                <c:pt idx="29412">
                  <c:v>-6.9009999999999962</c:v>
                </c:pt>
                <c:pt idx="29413">
                  <c:v>-6.8989999999999938</c:v>
                </c:pt>
                <c:pt idx="29414">
                  <c:v>-6.8969999999999914</c:v>
                </c:pt>
                <c:pt idx="29415">
                  <c:v>-6.894999999999996</c:v>
                </c:pt>
                <c:pt idx="29416">
                  <c:v>-6.8929999999999936</c:v>
                </c:pt>
                <c:pt idx="29417">
                  <c:v>-6.8909999999999911</c:v>
                </c:pt>
                <c:pt idx="29418">
                  <c:v>-6.8889999999999958</c:v>
                </c:pt>
                <c:pt idx="29419">
                  <c:v>-6.8869999999999933</c:v>
                </c:pt>
                <c:pt idx="29420">
                  <c:v>-6.8849999999999909</c:v>
                </c:pt>
                <c:pt idx="29421">
                  <c:v>-6.8829999999999956</c:v>
                </c:pt>
                <c:pt idx="29422">
                  <c:v>-6.8809999999999931</c:v>
                </c:pt>
                <c:pt idx="29423">
                  <c:v>-6.8789999999999978</c:v>
                </c:pt>
                <c:pt idx="29424">
                  <c:v>-6.8769999999999953</c:v>
                </c:pt>
                <c:pt idx="29425">
                  <c:v>-6.8749999999999929</c:v>
                </c:pt>
                <c:pt idx="29426">
                  <c:v>-6.8729999999999976</c:v>
                </c:pt>
                <c:pt idx="29427">
                  <c:v>-6.8709999999999951</c:v>
                </c:pt>
                <c:pt idx="29428">
                  <c:v>-6.8689999999999927</c:v>
                </c:pt>
                <c:pt idx="29429">
                  <c:v>-6.8669999999999973</c:v>
                </c:pt>
                <c:pt idx="29430">
                  <c:v>-6.8649999999999949</c:v>
                </c:pt>
                <c:pt idx="29431">
                  <c:v>-6.8629999999999924</c:v>
                </c:pt>
                <c:pt idx="29432">
                  <c:v>-6.8609999999999971</c:v>
                </c:pt>
                <c:pt idx="29433">
                  <c:v>-6.8589999999999947</c:v>
                </c:pt>
                <c:pt idx="29434">
                  <c:v>-6.8569999999999922</c:v>
                </c:pt>
                <c:pt idx="29435">
                  <c:v>-6.8549999999999969</c:v>
                </c:pt>
                <c:pt idx="29436">
                  <c:v>-6.8529999999999944</c:v>
                </c:pt>
                <c:pt idx="29437">
                  <c:v>-6.850999999999992</c:v>
                </c:pt>
                <c:pt idx="29438">
                  <c:v>-6.8489999999999966</c:v>
                </c:pt>
                <c:pt idx="29439">
                  <c:v>-6.8469999999999942</c:v>
                </c:pt>
                <c:pt idx="29440">
                  <c:v>-6.8449999999999918</c:v>
                </c:pt>
                <c:pt idx="29441">
                  <c:v>-6.8429999999999964</c:v>
                </c:pt>
                <c:pt idx="29442">
                  <c:v>-6.840999999999994</c:v>
                </c:pt>
                <c:pt idx="29443">
                  <c:v>-6.8389999999999915</c:v>
                </c:pt>
                <c:pt idx="29444">
                  <c:v>-6.8369999999999962</c:v>
                </c:pt>
                <c:pt idx="29445">
                  <c:v>-6.8349999999999937</c:v>
                </c:pt>
                <c:pt idx="29446">
                  <c:v>-6.8329999999999913</c:v>
                </c:pt>
                <c:pt idx="29447">
                  <c:v>-6.830999999999996</c:v>
                </c:pt>
                <c:pt idx="29448">
                  <c:v>-6.8289999999999935</c:v>
                </c:pt>
                <c:pt idx="29449">
                  <c:v>-6.8269999999999911</c:v>
                </c:pt>
                <c:pt idx="29450">
                  <c:v>-6.8249999999999957</c:v>
                </c:pt>
                <c:pt idx="29451">
                  <c:v>-6.8229999999999933</c:v>
                </c:pt>
                <c:pt idx="29452">
                  <c:v>-6.8209999999999908</c:v>
                </c:pt>
                <c:pt idx="29453">
                  <c:v>-6.8189999999999955</c:v>
                </c:pt>
                <c:pt idx="29454">
                  <c:v>-6.8169999999999931</c:v>
                </c:pt>
                <c:pt idx="29455">
                  <c:v>-6.8149999999999977</c:v>
                </c:pt>
                <c:pt idx="29456">
                  <c:v>-6.8129999999999953</c:v>
                </c:pt>
                <c:pt idx="29457">
                  <c:v>-6.8109999999999928</c:v>
                </c:pt>
                <c:pt idx="29458">
                  <c:v>-6.8089999999999975</c:v>
                </c:pt>
                <c:pt idx="29459">
                  <c:v>-6.8069999999999951</c:v>
                </c:pt>
                <c:pt idx="29460">
                  <c:v>-6.8049999999999926</c:v>
                </c:pt>
                <c:pt idx="29461">
                  <c:v>-6.8029999999999973</c:v>
                </c:pt>
                <c:pt idx="29462">
                  <c:v>-6.8009999999999948</c:v>
                </c:pt>
                <c:pt idx="29463">
                  <c:v>-6.7989999999999924</c:v>
                </c:pt>
                <c:pt idx="29464">
                  <c:v>-6.796999999999997</c:v>
                </c:pt>
                <c:pt idx="29465">
                  <c:v>-6.7949999999999946</c:v>
                </c:pt>
                <c:pt idx="29466">
                  <c:v>-6.7929999999999922</c:v>
                </c:pt>
                <c:pt idx="29467">
                  <c:v>-6.7909999999999968</c:v>
                </c:pt>
                <c:pt idx="29468">
                  <c:v>-6.7889999999999944</c:v>
                </c:pt>
                <c:pt idx="29469">
                  <c:v>-6.7869999999999919</c:v>
                </c:pt>
                <c:pt idx="29470">
                  <c:v>-6.7849999999999966</c:v>
                </c:pt>
                <c:pt idx="29471">
                  <c:v>-6.7829999999999941</c:v>
                </c:pt>
                <c:pt idx="29472">
                  <c:v>-6.7809999999999917</c:v>
                </c:pt>
                <c:pt idx="29473">
                  <c:v>-6.7789999999999964</c:v>
                </c:pt>
                <c:pt idx="29474">
                  <c:v>-6.7769999999999939</c:v>
                </c:pt>
                <c:pt idx="29475">
                  <c:v>-6.7749999999999915</c:v>
                </c:pt>
                <c:pt idx="29476">
                  <c:v>-6.7729999999999961</c:v>
                </c:pt>
                <c:pt idx="29477">
                  <c:v>-6.7709999999999937</c:v>
                </c:pt>
                <c:pt idx="29478">
                  <c:v>-6.7689999999999912</c:v>
                </c:pt>
                <c:pt idx="29479">
                  <c:v>-6.7669999999999959</c:v>
                </c:pt>
                <c:pt idx="29480">
                  <c:v>-6.7649999999999935</c:v>
                </c:pt>
                <c:pt idx="29481">
                  <c:v>-6.762999999999991</c:v>
                </c:pt>
                <c:pt idx="29482">
                  <c:v>-6.7609999999999957</c:v>
                </c:pt>
                <c:pt idx="29483">
                  <c:v>-6.7589999999999932</c:v>
                </c:pt>
                <c:pt idx="29484">
                  <c:v>-6.7569999999999908</c:v>
                </c:pt>
                <c:pt idx="29485">
                  <c:v>-6.7549999999999955</c:v>
                </c:pt>
                <c:pt idx="29486">
                  <c:v>-6.752999999999993</c:v>
                </c:pt>
                <c:pt idx="29487">
                  <c:v>-6.7509999999999977</c:v>
                </c:pt>
                <c:pt idx="29488">
                  <c:v>-6.7489999999999952</c:v>
                </c:pt>
                <c:pt idx="29489">
                  <c:v>-6.7469999999999928</c:v>
                </c:pt>
                <c:pt idx="29490">
                  <c:v>-6.7449999999999974</c:v>
                </c:pt>
                <c:pt idx="29491">
                  <c:v>-6.742999999999995</c:v>
                </c:pt>
                <c:pt idx="29492">
                  <c:v>-6.7409999999999926</c:v>
                </c:pt>
                <c:pt idx="29493">
                  <c:v>-6.7389999999999972</c:v>
                </c:pt>
                <c:pt idx="29494">
                  <c:v>-6.7369999999999948</c:v>
                </c:pt>
                <c:pt idx="29495">
                  <c:v>-6.7349999999999923</c:v>
                </c:pt>
                <c:pt idx="29496">
                  <c:v>-6.732999999999997</c:v>
                </c:pt>
                <c:pt idx="29497">
                  <c:v>-6.7309999999999945</c:v>
                </c:pt>
                <c:pt idx="29498">
                  <c:v>-6.7289999999999921</c:v>
                </c:pt>
                <c:pt idx="29499">
                  <c:v>-6.7269999999999968</c:v>
                </c:pt>
                <c:pt idx="29500">
                  <c:v>-6.7249999999999943</c:v>
                </c:pt>
                <c:pt idx="29501">
                  <c:v>-6.7229999999999919</c:v>
                </c:pt>
                <c:pt idx="29502">
                  <c:v>-6.7209999999999965</c:v>
                </c:pt>
                <c:pt idx="29503">
                  <c:v>-6.7189999999999941</c:v>
                </c:pt>
                <c:pt idx="29504">
                  <c:v>-6.7169999999999916</c:v>
                </c:pt>
                <c:pt idx="29505">
                  <c:v>-6.7149999999999963</c:v>
                </c:pt>
                <c:pt idx="29506">
                  <c:v>-6.7129999999999939</c:v>
                </c:pt>
                <c:pt idx="29507">
                  <c:v>-6.7109999999999914</c:v>
                </c:pt>
                <c:pt idx="29508">
                  <c:v>-6.7089999999999961</c:v>
                </c:pt>
                <c:pt idx="29509">
                  <c:v>-6.7069999999999936</c:v>
                </c:pt>
                <c:pt idx="29510">
                  <c:v>-6.7049999999999912</c:v>
                </c:pt>
                <c:pt idx="29511">
                  <c:v>-6.7029999999999959</c:v>
                </c:pt>
                <c:pt idx="29512">
                  <c:v>-6.7009999999999934</c:v>
                </c:pt>
                <c:pt idx="29513">
                  <c:v>-6.698999999999991</c:v>
                </c:pt>
                <c:pt idx="29514">
                  <c:v>-6.6969999999999956</c:v>
                </c:pt>
                <c:pt idx="29515">
                  <c:v>-6.6949999999999932</c:v>
                </c:pt>
                <c:pt idx="29516">
                  <c:v>-6.6929999999999978</c:v>
                </c:pt>
                <c:pt idx="29517">
                  <c:v>-6.6909999999999954</c:v>
                </c:pt>
                <c:pt idx="29518">
                  <c:v>-6.688999999999993</c:v>
                </c:pt>
                <c:pt idx="29519">
                  <c:v>-6.6869999999999976</c:v>
                </c:pt>
                <c:pt idx="29520">
                  <c:v>-6.6849999999999952</c:v>
                </c:pt>
                <c:pt idx="29521">
                  <c:v>-6.6829999999999927</c:v>
                </c:pt>
                <c:pt idx="29522">
                  <c:v>-6.6809999999999974</c:v>
                </c:pt>
                <c:pt idx="29523">
                  <c:v>-6.6789999999999949</c:v>
                </c:pt>
                <c:pt idx="29524">
                  <c:v>-6.6769999999999925</c:v>
                </c:pt>
                <c:pt idx="29525">
                  <c:v>-6.6749999999999972</c:v>
                </c:pt>
                <c:pt idx="29526">
                  <c:v>-6.6729999999999947</c:v>
                </c:pt>
                <c:pt idx="29527">
                  <c:v>-6.6709999999999923</c:v>
                </c:pt>
                <c:pt idx="29528">
                  <c:v>-6.6689999999999969</c:v>
                </c:pt>
                <c:pt idx="29529">
                  <c:v>-6.6669999999999945</c:v>
                </c:pt>
                <c:pt idx="29530">
                  <c:v>-6.664999999999992</c:v>
                </c:pt>
                <c:pt idx="29531">
                  <c:v>-6.6629999999999967</c:v>
                </c:pt>
                <c:pt idx="29532">
                  <c:v>-6.6609999999999943</c:v>
                </c:pt>
                <c:pt idx="29533">
                  <c:v>-6.6589999999999918</c:v>
                </c:pt>
                <c:pt idx="29534">
                  <c:v>-6.6569999999999965</c:v>
                </c:pt>
                <c:pt idx="29535">
                  <c:v>-6.654999999999994</c:v>
                </c:pt>
                <c:pt idx="29536">
                  <c:v>-6.6529999999999916</c:v>
                </c:pt>
                <c:pt idx="29537">
                  <c:v>-6.6509999999999962</c:v>
                </c:pt>
                <c:pt idx="29538">
                  <c:v>-6.6489999999999938</c:v>
                </c:pt>
                <c:pt idx="29539">
                  <c:v>-6.6469999999999914</c:v>
                </c:pt>
                <c:pt idx="29540">
                  <c:v>-6.644999999999996</c:v>
                </c:pt>
                <c:pt idx="29541">
                  <c:v>-6.6429999999999936</c:v>
                </c:pt>
                <c:pt idx="29542">
                  <c:v>-6.6409999999999911</c:v>
                </c:pt>
                <c:pt idx="29543">
                  <c:v>-6.6389999999999958</c:v>
                </c:pt>
                <c:pt idx="29544">
                  <c:v>-6.6369999999999933</c:v>
                </c:pt>
                <c:pt idx="29545">
                  <c:v>-6.6349999999999909</c:v>
                </c:pt>
                <c:pt idx="29546">
                  <c:v>-6.6329999999999956</c:v>
                </c:pt>
                <c:pt idx="29547">
                  <c:v>-6.6309999999999931</c:v>
                </c:pt>
                <c:pt idx="29548">
                  <c:v>-6.6289999999999978</c:v>
                </c:pt>
                <c:pt idx="29549">
                  <c:v>-6.6269999999999953</c:v>
                </c:pt>
                <c:pt idx="29550">
                  <c:v>-6.6249999999999929</c:v>
                </c:pt>
                <c:pt idx="29551">
                  <c:v>-6.6229999999999976</c:v>
                </c:pt>
                <c:pt idx="29552">
                  <c:v>-6.6209999999999951</c:v>
                </c:pt>
                <c:pt idx="29553">
                  <c:v>-6.6189999999999927</c:v>
                </c:pt>
                <c:pt idx="29554">
                  <c:v>-6.6169999999999973</c:v>
                </c:pt>
                <c:pt idx="29555">
                  <c:v>-6.6149999999999949</c:v>
                </c:pt>
                <c:pt idx="29556">
                  <c:v>-6.6129999999999924</c:v>
                </c:pt>
                <c:pt idx="29557">
                  <c:v>-6.6109999999999971</c:v>
                </c:pt>
                <c:pt idx="29558">
                  <c:v>-6.6089999999999947</c:v>
                </c:pt>
                <c:pt idx="29559">
                  <c:v>-6.6069999999999922</c:v>
                </c:pt>
                <c:pt idx="29560">
                  <c:v>-6.6049999999999969</c:v>
                </c:pt>
                <c:pt idx="29561">
                  <c:v>-6.6029999999999944</c:v>
                </c:pt>
                <c:pt idx="29562">
                  <c:v>-6.600999999999992</c:v>
                </c:pt>
                <c:pt idx="29563">
                  <c:v>-6.5989999999999966</c:v>
                </c:pt>
                <c:pt idx="29564">
                  <c:v>-6.5969999999999942</c:v>
                </c:pt>
                <c:pt idx="29565">
                  <c:v>-6.5949999999999918</c:v>
                </c:pt>
                <c:pt idx="29566">
                  <c:v>-6.5929999999999964</c:v>
                </c:pt>
                <c:pt idx="29567">
                  <c:v>-6.590999999999994</c:v>
                </c:pt>
                <c:pt idx="29568">
                  <c:v>-6.5889999999999915</c:v>
                </c:pt>
                <c:pt idx="29569">
                  <c:v>-6.5869999999999962</c:v>
                </c:pt>
                <c:pt idx="29570">
                  <c:v>-6.5849999999999937</c:v>
                </c:pt>
                <c:pt idx="29571">
                  <c:v>-6.5829999999999913</c:v>
                </c:pt>
                <c:pt idx="29572">
                  <c:v>-6.580999999999996</c:v>
                </c:pt>
                <c:pt idx="29573">
                  <c:v>-6.5789999999999935</c:v>
                </c:pt>
                <c:pt idx="29574">
                  <c:v>-6.5769999999999911</c:v>
                </c:pt>
                <c:pt idx="29575">
                  <c:v>-6.5749999999999957</c:v>
                </c:pt>
                <c:pt idx="29576">
                  <c:v>-6.5729999999999933</c:v>
                </c:pt>
                <c:pt idx="29577">
                  <c:v>-6.5709999999999908</c:v>
                </c:pt>
                <c:pt idx="29578">
                  <c:v>-6.5689999999999955</c:v>
                </c:pt>
                <c:pt idx="29579">
                  <c:v>-6.5669999999999931</c:v>
                </c:pt>
                <c:pt idx="29580">
                  <c:v>-6.5649999999999977</c:v>
                </c:pt>
                <c:pt idx="29581">
                  <c:v>-6.5629999999999953</c:v>
                </c:pt>
                <c:pt idx="29582">
                  <c:v>-6.5609999999999928</c:v>
                </c:pt>
                <c:pt idx="29583">
                  <c:v>-6.5589999999999975</c:v>
                </c:pt>
                <c:pt idx="29584">
                  <c:v>-6.5569999999999951</c:v>
                </c:pt>
                <c:pt idx="29585">
                  <c:v>-6.5549999999999926</c:v>
                </c:pt>
                <c:pt idx="29586">
                  <c:v>-6.5529999999999973</c:v>
                </c:pt>
                <c:pt idx="29587">
                  <c:v>-6.5509999999999948</c:v>
                </c:pt>
                <c:pt idx="29588">
                  <c:v>-6.5489999999999924</c:v>
                </c:pt>
                <c:pt idx="29589">
                  <c:v>-6.546999999999997</c:v>
                </c:pt>
                <c:pt idx="29590">
                  <c:v>-6.5449999999999946</c:v>
                </c:pt>
                <c:pt idx="29591">
                  <c:v>-6.5429999999999922</c:v>
                </c:pt>
                <c:pt idx="29592">
                  <c:v>-6.5409999999999968</c:v>
                </c:pt>
                <c:pt idx="29593">
                  <c:v>-6.5389999999999944</c:v>
                </c:pt>
                <c:pt idx="29594">
                  <c:v>-6.5369999999999919</c:v>
                </c:pt>
                <c:pt idx="29595">
                  <c:v>-6.5349999999999966</c:v>
                </c:pt>
                <c:pt idx="29596">
                  <c:v>-6.5329999999999941</c:v>
                </c:pt>
                <c:pt idx="29597">
                  <c:v>-6.5309999999999917</c:v>
                </c:pt>
                <c:pt idx="29598">
                  <c:v>-6.5289999999999964</c:v>
                </c:pt>
                <c:pt idx="29599">
                  <c:v>-6.5269999999999939</c:v>
                </c:pt>
                <c:pt idx="29600">
                  <c:v>-6.5249999999999915</c:v>
                </c:pt>
                <c:pt idx="29601">
                  <c:v>-6.5229999999999961</c:v>
                </c:pt>
                <c:pt idx="29602">
                  <c:v>-6.5209999999999937</c:v>
                </c:pt>
                <c:pt idx="29603">
                  <c:v>-6.5189999999999912</c:v>
                </c:pt>
                <c:pt idx="29604">
                  <c:v>-6.5169999999999959</c:v>
                </c:pt>
                <c:pt idx="29605">
                  <c:v>-6.5149999999999935</c:v>
                </c:pt>
                <c:pt idx="29606">
                  <c:v>-6.512999999999991</c:v>
                </c:pt>
                <c:pt idx="29607">
                  <c:v>-6.5109999999999957</c:v>
                </c:pt>
                <c:pt idx="29608">
                  <c:v>-6.5089999999999932</c:v>
                </c:pt>
                <c:pt idx="29609">
                  <c:v>-6.5069999999999908</c:v>
                </c:pt>
                <c:pt idx="29610">
                  <c:v>-6.5049999999999955</c:v>
                </c:pt>
                <c:pt idx="29611">
                  <c:v>-6.502999999999993</c:v>
                </c:pt>
                <c:pt idx="29612">
                  <c:v>-6.5009999999999977</c:v>
                </c:pt>
                <c:pt idx="29613">
                  <c:v>-6.4989999999999952</c:v>
                </c:pt>
                <c:pt idx="29614">
                  <c:v>-6.4969999999999928</c:v>
                </c:pt>
                <c:pt idx="29615">
                  <c:v>-6.4949999999999974</c:v>
                </c:pt>
                <c:pt idx="29616">
                  <c:v>-6.492999999999995</c:v>
                </c:pt>
                <c:pt idx="29617">
                  <c:v>-6.4909999999999926</c:v>
                </c:pt>
                <c:pt idx="29618">
                  <c:v>-6.4889999999999972</c:v>
                </c:pt>
                <c:pt idx="29619">
                  <c:v>-6.4869999999999948</c:v>
                </c:pt>
                <c:pt idx="29620">
                  <c:v>-6.4849999999999923</c:v>
                </c:pt>
                <c:pt idx="29621">
                  <c:v>-6.482999999999997</c:v>
                </c:pt>
                <c:pt idx="29622">
                  <c:v>-6.4809999999999945</c:v>
                </c:pt>
                <c:pt idx="29623">
                  <c:v>-6.4789999999999921</c:v>
                </c:pt>
                <c:pt idx="29624">
                  <c:v>-6.4769999999999968</c:v>
                </c:pt>
                <c:pt idx="29625">
                  <c:v>-6.4749999999999943</c:v>
                </c:pt>
                <c:pt idx="29626">
                  <c:v>-6.4729999999999919</c:v>
                </c:pt>
                <c:pt idx="29627">
                  <c:v>-6.4709999999999965</c:v>
                </c:pt>
                <c:pt idx="29628">
                  <c:v>-6.4689999999999941</c:v>
                </c:pt>
                <c:pt idx="29629">
                  <c:v>-6.4669999999999916</c:v>
                </c:pt>
                <c:pt idx="29630">
                  <c:v>-6.4649999999999963</c:v>
                </c:pt>
                <c:pt idx="29631">
                  <c:v>-6.4629999999999939</c:v>
                </c:pt>
                <c:pt idx="29632">
                  <c:v>-6.4609999999999914</c:v>
                </c:pt>
                <c:pt idx="29633">
                  <c:v>-6.4589999999999961</c:v>
                </c:pt>
                <c:pt idx="29634">
                  <c:v>-6.4569999999999936</c:v>
                </c:pt>
                <c:pt idx="29635">
                  <c:v>-6.4549999999999912</c:v>
                </c:pt>
                <c:pt idx="29636">
                  <c:v>-6.4529999999999959</c:v>
                </c:pt>
                <c:pt idx="29637">
                  <c:v>-6.4509999999999934</c:v>
                </c:pt>
                <c:pt idx="29638">
                  <c:v>-6.448999999999991</c:v>
                </c:pt>
                <c:pt idx="29639">
                  <c:v>-6.4469999999999956</c:v>
                </c:pt>
                <c:pt idx="29640">
                  <c:v>-6.4449999999999932</c:v>
                </c:pt>
                <c:pt idx="29641">
                  <c:v>-6.4429999999999978</c:v>
                </c:pt>
                <c:pt idx="29642">
                  <c:v>-6.4409999999999954</c:v>
                </c:pt>
                <c:pt idx="29643">
                  <c:v>-6.438999999999993</c:v>
                </c:pt>
                <c:pt idx="29644">
                  <c:v>-6.4369999999999976</c:v>
                </c:pt>
                <c:pt idx="29645">
                  <c:v>-6.4349999999999952</c:v>
                </c:pt>
                <c:pt idx="29646">
                  <c:v>-6.4329999999999927</c:v>
                </c:pt>
                <c:pt idx="29647">
                  <c:v>-6.4309999999999974</c:v>
                </c:pt>
                <c:pt idx="29648">
                  <c:v>-6.4289999999999949</c:v>
                </c:pt>
                <c:pt idx="29649">
                  <c:v>-6.4269999999999925</c:v>
                </c:pt>
                <c:pt idx="29650">
                  <c:v>-6.4249999999999972</c:v>
                </c:pt>
                <c:pt idx="29651">
                  <c:v>-6.4229999999999947</c:v>
                </c:pt>
                <c:pt idx="29652">
                  <c:v>-6.4209999999999923</c:v>
                </c:pt>
                <c:pt idx="29653">
                  <c:v>-6.4189999999999969</c:v>
                </c:pt>
                <c:pt idx="29654">
                  <c:v>-6.4169999999999945</c:v>
                </c:pt>
                <c:pt idx="29655">
                  <c:v>-6.414999999999992</c:v>
                </c:pt>
                <c:pt idx="29656">
                  <c:v>-6.4129999999999967</c:v>
                </c:pt>
                <c:pt idx="29657">
                  <c:v>-6.4109999999999943</c:v>
                </c:pt>
                <c:pt idx="29658">
                  <c:v>-6.4089999999999918</c:v>
                </c:pt>
                <c:pt idx="29659">
                  <c:v>-6.4069999999999965</c:v>
                </c:pt>
                <c:pt idx="29660">
                  <c:v>-6.404999999999994</c:v>
                </c:pt>
                <c:pt idx="29661">
                  <c:v>-6.4029999999999916</c:v>
                </c:pt>
                <c:pt idx="29662">
                  <c:v>-6.4009999999999962</c:v>
                </c:pt>
                <c:pt idx="29663">
                  <c:v>-6.3989999999999938</c:v>
                </c:pt>
                <c:pt idx="29664">
                  <c:v>-6.3969999999999914</c:v>
                </c:pt>
                <c:pt idx="29665">
                  <c:v>-6.394999999999996</c:v>
                </c:pt>
                <c:pt idx="29666">
                  <c:v>-6.3929999999999936</c:v>
                </c:pt>
                <c:pt idx="29667">
                  <c:v>-6.3909999999999911</c:v>
                </c:pt>
                <c:pt idx="29668">
                  <c:v>-6.3889999999999958</c:v>
                </c:pt>
                <c:pt idx="29669">
                  <c:v>-6.3869999999999933</c:v>
                </c:pt>
                <c:pt idx="29670">
                  <c:v>-6.3849999999999909</c:v>
                </c:pt>
                <c:pt idx="29671">
                  <c:v>-6.3829999999999956</c:v>
                </c:pt>
                <c:pt idx="29672">
                  <c:v>-6.3809999999999931</c:v>
                </c:pt>
                <c:pt idx="29673">
                  <c:v>-6.3789999999999978</c:v>
                </c:pt>
                <c:pt idx="29674">
                  <c:v>-6.3769999999999953</c:v>
                </c:pt>
                <c:pt idx="29675">
                  <c:v>-6.3749999999999929</c:v>
                </c:pt>
                <c:pt idx="29676">
                  <c:v>-6.3729999999999976</c:v>
                </c:pt>
                <c:pt idx="29677">
                  <c:v>-6.3709999999999951</c:v>
                </c:pt>
                <c:pt idx="29678">
                  <c:v>-6.3689999999999927</c:v>
                </c:pt>
                <c:pt idx="29679">
                  <c:v>-6.3669999999999973</c:v>
                </c:pt>
                <c:pt idx="29680">
                  <c:v>-6.3649999999999949</c:v>
                </c:pt>
                <c:pt idx="29681">
                  <c:v>-6.3629999999999924</c:v>
                </c:pt>
                <c:pt idx="29682">
                  <c:v>-6.3609999999999971</c:v>
                </c:pt>
                <c:pt idx="29683">
                  <c:v>-6.3589999999999947</c:v>
                </c:pt>
                <c:pt idx="29684">
                  <c:v>-6.3569999999999922</c:v>
                </c:pt>
                <c:pt idx="29685">
                  <c:v>-6.3549999999999969</c:v>
                </c:pt>
                <c:pt idx="29686">
                  <c:v>-6.3529999999999944</c:v>
                </c:pt>
                <c:pt idx="29687">
                  <c:v>-6.350999999999992</c:v>
                </c:pt>
                <c:pt idx="29688">
                  <c:v>-6.3489999999999966</c:v>
                </c:pt>
                <c:pt idx="29689">
                  <c:v>-6.3469999999999942</c:v>
                </c:pt>
                <c:pt idx="29690">
                  <c:v>-6.3449999999999918</c:v>
                </c:pt>
                <c:pt idx="29691">
                  <c:v>-6.3429999999999964</c:v>
                </c:pt>
                <c:pt idx="29692">
                  <c:v>-6.340999999999994</c:v>
                </c:pt>
                <c:pt idx="29693">
                  <c:v>-6.3389999999999915</c:v>
                </c:pt>
                <c:pt idx="29694">
                  <c:v>-6.3369999999999962</c:v>
                </c:pt>
                <c:pt idx="29695">
                  <c:v>-6.3349999999999937</c:v>
                </c:pt>
                <c:pt idx="29696">
                  <c:v>-6.3329999999999913</c:v>
                </c:pt>
                <c:pt idx="29697">
                  <c:v>-6.330999999999996</c:v>
                </c:pt>
                <c:pt idx="29698">
                  <c:v>-6.3289999999999935</c:v>
                </c:pt>
                <c:pt idx="29699">
                  <c:v>-6.3269999999999911</c:v>
                </c:pt>
                <c:pt idx="29700">
                  <c:v>-6.3249999999999957</c:v>
                </c:pt>
                <c:pt idx="29701">
                  <c:v>-6.3229999999999933</c:v>
                </c:pt>
                <c:pt idx="29702">
                  <c:v>-6.3209999999999908</c:v>
                </c:pt>
                <c:pt idx="29703">
                  <c:v>-6.3189999999999955</c:v>
                </c:pt>
                <c:pt idx="29704">
                  <c:v>-6.3169999999999931</c:v>
                </c:pt>
                <c:pt idx="29705">
                  <c:v>-6.3149999999999977</c:v>
                </c:pt>
                <c:pt idx="29706">
                  <c:v>-6.3129999999999953</c:v>
                </c:pt>
                <c:pt idx="29707">
                  <c:v>-6.3109999999999928</c:v>
                </c:pt>
                <c:pt idx="29708">
                  <c:v>-6.3089999999999975</c:v>
                </c:pt>
                <c:pt idx="29709">
                  <c:v>-6.3069999999999951</c:v>
                </c:pt>
                <c:pt idx="29710">
                  <c:v>-6.3049999999999926</c:v>
                </c:pt>
                <c:pt idx="29711">
                  <c:v>-6.3029999999999973</c:v>
                </c:pt>
                <c:pt idx="29712">
                  <c:v>-6.3009999999999948</c:v>
                </c:pt>
                <c:pt idx="29713">
                  <c:v>-6.2989999999999924</c:v>
                </c:pt>
                <c:pt idx="29714">
                  <c:v>-6.296999999999997</c:v>
                </c:pt>
                <c:pt idx="29715">
                  <c:v>-6.2949999999999946</c:v>
                </c:pt>
                <c:pt idx="29716">
                  <c:v>-6.2929999999999922</c:v>
                </c:pt>
                <c:pt idx="29717">
                  <c:v>-6.2909999999999968</c:v>
                </c:pt>
                <c:pt idx="29718">
                  <c:v>-6.2889999999999944</c:v>
                </c:pt>
                <c:pt idx="29719">
                  <c:v>-6.2869999999999919</c:v>
                </c:pt>
                <c:pt idx="29720">
                  <c:v>-6.2849999999999966</c:v>
                </c:pt>
                <c:pt idx="29721">
                  <c:v>-6.2829999999999941</c:v>
                </c:pt>
                <c:pt idx="29722">
                  <c:v>-6.2809999999999917</c:v>
                </c:pt>
                <c:pt idx="29723">
                  <c:v>-6.2789999999999964</c:v>
                </c:pt>
                <c:pt idx="29724">
                  <c:v>-6.2769999999999939</c:v>
                </c:pt>
                <c:pt idx="29725">
                  <c:v>-6.2749999999999915</c:v>
                </c:pt>
                <c:pt idx="29726">
                  <c:v>-6.2729999999999961</c:v>
                </c:pt>
                <c:pt idx="29727">
                  <c:v>-6.2709999999999937</c:v>
                </c:pt>
                <c:pt idx="29728">
                  <c:v>-6.2689999999999912</c:v>
                </c:pt>
                <c:pt idx="29729">
                  <c:v>-6.2669999999999959</c:v>
                </c:pt>
                <c:pt idx="29730">
                  <c:v>-6.2649999999999935</c:v>
                </c:pt>
                <c:pt idx="29731">
                  <c:v>-6.262999999999991</c:v>
                </c:pt>
                <c:pt idx="29732">
                  <c:v>-6.2609999999999957</c:v>
                </c:pt>
                <c:pt idx="29733">
                  <c:v>-6.2589999999999932</c:v>
                </c:pt>
                <c:pt idx="29734">
                  <c:v>-6.2569999999999908</c:v>
                </c:pt>
                <c:pt idx="29735">
                  <c:v>-6.2549999999999955</c:v>
                </c:pt>
                <c:pt idx="29736">
                  <c:v>-6.252999999999993</c:v>
                </c:pt>
                <c:pt idx="29737">
                  <c:v>-6.2509999999999977</c:v>
                </c:pt>
                <c:pt idx="29738">
                  <c:v>-6.2489999999999952</c:v>
                </c:pt>
                <c:pt idx="29739">
                  <c:v>-6.2469999999999928</c:v>
                </c:pt>
                <c:pt idx="29740">
                  <c:v>-6.2449999999999974</c:v>
                </c:pt>
                <c:pt idx="29741">
                  <c:v>-6.242999999999995</c:v>
                </c:pt>
                <c:pt idx="29742">
                  <c:v>-6.2409999999999926</c:v>
                </c:pt>
                <c:pt idx="29743">
                  <c:v>-6.2389999999999972</c:v>
                </c:pt>
                <c:pt idx="29744">
                  <c:v>-6.2369999999999948</c:v>
                </c:pt>
                <c:pt idx="29745">
                  <c:v>-6.2349999999999923</c:v>
                </c:pt>
                <c:pt idx="29746">
                  <c:v>-6.232999999999997</c:v>
                </c:pt>
                <c:pt idx="29747">
                  <c:v>-6.2309999999999945</c:v>
                </c:pt>
                <c:pt idx="29748">
                  <c:v>-6.2289999999999921</c:v>
                </c:pt>
                <c:pt idx="29749">
                  <c:v>-6.2269999999999968</c:v>
                </c:pt>
                <c:pt idx="29750">
                  <c:v>-6.2249999999999943</c:v>
                </c:pt>
                <c:pt idx="29751">
                  <c:v>-6.2229999999999919</c:v>
                </c:pt>
                <c:pt idx="29752">
                  <c:v>-6.2209999999999965</c:v>
                </c:pt>
                <c:pt idx="29753">
                  <c:v>-6.2189999999999941</c:v>
                </c:pt>
                <c:pt idx="29754">
                  <c:v>-6.2169999999999916</c:v>
                </c:pt>
                <c:pt idx="29755">
                  <c:v>-6.2149999999999963</c:v>
                </c:pt>
                <c:pt idx="29756">
                  <c:v>-6.2129999999999939</c:v>
                </c:pt>
                <c:pt idx="29757">
                  <c:v>-6.2109999999999914</c:v>
                </c:pt>
                <c:pt idx="29758">
                  <c:v>-6.2089999999999961</c:v>
                </c:pt>
                <c:pt idx="29759">
                  <c:v>-6.2069999999999936</c:v>
                </c:pt>
                <c:pt idx="29760">
                  <c:v>-6.2049999999999912</c:v>
                </c:pt>
                <c:pt idx="29761">
                  <c:v>-6.2029999999999959</c:v>
                </c:pt>
                <c:pt idx="29762">
                  <c:v>-6.2009999999999934</c:v>
                </c:pt>
                <c:pt idx="29763">
                  <c:v>-6.198999999999991</c:v>
                </c:pt>
                <c:pt idx="29764">
                  <c:v>-6.1969999999999956</c:v>
                </c:pt>
                <c:pt idx="29765">
                  <c:v>-6.1949999999999932</c:v>
                </c:pt>
                <c:pt idx="29766">
                  <c:v>-6.1929999999999978</c:v>
                </c:pt>
                <c:pt idx="29767">
                  <c:v>-6.1909999999999954</c:v>
                </c:pt>
                <c:pt idx="29768">
                  <c:v>-6.188999999999993</c:v>
                </c:pt>
                <c:pt idx="29769">
                  <c:v>-6.1869999999999976</c:v>
                </c:pt>
                <c:pt idx="29770">
                  <c:v>-6.1849999999999952</c:v>
                </c:pt>
                <c:pt idx="29771">
                  <c:v>-6.1829999999999927</c:v>
                </c:pt>
                <c:pt idx="29772">
                  <c:v>-6.1809999999999974</c:v>
                </c:pt>
                <c:pt idx="29773">
                  <c:v>-6.1789999999999949</c:v>
                </c:pt>
                <c:pt idx="29774">
                  <c:v>-6.1769999999999925</c:v>
                </c:pt>
                <c:pt idx="29775">
                  <c:v>-6.1749999999999972</c:v>
                </c:pt>
                <c:pt idx="29776">
                  <c:v>-6.1729999999999947</c:v>
                </c:pt>
                <c:pt idx="29777">
                  <c:v>-6.1709999999999923</c:v>
                </c:pt>
                <c:pt idx="29778">
                  <c:v>-6.1689999999999969</c:v>
                </c:pt>
                <c:pt idx="29779">
                  <c:v>-6.1669999999999945</c:v>
                </c:pt>
                <c:pt idx="29780">
                  <c:v>-6.164999999999992</c:v>
                </c:pt>
                <c:pt idx="29781">
                  <c:v>-6.1629999999999967</c:v>
                </c:pt>
                <c:pt idx="29782">
                  <c:v>-6.1609999999999943</c:v>
                </c:pt>
                <c:pt idx="29783">
                  <c:v>-6.1589999999999918</c:v>
                </c:pt>
                <c:pt idx="29784">
                  <c:v>-6.1569999999999965</c:v>
                </c:pt>
                <c:pt idx="29785">
                  <c:v>-6.154999999999994</c:v>
                </c:pt>
                <c:pt idx="29786">
                  <c:v>-6.1529999999999916</c:v>
                </c:pt>
                <c:pt idx="29787">
                  <c:v>-6.1509999999999962</c:v>
                </c:pt>
                <c:pt idx="29788">
                  <c:v>-6.1489999999999938</c:v>
                </c:pt>
                <c:pt idx="29789">
                  <c:v>-6.1469999999999914</c:v>
                </c:pt>
                <c:pt idx="29790">
                  <c:v>-6.144999999999996</c:v>
                </c:pt>
                <c:pt idx="29791">
                  <c:v>-6.1429999999999936</c:v>
                </c:pt>
                <c:pt idx="29792">
                  <c:v>-6.1409999999999911</c:v>
                </c:pt>
                <c:pt idx="29793">
                  <c:v>-6.1389999999999958</c:v>
                </c:pt>
                <c:pt idx="29794">
                  <c:v>-6.1369999999999933</c:v>
                </c:pt>
                <c:pt idx="29795">
                  <c:v>-6.1349999999999909</c:v>
                </c:pt>
                <c:pt idx="29796">
                  <c:v>-6.1329999999999956</c:v>
                </c:pt>
                <c:pt idx="29797">
                  <c:v>-6.1309999999999931</c:v>
                </c:pt>
                <c:pt idx="29798">
                  <c:v>-6.1289999999999978</c:v>
                </c:pt>
                <c:pt idx="29799">
                  <c:v>-6.1269999999999953</c:v>
                </c:pt>
                <c:pt idx="29800">
                  <c:v>-6.1249999999999929</c:v>
                </c:pt>
                <c:pt idx="29801">
                  <c:v>-6.1229999999999976</c:v>
                </c:pt>
                <c:pt idx="29802">
                  <c:v>-6.1209999999999951</c:v>
                </c:pt>
                <c:pt idx="29803">
                  <c:v>-6.1189999999999927</c:v>
                </c:pt>
                <c:pt idx="29804">
                  <c:v>-6.1169999999999973</c:v>
                </c:pt>
                <c:pt idx="29805">
                  <c:v>-6.1149999999999949</c:v>
                </c:pt>
                <c:pt idx="29806">
                  <c:v>-6.1129999999999924</c:v>
                </c:pt>
                <c:pt idx="29807">
                  <c:v>-6.1109999999999971</c:v>
                </c:pt>
                <c:pt idx="29808">
                  <c:v>-6.1089999999999947</c:v>
                </c:pt>
                <c:pt idx="29809">
                  <c:v>-6.1069999999999922</c:v>
                </c:pt>
                <c:pt idx="29810">
                  <c:v>-6.1049999999999969</c:v>
                </c:pt>
                <c:pt idx="29811">
                  <c:v>-6.1029999999999944</c:v>
                </c:pt>
                <c:pt idx="29812">
                  <c:v>-6.100999999999992</c:v>
                </c:pt>
                <c:pt idx="29813">
                  <c:v>-6.0989999999999966</c:v>
                </c:pt>
                <c:pt idx="29814">
                  <c:v>-6.0969999999999942</c:v>
                </c:pt>
                <c:pt idx="29815">
                  <c:v>-6.0949999999999918</c:v>
                </c:pt>
                <c:pt idx="29816">
                  <c:v>-6.0929999999999964</c:v>
                </c:pt>
                <c:pt idx="29817">
                  <c:v>-6.090999999999994</c:v>
                </c:pt>
                <c:pt idx="29818">
                  <c:v>-6.0889999999999915</c:v>
                </c:pt>
                <c:pt idx="29819">
                  <c:v>-6.0869999999999962</c:v>
                </c:pt>
                <c:pt idx="29820">
                  <c:v>-6.0849999999999937</c:v>
                </c:pt>
                <c:pt idx="29821">
                  <c:v>-6.0829999999999913</c:v>
                </c:pt>
                <c:pt idx="29822">
                  <c:v>-6.080999999999996</c:v>
                </c:pt>
                <c:pt idx="29823">
                  <c:v>-6.0789999999999935</c:v>
                </c:pt>
                <c:pt idx="29824">
                  <c:v>-6.0769999999999911</c:v>
                </c:pt>
                <c:pt idx="29825">
                  <c:v>-6.0749999999999957</c:v>
                </c:pt>
                <c:pt idx="29826">
                  <c:v>-6.0729999999999933</c:v>
                </c:pt>
                <c:pt idx="29827">
                  <c:v>-6.0709999999999908</c:v>
                </c:pt>
                <c:pt idx="29828">
                  <c:v>-6.0689999999999955</c:v>
                </c:pt>
                <c:pt idx="29829">
                  <c:v>-6.0669999999999931</c:v>
                </c:pt>
                <c:pt idx="29830">
                  <c:v>-6.0649999999999977</c:v>
                </c:pt>
                <c:pt idx="29831">
                  <c:v>-6.0629999999999953</c:v>
                </c:pt>
                <c:pt idx="29832">
                  <c:v>-6.0609999999999928</c:v>
                </c:pt>
                <c:pt idx="29833">
                  <c:v>-6.0589999999999975</c:v>
                </c:pt>
                <c:pt idx="29834">
                  <c:v>-6.0569999999999951</c:v>
                </c:pt>
                <c:pt idx="29835">
                  <c:v>-6.0549999999999926</c:v>
                </c:pt>
                <c:pt idx="29836">
                  <c:v>-6.0529999999999973</c:v>
                </c:pt>
                <c:pt idx="29837">
                  <c:v>-6.0509999999999948</c:v>
                </c:pt>
                <c:pt idx="29838">
                  <c:v>-6.0489999999999924</c:v>
                </c:pt>
                <c:pt idx="29839">
                  <c:v>-6.046999999999997</c:v>
                </c:pt>
                <c:pt idx="29840">
                  <c:v>-6.0449999999999946</c:v>
                </c:pt>
                <c:pt idx="29841">
                  <c:v>-6.0429999999999922</c:v>
                </c:pt>
                <c:pt idx="29842">
                  <c:v>-6.0409999999999968</c:v>
                </c:pt>
                <c:pt idx="29843">
                  <c:v>-6.0389999999999944</c:v>
                </c:pt>
                <c:pt idx="29844">
                  <c:v>-6.0369999999999919</c:v>
                </c:pt>
                <c:pt idx="29845">
                  <c:v>-6.0349999999999966</c:v>
                </c:pt>
                <c:pt idx="29846">
                  <c:v>-6.0329999999999941</c:v>
                </c:pt>
                <c:pt idx="29847">
                  <c:v>-6.0309999999999917</c:v>
                </c:pt>
                <c:pt idx="29848">
                  <c:v>-6.0289999999999964</c:v>
                </c:pt>
                <c:pt idx="29849">
                  <c:v>-6.0269999999999939</c:v>
                </c:pt>
                <c:pt idx="29850">
                  <c:v>-6.0249999999999915</c:v>
                </c:pt>
                <c:pt idx="29851">
                  <c:v>-6.0229999999999961</c:v>
                </c:pt>
                <c:pt idx="29852">
                  <c:v>-6.0209999999999937</c:v>
                </c:pt>
                <c:pt idx="29853">
                  <c:v>-6.0189999999999912</c:v>
                </c:pt>
                <c:pt idx="29854">
                  <c:v>-6.0169999999999959</c:v>
                </c:pt>
                <c:pt idx="29855">
                  <c:v>-6.0149999999999935</c:v>
                </c:pt>
                <c:pt idx="29856">
                  <c:v>-6.012999999999991</c:v>
                </c:pt>
                <c:pt idx="29857">
                  <c:v>-6.0109999999999957</c:v>
                </c:pt>
                <c:pt idx="29858">
                  <c:v>-6.0089999999999932</c:v>
                </c:pt>
                <c:pt idx="29859">
                  <c:v>-6.0069999999999908</c:v>
                </c:pt>
                <c:pt idx="29860">
                  <c:v>-6.0049999999999955</c:v>
                </c:pt>
                <c:pt idx="29861">
                  <c:v>-6.002999999999993</c:v>
                </c:pt>
                <c:pt idx="29862">
                  <c:v>-6.0009999999999977</c:v>
                </c:pt>
                <c:pt idx="29863">
                  <c:v>-5.9989999999999952</c:v>
                </c:pt>
                <c:pt idx="29864">
                  <c:v>-5.9969999999999928</c:v>
                </c:pt>
                <c:pt idx="29865">
                  <c:v>-5.9949999999999974</c:v>
                </c:pt>
                <c:pt idx="29866">
                  <c:v>-5.992999999999995</c:v>
                </c:pt>
                <c:pt idx="29867">
                  <c:v>-5.9909999999999926</c:v>
                </c:pt>
                <c:pt idx="29868">
                  <c:v>-5.9889999999999972</c:v>
                </c:pt>
                <c:pt idx="29869">
                  <c:v>-5.9869999999999948</c:v>
                </c:pt>
                <c:pt idx="29870">
                  <c:v>-5.9849999999999923</c:v>
                </c:pt>
                <c:pt idx="29871">
                  <c:v>-5.982999999999997</c:v>
                </c:pt>
                <c:pt idx="29872">
                  <c:v>-5.9809999999999945</c:v>
                </c:pt>
                <c:pt idx="29873">
                  <c:v>-5.9789999999999921</c:v>
                </c:pt>
                <c:pt idx="29874">
                  <c:v>-5.9769999999999968</c:v>
                </c:pt>
                <c:pt idx="29875">
                  <c:v>-5.9749999999999943</c:v>
                </c:pt>
                <c:pt idx="29876">
                  <c:v>-5.9729999999999919</c:v>
                </c:pt>
                <c:pt idx="29877">
                  <c:v>-5.9709999999999965</c:v>
                </c:pt>
                <c:pt idx="29878">
                  <c:v>-5.9689999999999941</c:v>
                </c:pt>
                <c:pt idx="29879">
                  <c:v>-5.9669999999999916</c:v>
                </c:pt>
                <c:pt idx="29880">
                  <c:v>-5.9649999999999963</c:v>
                </c:pt>
                <c:pt idx="29881">
                  <c:v>-5.9629999999999939</c:v>
                </c:pt>
                <c:pt idx="29882">
                  <c:v>-5.9609999999999914</c:v>
                </c:pt>
                <c:pt idx="29883">
                  <c:v>-5.9589999999999961</c:v>
                </c:pt>
                <c:pt idx="29884">
                  <c:v>-5.9569999999999936</c:v>
                </c:pt>
                <c:pt idx="29885">
                  <c:v>-5.9549999999999912</c:v>
                </c:pt>
                <c:pt idx="29886">
                  <c:v>-5.9529999999999959</c:v>
                </c:pt>
                <c:pt idx="29887">
                  <c:v>-5.9509999999999934</c:v>
                </c:pt>
                <c:pt idx="29888">
                  <c:v>-5.948999999999991</c:v>
                </c:pt>
                <c:pt idx="29889">
                  <c:v>-5.9469999999999956</c:v>
                </c:pt>
                <c:pt idx="29890">
                  <c:v>-5.9449999999999932</c:v>
                </c:pt>
                <c:pt idx="29891">
                  <c:v>-5.9429999999999978</c:v>
                </c:pt>
                <c:pt idx="29892">
                  <c:v>-5.9409999999999954</c:v>
                </c:pt>
                <c:pt idx="29893">
                  <c:v>-5.938999999999993</c:v>
                </c:pt>
                <c:pt idx="29894">
                  <c:v>-5.9369999999999976</c:v>
                </c:pt>
                <c:pt idx="29895">
                  <c:v>-5.9349999999999952</c:v>
                </c:pt>
                <c:pt idx="29896">
                  <c:v>-5.9329999999999927</c:v>
                </c:pt>
                <c:pt idx="29897">
                  <c:v>-5.9309999999999974</c:v>
                </c:pt>
                <c:pt idx="29898">
                  <c:v>-5.9289999999999949</c:v>
                </c:pt>
                <c:pt idx="29899">
                  <c:v>-5.9269999999999925</c:v>
                </c:pt>
                <c:pt idx="29900">
                  <c:v>-5.9249999999999972</c:v>
                </c:pt>
                <c:pt idx="29901">
                  <c:v>-5.9229999999999947</c:v>
                </c:pt>
                <c:pt idx="29902">
                  <c:v>-5.9209999999999923</c:v>
                </c:pt>
                <c:pt idx="29903">
                  <c:v>-5.9189999999999969</c:v>
                </c:pt>
                <c:pt idx="29904">
                  <c:v>-5.9169999999999945</c:v>
                </c:pt>
                <c:pt idx="29905">
                  <c:v>-5.914999999999992</c:v>
                </c:pt>
                <c:pt idx="29906">
                  <c:v>-5.9129999999999967</c:v>
                </c:pt>
                <c:pt idx="29907">
                  <c:v>-5.9109999999999943</c:v>
                </c:pt>
                <c:pt idx="29908">
                  <c:v>-5.9089999999999918</c:v>
                </c:pt>
                <c:pt idx="29909">
                  <c:v>-5.9069999999999965</c:v>
                </c:pt>
                <c:pt idx="29910">
                  <c:v>-5.904999999999994</c:v>
                </c:pt>
                <c:pt idx="29911">
                  <c:v>-5.9029999999999916</c:v>
                </c:pt>
                <c:pt idx="29912">
                  <c:v>-5.9009999999999962</c:v>
                </c:pt>
                <c:pt idx="29913">
                  <c:v>-5.8989999999999938</c:v>
                </c:pt>
                <c:pt idx="29914">
                  <c:v>-5.8969999999999914</c:v>
                </c:pt>
                <c:pt idx="29915">
                  <c:v>-5.894999999999996</c:v>
                </c:pt>
                <c:pt idx="29916">
                  <c:v>-5.8929999999999936</c:v>
                </c:pt>
                <c:pt idx="29917">
                  <c:v>-5.8909999999999911</c:v>
                </c:pt>
                <c:pt idx="29918">
                  <c:v>-5.8889999999999958</c:v>
                </c:pt>
                <c:pt idx="29919">
                  <c:v>-5.8869999999999933</c:v>
                </c:pt>
                <c:pt idx="29920">
                  <c:v>-5.8849999999999909</c:v>
                </c:pt>
                <c:pt idx="29921">
                  <c:v>-5.8829999999999956</c:v>
                </c:pt>
                <c:pt idx="29922">
                  <c:v>-5.8809999999999931</c:v>
                </c:pt>
                <c:pt idx="29923">
                  <c:v>-5.8789999999999978</c:v>
                </c:pt>
                <c:pt idx="29924">
                  <c:v>-5.8769999999999953</c:v>
                </c:pt>
                <c:pt idx="29925">
                  <c:v>-5.8749999999999929</c:v>
                </c:pt>
                <c:pt idx="29926">
                  <c:v>-5.8729999999999976</c:v>
                </c:pt>
                <c:pt idx="29927">
                  <c:v>-5.8709999999999951</c:v>
                </c:pt>
                <c:pt idx="29928">
                  <c:v>-5.8689999999999927</c:v>
                </c:pt>
                <c:pt idx="29929">
                  <c:v>-5.8669999999999973</c:v>
                </c:pt>
                <c:pt idx="29930">
                  <c:v>-5.8649999999999949</c:v>
                </c:pt>
                <c:pt idx="29931">
                  <c:v>-5.8629999999999924</c:v>
                </c:pt>
                <c:pt idx="29932">
                  <c:v>-5.8609999999999971</c:v>
                </c:pt>
                <c:pt idx="29933">
                  <c:v>-5.8589999999999947</c:v>
                </c:pt>
                <c:pt idx="29934">
                  <c:v>-5.8569999999999922</c:v>
                </c:pt>
                <c:pt idx="29935">
                  <c:v>-5.8549999999999969</c:v>
                </c:pt>
                <c:pt idx="29936">
                  <c:v>-5.8529999999999944</c:v>
                </c:pt>
                <c:pt idx="29937">
                  <c:v>-5.850999999999992</c:v>
                </c:pt>
                <c:pt idx="29938">
                  <c:v>-5.8489999999999966</c:v>
                </c:pt>
                <c:pt idx="29939">
                  <c:v>-5.8469999999999942</c:v>
                </c:pt>
                <c:pt idx="29940">
                  <c:v>-5.8449999999999918</c:v>
                </c:pt>
                <c:pt idx="29941">
                  <c:v>-5.8429999999999964</c:v>
                </c:pt>
                <c:pt idx="29942">
                  <c:v>-5.840999999999994</c:v>
                </c:pt>
                <c:pt idx="29943">
                  <c:v>-5.8389999999999915</c:v>
                </c:pt>
                <c:pt idx="29944">
                  <c:v>-5.8369999999999962</c:v>
                </c:pt>
                <c:pt idx="29945">
                  <c:v>-5.8349999999999937</c:v>
                </c:pt>
                <c:pt idx="29946">
                  <c:v>-5.8329999999999913</c:v>
                </c:pt>
                <c:pt idx="29947">
                  <c:v>-5.830999999999996</c:v>
                </c:pt>
                <c:pt idx="29948">
                  <c:v>-5.8289999999999935</c:v>
                </c:pt>
                <c:pt idx="29949">
                  <c:v>-5.8269999999999911</c:v>
                </c:pt>
                <c:pt idx="29950">
                  <c:v>-5.8249999999999957</c:v>
                </c:pt>
                <c:pt idx="29951">
                  <c:v>-5.8229999999999933</c:v>
                </c:pt>
                <c:pt idx="29952">
                  <c:v>-5.8209999999999908</c:v>
                </c:pt>
                <c:pt idx="29953">
                  <c:v>-5.8189999999999955</c:v>
                </c:pt>
                <c:pt idx="29954">
                  <c:v>-5.8169999999999931</c:v>
                </c:pt>
                <c:pt idx="29955">
                  <c:v>-5.8149999999999977</c:v>
                </c:pt>
                <c:pt idx="29956">
                  <c:v>-5.8129999999999953</c:v>
                </c:pt>
                <c:pt idx="29957">
                  <c:v>-5.8109999999999928</c:v>
                </c:pt>
                <c:pt idx="29958">
                  <c:v>-5.8089999999999975</c:v>
                </c:pt>
                <c:pt idx="29959">
                  <c:v>-5.8069999999999951</c:v>
                </c:pt>
                <c:pt idx="29960">
                  <c:v>-5.8049999999999926</c:v>
                </c:pt>
                <c:pt idx="29961">
                  <c:v>-5.8029999999999973</c:v>
                </c:pt>
                <c:pt idx="29962">
                  <c:v>-5.8009999999999948</c:v>
                </c:pt>
                <c:pt idx="29963">
                  <c:v>-5.7989999999999924</c:v>
                </c:pt>
                <c:pt idx="29964">
                  <c:v>-5.796999999999997</c:v>
                </c:pt>
                <c:pt idx="29965">
                  <c:v>-5.7949999999999946</c:v>
                </c:pt>
                <c:pt idx="29966">
                  <c:v>-5.7929999999999922</c:v>
                </c:pt>
                <c:pt idx="29967">
                  <c:v>-5.7909999999999968</c:v>
                </c:pt>
                <c:pt idx="29968">
                  <c:v>-5.7889999999999944</c:v>
                </c:pt>
                <c:pt idx="29969">
                  <c:v>-5.7869999999999919</c:v>
                </c:pt>
                <c:pt idx="29970">
                  <c:v>-5.7849999999999966</c:v>
                </c:pt>
                <c:pt idx="29971">
                  <c:v>-5.7829999999999941</c:v>
                </c:pt>
                <c:pt idx="29972">
                  <c:v>-5.7809999999999917</c:v>
                </c:pt>
                <c:pt idx="29973">
                  <c:v>-5.7789999999999964</c:v>
                </c:pt>
                <c:pt idx="29974">
                  <c:v>-5.7769999999999939</c:v>
                </c:pt>
                <c:pt idx="29975">
                  <c:v>-5.7749999999999915</c:v>
                </c:pt>
                <c:pt idx="29976">
                  <c:v>-5.7729999999999961</c:v>
                </c:pt>
                <c:pt idx="29977">
                  <c:v>-5.7709999999999937</c:v>
                </c:pt>
                <c:pt idx="29978">
                  <c:v>-5.7689999999999912</c:v>
                </c:pt>
                <c:pt idx="29979">
                  <c:v>-5.7669999999999959</c:v>
                </c:pt>
                <c:pt idx="29980">
                  <c:v>-5.7649999999999935</c:v>
                </c:pt>
                <c:pt idx="29981">
                  <c:v>-5.762999999999991</c:v>
                </c:pt>
                <c:pt idx="29982">
                  <c:v>-5.7609999999999957</c:v>
                </c:pt>
                <c:pt idx="29983">
                  <c:v>-5.7589999999999932</c:v>
                </c:pt>
                <c:pt idx="29984">
                  <c:v>-5.7569999999999908</c:v>
                </c:pt>
                <c:pt idx="29985">
                  <c:v>-5.7549999999999955</c:v>
                </c:pt>
                <c:pt idx="29986">
                  <c:v>-5.752999999999993</c:v>
                </c:pt>
                <c:pt idx="29987">
                  <c:v>-5.7509999999999977</c:v>
                </c:pt>
                <c:pt idx="29988">
                  <c:v>-5.7489999999999952</c:v>
                </c:pt>
                <c:pt idx="29989">
                  <c:v>-5.7469999999999928</c:v>
                </c:pt>
                <c:pt idx="29990">
                  <c:v>-5.7449999999999974</c:v>
                </c:pt>
                <c:pt idx="29991">
                  <c:v>-5.742999999999995</c:v>
                </c:pt>
                <c:pt idx="29992">
                  <c:v>-5.7409999999999926</c:v>
                </c:pt>
                <c:pt idx="29993">
                  <c:v>-5.7389999999999972</c:v>
                </c:pt>
                <c:pt idx="29994">
                  <c:v>-5.7369999999999948</c:v>
                </c:pt>
                <c:pt idx="29995">
                  <c:v>-5.7349999999999923</c:v>
                </c:pt>
                <c:pt idx="29996">
                  <c:v>-5.732999999999997</c:v>
                </c:pt>
                <c:pt idx="29997">
                  <c:v>-5.7309999999999945</c:v>
                </c:pt>
                <c:pt idx="29998">
                  <c:v>-5.7289999999999921</c:v>
                </c:pt>
                <c:pt idx="29999">
                  <c:v>-5.7269999999999968</c:v>
                </c:pt>
                <c:pt idx="30000">
                  <c:v>-5.7249999999999943</c:v>
                </c:pt>
                <c:pt idx="30001">
                  <c:v>-5.7229999999999919</c:v>
                </c:pt>
                <c:pt idx="30002">
                  <c:v>-5.7209999999999965</c:v>
                </c:pt>
                <c:pt idx="30003">
                  <c:v>-5.7189999999999941</c:v>
                </c:pt>
                <c:pt idx="30004">
                  <c:v>-5.7169999999999916</c:v>
                </c:pt>
                <c:pt idx="30005">
                  <c:v>-5.7149999999999963</c:v>
                </c:pt>
                <c:pt idx="30006">
                  <c:v>-5.7129999999999939</c:v>
                </c:pt>
                <c:pt idx="30007">
                  <c:v>-5.7109999999999914</c:v>
                </c:pt>
                <c:pt idx="30008">
                  <c:v>-5.7089999999999961</c:v>
                </c:pt>
                <c:pt idx="30009">
                  <c:v>-5.7069999999999936</c:v>
                </c:pt>
                <c:pt idx="30010">
                  <c:v>-5.7049999999999912</c:v>
                </c:pt>
                <c:pt idx="30011">
                  <c:v>-5.7029999999999959</c:v>
                </c:pt>
                <c:pt idx="30012">
                  <c:v>-5.7009999999999934</c:v>
                </c:pt>
                <c:pt idx="30013">
                  <c:v>-5.698999999999991</c:v>
                </c:pt>
                <c:pt idx="30014">
                  <c:v>-5.6969999999999956</c:v>
                </c:pt>
                <c:pt idx="30015">
                  <c:v>-5.6949999999999932</c:v>
                </c:pt>
                <c:pt idx="30016">
                  <c:v>-5.6929999999999978</c:v>
                </c:pt>
                <c:pt idx="30017">
                  <c:v>-5.6909999999999954</c:v>
                </c:pt>
                <c:pt idx="30018">
                  <c:v>-5.688999999999993</c:v>
                </c:pt>
                <c:pt idx="30019">
                  <c:v>-5.6869999999999976</c:v>
                </c:pt>
                <c:pt idx="30020">
                  <c:v>-5.6849999999999952</c:v>
                </c:pt>
                <c:pt idx="30021">
                  <c:v>-5.6829999999999927</c:v>
                </c:pt>
                <c:pt idx="30022">
                  <c:v>-5.6809999999999974</c:v>
                </c:pt>
                <c:pt idx="30023">
                  <c:v>-5.6789999999999949</c:v>
                </c:pt>
                <c:pt idx="30024">
                  <c:v>-5.6769999999999925</c:v>
                </c:pt>
                <c:pt idx="30025">
                  <c:v>-5.6749999999999972</c:v>
                </c:pt>
                <c:pt idx="30026">
                  <c:v>-5.6729999999999947</c:v>
                </c:pt>
                <c:pt idx="30027">
                  <c:v>-5.6709999999999923</c:v>
                </c:pt>
                <c:pt idx="30028">
                  <c:v>-5.6689999999999969</c:v>
                </c:pt>
                <c:pt idx="30029">
                  <c:v>-5.6669999999999945</c:v>
                </c:pt>
                <c:pt idx="30030">
                  <c:v>-5.664999999999992</c:v>
                </c:pt>
                <c:pt idx="30031">
                  <c:v>-5.6629999999999967</c:v>
                </c:pt>
                <c:pt idx="30032">
                  <c:v>-5.6609999999999943</c:v>
                </c:pt>
                <c:pt idx="30033">
                  <c:v>-5.6589999999999918</c:v>
                </c:pt>
                <c:pt idx="30034">
                  <c:v>-5.6569999999999965</c:v>
                </c:pt>
                <c:pt idx="30035">
                  <c:v>-5.654999999999994</c:v>
                </c:pt>
                <c:pt idx="30036">
                  <c:v>-5.6529999999999916</c:v>
                </c:pt>
                <c:pt idx="30037">
                  <c:v>-5.6509999999999962</c:v>
                </c:pt>
                <c:pt idx="30038">
                  <c:v>-5.6489999999999938</c:v>
                </c:pt>
                <c:pt idx="30039">
                  <c:v>-5.6469999999999914</c:v>
                </c:pt>
                <c:pt idx="30040">
                  <c:v>-5.644999999999996</c:v>
                </c:pt>
                <c:pt idx="30041">
                  <c:v>-5.6429999999999936</c:v>
                </c:pt>
                <c:pt idx="30042">
                  <c:v>-5.6409999999999911</c:v>
                </c:pt>
                <c:pt idx="30043">
                  <c:v>-5.6389999999999958</c:v>
                </c:pt>
                <c:pt idx="30044">
                  <c:v>-5.6369999999999933</c:v>
                </c:pt>
                <c:pt idx="30045">
                  <c:v>-5.6349999999999909</c:v>
                </c:pt>
                <c:pt idx="30046">
                  <c:v>-5.6329999999999956</c:v>
                </c:pt>
                <c:pt idx="30047">
                  <c:v>-5.6309999999999931</c:v>
                </c:pt>
                <c:pt idx="30048">
                  <c:v>-5.6289999999999978</c:v>
                </c:pt>
                <c:pt idx="30049">
                  <c:v>-5.6269999999999953</c:v>
                </c:pt>
                <c:pt idx="30050">
                  <c:v>-5.6249999999999929</c:v>
                </c:pt>
                <c:pt idx="30051">
                  <c:v>-5.6229999999999976</c:v>
                </c:pt>
                <c:pt idx="30052">
                  <c:v>-5.6209999999999951</c:v>
                </c:pt>
                <c:pt idx="30053">
                  <c:v>-5.6189999999999927</c:v>
                </c:pt>
                <c:pt idx="30054">
                  <c:v>-5.6169999999999973</c:v>
                </c:pt>
                <c:pt idx="30055">
                  <c:v>-5.6149999999999949</c:v>
                </c:pt>
                <c:pt idx="30056">
                  <c:v>-5.6129999999999924</c:v>
                </c:pt>
                <c:pt idx="30057">
                  <c:v>-5.6109999999999971</c:v>
                </c:pt>
                <c:pt idx="30058">
                  <c:v>-5.6089999999999947</c:v>
                </c:pt>
                <c:pt idx="30059">
                  <c:v>-5.6069999999999922</c:v>
                </c:pt>
                <c:pt idx="30060">
                  <c:v>-5.6049999999999969</c:v>
                </c:pt>
                <c:pt idx="30061">
                  <c:v>-5.6029999999999944</c:v>
                </c:pt>
                <c:pt idx="30062">
                  <c:v>-5.600999999999992</c:v>
                </c:pt>
                <c:pt idx="30063">
                  <c:v>-5.5989999999999966</c:v>
                </c:pt>
                <c:pt idx="30064">
                  <c:v>-5.5969999999999942</c:v>
                </c:pt>
                <c:pt idx="30065">
                  <c:v>-5.5949999999999918</c:v>
                </c:pt>
                <c:pt idx="30066">
                  <c:v>-5.5929999999999964</c:v>
                </c:pt>
                <c:pt idx="30067">
                  <c:v>-5.590999999999994</c:v>
                </c:pt>
                <c:pt idx="30068">
                  <c:v>-5.5889999999999915</c:v>
                </c:pt>
                <c:pt idx="30069">
                  <c:v>-5.5869999999999962</c:v>
                </c:pt>
                <c:pt idx="30070">
                  <c:v>-5.5849999999999937</c:v>
                </c:pt>
                <c:pt idx="30071">
                  <c:v>-5.5829999999999913</c:v>
                </c:pt>
                <c:pt idx="30072">
                  <c:v>-5.580999999999996</c:v>
                </c:pt>
                <c:pt idx="30073">
                  <c:v>-5.5789999999999935</c:v>
                </c:pt>
                <c:pt idx="30074">
                  <c:v>-5.5769999999999911</c:v>
                </c:pt>
                <c:pt idx="30075">
                  <c:v>-5.5749999999999957</c:v>
                </c:pt>
                <c:pt idx="30076">
                  <c:v>-5.5729999999999933</c:v>
                </c:pt>
                <c:pt idx="30077">
                  <c:v>-5.5709999999999908</c:v>
                </c:pt>
                <c:pt idx="30078">
                  <c:v>-5.5689999999999955</c:v>
                </c:pt>
                <c:pt idx="30079">
                  <c:v>-5.5669999999999931</c:v>
                </c:pt>
                <c:pt idx="30080">
                  <c:v>-5.5649999999999977</c:v>
                </c:pt>
                <c:pt idx="30081">
                  <c:v>-5.5629999999999953</c:v>
                </c:pt>
                <c:pt idx="30082">
                  <c:v>-5.5609999999999928</c:v>
                </c:pt>
                <c:pt idx="30083">
                  <c:v>-5.5589999999999975</c:v>
                </c:pt>
                <c:pt idx="30084">
                  <c:v>-5.5569999999999951</c:v>
                </c:pt>
                <c:pt idx="30085">
                  <c:v>-5.5549999999999926</c:v>
                </c:pt>
                <c:pt idx="30086">
                  <c:v>-5.5529999999999973</c:v>
                </c:pt>
                <c:pt idx="30087">
                  <c:v>-5.5509999999999948</c:v>
                </c:pt>
                <c:pt idx="30088">
                  <c:v>-5.5489999999999924</c:v>
                </c:pt>
                <c:pt idx="30089">
                  <c:v>-5.546999999999997</c:v>
                </c:pt>
                <c:pt idx="30090">
                  <c:v>-5.5449999999999946</c:v>
                </c:pt>
                <c:pt idx="30091">
                  <c:v>-5.5429999999999922</c:v>
                </c:pt>
                <c:pt idx="30092">
                  <c:v>-5.5409999999999968</c:v>
                </c:pt>
                <c:pt idx="30093">
                  <c:v>-5.5389999999999944</c:v>
                </c:pt>
                <c:pt idx="30094">
                  <c:v>-5.5369999999999919</c:v>
                </c:pt>
                <c:pt idx="30095">
                  <c:v>-5.5349999999999966</c:v>
                </c:pt>
                <c:pt idx="30096">
                  <c:v>-5.5329999999999941</c:v>
                </c:pt>
                <c:pt idx="30097">
                  <c:v>-5.5309999999999917</c:v>
                </c:pt>
                <c:pt idx="30098">
                  <c:v>-5.5289999999999964</c:v>
                </c:pt>
                <c:pt idx="30099">
                  <c:v>-5.5269999999999939</c:v>
                </c:pt>
                <c:pt idx="30100">
                  <c:v>-5.5249999999999915</c:v>
                </c:pt>
                <c:pt idx="30101">
                  <c:v>-5.5229999999999961</c:v>
                </c:pt>
                <c:pt idx="30102">
                  <c:v>-5.5209999999999937</c:v>
                </c:pt>
                <c:pt idx="30103">
                  <c:v>-5.5189999999999912</c:v>
                </c:pt>
                <c:pt idx="30104">
                  <c:v>-5.5169999999999959</c:v>
                </c:pt>
                <c:pt idx="30105">
                  <c:v>-5.5149999999999935</c:v>
                </c:pt>
                <c:pt idx="30106">
                  <c:v>-5.512999999999991</c:v>
                </c:pt>
                <c:pt idx="30107">
                  <c:v>-5.5109999999999957</c:v>
                </c:pt>
                <c:pt idx="30108">
                  <c:v>-5.5089999999999932</c:v>
                </c:pt>
                <c:pt idx="30109">
                  <c:v>-5.5069999999999908</c:v>
                </c:pt>
                <c:pt idx="30110">
                  <c:v>-5.5049999999999955</c:v>
                </c:pt>
                <c:pt idx="30111">
                  <c:v>-5.502999999999993</c:v>
                </c:pt>
                <c:pt idx="30112">
                  <c:v>-5.5009999999999977</c:v>
                </c:pt>
                <c:pt idx="30113">
                  <c:v>-5.4989999999999952</c:v>
                </c:pt>
                <c:pt idx="30114">
                  <c:v>-5.4969999999999928</c:v>
                </c:pt>
                <c:pt idx="30115">
                  <c:v>-5.4949999999999974</c:v>
                </c:pt>
                <c:pt idx="30116">
                  <c:v>-5.492999999999995</c:v>
                </c:pt>
                <c:pt idx="30117">
                  <c:v>-5.4909999999999926</c:v>
                </c:pt>
                <c:pt idx="30118">
                  <c:v>-5.4889999999999972</c:v>
                </c:pt>
                <c:pt idx="30119">
                  <c:v>-5.4869999999999948</c:v>
                </c:pt>
                <c:pt idx="30120">
                  <c:v>-5.4849999999999923</c:v>
                </c:pt>
                <c:pt idx="30121">
                  <c:v>-5.482999999999997</c:v>
                </c:pt>
                <c:pt idx="30122">
                  <c:v>-5.4809999999999945</c:v>
                </c:pt>
                <c:pt idx="30123">
                  <c:v>-5.4789999999999921</c:v>
                </c:pt>
                <c:pt idx="30124">
                  <c:v>-5.4769999999999968</c:v>
                </c:pt>
                <c:pt idx="30125">
                  <c:v>-5.4749999999999943</c:v>
                </c:pt>
                <c:pt idx="30126">
                  <c:v>-5.4729999999999919</c:v>
                </c:pt>
                <c:pt idx="30127">
                  <c:v>-5.4709999999999965</c:v>
                </c:pt>
                <c:pt idx="30128">
                  <c:v>-5.4689999999999941</c:v>
                </c:pt>
                <c:pt idx="30129">
                  <c:v>-5.4669999999999916</c:v>
                </c:pt>
                <c:pt idx="30130">
                  <c:v>-5.4649999999999963</c:v>
                </c:pt>
                <c:pt idx="30131">
                  <c:v>-5.4629999999999939</c:v>
                </c:pt>
                <c:pt idx="30132">
                  <c:v>-5.4609999999999914</c:v>
                </c:pt>
                <c:pt idx="30133">
                  <c:v>-5.4589999999999961</c:v>
                </c:pt>
                <c:pt idx="30134">
                  <c:v>-5.4569999999999936</c:v>
                </c:pt>
                <c:pt idx="30135">
                  <c:v>-5.4549999999999912</c:v>
                </c:pt>
                <c:pt idx="30136">
                  <c:v>-5.4529999999999959</c:v>
                </c:pt>
                <c:pt idx="30137">
                  <c:v>-5.4509999999999934</c:v>
                </c:pt>
                <c:pt idx="30138">
                  <c:v>-5.448999999999991</c:v>
                </c:pt>
                <c:pt idx="30139">
                  <c:v>-5.4469999999999956</c:v>
                </c:pt>
                <c:pt idx="30140">
                  <c:v>-5.4449999999999932</c:v>
                </c:pt>
                <c:pt idx="30141">
                  <c:v>-5.4429999999999978</c:v>
                </c:pt>
                <c:pt idx="30142">
                  <c:v>-5.4409999999999954</c:v>
                </c:pt>
                <c:pt idx="30143">
                  <c:v>-5.438999999999993</c:v>
                </c:pt>
                <c:pt idx="30144">
                  <c:v>-5.4369999999999976</c:v>
                </c:pt>
                <c:pt idx="30145">
                  <c:v>-5.4349999999999952</c:v>
                </c:pt>
                <c:pt idx="30146">
                  <c:v>-5.4329999999999927</c:v>
                </c:pt>
                <c:pt idx="30147">
                  <c:v>-5.4309999999999974</c:v>
                </c:pt>
                <c:pt idx="30148">
                  <c:v>-5.4289999999999949</c:v>
                </c:pt>
                <c:pt idx="30149">
                  <c:v>-5.4269999999999925</c:v>
                </c:pt>
                <c:pt idx="30150">
                  <c:v>-5.4249999999999972</c:v>
                </c:pt>
                <c:pt idx="30151">
                  <c:v>-5.4229999999999947</c:v>
                </c:pt>
                <c:pt idx="30152">
                  <c:v>-5.4209999999999923</c:v>
                </c:pt>
                <c:pt idx="30153">
                  <c:v>-5.4189999999999969</c:v>
                </c:pt>
                <c:pt idx="30154">
                  <c:v>-5.4169999999999945</c:v>
                </c:pt>
                <c:pt idx="30155">
                  <c:v>-5.414999999999992</c:v>
                </c:pt>
                <c:pt idx="30156">
                  <c:v>-5.4129999999999967</c:v>
                </c:pt>
                <c:pt idx="30157">
                  <c:v>-5.4109999999999943</c:v>
                </c:pt>
                <c:pt idx="30158">
                  <c:v>-5.4089999999999918</c:v>
                </c:pt>
                <c:pt idx="30159">
                  <c:v>-5.4069999999999965</c:v>
                </c:pt>
                <c:pt idx="30160">
                  <c:v>-5.404999999999994</c:v>
                </c:pt>
                <c:pt idx="30161">
                  <c:v>-5.4029999999999916</c:v>
                </c:pt>
                <c:pt idx="30162">
                  <c:v>-5.4009999999999962</c:v>
                </c:pt>
                <c:pt idx="30163">
                  <c:v>-5.3989999999999938</c:v>
                </c:pt>
                <c:pt idx="30164">
                  <c:v>-5.3969999999999914</c:v>
                </c:pt>
                <c:pt idx="30165">
                  <c:v>-5.394999999999996</c:v>
                </c:pt>
                <c:pt idx="30166">
                  <c:v>-5.3929999999999936</c:v>
                </c:pt>
                <c:pt idx="30167">
                  <c:v>-5.3909999999999911</c:v>
                </c:pt>
                <c:pt idx="30168">
                  <c:v>-5.3889999999999958</c:v>
                </c:pt>
                <c:pt idx="30169">
                  <c:v>-5.3869999999999933</c:v>
                </c:pt>
                <c:pt idx="30170">
                  <c:v>-5.3849999999999909</c:v>
                </c:pt>
                <c:pt idx="30171">
                  <c:v>-5.3829999999999956</c:v>
                </c:pt>
                <c:pt idx="30172">
                  <c:v>-5.3809999999999931</c:v>
                </c:pt>
                <c:pt idx="30173">
                  <c:v>-5.3789999999999978</c:v>
                </c:pt>
                <c:pt idx="30174">
                  <c:v>-5.3769999999999953</c:v>
                </c:pt>
                <c:pt idx="30175">
                  <c:v>-5.3749999999999929</c:v>
                </c:pt>
                <c:pt idx="30176">
                  <c:v>-5.3729999999999976</c:v>
                </c:pt>
                <c:pt idx="30177">
                  <c:v>-5.3709999999999951</c:v>
                </c:pt>
                <c:pt idx="30178">
                  <c:v>-5.3689999999999927</c:v>
                </c:pt>
                <c:pt idx="30179">
                  <c:v>-5.3669999999999973</c:v>
                </c:pt>
                <c:pt idx="30180">
                  <c:v>-5.3649999999999949</c:v>
                </c:pt>
                <c:pt idx="30181">
                  <c:v>-5.3629999999999924</c:v>
                </c:pt>
                <c:pt idx="30182">
                  <c:v>-5.3609999999999971</c:v>
                </c:pt>
                <c:pt idx="30183">
                  <c:v>-5.3589999999999947</c:v>
                </c:pt>
                <c:pt idx="30184">
                  <c:v>-5.3569999999999922</c:v>
                </c:pt>
                <c:pt idx="30185">
                  <c:v>-5.3549999999999969</c:v>
                </c:pt>
                <c:pt idx="30186">
                  <c:v>-5.3529999999999944</c:v>
                </c:pt>
                <c:pt idx="30187">
                  <c:v>-5.350999999999992</c:v>
                </c:pt>
                <c:pt idx="30188">
                  <c:v>-5.3489999999999966</c:v>
                </c:pt>
                <c:pt idx="30189">
                  <c:v>-5.3469999999999942</c:v>
                </c:pt>
                <c:pt idx="30190">
                  <c:v>-5.3449999999999918</c:v>
                </c:pt>
                <c:pt idx="30191">
                  <c:v>-5.3429999999999964</c:v>
                </c:pt>
                <c:pt idx="30192">
                  <c:v>-5.340999999999994</c:v>
                </c:pt>
                <c:pt idx="30193">
                  <c:v>-5.3389999999999915</c:v>
                </c:pt>
                <c:pt idx="30194">
                  <c:v>-5.3369999999999962</c:v>
                </c:pt>
                <c:pt idx="30195">
                  <c:v>-5.3349999999999937</c:v>
                </c:pt>
                <c:pt idx="30196">
                  <c:v>-5.3329999999999913</c:v>
                </c:pt>
                <c:pt idx="30197">
                  <c:v>-5.330999999999996</c:v>
                </c:pt>
                <c:pt idx="30198">
                  <c:v>-5.3289999999999935</c:v>
                </c:pt>
                <c:pt idx="30199">
                  <c:v>-5.3269999999999911</c:v>
                </c:pt>
                <c:pt idx="30200">
                  <c:v>-5.3249999999999957</c:v>
                </c:pt>
                <c:pt idx="30201">
                  <c:v>-5.3229999999999933</c:v>
                </c:pt>
                <c:pt idx="30202">
                  <c:v>-5.3209999999999908</c:v>
                </c:pt>
                <c:pt idx="30203">
                  <c:v>-5.3189999999999955</c:v>
                </c:pt>
                <c:pt idx="30204">
                  <c:v>-5.3169999999999931</c:v>
                </c:pt>
                <c:pt idx="30205">
                  <c:v>-5.3149999999999977</c:v>
                </c:pt>
                <c:pt idx="30206">
                  <c:v>-5.3129999999999953</c:v>
                </c:pt>
                <c:pt idx="30207">
                  <c:v>-5.3109999999999928</c:v>
                </c:pt>
                <c:pt idx="30208">
                  <c:v>-5.3089999999999975</c:v>
                </c:pt>
                <c:pt idx="30209">
                  <c:v>-5.3069999999999951</c:v>
                </c:pt>
                <c:pt idx="30210">
                  <c:v>-5.3049999999999926</c:v>
                </c:pt>
                <c:pt idx="30211">
                  <c:v>-5.3029999999999973</c:v>
                </c:pt>
                <c:pt idx="30212">
                  <c:v>-5.3009999999999948</c:v>
                </c:pt>
                <c:pt idx="30213">
                  <c:v>-5.2989999999999924</c:v>
                </c:pt>
                <c:pt idx="30214">
                  <c:v>-5.296999999999997</c:v>
                </c:pt>
                <c:pt idx="30215">
                  <c:v>-5.2949999999999946</c:v>
                </c:pt>
                <c:pt idx="30216">
                  <c:v>-5.2929999999999922</c:v>
                </c:pt>
                <c:pt idx="30217">
                  <c:v>-5.2909999999999968</c:v>
                </c:pt>
                <c:pt idx="30218">
                  <c:v>-5.2889999999999944</c:v>
                </c:pt>
                <c:pt idx="30219">
                  <c:v>-5.2869999999999919</c:v>
                </c:pt>
                <c:pt idx="30220">
                  <c:v>-5.2849999999999966</c:v>
                </c:pt>
                <c:pt idx="30221">
                  <c:v>-5.2829999999999941</c:v>
                </c:pt>
                <c:pt idx="30222">
                  <c:v>-5.2809999999999917</c:v>
                </c:pt>
                <c:pt idx="30223">
                  <c:v>-5.2789999999999964</c:v>
                </c:pt>
                <c:pt idx="30224">
                  <c:v>-5.2769999999999939</c:v>
                </c:pt>
                <c:pt idx="30225">
                  <c:v>-5.2749999999999915</c:v>
                </c:pt>
                <c:pt idx="30226">
                  <c:v>-5.2729999999999961</c:v>
                </c:pt>
                <c:pt idx="30227">
                  <c:v>-5.2709999999999937</c:v>
                </c:pt>
                <c:pt idx="30228">
                  <c:v>-5.2689999999999912</c:v>
                </c:pt>
                <c:pt idx="30229">
                  <c:v>-5.2669999999999959</c:v>
                </c:pt>
                <c:pt idx="30230">
                  <c:v>-5.2649999999999935</c:v>
                </c:pt>
                <c:pt idx="30231">
                  <c:v>-5.262999999999991</c:v>
                </c:pt>
                <c:pt idx="30232">
                  <c:v>-5.2609999999999957</c:v>
                </c:pt>
                <c:pt idx="30233">
                  <c:v>-5.2589999999999932</c:v>
                </c:pt>
                <c:pt idx="30234">
                  <c:v>-5.2569999999999908</c:v>
                </c:pt>
                <c:pt idx="30235">
                  <c:v>-5.2549999999999955</c:v>
                </c:pt>
                <c:pt idx="30236">
                  <c:v>-5.252999999999993</c:v>
                </c:pt>
                <c:pt idx="30237">
                  <c:v>-5.2509999999999977</c:v>
                </c:pt>
                <c:pt idx="30238">
                  <c:v>-5.2489999999999952</c:v>
                </c:pt>
                <c:pt idx="30239">
                  <c:v>-5.2469999999999928</c:v>
                </c:pt>
                <c:pt idx="30240">
                  <c:v>-5.2449999999999974</c:v>
                </c:pt>
                <c:pt idx="30241">
                  <c:v>-5.242999999999995</c:v>
                </c:pt>
                <c:pt idx="30242">
                  <c:v>-5.2409999999999926</c:v>
                </c:pt>
                <c:pt idx="30243">
                  <c:v>-5.2389999999999972</c:v>
                </c:pt>
                <c:pt idx="30244">
                  <c:v>-5.2369999999999948</c:v>
                </c:pt>
                <c:pt idx="30245">
                  <c:v>-5.2349999999999923</c:v>
                </c:pt>
                <c:pt idx="30246">
                  <c:v>-5.232999999999997</c:v>
                </c:pt>
                <c:pt idx="30247">
                  <c:v>-5.2309999999999945</c:v>
                </c:pt>
                <c:pt idx="30248">
                  <c:v>-5.2289999999999921</c:v>
                </c:pt>
                <c:pt idx="30249">
                  <c:v>-5.2269999999999968</c:v>
                </c:pt>
                <c:pt idx="30250">
                  <c:v>-5.2249999999999943</c:v>
                </c:pt>
                <c:pt idx="30251">
                  <c:v>-5.2229999999999919</c:v>
                </c:pt>
                <c:pt idx="30252">
                  <c:v>-5.2209999999999965</c:v>
                </c:pt>
                <c:pt idx="30253">
                  <c:v>-5.2189999999999941</c:v>
                </c:pt>
                <c:pt idx="30254">
                  <c:v>-5.2169999999999916</c:v>
                </c:pt>
                <c:pt idx="30255">
                  <c:v>-5.2149999999999963</c:v>
                </c:pt>
                <c:pt idx="30256">
                  <c:v>-5.2129999999999939</c:v>
                </c:pt>
                <c:pt idx="30257">
                  <c:v>-5.2109999999999914</c:v>
                </c:pt>
                <c:pt idx="30258">
                  <c:v>-5.2089999999999961</c:v>
                </c:pt>
                <c:pt idx="30259">
                  <c:v>-5.2069999999999936</c:v>
                </c:pt>
                <c:pt idx="30260">
                  <c:v>-5.2049999999999912</c:v>
                </c:pt>
                <c:pt idx="30261">
                  <c:v>-5.2029999999999959</c:v>
                </c:pt>
                <c:pt idx="30262">
                  <c:v>-5.2009999999999934</c:v>
                </c:pt>
                <c:pt idx="30263">
                  <c:v>-5.198999999999991</c:v>
                </c:pt>
                <c:pt idx="30264">
                  <c:v>-5.1969999999999956</c:v>
                </c:pt>
                <c:pt idx="30265">
                  <c:v>-5.1949999999999932</c:v>
                </c:pt>
                <c:pt idx="30266">
                  <c:v>-5.1929999999999978</c:v>
                </c:pt>
                <c:pt idx="30267">
                  <c:v>-5.1909999999999954</c:v>
                </c:pt>
                <c:pt idx="30268">
                  <c:v>-5.188999999999993</c:v>
                </c:pt>
                <c:pt idx="30269">
                  <c:v>-5.1869999999999976</c:v>
                </c:pt>
                <c:pt idx="30270">
                  <c:v>-5.1849999999999952</c:v>
                </c:pt>
                <c:pt idx="30271">
                  <c:v>-5.1829999999999927</c:v>
                </c:pt>
                <c:pt idx="30272">
                  <c:v>-5.1809999999999974</c:v>
                </c:pt>
                <c:pt idx="30273">
                  <c:v>-5.1789999999999949</c:v>
                </c:pt>
                <c:pt idx="30274">
                  <c:v>-5.1769999999999925</c:v>
                </c:pt>
                <c:pt idx="30275">
                  <c:v>-5.1749999999999972</c:v>
                </c:pt>
                <c:pt idx="30276">
                  <c:v>-5.1729999999999947</c:v>
                </c:pt>
                <c:pt idx="30277">
                  <c:v>-5.1709999999999923</c:v>
                </c:pt>
                <c:pt idx="30278">
                  <c:v>-5.1689999999999969</c:v>
                </c:pt>
                <c:pt idx="30279">
                  <c:v>-5.1669999999999945</c:v>
                </c:pt>
                <c:pt idx="30280">
                  <c:v>-5.164999999999992</c:v>
                </c:pt>
                <c:pt idx="30281">
                  <c:v>-5.1629999999999967</c:v>
                </c:pt>
                <c:pt idx="30282">
                  <c:v>-5.1609999999999943</c:v>
                </c:pt>
                <c:pt idx="30283">
                  <c:v>-5.1589999999999918</c:v>
                </c:pt>
                <c:pt idx="30284">
                  <c:v>-5.1569999999999965</c:v>
                </c:pt>
                <c:pt idx="30285">
                  <c:v>-5.154999999999994</c:v>
                </c:pt>
                <c:pt idx="30286">
                  <c:v>-5.1529999999999916</c:v>
                </c:pt>
                <c:pt idx="30287">
                  <c:v>-5.1509999999999962</c:v>
                </c:pt>
                <c:pt idx="30288">
                  <c:v>-5.1489999999999938</c:v>
                </c:pt>
                <c:pt idx="30289">
                  <c:v>-5.1469999999999914</c:v>
                </c:pt>
                <c:pt idx="30290">
                  <c:v>-5.144999999999996</c:v>
                </c:pt>
                <c:pt idx="30291">
                  <c:v>-5.1429999999999936</c:v>
                </c:pt>
                <c:pt idx="30292">
                  <c:v>-5.1409999999999911</c:v>
                </c:pt>
                <c:pt idx="30293">
                  <c:v>-5.1389999999999958</c:v>
                </c:pt>
                <c:pt idx="30294">
                  <c:v>-5.1369999999999933</c:v>
                </c:pt>
                <c:pt idx="30295">
                  <c:v>-5.1349999999999909</c:v>
                </c:pt>
                <c:pt idx="30296">
                  <c:v>-5.1329999999999956</c:v>
                </c:pt>
                <c:pt idx="30297">
                  <c:v>-5.1309999999999931</c:v>
                </c:pt>
                <c:pt idx="30298">
                  <c:v>-5.1289999999999978</c:v>
                </c:pt>
                <c:pt idx="30299">
                  <c:v>-5.1269999999999953</c:v>
                </c:pt>
                <c:pt idx="30300">
                  <c:v>-5.1249999999999929</c:v>
                </c:pt>
                <c:pt idx="30301">
                  <c:v>-5.1229999999999976</c:v>
                </c:pt>
                <c:pt idx="30302">
                  <c:v>-5.1209999999999951</c:v>
                </c:pt>
                <c:pt idx="30303">
                  <c:v>-5.1189999999999927</c:v>
                </c:pt>
                <c:pt idx="30304">
                  <c:v>-5.1169999999999973</c:v>
                </c:pt>
                <c:pt idx="30305">
                  <c:v>-5.1149999999999949</c:v>
                </c:pt>
                <c:pt idx="30306">
                  <c:v>-5.1129999999999924</c:v>
                </c:pt>
                <c:pt idx="30307">
                  <c:v>-5.1109999999999971</c:v>
                </c:pt>
                <c:pt idx="30308">
                  <c:v>-5.1089999999999947</c:v>
                </c:pt>
                <c:pt idx="30309">
                  <c:v>-5.1069999999999922</c:v>
                </c:pt>
                <c:pt idx="30310">
                  <c:v>-5.1049999999999969</c:v>
                </c:pt>
                <c:pt idx="30311">
                  <c:v>-5.1029999999999944</c:v>
                </c:pt>
                <c:pt idx="30312">
                  <c:v>-5.100999999999992</c:v>
                </c:pt>
                <c:pt idx="30313">
                  <c:v>-5.0989999999999966</c:v>
                </c:pt>
                <c:pt idx="30314">
                  <c:v>-5.0969999999999942</c:v>
                </c:pt>
                <c:pt idx="30315">
                  <c:v>-5.0949999999999918</c:v>
                </c:pt>
                <c:pt idx="30316">
                  <c:v>-5.0929999999999964</c:v>
                </c:pt>
                <c:pt idx="30317">
                  <c:v>-5.090999999999994</c:v>
                </c:pt>
                <c:pt idx="30318">
                  <c:v>-5.0889999999999915</c:v>
                </c:pt>
                <c:pt idx="30319">
                  <c:v>-5.0869999999999962</c:v>
                </c:pt>
                <c:pt idx="30320">
                  <c:v>-5.0849999999999937</c:v>
                </c:pt>
                <c:pt idx="30321">
                  <c:v>-5.0829999999999913</c:v>
                </c:pt>
                <c:pt idx="30322">
                  <c:v>-5.080999999999996</c:v>
                </c:pt>
                <c:pt idx="30323">
                  <c:v>-5.0789999999999935</c:v>
                </c:pt>
                <c:pt idx="30324">
                  <c:v>-5.0769999999999911</c:v>
                </c:pt>
                <c:pt idx="30325">
                  <c:v>-5.0749999999999957</c:v>
                </c:pt>
                <c:pt idx="30326">
                  <c:v>-5.0729999999999933</c:v>
                </c:pt>
                <c:pt idx="30327">
                  <c:v>-5.0709999999999908</c:v>
                </c:pt>
                <c:pt idx="30328">
                  <c:v>-5.0689999999999955</c:v>
                </c:pt>
                <c:pt idx="30329">
                  <c:v>-5.0669999999999931</c:v>
                </c:pt>
                <c:pt idx="30330">
                  <c:v>-5.0649999999999977</c:v>
                </c:pt>
                <c:pt idx="30331">
                  <c:v>-5.0629999999999953</c:v>
                </c:pt>
                <c:pt idx="30332">
                  <c:v>-5.0609999999999928</c:v>
                </c:pt>
                <c:pt idx="30333">
                  <c:v>-5.0589999999999975</c:v>
                </c:pt>
                <c:pt idx="30334">
                  <c:v>-5.0569999999999951</c:v>
                </c:pt>
                <c:pt idx="30335">
                  <c:v>-5.0549999999999926</c:v>
                </c:pt>
                <c:pt idx="30336">
                  <c:v>-5.0529999999999973</c:v>
                </c:pt>
                <c:pt idx="30337">
                  <c:v>-5.0509999999999948</c:v>
                </c:pt>
                <c:pt idx="30338">
                  <c:v>-5.0489999999999924</c:v>
                </c:pt>
                <c:pt idx="30339">
                  <c:v>-5.046999999999997</c:v>
                </c:pt>
                <c:pt idx="30340">
                  <c:v>-5.0449999999999946</c:v>
                </c:pt>
                <c:pt idx="30341">
                  <c:v>-5.0429999999999922</c:v>
                </c:pt>
                <c:pt idx="30342">
                  <c:v>-5.0409999999999968</c:v>
                </c:pt>
                <c:pt idx="30343">
                  <c:v>-5.0389999999999944</c:v>
                </c:pt>
                <c:pt idx="30344">
                  <c:v>-5.0369999999999919</c:v>
                </c:pt>
                <c:pt idx="30345">
                  <c:v>-5.0349999999999966</c:v>
                </c:pt>
                <c:pt idx="30346">
                  <c:v>-5.0329999999999941</c:v>
                </c:pt>
                <c:pt idx="30347">
                  <c:v>-5.0309999999999917</c:v>
                </c:pt>
                <c:pt idx="30348">
                  <c:v>-5.0289999999999964</c:v>
                </c:pt>
                <c:pt idx="30349">
                  <c:v>-5.0269999999999939</c:v>
                </c:pt>
                <c:pt idx="30350">
                  <c:v>-5.0249999999999915</c:v>
                </c:pt>
                <c:pt idx="30351">
                  <c:v>-5.0229999999999961</c:v>
                </c:pt>
                <c:pt idx="30352">
                  <c:v>-5.0209999999999937</c:v>
                </c:pt>
                <c:pt idx="30353">
                  <c:v>-5.0189999999999912</c:v>
                </c:pt>
                <c:pt idx="30354">
                  <c:v>-5.0169999999999959</c:v>
                </c:pt>
                <c:pt idx="30355">
                  <c:v>-5.0149999999999935</c:v>
                </c:pt>
                <c:pt idx="30356">
                  <c:v>-5.012999999999991</c:v>
                </c:pt>
                <c:pt idx="30357">
                  <c:v>-5.0109999999999957</c:v>
                </c:pt>
                <c:pt idx="30358">
                  <c:v>-5.0089999999999932</c:v>
                </c:pt>
                <c:pt idx="30359">
                  <c:v>-5.0069999999999908</c:v>
                </c:pt>
                <c:pt idx="30360">
                  <c:v>-5.0049999999999955</c:v>
                </c:pt>
                <c:pt idx="30361">
                  <c:v>-5.002999999999993</c:v>
                </c:pt>
                <c:pt idx="30362">
                  <c:v>-5.0009999999999977</c:v>
                </c:pt>
                <c:pt idx="30363">
                  <c:v>-4.9989999999999952</c:v>
                </c:pt>
                <c:pt idx="30364">
                  <c:v>-4.9969999999999928</c:v>
                </c:pt>
                <c:pt idx="30365">
                  <c:v>-4.9949999999999974</c:v>
                </c:pt>
                <c:pt idx="30366">
                  <c:v>-4.992999999999995</c:v>
                </c:pt>
                <c:pt idx="30367">
                  <c:v>-4.9909999999999926</c:v>
                </c:pt>
                <c:pt idx="30368">
                  <c:v>-4.9889999999999972</c:v>
                </c:pt>
                <c:pt idx="30369">
                  <c:v>-4.9869999999999948</c:v>
                </c:pt>
                <c:pt idx="30370">
                  <c:v>-4.9849999999999923</c:v>
                </c:pt>
                <c:pt idx="30371">
                  <c:v>-4.982999999999997</c:v>
                </c:pt>
                <c:pt idx="30372">
                  <c:v>-4.9809999999999945</c:v>
                </c:pt>
                <c:pt idx="30373">
                  <c:v>-4.9789999999999921</c:v>
                </c:pt>
                <c:pt idx="30374">
                  <c:v>-4.9769999999999968</c:v>
                </c:pt>
                <c:pt idx="30375">
                  <c:v>-4.9749999999999943</c:v>
                </c:pt>
                <c:pt idx="30376">
                  <c:v>-4.9729999999999919</c:v>
                </c:pt>
                <c:pt idx="30377">
                  <c:v>-4.9709999999999965</c:v>
                </c:pt>
                <c:pt idx="30378">
                  <c:v>-4.9689999999999941</c:v>
                </c:pt>
                <c:pt idx="30379">
                  <c:v>-4.9669999999999916</c:v>
                </c:pt>
                <c:pt idx="30380">
                  <c:v>-4.9649999999999963</c:v>
                </c:pt>
                <c:pt idx="30381">
                  <c:v>-4.9629999999999939</c:v>
                </c:pt>
                <c:pt idx="30382">
                  <c:v>-4.9609999999999914</c:v>
                </c:pt>
                <c:pt idx="30383">
                  <c:v>-4.9589999999999961</c:v>
                </c:pt>
                <c:pt idx="30384">
                  <c:v>-4.9569999999999936</c:v>
                </c:pt>
                <c:pt idx="30385">
                  <c:v>-4.9549999999999912</c:v>
                </c:pt>
                <c:pt idx="30386">
                  <c:v>-4.9529999999999959</c:v>
                </c:pt>
                <c:pt idx="30387">
                  <c:v>-4.9509999999999934</c:v>
                </c:pt>
                <c:pt idx="30388">
                  <c:v>-4.948999999999991</c:v>
                </c:pt>
                <c:pt idx="30389">
                  <c:v>-4.9469999999999956</c:v>
                </c:pt>
                <c:pt idx="30390">
                  <c:v>-4.9449999999999932</c:v>
                </c:pt>
                <c:pt idx="30391">
                  <c:v>-4.9429999999999978</c:v>
                </c:pt>
                <c:pt idx="30392">
                  <c:v>-4.9409999999999954</c:v>
                </c:pt>
                <c:pt idx="30393">
                  <c:v>-4.938999999999993</c:v>
                </c:pt>
                <c:pt idx="30394">
                  <c:v>-4.9369999999999976</c:v>
                </c:pt>
                <c:pt idx="30395">
                  <c:v>-4.9349999999999952</c:v>
                </c:pt>
                <c:pt idx="30396">
                  <c:v>-4.9329999999999927</c:v>
                </c:pt>
                <c:pt idx="30397">
                  <c:v>-4.9309999999999974</c:v>
                </c:pt>
                <c:pt idx="30398">
                  <c:v>-4.9289999999999949</c:v>
                </c:pt>
                <c:pt idx="30399">
                  <c:v>-4.9269999999999925</c:v>
                </c:pt>
                <c:pt idx="30400">
                  <c:v>-4.9249999999999972</c:v>
                </c:pt>
                <c:pt idx="30401">
                  <c:v>-4.9229999999999947</c:v>
                </c:pt>
                <c:pt idx="30402">
                  <c:v>-4.9209999999999923</c:v>
                </c:pt>
                <c:pt idx="30403">
                  <c:v>-4.9189999999999969</c:v>
                </c:pt>
                <c:pt idx="30404">
                  <c:v>-4.9169999999999945</c:v>
                </c:pt>
                <c:pt idx="30405">
                  <c:v>-4.914999999999992</c:v>
                </c:pt>
                <c:pt idx="30406">
                  <c:v>-4.9129999999999967</c:v>
                </c:pt>
                <c:pt idx="30407">
                  <c:v>-4.9109999999999943</c:v>
                </c:pt>
                <c:pt idx="30408">
                  <c:v>-4.9089999999999918</c:v>
                </c:pt>
                <c:pt idx="30409">
                  <c:v>-4.9069999999999965</c:v>
                </c:pt>
                <c:pt idx="30410">
                  <c:v>-4.904999999999994</c:v>
                </c:pt>
                <c:pt idx="30411">
                  <c:v>-4.9029999999999916</c:v>
                </c:pt>
                <c:pt idx="30412">
                  <c:v>-4.9009999999999962</c:v>
                </c:pt>
                <c:pt idx="30413">
                  <c:v>-4.8989999999999938</c:v>
                </c:pt>
                <c:pt idx="30414">
                  <c:v>-4.8969999999999914</c:v>
                </c:pt>
                <c:pt idx="30415">
                  <c:v>-4.894999999999996</c:v>
                </c:pt>
                <c:pt idx="30416">
                  <c:v>-4.8929999999999936</c:v>
                </c:pt>
                <c:pt idx="30417">
                  <c:v>-4.8909999999999911</c:v>
                </c:pt>
                <c:pt idx="30418">
                  <c:v>-4.8889999999999958</c:v>
                </c:pt>
                <c:pt idx="30419">
                  <c:v>-4.8869999999999933</c:v>
                </c:pt>
                <c:pt idx="30420">
                  <c:v>-4.8849999999999909</c:v>
                </c:pt>
                <c:pt idx="30421">
                  <c:v>-4.8829999999999956</c:v>
                </c:pt>
                <c:pt idx="30422">
                  <c:v>-4.8809999999999931</c:v>
                </c:pt>
                <c:pt idx="30423">
                  <c:v>-4.8789999999999978</c:v>
                </c:pt>
                <c:pt idx="30424">
                  <c:v>-4.8769999999999953</c:v>
                </c:pt>
                <c:pt idx="30425">
                  <c:v>-4.8749999999999929</c:v>
                </c:pt>
                <c:pt idx="30426">
                  <c:v>-4.8729999999999976</c:v>
                </c:pt>
                <c:pt idx="30427">
                  <c:v>-4.8709999999999951</c:v>
                </c:pt>
                <c:pt idx="30428">
                  <c:v>-4.8689999999999927</c:v>
                </c:pt>
                <c:pt idx="30429">
                  <c:v>-4.8669999999999973</c:v>
                </c:pt>
                <c:pt idx="30430">
                  <c:v>-4.8649999999999949</c:v>
                </c:pt>
                <c:pt idx="30431">
                  <c:v>-4.8629999999999924</c:v>
                </c:pt>
                <c:pt idx="30432">
                  <c:v>-4.8609999999999971</c:v>
                </c:pt>
                <c:pt idx="30433">
                  <c:v>-4.8589999999999947</c:v>
                </c:pt>
                <c:pt idx="30434">
                  <c:v>-4.8569999999999922</c:v>
                </c:pt>
                <c:pt idx="30435">
                  <c:v>-4.8549999999999969</c:v>
                </c:pt>
                <c:pt idx="30436">
                  <c:v>-4.8529999999999944</c:v>
                </c:pt>
                <c:pt idx="30437">
                  <c:v>-4.850999999999992</c:v>
                </c:pt>
                <c:pt idx="30438">
                  <c:v>-4.8489999999999966</c:v>
                </c:pt>
                <c:pt idx="30439">
                  <c:v>-4.8469999999999942</c:v>
                </c:pt>
                <c:pt idx="30440">
                  <c:v>-4.8449999999999918</c:v>
                </c:pt>
                <c:pt idx="30441">
                  <c:v>-4.8429999999999964</c:v>
                </c:pt>
                <c:pt idx="30442">
                  <c:v>-4.840999999999994</c:v>
                </c:pt>
                <c:pt idx="30443">
                  <c:v>-4.8389999999999915</c:v>
                </c:pt>
                <c:pt idx="30444">
                  <c:v>-4.8369999999999962</c:v>
                </c:pt>
                <c:pt idx="30445">
                  <c:v>-4.8349999999999937</c:v>
                </c:pt>
                <c:pt idx="30446">
                  <c:v>-4.8329999999999913</c:v>
                </c:pt>
                <c:pt idx="30447">
                  <c:v>-4.830999999999996</c:v>
                </c:pt>
                <c:pt idx="30448">
                  <c:v>-4.8289999999999935</c:v>
                </c:pt>
                <c:pt idx="30449">
                  <c:v>-4.8269999999999911</c:v>
                </c:pt>
                <c:pt idx="30450">
                  <c:v>-4.8249999999999957</c:v>
                </c:pt>
                <c:pt idx="30451">
                  <c:v>-4.8229999999999933</c:v>
                </c:pt>
                <c:pt idx="30452">
                  <c:v>-4.8209999999999908</c:v>
                </c:pt>
                <c:pt idx="30453">
                  <c:v>-4.8189999999999955</c:v>
                </c:pt>
                <c:pt idx="30454">
                  <c:v>-4.8169999999999931</c:v>
                </c:pt>
                <c:pt idx="30455">
                  <c:v>-4.8149999999999977</c:v>
                </c:pt>
                <c:pt idx="30456">
                  <c:v>-4.8129999999999953</c:v>
                </c:pt>
                <c:pt idx="30457">
                  <c:v>-4.8109999999999928</c:v>
                </c:pt>
                <c:pt idx="30458">
                  <c:v>-4.8089999999999975</c:v>
                </c:pt>
                <c:pt idx="30459">
                  <c:v>-4.8069999999999951</c:v>
                </c:pt>
                <c:pt idx="30460">
                  <c:v>-4.8049999999999926</c:v>
                </c:pt>
                <c:pt idx="30461">
                  <c:v>-4.8029999999999973</c:v>
                </c:pt>
                <c:pt idx="30462">
                  <c:v>-4.8009999999999948</c:v>
                </c:pt>
                <c:pt idx="30463">
                  <c:v>-4.7989999999999924</c:v>
                </c:pt>
                <c:pt idx="30464">
                  <c:v>-4.796999999999997</c:v>
                </c:pt>
                <c:pt idx="30465">
                  <c:v>-4.7949999999999946</c:v>
                </c:pt>
                <c:pt idx="30466">
                  <c:v>-4.7929999999999922</c:v>
                </c:pt>
                <c:pt idx="30467">
                  <c:v>-4.7909999999999968</c:v>
                </c:pt>
                <c:pt idx="30468">
                  <c:v>-4.7889999999999944</c:v>
                </c:pt>
                <c:pt idx="30469">
                  <c:v>-4.7869999999999919</c:v>
                </c:pt>
                <c:pt idx="30470">
                  <c:v>-4.7849999999999966</c:v>
                </c:pt>
                <c:pt idx="30471">
                  <c:v>-4.7829999999999941</c:v>
                </c:pt>
                <c:pt idx="30472">
                  <c:v>-4.7809999999999917</c:v>
                </c:pt>
                <c:pt idx="30473">
                  <c:v>-4.7789999999999964</c:v>
                </c:pt>
                <c:pt idx="30474">
                  <c:v>-4.7769999999999939</c:v>
                </c:pt>
                <c:pt idx="30475">
                  <c:v>-4.7749999999999915</c:v>
                </c:pt>
                <c:pt idx="30476">
                  <c:v>-4.7729999999999961</c:v>
                </c:pt>
                <c:pt idx="30477">
                  <c:v>-4.7709999999999937</c:v>
                </c:pt>
                <c:pt idx="30478">
                  <c:v>-4.7689999999999912</c:v>
                </c:pt>
                <c:pt idx="30479">
                  <c:v>-4.7669999999999959</c:v>
                </c:pt>
                <c:pt idx="30480">
                  <c:v>-4.7649999999999935</c:v>
                </c:pt>
                <c:pt idx="30481">
                  <c:v>-4.762999999999991</c:v>
                </c:pt>
                <c:pt idx="30482">
                  <c:v>-4.7609999999999957</c:v>
                </c:pt>
                <c:pt idx="30483">
                  <c:v>-4.7589999999999932</c:v>
                </c:pt>
                <c:pt idx="30484">
                  <c:v>-4.7569999999999908</c:v>
                </c:pt>
                <c:pt idx="30485">
                  <c:v>-4.7549999999999955</c:v>
                </c:pt>
                <c:pt idx="30486">
                  <c:v>-4.752999999999993</c:v>
                </c:pt>
                <c:pt idx="30487">
                  <c:v>-4.7509999999999977</c:v>
                </c:pt>
                <c:pt idx="30488">
                  <c:v>-4.7489999999999952</c:v>
                </c:pt>
                <c:pt idx="30489">
                  <c:v>-4.7469999999999928</c:v>
                </c:pt>
                <c:pt idx="30490">
                  <c:v>-4.7449999999999974</c:v>
                </c:pt>
                <c:pt idx="30491">
                  <c:v>-4.742999999999995</c:v>
                </c:pt>
                <c:pt idx="30492">
                  <c:v>-4.7409999999999926</c:v>
                </c:pt>
                <c:pt idx="30493">
                  <c:v>-4.7389999999999972</c:v>
                </c:pt>
                <c:pt idx="30494">
                  <c:v>-4.7369999999999948</c:v>
                </c:pt>
                <c:pt idx="30495">
                  <c:v>-4.7349999999999923</c:v>
                </c:pt>
                <c:pt idx="30496">
                  <c:v>-4.732999999999997</c:v>
                </c:pt>
                <c:pt idx="30497">
                  <c:v>-4.7309999999999945</c:v>
                </c:pt>
                <c:pt idx="30498">
                  <c:v>-4.7289999999999921</c:v>
                </c:pt>
                <c:pt idx="30499">
                  <c:v>-4.7269999999999968</c:v>
                </c:pt>
                <c:pt idx="30500">
                  <c:v>-4.7249999999999943</c:v>
                </c:pt>
                <c:pt idx="30501">
                  <c:v>-4.7229999999999919</c:v>
                </c:pt>
                <c:pt idx="30502">
                  <c:v>-4.7209999999999965</c:v>
                </c:pt>
                <c:pt idx="30503">
                  <c:v>-4.7189999999999941</c:v>
                </c:pt>
                <c:pt idx="30504">
                  <c:v>-4.7169999999999916</c:v>
                </c:pt>
                <c:pt idx="30505">
                  <c:v>-4.7149999999999963</c:v>
                </c:pt>
                <c:pt idx="30506">
                  <c:v>-4.7129999999999939</c:v>
                </c:pt>
                <c:pt idx="30507">
                  <c:v>-4.7109999999999914</c:v>
                </c:pt>
                <c:pt idx="30508">
                  <c:v>-4.7089999999999961</c:v>
                </c:pt>
                <c:pt idx="30509">
                  <c:v>-4.7069999999999936</c:v>
                </c:pt>
                <c:pt idx="30510">
                  <c:v>-4.7049999999999912</c:v>
                </c:pt>
                <c:pt idx="30511">
                  <c:v>-4.7029999999999959</c:v>
                </c:pt>
                <c:pt idx="30512">
                  <c:v>-4.7009999999999934</c:v>
                </c:pt>
                <c:pt idx="30513">
                  <c:v>-4.698999999999991</c:v>
                </c:pt>
                <c:pt idx="30514">
                  <c:v>-4.6969999999999956</c:v>
                </c:pt>
                <c:pt idx="30515">
                  <c:v>-4.6949999999999932</c:v>
                </c:pt>
                <c:pt idx="30516">
                  <c:v>-4.6929999999999978</c:v>
                </c:pt>
                <c:pt idx="30517">
                  <c:v>-4.6909999999999954</c:v>
                </c:pt>
                <c:pt idx="30518">
                  <c:v>-4.688999999999993</c:v>
                </c:pt>
                <c:pt idx="30519">
                  <c:v>-4.6869999999999976</c:v>
                </c:pt>
                <c:pt idx="30520">
                  <c:v>-4.6849999999999952</c:v>
                </c:pt>
                <c:pt idx="30521">
                  <c:v>-4.6829999999999927</c:v>
                </c:pt>
                <c:pt idx="30522">
                  <c:v>-4.6809999999999974</c:v>
                </c:pt>
                <c:pt idx="30523">
                  <c:v>-4.6789999999999949</c:v>
                </c:pt>
                <c:pt idx="30524">
                  <c:v>-4.6769999999999925</c:v>
                </c:pt>
                <c:pt idx="30525">
                  <c:v>-4.6749999999999972</c:v>
                </c:pt>
                <c:pt idx="30526">
                  <c:v>-4.6729999999999947</c:v>
                </c:pt>
                <c:pt idx="30527">
                  <c:v>-4.6709999999999923</c:v>
                </c:pt>
                <c:pt idx="30528">
                  <c:v>-4.6689999999999969</c:v>
                </c:pt>
                <c:pt idx="30529">
                  <c:v>-4.6669999999999945</c:v>
                </c:pt>
                <c:pt idx="30530">
                  <c:v>-4.664999999999992</c:v>
                </c:pt>
                <c:pt idx="30531">
                  <c:v>-4.6629999999999967</c:v>
                </c:pt>
                <c:pt idx="30532">
                  <c:v>-4.6609999999999943</c:v>
                </c:pt>
                <c:pt idx="30533">
                  <c:v>-4.6589999999999918</c:v>
                </c:pt>
                <c:pt idx="30534">
                  <c:v>-4.6569999999999965</c:v>
                </c:pt>
                <c:pt idx="30535">
                  <c:v>-4.654999999999994</c:v>
                </c:pt>
                <c:pt idx="30536">
                  <c:v>-4.6529999999999916</c:v>
                </c:pt>
                <c:pt idx="30537">
                  <c:v>-4.6509999999999962</c:v>
                </c:pt>
                <c:pt idx="30538">
                  <c:v>-4.6489999999999938</c:v>
                </c:pt>
                <c:pt idx="30539">
                  <c:v>-4.6469999999999914</c:v>
                </c:pt>
                <c:pt idx="30540">
                  <c:v>-4.644999999999996</c:v>
                </c:pt>
                <c:pt idx="30541">
                  <c:v>-4.6429999999999936</c:v>
                </c:pt>
                <c:pt idx="30542">
                  <c:v>-4.6409999999999911</c:v>
                </c:pt>
                <c:pt idx="30543">
                  <c:v>-4.6389999999999958</c:v>
                </c:pt>
                <c:pt idx="30544">
                  <c:v>-4.6369999999999933</c:v>
                </c:pt>
                <c:pt idx="30545">
                  <c:v>-4.6349999999999909</c:v>
                </c:pt>
                <c:pt idx="30546">
                  <c:v>-4.6329999999999956</c:v>
                </c:pt>
                <c:pt idx="30547">
                  <c:v>-4.6309999999999931</c:v>
                </c:pt>
                <c:pt idx="30548">
                  <c:v>-4.6289999999999978</c:v>
                </c:pt>
                <c:pt idx="30549">
                  <c:v>-4.6269999999999953</c:v>
                </c:pt>
                <c:pt idx="30550">
                  <c:v>-4.6249999999999929</c:v>
                </c:pt>
                <c:pt idx="30551">
                  <c:v>-4.6229999999999976</c:v>
                </c:pt>
                <c:pt idx="30552">
                  <c:v>-4.6209999999999951</c:v>
                </c:pt>
                <c:pt idx="30553">
                  <c:v>-4.6189999999999927</c:v>
                </c:pt>
                <c:pt idx="30554">
                  <c:v>-4.6169999999999973</c:v>
                </c:pt>
                <c:pt idx="30555">
                  <c:v>-4.6149999999999949</c:v>
                </c:pt>
                <c:pt idx="30556">
                  <c:v>-4.6129999999999924</c:v>
                </c:pt>
                <c:pt idx="30557">
                  <c:v>-4.6109999999999971</c:v>
                </c:pt>
                <c:pt idx="30558">
                  <c:v>-4.6089999999999947</c:v>
                </c:pt>
                <c:pt idx="30559">
                  <c:v>-4.6069999999999922</c:v>
                </c:pt>
                <c:pt idx="30560">
                  <c:v>-4.6049999999999969</c:v>
                </c:pt>
                <c:pt idx="30561">
                  <c:v>-4.6029999999999944</c:v>
                </c:pt>
                <c:pt idx="30562">
                  <c:v>-4.600999999999992</c:v>
                </c:pt>
                <c:pt idx="30563">
                  <c:v>-4.5989999999999966</c:v>
                </c:pt>
                <c:pt idx="30564">
                  <c:v>-4.5969999999999942</c:v>
                </c:pt>
                <c:pt idx="30565">
                  <c:v>-4.5949999999999918</c:v>
                </c:pt>
                <c:pt idx="30566">
                  <c:v>-4.5929999999999964</c:v>
                </c:pt>
                <c:pt idx="30567">
                  <c:v>-4.590999999999994</c:v>
                </c:pt>
                <c:pt idx="30568">
                  <c:v>-4.5889999999999915</c:v>
                </c:pt>
                <c:pt idx="30569">
                  <c:v>-4.5869999999999962</c:v>
                </c:pt>
                <c:pt idx="30570">
                  <c:v>-4.5849999999999937</c:v>
                </c:pt>
                <c:pt idx="30571">
                  <c:v>-4.5829999999999913</c:v>
                </c:pt>
                <c:pt idx="30572">
                  <c:v>-4.580999999999996</c:v>
                </c:pt>
                <c:pt idx="30573">
                  <c:v>-4.5789999999999935</c:v>
                </c:pt>
                <c:pt idx="30574">
                  <c:v>-4.5769999999999911</c:v>
                </c:pt>
                <c:pt idx="30575">
                  <c:v>-4.5749999999999957</c:v>
                </c:pt>
                <c:pt idx="30576">
                  <c:v>-4.5729999999999933</c:v>
                </c:pt>
                <c:pt idx="30577">
                  <c:v>-4.5709999999999908</c:v>
                </c:pt>
                <c:pt idx="30578">
                  <c:v>-4.5689999999999955</c:v>
                </c:pt>
                <c:pt idx="30579">
                  <c:v>-4.5669999999999931</c:v>
                </c:pt>
                <c:pt idx="30580">
                  <c:v>-4.5649999999999977</c:v>
                </c:pt>
                <c:pt idx="30581">
                  <c:v>-4.5629999999999953</c:v>
                </c:pt>
                <c:pt idx="30582">
                  <c:v>-4.5609999999999928</c:v>
                </c:pt>
                <c:pt idx="30583">
                  <c:v>-4.5589999999999975</c:v>
                </c:pt>
                <c:pt idx="30584">
                  <c:v>-4.5569999999999951</c:v>
                </c:pt>
                <c:pt idx="30585">
                  <c:v>-4.5549999999999926</c:v>
                </c:pt>
                <c:pt idx="30586">
                  <c:v>-4.5529999999999973</c:v>
                </c:pt>
                <c:pt idx="30587">
                  <c:v>-4.5509999999999948</c:v>
                </c:pt>
                <c:pt idx="30588">
                  <c:v>-4.5489999999999924</c:v>
                </c:pt>
                <c:pt idx="30589">
                  <c:v>-4.546999999999997</c:v>
                </c:pt>
                <c:pt idx="30590">
                  <c:v>-4.5449999999999946</c:v>
                </c:pt>
                <c:pt idx="30591">
                  <c:v>-4.5429999999999922</c:v>
                </c:pt>
                <c:pt idx="30592">
                  <c:v>-4.5409999999999968</c:v>
                </c:pt>
                <c:pt idx="30593">
                  <c:v>-4.5389999999999944</c:v>
                </c:pt>
                <c:pt idx="30594">
                  <c:v>-4.5369999999999919</c:v>
                </c:pt>
                <c:pt idx="30595">
                  <c:v>-4.5349999999999966</c:v>
                </c:pt>
                <c:pt idx="30596">
                  <c:v>-4.5329999999999941</c:v>
                </c:pt>
                <c:pt idx="30597">
                  <c:v>-4.5309999999999917</c:v>
                </c:pt>
                <c:pt idx="30598">
                  <c:v>-4.5289999999999964</c:v>
                </c:pt>
                <c:pt idx="30599">
                  <c:v>-4.5269999999999939</c:v>
                </c:pt>
                <c:pt idx="30600">
                  <c:v>-4.5249999999999915</c:v>
                </c:pt>
                <c:pt idx="30601">
                  <c:v>-4.5229999999999961</c:v>
                </c:pt>
                <c:pt idx="30602">
                  <c:v>-4.5209999999999937</c:v>
                </c:pt>
                <c:pt idx="30603">
                  <c:v>-4.5189999999999912</c:v>
                </c:pt>
                <c:pt idx="30604">
                  <c:v>-4.5169999999999959</c:v>
                </c:pt>
                <c:pt idx="30605">
                  <c:v>-4.5149999999999935</c:v>
                </c:pt>
                <c:pt idx="30606">
                  <c:v>-4.512999999999991</c:v>
                </c:pt>
                <c:pt idx="30607">
                  <c:v>-4.5109999999999957</c:v>
                </c:pt>
                <c:pt idx="30608">
                  <c:v>-4.5089999999999932</c:v>
                </c:pt>
                <c:pt idx="30609">
                  <c:v>-4.5069999999999908</c:v>
                </c:pt>
                <c:pt idx="30610">
                  <c:v>-4.5049999999999955</c:v>
                </c:pt>
                <c:pt idx="30611">
                  <c:v>-4.502999999999993</c:v>
                </c:pt>
                <c:pt idx="30612">
                  <c:v>-4.5009999999999977</c:v>
                </c:pt>
                <c:pt idx="30613">
                  <c:v>-4.4989999999999952</c:v>
                </c:pt>
                <c:pt idx="30614">
                  <c:v>-4.4969999999999928</c:v>
                </c:pt>
                <c:pt idx="30615">
                  <c:v>-4.4949999999999974</c:v>
                </c:pt>
                <c:pt idx="30616">
                  <c:v>-4.492999999999995</c:v>
                </c:pt>
                <c:pt idx="30617">
                  <c:v>-4.4909999999999926</c:v>
                </c:pt>
                <c:pt idx="30618">
                  <c:v>-4.4889999999999972</c:v>
                </c:pt>
                <c:pt idx="30619">
                  <c:v>-4.4869999999999948</c:v>
                </c:pt>
                <c:pt idx="30620">
                  <c:v>-4.4849999999999923</c:v>
                </c:pt>
                <c:pt idx="30621">
                  <c:v>-4.482999999999997</c:v>
                </c:pt>
                <c:pt idx="30622">
                  <c:v>-4.4809999999999945</c:v>
                </c:pt>
                <c:pt idx="30623">
                  <c:v>-4.4789999999999921</c:v>
                </c:pt>
                <c:pt idx="30624">
                  <c:v>-4.4769999999999968</c:v>
                </c:pt>
                <c:pt idx="30625">
                  <c:v>-4.4749999999999943</c:v>
                </c:pt>
                <c:pt idx="30626">
                  <c:v>-4.4729999999999919</c:v>
                </c:pt>
                <c:pt idx="30627">
                  <c:v>-4.4709999999999965</c:v>
                </c:pt>
                <c:pt idx="30628">
                  <c:v>-4.4689999999999941</c:v>
                </c:pt>
                <c:pt idx="30629">
                  <c:v>-4.4669999999999916</c:v>
                </c:pt>
                <c:pt idx="30630">
                  <c:v>-4.4649999999999963</c:v>
                </c:pt>
                <c:pt idx="30631">
                  <c:v>-4.4629999999999939</c:v>
                </c:pt>
                <c:pt idx="30632">
                  <c:v>-4.4609999999999914</c:v>
                </c:pt>
                <c:pt idx="30633">
                  <c:v>-4.4589999999999961</c:v>
                </c:pt>
                <c:pt idx="30634">
                  <c:v>-4.4569999999999936</c:v>
                </c:pt>
                <c:pt idx="30635">
                  <c:v>-4.4549999999999912</c:v>
                </c:pt>
                <c:pt idx="30636">
                  <c:v>-4.4529999999999959</c:v>
                </c:pt>
                <c:pt idx="30637">
                  <c:v>-4.4509999999999934</c:v>
                </c:pt>
                <c:pt idx="30638">
                  <c:v>-4.448999999999991</c:v>
                </c:pt>
                <c:pt idx="30639">
                  <c:v>-4.4469999999999956</c:v>
                </c:pt>
                <c:pt idx="30640">
                  <c:v>-4.4449999999999932</c:v>
                </c:pt>
                <c:pt idx="30641">
                  <c:v>-4.4429999999999978</c:v>
                </c:pt>
                <c:pt idx="30642">
                  <c:v>-4.4409999999999954</c:v>
                </c:pt>
                <c:pt idx="30643">
                  <c:v>-4.438999999999993</c:v>
                </c:pt>
                <c:pt idx="30644">
                  <c:v>-4.4369999999999976</c:v>
                </c:pt>
                <c:pt idx="30645">
                  <c:v>-4.4349999999999952</c:v>
                </c:pt>
                <c:pt idx="30646">
                  <c:v>-4.4329999999999927</c:v>
                </c:pt>
                <c:pt idx="30647">
                  <c:v>-4.4309999999999974</c:v>
                </c:pt>
                <c:pt idx="30648">
                  <c:v>-4.4289999999999949</c:v>
                </c:pt>
                <c:pt idx="30649">
                  <c:v>-4.4269999999999925</c:v>
                </c:pt>
                <c:pt idx="30650">
                  <c:v>-4.4249999999999972</c:v>
                </c:pt>
                <c:pt idx="30651">
                  <c:v>-4.4229999999999947</c:v>
                </c:pt>
                <c:pt idx="30652">
                  <c:v>-4.4209999999999923</c:v>
                </c:pt>
                <c:pt idx="30653">
                  <c:v>-4.4189999999999969</c:v>
                </c:pt>
                <c:pt idx="30654">
                  <c:v>-4.4169999999999945</c:v>
                </c:pt>
                <c:pt idx="30655">
                  <c:v>-4.414999999999992</c:v>
                </c:pt>
                <c:pt idx="30656">
                  <c:v>-4.4129999999999967</c:v>
                </c:pt>
                <c:pt idx="30657">
                  <c:v>-4.4109999999999943</c:v>
                </c:pt>
                <c:pt idx="30658">
                  <c:v>-4.4089999999999918</c:v>
                </c:pt>
                <c:pt idx="30659">
                  <c:v>-4.4069999999999965</c:v>
                </c:pt>
                <c:pt idx="30660">
                  <c:v>-4.404999999999994</c:v>
                </c:pt>
                <c:pt idx="30661">
                  <c:v>-4.4029999999999916</c:v>
                </c:pt>
                <c:pt idx="30662">
                  <c:v>-4.4009999999999962</c:v>
                </c:pt>
                <c:pt idx="30663">
                  <c:v>-4.3989999999999938</c:v>
                </c:pt>
                <c:pt idx="30664">
                  <c:v>-4.3969999999999914</c:v>
                </c:pt>
                <c:pt idx="30665">
                  <c:v>-4.394999999999996</c:v>
                </c:pt>
                <c:pt idx="30666">
                  <c:v>-4.3929999999999936</c:v>
                </c:pt>
                <c:pt idx="30667">
                  <c:v>-4.3909999999999911</c:v>
                </c:pt>
                <c:pt idx="30668">
                  <c:v>-4.3889999999999958</c:v>
                </c:pt>
                <c:pt idx="30669">
                  <c:v>-4.3869999999999933</c:v>
                </c:pt>
                <c:pt idx="30670">
                  <c:v>-4.3849999999999909</c:v>
                </c:pt>
                <c:pt idx="30671">
                  <c:v>-4.3829999999999956</c:v>
                </c:pt>
                <c:pt idx="30672">
                  <c:v>-4.3809999999999931</c:v>
                </c:pt>
                <c:pt idx="30673">
                  <c:v>-4.3789999999999978</c:v>
                </c:pt>
                <c:pt idx="30674">
                  <c:v>-4.3769999999999953</c:v>
                </c:pt>
                <c:pt idx="30675">
                  <c:v>-4.3749999999999929</c:v>
                </c:pt>
                <c:pt idx="30676">
                  <c:v>-4.3729999999999976</c:v>
                </c:pt>
                <c:pt idx="30677">
                  <c:v>-4.3709999999999951</c:v>
                </c:pt>
                <c:pt idx="30678">
                  <c:v>-4.3689999999999927</c:v>
                </c:pt>
                <c:pt idx="30679">
                  <c:v>-4.3669999999999973</c:v>
                </c:pt>
                <c:pt idx="30680">
                  <c:v>-4.3649999999999949</c:v>
                </c:pt>
                <c:pt idx="30681">
                  <c:v>-4.3629999999999924</c:v>
                </c:pt>
                <c:pt idx="30682">
                  <c:v>-4.3609999999999971</c:v>
                </c:pt>
                <c:pt idx="30683">
                  <c:v>-4.3589999999999947</c:v>
                </c:pt>
                <c:pt idx="30684">
                  <c:v>-4.3569999999999922</c:v>
                </c:pt>
                <c:pt idx="30685">
                  <c:v>-4.3549999999999969</c:v>
                </c:pt>
                <c:pt idx="30686">
                  <c:v>-4.3529999999999944</c:v>
                </c:pt>
                <c:pt idx="30687">
                  <c:v>-4.350999999999992</c:v>
                </c:pt>
                <c:pt idx="30688">
                  <c:v>-4.3489999999999966</c:v>
                </c:pt>
                <c:pt idx="30689">
                  <c:v>-4.3469999999999942</c:v>
                </c:pt>
                <c:pt idx="30690">
                  <c:v>-4.3449999999999918</c:v>
                </c:pt>
                <c:pt idx="30691">
                  <c:v>-4.3429999999999964</c:v>
                </c:pt>
                <c:pt idx="30692">
                  <c:v>-4.340999999999994</c:v>
                </c:pt>
                <c:pt idx="30693">
                  <c:v>-4.3389999999999915</c:v>
                </c:pt>
                <c:pt idx="30694">
                  <c:v>-4.3369999999999962</c:v>
                </c:pt>
                <c:pt idx="30695">
                  <c:v>-4.3349999999999937</c:v>
                </c:pt>
                <c:pt idx="30696">
                  <c:v>-4.3329999999999913</c:v>
                </c:pt>
                <c:pt idx="30697">
                  <c:v>-4.330999999999996</c:v>
                </c:pt>
                <c:pt idx="30698">
                  <c:v>-4.3289999999999935</c:v>
                </c:pt>
                <c:pt idx="30699">
                  <c:v>-4.3269999999999911</c:v>
                </c:pt>
                <c:pt idx="30700">
                  <c:v>-4.3249999999999957</c:v>
                </c:pt>
                <c:pt idx="30701">
                  <c:v>-4.3229999999999933</c:v>
                </c:pt>
                <c:pt idx="30702">
                  <c:v>-4.3209999999999908</c:v>
                </c:pt>
                <c:pt idx="30703">
                  <c:v>-4.3189999999999955</c:v>
                </c:pt>
                <c:pt idx="30704">
                  <c:v>-4.3169999999999931</c:v>
                </c:pt>
                <c:pt idx="30705">
                  <c:v>-4.3149999999999977</c:v>
                </c:pt>
                <c:pt idx="30706">
                  <c:v>-4.3129999999999953</c:v>
                </c:pt>
                <c:pt idx="30707">
                  <c:v>-4.3109999999999928</c:v>
                </c:pt>
                <c:pt idx="30708">
                  <c:v>-4.3089999999999975</c:v>
                </c:pt>
                <c:pt idx="30709">
                  <c:v>-4.3069999999999951</c:v>
                </c:pt>
                <c:pt idx="30710">
                  <c:v>-4.3049999999999926</c:v>
                </c:pt>
                <c:pt idx="30711">
                  <c:v>-4.3029999999999973</c:v>
                </c:pt>
                <c:pt idx="30712">
                  <c:v>-4.3009999999999948</c:v>
                </c:pt>
                <c:pt idx="30713">
                  <c:v>-4.2989999999999924</c:v>
                </c:pt>
                <c:pt idx="30714">
                  <c:v>-4.296999999999997</c:v>
                </c:pt>
                <c:pt idx="30715">
                  <c:v>-4.2949999999999946</c:v>
                </c:pt>
                <c:pt idx="30716">
                  <c:v>-4.2929999999999922</c:v>
                </c:pt>
                <c:pt idx="30717">
                  <c:v>-4.2909999999999968</c:v>
                </c:pt>
                <c:pt idx="30718">
                  <c:v>-4.2889999999999944</c:v>
                </c:pt>
                <c:pt idx="30719">
                  <c:v>-4.2869999999999919</c:v>
                </c:pt>
                <c:pt idx="30720">
                  <c:v>-4.2849999999999966</c:v>
                </c:pt>
                <c:pt idx="30721">
                  <c:v>-4.2829999999999941</c:v>
                </c:pt>
                <c:pt idx="30722">
                  <c:v>-4.2809999999999917</c:v>
                </c:pt>
                <c:pt idx="30723">
                  <c:v>-4.2789999999999964</c:v>
                </c:pt>
                <c:pt idx="30724">
                  <c:v>-4.2769999999999939</c:v>
                </c:pt>
                <c:pt idx="30725">
                  <c:v>-4.2749999999999915</c:v>
                </c:pt>
                <c:pt idx="30726">
                  <c:v>-4.2729999999999961</c:v>
                </c:pt>
                <c:pt idx="30727">
                  <c:v>-4.2709999999999937</c:v>
                </c:pt>
                <c:pt idx="30728">
                  <c:v>-4.2689999999999912</c:v>
                </c:pt>
                <c:pt idx="30729">
                  <c:v>-4.2669999999999959</c:v>
                </c:pt>
                <c:pt idx="30730">
                  <c:v>-4.2649999999999935</c:v>
                </c:pt>
                <c:pt idx="30731">
                  <c:v>-4.262999999999991</c:v>
                </c:pt>
                <c:pt idx="30732">
                  <c:v>-4.2609999999999957</c:v>
                </c:pt>
                <c:pt idx="30733">
                  <c:v>-4.2589999999999932</c:v>
                </c:pt>
                <c:pt idx="30734">
                  <c:v>-4.2569999999999908</c:v>
                </c:pt>
                <c:pt idx="30735">
                  <c:v>-4.2549999999999955</c:v>
                </c:pt>
                <c:pt idx="30736">
                  <c:v>-4.252999999999993</c:v>
                </c:pt>
                <c:pt idx="30737">
                  <c:v>-4.2509999999999977</c:v>
                </c:pt>
                <c:pt idx="30738">
                  <c:v>-4.2489999999999952</c:v>
                </c:pt>
                <c:pt idx="30739">
                  <c:v>-4.2469999999999928</c:v>
                </c:pt>
                <c:pt idx="30740">
                  <c:v>-4.2449999999999974</c:v>
                </c:pt>
                <c:pt idx="30741">
                  <c:v>-4.242999999999995</c:v>
                </c:pt>
                <c:pt idx="30742">
                  <c:v>-4.2409999999999926</c:v>
                </c:pt>
                <c:pt idx="30743">
                  <c:v>-4.2389999999999972</c:v>
                </c:pt>
                <c:pt idx="30744">
                  <c:v>-4.2369999999999948</c:v>
                </c:pt>
                <c:pt idx="30745">
                  <c:v>-4.2349999999999923</c:v>
                </c:pt>
                <c:pt idx="30746">
                  <c:v>-4.232999999999997</c:v>
                </c:pt>
                <c:pt idx="30747">
                  <c:v>-4.2309999999999945</c:v>
                </c:pt>
                <c:pt idx="30748">
                  <c:v>-4.2289999999999921</c:v>
                </c:pt>
                <c:pt idx="30749">
                  <c:v>-4.2269999999999968</c:v>
                </c:pt>
                <c:pt idx="30750">
                  <c:v>-4.2249999999999943</c:v>
                </c:pt>
                <c:pt idx="30751">
                  <c:v>-4.2229999999999919</c:v>
                </c:pt>
                <c:pt idx="30752">
                  <c:v>-4.2209999999999965</c:v>
                </c:pt>
                <c:pt idx="30753">
                  <c:v>-4.2189999999999941</c:v>
                </c:pt>
                <c:pt idx="30754">
                  <c:v>-4.2169999999999916</c:v>
                </c:pt>
                <c:pt idx="30755">
                  <c:v>-4.2149999999999963</c:v>
                </c:pt>
                <c:pt idx="30756">
                  <c:v>-4.2129999999999939</c:v>
                </c:pt>
                <c:pt idx="30757">
                  <c:v>-4.2109999999999914</c:v>
                </c:pt>
                <c:pt idx="30758">
                  <c:v>-4.2089999999999961</c:v>
                </c:pt>
                <c:pt idx="30759">
                  <c:v>-4.2069999999999936</c:v>
                </c:pt>
                <c:pt idx="30760">
                  <c:v>-4.2049999999999912</c:v>
                </c:pt>
                <c:pt idx="30761">
                  <c:v>-4.2029999999999959</c:v>
                </c:pt>
                <c:pt idx="30762">
                  <c:v>-4.2009999999999934</c:v>
                </c:pt>
                <c:pt idx="30763">
                  <c:v>-4.198999999999991</c:v>
                </c:pt>
                <c:pt idx="30764">
                  <c:v>-4.1969999999999956</c:v>
                </c:pt>
                <c:pt idx="30765">
                  <c:v>-4.1949999999999932</c:v>
                </c:pt>
                <c:pt idx="30766">
                  <c:v>-4.1929999999999978</c:v>
                </c:pt>
                <c:pt idx="30767">
                  <c:v>-4.1909999999999954</c:v>
                </c:pt>
                <c:pt idx="30768">
                  <c:v>-4.188999999999993</c:v>
                </c:pt>
                <c:pt idx="30769">
                  <c:v>-4.1869999999999976</c:v>
                </c:pt>
                <c:pt idx="30770">
                  <c:v>-4.1849999999999952</c:v>
                </c:pt>
                <c:pt idx="30771">
                  <c:v>-4.1829999999999927</c:v>
                </c:pt>
                <c:pt idx="30772">
                  <c:v>-4.1809999999999974</c:v>
                </c:pt>
                <c:pt idx="30773">
                  <c:v>-4.1789999999999949</c:v>
                </c:pt>
                <c:pt idx="30774">
                  <c:v>-4.1769999999999925</c:v>
                </c:pt>
                <c:pt idx="30775">
                  <c:v>-4.1749999999999972</c:v>
                </c:pt>
                <c:pt idx="30776">
                  <c:v>-4.1729999999999947</c:v>
                </c:pt>
                <c:pt idx="30777">
                  <c:v>-4.1709999999999923</c:v>
                </c:pt>
                <c:pt idx="30778">
                  <c:v>-4.1689999999999969</c:v>
                </c:pt>
                <c:pt idx="30779">
                  <c:v>-4.1669999999999945</c:v>
                </c:pt>
                <c:pt idx="30780">
                  <c:v>-4.164999999999992</c:v>
                </c:pt>
                <c:pt idx="30781">
                  <c:v>-4.1629999999999967</c:v>
                </c:pt>
                <c:pt idx="30782">
                  <c:v>-4.1609999999999943</c:v>
                </c:pt>
                <c:pt idx="30783">
                  <c:v>-4.1589999999999918</c:v>
                </c:pt>
                <c:pt idx="30784">
                  <c:v>-4.1569999999999965</c:v>
                </c:pt>
                <c:pt idx="30785">
                  <c:v>-4.154999999999994</c:v>
                </c:pt>
                <c:pt idx="30786">
                  <c:v>-4.1529999999999916</c:v>
                </c:pt>
                <c:pt idx="30787">
                  <c:v>-4.1509999999999962</c:v>
                </c:pt>
                <c:pt idx="30788">
                  <c:v>-4.1489999999999938</c:v>
                </c:pt>
                <c:pt idx="30789">
                  <c:v>-4.1469999999999914</c:v>
                </c:pt>
                <c:pt idx="30790">
                  <c:v>-4.144999999999996</c:v>
                </c:pt>
                <c:pt idx="30791">
                  <c:v>-4.1429999999999936</c:v>
                </c:pt>
                <c:pt idx="30792">
                  <c:v>-4.1409999999999911</c:v>
                </c:pt>
                <c:pt idx="30793">
                  <c:v>-4.1389999999999958</c:v>
                </c:pt>
                <c:pt idx="30794">
                  <c:v>-4.1369999999999933</c:v>
                </c:pt>
                <c:pt idx="30795">
                  <c:v>-4.1349999999999909</c:v>
                </c:pt>
                <c:pt idx="30796">
                  <c:v>-4.1329999999999956</c:v>
                </c:pt>
                <c:pt idx="30797">
                  <c:v>-4.1309999999999931</c:v>
                </c:pt>
                <c:pt idx="30798">
                  <c:v>-4.1289999999999978</c:v>
                </c:pt>
                <c:pt idx="30799">
                  <c:v>-4.1269999999999953</c:v>
                </c:pt>
                <c:pt idx="30800">
                  <c:v>-4.1249999999999929</c:v>
                </c:pt>
                <c:pt idx="30801">
                  <c:v>-4.1229999999999976</c:v>
                </c:pt>
                <c:pt idx="30802">
                  <c:v>-4.1209999999999951</c:v>
                </c:pt>
                <c:pt idx="30803">
                  <c:v>-4.1189999999999927</c:v>
                </c:pt>
                <c:pt idx="30804">
                  <c:v>-4.1169999999999973</c:v>
                </c:pt>
                <c:pt idx="30805">
                  <c:v>-4.1149999999999949</c:v>
                </c:pt>
                <c:pt idx="30806">
                  <c:v>-4.1129999999999924</c:v>
                </c:pt>
                <c:pt idx="30807">
                  <c:v>-4.1109999999999971</c:v>
                </c:pt>
                <c:pt idx="30808">
                  <c:v>-4.1089999999999947</c:v>
                </c:pt>
                <c:pt idx="30809">
                  <c:v>-4.1069999999999922</c:v>
                </c:pt>
                <c:pt idx="30810">
                  <c:v>-4.1049999999999969</c:v>
                </c:pt>
                <c:pt idx="30811">
                  <c:v>-4.1029999999999944</c:v>
                </c:pt>
                <c:pt idx="30812">
                  <c:v>-4.100999999999992</c:v>
                </c:pt>
                <c:pt idx="30813">
                  <c:v>-4.0989999999999966</c:v>
                </c:pt>
                <c:pt idx="30814">
                  <c:v>-4.0969999999999942</c:v>
                </c:pt>
                <c:pt idx="30815">
                  <c:v>-4.0949999999999918</c:v>
                </c:pt>
                <c:pt idx="30816">
                  <c:v>-4.0929999999999964</c:v>
                </c:pt>
                <c:pt idx="30817">
                  <c:v>-4.090999999999994</c:v>
                </c:pt>
                <c:pt idx="30818">
                  <c:v>-4.0889999999999915</c:v>
                </c:pt>
                <c:pt idx="30819">
                  <c:v>-4.0869999999999962</c:v>
                </c:pt>
                <c:pt idx="30820">
                  <c:v>-4.0849999999999937</c:v>
                </c:pt>
                <c:pt idx="30821">
                  <c:v>-4.0829999999999913</c:v>
                </c:pt>
                <c:pt idx="30822">
                  <c:v>-4.080999999999996</c:v>
                </c:pt>
                <c:pt idx="30823">
                  <c:v>-4.0789999999999935</c:v>
                </c:pt>
                <c:pt idx="30824">
                  <c:v>-4.0769999999999911</c:v>
                </c:pt>
                <c:pt idx="30825">
                  <c:v>-4.0749999999999957</c:v>
                </c:pt>
                <c:pt idx="30826">
                  <c:v>-4.0729999999999933</c:v>
                </c:pt>
                <c:pt idx="30827">
                  <c:v>-4.0709999999999908</c:v>
                </c:pt>
                <c:pt idx="30828">
                  <c:v>-4.0689999999999955</c:v>
                </c:pt>
                <c:pt idx="30829">
                  <c:v>-4.0669999999999931</c:v>
                </c:pt>
                <c:pt idx="30830">
                  <c:v>-4.0649999999999977</c:v>
                </c:pt>
                <c:pt idx="30831">
                  <c:v>-4.0629999999999953</c:v>
                </c:pt>
                <c:pt idx="30832">
                  <c:v>-4.0609999999999928</c:v>
                </c:pt>
                <c:pt idx="30833">
                  <c:v>-4.0589999999999975</c:v>
                </c:pt>
                <c:pt idx="30834">
                  <c:v>-4.0569999999999951</c:v>
                </c:pt>
                <c:pt idx="30835">
                  <c:v>-4.0549999999999926</c:v>
                </c:pt>
                <c:pt idx="30836">
                  <c:v>-4.0529999999999973</c:v>
                </c:pt>
                <c:pt idx="30837">
                  <c:v>-4.0509999999999948</c:v>
                </c:pt>
                <c:pt idx="30838">
                  <c:v>-4.0489999999999924</c:v>
                </c:pt>
                <c:pt idx="30839">
                  <c:v>-4.046999999999997</c:v>
                </c:pt>
                <c:pt idx="30840">
                  <c:v>-4.0449999999999946</c:v>
                </c:pt>
                <c:pt idx="30841">
                  <c:v>-4.0429999999999922</c:v>
                </c:pt>
                <c:pt idx="30842">
                  <c:v>-4.0409999999999968</c:v>
                </c:pt>
                <c:pt idx="30843">
                  <c:v>-4.0389999999999944</c:v>
                </c:pt>
                <c:pt idx="30844">
                  <c:v>-4.0369999999999919</c:v>
                </c:pt>
                <c:pt idx="30845">
                  <c:v>-4.0349999999999966</c:v>
                </c:pt>
                <c:pt idx="30846">
                  <c:v>-4.0329999999999941</c:v>
                </c:pt>
                <c:pt idx="30847">
                  <c:v>-4.0309999999999917</c:v>
                </c:pt>
                <c:pt idx="30848">
                  <c:v>-4.0289999999999964</c:v>
                </c:pt>
                <c:pt idx="30849">
                  <c:v>-4.0269999999999939</c:v>
                </c:pt>
                <c:pt idx="30850">
                  <c:v>-4.0249999999999915</c:v>
                </c:pt>
                <c:pt idx="30851">
                  <c:v>-4.0229999999999961</c:v>
                </c:pt>
                <c:pt idx="30852">
                  <c:v>-4.0209999999999937</c:v>
                </c:pt>
                <c:pt idx="30853">
                  <c:v>-4.0189999999999912</c:v>
                </c:pt>
                <c:pt idx="30854">
                  <c:v>-4.0169999999999959</c:v>
                </c:pt>
                <c:pt idx="30855">
                  <c:v>-4.0149999999999935</c:v>
                </c:pt>
                <c:pt idx="30856">
                  <c:v>-4.012999999999991</c:v>
                </c:pt>
                <c:pt idx="30857">
                  <c:v>-4.0109999999999957</c:v>
                </c:pt>
                <c:pt idx="30858">
                  <c:v>-4.0089999999999932</c:v>
                </c:pt>
                <c:pt idx="30859">
                  <c:v>-4.0069999999999908</c:v>
                </c:pt>
                <c:pt idx="30860">
                  <c:v>-4.0049999999999955</c:v>
                </c:pt>
                <c:pt idx="30861">
                  <c:v>-4.002999999999993</c:v>
                </c:pt>
                <c:pt idx="30862">
                  <c:v>-4.0009999999999977</c:v>
                </c:pt>
                <c:pt idx="30863">
                  <c:v>-3.9989999999999952</c:v>
                </c:pt>
                <c:pt idx="30864">
                  <c:v>-3.9969999999999928</c:v>
                </c:pt>
                <c:pt idx="30865">
                  <c:v>-3.9949999999999974</c:v>
                </c:pt>
                <c:pt idx="30866">
                  <c:v>-3.992999999999995</c:v>
                </c:pt>
                <c:pt idx="30867">
                  <c:v>-3.9909999999999926</c:v>
                </c:pt>
                <c:pt idx="30868">
                  <c:v>-3.9889999999999972</c:v>
                </c:pt>
                <c:pt idx="30869">
                  <c:v>-3.9869999999999948</c:v>
                </c:pt>
                <c:pt idx="30870">
                  <c:v>-3.9849999999999923</c:v>
                </c:pt>
                <c:pt idx="30871">
                  <c:v>-3.982999999999997</c:v>
                </c:pt>
                <c:pt idx="30872">
                  <c:v>-3.9809999999999945</c:v>
                </c:pt>
                <c:pt idx="30873">
                  <c:v>-3.9789999999999921</c:v>
                </c:pt>
                <c:pt idx="30874">
                  <c:v>-3.9769999999999968</c:v>
                </c:pt>
                <c:pt idx="30875">
                  <c:v>-3.9749999999999943</c:v>
                </c:pt>
                <c:pt idx="30876">
                  <c:v>-3.9729999999999919</c:v>
                </c:pt>
                <c:pt idx="30877">
                  <c:v>-3.9709999999999965</c:v>
                </c:pt>
                <c:pt idx="30878">
                  <c:v>-3.9689999999999941</c:v>
                </c:pt>
                <c:pt idx="30879">
                  <c:v>-3.9669999999999916</c:v>
                </c:pt>
                <c:pt idx="30880">
                  <c:v>-3.9649999999999963</c:v>
                </c:pt>
                <c:pt idx="30881">
                  <c:v>-3.9629999999999939</c:v>
                </c:pt>
                <c:pt idx="30882">
                  <c:v>-3.9609999999999914</c:v>
                </c:pt>
                <c:pt idx="30883">
                  <c:v>-3.9589999999999961</c:v>
                </c:pt>
                <c:pt idx="30884">
                  <c:v>-3.9569999999999936</c:v>
                </c:pt>
                <c:pt idx="30885">
                  <c:v>-3.9549999999999912</c:v>
                </c:pt>
                <c:pt idx="30886">
                  <c:v>-3.9529999999999959</c:v>
                </c:pt>
                <c:pt idx="30887">
                  <c:v>-3.9509999999999934</c:v>
                </c:pt>
                <c:pt idx="30888">
                  <c:v>-3.948999999999991</c:v>
                </c:pt>
                <c:pt idx="30889">
                  <c:v>-3.9469999999999956</c:v>
                </c:pt>
                <c:pt idx="30890">
                  <c:v>-3.9449999999999932</c:v>
                </c:pt>
                <c:pt idx="30891">
                  <c:v>-3.9429999999999978</c:v>
                </c:pt>
                <c:pt idx="30892">
                  <c:v>-3.9409999999999954</c:v>
                </c:pt>
                <c:pt idx="30893">
                  <c:v>-3.938999999999993</c:v>
                </c:pt>
                <c:pt idx="30894">
                  <c:v>-3.9369999999999976</c:v>
                </c:pt>
                <c:pt idx="30895">
                  <c:v>-3.9349999999999952</c:v>
                </c:pt>
                <c:pt idx="30896">
                  <c:v>-3.9329999999999927</c:v>
                </c:pt>
                <c:pt idx="30897">
                  <c:v>-3.9309999999999974</c:v>
                </c:pt>
                <c:pt idx="30898">
                  <c:v>-3.9289999999999949</c:v>
                </c:pt>
                <c:pt idx="30899">
                  <c:v>-3.9269999999999925</c:v>
                </c:pt>
                <c:pt idx="30900">
                  <c:v>-3.9249999999999972</c:v>
                </c:pt>
                <c:pt idx="30901">
                  <c:v>-3.9229999999999947</c:v>
                </c:pt>
                <c:pt idx="30902">
                  <c:v>-3.9209999999999923</c:v>
                </c:pt>
                <c:pt idx="30903">
                  <c:v>-3.9189999999999969</c:v>
                </c:pt>
                <c:pt idx="30904">
                  <c:v>-3.9169999999999945</c:v>
                </c:pt>
                <c:pt idx="30905">
                  <c:v>-3.914999999999992</c:v>
                </c:pt>
                <c:pt idx="30906">
                  <c:v>-3.9129999999999967</c:v>
                </c:pt>
                <c:pt idx="30907">
                  <c:v>-3.9109999999999943</c:v>
                </c:pt>
                <c:pt idx="30908">
                  <c:v>-3.9089999999999918</c:v>
                </c:pt>
                <c:pt idx="30909">
                  <c:v>-3.9069999999999965</c:v>
                </c:pt>
                <c:pt idx="30910">
                  <c:v>-3.904999999999994</c:v>
                </c:pt>
                <c:pt idx="30911">
                  <c:v>-3.9029999999999916</c:v>
                </c:pt>
                <c:pt idx="30912">
                  <c:v>-3.9009999999999962</c:v>
                </c:pt>
                <c:pt idx="30913">
                  <c:v>-3.8989999999999938</c:v>
                </c:pt>
                <c:pt idx="30914">
                  <c:v>-3.8969999999999914</c:v>
                </c:pt>
                <c:pt idx="30915">
                  <c:v>-3.894999999999996</c:v>
                </c:pt>
                <c:pt idx="30916">
                  <c:v>-3.8929999999999936</c:v>
                </c:pt>
                <c:pt idx="30917">
                  <c:v>-3.8909999999999911</c:v>
                </c:pt>
                <c:pt idx="30918">
                  <c:v>-3.8889999999999958</c:v>
                </c:pt>
                <c:pt idx="30919">
                  <c:v>-3.8869999999999933</c:v>
                </c:pt>
                <c:pt idx="30920">
                  <c:v>-3.8849999999999909</c:v>
                </c:pt>
                <c:pt idx="30921">
                  <c:v>-3.8829999999999956</c:v>
                </c:pt>
                <c:pt idx="30922">
                  <c:v>-3.8809999999999931</c:v>
                </c:pt>
                <c:pt idx="30923">
                  <c:v>-3.8789999999999978</c:v>
                </c:pt>
                <c:pt idx="30924">
                  <c:v>-3.8769999999999953</c:v>
                </c:pt>
                <c:pt idx="30925">
                  <c:v>-3.8749999999999929</c:v>
                </c:pt>
                <c:pt idx="30926">
                  <c:v>-3.8729999999999976</c:v>
                </c:pt>
                <c:pt idx="30927">
                  <c:v>-3.8709999999999951</c:v>
                </c:pt>
                <c:pt idx="30928">
                  <c:v>-3.8689999999999927</c:v>
                </c:pt>
                <c:pt idx="30929">
                  <c:v>-3.8669999999999973</c:v>
                </c:pt>
                <c:pt idx="30930">
                  <c:v>-3.8649999999999949</c:v>
                </c:pt>
                <c:pt idx="30931">
                  <c:v>-3.8629999999999924</c:v>
                </c:pt>
                <c:pt idx="30932">
                  <c:v>-3.8609999999999971</c:v>
                </c:pt>
                <c:pt idx="30933">
                  <c:v>-3.8589999999999947</c:v>
                </c:pt>
                <c:pt idx="30934">
                  <c:v>-3.8569999999999922</c:v>
                </c:pt>
                <c:pt idx="30935">
                  <c:v>-3.8549999999999969</c:v>
                </c:pt>
                <c:pt idx="30936">
                  <c:v>-3.8529999999999944</c:v>
                </c:pt>
                <c:pt idx="30937">
                  <c:v>-3.850999999999992</c:v>
                </c:pt>
                <c:pt idx="30938">
                  <c:v>-3.8489999999999966</c:v>
                </c:pt>
                <c:pt idx="30939">
                  <c:v>-3.8469999999999942</c:v>
                </c:pt>
                <c:pt idx="30940">
                  <c:v>-3.8449999999999918</c:v>
                </c:pt>
                <c:pt idx="30941">
                  <c:v>-3.8429999999999964</c:v>
                </c:pt>
                <c:pt idx="30942">
                  <c:v>-3.840999999999994</c:v>
                </c:pt>
                <c:pt idx="30943">
                  <c:v>-3.8389999999999915</c:v>
                </c:pt>
                <c:pt idx="30944">
                  <c:v>-3.8369999999999962</c:v>
                </c:pt>
                <c:pt idx="30945">
                  <c:v>-3.8349999999999937</c:v>
                </c:pt>
                <c:pt idx="30946">
                  <c:v>-3.8329999999999913</c:v>
                </c:pt>
                <c:pt idx="30947">
                  <c:v>-3.830999999999996</c:v>
                </c:pt>
                <c:pt idx="30948">
                  <c:v>-3.8289999999999935</c:v>
                </c:pt>
                <c:pt idx="30949">
                  <c:v>-3.8269999999999911</c:v>
                </c:pt>
                <c:pt idx="30950">
                  <c:v>-3.8249999999999957</c:v>
                </c:pt>
                <c:pt idx="30951">
                  <c:v>-3.8229999999999933</c:v>
                </c:pt>
                <c:pt idx="30952">
                  <c:v>-3.8209999999999908</c:v>
                </c:pt>
                <c:pt idx="30953">
                  <c:v>-3.8189999999999955</c:v>
                </c:pt>
                <c:pt idx="30954">
                  <c:v>-3.8169999999999931</c:v>
                </c:pt>
                <c:pt idx="30955">
                  <c:v>-3.8149999999999977</c:v>
                </c:pt>
                <c:pt idx="30956">
                  <c:v>-3.8129999999999953</c:v>
                </c:pt>
                <c:pt idx="30957">
                  <c:v>-3.8109999999999928</c:v>
                </c:pt>
                <c:pt idx="30958">
                  <c:v>-3.8089999999999975</c:v>
                </c:pt>
                <c:pt idx="30959">
                  <c:v>-3.8069999999999951</c:v>
                </c:pt>
                <c:pt idx="30960">
                  <c:v>-3.8049999999999926</c:v>
                </c:pt>
                <c:pt idx="30961">
                  <c:v>-3.8029999999999973</c:v>
                </c:pt>
                <c:pt idx="30962">
                  <c:v>-3.8009999999999948</c:v>
                </c:pt>
                <c:pt idx="30963">
                  <c:v>-3.7989999999999924</c:v>
                </c:pt>
                <c:pt idx="30964">
                  <c:v>-3.796999999999997</c:v>
                </c:pt>
                <c:pt idx="30965">
                  <c:v>-3.7949999999999946</c:v>
                </c:pt>
                <c:pt idx="30966">
                  <c:v>-3.7929999999999922</c:v>
                </c:pt>
                <c:pt idx="30967">
                  <c:v>-3.7909999999999968</c:v>
                </c:pt>
                <c:pt idx="30968">
                  <c:v>-3.7889999999999944</c:v>
                </c:pt>
                <c:pt idx="30969">
                  <c:v>-3.7869999999999919</c:v>
                </c:pt>
                <c:pt idx="30970">
                  <c:v>-3.7849999999999966</c:v>
                </c:pt>
                <c:pt idx="30971">
                  <c:v>-3.7829999999999941</c:v>
                </c:pt>
                <c:pt idx="30972">
                  <c:v>-3.7809999999999917</c:v>
                </c:pt>
                <c:pt idx="30973">
                  <c:v>-3.7789999999999964</c:v>
                </c:pt>
                <c:pt idx="30974">
                  <c:v>-3.7769999999999939</c:v>
                </c:pt>
                <c:pt idx="30975">
                  <c:v>-3.7749999999999915</c:v>
                </c:pt>
                <c:pt idx="30976">
                  <c:v>-3.7729999999999961</c:v>
                </c:pt>
                <c:pt idx="30977">
                  <c:v>-3.7709999999999937</c:v>
                </c:pt>
                <c:pt idx="30978">
                  <c:v>-3.7689999999999912</c:v>
                </c:pt>
                <c:pt idx="30979">
                  <c:v>-3.7669999999999959</c:v>
                </c:pt>
                <c:pt idx="30980">
                  <c:v>-3.7649999999999935</c:v>
                </c:pt>
                <c:pt idx="30981">
                  <c:v>-3.762999999999991</c:v>
                </c:pt>
                <c:pt idx="30982">
                  <c:v>-3.7609999999999957</c:v>
                </c:pt>
                <c:pt idx="30983">
                  <c:v>-3.7589999999999932</c:v>
                </c:pt>
                <c:pt idx="30984">
                  <c:v>-3.7569999999999908</c:v>
                </c:pt>
                <c:pt idx="30985">
                  <c:v>-3.7549999999999955</c:v>
                </c:pt>
                <c:pt idx="30986">
                  <c:v>-3.752999999999993</c:v>
                </c:pt>
                <c:pt idx="30987">
                  <c:v>-3.7509999999999977</c:v>
                </c:pt>
                <c:pt idx="30988">
                  <c:v>-3.7489999999999952</c:v>
                </c:pt>
                <c:pt idx="30989">
                  <c:v>-3.7469999999999928</c:v>
                </c:pt>
                <c:pt idx="30990">
                  <c:v>-3.7449999999999974</c:v>
                </c:pt>
                <c:pt idx="30991">
                  <c:v>-3.742999999999995</c:v>
                </c:pt>
                <c:pt idx="30992">
                  <c:v>-3.7409999999999926</c:v>
                </c:pt>
                <c:pt idx="30993">
                  <c:v>-3.7389999999999972</c:v>
                </c:pt>
                <c:pt idx="30994">
                  <c:v>-3.7369999999999948</c:v>
                </c:pt>
                <c:pt idx="30995">
                  <c:v>-3.7349999999999923</c:v>
                </c:pt>
                <c:pt idx="30996">
                  <c:v>-3.732999999999997</c:v>
                </c:pt>
                <c:pt idx="30997">
                  <c:v>-3.7309999999999945</c:v>
                </c:pt>
                <c:pt idx="30998">
                  <c:v>-3.7289999999999921</c:v>
                </c:pt>
                <c:pt idx="30999">
                  <c:v>-3.7269999999999968</c:v>
                </c:pt>
                <c:pt idx="31000">
                  <c:v>-3.7249999999999943</c:v>
                </c:pt>
                <c:pt idx="31001">
                  <c:v>-3.7229999999999919</c:v>
                </c:pt>
                <c:pt idx="31002">
                  <c:v>-3.7209999999999965</c:v>
                </c:pt>
                <c:pt idx="31003">
                  <c:v>-3.7189999999999941</c:v>
                </c:pt>
                <c:pt idx="31004">
                  <c:v>-3.7169999999999916</c:v>
                </c:pt>
                <c:pt idx="31005">
                  <c:v>-3.7149999999999963</c:v>
                </c:pt>
                <c:pt idx="31006">
                  <c:v>-3.7129999999999939</c:v>
                </c:pt>
                <c:pt idx="31007">
                  <c:v>-3.7109999999999914</c:v>
                </c:pt>
                <c:pt idx="31008">
                  <c:v>-3.7089999999999961</c:v>
                </c:pt>
                <c:pt idx="31009">
                  <c:v>-3.7069999999999936</c:v>
                </c:pt>
                <c:pt idx="31010">
                  <c:v>-3.7049999999999912</c:v>
                </c:pt>
                <c:pt idx="31011">
                  <c:v>-3.7029999999999959</c:v>
                </c:pt>
                <c:pt idx="31012">
                  <c:v>-3.7009999999999934</c:v>
                </c:pt>
                <c:pt idx="31013">
                  <c:v>-3.698999999999991</c:v>
                </c:pt>
                <c:pt idx="31014">
                  <c:v>-3.6969999999999956</c:v>
                </c:pt>
                <c:pt idx="31015">
                  <c:v>-3.6949999999999932</c:v>
                </c:pt>
                <c:pt idx="31016">
                  <c:v>-3.6929999999999978</c:v>
                </c:pt>
                <c:pt idx="31017">
                  <c:v>-3.6909999999999954</c:v>
                </c:pt>
                <c:pt idx="31018">
                  <c:v>-3.688999999999993</c:v>
                </c:pt>
                <c:pt idx="31019">
                  <c:v>-3.6869999999999976</c:v>
                </c:pt>
                <c:pt idx="31020">
                  <c:v>-3.6849999999999952</c:v>
                </c:pt>
                <c:pt idx="31021">
                  <c:v>-3.6829999999999927</c:v>
                </c:pt>
                <c:pt idx="31022">
                  <c:v>-3.6809999999999974</c:v>
                </c:pt>
                <c:pt idx="31023">
                  <c:v>-3.6789999999999949</c:v>
                </c:pt>
                <c:pt idx="31024">
                  <c:v>-3.6769999999999925</c:v>
                </c:pt>
                <c:pt idx="31025">
                  <c:v>-3.6749999999999972</c:v>
                </c:pt>
                <c:pt idx="31026">
                  <c:v>-3.6729999999999947</c:v>
                </c:pt>
                <c:pt idx="31027">
                  <c:v>-3.6709999999999923</c:v>
                </c:pt>
                <c:pt idx="31028">
                  <c:v>-3.6689999999999969</c:v>
                </c:pt>
                <c:pt idx="31029">
                  <c:v>-3.6669999999999945</c:v>
                </c:pt>
                <c:pt idx="31030">
                  <c:v>-3.664999999999992</c:v>
                </c:pt>
                <c:pt idx="31031">
                  <c:v>-3.6629999999999967</c:v>
                </c:pt>
                <c:pt idx="31032">
                  <c:v>-3.6609999999999943</c:v>
                </c:pt>
                <c:pt idx="31033">
                  <c:v>-3.6589999999999918</c:v>
                </c:pt>
                <c:pt idx="31034">
                  <c:v>-3.6569999999999965</c:v>
                </c:pt>
                <c:pt idx="31035">
                  <c:v>-3.654999999999994</c:v>
                </c:pt>
                <c:pt idx="31036">
                  <c:v>-3.6529999999999916</c:v>
                </c:pt>
                <c:pt idx="31037">
                  <c:v>-3.6509999999999962</c:v>
                </c:pt>
                <c:pt idx="31038">
                  <c:v>-3.6489999999999938</c:v>
                </c:pt>
                <c:pt idx="31039">
                  <c:v>-3.6469999999999914</c:v>
                </c:pt>
                <c:pt idx="31040">
                  <c:v>-3.644999999999996</c:v>
                </c:pt>
                <c:pt idx="31041">
                  <c:v>-3.6429999999999936</c:v>
                </c:pt>
                <c:pt idx="31042">
                  <c:v>-3.6409999999999911</c:v>
                </c:pt>
                <c:pt idx="31043">
                  <c:v>-3.6389999999999958</c:v>
                </c:pt>
                <c:pt idx="31044">
                  <c:v>-3.6369999999999933</c:v>
                </c:pt>
                <c:pt idx="31045">
                  <c:v>-3.6349999999999909</c:v>
                </c:pt>
                <c:pt idx="31046">
                  <c:v>-3.6329999999999956</c:v>
                </c:pt>
                <c:pt idx="31047">
                  <c:v>-3.6309999999999931</c:v>
                </c:pt>
                <c:pt idx="31048">
                  <c:v>-3.6289999999999978</c:v>
                </c:pt>
                <c:pt idx="31049">
                  <c:v>-3.6269999999999953</c:v>
                </c:pt>
                <c:pt idx="31050">
                  <c:v>-3.6249999999999929</c:v>
                </c:pt>
                <c:pt idx="31051">
                  <c:v>-3.6229999999999976</c:v>
                </c:pt>
                <c:pt idx="31052">
                  <c:v>-3.6209999999999951</c:v>
                </c:pt>
                <c:pt idx="31053">
                  <c:v>-3.6189999999999927</c:v>
                </c:pt>
                <c:pt idx="31054">
                  <c:v>-3.6169999999999973</c:v>
                </c:pt>
                <c:pt idx="31055">
                  <c:v>-3.6149999999999949</c:v>
                </c:pt>
                <c:pt idx="31056">
                  <c:v>-3.6129999999999924</c:v>
                </c:pt>
                <c:pt idx="31057">
                  <c:v>-3.6109999999999971</c:v>
                </c:pt>
                <c:pt idx="31058">
                  <c:v>-3.6089999999999947</c:v>
                </c:pt>
                <c:pt idx="31059">
                  <c:v>-3.6069999999999922</c:v>
                </c:pt>
                <c:pt idx="31060">
                  <c:v>-3.6049999999999969</c:v>
                </c:pt>
                <c:pt idx="31061">
                  <c:v>-3.6029999999999944</c:v>
                </c:pt>
                <c:pt idx="31062">
                  <c:v>-3.600999999999992</c:v>
                </c:pt>
                <c:pt idx="31063">
                  <c:v>-3.5989999999999966</c:v>
                </c:pt>
                <c:pt idx="31064">
                  <c:v>-3.5969999999999942</c:v>
                </c:pt>
                <c:pt idx="31065">
                  <c:v>-3.5949999999999918</c:v>
                </c:pt>
                <c:pt idx="31066">
                  <c:v>-3.5929999999999964</c:v>
                </c:pt>
                <c:pt idx="31067">
                  <c:v>-3.590999999999994</c:v>
                </c:pt>
                <c:pt idx="31068">
                  <c:v>-3.5889999999999915</c:v>
                </c:pt>
                <c:pt idx="31069">
                  <c:v>-3.5869999999999962</c:v>
                </c:pt>
                <c:pt idx="31070">
                  <c:v>-3.5849999999999937</c:v>
                </c:pt>
                <c:pt idx="31071">
                  <c:v>-3.5829999999999913</c:v>
                </c:pt>
                <c:pt idx="31072">
                  <c:v>-3.580999999999996</c:v>
                </c:pt>
                <c:pt idx="31073">
                  <c:v>-3.5789999999999935</c:v>
                </c:pt>
                <c:pt idx="31074">
                  <c:v>-3.5769999999999911</c:v>
                </c:pt>
                <c:pt idx="31075">
                  <c:v>-3.5749999999999957</c:v>
                </c:pt>
                <c:pt idx="31076">
                  <c:v>-3.5729999999999933</c:v>
                </c:pt>
                <c:pt idx="31077">
                  <c:v>-3.5709999999999908</c:v>
                </c:pt>
                <c:pt idx="31078">
                  <c:v>-3.5689999999999955</c:v>
                </c:pt>
                <c:pt idx="31079">
                  <c:v>-3.5669999999999931</c:v>
                </c:pt>
                <c:pt idx="31080">
                  <c:v>-3.5649999999999977</c:v>
                </c:pt>
                <c:pt idx="31081">
                  <c:v>-3.5629999999999953</c:v>
                </c:pt>
                <c:pt idx="31082">
                  <c:v>-3.5609999999999928</c:v>
                </c:pt>
                <c:pt idx="31083">
                  <c:v>-3.5589999999999975</c:v>
                </c:pt>
                <c:pt idx="31084">
                  <c:v>-3.5569999999999951</c:v>
                </c:pt>
                <c:pt idx="31085">
                  <c:v>-3.5549999999999926</c:v>
                </c:pt>
                <c:pt idx="31086">
                  <c:v>-3.5529999999999973</c:v>
                </c:pt>
                <c:pt idx="31087">
                  <c:v>-3.5509999999999948</c:v>
                </c:pt>
                <c:pt idx="31088">
                  <c:v>-3.5489999999999924</c:v>
                </c:pt>
                <c:pt idx="31089">
                  <c:v>-3.546999999999997</c:v>
                </c:pt>
                <c:pt idx="31090">
                  <c:v>-3.5449999999999946</c:v>
                </c:pt>
                <c:pt idx="31091">
                  <c:v>-3.5429999999999922</c:v>
                </c:pt>
                <c:pt idx="31092">
                  <c:v>-3.5409999999999968</c:v>
                </c:pt>
                <c:pt idx="31093">
                  <c:v>-3.5389999999999944</c:v>
                </c:pt>
                <c:pt idx="31094">
                  <c:v>-3.5369999999999919</c:v>
                </c:pt>
                <c:pt idx="31095">
                  <c:v>-3.5349999999999966</c:v>
                </c:pt>
                <c:pt idx="31096">
                  <c:v>-3.5329999999999941</c:v>
                </c:pt>
                <c:pt idx="31097">
                  <c:v>-3.5309999999999917</c:v>
                </c:pt>
                <c:pt idx="31098">
                  <c:v>-3.5289999999999964</c:v>
                </c:pt>
                <c:pt idx="31099">
                  <c:v>-3.5269999999999939</c:v>
                </c:pt>
                <c:pt idx="31100">
                  <c:v>-3.5249999999999915</c:v>
                </c:pt>
                <c:pt idx="31101">
                  <c:v>-3.5229999999999961</c:v>
                </c:pt>
                <c:pt idx="31102">
                  <c:v>-3.5209999999999937</c:v>
                </c:pt>
                <c:pt idx="31103">
                  <c:v>-3.5189999999999912</c:v>
                </c:pt>
                <c:pt idx="31104">
                  <c:v>-3.5169999999999959</c:v>
                </c:pt>
                <c:pt idx="31105">
                  <c:v>-3.5149999999999935</c:v>
                </c:pt>
                <c:pt idx="31106">
                  <c:v>-3.512999999999991</c:v>
                </c:pt>
                <c:pt idx="31107">
                  <c:v>-3.5109999999999957</c:v>
                </c:pt>
                <c:pt idx="31108">
                  <c:v>-3.5089999999999932</c:v>
                </c:pt>
                <c:pt idx="31109">
                  <c:v>-3.5069999999999908</c:v>
                </c:pt>
                <c:pt idx="31110">
                  <c:v>-3.5049999999999955</c:v>
                </c:pt>
                <c:pt idx="31111">
                  <c:v>-3.502999999999993</c:v>
                </c:pt>
                <c:pt idx="31112">
                  <c:v>-3.5009999999999977</c:v>
                </c:pt>
                <c:pt idx="31113">
                  <c:v>-3.4989999999999952</c:v>
                </c:pt>
                <c:pt idx="31114">
                  <c:v>-3.4969999999999928</c:v>
                </c:pt>
                <c:pt idx="31115">
                  <c:v>-3.4949999999999974</c:v>
                </c:pt>
                <c:pt idx="31116">
                  <c:v>-3.492999999999995</c:v>
                </c:pt>
                <c:pt idx="31117">
                  <c:v>-3.4909999999999926</c:v>
                </c:pt>
                <c:pt idx="31118">
                  <c:v>-3.4889999999999972</c:v>
                </c:pt>
                <c:pt idx="31119">
                  <c:v>-3.4869999999999948</c:v>
                </c:pt>
                <c:pt idx="31120">
                  <c:v>-3.4849999999999923</c:v>
                </c:pt>
                <c:pt idx="31121">
                  <c:v>-3.482999999999997</c:v>
                </c:pt>
                <c:pt idx="31122">
                  <c:v>-3.4809999999999945</c:v>
                </c:pt>
                <c:pt idx="31123">
                  <c:v>-3.4789999999999921</c:v>
                </c:pt>
                <c:pt idx="31124">
                  <c:v>-3.4769999999999968</c:v>
                </c:pt>
                <c:pt idx="31125">
                  <c:v>-3.4749999999999943</c:v>
                </c:pt>
                <c:pt idx="31126">
                  <c:v>-3.4729999999999919</c:v>
                </c:pt>
                <c:pt idx="31127">
                  <c:v>-3.4709999999999965</c:v>
                </c:pt>
                <c:pt idx="31128">
                  <c:v>-3.4689999999999941</c:v>
                </c:pt>
                <c:pt idx="31129">
                  <c:v>-3.4669999999999916</c:v>
                </c:pt>
                <c:pt idx="31130">
                  <c:v>-3.4649999999999963</c:v>
                </c:pt>
                <c:pt idx="31131">
                  <c:v>-3.4629999999999939</c:v>
                </c:pt>
                <c:pt idx="31132">
                  <c:v>-3.4609999999999914</c:v>
                </c:pt>
                <c:pt idx="31133">
                  <c:v>-3.4589999999999961</c:v>
                </c:pt>
                <c:pt idx="31134">
                  <c:v>-3.4569999999999936</c:v>
                </c:pt>
                <c:pt idx="31135">
                  <c:v>-3.4549999999999912</c:v>
                </c:pt>
                <c:pt idx="31136">
                  <c:v>-3.4529999999999959</c:v>
                </c:pt>
                <c:pt idx="31137">
                  <c:v>-3.4509999999999934</c:v>
                </c:pt>
                <c:pt idx="31138">
                  <c:v>-3.448999999999991</c:v>
                </c:pt>
                <c:pt idx="31139">
                  <c:v>-3.4469999999999956</c:v>
                </c:pt>
                <c:pt idx="31140">
                  <c:v>-3.4449999999999932</c:v>
                </c:pt>
                <c:pt idx="31141">
                  <c:v>-3.4429999999999978</c:v>
                </c:pt>
                <c:pt idx="31142">
                  <c:v>-3.4409999999999954</c:v>
                </c:pt>
                <c:pt idx="31143">
                  <c:v>-3.438999999999993</c:v>
                </c:pt>
                <c:pt idx="31144">
                  <c:v>-3.4369999999999976</c:v>
                </c:pt>
                <c:pt idx="31145">
                  <c:v>-3.4349999999999952</c:v>
                </c:pt>
                <c:pt idx="31146">
                  <c:v>-3.4329999999999927</c:v>
                </c:pt>
                <c:pt idx="31147">
                  <c:v>-3.4309999999999974</c:v>
                </c:pt>
                <c:pt idx="31148">
                  <c:v>-3.4289999999999949</c:v>
                </c:pt>
                <c:pt idx="31149">
                  <c:v>-3.4269999999999925</c:v>
                </c:pt>
                <c:pt idx="31150">
                  <c:v>-3.4249999999999972</c:v>
                </c:pt>
                <c:pt idx="31151">
                  <c:v>-3.4229999999999947</c:v>
                </c:pt>
                <c:pt idx="31152">
                  <c:v>-3.4209999999999923</c:v>
                </c:pt>
                <c:pt idx="31153">
                  <c:v>-3.4189999999999969</c:v>
                </c:pt>
                <c:pt idx="31154">
                  <c:v>-3.4169999999999945</c:v>
                </c:pt>
                <c:pt idx="31155">
                  <c:v>-3.414999999999992</c:v>
                </c:pt>
                <c:pt idx="31156">
                  <c:v>-3.4129999999999967</c:v>
                </c:pt>
                <c:pt idx="31157">
                  <c:v>-3.4109999999999943</c:v>
                </c:pt>
                <c:pt idx="31158">
                  <c:v>-3.4089999999999918</c:v>
                </c:pt>
                <c:pt idx="31159">
                  <c:v>-3.4069999999999965</c:v>
                </c:pt>
                <c:pt idx="31160">
                  <c:v>-3.404999999999994</c:v>
                </c:pt>
                <c:pt idx="31161">
                  <c:v>-3.4029999999999916</c:v>
                </c:pt>
                <c:pt idx="31162">
                  <c:v>-3.4009999999999962</c:v>
                </c:pt>
                <c:pt idx="31163">
                  <c:v>-3.3989999999999938</c:v>
                </c:pt>
                <c:pt idx="31164">
                  <c:v>-3.3969999999999914</c:v>
                </c:pt>
                <c:pt idx="31165">
                  <c:v>-3.394999999999996</c:v>
                </c:pt>
                <c:pt idx="31166">
                  <c:v>-3.3929999999999936</c:v>
                </c:pt>
                <c:pt idx="31167">
                  <c:v>-3.3909999999999911</c:v>
                </c:pt>
                <c:pt idx="31168">
                  <c:v>-3.3889999999999958</c:v>
                </c:pt>
                <c:pt idx="31169">
                  <c:v>-3.3869999999999933</c:v>
                </c:pt>
                <c:pt idx="31170">
                  <c:v>-3.3849999999999909</c:v>
                </c:pt>
                <c:pt idx="31171">
                  <c:v>-3.3829999999999956</c:v>
                </c:pt>
                <c:pt idx="31172">
                  <c:v>-3.3809999999999931</c:v>
                </c:pt>
                <c:pt idx="31173">
                  <c:v>-3.3789999999999978</c:v>
                </c:pt>
                <c:pt idx="31174">
                  <c:v>-3.3769999999999953</c:v>
                </c:pt>
                <c:pt idx="31175">
                  <c:v>-3.3749999999999929</c:v>
                </c:pt>
                <c:pt idx="31176">
                  <c:v>-3.3729999999999976</c:v>
                </c:pt>
                <c:pt idx="31177">
                  <c:v>-3.3709999999999951</c:v>
                </c:pt>
                <c:pt idx="31178">
                  <c:v>-3.3689999999999927</c:v>
                </c:pt>
                <c:pt idx="31179">
                  <c:v>-3.3669999999999973</c:v>
                </c:pt>
                <c:pt idx="31180">
                  <c:v>-3.3649999999999949</c:v>
                </c:pt>
                <c:pt idx="31181">
                  <c:v>-3.3629999999999924</c:v>
                </c:pt>
                <c:pt idx="31182">
                  <c:v>-3.3609999999999971</c:v>
                </c:pt>
                <c:pt idx="31183">
                  <c:v>-3.3589999999999947</c:v>
                </c:pt>
                <c:pt idx="31184">
                  <c:v>-3.3569999999999922</c:v>
                </c:pt>
                <c:pt idx="31185">
                  <c:v>-3.3549999999999969</c:v>
                </c:pt>
                <c:pt idx="31186">
                  <c:v>-3.3529999999999944</c:v>
                </c:pt>
                <c:pt idx="31187">
                  <c:v>-3.350999999999992</c:v>
                </c:pt>
                <c:pt idx="31188">
                  <c:v>-3.3489999999999966</c:v>
                </c:pt>
                <c:pt idx="31189">
                  <c:v>-3.3469999999999942</c:v>
                </c:pt>
                <c:pt idx="31190">
                  <c:v>-3.3449999999999918</c:v>
                </c:pt>
                <c:pt idx="31191">
                  <c:v>-3.3429999999999964</c:v>
                </c:pt>
                <c:pt idx="31192">
                  <c:v>-3.340999999999994</c:v>
                </c:pt>
                <c:pt idx="31193">
                  <c:v>-3.3389999999999915</c:v>
                </c:pt>
                <c:pt idx="31194">
                  <c:v>-3.3369999999999962</c:v>
                </c:pt>
                <c:pt idx="31195">
                  <c:v>-3.3349999999999937</c:v>
                </c:pt>
                <c:pt idx="31196">
                  <c:v>-3.3329999999999913</c:v>
                </c:pt>
                <c:pt idx="31197">
                  <c:v>-3.330999999999996</c:v>
                </c:pt>
                <c:pt idx="31198">
                  <c:v>-3.3289999999999935</c:v>
                </c:pt>
                <c:pt idx="31199">
                  <c:v>-3.3269999999999911</c:v>
                </c:pt>
                <c:pt idx="31200">
                  <c:v>-3.3249999999999957</c:v>
                </c:pt>
                <c:pt idx="31201">
                  <c:v>-3.3229999999999933</c:v>
                </c:pt>
                <c:pt idx="31202">
                  <c:v>-3.3209999999999908</c:v>
                </c:pt>
                <c:pt idx="31203">
                  <c:v>-3.3189999999999955</c:v>
                </c:pt>
                <c:pt idx="31204">
                  <c:v>-3.3169999999999931</c:v>
                </c:pt>
                <c:pt idx="31205">
                  <c:v>-3.3149999999999977</c:v>
                </c:pt>
                <c:pt idx="31206">
                  <c:v>-3.3129999999999953</c:v>
                </c:pt>
                <c:pt idx="31207">
                  <c:v>-3.3109999999999928</c:v>
                </c:pt>
                <c:pt idx="31208">
                  <c:v>-3.3089999999999975</c:v>
                </c:pt>
                <c:pt idx="31209">
                  <c:v>-3.3069999999999951</c:v>
                </c:pt>
                <c:pt idx="31210">
                  <c:v>-3.3049999999999926</c:v>
                </c:pt>
                <c:pt idx="31211">
                  <c:v>-3.3029999999999973</c:v>
                </c:pt>
                <c:pt idx="31212">
                  <c:v>-3.3009999999999948</c:v>
                </c:pt>
                <c:pt idx="31213">
                  <c:v>-3.2989999999999924</c:v>
                </c:pt>
                <c:pt idx="31214">
                  <c:v>-3.296999999999997</c:v>
                </c:pt>
                <c:pt idx="31215">
                  <c:v>-3.2949999999999946</c:v>
                </c:pt>
                <c:pt idx="31216">
                  <c:v>-3.2929999999999922</c:v>
                </c:pt>
                <c:pt idx="31217">
                  <c:v>-3.2909999999999968</c:v>
                </c:pt>
                <c:pt idx="31218">
                  <c:v>-3.2889999999999944</c:v>
                </c:pt>
                <c:pt idx="31219">
                  <c:v>-3.2869999999999919</c:v>
                </c:pt>
                <c:pt idx="31220">
                  <c:v>-3.2849999999999966</c:v>
                </c:pt>
                <c:pt idx="31221">
                  <c:v>-3.2829999999999941</c:v>
                </c:pt>
                <c:pt idx="31222">
                  <c:v>-3.2809999999999917</c:v>
                </c:pt>
                <c:pt idx="31223">
                  <c:v>-3.2789999999999964</c:v>
                </c:pt>
                <c:pt idx="31224">
                  <c:v>-3.2769999999999939</c:v>
                </c:pt>
                <c:pt idx="31225">
                  <c:v>-3.2749999999999915</c:v>
                </c:pt>
                <c:pt idx="31226">
                  <c:v>-3.2729999999999961</c:v>
                </c:pt>
                <c:pt idx="31227">
                  <c:v>-3.2709999999999937</c:v>
                </c:pt>
                <c:pt idx="31228">
                  <c:v>-3.2689999999999912</c:v>
                </c:pt>
                <c:pt idx="31229">
                  <c:v>-3.2669999999999959</c:v>
                </c:pt>
                <c:pt idx="31230">
                  <c:v>-3.2649999999999935</c:v>
                </c:pt>
                <c:pt idx="31231">
                  <c:v>-3.262999999999991</c:v>
                </c:pt>
                <c:pt idx="31232">
                  <c:v>-3.2609999999999957</c:v>
                </c:pt>
                <c:pt idx="31233">
                  <c:v>-3.2589999999999932</c:v>
                </c:pt>
                <c:pt idx="31234">
                  <c:v>-3.2569999999999908</c:v>
                </c:pt>
                <c:pt idx="31235">
                  <c:v>-3.2549999999999955</c:v>
                </c:pt>
                <c:pt idx="31236">
                  <c:v>-3.252999999999993</c:v>
                </c:pt>
                <c:pt idx="31237">
                  <c:v>-3.2509999999999977</c:v>
                </c:pt>
                <c:pt idx="31238">
                  <c:v>-3.2489999999999952</c:v>
                </c:pt>
                <c:pt idx="31239">
                  <c:v>-3.2469999999999928</c:v>
                </c:pt>
                <c:pt idx="31240">
                  <c:v>-3.2449999999999974</c:v>
                </c:pt>
                <c:pt idx="31241">
                  <c:v>-3.242999999999995</c:v>
                </c:pt>
                <c:pt idx="31242">
                  <c:v>-3.2409999999999926</c:v>
                </c:pt>
                <c:pt idx="31243">
                  <c:v>-3.2389999999999972</c:v>
                </c:pt>
                <c:pt idx="31244">
                  <c:v>-3.2369999999999948</c:v>
                </c:pt>
                <c:pt idx="31245">
                  <c:v>-3.2349999999999923</c:v>
                </c:pt>
                <c:pt idx="31246">
                  <c:v>-3.232999999999997</c:v>
                </c:pt>
                <c:pt idx="31247">
                  <c:v>-3.2309999999999945</c:v>
                </c:pt>
                <c:pt idx="31248">
                  <c:v>-3.2289999999999921</c:v>
                </c:pt>
                <c:pt idx="31249">
                  <c:v>-3.2269999999999968</c:v>
                </c:pt>
                <c:pt idx="31250">
                  <c:v>-3.2249999999999943</c:v>
                </c:pt>
                <c:pt idx="31251">
                  <c:v>-3.2229999999999919</c:v>
                </c:pt>
                <c:pt idx="31252">
                  <c:v>-3.2209999999999965</c:v>
                </c:pt>
                <c:pt idx="31253">
                  <c:v>-3.2189999999999941</c:v>
                </c:pt>
                <c:pt idx="31254">
                  <c:v>-3.2169999999999916</c:v>
                </c:pt>
                <c:pt idx="31255">
                  <c:v>-3.2149999999999963</c:v>
                </c:pt>
                <c:pt idx="31256">
                  <c:v>-3.2129999999999939</c:v>
                </c:pt>
                <c:pt idx="31257">
                  <c:v>-3.2109999999999914</c:v>
                </c:pt>
                <c:pt idx="31258">
                  <c:v>-3.2089999999999961</c:v>
                </c:pt>
                <c:pt idx="31259">
                  <c:v>-3.2069999999999936</c:v>
                </c:pt>
                <c:pt idx="31260">
                  <c:v>-3.2049999999999912</c:v>
                </c:pt>
                <c:pt idx="31261">
                  <c:v>-3.2029999999999959</c:v>
                </c:pt>
                <c:pt idx="31262">
                  <c:v>-3.2009999999999934</c:v>
                </c:pt>
                <c:pt idx="31263">
                  <c:v>-3.198999999999991</c:v>
                </c:pt>
                <c:pt idx="31264">
                  <c:v>-3.1969999999999956</c:v>
                </c:pt>
                <c:pt idx="31265">
                  <c:v>-3.1949999999999932</c:v>
                </c:pt>
                <c:pt idx="31266">
                  <c:v>-3.1929999999999978</c:v>
                </c:pt>
                <c:pt idx="31267">
                  <c:v>-3.1909999999999954</c:v>
                </c:pt>
                <c:pt idx="31268">
                  <c:v>-3.188999999999993</c:v>
                </c:pt>
                <c:pt idx="31269">
                  <c:v>-3.1869999999999976</c:v>
                </c:pt>
                <c:pt idx="31270">
                  <c:v>-3.1849999999999952</c:v>
                </c:pt>
                <c:pt idx="31271">
                  <c:v>-3.1829999999999927</c:v>
                </c:pt>
                <c:pt idx="31272">
                  <c:v>-3.1809999999999974</c:v>
                </c:pt>
                <c:pt idx="31273">
                  <c:v>-3.1789999999999949</c:v>
                </c:pt>
                <c:pt idx="31274">
                  <c:v>-3.1769999999999925</c:v>
                </c:pt>
                <c:pt idx="31275">
                  <c:v>-3.1749999999999972</c:v>
                </c:pt>
                <c:pt idx="31276">
                  <c:v>-3.1729999999999947</c:v>
                </c:pt>
                <c:pt idx="31277">
                  <c:v>-3.1709999999999923</c:v>
                </c:pt>
                <c:pt idx="31278">
                  <c:v>-3.1689999999999969</c:v>
                </c:pt>
                <c:pt idx="31279">
                  <c:v>-3.1669999999999945</c:v>
                </c:pt>
                <c:pt idx="31280">
                  <c:v>-3.164999999999992</c:v>
                </c:pt>
                <c:pt idx="31281">
                  <c:v>-3.1629999999999967</c:v>
                </c:pt>
                <c:pt idx="31282">
                  <c:v>-3.1609999999999943</c:v>
                </c:pt>
                <c:pt idx="31283">
                  <c:v>-3.1589999999999918</c:v>
                </c:pt>
                <c:pt idx="31284">
                  <c:v>-3.1569999999999965</c:v>
                </c:pt>
                <c:pt idx="31285">
                  <c:v>-3.154999999999994</c:v>
                </c:pt>
                <c:pt idx="31286">
                  <c:v>-3.1529999999999916</c:v>
                </c:pt>
                <c:pt idx="31287">
                  <c:v>-3.1509999999999962</c:v>
                </c:pt>
                <c:pt idx="31288">
                  <c:v>-3.1489999999999938</c:v>
                </c:pt>
                <c:pt idx="31289">
                  <c:v>-3.1469999999999914</c:v>
                </c:pt>
                <c:pt idx="31290">
                  <c:v>-3.144999999999996</c:v>
                </c:pt>
                <c:pt idx="31291">
                  <c:v>-3.1429999999999936</c:v>
                </c:pt>
                <c:pt idx="31292">
                  <c:v>-3.1409999999999911</c:v>
                </c:pt>
                <c:pt idx="31293">
                  <c:v>-3.1389999999999958</c:v>
                </c:pt>
                <c:pt idx="31294">
                  <c:v>-3.1369999999999933</c:v>
                </c:pt>
                <c:pt idx="31295">
                  <c:v>-3.1349999999999909</c:v>
                </c:pt>
                <c:pt idx="31296">
                  <c:v>-3.1329999999999956</c:v>
                </c:pt>
                <c:pt idx="31297">
                  <c:v>-3.1309999999999931</c:v>
                </c:pt>
                <c:pt idx="31298">
                  <c:v>-3.1289999999999978</c:v>
                </c:pt>
                <c:pt idx="31299">
                  <c:v>-3.1269999999999953</c:v>
                </c:pt>
                <c:pt idx="31300">
                  <c:v>-3.1249999999999929</c:v>
                </c:pt>
                <c:pt idx="31301">
                  <c:v>-3.1229999999999976</c:v>
                </c:pt>
                <c:pt idx="31302">
                  <c:v>-3.1209999999999951</c:v>
                </c:pt>
                <c:pt idx="31303">
                  <c:v>-3.1189999999999927</c:v>
                </c:pt>
                <c:pt idx="31304">
                  <c:v>-3.1169999999999973</c:v>
                </c:pt>
                <c:pt idx="31305">
                  <c:v>-3.1149999999999949</c:v>
                </c:pt>
                <c:pt idx="31306">
                  <c:v>-3.1129999999999924</c:v>
                </c:pt>
                <c:pt idx="31307">
                  <c:v>-3.1109999999999971</c:v>
                </c:pt>
                <c:pt idx="31308">
                  <c:v>-3.1089999999999947</c:v>
                </c:pt>
                <c:pt idx="31309">
                  <c:v>-3.1069999999999922</c:v>
                </c:pt>
                <c:pt idx="31310">
                  <c:v>-3.1049999999999969</c:v>
                </c:pt>
                <c:pt idx="31311">
                  <c:v>-3.1029999999999944</c:v>
                </c:pt>
                <c:pt idx="31312">
                  <c:v>-3.100999999999992</c:v>
                </c:pt>
                <c:pt idx="31313">
                  <c:v>-3.0989999999999966</c:v>
                </c:pt>
                <c:pt idx="31314">
                  <c:v>-3.0969999999999942</c:v>
                </c:pt>
                <c:pt idx="31315">
                  <c:v>-3.0949999999999918</c:v>
                </c:pt>
                <c:pt idx="31316">
                  <c:v>-3.0929999999999964</c:v>
                </c:pt>
                <c:pt idx="31317">
                  <c:v>-3.090999999999994</c:v>
                </c:pt>
                <c:pt idx="31318">
                  <c:v>-3.0889999999999915</c:v>
                </c:pt>
                <c:pt idx="31319">
                  <c:v>-3.0869999999999962</c:v>
                </c:pt>
                <c:pt idx="31320">
                  <c:v>-3.0849999999999937</c:v>
                </c:pt>
                <c:pt idx="31321">
                  <c:v>-3.0829999999999913</c:v>
                </c:pt>
                <c:pt idx="31322">
                  <c:v>-3.080999999999996</c:v>
                </c:pt>
                <c:pt idx="31323">
                  <c:v>-3.0789999999999935</c:v>
                </c:pt>
                <c:pt idx="31324">
                  <c:v>-3.0769999999999911</c:v>
                </c:pt>
                <c:pt idx="31325">
                  <c:v>-3.0749999999999957</c:v>
                </c:pt>
                <c:pt idx="31326">
                  <c:v>-3.0729999999999933</c:v>
                </c:pt>
                <c:pt idx="31327">
                  <c:v>-3.0709999999999908</c:v>
                </c:pt>
                <c:pt idx="31328">
                  <c:v>-3.0689999999999955</c:v>
                </c:pt>
                <c:pt idx="31329">
                  <c:v>-3.0669999999999931</c:v>
                </c:pt>
                <c:pt idx="31330">
                  <c:v>-3.0649999999999977</c:v>
                </c:pt>
                <c:pt idx="31331">
                  <c:v>-3.0629999999999953</c:v>
                </c:pt>
                <c:pt idx="31332">
                  <c:v>-3.0609999999999928</c:v>
                </c:pt>
                <c:pt idx="31333">
                  <c:v>-3.0589999999999975</c:v>
                </c:pt>
                <c:pt idx="31334">
                  <c:v>-3.0569999999999951</c:v>
                </c:pt>
                <c:pt idx="31335">
                  <c:v>-3.0549999999999926</c:v>
                </c:pt>
                <c:pt idx="31336">
                  <c:v>-3.0529999999999973</c:v>
                </c:pt>
                <c:pt idx="31337">
                  <c:v>-3.0509999999999948</c:v>
                </c:pt>
                <c:pt idx="31338">
                  <c:v>-3.0489999999999924</c:v>
                </c:pt>
                <c:pt idx="31339">
                  <c:v>-3.046999999999997</c:v>
                </c:pt>
                <c:pt idx="31340">
                  <c:v>-3.0449999999999946</c:v>
                </c:pt>
                <c:pt idx="31341">
                  <c:v>-3.0429999999999922</c:v>
                </c:pt>
                <c:pt idx="31342">
                  <c:v>-3.0409999999999968</c:v>
                </c:pt>
                <c:pt idx="31343">
                  <c:v>-3.0389999999999944</c:v>
                </c:pt>
                <c:pt idx="31344">
                  <c:v>-3.0369999999999919</c:v>
                </c:pt>
                <c:pt idx="31345">
                  <c:v>-3.0349999999999966</c:v>
                </c:pt>
                <c:pt idx="31346">
                  <c:v>-3.0329999999999941</c:v>
                </c:pt>
                <c:pt idx="31347">
                  <c:v>-3.0309999999999917</c:v>
                </c:pt>
                <c:pt idx="31348">
                  <c:v>-3.0289999999999964</c:v>
                </c:pt>
                <c:pt idx="31349">
                  <c:v>-3.0269999999999939</c:v>
                </c:pt>
                <c:pt idx="31350">
                  <c:v>-3.0249999999999915</c:v>
                </c:pt>
                <c:pt idx="31351">
                  <c:v>-3.0229999999999961</c:v>
                </c:pt>
                <c:pt idx="31352">
                  <c:v>-3.0209999999999937</c:v>
                </c:pt>
                <c:pt idx="31353">
                  <c:v>-3.0189999999999912</c:v>
                </c:pt>
                <c:pt idx="31354">
                  <c:v>-3.0169999999999959</c:v>
                </c:pt>
                <c:pt idx="31355">
                  <c:v>-3.0149999999999935</c:v>
                </c:pt>
                <c:pt idx="31356">
                  <c:v>-3.012999999999991</c:v>
                </c:pt>
                <c:pt idx="31357">
                  <c:v>-3.0109999999999957</c:v>
                </c:pt>
                <c:pt idx="31358">
                  <c:v>-3.0089999999999932</c:v>
                </c:pt>
                <c:pt idx="31359">
                  <c:v>-3.0069999999999908</c:v>
                </c:pt>
                <c:pt idx="31360">
                  <c:v>-3.0049999999999955</c:v>
                </c:pt>
                <c:pt idx="31361">
                  <c:v>-3.002999999999993</c:v>
                </c:pt>
                <c:pt idx="31362">
                  <c:v>-3.0009999999999977</c:v>
                </c:pt>
                <c:pt idx="31363">
                  <c:v>-2.9989999999999952</c:v>
                </c:pt>
                <c:pt idx="31364">
                  <c:v>-2.9969999999999928</c:v>
                </c:pt>
                <c:pt idx="31365">
                  <c:v>-2.9949999999999974</c:v>
                </c:pt>
                <c:pt idx="31366">
                  <c:v>-2.992999999999995</c:v>
                </c:pt>
                <c:pt idx="31367">
                  <c:v>-2.9909999999999926</c:v>
                </c:pt>
                <c:pt idx="31368">
                  <c:v>-2.9889999999999972</c:v>
                </c:pt>
                <c:pt idx="31369">
                  <c:v>-2.9869999999999948</c:v>
                </c:pt>
                <c:pt idx="31370">
                  <c:v>-2.9849999999999923</c:v>
                </c:pt>
                <c:pt idx="31371">
                  <c:v>-2.982999999999997</c:v>
                </c:pt>
                <c:pt idx="31372">
                  <c:v>-2.9809999999999945</c:v>
                </c:pt>
                <c:pt idx="31373">
                  <c:v>-2.9789999999999921</c:v>
                </c:pt>
                <c:pt idx="31374">
                  <c:v>-2.9769999999999968</c:v>
                </c:pt>
                <c:pt idx="31375">
                  <c:v>-2.9749999999999943</c:v>
                </c:pt>
                <c:pt idx="31376">
                  <c:v>-2.9729999999999919</c:v>
                </c:pt>
                <c:pt idx="31377">
                  <c:v>-2.9709999999999965</c:v>
                </c:pt>
                <c:pt idx="31378">
                  <c:v>-2.9689999999999941</c:v>
                </c:pt>
                <c:pt idx="31379">
                  <c:v>-2.9669999999999916</c:v>
                </c:pt>
                <c:pt idx="31380">
                  <c:v>-2.9649999999999963</c:v>
                </c:pt>
                <c:pt idx="31381">
                  <c:v>-2.9629999999999939</c:v>
                </c:pt>
                <c:pt idx="31382">
                  <c:v>-2.9609999999999914</c:v>
                </c:pt>
                <c:pt idx="31383">
                  <c:v>-2.9589999999999961</c:v>
                </c:pt>
                <c:pt idx="31384">
                  <c:v>-2.9569999999999936</c:v>
                </c:pt>
                <c:pt idx="31385">
                  <c:v>-2.9549999999999912</c:v>
                </c:pt>
                <c:pt idx="31386">
                  <c:v>-2.9529999999999959</c:v>
                </c:pt>
                <c:pt idx="31387">
                  <c:v>-2.9509999999999934</c:v>
                </c:pt>
                <c:pt idx="31388">
                  <c:v>-2.948999999999991</c:v>
                </c:pt>
                <c:pt idx="31389">
                  <c:v>-2.9469999999999956</c:v>
                </c:pt>
                <c:pt idx="31390">
                  <c:v>-2.9449999999999932</c:v>
                </c:pt>
                <c:pt idx="31391">
                  <c:v>-2.9429999999999978</c:v>
                </c:pt>
                <c:pt idx="31392">
                  <c:v>-2.9409999999999954</c:v>
                </c:pt>
                <c:pt idx="31393">
                  <c:v>-2.938999999999993</c:v>
                </c:pt>
                <c:pt idx="31394">
                  <c:v>-2.9369999999999976</c:v>
                </c:pt>
                <c:pt idx="31395">
                  <c:v>-2.9349999999999952</c:v>
                </c:pt>
                <c:pt idx="31396">
                  <c:v>-2.9329999999999927</c:v>
                </c:pt>
                <c:pt idx="31397">
                  <c:v>-2.9309999999999974</c:v>
                </c:pt>
                <c:pt idx="31398">
                  <c:v>-2.9289999999999949</c:v>
                </c:pt>
                <c:pt idx="31399">
                  <c:v>-2.9269999999999925</c:v>
                </c:pt>
                <c:pt idx="31400">
                  <c:v>-2.9249999999999972</c:v>
                </c:pt>
                <c:pt idx="31401">
                  <c:v>-2.9229999999999947</c:v>
                </c:pt>
                <c:pt idx="31402">
                  <c:v>-2.9209999999999923</c:v>
                </c:pt>
                <c:pt idx="31403">
                  <c:v>-2.9189999999999969</c:v>
                </c:pt>
                <c:pt idx="31404">
                  <c:v>-2.9169999999999945</c:v>
                </c:pt>
                <c:pt idx="31405">
                  <c:v>-2.914999999999992</c:v>
                </c:pt>
                <c:pt idx="31406">
                  <c:v>-2.9129999999999967</c:v>
                </c:pt>
                <c:pt idx="31407">
                  <c:v>-2.9109999999999943</c:v>
                </c:pt>
                <c:pt idx="31408">
                  <c:v>-2.9089999999999918</c:v>
                </c:pt>
                <c:pt idx="31409">
                  <c:v>-2.9069999999999965</c:v>
                </c:pt>
                <c:pt idx="31410">
                  <c:v>-2.904999999999994</c:v>
                </c:pt>
                <c:pt idx="31411">
                  <c:v>-2.9029999999999916</c:v>
                </c:pt>
                <c:pt idx="31412">
                  <c:v>-2.9009999999999962</c:v>
                </c:pt>
                <c:pt idx="31413">
                  <c:v>-2.8989999999999938</c:v>
                </c:pt>
                <c:pt idx="31414">
                  <c:v>-2.8969999999999914</c:v>
                </c:pt>
                <c:pt idx="31415">
                  <c:v>-2.894999999999996</c:v>
                </c:pt>
                <c:pt idx="31416">
                  <c:v>-2.8929999999999936</c:v>
                </c:pt>
                <c:pt idx="31417">
                  <c:v>-2.8909999999999911</c:v>
                </c:pt>
                <c:pt idx="31418">
                  <c:v>-2.8889999999999958</c:v>
                </c:pt>
                <c:pt idx="31419">
                  <c:v>-2.8869999999999933</c:v>
                </c:pt>
                <c:pt idx="31420">
                  <c:v>-2.8849999999999909</c:v>
                </c:pt>
                <c:pt idx="31421">
                  <c:v>-2.8829999999999956</c:v>
                </c:pt>
                <c:pt idx="31422">
                  <c:v>-2.8809999999999931</c:v>
                </c:pt>
                <c:pt idx="31423">
                  <c:v>-2.8789999999999978</c:v>
                </c:pt>
                <c:pt idx="31424">
                  <c:v>-2.8769999999999953</c:v>
                </c:pt>
                <c:pt idx="31425">
                  <c:v>-2.8749999999999929</c:v>
                </c:pt>
                <c:pt idx="31426">
                  <c:v>-2.8729999999999976</c:v>
                </c:pt>
                <c:pt idx="31427">
                  <c:v>-2.8709999999999951</c:v>
                </c:pt>
                <c:pt idx="31428">
                  <c:v>-2.8689999999999927</c:v>
                </c:pt>
                <c:pt idx="31429">
                  <c:v>-2.8669999999999973</c:v>
                </c:pt>
                <c:pt idx="31430">
                  <c:v>-2.8649999999999949</c:v>
                </c:pt>
                <c:pt idx="31431">
                  <c:v>-2.8629999999999924</c:v>
                </c:pt>
                <c:pt idx="31432">
                  <c:v>-2.8609999999999971</c:v>
                </c:pt>
                <c:pt idx="31433">
                  <c:v>-2.8589999999999947</c:v>
                </c:pt>
                <c:pt idx="31434">
                  <c:v>-2.8569999999999922</c:v>
                </c:pt>
                <c:pt idx="31435">
                  <c:v>-2.8549999999999969</c:v>
                </c:pt>
                <c:pt idx="31436">
                  <c:v>-2.8529999999999944</c:v>
                </c:pt>
                <c:pt idx="31437">
                  <c:v>-2.850999999999992</c:v>
                </c:pt>
                <c:pt idx="31438">
                  <c:v>-2.8489999999999966</c:v>
                </c:pt>
                <c:pt idx="31439">
                  <c:v>-2.8469999999999942</c:v>
                </c:pt>
                <c:pt idx="31440">
                  <c:v>-2.8449999999999918</c:v>
                </c:pt>
                <c:pt idx="31441">
                  <c:v>-2.8429999999999964</c:v>
                </c:pt>
                <c:pt idx="31442">
                  <c:v>-2.840999999999994</c:v>
                </c:pt>
                <c:pt idx="31443">
                  <c:v>-2.8389999999999915</c:v>
                </c:pt>
                <c:pt idx="31444">
                  <c:v>-2.8369999999999962</c:v>
                </c:pt>
                <c:pt idx="31445">
                  <c:v>-2.8349999999999937</c:v>
                </c:pt>
                <c:pt idx="31446">
                  <c:v>-2.8329999999999913</c:v>
                </c:pt>
                <c:pt idx="31447">
                  <c:v>-2.830999999999996</c:v>
                </c:pt>
                <c:pt idx="31448">
                  <c:v>-2.8289999999999935</c:v>
                </c:pt>
                <c:pt idx="31449">
                  <c:v>-2.8269999999999911</c:v>
                </c:pt>
                <c:pt idx="31450">
                  <c:v>-2.8249999999999957</c:v>
                </c:pt>
                <c:pt idx="31451">
                  <c:v>-2.8229999999999933</c:v>
                </c:pt>
                <c:pt idx="31452">
                  <c:v>-2.8209999999999908</c:v>
                </c:pt>
                <c:pt idx="31453">
                  <c:v>-2.8189999999999955</c:v>
                </c:pt>
                <c:pt idx="31454">
                  <c:v>-2.8169999999999931</c:v>
                </c:pt>
                <c:pt idx="31455">
                  <c:v>-2.8149999999999977</c:v>
                </c:pt>
                <c:pt idx="31456">
                  <c:v>-2.8129999999999953</c:v>
                </c:pt>
                <c:pt idx="31457">
                  <c:v>-2.8109999999999928</c:v>
                </c:pt>
                <c:pt idx="31458">
                  <c:v>-2.8089999999999975</c:v>
                </c:pt>
                <c:pt idx="31459">
                  <c:v>-2.8069999999999951</c:v>
                </c:pt>
                <c:pt idx="31460">
                  <c:v>-2.8049999999999926</c:v>
                </c:pt>
                <c:pt idx="31461">
                  <c:v>-2.8029999999999973</c:v>
                </c:pt>
                <c:pt idx="31462">
                  <c:v>-2.8009999999999948</c:v>
                </c:pt>
                <c:pt idx="31463">
                  <c:v>-2.7989999999999924</c:v>
                </c:pt>
                <c:pt idx="31464">
                  <c:v>-2.796999999999997</c:v>
                </c:pt>
                <c:pt idx="31465">
                  <c:v>-2.7949999999999946</c:v>
                </c:pt>
                <c:pt idx="31466">
                  <c:v>-2.7929999999999922</c:v>
                </c:pt>
                <c:pt idx="31467">
                  <c:v>-2.7909999999999968</c:v>
                </c:pt>
                <c:pt idx="31468">
                  <c:v>-2.7889999999999944</c:v>
                </c:pt>
                <c:pt idx="31469">
                  <c:v>-2.7869999999999919</c:v>
                </c:pt>
                <c:pt idx="31470">
                  <c:v>-2.7849999999999966</c:v>
                </c:pt>
                <c:pt idx="31471">
                  <c:v>-2.7829999999999941</c:v>
                </c:pt>
                <c:pt idx="31472">
                  <c:v>-2.7809999999999917</c:v>
                </c:pt>
                <c:pt idx="31473">
                  <c:v>-2.7789999999999964</c:v>
                </c:pt>
                <c:pt idx="31474">
                  <c:v>-2.7769999999999939</c:v>
                </c:pt>
                <c:pt idx="31475">
                  <c:v>-2.7749999999999915</c:v>
                </c:pt>
                <c:pt idx="31476">
                  <c:v>-2.7729999999999961</c:v>
                </c:pt>
                <c:pt idx="31477">
                  <c:v>-2.7709999999999937</c:v>
                </c:pt>
                <c:pt idx="31478">
                  <c:v>-2.7689999999999912</c:v>
                </c:pt>
                <c:pt idx="31479">
                  <c:v>-2.7669999999999959</c:v>
                </c:pt>
                <c:pt idx="31480">
                  <c:v>-2.7649999999999935</c:v>
                </c:pt>
                <c:pt idx="31481">
                  <c:v>-2.762999999999991</c:v>
                </c:pt>
                <c:pt idx="31482">
                  <c:v>-2.7609999999999957</c:v>
                </c:pt>
                <c:pt idx="31483">
                  <c:v>-2.7589999999999932</c:v>
                </c:pt>
                <c:pt idx="31484">
                  <c:v>-2.7569999999999908</c:v>
                </c:pt>
                <c:pt idx="31485">
                  <c:v>-2.7549999999999955</c:v>
                </c:pt>
                <c:pt idx="31486">
                  <c:v>-2.752999999999993</c:v>
                </c:pt>
                <c:pt idx="31487">
                  <c:v>-2.7509999999999977</c:v>
                </c:pt>
                <c:pt idx="31488">
                  <c:v>-2.7489999999999952</c:v>
                </c:pt>
                <c:pt idx="31489">
                  <c:v>-2.7469999999999928</c:v>
                </c:pt>
                <c:pt idx="31490">
                  <c:v>-2.7449999999999974</c:v>
                </c:pt>
                <c:pt idx="31491">
                  <c:v>-2.742999999999995</c:v>
                </c:pt>
                <c:pt idx="31492">
                  <c:v>-2.7409999999999926</c:v>
                </c:pt>
                <c:pt idx="31493">
                  <c:v>-2.7389999999999972</c:v>
                </c:pt>
                <c:pt idx="31494">
                  <c:v>-2.7369999999999948</c:v>
                </c:pt>
                <c:pt idx="31495">
                  <c:v>-2.7349999999999923</c:v>
                </c:pt>
                <c:pt idx="31496">
                  <c:v>-2.732999999999997</c:v>
                </c:pt>
                <c:pt idx="31497">
                  <c:v>-2.7309999999999945</c:v>
                </c:pt>
                <c:pt idx="31498">
                  <c:v>-2.7289999999999921</c:v>
                </c:pt>
                <c:pt idx="31499">
                  <c:v>-2.7269999999999968</c:v>
                </c:pt>
                <c:pt idx="31500">
                  <c:v>-2.7249999999999943</c:v>
                </c:pt>
                <c:pt idx="31501">
                  <c:v>-2.7229999999999919</c:v>
                </c:pt>
                <c:pt idx="31502">
                  <c:v>-2.7209999999999965</c:v>
                </c:pt>
                <c:pt idx="31503">
                  <c:v>-2.7189999999999941</c:v>
                </c:pt>
                <c:pt idx="31504">
                  <c:v>-2.7169999999999916</c:v>
                </c:pt>
                <c:pt idx="31505">
                  <c:v>-2.7149999999999963</c:v>
                </c:pt>
                <c:pt idx="31506">
                  <c:v>-2.7129999999999939</c:v>
                </c:pt>
                <c:pt idx="31507">
                  <c:v>-2.7109999999999914</c:v>
                </c:pt>
                <c:pt idx="31508">
                  <c:v>-2.7089999999999961</c:v>
                </c:pt>
                <c:pt idx="31509">
                  <c:v>-2.7069999999999936</c:v>
                </c:pt>
                <c:pt idx="31510">
                  <c:v>-2.7049999999999912</c:v>
                </c:pt>
                <c:pt idx="31511">
                  <c:v>-2.7029999999999959</c:v>
                </c:pt>
                <c:pt idx="31512">
                  <c:v>-2.7009999999999934</c:v>
                </c:pt>
                <c:pt idx="31513">
                  <c:v>-2.698999999999991</c:v>
                </c:pt>
                <c:pt idx="31514">
                  <c:v>-2.6969999999999956</c:v>
                </c:pt>
                <c:pt idx="31515">
                  <c:v>-2.6949999999999932</c:v>
                </c:pt>
                <c:pt idx="31516">
                  <c:v>-2.6929999999999978</c:v>
                </c:pt>
                <c:pt idx="31517">
                  <c:v>-2.6909999999999954</c:v>
                </c:pt>
                <c:pt idx="31518">
                  <c:v>-2.688999999999993</c:v>
                </c:pt>
                <c:pt idx="31519">
                  <c:v>-2.6869999999999976</c:v>
                </c:pt>
                <c:pt idx="31520">
                  <c:v>-2.6849999999999952</c:v>
                </c:pt>
                <c:pt idx="31521">
                  <c:v>-2.6829999999999927</c:v>
                </c:pt>
                <c:pt idx="31522">
                  <c:v>-2.6809999999999974</c:v>
                </c:pt>
                <c:pt idx="31523">
                  <c:v>-2.6789999999999949</c:v>
                </c:pt>
                <c:pt idx="31524">
                  <c:v>-2.6769999999999925</c:v>
                </c:pt>
                <c:pt idx="31525">
                  <c:v>-2.6749999999999972</c:v>
                </c:pt>
                <c:pt idx="31526">
                  <c:v>-2.6729999999999947</c:v>
                </c:pt>
                <c:pt idx="31527">
                  <c:v>-2.6709999999999923</c:v>
                </c:pt>
                <c:pt idx="31528">
                  <c:v>-2.6689999999999969</c:v>
                </c:pt>
                <c:pt idx="31529">
                  <c:v>-2.6669999999999945</c:v>
                </c:pt>
                <c:pt idx="31530">
                  <c:v>-2.664999999999992</c:v>
                </c:pt>
                <c:pt idx="31531">
                  <c:v>-2.6629999999999967</c:v>
                </c:pt>
                <c:pt idx="31532">
                  <c:v>-2.6609999999999943</c:v>
                </c:pt>
                <c:pt idx="31533">
                  <c:v>-2.6589999999999918</c:v>
                </c:pt>
                <c:pt idx="31534">
                  <c:v>-2.6569999999999965</c:v>
                </c:pt>
                <c:pt idx="31535">
                  <c:v>-2.654999999999994</c:v>
                </c:pt>
                <c:pt idx="31536">
                  <c:v>-2.6529999999999916</c:v>
                </c:pt>
                <c:pt idx="31537">
                  <c:v>-2.6509999999999962</c:v>
                </c:pt>
                <c:pt idx="31538">
                  <c:v>-2.6489999999999938</c:v>
                </c:pt>
                <c:pt idx="31539">
                  <c:v>-2.6469999999999914</c:v>
                </c:pt>
                <c:pt idx="31540">
                  <c:v>-2.644999999999996</c:v>
                </c:pt>
                <c:pt idx="31541">
                  <c:v>-2.6429999999999936</c:v>
                </c:pt>
                <c:pt idx="31542">
                  <c:v>-2.6409999999999911</c:v>
                </c:pt>
                <c:pt idx="31543">
                  <c:v>-2.6389999999999958</c:v>
                </c:pt>
                <c:pt idx="31544">
                  <c:v>-2.6369999999999933</c:v>
                </c:pt>
                <c:pt idx="31545">
                  <c:v>-2.6349999999999909</c:v>
                </c:pt>
                <c:pt idx="31546">
                  <c:v>-2.6329999999999956</c:v>
                </c:pt>
                <c:pt idx="31547">
                  <c:v>-2.6309999999999931</c:v>
                </c:pt>
                <c:pt idx="31548">
                  <c:v>-2.6289999999999978</c:v>
                </c:pt>
                <c:pt idx="31549">
                  <c:v>-2.6269999999999953</c:v>
                </c:pt>
                <c:pt idx="31550">
                  <c:v>-2.6249999999999929</c:v>
                </c:pt>
                <c:pt idx="31551">
                  <c:v>-2.6229999999999976</c:v>
                </c:pt>
                <c:pt idx="31552">
                  <c:v>-2.6209999999999951</c:v>
                </c:pt>
                <c:pt idx="31553">
                  <c:v>-2.6189999999999927</c:v>
                </c:pt>
                <c:pt idx="31554">
                  <c:v>-2.6169999999999973</c:v>
                </c:pt>
                <c:pt idx="31555">
                  <c:v>-2.6149999999999949</c:v>
                </c:pt>
                <c:pt idx="31556">
                  <c:v>-2.6129999999999924</c:v>
                </c:pt>
                <c:pt idx="31557">
                  <c:v>-2.6109999999999971</c:v>
                </c:pt>
                <c:pt idx="31558">
                  <c:v>-2.6089999999999947</c:v>
                </c:pt>
                <c:pt idx="31559">
                  <c:v>-2.6069999999999922</c:v>
                </c:pt>
                <c:pt idx="31560">
                  <c:v>-2.6049999999999969</c:v>
                </c:pt>
                <c:pt idx="31561">
                  <c:v>-2.6029999999999944</c:v>
                </c:pt>
                <c:pt idx="31562">
                  <c:v>-2.600999999999992</c:v>
                </c:pt>
                <c:pt idx="31563">
                  <c:v>-2.5989999999999966</c:v>
                </c:pt>
                <c:pt idx="31564">
                  <c:v>-2.5969999999999942</c:v>
                </c:pt>
                <c:pt idx="31565">
                  <c:v>-2.5949999999999918</c:v>
                </c:pt>
                <c:pt idx="31566">
                  <c:v>-2.5929999999999964</c:v>
                </c:pt>
                <c:pt idx="31567">
                  <c:v>-2.590999999999994</c:v>
                </c:pt>
                <c:pt idx="31568">
                  <c:v>-2.5889999999999915</c:v>
                </c:pt>
                <c:pt idx="31569">
                  <c:v>-2.5869999999999962</c:v>
                </c:pt>
                <c:pt idx="31570">
                  <c:v>-2.5849999999999937</c:v>
                </c:pt>
                <c:pt idx="31571">
                  <c:v>-2.5829999999999913</c:v>
                </c:pt>
                <c:pt idx="31572">
                  <c:v>-2.580999999999996</c:v>
                </c:pt>
                <c:pt idx="31573">
                  <c:v>-2.5789999999999935</c:v>
                </c:pt>
                <c:pt idx="31574">
                  <c:v>-2.5769999999999911</c:v>
                </c:pt>
                <c:pt idx="31575">
                  <c:v>-2.5749999999999957</c:v>
                </c:pt>
                <c:pt idx="31576">
                  <c:v>-2.5729999999999933</c:v>
                </c:pt>
                <c:pt idx="31577">
                  <c:v>-2.5709999999999908</c:v>
                </c:pt>
                <c:pt idx="31578">
                  <c:v>-2.5689999999999955</c:v>
                </c:pt>
                <c:pt idx="31579">
                  <c:v>-2.5669999999999931</c:v>
                </c:pt>
                <c:pt idx="31580">
                  <c:v>-2.5649999999999977</c:v>
                </c:pt>
                <c:pt idx="31581">
                  <c:v>-2.5629999999999953</c:v>
                </c:pt>
                <c:pt idx="31582">
                  <c:v>-2.5609999999999928</c:v>
                </c:pt>
                <c:pt idx="31583">
                  <c:v>-2.5589999999999975</c:v>
                </c:pt>
                <c:pt idx="31584">
                  <c:v>-2.5569999999999951</c:v>
                </c:pt>
                <c:pt idx="31585">
                  <c:v>-2.5549999999999926</c:v>
                </c:pt>
                <c:pt idx="31586">
                  <c:v>-2.5529999999999973</c:v>
                </c:pt>
                <c:pt idx="31587">
                  <c:v>-2.5509999999999948</c:v>
                </c:pt>
                <c:pt idx="31588">
                  <c:v>-2.5489999999999924</c:v>
                </c:pt>
                <c:pt idx="31589">
                  <c:v>-2.546999999999997</c:v>
                </c:pt>
                <c:pt idx="31590">
                  <c:v>-2.5449999999999946</c:v>
                </c:pt>
                <c:pt idx="31591">
                  <c:v>-2.5429999999999922</c:v>
                </c:pt>
                <c:pt idx="31592">
                  <c:v>-2.5409999999999968</c:v>
                </c:pt>
                <c:pt idx="31593">
                  <c:v>-2.5389999999999944</c:v>
                </c:pt>
                <c:pt idx="31594">
                  <c:v>-2.5369999999999919</c:v>
                </c:pt>
                <c:pt idx="31595">
                  <c:v>-2.5349999999999966</c:v>
                </c:pt>
                <c:pt idx="31596">
                  <c:v>-2.5329999999999941</c:v>
                </c:pt>
                <c:pt idx="31597">
                  <c:v>-2.5309999999999917</c:v>
                </c:pt>
                <c:pt idx="31598">
                  <c:v>-2.5289999999999964</c:v>
                </c:pt>
                <c:pt idx="31599">
                  <c:v>-2.5269999999999939</c:v>
                </c:pt>
                <c:pt idx="31600">
                  <c:v>-2.5249999999999915</c:v>
                </c:pt>
                <c:pt idx="31601">
                  <c:v>-2.5229999999999961</c:v>
                </c:pt>
                <c:pt idx="31602">
                  <c:v>-2.5209999999999937</c:v>
                </c:pt>
                <c:pt idx="31603">
                  <c:v>-2.5189999999999912</c:v>
                </c:pt>
                <c:pt idx="31604">
                  <c:v>-2.5169999999999959</c:v>
                </c:pt>
                <c:pt idx="31605">
                  <c:v>-2.5149999999999935</c:v>
                </c:pt>
                <c:pt idx="31606">
                  <c:v>-2.512999999999991</c:v>
                </c:pt>
                <c:pt idx="31607">
                  <c:v>-2.5109999999999957</c:v>
                </c:pt>
                <c:pt idx="31608">
                  <c:v>-2.5089999999999932</c:v>
                </c:pt>
                <c:pt idx="31609">
                  <c:v>-2.5069999999999908</c:v>
                </c:pt>
                <c:pt idx="31610">
                  <c:v>-2.5049999999999955</c:v>
                </c:pt>
                <c:pt idx="31611">
                  <c:v>-2.502999999999993</c:v>
                </c:pt>
                <c:pt idx="31612">
                  <c:v>-2.5009999999999977</c:v>
                </c:pt>
                <c:pt idx="31613">
                  <c:v>-2.4989999999999952</c:v>
                </c:pt>
                <c:pt idx="31614">
                  <c:v>-2.4969999999999928</c:v>
                </c:pt>
                <c:pt idx="31615">
                  <c:v>-2.4949999999999974</c:v>
                </c:pt>
                <c:pt idx="31616">
                  <c:v>-2.492999999999995</c:v>
                </c:pt>
                <c:pt idx="31617">
                  <c:v>-2.4909999999999926</c:v>
                </c:pt>
                <c:pt idx="31618">
                  <c:v>-2.4889999999999972</c:v>
                </c:pt>
                <c:pt idx="31619">
                  <c:v>-2.4869999999999948</c:v>
                </c:pt>
                <c:pt idx="31620">
                  <c:v>-2.4849999999999923</c:v>
                </c:pt>
                <c:pt idx="31621">
                  <c:v>-2.482999999999997</c:v>
                </c:pt>
                <c:pt idx="31622">
                  <c:v>-2.4809999999999945</c:v>
                </c:pt>
                <c:pt idx="31623">
                  <c:v>-2.4789999999999921</c:v>
                </c:pt>
                <c:pt idx="31624">
                  <c:v>-2.4769999999999968</c:v>
                </c:pt>
                <c:pt idx="31625">
                  <c:v>-2.4749999999999943</c:v>
                </c:pt>
                <c:pt idx="31626">
                  <c:v>-2.4729999999999919</c:v>
                </c:pt>
                <c:pt idx="31627">
                  <c:v>-2.4709999999999965</c:v>
                </c:pt>
                <c:pt idx="31628">
                  <c:v>-2.4689999999999941</c:v>
                </c:pt>
                <c:pt idx="31629">
                  <c:v>-2.4669999999999916</c:v>
                </c:pt>
                <c:pt idx="31630">
                  <c:v>-2.4649999999999963</c:v>
                </c:pt>
                <c:pt idx="31631">
                  <c:v>-2.4629999999999939</c:v>
                </c:pt>
                <c:pt idx="31632">
                  <c:v>-2.4609999999999914</c:v>
                </c:pt>
                <c:pt idx="31633">
                  <c:v>-2.4589999999999961</c:v>
                </c:pt>
                <c:pt idx="31634">
                  <c:v>-2.4569999999999936</c:v>
                </c:pt>
                <c:pt idx="31635">
                  <c:v>-2.4549999999999912</c:v>
                </c:pt>
                <c:pt idx="31636">
                  <c:v>-2.4529999999999959</c:v>
                </c:pt>
                <c:pt idx="31637">
                  <c:v>-2.4509999999999934</c:v>
                </c:pt>
                <c:pt idx="31638">
                  <c:v>-2.448999999999991</c:v>
                </c:pt>
                <c:pt idx="31639">
                  <c:v>-2.4469999999999956</c:v>
                </c:pt>
                <c:pt idx="31640">
                  <c:v>-2.4449999999999932</c:v>
                </c:pt>
                <c:pt idx="31641">
                  <c:v>-2.4429999999999978</c:v>
                </c:pt>
                <c:pt idx="31642">
                  <c:v>-2.4409999999999954</c:v>
                </c:pt>
                <c:pt idx="31643">
                  <c:v>-2.438999999999993</c:v>
                </c:pt>
                <c:pt idx="31644">
                  <c:v>-2.4369999999999976</c:v>
                </c:pt>
                <c:pt idx="31645">
                  <c:v>-2.4349999999999952</c:v>
                </c:pt>
                <c:pt idx="31646">
                  <c:v>-2.4329999999999927</c:v>
                </c:pt>
                <c:pt idx="31647">
                  <c:v>-2.4309999999999974</c:v>
                </c:pt>
                <c:pt idx="31648">
                  <c:v>-2.4289999999999949</c:v>
                </c:pt>
                <c:pt idx="31649">
                  <c:v>-2.4269999999999925</c:v>
                </c:pt>
                <c:pt idx="31650">
                  <c:v>-2.4249999999999972</c:v>
                </c:pt>
                <c:pt idx="31651">
                  <c:v>-2.4229999999999947</c:v>
                </c:pt>
                <c:pt idx="31652">
                  <c:v>-2.4209999999999923</c:v>
                </c:pt>
                <c:pt idx="31653">
                  <c:v>-2.4189999999999969</c:v>
                </c:pt>
                <c:pt idx="31654">
                  <c:v>-2.4169999999999945</c:v>
                </c:pt>
                <c:pt idx="31655">
                  <c:v>-2.414999999999992</c:v>
                </c:pt>
                <c:pt idx="31656">
                  <c:v>-2.4129999999999967</c:v>
                </c:pt>
                <c:pt idx="31657">
                  <c:v>-2.4109999999999943</c:v>
                </c:pt>
                <c:pt idx="31658">
                  <c:v>-2.4089999999999918</c:v>
                </c:pt>
                <c:pt idx="31659">
                  <c:v>-2.4069999999999965</c:v>
                </c:pt>
                <c:pt idx="31660">
                  <c:v>-2.404999999999994</c:v>
                </c:pt>
                <c:pt idx="31661">
                  <c:v>-2.4029999999999916</c:v>
                </c:pt>
                <c:pt idx="31662">
                  <c:v>-2.4009999999999962</c:v>
                </c:pt>
                <c:pt idx="31663">
                  <c:v>-2.3989999999999938</c:v>
                </c:pt>
                <c:pt idx="31664">
                  <c:v>-2.3969999999999914</c:v>
                </c:pt>
                <c:pt idx="31665">
                  <c:v>-2.394999999999996</c:v>
                </c:pt>
                <c:pt idx="31666">
                  <c:v>-2.3929999999999936</c:v>
                </c:pt>
                <c:pt idx="31667">
                  <c:v>-2.3909999999999911</c:v>
                </c:pt>
                <c:pt idx="31668">
                  <c:v>-2.3889999999999958</c:v>
                </c:pt>
                <c:pt idx="31669">
                  <c:v>-2.3869999999999933</c:v>
                </c:pt>
                <c:pt idx="31670">
                  <c:v>-2.3849999999999909</c:v>
                </c:pt>
                <c:pt idx="31671">
                  <c:v>-2.3829999999999956</c:v>
                </c:pt>
                <c:pt idx="31672">
                  <c:v>-2.3809999999999931</c:v>
                </c:pt>
                <c:pt idx="31673">
                  <c:v>-2.3789999999999978</c:v>
                </c:pt>
                <c:pt idx="31674">
                  <c:v>-2.3769999999999953</c:v>
                </c:pt>
                <c:pt idx="31675">
                  <c:v>-2.3749999999999929</c:v>
                </c:pt>
                <c:pt idx="31676">
                  <c:v>-2.3729999999999976</c:v>
                </c:pt>
                <c:pt idx="31677">
                  <c:v>-2.3709999999999951</c:v>
                </c:pt>
                <c:pt idx="31678">
                  <c:v>-2.3689999999999927</c:v>
                </c:pt>
                <c:pt idx="31679">
                  <c:v>-2.3669999999999973</c:v>
                </c:pt>
                <c:pt idx="31680">
                  <c:v>-2.3649999999999949</c:v>
                </c:pt>
                <c:pt idx="31681">
                  <c:v>-2.3629999999999924</c:v>
                </c:pt>
                <c:pt idx="31682">
                  <c:v>-2.3609999999999971</c:v>
                </c:pt>
                <c:pt idx="31683">
                  <c:v>-2.3589999999999947</c:v>
                </c:pt>
                <c:pt idx="31684">
                  <c:v>-2.3569999999999922</c:v>
                </c:pt>
                <c:pt idx="31685">
                  <c:v>-2.3549999999999969</c:v>
                </c:pt>
                <c:pt idx="31686">
                  <c:v>-2.3529999999999944</c:v>
                </c:pt>
                <c:pt idx="31687">
                  <c:v>-2.350999999999992</c:v>
                </c:pt>
                <c:pt idx="31688">
                  <c:v>-2.3489999999999966</c:v>
                </c:pt>
                <c:pt idx="31689">
                  <c:v>-2.3469999999999942</c:v>
                </c:pt>
                <c:pt idx="31690">
                  <c:v>-2.3449999999999918</c:v>
                </c:pt>
                <c:pt idx="31691">
                  <c:v>-2.3429999999999964</c:v>
                </c:pt>
                <c:pt idx="31692">
                  <c:v>-2.340999999999994</c:v>
                </c:pt>
                <c:pt idx="31693">
                  <c:v>-2.3389999999999915</c:v>
                </c:pt>
                <c:pt idx="31694">
                  <c:v>-2.3369999999999962</c:v>
                </c:pt>
                <c:pt idx="31695">
                  <c:v>-2.3349999999999937</c:v>
                </c:pt>
                <c:pt idx="31696">
                  <c:v>-2.3329999999999913</c:v>
                </c:pt>
                <c:pt idx="31697">
                  <c:v>-2.330999999999996</c:v>
                </c:pt>
                <c:pt idx="31698">
                  <c:v>-2.3289999999999935</c:v>
                </c:pt>
                <c:pt idx="31699">
                  <c:v>-2.3269999999999911</c:v>
                </c:pt>
                <c:pt idx="31700">
                  <c:v>-2.3249999999999957</c:v>
                </c:pt>
                <c:pt idx="31701">
                  <c:v>-2.3229999999999933</c:v>
                </c:pt>
                <c:pt idx="31702">
                  <c:v>-2.3209999999999908</c:v>
                </c:pt>
                <c:pt idx="31703">
                  <c:v>-2.3189999999999955</c:v>
                </c:pt>
                <c:pt idx="31704">
                  <c:v>-2.3169999999999931</c:v>
                </c:pt>
                <c:pt idx="31705">
                  <c:v>-2.3149999999999977</c:v>
                </c:pt>
                <c:pt idx="31706">
                  <c:v>-2.3129999999999953</c:v>
                </c:pt>
                <c:pt idx="31707">
                  <c:v>-2.3109999999999928</c:v>
                </c:pt>
                <c:pt idx="31708">
                  <c:v>-2.3089999999999975</c:v>
                </c:pt>
                <c:pt idx="31709">
                  <c:v>-2.3069999999999951</c:v>
                </c:pt>
                <c:pt idx="31710">
                  <c:v>-2.3049999999999926</c:v>
                </c:pt>
                <c:pt idx="31711">
                  <c:v>-2.3029999999999973</c:v>
                </c:pt>
                <c:pt idx="31712">
                  <c:v>-2.3009999999999948</c:v>
                </c:pt>
                <c:pt idx="31713">
                  <c:v>-2.2989999999999924</c:v>
                </c:pt>
                <c:pt idx="31714">
                  <c:v>-2.296999999999997</c:v>
                </c:pt>
                <c:pt idx="31715">
                  <c:v>-2.2949999999999946</c:v>
                </c:pt>
                <c:pt idx="31716">
                  <c:v>-2.2929999999999922</c:v>
                </c:pt>
                <c:pt idx="31717">
                  <c:v>-2.2909999999999968</c:v>
                </c:pt>
                <c:pt idx="31718">
                  <c:v>-2.2889999999999944</c:v>
                </c:pt>
                <c:pt idx="31719">
                  <c:v>-2.2869999999999919</c:v>
                </c:pt>
                <c:pt idx="31720">
                  <c:v>-2.2849999999999966</c:v>
                </c:pt>
                <c:pt idx="31721">
                  <c:v>-2.2829999999999941</c:v>
                </c:pt>
                <c:pt idx="31722">
                  <c:v>-2.2809999999999917</c:v>
                </c:pt>
                <c:pt idx="31723">
                  <c:v>-2.2789999999999964</c:v>
                </c:pt>
                <c:pt idx="31724">
                  <c:v>-2.2769999999999939</c:v>
                </c:pt>
                <c:pt idx="31725">
                  <c:v>-2.2749999999999915</c:v>
                </c:pt>
                <c:pt idx="31726">
                  <c:v>-2.2729999999999961</c:v>
                </c:pt>
                <c:pt idx="31727">
                  <c:v>-2.2709999999999937</c:v>
                </c:pt>
                <c:pt idx="31728">
                  <c:v>-2.2689999999999912</c:v>
                </c:pt>
                <c:pt idx="31729">
                  <c:v>-2.2669999999999959</c:v>
                </c:pt>
                <c:pt idx="31730">
                  <c:v>-2.2649999999999935</c:v>
                </c:pt>
                <c:pt idx="31731">
                  <c:v>-2.262999999999991</c:v>
                </c:pt>
                <c:pt idx="31732">
                  <c:v>-2.2609999999999957</c:v>
                </c:pt>
                <c:pt idx="31733">
                  <c:v>-2.2589999999999932</c:v>
                </c:pt>
                <c:pt idx="31734">
                  <c:v>-2.2569999999999908</c:v>
                </c:pt>
                <c:pt idx="31735">
                  <c:v>-2.2549999999999955</c:v>
                </c:pt>
                <c:pt idx="31736">
                  <c:v>-2.252999999999993</c:v>
                </c:pt>
                <c:pt idx="31737">
                  <c:v>-2.2509999999999977</c:v>
                </c:pt>
                <c:pt idx="31738">
                  <c:v>-2.2489999999999952</c:v>
                </c:pt>
                <c:pt idx="31739">
                  <c:v>-2.2469999999999928</c:v>
                </c:pt>
                <c:pt idx="31740">
                  <c:v>-2.2449999999999974</c:v>
                </c:pt>
                <c:pt idx="31741">
                  <c:v>-2.242999999999995</c:v>
                </c:pt>
                <c:pt idx="31742">
                  <c:v>-2.2409999999999926</c:v>
                </c:pt>
                <c:pt idx="31743">
                  <c:v>-2.2389999999999972</c:v>
                </c:pt>
                <c:pt idx="31744">
                  <c:v>-2.2369999999999948</c:v>
                </c:pt>
                <c:pt idx="31745">
                  <c:v>-2.2349999999999923</c:v>
                </c:pt>
                <c:pt idx="31746">
                  <c:v>-2.232999999999997</c:v>
                </c:pt>
                <c:pt idx="31747">
                  <c:v>-2.2309999999999945</c:v>
                </c:pt>
                <c:pt idx="31748">
                  <c:v>-2.2289999999999921</c:v>
                </c:pt>
                <c:pt idx="31749">
                  <c:v>-2.2269999999999968</c:v>
                </c:pt>
                <c:pt idx="31750">
                  <c:v>-2.2249999999999943</c:v>
                </c:pt>
                <c:pt idx="31751">
                  <c:v>-2.2229999999999919</c:v>
                </c:pt>
                <c:pt idx="31752">
                  <c:v>-2.2209999999999965</c:v>
                </c:pt>
                <c:pt idx="31753">
                  <c:v>-2.2189999999999941</c:v>
                </c:pt>
                <c:pt idx="31754">
                  <c:v>-2.2169999999999916</c:v>
                </c:pt>
                <c:pt idx="31755">
                  <c:v>-2.2149999999999963</c:v>
                </c:pt>
                <c:pt idx="31756">
                  <c:v>-2.2129999999999939</c:v>
                </c:pt>
                <c:pt idx="31757">
                  <c:v>-2.2109999999999914</c:v>
                </c:pt>
                <c:pt idx="31758">
                  <c:v>-2.2089999999999961</c:v>
                </c:pt>
                <c:pt idx="31759">
                  <c:v>-2.2069999999999936</c:v>
                </c:pt>
                <c:pt idx="31760">
                  <c:v>-2.2049999999999912</c:v>
                </c:pt>
                <c:pt idx="31761">
                  <c:v>-2.2029999999999959</c:v>
                </c:pt>
                <c:pt idx="31762">
                  <c:v>-2.2009999999999934</c:v>
                </c:pt>
                <c:pt idx="31763">
                  <c:v>-2.198999999999991</c:v>
                </c:pt>
                <c:pt idx="31764">
                  <c:v>-2.1969999999999956</c:v>
                </c:pt>
                <c:pt idx="31765">
                  <c:v>-2.1949999999999932</c:v>
                </c:pt>
                <c:pt idx="31766">
                  <c:v>-2.1929999999999978</c:v>
                </c:pt>
                <c:pt idx="31767">
                  <c:v>-2.1909999999999954</c:v>
                </c:pt>
                <c:pt idx="31768">
                  <c:v>-2.188999999999993</c:v>
                </c:pt>
                <c:pt idx="31769">
                  <c:v>-2.1869999999999976</c:v>
                </c:pt>
                <c:pt idx="31770">
                  <c:v>-2.1849999999999952</c:v>
                </c:pt>
                <c:pt idx="31771">
                  <c:v>-2.1829999999999927</c:v>
                </c:pt>
                <c:pt idx="31772">
                  <c:v>-2.1809999999999974</c:v>
                </c:pt>
                <c:pt idx="31773">
                  <c:v>-2.1789999999999949</c:v>
                </c:pt>
                <c:pt idx="31774">
                  <c:v>-2.1769999999999925</c:v>
                </c:pt>
                <c:pt idx="31775">
                  <c:v>-2.1749999999999972</c:v>
                </c:pt>
                <c:pt idx="31776">
                  <c:v>-2.1729999999999947</c:v>
                </c:pt>
                <c:pt idx="31777">
                  <c:v>-2.1709999999999923</c:v>
                </c:pt>
                <c:pt idx="31778">
                  <c:v>-2.1689999999999969</c:v>
                </c:pt>
                <c:pt idx="31779">
                  <c:v>-2.1669999999999945</c:v>
                </c:pt>
                <c:pt idx="31780">
                  <c:v>-2.164999999999992</c:v>
                </c:pt>
                <c:pt idx="31781">
                  <c:v>-2.1629999999999967</c:v>
                </c:pt>
                <c:pt idx="31782">
                  <c:v>-2.1609999999999943</c:v>
                </c:pt>
                <c:pt idx="31783">
                  <c:v>-2.1589999999999918</c:v>
                </c:pt>
                <c:pt idx="31784">
                  <c:v>-2.1569999999999965</c:v>
                </c:pt>
                <c:pt idx="31785">
                  <c:v>-2.154999999999994</c:v>
                </c:pt>
                <c:pt idx="31786">
                  <c:v>-2.1529999999999916</c:v>
                </c:pt>
                <c:pt idx="31787">
                  <c:v>-2.1509999999999962</c:v>
                </c:pt>
                <c:pt idx="31788">
                  <c:v>-2.1489999999999938</c:v>
                </c:pt>
                <c:pt idx="31789">
                  <c:v>-2.1469999999999914</c:v>
                </c:pt>
                <c:pt idx="31790">
                  <c:v>-2.144999999999996</c:v>
                </c:pt>
                <c:pt idx="31791">
                  <c:v>-2.1429999999999936</c:v>
                </c:pt>
                <c:pt idx="31792">
                  <c:v>-2.1409999999999911</c:v>
                </c:pt>
                <c:pt idx="31793">
                  <c:v>-2.1389999999999958</c:v>
                </c:pt>
                <c:pt idx="31794">
                  <c:v>-2.1369999999999933</c:v>
                </c:pt>
                <c:pt idx="31795">
                  <c:v>-2.1349999999999909</c:v>
                </c:pt>
                <c:pt idx="31796">
                  <c:v>-2.1329999999999956</c:v>
                </c:pt>
                <c:pt idx="31797">
                  <c:v>-2.1309999999999931</c:v>
                </c:pt>
                <c:pt idx="31798">
                  <c:v>-2.1289999999999978</c:v>
                </c:pt>
                <c:pt idx="31799">
                  <c:v>-2.1269999999999953</c:v>
                </c:pt>
                <c:pt idx="31800">
                  <c:v>-2.1249999999999929</c:v>
                </c:pt>
                <c:pt idx="31801">
                  <c:v>-2.1229999999999976</c:v>
                </c:pt>
                <c:pt idx="31802">
                  <c:v>-2.1209999999999951</c:v>
                </c:pt>
                <c:pt idx="31803">
                  <c:v>-2.1189999999999927</c:v>
                </c:pt>
                <c:pt idx="31804">
                  <c:v>-2.1169999999999973</c:v>
                </c:pt>
                <c:pt idx="31805">
                  <c:v>-2.1149999999999949</c:v>
                </c:pt>
                <c:pt idx="31806">
                  <c:v>-2.1129999999999924</c:v>
                </c:pt>
                <c:pt idx="31807">
                  <c:v>-2.1109999999999971</c:v>
                </c:pt>
                <c:pt idx="31808">
                  <c:v>-2.1089999999999947</c:v>
                </c:pt>
                <c:pt idx="31809">
                  <c:v>-2.1069999999999922</c:v>
                </c:pt>
                <c:pt idx="31810">
                  <c:v>-2.1049999999999969</c:v>
                </c:pt>
                <c:pt idx="31811">
                  <c:v>-2.1029999999999944</c:v>
                </c:pt>
                <c:pt idx="31812">
                  <c:v>-2.100999999999992</c:v>
                </c:pt>
                <c:pt idx="31813">
                  <c:v>-2.0989999999999966</c:v>
                </c:pt>
                <c:pt idx="31814">
                  <c:v>-2.0969999999999942</c:v>
                </c:pt>
                <c:pt idx="31815">
                  <c:v>-2.0949999999999918</c:v>
                </c:pt>
                <c:pt idx="31816">
                  <c:v>-2.0929999999999964</c:v>
                </c:pt>
                <c:pt idx="31817">
                  <c:v>-2.090999999999994</c:v>
                </c:pt>
                <c:pt idx="31818">
                  <c:v>-2.0889999999999915</c:v>
                </c:pt>
                <c:pt idx="31819">
                  <c:v>-2.0869999999999962</c:v>
                </c:pt>
                <c:pt idx="31820">
                  <c:v>-2.0849999999999937</c:v>
                </c:pt>
                <c:pt idx="31821">
                  <c:v>-2.0829999999999913</c:v>
                </c:pt>
                <c:pt idx="31822">
                  <c:v>-2.080999999999996</c:v>
                </c:pt>
                <c:pt idx="31823">
                  <c:v>-2.0789999999999935</c:v>
                </c:pt>
                <c:pt idx="31824">
                  <c:v>-2.0769999999999911</c:v>
                </c:pt>
                <c:pt idx="31825">
                  <c:v>-2.0749999999999957</c:v>
                </c:pt>
                <c:pt idx="31826">
                  <c:v>-2.0729999999999933</c:v>
                </c:pt>
                <c:pt idx="31827">
                  <c:v>-2.0709999999999908</c:v>
                </c:pt>
                <c:pt idx="31828">
                  <c:v>-2.0689999999999955</c:v>
                </c:pt>
                <c:pt idx="31829">
                  <c:v>-2.0669999999999931</c:v>
                </c:pt>
                <c:pt idx="31830">
                  <c:v>-2.0649999999999977</c:v>
                </c:pt>
                <c:pt idx="31831">
                  <c:v>-2.0629999999999953</c:v>
                </c:pt>
                <c:pt idx="31832">
                  <c:v>-2.0609999999999928</c:v>
                </c:pt>
                <c:pt idx="31833">
                  <c:v>-2.0589999999999975</c:v>
                </c:pt>
                <c:pt idx="31834">
                  <c:v>-2.0569999999999951</c:v>
                </c:pt>
                <c:pt idx="31835">
                  <c:v>-2.0549999999999926</c:v>
                </c:pt>
                <c:pt idx="31836">
                  <c:v>-2.0529999999999973</c:v>
                </c:pt>
                <c:pt idx="31837">
                  <c:v>-2.0509999999999948</c:v>
                </c:pt>
                <c:pt idx="31838">
                  <c:v>-2.0489999999999924</c:v>
                </c:pt>
                <c:pt idx="31839">
                  <c:v>-2.046999999999997</c:v>
                </c:pt>
                <c:pt idx="31840">
                  <c:v>-2.0449999999999946</c:v>
                </c:pt>
                <c:pt idx="31841">
                  <c:v>-2.0429999999999922</c:v>
                </c:pt>
                <c:pt idx="31842">
                  <c:v>-2.0409999999999968</c:v>
                </c:pt>
                <c:pt idx="31843">
                  <c:v>-2.0389999999999944</c:v>
                </c:pt>
                <c:pt idx="31844">
                  <c:v>-2.0369999999999919</c:v>
                </c:pt>
                <c:pt idx="31845">
                  <c:v>-2.0349999999999966</c:v>
                </c:pt>
                <c:pt idx="31846">
                  <c:v>-2.0329999999999941</c:v>
                </c:pt>
                <c:pt idx="31847">
                  <c:v>-2.0309999999999917</c:v>
                </c:pt>
                <c:pt idx="31848">
                  <c:v>-2.0289999999999964</c:v>
                </c:pt>
                <c:pt idx="31849">
                  <c:v>-2.0269999999999939</c:v>
                </c:pt>
                <c:pt idx="31850">
                  <c:v>-2.0249999999999915</c:v>
                </c:pt>
                <c:pt idx="31851">
                  <c:v>-2.0229999999999961</c:v>
                </c:pt>
                <c:pt idx="31852">
                  <c:v>-2.0209999999999937</c:v>
                </c:pt>
                <c:pt idx="31853">
                  <c:v>-2.0189999999999912</c:v>
                </c:pt>
                <c:pt idx="31854">
                  <c:v>-2.0169999999999959</c:v>
                </c:pt>
                <c:pt idx="31855">
                  <c:v>-2.0149999999999935</c:v>
                </c:pt>
                <c:pt idx="31856">
                  <c:v>-2.012999999999991</c:v>
                </c:pt>
                <c:pt idx="31857">
                  <c:v>-2.0109999999999957</c:v>
                </c:pt>
                <c:pt idx="31858">
                  <c:v>-2.0089999999999932</c:v>
                </c:pt>
                <c:pt idx="31859">
                  <c:v>-2.0069999999999908</c:v>
                </c:pt>
                <c:pt idx="31860">
                  <c:v>-2.0049999999999955</c:v>
                </c:pt>
                <c:pt idx="31861">
                  <c:v>-2.002999999999993</c:v>
                </c:pt>
                <c:pt idx="31862">
                  <c:v>-2.0009999999999977</c:v>
                </c:pt>
                <c:pt idx="31863">
                  <c:v>-1.9989999999999952</c:v>
                </c:pt>
                <c:pt idx="31864">
                  <c:v>-1.9969999999999928</c:v>
                </c:pt>
                <c:pt idx="31865">
                  <c:v>-1.9949999999999974</c:v>
                </c:pt>
                <c:pt idx="31866">
                  <c:v>-1.992999999999995</c:v>
                </c:pt>
                <c:pt idx="31867">
                  <c:v>-1.9909999999999926</c:v>
                </c:pt>
                <c:pt idx="31868">
                  <c:v>-1.9889999999999972</c:v>
                </c:pt>
                <c:pt idx="31869">
                  <c:v>-1.9869999999999948</c:v>
                </c:pt>
                <c:pt idx="31870">
                  <c:v>-1.9849999999999923</c:v>
                </c:pt>
                <c:pt idx="31871">
                  <c:v>-1.982999999999997</c:v>
                </c:pt>
                <c:pt idx="31872">
                  <c:v>-1.9809999999999945</c:v>
                </c:pt>
                <c:pt idx="31873">
                  <c:v>-1.9789999999999921</c:v>
                </c:pt>
                <c:pt idx="31874">
                  <c:v>-1.9769999999999968</c:v>
                </c:pt>
                <c:pt idx="31875">
                  <c:v>-1.9749999999999943</c:v>
                </c:pt>
                <c:pt idx="31876">
                  <c:v>-1.9729999999999919</c:v>
                </c:pt>
                <c:pt idx="31877">
                  <c:v>-1.9709999999999965</c:v>
                </c:pt>
                <c:pt idx="31878">
                  <c:v>-1.9689999999999941</c:v>
                </c:pt>
                <c:pt idx="31879">
                  <c:v>-1.9669999999999916</c:v>
                </c:pt>
                <c:pt idx="31880">
                  <c:v>-1.9649999999999963</c:v>
                </c:pt>
                <c:pt idx="31881">
                  <c:v>-1.9629999999999939</c:v>
                </c:pt>
                <c:pt idx="31882">
                  <c:v>-1.9609999999999914</c:v>
                </c:pt>
                <c:pt idx="31883">
                  <c:v>-1.9589999999999961</c:v>
                </c:pt>
                <c:pt idx="31884">
                  <c:v>-1.9569999999999936</c:v>
                </c:pt>
                <c:pt idx="31885">
                  <c:v>-1.9549999999999912</c:v>
                </c:pt>
                <c:pt idx="31886">
                  <c:v>-1.9529999999999959</c:v>
                </c:pt>
                <c:pt idx="31887">
                  <c:v>-1.9509999999999934</c:v>
                </c:pt>
                <c:pt idx="31888">
                  <c:v>-1.948999999999991</c:v>
                </c:pt>
                <c:pt idx="31889">
                  <c:v>-1.9469999999999956</c:v>
                </c:pt>
                <c:pt idx="31890">
                  <c:v>-1.9449999999999932</c:v>
                </c:pt>
                <c:pt idx="31891">
                  <c:v>-1.9429999999999978</c:v>
                </c:pt>
                <c:pt idx="31892">
                  <c:v>-1.9409999999999954</c:v>
                </c:pt>
                <c:pt idx="31893">
                  <c:v>-1.938999999999993</c:v>
                </c:pt>
                <c:pt idx="31894">
                  <c:v>-1.9369999999999976</c:v>
                </c:pt>
                <c:pt idx="31895">
                  <c:v>-1.9349999999999952</c:v>
                </c:pt>
                <c:pt idx="31896">
                  <c:v>-1.9329999999999927</c:v>
                </c:pt>
                <c:pt idx="31897">
                  <c:v>-1.9309999999999974</c:v>
                </c:pt>
                <c:pt idx="31898">
                  <c:v>-1.9289999999999949</c:v>
                </c:pt>
                <c:pt idx="31899">
                  <c:v>-1.9269999999999925</c:v>
                </c:pt>
                <c:pt idx="31900">
                  <c:v>-1.9249999999999972</c:v>
                </c:pt>
                <c:pt idx="31901">
                  <c:v>-1.9229999999999947</c:v>
                </c:pt>
                <c:pt idx="31902">
                  <c:v>-1.9209999999999923</c:v>
                </c:pt>
                <c:pt idx="31903">
                  <c:v>-1.9189999999999969</c:v>
                </c:pt>
                <c:pt idx="31904">
                  <c:v>-1.9169999999999945</c:v>
                </c:pt>
                <c:pt idx="31905">
                  <c:v>-1.914999999999992</c:v>
                </c:pt>
                <c:pt idx="31906">
                  <c:v>-1.9129999999999967</c:v>
                </c:pt>
                <c:pt idx="31907">
                  <c:v>-1.9109999999999943</c:v>
                </c:pt>
                <c:pt idx="31908">
                  <c:v>-1.9089999999999918</c:v>
                </c:pt>
                <c:pt idx="31909">
                  <c:v>-1.9069999999999965</c:v>
                </c:pt>
                <c:pt idx="31910">
                  <c:v>-1.904999999999994</c:v>
                </c:pt>
                <c:pt idx="31911">
                  <c:v>-1.9029999999999916</c:v>
                </c:pt>
                <c:pt idx="31912">
                  <c:v>-1.9009999999999962</c:v>
                </c:pt>
                <c:pt idx="31913">
                  <c:v>-1.8989999999999938</c:v>
                </c:pt>
                <c:pt idx="31914">
                  <c:v>-1.8969999999999914</c:v>
                </c:pt>
                <c:pt idx="31915">
                  <c:v>-1.894999999999996</c:v>
                </c:pt>
                <c:pt idx="31916">
                  <c:v>-1.8929999999999936</c:v>
                </c:pt>
                <c:pt idx="31917">
                  <c:v>-1.8909999999999911</c:v>
                </c:pt>
                <c:pt idx="31918">
                  <c:v>-1.8889999999999958</c:v>
                </c:pt>
                <c:pt idx="31919">
                  <c:v>-1.8869999999999933</c:v>
                </c:pt>
                <c:pt idx="31920">
                  <c:v>-1.8849999999999909</c:v>
                </c:pt>
                <c:pt idx="31921">
                  <c:v>-1.8829999999999956</c:v>
                </c:pt>
                <c:pt idx="31922">
                  <c:v>-1.8809999999999931</c:v>
                </c:pt>
                <c:pt idx="31923">
                  <c:v>-1.8789999999999978</c:v>
                </c:pt>
                <c:pt idx="31924">
                  <c:v>-1.8769999999999953</c:v>
                </c:pt>
                <c:pt idx="31925">
                  <c:v>-1.8749999999999929</c:v>
                </c:pt>
                <c:pt idx="31926">
                  <c:v>-1.8729999999999976</c:v>
                </c:pt>
                <c:pt idx="31927">
                  <c:v>-1.8709999999999951</c:v>
                </c:pt>
                <c:pt idx="31928">
                  <c:v>-1.8689999999999927</c:v>
                </c:pt>
                <c:pt idx="31929">
                  <c:v>-1.8669999999999973</c:v>
                </c:pt>
                <c:pt idx="31930">
                  <c:v>-1.8649999999999949</c:v>
                </c:pt>
                <c:pt idx="31931">
                  <c:v>-1.8629999999999924</c:v>
                </c:pt>
                <c:pt idx="31932">
                  <c:v>-1.8609999999999971</c:v>
                </c:pt>
                <c:pt idx="31933">
                  <c:v>-1.8589999999999947</c:v>
                </c:pt>
                <c:pt idx="31934">
                  <c:v>-1.8569999999999922</c:v>
                </c:pt>
                <c:pt idx="31935">
                  <c:v>-1.8549999999999969</c:v>
                </c:pt>
                <c:pt idx="31936">
                  <c:v>-1.8529999999999944</c:v>
                </c:pt>
                <c:pt idx="31937">
                  <c:v>-1.850999999999992</c:v>
                </c:pt>
                <c:pt idx="31938">
                  <c:v>-1.8489999999999966</c:v>
                </c:pt>
                <c:pt idx="31939">
                  <c:v>-1.8469999999999942</c:v>
                </c:pt>
                <c:pt idx="31940">
                  <c:v>-1.8449999999999918</c:v>
                </c:pt>
                <c:pt idx="31941">
                  <c:v>-1.8429999999999964</c:v>
                </c:pt>
                <c:pt idx="31942">
                  <c:v>-1.840999999999994</c:v>
                </c:pt>
                <c:pt idx="31943">
                  <c:v>-1.8389999999999915</c:v>
                </c:pt>
                <c:pt idx="31944">
                  <c:v>-1.8369999999999962</c:v>
                </c:pt>
                <c:pt idx="31945">
                  <c:v>-1.8349999999999937</c:v>
                </c:pt>
                <c:pt idx="31946">
                  <c:v>-1.8329999999999913</c:v>
                </c:pt>
                <c:pt idx="31947">
                  <c:v>-1.830999999999996</c:v>
                </c:pt>
                <c:pt idx="31948">
                  <c:v>-1.8289999999999935</c:v>
                </c:pt>
                <c:pt idx="31949">
                  <c:v>-1.8269999999999911</c:v>
                </c:pt>
                <c:pt idx="31950">
                  <c:v>-1.8249999999999957</c:v>
                </c:pt>
                <c:pt idx="31951">
                  <c:v>-1.8229999999999933</c:v>
                </c:pt>
                <c:pt idx="31952">
                  <c:v>-1.8209999999999908</c:v>
                </c:pt>
                <c:pt idx="31953">
                  <c:v>-1.8189999999999955</c:v>
                </c:pt>
                <c:pt idx="31954">
                  <c:v>-1.8169999999999931</c:v>
                </c:pt>
                <c:pt idx="31955">
                  <c:v>-1.8149999999999977</c:v>
                </c:pt>
                <c:pt idx="31956">
                  <c:v>-1.8129999999999953</c:v>
                </c:pt>
                <c:pt idx="31957">
                  <c:v>-1.8109999999999928</c:v>
                </c:pt>
                <c:pt idx="31958">
                  <c:v>-1.8089999999999975</c:v>
                </c:pt>
                <c:pt idx="31959">
                  <c:v>-1.8069999999999951</c:v>
                </c:pt>
                <c:pt idx="31960">
                  <c:v>-1.8049999999999926</c:v>
                </c:pt>
                <c:pt idx="31961">
                  <c:v>-1.8029999999999973</c:v>
                </c:pt>
                <c:pt idx="31962">
                  <c:v>-1.8009999999999948</c:v>
                </c:pt>
                <c:pt idx="31963">
                  <c:v>-1.7989999999999924</c:v>
                </c:pt>
                <c:pt idx="31964">
                  <c:v>-1.796999999999997</c:v>
                </c:pt>
                <c:pt idx="31965">
                  <c:v>-1.7949999999999946</c:v>
                </c:pt>
                <c:pt idx="31966">
                  <c:v>-1.7929999999999922</c:v>
                </c:pt>
                <c:pt idx="31967">
                  <c:v>-1.7909999999999968</c:v>
                </c:pt>
                <c:pt idx="31968">
                  <c:v>-1.7889999999999944</c:v>
                </c:pt>
                <c:pt idx="31969">
                  <c:v>-1.7869999999999919</c:v>
                </c:pt>
                <c:pt idx="31970">
                  <c:v>-1.7849999999999966</c:v>
                </c:pt>
                <c:pt idx="31971">
                  <c:v>-1.7829999999999941</c:v>
                </c:pt>
                <c:pt idx="31972">
                  <c:v>-1.7809999999999917</c:v>
                </c:pt>
                <c:pt idx="31973">
                  <c:v>-1.7789999999999964</c:v>
                </c:pt>
                <c:pt idx="31974">
                  <c:v>-1.7769999999999939</c:v>
                </c:pt>
                <c:pt idx="31975">
                  <c:v>-1.7749999999999915</c:v>
                </c:pt>
                <c:pt idx="31976">
                  <c:v>-1.7729999999999961</c:v>
                </c:pt>
                <c:pt idx="31977">
                  <c:v>-1.7709999999999937</c:v>
                </c:pt>
                <c:pt idx="31978">
                  <c:v>-1.7689999999999912</c:v>
                </c:pt>
                <c:pt idx="31979">
                  <c:v>-1.7669999999999959</c:v>
                </c:pt>
                <c:pt idx="31980">
                  <c:v>-1.7649999999999935</c:v>
                </c:pt>
                <c:pt idx="31981">
                  <c:v>-1.762999999999991</c:v>
                </c:pt>
                <c:pt idx="31982">
                  <c:v>-1.7609999999999957</c:v>
                </c:pt>
                <c:pt idx="31983">
                  <c:v>-1.7589999999999932</c:v>
                </c:pt>
                <c:pt idx="31984">
                  <c:v>-1.7569999999999908</c:v>
                </c:pt>
                <c:pt idx="31985">
                  <c:v>-1.7549999999999955</c:v>
                </c:pt>
                <c:pt idx="31986">
                  <c:v>-1.752999999999993</c:v>
                </c:pt>
                <c:pt idx="31987">
                  <c:v>-1.7509999999999977</c:v>
                </c:pt>
                <c:pt idx="31988">
                  <c:v>-1.7489999999999952</c:v>
                </c:pt>
                <c:pt idx="31989">
                  <c:v>-1.7469999999999928</c:v>
                </c:pt>
                <c:pt idx="31990">
                  <c:v>-1.7449999999999974</c:v>
                </c:pt>
                <c:pt idx="31991">
                  <c:v>-1.742999999999995</c:v>
                </c:pt>
                <c:pt idx="31992">
                  <c:v>-1.7409999999999926</c:v>
                </c:pt>
                <c:pt idx="31993">
                  <c:v>-1.7389999999999972</c:v>
                </c:pt>
                <c:pt idx="31994">
                  <c:v>-1.7369999999999948</c:v>
                </c:pt>
                <c:pt idx="31995">
                  <c:v>-1.7349999999999923</c:v>
                </c:pt>
                <c:pt idx="31996">
                  <c:v>-1.732999999999997</c:v>
                </c:pt>
                <c:pt idx="31997">
                  <c:v>-1.7309999999999945</c:v>
                </c:pt>
                <c:pt idx="31998">
                  <c:v>-1.7289999999999921</c:v>
                </c:pt>
                <c:pt idx="31999">
                  <c:v>-1.7269999999999968</c:v>
                </c:pt>
                <c:pt idx="32000">
                  <c:v>-1.7249999999999943</c:v>
                </c:pt>
                <c:pt idx="32001">
                  <c:v>-1.722999999999999</c:v>
                </c:pt>
                <c:pt idx="32002">
                  <c:v>-1.7209999999999894</c:v>
                </c:pt>
                <c:pt idx="32003">
                  <c:v>-1.7189999999999941</c:v>
                </c:pt>
                <c:pt idx="32004">
                  <c:v>-1.7169999999999987</c:v>
                </c:pt>
                <c:pt idx="32005">
                  <c:v>-1.7149999999999892</c:v>
                </c:pt>
                <c:pt idx="32006">
                  <c:v>-1.7129999999999939</c:v>
                </c:pt>
                <c:pt idx="32007">
                  <c:v>-1.7109999999999985</c:v>
                </c:pt>
                <c:pt idx="32008">
                  <c:v>-1.708999999999989</c:v>
                </c:pt>
                <c:pt idx="32009">
                  <c:v>-1.7069999999999936</c:v>
                </c:pt>
                <c:pt idx="32010">
                  <c:v>-1.7049999999999983</c:v>
                </c:pt>
                <c:pt idx="32011">
                  <c:v>-1.7029999999999887</c:v>
                </c:pt>
                <c:pt idx="32012">
                  <c:v>-1.7009999999999934</c:v>
                </c:pt>
                <c:pt idx="32013">
                  <c:v>-1.6989999999999981</c:v>
                </c:pt>
                <c:pt idx="32014">
                  <c:v>-1.6969999999999885</c:v>
                </c:pt>
                <c:pt idx="32015">
                  <c:v>-1.6949999999999932</c:v>
                </c:pt>
                <c:pt idx="32016">
                  <c:v>-1.6929999999999978</c:v>
                </c:pt>
                <c:pt idx="32017">
                  <c:v>-1.6909999999999883</c:v>
                </c:pt>
                <c:pt idx="32018">
                  <c:v>-1.688999999999993</c:v>
                </c:pt>
                <c:pt idx="32019">
                  <c:v>-1.6869999999999976</c:v>
                </c:pt>
                <c:pt idx="32020">
                  <c:v>-1.6849999999999881</c:v>
                </c:pt>
                <c:pt idx="32021">
                  <c:v>-1.6829999999999927</c:v>
                </c:pt>
                <c:pt idx="32022">
                  <c:v>-1.6809999999999974</c:v>
                </c:pt>
                <c:pt idx="32023">
                  <c:v>-1.6789999999999878</c:v>
                </c:pt>
                <c:pt idx="32024">
                  <c:v>-1.6769999999999925</c:v>
                </c:pt>
                <c:pt idx="32025">
                  <c:v>-1.6749999999999972</c:v>
                </c:pt>
                <c:pt idx="32026">
                  <c:v>-1.6729999999999876</c:v>
                </c:pt>
                <c:pt idx="32027">
                  <c:v>-1.6709999999999923</c:v>
                </c:pt>
                <c:pt idx="32028">
                  <c:v>-1.6689999999999969</c:v>
                </c:pt>
                <c:pt idx="32029">
                  <c:v>-1.6669999999999874</c:v>
                </c:pt>
                <c:pt idx="32030">
                  <c:v>-1.664999999999992</c:v>
                </c:pt>
                <c:pt idx="32031">
                  <c:v>-1.6629999999999967</c:v>
                </c:pt>
                <c:pt idx="32032">
                  <c:v>-1.6610000000000014</c:v>
                </c:pt>
                <c:pt idx="32033">
                  <c:v>-1.6589999999999918</c:v>
                </c:pt>
                <c:pt idx="32034">
                  <c:v>-1.6569999999999965</c:v>
                </c:pt>
                <c:pt idx="32035">
                  <c:v>-1.6550000000000011</c:v>
                </c:pt>
                <c:pt idx="32036">
                  <c:v>-1.6529999999999916</c:v>
                </c:pt>
                <c:pt idx="32037">
                  <c:v>-1.6509999999999962</c:v>
                </c:pt>
                <c:pt idx="32038">
                  <c:v>-1.6490000000000009</c:v>
                </c:pt>
                <c:pt idx="32039">
                  <c:v>-1.6469999999999914</c:v>
                </c:pt>
                <c:pt idx="32040">
                  <c:v>-1.644999999999996</c:v>
                </c:pt>
                <c:pt idx="32041">
                  <c:v>-1.6430000000000007</c:v>
                </c:pt>
                <c:pt idx="32042">
                  <c:v>-1.6409999999999911</c:v>
                </c:pt>
                <c:pt idx="32043">
                  <c:v>-1.6389999999999958</c:v>
                </c:pt>
                <c:pt idx="32044">
                  <c:v>-1.6370000000000005</c:v>
                </c:pt>
                <c:pt idx="32045">
                  <c:v>-1.6349999999999909</c:v>
                </c:pt>
                <c:pt idx="32046">
                  <c:v>-1.6329999999999956</c:v>
                </c:pt>
                <c:pt idx="32047">
                  <c:v>-1.6310000000000002</c:v>
                </c:pt>
                <c:pt idx="32048">
                  <c:v>-1.6289999999999907</c:v>
                </c:pt>
                <c:pt idx="32049">
                  <c:v>-1.6269999999999953</c:v>
                </c:pt>
                <c:pt idx="32050">
                  <c:v>-1.625</c:v>
                </c:pt>
                <c:pt idx="32051">
                  <c:v>-1.6229999999999905</c:v>
                </c:pt>
                <c:pt idx="32052">
                  <c:v>-1.6209999999999951</c:v>
                </c:pt>
                <c:pt idx="32053">
                  <c:v>-1.6189999999999998</c:v>
                </c:pt>
                <c:pt idx="32054">
                  <c:v>-1.6169999999999902</c:v>
                </c:pt>
                <c:pt idx="32055">
                  <c:v>-1.6149999999999949</c:v>
                </c:pt>
                <c:pt idx="32056">
                  <c:v>-1.6129999999999995</c:v>
                </c:pt>
                <c:pt idx="32057">
                  <c:v>-1.61099999999999</c:v>
                </c:pt>
                <c:pt idx="32058">
                  <c:v>-1.6089999999999947</c:v>
                </c:pt>
                <c:pt idx="32059">
                  <c:v>-1.6069999999999993</c:v>
                </c:pt>
                <c:pt idx="32060">
                  <c:v>-1.6049999999999898</c:v>
                </c:pt>
                <c:pt idx="32061">
                  <c:v>-1.6029999999999944</c:v>
                </c:pt>
                <c:pt idx="32062">
                  <c:v>-1.6009999999999991</c:v>
                </c:pt>
                <c:pt idx="32063">
                  <c:v>-1.5989999999999895</c:v>
                </c:pt>
                <c:pt idx="32064">
                  <c:v>-1.5969999999999942</c:v>
                </c:pt>
                <c:pt idx="32065">
                  <c:v>-1.5949999999999989</c:v>
                </c:pt>
                <c:pt idx="32066">
                  <c:v>-1.5929999999999893</c:v>
                </c:pt>
                <c:pt idx="32067">
                  <c:v>-1.590999999999994</c:v>
                </c:pt>
                <c:pt idx="32068">
                  <c:v>-1.5889999999999986</c:v>
                </c:pt>
                <c:pt idx="32069">
                  <c:v>-1.5869999999999891</c:v>
                </c:pt>
                <c:pt idx="32070">
                  <c:v>-1.5849999999999937</c:v>
                </c:pt>
                <c:pt idx="32071">
                  <c:v>-1.5829999999999984</c:v>
                </c:pt>
                <c:pt idx="32072">
                  <c:v>-1.5809999999999889</c:v>
                </c:pt>
                <c:pt idx="32073">
                  <c:v>-1.5789999999999935</c:v>
                </c:pt>
                <c:pt idx="32074">
                  <c:v>-1.5769999999999982</c:v>
                </c:pt>
                <c:pt idx="32075">
                  <c:v>-1.5749999999999886</c:v>
                </c:pt>
                <c:pt idx="32076">
                  <c:v>-1.5729999999999933</c:v>
                </c:pt>
                <c:pt idx="32077">
                  <c:v>-1.570999999999998</c:v>
                </c:pt>
                <c:pt idx="32078">
                  <c:v>-1.5689999999999884</c:v>
                </c:pt>
                <c:pt idx="32079">
                  <c:v>-1.5669999999999931</c:v>
                </c:pt>
                <c:pt idx="32080">
                  <c:v>-1.5649999999999977</c:v>
                </c:pt>
                <c:pt idx="32081">
                  <c:v>-1.5629999999999882</c:v>
                </c:pt>
                <c:pt idx="32082">
                  <c:v>-1.5609999999999928</c:v>
                </c:pt>
                <c:pt idx="32083">
                  <c:v>-1.5589999999999975</c:v>
                </c:pt>
                <c:pt idx="32084">
                  <c:v>-1.5569999999999879</c:v>
                </c:pt>
                <c:pt idx="32085">
                  <c:v>-1.5549999999999926</c:v>
                </c:pt>
                <c:pt idx="32086">
                  <c:v>-1.5529999999999973</c:v>
                </c:pt>
                <c:pt idx="32087">
                  <c:v>-1.5509999999999877</c:v>
                </c:pt>
                <c:pt idx="32088">
                  <c:v>-1.5489999999999924</c:v>
                </c:pt>
                <c:pt idx="32089">
                  <c:v>-1.546999999999997</c:v>
                </c:pt>
                <c:pt idx="32090">
                  <c:v>-1.5449999999999875</c:v>
                </c:pt>
                <c:pt idx="32091">
                  <c:v>-1.5429999999999922</c:v>
                </c:pt>
                <c:pt idx="32092">
                  <c:v>-1.5409999999999968</c:v>
                </c:pt>
                <c:pt idx="32093">
                  <c:v>-1.5389999999999873</c:v>
                </c:pt>
                <c:pt idx="32094">
                  <c:v>-1.5369999999999919</c:v>
                </c:pt>
                <c:pt idx="32095">
                  <c:v>-1.5349999999999966</c:v>
                </c:pt>
                <c:pt idx="32096">
                  <c:v>-1.5330000000000013</c:v>
                </c:pt>
                <c:pt idx="32097">
                  <c:v>-1.5309999999999917</c:v>
                </c:pt>
                <c:pt idx="32098">
                  <c:v>-1.5289999999999964</c:v>
                </c:pt>
                <c:pt idx="32099">
                  <c:v>-1.527000000000001</c:v>
                </c:pt>
                <c:pt idx="32100">
                  <c:v>-1.5249999999999915</c:v>
                </c:pt>
                <c:pt idx="32101">
                  <c:v>-1.5229999999999961</c:v>
                </c:pt>
                <c:pt idx="32102">
                  <c:v>-1.5210000000000008</c:v>
                </c:pt>
                <c:pt idx="32103">
                  <c:v>-1.5189999999999912</c:v>
                </c:pt>
                <c:pt idx="32104">
                  <c:v>-1.5169999999999959</c:v>
                </c:pt>
                <c:pt idx="32105">
                  <c:v>-1.5150000000000006</c:v>
                </c:pt>
                <c:pt idx="32106">
                  <c:v>-1.512999999999991</c:v>
                </c:pt>
                <c:pt idx="32107">
                  <c:v>-1.5109999999999957</c:v>
                </c:pt>
                <c:pt idx="32108">
                  <c:v>-1.5090000000000003</c:v>
                </c:pt>
                <c:pt idx="32109">
                  <c:v>-1.5069999999999908</c:v>
                </c:pt>
                <c:pt idx="32110">
                  <c:v>-1.5049999999999955</c:v>
                </c:pt>
                <c:pt idx="32111">
                  <c:v>-1.5030000000000001</c:v>
                </c:pt>
                <c:pt idx="32112">
                  <c:v>-1.5009999999999906</c:v>
                </c:pt>
                <c:pt idx="32113">
                  <c:v>-1.4989999999999952</c:v>
                </c:pt>
                <c:pt idx="32114">
                  <c:v>-1.4969999999999999</c:v>
                </c:pt>
                <c:pt idx="32115">
                  <c:v>-1.4949999999999903</c:v>
                </c:pt>
                <c:pt idx="32116">
                  <c:v>-1.492999999999995</c:v>
                </c:pt>
                <c:pt idx="32117">
                  <c:v>-1.4909999999999997</c:v>
                </c:pt>
                <c:pt idx="32118">
                  <c:v>-1.4889999999999901</c:v>
                </c:pt>
                <c:pt idx="32119">
                  <c:v>-1.4869999999999948</c:v>
                </c:pt>
                <c:pt idx="32120">
                  <c:v>-1.4849999999999994</c:v>
                </c:pt>
                <c:pt idx="32121">
                  <c:v>-1.4829999999999899</c:v>
                </c:pt>
                <c:pt idx="32122">
                  <c:v>-1.4809999999999945</c:v>
                </c:pt>
                <c:pt idx="32123">
                  <c:v>-1.4789999999999992</c:v>
                </c:pt>
                <c:pt idx="32124">
                  <c:v>-1.4769999999999897</c:v>
                </c:pt>
                <c:pt idx="32125">
                  <c:v>-1.4749999999999943</c:v>
                </c:pt>
                <c:pt idx="32126">
                  <c:v>-1.472999999999999</c:v>
                </c:pt>
                <c:pt idx="32127">
                  <c:v>-1.4709999999999894</c:v>
                </c:pt>
                <c:pt idx="32128">
                  <c:v>-1.4689999999999941</c:v>
                </c:pt>
                <c:pt idx="32129">
                  <c:v>-1.4669999999999987</c:v>
                </c:pt>
                <c:pt idx="32130">
                  <c:v>-1.4649999999999892</c:v>
                </c:pt>
                <c:pt idx="32131">
                  <c:v>-1.4629999999999939</c:v>
                </c:pt>
                <c:pt idx="32132">
                  <c:v>-1.4609999999999985</c:v>
                </c:pt>
                <c:pt idx="32133">
                  <c:v>-1.458999999999989</c:v>
                </c:pt>
                <c:pt idx="32134">
                  <c:v>-1.4569999999999936</c:v>
                </c:pt>
                <c:pt idx="32135">
                  <c:v>-1.4549999999999983</c:v>
                </c:pt>
                <c:pt idx="32136">
                  <c:v>-1.4529999999999887</c:v>
                </c:pt>
                <c:pt idx="32137">
                  <c:v>-1.4509999999999934</c:v>
                </c:pt>
                <c:pt idx="32138">
                  <c:v>-1.4489999999999981</c:v>
                </c:pt>
                <c:pt idx="32139">
                  <c:v>-1.4469999999999885</c:v>
                </c:pt>
                <c:pt idx="32140">
                  <c:v>-1.4449999999999932</c:v>
                </c:pt>
                <c:pt idx="32141">
                  <c:v>-1.4429999999999978</c:v>
                </c:pt>
                <c:pt idx="32142">
                  <c:v>-1.4409999999999883</c:v>
                </c:pt>
                <c:pt idx="32143">
                  <c:v>-1.438999999999993</c:v>
                </c:pt>
                <c:pt idx="32144">
                  <c:v>-1.4369999999999976</c:v>
                </c:pt>
                <c:pt idx="32145">
                  <c:v>-1.4349999999999881</c:v>
                </c:pt>
                <c:pt idx="32146">
                  <c:v>-1.4329999999999927</c:v>
                </c:pt>
                <c:pt idx="32147">
                  <c:v>-1.4309999999999974</c:v>
                </c:pt>
                <c:pt idx="32148">
                  <c:v>-1.4289999999999878</c:v>
                </c:pt>
                <c:pt idx="32149">
                  <c:v>-1.4269999999999925</c:v>
                </c:pt>
                <c:pt idx="32150">
                  <c:v>-1.4249999999999972</c:v>
                </c:pt>
                <c:pt idx="32151">
                  <c:v>-1.4229999999999876</c:v>
                </c:pt>
                <c:pt idx="32152">
                  <c:v>-1.4209999999999923</c:v>
                </c:pt>
                <c:pt idx="32153">
                  <c:v>-1.4189999999999969</c:v>
                </c:pt>
                <c:pt idx="32154">
                  <c:v>-1.4169999999999874</c:v>
                </c:pt>
                <c:pt idx="32155">
                  <c:v>-1.414999999999992</c:v>
                </c:pt>
                <c:pt idx="32156">
                  <c:v>-1.4129999999999967</c:v>
                </c:pt>
                <c:pt idx="32157">
                  <c:v>-1.4110000000000014</c:v>
                </c:pt>
                <c:pt idx="32158">
                  <c:v>-1.4089999999999918</c:v>
                </c:pt>
                <c:pt idx="32159">
                  <c:v>-1.4069999999999965</c:v>
                </c:pt>
                <c:pt idx="32160">
                  <c:v>-1.4050000000000011</c:v>
                </c:pt>
                <c:pt idx="32161">
                  <c:v>-1.4029999999999916</c:v>
                </c:pt>
                <c:pt idx="32162">
                  <c:v>-1.4009999999999962</c:v>
                </c:pt>
                <c:pt idx="32163">
                  <c:v>-1.3990000000000009</c:v>
                </c:pt>
                <c:pt idx="32164">
                  <c:v>-1.3969999999999914</c:v>
                </c:pt>
                <c:pt idx="32165">
                  <c:v>-1.394999999999996</c:v>
                </c:pt>
                <c:pt idx="32166">
                  <c:v>-1.3930000000000007</c:v>
                </c:pt>
                <c:pt idx="32167">
                  <c:v>-1.3909999999999911</c:v>
                </c:pt>
                <c:pt idx="32168">
                  <c:v>-1.3889999999999958</c:v>
                </c:pt>
                <c:pt idx="32169">
                  <c:v>-1.3870000000000005</c:v>
                </c:pt>
                <c:pt idx="32170">
                  <c:v>-1.3849999999999909</c:v>
                </c:pt>
                <c:pt idx="32171">
                  <c:v>-1.3829999999999956</c:v>
                </c:pt>
                <c:pt idx="32172">
                  <c:v>-1.3810000000000002</c:v>
                </c:pt>
                <c:pt idx="32173">
                  <c:v>-1.3789999999999907</c:v>
                </c:pt>
                <c:pt idx="32174">
                  <c:v>-1.3769999999999953</c:v>
                </c:pt>
                <c:pt idx="32175">
                  <c:v>-1.375</c:v>
                </c:pt>
                <c:pt idx="32176">
                  <c:v>-1.3729999999999905</c:v>
                </c:pt>
                <c:pt idx="32177">
                  <c:v>-1.3709999999999951</c:v>
                </c:pt>
                <c:pt idx="32178">
                  <c:v>-1.3689999999999998</c:v>
                </c:pt>
                <c:pt idx="32179">
                  <c:v>-1.3669999999999902</c:v>
                </c:pt>
                <c:pt idx="32180">
                  <c:v>-1.3649999999999949</c:v>
                </c:pt>
                <c:pt idx="32181">
                  <c:v>-1.3629999999999995</c:v>
                </c:pt>
                <c:pt idx="32182">
                  <c:v>-1.36099999999999</c:v>
                </c:pt>
                <c:pt idx="32183">
                  <c:v>-1.3589999999999947</c:v>
                </c:pt>
                <c:pt idx="32184">
                  <c:v>-1.3569999999999993</c:v>
                </c:pt>
                <c:pt idx="32185">
                  <c:v>-1.3549999999999898</c:v>
                </c:pt>
                <c:pt idx="32186">
                  <c:v>-1.3529999999999944</c:v>
                </c:pt>
                <c:pt idx="32187">
                  <c:v>-1.3509999999999991</c:v>
                </c:pt>
                <c:pt idx="32188">
                  <c:v>-1.3489999999999895</c:v>
                </c:pt>
                <c:pt idx="32189">
                  <c:v>-1.3469999999999942</c:v>
                </c:pt>
                <c:pt idx="32190">
                  <c:v>-1.3449999999999989</c:v>
                </c:pt>
                <c:pt idx="32191">
                  <c:v>-1.3429999999999893</c:v>
                </c:pt>
                <c:pt idx="32192">
                  <c:v>-1.340999999999994</c:v>
                </c:pt>
                <c:pt idx="32193">
                  <c:v>-1.3389999999999986</c:v>
                </c:pt>
                <c:pt idx="32194">
                  <c:v>-1.3369999999999891</c:v>
                </c:pt>
                <c:pt idx="32195">
                  <c:v>-1.3349999999999937</c:v>
                </c:pt>
                <c:pt idx="32196">
                  <c:v>-1.3329999999999984</c:v>
                </c:pt>
                <c:pt idx="32197">
                  <c:v>-1.3309999999999889</c:v>
                </c:pt>
                <c:pt idx="32198">
                  <c:v>-1.3289999999999935</c:v>
                </c:pt>
                <c:pt idx="32199">
                  <c:v>-1.3269999999999982</c:v>
                </c:pt>
                <c:pt idx="32200">
                  <c:v>-1.3249999999999886</c:v>
                </c:pt>
                <c:pt idx="32201">
                  <c:v>-1.3229999999999933</c:v>
                </c:pt>
                <c:pt idx="32202">
                  <c:v>-1.320999999999998</c:v>
                </c:pt>
                <c:pt idx="32203">
                  <c:v>-1.3189999999999884</c:v>
                </c:pt>
                <c:pt idx="32204">
                  <c:v>-1.3169999999999931</c:v>
                </c:pt>
                <c:pt idx="32205">
                  <c:v>-1.3149999999999977</c:v>
                </c:pt>
                <c:pt idx="32206">
                  <c:v>-1.3129999999999882</c:v>
                </c:pt>
                <c:pt idx="32207">
                  <c:v>-1.3109999999999928</c:v>
                </c:pt>
                <c:pt idx="32208">
                  <c:v>-1.3089999999999975</c:v>
                </c:pt>
                <c:pt idx="32209">
                  <c:v>-1.3069999999999879</c:v>
                </c:pt>
                <c:pt idx="32210">
                  <c:v>-1.3049999999999926</c:v>
                </c:pt>
                <c:pt idx="32211">
                  <c:v>-1.3029999999999973</c:v>
                </c:pt>
                <c:pt idx="32212">
                  <c:v>-1.3009999999999877</c:v>
                </c:pt>
                <c:pt idx="32213">
                  <c:v>-1.2989999999999924</c:v>
                </c:pt>
                <c:pt idx="32214">
                  <c:v>-1.296999999999997</c:v>
                </c:pt>
                <c:pt idx="32215">
                  <c:v>-1.2949999999999875</c:v>
                </c:pt>
                <c:pt idx="32216">
                  <c:v>-1.2929999999999922</c:v>
                </c:pt>
                <c:pt idx="32217">
                  <c:v>-1.2909999999999968</c:v>
                </c:pt>
                <c:pt idx="32218">
                  <c:v>-1.2889999999999873</c:v>
                </c:pt>
                <c:pt idx="32219">
                  <c:v>-1.2869999999999919</c:v>
                </c:pt>
                <c:pt idx="32220">
                  <c:v>-1.2849999999999966</c:v>
                </c:pt>
                <c:pt idx="32221">
                  <c:v>-1.2830000000000013</c:v>
                </c:pt>
                <c:pt idx="32222">
                  <c:v>-1.2809999999999917</c:v>
                </c:pt>
                <c:pt idx="32223">
                  <c:v>-1.2789999999999964</c:v>
                </c:pt>
                <c:pt idx="32224">
                  <c:v>-1.277000000000001</c:v>
                </c:pt>
                <c:pt idx="32225">
                  <c:v>-1.2749999999999915</c:v>
                </c:pt>
                <c:pt idx="32226">
                  <c:v>-1.2729999999999961</c:v>
                </c:pt>
                <c:pt idx="32227">
                  <c:v>-1.2710000000000008</c:v>
                </c:pt>
                <c:pt idx="32228">
                  <c:v>-1.2689999999999912</c:v>
                </c:pt>
                <c:pt idx="32229">
                  <c:v>-1.2669999999999959</c:v>
                </c:pt>
                <c:pt idx="32230">
                  <c:v>-1.2650000000000006</c:v>
                </c:pt>
                <c:pt idx="32231">
                  <c:v>-1.262999999999991</c:v>
                </c:pt>
                <c:pt idx="32232">
                  <c:v>-1.2609999999999957</c:v>
                </c:pt>
                <c:pt idx="32233">
                  <c:v>-1.2590000000000003</c:v>
                </c:pt>
                <c:pt idx="32234">
                  <c:v>-1.2569999999999908</c:v>
                </c:pt>
                <c:pt idx="32235">
                  <c:v>-1.2549999999999955</c:v>
                </c:pt>
                <c:pt idx="32236">
                  <c:v>-1.2530000000000001</c:v>
                </c:pt>
                <c:pt idx="32237">
                  <c:v>-1.2509999999999906</c:v>
                </c:pt>
                <c:pt idx="32238">
                  <c:v>-1.2489999999999952</c:v>
                </c:pt>
                <c:pt idx="32239">
                  <c:v>-1.2469999999999999</c:v>
                </c:pt>
                <c:pt idx="32240">
                  <c:v>-1.2449999999999903</c:v>
                </c:pt>
                <c:pt idx="32241">
                  <c:v>-1.242999999999995</c:v>
                </c:pt>
                <c:pt idx="32242">
                  <c:v>-1.2409999999999997</c:v>
                </c:pt>
                <c:pt idx="32243">
                  <c:v>-1.2389999999999901</c:v>
                </c:pt>
                <c:pt idx="32244">
                  <c:v>-1.2369999999999948</c:v>
                </c:pt>
                <c:pt idx="32245">
                  <c:v>-1.2349999999999994</c:v>
                </c:pt>
                <c:pt idx="32246">
                  <c:v>-1.2329999999999899</c:v>
                </c:pt>
                <c:pt idx="32247">
                  <c:v>-1.2309999999999945</c:v>
                </c:pt>
                <c:pt idx="32248">
                  <c:v>-1.2289999999999992</c:v>
                </c:pt>
                <c:pt idx="32249">
                  <c:v>-1.2269999999999897</c:v>
                </c:pt>
                <c:pt idx="32250">
                  <c:v>-1.2249999999999943</c:v>
                </c:pt>
                <c:pt idx="32251">
                  <c:v>-1.222999999999999</c:v>
                </c:pt>
                <c:pt idx="32252">
                  <c:v>-1.2209999999999894</c:v>
                </c:pt>
                <c:pt idx="32253">
                  <c:v>-1.2189999999999941</c:v>
                </c:pt>
                <c:pt idx="32254">
                  <c:v>-1.2169999999999987</c:v>
                </c:pt>
                <c:pt idx="32255">
                  <c:v>-1.2149999999999892</c:v>
                </c:pt>
                <c:pt idx="32256">
                  <c:v>-1.2129999999999939</c:v>
                </c:pt>
                <c:pt idx="32257">
                  <c:v>-1.2109999999999985</c:v>
                </c:pt>
                <c:pt idx="32258">
                  <c:v>-1.208999999999989</c:v>
                </c:pt>
                <c:pt idx="32259">
                  <c:v>-1.2069999999999936</c:v>
                </c:pt>
                <c:pt idx="32260">
                  <c:v>-1.2049999999999983</c:v>
                </c:pt>
                <c:pt idx="32261">
                  <c:v>-1.2029999999999887</c:v>
                </c:pt>
                <c:pt idx="32262">
                  <c:v>-1.2009999999999934</c:v>
                </c:pt>
                <c:pt idx="32263">
                  <c:v>-1.1989999999999981</c:v>
                </c:pt>
                <c:pt idx="32264">
                  <c:v>-1.1969999999999885</c:v>
                </c:pt>
                <c:pt idx="32265">
                  <c:v>-1.1949999999999932</c:v>
                </c:pt>
                <c:pt idx="32266">
                  <c:v>-1.1929999999999978</c:v>
                </c:pt>
                <c:pt idx="32267">
                  <c:v>-1.1909999999999883</c:v>
                </c:pt>
                <c:pt idx="32268">
                  <c:v>-1.188999999999993</c:v>
                </c:pt>
                <c:pt idx="32269">
                  <c:v>-1.1869999999999976</c:v>
                </c:pt>
                <c:pt idx="32270">
                  <c:v>-1.1849999999999881</c:v>
                </c:pt>
                <c:pt idx="32271">
                  <c:v>-1.1829999999999927</c:v>
                </c:pt>
                <c:pt idx="32272">
                  <c:v>-1.1809999999999974</c:v>
                </c:pt>
                <c:pt idx="32273">
                  <c:v>-1.1789999999999878</c:v>
                </c:pt>
                <c:pt idx="32274">
                  <c:v>-1.1769999999999925</c:v>
                </c:pt>
                <c:pt idx="32275">
                  <c:v>-1.1749999999999972</c:v>
                </c:pt>
                <c:pt idx="32276">
                  <c:v>-1.1729999999999876</c:v>
                </c:pt>
                <c:pt idx="32277">
                  <c:v>-1.1709999999999923</c:v>
                </c:pt>
                <c:pt idx="32278">
                  <c:v>-1.1689999999999969</c:v>
                </c:pt>
                <c:pt idx="32279">
                  <c:v>-1.1669999999999874</c:v>
                </c:pt>
                <c:pt idx="32280">
                  <c:v>-1.164999999999992</c:v>
                </c:pt>
                <c:pt idx="32281">
                  <c:v>-1.1629999999999967</c:v>
                </c:pt>
                <c:pt idx="32282">
                  <c:v>-1.1610000000000014</c:v>
                </c:pt>
                <c:pt idx="32283">
                  <c:v>-1.1589999999999918</c:v>
                </c:pt>
                <c:pt idx="32284">
                  <c:v>-1.1569999999999965</c:v>
                </c:pt>
                <c:pt idx="32285">
                  <c:v>-1.1550000000000011</c:v>
                </c:pt>
                <c:pt idx="32286">
                  <c:v>-1.1529999999999916</c:v>
                </c:pt>
                <c:pt idx="32287">
                  <c:v>-1.1509999999999962</c:v>
                </c:pt>
                <c:pt idx="32288">
                  <c:v>-1.1490000000000009</c:v>
                </c:pt>
                <c:pt idx="32289">
                  <c:v>-1.1469999999999914</c:v>
                </c:pt>
                <c:pt idx="32290">
                  <c:v>-1.144999999999996</c:v>
                </c:pt>
                <c:pt idx="32291">
                  <c:v>-1.1430000000000007</c:v>
                </c:pt>
                <c:pt idx="32292">
                  <c:v>-1.1409999999999911</c:v>
                </c:pt>
                <c:pt idx="32293">
                  <c:v>-1.1389999999999958</c:v>
                </c:pt>
                <c:pt idx="32294">
                  <c:v>-1.1370000000000005</c:v>
                </c:pt>
                <c:pt idx="32295">
                  <c:v>-1.1349999999999909</c:v>
                </c:pt>
                <c:pt idx="32296">
                  <c:v>-1.1329999999999956</c:v>
                </c:pt>
                <c:pt idx="32297">
                  <c:v>-1.1310000000000002</c:v>
                </c:pt>
                <c:pt idx="32298">
                  <c:v>-1.1289999999999907</c:v>
                </c:pt>
                <c:pt idx="32299">
                  <c:v>-1.1269999999999953</c:v>
                </c:pt>
                <c:pt idx="32300">
                  <c:v>-1.125</c:v>
                </c:pt>
                <c:pt idx="32301">
                  <c:v>-1.1229999999999905</c:v>
                </c:pt>
                <c:pt idx="32302">
                  <c:v>-1.1209999999999951</c:v>
                </c:pt>
                <c:pt idx="32303">
                  <c:v>-1.1189999999999998</c:v>
                </c:pt>
                <c:pt idx="32304">
                  <c:v>-1.1169999999999902</c:v>
                </c:pt>
                <c:pt idx="32305">
                  <c:v>-1.1149999999999949</c:v>
                </c:pt>
                <c:pt idx="32306">
                  <c:v>-1.1129999999999995</c:v>
                </c:pt>
                <c:pt idx="32307">
                  <c:v>-1.11099999999999</c:v>
                </c:pt>
                <c:pt idx="32308">
                  <c:v>-1.1089999999999947</c:v>
                </c:pt>
                <c:pt idx="32309">
                  <c:v>-1.1069999999999993</c:v>
                </c:pt>
                <c:pt idx="32310">
                  <c:v>-1.1049999999999898</c:v>
                </c:pt>
                <c:pt idx="32311">
                  <c:v>-1.1029999999999944</c:v>
                </c:pt>
                <c:pt idx="32312">
                  <c:v>-1.1009999999999991</c:v>
                </c:pt>
                <c:pt idx="32313">
                  <c:v>-1.0989999999999895</c:v>
                </c:pt>
                <c:pt idx="32314">
                  <c:v>-1.0969999999999942</c:v>
                </c:pt>
                <c:pt idx="32315">
                  <c:v>-1.0949999999999989</c:v>
                </c:pt>
                <c:pt idx="32316">
                  <c:v>-1.0929999999999893</c:v>
                </c:pt>
                <c:pt idx="32317">
                  <c:v>-1.090999999999994</c:v>
                </c:pt>
                <c:pt idx="32318">
                  <c:v>-1.0889999999999986</c:v>
                </c:pt>
                <c:pt idx="32319">
                  <c:v>-1.0869999999999891</c:v>
                </c:pt>
                <c:pt idx="32320">
                  <c:v>-1.0849999999999937</c:v>
                </c:pt>
                <c:pt idx="32321">
                  <c:v>-1.0829999999999984</c:v>
                </c:pt>
                <c:pt idx="32322">
                  <c:v>-1.0809999999999889</c:v>
                </c:pt>
                <c:pt idx="32323">
                  <c:v>-1.0789999999999935</c:v>
                </c:pt>
                <c:pt idx="32324">
                  <c:v>-1.0769999999999982</c:v>
                </c:pt>
                <c:pt idx="32325">
                  <c:v>-1.0749999999999886</c:v>
                </c:pt>
                <c:pt idx="32326">
                  <c:v>-1.0729999999999933</c:v>
                </c:pt>
                <c:pt idx="32327">
                  <c:v>-1.070999999999998</c:v>
                </c:pt>
                <c:pt idx="32328">
                  <c:v>-1.0689999999999884</c:v>
                </c:pt>
                <c:pt idx="32329">
                  <c:v>-1.0669999999999931</c:v>
                </c:pt>
                <c:pt idx="32330">
                  <c:v>-1.0649999999999977</c:v>
                </c:pt>
                <c:pt idx="32331">
                  <c:v>-1.0629999999999882</c:v>
                </c:pt>
                <c:pt idx="32332">
                  <c:v>-1.0609999999999928</c:v>
                </c:pt>
                <c:pt idx="32333">
                  <c:v>-1.0589999999999975</c:v>
                </c:pt>
                <c:pt idx="32334">
                  <c:v>-1.0569999999999879</c:v>
                </c:pt>
                <c:pt idx="32335">
                  <c:v>-1.0549999999999926</c:v>
                </c:pt>
                <c:pt idx="32336">
                  <c:v>-1.0529999999999973</c:v>
                </c:pt>
                <c:pt idx="32337">
                  <c:v>-1.0509999999999877</c:v>
                </c:pt>
                <c:pt idx="32338">
                  <c:v>-1.0489999999999924</c:v>
                </c:pt>
                <c:pt idx="32339">
                  <c:v>-1.046999999999997</c:v>
                </c:pt>
                <c:pt idx="32340">
                  <c:v>-1.0449999999999875</c:v>
                </c:pt>
                <c:pt idx="32341">
                  <c:v>-1.0429999999999922</c:v>
                </c:pt>
                <c:pt idx="32342">
                  <c:v>-1.0409999999999968</c:v>
                </c:pt>
                <c:pt idx="32343">
                  <c:v>-1.0389999999999873</c:v>
                </c:pt>
                <c:pt idx="32344">
                  <c:v>-1.0369999999999919</c:v>
                </c:pt>
                <c:pt idx="32345">
                  <c:v>-1.0349999999999966</c:v>
                </c:pt>
                <c:pt idx="32346">
                  <c:v>-1.0330000000000013</c:v>
                </c:pt>
                <c:pt idx="32347">
                  <c:v>-1.0309999999999917</c:v>
                </c:pt>
                <c:pt idx="32348">
                  <c:v>-1.0289999999999964</c:v>
                </c:pt>
                <c:pt idx="32349">
                  <c:v>-1.027000000000001</c:v>
                </c:pt>
                <c:pt idx="32350">
                  <c:v>-1.0249999999999915</c:v>
                </c:pt>
                <c:pt idx="32351">
                  <c:v>-1.0229999999999961</c:v>
                </c:pt>
                <c:pt idx="32352">
                  <c:v>-1.0210000000000008</c:v>
                </c:pt>
                <c:pt idx="32353">
                  <c:v>-1.0189999999999912</c:v>
                </c:pt>
                <c:pt idx="32354">
                  <c:v>-1.0169999999999959</c:v>
                </c:pt>
                <c:pt idx="32355">
                  <c:v>-1.0150000000000006</c:v>
                </c:pt>
                <c:pt idx="32356">
                  <c:v>-1.012999999999991</c:v>
                </c:pt>
                <c:pt idx="32357">
                  <c:v>-1.0109999999999957</c:v>
                </c:pt>
                <c:pt idx="32358">
                  <c:v>-1.0090000000000003</c:v>
                </c:pt>
                <c:pt idx="32359">
                  <c:v>-1.0069999999999908</c:v>
                </c:pt>
                <c:pt idx="32360">
                  <c:v>-1.0049999999999955</c:v>
                </c:pt>
                <c:pt idx="32361">
                  <c:v>-1.0030000000000001</c:v>
                </c:pt>
                <c:pt idx="32362">
                  <c:v>-1.0009999999999906</c:v>
                </c:pt>
                <c:pt idx="32363">
                  <c:v>-0.99899999999999523</c:v>
                </c:pt>
                <c:pt idx="32364">
                  <c:v>-0.99699999999999989</c:v>
                </c:pt>
                <c:pt idx="32365">
                  <c:v>-0.99499999999999034</c:v>
                </c:pt>
                <c:pt idx="32366">
                  <c:v>-0.992999999999995</c:v>
                </c:pt>
                <c:pt idx="32367">
                  <c:v>-0.99099999999999966</c:v>
                </c:pt>
                <c:pt idx="32368">
                  <c:v>-0.98899999999999011</c:v>
                </c:pt>
                <c:pt idx="32369">
                  <c:v>-0.98699999999999477</c:v>
                </c:pt>
                <c:pt idx="32370">
                  <c:v>-0.98499999999999943</c:v>
                </c:pt>
                <c:pt idx="32371">
                  <c:v>-0.98299999999998988</c:v>
                </c:pt>
                <c:pt idx="32372">
                  <c:v>-0.98099999999999454</c:v>
                </c:pt>
                <c:pt idx="32373">
                  <c:v>-0.9789999999999992</c:v>
                </c:pt>
                <c:pt idx="32374">
                  <c:v>-0.97699999999998965</c:v>
                </c:pt>
                <c:pt idx="32375">
                  <c:v>-0.97499999999999432</c:v>
                </c:pt>
                <c:pt idx="32376">
                  <c:v>-0.97299999999999898</c:v>
                </c:pt>
                <c:pt idx="32377">
                  <c:v>-0.97099999999998943</c:v>
                </c:pt>
                <c:pt idx="32378">
                  <c:v>-0.96899999999999409</c:v>
                </c:pt>
                <c:pt idx="32379">
                  <c:v>-0.96699999999999875</c:v>
                </c:pt>
                <c:pt idx="32380">
                  <c:v>-0.9649999999999892</c:v>
                </c:pt>
                <c:pt idx="32381">
                  <c:v>-0.96299999999999386</c:v>
                </c:pt>
                <c:pt idx="32382">
                  <c:v>-0.96099999999999852</c:v>
                </c:pt>
                <c:pt idx="32383">
                  <c:v>-0.95899999999998897</c:v>
                </c:pt>
                <c:pt idx="32384">
                  <c:v>-0.95699999999999363</c:v>
                </c:pt>
                <c:pt idx="32385">
                  <c:v>-0.95499999999999829</c:v>
                </c:pt>
                <c:pt idx="32386">
                  <c:v>-0.95299999999998875</c:v>
                </c:pt>
                <c:pt idx="32387">
                  <c:v>-0.95099999999999341</c:v>
                </c:pt>
                <c:pt idx="32388">
                  <c:v>-0.94899999999999807</c:v>
                </c:pt>
                <c:pt idx="32389">
                  <c:v>-0.94699999999998852</c:v>
                </c:pt>
                <c:pt idx="32390">
                  <c:v>-0.94499999999999318</c:v>
                </c:pt>
                <c:pt idx="32391">
                  <c:v>-0.94299999999999784</c:v>
                </c:pt>
                <c:pt idx="32392">
                  <c:v>-0.94099999999998829</c:v>
                </c:pt>
                <c:pt idx="32393">
                  <c:v>-0.93899999999999295</c:v>
                </c:pt>
                <c:pt idx="32394">
                  <c:v>-0.93699999999999761</c:v>
                </c:pt>
                <c:pt idx="32395">
                  <c:v>-0.93499999999998806</c:v>
                </c:pt>
                <c:pt idx="32396">
                  <c:v>-0.93299999999999272</c:v>
                </c:pt>
                <c:pt idx="32397">
                  <c:v>-0.93099999999999739</c:v>
                </c:pt>
                <c:pt idx="32398">
                  <c:v>-0.92899999999998784</c:v>
                </c:pt>
                <c:pt idx="32399">
                  <c:v>-0.9269999999999925</c:v>
                </c:pt>
                <c:pt idx="32400">
                  <c:v>-0.92499999999999716</c:v>
                </c:pt>
                <c:pt idx="32401">
                  <c:v>-0.92299999999998761</c:v>
                </c:pt>
                <c:pt idx="32402">
                  <c:v>-0.92099999999999227</c:v>
                </c:pt>
                <c:pt idx="32403">
                  <c:v>-0.91899999999999693</c:v>
                </c:pt>
                <c:pt idx="32404">
                  <c:v>-0.91699999999998738</c:v>
                </c:pt>
                <c:pt idx="32405">
                  <c:v>-0.91499999999999204</c:v>
                </c:pt>
                <c:pt idx="32406">
                  <c:v>-0.9129999999999967</c:v>
                </c:pt>
                <c:pt idx="32407">
                  <c:v>-0.91100000000000136</c:v>
                </c:pt>
                <c:pt idx="32408">
                  <c:v>-0.90899999999999181</c:v>
                </c:pt>
                <c:pt idx="32409">
                  <c:v>-0.90699999999999648</c:v>
                </c:pt>
                <c:pt idx="32410">
                  <c:v>-0.90500000000000114</c:v>
                </c:pt>
                <c:pt idx="32411">
                  <c:v>-0.90299999999999159</c:v>
                </c:pt>
                <c:pt idx="32412">
                  <c:v>-0.90099999999999625</c:v>
                </c:pt>
                <c:pt idx="32413">
                  <c:v>-0.89900000000000091</c:v>
                </c:pt>
                <c:pt idx="32414">
                  <c:v>-0.89699999999999136</c:v>
                </c:pt>
                <c:pt idx="32415">
                  <c:v>-0.89499999999999602</c:v>
                </c:pt>
                <c:pt idx="32416">
                  <c:v>-0.89300000000000068</c:v>
                </c:pt>
                <c:pt idx="32417">
                  <c:v>-0.89099999999999113</c:v>
                </c:pt>
                <c:pt idx="32418">
                  <c:v>-0.88899999999999579</c:v>
                </c:pt>
                <c:pt idx="32419">
                  <c:v>-0.88700000000000045</c:v>
                </c:pt>
                <c:pt idx="32420">
                  <c:v>-0.88499999999999091</c:v>
                </c:pt>
                <c:pt idx="32421">
                  <c:v>-0.88299999999999557</c:v>
                </c:pt>
                <c:pt idx="32422">
                  <c:v>-0.88100000000000023</c:v>
                </c:pt>
                <c:pt idx="32423">
                  <c:v>-0.87899999999999068</c:v>
                </c:pt>
                <c:pt idx="32424">
                  <c:v>-0.87699999999999534</c:v>
                </c:pt>
                <c:pt idx="32425">
                  <c:v>-0.875</c:v>
                </c:pt>
                <c:pt idx="32426">
                  <c:v>-0.87299999999999045</c:v>
                </c:pt>
                <c:pt idx="32427">
                  <c:v>-0.87099999999999511</c:v>
                </c:pt>
                <c:pt idx="32428">
                  <c:v>-0.86899999999999977</c:v>
                </c:pt>
                <c:pt idx="32429">
                  <c:v>-0.86699999999999022</c:v>
                </c:pt>
                <c:pt idx="32430">
                  <c:v>-0.86499999999999488</c:v>
                </c:pt>
                <c:pt idx="32431">
                  <c:v>-0.86299999999999955</c:v>
                </c:pt>
                <c:pt idx="32432">
                  <c:v>-0.86099999999999</c:v>
                </c:pt>
                <c:pt idx="32433">
                  <c:v>-0.85899999999999466</c:v>
                </c:pt>
                <c:pt idx="32434">
                  <c:v>-0.85699999999999932</c:v>
                </c:pt>
                <c:pt idx="32435">
                  <c:v>-0.85499999999998977</c:v>
                </c:pt>
                <c:pt idx="32436">
                  <c:v>-0.85299999999999443</c:v>
                </c:pt>
                <c:pt idx="32437">
                  <c:v>-0.85099999999999909</c:v>
                </c:pt>
                <c:pt idx="32438">
                  <c:v>-0.84899999999998954</c:v>
                </c:pt>
                <c:pt idx="32439">
                  <c:v>-0.8469999999999942</c:v>
                </c:pt>
                <c:pt idx="32440">
                  <c:v>-0.84499999999999886</c:v>
                </c:pt>
                <c:pt idx="32441">
                  <c:v>-0.84299999999998931</c:v>
                </c:pt>
                <c:pt idx="32442">
                  <c:v>-0.84099999999999397</c:v>
                </c:pt>
                <c:pt idx="32443">
                  <c:v>-0.83899999999999864</c:v>
                </c:pt>
                <c:pt idx="32444">
                  <c:v>-0.83699999999998909</c:v>
                </c:pt>
                <c:pt idx="32445">
                  <c:v>-0.83499999999999375</c:v>
                </c:pt>
                <c:pt idx="32446">
                  <c:v>-0.83299999999999841</c:v>
                </c:pt>
                <c:pt idx="32447">
                  <c:v>-0.83099999999998886</c:v>
                </c:pt>
                <c:pt idx="32448">
                  <c:v>-0.82899999999999352</c:v>
                </c:pt>
                <c:pt idx="32449">
                  <c:v>-0.82699999999999818</c:v>
                </c:pt>
                <c:pt idx="32450">
                  <c:v>-0.82499999999998863</c:v>
                </c:pt>
                <c:pt idx="32451">
                  <c:v>-0.82299999999999329</c:v>
                </c:pt>
                <c:pt idx="32452">
                  <c:v>-0.82099999999999795</c:v>
                </c:pt>
                <c:pt idx="32453">
                  <c:v>-0.8189999999999884</c:v>
                </c:pt>
                <c:pt idx="32454">
                  <c:v>-0.81699999999999307</c:v>
                </c:pt>
                <c:pt idx="32455">
                  <c:v>-0.81499999999999773</c:v>
                </c:pt>
                <c:pt idx="32456">
                  <c:v>-0.81299999999998818</c:v>
                </c:pt>
                <c:pt idx="32457">
                  <c:v>-0.81099999999999284</c:v>
                </c:pt>
                <c:pt idx="32458">
                  <c:v>-0.8089999999999975</c:v>
                </c:pt>
                <c:pt idx="32459">
                  <c:v>-0.80699999999998795</c:v>
                </c:pt>
                <c:pt idx="32460">
                  <c:v>-0.80499999999999261</c:v>
                </c:pt>
                <c:pt idx="32461">
                  <c:v>-0.80299999999999727</c:v>
                </c:pt>
                <c:pt idx="32462">
                  <c:v>-0.80099999999998772</c:v>
                </c:pt>
                <c:pt idx="32463">
                  <c:v>-0.79899999999999238</c:v>
                </c:pt>
                <c:pt idx="32464">
                  <c:v>-0.79699999999999704</c:v>
                </c:pt>
                <c:pt idx="32465">
                  <c:v>-0.79499999999998749</c:v>
                </c:pt>
                <c:pt idx="32466">
                  <c:v>-0.79299999999999216</c:v>
                </c:pt>
                <c:pt idx="32467">
                  <c:v>-0.79099999999999682</c:v>
                </c:pt>
                <c:pt idx="32468">
                  <c:v>-0.78899999999998727</c:v>
                </c:pt>
                <c:pt idx="32469">
                  <c:v>-0.78699999999999193</c:v>
                </c:pt>
                <c:pt idx="32470">
                  <c:v>-0.78499999999999659</c:v>
                </c:pt>
                <c:pt idx="32471">
                  <c:v>-0.78300000000000125</c:v>
                </c:pt>
                <c:pt idx="32472">
                  <c:v>-0.7809999999999917</c:v>
                </c:pt>
                <c:pt idx="32473">
                  <c:v>-0.77899999999999636</c:v>
                </c:pt>
                <c:pt idx="32474">
                  <c:v>-0.77700000000000102</c:v>
                </c:pt>
                <c:pt idx="32475">
                  <c:v>-0.77499999999999147</c:v>
                </c:pt>
                <c:pt idx="32476">
                  <c:v>-0.77299999999999613</c:v>
                </c:pt>
                <c:pt idx="32477">
                  <c:v>-0.7710000000000008</c:v>
                </c:pt>
                <c:pt idx="32478">
                  <c:v>-0.76899999999999125</c:v>
                </c:pt>
                <c:pt idx="32479">
                  <c:v>-0.76699999999999591</c:v>
                </c:pt>
                <c:pt idx="32480">
                  <c:v>-0.76500000000000057</c:v>
                </c:pt>
                <c:pt idx="32481">
                  <c:v>-0.76299999999999102</c:v>
                </c:pt>
                <c:pt idx="32482">
                  <c:v>-0.76099999999999568</c:v>
                </c:pt>
                <c:pt idx="32483">
                  <c:v>-0.75900000000000034</c:v>
                </c:pt>
                <c:pt idx="32484">
                  <c:v>-0.75699999999999079</c:v>
                </c:pt>
                <c:pt idx="32485">
                  <c:v>-0.75499999999999545</c:v>
                </c:pt>
                <c:pt idx="32486">
                  <c:v>-0.75300000000000011</c:v>
                </c:pt>
                <c:pt idx="32487">
                  <c:v>-0.75099999999999056</c:v>
                </c:pt>
                <c:pt idx="32488">
                  <c:v>-0.74899999999999523</c:v>
                </c:pt>
                <c:pt idx="32489">
                  <c:v>-0.74699999999999989</c:v>
                </c:pt>
                <c:pt idx="32490">
                  <c:v>-0.74499999999999034</c:v>
                </c:pt>
                <c:pt idx="32491">
                  <c:v>-0.742999999999995</c:v>
                </c:pt>
                <c:pt idx="32492">
                  <c:v>-0.74099999999999966</c:v>
                </c:pt>
                <c:pt idx="32493">
                  <c:v>-0.73899999999999011</c:v>
                </c:pt>
                <c:pt idx="32494">
                  <c:v>-0.73699999999999477</c:v>
                </c:pt>
                <c:pt idx="32495">
                  <c:v>-0.73499999999999943</c:v>
                </c:pt>
                <c:pt idx="32496">
                  <c:v>-0.73299999999998988</c:v>
                </c:pt>
                <c:pt idx="32497">
                  <c:v>-0.73099999999999454</c:v>
                </c:pt>
                <c:pt idx="32498">
                  <c:v>-0.7289999999999992</c:v>
                </c:pt>
                <c:pt idx="32499">
                  <c:v>-0.72699999999998965</c:v>
                </c:pt>
                <c:pt idx="32500">
                  <c:v>-0.72499999999999432</c:v>
                </c:pt>
                <c:pt idx="32501">
                  <c:v>-0.72299999999999898</c:v>
                </c:pt>
                <c:pt idx="32502">
                  <c:v>-0.72099999999998943</c:v>
                </c:pt>
                <c:pt idx="32503">
                  <c:v>-0.71899999999999409</c:v>
                </c:pt>
                <c:pt idx="32504">
                  <c:v>-0.71699999999999875</c:v>
                </c:pt>
                <c:pt idx="32505">
                  <c:v>-0.7149999999999892</c:v>
                </c:pt>
                <c:pt idx="32506">
                  <c:v>-0.71299999999999386</c:v>
                </c:pt>
                <c:pt idx="32507">
                  <c:v>-0.71099999999999852</c:v>
                </c:pt>
                <c:pt idx="32508">
                  <c:v>-0.70899999999998897</c:v>
                </c:pt>
                <c:pt idx="32509">
                  <c:v>-0.70699999999999363</c:v>
                </c:pt>
                <c:pt idx="32510">
                  <c:v>-0.70499999999999829</c:v>
                </c:pt>
                <c:pt idx="32511">
                  <c:v>-0.70299999999998875</c:v>
                </c:pt>
                <c:pt idx="32512">
                  <c:v>-0.70099999999999341</c:v>
                </c:pt>
                <c:pt idx="32513">
                  <c:v>-0.69899999999999807</c:v>
                </c:pt>
                <c:pt idx="32514">
                  <c:v>-0.69699999999998852</c:v>
                </c:pt>
                <c:pt idx="32515">
                  <c:v>-0.69499999999999318</c:v>
                </c:pt>
                <c:pt idx="32516">
                  <c:v>-0.69299999999999784</c:v>
                </c:pt>
                <c:pt idx="32517">
                  <c:v>-0.69099999999998829</c:v>
                </c:pt>
                <c:pt idx="32518">
                  <c:v>-0.68899999999999295</c:v>
                </c:pt>
                <c:pt idx="32519">
                  <c:v>-0.68699999999999761</c:v>
                </c:pt>
                <c:pt idx="32520">
                  <c:v>-0.68499999999998806</c:v>
                </c:pt>
                <c:pt idx="32521">
                  <c:v>-0.68299999999999272</c:v>
                </c:pt>
                <c:pt idx="32522">
                  <c:v>-0.68099999999999739</c:v>
                </c:pt>
                <c:pt idx="32523">
                  <c:v>-0.67899999999998784</c:v>
                </c:pt>
                <c:pt idx="32524">
                  <c:v>-0.6769999999999925</c:v>
                </c:pt>
                <c:pt idx="32525">
                  <c:v>-0.67499999999999716</c:v>
                </c:pt>
                <c:pt idx="32526">
                  <c:v>-0.67299999999998761</c:v>
                </c:pt>
                <c:pt idx="32527">
                  <c:v>-0.67099999999999227</c:v>
                </c:pt>
                <c:pt idx="32528">
                  <c:v>-0.66899999999999693</c:v>
                </c:pt>
                <c:pt idx="32529">
                  <c:v>-0.66699999999998738</c:v>
                </c:pt>
                <c:pt idx="32530">
                  <c:v>-0.66499999999999204</c:v>
                </c:pt>
                <c:pt idx="32531">
                  <c:v>-0.6629999999999967</c:v>
                </c:pt>
                <c:pt idx="32532">
                  <c:v>-0.66100000000000136</c:v>
                </c:pt>
                <c:pt idx="32533">
                  <c:v>-0.65899999999999181</c:v>
                </c:pt>
                <c:pt idx="32534">
                  <c:v>-0.65699999999999648</c:v>
                </c:pt>
                <c:pt idx="32535">
                  <c:v>-0.65500000000000114</c:v>
                </c:pt>
                <c:pt idx="32536">
                  <c:v>-0.65299999999999159</c:v>
                </c:pt>
                <c:pt idx="32537">
                  <c:v>-0.65099999999999625</c:v>
                </c:pt>
                <c:pt idx="32538">
                  <c:v>-0.64900000000000091</c:v>
                </c:pt>
                <c:pt idx="32539">
                  <c:v>-0.64699999999999136</c:v>
                </c:pt>
                <c:pt idx="32540">
                  <c:v>-0.64499999999999602</c:v>
                </c:pt>
                <c:pt idx="32541">
                  <c:v>-0.64300000000000068</c:v>
                </c:pt>
                <c:pt idx="32542">
                  <c:v>-0.64099999999999113</c:v>
                </c:pt>
                <c:pt idx="32543">
                  <c:v>-0.63899999999999579</c:v>
                </c:pt>
                <c:pt idx="32544">
                  <c:v>-0.63700000000000045</c:v>
                </c:pt>
                <c:pt idx="32545">
                  <c:v>-0.63499999999999091</c:v>
                </c:pt>
                <c:pt idx="32546">
                  <c:v>-0.63299999999999557</c:v>
                </c:pt>
                <c:pt idx="32547">
                  <c:v>-0.63100000000000023</c:v>
                </c:pt>
                <c:pt idx="32548">
                  <c:v>-0.62899999999999068</c:v>
                </c:pt>
                <c:pt idx="32549">
                  <c:v>-0.62699999999999534</c:v>
                </c:pt>
                <c:pt idx="32550">
                  <c:v>-0.625</c:v>
                </c:pt>
                <c:pt idx="32551">
                  <c:v>-0.62299999999999045</c:v>
                </c:pt>
                <c:pt idx="32552">
                  <c:v>-0.62099999999999511</c:v>
                </c:pt>
                <c:pt idx="32553">
                  <c:v>-0.61899999999999977</c:v>
                </c:pt>
                <c:pt idx="32554">
                  <c:v>-0.61699999999999022</c:v>
                </c:pt>
                <c:pt idx="32555">
                  <c:v>-0.61499999999999488</c:v>
                </c:pt>
                <c:pt idx="32556">
                  <c:v>-0.61299999999999955</c:v>
                </c:pt>
                <c:pt idx="32557">
                  <c:v>-0.61099999999999</c:v>
                </c:pt>
                <c:pt idx="32558">
                  <c:v>-0.60899999999999466</c:v>
                </c:pt>
                <c:pt idx="32559">
                  <c:v>-0.60699999999999932</c:v>
                </c:pt>
                <c:pt idx="32560">
                  <c:v>-0.60499999999998977</c:v>
                </c:pt>
                <c:pt idx="32561">
                  <c:v>-0.60299999999999443</c:v>
                </c:pt>
                <c:pt idx="32562">
                  <c:v>-0.60099999999999909</c:v>
                </c:pt>
                <c:pt idx="32563">
                  <c:v>-0.59899999999998954</c:v>
                </c:pt>
                <c:pt idx="32564">
                  <c:v>-0.5969999999999942</c:v>
                </c:pt>
                <c:pt idx="32565">
                  <c:v>-0.59499999999999886</c:v>
                </c:pt>
                <c:pt idx="32566">
                  <c:v>-0.59299999999998931</c:v>
                </c:pt>
                <c:pt idx="32567">
                  <c:v>-0.59099999999999397</c:v>
                </c:pt>
                <c:pt idx="32568">
                  <c:v>-0.58899999999999864</c:v>
                </c:pt>
                <c:pt idx="32569">
                  <c:v>-0.58699999999998909</c:v>
                </c:pt>
                <c:pt idx="32570">
                  <c:v>-0.58499999999999375</c:v>
                </c:pt>
                <c:pt idx="32571">
                  <c:v>-0.58299999999999841</c:v>
                </c:pt>
                <c:pt idx="32572">
                  <c:v>-0.58099999999998886</c:v>
                </c:pt>
                <c:pt idx="32573">
                  <c:v>-0.57899999999999352</c:v>
                </c:pt>
                <c:pt idx="32574">
                  <c:v>-0.57699999999999818</c:v>
                </c:pt>
                <c:pt idx="32575">
                  <c:v>-0.57499999999998863</c:v>
                </c:pt>
                <c:pt idx="32576">
                  <c:v>-0.57299999999999329</c:v>
                </c:pt>
                <c:pt idx="32577">
                  <c:v>-0.57099999999999795</c:v>
                </c:pt>
                <c:pt idx="32578">
                  <c:v>-0.5689999999999884</c:v>
                </c:pt>
                <c:pt idx="32579">
                  <c:v>-0.56699999999999307</c:v>
                </c:pt>
                <c:pt idx="32580">
                  <c:v>-0.56499999999999773</c:v>
                </c:pt>
                <c:pt idx="32581">
                  <c:v>-0.56299999999998818</c:v>
                </c:pt>
                <c:pt idx="32582">
                  <c:v>-0.56099999999999284</c:v>
                </c:pt>
                <c:pt idx="32583">
                  <c:v>-0.5589999999999975</c:v>
                </c:pt>
                <c:pt idx="32584">
                  <c:v>-0.55699999999998795</c:v>
                </c:pt>
                <c:pt idx="32585">
                  <c:v>-0.55499999999999261</c:v>
                </c:pt>
                <c:pt idx="32586">
                  <c:v>-0.55299999999999727</c:v>
                </c:pt>
                <c:pt idx="32587">
                  <c:v>-0.55099999999998772</c:v>
                </c:pt>
                <c:pt idx="32588">
                  <c:v>-0.54899999999999238</c:v>
                </c:pt>
                <c:pt idx="32589">
                  <c:v>-0.54699999999999704</c:v>
                </c:pt>
                <c:pt idx="32590">
                  <c:v>-0.54499999999998749</c:v>
                </c:pt>
                <c:pt idx="32591">
                  <c:v>-0.54299999999999216</c:v>
                </c:pt>
                <c:pt idx="32592">
                  <c:v>-0.54099999999999682</c:v>
                </c:pt>
                <c:pt idx="32593">
                  <c:v>-0.53899999999998727</c:v>
                </c:pt>
                <c:pt idx="32594">
                  <c:v>-0.53699999999999193</c:v>
                </c:pt>
                <c:pt idx="32595">
                  <c:v>-0.53499999999999659</c:v>
                </c:pt>
                <c:pt idx="32596">
                  <c:v>-0.53300000000000125</c:v>
                </c:pt>
                <c:pt idx="32597">
                  <c:v>-0.5309999999999917</c:v>
                </c:pt>
                <c:pt idx="32598">
                  <c:v>-0.52899999999999636</c:v>
                </c:pt>
                <c:pt idx="32599">
                  <c:v>-0.52700000000000102</c:v>
                </c:pt>
                <c:pt idx="32600">
                  <c:v>-0.52499999999999147</c:v>
                </c:pt>
                <c:pt idx="32601">
                  <c:v>-0.52299999999999613</c:v>
                </c:pt>
                <c:pt idx="32602">
                  <c:v>-0.5210000000000008</c:v>
                </c:pt>
                <c:pt idx="32603">
                  <c:v>-0.51899999999999125</c:v>
                </c:pt>
                <c:pt idx="32604">
                  <c:v>-0.51699999999999591</c:v>
                </c:pt>
                <c:pt idx="32605">
                  <c:v>-0.51500000000000057</c:v>
                </c:pt>
                <c:pt idx="32606">
                  <c:v>-0.51299999999999102</c:v>
                </c:pt>
                <c:pt idx="32607">
                  <c:v>-0.51099999999999568</c:v>
                </c:pt>
                <c:pt idx="32608">
                  <c:v>-0.50900000000000034</c:v>
                </c:pt>
                <c:pt idx="32609">
                  <c:v>-0.50699999999999079</c:v>
                </c:pt>
                <c:pt idx="32610">
                  <c:v>-0.50499999999999545</c:v>
                </c:pt>
                <c:pt idx="32611">
                  <c:v>-0.50300000000000011</c:v>
                </c:pt>
                <c:pt idx="32612">
                  <c:v>-0.50099999999999056</c:v>
                </c:pt>
                <c:pt idx="32613">
                  <c:v>-0.49899999999999523</c:v>
                </c:pt>
                <c:pt idx="32614">
                  <c:v>-0.49699999999999989</c:v>
                </c:pt>
                <c:pt idx="32615">
                  <c:v>-0.49499999999999034</c:v>
                </c:pt>
                <c:pt idx="32616">
                  <c:v>-0.492999999999995</c:v>
                </c:pt>
                <c:pt idx="32617">
                  <c:v>-0.49099999999999966</c:v>
                </c:pt>
                <c:pt idx="32618">
                  <c:v>-0.48899999999999011</c:v>
                </c:pt>
                <c:pt idx="32619">
                  <c:v>-0.48699999999999477</c:v>
                </c:pt>
                <c:pt idx="32620">
                  <c:v>-0.48499999999999943</c:v>
                </c:pt>
                <c:pt idx="32621">
                  <c:v>-0.48299999999998988</c:v>
                </c:pt>
                <c:pt idx="32622">
                  <c:v>-0.48099999999999454</c:v>
                </c:pt>
                <c:pt idx="32623">
                  <c:v>-0.4789999999999992</c:v>
                </c:pt>
                <c:pt idx="32624">
                  <c:v>-0.47699999999998965</c:v>
                </c:pt>
                <c:pt idx="32625">
                  <c:v>-0.47499999999999432</c:v>
                </c:pt>
                <c:pt idx="32626">
                  <c:v>-0.47299999999999898</c:v>
                </c:pt>
                <c:pt idx="32627">
                  <c:v>-0.47099999999998943</c:v>
                </c:pt>
                <c:pt idx="32628">
                  <c:v>-0.46899999999999409</c:v>
                </c:pt>
                <c:pt idx="32629">
                  <c:v>-0.46699999999999875</c:v>
                </c:pt>
                <c:pt idx="32630">
                  <c:v>-0.4649999999999892</c:v>
                </c:pt>
                <c:pt idx="32631">
                  <c:v>-0.46299999999999386</c:v>
                </c:pt>
                <c:pt idx="32632">
                  <c:v>-0.46099999999999852</c:v>
                </c:pt>
                <c:pt idx="32633">
                  <c:v>-0.45899999999998897</c:v>
                </c:pt>
                <c:pt idx="32634">
                  <c:v>-0.45699999999999363</c:v>
                </c:pt>
                <c:pt idx="32635">
                  <c:v>-0.45499999999999829</c:v>
                </c:pt>
                <c:pt idx="32636">
                  <c:v>-0.45299999999998875</c:v>
                </c:pt>
                <c:pt idx="32637">
                  <c:v>-0.45099999999999341</c:v>
                </c:pt>
                <c:pt idx="32638">
                  <c:v>-0.44899999999999807</c:v>
                </c:pt>
                <c:pt idx="32639">
                  <c:v>-0.44699999999998852</c:v>
                </c:pt>
                <c:pt idx="32640">
                  <c:v>-0.44499999999999318</c:v>
                </c:pt>
                <c:pt idx="32641">
                  <c:v>-0.44299999999999784</c:v>
                </c:pt>
                <c:pt idx="32642">
                  <c:v>-0.44099999999998829</c:v>
                </c:pt>
                <c:pt idx="32643">
                  <c:v>-0.43899999999999295</c:v>
                </c:pt>
                <c:pt idx="32644">
                  <c:v>-0.43699999999999761</c:v>
                </c:pt>
                <c:pt idx="32645">
                  <c:v>-0.43499999999998806</c:v>
                </c:pt>
                <c:pt idx="32646">
                  <c:v>-0.43299999999999272</c:v>
                </c:pt>
                <c:pt idx="32647">
                  <c:v>-0.43099999999999739</c:v>
                </c:pt>
                <c:pt idx="32648">
                  <c:v>-0.42899999999998784</c:v>
                </c:pt>
                <c:pt idx="32649">
                  <c:v>-0.4269999999999925</c:v>
                </c:pt>
                <c:pt idx="32650">
                  <c:v>-0.42499999999999716</c:v>
                </c:pt>
                <c:pt idx="32651">
                  <c:v>-0.42299999999998761</c:v>
                </c:pt>
                <c:pt idx="32652">
                  <c:v>-0.42099999999999227</c:v>
                </c:pt>
                <c:pt idx="32653">
                  <c:v>-0.41899999999999693</c:v>
                </c:pt>
                <c:pt idx="32654">
                  <c:v>-0.41699999999998738</c:v>
                </c:pt>
                <c:pt idx="32655">
                  <c:v>-0.41499999999999204</c:v>
                </c:pt>
                <c:pt idx="32656">
                  <c:v>-0.4129999999999967</c:v>
                </c:pt>
                <c:pt idx="32657">
                  <c:v>-0.41100000000000136</c:v>
                </c:pt>
                <c:pt idx="32658">
                  <c:v>-0.40899999999999181</c:v>
                </c:pt>
                <c:pt idx="32659">
                  <c:v>-0.40699999999999648</c:v>
                </c:pt>
                <c:pt idx="32660">
                  <c:v>-0.40500000000000114</c:v>
                </c:pt>
                <c:pt idx="32661">
                  <c:v>-0.40299999999999159</c:v>
                </c:pt>
                <c:pt idx="32662">
                  <c:v>-0.40099999999999625</c:v>
                </c:pt>
                <c:pt idx="32663">
                  <c:v>-0.39900000000000091</c:v>
                </c:pt>
                <c:pt idx="32664">
                  <c:v>-0.39699999999999136</c:v>
                </c:pt>
                <c:pt idx="32665">
                  <c:v>-0.39499999999999602</c:v>
                </c:pt>
                <c:pt idx="32666">
                  <c:v>-0.39300000000000068</c:v>
                </c:pt>
                <c:pt idx="32667">
                  <c:v>-0.39099999999999113</c:v>
                </c:pt>
                <c:pt idx="32668">
                  <c:v>-0.38899999999999579</c:v>
                </c:pt>
                <c:pt idx="32669">
                  <c:v>-0.38700000000000045</c:v>
                </c:pt>
                <c:pt idx="32670">
                  <c:v>-0.38499999999999091</c:v>
                </c:pt>
                <c:pt idx="32671">
                  <c:v>-0.38299999999999557</c:v>
                </c:pt>
                <c:pt idx="32672">
                  <c:v>-0.38100000000000023</c:v>
                </c:pt>
                <c:pt idx="32673">
                  <c:v>-0.37899999999999068</c:v>
                </c:pt>
                <c:pt idx="32674">
                  <c:v>-0.37699999999999534</c:v>
                </c:pt>
                <c:pt idx="32675">
                  <c:v>-0.375</c:v>
                </c:pt>
                <c:pt idx="32676">
                  <c:v>-0.37299999999999045</c:v>
                </c:pt>
                <c:pt idx="32677">
                  <c:v>-0.37099999999999511</c:v>
                </c:pt>
                <c:pt idx="32678">
                  <c:v>-0.36899999999999977</c:v>
                </c:pt>
                <c:pt idx="32679">
                  <c:v>-0.36699999999999022</c:v>
                </c:pt>
                <c:pt idx="32680">
                  <c:v>-0.36499999999999488</c:v>
                </c:pt>
                <c:pt idx="32681">
                  <c:v>-0.36299999999999955</c:v>
                </c:pt>
                <c:pt idx="32682">
                  <c:v>-0.36099999999999</c:v>
                </c:pt>
                <c:pt idx="32683">
                  <c:v>-0.35899999999999466</c:v>
                </c:pt>
                <c:pt idx="32684">
                  <c:v>-0.35699999999999932</c:v>
                </c:pt>
                <c:pt idx="32685">
                  <c:v>-0.35499999999998977</c:v>
                </c:pt>
                <c:pt idx="32686">
                  <c:v>-0.35299999999999443</c:v>
                </c:pt>
                <c:pt idx="32687">
                  <c:v>-0.35099999999999909</c:v>
                </c:pt>
                <c:pt idx="32688">
                  <c:v>-0.34899999999998954</c:v>
                </c:pt>
                <c:pt idx="32689">
                  <c:v>-0.3469999999999942</c:v>
                </c:pt>
                <c:pt idx="32690">
                  <c:v>-0.34499999999999886</c:v>
                </c:pt>
                <c:pt idx="32691">
                  <c:v>-0.34299999999998931</c:v>
                </c:pt>
                <c:pt idx="32692">
                  <c:v>-0.34099999999999397</c:v>
                </c:pt>
                <c:pt idx="32693">
                  <c:v>-0.33899999999999864</c:v>
                </c:pt>
                <c:pt idx="32694">
                  <c:v>-0.33699999999998909</c:v>
                </c:pt>
                <c:pt idx="32695">
                  <c:v>-0.33499999999999375</c:v>
                </c:pt>
                <c:pt idx="32696">
                  <c:v>-0.33299999999999841</c:v>
                </c:pt>
                <c:pt idx="32697">
                  <c:v>-0.33099999999998886</c:v>
                </c:pt>
                <c:pt idx="32698">
                  <c:v>-0.32899999999999352</c:v>
                </c:pt>
                <c:pt idx="32699">
                  <c:v>-0.32699999999999818</c:v>
                </c:pt>
                <c:pt idx="32700">
                  <c:v>-0.32499999999998863</c:v>
                </c:pt>
                <c:pt idx="32701">
                  <c:v>-0.32299999999999329</c:v>
                </c:pt>
                <c:pt idx="32702">
                  <c:v>-0.32099999999999795</c:v>
                </c:pt>
                <c:pt idx="32703">
                  <c:v>-0.3189999999999884</c:v>
                </c:pt>
                <c:pt idx="32704">
                  <c:v>-0.31699999999999307</c:v>
                </c:pt>
                <c:pt idx="32705">
                  <c:v>-0.31499999999999773</c:v>
                </c:pt>
                <c:pt idx="32706">
                  <c:v>-0.31299999999998818</c:v>
                </c:pt>
                <c:pt idx="32707">
                  <c:v>-0.31099999999999284</c:v>
                </c:pt>
                <c:pt idx="32708">
                  <c:v>-0.3089999999999975</c:v>
                </c:pt>
                <c:pt idx="32709">
                  <c:v>-0.30699999999998795</c:v>
                </c:pt>
                <c:pt idx="32710">
                  <c:v>-0.30499999999999261</c:v>
                </c:pt>
                <c:pt idx="32711">
                  <c:v>-0.30299999999999727</c:v>
                </c:pt>
                <c:pt idx="32712">
                  <c:v>-0.30099999999998772</c:v>
                </c:pt>
                <c:pt idx="32713">
                  <c:v>-0.29899999999999238</c:v>
                </c:pt>
                <c:pt idx="32714">
                  <c:v>-0.29699999999999704</c:v>
                </c:pt>
                <c:pt idx="32715">
                  <c:v>-0.29499999999998749</c:v>
                </c:pt>
                <c:pt idx="32716">
                  <c:v>-0.29299999999999216</c:v>
                </c:pt>
                <c:pt idx="32717">
                  <c:v>-0.29099999999999682</c:v>
                </c:pt>
                <c:pt idx="32718">
                  <c:v>-0.28899999999998727</c:v>
                </c:pt>
                <c:pt idx="32719">
                  <c:v>-0.28699999999999193</c:v>
                </c:pt>
                <c:pt idx="32720">
                  <c:v>-0.28499999999999659</c:v>
                </c:pt>
                <c:pt idx="32721">
                  <c:v>-0.28300000000000125</c:v>
                </c:pt>
                <c:pt idx="32722">
                  <c:v>-0.2809999999999917</c:v>
                </c:pt>
                <c:pt idx="32723">
                  <c:v>-0.27899999999999636</c:v>
                </c:pt>
                <c:pt idx="32724">
                  <c:v>-0.27700000000000102</c:v>
                </c:pt>
                <c:pt idx="32725">
                  <c:v>-0.27499999999999147</c:v>
                </c:pt>
                <c:pt idx="32726">
                  <c:v>-0.27299999999999613</c:v>
                </c:pt>
                <c:pt idx="32727">
                  <c:v>-0.2710000000000008</c:v>
                </c:pt>
                <c:pt idx="32728">
                  <c:v>-0.26899999999999125</c:v>
                </c:pt>
                <c:pt idx="32729">
                  <c:v>-0.26699999999999591</c:v>
                </c:pt>
                <c:pt idx="32730">
                  <c:v>-0.26500000000000057</c:v>
                </c:pt>
                <c:pt idx="32731">
                  <c:v>-0.26299999999999102</c:v>
                </c:pt>
                <c:pt idx="32732">
                  <c:v>-0.26099999999999568</c:v>
                </c:pt>
                <c:pt idx="32733">
                  <c:v>-0.25900000000000034</c:v>
                </c:pt>
                <c:pt idx="32734">
                  <c:v>-0.25699999999999079</c:v>
                </c:pt>
                <c:pt idx="32735">
                  <c:v>-0.25499999999999545</c:v>
                </c:pt>
                <c:pt idx="32736">
                  <c:v>-0.25300000000000011</c:v>
                </c:pt>
                <c:pt idx="32737">
                  <c:v>-0.25099999999999056</c:v>
                </c:pt>
                <c:pt idx="32738">
                  <c:v>-0.24899999999999523</c:v>
                </c:pt>
                <c:pt idx="32739">
                  <c:v>-0.24699999999999989</c:v>
                </c:pt>
                <c:pt idx="32740">
                  <c:v>-0.24499999999999034</c:v>
                </c:pt>
                <c:pt idx="32741">
                  <c:v>-0.242999999999995</c:v>
                </c:pt>
                <c:pt idx="32742">
                  <c:v>-0.24099999999999966</c:v>
                </c:pt>
                <c:pt idx="32743">
                  <c:v>-0.23899999999999011</c:v>
                </c:pt>
                <c:pt idx="32744">
                  <c:v>-0.23699999999999477</c:v>
                </c:pt>
                <c:pt idx="32745">
                  <c:v>-0.23499999999999943</c:v>
                </c:pt>
                <c:pt idx="32746">
                  <c:v>-0.23299999999998988</c:v>
                </c:pt>
                <c:pt idx="32747">
                  <c:v>-0.23099999999999454</c:v>
                </c:pt>
                <c:pt idx="32748">
                  <c:v>-0.2289999999999992</c:v>
                </c:pt>
                <c:pt idx="32749">
                  <c:v>-0.22699999999998965</c:v>
                </c:pt>
                <c:pt idx="32750">
                  <c:v>-0.22499999999999432</c:v>
                </c:pt>
                <c:pt idx="32751">
                  <c:v>-0.22299999999999898</c:v>
                </c:pt>
                <c:pt idx="32752">
                  <c:v>-0.22099999999998943</c:v>
                </c:pt>
                <c:pt idx="32753">
                  <c:v>-0.21899999999999409</c:v>
                </c:pt>
                <c:pt idx="32754">
                  <c:v>-0.21699999999999875</c:v>
                </c:pt>
                <c:pt idx="32755">
                  <c:v>-0.2149999999999892</c:v>
                </c:pt>
                <c:pt idx="32756">
                  <c:v>-0.21299999999999386</c:v>
                </c:pt>
                <c:pt idx="32757">
                  <c:v>-0.21099999999999852</c:v>
                </c:pt>
                <c:pt idx="32758">
                  <c:v>-0.20899999999998897</c:v>
                </c:pt>
                <c:pt idx="32759">
                  <c:v>-0.20699999999999363</c:v>
                </c:pt>
                <c:pt idx="32760">
                  <c:v>-0.20499999999999829</c:v>
                </c:pt>
                <c:pt idx="32761">
                  <c:v>-0.20299999999998875</c:v>
                </c:pt>
                <c:pt idx="32762">
                  <c:v>-0.20099999999999341</c:v>
                </c:pt>
                <c:pt idx="32763">
                  <c:v>-0.19899999999999807</c:v>
                </c:pt>
                <c:pt idx="32764">
                  <c:v>-0.19699999999998852</c:v>
                </c:pt>
                <c:pt idx="32765">
                  <c:v>-0.19499999999999318</c:v>
                </c:pt>
                <c:pt idx="32766">
                  <c:v>-0.19299999999999784</c:v>
                </c:pt>
                <c:pt idx="32767">
                  <c:v>-0.19099999999998829</c:v>
                </c:pt>
                <c:pt idx="32768">
                  <c:v>-0.18899999999999295</c:v>
                </c:pt>
                <c:pt idx="32769">
                  <c:v>-0.18699999999999761</c:v>
                </c:pt>
                <c:pt idx="32770">
                  <c:v>-0.18499999999998806</c:v>
                </c:pt>
                <c:pt idx="32771">
                  <c:v>-0.18299999999999272</c:v>
                </c:pt>
                <c:pt idx="32772">
                  <c:v>-0.18099999999999739</c:v>
                </c:pt>
                <c:pt idx="32773">
                  <c:v>-0.17899999999998784</c:v>
                </c:pt>
                <c:pt idx="32774">
                  <c:v>-0.1769999999999925</c:v>
                </c:pt>
                <c:pt idx="32775">
                  <c:v>-0.17499999999999716</c:v>
                </c:pt>
                <c:pt idx="32776">
                  <c:v>-0.17299999999998761</c:v>
                </c:pt>
                <c:pt idx="32777">
                  <c:v>-0.17099999999999227</c:v>
                </c:pt>
                <c:pt idx="32778">
                  <c:v>-0.16899999999999693</c:v>
                </c:pt>
                <c:pt idx="32779">
                  <c:v>-0.16699999999998738</c:v>
                </c:pt>
                <c:pt idx="32780">
                  <c:v>-0.16499999999999204</c:v>
                </c:pt>
                <c:pt idx="32781">
                  <c:v>-0.1629999999999967</c:v>
                </c:pt>
                <c:pt idx="32782">
                  <c:v>-0.16100000000000136</c:v>
                </c:pt>
                <c:pt idx="32783">
                  <c:v>-0.15899999999999181</c:v>
                </c:pt>
                <c:pt idx="32784">
                  <c:v>-0.15699999999999648</c:v>
                </c:pt>
                <c:pt idx="32785">
                  <c:v>-0.15500000000000114</c:v>
                </c:pt>
                <c:pt idx="32786">
                  <c:v>-0.15299999999999159</c:v>
                </c:pt>
                <c:pt idx="32787">
                  <c:v>-0.15099999999999625</c:v>
                </c:pt>
                <c:pt idx="32788">
                  <c:v>-0.14900000000000091</c:v>
                </c:pt>
                <c:pt idx="32789">
                  <c:v>-0.14699999999999136</c:v>
                </c:pt>
                <c:pt idx="32790">
                  <c:v>-0.14499999999999602</c:v>
                </c:pt>
                <c:pt idx="32791">
                  <c:v>-0.14300000000000068</c:v>
                </c:pt>
                <c:pt idx="32792">
                  <c:v>-0.14099999999999113</c:v>
                </c:pt>
                <c:pt idx="32793">
                  <c:v>-0.13899999999999579</c:v>
                </c:pt>
                <c:pt idx="32794">
                  <c:v>-0.13700000000000045</c:v>
                </c:pt>
                <c:pt idx="32795">
                  <c:v>-0.13499999999999091</c:v>
                </c:pt>
                <c:pt idx="32796">
                  <c:v>-0.13299999999999557</c:v>
                </c:pt>
                <c:pt idx="32797">
                  <c:v>-0.13100000000000023</c:v>
                </c:pt>
                <c:pt idx="32798">
                  <c:v>-0.12899999999999068</c:v>
                </c:pt>
                <c:pt idx="32799">
                  <c:v>-0.12699999999999534</c:v>
                </c:pt>
                <c:pt idx="32800">
                  <c:v>-0.125</c:v>
                </c:pt>
                <c:pt idx="32801">
                  <c:v>-0.12299999999999045</c:v>
                </c:pt>
                <c:pt idx="32802">
                  <c:v>-0.12099999999999511</c:v>
                </c:pt>
                <c:pt idx="32803">
                  <c:v>-0.11899999999999977</c:v>
                </c:pt>
                <c:pt idx="32804">
                  <c:v>-0.11699999999999022</c:v>
                </c:pt>
                <c:pt idx="32805">
                  <c:v>-0.11499999999999488</c:v>
                </c:pt>
                <c:pt idx="32806">
                  <c:v>-0.11299999999999955</c:v>
                </c:pt>
                <c:pt idx="32807">
                  <c:v>-0.11099999999999</c:v>
                </c:pt>
                <c:pt idx="32808">
                  <c:v>-0.10899999999999466</c:v>
                </c:pt>
                <c:pt idx="32809">
                  <c:v>-0.10699999999999932</c:v>
                </c:pt>
                <c:pt idx="32810">
                  <c:v>-0.10499999999998977</c:v>
                </c:pt>
                <c:pt idx="32811">
                  <c:v>-0.10299999999999443</c:v>
                </c:pt>
                <c:pt idx="32812">
                  <c:v>-0.10099999999999909</c:v>
                </c:pt>
                <c:pt idx="32813">
                  <c:v>-9.8999999999989541E-2</c:v>
                </c:pt>
                <c:pt idx="32814">
                  <c:v>-9.6999999999994202E-2</c:v>
                </c:pt>
                <c:pt idx="32815">
                  <c:v>-9.4999999999998863E-2</c:v>
                </c:pt>
                <c:pt idx="32816">
                  <c:v>-9.2999999999989313E-2</c:v>
                </c:pt>
                <c:pt idx="32817">
                  <c:v>-9.0999999999993975E-2</c:v>
                </c:pt>
                <c:pt idx="32818">
                  <c:v>-8.8999999999998636E-2</c:v>
                </c:pt>
                <c:pt idx="32819">
                  <c:v>-8.6999999999989086E-2</c:v>
                </c:pt>
                <c:pt idx="32820">
                  <c:v>-8.4999999999993747E-2</c:v>
                </c:pt>
                <c:pt idx="32821">
                  <c:v>-8.2999999999998408E-2</c:v>
                </c:pt>
                <c:pt idx="32822">
                  <c:v>-8.0999999999988859E-2</c:v>
                </c:pt>
                <c:pt idx="32823">
                  <c:v>-7.899999999999352E-2</c:v>
                </c:pt>
                <c:pt idx="32824">
                  <c:v>-7.6999999999998181E-2</c:v>
                </c:pt>
                <c:pt idx="32825">
                  <c:v>-7.4999999999988631E-2</c:v>
                </c:pt>
                <c:pt idx="32826">
                  <c:v>-7.2999999999993292E-2</c:v>
                </c:pt>
                <c:pt idx="32827">
                  <c:v>-7.0999999999997954E-2</c:v>
                </c:pt>
                <c:pt idx="32828">
                  <c:v>-6.8999999999988404E-2</c:v>
                </c:pt>
                <c:pt idx="32829">
                  <c:v>-6.6999999999993065E-2</c:v>
                </c:pt>
                <c:pt idx="32830">
                  <c:v>-6.4999999999997726E-2</c:v>
                </c:pt>
                <c:pt idx="32831">
                  <c:v>-6.2999999999988177E-2</c:v>
                </c:pt>
                <c:pt idx="32832">
                  <c:v>-6.0999999999992838E-2</c:v>
                </c:pt>
                <c:pt idx="32833">
                  <c:v>-5.8999999999997499E-2</c:v>
                </c:pt>
                <c:pt idx="32834">
                  <c:v>-5.6999999999987949E-2</c:v>
                </c:pt>
                <c:pt idx="32835">
                  <c:v>-5.499999999999261E-2</c:v>
                </c:pt>
                <c:pt idx="32836">
                  <c:v>-5.2999999999997272E-2</c:v>
                </c:pt>
                <c:pt idx="32837">
                  <c:v>-5.0999999999987722E-2</c:v>
                </c:pt>
                <c:pt idx="32838">
                  <c:v>-4.8999999999992383E-2</c:v>
                </c:pt>
                <c:pt idx="32839">
                  <c:v>-4.6999999999997044E-2</c:v>
                </c:pt>
                <c:pt idx="32840">
                  <c:v>-4.4999999999987494E-2</c:v>
                </c:pt>
                <c:pt idx="32841">
                  <c:v>-4.2999999999992156E-2</c:v>
                </c:pt>
                <c:pt idx="32842">
                  <c:v>-4.0999999999996817E-2</c:v>
                </c:pt>
                <c:pt idx="32843">
                  <c:v>-3.8999999999987267E-2</c:v>
                </c:pt>
                <c:pt idx="32844">
                  <c:v>-3.6999999999991928E-2</c:v>
                </c:pt>
                <c:pt idx="32845">
                  <c:v>-3.4999999999996589E-2</c:v>
                </c:pt>
                <c:pt idx="32846">
                  <c:v>-3.3000000000001251E-2</c:v>
                </c:pt>
                <c:pt idx="32847">
                  <c:v>-3.0999999999991701E-2</c:v>
                </c:pt>
                <c:pt idx="32848">
                  <c:v>-2.8999999999996362E-2</c:v>
                </c:pt>
                <c:pt idx="32849">
                  <c:v>-2.7000000000001023E-2</c:v>
                </c:pt>
                <c:pt idx="32850">
                  <c:v>-2.4999999999991473E-2</c:v>
                </c:pt>
                <c:pt idx="32851">
                  <c:v>-2.2999999999996135E-2</c:v>
                </c:pt>
                <c:pt idx="32852">
                  <c:v>-2.1000000000000796E-2</c:v>
                </c:pt>
                <c:pt idx="32853">
                  <c:v>-1.8999999999991246E-2</c:v>
                </c:pt>
                <c:pt idx="32854">
                  <c:v>-1.6999999999995907E-2</c:v>
                </c:pt>
                <c:pt idx="32855">
                  <c:v>-1.5000000000000568E-2</c:v>
                </c:pt>
                <c:pt idx="32856">
                  <c:v>-1.2999999999991019E-2</c:v>
                </c:pt>
                <c:pt idx="32857">
                  <c:v>-1.099999999999568E-2</c:v>
                </c:pt>
                <c:pt idx="32858">
                  <c:v>-9.0000000000003411E-3</c:v>
                </c:pt>
                <c:pt idx="32859">
                  <c:v>-6.9999999999907914E-3</c:v>
                </c:pt>
                <c:pt idx="32860">
                  <c:v>-4.9999999999954525E-3</c:v>
                </c:pt>
                <c:pt idx="32861">
                  <c:v>-3.0000000000001137E-3</c:v>
                </c:pt>
                <c:pt idx="32862">
                  <c:v>-9.9999999999056399E-4</c:v>
                </c:pt>
                <c:pt idx="32863">
                  <c:v>1.0000000000047748E-3</c:v>
                </c:pt>
                <c:pt idx="32864">
                  <c:v>3.0000000000001137E-3</c:v>
                </c:pt>
                <c:pt idx="32865">
                  <c:v>5.0000000000096634E-3</c:v>
                </c:pt>
                <c:pt idx="32866">
                  <c:v>7.0000000000050022E-3</c:v>
                </c:pt>
                <c:pt idx="32867">
                  <c:v>9.0000000000003411E-3</c:v>
                </c:pt>
                <c:pt idx="32868">
                  <c:v>1.1000000000009891E-2</c:v>
                </c:pt>
                <c:pt idx="32869">
                  <c:v>1.300000000000523E-2</c:v>
                </c:pt>
                <c:pt idx="32870">
                  <c:v>1.5000000000000568E-2</c:v>
                </c:pt>
                <c:pt idx="32871">
                  <c:v>1.7000000000010118E-2</c:v>
                </c:pt>
                <c:pt idx="32872">
                  <c:v>1.9000000000005457E-2</c:v>
                </c:pt>
                <c:pt idx="32873">
                  <c:v>2.1000000000000796E-2</c:v>
                </c:pt>
                <c:pt idx="32874">
                  <c:v>2.3000000000010346E-2</c:v>
                </c:pt>
                <c:pt idx="32875">
                  <c:v>2.5000000000005684E-2</c:v>
                </c:pt>
                <c:pt idx="32876">
                  <c:v>2.7000000000001023E-2</c:v>
                </c:pt>
                <c:pt idx="32877">
                  <c:v>2.9000000000010573E-2</c:v>
                </c:pt>
                <c:pt idx="32878">
                  <c:v>3.1000000000005912E-2</c:v>
                </c:pt>
                <c:pt idx="32879">
                  <c:v>3.3000000000001251E-2</c:v>
                </c:pt>
                <c:pt idx="32880">
                  <c:v>3.50000000000108E-2</c:v>
                </c:pt>
                <c:pt idx="32881">
                  <c:v>3.7000000000006139E-2</c:v>
                </c:pt>
                <c:pt idx="32882">
                  <c:v>3.9000000000001478E-2</c:v>
                </c:pt>
                <c:pt idx="32883">
                  <c:v>4.1000000000011028E-2</c:v>
                </c:pt>
                <c:pt idx="32884">
                  <c:v>4.3000000000006366E-2</c:v>
                </c:pt>
                <c:pt idx="32885">
                  <c:v>4.5000000000001705E-2</c:v>
                </c:pt>
                <c:pt idx="32886">
                  <c:v>4.7000000000011255E-2</c:v>
                </c:pt>
                <c:pt idx="32887">
                  <c:v>4.9000000000006594E-2</c:v>
                </c:pt>
                <c:pt idx="32888">
                  <c:v>5.1000000000001933E-2</c:v>
                </c:pt>
                <c:pt idx="32889">
                  <c:v>5.3000000000011482E-2</c:v>
                </c:pt>
                <c:pt idx="32890">
                  <c:v>5.5000000000006821E-2</c:v>
                </c:pt>
                <c:pt idx="32891">
                  <c:v>5.700000000000216E-2</c:v>
                </c:pt>
                <c:pt idx="32892">
                  <c:v>5.900000000001171E-2</c:v>
                </c:pt>
                <c:pt idx="32893">
                  <c:v>6.1000000000007049E-2</c:v>
                </c:pt>
                <c:pt idx="32894">
                  <c:v>6.3000000000002387E-2</c:v>
                </c:pt>
                <c:pt idx="32895">
                  <c:v>6.5000000000011937E-2</c:v>
                </c:pt>
                <c:pt idx="32896">
                  <c:v>6.7000000000007276E-2</c:v>
                </c:pt>
                <c:pt idx="32897">
                  <c:v>6.9000000000002615E-2</c:v>
                </c:pt>
                <c:pt idx="32898">
                  <c:v>7.1000000000012164E-2</c:v>
                </c:pt>
                <c:pt idx="32899">
                  <c:v>7.3000000000007503E-2</c:v>
                </c:pt>
                <c:pt idx="32900">
                  <c:v>7.5000000000002842E-2</c:v>
                </c:pt>
                <c:pt idx="32901">
                  <c:v>7.7000000000012392E-2</c:v>
                </c:pt>
                <c:pt idx="32902">
                  <c:v>7.9000000000007731E-2</c:v>
                </c:pt>
                <c:pt idx="32903">
                  <c:v>8.100000000000307E-2</c:v>
                </c:pt>
                <c:pt idx="32904">
                  <c:v>8.3000000000012619E-2</c:v>
                </c:pt>
                <c:pt idx="32905">
                  <c:v>8.5000000000007958E-2</c:v>
                </c:pt>
                <c:pt idx="32906">
                  <c:v>8.7000000000003297E-2</c:v>
                </c:pt>
                <c:pt idx="32907">
                  <c:v>8.8999999999998636E-2</c:v>
                </c:pt>
                <c:pt idx="32908">
                  <c:v>9.1000000000008185E-2</c:v>
                </c:pt>
                <c:pt idx="32909">
                  <c:v>9.3000000000003524E-2</c:v>
                </c:pt>
                <c:pt idx="32910">
                  <c:v>9.4999999999998863E-2</c:v>
                </c:pt>
                <c:pt idx="32911">
                  <c:v>9.7000000000008413E-2</c:v>
                </c:pt>
                <c:pt idx="32912">
                  <c:v>9.9000000000003752E-2</c:v>
                </c:pt>
                <c:pt idx="32913">
                  <c:v>0.10099999999999909</c:v>
                </c:pt>
                <c:pt idx="32914">
                  <c:v>0.10300000000000864</c:v>
                </c:pt>
                <c:pt idx="32915">
                  <c:v>0.10500000000000398</c:v>
                </c:pt>
                <c:pt idx="32916">
                  <c:v>0.10699999999999932</c:v>
                </c:pt>
                <c:pt idx="32917">
                  <c:v>0.10900000000000887</c:v>
                </c:pt>
                <c:pt idx="32918">
                  <c:v>0.11100000000000421</c:v>
                </c:pt>
                <c:pt idx="32919">
                  <c:v>0.11299999999999955</c:v>
                </c:pt>
                <c:pt idx="32920">
                  <c:v>0.11500000000000909</c:v>
                </c:pt>
                <c:pt idx="32921">
                  <c:v>0.11700000000000443</c:v>
                </c:pt>
                <c:pt idx="32922">
                  <c:v>0.11899999999999977</c:v>
                </c:pt>
                <c:pt idx="32923">
                  <c:v>0.12100000000000932</c:v>
                </c:pt>
                <c:pt idx="32924">
                  <c:v>0.12300000000000466</c:v>
                </c:pt>
                <c:pt idx="32925">
                  <c:v>0.125</c:v>
                </c:pt>
                <c:pt idx="32926">
                  <c:v>0.12700000000000955</c:v>
                </c:pt>
                <c:pt idx="32927">
                  <c:v>0.12900000000000489</c:v>
                </c:pt>
                <c:pt idx="32928">
                  <c:v>0.13100000000000023</c:v>
                </c:pt>
                <c:pt idx="32929">
                  <c:v>0.13300000000000978</c:v>
                </c:pt>
                <c:pt idx="32930">
                  <c:v>0.13500000000000512</c:v>
                </c:pt>
                <c:pt idx="32931">
                  <c:v>0.13700000000000045</c:v>
                </c:pt>
                <c:pt idx="32932">
                  <c:v>0.13900000000001</c:v>
                </c:pt>
                <c:pt idx="32933">
                  <c:v>0.14100000000000534</c:v>
                </c:pt>
                <c:pt idx="32934">
                  <c:v>0.14300000000000068</c:v>
                </c:pt>
                <c:pt idx="32935">
                  <c:v>0.14500000000001023</c:v>
                </c:pt>
                <c:pt idx="32936">
                  <c:v>0.14700000000000557</c:v>
                </c:pt>
                <c:pt idx="32937">
                  <c:v>0.14900000000000091</c:v>
                </c:pt>
                <c:pt idx="32938">
                  <c:v>0.15100000000001046</c:v>
                </c:pt>
                <c:pt idx="32939">
                  <c:v>0.1530000000000058</c:v>
                </c:pt>
                <c:pt idx="32940">
                  <c:v>0.15500000000000114</c:v>
                </c:pt>
                <c:pt idx="32941">
                  <c:v>0.15700000000001069</c:v>
                </c:pt>
                <c:pt idx="32942">
                  <c:v>0.15900000000000603</c:v>
                </c:pt>
                <c:pt idx="32943">
                  <c:v>0.16100000000000136</c:v>
                </c:pt>
                <c:pt idx="32944">
                  <c:v>0.16300000000001091</c:v>
                </c:pt>
                <c:pt idx="32945">
                  <c:v>0.16500000000000625</c:v>
                </c:pt>
                <c:pt idx="32946">
                  <c:v>0.16700000000000159</c:v>
                </c:pt>
                <c:pt idx="32947">
                  <c:v>0.16900000000001114</c:v>
                </c:pt>
                <c:pt idx="32948">
                  <c:v>0.17100000000000648</c:v>
                </c:pt>
                <c:pt idx="32949">
                  <c:v>0.17300000000000182</c:v>
                </c:pt>
                <c:pt idx="32950">
                  <c:v>0.17500000000001137</c:v>
                </c:pt>
                <c:pt idx="32951">
                  <c:v>0.17700000000000671</c:v>
                </c:pt>
                <c:pt idx="32952">
                  <c:v>0.17900000000000205</c:v>
                </c:pt>
                <c:pt idx="32953">
                  <c:v>0.1810000000000116</c:v>
                </c:pt>
                <c:pt idx="32954">
                  <c:v>0.18300000000000693</c:v>
                </c:pt>
                <c:pt idx="32955">
                  <c:v>0.18500000000000227</c:v>
                </c:pt>
                <c:pt idx="32956">
                  <c:v>0.18700000000001182</c:v>
                </c:pt>
                <c:pt idx="32957">
                  <c:v>0.18900000000000716</c:v>
                </c:pt>
                <c:pt idx="32958">
                  <c:v>0.1910000000000025</c:v>
                </c:pt>
                <c:pt idx="32959">
                  <c:v>0.19300000000001205</c:v>
                </c:pt>
                <c:pt idx="32960">
                  <c:v>0.19500000000000739</c:v>
                </c:pt>
                <c:pt idx="32961">
                  <c:v>0.19700000000000273</c:v>
                </c:pt>
                <c:pt idx="32962">
                  <c:v>0.19900000000001228</c:v>
                </c:pt>
                <c:pt idx="32963">
                  <c:v>0.20100000000000762</c:v>
                </c:pt>
                <c:pt idx="32964">
                  <c:v>0.20300000000000296</c:v>
                </c:pt>
                <c:pt idx="32965">
                  <c:v>0.20500000000001251</c:v>
                </c:pt>
                <c:pt idx="32966">
                  <c:v>0.20700000000000784</c:v>
                </c:pt>
                <c:pt idx="32967">
                  <c:v>0.20900000000000318</c:v>
                </c:pt>
                <c:pt idx="32968">
                  <c:v>0.21100000000001273</c:v>
                </c:pt>
                <c:pt idx="32969">
                  <c:v>0.21300000000000807</c:v>
                </c:pt>
                <c:pt idx="32970">
                  <c:v>0.21500000000000341</c:v>
                </c:pt>
                <c:pt idx="32971">
                  <c:v>0.21699999999999875</c:v>
                </c:pt>
                <c:pt idx="32972">
                  <c:v>0.2190000000000083</c:v>
                </c:pt>
                <c:pt idx="32973">
                  <c:v>0.22100000000000364</c:v>
                </c:pt>
                <c:pt idx="32974">
                  <c:v>0.22299999999999898</c:v>
                </c:pt>
                <c:pt idx="32975">
                  <c:v>0.22500000000000853</c:v>
                </c:pt>
                <c:pt idx="32976">
                  <c:v>0.22700000000000387</c:v>
                </c:pt>
                <c:pt idx="32977">
                  <c:v>0.2289999999999992</c:v>
                </c:pt>
                <c:pt idx="32978">
                  <c:v>0.23100000000000875</c:v>
                </c:pt>
                <c:pt idx="32979">
                  <c:v>0.23300000000000409</c:v>
                </c:pt>
                <c:pt idx="32980">
                  <c:v>0.23499999999999943</c:v>
                </c:pt>
                <c:pt idx="32981">
                  <c:v>0.23700000000000898</c:v>
                </c:pt>
                <c:pt idx="32982">
                  <c:v>0.23900000000000432</c:v>
                </c:pt>
                <c:pt idx="32983">
                  <c:v>0.24099999999999966</c:v>
                </c:pt>
                <c:pt idx="32984">
                  <c:v>0.24300000000000921</c:v>
                </c:pt>
                <c:pt idx="32985">
                  <c:v>0.24500000000000455</c:v>
                </c:pt>
                <c:pt idx="32986">
                  <c:v>0.24699999999999989</c:v>
                </c:pt>
                <c:pt idx="32987">
                  <c:v>0.24900000000000944</c:v>
                </c:pt>
                <c:pt idx="32988">
                  <c:v>0.25100000000000477</c:v>
                </c:pt>
                <c:pt idx="32989">
                  <c:v>0.25300000000000011</c:v>
                </c:pt>
                <c:pt idx="32990">
                  <c:v>0.25500000000000966</c:v>
                </c:pt>
                <c:pt idx="32991">
                  <c:v>0.257000000000005</c:v>
                </c:pt>
                <c:pt idx="32992">
                  <c:v>0.25900000000000034</c:v>
                </c:pt>
                <c:pt idx="32993">
                  <c:v>0.26100000000000989</c:v>
                </c:pt>
                <c:pt idx="32994">
                  <c:v>0.26300000000000523</c:v>
                </c:pt>
                <c:pt idx="32995">
                  <c:v>0.26500000000000057</c:v>
                </c:pt>
                <c:pt idx="32996">
                  <c:v>0.26700000000001012</c:v>
                </c:pt>
                <c:pt idx="32997">
                  <c:v>0.26900000000000546</c:v>
                </c:pt>
                <c:pt idx="32998">
                  <c:v>0.2710000000000008</c:v>
                </c:pt>
                <c:pt idx="32999">
                  <c:v>0.27300000000001035</c:v>
                </c:pt>
                <c:pt idx="33000">
                  <c:v>0.27500000000000568</c:v>
                </c:pt>
                <c:pt idx="33001">
                  <c:v>0.27700000000000102</c:v>
                </c:pt>
                <c:pt idx="33002">
                  <c:v>0.27900000000001057</c:v>
                </c:pt>
                <c:pt idx="33003">
                  <c:v>0.28100000000000591</c:v>
                </c:pt>
                <c:pt idx="33004">
                  <c:v>0.28300000000000125</c:v>
                </c:pt>
                <c:pt idx="33005">
                  <c:v>0.2850000000000108</c:v>
                </c:pt>
                <c:pt idx="33006">
                  <c:v>0.28700000000000614</c:v>
                </c:pt>
                <c:pt idx="33007">
                  <c:v>0.28900000000000148</c:v>
                </c:pt>
                <c:pt idx="33008">
                  <c:v>0.29100000000001103</c:v>
                </c:pt>
                <c:pt idx="33009">
                  <c:v>0.29300000000000637</c:v>
                </c:pt>
                <c:pt idx="33010">
                  <c:v>0.29500000000000171</c:v>
                </c:pt>
                <c:pt idx="33011">
                  <c:v>0.29700000000001125</c:v>
                </c:pt>
                <c:pt idx="33012">
                  <c:v>0.29900000000000659</c:v>
                </c:pt>
                <c:pt idx="33013">
                  <c:v>0.30100000000000193</c:v>
                </c:pt>
                <c:pt idx="33014">
                  <c:v>0.30300000000001148</c:v>
                </c:pt>
                <c:pt idx="33015">
                  <c:v>0.30500000000000682</c:v>
                </c:pt>
                <c:pt idx="33016">
                  <c:v>0.30700000000000216</c:v>
                </c:pt>
                <c:pt idx="33017">
                  <c:v>0.30900000000001171</c:v>
                </c:pt>
                <c:pt idx="33018">
                  <c:v>0.31100000000000705</c:v>
                </c:pt>
                <c:pt idx="33019">
                  <c:v>0.31300000000000239</c:v>
                </c:pt>
                <c:pt idx="33020">
                  <c:v>0.31500000000001194</c:v>
                </c:pt>
                <c:pt idx="33021">
                  <c:v>0.31700000000000728</c:v>
                </c:pt>
                <c:pt idx="33022">
                  <c:v>0.31900000000000261</c:v>
                </c:pt>
                <c:pt idx="33023">
                  <c:v>0.32100000000001216</c:v>
                </c:pt>
                <c:pt idx="33024">
                  <c:v>0.3230000000000075</c:v>
                </c:pt>
                <c:pt idx="33025">
                  <c:v>0.32500000000000284</c:v>
                </c:pt>
                <c:pt idx="33026">
                  <c:v>0.32700000000001239</c:v>
                </c:pt>
                <c:pt idx="33027">
                  <c:v>0.32900000000000773</c:v>
                </c:pt>
                <c:pt idx="33028">
                  <c:v>0.33100000000000307</c:v>
                </c:pt>
                <c:pt idx="33029">
                  <c:v>0.33300000000001262</c:v>
                </c:pt>
                <c:pt idx="33030">
                  <c:v>0.33500000000000796</c:v>
                </c:pt>
                <c:pt idx="33031">
                  <c:v>0.3370000000000033</c:v>
                </c:pt>
                <c:pt idx="33032">
                  <c:v>0.33899999999999864</c:v>
                </c:pt>
                <c:pt idx="33033">
                  <c:v>0.34100000000000819</c:v>
                </c:pt>
                <c:pt idx="33034">
                  <c:v>0.34300000000000352</c:v>
                </c:pt>
                <c:pt idx="33035">
                  <c:v>0.34499999999999886</c:v>
                </c:pt>
                <c:pt idx="33036">
                  <c:v>0.34700000000000841</c:v>
                </c:pt>
                <c:pt idx="33037">
                  <c:v>0.34900000000000375</c:v>
                </c:pt>
                <c:pt idx="33038">
                  <c:v>0.35099999999999909</c:v>
                </c:pt>
                <c:pt idx="33039">
                  <c:v>0.35300000000000864</c:v>
                </c:pt>
                <c:pt idx="33040">
                  <c:v>0.35500000000000398</c:v>
                </c:pt>
                <c:pt idx="33041">
                  <c:v>0.35699999999999932</c:v>
                </c:pt>
                <c:pt idx="33042">
                  <c:v>0.35900000000000887</c:v>
                </c:pt>
                <c:pt idx="33043">
                  <c:v>0.36100000000000421</c:v>
                </c:pt>
                <c:pt idx="33044">
                  <c:v>0.36299999999999955</c:v>
                </c:pt>
                <c:pt idx="33045">
                  <c:v>0.36500000000000909</c:v>
                </c:pt>
                <c:pt idx="33046">
                  <c:v>0.36700000000000443</c:v>
                </c:pt>
                <c:pt idx="33047">
                  <c:v>0.36899999999999977</c:v>
                </c:pt>
                <c:pt idx="33048">
                  <c:v>0.37100000000000932</c:v>
                </c:pt>
                <c:pt idx="33049">
                  <c:v>0.37300000000000466</c:v>
                </c:pt>
                <c:pt idx="33050">
                  <c:v>0.375</c:v>
                </c:pt>
                <c:pt idx="33051">
                  <c:v>0.37700000000000955</c:v>
                </c:pt>
                <c:pt idx="33052">
                  <c:v>0.37900000000000489</c:v>
                </c:pt>
                <c:pt idx="33053">
                  <c:v>0.38100000000000023</c:v>
                </c:pt>
                <c:pt idx="33054">
                  <c:v>0.38300000000000978</c:v>
                </c:pt>
                <c:pt idx="33055">
                  <c:v>0.38500000000000512</c:v>
                </c:pt>
                <c:pt idx="33056">
                  <c:v>0.38700000000000045</c:v>
                </c:pt>
                <c:pt idx="33057">
                  <c:v>0.38900000000001</c:v>
                </c:pt>
                <c:pt idx="33058">
                  <c:v>0.39100000000000534</c:v>
                </c:pt>
                <c:pt idx="33059">
                  <c:v>0.39300000000000068</c:v>
                </c:pt>
                <c:pt idx="33060">
                  <c:v>0.39500000000001023</c:v>
                </c:pt>
                <c:pt idx="33061">
                  <c:v>0.39700000000000557</c:v>
                </c:pt>
                <c:pt idx="33062">
                  <c:v>0.39900000000000091</c:v>
                </c:pt>
                <c:pt idx="33063">
                  <c:v>0.40100000000001046</c:v>
                </c:pt>
                <c:pt idx="33064">
                  <c:v>0.4030000000000058</c:v>
                </c:pt>
                <c:pt idx="33065">
                  <c:v>0.40500000000000114</c:v>
                </c:pt>
                <c:pt idx="33066">
                  <c:v>0.40700000000001069</c:v>
                </c:pt>
                <c:pt idx="33067">
                  <c:v>0.40900000000000603</c:v>
                </c:pt>
                <c:pt idx="33068">
                  <c:v>0.41100000000000136</c:v>
                </c:pt>
                <c:pt idx="33069">
                  <c:v>0.41300000000001091</c:v>
                </c:pt>
                <c:pt idx="33070">
                  <c:v>0.41500000000000625</c:v>
                </c:pt>
                <c:pt idx="33071">
                  <c:v>0.41700000000000159</c:v>
                </c:pt>
                <c:pt idx="33072">
                  <c:v>0.41900000000001114</c:v>
                </c:pt>
                <c:pt idx="33073">
                  <c:v>0.42100000000000648</c:v>
                </c:pt>
                <c:pt idx="33074">
                  <c:v>0.42300000000000182</c:v>
                </c:pt>
                <c:pt idx="33075">
                  <c:v>0.42500000000001137</c:v>
                </c:pt>
                <c:pt idx="33076">
                  <c:v>0.42700000000000671</c:v>
                </c:pt>
                <c:pt idx="33077">
                  <c:v>0.42900000000000205</c:v>
                </c:pt>
                <c:pt idx="33078">
                  <c:v>0.4310000000000116</c:v>
                </c:pt>
                <c:pt idx="33079">
                  <c:v>0.43300000000000693</c:v>
                </c:pt>
                <c:pt idx="33080">
                  <c:v>0.43500000000000227</c:v>
                </c:pt>
                <c:pt idx="33081">
                  <c:v>0.43700000000001182</c:v>
                </c:pt>
                <c:pt idx="33082">
                  <c:v>0.43900000000000716</c:v>
                </c:pt>
                <c:pt idx="33083">
                  <c:v>0.4410000000000025</c:v>
                </c:pt>
                <c:pt idx="33084">
                  <c:v>0.44300000000001205</c:v>
                </c:pt>
                <c:pt idx="33085">
                  <c:v>0.44500000000000739</c:v>
                </c:pt>
                <c:pt idx="33086">
                  <c:v>0.44700000000000273</c:v>
                </c:pt>
                <c:pt idx="33087">
                  <c:v>0.44900000000001228</c:v>
                </c:pt>
                <c:pt idx="33088">
                  <c:v>0.45100000000000762</c:v>
                </c:pt>
                <c:pt idx="33089">
                  <c:v>0.45300000000000296</c:v>
                </c:pt>
                <c:pt idx="33090">
                  <c:v>0.45500000000001251</c:v>
                </c:pt>
                <c:pt idx="33091">
                  <c:v>0.45700000000000784</c:v>
                </c:pt>
                <c:pt idx="33092">
                  <c:v>0.45900000000000318</c:v>
                </c:pt>
                <c:pt idx="33093">
                  <c:v>0.46100000000001273</c:v>
                </c:pt>
                <c:pt idx="33094">
                  <c:v>0.46300000000000807</c:v>
                </c:pt>
                <c:pt idx="33095">
                  <c:v>0.46500000000000341</c:v>
                </c:pt>
                <c:pt idx="33096">
                  <c:v>0.46699999999999875</c:v>
                </c:pt>
                <c:pt idx="33097">
                  <c:v>0.4690000000000083</c:v>
                </c:pt>
                <c:pt idx="33098">
                  <c:v>0.47100000000000364</c:v>
                </c:pt>
                <c:pt idx="33099">
                  <c:v>0.47299999999999898</c:v>
                </c:pt>
                <c:pt idx="33100">
                  <c:v>0.47500000000000853</c:v>
                </c:pt>
                <c:pt idx="33101">
                  <c:v>0.47700000000000387</c:v>
                </c:pt>
                <c:pt idx="33102">
                  <c:v>0.4789999999999992</c:v>
                </c:pt>
                <c:pt idx="33103">
                  <c:v>0.48100000000000875</c:v>
                </c:pt>
                <c:pt idx="33104">
                  <c:v>0.48300000000000409</c:v>
                </c:pt>
                <c:pt idx="33105">
                  <c:v>0.48499999999999943</c:v>
                </c:pt>
                <c:pt idx="33106">
                  <c:v>0.48700000000000898</c:v>
                </c:pt>
                <c:pt idx="33107">
                  <c:v>0.48900000000000432</c:v>
                </c:pt>
                <c:pt idx="33108">
                  <c:v>0.49099999999999966</c:v>
                </c:pt>
                <c:pt idx="33109">
                  <c:v>0.49300000000000921</c:v>
                </c:pt>
                <c:pt idx="33110">
                  <c:v>0.49500000000000455</c:v>
                </c:pt>
                <c:pt idx="33111">
                  <c:v>0.49699999999999989</c:v>
                </c:pt>
                <c:pt idx="33112">
                  <c:v>0.49900000000000944</c:v>
                </c:pt>
                <c:pt idx="33113">
                  <c:v>0.50100000000000477</c:v>
                </c:pt>
                <c:pt idx="33114">
                  <c:v>0.50300000000000011</c:v>
                </c:pt>
                <c:pt idx="33115">
                  <c:v>0.50500000000000966</c:v>
                </c:pt>
                <c:pt idx="33116">
                  <c:v>0.507000000000005</c:v>
                </c:pt>
                <c:pt idx="33117">
                  <c:v>0.50900000000000034</c:v>
                </c:pt>
                <c:pt idx="33118">
                  <c:v>0.51100000000000989</c:v>
                </c:pt>
                <c:pt idx="33119">
                  <c:v>0.51300000000000523</c:v>
                </c:pt>
                <c:pt idx="33120">
                  <c:v>0.51500000000000057</c:v>
                </c:pt>
                <c:pt idx="33121">
                  <c:v>0.51700000000001012</c:v>
                </c:pt>
                <c:pt idx="33122">
                  <c:v>0.51900000000000546</c:v>
                </c:pt>
                <c:pt idx="33123">
                  <c:v>0.5210000000000008</c:v>
                </c:pt>
                <c:pt idx="33124">
                  <c:v>0.52300000000001035</c:v>
                </c:pt>
                <c:pt idx="33125">
                  <c:v>0.52500000000000568</c:v>
                </c:pt>
                <c:pt idx="33126">
                  <c:v>0.52700000000000102</c:v>
                </c:pt>
                <c:pt idx="33127">
                  <c:v>0.52900000000001057</c:v>
                </c:pt>
                <c:pt idx="33128">
                  <c:v>0.53100000000000591</c:v>
                </c:pt>
                <c:pt idx="33129">
                  <c:v>0.53300000000000125</c:v>
                </c:pt>
                <c:pt idx="33130">
                  <c:v>0.5350000000000108</c:v>
                </c:pt>
                <c:pt idx="33131">
                  <c:v>0.53700000000000614</c:v>
                </c:pt>
                <c:pt idx="33132">
                  <c:v>0.53900000000000148</c:v>
                </c:pt>
                <c:pt idx="33133">
                  <c:v>0.54100000000001103</c:v>
                </c:pt>
                <c:pt idx="33134">
                  <c:v>0.54300000000000637</c:v>
                </c:pt>
                <c:pt idx="33135">
                  <c:v>0.54500000000000171</c:v>
                </c:pt>
                <c:pt idx="33136">
                  <c:v>0.54700000000001125</c:v>
                </c:pt>
                <c:pt idx="33137">
                  <c:v>0.54900000000000659</c:v>
                </c:pt>
                <c:pt idx="33138">
                  <c:v>0.55100000000000193</c:v>
                </c:pt>
                <c:pt idx="33139">
                  <c:v>0.55300000000001148</c:v>
                </c:pt>
                <c:pt idx="33140">
                  <c:v>0.55500000000000682</c:v>
                </c:pt>
                <c:pt idx="33141">
                  <c:v>0.55700000000000216</c:v>
                </c:pt>
                <c:pt idx="33142">
                  <c:v>0.55900000000001171</c:v>
                </c:pt>
                <c:pt idx="33143">
                  <c:v>0.56100000000000705</c:v>
                </c:pt>
                <c:pt idx="33144">
                  <c:v>0.56300000000000239</c:v>
                </c:pt>
                <c:pt idx="33145">
                  <c:v>0.56500000000001194</c:v>
                </c:pt>
                <c:pt idx="33146">
                  <c:v>0.56700000000000728</c:v>
                </c:pt>
                <c:pt idx="33147">
                  <c:v>0.56900000000000261</c:v>
                </c:pt>
                <c:pt idx="33148">
                  <c:v>0.57100000000001216</c:v>
                </c:pt>
                <c:pt idx="33149">
                  <c:v>0.5730000000000075</c:v>
                </c:pt>
                <c:pt idx="33150">
                  <c:v>0.57500000000000284</c:v>
                </c:pt>
                <c:pt idx="33151">
                  <c:v>0.57700000000001239</c:v>
                </c:pt>
                <c:pt idx="33152">
                  <c:v>0.57900000000000773</c:v>
                </c:pt>
                <c:pt idx="33153">
                  <c:v>0.58100000000000307</c:v>
                </c:pt>
                <c:pt idx="33154">
                  <c:v>0.58300000000001262</c:v>
                </c:pt>
                <c:pt idx="33155">
                  <c:v>0.58500000000000796</c:v>
                </c:pt>
                <c:pt idx="33156">
                  <c:v>0.5870000000000033</c:v>
                </c:pt>
                <c:pt idx="33157">
                  <c:v>0.58899999999999864</c:v>
                </c:pt>
                <c:pt idx="33158">
                  <c:v>0.59100000000000819</c:v>
                </c:pt>
                <c:pt idx="33159">
                  <c:v>0.59300000000000352</c:v>
                </c:pt>
                <c:pt idx="33160">
                  <c:v>0.59499999999999886</c:v>
                </c:pt>
                <c:pt idx="33161">
                  <c:v>0.59700000000000841</c:v>
                </c:pt>
                <c:pt idx="33162">
                  <c:v>0.59900000000000375</c:v>
                </c:pt>
                <c:pt idx="33163">
                  <c:v>0.60099999999999909</c:v>
                </c:pt>
                <c:pt idx="33164">
                  <c:v>0.60300000000000864</c:v>
                </c:pt>
                <c:pt idx="33165">
                  <c:v>0.60500000000000398</c:v>
                </c:pt>
                <c:pt idx="33166">
                  <c:v>0.60699999999999932</c:v>
                </c:pt>
                <c:pt idx="33167">
                  <c:v>0.60900000000000887</c:v>
                </c:pt>
                <c:pt idx="33168">
                  <c:v>0.61100000000000421</c:v>
                </c:pt>
                <c:pt idx="33169">
                  <c:v>0.61299999999999955</c:v>
                </c:pt>
                <c:pt idx="33170">
                  <c:v>0.61500000000000909</c:v>
                </c:pt>
                <c:pt idx="33171">
                  <c:v>0.61700000000000443</c:v>
                </c:pt>
                <c:pt idx="33172">
                  <c:v>0.61899999999999977</c:v>
                </c:pt>
                <c:pt idx="33173">
                  <c:v>0.62100000000000932</c:v>
                </c:pt>
                <c:pt idx="33174">
                  <c:v>0.62300000000000466</c:v>
                </c:pt>
                <c:pt idx="33175">
                  <c:v>0.625</c:v>
                </c:pt>
                <c:pt idx="33176">
                  <c:v>0.62700000000000955</c:v>
                </c:pt>
                <c:pt idx="33177">
                  <c:v>0.62900000000000489</c:v>
                </c:pt>
                <c:pt idx="33178">
                  <c:v>0.63100000000000023</c:v>
                </c:pt>
                <c:pt idx="33179">
                  <c:v>0.63300000000000978</c:v>
                </c:pt>
                <c:pt idx="33180">
                  <c:v>0.63500000000000512</c:v>
                </c:pt>
                <c:pt idx="33181">
                  <c:v>0.63700000000000045</c:v>
                </c:pt>
                <c:pt idx="33182">
                  <c:v>0.63900000000001</c:v>
                </c:pt>
                <c:pt idx="33183">
                  <c:v>0.64100000000000534</c:v>
                </c:pt>
                <c:pt idx="33184">
                  <c:v>0.64300000000000068</c:v>
                </c:pt>
                <c:pt idx="33185">
                  <c:v>0.64500000000001023</c:v>
                </c:pt>
                <c:pt idx="33186">
                  <c:v>0.64700000000000557</c:v>
                </c:pt>
                <c:pt idx="33187">
                  <c:v>0.64900000000000091</c:v>
                </c:pt>
                <c:pt idx="33188">
                  <c:v>0.65100000000001046</c:v>
                </c:pt>
                <c:pt idx="33189">
                  <c:v>0.6530000000000058</c:v>
                </c:pt>
                <c:pt idx="33190">
                  <c:v>0.65500000000000114</c:v>
                </c:pt>
                <c:pt idx="33191">
                  <c:v>0.65700000000001069</c:v>
                </c:pt>
                <c:pt idx="33192">
                  <c:v>0.65900000000000603</c:v>
                </c:pt>
                <c:pt idx="33193">
                  <c:v>0.66100000000000136</c:v>
                </c:pt>
                <c:pt idx="33194">
                  <c:v>0.66300000000001091</c:v>
                </c:pt>
                <c:pt idx="33195">
                  <c:v>0.66500000000000625</c:v>
                </c:pt>
                <c:pt idx="33196">
                  <c:v>0.66700000000000159</c:v>
                </c:pt>
                <c:pt idx="33197">
                  <c:v>0.66900000000001114</c:v>
                </c:pt>
                <c:pt idx="33198">
                  <c:v>0.67100000000000648</c:v>
                </c:pt>
                <c:pt idx="33199">
                  <c:v>0.67300000000000182</c:v>
                </c:pt>
                <c:pt idx="33200">
                  <c:v>0.67500000000001137</c:v>
                </c:pt>
                <c:pt idx="33201">
                  <c:v>0.67700000000000671</c:v>
                </c:pt>
                <c:pt idx="33202">
                  <c:v>0.67900000000000205</c:v>
                </c:pt>
                <c:pt idx="33203">
                  <c:v>0.6810000000000116</c:v>
                </c:pt>
                <c:pt idx="33204">
                  <c:v>0.68300000000000693</c:v>
                </c:pt>
                <c:pt idx="33205">
                  <c:v>0.68500000000000227</c:v>
                </c:pt>
                <c:pt idx="33206">
                  <c:v>0.68700000000001182</c:v>
                </c:pt>
                <c:pt idx="33207">
                  <c:v>0.68900000000000716</c:v>
                </c:pt>
                <c:pt idx="33208">
                  <c:v>0.6910000000000025</c:v>
                </c:pt>
                <c:pt idx="33209">
                  <c:v>0.69300000000001205</c:v>
                </c:pt>
                <c:pt idx="33210">
                  <c:v>0.69500000000000739</c:v>
                </c:pt>
                <c:pt idx="33211">
                  <c:v>0.69700000000000273</c:v>
                </c:pt>
                <c:pt idx="33212">
                  <c:v>0.69900000000001228</c:v>
                </c:pt>
                <c:pt idx="33213">
                  <c:v>0.70100000000000762</c:v>
                </c:pt>
                <c:pt idx="33214">
                  <c:v>0.70300000000000296</c:v>
                </c:pt>
                <c:pt idx="33215">
                  <c:v>0.70500000000001251</c:v>
                </c:pt>
                <c:pt idx="33216">
                  <c:v>0.70700000000000784</c:v>
                </c:pt>
                <c:pt idx="33217">
                  <c:v>0.70900000000000318</c:v>
                </c:pt>
                <c:pt idx="33218">
                  <c:v>0.71100000000001273</c:v>
                </c:pt>
                <c:pt idx="33219">
                  <c:v>0.71300000000000807</c:v>
                </c:pt>
                <c:pt idx="33220">
                  <c:v>0.71500000000000341</c:v>
                </c:pt>
                <c:pt idx="33221">
                  <c:v>0.71699999999999875</c:v>
                </c:pt>
                <c:pt idx="33222">
                  <c:v>0.7190000000000083</c:v>
                </c:pt>
                <c:pt idx="33223">
                  <c:v>0.72100000000000364</c:v>
                </c:pt>
                <c:pt idx="33224">
                  <c:v>0.72299999999999898</c:v>
                </c:pt>
                <c:pt idx="33225">
                  <c:v>0.72500000000000853</c:v>
                </c:pt>
                <c:pt idx="33226">
                  <c:v>0.72700000000000387</c:v>
                </c:pt>
                <c:pt idx="33227">
                  <c:v>0.7289999999999992</c:v>
                </c:pt>
                <c:pt idx="33228">
                  <c:v>0.73100000000000875</c:v>
                </c:pt>
                <c:pt idx="33229">
                  <c:v>0.73300000000000409</c:v>
                </c:pt>
                <c:pt idx="33230">
                  <c:v>0.73499999999999943</c:v>
                </c:pt>
                <c:pt idx="33231">
                  <c:v>0.73700000000000898</c:v>
                </c:pt>
                <c:pt idx="33232">
                  <c:v>0.73900000000000432</c:v>
                </c:pt>
                <c:pt idx="33233">
                  <c:v>0.74099999999999966</c:v>
                </c:pt>
                <c:pt idx="33234">
                  <c:v>0.74300000000000921</c:v>
                </c:pt>
                <c:pt idx="33235">
                  <c:v>0.74500000000000455</c:v>
                </c:pt>
                <c:pt idx="33236">
                  <c:v>0.74699999999999989</c:v>
                </c:pt>
                <c:pt idx="33237">
                  <c:v>0.74900000000000944</c:v>
                </c:pt>
                <c:pt idx="33238">
                  <c:v>0.75100000000000477</c:v>
                </c:pt>
                <c:pt idx="33239">
                  <c:v>0.75300000000000011</c:v>
                </c:pt>
                <c:pt idx="33240">
                  <c:v>0.75500000000000966</c:v>
                </c:pt>
                <c:pt idx="33241">
                  <c:v>0.757000000000005</c:v>
                </c:pt>
                <c:pt idx="33242">
                  <c:v>0.75900000000000034</c:v>
                </c:pt>
                <c:pt idx="33243">
                  <c:v>0.76100000000000989</c:v>
                </c:pt>
                <c:pt idx="33244">
                  <c:v>0.76300000000000523</c:v>
                </c:pt>
                <c:pt idx="33245">
                  <c:v>0.76500000000000057</c:v>
                </c:pt>
                <c:pt idx="33246">
                  <c:v>0.76700000000001012</c:v>
                </c:pt>
                <c:pt idx="33247">
                  <c:v>0.76900000000000546</c:v>
                </c:pt>
                <c:pt idx="33248">
                  <c:v>0.7710000000000008</c:v>
                </c:pt>
                <c:pt idx="33249">
                  <c:v>0.77300000000001035</c:v>
                </c:pt>
                <c:pt idx="33250">
                  <c:v>0.77500000000000568</c:v>
                </c:pt>
                <c:pt idx="33251">
                  <c:v>0.77700000000000102</c:v>
                </c:pt>
                <c:pt idx="33252">
                  <c:v>0.77900000000001057</c:v>
                </c:pt>
                <c:pt idx="33253">
                  <c:v>0.78100000000000591</c:v>
                </c:pt>
                <c:pt idx="33254">
                  <c:v>0.78300000000000125</c:v>
                </c:pt>
                <c:pt idx="33255">
                  <c:v>0.7850000000000108</c:v>
                </c:pt>
                <c:pt idx="33256">
                  <c:v>0.78700000000000614</c:v>
                </c:pt>
                <c:pt idx="33257">
                  <c:v>0.78900000000000148</c:v>
                </c:pt>
                <c:pt idx="33258">
                  <c:v>0.79100000000001103</c:v>
                </c:pt>
                <c:pt idx="33259">
                  <c:v>0.79300000000000637</c:v>
                </c:pt>
                <c:pt idx="33260">
                  <c:v>0.79500000000000171</c:v>
                </c:pt>
                <c:pt idx="33261">
                  <c:v>0.79700000000001125</c:v>
                </c:pt>
                <c:pt idx="33262">
                  <c:v>0.79900000000000659</c:v>
                </c:pt>
                <c:pt idx="33263">
                  <c:v>0.80100000000000193</c:v>
                </c:pt>
                <c:pt idx="33264">
                  <c:v>0.80300000000001148</c:v>
                </c:pt>
                <c:pt idx="33265">
                  <c:v>0.80500000000000682</c:v>
                </c:pt>
                <c:pt idx="33266">
                  <c:v>0.80700000000000216</c:v>
                </c:pt>
                <c:pt idx="33267">
                  <c:v>0.80900000000001171</c:v>
                </c:pt>
                <c:pt idx="33268">
                  <c:v>0.81100000000000705</c:v>
                </c:pt>
                <c:pt idx="33269">
                  <c:v>0.81300000000000239</c:v>
                </c:pt>
                <c:pt idx="33270">
                  <c:v>0.81500000000001194</c:v>
                </c:pt>
                <c:pt idx="33271">
                  <c:v>0.81700000000000728</c:v>
                </c:pt>
                <c:pt idx="33272">
                  <c:v>0.81900000000000261</c:v>
                </c:pt>
                <c:pt idx="33273">
                  <c:v>0.82100000000001216</c:v>
                </c:pt>
                <c:pt idx="33274">
                  <c:v>0.8230000000000075</c:v>
                </c:pt>
                <c:pt idx="33275">
                  <c:v>0.82500000000000284</c:v>
                </c:pt>
                <c:pt idx="33276">
                  <c:v>0.82700000000001239</c:v>
                </c:pt>
                <c:pt idx="33277">
                  <c:v>0.82900000000000773</c:v>
                </c:pt>
                <c:pt idx="33278">
                  <c:v>0.83100000000000307</c:v>
                </c:pt>
                <c:pt idx="33279">
                  <c:v>0.83300000000001262</c:v>
                </c:pt>
                <c:pt idx="33280">
                  <c:v>0.83500000000000796</c:v>
                </c:pt>
                <c:pt idx="33281">
                  <c:v>0.8370000000000033</c:v>
                </c:pt>
                <c:pt idx="33282">
                  <c:v>0.83899999999999864</c:v>
                </c:pt>
                <c:pt idx="33283">
                  <c:v>0.84100000000000819</c:v>
                </c:pt>
                <c:pt idx="33284">
                  <c:v>0.84300000000000352</c:v>
                </c:pt>
                <c:pt idx="33285">
                  <c:v>0.84499999999999886</c:v>
                </c:pt>
                <c:pt idx="33286">
                  <c:v>0.84700000000000841</c:v>
                </c:pt>
                <c:pt idx="33287">
                  <c:v>0.84900000000000375</c:v>
                </c:pt>
                <c:pt idx="33288">
                  <c:v>0.85099999999999909</c:v>
                </c:pt>
                <c:pt idx="33289">
                  <c:v>0.85300000000000864</c:v>
                </c:pt>
                <c:pt idx="33290">
                  <c:v>0.85500000000000398</c:v>
                </c:pt>
                <c:pt idx="33291">
                  <c:v>0.85699999999999932</c:v>
                </c:pt>
                <c:pt idx="33292">
                  <c:v>0.85900000000000887</c:v>
                </c:pt>
                <c:pt idx="33293">
                  <c:v>0.86100000000000421</c:v>
                </c:pt>
                <c:pt idx="33294">
                  <c:v>0.86299999999999955</c:v>
                </c:pt>
                <c:pt idx="33295">
                  <c:v>0.86500000000000909</c:v>
                </c:pt>
                <c:pt idx="33296">
                  <c:v>0.86700000000000443</c:v>
                </c:pt>
                <c:pt idx="33297">
                  <c:v>0.86899999999999977</c:v>
                </c:pt>
                <c:pt idx="33298">
                  <c:v>0.87100000000000932</c:v>
                </c:pt>
                <c:pt idx="33299">
                  <c:v>0.87300000000000466</c:v>
                </c:pt>
                <c:pt idx="33300">
                  <c:v>0.875</c:v>
                </c:pt>
                <c:pt idx="33301">
                  <c:v>0.87700000000000955</c:v>
                </c:pt>
                <c:pt idx="33302">
                  <c:v>0.87900000000000489</c:v>
                </c:pt>
                <c:pt idx="33303">
                  <c:v>0.88100000000000023</c:v>
                </c:pt>
                <c:pt idx="33304">
                  <c:v>0.88300000000000978</c:v>
                </c:pt>
                <c:pt idx="33305">
                  <c:v>0.88500000000000512</c:v>
                </c:pt>
                <c:pt idx="33306">
                  <c:v>0.88700000000000045</c:v>
                </c:pt>
                <c:pt idx="33307">
                  <c:v>0.88900000000001</c:v>
                </c:pt>
                <c:pt idx="33308">
                  <c:v>0.89100000000000534</c:v>
                </c:pt>
                <c:pt idx="33309">
                  <c:v>0.89300000000000068</c:v>
                </c:pt>
                <c:pt idx="33310">
                  <c:v>0.89500000000001023</c:v>
                </c:pt>
                <c:pt idx="33311">
                  <c:v>0.89700000000000557</c:v>
                </c:pt>
                <c:pt idx="33312">
                  <c:v>0.89900000000000091</c:v>
                </c:pt>
                <c:pt idx="33313">
                  <c:v>0.90100000000001046</c:v>
                </c:pt>
                <c:pt idx="33314">
                  <c:v>0.9030000000000058</c:v>
                </c:pt>
                <c:pt idx="33315">
                  <c:v>0.90500000000000114</c:v>
                </c:pt>
                <c:pt idx="33316">
                  <c:v>0.90700000000001069</c:v>
                </c:pt>
                <c:pt idx="33317">
                  <c:v>0.90900000000000603</c:v>
                </c:pt>
                <c:pt idx="33318">
                  <c:v>0.91100000000000136</c:v>
                </c:pt>
                <c:pt idx="33319">
                  <c:v>0.91300000000001091</c:v>
                </c:pt>
                <c:pt idx="33320">
                  <c:v>0.91500000000000625</c:v>
                </c:pt>
                <c:pt idx="33321">
                  <c:v>0.91700000000000159</c:v>
                </c:pt>
                <c:pt idx="33322">
                  <c:v>0.91900000000001114</c:v>
                </c:pt>
                <c:pt idx="33323">
                  <c:v>0.92100000000000648</c:v>
                </c:pt>
                <c:pt idx="33324">
                  <c:v>0.92300000000000182</c:v>
                </c:pt>
                <c:pt idx="33325">
                  <c:v>0.92500000000001137</c:v>
                </c:pt>
                <c:pt idx="33326">
                  <c:v>0.92700000000000671</c:v>
                </c:pt>
                <c:pt idx="33327">
                  <c:v>0.92900000000000205</c:v>
                </c:pt>
                <c:pt idx="33328">
                  <c:v>0.9310000000000116</c:v>
                </c:pt>
                <c:pt idx="33329">
                  <c:v>0.93300000000000693</c:v>
                </c:pt>
                <c:pt idx="33330">
                  <c:v>0.93500000000000227</c:v>
                </c:pt>
                <c:pt idx="33331">
                  <c:v>0.93700000000001182</c:v>
                </c:pt>
                <c:pt idx="33332">
                  <c:v>0.93900000000000716</c:v>
                </c:pt>
                <c:pt idx="33333">
                  <c:v>0.9410000000000025</c:v>
                </c:pt>
                <c:pt idx="33334">
                  <c:v>0.94300000000001205</c:v>
                </c:pt>
                <c:pt idx="33335">
                  <c:v>0.94500000000000739</c:v>
                </c:pt>
                <c:pt idx="33336">
                  <c:v>0.94700000000000273</c:v>
                </c:pt>
                <c:pt idx="33337">
                  <c:v>0.94900000000001228</c:v>
                </c:pt>
                <c:pt idx="33338">
                  <c:v>0.95100000000000762</c:v>
                </c:pt>
                <c:pt idx="33339">
                  <c:v>0.95300000000000296</c:v>
                </c:pt>
                <c:pt idx="33340">
                  <c:v>0.95500000000001251</c:v>
                </c:pt>
                <c:pt idx="33341">
                  <c:v>0.95700000000000784</c:v>
                </c:pt>
                <c:pt idx="33342">
                  <c:v>0.95900000000000318</c:v>
                </c:pt>
                <c:pt idx="33343">
                  <c:v>0.96100000000001273</c:v>
                </c:pt>
                <c:pt idx="33344">
                  <c:v>0.96300000000000807</c:v>
                </c:pt>
                <c:pt idx="33345">
                  <c:v>0.96500000000000341</c:v>
                </c:pt>
                <c:pt idx="33346">
                  <c:v>0.96699999999999875</c:v>
                </c:pt>
                <c:pt idx="33347">
                  <c:v>0.9690000000000083</c:v>
                </c:pt>
                <c:pt idx="33348">
                  <c:v>0.97100000000000364</c:v>
                </c:pt>
                <c:pt idx="33349">
                  <c:v>0.97299999999999898</c:v>
                </c:pt>
                <c:pt idx="33350">
                  <c:v>0.97500000000000853</c:v>
                </c:pt>
                <c:pt idx="33351">
                  <c:v>0.97700000000000387</c:v>
                </c:pt>
                <c:pt idx="33352">
                  <c:v>0.9789999999999992</c:v>
                </c:pt>
                <c:pt idx="33353">
                  <c:v>0.98100000000000875</c:v>
                </c:pt>
                <c:pt idx="33354">
                  <c:v>0.98300000000000409</c:v>
                </c:pt>
                <c:pt idx="33355">
                  <c:v>0.98499999999999943</c:v>
                </c:pt>
                <c:pt idx="33356">
                  <c:v>0.98700000000000898</c:v>
                </c:pt>
                <c:pt idx="33357">
                  <c:v>0.98900000000000432</c:v>
                </c:pt>
                <c:pt idx="33358">
                  <c:v>0.99099999999999966</c:v>
                </c:pt>
                <c:pt idx="33359">
                  <c:v>0.99300000000000921</c:v>
                </c:pt>
                <c:pt idx="33360">
                  <c:v>0.99500000000000455</c:v>
                </c:pt>
                <c:pt idx="33361">
                  <c:v>0.99699999999999989</c:v>
                </c:pt>
                <c:pt idx="33362">
                  <c:v>0.99900000000000944</c:v>
                </c:pt>
                <c:pt idx="33363">
                  <c:v>1.0010000000000048</c:v>
                </c:pt>
                <c:pt idx="33364">
                  <c:v>1.0030000000000001</c:v>
                </c:pt>
                <c:pt idx="33365">
                  <c:v>1.0050000000000097</c:v>
                </c:pt>
                <c:pt idx="33366">
                  <c:v>1.007000000000005</c:v>
                </c:pt>
                <c:pt idx="33367">
                  <c:v>1.0090000000000003</c:v>
                </c:pt>
                <c:pt idx="33368">
                  <c:v>1.0110000000000099</c:v>
                </c:pt>
                <c:pt idx="33369">
                  <c:v>1.0130000000000052</c:v>
                </c:pt>
                <c:pt idx="33370">
                  <c:v>1.0150000000000006</c:v>
                </c:pt>
                <c:pt idx="33371">
                  <c:v>1.0170000000000101</c:v>
                </c:pt>
                <c:pt idx="33372">
                  <c:v>1.0190000000000055</c:v>
                </c:pt>
                <c:pt idx="33373">
                  <c:v>1.0210000000000008</c:v>
                </c:pt>
                <c:pt idx="33374">
                  <c:v>1.0230000000000103</c:v>
                </c:pt>
                <c:pt idx="33375">
                  <c:v>1.0250000000000057</c:v>
                </c:pt>
                <c:pt idx="33376">
                  <c:v>1.027000000000001</c:v>
                </c:pt>
                <c:pt idx="33377">
                  <c:v>1.0290000000000106</c:v>
                </c:pt>
                <c:pt idx="33378">
                  <c:v>1.0310000000000059</c:v>
                </c:pt>
                <c:pt idx="33379">
                  <c:v>1.0330000000000013</c:v>
                </c:pt>
                <c:pt idx="33380">
                  <c:v>1.0350000000000108</c:v>
                </c:pt>
                <c:pt idx="33381">
                  <c:v>1.0370000000000061</c:v>
                </c:pt>
                <c:pt idx="33382">
                  <c:v>1.0390000000000015</c:v>
                </c:pt>
                <c:pt idx="33383">
                  <c:v>1.041000000000011</c:v>
                </c:pt>
                <c:pt idx="33384">
                  <c:v>1.0430000000000064</c:v>
                </c:pt>
                <c:pt idx="33385">
                  <c:v>1.0450000000000017</c:v>
                </c:pt>
                <c:pt idx="33386">
                  <c:v>1.0470000000000113</c:v>
                </c:pt>
                <c:pt idx="33387">
                  <c:v>1.0490000000000066</c:v>
                </c:pt>
                <c:pt idx="33388">
                  <c:v>1.0510000000000019</c:v>
                </c:pt>
                <c:pt idx="33389">
                  <c:v>1.0530000000000115</c:v>
                </c:pt>
                <c:pt idx="33390">
                  <c:v>1.0550000000000068</c:v>
                </c:pt>
                <c:pt idx="33391">
                  <c:v>1.0570000000000022</c:v>
                </c:pt>
                <c:pt idx="33392">
                  <c:v>1.0590000000000117</c:v>
                </c:pt>
                <c:pt idx="33393">
                  <c:v>1.061000000000007</c:v>
                </c:pt>
                <c:pt idx="33394">
                  <c:v>1.0630000000000024</c:v>
                </c:pt>
                <c:pt idx="33395">
                  <c:v>1.0650000000000119</c:v>
                </c:pt>
                <c:pt idx="33396">
                  <c:v>1.0670000000000073</c:v>
                </c:pt>
                <c:pt idx="33397">
                  <c:v>1.0690000000000026</c:v>
                </c:pt>
                <c:pt idx="33398">
                  <c:v>1.0710000000000122</c:v>
                </c:pt>
                <c:pt idx="33399">
                  <c:v>1.0730000000000075</c:v>
                </c:pt>
                <c:pt idx="33400">
                  <c:v>1.0750000000000028</c:v>
                </c:pt>
                <c:pt idx="33401">
                  <c:v>1.0770000000000124</c:v>
                </c:pt>
                <c:pt idx="33402">
                  <c:v>1.0790000000000077</c:v>
                </c:pt>
                <c:pt idx="33403">
                  <c:v>1.0810000000000031</c:v>
                </c:pt>
                <c:pt idx="33404">
                  <c:v>1.0830000000000126</c:v>
                </c:pt>
                <c:pt idx="33405">
                  <c:v>1.085000000000008</c:v>
                </c:pt>
                <c:pt idx="33406">
                  <c:v>1.0870000000000033</c:v>
                </c:pt>
                <c:pt idx="33407">
                  <c:v>1.0889999999999986</c:v>
                </c:pt>
                <c:pt idx="33408">
                  <c:v>1.0910000000000082</c:v>
                </c:pt>
                <c:pt idx="33409">
                  <c:v>1.0930000000000035</c:v>
                </c:pt>
                <c:pt idx="33410">
                  <c:v>1.0949999999999989</c:v>
                </c:pt>
                <c:pt idx="33411">
                  <c:v>1.0970000000000084</c:v>
                </c:pt>
                <c:pt idx="33412">
                  <c:v>1.0990000000000038</c:v>
                </c:pt>
                <c:pt idx="33413">
                  <c:v>1.1009999999999991</c:v>
                </c:pt>
                <c:pt idx="33414">
                  <c:v>1.1030000000000086</c:v>
                </c:pt>
                <c:pt idx="33415">
                  <c:v>1.105000000000004</c:v>
                </c:pt>
                <c:pt idx="33416">
                  <c:v>1.1069999999999993</c:v>
                </c:pt>
                <c:pt idx="33417">
                  <c:v>1.1090000000000089</c:v>
                </c:pt>
                <c:pt idx="33418">
                  <c:v>1.1110000000000042</c:v>
                </c:pt>
                <c:pt idx="33419">
                  <c:v>1.1129999999999995</c:v>
                </c:pt>
                <c:pt idx="33420">
                  <c:v>1.1150000000000091</c:v>
                </c:pt>
                <c:pt idx="33421">
                  <c:v>1.1170000000000044</c:v>
                </c:pt>
                <c:pt idx="33422">
                  <c:v>1.1189999999999998</c:v>
                </c:pt>
                <c:pt idx="33423">
                  <c:v>1.1210000000000093</c:v>
                </c:pt>
                <c:pt idx="33424">
                  <c:v>1.1230000000000047</c:v>
                </c:pt>
                <c:pt idx="33425">
                  <c:v>1.125</c:v>
                </c:pt>
                <c:pt idx="33426">
                  <c:v>1.1270000000000095</c:v>
                </c:pt>
                <c:pt idx="33427">
                  <c:v>1.1290000000000049</c:v>
                </c:pt>
                <c:pt idx="33428">
                  <c:v>1.1310000000000002</c:v>
                </c:pt>
                <c:pt idx="33429">
                  <c:v>1.1330000000000098</c:v>
                </c:pt>
                <c:pt idx="33430">
                  <c:v>1.1350000000000051</c:v>
                </c:pt>
                <c:pt idx="33431">
                  <c:v>1.1370000000000005</c:v>
                </c:pt>
                <c:pt idx="33432">
                  <c:v>1.13900000000001</c:v>
                </c:pt>
                <c:pt idx="33433">
                  <c:v>1.1410000000000053</c:v>
                </c:pt>
                <c:pt idx="33434">
                  <c:v>1.1430000000000007</c:v>
                </c:pt>
                <c:pt idx="33435">
                  <c:v>1.1450000000000102</c:v>
                </c:pt>
                <c:pt idx="33436">
                  <c:v>1.1470000000000056</c:v>
                </c:pt>
                <c:pt idx="33437">
                  <c:v>1.1490000000000009</c:v>
                </c:pt>
                <c:pt idx="33438">
                  <c:v>1.1510000000000105</c:v>
                </c:pt>
                <c:pt idx="33439">
                  <c:v>1.1530000000000058</c:v>
                </c:pt>
                <c:pt idx="33440">
                  <c:v>1.1550000000000011</c:v>
                </c:pt>
                <c:pt idx="33441">
                  <c:v>1.1570000000000107</c:v>
                </c:pt>
                <c:pt idx="33442">
                  <c:v>1.159000000000006</c:v>
                </c:pt>
                <c:pt idx="33443">
                  <c:v>1.1610000000000014</c:v>
                </c:pt>
                <c:pt idx="33444">
                  <c:v>1.1630000000000109</c:v>
                </c:pt>
                <c:pt idx="33445">
                  <c:v>1.1650000000000063</c:v>
                </c:pt>
                <c:pt idx="33446">
                  <c:v>1.1670000000000016</c:v>
                </c:pt>
                <c:pt idx="33447">
                  <c:v>1.1690000000000111</c:v>
                </c:pt>
                <c:pt idx="33448">
                  <c:v>1.1710000000000065</c:v>
                </c:pt>
                <c:pt idx="33449">
                  <c:v>1.1730000000000018</c:v>
                </c:pt>
                <c:pt idx="33450">
                  <c:v>1.1750000000000114</c:v>
                </c:pt>
                <c:pt idx="33451">
                  <c:v>1.1770000000000067</c:v>
                </c:pt>
                <c:pt idx="33452">
                  <c:v>1.179000000000002</c:v>
                </c:pt>
                <c:pt idx="33453">
                  <c:v>1.1810000000000116</c:v>
                </c:pt>
                <c:pt idx="33454">
                  <c:v>1.1830000000000069</c:v>
                </c:pt>
                <c:pt idx="33455">
                  <c:v>1.1850000000000023</c:v>
                </c:pt>
                <c:pt idx="33456">
                  <c:v>1.1870000000000118</c:v>
                </c:pt>
                <c:pt idx="33457">
                  <c:v>1.1890000000000072</c:v>
                </c:pt>
                <c:pt idx="33458">
                  <c:v>1.1910000000000025</c:v>
                </c:pt>
                <c:pt idx="33459">
                  <c:v>1.1930000000000121</c:v>
                </c:pt>
                <c:pt idx="33460">
                  <c:v>1.1950000000000074</c:v>
                </c:pt>
                <c:pt idx="33461">
                  <c:v>1.1970000000000027</c:v>
                </c:pt>
                <c:pt idx="33462">
                  <c:v>1.1990000000000123</c:v>
                </c:pt>
                <c:pt idx="33463">
                  <c:v>1.2010000000000076</c:v>
                </c:pt>
                <c:pt idx="33464">
                  <c:v>1.203000000000003</c:v>
                </c:pt>
                <c:pt idx="33465">
                  <c:v>1.2050000000000125</c:v>
                </c:pt>
                <c:pt idx="33466">
                  <c:v>1.2070000000000078</c:v>
                </c:pt>
                <c:pt idx="33467">
                  <c:v>1.2090000000000032</c:v>
                </c:pt>
                <c:pt idx="33468">
                  <c:v>1.2110000000000127</c:v>
                </c:pt>
                <c:pt idx="33469">
                  <c:v>1.2130000000000081</c:v>
                </c:pt>
                <c:pt idx="33470">
                  <c:v>1.2150000000000034</c:v>
                </c:pt>
                <c:pt idx="33471">
                  <c:v>1.2169999999999987</c:v>
                </c:pt>
                <c:pt idx="33472">
                  <c:v>1.2190000000000083</c:v>
                </c:pt>
                <c:pt idx="33473">
                  <c:v>1.2210000000000036</c:v>
                </c:pt>
                <c:pt idx="33474">
                  <c:v>1.222999999999999</c:v>
                </c:pt>
                <c:pt idx="33475">
                  <c:v>1.2250000000000085</c:v>
                </c:pt>
                <c:pt idx="33476">
                  <c:v>1.2270000000000039</c:v>
                </c:pt>
                <c:pt idx="33477">
                  <c:v>1.2289999999999992</c:v>
                </c:pt>
                <c:pt idx="33478">
                  <c:v>1.2310000000000088</c:v>
                </c:pt>
                <c:pt idx="33479">
                  <c:v>1.2330000000000041</c:v>
                </c:pt>
                <c:pt idx="33480">
                  <c:v>1.2349999999999994</c:v>
                </c:pt>
                <c:pt idx="33481">
                  <c:v>1.237000000000009</c:v>
                </c:pt>
                <c:pt idx="33482">
                  <c:v>1.2390000000000043</c:v>
                </c:pt>
                <c:pt idx="33483">
                  <c:v>1.2409999999999997</c:v>
                </c:pt>
                <c:pt idx="33484">
                  <c:v>1.2430000000000092</c:v>
                </c:pt>
                <c:pt idx="33485">
                  <c:v>1.2450000000000045</c:v>
                </c:pt>
                <c:pt idx="33486">
                  <c:v>1.2469999999999999</c:v>
                </c:pt>
                <c:pt idx="33487">
                  <c:v>1.2490000000000094</c:v>
                </c:pt>
                <c:pt idx="33488">
                  <c:v>1.2510000000000048</c:v>
                </c:pt>
                <c:pt idx="33489">
                  <c:v>1.2530000000000001</c:v>
                </c:pt>
                <c:pt idx="33490">
                  <c:v>1.2550000000000097</c:v>
                </c:pt>
                <c:pt idx="33491">
                  <c:v>1.257000000000005</c:v>
                </c:pt>
                <c:pt idx="33492">
                  <c:v>1.2590000000000003</c:v>
                </c:pt>
                <c:pt idx="33493">
                  <c:v>1.2610000000000099</c:v>
                </c:pt>
                <c:pt idx="33494">
                  <c:v>1.2630000000000052</c:v>
                </c:pt>
                <c:pt idx="33495">
                  <c:v>1.2650000000000006</c:v>
                </c:pt>
                <c:pt idx="33496">
                  <c:v>1.2670000000000101</c:v>
                </c:pt>
                <c:pt idx="33497">
                  <c:v>1.2690000000000055</c:v>
                </c:pt>
                <c:pt idx="33498">
                  <c:v>1.2710000000000008</c:v>
                </c:pt>
                <c:pt idx="33499">
                  <c:v>1.2730000000000103</c:v>
                </c:pt>
                <c:pt idx="33500">
                  <c:v>1.2750000000000057</c:v>
                </c:pt>
                <c:pt idx="33501">
                  <c:v>1.277000000000001</c:v>
                </c:pt>
                <c:pt idx="33502">
                  <c:v>1.2790000000000106</c:v>
                </c:pt>
                <c:pt idx="33503">
                  <c:v>1.2810000000000059</c:v>
                </c:pt>
                <c:pt idx="33504">
                  <c:v>1.2830000000000013</c:v>
                </c:pt>
                <c:pt idx="33505">
                  <c:v>1.2850000000000108</c:v>
                </c:pt>
                <c:pt idx="33506">
                  <c:v>1.2870000000000061</c:v>
                </c:pt>
                <c:pt idx="33507">
                  <c:v>1.2890000000000015</c:v>
                </c:pt>
                <c:pt idx="33508">
                  <c:v>1.291000000000011</c:v>
                </c:pt>
                <c:pt idx="33509">
                  <c:v>1.2930000000000064</c:v>
                </c:pt>
                <c:pt idx="33510">
                  <c:v>1.2950000000000017</c:v>
                </c:pt>
                <c:pt idx="33511">
                  <c:v>1.2970000000000113</c:v>
                </c:pt>
                <c:pt idx="33512">
                  <c:v>1.2990000000000066</c:v>
                </c:pt>
                <c:pt idx="33513">
                  <c:v>1.3010000000000019</c:v>
                </c:pt>
                <c:pt idx="33514">
                  <c:v>1.3030000000000115</c:v>
                </c:pt>
                <c:pt idx="33515">
                  <c:v>1.3050000000000068</c:v>
                </c:pt>
                <c:pt idx="33516">
                  <c:v>1.3070000000000022</c:v>
                </c:pt>
                <c:pt idx="33517">
                  <c:v>1.3090000000000117</c:v>
                </c:pt>
                <c:pt idx="33518">
                  <c:v>1.311000000000007</c:v>
                </c:pt>
                <c:pt idx="33519">
                  <c:v>1.3130000000000024</c:v>
                </c:pt>
                <c:pt idx="33520">
                  <c:v>1.3150000000000119</c:v>
                </c:pt>
                <c:pt idx="33521">
                  <c:v>1.3170000000000073</c:v>
                </c:pt>
                <c:pt idx="33522">
                  <c:v>1.3190000000000026</c:v>
                </c:pt>
                <c:pt idx="33523">
                  <c:v>1.3210000000000122</c:v>
                </c:pt>
                <c:pt idx="33524">
                  <c:v>1.3230000000000075</c:v>
                </c:pt>
                <c:pt idx="33525">
                  <c:v>1.3250000000000028</c:v>
                </c:pt>
                <c:pt idx="33526">
                  <c:v>1.3270000000000124</c:v>
                </c:pt>
                <c:pt idx="33527">
                  <c:v>1.3290000000000077</c:v>
                </c:pt>
                <c:pt idx="33528">
                  <c:v>1.3310000000000031</c:v>
                </c:pt>
                <c:pt idx="33529">
                  <c:v>1.3330000000000126</c:v>
                </c:pt>
                <c:pt idx="33530">
                  <c:v>1.335000000000008</c:v>
                </c:pt>
                <c:pt idx="33531">
                  <c:v>1.3370000000000033</c:v>
                </c:pt>
                <c:pt idx="33532">
                  <c:v>1.3389999999999986</c:v>
                </c:pt>
                <c:pt idx="33533">
                  <c:v>1.3410000000000082</c:v>
                </c:pt>
                <c:pt idx="33534">
                  <c:v>1.3430000000000035</c:v>
                </c:pt>
                <c:pt idx="33535">
                  <c:v>1.3449999999999989</c:v>
                </c:pt>
                <c:pt idx="33536">
                  <c:v>1.3470000000000084</c:v>
                </c:pt>
                <c:pt idx="33537">
                  <c:v>1.3490000000000038</c:v>
                </c:pt>
                <c:pt idx="33538">
                  <c:v>1.3509999999999991</c:v>
                </c:pt>
                <c:pt idx="33539">
                  <c:v>1.3530000000000086</c:v>
                </c:pt>
                <c:pt idx="33540">
                  <c:v>1.355000000000004</c:v>
                </c:pt>
                <c:pt idx="33541">
                  <c:v>1.3569999999999993</c:v>
                </c:pt>
                <c:pt idx="33542">
                  <c:v>1.3590000000000089</c:v>
                </c:pt>
                <c:pt idx="33543">
                  <c:v>1.3610000000000042</c:v>
                </c:pt>
                <c:pt idx="33544">
                  <c:v>1.3629999999999995</c:v>
                </c:pt>
                <c:pt idx="33545">
                  <c:v>1.3650000000000091</c:v>
                </c:pt>
                <c:pt idx="33546">
                  <c:v>1.3670000000000044</c:v>
                </c:pt>
                <c:pt idx="33547">
                  <c:v>1.3689999999999998</c:v>
                </c:pt>
                <c:pt idx="33548">
                  <c:v>1.3710000000000093</c:v>
                </c:pt>
                <c:pt idx="33549">
                  <c:v>1.3730000000000047</c:v>
                </c:pt>
                <c:pt idx="33550">
                  <c:v>1.375</c:v>
                </c:pt>
                <c:pt idx="33551">
                  <c:v>1.3770000000000095</c:v>
                </c:pt>
                <c:pt idx="33552">
                  <c:v>1.3790000000000049</c:v>
                </c:pt>
                <c:pt idx="33553">
                  <c:v>1.3810000000000002</c:v>
                </c:pt>
                <c:pt idx="33554">
                  <c:v>1.3830000000000098</c:v>
                </c:pt>
                <c:pt idx="33555">
                  <c:v>1.3850000000000051</c:v>
                </c:pt>
                <c:pt idx="33556">
                  <c:v>1.3870000000000005</c:v>
                </c:pt>
                <c:pt idx="33557">
                  <c:v>1.38900000000001</c:v>
                </c:pt>
                <c:pt idx="33558">
                  <c:v>1.3910000000000053</c:v>
                </c:pt>
                <c:pt idx="33559">
                  <c:v>1.3930000000000007</c:v>
                </c:pt>
                <c:pt idx="33560">
                  <c:v>1.3950000000000102</c:v>
                </c:pt>
                <c:pt idx="33561">
                  <c:v>1.3970000000000056</c:v>
                </c:pt>
                <c:pt idx="33562">
                  <c:v>1.3990000000000009</c:v>
                </c:pt>
                <c:pt idx="33563">
                  <c:v>1.4010000000000105</c:v>
                </c:pt>
                <c:pt idx="33564">
                  <c:v>1.4030000000000058</c:v>
                </c:pt>
                <c:pt idx="33565">
                  <c:v>1.4050000000000011</c:v>
                </c:pt>
                <c:pt idx="33566">
                  <c:v>1.4070000000000107</c:v>
                </c:pt>
                <c:pt idx="33567">
                  <c:v>1.409000000000006</c:v>
                </c:pt>
                <c:pt idx="33568">
                  <c:v>1.4110000000000014</c:v>
                </c:pt>
                <c:pt idx="33569">
                  <c:v>1.4130000000000109</c:v>
                </c:pt>
                <c:pt idx="33570">
                  <c:v>1.4150000000000063</c:v>
                </c:pt>
                <c:pt idx="33571">
                  <c:v>1.4170000000000016</c:v>
                </c:pt>
                <c:pt idx="33572">
                  <c:v>1.4190000000000111</c:v>
                </c:pt>
                <c:pt idx="33573">
                  <c:v>1.4210000000000065</c:v>
                </c:pt>
                <c:pt idx="33574">
                  <c:v>1.4230000000000018</c:v>
                </c:pt>
                <c:pt idx="33575">
                  <c:v>1.4250000000000114</c:v>
                </c:pt>
                <c:pt idx="33576">
                  <c:v>1.4270000000000067</c:v>
                </c:pt>
                <c:pt idx="33577">
                  <c:v>1.429000000000002</c:v>
                </c:pt>
                <c:pt idx="33578">
                  <c:v>1.4310000000000116</c:v>
                </c:pt>
                <c:pt idx="33579">
                  <c:v>1.4330000000000069</c:v>
                </c:pt>
                <c:pt idx="33580">
                  <c:v>1.4350000000000023</c:v>
                </c:pt>
                <c:pt idx="33581">
                  <c:v>1.4370000000000118</c:v>
                </c:pt>
                <c:pt idx="33582">
                  <c:v>1.4390000000000072</c:v>
                </c:pt>
                <c:pt idx="33583">
                  <c:v>1.4410000000000025</c:v>
                </c:pt>
                <c:pt idx="33584">
                  <c:v>1.4430000000000121</c:v>
                </c:pt>
                <c:pt idx="33585">
                  <c:v>1.4450000000000074</c:v>
                </c:pt>
                <c:pt idx="33586">
                  <c:v>1.4470000000000027</c:v>
                </c:pt>
                <c:pt idx="33587">
                  <c:v>1.4490000000000123</c:v>
                </c:pt>
                <c:pt idx="33588">
                  <c:v>1.4510000000000076</c:v>
                </c:pt>
                <c:pt idx="33589">
                  <c:v>1.453000000000003</c:v>
                </c:pt>
                <c:pt idx="33590">
                  <c:v>1.4550000000000125</c:v>
                </c:pt>
                <c:pt idx="33591">
                  <c:v>1.4570000000000078</c:v>
                </c:pt>
                <c:pt idx="33592">
                  <c:v>1.4590000000000032</c:v>
                </c:pt>
                <c:pt idx="33593">
                  <c:v>1.4610000000000127</c:v>
                </c:pt>
                <c:pt idx="33594">
                  <c:v>1.4630000000000081</c:v>
                </c:pt>
                <c:pt idx="33595">
                  <c:v>1.4650000000000034</c:v>
                </c:pt>
                <c:pt idx="33596">
                  <c:v>1.4669999999999987</c:v>
                </c:pt>
                <c:pt idx="33597">
                  <c:v>1.4690000000000083</c:v>
                </c:pt>
                <c:pt idx="33598">
                  <c:v>1.4710000000000036</c:v>
                </c:pt>
                <c:pt idx="33599">
                  <c:v>1.472999999999999</c:v>
                </c:pt>
                <c:pt idx="33600">
                  <c:v>1.4750000000000085</c:v>
                </c:pt>
                <c:pt idx="33601">
                  <c:v>1.4770000000000039</c:v>
                </c:pt>
                <c:pt idx="33602">
                  <c:v>1.4789999999999992</c:v>
                </c:pt>
                <c:pt idx="33603">
                  <c:v>1.4810000000000088</c:v>
                </c:pt>
                <c:pt idx="33604">
                  <c:v>1.4830000000000041</c:v>
                </c:pt>
                <c:pt idx="33605">
                  <c:v>1.4849999999999994</c:v>
                </c:pt>
                <c:pt idx="33606">
                  <c:v>1.487000000000009</c:v>
                </c:pt>
                <c:pt idx="33607">
                  <c:v>1.4890000000000043</c:v>
                </c:pt>
                <c:pt idx="33608">
                  <c:v>1.4909999999999997</c:v>
                </c:pt>
                <c:pt idx="33609">
                  <c:v>1.4930000000000092</c:v>
                </c:pt>
                <c:pt idx="33610">
                  <c:v>1.4950000000000045</c:v>
                </c:pt>
                <c:pt idx="33611">
                  <c:v>1.4969999999999999</c:v>
                </c:pt>
                <c:pt idx="33612">
                  <c:v>1.4990000000000094</c:v>
                </c:pt>
                <c:pt idx="33613">
                  <c:v>1.5010000000000048</c:v>
                </c:pt>
                <c:pt idx="33614">
                  <c:v>1.5030000000000001</c:v>
                </c:pt>
                <c:pt idx="33615">
                  <c:v>1.5050000000000097</c:v>
                </c:pt>
                <c:pt idx="33616">
                  <c:v>1.507000000000005</c:v>
                </c:pt>
                <c:pt idx="33617">
                  <c:v>1.5090000000000003</c:v>
                </c:pt>
                <c:pt idx="33618">
                  <c:v>1.5110000000000099</c:v>
                </c:pt>
                <c:pt idx="33619">
                  <c:v>1.5130000000000052</c:v>
                </c:pt>
                <c:pt idx="33620">
                  <c:v>1.5150000000000006</c:v>
                </c:pt>
                <c:pt idx="33621">
                  <c:v>1.5170000000000101</c:v>
                </c:pt>
                <c:pt idx="33622">
                  <c:v>1.5190000000000055</c:v>
                </c:pt>
                <c:pt idx="33623">
                  <c:v>1.5210000000000008</c:v>
                </c:pt>
                <c:pt idx="33624">
                  <c:v>1.5230000000000103</c:v>
                </c:pt>
                <c:pt idx="33625">
                  <c:v>1.5250000000000057</c:v>
                </c:pt>
                <c:pt idx="33626">
                  <c:v>1.527000000000001</c:v>
                </c:pt>
                <c:pt idx="33627">
                  <c:v>1.5290000000000106</c:v>
                </c:pt>
                <c:pt idx="33628">
                  <c:v>1.5310000000000059</c:v>
                </c:pt>
                <c:pt idx="33629">
                  <c:v>1.5330000000000013</c:v>
                </c:pt>
                <c:pt idx="33630">
                  <c:v>1.5350000000000108</c:v>
                </c:pt>
                <c:pt idx="33631">
                  <c:v>1.5370000000000061</c:v>
                </c:pt>
                <c:pt idx="33632">
                  <c:v>1.5390000000000015</c:v>
                </c:pt>
                <c:pt idx="33633">
                  <c:v>1.541000000000011</c:v>
                </c:pt>
                <c:pt idx="33634">
                  <c:v>1.5430000000000064</c:v>
                </c:pt>
                <c:pt idx="33635">
                  <c:v>1.5450000000000017</c:v>
                </c:pt>
                <c:pt idx="33636">
                  <c:v>1.5470000000000113</c:v>
                </c:pt>
                <c:pt idx="33637">
                  <c:v>1.5490000000000066</c:v>
                </c:pt>
                <c:pt idx="33638">
                  <c:v>1.5510000000000019</c:v>
                </c:pt>
                <c:pt idx="33639">
                  <c:v>1.5530000000000115</c:v>
                </c:pt>
                <c:pt idx="33640">
                  <c:v>1.5550000000000068</c:v>
                </c:pt>
                <c:pt idx="33641">
                  <c:v>1.5570000000000022</c:v>
                </c:pt>
                <c:pt idx="33642">
                  <c:v>1.5590000000000117</c:v>
                </c:pt>
                <c:pt idx="33643">
                  <c:v>1.561000000000007</c:v>
                </c:pt>
                <c:pt idx="33644">
                  <c:v>1.5630000000000024</c:v>
                </c:pt>
                <c:pt idx="33645">
                  <c:v>1.5650000000000119</c:v>
                </c:pt>
                <c:pt idx="33646">
                  <c:v>1.5670000000000073</c:v>
                </c:pt>
                <c:pt idx="33647">
                  <c:v>1.5690000000000026</c:v>
                </c:pt>
                <c:pt idx="33648">
                  <c:v>1.5710000000000122</c:v>
                </c:pt>
                <c:pt idx="33649">
                  <c:v>1.5730000000000075</c:v>
                </c:pt>
                <c:pt idx="33650">
                  <c:v>1.5750000000000028</c:v>
                </c:pt>
                <c:pt idx="33651">
                  <c:v>1.5770000000000124</c:v>
                </c:pt>
                <c:pt idx="33652">
                  <c:v>1.5790000000000077</c:v>
                </c:pt>
                <c:pt idx="33653">
                  <c:v>1.5810000000000031</c:v>
                </c:pt>
                <c:pt idx="33654">
                  <c:v>1.5830000000000126</c:v>
                </c:pt>
                <c:pt idx="33655">
                  <c:v>1.585000000000008</c:v>
                </c:pt>
                <c:pt idx="33656">
                  <c:v>1.5870000000000033</c:v>
                </c:pt>
                <c:pt idx="33657">
                  <c:v>1.5889999999999986</c:v>
                </c:pt>
                <c:pt idx="33658">
                  <c:v>1.5910000000000082</c:v>
                </c:pt>
                <c:pt idx="33659">
                  <c:v>1.5930000000000035</c:v>
                </c:pt>
                <c:pt idx="33660">
                  <c:v>1.5949999999999989</c:v>
                </c:pt>
                <c:pt idx="33661">
                  <c:v>1.5970000000000084</c:v>
                </c:pt>
                <c:pt idx="33662">
                  <c:v>1.5990000000000038</c:v>
                </c:pt>
                <c:pt idx="33663">
                  <c:v>1.6009999999999991</c:v>
                </c:pt>
                <c:pt idx="33664">
                  <c:v>1.6030000000000086</c:v>
                </c:pt>
                <c:pt idx="33665">
                  <c:v>1.605000000000004</c:v>
                </c:pt>
                <c:pt idx="33666">
                  <c:v>1.6069999999999993</c:v>
                </c:pt>
                <c:pt idx="33667">
                  <c:v>1.6090000000000089</c:v>
                </c:pt>
                <c:pt idx="33668">
                  <c:v>1.6110000000000042</c:v>
                </c:pt>
                <c:pt idx="33669">
                  <c:v>1.6129999999999995</c:v>
                </c:pt>
                <c:pt idx="33670">
                  <c:v>1.6150000000000091</c:v>
                </c:pt>
                <c:pt idx="33671">
                  <c:v>1.6170000000000044</c:v>
                </c:pt>
                <c:pt idx="33672">
                  <c:v>1.6189999999999998</c:v>
                </c:pt>
                <c:pt idx="33673">
                  <c:v>1.6210000000000093</c:v>
                </c:pt>
                <c:pt idx="33674">
                  <c:v>1.6230000000000047</c:v>
                </c:pt>
                <c:pt idx="33675">
                  <c:v>1.625</c:v>
                </c:pt>
                <c:pt idx="33676">
                  <c:v>1.6270000000000095</c:v>
                </c:pt>
                <c:pt idx="33677">
                  <c:v>1.6290000000000049</c:v>
                </c:pt>
                <c:pt idx="33678">
                  <c:v>1.6310000000000002</c:v>
                </c:pt>
                <c:pt idx="33679">
                  <c:v>1.6330000000000098</c:v>
                </c:pt>
                <c:pt idx="33680">
                  <c:v>1.6350000000000051</c:v>
                </c:pt>
                <c:pt idx="33681">
                  <c:v>1.6370000000000005</c:v>
                </c:pt>
                <c:pt idx="33682">
                  <c:v>1.63900000000001</c:v>
                </c:pt>
                <c:pt idx="33683">
                  <c:v>1.6410000000000053</c:v>
                </c:pt>
                <c:pt idx="33684">
                  <c:v>1.6430000000000007</c:v>
                </c:pt>
                <c:pt idx="33685">
                  <c:v>1.6450000000000102</c:v>
                </c:pt>
                <c:pt idx="33686">
                  <c:v>1.6470000000000056</c:v>
                </c:pt>
                <c:pt idx="33687">
                  <c:v>1.6490000000000009</c:v>
                </c:pt>
                <c:pt idx="33688">
                  <c:v>1.6510000000000105</c:v>
                </c:pt>
                <c:pt idx="33689">
                  <c:v>1.6530000000000058</c:v>
                </c:pt>
                <c:pt idx="33690">
                  <c:v>1.6550000000000011</c:v>
                </c:pt>
                <c:pt idx="33691">
                  <c:v>1.6570000000000107</c:v>
                </c:pt>
                <c:pt idx="33692">
                  <c:v>1.659000000000006</c:v>
                </c:pt>
                <c:pt idx="33693">
                  <c:v>1.6610000000000014</c:v>
                </c:pt>
                <c:pt idx="33694">
                  <c:v>1.6630000000000109</c:v>
                </c:pt>
                <c:pt idx="33695">
                  <c:v>1.6650000000000063</c:v>
                </c:pt>
                <c:pt idx="33696">
                  <c:v>1.6670000000000016</c:v>
                </c:pt>
                <c:pt idx="33697">
                  <c:v>1.6690000000000111</c:v>
                </c:pt>
                <c:pt idx="33698">
                  <c:v>1.6710000000000065</c:v>
                </c:pt>
                <c:pt idx="33699">
                  <c:v>1.6730000000000018</c:v>
                </c:pt>
                <c:pt idx="33700">
                  <c:v>1.6750000000000114</c:v>
                </c:pt>
                <c:pt idx="33701">
                  <c:v>1.6770000000000067</c:v>
                </c:pt>
                <c:pt idx="33702">
                  <c:v>1.679000000000002</c:v>
                </c:pt>
                <c:pt idx="33703">
                  <c:v>1.6810000000000116</c:v>
                </c:pt>
                <c:pt idx="33704">
                  <c:v>1.6830000000000069</c:v>
                </c:pt>
                <c:pt idx="33705">
                  <c:v>1.6850000000000023</c:v>
                </c:pt>
                <c:pt idx="33706">
                  <c:v>1.6870000000000118</c:v>
                </c:pt>
                <c:pt idx="33707">
                  <c:v>1.6890000000000072</c:v>
                </c:pt>
                <c:pt idx="33708">
                  <c:v>1.6910000000000025</c:v>
                </c:pt>
                <c:pt idx="33709">
                  <c:v>1.6930000000000121</c:v>
                </c:pt>
                <c:pt idx="33710">
                  <c:v>1.6950000000000074</c:v>
                </c:pt>
                <c:pt idx="33711">
                  <c:v>1.6970000000000027</c:v>
                </c:pt>
                <c:pt idx="33712">
                  <c:v>1.6990000000000123</c:v>
                </c:pt>
                <c:pt idx="33713">
                  <c:v>1.7010000000000076</c:v>
                </c:pt>
                <c:pt idx="33714">
                  <c:v>1.703000000000003</c:v>
                </c:pt>
                <c:pt idx="33715">
                  <c:v>1.7050000000000125</c:v>
                </c:pt>
                <c:pt idx="33716">
                  <c:v>1.7070000000000078</c:v>
                </c:pt>
                <c:pt idx="33717">
                  <c:v>1.7090000000000032</c:v>
                </c:pt>
                <c:pt idx="33718">
                  <c:v>1.7110000000000127</c:v>
                </c:pt>
                <c:pt idx="33719">
                  <c:v>1.7130000000000081</c:v>
                </c:pt>
                <c:pt idx="33720">
                  <c:v>1.7150000000000034</c:v>
                </c:pt>
                <c:pt idx="33721">
                  <c:v>1.7169999999999987</c:v>
                </c:pt>
                <c:pt idx="33722">
                  <c:v>1.7190000000000083</c:v>
                </c:pt>
                <c:pt idx="33723">
                  <c:v>1.7210000000000036</c:v>
                </c:pt>
                <c:pt idx="33724">
                  <c:v>1.722999999999999</c:v>
                </c:pt>
                <c:pt idx="33725">
                  <c:v>1.7250000000000085</c:v>
                </c:pt>
                <c:pt idx="33726">
                  <c:v>1.7270000000000039</c:v>
                </c:pt>
                <c:pt idx="33727">
                  <c:v>1.7289999999999992</c:v>
                </c:pt>
                <c:pt idx="33728">
                  <c:v>1.7310000000000088</c:v>
                </c:pt>
                <c:pt idx="33729">
                  <c:v>1.7330000000000041</c:v>
                </c:pt>
                <c:pt idx="33730">
                  <c:v>1.7349999999999994</c:v>
                </c:pt>
                <c:pt idx="33731">
                  <c:v>1.737000000000009</c:v>
                </c:pt>
                <c:pt idx="33732">
                  <c:v>1.7390000000000043</c:v>
                </c:pt>
                <c:pt idx="33733">
                  <c:v>1.7409999999999997</c:v>
                </c:pt>
                <c:pt idx="33734">
                  <c:v>1.7430000000000092</c:v>
                </c:pt>
                <c:pt idx="33735">
                  <c:v>1.7450000000000045</c:v>
                </c:pt>
                <c:pt idx="33736">
                  <c:v>1.7469999999999999</c:v>
                </c:pt>
                <c:pt idx="33737">
                  <c:v>1.7490000000000094</c:v>
                </c:pt>
                <c:pt idx="33738">
                  <c:v>1.7510000000000048</c:v>
                </c:pt>
                <c:pt idx="33739">
                  <c:v>1.7530000000000001</c:v>
                </c:pt>
                <c:pt idx="33740">
                  <c:v>1.7550000000000097</c:v>
                </c:pt>
                <c:pt idx="33741">
                  <c:v>1.757000000000005</c:v>
                </c:pt>
                <c:pt idx="33742">
                  <c:v>1.7590000000000003</c:v>
                </c:pt>
                <c:pt idx="33743">
                  <c:v>1.7610000000000099</c:v>
                </c:pt>
                <c:pt idx="33744">
                  <c:v>1.7630000000000052</c:v>
                </c:pt>
                <c:pt idx="33745">
                  <c:v>1.7650000000000006</c:v>
                </c:pt>
                <c:pt idx="33746">
                  <c:v>1.7670000000000101</c:v>
                </c:pt>
                <c:pt idx="33747">
                  <c:v>1.7690000000000055</c:v>
                </c:pt>
                <c:pt idx="33748">
                  <c:v>1.7710000000000008</c:v>
                </c:pt>
                <c:pt idx="33749">
                  <c:v>1.7730000000000103</c:v>
                </c:pt>
                <c:pt idx="33750">
                  <c:v>1.7750000000000057</c:v>
                </c:pt>
                <c:pt idx="33751">
                  <c:v>1.777000000000001</c:v>
                </c:pt>
                <c:pt idx="33752">
                  <c:v>1.7790000000000106</c:v>
                </c:pt>
                <c:pt idx="33753">
                  <c:v>1.7810000000000059</c:v>
                </c:pt>
                <c:pt idx="33754">
                  <c:v>1.7830000000000013</c:v>
                </c:pt>
                <c:pt idx="33755">
                  <c:v>1.7850000000000108</c:v>
                </c:pt>
                <c:pt idx="33756">
                  <c:v>1.7870000000000061</c:v>
                </c:pt>
                <c:pt idx="33757">
                  <c:v>1.7890000000000015</c:v>
                </c:pt>
                <c:pt idx="33758">
                  <c:v>1.791000000000011</c:v>
                </c:pt>
                <c:pt idx="33759">
                  <c:v>1.7930000000000064</c:v>
                </c:pt>
                <c:pt idx="33760">
                  <c:v>1.7950000000000017</c:v>
                </c:pt>
                <c:pt idx="33761">
                  <c:v>1.7970000000000113</c:v>
                </c:pt>
                <c:pt idx="33762">
                  <c:v>1.7990000000000066</c:v>
                </c:pt>
                <c:pt idx="33763">
                  <c:v>1.8010000000000019</c:v>
                </c:pt>
                <c:pt idx="33764">
                  <c:v>1.8030000000000115</c:v>
                </c:pt>
                <c:pt idx="33765">
                  <c:v>1.8050000000000068</c:v>
                </c:pt>
                <c:pt idx="33766">
                  <c:v>1.8070000000000022</c:v>
                </c:pt>
                <c:pt idx="33767">
                  <c:v>1.8090000000000117</c:v>
                </c:pt>
                <c:pt idx="33768">
                  <c:v>1.811000000000007</c:v>
                </c:pt>
                <c:pt idx="33769">
                  <c:v>1.8130000000000024</c:v>
                </c:pt>
                <c:pt idx="33770">
                  <c:v>1.8150000000000119</c:v>
                </c:pt>
                <c:pt idx="33771">
                  <c:v>1.8170000000000073</c:v>
                </c:pt>
                <c:pt idx="33772">
                  <c:v>1.8190000000000026</c:v>
                </c:pt>
                <c:pt idx="33773">
                  <c:v>1.8210000000000122</c:v>
                </c:pt>
                <c:pt idx="33774">
                  <c:v>1.8230000000000075</c:v>
                </c:pt>
                <c:pt idx="33775">
                  <c:v>1.8250000000000028</c:v>
                </c:pt>
                <c:pt idx="33776">
                  <c:v>1.8270000000000124</c:v>
                </c:pt>
                <c:pt idx="33777">
                  <c:v>1.8290000000000077</c:v>
                </c:pt>
                <c:pt idx="33778">
                  <c:v>1.8310000000000031</c:v>
                </c:pt>
                <c:pt idx="33779">
                  <c:v>1.8330000000000126</c:v>
                </c:pt>
                <c:pt idx="33780">
                  <c:v>1.835000000000008</c:v>
                </c:pt>
                <c:pt idx="33781">
                  <c:v>1.8370000000000033</c:v>
                </c:pt>
                <c:pt idx="33782">
                  <c:v>1.8389999999999986</c:v>
                </c:pt>
                <c:pt idx="33783">
                  <c:v>1.8410000000000082</c:v>
                </c:pt>
                <c:pt idx="33784">
                  <c:v>1.8430000000000035</c:v>
                </c:pt>
                <c:pt idx="33785">
                  <c:v>1.8449999999999989</c:v>
                </c:pt>
                <c:pt idx="33786">
                  <c:v>1.8470000000000084</c:v>
                </c:pt>
                <c:pt idx="33787">
                  <c:v>1.8490000000000038</c:v>
                </c:pt>
                <c:pt idx="33788">
                  <c:v>1.8509999999999991</c:v>
                </c:pt>
                <c:pt idx="33789">
                  <c:v>1.8530000000000086</c:v>
                </c:pt>
                <c:pt idx="33790">
                  <c:v>1.855000000000004</c:v>
                </c:pt>
                <c:pt idx="33791">
                  <c:v>1.8569999999999993</c:v>
                </c:pt>
                <c:pt idx="33792">
                  <c:v>1.8590000000000089</c:v>
                </c:pt>
                <c:pt idx="33793">
                  <c:v>1.8610000000000042</c:v>
                </c:pt>
                <c:pt idx="33794">
                  <c:v>1.8629999999999995</c:v>
                </c:pt>
                <c:pt idx="33795">
                  <c:v>1.8650000000000091</c:v>
                </c:pt>
                <c:pt idx="33796">
                  <c:v>1.8670000000000044</c:v>
                </c:pt>
                <c:pt idx="33797">
                  <c:v>1.8689999999999998</c:v>
                </c:pt>
                <c:pt idx="33798">
                  <c:v>1.8710000000000093</c:v>
                </c:pt>
                <c:pt idx="33799">
                  <c:v>1.8730000000000047</c:v>
                </c:pt>
                <c:pt idx="33800">
                  <c:v>1.875</c:v>
                </c:pt>
                <c:pt idx="33801">
                  <c:v>1.8770000000000095</c:v>
                </c:pt>
                <c:pt idx="33802">
                  <c:v>1.8790000000000049</c:v>
                </c:pt>
                <c:pt idx="33803">
                  <c:v>1.8810000000000002</c:v>
                </c:pt>
                <c:pt idx="33804">
                  <c:v>1.8830000000000098</c:v>
                </c:pt>
                <c:pt idx="33805">
                  <c:v>1.8850000000000051</c:v>
                </c:pt>
                <c:pt idx="33806">
                  <c:v>1.8870000000000005</c:v>
                </c:pt>
                <c:pt idx="33807">
                  <c:v>1.88900000000001</c:v>
                </c:pt>
                <c:pt idx="33808">
                  <c:v>1.8910000000000053</c:v>
                </c:pt>
                <c:pt idx="33809">
                  <c:v>1.8930000000000007</c:v>
                </c:pt>
                <c:pt idx="33810">
                  <c:v>1.8950000000000102</c:v>
                </c:pt>
                <c:pt idx="33811">
                  <c:v>1.8970000000000056</c:v>
                </c:pt>
                <c:pt idx="33812">
                  <c:v>1.8990000000000009</c:v>
                </c:pt>
                <c:pt idx="33813">
                  <c:v>1.9010000000000105</c:v>
                </c:pt>
                <c:pt idx="33814">
                  <c:v>1.9030000000000058</c:v>
                </c:pt>
                <c:pt idx="33815">
                  <c:v>1.9050000000000011</c:v>
                </c:pt>
                <c:pt idx="33816">
                  <c:v>1.9070000000000107</c:v>
                </c:pt>
                <c:pt idx="33817">
                  <c:v>1.909000000000006</c:v>
                </c:pt>
                <c:pt idx="33818">
                  <c:v>1.9110000000000014</c:v>
                </c:pt>
                <c:pt idx="33819">
                  <c:v>1.9130000000000109</c:v>
                </c:pt>
                <c:pt idx="33820">
                  <c:v>1.9150000000000063</c:v>
                </c:pt>
                <c:pt idx="33821">
                  <c:v>1.9170000000000016</c:v>
                </c:pt>
                <c:pt idx="33822">
                  <c:v>1.9190000000000111</c:v>
                </c:pt>
                <c:pt idx="33823">
                  <c:v>1.9210000000000065</c:v>
                </c:pt>
                <c:pt idx="33824">
                  <c:v>1.9230000000000018</c:v>
                </c:pt>
                <c:pt idx="33825">
                  <c:v>1.9250000000000114</c:v>
                </c:pt>
                <c:pt idx="33826">
                  <c:v>1.9270000000000067</c:v>
                </c:pt>
                <c:pt idx="33827">
                  <c:v>1.929000000000002</c:v>
                </c:pt>
                <c:pt idx="33828">
                  <c:v>1.9310000000000116</c:v>
                </c:pt>
                <c:pt idx="33829">
                  <c:v>1.9330000000000069</c:v>
                </c:pt>
                <c:pt idx="33830">
                  <c:v>1.9350000000000023</c:v>
                </c:pt>
                <c:pt idx="33831">
                  <c:v>1.9370000000000118</c:v>
                </c:pt>
                <c:pt idx="33832">
                  <c:v>1.9390000000000072</c:v>
                </c:pt>
                <c:pt idx="33833">
                  <c:v>1.9410000000000025</c:v>
                </c:pt>
                <c:pt idx="33834">
                  <c:v>1.9430000000000121</c:v>
                </c:pt>
                <c:pt idx="33835">
                  <c:v>1.9450000000000074</c:v>
                </c:pt>
                <c:pt idx="33836">
                  <c:v>1.9470000000000027</c:v>
                </c:pt>
                <c:pt idx="33837">
                  <c:v>1.9490000000000123</c:v>
                </c:pt>
                <c:pt idx="33838">
                  <c:v>1.9510000000000076</c:v>
                </c:pt>
                <c:pt idx="33839">
                  <c:v>1.953000000000003</c:v>
                </c:pt>
                <c:pt idx="33840">
                  <c:v>1.9550000000000125</c:v>
                </c:pt>
                <c:pt idx="33841">
                  <c:v>1.9570000000000078</c:v>
                </c:pt>
                <c:pt idx="33842">
                  <c:v>1.9590000000000032</c:v>
                </c:pt>
                <c:pt idx="33843">
                  <c:v>1.9610000000000127</c:v>
                </c:pt>
                <c:pt idx="33844">
                  <c:v>1.9630000000000081</c:v>
                </c:pt>
                <c:pt idx="33845">
                  <c:v>1.9650000000000034</c:v>
                </c:pt>
                <c:pt idx="33846">
                  <c:v>1.9669999999999987</c:v>
                </c:pt>
                <c:pt idx="33847">
                  <c:v>1.9690000000000083</c:v>
                </c:pt>
                <c:pt idx="33848">
                  <c:v>1.9710000000000036</c:v>
                </c:pt>
                <c:pt idx="33849">
                  <c:v>1.972999999999999</c:v>
                </c:pt>
                <c:pt idx="33850">
                  <c:v>1.9750000000000085</c:v>
                </c:pt>
                <c:pt idx="33851">
                  <c:v>1.9770000000000039</c:v>
                </c:pt>
                <c:pt idx="33852">
                  <c:v>1.9789999999999992</c:v>
                </c:pt>
                <c:pt idx="33853">
                  <c:v>1.9810000000000088</c:v>
                </c:pt>
                <c:pt idx="33854">
                  <c:v>1.9830000000000041</c:v>
                </c:pt>
                <c:pt idx="33855">
                  <c:v>1.9849999999999994</c:v>
                </c:pt>
                <c:pt idx="33856">
                  <c:v>1.987000000000009</c:v>
                </c:pt>
                <c:pt idx="33857">
                  <c:v>1.9890000000000043</c:v>
                </c:pt>
                <c:pt idx="33858">
                  <c:v>1.9909999999999997</c:v>
                </c:pt>
                <c:pt idx="33859">
                  <c:v>1.9930000000000092</c:v>
                </c:pt>
                <c:pt idx="33860">
                  <c:v>1.9950000000000045</c:v>
                </c:pt>
                <c:pt idx="33861">
                  <c:v>1.9969999999999999</c:v>
                </c:pt>
                <c:pt idx="33862">
                  <c:v>1.9990000000000094</c:v>
                </c:pt>
                <c:pt idx="33863">
                  <c:v>2.0010000000000048</c:v>
                </c:pt>
                <c:pt idx="33864">
                  <c:v>2.0030000000000001</c:v>
                </c:pt>
                <c:pt idx="33865">
                  <c:v>2.0050000000000097</c:v>
                </c:pt>
                <c:pt idx="33866">
                  <c:v>2.007000000000005</c:v>
                </c:pt>
                <c:pt idx="33867">
                  <c:v>2.0090000000000003</c:v>
                </c:pt>
                <c:pt idx="33868">
                  <c:v>2.0110000000000099</c:v>
                </c:pt>
                <c:pt idx="33869">
                  <c:v>2.0130000000000052</c:v>
                </c:pt>
                <c:pt idx="33870">
                  <c:v>2.0150000000000006</c:v>
                </c:pt>
                <c:pt idx="33871">
                  <c:v>2.0170000000000101</c:v>
                </c:pt>
                <c:pt idx="33872">
                  <c:v>2.0190000000000055</c:v>
                </c:pt>
                <c:pt idx="33873">
                  <c:v>2.0210000000000008</c:v>
                </c:pt>
                <c:pt idx="33874">
                  <c:v>2.0230000000000103</c:v>
                </c:pt>
                <c:pt idx="33875">
                  <c:v>2.0250000000000057</c:v>
                </c:pt>
                <c:pt idx="33876">
                  <c:v>2.027000000000001</c:v>
                </c:pt>
                <c:pt idx="33877">
                  <c:v>2.0290000000000106</c:v>
                </c:pt>
                <c:pt idx="33878">
                  <c:v>2.0310000000000059</c:v>
                </c:pt>
                <c:pt idx="33879">
                  <c:v>2.0330000000000013</c:v>
                </c:pt>
                <c:pt idx="33880">
                  <c:v>2.0350000000000108</c:v>
                </c:pt>
                <c:pt idx="33881">
                  <c:v>2.0370000000000061</c:v>
                </c:pt>
                <c:pt idx="33882">
                  <c:v>2.0390000000000015</c:v>
                </c:pt>
                <c:pt idx="33883">
                  <c:v>2.041000000000011</c:v>
                </c:pt>
                <c:pt idx="33884">
                  <c:v>2.0430000000000064</c:v>
                </c:pt>
                <c:pt idx="33885">
                  <c:v>2.0450000000000017</c:v>
                </c:pt>
                <c:pt idx="33886">
                  <c:v>2.0470000000000113</c:v>
                </c:pt>
                <c:pt idx="33887">
                  <c:v>2.0490000000000066</c:v>
                </c:pt>
                <c:pt idx="33888">
                  <c:v>2.0510000000000019</c:v>
                </c:pt>
                <c:pt idx="33889">
                  <c:v>2.0530000000000115</c:v>
                </c:pt>
                <c:pt idx="33890">
                  <c:v>2.0550000000000068</c:v>
                </c:pt>
                <c:pt idx="33891">
                  <c:v>2.0570000000000022</c:v>
                </c:pt>
                <c:pt idx="33892">
                  <c:v>2.0590000000000117</c:v>
                </c:pt>
                <c:pt idx="33893">
                  <c:v>2.061000000000007</c:v>
                </c:pt>
                <c:pt idx="33894">
                  <c:v>2.0630000000000024</c:v>
                </c:pt>
                <c:pt idx="33895">
                  <c:v>2.0650000000000119</c:v>
                </c:pt>
                <c:pt idx="33896">
                  <c:v>2.0670000000000073</c:v>
                </c:pt>
                <c:pt idx="33897">
                  <c:v>2.0690000000000026</c:v>
                </c:pt>
                <c:pt idx="33898">
                  <c:v>2.0710000000000122</c:v>
                </c:pt>
                <c:pt idx="33899">
                  <c:v>2.0730000000000075</c:v>
                </c:pt>
                <c:pt idx="33900">
                  <c:v>2.0750000000000028</c:v>
                </c:pt>
                <c:pt idx="33901">
                  <c:v>2.0770000000000124</c:v>
                </c:pt>
                <c:pt idx="33902">
                  <c:v>2.0790000000000077</c:v>
                </c:pt>
                <c:pt idx="33903">
                  <c:v>2.0810000000000031</c:v>
                </c:pt>
                <c:pt idx="33904">
                  <c:v>2.0830000000000126</c:v>
                </c:pt>
                <c:pt idx="33905">
                  <c:v>2.085000000000008</c:v>
                </c:pt>
                <c:pt idx="33906">
                  <c:v>2.0870000000000033</c:v>
                </c:pt>
                <c:pt idx="33907">
                  <c:v>2.0889999999999986</c:v>
                </c:pt>
                <c:pt idx="33908">
                  <c:v>2.0910000000000082</c:v>
                </c:pt>
                <c:pt idx="33909">
                  <c:v>2.0930000000000035</c:v>
                </c:pt>
                <c:pt idx="33910">
                  <c:v>2.0949999999999989</c:v>
                </c:pt>
                <c:pt idx="33911">
                  <c:v>2.0970000000000084</c:v>
                </c:pt>
                <c:pt idx="33912">
                  <c:v>2.0990000000000038</c:v>
                </c:pt>
                <c:pt idx="33913">
                  <c:v>2.1009999999999991</c:v>
                </c:pt>
                <c:pt idx="33914">
                  <c:v>2.1030000000000086</c:v>
                </c:pt>
                <c:pt idx="33915">
                  <c:v>2.105000000000004</c:v>
                </c:pt>
                <c:pt idx="33916">
                  <c:v>2.1069999999999993</c:v>
                </c:pt>
                <c:pt idx="33917">
                  <c:v>2.1090000000000089</c:v>
                </c:pt>
                <c:pt idx="33918">
                  <c:v>2.1110000000000042</c:v>
                </c:pt>
                <c:pt idx="33919">
                  <c:v>2.1129999999999995</c:v>
                </c:pt>
                <c:pt idx="33920">
                  <c:v>2.1150000000000091</c:v>
                </c:pt>
                <c:pt idx="33921">
                  <c:v>2.1170000000000044</c:v>
                </c:pt>
                <c:pt idx="33922">
                  <c:v>2.1189999999999998</c:v>
                </c:pt>
                <c:pt idx="33923">
                  <c:v>2.1210000000000093</c:v>
                </c:pt>
                <c:pt idx="33924">
                  <c:v>2.1230000000000047</c:v>
                </c:pt>
                <c:pt idx="33925">
                  <c:v>2.125</c:v>
                </c:pt>
                <c:pt idx="33926">
                  <c:v>2.1270000000000095</c:v>
                </c:pt>
                <c:pt idx="33927">
                  <c:v>2.1290000000000049</c:v>
                </c:pt>
                <c:pt idx="33928">
                  <c:v>2.1310000000000002</c:v>
                </c:pt>
                <c:pt idx="33929">
                  <c:v>2.1330000000000098</c:v>
                </c:pt>
                <c:pt idx="33930">
                  <c:v>2.1350000000000051</c:v>
                </c:pt>
                <c:pt idx="33931">
                  <c:v>2.1370000000000005</c:v>
                </c:pt>
                <c:pt idx="33932">
                  <c:v>2.13900000000001</c:v>
                </c:pt>
                <c:pt idx="33933">
                  <c:v>2.1410000000000053</c:v>
                </c:pt>
                <c:pt idx="33934">
                  <c:v>2.1430000000000007</c:v>
                </c:pt>
                <c:pt idx="33935">
                  <c:v>2.1450000000000102</c:v>
                </c:pt>
                <c:pt idx="33936">
                  <c:v>2.1470000000000056</c:v>
                </c:pt>
                <c:pt idx="33937">
                  <c:v>2.1490000000000009</c:v>
                </c:pt>
                <c:pt idx="33938">
                  <c:v>2.1510000000000105</c:v>
                </c:pt>
                <c:pt idx="33939">
                  <c:v>2.1530000000000058</c:v>
                </c:pt>
                <c:pt idx="33940">
                  <c:v>2.1550000000000011</c:v>
                </c:pt>
                <c:pt idx="33941">
                  <c:v>2.1570000000000107</c:v>
                </c:pt>
                <c:pt idx="33942">
                  <c:v>2.159000000000006</c:v>
                </c:pt>
                <c:pt idx="33943">
                  <c:v>2.1610000000000014</c:v>
                </c:pt>
                <c:pt idx="33944">
                  <c:v>2.1630000000000109</c:v>
                </c:pt>
                <c:pt idx="33945">
                  <c:v>2.1650000000000063</c:v>
                </c:pt>
                <c:pt idx="33946">
                  <c:v>2.1670000000000016</c:v>
                </c:pt>
                <c:pt idx="33947">
                  <c:v>2.1690000000000111</c:v>
                </c:pt>
                <c:pt idx="33948">
                  <c:v>2.1710000000000065</c:v>
                </c:pt>
                <c:pt idx="33949">
                  <c:v>2.1730000000000018</c:v>
                </c:pt>
                <c:pt idx="33950">
                  <c:v>2.1750000000000114</c:v>
                </c:pt>
                <c:pt idx="33951">
                  <c:v>2.1770000000000067</c:v>
                </c:pt>
                <c:pt idx="33952">
                  <c:v>2.179000000000002</c:v>
                </c:pt>
                <c:pt idx="33953">
                  <c:v>2.1810000000000116</c:v>
                </c:pt>
                <c:pt idx="33954">
                  <c:v>2.1830000000000069</c:v>
                </c:pt>
                <c:pt idx="33955">
                  <c:v>2.1850000000000023</c:v>
                </c:pt>
                <c:pt idx="33956">
                  <c:v>2.1870000000000118</c:v>
                </c:pt>
                <c:pt idx="33957">
                  <c:v>2.1890000000000072</c:v>
                </c:pt>
                <c:pt idx="33958">
                  <c:v>2.1910000000000025</c:v>
                </c:pt>
                <c:pt idx="33959">
                  <c:v>2.1930000000000121</c:v>
                </c:pt>
                <c:pt idx="33960">
                  <c:v>2.1950000000000074</c:v>
                </c:pt>
                <c:pt idx="33961">
                  <c:v>2.1970000000000027</c:v>
                </c:pt>
                <c:pt idx="33962">
                  <c:v>2.1990000000000123</c:v>
                </c:pt>
                <c:pt idx="33963">
                  <c:v>2.2010000000000076</c:v>
                </c:pt>
                <c:pt idx="33964">
                  <c:v>2.203000000000003</c:v>
                </c:pt>
                <c:pt idx="33965">
                  <c:v>2.2050000000000125</c:v>
                </c:pt>
                <c:pt idx="33966">
                  <c:v>2.2070000000000078</c:v>
                </c:pt>
                <c:pt idx="33967">
                  <c:v>2.2090000000000032</c:v>
                </c:pt>
                <c:pt idx="33968">
                  <c:v>2.2110000000000127</c:v>
                </c:pt>
                <c:pt idx="33969">
                  <c:v>2.2130000000000081</c:v>
                </c:pt>
                <c:pt idx="33970">
                  <c:v>2.2150000000000034</c:v>
                </c:pt>
                <c:pt idx="33971">
                  <c:v>2.2169999999999987</c:v>
                </c:pt>
                <c:pt idx="33972">
                  <c:v>2.2190000000000083</c:v>
                </c:pt>
                <c:pt idx="33973">
                  <c:v>2.2210000000000036</c:v>
                </c:pt>
                <c:pt idx="33974">
                  <c:v>2.222999999999999</c:v>
                </c:pt>
                <c:pt idx="33975">
                  <c:v>2.2250000000000085</c:v>
                </c:pt>
                <c:pt idx="33976">
                  <c:v>2.2270000000000039</c:v>
                </c:pt>
                <c:pt idx="33977">
                  <c:v>2.2289999999999992</c:v>
                </c:pt>
                <c:pt idx="33978">
                  <c:v>2.2310000000000088</c:v>
                </c:pt>
                <c:pt idx="33979">
                  <c:v>2.2330000000000041</c:v>
                </c:pt>
                <c:pt idx="33980">
                  <c:v>2.2349999999999994</c:v>
                </c:pt>
                <c:pt idx="33981">
                  <c:v>2.237000000000009</c:v>
                </c:pt>
                <c:pt idx="33982">
                  <c:v>2.2390000000000043</c:v>
                </c:pt>
                <c:pt idx="33983">
                  <c:v>2.2409999999999997</c:v>
                </c:pt>
                <c:pt idx="33984">
                  <c:v>2.2430000000000092</c:v>
                </c:pt>
                <c:pt idx="33985">
                  <c:v>2.2450000000000045</c:v>
                </c:pt>
                <c:pt idx="33986">
                  <c:v>2.2469999999999999</c:v>
                </c:pt>
                <c:pt idx="33987">
                  <c:v>2.2490000000000094</c:v>
                </c:pt>
                <c:pt idx="33988">
                  <c:v>2.2510000000000048</c:v>
                </c:pt>
                <c:pt idx="33989">
                  <c:v>2.2530000000000001</c:v>
                </c:pt>
                <c:pt idx="33990">
                  <c:v>2.2550000000000097</c:v>
                </c:pt>
                <c:pt idx="33991">
                  <c:v>2.257000000000005</c:v>
                </c:pt>
                <c:pt idx="33992">
                  <c:v>2.2590000000000003</c:v>
                </c:pt>
                <c:pt idx="33993">
                  <c:v>2.2610000000000099</c:v>
                </c:pt>
                <c:pt idx="33994">
                  <c:v>2.2630000000000052</c:v>
                </c:pt>
                <c:pt idx="33995">
                  <c:v>2.2650000000000006</c:v>
                </c:pt>
                <c:pt idx="33996">
                  <c:v>2.2670000000000101</c:v>
                </c:pt>
                <c:pt idx="33997">
                  <c:v>2.2690000000000055</c:v>
                </c:pt>
                <c:pt idx="33998">
                  <c:v>2.2710000000000008</c:v>
                </c:pt>
                <c:pt idx="33999">
                  <c:v>2.2730000000000103</c:v>
                </c:pt>
                <c:pt idx="34000">
                  <c:v>2.2750000000000057</c:v>
                </c:pt>
                <c:pt idx="34001">
                  <c:v>2.277000000000001</c:v>
                </c:pt>
                <c:pt idx="34002">
                  <c:v>2.2790000000000106</c:v>
                </c:pt>
                <c:pt idx="34003">
                  <c:v>2.2810000000000059</c:v>
                </c:pt>
                <c:pt idx="34004">
                  <c:v>2.2830000000000013</c:v>
                </c:pt>
                <c:pt idx="34005">
                  <c:v>2.2850000000000108</c:v>
                </c:pt>
                <c:pt idx="34006">
                  <c:v>2.2870000000000061</c:v>
                </c:pt>
                <c:pt idx="34007">
                  <c:v>2.2890000000000015</c:v>
                </c:pt>
                <c:pt idx="34008">
                  <c:v>2.291000000000011</c:v>
                </c:pt>
                <c:pt idx="34009">
                  <c:v>2.2930000000000064</c:v>
                </c:pt>
                <c:pt idx="34010">
                  <c:v>2.2950000000000017</c:v>
                </c:pt>
                <c:pt idx="34011">
                  <c:v>2.2970000000000113</c:v>
                </c:pt>
                <c:pt idx="34012">
                  <c:v>2.2990000000000066</c:v>
                </c:pt>
                <c:pt idx="34013">
                  <c:v>2.3010000000000019</c:v>
                </c:pt>
                <c:pt idx="34014">
                  <c:v>2.3030000000000115</c:v>
                </c:pt>
                <c:pt idx="34015">
                  <c:v>2.3050000000000068</c:v>
                </c:pt>
                <c:pt idx="34016">
                  <c:v>2.3070000000000022</c:v>
                </c:pt>
                <c:pt idx="34017">
                  <c:v>2.3090000000000117</c:v>
                </c:pt>
                <c:pt idx="34018">
                  <c:v>2.311000000000007</c:v>
                </c:pt>
                <c:pt idx="34019">
                  <c:v>2.3130000000000024</c:v>
                </c:pt>
                <c:pt idx="34020">
                  <c:v>2.3150000000000119</c:v>
                </c:pt>
                <c:pt idx="34021">
                  <c:v>2.3170000000000073</c:v>
                </c:pt>
                <c:pt idx="34022">
                  <c:v>2.3190000000000026</c:v>
                </c:pt>
                <c:pt idx="34023">
                  <c:v>2.3210000000000122</c:v>
                </c:pt>
                <c:pt idx="34024">
                  <c:v>2.3230000000000075</c:v>
                </c:pt>
                <c:pt idx="34025">
                  <c:v>2.3250000000000028</c:v>
                </c:pt>
                <c:pt idx="34026">
                  <c:v>2.3270000000000124</c:v>
                </c:pt>
                <c:pt idx="34027">
                  <c:v>2.3290000000000077</c:v>
                </c:pt>
                <c:pt idx="34028">
                  <c:v>2.3310000000000031</c:v>
                </c:pt>
                <c:pt idx="34029">
                  <c:v>2.3330000000000126</c:v>
                </c:pt>
                <c:pt idx="34030">
                  <c:v>2.335000000000008</c:v>
                </c:pt>
                <c:pt idx="34031">
                  <c:v>2.3370000000000033</c:v>
                </c:pt>
                <c:pt idx="34032">
                  <c:v>2.3389999999999986</c:v>
                </c:pt>
                <c:pt idx="34033">
                  <c:v>2.3410000000000082</c:v>
                </c:pt>
                <c:pt idx="34034">
                  <c:v>2.3430000000000035</c:v>
                </c:pt>
                <c:pt idx="34035">
                  <c:v>2.3449999999999989</c:v>
                </c:pt>
                <c:pt idx="34036">
                  <c:v>2.3470000000000084</c:v>
                </c:pt>
                <c:pt idx="34037">
                  <c:v>2.3490000000000038</c:v>
                </c:pt>
                <c:pt idx="34038">
                  <c:v>2.3509999999999991</c:v>
                </c:pt>
                <c:pt idx="34039">
                  <c:v>2.3530000000000086</c:v>
                </c:pt>
                <c:pt idx="34040">
                  <c:v>2.355000000000004</c:v>
                </c:pt>
                <c:pt idx="34041">
                  <c:v>2.3569999999999993</c:v>
                </c:pt>
                <c:pt idx="34042">
                  <c:v>2.3590000000000089</c:v>
                </c:pt>
                <c:pt idx="34043">
                  <c:v>2.3610000000000042</c:v>
                </c:pt>
                <c:pt idx="34044">
                  <c:v>2.3629999999999995</c:v>
                </c:pt>
                <c:pt idx="34045">
                  <c:v>2.3650000000000091</c:v>
                </c:pt>
                <c:pt idx="34046">
                  <c:v>2.3670000000000044</c:v>
                </c:pt>
                <c:pt idx="34047">
                  <c:v>2.3689999999999998</c:v>
                </c:pt>
                <c:pt idx="34048">
                  <c:v>2.3710000000000093</c:v>
                </c:pt>
                <c:pt idx="34049">
                  <c:v>2.3730000000000047</c:v>
                </c:pt>
                <c:pt idx="34050">
                  <c:v>2.375</c:v>
                </c:pt>
                <c:pt idx="34051">
                  <c:v>2.3770000000000095</c:v>
                </c:pt>
                <c:pt idx="34052">
                  <c:v>2.3790000000000049</c:v>
                </c:pt>
                <c:pt idx="34053">
                  <c:v>2.3810000000000002</c:v>
                </c:pt>
                <c:pt idx="34054">
                  <c:v>2.3830000000000098</c:v>
                </c:pt>
                <c:pt idx="34055">
                  <c:v>2.3850000000000051</c:v>
                </c:pt>
                <c:pt idx="34056">
                  <c:v>2.3870000000000005</c:v>
                </c:pt>
                <c:pt idx="34057">
                  <c:v>2.38900000000001</c:v>
                </c:pt>
                <c:pt idx="34058">
                  <c:v>2.3910000000000053</c:v>
                </c:pt>
                <c:pt idx="34059">
                  <c:v>2.3930000000000007</c:v>
                </c:pt>
                <c:pt idx="34060">
                  <c:v>2.3950000000000102</c:v>
                </c:pt>
                <c:pt idx="34061">
                  <c:v>2.3970000000000056</c:v>
                </c:pt>
                <c:pt idx="34062">
                  <c:v>2.3990000000000009</c:v>
                </c:pt>
                <c:pt idx="34063">
                  <c:v>2.4010000000000105</c:v>
                </c:pt>
                <c:pt idx="34064">
                  <c:v>2.4030000000000058</c:v>
                </c:pt>
                <c:pt idx="34065">
                  <c:v>2.4050000000000011</c:v>
                </c:pt>
                <c:pt idx="34066">
                  <c:v>2.4070000000000107</c:v>
                </c:pt>
                <c:pt idx="34067">
                  <c:v>2.409000000000006</c:v>
                </c:pt>
                <c:pt idx="34068">
                  <c:v>2.4110000000000014</c:v>
                </c:pt>
                <c:pt idx="34069">
                  <c:v>2.4130000000000109</c:v>
                </c:pt>
                <c:pt idx="34070">
                  <c:v>2.4150000000000063</c:v>
                </c:pt>
                <c:pt idx="34071">
                  <c:v>2.4170000000000016</c:v>
                </c:pt>
                <c:pt idx="34072">
                  <c:v>2.4190000000000111</c:v>
                </c:pt>
                <c:pt idx="34073">
                  <c:v>2.4210000000000065</c:v>
                </c:pt>
                <c:pt idx="34074">
                  <c:v>2.4230000000000018</c:v>
                </c:pt>
                <c:pt idx="34075">
                  <c:v>2.4250000000000114</c:v>
                </c:pt>
                <c:pt idx="34076">
                  <c:v>2.4270000000000067</c:v>
                </c:pt>
                <c:pt idx="34077">
                  <c:v>2.429000000000002</c:v>
                </c:pt>
                <c:pt idx="34078">
                  <c:v>2.4310000000000116</c:v>
                </c:pt>
                <c:pt idx="34079">
                  <c:v>2.4330000000000069</c:v>
                </c:pt>
                <c:pt idx="34080">
                  <c:v>2.4350000000000023</c:v>
                </c:pt>
                <c:pt idx="34081">
                  <c:v>2.4370000000000118</c:v>
                </c:pt>
                <c:pt idx="34082">
                  <c:v>2.4390000000000072</c:v>
                </c:pt>
                <c:pt idx="34083">
                  <c:v>2.4410000000000025</c:v>
                </c:pt>
                <c:pt idx="34084">
                  <c:v>2.4430000000000121</c:v>
                </c:pt>
                <c:pt idx="34085">
                  <c:v>2.4450000000000074</c:v>
                </c:pt>
                <c:pt idx="34086">
                  <c:v>2.4470000000000027</c:v>
                </c:pt>
                <c:pt idx="34087">
                  <c:v>2.4490000000000123</c:v>
                </c:pt>
                <c:pt idx="34088">
                  <c:v>2.4510000000000076</c:v>
                </c:pt>
                <c:pt idx="34089">
                  <c:v>2.453000000000003</c:v>
                </c:pt>
                <c:pt idx="34090">
                  <c:v>2.4550000000000125</c:v>
                </c:pt>
                <c:pt idx="34091">
                  <c:v>2.4570000000000078</c:v>
                </c:pt>
                <c:pt idx="34092">
                  <c:v>2.4590000000000032</c:v>
                </c:pt>
                <c:pt idx="34093">
                  <c:v>2.4610000000000127</c:v>
                </c:pt>
                <c:pt idx="34094">
                  <c:v>2.4630000000000081</c:v>
                </c:pt>
                <c:pt idx="34095">
                  <c:v>2.4650000000000034</c:v>
                </c:pt>
                <c:pt idx="34096">
                  <c:v>2.4669999999999987</c:v>
                </c:pt>
                <c:pt idx="34097">
                  <c:v>2.4690000000000083</c:v>
                </c:pt>
                <c:pt idx="34098">
                  <c:v>2.4710000000000036</c:v>
                </c:pt>
                <c:pt idx="34099">
                  <c:v>2.472999999999999</c:v>
                </c:pt>
                <c:pt idx="34100">
                  <c:v>2.4750000000000085</c:v>
                </c:pt>
                <c:pt idx="34101">
                  <c:v>2.4770000000000039</c:v>
                </c:pt>
                <c:pt idx="34102">
                  <c:v>2.4789999999999992</c:v>
                </c:pt>
                <c:pt idx="34103">
                  <c:v>2.4810000000000088</c:v>
                </c:pt>
                <c:pt idx="34104">
                  <c:v>2.4830000000000041</c:v>
                </c:pt>
                <c:pt idx="34105">
                  <c:v>2.4849999999999994</c:v>
                </c:pt>
                <c:pt idx="34106">
                  <c:v>2.487000000000009</c:v>
                </c:pt>
                <c:pt idx="34107">
                  <c:v>2.4890000000000043</c:v>
                </c:pt>
                <c:pt idx="34108">
                  <c:v>2.4909999999999997</c:v>
                </c:pt>
                <c:pt idx="34109">
                  <c:v>2.4930000000000092</c:v>
                </c:pt>
                <c:pt idx="34110">
                  <c:v>2.4950000000000045</c:v>
                </c:pt>
                <c:pt idx="34111">
                  <c:v>2.4969999999999999</c:v>
                </c:pt>
                <c:pt idx="34112">
                  <c:v>2.4990000000000094</c:v>
                </c:pt>
                <c:pt idx="34113">
                  <c:v>2.5010000000000048</c:v>
                </c:pt>
                <c:pt idx="34114">
                  <c:v>2.5030000000000001</c:v>
                </c:pt>
                <c:pt idx="34115">
                  <c:v>2.5050000000000097</c:v>
                </c:pt>
                <c:pt idx="34116">
                  <c:v>2.507000000000005</c:v>
                </c:pt>
                <c:pt idx="34117">
                  <c:v>2.5090000000000003</c:v>
                </c:pt>
                <c:pt idx="34118">
                  <c:v>2.5110000000000099</c:v>
                </c:pt>
                <c:pt idx="34119">
                  <c:v>2.5130000000000052</c:v>
                </c:pt>
                <c:pt idx="34120">
                  <c:v>2.5150000000000006</c:v>
                </c:pt>
                <c:pt idx="34121">
                  <c:v>2.5170000000000101</c:v>
                </c:pt>
                <c:pt idx="34122">
                  <c:v>2.5190000000000055</c:v>
                </c:pt>
                <c:pt idx="34123">
                  <c:v>2.5210000000000008</c:v>
                </c:pt>
                <c:pt idx="34124">
                  <c:v>2.5230000000000103</c:v>
                </c:pt>
                <c:pt idx="34125">
                  <c:v>2.5250000000000057</c:v>
                </c:pt>
                <c:pt idx="34126">
                  <c:v>2.527000000000001</c:v>
                </c:pt>
                <c:pt idx="34127">
                  <c:v>2.5290000000000106</c:v>
                </c:pt>
                <c:pt idx="34128">
                  <c:v>2.5310000000000059</c:v>
                </c:pt>
                <c:pt idx="34129">
                  <c:v>2.5330000000000013</c:v>
                </c:pt>
                <c:pt idx="34130">
                  <c:v>2.5350000000000108</c:v>
                </c:pt>
                <c:pt idx="34131">
                  <c:v>2.5370000000000061</c:v>
                </c:pt>
                <c:pt idx="34132">
                  <c:v>2.5390000000000015</c:v>
                </c:pt>
                <c:pt idx="34133">
                  <c:v>2.541000000000011</c:v>
                </c:pt>
                <c:pt idx="34134">
                  <c:v>2.5430000000000064</c:v>
                </c:pt>
                <c:pt idx="34135">
                  <c:v>2.5450000000000017</c:v>
                </c:pt>
                <c:pt idx="34136">
                  <c:v>2.5470000000000113</c:v>
                </c:pt>
                <c:pt idx="34137">
                  <c:v>2.5490000000000066</c:v>
                </c:pt>
                <c:pt idx="34138">
                  <c:v>2.5510000000000019</c:v>
                </c:pt>
                <c:pt idx="34139">
                  <c:v>2.5530000000000115</c:v>
                </c:pt>
                <c:pt idx="34140">
                  <c:v>2.5550000000000068</c:v>
                </c:pt>
                <c:pt idx="34141">
                  <c:v>2.5570000000000022</c:v>
                </c:pt>
                <c:pt idx="34142">
                  <c:v>2.5590000000000117</c:v>
                </c:pt>
                <c:pt idx="34143">
                  <c:v>2.561000000000007</c:v>
                </c:pt>
                <c:pt idx="34144">
                  <c:v>2.5630000000000024</c:v>
                </c:pt>
                <c:pt idx="34145">
                  <c:v>2.5650000000000119</c:v>
                </c:pt>
                <c:pt idx="34146">
                  <c:v>2.5670000000000073</c:v>
                </c:pt>
                <c:pt idx="34147">
                  <c:v>2.5690000000000026</c:v>
                </c:pt>
                <c:pt idx="34148">
                  <c:v>2.5710000000000122</c:v>
                </c:pt>
                <c:pt idx="34149">
                  <c:v>2.5730000000000075</c:v>
                </c:pt>
                <c:pt idx="34150">
                  <c:v>2.5750000000000028</c:v>
                </c:pt>
                <c:pt idx="34151">
                  <c:v>2.5770000000000124</c:v>
                </c:pt>
                <c:pt idx="34152">
                  <c:v>2.5790000000000077</c:v>
                </c:pt>
                <c:pt idx="34153">
                  <c:v>2.5810000000000031</c:v>
                </c:pt>
                <c:pt idx="34154">
                  <c:v>2.5830000000000126</c:v>
                </c:pt>
                <c:pt idx="34155">
                  <c:v>2.585000000000008</c:v>
                </c:pt>
                <c:pt idx="34156">
                  <c:v>2.5870000000000033</c:v>
                </c:pt>
                <c:pt idx="34157">
                  <c:v>2.5889999999999986</c:v>
                </c:pt>
                <c:pt idx="34158">
                  <c:v>2.5910000000000082</c:v>
                </c:pt>
                <c:pt idx="34159">
                  <c:v>2.5930000000000035</c:v>
                </c:pt>
                <c:pt idx="34160">
                  <c:v>2.5949999999999989</c:v>
                </c:pt>
                <c:pt idx="34161">
                  <c:v>2.5970000000000084</c:v>
                </c:pt>
                <c:pt idx="34162">
                  <c:v>2.5990000000000038</c:v>
                </c:pt>
                <c:pt idx="34163">
                  <c:v>2.6009999999999991</c:v>
                </c:pt>
                <c:pt idx="34164">
                  <c:v>2.6030000000000086</c:v>
                </c:pt>
                <c:pt idx="34165">
                  <c:v>2.605000000000004</c:v>
                </c:pt>
                <c:pt idx="34166">
                  <c:v>2.6069999999999993</c:v>
                </c:pt>
                <c:pt idx="34167">
                  <c:v>2.6090000000000089</c:v>
                </c:pt>
                <c:pt idx="34168">
                  <c:v>2.6110000000000042</c:v>
                </c:pt>
                <c:pt idx="34169">
                  <c:v>2.6129999999999995</c:v>
                </c:pt>
                <c:pt idx="34170">
                  <c:v>2.6150000000000091</c:v>
                </c:pt>
                <c:pt idx="34171">
                  <c:v>2.6170000000000044</c:v>
                </c:pt>
                <c:pt idx="34172">
                  <c:v>2.6189999999999998</c:v>
                </c:pt>
                <c:pt idx="34173">
                  <c:v>2.6210000000000093</c:v>
                </c:pt>
                <c:pt idx="34174">
                  <c:v>2.6230000000000047</c:v>
                </c:pt>
                <c:pt idx="34175">
                  <c:v>2.625</c:v>
                </c:pt>
                <c:pt idx="34176">
                  <c:v>2.6270000000000095</c:v>
                </c:pt>
                <c:pt idx="34177">
                  <c:v>2.6290000000000049</c:v>
                </c:pt>
                <c:pt idx="34178">
                  <c:v>2.6310000000000002</c:v>
                </c:pt>
                <c:pt idx="34179">
                  <c:v>2.6330000000000098</c:v>
                </c:pt>
                <c:pt idx="34180">
                  <c:v>2.6350000000000051</c:v>
                </c:pt>
                <c:pt idx="34181">
                  <c:v>2.6370000000000005</c:v>
                </c:pt>
                <c:pt idx="34182">
                  <c:v>2.63900000000001</c:v>
                </c:pt>
                <c:pt idx="34183">
                  <c:v>2.6410000000000053</c:v>
                </c:pt>
                <c:pt idx="34184">
                  <c:v>2.6430000000000007</c:v>
                </c:pt>
                <c:pt idx="34185">
                  <c:v>2.6450000000000102</c:v>
                </c:pt>
                <c:pt idx="34186">
                  <c:v>2.6470000000000056</c:v>
                </c:pt>
                <c:pt idx="34187">
                  <c:v>2.6490000000000009</c:v>
                </c:pt>
                <c:pt idx="34188">
                  <c:v>2.6510000000000105</c:v>
                </c:pt>
                <c:pt idx="34189">
                  <c:v>2.6530000000000058</c:v>
                </c:pt>
                <c:pt idx="34190">
                  <c:v>2.6550000000000011</c:v>
                </c:pt>
                <c:pt idx="34191">
                  <c:v>2.6570000000000107</c:v>
                </c:pt>
                <c:pt idx="34192">
                  <c:v>2.659000000000006</c:v>
                </c:pt>
                <c:pt idx="34193">
                  <c:v>2.6610000000000014</c:v>
                </c:pt>
                <c:pt idx="34194">
                  <c:v>2.6630000000000109</c:v>
                </c:pt>
                <c:pt idx="34195">
                  <c:v>2.6650000000000063</c:v>
                </c:pt>
                <c:pt idx="34196">
                  <c:v>2.6670000000000016</c:v>
                </c:pt>
                <c:pt idx="34197">
                  <c:v>2.6690000000000111</c:v>
                </c:pt>
                <c:pt idx="34198">
                  <c:v>2.6710000000000065</c:v>
                </c:pt>
                <c:pt idx="34199">
                  <c:v>2.6730000000000018</c:v>
                </c:pt>
                <c:pt idx="34200">
                  <c:v>2.6750000000000114</c:v>
                </c:pt>
                <c:pt idx="34201">
                  <c:v>2.6770000000000067</c:v>
                </c:pt>
                <c:pt idx="34202">
                  <c:v>2.679000000000002</c:v>
                </c:pt>
                <c:pt idx="34203">
                  <c:v>2.6810000000000116</c:v>
                </c:pt>
                <c:pt idx="34204">
                  <c:v>2.6830000000000069</c:v>
                </c:pt>
                <c:pt idx="34205">
                  <c:v>2.6850000000000023</c:v>
                </c:pt>
                <c:pt idx="34206">
                  <c:v>2.6870000000000118</c:v>
                </c:pt>
                <c:pt idx="34207">
                  <c:v>2.6890000000000072</c:v>
                </c:pt>
                <c:pt idx="34208">
                  <c:v>2.6910000000000025</c:v>
                </c:pt>
                <c:pt idx="34209">
                  <c:v>2.6930000000000121</c:v>
                </c:pt>
                <c:pt idx="34210">
                  <c:v>2.6950000000000074</c:v>
                </c:pt>
                <c:pt idx="34211">
                  <c:v>2.6970000000000027</c:v>
                </c:pt>
                <c:pt idx="34212">
                  <c:v>2.6990000000000123</c:v>
                </c:pt>
                <c:pt idx="34213">
                  <c:v>2.7010000000000076</c:v>
                </c:pt>
                <c:pt idx="34214">
                  <c:v>2.703000000000003</c:v>
                </c:pt>
                <c:pt idx="34215">
                  <c:v>2.7050000000000125</c:v>
                </c:pt>
                <c:pt idx="34216">
                  <c:v>2.7070000000000078</c:v>
                </c:pt>
                <c:pt idx="34217">
                  <c:v>2.7090000000000032</c:v>
                </c:pt>
                <c:pt idx="34218">
                  <c:v>2.7110000000000127</c:v>
                </c:pt>
                <c:pt idx="34219">
                  <c:v>2.7130000000000081</c:v>
                </c:pt>
                <c:pt idx="34220">
                  <c:v>2.7150000000000034</c:v>
                </c:pt>
                <c:pt idx="34221">
                  <c:v>2.7169999999999987</c:v>
                </c:pt>
                <c:pt idx="34222">
                  <c:v>2.7190000000000083</c:v>
                </c:pt>
                <c:pt idx="34223">
                  <c:v>2.7210000000000036</c:v>
                </c:pt>
                <c:pt idx="34224">
                  <c:v>2.722999999999999</c:v>
                </c:pt>
                <c:pt idx="34225">
                  <c:v>2.7250000000000085</c:v>
                </c:pt>
                <c:pt idx="34226">
                  <c:v>2.7270000000000039</c:v>
                </c:pt>
                <c:pt idx="34227">
                  <c:v>2.7289999999999992</c:v>
                </c:pt>
                <c:pt idx="34228">
                  <c:v>2.7310000000000088</c:v>
                </c:pt>
                <c:pt idx="34229">
                  <c:v>2.7330000000000041</c:v>
                </c:pt>
                <c:pt idx="34230">
                  <c:v>2.7349999999999994</c:v>
                </c:pt>
                <c:pt idx="34231">
                  <c:v>2.737000000000009</c:v>
                </c:pt>
                <c:pt idx="34232">
                  <c:v>2.7390000000000043</c:v>
                </c:pt>
                <c:pt idx="34233">
                  <c:v>2.7409999999999997</c:v>
                </c:pt>
                <c:pt idx="34234">
                  <c:v>2.7430000000000092</c:v>
                </c:pt>
                <c:pt idx="34235">
                  <c:v>2.7450000000000045</c:v>
                </c:pt>
                <c:pt idx="34236">
                  <c:v>2.7469999999999999</c:v>
                </c:pt>
                <c:pt idx="34237">
                  <c:v>2.7490000000000094</c:v>
                </c:pt>
                <c:pt idx="34238">
                  <c:v>2.7510000000000048</c:v>
                </c:pt>
                <c:pt idx="34239">
                  <c:v>2.7530000000000001</c:v>
                </c:pt>
                <c:pt idx="34240">
                  <c:v>2.7550000000000097</c:v>
                </c:pt>
                <c:pt idx="34241">
                  <c:v>2.757000000000005</c:v>
                </c:pt>
                <c:pt idx="34242">
                  <c:v>2.7590000000000003</c:v>
                </c:pt>
                <c:pt idx="34243">
                  <c:v>2.7610000000000099</c:v>
                </c:pt>
                <c:pt idx="34244">
                  <c:v>2.7630000000000052</c:v>
                </c:pt>
                <c:pt idx="34245">
                  <c:v>2.7650000000000006</c:v>
                </c:pt>
                <c:pt idx="34246">
                  <c:v>2.7670000000000101</c:v>
                </c:pt>
                <c:pt idx="34247">
                  <c:v>2.7690000000000055</c:v>
                </c:pt>
                <c:pt idx="34248">
                  <c:v>2.7710000000000008</c:v>
                </c:pt>
                <c:pt idx="34249">
                  <c:v>2.7730000000000103</c:v>
                </c:pt>
                <c:pt idx="34250">
                  <c:v>2.7750000000000057</c:v>
                </c:pt>
                <c:pt idx="34251">
                  <c:v>2.777000000000001</c:v>
                </c:pt>
                <c:pt idx="34252">
                  <c:v>2.7790000000000106</c:v>
                </c:pt>
                <c:pt idx="34253">
                  <c:v>2.7810000000000059</c:v>
                </c:pt>
                <c:pt idx="34254">
                  <c:v>2.7830000000000013</c:v>
                </c:pt>
                <c:pt idx="34255">
                  <c:v>2.7850000000000108</c:v>
                </c:pt>
                <c:pt idx="34256">
                  <c:v>2.7870000000000061</c:v>
                </c:pt>
                <c:pt idx="34257">
                  <c:v>2.7890000000000015</c:v>
                </c:pt>
                <c:pt idx="34258">
                  <c:v>2.791000000000011</c:v>
                </c:pt>
                <c:pt idx="34259">
                  <c:v>2.7930000000000064</c:v>
                </c:pt>
                <c:pt idx="34260">
                  <c:v>2.7950000000000017</c:v>
                </c:pt>
                <c:pt idx="34261">
                  <c:v>2.7970000000000113</c:v>
                </c:pt>
                <c:pt idx="34262">
                  <c:v>2.7990000000000066</c:v>
                </c:pt>
                <c:pt idx="34263">
                  <c:v>2.8010000000000019</c:v>
                </c:pt>
                <c:pt idx="34264">
                  <c:v>2.8030000000000115</c:v>
                </c:pt>
                <c:pt idx="34265">
                  <c:v>2.8050000000000068</c:v>
                </c:pt>
                <c:pt idx="34266">
                  <c:v>2.8070000000000022</c:v>
                </c:pt>
                <c:pt idx="34267">
                  <c:v>2.8090000000000117</c:v>
                </c:pt>
                <c:pt idx="34268">
                  <c:v>2.811000000000007</c:v>
                </c:pt>
                <c:pt idx="34269">
                  <c:v>2.8130000000000024</c:v>
                </c:pt>
                <c:pt idx="34270">
                  <c:v>2.8150000000000119</c:v>
                </c:pt>
                <c:pt idx="34271">
                  <c:v>2.8170000000000073</c:v>
                </c:pt>
                <c:pt idx="34272">
                  <c:v>2.8190000000000026</c:v>
                </c:pt>
                <c:pt idx="34273">
                  <c:v>2.8210000000000122</c:v>
                </c:pt>
                <c:pt idx="34274">
                  <c:v>2.8230000000000075</c:v>
                </c:pt>
                <c:pt idx="34275">
                  <c:v>2.8250000000000028</c:v>
                </c:pt>
                <c:pt idx="34276">
                  <c:v>2.8270000000000124</c:v>
                </c:pt>
                <c:pt idx="34277">
                  <c:v>2.8290000000000077</c:v>
                </c:pt>
                <c:pt idx="34278">
                  <c:v>2.8310000000000031</c:v>
                </c:pt>
                <c:pt idx="34279">
                  <c:v>2.8330000000000126</c:v>
                </c:pt>
                <c:pt idx="34280">
                  <c:v>2.835000000000008</c:v>
                </c:pt>
                <c:pt idx="34281">
                  <c:v>2.8370000000000033</c:v>
                </c:pt>
                <c:pt idx="34282">
                  <c:v>2.8389999999999986</c:v>
                </c:pt>
                <c:pt idx="34283">
                  <c:v>2.8410000000000082</c:v>
                </c:pt>
                <c:pt idx="34284">
                  <c:v>2.8430000000000035</c:v>
                </c:pt>
                <c:pt idx="34285">
                  <c:v>2.8449999999999989</c:v>
                </c:pt>
                <c:pt idx="34286">
                  <c:v>2.8470000000000084</c:v>
                </c:pt>
                <c:pt idx="34287">
                  <c:v>2.8490000000000038</c:v>
                </c:pt>
                <c:pt idx="34288">
                  <c:v>2.8509999999999991</c:v>
                </c:pt>
                <c:pt idx="34289">
                  <c:v>2.8530000000000086</c:v>
                </c:pt>
                <c:pt idx="34290">
                  <c:v>2.855000000000004</c:v>
                </c:pt>
                <c:pt idx="34291">
                  <c:v>2.8569999999999993</c:v>
                </c:pt>
                <c:pt idx="34292">
                  <c:v>2.8590000000000089</c:v>
                </c:pt>
                <c:pt idx="34293">
                  <c:v>2.8610000000000042</c:v>
                </c:pt>
                <c:pt idx="34294">
                  <c:v>2.8629999999999995</c:v>
                </c:pt>
                <c:pt idx="34295">
                  <c:v>2.8650000000000091</c:v>
                </c:pt>
                <c:pt idx="34296">
                  <c:v>2.8670000000000044</c:v>
                </c:pt>
                <c:pt idx="34297">
                  <c:v>2.8689999999999998</c:v>
                </c:pt>
                <c:pt idx="34298">
                  <c:v>2.8710000000000093</c:v>
                </c:pt>
                <c:pt idx="34299">
                  <c:v>2.8730000000000047</c:v>
                </c:pt>
                <c:pt idx="34300">
                  <c:v>2.875</c:v>
                </c:pt>
                <c:pt idx="34301">
                  <c:v>2.8770000000000095</c:v>
                </c:pt>
                <c:pt idx="34302">
                  <c:v>2.8790000000000049</c:v>
                </c:pt>
                <c:pt idx="34303">
                  <c:v>2.8810000000000002</c:v>
                </c:pt>
                <c:pt idx="34304">
                  <c:v>2.8830000000000098</c:v>
                </c:pt>
                <c:pt idx="34305">
                  <c:v>2.8850000000000051</c:v>
                </c:pt>
                <c:pt idx="34306">
                  <c:v>2.8870000000000005</c:v>
                </c:pt>
                <c:pt idx="34307">
                  <c:v>2.88900000000001</c:v>
                </c:pt>
                <c:pt idx="34308">
                  <c:v>2.8910000000000053</c:v>
                </c:pt>
                <c:pt idx="34309">
                  <c:v>2.8930000000000007</c:v>
                </c:pt>
                <c:pt idx="34310">
                  <c:v>2.8950000000000102</c:v>
                </c:pt>
                <c:pt idx="34311">
                  <c:v>2.8970000000000056</c:v>
                </c:pt>
                <c:pt idx="34312">
                  <c:v>2.8990000000000009</c:v>
                </c:pt>
                <c:pt idx="34313">
                  <c:v>2.9010000000000105</c:v>
                </c:pt>
                <c:pt idx="34314">
                  <c:v>2.9030000000000058</c:v>
                </c:pt>
                <c:pt idx="34315">
                  <c:v>2.9050000000000011</c:v>
                </c:pt>
                <c:pt idx="34316">
                  <c:v>2.9070000000000107</c:v>
                </c:pt>
                <c:pt idx="34317">
                  <c:v>2.909000000000006</c:v>
                </c:pt>
                <c:pt idx="34318">
                  <c:v>2.9110000000000014</c:v>
                </c:pt>
                <c:pt idx="34319">
                  <c:v>2.9130000000000109</c:v>
                </c:pt>
                <c:pt idx="34320">
                  <c:v>2.9150000000000063</c:v>
                </c:pt>
                <c:pt idx="34321">
                  <c:v>2.9170000000000016</c:v>
                </c:pt>
                <c:pt idx="34322">
                  <c:v>2.9190000000000111</c:v>
                </c:pt>
                <c:pt idx="34323">
                  <c:v>2.9210000000000065</c:v>
                </c:pt>
                <c:pt idx="34324">
                  <c:v>2.9230000000000018</c:v>
                </c:pt>
                <c:pt idx="34325">
                  <c:v>2.9250000000000114</c:v>
                </c:pt>
                <c:pt idx="34326">
                  <c:v>2.9270000000000067</c:v>
                </c:pt>
                <c:pt idx="34327">
                  <c:v>2.929000000000002</c:v>
                </c:pt>
                <c:pt idx="34328">
                  <c:v>2.9310000000000116</c:v>
                </c:pt>
                <c:pt idx="34329">
                  <c:v>2.9330000000000069</c:v>
                </c:pt>
                <c:pt idx="34330">
                  <c:v>2.9350000000000023</c:v>
                </c:pt>
                <c:pt idx="34331">
                  <c:v>2.9370000000000118</c:v>
                </c:pt>
                <c:pt idx="34332">
                  <c:v>2.9390000000000072</c:v>
                </c:pt>
                <c:pt idx="34333">
                  <c:v>2.9410000000000025</c:v>
                </c:pt>
                <c:pt idx="34334">
                  <c:v>2.9430000000000121</c:v>
                </c:pt>
                <c:pt idx="34335">
                  <c:v>2.9450000000000074</c:v>
                </c:pt>
                <c:pt idx="34336">
                  <c:v>2.9470000000000027</c:v>
                </c:pt>
                <c:pt idx="34337">
                  <c:v>2.9490000000000123</c:v>
                </c:pt>
                <c:pt idx="34338">
                  <c:v>2.9510000000000076</c:v>
                </c:pt>
                <c:pt idx="34339">
                  <c:v>2.953000000000003</c:v>
                </c:pt>
                <c:pt idx="34340">
                  <c:v>2.9550000000000125</c:v>
                </c:pt>
                <c:pt idx="34341">
                  <c:v>2.9570000000000078</c:v>
                </c:pt>
                <c:pt idx="34342">
                  <c:v>2.9590000000000032</c:v>
                </c:pt>
                <c:pt idx="34343">
                  <c:v>2.9610000000000127</c:v>
                </c:pt>
                <c:pt idx="34344">
                  <c:v>2.9630000000000081</c:v>
                </c:pt>
                <c:pt idx="34345">
                  <c:v>2.9650000000000034</c:v>
                </c:pt>
                <c:pt idx="34346">
                  <c:v>2.9669999999999987</c:v>
                </c:pt>
                <c:pt idx="34347">
                  <c:v>2.9690000000000083</c:v>
                </c:pt>
                <c:pt idx="34348">
                  <c:v>2.9710000000000036</c:v>
                </c:pt>
                <c:pt idx="34349">
                  <c:v>2.972999999999999</c:v>
                </c:pt>
                <c:pt idx="34350">
                  <c:v>2.9750000000000085</c:v>
                </c:pt>
                <c:pt idx="34351">
                  <c:v>2.9770000000000039</c:v>
                </c:pt>
                <c:pt idx="34352">
                  <c:v>2.9789999999999992</c:v>
                </c:pt>
                <c:pt idx="34353">
                  <c:v>2.9810000000000088</c:v>
                </c:pt>
                <c:pt idx="34354">
                  <c:v>2.9830000000000041</c:v>
                </c:pt>
                <c:pt idx="34355">
                  <c:v>2.9849999999999994</c:v>
                </c:pt>
                <c:pt idx="34356">
                  <c:v>2.987000000000009</c:v>
                </c:pt>
                <c:pt idx="34357">
                  <c:v>2.9890000000000043</c:v>
                </c:pt>
                <c:pt idx="34358">
                  <c:v>2.9909999999999997</c:v>
                </c:pt>
                <c:pt idx="34359">
                  <c:v>2.9930000000000092</c:v>
                </c:pt>
                <c:pt idx="34360">
                  <c:v>2.9950000000000045</c:v>
                </c:pt>
                <c:pt idx="34361">
                  <c:v>2.9969999999999999</c:v>
                </c:pt>
                <c:pt idx="34362">
                  <c:v>2.9990000000000094</c:v>
                </c:pt>
                <c:pt idx="34363">
                  <c:v>3.0010000000000048</c:v>
                </c:pt>
                <c:pt idx="34364">
                  <c:v>3.0030000000000001</c:v>
                </c:pt>
                <c:pt idx="34365">
                  <c:v>3.0050000000000097</c:v>
                </c:pt>
                <c:pt idx="34366">
                  <c:v>3.007000000000005</c:v>
                </c:pt>
                <c:pt idx="34367">
                  <c:v>3.0090000000000003</c:v>
                </c:pt>
                <c:pt idx="34368">
                  <c:v>3.0110000000000099</c:v>
                </c:pt>
                <c:pt idx="34369">
                  <c:v>3.0130000000000052</c:v>
                </c:pt>
                <c:pt idx="34370">
                  <c:v>3.0150000000000006</c:v>
                </c:pt>
                <c:pt idx="34371">
                  <c:v>3.0170000000000101</c:v>
                </c:pt>
                <c:pt idx="34372">
                  <c:v>3.0190000000000055</c:v>
                </c:pt>
                <c:pt idx="34373">
                  <c:v>3.0210000000000008</c:v>
                </c:pt>
                <c:pt idx="34374">
                  <c:v>3.0230000000000103</c:v>
                </c:pt>
                <c:pt idx="34375">
                  <c:v>3.0250000000000057</c:v>
                </c:pt>
                <c:pt idx="34376">
                  <c:v>3.027000000000001</c:v>
                </c:pt>
                <c:pt idx="34377">
                  <c:v>3.0290000000000106</c:v>
                </c:pt>
                <c:pt idx="34378">
                  <c:v>3.0310000000000059</c:v>
                </c:pt>
                <c:pt idx="34379">
                  <c:v>3.0330000000000013</c:v>
                </c:pt>
                <c:pt idx="34380">
                  <c:v>3.0350000000000108</c:v>
                </c:pt>
                <c:pt idx="34381">
                  <c:v>3.0370000000000061</c:v>
                </c:pt>
                <c:pt idx="34382">
                  <c:v>3.0390000000000015</c:v>
                </c:pt>
                <c:pt idx="34383">
                  <c:v>3.041000000000011</c:v>
                </c:pt>
                <c:pt idx="34384">
                  <c:v>3.0430000000000064</c:v>
                </c:pt>
                <c:pt idx="34385">
                  <c:v>3.0450000000000017</c:v>
                </c:pt>
                <c:pt idx="34386">
                  <c:v>3.0470000000000113</c:v>
                </c:pt>
                <c:pt idx="34387">
                  <c:v>3.0490000000000066</c:v>
                </c:pt>
                <c:pt idx="34388">
                  <c:v>3.0510000000000019</c:v>
                </c:pt>
                <c:pt idx="34389">
                  <c:v>3.0530000000000115</c:v>
                </c:pt>
                <c:pt idx="34390">
                  <c:v>3.0550000000000068</c:v>
                </c:pt>
                <c:pt idx="34391">
                  <c:v>3.0570000000000022</c:v>
                </c:pt>
                <c:pt idx="34392">
                  <c:v>3.0590000000000117</c:v>
                </c:pt>
                <c:pt idx="34393">
                  <c:v>3.061000000000007</c:v>
                </c:pt>
                <c:pt idx="34394">
                  <c:v>3.0630000000000024</c:v>
                </c:pt>
                <c:pt idx="34395">
                  <c:v>3.0650000000000119</c:v>
                </c:pt>
                <c:pt idx="34396">
                  <c:v>3.0670000000000073</c:v>
                </c:pt>
                <c:pt idx="34397">
                  <c:v>3.0690000000000026</c:v>
                </c:pt>
                <c:pt idx="34398">
                  <c:v>3.0710000000000122</c:v>
                </c:pt>
                <c:pt idx="34399">
                  <c:v>3.0730000000000075</c:v>
                </c:pt>
                <c:pt idx="34400">
                  <c:v>3.0750000000000028</c:v>
                </c:pt>
                <c:pt idx="34401">
                  <c:v>3.0770000000000124</c:v>
                </c:pt>
                <c:pt idx="34402">
                  <c:v>3.0790000000000077</c:v>
                </c:pt>
                <c:pt idx="34403">
                  <c:v>3.0810000000000031</c:v>
                </c:pt>
                <c:pt idx="34404">
                  <c:v>3.0830000000000126</c:v>
                </c:pt>
                <c:pt idx="34405">
                  <c:v>3.085000000000008</c:v>
                </c:pt>
                <c:pt idx="34406">
                  <c:v>3.0870000000000033</c:v>
                </c:pt>
                <c:pt idx="34407">
                  <c:v>3.0889999999999986</c:v>
                </c:pt>
                <c:pt idx="34408">
                  <c:v>3.0910000000000082</c:v>
                </c:pt>
                <c:pt idx="34409">
                  <c:v>3.0930000000000035</c:v>
                </c:pt>
                <c:pt idx="34410">
                  <c:v>3.0949999999999989</c:v>
                </c:pt>
                <c:pt idx="34411">
                  <c:v>3.0970000000000084</c:v>
                </c:pt>
                <c:pt idx="34412">
                  <c:v>3.0990000000000038</c:v>
                </c:pt>
                <c:pt idx="34413">
                  <c:v>3.1009999999999991</c:v>
                </c:pt>
                <c:pt idx="34414">
                  <c:v>3.1030000000000086</c:v>
                </c:pt>
                <c:pt idx="34415">
                  <c:v>3.105000000000004</c:v>
                </c:pt>
                <c:pt idx="34416">
                  <c:v>3.1069999999999993</c:v>
                </c:pt>
                <c:pt idx="34417">
                  <c:v>3.1090000000000089</c:v>
                </c:pt>
                <c:pt idx="34418">
                  <c:v>3.1110000000000042</c:v>
                </c:pt>
                <c:pt idx="34419">
                  <c:v>3.1129999999999995</c:v>
                </c:pt>
                <c:pt idx="34420">
                  <c:v>3.1150000000000091</c:v>
                </c:pt>
                <c:pt idx="34421">
                  <c:v>3.1170000000000044</c:v>
                </c:pt>
                <c:pt idx="34422">
                  <c:v>3.1189999999999998</c:v>
                </c:pt>
                <c:pt idx="34423">
                  <c:v>3.1210000000000093</c:v>
                </c:pt>
                <c:pt idx="34424">
                  <c:v>3.1230000000000047</c:v>
                </c:pt>
                <c:pt idx="34425">
                  <c:v>3.125</c:v>
                </c:pt>
                <c:pt idx="34426">
                  <c:v>3.1270000000000095</c:v>
                </c:pt>
                <c:pt idx="34427">
                  <c:v>3.1290000000000049</c:v>
                </c:pt>
                <c:pt idx="34428">
                  <c:v>3.1310000000000002</c:v>
                </c:pt>
                <c:pt idx="34429">
                  <c:v>3.1330000000000098</c:v>
                </c:pt>
                <c:pt idx="34430">
                  <c:v>3.1350000000000051</c:v>
                </c:pt>
                <c:pt idx="34431">
                  <c:v>3.1370000000000005</c:v>
                </c:pt>
                <c:pt idx="34432">
                  <c:v>3.13900000000001</c:v>
                </c:pt>
                <c:pt idx="34433">
                  <c:v>3.1410000000000053</c:v>
                </c:pt>
                <c:pt idx="34434">
                  <c:v>3.1430000000000007</c:v>
                </c:pt>
                <c:pt idx="34435">
                  <c:v>3.1450000000000102</c:v>
                </c:pt>
                <c:pt idx="34436">
                  <c:v>3.1470000000000056</c:v>
                </c:pt>
                <c:pt idx="34437">
                  <c:v>3.1490000000000009</c:v>
                </c:pt>
                <c:pt idx="34438">
                  <c:v>3.1510000000000105</c:v>
                </c:pt>
                <c:pt idx="34439">
                  <c:v>3.1530000000000058</c:v>
                </c:pt>
                <c:pt idx="34440">
                  <c:v>3.1550000000000011</c:v>
                </c:pt>
                <c:pt idx="34441">
                  <c:v>3.1570000000000107</c:v>
                </c:pt>
                <c:pt idx="34442">
                  <c:v>3.159000000000006</c:v>
                </c:pt>
                <c:pt idx="34443">
                  <c:v>3.1610000000000014</c:v>
                </c:pt>
                <c:pt idx="34444">
                  <c:v>3.1630000000000109</c:v>
                </c:pt>
                <c:pt idx="34445">
                  <c:v>3.1650000000000063</c:v>
                </c:pt>
                <c:pt idx="34446">
                  <c:v>3.1670000000000016</c:v>
                </c:pt>
                <c:pt idx="34447">
                  <c:v>3.1690000000000111</c:v>
                </c:pt>
                <c:pt idx="34448">
                  <c:v>3.1710000000000065</c:v>
                </c:pt>
                <c:pt idx="34449">
                  <c:v>3.1730000000000018</c:v>
                </c:pt>
                <c:pt idx="34450">
                  <c:v>3.1750000000000114</c:v>
                </c:pt>
                <c:pt idx="34451">
                  <c:v>3.1770000000000067</c:v>
                </c:pt>
                <c:pt idx="34452">
                  <c:v>3.179000000000002</c:v>
                </c:pt>
                <c:pt idx="34453">
                  <c:v>3.1810000000000116</c:v>
                </c:pt>
                <c:pt idx="34454">
                  <c:v>3.1830000000000069</c:v>
                </c:pt>
                <c:pt idx="34455">
                  <c:v>3.1850000000000023</c:v>
                </c:pt>
                <c:pt idx="34456">
                  <c:v>3.1870000000000118</c:v>
                </c:pt>
                <c:pt idx="34457">
                  <c:v>3.1890000000000072</c:v>
                </c:pt>
                <c:pt idx="34458">
                  <c:v>3.1910000000000025</c:v>
                </c:pt>
                <c:pt idx="34459">
                  <c:v>3.1930000000000121</c:v>
                </c:pt>
                <c:pt idx="34460">
                  <c:v>3.1950000000000074</c:v>
                </c:pt>
                <c:pt idx="34461">
                  <c:v>3.1970000000000027</c:v>
                </c:pt>
                <c:pt idx="34462">
                  <c:v>3.1990000000000123</c:v>
                </c:pt>
                <c:pt idx="34463">
                  <c:v>3.2010000000000076</c:v>
                </c:pt>
                <c:pt idx="34464">
                  <c:v>3.203000000000003</c:v>
                </c:pt>
                <c:pt idx="34465">
                  <c:v>3.2050000000000125</c:v>
                </c:pt>
                <c:pt idx="34466">
                  <c:v>3.2070000000000078</c:v>
                </c:pt>
                <c:pt idx="34467">
                  <c:v>3.2090000000000032</c:v>
                </c:pt>
                <c:pt idx="34468">
                  <c:v>3.2110000000000127</c:v>
                </c:pt>
                <c:pt idx="34469">
                  <c:v>3.2130000000000081</c:v>
                </c:pt>
                <c:pt idx="34470">
                  <c:v>3.2150000000000034</c:v>
                </c:pt>
                <c:pt idx="34471">
                  <c:v>3.2169999999999987</c:v>
                </c:pt>
                <c:pt idx="34472">
                  <c:v>3.2190000000000083</c:v>
                </c:pt>
                <c:pt idx="34473">
                  <c:v>3.2210000000000036</c:v>
                </c:pt>
                <c:pt idx="34474">
                  <c:v>3.222999999999999</c:v>
                </c:pt>
                <c:pt idx="34475">
                  <c:v>3.2250000000000085</c:v>
                </c:pt>
                <c:pt idx="34476">
                  <c:v>3.2270000000000039</c:v>
                </c:pt>
                <c:pt idx="34477">
                  <c:v>3.2289999999999992</c:v>
                </c:pt>
                <c:pt idx="34478">
                  <c:v>3.2310000000000088</c:v>
                </c:pt>
                <c:pt idx="34479">
                  <c:v>3.2330000000000041</c:v>
                </c:pt>
                <c:pt idx="34480">
                  <c:v>3.2349999999999994</c:v>
                </c:pt>
                <c:pt idx="34481">
                  <c:v>3.237000000000009</c:v>
                </c:pt>
                <c:pt idx="34482">
                  <c:v>3.2390000000000043</c:v>
                </c:pt>
                <c:pt idx="34483">
                  <c:v>3.2409999999999997</c:v>
                </c:pt>
                <c:pt idx="34484">
                  <c:v>3.2430000000000092</c:v>
                </c:pt>
                <c:pt idx="34485">
                  <c:v>3.2450000000000045</c:v>
                </c:pt>
                <c:pt idx="34486">
                  <c:v>3.2469999999999999</c:v>
                </c:pt>
                <c:pt idx="34487">
                  <c:v>3.2490000000000094</c:v>
                </c:pt>
                <c:pt idx="34488">
                  <c:v>3.2510000000000048</c:v>
                </c:pt>
                <c:pt idx="34489">
                  <c:v>3.2530000000000001</c:v>
                </c:pt>
                <c:pt idx="34490">
                  <c:v>3.2550000000000097</c:v>
                </c:pt>
                <c:pt idx="34491">
                  <c:v>3.257000000000005</c:v>
                </c:pt>
                <c:pt idx="34492">
                  <c:v>3.2590000000000003</c:v>
                </c:pt>
                <c:pt idx="34493">
                  <c:v>3.2610000000000099</c:v>
                </c:pt>
                <c:pt idx="34494">
                  <c:v>3.2630000000000052</c:v>
                </c:pt>
                <c:pt idx="34495">
                  <c:v>3.2650000000000006</c:v>
                </c:pt>
                <c:pt idx="34496">
                  <c:v>3.2670000000000101</c:v>
                </c:pt>
                <c:pt idx="34497">
                  <c:v>3.2690000000000055</c:v>
                </c:pt>
                <c:pt idx="34498">
                  <c:v>3.2710000000000008</c:v>
                </c:pt>
                <c:pt idx="34499">
                  <c:v>3.2730000000000103</c:v>
                </c:pt>
                <c:pt idx="34500">
                  <c:v>3.2750000000000057</c:v>
                </c:pt>
                <c:pt idx="34501">
                  <c:v>3.277000000000001</c:v>
                </c:pt>
                <c:pt idx="34502">
                  <c:v>3.2790000000000106</c:v>
                </c:pt>
                <c:pt idx="34503">
                  <c:v>3.2810000000000059</c:v>
                </c:pt>
                <c:pt idx="34504">
                  <c:v>3.2830000000000013</c:v>
                </c:pt>
                <c:pt idx="34505">
                  <c:v>3.2850000000000108</c:v>
                </c:pt>
                <c:pt idx="34506">
                  <c:v>3.2870000000000061</c:v>
                </c:pt>
                <c:pt idx="34507">
                  <c:v>3.2890000000000015</c:v>
                </c:pt>
                <c:pt idx="34508">
                  <c:v>3.291000000000011</c:v>
                </c:pt>
                <c:pt idx="34509">
                  <c:v>3.2930000000000064</c:v>
                </c:pt>
                <c:pt idx="34510">
                  <c:v>3.2950000000000017</c:v>
                </c:pt>
                <c:pt idx="34511">
                  <c:v>3.2970000000000113</c:v>
                </c:pt>
                <c:pt idx="34512">
                  <c:v>3.2990000000000066</c:v>
                </c:pt>
                <c:pt idx="34513">
                  <c:v>3.3010000000000019</c:v>
                </c:pt>
                <c:pt idx="34514">
                  <c:v>3.3030000000000115</c:v>
                </c:pt>
                <c:pt idx="34515">
                  <c:v>3.3050000000000068</c:v>
                </c:pt>
                <c:pt idx="34516">
                  <c:v>3.3070000000000022</c:v>
                </c:pt>
                <c:pt idx="34517">
                  <c:v>3.3090000000000117</c:v>
                </c:pt>
                <c:pt idx="34518">
                  <c:v>3.311000000000007</c:v>
                </c:pt>
                <c:pt idx="34519">
                  <c:v>3.3130000000000024</c:v>
                </c:pt>
                <c:pt idx="34520">
                  <c:v>3.3150000000000119</c:v>
                </c:pt>
                <c:pt idx="34521">
                  <c:v>3.3170000000000073</c:v>
                </c:pt>
                <c:pt idx="34522">
                  <c:v>3.3190000000000026</c:v>
                </c:pt>
                <c:pt idx="34523">
                  <c:v>3.3210000000000122</c:v>
                </c:pt>
                <c:pt idx="34524">
                  <c:v>3.3230000000000075</c:v>
                </c:pt>
                <c:pt idx="34525">
                  <c:v>3.3250000000000028</c:v>
                </c:pt>
                <c:pt idx="34526">
                  <c:v>3.3270000000000124</c:v>
                </c:pt>
                <c:pt idx="34527">
                  <c:v>3.3290000000000077</c:v>
                </c:pt>
                <c:pt idx="34528">
                  <c:v>3.3310000000000031</c:v>
                </c:pt>
                <c:pt idx="34529">
                  <c:v>3.3330000000000126</c:v>
                </c:pt>
                <c:pt idx="34530">
                  <c:v>3.335000000000008</c:v>
                </c:pt>
                <c:pt idx="34531">
                  <c:v>3.3370000000000033</c:v>
                </c:pt>
                <c:pt idx="34532">
                  <c:v>3.3389999999999986</c:v>
                </c:pt>
                <c:pt idx="34533">
                  <c:v>3.3410000000000082</c:v>
                </c:pt>
                <c:pt idx="34534">
                  <c:v>3.3430000000000035</c:v>
                </c:pt>
                <c:pt idx="34535">
                  <c:v>3.3449999999999989</c:v>
                </c:pt>
                <c:pt idx="34536">
                  <c:v>3.3470000000000084</c:v>
                </c:pt>
                <c:pt idx="34537">
                  <c:v>3.3490000000000038</c:v>
                </c:pt>
                <c:pt idx="34538">
                  <c:v>3.3509999999999991</c:v>
                </c:pt>
                <c:pt idx="34539">
                  <c:v>3.3530000000000086</c:v>
                </c:pt>
                <c:pt idx="34540">
                  <c:v>3.355000000000004</c:v>
                </c:pt>
                <c:pt idx="34541">
                  <c:v>3.3569999999999993</c:v>
                </c:pt>
                <c:pt idx="34542">
                  <c:v>3.3590000000000089</c:v>
                </c:pt>
                <c:pt idx="34543">
                  <c:v>3.3610000000000042</c:v>
                </c:pt>
                <c:pt idx="34544">
                  <c:v>3.3629999999999995</c:v>
                </c:pt>
                <c:pt idx="34545">
                  <c:v>3.3650000000000091</c:v>
                </c:pt>
                <c:pt idx="34546">
                  <c:v>3.3670000000000044</c:v>
                </c:pt>
                <c:pt idx="34547">
                  <c:v>3.3689999999999998</c:v>
                </c:pt>
                <c:pt idx="34548">
                  <c:v>3.3710000000000093</c:v>
                </c:pt>
                <c:pt idx="34549">
                  <c:v>3.3730000000000047</c:v>
                </c:pt>
                <c:pt idx="34550">
                  <c:v>3.375</c:v>
                </c:pt>
                <c:pt idx="34551">
                  <c:v>3.3770000000000095</c:v>
                </c:pt>
                <c:pt idx="34552">
                  <c:v>3.3790000000000049</c:v>
                </c:pt>
                <c:pt idx="34553">
                  <c:v>3.3810000000000002</c:v>
                </c:pt>
                <c:pt idx="34554">
                  <c:v>3.3830000000000098</c:v>
                </c:pt>
                <c:pt idx="34555">
                  <c:v>3.3850000000000051</c:v>
                </c:pt>
                <c:pt idx="34556">
                  <c:v>3.3870000000000005</c:v>
                </c:pt>
                <c:pt idx="34557">
                  <c:v>3.38900000000001</c:v>
                </c:pt>
                <c:pt idx="34558">
                  <c:v>3.3910000000000053</c:v>
                </c:pt>
                <c:pt idx="34559">
                  <c:v>3.3930000000000007</c:v>
                </c:pt>
                <c:pt idx="34560">
                  <c:v>3.3950000000000102</c:v>
                </c:pt>
                <c:pt idx="34561">
                  <c:v>3.3970000000000056</c:v>
                </c:pt>
                <c:pt idx="34562">
                  <c:v>3.3990000000000009</c:v>
                </c:pt>
                <c:pt idx="34563">
                  <c:v>3.4010000000000105</c:v>
                </c:pt>
                <c:pt idx="34564">
                  <c:v>3.4030000000000058</c:v>
                </c:pt>
                <c:pt idx="34565">
                  <c:v>3.4050000000000011</c:v>
                </c:pt>
                <c:pt idx="34566">
                  <c:v>3.4070000000000107</c:v>
                </c:pt>
                <c:pt idx="34567">
                  <c:v>3.409000000000006</c:v>
                </c:pt>
                <c:pt idx="34568">
                  <c:v>3.4110000000000014</c:v>
                </c:pt>
                <c:pt idx="34569">
                  <c:v>3.4130000000000109</c:v>
                </c:pt>
                <c:pt idx="34570">
                  <c:v>3.4150000000000063</c:v>
                </c:pt>
                <c:pt idx="34571">
                  <c:v>3.4170000000000016</c:v>
                </c:pt>
                <c:pt idx="34572">
                  <c:v>3.4190000000000111</c:v>
                </c:pt>
                <c:pt idx="34573">
                  <c:v>3.4210000000000065</c:v>
                </c:pt>
                <c:pt idx="34574">
                  <c:v>3.4230000000000018</c:v>
                </c:pt>
                <c:pt idx="34575">
                  <c:v>3.4250000000000114</c:v>
                </c:pt>
                <c:pt idx="34576">
                  <c:v>3.4270000000000067</c:v>
                </c:pt>
                <c:pt idx="34577">
                  <c:v>3.429000000000002</c:v>
                </c:pt>
                <c:pt idx="34578">
                  <c:v>3.4310000000000116</c:v>
                </c:pt>
                <c:pt idx="34579">
                  <c:v>3.4330000000000069</c:v>
                </c:pt>
                <c:pt idx="34580">
                  <c:v>3.4350000000000023</c:v>
                </c:pt>
                <c:pt idx="34581">
                  <c:v>3.4370000000000118</c:v>
                </c:pt>
                <c:pt idx="34582">
                  <c:v>3.4390000000000072</c:v>
                </c:pt>
                <c:pt idx="34583">
                  <c:v>3.4410000000000025</c:v>
                </c:pt>
                <c:pt idx="34584">
                  <c:v>3.4430000000000121</c:v>
                </c:pt>
                <c:pt idx="34585">
                  <c:v>3.4450000000000074</c:v>
                </c:pt>
                <c:pt idx="34586">
                  <c:v>3.4470000000000027</c:v>
                </c:pt>
                <c:pt idx="34587">
                  <c:v>3.4490000000000123</c:v>
                </c:pt>
                <c:pt idx="34588">
                  <c:v>3.4510000000000076</c:v>
                </c:pt>
                <c:pt idx="34589">
                  <c:v>3.453000000000003</c:v>
                </c:pt>
                <c:pt idx="34590">
                  <c:v>3.4550000000000125</c:v>
                </c:pt>
                <c:pt idx="34591">
                  <c:v>3.4570000000000078</c:v>
                </c:pt>
                <c:pt idx="34592">
                  <c:v>3.4590000000000032</c:v>
                </c:pt>
                <c:pt idx="34593">
                  <c:v>3.4610000000000127</c:v>
                </c:pt>
                <c:pt idx="34594">
                  <c:v>3.4630000000000081</c:v>
                </c:pt>
                <c:pt idx="34595">
                  <c:v>3.4650000000000034</c:v>
                </c:pt>
                <c:pt idx="34596">
                  <c:v>3.4669999999999987</c:v>
                </c:pt>
                <c:pt idx="34597">
                  <c:v>3.4690000000000083</c:v>
                </c:pt>
                <c:pt idx="34598">
                  <c:v>3.4710000000000036</c:v>
                </c:pt>
                <c:pt idx="34599">
                  <c:v>3.472999999999999</c:v>
                </c:pt>
                <c:pt idx="34600">
                  <c:v>3.4750000000000085</c:v>
                </c:pt>
                <c:pt idx="34601">
                  <c:v>3.4770000000000039</c:v>
                </c:pt>
                <c:pt idx="34602">
                  <c:v>3.4789999999999992</c:v>
                </c:pt>
                <c:pt idx="34603">
                  <c:v>3.4810000000000088</c:v>
                </c:pt>
                <c:pt idx="34604">
                  <c:v>3.4830000000000041</c:v>
                </c:pt>
                <c:pt idx="34605">
                  <c:v>3.4849999999999994</c:v>
                </c:pt>
                <c:pt idx="34606">
                  <c:v>3.487000000000009</c:v>
                </c:pt>
                <c:pt idx="34607">
                  <c:v>3.4890000000000043</c:v>
                </c:pt>
                <c:pt idx="34608">
                  <c:v>3.4909999999999997</c:v>
                </c:pt>
                <c:pt idx="34609">
                  <c:v>3.4930000000000092</c:v>
                </c:pt>
                <c:pt idx="34610">
                  <c:v>3.4950000000000045</c:v>
                </c:pt>
                <c:pt idx="34611">
                  <c:v>3.4969999999999999</c:v>
                </c:pt>
                <c:pt idx="34612">
                  <c:v>3.4990000000000094</c:v>
                </c:pt>
                <c:pt idx="34613">
                  <c:v>3.5010000000000048</c:v>
                </c:pt>
                <c:pt idx="34614">
                  <c:v>3.5030000000000001</c:v>
                </c:pt>
                <c:pt idx="34615">
                  <c:v>3.5050000000000097</c:v>
                </c:pt>
                <c:pt idx="34616">
                  <c:v>3.507000000000005</c:v>
                </c:pt>
                <c:pt idx="34617">
                  <c:v>3.5090000000000003</c:v>
                </c:pt>
                <c:pt idx="34618">
                  <c:v>3.5110000000000099</c:v>
                </c:pt>
                <c:pt idx="34619">
                  <c:v>3.5130000000000052</c:v>
                </c:pt>
                <c:pt idx="34620">
                  <c:v>3.5150000000000006</c:v>
                </c:pt>
                <c:pt idx="34621">
                  <c:v>3.5170000000000101</c:v>
                </c:pt>
                <c:pt idx="34622">
                  <c:v>3.5190000000000055</c:v>
                </c:pt>
                <c:pt idx="34623">
                  <c:v>3.5210000000000008</c:v>
                </c:pt>
                <c:pt idx="34624">
                  <c:v>3.5230000000000103</c:v>
                </c:pt>
                <c:pt idx="34625">
                  <c:v>3.5250000000000057</c:v>
                </c:pt>
                <c:pt idx="34626">
                  <c:v>3.527000000000001</c:v>
                </c:pt>
                <c:pt idx="34627">
                  <c:v>3.5290000000000106</c:v>
                </c:pt>
                <c:pt idx="34628">
                  <c:v>3.5310000000000059</c:v>
                </c:pt>
                <c:pt idx="34629">
                  <c:v>3.5330000000000013</c:v>
                </c:pt>
                <c:pt idx="34630">
                  <c:v>3.5350000000000108</c:v>
                </c:pt>
                <c:pt idx="34631">
                  <c:v>3.5370000000000061</c:v>
                </c:pt>
                <c:pt idx="34632">
                  <c:v>3.5390000000000015</c:v>
                </c:pt>
                <c:pt idx="34633">
                  <c:v>3.541000000000011</c:v>
                </c:pt>
                <c:pt idx="34634">
                  <c:v>3.5430000000000064</c:v>
                </c:pt>
                <c:pt idx="34635">
                  <c:v>3.5450000000000017</c:v>
                </c:pt>
                <c:pt idx="34636">
                  <c:v>3.5470000000000113</c:v>
                </c:pt>
                <c:pt idx="34637">
                  <c:v>3.5490000000000066</c:v>
                </c:pt>
                <c:pt idx="34638">
                  <c:v>3.5510000000000019</c:v>
                </c:pt>
                <c:pt idx="34639">
                  <c:v>3.5530000000000115</c:v>
                </c:pt>
                <c:pt idx="34640">
                  <c:v>3.5550000000000068</c:v>
                </c:pt>
                <c:pt idx="34641">
                  <c:v>3.5570000000000022</c:v>
                </c:pt>
                <c:pt idx="34642">
                  <c:v>3.5590000000000117</c:v>
                </c:pt>
                <c:pt idx="34643">
                  <c:v>3.561000000000007</c:v>
                </c:pt>
                <c:pt idx="34644">
                  <c:v>3.5630000000000024</c:v>
                </c:pt>
                <c:pt idx="34645">
                  <c:v>3.5650000000000119</c:v>
                </c:pt>
                <c:pt idx="34646">
                  <c:v>3.5670000000000073</c:v>
                </c:pt>
                <c:pt idx="34647">
                  <c:v>3.5690000000000026</c:v>
                </c:pt>
                <c:pt idx="34648">
                  <c:v>3.5710000000000122</c:v>
                </c:pt>
                <c:pt idx="34649">
                  <c:v>3.5730000000000075</c:v>
                </c:pt>
                <c:pt idx="34650">
                  <c:v>3.5750000000000028</c:v>
                </c:pt>
                <c:pt idx="34651">
                  <c:v>3.5770000000000124</c:v>
                </c:pt>
                <c:pt idx="34652">
                  <c:v>3.5790000000000077</c:v>
                </c:pt>
                <c:pt idx="34653">
                  <c:v>3.5810000000000031</c:v>
                </c:pt>
                <c:pt idx="34654">
                  <c:v>3.5830000000000126</c:v>
                </c:pt>
                <c:pt idx="34655">
                  <c:v>3.585000000000008</c:v>
                </c:pt>
                <c:pt idx="34656">
                  <c:v>3.5870000000000033</c:v>
                </c:pt>
                <c:pt idx="34657">
                  <c:v>3.5889999999999986</c:v>
                </c:pt>
                <c:pt idx="34658">
                  <c:v>3.5910000000000082</c:v>
                </c:pt>
                <c:pt idx="34659">
                  <c:v>3.5930000000000035</c:v>
                </c:pt>
                <c:pt idx="34660">
                  <c:v>3.5949999999999989</c:v>
                </c:pt>
                <c:pt idx="34661">
                  <c:v>3.5970000000000084</c:v>
                </c:pt>
                <c:pt idx="34662">
                  <c:v>3.5990000000000038</c:v>
                </c:pt>
                <c:pt idx="34663">
                  <c:v>3.6009999999999991</c:v>
                </c:pt>
                <c:pt idx="34664">
                  <c:v>3.6030000000000086</c:v>
                </c:pt>
                <c:pt idx="34665">
                  <c:v>3.605000000000004</c:v>
                </c:pt>
                <c:pt idx="34666">
                  <c:v>3.6069999999999993</c:v>
                </c:pt>
                <c:pt idx="34667">
                  <c:v>3.6090000000000089</c:v>
                </c:pt>
                <c:pt idx="34668">
                  <c:v>3.6110000000000042</c:v>
                </c:pt>
                <c:pt idx="34669">
                  <c:v>3.6129999999999995</c:v>
                </c:pt>
                <c:pt idx="34670">
                  <c:v>3.6150000000000091</c:v>
                </c:pt>
                <c:pt idx="34671">
                  <c:v>3.6170000000000044</c:v>
                </c:pt>
                <c:pt idx="34672">
                  <c:v>3.6189999999999998</c:v>
                </c:pt>
                <c:pt idx="34673">
                  <c:v>3.6210000000000093</c:v>
                </c:pt>
                <c:pt idx="34674">
                  <c:v>3.6230000000000047</c:v>
                </c:pt>
                <c:pt idx="34675">
                  <c:v>3.625</c:v>
                </c:pt>
                <c:pt idx="34676">
                  <c:v>3.6270000000000095</c:v>
                </c:pt>
                <c:pt idx="34677">
                  <c:v>3.6290000000000049</c:v>
                </c:pt>
                <c:pt idx="34678">
                  <c:v>3.6310000000000002</c:v>
                </c:pt>
                <c:pt idx="34679">
                  <c:v>3.6330000000000098</c:v>
                </c:pt>
                <c:pt idx="34680">
                  <c:v>3.6350000000000051</c:v>
                </c:pt>
                <c:pt idx="34681">
                  <c:v>3.6370000000000005</c:v>
                </c:pt>
                <c:pt idx="34682">
                  <c:v>3.63900000000001</c:v>
                </c:pt>
                <c:pt idx="34683">
                  <c:v>3.6410000000000053</c:v>
                </c:pt>
                <c:pt idx="34684">
                  <c:v>3.6430000000000007</c:v>
                </c:pt>
                <c:pt idx="34685">
                  <c:v>3.6450000000000102</c:v>
                </c:pt>
                <c:pt idx="34686">
                  <c:v>3.6470000000000056</c:v>
                </c:pt>
                <c:pt idx="34687">
                  <c:v>3.6490000000000009</c:v>
                </c:pt>
                <c:pt idx="34688">
                  <c:v>3.6510000000000105</c:v>
                </c:pt>
                <c:pt idx="34689">
                  <c:v>3.6530000000000058</c:v>
                </c:pt>
                <c:pt idx="34690">
                  <c:v>3.6550000000000011</c:v>
                </c:pt>
                <c:pt idx="34691">
                  <c:v>3.6570000000000107</c:v>
                </c:pt>
                <c:pt idx="34692">
                  <c:v>3.659000000000006</c:v>
                </c:pt>
                <c:pt idx="34693">
                  <c:v>3.6610000000000014</c:v>
                </c:pt>
                <c:pt idx="34694">
                  <c:v>3.6630000000000109</c:v>
                </c:pt>
                <c:pt idx="34695">
                  <c:v>3.6650000000000063</c:v>
                </c:pt>
                <c:pt idx="34696">
                  <c:v>3.6670000000000016</c:v>
                </c:pt>
                <c:pt idx="34697">
                  <c:v>3.6690000000000111</c:v>
                </c:pt>
                <c:pt idx="34698">
                  <c:v>3.6710000000000065</c:v>
                </c:pt>
                <c:pt idx="34699">
                  <c:v>3.6730000000000018</c:v>
                </c:pt>
                <c:pt idx="34700">
                  <c:v>3.6750000000000114</c:v>
                </c:pt>
                <c:pt idx="34701">
                  <c:v>3.6770000000000067</c:v>
                </c:pt>
                <c:pt idx="34702">
                  <c:v>3.679000000000002</c:v>
                </c:pt>
                <c:pt idx="34703">
                  <c:v>3.6810000000000116</c:v>
                </c:pt>
                <c:pt idx="34704">
                  <c:v>3.6830000000000069</c:v>
                </c:pt>
                <c:pt idx="34705">
                  <c:v>3.6850000000000023</c:v>
                </c:pt>
                <c:pt idx="34706">
                  <c:v>3.6870000000000118</c:v>
                </c:pt>
                <c:pt idx="34707">
                  <c:v>3.6890000000000072</c:v>
                </c:pt>
                <c:pt idx="34708">
                  <c:v>3.6910000000000025</c:v>
                </c:pt>
                <c:pt idx="34709">
                  <c:v>3.6930000000000121</c:v>
                </c:pt>
                <c:pt idx="34710">
                  <c:v>3.6950000000000074</c:v>
                </c:pt>
                <c:pt idx="34711">
                  <c:v>3.6970000000000027</c:v>
                </c:pt>
                <c:pt idx="34712">
                  <c:v>3.6990000000000123</c:v>
                </c:pt>
                <c:pt idx="34713">
                  <c:v>3.7010000000000076</c:v>
                </c:pt>
                <c:pt idx="34714">
                  <c:v>3.703000000000003</c:v>
                </c:pt>
                <c:pt idx="34715">
                  <c:v>3.7050000000000125</c:v>
                </c:pt>
                <c:pt idx="34716">
                  <c:v>3.7070000000000078</c:v>
                </c:pt>
                <c:pt idx="34717">
                  <c:v>3.7090000000000032</c:v>
                </c:pt>
                <c:pt idx="34718">
                  <c:v>3.7110000000000127</c:v>
                </c:pt>
                <c:pt idx="34719">
                  <c:v>3.7130000000000081</c:v>
                </c:pt>
                <c:pt idx="34720">
                  <c:v>3.7150000000000034</c:v>
                </c:pt>
                <c:pt idx="34721">
                  <c:v>3.7169999999999987</c:v>
                </c:pt>
                <c:pt idx="34722">
                  <c:v>3.7190000000000083</c:v>
                </c:pt>
                <c:pt idx="34723">
                  <c:v>3.7210000000000036</c:v>
                </c:pt>
                <c:pt idx="34724">
                  <c:v>3.722999999999999</c:v>
                </c:pt>
                <c:pt idx="34725">
                  <c:v>3.7250000000000085</c:v>
                </c:pt>
                <c:pt idx="34726">
                  <c:v>3.7270000000000039</c:v>
                </c:pt>
                <c:pt idx="34727">
                  <c:v>3.7289999999999992</c:v>
                </c:pt>
                <c:pt idx="34728">
                  <c:v>3.7310000000000088</c:v>
                </c:pt>
                <c:pt idx="34729">
                  <c:v>3.7330000000000041</c:v>
                </c:pt>
                <c:pt idx="34730">
                  <c:v>3.7349999999999994</c:v>
                </c:pt>
                <c:pt idx="34731">
                  <c:v>3.737000000000009</c:v>
                </c:pt>
                <c:pt idx="34732">
                  <c:v>3.7390000000000043</c:v>
                </c:pt>
                <c:pt idx="34733">
                  <c:v>3.7409999999999997</c:v>
                </c:pt>
                <c:pt idx="34734">
                  <c:v>3.7430000000000092</c:v>
                </c:pt>
                <c:pt idx="34735">
                  <c:v>3.7450000000000045</c:v>
                </c:pt>
                <c:pt idx="34736">
                  <c:v>3.7469999999999999</c:v>
                </c:pt>
                <c:pt idx="34737">
                  <c:v>3.7490000000000094</c:v>
                </c:pt>
                <c:pt idx="34738">
                  <c:v>3.7510000000000048</c:v>
                </c:pt>
                <c:pt idx="34739">
                  <c:v>3.7530000000000001</c:v>
                </c:pt>
                <c:pt idx="34740">
                  <c:v>3.7550000000000097</c:v>
                </c:pt>
                <c:pt idx="34741">
                  <c:v>3.757000000000005</c:v>
                </c:pt>
                <c:pt idx="34742">
                  <c:v>3.7590000000000003</c:v>
                </c:pt>
                <c:pt idx="34743">
                  <c:v>3.7610000000000099</c:v>
                </c:pt>
                <c:pt idx="34744">
                  <c:v>3.7630000000000052</c:v>
                </c:pt>
                <c:pt idx="34745">
                  <c:v>3.7650000000000006</c:v>
                </c:pt>
                <c:pt idx="34746">
                  <c:v>3.7670000000000101</c:v>
                </c:pt>
                <c:pt idx="34747">
                  <c:v>3.7690000000000055</c:v>
                </c:pt>
                <c:pt idx="34748">
                  <c:v>3.7710000000000008</c:v>
                </c:pt>
                <c:pt idx="34749">
                  <c:v>3.7730000000000103</c:v>
                </c:pt>
                <c:pt idx="34750">
                  <c:v>3.7750000000000057</c:v>
                </c:pt>
                <c:pt idx="34751">
                  <c:v>3.777000000000001</c:v>
                </c:pt>
                <c:pt idx="34752">
                  <c:v>3.7790000000000106</c:v>
                </c:pt>
                <c:pt idx="34753">
                  <c:v>3.7810000000000059</c:v>
                </c:pt>
                <c:pt idx="34754">
                  <c:v>3.7830000000000013</c:v>
                </c:pt>
                <c:pt idx="34755">
                  <c:v>3.7850000000000108</c:v>
                </c:pt>
                <c:pt idx="34756">
                  <c:v>3.7870000000000061</c:v>
                </c:pt>
                <c:pt idx="34757">
                  <c:v>3.7890000000000015</c:v>
                </c:pt>
                <c:pt idx="34758">
                  <c:v>3.791000000000011</c:v>
                </c:pt>
                <c:pt idx="34759">
                  <c:v>3.7930000000000064</c:v>
                </c:pt>
                <c:pt idx="34760">
                  <c:v>3.7950000000000017</c:v>
                </c:pt>
                <c:pt idx="34761">
                  <c:v>3.7970000000000113</c:v>
                </c:pt>
                <c:pt idx="34762">
                  <c:v>3.7990000000000066</c:v>
                </c:pt>
                <c:pt idx="34763">
                  <c:v>3.8010000000000019</c:v>
                </c:pt>
                <c:pt idx="34764">
                  <c:v>3.8030000000000115</c:v>
                </c:pt>
                <c:pt idx="34765">
                  <c:v>3.8050000000000068</c:v>
                </c:pt>
                <c:pt idx="34766">
                  <c:v>3.8070000000000022</c:v>
                </c:pt>
                <c:pt idx="34767">
                  <c:v>3.8090000000000117</c:v>
                </c:pt>
                <c:pt idx="34768">
                  <c:v>3.811000000000007</c:v>
                </c:pt>
                <c:pt idx="34769">
                  <c:v>3.8130000000000024</c:v>
                </c:pt>
                <c:pt idx="34770">
                  <c:v>3.8150000000000119</c:v>
                </c:pt>
                <c:pt idx="34771">
                  <c:v>3.8170000000000073</c:v>
                </c:pt>
                <c:pt idx="34772">
                  <c:v>3.8190000000000026</c:v>
                </c:pt>
                <c:pt idx="34773">
                  <c:v>3.8210000000000122</c:v>
                </c:pt>
                <c:pt idx="34774">
                  <c:v>3.8230000000000075</c:v>
                </c:pt>
                <c:pt idx="34775">
                  <c:v>3.8250000000000028</c:v>
                </c:pt>
                <c:pt idx="34776">
                  <c:v>3.8270000000000124</c:v>
                </c:pt>
                <c:pt idx="34777">
                  <c:v>3.8290000000000077</c:v>
                </c:pt>
                <c:pt idx="34778">
                  <c:v>3.8310000000000031</c:v>
                </c:pt>
                <c:pt idx="34779">
                  <c:v>3.8330000000000126</c:v>
                </c:pt>
                <c:pt idx="34780">
                  <c:v>3.835000000000008</c:v>
                </c:pt>
                <c:pt idx="34781">
                  <c:v>3.8370000000000033</c:v>
                </c:pt>
                <c:pt idx="34782">
                  <c:v>3.8389999999999986</c:v>
                </c:pt>
                <c:pt idx="34783">
                  <c:v>3.8410000000000082</c:v>
                </c:pt>
                <c:pt idx="34784">
                  <c:v>3.8430000000000035</c:v>
                </c:pt>
                <c:pt idx="34785">
                  <c:v>3.8449999999999989</c:v>
                </c:pt>
                <c:pt idx="34786">
                  <c:v>3.8470000000000084</c:v>
                </c:pt>
                <c:pt idx="34787">
                  <c:v>3.8490000000000038</c:v>
                </c:pt>
                <c:pt idx="34788">
                  <c:v>3.8509999999999991</c:v>
                </c:pt>
                <c:pt idx="34789">
                  <c:v>3.8530000000000086</c:v>
                </c:pt>
                <c:pt idx="34790">
                  <c:v>3.855000000000004</c:v>
                </c:pt>
                <c:pt idx="34791">
                  <c:v>3.8569999999999993</c:v>
                </c:pt>
                <c:pt idx="34792">
                  <c:v>3.8590000000000089</c:v>
                </c:pt>
                <c:pt idx="34793">
                  <c:v>3.8610000000000042</c:v>
                </c:pt>
                <c:pt idx="34794">
                  <c:v>3.8629999999999995</c:v>
                </c:pt>
                <c:pt idx="34795">
                  <c:v>3.8650000000000091</c:v>
                </c:pt>
                <c:pt idx="34796">
                  <c:v>3.8670000000000044</c:v>
                </c:pt>
                <c:pt idx="34797">
                  <c:v>3.8689999999999998</c:v>
                </c:pt>
                <c:pt idx="34798">
                  <c:v>3.8710000000000093</c:v>
                </c:pt>
                <c:pt idx="34799">
                  <c:v>3.8730000000000047</c:v>
                </c:pt>
                <c:pt idx="34800">
                  <c:v>3.875</c:v>
                </c:pt>
                <c:pt idx="34801">
                  <c:v>3.8770000000000095</c:v>
                </c:pt>
                <c:pt idx="34802">
                  <c:v>3.8790000000000049</c:v>
                </c:pt>
                <c:pt idx="34803">
                  <c:v>3.8810000000000002</c:v>
                </c:pt>
                <c:pt idx="34804">
                  <c:v>3.8830000000000098</c:v>
                </c:pt>
                <c:pt idx="34805">
                  <c:v>3.8850000000000051</c:v>
                </c:pt>
                <c:pt idx="34806">
                  <c:v>3.8870000000000005</c:v>
                </c:pt>
                <c:pt idx="34807">
                  <c:v>3.88900000000001</c:v>
                </c:pt>
                <c:pt idx="34808">
                  <c:v>3.8910000000000053</c:v>
                </c:pt>
                <c:pt idx="34809">
                  <c:v>3.8930000000000007</c:v>
                </c:pt>
                <c:pt idx="34810">
                  <c:v>3.8950000000000102</c:v>
                </c:pt>
                <c:pt idx="34811">
                  <c:v>3.8970000000000056</c:v>
                </c:pt>
                <c:pt idx="34812">
                  <c:v>3.8990000000000009</c:v>
                </c:pt>
                <c:pt idx="34813">
                  <c:v>3.9010000000000105</c:v>
                </c:pt>
                <c:pt idx="34814">
                  <c:v>3.9030000000000058</c:v>
                </c:pt>
                <c:pt idx="34815">
                  <c:v>3.9050000000000011</c:v>
                </c:pt>
                <c:pt idx="34816">
                  <c:v>3.9070000000000107</c:v>
                </c:pt>
                <c:pt idx="34817">
                  <c:v>3.909000000000006</c:v>
                </c:pt>
                <c:pt idx="34818">
                  <c:v>3.9110000000000014</c:v>
                </c:pt>
                <c:pt idx="34819">
                  <c:v>3.9130000000000109</c:v>
                </c:pt>
                <c:pt idx="34820">
                  <c:v>3.9150000000000063</c:v>
                </c:pt>
                <c:pt idx="34821">
                  <c:v>3.9170000000000016</c:v>
                </c:pt>
                <c:pt idx="34822">
                  <c:v>3.9190000000000111</c:v>
                </c:pt>
                <c:pt idx="34823">
                  <c:v>3.9210000000000065</c:v>
                </c:pt>
                <c:pt idx="34824">
                  <c:v>3.9230000000000018</c:v>
                </c:pt>
                <c:pt idx="34825">
                  <c:v>3.9250000000000114</c:v>
                </c:pt>
                <c:pt idx="34826">
                  <c:v>3.9270000000000067</c:v>
                </c:pt>
                <c:pt idx="34827">
                  <c:v>3.929000000000002</c:v>
                </c:pt>
                <c:pt idx="34828">
                  <c:v>3.9310000000000116</c:v>
                </c:pt>
                <c:pt idx="34829">
                  <c:v>3.9330000000000069</c:v>
                </c:pt>
                <c:pt idx="34830">
                  <c:v>3.9350000000000023</c:v>
                </c:pt>
                <c:pt idx="34831">
                  <c:v>3.9370000000000118</c:v>
                </c:pt>
                <c:pt idx="34832">
                  <c:v>3.9390000000000072</c:v>
                </c:pt>
                <c:pt idx="34833">
                  <c:v>3.9410000000000025</c:v>
                </c:pt>
                <c:pt idx="34834">
                  <c:v>3.9430000000000121</c:v>
                </c:pt>
                <c:pt idx="34835">
                  <c:v>3.9450000000000074</c:v>
                </c:pt>
                <c:pt idx="34836">
                  <c:v>3.9470000000000027</c:v>
                </c:pt>
                <c:pt idx="34837">
                  <c:v>3.9490000000000123</c:v>
                </c:pt>
                <c:pt idx="34838">
                  <c:v>3.9510000000000076</c:v>
                </c:pt>
                <c:pt idx="34839">
                  <c:v>3.953000000000003</c:v>
                </c:pt>
                <c:pt idx="34840">
                  <c:v>3.9550000000000125</c:v>
                </c:pt>
                <c:pt idx="34841">
                  <c:v>3.9570000000000078</c:v>
                </c:pt>
                <c:pt idx="34842">
                  <c:v>3.9590000000000032</c:v>
                </c:pt>
                <c:pt idx="34843">
                  <c:v>3.9610000000000127</c:v>
                </c:pt>
                <c:pt idx="34844">
                  <c:v>3.9630000000000081</c:v>
                </c:pt>
                <c:pt idx="34845">
                  <c:v>3.9650000000000034</c:v>
                </c:pt>
                <c:pt idx="34846">
                  <c:v>3.9669999999999987</c:v>
                </c:pt>
                <c:pt idx="34847">
                  <c:v>3.9690000000000083</c:v>
                </c:pt>
                <c:pt idx="34848">
                  <c:v>3.9710000000000036</c:v>
                </c:pt>
                <c:pt idx="34849">
                  <c:v>3.972999999999999</c:v>
                </c:pt>
                <c:pt idx="34850">
                  <c:v>3.9750000000000085</c:v>
                </c:pt>
                <c:pt idx="34851">
                  <c:v>3.9770000000000039</c:v>
                </c:pt>
                <c:pt idx="34852">
                  <c:v>3.9789999999999992</c:v>
                </c:pt>
                <c:pt idx="34853">
                  <c:v>3.9810000000000088</c:v>
                </c:pt>
                <c:pt idx="34854">
                  <c:v>3.9830000000000041</c:v>
                </c:pt>
                <c:pt idx="34855">
                  <c:v>3.9849999999999994</c:v>
                </c:pt>
                <c:pt idx="34856">
                  <c:v>3.987000000000009</c:v>
                </c:pt>
                <c:pt idx="34857">
                  <c:v>3.9890000000000043</c:v>
                </c:pt>
                <c:pt idx="34858">
                  <c:v>3.9909999999999997</c:v>
                </c:pt>
                <c:pt idx="34859">
                  <c:v>3.9930000000000092</c:v>
                </c:pt>
                <c:pt idx="34860">
                  <c:v>3.9950000000000045</c:v>
                </c:pt>
                <c:pt idx="34861">
                  <c:v>3.9969999999999999</c:v>
                </c:pt>
                <c:pt idx="34862">
                  <c:v>3.9990000000000094</c:v>
                </c:pt>
                <c:pt idx="34863">
                  <c:v>4.0010000000000048</c:v>
                </c:pt>
                <c:pt idx="34864">
                  <c:v>4.0030000000000001</c:v>
                </c:pt>
                <c:pt idx="34865">
                  <c:v>4.0050000000000097</c:v>
                </c:pt>
                <c:pt idx="34866">
                  <c:v>4.007000000000005</c:v>
                </c:pt>
                <c:pt idx="34867">
                  <c:v>4.0090000000000003</c:v>
                </c:pt>
                <c:pt idx="34868">
                  <c:v>4.0110000000000099</c:v>
                </c:pt>
                <c:pt idx="34869">
                  <c:v>4.0130000000000052</c:v>
                </c:pt>
                <c:pt idx="34870">
                  <c:v>4.0150000000000006</c:v>
                </c:pt>
                <c:pt idx="34871">
                  <c:v>4.0170000000000101</c:v>
                </c:pt>
                <c:pt idx="34872">
                  <c:v>4.0190000000000055</c:v>
                </c:pt>
                <c:pt idx="34873">
                  <c:v>4.0210000000000008</c:v>
                </c:pt>
                <c:pt idx="34874">
                  <c:v>4.0230000000000103</c:v>
                </c:pt>
                <c:pt idx="34875">
                  <c:v>4.0250000000000057</c:v>
                </c:pt>
                <c:pt idx="34876">
                  <c:v>4.027000000000001</c:v>
                </c:pt>
                <c:pt idx="34877">
                  <c:v>4.0290000000000106</c:v>
                </c:pt>
                <c:pt idx="34878">
                  <c:v>4.0310000000000059</c:v>
                </c:pt>
                <c:pt idx="34879">
                  <c:v>4.0330000000000013</c:v>
                </c:pt>
                <c:pt idx="34880">
                  <c:v>4.0350000000000108</c:v>
                </c:pt>
                <c:pt idx="34881">
                  <c:v>4.0370000000000061</c:v>
                </c:pt>
                <c:pt idx="34882">
                  <c:v>4.0390000000000015</c:v>
                </c:pt>
                <c:pt idx="34883">
                  <c:v>4.041000000000011</c:v>
                </c:pt>
                <c:pt idx="34884">
                  <c:v>4.0430000000000064</c:v>
                </c:pt>
                <c:pt idx="34885">
                  <c:v>4.0450000000000017</c:v>
                </c:pt>
                <c:pt idx="34886">
                  <c:v>4.0470000000000113</c:v>
                </c:pt>
                <c:pt idx="34887">
                  <c:v>4.0490000000000066</c:v>
                </c:pt>
                <c:pt idx="34888">
                  <c:v>4.0510000000000019</c:v>
                </c:pt>
                <c:pt idx="34889">
                  <c:v>4.0530000000000115</c:v>
                </c:pt>
                <c:pt idx="34890">
                  <c:v>4.0550000000000068</c:v>
                </c:pt>
                <c:pt idx="34891">
                  <c:v>4.0570000000000022</c:v>
                </c:pt>
                <c:pt idx="34892">
                  <c:v>4.0590000000000117</c:v>
                </c:pt>
                <c:pt idx="34893">
                  <c:v>4.061000000000007</c:v>
                </c:pt>
                <c:pt idx="34894">
                  <c:v>4.0630000000000024</c:v>
                </c:pt>
                <c:pt idx="34895">
                  <c:v>4.0650000000000119</c:v>
                </c:pt>
                <c:pt idx="34896">
                  <c:v>4.0670000000000073</c:v>
                </c:pt>
                <c:pt idx="34897">
                  <c:v>4.0690000000000026</c:v>
                </c:pt>
                <c:pt idx="34898">
                  <c:v>4.0710000000000122</c:v>
                </c:pt>
                <c:pt idx="34899">
                  <c:v>4.0730000000000075</c:v>
                </c:pt>
                <c:pt idx="34900">
                  <c:v>4.0750000000000028</c:v>
                </c:pt>
                <c:pt idx="34901">
                  <c:v>4.0770000000000124</c:v>
                </c:pt>
                <c:pt idx="34902">
                  <c:v>4.0790000000000077</c:v>
                </c:pt>
                <c:pt idx="34903">
                  <c:v>4.0810000000000031</c:v>
                </c:pt>
                <c:pt idx="34904">
                  <c:v>4.0830000000000126</c:v>
                </c:pt>
                <c:pt idx="34905">
                  <c:v>4.085000000000008</c:v>
                </c:pt>
                <c:pt idx="34906">
                  <c:v>4.0870000000000033</c:v>
                </c:pt>
                <c:pt idx="34907">
                  <c:v>4.0889999999999986</c:v>
                </c:pt>
                <c:pt idx="34908">
                  <c:v>4.0910000000000082</c:v>
                </c:pt>
                <c:pt idx="34909">
                  <c:v>4.0930000000000035</c:v>
                </c:pt>
                <c:pt idx="34910">
                  <c:v>4.0949999999999989</c:v>
                </c:pt>
                <c:pt idx="34911">
                  <c:v>4.0970000000000084</c:v>
                </c:pt>
                <c:pt idx="34912">
                  <c:v>4.0990000000000038</c:v>
                </c:pt>
                <c:pt idx="34913">
                  <c:v>4.1009999999999991</c:v>
                </c:pt>
                <c:pt idx="34914">
                  <c:v>4.1030000000000086</c:v>
                </c:pt>
                <c:pt idx="34915">
                  <c:v>4.105000000000004</c:v>
                </c:pt>
                <c:pt idx="34916">
                  <c:v>4.1069999999999993</c:v>
                </c:pt>
                <c:pt idx="34917">
                  <c:v>4.1090000000000089</c:v>
                </c:pt>
                <c:pt idx="34918">
                  <c:v>4.1110000000000042</c:v>
                </c:pt>
                <c:pt idx="34919">
                  <c:v>4.1129999999999995</c:v>
                </c:pt>
                <c:pt idx="34920">
                  <c:v>4.1150000000000091</c:v>
                </c:pt>
                <c:pt idx="34921">
                  <c:v>4.1170000000000044</c:v>
                </c:pt>
                <c:pt idx="34922">
                  <c:v>4.1189999999999998</c:v>
                </c:pt>
                <c:pt idx="34923">
                  <c:v>4.1210000000000093</c:v>
                </c:pt>
                <c:pt idx="34924">
                  <c:v>4.1230000000000047</c:v>
                </c:pt>
                <c:pt idx="34925">
                  <c:v>4.125</c:v>
                </c:pt>
                <c:pt idx="34926">
                  <c:v>4.1270000000000095</c:v>
                </c:pt>
                <c:pt idx="34927">
                  <c:v>4.1290000000000049</c:v>
                </c:pt>
                <c:pt idx="34928">
                  <c:v>4.1310000000000002</c:v>
                </c:pt>
                <c:pt idx="34929">
                  <c:v>4.1330000000000098</c:v>
                </c:pt>
                <c:pt idx="34930">
                  <c:v>4.1350000000000051</c:v>
                </c:pt>
                <c:pt idx="34931">
                  <c:v>4.1370000000000005</c:v>
                </c:pt>
                <c:pt idx="34932">
                  <c:v>4.13900000000001</c:v>
                </c:pt>
                <c:pt idx="34933">
                  <c:v>4.1410000000000053</c:v>
                </c:pt>
                <c:pt idx="34934">
                  <c:v>4.1430000000000007</c:v>
                </c:pt>
                <c:pt idx="34935">
                  <c:v>4.1450000000000102</c:v>
                </c:pt>
                <c:pt idx="34936">
                  <c:v>4.1470000000000056</c:v>
                </c:pt>
                <c:pt idx="34937">
                  <c:v>4.1490000000000009</c:v>
                </c:pt>
                <c:pt idx="34938">
                  <c:v>4.1510000000000105</c:v>
                </c:pt>
                <c:pt idx="34939">
                  <c:v>4.1530000000000058</c:v>
                </c:pt>
                <c:pt idx="34940">
                  <c:v>4.1550000000000011</c:v>
                </c:pt>
                <c:pt idx="34941">
                  <c:v>4.1570000000000107</c:v>
                </c:pt>
                <c:pt idx="34942">
                  <c:v>4.159000000000006</c:v>
                </c:pt>
                <c:pt idx="34943">
                  <c:v>4.1610000000000014</c:v>
                </c:pt>
                <c:pt idx="34944">
                  <c:v>4.1630000000000109</c:v>
                </c:pt>
                <c:pt idx="34945">
                  <c:v>4.1650000000000063</c:v>
                </c:pt>
                <c:pt idx="34946">
                  <c:v>4.1670000000000016</c:v>
                </c:pt>
                <c:pt idx="34947">
                  <c:v>4.1690000000000111</c:v>
                </c:pt>
                <c:pt idx="34948">
                  <c:v>4.1710000000000065</c:v>
                </c:pt>
                <c:pt idx="34949">
                  <c:v>4.1730000000000018</c:v>
                </c:pt>
                <c:pt idx="34950">
                  <c:v>4.1750000000000114</c:v>
                </c:pt>
                <c:pt idx="34951">
                  <c:v>4.1770000000000067</c:v>
                </c:pt>
                <c:pt idx="34952">
                  <c:v>4.179000000000002</c:v>
                </c:pt>
                <c:pt idx="34953">
                  <c:v>4.1810000000000116</c:v>
                </c:pt>
                <c:pt idx="34954">
                  <c:v>4.1830000000000069</c:v>
                </c:pt>
                <c:pt idx="34955">
                  <c:v>4.1850000000000023</c:v>
                </c:pt>
                <c:pt idx="34956">
                  <c:v>4.1870000000000118</c:v>
                </c:pt>
                <c:pt idx="34957">
                  <c:v>4.1890000000000072</c:v>
                </c:pt>
                <c:pt idx="34958">
                  <c:v>4.1910000000000025</c:v>
                </c:pt>
                <c:pt idx="34959">
                  <c:v>4.1930000000000121</c:v>
                </c:pt>
                <c:pt idx="34960">
                  <c:v>4.1950000000000074</c:v>
                </c:pt>
                <c:pt idx="34961">
                  <c:v>4.1970000000000027</c:v>
                </c:pt>
                <c:pt idx="34962">
                  <c:v>4.1990000000000123</c:v>
                </c:pt>
                <c:pt idx="34963">
                  <c:v>4.2010000000000076</c:v>
                </c:pt>
                <c:pt idx="34964">
                  <c:v>4.203000000000003</c:v>
                </c:pt>
                <c:pt idx="34965">
                  <c:v>4.2050000000000125</c:v>
                </c:pt>
                <c:pt idx="34966">
                  <c:v>4.2070000000000078</c:v>
                </c:pt>
                <c:pt idx="34967">
                  <c:v>4.2090000000000032</c:v>
                </c:pt>
                <c:pt idx="34968">
                  <c:v>4.2110000000000127</c:v>
                </c:pt>
                <c:pt idx="34969">
                  <c:v>4.2130000000000081</c:v>
                </c:pt>
                <c:pt idx="34970">
                  <c:v>4.2150000000000034</c:v>
                </c:pt>
                <c:pt idx="34971">
                  <c:v>4.2169999999999987</c:v>
                </c:pt>
                <c:pt idx="34972">
                  <c:v>4.2190000000000083</c:v>
                </c:pt>
                <c:pt idx="34973">
                  <c:v>4.2210000000000036</c:v>
                </c:pt>
                <c:pt idx="34974">
                  <c:v>4.222999999999999</c:v>
                </c:pt>
                <c:pt idx="34975">
                  <c:v>4.2250000000000085</c:v>
                </c:pt>
                <c:pt idx="34976">
                  <c:v>4.2270000000000039</c:v>
                </c:pt>
                <c:pt idx="34977">
                  <c:v>4.2289999999999992</c:v>
                </c:pt>
                <c:pt idx="34978">
                  <c:v>4.2310000000000088</c:v>
                </c:pt>
                <c:pt idx="34979">
                  <c:v>4.2330000000000041</c:v>
                </c:pt>
                <c:pt idx="34980">
                  <c:v>4.2349999999999994</c:v>
                </c:pt>
                <c:pt idx="34981">
                  <c:v>4.237000000000009</c:v>
                </c:pt>
                <c:pt idx="34982">
                  <c:v>4.2390000000000043</c:v>
                </c:pt>
                <c:pt idx="34983">
                  <c:v>4.2409999999999997</c:v>
                </c:pt>
                <c:pt idx="34984">
                  <c:v>4.2430000000000092</c:v>
                </c:pt>
                <c:pt idx="34985">
                  <c:v>4.2450000000000045</c:v>
                </c:pt>
                <c:pt idx="34986">
                  <c:v>4.2469999999999999</c:v>
                </c:pt>
                <c:pt idx="34987">
                  <c:v>4.2490000000000094</c:v>
                </c:pt>
                <c:pt idx="34988">
                  <c:v>4.2510000000000048</c:v>
                </c:pt>
                <c:pt idx="34989">
                  <c:v>4.2530000000000001</c:v>
                </c:pt>
                <c:pt idx="34990">
                  <c:v>4.2550000000000097</c:v>
                </c:pt>
                <c:pt idx="34991">
                  <c:v>4.257000000000005</c:v>
                </c:pt>
                <c:pt idx="34992">
                  <c:v>4.2590000000000003</c:v>
                </c:pt>
                <c:pt idx="34993">
                  <c:v>4.2610000000000099</c:v>
                </c:pt>
                <c:pt idx="34994">
                  <c:v>4.2630000000000052</c:v>
                </c:pt>
                <c:pt idx="34995">
                  <c:v>4.2650000000000006</c:v>
                </c:pt>
                <c:pt idx="34996">
                  <c:v>4.2670000000000101</c:v>
                </c:pt>
                <c:pt idx="34997">
                  <c:v>4.2690000000000055</c:v>
                </c:pt>
                <c:pt idx="34998">
                  <c:v>4.2710000000000008</c:v>
                </c:pt>
                <c:pt idx="34999">
                  <c:v>4.2730000000000103</c:v>
                </c:pt>
                <c:pt idx="35000">
                  <c:v>4.2750000000000057</c:v>
                </c:pt>
                <c:pt idx="35001">
                  <c:v>4.277000000000001</c:v>
                </c:pt>
                <c:pt idx="35002">
                  <c:v>4.2790000000000106</c:v>
                </c:pt>
                <c:pt idx="35003">
                  <c:v>4.2810000000000059</c:v>
                </c:pt>
                <c:pt idx="35004">
                  <c:v>4.2830000000000013</c:v>
                </c:pt>
                <c:pt idx="35005">
                  <c:v>4.2850000000000108</c:v>
                </c:pt>
                <c:pt idx="35006">
                  <c:v>4.2870000000000061</c:v>
                </c:pt>
                <c:pt idx="35007">
                  <c:v>4.2890000000000015</c:v>
                </c:pt>
                <c:pt idx="35008">
                  <c:v>4.291000000000011</c:v>
                </c:pt>
                <c:pt idx="35009">
                  <c:v>4.2930000000000064</c:v>
                </c:pt>
                <c:pt idx="35010">
                  <c:v>4.2950000000000017</c:v>
                </c:pt>
                <c:pt idx="35011">
                  <c:v>4.2970000000000113</c:v>
                </c:pt>
                <c:pt idx="35012">
                  <c:v>4.2990000000000066</c:v>
                </c:pt>
                <c:pt idx="35013">
                  <c:v>4.3010000000000019</c:v>
                </c:pt>
                <c:pt idx="35014">
                  <c:v>4.3030000000000115</c:v>
                </c:pt>
                <c:pt idx="35015">
                  <c:v>4.3050000000000068</c:v>
                </c:pt>
                <c:pt idx="35016">
                  <c:v>4.3070000000000022</c:v>
                </c:pt>
                <c:pt idx="35017">
                  <c:v>4.3090000000000117</c:v>
                </c:pt>
                <c:pt idx="35018">
                  <c:v>4.311000000000007</c:v>
                </c:pt>
                <c:pt idx="35019">
                  <c:v>4.3130000000000024</c:v>
                </c:pt>
                <c:pt idx="35020">
                  <c:v>4.3150000000000119</c:v>
                </c:pt>
                <c:pt idx="35021">
                  <c:v>4.3170000000000073</c:v>
                </c:pt>
                <c:pt idx="35022">
                  <c:v>4.3190000000000026</c:v>
                </c:pt>
                <c:pt idx="35023">
                  <c:v>4.3210000000000122</c:v>
                </c:pt>
                <c:pt idx="35024">
                  <c:v>4.3230000000000075</c:v>
                </c:pt>
                <c:pt idx="35025">
                  <c:v>4.3250000000000028</c:v>
                </c:pt>
                <c:pt idx="35026">
                  <c:v>4.3270000000000124</c:v>
                </c:pt>
                <c:pt idx="35027">
                  <c:v>4.3290000000000077</c:v>
                </c:pt>
                <c:pt idx="35028">
                  <c:v>4.3310000000000031</c:v>
                </c:pt>
                <c:pt idx="35029">
                  <c:v>4.3330000000000126</c:v>
                </c:pt>
                <c:pt idx="35030">
                  <c:v>4.335000000000008</c:v>
                </c:pt>
                <c:pt idx="35031">
                  <c:v>4.3370000000000033</c:v>
                </c:pt>
                <c:pt idx="35032">
                  <c:v>4.3389999999999986</c:v>
                </c:pt>
                <c:pt idx="35033">
                  <c:v>4.3410000000000082</c:v>
                </c:pt>
                <c:pt idx="35034">
                  <c:v>4.3430000000000035</c:v>
                </c:pt>
                <c:pt idx="35035">
                  <c:v>4.3449999999999989</c:v>
                </c:pt>
                <c:pt idx="35036">
                  <c:v>4.3470000000000084</c:v>
                </c:pt>
                <c:pt idx="35037">
                  <c:v>4.3490000000000038</c:v>
                </c:pt>
                <c:pt idx="35038">
                  <c:v>4.3509999999999991</c:v>
                </c:pt>
                <c:pt idx="35039">
                  <c:v>4.3530000000000086</c:v>
                </c:pt>
                <c:pt idx="35040">
                  <c:v>4.355000000000004</c:v>
                </c:pt>
                <c:pt idx="35041">
                  <c:v>4.3569999999999993</c:v>
                </c:pt>
                <c:pt idx="35042">
                  <c:v>4.3590000000000089</c:v>
                </c:pt>
                <c:pt idx="35043">
                  <c:v>4.3610000000000042</c:v>
                </c:pt>
                <c:pt idx="35044">
                  <c:v>4.3629999999999995</c:v>
                </c:pt>
                <c:pt idx="35045">
                  <c:v>4.3650000000000091</c:v>
                </c:pt>
                <c:pt idx="35046">
                  <c:v>4.3670000000000044</c:v>
                </c:pt>
                <c:pt idx="35047">
                  <c:v>4.3689999999999998</c:v>
                </c:pt>
                <c:pt idx="35048">
                  <c:v>4.3710000000000093</c:v>
                </c:pt>
                <c:pt idx="35049">
                  <c:v>4.3730000000000047</c:v>
                </c:pt>
                <c:pt idx="35050">
                  <c:v>4.375</c:v>
                </c:pt>
                <c:pt idx="35051">
                  <c:v>4.3770000000000095</c:v>
                </c:pt>
                <c:pt idx="35052">
                  <c:v>4.3790000000000049</c:v>
                </c:pt>
                <c:pt idx="35053">
                  <c:v>4.3810000000000002</c:v>
                </c:pt>
                <c:pt idx="35054">
                  <c:v>4.3830000000000098</c:v>
                </c:pt>
                <c:pt idx="35055">
                  <c:v>4.3850000000000051</c:v>
                </c:pt>
                <c:pt idx="35056">
                  <c:v>4.3870000000000005</c:v>
                </c:pt>
                <c:pt idx="35057">
                  <c:v>4.38900000000001</c:v>
                </c:pt>
                <c:pt idx="35058">
                  <c:v>4.3910000000000053</c:v>
                </c:pt>
                <c:pt idx="35059">
                  <c:v>4.3930000000000007</c:v>
                </c:pt>
                <c:pt idx="35060">
                  <c:v>4.3950000000000102</c:v>
                </c:pt>
                <c:pt idx="35061">
                  <c:v>4.3970000000000056</c:v>
                </c:pt>
                <c:pt idx="35062">
                  <c:v>4.3990000000000009</c:v>
                </c:pt>
                <c:pt idx="35063">
                  <c:v>4.4010000000000105</c:v>
                </c:pt>
                <c:pt idx="35064">
                  <c:v>4.4030000000000058</c:v>
                </c:pt>
                <c:pt idx="35065">
                  <c:v>4.4050000000000011</c:v>
                </c:pt>
                <c:pt idx="35066">
                  <c:v>4.4070000000000107</c:v>
                </c:pt>
                <c:pt idx="35067">
                  <c:v>4.409000000000006</c:v>
                </c:pt>
                <c:pt idx="35068">
                  <c:v>4.4110000000000014</c:v>
                </c:pt>
                <c:pt idx="35069">
                  <c:v>4.4130000000000109</c:v>
                </c:pt>
                <c:pt idx="35070">
                  <c:v>4.4150000000000063</c:v>
                </c:pt>
                <c:pt idx="35071">
                  <c:v>4.4170000000000016</c:v>
                </c:pt>
                <c:pt idx="35072">
                  <c:v>4.4190000000000111</c:v>
                </c:pt>
                <c:pt idx="35073">
                  <c:v>4.4210000000000065</c:v>
                </c:pt>
                <c:pt idx="35074">
                  <c:v>4.4230000000000018</c:v>
                </c:pt>
                <c:pt idx="35075">
                  <c:v>4.4250000000000114</c:v>
                </c:pt>
                <c:pt idx="35076">
                  <c:v>4.4270000000000067</c:v>
                </c:pt>
                <c:pt idx="35077">
                  <c:v>4.429000000000002</c:v>
                </c:pt>
                <c:pt idx="35078">
                  <c:v>4.4310000000000116</c:v>
                </c:pt>
                <c:pt idx="35079">
                  <c:v>4.4330000000000069</c:v>
                </c:pt>
                <c:pt idx="35080">
                  <c:v>4.4350000000000023</c:v>
                </c:pt>
                <c:pt idx="35081">
                  <c:v>4.4370000000000118</c:v>
                </c:pt>
                <c:pt idx="35082">
                  <c:v>4.4390000000000072</c:v>
                </c:pt>
                <c:pt idx="35083">
                  <c:v>4.4410000000000025</c:v>
                </c:pt>
                <c:pt idx="35084">
                  <c:v>4.4430000000000121</c:v>
                </c:pt>
                <c:pt idx="35085">
                  <c:v>4.4450000000000074</c:v>
                </c:pt>
                <c:pt idx="35086">
                  <c:v>4.4470000000000027</c:v>
                </c:pt>
                <c:pt idx="35087">
                  <c:v>4.4490000000000123</c:v>
                </c:pt>
                <c:pt idx="35088">
                  <c:v>4.4510000000000076</c:v>
                </c:pt>
                <c:pt idx="35089">
                  <c:v>4.453000000000003</c:v>
                </c:pt>
                <c:pt idx="35090">
                  <c:v>4.4550000000000125</c:v>
                </c:pt>
                <c:pt idx="35091">
                  <c:v>4.4570000000000078</c:v>
                </c:pt>
                <c:pt idx="35092">
                  <c:v>4.4590000000000032</c:v>
                </c:pt>
                <c:pt idx="35093">
                  <c:v>4.4610000000000127</c:v>
                </c:pt>
                <c:pt idx="35094">
                  <c:v>4.4630000000000081</c:v>
                </c:pt>
                <c:pt idx="35095">
                  <c:v>4.4650000000000034</c:v>
                </c:pt>
                <c:pt idx="35096">
                  <c:v>4.4669999999999987</c:v>
                </c:pt>
                <c:pt idx="35097">
                  <c:v>4.4690000000000083</c:v>
                </c:pt>
                <c:pt idx="35098">
                  <c:v>4.4710000000000036</c:v>
                </c:pt>
                <c:pt idx="35099">
                  <c:v>4.472999999999999</c:v>
                </c:pt>
                <c:pt idx="35100">
                  <c:v>4.4750000000000085</c:v>
                </c:pt>
                <c:pt idx="35101">
                  <c:v>4.4770000000000039</c:v>
                </c:pt>
                <c:pt idx="35102">
                  <c:v>4.4789999999999992</c:v>
                </c:pt>
                <c:pt idx="35103">
                  <c:v>4.4810000000000088</c:v>
                </c:pt>
                <c:pt idx="35104">
                  <c:v>4.4830000000000041</c:v>
                </c:pt>
                <c:pt idx="35105">
                  <c:v>4.4849999999999994</c:v>
                </c:pt>
                <c:pt idx="35106">
                  <c:v>4.487000000000009</c:v>
                </c:pt>
                <c:pt idx="35107">
                  <c:v>4.4890000000000043</c:v>
                </c:pt>
                <c:pt idx="35108">
                  <c:v>4.4909999999999997</c:v>
                </c:pt>
                <c:pt idx="35109">
                  <c:v>4.4930000000000092</c:v>
                </c:pt>
                <c:pt idx="35110">
                  <c:v>4.4950000000000045</c:v>
                </c:pt>
                <c:pt idx="35111">
                  <c:v>4.4969999999999999</c:v>
                </c:pt>
                <c:pt idx="35112">
                  <c:v>4.4990000000000094</c:v>
                </c:pt>
                <c:pt idx="35113">
                  <c:v>4.5010000000000048</c:v>
                </c:pt>
                <c:pt idx="35114">
                  <c:v>4.5030000000000001</c:v>
                </c:pt>
                <c:pt idx="35115">
                  <c:v>4.5050000000000097</c:v>
                </c:pt>
                <c:pt idx="35116">
                  <c:v>4.507000000000005</c:v>
                </c:pt>
                <c:pt idx="35117">
                  <c:v>4.5090000000000003</c:v>
                </c:pt>
                <c:pt idx="35118">
                  <c:v>4.5110000000000099</c:v>
                </c:pt>
                <c:pt idx="35119">
                  <c:v>4.5130000000000052</c:v>
                </c:pt>
                <c:pt idx="35120">
                  <c:v>4.5150000000000006</c:v>
                </c:pt>
                <c:pt idx="35121">
                  <c:v>4.5170000000000101</c:v>
                </c:pt>
                <c:pt idx="35122">
                  <c:v>4.5190000000000055</c:v>
                </c:pt>
                <c:pt idx="35123">
                  <c:v>4.5210000000000008</c:v>
                </c:pt>
                <c:pt idx="35124">
                  <c:v>4.5230000000000103</c:v>
                </c:pt>
                <c:pt idx="35125">
                  <c:v>4.5250000000000057</c:v>
                </c:pt>
                <c:pt idx="35126">
                  <c:v>4.527000000000001</c:v>
                </c:pt>
                <c:pt idx="35127">
                  <c:v>4.5290000000000106</c:v>
                </c:pt>
                <c:pt idx="35128">
                  <c:v>4.5310000000000059</c:v>
                </c:pt>
                <c:pt idx="35129">
                  <c:v>4.5330000000000013</c:v>
                </c:pt>
                <c:pt idx="35130">
                  <c:v>4.5350000000000108</c:v>
                </c:pt>
                <c:pt idx="35131">
                  <c:v>4.5370000000000061</c:v>
                </c:pt>
                <c:pt idx="35132">
                  <c:v>4.5390000000000015</c:v>
                </c:pt>
                <c:pt idx="35133">
                  <c:v>4.541000000000011</c:v>
                </c:pt>
                <c:pt idx="35134">
                  <c:v>4.5430000000000064</c:v>
                </c:pt>
                <c:pt idx="35135">
                  <c:v>4.5450000000000017</c:v>
                </c:pt>
                <c:pt idx="35136">
                  <c:v>4.5470000000000113</c:v>
                </c:pt>
                <c:pt idx="35137">
                  <c:v>4.5490000000000066</c:v>
                </c:pt>
                <c:pt idx="35138">
                  <c:v>4.5510000000000019</c:v>
                </c:pt>
                <c:pt idx="35139">
                  <c:v>4.5530000000000115</c:v>
                </c:pt>
                <c:pt idx="35140">
                  <c:v>4.5550000000000068</c:v>
                </c:pt>
                <c:pt idx="35141">
                  <c:v>4.5570000000000022</c:v>
                </c:pt>
                <c:pt idx="35142">
                  <c:v>4.5590000000000117</c:v>
                </c:pt>
                <c:pt idx="35143">
                  <c:v>4.561000000000007</c:v>
                </c:pt>
                <c:pt idx="35144">
                  <c:v>4.5630000000000024</c:v>
                </c:pt>
                <c:pt idx="35145">
                  <c:v>4.5650000000000119</c:v>
                </c:pt>
                <c:pt idx="35146">
                  <c:v>4.5670000000000073</c:v>
                </c:pt>
                <c:pt idx="35147">
                  <c:v>4.5690000000000026</c:v>
                </c:pt>
                <c:pt idx="35148">
                  <c:v>4.5710000000000122</c:v>
                </c:pt>
                <c:pt idx="35149">
                  <c:v>4.5730000000000075</c:v>
                </c:pt>
                <c:pt idx="35150">
                  <c:v>4.5750000000000028</c:v>
                </c:pt>
                <c:pt idx="35151">
                  <c:v>4.5770000000000124</c:v>
                </c:pt>
                <c:pt idx="35152">
                  <c:v>4.5790000000000077</c:v>
                </c:pt>
                <c:pt idx="35153">
                  <c:v>4.5810000000000031</c:v>
                </c:pt>
                <c:pt idx="35154">
                  <c:v>4.5830000000000126</c:v>
                </c:pt>
                <c:pt idx="35155">
                  <c:v>4.585000000000008</c:v>
                </c:pt>
                <c:pt idx="35156">
                  <c:v>4.5870000000000033</c:v>
                </c:pt>
                <c:pt idx="35157">
                  <c:v>4.5889999999999986</c:v>
                </c:pt>
                <c:pt idx="35158">
                  <c:v>4.5910000000000082</c:v>
                </c:pt>
                <c:pt idx="35159">
                  <c:v>4.5930000000000035</c:v>
                </c:pt>
                <c:pt idx="35160">
                  <c:v>4.5949999999999989</c:v>
                </c:pt>
                <c:pt idx="35161">
                  <c:v>4.5970000000000084</c:v>
                </c:pt>
                <c:pt idx="35162">
                  <c:v>4.5990000000000038</c:v>
                </c:pt>
                <c:pt idx="35163">
                  <c:v>4.6009999999999991</c:v>
                </c:pt>
                <c:pt idx="35164">
                  <c:v>4.6030000000000086</c:v>
                </c:pt>
                <c:pt idx="35165">
                  <c:v>4.605000000000004</c:v>
                </c:pt>
                <c:pt idx="35166">
                  <c:v>4.6069999999999993</c:v>
                </c:pt>
                <c:pt idx="35167">
                  <c:v>4.6090000000000089</c:v>
                </c:pt>
                <c:pt idx="35168">
                  <c:v>4.6110000000000042</c:v>
                </c:pt>
                <c:pt idx="35169">
                  <c:v>4.6129999999999995</c:v>
                </c:pt>
                <c:pt idx="35170">
                  <c:v>4.6150000000000091</c:v>
                </c:pt>
                <c:pt idx="35171">
                  <c:v>4.6170000000000044</c:v>
                </c:pt>
                <c:pt idx="35172">
                  <c:v>4.6189999999999998</c:v>
                </c:pt>
                <c:pt idx="35173">
                  <c:v>4.6210000000000093</c:v>
                </c:pt>
                <c:pt idx="35174">
                  <c:v>4.6230000000000047</c:v>
                </c:pt>
                <c:pt idx="35175">
                  <c:v>4.625</c:v>
                </c:pt>
                <c:pt idx="35176">
                  <c:v>4.6270000000000095</c:v>
                </c:pt>
                <c:pt idx="35177">
                  <c:v>4.6290000000000049</c:v>
                </c:pt>
                <c:pt idx="35178">
                  <c:v>4.6310000000000002</c:v>
                </c:pt>
                <c:pt idx="35179">
                  <c:v>4.6330000000000098</c:v>
                </c:pt>
                <c:pt idx="35180">
                  <c:v>4.6350000000000051</c:v>
                </c:pt>
                <c:pt idx="35181">
                  <c:v>4.6370000000000005</c:v>
                </c:pt>
                <c:pt idx="35182">
                  <c:v>4.63900000000001</c:v>
                </c:pt>
                <c:pt idx="35183">
                  <c:v>4.6410000000000053</c:v>
                </c:pt>
                <c:pt idx="35184">
                  <c:v>4.6430000000000007</c:v>
                </c:pt>
                <c:pt idx="35185">
                  <c:v>4.6450000000000102</c:v>
                </c:pt>
                <c:pt idx="35186">
                  <c:v>4.6470000000000056</c:v>
                </c:pt>
                <c:pt idx="35187">
                  <c:v>4.6490000000000009</c:v>
                </c:pt>
                <c:pt idx="35188">
                  <c:v>4.6510000000000105</c:v>
                </c:pt>
                <c:pt idx="35189">
                  <c:v>4.6530000000000058</c:v>
                </c:pt>
                <c:pt idx="35190">
                  <c:v>4.6550000000000011</c:v>
                </c:pt>
                <c:pt idx="35191">
                  <c:v>4.6570000000000107</c:v>
                </c:pt>
                <c:pt idx="35192">
                  <c:v>4.659000000000006</c:v>
                </c:pt>
                <c:pt idx="35193">
                  <c:v>4.6610000000000014</c:v>
                </c:pt>
                <c:pt idx="35194">
                  <c:v>4.6630000000000109</c:v>
                </c:pt>
                <c:pt idx="35195">
                  <c:v>4.6650000000000063</c:v>
                </c:pt>
                <c:pt idx="35196">
                  <c:v>4.6670000000000016</c:v>
                </c:pt>
                <c:pt idx="35197">
                  <c:v>4.6690000000000111</c:v>
                </c:pt>
                <c:pt idx="35198">
                  <c:v>4.6710000000000065</c:v>
                </c:pt>
                <c:pt idx="35199">
                  <c:v>4.6730000000000018</c:v>
                </c:pt>
                <c:pt idx="35200">
                  <c:v>4.6750000000000114</c:v>
                </c:pt>
                <c:pt idx="35201">
                  <c:v>4.6770000000000067</c:v>
                </c:pt>
                <c:pt idx="35202">
                  <c:v>4.679000000000002</c:v>
                </c:pt>
                <c:pt idx="35203">
                  <c:v>4.6810000000000116</c:v>
                </c:pt>
                <c:pt idx="35204">
                  <c:v>4.6830000000000069</c:v>
                </c:pt>
                <c:pt idx="35205">
                  <c:v>4.6850000000000023</c:v>
                </c:pt>
                <c:pt idx="35206">
                  <c:v>4.6870000000000118</c:v>
                </c:pt>
                <c:pt idx="35207">
                  <c:v>4.6890000000000072</c:v>
                </c:pt>
                <c:pt idx="35208">
                  <c:v>4.6910000000000025</c:v>
                </c:pt>
                <c:pt idx="35209">
                  <c:v>4.6930000000000121</c:v>
                </c:pt>
                <c:pt idx="35210">
                  <c:v>4.6950000000000074</c:v>
                </c:pt>
                <c:pt idx="35211">
                  <c:v>4.6970000000000027</c:v>
                </c:pt>
                <c:pt idx="35212">
                  <c:v>4.6990000000000123</c:v>
                </c:pt>
                <c:pt idx="35213">
                  <c:v>4.7010000000000076</c:v>
                </c:pt>
                <c:pt idx="35214">
                  <c:v>4.703000000000003</c:v>
                </c:pt>
                <c:pt idx="35215">
                  <c:v>4.7050000000000125</c:v>
                </c:pt>
                <c:pt idx="35216">
                  <c:v>4.7070000000000078</c:v>
                </c:pt>
                <c:pt idx="35217">
                  <c:v>4.7090000000000032</c:v>
                </c:pt>
                <c:pt idx="35218">
                  <c:v>4.7110000000000127</c:v>
                </c:pt>
                <c:pt idx="35219">
                  <c:v>4.7130000000000081</c:v>
                </c:pt>
                <c:pt idx="35220">
                  <c:v>4.7150000000000034</c:v>
                </c:pt>
                <c:pt idx="35221">
                  <c:v>4.7169999999999987</c:v>
                </c:pt>
                <c:pt idx="35222">
                  <c:v>4.7190000000000083</c:v>
                </c:pt>
                <c:pt idx="35223">
                  <c:v>4.7210000000000036</c:v>
                </c:pt>
                <c:pt idx="35224">
                  <c:v>4.722999999999999</c:v>
                </c:pt>
                <c:pt idx="35225">
                  <c:v>4.7250000000000085</c:v>
                </c:pt>
                <c:pt idx="35226">
                  <c:v>4.7270000000000039</c:v>
                </c:pt>
                <c:pt idx="35227">
                  <c:v>4.7289999999999992</c:v>
                </c:pt>
                <c:pt idx="35228">
                  <c:v>4.7310000000000088</c:v>
                </c:pt>
                <c:pt idx="35229">
                  <c:v>4.7330000000000041</c:v>
                </c:pt>
                <c:pt idx="35230">
                  <c:v>4.7349999999999994</c:v>
                </c:pt>
                <c:pt idx="35231">
                  <c:v>4.737000000000009</c:v>
                </c:pt>
                <c:pt idx="35232">
                  <c:v>4.7390000000000043</c:v>
                </c:pt>
                <c:pt idx="35233">
                  <c:v>4.7409999999999997</c:v>
                </c:pt>
                <c:pt idx="35234">
                  <c:v>4.7430000000000092</c:v>
                </c:pt>
                <c:pt idx="35235">
                  <c:v>4.7450000000000045</c:v>
                </c:pt>
                <c:pt idx="35236">
                  <c:v>4.7469999999999999</c:v>
                </c:pt>
                <c:pt idx="35237">
                  <c:v>4.7490000000000094</c:v>
                </c:pt>
                <c:pt idx="35238">
                  <c:v>4.7510000000000048</c:v>
                </c:pt>
              </c:numCache>
            </c:numRef>
          </c:xVal>
          <c:yVal>
            <c:numRef>
              <c:f>traffic!$N$8:$N$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6.0000000000000004E-308</c:v>
                </c:pt>
                <c:pt idx="360" formatCode="0.00E+00">
                  <c:v>-1.6999999999999999E-307</c:v>
                </c:pt>
                <c:pt idx="361" formatCode="0.00E+00">
                  <c:v>-1.3E-307</c:v>
                </c:pt>
                <c:pt idx="362" formatCode="0.00E+00">
                  <c:v>1.8999999999999999E-307</c:v>
                </c:pt>
                <c:pt idx="363" formatCode="0.00E+00">
                  <c:v>6.6999999999999999E-307</c:v>
                </c:pt>
                <c:pt idx="364" formatCode="0.00E+00">
                  <c:v>6.0999999999999997E-307</c:v>
                </c:pt>
                <c:pt idx="365" formatCode="0.00E+00">
                  <c:v>-6.3000000000000003E-307</c:v>
                </c:pt>
                <c:pt idx="366" formatCode="0.00E+00">
                  <c:v>-2.5600000000000001E-306</c:v>
                </c:pt>
                <c:pt idx="367" formatCode="0.00E+00">
                  <c:v>-2.85E-306</c:v>
                </c:pt>
                <c:pt idx="368" formatCode="0.00E+00">
                  <c:v>1.1499999999999999E-306</c:v>
                </c:pt>
                <c:pt idx="369" formatCode="0.00E+00">
                  <c:v>8.4299999999999998E-306</c:v>
                </c:pt>
                <c:pt idx="370" formatCode="0.00E+00">
                  <c:v>1.099E-305</c:v>
                </c:pt>
                <c:pt idx="371" formatCode="0.00E+00">
                  <c:v>-1.7800000000000001E-306</c:v>
                </c:pt>
                <c:pt idx="372" formatCode="0.00E+00">
                  <c:v>-2.85E-305</c:v>
                </c:pt>
                <c:pt idx="373" formatCode="0.00E+00">
                  <c:v>-4.0499999999999999E-305</c:v>
                </c:pt>
                <c:pt idx="374" formatCode="0.00E+00">
                  <c:v>6.3800000000000002E-306</c:v>
                </c:pt>
                <c:pt idx="375" formatCode="0.00E+00">
                  <c:v>1.1664000000000001E-304</c:v>
                </c:pt>
                <c:pt idx="376" formatCode="0.00E+00">
                  <c:v>1.9005000000000001E-304</c:v>
                </c:pt>
                <c:pt idx="377" formatCode="0.00E+00">
                  <c:v>4.9680000000000001E-305</c:v>
                </c:pt>
                <c:pt idx="378" formatCode="0.00E+00">
                  <c:v>-3.5844000000000001E-304</c:v>
                </c:pt>
                <c:pt idx="379" formatCode="0.00E+00">
                  <c:v>-7.0917000000000001E-304</c:v>
                </c:pt>
                <c:pt idx="380" formatCode="0.00E+00">
                  <c:v>-3.6320999999999999E-304</c:v>
                </c:pt>
                <c:pt idx="381" formatCode="0.00E+00">
                  <c:v>9.7615999999999998E-304</c:v>
                </c:pt>
                <c:pt idx="382" formatCode="0.00E+00">
                  <c:v>2.34487E-303</c:v>
                </c:pt>
                <c:pt idx="383" formatCode="0.00E+00">
                  <c:v>1.5404499999999999E-303</c:v>
                </c:pt>
                <c:pt idx="384" formatCode="0.00E+00">
                  <c:v>-2.84628E-303</c:v>
                </c:pt>
                <c:pt idx="385" formatCode="0.00E+00">
                  <c:v>-7.94915E-303</c:v>
                </c:pt>
                <c:pt idx="386" formatCode="0.00E+00">
                  <c:v>-5.68329E-303</c:v>
                </c:pt>
                <c:pt idx="387" formatCode="0.00E+00">
                  <c:v>1.04575E-302</c:v>
                </c:pt>
                <c:pt idx="388" formatCode="0.00E+00">
                  <c:v>3.20861E-302</c:v>
                </c:pt>
                <c:pt idx="389" formatCode="0.00E+00">
                  <c:v>2.9715199999999998E-302</c:v>
                </c:pt>
                <c:pt idx="390" formatCode="0.00E+00">
                  <c:v>-2.54629E-302</c:v>
                </c:pt>
                <c:pt idx="391" formatCode="0.00E+00">
                  <c:v>-1.11357E-301</c:v>
                </c:pt>
                <c:pt idx="392" formatCode="0.00E+00">
                  <c:v>-1.24386E-301</c:v>
                </c:pt>
                <c:pt idx="393" formatCode="0.00E+00">
                  <c:v>5.4514099999999999E-302</c:v>
                </c:pt>
                <c:pt idx="394" formatCode="0.00E+00">
                  <c:v>3.7749200000000001E-301</c:v>
                </c:pt>
                <c:pt idx="395" formatCode="0.00E+00">
                  <c:v>4.8527099999999997E-301</c:v>
                </c:pt>
                <c:pt idx="396" formatCode="0.00E+00">
                  <c:v>-9.1484600000000005E-302</c:v>
                </c:pt>
                <c:pt idx="397" formatCode="0.00E+00">
                  <c:v>-1.28949E-300</c:v>
                </c:pt>
                <c:pt idx="398" formatCode="0.00E+00">
                  <c:v>-1.9355000000000001E-300</c:v>
                </c:pt>
                <c:pt idx="399" formatCode="0.00E+00">
                  <c:v>-3.03627E-301</c:v>
                </c:pt>
                <c:pt idx="400" formatCode="0.00E+00">
                  <c:v>3.7604099999999999E-300</c:v>
                </c:pt>
                <c:pt idx="401" formatCode="0.00E+00">
                  <c:v>6.5669500000000003E-300</c:v>
                </c:pt>
                <c:pt idx="402" formatCode="0.00E+00">
                  <c:v>1.6997499999999999E-300</c:v>
                </c:pt>
                <c:pt idx="403" formatCode="0.00E+00">
                  <c:v>-1.28391E-299</c:v>
                </c:pt>
                <c:pt idx="404" formatCode="0.00E+00">
                  <c:v>-2.5387499999999999E-299</c:v>
                </c:pt>
                <c:pt idx="405" formatCode="0.00E+00">
                  <c:v>-1.28047E-299</c:v>
                </c:pt>
                <c:pt idx="406" formatCode="0.00E+00">
                  <c:v>3.5806899999999998E-299</c:v>
                </c:pt>
                <c:pt idx="407" formatCode="0.00E+00">
                  <c:v>8.51418E-299</c:v>
                </c:pt>
                <c:pt idx="408" formatCode="0.00E+00">
                  <c:v>5.2525499999999998E-299</c:v>
                </c:pt>
                <c:pt idx="409" formatCode="0.00E+00">
                  <c:v>-1.1572700000000001E-298</c:v>
                </c:pt>
                <c:pt idx="410" formatCode="0.00E+00">
                  <c:v>-3.1665800000000002E-298</c:v>
                </c:pt>
                <c:pt idx="411" formatCode="0.00E+00">
                  <c:v>-2.6814100000000001E-298</c:v>
                </c:pt>
                <c:pt idx="412" formatCode="0.00E+00">
                  <c:v>2.4945700000000002E-298</c:v>
                </c:pt>
                <c:pt idx="413" formatCode="0.00E+00">
                  <c:v>9.5691899999999998E-298</c:v>
                </c:pt>
                <c:pt idx="414" formatCode="0.00E+00">
                  <c:v>9.0025999999999992E-298</c:v>
                </c:pt>
                <c:pt idx="415" formatCode="0.00E+00">
                  <c:v>-8.3106800000000002E-298</c:v>
                </c:pt>
                <c:pt idx="416" formatCode="0.00E+00">
                  <c:v>-3.5376599999999999E-297</c:v>
                </c:pt>
                <c:pt idx="417" formatCode="0.00E+00">
                  <c:v>-4.0408800000000001E-297</c:v>
                </c:pt>
                <c:pt idx="418" formatCode="0.00E+00">
                  <c:v>1.18045E-297</c:v>
                </c:pt>
                <c:pt idx="419" formatCode="0.00E+00">
                  <c:v>1.06277E-296</c:v>
                </c:pt>
                <c:pt idx="420" formatCode="0.00E+00">
                  <c:v>1.3709600000000001E-296</c:v>
                </c:pt>
                <c:pt idx="421" formatCode="0.00E+00">
                  <c:v>-3.1124400000000001E-297</c:v>
                </c:pt>
                <c:pt idx="422" formatCode="0.00E+00">
                  <c:v>-3.78342E-296</c:v>
                </c:pt>
                <c:pt idx="423" formatCode="0.00E+00">
                  <c:v>-5.7497599999999998E-296</c:v>
                </c:pt>
                <c:pt idx="424" formatCode="0.00E+00">
                  <c:v>-1.44712E-296</c:v>
                </c:pt>
                <c:pt idx="425" formatCode="0.00E+00">
                  <c:v>9.5296499999999995E-296</c:v>
                </c:pt>
                <c:pt idx="426" formatCode="0.00E+00">
                  <c:v>1.70501E-295</c:v>
                </c:pt>
                <c:pt idx="427" formatCode="0.00E+00">
                  <c:v>4.08588E-296</c:v>
                </c:pt>
                <c:pt idx="428" formatCode="0.00E+00">
                  <c:v>-3.4094499999999998E-295</c:v>
                </c:pt>
                <c:pt idx="429" formatCode="0.00E+00">
                  <c:v>-6.6947900000000003E-295</c:v>
                </c:pt>
                <c:pt idx="430" formatCode="0.00E+00">
                  <c:v>-3.40901E-295</c:v>
                </c:pt>
                <c:pt idx="431" formatCode="0.00E+00">
                  <c:v>9.3854600000000002E-295</c:v>
                </c:pt>
                <c:pt idx="432" formatCode="0.00E+00">
                  <c:v>2.2141000000000001E-294</c:v>
                </c:pt>
                <c:pt idx="433" formatCode="0.00E+00">
                  <c:v>1.21136E-294</c:v>
                </c:pt>
                <c:pt idx="434" formatCode="0.00E+00">
                  <c:v>-3.5488099999999998E-294</c:v>
                </c:pt>
                <c:pt idx="435" formatCode="0.00E+00">
                  <c:v>-9.1683199999999996E-294</c:v>
                </c:pt>
                <c:pt idx="436" formatCode="0.00E+00">
                  <c:v>-7.4598900000000004E-294</c:v>
                </c:pt>
                <c:pt idx="437" formatCode="0.00E+00">
                  <c:v>8.2792199999999997E-294</c:v>
                </c:pt>
                <c:pt idx="438" formatCode="0.00E+00">
                  <c:v>2.9965099999999999E-293</c:v>
                </c:pt>
                <c:pt idx="439" formatCode="0.00E+00">
                  <c:v>2.9981200000000002E-293</c:v>
                </c:pt>
                <c:pt idx="440" formatCode="0.00E+00">
                  <c:v>-1.6785699999999999E-293</c:v>
                </c:pt>
                <c:pt idx="441" formatCode="0.00E+00">
                  <c:v>-9.0482400000000004E-293</c:v>
                </c:pt>
                <c:pt idx="442" formatCode="0.00E+00">
                  <c:v>-1.0589999999999999E-292</c:v>
                </c:pt>
                <c:pt idx="443" formatCode="0.00E+00">
                  <c:v>2.74527E-293</c:v>
                </c:pt>
                <c:pt idx="444" formatCode="0.00E+00">
                  <c:v>2.6939600000000001E-292</c:v>
                </c:pt>
                <c:pt idx="445" formatCode="0.00E+00">
                  <c:v>3.576E-292</c:v>
                </c:pt>
                <c:pt idx="446" formatCode="0.00E+00">
                  <c:v>-3.9151499999999999E-293</c:v>
                </c:pt>
                <c:pt idx="447" formatCode="0.00E+00">
                  <c:v>-8.6995800000000005E-292</c:v>
                </c:pt>
                <c:pt idx="448" formatCode="0.00E+00">
                  <c:v>-1.2523500000000001E-291</c:v>
                </c:pt>
                <c:pt idx="449" formatCode="0.00E+00">
                  <c:v>1.60207E-292</c:v>
                </c:pt>
                <c:pt idx="450" formatCode="0.00E+00">
                  <c:v>3.4996000000000003E-291</c:v>
                </c:pt>
                <c:pt idx="451" formatCode="0.00E+00">
                  <c:v>5.7871399999999999E-291</c:v>
                </c:pt>
                <c:pt idx="452" formatCode="0.00E+00">
                  <c:v>1.7301300000000001E-291</c:v>
                </c:pt>
                <c:pt idx="453" formatCode="0.00E+00">
                  <c:v>-1.03892E-290</c:v>
                </c:pt>
                <c:pt idx="454" formatCode="0.00E+00">
                  <c:v>-2.0791799999999999E-290</c:v>
                </c:pt>
                <c:pt idx="455" formatCode="0.00E+00">
                  <c:v>-9.9117799999999998E-291</c:v>
                </c:pt>
                <c:pt idx="456" formatCode="0.00E+00">
                  <c:v>3.1546900000000001E-290</c:v>
                </c:pt>
                <c:pt idx="457" formatCode="0.00E+00">
                  <c:v>7.3045100000000001E-290</c:v>
                </c:pt>
                <c:pt idx="458" formatCode="0.00E+00">
                  <c:v>4.2418600000000001E-290</c:v>
                </c:pt>
                <c:pt idx="459" formatCode="0.00E+00">
                  <c:v>-1.0720600000000001E-289</c:v>
                </c:pt>
                <c:pt idx="460" formatCode="0.00E+00">
                  <c:v>-2.83512E-289</c:v>
                </c:pt>
                <c:pt idx="461" formatCode="0.00E+00">
                  <c:v>-2.2356599999999999E-289</c:v>
                </c:pt>
                <c:pt idx="462" formatCode="0.00E+00">
                  <c:v>2.9294899999999999E-289</c:v>
                </c:pt>
                <c:pt idx="463" formatCode="0.00E+00">
                  <c:v>9.8195599999999993E-289</c:v>
                </c:pt>
                <c:pt idx="464" formatCode="0.00E+00">
                  <c:v>7.8516800000000001E-289</c:v>
                </c:pt>
                <c:pt idx="465" formatCode="0.00E+00">
                  <c:v>-1.36833E-288</c:v>
                </c:pt>
                <c:pt idx="466" formatCode="0.00E+00">
                  <c:v>-4.6486099999999998E-288</c:v>
                </c:pt>
                <c:pt idx="467" formatCode="0.00E+00">
                  <c:v>-5.0729200000000001E-288</c:v>
                </c:pt>
                <c:pt idx="468" formatCode="0.00E+00">
                  <c:v>1.9645699999999998E-288</c:v>
                </c:pt>
                <c:pt idx="469" formatCode="0.00E+00">
                  <c:v>1.4527400000000001E-287</c:v>
                </c:pt>
                <c:pt idx="470" formatCode="0.00E+00">
                  <c:v>1.81694E-287</c:v>
                </c:pt>
                <c:pt idx="471" formatCode="0.00E+00">
                  <c:v>-5.9260000000000002E-288</c:v>
                </c:pt>
                <c:pt idx="472" formatCode="0.00E+00">
                  <c:v>-5.4987900000000001E-287</c:v>
                </c:pt>
                <c:pt idx="473" formatCode="0.00E+00">
                  <c:v>-8.1751799999999999E-287</c:v>
                </c:pt>
                <c:pt idx="474" formatCode="0.00E+00">
                  <c:v>-1.5793299999999999E-287</c:v>
                </c:pt>
                <c:pt idx="475" formatCode="0.00E+00">
                  <c:v>1.5004800000000001E-286</c:v>
                </c:pt>
                <c:pt idx="476" formatCode="0.00E+00">
                  <c:v>2.5666600000000001E-286</c:v>
                </c:pt>
                <c:pt idx="477" formatCode="0.00E+00">
                  <c:v>2.3909300000000001E-287</c:v>
                </c:pt>
                <c:pt idx="478" formatCode="0.00E+00">
                  <c:v>-6.3321099999999998E-286</c:v>
                </c:pt>
                <c:pt idx="479" formatCode="0.00E+00">
                  <c:v>-1.1836099999999999E-285</c:v>
                </c:pt>
                <c:pt idx="480" formatCode="0.00E+00">
                  <c:v>-5.4870999999999996E-286</c:v>
                </c:pt>
                <c:pt idx="481" formatCode="0.00E+00">
                  <c:v>1.8046199999999999E-285</c:v>
                </c:pt>
                <c:pt idx="482" formatCode="0.00E+00">
                  <c:v>4.1286300000000003E-285</c:v>
                </c:pt>
                <c:pt idx="483" formatCode="0.00E+00">
                  <c:v>2.25302E-285</c:v>
                </c:pt>
                <c:pt idx="484" formatCode="0.00E+00">
                  <c:v>-6.5364999999999997E-285</c:v>
                </c:pt>
                <c:pt idx="485" formatCode="0.00E+00">
                  <c:v>-1.68451E-284</c:v>
                </c:pt>
                <c:pt idx="486" formatCode="0.00E+00">
                  <c:v>-1.3555600000000001E-284</c:v>
                </c:pt>
                <c:pt idx="487" formatCode="0.00E+00">
                  <c:v>1.57058E-284</c:v>
                </c:pt>
                <c:pt idx="488" formatCode="0.00E+00">
                  <c:v>5.5155699999999999E-284</c:v>
                </c:pt>
                <c:pt idx="489" formatCode="0.00E+00">
                  <c:v>4.8997199999999999E-284</c:v>
                </c:pt>
                <c:pt idx="490" formatCode="0.00E+00">
                  <c:v>-5.6043699999999995E-284</c:v>
                </c:pt>
                <c:pt idx="491" formatCode="0.00E+00">
                  <c:v>-2.18171E-283</c:v>
                </c:pt>
                <c:pt idx="492" formatCode="0.00E+00">
                  <c:v>-2.4796199999999999E-283</c:v>
                </c:pt>
                <c:pt idx="493" formatCode="0.00E+00">
                  <c:v>7.0185800000000005E-284</c:v>
                </c:pt>
                <c:pt idx="494" formatCode="0.00E+00">
                  <c:v>6.46897E-283</c:v>
                </c:pt>
                <c:pt idx="495" formatCode="0.00E+00">
                  <c:v>8.15424E-283</c:v>
                </c:pt>
                <c:pt idx="496" formatCode="0.00E+00">
                  <c:v>-2.9939800000000001E-283</c:v>
                </c:pt>
                <c:pt idx="497" formatCode="0.00E+00">
                  <c:v>-2.5745900000000002E-282</c:v>
                </c:pt>
                <c:pt idx="498" formatCode="0.00E+00">
                  <c:v>-3.7237399999999999E-282</c:v>
                </c:pt>
                <c:pt idx="499" formatCode="0.00E+00">
                  <c:v>-2.7140199999999999E-283</c:v>
                </c:pt>
                <c:pt idx="500" formatCode="0.00E+00">
                  <c:v>8.1407099999999997E-282</c:v>
                </c:pt>
                <c:pt idx="501" formatCode="0.00E+00">
                  <c:v>1.3831800000000001E-281</c:v>
                </c:pt>
                <c:pt idx="502" formatCode="0.00E+00">
                  <c:v>3.36665E-282</c:v>
                </c:pt>
                <c:pt idx="503" formatCode="0.00E+00">
                  <c:v>-2.7307299999999999E-281</c:v>
                </c:pt>
                <c:pt idx="504" formatCode="0.00E+00">
                  <c:v>-5.3713299999999998E-281</c:v>
                </c:pt>
                <c:pt idx="505" formatCode="0.00E+00">
                  <c:v>-2.71266E-281</c:v>
                </c:pt>
                <c:pt idx="506" formatCode="0.00E+00">
                  <c:v>7.59365E-281</c:v>
                </c:pt>
                <c:pt idx="507" formatCode="0.00E+00">
                  <c:v>1.8054299999999999E-280</c:v>
                </c:pt>
                <c:pt idx="508" formatCode="0.00E+00">
                  <c:v>1.11606E-280</c:v>
                </c:pt>
                <c:pt idx="509" formatCode="0.00E+00">
                  <c:v>-2.4429000000000001E-280</c:v>
                </c:pt>
                <c:pt idx="510" formatCode="0.00E+00">
                  <c:v>-6.5880799999999996E-280</c:v>
                </c:pt>
                <c:pt idx="511" formatCode="0.00E+00">
                  <c:v>-4.9404199999999995E-280</c:v>
                </c:pt>
                <c:pt idx="512" formatCode="0.00E+00">
                  <c:v>7.5380799999999999E-280</c:v>
                </c:pt>
                <c:pt idx="513" formatCode="0.00E+00">
                  <c:v>2.43302E-279</c:v>
                </c:pt>
                <c:pt idx="514" formatCode="0.00E+00">
                  <c:v>2.31506E-279</c:v>
                </c:pt>
                <c:pt idx="515" formatCode="0.00E+00">
                  <c:v>-1.70869E-279</c:v>
                </c:pt>
                <c:pt idx="516" formatCode="0.00E+00">
                  <c:v>-7.9759000000000001E-279</c:v>
                </c:pt>
                <c:pt idx="517" formatCode="0.00E+00">
                  <c:v>-8.8484699999999995E-279</c:v>
                </c:pt>
                <c:pt idx="518" formatCode="0.00E+00">
                  <c:v>4.4528099999999998E-279</c:v>
                </c:pt>
                <c:pt idx="519" formatCode="0.00E+00">
                  <c:v>2.8446900000000002E-278</c:v>
                </c:pt>
                <c:pt idx="520" formatCode="0.00E+00">
                  <c:v>3.6992100000000002E-278</c:v>
                </c:pt>
                <c:pt idx="521" formatCode="0.00E+00">
                  <c:v>-4.1517100000000003E-279</c:v>
                </c:pt>
                <c:pt idx="522" formatCode="0.00E+00">
                  <c:v>-9.0549600000000005E-278</c:v>
                </c:pt>
                <c:pt idx="523" formatCode="0.00E+00">
                  <c:v>-1.3529400000000001E-277</c:v>
                </c:pt>
                <c:pt idx="524" formatCode="0.00E+00">
                  <c:v>-9.1217799999999996E-279</c:v>
                </c:pt>
                <c:pt idx="525" formatCode="0.00E+00">
                  <c:v>2.9979900000000002E-277</c:v>
                </c:pt>
                <c:pt idx="526" formatCode="0.00E+00">
                  <c:v>5.09306E-277</c:v>
                </c:pt>
                <c:pt idx="527" formatCode="0.00E+00">
                  <c:v>1.35289E-277</c:v>
                </c:pt>
                <c:pt idx="528" formatCode="0.00E+00">
                  <c:v>-9.6280500000000005E-277</c:v>
                </c:pt>
                <c:pt idx="529" formatCode="0.00E+00">
                  <c:v>-1.9024799999999999E-276</c:v>
                </c:pt>
                <c:pt idx="530" formatCode="0.00E+00">
                  <c:v>-9.27865E-277</c:v>
                </c:pt>
                <c:pt idx="531" formatCode="0.00E+00">
                  <c:v>2.7933E-276</c:v>
                </c:pt>
                <c:pt idx="532" formatCode="0.00E+00">
                  <c:v>6.6491100000000004E-276</c:v>
                </c:pt>
                <c:pt idx="533" formatCode="0.00E+00">
                  <c:v>4.66028E-276</c:v>
                </c:pt>
                <c:pt idx="534" formatCode="0.00E+00">
                  <c:v>-6.9641300000000003E-276</c:v>
                </c:pt>
                <c:pt idx="535" formatCode="0.00E+00">
                  <c:v>-2.05724E-275</c:v>
                </c:pt>
                <c:pt idx="536" formatCode="0.00E+00">
                  <c:v>-1.4518E-275</c:v>
                </c:pt>
                <c:pt idx="537" formatCode="0.00E+00">
                  <c:v>2.8675300000000001E-275</c:v>
                </c:pt>
                <c:pt idx="538" formatCode="0.00E+00">
                  <c:v>8.7159999999999995E-275</c:v>
                </c:pt>
                <c:pt idx="539" formatCode="0.00E+00">
                  <c:v>8.7055099999999994E-275</c:v>
                </c:pt>
                <c:pt idx="540" formatCode="0.00E+00">
                  <c:v>-4.1573000000000003E-275</c:v>
                </c:pt>
                <c:pt idx="541" formatCode="0.00E+00">
                  <c:v>-2.44883E-274</c:v>
                </c:pt>
                <c:pt idx="542" formatCode="0.00E+00">
                  <c:v>-2.8432599999999999E-274</c:v>
                </c:pt>
                <c:pt idx="543" formatCode="0.00E+00">
                  <c:v>9.6809099999999997E-275</c:v>
                </c:pt>
                <c:pt idx="544" formatCode="0.00E+00">
                  <c:v>7.8501400000000001E-274</c:v>
                </c:pt>
                <c:pt idx="545" formatCode="0.00E+00">
                  <c:v>9.9427099999999995E-274</c:v>
                </c:pt>
                <c:pt idx="546" formatCode="0.00E+00">
                  <c:v>-2.92882E-274</c:v>
                </c:pt>
                <c:pt idx="547" formatCode="0.00E+00">
                  <c:v>-2.9262599999999999E-273</c:v>
                </c:pt>
                <c:pt idx="548" formatCode="0.00E+00">
                  <c:v>-4.3071700000000002E-273</c:v>
                </c:pt>
                <c:pt idx="549" formatCode="0.00E+00">
                  <c:v>-6.0559999999999995E-274</c:v>
                </c:pt>
                <c:pt idx="550" formatCode="0.00E+00">
                  <c:v>8.5018500000000006E-273</c:v>
                </c:pt>
                <c:pt idx="551" formatCode="0.00E+00">
                  <c:v>1.5099400000000001E-272</c:v>
                </c:pt>
                <c:pt idx="552" formatCode="0.00E+00">
                  <c:v>5.9090100000000004E-273</c:v>
                </c:pt>
                <c:pt idx="553" formatCode="0.00E+00">
                  <c:v>-2.3014000000000001E-272</c:v>
                </c:pt>
                <c:pt idx="554" formatCode="0.00E+00">
                  <c:v>-4.7048599999999999E-272</c:v>
                </c:pt>
                <c:pt idx="555" formatCode="0.00E+00">
                  <c:v>-1.7210199999999999E-272</c:v>
                </c:pt>
                <c:pt idx="556" formatCode="0.00E+00">
                  <c:v>8.9464299999999999E-272</c:v>
                </c:pt>
                <c:pt idx="557" formatCode="0.00E+00">
                  <c:v>1.9846399999999999E-271</c:v>
                </c:pt>
                <c:pt idx="558" formatCode="0.00E+00">
                  <c:v>1.43501E-271</c:v>
                </c:pt>
                <c:pt idx="559" formatCode="0.00E+00">
                  <c:v>-1.7501400000000001E-271</c:v>
                </c:pt>
                <c:pt idx="560" formatCode="0.00E+00">
                  <c:v>-5.5021000000000005E-271</c:v>
                </c:pt>
                <c:pt idx="561" formatCode="0.00E+00">
                  <c:v>-4.14611E-271</c:v>
                </c:pt>
                <c:pt idx="562" formatCode="0.00E+00">
                  <c:v>6.8236100000000004E-271</c:v>
                </c:pt>
                <c:pt idx="563" formatCode="0.00E+00">
                  <c:v>2.1770499999999999E-270</c:v>
                </c:pt>
                <c:pt idx="564" formatCode="0.00E+00">
                  <c:v>2.1549299999999998E-270</c:v>
                </c:pt>
                <c:pt idx="565" formatCode="0.00E+00">
                  <c:v>-1.20024E-270</c:v>
                </c:pt>
                <c:pt idx="566" formatCode="0.00E+00">
                  <c:v>-6.4888499999999999E-270</c:v>
                </c:pt>
                <c:pt idx="567" formatCode="0.00E+00">
                  <c:v>-7.2737099999999997E-270</c:v>
                </c:pt>
                <c:pt idx="568" formatCode="0.00E+00">
                  <c:v>3.7635800000000001E-270</c:v>
                </c:pt>
                <c:pt idx="569" formatCode="0.00E+00">
                  <c:v>2.3668E-269</c:v>
                </c:pt>
                <c:pt idx="570" formatCode="0.00E+00">
                  <c:v>3.1581000000000002E-269</c:v>
                </c:pt>
                <c:pt idx="571" formatCode="0.00E+00">
                  <c:v>1.5097099999999999E-270</c:v>
                </c:pt>
                <c:pt idx="572" formatCode="0.00E+00">
                  <c:v>-6.2694300000000004E-269</c:v>
                </c:pt>
                <c:pt idx="573" formatCode="0.00E+00">
                  <c:v>-9.4379600000000004E-269</c:v>
                </c:pt>
                <c:pt idx="574" formatCode="0.00E+00">
                  <c:v>1.01903E-269</c:v>
                </c:pt>
                <c:pt idx="575" formatCode="0.00E+00">
                  <c:v>2.6401600000000002E-268</c:v>
                </c:pt>
                <c:pt idx="576" formatCode="0.00E+00">
                  <c:v>4.4240199999999998E-268</c:v>
                </c:pt>
                <c:pt idx="577" formatCode="0.00E+00">
                  <c:v>1.5691499999999999E-268</c:v>
                </c:pt>
                <c:pt idx="578" formatCode="0.00E+00">
                  <c:v>-7.0832800000000005E-268</c:v>
                </c:pt>
                <c:pt idx="579" formatCode="0.00E+00">
                  <c:v>-1.42424E-267</c:v>
                </c:pt>
                <c:pt idx="580" formatCode="0.00E+00">
                  <c:v>-5.0677999999999999E-268</c:v>
                </c:pt>
                <c:pt idx="581" formatCode="0.00E+00">
                  <c:v>2.7576000000000001E-267</c:v>
                </c:pt>
                <c:pt idx="582" formatCode="0.00E+00">
                  <c:v>6.0688299999999997E-267</c:v>
                </c:pt>
                <c:pt idx="583" formatCode="0.00E+00">
                  <c:v>4.0217599999999997E-267</c:v>
                </c:pt>
                <c:pt idx="584" formatCode="0.00E+00">
                  <c:v>-7.0465200000000004E-267</c:v>
                </c:pt>
                <c:pt idx="585" formatCode="0.00E+00">
                  <c:v>-1.9847400000000001E-266</c:v>
                </c:pt>
                <c:pt idx="586" formatCode="0.00E+00">
                  <c:v>-1.3432099999999999E-266</c:v>
                </c:pt>
                <c:pt idx="587" formatCode="0.00E+00">
                  <c:v>2.92172E-266</c:v>
                </c:pt>
                <c:pt idx="588" formatCode="0.00E+00">
                  <c:v>8.6215499999999999E-266</c:v>
                </c:pt>
                <c:pt idx="589" formatCode="0.00E+00">
                  <c:v>7.9579700000000003E-266</c:v>
                </c:pt>
                <c:pt idx="590" formatCode="0.00E+00">
                  <c:v>-6.8225600000000005E-266</c:v>
                </c:pt>
                <c:pt idx="591" formatCode="0.00E+00">
                  <c:v>-2.9789799999999999E-265</c:v>
                </c:pt>
                <c:pt idx="592" formatCode="0.00E+00">
                  <c:v>-3.2061899999999998E-265</c:v>
                </c:pt>
                <c:pt idx="593" formatCode="0.00E+00">
                  <c:v>2.0127599999999999E-265</c:v>
                </c:pt>
                <c:pt idx="594" formatCode="0.00E+00">
                  <c:v>1.1293399999999999E-264</c:v>
                </c:pt>
                <c:pt idx="595" formatCode="0.00E+00">
                  <c:v>1.3927499999999999E-264</c:v>
                </c:pt>
                <c:pt idx="596" formatCode="0.00E+00">
                  <c:v>-4.4253500000000002E-265</c:v>
                </c:pt>
                <c:pt idx="597" formatCode="0.00E+00">
                  <c:v>-4.1855699999999998E-264</c:v>
                </c:pt>
                <c:pt idx="598" formatCode="0.00E+00">
                  <c:v>-6.0257399999999996E-264</c:v>
                </c:pt>
                <c:pt idx="599" formatCode="0.00E+00">
                  <c:v>-6.0388900000000001E-266</c:v>
                </c:pt>
                <c:pt idx="600" formatCode="0.00E+00">
                  <c:v>1.43778E-263</c:v>
                </c:pt>
                <c:pt idx="601" formatCode="0.00E+00">
                  <c:v>2.4114699999999999E-263</c:v>
                </c:pt>
                <c:pt idx="602" formatCode="0.00E+00">
                  <c:v>5.6320100000000004E-264</c:v>
                </c:pt>
                <c:pt idx="603" formatCode="0.00E+00">
                  <c:v>-4.8672200000000003E-263</c:v>
                </c:pt>
                <c:pt idx="604" formatCode="0.00E+00">
                  <c:v>-9.4056299999999994E-263</c:v>
                </c:pt>
                <c:pt idx="605" formatCode="0.00E+00">
                  <c:v>-4.0175299999999998E-263</c:v>
                </c:pt>
                <c:pt idx="606" formatCode="0.00E+00">
                  <c:v>1.5631699999999999E-262</c:v>
                </c:pt>
                <c:pt idx="607" formatCode="0.00E+00">
                  <c:v>3.5016800000000002E-262</c:v>
                </c:pt>
                <c:pt idx="608" formatCode="0.00E+00">
                  <c:v>2.0188799999999999E-262</c:v>
                </c:pt>
                <c:pt idx="609" formatCode="0.00E+00">
                  <c:v>-5.0407300000000002E-262</c:v>
                </c:pt>
                <c:pt idx="610" formatCode="0.00E+00">
                  <c:v>-1.3247200000000001E-261</c:v>
                </c:pt>
                <c:pt idx="611" formatCode="0.00E+00">
                  <c:v>-1.01133E-261</c:v>
                </c:pt>
                <c:pt idx="612" formatCode="0.00E+00">
                  <c:v>1.45124E-261</c:v>
                </c:pt>
                <c:pt idx="613" formatCode="0.00E+00">
                  <c:v>4.78144E-261</c:v>
                </c:pt>
                <c:pt idx="614" formatCode="0.00E+00">
                  <c:v>4.4674000000000003E-261</c:v>
                </c:pt>
                <c:pt idx="615" formatCode="0.00E+00">
                  <c:v>-3.9372300000000001E-261</c:v>
                </c:pt>
                <c:pt idx="616" formatCode="0.00E+00">
                  <c:v>-1.70839E-260</c:v>
                </c:pt>
                <c:pt idx="617" formatCode="0.00E+00">
                  <c:v>-1.9234300000000001E-260</c:v>
                </c:pt>
                <c:pt idx="618" formatCode="0.00E+00">
                  <c:v>7.2804800000000002E-261</c:v>
                </c:pt>
                <c:pt idx="619" formatCode="0.00E+00">
                  <c:v>5.4991199999999997E-260</c:v>
                </c:pt>
                <c:pt idx="620" formatCode="0.00E+00">
                  <c:v>7.0682600000000006E-260</c:v>
                </c:pt>
                <c:pt idx="621" formatCode="0.00E+00">
                  <c:v>-1.44466E-260</c:v>
                </c:pt>
                <c:pt idx="622" formatCode="0.00E+00">
                  <c:v>-1.9059100000000001E-259</c:v>
                </c:pt>
                <c:pt idx="623" formatCode="0.00E+00">
                  <c:v>-2.8057699999999998E-259</c:v>
                </c:pt>
                <c:pt idx="624" formatCode="0.00E+00">
                  <c:v>-2.1663700000000001E-260</c:v>
                </c:pt>
                <c:pt idx="625" formatCode="0.00E+00">
                  <c:v>6.0863599999999998E-259</c:v>
                </c:pt>
                <c:pt idx="626" formatCode="0.00E+00">
                  <c:v>1.0454099999999999E-258</c:v>
                </c:pt>
                <c:pt idx="627" formatCode="0.00E+00">
                  <c:v>3.1565400000000002E-259</c:v>
                </c:pt>
                <c:pt idx="628" formatCode="0.00E+00">
                  <c:v>-1.87165E-258</c:v>
                </c:pt>
                <c:pt idx="629" formatCode="0.00E+00">
                  <c:v>-3.7526499999999999E-258</c:v>
                </c:pt>
                <c:pt idx="630" formatCode="0.00E+00">
                  <c:v>-1.8339000000000001E-258</c:v>
                </c:pt>
                <c:pt idx="631" formatCode="0.00E+00">
                  <c:v>5.5417600000000001E-258</c:v>
                </c:pt>
                <c:pt idx="632" formatCode="0.00E+00">
                  <c:v>1.30955E-257</c:v>
                </c:pt>
                <c:pt idx="633" formatCode="0.00E+00">
                  <c:v>8.5825400000000007E-258</c:v>
                </c:pt>
                <c:pt idx="634" formatCode="0.00E+00">
                  <c:v>-1.58924E-257</c:v>
                </c:pt>
                <c:pt idx="635" formatCode="0.00E+00">
                  <c:v>-4.5038500000000002E-257</c:v>
                </c:pt>
                <c:pt idx="636" formatCode="0.00E+00">
                  <c:v>-3.6991200000000002E-257</c:v>
                </c:pt>
                <c:pt idx="637" formatCode="0.00E+00">
                  <c:v>4.0797500000000003E-257</c:v>
                </c:pt>
                <c:pt idx="638" formatCode="0.00E+00">
                  <c:v>1.4658499999999999E-256</c:v>
                </c:pt>
                <c:pt idx="639" formatCode="0.00E+00">
                  <c:v>1.39211E-256</c:v>
                </c:pt>
                <c:pt idx="640" formatCode="0.00E+00">
                  <c:v>-1.1553E-256</c:v>
                </c:pt>
                <c:pt idx="641" formatCode="0.00E+00">
                  <c:v>-5.1178700000000002E-256</c:v>
                </c:pt>
                <c:pt idx="642" formatCode="0.00E+00">
                  <c:v>-5.6473100000000001E-256</c:v>
                </c:pt>
                <c:pt idx="643" formatCode="0.00E+00">
                  <c:v>2.6406100000000001E-256</c:v>
                </c:pt>
                <c:pt idx="644" formatCode="0.00E+00">
                  <c:v>1.7417400000000001E-255</c:v>
                </c:pt>
                <c:pt idx="645" formatCode="0.00E+00">
                  <c:v>2.2795099999999999E-255</c:v>
                </c:pt>
                <c:pt idx="646" formatCode="0.00E+00">
                  <c:v>-1.03674E-256</c:v>
                </c:pt>
                <c:pt idx="647" formatCode="0.00E+00">
                  <c:v>-5.0733100000000003E-255</c:v>
                </c:pt>
                <c:pt idx="648" formatCode="0.00E+00">
                  <c:v>-7.4768499999999996E-255</c:v>
                </c:pt>
                <c:pt idx="649" formatCode="0.00E+00">
                  <c:v>2.9304E-256</c:v>
                </c:pt>
                <c:pt idx="650" formatCode="0.00E+00">
                  <c:v>1.88389E-254</c:v>
                </c:pt>
                <c:pt idx="651" formatCode="0.00E+00">
                  <c:v>3.1880100000000001E-254</c:v>
                </c:pt>
                <c:pt idx="652" formatCode="0.00E+00">
                  <c:v>1.16479E-254</c:v>
                </c:pt>
                <c:pt idx="653" formatCode="0.00E+00">
                  <c:v>-5.0148400000000002E-254</c:v>
                </c:pt>
                <c:pt idx="654" formatCode="0.00E+00">
                  <c:v>-1.0217300000000001E-253</c:v>
                </c:pt>
                <c:pt idx="655" formatCode="0.00E+00">
                  <c:v>-4.2912899999999998E-254</c:v>
                </c:pt>
                <c:pt idx="656" formatCode="0.00E+00">
                  <c:v>1.7448599999999999E-253</c:v>
                </c:pt>
                <c:pt idx="657" formatCode="0.00E+00">
                  <c:v>3.9343499999999998E-253</c:v>
                </c:pt>
                <c:pt idx="658" formatCode="0.00E+00">
                  <c:v>2.5744700000000001E-253</c:v>
                </c:pt>
                <c:pt idx="659" formatCode="0.00E+00">
                  <c:v>-4.5814399999999998E-253</c:v>
                </c:pt>
                <c:pt idx="660" formatCode="0.00E+00">
                  <c:v>-1.3005300000000001E-252</c:v>
                </c:pt>
                <c:pt idx="661" formatCode="0.00E+00">
                  <c:v>-1.0319200000000001E-252</c:v>
                </c:pt>
                <c:pt idx="662" formatCode="0.00E+00">
                  <c:v>1.3332299999999999E-252</c:v>
                </c:pt>
                <c:pt idx="663" formatCode="0.00E+00">
                  <c:v>4.5356500000000002E-252</c:v>
                </c:pt>
                <c:pt idx="664" formatCode="0.00E+00">
                  <c:v>4.2559099999999998E-252</c:v>
                </c:pt>
                <c:pt idx="665" formatCode="0.00E+00">
                  <c:v>-3.6250000000000001E-252</c:v>
                </c:pt>
                <c:pt idx="666" formatCode="0.00E+00">
                  <c:v>-1.5879500000000001E-251</c:v>
                </c:pt>
                <c:pt idx="667" formatCode="0.00E+00">
                  <c:v>-1.8099100000000002E-251</c:v>
                </c:pt>
                <c:pt idx="668" formatCode="0.00E+00">
                  <c:v>5.3826599999999998E-252</c:v>
                </c:pt>
                <c:pt idx="669" formatCode="0.00E+00">
                  <c:v>4.7603899999999997E-251</c:v>
                </c:pt>
                <c:pt idx="670" formatCode="0.00E+00">
                  <c:v>6.0135000000000002E-251</c:v>
                </c:pt>
                <c:pt idx="671" formatCode="0.00E+00">
                  <c:v>-2.05882E-251</c:v>
                </c:pt>
                <c:pt idx="672" formatCode="0.00E+00">
                  <c:v>-1.8559200000000001E-250</c:v>
                </c:pt>
                <c:pt idx="673" formatCode="0.00E+00">
                  <c:v>-2.6825900000000001E-250</c:v>
                </c:pt>
                <c:pt idx="674" formatCode="0.00E+00">
                  <c:v>-2.0901499999999998E-251</c:v>
                </c:pt>
                <c:pt idx="675" formatCode="0.00E+00">
                  <c:v>5.7703599999999997E-250</c:v>
                </c:pt>
                <c:pt idx="676" formatCode="0.00E+00">
                  <c:v>9.8491799999999999E-250</c:v>
                </c:pt>
                <c:pt idx="677" formatCode="0.00E+00">
                  <c:v>2.6319199999999999E-250</c:v>
                </c:pt>
                <c:pt idx="678" formatCode="0.00E+00">
                  <c:v>-1.8740699999999999E-249</c:v>
                </c:pt>
                <c:pt idx="679" formatCode="0.00E+00">
                  <c:v>-3.6948600000000002E-249</c:v>
                </c:pt>
                <c:pt idx="680" formatCode="0.00E+00">
                  <c:v>-1.7139500000000001E-249</c:v>
                </c:pt>
                <c:pt idx="681" formatCode="0.00E+00">
                  <c:v>5.7582599999999998E-249</c:v>
                </c:pt>
                <c:pt idx="682" formatCode="0.00E+00">
                  <c:v>1.3391999999999999E-248</c:v>
                </c:pt>
                <c:pt idx="683" formatCode="0.00E+00">
                  <c:v>8.7027799999999998E-249</c:v>
                </c:pt>
                <c:pt idx="684" formatCode="0.00E+00">
                  <c:v>-1.6492E-248</c:v>
                </c:pt>
                <c:pt idx="685" formatCode="0.00E+00">
                  <c:v>-4.5898100000000001E-248</c:v>
                </c:pt>
                <c:pt idx="686" formatCode="0.00E+00">
                  <c:v>-3.3589100000000002E-248</c:v>
                </c:pt>
                <c:pt idx="687" formatCode="0.00E+00">
                  <c:v>5.75E-248</c:v>
                </c:pt>
                <c:pt idx="688" formatCode="0.00E+00">
                  <c:v>1.7935699999999998E-247</c:v>
                </c:pt>
                <c:pt idx="689" formatCode="0.00E+00">
                  <c:v>1.60822E-247</c:v>
                </c:pt>
                <c:pt idx="690" formatCode="0.00E+00">
                  <c:v>-1.6378200000000001E-247</c:v>
                </c:pt>
                <c:pt idx="691" formatCode="0.00E+00">
                  <c:v>-6.61744E-247</c:v>
                </c:pt>
                <c:pt idx="692" formatCode="0.00E+00">
                  <c:v>-7.2123099999999999E-247</c:v>
                </c:pt>
                <c:pt idx="693" formatCode="0.00E+00">
                  <c:v>3.4506799999999999E-247</c:v>
                </c:pt>
                <c:pt idx="694" formatCode="0.00E+00">
                  <c:v>2.2370999999999999E-246</c:v>
                </c:pt>
                <c:pt idx="695" formatCode="0.00E+00">
                  <c:v>2.8279100000000001E-246</c:v>
                </c:pt>
                <c:pt idx="696" formatCode="0.00E+00">
                  <c:v>-7.5710399999999997E-247</c:v>
                </c:pt>
                <c:pt idx="697" formatCode="0.00E+00">
                  <c:v>-8.2012199999999999E-246</c:v>
                </c:pt>
                <c:pt idx="698" formatCode="0.00E+00">
                  <c:v>-1.20822E-245</c:v>
                </c:pt>
                <c:pt idx="699" formatCode="0.00E+00">
                  <c:v>-1.00262E-246</c:v>
                </c:pt>
                <c:pt idx="700" formatCode="0.00E+00">
                  <c:v>2.6341099999999999E-245</c:v>
                </c:pt>
                <c:pt idx="701" formatCode="0.00E+00">
                  <c:v>4.49938E-245</c:v>
                </c:pt>
                <c:pt idx="702" formatCode="0.00E+00">
                  <c:v>1.07849E-245</c:v>
                </c:pt>
                <c:pt idx="703" formatCode="0.00E+00">
                  <c:v>-9.0437100000000003E-245</c:v>
                </c:pt>
                <c:pt idx="704" formatCode="0.00E+00">
                  <c:v>-1.7481799999999999E-244</c:v>
                </c:pt>
                <c:pt idx="705" formatCode="0.00E+00">
                  <c:v>-7.1532200000000001E-245</c:v>
                </c:pt>
                <c:pt idx="706" formatCode="0.00E+00">
                  <c:v>3.0254500000000003E-244</c:v>
                </c:pt>
                <c:pt idx="707" formatCode="0.00E+00">
                  <c:v>6.7587299999999995E-244</c:v>
                </c:pt>
                <c:pt idx="708" formatCode="0.00E+00">
                  <c:v>4.1542199999999998E-244</c:v>
                </c:pt>
                <c:pt idx="709" formatCode="0.00E+00">
                  <c:v>-8.83903E-244</c:v>
                </c:pt>
                <c:pt idx="710" formatCode="0.00E+00">
                  <c:v>-2.39376E-243</c:v>
                </c:pt>
                <c:pt idx="711" formatCode="0.00E+00">
                  <c:v>-1.7868100000000001E-243</c:v>
                </c:pt>
                <c:pt idx="712" formatCode="0.00E+00">
                  <c:v>2.8241800000000002E-243</c:v>
                </c:pt>
                <c:pt idx="713" formatCode="0.00E+00">
                  <c:v>8.9842900000000001E-243</c:v>
                </c:pt>
                <c:pt idx="714" formatCode="0.00E+00">
                  <c:v>8.0419999999999999E-243</c:v>
                </c:pt>
                <c:pt idx="715" formatCode="0.00E+00">
                  <c:v>-8.3510999999999997E-243</c:v>
                </c:pt>
                <c:pt idx="716" formatCode="0.00E+00">
                  <c:v>-3.3570400000000001E-242</c:v>
                </c:pt>
                <c:pt idx="717" formatCode="0.00E+00">
                  <c:v>-3.68897E-242</c:v>
                </c:pt>
                <c:pt idx="718" formatCode="0.00E+00">
                  <c:v>1.70917E-242</c:v>
                </c:pt>
                <c:pt idx="719" formatCode="0.00E+00">
                  <c:v>1.14031E-241</c:v>
                </c:pt>
                <c:pt idx="720" formatCode="0.00E+00">
                  <c:v>1.45817E-241</c:v>
                </c:pt>
                <c:pt idx="721" formatCode="0.00E+00">
                  <c:v>-2.9189700000000001E-242</c:v>
                </c:pt>
                <c:pt idx="722" formatCode="0.00E+00">
                  <c:v>-3.91946E-241</c:v>
                </c:pt>
                <c:pt idx="723" formatCode="0.00E+00">
                  <c:v>-5.78974E-241</c:v>
                </c:pt>
                <c:pt idx="724" formatCode="0.00E+00">
                  <c:v>-3.6775200000000002E-242</c:v>
                </c:pt>
                <c:pt idx="725" formatCode="0.00E+00">
                  <c:v>1.2946300000000001E-240</c:v>
                </c:pt>
                <c:pt idx="726" formatCode="0.00E+00">
                  <c:v>2.1907299999999999E-240</c:v>
                </c:pt>
                <c:pt idx="727" formatCode="0.00E+00">
                  <c:v>4.8602300000000002E-241</c:v>
                </c:pt>
                <c:pt idx="728" formatCode="0.00E+00">
                  <c:v>-4.4965800000000001E-240</c:v>
                </c:pt>
                <c:pt idx="729" formatCode="0.00E+00">
                  <c:v>-8.7834300000000005E-240</c:v>
                </c:pt>
                <c:pt idx="730" formatCode="0.00E+00">
                  <c:v>-4.3864299999999998E-240</c:v>
                </c:pt>
                <c:pt idx="731" formatCode="0.00E+00">
                  <c:v>1.25774E-239</c:v>
                </c:pt>
                <c:pt idx="732" formatCode="0.00E+00">
                  <c:v>2.9920600000000001E-239</c:v>
                </c:pt>
                <c:pt idx="733" formatCode="0.00E+00">
                  <c:v>1.9067199999999999E-239</c:v>
                </c:pt>
                <c:pt idx="734" formatCode="0.00E+00">
                  <c:v>-3.8421000000000003E-239</c:v>
                </c:pt>
                <c:pt idx="735" formatCode="0.00E+00">
                  <c:v>-1.06748E-238</c:v>
                </c:pt>
                <c:pt idx="736" formatCode="0.00E+00">
                  <c:v>-8.5341699999999995E-239</c:v>
                </c:pt>
                <c:pt idx="737" formatCode="0.00E+00">
                  <c:v>1.0782599999999999E-238</c:v>
                </c:pt>
                <c:pt idx="738" formatCode="0.00E+00">
                  <c:v>3.7146300000000001E-238</c:v>
                </c:pt>
                <c:pt idx="739" formatCode="0.00E+00">
                  <c:v>3.52508E-238</c:v>
                </c:pt>
                <c:pt idx="740" formatCode="0.00E+00">
                  <c:v>-2.8657899999999999E-238</c:v>
                </c:pt>
                <c:pt idx="741" formatCode="0.00E+00">
                  <c:v>-1.28283E-237</c:v>
                </c:pt>
                <c:pt idx="742" formatCode="0.00E+00">
                  <c:v>-1.4437599999999999E-237</c:v>
                </c:pt>
                <c:pt idx="743" formatCode="0.00E+00">
                  <c:v>5.5113499999999998E-238</c:v>
                </c:pt>
                <c:pt idx="744" formatCode="0.00E+00">
                  <c:v>4.1451200000000002E-237</c:v>
                </c:pt>
                <c:pt idx="745" formatCode="0.00E+00">
                  <c:v>5.3738300000000004E-237</c:v>
                </c:pt>
                <c:pt idx="746" formatCode="0.00E+00">
                  <c:v>-9.7596900000000002E-238</c:v>
                </c:pt>
                <c:pt idx="747" formatCode="0.00E+00">
                  <c:v>-1.42764E-236</c:v>
                </c:pt>
                <c:pt idx="748" formatCode="0.00E+00">
                  <c:v>-2.1879700000000001E-236</c:v>
                </c:pt>
                <c:pt idx="749" formatCode="0.00E+00">
                  <c:v>-5.2472799999999995E-237</c:v>
                </c:pt>
                <c:pt idx="750" formatCode="0.00E+00">
                  <c:v>3.7397600000000001E-236</c:v>
                </c:pt>
                <c:pt idx="751" formatCode="0.00E+00">
                  <c:v>6.71237E-236</c:v>
                </c:pt>
                <c:pt idx="752" formatCode="0.00E+00">
                  <c:v>1.7710300000000001E-236</c:v>
                </c:pt>
                <c:pt idx="753" formatCode="0.00E+00">
                  <c:v>-1.30081E-235</c:v>
                </c:pt>
                <c:pt idx="754" formatCode="0.00E+00">
                  <c:v>-2.5693200000000001E-235</c:v>
                </c:pt>
                <c:pt idx="755" formatCode="0.00E+00">
                  <c:v>-1.27719E-235</c:v>
                </c:pt>
                <c:pt idx="756" formatCode="0.00E+00">
                  <c:v>3.67146E-235</c:v>
                </c:pt>
                <c:pt idx="757" formatCode="0.00E+00">
                  <c:v>8.7553200000000001E-235</c:v>
                </c:pt>
                <c:pt idx="758" formatCode="0.00E+00">
                  <c:v>5.8767099999999997E-235</c:v>
                </c:pt>
                <c:pt idx="759" formatCode="0.00E+00">
                  <c:v>-1.01705E-234</c:v>
                </c:pt>
                <c:pt idx="760" formatCode="0.00E+00">
                  <c:v>-2.9369300000000001E-234</c:v>
                </c:pt>
                <c:pt idx="761" formatCode="0.00E+00">
                  <c:v>-2.4207200000000001E-234</c:v>
                </c:pt>
                <c:pt idx="762" formatCode="0.00E+00">
                  <c:v>2.65568E-234</c:v>
                </c:pt>
                <c:pt idx="763" formatCode="0.00E+00">
                  <c:v>9.6137499999999999E-234</c:v>
                </c:pt>
                <c:pt idx="764" formatCode="0.00E+00">
                  <c:v>9.4040500000000002E-234</c:v>
                </c:pt>
                <c:pt idx="765" formatCode="0.00E+00">
                  <c:v>-6.6067400000000005E-234</c:v>
                </c:pt>
                <c:pt idx="766" formatCode="0.00E+00">
                  <c:v>-3.1901900000000002E-233</c:v>
                </c:pt>
                <c:pt idx="767" formatCode="0.00E+00">
                  <c:v>-3.6920700000000001E-233</c:v>
                </c:pt>
                <c:pt idx="768" formatCode="0.00E+00">
                  <c:v>1.0737899999999999E-233</c:v>
                </c:pt>
                <c:pt idx="769" formatCode="0.00E+00">
                  <c:v>9.7406599999999995E-233</c:v>
                </c:pt>
                <c:pt idx="770" formatCode="0.00E+00">
                  <c:v>1.27703E-232</c:v>
                </c:pt>
                <c:pt idx="771" formatCode="0.00E+00">
                  <c:v>-2.06006E-233</c:v>
                </c:pt>
                <c:pt idx="772" formatCode="0.00E+00">
                  <c:v>-3.3072700000000002E-232</c:v>
                </c:pt>
                <c:pt idx="773" formatCode="0.00E+00">
                  <c:v>-5.0701099999999997E-232</c:v>
                </c:pt>
                <c:pt idx="774" formatCode="0.00E+00">
                  <c:v>-1.18713E-232</c:v>
                </c:pt>
                <c:pt idx="775" formatCode="0.00E+00">
                  <c:v>8.7391300000000002E-232</c:v>
                </c:pt>
                <c:pt idx="776" formatCode="0.00E+00">
                  <c:v>1.5418500000000001E-231</c:v>
                </c:pt>
                <c:pt idx="777" formatCode="0.00E+00">
                  <c:v>2.78988E-232</c:v>
                </c:pt>
                <c:pt idx="778" formatCode="0.00E+00">
                  <c:v>-3.3838400000000002E-231</c:v>
                </c:pt>
                <c:pt idx="779" formatCode="0.00E+00">
                  <c:v>-6.6043899999999996E-231</c:v>
                </c:pt>
                <c:pt idx="780" formatCode="0.00E+00">
                  <c:v>-3.8293800000000001E-231</c:v>
                </c:pt>
                <c:pt idx="781" formatCode="0.00E+00">
                  <c:v>7.5674899999999996E-231</c:v>
                </c:pt>
                <c:pt idx="782" formatCode="0.00E+00">
                  <c:v>1.9065899999999999E-230</c:v>
                </c:pt>
                <c:pt idx="783" formatCode="0.00E+00">
                  <c:v>1.0885600000000001E-230</c:v>
                </c:pt>
                <c:pt idx="784" formatCode="0.00E+00">
                  <c:v>-2.9302200000000002E-230</c:v>
                </c:pt>
                <c:pt idx="785" formatCode="0.00E+00">
                  <c:v>-7.6996299999999997E-230</c:v>
                </c:pt>
                <c:pt idx="786" formatCode="0.00E+00">
                  <c:v>-6.6263299999999996E-230</c:v>
                </c:pt>
                <c:pt idx="787" formatCode="0.00E+00">
                  <c:v>5.4831700000000002E-230</c:v>
                </c:pt>
                <c:pt idx="788" formatCode="0.00E+00">
                  <c:v>2.19417E-229</c:v>
                </c:pt>
                <c:pt idx="789" formatCode="0.00E+00">
                  <c:v>1.98635E-229</c:v>
                </c:pt>
                <c:pt idx="790" formatCode="0.00E+00">
                  <c:v>-2.18877E-229</c:v>
                </c:pt>
                <c:pt idx="791" formatCode="0.00E+00">
                  <c:v>-8.6191599999999997E-229</c:v>
                </c:pt>
                <c:pt idx="792" formatCode="0.00E+00">
                  <c:v>-9.8799400000000007E-229</c:v>
                </c:pt>
                <c:pt idx="793" formatCode="0.00E+00">
                  <c:v>2.4710999999999998E-229</c:v>
                </c:pt>
                <c:pt idx="794" formatCode="0.00E+00">
                  <c:v>2.4966899999999999E-228</c:v>
                </c:pt>
                <c:pt idx="795" formatCode="0.00E+00">
                  <c:v>3.1910599999999997E-228</c:v>
                </c:pt>
                <c:pt idx="796" formatCode="0.00E+00">
                  <c:v>-1.0380699999999999E-228</c:v>
                </c:pt>
                <c:pt idx="797" formatCode="0.00E+00">
                  <c:v>-9.7373799999999996E-228</c:v>
                </c:pt>
                <c:pt idx="798" formatCode="0.00E+00">
                  <c:v>-1.38491E-227</c:v>
                </c:pt>
                <c:pt idx="799" formatCode="0.00E+00">
                  <c:v>7.2365400000000003E-229</c:v>
                </c:pt>
                <c:pt idx="800" formatCode="0.00E+00">
                  <c:v>3.5558399999999998E-227</c:v>
                </c:pt>
                <c:pt idx="801" formatCode="0.00E+00">
                  <c:v>6.0357500000000001E-227</c:v>
                </c:pt>
                <c:pt idx="802" formatCode="0.00E+00">
                  <c:v>2.2615900000000001E-227</c:v>
                </c:pt>
                <c:pt idx="803" formatCode="0.00E+00">
                  <c:v>-9.4091499999999991E-227</c:v>
                </c:pt>
                <c:pt idx="804" formatCode="0.00E+00">
                  <c:v>-1.8462099999999999E-226</c:v>
                </c:pt>
                <c:pt idx="805" formatCode="0.00E+00">
                  <c:v>-2.5563800000000002E-227</c:v>
                </c:pt>
                <c:pt idx="806" formatCode="0.00E+00">
                  <c:v>4.9466099999999999E-226</c:v>
                </c:pt>
                <c:pt idx="807" formatCode="0.00E+00">
                  <c:v>1.0185099999999999E-225</c:v>
                </c:pt>
                <c:pt idx="808" formatCode="0.00E+00">
                  <c:v>7.0345999999999996E-226</c:v>
                </c:pt>
                <c:pt idx="809" formatCode="0.00E+00">
                  <c:v>-1.01239E-225</c:v>
                </c:pt>
                <c:pt idx="810" formatCode="0.00E+00">
                  <c:v>-2.9900800000000002E-225</c:v>
                </c:pt>
                <c:pt idx="811" formatCode="0.00E+00">
                  <c:v>-1.9626400000000001E-225</c:v>
                </c:pt>
                <c:pt idx="812" formatCode="0.00E+00">
                  <c:v>4.7330899999999998E-225</c:v>
                </c:pt>
                <c:pt idx="813" formatCode="0.00E+00">
                  <c:v>1.3648600000000001E-224</c:v>
                </c:pt>
                <c:pt idx="814" formatCode="0.00E+00">
                  <c:v>1.2438200000000001E-224</c:v>
                </c:pt>
                <c:pt idx="815" formatCode="0.00E+00">
                  <c:v>-1.15096E-224</c:v>
                </c:pt>
                <c:pt idx="816" formatCode="0.00E+00">
                  <c:v>-4.8577100000000005E-224</c:v>
                </c:pt>
                <c:pt idx="817" formatCode="0.00E+00">
                  <c:v>-5.1559899999999998E-224</c:v>
                </c:pt>
                <c:pt idx="818" formatCode="0.00E+00">
                  <c:v>3.4043799999999998E-224</c:v>
                </c:pt>
                <c:pt idx="819" formatCode="0.00E+00">
                  <c:v>1.85162E-223</c:v>
                </c:pt>
                <c:pt idx="820" formatCode="0.00E+00">
                  <c:v>2.2541399999999999E-223</c:v>
                </c:pt>
                <c:pt idx="821" formatCode="0.00E+00">
                  <c:v>-8.5245999999999996E-224</c:v>
                </c:pt>
                <c:pt idx="822" formatCode="0.00E+00">
                  <c:v>-7.1779300000000001E-223</c:v>
                </c:pt>
                <c:pt idx="823" formatCode="0.00E+00">
                  <c:v>-1.0532E-222</c:v>
                </c:pt>
                <c:pt idx="824" formatCode="0.00E+00">
                  <c:v>-1.48002E-223</c:v>
                </c:pt>
                <c:pt idx="825" formatCode="0.00E+00">
                  <c:v>2.1015600000000001E-222</c:v>
                </c:pt>
                <c:pt idx="826" formatCode="0.00E+00">
                  <c:v>3.5522700000000002E-222</c:v>
                </c:pt>
                <c:pt idx="827" formatCode="0.00E+00">
                  <c:v>3.7683499999999997E-223</c:v>
                </c:pt>
                <c:pt idx="828" formatCode="0.00E+00">
                  <c:v>-8.6112699999999995E-222</c:v>
                </c:pt>
                <c:pt idx="829" formatCode="0.00E+00">
                  <c:v>-1.6290399999999999E-221</c:v>
                </c:pt>
                <c:pt idx="830" formatCode="0.00E+00">
                  <c:v>-8.2909599999999994E-222</c:v>
                </c:pt>
                <c:pt idx="831" formatCode="0.00E+00">
                  <c:v>2.24399E-221</c:v>
                </c:pt>
                <c:pt idx="832" formatCode="0.00E+00">
                  <c:v>5.2851100000000003E-221</c:v>
                </c:pt>
                <c:pt idx="833" formatCode="0.00E+00">
                  <c:v>2.7847500000000001E-221</c:v>
                </c:pt>
                <c:pt idx="834" formatCode="0.00E+00">
                  <c:v>-8.8152400000000003E-221</c:v>
                </c:pt>
                <c:pt idx="835" formatCode="0.00E+00">
                  <c:v>-2.2382700000000002E-220</c:v>
                </c:pt>
                <c:pt idx="836" formatCode="0.00E+00">
                  <c:v>-1.80798E-220</c:v>
                </c:pt>
                <c:pt idx="837" formatCode="0.00E+00">
                  <c:v>2.0122700000000001E-220</c:v>
                </c:pt>
                <c:pt idx="838" formatCode="0.00E+00">
                  <c:v>7.1890999999999995E-220</c:v>
                </c:pt>
                <c:pt idx="839" formatCode="0.00E+00">
                  <c:v>6.6338599999999997E-220</c:v>
                </c:pt>
                <c:pt idx="840" formatCode="0.00E+00">
                  <c:v>-6.4987400000000001E-220</c:v>
                </c:pt>
                <c:pt idx="841" formatCode="0.00E+00">
                  <c:v>-2.6784200000000001E-219</c:v>
                </c:pt>
                <c:pt idx="842" formatCode="0.00E+00">
                  <c:v>-2.9049300000000001E-219</c:v>
                </c:pt>
                <c:pt idx="843" formatCode="0.00E+00">
                  <c:v>1.5411900000000001E-219</c:v>
                </c:pt>
                <c:pt idx="844" formatCode="0.00E+00">
                  <c:v>9.4619300000000005E-219</c:v>
                </c:pt>
                <c:pt idx="845" formatCode="0.00E+00">
                  <c:v>1.2143500000000001E-218</c:v>
                </c:pt>
                <c:pt idx="846" formatCode="0.00E+00">
                  <c:v>-1.7659699999999998E-219</c:v>
                </c:pt>
                <c:pt idx="847" formatCode="0.00E+00">
                  <c:v>-3.0755999999999998E-218</c:v>
                </c:pt>
                <c:pt idx="848" formatCode="0.00E+00">
                  <c:v>-4.5853400000000001E-218</c:v>
                </c:pt>
                <c:pt idx="849" formatCode="0.00E+00">
                  <c:v>-3.04993E-219</c:v>
                </c:pt>
                <c:pt idx="850" formatCode="0.00E+00">
                  <c:v>1.0241499999999999E-217</c:v>
                </c:pt>
                <c:pt idx="851" formatCode="0.00E+00">
                  <c:v>1.7345899999999999E-217</c:v>
                </c:pt>
                <c:pt idx="852" formatCode="0.00E+00">
                  <c:v>4.1524900000000002E-218</c:v>
                </c:pt>
                <c:pt idx="853" formatCode="0.00E+00">
                  <c:v>-3.4361900000000001E-217</c:v>
                </c:pt>
                <c:pt idx="854" formatCode="0.00E+00">
                  <c:v>-6.7252400000000002E-217</c:v>
                </c:pt>
                <c:pt idx="855" formatCode="0.00E+00">
                  <c:v>-3.2119900000000002E-217</c:v>
                </c:pt>
                <c:pt idx="856" formatCode="0.00E+00">
                  <c:v>1.01598E-216</c:v>
                </c:pt>
                <c:pt idx="857" formatCode="0.00E+00">
                  <c:v>2.3646600000000001E-216</c:v>
                </c:pt>
                <c:pt idx="858" formatCode="0.00E+00">
                  <c:v>1.4287600000000001E-216</c:v>
                </c:pt>
                <c:pt idx="859" formatCode="0.00E+00">
                  <c:v>-3.2659199999999998E-216</c:v>
                </c:pt>
                <c:pt idx="860" formatCode="0.00E+00">
                  <c:v>-8.7843400000000003E-216</c:v>
                </c:pt>
                <c:pt idx="861" formatCode="0.00E+00">
                  <c:v>-7.0703399999999997E-216</c:v>
                </c:pt>
                <c:pt idx="862" formatCode="0.00E+00">
                  <c:v>8.2565000000000004E-216</c:v>
                </c:pt>
                <c:pt idx="863" formatCode="0.00E+00">
                  <c:v>2.90389E-215</c:v>
                </c:pt>
                <c:pt idx="864" formatCode="0.00E+00">
                  <c:v>2.71276E-215</c:v>
                </c:pt>
                <c:pt idx="865" formatCode="0.00E+00">
                  <c:v>-2.4672799999999998E-215</c:v>
                </c:pt>
                <c:pt idx="866" formatCode="0.00E+00">
                  <c:v>-1.0516899999999999E-214</c:v>
                </c:pt>
                <c:pt idx="867" formatCode="0.00E+00">
                  <c:v>-1.1506300000000001E-214</c:v>
                </c:pt>
                <c:pt idx="868" formatCode="0.00E+00">
                  <c:v>5.7135599999999999E-215</c:v>
                </c:pt>
                <c:pt idx="869" formatCode="0.00E+00">
                  <c:v>3.6466700000000002E-214</c:v>
                </c:pt>
                <c:pt idx="870" formatCode="0.00E+00">
                  <c:v>4.7753400000000003E-214</c:v>
                </c:pt>
                <c:pt idx="871" formatCode="0.00E+00">
                  <c:v>-3.3263699999999998E-215</c:v>
                </c:pt>
                <c:pt idx="872" formatCode="0.00E+00">
                  <c:v>-1.1115200000000001E-213</c:v>
                </c:pt>
                <c:pt idx="873" formatCode="0.00E+00">
                  <c:v>-1.6707100000000001E-213</c:v>
                </c:pt>
                <c:pt idx="874" formatCode="0.00E+00">
                  <c:v>-9.9260700000000008E-215</c:v>
                </c:pt>
                <c:pt idx="875" formatCode="0.00E+00">
                  <c:v>3.7477899999999999E-213</c:v>
                </c:pt>
                <c:pt idx="876" formatCode="0.00E+00">
                  <c:v>6.3801099999999993E-213</c:v>
                </c:pt>
                <c:pt idx="877" formatCode="0.00E+00">
                  <c:v>1.7688900000000001E-213</c:v>
                </c:pt>
                <c:pt idx="878" formatCode="0.00E+00">
                  <c:v>-1.19089E-212</c:v>
                </c:pt>
                <c:pt idx="879" formatCode="0.00E+00">
                  <c:v>-2.34141E-212</c:v>
                </c:pt>
                <c:pt idx="880" formatCode="0.00E+00">
                  <c:v>-1.02936E-212</c:v>
                </c:pt>
                <c:pt idx="881" formatCode="0.00E+00">
                  <c:v>3.8108899999999999E-212</c:v>
                </c:pt>
                <c:pt idx="882" formatCode="0.00E+00">
                  <c:v>8.7096000000000004E-212</c:v>
                </c:pt>
                <c:pt idx="883" formatCode="0.00E+00">
                  <c:v>5.6716100000000004E-212</c:v>
                </c:pt>
                <c:pt idx="884" formatCode="0.00E+00">
                  <c:v>-1.0321399999999999E-211</c:v>
                </c:pt>
                <c:pt idx="885" formatCode="0.00E+00">
                  <c:v>-2.9360700000000001E-211</c:v>
                </c:pt>
                <c:pt idx="886" formatCode="0.00E+00">
                  <c:v>-2.4951699999999999E-211</c:v>
                </c:pt>
                <c:pt idx="887" formatCode="0.00E+00">
                  <c:v>2.3095300000000002E-211</c:v>
                </c:pt>
                <c:pt idx="888" formatCode="0.00E+00">
                  <c:v>8.8761799999999994E-211</c:v>
                </c:pt>
                <c:pt idx="889" formatCode="0.00E+00">
                  <c:v>8.5616700000000008E-211</c:v>
                </c:pt>
                <c:pt idx="890" formatCode="0.00E+00">
                  <c:v>-6.5794199999999997E-211</c:v>
                </c:pt>
                <c:pt idx="891" formatCode="0.00E+00">
                  <c:v>-3.0269300000000002E-210</c:v>
                </c:pt>
                <c:pt idx="892" formatCode="0.00E+00">
                  <c:v>-3.5078000000000001E-210</c:v>
                </c:pt>
                <c:pt idx="893" formatCode="0.00E+00">
                  <c:v>9.1021800000000002E-211</c:v>
                </c:pt>
                <c:pt idx="894" formatCode="0.00E+00">
                  <c:v>9.0076400000000006E-210</c:v>
                </c:pt>
                <c:pt idx="895" formatCode="0.00E+00">
                  <c:v>1.2398700000000001E-209</c:v>
                </c:pt>
                <c:pt idx="896" formatCode="0.00E+00">
                  <c:v>5.7798699999999997E-211</c:v>
                </c:pt>
                <c:pt idx="897" formatCode="0.00E+00">
                  <c:v>-2.4942300000000002E-209</c:v>
                </c:pt>
                <c:pt idx="898" formatCode="0.00E+00">
                  <c:v>-3.7424900000000001E-209</c:v>
                </c:pt>
                <c:pt idx="899" formatCode="0.00E+00">
                  <c:v>2.16778E-210</c:v>
                </c:pt>
                <c:pt idx="900" formatCode="0.00E+00">
                  <c:v>9.6613199999999997E-209</c:v>
                </c:pt>
                <c:pt idx="901" formatCode="0.00E+00">
                  <c:v>1.65345E-208</c:v>
                </c:pt>
                <c:pt idx="902" formatCode="0.00E+00">
                  <c:v>7.3560200000000002E-209</c:v>
                </c:pt>
                <c:pt idx="903" formatCode="0.00E+00">
                  <c:v>-2.1771399999999998E-208</c:v>
                </c:pt>
                <c:pt idx="904" formatCode="0.00E+00">
                  <c:v>-4.6898899999999998E-208</c:v>
                </c:pt>
                <c:pt idx="905" formatCode="0.00E+00">
                  <c:v>-2.1824899999999999E-208</c:v>
                </c:pt>
                <c:pt idx="906" formatCode="0.00E+00">
                  <c:v>7.4516900000000003E-208</c:v>
                </c:pt>
                <c:pt idx="907" formatCode="0.00E+00">
                  <c:v>1.72695E-207</c:v>
                </c:pt>
                <c:pt idx="908" formatCode="0.00E+00">
                  <c:v>1.1813600000000001E-207</c:v>
                </c:pt>
                <c:pt idx="909" formatCode="0.00E+00">
                  <c:v>-1.81466E-207</c:v>
                </c:pt>
                <c:pt idx="910" formatCode="0.00E+00">
                  <c:v>-5.3415800000000001E-207</c:v>
                </c:pt>
                <c:pt idx="911" formatCode="0.00E+00">
                  <c:v>-4.1888499999999997E-207</c:v>
                </c:pt>
                <c:pt idx="912" formatCode="0.00E+00">
                  <c:v>5.7066200000000001E-207</c:v>
                </c:pt>
                <c:pt idx="913" formatCode="0.00E+00">
                  <c:v>1.9287699999999999E-206</c:v>
                </c:pt>
                <c:pt idx="914" formatCode="0.00E+00">
                  <c:v>2.0070900000000001E-206</c:v>
                </c:pt>
                <c:pt idx="915" formatCode="0.00E+00">
                  <c:v>-7.6778700000000002E-207</c:v>
                </c:pt>
                <c:pt idx="916" formatCode="0.00E+00">
                  <c:v>-5.1682300000000003E-206</c:v>
                </c:pt>
                <c:pt idx="917" formatCode="0.00E+00">
                  <c:v>-5.4282200000000005E-206</c:v>
                </c:pt>
                <c:pt idx="918" formatCode="0.00E+00">
                  <c:v>4.9481899999999998E-206</c:v>
                </c:pt>
                <c:pt idx="919" formatCode="0.00E+00">
                  <c:v>2.30814E-205</c:v>
                </c:pt>
                <c:pt idx="920" formatCode="0.00E+00">
                  <c:v>2.80177E-205</c:v>
                </c:pt>
                <c:pt idx="921" formatCode="0.00E+00">
                  <c:v>-7.39297E-206</c:v>
                </c:pt>
                <c:pt idx="922" formatCode="0.00E+00">
                  <c:v>-7.8834600000000002E-205</c:v>
                </c:pt>
                <c:pt idx="923" formatCode="0.00E+00">
                  <c:v>-1.2034500000000001E-204</c:v>
                </c:pt>
                <c:pt idx="924" formatCode="0.00E+00">
                  <c:v>-3.6311600000000001E-205</c:v>
                </c:pt>
                <c:pt idx="925" formatCode="0.00E+00">
                  <c:v>1.82246E-204</c:v>
                </c:pt>
                <c:pt idx="926" formatCode="0.00E+00">
                  <c:v>3.2417399999999996E-204</c:v>
                </c:pt>
                <c:pt idx="927" formatCode="0.00E+00">
                  <c:v>2.4421800000000001E-205</c:v>
                </c:pt>
                <c:pt idx="928" formatCode="0.00E+00">
                  <c:v>-8.2178400000000007E-204</c:v>
                </c:pt>
                <c:pt idx="929" formatCode="0.00E+00">
                  <c:v>-1.5601899999999999E-203</c:v>
                </c:pt>
                <c:pt idx="930" formatCode="0.00E+00">
                  <c:v>-8.6028399999999994E-204</c:v>
                </c:pt>
                <c:pt idx="931" formatCode="0.00E+00">
                  <c:v>1.96407E-203</c:v>
                </c:pt>
                <c:pt idx="932" formatCode="0.00E+00">
                  <c:v>4.8540999999999999E-203</c:v>
                </c:pt>
                <c:pt idx="933" formatCode="0.00E+00">
                  <c:v>2.9545200000000002E-203</c:v>
                </c:pt>
                <c:pt idx="934" formatCode="0.00E+00">
                  <c:v>-6.8095099999999998E-203</c:v>
                </c:pt>
                <c:pt idx="935" formatCode="0.00E+00">
                  <c:v>-1.8321100000000001E-202</c:v>
                </c:pt>
                <c:pt idx="936" formatCode="0.00E+00">
                  <c:v>-1.3806E-202</c:v>
                </c:pt>
                <c:pt idx="937" formatCode="0.00E+00">
                  <c:v>2.2035399999999999E-202</c:v>
                </c:pt>
                <c:pt idx="938" formatCode="0.00E+00">
                  <c:v>7.1209700000000003E-202</c:v>
                </c:pt>
                <c:pt idx="939" formatCode="0.00E+00">
                  <c:v>6.7476900000000002E-202</c:v>
                </c:pt>
                <c:pt idx="940" formatCode="0.00E+00">
                  <c:v>-5.5297900000000003E-202</c:v>
                </c:pt>
                <c:pt idx="941" formatCode="0.00E+00">
                  <c:v>-2.4560799999999998E-201</c:v>
                </c:pt>
                <c:pt idx="942" formatCode="0.00E+00">
                  <c:v>-2.49898E-201</c:v>
                </c:pt>
                <c:pt idx="943" formatCode="0.00E+00">
                  <c:v>2.2499600000000001E-201</c:v>
                </c:pt>
                <c:pt idx="944" formatCode="0.00E+00">
                  <c:v>1.05316E-200</c:v>
                </c:pt>
                <c:pt idx="945" formatCode="0.00E+00">
                  <c:v>1.32019E-200</c:v>
                </c:pt>
                <c:pt idx="946" formatCode="0.00E+00">
                  <c:v>-1.9876500000000002E-201</c:v>
                </c:pt>
                <c:pt idx="947" formatCode="0.00E+00">
                  <c:v>-3.3447800000000001E-200</c:v>
                </c:pt>
                <c:pt idx="948" formatCode="0.00E+00">
                  <c:v>-4.7701000000000001E-200</c:v>
                </c:pt>
                <c:pt idx="949" formatCode="0.00E+00">
                  <c:v>6.9522700000000005E-201</c:v>
                </c:pt>
                <c:pt idx="950" formatCode="0.00E+00">
                  <c:v>1.35759E-199</c:v>
                </c:pt>
                <c:pt idx="951" formatCode="0.00E+00">
                  <c:v>2.2047900000000001E-199</c:v>
                </c:pt>
                <c:pt idx="952" formatCode="0.00E+00">
                  <c:v>4.58835E-200</c:v>
                </c:pt>
                <c:pt idx="953" formatCode="0.00E+00">
                  <c:v>-4.6013099999999997E-199</c:v>
                </c:pt>
                <c:pt idx="954" formatCode="0.00E+00">
                  <c:v>-8.9326299999999999E-199</c:v>
                </c:pt>
                <c:pt idx="955" formatCode="0.00E+00">
                  <c:v>-4.25894E-199</c:v>
                </c:pt>
                <c:pt idx="956" formatCode="0.00E+00">
                  <c:v>1.35448E-198</c:v>
                </c:pt>
                <c:pt idx="957" formatCode="0.00E+00">
                  <c:v>3.1066699999999999E-198</c:v>
                </c:pt>
                <c:pt idx="958" formatCode="0.00E+00">
                  <c:v>1.58624E-198</c:v>
                </c:pt>
                <c:pt idx="959" formatCode="0.00E+00">
                  <c:v>-5.3562600000000002E-198</c:v>
                </c:pt>
                <c:pt idx="960" formatCode="0.00E+00">
                  <c:v>-1.3417100000000001E-197</c:v>
                </c:pt>
                <c:pt idx="961" formatCode="0.00E+00">
                  <c:v>-1.03638E-197</c:v>
                </c:pt>
                <c:pt idx="962" formatCode="0.00E+00">
                  <c:v>1.3765500000000001E-197</c:v>
                </c:pt>
                <c:pt idx="963" formatCode="0.00E+00">
                  <c:v>4.6049799999999998E-197</c:v>
                </c:pt>
                <c:pt idx="964" formatCode="0.00E+00">
                  <c:v>4.0729499999999998E-197</c:v>
                </c:pt>
                <c:pt idx="965" formatCode="0.00E+00">
                  <c:v>-4.6392799999999999E-197</c:v>
                </c:pt>
                <c:pt idx="966" formatCode="0.00E+00">
                  <c:v>-1.8044299999999999E-196</c:v>
                </c:pt>
                <c:pt idx="967" formatCode="0.00E+00">
                  <c:v>-2.00929E-196</c:v>
                </c:pt>
                <c:pt idx="968" formatCode="0.00E+00">
                  <c:v>7.8847999999999994E-197</c:v>
                </c:pt>
                <c:pt idx="969" formatCode="0.00E+00">
                  <c:v>5.8266899999999995E-196</c:v>
                </c:pt>
                <c:pt idx="970" formatCode="0.00E+00">
                  <c:v>7.2381899999999997E-196</c:v>
                </c:pt>
                <c:pt idx="971" formatCode="0.00E+00">
                  <c:v>-2.79419E-196</c:v>
                </c:pt>
                <c:pt idx="972" formatCode="0.00E+00">
                  <c:v>-2.3263000000000001E-195</c:v>
                </c:pt>
                <c:pt idx="973" formatCode="0.00E+00">
                  <c:v>-3.4036900000000001E-195</c:v>
                </c:pt>
                <c:pt idx="974" formatCode="0.00E+00">
                  <c:v>-4.4896200000000003E-196</c:v>
                </c:pt>
                <c:pt idx="975" formatCode="0.00E+00">
                  <c:v>6.8703400000000007E-195</c:v>
                </c:pt>
                <c:pt idx="976" formatCode="0.00E+00">
                  <c:v>1.18914E-194</c:v>
                </c:pt>
                <c:pt idx="977" formatCode="0.00E+00">
                  <c:v>3.0680999999999999E-195</c:v>
                </c:pt>
                <c:pt idx="978" formatCode="0.00E+00">
                  <c:v>-2.3109299999999999E-194</c:v>
                </c:pt>
                <c:pt idx="979" formatCode="0.00E+00">
                  <c:v>-4.4993199999999999E-194</c:v>
                </c:pt>
                <c:pt idx="980" formatCode="0.00E+00">
                  <c:v>-1.9710399999999999E-194</c:v>
                </c:pt>
                <c:pt idx="981" formatCode="0.00E+00">
                  <c:v>7.2554599999999996E-194</c:v>
                </c:pt>
                <c:pt idx="982" formatCode="0.00E+00">
                  <c:v>1.6571599999999999E-193</c:v>
                </c:pt>
                <c:pt idx="983" formatCode="0.00E+00">
                  <c:v>1.04752E-193</c:v>
                </c:pt>
                <c:pt idx="984" formatCode="0.00E+00">
                  <c:v>-2.12638E-193</c:v>
                </c:pt>
                <c:pt idx="985" formatCode="0.00E+00">
                  <c:v>-5.8592100000000003E-193</c:v>
                </c:pt>
                <c:pt idx="986" formatCode="0.00E+00">
                  <c:v>-4.4280100000000001E-193</c:v>
                </c:pt>
                <c:pt idx="987" formatCode="0.00E+00">
                  <c:v>6.85388E-193</c:v>
                </c:pt>
                <c:pt idx="988" formatCode="0.00E+00">
                  <c:v>2.2053199999999999E-192</c:v>
                </c:pt>
                <c:pt idx="989" formatCode="0.00E+00">
                  <c:v>2.02371E-192</c:v>
                </c:pt>
                <c:pt idx="990" formatCode="0.00E+00">
                  <c:v>-1.8572200000000002E-192</c:v>
                </c:pt>
                <c:pt idx="991" formatCode="0.00E+00">
                  <c:v>-7.8705900000000001E-192</c:v>
                </c:pt>
                <c:pt idx="992" formatCode="0.00E+00">
                  <c:v>-8.8837899999999996E-192</c:v>
                </c:pt>
                <c:pt idx="993" formatCode="0.00E+00">
                  <c:v>3.25065E-192</c:v>
                </c:pt>
                <c:pt idx="994" formatCode="0.00E+00">
                  <c:v>2.5161399999999999E-191</c:v>
                </c:pt>
                <c:pt idx="995" formatCode="0.00E+00">
                  <c:v>3.1504599999999998E-191</c:v>
                </c:pt>
                <c:pt idx="996" formatCode="0.00E+00">
                  <c:v>-1.15139E-191</c:v>
                </c:pt>
                <c:pt idx="997" formatCode="0.00E+00">
                  <c:v>-9.9564000000000003E-191</c:v>
                </c:pt>
                <c:pt idx="998" formatCode="0.00E+00">
                  <c:v>-1.4531400000000001E-190</c:v>
                </c:pt>
                <c:pt idx="999" formatCode="0.00E+00">
                  <c:v>-1.6886100000000002E-191</c:v>
                </c:pt>
                <c:pt idx="1000" formatCode="0.00E+00">
                  <c:v>2.9903399999999999E-190</c:v>
                </c:pt>
                <c:pt idx="1001" formatCode="0.00E+00">
                  <c:v>5.2200699999999995E-190</c:v>
                </c:pt>
                <c:pt idx="1002" formatCode="0.00E+00">
                  <c:v>1.7030599999999999E-190</c:v>
                </c:pt>
                <c:pt idx="1003" formatCode="0.00E+00">
                  <c:v>-9.0184600000000008E-190</c:v>
                </c:pt>
                <c:pt idx="1004" formatCode="0.00E+00">
                  <c:v>-1.79935E-189</c:v>
                </c:pt>
                <c:pt idx="1005" formatCode="0.00E+00">
                  <c:v>-7.2913500000000005E-190</c:v>
                </c:pt>
                <c:pt idx="1006" formatCode="0.00E+00">
                  <c:v>3.15499E-189</c:v>
                </c:pt>
                <c:pt idx="1007" formatCode="0.00E+00">
                  <c:v>7.0852499999999996E-189</c:v>
                </c:pt>
                <c:pt idx="1008" formatCode="0.00E+00">
                  <c:v>4.6642399999999999E-189</c:v>
                </c:pt>
                <c:pt idx="1009" formatCode="0.00E+00">
                  <c:v>-8.1900400000000003E-189</c:v>
                </c:pt>
                <c:pt idx="1010" formatCode="0.00E+00">
                  <c:v>-2.3426900000000001E-188</c:v>
                </c:pt>
                <c:pt idx="1011" formatCode="0.00E+00">
                  <c:v>-1.9090000000000001E-188</c:v>
                </c:pt>
                <c:pt idx="1012" formatCode="0.00E+00">
                  <c:v>2.1965400000000001E-188</c:v>
                </c:pt>
                <c:pt idx="1013" formatCode="0.00E+00">
                  <c:v>7.7829999999999995E-188</c:v>
                </c:pt>
                <c:pt idx="1014" formatCode="0.00E+00">
                  <c:v>7.3385499999999994E-188</c:v>
                </c:pt>
                <c:pt idx="1015" formatCode="0.00E+00">
                  <c:v>-6.2914799999999999E-188</c:v>
                </c:pt>
                <c:pt idx="1016" formatCode="0.00E+00">
                  <c:v>-2.7589600000000002E-187</c:v>
                </c:pt>
                <c:pt idx="1017" formatCode="0.00E+00">
                  <c:v>-3.1643700000000001E-187</c:v>
                </c:pt>
                <c:pt idx="1018" formatCode="0.00E+00">
                  <c:v>9.0160699999999997E-188</c:v>
                </c:pt>
                <c:pt idx="1019" formatCode="0.00E+00">
                  <c:v>8.25715E-187</c:v>
                </c:pt>
                <c:pt idx="1020" formatCode="0.00E+00">
                  <c:v>1.05981E-186</c:v>
                </c:pt>
                <c:pt idx="1021" formatCode="0.00E+00">
                  <c:v>-2.6791500000000002E-187</c:v>
                </c:pt>
                <c:pt idx="1022" formatCode="0.00E+00">
                  <c:v>-2.9954899999999999E-186</c:v>
                </c:pt>
                <c:pt idx="1023" formatCode="0.00E+00">
                  <c:v>-4.52813E-186</c:v>
                </c:pt>
                <c:pt idx="1024" formatCode="0.00E+00">
                  <c:v>-1.0964400000000001E-186</c:v>
                </c:pt>
                <c:pt idx="1025" formatCode="0.00E+00">
                  <c:v>7.6353699999999999E-186</c:v>
                </c:pt>
                <c:pt idx="1026" formatCode="0.00E+00">
                  <c:v>1.3743200000000001E-185</c:v>
                </c:pt>
                <c:pt idx="1027" formatCode="0.00E+00">
                  <c:v>3.8734000000000004E-186</c:v>
                </c:pt>
                <c:pt idx="1028" formatCode="0.00E+00">
                  <c:v>-2.57573E-185</c:v>
                </c:pt>
                <c:pt idx="1029" formatCode="0.00E+00">
                  <c:v>-5.1213300000000001E-185</c:v>
                </c:pt>
                <c:pt idx="1030" formatCode="0.00E+00">
                  <c:v>-2.5846000000000002E-185</c:v>
                </c:pt>
                <c:pt idx="1031" formatCode="0.00E+00">
                  <c:v>7.1807999999999997E-185</c:v>
                </c:pt>
                <c:pt idx="1032" formatCode="0.00E+00">
                  <c:v>1.7004999999999999E-184</c:v>
                </c:pt>
                <c:pt idx="1033" formatCode="0.00E+00">
                  <c:v>1.07744E-184</c:v>
                </c:pt>
                <c:pt idx="1034" formatCode="0.00E+00">
                  <c:v>-2.1434299999999999E-184</c:v>
                </c:pt>
                <c:pt idx="1035" formatCode="0.00E+00">
                  <c:v>-5.9337400000000005E-184</c:v>
                </c:pt>
                <c:pt idx="1036" formatCode="0.00E+00">
                  <c:v>-4.9117400000000004E-184</c:v>
                </c:pt>
                <c:pt idx="1037" formatCode="0.00E+00">
                  <c:v>4.99452E-184</c:v>
                </c:pt>
                <c:pt idx="1038" formatCode="0.00E+00">
                  <c:v>1.85186E-183</c:v>
                </c:pt>
                <c:pt idx="1039" formatCode="0.00E+00">
                  <c:v>1.8147E-183</c:v>
                </c:pt>
                <c:pt idx="1040" formatCode="0.00E+00">
                  <c:v>-1.2886E-183</c:v>
                </c:pt>
                <c:pt idx="1041" formatCode="0.00E+00">
                  <c:v>-6.1693299999999998E-183</c:v>
                </c:pt>
                <c:pt idx="1042" formatCode="0.00E+00">
                  <c:v>-6.9786600000000002E-183</c:v>
                </c:pt>
                <c:pt idx="1043" formatCode="0.00E+00">
                  <c:v>2.7687300000000001E-183</c:v>
                </c:pt>
                <c:pt idx="1044" formatCode="0.00E+00">
                  <c:v>2.04339E-182</c:v>
                </c:pt>
                <c:pt idx="1045" formatCode="0.00E+00">
                  <c:v>2.73799E-182</c:v>
                </c:pt>
                <c:pt idx="1046" formatCode="0.00E+00">
                  <c:v>-4.08797E-184</c:v>
                </c:pt>
                <c:pt idx="1047" formatCode="0.00E+00">
                  <c:v>-5.9956799999999997E-182</c:v>
                </c:pt>
                <c:pt idx="1048" formatCode="0.00E+00">
                  <c:v>-9.3112799999999996E-182</c:v>
                </c:pt>
                <c:pt idx="1049" formatCode="0.00E+00">
                  <c:v>-1.3611100000000001E-182</c:v>
                </c:pt>
                <c:pt idx="1050" formatCode="0.00E+00">
                  <c:v>1.8768500000000001E-181</c:v>
                </c:pt>
                <c:pt idx="1051" formatCode="0.00E+00">
                  <c:v>3.3035799999999999E-181</c:v>
                </c:pt>
                <c:pt idx="1052" formatCode="0.00E+00">
                  <c:v>1.0655299999999999E-181</c:v>
                </c:pt>
                <c:pt idx="1053" formatCode="0.00E+00">
                  <c:v>-5.7586800000000002E-181</c:v>
                </c:pt>
                <c:pt idx="1054" formatCode="0.00E+00">
                  <c:v>-1.1605299999999999E-180</c:v>
                </c:pt>
                <c:pt idx="1055" formatCode="0.00E+00">
                  <c:v>-5.6495100000000001E-181</c:v>
                </c:pt>
                <c:pt idx="1056" formatCode="0.00E+00">
                  <c:v>1.70035E-180</c:v>
                </c:pt>
                <c:pt idx="1057" formatCode="0.00E+00">
                  <c:v>3.9980099999999996E-180</c:v>
                </c:pt>
                <c:pt idx="1058" formatCode="0.00E+00">
                  <c:v>2.54588E-180</c:v>
                </c:pt>
                <c:pt idx="1059" formatCode="0.00E+00">
                  <c:v>-5.1383300000000004E-180</c:v>
                </c:pt>
                <c:pt idx="1060" formatCode="0.00E+00">
                  <c:v>-1.4097599999999999E-179</c:v>
                </c:pt>
                <c:pt idx="1061" formatCode="0.00E+00">
                  <c:v>-1.0369200000000001E-179</c:v>
                </c:pt>
                <c:pt idx="1062" formatCode="0.00E+00">
                  <c:v>1.7037699999999999E-179</c:v>
                </c:pt>
                <c:pt idx="1063" formatCode="0.00E+00">
                  <c:v>5.4371E-179</c:v>
                </c:pt>
                <c:pt idx="1064" formatCode="0.00E+00">
                  <c:v>5.5519099999999997E-179</c:v>
                </c:pt>
                <c:pt idx="1065" formatCode="0.00E+00">
                  <c:v>-2.5321100000000002E-179</c:v>
                </c:pt>
                <c:pt idx="1066" formatCode="0.00E+00">
                  <c:v>-1.5223099999999999E-178</c:v>
                </c:pt>
                <c:pt idx="1067" formatCode="0.00E+00">
                  <c:v>-1.48632E-178</c:v>
                </c:pt>
                <c:pt idx="1068" formatCode="0.00E+00">
                  <c:v>1.87576E-178</c:v>
                </c:pt>
                <c:pt idx="1069" formatCode="0.00E+00">
                  <c:v>7.7039599999999995E-178</c:v>
                </c:pt>
                <c:pt idx="1070" formatCode="0.00E+00">
                  <c:v>9.7948400000000005E-178</c:v>
                </c:pt>
                <c:pt idx="1071" formatCode="0.00E+00">
                  <c:v>-1.60261E-179</c:v>
                </c:pt>
                <c:pt idx="1072" formatCode="0.00E+00">
                  <c:v>-2.1167799999999999E-177</c:v>
                </c:pt>
                <c:pt idx="1073" formatCode="0.00E+00">
                  <c:v>-3.1010100000000001E-177</c:v>
                </c:pt>
                <c:pt idx="1074" formatCode="0.00E+00">
                  <c:v>4.8073299999999999E-178</c:v>
                </c:pt>
                <c:pt idx="1075" formatCode="0.00E+00">
                  <c:v>9.0112100000000005E-177</c:v>
                </c:pt>
                <c:pt idx="1076" formatCode="0.00E+00">
                  <c:v>1.46961E-176</c:v>
                </c:pt>
                <c:pt idx="1077" formatCode="0.00E+00">
                  <c:v>3.6391099999999998E-177</c:v>
                </c:pt>
                <c:pt idx="1078" formatCode="0.00E+00">
                  <c:v>-2.8568900000000001E-176</c:v>
                </c:pt>
                <c:pt idx="1079" formatCode="0.00E+00">
                  <c:v>-5.5205399999999997E-176</c:v>
                </c:pt>
                <c:pt idx="1080" formatCode="0.00E+00">
                  <c:v>-2.0227299999999999E-176</c:v>
                </c:pt>
                <c:pt idx="1081" formatCode="0.00E+00">
                  <c:v>1.0521E-175</c:v>
                </c:pt>
                <c:pt idx="1082" formatCode="0.00E+00">
                  <c:v>2.31701E-175</c:v>
                </c:pt>
                <c:pt idx="1083" formatCode="0.00E+00">
                  <c:v>1.4597900000000001E-175</c:v>
                </c:pt>
                <c:pt idx="1084" formatCode="0.00E+00">
                  <c:v>-2.915E-175</c:v>
                </c:pt>
                <c:pt idx="1085" formatCode="0.00E+00">
                  <c:v>-7.9826400000000003E-175</c:v>
                </c:pt>
                <c:pt idx="1086" formatCode="0.00E+00">
                  <c:v>-5.4182399999999999E-175</c:v>
                </c:pt>
                <c:pt idx="1087" formatCode="0.00E+00">
                  <c:v>1.1893799999999999E-174</c:v>
                </c:pt>
                <c:pt idx="1088" formatCode="0.00E+00">
                  <c:v>3.5290499999999999E-174</c:v>
                </c:pt>
                <c:pt idx="1089" formatCode="0.00E+00">
                  <c:v>3.3523100000000002E-174</c:v>
                </c:pt>
                <c:pt idx="1090" formatCode="0.00E+00">
                  <c:v>-2.4150499999999999E-174</c:v>
                </c:pt>
                <c:pt idx="1091" formatCode="0.00E+00">
                  <c:v>-1.1374699999999999E-173</c:v>
                </c:pt>
                <c:pt idx="1092" formatCode="0.00E+00">
                  <c:v>-1.2215800000000001E-173</c:v>
                </c:pt>
                <c:pt idx="1093" formatCode="0.00E+00">
                  <c:v>7.7106999999999998E-174</c:v>
                </c:pt>
                <c:pt idx="1094" formatCode="0.00E+00">
                  <c:v>4.2787800000000003E-173</c:v>
                </c:pt>
                <c:pt idx="1095" formatCode="0.00E+00">
                  <c:v>5.33932E-173</c:v>
                </c:pt>
                <c:pt idx="1096" formatCode="0.00E+00">
                  <c:v>-1.36566E-173</c:v>
                </c:pt>
                <c:pt idx="1097" formatCode="0.00E+00">
                  <c:v>-1.51681E-172</c:v>
                </c:pt>
                <c:pt idx="1098" formatCode="0.00E+00">
                  <c:v>-2.1999799999999999E-172</c:v>
                </c:pt>
                <c:pt idx="1099" formatCode="0.00E+00">
                  <c:v>-7.4821900000000001E-174</c:v>
                </c:pt>
                <c:pt idx="1100" formatCode="0.00E+00">
                  <c:v>5.0440200000000002E-172</c:v>
                </c:pt>
                <c:pt idx="1101" formatCode="0.00E+00">
                  <c:v>8.6106900000000003E-172</c:v>
                </c:pt>
                <c:pt idx="1102" formatCode="0.00E+00">
                  <c:v>2.6565299999999999E-172</c:v>
                </c:pt>
                <c:pt idx="1103" formatCode="0.00E+00">
                  <c:v>-1.53823E-171</c:v>
                </c:pt>
                <c:pt idx="1104" formatCode="0.00E+00">
                  <c:v>-3.0421100000000001E-171</c:v>
                </c:pt>
                <c:pt idx="1105" formatCode="0.00E+00">
                  <c:v>-1.13649E-171</c:v>
                </c:pt>
                <c:pt idx="1106" formatCode="0.00E+00">
                  <c:v>5.7414600000000004E-171</c:v>
                </c:pt>
                <c:pt idx="1107" formatCode="0.00E+00">
                  <c:v>1.2383700000000001E-170</c:v>
                </c:pt>
                <c:pt idx="1108" formatCode="0.00E+00">
                  <c:v>6.0035199999999996E-171</c:v>
                </c:pt>
                <c:pt idx="1109" formatCode="0.00E+00">
                  <c:v>-2.18061E-170</c:v>
                </c:pt>
                <c:pt idx="1110" formatCode="0.00E+00">
                  <c:v>-5.4306900000000003E-170</c:v>
                </c:pt>
                <c:pt idx="1111" formatCode="0.00E+00">
                  <c:v>-4.4830300000000003E-170</c:v>
                </c:pt>
                <c:pt idx="1112" formatCode="0.00E+00">
                  <c:v>4.4552300000000001E-170</c:v>
                </c:pt>
                <c:pt idx="1113" formatCode="0.00E+00">
                  <c:v>1.6600000000000001E-169</c:v>
                </c:pt>
                <c:pt idx="1114" formatCode="0.00E+00">
                  <c:v>1.5246499999999999E-169</c:v>
                </c:pt>
                <c:pt idx="1115" formatCode="0.00E+00">
                  <c:v>-1.5607300000000001E-169</c:v>
                </c:pt>
                <c:pt idx="1116" formatCode="0.00E+00">
                  <c:v>-6.3438200000000006E-169</c:v>
                </c:pt>
                <c:pt idx="1117" formatCode="0.00E+00">
                  <c:v>-7.0482799999999998E-169</c:v>
                </c:pt>
                <c:pt idx="1118" formatCode="0.00E+00">
                  <c:v>2.86773E-169</c:v>
                </c:pt>
                <c:pt idx="1119" formatCode="0.00E+00">
                  <c:v>2.07222E-168</c:v>
                </c:pt>
                <c:pt idx="1120" formatCode="0.00E+00">
                  <c:v>2.7139700000000002E-168</c:v>
                </c:pt>
                <c:pt idx="1121" formatCode="0.00E+00">
                  <c:v>-3.1857700000000001E-169</c:v>
                </c:pt>
                <c:pt idx="1122" formatCode="0.00E+00">
                  <c:v>-6.6954800000000004E-168</c:v>
                </c:pt>
                <c:pt idx="1123" formatCode="0.00E+00">
                  <c:v>-9.9657899999999993E-168</c:v>
                </c:pt>
                <c:pt idx="1124" formatCode="0.00E+00">
                  <c:v>-5.4318499999999998E-169</c:v>
                </c:pt>
                <c:pt idx="1125" formatCode="0.00E+00">
                  <c:v>2.2438499999999999E-167</c:v>
                </c:pt>
                <c:pt idx="1126" formatCode="0.00E+00">
                  <c:v>3.7934099999999998E-167</c:v>
                </c:pt>
                <c:pt idx="1127" formatCode="0.00E+00">
                  <c:v>9.9788499999999993E-168</c:v>
                </c:pt>
                <c:pt idx="1128" formatCode="0.00E+00">
                  <c:v>-7.1717699999999997E-167</c:v>
                </c:pt>
                <c:pt idx="1129" formatCode="0.00E+00">
                  <c:v>-1.4083999999999999E-166</c:v>
                </c:pt>
                <c:pt idx="1130" formatCode="0.00E+00">
                  <c:v>-6.6193600000000003E-167</c:v>
                </c:pt>
                <c:pt idx="1131" formatCode="0.00E+00">
                  <c:v>2.1351200000000001E-166</c:v>
                </c:pt>
                <c:pt idx="1132" formatCode="0.00E+00">
                  <c:v>4.98958E-166</c:v>
                </c:pt>
                <c:pt idx="1133" formatCode="0.00E+00">
                  <c:v>3.2796900000000003E-166</c:v>
                </c:pt>
                <c:pt idx="1134" formatCode="0.00E+00">
                  <c:v>-5.9840499999999998E-166</c:v>
                </c:pt>
                <c:pt idx="1135" formatCode="0.00E+00">
                  <c:v>-1.70547E-165</c:v>
                </c:pt>
                <c:pt idx="1136" formatCode="0.00E+00">
                  <c:v>-1.41801E-165</c:v>
                </c:pt>
                <c:pt idx="1137" formatCode="0.00E+00">
                  <c:v>1.5020599999999999E-165</c:v>
                </c:pt>
                <c:pt idx="1138" formatCode="0.00E+00">
                  <c:v>5.4792700000000004E-165</c:v>
                </c:pt>
                <c:pt idx="1139" formatCode="0.00E+00">
                  <c:v>5.1453499999999997E-165</c:v>
                </c:pt>
                <c:pt idx="1140" formatCode="0.00E+00">
                  <c:v>-4.5922599999999998E-165</c:v>
                </c:pt>
                <c:pt idx="1141" formatCode="0.00E+00">
                  <c:v>-1.9777999999999998E-164</c:v>
                </c:pt>
                <c:pt idx="1142" formatCode="0.00E+00">
                  <c:v>-2.2265000000000001E-164</c:v>
                </c:pt>
                <c:pt idx="1143" formatCode="0.00E+00">
                  <c:v>8.6666399999999998E-165</c:v>
                </c:pt>
                <c:pt idx="1144" formatCode="0.00E+00">
                  <c:v>6.4779999999999999E-164</c:v>
                </c:pt>
                <c:pt idx="1145" formatCode="0.00E+00">
                  <c:v>8.4623499999999999E-164</c:v>
                </c:pt>
                <c:pt idx="1146" formatCode="0.00E+00">
                  <c:v>-1.1797399999999999E-164</c:v>
                </c:pt>
                <c:pt idx="1147" formatCode="0.00E+00">
                  <c:v>-2.14181E-163</c:v>
                </c:pt>
                <c:pt idx="1148" formatCode="0.00E+00">
                  <c:v>-3.2171899999999997E-163</c:v>
                </c:pt>
                <c:pt idx="1149" formatCode="0.00E+00">
                  <c:v>-3.6848799999999997E-164</c:v>
                </c:pt>
                <c:pt idx="1150" formatCode="0.00E+00">
                  <c:v>6.6747699999999996E-163</c:v>
                </c:pt>
                <c:pt idx="1151" formatCode="0.00E+00">
                  <c:v>1.17489E-162</c:v>
                </c:pt>
                <c:pt idx="1152" formatCode="0.00E+00">
                  <c:v>4.4387699999999998E-163</c:v>
                </c:pt>
                <c:pt idx="1153" formatCode="0.00E+00">
                  <c:v>-1.8321699999999999E-162</c:v>
                </c:pt>
                <c:pt idx="1154" formatCode="0.00E+00">
                  <c:v>-3.8281900000000002E-162</c:v>
                </c:pt>
                <c:pt idx="1155" formatCode="0.00E+00">
                  <c:v>-2.0227000000000001E-162</c:v>
                </c:pt>
                <c:pt idx="1156" formatCode="0.00E+00">
                  <c:v>5.1809699999999998E-162</c:v>
                </c:pt>
                <c:pt idx="1157" formatCode="0.00E+00">
                  <c:v>1.25071E-161</c:v>
                </c:pt>
                <c:pt idx="1158" formatCode="0.00E+00">
                  <c:v>7.98607E-162</c:v>
                </c:pt>
                <c:pt idx="1159" formatCode="0.00E+00">
                  <c:v>-1.5746800000000001E-161</c:v>
                </c:pt>
                <c:pt idx="1160" formatCode="0.00E+00">
                  <c:v>-4.4092099999999996E-161</c:v>
                </c:pt>
                <c:pt idx="1161" formatCode="0.00E+00">
                  <c:v>-3.7916399999999998E-161</c:v>
                </c:pt>
                <c:pt idx="1162" formatCode="0.00E+00">
                  <c:v>3.3044700000000002E-161</c:v>
                </c:pt>
                <c:pt idx="1163" formatCode="0.00E+00">
                  <c:v>1.3106799999999999E-160</c:v>
                </c:pt>
                <c:pt idx="1164" formatCode="0.00E+00">
                  <c:v>1.2863699999999999E-160</c:v>
                </c:pt>
                <c:pt idx="1165" formatCode="0.00E+00">
                  <c:v>-9.3543199999999992E-161</c:v>
                </c:pt>
                <c:pt idx="1166" formatCode="0.00E+00">
                  <c:v>-4.4203400000000003E-160</c:v>
                </c:pt>
                <c:pt idx="1167" formatCode="0.00E+00">
                  <c:v>-5.0791699999999997E-160</c:v>
                </c:pt>
                <c:pt idx="1168" formatCode="0.00E+00">
                  <c:v>1.49128E-160</c:v>
                </c:pt>
                <c:pt idx="1169" formatCode="0.00E+00">
                  <c:v>1.3394699999999999E-159</c:v>
                </c:pt>
                <c:pt idx="1170" formatCode="0.00E+00">
                  <c:v>1.77713E-159</c:v>
                </c:pt>
                <c:pt idx="1171" formatCode="0.00E+00">
                  <c:v>-1.7704900000000001E-160</c:v>
                </c:pt>
                <c:pt idx="1172" formatCode="0.00E+00">
                  <c:v>-4.3044099999999999E-159</c:v>
                </c:pt>
                <c:pt idx="1173" formatCode="0.00E+00">
                  <c:v>-6.7350099999999999E-159</c:v>
                </c:pt>
                <c:pt idx="1174" formatCode="0.00E+00">
                  <c:v>-1.8010599999999999E-159</c:v>
                </c:pt>
                <c:pt idx="1175" formatCode="0.00E+00">
                  <c:v>1.10946E-158</c:v>
                </c:pt>
                <c:pt idx="1176" formatCode="0.00E+00">
                  <c:v>2.0219300000000002E-158</c:v>
                </c:pt>
                <c:pt idx="1177" formatCode="0.00E+00">
                  <c:v>6.0934200000000005E-159</c:v>
                </c:pt>
                <c:pt idx="1178" formatCode="0.00E+00">
                  <c:v>-3.6682400000000001E-158</c:v>
                </c:pt>
                <c:pt idx="1179" formatCode="0.00E+00">
                  <c:v>-7.14255E-158</c:v>
                </c:pt>
                <c:pt idx="1180" formatCode="0.00E+00">
                  <c:v>-2.5383599999999999E-158</c:v>
                </c:pt>
                <c:pt idx="1181" formatCode="0.00E+00">
                  <c:v>1.35196E-157</c:v>
                </c:pt>
                <c:pt idx="1182" formatCode="0.00E+00">
                  <c:v>2.98913E-157</c:v>
                </c:pt>
                <c:pt idx="1183" formatCode="0.00E+00">
                  <c:v>2.03301E-157</c:v>
                </c:pt>
                <c:pt idx="1184" formatCode="0.00E+00">
                  <c:v>-3.2941600000000002E-157</c:v>
                </c:pt>
                <c:pt idx="1185" formatCode="0.00E+00">
                  <c:v>-9.5849899999999997E-157</c:v>
                </c:pt>
                <c:pt idx="1186" formatCode="0.00E+00">
                  <c:v>-7.0120099999999998E-157</c:v>
                </c:pt>
                <c:pt idx="1187" formatCode="0.00E+00">
                  <c:v>1.2394E-156</c:v>
                </c:pt>
                <c:pt idx="1188" formatCode="0.00E+00">
                  <c:v>3.84452E-156</c:v>
                </c:pt>
                <c:pt idx="1189" formatCode="0.00E+00">
                  <c:v>3.5384300000000001E-156</c:v>
                </c:pt>
                <c:pt idx="1190" formatCode="0.00E+00">
                  <c:v>-3.1298599999999999E-156</c:v>
                </c:pt>
                <c:pt idx="1191" formatCode="0.00E+00">
                  <c:v>-1.34815E-155</c:v>
                </c:pt>
                <c:pt idx="1192" formatCode="0.00E+00">
                  <c:v>-1.46832E-155</c:v>
                </c:pt>
                <c:pt idx="1193" formatCode="0.00E+00">
                  <c:v>8.7670900000000001E-156</c:v>
                </c:pt>
                <c:pt idx="1194" formatCode="0.00E+00">
                  <c:v>5.1105799999999998E-155</c:v>
                </c:pt>
                <c:pt idx="1195" formatCode="0.00E+00">
                  <c:v>6.38257E-155</c:v>
                </c:pt>
                <c:pt idx="1196" formatCode="0.00E+00">
                  <c:v>-1.9645500000000001E-155</c:v>
                </c:pt>
                <c:pt idx="1197" formatCode="0.00E+00">
                  <c:v>-1.9081299999999999E-154</c:v>
                </c:pt>
                <c:pt idx="1198" formatCode="0.00E+00">
                  <c:v>-2.5251100000000001E-154</c:v>
                </c:pt>
                <c:pt idx="1199" formatCode="0.00E+00">
                  <c:v>1.09116E-154</c:v>
                </c:pt>
                <c:pt idx="1200" formatCode="0.00E+00">
                  <c:v>9.2565599999999995E-154</c:v>
                </c:pt>
                <c:pt idx="1201" formatCode="0.00E+00">
                  <c:v>1.46389E-153</c:v>
                </c:pt>
                <c:pt idx="1202" formatCode="0.00E+00">
                  <c:v>4.05283E-154</c:v>
                </c:pt>
                <c:pt idx="1203" formatCode="0.00E+00">
                  <c:v>-2.6667299999999997E-153</c:v>
                </c:pt>
                <c:pt idx="1204" formatCode="0.00E+00">
                  <c:v>-5.2773900000000005E-153</c:v>
                </c:pt>
                <c:pt idx="1205" formatCode="0.00E+00">
                  <c:v>-2.4234599999999998E-153</c:v>
                </c:pt>
                <c:pt idx="1206" formatCode="0.00E+00">
                  <c:v>8.3794599999999998E-153</c:v>
                </c:pt>
                <c:pt idx="1207" formatCode="0.00E+00">
                  <c:v>1.89845E-152</c:v>
                </c:pt>
                <c:pt idx="1208" formatCode="0.00E+00">
                  <c:v>9.879959999999999E-153</c:v>
                </c:pt>
                <c:pt idx="1209" formatCode="0.00E+00">
                  <c:v>-3.1854899999999999E-152</c:v>
                </c:pt>
                <c:pt idx="1210" formatCode="0.00E+00">
                  <c:v>-8.0010899999999998E-152</c:v>
                </c:pt>
                <c:pt idx="1211" formatCode="0.00E+00">
                  <c:v>-5.8388399999999999E-152</c:v>
                </c:pt>
                <c:pt idx="1212" formatCode="0.00E+00">
                  <c:v>9.7213799999999999E-152</c:v>
                </c:pt>
                <c:pt idx="1213" formatCode="0.00E+00">
                  <c:v>3.0674699999999999E-151</c:v>
                </c:pt>
                <c:pt idx="1214" formatCode="0.00E+00">
                  <c:v>2.8161600000000001E-151</c:v>
                </c:pt>
                <c:pt idx="1215" formatCode="0.00E+00">
                  <c:v>-2.64783E-151</c:v>
                </c:pt>
                <c:pt idx="1216" formatCode="0.00E+00">
                  <c:v>-1.10574E-150</c:v>
                </c:pt>
                <c:pt idx="1217" formatCode="0.00E+00">
                  <c:v>-1.14898E-150</c:v>
                </c:pt>
                <c:pt idx="1218" formatCode="0.00E+00">
                  <c:v>8.5841499999999998E-151</c:v>
                </c:pt>
                <c:pt idx="1219" formatCode="0.00E+00">
                  <c:v>4.37997E-150</c:v>
                </c:pt>
                <c:pt idx="1220" formatCode="0.00E+00">
                  <c:v>5.5752899999999996E-150</c:v>
                </c:pt>
                <c:pt idx="1221" formatCode="0.00E+00">
                  <c:v>-5.9716899999999999E-151</c:v>
                </c:pt>
                <c:pt idx="1222" formatCode="0.00E+00">
                  <c:v>-1.34702E-149</c:v>
                </c:pt>
                <c:pt idx="1223" formatCode="0.00E+00">
                  <c:v>-2.0296800000000002E-149</c:v>
                </c:pt>
                <c:pt idx="1224" formatCode="0.00E+00">
                  <c:v>-2.28149E-150</c:v>
                </c:pt>
                <c:pt idx="1225" formatCode="0.00E+00">
                  <c:v>4.2234399999999996E-149</c:v>
                </c:pt>
                <c:pt idx="1226" formatCode="0.00E+00">
                  <c:v>7.2397899999999998E-149</c:v>
                </c:pt>
                <c:pt idx="1227" formatCode="0.00E+00">
                  <c:v>1.6743499999999999E-149</c:v>
                </c:pt>
                <c:pt idx="1228" formatCode="0.00E+00">
                  <c:v>-1.46867E-148</c:v>
                </c:pt>
                <c:pt idx="1229" formatCode="0.00E+00">
                  <c:v>-2.85991E-148</c:v>
                </c:pt>
                <c:pt idx="1230" formatCode="0.00E+00">
                  <c:v>-1.3626E-148</c:v>
                </c:pt>
                <c:pt idx="1231" formatCode="0.00E+00">
                  <c:v>4.27811E-148</c:v>
                </c:pt>
                <c:pt idx="1232" formatCode="0.00E+00">
                  <c:v>9.9189800000000002E-148</c:v>
                </c:pt>
                <c:pt idx="1233" formatCode="0.00E+00">
                  <c:v>5.8331100000000003E-148</c:v>
                </c:pt>
                <c:pt idx="1234" formatCode="0.00E+00">
                  <c:v>-1.4196400000000001E-147</c:v>
                </c:pt>
                <c:pt idx="1235" formatCode="0.00E+00">
                  <c:v>-3.7816899999999999E-147</c:v>
                </c:pt>
                <c:pt idx="1236" formatCode="0.00E+00">
                  <c:v>-3.1258700000000003E-147</c:v>
                </c:pt>
                <c:pt idx="1237" formatCode="0.00E+00">
                  <c:v>3.2404399999999999E-147</c:v>
                </c:pt>
                <c:pt idx="1238" formatCode="0.00E+00">
                  <c:v>1.1900000000000001E-146</c:v>
                </c:pt>
                <c:pt idx="1239" formatCode="0.00E+00">
                  <c:v>1.11509E-146</c:v>
                </c:pt>
                <c:pt idx="1240" formatCode="0.00E+00">
                  <c:v>-1.00805E-146</c:v>
                </c:pt>
                <c:pt idx="1241" formatCode="0.00E+00">
                  <c:v>-4.3150299999999998E-146</c:v>
                </c:pt>
                <c:pt idx="1242" formatCode="0.00E+00">
                  <c:v>-4.8188999999999998E-146</c:v>
                </c:pt>
                <c:pt idx="1243" formatCode="0.00E+00">
                  <c:v>1.9649500000000001E-146</c:v>
                </c:pt>
                <c:pt idx="1244" formatCode="0.00E+00">
                  <c:v>1.41856E-145</c:v>
                </c:pt>
                <c:pt idx="1245" formatCode="0.00E+00">
                  <c:v>1.8565299999999999E-145</c:v>
                </c:pt>
                <c:pt idx="1246" formatCode="0.00E+00">
                  <c:v>-1.8479700000000001E-146</c:v>
                </c:pt>
                <c:pt idx="1247" formatCode="0.00E+00">
                  <c:v>-4.4503500000000003E-145</c:v>
                </c:pt>
                <c:pt idx="1248" formatCode="0.00E+00">
                  <c:v>-6.6156899999999999E-145</c:v>
                </c:pt>
                <c:pt idx="1249" formatCode="0.00E+00">
                  <c:v>-2.4375499999999999E-146</c:v>
                </c:pt>
                <c:pt idx="1250" formatCode="0.00E+00">
                  <c:v>1.52553E-144</c:v>
                </c:pt>
                <c:pt idx="1251" formatCode="0.00E+00">
                  <c:v>2.6332600000000003E-144</c:v>
                </c:pt>
                <c:pt idx="1252" formatCode="0.00E+00">
                  <c:v>1.0216E-144</c:v>
                </c:pt>
                <c:pt idx="1253" formatCode="0.00E+00">
                  <c:v>-3.9677900000000001E-144</c:v>
                </c:pt>
                <c:pt idx="1254" formatCode="0.00E+00">
                  <c:v>-8.1431999999999996E-144</c:v>
                </c:pt>
                <c:pt idx="1255" formatCode="0.00E+00">
                  <c:v>-3.3384800000000003E-144</c:v>
                </c:pt>
                <c:pt idx="1256" formatCode="0.00E+00">
                  <c:v>1.4105800000000001E-143</c:v>
                </c:pt>
                <c:pt idx="1257" formatCode="0.00E+00">
                  <c:v>3.1879899999999998E-143</c:v>
                </c:pt>
                <c:pt idx="1258" formatCode="0.00E+00">
                  <c:v>2.1482999999999998E-143</c:v>
                </c:pt>
                <c:pt idx="1259" formatCode="0.00E+00">
                  <c:v>-3.5848499999999999E-143</c:v>
                </c:pt>
                <c:pt idx="1260" formatCode="0.00E+00">
                  <c:v>-1.04352E-142</c:v>
                </c:pt>
                <c:pt idx="1261" formatCode="0.00E+00">
                  <c:v>-8.4581800000000007E-143</c:v>
                </c:pt>
                <c:pt idx="1262" formatCode="0.00E+00">
                  <c:v>1.02117E-142</c:v>
                </c:pt>
                <c:pt idx="1263" formatCode="0.00E+00">
                  <c:v>3.54587E-142</c:v>
                </c:pt>
                <c:pt idx="1264" formatCode="0.00E+00">
                  <c:v>3.2322299999999999E-142</c:v>
                </c:pt>
                <c:pt idx="1265" formatCode="0.00E+00">
                  <c:v>-3.2246800000000001E-142</c:v>
                </c:pt>
                <c:pt idx="1266" formatCode="0.00E+00">
                  <c:v>-1.3206000000000001E-141</c:v>
                </c:pt>
                <c:pt idx="1267" formatCode="0.00E+00">
                  <c:v>-1.4775499999999999E-141</c:v>
                </c:pt>
                <c:pt idx="1268" formatCode="0.00E+00">
                  <c:v>5.7513200000000003E-142</c:v>
                </c:pt>
                <c:pt idx="1269" formatCode="0.00E+00">
                  <c:v>4.2978700000000001E-141</c:v>
                </c:pt>
                <c:pt idx="1270" formatCode="0.00E+00">
                  <c:v>5.7059799999999999E-141</c:v>
                </c:pt>
                <c:pt idx="1271" formatCode="0.00E+00">
                  <c:v>-2.6078299999999999E-142</c:v>
                </c:pt>
                <c:pt idx="1272" formatCode="0.00E+00">
                  <c:v>-1.28793E-140</c:v>
                </c:pt>
                <c:pt idx="1273" formatCode="0.00E+00">
                  <c:v>-1.9661299999999999E-140</c:v>
                </c:pt>
                <c:pt idx="1274" formatCode="0.00E+00">
                  <c:v>-2.23948E-141</c:v>
                </c:pt>
                <c:pt idx="1275" formatCode="0.00E+00">
                  <c:v>4.1058199999999999E-140</c:v>
                </c:pt>
                <c:pt idx="1276" formatCode="0.00E+00">
                  <c:v>7.1550899999999998E-140</c:v>
                </c:pt>
                <c:pt idx="1277" formatCode="0.00E+00">
                  <c:v>2.2283999999999998E-140</c:v>
                </c:pt>
                <c:pt idx="1278" formatCode="0.00E+00">
                  <c:v>-1.27584E-139</c:v>
                </c:pt>
                <c:pt idx="1279" formatCode="0.00E+00">
                  <c:v>-2.6045599999999999E-139</c:v>
                </c:pt>
                <c:pt idx="1280" formatCode="0.00E+00">
                  <c:v>-1.48119E-139</c:v>
                </c:pt>
                <c:pt idx="1281" formatCode="0.00E+00">
                  <c:v>3.1413699999999999E-139</c:v>
                </c:pt>
                <c:pt idx="1282" formatCode="0.00E+00">
                  <c:v>7.8007700000000005E-139</c:v>
                </c:pt>
                <c:pt idx="1283" formatCode="0.00E+00">
                  <c:v>4.5444999999999998E-139</c:v>
                </c:pt>
                <c:pt idx="1284" formatCode="0.00E+00">
                  <c:v>-1.1552500000000001E-138</c:v>
                </c:pt>
                <c:pt idx="1285" formatCode="0.00E+00">
                  <c:v>-3.0487699999999997E-138</c:v>
                </c:pt>
                <c:pt idx="1286" formatCode="0.00E+00">
                  <c:v>-2.4605E-138</c:v>
                </c:pt>
                <c:pt idx="1287" formatCode="0.00E+00">
                  <c:v>2.92911E-138</c:v>
                </c:pt>
                <c:pt idx="1288" formatCode="0.00E+00">
                  <c:v>1.02256E-137</c:v>
                </c:pt>
                <c:pt idx="1289" formatCode="0.00E+00">
                  <c:v>9.0854200000000001E-138</c:v>
                </c:pt>
                <c:pt idx="1290" formatCode="0.00E+00">
                  <c:v>-1.052E-137</c:v>
                </c:pt>
                <c:pt idx="1291" formatCode="0.00E+00">
                  <c:v>-4.0790399999999999E-137</c:v>
                </c:pt>
                <c:pt idx="1292" formatCode="0.00E+00">
                  <c:v>-4.4669200000000001E-137</c:v>
                </c:pt>
                <c:pt idx="1293" formatCode="0.00E+00">
                  <c:v>2.0885800000000001E-137</c:v>
                </c:pt>
                <c:pt idx="1294" formatCode="0.00E+00">
                  <c:v>1.3909500000000001E-136</c:v>
                </c:pt>
                <c:pt idx="1295" formatCode="0.00E+00">
                  <c:v>1.8415800000000002E-136</c:v>
                </c:pt>
                <c:pt idx="1296" formatCode="0.00E+00">
                  <c:v>-3.6201199999999998E-138</c:v>
                </c:pt>
                <c:pt idx="1297" formatCode="0.00E+00">
                  <c:v>-3.9982399999999999E-136</c:v>
                </c:pt>
                <c:pt idx="1298" formatCode="0.00E+00">
                  <c:v>-5.9369000000000001E-136</c:v>
                </c:pt>
                <c:pt idx="1299" formatCode="0.00E+00">
                  <c:v>2.3181699999999998E-137</c:v>
                </c:pt>
                <c:pt idx="1300" formatCode="0.00E+00">
                  <c:v>1.50125E-135</c:v>
                </c:pt>
                <c:pt idx="1301" formatCode="0.00E+00">
                  <c:v>2.5061800000000001E-135</c:v>
                </c:pt>
                <c:pt idx="1302" formatCode="0.00E+00">
                  <c:v>6.9444400000000005E-136</c:v>
                </c:pt>
                <c:pt idx="1303" formatCode="0.00E+00">
                  <c:v>-4.6770299999999999E-135</c:v>
                </c:pt>
                <c:pt idx="1304" formatCode="0.00E+00">
                  <c:v>-9.2693999999999996E-135</c:v>
                </c:pt>
                <c:pt idx="1305" formatCode="0.00E+00">
                  <c:v>-4.4932700000000002E-135</c:v>
                </c:pt>
                <c:pt idx="1306" formatCode="0.00E+00">
                  <c:v>1.36299E-134</c:v>
                </c:pt>
                <c:pt idx="1307" formatCode="0.00E+00">
                  <c:v>3.1696700000000002E-134</c:v>
                </c:pt>
                <c:pt idx="1308" formatCode="0.00E+00">
                  <c:v>1.8317E-134</c:v>
                </c:pt>
                <c:pt idx="1309" formatCode="0.00E+00">
                  <c:v>-4.6592200000000001E-134</c:v>
                </c:pt>
                <c:pt idx="1310" formatCode="0.00E+00">
                  <c:v>-1.21999E-133</c:v>
                </c:pt>
                <c:pt idx="1311" formatCode="0.00E+00">
                  <c:v>-9.2562299999999991E-134</c:v>
                </c:pt>
                <c:pt idx="1312" formatCode="0.00E+00">
                  <c:v>1.384E-133</c:v>
                </c:pt>
                <c:pt idx="1313" formatCode="0.00E+00">
                  <c:v>4.4805800000000002E-133</c:v>
                </c:pt>
                <c:pt idx="1314" formatCode="0.00E+00">
                  <c:v>4.0178300000000001E-133</c:v>
                </c:pt>
                <c:pt idx="1315" formatCode="0.00E+00">
                  <c:v>-4.1620099999999996E-133</c:v>
                </c:pt>
                <c:pt idx="1316" formatCode="0.00E+00">
                  <c:v>-1.6761599999999999E-132</c:v>
                </c:pt>
                <c:pt idx="1317" formatCode="0.00E+00">
                  <c:v>-1.8396900000000001E-132</c:v>
                </c:pt>
                <c:pt idx="1318" formatCode="0.00E+00">
                  <c:v>8.5886599999999995E-133</c:v>
                </c:pt>
                <c:pt idx="1319" formatCode="0.00E+00">
                  <c:v>5.7047399999999996E-132</c:v>
                </c:pt>
                <c:pt idx="1320" formatCode="0.00E+00">
                  <c:v>7.4524500000000005E-132</c:v>
                </c:pt>
                <c:pt idx="1321" formatCode="0.00E+00">
                  <c:v>-8.5081200000000007E-133</c:v>
                </c:pt>
                <c:pt idx="1322" formatCode="0.00E+00">
                  <c:v>-1.8369899999999999E-131</c:v>
                </c:pt>
                <c:pt idx="1323" formatCode="0.00E+00">
                  <c:v>-2.7253399999999999E-131</c:v>
                </c:pt>
                <c:pt idx="1324" formatCode="0.00E+00">
                  <c:v>-5.0514800000000003E-133</c:v>
                </c:pt>
                <c:pt idx="1325" formatCode="0.00E+00">
                  <c:v>6.46521E-131</c:v>
                </c:pt>
                <c:pt idx="1326" formatCode="0.00E+00">
                  <c:v>1.0832300000000001E-130</c:v>
                </c:pt>
                <c:pt idx="1327" formatCode="0.00E+00">
                  <c:v>2.4053999999999999E-131</c:v>
                </c:pt>
                <c:pt idx="1328" formatCode="0.00E+00">
                  <c:v>-2.2175599999999998E-130</c:v>
                </c:pt>
                <c:pt idx="1329" formatCode="0.00E+00">
                  <c:v>-4.3039599999999999E-130</c:v>
                </c:pt>
                <c:pt idx="1330" formatCode="0.00E+00">
                  <c:v>-2.01122E-130</c:v>
                </c:pt>
                <c:pt idx="1331" formatCode="0.00E+00">
                  <c:v>6.6193099999999998E-130</c:v>
                </c:pt>
                <c:pt idx="1332" formatCode="0.00E+00">
                  <c:v>1.51837E-129</c:v>
                </c:pt>
                <c:pt idx="1333" formatCode="0.00E+00">
                  <c:v>8.6559299999999995E-130</c:v>
                </c:pt>
                <c:pt idx="1334" formatCode="0.00E+00">
                  <c:v>-2.2538800000000001E-129</c:v>
                </c:pt>
                <c:pt idx="1335" formatCode="0.00E+00">
                  <c:v>-5.8500000000000005E-129</c:v>
                </c:pt>
                <c:pt idx="1336" formatCode="0.00E+00">
                  <c:v>-4.2549900000000001E-129</c:v>
                </c:pt>
                <c:pt idx="1337" formatCode="0.00E+00">
                  <c:v>7.1214199999999996E-129</c:v>
                </c:pt>
                <c:pt idx="1338" formatCode="0.00E+00">
                  <c:v>2.24666E-128</c:v>
                </c:pt>
                <c:pt idx="1339" formatCode="0.00E+00">
                  <c:v>2.1479699999999999E-128</c:v>
                </c:pt>
                <c:pt idx="1340" formatCode="0.00E+00">
                  <c:v>-1.58991E-128</c:v>
                </c:pt>
                <c:pt idx="1341" formatCode="0.00E+00">
                  <c:v>-7.4826499999999997E-128</c:v>
                </c:pt>
                <c:pt idx="1342" formatCode="0.00E+00">
                  <c:v>-8.4198499999999995E-128</c:v>
                </c:pt>
                <c:pt idx="1343" formatCode="0.00E+00">
                  <c:v>3.6992600000000001E-128</c:v>
                </c:pt>
                <c:pt idx="1344" formatCode="0.00E+00">
                  <c:v>2.54727E-127</c:v>
                </c:pt>
                <c:pt idx="1345" formatCode="0.00E+00">
                  <c:v>3.1539400000000002E-127</c:v>
                </c:pt>
                <c:pt idx="1346" formatCode="0.00E+00">
                  <c:v>-1.1346400000000001E-127</c:v>
                </c:pt>
                <c:pt idx="1347" formatCode="0.00E+00">
                  <c:v>-9.8347700000000002E-127</c:v>
                </c:pt>
                <c:pt idx="1348" formatCode="0.00E+00">
                  <c:v>-1.4320999999999999E-126</c:v>
                </c:pt>
                <c:pt idx="1349" formatCode="0.00E+00">
                  <c:v>-1.46634E-127</c:v>
                </c:pt>
                <c:pt idx="1350" formatCode="0.00E+00">
                  <c:v>3.01387E-126</c:v>
                </c:pt>
                <c:pt idx="1351" formatCode="0.00E+00">
                  <c:v>5.2614499999999999E-126</c:v>
                </c:pt>
                <c:pt idx="1352" formatCode="0.00E+00">
                  <c:v>1.7037200000000001E-126</c:v>
                </c:pt>
                <c:pt idx="1353" formatCode="0.00E+00">
                  <c:v>-9.2481499999999997E-126</c:v>
                </c:pt>
                <c:pt idx="1354" formatCode="0.00E+00">
                  <c:v>-1.86828E-125</c:v>
                </c:pt>
                <c:pt idx="1355" formatCode="0.00E+00">
                  <c:v>-8.7824000000000006E-126</c:v>
                </c:pt>
                <c:pt idx="1356" formatCode="0.00E+00">
                  <c:v>2.8905000000000002E-125</c:v>
                </c:pt>
                <c:pt idx="1357" formatCode="0.00E+00">
                  <c:v>6.66147E-125</c:v>
                </c:pt>
                <c:pt idx="1358" formatCode="0.00E+00">
                  <c:v>3.9403999999999998E-125</c:v>
                </c:pt>
                <c:pt idx="1359" formatCode="0.00E+00">
                  <c:v>-9.3954900000000005E-125</c:v>
                </c:pt>
                <c:pt idx="1360" formatCode="0.00E+00">
                  <c:v>-2.50865E-124</c:v>
                </c:pt>
                <c:pt idx="1361" formatCode="0.00E+00">
                  <c:v>-2.0359300000000001E-124</c:v>
                </c:pt>
                <c:pt idx="1362" formatCode="0.00E+00">
                  <c:v>2.32368E-124</c:v>
                </c:pt>
                <c:pt idx="1363" formatCode="0.00E+00">
                  <c:v>8.2363900000000002E-124</c:v>
                </c:pt>
                <c:pt idx="1364" formatCode="0.00E+00">
                  <c:v>7.6267400000000006E-124</c:v>
                </c:pt>
                <c:pt idx="1365" formatCode="0.00E+00">
                  <c:v>-7.1898400000000002E-124</c:v>
                </c:pt>
                <c:pt idx="1366" formatCode="0.00E+00">
                  <c:v>-3.0190999999999999E-123</c:v>
                </c:pt>
                <c:pt idx="1367" formatCode="0.00E+00">
                  <c:v>-3.3432400000000002E-123</c:v>
                </c:pt>
                <c:pt idx="1368" formatCode="0.00E+00">
                  <c:v>1.4877800000000001E-123</c:v>
                </c:pt>
                <c:pt idx="1369" formatCode="0.00E+00">
                  <c:v>1.0201099999999999E-122</c:v>
                </c:pt>
                <c:pt idx="1370" formatCode="0.00E+00">
                  <c:v>1.3643700000000001E-122</c:v>
                </c:pt>
                <c:pt idx="1371" formatCode="0.00E+00">
                  <c:v>2.8455999999999999E-124</c:v>
                </c:pt>
                <c:pt idx="1372" formatCode="0.00E+00">
                  <c:v>-2.8134200000000002E-122</c:v>
                </c:pt>
                <c:pt idx="1373" formatCode="0.00E+00">
                  <c:v>-4.2126499999999999E-122</c:v>
                </c:pt>
                <c:pt idx="1374" formatCode="0.00E+00">
                  <c:v>1.9214E-123</c:v>
                </c:pt>
                <c:pt idx="1375" formatCode="0.00E+00">
                  <c:v>1.07628E-121</c:v>
                </c:pt>
                <c:pt idx="1376" formatCode="0.00E+00">
                  <c:v>1.81051E-121</c:v>
                </c:pt>
                <c:pt idx="1377" formatCode="0.00E+00">
                  <c:v>5.92543E-122</c:v>
                </c:pt>
                <c:pt idx="1378" formatCode="0.00E+00">
                  <c:v>-3.0821400000000001E-121</c:v>
                </c:pt>
                <c:pt idx="1379" formatCode="0.00E+00">
                  <c:v>-6.2705700000000001E-121</c:v>
                </c:pt>
                <c:pt idx="1380" formatCode="0.00E+00">
                  <c:v>-3.1857599999999999E-121</c:v>
                </c:pt>
                <c:pt idx="1381" formatCode="0.00E+00">
                  <c:v>8.8639500000000004E-121</c:v>
                </c:pt>
                <c:pt idx="1382" formatCode="0.00E+00">
                  <c:v>2.09613E-120</c:v>
                </c:pt>
                <c:pt idx="1383" formatCode="0.00E+00">
                  <c:v>1.2371E-120</c:v>
                </c:pt>
                <c:pt idx="1384" formatCode="0.00E+00">
                  <c:v>-2.9983699999999999E-120</c:v>
                </c:pt>
                <c:pt idx="1385" formatCode="0.00E+00">
                  <c:v>-8.01277E-120</c:v>
                </c:pt>
                <c:pt idx="1386" formatCode="0.00E+00">
                  <c:v>-6.8175500000000003E-120</c:v>
                </c:pt>
                <c:pt idx="1387" formatCode="0.00E+00">
                  <c:v>6.0652300000000003E-120</c:v>
                </c:pt>
                <c:pt idx="1388" formatCode="0.00E+00">
                  <c:v>2.3590700000000001E-119</c:v>
                </c:pt>
                <c:pt idx="1389" formatCode="0.00E+00">
                  <c:v>2.1912299999999999E-119</c:v>
                </c:pt>
                <c:pt idx="1390" formatCode="0.00E+00">
                  <c:v>-2.11969E-119</c:v>
                </c:pt>
                <c:pt idx="1391" formatCode="0.00E+00">
                  <c:v>-8.8144600000000001E-119</c:v>
                </c:pt>
                <c:pt idx="1392" formatCode="0.00E+00">
                  <c:v>-1.00059E-118</c:v>
                </c:pt>
                <c:pt idx="1393" formatCode="0.00E+00">
                  <c:v>3.2017300000000002E-119</c:v>
                </c:pt>
                <c:pt idx="1394" formatCode="0.00E+00">
                  <c:v>2.7194899999999998E-118</c:v>
                </c:pt>
                <c:pt idx="1395" formatCode="0.00E+00">
                  <c:v>3.5881500000000001E-118</c:v>
                </c:pt>
                <c:pt idx="1396" formatCode="0.00E+00">
                  <c:v>-4.0103000000000001E-119</c:v>
                </c:pt>
                <c:pt idx="1397" formatCode="0.00E+00">
                  <c:v>-8.7719199999999991E-118</c:v>
                </c:pt>
                <c:pt idx="1398" formatCode="0.00E+00">
                  <c:v>-1.3189299999999999E-117</c:v>
                </c:pt>
                <c:pt idx="1399" formatCode="0.00E+00">
                  <c:v>-1.1904300000000001E-118</c:v>
                </c:pt>
                <c:pt idx="1400" formatCode="0.00E+00">
                  <c:v>2.8486999999999998E-117</c:v>
                </c:pt>
                <c:pt idx="1401" formatCode="0.00E+00">
                  <c:v>4.9527200000000003E-117</c:v>
                </c:pt>
                <c:pt idx="1402" formatCode="0.00E+00">
                  <c:v>1.63185E-117</c:v>
                </c:pt>
                <c:pt idx="1403" formatCode="0.00E+00">
                  <c:v>-8.5569999999999999E-117</c:v>
                </c:pt>
                <c:pt idx="1404" formatCode="0.00E+00">
                  <c:v>-1.6900499999999999E-116</c:v>
                </c:pt>
                <c:pt idx="1405" formatCode="0.00E+00">
                  <c:v>-6.0097499999999997E-117</c:v>
                </c:pt>
                <c:pt idx="1406" formatCode="0.00E+00">
                  <c:v>3.20922E-116</c:v>
                </c:pt>
                <c:pt idx="1407" formatCode="0.00E+00">
                  <c:v>7.0410800000000001E-116</c:v>
                </c:pt>
                <c:pt idx="1408" formatCode="0.00E+00">
                  <c:v>4.56442E-116</c:v>
                </c:pt>
                <c:pt idx="1409" formatCode="0.00E+00">
                  <c:v>-8.3721500000000004E-116</c:v>
                </c:pt>
                <c:pt idx="1410" formatCode="0.00E+00">
                  <c:v>-2.3882600000000001E-115</c:v>
                </c:pt>
                <c:pt idx="1411" formatCode="0.00E+00">
                  <c:v>-2.0240200000000001E-115</c:v>
                </c:pt>
                <c:pt idx="1412" formatCode="0.00E+00">
                  <c:v>1.96142E-115</c:v>
                </c:pt>
                <c:pt idx="1413" formatCode="0.00E+00">
                  <c:v>7.3368000000000002E-115</c:v>
                </c:pt>
                <c:pt idx="1414" formatCode="0.00E+00">
                  <c:v>6.2950400000000002E-115</c:v>
                </c:pt>
                <c:pt idx="1415" formatCode="0.00E+00">
                  <c:v>-8.5695199999999999E-115</c:v>
                </c:pt>
                <c:pt idx="1416" formatCode="0.00E+00">
                  <c:v>-3.1333300000000001E-114</c:v>
                </c:pt>
                <c:pt idx="1417" formatCode="0.00E+00">
                  <c:v>-3.4678699999999999E-114</c:v>
                </c:pt>
                <c:pt idx="1418" formatCode="0.00E+00">
                  <c:v>1.34411E-114</c:v>
                </c:pt>
                <c:pt idx="1419" formatCode="0.00E+00">
                  <c:v>1.0080400000000001E-113</c:v>
                </c:pt>
                <c:pt idx="1420" formatCode="0.00E+00">
                  <c:v>1.32626E-113</c:v>
                </c:pt>
                <c:pt idx="1421" formatCode="0.00E+00">
                  <c:v>-1.4714099999999999E-114</c:v>
                </c:pt>
                <c:pt idx="1422" formatCode="0.00E+00">
                  <c:v>-3.2463999999999998E-113</c:v>
                </c:pt>
                <c:pt idx="1423" formatCode="0.00E+00">
                  <c:v>-4.7652899999999999E-113</c:v>
                </c:pt>
                <c:pt idx="1424" formatCode="0.00E+00">
                  <c:v>1.2357599999999999E-114</c:v>
                </c:pt>
                <c:pt idx="1425" formatCode="0.00E+00">
                  <c:v>1.18719E-112</c:v>
                </c:pt>
                <c:pt idx="1426" formatCode="0.00E+00">
                  <c:v>1.98969E-112</c:v>
                </c:pt>
                <c:pt idx="1427" formatCode="0.00E+00">
                  <c:v>5.6876799999999996E-113</c:v>
                </c:pt>
                <c:pt idx="1428" formatCode="0.00E+00">
                  <c:v>-3.6493199999999998E-112</c:v>
                </c:pt>
                <c:pt idx="1429" formatCode="0.00E+00">
                  <c:v>-7.2000699999999996E-112</c:v>
                </c:pt>
                <c:pt idx="1430" formatCode="0.00E+00">
                  <c:v>-3.0787299999999999E-112</c:v>
                </c:pt>
                <c:pt idx="1431" formatCode="0.00E+00">
                  <c:v>1.21343E-111</c:v>
                </c:pt>
                <c:pt idx="1432" formatCode="0.00E+00">
                  <c:v>2.7356599999999999E-111</c:v>
                </c:pt>
                <c:pt idx="1433" formatCode="0.00E+00">
                  <c:v>1.6677799999999999E-111</c:v>
                </c:pt>
                <c:pt idx="1434" formatCode="0.00E+00">
                  <c:v>-3.6295400000000001E-111</c:v>
                </c:pt>
                <c:pt idx="1435" formatCode="0.00E+00">
                  <c:v>-9.7544999999999993E-111</c:v>
                </c:pt>
                <c:pt idx="1436" formatCode="0.00E+00">
                  <c:v>-7.1513599999999997E-111</c:v>
                </c:pt>
                <c:pt idx="1437" formatCode="0.00E+00">
                  <c:v>1.1825E-110</c:v>
                </c:pt>
                <c:pt idx="1438" formatCode="0.00E+00">
                  <c:v>3.7331900000000003E-110</c:v>
                </c:pt>
                <c:pt idx="1439" formatCode="0.00E+00">
                  <c:v>3.5122600000000002E-110</c:v>
                </c:pt>
                <c:pt idx="1440" formatCode="0.00E+00">
                  <c:v>-2.8353199999999999E-110</c:v>
                </c:pt>
                <c:pt idx="1441" formatCode="0.00E+00">
                  <c:v>-1.2776199999999999E-109</c:v>
                </c:pt>
                <c:pt idx="1442" formatCode="0.00E+00">
                  <c:v>-1.43272E-109</c:v>
                </c:pt>
                <c:pt idx="1443" formatCode="0.00E+00">
                  <c:v>6.4367199999999997E-110</c:v>
                </c:pt>
                <c:pt idx="1444" formatCode="0.00E+00">
                  <c:v>4.39329E-109</c:v>
                </c:pt>
                <c:pt idx="1445" formatCode="0.00E+00">
                  <c:v>5.5915900000000001E-109</c:v>
                </c:pt>
                <c:pt idx="1446" formatCode="0.00E+00">
                  <c:v>-1.2715399999999999E-109</c:v>
                </c:pt>
                <c:pt idx="1447" formatCode="0.00E+00">
                  <c:v>-1.54379E-108</c:v>
                </c:pt>
                <c:pt idx="1448" formatCode="0.00E+00">
                  <c:v>-2.2478499999999999E-108</c:v>
                </c:pt>
                <c:pt idx="1449" formatCode="0.00E+00">
                  <c:v>-1.21573E-110</c:v>
                </c:pt>
                <c:pt idx="1450" formatCode="0.00E+00">
                  <c:v>5.4173599999999998E-108</c:v>
                </c:pt>
                <c:pt idx="1451" formatCode="0.00E+00">
                  <c:v>9.2318E-108</c:v>
                </c:pt>
                <c:pt idx="1452" formatCode="0.00E+00">
                  <c:v>3.1789900000000002E-108</c:v>
                </c:pt>
                <c:pt idx="1453" formatCode="0.00E+00">
                  <c:v>-1.52282E-107</c:v>
                </c:pt>
                <c:pt idx="1454" formatCode="0.00E+00">
                  <c:v>-3.0160300000000002E-107</c:v>
                </c:pt>
                <c:pt idx="1455" formatCode="0.00E+00">
                  <c:v>-9.9145599999999998E-108</c:v>
                </c:pt>
                <c:pt idx="1456" formatCode="0.00E+00">
                  <c:v>6.0171699999999998E-107</c:v>
                </c:pt>
                <c:pt idx="1457" formatCode="0.00E+00">
                  <c:v>1.30556E-106</c:v>
                </c:pt>
                <c:pt idx="1458" formatCode="0.00E+00">
                  <c:v>8.4617899999999999E-107</c:v>
                </c:pt>
                <c:pt idx="1459" formatCode="0.00E+00">
                  <c:v>-1.54021E-106</c:v>
                </c:pt>
                <c:pt idx="1460" formatCode="0.00E+00">
                  <c:v>-4.38147E-106</c:v>
                </c:pt>
                <c:pt idx="1461" formatCode="0.00E+00">
                  <c:v>-3.5411399999999998E-106</c:v>
                </c:pt>
                <c:pt idx="1462" formatCode="0.00E+00">
                  <c:v>4.3848499999999996E-106</c:v>
                </c:pt>
                <c:pt idx="1463" formatCode="0.00E+00">
                  <c:v>1.51515E-105</c:v>
                </c:pt>
                <c:pt idx="1464" formatCode="0.00E+00">
                  <c:v>1.38839E-105</c:v>
                </c:pt>
                <c:pt idx="1465" formatCode="0.00E+00">
                  <c:v>-1.35395E-105</c:v>
                </c:pt>
                <c:pt idx="1466" formatCode="0.00E+00">
                  <c:v>-5.5739999999999998E-105</c:v>
                </c:pt>
                <c:pt idx="1467" formatCode="0.00E+00">
                  <c:v>-6.0433500000000004E-105</c:v>
                </c:pt>
                <c:pt idx="1468" formatCode="0.00E+00">
                  <c:v>3.1162099999999998E-105</c:v>
                </c:pt>
                <c:pt idx="1469" formatCode="0.00E+00">
                  <c:v>1.93893E-104</c:v>
                </c:pt>
                <c:pt idx="1470" formatCode="0.00E+00">
                  <c:v>2.49764E-104</c:v>
                </c:pt>
                <c:pt idx="1471" formatCode="0.00E+00">
                  <c:v>-3.6055300000000002E-105</c:v>
                </c:pt>
                <c:pt idx="1472" formatCode="0.00E+00">
                  <c:v>-6.3453399999999998E-104</c:v>
                </c:pt>
                <c:pt idx="1473" formatCode="0.00E+00">
                  <c:v>-9.51533E-104</c:v>
                </c:pt>
                <c:pt idx="1474" formatCode="0.00E+00">
                  <c:v>-9.7914099999999994E-105</c:v>
                </c:pt>
                <c:pt idx="1475" formatCode="0.00E+00">
                  <c:v>2.01441E-103</c:v>
                </c:pt>
                <c:pt idx="1476" formatCode="0.00E+00">
                  <c:v>3.4166400000000001E-103</c:v>
                </c:pt>
                <c:pt idx="1477" formatCode="0.00E+00">
                  <c:v>6.7405199999999996E-104</c:v>
                </c:pt>
                <c:pt idx="1478" formatCode="0.00E+00">
                  <c:v>-7.2331500000000004E-103</c:v>
                </c:pt>
                <c:pt idx="1479" formatCode="0.00E+00">
                  <c:v>-1.3917799999999999E-102</c:v>
                </c:pt>
                <c:pt idx="1480" formatCode="0.00E+00">
                  <c:v>-6.6153899999999995E-103</c:v>
                </c:pt>
                <c:pt idx="1481" formatCode="0.00E+00">
                  <c:v>2.0704200000000001E-102</c:v>
                </c:pt>
                <c:pt idx="1482" formatCode="0.00E+00">
                  <c:v>4.8405499999999996E-102</c:v>
                </c:pt>
                <c:pt idx="1483" formatCode="0.00E+00">
                  <c:v>3.1494300000000002E-102</c:v>
                </c:pt>
                <c:pt idx="1484" formatCode="0.00E+00">
                  <c:v>-5.8775000000000003E-102</c:v>
                </c:pt>
                <c:pt idx="1485" formatCode="0.00E+00">
                  <c:v>-1.64228E-101</c:v>
                </c:pt>
                <c:pt idx="1486" formatCode="0.00E+00">
                  <c:v>-1.24567E-101</c:v>
                </c:pt>
                <c:pt idx="1487" formatCode="0.00E+00">
                  <c:v>1.85814E-101</c:v>
                </c:pt>
                <c:pt idx="1488" formatCode="0.00E+00">
                  <c:v>6.0549299999999994E-101</c:v>
                </c:pt>
                <c:pt idx="1489" formatCode="0.00E+00">
                  <c:v>5.7852799999999999E-101</c:v>
                </c:pt>
                <c:pt idx="1490" formatCode="0.00E+00">
                  <c:v>-4.3318399999999997E-101</c:v>
                </c:pt>
                <c:pt idx="1491" formatCode="0.00E+00">
                  <c:v>-2.02409E-100</c:v>
                </c:pt>
                <c:pt idx="1492" formatCode="0.00E+00">
                  <c:v>-2.3222800000000002E-100</c:v>
                </c:pt>
                <c:pt idx="1493" formatCode="0.00E+00">
                  <c:v>7.7344500000000005E-101</c:v>
                </c:pt>
                <c:pt idx="1494" formatCode="0.00E+00">
                  <c:v>6.3827099999999998E-100</c:v>
                </c:pt>
                <c:pt idx="1495" formatCode="0.00E+00">
                  <c:v>8.1413300000000004E-100</c:v>
                </c:pt>
                <c:pt idx="1496" formatCode="0.00E+00">
                  <c:v>-2.1969299999999999E-100</c:v>
                </c:pt>
                <c:pt idx="1497" formatCode="0.00E+00">
                  <c:v>-2.3454099999999998E-99</c:v>
                </c:pt>
                <c:pt idx="1498" formatCode="0.00E+00">
                  <c:v>-3.4182300000000001E-99</c:v>
                </c:pt>
                <c:pt idx="1499" formatCode="0.00E+00">
                  <c:v>-1.6850000000000001E-100</c:v>
                </c:pt>
                <c:pt idx="1500" formatCode="0.00E+00">
                  <c:v>7.7509299999999995E-99</c:v>
                </c:pt>
                <c:pt idx="1501" formatCode="0.00E+00">
                  <c:v>1.34178E-98</c:v>
                </c:pt>
                <c:pt idx="1502" formatCode="0.00E+00">
                  <c:v>5.0408900000000002E-99</c:v>
                </c:pt>
                <c:pt idx="1503" formatCode="0.00E+00">
                  <c:v>-2.0903999999999999E-98</c:v>
                </c:pt>
                <c:pt idx="1504" formatCode="0.00E+00">
                  <c:v>-4.2530899999999997E-98</c:v>
                </c:pt>
                <c:pt idx="1505" formatCode="0.00E+00">
                  <c:v>-1.66706E-98</c:v>
                </c:pt>
                <c:pt idx="1506" formatCode="0.00E+00">
                  <c:v>7.6388599999999999E-98</c:v>
                </c:pt>
                <c:pt idx="1507" formatCode="0.00E+00">
                  <c:v>1.7037500000000001E-97</c:v>
                </c:pt>
                <c:pt idx="1508" formatCode="0.00E+00">
                  <c:v>1.11095E-97</c:v>
                </c:pt>
                <c:pt idx="1509" formatCode="0.00E+00">
                  <c:v>-2.0176600000000001E-97</c:v>
                </c:pt>
                <c:pt idx="1510" formatCode="0.00E+00">
                  <c:v>-5.7567999999999997E-97</c:v>
                </c:pt>
                <c:pt idx="1511" formatCode="0.00E+00">
                  <c:v>-4.8492599999999999E-97</c:v>
                </c:pt>
                <c:pt idx="1512" formatCode="0.00E+00">
                  <c:v>4.83362E-97</c:v>
                </c:pt>
                <c:pt idx="1513" formatCode="0.00E+00">
                  <c:v>1.7974400000000001E-96</c:v>
                </c:pt>
                <c:pt idx="1514" formatCode="0.00E+00">
                  <c:v>1.6478399999999999E-96</c:v>
                </c:pt>
                <c:pt idx="1515" formatCode="0.00E+00">
                  <c:v>-1.66556E-96</c:v>
                </c:pt>
                <c:pt idx="1516" formatCode="0.00E+00">
                  <c:v>-6.7662799999999997E-96</c:v>
                </c:pt>
                <c:pt idx="1517" formatCode="0.00E+00">
                  <c:v>-7.3274099999999996E-96</c:v>
                </c:pt>
                <c:pt idx="1518" formatCode="0.00E+00">
                  <c:v>3.8419900000000003E-96</c:v>
                </c:pt>
                <c:pt idx="1519" formatCode="0.00E+00">
                  <c:v>2.3785800000000001E-95</c:v>
                </c:pt>
                <c:pt idx="1520" formatCode="0.00E+00">
                  <c:v>3.1355499999999997E-95</c:v>
                </c:pt>
                <c:pt idx="1521" formatCode="0.00E+00">
                  <c:v>-9.7257899999999994E-97</c:v>
                </c:pt>
                <c:pt idx="1522" formatCode="0.00E+00">
                  <c:v>-6.9728699999999998E-95</c:v>
                </c:pt>
                <c:pt idx="1523" formatCode="0.00E+00">
                  <c:v>-1.0607900000000001E-94</c:v>
                </c:pt>
                <c:pt idx="1524" formatCode="0.00E+00">
                  <c:v>-6.7137300000000003E-96</c:v>
                </c:pt>
                <c:pt idx="1525" formatCode="0.00E+00">
                  <c:v>2.3917599999999999E-94</c:v>
                </c:pt>
                <c:pt idx="1526" formatCode="0.00E+00">
                  <c:v>4.03365E-94</c:v>
                </c:pt>
                <c:pt idx="1527" formatCode="0.00E+00">
                  <c:v>9.5971600000000002E-95</c:v>
                </c:pt>
                <c:pt idx="1528" formatCode="0.00E+00">
                  <c:v>-7.9139799999999997E-94</c:v>
                </c:pt>
                <c:pt idx="1529" formatCode="0.00E+00">
                  <c:v>-1.5413300000000001E-93</c:v>
                </c:pt>
                <c:pt idx="1530" formatCode="0.00E+00">
                  <c:v>-7.1420599999999996E-94</c:v>
                </c:pt>
                <c:pt idx="1531" formatCode="0.00E+00">
                  <c:v>2.38333E-93</c:v>
                </c:pt>
                <c:pt idx="1532" formatCode="0.00E+00">
                  <c:v>5.5268800000000003E-93</c:v>
                </c:pt>
                <c:pt idx="1533" formatCode="0.00E+00">
                  <c:v>3.5472200000000001E-93</c:v>
                </c:pt>
                <c:pt idx="1534" formatCode="0.00E+00">
                  <c:v>-6.8975600000000004E-93</c:v>
                </c:pt>
                <c:pt idx="1535" formatCode="0.00E+00">
                  <c:v>-1.91455E-92</c:v>
                </c:pt>
                <c:pt idx="1536" formatCode="0.00E+00">
                  <c:v>-1.4796700000000001E-92</c:v>
                </c:pt>
                <c:pt idx="1537" formatCode="0.00E+00">
                  <c:v>2.06387E-92</c:v>
                </c:pt>
                <c:pt idx="1538" formatCode="0.00E+00">
                  <c:v>6.8370099999999997E-92</c:v>
                </c:pt>
                <c:pt idx="1539" formatCode="0.00E+00">
                  <c:v>6.3256000000000002E-92</c:v>
                </c:pt>
                <c:pt idx="1540" formatCode="0.00E+00">
                  <c:v>-5.7236699999999998E-92</c:v>
                </c:pt>
                <c:pt idx="1541" formatCode="0.00E+00">
                  <c:v>-2.44732E-91</c:v>
                </c:pt>
                <c:pt idx="1542" formatCode="0.00E+00">
                  <c:v>-2.8013499999999997E-91</c:v>
                </c:pt>
                <c:pt idx="1543" formatCode="0.00E+00">
                  <c:v>8.41116E-92</c:v>
                </c:pt>
                <c:pt idx="1544" formatCode="0.00E+00">
                  <c:v>7.4649900000000005E-91</c:v>
                </c:pt>
                <c:pt idx="1545" formatCode="0.00E+00">
                  <c:v>9.7548600000000004E-91</c:v>
                </c:pt>
                <c:pt idx="1546" formatCode="0.00E+00">
                  <c:v>-1.6845700000000001E-91</c:v>
                </c:pt>
                <c:pt idx="1547" formatCode="0.00E+00">
                  <c:v>-2.55327E-90</c:v>
                </c:pt>
                <c:pt idx="1548" formatCode="0.00E+00">
                  <c:v>-3.7354300000000001E-90</c:v>
                </c:pt>
                <c:pt idx="1549" formatCode="0.00E+00">
                  <c:v>-1.4741800000000001E-92</c:v>
                </c:pt>
                <c:pt idx="1550" formatCode="0.00E+00">
                  <c:v>8.97498E-90</c:v>
                </c:pt>
                <c:pt idx="1551" formatCode="0.00E+00">
                  <c:v>1.52826E-89</c:v>
                </c:pt>
                <c:pt idx="1552" formatCode="0.00E+00">
                  <c:v>5.2292600000000003E-90</c:v>
                </c:pt>
                <c:pt idx="1553" formatCode="0.00E+00">
                  <c:v>-2.5351399999999999E-89</c:v>
                </c:pt>
                <c:pt idx="1554" formatCode="0.00E+00">
                  <c:v>-5.09112E-89</c:v>
                </c:pt>
                <c:pt idx="1555" formatCode="0.00E+00">
                  <c:v>-2.0980800000000002E-89</c:v>
                </c:pt>
                <c:pt idx="1556" formatCode="0.00E+00">
                  <c:v>8.78087E-89</c:v>
                </c:pt>
                <c:pt idx="1557" formatCode="0.00E+00">
                  <c:v>1.9539099999999999E-88</c:v>
                </c:pt>
                <c:pt idx="1558" formatCode="0.00E+00">
                  <c:v>1.13403E-88</c:v>
                </c:pt>
                <c:pt idx="1559" formatCode="0.00E+00">
                  <c:v>-2.7755100000000001E-88</c:v>
                </c:pt>
                <c:pt idx="1560" formatCode="0.00E+00">
                  <c:v>-7.3831000000000006E-88</c:v>
                </c:pt>
                <c:pt idx="1561" formatCode="0.00E+00">
                  <c:v>-6.15569E-88</c:v>
                </c:pt>
                <c:pt idx="1562" formatCode="0.00E+00">
                  <c:v>6.2183999999999999E-88</c:v>
                </c:pt>
                <c:pt idx="1563" formatCode="0.00E+00">
                  <c:v>2.3030799999999999E-87</c:v>
                </c:pt>
                <c:pt idx="1564" formatCode="0.00E+00">
                  <c:v>2.08864E-87</c:v>
                </c:pt>
                <c:pt idx="1565" formatCode="0.00E+00">
                  <c:v>-2.25101E-87</c:v>
                </c:pt>
                <c:pt idx="1566" formatCode="0.00E+00">
                  <c:v>-8.9122799999999996E-87</c:v>
                </c:pt>
                <c:pt idx="1567" formatCode="0.00E+00">
                  <c:v>-9.4916500000000003E-87</c:v>
                </c:pt>
                <c:pt idx="1568" formatCode="0.00E+00">
                  <c:v>5.4383999999999998E-87</c:v>
                </c:pt>
                <c:pt idx="1569" formatCode="0.00E+00">
                  <c:v>3.18437E-86</c:v>
                </c:pt>
                <c:pt idx="1570" formatCode="0.00E+00">
                  <c:v>4.2124499999999999E-86</c:v>
                </c:pt>
                <c:pt idx="1571" formatCode="0.00E+00">
                  <c:v>4.57556E-88</c:v>
                </c:pt>
                <c:pt idx="1572" formatCode="0.00E+00">
                  <c:v>-8.8644099999999997E-86</c:v>
                </c:pt>
                <c:pt idx="1573" formatCode="0.00E+00">
                  <c:v>-1.34616E-85</c:v>
                </c:pt>
                <c:pt idx="1574" formatCode="0.00E+00">
                  <c:v>-2.0291900000000002E-87</c:v>
                </c:pt>
                <c:pt idx="1575" formatCode="0.00E+00">
                  <c:v>3.22334E-85</c:v>
                </c:pt>
                <c:pt idx="1576" formatCode="0.00E+00">
                  <c:v>5.3874100000000006E-85</c:v>
                </c:pt>
                <c:pt idx="1577" formatCode="0.00E+00">
                  <c:v>1.3242700000000001E-85</c:v>
                </c:pt>
                <c:pt idx="1578" formatCode="0.00E+00">
                  <c:v>-1.04461E-84</c:v>
                </c:pt>
                <c:pt idx="1579" formatCode="0.00E+00">
                  <c:v>-2.02351E-84</c:v>
                </c:pt>
                <c:pt idx="1580" formatCode="0.00E+00">
                  <c:v>-8.0516000000000005E-85</c:v>
                </c:pt>
                <c:pt idx="1581" formatCode="0.00E+00">
                  <c:v>3.6219600000000001E-84</c:v>
                </c:pt>
                <c:pt idx="1582" formatCode="0.00E+00">
                  <c:v>8.1551600000000002E-84</c:v>
                </c:pt>
                <c:pt idx="1583" formatCode="0.00E+00">
                  <c:v>5.6153900000000003E-84</c:v>
                </c:pt>
                <c:pt idx="1584" formatCode="0.00E+00">
                  <c:v>-8.53352E-84</c:v>
                </c:pt>
                <c:pt idx="1585" formatCode="0.00E+00">
                  <c:v>-2.5102699999999999E-83</c:v>
                </c:pt>
                <c:pt idx="1586" formatCode="0.00E+00">
                  <c:v>-1.8687200000000002E-83</c:v>
                </c:pt>
                <c:pt idx="1587" formatCode="0.00E+00">
                  <c:v>3.08094E-83</c:v>
                </c:pt>
                <c:pt idx="1588" formatCode="0.00E+00">
                  <c:v>9.7829400000000006E-83</c:v>
                </c:pt>
                <c:pt idx="1589" formatCode="0.00E+00">
                  <c:v>9.2604499999999995E-83</c:v>
                </c:pt>
                <c:pt idx="1590" formatCode="0.00E+00">
                  <c:v>-7.3970600000000005E-83</c:v>
                </c:pt>
                <c:pt idx="1591" formatCode="0.00E+00">
                  <c:v>-3.3653599999999999E-82</c:v>
                </c:pt>
                <c:pt idx="1592" formatCode="0.00E+00">
                  <c:v>-3.8311800000000001E-82</c:v>
                </c:pt>
                <c:pt idx="1593" formatCode="0.00E+00">
                  <c:v>1.42718E-82</c:v>
                </c:pt>
                <c:pt idx="1594" formatCode="0.00E+00">
                  <c:v>1.09352E-81</c:v>
                </c:pt>
                <c:pt idx="1595" formatCode="0.00E+00">
                  <c:v>1.35485E-81</c:v>
                </c:pt>
                <c:pt idx="1596" formatCode="0.00E+00">
                  <c:v>-5.3691399999999999E-82</c:v>
                </c:pt>
                <c:pt idx="1597" formatCode="0.00E+00">
                  <c:v>-4.3729000000000001E-81</c:v>
                </c:pt>
                <c:pt idx="1598" formatCode="0.00E+00">
                  <c:v>-6.4035000000000001E-81</c:v>
                </c:pt>
                <c:pt idx="1599" formatCode="0.00E+00">
                  <c:v>-8.6132599999999998E-82</c:v>
                </c:pt>
                <c:pt idx="1600" formatCode="0.00E+00">
                  <c:v>1.29526E-80</c:v>
                </c:pt>
                <c:pt idx="1601" formatCode="0.00E+00">
                  <c:v>2.2637799999999999E-80</c:v>
                </c:pt>
                <c:pt idx="1602" formatCode="0.00E+00">
                  <c:v>6.9508800000000002E-81</c:v>
                </c:pt>
                <c:pt idx="1603" formatCode="0.00E+00">
                  <c:v>-4.0457300000000002E-80</c:v>
                </c:pt>
                <c:pt idx="1604" formatCode="0.00E+00">
                  <c:v>-7.89285E-80</c:v>
                </c:pt>
                <c:pt idx="1605" formatCode="0.00E+00">
                  <c:v>-2.6791200000000001E-80</c:v>
                </c:pt>
                <c:pt idx="1606" formatCode="0.00E+00">
                  <c:v>1.5420999999999999E-79</c:v>
                </c:pt>
                <c:pt idx="1607" formatCode="0.00E+00">
                  <c:v>3.36348E-79</c:v>
                </c:pt>
                <c:pt idx="1608" formatCode="0.00E+00">
                  <c:v>2.1829599999999999E-79</c:v>
                </c:pt>
                <c:pt idx="1609" formatCode="0.00E+00">
                  <c:v>-3.9873899999999998E-79</c:v>
                </c:pt>
                <c:pt idx="1610" formatCode="0.00E+00">
                  <c:v>-1.1340999999999999E-78</c:v>
                </c:pt>
                <c:pt idx="1611" formatCode="0.00E+00">
                  <c:v>-9.2651999999999997E-79</c:v>
                </c:pt>
                <c:pt idx="1612" formatCode="0.00E+00">
                  <c:v>1.07456E-78</c:v>
                </c:pt>
                <c:pt idx="1613" formatCode="0.00E+00">
                  <c:v>3.7902800000000001E-78</c:v>
                </c:pt>
                <c:pt idx="1614" formatCode="0.00E+00">
                  <c:v>3.4621200000000002E-78</c:v>
                </c:pt>
                <c:pt idx="1615" formatCode="0.00E+00">
                  <c:v>-3.5472900000000002E-78</c:v>
                </c:pt>
                <c:pt idx="1616" formatCode="0.00E+00">
                  <c:v>-1.43757E-77</c:v>
                </c:pt>
                <c:pt idx="1617" formatCode="0.00E+00">
                  <c:v>-1.5644599999999999E-77</c:v>
                </c:pt>
                <c:pt idx="1618" formatCode="0.00E+00">
                  <c:v>7.6783699999999999E-78</c:v>
                </c:pt>
                <c:pt idx="1619" formatCode="0.00E+00">
                  <c:v>4.9267399999999998E-77</c:v>
                </c:pt>
                <c:pt idx="1620" formatCode="0.00E+00">
                  <c:v>6.4047700000000001E-77</c:v>
                </c:pt>
                <c:pt idx="1621" formatCode="0.00E+00">
                  <c:v>-7.9162200000000002E-78</c:v>
                </c:pt>
                <c:pt idx="1622" formatCode="0.00E+00">
                  <c:v>-1.5966800000000001E-76</c:v>
                </c:pt>
                <c:pt idx="1623" formatCode="0.00E+00">
                  <c:v>-2.4100700000000001E-76</c:v>
                </c:pt>
                <c:pt idx="1624" formatCode="0.00E+00">
                  <c:v>-2.7180999999999999E-77</c:v>
                </c:pt>
                <c:pt idx="1625" formatCode="0.00E+00">
                  <c:v>5.0479600000000001E-76</c:v>
                </c:pt>
                <c:pt idx="1626" formatCode="0.00E+00">
                  <c:v>8.6294600000000003E-76</c:v>
                </c:pt>
                <c:pt idx="1627" formatCode="0.00E+00">
                  <c:v>2.1308999999999999E-76</c:v>
                </c:pt>
                <c:pt idx="1628" formatCode="0.00E+00">
                  <c:v>-1.6736799999999999E-75</c:v>
                </c:pt>
                <c:pt idx="1629" formatCode="0.00E+00">
                  <c:v>-3.2535600000000002E-75</c:v>
                </c:pt>
                <c:pt idx="1630" formatCode="0.00E+00">
                  <c:v>-1.3901500000000001E-75</c:v>
                </c:pt>
                <c:pt idx="1631" formatCode="0.00E+00">
                  <c:v>5.4800700000000004E-75</c:v>
                </c:pt>
                <c:pt idx="1632" formatCode="0.00E+00">
                  <c:v>1.24028E-74</c:v>
                </c:pt>
                <c:pt idx="1633" formatCode="0.00E+00">
                  <c:v>7.6812500000000004E-75</c:v>
                </c:pt>
                <c:pt idx="1634" formatCode="0.00E+00">
                  <c:v>-1.62851E-74</c:v>
                </c:pt>
                <c:pt idx="1635" formatCode="0.00E+00">
                  <c:v>-4.4531100000000003E-74</c:v>
                </c:pt>
                <c:pt idx="1636" formatCode="0.00E+00">
                  <c:v>-3.5321900000000002E-74</c:v>
                </c:pt>
                <c:pt idx="1637" formatCode="0.00E+00">
                  <c:v>4.4595400000000002E-74</c:v>
                </c:pt>
                <c:pt idx="1638" formatCode="0.00E+00">
                  <c:v>1.5239400000000001E-73</c:v>
                </c:pt>
                <c:pt idx="1639" formatCode="0.00E+00">
                  <c:v>1.3960399999999999E-73</c:v>
                </c:pt>
                <c:pt idx="1640" formatCode="0.00E+00">
                  <c:v>-1.33964E-73</c:v>
                </c:pt>
                <c:pt idx="1641" formatCode="0.00E+00">
                  <c:v>-5.56265E-73</c:v>
                </c:pt>
                <c:pt idx="1642" formatCode="0.00E+00">
                  <c:v>-6.2982899999999998E-73</c:v>
                </c:pt>
                <c:pt idx="1643" formatCode="0.00E+00">
                  <c:v>2.00517E-73</c:v>
                </c:pt>
                <c:pt idx="1644" formatCode="0.00E+00">
                  <c:v>1.7033199999999999E-72</c:v>
                </c:pt>
                <c:pt idx="1645" formatCode="0.00E+00">
                  <c:v>2.2363299999999999E-72</c:v>
                </c:pt>
                <c:pt idx="1646" formatCode="0.00E+00">
                  <c:v>-3.31176E-73</c:v>
                </c:pt>
                <c:pt idx="1647" formatCode="0.00E+00">
                  <c:v>-5.7137199999999997E-72</c:v>
                </c:pt>
                <c:pt idx="1648" formatCode="0.00E+00">
                  <c:v>-8.3899299999999995E-72</c:v>
                </c:pt>
                <c:pt idx="1649" formatCode="0.00E+00">
                  <c:v>-1.2562600000000001E-73</c:v>
                </c:pt>
                <c:pt idx="1650" formatCode="0.00E+00">
                  <c:v>1.97929E-71</c:v>
                </c:pt>
                <c:pt idx="1651" formatCode="0.00E+00">
                  <c:v>3.3493699999999998E-71</c:v>
                </c:pt>
                <c:pt idx="1652" formatCode="0.00E+00">
                  <c:v>1.0041400000000001E-71</c:v>
                </c:pt>
                <c:pt idx="1653" formatCode="0.00E+00">
                  <c:v>-5.9856100000000004E-71</c:v>
                </c:pt>
                <c:pt idx="1654" formatCode="0.00E+00">
                  <c:v>-1.20526E-70</c:v>
                </c:pt>
                <c:pt idx="1655" formatCode="0.00E+00">
                  <c:v>-6.2886699999999997E-71</c:v>
                </c:pt>
                <c:pt idx="1656" formatCode="0.00E+00">
                  <c:v>1.6430599999999999E-70</c:v>
                </c:pt>
                <c:pt idx="1657" formatCode="0.00E+00">
                  <c:v>3.9266499999999998E-70</c:v>
                </c:pt>
                <c:pt idx="1658" formatCode="0.00E+00">
                  <c:v>2.3147900000000001E-70</c:v>
                </c:pt>
                <c:pt idx="1659" formatCode="0.00E+00">
                  <c:v>-5.7038500000000001E-70</c:v>
                </c:pt>
                <c:pt idx="1660" formatCode="0.00E+00">
                  <c:v>-1.49994E-69</c:v>
                </c:pt>
                <c:pt idx="1661" formatCode="0.00E+00">
                  <c:v>-1.12309E-69</c:v>
                </c:pt>
                <c:pt idx="1662" formatCode="0.00E+00">
                  <c:v>1.6801499999999999E-69</c:v>
                </c:pt>
                <c:pt idx="1663" formatCode="0.00E+00">
                  <c:v>5.4871999999999997E-69</c:v>
                </c:pt>
                <c:pt idx="1664" formatCode="0.00E+00">
                  <c:v>5.5588599999999998E-69</c:v>
                </c:pt>
                <c:pt idx="1665" formatCode="0.00E+00">
                  <c:v>-2.58762E-69</c:v>
                </c:pt>
                <c:pt idx="1666" formatCode="0.00E+00">
                  <c:v>-1.5593500000000001E-68</c:v>
                </c:pt>
                <c:pt idx="1667" formatCode="0.00E+00">
                  <c:v>-1.81785E-68</c:v>
                </c:pt>
                <c:pt idx="1668" formatCode="0.00E+00">
                  <c:v>6.4522499999999998E-69</c:v>
                </c:pt>
                <c:pt idx="1669" formatCode="0.00E+00">
                  <c:v>5.1277300000000003E-68</c:v>
                </c:pt>
                <c:pt idx="1670" formatCode="0.00E+00">
                  <c:v>6.7164900000000001E-68</c:v>
                </c:pt>
                <c:pt idx="1671" formatCode="0.00E+00">
                  <c:v>-7.7242400000000002E-69</c:v>
                </c:pt>
                <c:pt idx="1672" formatCode="0.00E+00">
                  <c:v>-1.6366300000000001E-67</c:v>
                </c:pt>
                <c:pt idx="1673" formatCode="0.00E+00">
                  <c:v>-2.42106E-67</c:v>
                </c:pt>
                <c:pt idx="1674" formatCode="0.00E+00">
                  <c:v>-7.0870200000000005E-70</c:v>
                </c:pt>
                <c:pt idx="1675" formatCode="0.00E+00">
                  <c:v>5.87862E-67</c:v>
                </c:pt>
                <c:pt idx="1676" formatCode="0.00E+00">
                  <c:v>9.9921900000000005E-67</c:v>
                </c:pt>
                <c:pt idx="1677" formatCode="0.00E+00">
                  <c:v>3.2897400000000001E-67</c:v>
                </c:pt>
                <c:pt idx="1678" formatCode="0.00E+00">
                  <c:v>-1.69739E-66</c:v>
                </c:pt>
                <c:pt idx="1679" formatCode="0.00E+00">
                  <c:v>-3.3570100000000002E-66</c:v>
                </c:pt>
                <c:pt idx="1680" formatCode="0.00E+00">
                  <c:v>-1.16102E-66</c:v>
                </c:pt>
                <c:pt idx="1681" formatCode="0.00E+00">
                  <c:v>6.5407999999999998E-66</c:v>
                </c:pt>
                <c:pt idx="1682" formatCode="0.00E+00">
                  <c:v>1.42403E-65</c:v>
                </c:pt>
                <c:pt idx="1683" formatCode="0.00E+00">
                  <c:v>9.00625E-66</c:v>
                </c:pt>
                <c:pt idx="1684" formatCode="0.00E+00">
                  <c:v>-1.74385E-65</c:v>
                </c:pt>
                <c:pt idx="1685" formatCode="0.00E+00">
                  <c:v>-4.8517900000000001E-65</c:v>
                </c:pt>
                <c:pt idx="1686" formatCode="0.00E+00">
                  <c:v>-3.8089399999999996E-65</c:v>
                </c:pt>
                <c:pt idx="1687" formatCode="0.00E+00">
                  <c:v>5.1367700000000003E-65</c:v>
                </c:pt>
                <c:pt idx="1688" formatCode="0.00E+00">
                  <c:v>1.7124700000000001E-64</c:v>
                </c:pt>
                <c:pt idx="1689" formatCode="0.00E+00">
                  <c:v>1.4718E-64</c:v>
                </c:pt>
                <c:pt idx="1690" formatCode="0.00E+00">
                  <c:v>-1.9203799999999999E-64</c:v>
                </c:pt>
                <c:pt idx="1691" formatCode="0.00E+00">
                  <c:v>-7.0771199999999997E-64</c:v>
                </c:pt>
                <c:pt idx="1692" formatCode="0.00E+00">
                  <c:v>-7.4345800000000001E-64</c:v>
                </c:pt>
                <c:pt idx="1693" formatCode="0.00E+00">
                  <c:v>4.5239600000000001E-64</c:v>
                </c:pt>
                <c:pt idx="1694" formatCode="0.00E+00">
                  <c:v>2.5574800000000001E-63</c:v>
                </c:pt>
                <c:pt idx="1695" formatCode="0.00E+00">
                  <c:v>3.2375500000000001E-63</c:v>
                </c:pt>
                <c:pt idx="1696" formatCode="0.00E+00">
                  <c:v>-6.4740300000000002E-64</c:v>
                </c:pt>
                <c:pt idx="1697" formatCode="0.00E+00">
                  <c:v>-8.7252599999999999E-63</c:v>
                </c:pt>
                <c:pt idx="1698" formatCode="0.00E+00">
                  <c:v>-1.2827099999999999E-62</c:v>
                </c:pt>
                <c:pt idx="1699" formatCode="0.00E+00">
                  <c:v>-5.0320799999999998E-64</c:v>
                </c:pt>
                <c:pt idx="1700" formatCode="0.00E+00">
                  <c:v>2.9566399999999999E-62</c:v>
                </c:pt>
                <c:pt idx="1701" formatCode="0.00E+00">
                  <c:v>4.9384199999999996E-62</c:v>
                </c:pt>
                <c:pt idx="1702" formatCode="0.00E+00">
                  <c:v>1.04813E-62</c:v>
                </c:pt>
                <c:pt idx="1703" formatCode="0.00E+00">
                  <c:v>-1.01152E-61</c:v>
                </c:pt>
                <c:pt idx="1704" formatCode="0.00E+00">
                  <c:v>-1.95956E-61</c:v>
                </c:pt>
                <c:pt idx="1705" formatCode="0.00E+00">
                  <c:v>-9.4536300000000008E-62</c:v>
                </c:pt>
                <c:pt idx="1706" formatCode="0.00E+00">
                  <c:v>2.90361E-61</c:v>
                </c:pt>
                <c:pt idx="1707" formatCode="0.00E+00">
                  <c:v>6.8043100000000007E-61</c:v>
                </c:pt>
                <c:pt idx="1708" formatCode="0.00E+00">
                  <c:v>4.2527299999999998E-61</c:v>
                </c:pt>
                <c:pt idx="1709" formatCode="0.00E+00">
                  <c:v>-8.9673100000000002E-61</c:v>
                </c:pt>
                <c:pt idx="1710" formatCode="0.00E+00">
                  <c:v>-2.4348799999999999E-60</c:v>
                </c:pt>
                <c:pt idx="1711" formatCode="0.00E+00">
                  <c:v>-1.79805E-60</c:v>
                </c:pt>
                <c:pt idx="1712" formatCode="0.00E+00">
                  <c:v>2.9220499999999999E-60</c:v>
                </c:pt>
                <c:pt idx="1713" formatCode="0.00E+00">
                  <c:v>9.2643300000000004E-60</c:v>
                </c:pt>
                <c:pt idx="1714" formatCode="0.00E+00">
                  <c:v>8.5745299999999997E-60</c:v>
                </c:pt>
                <c:pt idx="1715" formatCode="0.00E+00">
                  <c:v>-7.6802E-60</c:v>
                </c:pt>
                <c:pt idx="1716" formatCode="0.00E+00">
                  <c:v>-3.3029000000000001E-59</c:v>
                </c:pt>
                <c:pt idx="1717" formatCode="0.00E+00">
                  <c:v>-3.7047400000000002E-59</c:v>
                </c:pt>
                <c:pt idx="1718" formatCode="0.00E+00">
                  <c:v>1.3802900000000001E-59</c:v>
                </c:pt>
                <c:pt idx="1719" formatCode="0.00E+00">
                  <c:v>1.04842E-58</c:v>
                </c:pt>
                <c:pt idx="1720" formatCode="0.00E+00">
                  <c:v>1.36431E-58</c:v>
                </c:pt>
                <c:pt idx="1721" formatCode="0.00E+00">
                  <c:v>-1.80214E-59</c:v>
                </c:pt>
                <c:pt idx="1722" formatCode="0.00E+00">
                  <c:v>-3.39461E-58</c:v>
                </c:pt>
                <c:pt idx="1723" formatCode="0.00E+00">
                  <c:v>-5.07846E-58</c:v>
                </c:pt>
                <c:pt idx="1724" formatCode="0.00E+00">
                  <c:v>-4.2810200000000003E-59</c:v>
                </c:pt>
                <c:pt idx="1725" formatCode="0.00E+00">
                  <c:v>1.1054E-57</c:v>
                </c:pt>
                <c:pt idx="1726" formatCode="0.00E+00">
                  <c:v>1.93515E-57</c:v>
                </c:pt>
                <c:pt idx="1727" formatCode="0.00E+00">
                  <c:v>7.8410000000000005E-58</c:v>
                </c:pt>
                <c:pt idx="1728" formatCode="0.00E+00">
                  <c:v>-2.8051100000000002E-57</c:v>
                </c:pt>
                <c:pt idx="1729" formatCode="0.00E+00">
                  <c:v>-5.9235599999999998E-57</c:v>
                </c:pt>
                <c:pt idx="1730" formatCode="0.00E+00">
                  <c:v>-3.2320700000000002E-57</c:v>
                </c:pt>
                <c:pt idx="1731" formatCode="0.00E+00">
                  <c:v>7.4015599999999998E-57</c:v>
                </c:pt>
                <c:pt idx="1732" formatCode="0.00E+00">
                  <c:v>1.8492400000000001E-56</c:v>
                </c:pt>
                <c:pt idx="1733" formatCode="0.00E+00">
                  <c:v>1.4121500000000001E-56</c:v>
                </c:pt>
                <c:pt idx="1734" formatCode="0.00E+00">
                  <c:v>-1.47861E-56</c:v>
                </c:pt>
                <c:pt idx="1735" formatCode="0.00E+00">
                  <c:v>-5.0492099999999998E-56</c:v>
                </c:pt>
                <c:pt idx="1736" formatCode="0.00E+00">
                  <c:v>-5.1286899999999996E-56</c:v>
                </c:pt>
                <c:pt idx="1737" formatCode="0.00E+00">
                  <c:v>7.9735599999999999E-57</c:v>
                </c:pt>
                <c:pt idx="1738" formatCode="0.00E+00">
                  <c:v>9.7125099999999991E-56</c:v>
                </c:pt>
                <c:pt idx="1739" formatCode="0.00E+00">
                  <c:v>1.6216300000000001E-55</c:v>
                </c:pt>
                <c:pt idx="1740" formatCode="0.00E+00">
                  <c:v>2.0331099999999999E-55</c:v>
                </c:pt>
                <c:pt idx="1741" formatCode="0.00E+00">
                  <c:v>2.2754200000000001E-55</c:v>
                </c:pt>
                <c:pt idx="1742" formatCode="0.00E+00">
                  <c:v>2.28634E-56</c:v>
                </c:pt>
                <c:pt idx="1743" formatCode="0.00E+00">
                  <c:v>-8.6213900000000002E-55</c:v>
                </c:pt>
                <c:pt idx="1744" formatCode="0.00E+00">
                  <c:v>-2.3898399999999999E-54</c:v>
                </c:pt>
                <c:pt idx="1745" formatCode="0.00E+00">
                  <c:v>-4.3884000000000003E-54</c:v>
                </c:pt>
                <c:pt idx="1746" formatCode="0.00E+00">
                  <c:v>-7.98157E-54</c:v>
                </c:pt>
                <c:pt idx="1747" formatCode="0.00E+00">
                  <c:v>-1.3677E-53</c:v>
                </c:pt>
                <c:pt idx="1748" formatCode="0.00E+00">
                  <c:v>-1.95867E-53</c:v>
                </c:pt>
                <c:pt idx="1749" formatCode="0.00E+00">
                  <c:v>-2.31441E-53</c:v>
                </c:pt>
                <c:pt idx="1750" formatCode="0.00E+00">
                  <c:v>-2.36668E-53</c:v>
                </c:pt>
                <c:pt idx="1751" formatCode="0.00E+00">
                  <c:v>-2.9795099999999999E-53</c:v>
                </c:pt>
                <c:pt idx="1752" formatCode="0.00E+00">
                  <c:v>-6.1018300000000004E-53</c:v>
                </c:pt>
                <c:pt idx="1753" formatCode="0.00E+00">
                  <c:v>-1.24764E-52</c:v>
                </c:pt>
                <c:pt idx="1754" formatCode="0.00E+00">
                  <c:v>-1.7068799999999998E-52</c:v>
                </c:pt>
                <c:pt idx="1755" formatCode="0.00E+00">
                  <c:v>-6.5848599999999996E-53</c:v>
                </c:pt>
                <c:pt idx="1756" formatCode="0.00E+00">
                  <c:v>2.83544E-52</c:v>
                </c:pt>
                <c:pt idx="1757" formatCode="0.00E+00">
                  <c:v>6.1199300000000002E-52</c:v>
                </c:pt>
                <c:pt idx="1758" formatCode="0.00E+00">
                  <c:v>1.8658599999999999E-52</c:v>
                </c:pt>
                <c:pt idx="1759" formatCode="0.00E+00">
                  <c:v>-1.5632600000000001E-51</c:v>
                </c:pt>
                <c:pt idx="1760" formatCode="0.00E+00">
                  <c:v>-3.4468899999999998E-51</c:v>
                </c:pt>
                <c:pt idx="1761" formatCode="0.00E+00">
                  <c:v>-1.7520600000000001E-51</c:v>
                </c:pt>
                <c:pt idx="1762" formatCode="0.00E+00">
                  <c:v>6.6206699999999999E-51</c:v>
                </c:pt>
                <c:pt idx="1763" formatCode="0.00E+00">
                  <c:v>1.7390599999999999E-50</c:v>
                </c:pt>
                <c:pt idx="1764" formatCode="0.00E+00">
                  <c:v>1.4573699999999999E-50</c:v>
                </c:pt>
                <c:pt idx="1765" formatCode="0.00E+00">
                  <c:v>-1.8529300000000001E-50</c:v>
                </c:pt>
                <c:pt idx="1766" formatCode="0.00E+00">
                  <c:v>-6.9065800000000001E-50</c:v>
                </c:pt>
                <c:pt idx="1767" formatCode="0.00E+00">
                  <c:v>-7.3429000000000003E-50</c:v>
                </c:pt>
                <c:pt idx="1768" formatCode="0.00E+00">
                  <c:v>4.3563399999999999E-50</c:v>
                </c:pt>
                <c:pt idx="1769" formatCode="0.00E+00">
                  <c:v>2.51313E-49</c:v>
                </c:pt>
                <c:pt idx="1770" formatCode="0.00E+00">
                  <c:v>3.1024900000000001E-49</c:v>
                </c:pt>
                <c:pt idx="1771" formatCode="0.00E+00">
                  <c:v>-1.1062600000000001E-49</c:v>
                </c:pt>
                <c:pt idx="1772" formatCode="0.00E+00">
                  <c:v>-9.7646400000000007E-49</c:v>
                </c:pt>
                <c:pt idx="1773" formatCode="0.00E+00">
                  <c:v>-1.4252700000000001E-48</c:v>
                </c:pt>
                <c:pt idx="1774" formatCode="0.00E+00">
                  <c:v>-1.6410200000000001E-49</c:v>
                </c:pt>
                <c:pt idx="1775" formatCode="0.00E+00">
                  <c:v>2.92464E-48</c:v>
                </c:pt>
                <c:pt idx="1776" formatCode="0.00E+00">
                  <c:v>4.9664199999999999E-48</c:v>
                </c:pt>
                <c:pt idx="1777" formatCode="0.00E+00">
                  <c:v>8.9271299999999996E-49</c:v>
                </c:pt>
                <c:pt idx="1778" formatCode="0.00E+00">
                  <c:v>-1.0874399999999999E-47</c:v>
                </c:pt>
                <c:pt idx="1779" formatCode="0.00E+00">
                  <c:v>-2.0939900000000001E-47</c:v>
                </c:pt>
                <c:pt idx="1780" formatCode="0.00E+00">
                  <c:v>-1.09818E-47</c:v>
                </c:pt>
                <c:pt idx="1781" formatCode="0.00E+00">
                  <c:v>2.7285799999999998E-47</c:v>
                </c:pt>
                <c:pt idx="1782" formatCode="0.00E+00">
                  <c:v>6.5898200000000002E-47</c:v>
                </c:pt>
                <c:pt idx="1783" formatCode="0.00E+00">
                  <c:v>4.04069E-47</c:v>
                </c:pt>
                <c:pt idx="1784" formatCode="0.00E+00">
                  <c:v>-9.1024200000000003E-47</c:v>
                </c:pt>
                <c:pt idx="1785" formatCode="0.00E+00">
                  <c:v>-2.4651099999999999E-46</c:v>
                </c:pt>
                <c:pt idx="1786" formatCode="0.00E+00">
                  <c:v>-2.0067900000000002E-46</c:v>
                </c:pt>
                <c:pt idx="1787" formatCode="0.00E+00">
                  <c:v>2.2466099999999999E-46</c:v>
                </c:pt>
                <c:pt idx="1788" formatCode="0.00E+00">
                  <c:v>8.0652299999999993E-46</c:v>
                </c:pt>
                <c:pt idx="1789" formatCode="0.00E+00">
                  <c:v>7.8498300000000002E-46</c:v>
                </c:pt>
                <c:pt idx="1790" formatCode="0.00E+00">
                  <c:v>-5.6522299999999999E-46</c:v>
                </c:pt>
                <c:pt idx="1791" formatCode="0.00E+00">
                  <c:v>-2.6801600000000001E-45</c:v>
                </c:pt>
                <c:pt idx="1792" formatCode="0.00E+00">
                  <c:v>-2.90436E-45</c:v>
                </c:pt>
                <c:pt idx="1793" formatCode="0.00E+00">
                  <c:v>1.7764500000000001E-45</c:v>
                </c:pt>
                <c:pt idx="1794" formatCode="0.00E+00">
                  <c:v>1.01644E-44</c:v>
                </c:pt>
                <c:pt idx="1795" formatCode="0.00E+00">
                  <c:v>1.3597400000000001E-44</c:v>
                </c:pt>
                <c:pt idx="1796" formatCode="0.00E+00">
                  <c:v>5.9987599999999997E-46</c:v>
                </c:pt>
                <c:pt idx="1797" formatCode="0.00E+00">
                  <c:v>-2.7649699999999998E-44</c:v>
                </c:pt>
                <c:pt idx="1798" formatCode="0.00E+00">
                  <c:v>-4.3241999999999999E-44</c:v>
                </c:pt>
                <c:pt idx="1799" formatCode="0.00E+00">
                  <c:v>-5.2105300000000002E-45</c:v>
                </c:pt>
                <c:pt idx="1800" formatCode="0.00E+00">
                  <c:v>9.0231099999999999E-44</c:v>
                </c:pt>
                <c:pt idx="1801" formatCode="0.00E+00">
                  <c:v>1.5622500000000001E-43</c:v>
                </c:pt>
                <c:pt idx="1802" formatCode="0.00E+00">
                  <c:v>4.4344099999999998E-44</c:v>
                </c:pt>
                <c:pt idx="1803" formatCode="0.00E+00">
                  <c:v>-2.8938099999999999E-43</c:v>
                </c:pt>
                <c:pt idx="1804" formatCode="0.00E+00">
                  <c:v>-5.7367799999999996E-43</c:v>
                </c:pt>
                <c:pt idx="1805" formatCode="0.00E+00">
                  <c:v>-2.7599799999999998E-43</c:v>
                </c:pt>
                <c:pt idx="1806" formatCode="0.00E+00">
                  <c:v>8.5268000000000001E-43</c:v>
                </c:pt>
                <c:pt idx="1807" formatCode="0.00E+00">
                  <c:v>2.0048699999999999E-42</c:v>
                </c:pt>
                <c:pt idx="1808" formatCode="0.00E+00">
                  <c:v>1.35502E-42</c:v>
                </c:pt>
                <c:pt idx="1809" formatCode="0.00E+00">
                  <c:v>-2.20795E-42</c:v>
                </c:pt>
                <c:pt idx="1810" formatCode="0.00E+00">
                  <c:v>-6.4410500000000006E-42</c:v>
                </c:pt>
                <c:pt idx="1811" formatCode="0.00E+00">
                  <c:v>-5.1312800000000001E-42</c:v>
                </c:pt>
                <c:pt idx="1812" formatCode="0.00E+00">
                  <c:v>6.73265E-42</c:v>
                </c:pt>
                <c:pt idx="1813" formatCode="0.00E+00">
                  <c:v>2.3215299999999998E-41</c:v>
                </c:pt>
                <c:pt idx="1814" formatCode="0.00E+00">
                  <c:v>2.4448500000000002E-41</c:v>
                </c:pt>
                <c:pt idx="1815" formatCode="0.00E+00">
                  <c:v>-7.5175100000000002E-42</c:v>
                </c:pt>
                <c:pt idx="1816" formatCode="0.00E+00">
                  <c:v>-5.8463600000000003E-41</c:v>
                </c:pt>
                <c:pt idx="1817" formatCode="0.00E+00">
                  <c:v>-6.6917200000000001E-41</c:v>
                </c:pt>
                <c:pt idx="1818" formatCode="0.00E+00">
                  <c:v>3.1809400000000001E-41</c:v>
                </c:pt>
                <c:pt idx="1819" formatCode="0.00E+00">
                  <c:v>2.0858500000000001E-40</c:v>
                </c:pt>
                <c:pt idx="1820" formatCode="0.00E+00">
                  <c:v>2.83266E-40</c:v>
                </c:pt>
                <c:pt idx="1821" formatCode="0.00E+00">
                  <c:v>4.5941300000000002E-41</c:v>
                </c:pt>
                <c:pt idx="1822" formatCode="0.00E+00">
                  <c:v>-4.6485299999999998E-40</c:v>
                </c:pt>
                <c:pt idx="1823" formatCode="0.00E+00">
                  <c:v>-8.0513500000000005E-40</c:v>
                </c:pt>
                <c:pt idx="1824" formatCode="0.00E+00">
                  <c:v>-4.0881700000000003E-40</c:v>
                </c:pt>
                <c:pt idx="1825" formatCode="0.00E+00">
                  <c:v>7.4137800000000003E-40</c:v>
                </c:pt>
                <c:pt idx="1826" formatCode="0.00E+00">
                  <c:v>1.5390600000000001E-39</c:v>
                </c:pt>
                <c:pt idx="1827" formatCode="0.00E+00">
                  <c:v>1.38312E-40</c:v>
                </c:pt>
                <c:pt idx="1828" formatCode="0.00E+00">
                  <c:v>-4.0301399999999998E-39</c:v>
                </c:pt>
                <c:pt idx="1829" formatCode="0.00E+00">
                  <c:v>-7.4972600000000001E-39</c:v>
                </c:pt>
                <c:pt idx="1830" formatCode="0.00E+00">
                  <c:v>-3.4478600000000003E-39</c:v>
                </c:pt>
                <c:pt idx="1831" formatCode="0.00E+00">
                  <c:v>1.12474E-38</c:v>
                </c:pt>
                <c:pt idx="1832" formatCode="0.00E+00">
                  <c:v>2.5726200000000001E-38</c:v>
                </c:pt>
                <c:pt idx="1833" formatCode="0.00E+00">
                  <c:v>1.5958300000000001E-38</c:v>
                </c:pt>
                <c:pt idx="1834" formatCode="0.00E+00">
                  <c:v>-3.1905299999999998E-38</c:v>
                </c:pt>
                <c:pt idx="1835" formatCode="0.00E+00">
                  <c:v>-8.8559099999999999E-38</c:v>
                </c:pt>
                <c:pt idx="1836" formatCode="0.00E+00">
                  <c:v>-7.8205699999999997E-38</c:v>
                </c:pt>
                <c:pt idx="1837" formatCode="0.00E+00">
                  <c:v>5.5971199999999996E-38</c:v>
                </c:pt>
                <c:pt idx="1838" formatCode="0.00E+00">
                  <c:v>2.4770200000000002E-37</c:v>
                </c:pt>
                <c:pt idx="1839" formatCode="0.00E+00">
                  <c:v>2.7263099999999999E-37</c:v>
                </c:pt>
                <c:pt idx="1840" formatCode="0.00E+00">
                  <c:v>-1.0345400000000001E-37</c:v>
                </c:pt>
                <c:pt idx="1841" formatCode="0.00E+00">
                  <c:v>-6.9395900000000004E-37</c:v>
                </c:pt>
                <c:pt idx="1842" formatCode="0.00E+00">
                  <c:v>-4.6586200000000003E-37</c:v>
                </c:pt>
                <c:pt idx="1843" formatCode="0.00E+00">
                  <c:v>1.74961E-36</c:v>
                </c:pt>
                <c:pt idx="1844" formatCode="0.00E+00">
                  <c:v>5.38239E-36</c:v>
                </c:pt>
                <c:pt idx="1845" formatCode="0.00E+00">
                  <c:v>6.9496700000000006E-36</c:v>
                </c:pt>
                <c:pt idx="1846" formatCode="0.00E+00">
                  <c:v>2.13788E-36</c:v>
                </c:pt>
                <c:pt idx="1847" formatCode="0.00E+00">
                  <c:v>-8.3074900000000006E-36</c:v>
                </c:pt>
                <c:pt idx="1848" formatCode="0.00E+00">
                  <c:v>-1.2963699999999999E-35</c:v>
                </c:pt>
                <c:pt idx="1849" formatCode="0.00E+00">
                  <c:v>4.6830399999999998E-36</c:v>
                </c:pt>
                <c:pt idx="1850" formatCode="0.00E+00">
                  <c:v>4.5539799999999999E-35</c:v>
                </c:pt>
                <c:pt idx="1851" formatCode="0.00E+00">
                  <c:v>7.1217399999999999E-35</c:v>
                </c:pt>
                <c:pt idx="1852" formatCode="0.00E+00">
                  <c:v>1.0586299999999999E-35</c:v>
                </c:pt>
                <c:pt idx="1853" formatCode="0.00E+00">
                  <c:v>-1.60832E-34</c:v>
                </c:pt>
                <c:pt idx="1854" formatCode="0.00E+00">
                  <c:v>-3.1111299999999999E-34</c:v>
                </c:pt>
                <c:pt idx="1855" formatCode="0.00E+00">
                  <c:v>-1.70773E-34</c:v>
                </c:pt>
                <c:pt idx="1856" formatCode="0.00E+00">
                  <c:v>3.9105999999999999E-34</c:v>
                </c:pt>
                <c:pt idx="1857" formatCode="0.00E+00">
                  <c:v>9.8285099999999999E-34</c:v>
                </c:pt>
                <c:pt idx="1858" formatCode="0.00E+00">
                  <c:v>7.3899000000000004E-34</c:v>
                </c:pt>
                <c:pt idx="1859" formatCode="0.00E+00">
                  <c:v>-8.8165800000000003E-34</c:v>
                </c:pt>
                <c:pt idx="1860" formatCode="0.00E+00">
                  <c:v>-2.81962E-33</c:v>
                </c:pt>
                <c:pt idx="1861" formatCode="0.00E+00">
                  <c:v>-2.1438200000000001E-33</c:v>
                </c:pt>
                <c:pt idx="1862" formatCode="0.00E+00">
                  <c:v>3.7324E-33</c:v>
                </c:pt>
                <c:pt idx="1863" formatCode="0.00E+00">
                  <c:v>1.13635E-32</c:v>
                </c:pt>
                <c:pt idx="1864" formatCode="0.00E+00">
                  <c:v>6.2712799999999994E-33</c:v>
                </c:pt>
                <c:pt idx="1865" formatCode="0.00E+00">
                  <c:v>-2.79423E-32</c:v>
                </c:pt>
                <c:pt idx="1866" formatCode="0.00E+00">
                  <c:v>-7.8930499999999999E-32</c:v>
                </c:pt>
                <c:pt idx="1867" formatCode="0.00E+00">
                  <c:v>-8.4673199999999999E-32</c:v>
                </c:pt>
                <c:pt idx="1868" formatCode="0.00E+00">
                  <c:v>2.5555499999999999E-32</c:v>
                </c:pt>
                <c:pt idx="1869" formatCode="0.00E+00">
                  <c:v>2.19716E-31</c:v>
                </c:pt>
                <c:pt idx="1870" formatCode="0.00E+00">
                  <c:v>2.62742E-31</c:v>
                </c:pt>
                <c:pt idx="1871" formatCode="0.00E+00">
                  <c:v>-1.6987899999999999E-31</c:v>
                </c:pt>
                <c:pt idx="1872" formatCode="0.00E+00">
                  <c:v>-1.0436199999999999E-30</c:v>
                </c:pt>
                <c:pt idx="1873" formatCode="0.00E+00">
                  <c:v>-1.5544499999999999E-30</c:v>
                </c:pt>
                <c:pt idx="1874" formatCode="0.00E+00">
                  <c:v>-4.8604499999999999E-31</c:v>
                </c:pt>
                <c:pt idx="1875" formatCode="0.00E+00">
                  <c:v>2.30794E-30</c:v>
                </c:pt>
                <c:pt idx="1876" formatCode="0.00E+00">
                  <c:v>4.1934199999999998E-30</c:v>
                </c:pt>
                <c:pt idx="1877" formatCode="0.00E+00">
                  <c:v>4.0281800000000002E-31</c:v>
                </c:pt>
                <c:pt idx="1878" formatCode="0.00E+00">
                  <c:v>-1.07092E-29</c:v>
                </c:pt>
                <c:pt idx="1879" formatCode="0.00E+00">
                  <c:v>-1.99901E-29</c:v>
                </c:pt>
                <c:pt idx="1880" formatCode="0.00E+00">
                  <c:v>-8.6927299999999996E-30</c:v>
                </c:pt>
                <c:pt idx="1881" formatCode="0.00E+00">
                  <c:v>3.20618E-29</c:v>
                </c:pt>
                <c:pt idx="1882" formatCode="0.00E+00">
                  <c:v>7.2834000000000004E-29</c:v>
                </c:pt>
                <c:pt idx="1883" formatCode="0.00E+00">
                  <c:v>4.4276E-29</c:v>
                </c:pt>
                <c:pt idx="1884" formatCode="0.00E+00">
                  <c:v>-9.8637100000000003E-29</c:v>
                </c:pt>
                <c:pt idx="1885" formatCode="0.00E+00">
                  <c:v>-2.70043E-28</c:v>
                </c:pt>
                <c:pt idx="1886" formatCode="0.00E+00">
                  <c:v>-2.39413E-28</c:v>
                </c:pt>
                <c:pt idx="1887" formatCode="0.00E+00">
                  <c:v>1.6773899999999999E-28</c:v>
                </c:pt>
                <c:pt idx="1888" formatCode="0.00E+00">
                  <c:v>7.3555899999999997E-28</c:v>
                </c:pt>
                <c:pt idx="1889" formatCode="0.00E+00">
                  <c:v>7.7069099999999998E-28</c:v>
                </c:pt>
                <c:pt idx="1890" formatCode="0.00E+00">
                  <c:v>-3.7285000000000001E-28</c:v>
                </c:pt>
                <c:pt idx="1891" formatCode="0.00E+00">
                  <c:v>-2.1875200000000001E-27</c:v>
                </c:pt>
                <c:pt idx="1892" formatCode="0.00E+00">
                  <c:v>-2.3397200000000001E-27</c:v>
                </c:pt>
                <c:pt idx="1893" formatCode="0.00E+00">
                  <c:v>1.7024399999999999E-27</c:v>
                </c:pt>
                <c:pt idx="1894" formatCode="0.00E+00">
                  <c:v>8.8728499999999997E-27</c:v>
                </c:pt>
                <c:pt idx="1895" formatCode="0.00E+00">
                  <c:v>1.22989E-26</c:v>
                </c:pt>
                <c:pt idx="1896" formatCode="0.00E+00">
                  <c:v>3.6118300000000002E-27</c:v>
                </c:pt>
                <c:pt idx="1897" formatCode="0.00E+00">
                  <c:v>-1.5890200000000001E-26</c:v>
                </c:pt>
                <c:pt idx="1898" formatCode="0.00E+00">
                  <c:v>-2.4009899999999999E-26</c:v>
                </c:pt>
                <c:pt idx="1899" formatCode="0.00E+00">
                  <c:v>1.30922E-26</c:v>
                </c:pt>
                <c:pt idx="1900" formatCode="0.00E+00">
                  <c:v>9.8495999999999997E-26</c:v>
                </c:pt>
                <c:pt idx="1901" formatCode="0.00E+00">
                  <c:v>1.5529899999999999E-25</c:v>
                </c:pt>
                <c:pt idx="1902" formatCode="0.00E+00">
                  <c:v>4.1378500000000002E-26</c:v>
                </c:pt>
                <c:pt idx="1903" formatCode="0.00E+00">
                  <c:v>-2.93569E-25</c:v>
                </c:pt>
                <c:pt idx="1904" formatCode="0.00E+00">
                  <c:v>-5.5886500000000002E-25</c:v>
                </c:pt>
                <c:pt idx="1905" formatCode="0.00E+00">
                  <c:v>-1.2272399999999999E-25</c:v>
                </c:pt>
                <c:pt idx="1906" formatCode="0.00E+00">
                  <c:v>1.3510699999999999E-24</c:v>
                </c:pt>
                <c:pt idx="1907" formatCode="0.00E+00">
                  <c:v>2.7959700000000002E-24</c:v>
                </c:pt>
                <c:pt idx="1908" formatCode="0.00E+00">
                  <c:v>1.59096E-24</c:v>
                </c:pt>
                <c:pt idx="1909" formatCode="0.00E+00">
                  <c:v>-3.9105500000000003E-24</c:v>
                </c:pt>
                <c:pt idx="1910" formatCode="0.00E+00">
                  <c:v>-1.26195E-23</c:v>
                </c:pt>
                <c:pt idx="1911" formatCode="0.00E+00">
                  <c:v>-2.4661400000000001E-23</c:v>
                </c:pt>
                <c:pt idx="1912" formatCode="0.00E+00">
                  <c:v>-3.7926699999999998E-23</c:v>
                </c:pt>
                <c:pt idx="1913" formatCode="0.00E+00">
                  <c:v>-5.2629199999999998E-23</c:v>
                </c:pt>
                <c:pt idx="1914" formatCode="0.00E+00">
                  <c:v>-8.9988900000000002E-23</c:v>
                </c:pt>
                <c:pt idx="1915" formatCode="0.00E+00">
                  <c:v>-1.7022099999999999E-22</c:v>
                </c:pt>
                <c:pt idx="1916" formatCode="0.00E+00">
                  <c:v>-2.7435900000000001E-22</c:v>
                </c:pt>
                <c:pt idx="1917" formatCode="0.00E+00">
                  <c:v>-3.4850399999999999E-22</c:v>
                </c:pt>
                <c:pt idx="1918" formatCode="0.00E+00">
                  <c:v>-3.4018399999999999E-22</c:v>
                </c:pt>
                <c:pt idx="1919" formatCode="0.00E+00">
                  <c:v>-2.6815599999999998E-22</c:v>
                </c:pt>
                <c:pt idx="1920" formatCode="0.00E+00">
                  <c:v>-2.8230599999999998E-22</c:v>
                </c:pt>
                <c:pt idx="1921" formatCode="0.00E+00">
                  <c:v>-6.67916E-22</c:v>
                </c:pt>
                <c:pt idx="1922" formatCode="0.00E+00">
                  <c:v>-1.5256500000000001E-21</c:v>
                </c:pt>
                <c:pt idx="1923" formatCode="0.00E+00">
                  <c:v>-2.44442E-21</c:v>
                </c:pt>
                <c:pt idx="1924" formatCode="0.00E+00">
                  <c:v>-1.4694199999999999E-21</c:v>
                </c:pt>
                <c:pt idx="1925" formatCode="0.00E+00">
                  <c:v>2.86626E-21</c:v>
                </c:pt>
                <c:pt idx="1926" formatCode="0.00E+00">
                  <c:v>7.2849799999999997E-21</c:v>
                </c:pt>
                <c:pt idx="1927" formatCode="0.00E+00">
                  <c:v>5.2220600000000002E-21</c:v>
                </c:pt>
                <c:pt idx="1928" formatCode="0.00E+00">
                  <c:v>-5.9698899999999997E-21</c:v>
                </c:pt>
                <c:pt idx="1929" formatCode="0.00E+00">
                  <c:v>-1.6002600000000001E-20</c:v>
                </c:pt>
                <c:pt idx="1930" formatCode="0.00E+00">
                  <c:v>-4.3253799999999997E-21</c:v>
                </c:pt>
                <c:pt idx="1931" formatCode="0.00E+00">
                  <c:v>3.8468999999999999E-20</c:v>
                </c:pt>
                <c:pt idx="1932" formatCode="0.00E+00">
                  <c:v>8.0957399999999997E-20</c:v>
                </c:pt>
                <c:pt idx="1933" formatCode="0.00E+00">
                  <c:v>4.5614699999999998E-20</c:v>
                </c:pt>
                <c:pt idx="1934" formatCode="0.00E+00">
                  <c:v>-1.2219899999999999E-19</c:v>
                </c:pt>
                <c:pt idx="1935" formatCode="0.00E+00">
                  <c:v>-3.1742500000000002E-19</c:v>
                </c:pt>
                <c:pt idx="1936" formatCode="0.00E+00">
                  <c:v>-2.2669300000000001E-19</c:v>
                </c:pt>
                <c:pt idx="1937" formatCode="0.00E+00">
                  <c:v>4.2116E-19</c:v>
                </c:pt>
                <c:pt idx="1938" formatCode="0.00E+00">
                  <c:v>1.27919E-18</c:v>
                </c:pt>
                <c:pt idx="1939" formatCode="0.00E+00">
                  <c:v>1.0640600000000001E-18</c:v>
                </c:pt>
                <c:pt idx="1940" formatCode="0.00E+00">
                  <c:v>-1.5163700000000001E-18</c:v>
                </c:pt>
                <c:pt idx="1941" formatCode="0.00E+00">
                  <c:v>-5.4745499999999999E-18</c:v>
                </c:pt>
                <c:pt idx="1942" formatCode="0.00E+00">
                  <c:v>-6.1414900000000003E-18</c:v>
                </c:pt>
                <c:pt idx="1943" formatCode="0.00E+00">
                  <c:v>1.7814100000000001E-18</c:v>
                </c:pt>
                <c:pt idx="1944" formatCode="0.00E+00">
                  <c:v>1.6081499999999999E-17</c:v>
                </c:pt>
                <c:pt idx="1945" formatCode="0.00E+00">
                  <c:v>2.0727800000000002E-17</c:v>
                </c:pt>
                <c:pt idx="1946" formatCode="0.00E+00">
                  <c:v>-4.8004600000000003E-18</c:v>
                </c:pt>
                <c:pt idx="1947" formatCode="0.00E+00">
                  <c:v>-5.7405399999999995E-17</c:v>
                </c:pt>
                <c:pt idx="1948" formatCode="0.00E+00">
                  <c:v>-8.2596300000000002E-17</c:v>
                </c:pt>
                <c:pt idx="1949" formatCode="0.00E+00">
                  <c:v>7.2369799999999998E-18</c:v>
                </c:pt>
                <c:pt idx="1950" formatCode="0.00E+00">
                  <c:v>2.24698E-16</c:v>
                </c:pt>
                <c:pt idx="1951" formatCode="0.00E+00">
                  <c:v>3.58201E-16</c:v>
                </c:pt>
                <c:pt idx="1952" formatCode="0.00E+00">
                  <c:v>2.68943E-17</c:v>
                </c:pt>
                <c:pt idx="1953" formatCode="0.00E+00">
                  <c:v>-8.8387600000000001E-16</c:v>
                </c:pt>
                <c:pt idx="1954" formatCode="0.00E+00">
                  <c:v>-1.6407600000000001E-15</c:v>
                </c:pt>
                <c:pt idx="1955" formatCode="0.00E+00">
                  <c:v>-7.5558400000000001E-16</c:v>
                </c:pt>
                <c:pt idx="1956" formatCode="0.00E+00">
                  <c:v>2.4888999999999999E-15</c:v>
                </c:pt>
                <c:pt idx="1957" formatCode="0.00E+00">
                  <c:v>5.8085400000000003E-15</c:v>
                </c:pt>
                <c:pt idx="1958" formatCode="0.00E+00">
                  <c:v>3.8650700000000003E-15</c:v>
                </c:pt>
                <c:pt idx="1959" formatCode="0.00E+00">
                  <c:v>-6.8615399999999999E-15</c:v>
                </c:pt>
                <c:pt idx="1960" formatCode="0.00E+00">
                  <c:v>-1.95504E-14</c:v>
                </c:pt>
                <c:pt idx="1961" formatCode="0.00E+00">
                  <c:v>-1.4249500000000001E-14</c:v>
                </c:pt>
                <c:pt idx="1962" formatCode="0.00E+00">
                  <c:v>2.6175500000000001E-14</c:v>
                </c:pt>
                <c:pt idx="1963" formatCode="0.00E+00">
                  <c:v>8.0850099999999998E-14</c:v>
                </c:pt>
                <c:pt idx="1964" formatCode="0.00E+00">
                  <c:v>7.4769600000000002E-14</c:v>
                </c:pt>
                <c:pt idx="1965" formatCode="0.00E+00">
                  <c:v>-6.4532600000000003E-14</c:v>
                </c:pt>
                <c:pt idx="1966" formatCode="0.00E+00">
                  <c:v>-2.7859999999999999E-13</c:v>
                </c:pt>
                <c:pt idx="1967" formatCode="0.00E+00">
                  <c:v>-2.8751399999999999E-13</c:v>
                </c:pt>
                <c:pt idx="1968" formatCode="0.00E+00">
                  <c:v>2.3387600000000002E-13</c:v>
                </c:pt>
                <c:pt idx="1969" formatCode="0.00E+00">
                  <c:v>1.1509700000000001E-12</c:v>
                </c:pt>
                <c:pt idx="1970" formatCode="0.00E+00">
                  <c:v>1.4368500000000001E-12</c:v>
                </c:pt>
                <c:pt idx="1971" formatCode="0.00E+00">
                  <c:v>-3.0539499999999998E-13</c:v>
                </c:pt>
                <c:pt idx="1972" formatCode="0.00E+00">
                  <c:v>-3.9109899999999997E-12</c:v>
                </c:pt>
                <c:pt idx="1973" formatCode="0.00E+00">
                  <c:v>-5.7948500000000001E-12</c:v>
                </c:pt>
                <c:pt idx="1974" formatCode="0.00E+00">
                  <c:v>-6.5899399999999999E-13</c:v>
                </c:pt>
                <c:pt idx="1975" formatCode="0.00E+00">
                  <c:v>1.1939000000000001E-11</c:v>
                </c:pt>
                <c:pt idx="1976" formatCode="0.00E+00">
                  <c:v>2.0374800000000002E-11</c:v>
                </c:pt>
                <c:pt idx="1977" formatCode="0.00E+00">
                  <c:v>4.4193100000000001E-12</c:v>
                </c:pt>
                <c:pt idx="1978" formatCode="0.00E+00">
                  <c:v>-4.2022700000000002E-11</c:v>
                </c:pt>
                <c:pt idx="1979" formatCode="0.00E+00">
                  <c:v>-8.2349800000000006E-11</c:v>
                </c:pt>
                <c:pt idx="1980" formatCode="0.00E+00">
                  <c:v>-4.5219500000000002E-11</c:v>
                </c:pt>
                <c:pt idx="1981" formatCode="0.00E+00">
                  <c:v>1.0243E-10</c:v>
                </c:pt>
                <c:pt idx="1982" formatCode="0.00E+00">
                  <c:v>2.4969900000000002E-10</c:v>
                </c:pt>
                <c:pt idx="1983" formatCode="0.00E+00">
                  <c:v>1.4244799999999999E-10</c:v>
                </c:pt>
                <c:pt idx="1984" formatCode="0.00E+00">
                  <c:v>-3.7273899999999999E-10</c:v>
                </c:pt>
                <c:pt idx="1985" formatCode="0.00E+00">
                  <c:v>-9.7883600000000007E-10</c:v>
                </c:pt>
                <c:pt idx="1986" formatCode="0.00E+00">
                  <c:v>-8.21138E-10</c:v>
                </c:pt>
                <c:pt idx="1987" formatCode="0.00E+00">
                  <c:v>7.9374700000000005E-10</c:v>
                </c:pt>
                <c:pt idx="1988" formatCode="0.00E+00">
                  <c:v>3.0178799999999999E-9</c:v>
                </c:pt>
                <c:pt idx="1989" formatCode="0.00E+00">
                  <c:v>2.97806E-9</c:v>
                </c:pt>
                <c:pt idx="1990" formatCode="0.00E+00">
                  <c:v>-1.8458100000000001E-9</c:v>
                </c:pt>
                <c:pt idx="1991" formatCode="0.00E+00">
                  <c:v>-9.3638300000000007E-9</c:v>
                </c:pt>
                <c:pt idx="1992" formatCode="0.00E+00">
                  <c:v>-1.07004E-8</c:v>
                </c:pt>
                <c:pt idx="1993" formatCode="0.00E+00">
                  <c:v>3.7586900000000004E-9</c:v>
                </c:pt>
                <c:pt idx="1994" formatCode="0.00E+00">
                  <c:v>2.9908499999999999E-8</c:v>
                </c:pt>
                <c:pt idx="1995" formatCode="0.00E+00">
                  <c:v>4.1353699999999998E-8</c:v>
                </c:pt>
                <c:pt idx="1996" formatCode="0.00E+00">
                  <c:v>5.2452199999999998E-9</c:v>
                </c:pt>
                <c:pt idx="1997" formatCode="0.00E+00">
                  <c:v>-7.3911900000000002E-8</c:v>
                </c:pt>
                <c:pt idx="1998" formatCode="0.00E+00">
                  <c:v>-1.09456E-7</c:v>
                </c:pt>
                <c:pt idx="1999" formatCode="0.00E+00">
                  <c:v>6.3811899999999997E-8</c:v>
                </c:pt>
                <c:pt idx="2000" formatCode="0.00E+00">
                  <c:v>6.2602300000000002E-7</c:v>
                </c:pt>
                <c:pt idx="2001" formatCode="0.00E+00">
                  <c:v>1.67917E-6</c:v>
                </c:pt>
                <c:pt idx="2002" formatCode="0.00E+00">
                  <c:v>3.1774100000000001E-6</c:v>
                </c:pt>
                <c:pt idx="2003" formatCode="0.00E+00">
                  <c:v>4.9561200000000004E-6</c:v>
                </c:pt>
                <c:pt idx="2004" formatCode="0.00E+00">
                  <c:v>6.8302500000000004E-6</c:v>
                </c:pt>
                <c:pt idx="2005" formatCode="0.00E+00">
                  <c:v>8.6483399999999993E-6</c:v>
                </c:pt>
                <c:pt idx="2006" formatCode="0.00E+00">
                  <c:v>1.0286699999999999E-5</c:v>
                </c:pt>
                <c:pt idx="2007" formatCode="0.00E+00">
                  <c:v>1.16361E-5</c:v>
                </c:pt>
                <c:pt idx="2008" formatCode="0.00E+00">
                  <c:v>1.25972E-5</c:v>
                </c:pt>
                <c:pt idx="2009" formatCode="0.00E+00">
                  <c:v>1.30891E-5</c:v>
                </c:pt>
                <c:pt idx="2010" formatCode="0.00E+00">
                  <c:v>1.3056399999999999E-5</c:v>
                </c:pt>
                <c:pt idx="2011" formatCode="0.00E+00">
                  <c:v>1.24332E-5</c:v>
                </c:pt>
                <c:pt idx="2012" formatCode="0.00E+00">
                  <c:v>1.1112400000000001E-5</c:v>
                </c:pt>
                <c:pt idx="2013" formatCode="0.00E+00">
                  <c:v>9.0185399999999995E-6</c:v>
                </c:pt>
                <c:pt idx="2014" formatCode="0.00E+00">
                  <c:v>6.1744700000000004E-6</c:v>
                </c:pt>
                <c:pt idx="2015" formatCode="0.00E+00">
                  <c:v>2.5888000000000001E-6</c:v>
                </c:pt>
                <c:pt idx="2016" formatCode="0.00E+00">
                  <c:v>-1.8153800000000001E-6</c:v>
                </c:pt>
                <c:pt idx="2017" formatCode="0.00E+00">
                  <c:v>-7.0889500000000001E-6</c:v>
                </c:pt>
                <c:pt idx="2018" formatCode="0.00E+00">
                  <c:v>-1.32275E-5</c:v>
                </c:pt>
                <c:pt idx="2019" formatCode="0.00E+00">
                  <c:v>-2.0248700000000001E-5</c:v>
                </c:pt>
                <c:pt idx="2020" formatCode="0.00E+00">
                  <c:v>-2.8200200000000001E-5</c:v>
                </c:pt>
                <c:pt idx="2021" formatCode="0.00E+00">
                  <c:v>-3.7027799999999998E-5</c:v>
                </c:pt>
                <c:pt idx="2022" formatCode="0.00E+00">
                  <c:v>-4.6493899999999999E-5</c:v>
                </c:pt>
                <c:pt idx="2023" formatCode="0.00E+00">
                  <c:v>-5.6435599999999999E-5</c:v>
                </c:pt>
                <c:pt idx="2024" formatCode="0.00E+00">
                  <c:v>-6.6935100000000002E-5</c:v>
                </c:pt>
                <c:pt idx="2025" formatCode="0.00E+00">
                  <c:v>-7.8064299999999997E-5</c:v>
                </c:pt>
                <c:pt idx="2026" formatCode="0.00E+00">
                  <c:v>-8.9787800000000001E-5</c:v>
                </c:pt>
                <c:pt idx="2027" formatCode="0.00E+00">
                  <c:v>-1.02094E-4</c:v>
                </c:pt>
                <c:pt idx="2028" formatCode="0.00E+00">
                  <c:v>-1.14887E-4</c:v>
                </c:pt>
                <c:pt idx="2029" formatCode="0.00E+00">
                  <c:v>-1.2792500000000001E-4</c:v>
                </c:pt>
                <c:pt idx="2030" formatCode="0.00E+00">
                  <c:v>-1.4100199999999999E-4</c:v>
                </c:pt>
                <c:pt idx="2031" formatCode="0.00E+00">
                  <c:v>-1.54074E-4</c:v>
                </c:pt>
                <c:pt idx="2032" formatCode="0.00E+00">
                  <c:v>-1.6725600000000001E-4</c:v>
                </c:pt>
                <c:pt idx="2033" formatCode="0.00E+00">
                  <c:v>-1.80636E-4</c:v>
                </c:pt>
                <c:pt idx="2034" formatCode="0.00E+00">
                  <c:v>-1.94138E-4</c:v>
                </c:pt>
                <c:pt idx="2035" formatCode="0.00E+00">
                  <c:v>-2.0768100000000001E-4</c:v>
                </c:pt>
                <c:pt idx="2036" formatCode="0.00E+00">
                  <c:v>-2.2130699999999999E-4</c:v>
                </c:pt>
                <c:pt idx="2037" formatCode="0.00E+00">
                  <c:v>-2.3504999999999999E-4</c:v>
                </c:pt>
                <c:pt idx="2038" formatCode="0.00E+00">
                  <c:v>-2.4892099999999998E-4</c:v>
                </c:pt>
                <c:pt idx="2039" formatCode="0.00E+00">
                  <c:v>-2.62969E-4</c:v>
                </c:pt>
                <c:pt idx="2040" formatCode="0.00E+00">
                  <c:v>-2.7720700000000002E-4</c:v>
                </c:pt>
                <c:pt idx="2041" formatCode="0.00E+00">
                  <c:v>-2.9169800000000001E-4</c:v>
                </c:pt>
                <c:pt idx="2042" formatCode="0.00E+00">
                  <c:v>-3.0668900000000002E-4</c:v>
                </c:pt>
                <c:pt idx="2043" formatCode="0.00E+00">
                  <c:v>-3.22274E-4</c:v>
                </c:pt>
                <c:pt idx="2044" formatCode="0.00E+00">
                  <c:v>-3.38232E-4</c:v>
                </c:pt>
                <c:pt idx="2045" formatCode="0.00E+00">
                  <c:v>-3.5454900000000001E-4</c:v>
                </c:pt>
                <c:pt idx="2046" formatCode="0.00E+00">
                  <c:v>-3.7192699999999998E-4</c:v>
                </c:pt>
                <c:pt idx="2047" formatCode="0.00E+00">
                  <c:v>-3.9163499999999999E-4</c:v>
                </c:pt>
                <c:pt idx="2048" formatCode="0.00E+00">
                  <c:v>-4.1440100000000001E-4</c:v>
                </c:pt>
                <c:pt idx="2049" formatCode="0.00E+00">
                  <c:v>-4.3972599999999998E-4</c:v>
                </c:pt>
                <c:pt idx="2050" formatCode="0.00E+00">
                  <c:v>-4.6669399999999997E-4</c:v>
                </c:pt>
                <c:pt idx="2051" formatCode="0.00E+00">
                  <c:v>-4.9492000000000004E-4</c:v>
                </c:pt>
                <c:pt idx="2052" formatCode="0.00E+00">
                  <c:v>-5.2453799999999996E-4</c:v>
                </c:pt>
                <c:pt idx="2053" formatCode="0.00E+00">
                  <c:v>-5.5569199999999999E-4</c:v>
                </c:pt>
                <c:pt idx="2054" formatCode="0.00E+00">
                  <c:v>-5.8834700000000002E-4</c:v>
                </c:pt>
                <c:pt idx="2055" formatCode="0.00E+00">
                  <c:v>-6.2252300000000004E-4</c:v>
                </c:pt>
                <c:pt idx="2056" formatCode="0.00E+00">
                  <c:v>-6.5840500000000004E-4</c:v>
                </c:pt>
                <c:pt idx="2057" formatCode="0.00E+00">
                  <c:v>-6.9618600000000001E-4</c:v>
                </c:pt>
                <c:pt idx="2058" formatCode="0.00E+00">
                  <c:v>-7.3601500000000002E-4</c:v>
                </c:pt>
                <c:pt idx="2059" formatCode="0.00E+00">
                  <c:v>-7.7815700000000002E-4</c:v>
                </c:pt>
                <c:pt idx="2060" formatCode="0.00E+00">
                  <c:v>-8.2308200000000005E-4</c:v>
                </c:pt>
                <c:pt idx="2061" formatCode="0.00E+00">
                  <c:v>-8.7139800000000001E-4</c:v>
                </c:pt>
                <c:pt idx="2062" formatCode="0.00E+00">
                  <c:v>-9.2374600000000003E-4</c:v>
                </c:pt>
                <c:pt idx="2063" formatCode="0.00E+00">
                  <c:v>-9.8070199999999996E-4</c:v>
                </c:pt>
                <c:pt idx="2064" formatCode="0.00E+00">
                  <c:v>-1.0428099999999999E-3</c:v>
                </c:pt>
                <c:pt idx="2065" formatCode="0.00E+00">
                  <c:v>-1.11068E-3</c:v>
                </c:pt>
                <c:pt idx="2066" formatCode="0.00E+00">
                  <c:v>-1.18497E-3</c:v>
                </c:pt>
                <c:pt idx="2067" formatCode="0.00E+00">
                  <c:v>-1.2660799999999999E-3</c:v>
                </c:pt>
                <c:pt idx="2068" formatCode="0.00E+00">
                  <c:v>-1.3540500000000001E-3</c:v>
                </c:pt>
                <c:pt idx="2069" formatCode="0.00E+00">
                  <c:v>-1.44859E-3</c:v>
                </c:pt>
                <c:pt idx="2070" formatCode="0.00E+00">
                  <c:v>-1.5496900000000001E-3</c:v>
                </c:pt>
                <c:pt idx="2071" formatCode="0.00E+00">
                  <c:v>-1.65818E-3</c:v>
                </c:pt>
                <c:pt idx="2072" formatCode="0.00E+00">
                  <c:v>-1.7753999999999999E-3</c:v>
                </c:pt>
                <c:pt idx="2073" formatCode="0.00E+00">
                  <c:v>-1.9025400000000001E-3</c:v>
                </c:pt>
                <c:pt idx="2074" formatCode="0.00E+00">
                  <c:v>-2.04039E-3</c:v>
                </c:pt>
                <c:pt idx="2075" formatCode="0.00E+00">
                  <c:v>-2.18951E-3</c:v>
                </c:pt>
                <c:pt idx="2076" formatCode="0.00E+00">
                  <c:v>-2.3501400000000001E-3</c:v>
                </c:pt>
                <c:pt idx="2077" formatCode="0.00E+00">
                  <c:v>-2.52199E-3</c:v>
                </c:pt>
                <c:pt idx="2078" formatCode="0.00E+00">
                  <c:v>-2.7042400000000001E-3</c:v>
                </c:pt>
                <c:pt idx="2079" formatCode="0.00E+00">
                  <c:v>-2.8962200000000001E-3</c:v>
                </c:pt>
                <c:pt idx="2080" formatCode="0.00E+00">
                  <c:v>-3.0982399999999999E-3</c:v>
                </c:pt>
                <c:pt idx="2081" formatCode="0.00E+00">
                  <c:v>-3.3113399999999999E-3</c:v>
                </c:pt>
                <c:pt idx="2082" formatCode="0.00E+00">
                  <c:v>-3.5360700000000001E-3</c:v>
                </c:pt>
                <c:pt idx="2083" formatCode="0.00E+00">
                  <c:v>-3.7721400000000002E-3</c:v>
                </c:pt>
                <c:pt idx="2084" formatCode="0.00E+00">
                  <c:v>-4.0192500000000003E-3</c:v>
                </c:pt>
                <c:pt idx="2085" formatCode="0.00E+00">
                  <c:v>-4.2775799999999996E-3</c:v>
                </c:pt>
                <c:pt idx="2086" formatCode="0.00E+00">
                  <c:v>-4.5471799999999996E-3</c:v>
                </c:pt>
                <c:pt idx="2087" formatCode="0.00E+00">
                  <c:v>-4.8274399999999997E-3</c:v>
                </c:pt>
                <c:pt idx="2088" formatCode="0.00E+00">
                  <c:v>-5.1173399999999997E-3</c:v>
                </c:pt>
                <c:pt idx="2089" formatCode="0.00E+00">
                  <c:v>-5.4163299999999996E-3</c:v>
                </c:pt>
                <c:pt idx="2090" formatCode="0.00E+00">
                  <c:v>-5.7247599999999997E-3</c:v>
                </c:pt>
                <c:pt idx="2091" formatCode="0.00E+00">
                  <c:v>-6.0432799999999998E-3</c:v>
                </c:pt>
                <c:pt idx="2092" formatCode="0.00E+00">
                  <c:v>-6.3722600000000003E-3</c:v>
                </c:pt>
                <c:pt idx="2093" formatCode="0.00E+00">
                  <c:v>-6.71173E-3</c:v>
                </c:pt>
                <c:pt idx="2094" formatCode="0.00E+00">
                  <c:v>-7.0617299999999996E-3</c:v>
                </c:pt>
                <c:pt idx="2095" formatCode="0.00E+00">
                  <c:v>-7.4227E-3</c:v>
                </c:pt>
                <c:pt idx="2096" formatCode="0.00E+00">
                  <c:v>-7.7955699999999999E-3</c:v>
                </c:pt>
                <c:pt idx="2097" formatCode="0.00E+00">
                  <c:v>-8.1811799999999997E-3</c:v>
                </c:pt>
                <c:pt idx="2098" formatCode="0.00E+00">
                  <c:v>-8.5797200000000007E-3</c:v>
                </c:pt>
                <c:pt idx="2099" formatCode="0.00E+00">
                  <c:v>-8.9909900000000008E-3</c:v>
                </c:pt>
                <c:pt idx="2100" formatCode="0.00E+00">
                  <c:v>-9.4147599999999994E-3</c:v>
                </c:pt>
                <c:pt idx="2101" formatCode="0.00E+00">
                  <c:v>-9.8509700000000006E-3</c:v>
                </c:pt>
                <c:pt idx="2102">
                  <c:v>-1.03E-2</c:v>
                </c:pt>
                <c:pt idx="2103">
                  <c:v>-1.07622E-2</c:v>
                </c:pt>
                <c:pt idx="2104">
                  <c:v>-1.12376E-2</c:v>
                </c:pt>
                <c:pt idx="2105">
                  <c:v>-1.1725899999999999E-2</c:v>
                </c:pt>
                <c:pt idx="2106">
                  <c:v>-1.2227399999999999E-2</c:v>
                </c:pt>
                <c:pt idx="2107">
                  <c:v>-1.2743000000000001E-2</c:v>
                </c:pt>
                <c:pt idx="2108">
                  <c:v>-1.32733E-2</c:v>
                </c:pt>
                <c:pt idx="2109">
                  <c:v>-1.3819E-2</c:v>
                </c:pt>
                <c:pt idx="2110">
                  <c:v>-1.43809E-2</c:v>
                </c:pt>
                <c:pt idx="2111">
                  <c:v>-1.4959399999999999E-2</c:v>
                </c:pt>
                <c:pt idx="2112">
                  <c:v>-1.55538E-2</c:v>
                </c:pt>
                <c:pt idx="2113">
                  <c:v>-1.6163500000000001E-2</c:v>
                </c:pt>
                <c:pt idx="2114">
                  <c:v>-1.6788500000000001E-2</c:v>
                </c:pt>
                <c:pt idx="2115">
                  <c:v>-1.7429E-2</c:v>
                </c:pt>
                <c:pt idx="2116">
                  <c:v>-1.80845E-2</c:v>
                </c:pt>
                <c:pt idx="2117">
                  <c:v>-1.8753300000000001E-2</c:v>
                </c:pt>
                <c:pt idx="2118">
                  <c:v>-1.94345E-2</c:v>
                </c:pt>
                <c:pt idx="2119">
                  <c:v>-2.01274E-2</c:v>
                </c:pt>
                <c:pt idx="2120">
                  <c:v>-2.0832300000000002E-2</c:v>
                </c:pt>
                <c:pt idx="2121">
                  <c:v>-2.15488E-2</c:v>
                </c:pt>
                <c:pt idx="2122">
                  <c:v>-2.22761E-2</c:v>
                </c:pt>
                <c:pt idx="2123">
                  <c:v>-2.3013599999999999E-2</c:v>
                </c:pt>
                <c:pt idx="2124">
                  <c:v>-2.3760900000000001E-2</c:v>
                </c:pt>
                <c:pt idx="2125">
                  <c:v>-2.4517299999999999E-2</c:v>
                </c:pt>
                <c:pt idx="2126">
                  <c:v>-2.5281700000000001E-2</c:v>
                </c:pt>
                <c:pt idx="2127">
                  <c:v>-2.6052599999999999E-2</c:v>
                </c:pt>
                <c:pt idx="2128">
                  <c:v>-2.6828899999999999E-2</c:v>
                </c:pt>
                <c:pt idx="2129">
                  <c:v>-2.7609999999999999E-2</c:v>
                </c:pt>
                <c:pt idx="2130">
                  <c:v>-2.83951E-2</c:v>
                </c:pt>
                <c:pt idx="2131">
                  <c:v>-2.9181700000000001E-2</c:v>
                </c:pt>
                <c:pt idx="2132">
                  <c:v>-2.9967400000000002E-2</c:v>
                </c:pt>
                <c:pt idx="2133">
                  <c:v>-3.0752000000000002E-2</c:v>
                </c:pt>
                <c:pt idx="2134">
                  <c:v>-3.1537000000000003E-2</c:v>
                </c:pt>
                <c:pt idx="2135">
                  <c:v>-3.2323600000000001E-2</c:v>
                </c:pt>
                <c:pt idx="2136">
                  <c:v>-3.3110300000000002E-2</c:v>
                </c:pt>
                <c:pt idx="2137">
                  <c:v>-3.3893699999999999E-2</c:v>
                </c:pt>
                <c:pt idx="2138">
                  <c:v>-3.4671800000000003E-2</c:v>
                </c:pt>
                <c:pt idx="2139">
                  <c:v>-3.5444200000000002E-2</c:v>
                </c:pt>
                <c:pt idx="2140">
                  <c:v>-3.6210800000000001E-2</c:v>
                </c:pt>
                <c:pt idx="2141">
                  <c:v>-3.69699E-2</c:v>
                </c:pt>
                <c:pt idx="2142">
                  <c:v>-3.7719700000000002E-2</c:v>
                </c:pt>
                <c:pt idx="2143">
                  <c:v>-3.8458800000000001E-2</c:v>
                </c:pt>
                <c:pt idx="2144">
                  <c:v>-3.9186199999999997E-2</c:v>
                </c:pt>
                <c:pt idx="2145">
                  <c:v>-3.9899999999999998E-2</c:v>
                </c:pt>
                <c:pt idx="2146">
                  <c:v>-4.0598500000000003E-2</c:v>
                </c:pt>
                <c:pt idx="2147">
                  <c:v>-4.12818E-2</c:v>
                </c:pt>
                <c:pt idx="2148">
                  <c:v>-4.1951299999999997E-2</c:v>
                </c:pt>
                <c:pt idx="2149">
                  <c:v>-4.2606999999999999E-2</c:v>
                </c:pt>
                <c:pt idx="2150">
                  <c:v>-4.3247000000000001E-2</c:v>
                </c:pt>
                <c:pt idx="2151">
                  <c:v>-4.38693E-2</c:v>
                </c:pt>
                <c:pt idx="2152">
                  <c:v>-4.4473199999999997E-2</c:v>
                </c:pt>
                <c:pt idx="2153">
                  <c:v>-4.50587E-2</c:v>
                </c:pt>
                <c:pt idx="2154">
                  <c:v>-4.5625499999999999E-2</c:v>
                </c:pt>
                <c:pt idx="2155">
                  <c:v>-4.6172900000000003E-2</c:v>
                </c:pt>
                <c:pt idx="2156">
                  <c:v>-4.6698999999999997E-2</c:v>
                </c:pt>
                <c:pt idx="2157">
                  <c:v>-4.7201699999999999E-2</c:v>
                </c:pt>
                <c:pt idx="2158">
                  <c:v>-4.7680599999999997E-2</c:v>
                </c:pt>
                <c:pt idx="2159">
                  <c:v>-4.8137199999999998E-2</c:v>
                </c:pt>
                <c:pt idx="2160">
                  <c:v>-4.8573400000000003E-2</c:v>
                </c:pt>
                <c:pt idx="2161">
                  <c:v>-4.8989100000000001E-2</c:v>
                </c:pt>
                <c:pt idx="2162">
                  <c:v>-4.93836E-2</c:v>
                </c:pt>
                <c:pt idx="2163">
                  <c:v>-4.9756500000000002E-2</c:v>
                </c:pt>
                <c:pt idx="2164">
                  <c:v>-5.0107199999999998E-2</c:v>
                </c:pt>
                <c:pt idx="2165">
                  <c:v>-5.0434300000000001E-2</c:v>
                </c:pt>
                <c:pt idx="2166">
                  <c:v>-5.0735599999999999E-2</c:v>
                </c:pt>
                <c:pt idx="2167">
                  <c:v>-5.1010699999999999E-2</c:v>
                </c:pt>
                <c:pt idx="2168">
                  <c:v>-5.1261000000000001E-2</c:v>
                </c:pt>
                <c:pt idx="2169">
                  <c:v>-5.1488899999999997E-2</c:v>
                </c:pt>
                <c:pt idx="2170">
                  <c:v>-5.1694400000000001E-2</c:v>
                </c:pt>
                <c:pt idx="2171">
                  <c:v>-5.1876199999999997E-2</c:v>
                </c:pt>
                <c:pt idx="2172">
                  <c:v>-5.2034499999999997E-2</c:v>
                </c:pt>
                <c:pt idx="2173">
                  <c:v>-5.21702E-2</c:v>
                </c:pt>
                <c:pt idx="2174">
                  <c:v>-5.2283299999999998E-2</c:v>
                </c:pt>
                <c:pt idx="2175">
                  <c:v>-5.2372099999999998E-2</c:v>
                </c:pt>
                <c:pt idx="2176">
                  <c:v>-5.2436099999999999E-2</c:v>
                </c:pt>
                <c:pt idx="2177">
                  <c:v>-5.2477299999999998E-2</c:v>
                </c:pt>
                <c:pt idx="2178">
                  <c:v>-5.2498700000000002E-2</c:v>
                </c:pt>
                <c:pt idx="2179">
                  <c:v>-5.2502E-2</c:v>
                </c:pt>
                <c:pt idx="2180">
                  <c:v>-5.2487499999999999E-2</c:v>
                </c:pt>
                <c:pt idx="2181">
                  <c:v>-5.24552E-2</c:v>
                </c:pt>
                <c:pt idx="2182">
                  <c:v>-5.2406099999999997E-2</c:v>
                </c:pt>
                <c:pt idx="2183">
                  <c:v>-5.2342800000000002E-2</c:v>
                </c:pt>
                <c:pt idx="2184">
                  <c:v>-5.2269099999999999E-2</c:v>
                </c:pt>
                <c:pt idx="2185">
                  <c:v>-5.2186700000000003E-2</c:v>
                </c:pt>
                <c:pt idx="2186">
                  <c:v>-5.2094500000000002E-2</c:v>
                </c:pt>
                <c:pt idx="2187">
                  <c:v>-5.1991700000000002E-2</c:v>
                </c:pt>
                <c:pt idx="2188">
                  <c:v>-5.18799E-2</c:v>
                </c:pt>
                <c:pt idx="2189">
                  <c:v>-5.1761700000000001E-2</c:v>
                </c:pt>
                <c:pt idx="2190">
                  <c:v>-5.1639900000000002E-2</c:v>
                </c:pt>
                <c:pt idx="2191">
                  <c:v>-5.1516399999999997E-2</c:v>
                </c:pt>
                <c:pt idx="2192">
                  <c:v>-5.1392100000000003E-2</c:v>
                </c:pt>
                <c:pt idx="2193">
                  <c:v>-5.1268000000000001E-2</c:v>
                </c:pt>
                <c:pt idx="2194">
                  <c:v>-5.1145299999999998E-2</c:v>
                </c:pt>
                <c:pt idx="2195">
                  <c:v>-5.1024199999999999E-2</c:v>
                </c:pt>
                <c:pt idx="2196">
                  <c:v>-5.09065E-2</c:v>
                </c:pt>
                <c:pt idx="2197">
                  <c:v>-5.07967E-2</c:v>
                </c:pt>
                <c:pt idx="2198">
                  <c:v>-5.0698500000000001E-2</c:v>
                </c:pt>
                <c:pt idx="2199">
                  <c:v>-5.0612200000000003E-2</c:v>
                </c:pt>
                <c:pt idx="2200">
                  <c:v>-5.0538E-2</c:v>
                </c:pt>
                <c:pt idx="2201">
                  <c:v>-5.0477899999999999E-2</c:v>
                </c:pt>
                <c:pt idx="2202">
                  <c:v>-5.0434300000000001E-2</c:v>
                </c:pt>
                <c:pt idx="2203">
                  <c:v>-5.0407800000000003E-2</c:v>
                </c:pt>
                <c:pt idx="2204">
                  <c:v>-5.0397200000000003E-2</c:v>
                </c:pt>
                <c:pt idx="2205">
                  <c:v>-5.0401700000000001E-2</c:v>
                </c:pt>
                <c:pt idx="2206">
                  <c:v>-5.0422599999999998E-2</c:v>
                </c:pt>
                <c:pt idx="2207">
                  <c:v>-5.0461899999999997E-2</c:v>
                </c:pt>
                <c:pt idx="2208">
                  <c:v>-5.0521999999999997E-2</c:v>
                </c:pt>
                <c:pt idx="2209">
                  <c:v>-5.0605499999999998E-2</c:v>
                </c:pt>
                <c:pt idx="2210">
                  <c:v>-5.0715200000000002E-2</c:v>
                </c:pt>
                <c:pt idx="2211">
                  <c:v>-5.0853799999999998E-2</c:v>
                </c:pt>
                <c:pt idx="2212">
                  <c:v>-5.1023100000000002E-2</c:v>
                </c:pt>
                <c:pt idx="2213">
                  <c:v>-5.1223200000000003E-2</c:v>
                </c:pt>
                <c:pt idx="2214">
                  <c:v>-5.1452999999999999E-2</c:v>
                </c:pt>
                <c:pt idx="2215">
                  <c:v>-5.1711800000000002E-2</c:v>
                </c:pt>
                <c:pt idx="2216">
                  <c:v>-5.20008E-2</c:v>
                </c:pt>
                <c:pt idx="2217">
                  <c:v>-5.23203E-2</c:v>
                </c:pt>
                <c:pt idx="2218">
                  <c:v>-5.2668399999999997E-2</c:v>
                </c:pt>
                <c:pt idx="2219">
                  <c:v>-5.3042800000000001E-2</c:v>
                </c:pt>
                <c:pt idx="2220">
                  <c:v>-5.3443999999999998E-2</c:v>
                </c:pt>
                <c:pt idx="2221">
                  <c:v>-5.3875800000000001E-2</c:v>
                </c:pt>
                <c:pt idx="2222">
                  <c:v>-5.4343000000000002E-2</c:v>
                </c:pt>
                <c:pt idx="2223">
                  <c:v>-5.4847699999999999E-2</c:v>
                </c:pt>
                <c:pt idx="2224">
                  <c:v>-5.53897E-2</c:v>
                </c:pt>
                <c:pt idx="2225">
                  <c:v>-5.5968799999999999E-2</c:v>
                </c:pt>
                <c:pt idx="2226">
                  <c:v>-5.6586200000000003E-2</c:v>
                </c:pt>
                <c:pt idx="2227">
                  <c:v>-5.7243299999999997E-2</c:v>
                </c:pt>
                <c:pt idx="2228">
                  <c:v>-5.7940100000000001E-2</c:v>
                </c:pt>
                <c:pt idx="2229">
                  <c:v>-5.8676100000000002E-2</c:v>
                </c:pt>
                <c:pt idx="2230">
                  <c:v>-5.94516E-2</c:v>
                </c:pt>
                <c:pt idx="2231">
                  <c:v>-6.02677E-2</c:v>
                </c:pt>
                <c:pt idx="2232">
                  <c:v>-6.1124499999999998E-2</c:v>
                </c:pt>
                <c:pt idx="2233">
                  <c:v>-6.2019900000000003E-2</c:v>
                </c:pt>
                <c:pt idx="2234">
                  <c:v>-6.2953499999999996E-2</c:v>
                </c:pt>
                <c:pt idx="2235">
                  <c:v>-6.3928799999999994E-2</c:v>
                </c:pt>
                <c:pt idx="2236">
                  <c:v>-6.4949199999999999E-2</c:v>
                </c:pt>
                <c:pt idx="2237">
                  <c:v>-6.6014100000000006E-2</c:v>
                </c:pt>
                <c:pt idx="2238">
                  <c:v>-6.7120600000000002E-2</c:v>
                </c:pt>
                <c:pt idx="2239">
                  <c:v>-6.8266800000000002E-2</c:v>
                </c:pt>
                <c:pt idx="2240">
                  <c:v>-6.9452799999999995E-2</c:v>
                </c:pt>
                <c:pt idx="2241">
                  <c:v>-7.0679699999999998E-2</c:v>
                </c:pt>
                <c:pt idx="2242">
                  <c:v>-7.1947700000000003E-2</c:v>
                </c:pt>
                <c:pt idx="2243">
                  <c:v>-7.3254899999999998E-2</c:v>
                </c:pt>
                <c:pt idx="2244">
                  <c:v>-7.4597200000000002E-2</c:v>
                </c:pt>
                <c:pt idx="2245">
                  <c:v>-7.5971700000000003E-2</c:v>
                </c:pt>
                <c:pt idx="2246">
                  <c:v>-7.7378000000000002E-2</c:v>
                </c:pt>
                <c:pt idx="2247">
                  <c:v>-7.8815499999999997E-2</c:v>
                </c:pt>
                <c:pt idx="2248">
                  <c:v>-8.0280799999999999E-2</c:v>
                </c:pt>
                <c:pt idx="2249">
                  <c:v>-8.1770700000000002E-2</c:v>
                </c:pt>
                <c:pt idx="2250">
                  <c:v>-8.32841E-2</c:v>
                </c:pt>
                <c:pt idx="2251">
                  <c:v>-8.4820900000000005E-2</c:v>
                </c:pt>
                <c:pt idx="2252">
                  <c:v>-8.6380700000000005E-2</c:v>
                </c:pt>
                <c:pt idx="2253">
                  <c:v>-8.7961300000000006E-2</c:v>
                </c:pt>
                <c:pt idx="2254">
                  <c:v>-8.9559700000000006E-2</c:v>
                </c:pt>
                <c:pt idx="2255">
                  <c:v>-9.1175199999999998E-2</c:v>
                </c:pt>
                <c:pt idx="2256">
                  <c:v>-9.2809299999999997E-2</c:v>
                </c:pt>
                <c:pt idx="2257">
                  <c:v>-9.4462400000000002E-2</c:v>
                </c:pt>
                <c:pt idx="2258">
                  <c:v>-9.6132499999999996E-2</c:v>
                </c:pt>
                <c:pt idx="2259">
                  <c:v>-9.7817200000000007E-2</c:v>
                </c:pt>
                <c:pt idx="2260">
                  <c:v>-9.9514500000000006E-2</c:v>
                </c:pt>
                <c:pt idx="2261">
                  <c:v>-0.10122200000000001</c:v>
                </c:pt>
                <c:pt idx="2262">
                  <c:v>-0.102938</c:v>
                </c:pt>
                <c:pt idx="2263">
                  <c:v>-0.10466200000000001</c:v>
                </c:pt>
                <c:pt idx="2264">
                  <c:v>-0.106394</c:v>
                </c:pt>
                <c:pt idx="2265">
                  <c:v>-0.108136</c:v>
                </c:pt>
                <c:pt idx="2266">
                  <c:v>-0.10988299999999999</c:v>
                </c:pt>
                <c:pt idx="2267">
                  <c:v>-0.111632</c:v>
                </c:pt>
                <c:pt idx="2268">
                  <c:v>-0.113376</c:v>
                </c:pt>
                <c:pt idx="2269">
                  <c:v>-0.11511299999999999</c:v>
                </c:pt>
                <c:pt idx="2270">
                  <c:v>-0.116838</c:v>
                </c:pt>
                <c:pt idx="2271">
                  <c:v>-0.118552</c:v>
                </c:pt>
                <c:pt idx="2272">
                  <c:v>-0.120252</c:v>
                </c:pt>
                <c:pt idx="2273">
                  <c:v>-0.121936</c:v>
                </c:pt>
                <c:pt idx="2274">
                  <c:v>-0.1236</c:v>
                </c:pt>
                <c:pt idx="2275">
                  <c:v>-0.12524099999999999</c:v>
                </c:pt>
                <c:pt idx="2276">
                  <c:v>-0.126859</c:v>
                </c:pt>
                <c:pt idx="2277">
                  <c:v>-0.12845400000000001</c:v>
                </c:pt>
                <c:pt idx="2278">
                  <c:v>-0.130023</c:v>
                </c:pt>
                <c:pt idx="2279">
                  <c:v>-0.13156499999999999</c:v>
                </c:pt>
                <c:pt idx="2280">
                  <c:v>-0.133077</c:v>
                </c:pt>
                <c:pt idx="2281">
                  <c:v>-0.13455800000000001</c:v>
                </c:pt>
                <c:pt idx="2282">
                  <c:v>-0.13600400000000001</c:v>
                </c:pt>
                <c:pt idx="2283">
                  <c:v>-0.13741100000000001</c:v>
                </c:pt>
                <c:pt idx="2284">
                  <c:v>-0.13878499999999999</c:v>
                </c:pt>
                <c:pt idx="2285">
                  <c:v>-0.14013</c:v>
                </c:pt>
                <c:pt idx="2286">
                  <c:v>-0.14144799999999999</c:v>
                </c:pt>
                <c:pt idx="2287">
                  <c:v>-0.142739</c:v>
                </c:pt>
                <c:pt idx="2288">
                  <c:v>-0.14400299999999999</c:v>
                </c:pt>
                <c:pt idx="2289">
                  <c:v>-0.14524300000000001</c:v>
                </c:pt>
                <c:pt idx="2290">
                  <c:v>-0.14646000000000001</c:v>
                </c:pt>
                <c:pt idx="2291">
                  <c:v>-0.14765</c:v>
                </c:pt>
                <c:pt idx="2292">
                  <c:v>-0.148811</c:v>
                </c:pt>
                <c:pt idx="2293">
                  <c:v>-0.14994299999999999</c:v>
                </c:pt>
                <c:pt idx="2294">
                  <c:v>-0.15104400000000001</c:v>
                </c:pt>
                <c:pt idx="2295">
                  <c:v>-0.152115</c:v>
                </c:pt>
                <c:pt idx="2296">
                  <c:v>-0.15315999999999999</c:v>
                </c:pt>
                <c:pt idx="2297">
                  <c:v>-0.15418200000000001</c:v>
                </c:pt>
                <c:pt idx="2298">
                  <c:v>-0.15518599999999999</c:v>
                </c:pt>
                <c:pt idx="2299">
                  <c:v>-0.15617200000000001</c:v>
                </c:pt>
                <c:pt idx="2300">
                  <c:v>-0.157141</c:v>
                </c:pt>
                <c:pt idx="2301">
                  <c:v>-0.15809100000000001</c:v>
                </c:pt>
                <c:pt idx="2302">
                  <c:v>-0.15901899999999999</c:v>
                </c:pt>
                <c:pt idx="2303">
                  <c:v>-0.15992600000000001</c:v>
                </c:pt>
                <c:pt idx="2304">
                  <c:v>-0.16081300000000001</c:v>
                </c:pt>
                <c:pt idx="2305">
                  <c:v>-0.16168199999999999</c:v>
                </c:pt>
                <c:pt idx="2306">
                  <c:v>-0.16253000000000001</c:v>
                </c:pt>
                <c:pt idx="2307">
                  <c:v>-0.163359</c:v>
                </c:pt>
                <c:pt idx="2308">
                  <c:v>-0.16417200000000001</c:v>
                </c:pt>
                <c:pt idx="2309">
                  <c:v>-0.16497500000000001</c:v>
                </c:pt>
                <c:pt idx="2310">
                  <c:v>-0.165773</c:v>
                </c:pt>
                <c:pt idx="2311">
                  <c:v>-0.16656699999999999</c:v>
                </c:pt>
                <c:pt idx="2312">
                  <c:v>-0.16736000000000001</c:v>
                </c:pt>
                <c:pt idx="2313">
                  <c:v>-0.168155</c:v>
                </c:pt>
                <c:pt idx="2314">
                  <c:v>-0.16895499999999999</c:v>
                </c:pt>
                <c:pt idx="2315">
                  <c:v>-0.169764</c:v>
                </c:pt>
                <c:pt idx="2316">
                  <c:v>-0.17058300000000001</c:v>
                </c:pt>
                <c:pt idx="2317">
                  <c:v>-0.17141400000000001</c:v>
                </c:pt>
                <c:pt idx="2318">
                  <c:v>-0.17225599999999999</c:v>
                </c:pt>
                <c:pt idx="2319">
                  <c:v>-0.17311499999999999</c:v>
                </c:pt>
                <c:pt idx="2320">
                  <c:v>-0.17399100000000001</c:v>
                </c:pt>
                <c:pt idx="2321">
                  <c:v>-0.17488300000000001</c:v>
                </c:pt>
                <c:pt idx="2322">
                  <c:v>-0.175793</c:v>
                </c:pt>
                <c:pt idx="2323">
                  <c:v>-0.17672499999999999</c:v>
                </c:pt>
                <c:pt idx="2324">
                  <c:v>-0.17768600000000001</c:v>
                </c:pt>
                <c:pt idx="2325">
                  <c:v>-0.178674</c:v>
                </c:pt>
                <c:pt idx="2326">
                  <c:v>-0.17968700000000001</c:v>
                </c:pt>
                <c:pt idx="2327">
                  <c:v>-0.180725</c:v>
                </c:pt>
                <c:pt idx="2328">
                  <c:v>-0.18179000000000001</c:v>
                </c:pt>
                <c:pt idx="2329">
                  <c:v>-0.18288299999999999</c:v>
                </c:pt>
                <c:pt idx="2330">
                  <c:v>-0.184004</c:v>
                </c:pt>
                <c:pt idx="2331">
                  <c:v>-0.18515300000000001</c:v>
                </c:pt>
                <c:pt idx="2332">
                  <c:v>-0.18632899999999999</c:v>
                </c:pt>
                <c:pt idx="2333">
                  <c:v>-0.18753400000000001</c:v>
                </c:pt>
                <c:pt idx="2334">
                  <c:v>-0.18876499999999999</c:v>
                </c:pt>
                <c:pt idx="2335">
                  <c:v>-0.19001499999999999</c:v>
                </c:pt>
                <c:pt idx="2336">
                  <c:v>-0.191278</c:v>
                </c:pt>
                <c:pt idx="2337">
                  <c:v>-0.192552</c:v>
                </c:pt>
                <c:pt idx="2338">
                  <c:v>-0.19383700000000001</c:v>
                </c:pt>
                <c:pt idx="2339">
                  <c:v>-0.195135</c:v>
                </c:pt>
                <c:pt idx="2340">
                  <c:v>-0.19644900000000001</c:v>
                </c:pt>
                <c:pt idx="2341">
                  <c:v>-0.19778000000000001</c:v>
                </c:pt>
                <c:pt idx="2342">
                  <c:v>-0.199126</c:v>
                </c:pt>
                <c:pt idx="2343">
                  <c:v>-0.200487</c:v>
                </c:pt>
                <c:pt idx="2344">
                  <c:v>-0.20186499999999999</c:v>
                </c:pt>
                <c:pt idx="2345">
                  <c:v>-0.203264</c:v>
                </c:pt>
                <c:pt idx="2346">
                  <c:v>-0.20468500000000001</c:v>
                </c:pt>
                <c:pt idx="2347">
                  <c:v>-0.206127</c:v>
                </c:pt>
                <c:pt idx="2348">
                  <c:v>-0.20758799999999999</c:v>
                </c:pt>
                <c:pt idx="2349">
                  <c:v>-0.209067</c:v>
                </c:pt>
                <c:pt idx="2350">
                  <c:v>-0.210562</c:v>
                </c:pt>
                <c:pt idx="2351">
                  <c:v>-0.21207500000000001</c:v>
                </c:pt>
                <c:pt idx="2352">
                  <c:v>-0.21360799999999999</c:v>
                </c:pt>
                <c:pt idx="2353">
                  <c:v>-0.21515899999999999</c:v>
                </c:pt>
                <c:pt idx="2354">
                  <c:v>-0.216723</c:v>
                </c:pt>
                <c:pt idx="2355">
                  <c:v>-0.21829299999999999</c:v>
                </c:pt>
                <c:pt idx="2356">
                  <c:v>-0.219863</c:v>
                </c:pt>
                <c:pt idx="2357">
                  <c:v>-0.22142999999999999</c:v>
                </c:pt>
                <c:pt idx="2358">
                  <c:v>-0.22299099999999999</c:v>
                </c:pt>
                <c:pt idx="2359">
                  <c:v>-0.22453899999999999</c:v>
                </c:pt>
                <c:pt idx="2360">
                  <c:v>-0.22607099999999999</c:v>
                </c:pt>
                <c:pt idx="2361">
                  <c:v>-0.22758500000000001</c:v>
                </c:pt>
                <c:pt idx="2362">
                  <c:v>-0.22908200000000001</c:v>
                </c:pt>
                <c:pt idx="2363">
                  <c:v>-0.23055899999999999</c:v>
                </c:pt>
                <c:pt idx="2364">
                  <c:v>-0.232017</c:v>
                </c:pt>
                <c:pt idx="2365">
                  <c:v>-0.23345099999999999</c:v>
                </c:pt>
                <c:pt idx="2366">
                  <c:v>-0.23485800000000001</c:v>
                </c:pt>
                <c:pt idx="2367">
                  <c:v>-0.236236</c:v>
                </c:pt>
                <c:pt idx="2368">
                  <c:v>-0.23758199999999999</c:v>
                </c:pt>
                <c:pt idx="2369">
                  <c:v>-0.23889199999999999</c:v>
                </c:pt>
                <c:pt idx="2370">
                  <c:v>-0.24016000000000001</c:v>
                </c:pt>
                <c:pt idx="2371">
                  <c:v>-0.24138399999999999</c:v>
                </c:pt>
                <c:pt idx="2372">
                  <c:v>-0.242566</c:v>
                </c:pt>
                <c:pt idx="2373">
                  <c:v>-0.24371000000000001</c:v>
                </c:pt>
                <c:pt idx="2374">
                  <c:v>-0.24481700000000001</c:v>
                </c:pt>
                <c:pt idx="2375">
                  <c:v>-0.245893</c:v>
                </c:pt>
                <c:pt idx="2376">
                  <c:v>-0.24693899999999999</c:v>
                </c:pt>
                <c:pt idx="2377">
                  <c:v>-0.24795700000000001</c:v>
                </c:pt>
                <c:pt idx="2378">
                  <c:v>-0.248942</c:v>
                </c:pt>
                <c:pt idx="2379">
                  <c:v>-0.249888</c:v>
                </c:pt>
                <c:pt idx="2380">
                  <c:v>-0.25079499999999999</c:v>
                </c:pt>
                <c:pt idx="2381">
                  <c:v>-0.25165900000000002</c:v>
                </c:pt>
                <c:pt idx="2382">
                  <c:v>-0.25247900000000001</c:v>
                </c:pt>
                <c:pt idx="2383">
                  <c:v>-0.25325500000000001</c:v>
                </c:pt>
                <c:pt idx="2384">
                  <c:v>-0.25399300000000002</c:v>
                </c:pt>
                <c:pt idx="2385">
                  <c:v>-0.25469399999999998</c:v>
                </c:pt>
                <c:pt idx="2386">
                  <c:v>-0.255359</c:v>
                </c:pt>
                <c:pt idx="2387">
                  <c:v>-0.25598399999999999</c:v>
                </c:pt>
                <c:pt idx="2388">
                  <c:v>-0.25656800000000002</c:v>
                </c:pt>
                <c:pt idx="2389">
                  <c:v>-0.25711000000000001</c:v>
                </c:pt>
                <c:pt idx="2390">
                  <c:v>-0.25761099999999998</c:v>
                </c:pt>
                <c:pt idx="2391">
                  <c:v>-0.25807000000000002</c:v>
                </c:pt>
                <c:pt idx="2392">
                  <c:v>-0.25849100000000003</c:v>
                </c:pt>
                <c:pt idx="2393">
                  <c:v>-0.25887399999999999</c:v>
                </c:pt>
                <c:pt idx="2394">
                  <c:v>-0.25922200000000001</c:v>
                </c:pt>
                <c:pt idx="2395">
                  <c:v>-0.25953500000000002</c:v>
                </c:pt>
                <c:pt idx="2396">
                  <c:v>-0.25981900000000002</c:v>
                </c:pt>
                <c:pt idx="2397">
                  <c:v>-0.260079</c:v>
                </c:pt>
                <c:pt idx="2398">
                  <c:v>-0.26031700000000002</c:v>
                </c:pt>
                <c:pt idx="2399">
                  <c:v>-0.26053300000000001</c:v>
                </c:pt>
                <c:pt idx="2400">
                  <c:v>-0.26072699999999999</c:v>
                </c:pt>
                <c:pt idx="2401">
                  <c:v>-0.26090200000000002</c:v>
                </c:pt>
                <c:pt idx="2402">
                  <c:v>-0.26106099999999999</c:v>
                </c:pt>
                <c:pt idx="2403">
                  <c:v>-0.26120399999999999</c:v>
                </c:pt>
                <c:pt idx="2404">
                  <c:v>-0.26133099999999998</c:v>
                </c:pt>
                <c:pt idx="2405">
                  <c:v>-0.26144099999999998</c:v>
                </c:pt>
                <c:pt idx="2406">
                  <c:v>-0.26153500000000002</c:v>
                </c:pt>
                <c:pt idx="2407">
                  <c:v>-0.26162000000000002</c:v>
                </c:pt>
                <c:pt idx="2408">
                  <c:v>-0.26169700000000001</c:v>
                </c:pt>
                <c:pt idx="2409">
                  <c:v>-0.26176700000000003</c:v>
                </c:pt>
                <c:pt idx="2410">
                  <c:v>-0.26182899999999998</c:v>
                </c:pt>
                <c:pt idx="2411">
                  <c:v>-0.26189000000000001</c:v>
                </c:pt>
                <c:pt idx="2412">
                  <c:v>-0.26195400000000002</c:v>
                </c:pt>
                <c:pt idx="2413">
                  <c:v>-0.26202399999999998</c:v>
                </c:pt>
                <c:pt idx="2414">
                  <c:v>-0.2621</c:v>
                </c:pt>
                <c:pt idx="2415">
                  <c:v>-0.26218200000000003</c:v>
                </c:pt>
                <c:pt idx="2416">
                  <c:v>-0.26227</c:v>
                </c:pt>
                <c:pt idx="2417">
                  <c:v>-0.26236399999999999</c:v>
                </c:pt>
                <c:pt idx="2418">
                  <c:v>-0.26246599999999998</c:v>
                </c:pt>
                <c:pt idx="2419">
                  <c:v>-0.262577</c:v>
                </c:pt>
                <c:pt idx="2420">
                  <c:v>-0.26269700000000001</c:v>
                </c:pt>
                <c:pt idx="2421">
                  <c:v>-0.26282800000000001</c:v>
                </c:pt>
                <c:pt idx="2422">
                  <c:v>-0.262961</c:v>
                </c:pt>
                <c:pt idx="2423">
                  <c:v>-0.26308700000000002</c:v>
                </c:pt>
                <c:pt idx="2424">
                  <c:v>-0.26320100000000002</c:v>
                </c:pt>
                <c:pt idx="2425">
                  <c:v>-0.26330300000000001</c:v>
                </c:pt>
                <c:pt idx="2426">
                  <c:v>-0.26339299999999999</c:v>
                </c:pt>
                <c:pt idx="2427">
                  <c:v>-0.26347199999999998</c:v>
                </c:pt>
                <c:pt idx="2428">
                  <c:v>-0.26354300000000003</c:v>
                </c:pt>
                <c:pt idx="2429">
                  <c:v>-0.26360499999999998</c:v>
                </c:pt>
                <c:pt idx="2430">
                  <c:v>-0.263658</c:v>
                </c:pt>
                <c:pt idx="2431">
                  <c:v>-0.26370500000000002</c:v>
                </c:pt>
                <c:pt idx="2432">
                  <c:v>-0.26375399999999999</c:v>
                </c:pt>
                <c:pt idx="2433">
                  <c:v>-0.26381199999999999</c:v>
                </c:pt>
                <c:pt idx="2434">
                  <c:v>-0.26388200000000001</c:v>
                </c:pt>
                <c:pt idx="2435">
                  <c:v>-0.26396599999999998</c:v>
                </c:pt>
                <c:pt idx="2436">
                  <c:v>-0.26406400000000002</c:v>
                </c:pt>
                <c:pt idx="2437">
                  <c:v>-0.26417499999999999</c:v>
                </c:pt>
                <c:pt idx="2438">
                  <c:v>-0.26429999999999998</c:v>
                </c:pt>
                <c:pt idx="2439">
                  <c:v>-0.26443499999999998</c:v>
                </c:pt>
                <c:pt idx="2440">
                  <c:v>-0.26458100000000001</c:v>
                </c:pt>
                <c:pt idx="2441">
                  <c:v>-0.26473400000000002</c:v>
                </c:pt>
                <c:pt idx="2442">
                  <c:v>-0.26489299999999999</c:v>
                </c:pt>
                <c:pt idx="2443">
                  <c:v>-0.26505099999999998</c:v>
                </c:pt>
                <c:pt idx="2444">
                  <c:v>-0.26519999999999999</c:v>
                </c:pt>
                <c:pt idx="2445">
                  <c:v>-0.26533299999999999</c:v>
                </c:pt>
                <c:pt idx="2446">
                  <c:v>-0.26544200000000001</c:v>
                </c:pt>
                <c:pt idx="2447">
                  <c:v>-0.26551900000000001</c:v>
                </c:pt>
                <c:pt idx="2448">
                  <c:v>-0.26556200000000002</c:v>
                </c:pt>
                <c:pt idx="2449">
                  <c:v>-0.265573</c:v>
                </c:pt>
                <c:pt idx="2450">
                  <c:v>-0.26555499999999999</c:v>
                </c:pt>
                <c:pt idx="2451">
                  <c:v>-0.265509</c:v>
                </c:pt>
                <c:pt idx="2452">
                  <c:v>-0.26543499999999998</c:v>
                </c:pt>
                <c:pt idx="2453">
                  <c:v>-0.26532899999999998</c:v>
                </c:pt>
                <c:pt idx="2454">
                  <c:v>-0.26518599999999998</c:v>
                </c:pt>
                <c:pt idx="2455">
                  <c:v>-0.26500400000000002</c:v>
                </c:pt>
                <c:pt idx="2456">
                  <c:v>-0.26478400000000002</c:v>
                </c:pt>
                <c:pt idx="2457">
                  <c:v>-0.26452399999999998</c:v>
                </c:pt>
                <c:pt idx="2458">
                  <c:v>-0.26422499999999999</c:v>
                </c:pt>
                <c:pt idx="2459">
                  <c:v>-0.26388699999999998</c:v>
                </c:pt>
                <c:pt idx="2460">
                  <c:v>-0.26351400000000003</c:v>
                </c:pt>
                <c:pt idx="2461">
                  <c:v>-0.26311200000000001</c:v>
                </c:pt>
                <c:pt idx="2462">
                  <c:v>-0.262683</c:v>
                </c:pt>
                <c:pt idx="2463">
                  <c:v>-0.26223200000000002</c:v>
                </c:pt>
                <c:pt idx="2464">
                  <c:v>-0.26175799999999999</c:v>
                </c:pt>
                <c:pt idx="2465">
                  <c:v>-0.26125999999999999</c:v>
                </c:pt>
                <c:pt idx="2466">
                  <c:v>-0.26073200000000002</c:v>
                </c:pt>
                <c:pt idx="2467">
                  <c:v>-0.26016899999999998</c:v>
                </c:pt>
                <c:pt idx="2468">
                  <c:v>-0.25957000000000002</c:v>
                </c:pt>
                <c:pt idx="2469">
                  <c:v>-0.25893500000000003</c:v>
                </c:pt>
                <c:pt idx="2470">
                  <c:v>-0.25826500000000002</c:v>
                </c:pt>
                <c:pt idx="2471">
                  <c:v>-0.25756099999999998</c:v>
                </c:pt>
                <c:pt idx="2472">
                  <c:v>-0.25682100000000002</c:v>
                </c:pt>
                <c:pt idx="2473">
                  <c:v>-0.25603799999999999</c:v>
                </c:pt>
                <c:pt idx="2474">
                  <c:v>-0.25520799999999999</c:v>
                </c:pt>
                <c:pt idx="2475">
                  <c:v>-0.25433</c:v>
                </c:pt>
                <c:pt idx="2476">
                  <c:v>-0.25341000000000002</c:v>
                </c:pt>
                <c:pt idx="2477">
                  <c:v>-0.25245099999999998</c:v>
                </c:pt>
                <c:pt idx="2478">
                  <c:v>-0.25145600000000001</c:v>
                </c:pt>
                <c:pt idx="2479">
                  <c:v>-0.25042999999999999</c:v>
                </c:pt>
                <c:pt idx="2480">
                  <c:v>-0.24937699999999999</c:v>
                </c:pt>
                <c:pt idx="2481">
                  <c:v>-0.24829899999999999</c:v>
                </c:pt>
                <c:pt idx="2482">
                  <c:v>-0.247199</c:v>
                </c:pt>
                <c:pt idx="2483">
                  <c:v>-0.24607499999999999</c:v>
                </c:pt>
                <c:pt idx="2484">
                  <c:v>-0.24493400000000001</c:v>
                </c:pt>
                <c:pt idx="2485">
                  <c:v>-0.243781</c:v>
                </c:pt>
                <c:pt idx="2486">
                  <c:v>-0.242614</c:v>
                </c:pt>
                <c:pt idx="2487">
                  <c:v>-0.24143100000000001</c:v>
                </c:pt>
                <c:pt idx="2488">
                  <c:v>-0.240235</c:v>
                </c:pt>
                <c:pt idx="2489">
                  <c:v>-0.23902799999999999</c:v>
                </c:pt>
                <c:pt idx="2490">
                  <c:v>-0.23780999999999999</c:v>
                </c:pt>
                <c:pt idx="2491">
                  <c:v>-0.23658000000000001</c:v>
                </c:pt>
                <c:pt idx="2492">
                  <c:v>-0.23533699999999999</c:v>
                </c:pt>
                <c:pt idx="2493">
                  <c:v>-0.23408000000000001</c:v>
                </c:pt>
                <c:pt idx="2494">
                  <c:v>-0.23281299999999999</c:v>
                </c:pt>
                <c:pt idx="2495">
                  <c:v>-0.231541</c:v>
                </c:pt>
                <c:pt idx="2496">
                  <c:v>-0.230266</c:v>
                </c:pt>
                <c:pt idx="2497">
                  <c:v>-0.228991</c:v>
                </c:pt>
                <c:pt idx="2498">
                  <c:v>-0.22772100000000001</c:v>
                </c:pt>
                <c:pt idx="2499">
                  <c:v>-0.22645999999999999</c:v>
                </c:pt>
                <c:pt idx="2500">
                  <c:v>-0.22520899999999999</c:v>
                </c:pt>
                <c:pt idx="2501">
                  <c:v>-0.223969</c:v>
                </c:pt>
                <c:pt idx="2502">
                  <c:v>-0.22273999999999999</c:v>
                </c:pt>
                <c:pt idx="2503">
                  <c:v>-0.221524</c:v>
                </c:pt>
                <c:pt idx="2504">
                  <c:v>-0.22032099999999999</c:v>
                </c:pt>
                <c:pt idx="2505">
                  <c:v>-0.219136</c:v>
                </c:pt>
                <c:pt idx="2506">
                  <c:v>-0.217975</c:v>
                </c:pt>
                <c:pt idx="2507">
                  <c:v>-0.21684</c:v>
                </c:pt>
                <c:pt idx="2508">
                  <c:v>-0.21573200000000001</c:v>
                </c:pt>
                <c:pt idx="2509">
                  <c:v>-0.21465200000000001</c:v>
                </c:pt>
                <c:pt idx="2510">
                  <c:v>-0.21359800000000001</c:v>
                </c:pt>
                <c:pt idx="2511">
                  <c:v>-0.212566</c:v>
                </c:pt>
                <c:pt idx="2512">
                  <c:v>-0.211557</c:v>
                </c:pt>
                <c:pt idx="2513">
                  <c:v>-0.21057100000000001</c:v>
                </c:pt>
                <c:pt idx="2514">
                  <c:v>-0.20960799999999999</c:v>
                </c:pt>
                <c:pt idx="2515">
                  <c:v>-0.20866999999999999</c:v>
                </c:pt>
                <c:pt idx="2516">
                  <c:v>-0.207762</c:v>
                </c:pt>
                <c:pt idx="2517">
                  <c:v>-0.20688799999999999</c:v>
                </c:pt>
                <c:pt idx="2518">
                  <c:v>-0.20605000000000001</c:v>
                </c:pt>
                <c:pt idx="2519">
                  <c:v>-0.20525299999999999</c:v>
                </c:pt>
                <c:pt idx="2520">
                  <c:v>-0.20450599999999999</c:v>
                </c:pt>
                <c:pt idx="2521">
                  <c:v>-0.203815</c:v>
                </c:pt>
                <c:pt idx="2522">
                  <c:v>-0.20318600000000001</c:v>
                </c:pt>
                <c:pt idx="2523">
                  <c:v>-0.202621</c:v>
                </c:pt>
                <c:pt idx="2524">
                  <c:v>-0.20211899999999999</c:v>
                </c:pt>
                <c:pt idx="2525">
                  <c:v>-0.20167399999999999</c:v>
                </c:pt>
                <c:pt idx="2526">
                  <c:v>-0.20127999999999999</c:v>
                </c:pt>
                <c:pt idx="2527">
                  <c:v>-0.20093800000000001</c:v>
                </c:pt>
                <c:pt idx="2528">
                  <c:v>-0.200656</c:v>
                </c:pt>
                <c:pt idx="2529">
                  <c:v>-0.20044400000000001</c:v>
                </c:pt>
                <c:pt idx="2530">
                  <c:v>-0.20030300000000001</c:v>
                </c:pt>
                <c:pt idx="2531">
                  <c:v>-0.20022300000000001</c:v>
                </c:pt>
                <c:pt idx="2532">
                  <c:v>-0.20019300000000001</c:v>
                </c:pt>
                <c:pt idx="2533">
                  <c:v>-0.200206</c:v>
                </c:pt>
                <c:pt idx="2534">
                  <c:v>-0.20025599999999999</c:v>
                </c:pt>
                <c:pt idx="2535">
                  <c:v>-0.20034099999999999</c:v>
                </c:pt>
                <c:pt idx="2536">
                  <c:v>-0.200457</c:v>
                </c:pt>
                <c:pt idx="2537">
                  <c:v>-0.20060500000000001</c:v>
                </c:pt>
                <c:pt idx="2538">
                  <c:v>-0.200793</c:v>
                </c:pt>
                <c:pt idx="2539">
                  <c:v>-0.20102700000000001</c:v>
                </c:pt>
                <c:pt idx="2540">
                  <c:v>-0.20130700000000001</c:v>
                </c:pt>
                <c:pt idx="2541">
                  <c:v>-0.20163400000000001</c:v>
                </c:pt>
                <c:pt idx="2542">
                  <c:v>-0.20200499999999999</c:v>
                </c:pt>
                <c:pt idx="2543">
                  <c:v>-0.20241700000000001</c:v>
                </c:pt>
                <c:pt idx="2544">
                  <c:v>-0.20286899999999999</c:v>
                </c:pt>
                <c:pt idx="2545">
                  <c:v>-0.20336000000000001</c:v>
                </c:pt>
                <c:pt idx="2546">
                  <c:v>-0.20388899999999999</c:v>
                </c:pt>
                <c:pt idx="2547">
                  <c:v>-0.204456</c:v>
                </c:pt>
                <c:pt idx="2548">
                  <c:v>-0.20506199999999999</c:v>
                </c:pt>
                <c:pt idx="2549">
                  <c:v>-0.205711</c:v>
                </c:pt>
                <c:pt idx="2550">
                  <c:v>-0.206403</c:v>
                </c:pt>
                <c:pt idx="2551">
                  <c:v>-0.20713300000000001</c:v>
                </c:pt>
                <c:pt idx="2552">
                  <c:v>-0.207898</c:v>
                </c:pt>
                <c:pt idx="2553">
                  <c:v>-0.20868999999999999</c:v>
                </c:pt>
                <c:pt idx="2554">
                  <c:v>-0.20950299999999999</c:v>
                </c:pt>
                <c:pt idx="2555">
                  <c:v>-0.21033099999999999</c:v>
                </c:pt>
                <c:pt idx="2556">
                  <c:v>-0.211177</c:v>
                </c:pt>
                <c:pt idx="2557">
                  <c:v>-0.21204500000000001</c:v>
                </c:pt>
                <c:pt idx="2558">
                  <c:v>-0.21293599999999999</c:v>
                </c:pt>
                <c:pt idx="2559">
                  <c:v>-0.21384400000000001</c:v>
                </c:pt>
                <c:pt idx="2560">
                  <c:v>-0.21476100000000001</c:v>
                </c:pt>
                <c:pt idx="2561">
                  <c:v>-0.21567900000000001</c:v>
                </c:pt>
                <c:pt idx="2562">
                  <c:v>-0.21659900000000001</c:v>
                </c:pt>
                <c:pt idx="2563">
                  <c:v>-0.217524</c:v>
                </c:pt>
                <c:pt idx="2564">
                  <c:v>-0.21846099999999999</c:v>
                </c:pt>
                <c:pt idx="2565">
                  <c:v>-0.21941099999999999</c:v>
                </c:pt>
                <c:pt idx="2566">
                  <c:v>-0.22037300000000001</c:v>
                </c:pt>
                <c:pt idx="2567">
                  <c:v>-0.22134599999999999</c:v>
                </c:pt>
                <c:pt idx="2568">
                  <c:v>-0.222332</c:v>
                </c:pt>
                <c:pt idx="2569">
                  <c:v>-0.22332399999999999</c:v>
                </c:pt>
                <c:pt idx="2570">
                  <c:v>-0.22431599999999999</c:v>
                </c:pt>
                <c:pt idx="2571">
                  <c:v>-0.22530700000000001</c:v>
                </c:pt>
                <c:pt idx="2572">
                  <c:v>-0.2263</c:v>
                </c:pt>
                <c:pt idx="2573">
                  <c:v>-0.227297</c:v>
                </c:pt>
                <c:pt idx="2574">
                  <c:v>-0.228298</c:v>
                </c:pt>
                <c:pt idx="2575">
                  <c:v>-0.229295</c:v>
                </c:pt>
                <c:pt idx="2576">
                  <c:v>-0.23028399999999999</c:v>
                </c:pt>
                <c:pt idx="2577">
                  <c:v>-0.23125599999999999</c:v>
                </c:pt>
                <c:pt idx="2578">
                  <c:v>-0.232207</c:v>
                </c:pt>
                <c:pt idx="2579">
                  <c:v>-0.23313800000000001</c:v>
                </c:pt>
                <c:pt idx="2580">
                  <c:v>-0.23404800000000001</c:v>
                </c:pt>
                <c:pt idx="2581">
                  <c:v>-0.23494000000000001</c:v>
                </c:pt>
                <c:pt idx="2582">
                  <c:v>-0.235814</c:v>
                </c:pt>
                <c:pt idx="2583">
                  <c:v>-0.23666899999999999</c:v>
                </c:pt>
                <c:pt idx="2584">
                  <c:v>-0.23750199999999999</c:v>
                </c:pt>
                <c:pt idx="2585">
                  <c:v>-0.238313</c:v>
                </c:pt>
                <c:pt idx="2586">
                  <c:v>-0.23910400000000001</c:v>
                </c:pt>
                <c:pt idx="2587">
                  <c:v>-0.23987</c:v>
                </c:pt>
                <c:pt idx="2588">
                  <c:v>-0.24060699999999999</c:v>
                </c:pt>
                <c:pt idx="2589">
                  <c:v>-0.241313</c:v>
                </c:pt>
                <c:pt idx="2590">
                  <c:v>-0.24198900000000001</c:v>
                </c:pt>
                <c:pt idx="2591">
                  <c:v>-0.24263799999999999</c:v>
                </c:pt>
                <c:pt idx="2592">
                  <c:v>-0.24326200000000001</c:v>
                </c:pt>
                <c:pt idx="2593">
                  <c:v>-0.24386099999999999</c:v>
                </c:pt>
                <c:pt idx="2594">
                  <c:v>-0.24443400000000001</c:v>
                </c:pt>
                <c:pt idx="2595">
                  <c:v>-0.244977</c:v>
                </c:pt>
                <c:pt idx="2596">
                  <c:v>-0.24548800000000001</c:v>
                </c:pt>
                <c:pt idx="2597">
                  <c:v>-0.24596599999999999</c:v>
                </c:pt>
                <c:pt idx="2598">
                  <c:v>-0.24641099999999999</c:v>
                </c:pt>
                <c:pt idx="2599">
                  <c:v>-0.24682299999999999</c:v>
                </c:pt>
                <c:pt idx="2600">
                  <c:v>-0.24720500000000001</c:v>
                </c:pt>
                <c:pt idx="2601">
                  <c:v>-0.247558</c:v>
                </c:pt>
                <c:pt idx="2602">
                  <c:v>-0.24787899999999999</c:v>
                </c:pt>
                <c:pt idx="2603">
                  <c:v>-0.24817</c:v>
                </c:pt>
                <c:pt idx="2604">
                  <c:v>-0.24843499999999999</c:v>
                </c:pt>
                <c:pt idx="2605">
                  <c:v>-0.24867900000000001</c:v>
                </c:pt>
                <c:pt idx="2606">
                  <c:v>-0.24890200000000001</c:v>
                </c:pt>
                <c:pt idx="2607">
                  <c:v>-0.24910099999999999</c:v>
                </c:pt>
                <c:pt idx="2608">
                  <c:v>-0.249278</c:v>
                </c:pt>
                <c:pt idx="2609">
                  <c:v>-0.24943799999999999</c:v>
                </c:pt>
                <c:pt idx="2610">
                  <c:v>-0.24958</c:v>
                </c:pt>
                <c:pt idx="2611">
                  <c:v>-0.24970300000000001</c:v>
                </c:pt>
                <c:pt idx="2612">
                  <c:v>-0.249806</c:v>
                </c:pt>
                <c:pt idx="2613">
                  <c:v>-0.249884</c:v>
                </c:pt>
                <c:pt idx="2614">
                  <c:v>-0.24993199999999999</c:v>
                </c:pt>
                <c:pt idx="2615">
                  <c:v>-0.24995600000000001</c:v>
                </c:pt>
                <c:pt idx="2616">
                  <c:v>-0.24996599999999999</c:v>
                </c:pt>
                <c:pt idx="2617">
                  <c:v>-0.249968</c:v>
                </c:pt>
                <c:pt idx="2618">
                  <c:v>-0.24996099999999999</c:v>
                </c:pt>
                <c:pt idx="2619">
                  <c:v>-0.24993499999999999</c:v>
                </c:pt>
                <c:pt idx="2620">
                  <c:v>-0.24988299999999999</c:v>
                </c:pt>
                <c:pt idx="2621">
                  <c:v>-0.249803</c:v>
                </c:pt>
                <c:pt idx="2622">
                  <c:v>-0.24970000000000001</c:v>
                </c:pt>
                <c:pt idx="2623">
                  <c:v>-0.24957499999999999</c:v>
                </c:pt>
                <c:pt idx="2624">
                  <c:v>-0.24943100000000001</c:v>
                </c:pt>
                <c:pt idx="2625">
                  <c:v>-0.24927199999999999</c:v>
                </c:pt>
                <c:pt idx="2626">
                  <c:v>-0.249108</c:v>
                </c:pt>
                <c:pt idx="2627">
                  <c:v>-0.248942</c:v>
                </c:pt>
                <c:pt idx="2628">
                  <c:v>-0.24876200000000001</c:v>
                </c:pt>
                <c:pt idx="2629">
                  <c:v>-0.248561</c:v>
                </c:pt>
                <c:pt idx="2630">
                  <c:v>-0.24835599999999999</c:v>
                </c:pt>
                <c:pt idx="2631">
                  <c:v>-0.24815499999999999</c:v>
                </c:pt>
                <c:pt idx="2632">
                  <c:v>-0.24795400000000001</c:v>
                </c:pt>
                <c:pt idx="2633">
                  <c:v>-0.247754</c:v>
                </c:pt>
                <c:pt idx="2634">
                  <c:v>-0.247562</c:v>
                </c:pt>
                <c:pt idx="2635">
                  <c:v>-0.24738199999999999</c:v>
                </c:pt>
                <c:pt idx="2636">
                  <c:v>-0.24721199999999999</c:v>
                </c:pt>
                <c:pt idx="2637">
                  <c:v>-0.24705299999999999</c:v>
                </c:pt>
                <c:pt idx="2638">
                  <c:v>-0.24690100000000001</c:v>
                </c:pt>
                <c:pt idx="2639">
                  <c:v>-0.246754</c:v>
                </c:pt>
                <c:pt idx="2640">
                  <c:v>-0.24661</c:v>
                </c:pt>
                <c:pt idx="2641">
                  <c:v>-0.24646999999999999</c:v>
                </c:pt>
                <c:pt idx="2642">
                  <c:v>-0.246332</c:v>
                </c:pt>
                <c:pt idx="2643">
                  <c:v>-0.246196</c:v>
                </c:pt>
                <c:pt idx="2644">
                  <c:v>-0.246063</c:v>
                </c:pt>
                <c:pt idx="2645">
                  <c:v>-0.24593999999999999</c:v>
                </c:pt>
                <c:pt idx="2646">
                  <c:v>-0.24583199999999999</c:v>
                </c:pt>
                <c:pt idx="2647">
                  <c:v>-0.24573600000000001</c:v>
                </c:pt>
                <c:pt idx="2648">
                  <c:v>-0.24564800000000001</c:v>
                </c:pt>
                <c:pt idx="2649">
                  <c:v>-0.24557200000000001</c:v>
                </c:pt>
                <c:pt idx="2650">
                  <c:v>-0.24551400000000001</c:v>
                </c:pt>
                <c:pt idx="2651">
                  <c:v>-0.24548300000000001</c:v>
                </c:pt>
                <c:pt idx="2652">
                  <c:v>-0.245478</c:v>
                </c:pt>
                <c:pt idx="2653">
                  <c:v>-0.2455</c:v>
                </c:pt>
                <c:pt idx="2654">
                  <c:v>-0.24554999999999999</c:v>
                </c:pt>
                <c:pt idx="2655">
                  <c:v>-0.24562999999999999</c:v>
                </c:pt>
                <c:pt idx="2656">
                  <c:v>-0.24573999999999999</c:v>
                </c:pt>
                <c:pt idx="2657">
                  <c:v>-0.24587400000000001</c:v>
                </c:pt>
                <c:pt idx="2658">
                  <c:v>-0.246028</c:v>
                </c:pt>
                <c:pt idx="2659">
                  <c:v>-0.2462</c:v>
                </c:pt>
                <c:pt idx="2660">
                  <c:v>-0.246392</c:v>
                </c:pt>
                <c:pt idx="2661">
                  <c:v>-0.24660399999999999</c:v>
                </c:pt>
                <c:pt idx="2662">
                  <c:v>-0.246833</c:v>
                </c:pt>
                <c:pt idx="2663">
                  <c:v>-0.24707399999999999</c:v>
                </c:pt>
                <c:pt idx="2664">
                  <c:v>-0.24732000000000001</c:v>
                </c:pt>
                <c:pt idx="2665">
                  <c:v>-0.24756800000000001</c:v>
                </c:pt>
                <c:pt idx="2666">
                  <c:v>-0.24782000000000001</c:v>
                </c:pt>
                <c:pt idx="2667">
                  <c:v>-0.24807599999999999</c:v>
                </c:pt>
                <c:pt idx="2668">
                  <c:v>-0.248337</c:v>
                </c:pt>
                <c:pt idx="2669">
                  <c:v>-0.24860699999999999</c:v>
                </c:pt>
                <c:pt idx="2670">
                  <c:v>-0.248885</c:v>
                </c:pt>
                <c:pt idx="2671">
                  <c:v>-0.249166</c:v>
                </c:pt>
                <c:pt idx="2672">
                  <c:v>-0.249447</c:v>
                </c:pt>
                <c:pt idx="2673">
                  <c:v>-0.249726</c:v>
                </c:pt>
                <c:pt idx="2674">
                  <c:v>-0.25000099999999997</c:v>
                </c:pt>
                <c:pt idx="2675">
                  <c:v>-0.25026300000000001</c:v>
                </c:pt>
                <c:pt idx="2676">
                  <c:v>-0.25050699999999998</c:v>
                </c:pt>
                <c:pt idx="2677">
                  <c:v>-0.25073200000000001</c:v>
                </c:pt>
                <c:pt idx="2678">
                  <c:v>-0.25094</c:v>
                </c:pt>
                <c:pt idx="2679">
                  <c:v>-0.251133</c:v>
                </c:pt>
                <c:pt idx="2680">
                  <c:v>-0.25130799999999998</c:v>
                </c:pt>
                <c:pt idx="2681">
                  <c:v>-0.25146800000000002</c:v>
                </c:pt>
                <c:pt idx="2682">
                  <c:v>-0.25161299999999998</c:v>
                </c:pt>
                <c:pt idx="2683">
                  <c:v>-0.25174200000000002</c:v>
                </c:pt>
                <c:pt idx="2684">
                  <c:v>-0.251855</c:v>
                </c:pt>
                <c:pt idx="2685">
                  <c:v>-0.25194899999999998</c:v>
                </c:pt>
                <c:pt idx="2686">
                  <c:v>-0.25202400000000003</c:v>
                </c:pt>
                <c:pt idx="2687">
                  <c:v>-0.252079</c:v>
                </c:pt>
                <c:pt idx="2688">
                  <c:v>-0.25210900000000003</c:v>
                </c:pt>
                <c:pt idx="2689">
                  <c:v>-0.25211</c:v>
                </c:pt>
                <c:pt idx="2690">
                  <c:v>-0.25208000000000003</c:v>
                </c:pt>
                <c:pt idx="2691">
                  <c:v>-0.25201899999999999</c:v>
                </c:pt>
                <c:pt idx="2692">
                  <c:v>-0.25192900000000001</c:v>
                </c:pt>
                <c:pt idx="2693">
                  <c:v>-0.25180799999999998</c:v>
                </c:pt>
                <c:pt idx="2694">
                  <c:v>-0.25165100000000001</c:v>
                </c:pt>
                <c:pt idx="2695">
                  <c:v>-0.25145099999999998</c:v>
                </c:pt>
                <c:pt idx="2696">
                  <c:v>-0.25120500000000001</c:v>
                </c:pt>
                <c:pt idx="2697">
                  <c:v>-0.25090800000000002</c:v>
                </c:pt>
                <c:pt idx="2698">
                  <c:v>-0.25056099999999998</c:v>
                </c:pt>
                <c:pt idx="2699">
                  <c:v>-0.250166</c:v>
                </c:pt>
                <c:pt idx="2700">
                  <c:v>-0.249721</c:v>
                </c:pt>
                <c:pt idx="2701">
                  <c:v>-0.249227</c:v>
                </c:pt>
                <c:pt idx="2702">
                  <c:v>-0.24867900000000001</c:v>
                </c:pt>
                <c:pt idx="2703">
                  <c:v>-0.24807399999999999</c:v>
                </c:pt>
                <c:pt idx="2704">
                  <c:v>-0.24741199999999999</c:v>
                </c:pt>
                <c:pt idx="2705">
                  <c:v>-0.24669199999999999</c:v>
                </c:pt>
                <c:pt idx="2706">
                  <c:v>-0.24591099999999999</c:v>
                </c:pt>
                <c:pt idx="2707">
                  <c:v>-0.24507000000000001</c:v>
                </c:pt>
                <c:pt idx="2708">
                  <c:v>-0.244169</c:v>
                </c:pt>
                <c:pt idx="2709">
                  <c:v>-0.24321000000000001</c:v>
                </c:pt>
                <c:pt idx="2710">
                  <c:v>-0.24219299999999999</c:v>
                </c:pt>
                <c:pt idx="2711">
                  <c:v>-0.24112</c:v>
                </c:pt>
                <c:pt idx="2712">
                  <c:v>-0.23998800000000001</c:v>
                </c:pt>
                <c:pt idx="2713">
                  <c:v>-0.23880199999999999</c:v>
                </c:pt>
                <c:pt idx="2714">
                  <c:v>-0.237569</c:v>
                </c:pt>
                <c:pt idx="2715">
                  <c:v>-0.23627200000000001</c:v>
                </c:pt>
                <c:pt idx="2716">
                  <c:v>-0.23488200000000001</c:v>
                </c:pt>
                <c:pt idx="2717">
                  <c:v>-0.23341100000000001</c:v>
                </c:pt>
                <c:pt idx="2718">
                  <c:v>-0.23189599999999999</c:v>
                </c:pt>
                <c:pt idx="2719">
                  <c:v>-0.23033200000000001</c:v>
                </c:pt>
                <c:pt idx="2720">
                  <c:v>-0.22870699999999999</c:v>
                </c:pt>
                <c:pt idx="2721">
                  <c:v>-0.22702900000000001</c:v>
                </c:pt>
                <c:pt idx="2722">
                  <c:v>-0.225304</c:v>
                </c:pt>
                <c:pt idx="2723">
                  <c:v>-0.22353100000000001</c:v>
                </c:pt>
                <c:pt idx="2724">
                  <c:v>-0.22170799999999999</c:v>
                </c:pt>
                <c:pt idx="2725">
                  <c:v>-0.219834</c:v>
                </c:pt>
                <c:pt idx="2726">
                  <c:v>-0.21790999999999999</c:v>
                </c:pt>
                <c:pt idx="2727">
                  <c:v>-0.21593799999999999</c:v>
                </c:pt>
                <c:pt idx="2728">
                  <c:v>-0.213922</c:v>
                </c:pt>
                <c:pt idx="2729">
                  <c:v>-0.211865</c:v>
                </c:pt>
                <c:pt idx="2730">
                  <c:v>-0.20976800000000001</c:v>
                </c:pt>
                <c:pt idx="2731">
                  <c:v>-0.20763100000000001</c:v>
                </c:pt>
                <c:pt idx="2732">
                  <c:v>-0.20546</c:v>
                </c:pt>
                <c:pt idx="2733">
                  <c:v>-0.203262</c:v>
                </c:pt>
                <c:pt idx="2734">
                  <c:v>-0.201044</c:v>
                </c:pt>
                <c:pt idx="2735">
                  <c:v>-0.19881399999999999</c:v>
                </c:pt>
                <c:pt idx="2736">
                  <c:v>-0.196574</c:v>
                </c:pt>
                <c:pt idx="2737">
                  <c:v>-0.194329</c:v>
                </c:pt>
                <c:pt idx="2738">
                  <c:v>-0.192079</c:v>
                </c:pt>
                <c:pt idx="2739">
                  <c:v>-0.189828</c:v>
                </c:pt>
                <c:pt idx="2740">
                  <c:v>-0.18757599999999999</c:v>
                </c:pt>
                <c:pt idx="2741">
                  <c:v>-0.18532199999999999</c:v>
                </c:pt>
                <c:pt idx="2742">
                  <c:v>-0.18306700000000001</c:v>
                </c:pt>
                <c:pt idx="2743">
                  <c:v>-0.180814</c:v>
                </c:pt>
                <c:pt idx="2744">
                  <c:v>-0.178566</c:v>
                </c:pt>
                <c:pt idx="2745">
                  <c:v>-0.17632100000000001</c:v>
                </c:pt>
                <c:pt idx="2746">
                  <c:v>-0.17408000000000001</c:v>
                </c:pt>
                <c:pt idx="2747">
                  <c:v>-0.171844</c:v>
                </c:pt>
                <c:pt idx="2748">
                  <c:v>-0.16961499999999999</c:v>
                </c:pt>
                <c:pt idx="2749">
                  <c:v>-0.16739399999999999</c:v>
                </c:pt>
                <c:pt idx="2750">
                  <c:v>-0.16517899999999999</c:v>
                </c:pt>
                <c:pt idx="2751">
                  <c:v>-0.16297200000000001</c:v>
                </c:pt>
                <c:pt idx="2752">
                  <c:v>-0.160773</c:v>
                </c:pt>
                <c:pt idx="2753">
                  <c:v>-0.158585</c:v>
                </c:pt>
                <c:pt idx="2754">
                  <c:v>-0.15640699999999999</c:v>
                </c:pt>
                <c:pt idx="2755">
                  <c:v>-0.15424499999999999</c:v>
                </c:pt>
                <c:pt idx="2756">
                  <c:v>-0.15210199999999999</c:v>
                </c:pt>
                <c:pt idx="2757">
                  <c:v>-0.14998</c:v>
                </c:pt>
                <c:pt idx="2758">
                  <c:v>-0.14787900000000001</c:v>
                </c:pt>
                <c:pt idx="2759">
                  <c:v>-0.14579900000000001</c:v>
                </c:pt>
                <c:pt idx="2760">
                  <c:v>-0.14374200000000001</c:v>
                </c:pt>
                <c:pt idx="2761">
                  <c:v>-0.141706</c:v>
                </c:pt>
                <c:pt idx="2762">
                  <c:v>-0.13969200000000001</c:v>
                </c:pt>
                <c:pt idx="2763">
                  <c:v>-0.13769999999999999</c:v>
                </c:pt>
                <c:pt idx="2764">
                  <c:v>-0.13572999999999999</c:v>
                </c:pt>
                <c:pt idx="2765">
                  <c:v>-0.13378300000000001</c:v>
                </c:pt>
                <c:pt idx="2766">
                  <c:v>-0.13186</c:v>
                </c:pt>
                <c:pt idx="2767">
                  <c:v>-0.12996199999999999</c:v>
                </c:pt>
                <c:pt idx="2768">
                  <c:v>-0.12809499999999999</c:v>
                </c:pt>
                <c:pt idx="2769">
                  <c:v>-0.12626200000000001</c:v>
                </c:pt>
                <c:pt idx="2770">
                  <c:v>-0.12446699999999999</c:v>
                </c:pt>
                <c:pt idx="2771">
                  <c:v>-0.122712</c:v>
                </c:pt>
                <c:pt idx="2772">
                  <c:v>-0.120994</c:v>
                </c:pt>
                <c:pt idx="2773">
                  <c:v>-0.119315</c:v>
                </c:pt>
                <c:pt idx="2774">
                  <c:v>-0.117674</c:v>
                </c:pt>
                <c:pt idx="2775">
                  <c:v>-0.11607099999999999</c:v>
                </c:pt>
                <c:pt idx="2776">
                  <c:v>-0.1145</c:v>
                </c:pt>
                <c:pt idx="2777">
                  <c:v>-0.11296100000000001</c:v>
                </c:pt>
                <c:pt idx="2778">
                  <c:v>-0.111454</c:v>
                </c:pt>
                <c:pt idx="2779">
                  <c:v>-0.10997899999999999</c:v>
                </c:pt>
                <c:pt idx="2780">
                  <c:v>-0.108539</c:v>
                </c:pt>
                <c:pt idx="2781">
                  <c:v>-0.10713399999999999</c:v>
                </c:pt>
                <c:pt idx="2782">
                  <c:v>-0.10576099999999999</c:v>
                </c:pt>
                <c:pt idx="2783">
                  <c:v>-0.10441300000000001</c:v>
                </c:pt>
                <c:pt idx="2784">
                  <c:v>-0.103091</c:v>
                </c:pt>
                <c:pt idx="2785">
                  <c:v>-0.101796</c:v>
                </c:pt>
                <c:pt idx="2786">
                  <c:v>-0.100535</c:v>
                </c:pt>
                <c:pt idx="2787">
                  <c:v>-9.9311800000000006E-2</c:v>
                </c:pt>
                <c:pt idx="2788">
                  <c:v>-9.81297E-2</c:v>
                </c:pt>
                <c:pt idx="2789">
                  <c:v>-9.6989699999999998E-2</c:v>
                </c:pt>
                <c:pt idx="2790">
                  <c:v>-9.5888600000000004E-2</c:v>
                </c:pt>
                <c:pt idx="2791">
                  <c:v>-9.4825800000000002E-2</c:v>
                </c:pt>
                <c:pt idx="2792">
                  <c:v>-9.3804100000000001E-2</c:v>
                </c:pt>
                <c:pt idx="2793">
                  <c:v>-9.2824799999999999E-2</c:v>
                </c:pt>
                <c:pt idx="2794">
                  <c:v>-9.1890399999999997E-2</c:v>
                </c:pt>
                <c:pt idx="2795">
                  <c:v>-9.1004100000000004E-2</c:v>
                </c:pt>
                <c:pt idx="2796">
                  <c:v>-9.0166899999999994E-2</c:v>
                </c:pt>
                <c:pt idx="2797">
                  <c:v>-8.9377799999999993E-2</c:v>
                </c:pt>
                <c:pt idx="2798">
                  <c:v>-8.8635599999999995E-2</c:v>
                </c:pt>
                <c:pt idx="2799">
                  <c:v>-8.7938600000000006E-2</c:v>
                </c:pt>
                <c:pt idx="2800">
                  <c:v>-8.72864E-2</c:v>
                </c:pt>
                <c:pt idx="2801">
                  <c:v>-8.6684499999999998E-2</c:v>
                </c:pt>
                <c:pt idx="2802">
                  <c:v>-8.6130799999999993E-2</c:v>
                </c:pt>
                <c:pt idx="2803">
                  <c:v>-8.5595500000000005E-2</c:v>
                </c:pt>
                <c:pt idx="2804">
                  <c:v>-8.5065799999999997E-2</c:v>
                </c:pt>
                <c:pt idx="2805">
                  <c:v>-8.4575499999999998E-2</c:v>
                </c:pt>
                <c:pt idx="2806">
                  <c:v>-8.4137100000000006E-2</c:v>
                </c:pt>
                <c:pt idx="2807">
                  <c:v>-8.3730700000000005E-2</c:v>
                </c:pt>
                <c:pt idx="2808">
                  <c:v>-8.3355399999999996E-2</c:v>
                </c:pt>
                <c:pt idx="2809">
                  <c:v>-8.3020200000000002E-2</c:v>
                </c:pt>
                <c:pt idx="2810">
                  <c:v>-8.2725599999999996E-2</c:v>
                </c:pt>
                <c:pt idx="2811">
                  <c:v>-8.2469100000000004E-2</c:v>
                </c:pt>
                <c:pt idx="2812">
                  <c:v>-8.2248500000000002E-2</c:v>
                </c:pt>
                <c:pt idx="2813">
                  <c:v>-8.2062099999999999E-2</c:v>
                </c:pt>
                <c:pt idx="2814">
                  <c:v>-8.19106E-2</c:v>
                </c:pt>
                <c:pt idx="2815">
                  <c:v>-8.1795599999999996E-2</c:v>
                </c:pt>
                <c:pt idx="2816">
                  <c:v>-8.1717999999999999E-2</c:v>
                </c:pt>
                <c:pt idx="2817">
                  <c:v>-8.1678399999999998E-2</c:v>
                </c:pt>
                <c:pt idx="2818">
                  <c:v>-8.16775E-2</c:v>
                </c:pt>
                <c:pt idx="2819">
                  <c:v>-8.1717600000000001E-2</c:v>
                </c:pt>
                <c:pt idx="2820">
                  <c:v>-8.1800800000000007E-2</c:v>
                </c:pt>
                <c:pt idx="2821">
                  <c:v>-8.19299E-2</c:v>
                </c:pt>
                <c:pt idx="2822">
                  <c:v>-8.2107200000000005E-2</c:v>
                </c:pt>
                <c:pt idx="2823">
                  <c:v>-8.2334199999999996E-2</c:v>
                </c:pt>
                <c:pt idx="2824">
                  <c:v>-8.2610199999999995E-2</c:v>
                </c:pt>
                <c:pt idx="2825">
                  <c:v>-8.2933099999999996E-2</c:v>
                </c:pt>
                <c:pt idx="2826">
                  <c:v>-8.3299999999999999E-2</c:v>
                </c:pt>
                <c:pt idx="2827">
                  <c:v>-8.3709199999999997E-2</c:v>
                </c:pt>
                <c:pt idx="2828">
                  <c:v>-8.4159399999999995E-2</c:v>
                </c:pt>
                <c:pt idx="2829">
                  <c:v>-8.4648200000000007E-2</c:v>
                </c:pt>
                <c:pt idx="2830">
                  <c:v>-8.5174100000000003E-2</c:v>
                </c:pt>
                <c:pt idx="2831">
                  <c:v>-8.5735900000000004E-2</c:v>
                </c:pt>
                <c:pt idx="2832">
                  <c:v>-8.6332099999999995E-2</c:v>
                </c:pt>
                <c:pt idx="2833">
                  <c:v>-8.6960999999999997E-2</c:v>
                </c:pt>
                <c:pt idx="2834">
                  <c:v>-8.7621199999999996E-2</c:v>
                </c:pt>
                <c:pt idx="2835">
                  <c:v>-8.8309299999999993E-2</c:v>
                </c:pt>
                <c:pt idx="2836">
                  <c:v>-8.9022299999999999E-2</c:v>
                </c:pt>
                <c:pt idx="2837">
                  <c:v>-8.97593E-2</c:v>
                </c:pt>
                <c:pt idx="2838">
                  <c:v>-9.0519199999999994E-2</c:v>
                </c:pt>
                <c:pt idx="2839">
                  <c:v>-9.1300900000000004E-2</c:v>
                </c:pt>
                <c:pt idx="2840">
                  <c:v>-9.2103900000000002E-2</c:v>
                </c:pt>
                <c:pt idx="2841">
                  <c:v>-9.2927700000000002E-2</c:v>
                </c:pt>
                <c:pt idx="2842">
                  <c:v>-9.3771900000000005E-2</c:v>
                </c:pt>
                <c:pt idx="2843">
                  <c:v>-9.4635700000000003E-2</c:v>
                </c:pt>
                <c:pt idx="2844">
                  <c:v>-9.55183E-2</c:v>
                </c:pt>
                <c:pt idx="2845">
                  <c:v>-9.6418799999999999E-2</c:v>
                </c:pt>
                <c:pt idx="2846">
                  <c:v>-9.7335699999999997E-2</c:v>
                </c:pt>
                <c:pt idx="2847">
                  <c:v>-9.8267199999999999E-2</c:v>
                </c:pt>
                <c:pt idx="2848">
                  <c:v>-9.92122E-2</c:v>
                </c:pt>
                <c:pt idx="2849">
                  <c:v>-0.10016899999999999</c:v>
                </c:pt>
                <c:pt idx="2850">
                  <c:v>-0.101136</c:v>
                </c:pt>
                <c:pt idx="2851">
                  <c:v>-0.10211099999999999</c:v>
                </c:pt>
                <c:pt idx="2852">
                  <c:v>-0.10309</c:v>
                </c:pt>
                <c:pt idx="2853">
                  <c:v>-0.10407</c:v>
                </c:pt>
                <c:pt idx="2854">
                  <c:v>-0.105047</c:v>
                </c:pt>
                <c:pt idx="2855">
                  <c:v>-0.106021</c:v>
                </c:pt>
                <c:pt idx="2856">
                  <c:v>-0.106992</c:v>
                </c:pt>
                <c:pt idx="2857">
                  <c:v>-0.107962</c:v>
                </c:pt>
                <c:pt idx="2858">
                  <c:v>-0.108928</c:v>
                </c:pt>
                <c:pt idx="2859">
                  <c:v>-0.10989</c:v>
                </c:pt>
                <c:pt idx="2860">
                  <c:v>-0.110848</c:v>
                </c:pt>
                <c:pt idx="2861">
                  <c:v>-0.111799</c:v>
                </c:pt>
                <c:pt idx="2862">
                  <c:v>-0.11274000000000001</c:v>
                </c:pt>
                <c:pt idx="2863">
                  <c:v>-0.11366800000000001</c:v>
                </c:pt>
                <c:pt idx="2864">
                  <c:v>-0.11458</c:v>
                </c:pt>
                <c:pt idx="2865">
                  <c:v>-0.11547499999999999</c:v>
                </c:pt>
                <c:pt idx="2866">
                  <c:v>-0.116354</c:v>
                </c:pt>
                <c:pt idx="2867">
                  <c:v>-0.117216</c:v>
                </c:pt>
                <c:pt idx="2868">
                  <c:v>-0.118061</c:v>
                </c:pt>
                <c:pt idx="2869">
                  <c:v>-0.11888700000000001</c:v>
                </c:pt>
                <c:pt idx="2870">
                  <c:v>-0.119688</c:v>
                </c:pt>
                <c:pt idx="2871">
                  <c:v>-0.120459</c:v>
                </c:pt>
                <c:pt idx="2872">
                  <c:v>-0.121199</c:v>
                </c:pt>
                <c:pt idx="2873">
                  <c:v>-0.12191</c:v>
                </c:pt>
                <c:pt idx="2874">
                  <c:v>-0.12259100000000001</c:v>
                </c:pt>
                <c:pt idx="2875">
                  <c:v>-0.12324400000000001</c:v>
                </c:pt>
                <c:pt idx="2876">
                  <c:v>-0.12386900000000001</c:v>
                </c:pt>
                <c:pt idx="2877">
                  <c:v>-0.124462</c:v>
                </c:pt>
                <c:pt idx="2878">
                  <c:v>-0.12501999999999999</c:v>
                </c:pt>
                <c:pt idx="2879">
                  <c:v>-0.12553900000000001</c:v>
                </c:pt>
                <c:pt idx="2880">
                  <c:v>-0.126025</c:v>
                </c:pt>
                <c:pt idx="2881">
                  <c:v>-0.12647900000000001</c:v>
                </c:pt>
                <c:pt idx="2882">
                  <c:v>-0.12690199999999999</c:v>
                </c:pt>
                <c:pt idx="2883">
                  <c:v>-0.12729199999999999</c:v>
                </c:pt>
                <c:pt idx="2884">
                  <c:v>-0.12764700000000001</c:v>
                </c:pt>
                <c:pt idx="2885">
                  <c:v>-0.127965</c:v>
                </c:pt>
                <c:pt idx="2886">
                  <c:v>-0.128245</c:v>
                </c:pt>
                <c:pt idx="2887">
                  <c:v>-0.12848599999999999</c:v>
                </c:pt>
                <c:pt idx="2888">
                  <c:v>-0.128687</c:v>
                </c:pt>
                <c:pt idx="2889">
                  <c:v>-0.12884799999999999</c:v>
                </c:pt>
                <c:pt idx="2890">
                  <c:v>-0.128972</c:v>
                </c:pt>
                <c:pt idx="2891">
                  <c:v>-0.12906000000000001</c:v>
                </c:pt>
                <c:pt idx="2892">
                  <c:v>-0.12911400000000001</c:v>
                </c:pt>
                <c:pt idx="2893">
                  <c:v>-0.129132</c:v>
                </c:pt>
                <c:pt idx="2894">
                  <c:v>-0.12911400000000001</c:v>
                </c:pt>
                <c:pt idx="2895">
                  <c:v>-0.12906000000000001</c:v>
                </c:pt>
                <c:pt idx="2896">
                  <c:v>-0.128972</c:v>
                </c:pt>
                <c:pt idx="2897">
                  <c:v>-0.12884499999999999</c:v>
                </c:pt>
                <c:pt idx="2898">
                  <c:v>-0.12867999999999999</c:v>
                </c:pt>
                <c:pt idx="2899">
                  <c:v>-0.128474</c:v>
                </c:pt>
                <c:pt idx="2900">
                  <c:v>-0.12822900000000001</c:v>
                </c:pt>
                <c:pt idx="2901">
                  <c:v>-0.127945</c:v>
                </c:pt>
                <c:pt idx="2902">
                  <c:v>-0.12762299999999999</c:v>
                </c:pt>
                <c:pt idx="2903">
                  <c:v>-0.12726399999999999</c:v>
                </c:pt>
                <c:pt idx="2904">
                  <c:v>-0.12686700000000001</c:v>
                </c:pt>
                <c:pt idx="2905">
                  <c:v>-0.12643199999999999</c:v>
                </c:pt>
                <c:pt idx="2906">
                  <c:v>-0.12596199999999999</c:v>
                </c:pt>
                <c:pt idx="2907">
                  <c:v>-0.12545500000000001</c:v>
                </c:pt>
                <c:pt idx="2908">
                  <c:v>-0.12491099999999999</c:v>
                </c:pt>
                <c:pt idx="2909">
                  <c:v>-0.124331</c:v>
                </c:pt>
                <c:pt idx="2910">
                  <c:v>-0.12371500000000001</c:v>
                </c:pt>
                <c:pt idx="2911">
                  <c:v>-0.12306599999999999</c:v>
                </c:pt>
                <c:pt idx="2912">
                  <c:v>-0.12238300000000001</c:v>
                </c:pt>
                <c:pt idx="2913">
                  <c:v>-0.121665</c:v>
                </c:pt>
                <c:pt idx="2914">
                  <c:v>-0.12091300000000001</c:v>
                </c:pt>
                <c:pt idx="2915">
                  <c:v>-0.120125</c:v>
                </c:pt>
                <c:pt idx="2916">
                  <c:v>-0.11930200000000001</c:v>
                </c:pt>
                <c:pt idx="2917">
                  <c:v>-0.11844300000000001</c:v>
                </c:pt>
                <c:pt idx="2918">
                  <c:v>-0.11755</c:v>
                </c:pt>
                <c:pt idx="2919">
                  <c:v>-0.116623</c:v>
                </c:pt>
                <c:pt idx="2920">
                  <c:v>-0.115663</c:v>
                </c:pt>
                <c:pt idx="2921">
                  <c:v>-0.11466999999999999</c:v>
                </c:pt>
                <c:pt idx="2922">
                  <c:v>-0.113645</c:v>
                </c:pt>
                <c:pt idx="2923">
                  <c:v>-0.11258700000000001</c:v>
                </c:pt>
                <c:pt idx="2924">
                  <c:v>-0.111495</c:v>
                </c:pt>
                <c:pt idx="2925">
                  <c:v>-0.11037</c:v>
                </c:pt>
                <c:pt idx="2926">
                  <c:v>-0.109211</c:v>
                </c:pt>
                <c:pt idx="2927">
                  <c:v>-0.108017</c:v>
                </c:pt>
                <c:pt idx="2928">
                  <c:v>-0.106789</c:v>
                </c:pt>
                <c:pt idx="2929">
                  <c:v>-0.105528</c:v>
                </c:pt>
                <c:pt idx="2930">
                  <c:v>-0.10423399999999999</c:v>
                </c:pt>
                <c:pt idx="2931">
                  <c:v>-0.10291</c:v>
                </c:pt>
                <c:pt idx="2932">
                  <c:v>-0.10155500000000001</c:v>
                </c:pt>
                <c:pt idx="2933">
                  <c:v>-0.10016899999999999</c:v>
                </c:pt>
                <c:pt idx="2934">
                  <c:v>-9.87537E-2</c:v>
                </c:pt>
                <c:pt idx="2935">
                  <c:v>-9.7309000000000007E-2</c:v>
                </c:pt>
                <c:pt idx="2936">
                  <c:v>-9.5836099999999994E-2</c:v>
                </c:pt>
                <c:pt idx="2937">
                  <c:v>-9.43354E-2</c:v>
                </c:pt>
                <c:pt idx="2938">
                  <c:v>-9.2807399999999998E-2</c:v>
                </c:pt>
                <c:pt idx="2939">
                  <c:v>-9.1252E-2</c:v>
                </c:pt>
                <c:pt idx="2940">
                  <c:v>-8.9669799999999994E-2</c:v>
                </c:pt>
                <c:pt idx="2941">
                  <c:v>-8.8061500000000001E-2</c:v>
                </c:pt>
                <c:pt idx="2942">
                  <c:v>-8.6427400000000001E-2</c:v>
                </c:pt>
                <c:pt idx="2943">
                  <c:v>-8.4767999999999996E-2</c:v>
                </c:pt>
                <c:pt idx="2944">
                  <c:v>-8.3083799999999999E-2</c:v>
                </c:pt>
                <c:pt idx="2945">
                  <c:v>-8.1375400000000001E-2</c:v>
                </c:pt>
                <c:pt idx="2946">
                  <c:v>-7.9643199999999997E-2</c:v>
                </c:pt>
                <c:pt idx="2947">
                  <c:v>-7.7888100000000002E-2</c:v>
                </c:pt>
                <c:pt idx="2948">
                  <c:v>-7.6110300000000006E-2</c:v>
                </c:pt>
                <c:pt idx="2949">
                  <c:v>-7.4309200000000006E-2</c:v>
                </c:pt>
                <c:pt idx="2950">
                  <c:v>-7.2484499999999993E-2</c:v>
                </c:pt>
                <c:pt idx="2951">
                  <c:v>-7.0636099999999993E-2</c:v>
                </c:pt>
                <c:pt idx="2952">
                  <c:v>-6.8764099999999995E-2</c:v>
                </c:pt>
                <c:pt idx="2953">
                  <c:v>-6.6868800000000006E-2</c:v>
                </c:pt>
                <c:pt idx="2954">
                  <c:v>-6.4951400000000006E-2</c:v>
                </c:pt>
                <c:pt idx="2955">
                  <c:v>-6.3013299999999994E-2</c:v>
                </c:pt>
                <c:pt idx="2956">
                  <c:v>-6.1054799999999999E-2</c:v>
                </c:pt>
                <c:pt idx="2957">
                  <c:v>-5.9075700000000002E-2</c:v>
                </c:pt>
                <c:pt idx="2958">
                  <c:v>-5.7075800000000003E-2</c:v>
                </c:pt>
                <c:pt idx="2959">
                  <c:v>-5.5055699999999999E-2</c:v>
                </c:pt>
                <c:pt idx="2960">
                  <c:v>-5.3016800000000003E-2</c:v>
                </c:pt>
                <c:pt idx="2961">
                  <c:v>-5.09603E-2</c:v>
                </c:pt>
                <c:pt idx="2962">
                  <c:v>-4.8887399999999998E-2</c:v>
                </c:pt>
                <c:pt idx="2963">
                  <c:v>-4.6799500000000001E-2</c:v>
                </c:pt>
                <c:pt idx="2964">
                  <c:v>-4.4697599999999997E-2</c:v>
                </c:pt>
                <c:pt idx="2965">
                  <c:v>-4.2582500000000002E-2</c:v>
                </c:pt>
                <c:pt idx="2966">
                  <c:v>-4.0454900000000002E-2</c:v>
                </c:pt>
                <c:pt idx="2967">
                  <c:v>-3.8315700000000001E-2</c:v>
                </c:pt>
                <c:pt idx="2968">
                  <c:v>-3.6165700000000002E-2</c:v>
                </c:pt>
                <c:pt idx="2969">
                  <c:v>-3.4004899999999998E-2</c:v>
                </c:pt>
                <c:pt idx="2970">
                  <c:v>-3.18325E-2</c:v>
                </c:pt>
                <c:pt idx="2971">
                  <c:v>-2.96487E-2</c:v>
                </c:pt>
                <c:pt idx="2972">
                  <c:v>-2.7454699999999999E-2</c:v>
                </c:pt>
                <c:pt idx="2973">
                  <c:v>-2.5252E-2</c:v>
                </c:pt>
                <c:pt idx="2974">
                  <c:v>-2.3041099999999998E-2</c:v>
                </c:pt>
                <c:pt idx="2975">
                  <c:v>-2.08221E-2</c:v>
                </c:pt>
                <c:pt idx="2976">
                  <c:v>-1.8595500000000001E-2</c:v>
                </c:pt>
                <c:pt idx="2977">
                  <c:v>-1.63623E-2</c:v>
                </c:pt>
                <c:pt idx="2978">
                  <c:v>-1.4123699999999999E-2</c:v>
                </c:pt>
                <c:pt idx="2979">
                  <c:v>-1.18805E-2</c:v>
                </c:pt>
                <c:pt idx="2980" formatCode="0.00E+00">
                  <c:v>-9.6336900000000003E-3</c:v>
                </c:pt>
                <c:pt idx="2981" formatCode="0.00E+00">
                  <c:v>-7.3843399999999997E-3</c:v>
                </c:pt>
                <c:pt idx="2982" formatCode="0.00E+00">
                  <c:v>-5.1336699999999999E-3</c:v>
                </c:pt>
                <c:pt idx="2983" formatCode="0.00E+00">
                  <c:v>-2.8828199999999999E-3</c:v>
                </c:pt>
                <c:pt idx="2984" formatCode="0.00E+00">
                  <c:v>-6.3273300000000002E-4</c:v>
                </c:pt>
                <c:pt idx="2985" formatCode="0.00E+00">
                  <c:v>1.6157700000000001E-3</c:v>
                </c:pt>
                <c:pt idx="2986" formatCode="0.00E+00">
                  <c:v>3.8621900000000002E-3</c:v>
                </c:pt>
                <c:pt idx="2987" formatCode="0.00E+00">
                  <c:v>6.1065800000000003E-3</c:v>
                </c:pt>
                <c:pt idx="2988" formatCode="0.00E+00">
                  <c:v>8.3488799999999995E-3</c:v>
                </c:pt>
                <c:pt idx="2989">
                  <c:v>1.0588500000000001E-2</c:v>
                </c:pt>
                <c:pt idx="2990">
                  <c:v>1.28243E-2</c:v>
                </c:pt>
                <c:pt idx="2991">
                  <c:v>1.5055300000000001E-2</c:v>
                </c:pt>
                <c:pt idx="2992">
                  <c:v>1.7280199999999999E-2</c:v>
                </c:pt>
                <c:pt idx="2993">
                  <c:v>1.94977E-2</c:v>
                </c:pt>
                <c:pt idx="2994">
                  <c:v>2.1706300000000001E-2</c:v>
                </c:pt>
                <c:pt idx="2995">
                  <c:v>2.3904499999999999E-2</c:v>
                </c:pt>
                <c:pt idx="2996">
                  <c:v>2.6091300000000001E-2</c:v>
                </c:pt>
                <c:pt idx="2997">
                  <c:v>2.82654E-2</c:v>
                </c:pt>
                <c:pt idx="2998">
                  <c:v>3.0425799999999999E-2</c:v>
                </c:pt>
                <c:pt idx="2999">
                  <c:v>3.2571200000000002E-2</c:v>
                </c:pt>
                <c:pt idx="3000">
                  <c:v>3.4700799999999997E-2</c:v>
                </c:pt>
                <c:pt idx="3001">
                  <c:v>3.68133E-2</c:v>
                </c:pt>
                <c:pt idx="3002">
                  <c:v>3.8907900000000002E-2</c:v>
                </c:pt>
                <c:pt idx="3003">
                  <c:v>4.0983899999999997E-2</c:v>
                </c:pt>
                <c:pt idx="3004">
                  <c:v>4.3040700000000001E-2</c:v>
                </c:pt>
                <c:pt idx="3005">
                  <c:v>4.5077800000000001E-2</c:v>
                </c:pt>
                <c:pt idx="3006">
                  <c:v>4.7093700000000002E-2</c:v>
                </c:pt>
                <c:pt idx="3007">
                  <c:v>4.9086400000000002E-2</c:v>
                </c:pt>
                <c:pt idx="3008">
                  <c:v>5.1053899999999999E-2</c:v>
                </c:pt>
                <c:pt idx="3009">
                  <c:v>5.2994899999999998E-2</c:v>
                </c:pt>
                <c:pt idx="3010">
                  <c:v>5.4908999999999999E-2</c:v>
                </c:pt>
                <c:pt idx="3011">
                  <c:v>5.6795699999999998E-2</c:v>
                </c:pt>
                <c:pt idx="3012">
                  <c:v>5.8653900000000002E-2</c:v>
                </c:pt>
                <c:pt idx="3013">
                  <c:v>6.0482800000000003E-2</c:v>
                </c:pt>
                <c:pt idx="3014">
                  <c:v>6.2281900000000001E-2</c:v>
                </c:pt>
                <c:pt idx="3015">
                  <c:v>6.4050499999999996E-2</c:v>
                </c:pt>
                <c:pt idx="3016">
                  <c:v>6.5787499999999999E-2</c:v>
                </c:pt>
                <c:pt idx="3017">
                  <c:v>6.7491999999999996E-2</c:v>
                </c:pt>
                <c:pt idx="3018">
                  <c:v>6.91634E-2</c:v>
                </c:pt>
                <c:pt idx="3019">
                  <c:v>7.0800600000000005E-2</c:v>
                </c:pt>
                <c:pt idx="3020">
                  <c:v>7.2402499999999995E-2</c:v>
                </c:pt>
                <c:pt idx="3021">
                  <c:v>7.39678E-2</c:v>
                </c:pt>
                <c:pt idx="3022">
                  <c:v>7.5496400000000005E-2</c:v>
                </c:pt>
                <c:pt idx="3023">
                  <c:v>7.6988100000000004E-2</c:v>
                </c:pt>
                <c:pt idx="3024">
                  <c:v>7.8442300000000006E-2</c:v>
                </c:pt>
                <c:pt idx="3025">
                  <c:v>7.9857999999999998E-2</c:v>
                </c:pt>
                <c:pt idx="3026">
                  <c:v>8.1234799999999996E-2</c:v>
                </c:pt>
                <c:pt idx="3027">
                  <c:v>8.2572000000000007E-2</c:v>
                </c:pt>
                <c:pt idx="3028">
                  <c:v>8.3868799999999993E-2</c:v>
                </c:pt>
                <c:pt idx="3029">
                  <c:v>8.5124000000000005E-2</c:v>
                </c:pt>
                <c:pt idx="3030">
                  <c:v>8.6336899999999994E-2</c:v>
                </c:pt>
                <c:pt idx="3031">
                  <c:v>8.7506700000000007E-2</c:v>
                </c:pt>
                <c:pt idx="3032">
                  <c:v>8.8632900000000001E-2</c:v>
                </c:pt>
                <c:pt idx="3033">
                  <c:v>8.9714699999999994E-2</c:v>
                </c:pt>
                <c:pt idx="3034">
                  <c:v>9.0751299999999993E-2</c:v>
                </c:pt>
                <c:pt idx="3035">
                  <c:v>9.1741799999999998E-2</c:v>
                </c:pt>
                <c:pt idx="3036">
                  <c:v>9.2685900000000002E-2</c:v>
                </c:pt>
                <c:pt idx="3037">
                  <c:v>9.3583299999999994E-2</c:v>
                </c:pt>
                <c:pt idx="3038">
                  <c:v>9.4433900000000001E-2</c:v>
                </c:pt>
                <c:pt idx="3039">
                  <c:v>9.52374E-2</c:v>
                </c:pt>
                <c:pt idx="3040">
                  <c:v>9.5993400000000007E-2</c:v>
                </c:pt>
                <c:pt idx="3041">
                  <c:v>9.6701599999999999E-2</c:v>
                </c:pt>
                <c:pt idx="3042">
                  <c:v>9.7361400000000001E-2</c:v>
                </c:pt>
                <c:pt idx="3043">
                  <c:v>9.7972500000000004E-2</c:v>
                </c:pt>
                <c:pt idx="3044">
                  <c:v>9.8534800000000006E-2</c:v>
                </c:pt>
                <c:pt idx="3045">
                  <c:v>9.9048700000000003E-2</c:v>
                </c:pt>
                <c:pt idx="3046">
                  <c:v>9.9514500000000006E-2</c:v>
                </c:pt>
                <c:pt idx="3047">
                  <c:v>9.9932000000000007E-2</c:v>
                </c:pt>
                <c:pt idx="3048">
                  <c:v>0.100301</c:v>
                </c:pt>
                <c:pt idx="3049">
                  <c:v>0.100619</c:v>
                </c:pt>
                <c:pt idx="3050">
                  <c:v>0.10088800000000001</c:v>
                </c:pt>
                <c:pt idx="3051">
                  <c:v>0.101106</c:v>
                </c:pt>
                <c:pt idx="3052">
                  <c:v>0.101273</c:v>
                </c:pt>
                <c:pt idx="3053">
                  <c:v>0.10138900000000001</c:v>
                </c:pt>
                <c:pt idx="3054">
                  <c:v>0.101453</c:v>
                </c:pt>
                <c:pt idx="3055">
                  <c:v>0.101467</c:v>
                </c:pt>
                <c:pt idx="3056">
                  <c:v>0.10143099999999999</c:v>
                </c:pt>
                <c:pt idx="3057">
                  <c:v>0.10134600000000001</c:v>
                </c:pt>
                <c:pt idx="3058">
                  <c:v>0.101211</c:v>
                </c:pt>
                <c:pt idx="3059">
                  <c:v>0.10102800000000001</c:v>
                </c:pt>
                <c:pt idx="3060">
                  <c:v>0.100796</c:v>
                </c:pt>
                <c:pt idx="3061">
                  <c:v>0.10051599999999999</c:v>
                </c:pt>
                <c:pt idx="3062">
                  <c:v>0.100188</c:v>
                </c:pt>
                <c:pt idx="3063">
                  <c:v>9.9812100000000001E-2</c:v>
                </c:pt>
                <c:pt idx="3064">
                  <c:v>9.9388299999999999E-2</c:v>
                </c:pt>
                <c:pt idx="3065">
                  <c:v>9.8917199999999997E-2</c:v>
                </c:pt>
                <c:pt idx="3066">
                  <c:v>9.8399E-2</c:v>
                </c:pt>
                <c:pt idx="3067">
                  <c:v>9.7833900000000001E-2</c:v>
                </c:pt>
                <c:pt idx="3068">
                  <c:v>9.72219E-2</c:v>
                </c:pt>
                <c:pt idx="3069">
                  <c:v>9.6563200000000002E-2</c:v>
                </c:pt>
                <c:pt idx="3070">
                  <c:v>9.5858200000000005E-2</c:v>
                </c:pt>
                <c:pt idx="3071">
                  <c:v>9.5107200000000003E-2</c:v>
                </c:pt>
                <c:pt idx="3072">
                  <c:v>9.4310099999999994E-2</c:v>
                </c:pt>
                <c:pt idx="3073">
                  <c:v>9.3467300000000003E-2</c:v>
                </c:pt>
                <c:pt idx="3074">
                  <c:v>9.2579999999999996E-2</c:v>
                </c:pt>
                <c:pt idx="3075">
                  <c:v>9.1649400000000006E-2</c:v>
                </c:pt>
                <c:pt idx="3076">
                  <c:v>9.0676699999999999E-2</c:v>
                </c:pt>
                <c:pt idx="3077">
                  <c:v>8.9662800000000001E-2</c:v>
                </c:pt>
                <c:pt idx="3078">
                  <c:v>8.8608999999999993E-2</c:v>
                </c:pt>
                <c:pt idx="3079">
                  <c:v>8.7516399999999994E-2</c:v>
                </c:pt>
                <c:pt idx="3080">
                  <c:v>8.6385199999999995E-2</c:v>
                </c:pt>
                <c:pt idx="3081">
                  <c:v>8.5215100000000002E-2</c:v>
                </c:pt>
                <c:pt idx="3082">
                  <c:v>8.4006899999999995E-2</c:v>
                </c:pt>
                <c:pt idx="3083">
                  <c:v>8.2761299999999996E-2</c:v>
                </c:pt>
                <c:pt idx="3084">
                  <c:v>8.1479399999999993E-2</c:v>
                </c:pt>
                <c:pt idx="3085">
                  <c:v>8.0162399999999995E-2</c:v>
                </c:pt>
                <c:pt idx="3086">
                  <c:v>7.8811800000000001E-2</c:v>
                </c:pt>
                <c:pt idx="3087">
                  <c:v>7.7428399999999994E-2</c:v>
                </c:pt>
                <c:pt idx="3088">
                  <c:v>7.6012800000000005E-2</c:v>
                </c:pt>
                <c:pt idx="3089">
                  <c:v>7.4565900000000004E-2</c:v>
                </c:pt>
                <c:pt idx="3090">
                  <c:v>7.3089399999999999E-2</c:v>
                </c:pt>
                <c:pt idx="3091">
                  <c:v>7.1584999999999996E-2</c:v>
                </c:pt>
                <c:pt idx="3092">
                  <c:v>7.0054000000000005E-2</c:v>
                </c:pt>
                <c:pt idx="3093">
                  <c:v>6.8497500000000003E-2</c:v>
                </c:pt>
                <c:pt idx="3094">
                  <c:v>6.6916500000000004E-2</c:v>
                </c:pt>
                <c:pt idx="3095">
                  <c:v>6.5310599999999996E-2</c:v>
                </c:pt>
                <c:pt idx="3096">
                  <c:v>6.3679799999999995E-2</c:v>
                </c:pt>
                <c:pt idx="3097">
                  <c:v>6.2025700000000003E-2</c:v>
                </c:pt>
                <c:pt idx="3098">
                  <c:v>6.0349699999999999E-2</c:v>
                </c:pt>
                <c:pt idx="3099">
                  <c:v>5.8653400000000001E-2</c:v>
                </c:pt>
                <c:pt idx="3100">
                  <c:v>5.6939700000000003E-2</c:v>
                </c:pt>
                <c:pt idx="3101">
                  <c:v>5.5210700000000001E-2</c:v>
                </c:pt>
                <c:pt idx="3102">
                  <c:v>5.3466199999999998E-2</c:v>
                </c:pt>
                <c:pt idx="3103">
                  <c:v>5.1704E-2</c:v>
                </c:pt>
                <c:pt idx="3104">
                  <c:v>4.9924000000000003E-2</c:v>
                </c:pt>
                <c:pt idx="3105">
                  <c:v>4.8131300000000002E-2</c:v>
                </c:pt>
                <c:pt idx="3106">
                  <c:v>4.6332400000000003E-2</c:v>
                </c:pt>
                <c:pt idx="3107">
                  <c:v>4.4530300000000002E-2</c:v>
                </c:pt>
                <c:pt idx="3108">
                  <c:v>4.2725800000000001E-2</c:v>
                </c:pt>
                <c:pt idx="3109">
                  <c:v>4.0919299999999999E-2</c:v>
                </c:pt>
                <c:pt idx="3110">
                  <c:v>3.9113099999999998E-2</c:v>
                </c:pt>
                <c:pt idx="3111">
                  <c:v>3.7309200000000001E-2</c:v>
                </c:pt>
                <c:pt idx="3112">
                  <c:v>3.5508699999999997E-2</c:v>
                </c:pt>
                <c:pt idx="3113">
                  <c:v>3.3713199999999999E-2</c:v>
                </c:pt>
                <c:pt idx="3114">
                  <c:v>3.1924599999999997E-2</c:v>
                </c:pt>
                <c:pt idx="3115">
                  <c:v>3.0144500000000001E-2</c:v>
                </c:pt>
                <c:pt idx="3116">
                  <c:v>2.8373599999999999E-2</c:v>
                </c:pt>
                <c:pt idx="3117">
                  <c:v>2.6612199999999999E-2</c:v>
                </c:pt>
                <c:pt idx="3118">
                  <c:v>2.4860400000000001E-2</c:v>
                </c:pt>
                <c:pt idx="3119">
                  <c:v>2.31191E-2</c:v>
                </c:pt>
                <c:pt idx="3120">
                  <c:v>2.13893E-2</c:v>
                </c:pt>
                <c:pt idx="3121">
                  <c:v>1.96717E-2</c:v>
                </c:pt>
                <c:pt idx="3122">
                  <c:v>1.79671E-2</c:v>
                </c:pt>
                <c:pt idx="3123">
                  <c:v>1.6277400000000001E-2</c:v>
                </c:pt>
                <c:pt idx="3124">
                  <c:v>1.46061E-2</c:v>
                </c:pt>
                <c:pt idx="3125">
                  <c:v>1.29579E-2</c:v>
                </c:pt>
                <c:pt idx="3126">
                  <c:v>1.1336000000000001E-2</c:v>
                </c:pt>
                <c:pt idx="3127" formatCode="0.00E+00">
                  <c:v>9.7408900000000003E-3</c:v>
                </c:pt>
                <c:pt idx="3128" formatCode="0.00E+00">
                  <c:v>8.1708100000000006E-3</c:v>
                </c:pt>
                <c:pt idx="3129" formatCode="0.00E+00">
                  <c:v>6.6245100000000001E-3</c:v>
                </c:pt>
                <c:pt idx="3130" formatCode="0.00E+00">
                  <c:v>5.1026600000000002E-3</c:v>
                </c:pt>
                <c:pt idx="3131" formatCode="0.00E+00">
                  <c:v>3.6074000000000002E-3</c:v>
                </c:pt>
                <c:pt idx="3132" formatCode="0.00E+00">
                  <c:v>2.1418800000000001E-3</c:v>
                </c:pt>
                <c:pt idx="3133" formatCode="0.00E+00">
                  <c:v>7.1084000000000002E-4</c:v>
                </c:pt>
                <c:pt idx="3134" formatCode="0.00E+00">
                  <c:v>-6.7975200000000005E-4</c:v>
                </c:pt>
                <c:pt idx="3135" formatCode="0.00E+00">
                  <c:v>-2.0256300000000001E-3</c:v>
                </c:pt>
                <c:pt idx="3136" formatCode="0.00E+00">
                  <c:v>-3.3271899999999998E-3</c:v>
                </c:pt>
                <c:pt idx="3137" formatCode="0.00E+00">
                  <c:v>-4.5879600000000003E-3</c:v>
                </c:pt>
                <c:pt idx="3138" formatCode="0.00E+00">
                  <c:v>-5.8087499999999997E-3</c:v>
                </c:pt>
                <c:pt idx="3139" formatCode="0.00E+00">
                  <c:v>-6.9861999999999997E-3</c:v>
                </c:pt>
                <c:pt idx="3140" formatCode="0.00E+00">
                  <c:v>-8.1174100000000003E-3</c:v>
                </c:pt>
                <c:pt idx="3141" formatCode="0.00E+00">
                  <c:v>-9.2023399999999998E-3</c:v>
                </c:pt>
                <c:pt idx="3142">
                  <c:v>-1.0241500000000001E-2</c:v>
                </c:pt>
                <c:pt idx="3143">
                  <c:v>-1.1233399999999999E-2</c:v>
                </c:pt>
                <c:pt idx="3144">
                  <c:v>-1.2175E-2</c:v>
                </c:pt>
                <c:pt idx="3145">
                  <c:v>-1.3063399999999999E-2</c:v>
                </c:pt>
                <c:pt idx="3146">
                  <c:v>-1.38967E-2</c:v>
                </c:pt>
                <c:pt idx="3147">
                  <c:v>-1.4672899999999999E-2</c:v>
                </c:pt>
                <c:pt idx="3148">
                  <c:v>-1.53893E-2</c:v>
                </c:pt>
                <c:pt idx="3149">
                  <c:v>-1.60433E-2</c:v>
                </c:pt>
                <c:pt idx="3150">
                  <c:v>-1.6633200000000001E-2</c:v>
                </c:pt>
                <c:pt idx="3151">
                  <c:v>-1.71586E-2</c:v>
                </c:pt>
                <c:pt idx="3152">
                  <c:v>-1.7621399999999999E-2</c:v>
                </c:pt>
                <c:pt idx="3153">
                  <c:v>-1.80232E-2</c:v>
                </c:pt>
                <c:pt idx="3154">
                  <c:v>-1.83643E-2</c:v>
                </c:pt>
                <c:pt idx="3155">
                  <c:v>-1.8642499999999999E-2</c:v>
                </c:pt>
                <c:pt idx="3156">
                  <c:v>-1.8856100000000001E-2</c:v>
                </c:pt>
                <c:pt idx="3157">
                  <c:v>-1.9004900000000002E-2</c:v>
                </c:pt>
                <c:pt idx="3158">
                  <c:v>-1.90905E-2</c:v>
                </c:pt>
                <c:pt idx="3159">
                  <c:v>-1.9115E-2</c:v>
                </c:pt>
                <c:pt idx="3160">
                  <c:v>-1.9078100000000001E-2</c:v>
                </c:pt>
                <c:pt idx="3161">
                  <c:v>-1.8978600000000002E-2</c:v>
                </c:pt>
                <c:pt idx="3162">
                  <c:v>-1.8817E-2</c:v>
                </c:pt>
                <c:pt idx="3163">
                  <c:v>-1.8595799999999999E-2</c:v>
                </c:pt>
                <c:pt idx="3164">
                  <c:v>-1.8317E-2</c:v>
                </c:pt>
                <c:pt idx="3165">
                  <c:v>-1.7983599999999999E-2</c:v>
                </c:pt>
                <c:pt idx="3166">
                  <c:v>-1.7599099999999999E-2</c:v>
                </c:pt>
                <c:pt idx="3167">
                  <c:v>-1.7164200000000001E-2</c:v>
                </c:pt>
                <c:pt idx="3168">
                  <c:v>-1.66759E-2</c:v>
                </c:pt>
                <c:pt idx="3169">
                  <c:v>-1.6131900000000001E-2</c:v>
                </c:pt>
                <c:pt idx="3170">
                  <c:v>-1.55332E-2</c:v>
                </c:pt>
                <c:pt idx="3171">
                  <c:v>-1.4882899999999999E-2</c:v>
                </c:pt>
                <c:pt idx="3172">
                  <c:v>-1.41811E-2</c:v>
                </c:pt>
                <c:pt idx="3173">
                  <c:v>-1.3425100000000001E-2</c:v>
                </c:pt>
                <c:pt idx="3174">
                  <c:v>-1.26134E-2</c:v>
                </c:pt>
                <c:pt idx="3175">
                  <c:v>-1.17476E-2</c:v>
                </c:pt>
                <c:pt idx="3176">
                  <c:v>-1.08302E-2</c:v>
                </c:pt>
                <c:pt idx="3177" formatCode="0.00E+00">
                  <c:v>-9.8624200000000002E-3</c:v>
                </c:pt>
                <c:pt idx="3178" formatCode="0.00E+00">
                  <c:v>-8.8444400000000003E-3</c:v>
                </c:pt>
                <c:pt idx="3179" formatCode="0.00E+00">
                  <c:v>-7.77731E-3</c:v>
                </c:pt>
                <c:pt idx="3180" formatCode="0.00E+00">
                  <c:v>-6.66279E-3</c:v>
                </c:pt>
                <c:pt idx="3181" formatCode="0.00E+00">
                  <c:v>-5.5021899999999997E-3</c:v>
                </c:pt>
                <c:pt idx="3182" formatCode="0.00E+00">
                  <c:v>-4.2956100000000001E-3</c:v>
                </c:pt>
                <c:pt idx="3183" formatCode="0.00E+00">
                  <c:v>-3.04338E-3</c:v>
                </c:pt>
                <c:pt idx="3184" formatCode="0.00E+00">
                  <c:v>-1.74749E-3</c:v>
                </c:pt>
                <c:pt idx="3185" formatCode="0.00E+00">
                  <c:v>-4.1043900000000002E-4</c:v>
                </c:pt>
                <c:pt idx="3186" formatCode="0.00E+00">
                  <c:v>9.6749200000000003E-4</c:v>
                </c:pt>
                <c:pt idx="3187" formatCode="0.00E+00">
                  <c:v>2.3890700000000001E-3</c:v>
                </c:pt>
                <c:pt idx="3188" formatCode="0.00E+00">
                  <c:v>3.8556300000000001E-3</c:v>
                </c:pt>
                <c:pt idx="3189" formatCode="0.00E+00">
                  <c:v>5.3631499999999997E-3</c:v>
                </c:pt>
                <c:pt idx="3190" formatCode="0.00E+00">
                  <c:v>6.9045499999999998E-3</c:v>
                </c:pt>
                <c:pt idx="3191" formatCode="0.00E+00">
                  <c:v>8.4742800000000007E-3</c:v>
                </c:pt>
                <c:pt idx="3192">
                  <c:v>1.0071999999999999E-2</c:v>
                </c:pt>
                <c:pt idx="3193">
                  <c:v>1.17004E-2</c:v>
                </c:pt>
                <c:pt idx="3194">
                  <c:v>1.3358500000000001E-2</c:v>
                </c:pt>
                <c:pt idx="3195">
                  <c:v>1.5041000000000001E-2</c:v>
                </c:pt>
                <c:pt idx="3196">
                  <c:v>1.6744200000000001E-2</c:v>
                </c:pt>
                <c:pt idx="3197">
                  <c:v>1.8468600000000002E-2</c:v>
                </c:pt>
                <c:pt idx="3198">
                  <c:v>2.0215799999999999E-2</c:v>
                </c:pt>
                <c:pt idx="3199">
                  <c:v>2.1984900000000002E-2</c:v>
                </c:pt>
                <c:pt idx="3200">
                  <c:v>2.3773900000000001E-2</c:v>
                </c:pt>
                <c:pt idx="3201">
                  <c:v>2.5583700000000001E-2</c:v>
                </c:pt>
                <c:pt idx="3202">
                  <c:v>2.74159E-2</c:v>
                </c:pt>
                <c:pt idx="3203">
                  <c:v>2.9266400000000001E-2</c:v>
                </c:pt>
                <c:pt idx="3204">
                  <c:v>3.1126600000000001E-2</c:v>
                </c:pt>
                <c:pt idx="3205">
                  <c:v>3.2992500000000001E-2</c:v>
                </c:pt>
                <c:pt idx="3206">
                  <c:v>3.4867299999999997E-2</c:v>
                </c:pt>
                <c:pt idx="3207">
                  <c:v>3.67537E-2</c:v>
                </c:pt>
                <c:pt idx="3208">
                  <c:v>3.8649200000000002E-2</c:v>
                </c:pt>
                <c:pt idx="3209">
                  <c:v>4.05499E-2</c:v>
                </c:pt>
                <c:pt idx="3210">
                  <c:v>4.2451799999999998E-2</c:v>
                </c:pt>
                <c:pt idx="3211">
                  <c:v>4.4351500000000002E-2</c:v>
                </c:pt>
                <c:pt idx="3212">
                  <c:v>4.6248200000000003E-2</c:v>
                </c:pt>
                <c:pt idx="3213">
                  <c:v>4.8143100000000001E-2</c:v>
                </c:pt>
                <c:pt idx="3214">
                  <c:v>5.00349E-2</c:v>
                </c:pt>
                <c:pt idx="3215">
                  <c:v>5.1917900000000003E-2</c:v>
                </c:pt>
                <c:pt idx="3216">
                  <c:v>5.3786899999999999E-2</c:v>
                </c:pt>
                <c:pt idx="3217">
                  <c:v>5.5640500000000002E-2</c:v>
                </c:pt>
                <c:pt idx="3218">
                  <c:v>5.7479099999999998E-2</c:v>
                </c:pt>
                <c:pt idx="3219">
                  <c:v>5.9301199999999998E-2</c:v>
                </c:pt>
                <c:pt idx="3220">
                  <c:v>6.1103699999999997E-2</c:v>
                </c:pt>
                <c:pt idx="3221">
                  <c:v>6.2884899999999994E-2</c:v>
                </c:pt>
                <c:pt idx="3222">
                  <c:v>6.4645499999999995E-2</c:v>
                </c:pt>
                <c:pt idx="3223">
                  <c:v>6.6384799999999994E-2</c:v>
                </c:pt>
                <c:pt idx="3224">
                  <c:v>6.8097599999999994E-2</c:v>
                </c:pt>
                <c:pt idx="3225">
                  <c:v>6.97773E-2</c:v>
                </c:pt>
                <c:pt idx="3226">
                  <c:v>7.1421899999999997E-2</c:v>
                </c:pt>
                <c:pt idx="3227">
                  <c:v>7.3032600000000003E-2</c:v>
                </c:pt>
                <c:pt idx="3228">
                  <c:v>7.4608800000000003E-2</c:v>
                </c:pt>
                <c:pt idx="3229">
                  <c:v>7.6148099999999996E-2</c:v>
                </c:pt>
                <c:pt idx="3230">
                  <c:v>7.7650300000000005E-2</c:v>
                </c:pt>
                <c:pt idx="3231">
                  <c:v>7.9116000000000006E-2</c:v>
                </c:pt>
                <c:pt idx="3232">
                  <c:v>8.0543100000000006E-2</c:v>
                </c:pt>
                <c:pt idx="3233">
                  <c:v>8.19246E-2</c:v>
                </c:pt>
                <c:pt idx="3234">
                  <c:v>8.3253800000000003E-2</c:v>
                </c:pt>
                <c:pt idx="3235">
                  <c:v>8.4528599999999995E-2</c:v>
                </c:pt>
                <c:pt idx="3236">
                  <c:v>8.5752300000000004E-2</c:v>
                </c:pt>
                <c:pt idx="3237">
                  <c:v>8.6928199999999997E-2</c:v>
                </c:pt>
                <c:pt idx="3238">
                  <c:v>8.8056800000000005E-2</c:v>
                </c:pt>
                <c:pt idx="3239">
                  <c:v>8.9135300000000001E-2</c:v>
                </c:pt>
                <c:pt idx="3240">
                  <c:v>9.0158500000000003E-2</c:v>
                </c:pt>
                <c:pt idx="3241">
                  <c:v>9.1124700000000003E-2</c:v>
                </c:pt>
                <c:pt idx="3242">
                  <c:v>9.2038999999999996E-2</c:v>
                </c:pt>
                <c:pt idx="3243">
                  <c:v>9.2905299999999996E-2</c:v>
                </c:pt>
                <c:pt idx="3244">
                  <c:v>9.3722E-2</c:v>
                </c:pt>
                <c:pt idx="3245">
                  <c:v>9.4483999999999999E-2</c:v>
                </c:pt>
                <c:pt idx="3246">
                  <c:v>9.5187800000000003E-2</c:v>
                </c:pt>
                <c:pt idx="3247">
                  <c:v>9.5832799999999996E-2</c:v>
                </c:pt>
                <c:pt idx="3248">
                  <c:v>9.6419099999999994E-2</c:v>
                </c:pt>
                <c:pt idx="3249">
                  <c:v>9.6947400000000003E-2</c:v>
                </c:pt>
                <c:pt idx="3250">
                  <c:v>9.7421900000000006E-2</c:v>
                </c:pt>
                <c:pt idx="3251">
                  <c:v>9.7849000000000005E-2</c:v>
                </c:pt>
                <c:pt idx="3252">
                  <c:v>9.8228099999999999E-2</c:v>
                </c:pt>
                <c:pt idx="3253">
                  <c:v>9.8550100000000002E-2</c:v>
                </c:pt>
                <c:pt idx="3254">
                  <c:v>9.8807800000000001E-2</c:v>
                </c:pt>
                <c:pt idx="3255">
                  <c:v>9.9001900000000004E-2</c:v>
                </c:pt>
                <c:pt idx="3256">
                  <c:v>9.9133499999999999E-2</c:v>
                </c:pt>
                <c:pt idx="3257">
                  <c:v>9.9200999999999998E-2</c:v>
                </c:pt>
                <c:pt idx="3258">
                  <c:v>9.9203700000000006E-2</c:v>
                </c:pt>
                <c:pt idx="3259">
                  <c:v>9.9144200000000002E-2</c:v>
                </c:pt>
                <c:pt idx="3260">
                  <c:v>9.9027000000000004E-2</c:v>
                </c:pt>
                <c:pt idx="3261">
                  <c:v>9.8854200000000003E-2</c:v>
                </c:pt>
                <c:pt idx="3262">
                  <c:v>9.8624600000000007E-2</c:v>
                </c:pt>
                <c:pt idx="3263">
                  <c:v>9.8336699999999999E-2</c:v>
                </c:pt>
                <c:pt idx="3264">
                  <c:v>9.7987699999999997E-2</c:v>
                </c:pt>
                <c:pt idx="3265">
                  <c:v>9.7572599999999995E-2</c:v>
                </c:pt>
                <c:pt idx="3266">
                  <c:v>9.7086800000000001E-2</c:v>
                </c:pt>
                <c:pt idx="3267">
                  <c:v>9.6528100000000006E-2</c:v>
                </c:pt>
                <c:pt idx="3268">
                  <c:v>9.5896999999999996E-2</c:v>
                </c:pt>
                <c:pt idx="3269">
                  <c:v>9.5197400000000001E-2</c:v>
                </c:pt>
                <c:pt idx="3270">
                  <c:v>9.4435699999999997E-2</c:v>
                </c:pt>
                <c:pt idx="3271">
                  <c:v>9.3616199999999997E-2</c:v>
                </c:pt>
                <c:pt idx="3272">
                  <c:v>9.27399E-2</c:v>
                </c:pt>
                <c:pt idx="3273">
                  <c:v>9.1809000000000002E-2</c:v>
                </c:pt>
                <c:pt idx="3274">
                  <c:v>9.0828699999999998E-2</c:v>
                </c:pt>
                <c:pt idx="3275">
                  <c:v>8.9803099999999997E-2</c:v>
                </c:pt>
                <c:pt idx="3276">
                  <c:v>8.8732099999999994E-2</c:v>
                </c:pt>
                <c:pt idx="3277">
                  <c:v>8.7610400000000005E-2</c:v>
                </c:pt>
                <c:pt idx="3278">
                  <c:v>8.6432099999999998E-2</c:v>
                </c:pt>
                <c:pt idx="3279">
                  <c:v>8.5195300000000002E-2</c:v>
                </c:pt>
                <c:pt idx="3280">
                  <c:v>8.3900199999999994E-2</c:v>
                </c:pt>
                <c:pt idx="3281">
                  <c:v>8.2547499999999996E-2</c:v>
                </c:pt>
                <c:pt idx="3282">
                  <c:v>8.11389E-2</c:v>
                </c:pt>
                <c:pt idx="3283">
                  <c:v>7.96761E-2</c:v>
                </c:pt>
                <c:pt idx="3284">
                  <c:v>7.8160300000000002E-2</c:v>
                </c:pt>
                <c:pt idx="3285">
                  <c:v>7.6590599999999995E-2</c:v>
                </c:pt>
                <c:pt idx="3286">
                  <c:v>7.4965400000000001E-2</c:v>
                </c:pt>
                <c:pt idx="3287">
                  <c:v>7.3283399999999999E-2</c:v>
                </c:pt>
                <c:pt idx="3288">
                  <c:v>7.1544099999999999E-2</c:v>
                </c:pt>
                <c:pt idx="3289">
                  <c:v>6.9752499999999995E-2</c:v>
                </c:pt>
                <c:pt idx="3290">
                  <c:v>6.7915400000000001E-2</c:v>
                </c:pt>
                <c:pt idx="3291">
                  <c:v>6.60332E-2</c:v>
                </c:pt>
                <c:pt idx="3292">
                  <c:v>6.4102000000000006E-2</c:v>
                </c:pt>
                <c:pt idx="3293">
                  <c:v>6.2121000000000003E-2</c:v>
                </c:pt>
                <c:pt idx="3294">
                  <c:v>6.0096400000000001E-2</c:v>
                </c:pt>
                <c:pt idx="3295">
                  <c:v>5.8035900000000001E-2</c:v>
                </c:pt>
                <c:pt idx="3296">
                  <c:v>5.5941299999999999E-2</c:v>
                </c:pt>
                <c:pt idx="3297">
                  <c:v>5.3810200000000002E-2</c:v>
                </c:pt>
                <c:pt idx="3298">
                  <c:v>5.1644000000000002E-2</c:v>
                </c:pt>
                <c:pt idx="3299">
                  <c:v>4.9448400000000003E-2</c:v>
                </c:pt>
                <c:pt idx="3300">
                  <c:v>4.7230000000000001E-2</c:v>
                </c:pt>
                <c:pt idx="3301">
                  <c:v>4.4992999999999998E-2</c:v>
                </c:pt>
                <c:pt idx="3302">
                  <c:v>4.2740300000000002E-2</c:v>
                </c:pt>
                <c:pt idx="3303">
                  <c:v>4.0479300000000003E-2</c:v>
                </c:pt>
                <c:pt idx="3304">
                  <c:v>3.8220799999999999E-2</c:v>
                </c:pt>
                <c:pt idx="3305">
                  <c:v>3.5969300000000003E-2</c:v>
                </c:pt>
                <c:pt idx="3306">
                  <c:v>3.37212E-2</c:v>
                </c:pt>
                <c:pt idx="3307">
                  <c:v>3.1470699999999997E-2</c:v>
                </c:pt>
                <c:pt idx="3308">
                  <c:v>2.9213099999999999E-2</c:v>
                </c:pt>
                <c:pt idx="3309">
                  <c:v>2.6946500000000002E-2</c:v>
                </c:pt>
                <c:pt idx="3310">
                  <c:v>2.4672699999999999E-2</c:v>
                </c:pt>
                <c:pt idx="3311">
                  <c:v>2.2394500000000001E-2</c:v>
                </c:pt>
                <c:pt idx="3312">
                  <c:v>2.0112100000000001E-2</c:v>
                </c:pt>
                <c:pt idx="3313">
                  <c:v>1.78251E-2</c:v>
                </c:pt>
                <c:pt idx="3314">
                  <c:v>1.5533399999999999E-2</c:v>
                </c:pt>
                <c:pt idx="3315">
                  <c:v>1.3238700000000001E-2</c:v>
                </c:pt>
                <c:pt idx="3316">
                  <c:v>1.0946300000000001E-2</c:v>
                </c:pt>
                <c:pt idx="3317" formatCode="0.00E+00">
                  <c:v>8.6633400000000003E-3</c:v>
                </c:pt>
                <c:pt idx="3318" formatCode="0.00E+00">
                  <c:v>6.3929299999999998E-3</c:v>
                </c:pt>
                <c:pt idx="3319" formatCode="0.00E+00">
                  <c:v>4.1333699999999999E-3</c:v>
                </c:pt>
                <c:pt idx="3320" formatCode="0.00E+00">
                  <c:v>1.8825599999999999E-3</c:v>
                </c:pt>
                <c:pt idx="3321" formatCode="0.00E+00">
                  <c:v>-3.5787200000000002E-4</c:v>
                </c:pt>
                <c:pt idx="3322" formatCode="0.00E+00">
                  <c:v>-2.58085E-3</c:v>
                </c:pt>
                <c:pt idx="3323" formatCode="0.00E+00">
                  <c:v>-4.7763500000000004E-3</c:v>
                </c:pt>
                <c:pt idx="3324" formatCode="0.00E+00">
                  <c:v>-6.9375699999999997E-3</c:v>
                </c:pt>
                <c:pt idx="3325" formatCode="0.00E+00">
                  <c:v>-9.0618000000000001E-3</c:v>
                </c:pt>
                <c:pt idx="3326">
                  <c:v>-1.11471E-2</c:v>
                </c:pt>
                <c:pt idx="3327">
                  <c:v>-1.3191899999999999E-2</c:v>
                </c:pt>
                <c:pt idx="3328">
                  <c:v>-1.5197799999999999E-2</c:v>
                </c:pt>
                <c:pt idx="3329">
                  <c:v>-1.7170000000000001E-2</c:v>
                </c:pt>
                <c:pt idx="3330">
                  <c:v>-1.91109E-2</c:v>
                </c:pt>
                <c:pt idx="3331">
                  <c:v>-2.1017999999999998E-2</c:v>
                </c:pt>
                <c:pt idx="3332">
                  <c:v>-2.2887600000000001E-2</c:v>
                </c:pt>
                <c:pt idx="3333">
                  <c:v>-2.4716999999999999E-2</c:v>
                </c:pt>
                <c:pt idx="3334">
                  <c:v>-2.6502700000000001E-2</c:v>
                </c:pt>
                <c:pt idx="3335">
                  <c:v>-2.82408E-2</c:v>
                </c:pt>
                <c:pt idx="3336">
                  <c:v>-2.9932799999999999E-2</c:v>
                </c:pt>
                <c:pt idx="3337">
                  <c:v>-3.1580400000000002E-2</c:v>
                </c:pt>
                <c:pt idx="3338">
                  <c:v>-3.3179699999999999E-2</c:v>
                </c:pt>
                <c:pt idx="3339">
                  <c:v>-3.4727399999999999E-2</c:v>
                </c:pt>
                <c:pt idx="3340">
                  <c:v>-3.6228700000000003E-2</c:v>
                </c:pt>
                <c:pt idx="3341">
                  <c:v>-3.7692200000000002E-2</c:v>
                </c:pt>
                <c:pt idx="3342">
                  <c:v>-3.9120799999999997E-2</c:v>
                </c:pt>
                <c:pt idx="3343">
                  <c:v>-4.05166E-2</c:v>
                </c:pt>
                <c:pt idx="3344">
                  <c:v>-4.1886899999999998E-2</c:v>
                </c:pt>
                <c:pt idx="3345">
                  <c:v>-4.32354E-2</c:v>
                </c:pt>
                <c:pt idx="3346">
                  <c:v>-4.4559500000000002E-2</c:v>
                </c:pt>
                <c:pt idx="3347">
                  <c:v>-4.5853600000000001E-2</c:v>
                </c:pt>
                <c:pt idx="3348">
                  <c:v>-4.7113299999999997E-2</c:v>
                </c:pt>
                <c:pt idx="3349">
                  <c:v>-4.8334500000000002E-2</c:v>
                </c:pt>
                <c:pt idx="3350">
                  <c:v>-4.95098E-2</c:v>
                </c:pt>
                <c:pt idx="3351">
                  <c:v>-5.0634899999999997E-2</c:v>
                </c:pt>
                <c:pt idx="3352">
                  <c:v>-5.1717100000000002E-2</c:v>
                </c:pt>
                <c:pt idx="3353">
                  <c:v>-5.2767399999999999E-2</c:v>
                </c:pt>
                <c:pt idx="3354">
                  <c:v>-5.3792199999999998E-2</c:v>
                </c:pt>
                <c:pt idx="3355">
                  <c:v>-5.4792500000000001E-2</c:v>
                </c:pt>
                <c:pt idx="3356">
                  <c:v>-5.5767400000000002E-2</c:v>
                </c:pt>
                <c:pt idx="3357">
                  <c:v>-5.6713899999999998E-2</c:v>
                </c:pt>
                <c:pt idx="3358">
                  <c:v>-5.76278E-2</c:v>
                </c:pt>
                <c:pt idx="3359">
                  <c:v>-5.8506700000000002E-2</c:v>
                </c:pt>
                <c:pt idx="3360">
                  <c:v>-5.9351399999999999E-2</c:v>
                </c:pt>
                <c:pt idx="3361">
                  <c:v>-6.0165799999999998E-2</c:v>
                </c:pt>
                <c:pt idx="3362">
                  <c:v>-6.0956299999999998E-2</c:v>
                </c:pt>
                <c:pt idx="3363">
                  <c:v>-6.1727600000000001E-2</c:v>
                </c:pt>
                <c:pt idx="3364">
                  <c:v>-6.2480300000000003E-2</c:v>
                </c:pt>
                <c:pt idx="3365">
                  <c:v>-6.3217400000000007E-2</c:v>
                </c:pt>
                <c:pt idx="3366">
                  <c:v>-6.3943600000000003E-2</c:v>
                </c:pt>
                <c:pt idx="3367">
                  <c:v>-6.4660700000000002E-2</c:v>
                </c:pt>
                <c:pt idx="3368">
                  <c:v>-6.5368499999999996E-2</c:v>
                </c:pt>
                <c:pt idx="3369">
                  <c:v>-6.6067899999999999E-2</c:v>
                </c:pt>
                <c:pt idx="3370">
                  <c:v>-6.6761600000000004E-2</c:v>
                </c:pt>
                <c:pt idx="3371">
                  <c:v>-6.74535E-2</c:v>
                </c:pt>
                <c:pt idx="3372">
                  <c:v>-6.8143800000000004E-2</c:v>
                </c:pt>
                <c:pt idx="3373">
                  <c:v>-6.8827700000000006E-2</c:v>
                </c:pt>
                <c:pt idx="3374">
                  <c:v>-6.9500800000000001E-2</c:v>
                </c:pt>
                <c:pt idx="3375">
                  <c:v>-7.0166800000000001E-2</c:v>
                </c:pt>
                <c:pt idx="3376">
                  <c:v>-7.0833900000000005E-2</c:v>
                </c:pt>
                <c:pt idx="3377">
                  <c:v>-7.1504899999999996E-2</c:v>
                </c:pt>
                <c:pt idx="3378">
                  <c:v>-7.2178400000000004E-2</c:v>
                </c:pt>
                <c:pt idx="3379">
                  <c:v>-7.2856400000000002E-2</c:v>
                </c:pt>
                <c:pt idx="3380">
                  <c:v>-7.35431E-2</c:v>
                </c:pt>
                <c:pt idx="3381">
                  <c:v>-7.4240600000000004E-2</c:v>
                </c:pt>
                <c:pt idx="3382">
                  <c:v>-7.4949100000000005E-2</c:v>
                </c:pt>
                <c:pt idx="3383">
                  <c:v>-7.5668299999999994E-2</c:v>
                </c:pt>
                <c:pt idx="3384">
                  <c:v>-7.63992E-2</c:v>
                </c:pt>
                <c:pt idx="3385">
                  <c:v>-7.7140399999999998E-2</c:v>
                </c:pt>
                <c:pt idx="3386">
                  <c:v>-7.7889399999999998E-2</c:v>
                </c:pt>
                <c:pt idx="3387">
                  <c:v>-7.8649700000000003E-2</c:v>
                </c:pt>
                <c:pt idx="3388">
                  <c:v>-7.9429799999999995E-2</c:v>
                </c:pt>
                <c:pt idx="3389">
                  <c:v>-8.0235299999999996E-2</c:v>
                </c:pt>
                <c:pt idx="3390">
                  <c:v>-8.1065100000000001E-2</c:v>
                </c:pt>
                <c:pt idx="3391">
                  <c:v>-8.1910399999999994E-2</c:v>
                </c:pt>
                <c:pt idx="3392">
                  <c:v>-8.2760500000000001E-2</c:v>
                </c:pt>
                <c:pt idx="3393">
                  <c:v>-8.3608199999999994E-2</c:v>
                </c:pt>
                <c:pt idx="3394">
                  <c:v>-8.4450399999999995E-2</c:v>
                </c:pt>
                <c:pt idx="3395">
                  <c:v>-8.5290500000000005E-2</c:v>
                </c:pt>
                <c:pt idx="3396">
                  <c:v>-8.6138000000000006E-2</c:v>
                </c:pt>
                <c:pt idx="3397">
                  <c:v>-8.6996599999999993E-2</c:v>
                </c:pt>
                <c:pt idx="3398">
                  <c:v>-8.7861099999999998E-2</c:v>
                </c:pt>
                <c:pt idx="3399">
                  <c:v>-8.8729500000000003E-2</c:v>
                </c:pt>
                <c:pt idx="3400">
                  <c:v>-8.9611700000000002E-2</c:v>
                </c:pt>
                <c:pt idx="3401">
                  <c:v>-9.0520500000000004E-2</c:v>
                </c:pt>
                <c:pt idx="3402">
                  <c:v>-9.1461399999999998E-2</c:v>
                </c:pt>
                <c:pt idx="3403">
                  <c:v>-9.2434799999999998E-2</c:v>
                </c:pt>
                <c:pt idx="3404">
                  <c:v>-9.3441700000000003E-2</c:v>
                </c:pt>
                <c:pt idx="3405">
                  <c:v>-9.4482200000000002E-2</c:v>
                </c:pt>
                <c:pt idx="3406">
                  <c:v>-9.5556299999999997E-2</c:v>
                </c:pt>
                <c:pt idx="3407">
                  <c:v>-9.6662200000000004E-2</c:v>
                </c:pt>
                <c:pt idx="3408">
                  <c:v>-9.7794099999999995E-2</c:v>
                </c:pt>
                <c:pt idx="3409">
                  <c:v>-9.8944799999999999E-2</c:v>
                </c:pt>
                <c:pt idx="3410">
                  <c:v>-0.100106</c:v>
                </c:pt>
                <c:pt idx="3411">
                  <c:v>-0.101268</c:v>
                </c:pt>
                <c:pt idx="3412">
                  <c:v>-0.102419</c:v>
                </c:pt>
                <c:pt idx="3413">
                  <c:v>-0.10355300000000001</c:v>
                </c:pt>
                <c:pt idx="3414">
                  <c:v>-0.104667</c:v>
                </c:pt>
                <c:pt idx="3415">
                  <c:v>-0.105755</c:v>
                </c:pt>
                <c:pt idx="3416">
                  <c:v>-0.106812</c:v>
                </c:pt>
                <c:pt idx="3417">
                  <c:v>-0.10784000000000001</c:v>
                </c:pt>
                <c:pt idx="3418">
                  <c:v>-0.108848</c:v>
                </c:pt>
                <c:pt idx="3419">
                  <c:v>-0.109842</c:v>
                </c:pt>
                <c:pt idx="3420">
                  <c:v>-0.11082699999999999</c:v>
                </c:pt>
                <c:pt idx="3421">
                  <c:v>-0.111802</c:v>
                </c:pt>
                <c:pt idx="3422">
                  <c:v>-0.112758</c:v>
                </c:pt>
                <c:pt idx="3423">
                  <c:v>-0.113689</c:v>
                </c:pt>
                <c:pt idx="3424">
                  <c:v>-0.114592</c:v>
                </c:pt>
                <c:pt idx="3425">
                  <c:v>-0.115471</c:v>
                </c:pt>
                <c:pt idx="3426">
                  <c:v>-0.11632199999999999</c:v>
                </c:pt>
                <c:pt idx="3427">
                  <c:v>-0.117143</c:v>
                </c:pt>
                <c:pt idx="3428">
                  <c:v>-0.117938</c:v>
                </c:pt>
                <c:pt idx="3429">
                  <c:v>-0.11872000000000001</c:v>
                </c:pt>
                <c:pt idx="3430">
                  <c:v>-0.11949799999999999</c:v>
                </c:pt>
                <c:pt idx="3431">
                  <c:v>-0.120272</c:v>
                </c:pt>
                <c:pt idx="3432">
                  <c:v>-0.121041</c:v>
                </c:pt>
                <c:pt idx="3433">
                  <c:v>-0.12180199999999999</c:v>
                </c:pt>
                <c:pt idx="3434">
                  <c:v>-0.122553</c:v>
                </c:pt>
                <c:pt idx="3435">
                  <c:v>-0.12328600000000001</c:v>
                </c:pt>
                <c:pt idx="3436">
                  <c:v>-0.12399399999999999</c:v>
                </c:pt>
                <c:pt idx="3437">
                  <c:v>-0.12468</c:v>
                </c:pt>
                <c:pt idx="3438">
                  <c:v>-0.12534000000000001</c:v>
                </c:pt>
                <c:pt idx="3439">
                  <c:v>-0.125974</c:v>
                </c:pt>
                <c:pt idx="3440">
                  <c:v>-0.126583</c:v>
                </c:pt>
                <c:pt idx="3441">
                  <c:v>-0.127166</c:v>
                </c:pt>
                <c:pt idx="3442">
                  <c:v>-0.12771299999999999</c:v>
                </c:pt>
                <c:pt idx="3443">
                  <c:v>-0.12821299999999999</c:v>
                </c:pt>
                <c:pt idx="3444">
                  <c:v>-0.128666</c:v>
                </c:pt>
                <c:pt idx="3445">
                  <c:v>-0.129079</c:v>
                </c:pt>
                <c:pt idx="3446">
                  <c:v>-0.12945999999999999</c:v>
                </c:pt>
                <c:pt idx="3447">
                  <c:v>-0.12980900000000001</c:v>
                </c:pt>
                <c:pt idx="3448">
                  <c:v>-0.13012899999999999</c:v>
                </c:pt>
                <c:pt idx="3449">
                  <c:v>-0.13042400000000001</c:v>
                </c:pt>
                <c:pt idx="3450">
                  <c:v>-0.13069700000000001</c:v>
                </c:pt>
                <c:pt idx="3451">
                  <c:v>-0.13094900000000001</c:v>
                </c:pt>
                <c:pt idx="3452">
                  <c:v>-0.13118199999999999</c:v>
                </c:pt>
                <c:pt idx="3453">
                  <c:v>-0.13139999999999999</c:v>
                </c:pt>
                <c:pt idx="3454">
                  <c:v>-0.131603</c:v>
                </c:pt>
                <c:pt idx="3455">
                  <c:v>-0.13177900000000001</c:v>
                </c:pt>
                <c:pt idx="3456">
                  <c:v>-0.13192100000000001</c:v>
                </c:pt>
                <c:pt idx="3457">
                  <c:v>-0.13203400000000001</c:v>
                </c:pt>
                <c:pt idx="3458">
                  <c:v>-0.13212599999999999</c:v>
                </c:pt>
                <c:pt idx="3459">
                  <c:v>-0.13219900000000001</c:v>
                </c:pt>
                <c:pt idx="3460">
                  <c:v>-0.13225000000000001</c:v>
                </c:pt>
                <c:pt idx="3461">
                  <c:v>-0.132272</c:v>
                </c:pt>
                <c:pt idx="3462">
                  <c:v>-0.13225999999999999</c:v>
                </c:pt>
                <c:pt idx="3463">
                  <c:v>-0.132219</c:v>
                </c:pt>
                <c:pt idx="3464">
                  <c:v>-0.13215299999999999</c:v>
                </c:pt>
                <c:pt idx="3465">
                  <c:v>-0.13206599999999999</c:v>
                </c:pt>
                <c:pt idx="3466">
                  <c:v>-0.13195899999999999</c:v>
                </c:pt>
                <c:pt idx="3467">
                  <c:v>-0.13183300000000001</c:v>
                </c:pt>
                <c:pt idx="3468">
                  <c:v>-0.131685</c:v>
                </c:pt>
                <c:pt idx="3469">
                  <c:v>-0.131518</c:v>
                </c:pt>
                <c:pt idx="3470">
                  <c:v>-0.13133600000000001</c:v>
                </c:pt>
                <c:pt idx="3471">
                  <c:v>-0.131138</c:v>
                </c:pt>
                <c:pt idx="3472">
                  <c:v>-0.13091700000000001</c:v>
                </c:pt>
                <c:pt idx="3473">
                  <c:v>-0.13067599999999999</c:v>
                </c:pt>
                <c:pt idx="3474">
                  <c:v>-0.13042000000000001</c:v>
                </c:pt>
                <c:pt idx="3475">
                  <c:v>-0.13014400000000001</c:v>
                </c:pt>
                <c:pt idx="3476">
                  <c:v>-0.12984000000000001</c:v>
                </c:pt>
                <c:pt idx="3477">
                  <c:v>-0.12950400000000001</c:v>
                </c:pt>
                <c:pt idx="3478">
                  <c:v>-0.129136</c:v>
                </c:pt>
                <c:pt idx="3479">
                  <c:v>-0.12873200000000001</c:v>
                </c:pt>
                <c:pt idx="3480">
                  <c:v>-0.12828700000000001</c:v>
                </c:pt>
                <c:pt idx="3481">
                  <c:v>-0.127804</c:v>
                </c:pt>
                <c:pt idx="3482">
                  <c:v>-0.12728600000000001</c:v>
                </c:pt>
                <c:pt idx="3483">
                  <c:v>-0.12673100000000001</c:v>
                </c:pt>
                <c:pt idx="3484">
                  <c:v>-0.126138</c:v>
                </c:pt>
                <c:pt idx="3485">
                  <c:v>-0.12550900000000001</c:v>
                </c:pt>
                <c:pt idx="3486">
                  <c:v>-0.124849</c:v>
                </c:pt>
                <c:pt idx="3487">
                  <c:v>-0.12416199999999999</c:v>
                </c:pt>
                <c:pt idx="3488">
                  <c:v>-0.12346</c:v>
                </c:pt>
                <c:pt idx="3489">
                  <c:v>-0.12275700000000001</c:v>
                </c:pt>
                <c:pt idx="3490">
                  <c:v>-0.122063</c:v>
                </c:pt>
                <c:pt idx="3491">
                  <c:v>-0.121388</c:v>
                </c:pt>
                <c:pt idx="3492">
                  <c:v>-0.12073399999999999</c:v>
                </c:pt>
                <c:pt idx="3493">
                  <c:v>-0.12009499999999999</c:v>
                </c:pt>
                <c:pt idx="3494">
                  <c:v>-0.11945799999999999</c:v>
                </c:pt>
                <c:pt idx="3495">
                  <c:v>-0.118815</c:v>
                </c:pt>
                <c:pt idx="3496">
                  <c:v>-0.118171</c:v>
                </c:pt>
                <c:pt idx="3497">
                  <c:v>-0.117538</c:v>
                </c:pt>
                <c:pt idx="3498">
                  <c:v>-0.11692900000000001</c:v>
                </c:pt>
                <c:pt idx="3499">
                  <c:v>-0.11633499999999999</c:v>
                </c:pt>
                <c:pt idx="3500">
                  <c:v>-0.11573700000000001</c:v>
                </c:pt>
                <c:pt idx="3501">
                  <c:v>-0.115119</c:v>
                </c:pt>
                <c:pt idx="3502">
                  <c:v>-0.114478</c:v>
                </c:pt>
                <c:pt idx="3503">
                  <c:v>-0.113816</c:v>
                </c:pt>
                <c:pt idx="3504">
                  <c:v>-0.11312999999999999</c:v>
                </c:pt>
                <c:pt idx="3505">
                  <c:v>-0.112424</c:v>
                </c:pt>
                <c:pt idx="3506">
                  <c:v>-0.11171</c:v>
                </c:pt>
                <c:pt idx="3507">
                  <c:v>-0.110998</c:v>
                </c:pt>
                <c:pt idx="3508">
                  <c:v>-0.11029</c:v>
                </c:pt>
                <c:pt idx="3509">
                  <c:v>-0.10958900000000001</c:v>
                </c:pt>
                <c:pt idx="3510">
                  <c:v>-0.10889699999999999</c:v>
                </c:pt>
                <c:pt idx="3511">
                  <c:v>-0.108214</c:v>
                </c:pt>
                <c:pt idx="3512">
                  <c:v>-0.10754</c:v>
                </c:pt>
                <c:pt idx="3513">
                  <c:v>-0.106875</c:v>
                </c:pt>
                <c:pt idx="3514">
                  <c:v>-0.106225</c:v>
                </c:pt>
                <c:pt idx="3515">
                  <c:v>-0.105585</c:v>
                </c:pt>
                <c:pt idx="3516">
                  <c:v>-0.10495500000000001</c:v>
                </c:pt>
                <c:pt idx="3517">
                  <c:v>-0.10434499999999999</c:v>
                </c:pt>
                <c:pt idx="3518">
                  <c:v>-0.103765</c:v>
                </c:pt>
                <c:pt idx="3519">
                  <c:v>-0.10321900000000001</c:v>
                </c:pt>
                <c:pt idx="3520">
                  <c:v>-0.102698</c:v>
                </c:pt>
                <c:pt idx="3521">
                  <c:v>-0.102197</c:v>
                </c:pt>
                <c:pt idx="3522">
                  <c:v>-0.101713</c:v>
                </c:pt>
                <c:pt idx="3523">
                  <c:v>-0.101239</c:v>
                </c:pt>
                <c:pt idx="3524">
                  <c:v>-0.100772</c:v>
                </c:pt>
                <c:pt idx="3525">
                  <c:v>-0.10032099999999999</c:v>
                </c:pt>
                <c:pt idx="3526">
                  <c:v>-9.9893999999999997E-2</c:v>
                </c:pt>
                <c:pt idx="3527">
                  <c:v>-9.9488699999999999E-2</c:v>
                </c:pt>
                <c:pt idx="3528">
                  <c:v>-9.9089099999999999E-2</c:v>
                </c:pt>
                <c:pt idx="3529">
                  <c:v>-9.8676200000000006E-2</c:v>
                </c:pt>
                <c:pt idx="3530">
                  <c:v>-9.8246600000000003E-2</c:v>
                </c:pt>
                <c:pt idx="3531">
                  <c:v>-9.7813499999999998E-2</c:v>
                </c:pt>
                <c:pt idx="3532">
                  <c:v>-9.7395099999999998E-2</c:v>
                </c:pt>
                <c:pt idx="3533">
                  <c:v>-9.7005099999999997E-2</c:v>
                </c:pt>
                <c:pt idx="3534">
                  <c:v>-9.6650600000000003E-2</c:v>
                </c:pt>
                <c:pt idx="3535">
                  <c:v>-9.6334100000000006E-2</c:v>
                </c:pt>
                <c:pt idx="3536">
                  <c:v>-9.6059400000000003E-2</c:v>
                </c:pt>
                <c:pt idx="3537">
                  <c:v>-9.5827300000000004E-2</c:v>
                </c:pt>
                <c:pt idx="3538">
                  <c:v>-9.5632099999999998E-2</c:v>
                </c:pt>
                <c:pt idx="3539">
                  <c:v>-9.5470200000000005E-2</c:v>
                </c:pt>
                <c:pt idx="3540">
                  <c:v>-9.5347699999999994E-2</c:v>
                </c:pt>
                <c:pt idx="3541">
                  <c:v>-9.5271999999999996E-2</c:v>
                </c:pt>
                <c:pt idx="3542">
                  <c:v>-9.5244800000000004E-2</c:v>
                </c:pt>
                <c:pt idx="3543">
                  <c:v>-9.5266799999999999E-2</c:v>
                </c:pt>
                <c:pt idx="3544">
                  <c:v>-9.5339599999999997E-2</c:v>
                </c:pt>
                <c:pt idx="3545">
                  <c:v>-9.5458299999999996E-2</c:v>
                </c:pt>
                <c:pt idx="3546">
                  <c:v>-9.5611100000000004E-2</c:v>
                </c:pt>
                <c:pt idx="3547">
                  <c:v>-9.5790100000000003E-2</c:v>
                </c:pt>
                <c:pt idx="3548">
                  <c:v>-9.5993499999999995E-2</c:v>
                </c:pt>
                <c:pt idx="3549">
                  <c:v>-9.6222500000000002E-2</c:v>
                </c:pt>
                <c:pt idx="3550">
                  <c:v>-9.6480899999999994E-2</c:v>
                </c:pt>
                <c:pt idx="3551">
                  <c:v>-9.6771999999999997E-2</c:v>
                </c:pt>
                <c:pt idx="3552">
                  <c:v>-9.7092600000000001E-2</c:v>
                </c:pt>
                <c:pt idx="3553">
                  <c:v>-9.7441200000000006E-2</c:v>
                </c:pt>
                <c:pt idx="3554">
                  <c:v>-9.7826399999999994E-2</c:v>
                </c:pt>
                <c:pt idx="3555">
                  <c:v>-9.8257700000000003E-2</c:v>
                </c:pt>
                <c:pt idx="3556">
                  <c:v>-9.8734799999999998E-2</c:v>
                </c:pt>
                <c:pt idx="3557">
                  <c:v>-9.9249900000000002E-2</c:v>
                </c:pt>
                <c:pt idx="3558">
                  <c:v>-9.9799899999999997E-2</c:v>
                </c:pt>
                <c:pt idx="3559">
                  <c:v>-0.100386</c:v>
                </c:pt>
                <c:pt idx="3560">
                  <c:v>-0.101011</c:v>
                </c:pt>
                <c:pt idx="3561">
                  <c:v>-0.101678</c:v>
                </c:pt>
                <c:pt idx="3562">
                  <c:v>-0.102392</c:v>
                </c:pt>
                <c:pt idx="3563">
                  <c:v>-0.103148</c:v>
                </c:pt>
                <c:pt idx="3564">
                  <c:v>-0.103947</c:v>
                </c:pt>
                <c:pt idx="3565">
                  <c:v>-0.104791</c:v>
                </c:pt>
                <c:pt idx="3566">
                  <c:v>-0.105686</c:v>
                </c:pt>
                <c:pt idx="3567">
                  <c:v>-0.106631</c:v>
                </c:pt>
                <c:pt idx="3568">
                  <c:v>-0.107629</c:v>
                </c:pt>
                <c:pt idx="3569">
                  <c:v>-0.10868999999999999</c:v>
                </c:pt>
                <c:pt idx="3570">
                  <c:v>-0.10981399999999999</c:v>
                </c:pt>
                <c:pt idx="3571">
                  <c:v>-0.110996</c:v>
                </c:pt>
                <c:pt idx="3572">
                  <c:v>-0.11224199999999999</c:v>
                </c:pt>
                <c:pt idx="3573">
                  <c:v>-0.11355899999999999</c:v>
                </c:pt>
                <c:pt idx="3574">
                  <c:v>-0.114943</c:v>
                </c:pt>
                <c:pt idx="3575">
                  <c:v>-0.11638</c:v>
                </c:pt>
                <c:pt idx="3576">
                  <c:v>-0.117865</c:v>
                </c:pt>
                <c:pt idx="3577">
                  <c:v>-0.119403</c:v>
                </c:pt>
                <c:pt idx="3578">
                  <c:v>-0.12099699999999999</c:v>
                </c:pt>
                <c:pt idx="3579">
                  <c:v>-0.122641</c:v>
                </c:pt>
                <c:pt idx="3580">
                  <c:v>-0.124323</c:v>
                </c:pt>
                <c:pt idx="3581">
                  <c:v>-0.12603700000000001</c:v>
                </c:pt>
                <c:pt idx="3582">
                  <c:v>-0.127773</c:v>
                </c:pt>
                <c:pt idx="3583">
                  <c:v>-0.129525</c:v>
                </c:pt>
                <c:pt idx="3584">
                  <c:v>-0.131302</c:v>
                </c:pt>
                <c:pt idx="3585">
                  <c:v>-0.13311999999999999</c:v>
                </c:pt>
                <c:pt idx="3586">
                  <c:v>-0.134989</c:v>
                </c:pt>
                <c:pt idx="3587">
                  <c:v>-0.13689999999999999</c:v>
                </c:pt>
                <c:pt idx="3588">
                  <c:v>-0.13883699999999999</c:v>
                </c:pt>
                <c:pt idx="3589">
                  <c:v>-0.140787</c:v>
                </c:pt>
                <c:pt idx="3590">
                  <c:v>-0.14274999999999999</c:v>
                </c:pt>
                <c:pt idx="3591">
                  <c:v>-0.144729</c:v>
                </c:pt>
                <c:pt idx="3592">
                  <c:v>-0.14671899999999999</c:v>
                </c:pt>
                <c:pt idx="3593">
                  <c:v>-0.14871699999999999</c:v>
                </c:pt>
                <c:pt idx="3594">
                  <c:v>-0.150729</c:v>
                </c:pt>
                <c:pt idx="3595">
                  <c:v>-0.15276500000000001</c:v>
                </c:pt>
                <c:pt idx="3596">
                  <c:v>-0.154831</c:v>
                </c:pt>
                <c:pt idx="3597">
                  <c:v>-0.15692500000000001</c:v>
                </c:pt>
                <c:pt idx="3598">
                  <c:v>-0.15903600000000001</c:v>
                </c:pt>
                <c:pt idx="3599">
                  <c:v>-0.16115599999999999</c:v>
                </c:pt>
                <c:pt idx="3600">
                  <c:v>-0.16328599999999999</c:v>
                </c:pt>
                <c:pt idx="3601">
                  <c:v>-0.16542699999999999</c:v>
                </c:pt>
                <c:pt idx="3602">
                  <c:v>-0.16758300000000001</c:v>
                </c:pt>
                <c:pt idx="3603">
                  <c:v>-0.16974800000000001</c:v>
                </c:pt>
                <c:pt idx="3604">
                  <c:v>-0.17192099999999999</c:v>
                </c:pt>
                <c:pt idx="3605">
                  <c:v>-0.174098</c:v>
                </c:pt>
                <c:pt idx="3606">
                  <c:v>-0.17627300000000001</c:v>
                </c:pt>
                <c:pt idx="3607">
                  <c:v>-0.17843999999999999</c:v>
                </c:pt>
                <c:pt idx="3608">
                  <c:v>-0.180593</c:v>
                </c:pt>
                <c:pt idx="3609">
                  <c:v>-0.18271999999999999</c:v>
                </c:pt>
                <c:pt idx="3610">
                  <c:v>-0.18481500000000001</c:v>
                </c:pt>
                <c:pt idx="3611">
                  <c:v>-0.18687500000000001</c:v>
                </c:pt>
                <c:pt idx="3612">
                  <c:v>-0.18890000000000001</c:v>
                </c:pt>
                <c:pt idx="3613">
                  <c:v>-0.19089900000000001</c:v>
                </c:pt>
                <c:pt idx="3614">
                  <c:v>-0.192883</c:v>
                </c:pt>
                <c:pt idx="3615">
                  <c:v>-0.19485</c:v>
                </c:pt>
                <c:pt idx="3616">
                  <c:v>-0.19678499999999999</c:v>
                </c:pt>
                <c:pt idx="3617">
                  <c:v>-0.19867499999999999</c:v>
                </c:pt>
                <c:pt idx="3618">
                  <c:v>-0.20052</c:v>
                </c:pt>
                <c:pt idx="3619">
                  <c:v>-0.202323</c:v>
                </c:pt>
                <c:pt idx="3620">
                  <c:v>-0.20408899999999999</c:v>
                </c:pt>
                <c:pt idx="3621">
                  <c:v>-0.205818</c:v>
                </c:pt>
                <c:pt idx="3622">
                  <c:v>-0.207509</c:v>
                </c:pt>
                <c:pt idx="3623">
                  <c:v>-0.20915900000000001</c:v>
                </c:pt>
                <c:pt idx="3624">
                  <c:v>-0.21076900000000001</c:v>
                </c:pt>
                <c:pt idx="3625">
                  <c:v>-0.212341</c:v>
                </c:pt>
                <c:pt idx="3626">
                  <c:v>-0.21387600000000001</c:v>
                </c:pt>
                <c:pt idx="3627">
                  <c:v>-0.21537100000000001</c:v>
                </c:pt>
                <c:pt idx="3628">
                  <c:v>-0.21682799999999999</c:v>
                </c:pt>
                <c:pt idx="3629">
                  <c:v>-0.218255</c:v>
                </c:pt>
                <c:pt idx="3630">
                  <c:v>-0.21965499999999999</c:v>
                </c:pt>
                <c:pt idx="3631">
                  <c:v>-0.22101799999999999</c:v>
                </c:pt>
                <c:pt idx="3632">
                  <c:v>-0.222333</c:v>
                </c:pt>
                <c:pt idx="3633">
                  <c:v>-0.22359399999999999</c:v>
                </c:pt>
                <c:pt idx="3634">
                  <c:v>-0.224803</c:v>
                </c:pt>
                <c:pt idx="3635">
                  <c:v>-0.225964</c:v>
                </c:pt>
                <c:pt idx="3636">
                  <c:v>-0.22708300000000001</c:v>
                </c:pt>
                <c:pt idx="3637">
                  <c:v>-0.22816</c:v>
                </c:pt>
                <c:pt idx="3638">
                  <c:v>-0.22919700000000001</c:v>
                </c:pt>
                <c:pt idx="3639">
                  <c:v>-0.23019100000000001</c:v>
                </c:pt>
                <c:pt idx="3640">
                  <c:v>-0.23113600000000001</c:v>
                </c:pt>
                <c:pt idx="3641">
                  <c:v>-0.23202600000000001</c:v>
                </c:pt>
                <c:pt idx="3642">
                  <c:v>-0.23285800000000001</c:v>
                </c:pt>
                <c:pt idx="3643">
                  <c:v>-0.233628</c:v>
                </c:pt>
                <c:pt idx="3644">
                  <c:v>-0.23433599999999999</c:v>
                </c:pt>
                <c:pt idx="3645">
                  <c:v>-0.234984</c:v>
                </c:pt>
                <c:pt idx="3646">
                  <c:v>-0.23558399999999999</c:v>
                </c:pt>
                <c:pt idx="3647">
                  <c:v>-0.23614399999999999</c:v>
                </c:pt>
                <c:pt idx="3648">
                  <c:v>-0.23666499999999999</c:v>
                </c:pt>
                <c:pt idx="3649">
                  <c:v>-0.237148</c:v>
                </c:pt>
                <c:pt idx="3650">
                  <c:v>-0.237596</c:v>
                </c:pt>
                <c:pt idx="3651">
                  <c:v>-0.238009</c:v>
                </c:pt>
                <c:pt idx="3652">
                  <c:v>-0.23838500000000001</c:v>
                </c:pt>
                <c:pt idx="3653">
                  <c:v>-0.23872499999999999</c:v>
                </c:pt>
                <c:pt idx="3654">
                  <c:v>-0.239033</c:v>
                </c:pt>
                <c:pt idx="3655">
                  <c:v>-0.23932100000000001</c:v>
                </c:pt>
                <c:pt idx="3656">
                  <c:v>-0.239591</c:v>
                </c:pt>
                <c:pt idx="3657">
                  <c:v>-0.239841</c:v>
                </c:pt>
                <c:pt idx="3658">
                  <c:v>-0.240069</c:v>
                </c:pt>
                <c:pt idx="3659">
                  <c:v>-0.24027699999999999</c:v>
                </c:pt>
                <c:pt idx="3660">
                  <c:v>-0.24046100000000001</c:v>
                </c:pt>
                <c:pt idx="3661">
                  <c:v>-0.240623</c:v>
                </c:pt>
                <c:pt idx="3662">
                  <c:v>-0.24076700000000001</c:v>
                </c:pt>
                <c:pt idx="3663">
                  <c:v>-0.240897</c:v>
                </c:pt>
                <c:pt idx="3664">
                  <c:v>-0.24101</c:v>
                </c:pt>
                <c:pt idx="3665">
                  <c:v>-0.24110300000000001</c:v>
                </c:pt>
                <c:pt idx="3666">
                  <c:v>-0.241178</c:v>
                </c:pt>
                <c:pt idx="3667">
                  <c:v>-0.241233</c:v>
                </c:pt>
                <c:pt idx="3668">
                  <c:v>-0.24127000000000001</c:v>
                </c:pt>
                <c:pt idx="3669">
                  <c:v>-0.241288</c:v>
                </c:pt>
                <c:pt idx="3670">
                  <c:v>-0.24129100000000001</c:v>
                </c:pt>
                <c:pt idx="3671">
                  <c:v>-0.241282</c:v>
                </c:pt>
                <c:pt idx="3672">
                  <c:v>-0.241261</c:v>
                </c:pt>
                <c:pt idx="3673">
                  <c:v>-0.241227</c:v>
                </c:pt>
                <c:pt idx="3674">
                  <c:v>-0.241176</c:v>
                </c:pt>
                <c:pt idx="3675">
                  <c:v>-0.24110400000000001</c:v>
                </c:pt>
                <c:pt idx="3676">
                  <c:v>-0.241008</c:v>
                </c:pt>
                <c:pt idx="3677">
                  <c:v>-0.240897</c:v>
                </c:pt>
                <c:pt idx="3678">
                  <c:v>-0.240781</c:v>
                </c:pt>
                <c:pt idx="3679">
                  <c:v>-0.24066499999999999</c:v>
                </c:pt>
                <c:pt idx="3680">
                  <c:v>-0.24054700000000001</c:v>
                </c:pt>
                <c:pt idx="3681">
                  <c:v>-0.240422</c:v>
                </c:pt>
                <c:pt idx="3682">
                  <c:v>-0.24029500000000001</c:v>
                </c:pt>
                <c:pt idx="3683">
                  <c:v>-0.24016899999999999</c:v>
                </c:pt>
                <c:pt idx="3684">
                  <c:v>-0.23999699999999999</c:v>
                </c:pt>
                <c:pt idx="3685">
                  <c:v>-0.23974400000000001</c:v>
                </c:pt>
                <c:pt idx="3686">
                  <c:v>-0.23946300000000001</c:v>
                </c:pt>
                <c:pt idx="3687">
                  <c:v>-0.23919399999999999</c:v>
                </c:pt>
                <c:pt idx="3688">
                  <c:v>-0.23890900000000001</c:v>
                </c:pt>
                <c:pt idx="3689">
                  <c:v>-0.238597</c:v>
                </c:pt>
                <c:pt idx="3690">
                  <c:v>-0.23827999999999999</c:v>
                </c:pt>
                <c:pt idx="3691">
                  <c:v>-0.23796400000000001</c:v>
                </c:pt>
                <c:pt idx="3692">
                  <c:v>-0.237647</c:v>
                </c:pt>
                <c:pt idx="3693">
                  <c:v>-0.237321</c:v>
                </c:pt>
                <c:pt idx="3694">
                  <c:v>-0.236983</c:v>
                </c:pt>
                <c:pt idx="3695">
                  <c:v>-0.23663200000000001</c:v>
                </c:pt>
                <c:pt idx="3696">
                  <c:v>-0.23627000000000001</c:v>
                </c:pt>
                <c:pt idx="3697">
                  <c:v>-0.235899</c:v>
                </c:pt>
                <c:pt idx="3698">
                  <c:v>-0.23552000000000001</c:v>
                </c:pt>
                <c:pt idx="3699">
                  <c:v>-0.23513100000000001</c:v>
                </c:pt>
                <c:pt idx="3700">
                  <c:v>-0.23472799999999999</c:v>
                </c:pt>
                <c:pt idx="3701">
                  <c:v>-0.23430899999999999</c:v>
                </c:pt>
                <c:pt idx="3702">
                  <c:v>-0.233879</c:v>
                </c:pt>
                <c:pt idx="3703">
                  <c:v>-0.23344000000000001</c:v>
                </c:pt>
                <c:pt idx="3704">
                  <c:v>-0.232989</c:v>
                </c:pt>
                <c:pt idx="3705">
                  <c:v>-0.23252700000000001</c:v>
                </c:pt>
                <c:pt idx="3706">
                  <c:v>-0.23205400000000001</c:v>
                </c:pt>
                <c:pt idx="3707">
                  <c:v>-0.231572</c:v>
                </c:pt>
                <c:pt idx="3708">
                  <c:v>-0.23107800000000001</c:v>
                </c:pt>
                <c:pt idx="3709">
                  <c:v>-0.23056299999999999</c:v>
                </c:pt>
                <c:pt idx="3710">
                  <c:v>-0.23002700000000001</c:v>
                </c:pt>
                <c:pt idx="3711">
                  <c:v>-0.22947000000000001</c:v>
                </c:pt>
                <c:pt idx="3712">
                  <c:v>-0.22889399999999999</c:v>
                </c:pt>
                <c:pt idx="3713">
                  <c:v>-0.228296</c:v>
                </c:pt>
                <c:pt idx="3714">
                  <c:v>-0.22767599999999999</c:v>
                </c:pt>
                <c:pt idx="3715">
                  <c:v>-0.22703599999999999</c:v>
                </c:pt>
                <c:pt idx="3716">
                  <c:v>-0.226378</c:v>
                </c:pt>
                <c:pt idx="3717">
                  <c:v>-0.22569600000000001</c:v>
                </c:pt>
                <c:pt idx="3718">
                  <c:v>-0.22498299999999999</c:v>
                </c:pt>
                <c:pt idx="3719">
                  <c:v>-0.22422800000000001</c:v>
                </c:pt>
                <c:pt idx="3720">
                  <c:v>-0.22342400000000001</c:v>
                </c:pt>
                <c:pt idx="3721">
                  <c:v>-0.222578</c:v>
                </c:pt>
                <c:pt idx="3722">
                  <c:v>-0.22169900000000001</c:v>
                </c:pt>
                <c:pt idx="3723">
                  <c:v>-0.2208</c:v>
                </c:pt>
                <c:pt idx="3724">
                  <c:v>-0.21987999999999999</c:v>
                </c:pt>
                <c:pt idx="3725">
                  <c:v>-0.21893000000000001</c:v>
                </c:pt>
                <c:pt idx="3726">
                  <c:v>-0.21793499999999999</c:v>
                </c:pt>
                <c:pt idx="3727">
                  <c:v>-0.216886</c:v>
                </c:pt>
                <c:pt idx="3728">
                  <c:v>-0.215782</c:v>
                </c:pt>
                <c:pt idx="3729">
                  <c:v>-0.214619</c:v>
                </c:pt>
                <c:pt idx="3730">
                  <c:v>-0.213394</c:v>
                </c:pt>
                <c:pt idx="3731">
                  <c:v>-0.212114</c:v>
                </c:pt>
                <c:pt idx="3732">
                  <c:v>-0.210783</c:v>
                </c:pt>
                <c:pt idx="3733">
                  <c:v>-0.209401</c:v>
                </c:pt>
                <c:pt idx="3734">
                  <c:v>-0.20796799999999999</c:v>
                </c:pt>
                <c:pt idx="3735">
                  <c:v>-0.206488</c:v>
                </c:pt>
                <c:pt idx="3736">
                  <c:v>-0.204961</c:v>
                </c:pt>
                <c:pt idx="3737">
                  <c:v>-0.20339099999999999</c:v>
                </c:pt>
                <c:pt idx="3738">
                  <c:v>-0.20178699999999999</c:v>
                </c:pt>
                <c:pt idx="3739">
                  <c:v>-0.200153</c:v>
                </c:pt>
                <c:pt idx="3740">
                  <c:v>-0.198488</c:v>
                </c:pt>
                <c:pt idx="3741">
                  <c:v>-0.19679099999999999</c:v>
                </c:pt>
                <c:pt idx="3742">
                  <c:v>-0.19506100000000001</c:v>
                </c:pt>
                <c:pt idx="3743">
                  <c:v>-0.193299</c:v>
                </c:pt>
                <c:pt idx="3744">
                  <c:v>-0.191499</c:v>
                </c:pt>
                <c:pt idx="3745">
                  <c:v>-0.18964800000000001</c:v>
                </c:pt>
                <c:pt idx="3746">
                  <c:v>-0.18774099999999999</c:v>
                </c:pt>
                <c:pt idx="3747">
                  <c:v>-0.185776</c:v>
                </c:pt>
                <c:pt idx="3748">
                  <c:v>-0.183753</c:v>
                </c:pt>
                <c:pt idx="3749">
                  <c:v>-0.18167900000000001</c:v>
                </c:pt>
                <c:pt idx="3750">
                  <c:v>-0.17955699999999999</c:v>
                </c:pt>
                <c:pt idx="3751">
                  <c:v>-0.17738300000000001</c:v>
                </c:pt>
                <c:pt idx="3752">
                  <c:v>-0.175153</c:v>
                </c:pt>
                <c:pt idx="3753">
                  <c:v>-0.17286000000000001</c:v>
                </c:pt>
                <c:pt idx="3754">
                  <c:v>-0.17050199999999999</c:v>
                </c:pt>
                <c:pt idx="3755">
                  <c:v>-0.16809099999999999</c:v>
                </c:pt>
                <c:pt idx="3756">
                  <c:v>-0.16564300000000001</c:v>
                </c:pt>
                <c:pt idx="3757">
                  <c:v>-0.16317300000000001</c:v>
                </c:pt>
                <c:pt idx="3758">
                  <c:v>-0.16068099999999999</c:v>
                </c:pt>
                <c:pt idx="3759">
                  <c:v>-0.158166</c:v>
                </c:pt>
                <c:pt idx="3760">
                  <c:v>-0.155636</c:v>
                </c:pt>
                <c:pt idx="3761">
                  <c:v>-0.15310099999999999</c:v>
                </c:pt>
                <c:pt idx="3762">
                  <c:v>-0.150561</c:v>
                </c:pt>
                <c:pt idx="3763">
                  <c:v>-0.14801900000000001</c:v>
                </c:pt>
                <c:pt idx="3764">
                  <c:v>-0.14547499999999999</c:v>
                </c:pt>
                <c:pt idx="3765">
                  <c:v>-0.14293</c:v>
                </c:pt>
                <c:pt idx="3766">
                  <c:v>-0.14038500000000001</c:v>
                </c:pt>
                <c:pt idx="3767">
                  <c:v>-0.13784299999999999</c:v>
                </c:pt>
                <c:pt idx="3768">
                  <c:v>-0.13530500000000001</c:v>
                </c:pt>
                <c:pt idx="3769">
                  <c:v>-0.132771</c:v>
                </c:pt>
                <c:pt idx="3770">
                  <c:v>-0.13025100000000001</c:v>
                </c:pt>
                <c:pt idx="3771">
                  <c:v>-0.12772900000000001</c:v>
                </c:pt>
                <c:pt idx="3772">
                  <c:v>-0.12515599999999999</c:v>
                </c:pt>
                <c:pt idx="3773">
                  <c:v>-0.122541</c:v>
                </c:pt>
                <c:pt idx="3774">
                  <c:v>-0.11996</c:v>
                </c:pt>
                <c:pt idx="3775">
                  <c:v>-0.117419</c:v>
                </c:pt>
                <c:pt idx="3776">
                  <c:v>-0.11489199999999999</c:v>
                </c:pt>
                <c:pt idx="3777">
                  <c:v>-0.112386</c:v>
                </c:pt>
                <c:pt idx="3778">
                  <c:v>-0.109913</c:v>
                </c:pt>
                <c:pt idx="3779">
                  <c:v>-0.107476</c:v>
                </c:pt>
                <c:pt idx="3780">
                  <c:v>-0.105074</c:v>
                </c:pt>
                <c:pt idx="3781">
                  <c:v>-0.102702</c:v>
                </c:pt>
                <c:pt idx="3782">
                  <c:v>-0.100359</c:v>
                </c:pt>
                <c:pt idx="3783">
                  <c:v>-9.8051100000000002E-2</c:v>
                </c:pt>
                <c:pt idx="3784">
                  <c:v>-9.5788499999999999E-2</c:v>
                </c:pt>
                <c:pt idx="3785">
                  <c:v>-9.3578999999999996E-2</c:v>
                </c:pt>
                <c:pt idx="3786">
                  <c:v>-9.1426499999999994E-2</c:v>
                </c:pt>
                <c:pt idx="3787">
                  <c:v>-8.9335800000000007E-2</c:v>
                </c:pt>
                <c:pt idx="3788">
                  <c:v>-8.7312200000000006E-2</c:v>
                </c:pt>
                <c:pt idx="3789">
                  <c:v>-8.5362800000000003E-2</c:v>
                </c:pt>
                <c:pt idx="3790">
                  <c:v>-8.3497799999999997E-2</c:v>
                </c:pt>
                <c:pt idx="3791">
                  <c:v>-8.1726099999999996E-2</c:v>
                </c:pt>
                <c:pt idx="3792">
                  <c:v>-8.0051200000000003E-2</c:v>
                </c:pt>
                <c:pt idx="3793">
                  <c:v>-7.8472799999999995E-2</c:v>
                </c:pt>
                <c:pt idx="3794">
                  <c:v>-7.69894E-2</c:v>
                </c:pt>
                <c:pt idx="3795">
                  <c:v>-7.5599299999999994E-2</c:v>
                </c:pt>
                <c:pt idx="3796">
                  <c:v>-7.4303999999999995E-2</c:v>
                </c:pt>
                <c:pt idx="3797">
                  <c:v>-7.3107900000000003E-2</c:v>
                </c:pt>
                <c:pt idx="3798">
                  <c:v>-7.2013999999999995E-2</c:v>
                </c:pt>
                <c:pt idx="3799">
                  <c:v>-7.1023100000000006E-2</c:v>
                </c:pt>
                <c:pt idx="3800">
                  <c:v>-7.0131899999999997E-2</c:v>
                </c:pt>
                <c:pt idx="3801">
                  <c:v>-6.9336999999999996E-2</c:v>
                </c:pt>
                <c:pt idx="3802">
                  <c:v>-6.8638299999999999E-2</c:v>
                </c:pt>
                <c:pt idx="3803">
                  <c:v>-6.8033999999999997E-2</c:v>
                </c:pt>
                <c:pt idx="3804">
                  <c:v>-6.7518499999999995E-2</c:v>
                </c:pt>
                <c:pt idx="3805">
                  <c:v>-6.7089599999999999E-2</c:v>
                </c:pt>
                <c:pt idx="3806">
                  <c:v>-6.6748600000000005E-2</c:v>
                </c:pt>
                <c:pt idx="3807">
                  <c:v>-6.6495200000000004E-2</c:v>
                </c:pt>
                <c:pt idx="3808">
                  <c:v>-6.6328200000000004E-2</c:v>
                </c:pt>
                <c:pt idx="3809">
                  <c:v>-6.6247899999999998E-2</c:v>
                </c:pt>
                <c:pt idx="3810">
                  <c:v>-6.6257099999999999E-2</c:v>
                </c:pt>
                <c:pt idx="3811">
                  <c:v>-6.6358200000000006E-2</c:v>
                </c:pt>
                <c:pt idx="3812">
                  <c:v>-6.6551700000000005E-2</c:v>
                </c:pt>
                <c:pt idx="3813">
                  <c:v>-6.6835599999999995E-2</c:v>
                </c:pt>
                <c:pt idx="3814">
                  <c:v>-6.7208100000000007E-2</c:v>
                </c:pt>
                <c:pt idx="3815">
                  <c:v>-6.7670599999999997E-2</c:v>
                </c:pt>
                <c:pt idx="3816">
                  <c:v>-6.8226800000000004E-2</c:v>
                </c:pt>
                <c:pt idx="3817">
                  <c:v>-6.8878900000000007E-2</c:v>
                </c:pt>
                <c:pt idx="3818">
                  <c:v>-6.96267E-2</c:v>
                </c:pt>
                <c:pt idx="3819">
                  <c:v>-7.0470000000000005E-2</c:v>
                </c:pt>
                <c:pt idx="3820">
                  <c:v>-7.1408700000000006E-2</c:v>
                </c:pt>
                <c:pt idx="3821">
                  <c:v>-7.2440500000000005E-2</c:v>
                </c:pt>
                <c:pt idx="3822">
                  <c:v>-7.3561100000000004E-2</c:v>
                </c:pt>
                <c:pt idx="3823">
                  <c:v>-7.4768899999999999E-2</c:v>
                </c:pt>
                <c:pt idx="3824">
                  <c:v>-7.6067800000000005E-2</c:v>
                </c:pt>
                <c:pt idx="3825">
                  <c:v>-7.7462199999999995E-2</c:v>
                </c:pt>
                <c:pt idx="3826">
                  <c:v>-7.8953700000000002E-2</c:v>
                </c:pt>
                <c:pt idx="3827">
                  <c:v>-8.0540899999999999E-2</c:v>
                </c:pt>
                <c:pt idx="3828">
                  <c:v>-8.2220699999999994E-2</c:v>
                </c:pt>
                <c:pt idx="3829">
                  <c:v>-8.3989400000000006E-2</c:v>
                </c:pt>
                <c:pt idx="3830">
                  <c:v>-8.5841100000000004E-2</c:v>
                </c:pt>
                <c:pt idx="3831">
                  <c:v>-8.7768600000000002E-2</c:v>
                </c:pt>
                <c:pt idx="3832">
                  <c:v>-8.9767E-2</c:v>
                </c:pt>
                <c:pt idx="3833">
                  <c:v>-9.1833499999999998E-2</c:v>
                </c:pt>
                <c:pt idx="3834">
                  <c:v>-9.3967499999999995E-2</c:v>
                </c:pt>
                <c:pt idx="3835">
                  <c:v>-9.6169900000000003E-2</c:v>
                </c:pt>
                <c:pt idx="3836">
                  <c:v>-9.8439399999999996E-2</c:v>
                </c:pt>
                <c:pt idx="3837">
                  <c:v>-0.10077</c:v>
                </c:pt>
                <c:pt idx="3838">
                  <c:v>-0.10315299999999999</c:v>
                </c:pt>
                <c:pt idx="3839">
                  <c:v>-0.105583</c:v>
                </c:pt>
                <c:pt idx="3840">
                  <c:v>-0.108061</c:v>
                </c:pt>
                <c:pt idx="3841">
                  <c:v>-0.11058800000000001</c:v>
                </c:pt>
                <c:pt idx="3842">
                  <c:v>-0.113167</c:v>
                </c:pt>
                <c:pt idx="3843">
                  <c:v>-0.115798</c:v>
                </c:pt>
                <c:pt idx="3844">
                  <c:v>-0.11848499999999999</c:v>
                </c:pt>
                <c:pt idx="3845">
                  <c:v>-0.121227</c:v>
                </c:pt>
                <c:pt idx="3846">
                  <c:v>-0.124013</c:v>
                </c:pt>
                <c:pt idx="3847">
                  <c:v>-0.126829</c:v>
                </c:pt>
                <c:pt idx="3848">
                  <c:v>-0.12967400000000001</c:v>
                </c:pt>
                <c:pt idx="3849">
                  <c:v>-0.132553</c:v>
                </c:pt>
                <c:pt idx="3850">
                  <c:v>-0.13546900000000001</c:v>
                </c:pt>
                <c:pt idx="3851">
                  <c:v>-0.13841600000000001</c:v>
                </c:pt>
                <c:pt idx="3852">
                  <c:v>-0.14138400000000001</c:v>
                </c:pt>
                <c:pt idx="3853">
                  <c:v>-0.144368</c:v>
                </c:pt>
                <c:pt idx="3854">
                  <c:v>-0.147366</c:v>
                </c:pt>
                <c:pt idx="3855">
                  <c:v>-0.150371</c:v>
                </c:pt>
                <c:pt idx="3856">
                  <c:v>-0.15337500000000001</c:v>
                </c:pt>
                <c:pt idx="3857">
                  <c:v>-0.15637200000000001</c:v>
                </c:pt>
                <c:pt idx="3858">
                  <c:v>-0.159359</c:v>
                </c:pt>
                <c:pt idx="3859">
                  <c:v>-0.16233300000000001</c:v>
                </c:pt>
                <c:pt idx="3860">
                  <c:v>-0.165295</c:v>
                </c:pt>
                <c:pt idx="3861">
                  <c:v>-0.168244</c:v>
                </c:pt>
                <c:pt idx="3862">
                  <c:v>-0.171177</c:v>
                </c:pt>
                <c:pt idx="3863">
                  <c:v>-0.174091</c:v>
                </c:pt>
                <c:pt idx="3864">
                  <c:v>-0.176984</c:v>
                </c:pt>
                <c:pt idx="3865">
                  <c:v>-0.17984600000000001</c:v>
                </c:pt>
                <c:pt idx="3866">
                  <c:v>-0.182671</c:v>
                </c:pt>
                <c:pt idx="3867">
                  <c:v>-0.18545</c:v>
                </c:pt>
                <c:pt idx="3868">
                  <c:v>-0.18818099999999999</c:v>
                </c:pt>
                <c:pt idx="3869">
                  <c:v>-0.190858</c:v>
                </c:pt>
                <c:pt idx="3870">
                  <c:v>-0.19348000000000001</c:v>
                </c:pt>
                <c:pt idx="3871">
                  <c:v>-0.196048</c:v>
                </c:pt>
                <c:pt idx="3872">
                  <c:v>-0.19856199999999999</c:v>
                </c:pt>
                <c:pt idx="3873">
                  <c:v>-0.20102</c:v>
                </c:pt>
                <c:pt idx="3874">
                  <c:v>-0.20342199999999999</c:v>
                </c:pt>
                <c:pt idx="3875">
                  <c:v>-0.20576800000000001</c:v>
                </c:pt>
                <c:pt idx="3876">
                  <c:v>-0.20805699999999999</c:v>
                </c:pt>
                <c:pt idx="3877">
                  <c:v>-0.210283</c:v>
                </c:pt>
                <c:pt idx="3878">
                  <c:v>-0.21243999999999999</c:v>
                </c:pt>
                <c:pt idx="3879">
                  <c:v>-0.21452399999999999</c:v>
                </c:pt>
                <c:pt idx="3880">
                  <c:v>-0.21653500000000001</c:v>
                </c:pt>
                <c:pt idx="3881">
                  <c:v>-0.218468</c:v>
                </c:pt>
                <c:pt idx="3882">
                  <c:v>-0.22031500000000001</c:v>
                </c:pt>
                <c:pt idx="3883">
                  <c:v>-0.22206899999999999</c:v>
                </c:pt>
                <c:pt idx="3884">
                  <c:v>-0.22372600000000001</c:v>
                </c:pt>
                <c:pt idx="3885">
                  <c:v>-0.22528100000000001</c:v>
                </c:pt>
                <c:pt idx="3886">
                  <c:v>-0.22673199999999999</c:v>
                </c:pt>
                <c:pt idx="3887">
                  <c:v>-0.22808100000000001</c:v>
                </c:pt>
                <c:pt idx="3888">
                  <c:v>-0.229326</c:v>
                </c:pt>
                <c:pt idx="3889">
                  <c:v>-0.230462</c:v>
                </c:pt>
                <c:pt idx="3890">
                  <c:v>-0.231487</c:v>
                </c:pt>
                <c:pt idx="3891">
                  <c:v>-0.232402</c:v>
                </c:pt>
                <c:pt idx="3892">
                  <c:v>-0.233211</c:v>
                </c:pt>
                <c:pt idx="3893">
                  <c:v>-0.23391700000000001</c:v>
                </c:pt>
                <c:pt idx="3894">
                  <c:v>-0.23452000000000001</c:v>
                </c:pt>
                <c:pt idx="3895">
                  <c:v>-0.235016</c:v>
                </c:pt>
                <c:pt idx="3896">
                  <c:v>-0.235405</c:v>
                </c:pt>
                <c:pt idx="3897">
                  <c:v>-0.23568900000000001</c:v>
                </c:pt>
                <c:pt idx="3898">
                  <c:v>-0.23587</c:v>
                </c:pt>
                <c:pt idx="3899">
                  <c:v>-0.23594399999999999</c:v>
                </c:pt>
                <c:pt idx="3900">
                  <c:v>-0.23590900000000001</c:v>
                </c:pt>
                <c:pt idx="3901">
                  <c:v>-0.23576800000000001</c:v>
                </c:pt>
                <c:pt idx="3902">
                  <c:v>-0.23552400000000001</c:v>
                </c:pt>
                <c:pt idx="3903">
                  <c:v>-0.235178</c:v>
                </c:pt>
                <c:pt idx="3904">
                  <c:v>-0.234731</c:v>
                </c:pt>
                <c:pt idx="3905">
                  <c:v>-0.234181</c:v>
                </c:pt>
                <c:pt idx="3906">
                  <c:v>-0.23352899999999999</c:v>
                </c:pt>
                <c:pt idx="3907">
                  <c:v>-0.23278099999999999</c:v>
                </c:pt>
                <c:pt idx="3908">
                  <c:v>-0.231937</c:v>
                </c:pt>
                <c:pt idx="3909">
                  <c:v>-0.23096</c:v>
                </c:pt>
                <c:pt idx="3910">
                  <c:v>-0.22981599999999999</c:v>
                </c:pt>
                <c:pt idx="3911">
                  <c:v>-0.228551</c:v>
                </c:pt>
                <c:pt idx="3912">
                  <c:v>-0.22719700000000001</c:v>
                </c:pt>
                <c:pt idx="3913">
                  <c:v>-0.22572999999999999</c:v>
                </c:pt>
                <c:pt idx="3914">
                  <c:v>-0.22414300000000001</c:v>
                </c:pt>
                <c:pt idx="3915">
                  <c:v>-0.22245500000000001</c:v>
                </c:pt>
                <c:pt idx="3916">
                  <c:v>-0.22067500000000001</c:v>
                </c:pt>
                <c:pt idx="3917">
                  <c:v>-0.218803</c:v>
                </c:pt>
                <c:pt idx="3918">
                  <c:v>-0.216834</c:v>
                </c:pt>
                <c:pt idx="3919">
                  <c:v>-0.21476600000000001</c:v>
                </c:pt>
                <c:pt idx="3920">
                  <c:v>-0.21260000000000001</c:v>
                </c:pt>
                <c:pt idx="3921">
                  <c:v>-0.21034</c:v>
                </c:pt>
                <c:pt idx="3922">
                  <c:v>-0.20799200000000001</c:v>
                </c:pt>
                <c:pt idx="3923">
                  <c:v>-0.20555999999999999</c:v>
                </c:pt>
                <c:pt idx="3924">
                  <c:v>-0.20304700000000001</c:v>
                </c:pt>
                <c:pt idx="3925">
                  <c:v>-0.200459</c:v>
                </c:pt>
                <c:pt idx="3926">
                  <c:v>-0.19780300000000001</c:v>
                </c:pt>
                <c:pt idx="3927">
                  <c:v>-0.19508400000000001</c:v>
                </c:pt>
                <c:pt idx="3928">
                  <c:v>-0.19231000000000001</c:v>
                </c:pt>
                <c:pt idx="3929">
                  <c:v>-0.18948499999999999</c:v>
                </c:pt>
                <c:pt idx="3930">
                  <c:v>-0.186611</c:v>
                </c:pt>
                <c:pt idx="3931">
                  <c:v>-0.18368899999999999</c:v>
                </c:pt>
                <c:pt idx="3932">
                  <c:v>-0.18071999999999999</c:v>
                </c:pt>
                <c:pt idx="3933">
                  <c:v>-0.177706</c:v>
                </c:pt>
                <c:pt idx="3934">
                  <c:v>-0.174651</c:v>
                </c:pt>
                <c:pt idx="3935">
                  <c:v>-0.17155300000000001</c:v>
                </c:pt>
                <c:pt idx="3936">
                  <c:v>-0.16841500000000001</c:v>
                </c:pt>
                <c:pt idx="3937">
                  <c:v>-0.165239</c:v>
                </c:pt>
                <c:pt idx="3938">
                  <c:v>-0.162027</c:v>
                </c:pt>
                <c:pt idx="3939">
                  <c:v>-0.158777</c:v>
                </c:pt>
                <c:pt idx="3940">
                  <c:v>-0.15549299999999999</c:v>
                </c:pt>
                <c:pt idx="3941">
                  <c:v>-0.15217700000000001</c:v>
                </c:pt>
                <c:pt idx="3942">
                  <c:v>-0.14883199999999999</c:v>
                </c:pt>
                <c:pt idx="3943">
                  <c:v>-0.14546100000000001</c:v>
                </c:pt>
                <c:pt idx="3944">
                  <c:v>-0.142067</c:v>
                </c:pt>
                <c:pt idx="3945">
                  <c:v>-0.138655</c:v>
                </c:pt>
                <c:pt idx="3946">
                  <c:v>-0.13523199999999999</c:v>
                </c:pt>
                <c:pt idx="3947">
                  <c:v>-0.131801</c:v>
                </c:pt>
                <c:pt idx="3948">
                  <c:v>-0.12836600000000001</c:v>
                </c:pt>
                <c:pt idx="3949">
                  <c:v>-0.124928</c:v>
                </c:pt>
                <c:pt idx="3950">
                  <c:v>-0.121493</c:v>
                </c:pt>
                <c:pt idx="3951">
                  <c:v>-0.118062</c:v>
                </c:pt>
                <c:pt idx="3952">
                  <c:v>-0.11464100000000001</c:v>
                </c:pt>
                <c:pt idx="3953">
                  <c:v>-0.11122899999999999</c:v>
                </c:pt>
                <c:pt idx="3954">
                  <c:v>-0.10782899999999999</c:v>
                </c:pt>
                <c:pt idx="3955">
                  <c:v>-0.10444199999999999</c:v>
                </c:pt>
                <c:pt idx="3956">
                  <c:v>-0.10106900000000001</c:v>
                </c:pt>
                <c:pt idx="3957">
                  <c:v>-9.7709900000000002E-2</c:v>
                </c:pt>
                <c:pt idx="3958">
                  <c:v>-9.4366199999999997E-2</c:v>
                </c:pt>
                <c:pt idx="3959">
                  <c:v>-9.1037000000000007E-2</c:v>
                </c:pt>
                <c:pt idx="3960">
                  <c:v>-8.7723200000000001E-2</c:v>
                </c:pt>
                <c:pt idx="3961">
                  <c:v>-8.4428400000000001E-2</c:v>
                </c:pt>
                <c:pt idx="3962">
                  <c:v>-8.1158300000000003E-2</c:v>
                </c:pt>
                <c:pt idx="3963">
                  <c:v>-7.7918799999999996E-2</c:v>
                </c:pt>
                <c:pt idx="3964">
                  <c:v>-7.4713799999999997E-2</c:v>
                </c:pt>
                <c:pt idx="3965">
                  <c:v>-7.1545399999999995E-2</c:v>
                </c:pt>
                <c:pt idx="3966">
                  <c:v>-6.8416400000000002E-2</c:v>
                </c:pt>
                <c:pt idx="3967">
                  <c:v>-6.5328899999999995E-2</c:v>
                </c:pt>
                <c:pt idx="3968">
                  <c:v>-6.2283600000000001E-2</c:v>
                </c:pt>
                <c:pt idx="3969">
                  <c:v>-5.9280300000000001E-2</c:v>
                </c:pt>
                <c:pt idx="3970">
                  <c:v>-5.6319599999999997E-2</c:v>
                </c:pt>
                <c:pt idx="3971">
                  <c:v>-5.34035E-2</c:v>
                </c:pt>
                <c:pt idx="3972">
                  <c:v>-5.0534799999999998E-2</c:v>
                </c:pt>
                <c:pt idx="3973">
                  <c:v>-4.7716799999999997E-2</c:v>
                </c:pt>
                <c:pt idx="3974">
                  <c:v>-4.4952600000000002E-2</c:v>
                </c:pt>
                <c:pt idx="3975">
                  <c:v>-4.2241800000000003E-2</c:v>
                </c:pt>
                <c:pt idx="3976">
                  <c:v>-3.9580600000000001E-2</c:v>
                </c:pt>
                <c:pt idx="3977">
                  <c:v>-3.6966300000000001E-2</c:v>
                </c:pt>
                <c:pt idx="3978">
                  <c:v>-3.4399699999999998E-2</c:v>
                </c:pt>
                <c:pt idx="3979">
                  <c:v>-3.1883000000000002E-2</c:v>
                </c:pt>
                <c:pt idx="3980">
                  <c:v>-2.9417599999999999E-2</c:v>
                </c:pt>
                <c:pt idx="3981">
                  <c:v>-2.7006499999999999E-2</c:v>
                </c:pt>
                <c:pt idx="3982">
                  <c:v>-2.46533E-2</c:v>
                </c:pt>
                <c:pt idx="3983">
                  <c:v>-2.2356000000000001E-2</c:v>
                </c:pt>
                <c:pt idx="3984">
                  <c:v>-2.0108299999999999E-2</c:v>
                </c:pt>
                <c:pt idx="3985">
                  <c:v>-1.7909100000000001E-2</c:v>
                </c:pt>
                <c:pt idx="3986">
                  <c:v>-1.5764500000000001E-2</c:v>
                </c:pt>
                <c:pt idx="3987">
                  <c:v>-1.3681E-2</c:v>
                </c:pt>
                <c:pt idx="3988">
                  <c:v>-1.1663E-2</c:v>
                </c:pt>
                <c:pt idx="3989" formatCode="0.00E+00">
                  <c:v>-9.7115399999999994E-3</c:v>
                </c:pt>
                <c:pt idx="3990" formatCode="0.00E+00">
                  <c:v>-7.8227999999999995E-3</c:v>
                </c:pt>
                <c:pt idx="3991" formatCode="0.00E+00">
                  <c:v>-5.9923299999999997E-3</c:v>
                </c:pt>
                <c:pt idx="3992" formatCode="0.00E+00">
                  <c:v>-4.2177100000000004E-3</c:v>
                </c:pt>
                <c:pt idx="3993" formatCode="0.00E+00">
                  <c:v>-2.4983499999999999E-3</c:v>
                </c:pt>
                <c:pt idx="3994" formatCode="0.00E+00">
                  <c:v>-8.3528400000000005E-4</c:v>
                </c:pt>
                <c:pt idx="3995" formatCode="0.00E+00">
                  <c:v>7.6990200000000004E-4</c:v>
                </c:pt>
                <c:pt idx="3996" formatCode="0.00E+00">
                  <c:v>2.3149999999999998E-3</c:v>
                </c:pt>
                <c:pt idx="3997" formatCode="0.00E+00">
                  <c:v>3.7968400000000001E-3</c:v>
                </c:pt>
                <c:pt idx="3998" formatCode="0.00E+00">
                  <c:v>5.2134499999999997E-3</c:v>
                </c:pt>
                <c:pt idx="3999" formatCode="0.00E+00">
                  <c:v>6.5664199999999999E-3</c:v>
                </c:pt>
                <c:pt idx="4000" formatCode="0.00E+00">
                  <c:v>7.8586899999999998E-3</c:v>
                </c:pt>
                <c:pt idx="4001" formatCode="0.00E+00">
                  <c:v>9.0905199999999995E-3</c:v>
                </c:pt>
                <c:pt idx="4002">
                  <c:v>1.02623E-2</c:v>
                </c:pt>
                <c:pt idx="4003">
                  <c:v>1.1377699999999999E-2</c:v>
                </c:pt>
                <c:pt idx="4004">
                  <c:v>1.2440400000000001E-2</c:v>
                </c:pt>
                <c:pt idx="4005">
                  <c:v>1.3451400000000001E-2</c:v>
                </c:pt>
                <c:pt idx="4006">
                  <c:v>1.44104E-2</c:v>
                </c:pt>
                <c:pt idx="4007">
                  <c:v>1.53165E-2</c:v>
                </c:pt>
                <c:pt idx="4008">
                  <c:v>1.6168700000000001E-2</c:v>
                </c:pt>
                <c:pt idx="4009">
                  <c:v>1.6967900000000001E-2</c:v>
                </c:pt>
                <c:pt idx="4010">
                  <c:v>1.77153E-2</c:v>
                </c:pt>
                <c:pt idx="4011">
                  <c:v>1.8411199999999999E-2</c:v>
                </c:pt>
                <c:pt idx="4012">
                  <c:v>1.9055699999999998E-2</c:v>
                </c:pt>
                <c:pt idx="4013">
                  <c:v>1.9651600000000002E-2</c:v>
                </c:pt>
                <c:pt idx="4014">
                  <c:v>2.0201799999999999E-2</c:v>
                </c:pt>
                <c:pt idx="4015">
                  <c:v>2.0707900000000001E-2</c:v>
                </c:pt>
                <c:pt idx="4016">
                  <c:v>2.1169500000000001E-2</c:v>
                </c:pt>
                <c:pt idx="4017">
                  <c:v>2.1586000000000001E-2</c:v>
                </c:pt>
                <c:pt idx="4018">
                  <c:v>2.19578E-2</c:v>
                </c:pt>
                <c:pt idx="4019">
                  <c:v>2.2287000000000001E-2</c:v>
                </c:pt>
                <c:pt idx="4020">
                  <c:v>2.2576499999999999E-2</c:v>
                </c:pt>
                <c:pt idx="4021">
                  <c:v>2.28287E-2</c:v>
                </c:pt>
                <c:pt idx="4022">
                  <c:v>2.30444E-2</c:v>
                </c:pt>
                <c:pt idx="4023">
                  <c:v>2.32236E-2</c:v>
                </c:pt>
                <c:pt idx="4024">
                  <c:v>2.33685E-2</c:v>
                </c:pt>
                <c:pt idx="4025">
                  <c:v>2.34813E-2</c:v>
                </c:pt>
                <c:pt idx="4026">
                  <c:v>2.3563299999999999E-2</c:v>
                </c:pt>
                <c:pt idx="4027">
                  <c:v>2.3615799999999999E-2</c:v>
                </c:pt>
                <c:pt idx="4028">
                  <c:v>2.36402E-2</c:v>
                </c:pt>
                <c:pt idx="4029">
                  <c:v>2.36385E-2</c:v>
                </c:pt>
                <c:pt idx="4030">
                  <c:v>2.3612500000000002E-2</c:v>
                </c:pt>
                <c:pt idx="4031">
                  <c:v>2.35637E-2</c:v>
                </c:pt>
                <c:pt idx="4032">
                  <c:v>2.3493799999999999E-2</c:v>
                </c:pt>
                <c:pt idx="4033">
                  <c:v>2.3404899999999999E-2</c:v>
                </c:pt>
                <c:pt idx="4034">
                  <c:v>2.32984E-2</c:v>
                </c:pt>
                <c:pt idx="4035">
                  <c:v>2.3174299999999998E-2</c:v>
                </c:pt>
                <c:pt idx="4036">
                  <c:v>2.3031900000000001E-2</c:v>
                </c:pt>
                <c:pt idx="4037">
                  <c:v>2.2871499999999999E-2</c:v>
                </c:pt>
                <c:pt idx="4038">
                  <c:v>2.2693399999999999E-2</c:v>
                </c:pt>
                <c:pt idx="4039">
                  <c:v>2.2498199999999999E-2</c:v>
                </c:pt>
                <c:pt idx="4040">
                  <c:v>2.2286400000000001E-2</c:v>
                </c:pt>
                <c:pt idx="4041">
                  <c:v>2.2058000000000001E-2</c:v>
                </c:pt>
                <c:pt idx="4042">
                  <c:v>2.18134E-2</c:v>
                </c:pt>
                <c:pt idx="4043">
                  <c:v>2.1553900000000001E-2</c:v>
                </c:pt>
                <c:pt idx="4044">
                  <c:v>2.12813E-2</c:v>
                </c:pt>
                <c:pt idx="4045">
                  <c:v>2.0996999999999998E-2</c:v>
                </c:pt>
                <c:pt idx="4046">
                  <c:v>2.0701500000000001E-2</c:v>
                </c:pt>
                <c:pt idx="4047">
                  <c:v>2.0394900000000001E-2</c:v>
                </c:pt>
                <c:pt idx="4048">
                  <c:v>2.0077600000000001E-2</c:v>
                </c:pt>
                <c:pt idx="4049">
                  <c:v>1.97494E-2</c:v>
                </c:pt>
                <c:pt idx="4050">
                  <c:v>1.941E-2</c:v>
                </c:pt>
                <c:pt idx="4051">
                  <c:v>1.9059300000000001E-2</c:v>
                </c:pt>
                <c:pt idx="4052">
                  <c:v>1.8697600000000002E-2</c:v>
                </c:pt>
                <c:pt idx="4053">
                  <c:v>1.83251E-2</c:v>
                </c:pt>
                <c:pt idx="4054">
                  <c:v>1.7942E-2</c:v>
                </c:pt>
                <c:pt idx="4055">
                  <c:v>1.7550400000000001E-2</c:v>
                </c:pt>
                <c:pt idx="4056">
                  <c:v>1.7151900000000001E-2</c:v>
                </c:pt>
                <c:pt idx="4057">
                  <c:v>1.6747700000000001E-2</c:v>
                </c:pt>
                <c:pt idx="4058">
                  <c:v>1.6339300000000001E-2</c:v>
                </c:pt>
                <c:pt idx="4059">
                  <c:v>1.59282E-2</c:v>
                </c:pt>
                <c:pt idx="4060">
                  <c:v>1.5514E-2</c:v>
                </c:pt>
                <c:pt idx="4061">
                  <c:v>1.50954E-2</c:v>
                </c:pt>
                <c:pt idx="4062">
                  <c:v>1.46725E-2</c:v>
                </c:pt>
                <c:pt idx="4063">
                  <c:v>1.42448E-2</c:v>
                </c:pt>
                <c:pt idx="4064">
                  <c:v>1.38104E-2</c:v>
                </c:pt>
                <c:pt idx="4065">
                  <c:v>1.33683E-2</c:v>
                </c:pt>
                <c:pt idx="4066">
                  <c:v>1.2919E-2</c:v>
                </c:pt>
                <c:pt idx="4067">
                  <c:v>1.24627E-2</c:v>
                </c:pt>
                <c:pt idx="4068">
                  <c:v>1.1998999999999999E-2</c:v>
                </c:pt>
                <c:pt idx="4069">
                  <c:v>1.15275E-2</c:v>
                </c:pt>
                <c:pt idx="4070">
                  <c:v>1.1048199999999999E-2</c:v>
                </c:pt>
                <c:pt idx="4071">
                  <c:v>1.05618E-2</c:v>
                </c:pt>
                <c:pt idx="4072">
                  <c:v>1.00689E-2</c:v>
                </c:pt>
                <c:pt idx="4073" formatCode="0.00E+00">
                  <c:v>9.5697400000000002E-3</c:v>
                </c:pt>
                <c:pt idx="4074" formatCode="0.00E+00">
                  <c:v>9.0640600000000005E-3</c:v>
                </c:pt>
                <c:pt idx="4075" formatCode="0.00E+00">
                  <c:v>8.5517800000000001E-3</c:v>
                </c:pt>
                <c:pt idx="4076" formatCode="0.00E+00">
                  <c:v>8.0337700000000008E-3</c:v>
                </c:pt>
                <c:pt idx="4077" formatCode="0.00E+00">
                  <c:v>7.5100699999999998E-3</c:v>
                </c:pt>
                <c:pt idx="4078" formatCode="0.00E+00">
                  <c:v>6.9794999999999996E-3</c:v>
                </c:pt>
                <c:pt idx="4079" formatCode="0.00E+00">
                  <c:v>6.4414700000000004E-3</c:v>
                </c:pt>
                <c:pt idx="4080" formatCode="0.00E+00">
                  <c:v>5.8966299999999999E-3</c:v>
                </c:pt>
                <c:pt idx="4081" formatCode="0.00E+00">
                  <c:v>5.3464200000000002E-3</c:v>
                </c:pt>
                <c:pt idx="4082" formatCode="0.00E+00">
                  <c:v>4.7920899999999997E-3</c:v>
                </c:pt>
                <c:pt idx="4083" formatCode="0.00E+00">
                  <c:v>4.23369E-3</c:v>
                </c:pt>
                <c:pt idx="4084" formatCode="0.00E+00">
                  <c:v>3.6701899999999998E-3</c:v>
                </c:pt>
                <c:pt idx="4085" formatCode="0.00E+00">
                  <c:v>3.10056E-3</c:v>
                </c:pt>
                <c:pt idx="4086" formatCode="0.00E+00">
                  <c:v>2.5242099999999998E-3</c:v>
                </c:pt>
                <c:pt idx="4087" formatCode="0.00E+00">
                  <c:v>1.9404400000000001E-3</c:v>
                </c:pt>
                <c:pt idx="4088" formatCode="0.00E+00">
                  <c:v>1.3480499999999999E-3</c:v>
                </c:pt>
                <c:pt idx="4089" formatCode="0.00E+00">
                  <c:v>7.4605099999999996E-4</c:v>
                </c:pt>
                <c:pt idx="4090" formatCode="0.00E+00">
                  <c:v>1.34148E-4</c:v>
                </c:pt>
                <c:pt idx="4091" formatCode="0.00E+00">
                  <c:v>-4.8765700000000001E-4</c:v>
                </c:pt>
                <c:pt idx="4092" formatCode="0.00E+00">
                  <c:v>-1.1189100000000001E-3</c:v>
                </c:pt>
                <c:pt idx="4093" formatCode="0.00E+00">
                  <c:v>-1.7578100000000001E-3</c:v>
                </c:pt>
                <c:pt idx="4094" formatCode="0.00E+00">
                  <c:v>-2.40209E-3</c:v>
                </c:pt>
                <c:pt idx="4095" formatCode="0.00E+00">
                  <c:v>-3.0506700000000001E-3</c:v>
                </c:pt>
                <c:pt idx="4096" formatCode="0.00E+00">
                  <c:v>-3.7032599999999999E-3</c:v>
                </c:pt>
                <c:pt idx="4097" formatCode="0.00E+00">
                  <c:v>-4.3596599999999996E-3</c:v>
                </c:pt>
                <c:pt idx="4098" formatCode="0.00E+00">
                  <c:v>-5.0199800000000003E-3</c:v>
                </c:pt>
                <c:pt idx="4099" formatCode="0.00E+00">
                  <c:v>-5.6844900000000004E-3</c:v>
                </c:pt>
                <c:pt idx="4100" formatCode="0.00E+00">
                  <c:v>-6.3533000000000001E-3</c:v>
                </c:pt>
                <c:pt idx="4101" formatCode="0.00E+00">
                  <c:v>-7.0258899999999999E-3</c:v>
                </c:pt>
                <c:pt idx="4102" formatCode="0.00E+00">
                  <c:v>-7.7011800000000002E-3</c:v>
                </c:pt>
                <c:pt idx="4103" formatCode="0.00E+00">
                  <c:v>-8.3787199999999992E-3</c:v>
                </c:pt>
                <c:pt idx="4104" formatCode="0.00E+00">
                  <c:v>-9.0594200000000003E-3</c:v>
                </c:pt>
                <c:pt idx="4105" formatCode="0.00E+00">
                  <c:v>-9.7448099999999996E-3</c:v>
                </c:pt>
                <c:pt idx="4106">
                  <c:v>-1.04355E-2</c:v>
                </c:pt>
                <c:pt idx="4107">
                  <c:v>-1.11311E-2</c:v>
                </c:pt>
                <c:pt idx="4108">
                  <c:v>-1.1831E-2</c:v>
                </c:pt>
                <c:pt idx="4109">
                  <c:v>-1.2534699999999999E-2</c:v>
                </c:pt>
                <c:pt idx="4110">
                  <c:v>-1.3240200000000001E-2</c:v>
                </c:pt>
                <c:pt idx="4111">
                  <c:v>-1.39445E-2</c:v>
                </c:pt>
                <c:pt idx="4112">
                  <c:v>-1.46458E-2</c:v>
                </c:pt>
                <c:pt idx="4113">
                  <c:v>-1.53449E-2</c:v>
                </c:pt>
                <c:pt idx="4114">
                  <c:v>-1.6041900000000001E-2</c:v>
                </c:pt>
                <c:pt idx="4115">
                  <c:v>-1.67355E-2</c:v>
                </c:pt>
                <c:pt idx="4116">
                  <c:v>-1.7422900000000002E-2</c:v>
                </c:pt>
                <c:pt idx="4117">
                  <c:v>-1.8102099999999999E-2</c:v>
                </c:pt>
                <c:pt idx="4118">
                  <c:v>-1.87721E-2</c:v>
                </c:pt>
                <c:pt idx="4119">
                  <c:v>-1.94323E-2</c:v>
                </c:pt>
                <c:pt idx="4120">
                  <c:v>-2.0081399999999999E-2</c:v>
                </c:pt>
                <c:pt idx="4121">
                  <c:v>-2.0717599999999999E-2</c:v>
                </c:pt>
                <c:pt idx="4122">
                  <c:v>-2.1340899999999999E-2</c:v>
                </c:pt>
                <c:pt idx="4123">
                  <c:v>-2.1951700000000001E-2</c:v>
                </c:pt>
                <c:pt idx="4124">
                  <c:v>-2.2549400000000001E-2</c:v>
                </c:pt>
                <c:pt idx="4125">
                  <c:v>-2.31326E-2</c:v>
                </c:pt>
                <c:pt idx="4126">
                  <c:v>-2.3700200000000001E-2</c:v>
                </c:pt>
                <c:pt idx="4127">
                  <c:v>-2.4251700000000001E-2</c:v>
                </c:pt>
                <c:pt idx="4128">
                  <c:v>-2.4786200000000001E-2</c:v>
                </c:pt>
                <c:pt idx="4129">
                  <c:v>-2.5302100000000001E-2</c:v>
                </c:pt>
                <c:pt idx="4130">
                  <c:v>-2.5797500000000001E-2</c:v>
                </c:pt>
                <c:pt idx="4131">
                  <c:v>-2.6269399999999998E-2</c:v>
                </c:pt>
                <c:pt idx="4132">
                  <c:v>-2.6715099999999999E-2</c:v>
                </c:pt>
                <c:pt idx="4133">
                  <c:v>-2.7132900000000001E-2</c:v>
                </c:pt>
                <c:pt idx="4134">
                  <c:v>-2.7521799999999999E-2</c:v>
                </c:pt>
                <c:pt idx="4135">
                  <c:v>-2.7880599999999998E-2</c:v>
                </c:pt>
                <c:pt idx="4136">
                  <c:v>-2.8207900000000001E-2</c:v>
                </c:pt>
                <c:pt idx="4137">
                  <c:v>-2.85031E-2</c:v>
                </c:pt>
                <c:pt idx="4138">
                  <c:v>-2.87654E-2</c:v>
                </c:pt>
                <c:pt idx="4139">
                  <c:v>-2.8993700000000001E-2</c:v>
                </c:pt>
                <c:pt idx="4140">
                  <c:v>-2.9186900000000002E-2</c:v>
                </c:pt>
                <c:pt idx="4141">
                  <c:v>-2.9343999999999999E-2</c:v>
                </c:pt>
                <c:pt idx="4142">
                  <c:v>-2.9464000000000001E-2</c:v>
                </c:pt>
                <c:pt idx="4143">
                  <c:v>-2.95459E-2</c:v>
                </c:pt>
                <c:pt idx="4144">
                  <c:v>-2.9588400000000001E-2</c:v>
                </c:pt>
                <c:pt idx="4145">
                  <c:v>-2.9589500000000001E-2</c:v>
                </c:pt>
                <c:pt idx="4146">
                  <c:v>-2.9546699999999999E-2</c:v>
                </c:pt>
                <c:pt idx="4147">
                  <c:v>-2.9458000000000002E-2</c:v>
                </c:pt>
                <c:pt idx="4148">
                  <c:v>-2.93222E-2</c:v>
                </c:pt>
                <c:pt idx="4149">
                  <c:v>-2.91376E-2</c:v>
                </c:pt>
                <c:pt idx="4150">
                  <c:v>-2.8903100000000001E-2</c:v>
                </c:pt>
                <c:pt idx="4151">
                  <c:v>-2.8619499999999999E-2</c:v>
                </c:pt>
                <c:pt idx="4152">
                  <c:v>-2.8287799999999998E-2</c:v>
                </c:pt>
                <c:pt idx="4153">
                  <c:v>-2.7907600000000001E-2</c:v>
                </c:pt>
                <c:pt idx="4154">
                  <c:v>-2.7477000000000001E-2</c:v>
                </c:pt>
                <c:pt idx="4155">
                  <c:v>-2.6993900000000001E-2</c:v>
                </c:pt>
                <c:pt idx="4156">
                  <c:v>-2.64566E-2</c:v>
                </c:pt>
                <c:pt idx="4157">
                  <c:v>-2.5864100000000001E-2</c:v>
                </c:pt>
                <c:pt idx="4158">
                  <c:v>-2.52164E-2</c:v>
                </c:pt>
                <c:pt idx="4159">
                  <c:v>-2.4513400000000001E-2</c:v>
                </c:pt>
                <c:pt idx="4160">
                  <c:v>-2.37541E-2</c:v>
                </c:pt>
                <c:pt idx="4161">
                  <c:v>-2.29362E-2</c:v>
                </c:pt>
                <c:pt idx="4162">
                  <c:v>-2.2058100000000001E-2</c:v>
                </c:pt>
                <c:pt idx="4163">
                  <c:v>-2.1119599999999999E-2</c:v>
                </c:pt>
                <c:pt idx="4164">
                  <c:v>-2.0121300000000002E-2</c:v>
                </c:pt>
                <c:pt idx="4165">
                  <c:v>-1.9064000000000001E-2</c:v>
                </c:pt>
                <c:pt idx="4166">
                  <c:v>-1.79477E-2</c:v>
                </c:pt>
                <c:pt idx="4167">
                  <c:v>-1.6772700000000001E-2</c:v>
                </c:pt>
                <c:pt idx="4168">
                  <c:v>-1.55394E-2</c:v>
                </c:pt>
                <c:pt idx="4169">
                  <c:v>-1.42475E-2</c:v>
                </c:pt>
                <c:pt idx="4170">
                  <c:v>-1.28965E-2</c:v>
                </c:pt>
                <c:pt idx="4171">
                  <c:v>-1.1485199999999999E-2</c:v>
                </c:pt>
                <c:pt idx="4172">
                  <c:v>-1.0012800000000001E-2</c:v>
                </c:pt>
                <c:pt idx="4173" formatCode="0.00E+00">
                  <c:v>-8.4793100000000003E-3</c:v>
                </c:pt>
                <c:pt idx="4174" formatCode="0.00E+00">
                  <c:v>-6.8857199999999997E-3</c:v>
                </c:pt>
                <c:pt idx="4175" formatCode="0.00E+00">
                  <c:v>-5.2330500000000004E-3</c:v>
                </c:pt>
                <c:pt idx="4176" formatCode="0.00E+00">
                  <c:v>-3.5226900000000002E-3</c:v>
                </c:pt>
                <c:pt idx="4177" formatCode="0.00E+00">
                  <c:v>-1.75621E-3</c:v>
                </c:pt>
                <c:pt idx="4178" formatCode="0.00E+00">
                  <c:v>6.5370900000000001E-5</c:v>
                </c:pt>
                <c:pt idx="4179" formatCode="0.00E+00">
                  <c:v>1.94173E-3</c:v>
                </c:pt>
                <c:pt idx="4180" formatCode="0.00E+00">
                  <c:v>3.8727100000000001E-3</c:v>
                </c:pt>
                <c:pt idx="4181" formatCode="0.00E+00">
                  <c:v>5.8576499999999998E-3</c:v>
                </c:pt>
                <c:pt idx="4182" formatCode="0.00E+00">
                  <c:v>7.8957400000000001E-3</c:v>
                </c:pt>
                <c:pt idx="4183" formatCode="0.00E+00">
                  <c:v>9.9865400000000003E-3</c:v>
                </c:pt>
                <c:pt idx="4184">
                  <c:v>1.21292E-2</c:v>
                </c:pt>
                <c:pt idx="4185">
                  <c:v>1.43225E-2</c:v>
                </c:pt>
                <c:pt idx="4186">
                  <c:v>1.6565099999999999E-2</c:v>
                </c:pt>
                <c:pt idx="4187">
                  <c:v>1.8856299999999999E-2</c:v>
                </c:pt>
                <c:pt idx="4188">
                  <c:v>2.1194600000000001E-2</c:v>
                </c:pt>
                <c:pt idx="4189">
                  <c:v>2.3578999999999999E-2</c:v>
                </c:pt>
                <c:pt idx="4190">
                  <c:v>2.6008199999999999E-2</c:v>
                </c:pt>
                <c:pt idx="4191">
                  <c:v>2.8480100000000001E-2</c:v>
                </c:pt>
                <c:pt idx="4192">
                  <c:v>3.0991399999999999E-2</c:v>
                </c:pt>
                <c:pt idx="4193">
                  <c:v>3.3538800000000001E-2</c:v>
                </c:pt>
                <c:pt idx="4194">
                  <c:v>3.6120199999999998E-2</c:v>
                </c:pt>
                <c:pt idx="4195">
                  <c:v>3.8734200000000003E-2</c:v>
                </c:pt>
                <c:pt idx="4196">
                  <c:v>4.13788E-2</c:v>
                </c:pt>
                <c:pt idx="4197">
                  <c:v>4.4051399999999998E-2</c:v>
                </c:pt>
                <c:pt idx="4198">
                  <c:v>4.6750199999999999E-2</c:v>
                </c:pt>
                <c:pt idx="4199">
                  <c:v>4.94741E-2</c:v>
                </c:pt>
                <c:pt idx="4200">
                  <c:v>5.2221299999999998E-2</c:v>
                </c:pt>
                <c:pt idx="4201">
                  <c:v>5.4989200000000002E-2</c:v>
                </c:pt>
                <c:pt idx="4202">
                  <c:v>5.7774800000000001E-2</c:v>
                </c:pt>
                <c:pt idx="4203">
                  <c:v>6.0575799999999999E-2</c:v>
                </c:pt>
                <c:pt idx="4204">
                  <c:v>6.3391199999999995E-2</c:v>
                </c:pt>
                <c:pt idx="4205">
                  <c:v>6.6219399999999998E-2</c:v>
                </c:pt>
                <c:pt idx="4206">
                  <c:v>6.9057999999999994E-2</c:v>
                </c:pt>
                <c:pt idx="4207">
                  <c:v>7.1904200000000001E-2</c:v>
                </c:pt>
                <c:pt idx="4208">
                  <c:v>7.4755699999999994E-2</c:v>
                </c:pt>
                <c:pt idx="4209">
                  <c:v>7.7609999999999998E-2</c:v>
                </c:pt>
                <c:pt idx="4210">
                  <c:v>8.0463000000000007E-2</c:v>
                </c:pt>
                <c:pt idx="4211">
                  <c:v>8.3310899999999993E-2</c:v>
                </c:pt>
                <c:pt idx="4212">
                  <c:v>8.6150400000000002E-2</c:v>
                </c:pt>
                <c:pt idx="4213">
                  <c:v>8.89789E-2</c:v>
                </c:pt>
                <c:pt idx="4214">
                  <c:v>9.1793899999999998E-2</c:v>
                </c:pt>
                <c:pt idx="4215">
                  <c:v>9.4593300000000005E-2</c:v>
                </c:pt>
                <c:pt idx="4216">
                  <c:v>9.7375199999999995E-2</c:v>
                </c:pt>
                <c:pt idx="4217">
                  <c:v>0.100137</c:v>
                </c:pt>
                <c:pt idx="4218">
                  <c:v>0.10287499999999999</c:v>
                </c:pt>
                <c:pt idx="4219">
                  <c:v>0.105589</c:v>
                </c:pt>
                <c:pt idx="4220">
                  <c:v>0.108275</c:v>
                </c:pt>
                <c:pt idx="4221">
                  <c:v>0.11093</c:v>
                </c:pt>
                <c:pt idx="4222">
                  <c:v>0.113552</c:v>
                </c:pt>
                <c:pt idx="4223">
                  <c:v>0.116137</c:v>
                </c:pt>
                <c:pt idx="4224">
                  <c:v>0.118684</c:v>
                </c:pt>
                <c:pt idx="4225">
                  <c:v>0.12119000000000001</c:v>
                </c:pt>
                <c:pt idx="4226">
                  <c:v>0.123654</c:v>
                </c:pt>
                <c:pt idx="4227">
                  <c:v>0.12607199999999999</c:v>
                </c:pt>
                <c:pt idx="4228">
                  <c:v>0.128442</c:v>
                </c:pt>
                <c:pt idx="4229">
                  <c:v>0.13075999999999999</c:v>
                </c:pt>
                <c:pt idx="4230">
                  <c:v>0.133025</c:v>
                </c:pt>
                <c:pt idx="4231">
                  <c:v>0.13523499999999999</c:v>
                </c:pt>
                <c:pt idx="4232">
                  <c:v>0.13738700000000001</c:v>
                </c:pt>
                <c:pt idx="4233">
                  <c:v>0.13947799999999999</c:v>
                </c:pt>
                <c:pt idx="4234">
                  <c:v>0.14150699999999999</c:v>
                </c:pt>
                <c:pt idx="4235">
                  <c:v>0.14346999999999999</c:v>
                </c:pt>
                <c:pt idx="4236">
                  <c:v>0.14536499999999999</c:v>
                </c:pt>
                <c:pt idx="4237">
                  <c:v>0.14718999999999999</c:v>
                </c:pt>
                <c:pt idx="4238">
                  <c:v>0.14894499999999999</c:v>
                </c:pt>
                <c:pt idx="4239">
                  <c:v>0.15062600000000001</c:v>
                </c:pt>
                <c:pt idx="4240">
                  <c:v>0.15223200000000001</c:v>
                </c:pt>
                <c:pt idx="4241">
                  <c:v>0.15376000000000001</c:v>
                </c:pt>
                <c:pt idx="4242">
                  <c:v>0.15520999999999999</c:v>
                </c:pt>
                <c:pt idx="4243">
                  <c:v>0.15658</c:v>
                </c:pt>
                <c:pt idx="4244">
                  <c:v>0.15786700000000001</c:v>
                </c:pt>
                <c:pt idx="4245">
                  <c:v>0.15906999999999999</c:v>
                </c:pt>
                <c:pt idx="4246">
                  <c:v>0.16018499999999999</c:v>
                </c:pt>
                <c:pt idx="4247">
                  <c:v>0.16121099999999999</c:v>
                </c:pt>
                <c:pt idx="4248">
                  <c:v>0.16214899999999999</c:v>
                </c:pt>
                <c:pt idx="4249">
                  <c:v>0.162998</c:v>
                </c:pt>
                <c:pt idx="4250">
                  <c:v>0.16376199999999999</c:v>
                </c:pt>
                <c:pt idx="4251">
                  <c:v>0.164437</c:v>
                </c:pt>
                <c:pt idx="4252">
                  <c:v>0.165024</c:v>
                </c:pt>
                <c:pt idx="4253">
                  <c:v>0.165521</c:v>
                </c:pt>
                <c:pt idx="4254">
                  <c:v>0.16592799999999999</c:v>
                </c:pt>
                <c:pt idx="4255">
                  <c:v>0.166243</c:v>
                </c:pt>
                <c:pt idx="4256">
                  <c:v>0.166466</c:v>
                </c:pt>
                <c:pt idx="4257">
                  <c:v>0.16659499999999999</c:v>
                </c:pt>
                <c:pt idx="4258">
                  <c:v>0.166631</c:v>
                </c:pt>
                <c:pt idx="4259">
                  <c:v>0.166576</c:v>
                </c:pt>
                <c:pt idx="4260">
                  <c:v>0.166431</c:v>
                </c:pt>
                <c:pt idx="4261">
                  <c:v>0.16619800000000001</c:v>
                </c:pt>
                <c:pt idx="4262">
                  <c:v>0.165876</c:v>
                </c:pt>
                <c:pt idx="4263">
                  <c:v>0.165466</c:v>
                </c:pt>
                <c:pt idx="4264">
                  <c:v>0.164969</c:v>
                </c:pt>
                <c:pt idx="4265">
                  <c:v>0.164382</c:v>
                </c:pt>
                <c:pt idx="4266">
                  <c:v>0.16370599999999999</c:v>
                </c:pt>
                <c:pt idx="4267">
                  <c:v>0.162942</c:v>
                </c:pt>
                <c:pt idx="4268">
                  <c:v>0.16209299999999999</c:v>
                </c:pt>
                <c:pt idx="4269">
                  <c:v>0.161161</c:v>
                </c:pt>
                <c:pt idx="4270">
                  <c:v>0.16014700000000001</c:v>
                </c:pt>
                <c:pt idx="4271">
                  <c:v>0.159051</c:v>
                </c:pt>
                <c:pt idx="4272">
                  <c:v>0.15787499999999999</c:v>
                </c:pt>
                <c:pt idx="4273">
                  <c:v>0.15662000000000001</c:v>
                </c:pt>
                <c:pt idx="4274">
                  <c:v>0.15528700000000001</c:v>
                </c:pt>
                <c:pt idx="4275">
                  <c:v>0.15387500000000001</c:v>
                </c:pt>
                <c:pt idx="4276">
                  <c:v>0.15238699999999999</c:v>
                </c:pt>
                <c:pt idx="4277">
                  <c:v>0.15082400000000001</c:v>
                </c:pt>
                <c:pt idx="4278">
                  <c:v>0.14918699999999999</c:v>
                </c:pt>
                <c:pt idx="4279">
                  <c:v>0.14748</c:v>
                </c:pt>
                <c:pt idx="4280">
                  <c:v>0.145703</c:v>
                </c:pt>
                <c:pt idx="4281">
                  <c:v>0.14385999999999999</c:v>
                </c:pt>
                <c:pt idx="4282">
                  <c:v>0.14195099999999999</c:v>
                </c:pt>
                <c:pt idx="4283">
                  <c:v>0.139982</c:v>
                </c:pt>
                <c:pt idx="4284">
                  <c:v>0.13795299999999999</c:v>
                </c:pt>
                <c:pt idx="4285">
                  <c:v>0.13586699999999999</c:v>
                </c:pt>
                <c:pt idx="4286">
                  <c:v>0.13372600000000001</c:v>
                </c:pt>
                <c:pt idx="4287">
                  <c:v>0.13153400000000001</c:v>
                </c:pt>
                <c:pt idx="4288">
                  <c:v>0.12929499999999999</c:v>
                </c:pt>
                <c:pt idx="4289">
                  <c:v>0.12700800000000001</c:v>
                </c:pt>
                <c:pt idx="4290">
                  <c:v>0.124676</c:v>
                </c:pt>
                <c:pt idx="4291">
                  <c:v>0.12230000000000001</c:v>
                </c:pt>
                <c:pt idx="4292">
                  <c:v>0.11988500000000001</c:v>
                </c:pt>
                <c:pt idx="4293">
                  <c:v>0.117433</c:v>
                </c:pt>
                <c:pt idx="4294">
                  <c:v>0.11494600000000001</c:v>
                </c:pt>
                <c:pt idx="4295">
                  <c:v>0.112429</c:v>
                </c:pt>
                <c:pt idx="4296">
                  <c:v>0.109885</c:v>
                </c:pt>
                <c:pt idx="4297">
                  <c:v>0.107318</c:v>
                </c:pt>
                <c:pt idx="4298">
                  <c:v>0.104731</c:v>
                </c:pt>
                <c:pt idx="4299">
                  <c:v>0.10212499999999999</c:v>
                </c:pt>
                <c:pt idx="4300">
                  <c:v>9.9501999999999993E-2</c:v>
                </c:pt>
                <c:pt idx="4301">
                  <c:v>9.6864699999999998E-2</c:v>
                </c:pt>
                <c:pt idx="4302">
                  <c:v>9.4217400000000007E-2</c:v>
                </c:pt>
                <c:pt idx="4303">
                  <c:v>9.1564499999999993E-2</c:v>
                </c:pt>
                <c:pt idx="4304">
                  <c:v>8.8909000000000002E-2</c:v>
                </c:pt>
                <c:pt idx="4305">
                  <c:v>8.6252800000000004E-2</c:v>
                </c:pt>
                <c:pt idx="4306">
                  <c:v>8.3598400000000003E-2</c:v>
                </c:pt>
                <c:pt idx="4307">
                  <c:v>8.0948800000000001E-2</c:v>
                </c:pt>
                <c:pt idx="4308">
                  <c:v>7.8307100000000004E-2</c:v>
                </c:pt>
                <c:pt idx="4309">
                  <c:v>7.5675900000000004E-2</c:v>
                </c:pt>
                <c:pt idx="4310">
                  <c:v>7.3058700000000004E-2</c:v>
                </c:pt>
                <c:pt idx="4311">
                  <c:v>7.0459300000000002E-2</c:v>
                </c:pt>
                <c:pt idx="4312">
                  <c:v>6.7880399999999994E-2</c:v>
                </c:pt>
                <c:pt idx="4313">
                  <c:v>6.5323999999999993E-2</c:v>
                </c:pt>
                <c:pt idx="4314">
                  <c:v>6.27915E-2</c:v>
                </c:pt>
                <c:pt idx="4315">
                  <c:v>6.0284600000000001E-2</c:v>
                </c:pt>
                <c:pt idx="4316">
                  <c:v>5.78059E-2</c:v>
                </c:pt>
                <c:pt idx="4317">
                  <c:v>5.5358499999999998E-2</c:v>
                </c:pt>
                <c:pt idx="4318">
                  <c:v>5.2945699999999998E-2</c:v>
                </c:pt>
                <c:pt idx="4319">
                  <c:v>5.05706E-2</c:v>
                </c:pt>
                <c:pt idx="4320">
                  <c:v>4.8235899999999998E-2</c:v>
                </c:pt>
                <c:pt idx="4321">
                  <c:v>4.5944199999999998E-2</c:v>
                </c:pt>
                <c:pt idx="4322">
                  <c:v>4.3698500000000001E-2</c:v>
                </c:pt>
                <c:pt idx="4323">
                  <c:v>4.1501900000000001E-2</c:v>
                </c:pt>
                <c:pt idx="4324">
                  <c:v>3.93564E-2</c:v>
                </c:pt>
                <c:pt idx="4325">
                  <c:v>3.72638E-2</c:v>
                </c:pt>
                <c:pt idx="4326">
                  <c:v>3.5225600000000003E-2</c:v>
                </c:pt>
                <c:pt idx="4327">
                  <c:v>3.3243000000000002E-2</c:v>
                </c:pt>
                <c:pt idx="4328">
                  <c:v>3.1316700000000003E-2</c:v>
                </c:pt>
                <c:pt idx="4329">
                  <c:v>2.9447600000000001E-2</c:v>
                </c:pt>
                <c:pt idx="4330">
                  <c:v>2.7636999999999998E-2</c:v>
                </c:pt>
                <c:pt idx="4331">
                  <c:v>2.5886099999999999E-2</c:v>
                </c:pt>
                <c:pt idx="4332">
                  <c:v>2.41964E-2</c:v>
                </c:pt>
                <c:pt idx="4333">
                  <c:v>2.2569200000000001E-2</c:v>
                </c:pt>
                <c:pt idx="4334">
                  <c:v>2.1006400000000001E-2</c:v>
                </c:pt>
                <c:pt idx="4335">
                  <c:v>1.9511199999999999E-2</c:v>
                </c:pt>
                <c:pt idx="4336">
                  <c:v>1.8087200000000001E-2</c:v>
                </c:pt>
                <c:pt idx="4337">
                  <c:v>1.6736299999999999E-2</c:v>
                </c:pt>
                <c:pt idx="4338">
                  <c:v>1.5458400000000001E-2</c:v>
                </c:pt>
                <c:pt idx="4339">
                  <c:v>1.4253099999999999E-2</c:v>
                </c:pt>
                <c:pt idx="4340">
                  <c:v>1.31211E-2</c:v>
                </c:pt>
                <c:pt idx="4341">
                  <c:v>1.2064200000000001E-2</c:v>
                </c:pt>
                <c:pt idx="4342">
                  <c:v>1.10841E-2</c:v>
                </c:pt>
                <c:pt idx="4343">
                  <c:v>1.0181900000000001E-2</c:v>
                </c:pt>
                <c:pt idx="4344" formatCode="0.00E+00">
                  <c:v>9.3578900000000007E-3</c:v>
                </c:pt>
                <c:pt idx="4345" formatCode="0.00E+00">
                  <c:v>8.6133000000000008E-3</c:v>
                </c:pt>
                <c:pt idx="4346" formatCode="0.00E+00">
                  <c:v>7.94949E-3</c:v>
                </c:pt>
                <c:pt idx="4347" formatCode="0.00E+00">
                  <c:v>7.3660899999999996E-3</c:v>
                </c:pt>
                <c:pt idx="4348" formatCode="0.00E+00">
                  <c:v>6.8618799999999999E-3</c:v>
                </c:pt>
                <c:pt idx="4349" formatCode="0.00E+00">
                  <c:v>6.4373199999999998E-3</c:v>
                </c:pt>
                <c:pt idx="4350" formatCode="0.00E+00">
                  <c:v>6.0941099999999998E-3</c:v>
                </c:pt>
                <c:pt idx="4351" formatCode="0.00E+00">
                  <c:v>5.83279E-3</c:v>
                </c:pt>
                <c:pt idx="4352" formatCode="0.00E+00">
                  <c:v>5.6517E-3</c:v>
                </c:pt>
                <c:pt idx="4353" formatCode="0.00E+00">
                  <c:v>5.54799E-3</c:v>
                </c:pt>
                <c:pt idx="4354" formatCode="0.00E+00">
                  <c:v>5.51967E-3</c:v>
                </c:pt>
                <c:pt idx="4355" formatCode="0.00E+00">
                  <c:v>5.5669999999999999E-3</c:v>
                </c:pt>
                <c:pt idx="4356" formatCode="0.00E+00">
                  <c:v>5.6911100000000001E-3</c:v>
                </c:pt>
                <c:pt idx="4357" formatCode="0.00E+00">
                  <c:v>5.8919000000000003E-3</c:v>
                </c:pt>
                <c:pt idx="4358" formatCode="0.00E+00">
                  <c:v>6.1682600000000001E-3</c:v>
                </c:pt>
                <c:pt idx="4359" formatCode="0.00E+00">
                  <c:v>6.51981E-3</c:v>
                </c:pt>
                <c:pt idx="4360" formatCode="0.00E+00">
                  <c:v>6.9469800000000002E-3</c:v>
                </c:pt>
                <c:pt idx="4361" formatCode="0.00E+00">
                  <c:v>7.4497000000000001E-3</c:v>
                </c:pt>
                <c:pt idx="4362" formatCode="0.00E+00">
                  <c:v>8.0272499999999997E-3</c:v>
                </c:pt>
                <c:pt idx="4363" formatCode="0.00E+00">
                  <c:v>8.6793100000000008E-3</c:v>
                </c:pt>
                <c:pt idx="4364" formatCode="0.00E+00">
                  <c:v>9.4057499999999992E-3</c:v>
                </c:pt>
                <c:pt idx="4365">
                  <c:v>1.02051E-2</c:v>
                </c:pt>
                <c:pt idx="4366">
                  <c:v>1.10743E-2</c:v>
                </c:pt>
                <c:pt idx="4367">
                  <c:v>1.20106E-2</c:v>
                </c:pt>
                <c:pt idx="4368">
                  <c:v>1.3013E-2</c:v>
                </c:pt>
                <c:pt idx="4369">
                  <c:v>1.40819E-2</c:v>
                </c:pt>
                <c:pt idx="4370">
                  <c:v>1.5217100000000001E-2</c:v>
                </c:pt>
                <c:pt idx="4371">
                  <c:v>1.6416900000000002E-2</c:v>
                </c:pt>
                <c:pt idx="4372">
                  <c:v>1.76784E-2</c:v>
                </c:pt>
                <c:pt idx="4373">
                  <c:v>1.8999200000000001E-2</c:v>
                </c:pt>
                <c:pt idx="4374">
                  <c:v>2.03774E-2</c:v>
                </c:pt>
                <c:pt idx="4375">
                  <c:v>2.1812000000000002E-2</c:v>
                </c:pt>
                <c:pt idx="4376">
                  <c:v>2.3302400000000001E-2</c:v>
                </c:pt>
                <c:pt idx="4377">
                  <c:v>2.4846300000000002E-2</c:v>
                </c:pt>
                <c:pt idx="4378">
                  <c:v>2.6439899999999999E-2</c:v>
                </c:pt>
                <c:pt idx="4379">
                  <c:v>2.8080600000000001E-2</c:v>
                </c:pt>
                <c:pt idx="4380">
                  <c:v>2.9767499999999999E-2</c:v>
                </c:pt>
                <c:pt idx="4381">
                  <c:v>3.1499800000000001E-2</c:v>
                </c:pt>
                <c:pt idx="4382">
                  <c:v>3.3274600000000001E-2</c:v>
                </c:pt>
                <c:pt idx="4383">
                  <c:v>3.5088099999999997E-2</c:v>
                </c:pt>
                <c:pt idx="4384">
                  <c:v>3.6937699999999997E-2</c:v>
                </c:pt>
                <c:pt idx="4385">
                  <c:v>3.8821899999999999E-2</c:v>
                </c:pt>
                <c:pt idx="4386">
                  <c:v>4.0739400000000002E-2</c:v>
                </c:pt>
                <c:pt idx="4387">
                  <c:v>4.26881E-2</c:v>
                </c:pt>
                <c:pt idx="4388">
                  <c:v>4.4665099999999999E-2</c:v>
                </c:pt>
                <c:pt idx="4389">
                  <c:v>4.6668599999999998E-2</c:v>
                </c:pt>
                <c:pt idx="4390">
                  <c:v>4.8696799999999998E-2</c:v>
                </c:pt>
                <c:pt idx="4391">
                  <c:v>5.0747E-2</c:v>
                </c:pt>
                <c:pt idx="4392">
                  <c:v>5.2816200000000001E-2</c:v>
                </c:pt>
                <c:pt idx="4393">
                  <c:v>5.4901699999999998E-2</c:v>
                </c:pt>
                <c:pt idx="4394">
                  <c:v>5.7001000000000003E-2</c:v>
                </c:pt>
                <c:pt idx="4395">
                  <c:v>5.9111200000000003E-2</c:v>
                </c:pt>
                <c:pt idx="4396">
                  <c:v>6.1229199999999998E-2</c:v>
                </c:pt>
                <c:pt idx="4397">
                  <c:v>6.3352500000000006E-2</c:v>
                </c:pt>
                <c:pt idx="4398">
                  <c:v>6.5479700000000002E-2</c:v>
                </c:pt>
                <c:pt idx="4399">
                  <c:v>6.76094E-2</c:v>
                </c:pt>
                <c:pt idx="4400">
                  <c:v>6.9740200000000002E-2</c:v>
                </c:pt>
                <c:pt idx="4401">
                  <c:v>7.1869799999999998E-2</c:v>
                </c:pt>
                <c:pt idx="4402">
                  <c:v>7.3994599999999994E-2</c:v>
                </c:pt>
                <c:pt idx="4403">
                  <c:v>7.6110800000000006E-2</c:v>
                </c:pt>
                <c:pt idx="4404">
                  <c:v>7.8217700000000001E-2</c:v>
                </c:pt>
                <c:pt idx="4405">
                  <c:v>8.0316100000000001E-2</c:v>
                </c:pt>
                <c:pt idx="4406">
                  <c:v>8.2404699999999997E-2</c:v>
                </c:pt>
                <c:pt idx="4407">
                  <c:v>8.448E-2</c:v>
                </c:pt>
                <c:pt idx="4408">
                  <c:v>8.6538599999999993E-2</c:v>
                </c:pt>
                <c:pt idx="4409">
                  <c:v>8.8577699999999995E-2</c:v>
                </c:pt>
                <c:pt idx="4410">
                  <c:v>9.0595200000000001E-2</c:v>
                </c:pt>
                <c:pt idx="4411">
                  <c:v>9.2589099999999994E-2</c:v>
                </c:pt>
                <c:pt idx="4412">
                  <c:v>9.4558000000000003E-2</c:v>
                </c:pt>
                <c:pt idx="4413">
                  <c:v>9.6501699999999996E-2</c:v>
                </c:pt>
                <c:pt idx="4414">
                  <c:v>9.8419099999999995E-2</c:v>
                </c:pt>
                <c:pt idx="4415">
                  <c:v>0.10030699999999999</c:v>
                </c:pt>
                <c:pt idx="4416">
                  <c:v>0.102161</c:v>
                </c:pt>
                <c:pt idx="4417">
                  <c:v>0.103978</c:v>
                </c:pt>
                <c:pt idx="4418">
                  <c:v>0.105757</c:v>
                </c:pt>
                <c:pt idx="4419">
                  <c:v>0.10749599999999999</c:v>
                </c:pt>
                <c:pt idx="4420">
                  <c:v>0.109192</c:v>
                </c:pt>
                <c:pt idx="4421">
                  <c:v>0.110844</c:v>
                </c:pt>
                <c:pt idx="4422">
                  <c:v>0.112452</c:v>
                </c:pt>
                <c:pt idx="4423">
                  <c:v>0.11401500000000001</c:v>
                </c:pt>
                <c:pt idx="4424">
                  <c:v>0.115532</c:v>
                </c:pt>
                <c:pt idx="4425">
                  <c:v>0.11700099999999999</c:v>
                </c:pt>
                <c:pt idx="4426">
                  <c:v>0.118422</c:v>
                </c:pt>
                <c:pt idx="4427">
                  <c:v>0.11979099999999999</c:v>
                </c:pt>
                <c:pt idx="4428">
                  <c:v>0.12110700000000001</c:v>
                </c:pt>
                <c:pt idx="4429">
                  <c:v>0.122366</c:v>
                </c:pt>
                <c:pt idx="4430">
                  <c:v>0.123566</c:v>
                </c:pt>
                <c:pt idx="4431">
                  <c:v>0.124708</c:v>
                </c:pt>
                <c:pt idx="4432">
                  <c:v>0.12579099999999999</c:v>
                </c:pt>
                <c:pt idx="4433">
                  <c:v>0.12681600000000001</c:v>
                </c:pt>
                <c:pt idx="4434">
                  <c:v>0.12778300000000001</c:v>
                </c:pt>
                <c:pt idx="4435">
                  <c:v>0.12869</c:v>
                </c:pt>
                <c:pt idx="4436">
                  <c:v>0.12953899999999999</c:v>
                </c:pt>
                <c:pt idx="4437">
                  <c:v>0.130329</c:v>
                </c:pt>
                <c:pt idx="4438">
                  <c:v>0.13106000000000001</c:v>
                </c:pt>
                <c:pt idx="4439">
                  <c:v>0.13173199999999999</c:v>
                </c:pt>
                <c:pt idx="4440">
                  <c:v>0.13234399999999999</c:v>
                </c:pt>
                <c:pt idx="4441">
                  <c:v>0.13289400000000001</c:v>
                </c:pt>
                <c:pt idx="4442">
                  <c:v>0.133381</c:v>
                </c:pt>
                <c:pt idx="4443">
                  <c:v>0.13380500000000001</c:v>
                </c:pt>
                <c:pt idx="4444">
                  <c:v>0.13416500000000001</c:v>
                </c:pt>
                <c:pt idx="4445">
                  <c:v>0.13446</c:v>
                </c:pt>
                <c:pt idx="4446">
                  <c:v>0.13469200000000001</c:v>
                </c:pt>
                <c:pt idx="4447">
                  <c:v>0.13485900000000001</c:v>
                </c:pt>
                <c:pt idx="4448">
                  <c:v>0.134964</c:v>
                </c:pt>
                <c:pt idx="4449">
                  <c:v>0.13500699999999999</c:v>
                </c:pt>
                <c:pt idx="4450">
                  <c:v>0.134988</c:v>
                </c:pt>
                <c:pt idx="4451">
                  <c:v>0.134908</c:v>
                </c:pt>
                <c:pt idx="4452">
                  <c:v>0.134769</c:v>
                </c:pt>
                <c:pt idx="4453">
                  <c:v>0.134573</c:v>
                </c:pt>
                <c:pt idx="4454">
                  <c:v>0.13431899999999999</c:v>
                </c:pt>
                <c:pt idx="4455">
                  <c:v>0.13400599999999999</c:v>
                </c:pt>
                <c:pt idx="4456">
                  <c:v>0.13363700000000001</c:v>
                </c:pt>
                <c:pt idx="4457">
                  <c:v>0.133213</c:v>
                </c:pt>
                <c:pt idx="4458">
                  <c:v>0.13273799999999999</c:v>
                </c:pt>
                <c:pt idx="4459">
                  <c:v>0.132211</c:v>
                </c:pt>
                <c:pt idx="4460">
                  <c:v>0.131635</c:v>
                </c:pt>
                <c:pt idx="4461">
                  <c:v>0.13101099999999999</c:v>
                </c:pt>
                <c:pt idx="4462">
                  <c:v>0.13034200000000001</c:v>
                </c:pt>
                <c:pt idx="4463">
                  <c:v>0.12962899999999999</c:v>
                </c:pt>
                <c:pt idx="4464">
                  <c:v>0.12887399999999999</c:v>
                </c:pt>
                <c:pt idx="4465">
                  <c:v>0.12808</c:v>
                </c:pt>
                <c:pt idx="4466">
                  <c:v>0.12725</c:v>
                </c:pt>
                <c:pt idx="4467">
                  <c:v>0.126389</c:v>
                </c:pt>
                <c:pt idx="4468">
                  <c:v>0.125499</c:v>
                </c:pt>
                <c:pt idx="4469">
                  <c:v>0.12457799999999999</c:v>
                </c:pt>
                <c:pt idx="4470">
                  <c:v>0.123626</c:v>
                </c:pt>
                <c:pt idx="4471">
                  <c:v>0.122644</c:v>
                </c:pt>
                <c:pt idx="4472">
                  <c:v>0.12163400000000001</c:v>
                </c:pt>
                <c:pt idx="4473">
                  <c:v>0.120599</c:v>
                </c:pt>
                <c:pt idx="4474">
                  <c:v>0.11953999999999999</c:v>
                </c:pt>
                <c:pt idx="4475">
                  <c:v>0.11846</c:v>
                </c:pt>
                <c:pt idx="4476">
                  <c:v>0.117359</c:v>
                </c:pt>
                <c:pt idx="4477">
                  <c:v>0.116241</c:v>
                </c:pt>
                <c:pt idx="4478">
                  <c:v>0.115108</c:v>
                </c:pt>
                <c:pt idx="4479">
                  <c:v>0.11396299999999999</c:v>
                </c:pt>
                <c:pt idx="4480">
                  <c:v>0.11280999999999999</c:v>
                </c:pt>
                <c:pt idx="4481">
                  <c:v>0.11165</c:v>
                </c:pt>
                <c:pt idx="4482">
                  <c:v>0.110482</c:v>
                </c:pt>
                <c:pt idx="4483">
                  <c:v>0.109307</c:v>
                </c:pt>
                <c:pt idx="4484">
                  <c:v>0.108128</c:v>
                </c:pt>
                <c:pt idx="4485">
                  <c:v>0.10695</c:v>
                </c:pt>
                <c:pt idx="4486">
                  <c:v>0.10577499999999999</c:v>
                </c:pt>
                <c:pt idx="4487">
                  <c:v>0.10460800000000001</c:v>
                </c:pt>
                <c:pt idx="4488">
                  <c:v>0.103452</c:v>
                </c:pt>
                <c:pt idx="4489">
                  <c:v>0.102307</c:v>
                </c:pt>
                <c:pt idx="4490">
                  <c:v>0.101176</c:v>
                </c:pt>
                <c:pt idx="4491">
                  <c:v>0.100059</c:v>
                </c:pt>
                <c:pt idx="4492">
                  <c:v>9.8956600000000006E-2</c:v>
                </c:pt>
                <c:pt idx="4493">
                  <c:v>9.7869300000000006E-2</c:v>
                </c:pt>
                <c:pt idx="4494">
                  <c:v>9.6798200000000001E-2</c:v>
                </c:pt>
                <c:pt idx="4495">
                  <c:v>9.5744899999999994E-2</c:v>
                </c:pt>
                <c:pt idx="4496">
                  <c:v>9.4711799999999999E-2</c:v>
                </c:pt>
                <c:pt idx="4497">
                  <c:v>9.3701400000000004E-2</c:v>
                </c:pt>
                <c:pt idx="4498">
                  <c:v>9.2715199999999998E-2</c:v>
                </c:pt>
                <c:pt idx="4499">
                  <c:v>9.1753000000000001E-2</c:v>
                </c:pt>
                <c:pt idx="4500">
                  <c:v>9.0815699999999999E-2</c:v>
                </c:pt>
                <c:pt idx="4501">
                  <c:v>8.9905700000000005E-2</c:v>
                </c:pt>
                <c:pt idx="4502">
                  <c:v>8.90238E-2</c:v>
                </c:pt>
                <c:pt idx="4503">
                  <c:v>8.8168800000000006E-2</c:v>
                </c:pt>
                <c:pt idx="4504">
                  <c:v>8.7339600000000003E-2</c:v>
                </c:pt>
                <c:pt idx="4505">
                  <c:v>8.6536500000000002E-2</c:v>
                </c:pt>
                <c:pt idx="4506">
                  <c:v>8.5759000000000002E-2</c:v>
                </c:pt>
                <c:pt idx="4507">
                  <c:v>8.5006200000000004E-2</c:v>
                </c:pt>
                <c:pt idx="4508">
                  <c:v>8.4278900000000004E-2</c:v>
                </c:pt>
                <c:pt idx="4509">
                  <c:v>8.3579299999999995E-2</c:v>
                </c:pt>
                <c:pt idx="4510">
                  <c:v>8.2909300000000005E-2</c:v>
                </c:pt>
                <c:pt idx="4511">
                  <c:v>8.2269499999999995E-2</c:v>
                </c:pt>
                <c:pt idx="4512">
                  <c:v>8.1660800000000006E-2</c:v>
                </c:pt>
                <c:pt idx="4513">
                  <c:v>8.1085199999999996E-2</c:v>
                </c:pt>
                <c:pt idx="4514">
                  <c:v>8.0543299999999998E-2</c:v>
                </c:pt>
                <c:pt idx="4515">
                  <c:v>8.0033599999999996E-2</c:v>
                </c:pt>
                <c:pt idx="4516">
                  <c:v>7.95545E-2</c:v>
                </c:pt>
                <c:pt idx="4517">
                  <c:v>7.9105800000000004E-2</c:v>
                </c:pt>
                <c:pt idx="4518">
                  <c:v>7.8687699999999999E-2</c:v>
                </c:pt>
                <c:pt idx="4519">
                  <c:v>7.8300599999999998E-2</c:v>
                </c:pt>
                <c:pt idx="4520">
                  <c:v>7.7945100000000003E-2</c:v>
                </c:pt>
                <c:pt idx="4521">
                  <c:v>7.7620800000000004E-2</c:v>
                </c:pt>
                <c:pt idx="4522">
                  <c:v>7.7326500000000006E-2</c:v>
                </c:pt>
                <c:pt idx="4523">
                  <c:v>7.7061299999999999E-2</c:v>
                </c:pt>
                <c:pt idx="4524">
                  <c:v>7.6825199999999996E-2</c:v>
                </c:pt>
                <c:pt idx="4525">
                  <c:v>7.6617299999999999E-2</c:v>
                </c:pt>
                <c:pt idx="4526">
                  <c:v>7.6436699999999996E-2</c:v>
                </c:pt>
                <c:pt idx="4527">
                  <c:v>7.62819E-2</c:v>
                </c:pt>
                <c:pt idx="4528">
                  <c:v>7.6151800000000006E-2</c:v>
                </c:pt>
                <c:pt idx="4529">
                  <c:v>7.6045699999999994E-2</c:v>
                </c:pt>
                <c:pt idx="4530">
                  <c:v>7.5963799999999998E-2</c:v>
                </c:pt>
                <c:pt idx="4531">
                  <c:v>7.5905600000000004E-2</c:v>
                </c:pt>
                <c:pt idx="4532">
                  <c:v>7.5869800000000001E-2</c:v>
                </c:pt>
                <c:pt idx="4533">
                  <c:v>7.5854900000000003E-2</c:v>
                </c:pt>
                <c:pt idx="4534">
                  <c:v>7.5859599999999999E-2</c:v>
                </c:pt>
                <c:pt idx="4535">
                  <c:v>7.5883400000000004E-2</c:v>
                </c:pt>
                <c:pt idx="4536">
                  <c:v>7.5926599999999997E-2</c:v>
                </c:pt>
                <c:pt idx="4537">
                  <c:v>7.5988899999999998E-2</c:v>
                </c:pt>
                <c:pt idx="4538">
                  <c:v>7.6068200000000002E-2</c:v>
                </c:pt>
                <c:pt idx="4539">
                  <c:v>7.6162999999999995E-2</c:v>
                </c:pt>
                <c:pt idx="4540">
                  <c:v>7.6273900000000006E-2</c:v>
                </c:pt>
                <c:pt idx="4541">
                  <c:v>7.6400200000000001E-2</c:v>
                </c:pt>
                <c:pt idx="4542">
                  <c:v>7.6538499999999995E-2</c:v>
                </c:pt>
                <c:pt idx="4543">
                  <c:v>7.6685900000000001E-2</c:v>
                </c:pt>
                <c:pt idx="4544">
                  <c:v>7.6841400000000004E-2</c:v>
                </c:pt>
                <c:pt idx="4545">
                  <c:v>7.7004500000000004E-2</c:v>
                </c:pt>
                <c:pt idx="4546">
                  <c:v>7.7174900000000005E-2</c:v>
                </c:pt>
                <c:pt idx="4547">
                  <c:v>7.7352799999999999E-2</c:v>
                </c:pt>
                <c:pt idx="4548">
                  <c:v>7.7538300000000004E-2</c:v>
                </c:pt>
                <c:pt idx="4549">
                  <c:v>7.7729800000000002E-2</c:v>
                </c:pt>
                <c:pt idx="4550">
                  <c:v>7.7924400000000005E-2</c:v>
                </c:pt>
                <c:pt idx="4551">
                  <c:v>7.8119400000000006E-2</c:v>
                </c:pt>
                <c:pt idx="4552">
                  <c:v>7.8313999999999995E-2</c:v>
                </c:pt>
                <c:pt idx="4553">
                  <c:v>7.85106E-2</c:v>
                </c:pt>
                <c:pt idx="4554">
                  <c:v>7.8712099999999993E-2</c:v>
                </c:pt>
                <c:pt idx="4555">
                  <c:v>7.8919600000000006E-2</c:v>
                </c:pt>
                <c:pt idx="4556">
                  <c:v>7.9132900000000006E-2</c:v>
                </c:pt>
                <c:pt idx="4557">
                  <c:v>7.9350599999999993E-2</c:v>
                </c:pt>
                <c:pt idx="4558">
                  <c:v>7.9569699999999993E-2</c:v>
                </c:pt>
                <c:pt idx="4559">
                  <c:v>7.9787200000000003E-2</c:v>
                </c:pt>
                <c:pt idx="4560">
                  <c:v>8.0002299999999998E-2</c:v>
                </c:pt>
                <c:pt idx="4561">
                  <c:v>8.0215400000000006E-2</c:v>
                </c:pt>
                <c:pt idx="4562">
                  <c:v>8.0425200000000002E-2</c:v>
                </c:pt>
                <c:pt idx="4563">
                  <c:v>8.0629199999999998E-2</c:v>
                </c:pt>
                <c:pt idx="4564">
                  <c:v>8.0825800000000003E-2</c:v>
                </c:pt>
                <c:pt idx="4565">
                  <c:v>8.1012399999999998E-2</c:v>
                </c:pt>
                <c:pt idx="4566">
                  <c:v>8.1185800000000002E-2</c:v>
                </c:pt>
                <c:pt idx="4567">
                  <c:v>8.13445E-2</c:v>
                </c:pt>
                <c:pt idx="4568">
                  <c:v>8.1487299999999999E-2</c:v>
                </c:pt>
                <c:pt idx="4569">
                  <c:v>8.1612299999999999E-2</c:v>
                </c:pt>
                <c:pt idx="4570">
                  <c:v>8.1718100000000002E-2</c:v>
                </c:pt>
                <c:pt idx="4571">
                  <c:v>8.1805600000000006E-2</c:v>
                </c:pt>
                <c:pt idx="4572">
                  <c:v>8.1876500000000005E-2</c:v>
                </c:pt>
                <c:pt idx="4573">
                  <c:v>8.1932000000000005E-2</c:v>
                </c:pt>
                <c:pt idx="4574">
                  <c:v>8.1973000000000004E-2</c:v>
                </c:pt>
                <c:pt idx="4575">
                  <c:v>8.1999799999999998E-2</c:v>
                </c:pt>
                <c:pt idx="4576">
                  <c:v>8.2012299999999996E-2</c:v>
                </c:pt>
                <c:pt idx="4577">
                  <c:v>8.20105E-2</c:v>
                </c:pt>
                <c:pt idx="4578">
                  <c:v>8.1994899999999996E-2</c:v>
                </c:pt>
                <c:pt idx="4579">
                  <c:v>8.1964099999999998E-2</c:v>
                </c:pt>
                <c:pt idx="4580">
                  <c:v>8.1914899999999999E-2</c:v>
                </c:pt>
                <c:pt idx="4581">
                  <c:v>8.1845399999999999E-2</c:v>
                </c:pt>
                <c:pt idx="4582">
                  <c:v>8.1754300000000002E-2</c:v>
                </c:pt>
                <c:pt idx="4583">
                  <c:v>8.1640900000000002E-2</c:v>
                </c:pt>
                <c:pt idx="4584">
                  <c:v>8.1505599999999997E-2</c:v>
                </c:pt>
                <c:pt idx="4585">
                  <c:v>8.1349400000000002E-2</c:v>
                </c:pt>
                <c:pt idx="4586">
                  <c:v>8.1172300000000003E-2</c:v>
                </c:pt>
                <c:pt idx="4587">
                  <c:v>8.09729E-2</c:v>
                </c:pt>
                <c:pt idx="4588">
                  <c:v>8.0749699999999994E-2</c:v>
                </c:pt>
                <c:pt idx="4589">
                  <c:v>8.0502099999999993E-2</c:v>
                </c:pt>
                <c:pt idx="4590">
                  <c:v>8.0229099999999998E-2</c:v>
                </c:pt>
                <c:pt idx="4591">
                  <c:v>7.9928700000000005E-2</c:v>
                </c:pt>
                <c:pt idx="4592">
                  <c:v>7.9598000000000002E-2</c:v>
                </c:pt>
                <c:pt idx="4593">
                  <c:v>7.9234799999999994E-2</c:v>
                </c:pt>
                <c:pt idx="4594">
                  <c:v>7.8837299999999999E-2</c:v>
                </c:pt>
                <c:pt idx="4595">
                  <c:v>7.8404699999999994E-2</c:v>
                </c:pt>
                <c:pt idx="4596">
                  <c:v>7.7937400000000004E-2</c:v>
                </c:pt>
                <c:pt idx="4597">
                  <c:v>7.7437300000000001E-2</c:v>
                </c:pt>
                <c:pt idx="4598">
                  <c:v>7.6906600000000006E-2</c:v>
                </c:pt>
                <c:pt idx="4599">
                  <c:v>7.6345999999999997E-2</c:v>
                </c:pt>
                <c:pt idx="4600">
                  <c:v>7.5755199999999995E-2</c:v>
                </c:pt>
                <c:pt idx="4601">
                  <c:v>7.5134400000000004E-2</c:v>
                </c:pt>
                <c:pt idx="4602">
                  <c:v>7.4483900000000006E-2</c:v>
                </c:pt>
                <c:pt idx="4603">
                  <c:v>7.3803099999999996E-2</c:v>
                </c:pt>
                <c:pt idx="4604">
                  <c:v>7.3093400000000003E-2</c:v>
                </c:pt>
                <c:pt idx="4605">
                  <c:v>7.2357900000000003E-2</c:v>
                </c:pt>
                <c:pt idx="4606">
                  <c:v>7.1598800000000004E-2</c:v>
                </c:pt>
                <c:pt idx="4607">
                  <c:v>7.0815699999999995E-2</c:v>
                </c:pt>
                <c:pt idx="4608">
                  <c:v>7.0007100000000003E-2</c:v>
                </c:pt>
                <c:pt idx="4609">
                  <c:v>6.91721E-2</c:v>
                </c:pt>
                <c:pt idx="4610">
                  <c:v>6.8310800000000005E-2</c:v>
                </c:pt>
                <c:pt idx="4611">
                  <c:v>6.7423300000000005E-2</c:v>
                </c:pt>
                <c:pt idx="4612">
                  <c:v>6.651E-2</c:v>
                </c:pt>
                <c:pt idx="4613">
                  <c:v>6.5572400000000003E-2</c:v>
                </c:pt>
                <c:pt idx="4614">
                  <c:v>6.4611600000000005E-2</c:v>
                </c:pt>
                <c:pt idx="4615">
                  <c:v>6.3627699999999995E-2</c:v>
                </c:pt>
                <c:pt idx="4616">
                  <c:v>6.2620899999999993E-2</c:v>
                </c:pt>
                <c:pt idx="4617">
                  <c:v>6.15939E-2</c:v>
                </c:pt>
                <c:pt idx="4618">
                  <c:v>6.05505E-2</c:v>
                </c:pt>
                <c:pt idx="4619">
                  <c:v>5.9492200000000002E-2</c:v>
                </c:pt>
                <c:pt idx="4620">
                  <c:v>5.8419199999999998E-2</c:v>
                </c:pt>
                <c:pt idx="4621">
                  <c:v>5.7332899999999999E-2</c:v>
                </c:pt>
                <c:pt idx="4622">
                  <c:v>5.6235800000000002E-2</c:v>
                </c:pt>
                <c:pt idx="4623">
                  <c:v>5.5131800000000002E-2</c:v>
                </c:pt>
                <c:pt idx="4624">
                  <c:v>5.4024299999999997E-2</c:v>
                </c:pt>
                <c:pt idx="4625">
                  <c:v>5.2914900000000001E-2</c:v>
                </c:pt>
                <c:pt idx="4626">
                  <c:v>5.1804299999999998E-2</c:v>
                </c:pt>
                <c:pt idx="4627">
                  <c:v>5.0693700000000001E-2</c:v>
                </c:pt>
                <c:pt idx="4628">
                  <c:v>4.95846E-2</c:v>
                </c:pt>
                <c:pt idx="4629">
                  <c:v>4.8478E-2</c:v>
                </c:pt>
                <c:pt idx="4630">
                  <c:v>4.7374899999999998E-2</c:v>
                </c:pt>
                <c:pt idx="4631">
                  <c:v>4.6276699999999997E-2</c:v>
                </c:pt>
                <c:pt idx="4632">
                  <c:v>4.5185200000000002E-2</c:v>
                </c:pt>
                <c:pt idx="4633">
                  <c:v>4.4103499999999997E-2</c:v>
                </c:pt>
                <c:pt idx="4634">
                  <c:v>4.3035900000000002E-2</c:v>
                </c:pt>
                <c:pt idx="4635">
                  <c:v>4.1986000000000002E-2</c:v>
                </c:pt>
                <c:pt idx="4636">
                  <c:v>4.0954499999999998E-2</c:v>
                </c:pt>
                <c:pt idx="4637">
                  <c:v>3.9940999999999997E-2</c:v>
                </c:pt>
                <c:pt idx="4638">
                  <c:v>3.8946399999999999E-2</c:v>
                </c:pt>
                <c:pt idx="4639">
                  <c:v>3.7973300000000001E-2</c:v>
                </c:pt>
                <c:pt idx="4640">
                  <c:v>3.7025099999999998E-2</c:v>
                </c:pt>
                <c:pt idx="4641">
                  <c:v>3.61058E-2</c:v>
                </c:pt>
                <c:pt idx="4642">
                  <c:v>3.5219899999999998E-2</c:v>
                </c:pt>
                <c:pt idx="4643">
                  <c:v>3.4369700000000003E-2</c:v>
                </c:pt>
                <c:pt idx="4644">
                  <c:v>3.3556999999999997E-2</c:v>
                </c:pt>
                <c:pt idx="4645">
                  <c:v>3.2783899999999998E-2</c:v>
                </c:pt>
                <c:pt idx="4646">
                  <c:v>3.2051700000000002E-2</c:v>
                </c:pt>
                <c:pt idx="4647">
                  <c:v>3.1360199999999998E-2</c:v>
                </c:pt>
                <c:pt idx="4648">
                  <c:v>3.0709899999999998E-2</c:v>
                </c:pt>
                <c:pt idx="4649">
                  <c:v>3.01027E-2</c:v>
                </c:pt>
                <c:pt idx="4650">
                  <c:v>2.9540299999999999E-2</c:v>
                </c:pt>
                <c:pt idx="4651">
                  <c:v>2.9022300000000001E-2</c:v>
                </c:pt>
                <c:pt idx="4652">
                  <c:v>2.8546800000000001E-2</c:v>
                </c:pt>
                <c:pt idx="4653">
                  <c:v>2.8111000000000001E-2</c:v>
                </c:pt>
                <c:pt idx="4654">
                  <c:v>2.77144E-2</c:v>
                </c:pt>
                <c:pt idx="4655">
                  <c:v>2.7359899999999999E-2</c:v>
                </c:pt>
                <c:pt idx="4656">
                  <c:v>2.7051800000000001E-2</c:v>
                </c:pt>
                <c:pt idx="4657">
                  <c:v>2.6793000000000001E-2</c:v>
                </c:pt>
                <c:pt idx="4658">
                  <c:v>2.6584099999999999E-2</c:v>
                </c:pt>
                <c:pt idx="4659">
                  <c:v>2.6422299999999999E-2</c:v>
                </c:pt>
                <c:pt idx="4660">
                  <c:v>2.63041E-2</c:v>
                </c:pt>
                <c:pt idx="4661">
                  <c:v>2.62294E-2</c:v>
                </c:pt>
                <c:pt idx="4662">
                  <c:v>2.6202099999999999E-2</c:v>
                </c:pt>
                <c:pt idx="4663">
                  <c:v>2.6227400000000001E-2</c:v>
                </c:pt>
                <c:pt idx="4664">
                  <c:v>2.6307899999999999E-2</c:v>
                </c:pt>
                <c:pt idx="4665">
                  <c:v>2.6443899999999999E-2</c:v>
                </c:pt>
                <c:pt idx="4666">
                  <c:v>2.6636099999999999E-2</c:v>
                </c:pt>
                <c:pt idx="4667">
                  <c:v>2.68855E-2</c:v>
                </c:pt>
                <c:pt idx="4668">
                  <c:v>2.7190700000000002E-2</c:v>
                </c:pt>
                <c:pt idx="4669">
                  <c:v>2.7547499999999999E-2</c:v>
                </c:pt>
                <c:pt idx="4670">
                  <c:v>2.7952399999999999E-2</c:v>
                </c:pt>
                <c:pt idx="4671">
                  <c:v>2.84038E-2</c:v>
                </c:pt>
                <c:pt idx="4672">
                  <c:v>2.89016E-2</c:v>
                </c:pt>
                <c:pt idx="4673">
                  <c:v>2.94466E-2</c:v>
                </c:pt>
                <c:pt idx="4674">
                  <c:v>3.0039799999999998E-2</c:v>
                </c:pt>
                <c:pt idx="4675">
                  <c:v>3.0680900000000001E-2</c:v>
                </c:pt>
                <c:pt idx="4676">
                  <c:v>3.1368300000000002E-2</c:v>
                </c:pt>
                <c:pt idx="4677">
                  <c:v>3.2100400000000001E-2</c:v>
                </c:pt>
                <c:pt idx="4678">
                  <c:v>3.28759E-2</c:v>
                </c:pt>
                <c:pt idx="4679">
                  <c:v>3.3691600000000002E-2</c:v>
                </c:pt>
                <c:pt idx="4680">
                  <c:v>3.4543299999999999E-2</c:v>
                </c:pt>
                <c:pt idx="4681">
                  <c:v>3.5428599999999998E-2</c:v>
                </c:pt>
                <c:pt idx="4682">
                  <c:v>3.6346999999999997E-2</c:v>
                </c:pt>
                <c:pt idx="4683">
                  <c:v>3.7298100000000001E-2</c:v>
                </c:pt>
                <c:pt idx="4684">
                  <c:v>3.82826E-2</c:v>
                </c:pt>
                <c:pt idx="4685">
                  <c:v>3.9301200000000001E-2</c:v>
                </c:pt>
                <c:pt idx="4686">
                  <c:v>4.0352399999999997E-2</c:v>
                </c:pt>
                <c:pt idx="4687">
                  <c:v>4.1431799999999998E-2</c:v>
                </c:pt>
                <c:pt idx="4688">
                  <c:v>4.2533399999999999E-2</c:v>
                </c:pt>
                <c:pt idx="4689">
                  <c:v>4.3653699999999997E-2</c:v>
                </c:pt>
                <c:pt idx="4690">
                  <c:v>4.4792400000000003E-2</c:v>
                </c:pt>
                <c:pt idx="4691">
                  <c:v>4.5950600000000001E-2</c:v>
                </c:pt>
                <c:pt idx="4692">
                  <c:v>4.7128799999999998E-2</c:v>
                </c:pt>
                <c:pt idx="4693">
                  <c:v>4.8324400000000003E-2</c:v>
                </c:pt>
                <c:pt idx="4694">
                  <c:v>4.9531899999999997E-2</c:v>
                </c:pt>
                <c:pt idx="4695">
                  <c:v>5.0745699999999998E-2</c:v>
                </c:pt>
                <c:pt idx="4696">
                  <c:v>5.1961899999999998E-2</c:v>
                </c:pt>
                <c:pt idx="4697">
                  <c:v>5.3178000000000003E-2</c:v>
                </c:pt>
                <c:pt idx="4698">
                  <c:v>5.4390899999999999E-2</c:v>
                </c:pt>
                <c:pt idx="4699">
                  <c:v>5.5597500000000001E-2</c:v>
                </c:pt>
                <c:pt idx="4700">
                  <c:v>5.6797500000000001E-2</c:v>
                </c:pt>
                <c:pt idx="4701">
                  <c:v>5.7991500000000001E-2</c:v>
                </c:pt>
                <c:pt idx="4702">
                  <c:v>5.9177500000000001E-2</c:v>
                </c:pt>
                <c:pt idx="4703">
                  <c:v>6.0351299999999997E-2</c:v>
                </c:pt>
                <c:pt idx="4704">
                  <c:v>6.1508699999999999E-2</c:v>
                </c:pt>
                <c:pt idx="4705">
                  <c:v>6.2646800000000002E-2</c:v>
                </c:pt>
                <c:pt idx="4706">
                  <c:v>6.3764199999999993E-2</c:v>
                </c:pt>
                <c:pt idx="4707">
                  <c:v>6.4859600000000003E-2</c:v>
                </c:pt>
                <c:pt idx="4708">
                  <c:v>6.5933099999999994E-2</c:v>
                </c:pt>
                <c:pt idx="4709">
                  <c:v>6.6983100000000004E-2</c:v>
                </c:pt>
                <c:pt idx="4710">
                  <c:v>6.80061E-2</c:v>
                </c:pt>
                <c:pt idx="4711">
                  <c:v>6.8998599999999993E-2</c:v>
                </c:pt>
                <c:pt idx="4712">
                  <c:v>6.9957800000000001E-2</c:v>
                </c:pt>
                <c:pt idx="4713">
                  <c:v>7.0880700000000005E-2</c:v>
                </c:pt>
                <c:pt idx="4714">
                  <c:v>7.1764900000000006E-2</c:v>
                </c:pt>
                <c:pt idx="4715">
                  <c:v>7.2607900000000003E-2</c:v>
                </c:pt>
                <c:pt idx="4716">
                  <c:v>7.3407200000000006E-2</c:v>
                </c:pt>
                <c:pt idx="4717">
                  <c:v>7.4159900000000001E-2</c:v>
                </c:pt>
                <c:pt idx="4718">
                  <c:v>7.4864700000000006E-2</c:v>
                </c:pt>
                <c:pt idx="4719">
                  <c:v>7.5522000000000006E-2</c:v>
                </c:pt>
                <c:pt idx="4720">
                  <c:v>7.6131400000000002E-2</c:v>
                </c:pt>
                <c:pt idx="4721">
                  <c:v>7.6691099999999998E-2</c:v>
                </c:pt>
                <c:pt idx="4722">
                  <c:v>7.7199199999999996E-2</c:v>
                </c:pt>
                <c:pt idx="4723">
                  <c:v>7.7653299999999995E-2</c:v>
                </c:pt>
                <c:pt idx="4724">
                  <c:v>7.8050599999999998E-2</c:v>
                </c:pt>
                <c:pt idx="4725">
                  <c:v>7.8390600000000005E-2</c:v>
                </c:pt>
                <c:pt idx="4726">
                  <c:v>7.8673999999999994E-2</c:v>
                </c:pt>
                <c:pt idx="4727">
                  <c:v>7.8899899999999995E-2</c:v>
                </c:pt>
                <c:pt idx="4728">
                  <c:v>7.9066800000000007E-2</c:v>
                </c:pt>
                <c:pt idx="4729">
                  <c:v>7.9173999999999994E-2</c:v>
                </c:pt>
                <c:pt idx="4730">
                  <c:v>7.9219899999999996E-2</c:v>
                </c:pt>
                <c:pt idx="4731">
                  <c:v>7.92022E-2</c:v>
                </c:pt>
                <c:pt idx="4732">
                  <c:v>7.9119400000000006E-2</c:v>
                </c:pt>
                <c:pt idx="4733">
                  <c:v>7.8971600000000003E-2</c:v>
                </c:pt>
                <c:pt idx="4734">
                  <c:v>7.87577E-2</c:v>
                </c:pt>
                <c:pt idx="4735">
                  <c:v>7.8475100000000006E-2</c:v>
                </c:pt>
                <c:pt idx="4736">
                  <c:v>7.8121899999999994E-2</c:v>
                </c:pt>
                <c:pt idx="4737">
                  <c:v>7.7698699999999996E-2</c:v>
                </c:pt>
                <c:pt idx="4738">
                  <c:v>7.7207100000000001E-2</c:v>
                </c:pt>
                <c:pt idx="4739">
                  <c:v>7.6646900000000004E-2</c:v>
                </c:pt>
                <c:pt idx="4740">
                  <c:v>7.6016799999999995E-2</c:v>
                </c:pt>
                <c:pt idx="4741">
                  <c:v>7.5318099999999999E-2</c:v>
                </c:pt>
                <c:pt idx="4742">
                  <c:v>7.4553300000000003E-2</c:v>
                </c:pt>
                <c:pt idx="4743">
                  <c:v>7.3725499999999999E-2</c:v>
                </c:pt>
                <c:pt idx="4744">
                  <c:v>7.2837600000000002E-2</c:v>
                </c:pt>
                <c:pt idx="4745">
                  <c:v>7.18921E-2</c:v>
                </c:pt>
                <c:pt idx="4746">
                  <c:v>7.0888800000000002E-2</c:v>
                </c:pt>
                <c:pt idx="4747">
                  <c:v>6.9824700000000003E-2</c:v>
                </c:pt>
                <c:pt idx="4748">
                  <c:v>6.8697900000000006E-2</c:v>
                </c:pt>
                <c:pt idx="4749">
                  <c:v>6.7510600000000004E-2</c:v>
                </c:pt>
                <c:pt idx="4750">
                  <c:v>6.6268900000000006E-2</c:v>
                </c:pt>
                <c:pt idx="4751">
                  <c:v>6.4978099999999997E-2</c:v>
                </c:pt>
                <c:pt idx="4752">
                  <c:v>6.36409E-2</c:v>
                </c:pt>
                <c:pt idx="4753">
                  <c:v>6.22575E-2</c:v>
                </c:pt>
                <c:pt idx="4754">
                  <c:v>6.0829000000000001E-2</c:v>
                </c:pt>
                <c:pt idx="4755">
                  <c:v>5.9356600000000002E-2</c:v>
                </c:pt>
                <c:pt idx="4756">
                  <c:v>5.7840000000000003E-2</c:v>
                </c:pt>
                <c:pt idx="4757">
                  <c:v>5.6278099999999998E-2</c:v>
                </c:pt>
                <c:pt idx="4758">
                  <c:v>5.46718E-2</c:v>
                </c:pt>
                <c:pt idx="4759">
                  <c:v>5.3023000000000001E-2</c:v>
                </c:pt>
                <c:pt idx="4760">
                  <c:v>5.1333900000000002E-2</c:v>
                </c:pt>
                <c:pt idx="4761">
                  <c:v>4.9606900000000002E-2</c:v>
                </c:pt>
                <c:pt idx="4762">
                  <c:v>4.7844600000000001E-2</c:v>
                </c:pt>
                <c:pt idx="4763">
                  <c:v>4.6049399999999997E-2</c:v>
                </c:pt>
                <c:pt idx="4764">
                  <c:v>4.42233E-2</c:v>
                </c:pt>
                <c:pt idx="4765">
                  <c:v>4.2368799999999998E-2</c:v>
                </c:pt>
                <c:pt idx="4766">
                  <c:v>4.0489400000000002E-2</c:v>
                </c:pt>
                <c:pt idx="4767">
                  <c:v>3.8588200000000003E-2</c:v>
                </c:pt>
                <c:pt idx="4768">
                  <c:v>3.6668800000000001E-2</c:v>
                </c:pt>
                <c:pt idx="4769">
                  <c:v>3.4735299999999997E-2</c:v>
                </c:pt>
                <c:pt idx="4770">
                  <c:v>3.27917E-2</c:v>
                </c:pt>
                <c:pt idx="4771">
                  <c:v>3.08422E-2</c:v>
                </c:pt>
                <c:pt idx="4772">
                  <c:v>2.8890900000000001E-2</c:v>
                </c:pt>
                <c:pt idx="4773">
                  <c:v>2.6941799999999998E-2</c:v>
                </c:pt>
                <c:pt idx="4774">
                  <c:v>2.49985E-2</c:v>
                </c:pt>
                <c:pt idx="4775">
                  <c:v>2.3062800000000001E-2</c:v>
                </c:pt>
                <c:pt idx="4776">
                  <c:v>2.1135299999999999E-2</c:v>
                </c:pt>
                <c:pt idx="4777">
                  <c:v>1.9217999999999999E-2</c:v>
                </c:pt>
                <c:pt idx="4778">
                  <c:v>1.7315899999999999E-2</c:v>
                </c:pt>
                <c:pt idx="4779">
                  <c:v>1.54343E-2</c:v>
                </c:pt>
                <c:pt idx="4780">
                  <c:v>1.35754E-2</c:v>
                </c:pt>
                <c:pt idx="4781">
                  <c:v>1.17386E-2</c:v>
                </c:pt>
                <c:pt idx="4782" formatCode="0.00E+00">
                  <c:v>9.9241399999999997E-3</c:v>
                </c:pt>
                <c:pt idx="4783" formatCode="0.00E+00">
                  <c:v>8.1343300000000004E-3</c:v>
                </c:pt>
                <c:pt idx="4784" formatCode="0.00E+00">
                  <c:v>6.3720599999999997E-3</c:v>
                </c:pt>
                <c:pt idx="4785" formatCode="0.00E+00">
                  <c:v>4.6397499999999998E-3</c:v>
                </c:pt>
                <c:pt idx="4786" formatCode="0.00E+00">
                  <c:v>2.9398900000000001E-3</c:v>
                </c:pt>
                <c:pt idx="4787" formatCode="0.00E+00">
                  <c:v>1.2764499999999999E-3</c:v>
                </c:pt>
                <c:pt idx="4788" formatCode="0.00E+00">
                  <c:v>-3.4385900000000002E-4</c:v>
                </c:pt>
                <c:pt idx="4789" formatCode="0.00E+00">
                  <c:v>-1.91468E-3</c:v>
                </c:pt>
                <c:pt idx="4790" formatCode="0.00E+00">
                  <c:v>-3.4343899999999998E-3</c:v>
                </c:pt>
                <c:pt idx="4791" formatCode="0.00E+00">
                  <c:v>-4.9039699999999997E-3</c:v>
                </c:pt>
                <c:pt idx="4792" formatCode="0.00E+00">
                  <c:v>-6.3224600000000002E-3</c:v>
                </c:pt>
                <c:pt idx="4793" formatCode="0.00E+00">
                  <c:v>-7.6867000000000003E-3</c:v>
                </c:pt>
                <c:pt idx="4794" formatCode="0.00E+00">
                  <c:v>-8.9929299999999997E-3</c:v>
                </c:pt>
                <c:pt idx="4795">
                  <c:v>-1.02373E-2</c:v>
                </c:pt>
                <c:pt idx="4796">
                  <c:v>-1.1417200000000001E-2</c:v>
                </c:pt>
                <c:pt idx="4797">
                  <c:v>-1.25317E-2</c:v>
                </c:pt>
                <c:pt idx="4798">
                  <c:v>-1.35811E-2</c:v>
                </c:pt>
                <c:pt idx="4799">
                  <c:v>-1.4565399999999999E-2</c:v>
                </c:pt>
                <c:pt idx="4800">
                  <c:v>-1.54851E-2</c:v>
                </c:pt>
                <c:pt idx="4801">
                  <c:v>-1.63394E-2</c:v>
                </c:pt>
                <c:pt idx="4802">
                  <c:v>-1.7125999999999999E-2</c:v>
                </c:pt>
                <c:pt idx="4803">
                  <c:v>-1.7843500000000002E-2</c:v>
                </c:pt>
                <c:pt idx="4804">
                  <c:v>-1.8491500000000001E-2</c:v>
                </c:pt>
                <c:pt idx="4805">
                  <c:v>-1.9068999999999999E-2</c:v>
                </c:pt>
                <c:pt idx="4806">
                  <c:v>-1.95731E-2</c:v>
                </c:pt>
                <c:pt idx="4807">
                  <c:v>-2.0001999999999999E-2</c:v>
                </c:pt>
                <c:pt idx="4808">
                  <c:v>-2.0356599999999999E-2</c:v>
                </c:pt>
                <c:pt idx="4809">
                  <c:v>-2.0639500000000002E-2</c:v>
                </c:pt>
                <c:pt idx="4810">
                  <c:v>-2.08519E-2</c:v>
                </c:pt>
                <c:pt idx="4811">
                  <c:v>-2.0994200000000001E-2</c:v>
                </c:pt>
                <c:pt idx="4812">
                  <c:v>-2.1067099999999998E-2</c:v>
                </c:pt>
                <c:pt idx="4813">
                  <c:v>-2.1071699999999999E-2</c:v>
                </c:pt>
                <c:pt idx="4814">
                  <c:v>-2.1008800000000001E-2</c:v>
                </c:pt>
                <c:pt idx="4815">
                  <c:v>-2.0878799999999999E-2</c:v>
                </c:pt>
                <c:pt idx="4816">
                  <c:v>-2.0682300000000001E-2</c:v>
                </c:pt>
                <c:pt idx="4817">
                  <c:v>-2.0420500000000001E-2</c:v>
                </c:pt>
                <c:pt idx="4818">
                  <c:v>-2.0094999999999998E-2</c:v>
                </c:pt>
                <c:pt idx="4819">
                  <c:v>-1.9705899999999998E-2</c:v>
                </c:pt>
                <c:pt idx="4820">
                  <c:v>-1.9253200000000002E-2</c:v>
                </c:pt>
                <c:pt idx="4821">
                  <c:v>-1.8738600000000001E-2</c:v>
                </c:pt>
                <c:pt idx="4822">
                  <c:v>-1.8164900000000001E-2</c:v>
                </c:pt>
                <c:pt idx="4823">
                  <c:v>-1.7534399999999999E-2</c:v>
                </c:pt>
                <c:pt idx="4824">
                  <c:v>-1.6849300000000001E-2</c:v>
                </c:pt>
                <c:pt idx="4825">
                  <c:v>-1.6110599999999999E-2</c:v>
                </c:pt>
                <c:pt idx="4826">
                  <c:v>-1.5318699999999999E-2</c:v>
                </c:pt>
                <c:pt idx="4827">
                  <c:v>-1.4474900000000001E-2</c:v>
                </c:pt>
                <c:pt idx="4828">
                  <c:v>-1.35817E-2</c:v>
                </c:pt>
                <c:pt idx="4829">
                  <c:v>-1.2642E-2</c:v>
                </c:pt>
                <c:pt idx="4830">
                  <c:v>-1.16594E-2</c:v>
                </c:pt>
                <c:pt idx="4831">
                  <c:v>-1.0636899999999999E-2</c:v>
                </c:pt>
                <c:pt idx="4832" formatCode="0.00E+00">
                  <c:v>-9.5766500000000008E-3</c:v>
                </c:pt>
                <c:pt idx="4833" formatCode="0.00E+00">
                  <c:v>-8.4804900000000003E-3</c:v>
                </c:pt>
                <c:pt idx="4834" formatCode="0.00E+00">
                  <c:v>-7.3512400000000002E-3</c:v>
                </c:pt>
                <c:pt idx="4835" formatCode="0.00E+00">
                  <c:v>-6.1929100000000003E-3</c:v>
                </c:pt>
                <c:pt idx="4836" formatCode="0.00E+00">
                  <c:v>-5.0081099999999996E-3</c:v>
                </c:pt>
                <c:pt idx="4837" formatCode="0.00E+00">
                  <c:v>-3.7981E-3</c:v>
                </c:pt>
                <c:pt idx="4838" formatCode="0.00E+00">
                  <c:v>-2.5650600000000001E-3</c:v>
                </c:pt>
                <c:pt idx="4839" formatCode="0.00E+00">
                  <c:v>-1.3128E-3</c:v>
                </c:pt>
                <c:pt idx="4840" formatCode="0.00E+00">
                  <c:v>-4.6041600000000003E-5</c:v>
                </c:pt>
                <c:pt idx="4841" formatCode="0.00E+00">
                  <c:v>1.23073E-3</c:v>
                </c:pt>
                <c:pt idx="4842" formatCode="0.00E+00">
                  <c:v>2.5140200000000001E-3</c:v>
                </c:pt>
                <c:pt idx="4843" formatCode="0.00E+00">
                  <c:v>3.8011500000000001E-3</c:v>
                </c:pt>
                <c:pt idx="4844" formatCode="0.00E+00">
                  <c:v>5.0885799999999997E-3</c:v>
                </c:pt>
                <c:pt idx="4845" formatCode="0.00E+00">
                  <c:v>6.3698000000000001E-3</c:v>
                </c:pt>
                <c:pt idx="4846" formatCode="0.00E+00">
                  <c:v>7.6463499999999997E-3</c:v>
                </c:pt>
                <c:pt idx="4847" formatCode="0.00E+00">
                  <c:v>8.9326900000000001E-3</c:v>
                </c:pt>
                <c:pt idx="4848">
                  <c:v>1.0223599999999999E-2</c:v>
                </c:pt>
                <c:pt idx="4849">
                  <c:v>1.14936E-2</c:v>
                </c:pt>
                <c:pt idx="4850">
                  <c:v>1.2738599999999999E-2</c:v>
                </c:pt>
                <c:pt idx="4851">
                  <c:v>1.39656E-2</c:v>
                </c:pt>
                <c:pt idx="4852">
                  <c:v>1.51699E-2</c:v>
                </c:pt>
                <c:pt idx="4853">
                  <c:v>1.63448E-2</c:v>
                </c:pt>
                <c:pt idx="4854">
                  <c:v>1.7488299999999998E-2</c:v>
                </c:pt>
                <c:pt idx="4855">
                  <c:v>1.8599500000000001E-2</c:v>
                </c:pt>
                <c:pt idx="4856">
                  <c:v>1.9677400000000001E-2</c:v>
                </c:pt>
                <c:pt idx="4857">
                  <c:v>2.0719899999999999E-2</c:v>
                </c:pt>
                <c:pt idx="4858">
                  <c:v>2.1724799999999999E-2</c:v>
                </c:pt>
                <c:pt idx="4859">
                  <c:v>2.26891E-2</c:v>
                </c:pt>
                <c:pt idx="4860">
                  <c:v>2.3609999999999999E-2</c:v>
                </c:pt>
                <c:pt idx="4861">
                  <c:v>2.4485799999999999E-2</c:v>
                </c:pt>
                <c:pt idx="4862">
                  <c:v>2.53146E-2</c:v>
                </c:pt>
                <c:pt idx="4863">
                  <c:v>2.6093000000000002E-2</c:v>
                </c:pt>
                <c:pt idx="4864">
                  <c:v>2.6816799999999998E-2</c:v>
                </c:pt>
                <c:pt idx="4865">
                  <c:v>2.74819E-2</c:v>
                </c:pt>
                <c:pt idx="4866">
                  <c:v>2.8085599999999999E-2</c:v>
                </c:pt>
                <c:pt idx="4867">
                  <c:v>2.8626200000000001E-2</c:v>
                </c:pt>
                <c:pt idx="4868">
                  <c:v>2.9102900000000001E-2</c:v>
                </c:pt>
                <c:pt idx="4869">
                  <c:v>2.95149E-2</c:v>
                </c:pt>
                <c:pt idx="4870">
                  <c:v>2.98613E-2</c:v>
                </c:pt>
                <c:pt idx="4871">
                  <c:v>3.0141999999999999E-2</c:v>
                </c:pt>
                <c:pt idx="4872">
                  <c:v>3.0357800000000001E-2</c:v>
                </c:pt>
                <c:pt idx="4873">
                  <c:v>3.0509100000000001E-2</c:v>
                </c:pt>
                <c:pt idx="4874">
                  <c:v>3.0594799999999998E-2</c:v>
                </c:pt>
                <c:pt idx="4875">
                  <c:v>3.0614800000000001E-2</c:v>
                </c:pt>
                <c:pt idx="4876">
                  <c:v>3.0569900000000001E-2</c:v>
                </c:pt>
                <c:pt idx="4877">
                  <c:v>3.0460600000000001E-2</c:v>
                </c:pt>
                <c:pt idx="4878">
                  <c:v>3.0286799999999999E-2</c:v>
                </c:pt>
                <c:pt idx="4879">
                  <c:v>3.0048700000000001E-2</c:v>
                </c:pt>
                <c:pt idx="4880">
                  <c:v>2.9747300000000001E-2</c:v>
                </c:pt>
                <c:pt idx="4881">
                  <c:v>2.93835E-2</c:v>
                </c:pt>
                <c:pt idx="4882">
                  <c:v>2.89582E-2</c:v>
                </c:pt>
                <c:pt idx="4883">
                  <c:v>2.84715E-2</c:v>
                </c:pt>
                <c:pt idx="4884">
                  <c:v>2.79241E-2</c:v>
                </c:pt>
                <c:pt idx="4885">
                  <c:v>2.7316900000000002E-2</c:v>
                </c:pt>
                <c:pt idx="4886">
                  <c:v>2.6649900000000001E-2</c:v>
                </c:pt>
                <c:pt idx="4887">
                  <c:v>2.5923100000000001E-2</c:v>
                </c:pt>
                <c:pt idx="4888">
                  <c:v>2.51369E-2</c:v>
                </c:pt>
                <c:pt idx="4889">
                  <c:v>2.4292999999999999E-2</c:v>
                </c:pt>
                <c:pt idx="4890">
                  <c:v>2.3393500000000001E-2</c:v>
                </c:pt>
                <c:pt idx="4891">
                  <c:v>2.2440399999999999E-2</c:v>
                </c:pt>
                <c:pt idx="4892">
                  <c:v>2.1436299999999998E-2</c:v>
                </c:pt>
                <c:pt idx="4893">
                  <c:v>2.0383600000000002E-2</c:v>
                </c:pt>
                <c:pt idx="4894">
                  <c:v>1.92844E-2</c:v>
                </c:pt>
                <c:pt idx="4895">
                  <c:v>1.8140799999999999E-2</c:v>
                </c:pt>
                <c:pt idx="4896">
                  <c:v>1.69546E-2</c:v>
                </c:pt>
                <c:pt idx="4897">
                  <c:v>1.57278E-2</c:v>
                </c:pt>
                <c:pt idx="4898">
                  <c:v>1.44624E-2</c:v>
                </c:pt>
                <c:pt idx="4899">
                  <c:v>1.3159799999999999E-2</c:v>
                </c:pt>
                <c:pt idx="4900">
                  <c:v>1.1820199999999999E-2</c:v>
                </c:pt>
                <c:pt idx="4901">
                  <c:v>1.0444699999999999E-2</c:v>
                </c:pt>
                <c:pt idx="4902" formatCode="0.00E+00">
                  <c:v>9.0358699999999997E-3</c:v>
                </c:pt>
                <c:pt idx="4903" formatCode="0.00E+00">
                  <c:v>7.5978599999999997E-3</c:v>
                </c:pt>
                <c:pt idx="4904" formatCode="0.00E+00">
                  <c:v>6.13381E-3</c:v>
                </c:pt>
                <c:pt idx="4905" formatCode="0.00E+00">
                  <c:v>4.6464399999999999E-3</c:v>
                </c:pt>
                <c:pt idx="4906" formatCode="0.00E+00">
                  <c:v>3.1397199999999999E-3</c:v>
                </c:pt>
                <c:pt idx="4907" formatCode="0.00E+00">
                  <c:v>1.61809E-3</c:v>
                </c:pt>
                <c:pt idx="4908" formatCode="0.00E+00">
                  <c:v>8.4941100000000006E-5</c:v>
                </c:pt>
                <c:pt idx="4909" formatCode="0.00E+00">
                  <c:v>-1.4568599999999999E-3</c:v>
                </c:pt>
                <c:pt idx="4910" formatCode="0.00E+00">
                  <c:v>-3.0043800000000001E-3</c:v>
                </c:pt>
                <c:pt idx="4911" formatCode="0.00E+00">
                  <c:v>-4.5554699999999998E-3</c:v>
                </c:pt>
                <c:pt idx="4912" formatCode="0.00E+00">
                  <c:v>-6.10796E-3</c:v>
                </c:pt>
                <c:pt idx="4913" formatCode="0.00E+00">
                  <c:v>-7.6575200000000001E-3</c:v>
                </c:pt>
                <c:pt idx="4914" formatCode="0.00E+00">
                  <c:v>-9.1985999999999995E-3</c:v>
                </c:pt>
                <c:pt idx="4915">
                  <c:v>-1.0727499999999999E-2</c:v>
                </c:pt>
                <c:pt idx="4916">
                  <c:v>-1.22431E-2</c:v>
                </c:pt>
                <c:pt idx="4917">
                  <c:v>-1.37451E-2</c:v>
                </c:pt>
                <c:pt idx="4918">
                  <c:v>-1.5232799999999999E-2</c:v>
                </c:pt>
                <c:pt idx="4919">
                  <c:v>-1.67046E-2</c:v>
                </c:pt>
                <c:pt idx="4920">
                  <c:v>-1.8157699999999999E-2</c:v>
                </c:pt>
                <c:pt idx="4921">
                  <c:v>-1.9587500000000001E-2</c:v>
                </c:pt>
                <c:pt idx="4922">
                  <c:v>-2.0990399999999999E-2</c:v>
                </c:pt>
                <c:pt idx="4923">
                  <c:v>-2.23644E-2</c:v>
                </c:pt>
                <c:pt idx="4924">
                  <c:v>-2.3707700000000002E-2</c:v>
                </c:pt>
                <c:pt idx="4925">
                  <c:v>-2.50183E-2</c:v>
                </c:pt>
                <c:pt idx="4926">
                  <c:v>-2.62948E-2</c:v>
                </c:pt>
                <c:pt idx="4927">
                  <c:v>-2.7535E-2</c:v>
                </c:pt>
                <c:pt idx="4928">
                  <c:v>-2.8735E-2</c:v>
                </c:pt>
                <c:pt idx="4929">
                  <c:v>-2.9891299999999999E-2</c:v>
                </c:pt>
                <c:pt idx="4930">
                  <c:v>-3.1000699999999999E-2</c:v>
                </c:pt>
                <c:pt idx="4931">
                  <c:v>-3.2060600000000002E-2</c:v>
                </c:pt>
                <c:pt idx="4932">
                  <c:v>-3.3071200000000002E-2</c:v>
                </c:pt>
                <c:pt idx="4933">
                  <c:v>-3.4031199999999998E-2</c:v>
                </c:pt>
                <c:pt idx="4934">
                  <c:v>-3.4927899999999998E-2</c:v>
                </c:pt>
                <c:pt idx="4935">
                  <c:v>-3.5750700000000003E-2</c:v>
                </c:pt>
                <c:pt idx="4936">
                  <c:v>-3.6511700000000001E-2</c:v>
                </c:pt>
                <c:pt idx="4937">
                  <c:v>-3.7218000000000001E-2</c:v>
                </c:pt>
                <c:pt idx="4938">
                  <c:v>-3.7859299999999999E-2</c:v>
                </c:pt>
                <c:pt idx="4939">
                  <c:v>-3.8432300000000003E-2</c:v>
                </c:pt>
                <c:pt idx="4940">
                  <c:v>-3.8940599999999999E-2</c:v>
                </c:pt>
                <c:pt idx="4941">
                  <c:v>-3.9384099999999998E-2</c:v>
                </c:pt>
                <c:pt idx="4942">
                  <c:v>-3.9760400000000001E-2</c:v>
                </c:pt>
                <c:pt idx="4943">
                  <c:v>-4.0067800000000001E-2</c:v>
                </c:pt>
                <c:pt idx="4944">
                  <c:v>-4.0304600000000003E-2</c:v>
                </c:pt>
                <c:pt idx="4945">
                  <c:v>-4.0470800000000001E-2</c:v>
                </c:pt>
                <c:pt idx="4946">
                  <c:v>-4.05668E-2</c:v>
                </c:pt>
                <c:pt idx="4947">
                  <c:v>-4.0592999999999997E-2</c:v>
                </c:pt>
                <c:pt idx="4948">
                  <c:v>-4.0549200000000001E-2</c:v>
                </c:pt>
                <c:pt idx="4949">
                  <c:v>-4.04353E-2</c:v>
                </c:pt>
                <c:pt idx="4950">
                  <c:v>-4.02519E-2</c:v>
                </c:pt>
                <c:pt idx="4951">
                  <c:v>-3.9999699999999999E-2</c:v>
                </c:pt>
                <c:pt idx="4952">
                  <c:v>-3.968E-2</c:v>
                </c:pt>
                <c:pt idx="4953">
                  <c:v>-3.9293799999999997E-2</c:v>
                </c:pt>
                <c:pt idx="4954">
                  <c:v>-3.88422E-2</c:v>
                </c:pt>
                <c:pt idx="4955">
                  <c:v>-3.8325400000000003E-2</c:v>
                </c:pt>
                <c:pt idx="4956">
                  <c:v>-3.77428E-2</c:v>
                </c:pt>
                <c:pt idx="4957">
                  <c:v>-3.70937E-2</c:v>
                </c:pt>
                <c:pt idx="4958">
                  <c:v>-3.63787E-2</c:v>
                </c:pt>
                <c:pt idx="4959">
                  <c:v>-3.5598699999999997E-2</c:v>
                </c:pt>
                <c:pt idx="4960">
                  <c:v>-3.4754399999999998E-2</c:v>
                </c:pt>
                <c:pt idx="4961">
                  <c:v>-3.38467E-2</c:v>
                </c:pt>
                <c:pt idx="4962">
                  <c:v>-3.2877200000000002E-2</c:v>
                </c:pt>
                <c:pt idx="4963">
                  <c:v>-3.1847300000000002E-2</c:v>
                </c:pt>
                <c:pt idx="4964">
                  <c:v>-3.0758299999999999E-2</c:v>
                </c:pt>
                <c:pt idx="4965">
                  <c:v>-2.9612200000000002E-2</c:v>
                </c:pt>
                <c:pt idx="4966">
                  <c:v>-2.8410100000000001E-2</c:v>
                </c:pt>
                <c:pt idx="4967">
                  <c:v>-2.7153299999999998E-2</c:v>
                </c:pt>
                <c:pt idx="4968">
                  <c:v>-2.58444E-2</c:v>
                </c:pt>
                <c:pt idx="4969">
                  <c:v>-2.4485699999999999E-2</c:v>
                </c:pt>
                <c:pt idx="4970">
                  <c:v>-2.30799E-2</c:v>
                </c:pt>
                <c:pt idx="4971">
                  <c:v>-2.1629800000000001E-2</c:v>
                </c:pt>
                <c:pt idx="4972">
                  <c:v>-2.01385E-2</c:v>
                </c:pt>
                <c:pt idx="4973">
                  <c:v>-1.8609199999999999E-2</c:v>
                </c:pt>
                <c:pt idx="4974">
                  <c:v>-1.7044699999999999E-2</c:v>
                </c:pt>
                <c:pt idx="4975">
                  <c:v>-1.5447900000000001E-2</c:v>
                </c:pt>
                <c:pt idx="4976">
                  <c:v>-1.38219E-2</c:v>
                </c:pt>
                <c:pt idx="4977">
                  <c:v>-1.21694E-2</c:v>
                </c:pt>
                <c:pt idx="4978">
                  <c:v>-1.04928E-2</c:v>
                </c:pt>
                <c:pt idx="4979" formatCode="0.00E+00">
                  <c:v>-8.7950000000000007E-3</c:v>
                </c:pt>
                <c:pt idx="4980" formatCode="0.00E+00">
                  <c:v>-7.0792099999999998E-3</c:v>
                </c:pt>
                <c:pt idx="4981" formatCode="0.00E+00">
                  <c:v>-5.3484400000000003E-3</c:v>
                </c:pt>
                <c:pt idx="4982" formatCode="0.00E+00">
                  <c:v>-3.6054400000000001E-3</c:v>
                </c:pt>
                <c:pt idx="4983" formatCode="0.00E+00">
                  <c:v>-1.8524699999999999E-3</c:v>
                </c:pt>
                <c:pt idx="4984" formatCode="0.00E+00">
                  <c:v>-9.1748200000000004E-5</c:v>
                </c:pt>
                <c:pt idx="4985" formatCode="0.00E+00">
                  <c:v>1.6737900000000001E-3</c:v>
                </c:pt>
                <c:pt idx="4986" formatCode="0.00E+00">
                  <c:v>3.4403200000000002E-3</c:v>
                </c:pt>
                <c:pt idx="4987" formatCode="0.00E+00">
                  <c:v>5.2035900000000001E-3</c:v>
                </c:pt>
                <c:pt idx="4988" formatCode="0.00E+00">
                  <c:v>6.9595200000000003E-3</c:v>
                </c:pt>
                <c:pt idx="4989" formatCode="0.00E+00">
                  <c:v>8.7044600000000007E-3</c:v>
                </c:pt>
                <c:pt idx="4990">
                  <c:v>1.0435099999999999E-2</c:v>
                </c:pt>
                <c:pt idx="4991">
                  <c:v>1.21481E-2</c:v>
                </c:pt>
                <c:pt idx="4992">
                  <c:v>1.38408E-2</c:v>
                </c:pt>
                <c:pt idx="4993">
                  <c:v>1.55108E-2</c:v>
                </c:pt>
                <c:pt idx="4994">
                  <c:v>1.7155900000000002E-2</c:v>
                </c:pt>
                <c:pt idx="4995">
                  <c:v>1.8773499999999999E-2</c:v>
                </c:pt>
                <c:pt idx="4996">
                  <c:v>2.0360199999999998E-2</c:v>
                </c:pt>
                <c:pt idx="4997">
                  <c:v>2.19122E-2</c:v>
                </c:pt>
                <c:pt idx="4998">
                  <c:v>2.3425399999999999E-2</c:v>
                </c:pt>
                <c:pt idx="4999">
                  <c:v>2.4896399999999999E-2</c:v>
                </c:pt>
                <c:pt idx="5000">
                  <c:v>2.6323900000000001E-2</c:v>
                </c:pt>
                <c:pt idx="5001">
                  <c:v>2.7707200000000001E-2</c:v>
                </c:pt>
                <c:pt idx="5002">
                  <c:v>2.9044400000000001E-2</c:v>
                </c:pt>
                <c:pt idx="5003">
                  <c:v>3.0332600000000001E-2</c:v>
                </c:pt>
                <c:pt idx="5004">
                  <c:v>3.1568300000000001E-2</c:v>
                </c:pt>
                <c:pt idx="5005">
                  <c:v>3.2748600000000003E-2</c:v>
                </c:pt>
                <c:pt idx="5006">
                  <c:v>3.3869999999999997E-2</c:v>
                </c:pt>
                <c:pt idx="5007">
                  <c:v>3.4929000000000002E-2</c:v>
                </c:pt>
                <c:pt idx="5008">
                  <c:v>3.59241E-2</c:v>
                </c:pt>
                <c:pt idx="5009">
                  <c:v>3.6855199999999998E-2</c:v>
                </c:pt>
                <c:pt idx="5010">
                  <c:v>3.77206E-2</c:v>
                </c:pt>
                <c:pt idx="5011">
                  <c:v>3.8516700000000001E-2</c:v>
                </c:pt>
                <c:pt idx="5012">
                  <c:v>3.9239900000000001E-2</c:v>
                </c:pt>
                <c:pt idx="5013">
                  <c:v>3.9888199999999999E-2</c:v>
                </c:pt>
                <c:pt idx="5014">
                  <c:v>4.0460799999999998E-2</c:v>
                </c:pt>
                <c:pt idx="5015">
                  <c:v>4.0957300000000002E-2</c:v>
                </c:pt>
                <c:pt idx="5016">
                  <c:v>4.13771E-2</c:v>
                </c:pt>
                <c:pt idx="5017">
                  <c:v>4.1719600000000003E-2</c:v>
                </c:pt>
                <c:pt idx="5018">
                  <c:v>4.1984599999999997E-2</c:v>
                </c:pt>
                <c:pt idx="5019">
                  <c:v>4.2171399999999998E-2</c:v>
                </c:pt>
                <c:pt idx="5020">
                  <c:v>4.2278799999999998E-2</c:v>
                </c:pt>
                <c:pt idx="5021">
                  <c:v>4.2305200000000001E-2</c:v>
                </c:pt>
                <c:pt idx="5022">
                  <c:v>4.2249099999999998E-2</c:v>
                </c:pt>
                <c:pt idx="5023">
                  <c:v>4.2109599999999997E-2</c:v>
                </c:pt>
                <c:pt idx="5024">
                  <c:v>4.1887000000000001E-2</c:v>
                </c:pt>
                <c:pt idx="5025">
                  <c:v>4.1581800000000002E-2</c:v>
                </c:pt>
                <c:pt idx="5026">
                  <c:v>4.11942E-2</c:v>
                </c:pt>
                <c:pt idx="5027">
                  <c:v>4.07246E-2</c:v>
                </c:pt>
                <c:pt idx="5028">
                  <c:v>4.01749E-2</c:v>
                </c:pt>
                <c:pt idx="5029">
                  <c:v>3.9546600000000001E-2</c:v>
                </c:pt>
                <c:pt idx="5030">
                  <c:v>3.88405E-2</c:v>
                </c:pt>
                <c:pt idx="5031">
                  <c:v>3.8057199999999999E-2</c:v>
                </c:pt>
                <c:pt idx="5032">
                  <c:v>3.7197399999999999E-2</c:v>
                </c:pt>
                <c:pt idx="5033">
                  <c:v>3.6261399999999999E-2</c:v>
                </c:pt>
                <c:pt idx="5034">
                  <c:v>3.5250499999999997E-2</c:v>
                </c:pt>
                <c:pt idx="5035">
                  <c:v>3.4166000000000002E-2</c:v>
                </c:pt>
                <c:pt idx="5036">
                  <c:v>3.3008900000000001E-2</c:v>
                </c:pt>
                <c:pt idx="5037">
                  <c:v>3.1780599999999999E-2</c:v>
                </c:pt>
                <c:pt idx="5038">
                  <c:v>3.0482800000000001E-2</c:v>
                </c:pt>
                <c:pt idx="5039">
                  <c:v>2.9117500000000001E-2</c:v>
                </c:pt>
                <c:pt idx="5040">
                  <c:v>2.7686700000000002E-2</c:v>
                </c:pt>
                <c:pt idx="5041">
                  <c:v>2.6192400000000001E-2</c:v>
                </c:pt>
                <c:pt idx="5042">
                  <c:v>2.46368E-2</c:v>
                </c:pt>
                <c:pt idx="5043">
                  <c:v>2.3022399999999998E-2</c:v>
                </c:pt>
                <c:pt idx="5044">
                  <c:v>2.1351999999999999E-2</c:v>
                </c:pt>
                <c:pt idx="5045">
                  <c:v>1.9628699999999999E-2</c:v>
                </c:pt>
                <c:pt idx="5046">
                  <c:v>1.7855699999999999E-2</c:v>
                </c:pt>
                <c:pt idx="5047">
                  <c:v>1.6035399999999998E-2</c:v>
                </c:pt>
                <c:pt idx="5048">
                  <c:v>1.41703E-2</c:v>
                </c:pt>
                <c:pt idx="5049">
                  <c:v>1.2263400000000001E-2</c:v>
                </c:pt>
                <c:pt idx="5050">
                  <c:v>1.0318000000000001E-2</c:v>
                </c:pt>
                <c:pt idx="5051" formatCode="0.00E+00">
                  <c:v>8.3371399999999998E-3</c:v>
                </c:pt>
                <c:pt idx="5052" formatCode="0.00E+00">
                  <c:v>6.3236100000000003E-3</c:v>
                </c:pt>
                <c:pt idx="5053" formatCode="0.00E+00">
                  <c:v>4.2806600000000004E-3</c:v>
                </c:pt>
                <c:pt idx="5054" formatCode="0.00E+00">
                  <c:v>2.2117700000000001E-3</c:v>
                </c:pt>
                <c:pt idx="5055" formatCode="0.00E+00">
                  <c:v>1.20346E-4</c:v>
                </c:pt>
                <c:pt idx="5056" formatCode="0.00E+00">
                  <c:v>-1.9903E-3</c:v>
                </c:pt>
                <c:pt idx="5057" formatCode="0.00E+00">
                  <c:v>-4.11656E-3</c:v>
                </c:pt>
                <c:pt idx="5058" formatCode="0.00E+00">
                  <c:v>-6.2547799999999997E-3</c:v>
                </c:pt>
                <c:pt idx="5059" formatCode="0.00E+00">
                  <c:v>-8.4019000000000003E-3</c:v>
                </c:pt>
                <c:pt idx="5060">
                  <c:v>-1.05553E-2</c:v>
                </c:pt>
                <c:pt idx="5061">
                  <c:v>-1.27119E-2</c:v>
                </c:pt>
                <c:pt idx="5062">
                  <c:v>-1.4867999999999999E-2</c:v>
                </c:pt>
                <c:pt idx="5063">
                  <c:v>-1.702E-2</c:v>
                </c:pt>
                <c:pt idx="5064">
                  <c:v>-1.9164799999999999E-2</c:v>
                </c:pt>
                <c:pt idx="5065">
                  <c:v>-2.1298999999999998E-2</c:v>
                </c:pt>
                <c:pt idx="5066">
                  <c:v>-2.34194E-2</c:v>
                </c:pt>
                <c:pt idx="5067">
                  <c:v>-2.5522699999999999E-2</c:v>
                </c:pt>
                <c:pt idx="5068">
                  <c:v>-2.7605399999999999E-2</c:v>
                </c:pt>
                <c:pt idx="5069">
                  <c:v>-2.9664300000000001E-2</c:v>
                </c:pt>
                <c:pt idx="5070">
                  <c:v>-3.1695899999999999E-2</c:v>
                </c:pt>
                <c:pt idx="5071">
                  <c:v>-3.3697100000000001E-2</c:v>
                </c:pt>
                <c:pt idx="5072">
                  <c:v>-3.5664500000000002E-2</c:v>
                </c:pt>
                <c:pt idx="5073">
                  <c:v>-3.7594700000000002E-2</c:v>
                </c:pt>
                <c:pt idx="5074">
                  <c:v>-3.9484499999999999E-2</c:v>
                </c:pt>
                <c:pt idx="5075">
                  <c:v>-4.1330600000000002E-2</c:v>
                </c:pt>
                <c:pt idx="5076">
                  <c:v>-4.3130399999999999E-2</c:v>
                </c:pt>
                <c:pt idx="5077">
                  <c:v>-4.4881200000000003E-2</c:v>
                </c:pt>
                <c:pt idx="5078">
                  <c:v>-4.6580700000000003E-2</c:v>
                </c:pt>
                <c:pt idx="5079">
                  <c:v>-4.8226100000000001E-2</c:v>
                </c:pt>
                <c:pt idx="5080">
                  <c:v>-4.9814299999999999E-2</c:v>
                </c:pt>
                <c:pt idx="5081">
                  <c:v>-5.1341999999999999E-2</c:v>
                </c:pt>
                <c:pt idx="5082">
                  <c:v>-5.2806499999999999E-2</c:v>
                </c:pt>
                <c:pt idx="5083">
                  <c:v>-5.4205700000000002E-2</c:v>
                </c:pt>
                <c:pt idx="5084">
                  <c:v>-5.5537499999999997E-2</c:v>
                </c:pt>
                <c:pt idx="5085">
                  <c:v>-5.67999E-2</c:v>
                </c:pt>
                <c:pt idx="5086">
                  <c:v>-5.7991000000000001E-2</c:v>
                </c:pt>
                <c:pt idx="5087">
                  <c:v>-5.9108899999999999E-2</c:v>
                </c:pt>
                <c:pt idx="5088">
                  <c:v>-6.0151799999999998E-2</c:v>
                </c:pt>
                <c:pt idx="5089">
                  <c:v>-6.1118499999999999E-2</c:v>
                </c:pt>
                <c:pt idx="5090">
                  <c:v>-6.20075E-2</c:v>
                </c:pt>
                <c:pt idx="5091">
                  <c:v>-6.2817700000000004E-2</c:v>
                </c:pt>
                <c:pt idx="5092">
                  <c:v>-6.3547999999999993E-2</c:v>
                </c:pt>
                <c:pt idx="5093">
                  <c:v>-6.4197199999999996E-2</c:v>
                </c:pt>
                <c:pt idx="5094">
                  <c:v>-6.4764199999999994E-2</c:v>
                </c:pt>
                <c:pt idx="5095">
                  <c:v>-6.5247399999999997E-2</c:v>
                </c:pt>
                <c:pt idx="5096">
                  <c:v>-6.5646099999999999E-2</c:v>
                </c:pt>
                <c:pt idx="5097">
                  <c:v>-6.5960199999999997E-2</c:v>
                </c:pt>
                <c:pt idx="5098">
                  <c:v>-6.6189600000000001E-2</c:v>
                </c:pt>
                <c:pt idx="5099">
                  <c:v>-6.6334400000000002E-2</c:v>
                </c:pt>
                <c:pt idx="5100">
                  <c:v>-6.6393900000000006E-2</c:v>
                </c:pt>
                <c:pt idx="5101">
                  <c:v>-6.6367399999999993E-2</c:v>
                </c:pt>
                <c:pt idx="5102">
                  <c:v>-6.62547E-2</c:v>
                </c:pt>
                <c:pt idx="5103">
                  <c:v>-6.6056199999999995E-2</c:v>
                </c:pt>
                <c:pt idx="5104">
                  <c:v>-6.5772800000000006E-2</c:v>
                </c:pt>
                <c:pt idx="5105">
                  <c:v>-6.5405099999999994E-2</c:v>
                </c:pt>
                <c:pt idx="5106">
                  <c:v>-6.4953800000000006E-2</c:v>
                </c:pt>
                <c:pt idx="5107">
                  <c:v>-6.4419400000000002E-2</c:v>
                </c:pt>
                <c:pt idx="5108">
                  <c:v>-6.3803299999999993E-2</c:v>
                </c:pt>
                <c:pt idx="5109">
                  <c:v>-6.3107300000000005E-2</c:v>
                </c:pt>
                <c:pt idx="5110">
                  <c:v>-6.2332800000000001E-2</c:v>
                </c:pt>
                <c:pt idx="5111">
                  <c:v>-6.1481500000000001E-2</c:v>
                </c:pt>
                <c:pt idx="5112">
                  <c:v>-6.05546E-2</c:v>
                </c:pt>
                <c:pt idx="5113">
                  <c:v>-5.9553700000000001E-2</c:v>
                </c:pt>
                <c:pt idx="5114">
                  <c:v>-5.8480600000000001E-2</c:v>
                </c:pt>
                <c:pt idx="5115">
                  <c:v>-5.7337100000000002E-2</c:v>
                </c:pt>
                <c:pt idx="5116">
                  <c:v>-5.6125000000000001E-2</c:v>
                </c:pt>
                <c:pt idx="5117">
                  <c:v>-5.4846399999999997E-2</c:v>
                </c:pt>
                <c:pt idx="5118">
                  <c:v>-5.3503099999999998E-2</c:v>
                </c:pt>
                <c:pt idx="5119">
                  <c:v>-5.2096900000000002E-2</c:v>
                </c:pt>
                <c:pt idx="5120">
                  <c:v>-5.0630500000000002E-2</c:v>
                </c:pt>
                <c:pt idx="5121">
                  <c:v>-4.9106499999999997E-2</c:v>
                </c:pt>
                <c:pt idx="5122">
                  <c:v>-4.7528099999999997E-2</c:v>
                </c:pt>
                <c:pt idx="5123">
                  <c:v>-4.5898000000000001E-2</c:v>
                </c:pt>
                <c:pt idx="5124">
                  <c:v>-4.4219099999999997E-2</c:v>
                </c:pt>
                <c:pt idx="5125">
                  <c:v>-4.2493999999999997E-2</c:v>
                </c:pt>
                <c:pt idx="5126">
                  <c:v>-4.0725900000000002E-2</c:v>
                </c:pt>
                <c:pt idx="5127">
                  <c:v>-3.8918000000000001E-2</c:v>
                </c:pt>
                <c:pt idx="5128">
                  <c:v>-3.7073799999999997E-2</c:v>
                </c:pt>
                <c:pt idx="5129">
                  <c:v>-3.5196600000000001E-2</c:v>
                </c:pt>
                <c:pt idx="5130">
                  <c:v>-3.3289600000000003E-2</c:v>
                </c:pt>
                <c:pt idx="5131">
                  <c:v>-3.1356099999999998E-2</c:v>
                </c:pt>
                <c:pt idx="5132">
                  <c:v>-2.93992E-2</c:v>
                </c:pt>
                <c:pt idx="5133">
                  <c:v>-2.74223E-2</c:v>
                </c:pt>
                <c:pt idx="5134">
                  <c:v>-2.54285E-2</c:v>
                </c:pt>
                <c:pt idx="5135">
                  <c:v>-2.3420699999999999E-2</c:v>
                </c:pt>
                <c:pt idx="5136">
                  <c:v>-2.1401699999999999E-2</c:v>
                </c:pt>
                <c:pt idx="5137">
                  <c:v>-1.9375300000000002E-2</c:v>
                </c:pt>
                <c:pt idx="5138">
                  <c:v>-1.7345200000000002E-2</c:v>
                </c:pt>
                <c:pt idx="5139">
                  <c:v>-1.5315E-2</c:v>
                </c:pt>
                <c:pt idx="5140">
                  <c:v>-1.3287999999999999E-2</c:v>
                </c:pt>
                <c:pt idx="5141">
                  <c:v>-1.12675E-2</c:v>
                </c:pt>
                <c:pt idx="5142" formatCode="0.00E+00">
                  <c:v>-9.2563899999999998E-3</c:v>
                </c:pt>
                <c:pt idx="5143" formatCode="0.00E+00">
                  <c:v>-7.2574700000000002E-3</c:v>
                </c:pt>
                <c:pt idx="5144" formatCode="0.00E+00">
                  <c:v>-5.2731499999999999E-3</c:v>
                </c:pt>
                <c:pt idx="5145" formatCode="0.00E+00">
                  <c:v>-3.3059700000000001E-3</c:v>
                </c:pt>
                <c:pt idx="5146" formatCode="0.00E+00">
                  <c:v>-1.35885E-3</c:v>
                </c:pt>
                <c:pt idx="5147" formatCode="0.00E+00">
                  <c:v>5.6515600000000004E-4</c:v>
                </c:pt>
                <c:pt idx="5148" formatCode="0.00E+00">
                  <c:v>2.46313E-3</c:v>
                </c:pt>
                <c:pt idx="5149" formatCode="0.00E+00">
                  <c:v>4.3319600000000002E-3</c:v>
                </c:pt>
                <c:pt idx="5150" formatCode="0.00E+00">
                  <c:v>6.1681699999999997E-3</c:v>
                </c:pt>
                <c:pt idx="5151" formatCode="0.00E+00">
                  <c:v>7.9683099999999993E-3</c:v>
                </c:pt>
                <c:pt idx="5152" formatCode="0.00E+00">
                  <c:v>9.7294100000000008E-3</c:v>
                </c:pt>
                <c:pt idx="5153">
                  <c:v>1.14491E-2</c:v>
                </c:pt>
                <c:pt idx="5154">
                  <c:v>1.3125400000000001E-2</c:v>
                </c:pt>
                <c:pt idx="5155">
                  <c:v>1.47557E-2</c:v>
                </c:pt>
                <c:pt idx="5156">
                  <c:v>1.63372E-2</c:v>
                </c:pt>
                <c:pt idx="5157">
                  <c:v>1.7867399999999999E-2</c:v>
                </c:pt>
                <c:pt idx="5158">
                  <c:v>1.9343599999999999E-2</c:v>
                </c:pt>
                <c:pt idx="5159">
                  <c:v>2.07636E-2</c:v>
                </c:pt>
                <c:pt idx="5160">
                  <c:v>2.21248E-2</c:v>
                </c:pt>
                <c:pt idx="5161">
                  <c:v>2.3425399999999999E-2</c:v>
                </c:pt>
                <c:pt idx="5162">
                  <c:v>2.4663500000000001E-2</c:v>
                </c:pt>
                <c:pt idx="5163">
                  <c:v>2.58374E-2</c:v>
                </c:pt>
                <c:pt idx="5164">
                  <c:v>2.6945899999999998E-2</c:v>
                </c:pt>
                <c:pt idx="5165">
                  <c:v>2.7988099999999998E-2</c:v>
                </c:pt>
                <c:pt idx="5166">
                  <c:v>2.89634E-2</c:v>
                </c:pt>
                <c:pt idx="5167">
                  <c:v>2.9871100000000001E-2</c:v>
                </c:pt>
                <c:pt idx="5168">
                  <c:v>3.0710299999999999E-2</c:v>
                </c:pt>
                <c:pt idx="5169">
                  <c:v>3.14802E-2</c:v>
                </c:pt>
                <c:pt idx="5170">
                  <c:v>3.2179899999999997E-2</c:v>
                </c:pt>
                <c:pt idx="5171">
                  <c:v>3.2808499999999997E-2</c:v>
                </c:pt>
                <c:pt idx="5172">
                  <c:v>3.3365100000000002E-2</c:v>
                </c:pt>
                <c:pt idx="5173">
                  <c:v>3.3848499999999997E-2</c:v>
                </c:pt>
                <c:pt idx="5174">
                  <c:v>3.4257599999999999E-2</c:v>
                </c:pt>
                <c:pt idx="5175">
                  <c:v>3.4591999999999998E-2</c:v>
                </c:pt>
                <c:pt idx="5176">
                  <c:v>3.4852500000000002E-2</c:v>
                </c:pt>
                <c:pt idx="5177">
                  <c:v>3.5039599999999997E-2</c:v>
                </c:pt>
                <c:pt idx="5178">
                  <c:v>3.5153799999999999E-2</c:v>
                </c:pt>
                <c:pt idx="5179">
                  <c:v>3.5194999999999997E-2</c:v>
                </c:pt>
                <c:pt idx="5180">
                  <c:v>3.5163199999999999E-2</c:v>
                </c:pt>
                <c:pt idx="5181">
                  <c:v>3.5058499999999999E-2</c:v>
                </c:pt>
                <c:pt idx="5182">
                  <c:v>3.4881200000000001E-2</c:v>
                </c:pt>
                <c:pt idx="5183">
                  <c:v>3.4632000000000003E-2</c:v>
                </c:pt>
                <c:pt idx="5184">
                  <c:v>3.4311700000000001E-2</c:v>
                </c:pt>
                <c:pt idx="5185">
                  <c:v>3.3921199999999999E-2</c:v>
                </c:pt>
                <c:pt idx="5186">
                  <c:v>3.34618E-2</c:v>
                </c:pt>
                <c:pt idx="5187">
                  <c:v>3.29348E-2</c:v>
                </c:pt>
                <c:pt idx="5188">
                  <c:v>3.2341500000000002E-2</c:v>
                </c:pt>
                <c:pt idx="5189">
                  <c:v>3.1683700000000002E-2</c:v>
                </c:pt>
                <c:pt idx="5190">
                  <c:v>3.0963000000000001E-2</c:v>
                </c:pt>
                <c:pt idx="5191">
                  <c:v>3.0181400000000001E-2</c:v>
                </c:pt>
                <c:pt idx="5192">
                  <c:v>2.9340999999999999E-2</c:v>
                </c:pt>
                <c:pt idx="5193">
                  <c:v>2.8444199999999999E-2</c:v>
                </c:pt>
                <c:pt idx="5194">
                  <c:v>2.7493799999999999E-2</c:v>
                </c:pt>
                <c:pt idx="5195">
                  <c:v>2.6492000000000002E-2</c:v>
                </c:pt>
                <c:pt idx="5196">
                  <c:v>2.5440899999999999E-2</c:v>
                </c:pt>
                <c:pt idx="5197">
                  <c:v>2.4343400000000001E-2</c:v>
                </c:pt>
                <c:pt idx="5198">
                  <c:v>2.32021E-2</c:v>
                </c:pt>
                <c:pt idx="5199">
                  <c:v>2.2019799999999999E-2</c:v>
                </c:pt>
                <c:pt idx="5200">
                  <c:v>2.0798299999999999E-2</c:v>
                </c:pt>
                <c:pt idx="5201">
                  <c:v>1.9539899999999999E-2</c:v>
                </c:pt>
                <c:pt idx="5202">
                  <c:v>1.82469E-2</c:v>
                </c:pt>
                <c:pt idx="5203">
                  <c:v>1.6921700000000001E-2</c:v>
                </c:pt>
                <c:pt idx="5204">
                  <c:v>1.55669E-2</c:v>
                </c:pt>
                <c:pt idx="5205">
                  <c:v>1.4185400000000001E-2</c:v>
                </c:pt>
                <c:pt idx="5206">
                  <c:v>1.27799E-2</c:v>
                </c:pt>
                <c:pt idx="5207">
                  <c:v>1.13531E-2</c:v>
                </c:pt>
                <c:pt idx="5208" formatCode="0.00E+00">
                  <c:v>9.9079200000000006E-3</c:v>
                </c:pt>
                <c:pt idx="5209" formatCode="0.00E+00">
                  <c:v>8.4471500000000005E-3</c:v>
                </c:pt>
                <c:pt idx="5210" formatCode="0.00E+00">
                  <c:v>6.9739399999999997E-3</c:v>
                </c:pt>
                <c:pt idx="5211" formatCode="0.00E+00">
                  <c:v>5.4915800000000002E-3</c:v>
                </c:pt>
                <c:pt idx="5212" formatCode="0.00E+00">
                  <c:v>4.00279E-3</c:v>
                </c:pt>
                <c:pt idx="5213" formatCode="0.00E+00">
                  <c:v>2.5098999999999998E-3</c:v>
                </c:pt>
                <c:pt idx="5214" formatCode="0.00E+00">
                  <c:v>1.0156E-3</c:v>
                </c:pt>
                <c:pt idx="5215" formatCode="0.00E+00">
                  <c:v>-4.7692299999999997E-4</c:v>
                </c:pt>
                <c:pt idx="5216" formatCode="0.00E+00">
                  <c:v>-1.96401E-3</c:v>
                </c:pt>
                <c:pt idx="5217" formatCode="0.00E+00">
                  <c:v>-3.4417699999999998E-3</c:v>
                </c:pt>
                <c:pt idx="5218" formatCode="0.00E+00">
                  <c:v>-4.9068100000000002E-3</c:v>
                </c:pt>
                <c:pt idx="5219" formatCode="0.00E+00">
                  <c:v>-6.3565100000000001E-3</c:v>
                </c:pt>
                <c:pt idx="5220" formatCode="0.00E+00">
                  <c:v>-7.7881799999999996E-3</c:v>
                </c:pt>
                <c:pt idx="5221" formatCode="0.00E+00">
                  <c:v>-9.1985399999999998E-3</c:v>
                </c:pt>
                <c:pt idx="5222">
                  <c:v>-1.05846E-2</c:v>
                </c:pt>
                <c:pt idx="5223">
                  <c:v>-1.19446E-2</c:v>
                </c:pt>
                <c:pt idx="5224">
                  <c:v>-1.3276400000000001E-2</c:v>
                </c:pt>
                <c:pt idx="5225">
                  <c:v>-1.4577700000000001E-2</c:v>
                </c:pt>
                <c:pt idx="5226">
                  <c:v>-1.5846499999999999E-2</c:v>
                </c:pt>
                <c:pt idx="5227">
                  <c:v>-1.7080600000000001E-2</c:v>
                </c:pt>
                <c:pt idx="5228">
                  <c:v>-1.8277100000000001E-2</c:v>
                </c:pt>
                <c:pt idx="5229">
                  <c:v>-1.9433200000000001E-2</c:v>
                </c:pt>
                <c:pt idx="5230">
                  <c:v>-2.0546700000000001E-2</c:v>
                </c:pt>
                <c:pt idx="5231">
                  <c:v>-2.1616300000000001E-2</c:v>
                </c:pt>
                <c:pt idx="5232">
                  <c:v>-2.2640500000000001E-2</c:v>
                </c:pt>
                <c:pt idx="5233">
                  <c:v>-2.3617699999999998E-2</c:v>
                </c:pt>
                <c:pt idx="5234">
                  <c:v>-2.4545999999999998E-2</c:v>
                </c:pt>
                <c:pt idx="5235">
                  <c:v>-2.5423600000000001E-2</c:v>
                </c:pt>
                <c:pt idx="5236">
                  <c:v>-2.6248299999999999E-2</c:v>
                </c:pt>
                <c:pt idx="5237">
                  <c:v>-2.7018199999999999E-2</c:v>
                </c:pt>
                <c:pt idx="5238">
                  <c:v>-2.7732199999999999E-2</c:v>
                </c:pt>
                <c:pt idx="5239">
                  <c:v>-2.8389500000000002E-2</c:v>
                </c:pt>
                <c:pt idx="5240">
                  <c:v>-2.8989299999999999E-2</c:v>
                </c:pt>
                <c:pt idx="5241">
                  <c:v>-2.9530399999999998E-2</c:v>
                </c:pt>
                <c:pt idx="5242">
                  <c:v>-3.0011199999999998E-2</c:v>
                </c:pt>
                <c:pt idx="5243">
                  <c:v>-3.0430800000000001E-2</c:v>
                </c:pt>
                <c:pt idx="5244">
                  <c:v>-3.07885E-2</c:v>
                </c:pt>
                <c:pt idx="5245">
                  <c:v>-3.1083900000000001E-2</c:v>
                </c:pt>
                <c:pt idx="5246">
                  <c:v>-3.1316999999999998E-2</c:v>
                </c:pt>
                <c:pt idx="5247">
                  <c:v>-3.1488099999999998E-2</c:v>
                </c:pt>
                <c:pt idx="5248">
                  <c:v>-3.1597100000000003E-2</c:v>
                </c:pt>
                <c:pt idx="5249">
                  <c:v>-3.1644100000000001E-2</c:v>
                </c:pt>
                <c:pt idx="5250">
                  <c:v>-3.1628799999999999E-2</c:v>
                </c:pt>
                <c:pt idx="5251">
                  <c:v>-3.1551700000000002E-2</c:v>
                </c:pt>
                <c:pt idx="5252">
                  <c:v>-3.1413000000000003E-2</c:v>
                </c:pt>
                <c:pt idx="5253">
                  <c:v>-3.12137E-2</c:v>
                </c:pt>
                <c:pt idx="5254">
                  <c:v>-3.0954599999999999E-2</c:v>
                </c:pt>
                <c:pt idx="5255">
                  <c:v>-3.0636400000000001E-2</c:v>
                </c:pt>
                <c:pt idx="5256">
                  <c:v>-3.02592E-2</c:v>
                </c:pt>
                <c:pt idx="5257">
                  <c:v>-2.98239E-2</c:v>
                </c:pt>
                <c:pt idx="5258">
                  <c:v>-2.9331099999999999E-2</c:v>
                </c:pt>
                <c:pt idx="5259">
                  <c:v>-2.8781600000000001E-2</c:v>
                </c:pt>
                <c:pt idx="5260">
                  <c:v>-2.8176199999999998E-2</c:v>
                </c:pt>
                <c:pt idx="5261">
                  <c:v>-2.75158E-2</c:v>
                </c:pt>
                <c:pt idx="5262">
                  <c:v>-2.68019E-2</c:v>
                </c:pt>
                <c:pt idx="5263">
                  <c:v>-2.6036500000000001E-2</c:v>
                </c:pt>
                <c:pt idx="5264">
                  <c:v>-2.52216E-2</c:v>
                </c:pt>
                <c:pt idx="5265">
                  <c:v>-2.4359100000000002E-2</c:v>
                </c:pt>
                <c:pt idx="5266">
                  <c:v>-2.3450800000000001E-2</c:v>
                </c:pt>
                <c:pt idx="5267">
                  <c:v>-2.2498400000000002E-2</c:v>
                </c:pt>
                <c:pt idx="5268">
                  <c:v>-2.1504100000000002E-2</c:v>
                </c:pt>
                <c:pt idx="5269">
                  <c:v>-2.0469999999999999E-2</c:v>
                </c:pt>
                <c:pt idx="5270">
                  <c:v>-1.9398499999999999E-2</c:v>
                </c:pt>
                <c:pt idx="5271">
                  <c:v>-1.8291700000000001E-2</c:v>
                </c:pt>
                <c:pt idx="5272">
                  <c:v>-1.7152000000000001E-2</c:v>
                </c:pt>
                <c:pt idx="5273">
                  <c:v>-1.5982E-2</c:v>
                </c:pt>
                <c:pt idx="5274">
                  <c:v>-1.47841E-2</c:v>
                </c:pt>
                <c:pt idx="5275">
                  <c:v>-1.35608E-2</c:v>
                </c:pt>
                <c:pt idx="5276">
                  <c:v>-1.23149E-2</c:v>
                </c:pt>
                <c:pt idx="5277">
                  <c:v>-1.1049E-2</c:v>
                </c:pt>
                <c:pt idx="5278" formatCode="0.00E+00">
                  <c:v>-9.7649499999999997E-3</c:v>
                </c:pt>
                <c:pt idx="5279" formatCode="0.00E+00">
                  <c:v>-8.4645299999999996E-3</c:v>
                </c:pt>
                <c:pt idx="5280" formatCode="0.00E+00">
                  <c:v>-7.1502500000000004E-3</c:v>
                </c:pt>
                <c:pt idx="5281" formatCode="0.00E+00">
                  <c:v>-5.8258199999999998E-3</c:v>
                </c:pt>
                <c:pt idx="5282" formatCode="0.00E+00">
                  <c:v>-4.4949300000000003E-3</c:v>
                </c:pt>
                <c:pt idx="5283" formatCode="0.00E+00">
                  <c:v>-3.1603299999999998E-3</c:v>
                </c:pt>
                <c:pt idx="5284" formatCode="0.00E+00">
                  <c:v>-1.82445E-3</c:v>
                </c:pt>
                <c:pt idx="5285" formatCode="0.00E+00">
                  <c:v>-4.8985200000000004E-4</c:v>
                </c:pt>
                <c:pt idx="5286" formatCode="0.00E+00">
                  <c:v>8.4122099999999996E-4</c:v>
                </c:pt>
                <c:pt idx="5287" formatCode="0.00E+00">
                  <c:v>2.1667700000000002E-3</c:v>
                </c:pt>
                <c:pt idx="5288" formatCode="0.00E+00">
                  <c:v>3.4842499999999999E-3</c:v>
                </c:pt>
                <c:pt idx="5289" formatCode="0.00E+00">
                  <c:v>4.7902600000000002E-3</c:v>
                </c:pt>
                <c:pt idx="5290" formatCode="0.00E+00">
                  <c:v>6.0814399999999996E-3</c:v>
                </c:pt>
                <c:pt idx="5291" formatCode="0.00E+00">
                  <c:v>7.35507E-3</c:v>
                </c:pt>
                <c:pt idx="5292" formatCode="0.00E+00">
                  <c:v>8.60877E-3</c:v>
                </c:pt>
                <c:pt idx="5293" formatCode="0.00E+00">
                  <c:v>9.8401600000000006E-3</c:v>
                </c:pt>
                <c:pt idx="5294">
                  <c:v>1.1046800000000001E-2</c:v>
                </c:pt>
                <c:pt idx="5295">
                  <c:v>1.2226000000000001E-2</c:v>
                </c:pt>
                <c:pt idx="5296">
                  <c:v>1.3374799999999999E-2</c:v>
                </c:pt>
                <c:pt idx="5297">
                  <c:v>1.4490100000000001E-2</c:v>
                </c:pt>
                <c:pt idx="5298">
                  <c:v>1.5569400000000001E-2</c:v>
                </c:pt>
                <c:pt idx="5299">
                  <c:v>1.6610400000000001E-2</c:v>
                </c:pt>
                <c:pt idx="5300">
                  <c:v>1.76112E-2</c:v>
                </c:pt>
                <c:pt idx="5301">
                  <c:v>1.8569800000000001E-2</c:v>
                </c:pt>
                <c:pt idx="5302">
                  <c:v>1.94842E-2</c:v>
                </c:pt>
                <c:pt idx="5303">
                  <c:v>2.0352700000000001E-2</c:v>
                </c:pt>
                <c:pt idx="5304">
                  <c:v>2.11731E-2</c:v>
                </c:pt>
                <c:pt idx="5305">
                  <c:v>2.1943899999999999E-2</c:v>
                </c:pt>
                <c:pt idx="5306">
                  <c:v>2.26635E-2</c:v>
                </c:pt>
                <c:pt idx="5307">
                  <c:v>2.3330500000000001E-2</c:v>
                </c:pt>
                <c:pt idx="5308">
                  <c:v>2.3943900000000001E-2</c:v>
                </c:pt>
                <c:pt idx="5309">
                  <c:v>2.4502699999999999E-2</c:v>
                </c:pt>
                <c:pt idx="5310">
                  <c:v>2.5005800000000002E-2</c:v>
                </c:pt>
                <c:pt idx="5311">
                  <c:v>2.5452300000000001E-2</c:v>
                </c:pt>
                <c:pt idx="5312">
                  <c:v>2.5840800000000001E-2</c:v>
                </c:pt>
                <c:pt idx="5313">
                  <c:v>2.6169499999999998E-2</c:v>
                </c:pt>
                <c:pt idx="5314">
                  <c:v>2.64368E-2</c:v>
                </c:pt>
                <c:pt idx="5315">
                  <c:v>2.6641399999999999E-2</c:v>
                </c:pt>
                <c:pt idx="5316">
                  <c:v>2.6783100000000001E-2</c:v>
                </c:pt>
                <c:pt idx="5317">
                  <c:v>2.6861699999999999E-2</c:v>
                </c:pt>
                <c:pt idx="5318">
                  <c:v>2.68772E-2</c:v>
                </c:pt>
                <c:pt idx="5319">
                  <c:v>2.683E-2</c:v>
                </c:pt>
                <c:pt idx="5320">
                  <c:v>2.6720299999999999E-2</c:v>
                </c:pt>
                <c:pt idx="5321">
                  <c:v>2.6548200000000001E-2</c:v>
                </c:pt>
                <c:pt idx="5322">
                  <c:v>2.6313699999999999E-2</c:v>
                </c:pt>
                <c:pt idx="5323">
                  <c:v>2.6017200000000001E-2</c:v>
                </c:pt>
                <c:pt idx="5324">
                  <c:v>2.56587E-2</c:v>
                </c:pt>
                <c:pt idx="5325">
                  <c:v>2.5238099999999999E-2</c:v>
                </c:pt>
                <c:pt idx="5326">
                  <c:v>2.4755699999999999E-2</c:v>
                </c:pt>
                <c:pt idx="5327">
                  <c:v>2.4211799999999999E-2</c:v>
                </c:pt>
                <c:pt idx="5328">
                  <c:v>2.36075E-2</c:v>
                </c:pt>
                <c:pt idx="5329">
                  <c:v>2.2943600000000001E-2</c:v>
                </c:pt>
                <c:pt idx="5330">
                  <c:v>2.2220799999999999E-2</c:v>
                </c:pt>
                <c:pt idx="5331">
                  <c:v>2.1439799999999998E-2</c:v>
                </c:pt>
                <c:pt idx="5332">
                  <c:v>2.0601700000000001E-2</c:v>
                </c:pt>
                <c:pt idx="5333">
                  <c:v>1.9707700000000002E-2</c:v>
                </c:pt>
                <c:pt idx="5334">
                  <c:v>1.8759600000000001E-2</c:v>
                </c:pt>
                <c:pt idx="5335">
                  <c:v>1.7759199999999999E-2</c:v>
                </c:pt>
                <c:pt idx="5336">
                  <c:v>1.6708799999999999E-2</c:v>
                </c:pt>
                <c:pt idx="5337">
                  <c:v>1.56107E-2</c:v>
                </c:pt>
                <c:pt idx="5338">
                  <c:v>1.44669E-2</c:v>
                </c:pt>
                <c:pt idx="5339">
                  <c:v>1.32788E-2</c:v>
                </c:pt>
                <c:pt idx="5340">
                  <c:v>1.2047499999999999E-2</c:v>
                </c:pt>
                <c:pt idx="5341">
                  <c:v>1.0774499999999999E-2</c:v>
                </c:pt>
                <c:pt idx="5342" formatCode="0.00E+00">
                  <c:v>9.4616800000000001E-3</c:v>
                </c:pt>
                <c:pt idx="5343" formatCode="0.00E+00">
                  <c:v>8.1117199999999993E-3</c:v>
                </c:pt>
                <c:pt idx="5344" formatCode="0.00E+00">
                  <c:v>6.7281399999999996E-3</c:v>
                </c:pt>
                <c:pt idx="5345" formatCode="0.00E+00">
                  <c:v>5.3143399999999999E-3</c:v>
                </c:pt>
                <c:pt idx="5346" formatCode="0.00E+00">
                  <c:v>3.8727900000000001E-3</c:v>
                </c:pt>
                <c:pt idx="5347" formatCode="0.00E+00">
                  <c:v>2.4055600000000002E-3</c:v>
                </c:pt>
                <c:pt idx="5348" formatCode="0.00E+00">
                  <c:v>9.1517699999999998E-4</c:v>
                </c:pt>
                <c:pt idx="5349" formatCode="0.00E+00">
                  <c:v>-5.9556500000000005E-4</c:v>
                </c:pt>
                <c:pt idx="5350" formatCode="0.00E+00">
                  <c:v>-2.1243400000000002E-3</c:v>
                </c:pt>
                <c:pt idx="5351" formatCode="0.00E+00">
                  <c:v>-3.66877E-3</c:v>
                </c:pt>
                <c:pt idx="5352" formatCode="0.00E+00">
                  <c:v>-5.2258199999999999E-3</c:v>
                </c:pt>
                <c:pt idx="5353" formatCode="0.00E+00">
                  <c:v>-6.7924400000000003E-3</c:v>
                </c:pt>
                <c:pt idx="5354" formatCode="0.00E+00">
                  <c:v>-8.3660499999999999E-3</c:v>
                </c:pt>
                <c:pt idx="5355" formatCode="0.00E+00">
                  <c:v>-9.94424E-3</c:v>
                </c:pt>
                <c:pt idx="5356">
                  <c:v>-1.1524400000000001E-2</c:v>
                </c:pt>
                <c:pt idx="5357">
                  <c:v>-1.3103699999999999E-2</c:v>
                </c:pt>
                <c:pt idx="5358">
                  <c:v>-1.46795E-2</c:v>
                </c:pt>
                <c:pt idx="5359">
                  <c:v>-1.6249099999999999E-2</c:v>
                </c:pt>
                <c:pt idx="5360">
                  <c:v>-1.7809800000000001E-2</c:v>
                </c:pt>
                <c:pt idx="5361">
                  <c:v>-1.9358299999999998E-2</c:v>
                </c:pt>
                <c:pt idx="5362">
                  <c:v>-2.08916E-2</c:v>
                </c:pt>
                <c:pt idx="5363">
                  <c:v>-2.24069E-2</c:v>
                </c:pt>
                <c:pt idx="5364">
                  <c:v>-2.3900899999999999E-2</c:v>
                </c:pt>
                <c:pt idx="5365">
                  <c:v>-2.53706E-2</c:v>
                </c:pt>
                <c:pt idx="5366">
                  <c:v>-2.6812699999999998E-2</c:v>
                </c:pt>
                <c:pt idx="5367">
                  <c:v>-2.82244E-2</c:v>
                </c:pt>
                <c:pt idx="5368">
                  <c:v>-2.9603299999999999E-2</c:v>
                </c:pt>
                <c:pt idx="5369">
                  <c:v>-3.0946700000000001E-2</c:v>
                </c:pt>
                <c:pt idx="5370">
                  <c:v>-3.2252099999999999E-2</c:v>
                </c:pt>
                <c:pt idx="5371">
                  <c:v>-3.3516499999999998E-2</c:v>
                </c:pt>
                <c:pt idx="5372">
                  <c:v>-3.47371E-2</c:v>
                </c:pt>
                <c:pt idx="5373">
                  <c:v>-3.5911499999999999E-2</c:v>
                </c:pt>
                <c:pt idx="5374">
                  <c:v>-3.70382E-2</c:v>
                </c:pt>
                <c:pt idx="5375">
                  <c:v>-3.8116200000000003E-2</c:v>
                </c:pt>
                <c:pt idx="5376">
                  <c:v>-3.9143799999999999E-2</c:v>
                </c:pt>
                <c:pt idx="5377">
                  <c:v>-4.0118599999999997E-2</c:v>
                </c:pt>
                <c:pt idx="5378">
                  <c:v>-4.10388E-2</c:v>
                </c:pt>
                <c:pt idx="5379">
                  <c:v>-4.1903299999999997E-2</c:v>
                </c:pt>
                <c:pt idx="5380">
                  <c:v>-4.2710699999999997E-2</c:v>
                </c:pt>
                <c:pt idx="5381">
                  <c:v>-4.3459200000000003E-2</c:v>
                </c:pt>
                <c:pt idx="5382">
                  <c:v>-4.4146400000000002E-2</c:v>
                </c:pt>
                <c:pt idx="5383">
                  <c:v>-4.47713E-2</c:v>
                </c:pt>
                <c:pt idx="5384">
                  <c:v>-4.5332799999999999E-2</c:v>
                </c:pt>
                <c:pt idx="5385">
                  <c:v>-4.58299E-2</c:v>
                </c:pt>
                <c:pt idx="5386">
                  <c:v>-4.6261099999999999E-2</c:v>
                </c:pt>
                <c:pt idx="5387">
                  <c:v>-4.6624699999999998E-2</c:v>
                </c:pt>
                <c:pt idx="5388">
                  <c:v>-4.6919200000000001E-2</c:v>
                </c:pt>
                <c:pt idx="5389">
                  <c:v>-4.7143299999999999E-2</c:v>
                </c:pt>
                <c:pt idx="5390">
                  <c:v>-4.7296999999999999E-2</c:v>
                </c:pt>
                <c:pt idx="5391">
                  <c:v>-4.7381E-2</c:v>
                </c:pt>
                <c:pt idx="5392">
                  <c:v>-4.7395600000000003E-2</c:v>
                </c:pt>
                <c:pt idx="5393">
                  <c:v>-4.7340399999999998E-2</c:v>
                </c:pt>
                <c:pt idx="5394">
                  <c:v>-4.7214600000000002E-2</c:v>
                </c:pt>
                <c:pt idx="5395">
                  <c:v>-4.70176E-2</c:v>
                </c:pt>
                <c:pt idx="5396">
                  <c:v>-4.6749100000000002E-2</c:v>
                </c:pt>
                <c:pt idx="5397">
                  <c:v>-4.6409300000000001E-2</c:v>
                </c:pt>
                <c:pt idx="5398">
                  <c:v>-4.5998799999999999E-2</c:v>
                </c:pt>
                <c:pt idx="5399">
                  <c:v>-4.55179E-2</c:v>
                </c:pt>
                <c:pt idx="5400">
                  <c:v>-4.4967300000000002E-2</c:v>
                </c:pt>
                <c:pt idx="5401">
                  <c:v>-4.43478E-2</c:v>
                </c:pt>
                <c:pt idx="5402">
                  <c:v>-4.3660900000000002E-2</c:v>
                </c:pt>
                <c:pt idx="5403">
                  <c:v>-4.2908099999999998E-2</c:v>
                </c:pt>
                <c:pt idx="5404">
                  <c:v>-4.2090500000000003E-2</c:v>
                </c:pt>
                <c:pt idx="5405">
                  <c:v>-4.12089E-2</c:v>
                </c:pt>
                <c:pt idx="5406">
                  <c:v>-4.0264300000000003E-2</c:v>
                </c:pt>
                <c:pt idx="5407">
                  <c:v>-3.9258599999999998E-2</c:v>
                </c:pt>
                <c:pt idx="5408">
                  <c:v>-3.81938E-2</c:v>
                </c:pt>
                <c:pt idx="5409">
                  <c:v>-3.7072099999999997E-2</c:v>
                </c:pt>
                <c:pt idx="5410">
                  <c:v>-3.5895099999999999E-2</c:v>
                </c:pt>
                <c:pt idx="5411">
                  <c:v>-3.4664100000000003E-2</c:v>
                </c:pt>
                <c:pt idx="5412">
                  <c:v>-3.3380600000000003E-2</c:v>
                </c:pt>
                <c:pt idx="5413">
                  <c:v>-3.2046199999999997E-2</c:v>
                </c:pt>
                <c:pt idx="5414">
                  <c:v>-3.06628E-2</c:v>
                </c:pt>
                <c:pt idx="5415">
                  <c:v>-2.9232500000000002E-2</c:v>
                </c:pt>
                <c:pt idx="5416">
                  <c:v>-2.77577E-2</c:v>
                </c:pt>
                <c:pt idx="5417">
                  <c:v>-2.6241199999999999E-2</c:v>
                </c:pt>
                <c:pt idx="5418">
                  <c:v>-2.46853E-2</c:v>
                </c:pt>
                <c:pt idx="5419">
                  <c:v>-2.3092700000000001E-2</c:v>
                </c:pt>
                <c:pt idx="5420">
                  <c:v>-2.1465999999999999E-2</c:v>
                </c:pt>
                <c:pt idx="5421">
                  <c:v>-1.98073E-2</c:v>
                </c:pt>
                <c:pt idx="5422">
                  <c:v>-1.81177E-2</c:v>
                </c:pt>
                <c:pt idx="5423">
                  <c:v>-1.6399299999999999E-2</c:v>
                </c:pt>
                <c:pt idx="5424">
                  <c:v>-1.46549E-2</c:v>
                </c:pt>
                <c:pt idx="5425">
                  <c:v>-1.28881E-2</c:v>
                </c:pt>
                <c:pt idx="5426">
                  <c:v>-1.1102000000000001E-2</c:v>
                </c:pt>
                <c:pt idx="5427" formatCode="0.00E+00">
                  <c:v>-9.2995400000000002E-3</c:v>
                </c:pt>
                <c:pt idx="5428" formatCode="0.00E+00">
                  <c:v>-7.4840599999999998E-3</c:v>
                </c:pt>
                <c:pt idx="5429" formatCode="0.00E+00">
                  <c:v>-5.6588000000000003E-3</c:v>
                </c:pt>
                <c:pt idx="5430" formatCode="0.00E+00">
                  <c:v>-3.82672E-3</c:v>
                </c:pt>
                <c:pt idx="5431" formatCode="0.00E+00">
                  <c:v>-1.99059E-3</c:v>
                </c:pt>
                <c:pt idx="5432" formatCode="0.00E+00">
                  <c:v>-1.5306900000000001E-4</c:v>
                </c:pt>
                <c:pt idx="5433" formatCode="0.00E+00">
                  <c:v>1.68308E-3</c:v>
                </c:pt>
                <c:pt idx="5434" formatCode="0.00E+00">
                  <c:v>3.51469E-3</c:v>
                </c:pt>
                <c:pt idx="5435" formatCode="0.00E+00">
                  <c:v>5.3382999999999998E-3</c:v>
                </c:pt>
                <c:pt idx="5436" formatCode="0.00E+00">
                  <c:v>7.1506499999999997E-3</c:v>
                </c:pt>
                <c:pt idx="5437" formatCode="0.00E+00">
                  <c:v>8.9487999999999998E-3</c:v>
                </c:pt>
                <c:pt idx="5438">
                  <c:v>1.073E-2</c:v>
                </c:pt>
                <c:pt idx="5439">
                  <c:v>1.24914E-2</c:v>
                </c:pt>
                <c:pt idx="5440">
                  <c:v>1.42303E-2</c:v>
                </c:pt>
                <c:pt idx="5441">
                  <c:v>1.5943700000000002E-2</c:v>
                </c:pt>
                <c:pt idx="5442">
                  <c:v>1.7628700000000001E-2</c:v>
                </c:pt>
                <c:pt idx="5443">
                  <c:v>1.9282199999999999E-2</c:v>
                </c:pt>
                <c:pt idx="5444">
                  <c:v>2.0901300000000001E-2</c:v>
                </c:pt>
                <c:pt idx="5445">
                  <c:v>2.2483599999999999E-2</c:v>
                </c:pt>
                <c:pt idx="5446">
                  <c:v>2.4026599999999999E-2</c:v>
                </c:pt>
                <c:pt idx="5447">
                  <c:v>2.55278E-2</c:v>
                </c:pt>
                <c:pt idx="5448">
                  <c:v>2.6984600000000001E-2</c:v>
                </c:pt>
                <c:pt idx="5449">
                  <c:v>2.8395E-2</c:v>
                </c:pt>
                <c:pt idx="5450">
                  <c:v>2.9757700000000002E-2</c:v>
                </c:pt>
                <c:pt idx="5451">
                  <c:v>3.1070799999999999E-2</c:v>
                </c:pt>
                <c:pt idx="5452">
                  <c:v>3.2332199999999998E-2</c:v>
                </c:pt>
                <c:pt idx="5453">
                  <c:v>3.3539600000000003E-2</c:v>
                </c:pt>
                <c:pt idx="5454">
                  <c:v>3.4690899999999997E-2</c:v>
                </c:pt>
                <c:pt idx="5455">
                  <c:v>3.57846E-2</c:v>
                </c:pt>
                <c:pt idx="5456">
                  <c:v>3.68191E-2</c:v>
                </c:pt>
                <c:pt idx="5457">
                  <c:v>3.7792600000000003E-2</c:v>
                </c:pt>
                <c:pt idx="5458">
                  <c:v>3.8703099999999997E-2</c:v>
                </c:pt>
                <c:pt idx="5459">
                  <c:v>3.9548800000000002E-2</c:v>
                </c:pt>
                <c:pt idx="5460">
                  <c:v>4.03279E-2</c:v>
                </c:pt>
                <c:pt idx="5461">
                  <c:v>4.1038999999999999E-2</c:v>
                </c:pt>
                <c:pt idx="5462">
                  <c:v>4.1680799999999997E-2</c:v>
                </c:pt>
                <c:pt idx="5463">
                  <c:v>4.2252600000000001E-2</c:v>
                </c:pt>
                <c:pt idx="5464">
                  <c:v>4.2753699999999999E-2</c:v>
                </c:pt>
                <c:pt idx="5465">
                  <c:v>4.3184E-2</c:v>
                </c:pt>
                <c:pt idx="5466">
                  <c:v>4.35433E-2</c:v>
                </c:pt>
                <c:pt idx="5467">
                  <c:v>4.3831099999999998E-2</c:v>
                </c:pt>
                <c:pt idx="5468">
                  <c:v>4.4046700000000001E-2</c:v>
                </c:pt>
                <c:pt idx="5469">
                  <c:v>4.4190199999999999E-2</c:v>
                </c:pt>
                <c:pt idx="5470">
                  <c:v>4.4261700000000001E-2</c:v>
                </c:pt>
                <c:pt idx="5471">
                  <c:v>4.4261200000000001E-2</c:v>
                </c:pt>
                <c:pt idx="5472">
                  <c:v>4.4189100000000002E-2</c:v>
                </c:pt>
                <c:pt idx="5473">
                  <c:v>4.4046000000000002E-2</c:v>
                </c:pt>
                <c:pt idx="5474">
                  <c:v>4.3832500000000003E-2</c:v>
                </c:pt>
                <c:pt idx="5475">
                  <c:v>4.3549499999999998E-2</c:v>
                </c:pt>
                <c:pt idx="5476">
                  <c:v>4.3198E-2</c:v>
                </c:pt>
                <c:pt idx="5477">
                  <c:v>4.2778900000000002E-2</c:v>
                </c:pt>
                <c:pt idx="5478">
                  <c:v>4.2293299999999999E-2</c:v>
                </c:pt>
                <c:pt idx="5479">
                  <c:v>4.1742000000000001E-2</c:v>
                </c:pt>
                <c:pt idx="5480">
                  <c:v>4.1126099999999999E-2</c:v>
                </c:pt>
                <c:pt idx="5481">
                  <c:v>4.0446500000000003E-2</c:v>
                </c:pt>
                <c:pt idx="5482">
                  <c:v>3.9704700000000002E-2</c:v>
                </c:pt>
                <c:pt idx="5483">
                  <c:v>3.8902300000000001E-2</c:v>
                </c:pt>
                <c:pt idx="5484">
                  <c:v>3.8040699999999997E-2</c:v>
                </c:pt>
                <c:pt idx="5485">
                  <c:v>3.7121500000000002E-2</c:v>
                </c:pt>
                <c:pt idx="5486">
                  <c:v>3.6146299999999999E-2</c:v>
                </c:pt>
                <c:pt idx="5487">
                  <c:v>3.5117000000000002E-2</c:v>
                </c:pt>
                <c:pt idx="5488">
                  <c:v>3.4035500000000003E-2</c:v>
                </c:pt>
                <c:pt idx="5489">
                  <c:v>3.2903300000000003E-2</c:v>
                </c:pt>
                <c:pt idx="5490">
                  <c:v>3.1722100000000003E-2</c:v>
                </c:pt>
                <c:pt idx="5491">
                  <c:v>3.0494E-2</c:v>
                </c:pt>
                <c:pt idx="5492">
                  <c:v>2.9221199999999999E-2</c:v>
                </c:pt>
                <c:pt idx="5493">
                  <c:v>2.7905800000000001E-2</c:v>
                </c:pt>
                <c:pt idx="5494">
                  <c:v>2.65496E-2</c:v>
                </c:pt>
                <c:pt idx="5495">
                  <c:v>2.5155199999999999E-2</c:v>
                </c:pt>
                <c:pt idx="5496">
                  <c:v>2.3725300000000001E-2</c:v>
                </c:pt>
                <c:pt idx="5497">
                  <c:v>2.2263000000000002E-2</c:v>
                </c:pt>
                <c:pt idx="5498">
                  <c:v>2.0771299999999999E-2</c:v>
                </c:pt>
                <c:pt idx="5499">
                  <c:v>1.9253099999999999E-2</c:v>
                </c:pt>
                <c:pt idx="5500">
                  <c:v>1.7711299999999999E-2</c:v>
                </c:pt>
                <c:pt idx="5501">
                  <c:v>1.6148800000000001E-2</c:v>
                </c:pt>
                <c:pt idx="5502">
                  <c:v>1.45685E-2</c:v>
                </c:pt>
                <c:pt idx="5503">
                  <c:v>1.29731E-2</c:v>
                </c:pt>
                <c:pt idx="5504">
                  <c:v>1.13656E-2</c:v>
                </c:pt>
                <c:pt idx="5505" formatCode="0.00E+00">
                  <c:v>9.7489199999999995E-3</c:v>
                </c:pt>
                <c:pt idx="5506" formatCode="0.00E+00">
                  <c:v>8.1259999999999995E-3</c:v>
                </c:pt>
                <c:pt idx="5507" formatCode="0.00E+00">
                  <c:v>6.4995399999999998E-3</c:v>
                </c:pt>
                <c:pt idx="5508" formatCode="0.00E+00">
                  <c:v>4.8723100000000004E-3</c:v>
                </c:pt>
                <c:pt idx="5509" formatCode="0.00E+00">
                  <c:v>3.24698E-3</c:v>
                </c:pt>
                <c:pt idx="5510" formatCode="0.00E+00">
                  <c:v>1.62601E-3</c:v>
                </c:pt>
                <c:pt idx="5511" formatCode="0.00E+00">
                  <c:v>1.1762299999999999E-5</c:v>
                </c:pt>
                <c:pt idx="5512" formatCode="0.00E+00">
                  <c:v>-1.5932100000000001E-3</c:v>
                </c:pt>
                <c:pt idx="5513" formatCode="0.00E+00">
                  <c:v>-3.1861400000000001E-3</c:v>
                </c:pt>
                <c:pt idx="5514" formatCode="0.00E+00">
                  <c:v>-4.7641699999999999E-3</c:v>
                </c:pt>
                <c:pt idx="5515" formatCode="0.00E+00">
                  <c:v>-6.3244699999999996E-3</c:v>
                </c:pt>
                <c:pt idx="5516" formatCode="0.00E+00">
                  <c:v>-7.8644300000000004E-3</c:v>
                </c:pt>
                <c:pt idx="5517" formatCode="0.00E+00">
                  <c:v>-9.38137E-3</c:v>
                </c:pt>
                <c:pt idx="5518">
                  <c:v>-1.08725E-2</c:v>
                </c:pt>
                <c:pt idx="5519">
                  <c:v>-1.2335199999999999E-2</c:v>
                </c:pt>
                <c:pt idx="5520">
                  <c:v>-1.37673E-2</c:v>
                </c:pt>
                <c:pt idx="5521">
                  <c:v>-1.5166199999999999E-2</c:v>
                </c:pt>
                <c:pt idx="5522">
                  <c:v>-1.6529499999999999E-2</c:v>
                </c:pt>
                <c:pt idx="5523">
                  <c:v>-1.78549E-2</c:v>
                </c:pt>
                <c:pt idx="5524">
                  <c:v>-1.9140000000000001E-2</c:v>
                </c:pt>
                <c:pt idx="5525">
                  <c:v>-2.0382299999999999E-2</c:v>
                </c:pt>
                <c:pt idx="5526">
                  <c:v>-2.1579999999999998E-2</c:v>
                </c:pt>
                <c:pt idx="5527">
                  <c:v>-2.2730400000000001E-2</c:v>
                </c:pt>
                <c:pt idx="5528">
                  <c:v>-2.38283E-2</c:v>
                </c:pt>
                <c:pt idx="5529">
                  <c:v>-2.4870900000000001E-2</c:v>
                </c:pt>
                <c:pt idx="5530">
                  <c:v>-2.58608E-2</c:v>
                </c:pt>
                <c:pt idx="5531">
                  <c:v>-2.6797499999999998E-2</c:v>
                </c:pt>
                <c:pt idx="5532">
                  <c:v>-2.7677400000000001E-2</c:v>
                </c:pt>
                <c:pt idx="5533">
                  <c:v>-2.8498800000000001E-2</c:v>
                </c:pt>
                <c:pt idx="5534">
                  <c:v>-2.9261700000000002E-2</c:v>
                </c:pt>
                <c:pt idx="5535">
                  <c:v>-2.9964999999999999E-2</c:v>
                </c:pt>
                <c:pt idx="5536">
                  <c:v>-3.06074E-2</c:v>
                </c:pt>
                <c:pt idx="5537">
                  <c:v>-3.1187699999999999E-2</c:v>
                </c:pt>
                <c:pt idx="5538">
                  <c:v>-3.1704599999999999E-2</c:v>
                </c:pt>
                <c:pt idx="5539">
                  <c:v>-3.21573E-2</c:v>
                </c:pt>
                <c:pt idx="5540">
                  <c:v>-3.2545600000000001E-2</c:v>
                </c:pt>
                <c:pt idx="5541">
                  <c:v>-3.2869299999999997E-2</c:v>
                </c:pt>
                <c:pt idx="5542">
                  <c:v>-3.3127999999999998E-2</c:v>
                </c:pt>
                <c:pt idx="5543">
                  <c:v>-3.3321700000000003E-2</c:v>
                </c:pt>
                <c:pt idx="5544">
                  <c:v>-3.3450599999999997E-2</c:v>
                </c:pt>
                <c:pt idx="5545">
                  <c:v>-3.3515099999999999E-2</c:v>
                </c:pt>
                <c:pt idx="5546">
                  <c:v>-3.3515299999999998E-2</c:v>
                </c:pt>
                <c:pt idx="5547">
                  <c:v>-3.3451399999999999E-2</c:v>
                </c:pt>
                <c:pt idx="5548">
                  <c:v>-3.3323600000000002E-2</c:v>
                </c:pt>
                <c:pt idx="5549">
                  <c:v>-3.3132200000000001E-2</c:v>
                </c:pt>
                <c:pt idx="5550">
                  <c:v>-3.2877299999999998E-2</c:v>
                </c:pt>
                <c:pt idx="5551">
                  <c:v>-3.2558999999999998E-2</c:v>
                </c:pt>
                <c:pt idx="5552">
                  <c:v>-3.2177900000000002E-2</c:v>
                </c:pt>
                <c:pt idx="5553">
                  <c:v>-3.1734900000000003E-2</c:v>
                </c:pt>
                <c:pt idx="5554">
                  <c:v>-3.1230399999999998E-2</c:v>
                </c:pt>
                <c:pt idx="5555">
                  <c:v>-3.0665499999999998E-2</c:v>
                </c:pt>
                <c:pt idx="5556">
                  <c:v>-3.00413E-2</c:v>
                </c:pt>
                <c:pt idx="5557">
                  <c:v>-2.9359E-2</c:v>
                </c:pt>
                <c:pt idx="5558">
                  <c:v>-2.8619700000000001E-2</c:v>
                </c:pt>
                <c:pt idx="5559">
                  <c:v>-2.7825300000000001E-2</c:v>
                </c:pt>
                <c:pt idx="5560">
                  <c:v>-2.6977600000000001E-2</c:v>
                </c:pt>
                <c:pt idx="5561">
                  <c:v>-2.6079000000000001E-2</c:v>
                </c:pt>
                <c:pt idx="5562">
                  <c:v>-2.51317E-2</c:v>
                </c:pt>
                <c:pt idx="5563">
                  <c:v>-2.4137800000000001E-2</c:v>
                </c:pt>
                <c:pt idx="5564">
                  <c:v>-2.3099600000000001E-2</c:v>
                </c:pt>
                <c:pt idx="5565">
                  <c:v>-2.2019199999999999E-2</c:v>
                </c:pt>
                <c:pt idx="5566">
                  <c:v>-2.08991E-2</c:v>
                </c:pt>
                <c:pt idx="5567">
                  <c:v>-1.9741399999999999E-2</c:v>
                </c:pt>
                <c:pt idx="5568">
                  <c:v>-1.8547999999999999E-2</c:v>
                </c:pt>
                <c:pt idx="5569">
                  <c:v>-1.7321199999999998E-2</c:v>
                </c:pt>
                <c:pt idx="5570">
                  <c:v>-1.60637E-2</c:v>
                </c:pt>
                <c:pt idx="5571">
                  <c:v>-1.4777999999999999E-2</c:v>
                </c:pt>
                <c:pt idx="5572">
                  <c:v>-1.34666E-2</c:v>
                </c:pt>
                <c:pt idx="5573">
                  <c:v>-1.2131899999999999E-2</c:v>
                </c:pt>
                <c:pt idx="5574">
                  <c:v>-1.07764E-2</c:v>
                </c:pt>
                <c:pt idx="5575" formatCode="0.00E+00">
                  <c:v>-9.4027699999999995E-3</c:v>
                </c:pt>
                <c:pt idx="5576" formatCode="0.00E+00">
                  <c:v>-8.0140200000000002E-3</c:v>
                </c:pt>
                <c:pt idx="5577" formatCode="0.00E+00">
                  <c:v>-6.6121499999999998E-3</c:v>
                </c:pt>
                <c:pt idx="5578" formatCode="0.00E+00">
                  <c:v>-5.1962299999999996E-3</c:v>
                </c:pt>
                <c:pt idx="5579" formatCode="0.00E+00">
                  <c:v>-3.7679699999999998E-3</c:v>
                </c:pt>
                <c:pt idx="5580" formatCode="0.00E+00">
                  <c:v>-2.3344199999999998E-3</c:v>
                </c:pt>
                <c:pt idx="5581" formatCode="0.00E+00">
                  <c:v>-8.9987300000000004E-4</c:v>
                </c:pt>
                <c:pt idx="5582" formatCode="0.00E+00">
                  <c:v>5.3483600000000001E-4</c:v>
                </c:pt>
                <c:pt idx="5583" formatCode="0.00E+00">
                  <c:v>1.96692E-3</c:v>
                </c:pt>
                <c:pt idx="5584" formatCode="0.00E+00">
                  <c:v>3.3926199999999998E-3</c:v>
                </c:pt>
                <c:pt idx="5585" formatCode="0.00E+00">
                  <c:v>4.8091499999999999E-3</c:v>
                </c:pt>
                <c:pt idx="5586" formatCode="0.00E+00">
                  <c:v>6.2142300000000003E-3</c:v>
                </c:pt>
                <c:pt idx="5587" formatCode="0.00E+00">
                  <c:v>7.60569E-3</c:v>
                </c:pt>
                <c:pt idx="5588" formatCode="0.00E+00">
                  <c:v>8.98119E-3</c:v>
                </c:pt>
                <c:pt idx="5589">
                  <c:v>1.0338E-2</c:v>
                </c:pt>
                <c:pt idx="5590">
                  <c:v>1.16732E-2</c:v>
                </c:pt>
                <c:pt idx="5591">
                  <c:v>1.29841E-2</c:v>
                </c:pt>
                <c:pt idx="5592">
                  <c:v>1.42679E-2</c:v>
                </c:pt>
                <c:pt idx="5593">
                  <c:v>1.55219E-2</c:v>
                </c:pt>
                <c:pt idx="5594">
                  <c:v>1.67437E-2</c:v>
                </c:pt>
                <c:pt idx="5595">
                  <c:v>1.7931200000000001E-2</c:v>
                </c:pt>
                <c:pt idx="5596">
                  <c:v>1.9081799999999999E-2</c:v>
                </c:pt>
                <c:pt idx="5597">
                  <c:v>2.0193099999999999E-2</c:v>
                </c:pt>
                <c:pt idx="5598">
                  <c:v>2.1262900000000001E-2</c:v>
                </c:pt>
                <c:pt idx="5599">
                  <c:v>2.2289099999999999E-2</c:v>
                </c:pt>
                <c:pt idx="5600">
                  <c:v>2.32699E-2</c:v>
                </c:pt>
                <c:pt idx="5601">
                  <c:v>2.4203700000000002E-2</c:v>
                </c:pt>
                <c:pt idx="5602">
                  <c:v>2.5088200000000001E-2</c:v>
                </c:pt>
                <c:pt idx="5603">
                  <c:v>2.5921099999999999E-2</c:v>
                </c:pt>
                <c:pt idx="5604">
                  <c:v>2.6699899999999999E-2</c:v>
                </c:pt>
                <c:pt idx="5605">
                  <c:v>2.74229E-2</c:v>
                </c:pt>
                <c:pt idx="5606">
                  <c:v>2.80894E-2</c:v>
                </c:pt>
                <c:pt idx="5607">
                  <c:v>2.8698499999999998E-2</c:v>
                </c:pt>
                <c:pt idx="5608">
                  <c:v>2.92492E-2</c:v>
                </c:pt>
                <c:pt idx="5609">
                  <c:v>2.9740599999999999E-2</c:v>
                </c:pt>
                <c:pt idx="5610">
                  <c:v>3.01721E-2</c:v>
                </c:pt>
                <c:pt idx="5611">
                  <c:v>3.0542900000000001E-2</c:v>
                </c:pt>
                <c:pt idx="5612">
                  <c:v>3.08522E-2</c:v>
                </c:pt>
                <c:pt idx="5613">
                  <c:v>3.1098899999999999E-2</c:v>
                </c:pt>
                <c:pt idx="5614">
                  <c:v>3.12821E-2</c:v>
                </c:pt>
                <c:pt idx="5615">
                  <c:v>3.1400900000000002E-2</c:v>
                </c:pt>
                <c:pt idx="5616">
                  <c:v>3.1454299999999998E-2</c:v>
                </c:pt>
                <c:pt idx="5617">
                  <c:v>3.1441499999999997E-2</c:v>
                </c:pt>
                <c:pt idx="5618">
                  <c:v>3.1361800000000002E-2</c:v>
                </c:pt>
                <c:pt idx="5619">
                  <c:v>3.1214800000000001E-2</c:v>
                </c:pt>
                <c:pt idx="5620">
                  <c:v>3.1E-2</c:v>
                </c:pt>
                <c:pt idx="5621">
                  <c:v>3.0717399999999999E-2</c:v>
                </c:pt>
                <c:pt idx="5622">
                  <c:v>3.03672E-2</c:v>
                </c:pt>
                <c:pt idx="5623">
                  <c:v>2.99496E-2</c:v>
                </c:pt>
                <c:pt idx="5624">
                  <c:v>2.9465000000000002E-2</c:v>
                </c:pt>
                <c:pt idx="5625">
                  <c:v>2.8914100000000002E-2</c:v>
                </c:pt>
                <c:pt idx="5626">
                  <c:v>2.8297900000000001E-2</c:v>
                </c:pt>
                <c:pt idx="5627">
                  <c:v>2.76168E-2</c:v>
                </c:pt>
                <c:pt idx="5628">
                  <c:v>2.6871200000000001E-2</c:v>
                </c:pt>
                <c:pt idx="5629">
                  <c:v>2.6060900000000001E-2</c:v>
                </c:pt>
                <c:pt idx="5630">
                  <c:v>2.5186199999999999E-2</c:v>
                </c:pt>
                <c:pt idx="5631">
                  <c:v>2.4247700000000001E-2</c:v>
                </c:pt>
                <c:pt idx="5632">
                  <c:v>2.32464E-2</c:v>
                </c:pt>
                <c:pt idx="5633">
                  <c:v>2.2184099999999998E-2</c:v>
                </c:pt>
                <c:pt idx="5634">
                  <c:v>2.10633E-2</c:v>
                </c:pt>
                <c:pt idx="5635">
                  <c:v>1.98867E-2</c:v>
                </c:pt>
                <c:pt idx="5636">
                  <c:v>1.86559E-2</c:v>
                </c:pt>
                <c:pt idx="5637">
                  <c:v>1.7372200000000001E-2</c:v>
                </c:pt>
                <c:pt idx="5638">
                  <c:v>1.6037099999999999E-2</c:v>
                </c:pt>
                <c:pt idx="5639">
                  <c:v>1.46532E-2</c:v>
                </c:pt>
                <c:pt idx="5640">
                  <c:v>1.32233E-2</c:v>
                </c:pt>
                <c:pt idx="5641">
                  <c:v>1.1749300000000001E-2</c:v>
                </c:pt>
                <c:pt idx="5642">
                  <c:v>1.0233300000000001E-2</c:v>
                </c:pt>
                <c:pt idx="5643" formatCode="0.00E+00">
                  <c:v>8.6776700000000002E-3</c:v>
                </c:pt>
                <c:pt idx="5644" formatCode="0.00E+00">
                  <c:v>7.0861300000000004E-3</c:v>
                </c:pt>
                <c:pt idx="5645" formatCode="0.00E+00">
                  <c:v>5.4621599999999998E-3</c:v>
                </c:pt>
                <c:pt idx="5646" formatCode="0.00E+00">
                  <c:v>3.8082699999999999E-3</c:v>
                </c:pt>
                <c:pt idx="5647" formatCode="0.00E+00">
                  <c:v>2.1262999999999998E-3</c:v>
                </c:pt>
                <c:pt idx="5648" formatCode="0.00E+00">
                  <c:v>4.1821300000000002E-4</c:v>
                </c:pt>
                <c:pt idx="5649" formatCode="0.00E+00">
                  <c:v>-1.3135499999999999E-3</c:v>
                </c:pt>
                <c:pt idx="5650" formatCode="0.00E+00">
                  <c:v>-3.0664199999999998E-3</c:v>
                </c:pt>
                <c:pt idx="5651" formatCode="0.00E+00">
                  <c:v>-4.8380300000000001E-3</c:v>
                </c:pt>
                <c:pt idx="5652" formatCode="0.00E+00">
                  <c:v>-6.6262500000000002E-3</c:v>
                </c:pt>
                <c:pt idx="5653" formatCode="0.00E+00">
                  <c:v>-8.4290900000000002E-3</c:v>
                </c:pt>
                <c:pt idx="5654">
                  <c:v>-1.02445E-2</c:v>
                </c:pt>
                <c:pt idx="5655">
                  <c:v>-1.2070000000000001E-2</c:v>
                </c:pt>
                <c:pt idx="5656">
                  <c:v>-1.39028E-2</c:v>
                </c:pt>
                <c:pt idx="5657">
                  <c:v>-1.5740400000000002E-2</c:v>
                </c:pt>
                <c:pt idx="5658">
                  <c:v>-1.7580200000000001E-2</c:v>
                </c:pt>
                <c:pt idx="5659">
                  <c:v>-1.9419599999999999E-2</c:v>
                </c:pt>
                <c:pt idx="5660">
                  <c:v>-2.1256000000000001E-2</c:v>
                </c:pt>
                <c:pt idx="5661">
                  <c:v>-2.3086499999999999E-2</c:v>
                </c:pt>
                <c:pt idx="5662">
                  <c:v>-2.4908799999999998E-2</c:v>
                </c:pt>
                <c:pt idx="5663">
                  <c:v>-2.6721200000000001E-2</c:v>
                </c:pt>
                <c:pt idx="5664">
                  <c:v>-2.85223E-2</c:v>
                </c:pt>
                <c:pt idx="5665">
                  <c:v>-3.0310400000000001E-2</c:v>
                </c:pt>
                <c:pt idx="5666">
                  <c:v>-3.2084000000000001E-2</c:v>
                </c:pt>
                <c:pt idx="5667">
                  <c:v>-3.3841700000000002E-2</c:v>
                </c:pt>
                <c:pt idx="5668">
                  <c:v>-3.5580500000000001E-2</c:v>
                </c:pt>
                <c:pt idx="5669">
                  <c:v>-3.7297499999999997E-2</c:v>
                </c:pt>
                <c:pt idx="5670">
                  <c:v>-3.8990400000000001E-2</c:v>
                </c:pt>
                <c:pt idx="5671">
                  <c:v>-4.0657600000000002E-2</c:v>
                </c:pt>
                <c:pt idx="5672">
                  <c:v>-4.2296300000000002E-2</c:v>
                </c:pt>
                <c:pt idx="5673">
                  <c:v>-4.3902799999999999E-2</c:v>
                </c:pt>
                <c:pt idx="5674">
                  <c:v>-4.5474100000000003E-2</c:v>
                </c:pt>
                <c:pt idx="5675">
                  <c:v>-4.7008099999999997E-2</c:v>
                </c:pt>
                <c:pt idx="5676">
                  <c:v>-4.8503200000000003E-2</c:v>
                </c:pt>
                <c:pt idx="5677">
                  <c:v>-4.9957599999999998E-2</c:v>
                </c:pt>
                <c:pt idx="5678">
                  <c:v>-5.1368900000000002E-2</c:v>
                </c:pt>
                <c:pt idx="5679">
                  <c:v>-5.2735200000000003E-2</c:v>
                </c:pt>
                <c:pt idx="5680">
                  <c:v>-5.4055100000000002E-2</c:v>
                </c:pt>
                <c:pt idx="5681">
                  <c:v>-5.5326800000000002E-2</c:v>
                </c:pt>
                <c:pt idx="5682">
                  <c:v>-5.6548099999999997E-2</c:v>
                </c:pt>
                <c:pt idx="5683">
                  <c:v>-5.7716400000000001E-2</c:v>
                </c:pt>
                <c:pt idx="5684">
                  <c:v>-5.8829800000000002E-2</c:v>
                </c:pt>
                <c:pt idx="5685">
                  <c:v>-5.9887099999999999E-2</c:v>
                </c:pt>
                <c:pt idx="5686">
                  <c:v>-6.0886900000000001E-2</c:v>
                </c:pt>
                <c:pt idx="5687">
                  <c:v>-6.1826199999999998E-2</c:v>
                </c:pt>
                <c:pt idx="5688">
                  <c:v>-6.27022E-2</c:v>
                </c:pt>
                <c:pt idx="5689">
                  <c:v>-6.3513600000000003E-2</c:v>
                </c:pt>
                <c:pt idx="5690">
                  <c:v>-6.4261200000000004E-2</c:v>
                </c:pt>
                <c:pt idx="5691">
                  <c:v>-6.4946299999999998E-2</c:v>
                </c:pt>
                <c:pt idx="5692">
                  <c:v>-6.5568199999999993E-2</c:v>
                </c:pt>
                <c:pt idx="5693">
                  <c:v>-6.6123699999999994E-2</c:v>
                </c:pt>
                <c:pt idx="5694">
                  <c:v>-6.6610500000000003E-2</c:v>
                </c:pt>
                <c:pt idx="5695">
                  <c:v>-6.7028500000000005E-2</c:v>
                </c:pt>
                <c:pt idx="5696">
                  <c:v>-6.7377699999999999E-2</c:v>
                </c:pt>
                <c:pt idx="5697">
                  <c:v>-6.7657499999999995E-2</c:v>
                </c:pt>
                <c:pt idx="5698">
                  <c:v>-6.7866700000000002E-2</c:v>
                </c:pt>
                <c:pt idx="5699">
                  <c:v>-6.8004499999999996E-2</c:v>
                </c:pt>
                <c:pt idx="5700">
                  <c:v>-6.8070400000000003E-2</c:v>
                </c:pt>
                <c:pt idx="5701">
                  <c:v>-6.8063499999999999E-2</c:v>
                </c:pt>
                <c:pt idx="5702">
                  <c:v>-6.7982799999999996E-2</c:v>
                </c:pt>
                <c:pt idx="5703">
                  <c:v>-6.7829100000000003E-2</c:v>
                </c:pt>
                <c:pt idx="5704">
                  <c:v>-6.7605499999999999E-2</c:v>
                </c:pt>
                <c:pt idx="5705">
                  <c:v>-6.7314100000000002E-2</c:v>
                </c:pt>
                <c:pt idx="5706">
                  <c:v>-6.6955000000000001E-2</c:v>
                </c:pt>
                <c:pt idx="5707">
                  <c:v>-6.6527699999999995E-2</c:v>
                </c:pt>
                <c:pt idx="5708">
                  <c:v>-6.6032900000000005E-2</c:v>
                </c:pt>
                <c:pt idx="5709">
                  <c:v>-6.5471799999999997E-2</c:v>
                </c:pt>
                <c:pt idx="5710">
                  <c:v>-6.4845899999999998E-2</c:v>
                </c:pt>
                <c:pt idx="5711">
                  <c:v>-6.41568E-2</c:v>
                </c:pt>
                <c:pt idx="5712">
                  <c:v>-6.34049E-2</c:v>
                </c:pt>
                <c:pt idx="5713">
                  <c:v>-6.2590300000000001E-2</c:v>
                </c:pt>
                <c:pt idx="5714">
                  <c:v>-6.1713900000000002E-2</c:v>
                </c:pt>
                <c:pt idx="5715">
                  <c:v>-6.0779199999999999E-2</c:v>
                </c:pt>
                <c:pt idx="5716">
                  <c:v>-5.9790000000000003E-2</c:v>
                </c:pt>
                <c:pt idx="5717">
                  <c:v>-5.8749000000000003E-2</c:v>
                </c:pt>
                <c:pt idx="5718">
                  <c:v>-5.7657699999999999E-2</c:v>
                </c:pt>
                <c:pt idx="5719">
                  <c:v>-5.6517999999999999E-2</c:v>
                </c:pt>
                <c:pt idx="5720">
                  <c:v>-5.5331999999999999E-2</c:v>
                </c:pt>
                <c:pt idx="5721">
                  <c:v>-5.41009E-2</c:v>
                </c:pt>
                <c:pt idx="5722">
                  <c:v>-5.2825200000000003E-2</c:v>
                </c:pt>
                <c:pt idx="5723">
                  <c:v>-5.1506000000000003E-2</c:v>
                </c:pt>
                <c:pt idx="5724">
                  <c:v>-5.0146900000000001E-2</c:v>
                </c:pt>
                <c:pt idx="5725">
                  <c:v>-4.8752400000000001E-2</c:v>
                </c:pt>
                <c:pt idx="5726">
                  <c:v>-4.7325199999999998E-2</c:v>
                </c:pt>
                <c:pt idx="5727">
                  <c:v>-4.5866700000000003E-2</c:v>
                </c:pt>
                <c:pt idx="5728">
                  <c:v>-4.4379799999999997E-2</c:v>
                </c:pt>
                <c:pt idx="5729">
                  <c:v>-4.2868499999999997E-2</c:v>
                </c:pt>
                <c:pt idx="5730">
                  <c:v>-4.1335999999999998E-2</c:v>
                </c:pt>
                <c:pt idx="5731">
                  <c:v>-3.9783600000000002E-2</c:v>
                </c:pt>
                <c:pt idx="5732">
                  <c:v>-3.82136E-2</c:v>
                </c:pt>
                <c:pt idx="5733">
                  <c:v>-3.6630000000000003E-2</c:v>
                </c:pt>
                <c:pt idx="5734">
                  <c:v>-3.5038E-2</c:v>
                </c:pt>
                <c:pt idx="5735">
                  <c:v>-3.3442699999999999E-2</c:v>
                </c:pt>
                <c:pt idx="5736">
                  <c:v>-3.1847399999999998E-2</c:v>
                </c:pt>
                <c:pt idx="5737">
                  <c:v>-3.02546E-2</c:v>
                </c:pt>
                <c:pt idx="5738">
                  <c:v>-2.86678E-2</c:v>
                </c:pt>
                <c:pt idx="5739">
                  <c:v>-2.7091799999999999E-2</c:v>
                </c:pt>
                <c:pt idx="5740">
                  <c:v>-2.5532900000000001E-2</c:v>
                </c:pt>
                <c:pt idx="5741">
                  <c:v>-2.3996199999999999E-2</c:v>
                </c:pt>
                <c:pt idx="5742">
                  <c:v>-2.2483300000000001E-2</c:v>
                </c:pt>
                <c:pt idx="5743">
                  <c:v>-2.0995699999999999E-2</c:v>
                </c:pt>
                <c:pt idx="5744">
                  <c:v>-1.9536299999999999E-2</c:v>
                </c:pt>
                <c:pt idx="5745">
                  <c:v>-1.81096E-2</c:v>
                </c:pt>
                <c:pt idx="5746">
                  <c:v>-1.6720700000000002E-2</c:v>
                </c:pt>
                <c:pt idx="5747">
                  <c:v>-1.5373599999999999E-2</c:v>
                </c:pt>
                <c:pt idx="5748">
                  <c:v>-1.4071200000000001E-2</c:v>
                </c:pt>
                <c:pt idx="5749">
                  <c:v>-1.28167E-2</c:v>
                </c:pt>
                <c:pt idx="5750">
                  <c:v>-1.1613200000000001E-2</c:v>
                </c:pt>
                <c:pt idx="5751">
                  <c:v>-1.04628E-2</c:v>
                </c:pt>
                <c:pt idx="5752" formatCode="0.00E+00">
                  <c:v>-9.3685999999999995E-3</c:v>
                </c:pt>
                <c:pt idx="5753" formatCode="0.00E+00">
                  <c:v>-8.3362599999999999E-3</c:v>
                </c:pt>
                <c:pt idx="5754" formatCode="0.00E+00">
                  <c:v>-7.3714599999999998E-3</c:v>
                </c:pt>
                <c:pt idx="5755" formatCode="0.00E+00">
                  <c:v>-6.47687E-3</c:v>
                </c:pt>
                <c:pt idx="5756" formatCode="0.00E+00">
                  <c:v>-5.65403E-3</c:v>
                </c:pt>
                <c:pt idx="5757" formatCode="0.00E+00">
                  <c:v>-4.9056000000000004E-3</c:v>
                </c:pt>
                <c:pt idx="5758" formatCode="0.00E+00">
                  <c:v>-4.2350799999999996E-3</c:v>
                </c:pt>
                <c:pt idx="5759" formatCode="0.00E+00">
                  <c:v>-3.6447099999999998E-3</c:v>
                </c:pt>
                <c:pt idx="5760" formatCode="0.00E+00">
                  <c:v>-3.1346600000000001E-3</c:v>
                </c:pt>
                <c:pt idx="5761" formatCode="0.00E+00">
                  <c:v>-2.7049399999999999E-3</c:v>
                </c:pt>
                <c:pt idx="5762" formatCode="0.00E+00">
                  <c:v>-2.3568600000000001E-3</c:v>
                </c:pt>
                <c:pt idx="5763" formatCode="0.00E+00">
                  <c:v>-2.09268E-3</c:v>
                </c:pt>
                <c:pt idx="5764" formatCode="0.00E+00">
                  <c:v>-1.9153200000000001E-3</c:v>
                </c:pt>
                <c:pt idx="5765" formatCode="0.00E+00">
                  <c:v>-1.8281E-3</c:v>
                </c:pt>
                <c:pt idx="5766" formatCode="0.00E+00">
                  <c:v>-1.8339700000000001E-3</c:v>
                </c:pt>
                <c:pt idx="5767" formatCode="0.00E+00">
                  <c:v>-1.93549E-3</c:v>
                </c:pt>
                <c:pt idx="5768" formatCode="0.00E+00">
                  <c:v>-2.13473E-3</c:v>
                </c:pt>
                <c:pt idx="5769" formatCode="0.00E+00">
                  <c:v>-2.4322699999999998E-3</c:v>
                </c:pt>
                <c:pt idx="5770" formatCode="0.00E+00">
                  <c:v>-2.8270700000000001E-3</c:v>
                </c:pt>
                <c:pt idx="5771" formatCode="0.00E+00">
                  <c:v>-3.3181999999999999E-3</c:v>
                </c:pt>
                <c:pt idx="5772" formatCode="0.00E+00">
                  <c:v>-3.9060000000000002E-3</c:v>
                </c:pt>
                <c:pt idx="5773" formatCode="0.00E+00">
                  <c:v>-4.5905700000000004E-3</c:v>
                </c:pt>
                <c:pt idx="5774" formatCode="0.00E+00">
                  <c:v>-5.3697900000000002E-3</c:v>
                </c:pt>
                <c:pt idx="5775" formatCode="0.00E+00">
                  <c:v>-6.2404100000000001E-3</c:v>
                </c:pt>
                <c:pt idx="5776" formatCode="0.00E+00">
                  <c:v>-7.2009500000000002E-3</c:v>
                </c:pt>
                <c:pt idx="5777" formatCode="0.00E+00">
                  <c:v>-8.2534500000000007E-3</c:v>
                </c:pt>
                <c:pt idx="5778" formatCode="0.00E+00">
                  <c:v>-9.4016499999999992E-3</c:v>
                </c:pt>
                <c:pt idx="5779">
                  <c:v>-1.06474E-2</c:v>
                </c:pt>
                <c:pt idx="5780">
                  <c:v>-1.19898E-2</c:v>
                </c:pt>
                <c:pt idx="5781">
                  <c:v>-1.34269E-2</c:v>
                </c:pt>
                <c:pt idx="5782">
                  <c:v>-1.4958000000000001E-2</c:v>
                </c:pt>
                <c:pt idx="5783">
                  <c:v>-1.65831E-2</c:v>
                </c:pt>
                <c:pt idx="5784">
                  <c:v>-1.8300899999999998E-2</c:v>
                </c:pt>
                <c:pt idx="5785">
                  <c:v>-2.0109499999999999E-2</c:v>
                </c:pt>
                <c:pt idx="5786">
                  <c:v>-2.2006899999999999E-2</c:v>
                </c:pt>
                <c:pt idx="5787">
                  <c:v>-2.3992099999999999E-2</c:v>
                </c:pt>
                <c:pt idx="5788">
                  <c:v>-2.6063300000000001E-2</c:v>
                </c:pt>
                <c:pt idx="5789">
                  <c:v>-2.8216600000000001E-2</c:v>
                </c:pt>
                <c:pt idx="5790">
                  <c:v>-3.0448800000000002E-2</c:v>
                </c:pt>
                <c:pt idx="5791">
                  <c:v>-3.2760299999999999E-2</c:v>
                </c:pt>
                <c:pt idx="5792">
                  <c:v>-3.5152700000000002E-2</c:v>
                </c:pt>
                <c:pt idx="5793">
                  <c:v>-3.7624299999999999E-2</c:v>
                </c:pt>
                <c:pt idx="5794">
                  <c:v>-4.0170200000000003E-2</c:v>
                </c:pt>
                <c:pt idx="5795">
                  <c:v>-4.2785200000000002E-2</c:v>
                </c:pt>
                <c:pt idx="5796">
                  <c:v>-4.54665E-2</c:v>
                </c:pt>
                <c:pt idx="5797">
                  <c:v>-4.8212600000000001E-2</c:v>
                </c:pt>
                <c:pt idx="5798">
                  <c:v>-5.1021200000000003E-2</c:v>
                </c:pt>
                <c:pt idx="5799">
                  <c:v>-5.3888600000000002E-2</c:v>
                </c:pt>
                <c:pt idx="5800">
                  <c:v>-5.6808600000000001E-2</c:v>
                </c:pt>
                <c:pt idx="5801">
                  <c:v>-5.9775300000000003E-2</c:v>
                </c:pt>
                <c:pt idx="5802">
                  <c:v>-6.2784900000000005E-2</c:v>
                </c:pt>
                <c:pt idx="5803">
                  <c:v>-6.5834299999999998E-2</c:v>
                </c:pt>
                <c:pt idx="5804">
                  <c:v>-6.8917999999999993E-2</c:v>
                </c:pt>
                <c:pt idx="5805">
                  <c:v>-7.2029599999999999E-2</c:v>
                </c:pt>
                <c:pt idx="5806">
                  <c:v>-7.5164499999999995E-2</c:v>
                </c:pt>
                <c:pt idx="5807">
                  <c:v>-7.8320299999999995E-2</c:v>
                </c:pt>
                <c:pt idx="5808">
                  <c:v>-8.1493899999999994E-2</c:v>
                </c:pt>
                <c:pt idx="5809">
                  <c:v>-8.4681099999999995E-2</c:v>
                </c:pt>
                <c:pt idx="5810">
                  <c:v>-8.7876300000000004E-2</c:v>
                </c:pt>
                <c:pt idx="5811">
                  <c:v>-9.1075400000000001E-2</c:v>
                </c:pt>
                <c:pt idx="5812">
                  <c:v>-9.4276700000000005E-2</c:v>
                </c:pt>
                <c:pt idx="5813">
                  <c:v>-9.7477900000000006E-2</c:v>
                </c:pt>
                <c:pt idx="5814">
                  <c:v>-0.100675</c:v>
                </c:pt>
                <c:pt idx="5815">
                  <c:v>-0.103863</c:v>
                </c:pt>
                <c:pt idx="5816">
                  <c:v>-0.107039</c:v>
                </c:pt>
                <c:pt idx="5817">
                  <c:v>-0.110197</c:v>
                </c:pt>
                <c:pt idx="5818">
                  <c:v>-0.11333500000000001</c:v>
                </c:pt>
                <c:pt idx="5819">
                  <c:v>-0.116448</c:v>
                </c:pt>
                <c:pt idx="5820">
                  <c:v>-0.119534</c:v>
                </c:pt>
                <c:pt idx="5821">
                  <c:v>-0.12259299999999999</c:v>
                </c:pt>
                <c:pt idx="5822">
                  <c:v>-0.12562200000000001</c:v>
                </c:pt>
                <c:pt idx="5823">
                  <c:v>-0.12861300000000001</c:v>
                </c:pt>
                <c:pt idx="5824">
                  <c:v>-0.13155900000000001</c:v>
                </c:pt>
                <c:pt idx="5825">
                  <c:v>-0.13445399999999999</c:v>
                </c:pt>
                <c:pt idx="5826">
                  <c:v>-0.137295</c:v>
                </c:pt>
                <c:pt idx="5827">
                  <c:v>-0.14007600000000001</c:v>
                </c:pt>
                <c:pt idx="5828">
                  <c:v>-0.14279800000000001</c:v>
                </c:pt>
                <c:pt idx="5829">
                  <c:v>-0.145455</c:v>
                </c:pt>
                <c:pt idx="5830">
                  <c:v>-0.14804200000000001</c:v>
                </c:pt>
                <c:pt idx="5831">
                  <c:v>-0.15055499999999999</c:v>
                </c:pt>
                <c:pt idx="5832">
                  <c:v>-0.15299199999999999</c:v>
                </c:pt>
                <c:pt idx="5833">
                  <c:v>-0.15535199999999999</c:v>
                </c:pt>
                <c:pt idx="5834">
                  <c:v>-0.15763199999999999</c:v>
                </c:pt>
                <c:pt idx="5835">
                  <c:v>-0.15983</c:v>
                </c:pt>
                <c:pt idx="5836">
                  <c:v>-0.161942</c:v>
                </c:pt>
                <c:pt idx="5837">
                  <c:v>-0.163966</c:v>
                </c:pt>
                <c:pt idx="5838">
                  <c:v>-0.16589799999999999</c:v>
                </c:pt>
                <c:pt idx="5839">
                  <c:v>-0.167735</c:v>
                </c:pt>
                <c:pt idx="5840">
                  <c:v>-0.16947799999999999</c:v>
                </c:pt>
                <c:pt idx="5841">
                  <c:v>-0.17113300000000001</c:v>
                </c:pt>
                <c:pt idx="5842">
                  <c:v>-0.172703</c:v>
                </c:pt>
                <c:pt idx="5843">
                  <c:v>-0.17418600000000001</c:v>
                </c:pt>
                <c:pt idx="5844">
                  <c:v>-0.17558499999999999</c:v>
                </c:pt>
                <c:pt idx="5845">
                  <c:v>-0.176901</c:v>
                </c:pt>
                <c:pt idx="5846">
                  <c:v>-0.17813699999999999</c:v>
                </c:pt>
                <c:pt idx="5847">
                  <c:v>-0.17929100000000001</c:v>
                </c:pt>
                <c:pt idx="5848">
                  <c:v>-0.18035899999999999</c:v>
                </c:pt>
                <c:pt idx="5849">
                  <c:v>-0.181343</c:v>
                </c:pt>
                <c:pt idx="5850">
                  <c:v>-0.18224099999999999</c:v>
                </c:pt>
                <c:pt idx="5851">
                  <c:v>-0.183055</c:v>
                </c:pt>
                <c:pt idx="5852">
                  <c:v>-0.18378800000000001</c:v>
                </c:pt>
                <c:pt idx="5853">
                  <c:v>-0.184446</c:v>
                </c:pt>
                <c:pt idx="5854">
                  <c:v>-0.185034</c:v>
                </c:pt>
                <c:pt idx="5855">
                  <c:v>-0.185554</c:v>
                </c:pt>
                <c:pt idx="5856">
                  <c:v>-0.18601000000000001</c:v>
                </c:pt>
                <c:pt idx="5857">
                  <c:v>-0.18639900000000001</c:v>
                </c:pt>
                <c:pt idx="5858">
                  <c:v>-0.186723</c:v>
                </c:pt>
                <c:pt idx="5859">
                  <c:v>-0.18698000000000001</c:v>
                </c:pt>
                <c:pt idx="5860">
                  <c:v>-0.18717500000000001</c:v>
                </c:pt>
                <c:pt idx="5861">
                  <c:v>-0.18731100000000001</c:v>
                </c:pt>
                <c:pt idx="5862">
                  <c:v>-0.187388</c:v>
                </c:pt>
                <c:pt idx="5863">
                  <c:v>-0.18740799999999999</c:v>
                </c:pt>
                <c:pt idx="5864">
                  <c:v>-0.18737599999999999</c:v>
                </c:pt>
                <c:pt idx="5865">
                  <c:v>-0.18729899999999999</c:v>
                </c:pt>
                <c:pt idx="5866">
                  <c:v>-0.18718399999999999</c:v>
                </c:pt>
                <c:pt idx="5867">
                  <c:v>-0.18703600000000001</c:v>
                </c:pt>
                <c:pt idx="5868">
                  <c:v>-0.186858</c:v>
                </c:pt>
                <c:pt idx="5869">
                  <c:v>-0.18665599999999999</c:v>
                </c:pt>
                <c:pt idx="5870">
                  <c:v>-0.18643499999999999</c:v>
                </c:pt>
                <c:pt idx="5871">
                  <c:v>-0.18620100000000001</c:v>
                </c:pt>
                <c:pt idx="5872">
                  <c:v>-0.18595800000000001</c:v>
                </c:pt>
                <c:pt idx="5873">
                  <c:v>-0.18570800000000001</c:v>
                </c:pt>
                <c:pt idx="5874">
                  <c:v>-0.18545500000000001</c:v>
                </c:pt>
                <c:pt idx="5875">
                  <c:v>-0.18520400000000001</c:v>
                </c:pt>
                <c:pt idx="5876">
                  <c:v>-0.18496000000000001</c:v>
                </c:pt>
                <c:pt idx="5877">
                  <c:v>-0.184723</c:v>
                </c:pt>
                <c:pt idx="5878">
                  <c:v>-0.184498</c:v>
                </c:pt>
                <c:pt idx="5879">
                  <c:v>-0.18428900000000001</c:v>
                </c:pt>
                <c:pt idx="5880">
                  <c:v>-0.18410499999999999</c:v>
                </c:pt>
                <c:pt idx="5881">
                  <c:v>-0.183949</c:v>
                </c:pt>
                <c:pt idx="5882">
                  <c:v>-0.18382200000000001</c:v>
                </c:pt>
                <c:pt idx="5883">
                  <c:v>-0.183723</c:v>
                </c:pt>
                <c:pt idx="5884">
                  <c:v>-0.18365699999999999</c:v>
                </c:pt>
                <c:pt idx="5885">
                  <c:v>-0.18362700000000001</c:v>
                </c:pt>
                <c:pt idx="5886">
                  <c:v>-0.18363499999999999</c:v>
                </c:pt>
                <c:pt idx="5887">
                  <c:v>-0.18368300000000001</c:v>
                </c:pt>
                <c:pt idx="5888">
                  <c:v>-0.18377299999999999</c:v>
                </c:pt>
                <c:pt idx="5889">
                  <c:v>-0.18390599999999999</c:v>
                </c:pt>
                <c:pt idx="5890">
                  <c:v>-0.184084</c:v>
                </c:pt>
                <c:pt idx="5891">
                  <c:v>-0.184304</c:v>
                </c:pt>
                <c:pt idx="5892">
                  <c:v>-0.184559</c:v>
                </c:pt>
                <c:pt idx="5893">
                  <c:v>-0.18484900000000001</c:v>
                </c:pt>
                <c:pt idx="5894">
                  <c:v>-0.18517500000000001</c:v>
                </c:pt>
                <c:pt idx="5895">
                  <c:v>-0.18554000000000001</c:v>
                </c:pt>
                <c:pt idx="5896">
                  <c:v>-0.185949</c:v>
                </c:pt>
                <c:pt idx="5897">
                  <c:v>-0.18640499999999999</c:v>
                </c:pt>
                <c:pt idx="5898">
                  <c:v>-0.18690699999999999</c:v>
                </c:pt>
                <c:pt idx="5899">
                  <c:v>-0.18745600000000001</c:v>
                </c:pt>
                <c:pt idx="5900">
                  <c:v>-0.188055</c:v>
                </c:pt>
                <c:pt idx="5901">
                  <c:v>-0.18870799999999999</c:v>
                </c:pt>
                <c:pt idx="5902">
                  <c:v>-0.189419</c:v>
                </c:pt>
                <c:pt idx="5903">
                  <c:v>-0.190189</c:v>
                </c:pt>
                <c:pt idx="5904">
                  <c:v>-0.19101599999999999</c:v>
                </c:pt>
                <c:pt idx="5905">
                  <c:v>-0.19189899999999999</c:v>
                </c:pt>
                <c:pt idx="5906">
                  <c:v>-0.19283700000000001</c:v>
                </c:pt>
                <c:pt idx="5907">
                  <c:v>-0.19383400000000001</c:v>
                </c:pt>
                <c:pt idx="5908">
                  <c:v>-0.19489100000000001</c:v>
                </c:pt>
                <c:pt idx="5909">
                  <c:v>-0.19600799999999999</c:v>
                </c:pt>
                <c:pt idx="5910">
                  <c:v>-0.19717999999999999</c:v>
                </c:pt>
                <c:pt idx="5911">
                  <c:v>-0.19840099999999999</c:v>
                </c:pt>
                <c:pt idx="5912">
                  <c:v>-0.19966500000000001</c:v>
                </c:pt>
                <c:pt idx="5913">
                  <c:v>-0.20097000000000001</c:v>
                </c:pt>
                <c:pt idx="5914">
                  <c:v>-0.20231199999999999</c:v>
                </c:pt>
                <c:pt idx="5915">
                  <c:v>-0.203684</c:v>
                </c:pt>
                <c:pt idx="5916">
                  <c:v>-0.20508399999999999</c:v>
                </c:pt>
                <c:pt idx="5917">
                  <c:v>-0.206508</c:v>
                </c:pt>
                <c:pt idx="5918">
                  <c:v>-0.207955</c:v>
                </c:pt>
                <c:pt idx="5919">
                  <c:v>-0.209425</c:v>
                </c:pt>
                <c:pt idx="5920">
                  <c:v>-0.21091599999999999</c:v>
                </c:pt>
                <c:pt idx="5921">
                  <c:v>-0.212425</c:v>
                </c:pt>
                <c:pt idx="5922">
                  <c:v>-0.213947</c:v>
                </c:pt>
                <c:pt idx="5923">
                  <c:v>-0.215479</c:v>
                </c:pt>
                <c:pt idx="5924">
                  <c:v>-0.21701699999999999</c:v>
                </c:pt>
                <c:pt idx="5925">
                  <c:v>-0.218558</c:v>
                </c:pt>
                <c:pt idx="5926">
                  <c:v>-0.22009500000000001</c:v>
                </c:pt>
                <c:pt idx="5927">
                  <c:v>-0.22162200000000001</c:v>
                </c:pt>
                <c:pt idx="5928">
                  <c:v>-0.22314100000000001</c:v>
                </c:pt>
                <c:pt idx="5929">
                  <c:v>-0.22465499999999999</c:v>
                </c:pt>
                <c:pt idx="5930">
                  <c:v>-0.226163</c:v>
                </c:pt>
                <c:pt idx="5931">
                  <c:v>-0.22766900000000001</c:v>
                </c:pt>
                <c:pt idx="5932">
                  <c:v>-0.22917399999999999</c:v>
                </c:pt>
                <c:pt idx="5933">
                  <c:v>-0.230679</c:v>
                </c:pt>
                <c:pt idx="5934">
                  <c:v>-0.232179</c:v>
                </c:pt>
                <c:pt idx="5935">
                  <c:v>-0.23366600000000001</c:v>
                </c:pt>
                <c:pt idx="5936">
                  <c:v>-0.23513800000000001</c:v>
                </c:pt>
                <c:pt idx="5937">
                  <c:v>-0.23658899999999999</c:v>
                </c:pt>
                <c:pt idx="5938">
                  <c:v>-0.23801700000000001</c:v>
                </c:pt>
                <c:pt idx="5939">
                  <c:v>-0.23941899999999999</c:v>
                </c:pt>
                <c:pt idx="5940">
                  <c:v>-0.24079800000000001</c:v>
                </c:pt>
                <c:pt idx="5941">
                  <c:v>-0.24215500000000001</c:v>
                </c:pt>
                <c:pt idx="5942">
                  <c:v>-0.24349000000000001</c:v>
                </c:pt>
                <c:pt idx="5943">
                  <c:v>-0.24479699999999999</c:v>
                </c:pt>
                <c:pt idx="5944">
                  <c:v>-0.24607399999999999</c:v>
                </c:pt>
                <c:pt idx="5945">
                  <c:v>-0.24731700000000001</c:v>
                </c:pt>
                <c:pt idx="5946">
                  <c:v>-0.248525</c:v>
                </c:pt>
                <c:pt idx="5947">
                  <c:v>-0.249696</c:v>
                </c:pt>
                <c:pt idx="5948">
                  <c:v>-0.25083100000000003</c:v>
                </c:pt>
                <c:pt idx="5949">
                  <c:v>-0.25192900000000001</c:v>
                </c:pt>
                <c:pt idx="5950">
                  <c:v>-0.25298999999999999</c:v>
                </c:pt>
                <c:pt idx="5951">
                  <c:v>-0.25401499999999999</c:v>
                </c:pt>
                <c:pt idx="5952">
                  <c:v>-0.25500499999999998</c:v>
                </c:pt>
                <c:pt idx="5953">
                  <c:v>-0.25596200000000002</c:v>
                </c:pt>
                <c:pt idx="5954">
                  <c:v>-0.25688899999999998</c:v>
                </c:pt>
                <c:pt idx="5955">
                  <c:v>-0.25778400000000001</c:v>
                </c:pt>
                <c:pt idx="5956">
                  <c:v>-0.25864500000000001</c:v>
                </c:pt>
                <c:pt idx="5957">
                  <c:v>-0.25947399999999998</c:v>
                </c:pt>
                <c:pt idx="5958">
                  <c:v>-0.26027099999999997</c:v>
                </c:pt>
                <c:pt idx="5959">
                  <c:v>-0.26103599999999999</c:v>
                </c:pt>
                <c:pt idx="5960">
                  <c:v>-0.26176700000000003</c:v>
                </c:pt>
                <c:pt idx="5961">
                  <c:v>-0.262461</c:v>
                </c:pt>
                <c:pt idx="5962">
                  <c:v>-0.26311800000000002</c:v>
                </c:pt>
                <c:pt idx="5963">
                  <c:v>-0.263741</c:v>
                </c:pt>
                <c:pt idx="5964">
                  <c:v>-0.26433400000000001</c:v>
                </c:pt>
                <c:pt idx="5965">
                  <c:v>-0.26489299999999999</c:v>
                </c:pt>
                <c:pt idx="5966">
                  <c:v>-0.26541700000000001</c:v>
                </c:pt>
                <c:pt idx="5967">
                  <c:v>-0.26591100000000001</c:v>
                </c:pt>
                <c:pt idx="5968">
                  <c:v>-0.26637899999999998</c:v>
                </c:pt>
                <c:pt idx="5969">
                  <c:v>-0.26682099999999997</c:v>
                </c:pt>
                <c:pt idx="5970">
                  <c:v>-0.26723799999999998</c:v>
                </c:pt>
                <c:pt idx="5971">
                  <c:v>-0.26762999999999998</c:v>
                </c:pt>
                <c:pt idx="5972">
                  <c:v>-0.26799600000000001</c:v>
                </c:pt>
                <c:pt idx="5973">
                  <c:v>-0.26833499999999999</c:v>
                </c:pt>
                <c:pt idx="5974">
                  <c:v>-0.268646</c:v>
                </c:pt>
                <c:pt idx="5975">
                  <c:v>-0.26893099999999998</c:v>
                </c:pt>
                <c:pt idx="5976">
                  <c:v>-0.26918999999999998</c:v>
                </c:pt>
                <c:pt idx="5977">
                  <c:v>-0.26942300000000002</c:v>
                </c:pt>
                <c:pt idx="5978">
                  <c:v>-0.269625</c:v>
                </c:pt>
                <c:pt idx="5979">
                  <c:v>-0.269785</c:v>
                </c:pt>
                <c:pt idx="5980">
                  <c:v>-0.26989600000000002</c:v>
                </c:pt>
                <c:pt idx="5981">
                  <c:v>-0.269957</c:v>
                </c:pt>
                <c:pt idx="5982">
                  <c:v>-0.26996700000000001</c:v>
                </c:pt>
                <c:pt idx="5983">
                  <c:v>-0.26992899999999997</c:v>
                </c:pt>
                <c:pt idx="5984">
                  <c:v>-0.269845</c:v>
                </c:pt>
                <c:pt idx="5985">
                  <c:v>-0.26971499999999998</c:v>
                </c:pt>
                <c:pt idx="5986">
                  <c:v>-0.269538</c:v>
                </c:pt>
                <c:pt idx="5987">
                  <c:v>-0.269318</c:v>
                </c:pt>
                <c:pt idx="5988">
                  <c:v>-0.26906200000000002</c:v>
                </c:pt>
                <c:pt idx="5989">
                  <c:v>-0.26877699999999999</c:v>
                </c:pt>
                <c:pt idx="5990">
                  <c:v>-0.26846799999999998</c:v>
                </c:pt>
                <c:pt idx="5991">
                  <c:v>-0.26813599999999999</c:v>
                </c:pt>
                <c:pt idx="5992">
                  <c:v>-0.26778400000000002</c:v>
                </c:pt>
                <c:pt idx="5993">
                  <c:v>-0.26741199999999998</c:v>
                </c:pt>
                <c:pt idx="5994">
                  <c:v>-0.26702100000000001</c:v>
                </c:pt>
                <c:pt idx="5995">
                  <c:v>-0.26660899999999998</c:v>
                </c:pt>
                <c:pt idx="5996">
                  <c:v>-0.266177</c:v>
                </c:pt>
                <c:pt idx="5997">
                  <c:v>-0.26572200000000001</c:v>
                </c:pt>
                <c:pt idx="5998">
                  <c:v>-0.26524500000000001</c:v>
                </c:pt>
                <c:pt idx="5999">
                  <c:v>-0.264741</c:v>
                </c:pt>
                <c:pt idx="6000">
                  <c:v>-0.26420500000000002</c:v>
                </c:pt>
                <c:pt idx="6001">
                  <c:v>-0.263629</c:v>
                </c:pt>
                <c:pt idx="6002">
                  <c:v>-0.26300699999999999</c:v>
                </c:pt>
                <c:pt idx="6003">
                  <c:v>-0.26233299999999998</c:v>
                </c:pt>
                <c:pt idx="6004">
                  <c:v>-0.261604</c:v>
                </c:pt>
                <c:pt idx="6005">
                  <c:v>-0.260822</c:v>
                </c:pt>
                <c:pt idx="6006">
                  <c:v>-0.25999299999999997</c:v>
                </c:pt>
                <c:pt idx="6007">
                  <c:v>-0.25912000000000002</c:v>
                </c:pt>
                <c:pt idx="6008">
                  <c:v>-0.25820399999999999</c:v>
                </c:pt>
                <c:pt idx="6009">
                  <c:v>-0.257243</c:v>
                </c:pt>
                <c:pt idx="6010">
                  <c:v>-0.25623499999999999</c:v>
                </c:pt>
                <c:pt idx="6011">
                  <c:v>-0.25518000000000002</c:v>
                </c:pt>
                <c:pt idx="6012">
                  <c:v>-0.25407800000000003</c:v>
                </c:pt>
                <c:pt idx="6013">
                  <c:v>-0.25292999999999999</c:v>
                </c:pt>
                <c:pt idx="6014">
                  <c:v>-0.25173800000000002</c:v>
                </c:pt>
                <c:pt idx="6015">
                  <c:v>-0.25050499999999998</c:v>
                </c:pt>
                <c:pt idx="6016">
                  <c:v>-0.24923500000000001</c:v>
                </c:pt>
                <c:pt idx="6017">
                  <c:v>-0.24793499999999999</c:v>
                </c:pt>
                <c:pt idx="6018">
                  <c:v>-0.246611</c:v>
                </c:pt>
                <c:pt idx="6019">
                  <c:v>-0.24526899999999999</c:v>
                </c:pt>
                <c:pt idx="6020">
                  <c:v>-0.24391099999999999</c:v>
                </c:pt>
                <c:pt idx="6021">
                  <c:v>-0.242537</c:v>
                </c:pt>
                <c:pt idx="6022">
                  <c:v>-0.241146</c:v>
                </c:pt>
                <c:pt idx="6023">
                  <c:v>-0.239734</c:v>
                </c:pt>
                <c:pt idx="6024">
                  <c:v>-0.23829800000000001</c:v>
                </c:pt>
                <c:pt idx="6025">
                  <c:v>-0.236843</c:v>
                </c:pt>
                <c:pt idx="6026">
                  <c:v>-0.235371</c:v>
                </c:pt>
                <c:pt idx="6027">
                  <c:v>-0.23388300000000001</c:v>
                </c:pt>
                <c:pt idx="6028">
                  <c:v>-0.232381</c:v>
                </c:pt>
                <c:pt idx="6029">
                  <c:v>-0.23086100000000001</c:v>
                </c:pt>
                <c:pt idx="6030">
                  <c:v>-0.22931799999999999</c:v>
                </c:pt>
                <c:pt idx="6031">
                  <c:v>-0.22775300000000001</c:v>
                </c:pt>
                <c:pt idx="6032">
                  <c:v>-0.22617200000000001</c:v>
                </c:pt>
                <c:pt idx="6033">
                  <c:v>-0.224579</c:v>
                </c:pt>
                <c:pt idx="6034">
                  <c:v>-0.22298200000000001</c:v>
                </c:pt>
                <c:pt idx="6035">
                  <c:v>-0.221383</c:v>
                </c:pt>
                <c:pt idx="6036">
                  <c:v>-0.21979000000000001</c:v>
                </c:pt>
                <c:pt idx="6037">
                  <c:v>-0.21820700000000001</c:v>
                </c:pt>
                <c:pt idx="6038">
                  <c:v>-0.216637</c:v>
                </c:pt>
                <c:pt idx="6039">
                  <c:v>-0.21507999999999999</c:v>
                </c:pt>
                <c:pt idx="6040">
                  <c:v>-0.21354300000000001</c:v>
                </c:pt>
                <c:pt idx="6041">
                  <c:v>-0.212032</c:v>
                </c:pt>
                <c:pt idx="6042">
                  <c:v>-0.21054899999999999</c:v>
                </c:pt>
                <c:pt idx="6043">
                  <c:v>-0.209091</c:v>
                </c:pt>
                <c:pt idx="6044">
                  <c:v>-0.20766200000000001</c:v>
                </c:pt>
                <c:pt idx="6045">
                  <c:v>-0.206264</c:v>
                </c:pt>
                <c:pt idx="6046">
                  <c:v>-0.204899</c:v>
                </c:pt>
                <c:pt idx="6047">
                  <c:v>-0.203567</c:v>
                </c:pt>
                <c:pt idx="6048">
                  <c:v>-0.202268</c:v>
                </c:pt>
                <c:pt idx="6049">
                  <c:v>-0.20099900000000001</c:v>
                </c:pt>
                <c:pt idx="6050">
                  <c:v>-0.199764</c:v>
                </c:pt>
                <c:pt idx="6051">
                  <c:v>-0.198569</c:v>
                </c:pt>
                <c:pt idx="6052">
                  <c:v>-0.19741800000000001</c:v>
                </c:pt>
                <c:pt idx="6053">
                  <c:v>-0.19631199999999999</c:v>
                </c:pt>
                <c:pt idx="6054">
                  <c:v>-0.19525700000000001</c:v>
                </c:pt>
                <c:pt idx="6055">
                  <c:v>-0.19425700000000001</c:v>
                </c:pt>
                <c:pt idx="6056">
                  <c:v>-0.19331200000000001</c:v>
                </c:pt>
                <c:pt idx="6057">
                  <c:v>-0.19242500000000001</c:v>
                </c:pt>
                <c:pt idx="6058">
                  <c:v>-0.19159499999999999</c:v>
                </c:pt>
                <c:pt idx="6059">
                  <c:v>-0.19082399999999999</c:v>
                </c:pt>
                <c:pt idx="6060">
                  <c:v>-0.190111</c:v>
                </c:pt>
                <c:pt idx="6061">
                  <c:v>-0.18945899999999999</c:v>
                </c:pt>
                <c:pt idx="6062">
                  <c:v>-0.18887499999999999</c:v>
                </c:pt>
                <c:pt idx="6063">
                  <c:v>-0.188359</c:v>
                </c:pt>
                <c:pt idx="6064">
                  <c:v>-0.187913</c:v>
                </c:pt>
                <c:pt idx="6065">
                  <c:v>-0.18753800000000001</c:v>
                </c:pt>
                <c:pt idx="6066">
                  <c:v>-0.18723100000000001</c:v>
                </c:pt>
                <c:pt idx="6067">
                  <c:v>-0.18698699999999999</c:v>
                </c:pt>
                <c:pt idx="6068">
                  <c:v>-0.186805</c:v>
                </c:pt>
                <c:pt idx="6069">
                  <c:v>-0.18668599999999999</c:v>
                </c:pt>
                <c:pt idx="6070">
                  <c:v>-0.18662699999999999</c:v>
                </c:pt>
                <c:pt idx="6071">
                  <c:v>-0.18662699999999999</c:v>
                </c:pt>
                <c:pt idx="6072">
                  <c:v>-0.186692</c:v>
                </c:pt>
                <c:pt idx="6073">
                  <c:v>-0.18682299999999999</c:v>
                </c:pt>
                <c:pt idx="6074">
                  <c:v>-0.18701999999999999</c:v>
                </c:pt>
                <c:pt idx="6075">
                  <c:v>-0.18728800000000001</c:v>
                </c:pt>
                <c:pt idx="6076">
                  <c:v>-0.18763099999999999</c:v>
                </c:pt>
                <c:pt idx="6077">
                  <c:v>-0.188057</c:v>
                </c:pt>
                <c:pt idx="6078">
                  <c:v>-0.18856999999999999</c:v>
                </c:pt>
                <c:pt idx="6079">
                  <c:v>-0.18917100000000001</c:v>
                </c:pt>
                <c:pt idx="6080">
                  <c:v>-0.189857</c:v>
                </c:pt>
                <c:pt idx="6081">
                  <c:v>-0.19062299999999999</c:v>
                </c:pt>
                <c:pt idx="6082">
                  <c:v>-0.19145899999999999</c:v>
                </c:pt>
                <c:pt idx="6083">
                  <c:v>-0.19236400000000001</c:v>
                </c:pt>
                <c:pt idx="6084">
                  <c:v>-0.19334100000000001</c:v>
                </c:pt>
                <c:pt idx="6085">
                  <c:v>-0.19439999999999999</c:v>
                </c:pt>
                <c:pt idx="6086">
                  <c:v>-0.19554099999999999</c:v>
                </c:pt>
                <c:pt idx="6087">
                  <c:v>-0.19675599999999999</c:v>
                </c:pt>
                <c:pt idx="6088">
                  <c:v>-0.19803100000000001</c:v>
                </c:pt>
                <c:pt idx="6089">
                  <c:v>-0.199354</c:v>
                </c:pt>
                <c:pt idx="6090">
                  <c:v>-0.20071900000000001</c:v>
                </c:pt>
                <c:pt idx="6091">
                  <c:v>-0.202121</c:v>
                </c:pt>
                <c:pt idx="6092">
                  <c:v>-0.20355300000000001</c:v>
                </c:pt>
                <c:pt idx="6093">
                  <c:v>-0.205015</c:v>
                </c:pt>
                <c:pt idx="6094">
                  <c:v>-0.206509</c:v>
                </c:pt>
                <c:pt idx="6095">
                  <c:v>-0.20804</c:v>
                </c:pt>
                <c:pt idx="6096">
                  <c:v>-0.20960999999999999</c:v>
                </c:pt>
                <c:pt idx="6097">
                  <c:v>-0.21121500000000001</c:v>
                </c:pt>
                <c:pt idx="6098">
                  <c:v>-0.21285200000000001</c:v>
                </c:pt>
                <c:pt idx="6099">
                  <c:v>-0.21451500000000001</c:v>
                </c:pt>
                <c:pt idx="6100">
                  <c:v>-0.21620200000000001</c:v>
                </c:pt>
                <c:pt idx="6101">
                  <c:v>-0.21790899999999999</c:v>
                </c:pt>
                <c:pt idx="6102">
                  <c:v>-0.219634</c:v>
                </c:pt>
                <c:pt idx="6103">
                  <c:v>-0.22137499999999999</c:v>
                </c:pt>
                <c:pt idx="6104">
                  <c:v>-0.223131</c:v>
                </c:pt>
                <c:pt idx="6105">
                  <c:v>-0.22490199999999999</c:v>
                </c:pt>
                <c:pt idx="6106">
                  <c:v>-0.226688</c:v>
                </c:pt>
                <c:pt idx="6107">
                  <c:v>-0.22848499999999999</c:v>
                </c:pt>
                <c:pt idx="6108">
                  <c:v>-0.23028599999999999</c:v>
                </c:pt>
                <c:pt idx="6109">
                  <c:v>-0.23208300000000001</c:v>
                </c:pt>
                <c:pt idx="6110">
                  <c:v>-0.23386799999999999</c:v>
                </c:pt>
                <c:pt idx="6111">
                  <c:v>-0.23563400000000001</c:v>
                </c:pt>
                <c:pt idx="6112">
                  <c:v>-0.23737900000000001</c:v>
                </c:pt>
                <c:pt idx="6113">
                  <c:v>-0.23910699999999999</c:v>
                </c:pt>
                <c:pt idx="6114">
                  <c:v>-0.240818</c:v>
                </c:pt>
                <c:pt idx="6115">
                  <c:v>-0.242508</c:v>
                </c:pt>
                <c:pt idx="6116">
                  <c:v>-0.244168</c:v>
                </c:pt>
                <c:pt idx="6117">
                  <c:v>-0.245786</c:v>
                </c:pt>
                <c:pt idx="6118">
                  <c:v>-0.247361</c:v>
                </c:pt>
                <c:pt idx="6119">
                  <c:v>-0.24889500000000001</c:v>
                </c:pt>
                <c:pt idx="6120">
                  <c:v>-0.25039400000000001</c:v>
                </c:pt>
                <c:pt idx="6121">
                  <c:v>-0.251859</c:v>
                </c:pt>
                <c:pt idx="6122">
                  <c:v>-0.25328800000000001</c:v>
                </c:pt>
                <c:pt idx="6123">
                  <c:v>-0.25468000000000002</c:v>
                </c:pt>
                <c:pt idx="6124">
                  <c:v>-0.25603599999999999</c:v>
                </c:pt>
                <c:pt idx="6125">
                  <c:v>-0.25735000000000002</c:v>
                </c:pt>
                <c:pt idx="6126">
                  <c:v>-0.25861600000000001</c:v>
                </c:pt>
                <c:pt idx="6127">
                  <c:v>-0.25983000000000001</c:v>
                </c:pt>
                <c:pt idx="6128">
                  <c:v>-0.26099499999999998</c:v>
                </c:pt>
                <c:pt idx="6129">
                  <c:v>-0.26211299999999998</c:v>
                </c:pt>
                <c:pt idx="6130">
                  <c:v>-0.263185</c:v>
                </c:pt>
                <c:pt idx="6131">
                  <c:v>-0.26420399999999999</c:v>
                </c:pt>
                <c:pt idx="6132">
                  <c:v>-0.26516600000000001</c:v>
                </c:pt>
                <c:pt idx="6133">
                  <c:v>-0.26606299999999999</c:v>
                </c:pt>
                <c:pt idx="6134">
                  <c:v>-0.26688899999999999</c:v>
                </c:pt>
                <c:pt idx="6135">
                  <c:v>-0.26764300000000002</c:v>
                </c:pt>
                <c:pt idx="6136">
                  <c:v>-0.26832800000000001</c:v>
                </c:pt>
                <c:pt idx="6137">
                  <c:v>-0.26894499999999999</c:v>
                </c:pt>
                <c:pt idx="6138">
                  <c:v>-0.26949600000000001</c:v>
                </c:pt>
                <c:pt idx="6139">
                  <c:v>-0.26998</c:v>
                </c:pt>
                <c:pt idx="6140">
                  <c:v>-0.270395</c:v>
                </c:pt>
                <c:pt idx="6141">
                  <c:v>-0.27074300000000001</c:v>
                </c:pt>
                <c:pt idx="6142">
                  <c:v>-0.27102399999999999</c:v>
                </c:pt>
                <c:pt idx="6143">
                  <c:v>-0.27123700000000001</c:v>
                </c:pt>
                <c:pt idx="6144">
                  <c:v>-0.27137899999999998</c:v>
                </c:pt>
                <c:pt idx="6145">
                  <c:v>-0.27144699999999999</c:v>
                </c:pt>
                <c:pt idx="6146">
                  <c:v>-0.27144299999999999</c:v>
                </c:pt>
                <c:pt idx="6147">
                  <c:v>-0.27137099999999997</c:v>
                </c:pt>
                <c:pt idx="6148">
                  <c:v>-0.271233</c:v>
                </c:pt>
                <c:pt idx="6149">
                  <c:v>-0.271034</c:v>
                </c:pt>
                <c:pt idx="6150">
                  <c:v>-0.27077299999999999</c:v>
                </c:pt>
                <c:pt idx="6151">
                  <c:v>-0.27044699999999999</c:v>
                </c:pt>
                <c:pt idx="6152">
                  <c:v>-0.27005499999999999</c:v>
                </c:pt>
                <c:pt idx="6153">
                  <c:v>-0.26959899999999998</c:v>
                </c:pt>
                <c:pt idx="6154">
                  <c:v>-0.26907799999999998</c:v>
                </c:pt>
                <c:pt idx="6155">
                  <c:v>-0.26849499999999998</c:v>
                </c:pt>
                <c:pt idx="6156">
                  <c:v>-0.26785399999999998</c:v>
                </c:pt>
                <c:pt idx="6157">
                  <c:v>-0.26715800000000001</c:v>
                </c:pt>
                <c:pt idx="6158">
                  <c:v>-0.26640599999999998</c:v>
                </c:pt>
                <c:pt idx="6159">
                  <c:v>-0.2656</c:v>
                </c:pt>
                <c:pt idx="6160">
                  <c:v>-0.26474700000000001</c:v>
                </c:pt>
                <c:pt idx="6161">
                  <c:v>-0.263853</c:v>
                </c:pt>
                <c:pt idx="6162">
                  <c:v>-0.26292100000000002</c:v>
                </c:pt>
                <c:pt idx="6163">
                  <c:v>-0.26195000000000002</c:v>
                </c:pt>
                <c:pt idx="6164">
                  <c:v>-0.26094299999999998</c:v>
                </c:pt>
                <c:pt idx="6165">
                  <c:v>-0.25990600000000003</c:v>
                </c:pt>
                <c:pt idx="6166">
                  <c:v>-0.25884099999999999</c:v>
                </c:pt>
                <c:pt idx="6167">
                  <c:v>-0.25774999999999998</c:v>
                </c:pt>
                <c:pt idx="6168">
                  <c:v>-0.256633</c:v>
                </c:pt>
                <c:pt idx="6169">
                  <c:v>-0.25548700000000002</c:v>
                </c:pt>
                <c:pt idx="6170">
                  <c:v>-0.25431100000000001</c:v>
                </c:pt>
                <c:pt idx="6171">
                  <c:v>-0.25310700000000003</c:v>
                </c:pt>
                <c:pt idx="6172">
                  <c:v>-0.25188700000000003</c:v>
                </c:pt>
                <c:pt idx="6173">
                  <c:v>-0.250662</c:v>
                </c:pt>
                <c:pt idx="6174">
                  <c:v>-0.24943299999999999</c:v>
                </c:pt>
                <c:pt idx="6175">
                  <c:v>-0.248195</c:v>
                </c:pt>
                <c:pt idx="6176">
                  <c:v>-0.24693999999999999</c:v>
                </c:pt>
                <c:pt idx="6177">
                  <c:v>-0.245668</c:v>
                </c:pt>
                <c:pt idx="6178">
                  <c:v>-0.24438199999999999</c:v>
                </c:pt>
                <c:pt idx="6179">
                  <c:v>-0.243089</c:v>
                </c:pt>
                <c:pt idx="6180">
                  <c:v>-0.241789</c:v>
                </c:pt>
                <c:pt idx="6181">
                  <c:v>-0.24049000000000001</c:v>
                </c:pt>
                <c:pt idx="6182">
                  <c:v>-0.239202</c:v>
                </c:pt>
                <c:pt idx="6183">
                  <c:v>-0.237932</c:v>
                </c:pt>
                <c:pt idx="6184">
                  <c:v>-0.236674</c:v>
                </c:pt>
                <c:pt idx="6185">
                  <c:v>-0.23541899999999999</c:v>
                </c:pt>
                <c:pt idx="6186">
                  <c:v>-0.234178</c:v>
                </c:pt>
                <c:pt idx="6187">
                  <c:v>-0.23296700000000001</c:v>
                </c:pt>
                <c:pt idx="6188">
                  <c:v>-0.23178199999999999</c:v>
                </c:pt>
                <c:pt idx="6189">
                  <c:v>-0.230624</c:v>
                </c:pt>
                <c:pt idx="6190">
                  <c:v>-0.22950200000000001</c:v>
                </c:pt>
                <c:pt idx="6191">
                  <c:v>-0.22842100000000001</c:v>
                </c:pt>
                <c:pt idx="6192">
                  <c:v>-0.227381</c:v>
                </c:pt>
                <c:pt idx="6193">
                  <c:v>-0.226384</c:v>
                </c:pt>
                <c:pt idx="6194">
                  <c:v>-0.22542799999999999</c:v>
                </c:pt>
                <c:pt idx="6195">
                  <c:v>-0.22451099999999999</c:v>
                </c:pt>
                <c:pt idx="6196">
                  <c:v>-0.223633</c:v>
                </c:pt>
                <c:pt idx="6197">
                  <c:v>-0.22279299999999999</c:v>
                </c:pt>
                <c:pt idx="6198">
                  <c:v>-0.22199099999999999</c:v>
                </c:pt>
                <c:pt idx="6199">
                  <c:v>-0.22122600000000001</c:v>
                </c:pt>
                <c:pt idx="6200">
                  <c:v>-0.220501</c:v>
                </c:pt>
                <c:pt idx="6201">
                  <c:v>-0.21982299999999999</c:v>
                </c:pt>
                <c:pt idx="6202">
                  <c:v>-0.219196</c:v>
                </c:pt>
                <c:pt idx="6203">
                  <c:v>-0.21861900000000001</c:v>
                </c:pt>
                <c:pt idx="6204">
                  <c:v>-0.21809000000000001</c:v>
                </c:pt>
                <c:pt idx="6205">
                  <c:v>-0.217609</c:v>
                </c:pt>
                <c:pt idx="6206">
                  <c:v>-0.21718499999999999</c:v>
                </c:pt>
                <c:pt idx="6207">
                  <c:v>-0.21682199999999999</c:v>
                </c:pt>
                <c:pt idx="6208">
                  <c:v>-0.216525</c:v>
                </c:pt>
                <c:pt idx="6209">
                  <c:v>-0.21629399999999999</c:v>
                </c:pt>
                <c:pt idx="6210">
                  <c:v>-0.21612799999999999</c:v>
                </c:pt>
                <c:pt idx="6211">
                  <c:v>-0.216031</c:v>
                </c:pt>
                <c:pt idx="6212">
                  <c:v>-0.216001</c:v>
                </c:pt>
                <c:pt idx="6213">
                  <c:v>-0.21603600000000001</c:v>
                </c:pt>
                <c:pt idx="6214">
                  <c:v>-0.21612700000000001</c:v>
                </c:pt>
                <c:pt idx="6215">
                  <c:v>-0.21627299999999999</c:v>
                </c:pt>
                <c:pt idx="6216">
                  <c:v>-0.216474</c:v>
                </c:pt>
                <c:pt idx="6217">
                  <c:v>-0.21673100000000001</c:v>
                </c:pt>
                <c:pt idx="6218">
                  <c:v>-0.21704100000000001</c:v>
                </c:pt>
                <c:pt idx="6219">
                  <c:v>-0.21739800000000001</c:v>
                </c:pt>
                <c:pt idx="6220">
                  <c:v>-0.21779499999999999</c:v>
                </c:pt>
                <c:pt idx="6221">
                  <c:v>-0.21822800000000001</c:v>
                </c:pt>
                <c:pt idx="6222">
                  <c:v>-0.218694</c:v>
                </c:pt>
                <c:pt idx="6223">
                  <c:v>-0.219196</c:v>
                </c:pt>
                <c:pt idx="6224">
                  <c:v>-0.21973300000000001</c:v>
                </c:pt>
                <c:pt idx="6225">
                  <c:v>-0.220306</c:v>
                </c:pt>
                <c:pt idx="6226">
                  <c:v>-0.220916</c:v>
                </c:pt>
                <c:pt idx="6227">
                  <c:v>-0.221556</c:v>
                </c:pt>
                <c:pt idx="6228">
                  <c:v>-0.222222</c:v>
                </c:pt>
                <c:pt idx="6229">
                  <c:v>-0.222912</c:v>
                </c:pt>
                <c:pt idx="6230">
                  <c:v>-0.22362099999999999</c:v>
                </c:pt>
                <c:pt idx="6231">
                  <c:v>-0.22434200000000001</c:v>
                </c:pt>
                <c:pt idx="6232">
                  <c:v>-0.22506599999999999</c:v>
                </c:pt>
                <c:pt idx="6233">
                  <c:v>-0.22579099999999999</c:v>
                </c:pt>
                <c:pt idx="6234">
                  <c:v>-0.226517</c:v>
                </c:pt>
                <c:pt idx="6235">
                  <c:v>-0.227244</c:v>
                </c:pt>
                <c:pt idx="6236">
                  <c:v>-0.22797000000000001</c:v>
                </c:pt>
                <c:pt idx="6237">
                  <c:v>-0.22869500000000001</c:v>
                </c:pt>
                <c:pt idx="6238">
                  <c:v>-0.22941600000000001</c:v>
                </c:pt>
                <c:pt idx="6239">
                  <c:v>-0.23013500000000001</c:v>
                </c:pt>
                <c:pt idx="6240">
                  <c:v>-0.230847</c:v>
                </c:pt>
                <c:pt idx="6241">
                  <c:v>-0.23155000000000001</c:v>
                </c:pt>
                <c:pt idx="6242">
                  <c:v>-0.232242</c:v>
                </c:pt>
                <c:pt idx="6243">
                  <c:v>-0.23292099999999999</c:v>
                </c:pt>
                <c:pt idx="6244">
                  <c:v>-0.23358000000000001</c:v>
                </c:pt>
                <c:pt idx="6245">
                  <c:v>-0.23421500000000001</c:v>
                </c:pt>
                <c:pt idx="6246">
                  <c:v>-0.234821</c:v>
                </c:pt>
                <c:pt idx="6247">
                  <c:v>-0.235398</c:v>
                </c:pt>
                <c:pt idx="6248">
                  <c:v>-0.23594399999999999</c:v>
                </c:pt>
                <c:pt idx="6249">
                  <c:v>-0.236458</c:v>
                </c:pt>
                <c:pt idx="6250">
                  <c:v>-0.23693400000000001</c:v>
                </c:pt>
                <c:pt idx="6251">
                  <c:v>-0.23736599999999999</c:v>
                </c:pt>
                <c:pt idx="6252">
                  <c:v>-0.23774600000000001</c:v>
                </c:pt>
                <c:pt idx="6253">
                  <c:v>-0.23807</c:v>
                </c:pt>
                <c:pt idx="6254">
                  <c:v>-0.23833599999999999</c:v>
                </c:pt>
                <c:pt idx="6255">
                  <c:v>-0.23854300000000001</c:v>
                </c:pt>
                <c:pt idx="6256">
                  <c:v>-0.23869199999999999</c:v>
                </c:pt>
                <c:pt idx="6257">
                  <c:v>-0.23878099999999999</c:v>
                </c:pt>
                <c:pt idx="6258">
                  <c:v>-0.23880399999999999</c:v>
                </c:pt>
                <c:pt idx="6259">
                  <c:v>-0.238758</c:v>
                </c:pt>
                <c:pt idx="6260">
                  <c:v>-0.23864099999999999</c:v>
                </c:pt>
                <c:pt idx="6261">
                  <c:v>-0.238452</c:v>
                </c:pt>
                <c:pt idx="6262">
                  <c:v>-0.23818700000000001</c:v>
                </c:pt>
                <c:pt idx="6263">
                  <c:v>-0.237844</c:v>
                </c:pt>
                <c:pt idx="6264">
                  <c:v>-0.237424</c:v>
                </c:pt>
                <c:pt idx="6265">
                  <c:v>-0.236927</c:v>
                </c:pt>
                <c:pt idx="6266">
                  <c:v>-0.23635400000000001</c:v>
                </c:pt>
                <c:pt idx="6267">
                  <c:v>-0.235705</c:v>
                </c:pt>
                <c:pt idx="6268">
                  <c:v>-0.23497799999999999</c:v>
                </c:pt>
                <c:pt idx="6269">
                  <c:v>-0.23417499999999999</c:v>
                </c:pt>
                <c:pt idx="6270">
                  <c:v>-0.23330200000000001</c:v>
                </c:pt>
                <c:pt idx="6271">
                  <c:v>-0.232354</c:v>
                </c:pt>
                <c:pt idx="6272">
                  <c:v>-0.231292</c:v>
                </c:pt>
                <c:pt idx="6273">
                  <c:v>-0.23011400000000001</c:v>
                </c:pt>
                <c:pt idx="6274">
                  <c:v>-0.22886500000000001</c:v>
                </c:pt>
                <c:pt idx="6275">
                  <c:v>-0.22755400000000001</c:v>
                </c:pt>
                <c:pt idx="6276">
                  <c:v>-0.22616</c:v>
                </c:pt>
                <c:pt idx="6277">
                  <c:v>-0.224688</c:v>
                </c:pt>
                <c:pt idx="6278">
                  <c:v>-0.22314600000000001</c:v>
                </c:pt>
                <c:pt idx="6279">
                  <c:v>-0.22153400000000001</c:v>
                </c:pt>
                <c:pt idx="6280">
                  <c:v>-0.21985099999999999</c:v>
                </c:pt>
                <c:pt idx="6281">
                  <c:v>-0.21809400000000001</c:v>
                </c:pt>
                <c:pt idx="6282">
                  <c:v>-0.21626400000000001</c:v>
                </c:pt>
                <c:pt idx="6283">
                  <c:v>-0.214364</c:v>
                </c:pt>
                <c:pt idx="6284">
                  <c:v>-0.212399</c:v>
                </c:pt>
                <c:pt idx="6285">
                  <c:v>-0.210371</c:v>
                </c:pt>
                <c:pt idx="6286">
                  <c:v>-0.20828099999999999</c:v>
                </c:pt>
                <c:pt idx="6287">
                  <c:v>-0.20613200000000001</c:v>
                </c:pt>
                <c:pt idx="6288">
                  <c:v>-0.203927</c:v>
                </c:pt>
                <c:pt idx="6289">
                  <c:v>-0.20167399999999999</c:v>
                </c:pt>
                <c:pt idx="6290">
                  <c:v>-0.199382</c:v>
                </c:pt>
                <c:pt idx="6291">
                  <c:v>-0.19705700000000001</c:v>
                </c:pt>
                <c:pt idx="6292">
                  <c:v>-0.19470499999999999</c:v>
                </c:pt>
                <c:pt idx="6293">
                  <c:v>-0.19233</c:v>
                </c:pt>
                <c:pt idx="6294">
                  <c:v>-0.18993499999999999</c:v>
                </c:pt>
                <c:pt idx="6295">
                  <c:v>-0.18752199999999999</c:v>
                </c:pt>
                <c:pt idx="6296">
                  <c:v>-0.18509500000000001</c:v>
                </c:pt>
                <c:pt idx="6297">
                  <c:v>-0.18265300000000001</c:v>
                </c:pt>
                <c:pt idx="6298">
                  <c:v>-0.180196</c:v>
                </c:pt>
                <c:pt idx="6299">
                  <c:v>-0.177729</c:v>
                </c:pt>
                <c:pt idx="6300">
                  <c:v>-0.17525499999999999</c:v>
                </c:pt>
                <c:pt idx="6301">
                  <c:v>-0.17277600000000001</c:v>
                </c:pt>
                <c:pt idx="6302">
                  <c:v>-0.170292</c:v>
                </c:pt>
                <c:pt idx="6303">
                  <c:v>-0.16780500000000001</c:v>
                </c:pt>
                <c:pt idx="6304">
                  <c:v>-0.16531799999999999</c:v>
                </c:pt>
                <c:pt idx="6305">
                  <c:v>-0.162832</c:v>
                </c:pt>
                <c:pt idx="6306">
                  <c:v>-0.16034899999999999</c:v>
                </c:pt>
                <c:pt idx="6307">
                  <c:v>-0.15786900000000001</c:v>
                </c:pt>
                <c:pt idx="6308">
                  <c:v>-0.15539500000000001</c:v>
                </c:pt>
                <c:pt idx="6309">
                  <c:v>-0.15292900000000001</c:v>
                </c:pt>
                <c:pt idx="6310">
                  <c:v>-0.150474</c:v>
                </c:pt>
                <c:pt idx="6311">
                  <c:v>-0.148034</c:v>
                </c:pt>
                <c:pt idx="6312">
                  <c:v>-0.14561299999999999</c:v>
                </c:pt>
                <c:pt idx="6313">
                  <c:v>-0.14321700000000001</c:v>
                </c:pt>
                <c:pt idx="6314">
                  <c:v>-0.140845</c:v>
                </c:pt>
                <c:pt idx="6315">
                  <c:v>-0.13850000000000001</c:v>
                </c:pt>
                <c:pt idx="6316">
                  <c:v>-0.136183</c:v>
                </c:pt>
                <c:pt idx="6317">
                  <c:v>-0.13389400000000001</c:v>
                </c:pt>
                <c:pt idx="6318">
                  <c:v>-0.131636</c:v>
                </c:pt>
                <c:pt idx="6319">
                  <c:v>-0.129408</c:v>
                </c:pt>
                <c:pt idx="6320">
                  <c:v>-0.12721299999999999</c:v>
                </c:pt>
                <c:pt idx="6321">
                  <c:v>-0.125051</c:v>
                </c:pt>
                <c:pt idx="6322">
                  <c:v>-0.12292400000000001</c:v>
                </c:pt>
                <c:pt idx="6323">
                  <c:v>-0.120836</c:v>
                </c:pt>
                <c:pt idx="6324">
                  <c:v>-0.11878900000000001</c:v>
                </c:pt>
                <c:pt idx="6325">
                  <c:v>-0.11679100000000001</c:v>
                </c:pt>
                <c:pt idx="6326">
                  <c:v>-0.114846</c:v>
                </c:pt>
                <c:pt idx="6327">
                  <c:v>-0.112957</c:v>
                </c:pt>
                <c:pt idx="6328">
                  <c:v>-0.111122</c:v>
                </c:pt>
                <c:pt idx="6329">
                  <c:v>-0.109343</c:v>
                </c:pt>
                <c:pt idx="6330">
                  <c:v>-0.107622</c:v>
                </c:pt>
                <c:pt idx="6331">
                  <c:v>-0.105957</c:v>
                </c:pt>
                <c:pt idx="6332">
                  <c:v>-0.10434599999999999</c:v>
                </c:pt>
                <c:pt idx="6333">
                  <c:v>-0.102787</c:v>
                </c:pt>
                <c:pt idx="6334">
                  <c:v>-0.10128</c:v>
                </c:pt>
                <c:pt idx="6335">
                  <c:v>-9.9826799999999993E-2</c:v>
                </c:pt>
                <c:pt idx="6336">
                  <c:v>-9.8429000000000003E-2</c:v>
                </c:pt>
                <c:pt idx="6337">
                  <c:v>-9.7089300000000003E-2</c:v>
                </c:pt>
                <c:pt idx="6338">
                  <c:v>-9.5804700000000007E-2</c:v>
                </c:pt>
                <c:pt idx="6339">
                  <c:v>-9.4569700000000007E-2</c:v>
                </c:pt>
                <c:pt idx="6340">
                  <c:v>-9.3381900000000004E-2</c:v>
                </c:pt>
                <c:pt idx="6341">
                  <c:v>-9.2244199999999998E-2</c:v>
                </c:pt>
                <c:pt idx="6342">
                  <c:v>-9.1162000000000007E-2</c:v>
                </c:pt>
                <c:pt idx="6343">
                  <c:v>-9.0139700000000003E-2</c:v>
                </c:pt>
                <c:pt idx="6344">
                  <c:v>-8.9181399999999994E-2</c:v>
                </c:pt>
                <c:pt idx="6345">
                  <c:v>-8.8288599999999995E-2</c:v>
                </c:pt>
                <c:pt idx="6346">
                  <c:v>-8.7458800000000003E-2</c:v>
                </c:pt>
                <c:pt idx="6347">
                  <c:v>-8.6690000000000003E-2</c:v>
                </c:pt>
                <c:pt idx="6348">
                  <c:v>-8.5984400000000002E-2</c:v>
                </c:pt>
                <c:pt idx="6349">
                  <c:v>-8.53439E-2</c:v>
                </c:pt>
                <c:pt idx="6350">
                  <c:v>-8.4770200000000004E-2</c:v>
                </c:pt>
                <c:pt idx="6351">
                  <c:v>-8.4266300000000002E-2</c:v>
                </c:pt>
                <c:pt idx="6352">
                  <c:v>-8.3833400000000002E-2</c:v>
                </c:pt>
                <c:pt idx="6353">
                  <c:v>-8.3470100000000005E-2</c:v>
                </c:pt>
                <c:pt idx="6354">
                  <c:v>-8.3174700000000004E-2</c:v>
                </c:pt>
                <c:pt idx="6355">
                  <c:v>-8.2945400000000002E-2</c:v>
                </c:pt>
                <c:pt idx="6356">
                  <c:v>-8.2780500000000007E-2</c:v>
                </c:pt>
                <c:pt idx="6357">
                  <c:v>-8.2683499999999993E-2</c:v>
                </c:pt>
                <c:pt idx="6358">
                  <c:v>-8.2656599999999997E-2</c:v>
                </c:pt>
                <c:pt idx="6359">
                  <c:v>-8.26765E-2</c:v>
                </c:pt>
                <c:pt idx="6360">
                  <c:v>-8.2720000000000002E-2</c:v>
                </c:pt>
                <c:pt idx="6361">
                  <c:v>-8.2810099999999998E-2</c:v>
                </c:pt>
                <c:pt idx="6362">
                  <c:v>-8.2967299999999994E-2</c:v>
                </c:pt>
                <c:pt idx="6363">
                  <c:v>-8.3173499999999997E-2</c:v>
                </c:pt>
                <c:pt idx="6364">
                  <c:v>-8.3421899999999993E-2</c:v>
                </c:pt>
                <c:pt idx="6365">
                  <c:v>-8.3721799999999999E-2</c:v>
                </c:pt>
                <c:pt idx="6366">
                  <c:v>-8.4074300000000005E-2</c:v>
                </c:pt>
                <c:pt idx="6367">
                  <c:v>-8.4475900000000007E-2</c:v>
                </c:pt>
                <c:pt idx="6368">
                  <c:v>-8.4923100000000001E-2</c:v>
                </c:pt>
                <c:pt idx="6369">
                  <c:v>-8.5413199999999995E-2</c:v>
                </c:pt>
                <c:pt idx="6370">
                  <c:v>-8.5945099999999996E-2</c:v>
                </c:pt>
                <c:pt idx="6371">
                  <c:v>-8.6518899999999996E-2</c:v>
                </c:pt>
                <c:pt idx="6372">
                  <c:v>-8.7134600000000006E-2</c:v>
                </c:pt>
                <c:pt idx="6373">
                  <c:v>-8.7791400000000006E-2</c:v>
                </c:pt>
                <c:pt idx="6374">
                  <c:v>-8.8488899999999995E-2</c:v>
                </c:pt>
                <c:pt idx="6375">
                  <c:v>-8.9228000000000002E-2</c:v>
                </c:pt>
                <c:pt idx="6376">
                  <c:v>-9.0009800000000001E-2</c:v>
                </c:pt>
                <c:pt idx="6377">
                  <c:v>-9.0835200000000005E-2</c:v>
                </c:pt>
                <c:pt idx="6378">
                  <c:v>-9.1705400000000006E-2</c:v>
                </c:pt>
                <c:pt idx="6379">
                  <c:v>-9.2621400000000007E-2</c:v>
                </c:pt>
                <c:pt idx="6380">
                  <c:v>-9.3581800000000007E-2</c:v>
                </c:pt>
                <c:pt idx="6381">
                  <c:v>-9.4583200000000006E-2</c:v>
                </c:pt>
                <c:pt idx="6382">
                  <c:v>-9.5621300000000006E-2</c:v>
                </c:pt>
                <c:pt idx="6383">
                  <c:v>-9.6693200000000007E-2</c:v>
                </c:pt>
                <c:pt idx="6384">
                  <c:v>-9.77962E-2</c:v>
                </c:pt>
                <c:pt idx="6385">
                  <c:v>-9.8926899999999998E-2</c:v>
                </c:pt>
                <c:pt idx="6386">
                  <c:v>-0.100082</c:v>
                </c:pt>
                <c:pt idx="6387">
                  <c:v>-0.101259</c:v>
                </c:pt>
                <c:pt idx="6388">
                  <c:v>-0.10245600000000001</c:v>
                </c:pt>
                <c:pt idx="6389">
                  <c:v>-0.10367</c:v>
                </c:pt>
                <c:pt idx="6390">
                  <c:v>-0.104897</c:v>
                </c:pt>
                <c:pt idx="6391">
                  <c:v>-0.10613400000000001</c:v>
                </c:pt>
                <c:pt idx="6392">
                  <c:v>-0.107376</c:v>
                </c:pt>
                <c:pt idx="6393">
                  <c:v>-0.108622</c:v>
                </c:pt>
                <c:pt idx="6394">
                  <c:v>-0.10986799999999999</c:v>
                </c:pt>
                <c:pt idx="6395">
                  <c:v>-0.111113</c:v>
                </c:pt>
                <c:pt idx="6396">
                  <c:v>-0.112356</c:v>
                </c:pt>
                <c:pt idx="6397">
                  <c:v>-0.113593</c:v>
                </c:pt>
                <c:pt idx="6398">
                  <c:v>-0.114825</c:v>
                </c:pt>
                <c:pt idx="6399">
                  <c:v>-0.116048</c:v>
                </c:pt>
                <c:pt idx="6400">
                  <c:v>-0.11726300000000001</c:v>
                </c:pt>
                <c:pt idx="6401">
                  <c:v>-0.118466</c:v>
                </c:pt>
                <c:pt idx="6402">
                  <c:v>-0.119656</c:v>
                </c:pt>
                <c:pt idx="6403">
                  <c:v>-0.12083000000000001</c:v>
                </c:pt>
                <c:pt idx="6404">
                  <c:v>-0.121987</c:v>
                </c:pt>
                <c:pt idx="6405">
                  <c:v>-0.123123</c:v>
                </c:pt>
                <c:pt idx="6406">
                  <c:v>-0.124237</c:v>
                </c:pt>
                <c:pt idx="6407">
                  <c:v>-0.12532599999999999</c:v>
                </c:pt>
                <c:pt idx="6408">
                  <c:v>-0.126386</c:v>
                </c:pt>
                <c:pt idx="6409">
                  <c:v>-0.127413</c:v>
                </c:pt>
                <c:pt idx="6410">
                  <c:v>-0.12840299999999999</c:v>
                </c:pt>
                <c:pt idx="6411">
                  <c:v>-0.129354</c:v>
                </c:pt>
                <c:pt idx="6412">
                  <c:v>-0.13026699999999999</c:v>
                </c:pt>
                <c:pt idx="6413">
                  <c:v>-0.13114200000000001</c:v>
                </c:pt>
                <c:pt idx="6414">
                  <c:v>-0.13197800000000001</c:v>
                </c:pt>
                <c:pt idx="6415">
                  <c:v>-0.132774</c:v>
                </c:pt>
                <c:pt idx="6416">
                  <c:v>-0.13352900000000001</c:v>
                </c:pt>
                <c:pt idx="6417">
                  <c:v>-0.134242</c:v>
                </c:pt>
                <c:pt idx="6418">
                  <c:v>-0.134909</c:v>
                </c:pt>
                <c:pt idx="6419">
                  <c:v>-0.13552800000000001</c:v>
                </c:pt>
                <c:pt idx="6420">
                  <c:v>-0.13609499999999999</c:v>
                </c:pt>
                <c:pt idx="6421">
                  <c:v>-0.13661000000000001</c:v>
                </c:pt>
                <c:pt idx="6422">
                  <c:v>-0.137072</c:v>
                </c:pt>
                <c:pt idx="6423">
                  <c:v>-0.13748199999999999</c:v>
                </c:pt>
                <c:pt idx="6424">
                  <c:v>-0.13784099999999999</c:v>
                </c:pt>
                <c:pt idx="6425">
                  <c:v>-0.13814699999999999</c:v>
                </c:pt>
                <c:pt idx="6426">
                  <c:v>-0.13839499999999999</c:v>
                </c:pt>
                <c:pt idx="6427">
                  <c:v>-0.13858000000000001</c:v>
                </c:pt>
                <c:pt idx="6428">
                  <c:v>-0.13870199999999999</c:v>
                </c:pt>
                <c:pt idx="6429">
                  <c:v>-0.138762</c:v>
                </c:pt>
                <c:pt idx="6430">
                  <c:v>-0.138761</c:v>
                </c:pt>
                <c:pt idx="6431">
                  <c:v>-0.13869999999999999</c:v>
                </c:pt>
                <c:pt idx="6432">
                  <c:v>-0.13858000000000001</c:v>
                </c:pt>
                <c:pt idx="6433">
                  <c:v>-0.138402</c:v>
                </c:pt>
                <c:pt idx="6434">
                  <c:v>-0.13816100000000001</c:v>
                </c:pt>
                <c:pt idx="6435">
                  <c:v>-0.137854</c:v>
                </c:pt>
                <c:pt idx="6436">
                  <c:v>-0.137485</c:v>
                </c:pt>
                <c:pt idx="6437">
                  <c:v>-0.13705999999999999</c:v>
                </c:pt>
                <c:pt idx="6438">
                  <c:v>-0.13657900000000001</c:v>
                </c:pt>
                <c:pt idx="6439">
                  <c:v>-0.136044</c:v>
                </c:pt>
                <c:pt idx="6440">
                  <c:v>-0.13545199999999999</c:v>
                </c:pt>
                <c:pt idx="6441">
                  <c:v>-0.13480300000000001</c:v>
                </c:pt>
                <c:pt idx="6442">
                  <c:v>-0.13409799999999999</c:v>
                </c:pt>
                <c:pt idx="6443">
                  <c:v>-0.13333500000000001</c:v>
                </c:pt>
                <c:pt idx="6444">
                  <c:v>-0.13251599999999999</c:v>
                </c:pt>
                <c:pt idx="6445">
                  <c:v>-0.13164200000000001</c:v>
                </c:pt>
                <c:pt idx="6446">
                  <c:v>-0.130716</c:v>
                </c:pt>
                <c:pt idx="6447">
                  <c:v>-0.129742</c:v>
                </c:pt>
                <c:pt idx="6448">
                  <c:v>-0.128722</c:v>
                </c:pt>
                <c:pt idx="6449">
                  <c:v>-0.12765699999999999</c:v>
                </c:pt>
                <c:pt idx="6450">
                  <c:v>-0.12654799999999999</c:v>
                </c:pt>
                <c:pt idx="6451">
                  <c:v>-0.12539700000000001</c:v>
                </c:pt>
                <c:pt idx="6452">
                  <c:v>-0.124206</c:v>
                </c:pt>
                <c:pt idx="6453">
                  <c:v>-0.122974</c:v>
                </c:pt>
                <c:pt idx="6454">
                  <c:v>-0.121701</c:v>
                </c:pt>
                <c:pt idx="6455">
                  <c:v>-0.120388</c:v>
                </c:pt>
                <c:pt idx="6456">
                  <c:v>-0.119036</c:v>
                </c:pt>
                <c:pt idx="6457">
                  <c:v>-0.117648</c:v>
                </c:pt>
                <c:pt idx="6458">
                  <c:v>-0.116226</c:v>
                </c:pt>
                <c:pt idx="6459">
                  <c:v>-0.114772</c:v>
                </c:pt>
                <c:pt idx="6460">
                  <c:v>-0.113287</c:v>
                </c:pt>
                <c:pt idx="6461">
                  <c:v>-0.111775</c:v>
                </c:pt>
                <c:pt idx="6462">
                  <c:v>-0.110236</c:v>
                </c:pt>
                <c:pt idx="6463">
                  <c:v>-0.10867300000000001</c:v>
                </c:pt>
                <c:pt idx="6464">
                  <c:v>-0.107087</c:v>
                </c:pt>
                <c:pt idx="6465">
                  <c:v>-0.105479</c:v>
                </c:pt>
                <c:pt idx="6466">
                  <c:v>-0.103852</c:v>
                </c:pt>
                <c:pt idx="6467">
                  <c:v>-0.10220899999999999</c:v>
                </c:pt>
                <c:pt idx="6468">
                  <c:v>-0.100552</c:v>
                </c:pt>
                <c:pt idx="6469">
                  <c:v>-9.8881399999999994E-2</c:v>
                </c:pt>
                <c:pt idx="6470">
                  <c:v>-9.7198599999999996E-2</c:v>
                </c:pt>
                <c:pt idx="6471">
                  <c:v>-9.5504000000000006E-2</c:v>
                </c:pt>
                <c:pt idx="6472">
                  <c:v>-9.3798699999999999E-2</c:v>
                </c:pt>
                <c:pt idx="6473">
                  <c:v>-9.20845E-2</c:v>
                </c:pt>
                <c:pt idx="6474">
                  <c:v>-9.0362899999999996E-2</c:v>
                </c:pt>
                <c:pt idx="6475">
                  <c:v>-8.8635900000000004E-2</c:v>
                </c:pt>
                <c:pt idx="6476">
                  <c:v>-8.6905700000000002E-2</c:v>
                </c:pt>
                <c:pt idx="6477">
                  <c:v>-8.5173799999999994E-2</c:v>
                </c:pt>
                <c:pt idx="6478">
                  <c:v>-8.3441399999999999E-2</c:v>
                </c:pt>
                <c:pt idx="6479">
                  <c:v>-8.1709100000000007E-2</c:v>
                </c:pt>
                <c:pt idx="6480">
                  <c:v>-7.9977599999999996E-2</c:v>
                </c:pt>
                <c:pt idx="6481">
                  <c:v>-7.8247899999999995E-2</c:v>
                </c:pt>
                <c:pt idx="6482">
                  <c:v>-7.6520099999999994E-2</c:v>
                </c:pt>
                <c:pt idx="6483">
                  <c:v>-7.4794399999999997E-2</c:v>
                </c:pt>
                <c:pt idx="6484">
                  <c:v>-7.3071300000000006E-2</c:v>
                </c:pt>
                <c:pt idx="6485">
                  <c:v>-7.1353100000000003E-2</c:v>
                </c:pt>
                <c:pt idx="6486">
                  <c:v>-6.9641800000000004E-2</c:v>
                </c:pt>
                <c:pt idx="6487">
                  <c:v>-6.7938799999999994E-2</c:v>
                </c:pt>
                <c:pt idx="6488">
                  <c:v>-6.6245100000000001E-2</c:v>
                </c:pt>
                <c:pt idx="6489">
                  <c:v>-6.4561800000000003E-2</c:v>
                </c:pt>
                <c:pt idx="6490">
                  <c:v>-6.2889700000000007E-2</c:v>
                </c:pt>
                <c:pt idx="6491">
                  <c:v>-6.1229699999999998E-2</c:v>
                </c:pt>
                <c:pt idx="6492">
                  <c:v>-5.9582999999999997E-2</c:v>
                </c:pt>
                <c:pt idx="6493">
                  <c:v>-5.7950599999999998E-2</c:v>
                </c:pt>
                <c:pt idx="6494">
                  <c:v>-5.6333300000000003E-2</c:v>
                </c:pt>
                <c:pt idx="6495">
                  <c:v>-5.4731099999999998E-2</c:v>
                </c:pt>
                <c:pt idx="6496">
                  <c:v>-5.31446E-2</c:v>
                </c:pt>
                <c:pt idx="6497">
                  <c:v>-5.1574599999999998E-2</c:v>
                </c:pt>
                <c:pt idx="6498">
                  <c:v>-5.0021500000000003E-2</c:v>
                </c:pt>
                <c:pt idx="6499">
                  <c:v>-4.8485399999999998E-2</c:v>
                </c:pt>
                <c:pt idx="6500">
                  <c:v>-4.6966599999999997E-2</c:v>
                </c:pt>
                <c:pt idx="6501">
                  <c:v>-4.5465600000000002E-2</c:v>
                </c:pt>
                <c:pt idx="6502">
                  <c:v>-4.39827E-2</c:v>
                </c:pt>
                <c:pt idx="6503">
                  <c:v>-4.2518199999999999E-2</c:v>
                </c:pt>
                <c:pt idx="6504">
                  <c:v>-4.1072200000000003E-2</c:v>
                </c:pt>
                <c:pt idx="6505">
                  <c:v>-3.96438E-2</c:v>
                </c:pt>
                <c:pt idx="6506">
                  <c:v>-3.8232000000000002E-2</c:v>
                </c:pt>
                <c:pt idx="6507">
                  <c:v>-3.6836199999999999E-2</c:v>
                </c:pt>
                <c:pt idx="6508">
                  <c:v>-3.5455800000000003E-2</c:v>
                </c:pt>
                <c:pt idx="6509">
                  <c:v>-3.4090299999999997E-2</c:v>
                </c:pt>
                <c:pt idx="6510">
                  <c:v>-3.2740100000000001E-2</c:v>
                </c:pt>
                <c:pt idx="6511">
                  <c:v>-3.1405700000000002E-2</c:v>
                </c:pt>
                <c:pt idx="6512">
                  <c:v>-3.00868E-2</c:v>
                </c:pt>
                <c:pt idx="6513">
                  <c:v>-2.8782499999999999E-2</c:v>
                </c:pt>
                <c:pt idx="6514">
                  <c:v>-2.7491499999999999E-2</c:v>
                </c:pt>
                <c:pt idx="6515">
                  <c:v>-2.6213299999999998E-2</c:v>
                </c:pt>
                <c:pt idx="6516">
                  <c:v>-2.4947899999999999E-2</c:v>
                </c:pt>
                <c:pt idx="6517">
                  <c:v>-2.36957E-2</c:v>
                </c:pt>
                <c:pt idx="6518">
                  <c:v>-2.24566E-2</c:v>
                </c:pt>
                <c:pt idx="6519">
                  <c:v>-2.12309E-2</c:v>
                </c:pt>
                <c:pt idx="6520">
                  <c:v>-2.0018399999999999E-2</c:v>
                </c:pt>
                <c:pt idx="6521">
                  <c:v>-1.88188E-2</c:v>
                </c:pt>
                <c:pt idx="6522">
                  <c:v>-1.7631600000000001E-2</c:v>
                </c:pt>
                <c:pt idx="6523">
                  <c:v>-1.64563E-2</c:v>
                </c:pt>
                <c:pt idx="6524">
                  <c:v>-1.52923E-2</c:v>
                </c:pt>
                <c:pt idx="6525">
                  <c:v>-1.41385E-2</c:v>
                </c:pt>
                <c:pt idx="6526">
                  <c:v>-1.29929E-2</c:v>
                </c:pt>
                <c:pt idx="6527">
                  <c:v>-1.1853799999999999E-2</c:v>
                </c:pt>
                <c:pt idx="6528">
                  <c:v>-1.07207E-2</c:v>
                </c:pt>
                <c:pt idx="6529" formatCode="0.00E+00">
                  <c:v>-9.5938800000000008E-3</c:v>
                </c:pt>
                <c:pt idx="6530" formatCode="0.00E+00">
                  <c:v>-8.4724099999999997E-3</c:v>
                </c:pt>
                <c:pt idx="6531" formatCode="0.00E+00">
                  <c:v>-7.3549499999999999E-3</c:v>
                </c:pt>
                <c:pt idx="6532" formatCode="0.00E+00">
                  <c:v>-6.2404100000000001E-3</c:v>
                </c:pt>
                <c:pt idx="6533" formatCode="0.00E+00">
                  <c:v>-5.1281800000000004E-3</c:v>
                </c:pt>
                <c:pt idx="6534" formatCode="0.00E+00">
                  <c:v>-4.01783E-3</c:v>
                </c:pt>
                <c:pt idx="6535" formatCode="0.00E+00">
                  <c:v>-2.9089099999999998E-3</c:v>
                </c:pt>
                <c:pt idx="6536" formatCode="0.00E+00">
                  <c:v>-1.8007800000000001E-3</c:v>
                </c:pt>
                <c:pt idx="6537" formatCode="0.00E+00">
                  <c:v>-6.9288599999999998E-4</c:v>
                </c:pt>
                <c:pt idx="6538" formatCode="0.00E+00">
                  <c:v>4.1508199999999999E-4</c:v>
                </c:pt>
                <c:pt idx="6539" formatCode="0.00E+00">
                  <c:v>1.52344E-3</c:v>
                </c:pt>
                <c:pt idx="6540" formatCode="0.00E+00">
                  <c:v>2.6327199999999999E-3</c:v>
                </c:pt>
                <c:pt idx="6541" formatCode="0.00E+00">
                  <c:v>3.7436000000000001E-3</c:v>
                </c:pt>
                <c:pt idx="6542" formatCode="0.00E+00">
                  <c:v>4.8569599999999996E-3</c:v>
                </c:pt>
                <c:pt idx="6543" formatCode="0.00E+00">
                  <c:v>5.9742299999999996E-3</c:v>
                </c:pt>
                <c:pt idx="6544" formatCode="0.00E+00">
                  <c:v>7.0969700000000002E-3</c:v>
                </c:pt>
                <c:pt idx="6545" formatCode="0.00E+00">
                  <c:v>8.2261699999999997E-3</c:v>
                </c:pt>
                <c:pt idx="6546" formatCode="0.00E+00">
                  <c:v>9.3622800000000006E-3</c:v>
                </c:pt>
                <c:pt idx="6547">
                  <c:v>1.05056E-2</c:v>
                </c:pt>
                <c:pt idx="6548">
                  <c:v>1.16563E-2</c:v>
                </c:pt>
                <c:pt idx="6549">
                  <c:v>1.2814600000000001E-2</c:v>
                </c:pt>
                <c:pt idx="6550">
                  <c:v>1.39802E-2</c:v>
                </c:pt>
                <c:pt idx="6551">
                  <c:v>1.51529E-2</c:v>
                </c:pt>
                <c:pt idx="6552">
                  <c:v>1.6332900000000001E-2</c:v>
                </c:pt>
                <c:pt idx="6553">
                  <c:v>1.7520299999999999E-2</c:v>
                </c:pt>
                <c:pt idx="6554">
                  <c:v>1.87149E-2</c:v>
                </c:pt>
                <c:pt idx="6555">
                  <c:v>1.9916900000000001E-2</c:v>
                </c:pt>
                <c:pt idx="6556">
                  <c:v>2.11264E-2</c:v>
                </c:pt>
                <c:pt idx="6557">
                  <c:v>2.23433E-2</c:v>
                </c:pt>
                <c:pt idx="6558">
                  <c:v>2.35678E-2</c:v>
                </c:pt>
                <c:pt idx="6559">
                  <c:v>2.4799999999999999E-2</c:v>
                </c:pt>
                <c:pt idx="6560">
                  <c:v>2.6040399999999998E-2</c:v>
                </c:pt>
                <c:pt idx="6561">
                  <c:v>2.72892E-2</c:v>
                </c:pt>
                <c:pt idx="6562">
                  <c:v>2.8546200000000001E-2</c:v>
                </c:pt>
                <c:pt idx="6563">
                  <c:v>2.9810300000000001E-2</c:v>
                </c:pt>
                <c:pt idx="6564">
                  <c:v>3.1080099999999999E-2</c:v>
                </c:pt>
                <c:pt idx="6565">
                  <c:v>3.23547E-2</c:v>
                </c:pt>
                <c:pt idx="6566">
                  <c:v>3.3634400000000002E-2</c:v>
                </c:pt>
                <c:pt idx="6567">
                  <c:v>3.49193E-2</c:v>
                </c:pt>
                <c:pt idx="6568">
                  <c:v>3.6208999999999998E-2</c:v>
                </c:pt>
                <c:pt idx="6569">
                  <c:v>3.75032E-2</c:v>
                </c:pt>
                <c:pt idx="6570">
                  <c:v>3.8801700000000001E-2</c:v>
                </c:pt>
                <c:pt idx="6571">
                  <c:v>4.01042E-2</c:v>
                </c:pt>
                <c:pt idx="6572">
                  <c:v>4.1410000000000002E-2</c:v>
                </c:pt>
                <c:pt idx="6573">
                  <c:v>4.2718399999999997E-2</c:v>
                </c:pt>
                <c:pt idx="6574">
                  <c:v>4.4028900000000003E-2</c:v>
                </c:pt>
                <c:pt idx="6575">
                  <c:v>4.5340800000000001E-2</c:v>
                </c:pt>
                <c:pt idx="6576">
                  <c:v>4.6652899999999997E-2</c:v>
                </c:pt>
                <c:pt idx="6577">
                  <c:v>4.7964E-2</c:v>
                </c:pt>
                <c:pt idx="6578">
                  <c:v>4.9273499999999998E-2</c:v>
                </c:pt>
                <c:pt idx="6579">
                  <c:v>5.0581300000000003E-2</c:v>
                </c:pt>
                <c:pt idx="6580">
                  <c:v>5.1886799999999997E-2</c:v>
                </c:pt>
                <c:pt idx="6581">
                  <c:v>5.3188800000000001E-2</c:v>
                </c:pt>
                <c:pt idx="6582">
                  <c:v>5.44865E-2</c:v>
                </c:pt>
                <c:pt idx="6583">
                  <c:v>5.5779099999999998E-2</c:v>
                </c:pt>
                <c:pt idx="6584">
                  <c:v>5.7065400000000002E-2</c:v>
                </c:pt>
                <c:pt idx="6585">
                  <c:v>5.8343899999999997E-2</c:v>
                </c:pt>
                <c:pt idx="6586">
                  <c:v>5.9613199999999998E-2</c:v>
                </c:pt>
                <c:pt idx="6587">
                  <c:v>6.0872099999999998E-2</c:v>
                </c:pt>
                <c:pt idx="6588">
                  <c:v>6.2119500000000001E-2</c:v>
                </c:pt>
                <c:pt idx="6589">
                  <c:v>6.3353900000000005E-2</c:v>
                </c:pt>
                <c:pt idx="6590">
                  <c:v>6.4574099999999995E-2</c:v>
                </c:pt>
                <c:pt idx="6591">
                  <c:v>6.5778699999999996E-2</c:v>
                </c:pt>
                <c:pt idx="6592">
                  <c:v>6.6966200000000004E-2</c:v>
                </c:pt>
                <c:pt idx="6593">
                  <c:v>6.8135799999999996E-2</c:v>
                </c:pt>
                <c:pt idx="6594">
                  <c:v>6.9286399999999998E-2</c:v>
                </c:pt>
                <c:pt idx="6595">
                  <c:v>7.0416900000000004E-2</c:v>
                </c:pt>
                <c:pt idx="6596">
                  <c:v>7.1526099999999995E-2</c:v>
                </c:pt>
                <c:pt idx="6597">
                  <c:v>7.2612899999999994E-2</c:v>
                </c:pt>
                <c:pt idx="6598">
                  <c:v>7.36758E-2</c:v>
                </c:pt>
                <c:pt idx="6599">
                  <c:v>7.4713600000000005E-2</c:v>
                </c:pt>
                <c:pt idx="6600">
                  <c:v>7.5725000000000001E-2</c:v>
                </c:pt>
                <c:pt idx="6601">
                  <c:v>7.6709200000000005E-2</c:v>
                </c:pt>
                <c:pt idx="6602">
                  <c:v>7.7665600000000001E-2</c:v>
                </c:pt>
                <c:pt idx="6603">
                  <c:v>7.8592899999999993E-2</c:v>
                </c:pt>
                <c:pt idx="6604">
                  <c:v>7.9489699999999996E-2</c:v>
                </c:pt>
                <c:pt idx="6605">
                  <c:v>8.0353999999999995E-2</c:v>
                </c:pt>
                <c:pt idx="6606">
                  <c:v>8.1184000000000006E-2</c:v>
                </c:pt>
                <c:pt idx="6607">
                  <c:v>8.1978499999999996E-2</c:v>
                </c:pt>
                <c:pt idx="6608">
                  <c:v>8.2736000000000004E-2</c:v>
                </c:pt>
                <c:pt idx="6609">
                  <c:v>8.3454700000000007E-2</c:v>
                </c:pt>
                <c:pt idx="6610">
                  <c:v>8.4133299999999994E-2</c:v>
                </c:pt>
                <c:pt idx="6611">
                  <c:v>8.4771299999999994E-2</c:v>
                </c:pt>
                <c:pt idx="6612">
                  <c:v>8.5368299999999994E-2</c:v>
                </c:pt>
                <c:pt idx="6613">
                  <c:v>8.5923399999999997E-2</c:v>
                </c:pt>
                <c:pt idx="6614">
                  <c:v>8.6435600000000001E-2</c:v>
                </c:pt>
                <c:pt idx="6615">
                  <c:v>8.69037E-2</c:v>
                </c:pt>
                <c:pt idx="6616">
                  <c:v>8.7326899999999999E-2</c:v>
                </c:pt>
                <c:pt idx="6617">
                  <c:v>8.7704599999999994E-2</c:v>
                </c:pt>
                <c:pt idx="6618">
                  <c:v>8.8036600000000007E-2</c:v>
                </c:pt>
                <c:pt idx="6619">
                  <c:v>8.8322300000000006E-2</c:v>
                </c:pt>
                <c:pt idx="6620">
                  <c:v>8.8560799999999995E-2</c:v>
                </c:pt>
                <c:pt idx="6621">
                  <c:v>8.87516E-2</c:v>
                </c:pt>
                <c:pt idx="6622">
                  <c:v>8.8894000000000001E-2</c:v>
                </c:pt>
                <c:pt idx="6623">
                  <c:v>8.8986999999999997E-2</c:v>
                </c:pt>
                <c:pt idx="6624">
                  <c:v>8.9029999999999998E-2</c:v>
                </c:pt>
                <c:pt idx="6625">
                  <c:v>8.9022199999999996E-2</c:v>
                </c:pt>
                <c:pt idx="6626">
                  <c:v>8.8963100000000003E-2</c:v>
                </c:pt>
                <c:pt idx="6627">
                  <c:v>8.8851600000000003E-2</c:v>
                </c:pt>
                <c:pt idx="6628">
                  <c:v>8.8687199999999994E-2</c:v>
                </c:pt>
                <c:pt idx="6629">
                  <c:v>8.8469199999999998E-2</c:v>
                </c:pt>
                <c:pt idx="6630">
                  <c:v>8.8197800000000007E-2</c:v>
                </c:pt>
                <c:pt idx="6631">
                  <c:v>8.7873400000000004E-2</c:v>
                </c:pt>
                <c:pt idx="6632">
                  <c:v>8.7496699999999997E-2</c:v>
                </c:pt>
                <c:pt idx="6633">
                  <c:v>8.7067699999999998E-2</c:v>
                </c:pt>
                <c:pt idx="6634">
                  <c:v>8.6586300000000005E-2</c:v>
                </c:pt>
                <c:pt idx="6635">
                  <c:v>8.6052500000000004E-2</c:v>
                </c:pt>
                <c:pt idx="6636">
                  <c:v>8.5466200000000006E-2</c:v>
                </c:pt>
                <c:pt idx="6637">
                  <c:v>8.48275E-2</c:v>
                </c:pt>
                <c:pt idx="6638">
                  <c:v>8.4136600000000006E-2</c:v>
                </c:pt>
                <c:pt idx="6639">
                  <c:v>8.3393800000000004E-2</c:v>
                </c:pt>
                <c:pt idx="6640">
                  <c:v>8.2599199999999998E-2</c:v>
                </c:pt>
                <c:pt idx="6641">
                  <c:v>8.1752500000000006E-2</c:v>
                </c:pt>
                <c:pt idx="6642">
                  <c:v>8.0854200000000001E-2</c:v>
                </c:pt>
                <c:pt idx="6643">
                  <c:v>7.9904600000000006E-2</c:v>
                </c:pt>
                <c:pt idx="6644">
                  <c:v>7.8904699999999994E-2</c:v>
                </c:pt>
                <c:pt idx="6645">
                  <c:v>7.78557E-2</c:v>
                </c:pt>
                <c:pt idx="6646">
                  <c:v>7.6759499999999994E-2</c:v>
                </c:pt>
                <c:pt idx="6647">
                  <c:v>7.5617599999999993E-2</c:v>
                </c:pt>
                <c:pt idx="6648">
                  <c:v>7.4431300000000006E-2</c:v>
                </c:pt>
                <c:pt idx="6649">
                  <c:v>7.3201500000000003E-2</c:v>
                </c:pt>
                <c:pt idx="6650">
                  <c:v>7.1928900000000004E-2</c:v>
                </c:pt>
                <c:pt idx="6651">
                  <c:v>7.0613499999999996E-2</c:v>
                </c:pt>
                <c:pt idx="6652">
                  <c:v>6.9255200000000003E-2</c:v>
                </c:pt>
                <c:pt idx="6653">
                  <c:v>6.7855299999999993E-2</c:v>
                </c:pt>
                <c:pt idx="6654">
                  <c:v>6.6415600000000005E-2</c:v>
                </c:pt>
                <c:pt idx="6655">
                  <c:v>6.4937700000000001E-2</c:v>
                </c:pt>
                <c:pt idx="6656">
                  <c:v>6.3423599999999997E-2</c:v>
                </c:pt>
                <c:pt idx="6657">
                  <c:v>6.1875100000000002E-2</c:v>
                </c:pt>
                <c:pt idx="6658">
                  <c:v>6.0294100000000003E-2</c:v>
                </c:pt>
                <c:pt idx="6659">
                  <c:v>5.8682499999999999E-2</c:v>
                </c:pt>
                <c:pt idx="6660">
                  <c:v>5.7042200000000001E-2</c:v>
                </c:pt>
                <c:pt idx="6661">
                  <c:v>5.53762E-2</c:v>
                </c:pt>
                <c:pt idx="6662">
                  <c:v>5.3686699999999997E-2</c:v>
                </c:pt>
                <c:pt idx="6663">
                  <c:v>5.19757E-2</c:v>
                </c:pt>
                <c:pt idx="6664">
                  <c:v>5.02441E-2</c:v>
                </c:pt>
                <c:pt idx="6665">
                  <c:v>4.8493099999999997E-2</c:v>
                </c:pt>
                <c:pt idx="6666">
                  <c:v>4.6725099999999999E-2</c:v>
                </c:pt>
                <c:pt idx="6667">
                  <c:v>4.4942700000000002E-2</c:v>
                </c:pt>
                <c:pt idx="6668">
                  <c:v>4.3148300000000001E-2</c:v>
                </c:pt>
                <c:pt idx="6669">
                  <c:v>4.1344400000000003E-2</c:v>
                </c:pt>
                <c:pt idx="6670">
                  <c:v>3.9533699999999998E-2</c:v>
                </c:pt>
                <c:pt idx="6671">
                  <c:v>3.7718599999999998E-2</c:v>
                </c:pt>
                <c:pt idx="6672">
                  <c:v>3.59014E-2</c:v>
                </c:pt>
                <c:pt idx="6673">
                  <c:v>3.4084499999999997E-2</c:v>
                </c:pt>
                <c:pt idx="6674">
                  <c:v>3.2270199999999999E-2</c:v>
                </c:pt>
                <c:pt idx="6675">
                  <c:v>3.0460399999999999E-2</c:v>
                </c:pt>
                <c:pt idx="6676">
                  <c:v>2.8656999999999998E-2</c:v>
                </c:pt>
                <c:pt idx="6677">
                  <c:v>2.6861599999999999E-2</c:v>
                </c:pt>
                <c:pt idx="6678">
                  <c:v>2.5075500000000001E-2</c:v>
                </c:pt>
                <c:pt idx="6679">
                  <c:v>2.3300700000000001E-2</c:v>
                </c:pt>
                <c:pt idx="6680">
                  <c:v>2.1540299999999998E-2</c:v>
                </c:pt>
                <c:pt idx="6681">
                  <c:v>1.9798400000000001E-2</c:v>
                </c:pt>
                <c:pt idx="6682">
                  <c:v>1.8078199999999999E-2</c:v>
                </c:pt>
                <c:pt idx="6683">
                  <c:v>1.6382299999999999E-2</c:v>
                </c:pt>
                <c:pt idx="6684">
                  <c:v>1.4713E-2</c:v>
                </c:pt>
                <c:pt idx="6685">
                  <c:v>1.3073E-2</c:v>
                </c:pt>
                <c:pt idx="6686">
                  <c:v>1.14649E-2</c:v>
                </c:pt>
                <c:pt idx="6687" formatCode="0.00E+00">
                  <c:v>9.8911199999999998E-3</c:v>
                </c:pt>
                <c:pt idx="6688" formatCode="0.00E+00">
                  <c:v>8.3542600000000005E-3</c:v>
                </c:pt>
                <c:pt idx="6689" formatCode="0.00E+00">
                  <c:v>6.85718E-3</c:v>
                </c:pt>
                <c:pt idx="6690" formatCode="0.00E+00">
                  <c:v>5.4025999999999996E-3</c:v>
                </c:pt>
                <c:pt idx="6691" formatCode="0.00E+00">
                  <c:v>3.9925200000000003E-3</c:v>
                </c:pt>
                <c:pt idx="6692" formatCode="0.00E+00">
                  <c:v>2.6279799999999998E-3</c:v>
                </c:pt>
                <c:pt idx="6693" formatCode="0.00E+00">
                  <c:v>1.30977E-3</c:v>
                </c:pt>
                <c:pt idx="6694" formatCode="0.00E+00">
                  <c:v>3.9612700000000001E-5</c:v>
                </c:pt>
                <c:pt idx="6695" formatCode="0.00E+00">
                  <c:v>-1.18016E-3</c:v>
                </c:pt>
                <c:pt idx="6696" formatCode="0.00E+00">
                  <c:v>-2.3477699999999999E-3</c:v>
                </c:pt>
                <c:pt idx="6697" formatCode="0.00E+00">
                  <c:v>-3.4618100000000001E-3</c:v>
                </c:pt>
                <c:pt idx="6698" formatCode="0.00E+00">
                  <c:v>-4.5199000000000003E-3</c:v>
                </c:pt>
                <c:pt idx="6699" formatCode="0.00E+00">
                  <c:v>-5.5187500000000002E-3</c:v>
                </c:pt>
                <c:pt idx="6700" formatCode="0.00E+00">
                  <c:v>-6.4554800000000004E-3</c:v>
                </c:pt>
                <c:pt idx="6701" formatCode="0.00E+00">
                  <c:v>-7.3283799999999998E-3</c:v>
                </c:pt>
                <c:pt idx="6702" formatCode="0.00E+00">
                  <c:v>-8.1363100000000008E-3</c:v>
                </c:pt>
                <c:pt idx="6703" formatCode="0.00E+00">
                  <c:v>-8.8777100000000005E-3</c:v>
                </c:pt>
                <c:pt idx="6704" formatCode="0.00E+00">
                  <c:v>-9.5504800000000001E-3</c:v>
                </c:pt>
                <c:pt idx="6705">
                  <c:v>-1.0152599999999999E-2</c:v>
                </c:pt>
                <c:pt idx="6706">
                  <c:v>-1.06829E-2</c:v>
                </c:pt>
                <c:pt idx="6707">
                  <c:v>-1.11404E-2</c:v>
                </c:pt>
                <c:pt idx="6708">
                  <c:v>-1.1523500000000001E-2</c:v>
                </c:pt>
                <c:pt idx="6709">
                  <c:v>-1.18304E-2</c:v>
                </c:pt>
                <c:pt idx="6710">
                  <c:v>-1.206E-2</c:v>
                </c:pt>
                <c:pt idx="6711">
                  <c:v>-1.22118E-2</c:v>
                </c:pt>
                <c:pt idx="6712">
                  <c:v>-1.22857E-2</c:v>
                </c:pt>
                <c:pt idx="6713">
                  <c:v>-1.22811E-2</c:v>
                </c:pt>
                <c:pt idx="6714">
                  <c:v>-1.21969E-2</c:v>
                </c:pt>
                <c:pt idx="6715">
                  <c:v>-1.20325E-2</c:v>
                </c:pt>
                <c:pt idx="6716">
                  <c:v>-1.17885E-2</c:v>
                </c:pt>
                <c:pt idx="6717">
                  <c:v>-1.1465100000000001E-2</c:v>
                </c:pt>
                <c:pt idx="6718">
                  <c:v>-1.10613E-2</c:v>
                </c:pt>
                <c:pt idx="6719">
                  <c:v>-1.05749E-2</c:v>
                </c:pt>
                <c:pt idx="6720">
                  <c:v>-1.0005E-2</c:v>
                </c:pt>
                <c:pt idx="6721" formatCode="0.00E+00">
                  <c:v>-9.3518000000000004E-3</c:v>
                </c:pt>
                <c:pt idx="6722" formatCode="0.00E+00">
                  <c:v>-8.6154100000000004E-3</c:v>
                </c:pt>
                <c:pt idx="6723" formatCode="0.00E+00">
                  <c:v>-7.7959500000000003E-3</c:v>
                </c:pt>
                <c:pt idx="6724" formatCode="0.00E+00">
                  <c:v>-6.8938200000000002E-3</c:v>
                </c:pt>
                <c:pt idx="6725" formatCode="0.00E+00">
                  <c:v>-5.9096399999999999E-3</c:v>
                </c:pt>
                <c:pt idx="6726" formatCode="0.00E+00">
                  <c:v>-4.8440599999999999E-3</c:v>
                </c:pt>
                <c:pt idx="6727" formatCode="0.00E+00">
                  <c:v>-3.6981700000000002E-3</c:v>
                </c:pt>
                <c:pt idx="6728" formatCode="0.00E+00">
                  <c:v>-2.4733300000000001E-3</c:v>
                </c:pt>
                <c:pt idx="6729" formatCode="0.00E+00">
                  <c:v>-1.17026E-3</c:v>
                </c:pt>
                <c:pt idx="6730" formatCode="0.00E+00">
                  <c:v>2.10683E-4</c:v>
                </c:pt>
                <c:pt idx="6731" formatCode="0.00E+00">
                  <c:v>1.66851E-3</c:v>
                </c:pt>
                <c:pt idx="6732" formatCode="0.00E+00">
                  <c:v>3.20193E-3</c:v>
                </c:pt>
                <c:pt idx="6733" formatCode="0.00E+00">
                  <c:v>4.8098699999999999E-3</c:v>
                </c:pt>
                <c:pt idx="6734" formatCode="0.00E+00">
                  <c:v>6.4913499999999999E-3</c:v>
                </c:pt>
                <c:pt idx="6735" formatCode="0.00E+00">
                  <c:v>8.2452600000000008E-3</c:v>
                </c:pt>
                <c:pt idx="6736">
                  <c:v>1.0070600000000001E-2</c:v>
                </c:pt>
                <c:pt idx="6737">
                  <c:v>1.1965999999999999E-2</c:v>
                </c:pt>
                <c:pt idx="6738">
                  <c:v>1.39287E-2</c:v>
                </c:pt>
                <c:pt idx="6739">
                  <c:v>1.5955199999999999E-2</c:v>
                </c:pt>
                <c:pt idx="6740">
                  <c:v>1.8042099999999998E-2</c:v>
                </c:pt>
                <c:pt idx="6741">
                  <c:v>2.0187299999999998E-2</c:v>
                </c:pt>
                <c:pt idx="6742">
                  <c:v>2.2389800000000001E-2</c:v>
                </c:pt>
                <c:pt idx="6743">
                  <c:v>2.4648699999999999E-2</c:v>
                </c:pt>
                <c:pt idx="6744">
                  <c:v>2.6962400000000001E-2</c:v>
                </c:pt>
                <c:pt idx="6745">
                  <c:v>2.9327800000000001E-2</c:v>
                </c:pt>
                <c:pt idx="6746">
                  <c:v>3.1741199999999997E-2</c:v>
                </c:pt>
                <c:pt idx="6747">
                  <c:v>3.4199599999999997E-2</c:v>
                </c:pt>
                <c:pt idx="6748">
                  <c:v>3.6701400000000002E-2</c:v>
                </c:pt>
                <c:pt idx="6749">
                  <c:v>3.9245599999999999E-2</c:v>
                </c:pt>
                <c:pt idx="6750">
                  <c:v>4.1830300000000001E-2</c:v>
                </c:pt>
                <c:pt idx="6751">
                  <c:v>4.4452199999999997E-2</c:v>
                </c:pt>
                <c:pt idx="6752">
                  <c:v>4.7107700000000002E-2</c:v>
                </c:pt>
                <c:pt idx="6753">
                  <c:v>4.9793400000000002E-2</c:v>
                </c:pt>
                <c:pt idx="6754">
                  <c:v>5.25066E-2</c:v>
                </c:pt>
                <c:pt idx="6755">
                  <c:v>5.5244500000000002E-2</c:v>
                </c:pt>
                <c:pt idx="6756">
                  <c:v>5.8004100000000003E-2</c:v>
                </c:pt>
                <c:pt idx="6757">
                  <c:v>6.0782299999999997E-2</c:v>
                </c:pt>
                <c:pt idx="6758">
                  <c:v>6.3576599999999997E-2</c:v>
                </c:pt>
                <c:pt idx="6759">
                  <c:v>6.6384799999999994E-2</c:v>
                </c:pt>
                <c:pt idx="6760">
                  <c:v>6.9204500000000002E-2</c:v>
                </c:pt>
                <c:pt idx="6761">
                  <c:v>7.2032799999999994E-2</c:v>
                </c:pt>
                <c:pt idx="6762">
                  <c:v>7.4867000000000003E-2</c:v>
                </c:pt>
                <c:pt idx="6763">
                  <c:v>7.7704700000000002E-2</c:v>
                </c:pt>
                <c:pt idx="6764">
                  <c:v>8.0542799999999998E-2</c:v>
                </c:pt>
                <c:pt idx="6765">
                  <c:v>8.3377000000000007E-2</c:v>
                </c:pt>
                <c:pt idx="6766">
                  <c:v>8.6203500000000002E-2</c:v>
                </c:pt>
                <c:pt idx="6767">
                  <c:v>8.9019000000000001E-2</c:v>
                </c:pt>
                <c:pt idx="6768">
                  <c:v>9.1820399999999996E-2</c:v>
                </c:pt>
                <c:pt idx="6769">
                  <c:v>9.4603800000000002E-2</c:v>
                </c:pt>
                <c:pt idx="6770">
                  <c:v>9.7365699999999999E-2</c:v>
                </c:pt>
                <c:pt idx="6771">
                  <c:v>0.100103</c:v>
                </c:pt>
                <c:pt idx="6772">
                  <c:v>0.102815</c:v>
                </c:pt>
                <c:pt idx="6773">
                  <c:v>0.10549799999999999</c:v>
                </c:pt>
                <c:pt idx="6774">
                  <c:v>0.108149</c:v>
                </c:pt>
                <c:pt idx="6775">
                  <c:v>0.110765</c:v>
                </c:pt>
                <c:pt idx="6776">
                  <c:v>0.113344</c:v>
                </c:pt>
                <c:pt idx="6777">
                  <c:v>0.115883</c:v>
                </c:pt>
                <c:pt idx="6778">
                  <c:v>0.118379</c:v>
                </c:pt>
                <c:pt idx="6779">
                  <c:v>0.120827</c:v>
                </c:pt>
                <c:pt idx="6780">
                  <c:v>0.123223</c:v>
                </c:pt>
                <c:pt idx="6781">
                  <c:v>0.12556600000000001</c:v>
                </c:pt>
                <c:pt idx="6782">
                  <c:v>0.12785199999999999</c:v>
                </c:pt>
                <c:pt idx="6783">
                  <c:v>0.130081</c:v>
                </c:pt>
                <c:pt idx="6784">
                  <c:v>0.13225000000000001</c:v>
                </c:pt>
                <c:pt idx="6785">
                  <c:v>0.134356</c:v>
                </c:pt>
                <c:pt idx="6786">
                  <c:v>0.13639699999999999</c:v>
                </c:pt>
                <c:pt idx="6787">
                  <c:v>0.138372</c:v>
                </c:pt>
                <c:pt idx="6788">
                  <c:v>0.14027800000000001</c:v>
                </c:pt>
                <c:pt idx="6789">
                  <c:v>0.14211399999999999</c:v>
                </c:pt>
                <c:pt idx="6790">
                  <c:v>0.143877</c:v>
                </c:pt>
                <c:pt idx="6791">
                  <c:v>0.145564</c:v>
                </c:pt>
                <c:pt idx="6792">
                  <c:v>0.147176</c:v>
                </c:pt>
                <c:pt idx="6793">
                  <c:v>0.14871000000000001</c:v>
                </c:pt>
                <c:pt idx="6794">
                  <c:v>0.15016499999999999</c:v>
                </c:pt>
                <c:pt idx="6795">
                  <c:v>0.15154000000000001</c:v>
                </c:pt>
                <c:pt idx="6796">
                  <c:v>0.152833</c:v>
                </c:pt>
                <c:pt idx="6797">
                  <c:v>0.15404300000000001</c:v>
                </c:pt>
                <c:pt idx="6798">
                  <c:v>0.155166</c:v>
                </c:pt>
                <c:pt idx="6799">
                  <c:v>0.15620100000000001</c:v>
                </c:pt>
                <c:pt idx="6800">
                  <c:v>0.15714500000000001</c:v>
                </c:pt>
                <c:pt idx="6801">
                  <c:v>0.157998</c:v>
                </c:pt>
                <c:pt idx="6802">
                  <c:v>0.15876100000000001</c:v>
                </c:pt>
                <c:pt idx="6803">
                  <c:v>0.15943199999999999</c:v>
                </c:pt>
                <c:pt idx="6804">
                  <c:v>0.16001199999999999</c:v>
                </c:pt>
                <c:pt idx="6805">
                  <c:v>0.1605</c:v>
                </c:pt>
                <c:pt idx="6806">
                  <c:v>0.16089600000000001</c:v>
                </c:pt>
                <c:pt idx="6807">
                  <c:v>0.16120000000000001</c:v>
                </c:pt>
                <c:pt idx="6808">
                  <c:v>0.161411</c:v>
                </c:pt>
                <c:pt idx="6809">
                  <c:v>0.16152900000000001</c:v>
                </c:pt>
                <c:pt idx="6810">
                  <c:v>0.161553</c:v>
                </c:pt>
                <c:pt idx="6811">
                  <c:v>0.16148499999999999</c:v>
                </c:pt>
                <c:pt idx="6812">
                  <c:v>0.161327</c:v>
                </c:pt>
                <c:pt idx="6813">
                  <c:v>0.161079</c:v>
                </c:pt>
                <c:pt idx="6814">
                  <c:v>0.160743</c:v>
                </c:pt>
                <c:pt idx="6815">
                  <c:v>0.16031999999999999</c:v>
                </c:pt>
                <c:pt idx="6816">
                  <c:v>0.15981000000000001</c:v>
                </c:pt>
                <c:pt idx="6817">
                  <c:v>0.159217</c:v>
                </c:pt>
                <c:pt idx="6818">
                  <c:v>0.15854099999999999</c:v>
                </c:pt>
                <c:pt idx="6819">
                  <c:v>0.15778200000000001</c:v>
                </c:pt>
                <c:pt idx="6820">
                  <c:v>0.156941</c:v>
                </c:pt>
                <c:pt idx="6821">
                  <c:v>0.15601899999999999</c:v>
                </c:pt>
                <c:pt idx="6822">
                  <c:v>0.15501699999999999</c:v>
                </c:pt>
                <c:pt idx="6823">
                  <c:v>0.15393699999999999</c:v>
                </c:pt>
                <c:pt idx="6824">
                  <c:v>0.152782</c:v>
                </c:pt>
                <c:pt idx="6825">
                  <c:v>0.15155299999999999</c:v>
                </c:pt>
                <c:pt idx="6826">
                  <c:v>0.150254</c:v>
                </c:pt>
                <c:pt idx="6827">
                  <c:v>0.14888499999999999</c:v>
                </c:pt>
                <c:pt idx="6828">
                  <c:v>0.147449</c:v>
                </c:pt>
                <c:pt idx="6829">
                  <c:v>0.14594699999999999</c:v>
                </c:pt>
                <c:pt idx="6830">
                  <c:v>0.14438200000000001</c:v>
                </c:pt>
                <c:pt idx="6831">
                  <c:v>0.14275599999999999</c:v>
                </c:pt>
                <c:pt idx="6832">
                  <c:v>0.141071</c:v>
                </c:pt>
                <c:pt idx="6833">
                  <c:v>0.13932800000000001</c:v>
                </c:pt>
                <c:pt idx="6834">
                  <c:v>0.13753099999999999</c:v>
                </c:pt>
                <c:pt idx="6835">
                  <c:v>0.135685</c:v>
                </c:pt>
                <c:pt idx="6836">
                  <c:v>0.13379199999999999</c:v>
                </c:pt>
                <c:pt idx="6837">
                  <c:v>0.131857</c:v>
                </c:pt>
                <c:pt idx="6838">
                  <c:v>0.129884</c:v>
                </c:pt>
                <c:pt idx="6839">
                  <c:v>0.12787299999999999</c:v>
                </c:pt>
                <c:pt idx="6840">
                  <c:v>0.125829</c:v>
                </c:pt>
                <c:pt idx="6841">
                  <c:v>0.123752</c:v>
                </c:pt>
                <c:pt idx="6842">
                  <c:v>0.121644</c:v>
                </c:pt>
                <c:pt idx="6843">
                  <c:v>0.119508</c:v>
                </c:pt>
                <c:pt idx="6844">
                  <c:v>0.11734600000000001</c:v>
                </c:pt>
                <c:pt idx="6845">
                  <c:v>0.115161</c:v>
                </c:pt>
                <c:pt idx="6846">
                  <c:v>0.112959</c:v>
                </c:pt>
                <c:pt idx="6847">
                  <c:v>0.110744</c:v>
                </c:pt>
                <c:pt idx="6848">
                  <c:v>0.108519</c:v>
                </c:pt>
                <c:pt idx="6849">
                  <c:v>0.10628799999999999</c:v>
                </c:pt>
                <c:pt idx="6850">
                  <c:v>0.10405300000000001</c:v>
                </c:pt>
                <c:pt idx="6851">
                  <c:v>0.101817</c:v>
                </c:pt>
                <c:pt idx="6852">
                  <c:v>9.9584000000000006E-2</c:v>
                </c:pt>
                <c:pt idx="6853">
                  <c:v>9.7354200000000002E-2</c:v>
                </c:pt>
                <c:pt idx="6854">
                  <c:v>9.5130500000000007E-2</c:v>
                </c:pt>
                <c:pt idx="6855">
                  <c:v>9.2915700000000004E-2</c:v>
                </c:pt>
                <c:pt idx="6856">
                  <c:v>9.0712600000000004E-2</c:v>
                </c:pt>
                <c:pt idx="6857">
                  <c:v>8.8523500000000005E-2</c:v>
                </c:pt>
                <c:pt idx="6858">
                  <c:v>8.6351499999999998E-2</c:v>
                </c:pt>
                <c:pt idx="6859">
                  <c:v>8.4199700000000002E-2</c:v>
                </c:pt>
                <c:pt idx="6860">
                  <c:v>8.2070900000000002E-2</c:v>
                </c:pt>
                <c:pt idx="6861">
                  <c:v>7.9967399999999994E-2</c:v>
                </c:pt>
                <c:pt idx="6862">
                  <c:v>7.7892400000000001E-2</c:v>
                </c:pt>
                <c:pt idx="6863">
                  <c:v>7.5848899999999997E-2</c:v>
                </c:pt>
                <c:pt idx="6864">
                  <c:v>7.3839600000000005E-2</c:v>
                </c:pt>
                <c:pt idx="6865">
                  <c:v>7.1867200000000006E-2</c:v>
                </c:pt>
                <c:pt idx="6866">
                  <c:v>6.9934499999999997E-2</c:v>
                </c:pt>
                <c:pt idx="6867">
                  <c:v>6.8044199999999999E-2</c:v>
                </c:pt>
                <c:pt idx="6868">
                  <c:v>6.6198300000000002E-2</c:v>
                </c:pt>
                <c:pt idx="6869">
                  <c:v>6.4399200000000004E-2</c:v>
                </c:pt>
                <c:pt idx="6870">
                  <c:v>6.2649399999999994E-2</c:v>
                </c:pt>
                <c:pt idx="6871">
                  <c:v>6.0950999999999998E-2</c:v>
                </c:pt>
                <c:pt idx="6872">
                  <c:v>5.9304900000000001E-2</c:v>
                </c:pt>
                <c:pt idx="6873">
                  <c:v>5.7712100000000002E-2</c:v>
                </c:pt>
                <c:pt idx="6874">
                  <c:v>5.6174700000000001E-2</c:v>
                </c:pt>
                <c:pt idx="6875">
                  <c:v>5.4694899999999998E-2</c:v>
                </c:pt>
                <c:pt idx="6876">
                  <c:v>5.3275099999999999E-2</c:v>
                </c:pt>
                <c:pt idx="6877">
                  <c:v>5.1917199999999997E-2</c:v>
                </c:pt>
                <c:pt idx="6878">
                  <c:v>5.0623700000000001E-2</c:v>
                </c:pt>
                <c:pt idx="6879">
                  <c:v>4.9396700000000002E-2</c:v>
                </c:pt>
                <c:pt idx="6880">
                  <c:v>4.8238299999999998E-2</c:v>
                </c:pt>
                <c:pt idx="6881">
                  <c:v>4.7148799999999998E-2</c:v>
                </c:pt>
                <c:pt idx="6882">
                  <c:v>4.6128099999999998E-2</c:v>
                </c:pt>
                <c:pt idx="6883">
                  <c:v>4.5175699999999999E-2</c:v>
                </c:pt>
                <c:pt idx="6884">
                  <c:v>4.4291799999999999E-2</c:v>
                </c:pt>
                <c:pt idx="6885">
                  <c:v>4.3477200000000001E-2</c:v>
                </c:pt>
                <c:pt idx="6886">
                  <c:v>4.2732699999999998E-2</c:v>
                </c:pt>
                <c:pt idx="6887">
                  <c:v>4.2058600000000002E-2</c:v>
                </c:pt>
                <c:pt idx="6888">
                  <c:v>4.1454400000000002E-2</c:v>
                </c:pt>
                <c:pt idx="6889">
                  <c:v>4.0920199999999997E-2</c:v>
                </c:pt>
                <c:pt idx="6890">
                  <c:v>4.0457100000000003E-2</c:v>
                </c:pt>
                <c:pt idx="6891">
                  <c:v>4.0065900000000002E-2</c:v>
                </c:pt>
                <c:pt idx="6892">
                  <c:v>3.9746499999999997E-2</c:v>
                </c:pt>
                <c:pt idx="6893">
                  <c:v>3.9497699999999997E-2</c:v>
                </c:pt>
                <c:pt idx="6894">
                  <c:v>3.9318400000000003E-2</c:v>
                </c:pt>
                <c:pt idx="6895">
                  <c:v>3.9207199999999998E-2</c:v>
                </c:pt>
                <c:pt idx="6896">
                  <c:v>3.9163999999999997E-2</c:v>
                </c:pt>
                <c:pt idx="6897">
                  <c:v>3.9189099999999998E-2</c:v>
                </c:pt>
                <c:pt idx="6898">
                  <c:v>3.9282900000000003E-2</c:v>
                </c:pt>
                <c:pt idx="6899">
                  <c:v>3.9444300000000002E-2</c:v>
                </c:pt>
                <c:pt idx="6900">
                  <c:v>3.96713E-2</c:v>
                </c:pt>
                <c:pt idx="6901">
                  <c:v>3.9961799999999999E-2</c:v>
                </c:pt>
                <c:pt idx="6902">
                  <c:v>4.0314500000000003E-2</c:v>
                </c:pt>
                <c:pt idx="6903">
                  <c:v>4.0728399999999998E-2</c:v>
                </c:pt>
                <c:pt idx="6904">
                  <c:v>4.12024E-2</c:v>
                </c:pt>
                <c:pt idx="6905">
                  <c:v>4.1734300000000002E-2</c:v>
                </c:pt>
                <c:pt idx="6906">
                  <c:v>4.2322800000000001E-2</c:v>
                </c:pt>
                <c:pt idx="6907">
                  <c:v>4.2966699999999997E-2</c:v>
                </c:pt>
                <c:pt idx="6908">
                  <c:v>4.3664099999999997E-2</c:v>
                </c:pt>
                <c:pt idx="6909">
                  <c:v>4.4413000000000001E-2</c:v>
                </c:pt>
                <c:pt idx="6910">
                  <c:v>4.5211800000000003E-2</c:v>
                </c:pt>
                <c:pt idx="6911">
                  <c:v>4.6058399999999999E-2</c:v>
                </c:pt>
                <c:pt idx="6912">
                  <c:v>4.6949400000000002E-2</c:v>
                </c:pt>
                <c:pt idx="6913">
                  <c:v>4.7881100000000003E-2</c:v>
                </c:pt>
                <c:pt idx="6914">
                  <c:v>4.88501E-2</c:v>
                </c:pt>
                <c:pt idx="6915">
                  <c:v>4.9852899999999999E-2</c:v>
                </c:pt>
                <c:pt idx="6916">
                  <c:v>5.0886500000000001E-2</c:v>
                </c:pt>
                <c:pt idx="6917">
                  <c:v>5.19482E-2</c:v>
                </c:pt>
                <c:pt idx="6918">
                  <c:v>5.3035499999999999E-2</c:v>
                </c:pt>
                <c:pt idx="6919">
                  <c:v>5.4145199999999997E-2</c:v>
                </c:pt>
                <c:pt idx="6920">
                  <c:v>5.5274299999999998E-2</c:v>
                </c:pt>
                <c:pt idx="6921">
                  <c:v>5.6420400000000002E-2</c:v>
                </c:pt>
                <c:pt idx="6922">
                  <c:v>5.7581E-2</c:v>
                </c:pt>
                <c:pt idx="6923">
                  <c:v>5.87535E-2</c:v>
                </c:pt>
                <c:pt idx="6924">
                  <c:v>5.9936400000000001E-2</c:v>
                </c:pt>
                <c:pt idx="6925">
                  <c:v>6.1128200000000001E-2</c:v>
                </c:pt>
                <c:pt idx="6926">
                  <c:v>6.2326699999999999E-2</c:v>
                </c:pt>
                <c:pt idx="6927">
                  <c:v>6.3529000000000002E-2</c:v>
                </c:pt>
                <c:pt idx="6928">
                  <c:v>6.4732300000000007E-2</c:v>
                </c:pt>
                <c:pt idx="6929">
                  <c:v>6.5934599999999996E-2</c:v>
                </c:pt>
                <c:pt idx="6930">
                  <c:v>6.7133499999999999E-2</c:v>
                </c:pt>
                <c:pt idx="6931">
                  <c:v>6.8325899999999995E-2</c:v>
                </c:pt>
                <c:pt idx="6932">
                  <c:v>6.9508299999999995E-2</c:v>
                </c:pt>
                <c:pt idx="6933">
                  <c:v>7.0677400000000001E-2</c:v>
                </c:pt>
                <c:pt idx="6934">
                  <c:v>7.1830699999999997E-2</c:v>
                </c:pt>
                <c:pt idx="6935">
                  <c:v>7.2965500000000003E-2</c:v>
                </c:pt>
                <c:pt idx="6936">
                  <c:v>7.4079500000000006E-2</c:v>
                </c:pt>
                <c:pt idx="6937">
                  <c:v>7.5170699999999993E-2</c:v>
                </c:pt>
                <c:pt idx="6938">
                  <c:v>7.6236999999999999E-2</c:v>
                </c:pt>
                <c:pt idx="6939">
                  <c:v>7.7276399999999995E-2</c:v>
                </c:pt>
                <c:pt idx="6940">
                  <c:v>7.8286900000000006E-2</c:v>
                </c:pt>
                <c:pt idx="6941">
                  <c:v>7.9266100000000006E-2</c:v>
                </c:pt>
                <c:pt idx="6942">
                  <c:v>8.0211500000000005E-2</c:v>
                </c:pt>
                <c:pt idx="6943">
                  <c:v>8.1120899999999996E-2</c:v>
                </c:pt>
                <c:pt idx="6944">
                  <c:v>8.1992099999999998E-2</c:v>
                </c:pt>
                <c:pt idx="6945">
                  <c:v>8.2822499999999993E-2</c:v>
                </c:pt>
                <c:pt idx="6946">
                  <c:v>8.3610199999999996E-2</c:v>
                </c:pt>
                <c:pt idx="6947">
                  <c:v>8.4354899999999997E-2</c:v>
                </c:pt>
                <c:pt idx="6948">
                  <c:v>8.5056800000000002E-2</c:v>
                </c:pt>
                <c:pt idx="6949">
                  <c:v>8.5715100000000002E-2</c:v>
                </c:pt>
                <c:pt idx="6950">
                  <c:v>8.6327899999999999E-2</c:v>
                </c:pt>
                <c:pt idx="6951">
                  <c:v>8.6893499999999999E-2</c:v>
                </c:pt>
                <c:pt idx="6952">
                  <c:v>8.74114E-2</c:v>
                </c:pt>
                <c:pt idx="6953">
                  <c:v>8.7881000000000001E-2</c:v>
                </c:pt>
                <c:pt idx="6954">
                  <c:v>8.8301900000000003E-2</c:v>
                </c:pt>
                <c:pt idx="6955">
                  <c:v>8.8674199999999995E-2</c:v>
                </c:pt>
                <c:pt idx="6956">
                  <c:v>8.8998300000000002E-2</c:v>
                </c:pt>
                <c:pt idx="6957">
                  <c:v>8.9273699999999998E-2</c:v>
                </c:pt>
                <c:pt idx="6958">
                  <c:v>8.9499999999999996E-2</c:v>
                </c:pt>
                <c:pt idx="6959">
                  <c:v>8.9677400000000004E-2</c:v>
                </c:pt>
                <c:pt idx="6960">
                  <c:v>8.9806800000000006E-2</c:v>
                </c:pt>
                <c:pt idx="6961">
                  <c:v>8.9888399999999993E-2</c:v>
                </c:pt>
                <c:pt idx="6962">
                  <c:v>8.9921699999999993E-2</c:v>
                </c:pt>
                <c:pt idx="6963">
                  <c:v>8.9906799999999995E-2</c:v>
                </c:pt>
                <c:pt idx="6964">
                  <c:v>8.9844099999999996E-2</c:v>
                </c:pt>
                <c:pt idx="6965">
                  <c:v>8.9734499999999995E-2</c:v>
                </c:pt>
                <c:pt idx="6966">
                  <c:v>8.9579199999999998E-2</c:v>
                </c:pt>
                <c:pt idx="6967">
                  <c:v>8.9380000000000001E-2</c:v>
                </c:pt>
                <c:pt idx="6968">
                  <c:v>8.9139499999999997E-2</c:v>
                </c:pt>
                <c:pt idx="6969">
                  <c:v>8.8859599999999997E-2</c:v>
                </c:pt>
                <c:pt idx="6970">
                  <c:v>8.8542099999999999E-2</c:v>
                </c:pt>
                <c:pt idx="6971">
                  <c:v>8.8188500000000003E-2</c:v>
                </c:pt>
                <c:pt idx="6972">
                  <c:v>8.7800600000000006E-2</c:v>
                </c:pt>
                <c:pt idx="6973">
                  <c:v>8.7380399999999997E-2</c:v>
                </c:pt>
                <c:pt idx="6974">
                  <c:v>8.6929500000000007E-2</c:v>
                </c:pt>
                <c:pt idx="6975">
                  <c:v>8.6449300000000007E-2</c:v>
                </c:pt>
                <c:pt idx="6976">
                  <c:v>8.5940799999999998E-2</c:v>
                </c:pt>
                <c:pt idx="6977">
                  <c:v>8.5406099999999999E-2</c:v>
                </c:pt>
                <c:pt idx="6978">
                  <c:v>8.4847400000000003E-2</c:v>
                </c:pt>
                <c:pt idx="6979">
                  <c:v>8.42667E-2</c:v>
                </c:pt>
                <c:pt idx="6980">
                  <c:v>8.3666400000000002E-2</c:v>
                </c:pt>
                <c:pt idx="6981">
                  <c:v>8.3048899999999995E-2</c:v>
                </c:pt>
                <c:pt idx="6982">
                  <c:v>8.2416799999999998E-2</c:v>
                </c:pt>
                <c:pt idx="6983">
                  <c:v>8.1772600000000001E-2</c:v>
                </c:pt>
                <c:pt idx="6984">
                  <c:v>8.1118700000000002E-2</c:v>
                </c:pt>
                <c:pt idx="6985">
                  <c:v>8.0457600000000004E-2</c:v>
                </c:pt>
                <c:pt idx="6986">
                  <c:v>7.9791799999999996E-2</c:v>
                </c:pt>
                <c:pt idx="6987">
                  <c:v>7.9124399999999998E-2</c:v>
                </c:pt>
                <c:pt idx="6988">
                  <c:v>7.8459100000000004E-2</c:v>
                </c:pt>
                <c:pt idx="6989">
                  <c:v>7.7799199999999999E-2</c:v>
                </c:pt>
                <c:pt idx="6990">
                  <c:v>7.7147800000000002E-2</c:v>
                </c:pt>
                <c:pt idx="6991">
                  <c:v>7.6508099999999996E-2</c:v>
                </c:pt>
                <c:pt idx="6992">
                  <c:v>7.5883000000000006E-2</c:v>
                </c:pt>
                <c:pt idx="6993">
                  <c:v>7.52747E-2</c:v>
                </c:pt>
                <c:pt idx="6994">
                  <c:v>7.4684399999999998E-2</c:v>
                </c:pt>
                <c:pt idx="6995">
                  <c:v>7.4114200000000005E-2</c:v>
                </c:pt>
                <c:pt idx="6996">
                  <c:v>7.3566699999999999E-2</c:v>
                </c:pt>
                <c:pt idx="6997">
                  <c:v>7.3044399999999995E-2</c:v>
                </c:pt>
                <c:pt idx="6998">
                  <c:v>7.2549000000000002E-2</c:v>
                </c:pt>
                <c:pt idx="6999">
                  <c:v>7.2082599999999997E-2</c:v>
                </c:pt>
                <c:pt idx="7000">
                  <c:v>7.1647500000000003E-2</c:v>
                </c:pt>
                <c:pt idx="7001">
                  <c:v>7.1245600000000006E-2</c:v>
                </c:pt>
                <c:pt idx="7002">
                  <c:v>7.0878499999999997E-2</c:v>
                </c:pt>
                <c:pt idx="7003">
                  <c:v>7.0547499999999999E-2</c:v>
                </c:pt>
                <c:pt idx="7004">
                  <c:v>7.0253800000000005E-2</c:v>
                </c:pt>
                <c:pt idx="7005">
                  <c:v>6.9998599999999994E-2</c:v>
                </c:pt>
                <c:pt idx="7006">
                  <c:v>6.9783600000000001E-2</c:v>
                </c:pt>
                <c:pt idx="7007">
                  <c:v>6.9610699999999998E-2</c:v>
                </c:pt>
                <c:pt idx="7008">
                  <c:v>6.9481100000000004E-2</c:v>
                </c:pt>
                <c:pt idx="7009">
                  <c:v>6.9395399999999996E-2</c:v>
                </c:pt>
                <c:pt idx="7010">
                  <c:v>6.9353999999999999E-2</c:v>
                </c:pt>
                <c:pt idx="7011">
                  <c:v>6.9357600000000005E-2</c:v>
                </c:pt>
                <c:pt idx="7012">
                  <c:v>6.9407499999999997E-2</c:v>
                </c:pt>
                <c:pt idx="7013">
                  <c:v>6.9505300000000006E-2</c:v>
                </c:pt>
                <c:pt idx="7014">
                  <c:v>6.9652599999999995E-2</c:v>
                </c:pt>
                <c:pt idx="7015">
                  <c:v>6.9849999999999995E-2</c:v>
                </c:pt>
                <c:pt idx="7016">
                  <c:v>7.0097800000000002E-2</c:v>
                </c:pt>
                <c:pt idx="7017">
                  <c:v>7.0396399999999998E-2</c:v>
                </c:pt>
                <c:pt idx="7018">
                  <c:v>7.0746100000000006E-2</c:v>
                </c:pt>
                <c:pt idx="7019">
                  <c:v>7.1146000000000001E-2</c:v>
                </c:pt>
                <c:pt idx="7020">
                  <c:v>7.1594699999999997E-2</c:v>
                </c:pt>
                <c:pt idx="7021">
                  <c:v>7.2091199999999994E-2</c:v>
                </c:pt>
                <c:pt idx="7022">
                  <c:v>7.26353E-2</c:v>
                </c:pt>
                <c:pt idx="7023">
                  <c:v>7.3226799999999995E-2</c:v>
                </c:pt>
                <c:pt idx="7024">
                  <c:v>7.3865500000000001E-2</c:v>
                </c:pt>
                <c:pt idx="7025">
                  <c:v>7.4551000000000006E-2</c:v>
                </c:pt>
                <c:pt idx="7026">
                  <c:v>7.5282500000000002E-2</c:v>
                </c:pt>
                <c:pt idx="7027">
                  <c:v>7.6058200000000006E-2</c:v>
                </c:pt>
                <c:pt idx="7028">
                  <c:v>7.6876399999999998E-2</c:v>
                </c:pt>
                <c:pt idx="7029">
                  <c:v>7.7735799999999994E-2</c:v>
                </c:pt>
                <c:pt idx="7030">
                  <c:v>7.8635399999999994E-2</c:v>
                </c:pt>
                <c:pt idx="7031">
                  <c:v>7.9574599999999995E-2</c:v>
                </c:pt>
                <c:pt idx="7032">
                  <c:v>8.0552600000000002E-2</c:v>
                </c:pt>
                <c:pt idx="7033">
                  <c:v>8.1569000000000003E-2</c:v>
                </c:pt>
                <c:pt idx="7034">
                  <c:v>8.2623500000000002E-2</c:v>
                </c:pt>
                <c:pt idx="7035">
                  <c:v>8.37146E-2</c:v>
                </c:pt>
                <c:pt idx="7036">
                  <c:v>8.4840499999999999E-2</c:v>
                </c:pt>
                <c:pt idx="7037">
                  <c:v>8.5999300000000001E-2</c:v>
                </c:pt>
                <c:pt idx="7038">
                  <c:v>8.71889E-2</c:v>
                </c:pt>
                <c:pt idx="7039">
                  <c:v>8.8407399999999997E-2</c:v>
                </c:pt>
                <c:pt idx="7040">
                  <c:v>8.9653099999999999E-2</c:v>
                </c:pt>
                <c:pt idx="7041">
                  <c:v>9.0925099999999995E-2</c:v>
                </c:pt>
                <c:pt idx="7042">
                  <c:v>9.2221399999999995E-2</c:v>
                </c:pt>
                <c:pt idx="7043">
                  <c:v>9.3538899999999994E-2</c:v>
                </c:pt>
                <c:pt idx="7044">
                  <c:v>9.4874100000000003E-2</c:v>
                </c:pt>
                <c:pt idx="7045">
                  <c:v>9.6224500000000004E-2</c:v>
                </c:pt>
                <c:pt idx="7046">
                  <c:v>9.7587900000000005E-2</c:v>
                </c:pt>
                <c:pt idx="7047">
                  <c:v>9.8962599999999998E-2</c:v>
                </c:pt>
                <c:pt idx="7048">
                  <c:v>0.100346</c:v>
                </c:pt>
                <c:pt idx="7049">
                  <c:v>0.10173500000000001</c:v>
                </c:pt>
                <c:pt idx="7050">
                  <c:v>0.103128</c:v>
                </c:pt>
                <c:pt idx="7051">
                  <c:v>0.10452500000000001</c:v>
                </c:pt>
                <c:pt idx="7052">
                  <c:v>0.105923</c:v>
                </c:pt>
                <c:pt idx="7053">
                  <c:v>0.10732</c:v>
                </c:pt>
                <c:pt idx="7054">
                  <c:v>0.10871500000000001</c:v>
                </c:pt>
                <c:pt idx="7055">
                  <c:v>0.11010499999999999</c:v>
                </c:pt>
                <c:pt idx="7056">
                  <c:v>0.111487</c:v>
                </c:pt>
                <c:pt idx="7057">
                  <c:v>0.11286</c:v>
                </c:pt>
                <c:pt idx="7058">
                  <c:v>0.114222</c:v>
                </c:pt>
                <c:pt idx="7059">
                  <c:v>0.11557099999999999</c:v>
                </c:pt>
                <c:pt idx="7060">
                  <c:v>0.11690399999999999</c:v>
                </c:pt>
                <c:pt idx="7061">
                  <c:v>0.118219</c:v>
                </c:pt>
                <c:pt idx="7062">
                  <c:v>0.11951299999999999</c:v>
                </c:pt>
                <c:pt idx="7063">
                  <c:v>0.120785</c:v>
                </c:pt>
                <c:pt idx="7064">
                  <c:v>0.122034</c:v>
                </c:pt>
                <c:pt idx="7065">
                  <c:v>0.12325700000000001</c:v>
                </c:pt>
                <c:pt idx="7066">
                  <c:v>0.12445199999999999</c:v>
                </c:pt>
                <c:pt idx="7067">
                  <c:v>0.12561800000000001</c:v>
                </c:pt>
                <c:pt idx="7068">
                  <c:v>0.12675400000000001</c:v>
                </c:pt>
                <c:pt idx="7069">
                  <c:v>0.127859</c:v>
                </c:pt>
                <c:pt idx="7070">
                  <c:v>0.12893199999999999</c:v>
                </c:pt>
                <c:pt idx="7071">
                  <c:v>0.129969</c:v>
                </c:pt>
                <c:pt idx="7072">
                  <c:v>0.130969</c:v>
                </c:pt>
                <c:pt idx="7073">
                  <c:v>0.13192599999999999</c:v>
                </c:pt>
                <c:pt idx="7074">
                  <c:v>0.13284099999999999</c:v>
                </c:pt>
                <c:pt idx="7075">
                  <c:v>0.133712</c:v>
                </c:pt>
                <c:pt idx="7076">
                  <c:v>0.13454099999999999</c:v>
                </c:pt>
                <c:pt idx="7077">
                  <c:v>0.135325</c:v>
                </c:pt>
                <c:pt idx="7078">
                  <c:v>0.13606199999999999</c:v>
                </c:pt>
                <c:pt idx="7079">
                  <c:v>0.13675100000000001</c:v>
                </c:pt>
                <c:pt idx="7080">
                  <c:v>0.13738900000000001</c:v>
                </c:pt>
                <c:pt idx="7081">
                  <c:v>0.13797599999999999</c:v>
                </c:pt>
                <c:pt idx="7082">
                  <c:v>0.13850999999999999</c:v>
                </c:pt>
                <c:pt idx="7083">
                  <c:v>0.138989</c:v>
                </c:pt>
                <c:pt idx="7084">
                  <c:v>0.13941200000000001</c:v>
                </c:pt>
                <c:pt idx="7085">
                  <c:v>0.13977800000000001</c:v>
                </c:pt>
                <c:pt idx="7086">
                  <c:v>0.14008599999999999</c:v>
                </c:pt>
                <c:pt idx="7087">
                  <c:v>0.14033599999999999</c:v>
                </c:pt>
                <c:pt idx="7088">
                  <c:v>0.14052700000000001</c:v>
                </c:pt>
                <c:pt idx="7089">
                  <c:v>0.14065800000000001</c:v>
                </c:pt>
                <c:pt idx="7090">
                  <c:v>0.14072799999999999</c:v>
                </c:pt>
                <c:pt idx="7091">
                  <c:v>0.140737</c:v>
                </c:pt>
                <c:pt idx="7092">
                  <c:v>0.140684</c:v>
                </c:pt>
                <c:pt idx="7093">
                  <c:v>0.140568</c:v>
                </c:pt>
                <c:pt idx="7094">
                  <c:v>0.14038999999999999</c:v>
                </c:pt>
                <c:pt idx="7095">
                  <c:v>0.14014799999999999</c:v>
                </c:pt>
                <c:pt idx="7096">
                  <c:v>0.139845</c:v>
                </c:pt>
                <c:pt idx="7097">
                  <c:v>0.13947899999999999</c:v>
                </c:pt>
                <c:pt idx="7098">
                  <c:v>0.13905100000000001</c:v>
                </c:pt>
                <c:pt idx="7099">
                  <c:v>0.13855899999999999</c:v>
                </c:pt>
                <c:pt idx="7100">
                  <c:v>0.13800399999999999</c:v>
                </c:pt>
                <c:pt idx="7101">
                  <c:v>0.13738400000000001</c:v>
                </c:pt>
                <c:pt idx="7102">
                  <c:v>0.13669999999999999</c:v>
                </c:pt>
                <c:pt idx="7103">
                  <c:v>0.13595199999999999</c:v>
                </c:pt>
                <c:pt idx="7104">
                  <c:v>0.13514100000000001</c:v>
                </c:pt>
                <c:pt idx="7105">
                  <c:v>0.134266</c:v>
                </c:pt>
                <c:pt idx="7106">
                  <c:v>0.133327</c:v>
                </c:pt>
                <c:pt idx="7107">
                  <c:v>0.132323</c:v>
                </c:pt>
                <c:pt idx="7108">
                  <c:v>0.13125300000000001</c:v>
                </c:pt>
                <c:pt idx="7109">
                  <c:v>0.13011800000000001</c:v>
                </c:pt>
                <c:pt idx="7110">
                  <c:v>0.128916</c:v>
                </c:pt>
                <c:pt idx="7111">
                  <c:v>0.12765000000000001</c:v>
                </c:pt>
                <c:pt idx="7112">
                  <c:v>0.12631999999999999</c:v>
                </c:pt>
                <c:pt idx="7113">
                  <c:v>0.124927</c:v>
                </c:pt>
                <c:pt idx="7114">
                  <c:v>0.123473</c:v>
                </c:pt>
                <c:pt idx="7115">
                  <c:v>0.121959</c:v>
                </c:pt>
                <c:pt idx="7116">
                  <c:v>0.12038699999999999</c:v>
                </c:pt>
                <c:pt idx="7117">
                  <c:v>0.118757</c:v>
                </c:pt>
                <c:pt idx="7118">
                  <c:v>0.11706999999999999</c:v>
                </c:pt>
                <c:pt idx="7119">
                  <c:v>0.11533</c:v>
                </c:pt>
                <c:pt idx="7120">
                  <c:v>0.113538</c:v>
                </c:pt>
                <c:pt idx="7121">
                  <c:v>0.111695</c:v>
                </c:pt>
                <c:pt idx="7122">
                  <c:v>0.109804</c:v>
                </c:pt>
                <c:pt idx="7123">
                  <c:v>0.107864</c:v>
                </c:pt>
                <c:pt idx="7124">
                  <c:v>0.105878</c:v>
                </c:pt>
                <c:pt idx="7125">
                  <c:v>0.10385</c:v>
                </c:pt>
                <c:pt idx="7126">
                  <c:v>0.10177899999999999</c:v>
                </c:pt>
                <c:pt idx="7127">
                  <c:v>9.9669099999999997E-2</c:v>
                </c:pt>
                <c:pt idx="7128">
                  <c:v>9.7521399999999994E-2</c:v>
                </c:pt>
                <c:pt idx="7129">
                  <c:v>9.53378E-2</c:v>
                </c:pt>
                <c:pt idx="7130">
                  <c:v>9.3119900000000005E-2</c:v>
                </c:pt>
                <c:pt idx="7131">
                  <c:v>9.0870400000000004E-2</c:v>
                </c:pt>
                <c:pt idx="7132">
                  <c:v>8.8592099999999993E-2</c:v>
                </c:pt>
                <c:pt idx="7133">
                  <c:v>8.6287600000000006E-2</c:v>
                </c:pt>
                <c:pt idx="7134">
                  <c:v>8.3959900000000004E-2</c:v>
                </c:pt>
                <c:pt idx="7135">
                  <c:v>8.1612100000000007E-2</c:v>
                </c:pt>
                <c:pt idx="7136">
                  <c:v>7.9246899999999995E-2</c:v>
                </c:pt>
                <c:pt idx="7137">
                  <c:v>7.6866199999999996E-2</c:v>
                </c:pt>
                <c:pt idx="7138">
                  <c:v>7.4472499999999997E-2</c:v>
                </c:pt>
                <c:pt idx="7139">
                  <c:v>7.2068699999999999E-2</c:v>
                </c:pt>
                <c:pt idx="7140">
                  <c:v>6.9657899999999995E-2</c:v>
                </c:pt>
                <c:pt idx="7141">
                  <c:v>6.7242999999999997E-2</c:v>
                </c:pt>
                <c:pt idx="7142">
                  <c:v>6.4826999999999996E-2</c:v>
                </c:pt>
                <c:pt idx="7143">
                  <c:v>6.2413499999999997E-2</c:v>
                </c:pt>
                <c:pt idx="7144">
                  <c:v>6.0006299999999999E-2</c:v>
                </c:pt>
                <c:pt idx="7145">
                  <c:v>5.7609E-2</c:v>
                </c:pt>
                <c:pt idx="7146">
                  <c:v>5.5224500000000003E-2</c:v>
                </c:pt>
                <c:pt idx="7147">
                  <c:v>5.2855600000000003E-2</c:v>
                </c:pt>
                <c:pt idx="7148">
                  <c:v>5.05052E-2</c:v>
                </c:pt>
                <c:pt idx="7149">
                  <c:v>4.8176900000000002E-2</c:v>
                </c:pt>
                <c:pt idx="7150">
                  <c:v>4.5874999999999999E-2</c:v>
                </c:pt>
                <c:pt idx="7151">
                  <c:v>4.3604700000000003E-2</c:v>
                </c:pt>
                <c:pt idx="7152">
                  <c:v>4.1369700000000002E-2</c:v>
                </c:pt>
                <c:pt idx="7153">
                  <c:v>3.9172499999999999E-2</c:v>
                </c:pt>
                <c:pt idx="7154">
                  <c:v>3.7015600000000003E-2</c:v>
                </c:pt>
                <c:pt idx="7155">
                  <c:v>3.4902500000000003E-2</c:v>
                </c:pt>
                <c:pt idx="7156">
                  <c:v>3.2835700000000002E-2</c:v>
                </c:pt>
                <c:pt idx="7157">
                  <c:v>3.0817899999999999E-2</c:v>
                </c:pt>
                <c:pt idx="7158">
                  <c:v>2.88513E-2</c:v>
                </c:pt>
                <c:pt idx="7159">
                  <c:v>2.6938299999999998E-2</c:v>
                </c:pt>
                <c:pt idx="7160">
                  <c:v>2.50808E-2</c:v>
                </c:pt>
                <c:pt idx="7161">
                  <c:v>2.3280599999999999E-2</c:v>
                </c:pt>
                <c:pt idx="7162">
                  <c:v>2.15395E-2</c:v>
                </c:pt>
                <c:pt idx="7163">
                  <c:v>1.98592E-2</c:v>
                </c:pt>
                <c:pt idx="7164">
                  <c:v>1.82417E-2</c:v>
                </c:pt>
                <c:pt idx="7165">
                  <c:v>1.6688000000000001E-2</c:v>
                </c:pt>
                <c:pt idx="7166">
                  <c:v>1.51994E-2</c:v>
                </c:pt>
                <c:pt idx="7167">
                  <c:v>1.3776800000000001E-2</c:v>
                </c:pt>
                <c:pt idx="7168">
                  <c:v>1.2421700000000001E-2</c:v>
                </c:pt>
                <c:pt idx="7169">
                  <c:v>1.11357E-2</c:v>
                </c:pt>
                <c:pt idx="7170" formatCode="0.00E+00">
                  <c:v>9.9196800000000002E-3</c:v>
                </c:pt>
                <c:pt idx="7171" formatCode="0.00E+00">
                  <c:v>8.7746500000000002E-3</c:v>
                </c:pt>
                <c:pt idx="7172" formatCode="0.00E+00">
                  <c:v>7.7017500000000003E-3</c:v>
                </c:pt>
                <c:pt idx="7173" formatCode="0.00E+00">
                  <c:v>6.7018399999999997E-3</c:v>
                </c:pt>
                <c:pt idx="7174" formatCode="0.00E+00">
                  <c:v>5.7748799999999996E-3</c:v>
                </c:pt>
                <c:pt idx="7175" formatCode="0.00E+00">
                  <c:v>4.9205799999999999E-3</c:v>
                </c:pt>
                <c:pt idx="7176" formatCode="0.00E+00">
                  <c:v>4.1390000000000003E-3</c:v>
                </c:pt>
                <c:pt idx="7177" formatCode="0.00E+00">
                  <c:v>3.43042E-3</c:v>
                </c:pt>
                <c:pt idx="7178" formatCode="0.00E+00">
                  <c:v>2.7947200000000001E-3</c:v>
                </c:pt>
                <c:pt idx="7179" formatCode="0.00E+00">
                  <c:v>2.2310300000000002E-3</c:v>
                </c:pt>
                <c:pt idx="7180" formatCode="0.00E+00">
                  <c:v>1.73828E-3</c:v>
                </c:pt>
                <c:pt idx="7181" formatCode="0.00E+00">
                  <c:v>1.31561E-3</c:v>
                </c:pt>
                <c:pt idx="7182" formatCode="0.00E+00">
                  <c:v>9.6203499999999997E-4</c:v>
                </c:pt>
                <c:pt idx="7183" formatCode="0.00E+00">
                  <c:v>6.7645800000000001E-4</c:v>
                </c:pt>
                <c:pt idx="7184" formatCode="0.00E+00">
                  <c:v>4.5747000000000002E-4</c:v>
                </c:pt>
                <c:pt idx="7185" formatCode="0.00E+00">
                  <c:v>3.03455E-4</c:v>
                </c:pt>
                <c:pt idx="7186" formatCode="0.00E+00">
                  <c:v>2.13348E-4</c:v>
                </c:pt>
                <c:pt idx="7187" formatCode="0.00E+00">
                  <c:v>1.8624099999999999E-4</c:v>
                </c:pt>
                <c:pt idx="7188" formatCode="0.00E+00">
                  <c:v>2.20299E-4</c:v>
                </c:pt>
                <c:pt idx="7189" formatCode="0.00E+00">
                  <c:v>3.1283199999999998E-4</c:v>
                </c:pt>
                <c:pt idx="7190" formatCode="0.00E+00">
                  <c:v>4.6102300000000002E-4</c:v>
                </c:pt>
                <c:pt idx="7191" formatCode="0.00E+00">
                  <c:v>6.6234400000000004E-4</c:v>
                </c:pt>
                <c:pt idx="7192" formatCode="0.00E+00">
                  <c:v>9.1458900000000005E-4</c:v>
                </c:pt>
                <c:pt idx="7193" formatCode="0.00E+00">
                  <c:v>1.2156300000000001E-3</c:v>
                </c:pt>
                <c:pt idx="7194" formatCode="0.00E+00">
                  <c:v>1.5628E-3</c:v>
                </c:pt>
                <c:pt idx="7195" formatCode="0.00E+00">
                  <c:v>1.9523800000000001E-3</c:v>
                </c:pt>
                <c:pt idx="7196" formatCode="0.00E+00">
                  <c:v>2.38375E-3</c:v>
                </c:pt>
                <c:pt idx="7197" formatCode="0.00E+00">
                  <c:v>2.8607699999999999E-3</c:v>
                </c:pt>
                <c:pt idx="7198" formatCode="0.00E+00">
                  <c:v>3.3799699999999999E-3</c:v>
                </c:pt>
                <c:pt idx="7199" formatCode="0.00E+00">
                  <c:v>3.93078E-3</c:v>
                </c:pt>
                <c:pt idx="7200" formatCode="0.00E+00">
                  <c:v>4.51016E-3</c:v>
                </c:pt>
                <c:pt idx="7201" formatCode="0.00E+00">
                  <c:v>5.1192299999999998E-3</c:v>
                </c:pt>
                <c:pt idx="7202" formatCode="0.00E+00">
                  <c:v>5.7546400000000001E-3</c:v>
                </c:pt>
                <c:pt idx="7203" formatCode="0.00E+00">
                  <c:v>6.4119800000000003E-3</c:v>
                </c:pt>
                <c:pt idx="7204" formatCode="0.00E+00">
                  <c:v>7.0881299999999998E-3</c:v>
                </c:pt>
                <c:pt idx="7205" formatCode="0.00E+00">
                  <c:v>7.7806500000000001E-3</c:v>
                </c:pt>
                <c:pt idx="7206" formatCode="0.00E+00">
                  <c:v>8.4873699999999993E-3</c:v>
                </c:pt>
                <c:pt idx="7207" formatCode="0.00E+00">
                  <c:v>9.2059099999999994E-3</c:v>
                </c:pt>
                <c:pt idx="7208" formatCode="0.00E+00">
                  <c:v>9.9334100000000002E-3</c:v>
                </c:pt>
                <c:pt idx="7209">
                  <c:v>1.0666500000000001E-2</c:v>
                </c:pt>
                <c:pt idx="7210">
                  <c:v>1.14018E-2</c:v>
                </c:pt>
                <c:pt idx="7211">
                  <c:v>1.21361E-2</c:v>
                </c:pt>
                <c:pt idx="7212">
                  <c:v>1.28664E-2</c:v>
                </c:pt>
                <c:pt idx="7213">
                  <c:v>1.35896E-2</c:v>
                </c:pt>
                <c:pt idx="7214">
                  <c:v>1.4303E-2</c:v>
                </c:pt>
                <c:pt idx="7215">
                  <c:v>1.5003900000000001E-2</c:v>
                </c:pt>
                <c:pt idx="7216">
                  <c:v>1.5689700000000001E-2</c:v>
                </c:pt>
                <c:pt idx="7217">
                  <c:v>1.63582E-2</c:v>
                </c:pt>
                <c:pt idx="7218">
                  <c:v>1.70072E-2</c:v>
                </c:pt>
                <c:pt idx="7219">
                  <c:v>1.7634799999999999E-2</c:v>
                </c:pt>
                <c:pt idx="7220">
                  <c:v>1.8239100000000001E-2</c:v>
                </c:pt>
                <c:pt idx="7221">
                  <c:v>1.8818100000000001E-2</c:v>
                </c:pt>
                <c:pt idx="7222">
                  <c:v>1.9369999999999998E-2</c:v>
                </c:pt>
                <c:pt idx="7223">
                  <c:v>1.9893399999999999E-2</c:v>
                </c:pt>
                <c:pt idx="7224">
                  <c:v>2.03863E-2</c:v>
                </c:pt>
                <c:pt idx="7225">
                  <c:v>2.0846199999999999E-2</c:v>
                </c:pt>
                <c:pt idx="7226">
                  <c:v>2.1271499999999999E-2</c:v>
                </c:pt>
                <c:pt idx="7227">
                  <c:v>2.1661400000000001E-2</c:v>
                </c:pt>
                <c:pt idx="7228">
                  <c:v>2.20156E-2</c:v>
                </c:pt>
                <c:pt idx="7229">
                  <c:v>2.2333499999999999E-2</c:v>
                </c:pt>
                <c:pt idx="7230">
                  <c:v>2.26143E-2</c:v>
                </c:pt>
                <c:pt idx="7231">
                  <c:v>2.2857499999999999E-2</c:v>
                </c:pt>
                <c:pt idx="7232">
                  <c:v>2.3063E-2</c:v>
                </c:pt>
                <c:pt idx="7233">
                  <c:v>2.3230199999999999E-2</c:v>
                </c:pt>
                <c:pt idx="7234">
                  <c:v>2.3358299999999999E-2</c:v>
                </c:pt>
                <c:pt idx="7235">
                  <c:v>2.3447099999999998E-2</c:v>
                </c:pt>
                <c:pt idx="7236">
                  <c:v>2.3496900000000001E-2</c:v>
                </c:pt>
                <c:pt idx="7237">
                  <c:v>2.3508399999999999E-2</c:v>
                </c:pt>
                <c:pt idx="7238">
                  <c:v>2.34831E-2</c:v>
                </c:pt>
                <c:pt idx="7239">
                  <c:v>2.3422700000000001E-2</c:v>
                </c:pt>
                <c:pt idx="7240">
                  <c:v>2.33271E-2</c:v>
                </c:pt>
                <c:pt idx="7241">
                  <c:v>2.3195199999999999E-2</c:v>
                </c:pt>
                <c:pt idx="7242">
                  <c:v>2.3027200000000001E-2</c:v>
                </c:pt>
                <c:pt idx="7243">
                  <c:v>2.2823800000000002E-2</c:v>
                </c:pt>
                <c:pt idx="7244">
                  <c:v>2.25858E-2</c:v>
                </c:pt>
                <c:pt idx="7245">
                  <c:v>2.2314400000000002E-2</c:v>
                </c:pt>
                <c:pt idx="7246">
                  <c:v>2.2010999999999999E-2</c:v>
                </c:pt>
                <c:pt idx="7247">
                  <c:v>2.1677100000000001E-2</c:v>
                </c:pt>
                <c:pt idx="7248">
                  <c:v>2.1314300000000001E-2</c:v>
                </c:pt>
                <c:pt idx="7249">
                  <c:v>2.0924000000000002E-2</c:v>
                </c:pt>
                <c:pt idx="7250">
                  <c:v>2.0507399999999999E-2</c:v>
                </c:pt>
                <c:pt idx="7251">
                  <c:v>2.00655E-2</c:v>
                </c:pt>
                <c:pt idx="7252">
                  <c:v>1.9598999999999998E-2</c:v>
                </c:pt>
                <c:pt idx="7253">
                  <c:v>1.91098E-2</c:v>
                </c:pt>
                <c:pt idx="7254">
                  <c:v>1.8599500000000001E-2</c:v>
                </c:pt>
                <c:pt idx="7255">
                  <c:v>1.8070800000000001E-2</c:v>
                </c:pt>
                <c:pt idx="7256">
                  <c:v>1.7526E-2</c:v>
                </c:pt>
                <c:pt idx="7257">
                  <c:v>1.6966999999999999E-2</c:v>
                </c:pt>
                <c:pt idx="7258">
                  <c:v>1.6395699999999999E-2</c:v>
                </c:pt>
                <c:pt idx="7259">
                  <c:v>1.5818700000000002E-2</c:v>
                </c:pt>
                <c:pt idx="7260">
                  <c:v>1.52417E-2</c:v>
                </c:pt>
                <c:pt idx="7261">
                  <c:v>1.46622E-2</c:v>
                </c:pt>
                <c:pt idx="7262">
                  <c:v>1.4079299999999999E-2</c:v>
                </c:pt>
                <c:pt idx="7263">
                  <c:v>1.34988E-2</c:v>
                </c:pt>
                <c:pt idx="7264">
                  <c:v>1.2924400000000001E-2</c:v>
                </c:pt>
                <c:pt idx="7265">
                  <c:v>1.2356799999999999E-2</c:v>
                </c:pt>
                <c:pt idx="7266">
                  <c:v>1.17977E-2</c:v>
                </c:pt>
                <c:pt idx="7267">
                  <c:v>1.1249800000000001E-2</c:v>
                </c:pt>
                <c:pt idx="7268">
                  <c:v>1.07159E-2</c:v>
                </c:pt>
                <c:pt idx="7269">
                  <c:v>1.01983E-2</c:v>
                </c:pt>
                <c:pt idx="7270" formatCode="0.00E+00">
                  <c:v>9.6993099999999992E-3</c:v>
                </c:pt>
                <c:pt idx="7271" formatCode="0.00E+00">
                  <c:v>9.2216999999999993E-3</c:v>
                </c:pt>
                <c:pt idx="7272" formatCode="0.00E+00">
                  <c:v>8.7679999999999998E-3</c:v>
                </c:pt>
                <c:pt idx="7273" formatCode="0.00E+00">
                  <c:v>8.3401299999999994E-3</c:v>
                </c:pt>
                <c:pt idx="7274" formatCode="0.00E+00">
                  <c:v>7.93957E-3</c:v>
                </c:pt>
                <c:pt idx="7275" formatCode="0.00E+00">
                  <c:v>7.5677399999999999E-3</c:v>
                </c:pt>
                <c:pt idx="7276" formatCode="0.00E+00">
                  <c:v>7.2261900000000004E-3</c:v>
                </c:pt>
                <c:pt idx="7277" formatCode="0.00E+00">
                  <c:v>6.9168800000000003E-3</c:v>
                </c:pt>
                <c:pt idx="7278" formatCode="0.00E+00">
                  <c:v>6.6419199999999999E-3</c:v>
                </c:pt>
                <c:pt idx="7279" formatCode="0.00E+00">
                  <c:v>6.4034299999999999E-3</c:v>
                </c:pt>
                <c:pt idx="7280" formatCode="0.00E+00">
                  <c:v>6.2037100000000003E-3</c:v>
                </c:pt>
                <c:pt idx="7281" formatCode="0.00E+00">
                  <c:v>6.0450699999999996E-3</c:v>
                </c:pt>
                <c:pt idx="7282" formatCode="0.00E+00">
                  <c:v>5.9295099999999998E-3</c:v>
                </c:pt>
                <c:pt idx="7283" formatCode="0.00E+00">
                  <c:v>5.8585299999999998E-3</c:v>
                </c:pt>
                <c:pt idx="7284" formatCode="0.00E+00">
                  <c:v>5.8333999999999999E-3</c:v>
                </c:pt>
                <c:pt idx="7285" formatCode="0.00E+00">
                  <c:v>5.8554699999999998E-3</c:v>
                </c:pt>
                <c:pt idx="7286" formatCode="0.00E+00">
                  <c:v>5.9261699999999997E-3</c:v>
                </c:pt>
                <c:pt idx="7287" formatCode="0.00E+00">
                  <c:v>6.0469800000000004E-3</c:v>
                </c:pt>
                <c:pt idx="7288" formatCode="0.00E+00">
                  <c:v>6.2194700000000004E-3</c:v>
                </c:pt>
                <c:pt idx="7289" formatCode="0.00E+00">
                  <c:v>6.4448999999999999E-3</c:v>
                </c:pt>
                <c:pt idx="7290" formatCode="0.00E+00">
                  <c:v>6.7244200000000001E-3</c:v>
                </c:pt>
                <c:pt idx="7291" formatCode="0.00E+00">
                  <c:v>7.0595099999999997E-3</c:v>
                </c:pt>
                <c:pt idx="7292" formatCode="0.00E+00">
                  <c:v>7.4511000000000004E-3</c:v>
                </c:pt>
                <c:pt idx="7293" formatCode="0.00E+00">
                  <c:v>7.8994800000000004E-3</c:v>
                </c:pt>
                <c:pt idx="7294" formatCode="0.00E+00">
                  <c:v>8.4047700000000006E-3</c:v>
                </c:pt>
                <c:pt idx="7295" formatCode="0.00E+00">
                  <c:v>8.96688E-3</c:v>
                </c:pt>
                <c:pt idx="7296" formatCode="0.00E+00">
                  <c:v>9.5857100000000008E-3</c:v>
                </c:pt>
                <c:pt idx="7297">
                  <c:v>1.0261299999999999E-2</c:v>
                </c:pt>
                <c:pt idx="7298">
                  <c:v>1.09938E-2</c:v>
                </c:pt>
                <c:pt idx="7299">
                  <c:v>1.1783200000000001E-2</c:v>
                </c:pt>
                <c:pt idx="7300">
                  <c:v>1.2629100000000001E-2</c:v>
                </c:pt>
                <c:pt idx="7301">
                  <c:v>1.35315E-2</c:v>
                </c:pt>
                <c:pt idx="7302">
                  <c:v>1.4489800000000001E-2</c:v>
                </c:pt>
                <c:pt idx="7303">
                  <c:v>1.5503400000000001E-2</c:v>
                </c:pt>
                <c:pt idx="7304">
                  <c:v>1.6571599999999999E-2</c:v>
                </c:pt>
                <c:pt idx="7305">
                  <c:v>1.7693500000000001E-2</c:v>
                </c:pt>
                <c:pt idx="7306">
                  <c:v>1.8868099999999999E-2</c:v>
                </c:pt>
                <c:pt idx="7307">
                  <c:v>2.0094600000000001E-2</c:v>
                </c:pt>
                <c:pt idx="7308">
                  <c:v>2.13724E-2</c:v>
                </c:pt>
                <c:pt idx="7309">
                  <c:v>2.27008E-2</c:v>
                </c:pt>
                <c:pt idx="7310">
                  <c:v>2.4078800000000001E-2</c:v>
                </c:pt>
                <c:pt idx="7311">
                  <c:v>2.5504300000000001E-2</c:v>
                </c:pt>
                <c:pt idx="7312">
                  <c:v>2.6975200000000001E-2</c:v>
                </c:pt>
                <c:pt idx="7313">
                  <c:v>2.8489E-2</c:v>
                </c:pt>
                <c:pt idx="7314">
                  <c:v>3.00436E-2</c:v>
                </c:pt>
                <c:pt idx="7315">
                  <c:v>3.1637100000000001E-2</c:v>
                </c:pt>
                <c:pt idx="7316">
                  <c:v>3.32673E-2</c:v>
                </c:pt>
                <c:pt idx="7317">
                  <c:v>3.4931999999999998E-2</c:v>
                </c:pt>
                <c:pt idx="7318">
                  <c:v>3.6628899999999999E-2</c:v>
                </c:pt>
                <c:pt idx="7319">
                  <c:v>3.8356000000000001E-2</c:v>
                </c:pt>
                <c:pt idx="7320">
                  <c:v>4.0111000000000001E-2</c:v>
                </c:pt>
                <c:pt idx="7321">
                  <c:v>4.1891100000000001E-2</c:v>
                </c:pt>
                <c:pt idx="7322">
                  <c:v>4.3693099999999999E-2</c:v>
                </c:pt>
                <c:pt idx="7323">
                  <c:v>4.5513900000000003E-2</c:v>
                </c:pt>
                <c:pt idx="7324">
                  <c:v>4.7350200000000002E-2</c:v>
                </c:pt>
                <c:pt idx="7325">
                  <c:v>4.91995E-2</c:v>
                </c:pt>
                <c:pt idx="7326">
                  <c:v>5.1059500000000001E-2</c:v>
                </c:pt>
                <c:pt idx="7327">
                  <c:v>5.2927399999999999E-2</c:v>
                </c:pt>
                <c:pt idx="7328">
                  <c:v>5.4800000000000001E-2</c:v>
                </c:pt>
                <c:pt idx="7329">
                  <c:v>5.6673599999999998E-2</c:v>
                </c:pt>
                <c:pt idx="7330">
                  <c:v>5.8545300000000002E-2</c:v>
                </c:pt>
                <c:pt idx="7331">
                  <c:v>6.0411399999999997E-2</c:v>
                </c:pt>
                <c:pt idx="7332">
                  <c:v>6.22686E-2</c:v>
                </c:pt>
                <c:pt idx="7333">
                  <c:v>6.4113699999999996E-2</c:v>
                </c:pt>
                <c:pt idx="7334">
                  <c:v>6.5944299999999997E-2</c:v>
                </c:pt>
                <c:pt idx="7335">
                  <c:v>6.7757100000000001E-2</c:v>
                </c:pt>
                <c:pt idx="7336">
                  <c:v>6.9548399999999996E-2</c:v>
                </c:pt>
                <c:pt idx="7337">
                  <c:v>7.1313799999999997E-2</c:v>
                </c:pt>
                <c:pt idx="7338">
                  <c:v>7.30494E-2</c:v>
                </c:pt>
                <c:pt idx="7339">
                  <c:v>7.4751799999999993E-2</c:v>
                </c:pt>
                <c:pt idx="7340">
                  <c:v>7.6417799999999994E-2</c:v>
                </c:pt>
                <c:pt idx="7341">
                  <c:v>7.8044500000000003E-2</c:v>
                </c:pt>
                <c:pt idx="7342">
                  <c:v>7.9628900000000002E-2</c:v>
                </c:pt>
                <c:pt idx="7343">
                  <c:v>8.1168199999999996E-2</c:v>
                </c:pt>
                <c:pt idx="7344">
                  <c:v>8.2659099999999999E-2</c:v>
                </c:pt>
                <c:pt idx="7345">
                  <c:v>8.4098400000000004E-2</c:v>
                </c:pt>
                <c:pt idx="7346">
                  <c:v>8.5482699999999995E-2</c:v>
                </c:pt>
                <c:pt idx="7347">
                  <c:v>8.68086E-2</c:v>
                </c:pt>
                <c:pt idx="7348">
                  <c:v>8.8072999999999999E-2</c:v>
                </c:pt>
                <c:pt idx="7349">
                  <c:v>8.92733E-2</c:v>
                </c:pt>
                <c:pt idx="7350">
                  <c:v>9.0406799999999995E-2</c:v>
                </c:pt>
                <c:pt idx="7351">
                  <c:v>9.1470599999999999E-2</c:v>
                </c:pt>
                <c:pt idx="7352">
                  <c:v>9.2462000000000003E-2</c:v>
                </c:pt>
                <c:pt idx="7353">
                  <c:v>9.3378600000000006E-2</c:v>
                </c:pt>
                <c:pt idx="7354">
                  <c:v>9.4218399999999994E-2</c:v>
                </c:pt>
                <c:pt idx="7355">
                  <c:v>9.4978999999999994E-2</c:v>
                </c:pt>
                <c:pt idx="7356">
                  <c:v>9.5658000000000007E-2</c:v>
                </c:pt>
                <c:pt idx="7357">
                  <c:v>9.6252799999999999E-2</c:v>
                </c:pt>
                <c:pt idx="7358">
                  <c:v>9.6761100000000003E-2</c:v>
                </c:pt>
                <c:pt idx="7359">
                  <c:v>9.7181199999999995E-2</c:v>
                </c:pt>
                <c:pt idx="7360">
                  <c:v>9.7511500000000001E-2</c:v>
                </c:pt>
                <c:pt idx="7361">
                  <c:v>9.7750500000000004E-2</c:v>
                </c:pt>
                <c:pt idx="7362">
                  <c:v>9.7896499999999997E-2</c:v>
                </c:pt>
                <c:pt idx="7363">
                  <c:v>9.7948300000000002E-2</c:v>
                </c:pt>
                <c:pt idx="7364">
                  <c:v>9.7905199999999998E-2</c:v>
                </c:pt>
                <c:pt idx="7365">
                  <c:v>9.7766000000000006E-2</c:v>
                </c:pt>
                <c:pt idx="7366">
                  <c:v>9.7529400000000002E-2</c:v>
                </c:pt>
                <c:pt idx="7367">
                  <c:v>9.7194199999999994E-2</c:v>
                </c:pt>
                <c:pt idx="7368">
                  <c:v>9.6759800000000007E-2</c:v>
                </c:pt>
                <c:pt idx="7369">
                  <c:v>9.6225500000000005E-2</c:v>
                </c:pt>
                <c:pt idx="7370">
                  <c:v>9.5591300000000004E-2</c:v>
                </c:pt>
                <c:pt idx="7371">
                  <c:v>9.4857200000000003E-2</c:v>
                </c:pt>
                <c:pt idx="7372">
                  <c:v>9.4022999999999995E-2</c:v>
                </c:pt>
                <c:pt idx="7373">
                  <c:v>9.3088500000000005E-2</c:v>
                </c:pt>
                <c:pt idx="7374">
                  <c:v>9.2053800000000005E-2</c:v>
                </c:pt>
                <c:pt idx="7375">
                  <c:v>9.0919200000000006E-2</c:v>
                </c:pt>
                <c:pt idx="7376">
                  <c:v>8.9685299999999996E-2</c:v>
                </c:pt>
                <c:pt idx="7377">
                  <c:v>8.8352899999999998E-2</c:v>
                </c:pt>
                <c:pt idx="7378">
                  <c:v>8.6923E-2</c:v>
                </c:pt>
                <c:pt idx="7379">
                  <c:v>8.5396600000000003E-2</c:v>
                </c:pt>
                <c:pt idx="7380">
                  <c:v>8.3775100000000005E-2</c:v>
                </c:pt>
                <c:pt idx="7381">
                  <c:v>8.2059900000000005E-2</c:v>
                </c:pt>
                <c:pt idx="7382">
                  <c:v>8.0252599999999993E-2</c:v>
                </c:pt>
                <c:pt idx="7383">
                  <c:v>7.8354800000000002E-2</c:v>
                </c:pt>
                <c:pt idx="7384">
                  <c:v>7.6368000000000005E-2</c:v>
                </c:pt>
                <c:pt idx="7385">
                  <c:v>7.4293999999999999E-2</c:v>
                </c:pt>
                <c:pt idx="7386">
                  <c:v>7.2134500000000004E-2</c:v>
                </c:pt>
                <c:pt idx="7387">
                  <c:v>6.9891800000000004E-2</c:v>
                </c:pt>
                <c:pt idx="7388">
                  <c:v>6.75679E-2</c:v>
                </c:pt>
                <c:pt idx="7389">
                  <c:v>6.5165399999999998E-2</c:v>
                </c:pt>
                <c:pt idx="7390">
                  <c:v>6.2686699999999998E-2</c:v>
                </c:pt>
                <c:pt idx="7391">
                  <c:v>6.0134399999999998E-2</c:v>
                </c:pt>
                <c:pt idx="7392">
                  <c:v>5.7511100000000002E-2</c:v>
                </c:pt>
                <c:pt idx="7393">
                  <c:v>5.4819699999999999E-2</c:v>
                </c:pt>
                <c:pt idx="7394">
                  <c:v>5.20633E-2</c:v>
                </c:pt>
                <c:pt idx="7395">
                  <c:v>4.9244700000000002E-2</c:v>
                </c:pt>
                <c:pt idx="7396">
                  <c:v>4.6367100000000001E-2</c:v>
                </c:pt>
                <c:pt idx="7397">
                  <c:v>4.3433600000000003E-2</c:v>
                </c:pt>
                <c:pt idx="7398">
                  <c:v>4.0447799999999999E-2</c:v>
                </c:pt>
                <c:pt idx="7399">
                  <c:v>3.7413099999999998E-2</c:v>
                </c:pt>
                <c:pt idx="7400">
                  <c:v>3.4333000000000002E-2</c:v>
                </c:pt>
                <c:pt idx="7401">
                  <c:v>3.12108E-2</c:v>
                </c:pt>
                <c:pt idx="7402">
                  <c:v>2.8049999999999999E-2</c:v>
                </c:pt>
                <c:pt idx="7403">
                  <c:v>2.4854500000000002E-2</c:v>
                </c:pt>
                <c:pt idx="7404">
                  <c:v>2.1627899999999999E-2</c:v>
                </c:pt>
                <c:pt idx="7405">
                  <c:v>1.83743E-2</c:v>
                </c:pt>
                <c:pt idx="7406">
                  <c:v>1.50977E-2</c:v>
                </c:pt>
                <c:pt idx="7407">
                  <c:v>1.1802E-2</c:v>
                </c:pt>
                <c:pt idx="7408" formatCode="0.00E+00">
                  <c:v>8.4911899999999992E-3</c:v>
                </c:pt>
                <c:pt idx="7409" formatCode="0.00E+00">
                  <c:v>5.16899E-3</c:v>
                </c:pt>
                <c:pt idx="7410" formatCode="0.00E+00">
                  <c:v>1.83921E-3</c:v>
                </c:pt>
                <c:pt idx="7411" formatCode="0.00E+00">
                  <c:v>-1.4942499999999999E-3</c:v>
                </c:pt>
                <c:pt idx="7412" formatCode="0.00E+00">
                  <c:v>-4.8273700000000001E-3</c:v>
                </c:pt>
                <c:pt idx="7413" formatCode="0.00E+00">
                  <c:v>-8.1560499999999998E-3</c:v>
                </c:pt>
                <c:pt idx="7414">
                  <c:v>-1.1476200000000001E-2</c:v>
                </c:pt>
                <c:pt idx="7415">
                  <c:v>-1.4783900000000001E-2</c:v>
                </c:pt>
                <c:pt idx="7416">
                  <c:v>-1.8075000000000001E-2</c:v>
                </c:pt>
                <c:pt idx="7417">
                  <c:v>-2.1345699999999999E-2</c:v>
                </c:pt>
                <c:pt idx="7418">
                  <c:v>-2.4592099999999999E-2</c:v>
                </c:pt>
                <c:pt idx="7419">
                  <c:v>-2.7810700000000001E-2</c:v>
                </c:pt>
                <c:pt idx="7420">
                  <c:v>-3.0997400000000001E-2</c:v>
                </c:pt>
                <c:pt idx="7421">
                  <c:v>-3.4148400000000002E-2</c:v>
                </c:pt>
                <c:pt idx="7422">
                  <c:v>-3.72597E-2</c:v>
                </c:pt>
                <c:pt idx="7423">
                  <c:v>-4.0327599999999998E-2</c:v>
                </c:pt>
                <c:pt idx="7424">
                  <c:v>-4.3348499999999998E-2</c:v>
                </c:pt>
                <c:pt idx="7425">
                  <c:v>-4.6318400000000003E-2</c:v>
                </c:pt>
                <c:pt idx="7426">
                  <c:v>-4.9233800000000001E-2</c:v>
                </c:pt>
                <c:pt idx="7427">
                  <c:v>-5.2090900000000002E-2</c:v>
                </c:pt>
                <c:pt idx="7428">
                  <c:v>-5.4886400000000002E-2</c:v>
                </c:pt>
                <c:pt idx="7429">
                  <c:v>-5.7617300000000003E-2</c:v>
                </c:pt>
                <c:pt idx="7430">
                  <c:v>-6.0280300000000002E-2</c:v>
                </c:pt>
                <c:pt idx="7431">
                  <c:v>-6.28721E-2</c:v>
                </c:pt>
                <c:pt idx="7432">
                  <c:v>-6.5389600000000006E-2</c:v>
                </c:pt>
                <c:pt idx="7433">
                  <c:v>-6.7829799999999996E-2</c:v>
                </c:pt>
                <c:pt idx="7434">
                  <c:v>-7.0190000000000002E-2</c:v>
                </c:pt>
                <c:pt idx="7435">
                  <c:v>-7.2467500000000004E-2</c:v>
                </c:pt>
                <c:pt idx="7436">
                  <c:v>-7.4659699999999996E-2</c:v>
                </c:pt>
                <c:pt idx="7437">
                  <c:v>-7.6764200000000005E-2</c:v>
                </c:pt>
                <c:pt idx="7438">
                  <c:v>-7.8778600000000004E-2</c:v>
                </c:pt>
                <c:pt idx="7439">
                  <c:v>-8.0700599999999997E-2</c:v>
                </c:pt>
                <c:pt idx="7440">
                  <c:v>-8.2528199999999996E-2</c:v>
                </c:pt>
                <c:pt idx="7441">
                  <c:v>-8.4259299999999995E-2</c:v>
                </c:pt>
                <c:pt idx="7442">
                  <c:v>-8.5892099999999999E-2</c:v>
                </c:pt>
                <c:pt idx="7443">
                  <c:v>-8.7424600000000005E-2</c:v>
                </c:pt>
                <c:pt idx="7444">
                  <c:v>-8.8855299999999998E-2</c:v>
                </c:pt>
                <c:pt idx="7445">
                  <c:v>-9.0182700000000005E-2</c:v>
                </c:pt>
                <c:pt idx="7446">
                  <c:v>-9.1405399999999998E-2</c:v>
                </c:pt>
                <c:pt idx="7447">
                  <c:v>-9.2522300000000002E-2</c:v>
                </c:pt>
                <c:pt idx="7448">
                  <c:v>-9.3532599999999994E-2</c:v>
                </c:pt>
                <c:pt idx="7449">
                  <c:v>-9.4435199999999997E-2</c:v>
                </c:pt>
                <c:pt idx="7450">
                  <c:v>-9.52297E-2</c:v>
                </c:pt>
                <c:pt idx="7451">
                  <c:v>-9.5915399999999998E-2</c:v>
                </c:pt>
                <c:pt idx="7452">
                  <c:v>-9.6491999999999994E-2</c:v>
                </c:pt>
                <c:pt idx="7453">
                  <c:v>-9.6959199999999995E-2</c:v>
                </c:pt>
                <c:pt idx="7454">
                  <c:v>-9.7316899999999998E-2</c:v>
                </c:pt>
                <c:pt idx="7455">
                  <c:v>-9.7565100000000002E-2</c:v>
                </c:pt>
                <c:pt idx="7456">
                  <c:v>-9.7703899999999996E-2</c:v>
                </c:pt>
                <c:pt idx="7457">
                  <c:v>-9.7733700000000007E-2</c:v>
                </c:pt>
                <c:pt idx="7458">
                  <c:v>-9.7655000000000006E-2</c:v>
                </c:pt>
                <c:pt idx="7459">
                  <c:v>-9.7468299999999994E-2</c:v>
                </c:pt>
                <c:pt idx="7460">
                  <c:v>-9.7174300000000005E-2</c:v>
                </c:pt>
                <c:pt idx="7461">
                  <c:v>-9.6773799999999993E-2</c:v>
                </c:pt>
                <c:pt idx="7462">
                  <c:v>-9.6268000000000006E-2</c:v>
                </c:pt>
                <c:pt idx="7463">
                  <c:v>-9.5657900000000004E-2</c:v>
                </c:pt>
                <c:pt idx="7464">
                  <c:v>-9.4945100000000004E-2</c:v>
                </c:pt>
                <c:pt idx="7465">
                  <c:v>-9.4130699999999998E-2</c:v>
                </c:pt>
                <c:pt idx="7466">
                  <c:v>-9.3216300000000002E-2</c:v>
                </c:pt>
                <c:pt idx="7467">
                  <c:v>-9.2203499999999994E-2</c:v>
                </c:pt>
                <c:pt idx="7468">
                  <c:v>-9.10942E-2</c:v>
                </c:pt>
                <c:pt idx="7469">
                  <c:v>-8.9890200000000003E-2</c:v>
                </c:pt>
                <c:pt idx="7470">
                  <c:v>-8.8593500000000006E-2</c:v>
                </c:pt>
                <c:pt idx="7471">
                  <c:v>-8.7206199999999998E-2</c:v>
                </c:pt>
                <c:pt idx="7472">
                  <c:v>-8.5730799999999996E-2</c:v>
                </c:pt>
                <c:pt idx="7473">
                  <c:v>-8.4169499999999994E-2</c:v>
                </c:pt>
                <c:pt idx="7474">
                  <c:v>-8.2524899999999998E-2</c:v>
                </c:pt>
                <c:pt idx="7475">
                  <c:v>-8.0799499999999996E-2</c:v>
                </c:pt>
                <c:pt idx="7476">
                  <c:v>-7.8995899999999994E-2</c:v>
                </c:pt>
                <c:pt idx="7477">
                  <c:v>-7.7116799999999999E-2</c:v>
                </c:pt>
                <c:pt idx="7478">
                  <c:v>-7.5164999999999996E-2</c:v>
                </c:pt>
                <c:pt idx="7479">
                  <c:v>-7.31435E-2</c:v>
                </c:pt>
                <c:pt idx="7480">
                  <c:v>-7.1055300000000002E-2</c:v>
                </c:pt>
                <c:pt idx="7481">
                  <c:v>-6.8903400000000004E-2</c:v>
                </c:pt>
                <c:pt idx="7482">
                  <c:v>-6.6691100000000003E-2</c:v>
                </c:pt>
                <c:pt idx="7483">
                  <c:v>-6.4421699999999998E-2</c:v>
                </c:pt>
                <c:pt idx="7484">
                  <c:v>-6.20987E-2</c:v>
                </c:pt>
                <c:pt idx="7485">
                  <c:v>-5.9725399999999998E-2</c:v>
                </c:pt>
                <c:pt idx="7486">
                  <c:v>-5.7305200000000001E-2</c:v>
                </c:pt>
                <c:pt idx="7487">
                  <c:v>-5.4841599999999997E-2</c:v>
                </c:pt>
                <c:pt idx="7488">
                  <c:v>-5.2338000000000003E-2</c:v>
                </c:pt>
                <c:pt idx="7489">
                  <c:v>-4.9798000000000002E-2</c:v>
                </c:pt>
                <c:pt idx="7490">
                  <c:v>-4.7225000000000003E-2</c:v>
                </c:pt>
                <c:pt idx="7491">
                  <c:v>-4.4622599999999998E-2</c:v>
                </c:pt>
                <c:pt idx="7492">
                  <c:v>-4.1994299999999998E-2</c:v>
                </c:pt>
                <c:pt idx="7493">
                  <c:v>-3.9343700000000002E-2</c:v>
                </c:pt>
                <c:pt idx="7494">
                  <c:v>-3.66743E-2</c:v>
                </c:pt>
                <c:pt idx="7495">
                  <c:v>-3.3989699999999998E-2</c:v>
                </c:pt>
                <c:pt idx="7496">
                  <c:v>-3.1293399999999999E-2</c:v>
                </c:pt>
                <c:pt idx="7497">
                  <c:v>-2.85889E-2</c:v>
                </c:pt>
                <c:pt idx="7498">
                  <c:v>-2.5879599999999999E-2</c:v>
                </c:pt>
                <c:pt idx="7499">
                  <c:v>-2.3169200000000001E-2</c:v>
                </c:pt>
                <c:pt idx="7500">
                  <c:v>-2.0461E-2</c:v>
                </c:pt>
                <c:pt idx="7501">
                  <c:v>-1.7758400000000001E-2</c:v>
                </c:pt>
                <c:pt idx="7502">
                  <c:v>-1.5065E-2</c:v>
                </c:pt>
                <c:pt idx="7503">
                  <c:v>-1.2383999999999999E-2</c:v>
                </c:pt>
                <c:pt idx="7504" formatCode="0.00E+00">
                  <c:v>-9.7186700000000004E-3</c:v>
                </c:pt>
                <c:pt idx="7505" formatCode="0.00E+00">
                  <c:v>-7.07217E-3</c:v>
                </c:pt>
                <c:pt idx="7506" formatCode="0.00E+00">
                  <c:v>-4.4476799999999999E-3</c:v>
                </c:pt>
                <c:pt idx="7507" formatCode="0.00E+00">
                  <c:v>-1.8483099999999999E-3</c:v>
                </c:pt>
                <c:pt idx="7508" formatCode="0.00E+00">
                  <c:v>7.2292299999999999E-4</c:v>
                </c:pt>
                <c:pt idx="7509" formatCode="0.00E+00">
                  <c:v>3.2629999999999998E-3</c:v>
                </c:pt>
                <c:pt idx="7510" formatCode="0.00E+00">
                  <c:v>5.7689600000000001E-3</c:v>
                </c:pt>
                <c:pt idx="7511" formatCode="0.00E+00">
                  <c:v>8.2379500000000008E-3</c:v>
                </c:pt>
                <c:pt idx="7512">
                  <c:v>1.0667299999999999E-2</c:v>
                </c:pt>
                <c:pt idx="7513">
                  <c:v>1.3054400000000001E-2</c:v>
                </c:pt>
                <c:pt idx="7514">
                  <c:v>1.5396699999999999E-2</c:v>
                </c:pt>
                <c:pt idx="7515">
                  <c:v>1.7691700000000001E-2</c:v>
                </c:pt>
                <c:pt idx="7516">
                  <c:v>1.9937199999999999E-2</c:v>
                </c:pt>
                <c:pt idx="7517">
                  <c:v>2.2130799999999999E-2</c:v>
                </c:pt>
                <c:pt idx="7518">
                  <c:v>2.42705E-2</c:v>
                </c:pt>
                <c:pt idx="7519">
                  <c:v>2.6354200000000001E-2</c:v>
                </c:pt>
                <c:pt idx="7520">
                  <c:v>2.8379999999999999E-2</c:v>
                </c:pt>
                <c:pt idx="7521">
                  <c:v>3.0346100000000001E-2</c:v>
                </c:pt>
                <c:pt idx="7522">
                  <c:v>3.2250599999999997E-2</c:v>
                </c:pt>
                <c:pt idx="7523">
                  <c:v>3.4091999999999997E-2</c:v>
                </c:pt>
                <c:pt idx="7524">
                  <c:v>3.58686E-2</c:v>
                </c:pt>
                <c:pt idx="7525">
                  <c:v>3.75792E-2</c:v>
                </c:pt>
                <c:pt idx="7526">
                  <c:v>3.9222600000000003E-2</c:v>
                </c:pt>
                <c:pt idx="7527">
                  <c:v>4.0797800000000002E-2</c:v>
                </c:pt>
                <c:pt idx="7528">
                  <c:v>4.23037E-2</c:v>
                </c:pt>
                <c:pt idx="7529">
                  <c:v>4.3739500000000001E-2</c:v>
                </c:pt>
                <c:pt idx="7530">
                  <c:v>4.51043E-2</c:v>
                </c:pt>
                <c:pt idx="7531">
                  <c:v>4.6397399999999998E-2</c:v>
                </c:pt>
                <c:pt idx="7532">
                  <c:v>4.7618500000000001E-2</c:v>
                </c:pt>
                <c:pt idx="7533">
                  <c:v>4.8766900000000002E-2</c:v>
                </c:pt>
                <c:pt idx="7534">
                  <c:v>4.9842400000000002E-2</c:v>
                </c:pt>
                <c:pt idx="7535">
                  <c:v>5.08447E-2</c:v>
                </c:pt>
                <c:pt idx="7536">
                  <c:v>5.1773899999999998E-2</c:v>
                </c:pt>
                <c:pt idx="7537">
                  <c:v>5.2630099999999999E-2</c:v>
                </c:pt>
                <c:pt idx="7538">
                  <c:v>5.3413599999999999E-2</c:v>
                </c:pt>
                <c:pt idx="7539">
                  <c:v>5.4124699999999998E-2</c:v>
                </c:pt>
                <c:pt idx="7540">
                  <c:v>5.4763800000000001E-2</c:v>
                </c:pt>
                <c:pt idx="7541">
                  <c:v>5.5331499999999999E-2</c:v>
                </c:pt>
                <c:pt idx="7542">
                  <c:v>5.5828299999999997E-2</c:v>
                </c:pt>
                <c:pt idx="7543">
                  <c:v>5.6254899999999997E-2</c:v>
                </c:pt>
                <c:pt idx="7544">
                  <c:v>5.6612200000000001E-2</c:v>
                </c:pt>
                <c:pt idx="7545">
                  <c:v>5.6901E-2</c:v>
                </c:pt>
                <c:pt idx="7546">
                  <c:v>5.7122399999999997E-2</c:v>
                </c:pt>
                <c:pt idx="7547">
                  <c:v>5.7277500000000002E-2</c:v>
                </c:pt>
                <c:pt idx="7548">
                  <c:v>5.7367500000000002E-2</c:v>
                </c:pt>
                <c:pt idx="7549">
                  <c:v>5.7393800000000002E-2</c:v>
                </c:pt>
                <c:pt idx="7550">
                  <c:v>5.7357600000000002E-2</c:v>
                </c:pt>
                <c:pt idx="7551">
                  <c:v>5.7260400000000003E-2</c:v>
                </c:pt>
                <c:pt idx="7552">
                  <c:v>5.71037E-2</c:v>
                </c:pt>
                <c:pt idx="7553">
                  <c:v>5.6889000000000002E-2</c:v>
                </c:pt>
                <c:pt idx="7554">
                  <c:v>5.66182E-2</c:v>
                </c:pt>
                <c:pt idx="7555">
                  <c:v>5.6293000000000003E-2</c:v>
                </c:pt>
                <c:pt idx="7556">
                  <c:v>5.5915300000000001E-2</c:v>
                </c:pt>
                <c:pt idx="7557">
                  <c:v>5.54872E-2</c:v>
                </c:pt>
                <c:pt idx="7558">
                  <c:v>5.5010400000000001E-2</c:v>
                </c:pt>
                <c:pt idx="7559">
                  <c:v>5.4486899999999998E-2</c:v>
                </c:pt>
                <c:pt idx="7560">
                  <c:v>5.3918800000000003E-2</c:v>
                </c:pt>
                <c:pt idx="7561">
                  <c:v>5.3308099999999997E-2</c:v>
                </c:pt>
                <c:pt idx="7562">
                  <c:v>5.2656799999999997E-2</c:v>
                </c:pt>
                <c:pt idx="7563">
                  <c:v>5.1966900000000003E-2</c:v>
                </c:pt>
                <c:pt idx="7564">
                  <c:v>5.1240500000000001E-2</c:v>
                </c:pt>
                <c:pt idx="7565">
                  <c:v>5.0479799999999998E-2</c:v>
                </c:pt>
                <c:pt idx="7566">
                  <c:v>4.9687000000000002E-2</c:v>
                </c:pt>
                <c:pt idx="7567">
                  <c:v>4.8864499999999998E-2</c:v>
                </c:pt>
                <c:pt idx="7568">
                  <c:v>4.8014500000000002E-2</c:v>
                </c:pt>
                <c:pt idx="7569">
                  <c:v>4.7139199999999999E-2</c:v>
                </c:pt>
                <c:pt idx="7570">
                  <c:v>4.6240900000000001E-2</c:v>
                </c:pt>
                <c:pt idx="7571">
                  <c:v>4.5322000000000001E-2</c:v>
                </c:pt>
                <c:pt idx="7572">
                  <c:v>4.4384800000000002E-2</c:v>
                </c:pt>
                <c:pt idx="7573">
                  <c:v>4.3431299999999999E-2</c:v>
                </c:pt>
                <c:pt idx="7574">
                  <c:v>4.2463899999999999E-2</c:v>
                </c:pt>
                <c:pt idx="7575">
                  <c:v>4.1484600000000003E-2</c:v>
                </c:pt>
                <c:pt idx="7576">
                  <c:v>4.0495499999999997E-2</c:v>
                </c:pt>
                <c:pt idx="7577">
                  <c:v>3.9498400000000003E-2</c:v>
                </c:pt>
                <c:pt idx="7578">
                  <c:v>3.8495500000000002E-2</c:v>
                </c:pt>
                <c:pt idx="7579">
                  <c:v>3.7489000000000001E-2</c:v>
                </c:pt>
                <c:pt idx="7580">
                  <c:v>3.6481100000000002E-2</c:v>
                </c:pt>
                <c:pt idx="7581">
                  <c:v>3.5473600000000001E-2</c:v>
                </c:pt>
                <c:pt idx="7582">
                  <c:v>3.4468800000000001E-2</c:v>
                </c:pt>
                <c:pt idx="7583">
                  <c:v>3.3468299999999999E-2</c:v>
                </c:pt>
                <c:pt idx="7584">
                  <c:v>3.2474200000000002E-2</c:v>
                </c:pt>
                <c:pt idx="7585">
                  <c:v>3.1488099999999998E-2</c:v>
                </c:pt>
                <c:pt idx="7586">
                  <c:v>3.05116E-2</c:v>
                </c:pt>
                <c:pt idx="7587">
                  <c:v>2.95464E-2</c:v>
                </c:pt>
                <c:pt idx="7588">
                  <c:v>2.8594100000000001E-2</c:v>
                </c:pt>
                <c:pt idx="7589">
                  <c:v>2.7656199999999999E-2</c:v>
                </c:pt>
                <c:pt idx="7590">
                  <c:v>2.67342E-2</c:v>
                </c:pt>
                <c:pt idx="7591">
                  <c:v>2.5829299999999999E-2</c:v>
                </c:pt>
                <c:pt idx="7592">
                  <c:v>2.49429E-2</c:v>
                </c:pt>
                <c:pt idx="7593">
                  <c:v>2.4076199999999999E-2</c:v>
                </c:pt>
                <c:pt idx="7594">
                  <c:v>2.3230399999999998E-2</c:v>
                </c:pt>
                <c:pt idx="7595">
                  <c:v>2.2406599999999999E-2</c:v>
                </c:pt>
                <c:pt idx="7596">
                  <c:v>2.1605699999999999E-2</c:v>
                </c:pt>
                <c:pt idx="7597">
                  <c:v>2.08285E-2</c:v>
                </c:pt>
                <c:pt idx="7598">
                  <c:v>2.0076E-2</c:v>
                </c:pt>
                <c:pt idx="7599">
                  <c:v>1.9348899999999999E-2</c:v>
                </c:pt>
                <c:pt idx="7600">
                  <c:v>1.8647899999999999E-2</c:v>
                </c:pt>
                <c:pt idx="7601">
                  <c:v>1.79734E-2</c:v>
                </c:pt>
                <c:pt idx="7602">
                  <c:v>1.7326000000000001E-2</c:v>
                </c:pt>
                <c:pt idx="7603">
                  <c:v>1.6705999999999999E-2</c:v>
                </c:pt>
                <c:pt idx="7604">
                  <c:v>1.6113800000000001E-2</c:v>
                </c:pt>
                <c:pt idx="7605">
                  <c:v>1.5549500000000001E-2</c:v>
                </c:pt>
                <c:pt idx="7606">
                  <c:v>1.50134E-2</c:v>
                </c:pt>
                <c:pt idx="7607">
                  <c:v>1.4505499999999999E-2</c:v>
                </c:pt>
                <c:pt idx="7608">
                  <c:v>1.40258E-2</c:v>
                </c:pt>
                <c:pt idx="7609">
                  <c:v>1.35744E-2</c:v>
                </c:pt>
                <c:pt idx="7610">
                  <c:v>1.3151100000000001E-2</c:v>
                </c:pt>
                <c:pt idx="7611">
                  <c:v>1.27557E-2</c:v>
                </c:pt>
                <c:pt idx="7612">
                  <c:v>1.23879E-2</c:v>
                </c:pt>
                <c:pt idx="7613">
                  <c:v>1.2047E-2</c:v>
                </c:pt>
                <c:pt idx="7614">
                  <c:v>1.17327E-2</c:v>
                </c:pt>
                <c:pt idx="7615">
                  <c:v>1.1444299999999999E-2</c:v>
                </c:pt>
                <c:pt idx="7616">
                  <c:v>1.1181099999999999E-2</c:v>
                </c:pt>
                <c:pt idx="7617">
                  <c:v>1.09423E-2</c:v>
                </c:pt>
                <c:pt idx="7618">
                  <c:v>1.0727E-2</c:v>
                </c:pt>
                <c:pt idx="7619">
                  <c:v>1.0534399999999999E-2</c:v>
                </c:pt>
                <c:pt idx="7620">
                  <c:v>1.0363600000000001E-2</c:v>
                </c:pt>
                <c:pt idx="7621">
                  <c:v>1.02136E-2</c:v>
                </c:pt>
                <c:pt idx="7622">
                  <c:v>1.0083399999999999E-2</c:v>
                </c:pt>
                <c:pt idx="7623" formatCode="0.00E+00">
                  <c:v>9.9720399999999997E-3</c:v>
                </c:pt>
                <c:pt idx="7624" formatCode="0.00E+00">
                  <c:v>9.8782799999999997E-3</c:v>
                </c:pt>
                <c:pt idx="7625" formatCode="0.00E+00">
                  <c:v>9.8007800000000003E-3</c:v>
                </c:pt>
                <c:pt idx="7626" formatCode="0.00E+00">
                  <c:v>9.7381900000000007E-3</c:v>
                </c:pt>
                <c:pt idx="7627" formatCode="0.00E+00">
                  <c:v>9.6891900000000003E-3</c:v>
                </c:pt>
                <c:pt idx="7628" formatCode="0.00E+00">
                  <c:v>9.6525099999999996E-3</c:v>
                </c:pt>
                <c:pt idx="7629" formatCode="0.00E+00">
                  <c:v>9.6268900000000008E-3</c:v>
                </c:pt>
                <c:pt idx="7630" formatCode="0.00E+00">
                  <c:v>9.6110699999999993E-3</c:v>
                </c:pt>
                <c:pt idx="7631" formatCode="0.00E+00">
                  <c:v>9.6036300000000002E-3</c:v>
                </c:pt>
                <c:pt idx="7632" formatCode="0.00E+00">
                  <c:v>9.6031299999999997E-3</c:v>
                </c:pt>
                <c:pt idx="7633" formatCode="0.00E+00">
                  <c:v>9.6082300000000006E-3</c:v>
                </c:pt>
                <c:pt idx="7634" formatCode="0.00E+00">
                  <c:v>9.6175800000000006E-3</c:v>
                </c:pt>
                <c:pt idx="7635" formatCode="0.00E+00">
                  <c:v>9.6295600000000005E-3</c:v>
                </c:pt>
                <c:pt idx="7636" formatCode="0.00E+00">
                  <c:v>9.6425699999999996E-3</c:v>
                </c:pt>
                <c:pt idx="7637" formatCode="0.00E+00">
                  <c:v>9.6551099999999997E-3</c:v>
                </c:pt>
                <c:pt idx="7638" formatCode="0.00E+00">
                  <c:v>9.6655500000000002E-3</c:v>
                </c:pt>
                <c:pt idx="7639" formatCode="0.00E+00">
                  <c:v>9.6721199999999993E-3</c:v>
                </c:pt>
                <c:pt idx="7640" formatCode="0.00E+00">
                  <c:v>9.6732099999999998E-3</c:v>
                </c:pt>
                <c:pt idx="7641" formatCode="0.00E+00">
                  <c:v>9.6673899999999997E-3</c:v>
                </c:pt>
                <c:pt idx="7642" formatCode="0.00E+00">
                  <c:v>9.6532500000000004E-3</c:v>
                </c:pt>
                <c:pt idx="7643" formatCode="0.00E+00">
                  <c:v>9.6294199999999996E-3</c:v>
                </c:pt>
                <c:pt idx="7644" formatCode="0.00E+00">
                  <c:v>9.5946799999999995E-3</c:v>
                </c:pt>
                <c:pt idx="7645" formatCode="0.00E+00">
                  <c:v>9.5477400000000007E-3</c:v>
                </c:pt>
                <c:pt idx="7646" formatCode="0.00E+00">
                  <c:v>9.4872499999999992E-3</c:v>
                </c:pt>
                <c:pt idx="7647" formatCode="0.00E+00">
                  <c:v>9.4118799999999992E-3</c:v>
                </c:pt>
                <c:pt idx="7648" formatCode="0.00E+00">
                  <c:v>9.3203699999999997E-3</c:v>
                </c:pt>
                <c:pt idx="7649" formatCode="0.00E+00">
                  <c:v>9.2114599999999994E-3</c:v>
                </c:pt>
                <c:pt idx="7650" formatCode="0.00E+00">
                  <c:v>9.0839300000000005E-3</c:v>
                </c:pt>
                <c:pt idx="7651" formatCode="0.00E+00">
                  <c:v>8.9365199999999999E-3</c:v>
                </c:pt>
                <c:pt idx="7652" formatCode="0.00E+00">
                  <c:v>8.7679999999999998E-3</c:v>
                </c:pt>
                <c:pt idx="7653" formatCode="0.00E+00">
                  <c:v>8.57721E-3</c:v>
                </c:pt>
                <c:pt idx="7654" formatCode="0.00E+00">
                  <c:v>8.3631699999999996E-3</c:v>
                </c:pt>
                <c:pt idx="7655" formatCode="0.00E+00">
                  <c:v>8.1249200000000008E-3</c:v>
                </c:pt>
                <c:pt idx="7656" formatCode="0.00E+00">
                  <c:v>7.8615899999999999E-3</c:v>
                </c:pt>
                <c:pt idx="7657" formatCode="0.00E+00">
                  <c:v>7.5724399999999997E-3</c:v>
                </c:pt>
                <c:pt idx="7658" formatCode="0.00E+00">
                  <c:v>7.2567500000000002E-3</c:v>
                </c:pt>
                <c:pt idx="7659" formatCode="0.00E+00">
                  <c:v>6.9137499999999998E-3</c:v>
                </c:pt>
                <c:pt idx="7660" formatCode="0.00E+00">
                  <c:v>6.54275E-3</c:v>
                </c:pt>
                <c:pt idx="7661" formatCode="0.00E+00">
                  <c:v>6.1431599999999999E-3</c:v>
                </c:pt>
                <c:pt idx="7662" formatCode="0.00E+00">
                  <c:v>5.7143999999999997E-3</c:v>
                </c:pt>
                <c:pt idx="7663" formatCode="0.00E+00">
                  <c:v>5.2559399999999997E-3</c:v>
                </c:pt>
                <c:pt idx="7664" formatCode="0.00E+00">
                  <c:v>4.7673500000000001E-3</c:v>
                </c:pt>
                <c:pt idx="7665" formatCode="0.00E+00">
                  <c:v>4.2482700000000002E-3</c:v>
                </c:pt>
                <c:pt idx="7666" formatCode="0.00E+00">
                  <c:v>3.6984000000000001E-3</c:v>
                </c:pt>
                <c:pt idx="7667" formatCode="0.00E+00">
                  <c:v>3.11765E-3</c:v>
                </c:pt>
                <c:pt idx="7668" formatCode="0.00E+00">
                  <c:v>2.5060799999999999E-3</c:v>
                </c:pt>
                <c:pt idx="7669" formatCode="0.00E+00">
                  <c:v>1.8637899999999999E-3</c:v>
                </c:pt>
                <c:pt idx="7670" formatCode="0.00E+00">
                  <c:v>1.19089E-3</c:v>
                </c:pt>
                <c:pt idx="7671" formatCode="0.00E+00">
                  <c:v>4.8754499999999998E-4</c:v>
                </c:pt>
                <c:pt idx="7672" formatCode="0.00E+00">
                  <c:v>-2.4594500000000002E-4</c:v>
                </c:pt>
                <c:pt idx="7673" formatCode="0.00E+00">
                  <c:v>-1.00909E-3</c:v>
                </c:pt>
                <c:pt idx="7674" formatCode="0.00E+00">
                  <c:v>-1.8012900000000001E-3</c:v>
                </c:pt>
                <c:pt idx="7675" formatCode="0.00E+00">
                  <c:v>-2.6219099999999999E-3</c:v>
                </c:pt>
                <c:pt idx="7676" formatCode="0.00E+00">
                  <c:v>-3.4703799999999999E-3</c:v>
                </c:pt>
                <c:pt idx="7677" formatCode="0.00E+00">
                  <c:v>-4.3459800000000002E-3</c:v>
                </c:pt>
                <c:pt idx="7678" formatCode="0.00E+00">
                  <c:v>-5.2479600000000003E-3</c:v>
                </c:pt>
                <c:pt idx="7679" formatCode="0.00E+00">
                  <c:v>-6.1755999999999998E-3</c:v>
                </c:pt>
                <c:pt idx="7680" formatCode="0.00E+00">
                  <c:v>-7.1282100000000003E-3</c:v>
                </c:pt>
                <c:pt idx="7681" formatCode="0.00E+00">
                  <c:v>-8.1049899999999994E-3</c:v>
                </c:pt>
                <c:pt idx="7682" formatCode="0.00E+00">
                  <c:v>-9.1047999999999997E-3</c:v>
                </c:pt>
                <c:pt idx="7683">
                  <c:v>-1.0126400000000001E-2</c:v>
                </c:pt>
                <c:pt idx="7684">
                  <c:v>-1.11682E-2</c:v>
                </c:pt>
                <c:pt idx="7685">
                  <c:v>-1.22288E-2</c:v>
                </c:pt>
                <c:pt idx="7686">
                  <c:v>-1.3306699999999999E-2</c:v>
                </c:pt>
                <c:pt idx="7687">
                  <c:v>-1.44005E-2</c:v>
                </c:pt>
                <c:pt idx="7688">
                  <c:v>-1.55087E-2</c:v>
                </c:pt>
                <c:pt idx="7689">
                  <c:v>-1.66299E-2</c:v>
                </c:pt>
                <c:pt idx="7690">
                  <c:v>-1.7762500000000001E-2</c:v>
                </c:pt>
                <c:pt idx="7691">
                  <c:v>-1.8904799999999999E-2</c:v>
                </c:pt>
                <c:pt idx="7692">
                  <c:v>-2.0054800000000001E-2</c:v>
                </c:pt>
                <c:pt idx="7693">
                  <c:v>-2.12106E-2</c:v>
                </c:pt>
                <c:pt idx="7694">
                  <c:v>-2.2370600000000001E-2</c:v>
                </c:pt>
                <c:pt idx="7695">
                  <c:v>-2.35327E-2</c:v>
                </c:pt>
                <c:pt idx="7696">
                  <c:v>-2.46952E-2</c:v>
                </c:pt>
                <c:pt idx="7697">
                  <c:v>-2.58561E-2</c:v>
                </c:pt>
                <c:pt idx="7698">
                  <c:v>-2.7013800000000001E-2</c:v>
                </c:pt>
                <c:pt idx="7699">
                  <c:v>-2.8166099999999999E-2</c:v>
                </c:pt>
                <c:pt idx="7700">
                  <c:v>-2.9311E-2</c:v>
                </c:pt>
                <c:pt idx="7701">
                  <c:v>-3.0446399999999998E-2</c:v>
                </c:pt>
                <c:pt idx="7702">
                  <c:v>-3.1570399999999998E-2</c:v>
                </c:pt>
                <c:pt idx="7703">
                  <c:v>-3.2681000000000002E-2</c:v>
                </c:pt>
                <c:pt idx="7704">
                  <c:v>-3.3776500000000001E-2</c:v>
                </c:pt>
                <c:pt idx="7705">
                  <c:v>-3.4854400000000001E-2</c:v>
                </c:pt>
                <c:pt idx="7706">
                  <c:v>-3.5912199999999998E-2</c:v>
                </c:pt>
                <c:pt idx="7707">
                  <c:v>-3.6947399999999998E-2</c:v>
                </c:pt>
                <c:pt idx="7708">
                  <c:v>-3.7957999999999999E-2</c:v>
                </c:pt>
                <c:pt idx="7709">
                  <c:v>-3.8941900000000002E-2</c:v>
                </c:pt>
                <c:pt idx="7710">
                  <c:v>-3.9897299999999997E-2</c:v>
                </c:pt>
                <c:pt idx="7711">
                  <c:v>-4.0821799999999998E-2</c:v>
                </c:pt>
                <c:pt idx="7712">
                  <c:v>-4.1713600000000003E-2</c:v>
                </c:pt>
                <c:pt idx="7713">
                  <c:v>-4.2570499999999997E-2</c:v>
                </c:pt>
                <c:pt idx="7714">
                  <c:v>-4.3390499999999999E-2</c:v>
                </c:pt>
                <c:pt idx="7715">
                  <c:v>-4.4171799999999997E-2</c:v>
                </c:pt>
                <c:pt idx="7716">
                  <c:v>-4.49127E-2</c:v>
                </c:pt>
                <c:pt idx="7717">
                  <c:v>-4.5611199999999998E-2</c:v>
                </c:pt>
                <c:pt idx="7718">
                  <c:v>-4.6265899999999999E-2</c:v>
                </c:pt>
                <c:pt idx="7719">
                  <c:v>-4.6875E-2</c:v>
                </c:pt>
                <c:pt idx="7720">
                  <c:v>-4.7436800000000001E-2</c:v>
                </c:pt>
                <c:pt idx="7721">
                  <c:v>-4.7949600000000002E-2</c:v>
                </c:pt>
                <c:pt idx="7722">
                  <c:v>-4.8411900000000001E-2</c:v>
                </c:pt>
                <c:pt idx="7723">
                  <c:v>-4.8822400000000002E-2</c:v>
                </c:pt>
                <c:pt idx="7724">
                  <c:v>-4.9179399999999998E-2</c:v>
                </c:pt>
                <c:pt idx="7725">
                  <c:v>-4.9481499999999998E-2</c:v>
                </c:pt>
                <c:pt idx="7726">
                  <c:v>-4.9727199999999999E-2</c:v>
                </c:pt>
                <c:pt idx="7727">
                  <c:v>-4.99152E-2</c:v>
                </c:pt>
                <c:pt idx="7728">
                  <c:v>-5.0044499999999999E-2</c:v>
                </c:pt>
                <c:pt idx="7729">
                  <c:v>-5.0114300000000001E-2</c:v>
                </c:pt>
                <c:pt idx="7730">
                  <c:v>-5.0123500000000001E-2</c:v>
                </c:pt>
                <c:pt idx="7731">
                  <c:v>-5.0071400000000002E-2</c:v>
                </c:pt>
                <c:pt idx="7732">
                  <c:v>-4.9957000000000001E-2</c:v>
                </c:pt>
                <c:pt idx="7733">
                  <c:v>-4.9779799999999999E-2</c:v>
                </c:pt>
                <c:pt idx="7734">
                  <c:v>-4.9539E-2</c:v>
                </c:pt>
                <c:pt idx="7735">
                  <c:v>-4.9233600000000002E-2</c:v>
                </c:pt>
                <c:pt idx="7736">
                  <c:v>-4.8863200000000002E-2</c:v>
                </c:pt>
                <c:pt idx="7737">
                  <c:v>-4.8427400000000002E-2</c:v>
                </c:pt>
                <c:pt idx="7738">
                  <c:v>-4.7926200000000002E-2</c:v>
                </c:pt>
                <c:pt idx="7739">
                  <c:v>-4.7359400000000003E-2</c:v>
                </c:pt>
                <c:pt idx="7740">
                  <c:v>-4.6726900000000002E-2</c:v>
                </c:pt>
                <c:pt idx="7741">
                  <c:v>-4.6028899999999998E-2</c:v>
                </c:pt>
                <c:pt idx="7742">
                  <c:v>-4.5265699999999999E-2</c:v>
                </c:pt>
                <c:pt idx="7743">
                  <c:v>-4.4437900000000002E-2</c:v>
                </c:pt>
                <c:pt idx="7744">
                  <c:v>-4.3545800000000003E-2</c:v>
                </c:pt>
                <c:pt idx="7745">
                  <c:v>-4.2589700000000001E-2</c:v>
                </c:pt>
                <c:pt idx="7746">
                  <c:v>-4.1570200000000002E-2</c:v>
                </c:pt>
                <c:pt idx="7747">
                  <c:v>-4.0487700000000001E-2</c:v>
                </c:pt>
                <c:pt idx="7748">
                  <c:v>-3.93429E-2</c:v>
                </c:pt>
                <c:pt idx="7749">
                  <c:v>-3.81366E-2</c:v>
                </c:pt>
                <c:pt idx="7750">
                  <c:v>-3.6869699999999998E-2</c:v>
                </c:pt>
                <c:pt idx="7751">
                  <c:v>-3.5543199999999997E-2</c:v>
                </c:pt>
                <c:pt idx="7752">
                  <c:v>-3.4158899999999999E-2</c:v>
                </c:pt>
                <c:pt idx="7753">
                  <c:v>-3.2718299999999999E-2</c:v>
                </c:pt>
                <c:pt idx="7754">
                  <c:v>-3.1223000000000001E-2</c:v>
                </c:pt>
                <c:pt idx="7755">
                  <c:v>-2.96739E-2</c:v>
                </c:pt>
                <c:pt idx="7756">
                  <c:v>-2.8072300000000001E-2</c:v>
                </c:pt>
                <c:pt idx="7757">
                  <c:v>-2.64198E-2</c:v>
                </c:pt>
                <c:pt idx="7758">
                  <c:v>-2.4718500000000001E-2</c:v>
                </c:pt>
                <c:pt idx="7759">
                  <c:v>-2.29702E-2</c:v>
                </c:pt>
                <c:pt idx="7760">
                  <c:v>-2.1176799999999999E-2</c:v>
                </c:pt>
                <c:pt idx="7761">
                  <c:v>-1.9340400000000001E-2</c:v>
                </c:pt>
                <c:pt idx="7762">
                  <c:v>-1.7462999999999999E-2</c:v>
                </c:pt>
                <c:pt idx="7763">
                  <c:v>-1.5547099999999999E-2</c:v>
                </c:pt>
                <c:pt idx="7764">
                  <c:v>-1.3595100000000001E-2</c:v>
                </c:pt>
                <c:pt idx="7765">
                  <c:v>-1.16095E-2</c:v>
                </c:pt>
                <c:pt idx="7766" formatCode="0.00E+00">
                  <c:v>-9.5930800000000004E-3</c:v>
                </c:pt>
                <c:pt idx="7767" formatCode="0.00E+00">
                  <c:v>-7.5483299999999998E-3</c:v>
                </c:pt>
                <c:pt idx="7768" formatCode="0.00E+00">
                  <c:v>-5.4776099999999999E-3</c:v>
                </c:pt>
                <c:pt idx="7769" formatCode="0.00E+00">
                  <c:v>-3.3833600000000002E-3</c:v>
                </c:pt>
                <c:pt idx="7770" formatCode="0.00E+00">
                  <c:v>-1.26829E-3</c:v>
                </c:pt>
                <c:pt idx="7771" formatCode="0.00E+00">
                  <c:v>8.6477500000000003E-4</c:v>
                </c:pt>
                <c:pt idx="7772" formatCode="0.00E+00">
                  <c:v>3.0130299999999999E-3</c:v>
                </c:pt>
                <c:pt idx="7773" formatCode="0.00E+00">
                  <c:v>5.1738599999999997E-3</c:v>
                </c:pt>
                <c:pt idx="7774" formatCode="0.00E+00">
                  <c:v>7.3447299999999998E-3</c:v>
                </c:pt>
                <c:pt idx="7775" formatCode="0.00E+00">
                  <c:v>9.5230799999999997E-3</c:v>
                </c:pt>
                <c:pt idx="7776">
                  <c:v>1.1706100000000001E-2</c:v>
                </c:pt>
                <c:pt idx="7777">
                  <c:v>1.3890700000000001E-2</c:v>
                </c:pt>
                <c:pt idx="7778">
                  <c:v>1.60737E-2</c:v>
                </c:pt>
                <c:pt idx="7779">
                  <c:v>1.8252000000000001E-2</c:v>
                </c:pt>
                <c:pt idx="7780">
                  <c:v>2.0422300000000001E-2</c:v>
                </c:pt>
                <c:pt idx="7781">
                  <c:v>2.2581799999999999E-2</c:v>
                </c:pt>
                <c:pt idx="7782">
                  <c:v>2.4727599999999999E-2</c:v>
                </c:pt>
                <c:pt idx="7783">
                  <c:v>2.6857099999999998E-2</c:v>
                </c:pt>
                <c:pt idx="7784">
                  <c:v>2.89675E-2</c:v>
                </c:pt>
                <c:pt idx="7785">
                  <c:v>3.1056199999999999E-2</c:v>
                </c:pt>
                <c:pt idx="7786">
                  <c:v>3.3119999999999997E-2</c:v>
                </c:pt>
                <c:pt idx="7787">
                  <c:v>3.5156100000000003E-2</c:v>
                </c:pt>
                <c:pt idx="7788">
                  <c:v>3.71615E-2</c:v>
                </c:pt>
                <c:pt idx="7789">
                  <c:v>3.9133599999999998E-2</c:v>
                </c:pt>
                <c:pt idx="7790">
                  <c:v>4.1069700000000001E-2</c:v>
                </c:pt>
                <c:pt idx="7791">
                  <c:v>4.2967100000000001E-2</c:v>
                </c:pt>
                <c:pt idx="7792">
                  <c:v>4.4822899999999999E-2</c:v>
                </c:pt>
                <c:pt idx="7793">
                  <c:v>4.6634200000000001E-2</c:v>
                </c:pt>
                <c:pt idx="7794">
                  <c:v>4.8398200000000002E-2</c:v>
                </c:pt>
                <c:pt idx="7795">
                  <c:v>5.0112299999999999E-2</c:v>
                </c:pt>
                <c:pt idx="7796">
                  <c:v>5.1773899999999998E-2</c:v>
                </c:pt>
                <c:pt idx="7797">
                  <c:v>5.3380900000000002E-2</c:v>
                </c:pt>
                <c:pt idx="7798">
                  <c:v>5.4931099999999997E-2</c:v>
                </c:pt>
                <c:pt idx="7799">
                  <c:v>5.64225E-2</c:v>
                </c:pt>
                <c:pt idx="7800">
                  <c:v>5.7853000000000002E-2</c:v>
                </c:pt>
                <c:pt idx="7801">
                  <c:v>5.9220799999999997E-2</c:v>
                </c:pt>
                <c:pt idx="7802">
                  <c:v>6.0523800000000003E-2</c:v>
                </c:pt>
                <c:pt idx="7803">
                  <c:v>6.1760000000000002E-2</c:v>
                </c:pt>
                <c:pt idx="7804">
                  <c:v>6.2926999999999997E-2</c:v>
                </c:pt>
                <c:pt idx="7805">
                  <c:v>6.4023300000000005E-2</c:v>
                </c:pt>
                <c:pt idx="7806">
                  <c:v>6.5047800000000003E-2</c:v>
                </c:pt>
                <c:pt idx="7807">
                  <c:v>6.5999100000000005E-2</c:v>
                </c:pt>
                <c:pt idx="7808">
                  <c:v>6.6875699999999996E-2</c:v>
                </c:pt>
                <c:pt idx="7809">
                  <c:v>6.7676100000000003E-2</c:v>
                </c:pt>
                <c:pt idx="7810">
                  <c:v>6.8399100000000004E-2</c:v>
                </c:pt>
                <c:pt idx="7811">
                  <c:v>6.9043499999999994E-2</c:v>
                </c:pt>
                <c:pt idx="7812">
                  <c:v>6.9608100000000006E-2</c:v>
                </c:pt>
                <c:pt idx="7813">
                  <c:v>7.0091899999999999E-2</c:v>
                </c:pt>
                <c:pt idx="7814">
                  <c:v>7.0494100000000004E-2</c:v>
                </c:pt>
                <c:pt idx="7815">
                  <c:v>7.0813699999999993E-2</c:v>
                </c:pt>
                <c:pt idx="7816">
                  <c:v>7.1050000000000002E-2</c:v>
                </c:pt>
                <c:pt idx="7817">
                  <c:v>7.1202600000000005E-2</c:v>
                </c:pt>
                <c:pt idx="7818">
                  <c:v>7.1271799999999996E-2</c:v>
                </c:pt>
                <c:pt idx="7819">
                  <c:v>7.1257399999999999E-2</c:v>
                </c:pt>
                <c:pt idx="7820">
                  <c:v>7.1159200000000006E-2</c:v>
                </c:pt>
                <c:pt idx="7821">
                  <c:v>7.0976899999999996E-2</c:v>
                </c:pt>
                <c:pt idx="7822">
                  <c:v>7.0710599999999998E-2</c:v>
                </c:pt>
                <c:pt idx="7823">
                  <c:v>7.0360900000000004E-2</c:v>
                </c:pt>
                <c:pt idx="7824">
                  <c:v>6.9928299999999999E-2</c:v>
                </c:pt>
                <c:pt idx="7825">
                  <c:v>6.9413299999999997E-2</c:v>
                </c:pt>
                <c:pt idx="7826">
                  <c:v>6.8816500000000003E-2</c:v>
                </c:pt>
                <c:pt idx="7827">
                  <c:v>6.8138500000000005E-2</c:v>
                </c:pt>
                <c:pt idx="7828">
                  <c:v>6.7380200000000001E-2</c:v>
                </c:pt>
                <c:pt idx="7829">
                  <c:v>6.6542699999999996E-2</c:v>
                </c:pt>
                <c:pt idx="7830">
                  <c:v>6.56273E-2</c:v>
                </c:pt>
                <c:pt idx="7831">
                  <c:v>6.4635300000000007E-2</c:v>
                </c:pt>
                <c:pt idx="7832">
                  <c:v>6.3568E-2</c:v>
                </c:pt>
                <c:pt idx="7833">
                  <c:v>6.2426599999999999E-2</c:v>
                </c:pt>
                <c:pt idx="7834">
                  <c:v>6.1212299999999997E-2</c:v>
                </c:pt>
                <c:pt idx="7835">
                  <c:v>5.9926500000000001E-2</c:v>
                </c:pt>
                <c:pt idx="7836">
                  <c:v>5.8571199999999997E-2</c:v>
                </c:pt>
                <c:pt idx="7837">
                  <c:v>5.7148600000000001E-2</c:v>
                </c:pt>
                <c:pt idx="7838">
                  <c:v>5.5660899999999999E-2</c:v>
                </c:pt>
                <c:pt idx="7839">
                  <c:v>5.41098E-2</c:v>
                </c:pt>
                <c:pt idx="7840">
                  <c:v>5.2497200000000001E-2</c:v>
                </c:pt>
                <c:pt idx="7841">
                  <c:v>5.0825299999999997E-2</c:v>
                </c:pt>
                <c:pt idx="7842">
                  <c:v>4.9096599999999997E-2</c:v>
                </c:pt>
                <c:pt idx="7843">
                  <c:v>4.7313599999999997E-2</c:v>
                </c:pt>
                <c:pt idx="7844">
                  <c:v>4.5478499999999998E-2</c:v>
                </c:pt>
                <c:pt idx="7845">
                  <c:v>4.3593100000000003E-2</c:v>
                </c:pt>
                <c:pt idx="7846">
                  <c:v>4.16599E-2</c:v>
                </c:pt>
                <c:pt idx="7847">
                  <c:v>3.9681800000000003E-2</c:v>
                </c:pt>
                <c:pt idx="7848">
                  <c:v>3.7661600000000003E-2</c:v>
                </c:pt>
                <c:pt idx="7849">
                  <c:v>3.5602200000000001E-2</c:v>
                </c:pt>
                <c:pt idx="7850">
                  <c:v>3.35067E-2</c:v>
                </c:pt>
                <c:pt idx="7851">
                  <c:v>3.1378700000000002E-2</c:v>
                </c:pt>
                <c:pt idx="7852">
                  <c:v>2.9221400000000002E-2</c:v>
                </c:pt>
                <c:pt idx="7853">
                  <c:v>2.70373E-2</c:v>
                </c:pt>
                <c:pt idx="7854">
                  <c:v>2.4828599999999999E-2</c:v>
                </c:pt>
                <c:pt idx="7855">
                  <c:v>2.2598199999999999E-2</c:v>
                </c:pt>
                <c:pt idx="7856">
                  <c:v>2.03494E-2</c:v>
                </c:pt>
                <c:pt idx="7857">
                  <c:v>1.8085299999999999E-2</c:v>
                </c:pt>
                <c:pt idx="7858">
                  <c:v>1.5809E-2</c:v>
                </c:pt>
                <c:pt idx="7859">
                  <c:v>1.3523800000000001E-2</c:v>
                </c:pt>
                <c:pt idx="7860">
                  <c:v>1.1232799999999999E-2</c:v>
                </c:pt>
                <c:pt idx="7861" formatCode="0.00E+00">
                  <c:v>8.9388100000000002E-3</c:v>
                </c:pt>
                <c:pt idx="7862" formatCode="0.00E+00">
                  <c:v>6.6447199999999998E-3</c:v>
                </c:pt>
                <c:pt idx="7863" formatCode="0.00E+00">
                  <c:v>4.3535800000000001E-3</c:v>
                </c:pt>
                <c:pt idx="7864" formatCode="0.00E+00">
                  <c:v>2.06835E-3</c:v>
                </c:pt>
                <c:pt idx="7865" formatCode="0.00E+00">
                  <c:v>-2.08276E-4</c:v>
                </c:pt>
                <c:pt idx="7866" formatCode="0.00E+00">
                  <c:v>-2.4736099999999998E-3</c:v>
                </c:pt>
                <c:pt idx="7867" formatCode="0.00E+00">
                  <c:v>-4.7247299999999999E-3</c:v>
                </c:pt>
                <c:pt idx="7868" formatCode="0.00E+00">
                  <c:v>-6.9585300000000001E-3</c:v>
                </c:pt>
                <c:pt idx="7869" formatCode="0.00E+00">
                  <c:v>-9.1719499999999999E-3</c:v>
                </c:pt>
                <c:pt idx="7870">
                  <c:v>-1.13621E-2</c:v>
                </c:pt>
                <c:pt idx="7871">
                  <c:v>-1.35263E-2</c:v>
                </c:pt>
                <c:pt idx="7872">
                  <c:v>-1.5661700000000001E-2</c:v>
                </c:pt>
                <c:pt idx="7873">
                  <c:v>-1.7765599999999999E-2</c:v>
                </c:pt>
                <c:pt idx="7874">
                  <c:v>-1.98353E-2</c:v>
                </c:pt>
                <c:pt idx="7875">
                  <c:v>-2.1868100000000001E-2</c:v>
                </c:pt>
                <c:pt idx="7876">
                  <c:v>-2.38617E-2</c:v>
                </c:pt>
                <c:pt idx="7877">
                  <c:v>-2.5813699999999998E-2</c:v>
                </c:pt>
                <c:pt idx="7878">
                  <c:v>-2.77221E-2</c:v>
                </c:pt>
                <c:pt idx="7879">
                  <c:v>-2.9584699999999998E-2</c:v>
                </c:pt>
                <c:pt idx="7880">
                  <c:v>-3.1399099999999999E-2</c:v>
                </c:pt>
                <c:pt idx="7881">
                  <c:v>-3.31633E-2</c:v>
                </c:pt>
                <c:pt idx="7882">
                  <c:v>-3.4875099999999999E-2</c:v>
                </c:pt>
                <c:pt idx="7883">
                  <c:v>-3.6532799999999997E-2</c:v>
                </c:pt>
                <c:pt idx="7884">
                  <c:v>-3.8134700000000001E-2</c:v>
                </c:pt>
                <c:pt idx="7885">
                  <c:v>-3.9679600000000002E-2</c:v>
                </c:pt>
                <c:pt idx="7886">
                  <c:v>-4.1165899999999998E-2</c:v>
                </c:pt>
                <c:pt idx="7887">
                  <c:v>-4.2591999999999998E-2</c:v>
                </c:pt>
                <c:pt idx="7888">
                  <c:v>-4.39564E-2</c:v>
                </c:pt>
                <c:pt idx="7889">
                  <c:v>-4.5257899999999997E-2</c:v>
                </c:pt>
                <c:pt idx="7890">
                  <c:v>-4.6495099999999998E-2</c:v>
                </c:pt>
                <c:pt idx="7891">
                  <c:v>-4.7666500000000001E-2</c:v>
                </c:pt>
                <c:pt idx="7892">
                  <c:v>-4.87707E-2</c:v>
                </c:pt>
                <c:pt idx="7893">
                  <c:v>-4.9806999999999997E-2</c:v>
                </c:pt>
                <c:pt idx="7894">
                  <c:v>-5.0774699999999999E-2</c:v>
                </c:pt>
                <c:pt idx="7895">
                  <c:v>-5.16731E-2</c:v>
                </c:pt>
                <c:pt idx="7896">
                  <c:v>-5.2501699999999998E-2</c:v>
                </c:pt>
                <c:pt idx="7897">
                  <c:v>-5.3260000000000002E-2</c:v>
                </c:pt>
                <c:pt idx="7898">
                  <c:v>-5.3947700000000001E-2</c:v>
                </c:pt>
                <c:pt idx="7899">
                  <c:v>-5.4564000000000001E-2</c:v>
                </c:pt>
                <c:pt idx="7900">
                  <c:v>-5.51081E-2</c:v>
                </c:pt>
                <c:pt idx="7901">
                  <c:v>-5.5579099999999999E-2</c:v>
                </c:pt>
                <c:pt idx="7902">
                  <c:v>-5.5976999999999999E-2</c:v>
                </c:pt>
                <c:pt idx="7903">
                  <c:v>-5.6301700000000003E-2</c:v>
                </c:pt>
                <c:pt idx="7904">
                  <c:v>-5.6553300000000001E-2</c:v>
                </c:pt>
                <c:pt idx="7905">
                  <c:v>-5.6732299999999999E-2</c:v>
                </c:pt>
                <c:pt idx="7906">
                  <c:v>-5.68397E-2</c:v>
                </c:pt>
                <c:pt idx="7907">
                  <c:v>-5.6876599999999999E-2</c:v>
                </c:pt>
                <c:pt idx="7908">
                  <c:v>-5.68438E-2</c:v>
                </c:pt>
                <c:pt idx="7909">
                  <c:v>-5.6742000000000001E-2</c:v>
                </c:pt>
                <c:pt idx="7910">
                  <c:v>-5.6571999999999997E-2</c:v>
                </c:pt>
                <c:pt idx="7911">
                  <c:v>-5.6334599999999999E-2</c:v>
                </c:pt>
                <c:pt idx="7912">
                  <c:v>-5.6031200000000003E-2</c:v>
                </c:pt>
                <c:pt idx="7913">
                  <c:v>-5.5662999999999997E-2</c:v>
                </c:pt>
                <c:pt idx="7914">
                  <c:v>-5.5231500000000003E-2</c:v>
                </c:pt>
                <c:pt idx="7915">
                  <c:v>-5.4738299999999997E-2</c:v>
                </c:pt>
                <c:pt idx="7916">
                  <c:v>-5.4184999999999997E-2</c:v>
                </c:pt>
                <c:pt idx="7917">
                  <c:v>-5.3573000000000003E-2</c:v>
                </c:pt>
                <c:pt idx="7918">
                  <c:v>-5.2904E-2</c:v>
                </c:pt>
                <c:pt idx="7919">
                  <c:v>-5.2179700000000002E-2</c:v>
                </c:pt>
                <c:pt idx="7920">
                  <c:v>-5.1401599999999999E-2</c:v>
                </c:pt>
                <c:pt idx="7921">
                  <c:v>-5.0571100000000001E-2</c:v>
                </c:pt>
                <c:pt idx="7922">
                  <c:v>-4.96891E-2</c:v>
                </c:pt>
                <c:pt idx="7923">
                  <c:v>-4.8757099999999998E-2</c:v>
                </c:pt>
                <c:pt idx="7924">
                  <c:v>-4.7776800000000001E-2</c:v>
                </c:pt>
                <c:pt idx="7925">
                  <c:v>-4.6750100000000003E-2</c:v>
                </c:pt>
                <c:pt idx="7926">
                  <c:v>-4.5679299999999999E-2</c:v>
                </c:pt>
                <c:pt idx="7927">
                  <c:v>-4.4566500000000002E-2</c:v>
                </c:pt>
                <c:pt idx="7928">
                  <c:v>-4.3414099999999997E-2</c:v>
                </c:pt>
                <c:pt idx="7929">
                  <c:v>-4.2224900000000003E-2</c:v>
                </c:pt>
                <c:pt idx="7930">
                  <c:v>-4.1001999999999997E-2</c:v>
                </c:pt>
                <c:pt idx="7931">
                  <c:v>-3.9748100000000001E-2</c:v>
                </c:pt>
                <c:pt idx="7932">
                  <c:v>-3.8464999999999999E-2</c:v>
                </c:pt>
                <c:pt idx="7933">
                  <c:v>-3.7154600000000003E-2</c:v>
                </c:pt>
                <c:pt idx="7934">
                  <c:v>-3.5818999999999997E-2</c:v>
                </c:pt>
                <c:pt idx="7935">
                  <c:v>-3.44608E-2</c:v>
                </c:pt>
                <c:pt idx="7936">
                  <c:v>-3.30827E-2</c:v>
                </c:pt>
                <c:pt idx="7937">
                  <c:v>-3.16875E-2</c:v>
                </c:pt>
                <c:pt idx="7938">
                  <c:v>-3.0277999999999999E-2</c:v>
                </c:pt>
                <c:pt idx="7939">
                  <c:v>-2.8856799999999998E-2</c:v>
                </c:pt>
                <c:pt idx="7940">
                  <c:v>-2.7426300000000001E-2</c:v>
                </c:pt>
                <c:pt idx="7941">
                  <c:v>-2.5988799999999999E-2</c:v>
                </c:pt>
                <c:pt idx="7942">
                  <c:v>-2.4546999999999999E-2</c:v>
                </c:pt>
                <c:pt idx="7943">
                  <c:v>-2.31034E-2</c:v>
                </c:pt>
                <c:pt idx="7944">
                  <c:v>-2.1660800000000001E-2</c:v>
                </c:pt>
                <c:pt idx="7945">
                  <c:v>-2.02214E-2</c:v>
                </c:pt>
                <c:pt idx="7946">
                  <c:v>-1.87873E-2</c:v>
                </c:pt>
                <c:pt idx="7947">
                  <c:v>-1.7361000000000001E-2</c:v>
                </c:pt>
                <c:pt idx="7948">
                  <c:v>-1.5944300000000002E-2</c:v>
                </c:pt>
                <c:pt idx="7949">
                  <c:v>-1.45389E-2</c:v>
                </c:pt>
                <c:pt idx="7950">
                  <c:v>-1.3146100000000001E-2</c:v>
                </c:pt>
                <c:pt idx="7951">
                  <c:v>-1.17678E-2</c:v>
                </c:pt>
                <c:pt idx="7952">
                  <c:v>-1.0405899999999999E-2</c:v>
                </c:pt>
                <c:pt idx="7953" formatCode="0.00E+00">
                  <c:v>-9.0623000000000006E-3</c:v>
                </c:pt>
                <c:pt idx="7954" formatCode="0.00E+00">
                  <c:v>-7.7385199999999996E-3</c:v>
                </c:pt>
                <c:pt idx="7955" formatCode="0.00E+00">
                  <c:v>-6.4362400000000002E-3</c:v>
                </c:pt>
                <c:pt idx="7956" formatCode="0.00E+00">
                  <c:v>-5.15761E-3</c:v>
                </c:pt>
                <c:pt idx="7957" formatCode="0.00E+00">
                  <c:v>-3.9047399999999999E-3</c:v>
                </c:pt>
                <c:pt idx="7958" formatCode="0.00E+00">
                  <c:v>-2.6794800000000001E-3</c:v>
                </c:pt>
                <c:pt idx="7959" formatCode="0.00E+00">
                  <c:v>-1.4836999999999999E-3</c:v>
                </c:pt>
                <c:pt idx="7960" formatCode="0.00E+00">
                  <c:v>-3.1922899999999998E-4</c:v>
                </c:pt>
                <c:pt idx="7961" formatCode="0.00E+00">
                  <c:v>8.1226300000000003E-4</c:v>
                </c:pt>
                <c:pt idx="7962" formatCode="0.00E+00">
                  <c:v>1.9091500000000001E-3</c:v>
                </c:pt>
                <c:pt idx="7963" formatCode="0.00E+00">
                  <c:v>2.9699599999999998E-3</c:v>
                </c:pt>
                <c:pt idx="7964" formatCode="0.00E+00">
                  <c:v>3.9934300000000001E-3</c:v>
                </c:pt>
                <c:pt idx="7965" formatCode="0.00E+00">
                  <c:v>4.9784199999999999E-3</c:v>
                </c:pt>
                <c:pt idx="7966" formatCode="0.00E+00">
                  <c:v>5.9241299999999997E-3</c:v>
                </c:pt>
                <c:pt idx="7967" formatCode="0.00E+00">
                  <c:v>6.8301000000000004E-3</c:v>
                </c:pt>
                <c:pt idx="7968" formatCode="0.00E+00">
                  <c:v>7.6955799999999996E-3</c:v>
                </c:pt>
                <c:pt idx="7969" formatCode="0.00E+00">
                  <c:v>8.5193899999999999E-3</c:v>
                </c:pt>
                <c:pt idx="7970" formatCode="0.00E+00">
                  <c:v>9.3004200000000002E-3</c:v>
                </c:pt>
                <c:pt idx="7971">
                  <c:v>1.0038099999999999E-2</c:v>
                </c:pt>
                <c:pt idx="7972">
                  <c:v>1.0732800000000001E-2</c:v>
                </c:pt>
                <c:pt idx="7973">
                  <c:v>1.13851E-2</c:v>
                </c:pt>
                <c:pt idx="7974">
                  <c:v>1.1995199999999999E-2</c:v>
                </c:pt>
                <c:pt idx="7975">
                  <c:v>1.25626E-2</c:v>
                </c:pt>
                <c:pt idx="7976">
                  <c:v>1.30869E-2</c:v>
                </c:pt>
                <c:pt idx="7977">
                  <c:v>1.35681E-2</c:v>
                </c:pt>
                <c:pt idx="7978">
                  <c:v>1.40065E-2</c:v>
                </c:pt>
                <c:pt idx="7979">
                  <c:v>1.4401600000000001E-2</c:v>
                </c:pt>
                <c:pt idx="7980">
                  <c:v>1.47528E-2</c:v>
                </c:pt>
                <c:pt idx="7981">
                  <c:v>1.5060199999999999E-2</c:v>
                </c:pt>
                <c:pt idx="7982">
                  <c:v>1.5324300000000001E-2</c:v>
                </c:pt>
                <c:pt idx="7983">
                  <c:v>1.5546000000000001E-2</c:v>
                </c:pt>
                <c:pt idx="7984">
                  <c:v>1.57261E-2</c:v>
                </c:pt>
                <c:pt idx="7985">
                  <c:v>1.5865600000000001E-2</c:v>
                </c:pt>
                <c:pt idx="7986">
                  <c:v>1.5965E-2</c:v>
                </c:pt>
                <c:pt idx="7987">
                  <c:v>1.6024299999999998E-2</c:v>
                </c:pt>
                <c:pt idx="7988">
                  <c:v>1.6043600000000002E-2</c:v>
                </c:pt>
                <c:pt idx="7989">
                  <c:v>1.60234E-2</c:v>
                </c:pt>
                <c:pt idx="7990">
                  <c:v>1.59644E-2</c:v>
                </c:pt>
                <c:pt idx="7991">
                  <c:v>1.5867699999999998E-2</c:v>
                </c:pt>
                <c:pt idx="7992">
                  <c:v>1.57348E-2</c:v>
                </c:pt>
                <c:pt idx="7993">
                  <c:v>1.55672E-2</c:v>
                </c:pt>
                <c:pt idx="7994">
                  <c:v>1.5366100000000001E-2</c:v>
                </c:pt>
                <c:pt idx="7995">
                  <c:v>1.51326E-2</c:v>
                </c:pt>
                <c:pt idx="7996">
                  <c:v>1.48679E-2</c:v>
                </c:pt>
                <c:pt idx="7997">
                  <c:v>1.4573300000000001E-2</c:v>
                </c:pt>
                <c:pt idx="7998">
                  <c:v>1.42504E-2</c:v>
                </c:pt>
                <c:pt idx="7999">
                  <c:v>1.39008E-2</c:v>
                </c:pt>
                <c:pt idx="8000">
                  <c:v>1.3526099999999999E-2</c:v>
                </c:pt>
                <c:pt idx="8001">
                  <c:v>1.31272E-2</c:v>
                </c:pt>
                <c:pt idx="8002">
                  <c:v>1.27055E-2</c:v>
                </c:pt>
                <c:pt idx="8003">
                  <c:v>1.2261899999999999E-2</c:v>
                </c:pt>
                <c:pt idx="8004">
                  <c:v>1.1797999999999999E-2</c:v>
                </c:pt>
                <c:pt idx="8005">
                  <c:v>1.13154E-2</c:v>
                </c:pt>
                <c:pt idx="8006">
                  <c:v>1.08159E-2</c:v>
                </c:pt>
                <c:pt idx="8007">
                  <c:v>1.03015E-2</c:v>
                </c:pt>
                <c:pt idx="8008" formatCode="0.00E+00">
                  <c:v>9.7738200000000008E-3</c:v>
                </c:pt>
                <c:pt idx="8009" formatCode="0.00E+00">
                  <c:v>9.2341999999999997E-3</c:v>
                </c:pt>
                <c:pt idx="8010" formatCode="0.00E+00">
                  <c:v>8.6839699999999992E-3</c:v>
                </c:pt>
                <c:pt idx="8011" formatCode="0.00E+00">
                  <c:v>8.1247400000000001E-3</c:v>
                </c:pt>
                <c:pt idx="8012" formatCode="0.00E+00">
                  <c:v>7.5582499999999999E-3</c:v>
                </c:pt>
                <c:pt idx="8013" formatCode="0.00E+00">
                  <c:v>6.9861999999999997E-3</c:v>
                </c:pt>
                <c:pt idx="8014" formatCode="0.00E+00">
                  <c:v>6.4102500000000001E-3</c:v>
                </c:pt>
                <c:pt idx="8015" formatCode="0.00E+00">
                  <c:v>5.8322399999999998E-3</c:v>
                </c:pt>
                <c:pt idx="8016" formatCode="0.00E+00">
                  <c:v>5.2541799999999998E-3</c:v>
                </c:pt>
                <c:pt idx="8017" formatCode="0.00E+00">
                  <c:v>4.6781899999999996E-3</c:v>
                </c:pt>
                <c:pt idx="8018" formatCode="0.00E+00">
                  <c:v>4.1060799999999998E-3</c:v>
                </c:pt>
                <c:pt idx="8019" formatCode="0.00E+00">
                  <c:v>3.53894E-3</c:v>
                </c:pt>
                <c:pt idx="8020" formatCode="0.00E+00">
                  <c:v>2.9775499999999998E-3</c:v>
                </c:pt>
                <c:pt idx="8021" formatCode="0.00E+00">
                  <c:v>2.4229299999999998E-3</c:v>
                </c:pt>
                <c:pt idx="8022" formatCode="0.00E+00">
                  <c:v>1.87677E-3</c:v>
                </c:pt>
                <c:pt idx="8023" formatCode="0.00E+00">
                  <c:v>1.3412000000000001E-3</c:v>
                </c:pt>
                <c:pt idx="8024" formatCode="0.00E+00">
                  <c:v>8.1808200000000003E-4</c:v>
                </c:pt>
                <c:pt idx="8025" formatCode="0.00E+00">
                  <c:v>3.0879399999999998E-4</c:v>
                </c:pt>
                <c:pt idx="8026" formatCode="0.00E+00">
                  <c:v>-1.8554300000000001E-4</c:v>
                </c:pt>
                <c:pt idx="8027" formatCode="0.00E+00">
                  <c:v>-6.6361000000000002E-4</c:v>
                </c:pt>
                <c:pt idx="8028" formatCode="0.00E+00">
                  <c:v>-1.12418E-3</c:v>
                </c:pt>
                <c:pt idx="8029" formatCode="0.00E+00">
                  <c:v>-1.56664E-3</c:v>
                </c:pt>
                <c:pt idx="8030" formatCode="0.00E+00">
                  <c:v>-1.9905299999999999E-3</c:v>
                </c:pt>
                <c:pt idx="8031" formatCode="0.00E+00">
                  <c:v>-2.3950500000000001E-3</c:v>
                </c:pt>
                <c:pt idx="8032" formatCode="0.00E+00">
                  <c:v>-2.7792899999999998E-3</c:v>
                </c:pt>
                <c:pt idx="8033" formatCode="0.00E+00">
                  <c:v>-3.1423000000000002E-3</c:v>
                </c:pt>
                <c:pt idx="8034" formatCode="0.00E+00">
                  <c:v>-3.48285E-3</c:v>
                </c:pt>
                <c:pt idx="8035" formatCode="0.00E+00">
                  <c:v>-3.7994999999999999E-3</c:v>
                </c:pt>
                <c:pt idx="8036" formatCode="0.00E+00">
                  <c:v>-4.09129E-3</c:v>
                </c:pt>
                <c:pt idx="8037" formatCode="0.00E+00">
                  <c:v>-4.3582400000000002E-3</c:v>
                </c:pt>
                <c:pt idx="8038" formatCode="0.00E+00">
                  <c:v>-4.6007299999999999E-3</c:v>
                </c:pt>
                <c:pt idx="8039" formatCode="0.00E+00">
                  <c:v>-4.8185399999999996E-3</c:v>
                </c:pt>
                <c:pt idx="8040" formatCode="0.00E+00">
                  <c:v>-5.0109799999999999E-3</c:v>
                </c:pt>
                <c:pt idx="8041" formatCode="0.00E+00">
                  <c:v>-5.17718E-3</c:v>
                </c:pt>
                <c:pt idx="8042" formatCode="0.00E+00">
                  <c:v>-5.3160500000000001E-3</c:v>
                </c:pt>
                <c:pt idx="8043" formatCode="0.00E+00">
                  <c:v>-5.4264600000000001E-3</c:v>
                </c:pt>
                <c:pt idx="8044" formatCode="0.00E+00">
                  <c:v>-5.5079100000000004E-3</c:v>
                </c:pt>
                <c:pt idx="8045" formatCode="0.00E+00">
                  <c:v>-5.5605999999999997E-3</c:v>
                </c:pt>
                <c:pt idx="8046" formatCode="0.00E+00">
                  <c:v>-5.5849699999999999E-3</c:v>
                </c:pt>
                <c:pt idx="8047" formatCode="0.00E+00">
                  <c:v>-5.5810399999999998E-3</c:v>
                </c:pt>
                <c:pt idx="8048" formatCode="0.00E+00">
                  <c:v>-5.5486299999999997E-3</c:v>
                </c:pt>
                <c:pt idx="8049" formatCode="0.00E+00">
                  <c:v>-5.4879400000000002E-3</c:v>
                </c:pt>
                <c:pt idx="8050" formatCode="0.00E+00">
                  <c:v>-5.3996000000000001E-3</c:v>
                </c:pt>
                <c:pt idx="8051" formatCode="0.00E+00">
                  <c:v>-5.2842999999999996E-3</c:v>
                </c:pt>
                <c:pt idx="8052" formatCode="0.00E+00">
                  <c:v>-5.1427599999999997E-3</c:v>
                </c:pt>
                <c:pt idx="8053" formatCode="0.00E+00">
                  <c:v>-4.9758299999999997E-3</c:v>
                </c:pt>
                <c:pt idx="8054" formatCode="0.00E+00">
                  <c:v>-4.7844200000000002E-3</c:v>
                </c:pt>
                <c:pt idx="8055" formatCode="0.00E+00">
                  <c:v>-4.5690799999999997E-3</c:v>
                </c:pt>
                <c:pt idx="8056" formatCode="0.00E+00">
                  <c:v>-4.3300600000000002E-3</c:v>
                </c:pt>
                <c:pt idx="8057" formatCode="0.00E+00">
                  <c:v>-4.0678099999999998E-3</c:v>
                </c:pt>
                <c:pt idx="8058" formatCode="0.00E+00">
                  <c:v>-3.7829000000000001E-3</c:v>
                </c:pt>
                <c:pt idx="8059" formatCode="0.00E+00">
                  <c:v>-3.4759600000000002E-3</c:v>
                </c:pt>
                <c:pt idx="8060" formatCode="0.00E+00">
                  <c:v>-3.1477800000000002E-3</c:v>
                </c:pt>
                <c:pt idx="8061" formatCode="0.00E+00">
                  <c:v>-2.79919E-3</c:v>
                </c:pt>
                <c:pt idx="8062" formatCode="0.00E+00">
                  <c:v>-2.431E-3</c:v>
                </c:pt>
                <c:pt idx="8063" formatCode="0.00E+00">
                  <c:v>-2.0440900000000001E-3</c:v>
                </c:pt>
                <c:pt idx="8064" formatCode="0.00E+00">
                  <c:v>-1.63944E-3</c:v>
                </c:pt>
                <c:pt idx="8065" formatCode="0.00E+00">
                  <c:v>-1.2180800000000001E-3</c:v>
                </c:pt>
                <c:pt idx="8066" formatCode="0.00E+00">
                  <c:v>-7.8097099999999999E-4</c:v>
                </c:pt>
                <c:pt idx="8067" formatCode="0.00E+00">
                  <c:v>-3.29143E-4</c:v>
                </c:pt>
                <c:pt idx="8068" formatCode="0.00E+00">
                  <c:v>1.3607199999999999E-4</c:v>
                </c:pt>
                <c:pt idx="8069" formatCode="0.00E+00">
                  <c:v>6.1302899999999996E-4</c:v>
                </c:pt>
                <c:pt idx="8070" formatCode="0.00E+00">
                  <c:v>1.1000700000000001E-3</c:v>
                </c:pt>
                <c:pt idx="8071" formatCode="0.00E+00">
                  <c:v>1.59577E-3</c:v>
                </c:pt>
                <c:pt idx="8072" formatCode="0.00E+00">
                  <c:v>2.0988999999999999E-3</c:v>
                </c:pt>
                <c:pt idx="8073" formatCode="0.00E+00">
                  <c:v>2.6081099999999999E-3</c:v>
                </c:pt>
                <c:pt idx="8074" formatCode="0.00E+00">
                  <c:v>3.1220200000000001E-3</c:v>
                </c:pt>
                <c:pt idx="8075" formatCode="0.00E+00">
                  <c:v>3.6396900000000001E-3</c:v>
                </c:pt>
                <c:pt idx="8076" formatCode="0.00E+00">
                  <c:v>4.16038E-3</c:v>
                </c:pt>
                <c:pt idx="8077" formatCode="0.00E+00">
                  <c:v>4.6828800000000004E-3</c:v>
                </c:pt>
                <c:pt idx="8078" formatCode="0.00E+00">
                  <c:v>5.2055499999999998E-3</c:v>
                </c:pt>
                <c:pt idx="8079" formatCode="0.00E+00">
                  <c:v>5.7265900000000002E-3</c:v>
                </c:pt>
                <c:pt idx="8080" formatCode="0.00E+00">
                  <c:v>6.2439499999999998E-3</c:v>
                </c:pt>
                <c:pt idx="8081" formatCode="0.00E+00">
                  <c:v>6.7554399999999997E-3</c:v>
                </c:pt>
                <c:pt idx="8082" formatCode="0.00E+00">
                  <c:v>7.2591799999999996E-3</c:v>
                </c:pt>
                <c:pt idx="8083" formatCode="0.00E+00">
                  <c:v>7.75379E-3</c:v>
                </c:pt>
                <c:pt idx="8084" formatCode="0.00E+00">
                  <c:v>8.2380700000000001E-3</c:v>
                </c:pt>
                <c:pt idx="8085" formatCode="0.00E+00">
                  <c:v>8.7106300000000005E-3</c:v>
                </c:pt>
                <c:pt idx="8086" formatCode="0.00E+00">
                  <c:v>9.1698500000000002E-3</c:v>
                </c:pt>
                <c:pt idx="8087" formatCode="0.00E+00">
                  <c:v>9.6139099999999998E-3</c:v>
                </c:pt>
                <c:pt idx="8088">
                  <c:v>1.00409E-2</c:v>
                </c:pt>
                <c:pt idx="8089">
                  <c:v>1.0449099999999999E-2</c:v>
                </c:pt>
                <c:pt idx="8090">
                  <c:v>1.0836800000000001E-2</c:v>
                </c:pt>
                <c:pt idx="8091">
                  <c:v>1.1202699999999999E-2</c:v>
                </c:pt>
                <c:pt idx="8092">
                  <c:v>1.1546000000000001E-2</c:v>
                </c:pt>
                <c:pt idx="8093">
                  <c:v>1.18662E-2</c:v>
                </c:pt>
                <c:pt idx="8094">
                  <c:v>1.2162600000000001E-2</c:v>
                </c:pt>
                <c:pt idx="8095">
                  <c:v>1.2433899999999999E-2</c:v>
                </c:pt>
                <c:pt idx="8096">
                  <c:v>1.2678200000000001E-2</c:v>
                </c:pt>
                <c:pt idx="8097">
                  <c:v>1.2893699999999999E-2</c:v>
                </c:pt>
                <c:pt idx="8098">
                  <c:v>1.3079E-2</c:v>
                </c:pt>
                <c:pt idx="8099">
                  <c:v>1.3233E-2</c:v>
                </c:pt>
                <c:pt idx="8100">
                  <c:v>1.3355799999999999E-2</c:v>
                </c:pt>
                <c:pt idx="8101">
                  <c:v>1.3447600000000001E-2</c:v>
                </c:pt>
                <c:pt idx="8102">
                  <c:v>1.3507699999999999E-2</c:v>
                </c:pt>
                <c:pt idx="8103">
                  <c:v>1.35347E-2</c:v>
                </c:pt>
                <c:pt idx="8104">
                  <c:v>1.35278E-2</c:v>
                </c:pt>
                <c:pt idx="8105">
                  <c:v>1.3486400000000001E-2</c:v>
                </c:pt>
                <c:pt idx="8106">
                  <c:v>1.3409600000000001E-2</c:v>
                </c:pt>
                <c:pt idx="8107">
                  <c:v>1.3296499999999999E-2</c:v>
                </c:pt>
                <c:pt idx="8108">
                  <c:v>1.31466E-2</c:v>
                </c:pt>
                <c:pt idx="8109">
                  <c:v>1.29599E-2</c:v>
                </c:pt>
                <c:pt idx="8110">
                  <c:v>1.2736000000000001E-2</c:v>
                </c:pt>
                <c:pt idx="8111">
                  <c:v>1.24747E-2</c:v>
                </c:pt>
                <c:pt idx="8112">
                  <c:v>1.21759E-2</c:v>
                </c:pt>
                <c:pt idx="8113">
                  <c:v>1.18396E-2</c:v>
                </c:pt>
                <c:pt idx="8114">
                  <c:v>1.1465400000000001E-2</c:v>
                </c:pt>
                <c:pt idx="8115">
                  <c:v>1.10533E-2</c:v>
                </c:pt>
                <c:pt idx="8116">
                  <c:v>1.0603100000000001E-2</c:v>
                </c:pt>
                <c:pt idx="8117">
                  <c:v>1.0115000000000001E-2</c:v>
                </c:pt>
                <c:pt idx="8118" formatCode="0.00E+00">
                  <c:v>9.5893000000000003E-3</c:v>
                </c:pt>
                <c:pt idx="8119" formatCode="0.00E+00">
                  <c:v>9.0264100000000003E-3</c:v>
                </c:pt>
                <c:pt idx="8120" formatCode="0.00E+00">
                  <c:v>8.4271599999999995E-3</c:v>
                </c:pt>
                <c:pt idx="8121" formatCode="0.00E+00">
                  <c:v>7.7925499999999997E-3</c:v>
                </c:pt>
                <c:pt idx="8122" formatCode="0.00E+00">
                  <c:v>7.1235100000000004E-3</c:v>
                </c:pt>
                <c:pt idx="8123" formatCode="0.00E+00">
                  <c:v>6.4206699999999998E-3</c:v>
                </c:pt>
                <c:pt idx="8124" formatCode="0.00E+00">
                  <c:v>5.6846500000000003E-3</c:v>
                </c:pt>
                <c:pt idx="8125" formatCode="0.00E+00">
                  <c:v>4.9164899999999999E-3</c:v>
                </c:pt>
                <c:pt idx="8126" formatCode="0.00E+00">
                  <c:v>4.1174000000000002E-3</c:v>
                </c:pt>
                <c:pt idx="8127" formatCode="0.00E+00">
                  <c:v>3.2884899999999998E-3</c:v>
                </c:pt>
                <c:pt idx="8128" formatCode="0.00E+00">
                  <c:v>2.4312600000000002E-3</c:v>
                </c:pt>
                <c:pt idx="8129" formatCode="0.00E+00">
                  <c:v>1.54743E-3</c:v>
                </c:pt>
                <c:pt idx="8130" formatCode="0.00E+00">
                  <c:v>6.3781099999999996E-4</c:v>
                </c:pt>
                <c:pt idx="8131" formatCode="0.00E+00">
                  <c:v>-2.9763899999999999E-4</c:v>
                </c:pt>
                <c:pt idx="8132" formatCode="0.00E+00">
                  <c:v>-1.2585700000000001E-3</c:v>
                </c:pt>
                <c:pt idx="8133" formatCode="0.00E+00">
                  <c:v>-2.2438200000000001E-3</c:v>
                </c:pt>
                <c:pt idx="8134" formatCode="0.00E+00">
                  <c:v>-3.2521899999999999E-3</c:v>
                </c:pt>
                <c:pt idx="8135" formatCode="0.00E+00">
                  <c:v>-4.2828400000000004E-3</c:v>
                </c:pt>
                <c:pt idx="8136" formatCode="0.00E+00">
                  <c:v>-5.3348199999999997E-3</c:v>
                </c:pt>
                <c:pt idx="8137" formatCode="0.00E+00">
                  <c:v>-6.40662E-3</c:v>
                </c:pt>
                <c:pt idx="8138" formatCode="0.00E+00">
                  <c:v>-7.4961899999999998E-3</c:v>
                </c:pt>
                <c:pt idx="8139" formatCode="0.00E+00">
                  <c:v>-8.6016100000000009E-3</c:v>
                </c:pt>
                <c:pt idx="8140" formatCode="0.00E+00">
                  <c:v>-9.7217399999999995E-3</c:v>
                </c:pt>
                <c:pt idx="8141">
                  <c:v>-1.0855699999999999E-2</c:v>
                </c:pt>
                <c:pt idx="8142">
                  <c:v>-1.2001899999999999E-2</c:v>
                </c:pt>
                <c:pt idx="8143">
                  <c:v>-1.31582E-2</c:v>
                </c:pt>
                <c:pt idx="8144">
                  <c:v>-1.4322400000000001E-2</c:v>
                </c:pt>
                <c:pt idx="8145">
                  <c:v>-1.5492000000000001E-2</c:v>
                </c:pt>
                <c:pt idx="8146">
                  <c:v>-1.6665300000000001E-2</c:v>
                </c:pt>
                <c:pt idx="8147">
                  <c:v>-1.7840700000000001E-2</c:v>
                </c:pt>
                <c:pt idx="8148">
                  <c:v>-1.9017099999999999E-2</c:v>
                </c:pt>
                <c:pt idx="8149">
                  <c:v>-2.01934E-2</c:v>
                </c:pt>
                <c:pt idx="8150">
                  <c:v>-2.1367500000000001E-2</c:v>
                </c:pt>
                <c:pt idx="8151">
                  <c:v>-2.2536799999999999E-2</c:v>
                </c:pt>
                <c:pt idx="8152">
                  <c:v>-2.36992E-2</c:v>
                </c:pt>
                <c:pt idx="8153">
                  <c:v>-2.4852599999999999E-2</c:v>
                </c:pt>
                <c:pt idx="8154">
                  <c:v>-2.5994400000000001E-2</c:v>
                </c:pt>
                <c:pt idx="8155">
                  <c:v>-2.71226E-2</c:v>
                </c:pt>
                <c:pt idx="8156">
                  <c:v>-2.82356E-2</c:v>
                </c:pt>
                <c:pt idx="8157">
                  <c:v>-2.93326E-2</c:v>
                </c:pt>
                <c:pt idx="8158">
                  <c:v>-3.0412399999999999E-2</c:v>
                </c:pt>
                <c:pt idx="8159">
                  <c:v>-3.1473300000000003E-2</c:v>
                </c:pt>
                <c:pt idx="8160">
                  <c:v>-3.2513500000000001E-2</c:v>
                </c:pt>
                <c:pt idx="8161">
                  <c:v>-3.3531400000000003E-2</c:v>
                </c:pt>
                <c:pt idx="8162">
                  <c:v>-3.4525300000000002E-2</c:v>
                </c:pt>
                <c:pt idx="8163">
                  <c:v>-3.5493400000000001E-2</c:v>
                </c:pt>
                <c:pt idx="8164">
                  <c:v>-3.6434599999999998E-2</c:v>
                </c:pt>
                <c:pt idx="8165">
                  <c:v>-3.7347400000000003E-2</c:v>
                </c:pt>
                <c:pt idx="8166">
                  <c:v>-3.8230600000000003E-2</c:v>
                </c:pt>
                <c:pt idx="8167">
                  <c:v>-3.9083399999999997E-2</c:v>
                </c:pt>
                <c:pt idx="8168">
                  <c:v>-3.9904200000000001E-2</c:v>
                </c:pt>
                <c:pt idx="8169">
                  <c:v>-4.06901E-2</c:v>
                </c:pt>
                <c:pt idx="8170">
                  <c:v>-4.1439200000000002E-2</c:v>
                </c:pt>
                <c:pt idx="8171">
                  <c:v>-4.2152500000000002E-2</c:v>
                </c:pt>
                <c:pt idx="8172">
                  <c:v>-4.28324E-2</c:v>
                </c:pt>
                <c:pt idx="8173">
                  <c:v>-4.3478500000000003E-2</c:v>
                </c:pt>
                <c:pt idx="8174">
                  <c:v>-4.4085899999999997E-2</c:v>
                </c:pt>
                <c:pt idx="8175">
                  <c:v>-4.4649300000000003E-2</c:v>
                </c:pt>
                <c:pt idx="8176">
                  <c:v>-4.5166400000000002E-2</c:v>
                </c:pt>
                <c:pt idx="8177">
                  <c:v>-4.5636900000000001E-2</c:v>
                </c:pt>
                <c:pt idx="8178">
                  <c:v>-4.6059799999999998E-2</c:v>
                </c:pt>
                <c:pt idx="8179">
                  <c:v>-4.6433099999999998E-2</c:v>
                </c:pt>
                <c:pt idx="8180">
                  <c:v>-4.6755900000000003E-2</c:v>
                </c:pt>
                <c:pt idx="8181">
                  <c:v>-4.7028899999999998E-2</c:v>
                </c:pt>
                <c:pt idx="8182">
                  <c:v>-4.72524E-2</c:v>
                </c:pt>
                <c:pt idx="8183">
                  <c:v>-4.74259E-2</c:v>
                </c:pt>
                <c:pt idx="8184">
                  <c:v>-4.7549800000000003E-2</c:v>
                </c:pt>
                <c:pt idx="8185">
                  <c:v>-4.7625099999999997E-2</c:v>
                </c:pt>
                <c:pt idx="8186">
                  <c:v>-4.7653099999999997E-2</c:v>
                </c:pt>
                <c:pt idx="8187">
                  <c:v>-4.7634599999999999E-2</c:v>
                </c:pt>
                <c:pt idx="8188">
                  <c:v>-4.7569500000000001E-2</c:v>
                </c:pt>
                <c:pt idx="8189">
                  <c:v>-4.7457800000000001E-2</c:v>
                </c:pt>
                <c:pt idx="8190">
                  <c:v>-4.7300399999999999E-2</c:v>
                </c:pt>
                <c:pt idx="8191">
                  <c:v>-4.70982E-2</c:v>
                </c:pt>
                <c:pt idx="8192">
                  <c:v>-4.68516E-2</c:v>
                </c:pt>
                <c:pt idx="8193">
                  <c:v>-4.6559099999999999E-2</c:v>
                </c:pt>
                <c:pt idx="8194">
                  <c:v>-4.6218599999999999E-2</c:v>
                </c:pt>
                <c:pt idx="8195">
                  <c:v>-4.5829799999999997E-2</c:v>
                </c:pt>
                <c:pt idx="8196">
                  <c:v>-4.5395699999999997E-2</c:v>
                </c:pt>
                <c:pt idx="8197">
                  <c:v>-4.49209E-2</c:v>
                </c:pt>
                <c:pt idx="8198">
                  <c:v>-4.4408700000000002E-2</c:v>
                </c:pt>
                <c:pt idx="8199">
                  <c:v>-4.3860400000000001E-2</c:v>
                </c:pt>
                <c:pt idx="8200">
                  <c:v>-4.3276799999999997E-2</c:v>
                </c:pt>
                <c:pt idx="8201">
                  <c:v>-4.2657599999999997E-2</c:v>
                </c:pt>
                <c:pt idx="8202">
                  <c:v>-4.20004E-2</c:v>
                </c:pt>
                <c:pt idx="8203">
                  <c:v>-4.1302100000000001E-2</c:v>
                </c:pt>
                <c:pt idx="8204">
                  <c:v>-4.05615E-2</c:v>
                </c:pt>
                <c:pt idx="8205">
                  <c:v>-3.9781799999999999E-2</c:v>
                </c:pt>
                <c:pt idx="8206">
                  <c:v>-3.8967500000000002E-2</c:v>
                </c:pt>
                <c:pt idx="8207">
                  <c:v>-3.8120599999999998E-2</c:v>
                </c:pt>
                <c:pt idx="8208">
                  <c:v>-3.7240200000000001E-2</c:v>
                </c:pt>
                <c:pt idx="8209">
                  <c:v>-3.6326799999999999E-2</c:v>
                </c:pt>
                <c:pt idx="8210">
                  <c:v>-3.53838E-2</c:v>
                </c:pt>
                <c:pt idx="8211">
                  <c:v>-3.4415099999999997E-2</c:v>
                </c:pt>
                <c:pt idx="8212">
                  <c:v>-3.3422199999999999E-2</c:v>
                </c:pt>
                <c:pt idx="8213">
                  <c:v>-3.2405000000000003E-2</c:v>
                </c:pt>
                <c:pt idx="8214">
                  <c:v>-3.1364000000000003E-2</c:v>
                </c:pt>
                <c:pt idx="8215">
                  <c:v>-3.0301100000000001E-2</c:v>
                </c:pt>
                <c:pt idx="8216">
                  <c:v>-2.9217900000000002E-2</c:v>
                </c:pt>
                <c:pt idx="8217">
                  <c:v>-2.8115500000000002E-2</c:v>
                </c:pt>
                <c:pt idx="8218">
                  <c:v>-2.6994400000000002E-2</c:v>
                </c:pt>
                <c:pt idx="8219">
                  <c:v>-2.5856400000000002E-2</c:v>
                </c:pt>
                <c:pt idx="8220">
                  <c:v>-2.4704899999999998E-2</c:v>
                </c:pt>
                <c:pt idx="8221">
                  <c:v>-2.3544800000000001E-2</c:v>
                </c:pt>
                <c:pt idx="8222">
                  <c:v>-2.2380000000000001E-2</c:v>
                </c:pt>
                <c:pt idx="8223">
                  <c:v>-2.12123E-2</c:v>
                </c:pt>
                <c:pt idx="8224">
                  <c:v>-2.0041799999999999E-2</c:v>
                </c:pt>
                <c:pt idx="8225">
                  <c:v>-1.8869299999999999E-2</c:v>
                </c:pt>
                <c:pt idx="8226">
                  <c:v>-1.76971E-2</c:v>
                </c:pt>
                <c:pt idx="8227">
                  <c:v>-1.6529100000000001E-2</c:v>
                </c:pt>
                <c:pt idx="8228">
                  <c:v>-1.53691E-2</c:v>
                </c:pt>
                <c:pt idx="8229">
                  <c:v>-1.42185E-2</c:v>
                </c:pt>
                <c:pt idx="8230">
                  <c:v>-1.30788E-2</c:v>
                </c:pt>
                <c:pt idx="8231">
                  <c:v>-1.1954299999999999E-2</c:v>
                </c:pt>
                <c:pt idx="8232">
                  <c:v>-1.0849900000000001E-2</c:v>
                </c:pt>
                <c:pt idx="8233" formatCode="0.00E+00">
                  <c:v>-9.7700100000000008E-3</c:v>
                </c:pt>
                <c:pt idx="8234" formatCode="0.00E+00">
                  <c:v>-8.7196200000000008E-3</c:v>
                </c:pt>
                <c:pt idx="8235" formatCode="0.00E+00">
                  <c:v>-7.70398E-3</c:v>
                </c:pt>
                <c:pt idx="8236" formatCode="0.00E+00">
                  <c:v>-6.7248899999999999E-3</c:v>
                </c:pt>
                <c:pt idx="8237" formatCode="0.00E+00">
                  <c:v>-5.7809000000000003E-3</c:v>
                </c:pt>
                <c:pt idx="8238" formatCode="0.00E+00">
                  <c:v>-4.8714800000000001E-3</c:v>
                </c:pt>
                <c:pt idx="8239" formatCode="0.00E+00">
                  <c:v>-3.99986E-3</c:v>
                </c:pt>
                <c:pt idx="8240" formatCode="0.00E+00">
                  <c:v>-3.1699800000000002E-3</c:v>
                </c:pt>
                <c:pt idx="8241" formatCode="0.00E+00">
                  <c:v>-2.3826400000000001E-3</c:v>
                </c:pt>
                <c:pt idx="8242" formatCode="0.00E+00">
                  <c:v>-1.63652E-3</c:v>
                </c:pt>
                <c:pt idx="8243" formatCode="0.00E+00">
                  <c:v>-9.3150199999999996E-4</c:v>
                </c:pt>
                <c:pt idx="8244" formatCode="0.00E+00">
                  <c:v>-2.7027300000000002E-4</c:v>
                </c:pt>
                <c:pt idx="8245" formatCode="0.00E+00">
                  <c:v>3.43283E-4</c:v>
                </c:pt>
                <c:pt idx="8246" formatCode="0.00E+00">
                  <c:v>9.0618800000000005E-4</c:v>
                </c:pt>
                <c:pt idx="8247" formatCode="0.00E+00">
                  <c:v>1.4167400000000001E-3</c:v>
                </c:pt>
                <c:pt idx="8248" formatCode="0.00E+00">
                  <c:v>1.8732099999999999E-3</c:v>
                </c:pt>
                <c:pt idx="8249" formatCode="0.00E+00">
                  <c:v>2.2729899999999999E-3</c:v>
                </c:pt>
                <c:pt idx="8250" formatCode="0.00E+00">
                  <c:v>2.6143E-3</c:v>
                </c:pt>
                <c:pt idx="8251" formatCode="0.00E+00">
                  <c:v>2.8978799999999998E-3</c:v>
                </c:pt>
                <c:pt idx="8252" formatCode="0.00E+00">
                  <c:v>3.1249300000000002E-3</c:v>
                </c:pt>
                <c:pt idx="8253" formatCode="0.00E+00">
                  <c:v>3.2944200000000002E-3</c:v>
                </c:pt>
                <c:pt idx="8254" formatCode="0.00E+00">
                  <c:v>3.4043699999999999E-3</c:v>
                </c:pt>
                <c:pt idx="8255" formatCode="0.00E+00">
                  <c:v>3.4551E-3</c:v>
                </c:pt>
                <c:pt idx="8256" formatCode="0.00E+00">
                  <c:v>3.4498200000000001E-3</c:v>
                </c:pt>
                <c:pt idx="8257" formatCode="0.00E+00">
                  <c:v>3.39018E-3</c:v>
                </c:pt>
                <c:pt idx="8258" formatCode="0.00E+00">
                  <c:v>3.2724999999999998E-3</c:v>
                </c:pt>
                <c:pt idx="8259" formatCode="0.00E+00">
                  <c:v>3.09063E-3</c:v>
                </c:pt>
                <c:pt idx="8260" formatCode="0.00E+00">
                  <c:v>2.84096E-3</c:v>
                </c:pt>
                <c:pt idx="8261" formatCode="0.00E+00">
                  <c:v>2.52483E-3</c:v>
                </c:pt>
                <c:pt idx="8262" formatCode="0.00E+00">
                  <c:v>2.14548E-3</c:v>
                </c:pt>
                <c:pt idx="8263" formatCode="0.00E+00">
                  <c:v>1.70239E-3</c:v>
                </c:pt>
                <c:pt idx="8264" formatCode="0.00E+00">
                  <c:v>1.1924699999999999E-3</c:v>
                </c:pt>
                <c:pt idx="8265" formatCode="0.00E+00">
                  <c:v>6.1501899999999996E-4</c:v>
                </c:pt>
                <c:pt idx="8266" formatCode="0.00E+00">
                  <c:v>-2.7290599999999999E-5</c:v>
                </c:pt>
                <c:pt idx="8267" formatCode="0.00E+00">
                  <c:v>-7.3154999999999997E-4</c:v>
                </c:pt>
                <c:pt idx="8268" formatCode="0.00E+00">
                  <c:v>-1.49697E-3</c:v>
                </c:pt>
                <c:pt idx="8269" formatCode="0.00E+00">
                  <c:v>-2.3225400000000001E-3</c:v>
                </c:pt>
                <c:pt idx="8270" formatCode="0.00E+00">
                  <c:v>-3.2045300000000001E-3</c:v>
                </c:pt>
                <c:pt idx="8271" formatCode="0.00E+00">
                  <c:v>-4.1404900000000001E-3</c:v>
                </c:pt>
                <c:pt idx="8272" formatCode="0.00E+00">
                  <c:v>-5.1342599999999999E-3</c:v>
                </c:pt>
                <c:pt idx="8273" formatCode="0.00E+00">
                  <c:v>-6.1914700000000001E-3</c:v>
                </c:pt>
                <c:pt idx="8274" formatCode="0.00E+00">
                  <c:v>-7.3109400000000001E-3</c:v>
                </c:pt>
                <c:pt idx="8275" formatCode="0.00E+00">
                  <c:v>-8.4851300000000004E-3</c:v>
                </c:pt>
                <c:pt idx="8276" formatCode="0.00E+00">
                  <c:v>-9.70852E-3</c:v>
                </c:pt>
                <c:pt idx="8277">
                  <c:v>-1.0980999999999999E-2</c:v>
                </c:pt>
                <c:pt idx="8278">
                  <c:v>-1.23033E-2</c:v>
                </c:pt>
                <c:pt idx="8279">
                  <c:v>-1.36758E-2</c:v>
                </c:pt>
                <c:pt idx="8280">
                  <c:v>-1.50977E-2</c:v>
                </c:pt>
                <c:pt idx="8281">
                  <c:v>-1.6565099999999999E-2</c:v>
                </c:pt>
                <c:pt idx="8282">
                  <c:v>-1.80733E-2</c:v>
                </c:pt>
                <c:pt idx="8283">
                  <c:v>-1.9621300000000001E-2</c:v>
                </c:pt>
                <c:pt idx="8284">
                  <c:v>-2.12087E-2</c:v>
                </c:pt>
                <c:pt idx="8285">
                  <c:v>-2.2834299999999998E-2</c:v>
                </c:pt>
                <c:pt idx="8286">
                  <c:v>-2.44979E-2</c:v>
                </c:pt>
                <c:pt idx="8287">
                  <c:v>-2.61979E-2</c:v>
                </c:pt>
                <c:pt idx="8288">
                  <c:v>-2.79306E-2</c:v>
                </c:pt>
                <c:pt idx="8289">
                  <c:v>-2.9694499999999999E-2</c:v>
                </c:pt>
                <c:pt idx="8290">
                  <c:v>-3.1487800000000003E-2</c:v>
                </c:pt>
                <c:pt idx="8291">
                  <c:v>-3.3306000000000002E-2</c:v>
                </c:pt>
                <c:pt idx="8292">
                  <c:v>-3.5145700000000002E-2</c:v>
                </c:pt>
                <c:pt idx="8293">
                  <c:v>-3.7007100000000001E-2</c:v>
                </c:pt>
                <c:pt idx="8294">
                  <c:v>-3.8891099999999998E-2</c:v>
                </c:pt>
                <c:pt idx="8295">
                  <c:v>-4.0794700000000003E-2</c:v>
                </c:pt>
                <c:pt idx="8296">
                  <c:v>-4.27132E-2</c:v>
                </c:pt>
                <c:pt idx="8297">
                  <c:v>-4.4643700000000001E-2</c:v>
                </c:pt>
                <c:pt idx="8298">
                  <c:v>-4.6584599999999997E-2</c:v>
                </c:pt>
                <c:pt idx="8299">
                  <c:v>-4.8532100000000002E-2</c:v>
                </c:pt>
                <c:pt idx="8300">
                  <c:v>-5.0481900000000003E-2</c:v>
                </c:pt>
                <c:pt idx="8301">
                  <c:v>-5.2433500000000001E-2</c:v>
                </c:pt>
                <c:pt idx="8302">
                  <c:v>-5.4390800000000003E-2</c:v>
                </c:pt>
                <c:pt idx="8303">
                  <c:v>-5.63566E-2</c:v>
                </c:pt>
                <c:pt idx="8304">
                  <c:v>-5.8327499999999997E-2</c:v>
                </c:pt>
                <c:pt idx="8305">
                  <c:v>-6.0296200000000001E-2</c:v>
                </c:pt>
                <c:pt idx="8306">
                  <c:v>-6.22558E-2</c:v>
                </c:pt>
                <c:pt idx="8307">
                  <c:v>-6.4202200000000001E-2</c:v>
                </c:pt>
                <c:pt idx="8308">
                  <c:v>-6.6135100000000002E-2</c:v>
                </c:pt>
                <c:pt idx="8309">
                  <c:v>-6.80563E-2</c:v>
                </c:pt>
                <c:pt idx="8310">
                  <c:v>-6.9960700000000001E-2</c:v>
                </c:pt>
                <c:pt idx="8311">
                  <c:v>-7.1837899999999996E-2</c:v>
                </c:pt>
                <c:pt idx="8312">
                  <c:v>-7.3681200000000002E-2</c:v>
                </c:pt>
                <c:pt idx="8313">
                  <c:v>-7.5490399999999999E-2</c:v>
                </c:pt>
                <c:pt idx="8314">
                  <c:v>-7.7267500000000003E-2</c:v>
                </c:pt>
                <c:pt idx="8315">
                  <c:v>-7.9012700000000005E-2</c:v>
                </c:pt>
                <c:pt idx="8316">
                  <c:v>-8.0723500000000004E-2</c:v>
                </c:pt>
                <c:pt idx="8317">
                  <c:v>-8.2397499999999999E-2</c:v>
                </c:pt>
                <c:pt idx="8318">
                  <c:v>-8.4030599999999997E-2</c:v>
                </c:pt>
                <c:pt idx="8319">
                  <c:v>-8.5614999999999997E-2</c:v>
                </c:pt>
                <c:pt idx="8320">
                  <c:v>-8.7143399999999996E-2</c:v>
                </c:pt>
                <c:pt idx="8321">
                  <c:v>-8.8616600000000004E-2</c:v>
                </c:pt>
                <c:pt idx="8322">
                  <c:v>-9.0042200000000003E-2</c:v>
                </c:pt>
                <c:pt idx="8323">
                  <c:v>-9.1423900000000002E-2</c:v>
                </c:pt>
                <c:pt idx="8324">
                  <c:v>-9.2758199999999999E-2</c:v>
                </c:pt>
                <c:pt idx="8325">
                  <c:v>-9.4043199999999993E-2</c:v>
                </c:pt>
                <c:pt idx="8326">
                  <c:v>-9.5279900000000001E-2</c:v>
                </c:pt>
                <c:pt idx="8327">
                  <c:v>-9.6467499999999998E-2</c:v>
                </c:pt>
                <c:pt idx="8328">
                  <c:v>-9.7601199999999999E-2</c:v>
                </c:pt>
                <c:pt idx="8329">
                  <c:v>-9.8674999999999999E-2</c:v>
                </c:pt>
                <c:pt idx="8330">
                  <c:v>-9.96866E-2</c:v>
                </c:pt>
                <c:pt idx="8331">
                  <c:v>-0.100637</c:v>
                </c:pt>
                <c:pt idx="8332">
                  <c:v>-0.10152700000000001</c:v>
                </c:pt>
                <c:pt idx="8333">
                  <c:v>-0.10236000000000001</c:v>
                </c:pt>
                <c:pt idx="8334">
                  <c:v>-0.10313799999999999</c:v>
                </c:pt>
                <c:pt idx="8335">
                  <c:v>-0.103862</c:v>
                </c:pt>
                <c:pt idx="8336">
                  <c:v>-0.10453999999999999</c:v>
                </c:pt>
                <c:pt idx="8337">
                  <c:v>-0.105171</c:v>
                </c:pt>
                <c:pt idx="8338">
                  <c:v>-0.10575</c:v>
                </c:pt>
                <c:pt idx="8339">
                  <c:v>-0.106271</c:v>
                </c:pt>
                <c:pt idx="8340">
                  <c:v>-0.10673199999999999</c:v>
                </c:pt>
                <c:pt idx="8341">
                  <c:v>-0.10713200000000001</c:v>
                </c:pt>
                <c:pt idx="8342">
                  <c:v>-0.10747</c:v>
                </c:pt>
                <c:pt idx="8343">
                  <c:v>-0.10774300000000001</c:v>
                </c:pt>
                <c:pt idx="8344">
                  <c:v>-0.107948</c:v>
                </c:pt>
                <c:pt idx="8345">
                  <c:v>-0.108087</c:v>
                </c:pt>
                <c:pt idx="8346">
                  <c:v>-0.108168</c:v>
                </c:pt>
                <c:pt idx="8347">
                  <c:v>-0.108198</c:v>
                </c:pt>
                <c:pt idx="8348">
                  <c:v>-0.108181</c:v>
                </c:pt>
                <c:pt idx="8349">
                  <c:v>-0.10811900000000001</c:v>
                </c:pt>
                <c:pt idx="8350">
                  <c:v>-0.108015</c:v>
                </c:pt>
                <c:pt idx="8351">
                  <c:v>-0.10786900000000001</c:v>
                </c:pt>
                <c:pt idx="8352">
                  <c:v>-0.107683</c:v>
                </c:pt>
                <c:pt idx="8353">
                  <c:v>-0.107458</c:v>
                </c:pt>
                <c:pt idx="8354">
                  <c:v>-0.107197</c:v>
                </c:pt>
                <c:pt idx="8355">
                  <c:v>-0.106905</c:v>
                </c:pt>
                <c:pt idx="8356">
                  <c:v>-0.106586</c:v>
                </c:pt>
                <c:pt idx="8357">
                  <c:v>-0.106243</c:v>
                </c:pt>
                <c:pt idx="8358">
                  <c:v>-0.10587299999999999</c:v>
                </c:pt>
                <c:pt idx="8359">
                  <c:v>-0.105473</c:v>
                </c:pt>
                <c:pt idx="8360">
                  <c:v>-0.10505</c:v>
                </c:pt>
                <c:pt idx="8361">
                  <c:v>-0.104611</c:v>
                </c:pt>
                <c:pt idx="8362">
                  <c:v>-0.10416</c:v>
                </c:pt>
                <c:pt idx="8363">
                  <c:v>-0.10369299999999999</c:v>
                </c:pt>
                <c:pt idx="8364">
                  <c:v>-0.10320799999999999</c:v>
                </c:pt>
                <c:pt idx="8365">
                  <c:v>-0.10270700000000001</c:v>
                </c:pt>
                <c:pt idx="8366">
                  <c:v>-0.102197</c:v>
                </c:pt>
                <c:pt idx="8367">
                  <c:v>-0.101678</c:v>
                </c:pt>
                <c:pt idx="8368">
                  <c:v>-0.101148</c:v>
                </c:pt>
                <c:pt idx="8369">
                  <c:v>-0.100606</c:v>
                </c:pt>
                <c:pt idx="8370">
                  <c:v>-0.100052</c:v>
                </c:pt>
                <c:pt idx="8371">
                  <c:v>-9.9486000000000005E-2</c:v>
                </c:pt>
                <c:pt idx="8372">
                  <c:v>-9.8904599999999995E-2</c:v>
                </c:pt>
                <c:pt idx="8373">
                  <c:v>-9.8301899999999998E-2</c:v>
                </c:pt>
                <c:pt idx="8374">
                  <c:v>-9.7679799999999997E-2</c:v>
                </c:pt>
                <c:pt idx="8375">
                  <c:v>-9.70467E-2</c:v>
                </c:pt>
                <c:pt idx="8376">
                  <c:v>-9.6412499999999998E-2</c:v>
                </c:pt>
                <c:pt idx="8377">
                  <c:v>-9.5785800000000004E-2</c:v>
                </c:pt>
                <c:pt idx="8378">
                  <c:v>-9.5172000000000007E-2</c:v>
                </c:pt>
                <c:pt idx="8379">
                  <c:v>-9.4572100000000006E-2</c:v>
                </c:pt>
                <c:pt idx="8380">
                  <c:v>-9.3987699999999993E-2</c:v>
                </c:pt>
                <c:pt idx="8381">
                  <c:v>-9.3423400000000004E-2</c:v>
                </c:pt>
                <c:pt idx="8382">
                  <c:v>-9.2884900000000006E-2</c:v>
                </c:pt>
                <c:pt idx="8383">
                  <c:v>-9.2375799999999994E-2</c:v>
                </c:pt>
                <c:pt idx="8384">
                  <c:v>-9.1896900000000004E-2</c:v>
                </c:pt>
                <c:pt idx="8385">
                  <c:v>-9.1445100000000001E-2</c:v>
                </c:pt>
                <c:pt idx="8386">
                  <c:v>-9.1017500000000001E-2</c:v>
                </c:pt>
                <c:pt idx="8387">
                  <c:v>-9.06164E-2</c:v>
                </c:pt>
                <c:pt idx="8388">
                  <c:v>-9.0248700000000001E-2</c:v>
                </c:pt>
                <c:pt idx="8389">
                  <c:v>-8.9919399999999997E-2</c:v>
                </c:pt>
                <c:pt idx="8390">
                  <c:v>-8.9628399999999997E-2</c:v>
                </c:pt>
                <c:pt idx="8391">
                  <c:v>-8.9371300000000001E-2</c:v>
                </c:pt>
                <c:pt idx="8392">
                  <c:v>-8.91425E-2</c:v>
                </c:pt>
                <c:pt idx="8393">
                  <c:v>-8.8939099999999993E-2</c:v>
                </c:pt>
                <c:pt idx="8394">
                  <c:v>-8.8761199999999998E-2</c:v>
                </c:pt>
                <c:pt idx="8395">
                  <c:v>-8.86097E-2</c:v>
                </c:pt>
                <c:pt idx="8396">
                  <c:v>-8.8485499999999995E-2</c:v>
                </c:pt>
                <c:pt idx="8397">
                  <c:v>-8.8393899999999997E-2</c:v>
                </c:pt>
                <c:pt idx="8398">
                  <c:v>-8.8341799999999998E-2</c:v>
                </c:pt>
                <c:pt idx="8399">
                  <c:v>-8.8332499999999994E-2</c:v>
                </c:pt>
                <c:pt idx="8400">
                  <c:v>-8.8364700000000004E-2</c:v>
                </c:pt>
                <c:pt idx="8401">
                  <c:v>-8.8436899999999999E-2</c:v>
                </c:pt>
                <c:pt idx="8402">
                  <c:v>-8.85489E-2</c:v>
                </c:pt>
                <c:pt idx="8403">
                  <c:v>-8.8699E-2</c:v>
                </c:pt>
                <c:pt idx="8404">
                  <c:v>-8.8885800000000001E-2</c:v>
                </c:pt>
                <c:pt idx="8405">
                  <c:v>-8.9113200000000004E-2</c:v>
                </c:pt>
                <c:pt idx="8406">
                  <c:v>-8.9383299999999999E-2</c:v>
                </c:pt>
                <c:pt idx="8407">
                  <c:v>-8.9691599999999996E-2</c:v>
                </c:pt>
                <c:pt idx="8408">
                  <c:v>-9.0036099999999994E-2</c:v>
                </c:pt>
                <c:pt idx="8409">
                  <c:v>-9.0423900000000001E-2</c:v>
                </c:pt>
                <c:pt idx="8410">
                  <c:v>-9.0863799999999995E-2</c:v>
                </c:pt>
                <c:pt idx="8411">
                  <c:v>-9.1359099999999999E-2</c:v>
                </c:pt>
                <c:pt idx="8412">
                  <c:v>-9.1913599999999998E-2</c:v>
                </c:pt>
                <c:pt idx="8413">
                  <c:v>-9.2534400000000003E-2</c:v>
                </c:pt>
                <c:pt idx="8414">
                  <c:v>-9.3223E-2</c:v>
                </c:pt>
                <c:pt idx="8415">
                  <c:v>-9.3975199999999995E-2</c:v>
                </c:pt>
                <c:pt idx="8416">
                  <c:v>-9.47852E-2</c:v>
                </c:pt>
                <c:pt idx="8417">
                  <c:v>-9.5648499999999997E-2</c:v>
                </c:pt>
                <c:pt idx="8418">
                  <c:v>-9.6559500000000006E-2</c:v>
                </c:pt>
                <c:pt idx="8419">
                  <c:v>-9.7509100000000001E-2</c:v>
                </c:pt>
                <c:pt idx="8420">
                  <c:v>-9.8494700000000004E-2</c:v>
                </c:pt>
                <c:pt idx="8421">
                  <c:v>-9.9524899999999999E-2</c:v>
                </c:pt>
                <c:pt idx="8422">
                  <c:v>-0.100609</c:v>
                </c:pt>
                <c:pt idx="8423">
                  <c:v>-0.10174999999999999</c:v>
                </c:pt>
                <c:pt idx="8424">
                  <c:v>-0.102946</c:v>
                </c:pt>
                <c:pt idx="8425">
                  <c:v>-0.104195</c:v>
                </c:pt>
                <c:pt idx="8426">
                  <c:v>-0.105491</c:v>
                </c:pt>
                <c:pt idx="8427">
                  <c:v>-0.106826</c:v>
                </c:pt>
                <c:pt idx="8428">
                  <c:v>-0.108198</c:v>
                </c:pt>
                <c:pt idx="8429">
                  <c:v>-0.10960499999999999</c:v>
                </c:pt>
                <c:pt idx="8430">
                  <c:v>-0.11105</c:v>
                </c:pt>
                <c:pt idx="8431">
                  <c:v>-0.112535</c:v>
                </c:pt>
                <c:pt idx="8432">
                  <c:v>-0.114063</c:v>
                </c:pt>
                <c:pt idx="8433">
                  <c:v>-0.11563</c:v>
                </c:pt>
                <c:pt idx="8434">
                  <c:v>-0.11723699999999999</c:v>
                </c:pt>
                <c:pt idx="8435">
                  <c:v>-0.11888600000000001</c:v>
                </c:pt>
                <c:pt idx="8436">
                  <c:v>-0.120576</c:v>
                </c:pt>
                <c:pt idx="8437">
                  <c:v>-0.12230199999999999</c:v>
                </c:pt>
                <c:pt idx="8438">
                  <c:v>-0.12406499999999999</c:v>
                </c:pt>
                <c:pt idx="8439">
                  <c:v>-0.125862</c:v>
                </c:pt>
                <c:pt idx="8440">
                  <c:v>-0.127694</c:v>
                </c:pt>
                <c:pt idx="8441">
                  <c:v>-0.12955700000000001</c:v>
                </c:pt>
                <c:pt idx="8442">
                  <c:v>-0.131443</c:v>
                </c:pt>
                <c:pt idx="8443">
                  <c:v>-0.13334399999999999</c:v>
                </c:pt>
                <c:pt idx="8444">
                  <c:v>-0.135265</c:v>
                </c:pt>
                <c:pt idx="8445">
                  <c:v>-0.137207</c:v>
                </c:pt>
                <c:pt idx="8446">
                  <c:v>-0.13916899999999999</c:v>
                </c:pt>
                <c:pt idx="8447">
                  <c:v>-0.14114499999999999</c:v>
                </c:pt>
                <c:pt idx="8448">
                  <c:v>-0.14313699999999999</c:v>
                </c:pt>
                <c:pt idx="8449">
                  <c:v>-0.145145</c:v>
                </c:pt>
                <c:pt idx="8450">
                  <c:v>-0.14716699999999999</c:v>
                </c:pt>
                <c:pt idx="8451">
                  <c:v>-0.1492</c:v>
                </c:pt>
                <c:pt idx="8452">
                  <c:v>-0.15124099999999999</c:v>
                </c:pt>
                <c:pt idx="8453">
                  <c:v>-0.15328800000000001</c:v>
                </c:pt>
                <c:pt idx="8454">
                  <c:v>-0.155334</c:v>
                </c:pt>
                <c:pt idx="8455">
                  <c:v>-0.15737499999999999</c:v>
                </c:pt>
                <c:pt idx="8456">
                  <c:v>-0.159412</c:v>
                </c:pt>
                <c:pt idx="8457">
                  <c:v>-0.16145300000000001</c:v>
                </c:pt>
                <c:pt idx="8458">
                  <c:v>-0.163497</c:v>
                </c:pt>
                <c:pt idx="8459">
                  <c:v>-0.16553799999999999</c:v>
                </c:pt>
                <c:pt idx="8460">
                  <c:v>-0.16756499999999999</c:v>
                </c:pt>
                <c:pt idx="8461">
                  <c:v>-0.16956499999999999</c:v>
                </c:pt>
                <c:pt idx="8462">
                  <c:v>-0.17152800000000001</c:v>
                </c:pt>
                <c:pt idx="8463">
                  <c:v>-0.17345099999999999</c:v>
                </c:pt>
                <c:pt idx="8464">
                  <c:v>-0.17533599999999999</c:v>
                </c:pt>
                <c:pt idx="8465">
                  <c:v>-0.17719199999999999</c:v>
                </c:pt>
                <c:pt idx="8466">
                  <c:v>-0.17901900000000001</c:v>
                </c:pt>
                <c:pt idx="8467">
                  <c:v>-0.180808</c:v>
                </c:pt>
                <c:pt idx="8468">
                  <c:v>-0.182561</c:v>
                </c:pt>
                <c:pt idx="8469">
                  <c:v>-0.18428700000000001</c:v>
                </c:pt>
                <c:pt idx="8470">
                  <c:v>-0.18599499999999999</c:v>
                </c:pt>
                <c:pt idx="8471">
                  <c:v>-0.18768799999999999</c:v>
                </c:pt>
                <c:pt idx="8472">
                  <c:v>-0.189364</c:v>
                </c:pt>
                <c:pt idx="8473">
                  <c:v>-0.191025</c:v>
                </c:pt>
                <c:pt idx="8474">
                  <c:v>-0.19266800000000001</c:v>
                </c:pt>
                <c:pt idx="8475">
                  <c:v>-0.194295</c:v>
                </c:pt>
                <c:pt idx="8476">
                  <c:v>-0.19589999999999999</c:v>
                </c:pt>
                <c:pt idx="8477">
                  <c:v>-0.19747899999999999</c:v>
                </c:pt>
                <c:pt idx="8478">
                  <c:v>-0.199022</c:v>
                </c:pt>
                <c:pt idx="8479">
                  <c:v>-0.20052400000000001</c:v>
                </c:pt>
                <c:pt idx="8480">
                  <c:v>-0.20197200000000001</c:v>
                </c:pt>
                <c:pt idx="8481">
                  <c:v>-0.20335600000000001</c:v>
                </c:pt>
                <c:pt idx="8482">
                  <c:v>-0.20467299999999999</c:v>
                </c:pt>
                <c:pt idx="8483">
                  <c:v>-0.20591899999999999</c:v>
                </c:pt>
                <c:pt idx="8484">
                  <c:v>-0.20708699999999999</c:v>
                </c:pt>
                <c:pt idx="8485">
                  <c:v>-0.208175</c:v>
                </c:pt>
                <c:pt idx="8486">
                  <c:v>-0.20919099999999999</c:v>
                </c:pt>
                <c:pt idx="8487">
                  <c:v>-0.210142</c:v>
                </c:pt>
                <c:pt idx="8488">
                  <c:v>-0.211036</c:v>
                </c:pt>
                <c:pt idx="8489">
                  <c:v>-0.21187800000000001</c:v>
                </c:pt>
                <c:pt idx="8490">
                  <c:v>-0.21266699999999999</c:v>
                </c:pt>
                <c:pt idx="8491">
                  <c:v>-0.213397</c:v>
                </c:pt>
                <c:pt idx="8492">
                  <c:v>-0.214064</c:v>
                </c:pt>
                <c:pt idx="8493">
                  <c:v>-0.214669</c:v>
                </c:pt>
                <c:pt idx="8494">
                  <c:v>-0.21521599999999999</c:v>
                </c:pt>
                <c:pt idx="8495">
                  <c:v>-0.21570300000000001</c:v>
                </c:pt>
                <c:pt idx="8496">
                  <c:v>-0.21613099999999999</c:v>
                </c:pt>
                <c:pt idx="8497">
                  <c:v>-0.21650800000000001</c:v>
                </c:pt>
                <c:pt idx="8498">
                  <c:v>-0.21685199999999999</c:v>
                </c:pt>
                <c:pt idx="8499">
                  <c:v>-0.21717</c:v>
                </c:pt>
                <c:pt idx="8500">
                  <c:v>-0.21746299999999999</c:v>
                </c:pt>
                <c:pt idx="8501">
                  <c:v>-0.21773100000000001</c:v>
                </c:pt>
                <c:pt idx="8502">
                  <c:v>-0.21797800000000001</c:v>
                </c:pt>
                <c:pt idx="8503">
                  <c:v>-0.218199</c:v>
                </c:pt>
                <c:pt idx="8504">
                  <c:v>-0.21839</c:v>
                </c:pt>
                <c:pt idx="8505">
                  <c:v>-0.21854999999999999</c:v>
                </c:pt>
                <c:pt idx="8506">
                  <c:v>-0.21868199999999999</c:v>
                </c:pt>
                <c:pt idx="8507">
                  <c:v>-0.21878600000000001</c:v>
                </c:pt>
                <c:pt idx="8508">
                  <c:v>-0.218864</c:v>
                </c:pt>
                <c:pt idx="8509">
                  <c:v>-0.21892</c:v>
                </c:pt>
                <c:pt idx="8510">
                  <c:v>-0.21895600000000001</c:v>
                </c:pt>
                <c:pt idx="8511">
                  <c:v>-0.21896099999999999</c:v>
                </c:pt>
                <c:pt idx="8512">
                  <c:v>-0.21893000000000001</c:v>
                </c:pt>
                <c:pt idx="8513">
                  <c:v>-0.218866</c:v>
                </c:pt>
                <c:pt idx="8514">
                  <c:v>-0.218781</c:v>
                </c:pt>
                <c:pt idx="8515">
                  <c:v>-0.21868299999999999</c:v>
                </c:pt>
                <c:pt idx="8516">
                  <c:v>-0.21857499999999999</c:v>
                </c:pt>
                <c:pt idx="8517">
                  <c:v>-0.21846099999999999</c:v>
                </c:pt>
                <c:pt idx="8518">
                  <c:v>-0.21834899999999999</c:v>
                </c:pt>
                <c:pt idx="8519">
                  <c:v>-0.21824199999999999</c:v>
                </c:pt>
                <c:pt idx="8520">
                  <c:v>-0.218141</c:v>
                </c:pt>
                <c:pt idx="8521">
                  <c:v>-0.218053</c:v>
                </c:pt>
                <c:pt idx="8522">
                  <c:v>-0.21798400000000001</c:v>
                </c:pt>
                <c:pt idx="8523">
                  <c:v>-0.21793299999999999</c:v>
                </c:pt>
                <c:pt idx="8524">
                  <c:v>-0.217888</c:v>
                </c:pt>
                <c:pt idx="8525">
                  <c:v>-0.21784600000000001</c:v>
                </c:pt>
                <c:pt idx="8526">
                  <c:v>-0.21781500000000001</c:v>
                </c:pt>
                <c:pt idx="8527">
                  <c:v>-0.217805</c:v>
                </c:pt>
                <c:pt idx="8528">
                  <c:v>-0.21782000000000001</c:v>
                </c:pt>
                <c:pt idx="8529">
                  <c:v>-0.21785299999999999</c:v>
                </c:pt>
                <c:pt idx="8530">
                  <c:v>-0.21789800000000001</c:v>
                </c:pt>
                <c:pt idx="8531">
                  <c:v>-0.21795500000000001</c:v>
                </c:pt>
                <c:pt idx="8532">
                  <c:v>-0.218029</c:v>
                </c:pt>
                <c:pt idx="8533">
                  <c:v>-0.21812400000000001</c:v>
                </c:pt>
                <c:pt idx="8534">
                  <c:v>-0.218246</c:v>
                </c:pt>
                <c:pt idx="8535">
                  <c:v>-0.218394</c:v>
                </c:pt>
                <c:pt idx="8536">
                  <c:v>-0.21856900000000001</c:v>
                </c:pt>
                <c:pt idx="8537">
                  <c:v>-0.21877099999999999</c:v>
                </c:pt>
                <c:pt idx="8538">
                  <c:v>-0.219002</c:v>
                </c:pt>
                <c:pt idx="8539">
                  <c:v>-0.21926699999999999</c:v>
                </c:pt>
                <c:pt idx="8540">
                  <c:v>-0.21956200000000001</c:v>
                </c:pt>
                <c:pt idx="8541">
                  <c:v>-0.21988199999999999</c:v>
                </c:pt>
                <c:pt idx="8542">
                  <c:v>-0.22023100000000001</c:v>
                </c:pt>
                <c:pt idx="8543">
                  <c:v>-0.220611</c:v>
                </c:pt>
                <c:pt idx="8544">
                  <c:v>-0.22101599999999999</c:v>
                </c:pt>
                <c:pt idx="8545">
                  <c:v>-0.22143599999999999</c:v>
                </c:pt>
                <c:pt idx="8546">
                  <c:v>-0.22187000000000001</c:v>
                </c:pt>
                <c:pt idx="8547">
                  <c:v>-0.22231799999999999</c:v>
                </c:pt>
                <c:pt idx="8548">
                  <c:v>-0.22277</c:v>
                </c:pt>
                <c:pt idx="8549">
                  <c:v>-0.22322400000000001</c:v>
                </c:pt>
                <c:pt idx="8550">
                  <c:v>-0.22368499999999999</c:v>
                </c:pt>
                <c:pt idx="8551">
                  <c:v>-0.22415299999999999</c:v>
                </c:pt>
                <c:pt idx="8552">
                  <c:v>-0.22462299999999999</c:v>
                </c:pt>
                <c:pt idx="8553">
                  <c:v>-0.22509399999999999</c:v>
                </c:pt>
                <c:pt idx="8554">
                  <c:v>-0.22556799999999999</c:v>
                </c:pt>
                <c:pt idx="8555">
                  <c:v>-0.226046</c:v>
                </c:pt>
                <c:pt idx="8556">
                  <c:v>-0.22653300000000001</c:v>
                </c:pt>
                <c:pt idx="8557">
                  <c:v>-0.22704099999999999</c:v>
                </c:pt>
                <c:pt idx="8558">
                  <c:v>-0.22758</c:v>
                </c:pt>
                <c:pt idx="8559">
                  <c:v>-0.228161</c:v>
                </c:pt>
                <c:pt idx="8560">
                  <c:v>-0.22878999999999999</c:v>
                </c:pt>
                <c:pt idx="8561">
                  <c:v>-0.229464</c:v>
                </c:pt>
                <c:pt idx="8562">
                  <c:v>-0.23017399999999999</c:v>
                </c:pt>
                <c:pt idx="8563">
                  <c:v>-0.230904</c:v>
                </c:pt>
                <c:pt idx="8564">
                  <c:v>-0.23164499999999999</c:v>
                </c:pt>
                <c:pt idx="8565">
                  <c:v>-0.232405</c:v>
                </c:pt>
                <c:pt idx="8566">
                  <c:v>-0.23319599999999999</c:v>
                </c:pt>
                <c:pt idx="8567">
                  <c:v>-0.23402100000000001</c:v>
                </c:pt>
                <c:pt idx="8568">
                  <c:v>-0.23486799999999999</c:v>
                </c:pt>
                <c:pt idx="8569">
                  <c:v>-0.23571400000000001</c:v>
                </c:pt>
                <c:pt idx="8570">
                  <c:v>-0.23654500000000001</c:v>
                </c:pt>
                <c:pt idx="8571">
                  <c:v>-0.23735700000000001</c:v>
                </c:pt>
                <c:pt idx="8572">
                  <c:v>-0.23815</c:v>
                </c:pt>
                <c:pt idx="8573">
                  <c:v>-0.23891999999999999</c:v>
                </c:pt>
                <c:pt idx="8574">
                  <c:v>-0.23966999999999999</c:v>
                </c:pt>
                <c:pt idx="8575">
                  <c:v>-0.24041100000000001</c:v>
                </c:pt>
                <c:pt idx="8576">
                  <c:v>-0.241151</c:v>
                </c:pt>
                <c:pt idx="8577">
                  <c:v>-0.24188899999999999</c:v>
                </c:pt>
                <c:pt idx="8578">
                  <c:v>-0.24262400000000001</c:v>
                </c:pt>
                <c:pt idx="8579">
                  <c:v>-0.24335699999999999</c:v>
                </c:pt>
                <c:pt idx="8580">
                  <c:v>-0.244086</c:v>
                </c:pt>
                <c:pt idx="8581">
                  <c:v>-0.24480499999999999</c:v>
                </c:pt>
                <c:pt idx="8582">
                  <c:v>-0.24551799999999999</c:v>
                </c:pt>
                <c:pt idx="8583">
                  <c:v>-0.246223</c:v>
                </c:pt>
                <c:pt idx="8584">
                  <c:v>-0.24691399999999999</c:v>
                </c:pt>
                <c:pt idx="8585">
                  <c:v>-0.24759100000000001</c:v>
                </c:pt>
                <c:pt idx="8586">
                  <c:v>-0.24826100000000001</c:v>
                </c:pt>
                <c:pt idx="8587">
                  <c:v>-0.24893299999999999</c:v>
                </c:pt>
                <c:pt idx="8588">
                  <c:v>-0.24960299999999999</c:v>
                </c:pt>
                <c:pt idx="8589">
                  <c:v>-0.25026100000000001</c:v>
                </c:pt>
                <c:pt idx="8590">
                  <c:v>-0.25090099999999999</c:v>
                </c:pt>
                <c:pt idx="8591">
                  <c:v>-0.25151499999999999</c:v>
                </c:pt>
                <c:pt idx="8592">
                  <c:v>-0.25209500000000001</c:v>
                </c:pt>
                <c:pt idx="8593">
                  <c:v>-0.252639</c:v>
                </c:pt>
                <c:pt idx="8594">
                  <c:v>-0.25315500000000002</c:v>
                </c:pt>
                <c:pt idx="8595">
                  <c:v>-0.25364599999999998</c:v>
                </c:pt>
                <c:pt idx="8596">
                  <c:v>-0.254106</c:v>
                </c:pt>
                <c:pt idx="8597">
                  <c:v>-0.25451600000000002</c:v>
                </c:pt>
                <c:pt idx="8598">
                  <c:v>-0.254855</c:v>
                </c:pt>
                <c:pt idx="8599">
                  <c:v>-0.25512299999999999</c:v>
                </c:pt>
                <c:pt idx="8600">
                  <c:v>-0.25533499999999998</c:v>
                </c:pt>
                <c:pt idx="8601">
                  <c:v>-0.25550600000000001</c:v>
                </c:pt>
                <c:pt idx="8602">
                  <c:v>-0.25564700000000001</c:v>
                </c:pt>
                <c:pt idx="8603">
                  <c:v>-0.25575999999999999</c:v>
                </c:pt>
                <c:pt idx="8604">
                  <c:v>-0.25584600000000002</c:v>
                </c:pt>
                <c:pt idx="8605">
                  <c:v>-0.25590800000000002</c:v>
                </c:pt>
                <c:pt idx="8606">
                  <c:v>-0.25594099999999997</c:v>
                </c:pt>
                <c:pt idx="8607">
                  <c:v>-0.25594</c:v>
                </c:pt>
                <c:pt idx="8608">
                  <c:v>-0.25590200000000002</c:v>
                </c:pt>
                <c:pt idx="8609">
                  <c:v>-0.255832</c:v>
                </c:pt>
                <c:pt idx="8610">
                  <c:v>-0.25573600000000002</c:v>
                </c:pt>
                <c:pt idx="8611">
                  <c:v>-0.25561400000000001</c:v>
                </c:pt>
                <c:pt idx="8612">
                  <c:v>-0.255465</c:v>
                </c:pt>
                <c:pt idx="8613">
                  <c:v>-0.25528800000000001</c:v>
                </c:pt>
                <c:pt idx="8614">
                  <c:v>-0.255075</c:v>
                </c:pt>
                <c:pt idx="8615">
                  <c:v>-0.25481500000000001</c:v>
                </c:pt>
                <c:pt idx="8616">
                  <c:v>-0.25449899999999998</c:v>
                </c:pt>
                <c:pt idx="8617">
                  <c:v>-0.25412800000000002</c:v>
                </c:pt>
                <c:pt idx="8618">
                  <c:v>-0.25370100000000001</c:v>
                </c:pt>
                <c:pt idx="8619">
                  <c:v>-0.253224</c:v>
                </c:pt>
                <c:pt idx="8620">
                  <c:v>-0.252697</c:v>
                </c:pt>
                <c:pt idx="8621">
                  <c:v>-0.25211699999999998</c:v>
                </c:pt>
                <c:pt idx="8622">
                  <c:v>-0.25148199999999998</c:v>
                </c:pt>
                <c:pt idx="8623">
                  <c:v>-0.25080400000000003</c:v>
                </c:pt>
                <c:pt idx="8624">
                  <c:v>-0.25009100000000001</c:v>
                </c:pt>
                <c:pt idx="8625">
                  <c:v>-0.24934100000000001</c:v>
                </c:pt>
                <c:pt idx="8626">
                  <c:v>-0.24854799999999999</c:v>
                </c:pt>
                <c:pt idx="8627">
                  <c:v>-0.24770900000000001</c:v>
                </c:pt>
                <c:pt idx="8628">
                  <c:v>-0.24682599999999999</c:v>
                </c:pt>
                <c:pt idx="8629">
                  <c:v>-0.24590400000000001</c:v>
                </c:pt>
                <c:pt idx="8630">
                  <c:v>-0.244948</c:v>
                </c:pt>
                <c:pt idx="8631">
                  <c:v>-0.24396200000000001</c:v>
                </c:pt>
                <c:pt idx="8632">
                  <c:v>-0.24294299999999999</c:v>
                </c:pt>
                <c:pt idx="8633">
                  <c:v>-0.241892</c:v>
                </c:pt>
                <c:pt idx="8634">
                  <c:v>-0.240816</c:v>
                </c:pt>
                <c:pt idx="8635">
                  <c:v>-0.23971899999999999</c:v>
                </c:pt>
                <c:pt idx="8636">
                  <c:v>-0.23860300000000001</c:v>
                </c:pt>
                <c:pt idx="8637">
                  <c:v>-0.23747699999999999</c:v>
                </c:pt>
                <c:pt idx="8638">
                  <c:v>-0.236348</c:v>
                </c:pt>
                <c:pt idx="8639">
                  <c:v>-0.23522000000000001</c:v>
                </c:pt>
                <c:pt idx="8640">
                  <c:v>-0.234093</c:v>
                </c:pt>
                <c:pt idx="8641">
                  <c:v>-0.23297499999999999</c:v>
                </c:pt>
                <c:pt idx="8642">
                  <c:v>-0.23187199999999999</c:v>
                </c:pt>
                <c:pt idx="8643">
                  <c:v>-0.23078199999999999</c:v>
                </c:pt>
                <c:pt idx="8644">
                  <c:v>-0.22969300000000001</c:v>
                </c:pt>
                <c:pt idx="8645">
                  <c:v>-0.228604</c:v>
                </c:pt>
                <c:pt idx="8646">
                  <c:v>-0.22752700000000001</c:v>
                </c:pt>
                <c:pt idx="8647">
                  <c:v>-0.226465</c:v>
                </c:pt>
                <c:pt idx="8648">
                  <c:v>-0.225414</c:v>
                </c:pt>
                <c:pt idx="8649">
                  <c:v>-0.22436600000000001</c:v>
                </c:pt>
                <c:pt idx="8650">
                  <c:v>-0.22331599999999999</c:v>
                </c:pt>
                <c:pt idx="8651">
                  <c:v>-0.22226000000000001</c:v>
                </c:pt>
                <c:pt idx="8652">
                  <c:v>-0.221196</c:v>
                </c:pt>
                <c:pt idx="8653">
                  <c:v>-0.220142</c:v>
                </c:pt>
                <c:pt idx="8654">
                  <c:v>-0.21911700000000001</c:v>
                </c:pt>
                <c:pt idx="8655">
                  <c:v>-0.21812899999999999</c:v>
                </c:pt>
                <c:pt idx="8656">
                  <c:v>-0.217173</c:v>
                </c:pt>
                <c:pt idx="8657">
                  <c:v>-0.21623500000000001</c:v>
                </c:pt>
                <c:pt idx="8658">
                  <c:v>-0.21531</c:v>
                </c:pt>
                <c:pt idx="8659">
                  <c:v>-0.21440300000000001</c:v>
                </c:pt>
                <c:pt idx="8660">
                  <c:v>-0.21351899999999999</c:v>
                </c:pt>
                <c:pt idx="8661">
                  <c:v>-0.21265700000000001</c:v>
                </c:pt>
                <c:pt idx="8662">
                  <c:v>-0.21182200000000001</c:v>
                </c:pt>
                <c:pt idx="8663">
                  <c:v>-0.21102599999999999</c:v>
                </c:pt>
                <c:pt idx="8664">
                  <c:v>-0.210285</c:v>
                </c:pt>
                <c:pt idx="8665">
                  <c:v>-0.20960400000000001</c:v>
                </c:pt>
                <c:pt idx="8666">
                  <c:v>-0.208984</c:v>
                </c:pt>
                <c:pt idx="8667">
                  <c:v>-0.20841599999999999</c:v>
                </c:pt>
                <c:pt idx="8668">
                  <c:v>-0.207899</c:v>
                </c:pt>
                <c:pt idx="8669">
                  <c:v>-0.20743800000000001</c:v>
                </c:pt>
                <c:pt idx="8670">
                  <c:v>-0.207038</c:v>
                </c:pt>
                <c:pt idx="8671">
                  <c:v>-0.206702</c:v>
                </c:pt>
                <c:pt idx="8672">
                  <c:v>-0.20643</c:v>
                </c:pt>
                <c:pt idx="8673">
                  <c:v>-0.20622299999999999</c:v>
                </c:pt>
                <c:pt idx="8674">
                  <c:v>-0.20608099999999999</c:v>
                </c:pt>
                <c:pt idx="8675">
                  <c:v>-0.20599999999999999</c:v>
                </c:pt>
                <c:pt idx="8676">
                  <c:v>-0.20597499999999999</c:v>
                </c:pt>
                <c:pt idx="8677">
                  <c:v>-0.20600299999999999</c:v>
                </c:pt>
                <c:pt idx="8678">
                  <c:v>-0.20607400000000001</c:v>
                </c:pt>
                <c:pt idx="8679">
                  <c:v>-0.20618500000000001</c:v>
                </c:pt>
                <c:pt idx="8680">
                  <c:v>-0.20633499999999999</c:v>
                </c:pt>
                <c:pt idx="8681">
                  <c:v>-0.20652899999999999</c:v>
                </c:pt>
                <c:pt idx="8682">
                  <c:v>-0.20678199999999999</c:v>
                </c:pt>
                <c:pt idx="8683">
                  <c:v>-0.20710300000000001</c:v>
                </c:pt>
                <c:pt idx="8684">
                  <c:v>-0.207487</c:v>
                </c:pt>
                <c:pt idx="8685">
                  <c:v>-0.20791899999999999</c:v>
                </c:pt>
                <c:pt idx="8686">
                  <c:v>-0.20839199999999999</c:v>
                </c:pt>
                <c:pt idx="8687">
                  <c:v>-0.20890900000000001</c:v>
                </c:pt>
                <c:pt idx="8688">
                  <c:v>-0.20947199999999999</c:v>
                </c:pt>
                <c:pt idx="8689">
                  <c:v>-0.21008599999999999</c:v>
                </c:pt>
                <c:pt idx="8690">
                  <c:v>-0.210753</c:v>
                </c:pt>
                <c:pt idx="8691">
                  <c:v>-0.21146999999999999</c:v>
                </c:pt>
                <c:pt idx="8692">
                  <c:v>-0.21223800000000001</c:v>
                </c:pt>
                <c:pt idx="8693">
                  <c:v>-0.213057</c:v>
                </c:pt>
                <c:pt idx="8694">
                  <c:v>-0.21392800000000001</c:v>
                </c:pt>
                <c:pt idx="8695">
                  <c:v>-0.21484900000000001</c:v>
                </c:pt>
                <c:pt idx="8696">
                  <c:v>-0.21581800000000001</c:v>
                </c:pt>
                <c:pt idx="8697">
                  <c:v>-0.216837</c:v>
                </c:pt>
                <c:pt idx="8698">
                  <c:v>-0.217914</c:v>
                </c:pt>
                <c:pt idx="8699">
                  <c:v>-0.21904699999999999</c:v>
                </c:pt>
                <c:pt idx="8700">
                  <c:v>-0.220224</c:v>
                </c:pt>
                <c:pt idx="8701">
                  <c:v>-0.22143299999999999</c:v>
                </c:pt>
                <c:pt idx="8702">
                  <c:v>-0.222667</c:v>
                </c:pt>
                <c:pt idx="8703">
                  <c:v>-0.22392699999999999</c:v>
                </c:pt>
                <c:pt idx="8704">
                  <c:v>-0.225218</c:v>
                </c:pt>
                <c:pt idx="8705">
                  <c:v>-0.22654099999999999</c:v>
                </c:pt>
                <c:pt idx="8706">
                  <c:v>-0.22789499999999999</c:v>
                </c:pt>
                <c:pt idx="8707">
                  <c:v>-0.22927700000000001</c:v>
                </c:pt>
                <c:pt idx="8708">
                  <c:v>-0.230681</c:v>
                </c:pt>
                <c:pt idx="8709">
                  <c:v>-0.232098</c:v>
                </c:pt>
                <c:pt idx="8710">
                  <c:v>-0.233519</c:v>
                </c:pt>
                <c:pt idx="8711">
                  <c:v>-0.23493900000000001</c:v>
                </c:pt>
                <c:pt idx="8712">
                  <c:v>-0.23635200000000001</c:v>
                </c:pt>
                <c:pt idx="8713">
                  <c:v>-0.23775399999999999</c:v>
                </c:pt>
                <c:pt idx="8714">
                  <c:v>-0.239149</c:v>
                </c:pt>
                <c:pt idx="8715">
                  <c:v>-0.24054300000000001</c:v>
                </c:pt>
                <c:pt idx="8716">
                  <c:v>-0.24194199999999999</c:v>
                </c:pt>
                <c:pt idx="8717">
                  <c:v>-0.243341</c:v>
                </c:pt>
                <c:pt idx="8718">
                  <c:v>-0.24474000000000001</c:v>
                </c:pt>
                <c:pt idx="8719">
                  <c:v>-0.24613499999999999</c:v>
                </c:pt>
                <c:pt idx="8720">
                  <c:v>-0.24752399999999999</c:v>
                </c:pt>
                <c:pt idx="8721">
                  <c:v>-0.24890200000000001</c:v>
                </c:pt>
                <c:pt idx="8722">
                  <c:v>-0.25026599999999999</c:v>
                </c:pt>
                <c:pt idx="8723">
                  <c:v>-0.25162000000000001</c:v>
                </c:pt>
                <c:pt idx="8724">
                  <c:v>-0.25296999999999997</c:v>
                </c:pt>
                <c:pt idx="8725">
                  <c:v>-0.25431500000000001</c:v>
                </c:pt>
                <c:pt idx="8726">
                  <c:v>-0.25564700000000001</c:v>
                </c:pt>
                <c:pt idx="8727">
                  <c:v>-0.256963</c:v>
                </c:pt>
                <c:pt idx="8728">
                  <c:v>-0.25826199999999999</c:v>
                </c:pt>
                <c:pt idx="8729">
                  <c:v>-0.25953500000000002</c:v>
                </c:pt>
                <c:pt idx="8730">
                  <c:v>-0.26078299999999999</c:v>
                </c:pt>
                <c:pt idx="8731">
                  <c:v>-0.26200800000000002</c:v>
                </c:pt>
                <c:pt idx="8732">
                  <c:v>-0.26320700000000002</c:v>
                </c:pt>
                <c:pt idx="8733">
                  <c:v>-0.26437500000000003</c:v>
                </c:pt>
                <c:pt idx="8734">
                  <c:v>-0.26550600000000002</c:v>
                </c:pt>
                <c:pt idx="8735">
                  <c:v>-0.2666</c:v>
                </c:pt>
                <c:pt idx="8736">
                  <c:v>-0.267654</c:v>
                </c:pt>
                <c:pt idx="8737">
                  <c:v>-0.26866499999999999</c:v>
                </c:pt>
                <c:pt idx="8738">
                  <c:v>-0.26963100000000001</c:v>
                </c:pt>
                <c:pt idx="8739">
                  <c:v>-0.27055299999999999</c:v>
                </c:pt>
                <c:pt idx="8740">
                  <c:v>-0.27143299999999998</c:v>
                </c:pt>
                <c:pt idx="8741">
                  <c:v>-0.27226699999999998</c:v>
                </c:pt>
                <c:pt idx="8742">
                  <c:v>-0.27305299999999999</c:v>
                </c:pt>
                <c:pt idx="8743">
                  <c:v>-0.27378400000000003</c:v>
                </c:pt>
                <c:pt idx="8744">
                  <c:v>-0.27445399999999998</c:v>
                </c:pt>
                <c:pt idx="8745">
                  <c:v>-0.27506199999999997</c:v>
                </c:pt>
                <c:pt idx="8746">
                  <c:v>-0.27561400000000003</c:v>
                </c:pt>
                <c:pt idx="8747">
                  <c:v>-0.27612199999999998</c:v>
                </c:pt>
                <c:pt idx="8748">
                  <c:v>-0.276586</c:v>
                </c:pt>
                <c:pt idx="8749">
                  <c:v>-0.277001</c:v>
                </c:pt>
                <c:pt idx="8750">
                  <c:v>-0.277364</c:v>
                </c:pt>
                <c:pt idx="8751">
                  <c:v>-0.27768500000000002</c:v>
                </c:pt>
                <c:pt idx="8752">
                  <c:v>-0.27795300000000001</c:v>
                </c:pt>
                <c:pt idx="8753">
                  <c:v>-0.278111</c:v>
                </c:pt>
                <c:pt idx="8754">
                  <c:v>-0.278144</c:v>
                </c:pt>
                <c:pt idx="8755">
                  <c:v>-0.27812100000000001</c:v>
                </c:pt>
                <c:pt idx="8756">
                  <c:v>-0.278063</c:v>
                </c:pt>
                <c:pt idx="8757">
                  <c:v>-0.27793800000000002</c:v>
                </c:pt>
                <c:pt idx="8758">
                  <c:v>-0.27774500000000002</c:v>
                </c:pt>
                <c:pt idx="8759">
                  <c:v>-0.277503</c:v>
                </c:pt>
                <c:pt idx="8760">
                  <c:v>-0.27721600000000002</c:v>
                </c:pt>
                <c:pt idx="8761">
                  <c:v>-0.27687899999999999</c:v>
                </c:pt>
                <c:pt idx="8762">
                  <c:v>-0.27648699999999998</c:v>
                </c:pt>
                <c:pt idx="8763">
                  <c:v>-0.27603800000000001</c:v>
                </c:pt>
                <c:pt idx="8764">
                  <c:v>-0.275532</c:v>
                </c:pt>
                <c:pt idx="8765">
                  <c:v>-0.27497199999999999</c:v>
                </c:pt>
                <c:pt idx="8766">
                  <c:v>-0.27436199999999999</c:v>
                </c:pt>
                <c:pt idx="8767">
                  <c:v>-0.273702</c:v>
                </c:pt>
                <c:pt idx="8768">
                  <c:v>-0.27299000000000001</c:v>
                </c:pt>
                <c:pt idx="8769">
                  <c:v>-0.27222499999999999</c:v>
                </c:pt>
                <c:pt idx="8770">
                  <c:v>-0.27140799999999998</c:v>
                </c:pt>
                <c:pt idx="8771">
                  <c:v>-0.27054499999999998</c:v>
                </c:pt>
                <c:pt idx="8772">
                  <c:v>-0.26964100000000002</c:v>
                </c:pt>
                <c:pt idx="8773">
                  <c:v>-0.26869300000000002</c:v>
                </c:pt>
                <c:pt idx="8774">
                  <c:v>-0.26770300000000002</c:v>
                </c:pt>
                <c:pt idx="8775">
                  <c:v>-0.266677</c:v>
                </c:pt>
                <c:pt idx="8776">
                  <c:v>-0.26561699999999999</c:v>
                </c:pt>
                <c:pt idx="8777">
                  <c:v>-0.26451799999999998</c:v>
                </c:pt>
                <c:pt idx="8778">
                  <c:v>-0.26337699999999997</c:v>
                </c:pt>
                <c:pt idx="8779">
                  <c:v>-0.26219399999999998</c:v>
                </c:pt>
                <c:pt idx="8780">
                  <c:v>-0.26097599999999999</c:v>
                </c:pt>
                <c:pt idx="8781">
                  <c:v>-0.25972400000000001</c:v>
                </c:pt>
                <c:pt idx="8782">
                  <c:v>-0.258436</c:v>
                </c:pt>
                <c:pt idx="8783">
                  <c:v>-0.25711699999999998</c:v>
                </c:pt>
                <c:pt idx="8784">
                  <c:v>-0.255772</c:v>
                </c:pt>
                <c:pt idx="8785">
                  <c:v>-0.25440299999999999</c:v>
                </c:pt>
                <c:pt idx="8786">
                  <c:v>-0.25300400000000001</c:v>
                </c:pt>
                <c:pt idx="8787">
                  <c:v>-0.25157099999999999</c:v>
                </c:pt>
                <c:pt idx="8788">
                  <c:v>-0.25009500000000001</c:v>
                </c:pt>
                <c:pt idx="8789">
                  <c:v>-0.24857299999999999</c:v>
                </c:pt>
                <c:pt idx="8790">
                  <c:v>-0.24701600000000001</c:v>
                </c:pt>
                <c:pt idx="8791">
                  <c:v>-0.24543999999999999</c:v>
                </c:pt>
                <c:pt idx="8792">
                  <c:v>-0.24385399999999999</c:v>
                </c:pt>
                <c:pt idx="8793">
                  <c:v>-0.242259</c:v>
                </c:pt>
                <c:pt idx="8794">
                  <c:v>-0.240643</c:v>
                </c:pt>
                <c:pt idx="8795">
                  <c:v>-0.23899699999999999</c:v>
                </c:pt>
                <c:pt idx="8796">
                  <c:v>-0.237315</c:v>
                </c:pt>
                <c:pt idx="8797">
                  <c:v>-0.235597</c:v>
                </c:pt>
                <c:pt idx="8798">
                  <c:v>-0.23384199999999999</c:v>
                </c:pt>
                <c:pt idx="8799">
                  <c:v>-0.23205200000000001</c:v>
                </c:pt>
                <c:pt idx="8800">
                  <c:v>-0.23023399999999999</c:v>
                </c:pt>
                <c:pt idx="8801">
                  <c:v>-0.22839300000000001</c:v>
                </c:pt>
                <c:pt idx="8802">
                  <c:v>-0.22653100000000001</c:v>
                </c:pt>
                <c:pt idx="8803">
                  <c:v>-0.22465199999999999</c:v>
                </c:pt>
                <c:pt idx="8804">
                  <c:v>-0.22275700000000001</c:v>
                </c:pt>
                <c:pt idx="8805">
                  <c:v>-0.22085099999999999</c:v>
                </c:pt>
                <c:pt idx="8806">
                  <c:v>-0.218941</c:v>
                </c:pt>
                <c:pt idx="8807">
                  <c:v>-0.21703600000000001</c:v>
                </c:pt>
                <c:pt idx="8808">
                  <c:v>-0.21514</c:v>
                </c:pt>
                <c:pt idx="8809">
                  <c:v>-0.213254</c:v>
                </c:pt>
                <c:pt idx="8810">
                  <c:v>-0.21137500000000001</c:v>
                </c:pt>
                <c:pt idx="8811">
                  <c:v>-0.209507</c:v>
                </c:pt>
                <c:pt idx="8812">
                  <c:v>-0.207648</c:v>
                </c:pt>
                <c:pt idx="8813">
                  <c:v>-0.205791</c:v>
                </c:pt>
                <c:pt idx="8814">
                  <c:v>-0.203927</c:v>
                </c:pt>
                <c:pt idx="8815">
                  <c:v>-0.20205100000000001</c:v>
                </c:pt>
                <c:pt idx="8816">
                  <c:v>-0.20016200000000001</c:v>
                </c:pt>
                <c:pt idx="8817">
                  <c:v>-0.19826299999999999</c:v>
                </c:pt>
                <c:pt idx="8818">
                  <c:v>-0.19636000000000001</c:v>
                </c:pt>
                <c:pt idx="8819">
                  <c:v>-0.19445499999999999</c:v>
                </c:pt>
                <c:pt idx="8820">
                  <c:v>-0.19254399999999999</c:v>
                </c:pt>
                <c:pt idx="8821">
                  <c:v>-0.19062200000000001</c:v>
                </c:pt>
                <c:pt idx="8822">
                  <c:v>-0.18868399999999999</c:v>
                </c:pt>
                <c:pt idx="8823">
                  <c:v>-0.18672900000000001</c:v>
                </c:pt>
                <c:pt idx="8824">
                  <c:v>-0.18477099999999999</c:v>
                </c:pt>
                <c:pt idx="8825">
                  <c:v>-0.18282699999999999</c:v>
                </c:pt>
                <c:pt idx="8826">
                  <c:v>-0.18090700000000001</c:v>
                </c:pt>
                <c:pt idx="8827">
                  <c:v>-0.179009</c:v>
                </c:pt>
                <c:pt idx="8828">
                  <c:v>-0.17713300000000001</c:v>
                </c:pt>
                <c:pt idx="8829">
                  <c:v>-0.175288</c:v>
                </c:pt>
                <c:pt idx="8830">
                  <c:v>-0.17348</c:v>
                </c:pt>
                <c:pt idx="8831">
                  <c:v>-0.171709</c:v>
                </c:pt>
                <c:pt idx="8832">
                  <c:v>-0.16997599999999999</c:v>
                </c:pt>
                <c:pt idx="8833">
                  <c:v>-0.16828000000000001</c:v>
                </c:pt>
                <c:pt idx="8834">
                  <c:v>-0.16661999999999999</c:v>
                </c:pt>
                <c:pt idx="8835">
                  <c:v>-0.164997</c:v>
                </c:pt>
                <c:pt idx="8836">
                  <c:v>-0.163411</c:v>
                </c:pt>
                <c:pt idx="8837">
                  <c:v>-0.161861</c:v>
                </c:pt>
                <c:pt idx="8838">
                  <c:v>-0.16034899999999999</c:v>
                </c:pt>
                <c:pt idx="8839">
                  <c:v>-0.15887799999999999</c:v>
                </c:pt>
                <c:pt idx="8840">
                  <c:v>-0.15742200000000001</c:v>
                </c:pt>
                <c:pt idx="8841">
                  <c:v>-0.15594</c:v>
                </c:pt>
                <c:pt idx="8842">
                  <c:v>-0.15446299999999999</c:v>
                </c:pt>
                <c:pt idx="8843">
                  <c:v>-0.15304400000000001</c:v>
                </c:pt>
                <c:pt idx="8844">
                  <c:v>-0.151672</c:v>
                </c:pt>
                <c:pt idx="8845">
                  <c:v>-0.15033099999999999</c:v>
                </c:pt>
                <c:pt idx="8846">
                  <c:v>-0.149032</c:v>
                </c:pt>
                <c:pt idx="8847">
                  <c:v>-0.14777899999999999</c:v>
                </c:pt>
                <c:pt idx="8848">
                  <c:v>-0.14657100000000001</c:v>
                </c:pt>
                <c:pt idx="8849">
                  <c:v>-0.14540600000000001</c:v>
                </c:pt>
                <c:pt idx="8850">
                  <c:v>-0.14427599999999999</c:v>
                </c:pt>
                <c:pt idx="8851">
                  <c:v>-0.143178</c:v>
                </c:pt>
                <c:pt idx="8852">
                  <c:v>-0.14211799999999999</c:v>
                </c:pt>
                <c:pt idx="8853">
                  <c:v>-0.14110200000000001</c:v>
                </c:pt>
                <c:pt idx="8854">
                  <c:v>-0.14013500000000001</c:v>
                </c:pt>
                <c:pt idx="8855">
                  <c:v>-0.13921900000000001</c:v>
                </c:pt>
                <c:pt idx="8856">
                  <c:v>-0.13835700000000001</c:v>
                </c:pt>
                <c:pt idx="8857">
                  <c:v>-0.13755100000000001</c:v>
                </c:pt>
                <c:pt idx="8858">
                  <c:v>-0.13680600000000001</c:v>
                </c:pt>
                <c:pt idx="8859">
                  <c:v>-0.13613</c:v>
                </c:pt>
                <c:pt idx="8860">
                  <c:v>-0.13552900000000001</c:v>
                </c:pt>
                <c:pt idx="8861">
                  <c:v>-0.13500300000000001</c:v>
                </c:pt>
                <c:pt idx="8862">
                  <c:v>-0.134548</c:v>
                </c:pt>
                <c:pt idx="8863">
                  <c:v>-0.13416</c:v>
                </c:pt>
                <c:pt idx="8864">
                  <c:v>-0.13383500000000001</c:v>
                </c:pt>
                <c:pt idx="8865">
                  <c:v>-0.133574</c:v>
                </c:pt>
                <c:pt idx="8866">
                  <c:v>-0.133379</c:v>
                </c:pt>
                <c:pt idx="8867">
                  <c:v>-0.13324900000000001</c:v>
                </c:pt>
                <c:pt idx="8868">
                  <c:v>-0.13318199999999999</c:v>
                </c:pt>
                <c:pt idx="8869">
                  <c:v>-0.13317200000000001</c:v>
                </c:pt>
                <c:pt idx="8870">
                  <c:v>-0.133216</c:v>
                </c:pt>
                <c:pt idx="8871">
                  <c:v>-0.13331000000000001</c:v>
                </c:pt>
                <c:pt idx="8872">
                  <c:v>-0.13344900000000001</c:v>
                </c:pt>
                <c:pt idx="8873">
                  <c:v>-0.133627</c:v>
                </c:pt>
                <c:pt idx="8874">
                  <c:v>-0.13383999999999999</c:v>
                </c:pt>
                <c:pt idx="8875">
                  <c:v>-0.13408800000000001</c:v>
                </c:pt>
                <c:pt idx="8876">
                  <c:v>-0.13436899999999999</c:v>
                </c:pt>
                <c:pt idx="8877">
                  <c:v>-0.13467999999999999</c:v>
                </c:pt>
                <c:pt idx="8878">
                  <c:v>-0.13502</c:v>
                </c:pt>
                <c:pt idx="8879">
                  <c:v>-0.13539100000000001</c:v>
                </c:pt>
                <c:pt idx="8880">
                  <c:v>-0.135793</c:v>
                </c:pt>
                <c:pt idx="8881">
                  <c:v>-0.13622400000000001</c:v>
                </c:pt>
                <c:pt idx="8882">
                  <c:v>-0.136681</c:v>
                </c:pt>
                <c:pt idx="8883">
                  <c:v>-0.13716200000000001</c:v>
                </c:pt>
                <c:pt idx="8884">
                  <c:v>-0.13766800000000001</c:v>
                </c:pt>
                <c:pt idx="8885">
                  <c:v>-0.13820299999999999</c:v>
                </c:pt>
                <c:pt idx="8886">
                  <c:v>-0.138765</c:v>
                </c:pt>
                <c:pt idx="8887">
                  <c:v>-0.13935500000000001</c:v>
                </c:pt>
                <c:pt idx="8888">
                  <c:v>-0.13997200000000001</c:v>
                </c:pt>
                <c:pt idx="8889">
                  <c:v>-0.14061499999999999</c:v>
                </c:pt>
                <c:pt idx="8890">
                  <c:v>-0.14128099999999999</c:v>
                </c:pt>
                <c:pt idx="8891">
                  <c:v>-0.14196400000000001</c:v>
                </c:pt>
                <c:pt idx="8892">
                  <c:v>-0.14266599999999999</c:v>
                </c:pt>
                <c:pt idx="8893">
                  <c:v>-0.14339099999999999</c:v>
                </c:pt>
                <c:pt idx="8894">
                  <c:v>-0.14414299999999999</c:v>
                </c:pt>
                <c:pt idx="8895">
                  <c:v>-0.144923</c:v>
                </c:pt>
                <c:pt idx="8896">
                  <c:v>-0.145727</c:v>
                </c:pt>
                <c:pt idx="8897">
                  <c:v>-0.14655599999999999</c:v>
                </c:pt>
                <c:pt idx="8898">
                  <c:v>-0.14740300000000001</c:v>
                </c:pt>
                <c:pt idx="8899">
                  <c:v>-0.14826400000000001</c:v>
                </c:pt>
                <c:pt idx="8900">
                  <c:v>-0.14913299999999999</c:v>
                </c:pt>
                <c:pt idx="8901">
                  <c:v>-0.150007</c:v>
                </c:pt>
                <c:pt idx="8902">
                  <c:v>-0.15088399999999999</c:v>
                </c:pt>
                <c:pt idx="8903">
                  <c:v>-0.15176500000000001</c:v>
                </c:pt>
                <c:pt idx="8904">
                  <c:v>-0.15265200000000001</c:v>
                </c:pt>
                <c:pt idx="8905">
                  <c:v>-0.15354400000000001</c:v>
                </c:pt>
                <c:pt idx="8906">
                  <c:v>-0.15443499999999999</c:v>
                </c:pt>
                <c:pt idx="8907">
                  <c:v>-0.15531800000000001</c:v>
                </c:pt>
                <c:pt idx="8908">
                  <c:v>-0.156192</c:v>
                </c:pt>
                <c:pt idx="8909">
                  <c:v>-0.157058</c:v>
                </c:pt>
                <c:pt idx="8910">
                  <c:v>-0.15792</c:v>
                </c:pt>
                <c:pt idx="8911">
                  <c:v>-0.15878300000000001</c:v>
                </c:pt>
                <c:pt idx="8912">
                  <c:v>-0.15964800000000001</c:v>
                </c:pt>
                <c:pt idx="8913">
                  <c:v>-0.160521</c:v>
                </c:pt>
                <c:pt idx="8914">
                  <c:v>-0.16140199999999999</c:v>
                </c:pt>
                <c:pt idx="8915">
                  <c:v>-0.16227800000000001</c:v>
                </c:pt>
                <c:pt idx="8916">
                  <c:v>-0.16314200000000001</c:v>
                </c:pt>
                <c:pt idx="8917">
                  <c:v>-0.163996</c:v>
                </c:pt>
                <c:pt idx="8918">
                  <c:v>-0.164849</c:v>
                </c:pt>
                <c:pt idx="8919">
                  <c:v>-0.16570199999999999</c:v>
                </c:pt>
                <c:pt idx="8920">
                  <c:v>-0.16655200000000001</c:v>
                </c:pt>
                <c:pt idx="8921">
                  <c:v>-0.16739100000000001</c:v>
                </c:pt>
                <c:pt idx="8922">
                  <c:v>-0.16821800000000001</c:v>
                </c:pt>
                <c:pt idx="8923">
                  <c:v>-0.16903199999999999</c:v>
                </c:pt>
                <c:pt idx="8924">
                  <c:v>-0.16983000000000001</c:v>
                </c:pt>
                <c:pt idx="8925">
                  <c:v>-0.17060500000000001</c:v>
                </c:pt>
                <c:pt idx="8926">
                  <c:v>-0.17135400000000001</c:v>
                </c:pt>
                <c:pt idx="8927">
                  <c:v>-0.17207800000000001</c:v>
                </c:pt>
                <c:pt idx="8928">
                  <c:v>-0.17277899999999999</c:v>
                </c:pt>
                <c:pt idx="8929">
                  <c:v>-0.173457</c:v>
                </c:pt>
                <c:pt idx="8930">
                  <c:v>-0.17411499999999999</c:v>
                </c:pt>
                <c:pt idx="8931">
                  <c:v>-0.17475399999999999</c:v>
                </c:pt>
                <c:pt idx="8932">
                  <c:v>-0.175373</c:v>
                </c:pt>
                <c:pt idx="8933">
                  <c:v>-0.17596899999999999</c:v>
                </c:pt>
                <c:pt idx="8934">
                  <c:v>-0.176539</c:v>
                </c:pt>
                <c:pt idx="8935">
                  <c:v>-0.17707600000000001</c:v>
                </c:pt>
                <c:pt idx="8936">
                  <c:v>-0.17757800000000001</c:v>
                </c:pt>
                <c:pt idx="8937">
                  <c:v>-0.17804200000000001</c:v>
                </c:pt>
                <c:pt idx="8938">
                  <c:v>-0.17846899999999999</c:v>
                </c:pt>
                <c:pt idx="8939">
                  <c:v>-0.17885999999999999</c:v>
                </c:pt>
                <c:pt idx="8940">
                  <c:v>-0.17921699999999999</c:v>
                </c:pt>
                <c:pt idx="8941">
                  <c:v>-0.17954500000000001</c:v>
                </c:pt>
                <c:pt idx="8942">
                  <c:v>-0.179843</c:v>
                </c:pt>
                <c:pt idx="8943">
                  <c:v>-0.180114</c:v>
                </c:pt>
                <c:pt idx="8944">
                  <c:v>-0.18036199999999999</c:v>
                </c:pt>
                <c:pt idx="8945">
                  <c:v>-0.180585</c:v>
                </c:pt>
                <c:pt idx="8946">
                  <c:v>-0.18078</c:v>
                </c:pt>
                <c:pt idx="8947">
                  <c:v>-0.18094399999999999</c:v>
                </c:pt>
                <c:pt idx="8948">
                  <c:v>-0.18107699999999999</c:v>
                </c:pt>
                <c:pt idx="8949">
                  <c:v>-0.18117900000000001</c:v>
                </c:pt>
                <c:pt idx="8950">
                  <c:v>-0.18124899999999999</c:v>
                </c:pt>
                <c:pt idx="8951">
                  <c:v>-0.18127799999999999</c:v>
                </c:pt>
                <c:pt idx="8952">
                  <c:v>-0.18126300000000001</c:v>
                </c:pt>
                <c:pt idx="8953">
                  <c:v>-0.181201</c:v>
                </c:pt>
                <c:pt idx="8954">
                  <c:v>-0.181091</c:v>
                </c:pt>
                <c:pt idx="8955">
                  <c:v>-0.18093400000000001</c:v>
                </c:pt>
                <c:pt idx="8956">
                  <c:v>-0.180731</c:v>
                </c:pt>
                <c:pt idx="8957">
                  <c:v>-0.180483</c:v>
                </c:pt>
                <c:pt idx="8958">
                  <c:v>-0.18018700000000001</c:v>
                </c:pt>
                <c:pt idx="8959">
                  <c:v>-0.179843</c:v>
                </c:pt>
                <c:pt idx="8960">
                  <c:v>-0.179452</c:v>
                </c:pt>
                <c:pt idx="8961">
                  <c:v>-0.17902199999999999</c:v>
                </c:pt>
                <c:pt idx="8962">
                  <c:v>-0.17855599999999999</c:v>
                </c:pt>
                <c:pt idx="8963">
                  <c:v>-0.17805299999999999</c:v>
                </c:pt>
                <c:pt idx="8964">
                  <c:v>-0.177512</c:v>
                </c:pt>
                <c:pt idx="8965">
                  <c:v>-0.17693300000000001</c:v>
                </c:pt>
                <c:pt idx="8966">
                  <c:v>-0.17632100000000001</c:v>
                </c:pt>
                <c:pt idx="8967">
                  <c:v>-0.175677</c:v>
                </c:pt>
                <c:pt idx="8968">
                  <c:v>-0.17499700000000001</c:v>
                </c:pt>
                <c:pt idx="8969">
                  <c:v>-0.17427899999999999</c:v>
                </c:pt>
                <c:pt idx="8970">
                  <c:v>-0.17352899999999999</c:v>
                </c:pt>
                <c:pt idx="8971">
                  <c:v>-0.17274900000000001</c:v>
                </c:pt>
                <c:pt idx="8972">
                  <c:v>-0.17194100000000001</c:v>
                </c:pt>
                <c:pt idx="8973">
                  <c:v>-0.17110500000000001</c:v>
                </c:pt>
                <c:pt idx="8974">
                  <c:v>-0.170239</c:v>
                </c:pt>
                <c:pt idx="8975">
                  <c:v>-0.169345</c:v>
                </c:pt>
                <c:pt idx="8976">
                  <c:v>-0.168429</c:v>
                </c:pt>
                <c:pt idx="8977">
                  <c:v>-0.16748499999999999</c:v>
                </c:pt>
                <c:pt idx="8978">
                  <c:v>-0.166463</c:v>
                </c:pt>
                <c:pt idx="8979">
                  <c:v>-0.16534699999999999</c:v>
                </c:pt>
                <c:pt idx="8980">
                  <c:v>-0.16419600000000001</c:v>
                </c:pt>
                <c:pt idx="8981">
                  <c:v>-0.16303000000000001</c:v>
                </c:pt>
                <c:pt idx="8982">
                  <c:v>-0.16181499999999999</c:v>
                </c:pt>
                <c:pt idx="8983">
                  <c:v>-0.160554</c:v>
                </c:pt>
                <c:pt idx="8984">
                  <c:v>-0.15926399999999999</c:v>
                </c:pt>
                <c:pt idx="8985">
                  <c:v>-0.15795000000000001</c:v>
                </c:pt>
                <c:pt idx="8986">
                  <c:v>-0.156608</c:v>
                </c:pt>
                <c:pt idx="8987">
                  <c:v>-0.15523300000000001</c:v>
                </c:pt>
                <c:pt idx="8988">
                  <c:v>-0.15382199999999999</c:v>
                </c:pt>
                <c:pt idx="8989">
                  <c:v>-0.15237600000000001</c:v>
                </c:pt>
                <c:pt idx="8990">
                  <c:v>-0.150897</c:v>
                </c:pt>
                <c:pt idx="8991">
                  <c:v>-0.14939</c:v>
                </c:pt>
                <c:pt idx="8992">
                  <c:v>-0.14785799999999999</c:v>
                </c:pt>
                <c:pt idx="8993">
                  <c:v>-0.14630199999999999</c:v>
                </c:pt>
                <c:pt idx="8994">
                  <c:v>-0.14472499999999999</c:v>
                </c:pt>
                <c:pt idx="8995">
                  <c:v>-0.14313400000000001</c:v>
                </c:pt>
                <c:pt idx="8996">
                  <c:v>-0.14153099999999999</c:v>
                </c:pt>
                <c:pt idx="8997">
                  <c:v>-0.13992199999999999</c:v>
                </c:pt>
                <c:pt idx="8998">
                  <c:v>-0.13830899999999999</c:v>
                </c:pt>
                <c:pt idx="8999">
                  <c:v>-0.136689</c:v>
                </c:pt>
                <c:pt idx="9000">
                  <c:v>-0.13506299999999999</c:v>
                </c:pt>
                <c:pt idx="9001">
                  <c:v>-0.13342899999999999</c:v>
                </c:pt>
                <c:pt idx="9002">
                  <c:v>-0.13178799999999999</c:v>
                </c:pt>
                <c:pt idx="9003">
                  <c:v>-0.13014000000000001</c:v>
                </c:pt>
                <c:pt idx="9004">
                  <c:v>-0.12848100000000001</c:v>
                </c:pt>
                <c:pt idx="9005">
                  <c:v>-0.12681200000000001</c:v>
                </c:pt>
                <c:pt idx="9006">
                  <c:v>-0.12513299999999999</c:v>
                </c:pt>
                <c:pt idx="9007">
                  <c:v>-0.123442</c:v>
                </c:pt>
                <c:pt idx="9008">
                  <c:v>-0.121736</c:v>
                </c:pt>
                <c:pt idx="9009">
                  <c:v>-0.120017</c:v>
                </c:pt>
                <c:pt idx="9010">
                  <c:v>-0.118284</c:v>
                </c:pt>
                <c:pt idx="9011">
                  <c:v>-0.116536</c:v>
                </c:pt>
                <c:pt idx="9012">
                  <c:v>-0.114775</c:v>
                </c:pt>
                <c:pt idx="9013">
                  <c:v>-0.11300200000000001</c:v>
                </c:pt>
                <c:pt idx="9014">
                  <c:v>-0.111221</c:v>
                </c:pt>
                <c:pt idx="9015">
                  <c:v>-0.109434</c:v>
                </c:pt>
                <c:pt idx="9016">
                  <c:v>-0.107642</c:v>
                </c:pt>
                <c:pt idx="9017">
                  <c:v>-0.105847</c:v>
                </c:pt>
                <c:pt idx="9018">
                  <c:v>-0.104049</c:v>
                </c:pt>
                <c:pt idx="9019">
                  <c:v>-0.10224800000000001</c:v>
                </c:pt>
                <c:pt idx="9020">
                  <c:v>-0.10044699999999999</c:v>
                </c:pt>
                <c:pt idx="9021">
                  <c:v>-9.8644599999999999E-2</c:v>
                </c:pt>
                <c:pt idx="9022">
                  <c:v>-9.6840999999999997E-2</c:v>
                </c:pt>
                <c:pt idx="9023">
                  <c:v>-9.5035300000000003E-2</c:v>
                </c:pt>
                <c:pt idx="9024">
                  <c:v>-9.3226500000000004E-2</c:v>
                </c:pt>
                <c:pt idx="9025">
                  <c:v>-9.14132E-2</c:v>
                </c:pt>
                <c:pt idx="9026">
                  <c:v>-8.9594099999999996E-2</c:v>
                </c:pt>
                <c:pt idx="9027">
                  <c:v>-8.7767300000000006E-2</c:v>
                </c:pt>
                <c:pt idx="9028">
                  <c:v>-8.5930300000000001E-2</c:v>
                </c:pt>
                <c:pt idx="9029">
                  <c:v>-8.4082699999999996E-2</c:v>
                </c:pt>
                <c:pt idx="9030">
                  <c:v>-8.2226900000000006E-2</c:v>
                </c:pt>
                <c:pt idx="9031">
                  <c:v>-8.0367400000000005E-2</c:v>
                </c:pt>
                <c:pt idx="9032">
                  <c:v>-7.8507800000000003E-2</c:v>
                </c:pt>
                <c:pt idx="9033">
                  <c:v>-7.6649800000000004E-2</c:v>
                </c:pt>
                <c:pt idx="9034">
                  <c:v>-7.4793799999999994E-2</c:v>
                </c:pt>
                <c:pt idx="9035">
                  <c:v>-7.2940900000000003E-2</c:v>
                </c:pt>
                <c:pt idx="9036">
                  <c:v>-7.10919E-2</c:v>
                </c:pt>
                <c:pt idx="9037">
                  <c:v>-6.9245500000000001E-2</c:v>
                </c:pt>
                <c:pt idx="9038">
                  <c:v>-6.7400000000000002E-2</c:v>
                </c:pt>
                <c:pt idx="9039">
                  <c:v>-6.5555199999999994E-2</c:v>
                </c:pt>
                <c:pt idx="9040">
                  <c:v>-6.3712299999999999E-2</c:v>
                </c:pt>
                <c:pt idx="9041">
                  <c:v>-6.1873299999999999E-2</c:v>
                </c:pt>
                <c:pt idx="9042">
                  <c:v>-6.0040499999999997E-2</c:v>
                </c:pt>
                <c:pt idx="9043">
                  <c:v>-5.8215700000000002E-2</c:v>
                </c:pt>
                <c:pt idx="9044">
                  <c:v>-5.6396799999999997E-2</c:v>
                </c:pt>
                <c:pt idx="9045">
                  <c:v>-5.4578799999999997E-2</c:v>
                </c:pt>
                <c:pt idx="9046">
                  <c:v>-5.2759199999999999E-2</c:v>
                </c:pt>
                <c:pt idx="9047">
                  <c:v>-5.0939100000000001E-2</c:v>
                </c:pt>
                <c:pt idx="9048">
                  <c:v>-4.9119999999999997E-2</c:v>
                </c:pt>
                <c:pt idx="9049">
                  <c:v>-4.7302999999999998E-2</c:v>
                </c:pt>
                <c:pt idx="9050">
                  <c:v>-4.5491700000000003E-2</c:v>
                </c:pt>
                <c:pt idx="9051">
                  <c:v>-4.3688600000000001E-2</c:v>
                </c:pt>
                <c:pt idx="9052">
                  <c:v>-4.1889799999999998E-2</c:v>
                </c:pt>
                <c:pt idx="9053">
                  <c:v>-4.0089199999999998E-2</c:v>
                </c:pt>
                <c:pt idx="9054">
                  <c:v>-3.82884E-2</c:v>
                </c:pt>
                <c:pt idx="9055">
                  <c:v>-3.6494199999999997E-2</c:v>
                </c:pt>
                <c:pt idx="9056">
                  <c:v>-3.4712800000000002E-2</c:v>
                </c:pt>
                <c:pt idx="9057">
                  <c:v>-3.29483E-2</c:v>
                </c:pt>
                <c:pt idx="9058">
                  <c:v>-3.1200800000000001E-2</c:v>
                </c:pt>
                <c:pt idx="9059">
                  <c:v>-2.94664E-2</c:v>
                </c:pt>
                <c:pt idx="9060">
                  <c:v>-2.77418E-2</c:v>
                </c:pt>
                <c:pt idx="9061">
                  <c:v>-2.6025800000000002E-2</c:v>
                </c:pt>
                <c:pt idx="9062">
                  <c:v>-2.4319E-2</c:v>
                </c:pt>
                <c:pt idx="9063">
                  <c:v>-2.2623600000000001E-2</c:v>
                </c:pt>
                <c:pt idx="9064">
                  <c:v>-2.0941999999999999E-2</c:v>
                </c:pt>
                <c:pt idx="9065">
                  <c:v>-1.9277800000000001E-2</c:v>
                </c:pt>
                <c:pt idx="9066">
                  <c:v>-1.76352E-2</c:v>
                </c:pt>
                <c:pt idx="9067">
                  <c:v>-1.6016499999999999E-2</c:v>
                </c:pt>
                <c:pt idx="9068">
                  <c:v>-1.4420499999999999E-2</c:v>
                </c:pt>
                <c:pt idx="9069">
                  <c:v>-1.2845799999999999E-2</c:v>
                </c:pt>
                <c:pt idx="9070">
                  <c:v>-1.12944E-2</c:v>
                </c:pt>
                <c:pt idx="9071" formatCode="0.00E+00">
                  <c:v>-9.7664999999999991E-3</c:v>
                </c:pt>
                <c:pt idx="9072" formatCode="0.00E+00">
                  <c:v>-8.2587000000000008E-3</c:v>
                </c:pt>
                <c:pt idx="9073" formatCode="0.00E+00">
                  <c:v>-6.7695300000000002E-3</c:v>
                </c:pt>
                <c:pt idx="9074" formatCode="0.00E+00">
                  <c:v>-5.3001400000000001E-3</c:v>
                </c:pt>
                <c:pt idx="9075" formatCode="0.00E+00">
                  <c:v>-3.8525899999999999E-3</c:v>
                </c:pt>
                <c:pt idx="9076" formatCode="0.00E+00">
                  <c:v>-2.42962E-3</c:v>
                </c:pt>
                <c:pt idx="9077" formatCode="0.00E+00">
                  <c:v>-1.0331699999999999E-3</c:v>
                </c:pt>
                <c:pt idx="9078" formatCode="0.00E+00">
                  <c:v>3.3625700000000002E-4</c:v>
                </c:pt>
                <c:pt idx="9079" formatCode="0.00E+00">
                  <c:v>1.6779399999999999E-3</c:v>
                </c:pt>
                <c:pt idx="9080" formatCode="0.00E+00">
                  <c:v>2.9900399999999998E-3</c:v>
                </c:pt>
                <c:pt idx="9081" formatCode="0.00E+00">
                  <c:v>4.2716100000000003E-3</c:v>
                </c:pt>
                <c:pt idx="9082" formatCode="0.00E+00">
                  <c:v>5.5237899999999998E-3</c:v>
                </c:pt>
                <c:pt idx="9083" formatCode="0.00E+00">
                  <c:v>6.7476300000000001E-3</c:v>
                </c:pt>
                <c:pt idx="9084" formatCode="0.00E+00">
                  <c:v>7.9422599999999996E-3</c:v>
                </c:pt>
                <c:pt idx="9085" formatCode="0.00E+00">
                  <c:v>9.1052200000000007E-3</c:v>
                </c:pt>
                <c:pt idx="9086">
                  <c:v>1.02343E-2</c:v>
                </c:pt>
                <c:pt idx="9087">
                  <c:v>1.1328599999999999E-2</c:v>
                </c:pt>
                <c:pt idx="9088">
                  <c:v>1.23886E-2</c:v>
                </c:pt>
                <c:pt idx="9089">
                  <c:v>1.34153E-2</c:v>
                </c:pt>
                <c:pt idx="9090">
                  <c:v>1.4409E-2</c:v>
                </c:pt>
                <c:pt idx="9091">
                  <c:v>1.53683E-2</c:v>
                </c:pt>
                <c:pt idx="9092">
                  <c:v>1.6291900000000002E-2</c:v>
                </c:pt>
                <c:pt idx="9093">
                  <c:v>1.7180299999999999E-2</c:v>
                </c:pt>
                <c:pt idx="9094">
                  <c:v>1.80337E-2</c:v>
                </c:pt>
                <c:pt idx="9095">
                  <c:v>1.8851799999999998E-2</c:v>
                </c:pt>
                <c:pt idx="9096">
                  <c:v>1.9633899999999999E-2</c:v>
                </c:pt>
                <c:pt idx="9097">
                  <c:v>2.0380200000000001E-2</c:v>
                </c:pt>
                <c:pt idx="9098">
                  <c:v>2.1090899999999999E-2</c:v>
                </c:pt>
                <c:pt idx="9099">
                  <c:v>2.1766199999999999E-2</c:v>
                </c:pt>
                <c:pt idx="9100">
                  <c:v>2.24058E-2</c:v>
                </c:pt>
                <c:pt idx="9101">
                  <c:v>2.3010200000000001E-2</c:v>
                </c:pt>
                <c:pt idx="9102">
                  <c:v>2.3579800000000001E-2</c:v>
                </c:pt>
                <c:pt idx="9103">
                  <c:v>2.4114300000000002E-2</c:v>
                </c:pt>
                <c:pt idx="9104">
                  <c:v>2.4611899999999999E-2</c:v>
                </c:pt>
                <c:pt idx="9105">
                  <c:v>2.5070800000000001E-2</c:v>
                </c:pt>
                <c:pt idx="9106">
                  <c:v>2.5489999999999999E-2</c:v>
                </c:pt>
                <c:pt idx="9107">
                  <c:v>2.5868700000000001E-2</c:v>
                </c:pt>
                <c:pt idx="9108">
                  <c:v>2.6206299999999998E-2</c:v>
                </c:pt>
                <c:pt idx="9109">
                  <c:v>2.6502299999999999E-2</c:v>
                </c:pt>
                <c:pt idx="9110">
                  <c:v>2.6755399999999999E-2</c:v>
                </c:pt>
                <c:pt idx="9111">
                  <c:v>2.6965099999999999E-2</c:v>
                </c:pt>
                <c:pt idx="9112">
                  <c:v>2.7132300000000002E-2</c:v>
                </c:pt>
                <c:pt idx="9113">
                  <c:v>2.7257699999999999E-2</c:v>
                </c:pt>
                <c:pt idx="9114">
                  <c:v>2.7341799999999999E-2</c:v>
                </c:pt>
                <c:pt idx="9115">
                  <c:v>2.7384200000000001E-2</c:v>
                </c:pt>
                <c:pt idx="9116">
                  <c:v>2.7384499999999999E-2</c:v>
                </c:pt>
                <c:pt idx="9117">
                  <c:v>2.73423E-2</c:v>
                </c:pt>
                <c:pt idx="9118">
                  <c:v>2.7256900000000001E-2</c:v>
                </c:pt>
                <c:pt idx="9119">
                  <c:v>2.7127600000000002E-2</c:v>
                </c:pt>
                <c:pt idx="9120">
                  <c:v>2.6954200000000001E-2</c:v>
                </c:pt>
                <c:pt idx="9121">
                  <c:v>2.6736699999999999E-2</c:v>
                </c:pt>
                <c:pt idx="9122">
                  <c:v>2.64748E-2</c:v>
                </c:pt>
                <c:pt idx="9123">
                  <c:v>2.61693E-2</c:v>
                </c:pt>
                <c:pt idx="9124">
                  <c:v>2.5822299999999999E-2</c:v>
                </c:pt>
                <c:pt idx="9125">
                  <c:v>2.54354E-2</c:v>
                </c:pt>
                <c:pt idx="9126">
                  <c:v>2.5009699999999999E-2</c:v>
                </c:pt>
                <c:pt idx="9127">
                  <c:v>2.4547300000000001E-2</c:v>
                </c:pt>
                <c:pt idx="9128">
                  <c:v>2.40497E-2</c:v>
                </c:pt>
                <c:pt idx="9129">
                  <c:v>2.3516100000000002E-2</c:v>
                </c:pt>
                <c:pt idx="9130">
                  <c:v>2.2946100000000001E-2</c:v>
                </c:pt>
                <c:pt idx="9131">
                  <c:v>2.2340100000000002E-2</c:v>
                </c:pt>
                <c:pt idx="9132">
                  <c:v>2.1697999999999999E-2</c:v>
                </c:pt>
                <c:pt idx="9133">
                  <c:v>2.1018499999999999E-2</c:v>
                </c:pt>
                <c:pt idx="9134">
                  <c:v>2.03015E-2</c:v>
                </c:pt>
                <c:pt idx="9135">
                  <c:v>1.95484E-2</c:v>
                </c:pt>
                <c:pt idx="9136">
                  <c:v>1.8760099999999998E-2</c:v>
                </c:pt>
                <c:pt idx="9137">
                  <c:v>1.7936899999999999E-2</c:v>
                </c:pt>
                <c:pt idx="9138">
                  <c:v>1.7079500000000001E-2</c:v>
                </c:pt>
                <c:pt idx="9139">
                  <c:v>1.6189200000000001E-2</c:v>
                </c:pt>
                <c:pt idx="9140">
                  <c:v>1.52677E-2</c:v>
                </c:pt>
                <c:pt idx="9141">
                  <c:v>1.43167E-2</c:v>
                </c:pt>
                <c:pt idx="9142">
                  <c:v>1.33375E-2</c:v>
                </c:pt>
                <c:pt idx="9143">
                  <c:v>1.2330799999999999E-2</c:v>
                </c:pt>
                <c:pt idx="9144">
                  <c:v>1.12981E-2</c:v>
                </c:pt>
                <c:pt idx="9145">
                  <c:v>1.0241500000000001E-2</c:v>
                </c:pt>
                <c:pt idx="9146" formatCode="0.00E+00">
                  <c:v>9.1622100000000005E-3</c:v>
                </c:pt>
                <c:pt idx="9147" formatCode="0.00E+00">
                  <c:v>8.0603399999999992E-3</c:v>
                </c:pt>
                <c:pt idx="9148" formatCode="0.00E+00">
                  <c:v>6.9370600000000001E-3</c:v>
                </c:pt>
                <c:pt idx="9149" formatCode="0.00E+00">
                  <c:v>5.7946200000000003E-3</c:v>
                </c:pt>
                <c:pt idx="9150" formatCode="0.00E+00">
                  <c:v>4.6359599999999997E-3</c:v>
                </c:pt>
                <c:pt idx="9151" formatCode="0.00E+00">
                  <c:v>3.46365E-3</c:v>
                </c:pt>
                <c:pt idx="9152" formatCode="0.00E+00">
                  <c:v>2.2789799999999999E-3</c:v>
                </c:pt>
                <c:pt idx="9153" formatCode="0.00E+00">
                  <c:v>1.08234E-3</c:v>
                </c:pt>
                <c:pt idx="9154" formatCode="0.00E+00">
                  <c:v>-1.25568E-4</c:v>
                </c:pt>
                <c:pt idx="9155" formatCode="0.00E+00">
                  <c:v>-1.3436399999999999E-3</c:v>
                </c:pt>
                <c:pt idx="9156" formatCode="0.00E+00">
                  <c:v>-2.5711200000000001E-3</c:v>
                </c:pt>
                <c:pt idx="9157" formatCode="0.00E+00">
                  <c:v>-3.8076E-3</c:v>
                </c:pt>
                <c:pt idx="9158" formatCode="0.00E+00">
                  <c:v>-5.0522900000000001E-3</c:v>
                </c:pt>
                <c:pt idx="9159" formatCode="0.00E+00">
                  <c:v>-6.3038299999999999E-3</c:v>
                </c:pt>
                <c:pt idx="9160" formatCode="0.00E+00">
                  <c:v>-7.56056E-3</c:v>
                </c:pt>
                <c:pt idx="9161" formatCode="0.00E+00">
                  <c:v>-8.8200899999999992E-3</c:v>
                </c:pt>
                <c:pt idx="9162">
                  <c:v>-1.0078699999999999E-2</c:v>
                </c:pt>
                <c:pt idx="9163">
                  <c:v>-1.1332699999999999E-2</c:v>
                </c:pt>
                <c:pt idx="9164">
                  <c:v>-1.25795E-2</c:v>
                </c:pt>
                <c:pt idx="9165">
                  <c:v>-1.38175E-2</c:v>
                </c:pt>
                <c:pt idx="9166">
                  <c:v>-1.50452E-2</c:v>
                </c:pt>
                <c:pt idx="9167">
                  <c:v>-1.62612E-2</c:v>
                </c:pt>
                <c:pt idx="9168">
                  <c:v>-1.7464299999999999E-2</c:v>
                </c:pt>
                <c:pt idx="9169">
                  <c:v>-1.8653200000000002E-2</c:v>
                </c:pt>
                <c:pt idx="9170">
                  <c:v>-1.9825599999999999E-2</c:v>
                </c:pt>
                <c:pt idx="9171">
                  <c:v>-2.0979100000000001E-2</c:v>
                </c:pt>
                <c:pt idx="9172">
                  <c:v>-2.2112199999999999E-2</c:v>
                </c:pt>
                <c:pt idx="9173">
                  <c:v>-2.32248E-2</c:v>
                </c:pt>
                <c:pt idx="9174">
                  <c:v>-2.4317200000000001E-2</c:v>
                </c:pt>
                <c:pt idx="9175">
                  <c:v>-2.5388399999999998E-2</c:v>
                </c:pt>
                <c:pt idx="9176">
                  <c:v>-2.6436600000000001E-2</c:v>
                </c:pt>
                <c:pt idx="9177">
                  <c:v>-2.7460200000000001E-2</c:v>
                </c:pt>
                <c:pt idx="9178">
                  <c:v>-2.84576E-2</c:v>
                </c:pt>
                <c:pt idx="9179">
                  <c:v>-2.9425199999999999E-2</c:v>
                </c:pt>
                <c:pt idx="9180">
                  <c:v>-3.0359199999999999E-2</c:v>
                </c:pt>
                <c:pt idx="9181">
                  <c:v>-3.1257600000000003E-2</c:v>
                </c:pt>
                <c:pt idx="9182">
                  <c:v>-3.21204E-2</c:v>
                </c:pt>
                <c:pt idx="9183">
                  <c:v>-3.2946799999999998E-2</c:v>
                </c:pt>
                <c:pt idx="9184">
                  <c:v>-3.3734100000000003E-2</c:v>
                </c:pt>
                <c:pt idx="9185">
                  <c:v>-3.4479099999999999E-2</c:v>
                </c:pt>
                <c:pt idx="9186">
                  <c:v>-3.5179299999999997E-2</c:v>
                </c:pt>
                <c:pt idx="9187">
                  <c:v>-3.5833299999999998E-2</c:v>
                </c:pt>
                <c:pt idx="9188">
                  <c:v>-3.6440300000000002E-2</c:v>
                </c:pt>
                <c:pt idx="9189">
                  <c:v>-3.6998099999999999E-2</c:v>
                </c:pt>
                <c:pt idx="9190">
                  <c:v>-3.7504999999999997E-2</c:v>
                </c:pt>
                <c:pt idx="9191">
                  <c:v>-3.7961000000000002E-2</c:v>
                </c:pt>
                <c:pt idx="9192">
                  <c:v>-3.8366499999999998E-2</c:v>
                </c:pt>
                <c:pt idx="9193">
                  <c:v>-3.8720299999999999E-2</c:v>
                </c:pt>
                <c:pt idx="9194">
                  <c:v>-3.9021100000000003E-2</c:v>
                </c:pt>
                <c:pt idx="9195">
                  <c:v>-3.9268200000000003E-2</c:v>
                </c:pt>
                <c:pt idx="9196">
                  <c:v>-3.9461099999999999E-2</c:v>
                </c:pt>
                <c:pt idx="9197">
                  <c:v>-3.9598899999999999E-2</c:v>
                </c:pt>
                <c:pt idx="9198">
                  <c:v>-3.9680199999999999E-2</c:v>
                </c:pt>
                <c:pt idx="9199">
                  <c:v>-3.9703299999999997E-2</c:v>
                </c:pt>
                <c:pt idx="9200">
                  <c:v>-3.9665499999999999E-2</c:v>
                </c:pt>
                <c:pt idx="9201">
                  <c:v>-3.9565099999999999E-2</c:v>
                </c:pt>
                <c:pt idx="9202">
                  <c:v>-3.9401100000000001E-2</c:v>
                </c:pt>
                <c:pt idx="9203">
                  <c:v>-3.9173100000000002E-2</c:v>
                </c:pt>
                <c:pt idx="9204">
                  <c:v>-3.8880600000000001E-2</c:v>
                </c:pt>
                <c:pt idx="9205">
                  <c:v>-3.8523099999999998E-2</c:v>
                </c:pt>
                <c:pt idx="9206">
                  <c:v>-3.8100799999999997E-2</c:v>
                </c:pt>
                <c:pt idx="9207">
                  <c:v>-3.76137E-2</c:v>
                </c:pt>
                <c:pt idx="9208">
                  <c:v>-3.70616E-2</c:v>
                </c:pt>
                <c:pt idx="9209">
                  <c:v>-3.6444699999999997E-2</c:v>
                </c:pt>
                <c:pt idx="9210">
                  <c:v>-3.5763099999999999E-2</c:v>
                </c:pt>
                <c:pt idx="9211">
                  <c:v>-3.5016800000000001E-2</c:v>
                </c:pt>
                <c:pt idx="9212">
                  <c:v>-3.4206100000000003E-2</c:v>
                </c:pt>
                <c:pt idx="9213">
                  <c:v>-3.3330699999999998E-2</c:v>
                </c:pt>
                <c:pt idx="9214">
                  <c:v>-3.2389599999999998E-2</c:v>
                </c:pt>
                <c:pt idx="9215">
                  <c:v>-3.1381899999999997E-2</c:v>
                </c:pt>
                <c:pt idx="9216">
                  <c:v>-3.0307400000000002E-2</c:v>
                </c:pt>
                <c:pt idx="9217">
                  <c:v>-2.9166299999999999E-2</c:v>
                </c:pt>
                <c:pt idx="9218">
                  <c:v>-2.7958400000000001E-2</c:v>
                </c:pt>
                <c:pt idx="9219">
                  <c:v>-2.6684699999999999E-2</c:v>
                </c:pt>
                <c:pt idx="9220">
                  <c:v>-2.5347700000000001E-2</c:v>
                </c:pt>
                <c:pt idx="9221">
                  <c:v>-2.39499E-2</c:v>
                </c:pt>
                <c:pt idx="9222">
                  <c:v>-2.2491899999999999E-2</c:v>
                </c:pt>
                <c:pt idx="9223">
                  <c:v>-2.0973599999999998E-2</c:v>
                </c:pt>
                <c:pt idx="9224">
                  <c:v>-1.9394600000000001E-2</c:v>
                </c:pt>
                <c:pt idx="9225">
                  <c:v>-1.7755E-2</c:v>
                </c:pt>
                <c:pt idx="9226">
                  <c:v>-1.6055900000000001E-2</c:v>
                </c:pt>
                <c:pt idx="9227">
                  <c:v>-1.4299299999999999E-2</c:v>
                </c:pt>
                <c:pt idx="9228">
                  <c:v>-1.24866E-2</c:v>
                </c:pt>
                <c:pt idx="9229">
                  <c:v>-1.06181E-2</c:v>
                </c:pt>
                <c:pt idx="9230" formatCode="0.00E+00">
                  <c:v>-8.6935099999999998E-3</c:v>
                </c:pt>
                <c:pt idx="9231" formatCode="0.00E+00">
                  <c:v>-6.7131700000000001E-3</c:v>
                </c:pt>
                <c:pt idx="9232" formatCode="0.00E+00">
                  <c:v>-4.6790399999999998E-3</c:v>
                </c:pt>
                <c:pt idx="9233" formatCode="0.00E+00">
                  <c:v>-2.5937899999999999E-3</c:v>
                </c:pt>
                <c:pt idx="9234" formatCode="0.00E+00">
                  <c:v>-4.5965699999999998E-4</c:v>
                </c:pt>
                <c:pt idx="9235" formatCode="0.00E+00">
                  <c:v>1.7215399999999999E-3</c:v>
                </c:pt>
                <c:pt idx="9236" formatCode="0.00E+00">
                  <c:v>3.9477799999999997E-3</c:v>
                </c:pt>
                <c:pt idx="9237" formatCode="0.00E+00">
                  <c:v>6.2170000000000003E-3</c:v>
                </c:pt>
                <c:pt idx="9238" formatCode="0.00E+00">
                  <c:v>8.5277500000000006E-3</c:v>
                </c:pt>
                <c:pt idx="9239">
                  <c:v>1.08792E-2</c:v>
                </c:pt>
                <c:pt idx="9240">
                  <c:v>1.32706E-2</c:v>
                </c:pt>
                <c:pt idx="9241">
                  <c:v>1.5701E-2</c:v>
                </c:pt>
                <c:pt idx="9242">
                  <c:v>1.8168500000000001E-2</c:v>
                </c:pt>
                <c:pt idx="9243">
                  <c:v>2.0670299999999999E-2</c:v>
                </c:pt>
                <c:pt idx="9244">
                  <c:v>2.32038E-2</c:v>
                </c:pt>
                <c:pt idx="9245">
                  <c:v>2.5766000000000001E-2</c:v>
                </c:pt>
                <c:pt idx="9246">
                  <c:v>2.8354000000000001E-2</c:v>
                </c:pt>
                <c:pt idx="9247">
                  <c:v>3.0965400000000001E-2</c:v>
                </c:pt>
                <c:pt idx="9248">
                  <c:v>3.3598500000000003E-2</c:v>
                </c:pt>
                <c:pt idx="9249">
                  <c:v>3.6251899999999997E-2</c:v>
                </c:pt>
                <c:pt idx="9250">
                  <c:v>3.89235E-2</c:v>
                </c:pt>
                <c:pt idx="9251">
                  <c:v>4.1611299999999997E-2</c:v>
                </c:pt>
                <c:pt idx="9252">
                  <c:v>4.4313699999999998E-2</c:v>
                </c:pt>
                <c:pt idx="9253">
                  <c:v>4.7028500000000001E-2</c:v>
                </c:pt>
                <c:pt idx="9254">
                  <c:v>4.97533E-2</c:v>
                </c:pt>
                <c:pt idx="9255">
                  <c:v>5.2486199999999997E-2</c:v>
                </c:pt>
                <c:pt idx="9256">
                  <c:v>5.5225200000000002E-2</c:v>
                </c:pt>
                <c:pt idx="9257">
                  <c:v>5.7968100000000002E-2</c:v>
                </c:pt>
                <c:pt idx="9258">
                  <c:v>6.0713000000000003E-2</c:v>
                </c:pt>
                <c:pt idx="9259">
                  <c:v>6.34575E-2</c:v>
                </c:pt>
                <c:pt idx="9260">
                  <c:v>6.6198800000000002E-2</c:v>
                </c:pt>
                <c:pt idx="9261">
                  <c:v>6.8932900000000005E-2</c:v>
                </c:pt>
                <c:pt idx="9262">
                  <c:v>7.16561E-2</c:v>
                </c:pt>
                <c:pt idx="9263">
                  <c:v>7.4366100000000004E-2</c:v>
                </c:pt>
                <c:pt idx="9264">
                  <c:v>7.7061099999999993E-2</c:v>
                </c:pt>
                <c:pt idx="9265">
                  <c:v>7.9738600000000007E-2</c:v>
                </c:pt>
                <c:pt idx="9266">
                  <c:v>8.2395700000000002E-2</c:v>
                </c:pt>
                <c:pt idx="9267">
                  <c:v>8.5030900000000006E-2</c:v>
                </c:pt>
                <c:pt idx="9268">
                  <c:v>8.7642899999999996E-2</c:v>
                </c:pt>
                <c:pt idx="9269">
                  <c:v>9.0229900000000002E-2</c:v>
                </c:pt>
                <c:pt idx="9270">
                  <c:v>9.2788899999999994E-2</c:v>
                </c:pt>
                <c:pt idx="9271">
                  <c:v>9.5317299999999994E-2</c:v>
                </c:pt>
                <c:pt idx="9272">
                  <c:v>9.7813399999999995E-2</c:v>
                </c:pt>
                <c:pt idx="9273">
                  <c:v>0.10027700000000001</c:v>
                </c:pt>
                <c:pt idx="9274">
                  <c:v>0.10270600000000001</c:v>
                </c:pt>
                <c:pt idx="9275">
                  <c:v>0.105098</c:v>
                </c:pt>
                <c:pt idx="9276">
                  <c:v>0.10745200000000001</c:v>
                </c:pt>
                <c:pt idx="9277">
                  <c:v>0.109765</c:v>
                </c:pt>
                <c:pt idx="9278">
                  <c:v>0.112037</c:v>
                </c:pt>
                <c:pt idx="9279">
                  <c:v>0.114262</c:v>
                </c:pt>
                <c:pt idx="9280">
                  <c:v>0.116438</c:v>
                </c:pt>
                <c:pt idx="9281">
                  <c:v>0.118564</c:v>
                </c:pt>
                <c:pt idx="9282">
                  <c:v>0.120638</c:v>
                </c:pt>
                <c:pt idx="9283">
                  <c:v>0.122657</c:v>
                </c:pt>
                <c:pt idx="9284">
                  <c:v>0.124623</c:v>
                </c:pt>
                <c:pt idx="9285">
                  <c:v>0.12653200000000001</c:v>
                </c:pt>
                <c:pt idx="9286">
                  <c:v>0.128384</c:v>
                </c:pt>
                <c:pt idx="9287">
                  <c:v>0.13017799999999999</c:v>
                </c:pt>
                <c:pt idx="9288">
                  <c:v>0.131912</c:v>
                </c:pt>
                <c:pt idx="9289">
                  <c:v>0.13358600000000001</c:v>
                </c:pt>
                <c:pt idx="9290">
                  <c:v>0.13519800000000001</c:v>
                </c:pt>
                <c:pt idx="9291">
                  <c:v>0.13674600000000001</c:v>
                </c:pt>
                <c:pt idx="9292">
                  <c:v>0.13822899999999999</c:v>
                </c:pt>
                <c:pt idx="9293">
                  <c:v>0.13964699999999999</c:v>
                </c:pt>
                <c:pt idx="9294">
                  <c:v>0.14099999999999999</c:v>
                </c:pt>
                <c:pt idx="9295">
                  <c:v>0.142287</c:v>
                </c:pt>
                <c:pt idx="9296">
                  <c:v>0.143507</c:v>
                </c:pt>
                <c:pt idx="9297">
                  <c:v>0.14465900000000001</c:v>
                </c:pt>
                <c:pt idx="9298">
                  <c:v>0.14574200000000001</c:v>
                </c:pt>
                <c:pt idx="9299">
                  <c:v>0.146755</c:v>
                </c:pt>
                <c:pt idx="9300">
                  <c:v>0.147699</c:v>
                </c:pt>
                <c:pt idx="9301">
                  <c:v>0.14857300000000001</c:v>
                </c:pt>
                <c:pt idx="9302">
                  <c:v>0.14937600000000001</c:v>
                </c:pt>
                <c:pt idx="9303">
                  <c:v>0.15010799999999999</c:v>
                </c:pt>
                <c:pt idx="9304">
                  <c:v>0.15076800000000001</c:v>
                </c:pt>
                <c:pt idx="9305">
                  <c:v>0.15135499999999999</c:v>
                </c:pt>
                <c:pt idx="9306">
                  <c:v>0.15187100000000001</c:v>
                </c:pt>
                <c:pt idx="9307">
                  <c:v>0.15231500000000001</c:v>
                </c:pt>
                <c:pt idx="9308">
                  <c:v>0.15268799999999999</c:v>
                </c:pt>
                <c:pt idx="9309">
                  <c:v>0.15298800000000001</c:v>
                </c:pt>
                <c:pt idx="9310">
                  <c:v>0.15321499999999999</c:v>
                </c:pt>
                <c:pt idx="9311">
                  <c:v>0.15337100000000001</c:v>
                </c:pt>
                <c:pt idx="9312">
                  <c:v>0.15345600000000001</c:v>
                </c:pt>
                <c:pt idx="9313">
                  <c:v>0.15346899999999999</c:v>
                </c:pt>
                <c:pt idx="9314">
                  <c:v>0.15341099999999999</c:v>
                </c:pt>
                <c:pt idx="9315">
                  <c:v>0.153278</c:v>
                </c:pt>
                <c:pt idx="9316">
                  <c:v>0.15307399999999999</c:v>
                </c:pt>
                <c:pt idx="9317">
                  <c:v>0.15279799999999999</c:v>
                </c:pt>
                <c:pt idx="9318">
                  <c:v>0.15245600000000001</c:v>
                </c:pt>
                <c:pt idx="9319">
                  <c:v>0.15204899999999999</c:v>
                </c:pt>
                <c:pt idx="9320">
                  <c:v>0.15157699999999999</c:v>
                </c:pt>
                <c:pt idx="9321">
                  <c:v>0.15104200000000001</c:v>
                </c:pt>
                <c:pt idx="9322">
                  <c:v>0.15044299999999999</c:v>
                </c:pt>
                <c:pt idx="9323">
                  <c:v>0.149782</c:v>
                </c:pt>
                <c:pt idx="9324">
                  <c:v>0.149059</c:v>
                </c:pt>
                <c:pt idx="9325">
                  <c:v>0.14827399999999999</c:v>
                </c:pt>
                <c:pt idx="9326">
                  <c:v>0.147428</c:v>
                </c:pt>
                <c:pt idx="9327">
                  <c:v>0.14652299999999999</c:v>
                </c:pt>
                <c:pt idx="9328">
                  <c:v>0.145562</c:v>
                </c:pt>
                <c:pt idx="9329">
                  <c:v>0.14454800000000001</c:v>
                </c:pt>
                <c:pt idx="9330">
                  <c:v>0.143483</c:v>
                </c:pt>
                <c:pt idx="9331">
                  <c:v>0.14236799999999999</c:v>
                </c:pt>
                <c:pt idx="9332">
                  <c:v>0.141205</c:v>
                </c:pt>
                <c:pt idx="9333">
                  <c:v>0.13999300000000001</c:v>
                </c:pt>
                <c:pt idx="9334">
                  <c:v>0.138734</c:v>
                </c:pt>
                <c:pt idx="9335">
                  <c:v>0.13743</c:v>
                </c:pt>
                <c:pt idx="9336">
                  <c:v>0.13608200000000001</c:v>
                </c:pt>
                <c:pt idx="9337">
                  <c:v>0.13469300000000001</c:v>
                </c:pt>
                <c:pt idx="9338">
                  <c:v>0.13326299999999999</c:v>
                </c:pt>
                <c:pt idx="9339">
                  <c:v>0.131796</c:v>
                </c:pt>
                <c:pt idx="9340">
                  <c:v>0.13029099999999999</c:v>
                </c:pt>
                <c:pt idx="9341">
                  <c:v>0.128751</c:v>
                </c:pt>
                <c:pt idx="9342">
                  <c:v>0.12717600000000001</c:v>
                </c:pt>
                <c:pt idx="9343">
                  <c:v>0.12556800000000001</c:v>
                </c:pt>
                <c:pt idx="9344">
                  <c:v>0.123927</c:v>
                </c:pt>
                <c:pt idx="9345">
                  <c:v>0.122255</c:v>
                </c:pt>
                <c:pt idx="9346">
                  <c:v>0.12055299999999999</c:v>
                </c:pt>
                <c:pt idx="9347">
                  <c:v>0.118825</c:v>
                </c:pt>
                <c:pt idx="9348">
                  <c:v>0.11707099999999999</c:v>
                </c:pt>
                <c:pt idx="9349">
                  <c:v>0.11529399999999999</c:v>
                </c:pt>
                <c:pt idx="9350">
                  <c:v>0.113497</c:v>
                </c:pt>
                <c:pt idx="9351">
                  <c:v>0.11168</c:v>
                </c:pt>
                <c:pt idx="9352">
                  <c:v>0.109848</c:v>
                </c:pt>
                <c:pt idx="9353">
                  <c:v>0.108002</c:v>
                </c:pt>
                <c:pt idx="9354">
                  <c:v>0.106143</c:v>
                </c:pt>
                <c:pt idx="9355">
                  <c:v>0.104273</c:v>
                </c:pt>
                <c:pt idx="9356">
                  <c:v>0.102395</c:v>
                </c:pt>
                <c:pt idx="9357">
                  <c:v>0.10051</c:v>
                </c:pt>
                <c:pt idx="9358">
                  <c:v>9.8617399999999994E-2</c:v>
                </c:pt>
                <c:pt idx="9359">
                  <c:v>9.6719299999999994E-2</c:v>
                </c:pt>
                <c:pt idx="9360">
                  <c:v>9.4818600000000003E-2</c:v>
                </c:pt>
                <c:pt idx="9361">
                  <c:v>9.2917799999999995E-2</c:v>
                </c:pt>
                <c:pt idx="9362">
                  <c:v>9.1018500000000002E-2</c:v>
                </c:pt>
                <c:pt idx="9363">
                  <c:v>8.9122499999999993E-2</c:v>
                </c:pt>
                <c:pt idx="9364">
                  <c:v>8.7231299999999998E-2</c:v>
                </c:pt>
                <c:pt idx="9365">
                  <c:v>8.5346699999999998E-2</c:v>
                </c:pt>
                <c:pt idx="9366">
                  <c:v>8.3470000000000003E-2</c:v>
                </c:pt>
                <c:pt idx="9367">
                  <c:v>8.16022E-2</c:v>
                </c:pt>
                <c:pt idx="9368">
                  <c:v>7.9744599999999999E-2</c:v>
                </c:pt>
                <c:pt idx="9369">
                  <c:v>7.7898700000000001E-2</c:v>
                </c:pt>
                <c:pt idx="9370">
                  <c:v>7.6066099999999998E-2</c:v>
                </c:pt>
                <c:pt idx="9371">
                  <c:v>7.4248900000000007E-2</c:v>
                </c:pt>
                <c:pt idx="9372">
                  <c:v>7.2449600000000003E-2</c:v>
                </c:pt>
                <c:pt idx="9373">
                  <c:v>7.0669899999999994E-2</c:v>
                </c:pt>
                <c:pt idx="9374">
                  <c:v>6.89105E-2</c:v>
                </c:pt>
                <c:pt idx="9375">
                  <c:v>6.7172099999999998E-2</c:v>
                </c:pt>
                <c:pt idx="9376">
                  <c:v>6.5455600000000003E-2</c:v>
                </c:pt>
                <c:pt idx="9377">
                  <c:v>6.3761799999999993E-2</c:v>
                </c:pt>
                <c:pt idx="9378">
                  <c:v>6.2091800000000003E-2</c:v>
                </c:pt>
                <c:pt idx="9379">
                  <c:v>6.0447099999999997E-2</c:v>
                </c:pt>
                <c:pt idx="9380">
                  <c:v>5.8829100000000002E-2</c:v>
                </c:pt>
                <c:pt idx="9381">
                  <c:v>5.72381E-2</c:v>
                </c:pt>
                <c:pt idx="9382">
                  <c:v>5.5674000000000001E-2</c:v>
                </c:pt>
                <c:pt idx="9383">
                  <c:v>5.4137299999999999E-2</c:v>
                </c:pt>
                <c:pt idx="9384">
                  <c:v>5.2628800000000003E-2</c:v>
                </c:pt>
                <c:pt idx="9385">
                  <c:v>5.1149300000000002E-2</c:v>
                </c:pt>
                <c:pt idx="9386">
                  <c:v>4.9699800000000002E-2</c:v>
                </c:pt>
                <c:pt idx="9387">
                  <c:v>4.8281600000000001E-2</c:v>
                </c:pt>
                <c:pt idx="9388">
                  <c:v>4.68955E-2</c:v>
                </c:pt>
                <c:pt idx="9389">
                  <c:v>4.5542800000000001E-2</c:v>
                </c:pt>
                <c:pt idx="9390">
                  <c:v>4.4225399999999998E-2</c:v>
                </c:pt>
                <c:pt idx="9391">
                  <c:v>4.2945499999999998E-2</c:v>
                </c:pt>
                <c:pt idx="9392">
                  <c:v>4.1703999999999998E-2</c:v>
                </c:pt>
                <c:pt idx="9393">
                  <c:v>4.0500899999999999E-2</c:v>
                </c:pt>
                <c:pt idx="9394">
                  <c:v>3.9336799999999998E-2</c:v>
                </c:pt>
                <c:pt idx="9395">
                  <c:v>3.8212500000000003E-2</c:v>
                </c:pt>
                <c:pt idx="9396">
                  <c:v>3.7128300000000003E-2</c:v>
                </c:pt>
                <c:pt idx="9397">
                  <c:v>3.6084699999999997E-2</c:v>
                </c:pt>
                <c:pt idx="9398">
                  <c:v>3.50824E-2</c:v>
                </c:pt>
                <c:pt idx="9399">
                  <c:v>3.4120600000000001E-2</c:v>
                </c:pt>
                <c:pt idx="9400">
                  <c:v>3.3198199999999997E-2</c:v>
                </c:pt>
                <c:pt idx="9401">
                  <c:v>3.2314500000000003E-2</c:v>
                </c:pt>
                <c:pt idx="9402">
                  <c:v>3.1470199999999997E-2</c:v>
                </c:pt>
                <c:pt idx="9403">
                  <c:v>3.0666800000000001E-2</c:v>
                </c:pt>
                <c:pt idx="9404">
                  <c:v>2.9905899999999999E-2</c:v>
                </c:pt>
                <c:pt idx="9405">
                  <c:v>2.9188700000000001E-2</c:v>
                </c:pt>
                <c:pt idx="9406">
                  <c:v>2.8515800000000001E-2</c:v>
                </c:pt>
                <c:pt idx="9407">
                  <c:v>2.78861E-2</c:v>
                </c:pt>
                <c:pt idx="9408">
                  <c:v>2.7299199999999999E-2</c:v>
                </c:pt>
                <c:pt idx="9409">
                  <c:v>2.6755600000000001E-2</c:v>
                </c:pt>
                <c:pt idx="9410">
                  <c:v>2.62562E-2</c:v>
                </c:pt>
                <c:pt idx="9411">
                  <c:v>2.5801600000000001E-2</c:v>
                </c:pt>
                <c:pt idx="9412">
                  <c:v>2.5392600000000001E-2</c:v>
                </c:pt>
                <c:pt idx="9413">
                  <c:v>2.5029800000000001E-2</c:v>
                </c:pt>
                <c:pt idx="9414">
                  <c:v>2.4713499999999999E-2</c:v>
                </c:pt>
                <c:pt idx="9415">
                  <c:v>2.4441399999999999E-2</c:v>
                </c:pt>
                <c:pt idx="9416">
                  <c:v>2.4209700000000001E-2</c:v>
                </c:pt>
                <c:pt idx="9417">
                  <c:v>2.4017500000000001E-2</c:v>
                </c:pt>
                <c:pt idx="9418">
                  <c:v>2.3868799999999999E-2</c:v>
                </c:pt>
                <c:pt idx="9419">
                  <c:v>2.37676E-2</c:v>
                </c:pt>
                <c:pt idx="9420">
                  <c:v>2.3714699999999998E-2</c:v>
                </c:pt>
                <c:pt idx="9421">
                  <c:v>2.3708799999999999E-2</c:v>
                </c:pt>
                <c:pt idx="9422">
                  <c:v>2.37483E-2</c:v>
                </c:pt>
                <c:pt idx="9423">
                  <c:v>2.3832300000000001E-2</c:v>
                </c:pt>
                <c:pt idx="9424">
                  <c:v>2.3960700000000001E-2</c:v>
                </c:pt>
                <c:pt idx="9425">
                  <c:v>2.4133700000000001E-2</c:v>
                </c:pt>
                <c:pt idx="9426">
                  <c:v>2.4351500000000002E-2</c:v>
                </c:pt>
                <c:pt idx="9427">
                  <c:v>2.4614E-2</c:v>
                </c:pt>
                <c:pt idx="9428">
                  <c:v>2.4920600000000001E-2</c:v>
                </c:pt>
                <c:pt idx="9429">
                  <c:v>2.5270399999999998E-2</c:v>
                </c:pt>
                <c:pt idx="9430">
                  <c:v>2.5662000000000001E-2</c:v>
                </c:pt>
                <c:pt idx="9431">
                  <c:v>2.6094699999999998E-2</c:v>
                </c:pt>
                <c:pt idx="9432">
                  <c:v>2.6567899999999998E-2</c:v>
                </c:pt>
                <c:pt idx="9433">
                  <c:v>2.7080699999999999E-2</c:v>
                </c:pt>
                <c:pt idx="9434">
                  <c:v>2.7632199999999999E-2</c:v>
                </c:pt>
                <c:pt idx="9435">
                  <c:v>2.8221599999999999E-2</c:v>
                </c:pt>
                <c:pt idx="9436">
                  <c:v>2.8849400000000001E-2</c:v>
                </c:pt>
                <c:pt idx="9437">
                  <c:v>2.9516799999999999E-2</c:v>
                </c:pt>
                <c:pt idx="9438">
                  <c:v>3.0225499999999999E-2</c:v>
                </c:pt>
                <c:pt idx="9439">
                  <c:v>3.0975599999999999E-2</c:v>
                </c:pt>
                <c:pt idx="9440">
                  <c:v>3.1763600000000003E-2</c:v>
                </c:pt>
                <c:pt idx="9441">
                  <c:v>3.2585500000000003E-2</c:v>
                </c:pt>
                <c:pt idx="9442">
                  <c:v>3.3438599999999999E-2</c:v>
                </c:pt>
                <c:pt idx="9443">
                  <c:v>3.4322400000000003E-2</c:v>
                </c:pt>
                <c:pt idx="9444">
                  <c:v>3.52371E-2</c:v>
                </c:pt>
                <c:pt idx="9445">
                  <c:v>3.61842E-2</c:v>
                </c:pt>
                <c:pt idx="9446">
                  <c:v>3.7166299999999999E-2</c:v>
                </c:pt>
                <c:pt idx="9447">
                  <c:v>3.8185700000000003E-2</c:v>
                </c:pt>
                <c:pt idx="9448">
                  <c:v>3.9242699999999998E-2</c:v>
                </c:pt>
                <c:pt idx="9449">
                  <c:v>4.03349E-2</c:v>
                </c:pt>
                <c:pt idx="9450">
                  <c:v>4.1458299999999997E-2</c:v>
                </c:pt>
                <c:pt idx="9451">
                  <c:v>4.2611799999999998E-2</c:v>
                </c:pt>
                <c:pt idx="9452">
                  <c:v>4.3795399999999998E-2</c:v>
                </c:pt>
                <c:pt idx="9453">
                  <c:v>4.5007999999999999E-2</c:v>
                </c:pt>
                <c:pt idx="9454">
                  <c:v>4.6247099999999999E-2</c:v>
                </c:pt>
                <c:pt idx="9455">
                  <c:v>4.7511299999999999E-2</c:v>
                </c:pt>
                <c:pt idx="9456">
                  <c:v>4.8801799999999999E-2</c:v>
                </c:pt>
                <c:pt idx="9457">
                  <c:v>5.0119499999999997E-2</c:v>
                </c:pt>
                <c:pt idx="9458">
                  <c:v>5.1464299999999998E-2</c:v>
                </c:pt>
                <c:pt idx="9459">
                  <c:v>5.2835199999999999E-2</c:v>
                </c:pt>
                <c:pt idx="9460">
                  <c:v>5.4230899999999999E-2</c:v>
                </c:pt>
                <c:pt idx="9461">
                  <c:v>5.5650699999999997E-2</c:v>
                </c:pt>
                <c:pt idx="9462">
                  <c:v>5.7093600000000001E-2</c:v>
                </c:pt>
                <c:pt idx="9463">
                  <c:v>5.8558100000000002E-2</c:v>
                </c:pt>
                <c:pt idx="9464">
                  <c:v>6.0041400000000002E-2</c:v>
                </c:pt>
                <c:pt idx="9465">
                  <c:v>6.1540699999999997E-2</c:v>
                </c:pt>
                <c:pt idx="9466">
                  <c:v>6.3054200000000005E-2</c:v>
                </c:pt>
                <c:pt idx="9467">
                  <c:v>6.4581700000000006E-2</c:v>
                </c:pt>
                <c:pt idx="9468">
                  <c:v>6.6122700000000006E-2</c:v>
                </c:pt>
                <c:pt idx="9469">
                  <c:v>6.7676700000000006E-2</c:v>
                </c:pt>
                <c:pt idx="9470">
                  <c:v>6.9241300000000006E-2</c:v>
                </c:pt>
                <c:pt idx="9471">
                  <c:v>7.0812600000000003E-2</c:v>
                </c:pt>
                <c:pt idx="9472">
                  <c:v>7.2387900000000005E-2</c:v>
                </c:pt>
                <c:pt idx="9473">
                  <c:v>7.3967099999999994E-2</c:v>
                </c:pt>
                <c:pt idx="9474">
                  <c:v>7.5549099999999994E-2</c:v>
                </c:pt>
                <c:pt idx="9475">
                  <c:v>7.7129600000000006E-2</c:v>
                </c:pt>
                <c:pt idx="9476">
                  <c:v>7.8703999999999996E-2</c:v>
                </c:pt>
                <c:pt idx="9477">
                  <c:v>8.0268800000000001E-2</c:v>
                </c:pt>
                <c:pt idx="9478">
                  <c:v>8.1819299999999998E-2</c:v>
                </c:pt>
                <c:pt idx="9479">
                  <c:v>8.3351599999999998E-2</c:v>
                </c:pt>
                <c:pt idx="9480">
                  <c:v>8.4865300000000005E-2</c:v>
                </c:pt>
                <c:pt idx="9481">
                  <c:v>8.6362099999999997E-2</c:v>
                </c:pt>
                <c:pt idx="9482">
                  <c:v>8.7841500000000003E-2</c:v>
                </c:pt>
                <c:pt idx="9483">
                  <c:v>8.9300000000000004E-2</c:v>
                </c:pt>
                <c:pt idx="9484">
                  <c:v>9.0734899999999993E-2</c:v>
                </c:pt>
                <c:pt idx="9485">
                  <c:v>9.21463E-2</c:v>
                </c:pt>
                <c:pt idx="9486">
                  <c:v>9.3535300000000002E-2</c:v>
                </c:pt>
                <c:pt idx="9487">
                  <c:v>9.4900600000000002E-2</c:v>
                </c:pt>
                <c:pt idx="9488">
                  <c:v>9.62393E-2</c:v>
                </c:pt>
                <c:pt idx="9489">
                  <c:v>9.7548499999999996E-2</c:v>
                </c:pt>
                <c:pt idx="9490">
                  <c:v>9.8825399999999994E-2</c:v>
                </c:pt>
                <c:pt idx="9491">
                  <c:v>0.100068</c:v>
                </c:pt>
                <c:pt idx="9492">
                  <c:v>0.101274</c:v>
                </c:pt>
                <c:pt idx="9493">
                  <c:v>0.10244200000000001</c:v>
                </c:pt>
                <c:pt idx="9494">
                  <c:v>0.103572</c:v>
                </c:pt>
                <c:pt idx="9495">
                  <c:v>0.10466499999999999</c:v>
                </c:pt>
                <c:pt idx="9496">
                  <c:v>0.10571999999999999</c:v>
                </c:pt>
                <c:pt idx="9497">
                  <c:v>0.106734</c:v>
                </c:pt>
                <c:pt idx="9498">
                  <c:v>0.107706</c:v>
                </c:pt>
                <c:pt idx="9499">
                  <c:v>0.108635</c:v>
                </c:pt>
                <c:pt idx="9500">
                  <c:v>0.109525</c:v>
                </c:pt>
                <c:pt idx="9501">
                  <c:v>0.110373</c:v>
                </c:pt>
                <c:pt idx="9502">
                  <c:v>0.111174</c:v>
                </c:pt>
                <c:pt idx="9503">
                  <c:v>0.11192299999999999</c:v>
                </c:pt>
                <c:pt idx="9504">
                  <c:v>0.11261500000000001</c:v>
                </c:pt>
                <c:pt idx="9505">
                  <c:v>0.11325300000000001</c:v>
                </c:pt>
                <c:pt idx="9506">
                  <c:v>0.11383699999999999</c:v>
                </c:pt>
                <c:pt idx="9507">
                  <c:v>0.114367</c:v>
                </c:pt>
                <c:pt idx="9508">
                  <c:v>0.114839</c:v>
                </c:pt>
                <c:pt idx="9509">
                  <c:v>0.115255</c:v>
                </c:pt>
                <c:pt idx="9510">
                  <c:v>0.115617</c:v>
                </c:pt>
                <c:pt idx="9511">
                  <c:v>0.115928</c:v>
                </c:pt>
                <c:pt idx="9512">
                  <c:v>0.116185</c:v>
                </c:pt>
                <c:pt idx="9513">
                  <c:v>0.11638900000000001</c:v>
                </c:pt>
                <c:pt idx="9514">
                  <c:v>0.11654399999999999</c:v>
                </c:pt>
                <c:pt idx="9515">
                  <c:v>0.116649</c:v>
                </c:pt>
                <c:pt idx="9516">
                  <c:v>0.116697</c:v>
                </c:pt>
                <c:pt idx="9517">
                  <c:v>0.116685</c:v>
                </c:pt>
                <c:pt idx="9518">
                  <c:v>0.11661299999999999</c:v>
                </c:pt>
                <c:pt idx="9519">
                  <c:v>0.11648799999999999</c:v>
                </c:pt>
                <c:pt idx="9520">
                  <c:v>0.116312</c:v>
                </c:pt>
                <c:pt idx="9521">
                  <c:v>0.11608400000000001</c:v>
                </c:pt>
                <c:pt idx="9522">
                  <c:v>0.115803</c:v>
                </c:pt>
                <c:pt idx="9523">
                  <c:v>0.115467</c:v>
                </c:pt>
                <c:pt idx="9524">
                  <c:v>0.115076</c:v>
                </c:pt>
                <c:pt idx="9525">
                  <c:v>0.114633</c:v>
                </c:pt>
                <c:pt idx="9526">
                  <c:v>0.11414000000000001</c:v>
                </c:pt>
                <c:pt idx="9527">
                  <c:v>0.113597</c:v>
                </c:pt>
                <c:pt idx="9528">
                  <c:v>0.112999</c:v>
                </c:pt>
                <c:pt idx="9529">
                  <c:v>0.112347</c:v>
                </c:pt>
                <c:pt idx="9530">
                  <c:v>0.11164300000000001</c:v>
                </c:pt>
                <c:pt idx="9531">
                  <c:v>0.110888</c:v>
                </c:pt>
                <c:pt idx="9532">
                  <c:v>0.110081</c:v>
                </c:pt>
                <c:pt idx="9533">
                  <c:v>0.109224</c:v>
                </c:pt>
                <c:pt idx="9534">
                  <c:v>0.108318</c:v>
                </c:pt>
                <c:pt idx="9535">
                  <c:v>0.10736999999999999</c:v>
                </c:pt>
                <c:pt idx="9536">
                  <c:v>0.106379</c:v>
                </c:pt>
                <c:pt idx="9537">
                  <c:v>0.10534399999999999</c:v>
                </c:pt>
                <c:pt idx="9538">
                  <c:v>0.10426199999999999</c:v>
                </c:pt>
                <c:pt idx="9539">
                  <c:v>0.10313600000000001</c:v>
                </c:pt>
                <c:pt idx="9540">
                  <c:v>0.10197100000000001</c:v>
                </c:pt>
                <c:pt idx="9541">
                  <c:v>0.100769</c:v>
                </c:pt>
                <c:pt idx="9542">
                  <c:v>9.9530599999999997E-2</c:v>
                </c:pt>
                <c:pt idx="9543">
                  <c:v>9.8259299999999994E-2</c:v>
                </c:pt>
                <c:pt idx="9544">
                  <c:v>9.6958100000000005E-2</c:v>
                </c:pt>
                <c:pt idx="9545">
                  <c:v>9.5626900000000001E-2</c:v>
                </c:pt>
                <c:pt idx="9546">
                  <c:v>9.4261700000000004E-2</c:v>
                </c:pt>
                <c:pt idx="9547">
                  <c:v>9.2860700000000004E-2</c:v>
                </c:pt>
                <c:pt idx="9548">
                  <c:v>9.1428200000000001E-2</c:v>
                </c:pt>
                <c:pt idx="9549">
                  <c:v>8.9970599999999998E-2</c:v>
                </c:pt>
                <c:pt idx="9550">
                  <c:v>8.8491799999999995E-2</c:v>
                </c:pt>
                <c:pt idx="9551">
                  <c:v>8.6993399999999999E-2</c:v>
                </c:pt>
                <c:pt idx="9552">
                  <c:v>8.5473800000000003E-2</c:v>
                </c:pt>
                <c:pt idx="9553">
                  <c:v>8.39313E-2</c:v>
                </c:pt>
                <c:pt idx="9554">
                  <c:v>8.2371399999999997E-2</c:v>
                </c:pt>
                <c:pt idx="9555">
                  <c:v>8.0803899999999998E-2</c:v>
                </c:pt>
                <c:pt idx="9556">
                  <c:v>7.9234299999999994E-2</c:v>
                </c:pt>
                <c:pt idx="9557">
                  <c:v>7.7662200000000001E-2</c:v>
                </c:pt>
                <c:pt idx="9558">
                  <c:v>7.6085100000000003E-2</c:v>
                </c:pt>
                <c:pt idx="9559">
                  <c:v>7.4502200000000005E-2</c:v>
                </c:pt>
                <c:pt idx="9560">
                  <c:v>7.2915400000000005E-2</c:v>
                </c:pt>
                <c:pt idx="9561">
                  <c:v>7.1327399999999999E-2</c:v>
                </c:pt>
                <c:pt idx="9562">
                  <c:v>6.9742499999999999E-2</c:v>
                </c:pt>
                <c:pt idx="9563">
                  <c:v>6.8167699999999998E-2</c:v>
                </c:pt>
                <c:pt idx="9564">
                  <c:v>6.6607799999999995E-2</c:v>
                </c:pt>
                <c:pt idx="9565">
                  <c:v>6.5060199999999999E-2</c:v>
                </c:pt>
                <c:pt idx="9566">
                  <c:v>6.3517799999999999E-2</c:v>
                </c:pt>
                <c:pt idx="9567">
                  <c:v>6.1979199999999998E-2</c:v>
                </c:pt>
                <c:pt idx="9568">
                  <c:v>6.04472E-2</c:v>
                </c:pt>
                <c:pt idx="9569">
                  <c:v>5.8923099999999999E-2</c:v>
                </c:pt>
                <c:pt idx="9570">
                  <c:v>5.7406199999999998E-2</c:v>
                </c:pt>
                <c:pt idx="9571">
                  <c:v>5.5897500000000003E-2</c:v>
                </c:pt>
                <c:pt idx="9572">
                  <c:v>5.4402499999999999E-2</c:v>
                </c:pt>
                <c:pt idx="9573">
                  <c:v>5.2927000000000002E-2</c:v>
                </c:pt>
                <c:pt idx="9574">
                  <c:v>5.1472999999999998E-2</c:v>
                </c:pt>
                <c:pt idx="9575">
                  <c:v>5.0039800000000002E-2</c:v>
                </c:pt>
                <c:pt idx="9576">
                  <c:v>4.8625700000000001E-2</c:v>
                </c:pt>
                <c:pt idx="9577">
                  <c:v>4.7228100000000002E-2</c:v>
                </c:pt>
                <c:pt idx="9578">
                  <c:v>4.5843700000000001E-2</c:v>
                </c:pt>
                <c:pt idx="9579">
                  <c:v>4.4469500000000002E-2</c:v>
                </c:pt>
                <c:pt idx="9580">
                  <c:v>4.3103599999999999E-2</c:v>
                </c:pt>
                <c:pt idx="9581">
                  <c:v>4.17475E-2</c:v>
                </c:pt>
                <c:pt idx="9582">
                  <c:v>4.04073E-2</c:v>
                </c:pt>
                <c:pt idx="9583">
                  <c:v>3.909E-2</c:v>
                </c:pt>
                <c:pt idx="9584">
                  <c:v>3.7799100000000002E-2</c:v>
                </c:pt>
                <c:pt idx="9585">
                  <c:v>3.6535199999999997E-2</c:v>
                </c:pt>
                <c:pt idx="9586">
                  <c:v>3.5300400000000003E-2</c:v>
                </c:pt>
                <c:pt idx="9587">
                  <c:v>3.4099400000000002E-2</c:v>
                </c:pt>
                <c:pt idx="9588">
                  <c:v>3.29348E-2</c:v>
                </c:pt>
                <c:pt idx="9589">
                  <c:v>3.1803100000000001E-2</c:v>
                </c:pt>
                <c:pt idx="9590">
                  <c:v>3.0697200000000001E-2</c:v>
                </c:pt>
                <c:pt idx="9591">
                  <c:v>2.96119E-2</c:v>
                </c:pt>
                <c:pt idx="9592">
                  <c:v>2.8545399999999999E-2</c:v>
                </c:pt>
                <c:pt idx="9593">
                  <c:v>2.7496799999999998E-2</c:v>
                </c:pt>
                <c:pt idx="9594">
                  <c:v>2.64643E-2</c:v>
                </c:pt>
                <c:pt idx="9595">
                  <c:v>2.5447000000000001E-2</c:v>
                </c:pt>
                <c:pt idx="9596">
                  <c:v>2.4445399999999999E-2</c:v>
                </c:pt>
                <c:pt idx="9597">
                  <c:v>2.3460000000000002E-2</c:v>
                </c:pt>
                <c:pt idx="9598">
                  <c:v>2.2490400000000001E-2</c:v>
                </c:pt>
                <c:pt idx="9599">
                  <c:v>2.15347E-2</c:v>
                </c:pt>
                <c:pt idx="9600">
                  <c:v>2.05907E-2</c:v>
                </c:pt>
                <c:pt idx="9601">
                  <c:v>1.9658999999999999E-2</c:v>
                </c:pt>
                <c:pt idx="9602">
                  <c:v>1.87447E-2</c:v>
                </c:pt>
                <c:pt idx="9603">
                  <c:v>1.7849299999999999E-2</c:v>
                </c:pt>
                <c:pt idx="9604">
                  <c:v>1.6966599999999998E-2</c:v>
                </c:pt>
                <c:pt idx="9605">
                  <c:v>1.6091399999999999E-2</c:v>
                </c:pt>
                <c:pt idx="9606">
                  <c:v>1.52269E-2</c:v>
                </c:pt>
                <c:pt idx="9607">
                  <c:v>1.438E-2</c:v>
                </c:pt>
                <c:pt idx="9608">
                  <c:v>1.35537E-2</c:v>
                </c:pt>
                <c:pt idx="9609">
                  <c:v>1.27457E-2</c:v>
                </c:pt>
                <c:pt idx="9610">
                  <c:v>1.1952600000000001E-2</c:v>
                </c:pt>
                <c:pt idx="9611">
                  <c:v>1.1174399999999999E-2</c:v>
                </c:pt>
                <c:pt idx="9612">
                  <c:v>1.0414400000000001E-2</c:v>
                </c:pt>
                <c:pt idx="9613" formatCode="0.00E+00">
                  <c:v>9.6763600000000002E-3</c:v>
                </c:pt>
                <c:pt idx="9614" formatCode="0.00E+00">
                  <c:v>8.9619699999999997E-3</c:v>
                </c:pt>
                <c:pt idx="9615" formatCode="0.00E+00">
                  <c:v>8.2729899999999992E-3</c:v>
                </c:pt>
                <c:pt idx="9616" formatCode="0.00E+00">
                  <c:v>7.6157000000000004E-3</c:v>
                </c:pt>
                <c:pt idx="9617" formatCode="0.00E+00">
                  <c:v>6.9961199999999998E-3</c:v>
                </c:pt>
                <c:pt idx="9618" formatCode="0.00E+00">
                  <c:v>6.4121400000000002E-3</c:v>
                </c:pt>
                <c:pt idx="9619" formatCode="0.00E+00">
                  <c:v>5.85631E-3</c:v>
                </c:pt>
                <c:pt idx="9620" formatCode="0.00E+00">
                  <c:v>5.3214500000000001E-3</c:v>
                </c:pt>
                <c:pt idx="9621" formatCode="0.00E+00">
                  <c:v>4.8017199999999998E-3</c:v>
                </c:pt>
                <c:pt idx="9622" formatCode="0.00E+00">
                  <c:v>4.2942099999999997E-3</c:v>
                </c:pt>
                <c:pt idx="9623" formatCode="0.00E+00">
                  <c:v>3.7991499999999998E-3</c:v>
                </c:pt>
                <c:pt idx="9624" formatCode="0.00E+00">
                  <c:v>3.3159800000000001E-3</c:v>
                </c:pt>
                <c:pt idx="9625" formatCode="0.00E+00">
                  <c:v>2.8421599999999998E-3</c:v>
                </c:pt>
                <c:pt idx="9626" formatCode="0.00E+00">
                  <c:v>2.37491E-3</c:v>
                </c:pt>
                <c:pt idx="9627" formatCode="0.00E+00">
                  <c:v>1.9123300000000001E-3</c:v>
                </c:pt>
                <c:pt idx="9628" formatCode="0.00E+00">
                  <c:v>1.45513E-3</c:v>
                </c:pt>
                <c:pt idx="9629" formatCode="0.00E+00">
                  <c:v>1.00778E-3</c:v>
                </c:pt>
                <c:pt idx="9630" formatCode="0.00E+00">
                  <c:v>5.7521799999999995E-4</c:v>
                </c:pt>
                <c:pt idx="9631" formatCode="0.00E+00">
                  <c:v>1.57202E-4</c:v>
                </c:pt>
                <c:pt idx="9632" formatCode="0.00E+00">
                  <c:v>-2.5015399999999999E-4</c:v>
                </c:pt>
                <c:pt idx="9633" formatCode="0.00E+00">
                  <c:v>-6.4992200000000004E-4</c:v>
                </c:pt>
                <c:pt idx="9634" formatCode="0.00E+00">
                  <c:v>-1.0431800000000001E-3</c:v>
                </c:pt>
                <c:pt idx="9635" formatCode="0.00E+00">
                  <c:v>-1.4268499999999999E-3</c:v>
                </c:pt>
                <c:pt idx="9636" formatCode="0.00E+00">
                  <c:v>-1.7954799999999999E-3</c:v>
                </c:pt>
                <c:pt idx="9637" formatCode="0.00E+00">
                  <c:v>-2.1470600000000001E-3</c:v>
                </c:pt>
                <c:pt idx="9638" formatCode="0.00E+00">
                  <c:v>-2.4832399999999998E-3</c:v>
                </c:pt>
                <c:pt idx="9639" formatCode="0.00E+00">
                  <c:v>-2.8049699999999999E-3</c:v>
                </c:pt>
                <c:pt idx="9640" formatCode="0.00E+00">
                  <c:v>-3.1119799999999999E-3</c:v>
                </c:pt>
                <c:pt idx="9641" formatCode="0.00E+00">
                  <c:v>-3.4062099999999998E-3</c:v>
                </c:pt>
                <c:pt idx="9642" formatCode="0.00E+00">
                  <c:v>-3.6920799999999999E-3</c:v>
                </c:pt>
                <c:pt idx="9643" formatCode="0.00E+00">
                  <c:v>-3.973E-3</c:v>
                </c:pt>
                <c:pt idx="9644" formatCode="0.00E+00">
                  <c:v>-4.2503300000000001E-3</c:v>
                </c:pt>
                <c:pt idx="9645" formatCode="0.00E+00">
                  <c:v>-4.5249599999999997E-3</c:v>
                </c:pt>
                <c:pt idx="9646" formatCode="0.00E+00">
                  <c:v>-4.7978600000000001E-3</c:v>
                </c:pt>
                <c:pt idx="9647" formatCode="0.00E+00">
                  <c:v>-5.0692000000000003E-3</c:v>
                </c:pt>
                <c:pt idx="9648" formatCode="0.00E+00">
                  <c:v>-5.3406900000000004E-3</c:v>
                </c:pt>
                <c:pt idx="9649" formatCode="0.00E+00">
                  <c:v>-5.6163799999999998E-3</c:v>
                </c:pt>
                <c:pt idx="9650" formatCode="0.00E+00">
                  <c:v>-5.8958200000000004E-3</c:v>
                </c:pt>
                <c:pt idx="9651" formatCode="0.00E+00">
                  <c:v>-6.1741599999999997E-3</c:v>
                </c:pt>
                <c:pt idx="9652" formatCode="0.00E+00">
                  <c:v>-6.4520799999999998E-3</c:v>
                </c:pt>
                <c:pt idx="9653" formatCode="0.00E+00">
                  <c:v>-6.7381899999999998E-3</c:v>
                </c:pt>
                <c:pt idx="9654" formatCode="0.00E+00">
                  <c:v>-7.0401099999999996E-3</c:v>
                </c:pt>
                <c:pt idx="9655" formatCode="0.00E+00">
                  <c:v>-7.3608500000000004E-3</c:v>
                </c:pt>
                <c:pt idx="9656" formatCode="0.00E+00">
                  <c:v>-7.7065800000000002E-3</c:v>
                </c:pt>
                <c:pt idx="9657" formatCode="0.00E+00">
                  <c:v>-8.0848099999999996E-3</c:v>
                </c:pt>
                <c:pt idx="9658" formatCode="0.00E+00">
                  <c:v>-8.4958099999999995E-3</c:v>
                </c:pt>
                <c:pt idx="9659" formatCode="0.00E+00">
                  <c:v>-8.9353499999999999E-3</c:v>
                </c:pt>
                <c:pt idx="9660" formatCode="0.00E+00">
                  <c:v>-9.4000500000000001E-3</c:v>
                </c:pt>
                <c:pt idx="9661" formatCode="0.00E+00">
                  <c:v>-9.8888299999999995E-3</c:v>
                </c:pt>
                <c:pt idx="9662">
                  <c:v>-1.0399800000000001E-2</c:v>
                </c:pt>
                <c:pt idx="9663">
                  <c:v>-1.0929400000000001E-2</c:v>
                </c:pt>
                <c:pt idx="9664">
                  <c:v>-1.1480199999999999E-2</c:v>
                </c:pt>
                <c:pt idx="9665">
                  <c:v>-1.2060700000000001E-2</c:v>
                </c:pt>
                <c:pt idx="9666">
                  <c:v>-1.26775E-2</c:v>
                </c:pt>
                <c:pt idx="9667">
                  <c:v>-1.3333100000000001E-2</c:v>
                </c:pt>
                <c:pt idx="9668">
                  <c:v>-1.40287E-2</c:v>
                </c:pt>
                <c:pt idx="9669">
                  <c:v>-1.47633E-2</c:v>
                </c:pt>
                <c:pt idx="9670">
                  <c:v>-1.5533699999999999E-2</c:v>
                </c:pt>
                <c:pt idx="9671">
                  <c:v>-1.6338100000000001E-2</c:v>
                </c:pt>
                <c:pt idx="9672">
                  <c:v>-1.7178499999999999E-2</c:v>
                </c:pt>
                <c:pt idx="9673">
                  <c:v>-1.8056900000000001E-2</c:v>
                </c:pt>
                <c:pt idx="9674">
                  <c:v>-1.8974100000000001E-2</c:v>
                </c:pt>
                <c:pt idx="9675">
                  <c:v>-1.9932399999999999E-2</c:v>
                </c:pt>
                <c:pt idx="9676">
                  <c:v>-2.0934100000000001E-2</c:v>
                </c:pt>
                <c:pt idx="9677">
                  <c:v>-2.1982399999999999E-2</c:v>
                </c:pt>
                <c:pt idx="9678">
                  <c:v>-2.3081399999999998E-2</c:v>
                </c:pt>
                <c:pt idx="9679">
                  <c:v>-2.4232199999999999E-2</c:v>
                </c:pt>
                <c:pt idx="9680">
                  <c:v>-2.5432699999999999E-2</c:v>
                </c:pt>
                <c:pt idx="9681">
                  <c:v>-2.66815E-2</c:v>
                </c:pt>
                <c:pt idx="9682">
                  <c:v>-2.79791E-2</c:v>
                </c:pt>
                <c:pt idx="9683">
                  <c:v>-2.9326999999999999E-2</c:v>
                </c:pt>
                <c:pt idx="9684">
                  <c:v>-3.07254E-2</c:v>
                </c:pt>
                <c:pt idx="9685">
                  <c:v>-3.21725E-2</c:v>
                </c:pt>
                <c:pt idx="9686">
                  <c:v>-3.3664600000000003E-2</c:v>
                </c:pt>
                <c:pt idx="9687">
                  <c:v>-3.5200299999999997E-2</c:v>
                </c:pt>
                <c:pt idx="9688">
                  <c:v>-3.6784499999999998E-2</c:v>
                </c:pt>
                <c:pt idx="9689">
                  <c:v>-3.8420000000000003E-2</c:v>
                </c:pt>
                <c:pt idx="9690">
                  <c:v>-4.0103800000000002E-2</c:v>
                </c:pt>
                <c:pt idx="9691">
                  <c:v>-4.18363E-2</c:v>
                </c:pt>
                <c:pt idx="9692">
                  <c:v>-4.3621100000000003E-2</c:v>
                </c:pt>
                <c:pt idx="9693">
                  <c:v>-4.5457200000000003E-2</c:v>
                </c:pt>
                <c:pt idx="9694">
                  <c:v>-4.7339399999999997E-2</c:v>
                </c:pt>
                <c:pt idx="9695">
                  <c:v>-4.9263300000000003E-2</c:v>
                </c:pt>
                <c:pt idx="9696">
                  <c:v>-5.1226099999999997E-2</c:v>
                </c:pt>
                <c:pt idx="9697">
                  <c:v>-5.3224500000000001E-2</c:v>
                </c:pt>
                <c:pt idx="9698">
                  <c:v>-5.5253999999999998E-2</c:v>
                </c:pt>
                <c:pt idx="9699">
                  <c:v>-5.7310800000000002E-2</c:v>
                </c:pt>
                <c:pt idx="9700">
                  <c:v>-5.9395099999999999E-2</c:v>
                </c:pt>
                <c:pt idx="9701">
                  <c:v>-6.1509000000000001E-2</c:v>
                </c:pt>
                <c:pt idx="9702">
                  <c:v>-6.3649499999999998E-2</c:v>
                </c:pt>
                <c:pt idx="9703">
                  <c:v>-6.5803500000000001E-2</c:v>
                </c:pt>
                <c:pt idx="9704">
                  <c:v>-6.7954700000000007E-2</c:v>
                </c:pt>
                <c:pt idx="9705">
                  <c:v>-7.0095199999999996E-2</c:v>
                </c:pt>
                <c:pt idx="9706">
                  <c:v>-7.2223599999999999E-2</c:v>
                </c:pt>
                <c:pt idx="9707">
                  <c:v>-7.4339500000000003E-2</c:v>
                </c:pt>
                <c:pt idx="9708">
                  <c:v>-7.6446399999999998E-2</c:v>
                </c:pt>
                <c:pt idx="9709">
                  <c:v>-7.8548300000000001E-2</c:v>
                </c:pt>
                <c:pt idx="9710">
                  <c:v>-8.0643000000000006E-2</c:v>
                </c:pt>
                <c:pt idx="9711">
                  <c:v>-8.2725499999999993E-2</c:v>
                </c:pt>
                <c:pt idx="9712">
                  <c:v>-8.4796300000000005E-2</c:v>
                </c:pt>
                <c:pt idx="9713">
                  <c:v>-8.6861599999999997E-2</c:v>
                </c:pt>
                <c:pt idx="9714">
                  <c:v>-8.8925500000000005E-2</c:v>
                </c:pt>
                <c:pt idx="9715">
                  <c:v>-9.0990399999999999E-2</c:v>
                </c:pt>
                <c:pt idx="9716">
                  <c:v>-9.3057399999999998E-2</c:v>
                </c:pt>
                <c:pt idx="9717">
                  <c:v>-9.5125500000000002E-2</c:v>
                </c:pt>
                <c:pt idx="9718">
                  <c:v>-9.7192000000000001E-2</c:v>
                </c:pt>
                <c:pt idx="9719">
                  <c:v>-9.9253499999999995E-2</c:v>
                </c:pt>
                <c:pt idx="9720">
                  <c:v>-0.10130500000000001</c:v>
                </c:pt>
                <c:pt idx="9721">
                  <c:v>-0.103336</c:v>
                </c:pt>
                <c:pt idx="9722">
                  <c:v>-0.105333</c:v>
                </c:pt>
                <c:pt idx="9723">
                  <c:v>-0.107283</c:v>
                </c:pt>
                <c:pt idx="9724">
                  <c:v>-0.109179</c:v>
                </c:pt>
                <c:pt idx="9725">
                  <c:v>-0.11101800000000001</c:v>
                </c:pt>
                <c:pt idx="9726">
                  <c:v>-0.11279500000000001</c:v>
                </c:pt>
                <c:pt idx="9727">
                  <c:v>-0.114499</c:v>
                </c:pt>
                <c:pt idx="9728">
                  <c:v>-0.116121</c:v>
                </c:pt>
                <c:pt idx="9729">
                  <c:v>-0.117662</c:v>
                </c:pt>
                <c:pt idx="9730">
                  <c:v>-0.119132</c:v>
                </c:pt>
                <c:pt idx="9731">
                  <c:v>-0.12053800000000001</c:v>
                </c:pt>
                <c:pt idx="9732">
                  <c:v>-0.12188</c:v>
                </c:pt>
                <c:pt idx="9733">
                  <c:v>-0.123157</c:v>
                </c:pt>
                <c:pt idx="9734">
                  <c:v>-0.124364</c:v>
                </c:pt>
                <c:pt idx="9735">
                  <c:v>-0.125496</c:v>
                </c:pt>
                <c:pt idx="9736">
                  <c:v>-0.12654699999999999</c:v>
                </c:pt>
                <c:pt idx="9737">
                  <c:v>-0.12751699999999999</c:v>
                </c:pt>
                <c:pt idx="9738">
                  <c:v>-0.12840799999999999</c:v>
                </c:pt>
                <c:pt idx="9739">
                  <c:v>-0.129222</c:v>
                </c:pt>
                <c:pt idx="9740">
                  <c:v>-0.129964</c:v>
                </c:pt>
                <c:pt idx="9741">
                  <c:v>-0.13064000000000001</c:v>
                </c:pt>
                <c:pt idx="9742">
                  <c:v>-0.13125600000000001</c:v>
                </c:pt>
                <c:pt idx="9743">
                  <c:v>-0.13181699999999999</c:v>
                </c:pt>
                <c:pt idx="9744">
                  <c:v>-0.132326</c:v>
                </c:pt>
                <c:pt idx="9745">
                  <c:v>-0.13278799999999999</c:v>
                </c:pt>
                <c:pt idx="9746">
                  <c:v>-0.13320599999999999</c:v>
                </c:pt>
                <c:pt idx="9747">
                  <c:v>-0.133573</c:v>
                </c:pt>
                <c:pt idx="9748">
                  <c:v>-0.133883</c:v>
                </c:pt>
                <c:pt idx="9749">
                  <c:v>-0.134132</c:v>
                </c:pt>
                <c:pt idx="9750">
                  <c:v>-0.134325</c:v>
                </c:pt>
                <c:pt idx="9751">
                  <c:v>-0.134466</c:v>
                </c:pt>
                <c:pt idx="9752">
                  <c:v>-0.13455700000000001</c:v>
                </c:pt>
                <c:pt idx="9753">
                  <c:v>-0.134605</c:v>
                </c:pt>
                <c:pt idx="9754">
                  <c:v>-0.13461400000000001</c:v>
                </c:pt>
                <c:pt idx="9755">
                  <c:v>-0.134574</c:v>
                </c:pt>
                <c:pt idx="9756">
                  <c:v>-0.13447999999999999</c:v>
                </c:pt>
                <c:pt idx="9757">
                  <c:v>-0.13433500000000001</c:v>
                </c:pt>
                <c:pt idx="9758">
                  <c:v>-0.13414799999999999</c:v>
                </c:pt>
                <c:pt idx="9759">
                  <c:v>-0.13392699999999999</c:v>
                </c:pt>
                <c:pt idx="9760">
                  <c:v>-0.13367299999999999</c:v>
                </c:pt>
                <c:pt idx="9761">
                  <c:v>-0.13339200000000001</c:v>
                </c:pt>
                <c:pt idx="9762">
                  <c:v>-0.13308700000000001</c:v>
                </c:pt>
                <c:pt idx="9763">
                  <c:v>-0.13276299999999999</c:v>
                </c:pt>
                <c:pt idx="9764">
                  <c:v>-0.13242200000000001</c:v>
                </c:pt>
                <c:pt idx="9765">
                  <c:v>-0.132074</c:v>
                </c:pt>
                <c:pt idx="9766">
                  <c:v>-0.13172400000000001</c:v>
                </c:pt>
                <c:pt idx="9767">
                  <c:v>-0.13136999999999999</c:v>
                </c:pt>
                <c:pt idx="9768">
                  <c:v>-0.13100700000000001</c:v>
                </c:pt>
                <c:pt idx="9769">
                  <c:v>-0.130636</c:v>
                </c:pt>
                <c:pt idx="9770">
                  <c:v>-0.13026199999999999</c:v>
                </c:pt>
                <c:pt idx="9771">
                  <c:v>-0.129886</c:v>
                </c:pt>
                <c:pt idx="9772">
                  <c:v>-0.12950600000000001</c:v>
                </c:pt>
                <c:pt idx="9773">
                  <c:v>-0.12911800000000001</c:v>
                </c:pt>
                <c:pt idx="9774">
                  <c:v>-0.128715</c:v>
                </c:pt>
                <c:pt idx="9775">
                  <c:v>-0.128299</c:v>
                </c:pt>
                <c:pt idx="9776">
                  <c:v>-0.12787699999999999</c:v>
                </c:pt>
                <c:pt idx="9777">
                  <c:v>-0.12745600000000001</c:v>
                </c:pt>
                <c:pt idx="9778">
                  <c:v>-0.12704299999999999</c:v>
                </c:pt>
                <c:pt idx="9779">
                  <c:v>-0.126642</c:v>
                </c:pt>
                <c:pt idx="9780">
                  <c:v>-0.12625800000000001</c:v>
                </c:pt>
                <c:pt idx="9781">
                  <c:v>-0.12589500000000001</c:v>
                </c:pt>
                <c:pt idx="9782">
                  <c:v>-0.12556100000000001</c:v>
                </c:pt>
                <c:pt idx="9783">
                  <c:v>-0.12525800000000001</c:v>
                </c:pt>
                <c:pt idx="9784">
                  <c:v>-0.124983</c:v>
                </c:pt>
                <c:pt idx="9785">
                  <c:v>-0.124733</c:v>
                </c:pt>
                <c:pt idx="9786">
                  <c:v>-0.12450899999999999</c:v>
                </c:pt>
                <c:pt idx="9787">
                  <c:v>-0.124318</c:v>
                </c:pt>
                <c:pt idx="9788">
                  <c:v>-0.12416199999999999</c:v>
                </c:pt>
                <c:pt idx="9789">
                  <c:v>-0.12403699999999999</c:v>
                </c:pt>
                <c:pt idx="9790">
                  <c:v>-0.123943</c:v>
                </c:pt>
                <c:pt idx="9791">
                  <c:v>-0.123879</c:v>
                </c:pt>
                <c:pt idx="9792">
                  <c:v>-0.12384199999999999</c:v>
                </c:pt>
                <c:pt idx="9793">
                  <c:v>-0.12382799999999999</c:v>
                </c:pt>
                <c:pt idx="9794">
                  <c:v>-0.123832</c:v>
                </c:pt>
                <c:pt idx="9795">
                  <c:v>-0.123849</c:v>
                </c:pt>
                <c:pt idx="9796">
                  <c:v>-0.12388100000000001</c:v>
                </c:pt>
                <c:pt idx="9797">
                  <c:v>-0.123935</c:v>
                </c:pt>
                <c:pt idx="9798">
                  <c:v>-0.124015</c:v>
                </c:pt>
                <c:pt idx="9799">
                  <c:v>-0.124125</c:v>
                </c:pt>
                <c:pt idx="9800">
                  <c:v>-0.12427299999999999</c:v>
                </c:pt>
                <c:pt idx="9801">
                  <c:v>-0.124469</c:v>
                </c:pt>
                <c:pt idx="9802">
                  <c:v>-0.124725</c:v>
                </c:pt>
                <c:pt idx="9803">
                  <c:v>-0.12504999999999999</c:v>
                </c:pt>
                <c:pt idx="9804">
                  <c:v>-0.125443</c:v>
                </c:pt>
                <c:pt idx="9805">
                  <c:v>-0.12589700000000001</c:v>
                </c:pt>
                <c:pt idx="9806">
                  <c:v>-0.12640199999999999</c:v>
                </c:pt>
                <c:pt idx="9807">
                  <c:v>-0.12695000000000001</c:v>
                </c:pt>
                <c:pt idx="9808">
                  <c:v>-0.12754099999999999</c:v>
                </c:pt>
                <c:pt idx="9809">
                  <c:v>-0.128192</c:v>
                </c:pt>
                <c:pt idx="9810">
                  <c:v>-0.128914</c:v>
                </c:pt>
                <c:pt idx="9811">
                  <c:v>-0.12971099999999999</c:v>
                </c:pt>
                <c:pt idx="9812">
                  <c:v>-0.13056599999999999</c:v>
                </c:pt>
                <c:pt idx="9813">
                  <c:v>-0.131463</c:v>
                </c:pt>
                <c:pt idx="9814">
                  <c:v>-0.13239000000000001</c:v>
                </c:pt>
                <c:pt idx="9815">
                  <c:v>-0.13334099999999999</c:v>
                </c:pt>
                <c:pt idx="9816">
                  <c:v>-0.13431000000000001</c:v>
                </c:pt>
                <c:pt idx="9817">
                  <c:v>-0.13528899999999999</c:v>
                </c:pt>
                <c:pt idx="9818">
                  <c:v>-0.13627600000000001</c:v>
                </c:pt>
                <c:pt idx="9819">
                  <c:v>-0.13728199999999999</c:v>
                </c:pt>
                <c:pt idx="9820">
                  <c:v>-0.138318</c:v>
                </c:pt>
                <c:pt idx="9821">
                  <c:v>-0.13939599999999999</c:v>
                </c:pt>
                <c:pt idx="9822">
                  <c:v>-0.140518</c:v>
                </c:pt>
                <c:pt idx="9823">
                  <c:v>-0.141678</c:v>
                </c:pt>
                <c:pt idx="9824">
                  <c:v>-0.14286699999999999</c:v>
                </c:pt>
                <c:pt idx="9825">
                  <c:v>-0.14407900000000001</c:v>
                </c:pt>
                <c:pt idx="9826">
                  <c:v>-0.145311</c:v>
                </c:pt>
                <c:pt idx="9827">
                  <c:v>-0.146564</c:v>
                </c:pt>
                <c:pt idx="9828">
                  <c:v>-0.147838</c:v>
                </c:pt>
                <c:pt idx="9829">
                  <c:v>-0.14913199999999999</c:v>
                </c:pt>
                <c:pt idx="9830">
                  <c:v>-0.150446</c:v>
                </c:pt>
                <c:pt idx="9831">
                  <c:v>-0.151779</c:v>
                </c:pt>
                <c:pt idx="9832">
                  <c:v>-0.15312899999999999</c:v>
                </c:pt>
                <c:pt idx="9833">
                  <c:v>-0.15449299999999999</c:v>
                </c:pt>
                <c:pt idx="9834">
                  <c:v>-0.155862</c:v>
                </c:pt>
                <c:pt idx="9835">
                  <c:v>-0.157223</c:v>
                </c:pt>
                <c:pt idx="9836">
                  <c:v>-0.15857499999999999</c:v>
                </c:pt>
                <c:pt idx="9837">
                  <c:v>-0.159916</c:v>
                </c:pt>
                <c:pt idx="9838">
                  <c:v>-0.161247</c:v>
                </c:pt>
                <c:pt idx="9839">
                  <c:v>-0.16256399999999999</c:v>
                </c:pt>
                <c:pt idx="9840">
                  <c:v>-0.16386100000000001</c:v>
                </c:pt>
                <c:pt idx="9841">
                  <c:v>-0.165127</c:v>
                </c:pt>
                <c:pt idx="9842">
                  <c:v>-0.166352</c:v>
                </c:pt>
                <c:pt idx="9843">
                  <c:v>-0.16753599999999999</c:v>
                </c:pt>
                <c:pt idx="9844">
                  <c:v>-0.16869000000000001</c:v>
                </c:pt>
                <c:pt idx="9845">
                  <c:v>-0.169826</c:v>
                </c:pt>
                <c:pt idx="9846">
                  <c:v>-0.17094400000000001</c:v>
                </c:pt>
                <c:pt idx="9847">
                  <c:v>-0.172037</c:v>
                </c:pt>
                <c:pt idx="9848">
                  <c:v>-0.17310400000000001</c:v>
                </c:pt>
                <c:pt idx="9849">
                  <c:v>-0.17414399999999999</c:v>
                </c:pt>
                <c:pt idx="9850">
                  <c:v>-0.175151</c:v>
                </c:pt>
                <c:pt idx="9851">
                  <c:v>-0.17611599999999999</c:v>
                </c:pt>
                <c:pt idx="9852">
                  <c:v>-0.177041</c:v>
                </c:pt>
                <c:pt idx="9853">
                  <c:v>-0.17793700000000001</c:v>
                </c:pt>
                <c:pt idx="9854">
                  <c:v>-0.178815</c:v>
                </c:pt>
                <c:pt idx="9855">
                  <c:v>-0.179673</c:v>
                </c:pt>
                <c:pt idx="9856">
                  <c:v>-0.180502</c:v>
                </c:pt>
                <c:pt idx="9857">
                  <c:v>-0.18129200000000001</c:v>
                </c:pt>
                <c:pt idx="9858">
                  <c:v>-0.18203</c:v>
                </c:pt>
                <c:pt idx="9859">
                  <c:v>-0.18270700000000001</c:v>
                </c:pt>
                <c:pt idx="9860">
                  <c:v>-0.18332799999999999</c:v>
                </c:pt>
                <c:pt idx="9861">
                  <c:v>-0.183893</c:v>
                </c:pt>
                <c:pt idx="9862">
                  <c:v>-0.18440300000000001</c:v>
                </c:pt>
                <c:pt idx="9863">
                  <c:v>-0.18486</c:v>
                </c:pt>
                <c:pt idx="9864">
                  <c:v>-0.18526599999999999</c:v>
                </c:pt>
                <c:pt idx="9865">
                  <c:v>-0.18562600000000001</c:v>
                </c:pt>
                <c:pt idx="9866">
                  <c:v>-0.185945</c:v>
                </c:pt>
                <c:pt idx="9867">
                  <c:v>-0.18622900000000001</c:v>
                </c:pt>
                <c:pt idx="9868">
                  <c:v>-0.18648000000000001</c:v>
                </c:pt>
                <c:pt idx="9869">
                  <c:v>-0.186691</c:v>
                </c:pt>
                <c:pt idx="9870">
                  <c:v>-0.186858</c:v>
                </c:pt>
                <c:pt idx="9871">
                  <c:v>-0.18698000000000001</c:v>
                </c:pt>
                <c:pt idx="9872">
                  <c:v>-0.18706300000000001</c:v>
                </c:pt>
                <c:pt idx="9873">
                  <c:v>-0.187116</c:v>
                </c:pt>
                <c:pt idx="9874">
                  <c:v>-0.18714600000000001</c:v>
                </c:pt>
                <c:pt idx="9875">
                  <c:v>-0.18715200000000001</c:v>
                </c:pt>
                <c:pt idx="9876">
                  <c:v>-0.18712799999999999</c:v>
                </c:pt>
                <c:pt idx="9877">
                  <c:v>-0.18707299999999999</c:v>
                </c:pt>
                <c:pt idx="9878">
                  <c:v>-0.18698200000000001</c:v>
                </c:pt>
                <c:pt idx="9879">
                  <c:v>-0.18685399999999999</c:v>
                </c:pt>
                <c:pt idx="9880">
                  <c:v>-0.186696</c:v>
                </c:pt>
                <c:pt idx="9881">
                  <c:v>-0.18651799999999999</c:v>
                </c:pt>
                <c:pt idx="9882">
                  <c:v>-0.18632399999999999</c:v>
                </c:pt>
                <c:pt idx="9883">
                  <c:v>-0.186112</c:v>
                </c:pt>
                <c:pt idx="9884">
                  <c:v>-0.18588399999999999</c:v>
                </c:pt>
                <c:pt idx="9885">
                  <c:v>-0.18565400000000001</c:v>
                </c:pt>
                <c:pt idx="9886">
                  <c:v>-0.18542500000000001</c:v>
                </c:pt>
                <c:pt idx="9887">
                  <c:v>-0.185192</c:v>
                </c:pt>
                <c:pt idx="9888">
                  <c:v>-0.184949</c:v>
                </c:pt>
                <c:pt idx="9889">
                  <c:v>-0.184698</c:v>
                </c:pt>
                <c:pt idx="9890">
                  <c:v>-0.184443</c:v>
                </c:pt>
                <c:pt idx="9891">
                  <c:v>-0.18417900000000001</c:v>
                </c:pt>
                <c:pt idx="9892">
                  <c:v>-0.183895</c:v>
                </c:pt>
                <c:pt idx="9893">
                  <c:v>-0.183589</c:v>
                </c:pt>
                <c:pt idx="9894">
                  <c:v>-0.18326100000000001</c:v>
                </c:pt>
                <c:pt idx="9895">
                  <c:v>-0.18291099999999999</c:v>
                </c:pt>
                <c:pt idx="9896">
                  <c:v>-0.18254699999999999</c:v>
                </c:pt>
                <c:pt idx="9897">
                  <c:v>-0.18218799999999999</c:v>
                </c:pt>
                <c:pt idx="9898">
                  <c:v>-0.18184800000000001</c:v>
                </c:pt>
                <c:pt idx="9899">
                  <c:v>-0.181531</c:v>
                </c:pt>
                <c:pt idx="9900">
                  <c:v>-0.181223</c:v>
                </c:pt>
                <c:pt idx="9901">
                  <c:v>-0.18091399999999999</c:v>
                </c:pt>
                <c:pt idx="9902">
                  <c:v>-0.18060100000000001</c:v>
                </c:pt>
                <c:pt idx="9903">
                  <c:v>-0.18029200000000001</c:v>
                </c:pt>
                <c:pt idx="9904">
                  <c:v>-0.17998800000000001</c:v>
                </c:pt>
                <c:pt idx="9905">
                  <c:v>-0.17969299999999999</c:v>
                </c:pt>
                <c:pt idx="9906">
                  <c:v>-0.179421</c:v>
                </c:pt>
                <c:pt idx="9907">
                  <c:v>-0.17918999999999999</c:v>
                </c:pt>
                <c:pt idx="9908">
                  <c:v>-0.179004</c:v>
                </c:pt>
                <c:pt idx="9909">
                  <c:v>-0.17885599999999999</c:v>
                </c:pt>
                <c:pt idx="9910">
                  <c:v>-0.17874000000000001</c:v>
                </c:pt>
                <c:pt idx="9911">
                  <c:v>-0.17865200000000001</c:v>
                </c:pt>
                <c:pt idx="9912">
                  <c:v>-0.178592</c:v>
                </c:pt>
                <c:pt idx="9913">
                  <c:v>-0.178564</c:v>
                </c:pt>
                <c:pt idx="9914">
                  <c:v>-0.17856900000000001</c:v>
                </c:pt>
                <c:pt idx="9915">
                  <c:v>-0.17860500000000001</c:v>
                </c:pt>
                <c:pt idx="9916">
                  <c:v>-0.178674</c:v>
                </c:pt>
                <c:pt idx="9917">
                  <c:v>-0.178785</c:v>
                </c:pt>
                <c:pt idx="9918">
                  <c:v>-0.17894699999999999</c:v>
                </c:pt>
                <c:pt idx="9919">
                  <c:v>-0.17915400000000001</c:v>
                </c:pt>
                <c:pt idx="9920">
                  <c:v>-0.179399</c:v>
                </c:pt>
                <c:pt idx="9921">
                  <c:v>-0.179675</c:v>
                </c:pt>
                <c:pt idx="9922">
                  <c:v>-0.179974</c:v>
                </c:pt>
                <c:pt idx="9923">
                  <c:v>-0.18029500000000001</c:v>
                </c:pt>
                <c:pt idx="9924">
                  <c:v>-0.18063899999999999</c:v>
                </c:pt>
                <c:pt idx="9925">
                  <c:v>-0.18101600000000001</c:v>
                </c:pt>
                <c:pt idx="9926">
                  <c:v>-0.18143599999999999</c:v>
                </c:pt>
                <c:pt idx="9927">
                  <c:v>-0.18190799999999999</c:v>
                </c:pt>
                <c:pt idx="9928">
                  <c:v>-0.18242800000000001</c:v>
                </c:pt>
                <c:pt idx="9929">
                  <c:v>-0.18299299999999999</c:v>
                </c:pt>
                <c:pt idx="9930">
                  <c:v>-0.18360399999999999</c:v>
                </c:pt>
                <c:pt idx="9931">
                  <c:v>-0.18428</c:v>
                </c:pt>
                <c:pt idx="9932">
                  <c:v>-0.185033</c:v>
                </c:pt>
                <c:pt idx="9933">
                  <c:v>-0.18586800000000001</c:v>
                </c:pt>
                <c:pt idx="9934">
                  <c:v>-0.186783</c:v>
                </c:pt>
                <c:pt idx="9935">
                  <c:v>-0.187778</c:v>
                </c:pt>
                <c:pt idx="9936">
                  <c:v>-0.188855</c:v>
                </c:pt>
                <c:pt idx="9937">
                  <c:v>-0.19000700000000001</c:v>
                </c:pt>
                <c:pt idx="9938">
                  <c:v>-0.19122</c:v>
                </c:pt>
                <c:pt idx="9939">
                  <c:v>-0.19248399999999999</c:v>
                </c:pt>
                <c:pt idx="9940">
                  <c:v>-0.193799</c:v>
                </c:pt>
                <c:pt idx="9941">
                  <c:v>-0.19517100000000001</c:v>
                </c:pt>
                <c:pt idx="9942">
                  <c:v>-0.196602</c:v>
                </c:pt>
                <c:pt idx="9943">
                  <c:v>-0.19808700000000001</c:v>
                </c:pt>
                <c:pt idx="9944">
                  <c:v>-0.19961799999999999</c:v>
                </c:pt>
                <c:pt idx="9945">
                  <c:v>-0.201185</c:v>
                </c:pt>
                <c:pt idx="9946">
                  <c:v>-0.20278199999999999</c:v>
                </c:pt>
                <c:pt idx="9947">
                  <c:v>-0.20441699999999999</c:v>
                </c:pt>
                <c:pt idx="9948">
                  <c:v>-0.206097</c:v>
                </c:pt>
                <c:pt idx="9949">
                  <c:v>-0.20783099999999999</c:v>
                </c:pt>
                <c:pt idx="9950">
                  <c:v>-0.20962500000000001</c:v>
                </c:pt>
                <c:pt idx="9951">
                  <c:v>-0.21148400000000001</c:v>
                </c:pt>
                <c:pt idx="9952">
                  <c:v>-0.21340000000000001</c:v>
                </c:pt>
                <c:pt idx="9953">
                  <c:v>-0.215367</c:v>
                </c:pt>
                <c:pt idx="9954">
                  <c:v>-0.21738299999999999</c:v>
                </c:pt>
                <c:pt idx="9955">
                  <c:v>-0.219439</c:v>
                </c:pt>
                <c:pt idx="9956">
                  <c:v>-0.221525</c:v>
                </c:pt>
                <c:pt idx="9957">
                  <c:v>-0.223634</c:v>
                </c:pt>
                <c:pt idx="9958">
                  <c:v>-0.225775</c:v>
                </c:pt>
                <c:pt idx="9959">
                  <c:v>-0.22795699999999999</c:v>
                </c:pt>
                <c:pt idx="9960">
                  <c:v>-0.23017899999999999</c:v>
                </c:pt>
                <c:pt idx="9961">
                  <c:v>-0.23243</c:v>
                </c:pt>
                <c:pt idx="9962">
                  <c:v>-0.234705</c:v>
                </c:pt>
                <c:pt idx="9963">
                  <c:v>-0.237009</c:v>
                </c:pt>
                <c:pt idx="9964">
                  <c:v>-0.239342</c:v>
                </c:pt>
                <c:pt idx="9965">
                  <c:v>-0.241701</c:v>
                </c:pt>
                <c:pt idx="9966">
                  <c:v>-0.24408299999999999</c:v>
                </c:pt>
                <c:pt idx="9967">
                  <c:v>-0.24648900000000001</c:v>
                </c:pt>
                <c:pt idx="9968">
                  <c:v>-0.248918</c:v>
                </c:pt>
                <c:pt idx="9969">
                  <c:v>-0.251361</c:v>
                </c:pt>
                <c:pt idx="9970">
                  <c:v>-0.25381199999999998</c:v>
                </c:pt>
                <c:pt idx="9971">
                  <c:v>-0.25626700000000002</c:v>
                </c:pt>
                <c:pt idx="9972">
                  <c:v>-0.25872099999999998</c:v>
                </c:pt>
                <c:pt idx="9973">
                  <c:v>-0.26117000000000001</c:v>
                </c:pt>
                <c:pt idx="9974">
                  <c:v>-0.26361699999999999</c:v>
                </c:pt>
                <c:pt idx="9975">
                  <c:v>-0.26606200000000002</c:v>
                </c:pt>
                <c:pt idx="9976">
                  <c:v>-0.26850299999999999</c:v>
                </c:pt>
                <c:pt idx="9977">
                  <c:v>-0.27093800000000001</c:v>
                </c:pt>
                <c:pt idx="9978">
                  <c:v>-0.27335799999999999</c:v>
                </c:pt>
                <c:pt idx="9979">
                  <c:v>-0.275754</c:v>
                </c:pt>
                <c:pt idx="9980">
                  <c:v>-0.27811799999999998</c:v>
                </c:pt>
                <c:pt idx="9981">
                  <c:v>-0.280443</c:v>
                </c:pt>
                <c:pt idx="9982">
                  <c:v>-0.28271600000000002</c:v>
                </c:pt>
                <c:pt idx="9983">
                  <c:v>-0.28493099999999999</c:v>
                </c:pt>
                <c:pt idx="9984">
                  <c:v>-0.28708699999999998</c:v>
                </c:pt>
                <c:pt idx="9985">
                  <c:v>-0.289184</c:v>
                </c:pt>
                <c:pt idx="9986">
                  <c:v>-0.29121200000000003</c:v>
                </c:pt>
                <c:pt idx="9987">
                  <c:v>-0.29316799999999998</c:v>
                </c:pt>
                <c:pt idx="9988">
                  <c:v>-0.29505399999999998</c:v>
                </c:pt>
                <c:pt idx="9989">
                  <c:v>-0.29687599999999997</c:v>
                </c:pt>
                <c:pt idx="9990">
                  <c:v>-0.29863699999999999</c:v>
                </c:pt>
                <c:pt idx="9991">
                  <c:v>-0.30034100000000002</c:v>
                </c:pt>
                <c:pt idx="9992">
                  <c:v>-0.30198900000000001</c:v>
                </c:pt>
                <c:pt idx="9993">
                  <c:v>-0.30357699999999999</c:v>
                </c:pt>
                <c:pt idx="9994">
                  <c:v>-0.30510100000000001</c:v>
                </c:pt>
                <c:pt idx="9995">
                  <c:v>-0.30656800000000001</c:v>
                </c:pt>
                <c:pt idx="9996">
                  <c:v>-0.30796200000000001</c:v>
                </c:pt>
                <c:pt idx="9997">
                  <c:v>-0.309224</c:v>
                </c:pt>
                <c:pt idx="9998">
                  <c:v>-0.310359</c:v>
                </c:pt>
                <c:pt idx="9999">
                  <c:v>-0.31143500000000002</c:v>
                </c:pt>
                <c:pt idx="10000">
                  <c:v>-0.31244899999999998</c:v>
                </c:pt>
                <c:pt idx="10001">
                  <c:v>-0.31336599999999998</c:v>
                </c:pt>
                <c:pt idx="10002">
                  <c:v>-0.31418699999999999</c:v>
                </c:pt>
                <c:pt idx="10003">
                  <c:v>-0.31491799999999998</c:v>
                </c:pt>
                <c:pt idx="10004">
                  <c:v>-0.31554900000000002</c:v>
                </c:pt>
                <c:pt idx="10005">
                  <c:v>-0.31606899999999999</c:v>
                </c:pt>
                <c:pt idx="10006">
                  <c:v>-0.31647399999999998</c:v>
                </c:pt>
                <c:pt idx="10007">
                  <c:v>-0.31676700000000002</c:v>
                </c:pt>
                <c:pt idx="10008">
                  <c:v>-0.31695200000000001</c:v>
                </c:pt>
                <c:pt idx="10009">
                  <c:v>-0.31703399999999998</c:v>
                </c:pt>
                <c:pt idx="10010">
                  <c:v>-0.31701099999999999</c:v>
                </c:pt>
                <c:pt idx="10011">
                  <c:v>-0.31687799999999999</c:v>
                </c:pt>
                <c:pt idx="10012">
                  <c:v>-0.31662800000000002</c:v>
                </c:pt>
                <c:pt idx="10013">
                  <c:v>-0.31626300000000002</c:v>
                </c:pt>
                <c:pt idx="10014">
                  <c:v>-0.31578600000000001</c:v>
                </c:pt>
                <c:pt idx="10015">
                  <c:v>-0.31520599999999999</c:v>
                </c:pt>
                <c:pt idx="10016">
                  <c:v>-0.314527</c:v>
                </c:pt>
                <c:pt idx="10017">
                  <c:v>-0.31375700000000001</c:v>
                </c:pt>
                <c:pt idx="10018">
                  <c:v>-0.31290200000000001</c:v>
                </c:pt>
                <c:pt idx="10019">
                  <c:v>-0.31196400000000002</c:v>
                </c:pt>
                <c:pt idx="10020">
                  <c:v>-0.31094500000000003</c:v>
                </c:pt>
                <c:pt idx="10021">
                  <c:v>-0.30984200000000001</c:v>
                </c:pt>
                <c:pt idx="10022">
                  <c:v>-0.30864599999999998</c:v>
                </c:pt>
                <c:pt idx="10023">
                  <c:v>-0.30734499999999998</c:v>
                </c:pt>
                <c:pt idx="10024">
                  <c:v>-0.30594199999999999</c:v>
                </c:pt>
                <c:pt idx="10025">
                  <c:v>-0.304448</c:v>
                </c:pt>
                <c:pt idx="10026">
                  <c:v>-0.302865</c:v>
                </c:pt>
                <c:pt idx="10027">
                  <c:v>-0.30119000000000001</c:v>
                </c:pt>
                <c:pt idx="10028">
                  <c:v>-0.29942200000000002</c:v>
                </c:pt>
                <c:pt idx="10029">
                  <c:v>-0.29756100000000002</c:v>
                </c:pt>
                <c:pt idx="10030">
                  <c:v>-0.295601</c:v>
                </c:pt>
                <c:pt idx="10031">
                  <c:v>-0.29353699999999999</c:v>
                </c:pt>
                <c:pt idx="10032">
                  <c:v>-0.29137200000000002</c:v>
                </c:pt>
                <c:pt idx="10033">
                  <c:v>-0.28911500000000001</c:v>
                </c:pt>
                <c:pt idx="10034">
                  <c:v>-0.28677000000000002</c:v>
                </c:pt>
                <c:pt idx="10035">
                  <c:v>-0.28433700000000001</c:v>
                </c:pt>
                <c:pt idx="10036">
                  <c:v>-0.28181899999999999</c:v>
                </c:pt>
                <c:pt idx="10037">
                  <c:v>-0.27922400000000003</c:v>
                </c:pt>
                <c:pt idx="10038">
                  <c:v>-0.27655400000000002</c:v>
                </c:pt>
                <c:pt idx="10039">
                  <c:v>-0.27381</c:v>
                </c:pt>
                <c:pt idx="10040">
                  <c:v>-0.27099600000000001</c:v>
                </c:pt>
                <c:pt idx="10041">
                  <c:v>-0.268119</c:v>
                </c:pt>
                <c:pt idx="10042">
                  <c:v>-0.26518199999999997</c:v>
                </c:pt>
                <c:pt idx="10043">
                  <c:v>-0.262181</c:v>
                </c:pt>
                <c:pt idx="10044">
                  <c:v>-0.25911699999999999</c:v>
                </c:pt>
                <c:pt idx="10045">
                  <c:v>-0.25599</c:v>
                </c:pt>
                <c:pt idx="10046">
                  <c:v>-0.252799</c:v>
                </c:pt>
                <c:pt idx="10047">
                  <c:v>-0.24954599999999999</c:v>
                </c:pt>
                <c:pt idx="10048">
                  <c:v>-0.24623500000000001</c:v>
                </c:pt>
                <c:pt idx="10049">
                  <c:v>-0.24287700000000001</c:v>
                </c:pt>
                <c:pt idx="10050">
                  <c:v>-0.239481</c:v>
                </c:pt>
                <c:pt idx="10051">
                  <c:v>-0.23605799999999999</c:v>
                </c:pt>
                <c:pt idx="10052">
                  <c:v>-0.23261000000000001</c:v>
                </c:pt>
                <c:pt idx="10053">
                  <c:v>-0.22914000000000001</c:v>
                </c:pt>
                <c:pt idx="10054">
                  <c:v>-0.22564999999999999</c:v>
                </c:pt>
                <c:pt idx="10055">
                  <c:v>-0.22214600000000001</c:v>
                </c:pt>
                <c:pt idx="10056">
                  <c:v>-0.21862999999999999</c:v>
                </c:pt>
                <c:pt idx="10057">
                  <c:v>-0.21510000000000001</c:v>
                </c:pt>
                <c:pt idx="10058">
                  <c:v>-0.21155499999999999</c:v>
                </c:pt>
                <c:pt idx="10059">
                  <c:v>-0.20799699999999999</c:v>
                </c:pt>
                <c:pt idx="10060">
                  <c:v>-0.20443</c:v>
                </c:pt>
                <c:pt idx="10061">
                  <c:v>-0.20086300000000001</c:v>
                </c:pt>
                <c:pt idx="10062">
                  <c:v>-0.19730200000000001</c:v>
                </c:pt>
                <c:pt idx="10063">
                  <c:v>-0.19373899999999999</c:v>
                </c:pt>
                <c:pt idx="10064">
                  <c:v>-0.190161</c:v>
                </c:pt>
                <c:pt idx="10065">
                  <c:v>-0.18656800000000001</c:v>
                </c:pt>
                <c:pt idx="10066">
                  <c:v>-0.18296599999999999</c:v>
                </c:pt>
                <c:pt idx="10067">
                  <c:v>-0.179364</c:v>
                </c:pt>
                <c:pt idx="10068">
                  <c:v>-0.17577799999999999</c:v>
                </c:pt>
                <c:pt idx="10069">
                  <c:v>-0.17222399999999999</c:v>
                </c:pt>
                <c:pt idx="10070">
                  <c:v>-0.16870499999999999</c:v>
                </c:pt>
                <c:pt idx="10071">
                  <c:v>-0.165215</c:v>
                </c:pt>
                <c:pt idx="10072">
                  <c:v>-0.16175899999999999</c:v>
                </c:pt>
                <c:pt idx="10073">
                  <c:v>-0.15835099999999999</c:v>
                </c:pt>
                <c:pt idx="10074">
                  <c:v>-0.154999</c:v>
                </c:pt>
                <c:pt idx="10075">
                  <c:v>-0.15170600000000001</c:v>
                </c:pt>
                <c:pt idx="10076">
                  <c:v>-0.148484</c:v>
                </c:pt>
                <c:pt idx="10077">
                  <c:v>-0.145345</c:v>
                </c:pt>
                <c:pt idx="10078">
                  <c:v>-0.142295</c:v>
                </c:pt>
                <c:pt idx="10079">
                  <c:v>-0.13933200000000001</c:v>
                </c:pt>
                <c:pt idx="10080">
                  <c:v>-0.13645199999999999</c:v>
                </c:pt>
                <c:pt idx="10081">
                  <c:v>-0.13364799999999999</c:v>
                </c:pt>
                <c:pt idx="10082">
                  <c:v>-0.13092400000000001</c:v>
                </c:pt>
                <c:pt idx="10083">
                  <c:v>-0.12828400000000001</c:v>
                </c:pt>
                <c:pt idx="10084">
                  <c:v>-0.12570100000000001</c:v>
                </c:pt>
                <c:pt idx="10085">
                  <c:v>-0.123157</c:v>
                </c:pt>
                <c:pt idx="10086">
                  <c:v>-0.120708</c:v>
                </c:pt>
                <c:pt idx="10087">
                  <c:v>-0.118382</c:v>
                </c:pt>
                <c:pt idx="10088">
                  <c:v>-0.116133</c:v>
                </c:pt>
                <c:pt idx="10089">
                  <c:v>-0.113945</c:v>
                </c:pt>
                <c:pt idx="10090">
                  <c:v>-0.111835</c:v>
                </c:pt>
                <c:pt idx="10091">
                  <c:v>-0.10981</c:v>
                </c:pt>
                <c:pt idx="10092">
                  <c:v>-0.10786900000000001</c:v>
                </c:pt>
                <c:pt idx="10093">
                  <c:v>-0.106012</c:v>
                </c:pt>
                <c:pt idx="10094">
                  <c:v>-0.10424600000000001</c:v>
                </c:pt>
                <c:pt idx="10095">
                  <c:v>-0.10258</c:v>
                </c:pt>
                <c:pt idx="10096">
                  <c:v>-0.101017</c:v>
                </c:pt>
                <c:pt idx="10097">
                  <c:v>-9.9562700000000004E-2</c:v>
                </c:pt>
                <c:pt idx="10098">
                  <c:v>-9.8217299999999993E-2</c:v>
                </c:pt>
                <c:pt idx="10099">
                  <c:v>-9.6980700000000003E-2</c:v>
                </c:pt>
                <c:pt idx="10100">
                  <c:v>-9.5855700000000002E-2</c:v>
                </c:pt>
                <c:pt idx="10101">
                  <c:v>-9.4849100000000006E-2</c:v>
                </c:pt>
                <c:pt idx="10102">
                  <c:v>-9.3968499999999996E-2</c:v>
                </c:pt>
                <c:pt idx="10103">
                  <c:v>-9.3219300000000005E-2</c:v>
                </c:pt>
                <c:pt idx="10104">
                  <c:v>-9.2604099999999995E-2</c:v>
                </c:pt>
                <c:pt idx="10105">
                  <c:v>-9.2122200000000001E-2</c:v>
                </c:pt>
                <c:pt idx="10106">
                  <c:v>-9.1767699999999994E-2</c:v>
                </c:pt>
                <c:pt idx="10107">
                  <c:v>-9.1530700000000006E-2</c:v>
                </c:pt>
                <c:pt idx="10108">
                  <c:v>-9.1401899999999994E-2</c:v>
                </c:pt>
                <c:pt idx="10109">
                  <c:v>-9.1372999999999996E-2</c:v>
                </c:pt>
                <c:pt idx="10110">
                  <c:v>-9.1438000000000005E-2</c:v>
                </c:pt>
                <c:pt idx="10111">
                  <c:v>-9.1594999999999996E-2</c:v>
                </c:pt>
                <c:pt idx="10112">
                  <c:v>-9.1844499999999996E-2</c:v>
                </c:pt>
                <c:pt idx="10113">
                  <c:v>-9.2187599999999995E-2</c:v>
                </c:pt>
                <c:pt idx="10114">
                  <c:v>-9.2625799999999994E-2</c:v>
                </c:pt>
                <c:pt idx="10115">
                  <c:v>-9.3152299999999993E-2</c:v>
                </c:pt>
                <c:pt idx="10116">
                  <c:v>-9.3749299999999994E-2</c:v>
                </c:pt>
                <c:pt idx="10117">
                  <c:v>-9.4406000000000004E-2</c:v>
                </c:pt>
                <c:pt idx="10118">
                  <c:v>-9.5128000000000004E-2</c:v>
                </c:pt>
                <c:pt idx="10119">
                  <c:v>-9.5924999999999996E-2</c:v>
                </c:pt>
                <c:pt idx="10120">
                  <c:v>-9.6801799999999993E-2</c:v>
                </c:pt>
                <c:pt idx="10121">
                  <c:v>-9.776E-2</c:v>
                </c:pt>
                <c:pt idx="10122">
                  <c:v>-9.8802100000000004E-2</c:v>
                </c:pt>
                <c:pt idx="10123">
                  <c:v>-9.9931400000000004E-2</c:v>
                </c:pt>
                <c:pt idx="10124">
                  <c:v>-0.101146</c:v>
                </c:pt>
                <c:pt idx="10125">
                  <c:v>-0.10244</c:v>
                </c:pt>
                <c:pt idx="10126">
                  <c:v>-0.10380499999999999</c:v>
                </c:pt>
                <c:pt idx="10127">
                  <c:v>-0.105235</c:v>
                </c:pt>
                <c:pt idx="10128">
                  <c:v>-0.106728</c:v>
                </c:pt>
                <c:pt idx="10129">
                  <c:v>-0.10828400000000001</c:v>
                </c:pt>
                <c:pt idx="10130">
                  <c:v>-0.109902</c:v>
                </c:pt>
                <c:pt idx="10131">
                  <c:v>-0.111578</c:v>
                </c:pt>
                <c:pt idx="10132">
                  <c:v>-0.113301</c:v>
                </c:pt>
                <c:pt idx="10133">
                  <c:v>-0.11505899999999999</c:v>
                </c:pt>
                <c:pt idx="10134">
                  <c:v>-0.11684799999999999</c:v>
                </c:pt>
                <c:pt idx="10135">
                  <c:v>-0.11866500000000001</c:v>
                </c:pt>
                <c:pt idx="10136">
                  <c:v>-0.120513</c:v>
                </c:pt>
                <c:pt idx="10137">
                  <c:v>-0.122394</c:v>
                </c:pt>
                <c:pt idx="10138">
                  <c:v>-0.12431200000000001</c:v>
                </c:pt>
                <c:pt idx="10139">
                  <c:v>-0.12626699999999999</c:v>
                </c:pt>
                <c:pt idx="10140">
                  <c:v>-0.12825400000000001</c:v>
                </c:pt>
                <c:pt idx="10141">
                  <c:v>-0.13027</c:v>
                </c:pt>
                <c:pt idx="10142">
                  <c:v>-0.13231299999999999</c:v>
                </c:pt>
                <c:pt idx="10143">
                  <c:v>-0.13437499999999999</c:v>
                </c:pt>
                <c:pt idx="10144">
                  <c:v>-0.13644200000000001</c:v>
                </c:pt>
                <c:pt idx="10145">
                  <c:v>-0.13850799999999999</c:v>
                </c:pt>
                <c:pt idx="10146">
                  <c:v>-0.140573</c:v>
                </c:pt>
                <c:pt idx="10147">
                  <c:v>-0.14263999999999999</c:v>
                </c:pt>
                <c:pt idx="10148">
                  <c:v>-0.14471400000000001</c:v>
                </c:pt>
                <c:pt idx="10149">
                  <c:v>-0.14679500000000001</c:v>
                </c:pt>
                <c:pt idx="10150">
                  <c:v>-0.14887600000000001</c:v>
                </c:pt>
                <c:pt idx="10151">
                  <c:v>-0.150947</c:v>
                </c:pt>
                <c:pt idx="10152">
                  <c:v>-0.153004</c:v>
                </c:pt>
                <c:pt idx="10153">
                  <c:v>-0.15504799999999999</c:v>
                </c:pt>
                <c:pt idx="10154">
                  <c:v>-0.157083</c:v>
                </c:pt>
                <c:pt idx="10155">
                  <c:v>-0.159108</c:v>
                </c:pt>
                <c:pt idx="10156">
                  <c:v>-0.16112599999999999</c:v>
                </c:pt>
                <c:pt idx="10157">
                  <c:v>-0.163135</c:v>
                </c:pt>
                <c:pt idx="10158">
                  <c:v>-0.165133</c:v>
                </c:pt>
                <c:pt idx="10159">
                  <c:v>-0.16711100000000001</c:v>
                </c:pt>
                <c:pt idx="10160">
                  <c:v>-0.16907</c:v>
                </c:pt>
                <c:pt idx="10161">
                  <c:v>-0.171015</c:v>
                </c:pt>
                <c:pt idx="10162">
                  <c:v>-0.17294899999999999</c:v>
                </c:pt>
                <c:pt idx="10163">
                  <c:v>-0.17486699999999999</c:v>
                </c:pt>
                <c:pt idx="10164">
                  <c:v>-0.17676500000000001</c:v>
                </c:pt>
                <c:pt idx="10165">
                  <c:v>-0.17863499999999999</c:v>
                </c:pt>
                <c:pt idx="10166">
                  <c:v>-0.18046999999999999</c:v>
                </c:pt>
                <c:pt idx="10167">
                  <c:v>-0.18226300000000001</c:v>
                </c:pt>
                <c:pt idx="10168">
                  <c:v>-0.18400900000000001</c:v>
                </c:pt>
                <c:pt idx="10169">
                  <c:v>-0.18570700000000001</c:v>
                </c:pt>
                <c:pt idx="10170">
                  <c:v>-0.18735399999999999</c:v>
                </c:pt>
                <c:pt idx="10171">
                  <c:v>-0.18894900000000001</c:v>
                </c:pt>
                <c:pt idx="10172">
                  <c:v>-0.190495</c:v>
                </c:pt>
                <c:pt idx="10173">
                  <c:v>-0.19199099999999999</c:v>
                </c:pt>
                <c:pt idx="10174">
                  <c:v>-0.193437</c:v>
                </c:pt>
                <c:pt idx="10175">
                  <c:v>-0.194827</c:v>
                </c:pt>
                <c:pt idx="10176">
                  <c:v>-0.196159</c:v>
                </c:pt>
                <c:pt idx="10177">
                  <c:v>-0.197432</c:v>
                </c:pt>
                <c:pt idx="10178">
                  <c:v>-0.19864699999999999</c:v>
                </c:pt>
                <c:pt idx="10179">
                  <c:v>-0.19980100000000001</c:v>
                </c:pt>
                <c:pt idx="10180">
                  <c:v>-0.20089699999999999</c:v>
                </c:pt>
                <c:pt idx="10181">
                  <c:v>-0.201935</c:v>
                </c:pt>
                <c:pt idx="10182">
                  <c:v>-0.20291799999999999</c:v>
                </c:pt>
                <c:pt idx="10183">
                  <c:v>-0.20385300000000001</c:v>
                </c:pt>
                <c:pt idx="10184">
                  <c:v>-0.20474000000000001</c:v>
                </c:pt>
                <c:pt idx="10185">
                  <c:v>-0.20557700000000001</c:v>
                </c:pt>
                <c:pt idx="10186">
                  <c:v>-0.206368</c:v>
                </c:pt>
                <c:pt idx="10187">
                  <c:v>-0.207117</c:v>
                </c:pt>
                <c:pt idx="10188">
                  <c:v>-0.20782700000000001</c:v>
                </c:pt>
                <c:pt idx="10189">
                  <c:v>-0.20849400000000001</c:v>
                </c:pt>
                <c:pt idx="10190">
                  <c:v>-0.209118</c:v>
                </c:pt>
                <c:pt idx="10191">
                  <c:v>-0.209699</c:v>
                </c:pt>
                <c:pt idx="10192">
                  <c:v>-0.21023600000000001</c:v>
                </c:pt>
                <c:pt idx="10193">
                  <c:v>-0.210727</c:v>
                </c:pt>
                <c:pt idx="10194">
                  <c:v>-0.21117</c:v>
                </c:pt>
                <c:pt idx="10195">
                  <c:v>-0.211564</c:v>
                </c:pt>
                <c:pt idx="10196">
                  <c:v>-0.21190999999999999</c:v>
                </c:pt>
                <c:pt idx="10197">
                  <c:v>-0.21220600000000001</c:v>
                </c:pt>
                <c:pt idx="10198">
                  <c:v>-0.212455</c:v>
                </c:pt>
                <c:pt idx="10199">
                  <c:v>-0.21265100000000001</c:v>
                </c:pt>
                <c:pt idx="10200">
                  <c:v>-0.21279300000000001</c:v>
                </c:pt>
                <c:pt idx="10201">
                  <c:v>-0.21288599999999999</c:v>
                </c:pt>
                <c:pt idx="10202">
                  <c:v>-0.21293599999999999</c:v>
                </c:pt>
                <c:pt idx="10203">
                  <c:v>-0.212946</c:v>
                </c:pt>
                <c:pt idx="10204">
                  <c:v>-0.212918</c:v>
                </c:pt>
                <c:pt idx="10205">
                  <c:v>-0.21285599999999999</c:v>
                </c:pt>
                <c:pt idx="10206">
                  <c:v>-0.21276</c:v>
                </c:pt>
                <c:pt idx="10207">
                  <c:v>-0.21263399999999999</c:v>
                </c:pt>
                <c:pt idx="10208">
                  <c:v>-0.212475</c:v>
                </c:pt>
                <c:pt idx="10209">
                  <c:v>-0.212281</c:v>
                </c:pt>
                <c:pt idx="10210">
                  <c:v>-0.21205199999999999</c:v>
                </c:pt>
                <c:pt idx="10211">
                  <c:v>-0.21179100000000001</c:v>
                </c:pt>
                <c:pt idx="10212">
                  <c:v>-0.21150099999999999</c:v>
                </c:pt>
                <c:pt idx="10213">
                  <c:v>-0.21118400000000001</c:v>
                </c:pt>
                <c:pt idx="10214">
                  <c:v>-0.21083499999999999</c:v>
                </c:pt>
                <c:pt idx="10215">
                  <c:v>-0.210454</c:v>
                </c:pt>
                <c:pt idx="10216">
                  <c:v>-0.21004600000000001</c:v>
                </c:pt>
                <c:pt idx="10217">
                  <c:v>-0.20961199999999999</c:v>
                </c:pt>
                <c:pt idx="10218">
                  <c:v>-0.20915</c:v>
                </c:pt>
                <c:pt idx="10219">
                  <c:v>-0.20865600000000001</c:v>
                </c:pt>
                <c:pt idx="10220">
                  <c:v>-0.20812800000000001</c:v>
                </c:pt>
                <c:pt idx="10221">
                  <c:v>-0.207564</c:v>
                </c:pt>
                <c:pt idx="10222">
                  <c:v>-0.20696400000000001</c:v>
                </c:pt>
                <c:pt idx="10223">
                  <c:v>-0.20633000000000001</c:v>
                </c:pt>
                <c:pt idx="10224">
                  <c:v>-0.20566499999999999</c:v>
                </c:pt>
                <c:pt idx="10225">
                  <c:v>-0.20497299999999999</c:v>
                </c:pt>
                <c:pt idx="10226">
                  <c:v>-0.20425299999999999</c:v>
                </c:pt>
                <c:pt idx="10227">
                  <c:v>-0.20350399999999999</c:v>
                </c:pt>
                <c:pt idx="10228">
                  <c:v>-0.20272299999999999</c:v>
                </c:pt>
                <c:pt idx="10229">
                  <c:v>-0.20191100000000001</c:v>
                </c:pt>
                <c:pt idx="10230">
                  <c:v>-0.20106499999999999</c:v>
                </c:pt>
                <c:pt idx="10231">
                  <c:v>-0.200181</c:v>
                </c:pt>
                <c:pt idx="10232">
                  <c:v>-0.19926099999999999</c:v>
                </c:pt>
                <c:pt idx="10233">
                  <c:v>-0.19830200000000001</c:v>
                </c:pt>
                <c:pt idx="10234">
                  <c:v>-0.19731099999999999</c:v>
                </c:pt>
                <c:pt idx="10235">
                  <c:v>-0.19628999999999999</c:v>
                </c:pt>
                <c:pt idx="10236">
                  <c:v>-0.195244</c:v>
                </c:pt>
                <c:pt idx="10237">
                  <c:v>-0.19417499999999999</c:v>
                </c:pt>
                <c:pt idx="10238">
                  <c:v>-0.19308500000000001</c:v>
                </c:pt>
                <c:pt idx="10239">
                  <c:v>-0.191973</c:v>
                </c:pt>
                <c:pt idx="10240">
                  <c:v>-0.19083600000000001</c:v>
                </c:pt>
                <c:pt idx="10241">
                  <c:v>-0.18967200000000001</c:v>
                </c:pt>
                <c:pt idx="10242">
                  <c:v>-0.18848000000000001</c:v>
                </c:pt>
                <c:pt idx="10243">
                  <c:v>-0.18726200000000001</c:v>
                </c:pt>
                <c:pt idx="10244">
                  <c:v>-0.18601699999999999</c:v>
                </c:pt>
                <c:pt idx="10245">
                  <c:v>-0.18473899999999999</c:v>
                </c:pt>
                <c:pt idx="10246">
                  <c:v>-0.18342600000000001</c:v>
                </c:pt>
                <c:pt idx="10247">
                  <c:v>-0.18207599999999999</c:v>
                </c:pt>
                <c:pt idx="10248">
                  <c:v>-0.18068899999999999</c:v>
                </c:pt>
                <c:pt idx="10249">
                  <c:v>-0.17926500000000001</c:v>
                </c:pt>
                <c:pt idx="10250">
                  <c:v>-0.17780499999999999</c:v>
                </c:pt>
                <c:pt idx="10251">
                  <c:v>-0.17630599999999999</c:v>
                </c:pt>
                <c:pt idx="10252">
                  <c:v>-0.174762</c:v>
                </c:pt>
                <c:pt idx="10253">
                  <c:v>-0.17317399999999999</c:v>
                </c:pt>
                <c:pt idx="10254">
                  <c:v>-0.17155200000000001</c:v>
                </c:pt>
                <c:pt idx="10255">
                  <c:v>-0.1699</c:v>
                </c:pt>
                <c:pt idx="10256">
                  <c:v>-0.16822200000000001</c:v>
                </c:pt>
                <c:pt idx="10257">
                  <c:v>-0.166517</c:v>
                </c:pt>
                <c:pt idx="10258">
                  <c:v>-0.16478499999999999</c:v>
                </c:pt>
                <c:pt idx="10259">
                  <c:v>-0.16302700000000001</c:v>
                </c:pt>
                <c:pt idx="10260">
                  <c:v>-0.161248</c:v>
                </c:pt>
                <c:pt idx="10261">
                  <c:v>-0.159444</c:v>
                </c:pt>
                <c:pt idx="10262">
                  <c:v>-0.157612</c:v>
                </c:pt>
                <c:pt idx="10263">
                  <c:v>-0.155751</c:v>
                </c:pt>
                <c:pt idx="10264">
                  <c:v>-0.153866</c:v>
                </c:pt>
                <c:pt idx="10265">
                  <c:v>-0.15196000000000001</c:v>
                </c:pt>
                <c:pt idx="10266">
                  <c:v>-0.150033</c:v>
                </c:pt>
                <c:pt idx="10267">
                  <c:v>-0.14808299999999999</c:v>
                </c:pt>
                <c:pt idx="10268">
                  <c:v>-0.14610600000000001</c:v>
                </c:pt>
                <c:pt idx="10269">
                  <c:v>-0.14410200000000001</c:v>
                </c:pt>
                <c:pt idx="10270">
                  <c:v>-0.14208200000000001</c:v>
                </c:pt>
                <c:pt idx="10271">
                  <c:v>-0.14002600000000001</c:v>
                </c:pt>
                <c:pt idx="10272">
                  <c:v>-0.13786899999999999</c:v>
                </c:pt>
                <c:pt idx="10273">
                  <c:v>-0.13561200000000001</c:v>
                </c:pt>
                <c:pt idx="10274">
                  <c:v>-0.13333500000000001</c:v>
                </c:pt>
                <c:pt idx="10275">
                  <c:v>-0.13104399999999999</c:v>
                </c:pt>
                <c:pt idx="10276">
                  <c:v>-0.12870200000000001</c:v>
                </c:pt>
                <c:pt idx="10277">
                  <c:v>-0.12631700000000001</c:v>
                </c:pt>
                <c:pt idx="10278">
                  <c:v>-0.123905</c:v>
                </c:pt>
                <c:pt idx="10279">
                  <c:v>-0.12146800000000001</c:v>
                </c:pt>
                <c:pt idx="10280">
                  <c:v>-0.119001</c:v>
                </c:pt>
                <c:pt idx="10281">
                  <c:v>-0.11650199999999999</c:v>
                </c:pt>
                <c:pt idx="10282">
                  <c:v>-0.113968</c:v>
                </c:pt>
                <c:pt idx="10283">
                  <c:v>-0.1114</c:v>
                </c:pt>
                <c:pt idx="10284">
                  <c:v>-0.108803</c:v>
                </c:pt>
                <c:pt idx="10285">
                  <c:v>-0.106179</c:v>
                </c:pt>
                <c:pt idx="10286">
                  <c:v>-0.103529</c:v>
                </c:pt>
                <c:pt idx="10287">
                  <c:v>-0.100855</c:v>
                </c:pt>
                <c:pt idx="10288">
                  <c:v>-9.8165100000000005E-2</c:v>
                </c:pt>
                <c:pt idx="10289">
                  <c:v>-9.5464300000000002E-2</c:v>
                </c:pt>
                <c:pt idx="10290">
                  <c:v>-9.2758599999999997E-2</c:v>
                </c:pt>
                <c:pt idx="10291">
                  <c:v>-9.0050500000000006E-2</c:v>
                </c:pt>
                <c:pt idx="10292">
                  <c:v>-8.7339399999999998E-2</c:v>
                </c:pt>
                <c:pt idx="10293">
                  <c:v>-8.4623199999999996E-2</c:v>
                </c:pt>
                <c:pt idx="10294">
                  <c:v>-8.1899700000000006E-2</c:v>
                </c:pt>
                <c:pt idx="10295">
                  <c:v>-7.9167600000000005E-2</c:v>
                </c:pt>
                <c:pt idx="10296">
                  <c:v>-7.6427999999999996E-2</c:v>
                </c:pt>
                <c:pt idx="10297">
                  <c:v>-7.3680399999999993E-2</c:v>
                </c:pt>
                <c:pt idx="10298">
                  <c:v>-7.0923200000000006E-2</c:v>
                </c:pt>
                <c:pt idx="10299">
                  <c:v>-6.8156700000000001E-2</c:v>
                </c:pt>
                <c:pt idx="10300">
                  <c:v>-6.5381400000000006E-2</c:v>
                </c:pt>
                <c:pt idx="10301">
                  <c:v>-6.2596799999999994E-2</c:v>
                </c:pt>
                <c:pt idx="10302">
                  <c:v>-5.9804000000000003E-2</c:v>
                </c:pt>
                <c:pt idx="10303">
                  <c:v>-5.7002400000000002E-2</c:v>
                </c:pt>
                <c:pt idx="10304">
                  <c:v>-5.4189300000000003E-2</c:v>
                </c:pt>
                <c:pt idx="10305">
                  <c:v>-5.1365899999999999E-2</c:v>
                </c:pt>
                <c:pt idx="10306">
                  <c:v>-4.8535700000000001E-2</c:v>
                </c:pt>
                <c:pt idx="10307">
                  <c:v>-4.5702E-2</c:v>
                </c:pt>
                <c:pt idx="10308">
                  <c:v>-4.2868799999999999E-2</c:v>
                </c:pt>
                <c:pt idx="10309">
                  <c:v>-4.0039600000000002E-2</c:v>
                </c:pt>
                <c:pt idx="10310">
                  <c:v>-3.7216800000000001E-2</c:v>
                </c:pt>
                <c:pt idx="10311">
                  <c:v>-3.44017E-2</c:v>
                </c:pt>
                <c:pt idx="10312">
                  <c:v>-3.1595999999999999E-2</c:v>
                </c:pt>
                <c:pt idx="10313">
                  <c:v>-2.8801199999999999E-2</c:v>
                </c:pt>
                <c:pt idx="10314">
                  <c:v>-2.6018800000000002E-2</c:v>
                </c:pt>
                <c:pt idx="10315">
                  <c:v>-2.3250099999999999E-2</c:v>
                </c:pt>
                <c:pt idx="10316">
                  <c:v>-2.0495699999999999E-2</c:v>
                </c:pt>
                <c:pt idx="10317">
                  <c:v>-1.7756500000000001E-2</c:v>
                </c:pt>
                <c:pt idx="10318">
                  <c:v>-1.5033400000000001E-2</c:v>
                </c:pt>
                <c:pt idx="10319">
                  <c:v>-1.23275E-2</c:v>
                </c:pt>
                <c:pt idx="10320" formatCode="0.00E+00">
                  <c:v>-9.6388800000000007E-3</c:v>
                </c:pt>
                <c:pt idx="10321" formatCode="0.00E+00">
                  <c:v>-6.96629E-3</c:v>
                </c:pt>
                <c:pt idx="10322" formatCode="0.00E+00">
                  <c:v>-4.3084799999999999E-3</c:v>
                </c:pt>
                <c:pt idx="10323" formatCode="0.00E+00">
                  <c:v>-1.6670400000000001E-3</c:v>
                </c:pt>
                <c:pt idx="10324" formatCode="0.00E+00">
                  <c:v>9.5317000000000004E-4</c:v>
                </c:pt>
                <c:pt idx="10325" formatCode="0.00E+00">
                  <c:v>3.5463700000000001E-3</c:v>
                </c:pt>
                <c:pt idx="10326" formatCode="0.00E+00">
                  <c:v>6.1086300000000003E-3</c:v>
                </c:pt>
                <c:pt idx="10327" formatCode="0.00E+00">
                  <c:v>8.6378700000000006E-3</c:v>
                </c:pt>
                <c:pt idx="10328">
                  <c:v>1.11319E-2</c:v>
                </c:pt>
                <c:pt idx="10329">
                  <c:v>1.35876E-2</c:v>
                </c:pt>
                <c:pt idx="10330">
                  <c:v>1.6002800000000001E-2</c:v>
                </c:pt>
                <c:pt idx="10331">
                  <c:v>1.8377000000000001E-2</c:v>
                </c:pt>
                <c:pt idx="10332">
                  <c:v>2.0710800000000001E-2</c:v>
                </c:pt>
                <c:pt idx="10333">
                  <c:v>2.3002600000000002E-2</c:v>
                </c:pt>
                <c:pt idx="10334">
                  <c:v>2.5248199999999998E-2</c:v>
                </c:pt>
                <c:pt idx="10335">
                  <c:v>2.7443200000000001E-2</c:v>
                </c:pt>
                <c:pt idx="10336">
                  <c:v>2.9583499999999999E-2</c:v>
                </c:pt>
                <c:pt idx="10337">
                  <c:v>3.16677E-2</c:v>
                </c:pt>
                <c:pt idx="10338">
                  <c:v>3.3699399999999997E-2</c:v>
                </c:pt>
                <c:pt idx="10339">
                  <c:v>3.5683100000000002E-2</c:v>
                </c:pt>
                <c:pt idx="10340">
                  <c:v>3.7619E-2</c:v>
                </c:pt>
                <c:pt idx="10341">
                  <c:v>3.9503799999999999E-2</c:v>
                </c:pt>
                <c:pt idx="10342">
                  <c:v>4.1334200000000001E-2</c:v>
                </c:pt>
                <c:pt idx="10343">
                  <c:v>4.3106499999999999E-2</c:v>
                </c:pt>
                <c:pt idx="10344">
                  <c:v>4.4815000000000001E-2</c:v>
                </c:pt>
                <c:pt idx="10345">
                  <c:v>4.6455999999999997E-2</c:v>
                </c:pt>
                <c:pt idx="10346">
                  <c:v>4.8033899999999997E-2</c:v>
                </c:pt>
                <c:pt idx="10347">
                  <c:v>4.9553E-2</c:v>
                </c:pt>
                <c:pt idx="10348">
                  <c:v>5.1008999999999999E-2</c:v>
                </c:pt>
                <c:pt idx="10349">
                  <c:v>5.2392599999999998E-2</c:v>
                </c:pt>
                <c:pt idx="10350">
                  <c:v>5.3696199999999999E-2</c:v>
                </c:pt>
                <c:pt idx="10351">
                  <c:v>5.4915199999999997E-2</c:v>
                </c:pt>
                <c:pt idx="10352">
                  <c:v>5.6049700000000001E-2</c:v>
                </c:pt>
                <c:pt idx="10353">
                  <c:v>5.7102899999999998E-2</c:v>
                </c:pt>
                <c:pt idx="10354">
                  <c:v>5.8076299999999997E-2</c:v>
                </c:pt>
                <c:pt idx="10355">
                  <c:v>5.8970300000000003E-2</c:v>
                </c:pt>
                <c:pt idx="10356">
                  <c:v>5.97841E-2</c:v>
                </c:pt>
                <c:pt idx="10357">
                  <c:v>6.0515300000000001E-2</c:v>
                </c:pt>
                <c:pt idx="10358">
                  <c:v>6.11605E-2</c:v>
                </c:pt>
                <c:pt idx="10359">
                  <c:v>6.1714900000000003E-2</c:v>
                </c:pt>
                <c:pt idx="10360">
                  <c:v>6.2174199999999999E-2</c:v>
                </c:pt>
                <c:pt idx="10361">
                  <c:v>6.2536499999999995E-2</c:v>
                </c:pt>
                <c:pt idx="10362">
                  <c:v>6.2802399999999994E-2</c:v>
                </c:pt>
                <c:pt idx="10363">
                  <c:v>6.2971700000000005E-2</c:v>
                </c:pt>
                <c:pt idx="10364">
                  <c:v>6.3042299999999996E-2</c:v>
                </c:pt>
                <c:pt idx="10365">
                  <c:v>6.3015100000000004E-2</c:v>
                </c:pt>
                <c:pt idx="10366">
                  <c:v>6.28938E-2</c:v>
                </c:pt>
                <c:pt idx="10367">
                  <c:v>6.2679700000000005E-2</c:v>
                </c:pt>
                <c:pt idx="10368">
                  <c:v>6.2371700000000002E-2</c:v>
                </c:pt>
                <c:pt idx="10369">
                  <c:v>6.1967399999999999E-2</c:v>
                </c:pt>
                <c:pt idx="10370">
                  <c:v>6.1465199999999998E-2</c:v>
                </c:pt>
                <c:pt idx="10371">
                  <c:v>6.0865299999999997E-2</c:v>
                </c:pt>
                <c:pt idx="10372">
                  <c:v>6.0169300000000002E-2</c:v>
                </c:pt>
                <c:pt idx="10373">
                  <c:v>5.9377399999999997E-2</c:v>
                </c:pt>
                <c:pt idx="10374">
                  <c:v>5.8488999999999999E-2</c:v>
                </c:pt>
                <c:pt idx="10375">
                  <c:v>5.7504100000000002E-2</c:v>
                </c:pt>
                <c:pt idx="10376">
                  <c:v>5.6423000000000001E-2</c:v>
                </c:pt>
                <c:pt idx="10377">
                  <c:v>5.5245099999999998E-2</c:v>
                </c:pt>
                <c:pt idx="10378">
                  <c:v>5.3971199999999997E-2</c:v>
                </c:pt>
                <c:pt idx="10379">
                  <c:v>5.26019E-2</c:v>
                </c:pt>
                <c:pt idx="10380">
                  <c:v>5.11379E-2</c:v>
                </c:pt>
                <c:pt idx="10381">
                  <c:v>4.9581199999999999E-2</c:v>
                </c:pt>
                <c:pt idx="10382">
                  <c:v>4.79353E-2</c:v>
                </c:pt>
                <c:pt idx="10383">
                  <c:v>4.6204299999999997E-2</c:v>
                </c:pt>
                <c:pt idx="10384">
                  <c:v>4.4391699999999999E-2</c:v>
                </c:pt>
                <c:pt idx="10385">
                  <c:v>4.2498300000000003E-2</c:v>
                </c:pt>
                <c:pt idx="10386">
                  <c:v>4.0525499999999999E-2</c:v>
                </c:pt>
                <c:pt idx="10387">
                  <c:v>3.8475200000000001E-2</c:v>
                </c:pt>
                <c:pt idx="10388">
                  <c:v>3.6348699999999998E-2</c:v>
                </c:pt>
                <c:pt idx="10389">
                  <c:v>3.4146599999999999E-2</c:v>
                </c:pt>
                <c:pt idx="10390">
                  <c:v>3.1870599999999999E-2</c:v>
                </c:pt>
                <c:pt idx="10391">
                  <c:v>2.9524000000000002E-2</c:v>
                </c:pt>
                <c:pt idx="10392">
                  <c:v>2.71115E-2</c:v>
                </c:pt>
                <c:pt idx="10393">
                  <c:v>2.4636499999999999E-2</c:v>
                </c:pt>
                <c:pt idx="10394">
                  <c:v>2.21032E-2</c:v>
                </c:pt>
                <c:pt idx="10395">
                  <c:v>1.95164E-2</c:v>
                </c:pt>
                <c:pt idx="10396">
                  <c:v>1.68798E-2</c:v>
                </c:pt>
                <c:pt idx="10397">
                  <c:v>1.41949E-2</c:v>
                </c:pt>
                <c:pt idx="10398">
                  <c:v>1.1462099999999999E-2</c:v>
                </c:pt>
                <c:pt idx="10399" formatCode="0.00E+00">
                  <c:v>8.6829100000000003E-3</c:v>
                </c:pt>
                <c:pt idx="10400" formatCode="0.00E+00">
                  <c:v>5.8597500000000004E-3</c:v>
                </c:pt>
                <c:pt idx="10401" formatCode="0.00E+00">
                  <c:v>2.9951600000000002E-3</c:v>
                </c:pt>
                <c:pt idx="10402" formatCode="0.00E+00">
                  <c:v>9.1974700000000006E-5</c:v>
                </c:pt>
                <c:pt idx="10403" formatCode="0.00E+00">
                  <c:v>-2.8472100000000002E-3</c:v>
                </c:pt>
                <c:pt idx="10404" formatCode="0.00E+00">
                  <c:v>-5.8204499999999996E-3</c:v>
                </c:pt>
                <c:pt idx="10405" formatCode="0.00E+00">
                  <c:v>-8.8246499999999999E-3</c:v>
                </c:pt>
                <c:pt idx="10406">
                  <c:v>-1.1854999999999999E-2</c:v>
                </c:pt>
                <c:pt idx="10407">
                  <c:v>-1.4906300000000001E-2</c:v>
                </c:pt>
                <c:pt idx="10408">
                  <c:v>-1.7974E-2</c:v>
                </c:pt>
                <c:pt idx="10409">
                  <c:v>-2.10545E-2</c:v>
                </c:pt>
                <c:pt idx="10410">
                  <c:v>-2.41438E-2</c:v>
                </c:pt>
                <c:pt idx="10411">
                  <c:v>-2.7238200000000001E-2</c:v>
                </c:pt>
                <c:pt idx="10412">
                  <c:v>-3.0334099999999999E-2</c:v>
                </c:pt>
                <c:pt idx="10413">
                  <c:v>-3.3427499999999999E-2</c:v>
                </c:pt>
                <c:pt idx="10414">
                  <c:v>-3.6513700000000003E-2</c:v>
                </c:pt>
                <c:pt idx="10415">
                  <c:v>-3.9588699999999998E-2</c:v>
                </c:pt>
                <c:pt idx="10416">
                  <c:v>-4.2649399999999997E-2</c:v>
                </c:pt>
                <c:pt idx="10417">
                  <c:v>-4.5692900000000002E-2</c:v>
                </c:pt>
                <c:pt idx="10418">
                  <c:v>-4.87152E-2</c:v>
                </c:pt>
                <c:pt idx="10419">
                  <c:v>-5.1711899999999998E-2</c:v>
                </c:pt>
                <c:pt idx="10420">
                  <c:v>-5.4678600000000001E-2</c:v>
                </c:pt>
                <c:pt idx="10421">
                  <c:v>-5.7611000000000002E-2</c:v>
                </c:pt>
                <c:pt idx="10422">
                  <c:v>-6.0505700000000003E-2</c:v>
                </c:pt>
                <c:pt idx="10423">
                  <c:v>-6.3359299999999993E-2</c:v>
                </c:pt>
                <c:pt idx="10424">
                  <c:v>-6.6167199999999995E-2</c:v>
                </c:pt>
                <c:pt idx="10425">
                  <c:v>-6.8924700000000005E-2</c:v>
                </c:pt>
                <c:pt idx="10426">
                  <c:v>-7.1627399999999994E-2</c:v>
                </c:pt>
                <c:pt idx="10427">
                  <c:v>-7.4271400000000001E-2</c:v>
                </c:pt>
                <c:pt idx="10428">
                  <c:v>-7.6853099999999994E-2</c:v>
                </c:pt>
                <c:pt idx="10429">
                  <c:v>-7.9368900000000006E-2</c:v>
                </c:pt>
                <c:pt idx="10430">
                  <c:v>-8.1815799999999994E-2</c:v>
                </c:pt>
                <c:pt idx="10431">
                  <c:v>-8.4191500000000002E-2</c:v>
                </c:pt>
                <c:pt idx="10432">
                  <c:v>-8.6493899999999999E-2</c:v>
                </c:pt>
                <c:pt idx="10433">
                  <c:v>-8.8719599999999996E-2</c:v>
                </c:pt>
                <c:pt idx="10434">
                  <c:v>-9.0864700000000007E-2</c:v>
                </c:pt>
                <c:pt idx="10435">
                  <c:v>-9.2926499999999995E-2</c:v>
                </c:pt>
                <c:pt idx="10436">
                  <c:v>-9.4902899999999998E-2</c:v>
                </c:pt>
                <c:pt idx="10437">
                  <c:v>-9.6791299999999997E-2</c:v>
                </c:pt>
                <c:pt idx="10438">
                  <c:v>-9.8587900000000006E-2</c:v>
                </c:pt>
                <c:pt idx="10439">
                  <c:v>-0.100288</c:v>
                </c:pt>
                <c:pt idx="10440">
                  <c:v>-0.10188999999999999</c:v>
                </c:pt>
                <c:pt idx="10441">
                  <c:v>-0.103393</c:v>
                </c:pt>
                <c:pt idx="10442">
                  <c:v>-0.104796</c:v>
                </c:pt>
                <c:pt idx="10443">
                  <c:v>-0.10609300000000001</c:v>
                </c:pt>
                <c:pt idx="10444">
                  <c:v>-0.10728</c:v>
                </c:pt>
                <c:pt idx="10445">
                  <c:v>-0.108353</c:v>
                </c:pt>
                <c:pt idx="10446">
                  <c:v>-0.10931</c:v>
                </c:pt>
                <c:pt idx="10447">
                  <c:v>-0.110152</c:v>
                </c:pt>
                <c:pt idx="10448">
                  <c:v>-0.110875</c:v>
                </c:pt>
                <c:pt idx="10449">
                  <c:v>-0.11148</c:v>
                </c:pt>
                <c:pt idx="10450">
                  <c:v>-0.111967</c:v>
                </c:pt>
                <c:pt idx="10451">
                  <c:v>-0.112334</c:v>
                </c:pt>
                <c:pt idx="10452">
                  <c:v>-0.112581</c:v>
                </c:pt>
                <c:pt idx="10453">
                  <c:v>-0.112708</c:v>
                </c:pt>
                <c:pt idx="10454">
                  <c:v>-0.11271399999999999</c:v>
                </c:pt>
                <c:pt idx="10455">
                  <c:v>-0.112597</c:v>
                </c:pt>
                <c:pt idx="10456">
                  <c:v>-0.112356</c:v>
                </c:pt>
                <c:pt idx="10457">
                  <c:v>-0.11199000000000001</c:v>
                </c:pt>
                <c:pt idx="10458">
                  <c:v>-0.111496</c:v>
                </c:pt>
                <c:pt idx="10459">
                  <c:v>-0.110874</c:v>
                </c:pt>
                <c:pt idx="10460">
                  <c:v>-0.110123</c:v>
                </c:pt>
                <c:pt idx="10461">
                  <c:v>-0.10924399999999999</c:v>
                </c:pt>
                <c:pt idx="10462">
                  <c:v>-0.108237</c:v>
                </c:pt>
                <c:pt idx="10463">
                  <c:v>-0.107104</c:v>
                </c:pt>
                <c:pt idx="10464">
                  <c:v>-0.10585</c:v>
                </c:pt>
                <c:pt idx="10465">
                  <c:v>-0.104475</c:v>
                </c:pt>
                <c:pt idx="10466">
                  <c:v>-0.10298</c:v>
                </c:pt>
                <c:pt idx="10467">
                  <c:v>-0.101365</c:v>
                </c:pt>
                <c:pt idx="10468">
                  <c:v>-9.9630200000000002E-2</c:v>
                </c:pt>
                <c:pt idx="10469">
                  <c:v>-9.7776100000000005E-2</c:v>
                </c:pt>
                <c:pt idx="10470">
                  <c:v>-9.5804600000000004E-2</c:v>
                </c:pt>
                <c:pt idx="10471">
                  <c:v>-9.3717999999999996E-2</c:v>
                </c:pt>
                <c:pt idx="10472">
                  <c:v>-9.1517399999999999E-2</c:v>
                </c:pt>
                <c:pt idx="10473">
                  <c:v>-8.9202600000000007E-2</c:v>
                </c:pt>
                <c:pt idx="10474">
                  <c:v>-8.6773799999999998E-2</c:v>
                </c:pt>
                <c:pt idx="10475">
                  <c:v>-8.4233600000000006E-2</c:v>
                </c:pt>
                <c:pt idx="10476">
                  <c:v>-8.1586000000000006E-2</c:v>
                </c:pt>
                <c:pt idx="10477">
                  <c:v>-7.8834699999999994E-2</c:v>
                </c:pt>
                <c:pt idx="10478">
                  <c:v>-7.5982099999999997E-2</c:v>
                </c:pt>
                <c:pt idx="10479">
                  <c:v>-7.3030499999999998E-2</c:v>
                </c:pt>
                <c:pt idx="10480">
                  <c:v>-6.9983100000000006E-2</c:v>
                </c:pt>
                <c:pt idx="10481">
                  <c:v>-6.6842799999999994E-2</c:v>
                </c:pt>
                <c:pt idx="10482">
                  <c:v>-6.3611699999999993E-2</c:v>
                </c:pt>
                <c:pt idx="10483">
                  <c:v>-6.0291200000000003E-2</c:v>
                </c:pt>
                <c:pt idx="10484">
                  <c:v>-5.6883200000000002E-2</c:v>
                </c:pt>
                <c:pt idx="10485">
                  <c:v>-5.3390800000000002E-2</c:v>
                </c:pt>
                <c:pt idx="10486">
                  <c:v>-4.9817500000000001E-2</c:v>
                </c:pt>
                <c:pt idx="10487">
                  <c:v>-4.6167300000000001E-2</c:v>
                </c:pt>
                <c:pt idx="10488">
                  <c:v>-4.24444E-2</c:v>
                </c:pt>
                <c:pt idx="10489">
                  <c:v>-3.8653300000000002E-2</c:v>
                </c:pt>
                <c:pt idx="10490">
                  <c:v>-3.4798099999999998E-2</c:v>
                </c:pt>
                <c:pt idx="10491">
                  <c:v>-3.0881499999999999E-2</c:v>
                </c:pt>
                <c:pt idx="10492">
                  <c:v>-2.69065E-2</c:v>
                </c:pt>
                <c:pt idx="10493">
                  <c:v>-2.2877100000000001E-2</c:v>
                </c:pt>
                <c:pt idx="10494">
                  <c:v>-1.8797100000000001E-2</c:v>
                </c:pt>
                <c:pt idx="10495">
                  <c:v>-1.46699E-2</c:v>
                </c:pt>
                <c:pt idx="10496">
                  <c:v>-1.04989E-2</c:v>
                </c:pt>
                <c:pt idx="10497" formatCode="0.00E+00">
                  <c:v>-6.2877100000000002E-3</c:v>
                </c:pt>
                <c:pt idx="10498" formatCode="0.00E+00">
                  <c:v>-2.0400100000000001E-3</c:v>
                </c:pt>
                <c:pt idx="10499" formatCode="0.00E+00">
                  <c:v>2.24047E-3</c:v>
                </c:pt>
                <c:pt idx="10500" formatCode="0.00E+00">
                  <c:v>6.5498700000000002E-3</c:v>
                </c:pt>
                <c:pt idx="10501">
                  <c:v>1.08843E-2</c:v>
                </c:pt>
                <c:pt idx="10502">
                  <c:v>1.5240099999999999E-2</c:v>
                </c:pt>
                <c:pt idx="10503">
                  <c:v>1.9613499999999999E-2</c:v>
                </c:pt>
                <c:pt idx="10504">
                  <c:v>2.39995E-2</c:v>
                </c:pt>
                <c:pt idx="10505">
                  <c:v>2.8392199999999999E-2</c:v>
                </c:pt>
                <c:pt idx="10506">
                  <c:v>3.2786500000000003E-2</c:v>
                </c:pt>
                <c:pt idx="10507">
                  <c:v>3.7178200000000002E-2</c:v>
                </c:pt>
                <c:pt idx="10508">
                  <c:v>4.1563799999999998E-2</c:v>
                </c:pt>
                <c:pt idx="10509">
                  <c:v>4.5939199999999999E-2</c:v>
                </c:pt>
                <c:pt idx="10510">
                  <c:v>5.0300600000000001E-2</c:v>
                </c:pt>
                <c:pt idx="10511">
                  <c:v>5.4645399999999997E-2</c:v>
                </c:pt>
                <c:pt idx="10512">
                  <c:v>5.8970700000000001E-2</c:v>
                </c:pt>
                <c:pt idx="10513">
                  <c:v>6.3272300000000004E-2</c:v>
                </c:pt>
                <c:pt idx="10514">
                  <c:v>6.7545900000000006E-2</c:v>
                </c:pt>
                <c:pt idx="10515">
                  <c:v>7.1787599999999993E-2</c:v>
                </c:pt>
                <c:pt idx="10516">
                  <c:v>7.5994199999999998E-2</c:v>
                </c:pt>
                <c:pt idx="10517">
                  <c:v>8.0163399999999996E-2</c:v>
                </c:pt>
                <c:pt idx="10518">
                  <c:v>8.4291599999999994E-2</c:v>
                </c:pt>
                <c:pt idx="10519">
                  <c:v>8.8374999999999995E-2</c:v>
                </c:pt>
                <c:pt idx="10520">
                  <c:v>9.2410000000000006E-2</c:v>
                </c:pt>
                <c:pt idx="10521">
                  <c:v>9.6393699999999999E-2</c:v>
                </c:pt>
                <c:pt idx="10522">
                  <c:v>0.10032199999999999</c:v>
                </c:pt>
                <c:pt idx="10523">
                  <c:v>0.104188</c:v>
                </c:pt>
                <c:pt idx="10524">
                  <c:v>0.107989</c:v>
                </c:pt>
                <c:pt idx="10525">
                  <c:v>0.111721</c:v>
                </c:pt>
                <c:pt idx="10526">
                  <c:v>0.115382</c:v>
                </c:pt>
                <c:pt idx="10527">
                  <c:v>0.11897000000000001</c:v>
                </c:pt>
                <c:pt idx="10528">
                  <c:v>0.12248100000000001</c:v>
                </c:pt>
                <c:pt idx="10529">
                  <c:v>0.125912</c:v>
                </c:pt>
                <c:pt idx="10530">
                  <c:v>0.12926000000000001</c:v>
                </c:pt>
                <c:pt idx="10531">
                  <c:v>0.132524</c:v>
                </c:pt>
                <c:pt idx="10532">
                  <c:v>0.13569999999999999</c:v>
                </c:pt>
                <c:pt idx="10533">
                  <c:v>0.13878699999999999</c:v>
                </c:pt>
                <c:pt idx="10534">
                  <c:v>0.14178199999999999</c:v>
                </c:pt>
                <c:pt idx="10535">
                  <c:v>0.14468200000000001</c:v>
                </c:pt>
                <c:pt idx="10536">
                  <c:v>0.14748700000000001</c:v>
                </c:pt>
                <c:pt idx="10537">
                  <c:v>0.15019399999999999</c:v>
                </c:pt>
                <c:pt idx="10538">
                  <c:v>0.15280299999999999</c:v>
                </c:pt>
                <c:pt idx="10539">
                  <c:v>0.155311</c:v>
                </c:pt>
                <c:pt idx="10540">
                  <c:v>0.157718</c:v>
                </c:pt>
                <c:pt idx="10541">
                  <c:v>0.16002</c:v>
                </c:pt>
                <c:pt idx="10542">
                  <c:v>0.162218</c:v>
                </c:pt>
                <c:pt idx="10543">
                  <c:v>0.16430900000000001</c:v>
                </c:pt>
                <c:pt idx="10544">
                  <c:v>0.166292</c:v>
                </c:pt>
                <c:pt idx="10545">
                  <c:v>0.16816600000000001</c:v>
                </c:pt>
                <c:pt idx="10546">
                  <c:v>0.169931</c:v>
                </c:pt>
                <c:pt idx="10547">
                  <c:v>0.17158499999999999</c:v>
                </c:pt>
                <c:pt idx="10548">
                  <c:v>0.173128</c:v>
                </c:pt>
                <c:pt idx="10549">
                  <c:v>0.17455899999999999</c:v>
                </c:pt>
                <c:pt idx="10550">
                  <c:v>0.17587900000000001</c:v>
                </c:pt>
                <c:pt idx="10551">
                  <c:v>0.17708699999999999</c:v>
                </c:pt>
                <c:pt idx="10552">
                  <c:v>0.17818300000000001</c:v>
                </c:pt>
                <c:pt idx="10553">
                  <c:v>0.17916499999999999</c:v>
                </c:pt>
                <c:pt idx="10554">
                  <c:v>0.180033</c:v>
                </c:pt>
                <c:pt idx="10555">
                  <c:v>0.18078900000000001</c:v>
                </c:pt>
                <c:pt idx="10556">
                  <c:v>0.18143300000000001</c:v>
                </c:pt>
                <c:pt idx="10557">
                  <c:v>0.18196599999999999</c:v>
                </c:pt>
                <c:pt idx="10558">
                  <c:v>0.18238499999999999</c:v>
                </c:pt>
                <c:pt idx="10559">
                  <c:v>0.18269199999999999</c:v>
                </c:pt>
                <c:pt idx="10560">
                  <c:v>0.18288699999999999</c:v>
                </c:pt>
                <c:pt idx="10561">
                  <c:v>0.182972</c:v>
                </c:pt>
                <c:pt idx="10562">
                  <c:v>0.18295</c:v>
                </c:pt>
                <c:pt idx="10563">
                  <c:v>0.18282200000000001</c:v>
                </c:pt>
                <c:pt idx="10564">
                  <c:v>0.182589</c:v>
                </c:pt>
                <c:pt idx="10565">
                  <c:v>0.182252</c:v>
                </c:pt>
                <c:pt idx="10566">
                  <c:v>0.18181</c:v>
                </c:pt>
                <c:pt idx="10567">
                  <c:v>0.18126600000000001</c:v>
                </c:pt>
                <c:pt idx="10568">
                  <c:v>0.18062</c:v>
                </c:pt>
                <c:pt idx="10569">
                  <c:v>0.17987300000000001</c:v>
                </c:pt>
                <c:pt idx="10570">
                  <c:v>0.17902799999999999</c:v>
                </c:pt>
                <c:pt idx="10571">
                  <c:v>0.178088</c:v>
                </c:pt>
                <c:pt idx="10572">
                  <c:v>0.17705599999999999</c:v>
                </c:pt>
                <c:pt idx="10573">
                  <c:v>0.17593500000000001</c:v>
                </c:pt>
                <c:pt idx="10574">
                  <c:v>0.17472799999999999</c:v>
                </c:pt>
                <c:pt idx="10575">
                  <c:v>0.17343700000000001</c:v>
                </c:pt>
                <c:pt idx="10576">
                  <c:v>0.17206299999999999</c:v>
                </c:pt>
                <c:pt idx="10577">
                  <c:v>0.17060900000000001</c:v>
                </c:pt>
                <c:pt idx="10578">
                  <c:v>0.169075</c:v>
                </c:pt>
                <c:pt idx="10579">
                  <c:v>0.167464</c:v>
                </c:pt>
                <c:pt idx="10580">
                  <c:v>0.16578100000000001</c:v>
                </c:pt>
                <c:pt idx="10581">
                  <c:v>0.16402700000000001</c:v>
                </c:pt>
                <c:pt idx="10582">
                  <c:v>0.16220399999999999</c:v>
                </c:pt>
                <c:pt idx="10583">
                  <c:v>0.16031400000000001</c:v>
                </c:pt>
                <c:pt idx="10584">
                  <c:v>0.158359</c:v>
                </c:pt>
                <c:pt idx="10585">
                  <c:v>0.15634200000000001</c:v>
                </c:pt>
                <c:pt idx="10586">
                  <c:v>0.15426500000000001</c:v>
                </c:pt>
                <c:pt idx="10587">
                  <c:v>0.15212899999999999</c:v>
                </c:pt>
                <c:pt idx="10588">
                  <c:v>0.14993899999999999</c:v>
                </c:pt>
                <c:pt idx="10589">
                  <c:v>0.14769699999999999</c:v>
                </c:pt>
                <c:pt idx="10590">
                  <c:v>0.14540600000000001</c:v>
                </c:pt>
                <c:pt idx="10591">
                  <c:v>0.143069</c:v>
                </c:pt>
                <c:pt idx="10592">
                  <c:v>0.14068900000000001</c:v>
                </c:pt>
                <c:pt idx="10593">
                  <c:v>0.138269</c:v>
                </c:pt>
                <c:pt idx="10594">
                  <c:v>0.13581299999999999</c:v>
                </c:pt>
                <c:pt idx="10595">
                  <c:v>0.133323</c:v>
                </c:pt>
                <c:pt idx="10596">
                  <c:v>0.130802</c:v>
                </c:pt>
                <c:pt idx="10597">
                  <c:v>0.128251</c:v>
                </c:pt>
                <c:pt idx="10598">
                  <c:v>0.12567200000000001</c:v>
                </c:pt>
                <c:pt idx="10599">
                  <c:v>0.123067</c:v>
                </c:pt>
                <c:pt idx="10600">
                  <c:v>0.120439</c:v>
                </c:pt>
                <c:pt idx="10601">
                  <c:v>0.117794</c:v>
                </c:pt>
                <c:pt idx="10602">
                  <c:v>0.115135</c:v>
                </c:pt>
                <c:pt idx="10603">
                  <c:v>0.11246399999999999</c:v>
                </c:pt>
                <c:pt idx="10604">
                  <c:v>0.10978400000000001</c:v>
                </c:pt>
                <c:pt idx="10605">
                  <c:v>0.107096</c:v>
                </c:pt>
                <c:pt idx="10606">
                  <c:v>0.104404</c:v>
                </c:pt>
                <c:pt idx="10607">
                  <c:v>0.10170800000000001</c:v>
                </c:pt>
                <c:pt idx="10608">
                  <c:v>9.9011299999999997E-2</c:v>
                </c:pt>
                <c:pt idx="10609">
                  <c:v>9.6314300000000005E-2</c:v>
                </c:pt>
                <c:pt idx="10610">
                  <c:v>9.3618800000000002E-2</c:v>
                </c:pt>
                <c:pt idx="10611">
                  <c:v>9.0926999999999994E-2</c:v>
                </c:pt>
                <c:pt idx="10612">
                  <c:v>8.8241799999999995E-2</c:v>
                </c:pt>
                <c:pt idx="10613">
                  <c:v>8.5566299999999998E-2</c:v>
                </c:pt>
                <c:pt idx="10614">
                  <c:v>8.2903900000000003E-2</c:v>
                </c:pt>
                <c:pt idx="10615">
                  <c:v>8.0258499999999997E-2</c:v>
                </c:pt>
                <c:pt idx="10616">
                  <c:v>7.76337E-2</c:v>
                </c:pt>
                <c:pt idx="10617">
                  <c:v>7.5031500000000001E-2</c:v>
                </c:pt>
                <c:pt idx="10618">
                  <c:v>7.2452699999999995E-2</c:v>
                </c:pt>
                <c:pt idx="10619">
                  <c:v>6.9898199999999994E-2</c:v>
                </c:pt>
                <c:pt idx="10620">
                  <c:v>6.7368800000000006E-2</c:v>
                </c:pt>
                <c:pt idx="10621">
                  <c:v>6.4866199999999999E-2</c:v>
                </c:pt>
                <c:pt idx="10622">
                  <c:v>6.2392700000000002E-2</c:v>
                </c:pt>
                <c:pt idx="10623">
                  <c:v>5.9950900000000001E-2</c:v>
                </c:pt>
                <c:pt idx="10624">
                  <c:v>5.7542999999999997E-2</c:v>
                </c:pt>
                <c:pt idx="10625">
                  <c:v>5.5170299999999999E-2</c:v>
                </c:pt>
                <c:pt idx="10626">
                  <c:v>5.2833600000000001E-2</c:v>
                </c:pt>
                <c:pt idx="10627">
                  <c:v>5.0534099999999998E-2</c:v>
                </c:pt>
                <c:pt idx="10628">
                  <c:v>4.8273000000000003E-2</c:v>
                </c:pt>
                <c:pt idx="10629">
                  <c:v>4.6052500000000003E-2</c:v>
                </c:pt>
                <c:pt idx="10630">
                  <c:v>4.3874799999999999E-2</c:v>
                </c:pt>
                <c:pt idx="10631">
                  <c:v>4.1742000000000001E-2</c:v>
                </c:pt>
                <c:pt idx="10632">
                  <c:v>3.9655299999999997E-2</c:v>
                </c:pt>
                <c:pt idx="10633">
                  <c:v>3.7615599999999999E-2</c:v>
                </c:pt>
                <c:pt idx="10634">
                  <c:v>3.5623799999999997E-2</c:v>
                </c:pt>
                <c:pt idx="10635">
                  <c:v>3.3681299999999997E-2</c:v>
                </c:pt>
                <c:pt idx="10636">
                  <c:v>3.1788299999999999E-2</c:v>
                </c:pt>
                <c:pt idx="10637">
                  <c:v>2.9944599999999998E-2</c:v>
                </c:pt>
                <c:pt idx="10638">
                  <c:v>2.81502E-2</c:v>
                </c:pt>
                <c:pt idx="10639">
                  <c:v>2.6405600000000001E-2</c:v>
                </c:pt>
                <c:pt idx="10640">
                  <c:v>2.4710699999999999E-2</c:v>
                </c:pt>
                <c:pt idx="10641">
                  <c:v>2.3066099999999999E-2</c:v>
                </c:pt>
                <c:pt idx="10642">
                  <c:v>2.14735E-2</c:v>
                </c:pt>
                <c:pt idx="10643">
                  <c:v>1.9933699999999999E-2</c:v>
                </c:pt>
                <c:pt idx="10644">
                  <c:v>1.8446299999999999E-2</c:v>
                </c:pt>
                <c:pt idx="10645">
                  <c:v>1.7011800000000001E-2</c:v>
                </c:pt>
                <c:pt idx="10646">
                  <c:v>1.5632199999999999E-2</c:v>
                </c:pt>
                <c:pt idx="10647">
                  <c:v>1.43094E-2</c:v>
                </c:pt>
                <c:pt idx="10648">
                  <c:v>1.3044200000000001E-2</c:v>
                </c:pt>
                <c:pt idx="10649">
                  <c:v>1.1837800000000001E-2</c:v>
                </c:pt>
                <c:pt idx="10650">
                  <c:v>1.06902E-2</c:v>
                </c:pt>
                <c:pt idx="10651" formatCode="0.00E+00">
                  <c:v>9.5990599999999995E-3</c:v>
                </c:pt>
                <c:pt idx="10652" formatCode="0.00E+00">
                  <c:v>8.5621399999999993E-3</c:v>
                </c:pt>
                <c:pt idx="10653" formatCode="0.00E+00">
                  <c:v>7.5799300000000003E-3</c:v>
                </c:pt>
                <c:pt idx="10654" formatCode="0.00E+00">
                  <c:v>6.6540499999999999E-3</c:v>
                </c:pt>
                <c:pt idx="10655" formatCode="0.00E+00">
                  <c:v>5.78533E-3</c:v>
                </c:pt>
                <c:pt idx="10656" formatCode="0.00E+00">
                  <c:v>4.9738999999999998E-3</c:v>
                </c:pt>
                <c:pt idx="10657" formatCode="0.00E+00">
                  <c:v>4.2199000000000004E-3</c:v>
                </c:pt>
                <c:pt idx="10658" formatCode="0.00E+00">
                  <c:v>3.52396E-3</c:v>
                </c:pt>
                <c:pt idx="10659" formatCode="0.00E+00">
                  <c:v>2.88668E-3</c:v>
                </c:pt>
                <c:pt idx="10660" formatCode="0.00E+00">
                  <c:v>2.3083800000000001E-3</c:v>
                </c:pt>
                <c:pt idx="10661" formatCode="0.00E+00">
                  <c:v>1.7894199999999999E-3</c:v>
                </c:pt>
                <c:pt idx="10662" formatCode="0.00E+00">
                  <c:v>1.33018E-3</c:v>
                </c:pt>
                <c:pt idx="10663" formatCode="0.00E+00">
                  <c:v>9.3075500000000002E-4</c:v>
                </c:pt>
                <c:pt idx="10664" formatCode="0.00E+00">
                  <c:v>5.9056600000000005E-4</c:v>
                </c:pt>
                <c:pt idx="10665" formatCode="0.00E+00">
                  <c:v>3.0847099999999999E-4</c:v>
                </c:pt>
                <c:pt idx="10666" formatCode="0.00E+00">
                  <c:v>8.3619899999999995E-5</c:v>
                </c:pt>
                <c:pt idx="10667" formatCode="0.00E+00">
                  <c:v>-8.4440100000000005E-5</c:v>
                </c:pt>
                <c:pt idx="10668" formatCode="0.00E+00">
                  <c:v>-1.9606800000000001E-4</c:v>
                </c:pt>
                <c:pt idx="10669" formatCode="0.00E+00">
                  <c:v>-2.5149900000000003E-4</c:v>
                </c:pt>
                <c:pt idx="10670" formatCode="0.00E+00">
                  <c:v>-2.5102300000000001E-4</c:v>
                </c:pt>
                <c:pt idx="10671" formatCode="0.00E+00">
                  <c:v>-1.94747E-4</c:v>
                </c:pt>
                <c:pt idx="10672" formatCode="0.00E+00">
                  <c:v>-8.2544299999999995E-5</c:v>
                </c:pt>
                <c:pt idx="10673" formatCode="0.00E+00">
                  <c:v>8.5323300000000004E-5</c:v>
                </c:pt>
                <c:pt idx="10674" formatCode="0.00E+00">
                  <c:v>3.07993E-4</c:v>
                </c:pt>
                <c:pt idx="10675" formatCode="0.00E+00">
                  <c:v>5.8414100000000004E-4</c:v>
                </c:pt>
                <c:pt idx="10676" formatCode="0.00E+00">
                  <c:v>9.1240799999999997E-4</c:v>
                </c:pt>
                <c:pt idx="10677" formatCode="0.00E+00">
                  <c:v>1.2920200000000001E-3</c:v>
                </c:pt>
                <c:pt idx="10678" formatCode="0.00E+00">
                  <c:v>1.7226699999999999E-3</c:v>
                </c:pt>
                <c:pt idx="10679" formatCode="0.00E+00">
                  <c:v>2.2040499999999999E-3</c:v>
                </c:pt>
                <c:pt idx="10680" formatCode="0.00E+00">
                  <c:v>2.73596E-3</c:v>
                </c:pt>
                <c:pt idx="10681" formatCode="0.00E+00">
                  <c:v>3.3186600000000002E-3</c:v>
                </c:pt>
                <c:pt idx="10682" formatCode="0.00E+00">
                  <c:v>3.9525100000000002E-3</c:v>
                </c:pt>
                <c:pt idx="10683" formatCode="0.00E+00">
                  <c:v>4.6378499999999998E-3</c:v>
                </c:pt>
                <c:pt idx="10684" formatCode="0.00E+00">
                  <c:v>5.3749499999999999E-3</c:v>
                </c:pt>
                <c:pt idx="10685" formatCode="0.00E+00">
                  <c:v>6.1638200000000004E-3</c:v>
                </c:pt>
                <c:pt idx="10686" formatCode="0.00E+00">
                  <c:v>7.0039100000000003E-3</c:v>
                </c:pt>
                <c:pt idx="10687" formatCode="0.00E+00">
                  <c:v>7.8944299999999992E-3</c:v>
                </c:pt>
                <c:pt idx="10688" formatCode="0.00E+00">
                  <c:v>8.8351599999999999E-3</c:v>
                </c:pt>
                <c:pt idx="10689" formatCode="0.00E+00">
                  <c:v>9.8265699999999997E-3</c:v>
                </c:pt>
                <c:pt idx="10690">
                  <c:v>1.08691E-2</c:v>
                </c:pt>
                <c:pt idx="10691">
                  <c:v>1.1962E-2</c:v>
                </c:pt>
                <c:pt idx="10692">
                  <c:v>1.3103399999999999E-2</c:v>
                </c:pt>
                <c:pt idx="10693">
                  <c:v>1.4291099999999999E-2</c:v>
                </c:pt>
                <c:pt idx="10694">
                  <c:v>1.55242E-2</c:v>
                </c:pt>
                <c:pt idx="10695">
                  <c:v>1.6802000000000001E-2</c:v>
                </c:pt>
                <c:pt idx="10696">
                  <c:v>1.81236E-2</c:v>
                </c:pt>
                <c:pt idx="10697">
                  <c:v>1.9488999999999999E-2</c:v>
                </c:pt>
                <c:pt idx="10698">
                  <c:v>2.08985E-2</c:v>
                </c:pt>
                <c:pt idx="10699">
                  <c:v>2.2351900000000001E-2</c:v>
                </c:pt>
                <c:pt idx="10700">
                  <c:v>2.3848299999999999E-2</c:v>
                </c:pt>
                <c:pt idx="10701">
                  <c:v>2.5385999999999999E-2</c:v>
                </c:pt>
                <c:pt idx="10702">
                  <c:v>2.6964100000000001E-2</c:v>
                </c:pt>
                <c:pt idx="10703">
                  <c:v>2.85825E-2</c:v>
                </c:pt>
                <c:pt idx="10704">
                  <c:v>3.0241500000000001E-2</c:v>
                </c:pt>
                <c:pt idx="10705">
                  <c:v>3.19411E-2</c:v>
                </c:pt>
                <c:pt idx="10706">
                  <c:v>3.3680300000000003E-2</c:v>
                </c:pt>
                <c:pt idx="10707">
                  <c:v>3.5458299999999998E-2</c:v>
                </c:pt>
                <c:pt idx="10708">
                  <c:v>3.7274000000000002E-2</c:v>
                </c:pt>
                <c:pt idx="10709">
                  <c:v>3.9125500000000001E-2</c:v>
                </c:pt>
                <c:pt idx="10710">
                  <c:v>4.1008799999999998E-2</c:v>
                </c:pt>
                <c:pt idx="10711">
                  <c:v>4.2921300000000003E-2</c:v>
                </c:pt>
                <c:pt idx="10712">
                  <c:v>4.4862899999999997E-2</c:v>
                </c:pt>
                <c:pt idx="10713">
                  <c:v>4.6833399999999997E-2</c:v>
                </c:pt>
                <c:pt idx="10714">
                  <c:v>4.8831699999999999E-2</c:v>
                </c:pt>
                <c:pt idx="10715">
                  <c:v>5.0855900000000002E-2</c:v>
                </c:pt>
                <c:pt idx="10716">
                  <c:v>5.2904E-2</c:v>
                </c:pt>
                <c:pt idx="10717">
                  <c:v>5.4974200000000001E-2</c:v>
                </c:pt>
                <c:pt idx="10718">
                  <c:v>5.7066100000000002E-2</c:v>
                </c:pt>
                <c:pt idx="10719">
                  <c:v>5.9179799999999998E-2</c:v>
                </c:pt>
                <c:pt idx="10720">
                  <c:v>6.1314800000000003E-2</c:v>
                </c:pt>
                <c:pt idx="10721">
                  <c:v>6.3469600000000001E-2</c:v>
                </c:pt>
                <c:pt idx="10722">
                  <c:v>6.5642800000000001E-2</c:v>
                </c:pt>
                <c:pt idx="10723">
                  <c:v>6.7832699999999996E-2</c:v>
                </c:pt>
                <c:pt idx="10724">
                  <c:v>7.0037500000000003E-2</c:v>
                </c:pt>
                <c:pt idx="10725">
                  <c:v>7.2255299999999995E-2</c:v>
                </c:pt>
                <c:pt idx="10726">
                  <c:v>7.4484400000000006E-2</c:v>
                </c:pt>
                <c:pt idx="10727">
                  <c:v>7.6722399999999996E-2</c:v>
                </c:pt>
                <c:pt idx="10728">
                  <c:v>7.8966499999999995E-2</c:v>
                </c:pt>
                <c:pt idx="10729">
                  <c:v>8.1214400000000006E-2</c:v>
                </c:pt>
                <c:pt idx="10730">
                  <c:v>8.3463599999999999E-2</c:v>
                </c:pt>
                <c:pt idx="10731">
                  <c:v>8.5711899999999994E-2</c:v>
                </c:pt>
                <c:pt idx="10732">
                  <c:v>8.7957999999999995E-2</c:v>
                </c:pt>
                <c:pt idx="10733">
                  <c:v>9.0200600000000006E-2</c:v>
                </c:pt>
                <c:pt idx="10734">
                  <c:v>9.24368E-2</c:v>
                </c:pt>
                <c:pt idx="10735">
                  <c:v>9.4662999999999997E-2</c:v>
                </c:pt>
                <c:pt idx="10736">
                  <c:v>9.6876799999999999E-2</c:v>
                </c:pt>
                <c:pt idx="10737">
                  <c:v>9.9075999999999997E-2</c:v>
                </c:pt>
                <c:pt idx="10738">
                  <c:v>0.101259</c:v>
                </c:pt>
                <c:pt idx="10739">
                  <c:v>0.103423</c:v>
                </c:pt>
                <c:pt idx="10740">
                  <c:v>0.105568</c:v>
                </c:pt>
                <c:pt idx="10741">
                  <c:v>0.10768999999999999</c:v>
                </c:pt>
                <c:pt idx="10742">
                  <c:v>0.109789</c:v>
                </c:pt>
                <c:pt idx="10743">
                  <c:v>0.111862</c:v>
                </c:pt>
                <c:pt idx="10744">
                  <c:v>0.113908</c:v>
                </c:pt>
                <c:pt idx="10745">
                  <c:v>0.115922</c:v>
                </c:pt>
                <c:pt idx="10746">
                  <c:v>0.11790299999999999</c:v>
                </c:pt>
                <c:pt idx="10747">
                  <c:v>0.119848</c:v>
                </c:pt>
                <c:pt idx="10748">
                  <c:v>0.121757</c:v>
                </c:pt>
                <c:pt idx="10749">
                  <c:v>0.12363</c:v>
                </c:pt>
                <c:pt idx="10750">
                  <c:v>0.12546599999999999</c:v>
                </c:pt>
                <c:pt idx="10751">
                  <c:v>0.12726599999999999</c:v>
                </c:pt>
                <c:pt idx="10752">
                  <c:v>0.129026</c:v>
                </c:pt>
                <c:pt idx="10753">
                  <c:v>0.130743</c:v>
                </c:pt>
                <c:pt idx="10754">
                  <c:v>0.132415</c:v>
                </c:pt>
                <c:pt idx="10755">
                  <c:v>0.13403799999999999</c:v>
                </c:pt>
                <c:pt idx="10756">
                  <c:v>0.13561200000000001</c:v>
                </c:pt>
                <c:pt idx="10757">
                  <c:v>0.13713400000000001</c:v>
                </c:pt>
                <c:pt idx="10758">
                  <c:v>0.138603</c:v>
                </c:pt>
                <c:pt idx="10759">
                  <c:v>0.140019</c:v>
                </c:pt>
                <c:pt idx="10760">
                  <c:v>0.141379</c:v>
                </c:pt>
                <c:pt idx="10761">
                  <c:v>0.142683</c:v>
                </c:pt>
                <c:pt idx="10762">
                  <c:v>0.143929</c:v>
                </c:pt>
                <c:pt idx="10763">
                  <c:v>0.145117</c:v>
                </c:pt>
                <c:pt idx="10764">
                  <c:v>0.14624500000000001</c:v>
                </c:pt>
                <c:pt idx="10765">
                  <c:v>0.14731</c:v>
                </c:pt>
                <c:pt idx="10766">
                  <c:v>0.148312</c:v>
                </c:pt>
                <c:pt idx="10767">
                  <c:v>0.14924899999999999</c:v>
                </c:pt>
                <c:pt idx="10768">
                  <c:v>0.15012</c:v>
                </c:pt>
                <c:pt idx="10769">
                  <c:v>0.150923</c:v>
                </c:pt>
                <c:pt idx="10770">
                  <c:v>0.15165699999999999</c:v>
                </c:pt>
                <c:pt idx="10771">
                  <c:v>0.15232000000000001</c:v>
                </c:pt>
                <c:pt idx="10772">
                  <c:v>0.15290999999999999</c:v>
                </c:pt>
                <c:pt idx="10773">
                  <c:v>0.15342500000000001</c:v>
                </c:pt>
                <c:pt idx="10774">
                  <c:v>0.153865</c:v>
                </c:pt>
                <c:pt idx="10775">
                  <c:v>0.154229</c:v>
                </c:pt>
                <c:pt idx="10776">
                  <c:v>0.15451699999999999</c:v>
                </c:pt>
                <c:pt idx="10777">
                  <c:v>0.154727</c:v>
                </c:pt>
                <c:pt idx="10778">
                  <c:v>0.154859</c:v>
                </c:pt>
                <c:pt idx="10779">
                  <c:v>0.154914</c:v>
                </c:pt>
                <c:pt idx="10780">
                  <c:v>0.154894</c:v>
                </c:pt>
                <c:pt idx="10781">
                  <c:v>0.15479899999999999</c:v>
                </c:pt>
                <c:pt idx="10782">
                  <c:v>0.15462799999999999</c:v>
                </c:pt>
                <c:pt idx="10783">
                  <c:v>0.15438199999999999</c:v>
                </c:pt>
                <c:pt idx="10784">
                  <c:v>0.15406</c:v>
                </c:pt>
                <c:pt idx="10785">
                  <c:v>0.15366299999999999</c:v>
                </c:pt>
                <c:pt idx="10786">
                  <c:v>0.15319199999999999</c:v>
                </c:pt>
                <c:pt idx="10787">
                  <c:v>0.152646</c:v>
                </c:pt>
                <c:pt idx="10788">
                  <c:v>0.15203</c:v>
                </c:pt>
                <c:pt idx="10789">
                  <c:v>0.15134400000000001</c:v>
                </c:pt>
                <c:pt idx="10790">
                  <c:v>0.15059</c:v>
                </c:pt>
                <c:pt idx="10791">
                  <c:v>0.14976999999999999</c:v>
                </c:pt>
                <c:pt idx="10792">
                  <c:v>0.14888399999999999</c:v>
                </c:pt>
                <c:pt idx="10793">
                  <c:v>0.14793400000000001</c:v>
                </c:pt>
                <c:pt idx="10794">
                  <c:v>0.146923</c:v>
                </c:pt>
                <c:pt idx="10795">
                  <c:v>0.14585100000000001</c:v>
                </c:pt>
                <c:pt idx="10796">
                  <c:v>0.14471700000000001</c:v>
                </c:pt>
                <c:pt idx="10797">
                  <c:v>0.14352200000000001</c:v>
                </c:pt>
                <c:pt idx="10798">
                  <c:v>0.142265</c:v>
                </c:pt>
                <c:pt idx="10799">
                  <c:v>0.14094799999999999</c:v>
                </c:pt>
                <c:pt idx="10800">
                  <c:v>0.13957600000000001</c:v>
                </c:pt>
                <c:pt idx="10801">
                  <c:v>0.138151</c:v>
                </c:pt>
                <c:pt idx="10802">
                  <c:v>0.13667499999999999</c:v>
                </c:pt>
                <c:pt idx="10803">
                  <c:v>0.13514999999999999</c:v>
                </c:pt>
                <c:pt idx="10804">
                  <c:v>0.13358</c:v>
                </c:pt>
                <c:pt idx="10805">
                  <c:v>0.131967</c:v>
                </c:pt>
                <c:pt idx="10806">
                  <c:v>0.13031200000000001</c:v>
                </c:pt>
                <c:pt idx="10807">
                  <c:v>0.12861900000000001</c:v>
                </c:pt>
                <c:pt idx="10808">
                  <c:v>0.126889</c:v>
                </c:pt>
                <c:pt idx="10809">
                  <c:v>0.12512599999999999</c:v>
                </c:pt>
                <c:pt idx="10810">
                  <c:v>0.12332899999999999</c:v>
                </c:pt>
                <c:pt idx="10811">
                  <c:v>0.1215</c:v>
                </c:pt>
                <c:pt idx="10812">
                  <c:v>0.11964</c:v>
                </c:pt>
                <c:pt idx="10813">
                  <c:v>0.117752</c:v>
                </c:pt>
                <c:pt idx="10814">
                  <c:v>0.115839</c:v>
                </c:pt>
                <c:pt idx="10815">
                  <c:v>0.113903</c:v>
                </c:pt>
                <c:pt idx="10816">
                  <c:v>0.111945</c:v>
                </c:pt>
                <c:pt idx="10817">
                  <c:v>0.109968</c:v>
                </c:pt>
                <c:pt idx="10818">
                  <c:v>0.107973</c:v>
                </c:pt>
                <c:pt idx="10819">
                  <c:v>0.105964</c:v>
                </c:pt>
                <c:pt idx="10820">
                  <c:v>0.10394399999999999</c:v>
                </c:pt>
                <c:pt idx="10821">
                  <c:v>0.101913</c:v>
                </c:pt>
                <c:pt idx="10822">
                  <c:v>9.9871399999999999E-2</c:v>
                </c:pt>
                <c:pt idx="10823">
                  <c:v>9.7820500000000005E-2</c:v>
                </c:pt>
                <c:pt idx="10824">
                  <c:v>9.57625E-2</c:v>
                </c:pt>
                <c:pt idx="10825">
                  <c:v>9.3699400000000002E-2</c:v>
                </c:pt>
                <c:pt idx="10826">
                  <c:v>9.1633099999999995E-2</c:v>
                </c:pt>
                <c:pt idx="10827">
                  <c:v>8.9565900000000004E-2</c:v>
                </c:pt>
                <c:pt idx="10828">
                  <c:v>8.7501099999999998E-2</c:v>
                </c:pt>
                <c:pt idx="10829">
                  <c:v>8.5442500000000005E-2</c:v>
                </c:pt>
                <c:pt idx="10830">
                  <c:v>8.3391800000000002E-2</c:v>
                </c:pt>
                <c:pt idx="10831">
                  <c:v>8.1347699999999995E-2</c:v>
                </c:pt>
                <c:pt idx="10832">
                  <c:v>7.9309900000000003E-2</c:v>
                </c:pt>
                <c:pt idx="10833">
                  <c:v>7.7281000000000002E-2</c:v>
                </c:pt>
                <c:pt idx="10834">
                  <c:v>7.5263200000000002E-2</c:v>
                </c:pt>
                <c:pt idx="10835">
                  <c:v>7.3258000000000004E-2</c:v>
                </c:pt>
                <c:pt idx="10836">
                  <c:v>7.1267899999999995E-2</c:v>
                </c:pt>
                <c:pt idx="10837">
                  <c:v>6.9296300000000005E-2</c:v>
                </c:pt>
                <c:pt idx="10838">
                  <c:v>6.7346199999999995E-2</c:v>
                </c:pt>
                <c:pt idx="10839">
                  <c:v>6.5418299999999999E-2</c:v>
                </c:pt>
                <c:pt idx="10840">
                  <c:v>6.3511600000000001E-2</c:v>
                </c:pt>
                <c:pt idx="10841">
                  <c:v>6.1625600000000003E-2</c:v>
                </c:pt>
                <c:pt idx="10842">
                  <c:v>5.9761300000000003E-2</c:v>
                </c:pt>
                <c:pt idx="10843">
                  <c:v>5.7920899999999997E-2</c:v>
                </c:pt>
                <c:pt idx="10844">
                  <c:v>5.6105299999999997E-2</c:v>
                </c:pt>
                <c:pt idx="10845">
                  <c:v>5.4314099999999997E-2</c:v>
                </c:pt>
                <c:pt idx="10846">
                  <c:v>5.2545799999999997E-2</c:v>
                </c:pt>
                <c:pt idx="10847">
                  <c:v>5.0799400000000001E-2</c:v>
                </c:pt>
                <c:pt idx="10848">
                  <c:v>4.9076300000000003E-2</c:v>
                </c:pt>
                <c:pt idx="10849">
                  <c:v>4.7380100000000001E-2</c:v>
                </c:pt>
                <c:pt idx="10850">
                  <c:v>4.5713200000000002E-2</c:v>
                </c:pt>
                <c:pt idx="10851">
                  <c:v>4.4075999999999997E-2</c:v>
                </c:pt>
                <c:pt idx="10852">
                  <c:v>4.2467299999999999E-2</c:v>
                </c:pt>
                <c:pt idx="10853">
                  <c:v>4.0885600000000001E-2</c:v>
                </c:pt>
                <c:pt idx="10854">
                  <c:v>3.93301E-2</c:v>
                </c:pt>
                <c:pt idx="10855">
                  <c:v>3.7800199999999999E-2</c:v>
                </c:pt>
                <c:pt idx="10856">
                  <c:v>3.6295300000000003E-2</c:v>
                </c:pt>
                <c:pt idx="10857">
                  <c:v>3.4815899999999997E-2</c:v>
                </c:pt>
                <c:pt idx="10858">
                  <c:v>3.3362500000000003E-2</c:v>
                </c:pt>
                <c:pt idx="10859">
                  <c:v>3.1933900000000001E-2</c:v>
                </c:pt>
                <c:pt idx="10860">
                  <c:v>3.0527700000000001E-2</c:v>
                </c:pt>
                <c:pt idx="10861">
                  <c:v>2.9142999999999999E-2</c:v>
                </c:pt>
                <c:pt idx="10862">
                  <c:v>2.7779499999999999E-2</c:v>
                </c:pt>
                <c:pt idx="10863">
                  <c:v>2.64368E-2</c:v>
                </c:pt>
                <c:pt idx="10864">
                  <c:v>2.5113799999999999E-2</c:v>
                </c:pt>
                <c:pt idx="10865">
                  <c:v>2.3810399999999999E-2</c:v>
                </c:pt>
                <c:pt idx="10866">
                  <c:v>2.2528599999999999E-2</c:v>
                </c:pt>
                <c:pt idx="10867">
                  <c:v>2.1271100000000001E-2</c:v>
                </c:pt>
                <c:pt idx="10868">
                  <c:v>2.0039399999999999E-2</c:v>
                </c:pt>
                <c:pt idx="10869">
                  <c:v>1.88334E-2</c:v>
                </c:pt>
                <c:pt idx="10870">
                  <c:v>1.7651199999999999E-2</c:v>
                </c:pt>
                <c:pt idx="10871">
                  <c:v>1.6490600000000001E-2</c:v>
                </c:pt>
                <c:pt idx="10872">
                  <c:v>1.53495E-2</c:v>
                </c:pt>
                <c:pt idx="10873">
                  <c:v>1.4226300000000001E-2</c:v>
                </c:pt>
                <c:pt idx="10874">
                  <c:v>1.3119499999999999E-2</c:v>
                </c:pt>
                <c:pt idx="10875">
                  <c:v>1.2030000000000001E-2</c:v>
                </c:pt>
                <c:pt idx="10876">
                  <c:v>1.0961E-2</c:v>
                </c:pt>
                <c:pt idx="10877" formatCode="0.00E+00">
                  <c:v>9.9144100000000002E-3</c:v>
                </c:pt>
                <c:pt idx="10878" formatCode="0.00E+00">
                  <c:v>8.8889899999999994E-3</c:v>
                </c:pt>
                <c:pt idx="10879" formatCode="0.00E+00">
                  <c:v>7.8827399999999992E-3</c:v>
                </c:pt>
                <c:pt idx="10880" formatCode="0.00E+00">
                  <c:v>6.8959199999999998E-3</c:v>
                </c:pt>
                <c:pt idx="10881" formatCode="0.00E+00">
                  <c:v>5.9304900000000001E-3</c:v>
                </c:pt>
                <c:pt idx="10882" formatCode="0.00E+00">
                  <c:v>4.9871000000000004E-3</c:v>
                </c:pt>
                <c:pt idx="10883" formatCode="0.00E+00">
                  <c:v>4.06281E-3</c:v>
                </c:pt>
                <c:pt idx="10884" formatCode="0.00E+00">
                  <c:v>3.1521700000000001E-3</c:v>
                </c:pt>
                <c:pt idx="10885" formatCode="0.00E+00">
                  <c:v>2.25033E-3</c:v>
                </c:pt>
                <c:pt idx="10886" formatCode="0.00E+00">
                  <c:v>1.3554000000000001E-3</c:v>
                </c:pt>
                <c:pt idx="10887" formatCode="0.00E+00">
                  <c:v>4.6758900000000003E-4</c:v>
                </c:pt>
                <c:pt idx="10888" formatCode="0.00E+00">
                  <c:v>-4.14015E-4</c:v>
                </c:pt>
                <c:pt idx="10889" formatCode="0.00E+00">
                  <c:v>-1.29184E-3</c:v>
                </c:pt>
                <c:pt idx="10890" formatCode="0.00E+00">
                  <c:v>-2.1679400000000001E-3</c:v>
                </c:pt>
                <c:pt idx="10891" formatCode="0.00E+00">
                  <c:v>-3.0433600000000002E-3</c:v>
                </c:pt>
                <c:pt idx="10892" formatCode="0.00E+00">
                  <c:v>-3.9188299999999999E-3</c:v>
                </c:pt>
                <c:pt idx="10893" formatCode="0.00E+00">
                  <c:v>-4.7957299999999998E-3</c:v>
                </c:pt>
                <c:pt idx="10894" formatCode="0.00E+00">
                  <c:v>-5.6758499999999996E-3</c:v>
                </c:pt>
                <c:pt idx="10895" formatCode="0.00E+00">
                  <c:v>-6.5593700000000001E-3</c:v>
                </c:pt>
                <c:pt idx="10896" formatCode="0.00E+00">
                  <c:v>-7.4456899999999996E-3</c:v>
                </c:pt>
                <c:pt idx="10897" formatCode="0.00E+00">
                  <c:v>-8.3371599999999997E-3</c:v>
                </c:pt>
                <c:pt idx="10898" formatCode="0.00E+00">
                  <c:v>-9.2389399999999993E-3</c:v>
                </c:pt>
                <c:pt idx="10899">
                  <c:v>-1.01546E-2</c:v>
                </c:pt>
                <c:pt idx="10900">
                  <c:v>-1.10837E-2</c:v>
                </c:pt>
                <c:pt idx="10901">
                  <c:v>-1.20248E-2</c:v>
                </c:pt>
                <c:pt idx="10902">
                  <c:v>-1.29792E-2</c:v>
                </c:pt>
                <c:pt idx="10903">
                  <c:v>-1.3950199999999999E-2</c:v>
                </c:pt>
                <c:pt idx="10904">
                  <c:v>-1.4940500000000001E-2</c:v>
                </c:pt>
                <c:pt idx="10905">
                  <c:v>-1.5951E-2</c:v>
                </c:pt>
                <c:pt idx="10906">
                  <c:v>-1.69804E-2</c:v>
                </c:pt>
                <c:pt idx="10907">
                  <c:v>-1.8026899999999998E-2</c:v>
                </c:pt>
                <c:pt idx="10908">
                  <c:v>-1.9090599999999999E-2</c:v>
                </c:pt>
                <c:pt idx="10909">
                  <c:v>-2.0173099999999999E-2</c:v>
                </c:pt>
                <c:pt idx="10910">
                  <c:v>-2.1274600000000001E-2</c:v>
                </c:pt>
                <c:pt idx="10911">
                  <c:v>-2.2393900000000001E-2</c:v>
                </c:pt>
                <c:pt idx="10912">
                  <c:v>-2.3531099999999999E-2</c:v>
                </c:pt>
                <c:pt idx="10913">
                  <c:v>-2.4687799999999999E-2</c:v>
                </c:pt>
                <c:pt idx="10914">
                  <c:v>-2.5865599999999999E-2</c:v>
                </c:pt>
                <c:pt idx="10915">
                  <c:v>-2.70653E-2</c:v>
                </c:pt>
                <c:pt idx="10916">
                  <c:v>-2.8286100000000002E-2</c:v>
                </c:pt>
                <c:pt idx="10917">
                  <c:v>-2.95277E-2</c:v>
                </c:pt>
                <c:pt idx="10918">
                  <c:v>-3.0792300000000002E-2</c:v>
                </c:pt>
                <c:pt idx="10919">
                  <c:v>-3.2083E-2</c:v>
                </c:pt>
                <c:pt idx="10920">
                  <c:v>-3.3400800000000001E-2</c:v>
                </c:pt>
                <c:pt idx="10921">
                  <c:v>-3.4745199999999997E-2</c:v>
                </c:pt>
                <c:pt idx="10922">
                  <c:v>-3.6116500000000003E-2</c:v>
                </c:pt>
                <c:pt idx="10923">
                  <c:v>-3.7514199999999998E-2</c:v>
                </c:pt>
                <c:pt idx="10924">
                  <c:v>-3.8937199999999998E-2</c:v>
                </c:pt>
                <c:pt idx="10925">
                  <c:v>-4.0384499999999997E-2</c:v>
                </c:pt>
                <c:pt idx="10926">
                  <c:v>-4.1857600000000002E-2</c:v>
                </c:pt>
                <c:pt idx="10927">
                  <c:v>-4.3359200000000001E-2</c:v>
                </c:pt>
                <c:pt idx="10928">
                  <c:v>-4.4890100000000002E-2</c:v>
                </c:pt>
                <c:pt idx="10929">
                  <c:v>-4.6447299999999997E-2</c:v>
                </c:pt>
                <c:pt idx="10930">
                  <c:v>-4.8026100000000002E-2</c:v>
                </c:pt>
                <c:pt idx="10931">
                  <c:v>-4.9622699999999999E-2</c:v>
                </c:pt>
                <c:pt idx="10932">
                  <c:v>-5.1234700000000001E-2</c:v>
                </c:pt>
                <c:pt idx="10933">
                  <c:v>-5.2861100000000001E-2</c:v>
                </c:pt>
                <c:pt idx="10934">
                  <c:v>-5.4502000000000002E-2</c:v>
                </c:pt>
                <c:pt idx="10935">
                  <c:v>-5.6156200000000003E-2</c:v>
                </c:pt>
                <c:pt idx="10936">
                  <c:v>-5.7820099999999999E-2</c:v>
                </c:pt>
                <c:pt idx="10937">
                  <c:v>-5.9490500000000002E-2</c:v>
                </c:pt>
                <c:pt idx="10938">
                  <c:v>-6.1165999999999998E-2</c:v>
                </c:pt>
                <c:pt idx="10939">
                  <c:v>-6.2846299999999994E-2</c:v>
                </c:pt>
                <c:pt idx="10940">
                  <c:v>-6.4530599999999994E-2</c:v>
                </c:pt>
                <c:pt idx="10941">
                  <c:v>-6.62166E-2</c:v>
                </c:pt>
                <c:pt idx="10942">
                  <c:v>-6.7902299999999999E-2</c:v>
                </c:pt>
                <c:pt idx="10943">
                  <c:v>-6.9586499999999996E-2</c:v>
                </c:pt>
                <c:pt idx="10944">
                  <c:v>-7.1265400000000007E-2</c:v>
                </c:pt>
                <c:pt idx="10945">
                  <c:v>-7.2934600000000002E-2</c:v>
                </c:pt>
                <c:pt idx="10946">
                  <c:v>-7.4593400000000004E-2</c:v>
                </c:pt>
                <c:pt idx="10947">
                  <c:v>-7.6246300000000003E-2</c:v>
                </c:pt>
                <c:pt idx="10948">
                  <c:v>-7.7895800000000001E-2</c:v>
                </c:pt>
                <c:pt idx="10949">
                  <c:v>-7.9541200000000006E-2</c:v>
                </c:pt>
                <c:pt idx="10950">
                  <c:v>-8.1183000000000005E-2</c:v>
                </c:pt>
                <c:pt idx="10951">
                  <c:v>-8.2822999999999994E-2</c:v>
                </c:pt>
                <c:pt idx="10952">
                  <c:v>-8.4460900000000005E-2</c:v>
                </c:pt>
                <c:pt idx="10953">
                  <c:v>-8.6093199999999995E-2</c:v>
                </c:pt>
                <c:pt idx="10954">
                  <c:v>-8.7715799999999997E-2</c:v>
                </c:pt>
                <c:pt idx="10955">
                  <c:v>-8.9325500000000002E-2</c:v>
                </c:pt>
                <c:pt idx="10956">
                  <c:v>-9.0919399999999997E-2</c:v>
                </c:pt>
                <c:pt idx="10957">
                  <c:v>-9.2495300000000003E-2</c:v>
                </c:pt>
                <c:pt idx="10958">
                  <c:v>-9.4053700000000004E-2</c:v>
                </c:pt>
                <c:pt idx="10959">
                  <c:v>-9.55979E-2</c:v>
                </c:pt>
                <c:pt idx="10960">
                  <c:v>-9.71307E-2</c:v>
                </c:pt>
                <c:pt idx="10961">
                  <c:v>-9.8651900000000001E-2</c:v>
                </c:pt>
                <c:pt idx="10962">
                  <c:v>-0.100159</c:v>
                </c:pt>
                <c:pt idx="10963">
                  <c:v>-0.101648</c:v>
                </c:pt>
                <c:pt idx="10964">
                  <c:v>-0.10311099999999999</c:v>
                </c:pt>
                <c:pt idx="10965">
                  <c:v>-0.104549</c:v>
                </c:pt>
                <c:pt idx="10966">
                  <c:v>-0.105963</c:v>
                </c:pt>
                <c:pt idx="10967">
                  <c:v>-0.107353</c:v>
                </c:pt>
                <c:pt idx="10968">
                  <c:v>-0.10871500000000001</c:v>
                </c:pt>
                <c:pt idx="10969">
                  <c:v>-0.11004700000000001</c:v>
                </c:pt>
                <c:pt idx="10970">
                  <c:v>-0.11135100000000001</c:v>
                </c:pt>
                <c:pt idx="10971">
                  <c:v>-0.11262999999999999</c:v>
                </c:pt>
                <c:pt idx="10972">
                  <c:v>-0.113886</c:v>
                </c:pt>
                <c:pt idx="10973">
                  <c:v>-0.115121</c:v>
                </c:pt>
                <c:pt idx="10974">
                  <c:v>-0.11633499999999999</c:v>
                </c:pt>
                <c:pt idx="10975">
                  <c:v>-0.11753</c:v>
                </c:pt>
                <c:pt idx="10976">
                  <c:v>-0.118709</c:v>
                </c:pt>
                <c:pt idx="10977">
                  <c:v>-0.11987200000000001</c:v>
                </c:pt>
                <c:pt idx="10978">
                  <c:v>-0.121022</c:v>
                </c:pt>
                <c:pt idx="10979">
                  <c:v>-0.122157</c:v>
                </c:pt>
                <c:pt idx="10980">
                  <c:v>-0.123277</c:v>
                </c:pt>
                <c:pt idx="10981">
                  <c:v>-0.12438</c:v>
                </c:pt>
                <c:pt idx="10982">
                  <c:v>-0.125471</c:v>
                </c:pt>
                <c:pt idx="10983">
                  <c:v>-0.12654699999999999</c:v>
                </c:pt>
                <c:pt idx="10984">
                  <c:v>-0.127607</c:v>
                </c:pt>
                <c:pt idx="10985">
                  <c:v>-0.12865099999999999</c:v>
                </c:pt>
                <c:pt idx="10986">
                  <c:v>-0.12968499999999999</c:v>
                </c:pt>
                <c:pt idx="10987">
                  <c:v>-0.13070799999999999</c:v>
                </c:pt>
                <c:pt idx="10988">
                  <c:v>-0.131718</c:v>
                </c:pt>
                <c:pt idx="10989">
                  <c:v>-0.132713</c:v>
                </c:pt>
                <c:pt idx="10990">
                  <c:v>-0.13369200000000001</c:v>
                </c:pt>
                <c:pt idx="10991">
                  <c:v>-0.134656</c:v>
                </c:pt>
                <c:pt idx="10992">
                  <c:v>-0.135605</c:v>
                </c:pt>
                <c:pt idx="10993">
                  <c:v>-0.13653599999999999</c:v>
                </c:pt>
                <c:pt idx="10994">
                  <c:v>-0.13744999999999999</c:v>
                </c:pt>
                <c:pt idx="10995">
                  <c:v>-0.138345</c:v>
                </c:pt>
                <c:pt idx="10996">
                  <c:v>-0.13922300000000001</c:v>
                </c:pt>
                <c:pt idx="10997">
                  <c:v>-0.14007800000000001</c:v>
                </c:pt>
                <c:pt idx="10998">
                  <c:v>-0.140902</c:v>
                </c:pt>
                <c:pt idx="10999">
                  <c:v>-0.14169100000000001</c:v>
                </c:pt>
                <c:pt idx="11000">
                  <c:v>-0.14244399999999999</c:v>
                </c:pt>
                <c:pt idx="11001">
                  <c:v>-0.14316200000000001</c:v>
                </c:pt>
                <c:pt idx="11002">
                  <c:v>-0.143849</c:v>
                </c:pt>
                <c:pt idx="11003">
                  <c:v>-0.144508</c:v>
                </c:pt>
                <c:pt idx="11004">
                  <c:v>-0.14513699999999999</c:v>
                </c:pt>
                <c:pt idx="11005">
                  <c:v>-0.145736</c:v>
                </c:pt>
                <c:pt idx="11006">
                  <c:v>-0.14630699999999999</c:v>
                </c:pt>
                <c:pt idx="11007">
                  <c:v>-0.14685500000000001</c:v>
                </c:pt>
                <c:pt idx="11008">
                  <c:v>-0.14738299999999999</c:v>
                </c:pt>
                <c:pt idx="11009">
                  <c:v>-0.14789099999999999</c:v>
                </c:pt>
                <c:pt idx="11010">
                  <c:v>-0.14838000000000001</c:v>
                </c:pt>
                <c:pt idx="11011">
                  <c:v>-0.14884700000000001</c:v>
                </c:pt>
                <c:pt idx="11012">
                  <c:v>-0.14929300000000001</c:v>
                </c:pt>
                <c:pt idx="11013">
                  <c:v>-0.14971999999999999</c:v>
                </c:pt>
                <c:pt idx="11014">
                  <c:v>-0.15013000000000001</c:v>
                </c:pt>
                <c:pt idx="11015">
                  <c:v>-0.15052499999999999</c:v>
                </c:pt>
                <c:pt idx="11016">
                  <c:v>-0.15090300000000001</c:v>
                </c:pt>
                <c:pt idx="11017">
                  <c:v>-0.151259</c:v>
                </c:pt>
                <c:pt idx="11018">
                  <c:v>-0.151588</c:v>
                </c:pt>
                <c:pt idx="11019">
                  <c:v>-0.151888</c:v>
                </c:pt>
                <c:pt idx="11020">
                  <c:v>-0.15215899999999999</c:v>
                </c:pt>
                <c:pt idx="11021">
                  <c:v>-0.152395</c:v>
                </c:pt>
                <c:pt idx="11022">
                  <c:v>-0.15259600000000001</c:v>
                </c:pt>
                <c:pt idx="11023">
                  <c:v>-0.15276000000000001</c:v>
                </c:pt>
                <c:pt idx="11024">
                  <c:v>-0.152887</c:v>
                </c:pt>
                <c:pt idx="11025">
                  <c:v>-0.152979</c:v>
                </c:pt>
                <c:pt idx="11026">
                  <c:v>-0.15303700000000001</c:v>
                </c:pt>
                <c:pt idx="11027">
                  <c:v>-0.153062</c:v>
                </c:pt>
                <c:pt idx="11028">
                  <c:v>-0.15305299999999999</c:v>
                </c:pt>
                <c:pt idx="11029">
                  <c:v>-0.153007</c:v>
                </c:pt>
                <c:pt idx="11030">
                  <c:v>-0.15292500000000001</c:v>
                </c:pt>
                <c:pt idx="11031">
                  <c:v>-0.152806</c:v>
                </c:pt>
                <c:pt idx="11032">
                  <c:v>-0.15264800000000001</c:v>
                </c:pt>
                <c:pt idx="11033">
                  <c:v>-0.152445</c:v>
                </c:pt>
                <c:pt idx="11034">
                  <c:v>-0.152202</c:v>
                </c:pt>
                <c:pt idx="11035">
                  <c:v>-0.151923</c:v>
                </c:pt>
                <c:pt idx="11036">
                  <c:v>-0.151613</c:v>
                </c:pt>
                <c:pt idx="11037">
                  <c:v>-0.151278</c:v>
                </c:pt>
                <c:pt idx="11038">
                  <c:v>-0.150923</c:v>
                </c:pt>
                <c:pt idx="11039">
                  <c:v>-0.15055299999999999</c:v>
                </c:pt>
                <c:pt idx="11040">
                  <c:v>-0.15016699999999999</c:v>
                </c:pt>
                <c:pt idx="11041">
                  <c:v>-0.14976400000000001</c:v>
                </c:pt>
                <c:pt idx="11042">
                  <c:v>-0.149342</c:v>
                </c:pt>
                <c:pt idx="11043">
                  <c:v>-0.14890100000000001</c:v>
                </c:pt>
                <c:pt idx="11044">
                  <c:v>-0.14844199999999999</c:v>
                </c:pt>
                <c:pt idx="11045">
                  <c:v>-0.14796599999999999</c:v>
                </c:pt>
                <c:pt idx="11046">
                  <c:v>-0.147477</c:v>
                </c:pt>
                <c:pt idx="11047">
                  <c:v>-0.146983</c:v>
                </c:pt>
                <c:pt idx="11048">
                  <c:v>-0.146485</c:v>
                </c:pt>
                <c:pt idx="11049">
                  <c:v>-0.145983</c:v>
                </c:pt>
                <c:pt idx="11050">
                  <c:v>-0.145477</c:v>
                </c:pt>
                <c:pt idx="11051">
                  <c:v>-0.14496999999999999</c:v>
                </c:pt>
                <c:pt idx="11052">
                  <c:v>-0.14446100000000001</c:v>
                </c:pt>
                <c:pt idx="11053">
                  <c:v>-0.143953</c:v>
                </c:pt>
                <c:pt idx="11054">
                  <c:v>-0.14344899999999999</c:v>
                </c:pt>
                <c:pt idx="11055">
                  <c:v>-0.14295099999999999</c:v>
                </c:pt>
                <c:pt idx="11056">
                  <c:v>-0.14246400000000001</c:v>
                </c:pt>
                <c:pt idx="11057">
                  <c:v>-0.14199000000000001</c:v>
                </c:pt>
                <c:pt idx="11058">
                  <c:v>-0.14153199999999999</c:v>
                </c:pt>
                <c:pt idx="11059">
                  <c:v>-0.141098</c:v>
                </c:pt>
                <c:pt idx="11060">
                  <c:v>-0.14069200000000001</c:v>
                </c:pt>
                <c:pt idx="11061">
                  <c:v>-0.140316</c:v>
                </c:pt>
                <c:pt idx="11062">
                  <c:v>-0.13997100000000001</c:v>
                </c:pt>
                <c:pt idx="11063">
                  <c:v>-0.13965900000000001</c:v>
                </c:pt>
                <c:pt idx="11064">
                  <c:v>-0.13938400000000001</c:v>
                </c:pt>
                <c:pt idx="11065">
                  <c:v>-0.13914899999999999</c:v>
                </c:pt>
                <c:pt idx="11066">
                  <c:v>-0.13895399999999999</c:v>
                </c:pt>
                <c:pt idx="11067">
                  <c:v>-0.138798</c:v>
                </c:pt>
                <c:pt idx="11068">
                  <c:v>-0.138683</c:v>
                </c:pt>
                <c:pt idx="11069">
                  <c:v>-0.13861299999999999</c:v>
                </c:pt>
                <c:pt idx="11070">
                  <c:v>-0.13859399999999999</c:v>
                </c:pt>
                <c:pt idx="11071">
                  <c:v>-0.138627</c:v>
                </c:pt>
                <c:pt idx="11072">
                  <c:v>-0.138712</c:v>
                </c:pt>
                <c:pt idx="11073">
                  <c:v>-0.138852</c:v>
                </c:pt>
                <c:pt idx="11074">
                  <c:v>-0.13905200000000001</c:v>
                </c:pt>
                <c:pt idx="11075">
                  <c:v>-0.139316</c:v>
                </c:pt>
                <c:pt idx="11076">
                  <c:v>-0.13964599999999999</c:v>
                </c:pt>
                <c:pt idx="11077">
                  <c:v>-0.140043</c:v>
                </c:pt>
                <c:pt idx="11078">
                  <c:v>-0.14050699999999999</c:v>
                </c:pt>
                <c:pt idx="11079">
                  <c:v>-0.141037</c:v>
                </c:pt>
                <c:pt idx="11080">
                  <c:v>-0.14163400000000001</c:v>
                </c:pt>
                <c:pt idx="11081">
                  <c:v>-0.14229800000000001</c:v>
                </c:pt>
                <c:pt idx="11082">
                  <c:v>-0.14302999999999999</c:v>
                </c:pt>
                <c:pt idx="11083">
                  <c:v>-0.14383099999999999</c:v>
                </c:pt>
                <c:pt idx="11084">
                  <c:v>-0.14469599999999999</c:v>
                </c:pt>
                <c:pt idx="11085">
                  <c:v>-0.14561399999999999</c:v>
                </c:pt>
                <c:pt idx="11086">
                  <c:v>-0.14657700000000001</c:v>
                </c:pt>
                <c:pt idx="11087">
                  <c:v>-0.14758399999999999</c:v>
                </c:pt>
                <c:pt idx="11088">
                  <c:v>-0.14863199999999999</c:v>
                </c:pt>
                <c:pt idx="11089">
                  <c:v>-0.14972299999999999</c:v>
                </c:pt>
                <c:pt idx="11090">
                  <c:v>-0.15085799999999999</c:v>
                </c:pt>
                <c:pt idx="11091">
                  <c:v>-0.152036</c:v>
                </c:pt>
                <c:pt idx="11092">
                  <c:v>-0.15325800000000001</c:v>
                </c:pt>
                <c:pt idx="11093">
                  <c:v>-0.15452399999999999</c:v>
                </c:pt>
                <c:pt idx="11094">
                  <c:v>-0.155838</c:v>
                </c:pt>
                <c:pt idx="11095">
                  <c:v>-0.15720600000000001</c:v>
                </c:pt>
                <c:pt idx="11096">
                  <c:v>-0.158632</c:v>
                </c:pt>
                <c:pt idx="11097">
                  <c:v>-0.16011800000000001</c:v>
                </c:pt>
                <c:pt idx="11098">
                  <c:v>-0.161663</c:v>
                </c:pt>
                <c:pt idx="11099">
                  <c:v>-0.163267</c:v>
                </c:pt>
                <c:pt idx="11100">
                  <c:v>-0.16492699999999999</c:v>
                </c:pt>
                <c:pt idx="11101">
                  <c:v>-0.16664100000000001</c:v>
                </c:pt>
                <c:pt idx="11102">
                  <c:v>-0.168405</c:v>
                </c:pt>
                <c:pt idx="11103">
                  <c:v>-0.17021500000000001</c:v>
                </c:pt>
                <c:pt idx="11104">
                  <c:v>-0.172069</c:v>
                </c:pt>
                <c:pt idx="11105">
                  <c:v>-0.173961</c:v>
                </c:pt>
                <c:pt idx="11106">
                  <c:v>-0.17588200000000001</c:v>
                </c:pt>
                <c:pt idx="11107">
                  <c:v>-0.17782200000000001</c:v>
                </c:pt>
                <c:pt idx="11108">
                  <c:v>-0.17977399999999999</c:v>
                </c:pt>
                <c:pt idx="11109">
                  <c:v>-0.181727</c:v>
                </c:pt>
                <c:pt idx="11110">
                  <c:v>-0.183674</c:v>
                </c:pt>
                <c:pt idx="11111">
                  <c:v>-0.185614</c:v>
                </c:pt>
                <c:pt idx="11112">
                  <c:v>-0.18754799999999999</c:v>
                </c:pt>
                <c:pt idx="11113">
                  <c:v>-0.189475</c:v>
                </c:pt>
                <c:pt idx="11114">
                  <c:v>-0.19139400000000001</c:v>
                </c:pt>
                <c:pt idx="11115">
                  <c:v>-0.193299</c:v>
                </c:pt>
                <c:pt idx="11116">
                  <c:v>-0.195187</c:v>
                </c:pt>
                <c:pt idx="11117">
                  <c:v>-0.19705</c:v>
                </c:pt>
                <c:pt idx="11118">
                  <c:v>-0.19888600000000001</c:v>
                </c:pt>
                <c:pt idx="11119">
                  <c:v>-0.20069300000000001</c:v>
                </c:pt>
                <c:pt idx="11120">
                  <c:v>-0.20246900000000001</c:v>
                </c:pt>
                <c:pt idx="11121">
                  <c:v>-0.20421300000000001</c:v>
                </c:pt>
                <c:pt idx="11122">
                  <c:v>-0.205924</c:v>
                </c:pt>
                <c:pt idx="11123">
                  <c:v>-0.20760700000000001</c:v>
                </c:pt>
                <c:pt idx="11124">
                  <c:v>-0.20926400000000001</c:v>
                </c:pt>
                <c:pt idx="11125">
                  <c:v>-0.210895</c:v>
                </c:pt>
                <c:pt idx="11126">
                  <c:v>-0.212502</c:v>
                </c:pt>
                <c:pt idx="11127">
                  <c:v>-0.21408099999999999</c:v>
                </c:pt>
                <c:pt idx="11128">
                  <c:v>-0.21562600000000001</c:v>
                </c:pt>
                <c:pt idx="11129">
                  <c:v>-0.21712999999999999</c:v>
                </c:pt>
                <c:pt idx="11130">
                  <c:v>-0.21858900000000001</c:v>
                </c:pt>
                <c:pt idx="11131">
                  <c:v>-0.22</c:v>
                </c:pt>
                <c:pt idx="11132">
                  <c:v>-0.221363</c:v>
                </c:pt>
                <c:pt idx="11133">
                  <c:v>-0.22267700000000001</c:v>
                </c:pt>
                <c:pt idx="11134">
                  <c:v>-0.22394</c:v>
                </c:pt>
                <c:pt idx="11135">
                  <c:v>-0.22514600000000001</c:v>
                </c:pt>
                <c:pt idx="11136">
                  <c:v>-0.22628699999999999</c:v>
                </c:pt>
                <c:pt idx="11137">
                  <c:v>-0.22735900000000001</c:v>
                </c:pt>
                <c:pt idx="11138">
                  <c:v>-0.22836400000000001</c:v>
                </c:pt>
                <c:pt idx="11139">
                  <c:v>-0.22930500000000001</c:v>
                </c:pt>
                <c:pt idx="11140">
                  <c:v>-0.230183</c:v>
                </c:pt>
                <c:pt idx="11141">
                  <c:v>-0.23100100000000001</c:v>
                </c:pt>
                <c:pt idx="11142">
                  <c:v>-0.23175999999999999</c:v>
                </c:pt>
                <c:pt idx="11143">
                  <c:v>-0.232463</c:v>
                </c:pt>
                <c:pt idx="11144">
                  <c:v>-0.23311000000000001</c:v>
                </c:pt>
                <c:pt idx="11145">
                  <c:v>-0.23369899999999999</c:v>
                </c:pt>
                <c:pt idx="11146">
                  <c:v>-0.234234</c:v>
                </c:pt>
                <c:pt idx="11147">
                  <c:v>-0.23471800000000001</c:v>
                </c:pt>
                <c:pt idx="11148">
                  <c:v>-0.235152</c:v>
                </c:pt>
                <c:pt idx="11149">
                  <c:v>-0.23553299999999999</c:v>
                </c:pt>
                <c:pt idx="11150">
                  <c:v>-0.23585600000000001</c:v>
                </c:pt>
                <c:pt idx="11151">
                  <c:v>-0.236122</c:v>
                </c:pt>
                <c:pt idx="11152">
                  <c:v>-0.23633299999999999</c:v>
                </c:pt>
                <c:pt idx="11153">
                  <c:v>-0.236489</c:v>
                </c:pt>
                <c:pt idx="11154">
                  <c:v>-0.23658899999999999</c:v>
                </c:pt>
                <c:pt idx="11155">
                  <c:v>-0.23663100000000001</c:v>
                </c:pt>
                <c:pt idx="11156">
                  <c:v>-0.23661499999999999</c:v>
                </c:pt>
                <c:pt idx="11157">
                  <c:v>-0.23654500000000001</c:v>
                </c:pt>
                <c:pt idx="11158">
                  <c:v>-0.236427</c:v>
                </c:pt>
                <c:pt idx="11159">
                  <c:v>-0.236261</c:v>
                </c:pt>
                <c:pt idx="11160">
                  <c:v>-0.23605100000000001</c:v>
                </c:pt>
                <c:pt idx="11161">
                  <c:v>-0.23580200000000001</c:v>
                </c:pt>
                <c:pt idx="11162">
                  <c:v>-0.235517</c:v>
                </c:pt>
                <c:pt idx="11163">
                  <c:v>-0.23519599999999999</c:v>
                </c:pt>
                <c:pt idx="11164">
                  <c:v>-0.23483999999999999</c:v>
                </c:pt>
                <c:pt idx="11165">
                  <c:v>-0.23445199999999999</c:v>
                </c:pt>
                <c:pt idx="11166">
                  <c:v>-0.23403099999999999</c:v>
                </c:pt>
                <c:pt idx="11167">
                  <c:v>-0.23358000000000001</c:v>
                </c:pt>
                <c:pt idx="11168">
                  <c:v>-0.23310600000000001</c:v>
                </c:pt>
                <c:pt idx="11169">
                  <c:v>-0.23261200000000001</c:v>
                </c:pt>
                <c:pt idx="11170">
                  <c:v>-0.2321</c:v>
                </c:pt>
                <c:pt idx="11171">
                  <c:v>-0.231574</c:v>
                </c:pt>
                <c:pt idx="11172">
                  <c:v>-0.23103299999999999</c:v>
                </c:pt>
                <c:pt idx="11173">
                  <c:v>-0.23047300000000001</c:v>
                </c:pt>
                <c:pt idx="11174">
                  <c:v>-0.22989299999999999</c:v>
                </c:pt>
                <c:pt idx="11175">
                  <c:v>-0.229295</c:v>
                </c:pt>
                <c:pt idx="11176">
                  <c:v>-0.22867999999999999</c:v>
                </c:pt>
                <c:pt idx="11177">
                  <c:v>-0.228048</c:v>
                </c:pt>
                <c:pt idx="11178">
                  <c:v>-0.227404</c:v>
                </c:pt>
                <c:pt idx="11179">
                  <c:v>-0.22675300000000001</c:v>
                </c:pt>
                <c:pt idx="11180">
                  <c:v>-0.226101</c:v>
                </c:pt>
                <c:pt idx="11181">
                  <c:v>-0.22545100000000001</c:v>
                </c:pt>
                <c:pt idx="11182">
                  <c:v>-0.22481300000000001</c:v>
                </c:pt>
                <c:pt idx="11183">
                  <c:v>-0.224194</c:v>
                </c:pt>
                <c:pt idx="11184">
                  <c:v>-0.223603</c:v>
                </c:pt>
                <c:pt idx="11185">
                  <c:v>-0.22304499999999999</c:v>
                </c:pt>
                <c:pt idx="11186">
                  <c:v>-0.222521</c:v>
                </c:pt>
                <c:pt idx="11187">
                  <c:v>-0.22203000000000001</c:v>
                </c:pt>
                <c:pt idx="11188">
                  <c:v>-0.22156500000000001</c:v>
                </c:pt>
                <c:pt idx="11189">
                  <c:v>-0.22112699999999999</c:v>
                </c:pt>
                <c:pt idx="11190">
                  <c:v>-0.22072</c:v>
                </c:pt>
                <c:pt idx="11191">
                  <c:v>-0.220357</c:v>
                </c:pt>
                <c:pt idx="11192">
                  <c:v>-0.22004499999999999</c:v>
                </c:pt>
                <c:pt idx="11193">
                  <c:v>-0.21978</c:v>
                </c:pt>
                <c:pt idx="11194">
                  <c:v>-0.219552</c:v>
                </c:pt>
                <c:pt idx="11195">
                  <c:v>-0.21935099999999999</c:v>
                </c:pt>
                <c:pt idx="11196">
                  <c:v>-0.21917400000000001</c:v>
                </c:pt>
                <c:pt idx="11197">
                  <c:v>-0.21901999999999999</c:v>
                </c:pt>
                <c:pt idx="11198">
                  <c:v>-0.218885</c:v>
                </c:pt>
                <c:pt idx="11199">
                  <c:v>-0.21876899999999999</c:v>
                </c:pt>
                <c:pt idx="11200">
                  <c:v>-0.21867900000000001</c:v>
                </c:pt>
                <c:pt idx="11201">
                  <c:v>-0.21862400000000001</c:v>
                </c:pt>
                <c:pt idx="11202">
                  <c:v>-0.218607</c:v>
                </c:pt>
                <c:pt idx="11203">
                  <c:v>-0.21863099999999999</c:v>
                </c:pt>
                <c:pt idx="11204">
                  <c:v>-0.218696</c:v>
                </c:pt>
                <c:pt idx="11205">
                  <c:v>-0.21879899999999999</c:v>
                </c:pt>
                <c:pt idx="11206">
                  <c:v>-0.21894</c:v>
                </c:pt>
                <c:pt idx="11207">
                  <c:v>-0.21912000000000001</c:v>
                </c:pt>
                <c:pt idx="11208">
                  <c:v>-0.21933800000000001</c:v>
                </c:pt>
                <c:pt idx="11209">
                  <c:v>-0.21959500000000001</c:v>
                </c:pt>
                <c:pt idx="11210">
                  <c:v>-0.21989300000000001</c:v>
                </c:pt>
                <c:pt idx="11211">
                  <c:v>-0.22023499999999999</c:v>
                </c:pt>
                <c:pt idx="11212">
                  <c:v>-0.22062300000000001</c:v>
                </c:pt>
                <c:pt idx="11213">
                  <c:v>-0.221057</c:v>
                </c:pt>
                <c:pt idx="11214">
                  <c:v>-0.22153300000000001</c:v>
                </c:pt>
                <c:pt idx="11215">
                  <c:v>-0.22204599999999999</c:v>
                </c:pt>
                <c:pt idx="11216">
                  <c:v>-0.22259000000000001</c:v>
                </c:pt>
                <c:pt idx="11217">
                  <c:v>-0.223159</c:v>
                </c:pt>
                <c:pt idx="11218">
                  <c:v>-0.22375200000000001</c:v>
                </c:pt>
                <c:pt idx="11219">
                  <c:v>-0.22437399999999999</c:v>
                </c:pt>
                <c:pt idx="11220">
                  <c:v>-0.22502800000000001</c:v>
                </c:pt>
                <c:pt idx="11221">
                  <c:v>-0.22571099999999999</c:v>
                </c:pt>
                <c:pt idx="11222">
                  <c:v>-0.22641600000000001</c:v>
                </c:pt>
                <c:pt idx="11223">
                  <c:v>-0.227133</c:v>
                </c:pt>
                <c:pt idx="11224">
                  <c:v>-0.22785900000000001</c:v>
                </c:pt>
                <c:pt idx="11225">
                  <c:v>-0.228598</c:v>
                </c:pt>
                <c:pt idx="11226">
                  <c:v>-0.229355</c:v>
                </c:pt>
                <c:pt idx="11227">
                  <c:v>-0.23013400000000001</c:v>
                </c:pt>
                <c:pt idx="11228">
                  <c:v>-0.230934</c:v>
                </c:pt>
                <c:pt idx="11229">
                  <c:v>-0.23175299999999999</c:v>
                </c:pt>
                <c:pt idx="11230">
                  <c:v>-0.232594</c:v>
                </c:pt>
                <c:pt idx="11231">
                  <c:v>-0.23345299999999999</c:v>
                </c:pt>
                <c:pt idx="11232">
                  <c:v>-0.234322</c:v>
                </c:pt>
                <c:pt idx="11233">
                  <c:v>-0.23519799999999999</c:v>
                </c:pt>
                <c:pt idx="11234">
                  <c:v>-0.23608000000000001</c:v>
                </c:pt>
                <c:pt idx="11235">
                  <c:v>-0.23697399999999999</c:v>
                </c:pt>
                <c:pt idx="11236">
                  <c:v>-0.23787700000000001</c:v>
                </c:pt>
                <c:pt idx="11237">
                  <c:v>-0.238786</c:v>
                </c:pt>
                <c:pt idx="11238">
                  <c:v>-0.23969299999999999</c:v>
                </c:pt>
                <c:pt idx="11239">
                  <c:v>-0.240591</c:v>
                </c:pt>
                <c:pt idx="11240">
                  <c:v>-0.24147299999999999</c:v>
                </c:pt>
                <c:pt idx="11241">
                  <c:v>-0.242336</c:v>
                </c:pt>
                <c:pt idx="11242">
                  <c:v>-0.24318000000000001</c:v>
                </c:pt>
                <c:pt idx="11243">
                  <c:v>-0.244005</c:v>
                </c:pt>
                <c:pt idx="11244">
                  <c:v>-0.24481</c:v>
                </c:pt>
                <c:pt idx="11245">
                  <c:v>-0.24559600000000001</c:v>
                </c:pt>
                <c:pt idx="11246">
                  <c:v>-0.24635899999999999</c:v>
                </c:pt>
                <c:pt idx="11247">
                  <c:v>-0.24709700000000001</c:v>
                </c:pt>
                <c:pt idx="11248">
                  <c:v>-0.247809</c:v>
                </c:pt>
                <c:pt idx="11249">
                  <c:v>-0.24849299999999999</c:v>
                </c:pt>
                <c:pt idx="11250">
                  <c:v>-0.249144</c:v>
                </c:pt>
                <c:pt idx="11251">
                  <c:v>-0.24975800000000001</c:v>
                </c:pt>
                <c:pt idx="11252">
                  <c:v>-0.25033300000000003</c:v>
                </c:pt>
                <c:pt idx="11253">
                  <c:v>-0.25086999999999998</c:v>
                </c:pt>
                <c:pt idx="11254">
                  <c:v>-0.25136999999999998</c:v>
                </c:pt>
                <c:pt idx="11255">
                  <c:v>-0.25183499999999998</c:v>
                </c:pt>
                <c:pt idx="11256">
                  <c:v>-0.25226300000000001</c:v>
                </c:pt>
                <c:pt idx="11257">
                  <c:v>-0.25264700000000001</c:v>
                </c:pt>
                <c:pt idx="11258">
                  <c:v>-0.25298599999999999</c:v>
                </c:pt>
                <c:pt idx="11259">
                  <c:v>-0.253276</c:v>
                </c:pt>
                <c:pt idx="11260">
                  <c:v>-0.25351699999999999</c:v>
                </c:pt>
                <c:pt idx="11261">
                  <c:v>-0.25370399999999999</c:v>
                </c:pt>
                <c:pt idx="11262">
                  <c:v>-0.25384099999999998</c:v>
                </c:pt>
                <c:pt idx="11263">
                  <c:v>-0.25392799999999999</c:v>
                </c:pt>
                <c:pt idx="11264">
                  <c:v>-0.25396400000000002</c:v>
                </c:pt>
                <c:pt idx="11265">
                  <c:v>-0.25394699999999998</c:v>
                </c:pt>
                <c:pt idx="11266">
                  <c:v>-0.25387799999999999</c:v>
                </c:pt>
                <c:pt idx="11267">
                  <c:v>-0.25376399999999999</c:v>
                </c:pt>
                <c:pt idx="11268">
                  <c:v>-0.25360300000000002</c:v>
                </c:pt>
                <c:pt idx="11269">
                  <c:v>-0.25339299999999998</c:v>
                </c:pt>
                <c:pt idx="11270">
                  <c:v>-0.25313400000000003</c:v>
                </c:pt>
                <c:pt idx="11271">
                  <c:v>-0.252828</c:v>
                </c:pt>
                <c:pt idx="11272">
                  <c:v>-0.25247599999999998</c:v>
                </c:pt>
                <c:pt idx="11273">
                  <c:v>-0.25207800000000002</c:v>
                </c:pt>
                <c:pt idx="11274">
                  <c:v>-0.25163099999999999</c:v>
                </c:pt>
                <c:pt idx="11275">
                  <c:v>-0.25113099999999999</c:v>
                </c:pt>
                <c:pt idx="11276">
                  <c:v>-0.25057400000000002</c:v>
                </c:pt>
                <c:pt idx="11277">
                  <c:v>-0.24995700000000001</c:v>
                </c:pt>
                <c:pt idx="11278">
                  <c:v>-0.24928900000000001</c:v>
                </c:pt>
                <c:pt idx="11279">
                  <c:v>-0.248581</c:v>
                </c:pt>
                <c:pt idx="11280">
                  <c:v>-0.247834</c:v>
                </c:pt>
                <c:pt idx="11281">
                  <c:v>-0.24704200000000001</c:v>
                </c:pt>
                <c:pt idx="11282">
                  <c:v>-0.246196</c:v>
                </c:pt>
                <c:pt idx="11283">
                  <c:v>-0.24529200000000001</c:v>
                </c:pt>
                <c:pt idx="11284">
                  <c:v>-0.24433099999999999</c:v>
                </c:pt>
                <c:pt idx="11285">
                  <c:v>-0.243316</c:v>
                </c:pt>
                <c:pt idx="11286">
                  <c:v>-0.24224999999999999</c:v>
                </c:pt>
                <c:pt idx="11287">
                  <c:v>-0.24113599999999999</c:v>
                </c:pt>
                <c:pt idx="11288">
                  <c:v>-0.239982</c:v>
                </c:pt>
                <c:pt idx="11289">
                  <c:v>-0.23879600000000001</c:v>
                </c:pt>
                <c:pt idx="11290">
                  <c:v>-0.23757500000000001</c:v>
                </c:pt>
                <c:pt idx="11291">
                  <c:v>-0.23630399999999999</c:v>
                </c:pt>
                <c:pt idx="11292">
                  <c:v>-0.23499</c:v>
                </c:pt>
                <c:pt idx="11293">
                  <c:v>-0.23365</c:v>
                </c:pt>
                <c:pt idx="11294">
                  <c:v>-0.23228499999999999</c:v>
                </c:pt>
                <c:pt idx="11295">
                  <c:v>-0.23089399999999999</c:v>
                </c:pt>
                <c:pt idx="11296">
                  <c:v>-0.22948299999999999</c:v>
                </c:pt>
                <c:pt idx="11297">
                  <c:v>-0.22805900000000001</c:v>
                </c:pt>
                <c:pt idx="11298">
                  <c:v>-0.22662299999999999</c:v>
                </c:pt>
                <c:pt idx="11299">
                  <c:v>-0.22517499999999999</c:v>
                </c:pt>
                <c:pt idx="11300">
                  <c:v>-0.223716</c:v>
                </c:pt>
                <c:pt idx="11301">
                  <c:v>-0.222244</c:v>
                </c:pt>
                <c:pt idx="11302">
                  <c:v>-0.22075700000000001</c:v>
                </c:pt>
                <c:pt idx="11303">
                  <c:v>-0.21925700000000001</c:v>
                </c:pt>
                <c:pt idx="11304">
                  <c:v>-0.21774399999999999</c:v>
                </c:pt>
                <c:pt idx="11305">
                  <c:v>-0.21621899999999999</c:v>
                </c:pt>
                <c:pt idx="11306">
                  <c:v>-0.21468300000000001</c:v>
                </c:pt>
                <c:pt idx="11307">
                  <c:v>-0.213143</c:v>
                </c:pt>
                <c:pt idx="11308">
                  <c:v>-0.21160799999999999</c:v>
                </c:pt>
                <c:pt idx="11309">
                  <c:v>-0.21007899999999999</c:v>
                </c:pt>
                <c:pt idx="11310">
                  <c:v>-0.20855399999999999</c:v>
                </c:pt>
                <c:pt idx="11311">
                  <c:v>-0.207035</c:v>
                </c:pt>
                <c:pt idx="11312">
                  <c:v>-0.20552999999999999</c:v>
                </c:pt>
                <c:pt idx="11313">
                  <c:v>-0.20404700000000001</c:v>
                </c:pt>
                <c:pt idx="11314">
                  <c:v>-0.20259199999999999</c:v>
                </c:pt>
                <c:pt idx="11315">
                  <c:v>-0.20116999999999999</c:v>
                </c:pt>
                <c:pt idx="11316">
                  <c:v>-0.19978000000000001</c:v>
                </c:pt>
                <c:pt idx="11317">
                  <c:v>-0.19842899999999999</c:v>
                </c:pt>
                <c:pt idx="11318">
                  <c:v>-0.19711799999999999</c:v>
                </c:pt>
                <c:pt idx="11319">
                  <c:v>-0.19584799999999999</c:v>
                </c:pt>
                <c:pt idx="11320">
                  <c:v>-0.19461300000000001</c:v>
                </c:pt>
                <c:pt idx="11321">
                  <c:v>-0.193413</c:v>
                </c:pt>
                <c:pt idx="11322">
                  <c:v>-0.19225100000000001</c:v>
                </c:pt>
                <c:pt idx="11323">
                  <c:v>-0.191131</c:v>
                </c:pt>
                <c:pt idx="11324">
                  <c:v>-0.190052</c:v>
                </c:pt>
                <c:pt idx="11325">
                  <c:v>-0.18901399999999999</c:v>
                </c:pt>
                <c:pt idx="11326">
                  <c:v>-0.18801100000000001</c:v>
                </c:pt>
                <c:pt idx="11327">
                  <c:v>-0.18704200000000001</c:v>
                </c:pt>
                <c:pt idx="11328">
                  <c:v>-0.186108</c:v>
                </c:pt>
                <c:pt idx="11329">
                  <c:v>-0.18521000000000001</c:v>
                </c:pt>
                <c:pt idx="11330">
                  <c:v>-0.18435299999999999</c:v>
                </c:pt>
                <c:pt idx="11331">
                  <c:v>-0.18354100000000001</c:v>
                </c:pt>
                <c:pt idx="11332">
                  <c:v>-0.182778</c:v>
                </c:pt>
                <c:pt idx="11333">
                  <c:v>-0.182061</c:v>
                </c:pt>
                <c:pt idx="11334">
                  <c:v>-0.18139</c:v>
                </c:pt>
                <c:pt idx="11335">
                  <c:v>-0.18076300000000001</c:v>
                </c:pt>
                <c:pt idx="11336">
                  <c:v>-0.18018100000000001</c:v>
                </c:pt>
                <c:pt idx="11337">
                  <c:v>-0.17963999999999999</c:v>
                </c:pt>
                <c:pt idx="11338">
                  <c:v>-0.17913399999999999</c:v>
                </c:pt>
                <c:pt idx="11339">
                  <c:v>-0.17866099999999999</c:v>
                </c:pt>
                <c:pt idx="11340">
                  <c:v>-0.17822499999999999</c:v>
                </c:pt>
                <c:pt idx="11341">
                  <c:v>-0.17782899999999999</c:v>
                </c:pt>
                <c:pt idx="11342">
                  <c:v>-0.17747399999999999</c:v>
                </c:pt>
                <c:pt idx="11343">
                  <c:v>-0.17716100000000001</c:v>
                </c:pt>
                <c:pt idx="11344">
                  <c:v>-0.17689299999999999</c:v>
                </c:pt>
                <c:pt idx="11345">
                  <c:v>-0.17667099999999999</c:v>
                </c:pt>
                <c:pt idx="11346">
                  <c:v>-0.17649599999999999</c:v>
                </c:pt>
                <c:pt idx="11347">
                  <c:v>-0.176367</c:v>
                </c:pt>
                <c:pt idx="11348">
                  <c:v>-0.176284</c:v>
                </c:pt>
                <c:pt idx="11349">
                  <c:v>-0.17624899999999999</c:v>
                </c:pt>
                <c:pt idx="11350">
                  <c:v>-0.176258</c:v>
                </c:pt>
                <c:pt idx="11351">
                  <c:v>-0.17630799999999999</c:v>
                </c:pt>
                <c:pt idx="11352">
                  <c:v>-0.176395</c:v>
                </c:pt>
                <c:pt idx="11353">
                  <c:v>-0.17652100000000001</c:v>
                </c:pt>
                <c:pt idx="11354">
                  <c:v>-0.17668600000000001</c:v>
                </c:pt>
                <c:pt idx="11355">
                  <c:v>-0.17689099999999999</c:v>
                </c:pt>
                <c:pt idx="11356">
                  <c:v>-0.17713400000000001</c:v>
                </c:pt>
                <c:pt idx="11357">
                  <c:v>-0.17740900000000001</c:v>
                </c:pt>
                <c:pt idx="11358">
                  <c:v>-0.17770900000000001</c:v>
                </c:pt>
                <c:pt idx="11359">
                  <c:v>-0.17803099999999999</c:v>
                </c:pt>
                <c:pt idx="11360">
                  <c:v>-0.178374</c:v>
                </c:pt>
                <c:pt idx="11361">
                  <c:v>-0.17873900000000001</c:v>
                </c:pt>
                <c:pt idx="11362">
                  <c:v>-0.17912600000000001</c:v>
                </c:pt>
                <c:pt idx="11363">
                  <c:v>-0.179534</c:v>
                </c:pt>
                <c:pt idx="11364">
                  <c:v>-0.17996000000000001</c:v>
                </c:pt>
                <c:pt idx="11365">
                  <c:v>-0.1804</c:v>
                </c:pt>
                <c:pt idx="11366">
                  <c:v>-0.18085300000000001</c:v>
                </c:pt>
                <c:pt idx="11367">
                  <c:v>-0.181316</c:v>
                </c:pt>
                <c:pt idx="11368">
                  <c:v>-0.181787</c:v>
                </c:pt>
                <c:pt idx="11369">
                  <c:v>-0.18226400000000001</c:v>
                </c:pt>
                <c:pt idx="11370">
                  <c:v>-0.18274399999999999</c:v>
                </c:pt>
                <c:pt idx="11371">
                  <c:v>-0.183231</c:v>
                </c:pt>
                <c:pt idx="11372">
                  <c:v>-0.183722</c:v>
                </c:pt>
                <c:pt idx="11373">
                  <c:v>-0.18421899999999999</c:v>
                </c:pt>
                <c:pt idx="11374">
                  <c:v>-0.18471899999999999</c:v>
                </c:pt>
                <c:pt idx="11375">
                  <c:v>-0.18521899999999999</c:v>
                </c:pt>
                <c:pt idx="11376">
                  <c:v>-0.185727</c:v>
                </c:pt>
                <c:pt idx="11377">
                  <c:v>-0.18623999999999999</c:v>
                </c:pt>
                <c:pt idx="11378">
                  <c:v>-0.186725</c:v>
                </c:pt>
                <c:pt idx="11379">
                  <c:v>-0.187169</c:v>
                </c:pt>
                <c:pt idx="11380">
                  <c:v>-0.18760599999999999</c:v>
                </c:pt>
                <c:pt idx="11381">
                  <c:v>-0.18804899999999999</c:v>
                </c:pt>
                <c:pt idx="11382">
                  <c:v>-0.18848000000000001</c:v>
                </c:pt>
                <c:pt idx="11383">
                  <c:v>-0.18889500000000001</c:v>
                </c:pt>
                <c:pt idx="11384">
                  <c:v>-0.189303</c:v>
                </c:pt>
                <c:pt idx="11385">
                  <c:v>-0.18970400000000001</c:v>
                </c:pt>
                <c:pt idx="11386">
                  <c:v>-0.19009400000000001</c:v>
                </c:pt>
                <c:pt idx="11387">
                  <c:v>-0.190468</c:v>
                </c:pt>
                <c:pt idx="11388">
                  <c:v>-0.19082199999999999</c:v>
                </c:pt>
                <c:pt idx="11389">
                  <c:v>-0.19115699999999999</c:v>
                </c:pt>
                <c:pt idx="11390">
                  <c:v>-0.19147500000000001</c:v>
                </c:pt>
                <c:pt idx="11391">
                  <c:v>-0.191775</c:v>
                </c:pt>
                <c:pt idx="11392">
                  <c:v>-0.19205700000000001</c:v>
                </c:pt>
                <c:pt idx="11393">
                  <c:v>-0.19231899999999999</c:v>
                </c:pt>
                <c:pt idx="11394">
                  <c:v>-0.19255900000000001</c:v>
                </c:pt>
                <c:pt idx="11395">
                  <c:v>-0.19278400000000001</c:v>
                </c:pt>
                <c:pt idx="11396">
                  <c:v>-0.192998</c:v>
                </c:pt>
                <c:pt idx="11397">
                  <c:v>-0.19320499999999999</c:v>
                </c:pt>
                <c:pt idx="11398">
                  <c:v>-0.193408</c:v>
                </c:pt>
                <c:pt idx="11399">
                  <c:v>-0.193607</c:v>
                </c:pt>
                <c:pt idx="11400">
                  <c:v>-0.193802</c:v>
                </c:pt>
                <c:pt idx="11401">
                  <c:v>-0.193992</c:v>
                </c:pt>
                <c:pt idx="11402">
                  <c:v>-0.19417799999999999</c:v>
                </c:pt>
                <c:pt idx="11403">
                  <c:v>-0.194355</c:v>
                </c:pt>
                <c:pt idx="11404">
                  <c:v>-0.19452</c:v>
                </c:pt>
                <c:pt idx="11405">
                  <c:v>-0.19467300000000001</c:v>
                </c:pt>
                <c:pt idx="11406">
                  <c:v>-0.19481499999999999</c:v>
                </c:pt>
                <c:pt idx="11407">
                  <c:v>-0.19494300000000001</c:v>
                </c:pt>
                <c:pt idx="11408">
                  <c:v>-0.19505400000000001</c:v>
                </c:pt>
                <c:pt idx="11409">
                  <c:v>-0.19514599999999999</c:v>
                </c:pt>
                <c:pt idx="11410">
                  <c:v>-0.19522</c:v>
                </c:pt>
                <c:pt idx="11411">
                  <c:v>-0.195272</c:v>
                </c:pt>
                <c:pt idx="11412">
                  <c:v>-0.195301</c:v>
                </c:pt>
                <c:pt idx="11413">
                  <c:v>-0.195302</c:v>
                </c:pt>
                <c:pt idx="11414">
                  <c:v>-0.19527600000000001</c:v>
                </c:pt>
                <c:pt idx="11415">
                  <c:v>-0.19522100000000001</c:v>
                </c:pt>
                <c:pt idx="11416">
                  <c:v>-0.195136</c:v>
                </c:pt>
                <c:pt idx="11417">
                  <c:v>-0.195022</c:v>
                </c:pt>
                <c:pt idx="11418">
                  <c:v>-0.194879</c:v>
                </c:pt>
                <c:pt idx="11419">
                  <c:v>-0.19470999999999999</c:v>
                </c:pt>
                <c:pt idx="11420">
                  <c:v>-0.19451299999999999</c:v>
                </c:pt>
                <c:pt idx="11421">
                  <c:v>-0.19428599999999999</c:v>
                </c:pt>
                <c:pt idx="11422">
                  <c:v>-0.19402700000000001</c:v>
                </c:pt>
                <c:pt idx="11423">
                  <c:v>-0.19373599999999999</c:v>
                </c:pt>
                <c:pt idx="11424">
                  <c:v>-0.19341</c:v>
                </c:pt>
                <c:pt idx="11425">
                  <c:v>-0.193047</c:v>
                </c:pt>
                <c:pt idx="11426">
                  <c:v>-0.19264500000000001</c:v>
                </c:pt>
                <c:pt idx="11427">
                  <c:v>-0.19220400000000001</c:v>
                </c:pt>
                <c:pt idx="11428">
                  <c:v>-0.191723</c:v>
                </c:pt>
                <c:pt idx="11429">
                  <c:v>-0.19120200000000001</c:v>
                </c:pt>
                <c:pt idx="11430">
                  <c:v>-0.19064200000000001</c:v>
                </c:pt>
                <c:pt idx="11431">
                  <c:v>-0.19004699999999999</c:v>
                </c:pt>
                <c:pt idx="11432">
                  <c:v>-0.18942200000000001</c:v>
                </c:pt>
                <c:pt idx="11433">
                  <c:v>-0.18876699999999999</c:v>
                </c:pt>
                <c:pt idx="11434">
                  <c:v>-0.188079</c:v>
                </c:pt>
                <c:pt idx="11435">
                  <c:v>-0.187358</c:v>
                </c:pt>
                <c:pt idx="11436">
                  <c:v>-0.18660399999999999</c:v>
                </c:pt>
                <c:pt idx="11437">
                  <c:v>-0.18581500000000001</c:v>
                </c:pt>
                <c:pt idx="11438">
                  <c:v>-0.18498800000000001</c:v>
                </c:pt>
                <c:pt idx="11439">
                  <c:v>-0.18412000000000001</c:v>
                </c:pt>
                <c:pt idx="11440">
                  <c:v>-0.18321000000000001</c:v>
                </c:pt>
                <c:pt idx="11441">
                  <c:v>-0.182257</c:v>
                </c:pt>
                <c:pt idx="11442">
                  <c:v>-0.18126300000000001</c:v>
                </c:pt>
                <c:pt idx="11443">
                  <c:v>-0.180231</c:v>
                </c:pt>
                <c:pt idx="11444">
                  <c:v>-0.17915800000000001</c:v>
                </c:pt>
                <c:pt idx="11445">
                  <c:v>-0.178039</c:v>
                </c:pt>
                <c:pt idx="11446">
                  <c:v>-0.176871</c:v>
                </c:pt>
                <c:pt idx="11447">
                  <c:v>-0.17565500000000001</c:v>
                </c:pt>
                <c:pt idx="11448">
                  <c:v>-0.174397</c:v>
                </c:pt>
                <c:pt idx="11449">
                  <c:v>-0.173101</c:v>
                </c:pt>
                <c:pt idx="11450">
                  <c:v>-0.17177300000000001</c:v>
                </c:pt>
                <c:pt idx="11451">
                  <c:v>-0.17041600000000001</c:v>
                </c:pt>
                <c:pt idx="11452">
                  <c:v>-0.16902800000000001</c:v>
                </c:pt>
                <c:pt idx="11453">
                  <c:v>-0.16760700000000001</c:v>
                </c:pt>
                <c:pt idx="11454">
                  <c:v>-0.166158</c:v>
                </c:pt>
                <c:pt idx="11455">
                  <c:v>-0.164682</c:v>
                </c:pt>
                <c:pt idx="11456">
                  <c:v>-0.16318299999999999</c:v>
                </c:pt>
                <c:pt idx="11457">
                  <c:v>-0.161665</c:v>
                </c:pt>
                <c:pt idx="11458">
                  <c:v>-0.160132</c:v>
                </c:pt>
                <c:pt idx="11459">
                  <c:v>-0.158585</c:v>
                </c:pt>
                <c:pt idx="11460">
                  <c:v>-0.157023</c:v>
                </c:pt>
                <c:pt idx="11461">
                  <c:v>-0.155448</c:v>
                </c:pt>
                <c:pt idx="11462">
                  <c:v>-0.15385799999999999</c:v>
                </c:pt>
                <c:pt idx="11463">
                  <c:v>-0.152258</c:v>
                </c:pt>
                <c:pt idx="11464">
                  <c:v>-0.15065500000000001</c:v>
                </c:pt>
                <c:pt idx="11465">
                  <c:v>-0.149035</c:v>
                </c:pt>
                <c:pt idx="11466">
                  <c:v>-0.147369</c:v>
                </c:pt>
                <c:pt idx="11467">
                  <c:v>-0.14567099999999999</c:v>
                </c:pt>
                <c:pt idx="11468">
                  <c:v>-0.14397399999999999</c:v>
                </c:pt>
                <c:pt idx="11469">
                  <c:v>-0.14227500000000001</c:v>
                </c:pt>
                <c:pt idx="11470">
                  <c:v>-0.14056099999999999</c:v>
                </c:pt>
                <c:pt idx="11471">
                  <c:v>-0.13884199999999999</c:v>
                </c:pt>
                <c:pt idx="11472">
                  <c:v>-0.137125</c:v>
                </c:pt>
                <c:pt idx="11473">
                  <c:v>-0.135408</c:v>
                </c:pt>
                <c:pt idx="11474">
                  <c:v>-0.13369200000000001</c:v>
                </c:pt>
                <c:pt idx="11475">
                  <c:v>-0.13197800000000001</c:v>
                </c:pt>
                <c:pt idx="11476">
                  <c:v>-0.13026599999999999</c:v>
                </c:pt>
                <c:pt idx="11477">
                  <c:v>-0.12856100000000001</c:v>
                </c:pt>
                <c:pt idx="11478">
                  <c:v>-0.12686500000000001</c:v>
                </c:pt>
                <c:pt idx="11479">
                  <c:v>-0.12518199999999999</c:v>
                </c:pt>
                <c:pt idx="11480">
                  <c:v>-0.123515</c:v>
                </c:pt>
                <c:pt idx="11481">
                  <c:v>-0.121867</c:v>
                </c:pt>
                <c:pt idx="11482">
                  <c:v>-0.120243</c:v>
                </c:pt>
                <c:pt idx="11483">
                  <c:v>-0.118647</c:v>
                </c:pt>
                <c:pt idx="11484">
                  <c:v>-0.11708399999999999</c:v>
                </c:pt>
                <c:pt idx="11485">
                  <c:v>-0.115559</c:v>
                </c:pt>
                <c:pt idx="11486">
                  <c:v>-0.114075</c:v>
                </c:pt>
                <c:pt idx="11487">
                  <c:v>-0.112631</c:v>
                </c:pt>
                <c:pt idx="11488">
                  <c:v>-0.11122799999999999</c:v>
                </c:pt>
                <c:pt idx="11489">
                  <c:v>-0.109865</c:v>
                </c:pt>
                <c:pt idx="11490">
                  <c:v>-0.108543</c:v>
                </c:pt>
                <c:pt idx="11491">
                  <c:v>-0.107262</c:v>
                </c:pt>
                <c:pt idx="11492">
                  <c:v>-0.10602200000000001</c:v>
                </c:pt>
                <c:pt idx="11493">
                  <c:v>-0.104825</c:v>
                </c:pt>
                <c:pt idx="11494">
                  <c:v>-0.103669</c:v>
                </c:pt>
                <c:pt idx="11495">
                  <c:v>-0.102557</c:v>
                </c:pt>
                <c:pt idx="11496">
                  <c:v>-0.10148799999999999</c:v>
                </c:pt>
                <c:pt idx="11497">
                  <c:v>-0.100462</c:v>
                </c:pt>
                <c:pt idx="11498">
                  <c:v>-9.9476899999999993E-2</c:v>
                </c:pt>
                <c:pt idx="11499">
                  <c:v>-9.8533399999999993E-2</c:v>
                </c:pt>
                <c:pt idx="11500">
                  <c:v>-9.7632099999999999E-2</c:v>
                </c:pt>
                <c:pt idx="11501">
                  <c:v>-9.6773300000000007E-2</c:v>
                </c:pt>
                <c:pt idx="11502">
                  <c:v>-9.5957899999999999E-2</c:v>
                </c:pt>
                <c:pt idx="11503">
                  <c:v>-9.5186900000000005E-2</c:v>
                </c:pt>
                <c:pt idx="11504">
                  <c:v>-9.4461299999999998E-2</c:v>
                </c:pt>
                <c:pt idx="11505">
                  <c:v>-9.3782000000000004E-2</c:v>
                </c:pt>
                <c:pt idx="11506">
                  <c:v>-9.3149700000000002E-2</c:v>
                </c:pt>
                <c:pt idx="11507">
                  <c:v>-9.2564800000000003E-2</c:v>
                </c:pt>
                <c:pt idx="11508">
                  <c:v>-9.2027499999999998E-2</c:v>
                </c:pt>
                <c:pt idx="11509">
                  <c:v>-9.1536999999999993E-2</c:v>
                </c:pt>
                <c:pt idx="11510">
                  <c:v>-9.1092999999999993E-2</c:v>
                </c:pt>
                <c:pt idx="11511">
                  <c:v>-9.0695300000000006E-2</c:v>
                </c:pt>
                <c:pt idx="11512">
                  <c:v>-9.0343400000000004E-2</c:v>
                </c:pt>
                <c:pt idx="11513">
                  <c:v>-9.0036099999999994E-2</c:v>
                </c:pt>
                <c:pt idx="11514">
                  <c:v>-8.9771400000000001E-2</c:v>
                </c:pt>
                <c:pt idx="11515">
                  <c:v>-8.9546299999999995E-2</c:v>
                </c:pt>
                <c:pt idx="11516">
                  <c:v>-8.9357900000000004E-2</c:v>
                </c:pt>
                <c:pt idx="11517">
                  <c:v>-8.9204800000000001E-2</c:v>
                </c:pt>
                <c:pt idx="11518">
                  <c:v>-8.90875E-2</c:v>
                </c:pt>
                <c:pt idx="11519">
                  <c:v>-8.9007199999999995E-2</c:v>
                </c:pt>
                <c:pt idx="11520">
                  <c:v>-8.8964299999999996E-2</c:v>
                </c:pt>
                <c:pt idx="11521">
                  <c:v>-8.8958200000000001E-2</c:v>
                </c:pt>
                <c:pt idx="11522">
                  <c:v>-8.8988200000000003E-2</c:v>
                </c:pt>
                <c:pt idx="11523">
                  <c:v>-8.9053199999999999E-2</c:v>
                </c:pt>
                <c:pt idx="11524">
                  <c:v>-8.9150599999999997E-2</c:v>
                </c:pt>
                <c:pt idx="11525">
                  <c:v>-8.9277400000000007E-2</c:v>
                </c:pt>
                <c:pt idx="11526">
                  <c:v>-8.9430499999999996E-2</c:v>
                </c:pt>
                <c:pt idx="11527">
                  <c:v>-8.9607800000000001E-2</c:v>
                </c:pt>
                <c:pt idx="11528">
                  <c:v>-8.9808100000000002E-2</c:v>
                </c:pt>
                <c:pt idx="11529">
                  <c:v>-9.0032000000000001E-2</c:v>
                </c:pt>
                <c:pt idx="11530">
                  <c:v>-9.0280200000000005E-2</c:v>
                </c:pt>
                <c:pt idx="11531">
                  <c:v>-9.0550400000000003E-2</c:v>
                </c:pt>
                <c:pt idx="11532">
                  <c:v>-9.0837200000000007E-2</c:v>
                </c:pt>
                <c:pt idx="11533">
                  <c:v>-9.1134699999999999E-2</c:v>
                </c:pt>
                <c:pt idx="11534">
                  <c:v>-9.1440400000000005E-2</c:v>
                </c:pt>
                <c:pt idx="11535">
                  <c:v>-9.1754199999999994E-2</c:v>
                </c:pt>
                <c:pt idx="11536">
                  <c:v>-9.2075199999999996E-2</c:v>
                </c:pt>
                <c:pt idx="11537">
                  <c:v>-9.2402899999999996E-2</c:v>
                </c:pt>
                <c:pt idx="11538">
                  <c:v>-9.2738500000000001E-2</c:v>
                </c:pt>
                <c:pt idx="11539">
                  <c:v>-9.3080399999999994E-2</c:v>
                </c:pt>
                <c:pt idx="11540">
                  <c:v>-9.3422599999999995E-2</c:v>
                </c:pt>
                <c:pt idx="11541">
                  <c:v>-9.3760099999999999E-2</c:v>
                </c:pt>
                <c:pt idx="11542">
                  <c:v>-9.4093700000000002E-2</c:v>
                </c:pt>
                <c:pt idx="11543">
                  <c:v>-9.4425999999999996E-2</c:v>
                </c:pt>
                <c:pt idx="11544">
                  <c:v>-9.4758200000000001E-2</c:v>
                </c:pt>
                <c:pt idx="11545">
                  <c:v>-9.5088400000000003E-2</c:v>
                </c:pt>
                <c:pt idx="11546">
                  <c:v>-9.5412999999999998E-2</c:v>
                </c:pt>
                <c:pt idx="11547">
                  <c:v>-9.57287E-2</c:v>
                </c:pt>
                <c:pt idx="11548">
                  <c:v>-9.6033499999999994E-2</c:v>
                </c:pt>
                <c:pt idx="11549">
                  <c:v>-9.6324400000000004E-2</c:v>
                </c:pt>
                <c:pt idx="11550">
                  <c:v>-9.6599199999999996E-2</c:v>
                </c:pt>
                <c:pt idx="11551">
                  <c:v>-9.6856499999999998E-2</c:v>
                </c:pt>
                <c:pt idx="11552">
                  <c:v>-9.7096600000000005E-2</c:v>
                </c:pt>
                <c:pt idx="11553">
                  <c:v>-9.7320299999999998E-2</c:v>
                </c:pt>
                <c:pt idx="11554">
                  <c:v>-9.7528500000000004E-2</c:v>
                </c:pt>
                <c:pt idx="11555">
                  <c:v>-9.7720100000000004E-2</c:v>
                </c:pt>
                <c:pt idx="11556">
                  <c:v>-9.7892999999999994E-2</c:v>
                </c:pt>
                <c:pt idx="11557">
                  <c:v>-9.8046300000000003E-2</c:v>
                </c:pt>
                <c:pt idx="11558">
                  <c:v>-9.8179900000000001E-2</c:v>
                </c:pt>
                <c:pt idx="11559">
                  <c:v>-9.8291299999999998E-2</c:v>
                </c:pt>
                <c:pt idx="11560">
                  <c:v>-9.8377000000000006E-2</c:v>
                </c:pt>
                <c:pt idx="11561">
                  <c:v>-9.8435099999999998E-2</c:v>
                </c:pt>
                <c:pt idx="11562">
                  <c:v>-9.8464599999999999E-2</c:v>
                </c:pt>
                <c:pt idx="11563">
                  <c:v>-9.84651E-2</c:v>
                </c:pt>
                <c:pt idx="11564">
                  <c:v>-9.8436499999999996E-2</c:v>
                </c:pt>
                <c:pt idx="11565">
                  <c:v>-9.8377999999999993E-2</c:v>
                </c:pt>
                <c:pt idx="11566">
                  <c:v>-9.8288700000000007E-2</c:v>
                </c:pt>
                <c:pt idx="11567">
                  <c:v>-9.8168199999999997E-2</c:v>
                </c:pt>
                <c:pt idx="11568">
                  <c:v>-9.8016300000000001E-2</c:v>
                </c:pt>
                <c:pt idx="11569">
                  <c:v>-9.78324E-2</c:v>
                </c:pt>
                <c:pt idx="11570">
                  <c:v>-9.7615499999999994E-2</c:v>
                </c:pt>
                <c:pt idx="11571">
                  <c:v>-9.7364500000000007E-2</c:v>
                </c:pt>
                <c:pt idx="11572">
                  <c:v>-9.7078499999999998E-2</c:v>
                </c:pt>
                <c:pt idx="11573">
                  <c:v>-9.6757899999999994E-2</c:v>
                </c:pt>
                <c:pt idx="11574">
                  <c:v>-9.6403199999999994E-2</c:v>
                </c:pt>
                <c:pt idx="11575">
                  <c:v>-9.6014100000000005E-2</c:v>
                </c:pt>
                <c:pt idx="11576">
                  <c:v>-9.5589400000000005E-2</c:v>
                </c:pt>
                <c:pt idx="11577">
                  <c:v>-9.5127199999999995E-2</c:v>
                </c:pt>
                <c:pt idx="11578">
                  <c:v>-9.4626600000000005E-2</c:v>
                </c:pt>
                <c:pt idx="11579">
                  <c:v>-9.4086699999999995E-2</c:v>
                </c:pt>
                <c:pt idx="11580">
                  <c:v>-9.3507000000000007E-2</c:v>
                </c:pt>
                <c:pt idx="11581">
                  <c:v>-9.2887800000000006E-2</c:v>
                </c:pt>
                <c:pt idx="11582">
                  <c:v>-9.2230199999999998E-2</c:v>
                </c:pt>
                <c:pt idx="11583">
                  <c:v>-9.1534900000000002E-2</c:v>
                </c:pt>
                <c:pt idx="11584">
                  <c:v>-9.0801499999999993E-2</c:v>
                </c:pt>
                <c:pt idx="11585">
                  <c:v>-9.0029300000000007E-2</c:v>
                </c:pt>
                <c:pt idx="11586">
                  <c:v>-8.92178E-2</c:v>
                </c:pt>
                <c:pt idx="11587">
                  <c:v>-8.8366700000000006E-2</c:v>
                </c:pt>
                <c:pt idx="11588">
                  <c:v>-8.7475499999999998E-2</c:v>
                </c:pt>
                <c:pt idx="11589">
                  <c:v>-8.6543200000000001E-2</c:v>
                </c:pt>
                <c:pt idx="11590">
                  <c:v>-8.5569300000000001E-2</c:v>
                </c:pt>
                <c:pt idx="11591">
                  <c:v>-8.4555000000000005E-2</c:v>
                </c:pt>
                <c:pt idx="11592">
                  <c:v>-8.3502400000000004E-2</c:v>
                </c:pt>
                <c:pt idx="11593">
                  <c:v>-8.2412100000000002E-2</c:v>
                </c:pt>
                <c:pt idx="11594">
                  <c:v>-8.1283800000000003E-2</c:v>
                </c:pt>
                <c:pt idx="11595">
                  <c:v>-8.0117999999999995E-2</c:v>
                </c:pt>
                <c:pt idx="11596">
                  <c:v>-7.8917399999999999E-2</c:v>
                </c:pt>
                <c:pt idx="11597">
                  <c:v>-7.7686199999999997E-2</c:v>
                </c:pt>
                <c:pt idx="11598">
                  <c:v>-7.6425800000000002E-2</c:v>
                </c:pt>
                <c:pt idx="11599">
                  <c:v>-7.5134000000000006E-2</c:v>
                </c:pt>
                <c:pt idx="11600">
                  <c:v>-7.3808100000000001E-2</c:v>
                </c:pt>
                <c:pt idx="11601">
                  <c:v>-7.2447200000000003E-2</c:v>
                </c:pt>
                <c:pt idx="11602">
                  <c:v>-7.1052699999999996E-2</c:v>
                </c:pt>
                <c:pt idx="11603">
                  <c:v>-6.9626199999999999E-2</c:v>
                </c:pt>
                <c:pt idx="11604">
                  <c:v>-6.8168300000000001E-2</c:v>
                </c:pt>
                <c:pt idx="11605">
                  <c:v>-6.6680000000000003E-2</c:v>
                </c:pt>
                <c:pt idx="11606">
                  <c:v>-6.5162800000000007E-2</c:v>
                </c:pt>
                <c:pt idx="11607">
                  <c:v>-6.36182E-2</c:v>
                </c:pt>
                <c:pt idx="11608">
                  <c:v>-6.2047600000000001E-2</c:v>
                </c:pt>
                <c:pt idx="11609">
                  <c:v>-6.0452800000000001E-2</c:v>
                </c:pt>
                <c:pt idx="11610">
                  <c:v>-5.8835999999999999E-2</c:v>
                </c:pt>
                <c:pt idx="11611">
                  <c:v>-5.7199100000000003E-2</c:v>
                </c:pt>
                <c:pt idx="11612">
                  <c:v>-5.5542899999999999E-2</c:v>
                </c:pt>
                <c:pt idx="11613">
                  <c:v>-5.3868699999999999E-2</c:v>
                </c:pt>
                <c:pt idx="11614">
                  <c:v>-5.2177800000000003E-2</c:v>
                </c:pt>
                <c:pt idx="11615">
                  <c:v>-5.0471500000000002E-2</c:v>
                </c:pt>
                <c:pt idx="11616">
                  <c:v>-4.8751799999999998E-2</c:v>
                </c:pt>
                <c:pt idx="11617">
                  <c:v>-4.7020399999999997E-2</c:v>
                </c:pt>
                <c:pt idx="11618">
                  <c:v>-4.5277699999999997E-2</c:v>
                </c:pt>
                <c:pt idx="11619">
                  <c:v>-4.35223E-2</c:v>
                </c:pt>
                <c:pt idx="11620">
                  <c:v>-4.1754199999999998E-2</c:v>
                </c:pt>
                <c:pt idx="11621">
                  <c:v>-3.9976600000000001E-2</c:v>
                </c:pt>
                <c:pt idx="11622">
                  <c:v>-3.8194699999999998E-2</c:v>
                </c:pt>
                <c:pt idx="11623">
                  <c:v>-3.6412600000000003E-2</c:v>
                </c:pt>
                <c:pt idx="11624">
                  <c:v>-3.4632999999999997E-2</c:v>
                </c:pt>
                <c:pt idx="11625">
                  <c:v>-3.2857400000000002E-2</c:v>
                </c:pt>
                <c:pt idx="11626">
                  <c:v>-3.10865E-2</c:v>
                </c:pt>
                <c:pt idx="11627">
                  <c:v>-2.93193E-2</c:v>
                </c:pt>
                <c:pt idx="11628">
                  <c:v>-2.7553899999999999E-2</c:v>
                </c:pt>
                <c:pt idx="11629">
                  <c:v>-2.5789699999999999E-2</c:v>
                </c:pt>
                <c:pt idx="11630">
                  <c:v>-2.4030200000000002E-2</c:v>
                </c:pt>
                <c:pt idx="11631">
                  <c:v>-2.2280100000000001E-2</c:v>
                </c:pt>
                <c:pt idx="11632">
                  <c:v>-2.05404E-2</c:v>
                </c:pt>
                <c:pt idx="11633">
                  <c:v>-1.8809200000000002E-2</c:v>
                </c:pt>
                <c:pt idx="11634">
                  <c:v>-1.7086899999999999E-2</c:v>
                </c:pt>
                <c:pt idx="11635">
                  <c:v>-1.53773E-2</c:v>
                </c:pt>
                <c:pt idx="11636">
                  <c:v>-1.3683799999999999E-2</c:v>
                </c:pt>
                <c:pt idx="11637">
                  <c:v>-1.20071E-2</c:v>
                </c:pt>
                <c:pt idx="11638">
                  <c:v>-1.03462E-2</c:v>
                </c:pt>
                <c:pt idx="11639" formatCode="0.00E+00">
                  <c:v>-8.7010899999999999E-3</c:v>
                </c:pt>
                <c:pt idx="11640" formatCode="0.00E+00">
                  <c:v>-7.0731099999999996E-3</c:v>
                </c:pt>
                <c:pt idx="11641" formatCode="0.00E+00">
                  <c:v>-5.4636600000000004E-3</c:v>
                </c:pt>
                <c:pt idx="11642" formatCode="0.00E+00">
                  <c:v>-3.87324E-3</c:v>
                </c:pt>
                <c:pt idx="11643" formatCode="0.00E+00">
                  <c:v>-2.3020900000000001E-3</c:v>
                </c:pt>
                <c:pt idx="11644" formatCode="0.00E+00">
                  <c:v>-7.5152599999999997E-4</c:v>
                </c:pt>
                <c:pt idx="11645" formatCode="0.00E+00">
                  <c:v>7.7540300000000003E-4</c:v>
                </c:pt>
                <c:pt idx="11646" formatCode="0.00E+00">
                  <c:v>2.2745999999999999E-3</c:v>
                </c:pt>
                <c:pt idx="11647" formatCode="0.00E+00">
                  <c:v>3.7430900000000001E-3</c:v>
                </c:pt>
                <c:pt idx="11648" formatCode="0.00E+00">
                  <c:v>5.1803999999999999E-3</c:v>
                </c:pt>
                <c:pt idx="11649" formatCode="0.00E+00">
                  <c:v>6.58758E-3</c:v>
                </c:pt>
                <c:pt idx="11650" formatCode="0.00E+00">
                  <c:v>7.9654200000000008E-3</c:v>
                </c:pt>
                <c:pt idx="11651" formatCode="0.00E+00">
                  <c:v>9.3130000000000001E-3</c:v>
                </c:pt>
                <c:pt idx="11652">
                  <c:v>1.0627599999999999E-2</c:v>
                </c:pt>
                <c:pt idx="11653">
                  <c:v>1.19065E-2</c:v>
                </c:pt>
                <c:pt idx="11654">
                  <c:v>1.31489E-2</c:v>
                </c:pt>
                <c:pt idx="11655">
                  <c:v>1.4354199999999999E-2</c:v>
                </c:pt>
                <c:pt idx="11656">
                  <c:v>1.5518799999999999E-2</c:v>
                </c:pt>
                <c:pt idx="11657">
                  <c:v>1.6638400000000001E-2</c:v>
                </c:pt>
                <c:pt idx="11658">
                  <c:v>1.7710099999999999E-2</c:v>
                </c:pt>
                <c:pt idx="11659">
                  <c:v>1.8730199999999999E-2</c:v>
                </c:pt>
                <c:pt idx="11660">
                  <c:v>1.9695299999999999E-2</c:v>
                </c:pt>
                <c:pt idx="11661">
                  <c:v>2.0605100000000001E-2</c:v>
                </c:pt>
                <c:pt idx="11662">
                  <c:v>2.14624E-2</c:v>
                </c:pt>
                <c:pt idx="11663">
                  <c:v>2.2268699999999999E-2</c:v>
                </c:pt>
                <c:pt idx="11664">
                  <c:v>2.3022500000000001E-2</c:v>
                </c:pt>
                <c:pt idx="11665">
                  <c:v>2.3721599999999999E-2</c:v>
                </c:pt>
                <c:pt idx="11666">
                  <c:v>2.4367699999999999E-2</c:v>
                </c:pt>
                <c:pt idx="11667">
                  <c:v>2.4963900000000001E-2</c:v>
                </c:pt>
                <c:pt idx="11668">
                  <c:v>2.5511800000000001E-2</c:v>
                </c:pt>
                <c:pt idx="11669">
                  <c:v>2.60098E-2</c:v>
                </c:pt>
                <c:pt idx="11670">
                  <c:v>2.6454700000000001E-2</c:v>
                </c:pt>
                <c:pt idx="11671">
                  <c:v>2.6845000000000001E-2</c:v>
                </c:pt>
                <c:pt idx="11672">
                  <c:v>2.7181199999999999E-2</c:v>
                </c:pt>
                <c:pt idx="11673">
                  <c:v>2.74638E-2</c:v>
                </c:pt>
                <c:pt idx="11674">
                  <c:v>2.7692399999999999E-2</c:v>
                </c:pt>
                <c:pt idx="11675">
                  <c:v>2.7867200000000002E-2</c:v>
                </c:pt>
                <c:pt idx="11676">
                  <c:v>2.79907E-2</c:v>
                </c:pt>
                <c:pt idx="11677">
                  <c:v>2.8065799999999998E-2</c:v>
                </c:pt>
                <c:pt idx="11678">
                  <c:v>2.8092700000000002E-2</c:v>
                </c:pt>
                <c:pt idx="11679">
                  <c:v>2.8070600000000001E-2</c:v>
                </c:pt>
                <c:pt idx="11680">
                  <c:v>2.8001100000000001E-2</c:v>
                </c:pt>
                <c:pt idx="11681">
                  <c:v>2.7888799999999998E-2</c:v>
                </c:pt>
                <c:pt idx="11682">
                  <c:v>2.7736299999999998E-2</c:v>
                </c:pt>
                <c:pt idx="11683">
                  <c:v>2.7541E-2</c:v>
                </c:pt>
                <c:pt idx="11684">
                  <c:v>2.7298200000000002E-2</c:v>
                </c:pt>
                <c:pt idx="11685">
                  <c:v>2.7005899999999999E-2</c:v>
                </c:pt>
                <c:pt idx="11686">
                  <c:v>2.6667400000000001E-2</c:v>
                </c:pt>
                <c:pt idx="11687">
                  <c:v>2.6287499999999998E-2</c:v>
                </c:pt>
                <c:pt idx="11688">
                  <c:v>2.58678E-2</c:v>
                </c:pt>
                <c:pt idx="11689">
                  <c:v>2.5407099999999998E-2</c:v>
                </c:pt>
                <c:pt idx="11690">
                  <c:v>2.4906000000000001E-2</c:v>
                </c:pt>
                <c:pt idx="11691">
                  <c:v>2.43682E-2</c:v>
                </c:pt>
                <c:pt idx="11692">
                  <c:v>2.3797700000000001E-2</c:v>
                </c:pt>
                <c:pt idx="11693">
                  <c:v>2.3196499999999998E-2</c:v>
                </c:pt>
                <c:pt idx="11694">
                  <c:v>2.2566599999999999E-2</c:v>
                </c:pt>
                <c:pt idx="11695">
                  <c:v>2.19122E-2</c:v>
                </c:pt>
                <c:pt idx="11696">
                  <c:v>2.1235899999999999E-2</c:v>
                </c:pt>
                <c:pt idx="11697">
                  <c:v>2.0534699999999999E-2</c:v>
                </c:pt>
                <c:pt idx="11698">
                  <c:v>1.98038E-2</c:v>
                </c:pt>
                <c:pt idx="11699">
                  <c:v>1.9044599999999998E-2</c:v>
                </c:pt>
                <c:pt idx="11700">
                  <c:v>1.8264699999999998E-2</c:v>
                </c:pt>
                <c:pt idx="11701">
                  <c:v>1.7469599999999998E-2</c:v>
                </c:pt>
                <c:pt idx="11702">
                  <c:v>1.6659799999999999E-2</c:v>
                </c:pt>
                <c:pt idx="11703">
                  <c:v>1.5834999999999998E-2</c:v>
                </c:pt>
                <c:pt idx="11704">
                  <c:v>1.49953E-2</c:v>
                </c:pt>
                <c:pt idx="11705">
                  <c:v>1.4141300000000001E-2</c:v>
                </c:pt>
                <c:pt idx="11706">
                  <c:v>1.3277000000000001E-2</c:v>
                </c:pt>
                <c:pt idx="11707">
                  <c:v>1.2407700000000001E-2</c:v>
                </c:pt>
                <c:pt idx="11708">
                  <c:v>1.15348E-2</c:v>
                </c:pt>
                <c:pt idx="11709">
                  <c:v>1.0655700000000001E-2</c:v>
                </c:pt>
                <c:pt idx="11710" formatCode="0.00E+00">
                  <c:v>9.7689200000000004E-3</c:v>
                </c:pt>
                <c:pt idx="11711" formatCode="0.00E+00">
                  <c:v>8.8761900000000008E-3</c:v>
                </c:pt>
                <c:pt idx="11712" formatCode="0.00E+00">
                  <c:v>7.9801899999999999E-3</c:v>
                </c:pt>
                <c:pt idx="11713" formatCode="0.00E+00">
                  <c:v>7.0820299999999996E-3</c:v>
                </c:pt>
                <c:pt idx="11714" formatCode="0.00E+00">
                  <c:v>6.1824200000000001E-3</c:v>
                </c:pt>
                <c:pt idx="11715" formatCode="0.00E+00">
                  <c:v>5.28365E-3</c:v>
                </c:pt>
                <c:pt idx="11716" formatCode="0.00E+00">
                  <c:v>4.3898499999999998E-3</c:v>
                </c:pt>
                <c:pt idx="11717" formatCode="0.00E+00">
                  <c:v>3.5039400000000001E-3</c:v>
                </c:pt>
                <c:pt idx="11718" formatCode="0.00E+00">
                  <c:v>2.6246199999999998E-3</c:v>
                </c:pt>
                <c:pt idx="11719" formatCode="0.00E+00">
                  <c:v>1.7497400000000001E-3</c:v>
                </c:pt>
                <c:pt idx="11720" formatCode="0.00E+00">
                  <c:v>8.8132800000000002E-4</c:v>
                </c:pt>
                <c:pt idx="11721" formatCode="0.00E+00">
                  <c:v>2.3680300000000001E-5</c:v>
                </c:pt>
                <c:pt idx="11722" formatCode="0.00E+00">
                  <c:v>-8.2107700000000003E-4</c:v>
                </c:pt>
                <c:pt idx="11723" formatCode="0.00E+00">
                  <c:v>-1.6524700000000001E-3</c:v>
                </c:pt>
                <c:pt idx="11724" formatCode="0.00E+00">
                  <c:v>-2.4684799999999999E-3</c:v>
                </c:pt>
                <c:pt idx="11725" formatCode="0.00E+00">
                  <c:v>-3.26612E-3</c:v>
                </c:pt>
                <c:pt idx="11726" formatCode="0.00E+00">
                  <c:v>-4.0456199999999998E-3</c:v>
                </c:pt>
                <c:pt idx="11727" formatCode="0.00E+00">
                  <c:v>-4.8115399999999996E-3</c:v>
                </c:pt>
                <c:pt idx="11728" formatCode="0.00E+00">
                  <c:v>-5.5676600000000003E-3</c:v>
                </c:pt>
                <c:pt idx="11729" formatCode="0.00E+00">
                  <c:v>-6.3123199999999997E-3</c:v>
                </c:pt>
                <c:pt idx="11730" formatCode="0.00E+00">
                  <c:v>-7.0403799999999997E-3</c:v>
                </c:pt>
                <c:pt idx="11731" formatCode="0.00E+00">
                  <c:v>-7.7474500000000003E-3</c:v>
                </c:pt>
                <c:pt idx="11732" formatCode="0.00E+00">
                  <c:v>-8.4316100000000008E-3</c:v>
                </c:pt>
                <c:pt idx="11733" formatCode="0.00E+00">
                  <c:v>-9.0951299999999999E-3</c:v>
                </c:pt>
                <c:pt idx="11734" formatCode="0.00E+00">
                  <c:v>-9.7421000000000001E-3</c:v>
                </c:pt>
                <c:pt idx="11735">
                  <c:v>-1.03704E-2</c:v>
                </c:pt>
                <c:pt idx="11736">
                  <c:v>-1.0971699999999999E-2</c:v>
                </c:pt>
                <c:pt idx="11737">
                  <c:v>-1.15403E-2</c:v>
                </c:pt>
                <c:pt idx="11738">
                  <c:v>-1.20774E-2</c:v>
                </c:pt>
                <c:pt idx="11739">
                  <c:v>-1.25863E-2</c:v>
                </c:pt>
                <c:pt idx="11740">
                  <c:v>-1.30695E-2</c:v>
                </c:pt>
                <c:pt idx="11741">
                  <c:v>-1.35268E-2</c:v>
                </c:pt>
                <c:pt idx="11742">
                  <c:v>-1.3957199999999999E-2</c:v>
                </c:pt>
                <c:pt idx="11743">
                  <c:v>-1.4358900000000001E-2</c:v>
                </c:pt>
                <c:pt idx="11744">
                  <c:v>-1.4727799999999999E-2</c:v>
                </c:pt>
                <c:pt idx="11745">
                  <c:v>-1.5059400000000001E-2</c:v>
                </c:pt>
                <c:pt idx="11746">
                  <c:v>-1.5356699999999999E-2</c:v>
                </c:pt>
                <c:pt idx="11747">
                  <c:v>-1.56297E-2</c:v>
                </c:pt>
                <c:pt idx="11748">
                  <c:v>-1.5883999999999999E-2</c:v>
                </c:pt>
                <c:pt idx="11749">
                  <c:v>-1.6118299999999999E-2</c:v>
                </c:pt>
                <c:pt idx="11750">
                  <c:v>-1.6331999999999999E-2</c:v>
                </c:pt>
                <c:pt idx="11751">
                  <c:v>-1.6527500000000001E-2</c:v>
                </c:pt>
                <c:pt idx="11752">
                  <c:v>-1.6705299999999999E-2</c:v>
                </c:pt>
                <c:pt idx="11753">
                  <c:v>-1.6862599999999998E-2</c:v>
                </c:pt>
                <c:pt idx="11754">
                  <c:v>-1.69955E-2</c:v>
                </c:pt>
                <c:pt idx="11755">
                  <c:v>-1.7103E-2</c:v>
                </c:pt>
                <c:pt idx="11756">
                  <c:v>-1.7187399999999999E-2</c:v>
                </c:pt>
                <c:pt idx="11757">
                  <c:v>-1.7252699999999999E-2</c:v>
                </c:pt>
                <c:pt idx="11758">
                  <c:v>-1.73046E-2</c:v>
                </c:pt>
                <c:pt idx="11759">
                  <c:v>-1.7349799999999999E-2</c:v>
                </c:pt>
                <c:pt idx="11760">
                  <c:v>-1.7393100000000002E-2</c:v>
                </c:pt>
                <c:pt idx="11761">
                  <c:v>-1.74378E-2</c:v>
                </c:pt>
                <c:pt idx="11762">
                  <c:v>-1.74839E-2</c:v>
                </c:pt>
                <c:pt idx="11763">
                  <c:v>-1.75284E-2</c:v>
                </c:pt>
                <c:pt idx="11764">
                  <c:v>-1.7566700000000001E-2</c:v>
                </c:pt>
                <c:pt idx="11765">
                  <c:v>-1.75967E-2</c:v>
                </c:pt>
                <c:pt idx="11766">
                  <c:v>-1.76194E-2</c:v>
                </c:pt>
                <c:pt idx="11767">
                  <c:v>-1.7634400000000001E-2</c:v>
                </c:pt>
                <c:pt idx="11768">
                  <c:v>-1.7638000000000001E-2</c:v>
                </c:pt>
                <c:pt idx="11769">
                  <c:v>-1.7628499999999998E-2</c:v>
                </c:pt>
                <c:pt idx="11770">
                  <c:v>-1.7610000000000001E-2</c:v>
                </c:pt>
                <c:pt idx="11771">
                  <c:v>-1.7590600000000001E-2</c:v>
                </c:pt>
                <c:pt idx="11772">
                  <c:v>-1.7577099999999998E-2</c:v>
                </c:pt>
                <c:pt idx="11773">
                  <c:v>-1.7573200000000001E-2</c:v>
                </c:pt>
                <c:pt idx="11774">
                  <c:v>-1.7582199999999999E-2</c:v>
                </c:pt>
                <c:pt idx="11775">
                  <c:v>-1.76077E-2</c:v>
                </c:pt>
                <c:pt idx="11776">
                  <c:v>-1.7651500000000001E-2</c:v>
                </c:pt>
                <c:pt idx="11777">
                  <c:v>-1.7713900000000001E-2</c:v>
                </c:pt>
                <c:pt idx="11778">
                  <c:v>-1.7795600000000002E-2</c:v>
                </c:pt>
                <c:pt idx="11779">
                  <c:v>-1.7898600000000001E-2</c:v>
                </c:pt>
                <c:pt idx="11780">
                  <c:v>-1.8025699999999999E-2</c:v>
                </c:pt>
                <c:pt idx="11781">
                  <c:v>-1.8180000000000002E-2</c:v>
                </c:pt>
                <c:pt idx="11782">
                  <c:v>-1.8362699999999999E-2</c:v>
                </c:pt>
                <c:pt idx="11783">
                  <c:v>-1.85706E-2</c:v>
                </c:pt>
                <c:pt idx="11784">
                  <c:v>-1.8801499999999999E-2</c:v>
                </c:pt>
                <c:pt idx="11785">
                  <c:v>-1.9060799999999999E-2</c:v>
                </c:pt>
                <c:pt idx="11786">
                  <c:v>-1.9354900000000001E-2</c:v>
                </c:pt>
                <c:pt idx="11787">
                  <c:v>-1.96829E-2</c:v>
                </c:pt>
                <c:pt idx="11788">
                  <c:v>-2.0038899999999998E-2</c:v>
                </c:pt>
                <c:pt idx="11789">
                  <c:v>-2.0418700000000001E-2</c:v>
                </c:pt>
                <c:pt idx="11790">
                  <c:v>-2.0822799999999999E-2</c:v>
                </c:pt>
                <c:pt idx="11791">
                  <c:v>-2.12544E-2</c:v>
                </c:pt>
                <c:pt idx="11792">
                  <c:v>-2.17141E-2</c:v>
                </c:pt>
                <c:pt idx="11793">
                  <c:v>-2.21984E-2</c:v>
                </c:pt>
                <c:pt idx="11794">
                  <c:v>-2.2702799999999999E-2</c:v>
                </c:pt>
                <c:pt idx="11795">
                  <c:v>-2.32243E-2</c:v>
                </c:pt>
                <c:pt idx="11796">
                  <c:v>-2.3760900000000001E-2</c:v>
                </c:pt>
                <c:pt idx="11797">
                  <c:v>-2.43074E-2</c:v>
                </c:pt>
                <c:pt idx="11798">
                  <c:v>-2.4857199999999999E-2</c:v>
                </c:pt>
                <c:pt idx="11799">
                  <c:v>-2.54097E-2</c:v>
                </c:pt>
                <c:pt idx="11800">
                  <c:v>-2.5970400000000001E-2</c:v>
                </c:pt>
                <c:pt idx="11801">
                  <c:v>-2.6545800000000001E-2</c:v>
                </c:pt>
                <c:pt idx="11802">
                  <c:v>-2.7142099999999999E-2</c:v>
                </c:pt>
                <c:pt idx="11803">
                  <c:v>-2.7762800000000001E-2</c:v>
                </c:pt>
                <c:pt idx="11804">
                  <c:v>-2.8406899999999999E-2</c:v>
                </c:pt>
                <c:pt idx="11805">
                  <c:v>-2.90727E-2</c:v>
                </c:pt>
                <c:pt idx="11806">
                  <c:v>-2.97609E-2</c:v>
                </c:pt>
                <c:pt idx="11807">
                  <c:v>-3.0473099999999999E-2</c:v>
                </c:pt>
                <c:pt idx="11808">
                  <c:v>-3.1210000000000002E-2</c:v>
                </c:pt>
                <c:pt idx="11809">
                  <c:v>-3.1969499999999998E-2</c:v>
                </c:pt>
                <c:pt idx="11810">
                  <c:v>-3.2745400000000001E-2</c:v>
                </c:pt>
                <c:pt idx="11811">
                  <c:v>-3.3530600000000001E-2</c:v>
                </c:pt>
                <c:pt idx="11812">
                  <c:v>-3.4323600000000003E-2</c:v>
                </c:pt>
                <c:pt idx="11813">
                  <c:v>-3.5127800000000001E-2</c:v>
                </c:pt>
                <c:pt idx="11814">
                  <c:v>-3.5945499999999998E-2</c:v>
                </c:pt>
                <c:pt idx="11815">
                  <c:v>-3.6775000000000002E-2</c:v>
                </c:pt>
                <c:pt idx="11816">
                  <c:v>-3.76108E-2</c:v>
                </c:pt>
                <c:pt idx="11817">
                  <c:v>-3.8444899999999997E-2</c:v>
                </c:pt>
                <c:pt idx="11818">
                  <c:v>-3.9272300000000003E-2</c:v>
                </c:pt>
                <c:pt idx="11819">
                  <c:v>-4.0091599999999998E-2</c:v>
                </c:pt>
                <c:pt idx="11820">
                  <c:v>-4.0901600000000003E-2</c:v>
                </c:pt>
                <c:pt idx="11821">
                  <c:v>-4.16995E-2</c:v>
                </c:pt>
                <c:pt idx="11822">
                  <c:v>-4.2484399999999999E-2</c:v>
                </c:pt>
                <c:pt idx="11823">
                  <c:v>-4.3257999999999998E-2</c:v>
                </c:pt>
                <c:pt idx="11824">
                  <c:v>-4.4021200000000003E-2</c:v>
                </c:pt>
                <c:pt idx="11825">
                  <c:v>-4.4772199999999998E-2</c:v>
                </c:pt>
                <c:pt idx="11826">
                  <c:v>-4.5508300000000002E-2</c:v>
                </c:pt>
                <c:pt idx="11827">
                  <c:v>-4.6227600000000001E-2</c:v>
                </c:pt>
                <c:pt idx="11828">
                  <c:v>-4.6927000000000003E-2</c:v>
                </c:pt>
                <c:pt idx="11829">
                  <c:v>-4.7604300000000002E-2</c:v>
                </c:pt>
                <c:pt idx="11830">
                  <c:v>-4.8261800000000001E-2</c:v>
                </c:pt>
                <c:pt idx="11831">
                  <c:v>-4.8899199999999997E-2</c:v>
                </c:pt>
                <c:pt idx="11832">
                  <c:v>-4.9509200000000003E-2</c:v>
                </c:pt>
                <c:pt idx="11833">
                  <c:v>-5.0088000000000001E-2</c:v>
                </c:pt>
                <c:pt idx="11834">
                  <c:v>-5.0641800000000001E-2</c:v>
                </c:pt>
                <c:pt idx="11835">
                  <c:v>-5.11777E-2</c:v>
                </c:pt>
                <c:pt idx="11836">
                  <c:v>-5.1696300000000001E-2</c:v>
                </c:pt>
                <c:pt idx="11837">
                  <c:v>-5.21999E-2</c:v>
                </c:pt>
                <c:pt idx="11838">
                  <c:v>-5.2694299999999999E-2</c:v>
                </c:pt>
                <c:pt idx="11839">
                  <c:v>-5.31791E-2</c:v>
                </c:pt>
                <c:pt idx="11840">
                  <c:v>-5.3648399999999999E-2</c:v>
                </c:pt>
                <c:pt idx="11841">
                  <c:v>-5.4095200000000003E-2</c:v>
                </c:pt>
                <c:pt idx="11842">
                  <c:v>-5.4515300000000003E-2</c:v>
                </c:pt>
                <c:pt idx="11843">
                  <c:v>-5.4904500000000002E-2</c:v>
                </c:pt>
                <c:pt idx="11844">
                  <c:v>-5.5257199999999999E-2</c:v>
                </c:pt>
                <c:pt idx="11845">
                  <c:v>-5.5573600000000001E-2</c:v>
                </c:pt>
                <c:pt idx="11846">
                  <c:v>-5.5861500000000001E-2</c:v>
                </c:pt>
                <c:pt idx="11847">
                  <c:v>-5.6126500000000003E-2</c:v>
                </c:pt>
                <c:pt idx="11848">
                  <c:v>-5.6369299999999997E-2</c:v>
                </c:pt>
                <c:pt idx="11849">
                  <c:v>-5.6589E-2</c:v>
                </c:pt>
                <c:pt idx="11850">
                  <c:v>-5.6783300000000002E-2</c:v>
                </c:pt>
                <c:pt idx="11851">
                  <c:v>-5.6948499999999999E-2</c:v>
                </c:pt>
                <c:pt idx="11852">
                  <c:v>-5.7081600000000003E-2</c:v>
                </c:pt>
                <c:pt idx="11853">
                  <c:v>-5.71826E-2</c:v>
                </c:pt>
                <c:pt idx="11854">
                  <c:v>-5.7252600000000001E-2</c:v>
                </c:pt>
                <c:pt idx="11855">
                  <c:v>-5.7291399999999999E-2</c:v>
                </c:pt>
                <c:pt idx="11856">
                  <c:v>-5.7299700000000002E-2</c:v>
                </c:pt>
                <c:pt idx="11857">
                  <c:v>-5.7279099999999999E-2</c:v>
                </c:pt>
                <c:pt idx="11858">
                  <c:v>-5.7232600000000002E-2</c:v>
                </c:pt>
                <c:pt idx="11859">
                  <c:v>-5.7164600000000003E-2</c:v>
                </c:pt>
                <c:pt idx="11860">
                  <c:v>-5.7077599999999999E-2</c:v>
                </c:pt>
                <c:pt idx="11861">
                  <c:v>-5.6970300000000001E-2</c:v>
                </c:pt>
                <c:pt idx="11862">
                  <c:v>-5.6841599999999999E-2</c:v>
                </c:pt>
                <c:pt idx="11863">
                  <c:v>-5.6692300000000001E-2</c:v>
                </c:pt>
                <c:pt idx="11864">
                  <c:v>-5.6523799999999999E-2</c:v>
                </c:pt>
                <c:pt idx="11865">
                  <c:v>-5.6337499999999999E-2</c:v>
                </c:pt>
                <c:pt idx="11866">
                  <c:v>-5.6133000000000002E-2</c:v>
                </c:pt>
                <c:pt idx="11867">
                  <c:v>-5.5907100000000001E-2</c:v>
                </c:pt>
                <c:pt idx="11868">
                  <c:v>-5.56585E-2</c:v>
                </c:pt>
                <c:pt idx="11869">
                  <c:v>-5.5392900000000002E-2</c:v>
                </c:pt>
                <c:pt idx="11870">
                  <c:v>-5.51163E-2</c:v>
                </c:pt>
                <c:pt idx="11871">
                  <c:v>-5.48289E-2</c:v>
                </c:pt>
                <c:pt idx="11872">
                  <c:v>-5.45316E-2</c:v>
                </c:pt>
                <c:pt idx="11873">
                  <c:v>-5.4228999999999999E-2</c:v>
                </c:pt>
                <c:pt idx="11874">
                  <c:v>-5.3924E-2</c:v>
                </c:pt>
                <c:pt idx="11875">
                  <c:v>-5.3615500000000003E-2</c:v>
                </c:pt>
                <c:pt idx="11876">
                  <c:v>-5.3301399999999999E-2</c:v>
                </c:pt>
                <c:pt idx="11877">
                  <c:v>-5.2980899999999997E-2</c:v>
                </c:pt>
                <c:pt idx="11878">
                  <c:v>-5.2653699999999998E-2</c:v>
                </c:pt>
                <c:pt idx="11879">
                  <c:v>-5.2318099999999999E-2</c:v>
                </c:pt>
                <c:pt idx="11880">
                  <c:v>-5.1972400000000002E-2</c:v>
                </c:pt>
                <c:pt idx="11881">
                  <c:v>-5.16193E-2</c:v>
                </c:pt>
                <c:pt idx="11882">
                  <c:v>-5.1264299999999999E-2</c:v>
                </c:pt>
                <c:pt idx="11883">
                  <c:v>-5.09089E-2</c:v>
                </c:pt>
                <c:pt idx="11884">
                  <c:v>-5.0546399999999998E-2</c:v>
                </c:pt>
                <c:pt idx="11885">
                  <c:v>-5.01652E-2</c:v>
                </c:pt>
                <c:pt idx="11886">
                  <c:v>-4.9758900000000002E-2</c:v>
                </c:pt>
                <c:pt idx="11887">
                  <c:v>-4.9328299999999999E-2</c:v>
                </c:pt>
                <c:pt idx="11888">
                  <c:v>-4.8876299999999998E-2</c:v>
                </c:pt>
                <c:pt idx="11889">
                  <c:v>-4.8408899999999998E-2</c:v>
                </c:pt>
                <c:pt idx="11890">
                  <c:v>-4.7935499999999999E-2</c:v>
                </c:pt>
                <c:pt idx="11891">
                  <c:v>-4.7459800000000003E-2</c:v>
                </c:pt>
                <c:pt idx="11892">
                  <c:v>-4.69802E-2</c:v>
                </c:pt>
                <c:pt idx="11893">
                  <c:v>-4.6499199999999997E-2</c:v>
                </c:pt>
                <c:pt idx="11894">
                  <c:v>-4.6025099999999999E-2</c:v>
                </c:pt>
                <c:pt idx="11895">
                  <c:v>-4.5567299999999998E-2</c:v>
                </c:pt>
                <c:pt idx="11896">
                  <c:v>-4.5133100000000002E-2</c:v>
                </c:pt>
                <c:pt idx="11897">
                  <c:v>-4.4727299999999998E-2</c:v>
                </c:pt>
                <c:pt idx="11898">
                  <c:v>-4.4352900000000001E-2</c:v>
                </c:pt>
                <c:pt idx="11899">
                  <c:v>-4.4011700000000001E-2</c:v>
                </c:pt>
                <c:pt idx="11900">
                  <c:v>-4.3705899999999999E-2</c:v>
                </c:pt>
                <c:pt idx="11901">
                  <c:v>-4.3436000000000002E-2</c:v>
                </c:pt>
                <c:pt idx="11902">
                  <c:v>-4.3196100000000001E-2</c:v>
                </c:pt>
                <c:pt idx="11903">
                  <c:v>-4.29755E-2</c:v>
                </c:pt>
                <c:pt idx="11904">
                  <c:v>-4.27658E-2</c:v>
                </c:pt>
                <c:pt idx="11905">
                  <c:v>-4.25624E-2</c:v>
                </c:pt>
                <c:pt idx="11906">
                  <c:v>-4.2364300000000001E-2</c:v>
                </c:pt>
                <c:pt idx="11907">
                  <c:v>-4.2171100000000003E-2</c:v>
                </c:pt>
                <c:pt idx="11908">
                  <c:v>-4.1977E-2</c:v>
                </c:pt>
                <c:pt idx="11909">
                  <c:v>-4.1772499999999997E-2</c:v>
                </c:pt>
                <c:pt idx="11910">
                  <c:v>-4.1559400000000003E-2</c:v>
                </c:pt>
                <c:pt idx="11911">
                  <c:v>-4.1351199999999998E-2</c:v>
                </c:pt>
                <c:pt idx="11912">
                  <c:v>-4.1158500000000001E-2</c:v>
                </c:pt>
                <c:pt idx="11913">
                  <c:v>-4.0984199999999998E-2</c:v>
                </c:pt>
                <c:pt idx="11914">
                  <c:v>-4.0828299999999998E-2</c:v>
                </c:pt>
                <c:pt idx="11915">
                  <c:v>-4.0690400000000002E-2</c:v>
                </c:pt>
                <c:pt idx="11916">
                  <c:v>-4.0565999999999998E-2</c:v>
                </c:pt>
                <c:pt idx="11917">
                  <c:v>-4.04512E-2</c:v>
                </c:pt>
                <c:pt idx="11918">
                  <c:v>-4.0346800000000002E-2</c:v>
                </c:pt>
                <c:pt idx="11919">
                  <c:v>-4.0256500000000001E-2</c:v>
                </c:pt>
                <c:pt idx="11920">
                  <c:v>-4.01841E-2</c:v>
                </c:pt>
                <c:pt idx="11921">
                  <c:v>-4.0134599999999999E-2</c:v>
                </c:pt>
                <c:pt idx="11922">
                  <c:v>-4.0115900000000003E-2</c:v>
                </c:pt>
                <c:pt idx="11923">
                  <c:v>-4.0136600000000001E-2</c:v>
                </c:pt>
                <c:pt idx="11924">
                  <c:v>-4.0203299999999997E-2</c:v>
                </c:pt>
                <c:pt idx="11925">
                  <c:v>-4.03209E-2</c:v>
                </c:pt>
                <c:pt idx="11926">
                  <c:v>-4.04944E-2</c:v>
                </c:pt>
                <c:pt idx="11927">
                  <c:v>-4.0726999999999999E-2</c:v>
                </c:pt>
                <c:pt idx="11928">
                  <c:v>-4.10161E-2</c:v>
                </c:pt>
                <c:pt idx="11929">
                  <c:v>-4.1353500000000001E-2</c:v>
                </c:pt>
                <c:pt idx="11930">
                  <c:v>-4.1734199999999999E-2</c:v>
                </c:pt>
                <c:pt idx="11931">
                  <c:v>-4.21611E-2</c:v>
                </c:pt>
                <c:pt idx="11932">
                  <c:v>-4.2636500000000001E-2</c:v>
                </c:pt>
                <c:pt idx="11933">
                  <c:v>-4.3162899999999997E-2</c:v>
                </c:pt>
                <c:pt idx="11934">
                  <c:v>-4.3748099999999998E-2</c:v>
                </c:pt>
                <c:pt idx="11935">
                  <c:v>-4.43956E-2</c:v>
                </c:pt>
                <c:pt idx="11936">
                  <c:v>-4.50973E-2</c:v>
                </c:pt>
                <c:pt idx="11937">
                  <c:v>-4.5842599999999997E-2</c:v>
                </c:pt>
                <c:pt idx="11938">
                  <c:v>-4.6631699999999998E-2</c:v>
                </c:pt>
                <c:pt idx="11939">
                  <c:v>-4.7473000000000001E-2</c:v>
                </c:pt>
                <c:pt idx="11940">
                  <c:v>-4.8372199999999997E-2</c:v>
                </c:pt>
                <c:pt idx="11941">
                  <c:v>-4.9330400000000003E-2</c:v>
                </c:pt>
                <c:pt idx="11942">
                  <c:v>-5.03474E-2</c:v>
                </c:pt>
                <c:pt idx="11943">
                  <c:v>-5.1425400000000003E-2</c:v>
                </c:pt>
                <c:pt idx="11944">
                  <c:v>-5.2565599999999997E-2</c:v>
                </c:pt>
                <c:pt idx="11945">
                  <c:v>-5.3768799999999999E-2</c:v>
                </c:pt>
                <c:pt idx="11946">
                  <c:v>-5.5039499999999998E-2</c:v>
                </c:pt>
                <c:pt idx="11947">
                  <c:v>-5.6383200000000001E-2</c:v>
                </c:pt>
                <c:pt idx="11948">
                  <c:v>-5.7796800000000002E-2</c:v>
                </c:pt>
                <c:pt idx="11949">
                  <c:v>-5.92723E-2</c:v>
                </c:pt>
                <c:pt idx="11950">
                  <c:v>-6.0806600000000002E-2</c:v>
                </c:pt>
                <c:pt idx="11951">
                  <c:v>-6.2401600000000002E-2</c:v>
                </c:pt>
                <c:pt idx="11952">
                  <c:v>-6.4056399999999999E-2</c:v>
                </c:pt>
                <c:pt idx="11953">
                  <c:v>-6.5765500000000005E-2</c:v>
                </c:pt>
                <c:pt idx="11954">
                  <c:v>-6.7519700000000002E-2</c:v>
                </c:pt>
                <c:pt idx="11955">
                  <c:v>-6.9309099999999998E-2</c:v>
                </c:pt>
                <c:pt idx="11956">
                  <c:v>-7.1128300000000005E-2</c:v>
                </c:pt>
                <c:pt idx="11957">
                  <c:v>-7.2978600000000005E-2</c:v>
                </c:pt>
                <c:pt idx="11958">
                  <c:v>-7.4863700000000005E-2</c:v>
                </c:pt>
                <c:pt idx="11959">
                  <c:v>-7.6785500000000007E-2</c:v>
                </c:pt>
                <c:pt idx="11960">
                  <c:v>-7.8744900000000007E-2</c:v>
                </c:pt>
                <c:pt idx="11961">
                  <c:v>-8.0743099999999998E-2</c:v>
                </c:pt>
                <c:pt idx="11962">
                  <c:v>-8.2780800000000002E-2</c:v>
                </c:pt>
                <c:pt idx="11963">
                  <c:v>-8.4859500000000004E-2</c:v>
                </c:pt>
                <c:pt idx="11964">
                  <c:v>-8.6980199999999994E-2</c:v>
                </c:pt>
                <c:pt idx="11965">
                  <c:v>-8.9136800000000002E-2</c:v>
                </c:pt>
                <c:pt idx="11966">
                  <c:v>-9.1318999999999997E-2</c:v>
                </c:pt>
                <c:pt idx="11967">
                  <c:v>-9.3523099999999998E-2</c:v>
                </c:pt>
                <c:pt idx="11968">
                  <c:v>-9.5751299999999998E-2</c:v>
                </c:pt>
                <c:pt idx="11969">
                  <c:v>-9.8002500000000006E-2</c:v>
                </c:pt>
                <c:pt idx="11970">
                  <c:v>-0.100271</c:v>
                </c:pt>
                <c:pt idx="11971">
                  <c:v>-0.102552</c:v>
                </c:pt>
                <c:pt idx="11972">
                  <c:v>-0.104841</c:v>
                </c:pt>
                <c:pt idx="11973">
                  <c:v>-0.10713</c:v>
                </c:pt>
                <c:pt idx="11974">
                  <c:v>-0.109412</c:v>
                </c:pt>
                <c:pt idx="11975">
                  <c:v>-0.111675</c:v>
                </c:pt>
                <c:pt idx="11976">
                  <c:v>-0.113909</c:v>
                </c:pt>
                <c:pt idx="11977">
                  <c:v>-0.11611100000000001</c:v>
                </c:pt>
                <c:pt idx="11978">
                  <c:v>-0.118284</c:v>
                </c:pt>
                <c:pt idx="11979">
                  <c:v>-0.12042799999999999</c:v>
                </c:pt>
                <c:pt idx="11980">
                  <c:v>-0.122545</c:v>
                </c:pt>
                <c:pt idx="11981">
                  <c:v>-0.124637</c:v>
                </c:pt>
                <c:pt idx="11982">
                  <c:v>-0.12670899999999999</c:v>
                </c:pt>
                <c:pt idx="11983">
                  <c:v>-0.128771</c:v>
                </c:pt>
                <c:pt idx="11984">
                  <c:v>-0.130825</c:v>
                </c:pt>
                <c:pt idx="11985">
                  <c:v>-0.13287199999999999</c:v>
                </c:pt>
                <c:pt idx="11986">
                  <c:v>-0.13490199999999999</c:v>
                </c:pt>
                <c:pt idx="11987">
                  <c:v>-0.136904</c:v>
                </c:pt>
                <c:pt idx="11988">
                  <c:v>-0.13886399999999999</c:v>
                </c:pt>
                <c:pt idx="11989">
                  <c:v>-0.14077899999999999</c:v>
                </c:pt>
                <c:pt idx="11990">
                  <c:v>-0.14266000000000001</c:v>
                </c:pt>
                <c:pt idx="11991">
                  <c:v>-0.14451800000000001</c:v>
                </c:pt>
                <c:pt idx="11992">
                  <c:v>-0.14635699999999999</c:v>
                </c:pt>
                <c:pt idx="11993">
                  <c:v>-0.14816499999999999</c:v>
                </c:pt>
                <c:pt idx="11994">
                  <c:v>-0.149921</c:v>
                </c:pt>
                <c:pt idx="11995">
                  <c:v>-0.151611</c:v>
                </c:pt>
                <c:pt idx="11996">
                  <c:v>-0.153226</c:v>
                </c:pt>
                <c:pt idx="11997">
                  <c:v>-0.15475700000000001</c:v>
                </c:pt>
                <c:pt idx="11998">
                  <c:v>-0.156194</c:v>
                </c:pt>
                <c:pt idx="11999">
                  <c:v>-0.15753400000000001</c:v>
                </c:pt>
                <c:pt idx="12000">
                  <c:v>-0.15878400000000001</c:v>
                </c:pt>
                <c:pt idx="12001">
                  <c:v>-0.15995699999999999</c:v>
                </c:pt>
                <c:pt idx="12002">
                  <c:v>-0.16106400000000001</c:v>
                </c:pt>
                <c:pt idx="12003">
                  <c:v>-0.16211</c:v>
                </c:pt>
                <c:pt idx="12004">
                  <c:v>-0.16309100000000001</c:v>
                </c:pt>
                <c:pt idx="12005">
                  <c:v>-0.16400000000000001</c:v>
                </c:pt>
                <c:pt idx="12006">
                  <c:v>-0.164829</c:v>
                </c:pt>
                <c:pt idx="12007">
                  <c:v>-0.165576</c:v>
                </c:pt>
                <c:pt idx="12008">
                  <c:v>-0.166241</c:v>
                </c:pt>
                <c:pt idx="12009">
                  <c:v>-0.166827</c:v>
                </c:pt>
                <c:pt idx="12010">
                  <c:v>-0.16733200000000001</c:v>
                </c:pt>
                <c:pt idx="12011">
                  <c:v>-0.16775799999999999</c:v>
                </c:pt>
                <c:pt idx="12012">
                  <c:v>-0.16810800000000001</c:v>
                </c:pt>
                <c:pt idx="12013">
                  <c:v>-0.168381</c:v>
                </c:pt>
                <c:pt idx="12014">
                  <c:v>-0.168577</c:v>
                </c:pt>
                <c:pt idx="12015">
                  <c:v>-0.16869000000000001</c:v>
                </c:pt>
                <c:pt idx="12016">
                  <c:v>-0.168713</c:v>
                </c:pt>
                <c:pt idx="12017">
                  <c:v>-0.16864000000000001</c:v>
                </c:pt>
                <c:pt idx="12018">
                  <c:v>-0.16847500000000001</c:v>
                </c:pt>
                <c:pt idx="12019">
                  <c:v>-0.16822000000000001</c:v>
                </c:pt>
                <c:pt idx="12020">
                  <c:v>-0.167876</c:v>
                </c:pt>
                <c:pt idx="12021">
                  <c:v>-0.16744000000000001</c:v>
                </c:pt>
                <c:pt idx="12022">
                  <c:v>-0.166907</c:v>
                </c:pt>
                <c:pt idx="12023">
                  <c:v>-0.166268</c:v>
                </c:pt>
                <c:pt idx="12024">
                  <c:v>-0.16552500000000001</c:v>
                </c:pt>
                <c:pt idx="12025">
                  <c:v>-0.16469</c:v>
                </c:pt>
                <c:pt idx="12026">
                  <c:v>-0.16378000000000001</c:v>
                </c:pt>
                <c:pt idx="12027">
                  <c:v>-0.162802</c:v>
                </c:pt>
                <c:pt idx="12028">
                  <c:v>-0.16175600000000001</c:v>
                </c:pt>
                <c:pt idx="12029">
                  <c:v>-0.16064100000000001</c:v>
                </c:pt>
                <c:pt idx="12030">
                  <c:v>-0.15946099999999999</c:v>
                </c:pt>
                <c:pt idx="12031">
                  <c:v>-0.158218</c:v>
                </c:pt>
                <c:pt idx="12032">
                  <c:v>-0.15690499999999999</c:v>
                </c:pt>
                <c:pt idx="12033">
                  <c:v>-0.155527</c:v>
                </c:pt>
                <c:pt idx="12034">
                  <c:v>-0.15409600000000001</c:v>
                </c:pt>
                <c:pt idx="12035">
                  <c:v>-0.15262800000000001</c:v>
                </c:pt>
                <c:pt idx="12036">
                  <c:v>-0.15113099999999999</c:v>
                </c:pt>
                <c:pt idx="12037">
                  <c:v>-0.14960200000000001</c:v>
                </c:pt>
                <c:pt idx="12038">
                  <c:v>-0.148039</c:v>
                </c:pt>
                <c:pt idx="12039">
                  <c:v>-0.14643300000000001</c:v>
                </c:pt>
                <c:pt idx="12040">
                  <c:v>-0.14477699999999999</c:v>
                </c:pt>
                <c:pt idx="12041">
                  <c:v>-0.14307600000000001</c:v>
                </c:pt>
                <c:pt idx="12042">
                  <c:v>-0.14133499999999999</c:v>
                </c:pt>
                <c:pt idx="12043">
                  <c:v>-0.13955899999999999</c:v>
                </c:pt>
                <c:pt idx="12044">
                  <c:v>-0.13775200000000001</c:v>
                </c:pt>
                <c:pt idx="12045">
                  <c:v>-0.13592199999999999</c:v>
                </c:pt>
                <c:pt idx="12046">
                  <c:v>-0.134076</c:v>
                </c:pt>
                <c:pt idx="12047">
                  <c:v>-0.13222200000000001</c:v>
                </c:pt>
                <c:pt idx="12048">
                  <c:v>-0.13037099999999999</c:v>
                </c:pt>
                <c:pt idx="12049">
                  <c:v>-0.12853000000000001</c:v>
                </c:pt>
                <c:pt idx="12050">
                  <c:v>-0.126696</c:v>
                </c:pt>
                <c:pt idx="12051">
                  <c:v>-0.12486899999999999</c:v>
                </c:pt>
                <c:pt idx="12052">
                  <c:v>-0.12305000000000001</c:v>
                </c:pt>
                <c:pt idx="12053">
                  <c:v>-0.121244</c:v>
                </c:pt>
                <c:pt idx="12054">
                  <c:v>-0.119464</c:v>
                </c:pt>
                <c:pt idx="12055">
                  <c:v>-0.11772100000000001</c:v>
                </c:pt>
                <c:pt idx="12056">
                  <c:v>-0.116017</c:v>
                </c:pt>
                <c:pt idx="12057">
                  <c:v>-0.11434999999999999</c:v>
                </c:pt>
                <c:pt idx="12058">
                  <c:v>-0.112719</c:v>
                </c:pt>
                <c:pt idx="12059">
                  <c:v>-0.111123</c:v>
                </c:pt>
                <c:pt idx="12060">
                  <c:v>-0.10956200000000001</c:v>
                </c:pt>
                <c:pt idx="12061">
                  <c:v>-0.10804</c:v>
                </c:pt>
                <c:pt idx="12062">
                  <c:v>-0.10657</c:v>
                </c:pt>
                <c:pt idx="12063">
                  <c:v>-0.10516</c:v>
                </c:pt>
                <c:pt idx="12064">
                  <c:v>-0.103809</c:v>
                </c:pt>
                <c:pt idx="12065">
                  <c:v>-0.102518</c:v>
                </c:pt>
                <c:pt idx="12066">
                  <c:v>-0.1013</c:v>
                </c:pt>
                <c:pt idx="12067">
                  <c:v>-0.100162</c:v>
                </c:pt>
                <c:pt idx="12068">
                  <c:v>-9.9099800000000002E-2</c:v>
                </c:pt>
                <c:pt idx="12069">
                  <c:v>-9.8105600000000001E-2</c:v>
                </c:pt>
                <c:pt idx="12070">
                  <c:v>-9.7179799999999997E-2</c:v>
                </c:pt>
                <c:pt idx="12071">
                  <c:v>-9.6327099999999999E-2</c:v>
                </c:pt>
                <c:pt idx="12072">
                  <c:v>-9.55429E-2</c:v>
                </c:pt>
                <c:pt idx="12073">
                  <c:v>-9.4815700000000003E-2</c:v>
                </c:pt>
                <c:pt idx="12074">
                  <c:v>-9.4139700000000007E-2</c:v>
                </c:pt>
                <c:pt idx="12075">
                  <c:v>-9.3513899999999997E-2</c:v>
                </c:pt>
                <c:pt idx="12076">
                  <c:v>-9.2936199999999997E-2</c:v>
                </c:pt>
                <c:pt idx="12077">
                  <c:v>-9.2410599999999996E-2</c:v>
                </c:pt>
                <c:pt idx="12078">
                  <c:v>-9.1951699999999997E-2</c:v>
                </c:pt>
                <c:pt idx="12079">
                  <c:v>-9.1575400000000001E-2</c:v>
                </c:pt>
                <c:pt idx="12080">
                  <c:v>-9.1284900000000002E-2</c:v>
                </c:pt>
                <c:pt idx="12081">
                  <c:v>-9.1069499999999998E-2</c:v>
                </c:pt>
                <c:pt idx="12082">
                  <c:v>-9.0913400000000005E-2</c:v>
                </c:pt>
                <c:pt idx="12083">
                  <c:v>-9.0809100000000004E-2</c:v>
                </c:pt>
                <c:pt idx="12084">
                  <c:v>-9.0758900000000003E-2</c:v>
                </c:pt>
                <c:pt idx="12085">
                  <c:v>-9.0763499999999997E-2</c:v>
                </c:pt>
                <c:pt idx="12086">
                  <c:v>-9.0821499999999999E-2</c:v>
                </c:pt>
                <c:pt idx="12087">
                  <c:v>-9.0941999999999995E-2</c:v>
                </c:pt>
                <c:pt idx="12088">
                  <c:v>-9.1139399999999995E-2</c:v>
                </c:pt>
                <c:pt idx="12089">
                  <c:v>-9.14185E-2</c:v>
                </c:pt>
                <c:pt idx="12090">
                  <c:v>-9.1772300000000001E-2</c:v>
                </c:pt>
                <c:pt idx="12091">
                  <c:v>-9.2189900000000005E-2</c:v>
                </c:pt>
                <c:pt idx="12092">
                  <c:v>-9.2662599999999998E-2</c:v>
                </c:pt>
                <c:pt idx="12093">
                  <c:v>-9.3186500000000005E-2</c:v>
                </c:pt>
                <c:pt idx="12094">
                  <c:v>-9.3760700000000002E-2</c:v>
                </c:pt>
                <c:pt idx="12095">
                  <c:v>-9.4384700000000002E-2</c:v>
                </c:pt>
                <c:pt idx="12096">
                  <c:v>-9.5053399999999996E-2</c:v>
                </c:pt>
                <c:pt idx="12097">
                  <c:v>-9.5762299999999995E-2</c:v>
                </c:pt>
                <c:pt idx="12098">
                  <c:v>-9.6516199999999996E-2</c:v>
                </c:pt>
                <c:pt idx="12099">
                  <c:v>-9.7320900000000002E-2</c:v>
                </c:pt>
                <c:pt idx="12100">
                  <c:v>-9.8171900000000006E-2</c:v>
                </c:pt>
                <c:pt idx="12101">
                  <c:v>-9.9057800000000001E-2</c:v>
                </c:pt>
                <c:pt idx="12102">
                  <c:v>-9.9965999999999999E-2</c:v>
                </c:pt>
                <c:pt idx="12103">
                  <c:v>-0.100887</c:v>
                </c:pt>
                <c:pt idx="12104">
                  <c:v>-0.101812</c:v>
                </c:pt>
                <c:pt idx="12105">
                  <c:v>-0.102742</c:v>
                </c:pt>
                <c:pt idx="12106">
                  <c:v>-0.10367700000000001</c:v>
                </c:pt>
                <c:pt idx="12107">
                  <c:v>-0.104628</c:v>
                </c:pt>
                <c:pt idx="12108">
                  <c:v>-0.1056</c:v>
                </c:pt>
                <c:pt idx="12109">
                  <c:v>-0.10659200000000001</c:v>
                </c:pt>
                <c:pt idx="12110">
                  <c:v>-0.107596</c:v>
                </c:pt>
                <c:pt idx="12111">
                  <c:v>-0.108609</c:v>
                </c:pt>
                <c:pt idx="12112">
                  <c:v>-0.109642</c:v>
                </c:pt>
                <c:pt idx="12113">
                  <c:v>-0.110709</c:v>
                </c:pt>
                <c:pt idx="12114">
                  <c:v>-0.111814</c:v>
                </c:pt>
                <c:pt idx="12115">
                  <c:v>-0.112955</c:v>
                </c:pt>
                <c:pt idx="12116">
                  <c:v>-0.11412700000000001</c:v>
                </c:pt>
                <c:pt idx="12117">
                  <c:v>-0.115331</c:v>
                </c:pt>
                <c:pt idx="12118">
                  <c:v>-0.116561</c:v>
                </c:pt>
                <c:pt idx="12119">
                  <c:v>-0.117803</c:v>
                </c:pt>
                <c:pt idx="12120">
                  <c:v>-0.11904099999999999</c:v>
                </c:pt>
                <c:pt idx="12121">
                  <c:v>-0.12027500000000001</c:v>
                </c:pt>
                <c:pt idx="12122">
                  <c:v>-0.121507</c:v>
                </c:pt>
                <c:pt idx="12123">
                  <c:v>-0.12274</c:v>
                </c:pt>
                <c:pt idx="12124">
                  <c:v>-0.123969</c:v>
                </c:pt>
                <c:pt idx="12125">
                  <c:v>-0.12518799999999999</c:v>
                </c:pt>
                <c:pt idx="12126">
                  <c:v>-0.126385</c:v>
                </c:pt>
                <c:pt idx="12127">
                  <c:v>-0.127554</c:v>
                </c:pt>
                <c:pt idx="12128">
                  <c:v>-0.12869800000000001</c:v>
                </c:pt>
                <c:pt idx="12129">
                  <c:v>-0.129825</c:v>
                </c:pt>
                <c:pt idx="12130">
                  <c:v>-0.130944</c:v>
                </c:pt>
                <c:pt idx="12131">
                  <c:v>-0.13206300000000001</c:v>
                </c:pt>
                <c:pt idx="12132">
                  <c:v>-0.133186</c:v>
                </c:pt>
                <c:pt idx="12133">
                  <c:v>-0.13430800000000001</c:v>
                </c:pt>
                <c:pt idx="12134">
                  <c:v>-0.13542599999999999</c:v>
                </c:pt>
                <c:pt idx="12135">
                  <c:v>-0.13653699999999999</c:v>
                </c:pt>
                <c:pt idx="12136">
                  <c:v>-0.13763500000000001</c:v>
                </c:pt>
                <c:pt idx="12137">
                  <c:v>-0.138709</c:v>
                </c:pt>
                <c:pt idx="12138">
                  <c:v>-0.13975299999999999</c:v>
                </c:pt>
                <c:pt idx="12139">
                  <c:v>-0.14077200000000001</c:v>
                </c:pt>
                <c:pt idx="12140">
                  <c:v>-0.14177699999999999</c:v>
                </c:pt>
                <c:pt idx="12141">
                  <c:v>-0.14277400000000001</c:v>
                </c:pt>
                <c:pt idx="12142">
                  <c:v>-0.14375399999999999</c:v>
                </c:pt>
                <c:pt idx="12143">
                  <c:v>-0.14471200000000001</c:v>
                </c:pt>
                <c:pt idx="12144">
                  <c:v>-0.145652</c:v>
                </c:pt>
                <c:pt idx="12145">
                  <c:v>-0.14657800000000001</c:v>
                </c:pt>
                <c:pt idx="12146">
                  <c:v>-0.14749000000000001</c:v>
                </c:pt>
                <c:pt idx="12147">
                  <c:v>-0.14838499999999999</c:v>
                </c:pt>
                <c:pt idx="12148">
                  <c:v>-0.14926900000000001</c:v>
                </c:pt>
                <c:pt idx="12149">
                  <c:v>-0.150142</c:v>
                </c:pt>
                <c:pt idx="12150">
                  <c:v>-0.151001</c:v>
                </c:pt>
                <c:pt idx="12151">
                  <c:v>-0.151841</c:v>
                </c:pt>
                <c:pt idx="12152">
                  <c:v>-0.15265799999999999</c:v>
                </c:pt>
                <c:pt idx="12153">
                  <c:v>-0.15345200000000001</c:v>
                </c:pt>
                <c:pt idx="12154">
                  <c:v>-0.154221</c:v>
                </c:pt>
                <c:pt idx="12155">
                  <c:v>-0.15496799999999999</c:v>
                </c:pt>
                <c:pt idx="12156">
                  <c:v>-0.15570000000000001</c:v>
                </c:pt>
                <c:pt idx="12157">
                  <c:v>-0.156418</c:v>
                </c:pt>
                <c:pt idx="12158">
                  <c:v>-0.15712100000000001</c:v>
                </c:pt>
                <c:pt idx="12159">
                  <c:v>-0.157806</c:v>
                </c:pt>
                <c:pt idx="12160">
                  <c:v>-0.158466</c:v>
                </c:pt>
                <c:pt idx="12161">
                  <c:v>-0.15909699999999999</c:v>
                </c:pt>
                <c:pt idx="12162">
                  <c:v>-0.159694</c:v>
                </c:pt>
                <c:pt idx="12163">
                  <c:v>-0.160247</c:v>
                </c:pt>
                <c:pt idx="12164">
                  <c:v>-0.16075200000000001</c:v>
                </c:pt>
                <c:pt idx="12165">
                  <c:v>-0.16121099999999999</c:v>
                </c:pt>
                <c:pt idx="12166">
                  <c:v>-0.16162699999999999</c:v>
                </c:pt>
                <c:pt idx="12167">
                  <c:v>-0.161994</c:v>
                </c:pt>
                <c:pt idx="12168">
                  <c:v>-0.16230800000000001</c:v>
                </c:pt>
                <c:pt idx="12169">
                  <c:v>-0.16257199999999999</c:v>
                </c:pt>
                <c:pt idx="12170">
                  <c:v>-0.16279399999999999</c:v>
                </c:pt>
                <c:pt idx="12171">
                  <c:v>-0.16298199999999999</c:v>
                </c:pt>
                <c:pt idx="12172">
                  <c:v>-0.16314100000000001</c:v>
                </c:pt>
                <c:pt idx="12173">
                  <c:v>-0.16327900000000001</c:v>
                </c:pt>
                <c:pt idx="12174">
                  <c:v>-0.16339300000000001</c:v>
                </c:pt>
                <c:pt idx="12175">
                  <c:v>-0.16348099999999999</c:v>
                </c:pt>
                <c:pt idx="12176">
                  <c:v>-0.163551</c:v>
                </c:pt>
                <c:pt idx="12177">
                  <c:v>-0.16359899999999999</c:v>
                </c:pt>
                <c:pt idx="12178">
                  <c:v>-0.163579</c:v>
                </c:pt>
                <c:pt idx="12179">
                  <c:v>-0.16348099999999999</c:v>
                </c:pt>
                <c:pt idx="12180">
                  <c:v>-0.16336300000000001</c:v>
                </c:pt>
                <c:pt idx="12181">
                  <c:v>-0.16324</c:v>
                </c:pt>
                <c:pt idx="12182">
                  <c:v>-0.163079</c:v>
                </c:pt>
                <c:pt idx="12183">
                  <c:v>-0.162878</c:v>
                </c:pt>
                <c:pt idx="12184">
                  <c:v>-0.16264899999999999</c:v>
                </c:pt>
                <c:pt idx="12185">
                  <c:v>-0.162388</c:v>
                </c:pt>
                <c:pt idx="12186">
                  <c:v>-0.16208600000000001</c:v>
                </c:pt>
                <c:pt idx="12187">
                  <c:v>-0.16173899999999999</c:v>
                </c:pt>
                <c:pt idx="12188">
                  <c:v>-0.16134899999999999</c:v>
                </c:pt>
                <c:pt idx="12189">
                  <c:v>-0.16092200000000001</c:v>
                </c:pt>
                <c:pt idx="12190">
                  <c:v>-0.160466</c:v>
                </c:pt>
                <c:pt idx="12191">
                  <c:v>-0.15998200000000001</c:v>
                </c:pt>
                <c:pt idx="12192">
                  <c:v>-0.159467</c:v>
                </c:pt>
                <c:pt idx="12193">
                  <c:v>-0.158915</c:v>
                </c:pt>
                <c:pt idx="12194">
                  <c:v>-0.158327</c:v>
                </c:pt>
                <c:pt idx="12195">
                  <c:v>-0.15770799999999999</c:v>
                </c:pt>
                <c:pt idx="12196">
                  <c:v>-0.15706700000000001</c:v>
                </c:pt>
                <c:pt idx="12197">
                  <c:v>-0.15640999999999999</c:v>
                </c:pt>
                <c:pt idx="12198">
                  <c:v>-0.155746</c:v>
                </c:pt>
                <c:pt idx="12199">
                  <c:v>-0.155083</c:v>
                </c:pt>
                <c:pt idx="12200">
                  <c:v>-0.15442500000000001</c:v>
                </c:pt>
                <c:pt idx="12201">
                  <c:v>-0.15377399999999999</c:v>
                </c:pt>
                <c:pt idx="12202">
                  <c:v>-0.15312999999999999</c:v>
                </c:pt>
                <c:pt idx="12203">
                  <c:v>-0.15248400000000001</c:v>
                </c:pt>
                <c:pt idx="12204">
                  <c:v>-0.15182699999999999</c:v>
                </c:pt>
                <c:pt idx="12205">
                  <c:v>-0.15115700000000001</c:v>
                </c:pt>
                <c:pt idx="12206">
                  <c:v>-0.15048400000000001</c:v>
                </c:pt>
                <c:pt idx="12207">
                  <c:v>-0.149814</c:v>
                </c:pt>
                <c:pt idx="12208">
                  <c:v>-0.149142</c:v>
                </c:pt>
                <c:pt idx="12209">
                  <c:v>-0.14846899999999999</c:v>
                </c:pt>
                <c:pt idx="12210">
                  <c:v>-0.14779400000000001</c:v>
                </c:pt>
                <c:pt idx="12211">
                  <c:v>-0.14711199999999999</c:v>
                </c:pt>
                <c:pt idx="12212">
                  <c:v>-0.14641499999999999</c:v>
                </c:pt>
                <c:pt idx="12213">
                  <c:v>-0.145705</c:v>
                </c:pt>
                <c:pt idx="12214">
                  <c:v>-0.14499000000000001</c:v>
                </c:pt>
                <c:pt idx="12215">
                  <c:v>-0.14427300000000001</c:v>
                </c:pt>
                <c:pt idx="12216">
                  <c:v>-0.14355499999999999</c:v>
                </c:pt>
                <c:pt idx="12217">
                  <c:v>-0.14283499999999999</c:v>
                </c:pt>
                <c:pt idx="12218">
                  <c:v>-0.142121</c:v>
                </c:pt>
                <c:pt idx="12219">
                  <c:v>-0.14141300000000001</c:v>
                </c:pt>
                <c:pt idx="12220">
                  <c:v>-0.14071</c:v>
                </c:pt>
                <c:pt idx="12221">
                  <c:v>-0.140014</c:v>
                </c:pt>
                <c:pt idx="12222">
                  <c:v>-0.13933100000000001</c:v>
                </c:pt>
                <c:pt idx="12223">
                  <c:v>-0.13866200000000001</c:v>
                </c:pt>
                <c:pt idx="12224">
                  <c:v>-0.13800200000000001</c:v>
                </c:pt>
                <c:pt idx="12225">
                  <c:v>-0.137349</c:v>
                </c:pt>
                <c:pt idx="12226">
                  <c:v>-0.13669999999999999</c:v>
                </c:pt>
                <c:pt idx="12227">
                  <c:v>-0.13605300000000001</c:v>
                </c:pt>
                <c:pt idx="12228">
                  <c:v>-0.135404</c:v>
                </c:pt>
                <c:pt idx="12229">
                  <c:v>-0.13475599999999999</c:v>
                </c:pt>
                <c:pt idx="12230">
                  <c:v>-0.13411500000000001</c:v>
                </c:pt>
                <c:pt idx="12231">
                  <c:v>-0.13348699999999999</c:v>
                </c:pt>
                <c:pt idx="12232">
                  <c:v>-0.13288</c:v>
                </c:pt>
                <c:pt idx="12233">
                  <c:v>-0.132295</c:v>
                </c:pt>
                <c:pt idx="12234">
                  <c:v>-0.13172800000000001</c:v>
                </c:pt>
                <c:pt idx="12235">
                  <c:v>-0.13117899999999999</c:v>
                </c:pt>
                <c:pt idx="12236">
                  <c:v>-0.13064999999999999</c:v>
                </c:pt>
                <c:pt idx="12237">
                  <c:v>-0.13014300000000001</c:v>
                </c:pt>
                <c:pt idx="12238">
                  <c:v>-0.12965299999999999</c:v>
                </c:pt>
                <c:pt idx="12239">
                  <c:v>-0.12917300000000001</c:v>
                </c:pt>
                <c:pt idx="12240">
                  <c:v>-0.12870200000000001</c:v>
                </c:pt>
                <c:pt idx="12241">
                  <c:v>-0.12823699999999999</c:v>
                </c:pt>
                <c:pt idx="12242">
                  <c:v>-0.12778200000000001</c:v>
                </c:pt>
                <c:pt idx="12243">
                  <c:v>-0.12734200000000001</c:v>
                </c:pt>
                <c:pt idx="12244">
                  <c:v>-0.12690899999999999</c:v>
                </c:pt>
                <c:pt idx="12245">
                  <c:v>-0.126466</c:v>
                </c:pt>
                <c:pt idx="12246">
                  <c:v>-0.126004</c:v>
                </c:pt>
                <c:pt idx="12247">
                  <c:v>-0.125523</c:v>
                </c:pt>
                <c:pt idx="12248">
                  <c:v>-0.125029</c:v>
                </c:pt>
                <c:pt idx="12249">
                  <c:v>-0.124531</c:v>
                </c:pt>
                <c:pt idx="12250">
                  <c:v>-0.124039</c:v>
                </c:pt>
                <c:pt idx="12251">
                  <c:v>-0.123558</c:v>
                </c:pt>
                <c:pt idx="12252">
                  <c:v>-0.12307899999999999</c:v>
                </c:pt>
                <c:pt idx="12253">
                  <c:v>-0.122597</c:v>
                </c:pt>
                <c:pt idx="12254">
                  <c:v>-0.12212099999999999</c:v>
                </c:pt>
                <c:pt idx="12255">
                  <c:v>-0.121657</c:v>
                </c:pt>
                <c:pt idx="12256">
                  <c:v>-0.12120499999999999</c:v>
                </c:pt>
                <c:pt idx="12257">
                  <c:v>-0.120767</c:v>
                </c:pt>
                <c:pt idx="12258">
                  <c:v>-0.120353</c:v>
                </c:pt>
                <c:pt idx="12259">
                  <c:v>-0.119966</c:v>
                </c:pt>
                <c:pt idx="12260">
                  <c:v>-0.119602</c:v>
                </c:pt>
                <c:pt idx="12261">
                  <c:v>-0.119255</c:v>
                </c:pt>
                <c:pt idx="12262">
                  <c:v>-0.11891400000000001</c:v>
                </c:pt>
                <c:pt idx="12263">
                  <c:v>-0.118576</c:v>
                </c:pt>
                <c:pt idx="12264">
                  <c:v>-0.118244</c:v>
                </c:pt>
                <c:pt idx="12265">
                  <c:v>-0.117897</c:v>
                </c:pt>
                <c:pt idx="12266">
                  <c:v>-0.11749900000000001</c:v>
                </c:pt>
                <c:pt idx="12267">
                  <c:v>-0.11708499999999999</c:v>
                </c:pt>
                <c:pt idx="12268">
                  <c:v>-0.11670800000000001</c:v>
                </c:pt>
                <c:pt idx="12269">
                  <c:v>-0.11633599999999999</c:v>
                </c:pt>
                <c:pt idx="12270">
                  <c:v>-0.11593299999999999</c:v>
                </c:pt>
                <c:pt idx="12271">
                  <c:v>-0.11551</c:v>
                </c:pt>
                <c:pt idx="12272">
                  <c:v>-0.115075</c:v>
                </c:pt>
                <c:pt idx="12273">
                  <c:v>-0.114624</c:v>
                </c:pt>
                <c:pt idx="12274">
                  <c:v>-0.11415599999999999</c:v>
                </c:pt>
                <c:pt idx="12275">
                  <c:v>-0.113676</c:v>
                </c:pt>
                <c:pt idx="12276">
                  <c:v>-0.113191</c:v>
                </c:pt>
                <c:pt idx="12277">
                  <c:v>-0.112705</c:v>
                </c:pt>
                <c:pt idx="12278">
                  <c:v>-0.11222</c:v>
                </c:pt>
                <c:pt idx="12279">
                  <c:v>-0.111738</c:v>
                </c:pt>
                <c:pt idx="12280">
                  <c:v>-0.111259</c:v>
                </c:pt>
                <c:pt idx="12281">
                  <c:v>-0.11078300000000001</c:v>
                </c:pt>
                <c:pt idx="12282">
                  <c:v>-0.110317</c:v>
                </c:pt>
                <c:pt idx="12283">
                  <c:v>-0.10986899999999999</c:v>
                </c:pt>
                <c:pt idx="12284">
                  <c:v>-0.109447</c:v>
                </c:pt>
                <c:pt idx="12285">
                  <c:v>-0.109052</c:v>
                </c:pt>
                <c:pt idx="12286">
                  <c:v>-0.10868700000000001</c:v>
                </c:pt>
                <c:pt idx="12287">
                  <c:v>-0.108347</c:v>
                </c:pt>
                <c:pt idx="12288">
                  <c:v>-0.108025</c:v>
                </c:pt>
                <c:pt idx="12289">
                  <c:v>-0.107713</c:v>
                </c:pt>
                <c:pt idx="12290">
                  <c:v>-0.107404</c:v>
                </c:pt>
                <c:pt idx="12291">
                  <c:v>-0.10709299999999999</c:v>
                </c:pt>
                <c:pt idx="12292">
                  <c:v>-0.106779</c:v>
                </c:pt>
                <c:pt idx="12293">
                  <c:v>-0.106464</c:v>
                </c:pt>
                <c:pt idx="12294">
                  <c:v>-0.106153</c:v>
                </c:pt>
                <c:pt idx="12295">
                  <c:v>-0.105848</c:v>
                </c:pt>
                <c:pt idx="12296">
                  <c:v>-0.10555</c:v>
                </c:pt>
                <c:pt idx="12297">
                  <c:v>-0.10524600000000001</c:v>
                </c:pt>
                <c:pt idx="12298">
                  <c:v>-0.104923</c:v>
                </c:pt>
                <c:pt idx="12299">
                  <c:v>-0.104587</c:v>
                </c:pt>
                <c:pt idx="12300">
                  <c:v>-0.104251</c:v>
                </c:pt>
                <c:pt idx="12301">
                  <c:v>-0.103926</c:v>
                </c:pt>
                <c:pt idx="12302">
                  <c:v>-0.103617</c:v>
                </c:pt>
                <c:pt idx="12303">
                  <c:v>-0.103329</c:v>
                </c:pt>
                <c:pt idx="12304">
                  <c:v>-0.10306999999999999</c:v>
                </c:pt>
                <c:pt idx="12305">
                  <c:v>-0.102844</c:v>
                </c:pt>
                <c:pt idx="12306">
                  <c:v>-0.10265000000000001</c:v>
                </c:pt>
                <c:pt idx="12307">
                  <c:v>-0.102483</c:v>
                </c:pt>
                <c:pt idx="12308">
                  <c:v>-0.102339</c:v>
                </c:pt>
                <c:pt idx="12309">
                  <c:v>-0.10222000000000001</c:v>
                </c:pt>
                <c:pt idx="12310">
                  <c:v>-0.102129</c:v>
                </c:pt>
                <c:pt idx="12311">
                  <c:v>-0.102072</c:v>
                </c:pt>
                <c:pt idx="12312">
                  <c:v>-0.102047</c:v>
                </c:pt>
                <c:pt idx="12313">
                  <c:v>-0.102051</c:v>
                </c:pt>
                <c:pt idx="12314">
                  <c:v>-0.102077</c:v>
                </c:pt>
                <c:pt idx="12315">
                  <c:v>-0.102121</c:v>
                </c:pt>
                <c:pt idx="12316">
                  <c:v>-0.102184</c:v>
                </c:pt>
                <c:pt idx="12317">
                  <c:v>-0.102273</c:v>
                </c:pt>
                <c:pt idx="12318">
                  <c:v>-0.102394</c:v>
                </c:pt>
                <c:pt idx="12319">
                  <c:v>-0.10255300000000001</c:v>
                </c:pt>
                <c:pt idx="12320">
                  <c:v>-0.102758</c:v>
                </c:pt>
                <c:pt idx="12321">
                  <c:v>-0.103006</c:v>
                </c:pt>
                <c:pt idx="12322">
                  <c:v>-0.103298</c:v>
                </c:pt>
                <c:pt idx="12323">
                  <c:v>-0.10363700000000001</c:v>
                </c:pt>
                <c:pt idx="12324">
                  <c:v>-0.104019</c:v>
                </c:pt>
                <c:pt idx="12325">
                  <c:v>-0.104436</c:v>
                </c:pt>
                <c:pt idx="12326">
                  <c:v>-0.104881</c:v>
                </c:pt>
                <c:pt idx="12327">
                  <c:v>-0.10535600000000001</c:v>
                </c:pt>
                <c:pt idx="12328">
                  <c:v>-0.105867</c:v>
                </c:pt>
                <c:pt idx="12329">
                  <c:v>-0.106422</c:v>
                </c:pt>
                <c:pt idx="12330">
                  <c:v>-0.107025</c:v>
                </c:pt>
                <c:pt idx="12331">
                  <c:v>-0.10767400000000001</c:v>
                </c:pt>
                <c:pt idx="12332">
                  <c:v>-0.108364</c:v>
                </c:pt>
                <c:pt idx="12333">
                  <c:v>-0.109088</c:v>
                </c:pt>
                <c:pt idx="12334">
                  <c:v>-0.109851</c:v>
                </c:pt>
                <c:pt idx="12335">
                  <c:v>-0.11065700000000001</c:v>
                </c:pt>
                <c:pt idx="12336">
                  <c:v>-0.111509</c:v>
                </c:pt>
                <c:pt idx="12337">
                  <c:v>-0.112409</c:v>
                </c:pt>
                <c:pt idx="12338">
                  <c:v>-0.11336</c:v>
                </c:pt>
                <c:pt idx="12339">
                  <c:v>-0.114361</c:v>
                </c:pt>
                <c:pt idx="12340">
                  <c:v>-0.11540499999999999</c:v>
                </c:pt>
                <c:pt idx="12341">
                  <c:v>-0.116492</c:v>
                </c:pt>
                <c:pt idx="12342">
                  <c:v>-0.117628</c:v>
                </c:pt>
                <c:pt idx="12343">
                  <c:v>-0.118816</c:v>
                </c:pt>
                <c:pt idx="12344">
                  <c:v>-0.12005300000000001</c:v>
                </c:pt>
                <c:pt idx="12345">
                  <c:v>-0.121332</c:v>
                </c:pt>
                <c:pt idx="12346">
                  <c:v>-0.12264799999999999</c:v>
                </c:pt>
                <c:pt idx="12347">
                  <c:v>-0.12399399999999999</c:v>
                </c:pt>
                <c:pt idx="12348">
                  <c:v>-0.125364</c:v>
                </c:pt>
                <c:pt idx="12349">
                  <c:v>-0.126752</c:v>
                </c:pt>
                <c:pt idx="12350">
                  <c:v>-0.12815599999999999</c:v>
                </c:pt>
                <c:pt idx="12351">
                  <c:v>-0.12957199999999999</c:v>
                </c:pt>
                <c:pt idx="12352">
                  <c:v>-0.130998</c:v>
                </c:pt>
                <c:pt idx="12353">
                  <c:v>-0.132434</c:v>
                </c:pt>
                <c:pt idx="12354">
                  <c:v>-0.133882</c:v>
                </c:pt>
                <c:pt idx="12355">
                  <c:v>-0.13533800000000001</c:v>
                </c:pt>
                <c:pt idx="12356">
                  <c:v>-0.136797</c:v>
                </c:pt>
                <c:pt idx="12357">
                  <c:v>-0.13825499999999999</c:v>
                </c:pt>
                <c:pt idx="12358">
                  <c:v>-0.13971</c:v>
                </c:pt>
                <c:pt idx="12359">
                  <c:v>-0.14116000000000001</c:v>
                </c:pt>
                <c:pt idx="12360">
                  <c:v>-0.14260300000000001</c:v>
                </c:pt>
                <c:pt idx="12361">
                  <c:v>-0.144036</c:v>
                </c:pt>
                <c:pt idx="12362">
                  <c:v>-0.145459</c:v>
                </c:pt>
                <c:pt idx="12363">
                  <c:v>-0.146872</c:v>
                </c:pt>
                <c:pt idx="12364">
                  <c:v>-0.14827899999999999</c:v>
                </c:pt>
                <c:pt idx="12365">
                  <c:v>-0.14967900000000001</c:v>
                </c:pt>
                <c:pt idx="12366">
                  <c:v>-0.15106800000000001</c:v>
                </c:pt>
                <c:pt idx="12367">
                  <c:v>-0.152445</c:v>
                </c:pt>
                <c:pt idx="12368">
                  <c:v>-0.153812</c:v>
                </c:pt>
                <c:pt idx="12369">
                  <c:v>-0.155169</c:v>
                </c:pt>
                <c:pt idx="12370">
                  <c:v>-0.15651100000000001</c:v>
                </c:pt>
                <c:pt idx="12371">
                  <c:v>-0.157834</c:v>
                </c:pt>
                <c:pt idx="12372">
                  <c:v>-0.159136</c:v>
                </c:pt>
                <c:pt idx="12373">
                  <c:v>-0.160415</c:v>
                </c:pt>
                <c:pt idx="12374">
                  <c:v>-0.161664</c:v>
                </c:pt>
                <c:pt idx="12375">
                  <c:v>-0.16287699999999999</c:v>
                </c:pt>
                <c:pt idx="12376">
                  <c:v>-0.16405</c:v>
                </c:pt>
                <c:pt idx="12377">
                  <c:v>-0.16517999999999999</c:v>
                </c:pt>
                <c:pt idx="12378">
                  <c:v>-0.16626299999999999</c:v>
                </c:pt>
                <c:pt idx="12379">
                  <c:v>-0.167297</c:v>
                </c:pt>
                <c:pt idx="12380">
                  <c:v>-0.16827700000000001</c:v>
                </c:pt>
                <c:pt idx="12381">
                  <c:v>-0.16919699999999999</c:v>
                </c:pt>
                <c:pt idx="12382">
                  <c:v>-0.17005600000000001</c:v>
                </c:pt>
                <c:pt idx="12383">
                  <c:v>-0.17085900000000001</c:v>
                </c:pt>
                <c:pt idx="12384">
                  <c:v>-0.17160600000000001</c:v>
                </c:pt>
                <c:pt idx="12385">
                  <c:v>-0.17229900000000001</c:v>
                </c:pt>
                <c:pt idx="12386">
                  <c:v>-0.17293600000000001</c:v>
                </c:pt>
                <c:pt idx="12387">
                  <c:v>-0.17351900000000001</c:v>
                </c:pt>
                <c:pt idx="12388">
                  <c:v>-0.17404500000000001</c:v>
                </c:pt>
                <c:pt idx="12389">
                  <c:v>-0.174514</c:v>
                </c:pt>
                <c:pt idx="12390">
                  <c:v>-0.17491899999999999</c:v>
                </c:pt>
                <c:pt idx="12391">
                  <c:v>-0.175257</c:v>
                </c:pt>
                <c:pt idx="12392">
                  <c:v>-0.17552799999999999</c:v>
                </c:pt>
                <c:pt idx="12393">
                  <c:v>-0.175734</c:v>
                </c:pt>
                <c:pt idx="12394">
                  <c:v>-0.175874</c:v>
                </c:pt>
                <c:pt idx="12395">
                  <c:v>-0.17594199999999999</c:v>
                </c:pt>
                <c:pt idx="12396">
                  <c:v>-0.17593600000000001</c:v>
                </c:pt>
                <c:pt idx="12397">
                  <c:v>-0.17585700000000001</c:v>
                </c:pt>
                <c:pt idx="12398">
                  <c:v>-0.175708</c:v>
                </c:pt>
                <c:pt idx="12399">
                  <c:v>-0.175486</c:v>
                </c:pt>
                <c:pt idx="12400">
                  <c:v>-0.17518700000000001</c:v>
                </c:pt>
                <c:pt idx="12401">
                  <c:v>-0.17480499999999999</c:v>
                </c:pt>
                <c:pt idx="12402">
                  <c:v>-0.17433699999999999</c:v>
                </c:pt>
                <c:pt idx="12403">
                  <c:v>-0.17378199999999999</c:v>
                </c:pt>
                <c:pt idx="12404">
                  <c:v>-0.17313600000000001</c:v>
                </c:pt>
                <c:pt idx="12405">
                  <c:v>-0.172404</c:v>
                </c:pt>
                <c:pt idx="12406">
                  <c:v>-0.17159099999999999</c:v>
                </c:pt>
                <c:pt idx="12407">
                  <c:v>-0.17069599999999999</c:v>
                </c:pt>
                <c:pt idx="12408">
                  <c:v>-0.16971700000000001</c:v>
                </c:pt>
                <c:pt idx="12409">
                  <c:v>-0.168651</c:v>
                </c:pt>
                <c:pt idx="12410">
                  <c:v>-0.16749900000000001</c:v>
                </c:pt>
                <c:pt idx="12411">
                  <c:v>-0.16625899999999999</c:v>
                </c:pt>
                <c:pt idx="12412">
                  <c:v>-0.16492899999999999</c:v>
                </c:pt>
                <c:pt idx="12413">
                  <c:v>-0.16350700000000001</c:v>
                </c:pt>
                <c:pt idx="12414">
                  <c:v>-0.161994</c:v>
                </c:pt>
                <c:pt idx="12415">
                  <c:v>-0.16039400000000001</c:v>
                </c:pt>
                <c:pt idx="12416">
                  <c:v>-0.15870999999999999</c:v>
                </c:pt>
                <c:pt idx="12417">
                  <c:v>-0.156948</c:v>
                </c:pt>
                <c:pt idx="12418">
                  <c:v>-0.155109</c:v>
                </c:pt>
                <c:pt idx="12419">
                  <c:v>-0.153199</c:v>
                </c:pt>
                <c:pt idx="12420">
                  <c:v>-0.15121899999999999</c:v>
                </c:pt>
                <c:pt idx="12421">
                  <c:v>-0.149169</c:v>
                </c:pt>
                <c:pt idx="12422">
                  <c:v>-0.14704700000000001</c:v>
                </c:pt>
                <c:pt idx="12423">
                  <c:v>-0.14485500000000001</c:v>
                </c:pt>
                <c:pt idx="12424">
                  <c:v>-0.142596</c:v>
                </c:pt>
                <c:pt idx="12425">
                  <c:v>-0.14027000000000001</c:v>
                </c:pt>
                <c:pt idx="12426">
                  <c:v>-0.137875</c:v>
                </c:pt>
                <c:pt idx="12427">
                  <c:v>-0.135412</c:v>
                </c:pt>
                <c:pt idx="12428">
                  <c:v>-0.13288</c:v>
                </c:pt>
                <c:pt idx="12429">
                  <c:v>-0.13028200000000001</c:v>
                </c:pt>
                <c:pt idx="12430">
                  <c:v>-0.12762000000000001</c:v>
                </c:pt>
                <c:pt idx="12431">
                  <c:v>-0.1249</c:v>
                </c:pt>
                <c:pt idx="12432">
                  <c:v>-0.12212000000000001</c:v>
                </c:pt>
                <c:pt idx="12433">
                  <c:v>-0.119281</c:v>
                </c:pt>
                <c:pt idx="12434">
                  <c:v>-0.116385</c:v>
                </c:pt>
                <c:pt idx="12435">
                  <c:v>-0.113444</c:v>
                </c:pt>
                <c:pt idx="12436">
                  <c:v>-0.11046599999999999</c:v>
                </c:pt>
                <c:pt idx="12437">
                  <c:v>-0.107458</c:v>
                </c:pt>
                <c:pt idx="12438">
                  <c:v>-0.104423</c:v>
                </c:pt>
                <c:pt idx="12439">
                  <c:v>-0.10136199999999999</c:v>
                </c:pt>
                <c:pt idx="12440">
                  <c:v>-9.8282900000000006E-2</c:v>
                </c:pt>
                <c:pt idx="12441">
                  <c:v>-9.5191100000000001E-2</c:v>
                </c:pt>
                <c:pt idx="12442">
                  <c:v>-9.2088699999999996E-2</c:v>
                </c:pt>
                <c:pt idx="12443">
                  <c:v>-8.8972800000000005E-2</c:v>
                </c:pt>
                <c:pt idx="12444">
                  <c:v>-8.5846099999999995E-2</c:v>
                </c:pt>
                <c:pt idx="12445">
                  <c:v>-8.2717799999999994E-2</c:v>
                </c:pt>
                <c:pt idx="12446">
                  <c:v>-7.9595600000000002E-2</c:v>
                </c:pt>
                <c:pt idx="12447">
                  <c:v>-7.6483499999999996E-2</c:v>
                </c:pt>
                <c:pt idx="12448">
                  <c:v>-7.3383500000000004E-2</c:v>
                </c:pt>
                <c:pt idx="12449">
                  <c:v>-7.0296200000000003E-2</c:v>
                </c:pt>
                <c:pt idx="12450">
                  <c:v>-6.7223099999999994E-2</c:v>
                </c:pt>
                <c:pt idx="12451">
                  <c:v>-6.4174999999999996E-2</c:v>
                </c:pt>
                <c:pt idx="12452">
                  <c:v>-6.1147100000000003E-2</c:v>
                </c:pt>
                <c:pt idx="12453">
                  <c:v>-5.8087800000000002E-2</c:v>
                </c:pt>
                <c:pt idx="12454">
                  <c:v>-5.4983200000000003E-2</c:v>
                </c:pt>
                <c:pt idx="12455">
                  <c:v>-5.1900500000000002E-2</c:v>
                </c:pt>
                <c:pt idx="12456">
                  <c:v>-4.88631E-2</c:v>
                </c:pt>
                <c:pt idx="12457">
                  <c:v>-4.5839100000000001E-2</c:v>
                </c:pt>
                <c:pt idx="12458">
                  <c:v>-4.2832500000000003E-2</c:v>
                </c:pt>
                <c:pt idx="12459">
                  <c:v>-3.9867399999999997E-2</c:v>
                </c:pt>
                <c:pt idx="12460">
                  <c:v>-3.6952199999999998E-2</c:v>
                </c:pt>
                <c:pt idx="12461">
                  <c:v>-3.4086400000000003E-2</c:v>
                </c:pt>
                <c:pt idx="12462">
                  <c:v>-3.1267000000000003E-2</c:v>
                </c:pt>
                <c:pt idx="12463">
                  <c:v>-2.84938E-2</c:v>
                </c:pt>
                <c:pt idx="12464">
                  <c:v>-2.5770899999999999E-2</c:v>
                </c:pt>
                <c:pt idx="12465">
                  <c:v>-2.3105199999999999E-2</c:v>
                </c:pt>
                <c:pt idx="12466">
                  <c:v>-2.0501100000000001E-2</c:v>
                </c:pt>
                <c:pt idx="12467">
                  <c:v>-1.7960299999999998E-2</c:v>
                </c:pt>
                <c:pt idx="12468">
                  <c:v>-1.5486400000000001E-2</c:v>
                </c:pt>
                <c:pt idx="12469">
                  <c:v>-1.3087100000000001E-2</c:v>
                </c:pt>
                <c:pt idx="12470">
                  <c:v>-1.077E-2</c:v>
                </c:pt>
                <c:pt idx="12471" formatCode="0.00E+00">
                  <c:v>-8.5416599999999995E-3</c:v>
                </c:pt>
                <c:pt idx="12472" formatCode="0.00E+00">
                  <c:v>-6.4080099999999996E-3</c:v>
                </c:pt>
                <c:pt idx="12473" formatCode="0.00E+00">
                  <c:v>-4.3724999999999997E-3</c:v>
                </c:pt>
                <c:pt idx="12474" formatCode="0.00E+00">
                  <c:v>-2.43487E-3</c:v>
                </c:pt>
                <c:pt idx="12475" formatCode="0.00E+00">
                  <c:v>-5.9195099999999996E-4</c:v>
                </c:pt>
                <c:pt idx="12476" formatCode="0.00E+00">
                  <c:v>1.1586299999999999E-3</c:v>
                </c:pt>
                <c:pt idx="12477" formatCode="0.00E+00">
                  <c:v>2.81533E-3</c:v>
                </c:pt>
                <c:pt idx="12478" formatCode="0.00E+00">
                  <c:v>4.3765499999999999E-3</c:v>
                </c:pt>
                <c:pt idx="12479" formatCode="0.00E+00">
                  <c:v>5.8433900000000004E-3</c:v>
                </c:pt>
                <c:pt idx="12480" formatCode="0.00E+00">
                  <c:v>7.2162399999999996E-3</c:v>
                </c:pt>
                <c:pt idx="12481" formatCode="0.00E+00">
                  <c:v>8.4949499999999994E-3</c:v>
                </c:pt>
                <c:pt idx="12482" formatCode="0.00E+00">
                  <c:v>9.6809600000000006E-3</c:v>
                </c:pt>
                <c:pt idx="12483">
                  <c:v>1.0774000000000001E-2</c:v>
                </c:pt>
                <c:pt idx="12484">
                  <c:v>1.17734E-2</c:v>
                </c:pt>
                <c:pt idx="12485">
                  <c:v>1.2682199999999999E-2</c:v>
                </c:pt>
                <c:pt idx="12486">
                  <c:v>1.3502500000000001E-2</c:v>
                </c:pt>
                <c:pt idx="12487">
                  <c:v>1.4232399999999999E-2</c:v>
                </c:pt>
                <c:pt idx="12488">
                  <c:v>1.4869800000000001E-2</c:v>
                </c:pt>
                <c:pt idx="12489">
                  <c:v>1.54123E-2</c:v>
                </c:pt>
                <c:pt idx="12490">
                  <c:v>1.5858000000000001E-2</c:v>
                </c:pt>
                <c:pt idx="12491">
                  <c:v>1.6206999999999999E-2</c:v>
                </c:pt>
                <c:pt idx="12492">
                  <c:v>1.6460300000000001E-2</c:v>
                </c:pt>
                <c:pt idx="12493">
                  <c:v>1.6617900000000001E-2</c:v>
                </c:pt>
                <c:pt idx="12494">
                  <c:v>1.66795E-2</c:v>
                </c:pt>
                <c:pt idx="12495">
                  <c:v>1.6646299999999999E-2</c:v>
                </c:pt>
                <c:pt idx="12496">
                  <c:v>1.65205E-2</c:v>
                </c:pt>
                <c:pt idx="12497">
                  <c:v>1.6304200000000001E-2</c:v>
                </c:pt>
                <c:pt idx="12498">
                  <c:v>1.59995E-2</c:v>
                </c:pt>
                <c:pt idx="12499">
                  <c:v>1.56092E-2</c:v>
                </c:pt>
                <c:pt idx="12500">
                  <c:v>1.5136800000000001E-2</c:v>
                </c:pt>
                <c:pt idx="12501">
                  <c:v>1.4584700000000001E-2</c:v>
                </c:pt>
                <c:pt idx="12502">
                  <c:v>1.39554E-2</c:v>
                </c:pt>
                <c:pt idx="12503">
                  <c:v>1.3252399999999999E-2</c:v>
                </c:pt>
                <c:pt idx="12504">
                  <c:v>1.2479199999999999E-2</c:v>
                </c:pt>
                <c:pt idx="12505">
                  <c:v>1.1636799999999999E-2</c:v>
                </c:pt>
                <c:pt idx="12506">
                  <c:v>1.07242E-2</c:v>
                </c:pt>
                <c:pt idx="12507" formatCode="0.00E+00">
                  <c:v>9.7412699999999998E-3</c:v>
                </c:pt>
                <c:pt idx="12508" formatCode="0.00E+00">
                  <c:v>8.6892900000000006E-3</c:v>
                </c:pt>
                <c:pt idx="12509" formatCode="0.00E+00">
                  <c:v>7.56933E-3</c:v>
                </c:pt>
                <c:pt idx="12510" formatCode="0.00E+00">
                  <c:v>6.3833500000000003E-3</c:v>
                </c:pt>
                <c:pt idx="12511" formatCode="0.00E+00">
                  <c:v>5.1354399999999998E-3</c:v>
                </c:pt>
                <c:pt idx="12512" formatCode="0.00E+00">
                  <c:v>3.83074E-3</c:v>
                </c:pt>
                <c:pt idx="12513" formatCode="0.00E+00">
                  <c:v>2.4734900000000001E-3</c:v>
                </c:pt>
                <c:pt idx="12514" formatCode="0.00E+00">
                  <c:v>1.06583E-3</c:v>
                </c:pt>
                <c:pt idx="12515" formatCode="0.00E+00">
                  <c:v>-3.9195700000000002E-4</c:v>
                </c:pt>
                <c:pt idx="12516" formatCode="0.00E+00">
                  <c:v>-1.8996200000000001E-3</c:v>
                </c:pt>
                <c:pt idx="12517" formatCode="0.00E+00">
                  <c:v>-3.45634E-3</c:v>
                </c:pt>
                <c:pt idx="12518" formatCode="0.00E+00">
                  <c:v>-5.0592199999999997E-3</c:v>
                </c:pt>
                <c:pt idx="12519" formatCode="0.00E+00">
                  <c:v>-6.6994000000000003E-3</c:v>
                </c:pt>
                <c:pt idx="12520" formatCode="0.00E+00">
                  <c:v>-8.3654699999999999E-3</c:v>
                </c:pt>
                <c:pt idx="12521">
                  <c:v>-1.00518E-2</c:v>
                </c:pt>
                <c:pt idx="12522">
                  <c:v>-1.1759199999999999E-2</c:v>
                </c:pt>
                <c:pt idx="12523">
                  <c:v>-1.34877E-2</c:v>
                </c:pt>
                <c:pt idx="12524">
                  <c:v>-1.52351E-2</c:v>
                </c:pt>
                <c:pt idx="12525">
                  <c:v>-1.70019E-2</c:v>
                </c:pt>
                <c:pt idx="12526">
                  <c:v>-1.87891E-2</c:v>
                </c:pt>
                <c:pt idx="12527">
                  <c:v>-2.0589300000000001E-2</c:v>
                </c:pt>
                <c:pt idx="12528">
                  <c:v>-2.2391299999999999E-2</c:v>
                </c:pt>
                <c:pt idx="12529">
                  <c:v>-2.41911E-2</c:v>
                </c:pt>
                <c:pt idx="12530">
                  <c:v>-2.59928E-2</c:v>
                </c:pt>
                <c:pt idx="12531">
                  <c:v>-2.7800600000000002E-2</c:v>
                </c:pt>
                <c:pt idx="12532">
                  <c:v>-2.9616400000000001E-2</c:v>
                </c:pt>
                <c:pt idx="12533">
                  <c:v>-3.1437600000000003E-2</c:v>
                </c:pt>
                <c:pt idx="12534">
                  <c:v>-3.32591E-2</c:v>
                </c:pt>
                <c:pt idx="12535">
                  <c:v>-3.5076200000000002E-2</c:v>
                </c:pt>
                <c:pt idx="12536">
                  <c:v>-3.6885000000000001E-2</c:v>
                </c:pt>
                <c:pt idx="12537">
                  <c:v>-3.8681699999999999E-2</c:v>
                </c:pt>
                <c:pt idx="12538">
                  <c:v>-4.0463399999999997E-2</c:v>
                </c:pt>
                <c:pt idx="12539">
                  <c:v>-4.22282E-2</c:v>
                </c:pt>
                <c:pt idx="12540">
                  <c:v>-4.3976000000000001E-2</c:v>
                </c:pt>
                <c:pt idx="12541">
                  <c:v>-4.57083E-2</c:v>
                </c:pt>
                <c:pt idx="12542">
                  <c:v>-4.74242E-2</c:v>
                </c:pt>
                <c:pt idx="12543">
                  <c:v>-4.9119299999999998E-2</c:v>
                </c:pt>
                <c:pt idx="12544">
                  <c:v>-5.0789500000000001E-2</c:v>
                </c:pt>
                <c:pt idx="12545">
                  <c:v>-5.24354E-2</c:v>
                </c:pt>
                <c:pt idx="12546">
                  <c:v>-5.4056100000000003E-2</c:v>
                </c:pt>
                <c:pt idx="12547">
                  <c:v>-5.5647099999999998E-2</c:v>
                </c:pt>
                <c:pt idx="12548">
                  <c:v>-5.7204900000000003E-2</c:v>
                </c:pt>
                <c:pt idx="12549">
                  <c:v>-5.8729299999999998E-2</c:v>
                </c:pt>
                <c:pt idx="12550">
                  <c:v>-6.02211E-2</c:v>
                </c:pt>
                <c:pt idx="12551">
                  <c:v>-6.1680800000000001E-2</c:v>
                </c:pt>
                <c:pt idx="12552">
                  <c:v>-6.3106899999999994E-2</c:v>
                </c:pt>
                <c:pt idx="12553">
                  <c:v>-6.4496300000000006E-2</c:v>
                </c:pt>
                <c:pt idx="12554">
                  <c:v>-6.5847699999999995E-2</c:v>
                </c:pt>
                <c:pt idx="12555">
                  <c:v>-6.7161200000000004E-2</c:v>
                </c:pt>
                <c:pt idx="12556">
                  <c:v>-6.8436700000000003E-2</c:v>
                </c:pt>
                <c:pt idx="12557">
                  <c:v>-6.9673399999999996E-2</c:v>
                </c:pt>
                <c:pt idx="12558">
                  <c:v>-7.0870500000000003E-2</c:v>
                </c:pt>
                <c:pt idx="12559">
                  <c:v>-7.2026400000000004E-2</c:v>
                </c:pt>
                <c:pt idx="12560">
                  <c:v>-7.3141499999999998E-2</c:v>
                </c:pt>
                <c:pt idx="12561">
                  <c:v>-7.4216799999999999E-2</c:v>
                </c:pt>
                <c:pt idx="12562">
                  <c:v>-7.5250899999999996E-2</c:v>
                </c:pt>
                <c:pt idx="12563">
                  <c:v>-7.6240100000000005E-2</c:v>
                </c:pt>
                <c:pt idx="12564">
                  <c:v>-7.7179899999999996E-2</c:v>
                </c:pt>
                <c:pt idx="12565">
                  <c:v>-7.8067399999999995E-2</c:v>
                </c:pt>
                <c:pt idx="12566">
                  <c:v>-7.8903299999999996E-2</c:v>
                </c:pt>
                <c:pt idx="12567">
                  <c:v>-7.9688300000000004E-2</c:v>
                </c:pt>
                <c:pt idx="12568">
                  <c:v>-8.0420599999999995E-2</c:v>
                </c:pt>
                <c:pt idx="12569">
                  <c:v>-8.1099299999999999E-2</c:v>
                </c:pt>
                <c:pt idx="12570">
                  <c:v>-8.1725000000000006E-2</c:v>
                </c:pt>
                <c:pt idx="12571">
                  <c:v>-8.2298099999999999E-2</c:v>
                </c:pt>
                <c:pt idx="12572">
                  <c:v>-8.2816200000000006E-2</c:v>
                </c:pt>
                <c:pt idx="12573">
                  <c:v>-8.3275399999999999E-2</c:v>
                </c:pt>
                <c:pt idx="12574">
                  <c:v>-8.3673999999999998E-2</c:v>
                </c:pt>
                <c:pt idx="12575">
                  <c:v>-8.4012699999999996E-2</c:v>
                </c:pt>
                <c:pt idx="12576">
                  <c:v>-8.42918E-2</c:v>
                </c:pt>
                <c:pt idx="12577">
                  <c:v>-8.4512199999999996E-2</c:v>
                </c:pt>
                <c:pt idx="12578">
                  <c:v>-8.4676100000000004E-2</c:v>
                </c:pt>
                <c:pt idx="12579">
                  <c:v>-8.4786200000000006E-2</c:v>
                </c:pt>
                <c:pt idx="12580">
                  <c:v>-8.4845100000000007E-2</c:v>
                </c:pt>
                <c:pt idx="12581">
                  <c:v>-8.4854799999999994E-2</c:v>
                </c:pt>
                <c:pt idx="12582">
                  <c:v>-8.4817299999999998E-2</c:v>
                </c:pt>
                <c:pt idx="12583">
                  <c:v>-8.4734000000000004E-2</c:v>
                </c:pt>
                <c:pt idx="12584">
                  <c:v>-8.4606100000000004E-2</c:v>
                </c:pt>
                <c:pt idx="12585">
                  <c:v>-8.4434499999999996E-2</c:v>
                </c:pt>
                <c:pt idx="12586">
                  <c:v>-8.4219500000000003E-2</c:v>
                </c:pt>
                <c:pt idx="12587">
                  <c:v>-8.3960900000000005E-2</c:v>
                </c:pt>
                <c:pt idx="12588">
                  <c:v>-8.3659499999999998E-2</c:v>
                </c:pt>
                <c:pt idx="12589">
                  <c:v>-8.3316500000000002E-2</c:v>
                </c:pt>
                <c:pt idx="12590">
                  <c:v>-8.2932500000000006E-2</c:v>
                </c:pt>
                <c:pt idx="12591">
                  <c:v>-8.2506899999999994E-2</c:v>
                </c:pt>
                <c:pt idx="12592">
                  <c:v>-8.20385E-2</c:v>
                </c:pt>
                <c:pt idx="12593">
                  <c:v>-8.1527299999999997E-2</c:v>
                </c:pt>
                <c:pt idx="12594">
                  <c:v>-8.0974199999999996E-2</c:v>
                </c:pt>
                <c:pt idx="12595">
                  <c:v>-8.0379699999999998E-2</c:v>
                </c:pt>
                <c:pt idx="12596">
                  <c:v>-7.9743999999999995E-2</c:v>
                </c:pt>
                <c:pt idx="12597">
                  <c:v>-7.9068700000000006E-2</c:v>
                </c:pt>
                <c:pt idx="12598">
                  <c:v>-7.8357499999999997E-2</c:v>
                </c:pt>
                <c:pt idx="12599">
                  <c:v>-7.7613199999999993E-2</c:v>
                </c:pt>
                <c:pt idx="12600">
                  <c:v>-7.6837199999999994E-2</c:v>
                </c:pt>
                <c:pt idx="12601">
                  <c:v>-7.603E-2</c:v>
                </c:pt>
                <c:pt idx="12602">
                  <c:v>-7.5192099999999998E-2</c:v>
                </c:pt>
                <c:pt idx="12603">
                  <c:v>-7.4324500000000002E-2</c:v>
                </c:pt>
                <c:pt idx="12604">
                  <c:v>-7.3428300000000002E-2</c:v>
                </c:pt>
                <c:pt idx="12605">
                  <c:v>-7.2505399999999998E-2</c:v>
                </c:pt>
                <c:pt idx="12606">
                  <c:v>-7.1555999999999995E-2</c:v>
                </c:pt>
                <c:pt idx="12607">
                  <c:v>-7.0579299999999998E-2</c:v>
                </c:pt>
                <c:pt idx="12608">
                  <c:v>-6.9575499999999998E-2</c:v>
                </c:pt>
                <c:pt idx="12609">
                  <c:v>-6.8548100000000001E-2</c:v>
                </c:pt>
                <c:pt idx="12610">
                  <c:v>-6.75008E-2</c:v>
                </c:pt>
                <c:pt idx="12611">
                  <c:v>-6.6435599999999997E-2</c:v>
                </c:pt>
                <c:pt idx="12612">
                  <c:v>-6.53556E-2</c:v>
                </c:pt>
                <c:pt idx="12613">
                  <c:v>-6.4265299999999997E-2</c:v>
                </c:pt>
                <c:pt idx="12614">
                  <c:v>-6.3166299999999995E-2</c:v>
                </c:pt>
                <c:pt idx="12615">
                  <c:v>-6.2057899999999999E-2</c:v>
                </c:pt>
                <c:pt idx="12616">
                  <c:v>-6.0939800000000002E-2</c:v>
                </c:pt>
                <c:pt idx="12617">
                  <c:v>-5.98133E-2</c:v>
                </c:pt>
                <c:pt idx="12618">
                  <c:v>-5.8679200000000001E-2</c:v>
                </c:pt>
                <c:pt idx="12619">
                  <c:v>-5.7536200000000003E-2</c:v>
                </c:pt>
                <c:pt idx="12620">
                  <c:v>-5.6383200000000001E-2</c:v>
                </c:pt>
                <c:pt idx="12621">
                  <c:v>-5.5223099999999997E-2</c:v>
                </c:pt>
                <c:pt idx="12622">
                  <c:v>-5.4060999999999998E-2</c:v>
                </c:pt>
                <c:pt idx="12623">
                  <c:v>-5.2899399999999999E-2</c:v>
                </c:pt>
                <c:pt idx="12624">
                  <c:v>-5.1737100000000001E-2</c:v>
                </c:pt>
                <c:pt idx="12625">
                  <c:v>-5.0570999999999998E-2</c:v>
                </c:pt>
                <c:pt idx="12626">
                  <c:v>-4.9398900000000003E-2</c:v>
                </c:pt>
                <c:pt idx="12627">
                  <c:v>-4.8221100000000003E-2</c:v>
                </c:pt>
                <c:pt idx="12628">
                  <c:v>-4.7039299999999999E-2</c:v>
                </c:pt>
                <c:pt idx="12629">
                  <c:v>-4.5855399999999998E-2</c:v>
                </c:pt>
                <c:pt idx="12630">
                  <c:v>-4.4670899999999999E-2</c:v>
                </c:pt>
                <c:pt idx="12631">
                  <c:v>-4.3488300000000001E-2</c:v>
                </c:pt>
                <c:pt idx="12632">
                  <c:v>-4.2309600000000003E-2</c:v>
                </c:pt>
                <c:pt idx="12633">
                  <c:v>-4.1136300000000001E-2</c:v>
                </c:pt>
                <c:pt idx="12634">
                  <c:v>-3.9970100000000001E-2</c:v>
                </c:pt>
                <c:pt idx="12635">
                  <c:v>-3.8812199999999998E-2</c:v>
                </c:pt>
                <c:pt idx="12636">
                  <c:v>-3.7661800000000002E-2</c:v>
                </c:pt>
                <c:pt idx="12637">
                  <c:v>-3.6517399999999998E-2</c:v>
                </c:pt>
                <c:pt idx="12638">
                  <c:v>-3.5378199999999999E-2</c:v>
                </c:pt>
                <c:pt idx="12639">
                  <c:v>-3.4243700000000002E-2</c:v>
                </c:pt>
                <c:pt idx="12640">
                  <c:v>-3.3113700000000003E-2</c:v>
                </c:pt>
                <c:pt idx="12641">
                  <c:v>-3.1987700000000001E-2</c:v>
                </c:pt>
                <c:pt idx="12642">
                  <c:v>-3.0864099999999998E-2</c:v>
                </c:pt>
                <c:pt idx="12643">
                  <c:v>-2.9741900000000002E-2</c:v>
                </c:pt>
                <c:pt idx="12644">
                  <c:v>-2.8624E-2</c:v>
                </c:pt>
                <c:pt idx="12645">
                  <c:v>-2.75146E-2</c:v>
                </c:pt>
                <c:pt idx="12646">
                  <c:v>-2.6414199999999999E-2</c:v>
                </c:pt>
                <c:pt idx="12647">
                  <c:v>-2.5321E-2</c:v>
                </c:pt>
                <c:pt idx="12648">
                  <c:v>-2.4234499999999999E-2</c:v>
                </c:pt>
                <c:pt idx="12649">
                  <c:v>-2.3154500000000001E-2</c:v>
                </c:pt>
                <c:pt idx="12650">
                  <c:v>-2.2080700000000002E-2</c:v>
                </c:pt>
                <c:pt idx="12651">
                  <c:v>-2.1012099999999999E-2</c:v>
                </c:pt>
                <c:pt idx="12652">
                  <c:v>-1.9948299999999999E-2</c:v>
                </c:pt>
                <c:pt idx="12653">
                  <c:v>-1.8888100000000001E-2</c:v>
                </c:pt>
                <c:pt idx="12654">
                  <c:v>-1.78286E-2</c:v>
                </c:pt>
                <c:pt idx="12655">
                  <c:v>-1.6766400000000001E-2</c:v>
                </c:pt>
                <c:pt idx="12656">
                  <c:v>-1.5701300000000001E-2</c:v>
                </c:pt>
                <c:pt idx="12657">
                  <c:v>-1.46359E-2</c:v>
                </c:pt>
                <c:pt idx="12658">
                  <c:v>-1.3571400000000001E-2</c:v>
                </c:pt>
                <c:pt idx="12659">
                  <c:v>-1.2505199999999999E-2</c:v>
                </c:pt>
                <c:pt idx="12660">
                  <c:v>-1.1432700000000001E-2</c:v>
                </c:pt>
                <c:pt idx="12661">
                  <c:v>-1.03509E-2</c:v>
                </c:pt>
                <c:pt idx="12662" formatCode="0.00E+00">
                  <c:v>-9.2587599999999996E-3</c:v>
                </c:pt>
                <c:pt idx="12663" formatCode="0.00E+00">
                  <c:v>-8.15513E-3</c:v>
                </c:pt>
                <c:pt idx="12664" formatCode="0.00E+00">
                  <c:v>-7.03931E-3</c:v>
                </c:pt>
                <c:pt idx="12665" formatCode="0.00E+00">
                  <c:v>-5.9113200000000003E-3</c:v>
                </c:pt>
                <c:pt idx="12666" formatCode="0.00E+00">
                  <c:v>-4.7704599999999998E-3</c:v>
                </c:pt>
                <c:pt idx="12667" formatCode="0.00E+00">
                  <c:v>-3.61553E-3</c:v>
                </c:pt>
                <c:pt idx="12668" formatCode="0.00E+00">
                  <c:v>-2.4472000000000001E-3</c:v>
                </c:pt>
                <c:pt idx="12669" formatCode="0.00E+00">
                  <c:v>-1.2683E-3</c:v>
                </c:pt>
                <c:pt idx="12670" formatCode="0.00E+00">
                  <c:v>-8.1683599999999998E-5</c:v>
                </c:pt>
                <c:pt idx="12671" formatCode="0.00E+00">
                  <c:v>1.1118199999999999E-3</c:v>
                </c:pt>
                <c:pt idx="12672" formatCode="0.00E+00">
                  <c:v>2.3134499999999999E-3</c:v>
                </c:pt>
                <c:pt idx="12673" formatCode="0.00E+00">
                  <c:v>3.5246499999999998E-3</c:v>
                </c:pt>
                <c:pt idx="12674" formatCode="0.00E+00">
                  <c:v>4.7462399999999997E-3</c:v>
                </c:pt>
                <c:pt idx="12675" formatCode="0.00E+00">
                  <c:v>5.9786700000000002E-3</c:v>
                </c:pt>
                <c:pt idx="12676" formatCode="0.00E+00">
                  <c:v>7.2228199999999996E-3</c:v>
                </c:pt>
                <c:pt idx="12677" formatCode="0.00E+00">
                  <c:v>8.4811399999999999E-3</c:v>
                </c:pt>
                <c:pt idx="12678" formatCode="0.00E+00">
                  <c:v>9.7567799999999996E-3</c:v>
                </c:pt>
                <c:pt idx="12679">
                  <c:v>1.10527E-2</c:v>
                </c:pt>
                <c:pt idx="12680">
                  <c:v>1.23719E-2</c:v>
                </c:pt>
                <c:pt idx="12681">
                  <c:v>1.3716600000000001E-2</c:v>
                </c:pt>
                <c:pt idx="12682">
                  <c:v>1.50876E-2</c:v>
                </c:pt>
                <c:pt idx="12683">
                  <c:v>1.6486899999999999E-2</c:v>
                </c:pt>
                <c:pt idx="12684">
                  <c:v>1.79174E-2</c:v>
                </c:pt>
                <c:pt idx="12685">
                  <c:v>1.9378800000000002E-2</c:v>
                </c:pt>
                <c:pt idx="12686">
                  <c:v>2.0867199999999999E-2</c:v>
                </c:pt>
                <c:pt idx="12687">
                  <c:v>2.2379E-2</c:v>
                </c:pt>
                <c:pt idx="12688">
                  <c:v>2.3913E-2</c:v>
                </c:pt>
                <c:pt idx="12689">
                  <c:v>2.5469599999999998E-2</c:v>
                </c:pt>
                <c:pt idx="12690">
                  <c:v>2.7048900000000001E-2</c:v>
                </c:pt>
                <c:pt idx="12691">
                  <c:v>2.8652E-2</c:v>
                </c:pt>
                <c:pt idx="12692">
                  <c:v>3.0280600000000001E-2</c:v>
                </c:pt>
                <c:pt idx="12693">
                  <c:v>3.19346E-2</c:v>
                </c:pt>
                <c:pt idx="12694">
                  <c:v>3.36131E-2</c:v>
                </c:pt>
                <c:pt idx="12695">
                  <c:v>3.5314600000000002E-2</c:v>
                </c:pt>
                <c:pt idx="12696">
                  <c:v>3.7038099999999997E-2</c:v>
                </c:pt>
                <c:pt idx="12697">
                  <c:v>3.8782400000000002E-2</c:v>
                </c:pt>
                <c:pt idx="12698">
                  <c:v>4.0545499999999998E-2</c:v>
                </c:pt>
                <c:pt idx="12699">
                  <c:v>4.2325399999999999E-2</c:v>
                </c:pt>
                <c:pt idx="12700">
                  <c:v>4.4119499999999999E-2</c:v>
                </c:pt>
                <c:pt idx="12701">
                  <c:v>4.5926000000000002E-2</c:v>
                </c:pt>
                <c:pt idx="12702">
                  <c:v>4.7744500000000002E-2</c:v>
                </c:pt>
                <c:pt idx="12703">
                  <c:v>4.9575099999999997E-2</c:v>
                </c:pt>
                <c:pt idx="12704">
                  <c:v>5.1417400000000002E-2</c:v>
                </c:pt>
                <c:pt idx="12705">
                  <c:v>5.3269900000000002E-2</c:v>
                </c:pt>
                <c:pt idx="12706">
                  <c:v>5.5131399999999997E-2</c:v>
                </c:pt>
                <c:pt idx="12707">
                  <c:v>5.7001099999999999E-2</c:v>
                </c:pt>
                <c:pt idx="12708">
                  <c:v>5.8878199999999999E-2</c:v>
                </c:pt>
                <c:pt idx="12709">
                  <c:v>6.0761200000000001E-2</c:v>
                </c:pt>
                <c:pt idx="12710">
                  <c:v>6.2648700000000002E-2</c:v>
                </c:pt>
                <c:pt idx="12711">
                  <c:v>6.4540899999999998E-2</c:v>
                </c:pt>
                <c:pt idx="12712">
                  <c:v>6.6438200000000003E-2</c:v>
                </c:pt>
                <c:pt idx="12713">
                  <c:v>6.83391E-2</c:v>
                </c:pt>
                <c:pt idx="12714">
                  <c:v>7.02401E-2</c:v>
                </c:pt>
                <c:pt idx="12715">
                  <c:v>7.2137699999999999E-2</c:v>
                </c:pt>
                <c:pt idx="12716">
                  <c:v>7.4029899999999996E-2</c:v>
                </c:pt>
                <c:pt idx="12717">
                  <c:v>7.5914800000000004E-2</c:v>
                </c:pt>
                <c:pt idx="12718">
                  <c:v>7.7789999999999998E-2</c:v>
                </c:pt>
                <c:pt idx="12719">
                  <c:v>7.9654000000000003E-2</c:v>
                </c:pt>
                <c:pt idx="12720">
                  <c:v>8.1504999999999994E-2</c:v>
                </c:pt>
                <c:pt idx="12721">
                  <c:v>8.3339800000000006E-2</c:v>
                </c:pt>
                <c:pt idx="12722">
                  <c:v>8.5155099999999997E-2</c:v>
                </c:pt>
                <c:pt idx="12723">
                  <c:v>8.695E-2</c:v>
                </c:pt>
                <c:pt idx="12724">
                  <c:v>8.8724499999999998E-2</c:v>
                </c:pt>
                <c:pt idx="12725">
                  <c:v>9.0477100000000005E-2</c:v>
                </c:pt>
                <c:pt idx="12726">
                  <c:v>9.2204599999999998E-2</c:v>
                </c:pt>
                <c:pt idx="12727">
                  <c:v>9.3904899999999999E-2</c:v>
                </c:pt>
                <c:pt idx="12728">
                  <c:v>9.5576800000000003E-2</c:v>
                </c:pt>
                <c:pt idx="12729">
                  <c:v>9.7220500000000001E-2</c:v>
                </c:pt>
                <c:pt idx="12730">
                  <c:v>9.8836099999999996E-2</c:v>
                </c:pt>
                <c:pt idx="12731">
                  <c:v>0.100422</c:v>
                </c:pt>
                <c:pt idx="12732">
                  <c:v>0.101975</c:v>
                </c:pt>
                <c:pt idx="12733">
                  <c:v>0.103491</c:v>
                </c:pt>
                <c:pt idx="12734">
                  <c:v>0.104967</c:v>
                </c:pt>
                <c:pt idx="12735">
                  <c:v>0.10639999999999999</c:v>
                </c:pt>
                <c:pt idx="12736">
                  <c:v>0.10778799999999999</c:v>
                </c:pt>
                <c:pt idx="12737">
                  <c:v>0.10913</c:v>
                </c:pt>
                <c:pt idx="12738">
                  <c:v>0.11042100000000001</c:v>
                </c:pt>
                <c:pt idx="12739">
                  <c:v>0.111661</c:v>
                </c:pt>
                <c:pt idx="12740">
                  <c:v>0.112847</c:v>
                </c:pt>
                <c:pt idx="12741">
                  <c:v>0.113978</c:v>
                </c:pt>
                <c:pt idx="12742">
                  <c:v>0.115054</c:v>
                </c:pt>
                <c:pt idx="12743">
                  <c:v>0.116073</c:v>
                </c:pt>
                <c:pt idx="12744">
                  <c:v>0.117034</c:v>
                </c:pt>
                <c:pt idx="12745">
                  <c:v>0.117934</c:v>
                </c:pt>
                <c:pt idx="12746">
                  <c:v>0.118771</c:v>
                </c:pt>
                <c:pt idx="12747">
                  <c:v>0.119546</c:v>
                </c:pt>
                <c:pt idx="12748">
                  <c:v>0.120259</c:v>
                </c:pt>
                <c:pt idx="12749">
                  <c:v>0.12091</c:v>
                </c:pt>
                <c:pt idx="12750">
                  <c:v>0.12149600000000001</c:v>
                </c:pt>
                <c:pt idx="12751">
                  <c:v>0.122016</c:v>
                </c:pt>
                <c:pt idx="12752">
                  <c:v>0.122471</c:v>
                </c:pt>
                <c:pt idx="12753">
                  <c:v>0.12286</c:v>
                </c:pt>
                <c:pt idx="12754">
                  <c:v>0.123181</c:v>
                </c:pt>
                <c:pt idx="12755">
                  <c:v>0.123434</c:v>
                </c:pt>
                <c:pt idx="12756">
                  <c:v>0.123616</c:v>
                </c:pt>
                <c:pt idx="12757">
                  <c:v>0.123724</c:v>
                </c:pt>
                <c:pt idx="12758">
                  <c:v>0.123751</c:v>
                </c:pt>
                <c:pt idx="12759">
                  <c:v>0.123696</c:v>
                </c:pt>
                <c:pt idx="12760">
                  <c:v>0.123558</c:v>
                </c:pt>
                <c:pt idx="12761">
                  <c:v>0.123337</c:v>
                </c:pt>
                <c:pt idx="12762">
                  <c:v>0.12303600000000001</c:v>
                </c:pt>
                <c:pt idx="12763">
                  <c:v>0.122658</c:v>
                </c:pt>
                <c:pt idx="12764">
                  <c:v>0.12220200000000001</c:v>
                </c:pt>
                <c:pt idx="12765">
                  <c:v>0.121667</c:v>
                </c:pt>
                <c:pt idx="12766">
                  <c:v>0.121046</c:v>
                </c:pt>
                <c:pt idx="12767">
                  <c:v>0.120338</c:v>
                </c:pt>
                <c:pt idx="12768">
                  <c:v>0.119545</c:v>
                </c:pt>
                <c:pt idx="12769">
                  <c:v>0.118675</c:v>
                </c:pt>
                <c:pt idx="12770">
                  <c:v>0.117731</c:v>
                </c:pt>
                <c:pt idx="12771">
                  <c:v>0.116716</c:v>
                </c:pt>
                <c:pt idx="12772">
                  <c:v>0.115631</c:v>
                </c:pt>
                <c:pt idx="12773">
                  <c:v>0.114478</c:v>
                </c:pt>
                <c:pt idx="12774">
                  <c:v>0.113258</c:v>
                </c:pt>
                <c:pt idx="12775">
                  <c:v>0.111968</c:v>
                </c:pt>
                <c:pt idx="12776">
                  <c:v>0.110608</c:v>
                </c:pt>
                <c:pt idx="12777">
                  <c:v>0.109176</c:v>
                </c:pt>
                <c:pt idx="12778">
                  <c:v>0.107672</c:v>
                </c:pt>
                <c:pt idx="12779">
                  <c:v>0.106097</c:v>
                </c:pt>
                <c:pt idx="12780">
                  <c:v>0.104452</c:v>
                </c:pt>
                <c:pt idx="12781">
                  <c:v>0.102741</c:v>
                </c:pt>
                <c:pt idx="12782">
                  <c:v>0.100968</c:v>
                </c:pt>
                <c:pt idx="12783">
                  <c:v>9.9134E-2</c:v>
                </c:pt>
                <c:pt idx="12784">
                  <c:v>9.7241400000000006E-2</c:v>
                </c:pt>
                <c:pt idx="12785">
                  <c:v>9.5291000000000001E-2</c:v>
                </c:pt>
                <c:pt idx="12786">
                  <c:v>9.3282000000000004E-2</c:v>
                </c:pt>
                <c:pt idx="12787">
                  <c:v>9.1214600000000007E-2</c:v>
                </c:pt>
                <c:pt idx="12788">
                  <c:v>8.9091199999999995E-2</c:v>
                </c:pt>
                <c:pt idx="12789">
                  <c:v>8.6915000000000006E-2</c:v>
                </c:pt>
                <c:pt idx="12790">
                  <c:v>8.4689E-2</c:v>
                </c:pt>
                <c:pt idx="12791">
                  <c:v>8.2417099999999993E-2</c:v>
                </c:pt>
                <c:pt idx="12792">
                  <c:v>8.0102800000000002E-2</c:v>
                </c:pt>
                <c:pt idx="12793">
                  <c:v>7.7747700000000003E-2</c:v>
                </c:pt>
                <c:pt idx="12794">
                  <c:v>7.5351799999999997E-2</c:v>
                </c:pt>
                <c:pt idx="12795">
                  <c:v>7.2916700000000001E-2</c:v>
                </c:pt>
                <c:pt idx="12796">
                  <c:v>7.0447599999999999E-2</c:v>
                </c:pt>
                <c:pt idx="12797">
                  <c:v>6.7952600000000002E-2</c:v>
                </c:pt>
                <c:pt idx="12798">
                  <c:v>6.5438200000000002E-2</c:v>
                </c:pt>
                <c:pt idx="12799">
                  <c:v>6.2906500000000004E-2</c:v>
                </c:pt>
                <c:pt idx="12800">
                  <c:v>6.03565E-2</c:v>
                </c:pt>
                <c:pt idx="12801">
                  <c:v>5.77866E-2</c:v>
                </c:pt>
                <c:pt idx="12802">
                  <c:v>5.5197299999999998E-2</c:v>
                </c:pt>
                <c:pt idx="12803">
                  <c:v>5.2591400000000003E-2</c:v>
                </c:pt>
                <c:pt idx="12804">
                  <c:v>4.9972200000000001E-2</c:v>
                </c:pt>
                <c:pt idx="12805">
                  <c:v>4.73429E-2</c:v>
                </c:pt>
                <c:pt idx="12806">
                  <c:v>4.4707799999999999E-2</c:v>
                </c:pt>
                <c:pt idx="12807">
                  <c:v>4.2071499999999998E-2</c:v>
                </c:pt>
                <c:pt idx="12808">
                  <c:v>3.9437600000000003E-2</c:v>
                </c:pt>
                <c:pt idx="12809">
                  <c:v>3.6807399999999997E-2</c:v>
                </c:pt>
                <c:pt idx="12810">
                  <c:v>3.4182200000000003E-2</c:v>
                </c:pt>
                <c:pt idx="12811">
                  <c:v>3.1565900000000001E-2</c:v>
                </c:pt>
                <c:pt idx="12812">
                  <c:v>2.89635E-2</c:v>
                </c:pt>
                <c:pt idx="12813">
                  <c:v>2.6379900000000001E-2</c:v>
                </c:pt>
                <c:pt idx="12814">
                  <c:v>2.38201E-2</c:v>
                </c:pt>
                <c:pt idx="12815">
                  <c:v>2.1288899999999999E-2</c:v>
                </c:pt>
                <c:pt idx="12816">
                  <c:v>1.8788800000000001E-2</c:v>
                </c:pt>
                <c:pt idx="12817">
                  <c:v>1.6321100000000002E-2</c:v>
                </c:pt>
                <c:pt idx="12818">
                  <c:v>1.3886900000000001E-2</c:v>
                </c:pt>
                <c:pt idx="12819">
                  <c:v>1.1487300000000001E-2</c:v>
                </c:pt>
                <c:pt idx="12820" formatCode="0.00E+00">
                  <c:v>9.1241699999999992E-3</c:v>
                </c:pt>
                <c:pt idx="12821" formatCode="0.00E+00">
                  <c:v>6.8000500000000002E-3</c:v>
                </c:pt>
                <c:pt idx="12822" formatCode="0.00E+00">
                  <c:v>4.5173799999999997E-3</c:v>
                </c:pt>
                <c:pt idx="12823" formatCode="0.00E+00">
                  <c:v>2.2790900000000001E-3</c:v>
                </c:pt>
                <c:pt idx="12824" formatCode="0.00E+00">
                  <c:v>8.8907799999999996E-5</c:v>
                </c:pt>
                <c:pt idx="12825" formatCode="0.00E+00">
                  <c:v>-2.0497900000000001E-3</c:v>
                </c:pt>
                <c:pt idx="12826" formatCode="0.00E+00">
                  <c:v>-4.1337199999999996E-3</c:v>
                </c:pt>
                <c:pt idx="12827" formatCode="0.00E+00">
                  <c:v>-6.1589499999999998E-3</c:v>
                </c:pt>
                <c:pt idx="12828" formatCode="0.00E+00">
                  <c:v>-8.1219599999999992E-3</c:v>
                </c:pt>
                <c:pt idx="12829">
                  <c:v>-1.00207E-2</c:v>
                </c:pt>
                <c:pt idx="12830">
                  <c:v>-1.18531E-2</c:v>
                </c:pt>
                <c:pt idx="12831">
                  <c:v>-1.36153E-2</c:v>
                </c:pt>
                <c:pt idx="12832">
                  <c:v>-1.53046E-2</c:v>
                </c:pt>
                <c:pt idx="12833">
                  <c:v>-1.69208E-2</c:v>
                </c:pt>
                <c:pt idx="12834">
                  <c:v>-1.8462599999999999E-2</c:v>
                </c:pt>
                <c:pt idx="12835">
                  <c:v>-1.99264E-2</c:v>
                </c:pt>
                <c:pt idx="12836">
                  <c:v>-2.1309100000000001E-2</c:v>
                </c:pt>
                <c:pt idx="12837">
                  <c:v>-2.26102E-2</c:v>
                </c:pt>
                <c:pt idx="12838">
                  <c:v>-2.3828999999999999E-2</c:v>
                </c:pt>
                <c:pt idx="12839">
                  <c:v>-2.49628E-2</c:v>
                </c:pt>
                <c:pt idx="12840">
                  <c:v>-2.6008900000000001E-2</c:v>
                </c:pt>
                <c:pt idx="12841">
                  <c:v>-2.6967499999999998E-2</c:v>
                </c:pt>
                <c:pt idx="12842">
                  <c:v>-2.78389E-2</c:v>
                </c:pt>
                <c:pt idx="12843">
                  <c:v>-2.8620799999999998E-2</c:v>
                </c:pt>
                <c:pt idx="12844">
                  <c:v>-2.9309999999999999E-2</c:v>
                </c:pt>
                <c:pt idx="12845">
                  <c:v>-2.99057E-2</c:v>
                </c:pt>
                <c:pt idx="12846">
                  <c:v>-3.0409200000000001E-2</c:v>
                </c:pt>
                <c:pt idx="12847">
                  <c:v>-3.0820299999999998E-2</c:v>
                </c:pt>
                <c:pt idx="12848">
                  <c:v>-3.1136299999999999E-2</c:v>
                </c:pt>
                <c:pt idx="12849">
                  <c:v>-3.1354100000000003E-2</c:v>
                </c:pt>
                <c:pt idx="12850">
                  <c:v>-3.14708E-2</c:v>
                </c:pt>
                <c:pt idx="12851">
                  <c:v>-3.14836E-2</c:v>
                </c:pt>
                <c:pt idx="12852">
                  <c:v>-3.1391700000000002E-2</c:v>
                </c:pt>
                <c:pt idx="12853">
                  <c:v>-3.1197900000000001E-2</c:v>
                </c:pt>
                <c:pt idx="12854">
                  <c:v>-3.0905599999999998E-2</c:v>
                </c:pt>
                <c:pt idx="12855">
                  <c:v>-3.0515500000000001E-2</c:v>
                </c:pt>
                <c:pt idx="12856">
                  <c:v>-3.00249E-2</c:v>
                </c:pt>
                <c:pt idx="12857">
                  <c:v>-2.9430000000000001E-2</c:v>
                </c:pt>
                <c:pt idx="12858">
                  <c:v>-2.8729600000000001E-2</c:v>
                </c:pt>
                <c:pt idx="12859">
                  <c:v>-2.79254E-2</c:v>
                </c:pt>
                <c:pt idx="12860">
                  <c:v>-2.7019100000000001E-2</c:v>
                </c:pt>
                <c:pt idx="12861">
                  <c:v>-2.6011900000000001E-2</c:v>
                </c:pt>
                <c:pt idx="12862">
                  <c:v>-2.49062E-2</c:v>
                </c:pt>
                <c:pt idx="12863">
                  <c:v>-2.3704599999999999E-2</c:v>
                </c:pt>
                <c:pt idx="12864">
                  <c:v>-2.2409200000000001E-2</c:v>
                </c:pt>
                <c:pt idx="12865">
                  <c:v>-2.1020799999999999E-2</c:v>
                </c:pt>
                <c:pt idx="12866">
                  <c:v>-1.9540600000000002E-2</c:v>
                </c:pt>
                <c:pt idx="12867">
                  <c:v>-1.797E-2</c:v>
                </c:pt>
                <c:pt idx="12868">
                  <c:v>-1.63109E-2</c:v>
                </c:pt>
                <c:pt idx="12869">
                  <c:v>-1.4564799999999999E-2</c:v>
                </c:pt>
                <c:pt idx="12870">
                  <c:v>-1.2733100000000001E-2</c:v>
                </c:pt>
                <c:pt idx="12871">
                  <c:v>-1.08171E-2</c:v>
                </c:pt>
                <c:pt idx="12872" formatCode="0.00E+00">
                  <c:v>-8.8179899999999995E-3</c:v>
                </c:pt>
                <c:pt idx="12873" formatCode="0.00E+00">
                  <c:v>-6.7387599999999999E-3</c:v>
                </c:pt>
                <c:pt idx="12874" formatCode="0.00E+00">
                  <c:v>-4.58261E-3</c:v>
                </c:pt>
                <c:pt idx="12875" formatCode="0.00E+00">
                  <c:v>-2.35126E-3</c:v>
                </c:pt>
                <c:pt idx="12876" formatCode="0.00E+00">
                  <c:v>-4.5618899999999998E-5</c:v>
                </c:pt>
                <c:pt idx="12877" formatCode="0.00E+00">
                  <c:v>2.3334699999999998E-3</c:v>
                </c:pt>
                <c:pt idx="12878" formatCode="0.00E+00">
                  <c:v>4.7847300000000001E-3</c:v>
                </c:pt>
                <c:pt idx="12879" formatCode="0.00E+00">
                  <c:v>7.3067100000000001E-3</c:v>
                </c:pt>
                <c:pt idx="12880" formatCode="0.00E+00">
                  <c:v>9.8982600000000007E-3</c:v>
                </c:pt>
                <c:pt idx="12881">
                  <c:v>1.2556599999999999E-2</c:v>
                </c:pt>
                <c:pt idx="12882">
                  <c:v>1.52762E-2</c:v>
                </c:pt>
                <c:pt idx="12883">
                  <c:v>1.80517E-2</c:v>
                </c:pt>
                <c:pt idx="12884">
                  <c:v>2.0881799999999999E-2</c:v>
                </c:pt>
                <c:pt idx="12885">
                  <c:v>2.3767099999999999E-2</c:v>
                </c:pt>
                <c:pt idx="12886">
                  <c:v>2.6705400000000001E-2</c:v>
                </c:pt>
                <c:pt idx="12887">
                  <c:v>2.9690600000000001E-2</c:v>
                </c:pt>
                <c:pt idx="12888">
                  <c:v>3.2715599999999997E-2</c:v>
                </c:pt>
                <c:pt idx="12889">
                  <c:v>3.5776299999999997E-2</c:v>
                </c:pt>
                <c:pt idx="12890">
                  <c:v>3.8869899999999999E-2</c:v>
                </c:pt>
                <c:pt idx="12891">
                  <c:v>4.1991800000000003E-2</c:v>
                </c:pt>
                <c:pt idx="12892">
                  <c:v>4.5136000000000003E-2</c:v>
                </c:pt>
                <c:pt idx="12893">
                  <c:v>4.8298599999999997E-2</c:v>
                </c:pt>
                <c:pt idx="12894">
                  <c:v>5.1478200000000002E-2</c:v>
                </c:pt>
                <c:pt idx="12895">
                  <c:v>5.4674E-2</c:v>
                </c:pt>
                <c:pt idx="12896">
                  <c:v>5.7882599999999999E-2</c:v>
                </c:pt>
                <c:pt idx="12897">
                  <c:v>6.1098800000000002E-2</c:v>
                </c:pt>
                <c:pt idx="12898">
                  <c:v>6.4316899999999996E-2</c:v>
                </c:pt>
                <c:pt idx="12899">
                  <c:v>6.7534200000000003E-2</c:v>
                </c:pt>
                <c:pt idx="12900">
                  <c:v>7.0750199999999999E-2</c:v>
                </c:pt>
                <c:pt idx="12901">
                  <c:v>7.3965000000000003E-2</c:v>
                </c:pt>
                <c:pt idx="12902">
                  <c:v>7.7176499999999995E-2</c:v>
                </c:pt>
                <c:pt idx="12903">
                  <c:v>8.0380999999999994E-2</c:v>
                </c:pt>
                <c:pt idx="12904">
                  <c:v>8.3573499999999995E-2</c:v>
                </c:pt>
                <c:pt idx="12905">
                  <c:v>8.6749000000000007E-2</c:v>
                </c:pt>
                <c:pt idx="12906">
                  <c:v>8.9902399999999993E-2</c:v>
                </c:pt>
                <c:pt idx="12907">
                  <c:v>9.3029700000000007E-2</c:v>
                </c:pt>
                <c:pt idx="12908">
                  <c:v>9.61283E-2</c:v>
                </c:pt>
                <c:pt idx="12909">
                  <c:v>9.9195400000000003E-2</c:v>
                </c:pt>
                <c:pt idx="12910">
                  <c:v>0.102227</c:v>
                </c:pt>
                <c:pt idx="12911">
                  <c:v>0.10521899999999999</c:v>
                </c:pt>
                <c:pt idx="12912">
                  <c:v>0.108169</c:v>
                </c:pt>
                <c:pt idx="12913">
                  <c:v>0.111077</c:v>
                </c:pt>
                <c:pt idx="12914">
                  <c:v>0.113938</c:v>
                </c:pt>
                <c:pt idx="12915">
                  <c:v>0.116748</c:v>
                </c:pt>
                <c:pt idx="12916">
                  <c:v>0.1195</c:v>
                </c:pt>
                <c:pt idx="12917">
                  <c:v>0.122192</c:v>
                </c:pt>
                <c:pt idx="12918">
                  <c:v>0.12482</c:v>
                </c:pt>
                <c:pt idx="12919">
                  <c:v>0.12738099999999999</c:v>
                </c:pt>
                <c:pt idx="12920">
                  <c:v>0.12987199999999999</c:v>
                </c:pt>
                <c:pt idx="12921">
                  <c:v>0.13228999999999999</c:v>
                </c:pt>
                <c:pt idx="12922">
                  <c:v>0.134631</c:v>
                </c:pt>
                <c:pt idx="12923">
                  <c:v>0.13689299999999999</c:v>
                </c:pt>
                <c:pt idx="12924">
                  <c:v>0.139074</c:v>
                </c:pt>
                <c:pt idx="12925">
                  <c:v>0.14117199999999999</c:v>
                </c:pt>
                <c:pt idx="12926">
                  <c:v>0.14318700000000001</c:v>
                </c:pt>
                <c:pt idx="12927">
                  <c:v>0.14511599999999999</c:v>
                </c:pt>
                <c:pt idx="12928">
                  <c:v>0.146956</c:v>
                </c:pt>
                <c:pt idx="12929">
                  <c:v>0.148704</c:v>
                </c:pt>
                <c:pt idx="12930">
                  <c:v>0.15035999999999999</c:v>
                </c:pt>
                <c:pt idx="12931">
                  <c:v>0.15192600000000001</c:v>
                </c:pt>
                <c:pt idx="12932">
                  <c:v>0.15340100000000001</c:v>
                </c:pt>
                <c:pt idx="12933">
                  <c:v>0.154784</c:v>
                </c:pt>
                <c:pt idx="12934">
                  <c:v>0.15607399999999999</c:v>
                </c:pt>
                <c:pt idx="12935">
                  <c:v>0.15726899999999999</c:v>
                </c:pt>
                <c:pt idx="12936">
                  <c:v>0.15836600000000001</c:v>
                </c:pt>
                <c:pt idx="12937">
                  <c:v>0.15936400000000001</c:v>
                </c:pt>
                <c:pt idx="12938">
                  <c:v>0.16026000000000001</c:v>
                </c:pt>
                <c:pt idx="12939">
                  <c:v>0.16105700000000001</c:v>
                </c:pt>
                <c:pt idx="12940">
                  <c:v>0.16175700000000001</c:v>
                </c:pt>
                <c:pt idx="12941">
                  <c:v>0.162359</c:v>
                </c:pt>
                <c:pt idx="12942">
                  <c:v>0.16286300000000001</c:v>
                </c:pt>
                <c:pt idx="12943">
                  <c:v>0.163271</c:v>
                </c:pt>
                <c:pt idx="12944">
                  <c:v>0.16358600000000001</c:v>
                </c:pt>
                <c:pt idx="12945">
                  <c:v>0.16380600000000001</c:v>
                </c:pt>
                <c:pt idx="12946">
                  <c:v>0.16392899999999999</c:v>
                </c:pt>
                <c:pt idx="12947">
                  <c:v>0.16395599999999999</c:v>
                </c:pt>
                <c:pt idx="12948">
                  <c:v>0.163886</c:v>
                </c:pt>
                <c:pt idx="12949">
                  <c:v>0.16372100000000001</c:v>
                </c:pt>
                <c:pt idx="12950">
                  <c:v>0.163462</c:v>
                </c:pt>
                <c:pt idx="12951">
                  <c:v>0.163107</c:v>
                </c:pt>
                <c:pt idx="12952">
                  <c:v>0.162658</c:v>
                </c:pt>
                <c:pt idx="12953">
                  <c:v>0.162132</c:v>
                </c:pt>
                <c:pt idx="12954">
                  <c:v>0.16153400000000001</c:v>
                </c:pt>
                <c:pt idx="12955">
                  <c:v>0.16084699999999999</c:v>
                </c:pt>
                <c:pt idx="12956">
                  <c:v>0.16006699999999999</c:v>
                </c:pt>
                <c:pt idx="12957">
                  <c:v>0.15920300000000001</c:v>
                </c:pt>
                <c:pt idx="12958">
                  <c:v>0.15826000000000001</c:v>
                </c:pt>
                <c:pt idx="12959">
                  <c:v>0.15723300000000001</c:v>
                </c:pt>
                <c:pt idx="12960">
                  <c:v>0.15612599999999999</c:v>
                </c:pt>
                <c:pt idx="12961">
                  <c:v>0.154942</c:v>
                </c:pt>
                <c:pt idx="12962">
                  <c:v>0.15368599999999999</c:v>
                </c:pt>
                <c:pt idx="12963">
                  <c:v>0.152361</c:v>
                </c:pt>
                <c:pt idx="12964">
                  <c:v>0.15096999999999999</c:v>
                </c:pt>
                <c:pt idx="12965">
                  <c:v>0.14951400000000001</c:v>
                </c:pt>
                <c:pt idx="12966">
                  <c:v>0.14799399999999999</c:v>
                </c:pt>
                <c:pt idx="12967">
                  <c:v>0.14641399999999999</c:v>
                </c:pt>
                <c:pt idx="12968">
                  <c:v>0.14477799999999999</c:v>
                </c:pt>
                <c:pt idx="12969">
                  <c:v>0.14308899999999999</c:v>
                </c:pt>
                <c:pt idx="12970">
                  <c:v>0.141349</c:v>
                </c:pt>
                <c:pt idx="12971">
                  <c:v>0.13955899999999999</c:v>
                </c:pt>
                <c:pt idx="12972">
                  <c:v>0.13771900000000001</c:v>
                </c:pt>
                <c:pt idx="12973">
                  <c:v>0.13583500000000001</c:v>
                </c:pt>
                <c:pt idx="12974">
                  <c:v>0.133908</c:v>
                </c:pt>
                <c:pt idx="12975">
                  <c:v>0.131941</c:v>
                </c:pt>
                <c:pt idx="12976">
                  <c:v>0.129938</c:v>
                </c:pt>
                <c:pt idx="12977">
                  <c:v>0.12790299999999999</c:v>
                </c:pt>
                <c:pt idx="12978">
                  <c:v>0.12583900000000001</c:v>
                </c:pt>
                <c:pt idx="12979">
                  <c:v>0.123751</c:v>
                </c:pt>
                <c:pt idx="12980">
                  <c:v>0.121642</c:v>
                </c:pt>
                <c:pt idx="12981">
                  <c:v>0.119515</c:v>
                </c:pt>
                <c:pt idx="12982">
                  <c:v>0.11737400000000001</c:v>
                </c:pt>
                <c:pt idx="12983">
                  <c:v>0.11522499999999999</c:v>
                </c:pt>
                <c:pt idx="12984">
                  <c:v>0.113071</c:v>
                </c:pt>
                <c:pt idx="12985">
                  <c:v>0.110917</c:v>
                </c:pt>
                <c:pt idx="12986">
                  <c:v>0.108767</c:v>
                </c:pt>
                <c:pt idx="12987">
                  <c:v>0.10662199999999999</c:v>
                </c:pt>
                <c:pt idx="12988">
                  <c:v>0.104488</c:v>
                </c:pt>
                <c:pt idx="12989">
                  <c:v>0.102366</c:v>
                </c:pt>
                <c:pt idx="12990">
                  <c:v>0.10026</c:v>
                </c:pt>
                <c:pt idx="12991">
                  <c:v>9.8171900000000006E-2</c:v>
                </c:pt>
                <c:pt idx="12992">
                  <c:v>9.6104999999999996E-2</c:v>
                </c:pt>
                <c:pt idx="12993">
                  <c:v>9.4061400000000003E-2</c:v>
                </c:pt>
                <c:pt idx="12994">
                  <c:v>9.2042600000000002E-2</c:v>
                </c:pt>
                <c:pt idx="12995">
                  <c:v>9.0051099999999995E-2</c:v>
                </c:pt>
                <c:pt idx="12996">
                  <c:v>8.8090500000000002E-2</c:v>
                </c:pt>
                <c:pt idx="12997">
                  <c:v>8.6164000000000004E-2</c:v>
                </c:pt>
                <c:pt idx="12998">
                  <c:v>8.4274699999999994E-2</c:v>
                </c:pt>
                <c:pt idx="12999">
                  <c:v>8.2425200000000004E-2</c:v>
                </c:pt>
                <c:pt idx="13000">
                  <c:v>8.0617800000000003E-2</c:v>
                </c:pt>
                <c:pt idx="13001">
                  <c:v>7.8854400000000005E-2</c:v>
                </c:pt>
                <c:pt idx="13002">
                  <c:v>7.7137300000000006E-2</c:v>
                </c:pt>
                <c:pt idx="13003">
                  <c:v>7.5468599999999997E-2</c:v>
                </c:pt>
                <c:pt idx="13004">
                  <c:v>7.3850299999999994E-2</c:v>
                </c:pt>
                <c:pt idx="13005">
                  <c:v>7.2282899999999997E-2</c:v>
                </c:pt>
                <c:pt idx="13006">
                  <c:v>7.0766300000000004E-2</c:v>
                </c:pt>
                <c:pt idx="13007">
                  <c:v>6.9300500000000001E-2</c:v>
                </c:pt>
                <c:pt idx="13008">
                  <c:v>6.7886500000000002E-2</c:v>
                </c:pt>
                <c:pt idx="13009">
                  <c:v>6.6526600000000005E-2</c:v>
                </c:pt>
                <c:pt idx="13010">
                  <c:v>6.5223400000000001E-2</c:v>
                </c:pt>
                <c:pt idx="13011">
                  <c:v>6.3978300000000002E-2</c:v>
                </c:pt>
                <c:pt idx="13012">
                  <c:v>6.2792600000000004E-2</c:v>
                </c:pt>
                <c:pt idx="13013">
                  <c:v>6.1668100000000003E-2</c:v>
                </c:pt>
                <c:pt idx="13014">
                  <c:v>6.0606100000000003E-2</c:v>
                </c:pt>
                <c:pt idx="13015">
                  <c:v>5.9607599999999997E-2</c:v>
                </c:pt>
                <c:pt idx="13016">
                  <c:v>5.8673200000000002E-2</c:v>
                </c:pt>
                <c:pt idx="13017">
                  <c:v>5.7803599999999997E-2</c:v>
                </c:pt>
                <c:pt idx="13018">
                  <c:v>5.69992E-2</c:v>
                </c:pt>
                <c:pt idx="13019">
                  <c:v>5.6261400000000003E-2</c:v>
                </c:pt>
                <c:pt idx="13020">
                  <c:v>5.5592500000000003E-2</c:v>
                </c:pt>
                <c:pt idx="13021">
                  <c:v>5.4993399999999998E-2</c:v>
                </c:pt>
                <c:pt idx="13022">
                  <c:v>5.4462900000000002E-2</c:v>
                </c:pt>
                <c:pt idx="13023">
                  <c:v>5.3998600000000001E-2</c:v>
                </c:pt>
                <c:pt idx="13024">
                  <c:v>5.35985E-2</c:v>
                </c:pt>
                <c:pt idx="13025">
                  <c:v>5.3260599999999998E-2</c:v>
                </c:pt>
                <c:pt idx="13026">
                  <c:v>5.2983500000000003E-2</c:v>
                </c:pt>
                <c:pt idx="13027">
                  <c:v>5.2768299999999997E-2</c:v>
                </c:pt>
                <c:pt idx="13028">
                  <c:v>5.26159E-2</c:v>
                </c:pt>
                <c:pt idx="13029">
                  <c:v>5.2524800000000003E-2</c:v>
                </c:pt>
                <c:pt idx="13030">
                  <c:v>5.2493499999999998E-2</c:v>
                </c:pt>
                <c:pt idx="13031">
                  <c:v>5.25218E-2</c:v>
                </c:pt>
                <c:pt idx="13032">
                  <c:v>5.2608200000000001E-2</c:v>
                </c:pt>
                <c:pt idx="13033">
                  <c:v>5.2751100000000002E-2</c:v>
                </c:pt>
                <c:pt idx="13034">
                  <c:v>5.2949799999999998E-2</c:v>
                </c:pt>
                <c:pt idx="13035">
                  <c:v>5.3203199999999999E-2</c:v>
                </c:pt>
                <c:pt idx="13036">
                  <c:v>5.3509399999999999E-2</c:v>
                </c:pt>
                <c:pt idx="13037">
                  <c:v>5.3867100000000001E-2</c:v>
                </c:pt>
                <c:pt idx="13038">
                  <c:v>5.4272899999999999E-2</c:v>
                </c:pt>
                <c:pt idx="13039">
                  <c:v>5.4722899999999998E-2</c:v>
                </c:pt>
                <c:pt idx="13040">
                  <c:v>5.5224000000000002E-2</c:v>
                </c:pt>
                <c:pt idx="13041">
                  <c:v>5.5788400000000002E-2</c:v>
                </c:pt>
                <c:pt idx="13042">
                  <c:v>5.6405999999999998E-2</c:v>
                </c:pt>
                <c:pt idx="13043">
                  <c:v>5.70581E-2</c:v>
                </c:pt>
                <c:pt idx="13044">
                  <c:v>5.7746600000000002E-2</c:v>
                </c:pt>
                <c:pt idx="13045">
                  <c:v>5.8475199999999998E-2</c:v>
                </c:pt>
                <c:pt idx="13046">
                  <c:v>5.9238899999999997E-2</c:v>
                </c:pt>
                <c:pt idx="13047">
                  <c:v>6.0034499999999998E-2</c:v>
                </c:pt>
                <c:pt idx="13048">
                  <c:v>6.0861600000000002E-2</c:v>
                </c:pt>
                <c:pt idx="13049">
                  <c:v>6.1719599999999999E-2</c:v>
                </c:pt>
                <c:pt idx="13050">
                  <c:v>6.2607700000000002E-2</c:v>
                </c:pt>
                <c:pt idx="13051">
                  <c:v>6.3523700000000002E-2</c:v>
                </c:pt>
                <c:pt idx="13052">
                  <c:v>6.4464300000000002E-2</c:v>
                </c:pt>
                <c:pt idx="13053">
                  <c:v>6.5426499999999999E-2</c:v>
                </c:pt>
                <c:pt idx="13054">
                  <c:v>6.6407900000000006E-2</c:v>
                </c:pt>
                <c:pt idx="13055">
                  <c:v>6.7406599999999997E-2</c:v>
                </c:pt>
                <c:pt idx="13056">
                  <c:v>6.8420599999999998E-2</c:v>
                </c:pt>
                <c:pt idx="13057">
                  <c:v>6.94491E-2</c:v>
                </c:pt>
                <c:pt idx="13058">
                  <c:v>7.0490399999999995E-2</c:v>
                </c:pt>
                <c:pt idx="13059">
                  <c:v>7.1540599999999996E-2</c:v>
                </c:pt>
                <c:pt idx="13060">
                  <c:v>7.2594900000000004E-2</c:v>
                </c:pt>
                <c:pt idx="13061">
                  <c:v>7.36512E-2</c:v>
                </c:pt>
                <c:pt idx="13062">
                  <c:v>7.4707999999999997E-2</c:v>
                </c:pt>
                <c:pt idx="13063">
                  <c:v>7.5763700000000003E-2</c:v>
                </c:pt>
                <c:pt idx="13064">
                  <c:v>7.6815999999999995E-2</c:v>
                </c:pt>
                <c:pt idx="13065">
                  <c:v>7.7863199999999994E-2</c:v>
                </c:pt>
                <c:pt idx="13066">
                  <c:v>7.8903299999999996E-2</c:v>
                </c:pt>
                <c:pt idx="13067">
                  <c:v>7.9933900000000002E-2</c:v>
                </c:pt>
                <c:pt idx="13068">
                  <c:v>8.0952399999999994E-2</c:v>
                </c:pt>
                <c:pt idx="13069">
                  <c:v>8.1957199999999994E-2</c:v>
                </c:pt>
                <c:pt idx="13070">
                  <c:v>8.2946300000000001E-2</c:v>
                </c:pt>
                <c:pt idx="13071">
                  <c:v>8.3917099999999994E-2</c:v>
                </c:pt>
                <c:pt idx="13072">
                  <c:v>8.4867499999999998E-2</c:v>
                </c:pt>
                <c:pt idx="13073">
                  <c:v>8.5795999999999997E-2</c:v>
                </c:pt>
                <c:pt idx="13074">
                  <c:v>8.67005E-2</c:v>
                </c:pt>
                <c:pt idx="13075">
                  <c:v>8.7579000000000004E-2</c:v>
                </c:pt>
                <c:pt idx="13076">
                  <c:v>8.8429199999999999E-2</c:v>
                </c:pt>
                <c:pt idx="13077">
                  <c:v>8.92487E-2</c:v>
                </c:pt>
                <c:pt idx="13078">
                  <c:v>9.0035699999999996E-2</c:v>
                </c:pt>
                <c:pt idx="13079">
                  <c:v>9.0787999999999994E-2</c:v>
                </c:pt>
                <c:pt idx="13080">
                  <c:v>9.1503299999999996E-2</c:v>
                </c:pt>
                <c:pt idx="13081">
                  <c:v>9.2179200000000003E-2</c:v>
                </c:pt>
                <c:pt idx="13082">
                  <c:v>9.2813400000000004E-2</c:v>
                </c:pt>
                <c:pt idx="13083">
                  <c:v>9.3404299999999996E-2</c:v>
                </c:pt>
                <c:pt idx="13084">
                  <c:v>9.3950400000000003E-2</c:v>
                </c:pt>
                <c:pt idx="13085">
                  <c:v>9.44498E-2</c:v>
                </c:pt>
                <c:pt idx="13086">
                  <c:v>9.4900600000000002E-2</c:v>
                </c:pt>
                <c:pt idx="13087">
                  <c:v>9.5301300000000005E-2</c:v>
                </c:pt>
                <c:pt idx="13088">
                  <c:v>9.5650799999999994E-2</c:v>
                </c:pt>
                <c:pt idx="13089">
                  <c:v>9.5948500000000006E-2</c:v>
                </c:pt>
                <c:pt idx="13090">
                  <c:v>9.6194199999999994E-2</c:v>
                </c:pt>
                <c:pt idx="13091">
                  <c:v>9.6387299999999995E-2</c:v>
                </c:pt>
                <c:pt idx="13092">
                  <c:v>9.6526399999999998E-2</c:v>
                </c:pt>
                <c:pt idx="13093">
                  <c:v>9.6608700000000006E-2</c:v>
                </c:pt>
                <c:pt idx="13094">
                  <c:v>9.6632499999999996E-2</c:v>
                </c:pt>
                <c:pt idx="13095">
                  <c:v>9.6596600000000005E-2</c:v>
                </c:pt>
                <c:pt idx="13096">
                  <c:v>9.6499799999999997E-2</c:v>
                </c:pt>
                <c:pt idx="13097">
                  <c:v>9.6341399999999994E-2</c:v>
                </c:pt>
                <c:pt idx="13098">
                  <c:v>9.6120899999999995E-2</c:v>
                </c:pt>
                <c:pt idx="13099">
                  <c:v>9.5838900000000005E-2</c:v>
                </c:pt>
                <c:pt idx="13100">
                  <c:v>9.5496200000000003E-2</c:v>
                </c:pt>
                <c:pt idx="13101">
                  <c:v>9.50931E-2</c:v>
                </c:pt>
                <c:pt idx="13102">
                  <c:v>9.46293E-2</c:v>
                </c:pt>
                <c:pt idx="13103">
                  <c:v>9.4103800000000001E-2</c:v>
                </c:pt>
                <c:pt idx="13104">
                  <c:v>9.3515799999999996E-2</c:v>
                </c:pt>
                <c:pt idx="13105">
                  <c:v>9.2865100000000006E-2</c:v>
                </c:pt>
                <c:pt idx="13106">
                  <c:v>9.2153100000000002E-2</c:v>
                </c:pt>
                <c:pt idx="13107">
                  <c:v>9.1382400000000003E-2</c:v>
                </c:pt>
                <c:pt idx="13108">
                  <c:v>9.0555099999999999E-2</c:v>
                </c:pt>
                <c:pt idx="13109">
                  <c:v>8.9672199999999994E-2</c:v>
                </c:pt>
                <c:pt idx="13110">
                  <c:v>8.8733500000000007E-2</c:v>
                </c:pt>
                <c:pt idx="13111">
                  <c:v>8.7739499999999998E-2</c:v>
                </c:pt>
                <c:pt idx="13112">
                  <c:v>8.6690400000000001E-2</c:v>
                </c:pt>
                <c:pt idx="13113">
                  <c:v>8.5586200000000001E-2</c:v>
                </c:pt>
                <c:pt idx="13114">
                  <c:v>8.4428699999999995E-2</c:v>
                </c:pt>
                <c:pt idx="13115">
                  <c:v>8.3221500000000004E-2</c:v>
                </c:pt>
                <c:pt idx="13116">
                  <c:v>8.1966700000000003E-2</c:v>
                </c:pt>
                <c:pt idx="13117">
                  <c:v>8.0664799999999995E-2</c:v>
                </c:pt>
                <c:pt idx="13118">
                  <c:v>7.9315800000000006E-2</c:v>
                </c:pt>
                <c:pt idx="13119">
                  <c:v>7.7921099999999993E-2</c:v>
                </c:pt>
                <c:pt idx="13120">
                  <c:v>7.6483700000000002E-2</c:v>
                </c:pt>
                <c:pt idx="13121">
                  <c:v>7.5006900000000001E-2</c:v>
                </c:pt>
                <c:pt idx="13122">
                  <c:v>7.3493900000000001E-2</c:v>
                </c:pt>
                <c:pt idx="13123">
                  <c:v>7.1946999999999997E-2</c:v>
                </c:pt>
                <c:pt idx="13124">
                  <c:v>7.0368700000000006E-2</c:v>
                </c:pt>
                <c:pt idx="13125">
                  <c:v>6.8761500000000003E-2</c:v>
                </c:pt>
                <c:pt idx="13126">
                  <c:v>6.7127999999999993E-2</c:v>
                </c:pt>
                <c:pt idx="13127">
                  <c:v>6.5470700000000007E-2</c:v>
                </c:pt>
                <c:pt idx="13128">
                  <c:v>6.3792100000000004E-2</c:v>
                </c:pt>
                <c:pt idx="13129">
                  <c:v>6.2094799999999999E-2</c:v>
                </c:pt>
                <c:pt idx="13130">
                  <c:v>6.0381700000000003E-2</c:v>
                </c:pt>
                <c:pt idx="13131">
                  <c:v>5.8655499999999999E-2</c:v>
                </c:pt>
                <c:pt idx="13132">
                  <c:v>5.69186E-2</c:v>
                </c:pt>
                <c:pt idx="13133">
                  <c:v>5.5174399999999998E-2</c:v>
                </c:pt>
                <c:pt idx="13134">
                  <c:v>5.3427299999999997E-2</c:v>
                </c:pt>
                <c:pt idx="13135">
                  <c:v>5.1681999999999999E-2</c:v>
                </c:pt>
                <c:pt idx="13136">
                  <c:v>4.9942E-2</c:v>
                </c:pt>
                <c:pt idx="13137">
                  <c:v>4.8210999999999997E-2</c:v>
                </c:pt>
                <c:pt idx="13138">
                  <c:v>4.6492600000000002E-2</c:v>
                </c:pt>
                <c:pt idx="13139">
                  <c:v>4.4789099999999998E-2</c:v>
                </c:pt>
                <c:pt idx="13140">
                  <c:v>4.31034E-2</c:v>
                </c:pt>
                <c:pt idx="13141">
                  <c:v>4.1438599999999999E-2</c:v>
                </c:pt>
                <c:pt idx="13142">
                  <c:v>3.9798199999999999E-2</c:v>
                </c:pt>
                <c:pt idx="13143">
                  <c:v>3.8186400000000002E-2</c:v>
                </c:pt>
                <c:pt idx="13144">
                  <c:v>3.6608599999999998E-2</c:v>
                </c:pt>
                <c:pt idx="13145">
                  <c:v>3.5069799999999998E-2</c:v>
                </c:pt>
                <c:pt idx="13146">
                  <c:v>3.3571799999999999E-2</c:v>
                </c:pt>
                <c:pt idx="13147">
                  <c:v>3.2115100000000001E-2</c:v>
                </c:pt>
                <c:pt idx="13148">
                  <c:v>3.0701599999999999E-2</c:v>
                </c:pt>
                <c:pt idx="13149">
                  <c:v>2.9334699999999998E-2</c:v>
                </c:pt>
                <c:pt idx="13150">
                  <c:v>2.8017500000000001E-2</c:v>
                </c:pt>
                <c:pt idx="13151">
                  <c:v>2.67528E-2</c:v>
                </c:pt>
                <c:pt idx="13152">
                  <c:v>2.5543699999999999E-2</c:v>
                </c:pt>
                <c:pt idx="13153">
                  <c:v>2.4393100000000001E-2</c:v>
                </c:pt>
                <c:pt idx="13154">
                  <c:v>2.3303399999999998E-2</c:v>
                </c:pt>
                <c:pt idx="13155">
                  <c:v>2.2276600000000001E-2</c:v>
                </c:pt>
                <c:pt idx="13156">
                  <c:v>2.1314400000000001E-2</c:v>
                </c:pt>
                <c:pt idx="13157">
                  <c:v>2.04184E-2</c:v>
                </c:pt>
                <c:pt idx="13158">
                  <c:v>1.959E-2</c:v>
                </c:pt>
                <c:pt idx="13159">
                  <c:v>1.88311E-2</c:v>
                </c:pt>
                <c:pt idx="13160">
                  <c:v>1.81435E-2</c:v>
                </c:pt>
                <c:pt idx="13161">
                  <c:v>1.7529800000000002E-2</c:v>
                </c:pt>
                <c:pt idx="13162">
                  <c:v>1.6992E-2</c:v>
                </c:pt>
                <c:pt idx="13163">
                  <c:v>1.65317E-2</c:v>
                </c:pt>
                <c:pt idx="13164">
                  <c:v>1.6150100000000001E-2</c:v>
                </c:pt>
                <c:pt idx="13165">
                  <c:v>1.58487E-2</c:v>
                </c:pt>
                <c:pt idx="13166">
                  <c:v>1.56285E-2</c:v>
                </c:pt>
                <c:pt idx="13167">
                  <c:v>1.5490500000000001E-2</c:v>
                </c:pt>
                <c:pt idx="13168">
                  <c:v>1.5435600000000001E-2</c:v>
                </c:pt>
                <c:pt idx="13169">
                  <c:v>1.5464E-2</c:v>
                </c:pt>
                <c:pt idx="13170">
                  <c:v>1.55762E-2</c:v>
                </c:pt>
                <c:pt idx="13171">
                  <c:v>1.5772700000000001E-2</c:v>
                </c:pt>
                <c:pt idx="13172">
                  <c:v>1.6053999999999999E-2</c:v>
                </c:pt>
                <c:pt idx="13173">
                  <c:v>1.64201E-2</c:v>
                </c:pt>
                <c:pt idx="13174">
                  <c:v>1.6870599999999999E-2</c:v>
                </c:pt>
                <c:pt idx="13175">
                  <c:v>1.7405299999999999E-2</c:v>
                </c:pt>
                <c:pt idx="13176">
                  <c:v>1.80238E-2</c:v>
                </c:pt>
                <c:pt idx="13177">
                  <c:v>1.8725700000000001E-2</c:v>
                </c:pt>
                <c:pt idx="13178">
                  <c:v>1.9510199999999998E-2</c:v>
                </c:pt>
                <c:pt idx="13179">
                  <c:v>2.0376700000000001E-2</c:v>
                </c:pt>
                <c:pt idx="13180">
                  <c:v>2.1324099999999999E-2</c:v>
                </c:pt>
                <c:pt idx="13181">
                  <c:v>2.2351300000000001E-2</c:v>
                </c:pt>
                <c:pt idx="13182">
                  <c:v>2.3456899999999999E-2</c:v>
                </c:pt>
                <c:pt idx="13183">
                  <c:v>2.4639399999999999E-2</c:v>
                </c:pt>
                <c:pt idx="13184">
                  <c:v>2.5896599999999999E-2</c:v>
                </c:pt>
                <c:pt idx="13185">
                  <c:v>2.72266E-2</c:v>
                </c:pt>
                <c:pt idx="13186">
                  <c:v>2.86276E-2</c:v>
                </c:pt>
                <c:pt idx="13187">
                  <c:v>3.0098E-2</c:v>
                </c:pt>
                <c:pt idx="13188">
                  <c:v>3.1635499999999997E-2</c:v>
                </c:pt>
                <c:pt idx="13189">
                  <c:v>3.3238299999999998E-2</c:v>
                </c:pt>
                <c:pt idx="13190">
                  <c:v>3.4904200000000003E-2</c:v>
                </c:pt>
                <c:pt idx="13191">
                  <c:v>3.6630299999999998E-2</c:v>
                </c:pt>
                <c:pt idx="13192">
                  <c:v>3.8413200000000002E-2</c:v>
                </c:pt>
                <c:pt idx="13193">
                  <c:v>4.0250099999999997E-2</c:v>
                </c:pt>
                <c:pt idx="13194">
                  <c:v>4.2138700000000001E-2</c:v>
                </c:pt>
                <c:pt idx="13195">
                  <c:v>4.4077199999999997E-2</c:v>
                </c:pt>
                <c:pt idx="13196">
                  <c:v>4.6062400000000003E-2</c:v>
                </c:pt>
                <c:pt idx="13197">
                  <c:v>4.80907E-2</c:v>
                </c:pt>
                <c:pt idx="13198">
                  <c:v>5.0158599999999998E-2</c:v>
                </c:pt>
                <c:pt idx="13199">
                  <c:v>5.2262500000000003E-2</c:v>
                </c:pt>
                <c:pt idx="13200">
                  <c:v>5.4398799999999997E-2</c:v>
                </c:pt>
                <c:pt idx="13201">
                  <c:v>5.65639E-2</c:v>
                </c:pt>
                <c:pt idx="13202">
                  <c:v>5.8754300000000002E-2</c:v>
                </c:pt>
                <c:pt idx="13203">
                  <c:v>6.0966600000000003E-2</c:v>
                </c:pt>
                <c:pt idx="13204">
                  <c:v>6.3197600000000007E-2</c:v>
                </c:pt>
                <c:pt idx="13205">
                  <c:v>6.5444199999999994E-2</c:v>
                </c:pt>
                <c:pt idx="13206">
                  <c:v>6.7703299999999994E-2</c:v>
                </c:pt>
                <c:pt idx="13207">
                  <c:v>6.9971800000000001E-2</c:v>
                </c:pt>
                <c:pt idx="13208">
                  <c:v>7.2246400000000002E-2</c:v>
                </c:pt>
                <c:pt idx="13209">
                  <c:v>7.4523000000000006E-2</c:v>
                </c:pt>
                <c:pt idx="13210">
                  <c:v>7.6797400000000002E-2</c:v>
                </c:pt>
                <c:pt idx="13211">
                  <c:v>7.9066300000000006E-2</c:v>
                </c:pt>
                <c:pt idx="13212">
                  <c:v>8.1326399999999993E-2</c:v>
                </c:pt>
                <c:pt idx="13213">
                  <c:v>8.3574599999999999E-2</c:v>
                </c:pt>
                <c:pt idx="13214">
                  <c:v>8.5807999999999995E-2</c:v>
                </c:pt>
                <c:pt idx="13215">
                  <c:v>8.8023599999999994E-2</c:v>
                </c:pt>
                <c:pt idx="13216">
                  <c:v>9.0218199999999998E-2</c:v>
                </c:pt>
                <c:pt idx="13217">
                  <c:v>9.2388600000000001E-2</c:v>
                </c:pt>
                <c:pt idx="13218">
                  <c:v>9.4531500000000004E-2</c:v>
                </c:pt>
                <c:pt idx="13219">
                  <c:v>9.6643499999999993E-2</c:v>
                </c:pt>
                <c:pt idx="13220">
                  <c:v>9.8721500000000004E-2</c:v>
                </c:pt>
                <c:pt idx="13221">
                  <c:v>0.10076300000000001</c:v>
                </c:pt>
                <c:pt idx="13222">
                  <c:v>0.10276299999999999</c:v>
                </c:pt>
                <c:pt idx="13223">
                  <c:v>0.10472099999999999</c:v>
                </c:pt>
                <c:pt idx="13224">
                  <c:v>0.10663</c:v>
                </c:pt>
                <c:pt idx="13225">
                  <c:v>0.108491</c:v>
                </c:pt>
                <c:pt idx="13226">
                  <c:v>0.11029899999999999</c:v>
                </c:pt>
                <c:pt idx="13227">
                  <c:v>0.112052</c:v>
                </c:pt>
                <c:pt idx="13228">
                  <c:v>0.113747</c:v>
                </c:pt>
                <c:pt idx="13229">
                  <c:v>0.115383</c:v>
                </c:pt>
                <c:pt idx="13230">
                  <c:v>0.116955</c:v>
                </c:pt>
                <c:pt idx="13231">
                  <c:v>0.118462</c:v>
                </c:pt>
                <c:pt idx="13232">
                  <c:v>0.11990199999999999</c:v>
                </c:pt>
                <c:pt idx="13233">
                  <c:v>0.121271</c:v>
                </c:pt>
                <c:pt idx="13234">
                  <c:v>0.122568</c:v>
                </c:pt>
                <c:pt idx="13235">
                  <c:v>0.123792</c:v>
                </c:pt>
                <c:pt idx="13236">
                  <c:v>0.124941</c:v>
                </c:pt>
                <c:pt idx="13237">
                  <c:v>0.12601299999999999</c:v>
                </c:pt>
                <c:pt idx="13238">
                  <c:v>0.12700800000000001</c:v>
                </c:pt>
                <c:pt idx="13239">
                  <c:v>0.12792500000000001</c:v>
                </c:pt>
                <c:pt idx="13240">
                  <c:v>0.12876099999999999</c:v>
                </c:pt>
                <c:pt idx="13241">
                  <c:v>0.12951799999999999</c:v>
                </c:pt>
                <c:pt idx="13242">
                  <c:v>0.13019500000000001</c:v>
                </c:pt>
                <c:pt idx="13243">
                  <c:v>0.13079099999999999</c:v>
                </c:pt>
                <c:pt idx="13244">
                  <c:v>0.131304</c:v>
                </c:pt>
                <c:pt idx="13245">
                  <c:v>0.13173499999999999</c:v>
                </c:pt>
                <c:pt idx="13246">
                  <c:v>0.13208300000000001</c:v>
                </c:pt>
                <c:pt idx="13247">
                  <c:v>0.13234899999999999</c:v>
                </c:pt>
                <c:pt idx="13248">
                  <c:v>0.13253200000000001</c:v>
                </c:pt>
                <c:pt idx="13249">
                  <c:v>0.132635</c:v>
                </c:pt>
                <c:pt idx="13250">
                  <c:v>0.132655</c:v>
                </c:pt>
                <c:pt idx="13251">
                  <c:v>0.13259299999999999</c:v>
                </c:pt>
                <c:pt idx="13252">
                  <c:v>0.13244900000000001</c:v>
                </c:pt>
                <c:pt idx="13253">
                  <c:v>0.13222400000000001</c:v>
                </c:pt>
                <c:pt idx="13254">
                  <c:v>0.13191900000000001</c:v>
                </c:pt>
                <c:pt idx="13255">
                  <c:v>0.13153400000000001</c:v>
                </c:pt>
                <c:pt idx="13256">
                  <c:v>0.13107099999999999</c:v>
                </c:pt>
                <c:pt idx="13257">
                  <c:v>0.13053000000000001</c:v>
                </c:pt>
                <c:pt idx="13258">
                  <c:v>0.129911</c:v>
                </c:pt>
                <c:pt idx="13259">
                  <c:v>0.129216</c:v>
                </c:pt>
                <c:pt idx="13260">
                  <c:v>0.128445</c:v>
                </c:pt>
                <c:pt idx="13261">
                  <c:v>0.12759999999999999</c:v>
                </c:pt>
                <c:pt idx="13262">
                  <c:v>0.12668299999999999</c:v>
                </c:pt>
                <c:pt idx="13263">
                  <c:v>0.125696</c:v>
                </c:pt>
                <c:pt idx="13264">
                  <c:v>0.12464</c:v>
                </c:pt>
                <c:pt idx="13265">
                  <c:v>0.123516</c:v>
                </c:pt>
                <c:pt idx="13266">
                  <c:v>0.122325</c:v>
                </c:pt>
                <c:pt idx="13267">
                  <c:v>0.12106699999999999</c:v>
                </c:pt>
                <c:pt idx="13268">
                  <c:v>0.11974600000000001</c:v>
                </c:pt>
                <c:pt idx="13269">
                  <c:v>0.118363</c:v>
                </c:pt>
                <c:pt idx="13270">
                  <c:v>0.116921</c:v>
                </c:pt>
                <c:pt idx="13271">
                  <c:v>0.115422</c:v>
                </c:pt>
                <c:pt idx="13272">
                  <c:v>0.113867</c:v>
                </c:pt>
                <c:pt idx="13273">
                  <c:v>0.112257</c:v>
                </c:pt>
                <c:pt idx="13274">
                  <c:v>0.110596</c:v>
                </c:pt>
                <c:pt idx="13275">
                  <c:v>0.108885</c:v>
                </c:pt>
                <c:pt idx="13276">
                  <c:v>0.107126</c:v>
                </c:pt>
                <c:pt idx="13277">
                  <c:v>0.105321</c:v>
                </c:pt>
                <c:pt idx="13278">
                  <c:v>0.10347199999999999</c:v>
                </c:pt>
                <c:pt idx="13279">
                  <c:v>0.10158</c:v>
                </c:pt>
                <c:pt idx="13280">
                  <c:v>9.9648100000000003E-2</c:v>
                </c:pt>
                <c:pt idx="13281">
                  <c:v>9.7676399999999997E-2</c:v>
                </c:pt>
                <c:pt idx="13282">
                  <c:v>9.5667100000000005E-2</c:v>
                </c:pt>
                <c:pt idx="13283">
                  <c:v>9.3622800000000006E-2</c:v>
                </c:pt>
                <c:pt idx="13284">
                  <c:v>9.1545500000000002E-2</c:v>
                </c:pt>
                <c:pt idx="13285">
                  <c:v>8.94369E-2</c:v>
                </c:pt>
                <c:pt idx="13286">
                  <c:v>8.7299100000000004E-2</c:v>
                </c:pt>
                <c:pt idx="13287">
                  <c:v>8.5134399999999999E-2</c:v>
                </c:pt>
                <c:pt idx="13288">
                  <c:v>8.2945000000000005E-2</c:v>
                </c:pt>
                <c:pt idx="13289">
                  <c:v>8.0732999999999999E-2</c:v>
                </c:pt>
                <c:pt idx="13290">
                  <c:v>7.8498799999999994E-2</c:v>
                </c:pt>
                <c:pt idx="13291">
                  <c:v>7.6243099999999994E-2</c:v>
                </c:pt>
                <c:pt idx="13292">
                  <c:v>7.39678E-2</c:v>
                </c:pt>
                <c:pt idx="13293">
                  <c:v>7.1675699999999995E-2</c:v>
                </c:pt>
                <c:pt idx="13294">
                  <c:v>6.9368799999999994E-2</c:v>
                </c:pt>
                <c:pt idx="13295">
                  <c:v>6.7049499999999998E-2</c:v>
                </c:pt>
                <c:pt idx="13296">
                  <c:v>6.4720700000000006E-2</c:v>
                </c:pt>
                <c:pt idx="13297">
                  <c:v>6.2385799999999998E-2</c:v>
                </c:pt>
                <c:pt idx="13298">
                  <c:v>6.00476E-2</c:v>
                </c:pt>
                <c:pt idx="13299">
                  <c:v>5.7707500000000002E-2</c:v>
                </c:pt>
                <c:pt idx="13300">
                  <c:v>5.5366499999999999E-2</c:v>
                </c:pt>
                <c:pt idx="13301">
                  <c:v>5.30261E-2</c:v>
                </c:pt>
                <c:pt idx="13302">
                  <c:v>5.0688299999999999E-2</c:v>
                </c:pt>
                <c:pt idx="13303">
                  <c:v>4.8355000000000002E-2</c:v>
                </c:pt>
                <c:pt idx="13304">
                  <c:v>4.6027800000000001E-2</c:v>
                </c:pt>
                <c:pt idx="13305">
                  <c:v>4.3708799999999999E-2</c:v>
                </c:pt>
                <c:pt idx="13306">
                  <c:v>4.1401E-2</c:v>
                </c:pt>
                <c:pt idx="13307">
                  <c:v>3.9107299999999998E-2</c:v>
                </c:pt>
                <c:pt idx="13308">
                  <c:v>3.6829800000000003E-2</c:v>
                </c:pt>
                <c:pt idx="13309">
                  <c:v>3.4569599999999999E-2</c:v>
                </c:pt>
                <c:pt idx="13310">
                  <c:v>3.2327700000000001E-2</c:v>
                </c:pt>
                <c:pt idx="13311">
                  <c:v>3.01049E-2</c:v>
                </c:pt>
                <c:pt idx="13312">
                  <c:v>2.7902799999999998E-2</c:v>
                </c:pt>
                <c:pt idx="13313">
                  <c:v>2.5722800000000001E-2</c:v>
                </c:pt>
                <c:pt idx="13314">
                  <c:v>2.3565300000000001E-2</c:v>
                </c:pt>
                <c:pt idx="13315">
                  <c:v>2.14302E-2</c:v>
                </c:pt>
                <c:pt idx="13316">
                  <c:v>1.9317999999999998E-2</c:v>
                </c:pt>
                <c:pt idx="13317">
                  <c:v>1.7230100000000002E-2</c:v>
                </c:pt>
                <c:pt idx="13318">
                  <c:v>1.5167099999999999E-2</c:v>
                </c:pt>
                <c:pt idx="13319">
                  <c:v>1.3129200000000001E-2</c:v>
                </c:pt>
                <c:pt idx="13320">
                  <c:v>1.11174E-2</c:v>
                </c:pt>
                <c:pt idx="13321" formatCode="0.00E+00">
                  <c:v>9.1324200000000005E-3</c:v>
                </c:pt>
                <c:pt idx="13322" formatCode="0.00E+00">
                  <c:v>7.17499E-3</c:v>
                </c:pt>
                <c:pt idx="13323" formatCode="0.00E+00">
                  <c:v>5.2462000000000003E-3</c:v>
                </c:pt>
                <c:pt idx="13324" formatCode="0.00E+00">
                  <c:v>3.3473499999999998E-3</c:v>
                </c:pt>
                <c:pt idx="13325" formatCode="0.00E+00">
                  <c:v>1.4788500000000001E-3</c:v>
                </c:pt>
                <c:pt idx="13326" formatCode="0.00E+00">
                  <c:v>-3.5949300000000001E-4</c:v>
                </c:pt>
                <c:pt idx="13327" formatCode="0.00E+00">
                  <c:v>-2.1679300000000002E-3</c:v>
                </c:pt>
                <c:pt idx="13328" formatCode="0.00E+00">
                  <c:v>-3.9470599999999996E-3</c:v>
                </c:pt>
                <c:pt idx="13329" formatCode="0.00E+00">
                  <c:v>-5.6973400000000004E-3</c:v>
                </c:pt>
                <c:pt idx="13330" formatCode="0.00E+00">
                  <c:v>-7.4178100000000004E-3</c:v>
                </c:pt>
                <c:pt idx="13331" formatCode="0.00E+00">
                  <c:v>-9.1061900000000001E-3</c:v>
                </c:pt>
                <c:pt idx="13332">
                  <c:v>-1.0760499999999999E-2</c:v>
                </c:pt>
                <c:pt idx="13333">
                  <c:v>-1.23812E-2</c:v>
                </c:pt>
                <c:pt idx="13334">
                  <c:v>-1.39703E-2</c:v>
                </c:pt>
                <c:pt idx="13335">
                  <c:v>-1.5528699999999999E-2</c:v>
                </c:pt>
                <c:pt idx="13336">
                  <c:v>-1.70551E-2</c:v>
                </c:pt>
                <c:pt idx="13337">
                  <c:v>-1.8548499999999999E-2</c:v>
                </c:pt>
                <c:pt idx="13338">
                  <c:v>-2.0009300000000001E-2</c:v>
                </c:pt>
                <c:pt idx="13339">
                  <c:v>-2.1438200000000001E-2</c:v>
                </c:pt>
                <c:pt idx="13340">
                  <c:v>-2.28352E-2</c:v>
                </c:pt>
                <c:pt idx="13341">
                  <c:v>-2.4200099999999999E-2</c:v>
                </c:pt>
                <c:pt idx="13342">
                  <c:v>-2.5533400000000001E-2</c:v>
                </c:pt>
                <c:pt idx="13343">
                  <c:v>-2.6835399999999999E-2</c:v>
                </c:pt>
                <c:pt idx="13344">
                  <c:v>-2.8106599999999999E-2</c:v>
                </c:pt>
                <c:pt idx="13345">
                  <c:v>-2.9346899999999999E-2</c:v>
                </c:pt>
                <c:pt idx="13346">
                  <c:v>-3.0556799999999999E-2</c:v>
                </c:pt>
                <c:pt idx="13347">
                  <c:v>-3.17367E-2</c:v>
                </c:pt>
                <c:pt idx="13348">
                  <c:v>-3.2886800000000001E-2</c:v>
                </c:pt>
                <c:pt idx="13349">
                  <c:v>-3.4006500000000002E-2</c:v>
                </c:pt>
                <c:pt idx="13350">
                  <c:v>-3.5094399999999998E-2</c:v>
                </c:pt>
                <c:pt idx="13351">
                  <c:v>-3.6149899999999999E-2</c:v>
                </c:pt>
                <c:pt idx="13352">
                  <c:v>-3.7174699999999998E-2</c:v>
                </c:pt>
                <c:pt idx="13353">
                  <c:v>-3.8171499999999997E-2</c:v>
                </c:pt>
                <c:pt idx="13354">
                  <c:v>-3.91419E-2</c:v>
                </c:pt>
                <c:pt idx="13355">
                  <c:v>-4.0084700000000001E-2</c:v>
                </c:pt>
                <c:pt idx="13356">
                  <c:v>-4.0998300000000001E-2</c:v>
                </c:pt>
                <c:pt idx="13357">
                  <c:v>-4.1882799999999998E-2</c:v>
                </c:pt>
                <c:pt idx="13358">
                  <c:v>-4.27395E-2</c:v>
                </c:pt>
                <c:pt idx="13359">
                  <c:v>-4.3569200000000002E-2</c:v>
                </c:pt>
                <c:pt idx="13360">
                  <c:v>-4.43717E-2</c:v>
                </c:pt>
                <c:pt idx="13361">
                  <c:v>-4.5146800000000001E-2</c:v>
                </c:pt>
                <c:pt idx="13362">
                  <c:v>-4.5894999999999998E-2</c:v>
                </c:pt>
                <c:pt idx="13363">
                  <c:v>-4.6616100000000001E-2</c:v>
                </c:pt>
                <c:pt idx="13364">
                  <c:v>-4.7309200000000003E-2</c:v>
                </c:pt>
                <c:pt idx="13365">
                  <c:v>-4.7974500000000003E-2</c:v>
                </c:pt>
                <c:pt idx="13366">
                  <c:v>-4.8614499999999998E-2</c:v>
                </c:pt>
                <c:pt idx="13367">
                  <c:v>-4.9232199999999997E-2</c:v>
                </c:pt>
                <c:pt idx="13368">
                  <c:v>-4.9828499999999998E-2</c:v>
                </c:pt>
                <c:pt idx="13369">
                  <c:v>-5.0402500000000003E-2</c:v>
                </c:pt>
                <c:pt idx="13370">
                  <c:v>-5.09538E-2</c:v>
                </c:pt>
                <c:pt idx="13371">
                  <c:v>-5.1483099999999997E-2</c:v>
                </c:pt>
                <c:pt idx="13372">
                  <c:v>-5.1991900000000001E-2</c:v>
                </c:pt>
                <c:pt idx="13373">
                  <c:v>-5.2481699999999999E-2</c:v>
                </c:pt>
                <c:pt idx="13374">
                  <c:v>-5.2952899999999997E-2</c:v>
                </c:pt>
                <c:pt idx="13375">
                  <c:v>-5.3404500000000001E-2</c:v>
                </c:pt>
                <c:pt idx="13376">
                  <c:v>-5.38357E-2</c:v>
                </c:pt>
                <c:pt idx="13377">
                  <c:v>-5.42481E-2</c:v>
                </c:pt>
                <c:pt idx="13378">
                  <c:v>-5.4644900000000003E-2</c:v>
                </c:pt>
                <c:pt idx="13379">
                  <c:v>-5.5028000000000001E-2</c:v>
                </c:pt>
                <c:pt idx="13380">
                  <c:v>-5.5397799999999997E-2</c:v>
                </c:pt>
                <c:pt idx="13381">
                  <c:v>-5.5754199999999997E-2</c:v>
                </c:pt>
                <c:pt idx="13382">
                  <c:v>-5.6097500000000002E-2</c:v>
                </c:pt>
                <c:pt idx="13383">
                  <c:v>-5.6428100000000002E-2</c:v>
                </c:pt>
                <c:pt idx="13384">
                  <c:v>-5.6744700000000002E-2</c:v>
                </c:pt>
                <c:pt idx="13385">
                  <c:v>-5.7045800000000001E-2</c:v>
                </c:pt>
                <c:pt idx="13386">
                  <c:v>-5.7331899999999998E-2</c:v>
                </c:pt>
                <c:pt idx="13387">
                  <c:v>-5.7605700000000003E-2</c:v>
                </c:pt>
                <c:pt idx="13388">
                  <c:v>-5.7869200000000003E-2</c:v>
                </c:pt>
                <c:pt idx="13389">
                  <c:v>-5.8122100000000003E-2</c:v>
                </c:pt>
                <c:pt idx="13390">
                  <c:v>-5.8363900000000003E-2</c:v>
                </c:pt>
                <c:pt idx="13391">
                  <c:v>-5.8595399999999999E-2</c:v>
                </c:pt>
                <c:pt idx="13392">
                  <c:v>-5.8817899999999999E-2</c:v>
                </c:pt>
                <c:pt idx="13393">
                  <c:v>-5.9030600000000003E-2</c:v>
                </c:pt>
                <c:pt idx="13394">
                  <c:v>-5.9232399999999998E-2</c:v>
                </c:pt>
                <c:pt idx="13395">
                  <c:v>-5.9423200000000002E-2</c:v>
                </c:pt>
                <c:pt idx="13396">
                  <c:v>-5.9605400000000003E-2</c:v>
                </c:pt>
                <c:pt idx="13397">
                  <c:v>-5.9781800000000003E-2</c:v>
                </c:pt>
                <c:pt idx="13398">
                  <c:v>-5.9953100000000002E-2</c:v>
                </c:pt>
                <c:pt idx="13399">
                  <c:v>-6.0118499999999998E-2</c:v>
                </c:pt>
                <c:pt idx="13400">
                  <c:v>-6.0277299999999999E-2</c:v>
                </c:pt>
                <c:pt idx="13401">
                  <c:v>-6.0429799999999999E-2</c:v>
                </c:pt>
                <c:pt idx="13402">
                  <c:v>-6.0577499999999999E-2</c:v>
                </c:pt>
                <c:pt idx="13403">
                  <c:v>-6.07228E-2</c:v>
                </c:pt>
                <c:pt idx="13404">
                  <c:v>-6.0865900000000001E-2</c:v>
                </c:pt>
                <c:pt idx="13405">
                  <c:v>-6.1004599999999999E-2</c:v>
                </c:pt>
                <c:pt idx="13406">
                  <c:v>-6.11383E-2</c:v>
                </c:pt>
                <c:pt idx="13407">
                  <c:v>-6.1268099999999999E-2</c:v>
                </c:pt>
                <c:pt idx="13408">
                  <c:v>-6.1395600000000002E-2</c:v>
                </c:pt>
                <c:pt idx="13409">
                  <c:v>-6.1522199999999999E-2</c:v>
                </c:pt>
                <c:pt idx="13410">
                  <c:v>-6.1648099999999997E-2</c:v>
                </c:pt>
                <c:pt idx="13411">
                  <c:v>-6.17732E-2</c:v>
                </c:pt>
                <c:pt idx="13412">
                  <c:v>-6.1897399999999998E-2</c:v>
                </c:pt>
                <c:pt idx="13413">
                  <c:v>-6.2019900000000003E-2</c:v>
                </c:pt>
                <c:pt idx="13414">
                  <c:v>-6.21395E-2</c:v>
                </c:pt>
                <c:pt idx="13415">
                  <c:v>-6.2257199999999999E-2</c:v>
                </c:pt>
                <c:pt idx="13416">
                  <c:v>-6.2376000000000001E-2</c:v>
                </c:pt>
                <c:pt idx="13417">
                  <c:v>-6.2496900000000001E-2</c:v>
                </c:pt>
                <c:pt idx="13418">
                  <c:v>-6.2618300000000002E-2</c:v>
                </c:pt>
                <c:pt idx="13419">
                  <c:v>-6.2739100000000006E-2</c:v>
                </c:pt>
                <c:pt idx="13420">
                  <c:v>-6.2860600000000003E-2</c:v>
                </c:pt>
                <c:pt idx="13421">
                  <c:v>-6.2984200000000004E-2</c:v>
                </c:pt>
                <c:pt idx="13422">
                  <c:v>-6.3108399999999995E-2</c:v>
                </c:pt>
                <c:pt idx="13423">
                  <c:v>-6.3229499999999994E-2</c:v>
                </c:pt>
                <c:pt idx="13424">
                  <c:v>-6.3344800000000007E-2</c:v>
                </c:pt>
                <c:pt idx="13425">
                  <c:v>-6.3453999999999997E-2</c:v>
                </c:pt>
                <c:pt idx="13426">
                  <c:v>-6.3558000000000003E-2</c:v>
                </c:pt>
                <c:pt idx="13427">
                  <c:v>-6.36578E-2</c:v>
                </c:pt>
                <c:pt idx="13428">
                  <c:v>-6.3754500000000006E-2</c:v>
                </c:pt>
                <c:pt idx="13429">
                  <c:v>-6.3848699999999994E-2</c:v>
                </c:pt>
                <c:pt idx="13430">
                  <c:v>-6.3941499999999998E-2</c:v>
                </c:pt>
                <c:pt idx="13431">
                  <c:v>-6.4033000000000007E-2</c:v>
                </c:pt>
                <c:pt idx="13432">
                  <c:v>-6.4121800000000007E-2</c:v>
                </c:pt>
                <c:pt idx="13433">
                  <c:v>-6.4205799999999993E-2</c:v>
                </c:pt>
                <c:pt idx="13434">
                  <c:v>-6.4283900000000005E-2</c:v>
                </c:pt>
                <c:pt idx="13435">
                  <c:v>-6.4355399999999993E-2</c:v>
                </c:pt>
                <c:pt idx="13436">
                  <c:v>-6.4419100000000007E-2</c:v>
                </c:pt>
                <c:pt idx="13437">
                  <c:v>-6.4471600000000004E-2</c:v>
                </c:pt>
                <c:pt idx="13438">
                  <c:v>-6.4509399999999995E-2</c:v>
                </c:pt>
                <c:pt idx="13439">
                  <c:v>-6.4532300000000001E-2</c:v>
                </c:pt>
                <c:pt idx="13440">
                  <c:v>-6.4543500000000004E-2</c:v>
                </c:pt>
                <c:pt idx="13441">
                  <c:v>-6.4546000000000006E-2</c:v>
                </c:pt>
                <c:pt idx="13442">
                  <c:v>-6.454E-2</c:v>
                </c:pt>
                <c:pt idx="13443">
                  <c:v>-6.4523999999999998E-2</c:v>
                </c:pt>
                <c:pt idx="13444">
                  <c:v>-6.4497899999999997E-2</c:v>
                </c:pt>
                <c:pt idx="13445">
                  <c:v>-6.4463300000000001E-2</c:v>
                </c:pt>
                <c:pt idx="13446">
                  <c:v>-6.4421000000000006E-2</c:v>
                </c:pt>
                <c:pt idx="13447">
                  <c:v>-6.4369800000000005E-2</c:v>
                </c:pt>
                <c:pt idx="13448">
                  <c:v>-6.4308500000000005E-2</c:v>
                </c:pt>
                <c:pt idx="13449">
                  <c:v>-6.42369E-2</c:v>
                </c:pt>
                <c:pt idx="13450">
                  <c:v>-6.4155500000000004E-2</c:v>
                </c:pt>
                <c:pt idx="13451">
                  <c:v>-6.4063800000000004E-2</c:v>
                </c:pt>
                <c:pt idx="13452">
                  <c:v>-6.3960000000000003E-2</c:v>
                </c:pt>
                <c:pt idx="13453">
                  <c:v>-6.3844100000000001E-2</c:v>
                </c:pt>
                <c:pt idx="13454">
                  <c:v>-6.3719799999999993E-2</c:v>
                </c:pt>
                <c:pt idx="13455">
                  <c:v>-6.3589800000000002E-2</c:v>
                </c:pt>
                <c:pt idx="13456">
                  <c:v>-6.3452900000000007E-2</c:v>
                </c:pt>
                <c:pt idx="13457">
                  <c:v>-6.3306399999999999E-2</c:v>
                </c:pt>
                <c:pt idx="13458">
                  <c:v>-6.3149499999999997E-2</c:v>
                </c:pt>
                <c:pt idx="13459">
                  <c:v>-6.2983300000000006E-2</c:v>
                </c:pt>
                <c:pt idx="13460">
                  <c:v>-6.2809900000000002E-2</c:v>
                </c:pt>
                <c:pt idx="13461">
                  <c:v>-6.2630500000000006E-2</c:v>
                </c:pt>
                <c:pt idx="13462">
                  <c:v>-6.2443800000000001E-2</c:v>
                </c:pt>
                <c:pt idx="13463">
                  <c:v>-6.2246999999999997E-2</c:v>
                </c:pt>
                <c:pt idx="13464">
                  <c:v>-6.2038500000000003E-2</c:v>
                </c:pt>
                <c:pt idx="13465">
                  <c:v>-6.1819399999999997E-2</c:v>
                </c:pt>
                <c:pt idx="13466">
                  <c:v>-6.15898E-2</c:v>
                </c:pt>
                <c:pt idx="13467">
                  <c:v>-6.1347499999999999E-2</c:v>
                </c:pt>
                <c:pt idx="13468">
                  <c:v>-6.1090800000000001E-2</c:v>
                </c:pt>
                <c:pt idx="13469">
                  <c:v>-6.0820600000000002E-2</c:v>
                </c:pt>
                <c:pt idx="13470">
                  <c:v>-6.0538599999999998E-2</c:v>
                </c:pt>
                <c:pt idx="13471">
                  <c:v>-6.0245600000000003E-2</c:v>
                </c:pt>
                <c:pt idx="13472">
                  <c:v>-5.99407E-2</c:v>
                </c:pt>
                <c:pt idx="13473">
                  <c:v>-5.9622700000000001E-2</c:v>
                </c:pt>
                <c:pt idx="13474">
                  <c:v>-5.9293400000000003E-2</c:v>
                </c:pt>
                <c:pt idx="13475">
                  <c:v>-5.8957099999999998E-2</c:v>
                </c:pt>
                <c:pt idx="13476">
                  <c:v>-5.8615899999999999E-2</c:v>
                </c:pt>
                <c:pt idx="13477">
                  <c:v>-5.8269599999999998E-2</c:v>
                </c:pt>
                <c:pt idx="13478">
                  <c:v>-5.7918499999999998E-2</c:v>
                </c:pt>
                <c:pt idx="13479">
                  <c:v>-5.7563900000000001E-2</c:v>
                </c:pt>
                <c:pt idx="13480">
                  <c:v>-5.7206300000000002E-2</c:v>
                </c:pt>
                <c:pt idx="13481">
                  <c:v>-5.6846399999999998E-2</c:v>
                </c:pt>
                <c:pt idx="13482">
                  <c:v>-5.6486300000000003E-2</c:v>
                </c:pt>
                <c:pt idx="13483">
                  <c:v>-5.6129199999999997E-2</c:v>
                </c:pt>
                <c:pt idx="13484">
                  <c:v>-5.57777E-2</c:v>
                </c:pt>
                <c:pt idx="13485">
                  <c:v>-5.5431399999999999E-2</c:v>
                </c:pt>
                <c:pt idx="13486">
                  <c:v>-5.5087900000000002E-2</c:v>
                </c:pt>
                <c:pt idx="13487">
                  <c:v>-5.4744399999999999E-2</c:v>
                </c:pt>
                <c:pt idx="13488">
                  <c:v>-5.44001E-2</c:v>
                </c:pt>
                <c:pt idx="13489">
                  <c:v>-5.4056100000000003E-2</c:v>
                </c:pt>
                <c:pt idx="13490">
                  <c:v>-5.3714699999999997E-2</c:v>
                </c:pt>
                <c:pt idx="13491">
                  <c:v>-5.3377000000000001E-2</c:v>
                </c:pt>
                <c:pt idx="13492">
                  <c:v>-5.3041600000000001E-2</c:v>
                </c:pt>
                <c:pt idx="13493">
                  <c:v>-5.2707999999999998E-2</c:v>
                </c:pt>
                <c:pt idx="13494">
                  <c:v>-5.2377399999999998E-2</c:v>
                </c:pt>
                <c:pt idx="13495">
                  <c:v>-5.2052899999999999E-2</c:v>
                </c:pt>
                <c:pt idx="13496">
                  <c:v>-5.1737100000000001E-2</c:v>
                </c:pt>
                <c:pt idx="13497">
                  <c:v>-5.14311E-2</c:v>
                </c:pt>
                <c:pt idx="13498">
                  <c:v>-5.1135E-2</c:v>
                </c:pt>
                <c:pt idx="13499">
                  <c:v>-5.08505E-2</c:v>
                </c:pt>
                <c:pt idx="13500">
                  <c:v>-5.0578400000000003E-2</c:v>
                </c:pt>
                <c:pt idx="13501">
                  <c:v>-5.0317399999999998E-2</c:v>
                </c:pt>
                <c:pt idx="13502">
                  <c:v>-5.0069299999999997E-2</c:v>
                </c:pt>
                <c:pt idx="13503">
                  <c:v>-4.9842299999999999E-2</c:v>
                </c:pt>
                <c:pt idx="13504">
                  <c:v>-4.9643899999999998E-2</c:v>
                </c:pt>
                <c:pt idx="13505">
                  <c:v>-4.9476800000000001E-2</c:v>
                </c:pt>
                <c:pt idx="13506">
                  <c:v>-4.9343699999999997E-2</c:v>
                </c:pt>
                <c:pt idx="13507">
                  <c:v>-4.9249500000000002E-2</c:v>
                </c:pt>
                <c:pt idx="13508">
                  <c:v>-4.9198600000000002E-2</c:v>
                </c:pt>
                <c:pt idx="13509">
                  <c:v>-4.9192800000000002E-2</c:v>
                </c:pt>
                <c:pt idx="13510">
                  <c:v>-4.9231900000000002E-2</c:v>
                </c:pt>
                <c:pt idx="13511">
                  <c:v>-4.93163E-2</c:v>
                </c:pt>
                <c:pt idx="13512">
                  <c:v>-4.9446999999999998E-2</c:v>
                </c:pt>
                <c:pt idx="13513">
                  <c:v>-4.9625700000000002E-2</c:v>
                </c:pt>
                <c:pt idx="13514">
                  <c:v>-4.9856200000000003E-2</c:v>
                </c:pt>
                <c:pt idx="13515">
                  <c:v>-5.0144599999999998E-2</c:v>
                </c:pt>
                <c:pt idx="13516">
                  <c:v>-5.0497100000000003E-2</c:v>
                </c:pt>
                <c:pt idx="13517">
                  <c:v>-5.0917400000000002E-2</c:v>
                </c:pt>
                <c:pt idx="13518">
                  <c:v>-5.1407899999999999E-2</c:v>
                </c:pt>
                <c:pt idx="13519">
                  <c:v>-5.1969599999999998E-2</c:v>
                </c:pt>
                <c:pt idx="13520">
                  <c:v>-5.2601700000000001E-2</c:v>
                </c:pt>
                <c:pt idx="13521">
                  <c:v>-5.3303900000000001E-2</c:v>
                </c:pt>
                <c:pt idx="13522">
                  <c:v>-5.4078599999999998E-2</c:v>
                </c:pt>
                <c:pt idx="13523">
                  <c:v>-5.4928600000000001E-2</c:v>
                </c:pt>
                <c:pt idx="13524">
                  <c:v>-5.5854500000000001E-2</c:v>
                </c:pt>
                <c:pt idx="13525">
                  <c:v>-5.6857100000000001E-2</c:v>
                </c:pt>
                <c:pt idx="13526">
                  <c:v>-5.79386E-2</c:v>
                </c:pt>
                <c:pt idx="13527">
                  <c:v>-5.9103299999999998E-2</c:v>
                </c:pt>
                <c:pt idx="13528">
                  <c:v>-6.0356699999999999E-2</c:v>
                </c:pt>
                <c:pt idx="13529">
                  <c:v>-6.17025E-2</c:v>
                </c:pt>
                <c:pt idx="13530">
                  <c:v>-6.3142900000000002E-2</c:v>
                </c:pt>
                <c:pt idx="13531">
                  <c:v>-6.4680500000000002E-2</c:v>
                </c:pt>
                <c:pt idx="13532">
                  <c:v>-6.6318600000000005E-2</c:v>
                </c:pt>
                <c:pt idx="13533">
                  <c:v>-6.8060399999999993E-2</c:v>
                </c:pt>
                <c:pt idx="13534">
                  <c:v>-6.9908499999999998E-2</c:v>
                </c:pt>
                <c:pt idx="13535">
                  <c:v>-7.1863800000000005E-2</c:v>
                </c:pt>
                <c:pt idx="13536">
                  <c:v>-7.3926199999999997E-2</c:v>
                </c:pt>
                <c:pt idx="13537">
                  <c:v>-7.6096999999999998E-2</c:v>
                </c:pt>
                <c:pt idx="13538">
                  <c:v>-7.8378699999999996E-2</c:v>
                </c:pt>
                <c:pt idx="13539">
                  <c:v>-8.0771300000000004E-2</c:v>
                </c:pt>
                <c:pt idx="13540">
                  <c:v>-8.3271999999999999E-2</c:v>
                </c:pt>
                <c:pt idx="13541">
                  <c:v>-8.5882299999999995E-2</c:v>
                </c:pt>
                <c:pt idx="13542">
                  <c:v>-8.8606699999999997E-2</c:v>
                </c:pt>
                <c:pt idx="13543">
                  <c:v>-9.1446899999999998E-2</c:v>
                </c:pt>
                <c:pt idx="13544">
                  <c:v>-9.4399800000000006E-2</c:v>
                </c:pt>
                <c:pt idx="13545">
                  <c:v>-9.7461699999999998E-2</c:v>
                </c:pt>
                <c:pt idx="13546">
                  <c:v>-0.100631</c:v>
                </c:pt>
                <c:pt idx="13547">
                  <c:v>-0.103908</c:v>
                </c:pt>
                <c:pt idx="13548">
                  <c:v>-0.107291</c:v>
                </c:pt>
                <c:pt idx="13549">
                  <c:v>-0.110777</c:v>
                </c:pt>
                <c:pt idx="13550">
                  <c:v>-0.11436200000000001</c:v>
                </c:pt>
                <c:pt idx="13551">
                  <c:v>-0.118045</c:v>
                </c:pt>
                <c:pt idx="13552">
                  <c:v>-0.121823</c:v>
                </c:pt>
                <c:pt idx="13553">
                  <c:v>-0.125691</c:v>
                </c:pt>
                <c:pt idx="13554">
                  <c:v>-0.129638</c:v>
                </c:pt>
                <c:pt idx="13555">
                  <c:v>-0.133657</c:v>
                </c:pt>
                <c:pt idx="13556">
                  <c:v>-0.137742</c:v>
                </c:pt>
                <c:pt idx="13557">
                  <c:v>-0.14188999999999999</c:v>
                </c:pt>
                <c:pt idx="13558">
                  <c:v>-0.14610200000000001</c:v>
                </c:pt>
                <c:pt idx="13559">
                  <c:v>-0.15037600000000001</c:v>
                </c:pt>
                <c:pt idx="13560">
                  <c:v>-0.15470800000000001</c:v>
                </c:pt>
                <c:pt idx="13561">
                  <c:v>-0.15909300000000001</c:v>
                </c:pt>
                <c:pt idx="13562">
                  <c:v>-0.16352800000000001</c:v>
                </c:pt>
                <c:pt idx="13563">
                  <c:v>-0.168014</c:v>
                </c:pt>
                <c:pt idx="13564">
                  <c:v>-0.17255000000000001</c:v>
                </c:pt>
                <c:pt idx="13565">
                  <c:v>-0.17713200000000001</c:v>
                </c:pt>
                <c:pt idx="13566">
                  <c:v>-0.181756</c:v>
                </c:pt>
                <c:pt idx="13567">
                  <c:v>-0.186416</c:v>
                </c:pt>
                <c:pt idx="13568">
                  <c:v>-0.191106</c:v>
                </c:pt>
                <c:pt idx="13569">
                  <c:v>-0.195823</c:v>
                </c:pt>
                <c:pt idx="13570">
                  <c:v>-0.20056599999999999</c:v>
                </c:pt>
                <c:pt idx="13571">
                  <c:v>-0.20533000000000001</c:v>
                </c:pt>
                <c:pt idx="13572">
                  <c:v>-0.21010899999999999</c:v>
                </c:pt>
                <c:pt idx="13573">
                  <c:v>-0.214893</c:v>
                </c:pt>
                <c:pt idx="13574">
                  <c:v>-0.21967100000000001</c:v>
                </c:pt>
                <c:pt idx="13575">
                  <c:v>-0.224436</c:v>
                </c:pt>
                <c:pt idx="13576">
                  <c:v>-0.229181</c:v>
                </c:pt>
                <c:pt idx="13577">
                  <c:v>-0.23389799999999999</c:v>
                </c:pt>
                <c:pt idx="13578">
                  <c:v>-0.23857800000000001</c:v>
                </c:pt>
                <c:pt idx="13579">
                  <c:v>-0.24321400000000001</c:v>
                </c:pt>
                <c:pt idx="13580">
                  <c:v>-0.24780199999999999</c:v>
                </c:pt>
                <c:pt idx="13581">
                  <c:v>-0.25233699999999998</c:v>
                </c:pt>
                <c:pt idx="13582">
                  <c:v>-0.25681599999999999</c:v>
                </c:pt>
                <c:pt idx="13583">
                  <c:v>-0.26123200000000002</c:v>
                </c:pt>
                <c:pt idx="13584">
                  <c:v>-0.26557999999999998</c:v>
                </c:pt>
                <c:pt idx="13585">
                  <c:v>-0.26985199999999998</c:v>
                </c:pt>
                <c:pt idx="13586">
                  <c:v>-0.27404299999999998</c:v>
                </c:pt>
                <c:pt idx="13587">
                  <c:v>-0.27814699999999998</c:v>
                </c:pt>
                <c:pt idx="13588">
                  <c:v>-0.28215600000000002</c:v>
                </c:pt>
                <c:pt idx="13589">
                  <c:v>-0.28606199999999998</c:v>
                </c:pt>
                <c:pt idx="13590">
                  <c:v>-0.28986099999999998</c:v>
                </c:pt>
                <c:pt idx="13591">
                  <c:v>-0.29355500000000001</c:v>
                </c:pt>
                <c:pt idx="13592">
                  <c:v>-0.29714200000000002</c:v>
                </c:pt>
                <c:pt idx="13593">
                  <c:v>-0.300622</c:v>
                </c:pt>
                <c:pt idx="13594">
                  <c:v>-0.30399799999999999</c:v>
                </c:pt>
                <c:pt idx="13595">
                  <c:v>-0.30726900000000001</c:v>
                </c:pt>
                <c:pt idx="13596">
                  <c:v>-0.31043199999999999</c:v>
                </c:pt>
                <c:pt idx="13597">
                  <c:v>-0.31348199999999998</c:v>
                </c:pt>
                <c:pt idx="13598">
                  <c:v>-0.316411</c:v>
                </c:pt>
                <c:pt idx="13599">
                  <c:v>-0.31921500000000003</c:v>
                </c:pt>
                <c:pt idx="13600">
                  <c:v>-0.32188899999999998</c:v>
                </c:pt>
                <c:pt idx="13601">
                  <c:v>-0.32443300000000003</c:v>
                </c:pt>
                <c:pt idx="13602">
                  <c:v>-0.326845</c:v>
                </c:pt>
                <c:pt idx="13603">
                  <c:v>-0.329129</c:v>
                </c:pt>
                <c:pt idx="13604">
                  <c:v>-0.331285</c:v>
                </c:pt>
                <c:pt idx="13605">
                  <c:v>-0.33331100000000002</c:v>
                </c:pt>
                <c:pt idx="13606">
                  <c:v>-0.335202</c:v>
                </c:pt>
                <c:pt idx="13607">
                  <c:v>-0.33695700000000001</c:v>
                </c:pt>
                <c:pt idx="13608">
                  <c:v>-0.33857399999999999</c:v>
                </c:pt>
                <c:pt idx="13609">
                  <c:v>-0.34005299999999999</c:v>
                </c:pt>
                <c:pt idx="13610">
                  <c:v>-0.341395</c:v>
                </c:pt>
                <c:pt idx="13611">
                  <c:v>-0.34260200000000002</c:v>
                </c:pt>
                <c:pt idx="13612">
                  <c:v>-0.34367399999999998</c:v>
                </c:pt>
                <c:pt idx="13613">
                  <c:v>-0.34461399999999998</c:v>
                </c:pt>
                <c:pt idx="13614">
                  <c:v>-0.34542400000000001</c:v>
                </c:pt>
                <c:pt idx="13615">
                  <c:v>-0.346107</c:v>
                </c:pt>
                <c:pt idx="13616">
                  <c:v>-0.34667100000000001</c:v>
                </c:pt>
                <c:pt idx="13617">
                  <c:v>-0.34711700000000001</c:v>
                </c:pt>
                <c:pt idx="13618">
                  <c:v>-0.34744399999999998</c:v>
                </c:pt>
                <c:pt idx="13619">
                  <c:v>-0.34765499999999999</c:v>
                </c:pt>
                <c:pt idx="13620">
                  <c:v>-0.34775200000000001</c:v>
                </c:pt>
                <c:pt idx="13621">
                  <c:v>-0.34773900000000002</c:v>
                </c:pt>
                <c:pt idx="13622">
                  <c:v>-0.34761799999999998</c:v>
                </c:pt>
                <c:pt idx="13623">
                  <c:v>-0.347389</c:v>
                </c:pt>
                <c:pt idx="13624">
                  <c:v>-0.347053</c:v>
                </c:pt>
                <c:pt idx="13625">
                  <c:v>-0.34661399999999998</c:v>
                </c:pt>
                <c:pt idx="13626">
                  <c:v>-0.34608</c:v>
                </c:pt>
                <c:pt idx="13627">
                  <c:v>-0.34545199999999998</c:v>
                </c:pt>
                <c:pt idx="13628">
                  <c:v>-0.34473300000000001</c:v>
                </c:pt>
                <c:pt idx="13629">
                  <c:v>-0.34392600000000001</c:v>
                </c:pt>
                <c:pt idx="13630">
                  <c:v>-0.34303800000000001</c:v>
                </c:pt>
                <c:pt idx="13631">
                  <c:v>-0.34207599999999999</c:v>
                </c:pt>
                <c:pt idx="13632">
                  <c:v>-0.34104400000000001</c:v>
                </c:pt>
                <c:pt idx="13633">
                  <c:v>-0.339945</c:v>
                </c:pt>
                <c:pt idx="13634">
                  <c:v>-0.338779</c:v>
                </c:pt>
                <c:pt idx="13635">
                  <c:v>-0.33755000000000002</c:v>
                </c:pt>
                <c:pt idx="13636">
                  <c:v>-0.33626</c:v>
                </c:pt>
                <c:pt idx="13637">
                  <c:v>-0.33491300000000002</c:v>
                </c:pt>
                <c:pt idx="13638">
                  <c:v>-0.33351199999999998</c:v>
                </c:pt>
                <c:pt idx="13639">
                  <c:v>-0.332063</c:v>
                </c:pt>
                <c:pt idx="13640">
                  <c:v>-0.33056400000000002</c:v>
                </c:pt>
                <c:pt idx="13641">
                  <c:v>-0.329011</c:v>
                </c:pt>
                <c:pt idx="13642">
                  <c:v>-0.32739600000000002</c:v>
                </c:pt>
                <c:pt idx="13643">
                  <c:v>-0.32572099999999998</c:v>
                </c:pt>
                <c:pt idx="13644">
                  <c:v>-0.32398700000000002</c:v>
                </c:pt>
                <c:pt idx="13645">
                  <c:v>-0.32219799999999998</c:v>
                </c:pt>
                <c:pt idx="13646">
                  <c:v>-0.32035799999999998</c:v>
                </c:pt>
                <c:pt idx="13647">
                  <c:v>-0.31847199999999998</c:v>
                </c:pt>
                <c:pt idx="13648">
                  <c:v>-0.31654199999999999</c:v>
                </c:pt>
                <c:pt idx="13649">
                  <c:v>-0.31457099999999999</c:v>
                </c:pt>
                <c:pt idx="13650">
                  <c:v>-0.31256600000000001</c:v>
                </c:pt>
                <c:pt idx="13651">
                  <c:v>-0.31053900000000001</c:v>
                </c:pt>
                <c:pt idx="13652">
                  <c:v>-0.30849700000000002</c:v>
                </c:pt>
                <c:pt idx="13653">
                  <c:v>-0.30644900000000003</c:v>
                </c:pt>
                <c:pt idx="13654">
                  <c:v>-0.30439699999999997</c:v>
                </c:pt>
                <c:pt idx="13655">
                  <c:v>-0.30234499999999997</c:v>
                </c:pt>
                <c:pt idx="13656">
                  <c:v>-0.30029499999999998</c:v>
                </c:pt>
                <c:pt idx="13657">
                  <c:v>-0.29824800000000001</c:v>
                </c:pt>
                <c:pt idx="13658">
                  <c:v>-0.29620600000000002</c:v>
                </c:pt>
                <c:pt idx="13659">
                  <c:v>-0.29416900000000001</c:v>
                </c:pt>
                <c:pt idx="13660">
                  <c:v>-0.29213800000000001</c:v>
                </c:pt>
                <c:pt idx="13661">
                  <c:v>-0.29011399999999998</c:v>
                </c:pt>
                <c:pt idx="13662">
                  <c:v>-0.28809099999999999</c:v>
                </c:pt>
                <c:pt idx="13663">
                  <c:v>-0.28606500000000001</c:v>
                </c:pt>
                <c:pt idx="13664">
                  <c:v>-0.28403</c:v>
                </c:pt>
                <c:pt idx="13665">
                  <c:v>-0.28198099999999998</c:v>
                </c:pt>
                <c:pt idx="13666">
                  <c:v>-0.279914</c:v>
                </c:pt>
                <c:pt idx="13667">
                  <c:v>-0.27783000000000002</c:v>
                </c:pt>
                <c:pt idx="13668">
                  <c:v>-0.27573500000000001</c:v>
                </c:pt>
                <c:pt idx="13669">
                  <c:v>-0.27363199999999999</c:v>
                </c:pt>
                <c:pt idx="13670">
                  <c:v>-0.27152500000000002</c:v>
                </c:pt>
                <c:pt idx="13671">
                  <c:v>-0.26941399999999999</c:v>
                </c:pt>
                <c:pt idx="13672">
                  <c:v>-0.26729799999999998</c:v>
                </c:pt>
                <c:pt idx="13673">
                  <c:v>-0.26517299999999999</c:v>
                </c:pt>
                <c:pt idx="13674">
                  <c:v>-0.26304100000000002</c:v>
                </c:pt>
                <c:pt idx="13675">
                  <c:v>-0.26090200000000002</c:v>
                </c:pt>
                <c:pt idx="13676">
                  <c:v>-0.25875900000000002</c:v>
                </c:pt>
                <c:pt idx="13677">
                  <c:v>-0.25661200000000001</c:v>
                </c:pt>
                <c:pt idx="13678">
                  <c:v>-0.254465</c:v>
                </c:pt>
                <c:pt idx="13679">
                  <c:v>-0.25232300000000002</c:v>
                </c:pt>
                <c:pt idx="13680">
                  <c:v>-0.250191</c:v>
                </c:pt>
                <c:pt idx="13681">
                  <c:v>-0.24807699999999999</c:v>
                </c:pt>
                <c:pt idx="13682">
                  <c:v>-0.24598200000000001</c:v>
                </c:pt>
                <c:pt idx="13683">
                  <c:v>-0.24390800000000001</c:v>
                </c:pt>
                <c:pt idx="13684">
                  <c:v>-0.24185200000000001</c:v>
                </c:pt>
                <c:pt idx="13685">
                  <c:v>-0.239811</c:v>
                </c:pt>
                <c:pt idx="13686">
                  <c:v>-0.23777899999999999</c:v>
                </c:pt>
                <c:pt idx="13687">
                  <c:v>-0.235758</c:v>
                </c:pt>
                <c:pt idx="13688">
                  <c:v>-0.23374800000000001</c:v>
                </c:pt>
                <c:pt idx="13689">
                  <c:v>-0.23175200000000001</c:v>
                </c:pt>
                <c:pt idx="13690">
                  <c:v>-0.229769</c:v>
                </c:pt>
                <c:pt idx="13691">
                  <c:v>-0.227796</c:v>
                </c:pt>
                <c:pt idx="13692">
                  <c:v>-0.225828</c:v>
                </c:pt>
                <c:pt idx="13693">
                  <c:v>-0.223861</c:v>
                </c:pt>
                <c:pt idx="13694">
                  <c:v>-0.22189500000000001</c:v>
                </c:pt>
                <c:pt idx="13695">
                  <c:v>-0.21993599999999999</c:v>
                </c:pt>
                <c:pt idx="13696">
                  <c:v>-0.21798699999999999</c:v>
                </c:pt>
                <c:pt idx="13697">
                  <c:v>-0.21605099999999999</c:v>
                </c:pt>
                <c:pt idx="13698">
                  <c:v>-0.21413099999999999</c:v>
                </c:pt>
                <c:pt idx="13699">
                  <c:v>-0.212232</c:v>
                </c:pt>
                <c:pt idx="13700">
                  <c:v>-0.21035599999999999</c:v>
                </c:pt>
                <c:pt idx="13701">
                  <c:v>-0.20850199999999999</c:v>
                </c:pt>
                <c:pt idx="13702">
                  <c:v>-0.20667199999999999</c:v>
                </c:pt>
                <c:pt idx="13703">
                  <c:v>-0.20487</c:v>
                </c:pt>
                <c:pt idx="13704">
                  <c:v>-0.203098</c:v>
                </c:pt>
                <c:pt idx="13705">
                  <c:v>-0.20135500000000001</c:v>
                </c:pt>
                <c:pt idx="13706">
                  <c:v>-0.19963800000000001</c:v>
                </c:pt>
                <c:pt idx="13707">
                  <c:v>-0.19794800000000001</c:v>
                </c:pt>
                <c:pt idx="13708">
                  <c:v>-0.19628699999999999</c:v>
                </c:pt>
                <c:pt idx="13709">
                  <c:v>-0.19465299999999999</c:v>
                </c:pt>
                <c:pt idx="13710">
                  <c:v>-0.19304399999999999</c:v>
                </c:pt>
                <c:pt idx="13711">
                  <c:v>-0.19145699999999999</c:v>
                </c:pt>
                <c:pt idx="13712">
                  <c:v>-0.18989</c:v>
                </c:pt>
                <c:pt idx="13713">
                  <c:v>-0.18834799999999999</c:v>
                </c:pt>
                <c:pt idx="13714">
                  <c:v>-0.186833</c:v>
                </c:pt>
                <c:pt idx="13715">
                  <c:v>-0.18534500000000001</c:v>
                </c:pt>
                <c:pt idx="13716">
                  <c:v>-0.18388699999999999</c:v>
                </c:pt>
                <c:pt idx="13717">
                  <c:v>-0.18246200000000001</c:v>
                </c:pt>
                <c:pt idx="13718">
                  <c:v>-0.18107200000000001</c:v>
                </c:pt>
                <c:pt idx="13719">
                  <c:v>-0.17971599999999999</c:v>
                </c:pt>
                <c:pt idx="13720">
                  <c:v>-0.178393</c:v>
                </c:pt>
                <c:pt idx="13721">
                  <c:v>-0.17710400000000001</c:v>
                </c:pt>
                <c:pt idx="13722">
                  <c:v>-0.175846</c:v>
                </c:pt>
                <c:pt idx="13723">
                  <c:v>-0.17462</c:v>
                </c:pt>
                <c:pt idx="13724">
                  <c:v>-0.173431</c:v>
                </c:pt>
                <c:pt idx="13725">
                  <c:v>-0.17227999999999999</c:v>
                </c:pt>
                <c:pt idx="13726">
                  <c:v>-0.17116899999999999</c:v>
                </c:pt>
                <c:pt idx="13727">
                  <c:v>-0.170097</c:v>
                </c:pt>
                <c:pt idx="13728">
                  <c:v>-0.16906399999999999</c:v>
                </c:pt>
                <c:pt idx="13729">
                  <c:v>-0.16806499999999999</c:v>
                </c:pt>
                <c:pt idx="13730">
                  <c:v>-0.16709399999999999</c:v>
                </c:pt>
                <c:pt idx="13731">
                  <c:v>-0.166153</c:v>
                </c:pt>
                <c:pt idx="13732">
                  <c:v>-0.16524</c:v>
                </c:pt>
                <c:pt idx="13733">
                  <c:v>-0.164353</c:v>
                </c:pt>
                <c:pt idx="13734">
                  <c:v>-0.163494</c:v>
                </c:pt>
                <c:pt idx="13735">
                  <c:v>-0.16266600000000001</c:v>
                </c:pt>
                <c:pt idx="13736">
                  <c:v>-0.16187299999999999</c:v>
                </c:pt>
                <c:pt idx="13737">
                  <c:v>-0.16111500000000001</c:v>
                </c:pt>
                <c:pt idx="13738">
                  <c:v>-0.16039700000000001</c:v>
                </c:pt>
                <c:pt idx="13739">
                  <c:v>-0.15972700000000001</c:v>
                </c:pt>
                <c:pt idx="13740">
                  <c:v>-0.159111</c:v>
                </c:pt>
                <c:pt idx="13741">
                  <c:v>-0.15855</c:v>
                </c:pt>
                <c:pt idx="13742">
                  <c:v>-0.15804599999999999</c:v>
                </c:pt>
                <c:pt idx="13743">
                  <c:v>-0.15759500000000001</c:v>
                </c:pt>
                <c:pt idx="13744">
                  <c:v>-0.15719</c:v>
                </c:pt>
                <c:pt idx="13745">
                  <c:v>-0.15682699999999999</c:v>
                </c:pt>
                <c:pt idx="13746">
                  <c:v>-0.15650700000000001</c:v>
                </c:pt>
                <c:pt idx="13747">
                  <c:v>-0.15623899999999999</c:v>
                </c:pt>
                <c:pt idx="13748">
                  <c:v>-0.15603</c:v>
                </c:pt>
                <c:pt idx="13749">
                  <c:v>-0.15587799999999999</c:v>
                </c:pt>
                <c:pt idx="13750">
                  <c:v>-0.15577199999999999</c:v>
                </c:pt>
                <c:pt idx="13751">
                  <c:v>-0.15570100000000001</c:v>
                </c:pt>
                <c:pt idx="13752">
                  <c:v>-0.15565899999999999</c:v>
                </c:pt>
                <c:pt idx="13753">
                  <c:v>-0.155641</c:v>
                </c:pt>
                <c:pt idx="13754">
                  <c:v>-0.155643</c:v>
                </c:pt>
                <c:pt idx="13755">
                  <c:v>-0.155663</c:v>
                </c:pt>
                <c:pt idx="13756">
                  <c:v>-0.15570300000000001</c:v>
                </c:pt>
                <c:pt idx="13757">
                  <c:v>-0.15577299999999999</c:v>
                </c:pt>
                <c:pt idx="13758">
                  <c:v>-0.15587699999999999</c:v>
                </c:pt>
                <c:pt idx="13759">
                  <c:v>-0.15601499999999999</c:v>
                </c:pt>
                <c:pt idx="13760">
                  <c:v>-0.15618799999999999</c:v>
                </c:pt>
                <c:pt idx="13761">
                  <c:v>-0.156393</c:v>
                </c:pt>
                <c:pt idx="13762">
                  <c:v>-0.15662899999999999</c:v>
                </c:pt>
                <c:pt idx="13763">
                  <c:v>-0.156893</c:v>
                </c:pt>
                <c:pt idx="13764">
                  <c:v>-0.15718799999999999</c:v>
                </c:pt>
                <c:pt idx="13765">
                  <c:v>-0.15751100000000001</c:v>
                </c:pt>
                <c:pt idx="13766">
                  <c:v>-0.157864</c:v>
                </c:pt>
                <c:pt idx="13767">
                  <c:v>-0.15825</c:v>
                </c:pt>
                <c:pt idx="13768">
                  <c:v>-0.15867300000000001</c:v>
                </c:pt>
                <c:pt idx="13769">
                  <c:v>-0.159133</c:v>
                </c:pt>
                <c:pt idx="13770">
                  <c:v>-0.15962599999999999</c:v>
                </c:pt>
                <c:pt idx="13771">
                  <c:v>-0.16014900000000001</c:v>
                </c:pt>
                <c:pt idx="13772">
                  <c:v>-0.16069700000000001</c:v>
                </c:pt>
                <c:pt idx="13773">
                  <c:v>-0.16126299999999999</c:v>
                </c:pt>
                <c:pt idx="13774">
                  <c:v>-0.16184599999999999</c:v>
                </c:pt>
                <c:pt idx="13775">
                  <c:v>-0.16245000000000001</c:v>
                </c:pt>
                <c:pt idx="13776">
                  <c:v>-0.163081</c:v>
                </c:pt>
                <c:pt idx="13777">
                  <c:v>-0.16374</c:v>
                </c:pt>
                <c:pt idx="13778">
                  <c:v>-0.16442000000000001</c:v>
                </c:pt>
                <c:pt idx="13779">
                  <c:v>-0.16511400000000001</c:v>
                </c:pt>
                <c:pt idx="13780">
                  <c:v>-0.16581799999999999</c:v>
                </c:pt>
                <c:pt idx="13781">
                  <c:v>-0.16653599999999999</c:v>
                </c:pt>
                <c:pt idx="13782">
                  <c:v>-0.16727300000000001</c:v>
                </c:pt>
                <c:pt idx="13783">
                  <c:v>-0.16803599999999999</c:v>
                </c:pt>
                <c:pt idx="13784">
                  <c:v>-0.168827</c:v>
                </c:pt>
                <c:pt idx="13785">
                  <c:v>-0.16964599999999999</c:v>
                </c:pt>
                <c:pt idx="13786">
                  <c:v>-0.17049700000000001</c:v>
                </c:pt>
                <c:pt idx="13787">
                  <c:v>-0.171378</c:v>
                </c:pt>
                <c:pt idx="13788">
                  <c:v>-0.172287</c:v>
                </c:pt>
                <c:pt idx="13789">
                  <c:v>-0.17321800000000001</c:v>
                </c:pt>
                <c:pt idx="13790">
                  <c:v>-0.17417299999999999</c:v>
                </c:pt>
                <c:pt idx="13791">
                  <c:v>-0.17515700000000001</c:v>
                </c:pt>
                <c:pt idx="13792">
                  <c:v>-0.176174</c:v>
                </c:pt>
                <c:pt idx="13793">
                  <c:v>-0.17722199999999999</c:v>
                </c:pt>
                <c:pt idx="13794">
                  <c:v>-0.17829600000000001</c:v>
                </c:pt>
                <c:pt idx="13795">
                  <c:v>-0.17939099999999999</c:v>
                </c:pt>
                <c:pt idx="13796">
                  <c:v>-0.18050099999999999</c:v>
                </c:pt>
                <c:pt idx="13797">
                  <c:v>-0.18162400000000001</c:v>
                </c:pt>
                <c:pt idx="13798">
                  <c:v>-0.18276300000000001</c:v>
                </c:pt>
                <c:pt idx="13799">
                  <c:v>-0.183919</c:v>
                </c:pt>
                <c:pt idx="13800">
                  <c:v>-0.18509500000000001</c:v>
                </c:pt>
                <c:pt idx="13801">
                  <c:v>-0.18629200000000001</c:v>
                </c:pt>
                <c:pt idx="13802">
                  <c:v>-0.18751000000000001</c:v>
                </c:pt>
                <c:pt idx="13803">
                  <c:v>-0.188748</c:v>
                </c:pt>
                <c:pt idx="13804">
                  <c:v>-0.19000800000000001</c:v>
                </c:pt>
                <c:pt idx="13805">
                  <c:v>-0.19128899999999999</c:v>
                </c:pt>
                <c:pt idx="13806">
                  <c:v>-0.19258900000000001</c:v>
                </c:pt>
                <c:pt idx="13807">
                  <c:v>-0.19390299999999999</c:v>
                </c:pt>
                <c:pt idx="13808">
                  <c:v>-0.19523099999999999</c:v>
                </c:pt>
                <c:pt idx="13809">
                  <c:v>-0.196575</c:v>
                </c:pt>
                <c:pt idx="13810">
                  <c:v>-0.197939</c:v>
                </c:pt>
                <c:pt idx="13811">
                  <c:v>-0.199326</c:v>
                </c:pt>
                <c:pt idx="13812">
                  <c:v>-0.200735</c:v>
                </c:pt>
                <c:pt idx="13813">
                  <c:v>-0.20216500000000001</c:v>
                </c:pt>
                <c:pt idx="13814">
                  <c:v>-0.20361099999999999</c:v>
                </c:pt>
                <c:pt idx="13815">
                  <c:v>-0.20507400000000001</c:v>
                </c:pt>
                <c:pt idx="13816">
                  <c:v>-0.20655200000000001</c:v>
                </c:pt>
                <c:pt idx="13817">
                  <c:v>-0.20804400000000001</c:v>
                </c:pt>
                <c:pt idx="13818">
                  <c:v>-0.20955099999999999</c:v>
                </c:pt>
                <c:pt idx="13819">
                  <c:v>-0.21107799999999999</c:v>
                </c:pt>
                <c:pt idx="13820">
                  <c:v>-0.21262300000000001</c:v>
                </c:pt>
                <c:pt idx="13821">
                  <c:v>-0.21418100000000001</c:v>
                </c:pt>
                <c:pt idx="13822">
                  <c:v>-0.215757</c:v>
                </c:pt>
                <c:pt idx="13823">
                  <c:v>-0.21735599999999999</c:v>
                </c:pt>
                <c:pt idx="13824">
                  <c:v>-0.21897800000000001</c:v>
                </c:pt>
                <c:pt idx="13825">
                  <c:v>-0.22062100000000001</c:v>
                </c:pt>
                <c:pt idx="13826">
                  <c:v>-0.22228300000000001</c:v>
                </c:pt>
                <c:pt idx="13827">
                  <c:v>-0.223968</c:v>
                </c:pt>
                <c:pt idx="13828">
                  <c:v>-0.22567499999999999</c:v>
                </c:pt>
                <c:pt idx="13829">
                  <c:v>-0.227405</c:v>
                </c:pt>
                <c:pt idx="13830">
                  <c:v>-0.229153</c:v>
                </c:pt>
                <c:pt idx="13831">
                  <c:v>-0.23091700000000001</c:v>
                </c:pt>
                <c:pt idx="13832">
                  <c:v>-0.23268900000000001</c:v>
                </c:pt>
                <c:pt idx="13833">
                  <c:v>-0.23446600000000001</c:v>
                </c:pt>
                <c:pt idx="13834">
                  <c:v>-0.23625099999999999</c:v>
                </c:pt>
                <c:pt idx="13835">
                  <c:v>-0.23805599999999999</c:v>
                </c:pt>
                <c:pt idx="13836">
                  <c:v>-0.23988399999999999</c:v>
                </c:pt>
                <c:pt idx="13837">
                  <c:v>-0.241729</c:v>
                </c:pt>
                <c:pt idx="13838">
                  <c:v>-0.24357799999999999</c:v>
                </c:pt>
                <c:pt idx="13839">
                  <c:v>-0.245424</c:v>
                </c:pt>
                <c:pt idx="13840">
                  <c:v>-0.24726699999999999</c:v>
                </c:pt>
                <c:pt idx="13841">
                  <c:v>-0.249107</c:v>
                </c:pt>
                <c:pt idx="13842">
                  <c:v>-0.250944</c:v>
                </c:pt>
                <c:pt idx="13843">
                  <c:v>-0.25277899999999998</c:v>
                </c:pt>
                <c:pt idx="13844">
                  <c:v>-0.25461699999999998</c:v>
                </c:pt>
                <c:pt idx="13845">
                  <c:v>-0.256463</c:v>
                </c:pt>
                <c:pt idx="13846">
                  <c:v>-0.25831700000000002</c:v>
                </c:pt>
                <c:pt idx="13847">
                  <c:v>-0.26016</c:v>
                </c:pt>
                <c:pt idx="13848">
                  <c:v>-0.261988</c:v>
                </c:pt>
                <c:pt idx="13849">
                  <c:v>-0.263818</c:v>
                </c:pt>
                <c:pt idx="13850">
                  <c:v>-0.26565499999999997</c:v>
                </c:pt>
                <c:pt idx="13851">
                  <c:v>-0.26748899999999998</c:v>
                </c:pt>
                <c:pt idx="13852">
                  <c:v>-0.26932400000000001</c:v>
                </c:pt>
                <c:pt idx="13853">
                  <c:v>-0.27116200000000001</c:v>
                </c:pt>
                <c:pt idx="13854">
                  <c:v>-0.27300099999999999</c:v>
                </c:pt>
                <c:pt idx="13855">
                  <c:v>-0.27483999999999997</c:v>
                </c:pt>
                <c:pt idx="13856">
                  <c:v>-0.276675</c:v>
                </c:pt>
                <c:pt idx="13857">
                  <c:v>-0.278501</c:v>
                </c:pt>
                <c:pt idx="13858">
                  <c:v>-0.28031299999999998</c:v>
                </c:pt>
                <c:pt idx="13859">
                  <c:v>-0.282107</c:v>
                </c:pt>
                <c:pt idx="13860">
                  <c:v>-0.28388099999999999</c:v>
                </c:pt>
                <c:pt idx="13861">
                  <c:v>-0.28563100000000002</c:v>
                </c:pt>
                <c:pt idx="13862">
                  <c:v>-0.287354</c:v>
                </c:pt>
                <c:pt idx="13863">
                  <c:v>-0.28905199999999998</c:v>
                </c:pt>
                <c:pt idx="13864">
                  <c:v>-0.29072999999999999</c:v>
                </c:pt>
                <c:pt idx="13865">
                  <c:v>-0.29238599999999998</c:v>
                </c:pt>
                <c:pt idx="13866">
                  <c:v>-0.294016</c:v>
                </c:pt>
                <c:pt idx="13867">
                  <c:v>-0.29561599999999999</c:v>
                </c:pt>
                <c:pt idx="13868">
                  <c:v>-0.29718600000000001</c:v>
                </c:pt>
                <c:pt idx="13869">
                  <c:v>-0.298734</c:v>
                </c:pt>
                <c:pt idx="13870">
                  <c:v>-0.30026199999999997</c:v>
                </c:pt>
                <c:pt idx="13871">
                  <c:v>-0.30176900000000001</c:v>
                </c:pt>
                <c:pt idx="13872">
                  <c:v>-0.30325299999999999</c:v>
                </c:pt>
                <c:pt idx="13873">
                  <c:v>-0.30471300000000001</c:v>
                </c:pt>
                <c:pt idx="13874">
                  <c:v>-0.30614999999999998</c:v>
                </c:pt>
                <c:pt idx="13875">
                  <c:v>-0.307558</c:v>
                </c:pt>
                <c:pt idx="13876">
                  <c:v>-0.30893199999999998</c:v>
                </c:pt>
                <c:pt idx="13877">
                  <c:v>-0.31026399999999998</c:v>
                </c:pt>
                <c:pt idx="13878">
                  <c:v>-0.311554</c:v>
                </c:pt>
                <c:pt idx="13879">
                  <c:v>-0.312801</c:v>
                </c:pt>
                <c:pt idx="13880">
                  <c:v>-0.31400299999999998</c:v>
                </c:pt>
                <c:pt idx="13881">
                  <c:v>-0.31515500000000002</c:v>
                </c:pt>
                <c:pt idx="13882">
                  <c:v>-0.31624999999999998</c:v>
                </c:pt>
                <c:pt idx="13883">
                  <c:v>-0.31727899999999998</c:v>
                </c:pt>
                <c:pt idx="13884">
                  <c:v>-0.318241</c:v>
                </c:pt>
                <c:pt idx="13885">
                  <c:v>-0.319135</c:v>
                </c:pt>
                <c:pt idx="13886">
                  <c:v>-0.319961</c:v>
                </c:pt>
                <c:pt idx="13887">
                  <c:v>-0.32072000000000001</c:v>
                </c:pt>
                <c:pt idx="13888">
                  <c:v>-0.32141399999999998</c:v>
                </c:pt>
                <c:pt idx="13889">
                  <c:v>-0.32203799999999999</c:v>
                </c:pt>
                <c:pt idx="13890">
                  <c:v>-0.32258900000000001</c:v>
                </c:pt>
                <c:pt idx="13891">
                  <c:v>-0.32306400000000002</c:v>
                </c:pt>
                <c:pt idx="13892">
                  <c:v>-0.323459</c:v>
                </c:pt>
                <c:pt idx="13893">
                  <c:v>-0.32377099999999998</c:v>
                </c:pt>
                <c:pt idx="13894">
                  <c:v>-0.32399099999999997</c:v>
                </c:pt>
                <c:pt idx="13895">
                  <c:v>-0.32411400000000001</c:v>
                </c:pt>
                <c:pt idx="13896">
                  <c:v>-0.32414100000000001</c:v>
                </c:pt>
                <c:pt idx="13897">
                  <c:v>-0.324073</c:v>
                </c:pt>
                <c:pt idx="13898">
                  <c:v>-0.32390999999999998</c:v>
                </c:pt>
                <c:pt idx="13899">
                  <c:v>-0.323654</c:v>
                </c:pt>
                <c:pt idx="13900">
                  <c:v>-0.32330399999999998</c:v>
                </c:pt>
                <c:pt idx="13901">
                  <c:v>-0.32286199999999998</c:v>
                </c:pt>
                <c:pt idx="13902">
                  <c:v>-0.322328</c:v>
                </c:pt>
                <c:pt idx="13903">
                  <c:v>-0.32169999999999999</c:v>
                </c:pt>
                <c:pt idx="13904">
                  <c:v>-0.32097799999999999</c:v>
                </c:pt>
                <c:pt idx="13905">
                  <c:v>-0.320162</c:v>
                </c:pt>
                <c:pt idx="13906">
                  <c:v>-0.31925100000000001</c:v>
                </c:pt>
                <c:pt idx="13907">
                  <c:v>-0.318241</c:v>
                </c:pt>
                <c:pt idx="13908">
                  <c:v>-0.31713000000000002</c:v>
                </c:pt>
                <c:pt idx="13909">
                  <c:v>-0.315917</c:v>
                </c:pt>
                <c:pt idx="13910">
                  <c:v>-0.31460399999999999</c:v>
                </c:pt>
                <c:pt idx="13911">
                  <c:v>-0.313193</c:v>
                </c:pt>
                <c:pt idx="13912">
                  <c:v>-0.31168400000000002</c:v>
                </c:pt>
                <c:pt idx="13913">
                  <c:v>-0.31007200000000001</c:v>
                </c:pt>
                <c:pt idx="13914">
                  <c:v>-0.30835299999999999</c:v>
                </c:pt>
                <c:pt idx="13915">
                  <c:v>-0.30652400000000002</c:v>
                </c:pt>
                <c:pt idx="13916">
                  <c:v>-0.30458400000000002</c:v>
                </c:pt>
                <c:pt idx="13917">
                  <c:v>-0.302537</c:v>
                </c:pt>
                <c:pt idx="13918">
                  <c:v>-0.30038500000000001</c:v>
                </c:pt>
                <c:pt idx="13919">
                  <c:v>-0.29812899999999998</c:v>
                </c:pt>
                <c:pt idx="13920">
                  <c:v>-0.295769</c:v>
                </c:pt>
                <c:pt idx="13921">
                  <c:v>-0.29330400000000001</c:v>
                </c:pt>
                <c:pt idx="13922">
                  <c:v>-0.29073399999999999</c:v>
                </c:pt>
                <c:pt idx="13923">
                  <c:v>-0.28806199999999998</c:v>
                </c:pt>
                <c:pt idx="13924">
                  <c:v>-0.28528900000000001</c:v>
                </c:pt>
                <c:pt idx="13925">
                  <c:v>-0.282414</c:v>
                </c:pt>
                <c:pt idx="13926">
                  <c:v>-0.27944000000000002</c:v>
                </c:pt>
                <c:pt idx="13927">
                  <c:v>-0.27637200000000001</c:v>
                </c:pt>
                <c:pt idx="13928">
                  <c:v>-0.27321299999999998</c:v>
                </c:pt>
                <c:pt idx="13929">
                  <c:v>-0.26996799999999999</c:v>
                </c:pt>
                <c:pt idx="13930">
                  <c:v>-0.26663700000000001</c:v>
                </c:pt>
                <c:pt idx="13931">
                  <c:v>-0.26322400000000001</c:v>
                </c:pt>
                <c:pt idx="13932">
                  <c:v>-0.25973800000000002</c:v>
                </c:pt>
                <c:pt idx="13933">
                  <c:v>-0.256185</c:v>
                </c:pt>
                <c:pt idx="13934">
                  <c:v>-0.25254599999999999</c:v>
                </c:pt>
                <c:pt idx="13935">
                  <c:v>-0.24880099999999999</c:v>
                </c:pt>
                <c:pt idx="13936">
                  <c:v>-0.244979</c:v>
                </c:pt>
                <c:pt idx="13937">
                  <c:v>-0.24110699999999999</c:v>
                </c:pt>
                <c:pt idx="13938">
                  <c:v>-0.237175</c:v>
                </c:pt>
                <c:pt idx="13939">
                  <c:v>-0.233178</c:v>
                </c:pt>
                <c:pt idx="13940">
                  <c:v>-0.229131</c:v>
                </c:pt>
                <c:pt idx="13941">
                  <c:v>-0.22504199999999999</c:v>
                </c:pt>
                <c:pt idx="13942">
                  <c:v>-0.220911</c:v>
                </c:pt>
                <c:pt idx="13943">
                  <c:v>-0.21673899999999999</c:v>
                </c:pt>
                <c:pt idx="13944">
                  <c:v>-0.21252699999999999</c:v>
                </c:pt>
                <c:pt idx="13945">
                  <c:v>-0.20827999999999999</c:v>
                </c:pt>
                <c:pt idx="13946">
                  <c:v>-0.20400399999999999</c:v>
                </c:pt>
                <c:pt idx="13947">
                  <c:v>-0.19970499999999999</c:v>
                </c:pt>
                <c:pt idx="13948">
                  <c:v>-0.19538900000000001</c:v>
                </c:pt>
                <c:pt idx="13949">
                  <c:v>-0.191057</c:v>
                </c:pt>
                <c:pt idx="13950">
                  <c:v>-0.18671399999999999</c:v>
                </c:pt>
                <c:pt idx="13951">
                  <c:v>-0.18237</c:v>
                </c:pt>
                <c:pt idx="13952">
                  <c:v>-0.178035</c:v>
                </c:pt>
                <c:pt idx="13953">
                  <c:v>-0.17371700000000001</c:v>
                </c:pt>
                <c:pt idx="13954">
                  <c:v>-0.16942499999999999</c:v>
                </c:pt>
                <c:pt idx="13955">
                  <c:v>-0.16516600000000001</c:v>
                </c:pt>
                <c:pt idx="13956">
                  <c:v>-0.160943</c:v>
                </c:pt>
                <c:pt idx="13957">
                  <c:v>-0.15676200000000001</c:v>
                </c:pt>
                <c:pt idx="13958">
                  <c:v>-0.15262600000000001</c:v>
                </c:pt>
                <c:pt idx="13959">
                  <c:v>-0.148539</c:v>
                </c:pt>
                <c:pt idx="13960">
                  <c:v>-0.14450099999999999</c:v>
                </c:pt>
                <c:pt idx="13961">
                  <c:v>-0.140515</c:v>
                </c:pt>
                <c:pt idx="13962">
                  <c:v>-0.13658699999999999</c:v>
                </c:pt>
                <c:pt idx="13963">
                  <c:v>-0.13272</c:v>
                </c:pt>
                <c:pt idx="13964">
                  <c:v>-0.128914</c:v>
                </c:pt>
                <c:pt idx="13965">
                  <c:v>-0.12517300000000001</c:v>
                </c:pt>
                <c:pt idx="13966">
                  <c:v>-0.12149799999999999</c:v>
                </c:pt>
                <c:pt idx="13967">
                  <c:v>-0.117893</c:v>
                </c:pt>
                <c:pt idx="13968">
                  <c:v>-0.114359</c:v>
                </c:pt>
                <c:pt idx="13969">
                  <c:v>-0.11089599999999999</c:v>
                </c:pt>
                <c:pt idx="13970">
                  <c:v>-0.10750700000000001</c:v>
                </c:pt>
                <c:pt idx="13971">
                  <c:v>-0.10419399999999999</c:v>
                </c:pt>
                <c:pt idx="13972">
                  <c:v>-0.10095800000000001</c:v>
                </c:pt>
                <c:pt idx="13973">
                  <c:v>-9.7803699999999993E-2</c:v>
                </c:pt>
                <c:pt idx="13974">
                  <c:v>-9.4733899999999996E-2</c:v>
                </c:pt>
                <c:pt idx="13975">
                  <c:v>-9.1753299999999996E-2</c:v>
                </c:pt>
                <c:pt idx="13976">
                  <c:v>-8.8864499999999999E-2</c:v>
                </c:pt>
                <c:pt idx="13977">
                  <c:v>-8.6067500000000005E-2</c:v>
                </c:pt>
                <c:pt idx="13978">
                  <c:v>-8.3362599999999995E-2</c:v>
                </c:pt>
                <c:pt idx="13979">
                  <c:v>-8.0750699999999995E-2</c:v>
                </c:pt>
                <c:pt idx="13980">
                  <c:v>-7.8231599999999998E-2</c:v>
                </c:pt>
                <c:pt idx="13981">
                  <c:v>-7.58051E-2</c:v>
                </c:pt>
                <c:pt idx="13982">
                  <c:v>-7.34712E-2</c:v>
                </c:pt>
                <c:pt idx="13983">
                  <c:v>-7.1229399999999998E-2</c:v>
                </c:pt>
                <c:pt idx="13984">
                  <c:v>-6.90804E-2</c:v>
                </c:pt>
                <c:pt idx="13985">
                  <c:v>-6.7025199999999993E-2</c:v>
                </c:pt>
                <c:pt idx="13986">
                  <c:v>-6.5065799999999993E-2</c:v>
                </c:pt>
                <c:pt idx="13987">
                  <c:v>-6.3205600000000001E-2</c:v>
                </c:pt>
                <c:pt idx="13988">
                  <c:v>-6.1449299999999998E-2</c:v>
                </c:pt>
                <c:pt idx="13989">
                  <c:v>-5.9798400000000002E-2</c:v>
                </c:pt>
                <c:pt idx="13990">
                  <c:v>-5.8251499999999998E-2</c:v>
                </c:pt>
                <c:pt idx="13991">
                  <c:v>-5.6806700000000002E-2</c:v>
                </c:pt>
                <c:pt idx="13992">
                  <c:v>-5.5463600000000002E-2</c:v>
                </c:pt>
                <c:pt idx="13993">
                  <c:v>-5.4221400000000003E-2</c:v>
                </c:pt>
                <c:pt idx="13994">
                  <c:v>-5.3076199999999997E-2</c:v>
                </c:pt>
                <c:pt idx="13995">
                  <c:v>-5.2023399999999997E-2</c:v>
                </c:pt>
                <c:pt idx="13996">
                  <c:v>-5.1060399999999999E-2</c:v>
                </c:pt>
                <c:pt idx="13997">
                  <c:v>-5.0185599999999997E-2</c:v>
                </c:pt>
                <c:pt idx="13998">
                  <c:v>-4.93988E-2</c:v>
                </c:pt>
                <c:pt idx="13999">
                  <c:v>-4.8701099999999997E-2</c:v>
                </c:pt>
                <c:pt idx="14000">
                  <c:v>-4.8090399999999998E-2</c:v>
                </c:pt>
                <c:pt idx="14001">
                  <c:v>-4.75596E-2</c:v>
                </c:pt>
                <c:pt idx="14002">
                  <c:v>-4.71023E-2</c:v>
                </c:pt>
                <c:pt idx="14003">
                  <c:v>-4.6716599999999997E-2</c:v>
                </c:pt>
                <c:pt idx="14004">
                  <c:v>-4.6405099999999998E-2</c:v>
                </c:pt>
                <c:pt idx="14005">
                  <c:v>-4.6170999999999997E-2</c:v>
                </c:pt>
                <c:pt idx="14006">
                  <c:v>-4.6016099999999997E-2</c:v>
                </c:pt>
                <c:pt idx="14007">
                  <c:v>-4.5941599999999999E-2</c:v>
                </c:pt>
                <c:pt idx="14008">
                  <c:v>-4.5944800000000001E-2</c:v>
                </c:pt>
                <c:pt idx="14009">
                  <c:v>-4.6020600000000002E-2</c:v>
                </c:pt>
                <c:pt idx="14010">
                  <c:v>-4.6167300000000001E-2</c:v>
                </c:pt>
                <c:pt idx="14011">
                  <c:v>-4.6385599999999999E-2</c:v>
                </c:pt>
                <c:pt idx="14012">
                  <c:v>-4.6674800000000002E-2</c:v>
                </c:pt>
                <c:pt idx="14013">
                  <c:v>-4.7035599999999997E-2</c:v>
                </c:pt>
                <c:pt idx="14014">
                  <c:v>-4.7468499999999997E-2</c:v>
                </c:pt>
                <c:pt idx="14015">
                  <c:v>-4.79715E-2</c:v>
                </c:pt>
                <c:pt idx="14016">
                  <c:v>-4.8541300000000003E-2</c:v>
                </c:pt>
                <c:pt idx="14017">
                  <c:v>-4.91744E-2</c:v>
                </c:pt>
                <c:pt idx="14018">
                  <c:v>-4.9866800000000003E-2</c:v>
                </c:pt>
                <c:pt idx="14019">
                  <c:v>-5.0616800000000003E-2</c:v>
                </c:pt>
                <c:pt idx="14020">
                  <c:v>-5.14294E-2</c:v>
                </c:pt>
                <c:pt idx="14021">
                  <c:v>-5.2294800000000002E-2</c:v>
                </c:pt>
                <c:pt idx="14022">
                  <c:v>-5.3173600000000001E-2</c:v>
                </c:pt>
                <c:pt idx="14023">
                  <c:v>-5.4060400000000002E-2</c:v>
                </c:pt>
                <c:pt idx="14024">
                  <c:v>-5.4996000000000003E-2</c:v>
                </c:pt>
                <c:pt idx="14025">
                  <c:v>-5.5982999999999998E-2</c:v>
                </c:pt>
                <c:pt idx="14026">
                  <c:v>-5.6998199999999999E-2</c:v>
                </c:pt>
                <c:pt idx="14027">
                  <c:v>-5.8042700000000003E-2</c:v>
                </c:pt>
                <c:pt idx="14028">
                  <c:v>-5.91215E-2</c:v>
                </c:pt>
                <c:pt idx="14029">
                  <c:v>-6.02315E-2</c:v>
                </c:pt>
                <c:pt idx="14030">
                  <c:v>-6.1368100000000002E-2</c:v>
                </c:pt>
                <c:pt idx="14031">
                  <c:v>-6.25275E-2</c:v>
                </c:pt>
                <c:pt idx="14032">
                  <c:v>-6.3707100000000003E-2</c:v>
                </c:pt>
                <c:pt idx="14033">
                  <c:v>-6.4905900000000002E-2</c:v>
                </c:pt>
                <c:pt idx="14034">
                  <c:v>-6.6123799999999996E-2</c:v>
                </c:pt>
                <c:pt idx="14035">
                  <c:v>-6.7359699999999995E-2</c:v>
                </c:pt>
                <c:pt idx="14036">
                  <c:v>-6.8612500000000007E-2</c:v>
                </c:pt>
                <c:pt idx="14037">
                  <c:v>-6.9881899999999997E-2</c:v>
                </c:pt>
                <c:pt idx="14038">
                  <c:v>-7.1168599999999999E-2</c:v>
                </c:pt>
                <c:pt idx="14039">
                  <c:v>-7.2473399999999993E-2</c:v>
                </c:pt>
                <c:pt idx="14040">
                  <c:v>-7.3798000000000002E-2</c:v>
                </c:pt>
                <c:pt idx="14041">
                  <c:v>-7.5143500000000002E-2</c:v>
                </c:pt>
                <c:pt idx="14042">
                  <c:v>-7.6509199999999999E-2</c:v>
                </c:pt>
                <c:pt idx="14043">
                  <c:v>-7.7892699999999995E-2</c:v>
                </c:pt>
                <c:pt idx="14044">
                  <c:v>-7.9290700000000006E-2</c:v>
                </c:pt>
                <c:pt idx="14045">
                  <c:v>-8.0699800000000002E-2</c:v>
                </c:pt>
                <c:pt idx="14046">
                  <c:v>-8.2117200000000001E-2</c:v>
                </c:pt>
                <c:pt idx="14047">
                  <c:v>-8.3540400000000001E-2</c:v>
                </c:pt>
                <c:pt idx="14048">
                  <c:v>-8.4966700000000006E-2</c:v>
                </c:pt>
                <c:pt idx="14049">
                  <c:v>-8.6394100000000001E-2</c:v>
                </c:pt>
                <c:pt idx="14050">
                  <c:v>-8.7820899999999993E-2</c:v>
                </c:pt>
                <c:pt idx="14051">
                  <c:v>-8.9244599999999993E-2</c:v>
                </c:pt>
                <c:pt idx="14052">
                  <c:v>-9.0663400000000005E-2</c:v>
                </c:pt>
                <c:pt idx="14053">
                  <c:v>-9.2075000000000004E-2</c:v>
                </c:pt>
                <c:pt idx="14054">
                  <c:v>-9.3475799999999998E-2</c:v>
                </c:pt>
                <c:pt idx="14055">
                  <c:v>-9.4863299999999998E-2</c:v>
                </c:pt>
                <c:pt idx="14056">
                  <c:v>-9.6236500000000003E-2</c:v>
                </c:pt>
                <c:pt idx="14057">
                  <c:v>-9.7594100000000003E-2</c:v>
                </c:pt>
                <c:pt idx="14058">
                  <c:v>-9.8934900000000006E-2</c:v>
                </c:pt>
                <c:pt idx="14059">
                  <c:v>-0.100259</c:v>
                </c:pt>
                <c:pt idx="14060">
                  <c:v>-0.101565</c:v>
                </c:pt>
                <c:pt idx="14061">
                  <c:v>-0.102854</c:v>
                </c:pt>
                <c:pt idx="14062">
                  <c:v>-0.104125</c:v>
                </c:pt>
                <c:pt idx="14063">
                  <c:v>-0.105378</c:v>
                </c:pt>
                <c:pt idx="14064">
                  <c:v>-0.106612</c:v>
                </c:pt>
                <c:pt idx="14065">
                  <c:v>-0.10782700000000001</c:v>
                </c:pt>
                <c:pt idx="14066">
                  <c:v>-0.10902000000000001</c:v>
                </c:pt>
                <c:pt idx="14067">
                  <c:v>-0.110192</c:v>
                </c:pt>
                <c:pt idx="14068">
                  <c:v>-0.111341</c:v>
                </c:pt>
                <c:pt idx="14069">
                  <c:v>-0.112468</c:v>
                </c:pt>
                <c:pt idx="14070">
                  <c:v>-0.113569</c:v>
                </c:pt>
                <c:pt idx="14071">
                  <c:v>-0.11464299999999999</c:v>
                </c:pt>
                <c:pt idx="14072">
                  <c:v>-0.115686</c:v>
                </c:pt>
                <c:pt idx="14073">
                  <c:v>-0.116698</c:v>
                </c:pt>
                <c:pt idx="14074">
                  <c:v>-0.11767900000000001</c:v>
                </c:pt>
                <c:pt idx="14075">
                  <c:v>-0.11863</c:v>
                </c:pt>
                <c:pt idx="14076">
                  <c:v>-0.11955300000000001</c:v>
                </c:pt>
                <c:pt idx="14077">
                  <c:v>-0.12045</c:v>
                </c:pt>
                <c:pt idx="14078">
                  <c:v>-0.121319</c:v>
                </c:pt>
                <c:pt idx="14079">
                  <c:v>-0.12216200000000001</c:v>
                </c:pt>
                <c:pt idx="14080">
                  <c:v>-0.122977</c:v>
                </c:pt>
                <c:pt idx="14081">
                  <c:v>-0.123763</c:v>
                </c:pt>
                <c:pt idx="14082">
                  <c:v>-0.124518</c:v>
                </c:pt>
                <c:pt idx="14083">
                  <c:v>-0.12524099999999999</c:v>
                </c:pt>
                <c:pt idx="14084">
                  <c:v>-0.12593199999999999</c:v>
                </c:pt>
                <c:pt idx="14085">
                  <c:v>-0.12659300000000001</c:v>
                </c:pt>
                <c:pt idx="14086">
                  <c:v>-0.12722700000000001</c:v>
                </c:pt>
                <c:pt idx="14087">
                  <c:v>-0.127835</c:v>
                </c:pt>
                <c:pt idx="14088">
                  <c:v>-0.128412</c:v>
                </c:pt>
                <c:pt idx="14089">
                  <c:v>-0.12895699999999999</c:v>
                </c:pt>
                <c:pt idx="14090">
                  <c:v>-0.129466</c:v>
                </c:pt>
                <c:pt idx="14091">
                  <c:v>-0.129942</c:v>
                </c:pt>
                <c:pt idx="14092">
                  <c:v>-0.130387</c:v>
                </c:pt>
                <c:pt idx="14093">
                  <c:v>-0.130801</c:v>
                </c:pt>
                <c:pt idx="14094">
                  <c:v>-0.131187</c:v>
                </c:pt>
                <c:pt idx="14095">
                  <c:v>-0.131548</c:v>
                </c:pt>
                <c:pt idx="14096">
                  <c:v>-0.131881</c:v>
                </c:pt>
                <c:pt idx="14097">
                  <c:v>-0.13218199999999999</c:v>
                </c:pt>
                <c:pt idx="14098">
                  <c:v>-0.13245299999999999</c:v>
                </c:pt>
                <c:pt idx="14099">
                  <c:v>-0.13269900000000001</c:v>
                </c:pt>
                <c:pt idx="14100">
                  <c:v>-0.13292300000000001</c:v>
                </c:pt>
                <c:pt idx="14101">
                  <c:v>-0.133128</c:v>
                </c:pt>
                <c:pt idx="14102">
                  <c:v>-0.13331200000000001</c:v>
                </c:pt>
                <c:pt idx="14103">
                  <c:v>-0.13347300000000001</c:v>
                </c:pt>
                <c:pt idx="14104">
                  <c:v>-0.13361200000000001</c:v>
                </c:pt>
                <c:pt idx="14105">
                  <c:v>-0.13372899999999999</c:v>
                </c:pt>
                <c:pt idx="14106">
                  <c:v>-0.133824</c:v>
                </c:pt>
                <c:pt idx="14107">
                  <c:v>-0.13389599999999999</c:v>
                </c:pt>
                <c:pt idx="14108">
                  <c:v>-0.13395000000000001</c:v>
                </c:pt>
                <c:pt idx="14109">
                  <c:v>-0.13398599999999999</c:v>
                </c:pt>
                <c:pt idx="14110">
                  <c:v>-0.13400899999999999</c:v>
                </c:pt>
                <c:pt idx="14111">
                  <c:v>-0.134019</c:v>
                </c:pt>
                <c:pt idx="14112">
                  <c:v>-0.134016</c:v>
                </c:pt>
                <c:pt idx="14113">
                  <c:v>-0.13400100000000001</c:v>
                </c:pt>
                <c:pt idx="14114">
                  <c:v>-0.13397500000000001</c:v>
                </c:pt>
                <c:pt idx="14115">
                  <c:v>-0.133939</c:v>
                </c:pt>
                <c:pt idx="14116">
                  <c:v>-0.13389000000000001</c:v>
                </c:pt>
                <c:pt idx="14117">
                  <c:v>-0.133828</c:v>
                </c:pt>
                <c:pt idx="14118">
                  <c:v>-0.13375200000000001</c:v>
                </c:pt>
                <c:pt idx="14119">
                  <c:v>-0.13366400000000001</c:v>
                </c:pt>
                <c:pt idx="14120">
                  <c:v>-0.13356499999999999</c:v>
                </c:pt>
                <c:pt idx="14121">
                  <c:v>-0.13345599999999999</c:v>
                </c:pt>
                <c:pt idx="14122">
                  <c:v>-0.13333700000000001</c:v>
                </c:pt>
                <c:pt idx="14123">
                  <c:v>-0.13320699999999999</c:v>
                </c:pt>
                <c:pt idx="14124">
                  <c:v>-0.13306799999999999</c:v>
                </c:pt>
                <c:pt idx="14125">
                  <c:v>-0.13292100000000001</c:v>
                </c:pt>
                <c:pt idx="14126">
                  <c:v>-0.13276499999999999</c:v>
                </c:pt>
                <c:pt idx="14127">
                  <c:v>-0.13259899999999999</c:v>
                </c:pt>
                <c:pt idx="14128">
                  <c:v>-0.13242399999999999</c:v>
                </c:pt>
                <c:pt idx="14129">
                  <c:v>-0.13224</c:v>
                </c:pt>
                <c:pt idx="14130">
                  <c:v>-0.132049</c:v>
                </c:pt>
                <c:pt idx="14131">
                  <c:v>-0.13184899999999999</c:v>
                </c:pt>
                <c:pt idx="14132">
                  <c:v>-0.13164100000000001</c:v>
                </c:pt>
                <c:pt idx="14133">
                  <c:v>-0.13142200000000001</c:v>
                </c:pt>
                <c:pt idx="14134">
                  <c:v>-0.13119</c:v>
                </c:pt>
                <c:pt idx="14135">
                  <c:v>-0.13094700000000001</c:v>
                </c:pt>
                <c:pt idx="14136">
                  <c:v>-0.13069</c:v>
                </c:pt>
                <c:pt idx="14137">
                  <c:v>-0.13042000000000001</c:v>
                </c:pt>
                <c:pt idx="14138">
                  <c:v>-0.130136</c:v>
                </c:pt>
                <c:pt idx="14139">
                  <c:v>-0.12983900000000001</c:v>
                </c:pt>
                <c:pt idx="14140">
                  <c:v>-0.129527</c:v>
                </c:pt>
                <c:pt idx="14141">
                  <c:v>-0.12919900000000001</c:v>
                </c:pt>
                <c:pt idx="14142">
                  <c:v>-0.128854</c:v>
                </c:pt>
                <c:pt idx="14143">
                  <c:v>-0.12848999999999999</c:v>
                </c:pt>
                <c:pt idx="14144">
                  <c:v>-0.128105</c:v>
                </c:pt>
                <c:pt idx="14145">
                  <c:v>-0.12769800000000001</c:v>
                </c:pt>
                <c:pt idx="14146">
                  <c:v>-0.12726599999999999</c:v>
                </c:pt>
                <c:pt idx="14147">
                  <c:v>-0.12680900000000001</c:v>
                </c:pt>
                <c:pt idx="14148">
                  <c:v>-0.12632599999999999</c:v>
                </c:pt>
                <c:pt idx="14149">
                  <c:v>-0.12581700000000001</c:v>
                </c:pt>
                <c:pt idx="14150">
                  <c:v>-0.125281</c:v>
                </c:pt>
                <c:pt idx="14151">
                  <c:v>-0.12471699999999999</c:v>
                </c:pt>
                <c:pt idx="14152">
                  <c:v>-0.124124</c:v>
                </c:pt>
                <c:pt idx="14153">
                  <c:v>-0.1235</c:v>
                </c:pt>
                <c:pt idx="14154">
                  <c:v>-0.122845</c:v>
                </c:pt>
                <c:pt idx="14155">
                  <c:v>-0.122157</c:v>
                </c:pt>
                <c:pt idx="14156">
                  <c:v>-0.121436</c:v>
                </c:pt>
                <c:pt idx="14157">
                  <c:v>-0.12067899999999999</c:v>
                </c:pt>
                <c:pt idx="14158">
                  <c:v>-0.11988600000000001</c:v>
                </c:pt>
                <c:pt idx="14159">
                  <c:v>-0.11905499999999999</c:v>
                </c:pt>
                <c:pt idx="14160">
                  <c:v>-0.118185</c:v>
                </c:pt>
                <c:pt idx="14161">
                  <c:v>-0.117274</c:v>
                </c:pt>
                <c:pt idx="14162">
                  <c:v>-0.11632199999999999</c:v>
                </c:pt>
                <c:pt idx="14163">
                  <c:v>-0.115326</c:v>
                </c:pt>
                <c:pt idx="14164">
                  <c:v>-0.114287</c:v>
                </c:pt>
                <c:pt idx="14165">
                  <c:v>-0.113202</c:v>
                </c:pt>
                <c:pt idx="14166">
                  <c:v>-0.11207</c:v>
                </c:pt>
                <c:pt idx="14167">
                  <c:v>-0.110891</c:v>
                </c:pt>
                <c:pt idx="14168">
                  <c:v>-0.10966099999999999</c:v>
                </c:pt>
                <c:pt idx="14169">
                  <c:v>-0.108379</c:v>
                </c:pt>
                <c:pt idx="14170">
                  <c:v>-0.107043</c:v>
                </c:pt>
                <c:pt idx="14171">
                  <c:v>-0.105652</c:v>
                </c:pt>
                <c:pt idx="14172">
                  <c:v>-0.104204</c:v>
                </c:pt>
                <c:pt idx="14173">
                  <c:v>-0.102699</c:v>
                </c:pt>
                <c:pt idx="14174">
                  <c:v>-0.10113800000000001</c:v>
                </c:pt>
                <c:pt idx="14175">
                  <c:v>-9.9518099999999998E-2</c:v>
                </c:pt>
                <c:pt idx="14176">
                  <c:v>-9.7838400000000006E-2</c:v>
                </c:pt>
                <c:pt idx="14177">
                  <c:v>-9.6097399999999999E-2</c:v>
                </c:pt>
                <c:pt idx="14178">
                  <c:v>-9.4294500000000003E-2</c:v>
                </c:pt>
                <c:pt idx="14179">
                  <c:v>-9.2429999999999998E-2</c:v>
                </c:pt>
                <c:pt idx="14180">
                  <c:v>-9.0504000000000001E-2</c:v>
                </c:pt>
                <c:pt idx="14181">
                  <c:v>-8.8516499999999998E-2</c:v>
                </c:pt>
                <c:pt idx="14182">
                  <c:v>-8.6467799999999997E-2</c:v>
                </c:pt>
                <c:pt idx="14183">
                  <c:v>-8.43579E-2</c:v>
                </c:pt>
                <c:pt idx="14184">
                  <c:v>-8.2186599999999999E-2</c:v>
                </c:pt>
                <c:pt idx="14185">
                  <c:v>-7.9953800000000005E-2</c:v>
                </c:pt>
                <c:pt idx="14186">
                  <c:v>-7.7659500000000006E-2</c:v>
                </c:pt>
                <c:pt idx="14187">
                  <c:v>-7.5303700000000001E-2</c:v>
                </c:pt>
                <c:pt idx="14188">
                  <c:v>-7.2885599999999995E-2</c:v>
                </c:pt>
                <c:pt idx="14189">
                  <c:v>-7.0404099999999997E-2</c:v>
                </c:pt>
                <c:pt idx="14190">
                  <c:v>-6.78589E-2</c:v>
                </c:pt>
                <c:pt idx="14191">
                  <c:v>-6.5251299999999998E-2</c:v>
                </c:pt>
                <c:pt idx="14192">
                  <c:v>-6.2582200000000004E-2</c:v>
                </c:pt>
                <c:pt idx="14193">
                  <c:v>-5.9851500000000002E-2</c:v>
                </c:pt>
                <c:pt idx="14194">
                  <c:v>-5.7059400000000003E-2</c:v>
                </c:pt>
                <c:pt idx="14195">
                  <c:v>-5.4206400000000002E-2</c:v>
                </c:pt>
                <c:pt idx="14196">
                  <c:v>-5.1293699999999998E-2</c:v>
                </c:pt>
                <c:pt idx="14197">
                  <c:v>-4.8322400000000001E-2</c:v>
                </c:pt>
                <c:pt idx="14198">
                  <c:v>-4.5293800000000002E-2</c:v>
                </c:pt>
                <c:pt idx="14199">
                  <c:v>-4.2208799999999998E-2</c:v>
                </c:pt>
                <c:pt idx="14200">
                  <c:v>-3.9069199999999998E-2</c:v>
                </c:pt>
                <c:pt idx="14201">
                  <c:v>-3.5876600000000002E-2</c:v>
                </c:pt>
                <c:pt idx="14202">
                  <c:v>-3.2632500000000002E-2</c:v>
                </c:pt>
                <c:pt idx="14203">
                  <c:v>-2.9338699999999999E-2</c:v>
                </c:pt>
                <c:pt idx="14204">
                  <c:v>-2.5996499999999999E-2</c:v>
                </c:pt>
                <c:pt idx="14205">
                  <c:v>-2.2607100000000001E-2</c:v>
                </c:pt>
                <c:pt idx="14206">
                  <c:v>-1.9171500000000001E-2</c:v>
                </c:pt>
                <c:pt idx="14207">
                  <c:v>-1.56905E-2</c:v>
                </c:pt>
                <c:pt idx="14208">
                  <c:v>-1.21663E-2</c:v>
                </c:pt>
                <c:pt idx="14209" formatCode="0.00E+00">
                  <c:v>-8.6008899999999999E-3</c:v>
                </c:pt>
                <c:pt idx="14210" formatCode="0.00E+00">
                  <c:v>-4.9966799999999999E-3</c:v>
                </c:pt>
                <c:pt idx="14211" formatCode="0.00E+00">
                  <c:v>-1.35618E-3</c:v>
                </c:pt>
                <c:pt idx="14212" formatCode="0.00E+00">
                  <c:v>2.31781E-3</c:v>
                </c:pt>
                <c:pt idx="14213" formatCode="0.00E+00">
                  <c:v>6.0222799999999996E-3</c:v>
                </c:pt>
                <c:pt idx="14214" formatCode="0.00E+00">
                  <c:v>9.7543899999999999E-3</c:v>
                </c:pt>
                <c:pt idx="14215">
                  <c:v>1.35114E-2</c:v>
                </c:pt>
                <c:pt idx="14216">
                  <c:v>1.7290400000000001E-2</c:v>
                </c:pt>
                <c:pt idx="14217">
                  <c:v>2.10885E-2</c:v>
                </c:pt>
                <c:pt idx="14218">
                  <c:v>2.4903000000000002E-2</c:v>
                </c:pt>
                <c:pt idx="14219">
                  <c:v>2.8730800000000001E-2</c:v>
                </c:pt>
                <c:pt idx="14220">
                  <c:v>3.2569000000000001E-2</c:v>
                </c:pt>
                <c:pt idx="14221">
                  <c:v>3.6414599999999998E-2</c:v>
                </c:pt>
                <c:pt idx="14222">
                  <c:v>4.0265000000000002E-2</c:v>
                </c:pt>
                <c:pt idx="14223">
                  <c:v>4.4117499999999997E-2</c:v>
                </c:pt>
                <c:pt idx="14224">
                  <c:v>4.7969299999999999E-2</c:v>
                </c:pt>
                <c:pt idx="14225">
                  <c:v>5.1816599999999997E-2</c:v>
                </c:pt>
                <c:pt idx="14226">
                  <c:v>5.5655000000000003E-2</c:v>
                </c:pt>
                <c:pt idx="14227">
                  <c:v>5.9480199999999997E-2</c:v>
                </c:pt>
                <c:pt idx="14228">
                  <c:v>6.3289200000000004E-2</c:v>
                </c:pt>
                <c:pt idx="14229">
                  <c:v>6.7079E-2</c:v>
                </c:pt>
                <c:pt idx="14230">
                  <c:v>7.0846699999999999E-2</c:v>
                </c:pt>
                <c:pt idx="14231">
                  <c:v>7.4588699999999994E-2</c:v>
                </c:pt>
                <c:pt idx="14232">
                  <c:v>7.8301999999999997E-2</c:v>
                </c:pt>
                <c:pt idx="14233">
                  <c:v>8.1983500000000001E-2</c:v>
                </c:pt>
                <c:pt idx="14234">
                  <c:v>8.5630100000000001E-2</c:v>
                </c:pt>
                <c:pt idx="14235">
                  <c:v>8.9238100000000001E-2</c:v>
                </c:pt>
                <c:pt idx="14236">
                  <c:v>9.2804200000000003E-2</c:v>
                </c:pt>
                <c:pt idx="14237">
                  <c:v>9.6325300000000003E-2</c:v>
                </c:pt>
                <c:pt idx="14238">
                  <c:v>9.9797800000000006E-2</c:v>
                </c:pt>
                <c:pt idx="14239">
                  <c:v>0.103218</c:v>
                </c:pt>
                <c:pt idx="14240">
                  <c:v>0.106582</c:v>
                </c:pt>
                <c:pt idx="14241">
                  <c:v>0.109888</c:v>
                </c:pt>
                <c:pt idx="14242">
                  <c:v>0.113133</c:v>
                </c:pt>
                <c:pt idx="14243">
                  <c:v>0.116313</c:v>
                </c:pt>
                <c:pt idx="14244">
                  <c:v>0.119426</c:v>
                </c:pt>
                <c:pt idx="14245">
                  <c:v>0.12246799999999999</c:v>
                </c:pt>
                <c:pt idx="14246">
                  <c:v>0.12543699999999999</c:v>
                </c:pt>
                <c:pt idx="14247">
                  <c:v>0.12833</c:v>
                </c:pt>
                <c:pt idx="14248">
                  <c:v>0.13114200000000001</c:v>
                </c:pt>
                <c:pt idx="14249">
                  <c:v>0.13387099999999999</c:v>
                </c:pt>
                <c:pt idx="14250">
                  <c:v>0.136514</c:v>
                </c:pt>
                <c:pt idx="14251">
                  <c:v>0.139069</c:v>
                </c:pt>
                <c:pt idx="14252">
                  <c:v>0.14153199999999999</c:v>
                </c:pt>
                <c:pt idx="14253">
                  <c:v>0.1439</c:v>
                </c:pt>
                <c:pt idx="14254">
                  <c:v>0.146171</c:v>
                </c:pt>
                <c:pt idx="14255">
                  <c:v>0.148343</c:v>
                </c:pt>
                <c:pt idx="14256">
                  <c:v>0.15041299999999999</c:v>
                </c:pt>
                <c:pt idx="14257">
                  <c:v>0.15237999999999999</c:v>
                </c:pt>
                <c:pt idx="14258">
                  <c:v>0.15424099999999999</c:v>
                </c:pt>
                <c:pt idx="14259">
                  <c:v>0.15599399999999999</c:v>
                </c:pt>
                <c:pt idx="14260">
                  <c:v>0.157638</c:v>
                </c:pt>
                <c:pt idx="14261">
                  <c:v>0.15917000000000001</c:v>
                </c:pt>
                <c:pt idx="14262">
                  <c:v>0.16058900000000001</c:v>
                </c:pt>
                <c:pt idx="14263">
                  <c:v>0.16189400000000001</c:v>
                </c:pt>
                <c:pt idx="14264">
                  <c:v>0.163082</c:v>
                </c:pt>
                <c:pt idx="14265">
                  <c:v>0.164155</c:v>
                </c:pt>
                <c:pt idx="14266">
                  <c:v>0.16511000000000001</c:v>
                </c:pt>
                <c:pt idx="14267">
                  <c:v>0.16594500000000001</c:v>
                </c:pt>
                <c:pt idx="14268">
                  <c:v>0.166658</c:v>
                </c:pt>
                <c:pt idx="14269">
                  <c:v>0.16725000000000001</c:v>
                </c:pt>
                <c:pt idx="14270">
                  <c:v>0.16771800000000001</c:v>
                </c:pt>
                <c:pt idx="14271">
                  <c:v>0.16806099999999999</c:v>
                </c:pt>
                <c:pt idx="14272">
                  <c:v>0.16828000000000001</c:v>
                </c:pt>
                <c:pt idx="14273">
                  <c:v>0.16837199999999999</c:v>
                </c:pt>
                <c:pt idx="14274">
                  <c:v>0.16833999999999999</c:v>
                </c:pt>
                <c:pt idx="14275">
                  <c:v>0.168183</c:v>
                </c:pt>
                <c:pt idx="14276">
                  <c:v>0.16789999999999999</c:v>
                </c:pt>
                <c:pt idx="14277">
                  <c:v>0.167494</c:v>
                </c:pt>
                <c:pt idx="14278">
                  <c:v>0.166963</c:v>
                </c:pt>
                <c:pt idx="14279">
                  <c:v>0.16630900000000001</c:v>
                </c:pt>
                <c:pt idx="14280">
                  <c:v>0.16553200000000001</c:v>
                </c:pt>
                <c:pt idx="14281">
                  <c:v>0.164634</c:v>
                </c:pt>
                <c:pt idx="14282">
                  <c:v>0.16361400000000001</c:v>
                </c:pt>
                <c:pt idx="14283">
                  <c:v>0.16247500000000001</c:v>
                </c:pt>
                <c:pt idx="14284">
                  <c:v>0.161216</c:v>
                </c:pt>
                <c:pt idx="14285">
                  <c:v>0.15984000000000001</c:v>
                </c:pt>
                <c:pt idx="14286">
                  <c:v>0.15834599999999999</c:v>
                </c:pt>
                <c:pt idx="14287">
                  <c:v>0.15673799999999999</c:v>
                </c:pt>
                <c:pt idx="14288">
                  <c:v>0.15501499999999999</c:v>
                </c:pt>
                <c:pt idx="14289">
                  <c:v>0.15317900000000001</c:v>
                </c:pt>
                <c:pt idx="14290">
                  <c:v>0.15123300000000001</c:v>
                </c:pt>
                <c:pt idx="14291">
                  <c:v>0.149177</c:v>
                </c:pt>
                <c:pt idx="14292">
                  <c:v>0.14701400000000001</c:v>
                </c:pt>
                <c:pt idx="14293">
                  <c:v>0.14474600000000001</c:v>
                </c:pt>
                <c:pt idx="14294">
                  <c:v>0.142377</c:v>
                </c:pt>
                <c:pt idx="14295">
                  <c:v>0.13990900000000001</c:v>
                </c:pt>
                <c:pt idx="14296">
                  <c:v>0.137346</c:v>
                </c:pt>
                <c:pt idx="14297">
                  <c:v>0.134689</c:v>
                </c:pt>
                <c:pt idx="14298">
                  <c:v>0.131941</c:v>
                </c:pt>
                <c:pt idx="14299">
                  <c:v>0.129104</c:v>
                </c:pt>
                <c:pt idx="14300">
                  <c:v>0.12618199999999999</c:v>
                </c:pt>
                <c:pt idx="14301">
                  <c:v>0.12317699999999999</c:v>
                </c:pt>
                <c:pt idx="14302">
                  <c:v>0.12009300000000001</c:v>
                </c:pt>
                <c:pt idx="14303">
                  <c:v>0.11693199999999999</c:v>
                </c:pt>
                <c:pt idx="14304">
                  <c:v>0.11369700000000001</c:v>
                </c:pt>
                <c:pt idx="14305">
                  <c:v>0.110392</c:v>
                </c:pt>
                <c:pt idx="14306">
                  <c:v>0.10702100000000001</c:v>
                </c:pt>
                <c:pt idx="14307">
                  <c:v>0.103586</c:v>
                </c:pt>
                <c:pt idx="14308">
                  <c:v>0.100092</c:v>
                </c:pt>
                <c:pt idx="14309">
                  <c:v>9.6543199999999996E-2</c:v>
                </c:pt>
                <c:pt idx="14310">
                  <c:v>9.2943899999999996E-2</c:v>
                </c:pt>
                <c:pt idx="14311">
                  <c:v>8.9297600000000005E-2</c:v>
                </c:pt>
                <c:pt idx="14312">
                  <c:v>8.5608500000000004E-2</c:v>
                </c:pt>
                <c:pt idx="14313">
                  <c:v>8.18797E-2</c:v>
                </c:pt>
                <c:pt idx="14314">
                  <c:v>7.8113699999999994E-2</c:v>
                </c:pt>
                <c:pt idx="14315">
                  <c:v>7.4313500000000005E-2</c:v>
                </c:pt>
                <c:pt idx="14316">
                  <c:v>7.0483599999999993E-2</c:v>
                </c:pt>
                <c:pt idx="14317">
                  <c:v>6.6628599999999996E-2</c:v>
                </c:pt>
                <c:pt idx="14318">
                  <c:v>6.27529E-2</c:v>
                </c:pt>
                <c:pt idx="14319">
                  <c:v>5.8861200000000002E-2</c:v>
                </c:pt>
                <c:pt idx="14320">
                  <c:v>5.4957499999999999E-2</c:v>
                </c:pt>
                <c:pt idx="14321">
                  <c:v>5.10462E-2</c:v>
                </c:pt>
                <c:pt idx="14322">
                  <c:v>4.7131399999999997E-2</c:v>
                </c:pt>
                <c:pt idx="14323">
                  <c:v>4.3217699999999998E-2</c:v>
                </c:pt>
                <c:pt idx="14324">
                  <c:v>3.9310100000000001E-2</c:v>
                </c:pt>
                <c:pt idx="14325">
                  <c:v>3.5412699999999998E-2</c:v>
                </c:pt>
                <c:pt idx="14326">
                  <c:v>3.1529300000000003E-2</c:v>
                </c:pt>
                <c:pt idx="14327">
                  <c:v>2.7663199999999999E-2</c:v>
                </c:pt>
                <c:pt idx="14328">
                  <c:v>2.38184E-2</c:v>
                </c:pt>
                <c:pt idx="14329">
                  <c:v>1.9999300000000001E-2</c:v>
                </c:pt>
                <c:pt idx="14330">
                  <c:v>1.62104E-2</c:v>
                </c:pt>
                <c:pt idx="14331">
                  <c:v>1.2455600000000001E-2</c:v>
                </c:pt>
                <c:pt idx="14332" formatCode="0.00E+00">
                  <c:v>8.7393999999999996E-3</c:v>
                </c:pt>
                <c:pt idx="14333" formatCode="0.00E+00">
                  <c:v>5.0662299999999997E-3</c:v>
                </c:pt>
                <c:pt idx="14334" formatCode="0.00E+00">
                  <c:v>1.44024E-3</c:v>
                </c:pt>
                <c:pt idx="14335" formatCode="0.00E+00">
                  <c:v>-2.1347200000000001E-3</c:v>
                </c:pt>
                <c:pt idx="14336" formatCode="0.00E+00">
                  <c:v>-5.6549800000000004E-3</c:v>
                </c:pt>
                <c:pt idx="14337" formatCode="0.00E+00">
                  <c:v>-9.1169700000000003E-3</c:v>
                </c:pt>
                <c:pt idx="14338">
                  <c:v>-1.2517199999999999E-2</c:v>
                </c:pt>
                <c:pt idx="14339">
                  <c:v>-1.5852399999999999E-2</c:v>
                </c:pt>
                <c:pt idx="14340">
                  <c:v>-1.91196E-2</c:v>
                </c:pt>
                <c:pt idx="14341">
                  <c:v>-2.2315399999999999E-2</c:v>
                </c:pt>
                <c:pt idx="14342">
                  <c:v>-2.5436299999999998E-2</c:v>
                </c:pt>
                <c:pt idx="14343">
                  <c:v>-2.84785E-2</c:v>
                </c:pt>
                <c:pt idx="14344">
                  <c:v>-3.1438099999999997E-2</c:v>
                </c:pt>
                <c:pt idx="14345">
                  <c:v>-3.4311599999999998E-2</c:v>
                </c:pt>
                <c:pt idx="14346">
                  <c:v>-3.7095799999999998E-2</c:v>
                </c:pt>
                <c:pt idx="14347">
                  <c:v>-3.9787599999999999E-2</c:v>
                </c:pt>
                <c:pt idx="14348">
                  <c:v>-4.2384100000000001E-2</c:v>
                </c:pt>
                <c:pt idx="14349">
                  <c:v>-4.4882699999999998E-2</c:v>
                </c:pt>
                <c:pt idx="14350">
                  <c:v>-4.72804E-2</c:v>
                </c:pt>
                <c:pt idx="14351">
                  <c:v>-4.9574300000000002E-2</c:v>
                </c:pt>
                <c:pt idx="14352">
                  <c:v>-5.17612E-2</c:v>
                </c:pt>
                <c:pt idx="14353">
                  <c:v>-5.3838499999999997E-2</c:v>
                </c:pt>
                <c:pt idx="14354">
                  <c:v>-5.5804800000000002E-2</c:v>
                </c:pt>
                <c:pt idx="14355">
                  <c:v>-5.7659000000000002E-2</c:v>
                </c:pt>
                <c:pt idx="14356">
                  <c:v>-5.9400099999999997E-2</c:v>
                </c:pt>
                <c:pt idx="14357">
                  <c:v>-6.1026299999999999E-2</c:v>
                </c:pt>
                <c:pt idx="14358">
                  <c:v>-6.2536099999999997E-2</c:v>
                </c:pt>
                <c:pt idx="14359">
                  <c:v>-6.3928399999999996E-2</c:v>
                </c:pt>
                <c:pt idx="14360">
                  <c:v>-6.5201700000000001E-2</c:v>
                </c:pt>
                <c:pt idx="14361">
                  <c:v>-6.6353899999999993E-2</c:v>
                </c:pt>
                <c:pt idx="14362">
                  <c:v>-6.7382700000000004E-2</c:v>
                </c:pt>
                <c:pt idx="14363">
                  <c:v>-6.8287100000000003E-2</c:v>
                </c:pt>
                <c:pt idx="14364">
                  <c:v>-6.9066199999999994E-2</c:v>
                </c:pt>
                <c:pt idx="14365">
                  <c:v>-6.9719100000000006E-2</c:v>
                </c:pt>
                <c:pt idx="14366">
                  <c:v>-7.0244299999999996E-2</c:v>
                </c:pt>
                <c:pt idx="14367">
                  <c:v>-7.0640700000000001E-2</c:v>
                </c:pt>
                <c:pt idx="14368">
                  <c:v>-7.0907300000000006E-2</c:v>
                </c:pt>
                <c:pt idx="14369">
                  <c:v>-7.1044300000000005E-2</c:v>
                </c:pt>
                <c:pt idx="14370">
                  <c:v>-7.1051299999999998E-2</c:v>
                </c:pt>
                <c:pt idx="14371">
                  <c:v>-7.0927900000000002E-2</c:v>
                </c:pt>
                <c:pt idx="14372">
                  <c:v>-7.0674500000000001E-2</c:v>
                </c:pt>
                <c:pt idx="14373">
                  <c:v>-7.0291800000000002E-2</c:v>
                </c:pt>
                <c:pt idx="14374">
                  <c:v>-6.9780700000000001E-2</c:v>
                </c:pt>
                <c:pt idx="14375">
                  <c:v>-6.9141599999999998E-2</c:v>
                </c:pt>
                <c:pt idx="14376">
                  <c:v>-6.8375199999999997E-2</c:v>
                </c:pt>
                <c:pt idx="14377">
                  <c:v>-6.7482600000000004E-2</c:v>
                </c:pt>
                <c:pt idx="14378">
                  <c:v>-6.6465200000000002E-2</c:v>
                </c:pt>
                <c:pt idx="14379">
                  <c:v>-6.5324599999999997E-2</c:v>
                </c:pt>
                <c:pt idx="14380">
                  <c:v>-6.4061599999999996E-2</c:v>
                </c:pt>
                <c:pt idx="14381">
                  <c:v>-6.2676800000000005E-2</c:v>
                </c:pt>
                <c:pt idx="14382">
                  <c:v>-6.1171000000000003E-2</c:v>
                </c:pt>
                <c:pt idx="14383">
                  <c:v>-5.9545599999999997E-2</c:v>
                </c:pt>
                <c:pt idx="14384">
                  <c:v>-5.78025E-2</c:v>
                </c:pt>
                <c:pt idx="14385">
                  <c:v>-5.5943600000000003E-2</c:v>
                </c:pt>
                <c:pt idx="14386">
                  <c:v>-5.3970600000000001E-2</c:v>
                </c:pt>
                <c:pt idx="14387">
                  <c:v>-5.1886300000000003E-2</c:v>
                </c:pt>
                <c:pt idx="14388">
                  <c:v>-4.9693300000000003E-2</c:v>
                </c:pt>
                <c:pt idx="14389">
                  <c:v>-4.7393699999999997E-2</c:v>
                </c:pt>
                <c:pt idx="14390">
                  <c:v>-4.4990099999999998E-2</c:v>
                </c:pt>
                <c:pt idx="14391">
                  <c:v>-4.2485500000000002E-2</c:v>
                </c:pt>
                <c:pt idx="14392">
                  <c:v>-3.9882599999999997E-2</c:v>
                </c:pt>
                <c:pt idx="14393">
                  <c:v>-3.7184200000000001E-2</c:v>
                </c:pt>
                <c:pt idx="14394">
                  <c:v>-3.4393300000000002E-2</c:v>
                </c:pt>
                <c:pt idx="14395">
                  <c:v>-3.1512800000000001E-2</c:v>
                </c:pt>
                <c:pt idx="14396">
                  <c:v>-2.8544400000000001E-2</c:v>
                </c:pt>
                <c:pt idx="14397">
                  <c:v>-2.5489999999999999E-2</c:v>
                </c:pt>
                <c:pt idx="14398">
                  <c:v>-2.2352199999999999E-2</c:v>
                </c:pt>
                <c:pt idx="14399">
                  <c:v>-1.9134399999999999E-2</c:v>
                </c:pt>
                <c:pt idx="14400">
                  <c:v>-1.5840099999999999E-2</c:v>
                </c:pt>
                <c:pt idx="14401">
                  <c:v>-1.24738E-2</c:v>
                </c:pt>
                <c:pt idx="14402" formatCode="0.00E+00">
                  <c:v>-9.0407999999999999E-3</c:v>
                </c:pt>
                <c:pt idx="14403" formatCode="0.00E+00">
                  <c:v>-5.5447200000000004E-3</c:v>
                </c:pt>
                <c:pt idx="14404" formatCode="0.00E+00">
                  <c:v>-1.9878000000000001E-3</c:v>
                </c:pt>
                <c:pt idx="14405" formatCode="0.00E+00">
                  <c:v>1.62758E-3</c:v>
                </c:pt>
                <c:pt idx="14406" formatCode="0.00E+00">
                  <c:v>5.2979699999999999E-3</c:v>
                </c:pt>
                <c:pt idx="14407" formatCode="0.00E+00">
                  <c:v>9.01887E-3</c:v>
                </c:pt>
                <c:pt idx="14408">
                  <c:v>1.27858E-2</c:v>
                </c:pt>
                <c:pt idx="14409">
                  <c:v>1.6594899999999999E-2</c:v>
                </c:pt>
                <c:pt idx="14410">
                  <c:v>2.0442999999999999E-2</c:v>
                </c:pt>
                <c:pt idx="14411">
                  <c:v>2.4326799999999999E-2</c:v>
                </c:pt>
                <c:pt idx="14412">
                  <c:v>2.8243500000000001E-2</c:v>
                </c:pt>
                <c:pt idx="14413">
                  <c:v>3.2189099999999998E-2</c:v>
                </c:pt>
                <c:pt idx="14414">
                  <c:v>3.6159400000000001E-2</c:v>
                </c:pt>
                <c:pt idx="14415">
                  <c:v>4.0149900000000002E-2</c:v>
                </c:pt>
                <c:pt idx="14416">
                  <c:v>4.4156399999999998E-2</c:v>
                </c:pt>
                <c:pt idx="14417">
                  <c:v>4.81742E-2</c:v>
                </c:pt>
                <c:pt idx="14418">
                  <c:v>5.2199299999999997E-2</c:v>
                </c:pt>
                <c:pt idx="14419">
                  <c:v>5.6229000000000001E-2</c:v>
                </c:pt>
                <c:pt idx="14420">
                  <c:v>6.0260000000000001E-2</c:v>
                </c:pt>
                <c:pt idx="14421">
                  <c:v>6.4286700000000002E-2</c:v>
                </c:pt>
                <c:pt idx="14422">
                  <c:v>6.8302600000000005E-2</c:v>
                </c:pt>
                <c:pt idx="14423">
                  <c:v>7.2303599999999996E-2</c:v>
                </c:pt>
                <c:pt idx="14424">
                  <c:v>7.6289999999999997E-2</c:v>
                </c:pt>
                <c:pt idx="14425">
                  <c:v>8.0262E-2</c:v>
                </c:pt>
                <c:pt idx="14426">
                  <c:v>8.4216799999999994E-2</c:v>
                </c:pt>
                <c:pt idx="14427">
                  <c:v>8.8149500000000006E-2</c:v>
                </c:pt>
                <c:pt idx="14428">
                  <c:v>9.2055600000000001E-2</c:v>
                </c:pt>
                <c:pt idx="14429">
                  <c:v>9.5932100000000006E-2</c:v>
                </c:pt>
                <c:pt idx="14430">
                  <c:v>9.9775500000000003E-2</c:v>
                </c:pt>
                <c:pt idx="14431">
                  <c:v>0.10358199999999999</c:v>
                </c:pt>
                <c:pt idx="14432">
                  <c:v>0.107348</c:v>
                </c:pt>
                <c:pt idx="14433">
                  <c:v>0.111069</c:v>
                </c:pt>
                <c:pt idx="14434">
                  <c:v>0.114744</c:v>
                </c:pt>
                <c:pt idx="14435">
                  <c:v>0.118366</c:v>
                </c:pt>
                <c:pt idx="14436">
                  <c:v>0.121933</c:v>
                </c:pt>
                <c:pt idx="14437">
                  <c:v>0.12544</c:v>
                </c:pt>
                <c:pt idx="14438">
                  <c:v>0.128884</c:v>
                </c:pt>
                <c:pt idx="14439">
                  <c:v>0.13225999999999999</c:v>
                </c:pt>
                <c:pt idx="14440">
                  <c:v>0.13556799999999999</c:v>
                </c:pt>
                <c:pt idx="14441">
                  <c:v>0.13880200000000001</c:v>
                </c:pt>
                <c:pt idx="14442">
                  <c:v>0.14196</c:v>
                </c:pt>
                <c:pt idx="14443">
                  <c:v>0.145041</c:v>
                </c:pt>
                <c:pt idx="14444">
                  <c:v>0.14804400000000001</c:v>
                </c:pt>
                <c:pt idx="14445">
                  <c:v>0.15096799999999999</c:v>
                </c:pt>
                <c:pt idx="14446">
                  <c:v>0.153807</c:v>
                </c:pt>
                <c:pt idx="14447">
                  <c:v>0.156557</c:v>
                </c:pt>
                <c:pt idx="14448">
                  <c:v>0.15921099999999999</c:v>
                </c:pt>
                <c:pt idx="14449">
                  <c:v>0.16177</c:v>
                </c:pt>
                <c:pt idx="14450">
                  <c:v>0.16423099999999999</c:v>
                </c:pt>
                <c:pt idx="14451">
                  <c:v>0.16659499999999999</c:v>
                </c:pt>
                <c:pt idx="14452">
                  <c:v>0.16886300000000001</c:v>
                </c:pt>
                <c:pt idx="14453">
                  <c:v>0.17103599999999999</c:v>
                </c:pt>
                <c:pt idx="14454">
                  <c:v>0.17311799999999999</c:v>
                </c:pt>
                <c:pt idx="14455">
                  <c:v>0.17510500000000001</c:v>
                </c:pt>
                <c:pt idx="14456">
                  <c:v>0.17699200000000001</c:v>
                </c:pt>
                <c:pt idx="14457">
                  <c:v>0.17877699999999999</c:v>
                </c:pt>
                <c:pt idx="14458">
                  <c:v>0.18046200000000001</c:v>
                </c:pt>
                <c:pt idx="14459">
                  <c:v>0.18204699999999999</c:v>
                </c:pt>
                <c:pt idx="14460">
                  <c:v>0.183528</c:v>
                </c:pt>
                <c:pt idx="14461">
                  <c:v>0.18490200000000001</c:v>
                </c:pt>
                <c:pt idx="14462">
                  <c:v>0.186167</c:v>
                </c:pt>
                <c:pt idx="14463">
                  <c:v>0.18732399999999999</c:v>
                </c:pt>
                <c:pt idx="14464">
                  <c:v>0.18837499999999999</c:v>
                </c:pt>
                <c:pt idx="14465">
                  <c:v>0.18932099999999999</c:v>
                </c:pt>
                <c:pt idx="14466">
                  <c:v>0.190161</c:v>
                </c:pt>
                <c:pt idx="14467">
                  <c:v>0.19089700000000001</c:v>
                </c:pt>
                <c:pt idx="14468">
                  <c:v>0.19153000000000001</c:v>
                </c:pt>
                <c:pt idx="14469">
                  <c:v>0.19206100000000001</c:v>
                </c:pt>
                <c:pt idx="14470">
                  <c:v>0.19248799999999999</c:v>
                </c:pt>
                <c:pt idx="14471">
                  <c:v>0.19280900000000001</c:v>
                </c:pt>
                <c:pt idx="14472">
                  <c:v>0.193023</c:v>
                </c:pt>
                <c:pt idx="14473">
                  <c:v>0.193129</c:v>
                </c:pt>
                <c:pt idx="14474">
                  <c:v>0.193133</c:v>
                </c:pt>
                <c:pt idx="14475">
                  <c:v>0.19303500000000001</c:v>
                </c:pt>
                <c:pt idx="14476">
                  <c:v>0.19283600000000001</c:v>
                </c:pt>
                <c:pt idx="14477">
                  <c:v>0.19253500000000001</c:v>
                </c:pt>
                <c:pt idx="14478">
                  <c:v>0.192131</c:v>
                </c:pt>
                <c:pt idx="14479">
                  <c:v>0.19162499999999999</c:v>
                </c:pt>
                <c:pt idx="14480">
                  <c:v>0.19102</c:v>
                </c:pt>
                <c:pt idx="14481">
                  <c:v>0.19031300000000001</c:v>
                </c:pt>
                <c:pt idx="14482">
                  <c:v>0.189503</c:v>
                </c:pt>
                <c:pt idx="14483">
                  <c:v>0.18859000000000001</c:v>
                </c:pt>
                <c:pt idx="14484">
                  <c:v>0.18757099999999999</c:v>
                </c:pt>
                <c:pt idx="14485">
                  <c:v>0.186445</c:v>
                </c:pt>
                <c:pt idx="14486">
                  <c:v>0.18521399999999999</c:v>
                </c:pt>
                <c:pt idx="14487">
                  <c:v>0.18388499999999999</c:v>
                </c:pt>
                <c:pt idx="14488">
                  <c:v>0.18246100000000001</c:v>
                </c:pt>
                <c:pt idx="14489">
                  <c:v>0.18094199999999999</c:v>
                </c:pt>
                <c:pt idx="14490">
                  <c:v>0.17932899999999999</c:v>
                </c:pt>
                <c:pt idx="14491">
                  <c:v>0.177623</c:v>
                </c:pt>
                <c:pt idx="14492">
                  <c:v>0.17583099999999999</c:v>
                </c:pt>
                <c:pt idx="14493">
                  <c:v>0.173957</c:v>
                </c:pt>
                <c:pt idx="14494">
                  <c:v>0.17200199999999999</c:v>
                </c:pt>
                <c:pt idx="14495">
                  <c:v>0.16996600000000001</c:v>
                </c:pt>
                <c:pt idx="14496">
                  <c:v>0.16785</c:v>
                </c:pt>
                <c:pt idx="14497">
                  <c:v>0.165655</c:v>
                </c:pt>
                <c:pt idx="14498">
                  <c:v>0.163384</c:v>
                </c:pt>
                <c:pt idx="14499">
                  <c:v>0.16104099999999999</c:v>
                </c:pt>
                <c:pt idx="14500">
                  <c:v>0.15862699999999999</c:v>
                </c:pt>
                <c:pt idx="14501">
                  <c:v>0.15614900000000001</c:v>
                </c:pt>
                <c:pt idx="14502">
                  <c:v>0.15361</c:v>
                </c:pt>
                <c:pt idx="14503">
                  <c:v>0.15101200000000001</c:v>
                </c:pt>
                <c:pt idx="14504">
                  <c:v>0.14835599999999999</c:v>
                </c:pt>
                <c:pt idx="14505">
                  <c:v>0.145646</c:v>
                </c:pt>
                <c:pt idx="14506">
                  <c:v>0.14288799999999999</c:v>
                </c:pt>
                <c:pt idx="14507">
                  <c:v>0.14008599999999999</c:v>
                </c:pt>
                <c:pt idx="14508">
                  <c:v>0.13724</c:v>
                </c:pt>
                <c:pt idx="14509">
                  <c:v>0.13435</c:v>
                </c:pt>
                <c:pt idx="14510">
                  <c:v>0.131414</c:v>
                </c:pt>
                <c:pt idx="14511">
                  <c:v>0.128438</c:v>
                </c:pt>
                <c:pt idx="14512">
                  <c:v>0.12542800000000001</c:v>
                </c:pt>
                <c:pt idx="14513">
                  <c:v>0.12238599999999999</c:v>
                </c:pt>
                <c:pt idx="14514">
                  <c:v>0.119314</c:v>
                </c:pt>
                <c:pt idx="14515">
                  <c:v>0.116213</c:v>
                </c:pt>
                <c:pt idx="14516">
                  <c:v>0.113089</c:v>
                </c:pt>
                <c:pt idx="14517">
                  <c:v>0.109948</c:v>
                </c:pt>
                <c:pt idx="14518">
                  <c:v>0.106794</c:v>
                </c:pt>
                <c:pt idx="14519">
                  <c:v>0.10363</c:v>
                </c:pt>
                <c:pt idx="14520">
                  <c:v>0.10046099999999999</c:v>
                </c:pt>
                <c:pt idx="14521">
                  <c:v>9.7293699999999997E-2</c:v>
                </c:pt>
                <c:pt idx="14522">
                  <c:v>9.41245E-2</c:v>
                </c:pt>
                <c:pt idx="14523">
                  <c:v>9.0950000000000003E-2</c:v>
                </c:pt>
                <c:pt idx="14524">
                  <c:v>8.7773000000000004E-2</c:v>
                </c:pt>
                <c:pt idx="14525">
                  <c:v>8.4602499999999997E-2</c:v>
                </c:pt>
                <c:pt idx="14526">
                  <c:v>8.1445699999999996E-2</c:v>
                </c:pt>
                <c:pt idx="14527">
                  <c:v>7.8304299999999993E-2</c:v>
                </c:pt>
                <c:pt idx="14528">
                  <c:v>7.5178900000000007E-2</c:v>
                </c:pt>
                <c:pt idx="14529">
                  <c:v>7.2070800000000004E-2</c:v>
                </c:pt>
                <c:pt idx="14530">
                  <c:v>6.8981799999999996E-2</c:v>
                </c:pt>
                <c:pt idx="14531">
                  <c:v>6.5916699999999995E-2</c:v>
                </c:pt>
                <c:pt idx="14532">
                  <c:v>6.2881400000000004E-2</c:v>
                </c:pt>
                <c:pt idx="14533">
                  <c:v>5.9877899999999998E-2</c:v>
                </c:pt>
                <c:pt idx="14534">
                  <c:v>5.6903700000000002E-2</c:v>
                </c:pt>
                <c:pt idx="14535">
                  <c:v>5.3958100000000002E-2</c:v>
                </c:pt>
                <c:pt idx="14536">
                  <c:v>5.1044800000000001E-2</c:v>
                </c:pt>
                <c:pt idx="14537">
                  <c:v>4.8168099999999998E-2</c:v>
                </c:pt>
                <c:pt idx="14538">
                  <c:v>4.5330500000000003E-2</c:v>
                </c:pt>
                <c:pt idx="14539">
                  <c:v>4.2533300000000003E-2</c:v>
                </c:pt>
                <c:pt idx="14540">
                  <c:v>3.9779599999999998E-2</c:v>
                </c:pt>
                <c:pt idx="14541">
                  <c:v>3.7074000000000003E-2</c:v>
                </c:pt>
                <c:pt idx="14542">
                  <c:v>3.4419499999999999E-2</c:v>
                </c:pt>
                <c:pt idx="14543">
                  <c:v>3.1814799999999997E-2</c:v>
                </c:pt>
                <c:pt idx="14544">
                  <c:v>2.9258099999999999E-2</c:v>
                </c:pt>
                <c:pt idx="14545">
                  <c:v>2.6751199999999999E-2</c:v>
                </c:pt>
                <c:pt idx="14546">
                  <c:v>2.4298299999999998E-2</c:v>
                </c:pt>
                <c:pt idx="14547">
                  <c:v>2.1901400000000001E-2</c:v>
                </c:pt>
                <c:pt idx="14548">
                  <c:v>1.95608E-2</c:v>
                </c:pt>
                <c:pt idx="14549">
                  <c:v>1.7278499999999999E-2</c:v>
                </c:pt>
                <c:pt idx="14550">
                  <c:v>1.5057900000000001E-2</c:v>
                </c:pt>
                <c:pt idx="14551">
                  <c:v>1.28988E-2</c:v>
                </c:pt>
                <c:pt idx="14552">
                  <c:v>1.0796500000000001E-2</c:v>
                </c:pt>
                <c:pt idx="14553" formatCode="0.00E+00">
                  <c:v>8.7471100000000006E-3</c:v>
                </c:pt>
                <c:pt idx="14554" formatCode="0.00E+00">
                  <c:v>6.7530000000000003E-3</c:v>
                </c:pt>
                <c:pt idx="14555" formatCode="0.00E+00">
                  <c:v>4.81936E-3</c:v>
                </c:pt>
                <c:pt idx="14556" formatCode="0.00E+00">
                  <c:v>2.9500799999999999E-3</c:v>
                </c:pt>
                <c:pt idx="14557" formatCode="0.00E+00">
                  <c:v>1.14663E-3</c:v>
                </c:pt>
                <c:pt idx="14558" formatCode="0.00E+00">
                  <c:v>-5.9340599999999999E-4</c:v>
                </c:pt>
                <c:pt idx="14559" formatCode="0.00E+00">
                  <c:v>-2.27407E-3</c:v>
                </c:pt>
                <c:pt idx="14560" formatCode="0.00E+00">
                  <c:v>-3.8929699999999999E-3</c:v>
                </c:pt>
                <c:pt idx="14561" formatCode="0.00E+00">
                  <c:v>-5.4416000000000004E-3</c:v>
                </c:pt>
                <c:pt idx="14562" formatCode="0.00E+00">
                  <c:v>-6.9152800000000002E-3</c:v>
                </c:pt>
                <c:pt idx="14563" formatCode="0.00E+00">
                  <c:v>-8.3164199999999997E-3</c:v>
                </c:pt>
                <c:pt idx="14564" formatCode="0.00E+00">
                  <c:v>-9.6497500000000003E-3</c:v>
                </c:pt>
                <c:pt idx="14565">
                  <c:v>-1.09178E-2</c:v>
                </c:pt>
                <c:pt idx="14566">
                  <c:v>-1.2120499999999999E-2</c:v>
                </c:pt>
                <c:pt idx="14567">
                  <c:v>-1.32572E-2</c:v>
                </c:pt>
                <c:pt idx="14568">
                  <c:v>-1.43261E-2</c:v>
                </c:pt>
                <c:pt idx="14569">
                  <c:v>-1.5321599999999999E-2</c:v>
                </c:pt>
                <c:pt idx="14570">
                  <c:v>-1.6239199999999999E-2</c:v>
                </c:pt>
                <c:pt idx="14571">
                  <c:v>-1.7082E-2</c:v>
                </c:pt>
                <c:pt idx="14572">
                  <c:v>-1.7859799999999999E-2</c:v>
                </c:pt>
                <c:pt idx="14573">
                  <c:v>-1.85787E-2</c:v>
                </c:pt>
                <c:pt idx="14574">
                  <c:v>-1.92383E-2</c:v>
                </c:pt>
                <c:pt idx="14575">
                  <c:v>-1.9839200000000001E-2</c:v>
                </c:pt>
                <c:pt idx="14576">
                  <c:v>-2.0385E-2</c:v>
                </c:pt>
                <c:pt idx="14577">
                  <c:v>-2.0877400000000001E-2</c:v>
                </c:pt>
                <c:pt idx="14578">
                  <c:v>-2.13145E-2</c:v>
                </c:pt>
                <c:pt idx="14579">
                  <c:v>-2.1692699999999999E-2</c:v>
                </c:pt>
                <c:pt idx="14580">
                  <c:v>-2.2012E-2</c:v>
                </c:pt>
                <c:pt idx="14581">
                  <c:v>-2.22761E-2</c:v>
                </c:pt>
                <c:pt idx="14582">
                  <c:v>-2.24894E-2</c:v>
                </c:pt>
                <c:pt idx="14583">
                  <c:v>-2.2656800000000001E-2</c:v>
                </c:pt>
                <c:pt idx="14584">
                  <c:v>-2.2785199999999999E-2</c:v>
                </c:pt>
                <c:pt idx="14585">
                  <c:v>-2.28813E-2</c:v>
                </c:pt>
                <c:pt idx="14586">
                  <c:v>-2.2949299999999999E-2</c:v>
                </c:pt>
                <c:pt idx="14587">
                  <c:v>-2.2990300000000002E-2</c:v>
                </c:pt>
                <c:pt idx="14588">
                  <c:v>-2.3001799999999999E-2</c:v>
                </c:pt>
                <c:pt idx="14589">
                  <c:v>-2.29801E-2</c:v>
                </c:pt>
                <c:pt idx="14590">
                  <c:v>-2.2923599999999999E-2</c:v>
                </c:pt>
                <c:pt idx="14591">
                  <c:v>-2.28341E-2</c:v>
                </c:pt>
                <c:pt idx="14592">
                  <c:v>-2.2712199999999998E-2</c:v>
                </c:pt>
                <c:pt idx="14593">
                  <c:v>-2.25559E-2</c:v>
                </c:pt>
                <c:pt idx="14594">
                  <c:v>-2.23644E-2</c:v>
                </c:pt>
                <c:pt idx="14595">
                  <c:v>-2.2142200000000001E-2</c:v>
                </c:pt>
                <c:pt idx="14596">
                  <c:v>-2.1898000000000001E-2</c:v>
                </c:pt>
                <c:pt idx="14597">
                  <c:v>-2.16394E-2</c:v>
                </c:pt>
                <c:pt idx="14598">
                  <c:v>-2.1371000000000001E-2</c:v>
                </c:pt>
                <c:pt idx="14599">
                  <c:v>-2.1096199999999999E-2</c:v>
                </c:pt>
                <c:pt idx="14600">
                  <c:v>-2.0818099999999999E-2</c:v>
                </c:pt>
                <c:pt idx="14601">
                  <c:v>-2.0537900000000001E-2</c:v>
                </c:pt>
                <c:pt idx="14602">
                  <c:v>-2.0256799999999998E-2</c:v>
                </c:pt>
                <c:pt idx="14603">
                  <c:v>-1.9977200000000001E-2</c:v>
                </c:pt>
                <c:pt idx="14604">
                  <c:v>-1.9703600000000002E-2</c:v>
                </c:pt>
                <c:pt idx="14605">
                  <c:v>-1.9440499999999999E-2</c:v>
                </c:pt>
                <c:pt idx="14606">
                  <c:v>-1.9192500000000001E-2</c:v>
                </c:pt>
                <c:pt idx="14607">
                  <c:v>-1.89626E-2</c:v>
                </c:pt>
                <c:pt idx="14608">
                  <c:v>-1.8748299999999999E-2</c:v>
                </c:pt>
                <c:pt idx="14609">
                  <c:v>-1.8547500000000001E-2</c:v>
                </c:pt>
                <c:pt idx="14610">
                  <c:v>-1.8364999999999999E-2</c:v>
                </c:pt>
                <c:pt idx="14611">
                  <c:v>-1.8208700000000001E-2</c:v>
                </c:pt>
                <c:pt idx="14612">
                  <c:v>-1.8080700000000002E-2</c:v>
                </c:pt>
                <c:pt idx="14613">
                  <c:v>-1.7977E-2</c:v>
                </c:pt>
                <c:pt idx="14614">
                  <c:v>-1.78941E-2</c:v>
                </c:pt>
                <c:pt idx="14615">
                  <c:v>-1.78338E-2</c:v>
                </c:pt>
                <c:pt idx="14616">
                  <c:v>-1.78005E-2</c:v>
                </c:pt>
                <c:pt idx="14617">
                  <c:v>-1.77948E-2</c:v>
                </c:pt>
                <c:pt idx="14618">
                  <c:v>-1.7813300000000001E-2</c:v>
                </c:pt>
                <c:pt idx="14619">
                  <c:v>-1.7852E-2</c:v>
                </c:pt>
                <c:pt idx="14620">
                  <c:v>-1.79093E-2</c:v>
                </c:pt>
                <c:pt idx="14621">
                  <c:v>-1.7983900000000001E-2</c:v>
                </c:pt>
                <c:pt idx="14622">
                  <c:v>-1.8069600000000002E-2</c:v>
                </c:pt>
                <c:pt idx="14623">
                  <c:v>-1.8158899999999999E-2</c:v>
                </c:pt>
                <c:pt idx="14624">
                  <c:v>-1.8251900000000001E-2</c:v>
                </c:pt>
                <c:pt idx="14625">
                  <c:v>-1.8355400000000001E-2</c:v>
                </c:pt>
                <c:pt idx="14626">
                  <c:v>-1.8476800000000002E-2</c:v>
                </c:pt>
                <c:pt idx="14627">
                  <c:v>-1.8622300000000001E-2</c:v>
                </c:pt>
                <c:pt idx="14628">
                  <c:v>-1.8794600000000002E-2</c:v>
                </c:pt>
                <c:pt idx="14629">
                  <c:v>-1.8992800000000001E-2</c:v>
                </c:pt>
                <c:pt idx="14630">
                  <c:v>-1.9215900000000001E-2</c:v>
                </c:pt>
                <c:pt idx="14631">
                  <c:v>-1.9465900000000001E-2</c:v>
                </c:pt>
                <c:pt idx="14632">
                  <c:v>-1.9745599999999999E-2</c:v>
                </c:pt>
                <c:pt idx="14633">
                  <c:v>-2.0056299999999999E-2</c:v>
                </c:pt>
                <c:pt idx="14634">
                  <c:v>-2.0396299999999999E-2</c:v>
                </c:pt>
                <c:pt idx="14635">
                  <c:v>-2.0759900000000001E-2</c:v>
                </c:pt>
                <c:pt idx="14636">
                  <c:v>-2.1141199999999999E-2</c:v>
                </c:pt>
                <c:pt idx="14637">
                  <c:v>-2.1539599999999999E-2</c:v>
                </c:pt>
                <c:pt idx="14638">
                  <c:v>-2.1958800000000001E-2</c:v>
                </c:pt>
                <c:pt idx="14639">
                  <c:v>-2.24006E-2</c:v>
                </c:pt>
                <c:pt idx="14640">
                  <c:v>-2.2861699999999999E-2</c:v>
                </c:pt>
                <c:pt idx="14641">
                  <c:v>-2.3334400000000002E-2</c:v>
                </c:pt>
                <c:pt idx="14642">
                  <c:v>-2.3810000000000001E-2</c:v>
                </c:pt>
                <c:pt idx="14643">
                  <c:v>-2.42829E-2</c:v>
                </c:pt>
                <c:pt idx="14644">
                  <c:v>-2.4750999999999999E-2</c:v>
                </c:pt>
                <c:pt idx="14645">
                  <c:v>-2.5212399999999999E-2</c:v>
                </c:pt>
                <c:pt idx="14646">
                  <c:v>-2.5665799999999999E-2</c:v>
                </c:pt>
                <c:pt idx="14647">
                  <c:v>-2.6113500000000001E-2</c:v>
                </c:pt>
                <c:pt idx="14648">
                  <c:v>-2.6559900000000001E-2</c:v>
                </c:pt>
                <c:pt idx="14649">
                  <c:v>-2.7005500000000002E-2</c:v>
                </c:pt>
                <c:pt idx="14650">
                  <c:v>-2.7446600000000002E-2</c:v>
                </c:pt>
                <c:pt idx="14651">
                  <c:v>-2.78797E-2</c:v>
                </c:pt>
                <c:pt idx="14652">
                  <c:v>-2.8302600000000001E-2</c:v>
                </c:pt>
                <c:pt idx="14653">
                  <c:v>-2.8711400000000002E-2</c:v>
                </c:pt>
                <c:pt idx="14654">
                  <c:v>-2.9102599999999999E-2</c:v>
                </c:pt>
                <c:pt idx="14655">
                  <c:v>-2.9477900000000001E-2</c:v>
                </c:pt>
                <c:pt idx="14656">
                  <c:v>-2.9837200000000001E-2</c:v>
                </c:pt>
                <c:pt idx="14657">
                  <c:v>-3.0173999999999999E-2</c:v>
                </c:pt>
                <c:pt idx="14658">
                  <c:v>-3.0484600000000001E-2</c:v>
                </c:pt>
                <c:pt idx="14659">
                  <c:v>-3.07745E-2</c:v>
                </c:pt>
                <c:pt idx="14660">
                  <c:v>-3.10513E-2</c:v>
                </c:pt>
                <c:pt idx="14661">
                  <c:v>-3.1316299999999998E-2</c:v>
                </c:pt>
                <c:pt idx="14662">
                  <c:v>-3.15719E-2</c:v>
                </c:pt>
                <c:pt idx="14663">
                  <c:v>-3.1824100000000001E-2</c:v>
                </c:pt>
                <c:pt idx="14664">
                  <c:v>-3.2073400000000002E-2</c:v>
                </c:pt>
                <c:pt idx="14665">
                  <c:v>-3.2315200000000002E-2</c:v>
                </c:pt>
                <c:pt idx="14666">
                  <c:v>-3.2543599999999999E-2</c:v>
                </c:pt>
                <c:pt idx="14667">
                  <c:v>-3.2753699999999997E-2</c:v>
                </c:pt>
                <c:pt idx="14668">
                  <c:v>-3.29401E-2</c:v>
                </c:pt>
                <c:pt idx="14669">
                  <c:v>-3.3093699999999997E-2</c:v>
                </c:pt>
                <c:pt idx="14670">
                  <c:v>-3.3211999999999998E-2</c:v>
                </c:pt>
                <c:pt idx="14671">
                  <c:v>-3.3303800000000001E-2</c:v>
                </c:pt>
                <c:pt idx="14672">
                  <c:v>-3.3378199999999997E-2</c:v>
                </c:pt>
                <c:pt idx="14673">
                  <c:v>-3.3438799999999998E-2</c:v>
                </c:pt>
                <c:pt idx="14674">
                  <c:v>-3.3485399999999998E-2</c:v>
                </c:pt>
                <c:pt idx="14675">
                  <c:v>-3.3515900000000001E-2</c:v>
                </c:pt>
                <c:pt idx="14676">
                  <c:v>-3.3525600000000003E-2</c:v>
                </c:pt>
                <c:pt idx="14677">
                  <c:v>-3.3508900000000001E-2</c:v>
                </c:pt>
                <c:pt idx="14678">
                  <c:v>-3.3463399999999997E-2</c:v>
                </c:pt>
                <c:pt idx="14679">
                  <c:v>-3.3390000000000003E-2</c:v>
                </c:pt>
                <c:pt idx="14680">
                  <c:v>-3.32929E-2</c:v>
                </c:pt>
                <c:pt idx="14681">
                  <c:v>-3.3177699999999997E-2</c:v>
                </c:pt>
                <c:pt idx="14682">
                  <c:v>-3.3046800000000001E-2</c:v>
                </c:pt>
                <c:pt idx="14683">
                  <c:v>-3.29003E-2</c:v>
                </c:pt>
                <c:pt idx="14684">
                  <c:v>-3.2741100000000002E-2</c:v>
                </c:pt>
                <c:pt idx="14685">
                  <c:v>-3.2573199999999997E-2</c:v>
                </c:pt>
                <c:pt idx="14686">
                  <c:v>-3.2396800000000003E-2</c:v>
                </c:pt>
                <c:pt idx="14687">
                  <c:v>-3.2211200000000002E-2</c:v>
                </c:pt>
                <c:pt idx="14688">
                  <c:v>-3.2017400000000001E-2</c:v>
                </c:pt>
                <c:pt idx="14689">
                  <c:v>-3.1817699999999997E-2</c:v>
                </c:pt>
                <c:pt idx="14690">
                  <c:v>-3.1614900000000001E-2</c:v>
                </c:pt>
                <c:pt idx="14691">
                  <c:v>-3.1408199999999997E-2</c:v>
                </c:pt>
                <c:pt idx="14692">
                  <c:v>-3.1191199999999999E-2</c:v>
                </c:pt>
                <c:pt idx="14693">
                  <c:v>-3.09603E-2</c:v>
                </c:pt>
                <c:pt idx="14694">
                  <c:v>-3.07213E-2</c:v>
                </c:pt>
                <c:pt idx="14695">
                  <c:v>-3.0481299999999999E-2</c:v>
                </c:pt>
                <c:pt idx="14696">
                  <c:v>-3.0240099999999999E-2</c:v>
                </c:pt>
                <c:pt idx="14697">
                  <c:v>-2.9996499999999999E-2</c:v>
                </c:pt>
                <c:pt idx="14698">
                  <c:v>-2.9753999999999999E-2</c:v>
                </c:pt>
                <c:pt idx="14699">
                  <c:v>-2.9516899999999999E-2</c:v>
                </c:pt>
                <c:pt idx="14700">
                  <c:v>-2.9286400000000001E-2</c:v>
                </c:pt>
                <c:pt idx="14701">
                  <c:v>-2.9061900000000002E-2</c:v>
                </c:pt>
                <c:pt idx="14702">
                  <c:v>-2.8844100000000001E-2</c:v>
                </c:pt>
                <c:pt idx="14703">
                  <c:v>-2.8633200000000001E-2</c:v>
                </c:pt>
                <c:pt idx="14704">
                  <c:v>-2.8427000000000001E-2</c:v>
                </c:pt>
                <c:pt idx="14705">
                  <c:v>-2.82244E-2</c:v>
                </c:pt>
                <c:pt idx="14706">
                  <c:v>-2.8031E-2</c:v>
                </c:pt>
                <c:pt idx="14707">
                  <c:v>-2.7855999999999999E-2</c:v>
                </c:pt>
                <c:pt idx="14708">
                  <c:v>-2.7703499999999999E-2</c:v>
                </c:pt>
                <c:pt idx="14709">
                  <c:v>-2.7570000000000001E-2</c:v>
                </c:pt>
                <c:pt idx="14710">
                  <c:v>-2.7446100000000001E-2</c:v>
                </c:pt>
                <c:pt idx="14711">
                  <c:v>-2.73225E-2</c:v>
                </c:pt>
                <c:pt idx="14712">
                  <c:v>-2.7193599999999998E-2</c:v>
                </c:pt>
                <c:pt idx="14713">
                  <c:v>-2.7057899999999999E-2</c:v>
                </c:pt>
                <c:pt idx="14714">
                  <c:v>-2.6922399999999999E-2</c:v>
                </c:pt>
                <c:pt idx="14715">
                  <c:v>-2.6797000000000001E-2</c:v>
                </c:pt>
                <c:pt idx="14716">
                  <c:v>-2.6683800000000001E-2</c:v>
                </c:pt>
                <c:pt idx="14717">
                  <c:v>-2.65788E-2</c:v>
                </c:pt>
                <c:pt idx="14718">
                  <c:v>-2.6484500000000001E-2</c:v>
                </c:pt>
                <c:pt idx="14719">
                  <c:v>-2.6412700000000001E-2</c:v>
                </c:pt>
                <c:pt idx="14720">
                  <c:v>-2.6374700000000001E-2</c:v>
                </c:pt>
                <c:pt idx="14721">
                  <c:v>-2.6375599999999999E-2</c:v>
                </c:pt>
                <c:pt idx="14722">
                  <c:v>-2.6416800000000001E-2</c:v>
                </c:pt>
                <c:pt idx="14723">
                  <c:v>-2.64998E-2</c:v>
                </c:pt>
                <c:pt idx="14724">
                  <c:v>-2.6626E-2</c:v>
                </c:pt>
                <c:pt idx="14725">
                  <c:v>-2.67955E-2</c:v>
                </c:pt>
                <c:pt idx="14726">
                  <c:v>-2.70058E-2</c:v>
                </c:pt>
                <c:pt idx="14727">
                  <c:v>-2.7251600000000001E-2</c:v>
                </c:pt>
                <c:pt idx="14728">
                  <c:v>-2.75269E-2</c:v>
                </c:pt>
                <c:pt idx="14729">
                  <c:v>-2.7825800000000001E-2</c:v>
                </c:pt>
                <c:pt idx="14730">
                  <c:v>-2.81392E-2</c:v>
                </c:pt>
                <c:pt idx="14731">
                  <c:v>-2.84576E-2</c:v>
                </c:pt>
                <c:pt idx="14732">
                  <c:v>-2.8778499999999999E-2</c:v>
                </c:pt>
                <c:pt idx="14733">
                  <c:v>-2.9100000000000001E-2</c:v>
                </c:pt>
                <c:pt idx="14734">
                  <c:v>-2.9416299999999999E-2</c:v>
                </c:pt>
                <c:pt idx="14735">
                  <c:v>-2.9726300000000001E-2</c:v>
                </c:pt>
                <c:pt idx="14736">
                  <c:v>-3.0037399999999999E-2</c:v>
                </c:pt>
                <c:pt idx="14737">
                  <c:v>-3.0359299999999999E-2</c:v>
                </c:pt>
                <c:pt idx="14738">
                  <c:v>-3.0699400000000002E-2</c:v>
                </c:pt>
                <c:pt idx="14739">
                  <c:v>-3.1062699999999999E-2</c:v>
                </c:pt>
                <c:pt idx="14740">
                  <c:v>-3.14498E-2</c:v>
                </c:pt>
                <c:pt idx="14741">
                  <c:v>-3.1855399999999999E-2</c:v>
                </c:pt>
                <c:pt idx="14742">
                  <c:v>-3.2274799999999999E-2</c:v>
                </c:pt>
                <c:pt idx="14743">
                  <c:v>-3.2709299999999997E-2</c:v>
                </c:pt>
                <c:pt idx="14744">
                  <c:v>-3.3161799999999998E-2</c:v>
                </c:pt>
                <c:pt idx="14745">
                  <c:v>-3.36312E-2</c:v>
                </c:pt>
                <c:pt idx="14746">
                  <c:v>-3.4117399999999999E-2</c:v>
                </c:pt>
                <c:pt idx="14747">
                  <c:v>-3.4629100000000003E-2</c:v>
                </c:pt>
                <c:pt idx="14748">
                  <c:v>-3.5181400000000002E-2</c:v>
                </c:pt>
                <c:pt idx="14749">
                  <c:v>-3.5783000000000002E-2</c:v>
                </c:pt>
                <c:pt idx="14750">
                  <c:v>-3.6434000000000001E-2</c:v>
                </c:pt>
                <c:pt idx="14751">
                  <c:v>-3.7134300000000002E-2</c:v>
                </c:pt>
                <c:pt idx="14752">
                  <c:v>-3.7885700000000001E-2</c:v>
                </c:pt>
                <c:pt idx="14753">
                  <c:v>-3.8685299999999999E-2</c:v>
                </c:pt>
                <c:pt idx="14754">
                  <c:v>-3.9526199999999997E-2</c:v>
                </c:pt>
                <c:pt idx="14755">
                  <c:v>-4.04068E-2</c:v>
                </c:pt>
                <c:pt idx="14756">
                  <c:v>-4.1330100000000002E-2</c:v>
                </c:pt>
                <c:pt idx="14757">
                  <c:v>-4.2295699999999999E-2</c:v>
                </c:pt>
                <c:pt idx="14758">
                  <c:v>-4.3303899999999999E-2</c:v>
                </c:pt>
                <c:pt idx="14759">
                  <c:v>-4.4358500000000002E-2</c:v>
                </c:pt>
                <c:pt idx="14760">
                  <c:v>-4.5458199999999997E-2</c:v>
                </c:pt>
                <c:pt idx="14761">
                  <c:v>-4.6593099999999998E-2</c:v>
                </c:pt>
                <c:pt idx="14762">
                  <c:v>-4.7755300000000001E-2</c:v>
                </c:pt>
                <c:pt idx="14763">
                  <c:v>-4.8948199999999997E-2</c:v>
                </c:pt>
                <c:pt idx="14764">
                  <c:v>-5.0181400000000001E-2</c:v>
                </c:pt>
                <c:pt idx="14765">
                  <c:v>-5.1461199999999999E-2</c:v>
                </c:pt>
                <c:pt idx="14766">
                  <c:v>-5.27901E-2</c:v>
                </c:pt>
                <c:pt idx="14767">
                  <c:v>-5.4170999999999997E-2</c:v>
                </c:pt>
                <c:pt idx="14768">
                  <c:v>-5.5609100000000002E-2</c:v>
                </c:pt>
                <c:pt idx="14769">
                  <c:v>-5.7106499999999998E-2</c:v>
                </c:pt>
                <c:pt idx="14770">
                  <c:v>-5.86635E-2</c:v>
                </c:pt>
                <c:pt idx="14771">
                  <c:v>-6.0284400000000002E-2</c:v>
                </c:pt>
                <c:pt idx="14772">
                  <c:v>-6.1975099999999998E-2</c:v>
                </c:pt>
                <c:pt idx="14773">
                  <c:v>-6.3730999999999996E-2</c:v>
                </c:pt>
                <c:pt idx="14774">
                  <c:v>-6.5539399999999998E-2</c:v>
                </c:pt>
                <c:pt idx="14775">
                  <c:v>-6.7394899999999994E-2</c:v>
                </c:pt>
                <c:pt idx="14776">
                  <c:v>-6.9303600000000007E-2</c:v>
                </c:pt>
                <c:pt idx="14777">
                  <c:v>-7.1273799999999998E-2</c:v>
                </c:pt>
                <c:pt idx="14778">
                  <c:v>-7.33066E-2</c:v>
                </c:pt>
                <c:pt idx="14779">
                  <c:v>-7.5394299999999997E-2</c:v>
                </c:pt>
                <c:pt idx="14780">
                  <c:v>-7.7528299999999994E-2</c:v>
                </c:pt>
                <c:pt idx="14781">
                  <c:v>-7.9706100000000002E-2</c:v>
                </c:pt>
                <c:pt idx="14782">
                  <c:v>-8.1930699999999995E-2</c:v>
                </c:pt>
                <c:pt idx="14783">
                  <c:v>-8.4204899999999999E-2</c:v>
                </c:pt>
                <c:pt idx="14784">
                  <c:v>-8.6530800000000005E-2</c:v>
                </c:pt>
                <c:pt idx="14785">
                  <c:v>-8.8907799999999995E-2</c:v>
                </c:pt>
                <c:pt idx="14786">
                  <c:v>-9.1332899999999995E-2</c:v>
                </c:pt>
                <c:pt idx="14787">
                  <c:v>-9.3803800000000007E-2</c:v>
                </c:pt>
                <c:pt idx="14788">
                  <c:v>-9.6321299999999999E-2</c:v>
                </c:pt>
                <c:pt idx="14789">
                  <c:v>-9.8885799999999996E-2</c:v>
                </c:pt>
                <c:pt idx="14790">
                  <c:v>-0.101492</c:v>
                </c:pt>
                <c:pt idx="14791">
                  <c:v>-0.104134</c:v>
                </c:pt>
                <c:pt idx="14792">
                  <c:v>-0.106811</c:v>
                </c:pt>
                <c:pt idx="14793">
                  <c:v>-0.109526</c:v>
                </c:pt>
                <c:pt idx="14794">
                  <c:v>-0.11226899999999999</c:v>
                </c:pt>
                <c:pt idx="14795">
                  <c:v>-0.11502900000000001</c:v>
                </c:pt>
                <c:pt idx="14796">
                  <c:v>-0.117802</c:v>
                </c:pt>
                <c:pt idx="14797">
                  <c:v>-0.120584</c:v>
                </c:pt>
                <c:pt idx="14798">
                  <c:v>-0.123365</c:v>
                </c:pt>
                <c:pt idx="14799">
                  <c:v>-0.126139</c:v>
                </c:pt>
                <c:pt idx="14800">
                  <c:v>-0.12891</c:v>
                </c:pt>
                <c:pt idx="14801">
                  <c:v>-0.13167499999999999</c:v>
                </c:pt>
                <c:pt idx="14802">
                  <c:v>-0.13442999999999999</c:v>
                </c:pt>
                <c:pt idx="14803">
                  <c:v>-0.13716900000000001</c:v>
                </c:pt>
                <c:pt idx="14804">
                  <c:v>-0.13989199999999999</c:v>
                </c:pt>
                <c:pt idx="14805">
                  <c:v>-0.142597</c:v>
                </c:pt>
                <c:pt idx="14806">
                  <c:v>-0.145289</c:v>
                </c:pt>
                <c:pt idx="14807">
                  <c:v>-0.147975</c:v>
                </c:pt>
                <c:pt idx="14808">
                  <c:v>-0.15066599999999999</c:v>
                </c:pt>
                <c:pt idx="14809">
                  <c:v>-0.15336900000000001</c:v>
                </c:pt>
                <c:pt idx="14810">
                  <c:v>-0.156087</c:v>
                </c:pt>
                <c:pt idx="14811">
                  <c:v>-0.15881899999999999</c:v>
                </c:pt>
                <c:pt idx="14812">
                  <c:v>-0.161549</c:v>
                </c:pt>
                <c:pt idx="14813">
                  <c:v>-0.16425899999999999</c:v>
                </c:pt>
                <c:pt idx="14814">
                  <c:v>-0.166939</c:v>
                </c:pt>
                <c:pt idx="14815">
                  <c:v>-0.16959399999999999</c:v>
                </c:pt>
                <c:pt idx="14816">
                  <c:v>-0.172236</c:v>
                </c:pt>
                <c:pt idx="14817">
                  <c:v>-0.17486699999999999</c:v>
                </c:pt>
                <c:pt idx="14818">
                  <c:v>-0.17747399999999999</c:v>
                </c:pt>
                <c:pt idx="14819">
                  <c:v>-0.180033</c:v>
                </c:pt>
                <c:pt idx="14820">
                  <c:v>-0.182528</c:v>
                </c:pt>
                <c:pt idx="14821">
                  <c:v>-0.18495600000000001</c:v>
                </c:pt>
                <c:pt idx="14822">
                  <c:v>-0.18731500000000001</c:v>
                </c:pt>
                <c:pt idx="14823">
                  <c:v>-0.18960199999999999</c:v>
                </c:pt>
                <c:pt idx="14824">
                  <c:v>-0.19181699999999999</c:v>
                </c:pt>
                <c:pt idx="14825">
                  <c:v>-0.19397300000000001</c:v>
                </c:pt>
                <c:pt idx="14826">
                  <c:v>-0.196076</c:v>
                </c:pt>
                <c:pt idx="14827">
                  <c:v>-0.198127</c:v>
                </c:pt>
                <c:pt idx="14828">
                  <c:v>-0.200125</c:v>
                </c:pt>
                <c:pt idx="14829">
                  <c:v>-0.202072</c:v>
                </c:pt>
                <c:pt idx="14830">
                  <c:v>-0.20396300000000001</c:v>
                </c:pt>
                <c:pt idx="14831">
                  <c:v>-0.20579600000000001</c:v>
                </c:pt>
                <c:pt idx="14832">
                  <c:v>-0.20757300000000001</c:v>
                </c:pt>
                <c:pt idx="14833">
                  <c:v>-0.20929400000000001</c:v>
                </c:pt>
                <c:pt idx="14834">
                  <c:v>-0.210953</c:v>
                </c:pt>
                <c:pt idx="14835">
                  <c:v>-0.21254999999999999</c:v>
                </c:pt>
                <c:pt idx="14836">
                  <c:v>-0.21409400000000001</c:v>
                </c:pt>
                <c:pt idx="14837">
                  <c:v>-0.21559400000000001</c:v>
                </c:pt>
                <c:pt idx="14838">
                  <c:v>-0.21704699999999999</c:v>
                </c:pt>
                <c:pt idx="14839">
                  <c:v>-0.218447</c:v>
                </c:pt>
                <c:pt idx="14840">
                  <c:v>-0.21978600000000001</c:v>
                </c:pt>
                <c:pt idx="14841">
                  <c:v>-0.22105900000000001</c:v>
                </c:pt>
                <c:pt idx="14842">
                  <c:v>-0.22226000000000001</c:v>
                </c:pt>
                <c:pt idx="14843">
                  <c:v>-0.223389</c:v>
                </c:pt>
                <c:pt idx="14844">
                  <c:v>-0.22445499999999999</c:v>
                </c:pt>
                <c:pt idx="14845">
                  <c:v>-0.225465</c:v>
                </c:pt>
                <c:pt idx="14846">
                  <c:v>-0.226412</c:v>
                </c:pt>
                <c:pt idx="14847">
                  <c:v>-0.22728000000000001</c:v>
                </c:pt>
                <c:pt idx="14848">
                  <c:v>-0.22805300000000001</c:v>
                </c:pt>
                <c:pt idx="14849">
                  <c:v>-0.22872999999999999</c:v>
                </c:pt>
                <c:pt idx="14850">
                  <c:v>-0.22933000000000001</c:v>
                </c:pt>
                <c:pt idx="14851">
                  <c:v>-0.22986999999999999</c:v>
                </c:pt>
                <c:pt idx="14852">
                  <c:v>-0.23036200000000001</c:v>
                </c:pt>
                <c:pt idx="14853">
                  <c:v>-0.23081299999999999</c:v>
                </c:pt>
                <c:pt idx="14854">
                  <c:v>-0.23122599999999999</c:v>
                </c:pt>
                <c:pt idx="14855">
                  <c:v>-0.23160500000000001</c:v>
                </c:pt>
                <c:pt idx="14856">
                  <c:v>-0.23194999999999999</c:v>
                </c:pt>
                <c:pt idx="14857">
                  <c:v>-0.23225499999999999</c:v>
                </c:pt>
                <c:pt idx="14858">
                  <c:v>-0.23252200000000001</c:v>
                </c:pt>
                <c:pt idx="14859">
                  <c:v>-0.23275899999999999</c:v>
                </c:pt>
                <c:pt idx="14860">
                  <c:v>-0.23297399999999999</c:v>
                </c:pt>
                <c:pt idx="14861">
                  <c:v>-0.23316799999999999</c:v>
                </c:pt>
                <c:pt idx="14862">
                  <c:v>-0.233344</c:v>
                </c:pt>
                <c:pt idx="14863">
                  <c:v>-0.23350299999999999</c:v>
                </c:pt>
                <c:pt idx="14864">
                  <c:v>-0.23363999999999999</c:v>
                </c:pt>
                <c:pt idx="14865">
                  <c:v>-0.23374300000000001</c:v>
                </c:pt>
                <c:pt idx="14866">
                  <c:v>-0.23380899999999999</c:v>
                </c:pt>
                <c:pt idx="14867">
                  <c:v>-0.23383799999999999</c:v>
                </c:pt>
                <c:pt idx="14868">
                  <c:v>-0.23383300000000001</c:v>
                </c:pt>
                <c:pt idx="14869">
                  <c:v>-0.23380100000000001</c:v>
                </c:pt>
                <c:pt idx="14870">
                  <c:v>-0.23374400000000001</c:v>
                </c:pt>
                <c:pt idx="14871">
                  <c:v>-0.23365900000000001</c:v>
                </c:pt>
                <c:pt idx="14872">
                  <c:v>-0.23355000000000001</c:v>
                </c:pt>
                <c:pt idx="14873">
                  <c:v>-0.233427</c:v>
                </c:pt>
                <c:pt idx="14874">
                  <c:v>-0.23330100000000001</c:v>
                </c:pt>
                <c:pt idx="14875">
                  <c:v>-0.23316999999999999</c:v>
                </c:pt>
                <c:pt idx="14876">
                  <c:v>-0.23302800000000001</c:v>
                </c:pt>
                <c:pt idx="14877">
                  <c:v>-0.232876</c:v>
                </c:pt>
                <c:pt idx="14878">
                  <c:v>-0.23271600000000001</c:v>
                </c:pt>
                <c:pt idx="14879">
                  <c:v>-0.23255100000000001</c:v>
                </c:pt>
                <c:pt idx="14880">
                  <c:v>-0.23239000000000001</c:v>
                </c:pt>
                <c:pt idx="14881">
                  <c:v>-0.232235</c:v>
                </c:pt>
                <c:pt idx="14882">
                  <c:v>-0.23208500000000001</c:v>
                </c:pt>
                <c:pt idx="14883">
                  <c:v>-0.23194100000000001</c:v>
                </c:pt>
                <c:pt idx="14884">
                  <c:v>-0.23180700000000001</c:v>
                </c:pt>
                <c:pt idx="14885">
                  <c:v>-0.23169000000000001</c:v>
                </c:pt>
                <c:pt idx="14886">
                  <c:v>-0.23158999999999999</c:v>
                </c:pt>
                <c:pt idx="14887">
                  <c:v>-0.231515</c:v>
                </c:pt>
                <c:pt idx="14888">
                  <c:v>-0.23147400000000001</c:v>
                </c:pt>
                <c:pt idx="14889">
                  <c:v>-0.23146700000000001</c:v>
                </c:pt>
                <c:pt idx="14890">
                  <c:v>-0.23149500000000001</c:v>
                </c:pt>
                <c:pt idx="14891">
                  <c:v>-0.23156299999999999</c:v>
                </c:pt>
                <c:pt idx="14892">
                  <c:v>-0.23167699999999999</c:v>
                </c:pt>
                <c:pt idx="14893">
                  <c:v>-0.23183300000000001</c:v>
                </c:pt>
                <c:pt idx="14894">
                  <c:v>-0.232016</c:v>
                </c:pt>
                <c:pt idx="14895">
                  <c:v>-0.23222499999999999</c:v>
                </c:pt>
                <c:pt idx="14896">
                  <c:v>-0.23246800000000001</c:v>
                </c:pt>
                <c:pt idx="14897">
                  <c:v>-0.23274800000000001</c:v>
                </c:pt>
                <c:pt idx="14898">
                  <c:v>-0.23305699999999999</c:v>
                </c:pt>
                <c:pt idx="14899">
                  <c:v>-0.23338500000000001</c:v>
                </c:pt>
                <c:pt idx="14900">
                  <c:v>-0.23372499999999999</c:v>
                </c:pt>
                <c:pt idx="14901">
                  <c:v>-0.234065</c:v>
                </c:pt>
                <c:pt idx="14902">
                  <c:v>-0.234404</c:v>
                </c:pt>
                <c:pt idx="14903">
                  <c:v>-0.23475699999999999</c:v>
                </c:pt>
                <c:pt idx="14904">
                  <c:v>-0.23513999999999999</c:v>
                </c:pt>
                <c:pt idx="14905">
                  <c:v>-0.23555899999999999</c:v>
                </c:pt>
                <c:pt idx="14906">
                  <c:v>-0.23600499999999999</c:v>
                </c:pt>
                <c:pt idx="14907">
                  <c:v>-0.23646200000000001</c:v>
                </c:pt>
                <c:pt idx="14908">
                  <c:v>-0.23692099999999999</c:v>
                </c:pt>
                <c:pt idx="14909">
                  <c:v>-0.23738400000000001</c:v>
                </c:pt>
                <c:pt idx="14910">
                  <c:v>-0.23785200000000001</c:v>
                </c:pt>
                <c:pt idx="14911">
                  <c:v>-0.23832200000000001</c:v>
                </c:pt>
                <c:pt idx="14912">
                  <c:v>-0.23879500000000001</c:v>
                </c:pt>
                <c:pt idx="14913">
                  <c:v>-0.23928099999999999</c:v>
                </c:pt>
                <c:pt idx="14914">
                  <c:v>-0.23979</c:v>
                </c:pt>
                <c:pt idx="14915">
                  <c:v>-0.24032700000000001</c:v>
                </c:pt>
                <c:pt idx="14916">
                  <c:v>-0.24088699999999999</c:v>
                </c:pt>
                <c:pt idx="14917">
                  <c:v>-0.24146000000000001</c:v>
                </c:pt>
                <c:pt idx="14918">
                  <c:v>-0.24204000000000001</c:v>
                </c:pt>
                <c:pt idx="14919">
                  <c:v>-0.24262900000000001</c:v>
                </c:pt>
                <c:pt idx="14920">
                  <c:v>-0.243229</c:v>
                </c:pt>
                <c:pt idx="14921">
                  <c:v>-0.24384</c:v>
                </c:pt>
                <c:pt idx="14922">
                  <c:v>-0.24445600000000001</c:v>
                </c:pt>
                <c:pt idx="14923">
                  <c:v>-0.24507799999999999</c:v>
                </c:pt>
                <c:pt idx="14924">
                  <c:v>-0.2457</c:v>
                </c:pt>
                <c:pt idx="14925">
                  <c:v>-0.24631500000000001</c:v>
                </c:pt>
                <c:pt idx="14926">
                  <c:v>-0.246917</c:v>
                </c:pt>
                <c:pt idx="14927">
                  <c:v>-0.24749599999999999</c:v>
                </c:pt>
                <c:pt idx="14928">
                  <c:v>-0.24804399999999999</c:v>
                </c:pt>
                <c:pt idx="14929">
                  <c:v>-0.248552</c:v>
                </c:pt>
                <c:pt idx="14930">
                  <c:v>-0.24901699999999999</c:v>
                </c:pt>
                <c:pt idx="14931">
                  <c:v>-0.249442</c:v>
                </c:pt>
                <c:pt idx="14932">
                  <c:v>-0.24983900000000001</c:v>
                </c:pt>
                <c:pt idx="14933">
                  <c:v>-0.25021399999999999</c:v>
                </c:pt>
                <c:pt idx="14934">
                  <c:v>-0.25056099999999998</c:v>
                </c:pt>
                <c:pt idx="14935">
                  <c:v>-0.250863</c:v>
                </c:pt>
                <c:pt idx="14936">
                  <c:v>-0.25111099999999997</c:v>
                </c:pt>
                <c:pt idx="14937">
                  <c:v>-0.25130400000000003</c:v>
                </c:pt>
                <c:pt idx="14938">
                  <c:v>-0.25144699999999998</c:v>
                </c:pt>
                <c:pt idx="14939">
                  <c:v>-0.25153900000000001</c:v>
                </c:pt>
                <c:pt idx="14940">
                  <c:v>-0.25158199999999997</c:v>
                </c:pt>
                <c:pt idx="14941">
                  <c:v>-0.25157400000000002</c:v>
                </c:pt>
                <c:pt idx="14942">
                  <c:v>-0.25151299999999999</c:v>
                </c:pt>
                <c:pt idx="14943">
                  <c:v>-0.25139899999999998</c:v>
                </c:pt>
                <c:pt idx="14944">
                  <c:v>-0.25123299999999998</c:v>
                </c:pt>
                <c:pt idx="14945">
                  <c:v>-0.25101200000000001</c:v>
                </c:pt>
                <c:pt idx="14946">
                  <c:v>-0.25073200000000001</c:v>
                </c:pt>
                <c:pt idx="14947">
                  <c:v>-0.25039899999999998</c:v>
                </c:pt>
                <c:pt idx="14948">
                  <c:v>-0.25001899999999999</c:v>
                </c:pt>
                <c:pt idx="14949">
                  <c:v>-0.24959000000000001</c:v>
                </c:pt>
                <c:pt idx="14950">
                  <c:v>-0.24910199999999999</c:v>
                </c:pt>
                <c:pt idx="14951">
                  <c:v>-0.24854200000000001</c:v>
                </c:pt>
                <c:pt idx="14952">
                  <c:v>-0.24790499999999999</c:v>
                </c:pt>
                <c:pt idx="14953">
                  <c:v>-0.247192</c:v>
                </c:pt>
                <c:pt idx="14954">
                  <c:v>-0.24641099999999999</c:v>
                </c:pt>
                <c:pt idx="14955">
                  <c:v>-0.245563</c:v>
                </c:pt>
                <c:pt idx="14956">
                  <c:v>-0.244648</c:v>
                </c:pt>
                <c:pt idx="14957">
                  <c:v>-0.24366699999999999</c:v>
                </c:pt>
                <c:pt idx="14958">
                  <c:v>-0.242615</c:v>
                </c:pt>
                <c:pt idx="14959">
                  <c:v>-0.241484</c:v>
                </c:pt>
                <c:pt idx="14960">
                  <c:v>-0.24027000000000001</c:v>
                </c:pt>
                <c:pt idx="14961">
                  <c:v>-0.23896999999999999</c:v>
                </c:pt>
                <c:pt idx="14962">
                  <c:v>-0.23757900000000001</c:v>
                </c:pt>
                <c:pt idx="14963">
                  <c:v>-0.236098</c:v>
                </c:pt>
                <c:pt idx="14964">
                  <c:v>-0.23452999999999999</c:v>
                </c:pt>
                <c:pt idx="14965">
                  <c:v>-0.23288900000000001</c:v>
                </c:pt>
                <c:pt idx="14966">
                  <c:v>-0.231181</c:v>
                </c:pt>
                <c:pt idx="14967">
                  <c:v>-0.229407</c:v>
                </c:pt>
                <c:pt idx="14968">
                  <c:v>-0.22756899999999999</c:v>
                </c:pt>
                <c:pt idx="14969">
                  <c:v>-0.22566700000000001</c:v>
                </c:pt>
                <c:pt idx="14970">
                  <c:v>-0.22370399999999999</c:v>
                </c:pt>
                <c:pt idx="14971">
                  <c:v>-0.22167799999999999</c:v>
                </c:pt>
                <c:pt idx="14972">
                  <c:v>-0.21958900000000001</c:v>
                </c:pt>
                <c:pt idx="14973">
                  <c:v>-0.217446</c:v>
                </c:pt>
                <c:pt idx="14974">
                  <c:v>-0.21526000000000001</c:v>
                </c:pt>
                <c:pt idx="14975">
                  <c:v>-0.213034</c:v>
                </c:pt>
                <c:pt idx="14976">
                  <c:v>-0.21076400000000001</c:v>
                </c:pt>
                <c:pt idx="14977">
                  <c:v>-0.208453</c:v>
                </c:pt>
                <c:pt idx="14978">
                  <c:v>-0.20610300000000001</c:v>
                </c:pt>
                <c:pt idx="14979">
                  <c:v>-0.203712</c:v>
                </c:pt>
                <c:pt idx="14980">
                  <c:v>-0.20128299999999999</c:v>
                </c:pt>
                <c:pt idx="14981">
                  <c:v>-0.198825</c:v>
                </c:pt>
                <c:pt idx="14982">
                  <c:v>-0.19634099999999999</c:v>
                </c:pt>
                <c:pt idx="14983">
                  <c:v>-0.193828</c:v>
                </c:pt>
                <c:pt idx="14984">
                  <c:v>-0.19128899999999999</c:v>
                </c:pt>
                <c:pt idx="14985">
                  <c:v>-0.188726</c:v>
                </c:pt>
                <c:pt idx="14986">
                  <c:v>-0.186143</c:v>
                </c:pt>
                <c:pt idx="14987">
                  <c:v>-0.18354100000000001</c:v>
                </c:pt>
                <c:pt idx="14988">
                  <c:v>-0.180925</c:v>
                </c:pt>
                <c:pt idx="14989">
                  <c:v>-0.17829900000000001</c:v>
                </c:pt>
                <c:pt idx="14990">
                  <c:v>-0.17566999999999999</c:v>
                </c:pt>
                <c:pt idx="14991">
                  <c:v>-0.17304</c:v>
                </c:pt>
                <c:pt idx="14992">
                  <c:v>-0.17041200000000001</c:v>
                </c:pt>
                <c:pt idx="14993">
                  <c:v>-0.16778499999999999</c:v>
                </c:pt>
                <c:pt idx="14994">
                  <c:v>-0.165156</c:v>
                </c:pt>
                <c:pt idx="14995">
                  <c:v>-0.16252900000000001</c:v>
                </c:pt>
                <c:pt idx="14996">
                  <c:v>-0.159917</c:v>
                </c:pt>
                <c:pt idx="14997">
                  <c:v>-0.157335</c:v>
                </c:pt>
                <c:pt idx="14998">
                  <c:v>-0.15478800000000001</c:v>
                </c:pt>
                <c:pt idx="14999">
                  <c:v>-0.152277</c:v>
                </c:pt>
                <c:pt idx="15000">
                  <c:v>-0.14980199999999999</c:v>
                </c:pt>
                <c:pt idx="15001">
                  <c:v>-0.14737800000000001</c:v>
                </c:pt>
                <c:pt idx="15002">
                  <c:v>-0.14499999999999999</c:v>
                </c:pt>
                <c:pt idx="15003">
                  <c:v>-0.14261399999999999</c:v>
                </c:pt>
                <c:pt idx="15004">
                  <c:v>-0.140208</c:v>
                </c:pt>
                <c:pt idx="15005">
                  <c:v>-0.13785700000000001</c:v>
                </c:pt>
                <c:pt idx="15006">
                  <c:v>-0.13558500000000001</c:v>
                </c:pt>
                <c:pt idx="15007">
                  <c:v>-0.13336300000000001</c:v>
                </c:pt>
                <c:pt idx="15008">
                  <c:v>-0.13119400000000001</c:v>
                </c:pt>
                <c:pt idx="15009">
                  <c:v>-0.12910099999999999</c:v>
                </c:pt>
                <c:pt idx="15010">
                  <c:v>-0.12709100000000001</c:v>
                </c:pt>
                <c:pt idx="15011">
                  <c:v>-0.125162</c:v>
                </c:pt>
                <c:pt idx="15012">
                  <c:v>-0.123312</c:v>
                </c:pt>
                <c:pt idx="15013">
                  <c:v>-0.121541</c:v>
                </c:pt>
                <c:pt idx="15014">
                  <c:v>-0.119852</c:v>
                </c:pt>
                <c:pt idx="15015">
                  <c:v>-0.118252</c:v>
                </c:pt>
                <c:pt idx="15016">
                  <c:v>-0.116744</c:v>
                </c:pt>
                <c:pt idx="15017">
                  <c:v>-0.115333</c:v>
                </c:pt>
                <c:pt idx="15018">
                  <c:v>-0.11401699999999999</c:v>
                </c:pt>
                <c:pt idx="15019">
                  <c:v>-0.112798</c:v>
                </c:pt>
                <c:pt idx="15020">
                  <c:v>-0.111677</c:v>
                </c:pt>
                <c:pt idx="15021">
                  <c:v>-0.110662</c:v>
                </c:pt>
                <c:pt idx="15022">
                  <c:v>-0.10975799999999999</c:v>
                </c:pt>
                <c:pt idx="15023">
                  <c:v>-0.10896400000000001</c:v>
                </c:pt>
                <c:pt idx="15024">
                  <c:v>-0.108282</c:v>
                </c:pt>
                <c:pt idx="15025">
                  <c:v>-0.10771799999999999</c:v>
                </c:pt>
                <c:pt idx="15026">
                  <c:v>-0.10727299999999999</c:v>
                </c:pt>
                <c:pt idx="15027">
                  <c:v>-0.106945</c:v>
                </c:pt>
                <c:pt idx="15028">
                  <c:v>-0.106727</c:v>
                </c:pt>
                <c:pt idx="15029">
                  <c:v>-0.106623</c:v>
                </c:pt>
                <c:pt idx="15030">
                  <c:v>-0.10663400000000001</c:v>
                </c:pt>
                <c:pt idx="15031">
                  <c:v>-0.106764</c:v>
                </c:pt>
                <c:pt idx="15032">
                  <c:v>-0.10700999999999999</c:v>
                </c:pt>
                <c:pt idx="15033">
                  <c:v>-0.107374</c:v>
                </c:pt>
                <c:pt idx="15034">
                  <c:v>-0.10786</c:v>
                </c:pt>
                <c:pt idx="15035">
                  <c:v>-0.10846799999999999</c:v>
                </c:pt>
                <c:pt idx="15036">
                  <c:v>-0.109192</c:v>
                </c:pt>
                <c:pt idx="15037">
                  <c:v>-0.110023</c:v>
                </c:pt>
                <c:pt idx="15038">
                  <c:v>-0.11094999999999999</c:v>
                </c:pt>
                <c:pt idx="15039">
                  <c:v>-0.111971</c:v>
                </c:pt>
                <c:pt idx="15040">
                  <c:v>-0.11309</c:v>
                </c:pt>
                <c:pt idx="15041">
                  <c:v>-0.11432199999999999</c:v>
                </c:pt>
                <c:pt idx="15042">
                  <c:v>-0.115672</c:v>
                </c:pt>
                <c:pt idx="15043">
                  <c:v>-0.11713700000000001</c:v>
                </c:pt>
                <c:pt idx="15044">
                  <c:v>-0.118705</c:v>
                </c:pt>
                <c:pt idx="15045">
                  <c:v>-0.12035899999999999</c:v>
                </c:pt>
                <c:pt idx="15046">
                  <c:v>-0.12209200000000001</c:v>
                </c:pt>
                <c:pt idx="15047">
                  <c:v>-0.1239</c:v>
                </c:pt>
                <c:pt idx="15048">
                  <c:v>-0.125778</c:v>
                </c:pt>
                <c:pt idx="15049">
                  <c:v>-0.127723</c:v>
                </c:pt>
                <c:pt idx="15050">
                  <c:v>-0.12973599999999999</c:v>
                </c:pt>
                <c:pt idx="15051">
                  <c:v>-0.13182099999999999</c:v>
                </c:pt>
                <c:pt idx="15052">
                  <c:v>-0.13397400000000001</c:v>
                </c:pt>
                <c:pt idx="15053">
                  <c:v>-0.13619200000000001</c:v>
                </c:pt>
                <c:pt idx="15054">
                  <c:v>-0.13847499999999999</c:v>
                </c:pt>
                <c:pt idx="15055">
                  <c:v>-0.140821</c:v>
                </c:pt>
                <c:pt idx="15056">
                  <c:v>-0.143232</c:v>
                </c:pt>
                <c:pt idx="15057">
                  <c:v>-0.14571200000000001</c:v>
                </c:pt>
                <c:pt idx="15058">
                  <c:v>-0.148261</c:v>
                </c:pt>
                <c:pt idx="15059">
                  <c:v>-0.15087300000000001</c:v>
                </c:pt>
                <c:pt idx="15060">
                  <c:v>-0.15354200000000001</c:v>
                </c:pt>
                <c:pt idx="15061">
                  <c:v>-0.15626499999999999</c:v>
                </c:pt>
                <c:pt idx="15062">
                  <c:v>-0.15903600000000001</c:v>
                </c:pt>
                <c:pt idx="15063">
                  <c:v>-0.16184100000000001</c:v>
                </c:pt>
                <c:pt idx="15064">
                  <c:v>-0.16466800000000001</c:v>
                </c:pt>
                <c:pt idx="15065">
                  <c:v>-0.16750499999999999</c:v>
                </c:pt>
                <c:pt idx="15066">
                  <c:v>-0.170345</c:v>
                </c:pt>
                <c:pt idx="15067">
                  <c:v>-0.17318700000000001</c:v>
                </c:pt>
                <c:pt idx="15068">
                  <c:v>-0.17603199999999999</c:v>
                </c:pt>
                <c:pt idx="15069">
                  <c:v>-0.17887500000000001</c:v>
                </c:pt>
                <c:pt idx="15070">
                  <c:v>-0.18170700000000001</c:v>
                </c:pt>
                <c:pt idx="15071">
                  <c:v>-0.18451899999999999</c:v>
                </c:pt>
                <c:pt idx="15072">
                  <c:v>-0.18729799999999999</c:v>
                </c:pt>
                <c:pt idx="15073">
                  <c:v>-0.19004099999999999</c:v>
                </c:pt>
                <c:pt idx="15074">
                  <c:v>-0.19275500000000001</c:v>
                </c:pt>
                <c:pt idx="15075">
                  <c:v>-0.19545100000000001</c:v>
                </c:pt>
                <c:pt idx="15076">
                  <c:v>-0.19813600000000001</c:v>
                </c:pt>
                <c:pt idx="15077">
                  <c:v>-0.20080300000000001</c:v>
                </c:pt>
                <c:pt idx="15078">
                  <c:v>-0.20344499999999999</c:v>
                </c:pt>
                <c:pt idx="15079">
                  <c:v>-0.206066</c:v>
                </c:pt>
                <c:pt idx="15080">
                  <c:v>-0.20866899999999999</c:v>
                </c:pt>
                <c:pt idx="15081">
                  <c:v>-0.21124899999999999</c:v>
                </c:pt>
                <c:pt idx="15082">
                  <c:v>-0.21380099999999999</c:v>
                </c:pt>
                <c:pt idx="15083">
                  <c:v>-0.21632100000000001</c:v>
                </c:pt>
                <c:pt idx="15084">
                  <c:v>-0.218804</c:v>
                </c:pt>
                <c:pt idx="15085">
                  <c:v>-0.221244</c:v>
                </c:pt>
                <c:pt idx="15086">
                  <c:v>-0.22364000000000001</c:v>
                </c:pt>
                <c:pt idx="15087">
                  <c:v>-0.22598499999999999</c:v>
                </c:pt>
                <c:pt idx="15088">
                  <c:v>-0.22827800000000001</c:v>
                </c:pt>
                <c:pt idx="15089">
                  <c:v>-0.230517</c:v>
                </c:pt>
                <c:pt idx="15090">
                  <c:v>-0.23267299999999999</c:v>
                </c:pt>
                <c:pt idx="15091">
                  <c:v>-0.23470299999999999</c:v>
                </c:pt>
                <c:pt idx="15092">
                  <c:v>-0.23663300000000001</c:v>
                </c:pt>
                <c:pt idx="15093">
                  <c:v>-0.238514</c:v>
                </c:pt>
                <c:pt idx="15094">
                  <c:v>-0.24033099999999999</c:v>
                </c:pt>
                <c:pt idx="15095">
                  <c:v>-0.242066</c:v>
                </c:pt>
                <c:pt idx="15096">
                  <c:v>-0.243726</c:v>
                </c:pt>
                <c:pt idx="15097">
                  <c:v>-0.245314</c:v>
                </c:pt>
                <c:pt idx="15098">
                  <c:v>-0.24682699999999999</c:v>
                </c:pt>
                <c:pt idx="15099">
                  <c:v>-0.24825900000000001</c:v>
                </c:pt>
                <c:pt idx="15100">
                  <c:v>-0.24960199999999999</c:v>
                </c:pt>
                <c:pt idx="15101">
                  <c:v>-0.25084899999999999</c:v>
                </c:pt>
                <c:pt idx="15102">
                  <c:v>-0.25200600000000001</c:v>
                </c:pt>
                <c:pt idx="15103">
                  <c:v>-0.25307800000000003</c:v>
                </c:pt>
                <c:pt idx="15104">
                  <c:v>-0.25406899999999999</c:v>
                </c:pt>
                <c:pt idx="15105">
                  <c:v>-0.25497700000000001</c:v>
                </c:pt>
                <c:pt idx="15106">
                  <c:v>-0.25580599999999998</c:v>
                </c:pt>
                <c:pt idx="15107">
                  <c:v>-0.25655899999999998</c:v>
                </c:pt>
                <c:pt idx="15108">
                  <c:v>-0.25723800000000002</c:v>
                </c:pt>
                <c:pt idx="15109">
                  <c:v>-0.257851</c:v>
                </c:pt>
                <c:pt idx="15110">
                  <c:v>-0.25840400000000002</c:v>
                </c:pt>
                <c:pt idx="15111">
                  <c:v>-0.25889800000000002</c:v>
                </c:pt>
                <c:pt idx="15112">
                  <c:v>-0.259328</c:v>
                </c:pt>
                <c:pt idx="15113">
                  <c:v>-0.25969100000000001</c:v>
                </c:pt>
                <c:pt idx="15114">
                  <c:v>-0.25998300000000002</c:v>
                </c:pt>
                <c:pt idx="15115">
                  <c:v>-0.26020599999999999</c:v>
                </c:pt>
                <c:pt idx="15116">
                  <c:v>-0.26036300000000001</c:v>
                </c:pt>
                <c:pt idx="15117">
                  <c:v>-0.26045400000000002</c:v>
                </c:pt>
                <c:pt idx="15118">
                  <c:v>-0.26047900000000002</c:v>
                </c:pt>
                <c:pt idx="15119">
                  <c:v>-0.260432</c:v>
                </c:pt>
                <c:pt idx="15120">
                  <c:v>-0.26030999999999999</c:v>
                </c:pt>
                <c:pt idx="15121">
                  <c:v>-0.26011400000000001</c:v>
                </c:pt>
                <c:pt idx="15122">
                  <c:v>-0.25984000000000002</c:v>
                </c:pt>
                <c:pt idx="15123">
                  <c:v>-0.25948100000000002</c:v>
                </c:pt>
                <c:pt idx="15124">
                  <c:v>-0.25903900000000002</c:v>
                </c:pt>
                <c:pt idx="15125">
                  <c:v>-0.25851400000000002</c:v>
                </c:pt>
                <c:pt idx="15126">
                  <c:v>-0.25790600000000002</c:v>
                </c:pt>
                <c:pt idx="15127">
                  <c:v>-0.25721500000000003</c:v>
                </c:pt>
                <c:pt idx="15128">
                  <c:v>-0.25644400000000001</c:v>
                </c:pt>
                <c:pt idx="15129">
                  <c:v>-0.25559599999999999</c:v>
                </c:pt>
                <c:pt idx="15130">
                  <c:v>-0.25467299999999998</c:v>
                </c:pt>
                <c:pt idx="15131">
                  <c:v>-0.25367800000000001</c:v>
                </c:pt>
                <c:pt idx="15132">
                  <c:v>-0.25261099999999997</c:v>
                </c:pt>
                <c:pt idx="15133">
                  <c:v>-0.251471</c:v>
                </c:pt>
                <c:pt idx="15134">
                  <c:v>-0.25026399999999999</c:v>
                </c:pt>
                <c:pt idx="15135">
                  <c:v>-0.248996</c:v>
                </c:pt>
                <c:pt idx="15136">
                  <c:v>-0.24767</c:v>
                </c:pt>
                <c:pt idx="15137">
                  <c:v>-0.24628800000000001</c:v>
                </c:pt>
                <c:pt idx="15138">
                  <c:v>-0.24485399999999999</c:v>
                </c:pt>
                <c:pt idx="15139">
                  <c:v>-0.24337</c:v>
                </c:pt>
                <c:pt idx="15140">
                  <c:v>-0.241838</c:v>
                </c:pt>
                <c:pt idx="15141">
                  <c:v>-0.240254</c:v>
                </c:pt>
                <c:pt idx="15142">
                  <c:v>-0.238625</c:v>
                </c:pt>
                <c:pt idx="15143">
                  <c:v>-0.236957</c:v>
                </c:pt>
                <c:pt idx="15144">
                  <c:v>-0.235259</c:v>
                </c:pt>
                <c:pt idx="15145">
                  <c:v>-0.23353499999999999</c:v>
                </c:pt>
                <c:pt idx="15146">
                  <c:v>-0.23178599999999999</c:v>
                </c:pt>
                <c:pt idx="15147">
                  <c:v>-0.230016</c:v>
                </c:pt>
                <c:pt idx="15148">
                  <c:v>-0.22822300000000001</c:v>
                </c:pt>
                <c:pt idx="15149">
                  <c:v>-0.226406</c:v>
                </c:pt>
                <c:pt idx="15150">
                  <c:v>-0.22456200000000001</c:v>
                </c:pt>
                <c:pt idx="15151">
                  <c:v>-0.222693</c:v>
                </c:pt>
                <c:pt idx="15152">
                  <c:v>-0.220801</c:v>
                </c:pt>
                <c:pt idx="15153">
                  <c:v>-0.21889</c:v>
                </c:pt>
                <c:pt idx="15154">
                  <c:v>-0.21696599999999999</c:v>
                </c:pt>
                <c:pt idx="15155">
                  <c:v>-0.215032</c:v>
                </c:pt>
                <c:pt idx="15156">
                  <c:v>-0.213085</c:v>
                </c:pt>
                <c:pt idx="15157">
                  <c:v>-0.21112300000000001</c:v>
                </c:pt>
                <c:pt idx="15158">
                  <c:v>-0.209147</c:v>
                </c:pt>
                <c:pt idx="15159">
                  <c:v>-0.20716200000000001</c:v>
                </c:pt>
                <c:pt idx="15160">
                  <c:v>-0.205176</c:v>
                </c:pt>
                <c:pt idx="15161">
                  <c:v>-0.20319699999999999</c:v>
                </c:pt>
                <c:pt idx="15162">
                  <c:v>-0.20122999999999999</c:v>
                </c:pt>
                <c:pt idx="15163">
                  <c:v>-0.19928299999999999</c:v>
                </c:pt>
                <c:pt idx="15164">
                  <c:v>-0.19735900000000001</c:v>
                </c:pt>
                <c:pt idx="15165">
                  <c:v>-0.19545100000000001</c:v>
                </c:pt>
                <c:pt idx="15166">
                  <c:v>-0.193552</c:v>
                </c:pt>
                <c:pt idx="15167">
                  <c:v>-0.191667</c:v>
                </c:pt>
                <c:pt idx="15168">
                  <c:v>-0.18980900000000001</c:v>
                </c:pt>
                <c:pt idx="15169">
                  <c:v>-0.18798200000000001</c:v>
                </c:pt>
                <c:pt idx="15170">
                  <c:v>-0.18618399999999999</c:v>
                </c:pt>
                <c:pt idx="15171">
                  <c:v>-0.18441099999999999</c:v>
                </c:pt>
                <c:pt idx="15172">
                  <c:v>-0.18266399999999999</c:v>
                </c:pt>
                <c:pt idx="15173">
                  <c:v>-0.18094399999999999</c:v>
                </c:pt>
                <c:pt idx="15174">
                  <c:v>-0.17924999999999999</c:v>
                </c:pt>
                <c:pt idx="15175">
                  <c:v>-0.17757800000000001</c:v>
                </c:pt>
                <c:pt idx="15176">
                  <c:v>-0.175927</c:v>
                </c:pt>
                <c:pt idx="15177">
                  <c:v>-0.17429800000000001</c:v>
                </c:pt>
                <c:pt idx="15178">
                  <c:v>-0.17269699999999999</c:v>
                </c:pt>
                <c:pt idx="15179">
                  <c:v>-0.171124</c:v>
                </c:pt>
                <c:pt idx="15180">
                  <c:v>-0.16958500000000001</c:v>
                </c:pt>
                <c:pt idx="15181">
                  <c:v>-0.16808100000000001</c:v>
                </c:pt>
                <c:pt idx="15182">
                  <c:v>-0.16661300000000001</c:v>
                </c:pt>
                <c:pt idx="15183">
                  <c:v>-0.16517899999999999</c:v>
                </c:pt>
                <c:pt idx="15184">
                  <c:v>-0.16377700000000001</c:v>
                </c:pt>
                <c:pt idx="15185">
                  <c:v>-0.16240099999999999</c:v>
                </c:pt>
                <c:pt idx="15186">
                  <c:v>-0.161049</c:v>
                </c:pt>
                <c:pt idx="15187">
                  <c:v>-0.159721</c:v>
                </c:pt>
                <c:pt idx="15188">
                  <c:v>-0.158415</c:v>
                </c:pt>
                <c:pt idx="15189">
                  <c:v>-0.157135</c:v>
                </c:pt>
                <c:pt idx="15190">
                  <c:v>-0.15588399999999999</c:v>
                </c:pt>
                <c:pt idx="15191">
                  <c:v>-0.154664</c:v>
                </c:pt>
                <c:pt idx="15192">
                  <c:v>-0.153477</c:v>
                </c:pt>
                <c:pt idx="15193">
                  <c:v>-0.15232499999999999</c:v>
                </c:pt>
                <c:pt idx="15194">
                  <c:v>-0.15121100000000001</c:v>
                </c:pt>
                <c:pt idx="15195">
                  <c:v>-0.15013499999999999</c:v>
                </c:pt>
                <c:pt idx="15196">
                  <c:v>-0.149092</c:v>
                </c:pt>
                <c:pt idx="15197">
                  <c:v>-0.14807799999999999</c:v>
                </c:pt>
                <c:pt idx="15198">
                  <c:v>-0.147094</c:v>
                </c:pt>
                <c:pt idx="15199">
                  <c:v>-0.14613899999999999</c:v>
                </c:pt>
                <c:pt idx="15200">
                  <c:v>-0.145209</c:v>
                </c:pt>
                <c:pt idx="15201">
                  <c:v>-0.14429800000000001</c:v>
                </c:pt>
                <c:pt idx="15202">
                  <c:v>-0.1434</c:v>
                </c:pt>
                <c:pt idx="15203">
                  <c:v>-0.142512</c:v>
                </c:pt>
                <c:pt idx="15204">
                  <c:v>-0.14163000000000001</c:v>
                </c:pt>
                <c:pt idx="15205">
                  <c:v>-0.14075599999999999</c:v>
                </c:pt>
                <c:pt idx="15206">
                  <c:v>-0.13988999999999999</c:v>
                </c:pt>
                <c:pt idx="15207">
                  <c:v>-0.13902900000000001</c:v>
                </c:pt>
                <c:pt idx="15208">
                  <c:v>-0.13817199999999999</c:v>
                </c:pt>
                <c:pt idx="15209">
                  <c:v>-0.13731399999999999</c:v>
                </c:pt>
                <c:pt idx="15210">
                  <c:v>-0.136459</c:v>
                </c:pt>
                <c:pt idx="15211">
                  <c:v>-0.13561000000000001</c:v>
                </c:pt>
                <c:pt idx="15212">
                  <c:v>-0.134769</c:v>
                </c:pt>
                <c:pt idx="15213">
                  <c:v>-0.133936</c:v>
                </c:pt>
                <c:pt idx="15214">
                  <c:v>-0.133105</c:v>
                </c:pt>
                <c:pt idx="15215">
                  <c:v>-0.132276</c:v>
                </c:pt>
                <c:pt idx="15216">
                  <c:v>-0.13145299999999999</c:v>
                </c:pt>
                <c:pt idx="15217">
                  <c:v>-0.130634</c:v>
                </c:pt>
                <c:pt idx="15218">
                  <c:v>-0.12981400000000001</c:v>
                </c:pt>
                <c:pt idx="15219">
                  <c:v>-0.12898899999999999</c:v>
                </c:pt>
                <c:pt idx="15220">
                  <c:v>-0.128164</c:v>
                </c:pt>
                <c:pt idx="15221">
                  <c:v>-0.12733800000000001</c:v>
                </c:pt>
                <c:pt idx="15222">
                  <c:v>-0.12651299999999999</c:v>
                </c:pt>
                <c:pt idx="15223">
                  <c:v>-0.12568499999999999</c:v>
                </c:pt>
                <c:pt idx="15224">
                  <c:v>-0.12485300000000001</c:v>
                </c:pt>
                <c:pt idx="15225">
                  <c:v>-0.124015</c:v>
                </c:pt>
                <c:pt idx="15226">
                  <c:v>-0.12317599999999999</c:v>
                </c:pt>
                <c:pt idx="15227">
                  <c:v>-0.12232899999999999</c:v>
                </c:pt>
                <c:pt idx="15228">
                  <c:v>-0.121421</c:v>
                </c:pt>
                <c:pt idx="15229">
                  <c:v>-0.120436</c:v>
                </c:pt>
                <c:pt idx="15230">
                  <c:v>-0.119431</c:v>
                </c:pt>
                <c:pt idx="15231">
                  <c:v>-0.118423</c:v>
                </c:pt>
                <c:pt idx="15232">
                  <c:v>-0.117379</c:v>
                </c:pt>
                <c:pt idx="15233">
                  <c:v>-0.116298</c:v>
                </c:pt>
                <c:pt idx="15234">
                  <c:v>-0.11519699999999999</c:v>
                </c:pt>
                <c:pt idx="15235">
                  <c:v>-0.114079</c:v>
                </c:pt>
                <c:pt idx="15236">
                  <c:v>-0.112939</c:v>
                </c:pt>
                <c:pt idx="15237">
                  <c:v>-0.111771</c:v>
                </c:pt>
                <c:pt idx="15238">
                  <c:v>-0.11057</c:v>
                </c:pt>
                <c:pt idx="15239">
                  <c:v>-0.109337</c:v>
                </c:pt>
                <c:pt idx="15240">
                  <c:v>-0.108072</c:v>
                </c:pt>
                <c:pt idx="15241">
                  <c:v>-0.10678</c:v>
                </c:pt>
                <c:pt idx="15242">
                  <c:v>-0.105461</c:v>
                </c:pt>
                <c:pt idx="15243">
                  <c:v>-0.104116</c:v>
                </c:pt>
                <c:pt idx="15244">
                  <c:v>-0.10274999999999999</c:v>
                </c:pt>
                <c:pt idx="15245">
                  <c:v>-0.101364</c:v>
                </c:pt>
                <c:pt idx="15246">
                  <c:v>-9.9963999999999997E-2</c:v>
                </c:pt>
                <c:pt idx="15247">
                  <c:v>-9.8552899999999999E-2</c:v>
                </c:pt>
                <c:pt idx="15248">
                  <c:v>-9.7131999999999996E-2</c:v>
                </c:pt>
                <c:pt idx="15249">
                  <c:v>-9.5700300000000002E-2</c:v>
                </c:pt>
                <c:pt idx="15250">
                  <c:v>-9.4255900000000004E-2</c:v>
                </c:pt>
                <c:pt idx="15251">
                  <c:v>-9.2797400000000002E-2</c:v>
                </c:pt>
                <c:pt idx="15252">
                  <c:v>-9.1325500000000004E-2</c:v>
                </c:pt>
                <c:pt idx="15253">
                  <c:v>-8.9839699999999995E-2</c:v>
                </c:pt>
                <c:pt idx="15254">
                  <c:v>-8.8337600000000002E-2</c:v>
                </c:pt>
                <c:pt idx="15255">
                  <c:v>-8.6818500000000007E-2</c:v>
                </c:pt>
                <c:pt idx="15256">
                  <c:v>-8.5283200000000003E-2</c:v>
                </c:pt>
                <c:pt idx="15257">
                  <c:v>-8.3729300000000006E-2</c:v>
                </c:pt>
                <c:pt idx="15258">
                  <c:v>-8.2155099999999995E-2</c:v>
                </c:pt>
                <c:pt idx="15259">
                  <c:v>-8.05617E-2</c:v>
                </c:pt>
                <c:pt idx="15260">
                  <c:v>-7.8949199999999997E-2</c:v>
                </c:pt>
                <c:pt idx="15261">
                  <c:v>-7.73176E-2</c:v>
                </c:pt>
                <c:pt idx="15262">
                  <c:v>-7.5668600000000003E-2</c:v>
                </c:pt>
                <c:pt idx="15263">
                  <c:v>-7.4004399999999998E-2</c:v>
                </c:pt>
                <c:pt idx="15264">
                  <c:v>-7.2328500000000004E-2</c:v>
                </c:pt>
                <c:pt idx="15265">
                  <c:v>-7.0644700000000005E-2</c:v>
                </c:pt>
                <c:pt idx="15266">
                  <c:v>-6.8955600000000006E-2</c:v>
                </c:pt>
                <c:pt idx="15267">
                  <c:v>-6.7262299999999997E-2</c:v>
                </c:pt>
                <c:pt idx="15268">
                  <c:v>-6.5565999999999999E-2</c:v>
                </c:pt>
                <c:pt idx="15269">
                  <c:v>-6.3868900000000006E-2</c:v>
                </c:pt>
                <c:pt idx="15270">
                  <c:v>-6.21735E-2</c:v>
                </c:pt>
                <c:pt idx="15271">
                  <c:v>-6.0480899999999997E-2</c:v>
                </c:pt>
                <c:pt idx="15272">
                  <c:v>-5.8791599999999999E-2</c:v>
                </c:pt>
                <c:pt idx="15273">
                  <c:v>-5.7105900000000001E-2</c:v>
                </c:pt>
                <c:pt idx="15274">
                  <c:v>-5.54242E-2</c:v>
                </c:pt>
                <c:pt idx="15275">
                  <c:v>-5.37464E-2</c:v>
                </c:pt>
                <c:pt idx="15276">
                  <c:v>-5.2072399999999998E-2</c:v>
                </c:pt>
                <c:pt idx="15277">
                  <c:v>-5.0401599999999998E-2</c:v>
                </c:pt>
                <c:pt idx="15278">
                  <c:v>-4.8732900000000003E-2</c:v>
                </c:pt>
                <c:pt idx="15279">
                  <c:v>-4.7067100000000001E-2</c:v>
                </c:pt>
                <c:pt idx="15280">
                  <c:v>-4.54081E-2</c:v>
                </c:pt>
                <c:pt idx="15281">
                  <c:v>-4.3761700000000001E-2</c:v>
                </c:pt>
                <c:pt idx="15282">
                  <c:v>-4.21331E-2</c:v>
                </c:pt>
                <c:pt idx="15283">
                  <c:v>-4.0524999999999999E-2</c:v>
                </c:pt>
                <c:pt idx="15284">
                  <c:v>-3.8939599999999998E-2</c:v>
                </c:pt>
                <c:pt idx="15285">
                  <c:v>-3.7379299999999997E-2</c:v>
                </c:pt>
                <c:pt idx="15286">
                  <c:v>-3.5846200000000002E-2</c:v>
                </c:pt>
                <c:pt idx="15287">
                  <c:v>-3.4340599999999999E-2</c:v>
                </c:pt>
                <c:pt idx="15288">
                  <c:v>-3.2862099999999998E-2</c:v>
                </c:pt>
                <c:pt idx="15289">
                  <c:v>-3.1411700000000001E-2</c:v>
                </c:pt>
                <c:pt idx="15290">
                  <c:v>-2.9992100000000001E-2</c:v>
                </c:pt>
                <c:pt idx="15291">
                  <c:v>-2.8606599999999999E-2</c:v>
                </c:pt>
                <c:pt idx="15292">
                  <c:v>-2.72588E-2</c:v>
                </c:pt>
                <c:pt idx="15293">
                  <c:v>-2.5951800000000001E-2</c:v>
                </c:pt>
                <c:pt idx="15294">
                  <c:v>-2.4684600000000001E-2</c:v>
                </c:pt>
                <c:pt idx="15295">
                  <c:v>-2.34533E-2</c:v>
                </c:pt>
                <c:pt idx="15296">
                  <c:v>-2.22568E-2</c:v>
                </c:pt>
                <c:pt idx="15297">
                  <c:v>-2.10972E-2</c:v>
                </c:pt>
                <c:pt idx="15298">
                  <c:v>-1.9976899999999999E-2</c:v>
                </c:pt>
                <c:pt idx="15299">
                  <c:v>-1.8898100000000001E-2</c:v>
                </c:pt>
                <c:pt idx="15300">
                  <c:v>-1.7865300000000001E-2</c:v>
                </c:pt>
                <c:pt idx="15301">
                  <c:v>-1.6881899999999998E-2</c:v>
                </c:pt>
                <c:pt idx="15302">
                  <c:v>-1.5944799999999999E-2</c:v>
                </c:pt>
                <c:pt idx="15303">
                  <c:v>-1.5048499999999999E-2</c:v>
                </c:pt>
                <c:pt idx="15304">
                  <c:v>-1.41954E-2</c:v>
                </c:pt>
                <c:pt idx="15305">
                  <c:v>-1.33927E-2</c:v>
                </c:pt>
                <c:pt idx="15306">
                  <c:v>-1.26471E-2</c:v>
                </c:pt>
                <c:pt idx="15307">
                  <c:v>-1.19632E-2</c:v>
                </c:pt>
                <c:pt idx="15308">
                  <c:v>-1.13414E-2</c:v>
                </c:pt>
                <c:pt idx="15309">
                  <c:v>-1.07782E-2</c:v>
                </c:pt>
                <c:pt idx="15310">
                  <c:v>-1.0270400000000001E-2</c:v>
                </c:pt>
                <c:pt idx="15311" formatCode="0.00E+00">
                  <c:v>-9.8167099999999993E-3</c:v>
                </c:pt>
                <c:pt idx="15312" formatCode="0.00E+00">
                  <c:v>-9.4179199999999998E-3</c:v>
                </c:pt>
                <c:pt idx="15313" formatCode="0.00E+00">
                  <c:v>-9.0758599999999998E-3</c:v>
                </c:pt>
                <c:pt idx="15314" formatCode="0.00E+00">
                  <c:v>-8.7928799999999994E-3</c:v>
                </c:pt>
                <c:pt idx="15315" formatCode="0.00E+00">
                  <c:v>-8.5722599999999999E-3</c:v>
                </c:pt>
                <c:pt idx="15316" formatCode="0.00E+00">
                  <c:v>-8.4177699999999998E-3</c:v>
                </c:pt>
                <c:pt idx="15317" formatCode="0.00E+00">
                  <c:v>-8.3312500000000001E-3</c:v>
                </c:pt>
                <c:pt idx="15318" formatCode="0.00E+00">
                  <c:v>-8.3108399999999999E-3</c:v>
                </c:pt>
                <c:pt idx="15319" formatCode="0.00E+00">
                  <c:v>-8.3544899999999991E-3</c:v>
                </c:pt>
                <c:pt idx="15320" formatCode="0.00E+00">
                  <c:v>-8.4633899999999995E-3</c:v>
                </c:pt>
                <c:pt idx="15321" formatCode="0.00E+00">
                  <c:v>-8.6368999999999994E-3</c:v>
                </c:pt>
                <c:pt idx="15322" formatCode="0.00E+00">
                  <c:v>-8.8706099999999993E-3</c:v>
                </c:pt>
                <c:pt idx="15323" formatCode="0.00E+00">
                  <c:v>-9.1620099999999999E-3</c:v>
                </c:pt>
                <c:pt idx="15324" formatCode="0.00E+00">
                  <c:v>-9.51106E-3</c:v>
                </c:pt>
                <c:pt idx="15325" formatCode="0.00E+00">
                  <c:v>-9.9185499999999999E-3</c:v>
                </c:pt>
                <c:pt idx="15326">
                  <c:v>-1.03859E-2</c:v>
                </c:pt>
                <c:pt idx="15327">
                  <c:v>-1.09135E-2</c:v>
                </c:pt>
                <c:pt idx="15328">
                  <c:v>-1.15005E-2</c:v>
                </c:pt>
                <c:pt idx="15329">
                  <c:v>-1.2145700000000001E-2</c:v>
                </c:pt>
                <c:pt idx="15330">
                  <c:v>-1.28494E-2</c:v>
                </c:pt>
                <c:pt idx="15331">
                  <c:v>-1.3610499999999999E-2</c:v>
                </c:pt>
                <c:pt idx="15332">
                  <c:v>-1.44259E-2</c:v>
                </c:pt>
                <c:pt idx="15333">
                  <c:v>-1.52926E-2</c:v>
                </c:pt>
                <c:pt idx="15334">
                  <c:v>-1.6209299999999999E-2</c:v>
                </c:pt>
                <c:pt idx="15335">
                  <c:v>-1.7176299999999999E-2</c:v>
                </c:pt>
                <c:pt idx="15336">
                  <c:v>-1.8193600000000001E-2</c:v>
                </c:pt>
                <c:pt idx="15337">
                  <c:v>-1.9259800000000001E-2</c:v>
                </c:pt>
                <c:pt idx="15338">
                  <c:v>-2.0371899999999998E-2</c:v>
                </c:pt>
                <c:pt idx="15339">
                  <c:v>-2.15266E-2</c:v>
                </c:pt>
                <c:pt idx="15340">
                  <c:v>-2.27207E-2</c:v>
                </c:pt>
                <c:pt idx="15341">
                  <c:v>-2.39533E-2</c:v>
                </c:pt>
                <c:pt idx="15342">
                  <c:v>-2.5222899999999999E-2</c:v>
                </c:pt>
                <c:pt idx="15343">
                  <c:v>-2.6526399999999999E-2</c:v>
                </c:pt>
                <c:pt idx="15344">
                  <c:v>-2.7860599999999999E-2</c:v>
                </c:pt>
                <c:pt idx="15345">
                  <c:v>-2.9223300000000001E-2</c:v>
                </c:pt>
                <c:pt idx="15346">
                  <c:v>-3.0612299999999999E-2</c:v>
                </c:pt>
                <c:pt idx="15347">
                  <c:v>-3.2024499999999997E-2</c:v>
                </c:pt>
                <c:pt idx="15348">
                  <c:v>-3.3456699999999999E-2</c:v>
                </c:pt>
                <c:pt idx="15349">
                  <c:v>-3.4905899999999997E-2</c:v>
                </c:pt>
                <c:pt idx="15350">
                  <c:v>-3.63693E-2</c:v>
                </c:pt>
                <c:pt idx="15351">
                  <c:v>-3.7843500000000002E-2</c:v>
                </c:pt>
                <c:pt idx="15352">
                  <c:v>-3.9324999999999999E-2</c:v>
                </c:pt>
                <c:pt idx="15353">
                  <c:v>-4.0811199999999999E-2</c:v>
                </c:pt>
                <c:pt idx="15354">
                  <c:v>-4.2300699999999997E-2</c:v>
                </c:pt>
                <c:pt idx="15355">
                  <c:v>-4.3792299999999999E-2</c:v>
                </c:pt>
                <c:pt idx="15356">
                  <c:v>-4.5284100000000001E-2</c:v>
                </c:pt>
                <c:pt idx="15357">
                  <c:v>-4.6773799999999997E-2</c:v>
                </c:pt>
                <c:pt idx="15358">
                  <c:v>-4.8259000000000003E-2</c:v>
                </c:pt>
                <c:pt idx="15359">
                  <c:v>-4.9737499999999997E-2</c:v>
                </c:pt>
                <c:pt idx="15360">
                  <c:v>-5.1207500000000003E-2</c:v>
                </c:pt>
                <c:pt idx="15361">
                  <c:v>-5.2666499999999998E-2</c:v>
                </c:pt>
                <c:pt idx="15362">
                  <c:v>-5.4110999999999999E-2</c:v>
                </c:pt>
                <c:pt idx="15363">
                  <c:v>-5.5537200000000002E-2</c:v>
                </c:pt>
                <c:pt idx="15364">
                  <c:v>-5.6941899999999997E-2</c:v>
                </c:pt>
                <c:pt idx="15365">
                  <c:v>-5.8322800000000001E-2</c:v>
                </c:pt>
                <c:pt idx="15366">
                  <c:v>-5.96777E-2</c:v>
                </c:pt>
                <c:pt idx="15367">
                  <c:v>-6.10044E-2</c:v>
                </c:pt>
                <c:pt idx="15368">
                  <c:v>-6.2301000000000002E-2</c:v>
                </c:pt>
                <c:pt idx="15369">
                  <c:v>-6.3565800000000006E-2</c:v>
                </c:pt>
                <c:pt idx="15370">
                  <c:v>-6.4796699999999999E-2</c:v>
                </c:pt>
                <c:pt idx="15371">
                  <c:v>-6.5991300000000003E-2</c:v>
                </c:pt>
                <c:pt idx="15372">
                  <c:v>-6.7147700000000005E-2</c:v>
                </c:pt>
                <c:pt idx="15373">
                  <c:v>-6.8263000000000004E-2</c:v>
                </c:pt>
                <c:pt idx="15374">
                  <c:v>-6.9333099999999995E-2</c:v>
                </c:pt>
                <c:pt idx="15375">
                  <c:v>-7.03545E-2</c:v>
                </c:pt>
                <c:pt idx="15376">
                  <c:v>-7.1324399999999996E-2</c:v>
                </c:pt>
                <c:pt idx="15377">
                  <c:v>-7.2238899999999995E-2</c:v>
                </c:pt>
                <c:pt idx="15378">
                  <c:v>-7.3094999999999993E-2</c:v>
                </c:pt>
                <c:pt idx="15379">
                  <c:v>-7.3891799999999994E-2</c:v>
                </c:pt>
                <c:pt idx="15380">
                  <c:v>-7.4628600000000003E-2</c:v>
                </c:pt>
                <c:pt idx="15381">
                  <c:v>-7.5303400000000006E-2</c:v>
                </c:pt>
                <c:pt idx="15382">
                  <c:v>-7.5915300000000005E-2</c:v>
                </c:pt>
                <c:pt idx="15383">
                  <c:v>-7.6464699999999997E-2</c:v>
                </c:pt>
                <c:pt idx="15384">
                  <c:v>-7.6950500000000005E-2</c:v>
                </c:pt>
                <c:pt idx="15385">
                  <c:v>-7.7370700000000001E-2</c:v>
                </c:pt>
                <c:pt idx="15386">
                  <c:v>-7.7723799999999996E-2</c:v>
                </c:pt>
                <c:pt idx="15387">
                  <c:v>-7.8008800000000003E-2</c:v>
                </c:pt>
                <c:pt idx="15388">
                  <c:v>-7.8224799999999997E-2</c:v>
                </c:pt>
                <c:pt idx="15389">
                  <c:v>-7.8370499999999996E-2</c:v>
                </c:pt>
                <c:pt idx="15390">
                  <c:v>-7.8443899999999997E-2</c:v>
                </c:pt>
                <c:pt idx="15391">
                  <c:v>-7.8443399999999996E-2</c:v>
                </c:pt>
                <c:pt idx="15392">
                  <c:v>-7.8367800000000001E-2</c:v>
                </c:pt>
                <c:pt idx="15393">
                  <c:v>-7.8216300000000002E-2</c:v>
                </c:pt>
                <c:pt idx="15394">
                  <c:v>-7.7987799999999996E-2</c:v>
                </c:pt>
                <c:pt idx="15395">
                  <c:v>-7.76805E-2</c:v>
                </c:pt>
                <c:pt idx="15396">
                  <c:v>-7.7294500000000002E-2</c:v>
                </c:pt>
                <c:pt idx="15397">
                  <c:v>-7.6830499999999996E-2</c:v>
                </c:pt>
                <c:pt idx="15398">
                  <c:v>-7.6288900000000007E-2</c:v>
                </c:pt>
                <c:pt idx="15399">
                  <c:v>-7.5668700000000005E-2</c:v>
                </c:pt>
                <c:pt idx="15400">
                  <c:v>-7.4968599999999996E-2</c:v>
                </c:pt>
                <c:pt idx="15401">
                  <c:v>-7.4187699999999995E-2</c:v>
                </c:pt>
                <c:pt idx="15402">
                  <c:v>-7.3326500000000003E-2</c:v>
                </c:pt>
                <c:pt idx="15403">
                  <c:v>-7.2386500000000006E-2</c:v>
                </c:pt>
                <c:pt idx="15404">
                  <c:v>-7.1369199999999994E-2</c:v>
                </c:pt>
                <c:pt idx="15405">
                  <c:v>-7.0275599999999994E-2</c:v>
                </c:pt>
                <c:pt idx="15406">
                  <c:v>-6.9107600000000005E-2</c:v>
                </c:pt>
                <c:pt idx="15407">
                  <c:v>-6.7867200000000003E-2</c:v>
                </c:pt>
                <c:pt idx="15408">
                  <c:v>-6.6556000000000004E-2</c:v>
                </c:pt>
                <c:pt idx="15409">
                  <c:v>-6.5175399999999994E-2</c:v>
                </c:pt>
                <c:pt idx="15410">
                  <c:v>-6.3726699999999997E-2</c:v>
                </c:pt>
                <c:pt idx="15411">
                  <c:v>-6.2210500000000002E-2</c:v>
                </c:pt>
                <c:pt idx="15412">
                  <c:v>-6.0626300000000001E-2</c:v>
                </c:pt>
                <c:pt idx="15413">
                  <c:v>-5.8973499999999998E-2</c:v>
                </c:pt>
                <c:pt idx="15414">
                  <c:v>-5.7253199999999997E-2</c:v>
                </c:pt>
                <c:pt idx="15415">
                  <c:v>-5.5466599999999998E-2</c:v>
                </c:pt>
                <c:pt idx="15416">
                  <c:v>-5.3615099999999999E-2</c:v>
                </c:pt>
                <c:pt idx="15417">
                  <c:v>-5.1700900000000001E-2</c:v>
                </c:pt>
                <c:pt idx="15418">
                  <c:v>-4.9726800000000002E-2</c:v>
                </c:pt>
                <c:pt idx="15419">
                  <c:v>-4.7695399999999999E-2</c:v>
                </c:pt>
                <c:pt idx="15420">
                  <c:v>-4.5608099999999999E-2</c:v>
                </c:pt>
                <c:pt idx="15421">
                  <c:v>-4.3466299999999999E-2</c:v>
                </c:pt>
                <c:pt idx="15422">
                  <c:v>-4.1272299999999998E-2</c:v>
                </c:pt>
                <c:pt idx="15423">
                  <c:v>-3.9029599999999998E-2</c:v>
                </c:pt>
                <c:pt idx="15424">
                  <c:v>-3.6742299999999999E-2</c:v>
                </c:pt>
                <c:pt idx="15425">
                  <c:v>-3.4413699999999998E-2</c:v>
                </c:pt>
                <c:pt idx="15426">
                  <c:v>-3.2046699999999997E-2</c:v>
                </c:pt>
                <c:pt idx="15427">
                  <c:v>-2.9643900000000001E-2</c:v>
                </c:pt>
                <c:pt idx="15428">
                  <c:v>-2.7207700000000001E-2</c:v>
                </c:pt>
                <c:pt idx="15429">
                  <c:v>-2.4738699999999999E-2</c:v>
                </c:pt>
                <c:pt idx="15430">
                  <c:v>-2.2237400000000001E-2</c:v>
                </c:pt>
                <c:pt idx="15431">
                  <c:v>-1.97062E-2</c:v>
                </c:pt>
                <c:pt idx="15432">
                  <c:v>-1.7149299999999999E-2</c:v>
                </c:pt>
                <c:pt idx="15433">
                  <c:v>-1.457E-2</c:v>
                </c:pt>
                <c:pt idx="15434">
                  <c:v>-1.197E-2</c:v>
                </c:pt>
                <c:pt idx="15435" formatCode="0.00E+00">
                  <c:v>-9.3503300000000004E-3</c:v>
                </c:pt>
                <c:pt idx="15436" formatCode="0.00E+00">
                  <c:v>-6.7130999999999996E-3</c:v>
                </c:pt>
                <c:pt idx="15437" formatCode="0.00E+00">
                  <c:v>-4.0610799999999999E-3</c:v>
                </c:pt>
                <c:pt idx="15438" formatCode="0.00E+00">
                  <c:v>-1.3967199999999999E-3</c:v>
                </c:pt>
                <c:pt idx="15439" formatCode="0.00E+00">
                  <c:v>1.2777000000000001E-3</c:v>
                </c:pt>
                <c:pt idx="15440" formatCode="0.00E+00">
                  <c:v>3.9581E-3</c:v>
                </c:pt>
                <c:pt idx="15441" formatCode="0.00E+00">
                  <c:v>6.6383099999999997E-3</c:v>
                </c:pt>
                <c:pt idx="15442" formatCode="0.00E+00">
                  <c:v>9.3143800000000006E-3</c:v>
                </c:pt>
                <c:pt idx="15443">
                  <c:v>1.19861E-2</c:v>
                </c:pt>
                <c:pt idx="15444">
                  <c:v>1.46529E-2</c:v>
                </c:pt>
                <c:pt idx="15445">
                  <c:v>1.7312299999999999E-2</c:v>
                </c:pt>
                <c:pt idx="15446">
                  <c:v>1.9960499999999999E-2</c:v>
                </c:pt>
                <c:pt idx="15447">
                  <c:v>2.2594800000000002E-2</c:v>
                </c:pt>
                <c:pt idx="15448">
                  <c:v>2.52129E-2</c:v>
                </c:pt>
                <c:pt idx="15449">
                  <c:v>2.7813299999999999E-2</c:v>
                </c:pt>
                <c:pt idx="15450">
                  <c:v>3.03948E-2</c:v>
                </c:pt>
                <c:pt idx="15451">
                  <c:v>3.29558E-2</c:v>
                </c:pt>
                <c:pt idx="15452">
                  <c:v>3.5493999999999998E-2</c:v>
                </c:pt>
                <c:pt idx="15453">
                  <c:v>3.80063E-2</c:v>
                </c:pt>
                <c:pt idx="15454">
                  <c:v>4.0489700000000003E-2</c:v>
                </c:pt>
                <c:pt idx="15455">
                  <c:v>4.2941E-2</c:v>
                </c:pt>
                <c:pt idx="15456">
                  <c:v>4.5356599999999997E-2</c:v>
                </c:pt>
                <c:pt idx="15457">
                  <c:v>4.77338E-2</c:v>
                </c:pt>
                <c:pt idx="15458">
                  <c:v>5.0070099999999999E-2</c:v>
                </c:pt>
                <c:pt idx="15459">
                  <c:v>5.2362699999999998E-2</c:v>
                </c:pt>
                <c:pt idx="15460">
                  <c:v>5.4609100000000001E-2</c:v>
                </c:pt>
                <c:pt idx="15461">
                  <c:v>5.6807799999999999E-2</c:v>
                </c:pt>
                <c:pt idx="15462">
                  <c:v>5.8957599999999999E-2</c:v>
                </c:pt>
                <c:pt idx="15463">
                  <c:v>6.10582E-2</c:v>
                </c:pt>
                <c:pt idx="15464">
                  <c:v>6.3108999999999998E-2</c:v>
                </c:pt>
                <c:pt idx="15465">
                  <c:v>6.5107700000000004E-2</c:v>
                </c:pt>
                <c:pt idx="15466">
                  <c:v>6.7051399999999997E-2</c:v>
                </c:pt>
                <c:pt idx="15467">
                  <c:v>6.8937700000000005E-2</c:v>
                </c:pt>
                <c:pt idx="15468">
                  <c:v>7.0765800000000004E-2</c:v>
                </c:pt>
                <c:pt idx="15469">
                  <c:v>7.2534199999999993E-2</c:v>
                </c:pt>
                <c:pt idx="15470">
                  <c:v>7.4240600000000004E-2</c:v>
                </c:pt>
                <c:pt idx="15471">
                  <c:v>7.5884300000000002E-2</c:v>
                </c:pt>
                <c:pt idx="15472">
                  <c:v>7.7466400000000005E-2</c:v>
                </c:pt>
                <c:pt idx="15473">
                  <c:v>7.8987600000000005E-2</c:v>
                </c:pt>
                <c:pt idx="15474">
                  <c:v>8.0446599999999993E-2</c:v>
                </c:pt>
                <c:pt idx="15475">
                  <c:v>8.1840999999999997E-2</c:v>
                </c:pt>
                <c:pt idx="15476">
                  <c:v>8.3170300000000003E-2</c:v>
                </c:pt>
                <c:pt idx="15477">
                  <c:v>8.4434800000000004E-2</c:v>
                </c:pt>
                <c:pt idx="15478">
                  <c:v>8.5633799999999996E-2</c:v>
                </c:pt>
                <c:pt idx="15479">
                  <c:v>8.6766300000000005E-2</c:v>
                </c:pt>
                <c:pt idx="15480">
                  <c:v>8.7831900000000004E-2</c:v>
                </c:pt>
                <c:pt idx="15481">
                  <c:v>8.8831400000000005E-2</c:v>
                </c:pt>
                <c:pt idx="15482">
                  <c:v>8.9764700000000003E-2</c:v>
                </c:pt>
                <c:pt idx="15483">
                  <c:v>9.0631100000000006E-2</c:v>
                </c:pt>
                <c:pt idx="15484">
                  <c:v>9.1430399999999995E-2</c:v>
                </c:pt>
                <c:pt idx="15485">
                  <c:v>9.2163099999999998E-2</c:v>
                </c:pt>
                <c:pt idx="15486">
                  <c:v>9.2829999999999996E-2</c:v>
                </c:pt>
                <c:pt idx="15487">
                  <c:v>9.3432100000000004E-2</c:v>
                </c:pt>
                <c:pt idx="15488">
                  <c:v>9.3970399999999996E-2</c:v>
                </c:pt>
                <c:pt idx="15489">
                  <c:v>9.4445399999999999E-2</c:v>
                </c:pt>
                <c:pt idx="15490">
                  <c:v>9.4857200000000003E-2</c:v>
                </c:pt>
                <c:pt idx="15491">
                  <c:v>9.5206799999999994E-2</c:v>
                </c:pt>
                <c:pt idx="15492">
                  <c:v>9.5496300000000006E-2</c:v>
                </c:pt>
                <c:pt idx="15493">
                  <c:v>9.5727599999999996E-2</c:v>
                </c:pt>
                <c:pt idx="15494">
                  <c:v>9.5902399999999999E-2</c:v>
                </c:pt>
                <c:pt idx="15495">
                  <c:v>9.6020499999999995E-2</c:v>
                </c:pt>
                <c:pt idx="15496">
                  <c:v>9.6080600000000002E-2</c:v>
                </c:pt>
                <c:pt idx="15497">
                  <c:v>9.6082699999999993E-2</c:v>
                </c:pt>
                <c:pt idx="15498">
                  <c:v>9.6028799999999997E-2</c:v>
                </c:pt>
                <c:pt idx="15499">
                  <c:v>9.5920099999999994E-2</c:v>
                </c:pt>
                <c:pt idx="15500">
                  <c:v>9.5756099999999997E-2</c:v>
                </c:pt>
                <c:pt idx="15501">
                  <c:v>9.5536399999999994E-2</c:v>
                </c:pt>
                <c:pt idx="15502">
                  <c:v>9.5261399999999996E-2</c:v>
                </c:pt>
                <c:pt idx="15503">
                  <c:v>9.4930100000000003E-2</c:v>
                </c:pt>
                <c:pt idx="15504">
                  <c:v>9.4541799999999995E-2</c:v>
                </c:pt>
                <c:pt idx="15505">
                  <c:v>9.40994E-2</c:v>
                </c:pt>
                <c:pt idx="15506">
                  <c:v>9.3606700000000001E-2</c:v>
                </c:pt>
                <c:pt idx="15507">
                  <c:v>9.3066099999999999E-2</c:v>
                </c:pt>
                <c:pt idx="15508">
                  <c:v>9.2478199999999997E-2</c:v>
                </c:pt>
                <c:pt idx="15509">
                  <c:v>9.1843900000000006E-2</c:v>
                </c:pt>
                <c:pt idx="15510">
                  <c:v>9.1164599999999998E-2</c:v>
                </c:pt>
                <c:pt idx="15511">
                  <c:v>9.0441900000000006E-2</c:v>
                </c:pt>
                <c:pt idx="15512">
                  <c:v>8.96763E-2</c:v>
                </c:pt>
                <c:pt idx="15513">
                  <c:v>8.8869199999999995E-2</c:v>
                </c:pt>
                <c:pt idx="15514">
                  <c:v>8.8021799999999997E-2</c:v>
                </c:pt>
                <c:pt idx="15515">
                  <c:v>8.7135099999999993E-2</c:v>
                </c:pt>
                <c:pt idx="15516">
                  <c:v>8.6210400000000006E-2</c:v>
                </c:pt>
                <c:pt idx="15517">
                  <c:v>8.5250199999999998E-2</c:v>
                </c:pt>
                <c:pt idx="15518">
                  <c:v>8.4256499999999998E-2</c:v>
                </c:pt>
                <c:pt idx="15519">
                  <c:v>8.3231600000000003E-2</c:v>
                </c:pt>
                <c:pt idx="15520">
                  <c:v>8.2177899999999998E-2</c:v>
                </c:pt>
                <c:pt idx="15521">
                  <c:v>8.1097500000000003E-2</c:v>
                </c:pt>
                <c:pt idx="15522">
                  <c:v>7.9992099999999997E-2</c:v>
                </c:pt>
                <c:pt idx="15523">
                  <c:v>7.8865099999999994E-2</c:v>
                </c:pt>
                <c:pt idx="15524">
                  <c:v>7.7720899999999996E-2</c:v>
                </c:pt>
                <c:pt idx="15525">
                  <c:v>7.6562400000000003E-2</c:v>
                </c:pt>
                <c:pt idx="15526">
                  <c:v>7.5390899999999997E-2</c:v>
                </c:pt>
                <c:pt idx="15527">
                  <c:v>7.4207200000000001E-2</c:v>
                </c:pt>
                <c:pt idx="15528">
                  <c:v>7.3011900000000005E-2</c:v>
                </c:pt>
                <c:pt idx="15529">
                  <c:v>7.1805499999999994E-2</c:v>
                </c:pt>
                <c:pt idx="15530">
                  <c:v>7.0589100000000002E-2</c:v>
                </c:pt>
                <c:pt idx="15531">
                  <c:v>6.9364300000000004E-2</c:v>
                </c:pt>
                <c:pt idx="15532">
                  <c:v>6.8131399999999995E-2</c:v>
                </c:pt>
                <c:pt idx="15533">
                  <c:v>6.6890900000000003E-2</c:v>
                </c:pt>
                <c:pt idx="15534">
                  <c:v>6.5645300000000004E-2</c:v>
                </c:pt>
                <c:pt idx="15535">
                  <c:v>6.4397899999999994E-2</c:v>
                </c:pt>
                <c:pt idx="15536">
                  <c:v>6.3150499999999998E-2</c:v>
                </c:pt>
                <c:pt idx="15537">
                  <c:v>6.1904800000000003E-2</c:v>
                </c:pt>
                <c:pt idx="15538">
                  <c:v>6.0664299999999997E-2</c:v>
                </c:pt>
                <c:pt idx="15539">
                  <c:v>5.9432600000000002E-2</c:v>
                </c:pt>
                <c:pt idx="15540">
                  <c:v>5.8208799999999998E-2</c:v>
                </c:pt>
                <c:pt idx="15541">
                  <c:v>5.6988799999999999E-2</c:v>
                </c:pt>
                <c:pt idx="15542">
                  <c:v>5.5771599999999998E-2</c:v>
                </c:pt>
                <c:pt idx="15543">
                  <c:v>5.4562100000000002E-2</c:v>
                </c:pt>
                <c:pt idx="15544">
                  <c:v>5.3367299999999999E-2</c:v>
                </c:pt>
                <c:pt idx="15545">
                  <c:v>5.2190500000000001E-2</c:v>
                </c:pt>
                <c:pt idx="15546">
                  <c:v>5.1032099999999997E-2</c:v>
                </c:pt>
                <c:pt idx="15547">
                  <c:v>4.9891999999999999E-2</c:v>
                </c:pt>
                <c:pt idx="15548">
                  <c:v>4.8770300000000003E-2</c:v>
                </c:pt>
                <c:pt idx="15549">
                  <c:v>4.76672E-2</c:v>
                </c:pt>
                <c:pt idx="15550">
                  <c:v>4.6583699999999999E-2</c:v>
                </c:pt>
                <c:pt idx="15551">
                  <c:v>4.5521499999999999E-2</c:v>
                </c:pt>
                <c:pt idx="15552">
                  <c:v>4.4480699999999998E-2</c:v>
                </c:pt>
                <c:pt idx="15553">
                  <c:v>4.3461E-2</c:v>
                </c:pt>
                <c:pt idx="15554">
                  <c:v>4.2463800000000003E-2</c:v>
                </c:pt>
                <c:pt idx="15555">
                  <c:v>4.1491E-2</c:v>
                </c:pt>
                <c:pt idx="15556">
                  <c:v>4.05434E-2</c:v>
                </c:pt>
                <c:pt idx="15557">
                  <c:v>3.9620599999999999E-2</c:v>
                </c:pt>
                <c:pt idx="15558">
                  <c:v>3.8720900000000003E-2</c:v>
                </c:pt>
                <c:pt idx="15559">
                  <c:v>3.7842500000000001E-2</c:v>
                </c:pt>
                <c:pt idx="15560">
                  <c:v>3.6984999999999997E-2</c:v>
                </c:pt>
                <c:pt idx="15561">
                  <c:v>3.6150099999999998E-2</c:v>
                </c:pt>
                <c:pt idx="15562">
                  <c:v>3.5339099999999998E-2</c:v>
                </c:pt>
                <c:pt idx="15563">
                  <c:v>3.4551600000000002E-2</c:v>
                </c:pt>
                <c:pt idx="15564">
                  <c:v>3.3785999999999997E-2</c:v>
                </c:pt>
                <c:pt idx="15565">
                  <c:v>3.30405E-2</c:v>
                </c:pt>
                <c:pt idx="15566">
                  <c:v>3.23144E-2</c:v>
                </c:pt>
                <c:pt idx="15567">
                  <c:v>3.1609900000000003E-2</c:v>
                </c:pt>
                <c:pt idx="15568">
                  <c:v>3.0930900000000001E-2</c:v>
                </c:pt>
                <c:pt idx="15569">
                  <c:v>3.0278900000000001E-2</c:v>
                </c:pt>
                <c:pt idx="15570">
                  <c:v>2.9651500000000001E-2</c:v>
                </c:pt>
                <c:pt idx="15571">
                  <c:v>2.9045100000000001E-2</c:v>
                </c:pt>
                <c:pt idx="15572">
                  <c:v>2.84575E-2</c:v>
                </c:pt>
                <c:pt idx="15573">
                  <c:v>2.7889400000000002E-2</c:v>
                </c:pt>
                <c:pt idx="15574">
                  <c:v>2.73406E-2</c:v>
                </c:pt>
                <c:pt idx="15575">
                  <c:v>2.6809400000000001E-2</c:v>
                </c:pt>
                <c:pt idx="15576">
                  <c:v>2.6295499999999999E-2</c:v>
                </c:pt>
                <c:pt idx="15577">
                  <c:v>2.5799200000000001E-2</c:v>
                </c:pt>
                <c:pt idx="15578">
                  <c:v>2.5319899999999999E-2</c:v>
                </c:pt>
                <c:pt idx="15579">
                  <c:v>2.48583E-2</c:v>
                </c:pt>
                <c:pt idx="15580">
                  <c:v>2.4417000000000001E-2</c:v>
                </c:pt>
                <c:pt idx="15581">
                  <c:v>2.3996799999999999E-2</c:v>
                </c:pt>
                <c:pt idx="15582">
                  <c:v>2.3596200000000001E-2</c:v>
                </c:pt>
                <c:pt idx="15583">
                  <c:v>2.3212400000000001E-2</c:v>
                </c:pt>
                <c:pt idx="15584">
                  <c:v>2.28434E-2</c:v>
                </c:pt>
                <c:pt idx="15585">
                  <c:v>2.24888E-2</c:v>
                </c:pt>
                <c:pt idx="15586">
                  <c:v>2.21493E-2</c:v>
                </c:pt>
                <c:pt idx="15587">
                  <c:v>2.1827699999999998E-2</c:v>
                </c:pt>
                <c:pt idx="15588">
                  <c:v>2.1528499999999999E-2</c:v>
                </c:pt>
                <c:pt idx="15589">
                  <c:v>2.1253299999999999E-2</c:v>
                </c:pt>
                <c:pt idx="15590">
                  <c:v>2.0999199999999999E-2</c:v>
                </c:pt>
                <c:pt idx="15591">
                  <c:v>2.07612E-2</c:v>
                </c:pt>
                <c:pt idx="15592">
                  <c:v>2.0536599999999999E-2</c:v>
                </c:pt>
                <c:pt idx="15593">
                  <c:v>2.0322799999999999E-2</c:v>
                </c:pt>
                <c:pt idx="15594">
                  <c:v>2.01158E-2</c:v>
                </c:pt>
                <c:pt idx="15595">
                  <c:v>1.9913299999999998E-2</c:v>
                </c:pt>
                <c:pt idx="15596">
                  <c:v>1.9714700000000002E-2</c:v>
                </c:pt>
                <c:pt idx="15597">
                  <c:v>1.9520800000000001E-2</c:v>
                </c:pt>
                <c:pt idx="15598">
                  <c:v>1.93324E-2</c:v>
                </c:pt>
                <c:pt idx="15599">
                  <c:v>1.9148499999999999E-2</c:v>
                </c:pt>
                <c:pt idx="15600">
                  <c:v>1.8966899999999998E-2</c:v>
                </c:pt>
                <c:pt idx="15601">
                  <c:v>1.8785400000000001E-2</c:v>
                </c:pt>
                <c:pt idx="15602">
                  <c:v>1.86003E-2</c:v>
                </c:pt>
                <c:pt idx="15603">
                  <c:v>1.8404799999999999E-2</c:v>
                </c:pt>
                <c:pt idx="15604">
                  <c:v>1.81919E-2</c:v>
                </c:pt>
                <c:pt idx="15605">
                  <c:v>1.7958999999999999E-2</c:v>
                </c:pt>
                <c:pt idx="15606">
                  <c:v>1.77077E-2</c:v>
                </c:pt>
                <c:pt idx="15607">
                  <c:v>1.7438499999999999E-2</c:v>
                </c:pt>
                <c:pt idx="15608">
                  <c:v>1.71498E-2</c:v>
                </c:pt>
                <c:pt idx="15609">
                  <c:v>1.68424E-2</c:v>
                </c:pt>
                <c:pt idx="15610">
                  <c:v>1.65189E-2</c:v>
                </c:pt>
                <c:pt idx="15611">
                  <c:v>1.6180099999999999E-2</c:v>
                </c:pt>
                <c:pt idx="15612">
                  <c:v>1.58242E-2</c:v>
                </c:pt>
                <c:pt idx="15613">
                  <c:v>1.54495E-2</c:v>
                </c:pt>
                <c:pt idx="15614">
                  <c:v>1.5054E-2</c:v>
                </c:pt>
                <c:pt idx="15615">
                  <c:v>1.4633800000000001E-2</c:v>
                </c:pt>
                <c:pt idx="15616">
                  <c:v>1.41843E-2</c:v>
                </c:pt>
                <c:pt idx="15617">
                  <c:v>1.37007E-2</c:v>
                </c:pt>
                <c:pt idx="15618">
                  <c:v>1.31792E-2</c:v>
                </c:pt>
                <c:pt idx="15619">
                  <c:v>1.26193E-2</c:v>
                </c:pt>
                <c:pt idx="15620">
                  <c:v>1.2023499999999999E-2</c:v>
                </c:pt>
                <c:pt idx="15621">
                  <c:v>1.1393500000000001E-2</c:v>
                </c:pt>
                <c:pt idx="15622">
                  <c:v>1.0728400000000001E-2</c:v>
                </c:pt>
                <c:pt idx="15623">
                  <c:v>1.0025900000000001E-2</c:v>
                </c:pt>
                <c:pt idx="15624" formatCode="0.00E+00">
                  <c:v>9.28498E-3</c:v>
                </c:pt>
                <c:pt idx="15625" formatCode="0.00E+00">
                  <c:v>8.5048799999999994E-3</c:v>
                </c:pt>
                <c:pt idx="15626" formatCode="0.00E+00">
                  <c:v>7.6844499999999998E-3</c:v>
                </c:pt>
                <c:pt idx="15627" formatCode="0.00E+00">
                  <c:v>6.8229800000000002E-3</c:v>
                </c:pt>
                <c:pt idx="15628" formatCode="0.00E+00">
                  <c:v>5.9211699999999999E-3</c:v>
                </c:pt>
                <c:pt idx="15629" formatCode="0.00E+00">
                  <c:v>4.9798500000000001E-3</c:v>
                </c:pt>
                <c:pt idx="15630" formatCode="0.00E+00">
                  <c:v>3.9978000000000001E-3</c:v>
                </c:pt>
                <c:pt idx="15631" formatCode="0.00E+00">
                  <c:v>2.9725099999999998E-3</c:v>
                </c:pt>
                <c:pt idx="15632" formatCode="0.00E+00">
                  <c:v>1.9024000000000001E-3</c:v>
                </c:pt>
                <c:pt idx="15633" formatCode="0.00E+00">
                  <c:v>7.8628699999999999E-4</c:v>
                </c:pt>
                <c:pt idx="15634" formatCode="0.00E+00">
                  <c:v>-3.7733299999999999E-4</c:v>
                </c:pt>
                <c:pt idx="15635" formatCode="0.00E+00">
                  <c:v>-1.5879100000000001E-3</c:v>
                </c:pt>
                <c:pt idx="15636" formatCode="0.00E+00">
                  <c:v>-2.84155E-3</c:v>
                </c:pt>
                <c:pt idx="15637" formatCode="0.00E+00">
                  <c:v>-4.1346100000000004E-3</c:v>
                </c:pt>
                <c:pt idx="15638" formatCode="0.00E+00">
                  <c:v>-5.4650100000000002E-3</c:v>
                </c:pt>
                <c:pt idx="15639" formatCode="0.00E+00">
                  <c:v>-6.8301300000000002E-3</c:v>
                </c:pt>
                <c:pt idx="15640" formatCode="0.00E+00">
                  <c:v>-8.2273399999999997E-3</c:v>
                </c:pt>
                <c:pt idx="15641" formatCode="0.00E+00">
                  <c:v>-9.6549600000000006E-3</c:v>
                </c:pt>
                <c:pt idx="15642">
                  <c:v>-1.1112199999999999E-2</c:v>
                </c:pt>
                <c:pt idx="15643">
                  <c:v>-1.25985E-2</c:v>
                </c:pt>
                <c:pt idx="15644">
                  <c:v>-1.4113000000000001E-2</c:v>
                </c:pt>
                <c:pt idx="15645">
                  <c:v>-1.5656E-2</c:v>
                </c:pt>
                <c:pt idx="15646">
                  <c:v>-1.7228799999999999E-2</c:v>
                </c:pt>
                <c:pt idx="15647">
                  <c:v>-1.88317E-2</c:v>
                </c:pt>
                <c:pt idx="15648">
                  <c:v>-2.0463200000000001E-2</c:v>
                </c:pt>
                <c:pt idx="15649">
                  <c:v>-2.21231E-2</c:v>
                </c:pt>
                <c:pt idx="15650">
                  <c:v>-2.3812E-2</c:v>
                </c:pt>
                <c:pt idx="15651">
                  <c:v>-2.5529400000000001E-2</c:v>
                </c:pt>
                <c:pt idx="15652">
                  <c:v>-2.7274E-2</c:v>
                </c:pt>
                <c:pt idx="15653">
                  <c:v>-2.9043099999999999E-2</c:v>
                </c:pt>
                <c:pt idx="15654">
                  <c:v>-3.0831500000000001E-2</c:v>
                </c:pt>
                <c:pt idx="15655">
                  <c:v>-3.2634099999999999E-2</c:v>
                </c:pt>
                <c:pt idx="15656">
                  <c:v>-3.4450399999999999E-2</c:v>
                </c:pt>
                <c:pt idx="15657">
                  <c:v>-3.6281500000000001E-2</c:v>
                </c:pt>
                <c:pt idx="15658">
                  <c:v>-3.8123900000000002E-2</c:v>
                </c:pt>
                <c:pt idx="15659">
                  <c:v>-3.9970800000000001E-2</c:v>
                </c:pt>
                <c:pt idx="15660">
                  <c:v>-4.1813900000000001E-2</c:v>
                </c:pt>
                <c:pt idx="15661">
                  <c:v>-4.3646200000000003E-2</c:v>
                </c:pt>
                <c:pt idx="15662">
                  <c:v>-4.5463400000000001E-2</c:v>
                </c:pt>
                <c:pt idx="15663">
                  <c:v>-4.72635E-2</c:v>
                </c:pt>
                <c:pt idx="15664">
                  <c:v>-4.9043099999999999E-2</c:v>
                </c:pt>
                <c:pt idx="15665">
                  <c:v>-5.0797599999999998E-2</c:v>
                </c:pt>
                <c:pt idx="15666">
                  <c:v>-5.2526200000000002E-2</c:v>
                </c:pt>
                <c:pt idx="15667">
                  <c:v>-5.42324E-2</c:v>
                </c:pt>
                <c:pt idx="15668">
                  <c:v>-5.5916599999999997E-2</c:v>
                </c:pt>
                <c:pt idx="15669">
                  <c:v>-5.7575300000000003E-2</c:v>
                </c:pt>
                <c:pt idx="15670">
                  <c:v>-5.9205800000000003E-2</c:v>
                </c:pt>
                <c:pt idx="15671">
                  <c:v>-6.0807899999999998E-2</c:v>
                </c:pt>
                <c:pt idx="15672">
                  <c:v>-6.2380600000000001E-2</c:v>
                </c:pt>
                <c:pt idx="15673">
                  <c:v>-6.3920699999999997E-2</c:v>
                </c:pt>
                <c:pt idx="15674">
                  <c:v>-6.5425800000000006E-2</c:v>
                </c:pt>
                <c:pt idx="15675">
                  <c:v>-6.6894999999999996E-2</c:v>
                </c:pt>
                <c:pt idx="15676">
                  <c:v>-6.83256E-2</c:v>
                </c:pt>
                <c:pt idx="15677">
                  <c:v>-6.9715700000000005E-2</c:v>
                </c:pt>
                <c:pt idx="15678">
                  <c:v>-7.1066400000000002E-2</c:v>
                </c:pt>
                <c:pt idx="15679">
                  <c:v>-7.2378799999999993E-2</c:v>
                </c:pt>
                <c:pt idx="15680">
                  <c:v>-7.3649599999999996E-2</c:v>
                </c:pt>
                <c:pt idx="15681">
                  <c:v>-7.4874700000000002E-2</c:v>
                </c:pt>
                <c:pt idx="15682">
                  <c:v>-7.6052599999999998E-2</c:v>
                </c:pt>
                <c:pt idx="15683">
                  <c:v>-7.7182200000000006E-2</c:v>
                </c:pt>
                <c:pt idx="15684">
                  <c:v>-7.8260800000000005E-2</c:v>
                </c:pt>
                <c:pt idx="15685">
                  <c:v>-7.9285900000000006E-2</c:v>
                </c:pt>
                <c:pt idx="15686">
                  <c:v>-8.0254900000000004E-2</c:v>
                </c:pt>
                <c:pt idx="15687">
                  <c:v>-8.1161999999999998E-2</c:v>
                </c:pt>
                <c:pt idx="15688">
                  <c:v>-8.1997299999999995E-2</c:v>
                </c:pt>
                <c:pt idx="15689">
                  <c:v>-8.27547E-2</c:v>
                </c:pt>
                <c:pt idx="15690">
                  <c:v>-8.3434999999999995E-2</c:v>
                </c:pt>
                <c:pt idx="15691">
                  <c:v>-8.4039100000000005E-2</c:v>
                </c:pt>
                <c:pt idx="15692">
                  <c:v>-8.4564E-2</c:v>
                </c:pt>
                <c:pt idx="15693">
                  <c:v>-8.5006700000000004E-2</c:v>
                </c:pt>
                <c:pt idx="15694">
                  <c:v>-8.5366700000000004E-2</c:v>
                </c:pt>
                <c:pt idx="15695">
                  <c:v>-8.56431E-2</c:v>
                </c:pt>
                <c:pt idx="15696">
                  <c:v>-8.5834999999999995E-2</c:v>
                </c:pt>
                <c:pt idx="15697">
                  <c:v>-8.5942699999999997E-2</c:v>
                </c:pt>
                <c:pt idx="15698">
                  <c:v>-8.5966000000000001E-2</c:v>
                </c:pt>
                <c:pt idx="15699">
                  <c:v>-8.5905099999999998E-2</c:v>
                </c:pt>
                <c:pt idx="15700">
                  <c:v>-8.5761799999999999E-2</c:v>
                </c:pt>
                <c:pt idx="15701">
                  <c:v>-8.5537199999999994E-2</c:v>
                </c:pt>
                <c:pt idx="15702">
                  <c:v>-8.5233000000000003E-2</c:v>
                </c:pt>
                <c:pt idx="15703">
                  <c:v>-8.4850099999999998E-2</c:v>
                </c:pt>
                <c:pt idx="15704">
                  <c:v>-8.4387000000000004E-2</c:v>
                </c:pt>
                <c:pt idx="15705">
                  <c:v>-8.3838300000000004E-2</c:v>
                </c:pt>
                <c:pt idx="15706">
                  <c:v>-8.3200200000000002E-2</c:v>
                </c:pt>
                <c:pt idx="15707">
                  <c:v>-8.2474800000000001E-2</c:v>
                </c:pt>
                <c:pt idx="15708">
                  <c:v>-8.1667100000000006E-2</c:v>
                </c:pt>
                <c:pt idx="15709">
                  <c:v>-8.0779799999999999E-2</c:v>
                </c:pt>
                <c:pt idx="15710">
                  <c:v>-7.9810699999999998E-2</c:v>
                </c:pt>
                <c:pt idx="15711">
                  <c:v>-7.8754699999999997E-2</c:v>
                </c:pt>
                <c:pt idx="15712">
                  <c:v>-7.7609399999999995E-2</c:v>
                </c:pt>
                <c:pt idx="15713">
                  <c:v>-7.6377100000000003E-2</c:v>
                </c:pt>
                <c:pt idx="15714">
                  <c:v>-7.50609E-2</c:v>
                </c:pt>
                <c:pt idx="15715">
                  <c:v>-7.3662900000000003E-2</c:v>
                </c:pt>
                <c:pt idx="15716">
                  <c:v>-7.2186399999999998E-2</c:v>
                </c:pt>
                <c:pt idx="15717">
                  <c:v>-7.0635600000000007E-2</c:v>
                </c:pt>
                <c:pt idx="15718">
                  <c:v>-6.9012199999999996E-2</c:v>
                </c:pt>
                <c:pt idx="15719">
                  <c:v>-6.7317299999999997E-2</c:v>
                </c:pt>
                <c:pt idx="15720">
                  <c:v>-6.5553799999999995E-2</c:v>
                </c:pt>
                <c:pt idx="15721">
                  <c:v>-6.3724500000000003E-2</c:v>
                </c:pt>
                <c:pt idx="15722">
                  <c:v>-6.1832199999999997E-2</c:v>
                </c:pt>
                <c:pt idx="15723">
                  <c:v>-5.9880799999999998E-2</c:v>
                </c:pt>
                <c:pt idx="15724">
                  <c:v>-5.7874700000000001E-2</c:v>
                </c:pt>
                <c:pt idx="15725">
                  <c:v>-5.58185E-2</c:v>
                </c:pt>
                <c:pt idx="15726">
                  <c:v>-5.3716699999999999E-2</c:v>
                </c:pt>
                <c:pt idx="15727">
                  <c:v>-5.1571899999999997E-2</c:v>
                </c:pt>
                <c:pt idx="15728">
                  <c:v>-4.9384400000000002E-2</c:v>
                </c:pt>
                <c:pt idx="15729">
                  <c:v>-4.7154000000000001E-2</c:v>
                </c:pt>
                <c:pt idx="15730">
                  <c:v>-4.48823E-2</c:v>
                </c:pt>
                <c:pt idx="15731">
                  <c:v>-4.2571299999999999E-2</c:v>
                </c:pt>
                <c:pt idx="15732">
                  <c:v>-4.0223200000000001E-2</c:v>
                </c:pt>
                <c:pt idx="15733">
                  <c:v>-3.7842300000000002E-2</c:v>
                </c:pt>
                <c:pt idx="15734">
                  <c:v>-3.5434300000000002E-2</c:v>
                </c:pt>
                <c:pt idx="15735">
                  <c:v>-3.3002499999999997E-2</c:v>
                </c:pt>
                <c:pt idx="15736">
                  <c:v>-3.0548700000000002E-2</c:v>
                </c:pt>
                <c:pt idx="15737">
                  <c:v>-2.8079300000000001E-2</c:v>
                </c:pt>
                <c:pt idx="15738">
                  <c:v>-2.5603500000000001E-2</c:v>
                </c:pt>
                <c:pt idx="15739">
                  <c:v>-2.31285E-2</c:v>
                </c:pt>
                <c:pt idx="15740">
                  <c:v>-2.06591E-2</c:v>
                </c:pt>
                <c:pt idx="15741">
                  <c:v>-1.8200399999999999E-2</c:v>
                </c:pt>
                <c:pt idx="15742">
                  <c:v>-1.5757500000000001E-2</c:v>
                </c:pt>
                <c:pt idx="15743">
                  <c:v>-1.33329E-2</c:v>
                </c:pt>
                <c:pt idx="15744">
                  <c:v>-1.09277E-2</c:v>
                </c:pt>
                <c:pt idx="15745" formatCode="0.00E+00">
                  <c:v>-8.5449199999999993E-3</c:v>
                </c:pt>
                <c:pt idx="15746" formatCode="0.00E+00">
                  <c:v>-6.1904600000000001E-3</c:v>
                </c:pt>
                <c:pt idx="15747" formatCode="0.00E+00">
                  <c:v>-3.8703600000000002E-3</c:v>
                </c:pt>
                <c:pt idx="15748" formatCode="0.00E+00">
                  <c:v>-1.58892E-3</c:v>
                </c:pt>
                <c:pt idx="15749" formatCode="0.00E+00">
                  <c:v>6.5188900000000001E-4</c:v>
                </c:pt>
                <c:pt idx="15750" formatCode="0.00E+00">
                  <c:v>2.8502900000000001E-3</c:v>
                </c:pt>
                <c:pt idx="15751" formatCode="0.00E+00">
                  <c:v>5.0024800000000001E-3</c:v>
                </c:pt>
                <c:pt idx="15752" formatCode="0.00E+00">
                  <c:v>7.1045199999999996E-3</c:v>
                </c:pt>
                <c:pt idx="15753" formatCode="0.00E+00">
                  <c:v>9.1549800000000001E-3</c:v>
                </c:pt>
                <c:pt idx="15754">
                  <c:v>1.1153100000000001E-2</c:v>
                </c:pt>
                <c:pt idx="15755">
                  <c:v>1.3094E-2</c:v>
                </c:pt>
                <c:pt idx="15756">
                  <c:v>1.49678E-2</c:v>
                </c:pt>
                <c:pt idx="15757">
                  <c:v>1.6765800000000001E-2</c:v>
                </c:pt>
                <c:pt idx="15758">
                  <c:v>1.8484400000000002E-2</c:v>
                </c:pt>
                <c:pt idx="15759">
                  <c:v>2.01227E-2</c:v>
                </c:pt>
                <c:pt idx="15760">
                  <c:v>2.1679299999999999E-2</c:v>
                </c:pt>
                <c:pt idx="15761">
                  <c:v>2.3152599999999999E-2</c:v>
                </c:pt>
                <c:pt idx="15762">
                  <c:v>2.45411E-2</c:v>
                </c:pt>
                <c:pt idx="15763">
                  <c:v>2.5842500000000001E-2</c:v>
                </c:pt>
                <c:pt idx="15764">
                  <c:v>2.7055699999999999E-2</c:v>
                </c:pt>
                <c:pt idx="15765">
                  <c:v>2.81823E-2</c:v>
                </c:pt>
                <c:pt idx="15766">
                  <c:v>2.9220300000000001E-2</c:v>
                </c:pt>
                <c:pt idx="15767">
                  <c:v>3.0160599999999999E-2</c:v>
                </c:pt>
                <c:pt idx="15768">
                  <c:v>3.09935E-2</c:v>
                </c:pt>
                <c:pt idx="15769">
                  <c:v>3.1714899999999997E-2</c:v>
                </c:pt>
                <c:pt idx="15770">
                  <c:v>3.2324400000000003E-2</c:v>
                </c:pt>
                <c:pt idx="15771">
                  <c:v>3.2820599999999998E-2</c:v>
                </c:pt>
                <c:pt idx="15772">
                  <c:v>3.3203900000000001E-2</c:v>
                </c:pt>
                <c:pt idx="15773">
                  <c:v>3.3477100000000003E-2</c:v>
                </c:pt>
                <c:pt idx="15774">
                  <c:v>3.3639099999999998E-2</c:v>
                </c:pt>
                <c:pt idx="15775">
                  <c:v>3.3683299999999999E-2</c:v>
                </c:pt>
                <c:pt idx="15776">
                  <c:v>3.3605299999999998E-2</c:v>
                </c:pt>
                <c:pt idx="15777">
                  <c:v>3.3404400000000001E-2</c:v>
                </c:pt>
                <c:pt idx="15778">
                  <c:v>3.3080999999999999E-2</c:v>
                </c:pt>
                <c:pt idx="15779">
                  <c:v>3.2637899999999997E-2</c:v>
                </c:pt>
                <c:pt idx="15780">
                  <c:v>3.2079000000000003E-2</c:v>
                </c:pt>
                <c:pt idx="15781">
                  <c:v>3.1403199999999999E-2</c:v>
                </c:pt>
                <c:pt idx="15782">
                  <c:v>3.0603600000000002E-2</c:v>
                </c:pt>
                <c:pt idx="15783">
                  <c:v>2.9671699999999999E-2</c:v>
                </c:pt>
                <c:pt idx="15784">
                  <c:v>2.8602800000000001E-2</c:v>
                </c:pt>
                <c:pt idx="15785">
                  <c:v>2.7395699999999999E-2</c:v>
                </c:pt>
                <c:pt idx="15786">
                  <c:v>2.6050299999999998E-2</c:v>
                </c:pt>
                <c:pt idx="15787">
                  <c:v>2.4568E-2</c:v>
                </c:pt>
                <c:pt idx="15788">
                  <c:v>2.29521E-2</c:v>
                </c:pt>
                <c:pt idx="15789">
                  <c:v>2.12036E-2</c:v>
                </c:pt>
                <c:pt idx="15790">
                  <c:v>1.9319599999999999E-2</c:v>
                </c:pt>
                <c:pt idx="15791">
                  <c:v>1.7299800000000001E-2</c:v>
                </c:pt>
                <c:pt idx="15792">
                  <c:v>1.51491E-2</c:v>
                </c:pt>
                <c:pt idx="15793">
                  <c:v>1.2871199999999999E-2</c:v>
                </c:pt>
                <c:pt idx="15794">
                  <c:v>1.04651E-2</c:v>
                </c:pt>
                <c:pt idx="15795" formatCode="0.00E+00">
                  <c:v>7.9329899999999991E-3</c:v>
                </c:pt>
                <c:pt idx="15796" formatCode="0.00E+00">
                  <c:v>5.2826499999999998E-3</c:v>
                </c:pt>
                <c:pt idx="15797" formatCode="0.00E+00">
                  <c:v>2.52082E-3</c:v>
                </c:pt>
                <c:pt idx="15798" formatCode="0.00E+00">
                  <c:v>-3.4974700000000002E-4</c:v>
                </c:pt>
                <c:pt idx="15799" formatCode="0.00E+00">
                  <c:v>-3.3286499999999998E-3</c:v>
                </c:pt>
                <c:pt idx="15800" formatCode="0.00E+00">
                  <c:v>-6.4158100000000001E-3</c:v>
                </c:pt>
                <c:pt idx="15801" formatCode="0.00E+00">
                  <c:v>-9.6086000000000001E-3</c:v>
                </c:pt>
                <c:pt idx="15802">
                  <c:v>-1.2902200000000001E-2</c:v>
                </c:pt>
                <c:pt idx="15803">
                  <c:v>-1.62928E-2</c:v>
                </c:pt>
                <c:pt idx="15804">
                  <c:v>-1.9777900000000001E-2</c:v>
                </c:pt>
                <c:pt idx="15805">
                  <c:v>-2.33545E-2</c:v>
                </c:pt>
                <c:pt idx="15806">
                  <c:v>-2.7018E-2</c:v>
                </c:pt>
                <c:pt idx="15807">
                  <c:v>-3.0763800000000001E-2</c:v>
                </c:pt>
                <c:pt idx="15808">
                  <c:v>-3.4589099999999998E-2</c:v>
                </c:pt>
                <c:pt idx="15809">
                  <c:v>-3.8490900000000002E-2</c:v>
                </c:pt>
                <c:pt idx="15810">
                  <c:v>-4.2463300000000002E-2</c:v>
                </c:pt>
                <c:pt idx="15811">
                  <c:v>-4.6499800000000001E-2</c:v>
                </c:pt>
                <c:pt idx="15812">
                  <c:v>-5.0594800000000002E-2</c:v>
                </c:pt>
                <c:pt idx="15813">
                  <c:v>-5.4743399999999998E-2</c:v>
                </c:pt>
                <c:pt idx="15814">
                  <c:v>-5.8941599999999997E-2</c:v>
                </c:pt>
                <c:pt idx="15815">
                  <c:v>-6.3185400000000003E-2</c:v>
                </c:pt>
                <c:pt idx="15816">
                  <c:v>-6.7470500000000003E-2</c:v>
                </c:pt>
                <c:pt idx="15817">
                  <c:v>-7.1792400000000006E-2</c:v>
                </c:pt>
                <c:pt idx="15818">
                  <c:v>-7.6150899999999994E-2</c:v>
                </c:pt>
                <c:pt idx="15819">
                  <c:v>-8.0547800000000003E-2</c:v>
                </c:pt>
                <c:pt idx="15820">
                  <c:v>-8.4980299999999995E-2</c:v>
                </c:pt>
                <c:pt idx="15821">
                  <c:v>-8.9441599999999996E-2</c:v>
                </c:pt>
                <c:pt idx="15822">
                  <c:v>-9.3930399999999997E-2</c:v>
                </c:pt>
                <c:pt idx="15823">
                  <c:v>-9.8448599999999997E-2</c:v>
                </c:pt>
                <c:pt idx="15824">
                  <c:v>-0.102992</c:v>
                </c:pt>
                <c:pt idx="15825">
                  <c:v>-0.10755199999999999</c:v>
                </c:pt>
                <c:pt idx="15826">
                  <c:v>-0.112123</c:v>
                </c:pt>
                <c:pt idx="15827">
                  <c:v>-0.11670899999999999</c:v>
                </c:pt>
                <c:pt idx="15828">
                  <c:v>-0.121307</c:v>
                </c:pt>
                <c:pt idx="15829">
                  <c:v>-0.12590899999999999</c:v>
                </c:pt>
                <c:pt idx="15830">
                  <c:v>-0.13050300000000001</c:v>
                </c:pt>
                <c:pt idx="15831">
                  <c:v>-0.135078</c:v>
                </c:pt>
                <c:pt idx="15832">
                  <c:v>-0.13961999999999999</c:v>
                </c:pt>
                <c:pt idx="15833">
                  <c:v>-0.144124</c:v>
                </c:pt>
                <c:pt idx="15834">
                  <c:v>-0.148593</c:v>
                </c:pt>
                <c:pt idx="15835">
                  <c:v>-0.153032</c:v>
                </c:pt>
                <c:pt idx="15836">
                  <c:v>-0.15743799999999999</c:v>
                </c:pt>
                <c:pt idx="15837">
                  <c:v>-0.161802</c:v>
                </c:pt>
                <c:pt idx="15838">
                  <c:v>-0.16611699999999999</c:v>
                </c:pt>
                <c:pt idx="15839">
                  <c:v>-0.170374</c:v>
                </c:pt>
                <c:pt idx="15840">
                  <c:v>-0.17457300000000001</c:v>
                </c:pt>
                <c:pt idx="15841">
                  <c:v>-0.17871200000000001</c:v>
                </c:pt>
                <c:pt idx="15842">
                  <c:v>-0.18278700000000001</c:v>
                </c:pt>
                <c:pt idx="15843">
                  <c:v>-0.18679399999999999</c:v>
                </c:pt>
                <c:pt idx="15844">
                  <c:v>-0.19073200000000001</c:v>
                </c:pt>
                <c:pt idx="15845">
                  <c:v>-0.1946</c:v>
                </c:pt>
                <c:pt idx="15846">
                  <c:v>-0.19840099999999999</c:v>
                </c:pt>
                <c:pt idx="15847">
                  <c:v>-0.20213</c:v>
                </c:pt>
                <c:pt idx="15848">
                  <c:v>-0.20578099999999999</c:v>
                </c:pt>
                <c:pt idx="15849">
                  <c:v>-0.209342</c:v>
                </c:pt>
                <c:pt idx="15850">
                  <c:v>-0.212808</c:v>
                </c:pt>
                <c:pt idx="15851">
                  <c:v>-0.21618000000000001</c:v>
                </c:pt>
                <c:pt idx="15852">
                  <c:v>-0.21945799999999999</c:v>
                </c:pt>
                <c:pt idx="15853">
                  <c:v>-0.22264100000000001</c:v>
                </c:pt>
                <c:pt idx="15854">
                  <c:v>-0.22572300000000001</c:v>
                </c:pt>
                <c:pt idx="15855">
                  <c:v>-0.22869999999999999</c:v>
                </c:pt>
                <c:pt idx="15856">
                  <c:v>-0.231567</c:v>
                </c:pt>
                <c:pt idx="15857">
                  <c:v>-0.234319</c:v>
                </c:pt>
                <c:pt idx="15858">
                  <c:v>-0.23695099999999999</c:v>
                </c:pt>
                <c:pt idx="15859">
                  <c:v>-0.239456</c:v>
                </c:pt>
                <c:pt idx="15860">
                  <c:v>-0.24183199999999999</c:v>
                </c:pt>
                <c:pt idx="15861">
                  <c:v>-0.24407599999999999</c:v>
                </c:pt>
                <c:pt idx="15862">
                  <c:v>-0.24618599999999999</c:v>
                </c:pt>
                <c:pt idx="15863">
                  <c:v>-0.248164</c:v>
                </c:pt>
                <c:pt idx="15864">
                  <c:v>-0.25001000000000001</c:v>
                </c:pt>
                <c:pt idx="15865">
                  <c:v>-0.25172099999999997</c:v>
                </c:pt>
                <c:pt idx="15866">
                  <c:v>-0.25328600000000001</c:v>
                </c:pt>
                <c:pt idx="15867">
                  <c:v>-0.25470199999999998</c:v>
                </c:pt>
                <c:pt idx="15868">
                  <c:v>-0.25597300000000001</c:v>
                </c:pt>
                <c:pt idx="15869">
                  <c:v>-0.25709900000000002</c:v>
                </c:pt>
                <c:pt idx="15870">
                  <c:v>-0.258079</c:v>
                </c:pt>
                <c:pt idx="15871">
                  <c:v>-0.25891199999999998</c:v>
                </c:pt>
                <c:pt idx="15872">
                  <c:v>-0.25960100000000003</c:v>
                </c:pt>
                <c:pt idx="15873">
                  <c:v>-0.26014100000000001</c:v>
                </c:pt>
                <c:pt idx="15874">
                  <c:v>-0.26053100000000001</c:v>
                </c:pt>
                <c:pt idx="15875">
                  <c:v>-0.260772</c:v>
                </c:pt>
                <c:pt idx="15876">
                  <c:v>-0.26086900000000002</c:v>
                </c:pt>
                <c:pt idx="15877">
                  <c:v>-0.260822</c:v>
                </c:pt>
                <c:pt idx="15878">
                  <c:v>-0.26063199999999997</c:v>
                </c:pt>
                <c:pt idx="15879">
                  <c:v>-0.26030399999999998</c:v>
                </c:pt>
                <c:pt idx="15880">
                  <c:v>-0.25983600000000001</c:v>
                </c:pt>
                <c:pt idx="15881">
                  <c:v>-0.25922499999999998</c:v>
                </c:pt>
                <c:pt idx="15882">
                  <c:v>-0.258469</c:v>
                </c:pt>
                <c:pt idx="15883">
                  <c:v>-0.25757000000000002</c:v>
                </c:pt>
                <c:pt idx="15884">
                  <c:v>-0.25653500000000001</c:v>
                </c:pt>
                <c:pt idx="15885">
                  <c:v>-0.25537199999999999</c:v>
                </c:pt>
                <c:pt idx="15886">
                  <c:v>-0.25408599999999998</c:v>
                </c:pt>
                <c:pt idx="15887">
                  <c:v>-0.25267800000000001</c:v>
                </c:pt>
                <c:pt idx="15888">
                  <c:v>-0.25114999999999998</c:v>
                </c:pt>
                <c:pt idx="15889">
                  <c:v>-0.24950600000000001</c:v>
                </c:pt>
                <c:pt idx="15890">
                  <c:v>-0.247747</c:v>
                </c:pt>
                <c:pt idx="15891">
                  <c:v>-0.24587999999999999</c:v>
                </c:pt>
                <c:pt idx="15892">
                  <c:v>-0.24390500000000001</c:v>
                </c:pt>
                <c:pt idx="15893">
                  <c:v>-0.24182100000000001</c:v>
                </c:pt>
                <c:pt idx="15894">
                  <c:v>-0.23962900000000001</c:v>
                </c:pt>
                <c:pt idx="15895">
                  <c:v>-0.23733199999999999</c:v>
                </c:pt>
                <c:pt idx="15896">
                  <c:v>-0.23493900000000001</c:v>
                </c:pt>
                <c:pt idx="15897">
                  <c:v>-0.232457</c:v>
                </c:pt>
                <c:pt idx="15898">
                  <c:v>-0.22989200000000001</c:v>
                </c:pt>
                <c:pt idx="15899">
                  <c:v>-0.227245</c:v>
                </c:pt>
                <c:pt idx="15900">
                  <c:v>-0.22452</c:v>
                </c:pt>
                <c:pt idx="15901">
                  <c:v>-0.221719</c:v>
                </c:pt>
                <c:pt idx="15902">
                  <c:v>-0.21884799999999999</c:v>
                </c:pt>
                <c:pt idx="15903">
                  <c:v>-0.21591399999999999</c:v>
                </c:pt>
                <c:pt idx="15904">
                  <c:v>-0.212926</c:v>
                </c:pt>
                <c:pt idx="15905">
                  <c:v>-0.209893</c:v>
                </c:pt>
                <c:pt idx="15906">
                  <c:v>-0.20682300000000001</c:v>
                </c:pt>
                <c:pt idx="15907">
                  <c:v>-0.20371900000000001</c:v>
                </c:pt>
                <c:pt idx="15908">
                  <c:v>-0.20058500000000001</c:v>
                </c:pt>
                <c:pt idx="15909">
                  <c:v>-0.19742399999999999</c:v>
                </c:pt>
                <c:pt idx="15910">
                  <c:v>-0.194244</c:v>
                </c:pt>
                <c:pt idx="15911">
                  <c:v>-0.191049</c:v>
                </c:pt>
                <c:pt idx="15912">
                  <c:v>-0.18784799999999999</c:v>
                </c:pt>
                <c:pt idx="15913">
                  <c:v>-0.184644</c:v>
                </c:pt>
                <c:pt idx="15914">
                  <c:v>-0.18143999999999999</c:v>
                </c:pt>
                <c:pt idx="15915">
                  <c:v>-0.17823700000000001</c:v>
                </c:pt>
                <c:pt idx="15916">
                  <c:v>-0.175037</c:v>
                </c:pt>
                <c:pt idx="15917">
                  <c:v>-0.17183799999999999</c:v>
                </c:pt>
                <c:pt idx="15918">
                  <c:v>-0.16864199999999999</c:v>
                </c:pt>
                <c:pt idx="15919">
                  <c:v>-0.16545299999999999</c:v>
                </c:pt>
                <c:pt idx="15920">
                  <c:v>-0.16227800000000001</c:v>
                </c:pt>
                <c:pt idx="15921">
                  <c:v>-0.15911800000000001</c:v>
                </c:pt>
                <c:pt idx="15922">
                  <c:v>-0.15597900000000001</c:v>
                </c:pt>
                <c:pt idx="15923">
                  <c:v>-0.152866</c:v>
                </c:pt>
                <c:pt idx="15924">
                  <c:v>-0.149784</c:v>
                </c:pt>
                <c:pt idx="15925">
                  <c:v>-0.14673800000000001</c:v>
                </c:pt>
                <c:pt idx="15926">
                  <c:v>-0.143731</c:v>
                </c:pt>
                <c:pt idx="15927">
                  <c:v>-0.14077300000000001</c:v>
                </c:pt>
                <c:pt idx="15928">
                  <c:v>-0.137875</c:v>
                </c:pt>
                <c:pt idx="15929">
                  <c:v>-0.135045</c:v>
                </c:pt>
                <c:pt idx="15930">
                  <c:v>-0.13228500000000001</c:v>
                </c:pt>
                <c:pt idx="15931">
                  <c:v>-0.12959599999999999</c:v>
                </c:pt>
                <c:pt idx="15932">
                  <c:v>-0.12697900000000001</c:v>
                </c:pt>
                <c:pt idx="15933">
                  <c:v>-0.12443899999999999</c:v>
                </c:pt>
                <c:pt idx="15934">
                  <c:v>-0.121984</c:v>
                </c:pt>
                <c:pt idx="15935">
                  <c:v>-0.11962100000000001</c:v>
                </c:pt>
                <c:pt idx="15936">
                  <c:v>-0.117359</c:v>
                </c:pt>
                <c:pt idx="15937">
                  <c:v>-0.115201</c:v>
                </c:pt>
                <c:pt idx="15938">
                  <c:v>-0.113149</c:v>
                </c:pt>
                <c:pt idx="15939">
                  <c:v>-0.111196</c:v>
                </c:pt>
                <c:pt idx="15940">
                  <c:v>-0.10934199999999999</c:v>
                </c:pt>
                <c:pt idx="15941">
                  <c:v>-0.107584</c:v>
                </c:pt>
                <c:pt idx="15942">
                  <c:v>-0.105922</c:v>
                </c:pt>
                <c:pt idx="15943">
                  <c:v>-0.10435700000000001</c:v>
                </c:pt>
                <c:pt idx="15944">
                  <c:v>-0.102893</c:v>
                </c:pt>
                <c:pt idx="15945">
                  <c:v>-0.101533</c:v>
                </c:pt>
                <c:pt idx="15946">
                  <c:v>-0.100275</c:v>
                </c:pt>
                <c:pt idx="15947">
                  <c:v>-9.9118200000000004E-2</c:v>
                </c:pt>
                <c:pt idx="15948">
                  <c:v>-9.8064799999999994E-2</c:v>
                </c:pt>
                <c:pt idx="15949">
                  <c:v>-9.7118899999999994E-2</c:v>
                </c:pt>
                <c:pt idx="15950">
                  <c:v>-9.6280400000000002E-2</c:v>
                </c:pt>
                <c:pt idx="15951">
                  <c:v>-9.5546699999999998E-2</c:v>
                </c:pt>
                <c:pt idx="15952">
                  <c:v>-9.4917500000000002E-2</c:v>
                </c:pt>
                <c:pt idx="15953">
                  <c:v>-9.4393299999999999E-2</c:v>
                </c:pt>
                <c:pt idx="15954">
                  <c:v>-9.3971799999999994E-2</c:v>
                </c:pt>
                <c:pt idx="15955">
                  <c:v>-9.36525E-2</c:v>
                </c:pt>
                <c:pt idx="15956">
                  <c:v>-9.3438499999999994E-2</c:v>
                </c:pt>
                <c:pt idx="15957">
                  <c:v>-9.3330499999999997E-2</c:v>
                </c:pt>
                <c:pt idx="15958">
                  <c:v>-9.3322799999999997E-2</c:v>
                </c:pt>
                <c:pt idx="15959">
                  <c:v>-9.3406900000000001E-2</c:v>
                </c:pt>
                <c:pt idx="15960">
                  <c:v>-9.3577999999999995E-2</c:v>
                </c:pt>
                <c:pt idx="15961">
                  <c:v>-9.38359E-2</c:v>
                </c:pt>
                <c:pt idx="15962">
                  <c:v>-9.4181899999999999E-2</c:v>
                </c:pt>
                <c:pt idx="15963">
                  <c:v>-9.4618400000000005E-2</c:v>
                </c:pt>
                <c:pt idx="15964">
                  <c:v>-9.5147399999999993E-2</c:v>
                </c:pt>
                <c:pt idx="15965">
                  <c:v>-9.5769199999999999E-2</c:v>
                </c:pt>
                <c:pt idx="15966">
                  <c:v>-9.6480099999999999E-2</c:v>
                </c:pt>
                <c:pt idx="15967">
                  <c:v>-9.7273899999999996E-2</c:v>
                </c:pt>
                <c:pt idx="15968">
                  <c:v>-9.8143800000000003E-2</c:v>
                </c:pt>
                <c:pt idx="15969">
                  <c:v>-9.9081799999999998E-2</c:v>
                </c:pt>
                <c:pt idx="15970">
                  <c:v>-0.100082</c:v>
                </c:pt>
                <c:pt idx="15971">
                  <c:v>-0.101145</c:v>
                </c:pt>
                <c:pt idx="15972">
                  <c:v>-0.10228</c:v>
                </c:pt>
                <c:pt idx="15973">
                  <c:v>-0.103489</c:v>
                </c:pt>
                <c:pt idx="15974">
                  <c:v>-0.10477300000000001</c:v>
                </c:pt>
                <c:pt idx="15975">
                  <c:v>-0.106127</c:v>
                </c:pt>
                <c:pt idx="15976">
                  <c:v>-0.10754</c:v>
                </c:pt>
                <c:pt idx="15977">
                  <c:v>-0.109004</c:v>
                </c:pt>
                <c:pt idx="15978">
                  <c:v>-0.110512</c:v>
                </c:pt>
                <c:pt idx="15979">
                  <c:v>-0.11206000000000001</c:v>
                </c:pt>
                <c:pt idx="15980">
                  <c:v>-0.11364200000000001</c:v>
                </c:pt>
                <c:pt idx="15981">
                  <c:v>-0.115259</c:v>
                </c:pt>
                <c:pt idx="15982">
                  <c:v>-0.11691</c:v>
                </c:pt>
                <c:pt idx="15983">
                  <c:v>-0.11859</c:v>
                </c:pt>
                <c:pt idx="15984">
                  <c:v>-0.120297</c:v>
                </c:pt>
                <c:pt idx="15985">
                  <c:v>-0.122033</c:v>
                </c:pt>
                <c:pt idx="15986">
                  <c:v>-0.123797</c:v>
                </c:pt>
                <c:pt idx="15987">
                  <c:v>-0.12559000000000001</c:v>
                </c:pt>
                <c:pt idx="15988">
                  <c:v>-0.12741</c:v>
                </c:pt>
                <c:pt idx="15989">
                  <c:v>-0.12925800000000001</c:v>
                </c:pt>
                <c:pt idx="15990">
                  <c:v>-0.13113</c:v>
                </c:pt>
                <c:pt idx="15991">
                  <c:v>-0.133018</c:v>
                </c:pt>
                <c:pt idx="15992">
                  <c:v>-0.13491600000000001</c:v>
                </c:pt>
                <c:pt idx="15993">
                  <c:v>-0.136821</c:v>
                </c:pt>
                <c:pt idx="15994">
                  <c:v>-0.13872599999999999</c:v>
                </c:pt>
                <c:pt idx="15995">
                  <c:v>-0.140627</c:v>
                </c:pt>
                <c:pt idx="15996">
                  <c:v>-0.14251900000000001</c:v>
                </c:pt>
                <c:pt idx="15997">
                  <c:v>-0.144401</c:v>
                </c:pt>
                <c:pt idx="15998">
                  <c:v>-0.14627399999999999</c:v>
                </c:pt>
                <c:pt idx="15999">
                  <c:v>-0.14813799999999999</c:v>
                </c:pt>
                <c:pt idx="16000">
                  <c:v>-0.14999499999999999</c:v>
                </c:pt>
                <c:pt idx="16001">
                  <c:v>-0.15184500000000001</c:v>
                </c:pt>
                <c:pt idx="16002">
                  <c:v>-0.15368699999999999</c:v>
                </c:pt>
                <c:pt idx="16003">
                  <c:v>-0.15551699999999999</c:v>
                </c:pt>
                <c:pt idx="16004">
                  <c:v>-0.157331</c:v>
                </c:pt>
                <c:pt idx="16005">
                  <c:v>-0.159132</c:v>
                </c:pt>
                <c:pt idx="16006">
                  <c:v>-0.16092500000000001</c:v>
                </c:pt>
                <c:pt idx="16007">
                  <c:v>-0.162713</c:v>
                </c:pt>
                <c:pt idx="16008">
                  <c:v>-0.16449800000000001</c:v>
                </c:pt>
                <c:pt idx="16009">
                  <c:v>-0.16628200000000001</c:v>
                </c:pt>
                <c:pt idx="16010">
                  <c:v>-0.168069</c:v>
                </c:pt>
                <c:pt idx="16011">
                  <c:v>-0.16985500000000001</c:v>
                </c:pt>
                <c:pt idx="16012">
                  <c:v>-0.17163100000000001</c:v>
                </c:pt>
                <c:pt idx="16013">
                  <c:v>-0.17339099999999999</c:v>
                </c:pt>
                <c:pt idx="16014">
                  <c:v>-0.17513200000000001</c:v>
                </c:pt>
                <c:pt idx="16015">
                  <c:v>-0.17685400000000001</c:v>
                </c:pt>
                <c:pt idx="16016">
                  <c:v>-0.17855699999999999</c:v>
                </c:pt>
                <c:pt idx="16017">
                  <c:v>-0.18024000000000001</c:v>
                </c:pt>
                <c:pt idx="16018">
                  <c:v>-0.18190200000000001</c:v>
                </c:pt>
                <c:pt idx="16019">
                  <c:v>-0.18354599999999999</c:v>
                </c:pt>
                <c:pt idx="16020">
                  <c:v>-0.18517500000000001</c:v>
                </c:pt>
                <c:pt idx="16021">
                  <c:v>-0.186777</c:v>
                </c:pt>
                <c:pt idx="16022">
                  <c:v>-0.18831700000000001</c:v>
                </c:pt>
                <c:pt idx="16023">
                  <c:v>-0.1898</c:v>
                </c:pt>
                <c:pt idx="16024">
                  <c:v>-0.191272</c:v>
                </c:pt>
                <c:pt idx="16025">
                  <c:v>-0.19273399999999999</c:v>
                </c:pt>
                <c:pt idx="16026">
                  <c:v>-0.194165</c:v>
                </c:pt>
                <c:pt idx="16027">
                  <c:v>-0.195573</c:v>
                </c:pt>
                <c:pt idx="16028">
                  <c:v>-0.19696900000000001</c:v>
                </c:pt>
                <c:pt idx="16029">
                  <c:v>-0.198354</c:v>
                </c:pt>
                <c:pt idx="16030">
                  <c:v>-0.19972100000000001</c:v>
                </c:pt>
                <c:pt idx="16031">
                  <c:v>-0.20106399999999999</c:v>
                </c:pt>
                <c:pt idx="16032">
                  <c:v>-0.202379</c:v>
                </c:pt>
                <c:pt idx="16033">
                  <c:v>-0.20366899999999999</c:v>
                </c:pt>
                <c:pt idx="16034">
                  <c:v>-0.20493800000000001</c:v>
                </c:pt>
                <c:pt idx="16035">
                  <c:v>-0.20618500000000001</c:v>
                </c:pt>
                <c:pt idx="16036">
                  <c:v>-0.20741200000000001</c:v>
                </c:pt>
                <c:pt idx="16037">
                  <c:v>-0.208621</c:v>
                </c:pt>
                <c:pt idx="16038">
                  <c:v>-0.209817</c:v>
                </c:pt>
                <c:pt idx="16039">
                  <c:v>-0.211003</c:v>
                </c:pt>
                <c:pt idx="16040">
                  <c:v>-0.21218500000000001</c:v>
                </c:pt>
                <c:pt idx="16041">
                  <c:v>-0.21335999999999999</c:v>
                </c:pt>
                <c:pt idx="16042">
                  <c:v>-0.214527</c:v>
                </c:pt>
                <c:pt idx="16043">
                  <c:v>-0.21568399999999999</c:v>
                </c:pt>
                <c:pt idx="16044">
                  <c:v>-0.216831</c:v>
                </c:pt>
                <c:pt idx="16045">
                  <c:v>-0.21797</c:v>
                </c:pt>
                <c:pt idx="16046">
                  <c:v>-0.21910299999999999</c:v>
                </c:pt>
                <c:pt idx="16047">
                  <c:v>-0.22022800000000001</c:v>
                </c:pt>
                <c:pt idx="16048">
                  <c:v>-0.22134499999999999</c:v>
                </c:pt>
                <c:pt idx="16049">
                  <c:v>-0.22245400000000001</c:v>
                </c:pt>
                <c:pt idx="16050">
                  <c:v>-0.223549</c:v>
                </c:pt>
                <c:pt idx="16051">
                  <c:v>-0.22462799999999999</c:v>
                </c:pt>
                <c:pt idx="16052">
                  <c:v>-0.22569400000000001</c:v>
                </c:pt>
                <c:pt idx="16053">
                  <c:v>-0.226745</c:v>
                </c:pt>
                <c:pt idx="16054">
                  <c:v>-0.22777700000000001</c:v>
                </c:pt>
                <c:pt idx="16055">
                  <c:v>-0.22878599999999999</c:v>
                </c:pt>
                <c:pt idx="16056">
                  <c:v>-0.22978000000000001</c:v>
                </c:pt>
                <c:pt idx="16057">
                  <c:v>-0.230766</c:v>
                </c:pt>
                <c:pt idx="16058">
                  <c:v>-0.23174500000000001</c:v>
                </c:pt>
                <c:pt idx="16059">
                  <c:v>-0.23271800000000001</c:v>
                </c:pt>
                <c:pt idx="16060">
                  <c:v>-0.233683</c:v>
                </c:pt>
                <c:pt idx="16061">
                  <c:v>-0.23464099999999999</c:v>
                </c:pt>
                <c:pt idx="16062">
                  <c:v>-0.23558799999999999</c:v>
                </c:pt>
                <c:pt idx="16063">
                  <c:v>-0.23652200000000001</c:v>
                </c:pt>
                <c:pt idx="16064">
                  <c:v>-0.23744399999999999</c:v>
                </c:pt>
                <c:pt idx="16065">
                  <c:v>-0.23835400000000001</c:v>
                </c:pt>
                <c:pt idx="16066">
                  <c:v>-0.23925299999999999</c:v>
                </c:pt>
                <c:pt idx="16067">
                  <c:v>-0.24014099999999999</c:v>
                </c:pt>
                <c:pt idx="16068">
                  <c:v>-0.24101400000000001</c:v>
                </c:pt>
                <c:pt idx="16069">
                  <c:v>-0.24187</c:v>
                </c:pt>
                <c:pt idx="16070">
                  <c:v>-0.242704</c:v>
                </c:pt>
                <c:pt idx="16071">
                  <c:v>-0.24351400000000001</c:v>
                </c:pt>
                <c:pt idx="16072">
                  <c:v>-0.24429899999999999</c:v>
                </c:pt>
                <c:pt idx="16073">
                  <c:v>-0.245056</c:v>
                </c:pt>
                <c:pt idx="16074">
                  <c:v>-0.245786</c:v>
                </c:pt>
                <c:pt idx="16075">
                  <c:v>-0.24649399999999999</c:v>
                </c:pt>
                <c:pt idx="16076">
                  <c:v>-0.24718100000000001</c:v>
                </c:pt>
                <c:pt idx="16077">
                  <c:v>-0.24784700000000001</c:v>
                </c:pt>
                <c:pt idx="16078">
                  <c:v>-0.24848700000000001</c:v>
                </c:pt>
                <c:pt idx="16079">
                  <c:v>-0.24909899999999999</c:v>
                </c:pt>
                <c:pt idx="16080">
                  <c:v>-0.24967800000000001</c:v>
                </c:pt>
                <c:pt idx="16081">
                  <c:v>-0.25021900000000002</c:v>
                </c:pt>
                <c:pt idx="16082">
                  <c:v>-0.250718</c:v>
                </c:pt>
                <c:pt idx="16083">
                  <c:v>-0.25117299999999998</c:v>
                </c:pt>
                <c:pt idx="16084">
                  <c:v>-0.25158399999999997</c:v>
                </c:pt>
                <c:pt idx="16085">
                  <c:v>-0.25195499999999998</c:v>
                </c:pt>
                <c:pt idx="16086">
                  <c:v>-0.25228800000000001</c:v>
                </c:pt>
                <c:pt idx="16087">
                  <c:v>-0.252585</c:v>
                </c:pt>
                <c:pt idx="16088">
                  <c:v>-0.25284400000000001</c:v>
                </c:pt>
                <c:pt idx="16089">
                  <c:v>-0.25306499999999998</c:v>
                </c:pt>
                <c:pt idx="16090">
                  <c:v>-0.25324400000000002</c:v>
                </c:pt>
                <c:pt idx="16091">
                  <c:v>-0.25337999999999999</c:v>
                </c:pt>
                <c:pt idx="16092">
                  <c:v>-0.253471</c:v>
                </c:pt>
                <c:pt idx="16093">
                  <c:v>-0.253521</c:v>
                </c:pt>
                <c:pt idx="16094">
                  <c:v>-0.25353100000000001</c:v>
                </c:pt>
                <c:pt idx="16095">
                  <c:v>-0.25350099999999998</c:v>
                </c:pt>
                <c:pt idx="16096">
                  <c:v>-0.25341999999999998</c:v>
                </c:pt>
                <c:pt idx="16097">
                  <c:v>-0.25328099999999998</c:v>
                </c:pt>
                <c:pt idx="16098">
                  <c:v>-0.253081</c:v>
                </c:pt>
                <c:pt idx="16099">
                  <c:v>-0.25282199999999999</c:v>
                </c:pt>
                <c:pt idx="16100">
                  <c:v>-0.25250800000000001</c:v>
                </c:pt>
                <c:pt idx="16101">
                  <c:v>-0.252139</c:v>
                </c:pt>
                <c:pt idx="16102">
                  <c:v>-0.25171199999999999</c:v>
                </c:pt>
                <c:pt idx="16103">
                  <c:v>-0.251222</c:v>
                </c:pt>
                <c:pt idx="16104">
                  <c:v>-0.25067299999999998</c:v>
                </c:pt>
                <c:pt idx="16105">
                  <c:v>-0.25006699999999998</c:v>
                </c:pt>
                <c:pt idx="16106">
                  <c:v>-0.24940100000000001</c:v>
                </c:pt>
                <c:pt idx="16107">
                  <c:v>-0.24867500000000001</c:v>
                </c:pt>
                <c:pt idx="16108">
                  <c:v>-0.247889</c:v>
                </c:pt>
                <c:pt idx="16109">
                  <c:v>-0.24705199999999999</c:v>
                </c:pt>
                <c:pt idx="16110">
                  <c:v>-0.24617</c:v>
                </c:pt>
                <c:pt idx="16111">
                  <c:v>-0.24524399999999999</c:v>
                </c:pt>
                <c:pt idx="16112">
                  <c:v>-0.24426700000000001</c:v>
                </c:pt>
                <c:pt idx="16113">
                  <c:v>-0.24323700000000001</c:v>
                </c:pt>
                <c:pt idx="16114">
                  <c:v>-0.24215400000000001</c:v>
                </c:pt>
                <c:pt idx="16115">
                  <c:v>-0.24101900000000001</c:v>
                </c:pt>
                <c:pt idx="16116">
                  <c:v>-0.23983299999999999</c:v>
                </c:pt>
                <c:pt idx="16117">
                  <c:v>-0.23860000000000001</c:v>
                </c:pt>
                <c:pt idx="16118">
                  <c:v>-0.237318</c:v>
                </c:pt>
                <c:pt idx="16119">
                  <c:v>-0.235985</c:v>
                </c:pt>
                <c:pt idx="16120">
                  <c:v>-0.2346</c:v>
                </c:pt>
                <c:pt idx="16121">
                  <c:v>-0.23316000000000001</c:v>
                </c:pt>
                <c:pt idx="16122">
                  <c:v>-0.23164100000000001</c:v>
                </c:pt>
                <c:pt idx="16123">
                  <c:v>-0.230041</c:v>
                </c:pt>
                <c:pt idx="16124">
                  <c:v>-0.22839100000000001</c:v>
                </c:pt>
                <c:pt idx="16125">
                  <c:v>-0.22669900000000001</c:v>
                </c:pt>
                <c:pt idx="16126">
                  <c:v>-0.22495699999999999</c:v>
                </c:pt>
                <c:pt idx="16127">
                  <c:v>-0.22316800000000001</c:v>
                </c:pt>
                <c:pt idx="16128">
                  <c:v>-0.22133700000000001</c:v>
                </c:pt>
                <c:pt idx="16129">
                  <c:v>-0.21946599999999999</c:v>
                </c:pt>
                <c:pt idx="16130">
                  <c:v>-0.217559</c:v>
                </c:pt>
                <c:pt idx="16131">
                  <c:v>-0.215613</c:v>
                </c:pt>
                <c:pt idx="16132">
                  <c:v>-0.21362300000000001</c:v>
                </c:pt>
                <c:pt idx="16133">
                  <c:v>-0.211588</c:v>
                </c:pt>
                <c:pt idx="16134">
                  <c:v>-0.209511</c:v>
                </c:pt>
                <c:pt idx="16135">
                  <c:v>-0.20738999999999999</c:v>
                </c:pt>
                <c:pt idx="16136">
                  <c:v>-0.20523</c:v>
                </c:pt>
                <c:pt idx="16137">
                  <c:v>-0.20303399999999999</c:v>
                </c:pt>
                <c:pt idx="16138">
                  <c:v>-0.20080899999999999</c:v>
                </c:pt>
                <c:pt idx="16139">
                  <c:v>-0.19855300000000001</c:v>
                </c:pt>
                <c:pt idx="16140">
                  <c:v>-0.196267</c:v>
                </c:pt>
                <c:pt idx="16141">
                  <c:v>-0.19395599999999999</c:v>
                </c:pt>
                <c:pt idx="16142">
                  <c:v>-0.19162599999999999</c:v>
                </c:pt>
                <c:pt idx="16143">
                  <c:v>-0.18928200000000001</c:v>
                </c:pt>
                <c:pt idx="16144">
                  <c:v>-0.18692700000000001</c:v>
                </c:pt>
                <c:pt idx="16145">
                  <c:v>-0.18456500000000001</c:v>
                </c:pt>
                <c:pt idx="16146">
                  <c:v>-0.182204</c:v>
                </c:pt>
                <c:pt idx="16147">
                  <c:v>-0.179844</c:v>
                </c:pt>
                <c:pt idx="16148">
                  <c:v>-0.177484</c:v>
                </c:pt>
                <c:pt idx="16149">
                  <c:v>-0.175126</c:v>
                </c:pt>
                <c:pt idx="16150">
                  <c:v>-0.17277100000000001</c:v>
                </c:pt>
                <c:pt idx="16151">
                  <c:v>-0.17042199999999999</c:v>
                </c:pt>
                <c:pt idx="16152">
                  <c:v>-0.16808699999999999</c:v>
                </c:pt>
                <c:pt idx="16153">
                  <c:v>-0.165772</c:v>
                </c:pt>
                <c:pt idx="16154">
                  <c:v>-0.16349</c:v>
                </c:pt>
                <c:pt idx="16155">
                  <c:v>-0.161245</c:v>
                </c:pt>
                <c:pt idx="16156">
                  <c:v>-0.15903600000000001</c:v>
                </c:pt>
                <c:pt idx="16157">
                  <c:v>-0.156859</c:v>
                </c:pt>
                <c:pt idx="16158">
                  <c:v>-0.15471499999999999</c:v>
                </c:pt>
                <c:pt idx="16159">
                  <c:v>-0.15259</c:v>
                </c:pt>
                <c:pt idx="16160">
                  <c:v>-0.15047199999999999</c:v>
                </c:pt>
                <c:pt idx="16161">
                  <c:v>-0.14837700000000001</c:v>
                </c:pt>
                <c:pt idx="16162">
                  <c:v>-0.14632600000000001</c:v>
                </c:pt>
                <c:pt idx="16163">
                  <c:v>-0.14431099999999999</c:v>
                </c:pt>
                <c:pt idx="16164">
                  <c:v>-0.14232800000000001</c:v>
                </c:pt>
                <c:pt idx="16165">
                  <c:v>-0.14038800000000001</c:v>
                </c:pt>
                <c:pt idx="16166">
                  <c:v>-0.13849700000000001</c:v>
                </c:pt>
                <c:pt idx="16167">
                  <c:v>-0.136657</c:v>
                </c:pt>
                <c:pt idx="16168">
                  <c:v>-0.13486799999999999</c:v>
                </c:pt>
                <c:pt idx="16169">
                  <c:v>-0.133132</c:v>
                </c:pt>
                <c:pt idx="16170">
                  <c:v>-0.13145100000000001</c:v>
                </c:pt>
                <c:pt idx="16171">
                  <c:v>-0.129827</c:v>
                </c:pt>
                <c:pt idx="16172">
                  <c:v>-0.12826299999999999</c:v>
                </c:pt>
                <c:pt idx="16173">
                  <c:v>-0.12676200000000001</c:v>
                </c:pt>
                <c:pt idx="16174">
                  <c:v>-0.12532799999999999</c:v>
                </c:pt>
                <c:pt idx="16175">
                  <c:v>-0.123962</c:v>
                </c:pt>
                <c:pt idx="16176">
                  <c:v>-0.122664</c:v>
                </c:pt>
                <c:pt idx="16177">
                  <c:v>-0.121435</c:v>
                </c:pt>
                <c:pt idx="16178">
                  <c:v>-0.120279</c:v>
                </c:pt>
                <c:pt idx="16179">
                  <c:v>-0.119197</c:v>
                </c:pt>
                <c:pt idx="16180">
                  <c:v>-0.11819300000000001</c:v>
                </c:pt>
                <c:pt idx="16181">
                  <c:v>-0.117267</c:v>
                </c:pt>
                <c:pt idx="16182">
                  <c:v>-0.11642</c:v>
                </c:pt>
                <c:pt idx="16183">
                  <c:v>-0.11565400000000001</c:v>
                </c:pt>
                <c:pt idx="16184">
                  <c:v>-0.114969</c:v>
                </c:pt>
                <c:pt idx="16185">
                  <c:v>-0.11436200000000001</c:v>
                </c:pt>
                <c:pt idx="16186">
                  <c:v>-0.11383</c:v>
                </c:pt>
                <c:pt idx="16187">
                  <c:v>-0.11337899999999999</c:v>
                </c:pt>
                <c:pt idx="16188">
                  <c:v>-0.113008</c:v>
                </c:pt>
                <c:pt idx="16189">
                  <c:v>-0.112715</c:v>
                </c:pt>
                <c:pt idx="16190">
                  <c:v>-0.112501</c:v>
                </c:pt>
                <c:pt idx="16191">
                  <c:v>-0.11237</c:v>
                </c:pt>
                <c:pt idx="16192">
                  <c:v>-0.11232399999999999</c:v>
                </c:pt>
                <c:pt idx="16193">
                  <c:v>-0.112363</c:v>
                </c:pt>
                <c:pt idx="16194">
                  <c:v>-0.112484</c:v>
                </c:pt>
                <c:pt idx="16195">
                  <c:v>-0.11268300000000001</c:v>
                </c:pt>
                <c:pt idx="16196">
                  <c:v>-0.112958</c:v>
                </c:pt>
                <c:pt idx="16197">
                  <c:v>-0.113306</c:v>
                </c:pt>
                <c:pt idx="16198">
                  <c:v>-0.11372500000000001</c:v>
                </c:pt>
                <c:pt idx="16199">
                  <c:v>-0.114217</c:v>
                </c:pt>
                <c:pt idx="16200">
                  <c:v>-0.11477999999999999</c:v>
                </c:pt>
                <c:pt idx="16201">
                  <c:v>-0.115413</c:v>
                </c:pt>
                <c:pt idx="16202">
                  <c:v>-0.11611100000000001</c:v>
                </c:pt>
                <c:pt idx="16203">
                  <c:v>-0.116869</c:v>
                </c:pt>
                <c:pt idx="16204">
                  <c:v>-0.117685</c:v>
                </c:pt>
                <c:pt idx="16205">
                  <c:v>-0.11855599999999999</c:v>
                </c:pt>
                <c:pt idx="16206">
                  <c:v>-0.119479</c:v>
                </c:pt>
                <c:pt idx="16207">
                  <c:v>-0.120451</c:v>
                </c:pt>
                <c:pt idx="16208">
                  <c:v>-0.12146999999999999</c:v>
                </c:pt>
                <c:pt idx="16209">
                  <c:v>-0.122534</c:v>
                </c:pt>
                <c:pt idx="16210">
                  <c:v>-0.123643</c:v>
                </c:pt>
                <c:pt idx="16211">
                  <c:v>-0.12479700000000001</c:v>
                </c:pt>
                <c:pt idx="16212">
                  <c:v>-0.12599399999999999</c:v>
                </c:pt>
                <c:pt idx="16213">
                  <c:v>-0.12723000000000001</c:v>
                </c:pt>
                <c:pt idx="16214">
                  <c:v>-0.12850800000000001</c:v>
                </c:pt>
                <c:pt idx="16215">
                  <c:v>-0.129825</c:v>
                </c:pt>
                <c:pt idx="16216">
                  <c:v>-0.13118199999999999</c:v>
                </c:pt>
                <c:pt idx="16217">
                  <c:v>-0.132576</c:v>
                </c:pt>
                <c:pt idx="16218">
                  <c:v>-0.13400599999999999</c:v>
                </c:pt>
                <c:pt idx="16219">
                  <c:v>-0.13547200000000001</c:v>
                </c:pt>
                <c:pt idx="16220">
                  <c:v>-0.13697300000000001</c:v>
                </c:pt>
                <c:pt idx="16221">
                  <c:v>-0.13850799999999999</c:v>
                </c:pt>
                <c:pt idx="16222">
                  <c:v>-0.14007600000000001</c:v>
                </c:pt>
                <c:pt idx="16223">
                  <c:v>-0.141676</c:v>
                </c:pt>
                <c:pt idx="16224">
                  <c:v>-0.14330599999999999</c:v>
                </c:pt>
                <c:pt idx="16225">
                  <c:v>-0.14496300000000001</c:v>
                </c:pt>
                <c:pt idx="16226">
                  <c:v>-0.146643</c:v>
                </c:pt>
                <c:pt idx="16227">
                  <c:v>-0.148343</c:v>
                </c:pt>
                <c:pt idx="16228">
                  <c:v>-0.150059</c:v>
                </c:pt>
                <c:pt idx="16229">
                  <c:v>-0.15179300000000001</c:v>
                </c:pt>
                <c:pt idx="16230">
                  <c:v>-0.15354200000000001</c:v>
                </c:pt>
                <c:pt idx="16231">
                  <c:v>-0.155302</c:v>
                </c:pt>
                <c:pt idx="16232">
                  <c:v>-0.15706899999999999</c:v>
                </c:pt>
                <c:pt idx="16233">
                  <c:v>-0.15884100000000001</c:v>
                </c:pt>
                <c:pt idx="16234">
                  <c:v>-0.16061300000000001</c:v>
                </c:pt>
                <c:pt idx="16235">
                  <c:v>-0.16238</c:v>
                </c:pt>
                <c:pt idx="16236">
                  <c:v>-0.16414200000000001</c:v>
                </c:pt>
                <c:pt idx="16237">
                  <c:v>-0.16589899999999999</c:v>
                </c:pt>
                <c:pt idx="16238">
                  <c:v>-0.167652</c:v>
                </c:pt>
                <c:pt idx="16239">
                  <c:v>-0.16939799999999999</c:v>
                </c:pt>
                <c:pt idx="16240">
                  <c:v>-0.17113200000000001</c:v>
                </c:pt>
                <c:pt idx="16241">
                  <c:v>-0.172846</c:v>
                </c:pt>
                <c:pt idx="16242">
                  <c:v>-0.174538</c:v>
                </c:pt>
                <c:pt idx="16243">
                  <c:v>-0.176204</c:v>
                </c:pt>
                <c:pt idx="16244">
                  <c:v>-0.177841</c:v>
                </c:pt>
                <c:pt idx="16245">
                  <c:v>-0.17944399999999999</c:v>
                </c:pt>
                <c:pt idx="16246">
                  <c:v>-0.18101</c:v>
                </c:pt>
                <c:pt idx="16247">
                  <c:v>-0.18253900000000001</c:v>
                </c:pt>
                <c:pt idx="16248">
                  <c:v>-0.184033</c:v>
                </c:pt>
                <c:pt idx="16249">
                  <c:v>-0.18548899999999999</c:v>
                </c:pt>
                <c:pt idx="16250">
                  <c:v>-0.18690300000000001</c:v>
                </c:pt>
                <c:pt idx="16251">
                  <c:v>-0.18827099999999999</c:v>
                </c:pt>
                <c:pt idx="16252">
                  <c:v>-0.18959500000000001</c:v>
                </c:pt>
                <c:pt idx="16253">
                  <c:v>-0.19087200000000001</c:v>
                </c:pt>
                <c:pt idx="16254">
                  <c:v>-0.192103</c:v>
                </c:pt>
                <c:pt idx="16255">
                  <c:v>-0.19328400000000001</c:v>
                </c:pt>
                <c:pt idx="16256">
                  <c:v>-0.194415</c:v>
                </c:pt>
                <c:pt idx="16257">
                  <c:v>-0.195493</c:v>
                </c:pt>
                <c:pt idx="16258">
                  <c:v>-0.196516</c:v>
                </c:pt>
                <c:pt idx="16259">
                  <c:v>-0.19748099999999999</c:v>
                </c:pt>
                <c:pt idx="16260">
                  <c:v>-0.19838700000000001</c:v>
                </c:pt>
                <c:pt idx="16261">
                  <c:v>-0.19922899999999999</c:v>
                </c:pt>
                <c:pt idx="16262">
                  <c:v>-0.20000499999999999</c:v>
                </c:pt>
                <c:pt idx="16263">
                  <c:v>-0.200712</c:v>
                </c:pt>
                <c:pt idx="16264">
                  <c:v>-0.201349</c:v>
                </c:pt>
                <c:pt idx="16265">
                  <c:v>-0.20191700000000001</c:v>
                </c:pt>
                <c:pt idx="16266">
                  <c:v>-0.20241700000000001</c:v>
                </c:pt>
                <c:pt idx="16267">
                  <c:v>-0.20285</c:v>
                </c:pt>
                <c:pt idx="16268">
                  <c:v>-0.203213</c:v>
                </c:pt>
                <c:pt idx="16269">
                  <c:v>-0.20350699999999999</c:v>
                </c:pt>
                <c:pt idx="16270">
                  <c:v>-0.203732</c:v>
                </c:pt>
                <c:pt idx="16271">
                  <c:v>-0.20388800000000001</c:v>
                </c:pt>
                <c:pt idx="16272">
                  <c:v>-0.20397599999999999</c:v>
                </c:pt>
                <c:pt idx="16273">
                  <c:v>-0.20399500000000001</c:v>
                </c:pt>
                <c:pt idx="16274">
                  <c:v>-0.20394599999999999</c:v>
                </c:pt>
                <c:pt idx="16275">
                  <c:v>-0.20382900000000001</c:v>
                </c:pt>
                <c:pt idx="16276">
                  <c:v>-0.20363999999999999</c:v>
                </c:pt>
                <c:pt idx="16277">
                  <c:v>-0.203379</c:v>
                </c:pt>
                <c:pt idx="16278">
                  <c:v>-0.20304700000000001</c:v>
                </c:pt>
                <c:pt idx="16279">
                  <c:v>-0.20264599999999999</c:v>
                </c:pt>
                <c:pt idx="16280">
                  <c:v>-0.20217499999999999</c:v>
                </c:pt>
                <c:pt idx="16281">
                  <c:v>-0.20163900000000001</c:v>
                </c:pt>
                <c:pt idx="16282">
                  <c:v>-0.20103399999999999</c:v>
                </c:pt>
                <c:pt idx="16283">
                  <c:v>-0.20035700000000001</c:v>
                </c:pt>
                <c:pt idx="16284">
                  <c:v>-0.199605</c:v>
                </c:pt>
                <c:pt idx="16285">
                  <c:v>-0.19877900000000001</c:v>
                </c:pt>
                <c:pt idx="16286">
                  <c:v>-0.197884</c:v>
                </c:pt>
                <c:pt idx="16287">
                  <c:v>-0.19692499999999999</c:v>
                </c:pt>
                <c:pt idx="16288">
                  <c:v>-0.19590099999999999</c:v>
                </c:pt>
                <c:pt idx="16289">
                  <c:v>-0.19481200000000001</c:v>
                </c:pt>
                <c:pt idx="16290">
                  <c:v>-0.19365499999999999</c:v>
                </c:pt>
                <c:pt idx="16291">
                  <c:v>-0.192436</c:v>
                </c:pt>
                <c:pt idx="16292">
                  <c:v>-0.191159</c:v>
                </c:pt>
                <c:pt idx="16293">
                  <c:v>-0.18982599999999999</c:v>
                </c:pt>
                <c:pt idx="16294">
                  <c:v>-0.18843699999999999</c:v>
                </c:pt>
                <c:pt idx="16295">
                  <c:v>-0.18699299999999999</c:v>
                </c:pt>
                <c:pt idx="16296">
                  <c:v>-0.185498</c:v>
                </c:pt>
                <c:pt idx="16297">
                  <c:v>-0.183951</c:v>
                </c:pt>
                <c:pt idx="16298">
                  <c:v>-0.18235299999999999</c:v>
                </c:pt>
                <c:pt idx="16299">
                  <c:v>-0.180702</c:v>
                </c:pt>
                <c:pt idx="16300">
                  <c:v>-0.17899799999999999</c:v>
                </c:pt>
                <c:pt idx="16301">
                  <c:v>-0.17724400000000001</c:v>
                </c:pt>
                <c:pt idx="16302">
                  <c:v>-0.17544299999999999</c:v>
                </c:pt>
                <c:pt idx="16303">
                  <c:v>-0.17358100000000001</c:v>
                </c:pt>
                <c:pt idx="16304">
                  <c:v>-0.17165</c:v>
                </c:pt>
                <c:pt idx="16305">
                  <c:v>-0.16967399999999999</c:v>
                </c:pt>
                <c:pt idx="16306">
                  <c:v>-0.16766200000000001</c:v>
                </c:pt>
                <c:pt idx="16307">
                  <c:v>-0.165605</c:v>
                </c:pt>
                <c:pt idx="16308">
                  <c:v>-0.16350500000000001</c:v>
                </c:pt>
                <c:pt idx="16309">
                  <c:v>-0.16137099999999999</c:v>
                </c:pt>
                <c:pt idx="16310">
                  <c:v>-0.15920599999999999</c:v>
                </c:pt>
                <c:pt idx="16311">
                  <c:v>-0.15701300000000001</c:v>
                </c:pt>
                <c:pt idx="16312">
                  <c:v>-0.15479399999999999</c:v>
                </c:pt>
                <c:pt idx="16313">
                  <c:v>-0.15255099999999999</c:v>
                </c:pt>
                <c:pt idx="16314">
                  <c:v>-0.150287</c:v>
                </c:pt>
                <c:pt idx="16315">
                  <c:v>-0.148007</c:v>
                </c:pt>
                <c:pt idx="16316">
                  <c:v>-0.14571799999999999</c:v>
                </c:pt>
                <c:pt idx="16317">
                  <c:v>-0.14342299999999999</c:v>
                </c:pt>
                <c:pt idx="16318">
                  <c:v>-0.141124</c:v>
                </c:pt>
                <c:pt idx="16319">
                  <c:v>-0.138824</c:v>
                </c:pt>
                <c:pt idx="16320">
                  <c:v>-0.13652800000000001</c:v>
                </c:pt>
                <c:pt idx="16321">
                  <c:v>-0.134241</c:v>
                </c:pt>
                <c:pt idx="16322">
                  <c:v>-0.131969</c:v>
                </c:pt>
                <c:pt idx="16323">
                  <c:v>-0.129714</c:v>
                </c:pt>
                <c:pt idx="16324">
                  <c:v>-0.12748100000000001</c:v>
                </c:pt>
                <c:pt idx="16325">
                  <c:v>-0.125273</c:v>
                </c:pt>
                <c:pt idx="16326">
                  <c:v>-0.123094</c:v>
                </c:pt>
                <c:pt idx="16327">
                  <c:v>-0.120947</c:v>
                </c:pt>
                <c:pt idx="16328">
                  <c:v>-0.118837</c:v>
                </c:pt>
                <c:pt idx="16329">
                  <c:v>-0.11676599999999999</c:v>
                </c:pt>
                <c:pt idx="16330">
                  <c:v>-0.114735</c:v>
                </c:pt>
                <c:pt idx="16331">
                  <c:v>-0.112745</c:v>
                </c:pt>
                <c:pt idx="16332">
                  <c:v>-0.11079600000000001</c:v>
                </c:pt>
                <c:pt idx="16333">
                  <c:v>-0.10889</c:v>
                </c:pt>
                <c:pt idx="16334">
                  <c:v>-0.107032</c:v>
                </c:pt>
                <c:pt idx="16335">
                  <c:v>-0.105223</c:v>
                </c:pt>
                <c:pt idx="16336">
                  <c:v>-0.103468</c:v>
                </c:pt>
                <c:pt idx="16337">
                  <c:v>-0.10176399999999999</c:v>
                </c:pt>
                <c:pt idx="16338">
                  <c:v>-0.100116</c:v>
                </c:pt>
                <c:pt idx="16339">
                  <c:v>-9.8530000000000006E-2</c:v>
                </c:pt>
                <c:pt idx="16340">
                  <c:v>-9.7000500000000003E-2</c:v>
                </c:pt>
                <c:pt idx="16341">
                  <c:v>-9.5508999999999997E-2</c:v>
                </c:pt>
                <c:pt idx="16342">
                  <c:v>-9.4062900000000005E-2</c:v>
                </c:pt>
                <c:pt idx="16343">
                  <c:v>-9.2685699999999996E-2</c:v>
                </c:pt>
                <c:pt idx="16344">
                  <c:v>-9.1377200000000006E-2</c:v>
                </c:pt>
                <c:pt idx="16345">
                  <c:v>-9.0132599999999993E-2</c:v>
                </c:pt>
                <c:pt idx="16346">
                  <c:v>-8.8960399999999995E-2</c:v>
                </c:pt>
                <c:pt idx="16347">
                  <c:v>-8.7866700000000006E-2</c:v>
                </c:pt>
                <c:pt idx="16348">
                  <c:v>-8.6851600000000001E-2</c:v>
                </c:pt>
                <c:pt idx="16349">
                  <c:v>-8.5913000000000003E-2</c:v>
                </c:pt>
                <c:pt idx="16350">
                  <c:v>-8.5048899999999997E-2</c:v>
                </c:pt>
                <c:pt idx="16351">
                  <c:v>-8.4256800000000007E-2</c:v>
                </c:pt>
                <c:pt idx="16352">
                  <c:v>-8.3534700000000003E-2</c:v>
                </c:pt>
                <c:pt idx="16353">
                  <c:v>-8.2884600000000003E-2</c:v>
                </c:pt>
                <c:pt idx="16354">
                  <c:v>-8.2311200000000001E-2</c:v>
                </c:pt>
                <c:pt idx="16355">
                  <c:v>-8.1817200000000007E-2</c:v>
                </c:pt>
                <c:pt idx="16356">
                  <c:v>-8.1401600000000005E-2</c:v>
                </c:pt>
                <c:pt idx="16357">
                  <c:v>-8.1064399999999995E-2</c:v>
                </c:pt>
                <c:pt idx="16358">
                  <c:v>-8.0808000000000005E-2</c:v>
                </c:pt>
                <c:pt idx="16359">
                  <c:v>-8.0635299999999993E-2</c:v>
                </c:pt>
                <c:pt idx="16360">
                  <c:v>-8.0548700000000001E-2</c:v>
                </c:pt>
                <c:pt idx="16361">
                  <c:v>-8.0549700000000002E-2</c:v>
                </c:pt>
                <c:pt idx="16362">
                  <c:v>-8.0637100000000003E-2</c:v>
                </c:pt>
                <c:pt idx="16363">
                  <c:v>-8.0808500000000005E-2</c:v>
                </c:pt>
                <c:pt idx="16364">
                  <c:v>-8.1062899999999993E-2</c:v>
                </c:pt>
                <c:pt idx="16365">
                  <c:v>-8.1401100000000004E-2</c:v>
                </c:pt>
                <c:pt idx="16366">
                  <c:v>-8.1822099999999995E-2</c:v>
                </c:pt>
                <c:pt idx="16367">
                  <c:v>-8.2323099999999996E-2</c:v>
                </c:pt>
                <c:pt idx="16368">
                  <c:v>-8.29014E-2</c:v>
                </c:pt>
                <c:pt idx="16369">
                  <c:v>-8.3553000000000002E-2</c:v>
                </c:pt>
                <c:pt idx="16370">
                  <c:v>-8.4274500000000002E-2</c:v>
                </c:pt>
                <c:pt idx="16371">
                  <c:v>-8.5065299999999996E-2</c:v>
                </c:pt>
                <c:pt idx="16372">
                  <c:v>-8.5925600000000005E-2</c:v>
                </c:pt>
                <c:pt idx="16373">
                  <c:v>-8.6853700000000006E-2</c:v>
                </c:pt>
                <c:pt idx="16374">
                  <c:v>-8.7848700000000002E-2</c:v>
                </c:pt>
                <c:pt idx="16375">
                  <c:v>-8.8910400000000001E-2</c:v>
                </c:pt>
                <c:pt idx="16376">
                  <c:v>-9.0038499999999994E-2</c:v>
                </c:pt>
                <c:pt idx="16377">
                  <c:v>-9.1229900000000003E-2</c:v>
                </c:pt>
                <c:pt idx="16378">
                  <c:v>-9.2479500000000006E-2</c:v>
                </c:pt>
                <c:pt idx="16379">
                  <c:v>-9.3782699999999997E-2</c:v>
                </c:pt>
                <c:pt idx="16380">
                  <c:v>-9.5136100000000001E-2</c:v>
                </c:pt>
                <c:pt idx="16381">
                  <c:v>-9.6537800000000007E-2</c:v>
                </c:pt>
                <c:pt idx="16382">
                  <c:v>-9.7987299999999999E-2</c:v>
                </c:pt>
                <c:pt idx="16383">
                  <c:v>-9.9485599999999993E-2</c:v>
                </c:pt>
                <c:pt idx="16384">
                  <c:v>-0.101032</c:v>
                </c:pt>
                <c:pt idx="16385">
                  <c:v>-0.102626</c:v>
                </c:pt>
                <c:pt idx="16386">
                  <c:v>-0.104264</c:v>
                </c:pt>
                <c:pt idx="16387">
                  <c:v>-0.10594099999999999</c:v>
                </c:pt>
                <c:pt idx="16388">
                  <c:v>-0.107655</c:v>
                </c:pt>
                <c:pt idx="16389">
                  <c:v>-0.109402</c:v>
                </c:pt>
                <c:pt idx="16390">
                  <c:v>-0.111181</c:v>
                </c:pt>
                <c:pt idx="16391">
                  <c:v>-0.11298800000000001</c:v>
                </c:pt>
                <c:pt idx="16392">
                  <c:v>-0.114816</c:v>
                </c:pt>
                <c:pt idx="16393">
                  <c:v>-0.116658</c:v>
                </c:pt>
                <c:pt idx="16394">
                  <c:v>-0.11851399999999999</c:v>
                </c:pt>
                <c:pt idx="16395">
                  <c:v>-0.12038500000000001</c:v>
                </c:pt>
                <c:pt idx="16396">
                  <c:v>-0.12227</c:v>
                </c:pt>
                <c:pt idx="16397">
                  <c:v>-0.124163</c:v>
                </c:pt>
                <c:pt idx="16398">
                  <c:v>-0.12606300000000001</c:v>
                </c:pt>
                <c:pt idx="16399">
                  <c:v>-0.12796199999999999</c:v>
                </c:pt>
                <c:pt idx="16400">
                  <c:v>-0.129852</c:v>
                </c:pt>
                <c:pt idx="16401">
                  <c:v>-0.13172400000000001</c:v>
                </c:pt>
                <c:pt idx="16402">
                  <c:v>-0.133574</c:v>
                </c:pt>
                <c:pt idx="16403">
                  <c:v>-0.135405</c:v>
                </c:pt>
                <c:pt idx="16404">
                  <c:v>-0.13721700000000001</c:v>
                </c:pt>
                <c:pt idx="16405">
                  <c:v>-0.13900799999999999</c:v>
                </c:pt>
                <c:pt idx="16406">
                  <c:v>-0.14077899999999999</c:v>
                </c:pt>
                <c:pt idx="16407">
                  <c:v>-0.14252600000000001</c:v>
                </c:pt>
                <c:pt idx="16408">
                  <c:v>-0.14424300000000001</c:v>
                </c:pt>
                <c:pt idx="16409">
                  <c:v>-0.145925</c:v>
                </c:pt>
                <c:pt idx="16410">
                  <c:v>-0.147567</c:v>
                </c:pt>
                <c:pt idx="16411">
                  <c:v>-0.149168</c:v>
                </c:pt>
                <c:pt idx="16412">
                  <c:v>-0.150727</c:v>
                </c:pt>
                <c:pt idx="16413">
                  <c:v>-0.15224499999999999</c:v>
                </c:pt>
                <c:pt idx="16414">
                  <c:v>-0.15371899999999999</c:v>
                </c:pt>
                <c:pt idx="16415">
                  <c:v>-0.15514800000000001</c:v>
                </c:pt>
                <c:pt idx="16416">
                  <c:v>-0.156531</c:v>
                </c:pt>
                <c:pt idx="16417">
                  <c:v>-0.15787000000000001</c:v>
                </c:pt>
                <c:pt idx="16418">
                  <c:v>-0.159167</c:v>
                </c:pt>
                <c:pt idx="16419">
                  <c:v>-0.16041900000000001</c:v>
                </c:pt>
                <c:pt idx="16420">
                  <c:v>-0.16162299999999999</c:v>
                </c:pt>
                <c:pt idx="16421">
                  <c:v>-0.162775</c:v>
                </c:pt>
                <c:pt idx="16422">
                  <c:v>-0.16387099999999999</c:v>
                </c:pt>
                <c:pt idx="16423">
                  <c:v>-0.164907</c:v>
                </c:pt>
                <c:pt idx="16424">
                  <c:v>-0.16588</c:v>
                </c:pt>
                <c:pt idx="16425">
                  <c:v>-0.16678799999999999</c:v>
                </c:pt>
                <c:pt idx="16426">
                  <c:v>-0.167628</c:v>
                </c:pt>
                <c:pt idx="16427">
                  <c:v>-0.168405</c:v>
                </c:pt>
                <c:pt idx="16428">
                  <c:v>-0.16912199999999999</c:v>
                </c:pt>
                <c:pt idx="16429">
                  <c:v>-0.16978299999999999</c:v>
                </c:pt>
                <c:pt idx="16430">
                  <c:v>-0.17039000000000001</c:v>
                </c:pt>
                <c:pt idx="16431">
                  <c:v>-0.17093900000000001</c:v>
                </c:pt>
                <c:pt idx="16432">
                  <c:v>-0.171428</c:v>
                </c:pt>
                <c:pt idx="16433">
                  <c:v>-0.17185600000000001</c:v>
                </c:pt>
                <c:pt idx="16434">
                  <c:v>-0.17222299999999999</c:v>
                </c:pt>
                <c:pt idx="16435">
                  <c:v>-0.17252999999999999</c:v>
                </c:pt>
                <c:pt idx="16436">
                  <c:v>-0.17278199999999999</c:v>
                </c:pt>
                <c:pt idx="16437">
                  <c:v>-0.172981</c:v>
                </c:pt>
                <c:pt idx="16438">
                  <c:v>-0.17313400000000001</c:v>
                </c:pt>
                <c:pt idx="16439">
                  <c:v>-0.17324400000000001</c:v>
                </c:pt>
                <c:pt idx="16440">
                  <c:v>-0.17331199999999999</c:v>
                </c:pt>
                <c:pt idx="16441">
                  <c:v>-0.17333699999999999</c:v>
                </c:pt>
                <c:pt idx="16442">
                  <c:v>-0.173323</c:v>
                </c:pt>
                <c:pt idx="16443">
                  <c:v>-0.17327400000000001</c:v>
                </c:pt>
                <c:pt idx="16444">
                  <c:v>-0.17319200000000001</c:v>
                </c:pt>
                <c:pt idx="16445">
                  <c:v>-0.17307500000000001</c:v>
                </c:pt>
                <c:pt idx="16446">
                  <c:v>-0.17292399999999999</c:v>
                </c:pt>
                <c:pt idx="16447">
                  <c:v>-0.17274500000000001</c:v>
                </c:pt>
                <c:pt idx="16448">
                  <c:v>-0.17254</c:v>
                </c:pt>
                <c:pt idx="16449">
                  <c:v>-0.17230599999999999</c:v>
                </c:pt>
                <c:pt idx="16450">
                  <c:v>-0.172039</c:v>
                </c:pt>
                <c:pt idx="16451">
                  <c:v>-0.171737</c:v>
                </c:pt>
                <c:pt idx="16452">
                  <c:v>-0.1714</c:v>
                </c:pt>
                <c:pt idx="16453">
                  <c:v>-0.17102300000000001</c:v>
                </c:pt>
                <c:pt idx="16454">
                  <c:v>-0.17060500000000001</c:v>
                </c:pt>
                <c:pt idx="16455">
                  <c:v>-0.17014799999999999</c:v>
                </c:pt>
                <c:pt idx="16456">
                  <c:v>-0.169658</c:v>
                </c:pt>
                <c:pt idx="16457">
                  <c:v>-0.16913900000000001</c:v>
                </c:pt>
                <c:pt idx="16458">
                  <c:v>-0.16859299999999999</c:v>
                </c:pt>
                <c:pt idx="16459">
                  <c:v>-0.16802700000000001</c:v>
                </c:pt>
                <c:pt idx="16460">
                  <c:v>-0.16744200000000001</c:v>
                </c:pt>
                <c:pt idx="16461">
                  <c:v>-0.16684099999999999</c:v>
                </c:pt>
                <c:pt idx="16462">
                  <c:v>-0.16622400000000001</c:v>
                </c:pt>
                <c:pt idx="16463">
                  <c:v>-0.16559199999999999</c:v>
                </c:pt>
                <c:pt idx="16464">
                  <c:v>-0.16495000000000001</c:v>
                </c:pt>
                <c:pt idx="16465">
                  <c:v>-0.164303</c:v>
                </c:pt>
                <c:pt idx="16466">
                  <c:v>-0.16365199999999999</c:v>
                </c:pt>
                <c:pt idx="16467">
                  <c:v>-0.162996</c:v>
                </c:pt>
                <c:pt idx="16468">
                  <c:v>-0.16233900000000001</c:v>
                </c:pt>
                <c:pt idx="16469">
                  <c:v>-0.161688</c:v>
                </c:pt>
                <c:pt idx="16470">
                  <c:v>-0.161047</c:v>
                </c:pt>
                <c:pt idx="16471">
                  <c:v>-0.160413</c:v>
                </c:pt>
                <c:pt idx="16472">
                  <c:v>-0.15978100000000001</c:v>
                </c:pt>
                <c:pt idx="16473">
                  <c:v>-0.15914700000000001</c:v>
                </c:pt>
                <c:pt idx="16474">
                  <c:v>-0.15850600000000001</c:v>
                </c:pt>
                <c:pt idx="16475">
                  <c:v>-0.157859</c:v>
                </c:pt>
                <c:pt idx="16476">
                  <c:v>-0.15720600000000001</c:v>
                </c:pt>
                <c:pt idx="16477">
                  <c:v>-0.15654799999999999</c:v>
                </c:pt>
                <c:pt idx="16478">
                  <c:v>-0.155888</c:v>
                </c:pt>
                <c:pt idx="16479">
                  <c:v>-0.15523400000000001</c:v>
                </c:pt>
                <c:pt idx="16480">
                  <c:v>-0.15459600000000001</c:v>
                </c:pt>
                <c:pt idx="16481">
                  <c:v>-0.153975</c:v>
                </c:pt>
                <c:pt idx="16482">
                  <c:v>-0.153366</c:v>
                </c:pt>
                <c:pt idx="16483">
                  <c:v>-0.15276799999999999</c:v>
                </c:pt>
                <c:pt idx="16484">
                  <c:v>-0.15218200000000001</c:v>
                </c:pt>
                <c:pt idx="16485">
                  <c:v>-0.15160699999999999</c:v>
                </c:pt>
                <c:pt idx="16486">
                  <c:v>-0.15104400000000001</c:v>
                </c:pt>
                <c:pt idx="16487">
                  <c:v>-0.15049499999999999</c:v>
                </c:pt>
                <c:pt idx="16488">
                  <c:v>-0.14996399999999999</c:v>
                </c:pt>
                <c:pt idx="16489">
                  <c:v>-0.149455</c:v>
                </c:pt>
                <c:pt idx="16490">
                  <c:v>-0.14897299999999999</c:v>
                </c:pt>
                <c:pt idx="16491">
                  <c:v>-0.14852299999999999</c:v>
                </c:pt>
                <c:pt idx="16492">
                  <c:v>-0.14810699999999999</c:v>
                </c:pt>
                <c:pt idx="16493">
                  <c:v>-0.14772199999999999</c:v>
                </c:pt>
                <c:pt idx="16494">
                  <c:v>-0.147371</c:v>
                </c:pt>
                <c:pt idx="16495">
                  <c:v>-0.14705099999999999</c:v>
                </c:pt>
                <c:pt idx="16496">
                  <c:v>-0.14676600000000001</c:v>
                </c:pt>
                <c:pt idx="16497">
                  <c:v>-0.14651700000000001</c:v>
                </c:pt>
                <c:pt idx="16498">
                  <c:v>-0.14630299999999999</c:v>
                </c:pt>
                <c:pt idx="16499">
                  <c:v>-0.146123</c:v>
                </c:pt>
                <c:pt idx="16500">
                  <c:v>-0.14597199999999999</c:v>
                </c:pt>
                <c:pt idx="16501">
                  <c:v>-0.14585000000000001</c:v>
                </c:pt>
                <c:pt idx="16502">
                  <c:v>-0.145759</c:v>
                </c:pt>
                <c:pt idx="16503">
                  <c:v>-0.145699</c:v>
                </c:pt>
                <c:pt idx="16504">
                  <c:v>-0.14566699999999999</c:v>
                </c:pt>
                <c:pt idx="16505">
                  <c:v>-0.14566000000000001</c:v>
                </c:pt>
                <c:pt idx="16506">
                  <c:v>-0.145677</c:v>
                </c:pt>
                <c:pt idx="16507">
                  <c:v>-0.14571899999999999</c:v>
                </c:pt>
                <c:pt idx="16508">
                  <c:v>-0.145785</c:v>
                </c:pt>
                <c:pt idx="16509">
                  <c:v>-0.14588000000000001</c:v>
                </c:pt>
                <c:pt idx="16510">
                  <c:v>-0.14601</c:v>
                </c:pt>
                <c:pt idx="16511">
                  <c:v>-0.146178</c:v>
                </c:pt>
                <c:pt idx="16512">
                  <c:v>-0.14638399999999999</c:v>
                </c:pt>
                <c:pt idx="16513">
                  <c:v>-0.14662900000000001</c:v>
                </c:pt>
                <c:pt idx="16514">
                  <c:v>-0.14691100000000001</c:v>
                </c:pt>
                <c:pt idx="16515">
                  <c:v>-0.14723</c:v>
                </c:pt>
                <c:pt idx="16516">
                  <c:v>-0.14758399999999999</c:v>
                </c:pt>
                <c:pt idx="16517">
                  <c:v>-0.14796500000000001</c:v>
                </c:pt>
                <c:pt idx="16518">
                  <c:v>-0.148365</c:v>
                </c:pt>
                <c:pt idx="16519">
                  <c:v>-0.148785</c:v>
                </c:pt>
                <c:pt idx="16520">
                  <c:v>-0.149228</c:v>
                </c:pt>
                <c:pt idx="16521">
                  <c:v>-0.1497</c:v>
                </c:pt>
                <c:pt idx="16522">
                  <c:v>-0.1502</c:v>
                </c:pt>
                <c:pt idx="16523">
                  <c:v>-0.15072199999999999</c:v>
                </c:pt>
                <c:pt idx="16524">
                  <c:v>-0.15126100000000001</c:v>
                </c:pt>
                <c:pt idx="16525">
                  <c:v>-0.151813</c:v>
                </c:pt>
                <c:pt idx="16526">
                  <c:v>-0.15237600000000001</c:v>
                </c:pt>
                <c:pt idx="16527">
                  <c:v>-0.152946</c:v>
                </c:pt>
                <c:pt idx="16528">
                  <c:v>-0.15352299999999999</c:v>
                </c:pt>
                <c:pt idx="16529">
                  <c:v>-0.15411</c:v>
                </c:pt>
                <c:pt idx="16530">
                  <c:v>-0.15470900000000001</c:v>
                </c:pt>
                <c:pt idx="16531">
                  <c:v>-0.15531900000000001</c:v>
                </c:pt>
                <c:pt idx="16532">
                  <c:v>-0.155943</c:v>
                </c:pt>
                <c:pt idx="16533">
                  <c:v>-0.15657599999999999</c:v>
                </c:pt>
                <c:pt idx="16534">
                  <c:v>-0.15721199999999999</c:v>
                </c:pt>
                <c:pt idx="16535">
                  <c:v>-0.15784300000000001</c:v>
                </c:pt>
                <c:pt idx="16536">
                  <c:v>-0.158469</c:v>
                </c:pt>
                <c:pt idx="16537">
                  <c:v>-0.15909400000000001</c:v>
                </c:pt>
                <c:pt idx="16538">
                  <c:v>-0.159722</c:v>
                </c:pt>
                <c:pt idx="16539">
                  <c:v>-0.160357</c:v>
                </c:pt>
                <c:pt idx="16540">
                  <c:v>-0.160999</c:v>
                </c:pt>
                <c:pt idx="16541">
                  <c:v>-0.16164600000000001</c:v>
                </c:pt>
                <c:pt idx="16542">
                  <c:v>-0.16229099999999999</c:v>
                </c:pt>
                <c:pt idx="16543">
                  <c:v>-0.16292599999999999</c:v>
                </c:pt>
                <c:pt idx="16544">
                  <c:v>-0.16354399999999999</c:v>
                </c:pt>
                <c:pt idx="16545">
                  <c:v>-0.16414000000000001</c:v>
                </c:pt>
                <c:pt idx="16546">
                  <c:v>-0.164711</c:v>
                </c:pt>
                <c:pt idx="16547">
                  <c:v>-0.16525200000000001</c:v>
                </c:pt>
                <c:pt idx="16548">
                  <c:v>-0.16575699999999999</c:v>
                </c:pt>
                <c:pt idx="16549">
                  <c:v>-0.16622100000000001</c:v>
                </c:pt>
                <c:pt idx="16550">
                  <c:v>-0.16664999999999999</c:v>
                </c:pt>
                <c:pt idx="16551">
                  <c:v>-0.16705100000000001</c:v>
                </c:pt>
                <c:pt idx="16552">
                  <c:v>-0.16742799999999999</c:v>
                </c:pt>
                <c:pt idx="16553">
                  <c:v>-0.16778299999999999</c:v>
                </c:pt>
                <c:pt idx="16554">
                  <c:v>-0.16811899999999999</c:v>
                </c:pt>
                <c:pt idx="16555">
                  <c:v>-0.168438</c:v>
                </c:pt>
                <c:pt idx="16556">
                  <c:v>-0.168737</c:v>
                </c:pt>
                <c:pt idx="16557">
                  <c:v>-0.169014</c:v>
                </c:pt>
                <c:pt idx="16558">
                  <c:v>-0.169269</c:v>
                </c:pt>
                <c:pt idx="16559">
                  <c:v>-0.16950100000000001</c:v>
                </c:pt>
                <c:pt idx="16560">
                  <c:v>-0.169711</c:v>
                </c:pt>
                <c:pt idx="16561">
                  <c:v>-0.16989899999999999</c:v>
                </c:pt>
                <c:pt idx="16562">
                  <c:v>-0.17006199999999999</c:v>
                </c:pt>
                <c:pt idx="16563">
                  <c:v>-0.17020299999999999</c:v>
                </c:pt>
                <c:pt idx="16564">
                  <c:v>-0.170321</c:v>
                </c:pt>
                <c:pt idx="16565">
                  <c:v>-0.17041100000000001</c:v>
                </c:pt>
                <c:pt idx="16566">
                  <c:v>-0.170461</c:v>
                </c:pt>
                <c:pt idx="16567">
                  <c:v>-0.17046800000000001</c:v>
                </c:pt>
                <c:pt idx="16568">
                  <c:v>-0.170431</c:v>
                </c:pt>
                <c:pt idx="16569">
                  <c:v>-0.17035500000000001</c:v>
                </c:pt>
                <c:pt idx="16570">
                  <c:v>-0.170242</c:v>
                </c:pt>
                <c:pt idx="16571">
                  <c:v>-0.17009199999999999</c:v>
                </c:pt>
                <c:pt idx="16572">
                  <c:v>-0.169903</c:v>
                </c:pt>
                <c:pt idx="16573">
                  <c:v>-0.16967699999999999</c:v>
                </c:pt>
                <c:pt idx="16574">
                  <c:v>-0.16941300000000001</c:v>
                </c:pt>
                <c:pt idx="16575">
                  <c:v>-0.16910900000000001</c:v>
                </c:pt>
                <c:pt idx="16576">
                  <c:v>-0.168762</c:v>
                </c:pt>
                <c:pt idx="16577">
                  <c:v>-0.16836899999999999</c:v>
                </c:pt>
                <c:pt idx="16578">
                  <c:v>-0.16792599999999999</c:v>
                </c:pt>
                <c:pt idx="16579">
                  <c:v>-0.167432</c:v>
                </c:pt>
                <c:pt idx="16580">
                  <c:v>-0.16689399999999999</c:v>
                </c:pt>
                <c:pt idx="16581">
                  <c:v>-0.166321</c:v>
                </c:pt>
                <c:pt idx="16582">
                  <c:v>-0.16571900000000001</c:v>
                </c:pt>
                <c:pt idx="16583">
                  <c:v>-0.16509099999999999</c:v>
                </c:pt>
                <c:pt idx="16584">
                  <c:v>-0.164441</c:v>
                </c:pt>
                <c:pt idx="16585">
                  <c:v>-0.163767</c:v>
                </c:pt>
                <c:pt idx="16586">
                  <c:v>-0.16306899999999999</c:v>
                </c:pt>
                <c:pt idx="16587">
                  <c:v>-0.162351</c:v>
                </c:pt>
                <c:pt idx="16588">
                  <c:v>-0.16162499999999999</c:v>
                </c:pt>
                <c:pt idx="16589">
                  <c:v>-0.16089600000000001</c:v>
                </c:pt>
                <c:pt idx="16590">
                  <c:v>-0.160166</c:v>
                </c:pt>
                <c:pt idx="16591">
                  <c:v>-0.15943499999999999</c:v>
                </c:pt>
                <c:pt idx="16592">
                  <c:v>-0.15870100000000001</c:v>
                </c:pt>
                <c:pt idx="16593">
                  <c:v>-0.15795999999999999</c:v>
                </c:pt>
                <c:pt idx="16594">
                  <c:v>-0.15721199999999999</c:v>
                </c:pt>
                <c:pt idx="16595">
                  <c:v>-0.15646599999999999</c:v>
                </c:pt>
                <c:pt idx="16596">
                  <c:v>-0.155726</c:v>
                </c:pt>
                <c:pt idx="16597">
                  <c:v>-0.15498999999999999</c:v>
                </c:pt>
                <c:pt idx="16598">
                  <c:v>-0.154254</c:v>
                </c:pt>
                <c:pt idx="16599">
                  <c:v>-0.15351999999999999</c:v>
                </c:pt>
                <c:pt idx="16600">
                  <c:v>-0.15278700000000001</c:v>
                </c:pt>
                <c:pt idx="16601">
                  <c:v>-0.152057</c:v>
                </c:pt>
                <c:pt idx="16602">
                  <c:v>-0.15133199999999999</c:v>
                </c:pt>
                <c:pt idx="16603">
                  <c:v>-0.150618</c:v>
                </c:pt>
                <c:pt idx="16604">
                  <c:v>-0.149925</c:v>
                </c:pt>
                <c:pt idx="16605">
                  <c:v>-0.14926</c:v>
                </c:pt>
                <c:pt idx="16606">
                  <c:v>-0.14862800000000001</c:v>
                </c:pt>
                <c:pt idx="16607">
                  <c:v>-0.14802999999999999</c:v>
                </c:pt>
                <c:pt idx="16608">
                  <c:v>-0.14746400000000001</c:v>
                </c:pt>
                <c:pt idx="16609">
                  <c:v>-0.146927</c:v>
                </c:pt>
                <c:pt idx="16610">
                  <c:v>-0.14641899999999999</c:v>
                </c:pt>
                <c:pt idx="16611">
                  <c:v>-0.14594099999999999</c:v>
                </c:pt>
                <c:pt idx="16612">
                  <c:v>-0.14549500000000001</c:v>
                </c:pt>
                <c:pt idx="16613">
                  <c:v>-0.14508599999999999</c:v>
                </c:pt>
                <c:pt idx="16614">
                  <c:v>-0.14471999999999999</c:v>
                </c:pt>
                <c:pt idx="16615">
                  <c:v>-0.14440500000000001</c:v>
                </c:pt>
                <c:pt idx="16616">
                  <c:v>-0.144145</c:v>
                </c:pt>
                <c:pt idx="16617">
                  <c:v>-0.14394100000000001</c:v>
                </c:pt>
                <c:pt idx="16618">
                  <c:v>-0.14379400000000001</c:v>
                </c:pt>
                <c:pt idx="16619">
                  <c:v>-0.143708</c:v>
                </c:pt>
                <c:pt idx="16620">
                  <c:v>-0.14369000000000001</c:v>
                </c:pt>
                <c:pt idx="16621">
                  <c:v>-0.14373900000000001</c:v>
                </c:pt>
                <c:pt idx="16622">
                  <c:v>-0.14385600000000001</c:v>
                </c:pt>
                <c:pt idx="16623">
                  <c:v>-0.14404600000000001</c:v>
                </c:pt>
                <c:pt idx="16624">
                  <c:v>-0.14431099999999999</c:v>
                </c:pt>
                <c:pt idx="16625">
                  <c:v>-0.144646</c:v>
                </c:pt>
                <c:pt idx="16626">
                  <c:v>-0.14504500000000001</c:v>
                </c:pt>
                <c:pt idx="16627">
                  <c:v>-0.145505</c:v>
                </c:pt>
                <c:pt idx="16628">
                  <c:v>-0.14602699999999999</c:v>
                </c:pt>
                <c:pt idx="16629">
                  <c:v>-0.14660699999999999</c:v>
                </c:pt>
                <c:pt idx="16630">
                  <c:v>-0.14724699999999999</c:v>
                </c:pt>
                <c:pt idx="16631">
                  <c:v>-0.147952</c:v>
                </c:pt>
                <c:pt idx="16632">
                  <c:v>-0.148731</c:v>
                </c:pt>
                <c:pt idx="16633">
                  <c:v>-0.14958299999999999</c:v>
                </c:pt>
                <c:pt idx="16634">
                  <c:v>-0.150509</c:v>
                </c:pt>
                <c:pt idx="16635">
                  <c:v>-0.15151100000000001</c:v>
                </c:pt>
                <c:pt idx="16636">
                  <c:v>-0.15259300000000001</c:v>
                </c:pt>
                <c:pt idx="16637">
                  <c:v>-0.153752</c:v>
                </c:pt>
                <c:pt idx="16638">
                  <c:v>-0.15498600000000001</c:v>
                </c:pt>
                <c:pt idx="16639">
                  <c:v>-0.15629799999999999</c:v>
                </c:pt>
                <c:pt idx="16640">
                  <c:v>-0.157694</c:v>
                </c:pt>
                <c:pt idx="16641">
                  <c:v>-0.15917400000000001</c:v>
                </c:pt>
                <c:pt idx="16642">
                  <c:v>-0.16073100000000001</c:v>
                </c:pt>
                <c:pt idx="16643">
                  <c:v>-0.162359</c:v>
                </c:pt>
                <c:pt idx="16644">
                  <c:v>-0.16405500000000001</c:v>
                </c:pt>
                <c:pt idx="16645">
                  <c:v>-0.16581899999999999</c:v>
                </c:pt>
                <c:pt idx="16646">
                  <c:v>-0.167656</c:v>
                </c:pt>
                <c:pt idx="16647">
                  <c:v>-0.169574</c:v>
                </c:pt>
                <c:pt idx="16648">
                  <c:v>-0.17157900000000001</c:v>
                </c:pt>
                <c:pt idx="16649">
                  <c:v>-0.17366500000000001</c:v>
                </c:pt>
                <c:pt idx="16650">
                  <c:v>-0.17582</c:v>
                </c:pt>
                <c:pt idx="16651">
                  <c:v>-0.17803099999999999</c:v>
                </c:pt>
                <c:pt idx="16652">
                  <c:v>-0.18029200000000001</c:v>
                </c:pt>
                <c:pt idx="16653">
                  <c:v>-0.18260100000000001</c:v>
                </c:pt>
                <c:pt idx="16654">
                  <c:v>-0.18495700000000001</c:v>
                </c:pt>
                <c:pt idx="16655">
                  <c:v>-0.18735599999999999</c:v>
                </c:pt>
                <c:pt idx="16656">
                  <c:v>-0.18979699999999999</c:v>
                </c:pt>
                <c:pt idx="16657">
                  <c:v>-0.19228100000000001</c:v>
                </c:pt>
                <c:pt idx="16658">
                  <c:v>-0.19480800000000001</c:v>
                </c:pt>
                <c:pt idx="16659">
                  <c:v>-0.19736799999999999</c:v>
                </c:pt>
                <c:pt idx="16660">
                  <c:v>-0.199957</c:v>
                </c:pt>
                <c:pt idx="16661">
                  <c:v>-0.202565</c:v>
                </c:pt>
                <c:pt idx="16662">
                  <c:v>-0.20519000000000001</c:v>
                </c:pt>
                <c:pt idx="16663">
                  <c:v>-0.20783299999999999</c:v>
                </c:pt>
                <c:pt idx="16664">
                  <c:v>-0.21049599999999999</c:v>
                </c:pt>
                <c:pt idx="16665">
                  <c:v>-0.21317900000000001</c:v>
                </c:pt>
                <c:pt idx="16666">
                  <c:v>-0.21587300000000001</c:v>
                </c:pt>
                <c:pt idx="16667">
                  <c:v>-0.21857199999999999</c:v>
                </c:pt>
                <c:pt idx="16668">
                  <c:v>-0.22126799999999999</c:v>
                </c:pt>
                <c:pt idx="16669">
                  <c:v>-0.22395000000000001</c:v>
                </c:pt>
                <c:pt idx="16670">
                  <c:v>-0.226608</c:v>
                </c:pt>
                <c:pt idx="16671">
                  <c:v>-0.22923099999999999</c:v>
                </c:pt>
                <c:pt idx="16672">
                  <c:v>-0.23181199999999999</c:v>
                </c:pt>
                <c:pt idx="16673">
                  <c:v>-0.234347</c:v>
                </c:pt>
                <c:pt idx="16674">
                  <c:v>-0.23683299999999999</c:v>
                </c:pt>
                <c:pt idx="16675">
                  <c:v>-0.23927200000000001</c:v>
                </c:pt>
                <c:pt idx="16676">
                  <c:v>-0.24166599999999999</c:v>
                </c:pt>
                <c:pt idx="16677">
                  <c:v>-0.24401500000000001</c:v>
                </c:pt>
                <c:pt idx="16678">
                  <c:v>-0.246306</c:v>
                </c:pt>
                <c:pt idx="16679">
                  <c:v>-0.24852399999999999</c:v>
                </c:pt>
                <c:pt idx="16680">
                  <c:v>-0.25066500000000003</c:v>
                </c:pt>
                <c:pt idx="16681">
                  <c:v>-0.25273299999999999</c:v>
                </c:pt>
                <c:pt idx="16682">
                  <c:v>-0.25473099999999999</c:v>
                </c:pt>
                <c:pt idx="16683">
                  <c:v>-0.25665900000000003</c:v>
                </c:pt>
                <c:pt idx="16684">
                  <c:v>-0.25851499999999999</c:v>
                </c:pt>
                <c:pt idx="16685">
                  <c:v>-0.26029600000000003</c:v>
                </c:pt>
                <c:pt idx="16686">
                  <c:v>-0.26199800000000001</c:v>
                </c:pt>
                <c:pt idx="16687">
                  <c:v>-0.26361099999999998</c:v>
                </c:pt>
                <c:pt idx="16688">
                  <c:v>-0.26512400000000003</c:v>
                </c:pt>
                <c:pt idx="16689">
                  <c:v>-0.26653100000000002</c:v>
                </c:pt>
                <c:pt idx="16690">
                  <c:v>-0.26782699999999998</c:v>
                </c:pt>
                <c:pt idx="16691">
                  <c:v>-0.26900499999999999</c:v>
                </c:pt>
                <c:pt idx="16692">
                  <c:v>-0.27006000000000002</c:v>
                </c:pt>
                <c:pt idx="16693">
                  <c:v>-0.27099000000000001</c:v>
                </c:pt>
                <c:pt idx="16694">
                  <c:v>-0.271791</c:v>
                </c:pt>
                <c:pt idx="16695">
                  <c:v>-0.272457</c:v>
                </c:pt>
                <c:pt idx="16696">
                  <c:v>-0.27298499999999998</c:v>
                </c:pt>
                <c:pt idx="16697">
                  <c:v>-0.27337800000000001</c:v>
                </c:pt>
                <c:pt idx="16698">
                  <c:v>-0.27363599999999999</c:v>
                </c:pt>
                <c:pt idx="16699">
                  <c:v>-0.273754</c:v>
                </c:pt>
                <c:pt idx="16700">
                  <c:v>-0.273729</c:v>
                </c:pt>
                <c:pt idx="16701">
                  <c:v>-0.27356000000000003</c:v>
                </c:pt>
                <c:pt idx="16702">
                  <c:v>-0.27323999999999998</c:v>
                </c:pt>
                <c:pt idx="16703">
                  <c:v>-0.27276400000000001</c:v>
                </c:pt>
                <c:pt idx="16704">
                  <c:v>-0.27213199999999999</c:v>
                </c:pt>
                <c:pt idx="16705">
                  <c:v>-0.27134599999999998</c:v>
                </c:pt>
                <c:pt idx="16706">
                  <c:v>-0.27040399999999998</c:v>
                </c:pt>
                <c:pt idx="16707">
                  <c:v>-0.26930199999999999</c:v>
                </c:pt>
                <c:pt idx="16708">
                  <c:v>-0.268042</c:v>
                </c:pt>
                <c:pt idx="16709">
                  <c:v>-0.266625</c:v>
                </c:pt>
                <c:pt idx="16710">
                  <c:v>-0.26505299999999998</c:v>
                </c:pt>
                <c:pt idx="16711">
                  <c:v>-0.263324</c:v>
                </c:pt>
                <c:pt idx="16712">
                  <c:v>-0.26144099999999998</c:v>
                </c:pt>
                <c:pt idx="16713">
                  <c:v>-0.259407</c:v>
                </c:pt>
                <c:pt idx="16714">
                  <c:v>-0.25722400000000001</c:v>
                </c:pt>
                <c:pt idx="16715">
                  <c:v>-0.25489299999999998</c:v>
                </c:pt>
                <c:pt idx="16716">
                  <c:v>-0.252417</c:v>
                </c:pt>
                <c:pt idx="16717">
                  <c:v>-0.24979499999999999</c:v>
                </c:pt>
                <c:pt idx="16718">
                  <c:v>-0.247027</c:v>
                </c:pt>
                <c:pt idx="16719">
                  <c:v>-0.244112</c:v>
                </c:pt>
                <c:pt idx="16720">
                  <c:v>-0.24105099999999999</c:v>
                </c:pt>
                <c:pt idx="16721">
                  <c:v>-0.237847</c:v>
                </c:pt>
                <c:pt idx="16722">
                  <c:v>-0.23450399999999999</c:v>
                </c:pt>
                <c:pt idx="16723">
                  <c:v>-0.23102300000000001</c:v>
                </c:pt>
                <c:pt idx="16724">
                  <c:v>-0.227409</c:v>
                </c:pt>
                <c:pt idx="16725">
                  <c:v>-0.223662</c:v>
                </c:pt>
                <c:pt idx="16726">
                  <c:v>-0.21978400000000001</c:v>
                </c:pt>
                <c:pt idx="16727">
                  <c:v>-0.21577399999999999</c:v>
                </c:pt>
                <c:pt idx="16728">
                  <c:v>-0.21163599999999999</c:v>
                </c:pt>
                <c:pt idx="16729">
                  <c:v>-0.207376</c:v>
                </c:pt>
                <c:pt idx="16730">
                  <c:v>-0.20299500000000001</c:v>
                </c:pt>
                <c:pt idx="16731">
                  <c:v>-0.198495</c:v>
                </c:pt>
                <c:pt idx="16732">
                  <c:v>-0.193881</c:v>
                </c:pt>
                <c:pt idx="16733">
                  <c:v>-0.18915699999999999</c:v>
                </c:pt>
                <c:pt idx="16734">
                  <c:v>-0.18432599999999999</c:v>
                </c:pt>
                <c:pt idx="16735">
                  <c:v>-0.179393</c:v>
                </c:pt>
                <c:pt idx="16736">
                  <c:v>-0.17436099999999999</c:v>
                </c:pt>
                <c:pt idx="16737">
                  <c:v>-0.16923199999999999</c:v>
                </c:pt>
                <c:pt idx="16738">
                  <c:v>-0.16400400000000001</c:v>
                </c:pt>
                <c:pt idx="16739">
                  <c:v>-0.15868099999999999</c:v>
                </c:pt>
                <c:pt idx="16740">
                  <c:v>-0.15327099999999999</c:v>
                </c:pt>
                <c:pt idx="16741">
                  <c:v>-0.14779</c:v>
                </c:pt>
                <c:pt idx="16742">
                  <c:v>-0.14225199999999999</c:v>
                </c:pt>
                <c:pt idx="16743">
                  <c:v>-0.136661</c:v>
                </c:pt>
                <c:pt idx="16744">
                  <c:v>-0.131021</c:v>
                </c:pt>
                <c:pt idx="16745">
                  <c:v>-0.125335</c:v>
                </c:pt>
                <c:pt idx="16746">
                  <c:v>-0.11960999999999999</c:v>
                </c:pt>
                <c:pt idx="16747">
                  <c:v>-0.11385000000000001</c:v>
                </c:pt>
                <c:pt idx="16748">
                  <c:v>-0.10806399999999999</c:v>
                </c:pt>
                <c:pt idx="16749">
                  <c:v>-0.10226</c:v>
                </c:pt>
                <c:pt idx="16750">
                  <c:v>-9.6450099999999997E-2</c:v>
                </c:pt>
                <c:pt idx="16751">
                  <c:v>-9.0637599999999999E-2</c:v>
                </c:pt>
                <c:pt idx="16752">
                  <c:v>-8.4827299999999994E-2</c:v>
                </c:pt>
                <c:pt idx="16753">
                  <c:v>-7.9023800000000005E-2</c:v>
                </c:pt>
                <c:pt idx="16754">
                  <c:v>-7.3230199999999995E-2</c:v>
                </c:pt>
                <c:pt idx="16755">
                  <c:v>-6.7449800000000004E-2</c:v>
                </c:pt>
                <c:pt idx="16756">
                  <c:v>-6.16892E-2</c:v>
                </c:pt>
                <c:pt idx="16757">
                  <c:v>-5.5957E-2</c:v>
                </c:pt>
                <c:pt idx="16758">
                  <c:v>-5.02605E-2</c:v>
                </c:pt>
                <c:pt idx="16759">
                  <c:v>-4.46065E-2</c:v>
                </c:pt>
                <c:pt idx="16760">
                  <c:v>-3.9003900000000001E-2</c:v>
                </c:pt>
                <c:pt idx="16761">
                  <c:v>-3.3460799999999999E-2</c:v>
                </c:pt>
                <c:pt idx="16762">
                  <c:v>-2.7981900000000001E-2</c:v>
                </c:pt>
                <c:pt idx="16763">
                  <c:v>-2.25723E-2</c:v>
                </c:pt>
                <c:pt idx="16764">
                  <c:v>-1.7239999999999998E-2</c:v>
                </c:pt>
                <c:pt idx="16765">
                  <c:v>-1.1994899999999999E-2</c:v>
                </c:pt>
                <c:pt idx="16766" formatCode="0.00E+00">
                  <c:v>-6.8448700000000003E-3</c:v>
                </c:pt>
                <c:pt idx="16767" formatCode="0.00E+00">
                  <c:v>-1.7959E-3</c:v>
                </c:pt>
                <c:pt idx="16768" formatCode="0.00E+00">
                  <c:v>3.1471200000000002E-3</c:v>
                </c:pt>
                <c:pt idx="16769" formatCode="0.00E+00">
                  <c:v>7.9781699999999997E-3</c:v>
                </c:pt>
                <c:pt idx="16770">
                  <c:v>1.269E-2</c:v>
                </c:pt>
                <c:pt idx="16771">
                  <c:v>1.7277500000000001E-2</c:v>
                </c:pt>
                <c:pt idx="16772">
                  <c:v>2.17374E-2</c:v>
                </c:pt>
                <c:pt idx="16773">
                  <c:v>2.60646E-2</c:v>
                </c:pt>
                <c:pt idx="16774">
                  <c:v>3.0252000000000001E-2</c:v>
                </c:pt>
                <c:pt idx="16775">
                  <c:v>3.4294999999999999E-2</c:v>
                </c:pt>
                <c:pt idx="16776">
                  <c:v>3.81926E-2</c:v>
                </c:pt>
                <c:pt idx="16777">
                  <c:v>4.1943399999999999E-2</c:v>
                </c:pt>
                <c:pt idx="16778">
                  <c:v>4.5541199999999997E-2</c:v>
                </c:pt>
                <c:pt idx="16779">
                  <c:v>4.89782E-2</c:v>
                </c:pt>
                <c:pt idx="16780">
                  <c:v>5.2250400000000002E-2</c:v>
                </c:pt>
                <c:pt idx="16781">
                  <c:v>5.5355700000000001E-2</c:v>
                </c:pt>
                <c:pt idx="16782">
                  <c:v>5.8292299999999998E-2</c:v>
                </c:pt>
                <c:pt idx="16783">
                  <c:v>6.10587E-2</c:v>
                </c:pt>
                <c:pt idx="16784">
                  <c:v>6.3652100000000003E-2</c:v>
                </c:pt>
                <c:pt idx="16785">
                  <c:v>6.6067200000000006E-2</c:v>
                </c:pt>
                <c:pt idx="16786">
                  <c:v>6.8297899999999995E-2</c:v>
                </c:pt>
                <c:pt idx="16787">
                  <c:v>7.0339899999999997E-2</c:v>
                </c:pt>
                <c:pt idx="16788">
                  <c:v>7.2191599999999995E-2</c:v>
                </c:pt>
                <c:pt idx="16789">
                  <c:v>7.38539E-2</c:v>
                </c:pt>
                <c:pt idx="16790">
                  <c:v>7.5326299999999999E-2</c:v>
                </c:pt>
                <c:pt idx="16791">
                  <c:v>7.6606499999999994E-2</c:v>
                </c:pt>
                <c:pt idx="16792">
                  <c:v>7.7691499999999997E-2</c:v>
                </c:pt>
                <c:pt idx="16793">
                  <c:v>7.85801E-2</c:v>
                </c:pt>
                <c:pt idx="16794">
                  <c:v>7.9272200000000001E-2</c:v>
                </c:pt>
                <c:pt idx="16795">
                  <c:v>7.9768199999999997E-2</c:v>
                </c:pt>
                <c:pt idx="16796">
                  <c:v>8.0068700000000007E-2</c:v>
                </c:pt>
                <c:pt idx="16797">
                  <c:v>8.0173499999999995E-2</c:v>
                </c:pt>
                <c:pt idx="16798">
                  <c:v>8.0081200000000005E-2</c:v>
                </c:pt>
                <c:pt idx="16799">
                  <c:v>7.9790799999999995E-2</c:v>
                </c:pt>
                <c:pt idx="16800">
                  <c:v>7.9301899999999995E-2</c:v>
                </c:pt>
                <c:pt idx="16801">
                  <c:v>7.86134E-2</c:v>
                </c:pt>
                <c:pt idx="16802">
                  <c:v>7.7726699999999996E-2</c:v>
                </c:pt>
                <c:pt idx="16803">
                  <c:v>7.6648099999999997E-2</c:v>
                </c:pt>
                <c:pt idx="16804">
                  <c:v>7.5384199999999998E-2</c:v>
                </c:pt>
                <c:pt idx="16805">
                  <c:v>7.3936299999999996E-2</c:v>
                </c:pt>
                <c:pt idx="16806">
                  <c:v>7.2303500000000007E-2</c:v>
                </c:pt>
                <c:pt idx="16807">
                  <c:v>7.0487900000000006E-2</c:v>
                </c:pt>
                <c:pt idx="16808">
                  <c:v>6.8491499999999997E-2</c:v>
                </c:pt>
                <c:pt idx="16809">
                  <c:v>6.6315399999999997E-2</c:v>
                </c:pt>
                <c:pt idx="16810">
                  <c:v>6.3960500000000003E-2</c:v>
                </c:pt>
                <c:pt idx="16811">
                  <c:v>6.1427200000000001E-2</c:v>
                </c:pt>
                <c:pt idx="16812">
                  <c:v>5.8717699999999998E-2</c:v>
                </c:pt>
                <c:pt idx="16813">
                  <c:v>5.5838499999999999E-2</c:v>
                </c:pt>
                <c:pt idx="16814">
                  <c:v>5.27971E-2</c:v>
                </c:pt>
                <c:pt idx="16815">
                  <c:v>4.9596599999999998E-2</c:v>
                </c:pt>
                <c:pt idx="16816">
                  <c:v>4.6235100000000001E-2</c:v>
                </c:pt>
                <c:pt idx="16817">
                  <c:v>4.2709200000000003E-2</c:v>
                </c:pt>
                <c:pt idx="16818">
                  <c:v>3.90198E-2</c:v>
                </c:pt>
                <c:pt idx="16819">
                  <c:v>3.5173599999999999E-2</c:v>
                </c:pt>
                <c:pt idx="16820">
                  <c:v>3.1179100000000001E-2</c:v>
                </c:pt>
                <c:pt idx="16821">
                  <c:v>2.7042299999999998E-2</c:v>
                </c:pt>
                <c:pt idx="16822">
                  <c:v>2.2766000000000002E-2</c:v>
                </c:pt>
                <c:pt idx="16823">
                  <c:v>1.8354499999999999E-2</c:v>
                </c:pt>
                <c:pt idx="16824">
                  <c:v>1.38157E-2</c:v>
                </c:pt>
                <c:pt idx="16825" formatCode="0.00E+00">
                  <c:v>9.1560900000000004E-3</c:v>
                </c:pt>
                <c:pt idx="16826" formatCode="0.00E+00">
                  <c:v>4.3786500000000004E-3</c:v>
                </c:pt>
                <c:pt idx="16827" formatCode="0.00E+00">
                  <c:v>-5.1217999999999999E-4</c:v>
                </c:pt>
                <c:pt idx="16828" formatCode="0.00E+00">
                  <c:v>-5.5097899999999997E-3</c:v>
                </c:pt>
                <c:pt idx="16829">
                  <c:v>-1.06084E-2</c:v>
                </c:pt>
                <c:pt idx="16830">
                  <c:v>-1.5801200000000001E-2</c:v>
                </c:pt>
                <c:pt idx="16831">
                  <c:v>-2.1078099999999999E-2</c:v>
                </c:pt>
                <c:pt idx="16832">
                  <c:v>-2.64327E-2</c:v>
                </c:pt>
                <c:pt idx="16833">
                  <c:v>-3.18588E-2</c:v>
                </c:pt>
                <c:pt idx="16834">
                  <c:v>-3.7323099999999998E-2</c:v>
                </c:pt>
                <c:pt idx="16835">
                  <c:v>-4.2795899999999998E-2</c:v>
                </c:pt>
                <c:pt idx="16836">
                  <c:v>-4.8303600000000002E-2</c:v>
                </c:pt>
                <c:pt idx="16837">
                  <c:v>-5.3865900000000001E-2</c:v>
                </c:pt>
                <c:pt idx="16838">
                  <c:v>-5.9456500000000002E-2</c:v>
                </c:pt>
                <c:pt idx="16839">
                  <c:v>-6.5064899999999995E-2</c:v>
                </c:pt>
                <c:pt idx="16840">
                  <c:v>-7.0701E-2</c:v>
                </c:pt>
                <c:pt idx="16841">
                  <c:v>-7.6365199999999994E-2</c:v>
                </c:pt>
                <c:pt idx="16842">
                  <c:v>-8.2050999999999999E-2</c:v>
                </c:pt>
                <c:pt idx="16843">
                  <c:v>-8.7750300000000003E-2</c:v>
                </c:pt>
                <c:pt idx="16844">
                  <c:v>-9.3455399999999994E-2</c:v>
                </c:pt>
                <c:pt idx="16845">
                  <c:v>-9.9159300000000006E-2</c:v>
                </c:pt>
                <c:pt idx="16846">
                  <c:v>-0.10485800000000001</c:v>
                </c:pt>
                <c:pt idx="16847">
                  <c:v>-0.11054700000000001</c:v>
                </c:pt>
                <c:pt idx="16848">
                  <c:v>-0.11622200000000001</c:v>
                </c:pt>
                <c:pt idx="16849">
                  <c:v>-0.121876</c:v>
                </c:pt>
                <c:pt idx="16850">
                  <c:v>-0.12750400000000001</c:v>
                </c:pt>
                <c:pt idx="16851">
                  <c:v>-0.133102</c:v>
                </c:pt>
                <c:pt idx="16852">
                  <c:v>-0.13866700000000001</c:v>
                </c:pt>
                <c:pt idx="16853">
                  <c:v>-0.14419299999999999</c:v>
                </c:pt>
                <c:pt idx="16854">
                  <c:v>-0.149675</c:v>
                </c:pt>
                <c:pt idx="16855">
                  <c:v>-0.15510399999999999</c:v>
                </c:pt>
                <c:pt idx="16856">
                  <c:v>-0.160468</c:v>
                </c:pt>
                <c:pt idx="16857">
                  <c:v>-0.16575799999999999</c:v>
                </c:pt>
                <c:pt idx="16858">
                  <c:v>-0.17096900000000001</c:v>
                </c:pt>
                <c:pt idx="16859">
                  <c:v>-0.176097</c:v>
                </c:pt>
                <c:pt idx="16860">
                  <c:v>-0.18113499999999999</c:v>
                </c:pt>
                <c:pt idx="16861">
                  <c:v>-0.18607599999999999</c:v>
                </c:pt>
                <c:pt idx="16862">
                  <c:v>-0.190914</c:v>
                </c:pt>
                <c:pt idx="16863">
                  <c:v>-0.19564300000000001</c:v>
                </c:pt>
                <c:pt idx="16864">
                  <c:v>-0.20025799999999999</c:v>
                </c:pt>
                <c:pt idx="16865">
                  <c:v>-0.20475199999999999</c:v>
                </c:pt>
                <c:pt idx="16866">
                  <c:v>-0.209118</c:v>
                </c:pt>
                <c:pt idx="16867">
                  <c:v>-0.21335299999999999</c:v>
                </c:pt>
                <c:pt idx="16868">
                  <c:v>-0.21745300000000001</c:v>
                </c:pt>
                <c:pt idx="16869">
                  <c:v>-0.221416</c:v>
                </c:pt>
                <c:pt idx="16870">
                  <c:v>-0.22523899999999999</c:v>
                </c:pt>
                <c:pt idx="16871">
                  <c:v>-0.22892000000000001</c:v>
                </c:pt>
                <c:pt idx="16872">
                  <c:v>-0.23245499999999999</c:v>
                </c:pt>
                <c:pt idx="16873">
                  <c:v>-0.235843</c:v>
                </c:pt>
                <c:pt idx="16874">
                  <c:v>-0.23907800000000001</c:v>
                </c:pt>
                <c:pt idx="16875">
                  <c:v>-0.24215800000000001</c:v>
                </c:pt>
                <c:pt idx="16876">
                  <c:v>-0.24507999999999999</c:v>
                </c:pt>
                <c:pt idx="16877">
                  <c:v>-0.24784100000000001</c:v>
                </c:pt>
                <c:pt idx="16878">
                  <c:v>-0.25043500000000002</c:v>
                </c:pt>
                <c:pt idx="16879">
                  <c:v>-0.252859</c:v>
                </c:pt>
                <c:pt idx="16880">
                  <c:v>-0.25510899999999997</c:v>
                </c:pt>
                <c:pt idx="16881">
                  <c:v>-0.25718299999999999</c:v>
                </c:pt>
                <c:pt idx="16882">
                  <c:v>-0.25907799999999997</c:v>
                </c:pt>
                <c:pt idx="16883">
                  <c:v>-0.26079000000000002</c:v>
                </c:pt>
                <c:pt idx="16884">
                  <c:v>-0.26231399999999999</c:v>
                </c:pt>
                <c:pt idx="16885">
                  <c:v>-0.26364700000000002</c:v>
                </c:pt>
                <c:pt idx="16886">
                  <c:v>-0.26478499999999999</c:v>
                </c:pt>
                <c:pt idx="16887">
                  <c:v>-0.26572800000000002</c:v>
                </c:pt>
                <c:pt idx="16888">
                  <c:v>-0.26647799999999999</c:v>
                </c:pt>
                <c:pt idx="16889">
                  <c:v>-0.267036</c:v>
                </c:pt>
                <c:pt idx="16890">
                  <c:v>-0.26740599999999998</c:v>
                </c:pt>
                <c:pt idx="16891">
                  <c:v>-0.26758999999999999</c:v>
                </c:pt>
                <c:pt idx="16892">
                  <c:v>-0.26759100000000002</c:v>
                </c:pt>
                <c:pt idx="16893">
                  <c:v>-0.26740900000000001</c:v>
                </c:pt>
                <c:pt idx="16894">
                  <c:v>-0.26704800000000001</c:v>
                </c:pt>
                <c:pt idx="16895">
                  <c:v>-0.266509</c:v>
                </c:pt>
                <c:pt idx="16896">
                  <c:v>-0.26579000000000003</c:v>
                </c:pt>
                <c:pt idx="16897">
                  <c:v>-0.26489200000000002</c:v>
                </c:pt>
                <c:pt idx="16898">
                  <c:v>-0.26381700000000002</c:v>
                </c:pt>
                <c:pt idx="16899">
                  <c:v>-0.26256699999999999</c:v>
                </c:pt>
                <c:pt idx="16900">
                  <c:v>-0.26114199999999999</c:v>
                </c:pt>
                <c:pt idx="16901">
                  <c:v>-0.25953700000000002</c:v>
                </c:pt>
                <c:pt idx="16902">
                  <c:v>-0.25774799999999998</c:v>
                </c:pt>
                <c:pt idx="16903">
                  <c:v>-0.25577899999999998</c:v>
                </c:pt>
                <c:pt idx="16904">
                  <c:v>-0.25363400000000003</c:v>
                </c:pt>
                <c:pt idx="16905">
                  <c:v>-0.25131799999999999</c:v>
                </c:pt>
                <c:pt idx="16906">
                  <c:v>-0.248833</c:v>
                </c:pt>
                <c:pt idx="16907">
                  <c:v>-0.24618300000000001</c:v>
                </c:pt>
                <c:pt idx="16908">
                  <c:v>-0.243368</c:v>
                </c:pt>
                <c:pt idx="16909">
                  <c:v>-0.24038399999999999</c:v>
                </c:pt>
                <c:pt idx="16910">
                  <c:v>-0.237235</c:v>
                </c:pt>
                <c:pt idx="16911">
                  <c:v>-0.233932</c:v>
                </c:pt>
                <c:pt idx="16912">
                  <c:v>-0.230486</c:v>
                </c:pt>
                <c:pt idx="16913">
                  <c:v>-0.226907</c:v>
                </c:pt>
                <c:pt idx="16914">
                  <c:v>-0.22319800000000001</c:v>
                </c:pt>
                <c:pt idx="16915">
                  <c:v>-0.219361</c:v>
                </c:pt>
                <c:pt idx="16916">
                  <c:v>-0.21539800000000001</c:v>
                </c:pt>
                <c:pt idx="16917">
                  <c:v>-0.211314</c:v>
                </c:pt>
                <c:pt idx="16918">
                  <c:v>-0.20710999999999999</c:v>
                </c:pt>
                <c:pt idx="16919">
                  <c:v>-0.202787</c:v>
                </c:pt>
                <c:pt idx="16920">
                  <c:v>-0.198356</c:v>
                </c:pt>
                <c:pt idx="16921">
                  <c:v>-0.193825</c:v>
                </c:pt>
                <c:pt idx="16922">
                  <c:v>-0.18920500000000001</c:v>
                </c:pt>
                <c:pt idx="16923">
                  <c:v>-0.184501</c:v>
                </c:pt>
                <c:pt idx="16924">
                  <c:v>-0.17972099999999999</c:v>
                </c:pt>
                <c:pt idx="16925">
                  <c:v>-0.17486699999999999</c:v>
                </c:pt>
                <c:pt idx="16926">
                  <c:v>-0.16995299999999999</c:v>
                </c:pt>
                <c:pt idx="16927">
                  <c:v>-0.16497999999999999</c:v>
                </c:pt>
                <c:pt idx="16928">
                  <c:v>-0.15992999999999999</c:v>
                </c:pt>
                <c:pt idx="16929">
                  <c:v>-0.15479599999999999</c:v>
                </c:pt>
                <c:pt idx="16930">
                  <c:v>-0.14960799999999999</c:v>
                </c:pt>
                <c:pt idx="16931">
                  <c:v>-0.14438100000000001</c:v>
                </c:pt>
                <c:pt idx="16932">
                  <c:v>-0.13910800000000001</c:v>
                </c:pt>
                <c:pt idx="16933">
                  <c:v>-0.133793</c:v>
                </c:pt>
                <c:pt idx="16934">
                  <c:v>-0.12844900000000001</c:v>
                </c:pt>
                <c:pt idx="16935">
                  <c:v>-0.123082</c:v>
                </c:pt>
                <c:pt idx="16936">
                  <c:v>-0.117697</c:v>
                </c:pt>
                <c:pt idx="16937">
                  <c:v>-0.1123</c:v>
                </c:pt>
                <c:pt idx="16938">
                  <c:v>-0.106895</c:v>
                </c:pt>
                <c:pt idx="16939">
                  <c:v>-0.10148500000000001</c:v>
                </c:pt>
                <c:pt idx="16940">
                  <c:v>-9.6075999999999995E-2</c:v>
                </c:pt>
                <c:pt idx="16941">
                  <c:v>-9.0678400000000006E-2</c:v>
                </c:pt>
                <c:pt idx="16942">
                  <c:v>-8.5301500000000002E-2</c:v>
                </c:pt>
                <c:pt idx="16943">
                  <c:v>-7.9953999999999997E-2</c:v>
                </c:pt>
                <c:pt idx="16944">
                  <c:v>-7.4643399999999999E-2</c:v>
                </c:pt>
                <c:pt idx="16945">
                  <c:v>-6.9376099999999996E-2</c:v>
                </c:pt>
                <c:pt idx="16946">
                  <c:v>-6.4158999999999994E-2</c:v>
                </c:pt>
                <c:pt idx="16947">
                  <c:v>-5.9000499999999997E-2</c:v>
                </c:pt>
                <c:pt idx="16948">
                  <c:v>-5.3907700000000003E-2</c:v>
                </c:pt>
                <c:pt idx="16949">
                  <c:v>-4.8883799999999998E-2</c:v>
                </c:pt>
                <c:pt idx="16950">
                  <c:v>-4.3931499999999998E-2</c:v>
                </c:pt>
                <c:pt idx="16951">
                  <c:v>-3.9056E-2</c:v>
                </c:pt>
                <c:pt idx="16952">
                  <c:v>-3.4264599999999999E-2</c:v>
                </c:pt>
                <c:pt idx="16953">
                  <c:v>-2.9562600000000001E-2</c:v>
                </c:pt>
                <c:pt idx="16954">
                  <c:v>-2.4952800000000001E-2</c:v>
                </c:pt>
                <c:pt idx="16955">
                  <c:v>-2.0437799999999999E-2</c:v>
                </c:pt>
                <c:pt idx="16956">
                  <c:v>-1.6020800000000002E-2</c:v>
                </c:pt>
                <c:pt idx="16957">
                  <c:v>-1.17074E-2</c:v>
                </c:pt>
                <c:pt idx="16958" formatCode="0.00E+00">
                  <c:v>-7.5017E-3</c:v>
                </c:pt>
                <c:pt idx="16959" formatCode="0.00E+00">
                  <c:v>-3.3903599999999998E-3</c:v>
                </c:pt>
                <c:pt idx="16960" formatCode="0.00E+00">
                  <c:v>6.3942899999999995E-4</c:v>
                </c:pt>
                <c:pt idx="16961" formatCode="0.00E+00">
                  <c:v>4.5673199999999997E-3</c:v>
                </c:pt>
                <c:pt idx="16962" formatCode="0.00E+00">
                  <c:v>8.3745099999999999E-3</c:v>
                </c:pt>
                <c:pt idx="16963">
                  <c:v>1.2069399999999999E-2</c:v>
                </c:pt>
                <c:pt idx="16964">
                  <c:v>1.5653E-2</c:v>
                </c:pt>
                <c:pt idx="16965">
                  <c:v>1.9113999999999999E-2</c:v>
                </c:pt>
                <c:pt idx="16966">
                  <c:v>2.2445E-2</c:v>
                </c:pt>
                <c:pt idx="16967">
                  <c:v>2.5643200000000001E-2</c:v>
                </c:pt>
                <c:pt idx="16968">
                  <c:v>2.87082E-2</c:v>
                </c:pt>
                <c:pt idx="16969">
                  <c:v>3.1640000000000001E-2</c:v>
                </c:pt>
                <c:pt idx="16970">
                  <c:v>3.44379E-2</c:v>
                </c:pt>
                <c:pt idx="16971">
                  <c:v>3.7100000000000001E-2</c:v>
                </c:pt>
                <c:pt idx="16972">
                  <c:v>3.9624600000000003E-2</c:v>
                </c:pt>
                <c:pt idx="16973">
                  <c:v>4.2010400000000003E-2</c:v>
                </c:pt>
                <c:pt idx="16974">
                  <c:v>4.4256400000000001E-2</c:v>
                </c:pt>
                <c:pt idx="16975">
                  <c:v>4.63603E-2</c:v>
                </c:pt>
                <c:pt idx="16976">
                  <c:v>4.8319500000000001E-2</c:v>
                </c:pt>
                <c:pt idx="16977">
                  <c:v>5.0132700000000002E-2</c:v>
                </c:pt>
                <c:pt idx="16978">
                  <c:v>5.1799499999999998E-2</c:v>
                </c:pt>
                <c:pt idx="16979">
                  <c:v>5.3319600000000002E-2</c:v>
                </c:pt>
                <c:pt idx="16980">
                  <c:v>5.4693800000000001E-2</c:v>
                </c:pt>
                <c:pt idx="16981">
                  <c:v>5.5923399999999998E-2</c:v>
                </c:pt>
                <c:pt idx="16982">
                  <c:v>5.7009600000000001E-2</c:v>
                </c:pt>
                <c:pt idx="16983">
                  <c:v>5.7953200000000003E-2</c:v>
                </c:pt>
                <c:pt idx="16984">
                  <c:v>5.8755300000000003E-2</c:v>
                </c:pt>
                <c:pt idx="16985">
                  <c:v>5.9417699999999997E-2</c:v>
                </c:pt>
                <c:pt idx="16986">
                  <c:v>5.9941700000000001E-2</c:v>
                </c:pt>
                <c:pt idx="16987">
                  <c:v>6.0329300000000002E-2</c:v>
                </c:pt>
                <c:pt idx="16988">
                  <c:v>6.0584600000000002E-2</c:v>
                </c:pt>
                <c:pt idx="16989">
                  <c:v>6.07112E-2</c:v>
                </c:pt>
                <c:pt idx="16990">
                  <c:v>6.0711099999999997E-2</c:v>
                </c:pt>
                <c:pt idx="16991">
                  <c:v>6.0586300000000003E-2</c:v>
                </c:pt>
                <c:pt idx="16992">
                  <c:v>6.0338599999999999E-2</c:v>
                </c:pt>
                <c:pt idx="16993">
                  <c:v>5.9969700000000001E-2</c:v>
                </c:pt>
                <c:pt idx="16994">
                  <c:v>5.94832E-2</c:v>
                </c:pt>
                <c:pt idx="16995">
                  <c:v>5.8883600000000001E-2</c:v>
                </c:pt>
                <c:pt idx="16996">
                  <c:v>5.8174299999999998E-2</c:v>
                </c:pt>
                <c:pt idx="16997">
                  <c:v>5.7357699999999998E-2</c:v>
                </c:pt>
                <c:pt idx="16998">
                  <c:v>5.6437099999999997E-2</c:v>
                </c:pt>
                <c:pt idx="16999">
                  <c:v>5.54165E-2</c:v>
                </c:pt>
                <c:pt idx="17000">
                  <c:v>5.4298899999999997E-2</c:v>
                </c:pt>
                <c:pt idx="17001">
                  <c:v>5.3088900000000001E-2</c:v>
                </c:pt>
                <c:pt idx="17002">
                  <c:v>5.1793499999999999E-2</c:v>
                </c:pt>
                <c:pt idx="17003">
                  <c:v>5.0418999999999999E-2</c:v>
                </c:pt>
                <c:pt idx="17004">
                  <c:v>4.8969199999999997E-2</c:v>
                </c:pt>
                <c:pt idx="17005">
                  <c:v>4.7446700000000001E-2</c:v>
                </c:pt>
                <c:pt idx="17006">
                  <c:v>4.5854399999999997E-2</c:v>
                </c:pt>
                <c:pt idx="17007">
                  <c:v>4.4195900000000003E-2</c:v>
                </c:pt>
                <c:pt idx="17008">
                  <c:v>4.2476600000000003E-2</c:v>
                </c:pt>
                <c:pt idx="17009">
                  <c:v>4.0703700000000002E-2</c:v>
                </c:pt>
                <c:pt idx="17010">
                  <c:v>3.8884000000000002E-2</c:v>
                </c:pt>
                <c:pt idx="17011">
                  <c:v>3.7022699999999999E-2</c:v>
                </c:pt>
                <c:pt idx="17012">
                  <c:v>3.5124000000000002E-2</c:v>
                </c:pt>
                <c:pt idx="17013">
                  <c:v>3.31913E-2</c:v>
                </c:pt>
                <c:pt idx="17014">
                  <c:v>3.12278E-2</c:v>
                </c:pt>
                <c:pt idx="17015">
                  <c:v>2.92368E-2</c:v>
                </c:pt>
                <c:pt idx="17016">
                  <c:v>2.72219E-2</c:v>
                </c:pt>
                <c:pt idx="17017">
                  <c:v>2.51872E-2</c:v>
                </c:pt>
                <c:pt idx="17018">
                  <c:v>2.3138700000000002E-2</c:v>
                </c:pt>
                <c:pt idx="17019">
                  <c:v>2.1083000000000001E-2</c:v>
                </c:pt>
                <c:pt idx="17020">
                  <c:v>1.90239E-2</c:v>
                </c:pt>
                <c:pt idx="17021">
                  <c:v>1.69657E-2</c:v>
                </c:pt>
                <c:pt idx="17022">
                  <c:v>1.49146E-2</c:v>
                </c:pt>
                <c:pt idx="17023">
                  <c:v>1.2875899999999999E-2</c:v>
                </c:pt>
                <c:pt idx="17024">
                  <c:v>1.08524E-2</c:v>
                </c:pt>
                <c:pt idx="17025" formatCode="0.00E+00">
                  <c:v>8.8478700000000007E-3</c:v>
                </c:pt>
                <c:pt idx="17026" formatCode="0.00E+00">
                  <c:v>6.8677800000000004E-3</c:v>
                </c:pt>
                <c:pt idx="17027" formatCode="0.00E+00">
                  <c:v>4.9177999999999999E-3</c:v>
                </c:pt>
                <c:pt idx="17028" formatCode="0.00E+00">
                  <c:v>3.00242E-3</c:v>
                </c:pt>
                <c:pt idx="17029" formatCode="0.00E+00">
                  <c:v>1.1253000000000001E-3</c:v>
                </c:pt>
                <c:pt idx="17030" formatCode="0.00E+00">
                  <c:v>-7.1026800000000001E-4</c:v>
                </c:pt>
                <c:pt idx="17031" formatCode="0.00E+00">
                  <c:v>-2.50154E-3</c:v>
                </c:pt>
                <c:pt idx="17032" formatCode="0.00E+00">
                  <c:v>-4.24567E-3</c:v>
                </c:pt>
                <c:pt idx="17033" formatCode="0.00E+00">
                  <c:v>-5.9374099999999997E-3</c:v>
                </c:pt>
                <c:pt idx="17034" formatCode="0.00E+00">
                  <c:v>-7.5697400000000001E-3</c:v>
                </c:pt>
                <c:pt idx="17035" formatCode="0.00E+00">
                  <c:v>-9.1379600000000005E-3</c:v>
                </c:pt>
                <c:pt idx="17036">
                  <c:v>-1.0640699999999999E-2</c:v>
                </c:pt>
                <c:pt idx="17037">
                  <c:v>-1.20775E-2</c:v>
                </c:pt>
                <c:pt idx="17038">
                  <c:v>-1.3446899999999999E-2</c:v>
                </c:pt>
                <c:pt idx="17039">
                  <c:v>-1.47457E-2</c:v>
                </c:pt>
                <c:pt idx="17040">
                  <c:v>-1.5969299999999999E-2</c:v>
                </c:pt>
                <c:pt idx="17041">
                  <c:v>-1.7114999999999998E-2</c:v>
                </c:pt>
                <c:pt idx="17042">
                  <c:v>-1.8181200000000002E-2</c:v>
                </c:pt>
                <c:pt idx="17043">
                  <c:v>-1.91659E-2</c:v>
                </c:pt>
                <c:pt idx="17044">
                  <c:v>-2.00673E-2</c:v>
                </c:pt>
                <c:pt idx="17045">
                  <c:v>-2.0884199999999999E-2</c:v>
                </c:pt>
                <c:pt idx="17046">
                  <c:v>-2.1616E-2</c:v>
                </c:pt>
                <c:pt idx="17047">
                  <c:v>-2.2263000000000002E-2</c:v>
                </c:pt>
                <c:pt idx="17048">
                  <c:v>-2.2825399999999999E-2</c:v>
                </c:pt>
                <c:pt idx="17049">
                  <c:v>-2.3302199999999999E-2</c:v>
                </c:pt>
                <c:pt idx="17050">
                  <c:v>-2.3692100000000001E-2</c:v>
                </c:pt>
                <c:pt idx="17051">
                  <c:v>-2.3994600000000001E-2</c:v>
                </c:pt>
                <c:pt idx="17052">
                  <c:v>-2.4209499999999998E-2</c:v>
                </c:pt>
                <c:pt idx="17053">
                  <c:v>-2.4334999999999999E-2</c:v>
                </c:pt>
                <c:pt idx="17054">
                  <c:v>-2.43705E-2</c:v>
                </c:pt>
                <c:pt idx="17055">
                  <c:v>-2.4317200000000001E-2</c:v>
                </c:pt>
                <c:pt idx="17056">
                  <c:v>-2.41771E-2</c:v>
                </c:pt>
                <c:pt idx="17057">
                  <c:v>-2.39521E-2</c:v>
                </c:pt>
                <c:pt idx="17058">
                  <c:v>-2.3643899999999999E-2</c:v>
                </c:pt>
                <c:pt idx="17059">
                  <c:v>-2.3253800000000002E-2</c:v>
                </c:pt>
                <c:pt idx="17060">
                  <c:v>-2.2783000000000001E-2</c:v>
                </c:pt>
                <c:pt idx="17061">
                  <c:v>-2.2233200000000002E-2</c:v>
                </c:pt>
                <c:pt idx="17062">
                  <c:v>-2.16055E-2</c:v>
                </c:pt>
                <c:pt idx="17063">
                  <c:v>-2.09003E-2</c:v>
                </c:pt>
                <c:pt idx="17064">
                  <c:v>-2.01186E-2</c:v>
                </c:pt>
                <c:pt idx="17065">
                  <c:v>-1.9262100000000001E-2</c:v>
                </c:pt>
                <c:pt idx="17066">
                  <c:v>-1.8333200000000001E-2</c:v>
                </c:pt>
                <c:pt idx="17067">
                  <c:v>-1.7334200000000001E-2</c:v>
                </c:pt>
                <c:pt idx="17068">
                  <c:v>-1.6268100000000001E-2</c:v>
                </c:pt>
                <c:pt idx="17069">
                  <c:v>-1.5137599999999999E-2</c:v>
                </c:pt>
                <c:pt idx="17070">
                  <c:v>-1.39449E-2</c:v>
                </c:pt>
                <c:pt idx="17071">
                  <c:v>-1.26921E-2</c:v>
                </c:pt>
                <c:pt idx="17072">
                  <c:v>-1.13825E-2</c:v>
                </c:pt>
                <c:pt idx="17073">
                  <c:v>-1.0019699999999999E-2</c:v>
                </c:pt>
                <c:pt idx="17074" formatCode="0.00E+00">
                  <c:v>-8.6068399999999993E-3</c:v>
                </c:pt>
                <c:pt idx="17075" formatCode="0.00E+00">
                  <c:v>-7.14724E-3</c:v>
                </c:pt>
                <c:pt idx="17076" formatCode="0.00E+00">
                  <c:v>-5.6441699999999996E-3</c:v>
                </c:pt>
                <c:pt idx="17077" formatCode="0.00E+00">
                  <c:v>-4.1005599999999996E-3</c:v>
                </c:pt>
                <c:pt idx="17078" formatCode="0.00E+00">
                  <c:v>-2.5194800000000002E-3</c:v>
                </c:pt>
                <c:pt idx="17079" formatCode="0.00E+00">
                  <c:v>-9.0435600000000004E-4</c:v>
                </c:pt>
                <c:pt idx="17080" formatCode="0.00E+00">
                  <c:v>7.4145199999999997E-4</c:v>
                </c:pt>
                <c:pt idx="17081" formatCode="0.00E+00">
                  <c:v>2.4145799999999999E-3</c:v>
                </c:pt>
                <c:pt idx="17082" formatCode="0.00E+00">
                  <c:v>4.1117599999999999E-3</c:v>
                </c:pt>
                <c:pt idx="17083" formatCode="0.00E+00">
                  <c:v>5.8300399999999999E-3</c:v>
                </c:pt>
                <c:pt idx="17084" formatCode="0.00E+00">
                  <c:v>7.5662000000000004E-3</c:v>
                </c:pt>
                <c:pt idx="17085" formatCode="0.00E+00">
                  <c:v>9.3162200000000001E-3</c:v>
                </c:pt>
                <c:pt idx="17086">
                  <c:v>1.10759E-2</c:v>
                </c:pt>
                <c:pt idx="17087">
                  <c:v>1.2841E-2</c:v>
                </c:pt>
                <c:pt idx="17088">
                  <c:v>1.4606900000000001E-2</c:v>
                </c:pt>
                <c:pt idx="17089">
                  <c:v>1.6369499999999999E-2</c:v>
                </c:pt>
                <c:pt idx="17090">
                  <c:v>1.8125200000000001E-2</c:v>
                </c:pt>
                <c:pt idx="17091">
                  <c:v>1.9869700000000001E-2</c:v>
                </c:pt>
                <c:pt idx="17092">
                  <c:v>2.15978E-2</c:v>
                </c:pt>
                <c:pt idx="17093">
                  <c:v>2.3305300000000001E-2</c:v>
                </c:pt>
                <c:pt idx="17094">
                  <c:v>2.4989299999999999E-2</c:v>
                </c:pt>
                <c:pt idx="17095">
                  <c:v>2.6647400000000002E-2</c:v>
                </c:pt>
                <c:pt idx="17096">
                  <c:v>2.8276900000000001E-2</c:v>
                </c:pt>
                <c:pt idx="17097">
                  <c:v>2.9873899999999998E-2</c:v>
                </c:pt>
                <c:pt idx="17098">
                  <c:v>3.1434499999999997E-2</c:v>
                </c:pt>
                <c:pt idx="17099">
                  <c:v>3.2954999999999998E-2</c:v>
                </c:pt>
                <c:pt idx="17100">
                  <c:v>3.4431799999999999E-2</c:v>
                </c:pt>
                <c:pt idx="17101">
                  <c:v>3.5861200000000003E-2</c:v>
                </c:pt>
                <c:pt idx="17102">
                  <c:v>3.7239300000000003E-2</c:v>
                </c:pt>
                <c:pt idx="17103">
                  <c:v>3.8562899999999997E-2</c:v>
                </c:pt>
                <c:pt idx="17104">
                  <c:v>3.9829700000000003E-2</c:v>
                </c:pt>
                <c:pt idx="17105">
                  <c:v>4.1037799999999999E-2</c:v>
                </c:pt>
                <c:pt idx="17106">
                  <c:v>4.2185399999999998E-2</c:v>
                </c:pt>
                <c:pt idx="17107">
                  <c:v>4.3270400000000001E-2</c:v>
                </c:pt>
                <c:pt idx="17108">
                  <c:v>4.4290599999999999E-2</c:v>
                </c:pt>
                <c:pt idx="17109">
                  <c:v>4.5243899999999997E-2</c:v>
                </c:pt>
                <c:pt idx="17110">
                  <c:v>4.6127799999999997E-2</c:v>
                </c:pt>
                <c:pt idx="17111">
                  <c:v>4.6940099999999998E-2</c:v>
                </c:pt>
                <c:pt idx="17112">
                  <c:v>4.7679600000000003E-2</c:v>
                </c:pt>
                <c:pt idx="17113">
                  <c:v>4.8345199999999998E-2</c:v>
                </c:pt>
                <c:pt idx="17114">
                  <c:v>4.8935600000000003E-2</c:v>
                </c:pt>
                <c:pt idx="17115">
                  <c:v>4.9449199999999999E-2</c:v>
                </c:pt>
                <c:pt idx="17116">
                  <c:v>4.9884100000000001E-2</c:v>
                </c:pt>
                <c:pt idx="17117">
                  <c:v>5.0238699999999997E-2</c:v>
                </c:pt>
                <c:pt idx="17118">
                  <c:v>5.0511599999999997E-2</c:v>
                </c:pt>
                <c:pt idx="17119">
                  <c:v>5.0701299999999998E-2</c:v>
                </c:pt>
                <c:pt idx="17120">
                  <c:v>5.0806499999999997E-2</c:v>
                </c:pt>
                <c:pt idx="17121">
                  <c:v>5.0826499999999997E-2</c:v>
                </c:pt>
                <c:pt idx="17122">
                  <c:v>5.07605E-2</c:v>
                </c:pt>
                <c:pt idx="17123">
                  <c:v>5.0608199999999999E-2</c:v>
                </c:pt>
                <c:pt idx="17124">
                  <c:v>5.03691E-2</c:v>
                </c:pt>
                <c:pt idx="17125">
                  <c:v>5.0043799999999999E-2</c:v>
                </c:pt>
                <c:pt idx="17126">
                  <c:v>4.9633400000000001E-2</c:v>
                </c:pt>
                <c:pt idx="17127">
                  <c:v>4.9139200000000001E-2</c:v>
                </c:pt>
                <c:pt idx="17128">
                  <c:v>4.8561800000000002E-2</c:v>
                </c:pt>
                <c:pt idx="17129">
                  <c:v>4.7902800000000002E-2</c:v>
                </c:pt>
                <c:pt idx="17130">
                  <c:v>4.7163799999999999E-2</c:v>
                </c:pt>
                <c:pt idx="17131">
                  <c:v>4.63463E-2</c:v>
                </c:pt>
                <c:pt idx="17132">
                  <c:v>4.54508E-2</c:v>
                </c:pt>
                <c:pt idx="17133">
                  <c:v>4.4478299999999998E-2</c:v>
                </c:pt>
                <c:pt idx="17134">
                  <c:v>4.3430499999999997E-2</c:v>
                </c:pt>
                <c:pt idx="17135">
                  <c:v>4.231E-2</c:v>
                </c:pt>
                <c:pt idx="17136">
                  <c:v>4.1119599999999999E-2</c:v>
                </c:pt>
                <c:pt idx="17137">
                  <c:v>3.9861300000000002E-2</c:v>
                </c:pt>
                <c:pt idx="17138">
                  <c:v>3.8536300000000002E-2</c:v>
                </c:pt>
                <c:pt idx="17139">
                  <c:v>3.7146100000000001E-2</c:v>
                </c:pt>
                <c:pt idx="17140">
                  <c:v>3.5693099999999998E-2</c:v>
                </c:pt>
                <c:pt idx="17141">
                  <c:v>3.4179599999999997E-2</c:v>
                </c:pt>
                <c:pt idx="17142">
                  <c:v>3.26083E-2</c:v>
                </c:pt>
                <c:pt idx="17143">
                  <c:v>3.0982200000000001E-2</c:v>
                </c:pt>
                <c:pt idx="17144">
                  <c:v>2.9304899999999998E-2</c:v>
                </c:pt>
                <c:pt idx="17145">
                  <c:v>2.75795E-2</c:v>
                </c:pt>
                <c:pt idx="17146">
                  <c:v>2.5808999999999999E-2</c:v>
                </c:pt>
                <c:pt idx="17147">
                  <c:v>2.3996900000000002E-2</c:v>
                </c:pt>
                <c:pt idx="17148">
                  <c:v>2.21465E-2</c:v>
                </c:pt>
                <c:pt idx="17149">
                  <c:v>2.0261100000000001E-2</c:v>
                </c:pt>
                <c:pt idx="17150">
                  <c:v>1.8342899999999999E-2</c:v>
                </c:pt>
                <c:pt idx="17151">
                  <c:v>1.6394700000000002E-2</c:v>
                </c:pt>
                <c:pt idx="17152">
                  <c:v>1.4419899999999999E-2</c:v>
                </c:pt>
                <c:pt idx="17153">
                  <c:v>1.2422300000000001E-2</c:v>
                </c:pt>
                <c:pt idx="17154">
                  <c:v>1.0405899999999999E-2</c:v>
                </c:pt>
                <c:pt idx="17155" formatCode="0.00E+00">
                  <c:v>8.3756400000000002E-3</c:v>
                </c:pt>
                <c:pt idx="17156" formatCode="0.00E+00">
                  <c:v>6.3364099999999998E-3</c:v>
                </c:pt>
                <c:pt idx="17157" formatCode="0.00E+00">
                  <c:v>4.2921699999999997E-3</c:v>
                </c:pt>
                <c:pt idx="17158" formatCode="0.00E+00">
                  <c:v>2.2457900000000001E-3</c:v>
                </c:pt>
                <c:pt idx="17159" formatCode="0.00E+00">
                  <c:v>2.00533E-4</c:v>
                </c:pt>
                <c:pt idx="17160" formatCode="0.00E+00">
                  <c:v>-1.83953E-3</c:v>
                </c:pt>
                <c:pt idx="17161" formatCode="0.00E+00">
                  <c:v>-3.87047E-3</c:v>
                </c:pt>
                <c:pt idx="17162" formatCode="0.00E+00">
                  <c:v>-5.8891100000000004E-3</c:v>
                </c:pt>
                <c:pt idx="17163" formatCode="0.00E+00">
                  <c:v>-7.8923699999999992E-3</c:v>
                </c:pt>
                <c:pt idx="17164" formatCode="0.00E+00">
                  <c:v>-9.8766900000000005E-3</c:v>
                </c:pt>
                <c:pt idx="17165">
                  <c:v>-1.18383E-2</c:v>
                </c:pt>
                <c:pt idx="17166">
                  <c:v>-1.37737E-2</c:v>
                </c:pt>
                <c:pt idx="17167">
                  <c:v>-1.56794E-2</c:v>
                </c:pt>
                <c:pt idx="17168">
                  <c:v>-1.7552000000000002E-2</c:v>
                </c:pt>
                <c:pt idx="17169">
                  <c:v>-1.9388099999999998E-2</c:v>
                </c:pt>
                <c:pt idx="17170">
                  <c:v>-2.11836E-2</c:v>
                </c:pt>
                <c:pt idx="17171">
                  <c:v>-2.29351E-2</c:v>
                </c:pt>
                <c:pt idx="17172">
                  <c:v>-2.4639500000000002E-2</c:v>
                </c:pt>
                <c:pt idx="17173">
                  <c:v>-2.6293500000000001E-2</c:v>
                </c:pt>
                <c:pt idx="17174">
                  <c:v>-2.78926E-2</c:v>
                </c:pt>
                <c:pt idx="17175">
                  <c:v>-2.94325E-2</c:v>
                </c:pt>
                <c:pt idx="17176">
                  <c:v>-3.09094E-2</c:v>
                </c:pt>
                <c:pt idx="17177">
                  <c:v>-3.2319899999999999E-2</c:v>
                </c:pt>
                <c:pt idx="17178">
                  <c:v>-3.3660900000000001E-2</c:v>
                </c:pt>
                <c:pt idx="17179">
                  <c:v>-3.4928500000000001E-2</c:v>
                </c:pt>
                <c:pt idx="17180">
                  <c:v>-3.61193E-2</c:v>
                </c:pt>
                <c:pt idx="17181">
                  <c:v>-3.72305E-2</c:v>
                </c:pt>
                <c:pt idx="17182">
                  <c:v>-3.8259399999999999E-2</c:v>
                </c:pt>
                <c:pt idx="17183">
                  <c:v>-3.9203300000000003E-2</c:v>
                </c:pt>
                <c:pt idx="17184">
                  <c:v>-4.0059600000000001E-2</c:v>
                </c:pt>
                <c:pt idx="17185">
                  <c:v>-4.0826099999999997E-2</c:v>
                </c:pt>
                <c:pt idx="17186">
                  <c:v>-4.1499899999999999E-2</c:v>
                </c:pt>
                <c:pt idx="17187">
                  <c:v>-4.20788E-2</c:v>
                </c:pt>
                <c:pt idx="17188">
                  <c:v>-4.25607E-2</c:v>
                </c:pt>
                <c:pt idx="17189">
                  <c:v>-4.2943700000000001E-2</c:v>
                </c:pt>
                <c:pt idx="17190">
                  <c:v>-4.3226000000000001E-2</c:v>
                </c:pt>
                <c:pt idx="17191">
                  <c:v>-4.3406399999999998E-2</c:v>
                </c:pt>
                <c:pt idx="17192">
                  <c:v>-4.3483500000000001E-2</c:v>
                </c:pt>
                <c:pt idx="17193">
                  <c:v>-4.34562E-2</c:v>
                </c:pt>
                <c:pt idx="17194">
                  <c:v>-4.3323300000000002E-2</c:v>
                </c:pt>
                <c:pt idx="17195">
                  <c:v>-4.30836E-2</c:v>
                </c:pt>
                <c:pt idx="17196">
                  <c:v>-4.2736200000000002E-2</c:v>
                </c:pt>
                <c:pt idx="17197">
                  <c:v>-4.2280499999999999E-2</c:v>
                </c:pt>
                <c:pt idx="17198">
                  <c:v>-4.1716400000000001E-2</c:v>
                </c:pt>
                <c:pt idx="17199">
                  <c:v>-4.1044299999999999E-2</c:v>
                </c:pt>
                <c:pt idx="17200">
                  <c:v>-4.0265200000000001E-2</c:v>
                </c:pt>
                <c:pt idx="17201">
                  <c:v>-3.93798E-2</c:v>
                </c:pt>
                <c:pt idx="17202">
                  <c:v>-3.8388600000000002E-2</c:v>
                </c:pt>
                <c:pt idx="17203">
                  <c:v>-3.7291900000000003E-2</c:v>
                </c:pt>
                <c:pt idx="17204">
                  <c:v>-3.6089900000000001E-2</c:v>
                </c:pt>
                <c:pt idx="17205">
                  <c:v>-3.4782100000000003E-2</c:v>
                </c:pt>
                <c:pt idx="17206">
                  <c:v>-3.3368500000000002E-2</c:v>
                </c:pt>
                <c:pt idx="17207">
                  <c:v>-3.18499E-2</c:v>
                </c:pt>
                <c:pt idx="17208">
                  <c:v>-3.0226800000000002E-2</c:v>
                </c:pt>
                <c:pt idx="17209">
                  <c:v>-2.8500399999999999E-2</c:v>
                </c:pt>
                <c:pt idx="17210">
                  <c:v>-2.6672100000000001E-2</c:v>
                </c:pt>
                <c:pt idx="17211">
                  <c:v>-2.4743600000000001E-2</c:v>
                </c:pt>
                <c:pt idx="17212">
                  <c:v>-2.2715599999999999E-2</c:v>
                </c:pt>
                <c:pt idx="17213">
                  <c:v>-2.05896E-2</c:v>
                </c:pt>
                <c:pt idx="17214">
                  <c:v>-1.8368700000000002E-2</c:v>
                </c:pt>
                <c:pt idx="17215">
                  <c:v>-1.60561E-2</c:v>
                </c:pt>
                <c:pt idx="17216">
                  <c:v>-1.36539E-2</c:v>
                </c:pt>
                <c:pt idx="17217">
                  <c:v>-1.11638E-2</c:v>
                </c:pt>
                <c:pt idx="17218" formatCode="0.00E+00">
                  <c:v>-8.5879500000000004E-3</c:v>
                </c:pt>
                <c:pt idx="17219" formatCode="0.00E+00">
                  <c:v>-5.9283399999999998E-3</c:v>
                </c:pt>
                <c:pt idx="17220" formatCode="0.00E+00">
                  <c:v>-3.1868399999999998E-3</c:v>
                </c:pt>
                <c:pt idx="17221" formatCode="0.00E+00">
                  <c:v>-3.66189E-4</c:v>
                </c:pt>
                <c:pt idx="17222" formatCode="0.00E+00">
                  <c:v>2.5299400000000001E-3</c:v>
                </c:pt>
                <c:pt idx="17223" formatCode="0.00E+00">
                  <c:v>5.4981500000000003E-3</c:v>
                </c:pt>
                <c:pt idx="17224" formatCode="0.00E+00">
                  <c:v>8.5356800000000004E-3</c:v>
                </c:pt>
                <c:pt idx="17225">
                  <c:v>1.16393E-2</c:v>
                </c:pt>
                <c:pt idx="17226">
                  <c:v>1.4805E-2</c:v>
                </c:pt>
                <c:pt idx="17227">
                  <c:v>1.8028300000000001E-2</c:v>
                </c:pt>
                <c:pt idx="17228">
                  <c:v>2.1305299999999999E-2</c:v>
                </c:pt>
                <c:pt idx="17229">
                  <c:v>2.4632600000000001E-2</c:v>
                </c:pt>
                <c:pt idx="17230">
                  <c:v>2.80066E-2</c:v>
                </c:pt>
                <c:pt idx="17231">
                  <c:v>3.1423600000000003E-2</c:v>
                </c:pt>
                <c:pt idx="17232">
                  <c:v>3.4880300000000003E-2</c:v>
                </c:pt>
                <c:pt idx="17233">
                  <c:v>3.8372900000000001E-2</c:v>
                </c:pt>
                <c:pt idx="17234">
                  <c:v>4.1897799999999999E-2</c:v>
                </c:pt>
                <c:pt idx="17235">
                  <c:v>4.5451100000000001E-2</c:v>
                </c:pt>
                <c:pt idx="17236">
                  <c:v>4.90284E-2</c:v>
                </c:pt>
                <c:pt idx="17237">
                  <c:v>5.2625199999999997E-2</c:v>
                </c:pt>
                <c:pt idx="17238">
                  <c:v>5.6237099999999998E-2</c:v>
                </c:pt>
                <c:pt idx="17239">
                  <c:v>5.9859299999999997E-2</c:v>
                </c:pt>
                <c:pt idx="17240">
                  <c:v>6.3487799999999997E-2</c:v>
                </c:pt>
                <c:pt idx="17241">
                  <c:v>6.7118800000000006E-2</c:v>
                </c:pt>
                <c:pt idx="17242">
                  <c:v>7.0748400000000003E-2</c:v>
                </c:pt>
                <c:pt idx="17243">
                  <c:v>7.4371599999999996E-2</c:v>
                </c:pt>
                <c:pt idx="17244">
                  <c:v>7.7983800000000006E-2</c:v>
                </c:pt>
                <c:pt idx="17245">
                  <c:v>8.1580899999999998E-2</c:v>
                </c:pt>
                <c:pt idx="17246">
                  <c:v>8.5159299999999993E-2</c:v>
                </c:pt>
                <c:pt idx="17247">
                  <c:v>8.8714500000000002E-2</c:v>
                </c:pt>
                <c:pt idx="17248">
                  <c:v>9.2241900000000002E-2</c:v>
                </c:pt>
                <c:pt idx="17249">
                  <c:v>9.57374E-2</c:v>
                </c:pt>
                <c:pt idx="17250">
                  <c:v>9.9197300000000002E-2</c:v>
                </c:pt>
                <c:pt idx="17251">
                  <c:v>0.102618</c:v>
                </c:pt>
                <c:pt idx="17252">
                  <c:v>0.10599600000000001</c:v>
                </c:pt>
                <c:pt idx="17253">
                  <c:v>0.10932699999999999</c:v>
                </c:pt>
                <c:pt idx="17254">
                  <c:v>0.112606</c:v>
                </c:pt>
                <c:pt idx="17255">
                  <c:v>0.115828</c:v>
                </c:pt>
                <c:pt idx="17256">
                  <c:v>0.118989</c:v>
                </c:pt>
                <c:pt idx="17257">
                  <c:v>0.122086</c:v>
                </c:pt>
                <c:pt idx="17258">
                  <c:v>0.12511800000000001</c:v>
                </c:pt>
                <c:pt idx="17259">
                  <c:v>0.128078</c:v>
                </c:pt>
                <c:pt idx="17260">
                  <c:v>0.130965</c:v>
                </c:pt>
                <c:pt idx="17261">
                  <c:v>0.13377500000000001</c:v>
                </c:pt>
                <c:pt idx="17262">
                  <c:v>0.13650499999999999</c:v>
                </c:pt>
                <c:pt idx="17263">
                  <c:v>0.139153</c:v>
                </c:pt>
                <c:pt idx="17264">
                  <c:v>0.14171600000000001</c:v>
                </c:pt>
                <c:pt idx="17265">
                  <c:v>0.14418900000000001</c:v>
                </c:pt>
                <c:pt idx="17266">
                  <c:v>0.14657300000000001</c:v>
                </c:pt>
                <c:pt idx="17267">
                  <c:v>0.148863</c:v>
                </c:pt>
                <c:pt idx="17268">
                  <c:v>0.15106</c:v>
                </c:pt>
                <c:pt idx="17269">
                  <c:v>0.15316099999999999</c:v>
                </c:pt>
                <c:pt idx="17270">
                  <c:v>0.155164</c:v>
                </c:pt>
                <c:pt idx="17271">
                  <c:v>0.15706700000000001</c:v>
                </c:pt>
                <c:pt idx="17272">
                  <c:v>0.15886800000000001</c:v>
                </c:pt>
                <c:pt idx="17273">
                  <c:v>0.16056200000000001</c:v>
                </c:pt>
                <c:pt idx="17274">
                  <c:v>0.16214899999999999</c:v>
                </c:pt>
                <c:pt idx="17275">
                  <c:v>0.163628</c:v>
                </c:pt>
                <c:pt idx="17276">
                  <c:v>0.164996</c:v>
                </c:pt>
                <c:pt idx="17277">
                  <c:v>0.16625200000000001</c:v>
                </c:pt>
                <c:pt idx="17278">
                  <c:v>0.16739599999999999</c:v>
                </c:pt>
                <c:pt idx="17279">
                  <c:v>0.16842399999999999</c:v>
                </c:pt>
                <c:pt idx="17280">
                  <c:v>0.16933799999999999</c:v>
                </c:pt>
                <c:pt idx="17281">
                  <c:v>0.17013700000000001</c:v>
                </c:pt>
                <c:pt idx="17282">
                  <c:v>0.170822</c:v>
                </c:pt>
                <c:pt idx="17283">
                  <c:v>0.17139399999999999</c:v>
                </c:pt>
                <c:pt idx="17284">
                  <c:v>0.171852</c:v>
                </c:pt>
                <c:pt idx="17285">
                  <c:v>0.17219599999999999</c:v>
                </c:pt>
                <c:pt idx="17286">
                  <c:v>0.172427</c:v>
                </c:pt>
                <c:pt idx="17287">
                  <c:v>0.172545</c:v>
                </c:pt>
                <c:pt idx="17288">
                  <c:v>0.17255300000000001</c:v>
                </c:pt>
                <c:pt idx="17289">
                  <c:v>0.17244999999999999</c:v>
                </c:pt>
                <c:pt idx="17290">
                  <c:v>0.172239</c:v>
                </c:pt>
                <c:pt idx="17291">
                  <c:v>0.17192199999999999</c:v>
                </c:pt>
                <c:pt idx="17292">
                  <c:v>0.17149900000000001</c:v>
                </c:pt>
                <c:pt idx="17293">
                  <c:v>0.17097100000000001</c:v>
                </c:pt>
                <c:pt idx="17294">
                  <c:v>0.17033799999999999</c:v>
                </c:pt>
                <c:pt idx="17295">
                  <c:v>0.169602</c:v>
                </c:pt>
                <c:pt idx="17296">
                  <c:v>0.168763</c:v>
                </c:pt>
                <c:pt idx="17297">
                  <c:v>0.167824</c:v>
                </c:pt>
                <c:pt idx="17298">
                  <c:v>0.16678499999999999</c:v>
                </c:pt>
                <c:pt idx="17299">
                  <c:v>0.16564999999999999</c:v>
                </c:pt>
                <c:pt idx="17300">
                  <c:v>0.16442200000000001</c:v>
                </c:pt>
                <c:pt idx="17301">
                  <c:v>0.163103</c:v>
                </c:pt>
                <c:pt idx="17302">
                  <c:v>0.16169700000000001</c:v>
                </c:pt>
                <c:pt idx="17303">
                  <c:v>0.16020599999999999</c:v>
                </c:pt>
                <c:pt idx="17304">
                  <c:v>0.158632</c:v>
                </c:pt>
                <c:pt idx="17305">
                  <c:v>0.15697900000000001</c:v>
                </c:pt>
                <c:pt idx="17306">
                  <c:v>0.15525</c:v>
                </c:pt>
                <c:pt idx="17307">
                  <c:v>0.153447</c:v>
                </c:pt>
                <c:pt idx="17308">
                  <c:v>0.15157100000000001</c:v>
                </c:pt>
                <c:pt idx="17309">
                  <c:v>0.14962500000000001</c:v>
                </c:pt>
                <c:pt idx="17310">
                  <c:v>0.14761199999999999</c:v>
                </c:pt>
                <c:pt idx="17311">
                  <c:v>0.145537</c:v>
                </c:pt>
                <c:pt idx="17312">
                  <c:v>0.143404</c:v>
                </c:pt>
                <c:pt idx="17313">
                  <c:v>0.14121600000000001</c:v>
                </c:pt>
                <c:pt idx="17314">
                  <c:v>0.13897599999999999</c:v>
                </c:pt>
                <c:pt idx="17315">
                  <c:v>0.136687</c:v>
                </c:pt>
                <c:pt idx="17316">
                  <c:v>0.134354</c:v>
                </c:pt>
                <c:pt idx="17317">
                  <c:v>0.13197900000000001</c:v>
                </c:pt>
                <c:pt idx="17318">
                  <c:v>0.12956599999999999</c:v>
                </c:pt>
                <c:pt idx="17319">
                  <c:v>0.12711900000000001</c:v>
                </c:pt>
                <c:pt idx="17320">
                  <c:v>0.124641</c:v>
                </c:pt>
                <c:pt idx="17321">
                  <c:v>0.122137</c:v>
                </c:pt>
                <c:pt idx="17322">
                  <c:v>0.11960899999999999</c:v>
                </c:pt>
                <c:pt idx="17323">
                  <c:v>0.117063</c:v>
                </c:pt>
                <c:pt idx="17324">
                  <c:v>0.11450100000000001</c:v>
                </c:pt>
                <c:pt idx="17325">
                  <c:v>0.111927</c:v>
                </c:pt>
                <c:pt idx="17326">
                  <c:v>0.109343</c:v>
                </c:pt>
                <c:pt idx="17327">
                  <c:v>0.106754</c:v>
                </c:pt>
                <c:pt idx="17328">
                  <c:v>0.104161</c:v>
                </c:pt>
                <c:pt idx="17329">
                  <c:v>0.10156800000000001</c:v>
                </c:pt>
                <c:pt idx="17330">
                  <c:v>9.8978700000000003E-2</c:v>
                </c:pt>
                <c:pt idx="17331">
                  <c:v>9.6396399999999993E-2</c:v>
                </c:pt>
                <c:pt idx="17332">
                  <c:v>9.3823199999999995E-2</c:v>
                </c:pt>
                <c:pt idx="17333">
                  <c:v>9.1262300000000005E-2</c:v>
                </c:pt>
                <c:pt idx="17334">
                  <c:v>8.8717099999999993E-2</c:v>
                </c:pt>
                <c:pt idx="17335">
                  <c:v>8.6190600000000006E-2</c:v>
                </c:pt>
                <c:pt idx="17336">
                  <c:v>8.3685899999999994E-2</c:v>
                </c:pt>
                <c:pt idx="17337">
                  <c:v>8.1206399999999998E-2</c:v>
                </c:pt>
                <c:pt idx="17338">
                  <c:v>7.8755199999999997E-2</c:v>
                </c:pt>
                <c:pt idx="17339">
                  <c:v>7.6334200000000005E-2</c:v>
                </c:pt>
                <c:pt idx="17340">
                  <c:v>7.3946100000000001E-2</c:v>
                </c:pt>
                <c:pt idx="17341">
                  <c:v>7.1594400000000002E-2</c:v>
                </c:pt>
                <c:pt idx="17342">
                  <c:v>6.9282499999999997E-2</c:v>
                </c:pt>
                <c:pt idx="17343">
                  <c:v>6.70129E-2</c:v>
                </c:pt>
                <c:pt idx="17344">
                  <c:v>6.4788499999999999E-2</c:v>
                </c:pt>
                <c:pt idx="17345">
                  <c:v>6.2612299999999996E-2</c:v>
                </c:pt>
                <c:pt idx="17346">
                  <c:v>6.0487199999999998E-2</c:v>
                </c:pt>
                <c:pt idx="17347">
                  <c:v>5.8414599999999997E-2</c:v>
                </c:pt>
                <c:pt idx="17348">
                  <c:v>5.6395300000000002E-2</c:v>
                </c:pt>
                <c:pt idx="17349">
                  <c:v>5.4430300000000001E-2</c:v>
                </c:pt>
                <c:pt idx="17350">
                  <c:v>5.2521400000000003E-2</c:v>
                </c:pt>
                <c:pt idx="17351">
                  <c:v>5.0670600000000003E-2</c:v>
                </c:pt>
                <c:pt idx="17352">
                  <c:v>4.8878900000000003E-2</c:v>
                </c:pt>
                <c:pt idx="17353">
                  <c:v>4.7147500000000002E-2</c:v>
                </c:pt>
                <c:pt idx="17354">
                  <c:v>4.5477700000000003E-2</c:v>
                </c:pt>
                <c:pt idx="17355">
                  <c:v>4.3871300000000002E-2</c:v>
                </c:pt>
                <c:pt idx="17356">
                  <c:v>4.2329100000000001E-2</c:v>
                </c:pt>
                <c:pt idx="17357">
                  <c:v>4.0851600000000002E-2</c:v>
                </c:pt>
                <c:pt idx="17358">
                  <c:v>3.9439099999999998E-2</c:v>
                </c:pt>
                <c:pt idx="17359">
                  <c:v>3.8092000000000001E-2</c:v>
                </c:pt>
                <c:pt idx="17360">
                  <c:v>3.6811099999999999E-2</c:v>
                </c:pt>
                <c:pt idx="17361">
                  <c:v>3.5596900000000001E-2</c:v>
                </c:pt>
                <c:pt idx="17362">
                  <c:v>3.4448699999999999E-2</c:v>
                </c:pt>
                <c:pt idx="17363">
                  <c:v>3.3366199999999999E-2</c:v>
                </c:pt>
                <c:pt idx="17364">
                  <c:v>3.2349900000000001E-2</c:v>
                </c:pt>
                <c:pt idx="17365">
                  <c:v>3.1401100000000001E-2</c:v>
                </c:pt>
                <c:pt idx="17366">
                  <c:v>3.0520100000000001E-2</c:v>
                </c:pt>
                <c:pt idx="17367">
                  <c:v>2.9706300000000001E-2</c:v>
                </c:pt>
                <c:pt idx="17368">
                  <c:v>2.89587E-2</c:v>
                </c:pt>
                <c:pt idx="17369">
                  <c:v>2.8277099999999999E-2</c:v>
                </c:pt>
                <c:pt idx="17370">
                  <c:v>2.7661000000000002E-2</c:v>
                </c:pt>
                <c:pt idx="17371">
                  <c:v>2.71097E-2</c:v>
                </c:pt>
                <c:pt idx="17372">
                  <c:v>2.6622300000000002E-2</c:v>
                </c:pt>
                <c:pt idx="17373">
                  <c:v>2.6198300000000001E-2</c:v>
                </c:pt>
                <c:pt idx="17374">
                  <c:v>2.5837200000000001E-2</c:v>
                </c:pt>
                <c:pt idx="17375">
                  <c:v>2.55388E-2</c:v>
                </c:pt>
                <c:pt idx="17376">
                  <c:v>2.5302600000000001E-2</c:v>
                </c:pt>
                <c:pt idx="17377">
                  <c:v>2.5127300000000002E-2</c:v>
                </c:pt>
                <c:pt idx="17378">
                  <c:v>2.5011700000000001E-2</c:v>
                </c:pt>
                <c:pt idx="17379">
                  <c:v>2.4954E-2</c:v>
                </c:pt>
                <c:pt idx="17380">
                  <c:v>2.4951999999999998E-2</c:v>
                </c:pt>
                <c:pt idx="17381">
                  <c:v>2.50038E-2</c:v>
                </c:pt>
                <c:pt idx="17382">
                  <c:v>2.5107500000000001E-2</c:v>
                </c:pt>
                <c:pt idx="17383">
                  <c:v>2.5261599999999999E-2</c:v>
                </c:pt>
                <c:pt idx="17384">
                  <c:v>2.54646E-2</c:v>
                </c:pt>
                <c:pt idx="17385">
                  <c:v>2.57158E-2</c:v>
                </c:pt>
                <c:pt idx="17386">
                  <c:v>2.6014099999999998E-2</c:v>
                </c:pt>
                <c:pt idx="17387">
                  <c:v>2.6357999999999999E-2</c:v>
                </c:pt>
                <c:pt idx="17388">
                  <c:v>2.6745700000000001E-2</c:v>
                </c:pt>
                <c:pt idx="17389">
                  <c:v>2.71747E-2</c:v>
                </c:pt>
                <c:pt idx="17390">
                  <c:v>2.7642699999999999E-2</c:v>
                </c:pt>
                <c:pt idx="17391">
                  <c:v>2.8148099999999999E-2</c:v>
                </c:pt>
                <c:pt idx="17392">
                  <c:v>2.8690299999999998E-2</c:v>
                </c:pt>
                <c:pt idx="17393">
                  <c:v>2.9268200000000001E-2</c:v>
                </c:pt>
                <c:pt idx="17394">
                  <c:v>2.9879599999999999E-2</c:v>
                </c:pt>
                <c:pt idx="17395">
                  <c:v>3.0522299999999999E-2</c:v>
                </c:pt>
                <c:pt idx="17396">
                  <c:v>3.1196000000000002E-2</c:v>
                </c:pt>
                <c:pt idx="17397">
                  <c:v>3.1902399999999997E-2</c:v>
                </c:pt>
                <c:pt idx="17398">
                  <c:v>3.2638500000000001E-2</c:v>
                </c:pt>
                <c:pt idx="17399">
                  <c:v>3.3397799999999998E-2</c:v>
                </c:pt>
                <c:pt idx="17400">
                  <c:v>3.4178399999999998E-2</c:v>
                </c:pt>
                <c:pt idx="17401">
                  <c:v>3.4980400000000002E-2</c:v>
                </c:pt>
                <c:pt idx="17402">
                  <c:v>3.5801100000000002E-2</c:v>
                </c:pt>
                <c:pt idx="17403">
                  <c:v>3.6637099999999999E-2</c:v>
                </c:pt>
                <c:pt idx="17404">
                  <c:v>3.7486600000000002E-2</c:v>
                </c:pt>
                <c:pt idx="17405">
                  <c:v>3.8349000000000001E-2</c:v>
                </c:pt>
                <c:pt idx="17406">
                  <c:v>3.92237E-2</c:v>
                </c:pt>
                <c:pt idx="17407">
                  <c:v>4.0109699999999998E-2</c:v>
                </c:pt>
                <c:pt idx="17408">
                  <c:v>4.1005100000000003E-2</c:v>
                </c:pt>
                <c:pt idx="17409">
                  <c:v>4.1907800000000002E-2</c:v>
                </c:pt>
                <c:pt idx="17410">
                  <c:v>4.2816300000000002E-2</c:v>
                </c:pt>
                <c:pt idx="17411">
                  <c:v>4.3728900000000001E-2</c:v>
                </c:pt>
                <c:pt idx="17412">
                  <c:v>4.4644200000000002E-2</c:v>
                </c:pt>
                <c:pt idx="17413">
                  <c:v>4.5560700000000003E-2</c:v>
                </c:pt>
                <c:pt idx="17414">
                  <c:v>4.6477200000000003E-2</c:v>
                </c:pt>
                <c:pt idx="17415">
                  <c:v>4.73926E-2</c:v>
                </c:pt>
                <c:pt idx="17416">
                  <c:v>4.8306000000000002E-2</c:v>
                </c:pt>
                <c:pt idx="17417">
                  <c:v>4.9216000000000003E-2</c:v>
                </c:pt>
                <c:pt idx="17418">
                  <c:v>5.0121199999999998E-2</c:v>
                </c:pt>
                <c:pt idx="17419">
                  <c:v>5.1020799999999998E-2</c:v>
                </c:pt>
                <c:pt idx="17420">
                  <c:v>5.1914200000000001E-2</c:v>
                </c:pt>
                <c:pt idx="17421">
                  <c:v>5.2800600000000003E-2</c:v>
                </c:pt>
                <c:pt idx="17422">
                  <c:v>5.3679299999999999E-2</c:v>
                </c:pt>
                <c:pt idx="17423">
                  <c:v>5.4550000000000001E-2</c:v>
                </c:pt>
                <c:pt idx="17424">
                  <c:v>5.5411799999999997E-2</c:v>
                </c:pt>
                <c:pt idx="17425">
                  <c:v>5.6264099999999997E-2</c:v>
                </c:pt>
                <c:pt idx="17426">
                  <c:v>5.7106499999999998E-2</c:v>
                </c:pt>
                <c:pt idx="17427">
                  <c:v>5.7938400000000001E-2</c:v>
                </c:pt>
                <c:pt idx="17428">
                  <c:v>5.87588E-2</c:v>
                </c:pt>
                <c:pt idx="17429">
                  <c:v>5.9566899999999999E-2</c:v>
                </c:pt>
                <c:pt idx="17430">
                  <c:v>6.0362300000000001E-2</c:v>
                </c:pt>
                <c:pt idx="17431">
                  <c:v>6.1145100000000001E-2</c:v>
                </c:pt>
                <c:pt idx="17432">
                  <c:v>6.1914700000000003E-2</c:v>
                </c:pt>
                <c:pt idx="17433">
                  <c:v>6.2670000000000003E-2</c:v>
                </c:pt>
                <c:pt idx="17434">
                  <c:v>6.3410400000000006E-2</c:v>
                </c:pt>
                <c:pt idx="17435">
                  <c:v>6.4135499999999998E-2</c:v>
                </c:pt>
                <c:pt idx="17436">
                  <c:v>6.4845799999999995E-2</c:v>
                </c:pt>
                <c:pt idx="17437">
                  <c:v>6.5542000000000003E-2</c:v>
                </c:pt>
                <c:pt idx="17438">
                  <c:v>6.6224400000000003E-2</c:v>
                </c:pt>
                <c:pt idx="17439">
                  <c:v>6.6893300000000003E-2</c:v>
                </c:pt>
                <c:pt idx="17440">
                  <c:v>6.7548800000000006E-2</c:v>
                </c:pt>
                <c:pt idx="17441">
                  <c:v>6.8190600000000004E-2</c:v>
                </c:pt>
                <c:pt idx="17442">
                  <c:v>6.8818799999999999E-2</c:v>
                </c:pt>
                <c:pt idx="17443">
                  <c:v>6.9433700000000001E-2</c:v>
                </c:pt>
                <c:pt idx="17444">
                  <c:v>7.0035700000000006E-2</c:v>
                </c:pt>
                <c:pt idx="17445">
                  <c:v>7.0624800000000001E-2</c:v>
                </c:pt>
                <c:pt idx="17446">
                  <c:v>7.1203100000000005E-2</c:v>
                </c:pt>
                <c:pt idx="17447">
                  <c:v>7.1775500000000006E-2</c:v>
                </c:pt>
                <c:pt idx="17448">
                  <c:v>7.2342000000000004E-2</c:v>
                </c:pt>
                <c:pt idx="17449">
                  <c:v>7.2898099999999993E-2</c:v>
                </c:pt>
                <c:pt idx="17450">
                  <c:v>7.3443700000000001E-2</c:v>
                </c:pt>
                <c:pt idx="17451">
                  <c:v>7.3981599999999995E-2</c:v>
                </c:pt>
                <c:pt idx="17452">
                  <c:v>7.45117E-2</c:v>
                </c:pt>
                <c:pt idx="17453">
                  <c:v>7.5033799999999998E-2</c:v>
                </c:pt>
                <c:pt idx="17454">
                  <c:v>7.5548400000000002E-2</c:v>
                </c:pt>
                <c:pt idx="17455">
                  <c:v>7.6056600000000002E-2</c:v>
                </c:pt>
                <c:pt idx="17456">
                  <c:v>7.6559100000000005E-2</c:v>
                </c:pt>
                <c:pt idx="17457">
                  <c:v>7.7056700000000006E-2</c:v>
                </c:pt>
                <c:pt idx="17458">
                  <c:v>7.75502E-2</c:v>
                </c:pt>
                <c:pt idx="17459">
                  <c:v>7.8040399999999996E-2</c:v>
                </c:pt>
                <c:pt idx="17460">
                  <c:v>7.8527899999999998E-2</c:v>
                </c:pt>
                <c:pt idx="17461">
                  <c:v>7.9013E-2</c:v>
                </c:pt>
                <c:pt idx="17462">
                  <c:v>7.94961E-2</c:v>
                </c:pt>
                <c:pt idx="17463">
                  <c:v>7.9977500000000007E-2</c:v>
                </c:pt>
                <c:pt idx="17464">
                  <c:v>8.0457699999999993E-2</c:v>
                </c:pt>
                <c:pt idx="17465">
                  <c:v>8.0936800000000003E-2</c:v>
                </c:pt>
                <c:pt idx="17466">
                  <c:v>8.1415199999999993E-2</c:v>
                </c:pt>
                <c:pt idx="17467">
                  <c:v>8.1893599999999997E-2</c:v>
                </c:pt>
                <c:pt idx="17468">
                  <c:v>8.2372799999999996E-2</c:v>
                </c:pt>
                <c:pt idx="17469">
                  <c:v>8.2853499999999997E-2</c:v>
                </c:pt>
                <c:pt idx="17470">
                  <c:v>8.3336099999999996E-2</c:v>
                </c:pt>
                <c:pt idx="17471">
                  <c:v>8.3821699999999999E-2</c:v>
                </c:pt>
                <c:pt idx="17472">
                  <c:v>8.4310899999999994E-2</c:v>
                </c:pt>
                <c:pt idx="17473">
                  <c:v>8.4804000000000004E-2</c:v>
                </c:pt>
                <c:pt idx="17474">
                  <c:v>8.5300799999999996E-2</c:v>
                </c:pt>
                <c:pt idx="17475">
                  <c:v>8.5801799999999998E-2</c:v>
                </c:pt>
                <c:pt idx="17476">
                  <c:v>8.6307499999999995E-2</c:v>
                </c:pt>
                <c:pt idx="17477">
                  <c:v>8.6818199999999998E-2</c:v>
                </c:pt>
                <c:pt idx="17478">
                  <c:v>8.7334599999999998E-2</c:v>
                </c:pt>
                <c:pt idx="17479">
                  <c:v>8.7857299999999999E-2</c:v>
                </c:pt>
                <c:pt idx="17480">
                  <c:v>8.8386599999999996E-2</c:v>
                </c:pt>
                <c:pt idx="17481">
                  <c:v>8.8922500000000002E-2</c:v>
                </c:pt>
                <c:pt idx="17482">
                  <c:v>8.9464600000000005E-2</c:v>
                </c:pt>
                <c:pt idx="17483">
                  <c:v>9.0012300000000003E-2</c:v>
                </c:pt>
                <c:pt idx="17484">
                  <c:v>9.0565300000000001E-2</c:v>
                </c:pt>
                <c:pt idx="17485">
                  <c:v>9.1123499999999996E-2</c:v>
                </c:pt>
                <c:pt idx="17486">
                  <c:v>9.1686900000000002E-2</c:v>
                </c:pt>
                <c:pt idx="17487">
                  <c:v>9.2255500000000004E-2</c:v>
                </c:pt>
                <c:pt idx="17488">
                  <c:v>9.2828599999999997E-2</c:v>
                </c:pt>
                <c:pt idx="17489">
                  <c:v>9.3406199999999995E-2</c:v>
                </c:pt>
                <c:pt idx="17490">
                  <c:v>9.3989000000000003E-2</c:v>
                </c:pt>
                <c:pt idx="17491">
                  <c:v>9.4577400000000006E-2</c:v>
                </c:pt>
                <c:pt idx="17492">
                  <c:v>9.5171599999999995E-2</c:v>
                </c:pt>
                <c:pt idx="17493">
                  <c:v>9.5770900000000006E-2</c:v>
                </c:pt>
                <c:pt idx="17494">
                  <c:v>9.6374600000000005E-2</c:v>
                </c:pt>
                <c:pt idx="17495">
                  <c:v>9.6982299999999994E-2</c:v>
                </c:pt>
                <c:pt idx="17496">
                  <c:v>9.7593399999999997E-2</c:v>
                </c:pt>
                <c:pt idx="17497">
                  <c:v>9.8207699999999995E-2</c:v>
                </c:pt>
                <c:pt idx="17498">
                  <c:v>9.8825200000000002E-2</c:v>
                </c:pt>
                <c:pt idx="17499">
                  <c:v>9.9445199999999997E-2</c:v>
                </c:pt>
                <c:pt idx="17500">
                  <c:v>0.100067</c:v>
                </c:pt>
                <c:pt idx="17501">
                  <c:v>0.10069</c:v>
                </c:pt>
                <c:pt idx="17502">
                  <c:v>0.101314</c:v>
                </c:pt>
                <c:pt idx="17503">
                  <c:v>0.101937</c:v>
                </c:pt>
                <c:pt idx="17504">
                  <c:v>0.10256</c:v>
                </c:pt>
                <c:pt idx="17505">
                  <c:v>0.103183</c:v>
                </c:pt>
                <c:pt idx="17506">
                  <c:v>0.10380399999999999</c:v>
                </c:pt>
                <c:pt idx="17507">
                  <c:v>0.104424</c:v>
                </c:pt>
                <c:pt idx="17508">
                  <c:v>0.105042</c:v>
                </c:pt>
                <c:pt idx="17509">
                  <c:v>0.105658</c:v>
                </c:pt>
                <c:pt idx="17510">
                  <c:v>0.106269</c:v>
                </c:pt>
                <c:pt idx="17511">
                  <c:v>0.106877</c:v>
                </c:pt>
                <c:pt idx="17512">
                  <c:v>0.10747900000000001</c:v>
                </c:pt>
                <c:pt idx="17513">
                  <c:v>0.108075</c:v>
                </c:pt>
                <c:pt idx="17514">
                  <c:v>0.108665</c:v>
                </c:pt>
                <c:pt idx="17515">
                  <c:v>0.109248</c:v>
                </c:pt>
                <c:pt idx="17516">
                  <c:v>0.109823</c:v>
                </c:pt>
                <c:pt idx="17517">
                  <c:v>0.110389</c:v>
                </c:pt>
                <c:pt idx="17518">
                  <c:v>0.110946</c:v>
                </c:pt>
                <c:pt idx="17519">
                  <c:v>0.11149299999999999</c:v>
                </c:pt>
                <c:pt idx="17520">
                  <c:v>0.112029</c:v>
                </c:pt>
                <c:pt idx="17521">
                  <c:v>0.112554</c:v>
                </c:pt>
                <c:pt idx="17522">
                  <c:v>0.113067</c:v>
                </c:pt>
                <c:pt idx="17523">
                  <c:v>0.113568</c:v>
                </c:pt>
                <c:pt idx="17524">
                  <c:v>0.114056</c:v>
                </c:pt>
                <c:pt idx="17525">
                  <c:v>0.11453000000000001</c:v>
                </c:pt>
                <c:pt idx="17526">
                  <c:v>0.11498899999999999</c:v>
                </c:pt>
                <c:pt idx="17527">
                  <c:v>0.11543299999999999</c:v>
                </c:pt>
                <c:pt idx="17528">
                  <c:v>0.11586200000000001</c:v>
                </c:pt>
                <c:pt idx="17529">
                  <c:v>0.116274</c:v>
                </c:pt>
                <c:pt idx="17530">
                  <c:v>0.11667</c:v>
                </c:pt>
                <c:pt idx="17531">
                  <c:v>0.117048</c:v>
                </c:pt>
                <c:pt idx="17532">
                  <c:v>0.117409</c:v>
                </c:pt>
                <c:pt idx="17533">
                  <c:v>0.117752</c:v>
                </c:pt>
                <c:pt idx="17534">
                  <c:v>0.118076</c:v>
                </c:pt>
                <c:pt idx="17535">
                  <c:v>0.118381</c:v>
                </c:pt>
                <c:pt idx="17536">
                  <c:v>0.11866699999999999</c:v>
                </c:pt>
                <c:pt idx="17537">
                  <c:v>0.118935</c:v>
                </c:pt>
                <c:pt idx="17538">
                  <c:v>0.119183</c:v>
                </c:pt>
                <c:pt idx="17539">
                  <c:v>0.119412</c:v>
                </c:pt>
                <c:pt idx="17540">
                  <c:v>0.11962100000000001</c:v>
                </c:pt>
                <c:pt idx="17541">
                  <c:v>0.11981</c:v>
                </c:pt>
                <c:pt idx="17542">
                  <c:v>0.11998</c:v>
                </c:pt>
                <c:pt idx="17543">
                  <c:v>0.120129</c:v>
                </c:pt>
                <c:pt idx="17544">
                  <c:v>0.120257</c:v>
                </c:pt>
                <c:pt idx="17545">
                  <c:v>0.120364</c:v>
                </c:pt>
                <c:pt idx="17546">
                  <c:v>0.12045</c:v>
                </c:pt>
                <c:pt idx="17547">
                  <c:v>0.120516</c:v>
                </c:pt>
                <c:pt idx="17548">
                  <c:v>0.12056</c:v>
                </c:pt>
                <c:pt idx="17549">
                  <c:v>0.120584</c:v>
                </c:pt>
                <c:pt idx="17550">
                  <c:v>0.120587</c:v>
                </c:pt>
                <c:pt idx="17551">
                  <c:v>0.120569</c:v>
                </c:pt>
                <c:pt idx="17552">
                  <c:v>0.120531</c:v>
                </c:pt>
                <c:pt idx="17553">
                  <c:v>0.120472</c:v>
                </c:pt>
                <c:pt idx="17554">
                  <c:v>0.120394</c:v>
                </c:pt>
                <c:pt idx="17555">
                  <c:v>0.120296</c:v>
                </c:pt>
                <c:pt idx="17556">
                  <c:v>0.12017899999999999</c:v>
                </c:pt>
                <c:pt idx="17557">
                  <c:v>0.120043</c:v>
                </c:pt>
                <c:pt idx="17558">
                  <c:v>0.119889</c:v>
                </c:pt>
                <c:pt idx="17559">
                  <c:v>0.119718</c:v>
                </c:pt>
                <c:pt idx="17560">
                  <c:v>0.11953</c:v>
                </c:pt>
                <c:pt idx="17561">
                  <c:v>0.119325</c:v>
                </c:pt>
                <c:pt idx="17562">
                  <c:v>0.119103</c:v>
                </c:pt>
                <c:pt idx="17563">
                  <c:v>0.118865</c:v>
                </c:pt>
                <c:pt idx="17564">
                  <c:v>0.118613</c:v>
                </c:pt>
                <c:pt idx="17565">
                  <c:v>0.11834600000000001</c:v>
                </c:pt>
                <c:pt idx="17566">
                  <c:v>0.118066</c:v>
                </c:pt>
                <c:pt idx="17567">
                  <c:v>0.117772</c:v>
                </c:pt>
                <c:pt idx="17568">
                  <c:v>0.117465</c:v>
                </c:pt>
                <c:pt idx="17569">
                  <c:v>0.117146</c:v>
                </c:pt>
                <c:pt idx="17570">
                  <c:v>0.116815</c:v>
                </c:pt>
                <c:pt idx="17571">
                  <c:v>0.11647299999999999</c:v>
                </c:pt>
                <c:pt idx="17572">
                  <c:v>0.116121</c:v>
                </c:pt>
                <c:pt idx="17573">
                  <c:v>0.115759</c:v>
                </c:pt>
                <c:pt idx="17574">
                  <c:v>0.115387</c:v>
                </c:pt>
                <c:pt idx="17575">
                  <c:v>0.115006</c:v>
                </c:pt>
                <c:pt idx="17576">
                  <c:v>0.114616</c:v>
                </c:pt>
                <c:pt idx="17577">
                  <c:v>0.11422</c:v>
                </c:pt>
                <c:pt idx="17578">
                  <c:v>0.113816</c:v>
                </c:pt>
                <c:pt idx="17579">
                  <c:v>0.11340500000000001</c:v>
                </c:pt>
                <c:pt idx="17580">
                  <c:v>0.11298900000000001</c:v>
                </c:pt>
                <c:pt idx="17581">
                  <c:v>0.112568</c:v>
                </c:pt>
                <c:pt idx="17582">
                  <c:v>0.11214200000000001</c:v>
                </c:pt>
                <c:pt idx="17583">
                  <c:v>0.11171200000000001</c:v>
                </c:pt>
                <c:pt idx="17584">
                  <c:v>0.111278</c:v>
                </c:pt>
                <c:pt idx="17585">
                  <c:v>0.110841</c:v>
                </c:pt>
                <c:pt idx="17586">
                  <c:v>0.110402</c:v>
                </c:pt>
                <c:pt idx="17587">
                  <c:v>0.10996</c:v>
                </c:pt>
                <c:pt idx="17588">
                  <c:v>0.109518</c:v>
                </c:pt>
                <c:pt idx="17589">
                  <c:v>0.109074</c:v>
                </c:pt>
                <c:pt idx="17590">
                  <c:v>0.108629</c:v>
                </c:pt>
                <c:pt idx="17591">
                  <c:v>0.108184</c:v>
                </c:pt>
                <c:pt idx="17592">
                  <c:v>0.10774</c:v>
                </c:pt>
                <c:pt idx="17593">
                  <c:v>0.107296</c:v>
                </c:pt>
                <c:pt idx="17594">
                  <c:v>0.106854</c:v>
                </c:pt>
                <c:pt idx="17595">
                  <c:v>0.10641299999999999</c:v>
                </c:pt>
                <c:pt idx="17596">
                  <c:v>0.105976</c:v>
                </c:pt>
                <c:pt idx="17597">
                  <c:v>0.105541</c:v>
                </c:pt>
                <c:pt idx="17598">
                  <c:v>0.105111</c:v>
                </c:pt>
                <c:pt idx="17599">
                  <c:v>0.104684</c:v>
                </c:pt>
                <c:pt idx="17600">
                  <c:v>0.10426100000000001</c:v>
                </c:pt>
                <c:pt idx="17601">
                  <c:v>0.103843</c:v>
                </c:pt>
                <c:pt idx="17602">
                  <c:v>0.103431</c:v>
                </c:pt>
                <c:pt idx="17603">
                  <c:v>0.103024</c:v>
                </c:pt>
                <c:pt idx="17604">
                  <c:v>0.10262300000000001</c:v>
                </c:pt>
                <c:pt idx="17605">
                  <c:v>0.102227</c:v>
                </c:pt>
                <c:pt idx="17606">
                  <c:v>0.101836</c:v>
                </c:pt>
                <c:pt idx="17607">
                  <c:v>0.101451</c:v>
                </c:pt>
                <c:pt idx="17608">
                  <c:v>0.101072</c:v>
                </c:pt>
                <c:pt idx="17609">
                  <c:v>0.100699</c:v>
                </c:pt>
                <c:pt idx="17610">
                  <c:v>0.10033300000000001</c:v>
                </c:pt>
                <c:pt idx="17611">
                  <c:v>9.9973900000000004E-2</c:v>
                </c:pt>
                <c:pt idx="17612">
                  <c:v>9.9621299999999996E-2</c:v>
                </c:pt>
                <c:pt idx="17613">
                  <c:v>9.9275100000000005E-2</c:v>
                </c:pt>
                <c:pt idx="17614">
                  <c:v>9.8935400000000007E-2</c:v>
                </c:pt>
                <c:pt idx="17615">
                  <c:v>9.8602400000000007E-2</c:v>
                </c:pt>
                <c:pt idx="17616">
                  <c:v>9.8276299999999997E-2</c:v>
                </c:pt>
                <c:pt idx="17617">
                  <c:v>9.7957000000000002E-2</c:v>
                </c:pt>
                <c:pt idx="17618">
                  <c:v>9.7644499999999995E-2</c:v>
                </c:pt>
                <c:pt idx="17619">
                  <c:v>9.7338800000000003E-2</c:v>
                </c:pt>
                <c:pt idx="17620">
                  <c:v>9.7040000000000001E-2</c:v>
                </c:pt>
                <c:pt idx="17621">
                  <c:v>9.6748100000000004E-2</c:v>
                </c:pt>
                <c:pt idx="17622">
                  <c:v>9.6463400000000005E-2</c:v>
                </c:pt>
                <c:pt idx="17623">
                  <c:v>9.6185900000000005E-2</c:v>
                </c:pt>
                <c:pt idx="17624">
                  <c:v>9.5915600000000004E-2</c:v>
                </c:pt>
                <c:pt idx="17625">
                  <c:v>9.5652500000000001E-2</c:v>
                </c:pt>
                <c:pt idx="17626">
                  <c:v>9.5396700000000001E-2</c:v>
                </c:pt>
                <c:pt idx="17627">
                  <c:v>9.5148399999999994E-2</c:v>
                </c:pt>
                <c:pt idx="17628">
                  <c:v>9.4907900000000003E-2</c:v>
                </c:pt>
                <c:pt idx="17629">
                  <c:v>9.4674999999999995E-2</c:v>
                </c:pt>
                <c:pt idx="17630">
                  <c:v>9.44493E-2</c:v>
                </c:pt>
                <c:pt idx="17631">
                  <c:v>9.4230499999999995E-2</c:v>
                </c:pt>
                <c:pt idx="17632">
                  <c:v>9.4018199999999996E-2</c:v>
                </c:pt>
                <c:pt idx="17633">
                  <c:v>9.3812300000000001E-2</c:v>
                </c:pt>
                <c:pt idx="17634">
                  <c:v>9.3612399999999998E-2</c:v>
                </c:pt>
                <c:pt idx="17635">
                  <c:v>9.3418399999999999E-2</c:v>
                </c:pt>
                <c:pt idx="17636">
                  <c:v>9.3229900000000004E-2</c:v>
                </c:pt>
                <c:pt idx="17637">
                  <c:v>9.3046699999999996E-2</c:v>
                </c:pt>
                <c:pt idx="17638">
                  <c:v>9.2868599999999996E-2</c:v>
                </c:pt>
                <c:pt idx="17639">
                  <c:v>9.2695200000000005E-2</c:v>
                </c:pt>
                <c:pt idx="17640">
                  <c:v>9.2525899999999994E-2</c:v>
                </c:pt>
                <c:pt idx="17641">
                  <c:v>9.2360200000000003E-2</c:v>
                </c:pt>
                <c:pt idx="17642">
                  <c:v>9.2197699999999994E-2</c:v>
                </c:pt>
                <c:pt idx="17643">
                  <c:v>9.2038200000000001E-2</c:v>
                </c:pt>
                <c:pt idx="17644">
                  <c:v>9.18818E-2</c:v>
                </c:pt>
                <c:pt idx="17645">
                  <c:v>9.1728400000000002E-2</c:v>
                </c:pt>
                <c:pt idx="17646">
                  <c:v>9.1577800000000001E-2</c:v>
                </c:pt>
                <c:pt idx="17647">
                  <c:v>9.1429800000000006E-2</c:v>
                </c:pt>
                <c:pt idx="17648">
                  <c:v>9.1284100000000007E-2</c:v>
                </c:pt>
                <c:pt idx="17649">
                  <c:v>9.1140100000000002E-2</c:v>
                </c:pt>
                <c:pt idx="17650">
                  <c:v>9.0997499999999995E-2</c:v>
                </c:pt>
                <c:pt idx="17651">
                  <c:v>9.0855400000000003E-2</c:v>
                </c:pt>
                <c:pt idx="17652">
                  <c:v>9.0713500000000002E-2</c:v>
                </c:pt>
                <c:pt idx="17653">
                  <c:v>9.0571600000000002E-2</c:v>
                </c:pt>
                <c:pt idx="17654">
                  <c:v>9.0429300000000004E-2</c:v>
                </c:pt>
                <c:pt idx="17655">
                  <c:v>9.02863E-2</c:v>
                </c:pt>
                <c:pt idx="17656">
                  <c:v>9.0142200000000006E-2</c:v>
                </c:pt>
                <c:pt idx="17657">
                  <c:v>8.9996599999999996E-2</c:v>
                </c:pt>
                <c:pt idx="17658">
                  <c:v>8.9848999999999998E-2</c:v>
                </c:pt>
                <c:pt idx="17659">
                  <c:v>8.9699200000000007E-2</c:v>
                </c:pt>
                <c:pt idx="17660">
                  <c:v>8.9546899999999999E-2</c:v>
                </c:pt>
                <c:pt idx="17661">
                  <c:v>8.9392100000000002E-2</c:v>
                </c:pt>
                <c:pt idx="17662">
                  <c:v>8.92347E-2</c:v>
                </c:pt>
                <c:pt idx="17663">
                  <c:v>8.9074799999999996E-2</c:v>
                </c:pt>
                <c:pt idx="17664">
                  <c:v>8.8912500000000005E-2</c:v>
                </c:pt>
                <c:pt idx="17665">
                  <c:v>8.8747400000000004E-2</c:v>
                </c:pt>
                <c:pt idx="17666">
                  <c:v>8.8578699999999996E-2</c:v>
                </c:pt>
                <c:pt idx="17667">
                  <c:v>8.8405700000000004E-2</c:v>
                </c:pt>
                <c:pt idx="17668">
                  <c:v>8.82275E-2</c:v>
                </c:pt>
                <c:pt idx="17669">
                  <c:v>8.8043499999999997E-2</c:v>
                </c:pt>
                <c:pt idx="17670">
                  <c:v>8.7853000000000001E-2</c:v>
                </c:pt>
                <c:pt idx="17671">
                  <c:v>8.76551E-2</c:v>
                </c:pt>
                <c:pt idx="17672">
                  <c:v>8.7449100000000002E-2</c:v>
                </c:pt>
                <c:pt idx="17673">
                  <c:v>8.7234400000000004E-2</c:v>
                </c:pt>
                <c:pt idx="17674">
                  <c:v>8.7011099999999994E-2</c:v>
                </c:pt>
                <c:pt idx="17675">
                  <c:v>8.67787E-2</c:v>
                </c:pt>
                <c:pt idx="17676">
                  <c:v>8.65369E-2</c:v>
                </c:pt>
                <c:pt idx="17677">
                  <c:v>8.6285399999999998E-2</c:v>
                </c:pt>
                <c:pt idx="17678">
                  <c:v>8.6024199999999995E-2</c:v>
                </c:pt>
                <c:pt idx="17679">
                  <c:v>8.5752900000000007E-2</c:v>
                </c:pt>
                <c:pt idx="17680">
                  <c:v>8.5471500000000006E-2</c:v>
                </c:pt>
                <c:pt idx="17681">
                  <c:v>8.51798E-2</c:v>
                </c:pt>
                <c:pt idx="17682">
                  <c:v>8.4877599999999997E-2</c:v>
                </c:pt>
                <c:pt idx="17683">
                  <c:v>8.4564600000000004E-2</c:v>
                </c:pt>
                <c:pt idx="17684">
                  <c:v>8.4241099999999999E-2</c:v>
                </c:pt>
                <c:pt idx="17685">
                  <c:v>8.3907300000000004E-2</c:v>
                </c:pt>
                <c:pt idx="17686">
                  <c:v>8.3563100000000001E-2</c:v>
                </c:pt>
                <c:pt idx="17687">
                  <c:v>8.3208400000000002E-2</c:v>
                </c:pt>
                <c:pt idx="17688">
                  <c:v>8.2843799999999995E-2</c:v>
                </c:pt>
                <c:pt idx="17689">
                  <c:v>8.2469600000000004E-2</c:v>
                </c:pt>
                <c:pt idx="17690">
                  <c:v>8.2086300000000001E-2</c:v>
                </c:pt>
                <c:pt idx="17691">
                  <c:v>8.1694600000000006E-2</c:v>
                </c:pt>
                <c:pt idx="17692">
                  <c:v>8.12948E-2</c:v>
                </c:pt>
                <c:pt idx="17693">
                  <c:v>8.0887399999999998E-2</c:v>
                </c:pt>
                <c:pt idx="17694">
                  <c:v>8.0472500000000002E-2</c:v>
                </c:pt>
                <c:pt idx="17695">
                  <c:v>8.0049999999999996E-2</c:v>
                </c:pt>
                <c:pt idx="17696">
                  <c:v>7.9620499999999997E-2</c:v>
                </c:pt>
                <c:pt idx="17697">
                  <c:v>7.91848E-2</c:v>
                </c:pt>
                <c:pt idx="17698">
                  <c:v>7.8743800000000003E-2</c:v>
                </c:pt>
                <c:pt idx="17699">
                  <c:v>7.8297699999999998E-2</c:v>
                </c:pt>
                <c:pt idx="17700">
                  <c:v>7.7846700000000005E-2</c:v>
                </c:pt>
                <c:pt idx="17701">
                  <c:v>7.7391399999999999E-2</c:v>
                </c:pt>
                <c:pt idx="17702">
                  <c:v>7.6932899999999999E-2</c:v>
                </c:pt>
                <c:pt idx="17703">
                  <c:v>7.6472600000000002E-2</c:v>
                </c:pt>
                <c:pt idx="17704">
                  <c:v>7.6011200000000001E-2</c:v>
                </c:pt>
                <c:pt idx="17705">
                  <c:v>7.55493E-2</c:v>
                </c:pt>
                <c:pt idx="17706">
                  <c:v>7.5088600000000005E-2</c:v>
                </c:pt>
                <c:pt idx="17707">
                  <c:v>7.4630600000000005E-2</c:v>
                </c:pt>
                <c:pt idx="17708">
                  <c:v>7.41753E-2</c:v>
                </c:pt>
                <c:pt idx="17709">
                  <c:v>7.3720900000000006E-2</c:v>
                </c:pt>
                <c:pt idx="17710">
                  <c:v>7.3266100000000001E-2</c:v>
                </c:pt>
                <c:pt idx="17711">
                  <c:v>7.2813100000000006E-2</c:v>
                </c:pt>
                <c:pt idx="17712">
                  <c:v>7.2367299999999996E-2</c:v>
                </c:pt>
                <c:pt idx="17713">
                  <c:v>7.19331E-2</c:v>
                </c:pt>
                <c:pt idx="17714">
                  <c:v>7.1512500000000007E-2</c:v>
                </c:pt>
                <c:pt idx="17715">
                  <c:v>7.1105199999999993E-2</c:v>
                </c:pt>
                <c:pt idx="17716">
                  <c:v>7.0710700000000001E-2</c:v>
                </c:pt>
                <c:pt idx="17717">
                  <c:v>7.0330199999999995E-2</c:v>
                </c:pt>
                <c:pt idx="17718">
                  <c:v>6.9964700000000005E-2</c:v>
                </c:pt>
                <c:pt idx="17719">
                  <c:v>6.9614999999999996E-2</c:v>
                </c:pt>
                <c:pt idx="17720">
                  <c:v>6.9281899999999993E-2</c:v>
                </c:pt>
                <c:pt idx="17721">
                  <c:v>6.89665E-2</c:v>
                </c:pt>
                <c:pt idx="17722">
                  <c:v>6.8669400000000005E-2</c:v>
                </c:pt>
                <c:pt idx="17723">
                  <c:v>6.8390400000000004E-2</c:v>
                </c:pt>
                <c:pt idx="17724">
                  <c:v>6.8129200000000001E-2</c:v>
                </c:pt>
                <c:pt idx="17725">
                  <c:v>6.7885699999999993E-2</c:v>
                </c:pt>
                <c:pt idx="17726">
                  <c:v>6.7660399999999996E-2</c:v>
                </c:pt>
                <c:pt idx="17727">
                  <c:v>6.7453100000000002E-2</c:v>
                </c:pt>
                <c:pt idx="17728">
                  <c:v>6.7263600000000007E-2</c:v>
                </c:pt>
                <c:pt idx="17729">
                  <c:v>6.7091899999999996E-2</c:v>
                </c:pt>
                <c:pt idx="17730">
                  <c:v>6.6938800000000007E-2</c:v>
                </c:pt>
                <c:pt idx="17731">
                  <c:v>6.6806500000000005E-2</c:v>
                </c:pt>
                <c:pt idx="17732">
                  <c:v>6.6696699999999998E-2</c:v>
                </c:pt>
                <c:pt idx="17733">
                  <c:v>6.6608899999999999E-2</c:v>
                </c:pt>
                <c:pt idx="17734">
                  <c:v>6.6541199999999995E-2</c:v>
                </c:pt>
                <c:pt idx="17735">
                  <c:v>6.6491400000000006E-2</c:v>
                </c:pt>
                <c:pt idx="17736">
                  <c:v>6.6458500000000004E-2</c:v>
                </c:pt>
                <c:pt idx="17737">
                  <c:v>6.6442600000000004E-2</c:v>
                </c:pt>
                <c:pt idx="17738">
                  <c:v>6.64439E-2</c:v>
                </c:pt>
                <c:pt idx="17739">
                  <c:v>6.6463900000000006E-2</c:v>
                </c:pt>
                <c:pt idx="17740">
                  <c:v>6.6505099999999998E-2</c:v>
                </c:pt>
                <c:pt idx="17741">
                  <c:v>6.6570000000000004E-2</c:v>
                </c:pt>
                <c:pt idx="17742">
                  <c:v>6.6658599999999998E-2</c:v>
                </c:pt>
                <c:pt idx="17743">
                  <c:v>6.6767699999999999E-2</c:v>
                </c:pt>
                <c:pt idx="17744">
                  <c:v>6.6894700000000001E-2</c:v>
                </c:pt>
                <c:pt idx="17745">
                  <c:v>6.7039500000000002E-2</c:v>
                </c:pt>
                <c:pt idx="17746">
                  <c:v>6.7203499999999999E-2</c:v>
                </c:pt>
                <c:pt idx="17747">
                  <c:v>6.7385799999999996E-2</c:v>
                </c:pt>
                <c:pt idx="17748">
                  <c:v>6.7583500000000005E-2</c:v>
                </c:pt>
                <c:pt idx="17749">
                  <c:v>6.7794099999999996E-2</c:v>
                </c:pt>
                <c:pt idx="17750">
                  <c:v>6.8016999999999994E-2</c:v>
                </c:pt>
                <c:pt idx="17751">
                  <c:v>6.8252300000000002E-2</c:v>
                </c:pt>
                <c:pt idx="17752">
                  <c:v>6.8499400000000002E-2</c:v>
                </c:pt>
                <c:pt idx="17753">
                  <c:v>6.8757700000000005E-2</c:v>
                </c:pt>
                <c:pt idx="17754">
                  <c:v>6.9027599999999995E-2</c:v>
                </c:pt>
                <c:pt idx="17755">
                  <c:v>6.9309700000000002E-2</c:v>
                </c:pt>
                <c:pt idx="17756">
                  <c:v>6.9605E-2</c:v>
                </c:pt>
                <c:pt idx="17757">
                  <c:v>6.9913000000000003E-2</c:v>
                </c:pt>
                <c:pt idx="17758">
                  <c:v>7.0231199999999994E-2</c:v>
                </c:pt>
                <c:pt idx="17759">
                  <c:v>7.0555900000000005E-2</c:v>
                </c:pt>
                <c:pt idx="17760">
                  <c:v>7.0884600000000006E-2</c:v>
                </c:pt>
                <c:pt idx="17761">
                  <c:v>7.1216199999999993E-2</c:v>
                </c:pt>
                <c:pt idx="17762">
                  <c:v>7.1550500000000003E-2</c:v>
                </c:pt>
                <c:pt idx="17763">
                  <c:v>7.1886099999999994E-2</c:v>
                </c:pt>
                <c:pt idx="17764">
                  <c:v>7.2220199999999998E-2</c:v>
                </c:pt>
                <c:pt idx="17765">
                  <c:v>7.2549100000000005E-2</c:v>
                </c:pt>
                <c:pt idx="17766">
                  <c:v>7.2870299999999999E-2</c:v>
                </c:pt>
                <c:pt idx="17767">
                  <c:v>7.3182800000000006E-2</c:v>
                </c:pt>
                <c:pt idx="17768">
                  <c:v>7.3484300000000002E-2</c:v>
                </c:pt>
                <c:pt idx="17769">
                  <c:v>7.37709E-2</c:v>
                </c:pt>
                <c:pt idx="17770">
                  <c:v>7.4039099999999997E-2</c:v>
                </c:pt>
                <c:pt idx="17771">
                  <c:v>7.4285299999999999E-2</c:v>
                </c:pt>
                <c:pt idx="17772">
                  <c:v>7.4503799999999995E-2</c:v>
                </c:pt>
                <c:pt idx="17773">
                  <c:v>7.4690699999999999E-2</c:v>
                </c:pt>
                <c:pt idx="17774">
                  <c:v>7.4845900000000007E-2</c:v>
                </c:pt>
                <c:pt idx="17775">
                  <c:v>7.4969900000000006E-2</c:v>
                </c:pt>
                <c:pt idx="17776">
                  <c:v>7.5060199999999994E-2</c:v>
                </c:pt>
                <c:pt idx="17777">
                  <c:v>7.5112700000000004E-2</c:v>
                </c:pt>
                <c:pt idx="17778">
                  <c:v>7.5124999999999997E-2</c:v>
                </c:pt>
                <c:pt idx="17779">
                  <c:v>7.5096800000000005E-2</c:v>
                </c:pt>
                <c:pt idx="17780">
                  <c:v>7.5027399999999994E-2</c:v>
                </c:pt>
                <c:pt idx="17781">
                  <c:v>7.4914800000000004E-2</c:v>
                </c:pt>
                <c:pt idx="17782">
                  <c:v>7.4756699999999995E-2</c:v>
                </c:pt>
                <c:pt idx="17783">
                  <c:v>7.4550900000000003E-2</c:v>
                </c:pt>
                <c:pt idx="17784">
                  <c:v>7.4295399999999998E-2</c:v>
                </c:pt>
                <c:pt idx="17785">
                  <c:v>7.3988600000000002E-2</c:v>
                </c:pt>
                <c:pt idx="17786">
                  <c:v>7.3629E-2</c:v>
                </c:pt>
                <c:pt idx="17787">
                  <c:v>7.3214500000000002E-2</c:v>
                </c:pt>
                <c:pt idx="17788">
                  <c:v>7.2744400000000001E-2</c:v>
                </c:pt>
                <c:pt idx="17789">
                  <c:v>7.22188E-2</c:v>
                </c:pt>
                <c:pt idx="17790">
                  <c:v>7.1636699999999998E-2</c:v>
                </c:pt>
                <c:pt idx="17791">
                  <c:v>7.0995199999999994E-2</c:v>
                </c:pt>
                <c:pt idx="17792">
                  <c:v>7.0292599999999997E-2</c:v>
                </c:pt>
                <c:pt idx="17793">
                  <c:v>6.9529300000000002E-2</c:v>
                </c:pt>
                <c:pt idx="17794">
                  <c:v>6.8705000000000002E-2</c:v>
                </c:pt>
                <c:pt idx="17795">
                  <c:v>6.78174E-2</c:v>
                </c:pt>
                <c:pt idx="17796">
                  <c:v>6.6863699999999998E-2</c:v>
                </c:pt>
                <c:pt idx="17797">
                  <c:v>6.58416E-2</c:v>
                </c:pt>
                <c:pt idx="17798">
                  <c:v>6.4750100000000005E-2</c:v>
                </c:pt>
                <c:pt idx="17799">
                  <c:v>6.3588199999999998E-2</c:v>
                </c:pt>
                <c:pt idx="17800">
                  <c:v>6.2354E-2</c:v>
                </c:pt>
                <c:pt idx="17801">
                  <c:v>6.10442E-2</c:v>
                </c:pt>
                <c:pt idx="17802">
                  <c:v>5.9655699999999999E-2</c:v>
                </c:pt>
                <c:pt idx="17803">
                  <c:v>5.8187099999999999E-2</c:v>
                </c:pt>
                <c:pt idx="17804">
                  <c:v>5.6638800000000003E-2</c:v>
                </c:pt>
                <c:pt idx="17805">
                  <c:v>5.5013100000000002E-2</c:v>
                </c:pt>
                <c:pt idx="17806">
                  <c:v>5.33123E-2</c:v>
                </c:pt>
                <c:pt idx="17807">
                  <c:v>5.1539599999999998E-2</c:v>
                </c:pt>
                <c:pt idx="17808">
                  <c:v>4.9698199999999998E-2</c:v>
                </c:pt>
                <c:pt idx="17809">
                  <c:v>4.77869E-2</c:v>
                </c:pt>
                <c:pt idx="17810">
                  <c:v>4.58012E-2</c:v>
                </c:pt>
                <c:pt idx="17811">
                  <c:v>4.3739399999999998E-2</c:v>
                </c:pt>
                <c:pt idx="17812">
                  <c:v>4.1605299999999998E-2</c:v>
                </c:pt>
                <c:pt idx="17813">
                  <c:v>3.9403399999999998E-2</c:v>
                </c:pt>
                <c:pt idx="17814">
                  <c:v>3.7136200000000001E-2</c:v>
                </c:pt>
                <c:pt idx="17815">
                  <c:v>3.4804500000000002E-2</c:v>
                </c:pt>
                <c:pt idx="17816">
                  <c:v>3.2408899999999997E-2</c:v>
                </c:pt>
                <c:pt idx="17817">
                  <c:v>2.9948700000000002E-2</c:v>
                </c:pt>
                <c:pt idx="17818">
                  <c:v>2.7423900000000001E-2</c:v>
                </c:pt>
                <c:pt idx="17819">
                  <c:v>2.4836E-2</c:v>
                </c:pt>
                <c:pt idx="17820">
                  <c:v>2.21868E-2</c:v>
                </c:pt>
                <c:pt idx="17821">
                  <c:v>1.9476899999999998E-2</c:v>
                </c:pt>
                <c:pt idx="17822">
                  <c:v>1.6707699999999999E-2</c:v>
                </c:pt>
                <c:pt idx="17823">
                  <c:v>1.3882800000000001E-2</c:v>
                </c:pt>
                <c:pt idx="17824">
                  <c:v>1.1007299999999999E-2</c:v>
                </c:pt>
                <c:pt idx="17825" formatCode="0.00E+00">
                  <c:v>8.0846200000000007E-3</c:v>
                </c:pt>
                <c:pt idx="17826" formatCode="0.00E+00">
                  <c:v>5.1154800000000004E-3</c:v>
                </c:pt>
                <c:pt idx="17827" formatCode="0.00E+00">
                  <c:v>2.09968E-3</c:v>
                </c:pt>
                <c:pt idx="17828" formatCode="0.00E+00">
                  <c:v>-9.6228299999999998E-4</c:v>
                </c:pt>
                <c:pt idx="17829" formatCode="0.00E+00">
                  <c:v>-4.0687800000000001E-3</c:v>
                </c:pt>
                <c:pt idx="17830" formatCode="0.00E+00">
                  <c:v>-7.2174300000000004E-3</c:v>
                </c:pt>
                <c:pt idx="17831">
                  <c:v>-1.04052E-2</c:v>
                </c:pt>
                <c:pt idx="17832">
                  <c:v>-1.3628700000000001E-2</c:v>
                </c:pt>
                <c:pt idx="17833">
                  <c:v>-1.6885000000000001E-2</c:v>
                </c:pt>
                <c:pt idx="17834">
                  <c:v>-2.0170500000000001E-2</c:v>
                </c:pt>
                <c:pt idx="17835">
                  <c:v>-2.3480899999999999E-2</c:v>
                </c:pt>
                <c:pt idx="17836">
                  <c:v>-2.6810299999999999E-2</c:v>
                </c:pt>
                <c:pt idx="17837">
                  <c:v>-3.0152499999999999E-2</c:v>
                </c:pt>
                <c:pt idx="17838">
                  <c:v>-3.35033E-2</c:v>
                </c:pt>
                <c:pt idx="17839">
                  <c:v>-3.6860799999999999E-2</c:v>
                </c:pt>
                <c:pt idx="17840">
                  <c:v>-4.0225999999999998E-2</c:v>
                </c:pt>
                <c:pt idx="17841">
                  <c:v>-4.3599800000000001E-2</c:v>
                </c:pt>
                <c:pt idx="17842">
                  <c:v>-4.69795E-2</c:v>
                </c:pt>
                <c:pt idx="17843">
                  <c:v>-5.0360700000000001E-2</c:v>
                </c:pt>
                <c:pt idx="17844">
                  <c:v>-5.3739000000000002E-2</c:v>
                </c:pt>
                <c:pt idx="17845">
                  <c:v>-5.71107E-2</c:v>
                </c:pt>
                <c:pt idx="17846">
                  <c:v>-6.0473499999999999E-2</c:v>
                </c:pt>
                <c:pt idx="17847">
                  <c:v>-6.3824199999999998E-2</c:v>
                </c:pt>
                <c:pt idx="17848">
                  <c:v>-6.7156099999999996E-2</c:v>
                </c:pt>
                <c:pt idx="17849">
                  <c:v>-7.0461999999999997E-2</c:v>
                </c:pt>
                <c:pt idx="17850">
                  <c:v>-7.3738100000000001E-2</c:v>
                </c:pt>
                <c:pt idx="17851">
                  <c:v>-7.6983599999999999E-2</c:v>
                </c:pt>
                <c:pt idx="17852">
                  <c:v>-8.01978E-2</c:v>
                </c:pt>
                <c:pt idx="17853">
                  <c:v>-8.3378900000000006E-2</c:v>
                </c:pt>
                <c:pt idx="17854">
                  <c:v>-8.6523699999999995E-2</c:v>
                </c:pt>
                <c:pt idx="17855">
                  <c:v>-8.9628200000000005E-2</c:v>
                </c:pt>
                <c:pt idx="17856">
                  <c:v>-9.2683399999999999E-2</c:v>
                </c:pt>
                <c:pt idx="17857">
                  <c:v>-9.5678200000000005E-2</c:v>
                </c:pt>
                <c:pt idx="17858">
                  <c:v>-9.8606399999999997E-2</c:v>
                </c:pt>
                <c:pt idx="17859">
                  <c:v>-0.101469</c:v>
                </c:pt>
                <c:pt idx="17860">
                  <c:v>-0.104267</c:v>
                </c:pt>
                <c:pt idx="17861">
                  <c:v>-0.106999</c:v>
                </c:pt>
                <c:pt idx="17862">
                  <c:v>-0.109663</c:v>
                </c:pt>
                <c:pt idx="17863">
                  <c:v>-0.112259</c:v>
                </c:pt>
                <c:pt idx="17864">
                  <c:v>-0.114786</c:v>
                </c:pt>
                <c:pt idx="17865">
                  <c:v>-0.11723699999999999</c:v>
                </c:pt>
                <c:pt idx="17866">
                  <c:v>-0.11960999999999999</c:v>
                </c:pt>
                <c:pt idx="17867">
                  <c:v>-0.12189999999999999</c:v>
                </c:pt>
                <c:pt idx="17868">
                  <c:v>-0.124107</c:v>
                </c:pt>
                <c:pt idx="17869">
                  <c:v>-0.12622900000000001</c:v>
                </c:pt>
                <c:pt idx="17870">
                  <c:v>-0.12826499999999999</c:v>
                </c:pt>
                <c:pt idx="17871">
                  <c:v>-0.130217</c:v>
                </c:pt>
                <c:pt idx="17872">
                  <c:v>-0.13208700000000001</c:v>
                </c:pt>
                <c:pt idx="17873">
                  <c:v>-0.13387399999999999</c:v>
                </c:pt>
                <c:pt idx="17874">
                  <c:v>-0.13558000000000001</c:v>
                </c:pt>
                <c:pt idx="17875">
                  <c:v>-0.13720099999999999</c:v>
                </c:pt>
                <c:pt idx="17876">
                  <c:v>-0.138733</c:v>
                </c:pt>
                <c:pt idx="17877">
                  <c:v>-0.14017499999999999</c:v>
                </c:pt>
                <c:pt idx="17878">
                  <c:v>-0.14152200000000001</c:v>
                </c:pt>
                <c:pt idx="17879">
                  <c:v>-0.14277400000000001</c:v>
                </c:pt>
                <c:pt idx="17880">
                  <c:v>-0.143927</c:v>
                </c:pt>
                <c:pt idx="17881">
                  <c:v>-0.14498</c:v>
                </c:pt>
                <c:pt idx="17882">
                  <c:v>-0.14593200000000001</c:v>
                </c:pt>
                <c:pt idx="17883">
                  <c:v>-0.146783</c:v>
                </c:pt>
                <c:pt idx="17884">
                  <c:v>-0.147538</c:v>
                </c:pt>
                <c:pt idx="17885">
                  <c:v>-0.148201</c:v>
                </c:pt>
                <c:pt idx="17886">
                  <c:v>-0.14877299999999999</c:v>
                </c:pt>
                <c:pt idx="17887">
                  <c:v>-0.149253</c:v>
                </c:pt>
                <c:pt idx="17888">
                  <c:v>-0.149641</c:v>
                </c:pt>
                <c:pt idx="17889">
                  <c:v>-0.14993300000000001</c:v>
                </c:pt>
                <c:pt idx="17890">
                  <c:v>-0.15013299999999999</c:v>
                </c:pt>
                <c:pt idx="17891">
                  <c:v>-0.15024299999999999</c:v>
                </c:pt>
                <c:pt idx="17892">
                  <c:v>-0.15026800000000001</c:v>
                </c:pt>
                <c:pt idx="17893">
                  <c:v>-0.15020900000000001</c:v>
                </c:pt>
                <c:pt idx="17894">
                  <c:v>-0.15007400000000001</c:v>
                </c:pt>
                <c:pt idx="17895">
                  <c:v>-0.149868</c:v>
                </c:pt>
                <c:pt idx="17896">
                  <c:v>-0.149591</c:v>
                </c:pt>
                <c:pt idx="17897">
                  <c:v>-0.14924399999999999</c:v>
                </c:pt>
                <c:pt idx="17898">
                  <c:v>-0.14882999999999999</c:v>
                </c:pt>
                <c:pt idx="17899">
                  <c:v>-0.14835200000000001</c:v>
                </c:pt>
                <c:pt idx="17900">
                  <c:v>-0.147813</c:v>
                </c:pt>
                <c:pt idx="17901">
                  <c:v>-0.14721300000000001</c:v>
                </c:pt>
                <c:pt idx="17902">
                  <c:v>-0.14655399999999999</c:v>
                </c:pt>
                <c:pt idx="17903">
                  <c:v>-0.145841</c:v>
                </c:pt>
                <c:pt idx="17904">
                  <c:v>-0.14507800000000001</c:v>
                </c:pt>
                <c:pt idx="17905">
                  <c:v>-0.144264</c:v>
                </c:pt>
                <c:pt idx="17906">
                  <c:v>-0.143397</c:v>
                </c:pt>
                <c:pt idx="17907">
                  <c:v>-0.14247499999999999</c:v>
                </c:pt>
                <c:pt idx="17908">
                  <c:v>-0.14149999999999999</c:v>
                </c:pt>
                <c:pt idx="17909">
                  <c:v>-0.14046900000000001</c:v>
                </c:pt>
                <c:pt idx="17910">
                  <c:v>-0.13938200000000001</c:v>
                </c:pt>
                <c:pt idx="17911">
                  <c:v>-0.138239</c:v>
                </c:pt>
                <c:pt idx="17912">
                  <c:v>-0.137047</c:v>
                </c:pt>
                <c:pt idx="17913">
                  <c:v>-0.13581199999999999</c:v>
                </c:pt>
                <c:pt idx="17914">
                  <c:v>-0.13453799999999999</c:v>
                </c:pt>
                <c:pt idx="17915">
                  <c:v>-0.13322899999999999</c:v>
                </c:pt>
                <c:pt idx="17916">
                  <c:v>-0.13189100000000001</c:v>
                </c:pt>
                <c:pt idx="17917">
                  <c:v>-0.130524</c:v>
                </c:pt>
                <c:pt idx="17918">
                  <c:v>-0.12912999999999999</c:v>
                </c:pt>
                <c:pt idx="17919">
                  <c:v>-0.12771199999999999</c:v>
                </c:pt>
                <c:pt idx="17920">
                  <c:v>-0.126274</c:v>
                </c:pt>
                <c:pt idx="17921">
                  <c:v>-0.124823</c:v>
                </c:pt>
                <c:pt idx="17922">
                  <c:v>-0.123362</c:v>
                </c:pt>
                <c:pt idx="17923">
                  <c:v>-0.12189</c:v>
                </c:pt>
                <c:pt idx="17924">
                  <c:v>-0.120411</c:v>
                </c:pt>
                <c:pt idx="17925">
                  <c:v>-0.118932</c:v>
                </c:pt>
                <c:pt idx="17926">
                  <c:v>-0.11745999999999999</c:v>
                </c:pt>
                <c:pt idx="17927">
                  <c:v>-0.115997</c:v>
                </c:pt>
                <c:pt idx="17928">
                  <c:v>-0.114537</c:v>
                </c:pt>
                <c:pt idx="17929">
                  <c:v>-0.113076</c:v>
                </c:pt>
                <c:pt idx="17930">
                  <c:v>-0.11161</c:v>
                </c:pt>
                <c:pt idx="17931">
                  <c:v>-0.11014</c:v>
                </c:pt>
                <c:pt idx="17932">
                  <c:v>-0.108667</c:v>
                </c:pt>
                <c:pt idx="17933">
                  <c:v>-0.107194</c:v>
                </c:pt>
                <c:pt idx="17934">
                  <c:v>-0.10571999999999999</c:v>
                </c:pt>
                <c:pt idx="17935">
                  <c:v>-0.104256</c:v>
                </c:pt>
                <c:pt idx="17936">
                  <c:v>-0.102813</c:v>
                </c:pt>
                <c:pt idx="17937">
                  <c:v>-0.101394</c:v>
                </c:pt>
                <c:pt idx="17938">
                  <c:v>-9.99969E-2</c:v>
                </c:pt>
                <c:pt idx="17939">
                  <c:v>-9.8621E-2</c:v>
                </c:pt>
                <c:pt idx="17940">
                  <c:v>-9.7266900000000003E-2</c:v>
                </c:pt>
                <c:pt idx="17941">
                  <c:v>-9.5935000000000006E-2</c:v>
                </c:pt>
                <c:pt idx="17942">
                  <c:v>-9.4625799999999996E-2</c:v>
                </c:pt>
                <c:pt idx="17943">
                  <c:v>-9.3343099999999998E-2</c:v>
                </c:pt>
                <c:pt idx="17944">
                  <c:v>-9.2092900000000005E-2</c:v>
                </c:pt>
                <c:pt idx="17945">
                  <c:v>-9.0880299999999997E-2</c:v>
                </c:pt>
                <c:pt idx="17946">
                  <c:v>-8.9710799999999993E-2</c:v>
                </c:pt>
                <c:pt idx="17947">
                  <c:v>-8.8589399999999999E-2</c:v>
                </c:pt>
                <c:pt idx="17948">
                  <c:v>-8.7519100000000002E-2</c:v>
                </c:pt>
                <c:pt idx="17949">
                  <c:v>-8.6500199999999999E-2</c:v>
                </c:pt>
                <c:pt idx="17950">
                  <c:v>-8.5533499999999998E-2</c:v>
                </c:pt>
                <c:pt idx="17951">
                  <c:v>-8.4620399999999998E-2</c:v>
                </c:pt>
                <c:pt idx="17952">
                  <c:v>-8.3762400000000001E-2</c:v>
                </c:pt>
                <c:pt idx="17953">
                  <c:v>-8.29622E-2</c:v>
                </c:pt>
                <c:pt idx="17954">
                  <c:v>-8.2221500000000003E-2</c:v>
                </c:pt>
                <c:pt idx="17955">
                  <c:v>-8.1539799999999996E-2</c:v>
                </c:pt>
                <c:pt idx="17956">
                  <c:v>-8.0915100000000004E-2</c:v>
                </c:pt>
                <c:pt idx="17957">
                  <c:v>-8.0345600000000003E-2</c:v>
                </c:pt>
                <c:pt idx="17958">
                  <c:v>-7.9832799999999995E-2</c:v>
                </c:pt>
                <c:pt idx="17959">
                  <c:v>-7.9378599999999994E-2</c:v>
                </c:pt>
                <c:pt idx="17960">
                  <c:v>-7.8982200000000002E-2</c:v>
                </c:pt>
                <c:pt idx="17961">
                  <c:v>-7.8641000000000003E-2</c:v>
                </c:pt>
                <c:pt idx="17962">
                  <c:v>-7.8354199999999999E-2</c:v>
                </c:pt>
                <c:pt idx="17963">
                  <c:v>-7.8122800000000006E-2</c:v>
                </c:pt>
                <c:pt idx="17964">
                  <c:v>-7.7949299999999999E-2</c:v>
                </c:pt>
                <c:pt idx="17965">
                  <c:v>-7.7839199999999997E-2</c:v>
                </c:pt>
                <c:pt idx="17966">
                  <c:v>-7.7800300000000003E-2</c:v>
                </c:pt>
                <c:pt idx="17967">
                  <c:v>-7.7837199999999995E-2</c:v>
                </c:pt>
                <c:pt idx="17968">
                  <c:v>-7.7952199999999999E-2</c:v>
                </c:pt>
                <c:pt idx="17969">
                  <c:v>-7.8146999999999994E-2</c:v>
                </c:pt>
                <c:pt idx="17970">
                  <c:v>-7.84218E-2</c:v>
                </c:pt>
                <c:pt idx="17971">
                  <c:v>-7.8776499999999999E-2</c:v>
                </c:pt>
                <c:pt idx="17972">
                  <c:v>-7.92099E-2</c:v>
                </c:pt>
                <c:pt idx="17973">
                  <c:v>-7.9717200000000002E-2</c:v>
                </c:pt>
                <c:pt idx="17974">
                  <c:v>-8.0292299999999997E-2</c:v>
                </c:pt>
                <c:pt idx="17975">
                  <c:v>-8.0933500000000005E-2</c:v>
                </c:pt>
                <c:pt idx="17976">
                  <c:v>-8.1645400000000007E-2</c:v>
                </c:pt>
                <c:pt idx="17977">
                  <c:v>-8.2434599999999997E-2</c:v>
                </c:pt>
                <c:pt idx="17978">
                  <c:v>-8.3302799999999996E-2</c:v>
                </c:pt>
                <c:pt idx="17979">
                  <c:v>-8.4245700000000007E-2</c:v>
                </c:pt>
                <c:pt idx="17980">
                  <c:v>-8.5258899999999999E-2</c:v>
                </c:pt>
                <c:pt idx="17981">
                  <c:v>-8.6339700000000005E-2</c:v>
                </c:pt>
                <c:pt idx="17982">
                  <c:v>-8.74857E-2</c:v>
                </c:pt>
                <c:pt idx="17983">
                  <c:v>-8.8694099999999998E-2</c:v>
                </c:pt>
                <c:pt idx="17984">
                  <c:v>-8.9964199999999994E-2</c:v>
                </c:pt>
                <c:pt idx="17985">
                  <c:v>-9.12993E-2</c:v>
                </c:pt>
                <c:pt idx="17986">
                  <c:v>-9.2702199999999998E-2</c:v>
                </c:pt>
                <c:pt idx="17987">
                  <c:v>-9.4173800000000002E-2</c:v>
                </c:pt>
                <c:pt idx="17988">
                  <c:v>-9.5715499999999995E-2</c:v>
                </c:pt>
                <c:pt idx="17989">
                  <c:v>-9.7326800000000005E-2</c:v>
                </c:pt>
                <c:pt idx="17990">
                  <c:v>-9.9002499999999993E-2</c:v>
                </c:pt>
                <c:pt idx="17991">
                  <c:v>-0.10073500000000001</c:v>
                </c:pt>
                <c:pt idx="17992">
                  <c:v>-0.102524</c:v>
                </c:pt>
                <c:pt idx="17993">
                  <c:v>-0.10437200000000001</c:v>
                </c:pt>
                <c:pt idx="17994">
                  <c:v>-0.106285</c:v>
                </c:pt>
                <c:pt idx="17995">
                  <c:v>-0.108267</c:v>
                </c:pt>
                <c:pt idx="17996">
                  <c:v>-0.11032</c:v>
                </c:pt>
                <c:pt idx="17997">
                  <c:v>-0.112442</c:v>
                </c:pt>
                <c:pt idx="17998">
                  <c:v>-0.11462899999999999</c:v>
                </c:pt>
                <c:pt idx="17999">
                  <c:v>-0.116872</c:v>
                </c:pt>
                <c:pt idx="18000">
                  <c:v>-0.11916300000000001</c:v>
                </c:pt>
                <c:pt idx="18001">
                  <c:v>-0.12149600000000001</c:v>
                </c:pt>
                <c:pt idx="18002">
                  <c:v>-0.12386900000000001</c:v>
                </c:pt>
                <c:pt idx="18003">
                  <c:v>-0.126278</c:v>
                </c:pt>
                <c:pt idx="18004">
                  <c:v>-0.128715</c:v>
                </c:pt>
                <c:pt idx="18005">
                  <c:v>-0.13117699999999999</c:v>
                </c:pt>
                <c:pt idx="18006">
                  <c:v>-0.13366700000000001</c:v>
                </c:pt>
                <c:pt idx="18007">
                  <c:v>-0.13619100000000001</c:v>
                </c:pt>
                <c:pt idx="18008">
                  <c:v>-0.13875299999999999</c:v>
                </c:pt>
                <c:pt idx="18009">
                  <c:v>-0.14135700000000001</c:v>
                </c:pt>
                <c:pt idx="18010">
                  <c:v>-0.14400499999999999</c:v>
                </c:pt>
                <c:pt idx="18011">
                  <c:v>-0.146698</c:v>
                </c:pt>
                <c:pt idx="18012">
                  <c:v>-0.14943500000000001</c:v>
                </c:pt>
                <c:pt idx="18013">
                  <c:v>-0.15221299999999999</c:v>
                </c:pt>
                <c:pt idx="18014">
                  <c:v>-0.15503</c:v>
                </c:pt>
                <c:pt idx="18015">
                  <c:v>-0.157885</c:v>
                </c:pt>
                <c:pt idx="18016">
                  <c:v>-0.160778</c:v>
                </c:pt>
                <c:pt idx="18017">
                  <c:v>-0.16370599999999999</c:v>
                </c:pt>
                <c:pt idx="18018">
                  <c:v>-0.16666800000000001</c:v>
                </c:pt>
                <c:pt idx="18019">
                  <c:v>-0.16966300000000001</c:v>
                </c:pt>
                <c:pt idx="18020">
                  <c:v>-0.17268900000000001</c:v>
                </c:pt>
                <c:pt idx="18021">
                  <c:v>-0.17574000000000001</c:v>
                </c:pt>
                <c:pt idx="18022">
                  <c:v>-0.17880499999999999</c:v>
                </c:pt>
                <c:pt idx="18023">
                  <c:v>-0.18187400000000001</c:v>
                </c:pt>
                <c:pt idx="18024">
                  <c:v>-0.184946</c:v>
                </c:pt>
                <c:pt idx="18025">
                  <c:v>-0.188023</c:v>
                </c:pt>
                <c:pt idx="18026">
                  <c:v>-0.191106</c:v>
                </c:pt>
                <c:pt idx="18027">
                  <c:v>-0.19419400000000001</c:v>
                </c:pt>
                <c:pt idx="18028">
                  <c:v>-0.19728399999999999</c:v>
                </c:pt>
                <c:pt idx="18029">
                  <c:v>-0.200376</c:v>
                </c:pt>
                <c:pt idx="18030">
                  <c:v>-0.20346900000000001</c:v>
                </c:pt>
                <c:pt idx="18031">
                  <c:v>-0.20655799999999999</c:v>
                </c:pt>
                <c:pt idx="18032">
                  <c:v>-0.20963899999999999</c:v>
                </c:pt>
                <c:pt idx="18033">
                  <c:v>-0.21270500000000001</c:v>
                </c:pt>
                <c:pt idx="18034">
                  <c:v>-0.21575</c:v>
                </c:pt>
                <c:pt idx="18035">
                  <c:v>-0.21877099999999999</c:v>
                </c:pt>
                <c:pt idx="18036">
                  <c:v>-0.22176899999999999</c:v>
                </c:pt>
                <c:pt idx="18037">
                  <c:v>-0.22475000000000001</c:v>
                </c:pt>
                <c:pt idx="18038">
                  <c:v>-0.227717</c:v>
                </c:pt>
                <c:pt idx="18039">
                  <c:v>-0.23067299999999999</c:v>
                </c:pt>
                <c:pt idx="18040">
                  <c:v>-0.23361799999999999</c:v>
                </c:pt>
                <c:pt idx="18041">
                  <c:v>-0.23654900000000001</c:v>
                </c:pt>
                <c:pt idx="18042">
                  <c:v>-0.23946200000000001</c:v>
                </c:pt>
                <c:pt idx="18043">
                  <c:v>-0.24235799999999999</c:v>
                </c:pt>
                <c:pt idx="18044">
                  <c:v>-0.24524599999999999</c:v>
                </c:pt>
                <c:pt idx="18045">
                  <c:v>-0.24812699999999999</c:v>
                </c:pt>
                <c:pt idx="18046">
                  <c:v>-0.25100099999999997</c:v>
                </c:pt>
                <c:pt idx="18047">
                  <c:v>-0.25386599999999998</c:v>
                </c:pt>
                <c:pt idx="18048">
                  <c:v>-0.256716</c:v>
                </c:pt>
                <c:pt idx="18049">
                  <c:v>-0.259546</c:v>
                </c:pt>
                <c:pt idx="18050">
                  <c:v>-0.262351</c:v>
                </c:pt>
                <c:pt idx="18051">
                  <c:v>-0.26513500000000001</c:v>
                </c:pt>
                <c:pt idx="18052">
                  <c:v>-0.26789800000000003</c:v>
                </c:pt>
                <c:pt idx="18053">
                  <c:v>-0.27063799999999999</c:v>
                </c:pt>
                <c:pt idx="18054">
                  <c:v>-0.27334900000000001</c:v>
                </c:pt>
                <c:pt idx="18055">
                  <c:v>-0.27602500000000002</c:v>
                </c:pt>
                <c:pt idx="18056">
                  <c:v>-0.27866600000000002</c:v>
                </c:pt>
                <c:pt idx="18057">
                  <c:v>-0.28126899999999999</c:v>
                </c:pt>
                <c:pt idx="18058">
                  <c:v>-0.283831</c:v>
                </c:pt>
                <c:pt idx="18059">
                  <c:v>-0.286354</c:v>
                </c:pt>
                <c:pt idx="18060">
                  <c:v>-0.28884399999999999</c:v>
                </c:pt>
                <c:pt idx="18061">
                  <c:v>-0.29130400000000001</c:v>
                </c:pt>
                <c:pt idx="18062">
                  <c:v>-0.293736</c:v>
                </c:pt>
                <c:pt idx="18063">
                  <c:v>-0.29613899999999999</c:v>
                </c:pt>
                <c:pt idx="18064">
                  <c:v>-0.298508</c:v>
                </c:pt>
                <c:pt idx="18065">
                  <c:v>-0.30083900000000002</c:v>
                </c:pt>
                <c:pt idx="18066">
                  <c:v>-0.30312699999999998</c:v>
                </c:pt>
                <c:pt idx="18067">
                  <c:v>-0.30536999999999997</c:v>
                </c:pt>
                <c:pt idx="18068">
                  <c:v>-0.30756800000000001</c:v>
                </c:pt>
                <c:pt idx="18069">
                  <c:v>-0.309722</c:v>
                </c:pt>
                <c:pt idx="18070">
                  <c:v>-0.311836</c:v>
                </c:pt>
                <c:pt idx="18071">
                  <c:v>-0.313913</c:v>
                </c:pt>
                <c:pt idx="18072">
                  <c:v>-0.31595699999999999</c:v>
                </c:pt>
                <c:pt idx="18073">
                  <c:v>-0.317965</c:v>
                </c:pt>
                <c:pt idx="18074">
                  <c:v>-0.319936</c:v>
                </c:pt>
                <c:pt idx="18075">
                  <c:v>-0.32186999999999999</c:v>
                </c:pt>
                <c:pt idx="18076">
                  <c:v>-0.323772</c:v>
                </c:pt>
                <c:pt idx="18077">
                  <c:v>-0.32564100000000001</c:v>
                </c:pt>
                <c:pt idx="18078">
                  <c:v>-0.32747300000000001</c:v>
                </c:pt>
                <c:pt idx="18079">
                  <c:v>-0.32927099999999998</c:v>
                </c:pt>
                <c:pt idx="18080">
                  <c:v>-0.33103500000000002</c:v>
                </c:pt>
                <c:pt idx="18081">
                  <c:v>-0.33276099999999997</c:v>
                </c:pt>
                <c:pt idx="18082">
                  <c:v>-0.33444000000000002</c:v>
                </c:pt>
                <c:pt idx="18083">
                  <c:v>-0.336067</c:v>
                </c:pt>
                <c:pt idx="18084">
                  <c:v>-0.33764</c:v>
                </c:pt>
                <c:pt idx="18085">
                  <c:v>-0.33915600000000001</c:v>
                </c:pt>
                <c:pt idx="18086">
                  <c:v>-0.34061000000000002</c:v>
                </c:pt>
                <c:pt idx="18087">
                  <c:v>-0.34200900000000001</c:v>
                </c:pt>
                <c:pt idx="18088">
                  <c:v>-0.343358</c:v>
                </c:pt>
                <c:pt idx="18089">
                  <c:v>-0.34465800000000002</c:v>
                </c:pt>
                <c:pt idx="18090">
                  <c:v>-0.34590599999999999</c:v>
                </c:pt>
                <c:pt idx="18091">
                  <c:v>-0.34710400000000002</c:v>
                </c:pt>
                <c:pt idx="18092">
                  <c:v>-0.34825499999999998</c:v>
                </c:pt>
                <c:pt idx="18093">
                  <c:v>-0.34935699999999997</c:v>
                </c:pt>
                <c:pt idx="18094">
                  <c:v>-0.350408</c:v>
                </c:pt>
                <c:pt idx="18095">
                  <c:v>-0.351408</c:v>
                </c:pt>
                <c:pt idx="18096">
                  <c:v>-0.35236499999999998</c:v>
                </c:pt>
                <c:pt idx="18097">
                  <c:v>-0.35327900000000001</c:v>
                </c:pt>
                <c:pt idx="18098">
                  <c:v>-0.35414600000000002</c:v>
                </c:pt>
                <c:pt idx="18099">
                  <c:v>-0.35495700000000002</c:v>
                </c:pt>
                <c:pt idx="18100">
                  <c:v>-0.35571000000000003</c:v>
                </c:pt>
                <c:pt idx="18101">
                  <c:v>-0.35640500000000003</c:v>
                </c:pt>
                <c:pt idx="18102">
                  <c:v>-0.35704599999999997</c:v>
                </c:pt>
                <c:pt idx="18103">
                  <c:v>-0.35764299999999999</c:v>
                </c:pt>
                <c:pt idx="18104">
                  <c:v>-0.35820400000000002</c:v>
                </c:pt>
                <c:pt idx="18105">
                  <c:v>-0.35872799999999999</c:v>
                </c:pt>
                <c:pt idx="18106">
                  <c:v>-0.35920400000000002</c:v>
                </c:pt>
                <c:pt idx="18107">
                  <c:v>-0.359622</c:v>
                </c:pt>
                <c:pt idx="18108">
                  <c:v>-0.35997400000000002</c:v>
                </c:pt>
                <c:pt idx="18109">
                  <c:v>-0.36026200000000003</c:v>
                </c:pt>
                <c:pt idx="18110">
                  <c:v>-0.360485</c:v>
                </c:pt>
                <c:pt idx="18111">
                  <c:v>-0.36064200000000002</c:v>
                </c:pt>
                <c:pt idx="18112">
                  <c:v>-0.360736</c:v>
                </c:pt>
                <c:pt idx="18113">
                  <c:v>-0.36076799999999998</c:v>
                </c:pt>
                <c:pt idx="18114">
                  <c:v>-0.36073899999999998</c:v>
                </c:pt>
                <c:pt idx="18115">
                  <c:v>-0.36064600000000002</c:v>
                </c:pt>
                <c:pt idx="18116">
                  <c:v>-0.36048599999999997</c:v>
                </c:pt>
                <c:pt idx="18117">
                  <c:v>-0.36025299999999999</c:v>
                </c:pt>
                <c:pt idx="18118">
                  <c:v>-0.35994599999999999</c:v>
                </c:pt>
                <c:pt idx="18119">
                  <c:v>-0.35956900000000003</c:v>
                </c:pt>
                <c:pt idx="18120">
                  <c:v>-0.359128</c:v>
                </c:pt>
                <c:pt idx="18121">
                  <c:v>-0.35862699999999997</c:v>
                </c:pt>
                <c:pt idx="18122">
                  <c:v>-0.35806300000000002</c:v>
                </c:pt>
                <c:pt idx="18123">
                  <c:v>-0.35743200000000003</c:v>
                </c:pt>
                <c:pt idx="18124">
                  <c:v>-0.35672999999999999</c:v>
                </c:pt>
                <c:pt idx="18125">
                  <c:v>-0.35595100000000002</c:v>
                </c:pt>
                <c:pt idx="18126">
                  <c:v>-0.35508699999999999</c:v>
                </c:pt>
                <c:pt idx="18127">
                  <c:v>-0.354132</c:v>
                </c:pt>
                <c:pt idx="18128">
                  <c:v>-0.35308099999999998</c:v>
                </c:pt>
                <c:pt idx="18129">
                  <c:v>-0.351935</c:v>
                </c:pt>
                <c:pt idx="18130">
                  <c:v>-0.35069299999999998</c:v>
                </c:pt>
                <c:pt idx="18131">
                  <c:v>-0.34936200000000001</c:v>
                </c:pt>
                <c:pt idx="18132">
                  <c:v>-0.34794900000000001</c:v>
                </c:pt>
                <c:pt idx="18133">
                  <c:v>-0.34645799999999999</c:v>
                </c:pt>
                <c:pt idx="18134">
                  <c:v>-0.34488400000000002</c:v>
                </c:pt>
                <c:pt idx="18135">
                  <c:v>-0.34321699999999999</c:v>
                </c:pt>
                <c:pt idx="18136">
                  <c:v>-0.34145399999999998</c:v>
                </c:pt>
                <c:pt idx="18137">
                  <c:v>-0.33960400000000002</c:v>
                </c:pt>
                <c:pt idx="18138">
                  <c:v>-0.33767399999999997</c:v>
                </c:pt>
                <c:pt idx="18139">
                  <c:v>-0.335669</c:v>
                </c:pt>
                <c:pt idx="18140">
                  <c:v>-0.33359100000000003</c:v>
                </c:pt>
                <c:pt idx="18141">
                  <c:v>-0.33144499999999999</c:v>
                </c:pt>
                <c:pt idx="18142">
                  <c:v>-0.329231</c:v>
                </c:pt>
                <c:pt idx="18143">
                  <c:v>-0.32694499999999999</c:v>
                </c:pt>
                <c:pt idx="18144">
                  <c:v>-0.32457999999999998</c:v>
                </c:pt>
                <c:pt idx="18145">
                  <c:v>-0.32213599999999998</c:v>
                </c:pt>
                <c:pt idx="18146">
                  <c:v>-0.31961200000000001</c:v>
                </c:pt>
                <c:pt idx="18147">
                  <c:v>-0.31700699999999998</c:v>
                </c:pt>
                <c:pt idx="18148">
                  <c:v>-0.31432100000000002</c:v>
                </c:pt>
                <c:pt idx="18149">
                  <c:v>-0.31155699999999997</c:v>
                </c:pt>
                <c:pt idx="18150">
                  <c:v>-0.30871399999999999</c:v>
                </c:pt>
                <c:pt idx="18151">
                  <c:v>-0.30579200000000001</c:v>
                </c:pt>
                <c:pt idx="18152">
                  <c:v>-0.30279099999999998</c:v>
                </c:pt>
                <c:pt idx="18153">
                  <c:v>-0.29971599999999998</c:v>
                </c:pt>
                <c:pt idx="18154">
                  <c:v>-0.29657299999999998</c:v>
                </c:pt>
                <c:pt idx="18155">
                  <c:v>-0.29336499999999999</c:v>
                </c:pt>
                <c:pt idx="18156">
                  <c:v>-0.29009099999999999</c:v>
                </c:pt>
                <c:pt idx="18157">
                  <c:v>-0.28675600000000001</c:v>
                </c:pt>
                <c:pt idx="18158">
                  <c:v>-0.28335900000000003</c:v>
                </c:pt>
                <c:pt idx="18159">
                  <c:v>-0.27989700000000001</c:v>
                </c:pt>
                <c:pt idx="18160">
                  <c:v>-0.27637299999999998</c:v>
                </c:pt>
                <c:pt idx="18161">
                  <c:v>-0.27279399999999998</c:v>
                </c:pt>
                <c:pt idx="18162">
                  <c:v>-0.26916099999999998</c:v>
                </c:pt>
                <c:pt idx="18163">
                  <c:v>-0.26547199999999999</c:v>
                </c:pt>
                <c:pt idx="18164">
                  <c:v>-0.26173099999999999</c:v>
                </c:pt>
                <c:pt idx="18165">
                  <c:v>-0.25794299999999998</c:v>
                </c:pt>
                <c:pt idx="18166">
                  <c:v>-0.25411400000000001</c:v>
                </c:pt>
                <c:pt idx="18167">
                  <c:v>-0.25024400000000002</c:v>
                </c:pt>
                <c:pt idx="18168">
                  <c:v>-0.246337</c:v>
                </c:pt>
                <c:pt idx="18169">
                  <c:v>-0.24240200000000001</c:v>
                </c:pt>
                <c:pt idx="18170">
                  <c:v>-0.23844199999999999</c:v>
                </c:pt>
                <c:pt idx="18171">
                  <c:v>-0.234461</c:v>
                </c:pt>
                <c:pt idx="18172">
                  <c:v>-0.230464</c:v>
                </c:pt>
                <c:pt idx="18173">
                  <c:v>-0.22645599999999999</c:v>
                </c:pt>
                <c:pt idx="18174">
                  <c:v>-0.222437</c:v>
                </c:pt>
                <c:pt idx="18175">
                  <c:v>-0.21840999999999999</c:v>
                </c:pt>
                <c:pt idx="18176">
                  <c:v>-0.21437400000000001</c:v>
                </c:pt>
                <c:pt idx="18177">
                  <c:v>-0.21033299999999999</c:v>
                </c:pt>
                <c:pt idx="18178">
                  <c:v>-0.206293</c:v>
                </c:pt>
                <c:pt idx="18179">
                  <c:v>-0.20225799999999999</c:v>
                </c:pt>
                <c:pt idx="18180">
                  <c:v>-0.19822999999999999</c:v>
                </c:pt>
                <c:pt idx="18181">
                  <c:v>-0.194212</c:v>
                </c:pt>
                <c:pt idx="18182">
                  <c:v>-0.19020699999999999</c:v>
                </c:pt>
                <c:pt idx="18183">
                  <c:v>-0.18621399999999999</c:v>
                </c:pt>
                <c:pt idx="18184">
                  <c:v>-0.18223800000000001</c:v>
                </c:pt>
                <c:pt idx="18185">
                  <c:v>-0.178283</c:v>
                </c:pt>
                <c:pt idx="18186">
                  <c:v>-0.17435300000000001</c:v>
                </c:pt>
                <c:pt idx="18187">
                  <c:v>-0.17044999999999999</c:v>
                </c:pt>
                <c:pt idx="18188">
                  <c:v>-0.166575</c:v>
                </c:pt>
                <c:pt idx="18189">
                  <c:v>-0.16273299999999999</c:v>
                </c:pt>
                <c:pt idx="18190">
                  <c:v>-0.15892400000000001</c:v>
                </c:pt>
                <c:pt idx="18191">
                  <c:v>-0.15515399999999999</c:v>
                </c:pt>
                <c:pt idx="18192">
                  <c:v>-0.151423</c:v>
                </c:pt>
                <c:pt idx="18193">
                  <c:v>-0.147734</c:v>
                </c:pt>
                <c:pt idx="18194">
                  <c:v>-0.14408499999999999</c:v>
                </c:pt>
                <c:pt idx="18195">
                  <c:v>-0.14047499999999999</c:v>
                </c:pt>
                <c:pt idx="18196">
                  <c:v>-0.13691</c:v>
                </c:pt>
                <c:pt idx="18197">
                  <c:v>-0.13340399999999999</c:v>
                </c:pt>
                <c:pt idx="18198">
                  <c:v>-0.129966</c:v>
                </c:pt>
                <c:pt idx="18199">
                  <c:v>-0.12660199999999999</c:v>
                </c:pt>
                <c:pt idx="18200">
                  <c:v>-0.123311</c:v>
                </c:pt>
                <c:pt idx="18201">
                  <c:v>-0.120092</c:v>
                </c:pt>
                <c:pt idx="18202">
                  <c:v>-0.116948</c:v>
                </c:pt>
                <c:pt idx="18203">
                  <c:v>-0.113881</c:v>
                </c:pt>
                <c:pt idx="18204">
                  <c:v>-0.11089300000000001</c:v>
                </c:pt>
                <c:pt idx="18205">
                  <c:v>-0.10799</c:v>
                </c:pt>
                <c:pt idx="18206">
                  <c:v>-0.10518</c:v>
                </c:pt>
                <c:pt idx="18207">
                  <c:v>-0.102464</c:v>
                </c:pt>
                <c:pt idx="18208">
                  <c:v>-9.9842500000000001E-2</c:v>
                </c:pt>
                <c:pt idx="18209">
                  <c:v>-9.7317000000000001E-2</c:v>
                </c:pt>
                <c:pt idx="18210">
                  <c:v>-9.4886999999999999E-2</c:v>
                </c:pt>
                <c:pt idx="18211">
                  <c:v>-9.2551700000000001E-2</c:v>
                </c:pt>
                <c:pt idx="18212">
                  <c:v>-9.0312199999999995E-2</c:v>
                </c:pt>
                <c:pt idx="18213">
                  <c:v>-8.8172500000000001E-2</c:v>
                </c:pt>
                <c:pt idx="18214">
                  <c:v>-8.6135699999999996E-2</c:v>
                </c:pt>
                <c:pt idx="18215">
                  <c:v>-8.4204100000000004E-2</c:v>
                </c:pt>
                <c:pt idx="18216">
                  <c:v>-8.2381200000000002E-2</c:v>
                </c:pt>
                <c:pt idx="18217">
                  <c:v>-8.0670500000000006E-2</c:v>
                </c:pt>
                <c:pt idx="18218">
                  <c:v>-7.9071000000000002E-2</c:v>
                </c:pt>
                <c:pt idx="18219">
                  <c:v>-7.7581499999999998E-2</c:v>
                </c:pt>
                <c:pt idx="18220">
                  <c:v>-7.62047E-2</c:v>
                </c:pt>
                <c:pt idx="18221">
                  <c:v>-7.4945899999999996E-2</c:v>
                </c:pt>
                <c:pt idx="18222">
                  <c:v>-7.3808499999999999E-2</c:v>
                </c:pt>
                <c:pt idx="18223">
                  <c:v>-7.2793700000000003E-2</c:v>
                </c:pt>
                <c:pt idx="18224">
                  <c:v>-7.1901300000000001E-2</c:v>
                </c:pt>
                <c:pt idx="18225">
                  <c:v>-7.1131899999999998E-2</c:v>
                </c:pt>
                <c:pt idx="18226">
                  <c:v>-7.0486999999999994E-2</c:v>
                </c:pt>
                <c:pt idx="18227">
                  <c:v>-6.9966399999999998E-2</c:v>
                </c:pt>
                <c:pt idx="18228">
                  <c:v>-6.9567900000000002E-2</c:v>
                </c:pt>
                <c:pt idx="18229">
                  <c:v>-6.9291199999999997E-2</c:v>
                </c:pt>
                <c:pt idx="18230">
                  <c:v>-6.9138400000000003E-2</c:v>
                </c:pt>
                <c:pt idx="18231">
                  <c:v>-6.9110199999999997E-2</c:v>
                </c:pt>
                <c:pt idx="18232">
                  <c:v>-6.92025E-2</c:v>
                </c:pt>
                <c:pt idx="18233">
                  <c:v>-6.9410200000000005E-2</c:v>
                </c:pt>
                <c:pt idx="18234">
                  <c:v>-6.9733100000000006E-2</c:v>
                </c:pt>
                <c:pt idx="18235">
                  <c:v>-7.0173799999999995E-2</c:v>
                </c:pt>
                <c:pt idx="18236">
                  <c:v>-7.0732299999999998E-2</c:v>
                </c:pt>
                <c:pt idx="18237">
                  <c:v>-7.1406200000000003E-2</c:v>
                </c:pt>
                <c:pt idx="18238">
                  <c:v>-7.2191900000000003E-2</c:v>
                </c:pt>
                <c:pt idx="18239">
                  <c:v>-7.3085499999999998E-2</c:v>
                </c:pt>
                <c:pt idx="18240">
                  <c:v>-7.4084700000000003E-2</c:v>
                </c:pt>
                <c:pt idx="18241">
                  <c:v>-7.5189400000000003E-2</c:v>
                </c:pt>
                <c:pt idx="18242">
                  <c:v>-7.6400499999999996E-2</c:v>
                </c:pt>
                <c:pt idx="18243">
                  <c:v>-7.7717999999999995E-2</c:v>
                </c:pt>
                <c:pt idx="18244">
                  <c:v>-7.9140600000000005E-2</c:v>
                </c:pt>
                <c:pt idx="18245">
                  <c:v>-8.0664100000000002E-2</c:v>
                </c:pt>
                <c:pt idx="18246">
                  <c:v>-8.2284399999999994E-2</c:v>
                </c:pt>
                <c:pt idx="18247">
                  <c:v>-8.4000099999999994E-2</c:v>
                </c:pt>
                <c:pt idx="18248">
                  <c:v>-8.5810800000000007E-2</c:v>
                </c:pt>
                <c:pt idx="18249">
                  <c:v>-8.7714299999999995E-2</c:v>
                </c:pt>
                <c:pt idx="18250">
                  <c:v>-8.9707700000000001E-2</c:v>
                </c:pt>
                <c:pt idx="18251">
                  <c:v>-9.1787800000000003E-2</c:v>
                </c:pt>
                <c:pt idx="18252">
                  <c:v>-9.3950400000000003E-2</c:v>
                </c:pt>
                <c:pt idx="18253">
                  <c:v>-9.6192799999999995E-2</c:v>
                </c:pt>
                <c:pt idx="18254">
                  <c:v>-9.8514000000000004E-2</c:v>
                </c:pt>
                <c:pt idx="18255">
                  <c:v>-0.100913</c:v>
                </c:pt>
                <c:pt idx="18256">
                  <c:v>-0.10338700000000001</c:v>
                </c:pt>
                <c:pt idx="18257">
                  <c:v>-0.105934</c:v>
                </c:pt>
                <c:pt idx="18258">
                  <c:v>-0.108553</c:v>
                </c:pt>
                <c:pt idx="18259">
                  <c:v>-0.111236</c:v>
                </c:pt>
                <c:pt idx="18260">
                  <c:v>-0.11397500000000001</c:v>
                </c:pt>
                <c:pt idx="18261">
                  <c:v>-0.11676499999999999</c:v>
                </c:pt>
                <c:pt idx="18262">
                  <c:v>-0.119606</c:v>
                </c:pt>
                <c:pt idx="18263">
                  <c:v>-0.12249599999999999</c:v>
                </c:pt>
                <c:pt idx="18264">
                  <c:v>-0.12543199999999999</c:v>
                </c:pt>
                <c:pt idx="18265">
                  <c:v>-0.128413</c:v>
                </c:pt>
                <c:pt idx="18266">
                  <c:v>-0.131437</c:v>
                </c:pt>
                <c:pt idx="18267">
                  <c:v>-0.13450300000000001</c:v>
                </c:pt>
                <c:pt idx="18268">
                  <c:v>-0.13761000000000001</c:v>
                </c:pt>
                <c:pt idx="18269">
                  <c:v>-0.14075399999999999</c:v>
                </c:pt>
                <c:pt idx="18270">
                  <c:v>-0.143926</c:v>
                </c:pt>
                <c:pt idx="18271">
                  <c:v>-0.147124</c:v>
                </c:pt>
                <c:pt idx="18272">
                  <c:v>-0.15034700000000001</c:v>
                </c:pt>
                <c:pt idx="18273">
                  <c:v>-0.15359999999999999</c:v>
                </c:pt>
                <c:pt idx="18274">
                  <c:v>-0.156886</c:v>
                </c:pt>
                <c:pt idx="18275">
                  <c:v>-0.16020000000000001</c:v>
                </c:pt>
                <c:pt idx="18276">
                  <c:v>-0.16353799999999999</c:v>
                </c:pt>
                <c:pt idx="18277">
                  <c:v>-0.16689200000000001</c:v>
                </c:pt>
                <c:pt idx="18278">
                  <c:v>-0.170261</c:v>
                </c:pt>
                <c:pt idx="18279">
                  <c:v>-0.17364499999999999</c:v>
                </c:pt>
                <c:pt idx="18280">
                  <c:v>-0.177039</c:v>
                </c:pt>
                <c:pt idx="18281">
                  <c:v>-0.18043699999999999</c:v>
                </c:pt>
                <c:pt idx="18282">
                  <c:v>-0.183838</c:v>
                </c:pt>
                <c:pt idx="18283">
                  <c:v>-0.18724099999999999</c:v>
                </c:pt>
                <c:pt idx="18284">
                  <c:v>-0.19064300000000001</c:v>
                </c:pt>
                <c:pt idx="18285">
                  <c:v>-0.19404299999999999</c:v>
                </c:pt>
                <c:pt idx="18286">
                  <c:v>-0.197436</c:v>
                </c:pt>
                <c:pt idx="18287">
                  <c:v>-0.20081599999999999</c:v>
                </c:pt>
                <c:pt idx="18288">
                  <c:v>-0.20418</c:v>
                </c:pt>
                <c:pt idx="18289">
                  <c:v>-0.20752599999999999</c:v>
                </c:pt>
                <c:pt idx="18290">
                  <c:v>-0.21083499999999999</c:v>
                </c:pt>
                <c:pt idx="18291">
                  <c:v>-0.21406900000000001</c:v>
                </c:pt>
                <c:pt idx="18292">
                  <c:v>-0.21724599999999999</c:v>
                </c:pt>
                <c:pt idx="18293">
                  <c:v>-0.22040399999999999</c:v>
                </c:pt>
                <c:pt idx="18294">
                  <c:v>-0.22353400000000001</c:v>
                </c:pt>
                <c:pt idx="18295">
                  <c:v>-0.22661700000000001</c:v>
                </c:pt>
                <c:pt idx="18296">
                  <c:v>-0.22966500000000001</c:v>
                </c:pt>
                <c:pt idx="18297">
                  <c:v>-0.232685</c:v>
                </c:pt>
                <c:pt idx="18298">
                  <c:v>-0.235677</c:v>
                </c:pt>
                <c:pt idx="18299">
                  <c:v>-0.23863599999999999</c:v>
                </c:pt>
                <c:pt idx="18300">
                  <c:v>-0.241562</c:v>
                </c:pt>
                <c:pt idx="18301">
                  <c:v>-0.244451</c:v>
                </c:pt>
                <c:pt idx="18302">
                  <c:v>-0.247303</c:v>
                </c:pt>
                <c:pt idx="18303">
                  <c:v>-0.25012000000000001</c:v>
                </c:pt>
                <c:pt idx="18304">
                  <c:v>-0.25290400000000002</c:v>
                </c:pt>
                <c:pt idx="18305">
                  <c:v>-0.25565300000000002</c:v>
                </c:pt>
                <c:pt idx="18306">
                  <c:v>-0.25836599999999998</c:v>
                </c:pt>
                <c:pt idx="18307">
                  <c:v>-0.26104300000000003</c:v>
                </c:pt>
                <c:pt idx="18308">
                  <c:v>-0.263687</c:v>
                </c:pt>
                <c:pt idx="18309">
                  <c:v>-0.26629799999999998</c:v>
                </c:pt>
                <c:pt idx="18310">
                  <c:v>-0.268876</c:v>
                </c:pt>
                <c:pt idx="18311">
                  <c:v>-0.27141700000000002</c:v>
                </c:pt>
                <c:pt idx="18312">
                  <c:v>-0.27391399999999999</c:v>
                </c:pt>
                <c:pt idx="18313">
                  <c:v>-0.27636300000000003</c:v>
                </c:pt>
                <c:pt idx="18314">
                  <c:v>-0.27876400000000001</c:v>
                </c:pt>
                <c:pt idx="18315">
                  <c:v>-0.281115</c:v>
                </c:pt>
                <c:pt idx="18316">
                  <c:v>-0.283416</c:v>
                </c:pt>
                <c:pt idx="18317">
                  <c:v>-0.28566399999999997</c:v>
                </c:pt>
                <c:pt idx="18318">
                  <c:v>-0.28785899999999998</c:v>
                </c:pt>
                <c:pt idx="18319">
                  <c:v>-0.28999999999999998</c:v>
                </c:pt>
                <c:pt idx="18320">
                  <c:v>-0.29208400000000001</c:v>
                </c:pt>
                <c:pt idx="18321">
                  <c:v>-0.29410900000000001</c:v>
                </c:pt>
                <c:pt idx="18322">
                  <c:v>-0.296074</c:v>
                </c:pt>
                <c:pt idx="18323">
                  <c:v>-0.29797699999999999</c:v>
                </c:pt>
                <c:pt idx="18324">
                  <c:v>-0.299819</c:v>
                </c:pt>
                <c:pt idx="18325">
                  <c:v>-0.30160100000000001</c:v>
                </c:pt>
                <c:pt idx="18326">
                  <c:v>-0.30332399999999998</c:v>
                </c:pt>
                <c:pt idx="18327">
                  <c:v>-0.30498999999999998</c:v>
                </c:pt>
                <c:pt idx="18328">
                  <c:v>-0.30659900000000001</c:v>
                </c:pt>
                <c:pt idx="18329">
                  <c:v>-0.30815199999999998</c:v>
                </c:pt>
                <c:pt idx="18330">
                  <c:v>-0.30964900000000001</c:v>
                </c:pt>
                <c:pt idx="18331">
                  <c:v>-0.31108799999999998</c:v>
                </c:pt>
                <c:pt idx="18332">
                  <c:v>-0.31247000000000003</c:v>
                </c:pt>
                <c:pt idx="18333">
                  <c:v>-0.31379200000000002</c:v>
                </c:pt>
                <c:pt idx="18334">
                  <c:v>-0.315052</c:v>
                </c:pt>
                <c:pt idx="18335">
                  <c:v>-0.31624799999999997</c:v>
                </c:pt>
                <c:pt idx="18336">
                  <c:v>-0.31737900000000002</c:v>
                </c:pt>
                <c:pt idx="18337">
                  <c:v>-0.318444</c:v>
                </c:pt>
                <c:pt idx="18338">
                  <c:v>-0.319442</c:v>
                </c:pt>
                <c:pt idx="18339">
                  <c:v>-0.32037199999999999</c:v>
                </c:pt>
                <c:pt idx="18340">
                  <c:v>-0.32122899999999999</c:v>
                </c:pt>
                <c:pt idx="18341">
                  <c:v>-0.32201000000000002</c:v>
                </c:pt>
                <c:pt idx="18342">
                  <c:v>-0.32271300000000003</c:v>
                </c:pt>
                <c:pt idx="18343">
                  <c:v>-0.32333899999999999</c:v>
                </c:pt>
                <c:pt idx="18344">
                  <c:v>-0.32388600000000001</c:v>
                </c:pt>
                <c:pt idx="18345">
                  <c:v>-0.32435700000000001</c:v>
                </c:pt>
                <c:pt idx="18346">
                  <c:v>-0.32475599999999999</c:v>
                </c:pt>
                <c:pt idx="18347">
                  <c:v>-0.32508399999999998</c:v>
                </c:pt>
                <c:pt idx="18348">
                  <c:v>-0.32534400000000002</c:v>
                </c:pt>
                <c:pt idx="18349">
                  <c:v>-0.32553599999999999</c:v>
                </c:pt>
                <c:pt idx="18350">
                  <c:v>-0.32566000000000001</c:v>
                </c:pt>
                <c:pt idx="18351">
                  <c:v>-0.32571899999999998</c:v>
                </c:pt>
                <c:pt idx="18352">
                  <c:v>-0.32570900000000003</c:v>
                </c:pt>
                <c:pt idx="18353">
                  <c:v>-0.32562999999999998</c:v>
                </c:pt>
                <c:pt idx="18354">
                  <c:v>-0.32547900000000002</c:v>
                </c:pt>
                <c:pt idx="18355">
                  <c:v>-0.32525999999999999</c:v>
                </c:pt>
                <c:pt idx="18356">
                  <c:v>-0.32497199999999998</c:v>
                </c:pt>
                <c:pt idx="18357">
                  <c:v>-0.32460899999999998</c:v>
                </c:pt>
                <c:pt idx="18358">
                  <c:v>-0.32416200000000001</c:v>
                </c:pt>
                <c:pt idx="18359">
                  <c:v>-0.323631</c:v>
                </c:pt>
                <c:pt idx="18360">
                  <c:v>-0.323015</c:v>
                </c:pt>
                <c:pt idx="18361">
                  <c:v>-0.32231599999999999</c:v>
                </c:pt>
                <c:pt idx="18362">
                  <c:v>-0.32153399999999999</c:v>
                </c:pt>
                <c:pt idx="18363">
                  <c:v>-0.32066800000000001</c:v>
                </c:pt>
                <c:pt idx="18364">
                  <c:v>-0.31971500000000003</c:v>
                </c:pt>
                <c:pt idx="18365">
                  <c:v>-0.31866899999999998</c:v>
                </c:pt>
                <c:pt idx="18366">
                  <c:v>-0.31752599999999997</c:v>
                </c:pt>
                <c:pt idx="18367">
                  <c:v>-0.31629400000000002</c:v>
                </c:pt>
                <c:pt idx="18368">
                  <c:v>-0.31497999999999998</c:v>
                </c:pt>
                <c:pt idx="18369">
                  <c:v>-0.31358999999999998</c:v>
                </c:pt>
                <c:pt idx="18370">
                  <c:v>-0.31212400000000001</c:v>
                </c:pt>
                <c:pt idx="18371">
                  <c:v>-0.31057800000000002</c:v>
                </c:pt>
                <c:pt idx="18372">
                  <c:v>-0.30895099999999998</c:v>
                </c:pt>
                <c:pt idx="18373">
                  <c:v>-0.30724200000000002</c:v>
                </c:pt>
                <c:pt idx="18374">
                  <c:v>-0.30544500000000002</c:v>
                </c:pt>
                <c:pt idx="18375">
                  <c:v>-0.30356100000000003</c:v>
                </c:pt>
                <c:pt idx="18376">
                  <c:v>-0.30159200000000003</c:v>
                </c:pt>
                <c:pt idx="18377">
                  <c:v>-0.299541</c:v>
                </c:pt>
                <c:pt idx="18378">
                  <c:v>-0.29741400000000001</c:v>
                </c:pt>
                <c:pt idx="18379">
                  <c:v>-0.29521199999999997</c:v>
                </c:pt>
                <c:pt idx="18380">
                  <c:v>-0.292937</c:v>
                </c:pt>
                <c:pt idx="18381">
                  <c:v>-0.29058699999999998</c:v>
                </c:pt>
                <c:pt idx="18382">
                  <c:v>-0.28816700000000001</c:v>
                </c:pt>
                <c:pt idx="18383">
                  <c:v>-0.28567799999999999</c:v>
                </c:pt>
                <c:pt idx="18384">
                  <c:v>-0.28310099999999999</c:v>
                </c:pt>
                <c:pt idx="18385">
                  <c:v>-0.280416</c:v>
                </c:pt>
                <c:pt idx="18386">
                  <c:v>-0.27763900000000002</c:v>
                </c:pt>
                <c:pt idx="18387">
                  <c:v>-0.27478799999999998</c:v>
                </c:pt>
                <c:pt idx="18388">
                  <c:v>-0.27185100000000001</c:v>
                </c:pt>
                <c:pt idx="18389">
                  <c:v>-0.26882299999999998</c:v>
                </c:pt>
                <c:pt idx="18390">
                  <c:v>-0.26571299999999998</c:v>
                </c:pt>
                <c:pt idx="18391">
                  <c:v>-0.26252300000000001</c:v>
                </c:pt>
                <c:pt idx="18392">
                  <c:v>-0.25925300000000001</c:v>
                </c:pt>
                <c:pt idx="18393">
                  <c:v>-0.25590299999999999</c:v>
                </c:pt>
                <c:pt idx="18394">
                  <c:v>-0.25247199999999997</c:v>
                </c:pt>
                <c:pt idx="18395">
                  <c:v>-0.24895800000000001</c:v>
                </c:pt>
                <c:pt idx="18396">
                  <c:v>-0.245363</c:v>
                </c:pt>
                <c:pt idx="18397">
                  <c:v>-0.24168899999999999</c:v>
                </c:pt>
                <c:pt idx="18398">
                  <c:v>-0.23794100000000001</c:v>
                </c:pt>
                <c:pt idx="18399">
                  <c:v>-0.234126</c:v>
                </c:pt>
                <c:pt idx="18400">
                  <c:v>-0.23024500000000001</c:v>
                </c:pt>
                <c:pt idx="18401">
                  <c:v>-0.226302</c:v>
                </c:pt>
                <c:pt idx="18402">
                  <c:v>-0.222299</c:v>
                </c:pt>
                <c:pt idx="18403">
                  <c:v>-0.21823999999999999</c:v>
                </c:pt>
                <c:pt idx="18404">
                  <c:v>-0.21412800000000001</c:v>
                </c:pt>
                <c:pt idx="18405">
                  <c:v>-0.20996600000000001</c:v>
                </c:pt>
                <c:pt idx="18406">
                  <c:v>-0.20575199999999999</c:v>
                </c:pt>
                <c:pt idx="18407">
                  <c:v>-0.201488</c:v>
                </c:pt>
                <c:pt idx="18408">
                  <c:v>-0.19717799999999999</c:v>
                </c:pt>
                <c:pt idx="18409">
                  <c:v>-0.192824</c:v>
                </c:pt>
                <c:pt idx="18410">
                  <c:v>-0.18842800000000001</c:v>
                </c:pt>
                <c:pt idx="18411">
                  <c:v>-0.18398999999999999</c:v>
                </c:pt>
                <c:pt idx="18412">
                  <c:v>-0.179511</c:v>
                </c:pt>
                <c:pt idx="18413">
                  <c:v>-0.17499300000000001</c:v>
                </c:pt>
                <c:pt idx="18414">
                  <c:v>-0.17043900000000001</c:v>
                </c:pt>
                <c:pt idx="18415">
                  <c:v>-0.16583999999999999</c:v>
                </c:pt>
                <c:pt idx="18416">
                  <c:v>-0.16117500000000001</c:v>
                </c:pt>
                <c:pt idx="18417">
                  <c:v>-0.15645600000000001</c:v>
                </c:pt>
                <c:pt idx="18418">
                  <c:v>-0.15170900000000001</c:v>
                </c:pt>
                <c:pt idx="18419">
                  <c:v>-0.14693300000000001</c:v>
                </c:pt>
                <c:pt idx="18420">
                  <c:v>-0.142122</c:v>
                </c:pt>
                <c:pt idx="18421">
                  <c:v>-0.13728499999999999</c:v>
                </c:pt>
                <c:pt idx="18422">
                  <c:v>-0.13242999999999999</c:v>
                </c:pt>
                <c:pt idx="18423">
                  <c:v>-0.12756100000000001</c:v>
                </c:pt>
                <c:pt idx="18424">
                  <c:v>-0.122679</c:v>
                </c:pt>
                <c:pt idx="18425">
                  <c:v>-0.117786</c:v>
                </c:pt>
                <c:pt idx="18426">
                  <c:v>-0.112884</c:v>
                </c:pt>
                <c:pt idx="18427">
                  <c:v>-0.107977</c:v>
                </c:pt>
                <c:pt idx="18428">
                  <c:v>-0.10306899999999999</c:v>
                </c:pt>
                <c:pt idx="18429">
                  <c:v>-9.8163500000000001E-2</c:v>
                </c:pt>
                <c:pt idx="18430">
                  <c:v>-9.3262999999999999E-2</c:v>
                </c:pt>
                <c:pt idx="18431">
                  <c:v>-8.8372000000000006E-2</c:v>
                </c:pt>
                <c:pt idx="18432">
                  <c:v>-8.3495899999999998E-2</c:v>
                </c:pt>
                <c:pt idx="18433">
                  <c:v>-7.8639399999999998E-2</c:v>
                </c:pt>
                <c:pt idx="18434">
                  <c:v>-7.3806399999999994E-2</c:v>
                </c:pt>
                <c:pt idx="18435">
                  <c:v>-6.9000599999999995E-2</c:v>
                </c:pt>
                <c:pt idx="18436">
                  <c:v>-6.4224500000000004E-2</c:v>
                </c:pt>
                <c:pt idx="18437">
                  <c:v>-5.9480900000000003E-2</c:v>
                </c:pt>
                <c:pt idx="18438">
                  <c:v>-5.4773000000000002E-2</c:v>
                </c:pt>
                <c:pt idx="18439">
                  <c:v>-5.0104599999999999E-2</c:v>
                </c:pt>
                <c:pt idx="18440">
                  <c:v>-4.5478999999999999E-2</c:v>
                </c:pt>
                <c:pt idx="18441">
                  <c:v>-4.0899600000000001E-2</c:v>
                </c:pt>
                <c:pt idx="18442">
                  <c:v>-3.6370100000000002E-2</c:v>
                </c:pt>
                <c:pt idx="18443">
                  <c:v>-3.1893900000000003E-2</c:v>
                </c:pt>
                <c:pt idx="18444">
                  <c:v>-2.74726E-2</c:v>
                </c:pt>
                <c:pt idx="18445">
                  <c:v>-2.3107599999999999E-2</c:v>
                </c:pt>
                <c:pt idx="18446">
                  <c:v>-1.8802300000000001E-2</c:v>
                </c:pt>
                <c:pt idx="18447">
                  <c:v>-1.45603E-2</c:v>
                </c:pt>
                <c:pt idx="18448">
                  <c:v>-1.0386100000000001E-2</c:v>
                </c:pt>
                <c:pt idx="18449" formatCode="0.00E+00">
                  <c:v>-6.2845899999999996E-3</c:v>
                </c:pt>
                <c:pt idx="18450" formatCode="0.00E+00">
                  <c:v>-2.2594500000000001E-3</c:v>
                </c:pt>
                <c:pt idx="18451" formatCode="0.00E+00">
                  <c:v>1.6874800000000001E-3</c:v>
                </c:pt>
                <c:pt idx="18452" formatCode="0.00E+00">
                  <c:v>5.5538899999999997E-3</c:v>
                </c:pt>
                <c:pt idx="18453" formatCode="0.00E+00">
                  <c:v>9.3364899999999994E-3</c:v>
                </c:pt>
                <c:pt idx="18454">
                  <c:v>1.30318E-2</c:v>
                </c:pt>
                <c:pt idx="18455">
                  <c:v>1.66363E-2</c:v>
                </c:pt>
                <c:pt idx="18456">
                  <c:v>2.0145900000000001E-2</c:v>
                </c:pt>
                <c:pt idx="18457">
                  <c:v>2.3557100000000001E-2</c:v>
                </c:pt>
                <c:pt idx="18458">
                  <c:v>2.6869199999999999E-2</c:v>
                </c:pt>
                <c:pt idx="18459">
                  <c:v>3.0082100000000001E-2</c:v>
                </c:pt>
                <c:pt idx="18460">
                  <c:v>3.3193399999999998E-2</c:v>
                </c:pt>
                <c:pt idx="18461">
                  <c:v>3.61982E-2</c:v>
                </c:pt>
                <c:pt idx="18462">
                  <c:v>3.9092099999999998E-2</c:v>
                </c:pt>
                <c:pt idx="18463">
                  <c:v>4.18713E-2</c:v>
                </c:pt>
                <c:pt idx="18464">
                  <c:v>4.4533900000000001E-2</c:v>
                </c:pt>
                <c:pt idx="18465">
                  <c:v>4.7079999999999997E-2</c:v>
                </c:pt>
                <c:pt idx="18466">
                  <c:v>4.9509499999999998E-2</c:v>
                </c:pt>
                <c:pt idx="18467">
                  <c:v>5.1820999999999999E-2</c:v>
                </c:pt>
                <c:pt idx="18468">
                  <c:v>5.40116E-2</c:v>
                </c:pt>
                <c:pt idx="18469">
                  <c:v>5.6077000000000002E-2</c:v>
                </c:pt>
                <c:pt idx="18470">
                  <c:v>5.8013299999999997E-2</c:v>
                </c:pt>
                <c:pt idx="18471">
                  <c:v>5.9817200000000001E-2</c:v>
                </c:pt>
                <c:pt idx="18472">
                  <c:v>6.1485499999999998E-2</c:v>
                </c:pt>
                <c:pt idx="18473">
                  <c:v>6.3015500000000002E-2</c:v>
                </c:pt>
                <c:pt idx="18474">
                  <c:v>6.4406599999999994E-2</c:v>
                </c:pt>
                <c:pt idx="18475">
                  <c:v>6.5659700000000001E-2</c:v>
                </c:pt>
                <c:pt idx="18476">
                  <c:v>6.6774399999999998E-2</c:v>
                </c:pt>
                <c:pt idx="18477">
                  <c:v>6.7749000000000004E-2</c:v>
                </c:pt>
                <c:pt idx="18478">
                  <c:v>6.85833E-2</c:v>
                </c:pt>
                <c:pt idx="18479">
                  <c:v>6.9276500000000005E-2</c:v>
                </c:pt>
                <c:pt idx="18480">
                  <c:v>6.9826700000000005E-2</c:v>
                </c:pt>
                <c:pt idx="18481">
                  <c:v>7.02324E-2</c:v>
                </c:pt>
                <c:pt idx="18482">
                  <c:v>7.0494000000000001E-2</c:v>
                </c:pt>
                <c:pt idx="18483">
                  <c:v>7.0612400000000006E-2</c:v>
                </c:pt>
                <c:pt idx="18484">
                  <c:v>7.0588100000000001E-2</c:v>
                </c:pt>
                <c:pt idx="18485">
                  <c:v>7.0420499999999997E-2</c:v>
                </c:pt>
                <c:pt idx="18486">
                  <c:v>7.0109099999999994E-2</c:v>
                </c:pt>
                <c:pt idx="18487">
                  <c:v>6.9653400000000004E-2</c:v>
                </c:pt>
                <c:pt idx="18488">
                  <c:v>6.9052199999999994E-2</c:v>
                </c:pt>
                <c:pt idx="18489">
                  <c:v>6.8306500000000006E-2</c:v>
                </c:pt>
                <c:pt idx="18490">
                  <c:v>6.7419900000000005E-2</c:v>
                </c:pt>
                <c:pt idx="18491">
                  <c:v>6.6394700000000001E-2</c:v>
                </c:pt>
                <c:pt idx="18492">
                  <c:v>6.5230399999999994E-2</c:v>
                </c:pt>
                <c:pt idx="18493">
                  <c:v>6.3924700000000001E-2</c:v>
                </c:pt>
                <c:pt idx="18494">
                  <c:v>6.2476400000000001E-2</c:v>
                </c:pt>
                <c:pt idx="18495">
                  <c:v>6.0886099999999999E-2</c:v>
                </c:pt>
                <c:pt idx="18496">
                  <c:v>5.9157099999999997E-2</c:v>
                </c:pt>
                <c:pt idx="18497">
                  <c:v>5.72931E-2</c:v>
                </c:pt>
                <c:pt idx="18498">
                  <c:v>5.5296600000000001E-2</c:v>
                </c:pt>
                <c:pt idx="18499">
                  <c:v>5.3169599999999997E-2</c:v>
                </c:pt>
                <c:pt idx="18500">
                  <c:v>5.0914099999999997E-2</c:v>
                </c:pt>
                <c:pt idx="18501">
                  <c:v>4.85318E-2</c:v>
                </c:pt>
                <c:pt idx="18502">
                  <c:v>4.6024200000000001E-2</c:v>
                </c:pt>
                <c:pt idx="18503">
                  <c:v>4.3392300000000002E-2</c:v>
                </c:pt>
                <c:pt idx="18504">
                  <c:v>4.0637300000000001E-2</c:v>
                </c:pt>
                <c:pt idx="18505">
                  <c:v>3.7762299999999999E-2</c:v>
                </c:pt>
                <c:pt idx="18506">
                  <c:v>3.4771400000000001E-2</c:v>
                </c:pt>
                <c:pt idx="18507">
                  <c:v>3.1668399999999999E-2</c:v>
                </c:pt>
                <c:pt idx="18508">
                  <c:v>2.84564E-2</c:v>
                </c:pt>
                <c:pt idx="18509">
                  <c:v>2.5140099999999999E-2</c:v>
                </c:pt>
                <c:pt idx="18510">
                  <c:v>2.1724500000000001E-2</c:v>
                </c:pt>
                <c:pt idx="18511">
                  <c:v>1.8212800000000001E-2</c:v>
                </c:pt>
                <c:pt idx="18512">
                  <c:v>1.46074E-2</c:v>
                </c:pt>
                <c:pt idx="18513">
                  <c:v>1.09111E-2</c:v>
                </c:pt>
                <c:pt idx="18514" formatCode="0.00E+00">
                  <c:v>7.1267500000000003E-3</c:v>
                </c:pt>
                <c:pt idx="18515" formatCode="0.00E+00">
                  <c:v>3.25815E-3</c:v>
                </c:pt>
                <c:pt idx="18516" formatCode="0.00E+00">
                  <c:v>-6.9079099999999995E-4</c:v>
                </c:pt>
                <c:pt idx="18517" formatCode="0.00E+00">
                  <c:v>-4.7166100000000004E-3</c:v>
                </c:pt>
                <c:pt idx="18518" formatCode="0.00E+00">
                  <c:v>-8.8156199999999997E-3</c:v>
                </c:pt>
                <c:pt idx="18519">
                  <c:v>-1.29832E-2</c:v>
                </c:pt>
                <c:pt idx="18520">
                  <c:v>-1.72141E-2</c:v>
                </c:pt>
                <c:pt idx="18521">
                  <c:v>-2.1503600000000001E-2</c:v>
                </c:pt>
                <c:pt idx="18522">
                  <c:v>-2.5847499999999999E-2</c:v>
                </c:pt>
                <c:pt idx="18523">
                  <c:v>-3.0241799999999999E-2</c:v>
                </c:pt>
                <c:pt idx="18524">
                  <c:v>-3.4681999999999998E-2</c:v>
                </c:pt>
                <c:pt idx="18525">
                  <c:v>-3.9163200000000002E-2</c:v>
                </c:pt>
                <c:pt idx="18526">
                  <c:v>-4.3680200000000002E-2</c:v>
                </c:pt>
                <c:pt idx="18527">
                  <c:v>-4.8226999999999999E-2</c:v>
                </c:pt>
                <c:pt idx="18528">
                  <c:v>-5.2798600000000001E-2</c:v>
                </c:pt>
                <c:pt idx="18529">
                  <c:v>-5.7390099999999999E-2</c:v>
                </c:pt>
                <c:pt idx="18530">
                  <c:v>-6.1996200000000001E-2</c:v>
                </c:pt>
                <c:pt idx="18531">
                  <c:v>-6.6611199999999995E-2</c:v>
                </c:pt>
                <c:pt idx="18532">
                  <c:v>-7.1229399999999998E-2</c:v>
                </c:pt>
                <c:pt idx="18533">
                  <c:v>-7.5845499999999996E-2</c:v>
                </c:pt>
                <c:pt idx="18534">
                  <c:v>-8.0454100000000001E-2</c:v>
                </c:pt>
                <c:pt idx="18535">
                  <c:v>-8.5050299999999995E-2</c:v>
                </c:pt>
                <c:pt idx="18536">
                  <c:v>-8.9629E-2</c:v>
                </c:pt>
                <c:pt idx="18537">
                  <c:v>-9.4184699999999996E-2</c:v>
                </c:pt>
                <c:pt idx="18538">
                  <c:v>-9.8711400000000005E-2</c:v>
                </c:pt>
                <c:pt idx="18539">
                  <c:v>-0.103203</c:v>
                </c:pt>
                <c:pt idx="18540">
                  <c:v>-0.107654</c:v>
                </c:pt>
                <c:pt idx="18541">
                  <c:v>-0.11206000000000001</c:v>
                </c:pt>
                <c:pt idx="18542">
                  <c:v>-0.11641799999999999</c:v>
                </c:pt>
                <c:pt idx="18543">
                  <c:v>-0.120722</c:v>
                </c:pt>
                <c:pt idx="18544">
                  <c:v>-0.124969</c:v>
                </c:pt>
                <c:pt idx="18545">
                  <c:v>-0.12915299999999999</c:v>
                </c:pt>
                <c:pt idx="18546">
                  <c:v>-0.133271</c:v>
                </c:pt>
                <c:pt idx="18547">
                  <c:v>-0.137318</c:v>
                </c:pt>
                <c:pt idx="18548">
                  <c:v>-0.141289</c:v>
                </c:pt>
                <c:pt idx="18549">
                  <c:v>-0.14518</c:v>
                </c:pt>
                <c:pt idx="18550">
                  <c:v>-0.14898800000000001</c:v>
                </c:pt>
                <c:pt idx="18551">
                  <c:v>-0.15270500000000001</c:v>
                </c:pt>
                <c:pt idx="18552">
                  <c:v>-0.15632699999999999</c:v>
                </c:pt>
                <c:pt idx="18553">
                  <c:v>-0.15985199999999999</c:v>
                </c:pt>
                <c:pt idx="18554">
                  <c:v>-0.163274</c:v>
                </c:pt>
                <c:pt idx="18555">
                  <c:v>-0.16659099999999999</c:v>
                </c:pt>
                <c:pt idx="18556">
                  <c:v>-0.169797</c:v>
                </c:pt>
                <c:pt idx="18557">
                  <c:v>-0.17288899999999999</c:v>
                </c:pt>
                <c:pt idx="18558">
                  <c:v>-0.17586199999999999</c:v>
                </c:pt>
                <c:pt idx="18559">
                  <c:v>-0.17871500000000001</c:v>
                </c:pt>
                <c:pt idx="18560">
                  <c:v>-0.18144199999999999</c:v>
                </c:pt>
                <c:pt idx="18561">
                  <c:v>-0.18404100000000001</c:v>
                </c:pt>
                <c:pt idx="18562">
                  <c:v>-0.18650700000000001</c:v>
                </c:pt>
                <c:pt idx="18563">
                  <c:v>-0.18883800000000001</c:v>
                </c:pt>
                <c:pt idx="18564">
                  <c:v>-0.19103100000000001</c:v>
                </c:pt>
                <c:pt idx="18565">
                  <c:v>-0.193082</c:v>
                </c:pt>
                <c:pt idx="18566">
                  <c:v>-0.194989</c:v>
                </c:pt>
                <c:pt idx="18567">
                  <c:v>-0.19675000000000001</c:v>
                </c:pt>
                <c:pt idx="18568">
                  <c:v>-0.19836300000000001</c:v>
                </c:pt>
                <c:pt idx="18569">
                  <c:v>-0.199824</c:v>
                </c:pt>
                <c:pt idx="18570">
                  <c:v>-0.201131</c:v>
                </c:pt>
                <c:pt idx="18571">
                  <c:v>-0.20228199999999999</c:v>
                </c:pt>
                <c:pt idx="18572">
                  <c:v>-0.20327600000000001</c:v>
                </c:pt>
                <c:pt idx="18573">
                  <c:v>-0.20411099999999999</c:v>
                </c:pt>
                <c:pt idx="18574">
                  <c:v>-0.204788</c:v>
                </c:pt>
                <c:pt idx="18575">
                  <c:v>-0.20530499999999999</c:v>
                </c:pt>
                <c:pt idx="18576">
                  <c:v>-0.20566300000000001</c:v>
                </c:pt>
                <c:pt idx="18577">
                  <c:v>-0.20585999999999999</c:v>
                </c:pt>
                <c:pt idx="18578">
                  <c:v>-0.20589499999999999</c:v>
                </c:pt>
                <c:pt idx="18579">
                  <c:v>-0.20577000000000001</c:v>
                </c:pt>
                <c:pt idx="18580">
                  <c:v>-0.205483</c:v>
                </c:pt>
                <c:pt idx="18581">
                  <c:v>-0.205035</c:v>
                </c:pt>
                <c:pt idx="18582">
                  <c:v>-0.204425</c:v>
                </c:pt>
                <c:pt idx="18583">
                  <c:v>-0.203652</c:v>
                </c:pt>
                <c:pt idx="18584">
                  <c:v>-0.20271800000000001</c:v>
                </c:pt>
                <c:pt idx="18585">
                  <c:v>-0.201623</c:v>
                </c:pt>
                <c:pt idx="18586">
                  <c:v>-0.20036799999999999</c:v>
                </c:pt>
                <c:pt idx="18587">
                  <c:v>-0.19895299999999999</c:v>
                </c:pt>
                <c:pt idx="18588">
                  <c:v>-0.197379</c:v>
                </c:pt>
                <c:pt idx="18589">
                  <c:v>-0.19564699999999999</c:v>
                </c:pt>
                <c:pt idx="18590">
                  <c:v>-0.19375999999999999</c:v>
                </c:pt>
                <c:pt idx="18591">
                  <c:v>-0.191717</c:v>
                </c:pt>
                <c:pt idx="18592">
                  <c:v>-0.189522</c:v>
                </c:pt>
                <c:pt idx="18593">
                  <c:v>-0.18717500000000001</c:v>
                </c:pt>
                <c:pt idx="18594">
                  <c:v>-0.18468000000000001</c:v>
                </c:pt>
                <c:pt idx="18595">
                  <c:v>-0.18203800000000001</c:v>
                </c:pt>
                <c:pt idx="18596">
                  <c:v>-0.179253</c:v>
                </c:pt>
                <c:pt idx="18597">
                  <c:v>-0.17632600000000001</c:v>
                </c:pt>
                <c:pt idx="18598">
                  <c:v>-0.173261</c:v>
                </c:pt>
                <c:pt idx="18599">
                  <c:v>-0.17005899999999999</c:v>
                </c:pt>
                <c:pt idx="18600">
                  <c:v>-0.16672200000000001</c:v>
                </c:pt>
                <c:pt idx="18601">
                  <c:v>-0.16325400000000001</c:v>
                </c:pt>
                <c:pt idx="18602">
                  <c:v>-0.15965699999999999</c:v>
                </c:pt>
                <c:pt idx="18603">
                  <c:v>-0.15593499999999999</c:v>
                </c:pt>
                <c:pt idx="18604">
                  <c:v>-0.152092</c:v>
                </c:pt>
                <c:pt idx="18605">
                  <c:v>-0.14813100000000001</c:v>
                </c:pt>
                <c:pt idx="18606">
                  <c:v>-0.14405599999999999</c:v>
                </c:pt>
                <c:pt idx="18607">
                  <c:v>-0.139872</c:v>
                </c:pt>
                <c:pt idx="18608">
                  <c:v>-0.13558200000000001</c:v>
                </c:pt>
                <c:pt idx="18609">
                  <c:v>-0.131189</c:v>
                </c:pt>
                <c:pt idx="18610">
                  <c:v>-0.12670000000000001</c:v>
                </c:pt>
                <c:pt idx="18611">
                  <c:v>-0.122116</c:v>
                </c:pt>
                <c:pt idx="18612">
                  <c:v>-0.11744300000000001</c:v>
                </c:pt>
                <c:pt idx="18613">
                  <c:v>-0.11268400000000001</c:v>
                </c:pt>
                <c:pt idx="18614">
                  <c:v>-0.10784299999999999</c:v>
                </c:pt>
                <c:pt idx="18615">
                  <c:v>-0.102926</c:v>
                </c:pt>
                <c:pt idx="18616">
                  <c:v>-9.7937200000000002E-2</c:v>
                </c:pt>
                <c:pt idx="18617">
                  <c:v>-9.2880500000000005E-2</c:v>
                </c:pt>
                <c:pt idx="18618">
                  <c:v>-8.7761099999999995E-2</c:v>
                </c:pt>
                <c:pt idx="18619">
                  <c:v>-8.2583799999999999E-2</c:v>
                </c:pt>
                <c:pt idx="18620">
                  <c:v>-7.7353199999999997E-2</c:v>
                </c:pt>
                <c:pt idx="18621">
                  <c:v>-7.2073600000000002E-2</c:v>
                </c:pt>
                <c:pt idx="18622">
                  <c:v>-6.6749699999999995E-2</c:v>
                </c:pt>
                <c:pt idx="18623">
                  <c:v>-6.1386200000000002E-2</c:v>
                </c:pt>
                <c:pt idx="18624">
                  <c:v>-5.5988400000000001E-2</c:v>
                </c:pt>
                <c:pt idx="18625">
                  <c:v>-5.0561000000000002E-2</c:v>
                </c:pt>
                <c:pt idx="18626">
                  <c:v>-4.5109000000000003E-2</c:v>
                </c:pt>
                <c:pt idx="18627">
                  <c:v>-3.9637199999999997E-2</c:v>
                </c:pt>
                <c:pt idx="18628">
                  <c:v>-3.41512E-2</c:v>
                </c:pt>
                <c:pt idx="18629">
                  <c:v>-2.86561E-2</c:v>
                </c:pt>
                <c:pt idx="18630">
                  <c:v>-2.3156300000000001E-2</c:v>
                </c:pt>
                <c:pt idx="18631">
                  <c:v>-1.7655799999999999E-2</c:v>
                </c:pt>
                <c:pt idx="18632">
                  <c:v>-1.21589E-2</c:v>
                </c:pt>
                <c:pt idx="18633" formatCode="0.00E+00">
                  <c:v>-6.6700800000000001E-3</c:v>
                </c:pt>
                <c:pt idx="18634" formatCode="0.00E+00">
                  <c:v>-1.1937899999999999E-3</c:v>
                </c:pt>
                <c:pt idx="18635" formatCode="0.00E+00">
                  <c:v>4.2658100000000001E-3</c:v>
                </c:pt>
                <c:pt idx="18636" formatCode="0.00E+00">
                  <c:v>9.70413E-3</c:v>
                </c:pt>
                <c:pt idx="18637">
                  <c:v>1.51162E-2</c:v>
                </c:pt>
                <c:pt idx="18638">
                  <c:v>2.0497399999999999E-2</c:v>
                </c:pt>
                <c:pt idx="18639">
                  <c:v>2.5842899999999999E-2</c:v>
                </c:pt>
                <c:pt idx="18640">
                  <c:v>3.1148800000000001E-2</c:v>
                </c:pt>
                <c:pt idx="18641">
                  <c:v>3.6410999999999999E-2</c:v>
                </c:pt>
                <c:pt idx="18642">
                  <c:v>4.1625799999999998E-2</c:v>
                </c:pt>
                <c:pt idx="18643">
                  <c:v>4.6788999999999997E-2</c:v>
                </c:pt>
                <c:pt idx="18644">
                  <c:v>5.1896200000000003E-2</c:v>
                </c:pt>
                <c:pt idx="18645">
                  <c:v>5.6943000000000001E-2</c:v>
                </c:pt>
                <c:pt idx="18646">
                  <c:v>6.1925300000000003E-2</c:v>
                </c:pt>
                <c:pt idx="18647">
                  <c:v>6.6839200000000001E-2</c:v>
                </c:pt>
                <c:pt idx="18648">
                  <c:v>7.16812E-2</c:v>
                </c:pt>
                <c:pt idx="18649">
                  <c:v>7.6448199999999994E-2</c:v>
                </c:pt>
                <c:pt idx="18650">
                  <c:v>8.1137200000000007E-2</c:v>
                </c:pt>
                <c:pt idx="18651">
                  <c:v>8.5745100000000005E-2</c:v>
                </c:pt>
                <c:pt idx="18652">
                  <c:v>9.0268600000000004E-2</c:v>
                </c:pt>
                <c:pt idx="18653">
                  <c:v>9.4704300000000005E-2</c:v>
                </c:pt>
                <c:pt idx="18654">
                  <c:v>9.9049100000000001E-2</c:v>
                </c:pt>
                <c:pt idx="18655">
                  <c:v>0.1033</c:v>
                </c:pt>
                <c:pt idx="18656">
                  <c:v>0.10745200000000001</c:v>
                </c:pt>
                <c:pt idx="18657">
                  <c:v>0.11150400000000001</c:v>
                </c:pt>
                <c:pt idx="18658">
                  <c:v>0.115452</c:v>
                </c:pt>
                <c:pt idx="18659">
                  <c:v>0.119294</c:v>
                </c:pt>
                <c:pt idx="18660">
                  <c:v>0.123028</c:v>
                </c:pt>
                <c:pt idx="18661">
                  <c:v>0.12665100000000001</c:v>
                </c:pt>
                <c:pt idx="18662">
                  <c:v>0.130162</c:v>
                </c:pt>
                <c:pt idx="18663">
                  <c:v>0.13355800000000001</c:v>
                </c:pt>
                <c:pt idx="18664">
                  <c:v>0.13683799999999999</c:v>
                </c:pt>
                <c:pt idx="18665">
                  <c:v>0.14000299999999999</c:v>
                </c:pt>
                <c:pt idx="18666">
                  <c:v>0.14304900000000001</c:v>
                </c:pt>
                <c:pt idx="18667">
                  <c:v>0.145977</c:v>
                </c:pt>
                <c:pt idx="18668">
                  <c:v>0.148785</c:v>
                </c:pt>
                <c:pt idx="18669">
                  <c:v>0.15147099999999999</c:v>
                </c:pt>
                <c:pt idx="18670">
                  <c:v>0.154034</c:v>
                </c:pt>
                <c:pt idx="18671">
                  <c:v>0.156469</c:v>
                </c:pt>
                <c:pt idx="18672">
                  <c:v>0.158779</c:v>
                </c:pt>
                <c:pt idx="18673">
                  <c:v>0.16096199999999999</c:v>
                </c:pt>
                <c:pt idx="18674">
                  <c:v>0.163018</c:v>
                </c:pt>
                <c:pt idx="18675">
                  <c:v>0.16494700000000001</c:v>
                </c:pt>
                <c:pt idx="18676">
                  <c:v>0.16674900000000001</c:v>
                </c:pt>
                <c:pt idx="18677">
                  <c:v>0.16842499999999999</c:v>
                </c:pt>
                <c:pt idx="18678">
                  <c:v>0.16997300000000001</c:v>
                </c:pt>
                <c:pt idx="18679">
                  <c:v>0.17139599999999999</c:v>
                </c:pt>
                <c:pt idx="18680">
                  <c:v>0.17269100000000001</c:v>
                </c:pt>
                <c:pt idx="18681">
                  <c:v>0.17386099999999999</c:v>
                </c:pt>
                <c:pt idx="18682">
                  <c:v>0.17490600000000001</c:v>
                </c:pt>
                <c:pt idx="18683">
                  <c:v>0.17582500000000001</c:v>
                </c:pt>
                <c:pt idx="18684">
                  <c:v>0.176619</c:v>
                </c:pt>
                <c:pt idx="18685">
                  <c:v>0.177289</c:v>
                </c:pt>
                <c:pt idx="18686">
                  <c:v>0.177837</c:v>
                </c:pt>
                <c:pt idx="18687">
                  <c:v>0.17826400000000001</c:v>
                </c:pt>
                <c:pt idx="18688">
                  <c:v>0.17857200000000001</c:v>
                </c:pt>
                <c:pt idx="18689">
                  <c:v>0.178762</c:v>
                </c:pt>
                <c:pt idx="18690">
                  <c:v>0.17883499999999999</c:v>
                </c:pt>
                <c:pt idx="18691">
                  <c:v>0.17879300000000001</c:v>
                </c:pt>
                <c:pt idx="18692">
                  <c:v>0.17863799999999999</c:v>
                </c:pt>
                <c:pt idx="18693">
                  <c:v>0.178372</c:v>
                </c:pt>
                <c:pt idx="18694">
                  <c:v>0.17799499999999999</c:v>
                </c:pt>
                <c:pt idx="18695">
                  <c:v>0.17751</c:v>
                </c:pt>
                <c:pt idx="18696">
                  <c:v>0.17691899999999999</c:v>
                </c:pt>
                <c:pt idx="18697">
                  <c:v>0.17622099999999999</c:v>
                </c:pt>
                <c:pt idx="18698">
                  <c:v>0.17542099999999999</c:v>
                </c:pt>
                <c:pt idx="18699">
                  <c:v>0.17451900000000001</c:v>
                </c:pt>
                <c:pt idx="18700">
                  <c:v>0.17351800000000001</c:v>
                </c:pt>
                <c:pt idx="18701">
                  <c:v>0.17242199999999999</c:v>
                </c:pt>
                <c:pt idx="18702">
                  <c:v>0.171234</c:v>
                </c:pt>
                <c:pt idx="18703">
                  <c:v>0.16995499999999999</c:v>
                </c:pt>
                <c:pt idx="18704">
                  <c:v>0.16858899999999999</c:v>
                </c:pt>
                <c:pt idx="18705">
                  <c:v>0.16713900000000001</c:v>
                </c:pt>
                <c:pt idx="18706">
                  <c:v>0.16560800000000001</c:v>
                </c:pt>
                <c:pt idx="18707">
                  <c:v>0.163998</c:v>
                </c:pt>
                <c:pt idx="18708">
                  <c:v>0.16231200000000001</c:v>
                </c:pt>
                <c:pt idx="18709">
                  <c:v>0.160553</c:v>
                </c:pt>
                <c:pt idx="18710">
                  <c:v>0.158723</c:v>
                </c:pt>
                <c:pt idx="18711">
                  <c:v>0.15682399999999999</c:v>
                </c:pt>
                <c:pt idx="18712">
                  <c:v>0.154858</c:v>
                </c:pt>
                <c:pt idx="18713">
                  <c:v>0.15282699999999999</c:v>
                </c:pt>
                <c:pt idx="18714">
                  <c:v>0.15073600000000001</c:v>
                </c:pt>
                <c:pt idx="18715">
                  <c:v>0.148586</c:v>
                </c:pt>
                <c:pt idx="18716">
                  <c:v>0.14638200000000001</c:v>
                </c:pt>
                <c:pt idx="18717">
                  <c:v>0.14412800000000001</c:v>
                </c:pt>
                <c:pt idx="18718">
                  <c:v>0.14182600000000001</c:v>
                </c:pt>
                <c:pt idx="18719">
                  <c:v>0.13947899999999999</c:v>
                </c:pt>
                <c:pt idx="18720">
                  <c:v>0.13708999999999999</c:v>
                </c:pt>
                <c:pt idx="18721">
                  <c:v>0.13466</c:v>
                </c:pt>
                <c:pt idx="18722">
                  <c:v>0.132192</c:v>
                </c:pt>
                <c:pt idx="18723">
                  <c:v>0.129692</c:v>
                </c:pt>
                <c:pt idx="18724">
                  <c:v>0.127161</c:v>
                </c:pt>
                <c:pt idx="18725">
                  <c:v>0.12460499999999999</c:v>
                </c:pt>
                <c:pt idx="18726">
                  <c:v>0.12202499999999999</c:v>
                </c:pt>
                <c:pt idx="18727">
                  <c:v>0.119425</c:v>
                </c:pt>
                <c:pt idx="18728">
                  <c:v>0.116808</c:v>
                </c:pt>
                <c:pt idx="18729">
                  <c:v>0.114175</c:v>
                </c:pt>
                <c:pt idx="18730">
                  <c:v>0.111528</c:v>
                </c:pt>
                <c:pt idx="18731">
                  <c:v>0.10886899999999999</c:v>
                </c:pt>
                <c:pt idx="18732">
                  <c:v>0.106202</c:v>
                </c:pt>
                <c:pt idx="18733">
                  <c:v>0.103528</c:v>
                </c:pt>
                <c:pt idx="18734">
                  <c:v>0.10085</c:v>
                </c:pt>
                <c:pt idx="18735">
                  <c:v>9.8169999999999993E-2</c:v>
                </c:pt>
                <c:pt idx="18736">
                  <c:v>9.54903E-2</c:v>
                </c:pt>
                <c:pt idx="18737">
                  <c:v>9.2814300000000002E-2</c:v>
                </c:pt>
                <c:pt idx="18738">
                  <c:v>9.0145400000000001E-2</c:v>
                </c:pt>
                <c:pt idx="18739">
                  <c:v>8.7485900000000005E-2</c:v>
                </c:pt>
                <c:pt idx="18740">
                  <c:v>8.4837700000000002E-2</c:v>
                </c:pt>
                <c:pt idx="18741">
                  <c:v>8.2202999999999998E-2</c:v>
                </c:pt>
                <c:pt idx="18742">
                  <c:v>7.9584199999999994E-2</c:v>
                </c:pt>
                <c:pt idx="18743">
                  <c:v>7.6983999999999997E-2</c:v>
                </c:pt>
                <c:pt idx="18744">
                  <c:v>7.4404799999999993E-2</c:v>
                </c:pt>
                <c:pt idx="18745">
                  <c:v>7.1848999999999996E-2</c:v>
                </c:pt>
                <c:pt idx="18746">
                  <c:v>6.9318299999999999E-2</c:v>
                </c:pt>
                <c:pt idx="18747">
                  <c:v>6.6814299999999993E-2</c:v>
                </c:pt>
                <c:pt idx="18748">
                  <c:v>6.4338300000000001E-2</c:v>
                </c:pt>
                <c:pt idx="18749">
                  <c:v>6.1891300000000003E-2</c:v>
                </c:pt>
                <c:pt idx="18750">
                  <c:v>5.9474199999999998E-2</c:v>
                </c:pt>
                <c:pt idx="18751">
                  <c:v>5.7088399999999997E-2</c:v>
                </c:pt>
                <c:pt idx="18752">
                  <c:v>5.4735699999999998E-2</c:v>
                </c:pt>
                <c:pt idx="18753">
                  <c:v>5.2416499999999998E-2</c:v>
                </c:pt>
                <c:pt idx="18754">
                  <c:v>5.0131799999999997E-2</c:v>
                </c:pt>
                <c:pt idx="18755">
                  <c:v>4.7883500000000002E-2</c:v>
                </c:pt>
                <c:pt idx="18756">
                  <c:v>4.5673100000000001E-2</c:v>
                </c:pt>
                <c:pt idx="18757">
                  <c:v>4.3502199999999998E-2</c:v>
                </c:pt>
                <c:pt idx="18758">
                  <c:v>4.1372100000000002E-2</c:v>
                </c:pt>
                <c:pt idx="18759">
                  <c:v>3.9284100000000002E-2</c:v>
                </c:pt>
                <c:pt idx="18760">
                  <c:v>3.7238899999999998E-2</c:v>
                </c:pt>
                <c:pt idx="18761">
                  <c:v>3.5238100000000001E-2</c:v>
                </c:pt>
                <c:pt idx="18762">
                  <c:v>3.3283E-2</c:v>
                </c:pt>
                <c:pt idx="18763">
                  <c:v>3.1373699999999997E-2</c:v>
                </c:pt>
                <c:pt idx="18764">
                  <c:v>2.9509000000000001E-2</c:v>
                </c:pt>
                <c:pt idx="18765">
                  <c:v>2.7688399999999998E-2</c:v>
                </c:pt>
                <c:pt idx="18766">
                  <c:v>2.5913100000000001E-2</c:v>
                </c:pt>
                <c:pt idx="18767">
                  <c:v>2.4185100000000001E-2</c:v>
                </c:pt>
                <c:pt idx="18768">
                  <c:v>2.2505899999999999E-2</c:v>
                </c:pt>
                <c:pt idx="18769">
                  <c:v>2.08764E-2</c:v>
                </c:pt>
                <c:pt idx="18770">
                  <c:v>1.92967E-2</c:v>
                </c:pt>
                <c:pt idx="18771">
                  <c:v>1.7766899999999999E-2</c:v>
                </c:pt>
                <c:pt idx="18772">
                  <c:v>1.62869E-2</c:v>
                </c:pt>
                <c:pt idx="18773">
                  <c:v>1.48568E-2</c:v>
                </c:pt>
                <c:pt idx="18774">
                  <c:v>1.34766E-2</c:v>
                </c:pt>
                <c:pt idx="18775">
                  <c:v>1.21461E-2</c:v>
                </c:pt>
                <c:pt idx="18776">
                  <c:v>1.08655E-2</c:v>
                </c:pt>
                <c:pt idx="18777" formatCode="0.00E+00">
                  <c:v>9.6354500000000003E-3</c:v>
                </c:pt>
                <c:pt idx="18778" formatCode="0.00E+00">
                  <c:v>8.4565600000000001E-3</c:v>
                </c:pt>
                <c:pt idx="18779" formatCode="0.00E+00">
                  <c:v>7.3291900000000002E-3</c:v>
                </c:pt>
                <c:pt idx="18780" formatCode="0.00E+00">
                  <c:v>6.2528999999999996E-3</c:v>
                </c:pt>
                <c:pt idx="18781" formatCode="0.00E+00">
                  <c:v>5.2272200000000003E-3</c:v>
                </c:pt>
                <c:pt idx="18782" formatCode="0.00E+00">
                  <c:v>4.2520500000000003E-3</c:v>
                </c:pt>
                <c:pt idx="18783" formatCode="0.00E+00">
                  <c:v>3.32702E-3</c:v>
                </c:pt>
                <c:pt idx="18784" formatCode="0.00E+00">
                  <c:v>2.4515000000000001E-3</c:v>
                </c:pt>
                <c:pt idx="18785" formatCode="0.00E+00">
                  <c:v>1.6254100000000001E-3</c:v>
                </c:pt>
                <c:pt idx="18786" formatCode="0.00E+00">
                  <c:v>8.4904900000000005E-4</c:v>
                </c:pt>
                <c:pt idx="18787" formatCode="0.00E+00">
                  <c:v>1.22039E-4</c:v>
                </c:pt>
                <c:pt idx="18788" formatCode="0.00E+00">
                  <c:v>-5.56691E-4</c:v>
                </c:pt>
                <c:pt idx="18789" formatCode="0.00E+00">
                  <c:v>-1.18779E-3</c:v>
                </c:pt>
                <c:pt idx="18790" formatCode="0.00E+00">
                  <c:v>-1.7714300000000001E-3</c:v>
                </c:pt>
                <c:pt idx="18791" formatCode="0.00E+00">
                  <c:v>-2.30796E-3</c:v>
                </c:pt>
                <c:pt idx="18792" formatCode="0.00E+00">
                  <c:v>-2.7978E-3</c:v>
                </c:pt>
                <c:pt idx="18793" formatCode="0.00E+00">
                  <c:v>-3.241E-3</c:v>
                </c:pt>
                <c:pt idx="18794" formatCode="0.00E+00">
                  <c:v>-3.6380399999999999E-3</c:v>
                </c:pt>
                <c:pt idx="18795" formatCode="0.00E+00">
                  <c:v>-3.9902499999999999E-3</c:v>
                </c:pt>
                <c:pt idx="18796" formatCode="0.00E+00">
                  <c:v>-4.29854E-3</c:v>
                </c:pt>
                <c:pt idx="18797" formatCode="0.00E+00">
                  <c:v>-4.5627200000000001E-3</c:v>
                </c:pt>
                <c:pt idx="18798" formatCode="0.00E+00">
                  <c:v>-4.7826400000000003E-3</c:v>
                </c:pt>
                <c:pt idx="18799" formatCode="0.00E+00">
                  <c:v>-4.9586200000000004E-3</c:v>
                </c:pt>
                <c:pt idx="18800" formatCode="0.00E+00">
                  <c:v>-5.0909600000000003E-3</c:v>
                </c:pt>
                <c:pt idx="18801" formatCode="0.00E+00">
                  <c:v>-5.1796300000000002E-3</c:v>
                </c:pt>
                <c:pt idx="18802" formatCode="0.00E+00">
                  <c:v>-5.2246300000000001E-3</c:v>
                </c:pt>
                <c:pt idx="18803" formatCode="0.00E+00">
                  <c:v>-5.2266999999999999E-3</c:v>
                </c:pt>
                <c:pt idx="18804" formatCode="0.00E+00">
                  <c:v>-5.1871699999999996E-3</c:v>
                </c:pt>
                <c:pt idx="18805" formatCode="0.00E+00">
                  <c:v>-5.1070600000000001E-3</c:v>
                </c:pt>
                <c:pt idx="18806" formatCode="0.00E+00">
                  <c:v>-4.9866600000000004E-3</c:v>
                </c:pt>
                <c:pt idx="18807" formatCode="0.00E+00">
                  <c:v>-4.8261099999999998E-3</c:v>
                </c:pt>
                <c:pt idx="18808" formatCode="0.00E+00">
                  <c:v>-4.6261200000000001E-3</c:v>
                </c:pt>
                <c:pt idx="18809" formatCode="0.00E+00">
                  <c:v>-4.3873799999999998E-3</c:v>
                </c:pt>
                <c:pt idx="18810" formatCode="0.00E+00">
                  <c:v>-4.1099200000000004E-3</c:v>
                </c:pt>
                <c:pt idx="18811" formatCode="0.00E+00">
                  <c:v>-3.7935E-3</c:v>
                </c:pt>
                <c:pt idx="18812" formatCode="0.00E+00">
                  <c:v>-3.4383700000000001E-3</c:v>
                </c:pt>
                <c:pt idx="18813" formatCode="0.00E+00">
                  <c:v>-3.0452299999999999E-3</c:v>
                </c:pt>
                <c:pt idx="18814" formatCode="0.00E+00">
                  <c:v>-2.6148299999999998E-3</c:v>
                </c:pt>
                <c:pt idx="18815" formatCode="0.00E+00">
                  <c:v>-2.1475299999999999E-3</c:v>
                </c:pt>
                <c:pt idx="18816" formatCode="0.00E+00">
                  <c:v>-1.64336E-3</c:v>
                </c:pt>
                <c:pt idx="18817" formatCode="0.00E+00">
                  <c:v>-1.1025E-3</c:v>
                </c:pt>
                <c:pt idx="18818" formatCode="0.00E+00">
                  <c:v>-5.2561000000000003E-4</c:v>
                </c:pt>
                <c:pt idx="18819" formatCode="0.00E+00">
                  <c:v>8.6605899999999997E-5</c:v>
                </c:pt>
                <c:pt idx="18820" formatCode="0.00E+00">
                  <c:v>7.3401300000000005E-4</c:v>
                </c:pt>
                <c:pt idx="18821" formatCode="0.00E+00">
                  <c:v>1.41713E-3</c:v>
                </c:pt>
                <c:pt idx="18822" formatCode="0.00E+00">
                  <c:v>2.13613E-3</c:v>
                </c:pt>
                <c:pt idx="18823" formatCode="0.00E+00">
                  <c:v>2.8901700000000001E-3</c:v>
                </c:pt>
                <c:pt idx="18824" formatCode="0.00E+00">
                  <c:v>3.6781600000000002E-3</c:v>
                </c:pt>
                <c:pt idx="18825" formatCode="0.00E+00">
                  <c:v>4.4994900000000001E-3</c:v>
                </c:pt>
                <c:pt idx="18826" formatCode="0.00E+00">
                  <c:v>5.3537699999999999E-3</c:v>
                </c:pt>
                <c:pt idx="18827" formatCode="0.00E+00">
                  <c:v>6.2405999999999998E-3</c:v>
                </c:pt>
                <c:pt idx="18828" formatCode="0.00E+00">
                  <c:v>7.1595499999999998E-3</c:v>
                </c:pt>
                <c:pt idx="18829" formatCode="0.00E+00">
                  <c:v>8.1104000000000002E-3</c:v>
                </c:pt>
                <c:pt idx="18830" formatCode="0.00E+00">
                  <c:v>9.09336E-3</c:v>
                </c:pt>
                <c:pt idx="18831">
                  <c:v>1.0108799999999999E-2</c:v>
                </c:pt>
                <c:pt idx="18832">
                  <c:v>1.1156900000000001E-2</c:v>
                </c:pt>
                <c:pt idx="18833">
                  <c:v>1.22378E-2</c:v>
                </c:pt>
                <c:pt idx="18834">
                  <c:v>1.33516E-2</c:v>
                </c:pt>
                <c:pt idx="18835">
                  <c:v>1.4498199999999999E-2</c:v>
                </c:pt>
                <c:pt idx="18836">
                  <c:v>1.5677099999999999E-2</c:v>
                </c:pt>
                <c:pt idx="18837">
                  <c:v>1.6887599999999999E-2</c:v>
                </c:pt>
                <c:pt idx="18838">
                  <c:v>1.81294E-2</c:v>
                </c:pt>
                <c:pt idx="18839">
                  <c:v>1.9402099999999999E-2</c:v>
                </c:pt>
                <c:pt idx="18840">
                  <c:v>2.0705399999999999E-2</c:v>
                </c:pt>
                <c:pt idx="18841">
                  <c:v>2.2039699999999999E-2</c:v>
                </c:pt>
                <c:pt idx="18842">
                  <c:v>2.34054E-2</c:v>
                </c:pt>
                <c:pt idx="18843">
                  <c:v>2.4802299999999999E-2</c:v>
                </c:pt>
                <c:pt idx="18844">
                  <c:v>2.6230199999999999E-2</c:v>
                </c:pt>
                <c:pt idx="18845">
                  <c:v>2.7688299999999999E-2</c:v>
                </c:pt>
                <c:pt idx="18846">
                  <c:v>2.9175800000000002E-2</c:v>
                </c:pt>
                <c:pt idx="18847">
                  <c:v>3.06927E-2</c:v>
                </c:pt>
                <c:pt idx="18848">
                  <c:v>3.2239499999999997E-2</c:v>
                </c:pt>
                <c:pt idx="18849">
                  <c:v>3.3816600000000002E-2</c:v>
                </c:pt>
                <c:pt idx="18850">
                  <c:v>3.5423400000000001E-2</c:v>
                </c:pt>
                <c:pt idx="18851">
                  <c:v>3.7059300000000003E-2</c:v>
                </c:pt>
                <c:pt idx="18852">
                  <c:v>3.8724300000000003E-2</c:v>
                </c:pt>
                <c:pt idx="18853">
                  <c:v>4.04179E-2</c:v>
                </c:pt>
                <c:pt idx="18854">
                  <c:v>4.2139000000000003E-2</c:v>
                </c:pt>
                <c:pt idx="18855">
                  <c:v>4.3887200000000001E-2</c:v>
                </c:pt>
                <c:pt idx="18856">
                  <c:v>4.5662599999999998E-2</c:v>
                </c:pt>
                <c:pt idx="18857">
                  <c:v>4.7464600000000003E-2</c:v>
                </c:pt>
                <c:pt idx="18858">
                  <c:v>4.92919E-2</c:v>
                </c:pt>
                <c:pt idx="18859">
                  <c:v>5.1143300000000003E-2</c:v>
                </c:pt>
                <c:pt idx="18860">
                  <c:v>5.3018000000000003E-2</c:v>
                </c:pt>
                <c:pt idx="18861">
                  <c:v>5.4915800000000001E-2</c:v>
                </c:pt>
                <c:pt idx="18862">
                  <c:v>5.6836999999999999E-2</c:v>
                </c:pt>
                <c:pt idx="18863">
                  <c:v>5.87815E-2</c:v>
                </c:pt>
                <c:pt idx="18864">
                  <c:v>6.0748499999999997E-2</c:v>
                </c:pt>
                <c:pt idx="18865">
                  <c:v>6.2737200000000007E-2</c:v>
                </c:pt>
                <c:pt idx="18866">
                  <c:v>6.4747200000000005E-2</c:v>
                </c:pt>
                <c:pt idx="18867">
                  <c:v>6.6777600000000006E-2</c:v>
                </c:pt>
                <c:pt idx="18868">
                  <c:v>6.8827799999999995E-2</c:v>
                </c:pt>
                <c:pt idx="18869">
                  <c:v>7.0897100000000005E-2</c:v>
                </c:pt>
                <c:pt idx="18870">
                  <c:v>7.2984999999999994E-2</c:v>
                </c:pt>
                <c:pt idx="18871">
                  <c:v>7.5090699999999996E-2</c:v>
                </c:pt>
                <c:pt idx="18872">
                  <c:v>7.7213500000000004E-2</c:v>
                </c:pt>
                <c:pt idx="18873">
                  <c:v>7.9352099999999995E-2</c:v>
                </c:pt>
                <c:pt idx="18874">
                  <c:v>8.1505099999999997E-2</c:v>
                </c:pt>
                <c:pt idx="18875">
                  <c:v>8.3670999999999995E-2</c:v>
                </c:pt>
                <c:pt idx="18876">
                  <c:v>8.5848599999999997E-2</c:v>
                </c:pt>
                <c:pt idx="18877">
                  <c:v>8.8036600000000007E-2</c:v>
                </c:pt>
                <c:pt idx="18878">
                  <c:v>9.0233999999999995E-2</c:v>
                </c:pt>
                <c:pt idx="18879">
                  <c:v>9.2439499999999994E-2</c:v>
                </c:pt>
                <c:pt idx="18880">
                  <c:v>9.4652100000000003E-2</c:v>
                </c:pt>
                <c:pt idx="18881">
                  <c:v>9.6870399999999995E-2</c:v>
                </c:pt>
                <c:pt idx="18882">
                  <c:v>9.9093100000000003E-2</c:v>
                </c:pt>
                <c:pt idx="18883">
                  <c:v>0.10131900000000001</c:v>
                </c:pt>
                <c:pt idx="18884">
                  <c:v>0.103546</c:v>
                </c:pt>
                <c:pt idx="18885">
                  <c:v>0.105772</c:v>
                </c:pt>
                <c:pt idx="18886">
                  <c:v>0.107997</c:v>
                </c:pt>
                <c:pt idx="18887">
                  <c:v>0.110219</c:v>
                </c:pt>
                <c:pt idx="18888">
                  <c:v>0.112437</c:v>
                </c:pt>
                <c:pt idx="18889">
                  <c:v>0.114649</c:v>
                </c:pt>
                <c:pt idx="18890">
                  <c:v>0.116852</c:v>
                </c:pt>
                <c:pt idx="18891">
                  <c:v>0.119044</c:v>
                </c:pt>
                <c:pt idx="18892">
                  <c:v>0.121225</c:v>
                </c:pt>
                <c:pt idx="18893">
                  <c:v>0.123393</c:v>
                </c:pt>
                <c:pt idx="18894">
                  <c:v>0.12554599999999999</c:v>
                </c:pt>
                <c:pt idx="18895">
                  <c:v>0.12768399999999999</c:v>
                </c:pt>
                <c:pt idx="18896">
                  <c:v>0.129804</c:v>
                </c:pt>
                <c:pt idx="18897">
                  <c:v>0.13190499999999999</c:v>
                </c:pt>
                <c:pt idx="18898">
                  <c:v>0.13398399999999999</c:v>
                </c:pt>
                <c:pt idx="18899">
                  <c:v>0.13603899999999999</c:v>
                </c:pt>
                <c:pt idx="18900">
                  <c:v>0.138068</c:v>
                </c:pt>
                <c:pt idx="18901">
                  <c:v>0.14007</c:v>
                </c:pt>
                <c:pt idx="18902">
                  <c:v>0.142042</c:v>
                </c:pt>
                <c:pt idx="18903">
                  <c:v>0.143983</c:v>
                </c:pt>
                <c:pt idx="18904">
                  <c:v>0.14589199999999999</c:v>
                </c:pt>
                <c:pt idx="18905">
                  <c:v>0.14776500000000001</c:v>
                </c:pt>
                <c:pt idx="18906">
                  <c:v>0.14960100000000001</c:v>
                </c:pt>
                <c:pt idx="18907">
                  <c:v>0.15139900000000001</c:v>
                </c:pt>
                <c:pt idx="18908">
                  <c:v>0.15315500000000001</c:v>
                </c:pt>
                <c:pt idx="18909">
                  <c:v>0.15486800000000001</c:v>
                </c:pt>
                <c:pt idx="18910">
                  <c:v>0.15653700000000001</c:v>
                </c:pt>
                <c:pt idx="18911">
                  <c:v>0.15815899999999999</c:v>
                </c:pt>
                <c:pt idx="18912">
                  <c:v>0.15973300000000001</c:v>
                </c:pt>
                <c:pt idx="18913">
                  <c:v>0.16125600000000001</c:v>
                </c:pt>
                <c:pt idx="18914">
                  <c:v>0.16272600000000001</c:v>
                </c:pt>
                <c:pt idx="18915">
                  <c:v>0.16414300000000001</c:v>
                </c:pt>
                <c:pt idx="18916">
                  <c:v>0.16550500000000001</c:v>
                </c:pt>
                <c:pt idx="18917">
                  <c:v>0.16680900000000001</c:v>
                </c:pt>
                <c:pt idx="18918">
                  <c:v>0.16805300000000001</c:v>
                </c:pt>
                <c:pt idx="18919">
                  <c:v>0.169237</c:v>
                </c:pt>
                <c:pt idx="18920">
                  <c:v>0.17035700000000001</c:v>
                </c:pt>
                <c:pt idx="18921">
                  <c:v>0.17141300000000001</c:v>
                </c:pt>
                <c:pt idx="18922">
                  <c:v>0.172402</c:v>
                </c:pt>
                <c:pt idx="18923">
                  <c:v>0.17332400000000001</c:v>
                </c:pt>
                <c:pt idx="18924">
                  <c:v>0.174177</c:v>
                </c:pt>
                <c:pt idx="18925">
                  <c:v>0.17496</c:v>
                </c:pt>
                <c:pt idx="18926">
                  <c:v>0.17567099999999999</c:v>
                </c:pt>
                <c:pt idx="18927">
                  <c:v>0.17630899999999999</c:v>
                </c:pt>
                <c:pt idx="18928">
                  <c:v>0.176873</c:v>
                </c:pt>
                <c:pt idx="18929">
                  <c:v>0.17736099999999999</c:v>
                </c:pt>
                <c:pt idx="18930">
                  <c:v>0.17777200000000001</c:v>
                </c:pt>
                <c:pt idx="18931">
                  <c:v>0.17810599999999999</c:v>
                </c:pt>
                <c:pt idx="18932">
                  <c:v>0.17836099999999999</c:v>
                </c:pt>
                <c:pt idx="18933">
                  <c:v>0.178536</c:v>
                </c:pt>
                <c:pt idx="18934">
                  <c:v>0.17863200000000001</c:v>
                </c:pt>
                <c:pt idx="18935">
                  <c:v>0.178647</c:v>
                </c:pt>
                <c:pt idx="18936">
                  <c:v>0.17858099999999999</c:v>
                </c:pt>
                <c:pt idx="18937">
                  <c:v>0.17843400000000001</c:v>
                </c:pt>
                <c:pt idx="18938">
                  <c:v>0.178204</c:v>
                </c:pt>
                <c:pt idx="18939">
                  <c:v>0.17789199999999999</c:v>
                </c:pt>
                <c:pt idx="18940">
                  <c:v>0.17749500000000001</c:v>
                </c:pt>
                <c:pt idx="18941">
                  <c:v>0.17701500000000001</c:v>
                </c:pt>
                <c:pt idx="18942">
                  <c:v>0.17645</c:v>
                </c:pt>
                <c:pt idx="18943">
                  <c:v>0.17580200000000001</c:v>
                </c:pt>
                <c:pt idx="18944">
                  <c:v>0.17507</c:v>
                </c:pt>
                <c:pt idx="18945">
                  <c:v>0.17425499999999999</c:v>
                </c:pt>
                <c:pt idx="18946">
                  <c:v>0.17335600000000001</c:v>
                </c:pt>
                <c:pt idx="18947">
                  <c:v>0.172376</c:v>
                </c:pt>
                <c:pt idx="18948">
                  <c:v>0.17131399999999999</c:v>
                </c:pt>
                <c:pt idx="18949">
                  <c:v>0.17017099999999999</c:v>
                </c:pt>
                <c:pt idx="18950">
                  <c:v>0.16894899999999999</c:v>
                </c:pt>
                <c:pt idx="18951">
                  <c:v>0.16764599999999999</c:v>
                </c:pt>
                <c:pt idx="18952">
                  <c:v>0.166264</c:v>
                </c:pt>
                <c:pt idx="18953">
                  <c:v>0.16480300000000001</c:v>
                </c:pt>
                <c:pt idx="18954">
                  <c:v>0.16326499999999999</c:v>
                </c:pt>
                <c:pt idx="18955">
                  <c:v>0.16165099999999999</c:v>
                </c:pt>
                <c:pt idx="18956">
                  <c:v>0.15996299999999999</c:v>
                </c:pt>
                <c:pt idx="18957">
                  <c:v>0.15820100000000001</c:v>
                </c:pt>
                <c:pt idx="18958">
                  <c:v>0.15636800000000001</c:v>
                </c:pt>
                <c:pt idx="18959">
                  <c:v>0.15446599999999999</c:v>
                </c:pt>
                <c:pt idx="18960">
                  <c:v>0.15249599999999999</c:v>
                </c:pt>
                <c:pt idx="18961">
                  <c:v>0.15046000000000001</c:v>
                </c:pt>
                <c:pt idx="18962">
                  <c:v>0.14836099999999999</c:v>
                </c:pt>
                <c:pt idx="18963">
                  <c:v>0.146202</c:v>
                </c:pt>
                <c:pt idx="18964">
                  <c:v>0.143985</c:v>
                </c:pt>
                <c:pt idx="18965">
                  <c:v>0.14171</c:v>
                </c:pt>
                <c:pt idx="18966">
                  <c:v>0.139381</c:v>
                </c:pt>
                <c:pt idx="18967">
                  <c:v>0.13700100000000001</c:v>
                </c:pt>
                <c:pt idx="18968">
                  <c:v>0.13457</c:v>
                </c:pt>
                <c:pt idx="18969">
                  <c:v>0.13209199999999999</c:v>
                </c:pt>
                <c:pt idx="18970">
                  <c:v>0.12956999999999999</c:v>
                </c:pt>
                <c:pt idx="18971">
                  <c:v>0.12700700000000001</c:v>
                </c:pt>
                <c:pt idx="18972">
                  <c:v>0.124404</c:v>
                </c:pt>
                <c:pt idx="18973">
                  <c:v>0.121767</c:v>
                </c:pt>
                <c:pt idx="18974">
                  <c:v>0.119098</c:v>
                </c:pt>
                <c:pt idx="18975">
                  <c:v>0.116399</c:v>
                </c:pt>
                <c:pt idx="18976">
                  <c:v>0.113673</c:v>
                </c:pt>
                <c:pt idx="18977">
                  <c:v>0.110925</c:v>
                </c:pt>
                <c:pt idx="18978">
                  <c:v>0.108157</c:v>
                </c:pt>
                <c:pt idx="18979">
                  <c:v>0.10537199999999999</c:v>
                </c:pt>
                <c:pt idx="18980">
                  <c:v>0.102574</c:v>
                </c:pt>
                <c:pt idx="18981">
                  <c:v>9.9766300000000002E-2</c:v>
                </c:pt>
                <c:pt idx="18982">
                  <c:v>9.6952399999999994E-2</c:v>
                </c:pt>
                <c:pt idx="18983">
                  <c:v>9.4135499999999997E-2</c:v>
                </c:pt>
                <c:pt idx="18984">
                  <c:v>9.1318899999999995E-2</c:v>
                </c:pt>
                <c:pt idx="18985">
                  <c:v>8.8506399999999999E-2</c:v>
                </c:pt>
                <c:pt idx="18986">
                  <c:v>8.5701700000000006E-2</c:v>
                </c:pt>
                <c:pt idx="18987">
                  <c:v>8.2908300000000004E-2</c:v>
                </c:pt>
                <c:pt idx="18988">
                  <c:v>8.0129699999999998E-2</c:v>
                </c:pt>
                <c:pt idx="18989">
                  <c:v>7.7369800000000002E-2</c:v>
                </c:pt>
                <c:pt idx="18990">
                  <c:v>7.4632199999999996E-2</c:v>
                </c:pt>
                <c:pt idx="18991">
                  <c:v>7.1919899999999995E-2</c:v>
                </c:pt>
                <c:pt idx="18992">
                  <c:v>6.9236599999999995E-2</c:v>
                </c:pt>
                <c:pt idx="18993">
                  <c:v>6.6586199999999998E-2</c:v>
                </c:pt>
                <c:pt idx="18994">
                  <c:v>6.3972699999999993E-2</c:v>
                </c:pt>
                <c:pt idx="18995">
                  <c:v>6.1399700000000001E-2</c:v>
                </c:pt>
                <c:pt idx="18996">
                  <c:v>5.8870499999999999E-2</c:v>
                </c:pt>
                <c:pt idx="18997">
                  <c:v>5.6387800000000002E-2</c:v>
                </c:pt>
                <c:pt idx="18998">
                  <c:v>5.3954599999999998E-2</c:v>
                </c:pt>
                <c:pt idx="18999">
                  <c:v>5.1574000000000002E-2</c:v>
                </c:pt>
                <c:pt idx="19000">
                  <c:v>4.9248599999999997E-2</c:v>
                </c:pt>
                <c:pt idx="19001">
                  <c:v>4.6981299999999997E-2</c:v>
                </c:pt>
                <c:pt idx="19002">
                  <c:v>4.4774899999999999E-2</c:v>
                </c:pt>
                <c:pt idx="19003">
                  <c:v>4.2632099999999999E-2</c:v>
                </c:pt>
                <c:pt idx="19004">
                  <c:v>4.0555800000000003E-2</c:v>
                </c:pt>
                <c:pt idx="19005">
                  <c:v>3.8548899999999997E-2</c:v>
                </c:pt>
                <c:pt idx="19006">
                  <c:v>3.6614399999999998E-2</c:v>
                </c:pt>
                <c:pt idx="19007">
                  <c:v>3.4754699999999999E-2</c:v>
                </c:pt>
                <c:pt idx="19008">
                  <c:v>3.2972099999999997E-2</c:v>
                </c:pt>
                <c:pt idx="19009">
                  <c:v>3.1268700000000003E-2</c:v>
                </c:pt>
                <c:pt idx="19010">
                  <c:v>2.9647099999999999E-2</c:v>
                </c:pt>
                <c:pt idx="19011">
                  <c:v>2.8109700000000001E-2</c:v>
                </c:pt>
                <c:pt idx="19012">
                  <c:v>2.66588E-2</c:v>
                </c:pt>
                <c:pt idx="19013">
                  <c:v>2.5296300000000001E-2</c:v>
                </c:pt>
                <c:pt idx="19014">
                  <c:v>2.4024E-2</c:v>
                </c:pt>
                <c:pt idx="19015">
                  <c:v>2.2843599999999999E-2</c:v>
                </c:pt>
                <c:pt idx="19016">
                  <c:v>2.1756600000000001E-2</c:v>
                </c:pt>
                <c:pt idx="19017">
                  <c:v>2.0764600000000001E-2</c:v>
                </c:pt>
                <c:pt idx="19018">
                  <c:v>1.9868799999999999E-2</c:v>
                </c:pt>
                <c:pt idx="19019">
                  <c:v>1.9070500000000001E-2</c:v>
                </c:pt>
                <c:pt idx="19020">
                  <c:v>1.8370600000000001E-2</c:v>
                </c:pt>
                <c:pt idx="19021">
                  <c:v>1.7770000000000001E-2</c:v>
                </c:pt>
                <c:pt idx="19022">
                  <c:v>1.7269E-2</c:v>
                </c:pt>
                <c:pt idx="19023">
                  <c:v>1.68681E-2</c:v>
                </c:pt>
                <c:pt idx="19024">
                  <c:v>1.6567800000000001E-2</c:v>
                </c:pt>
                <c:pt idx="19025">
                  <c:v>1.6368299999999999E-2</c:v>
                </c:pt>
                <c:pt idx="19026">
                  <c:v>1.62699E-2</c:v>
                </c:pt>
                <c:pt idx="19027">
                  <c:v>1.6272200000000001E-2</c:v>
                </c:pt>
                <c:pt idx="19028">
                  <c:v>1.6374900000000001E-2</c:v>
                </c:pt>
                <c:pt idx="19029">
                  <c:v>1.6577499999999998E-2</c:v>
                </c:pt>
                <c:pt idx="19030">
                  <c:v>1.68798E-2</c:v>
                </c:pt>
                <c:pt idx="19031">
                  <c:v>1.72812E-2</c:v>
                </c:pt>
                <c:pt idx="19032">
                  <c:v>1.7780600000000001E-2</c:v>
                </c:pt>
                <c:pt idx="19033">
                  <c:v>1.8376699999999999E-2</c:v>
                </c:pt>
                <c:pt idx="19034">
                  <c:v>1.9068600000000002E-2</c:v>
                </c:pt>
                <c:pt idx="19035">
                  <c:v>1.9854900000000002E-2</c:v>
                </c:pt>
                <c:pt idx="19036">
                  <c:v>2.0734499999999999E-2</c:v>
                </c:pt>
                <c:pt idx="19037">
                  <c:v>2.1706E-2</c:v>
                </c:pt>
                <c:pt idx="19038">
                  <c:v>2.2768199999999999E-2</c:v>
                </c:pt>
                <c:pt idx="19039">
                  <c:v>2.39195E-2</c:v>
                </c:pt>
                <c:pt idx="19040">
                  <c:v>2.51579E-2</c:v>
                </c:pt>
                <c:pt idx="19041">
                  <c:v>2.6480500000000001E-2</c:v>
                </c:pt>
                <c:pt idx="19042">
                  <c:v>2.7884900000000001E-2</c:v>
                </c:pt>
                <c:pt idx="19043">
                  <c:v>2.93688E-2</c:v>
                </c:pt>
                <c:pt idx="19044">
                  <c:v>3.09299E-2</c:v>
                </c:pt>
                <c:pt idx="19045">
                  <c:v>3.25656E-2</c:v>
                </c:pt>
                <c:pt idx="19046">
                  <c:v>3.4273100000000001E-2</c:v>
                </c:pt>
                <c:pt idx="19047">
                  <c:v>3.6049699999999997E-2</c:v>
                </c:pt>
                <c:pt idx="19048">
                  <c:v>3.7892299999999997E-2</c:v>
                </c:pt>
                <c:pt idx="19049">
                  <c:v>3.9797899999999997E-2</c:v>
                </c:pt>
                <c:pt idx="19050">
                  <c:v>4.17632E-2</c:v>
                </c:pt>
                <c:pt idx="19051">
                  <c:v>4.3785400000000002E-2</c:v>
                </c:pt>
                <c:pt idx="19052">
                  <c:v>4.5860900000000003E-2</c:v>
                </c:pt>
                <c:pt idx="19053">
                  <c:v>4.7986300000000003E-2</c:v>
                </c:pt>
                <c:pt idx="19054">
                  <c:v>5.0157899999999998E-2</c:v>
                </c:pt>
                <c:pt idx="19055">
                  <c:v>5.2372299999999997E-2</c:v>
                </c:pt>
                <c:pt idx="19056">
                  <c:v>5.4626399999999999E-2</c:v>
                </c:pt>
                <c:pt idx="19057">
                  <c:v>5.6916799999999997E-2</c:v>
                </c:pt>
                <c:pt idx="19058">
                  <c:v>5.92402E-2</c:v>
                </c:pt>
                <c:pt idx="19059">
                  <c:v>6.15927E-2</c:v>
                </c:pt>
                <c:pt idx="19060">
                  <c:v>6.39705E-2</c:v>
                </c:pt>
                <c:pt idx="19061">
                  <c:v>6.6369499999999998E-2</c:v>
                </c:pt>
                <c:pt idx="19062">
                  <c:v>6.8786E-2</c:v>
                </c:pt>
                <c:pt idx="19063">
                  <c:v>7.1216100000000004E-2</c:v>
                </c:pt>
                <c:pt idx="19064">
                  <c:v>7.3655899999999996E-2</c:v>
                </c:pt>
                <c:pt idx="19065">
                  <c:v>7.6101699999999994E-2</c:v>
                </c:pt>
                <c:pt idx="19066">
                  <c:v>7.8549800000000003E-2</c:v>
                </c:pt>
                <c:pt idx="19067">
                  <c:v>8.0996200000000004E-2</c:v>
                </c:pt>
                <c:pt idx="19068">
                  <c:v>8.3437200000000003E-2</c:v>
                </c:pt>
                <c:pt idx="19069">
                  <c:v>8.58685E-2</c:v>
                </c:pt>
                <c:pt idx="19070">
                  <c:v>8.8286400000000001E-2</c:v>
                </c:pt>
                <c:pt idx="19071">
                  <c:v>9.0687000000000004E-2</c:v>
                </c:pt>
                <c:pt idx="19072">
                  <c:v>9.3066399999999994E-2</c:v>
                </c:pt>
                <c:pt idx="19073">
                  <c:v>9.5420699999999997E-2</c:v>
                </c:pt>
                <c:pt idx="19074">
                  <c:v>9.77465E-2</c:v>
                </c:pt>
                <c:pt idx="19075">
                  <c:v>0.10004</c:v>
                </c:pt>
                <c:pt idx="19076">
                  <c:v>0.102298</c:v>
                </c:pt>
                <c:pt idx="19077">
                  <c:v>0.104518</c:v>
                </c:pt>
                <c:pt idx="19078">
                  <c:v>0.106696</c:v>
                </c:pt>
                <c:pt idx="19079">
                  <c:v>0.10883</c:v>
                </c:pt>
                <c:pt idx="19080">
                  <c:v>0.110917</c:v>
                </c:pt>
                <c:pt idx="19081">
                  <c:v>0.112954</c:v>
                </c:pt>
                <c:pt idx="19082">
                  <c:v>0.114938</c:v>
                </c:pt>
                <c:pt idx="19083">
                  <c:v>0.116867</c:v>
                </c:pt>
                <c:pt idx="19084">
                  <c:v>0.118738</c:v>
                </c:pt>
                <c:pt idx="19085">
                  <c:v>0.120548</c:v>
                </c:pt>
                <c:pt idx="19086">
                  <c:v>0.122296</c:v>
                </c:pt>
                <c:pt idx="19087">
                  <c:v>0.12397900000000001</c:v>
                </c:pt>
                <c:pt idx="19088">
                  <c:v>0.12559500000000001</c:v>
                </c:pt>
                <c:pt idx="19089">
                  <c:v>0.12714300000000001</c:v>
                </c:pt>
                <c:pt idx="19090">
                  <c:v>0.12862100000000001</c:v>
                </c:pt>
                <c:pt idx="19091">
                  <c:v>0.130027</c:v>
                </c:pt>
                <c:pt idx="19092">
                  <c:v>0.13136</c:v>
                </c:pt>
                <c:pt idx="19093">
                  <c:v>0.13261700000000001</c:v>
                </c:pt>
                <c:pt idx="19094">
                  <c:v>0.133796</c:v>
                </c:pt>
                <c:pt idx="19095">
                  <c:v>0.13489699999999999</c:v>
                </c:pt>
                <c:pt idx="19096">
                  <c:v>0.13591600000000001</c:v>
                </c:pt>
                <c:pt idx="19097">
                  <c:v>0.136854</c:v>
                </c:pt>
                <c:pt idx="19098">
                  <c:v>0.137709</c:v>
                </c:pt>
                <c:pt idx="19099">
                  <c:v>0.13847999999999999</c:v>
                </c:pt>
                <c:pt idx="19100">
                  <c:v>0.13916600000000001</c:v>
                </c:pt>
                <c:pt idx="19101">
                  <c:v>0.139768</c:v>
                </c:pt>
                <c:pt idx="19102">
                  <c:v>0.14028499999999999</c:v>
                </c:pt>
                <c:pt idx="19103">
                  <c:v>0.14071600000000001</c:v>
                </c:pt>
                <c:pt idx="19104">
                  <c:v>0.14106199999999999</c:v>
                </c:pt>
                <c:pt idx="19105">
                  <c:v>0.141321</c:v>
                </c:pt>
                <c:pt idx="19106">
                  <c:v>0.14149500000000001</c:v>
                </c:pt>
                <c:pt idx="19107">
                  <c:v>0.14158200000000001</c:v>
                </c:pt>
                <c:pt idx="19108">
                  <c:v>0.14158499999999999</c:v>
                </c:pt>
                <c:pt idx="19109">
                  <c:v>0.14150299999999999</c:v>
                </c:pt>
                <c:pt idx="19110">
                  <c:v>0.14133899999999999</c:v>
                </c:pt>
                <c:pt idx="19111">
                  <c:v>0.141093</c:v>
                </c:pt>
                <c:pt idx="19112">
                  <c:v>0.140767</c:v>
                </c:pt>
                <c:pt idx="19113">
                  <c:v>0.14036100000000001</c:v>
                </c:pt>
                <c:pt idx="19114">
                  <c:v>0.139878</c:v>
                </c:pt>
                <c:pt idx="19115">
                  <c:v>0.139316</c:v>
                </c:pt>
                <c:pt idx="19116">
                  <c:v>0.138679</c:v>
                </c:pt>
                <c:pt idx="19117">
                  <c:v>0.13796700000000001</c:v>
                </c:pt>
                <c:pt idx="19118">
                  <c:v>0.13718</c:v>
                </c:pt>
                <c:pt idx="19119">
                  <c:v>0.136319</c:v>
                </c:pt>
                <c:pt idx="19120">
                  <c:v>0.13538800000000001</c:v>
                </c:pt>
                <c:pt idx="19121">
                  <c:v>0.13438900000000001</c:v>
                </c:pt>
                <c:pt idx="19122">
                  <c:v>0.133323</c:v>
                </c:pt>
                <c:pt idx="19123">
                  <c:v>0.13219400000000001</c:v>
                </c:pt>
                <c:pt idx="19124">
                  <c:v>0.13100200000000001</c:v>
                </c:pt>
                <c:pt idx="19125">
                  <c:v>0.12975</c:v>
                </c:pt>
                <c:pt idx="19126">
                  <c:v>0.128439</c:v>
                </c:pt>
                <c:pt idx="19127">
                  <c:v>0.12707199999999999</c:v>
                </c:pt>
                <c:pt idx="19128">
                  <c:v>0.12565200000000001</c:v>
                </c:pt>
                <c:pt idx="19129">
                  <c:v>0.12418</c:v>
                </c:pt>
                <c:pt idx="19130">
                  <c:v>0.12266000000000001</c:v>
                </c:pt>
                <c:pt idx="19131">
                  <c:v>0.12109399999999999</c:v>
                </c:pt>
                <c:pt idx="19132">
                  <c:v>0.11948499999999999</c:v>
                </c:pt>
                <c:pt idx="19133">
                  <c:v>0.117836</c:v>
                </c:pt>
                <c:pt idx="19134">
                  <c:v>0.11615</c:v>
                </c:pt>
                <c:pt idx="19135">
                  <c:v>0.114431</c:v>
                </c:pt>
                <c:pt idx="19136">
                  <c:v>0.112682</c:v>
                </c:pt>
                <c:pt idx="19137">
                  <c:v>0.11090700000000001</c:v>
                </c:pt>
                <c:pt idx="19138">
                  <c:v>0.109109</c:v>
                </c:pt>
                <c:pt idx="19139">
                  <c:v>0.107293</c:v>
                </c:pt>
                <c:pt idx="19140">
                  <c:v>0.10546</c:v>
                </c:pt>
                <c:pt idx="19141">
                  <c:v>0.103615</c:v>
                </c:pt>
                <c:pt idx="19142">
                  <c:v>0.10176</c:v>
                </c:pt>
                <c:pt idx="19143">
                  <c:v>9.9899299999999996E-2</c:v>
                </c:pt>
                <c:pt idx="19144">
                  <c:v>9.8035600000000001E-2</c:v>
                </c:pt>
                <c:pt idx="19145">
                  <c:v>9.6172300000000002E-2</c:v>
                </c:pt>
                <c:pt idx="19146">
                  <c:v>9.4312400000000005E-2</c:v>
                </c:pt>
                <c:pt idx="19147">
                  <c:v>9.2458899999999997E-2</c:v>
                </c:pt>
                <c:pt idx="19148">
                  <c:v>9.0614399999999998E-2</c:v>
                </c:pt>
                <c:pt idx="19149">
                  <c:v>8.8781399999999996E-2</c:v>
                </c:pt>
                <c:pt idx="19150">
                  <c:v>8.6962700000000004E-2</c:v>
                </c:pt>
                <c:pt idx="19151">
                  <c:v>8.5161100000000003E-2</c:v>
                </c:pt>
                <c:pt idx="19152">
                  <c:v>8.3379599999999998E-2</c:v>
                </c:pt>
                <c:pt idx="19153">
                  <c:v>8.16215E-2</c:v>
                </c:pt>
                <c:pt idx="19154">
                  <c:v>7.9890100000000006E-2</c:v>
                </c:pt>
                <c:pt idx="19155">
                  <c:v>7.8188400000000005E-2</c:v>
                </c:pt>
                <c:pt idx="19156">
                  <c:v>7.6518699999999995E-2</c:v>
                </c:pt>
                <c:pt idx="19157">
                  <c:v>7.4883000000000005E-2</c:v>
                </c:pt>
                <c:pt idx="19158">
                  <c:v>7.3284000000000002E-2</c:v>
                </c:pt>
                <c:pt idx="19159">
                  <c:v>7.17251E-2</c:v>
                </c:pt>
                <c:pt idx="19160">
                  <c:v>7.0209900000000006E-2</c:v>
                </c:pt>
                <c:pt idx="19161">
                  <c:v>6.8741800000000006E-2</c:v>
                </c:pt>
                <c:pt idx="19162">
                  <c:v>6.7323499999999994E-2</c:v>
                </c:pt>
                <c:pt idx="19163">
                  <c:v>6.5956799999999996E-2</c:v>
                </c:pt>
                <c:pt idx="19164">
                  <c:v>6.4643500000000007E-2</c:v>
                </c:pt>
                <c:pt idx="19165">
                  <c:v>6.33856E-2</c:v>
                </c:pt>
                <c:pt idx="19166">
                  <c:v>6.2184799999999998E-2</c:v>
                </c:pt>
                <c:pt idx="19167">
                  <c:v>6.1042399999999997E-2</c:v>
                </c:pt>
                <c:pt idx="19168">
                  <c:v>5.9960300000000001E-2</c:v>
                </c:pt>
                <c:pt idx="19169">
                  <c:v>5.89417E-2</c:v>
                </c:pt>
                <c:pt idx="19170">
                  <c:v>5.7989199999999998E-2</c:v>
                </c:pt>
                <c:pt idx="19171">
                  <c:v>5.7103599999999997E-2</c:v>
                </c:pt>
                <c:pt idx="19172">
                  <c:v>5.6284899999999999E-2</c:v>
                </c:pt>
                <c:pt idx="19173">
                  <c:v>5.5533800000000001E-2</c:v>
                </c:pt>
                <c:pt idx="19174">
                  <c:v>5.48511E-2</c:v>
                </c:pt>
                <c:pt idx="19175">
                  <c:v>5.4236800000000002E-2</c:v>
                </c:pt>
                <c:pt idx="19176">
                  <c:v>5.3690700000000001E-2</c:v>
                </c:pt>
                <c:pt idx="19177">
                  <c:v>5.3213299999999998E-2</c:v>
                </c:pt>
                <c:pt idx="19178">
                  <c:v>5.2805299999999999E-2</c:v>
                </c:pt>
                <c:pt idx="19179">
                  <c:v>5.2467100000000003E-2</c:v>
                </c:pt>
                <c:pt idx="19180">
                  <c:v>5.2198899999999999E-2</c:v>
                </c:pt>
                <c:pt idx="19181">
                  <c:v>5.20008E-2</c:v>
                </c:pt>
                <c:pt idx="19182">
                  <c:v>5.1872700000000001E-2</c:v>
                </c:pt>
                <c:pt idx="19183">
                  <c:v>5.1813600000000001E-2</c:v>
                </c:pt>
                <c:pt idx="19184">
                  <c:v>5.1822800000000002E-2</c:v>
                </c:pt>
                <c:pt idx="19185">
                  <c:v>5.1899300000000002E-2</c:v>
                </c:pt>
                <c:pt idx="19186">
                  <c:v>5.2042400000000003E-2</c:v>
                </c:pt>
                <c:pt idx="19187">
                  <c:v>5.2251199999999998E-2</c:v>
                </c:pt>
                <c:pt idx="19188">
                  <c:v>5.2524599999999998E-2</c:v>
                </c:pt>
                <c:pt idx="19189">
                  <c:v>5.2860600000000001E-2</c:v>
                </c:pt>
                <c:pt idx="19190">
                  <c:v>5.3257800000000001E-2</c:v>
                </c:pt>
                <c:pt idx="19191">
                  <c:v>5.3714499999999998E-2</c:v>
                </c:pt>
                <c:pt idx="19192">
                  <c:v>5.42295E-2</c:v>
                </c:pt>
                <c:pt idx="19193">
                  <c:v>5.4801000000000002E-2</c:v>
                </c:pt>
                <c:pt idx="19194">
                  <c:v>5.5427400000000002E-2</c:v>
                </c:pt>
                <c:pt idx="19195">
                  <c:v>5.6106999999999997E-2</c:v>
                </c:pt>
                <c:pt idx="19196">
                  <c:v>5.6837800000000001E-2</c:v>
                </c:pt>
                <c:pt idx="19197">
                  <c:v>5.7617399999999999E-2</c:v>
                </c:pt>
                <c:pt idx="19198">
                  <c:v>5.8443299999999997E-2</c:v>
                </c:pt>
                <c:pt idx="19199">
                  <c:v>5.9312700000000003E-2</c:v>
                </c:pt>
                <c:pt idx="19200">
                  <c:v>6.0222999999999999E-2</c:v>
                </c:pt>
                <c:pt idx="19201">
                  <c:v>6.1171499999999997E-2</c:v>
                </c:pt>
                <c:pt idx="19202">
                  <c:v>6.2155599999999998E-2</c:v>
                </c:pt>
                <c:pt idx="19203">
                  <c:v>6.3173099999999996E-2</c:v>
                </c:pt>
                <c:pt idx="19204">
                  <c:v>6.4221200000000006E-2</c:v>
                </c:pt>
                <c:pt idx="19205">
                  <c:v>6.5297499999999994E-2</c:v>
                </c:pt>
                <c:pt idx="19206">
                  <c:v>6.6398899999999997E-2</c:v>
                </c:pt>
                <c:pt idx="19207">
                  <c:v>6.7521899999999996E-2</c:v>
                </c:pt>
                <c:pt idx="19208">
                  <c:v>6.8662799999999996E-2</c:v>
                </c:pt>
                <c:pt idx="19209">
                  <c:v>6.98183E-2</c:v>
                </c:pt>
                <c:pt idx="19210">
                  <c:v>7.0985599999999996E-2</c:v>
                </c:pt>
                <c:pt idx="19211">
                  <c:v>7.2162400000000002E-2</c:v>
                </c:pt>
                <c:pt idx="19212">
                  <c:v>7.3345800000000003E-2</c:v>
                </c:pt>
                <c:pt idx="19213">
                  <c:v>7.4532200000000007E-2</c:v>
                </c:pt>
                <c:pt idx="19214">
                  <c:v>7.5717999999999994E-2</c:v>
                </c:pt>
                <c:pt idx="19215">
                  <c:v>7.6900200000000002E-2</c:v>
                </c:pt>
                <c:pt idx="19216">
                  <c:v>7.8075099999999995E-2</c:v>
                </c:pt>
                <c:pt idx="19217">
                  <c:v>7.9238500000000003E-2</c:v>
                </c:pt>
                <c:pt idx="19218">
                  <c:v>8.0386600000000002E-2</c:v>
                </c:pt>
                <c:pt idx="19219">
                  <c:v>8.1516199999999997E-2</c:v>
                </c:pt>
                <c:pt idx="19220">
                  <c:v>8.2624199999999995E-2</c:v>
                </c:pt>
                <c:pt idx="19221">
                  <c:v>8.3707100000000007E-2</c:v>
                </c:pt>
                <c:pt idx="19222">
                  <c:v>8.4761699999999995E-2</c:v>
                </c:pt>
                <c:pt idx="19223">
                  <c:v>8.5785500000000001E-2</c:v>
                </c:pt>
                <c:pt idx="19224">
                  <c:v>8.67753E-2</c:v>
                </c:pt>
                <c:pt idx="19225">
                  <c:v>8.7727399999999997E-2</c:v>
                </c:pt>
                <c:pt idx="19226">
                  <c:v>8.8638499999999995E-2</c:v>
                </c:pt>
                <c:pt idx="19227">
                  <c:v>8.9505899999999999E-2</c:v>
                </c:pt>
                <c:pt idx="19228">
                  <c:v>9.0327199999999996E-2</c:v>
                </c:pt>
                <c:pt idx="19229">
                  <c:v>9.1100399999999998E-2</c:v>
                </c:pt>
                <c:pt idx="19230">
                  <c:v>9.1823600000000005E-2</c:v>
                </c:pt>
                <c:pt idx="19231">
                  <c:v>9.2494999999999994E-2</c:v>
                </c:pt>
                <c:pt idx="19232">
                  <c:v>9.3112E-2</c:v>
                </c:pt>
                <c:pt idx="19233">
                  <c:v>9.3671599999999994E-2</c:v>
                </c:pt>
                <c:pt idx="19234">
                  <c:v>9.4171000000000005E-2</c:v>
                </c:pt>
                <c:pt idx="19235">
                  <c:v>9.4608399999999995E-2</c:v>
                </c:pt>
                <c:pt idx="19236">
                  <c:v>9.4981899999999994E-2</c:v>
                </c:pt>
                <c:pt idx="19237">
                  <c:v>9.5289200000000004E-2</c:v>
                </c:pt>
                <c:pt idx="19238">
                  <c:v>9.5528299999999997E-2</c:v>
                </c:pt>
                <c:pt idx="19239">
                  <c:v>9.5697599999999994E-2</c:v>
                </c:pt>
                <c:pt idx="19240">
                  <c:v>9.5796000000000006E-2</c:v>
                </c:pt>
                <c:pt idx="19241">
                  <c:v>9.5821900000000002E-2</c:v>
                </c:pt>
                <c:pt idx="19242">
                  <c:v>9.5773700000000003E-2</c:v>
                </c:pt>
                <c:pt idx="19243">
                  <c:v>9.5650299999999994E-2</c:v>
                </c:pt>
                <c:pt idx="19244">
                  <c:v>9.5450599999999997E-2</c:v>
                </c:pt>
                <c:pt idx="19245">
                  <c:v>9.51742E-2</c:v>
                </c:pt>
                <c:pt idx="19246">
                  <c:v>9.4820799999999997E-2</c:v>
                </c:pt>
                <c:pt idx="19247">
                  <c:v>9.4390399999999999E-2</c:v>
                </c:pt>
                <c:pt idx="19248">
                  <c:v>9.3882699999999999E-2</c:v>
                </c:pt>
                <c:pt idx="19249">
                  <c:v>9.3297599999999994E-2</c:v>
                </c:pt>
                <c:pt idx="19250">
                  <c:v>9.2634999999999995E-2</c:v>
                </c:pt>
                <c:pt idx="19251">
                  <c:v>9.1895199999999996E-2</c:v>
                </c:pt>
                <c:pt idx="19252">
                  <c:v>9.1078599999999996E-2</c:v>
                </c:pt>
                <c:pt idx="19253">
                  <c:v>9.0185500000000002E-2</c:v>
                </c:pt>
                <c:pt idx="19254">
                  <c:v>8.9216900000000002E-2</c:v>
                </c:pt>
                <c:pt idx="19255">
                  <c:v>8.8174100000000005E-2</c:v>
                </c:pt>
                <c:pt idx="19256">
                  <c:v>8.7058300000000005E-2</c:v>
                </c:pt>
                <c:pt idx="19257">
                  <c:v>8.5870199999999994E-2</c:v>
                </c:pt>
                <c:pt idx="19258">
                  <c:v>8.46108E-2</c:v>
                </c:pt>
                <c:pt idx="19259">
                  <c:v>8.3281499999999994E-2</c:v>
                </c:pt>
                <c:pt idx="19260">
                  <c:v>8.1883800000000007E-2</c:v>
                </c:pt>
                <c:pt idx="19261">
                  <c:v>8.0420000000000005E-2</c:v>
                </c:pt>
                <c:pt idx="19262">
                  <c:v>7.8892799999999999E-2</c:v>
                </c:pt>
                <c:pt idx="19263">
                  <c:v>7.7305399999999996E-2</c:v>
                </c:pt>
                <c:pt idx="19264">
                  <c:v>7.56608E-2</c:v>
                </c:pt>
                <c:pt idx="19265">
                  <c:v>7.3960999999999999E-2</c:v>
                </c:pt>
                <c:pt idx="19266">
                  <c:v>7.2207400000000005E-2</c:v>
                </c:pt>
                <c:pt idx="19267">
                  <c:v>7.0401599999999995E-2</c:v>
                </c:pt>
                <c:pt idx="19268">
                  <c:v>6.8545599999999998E-2</c:v>
                </c:pt>
                <c:pt idx="19269">
                  <c:v>6.6641300000000001E-2</c:v>
                </c:pt>
                <c:pt idx="19270">
                  <c:v>6.4691100000000001E-2</c:v>
                </c:pt>
                <c:pt idx="19271">
                  <c:v>6.2698000000000004E-2</c:v>
                </c:pt>
                <c:pt idx="19272">
                  <c:v>6.0664999999999997E-2</c:v>
                </c:pt>
                <c:pt idx="19273">
                  <c:v>5.8595099999999997E-2</c:v>
                </c:pt>
                <c:pt idx="19274">
                  <c:v>5.6491100000000002E-2</c:v>
                </c:pt>
                <c:pt idx="19275">
                  <c:v>5.4355500000000001E-2</c:v>
                </c:pt>
                <c:pt idx="19276">
                  <c:v>5.2191000000000001E-2</c:v>
                </c:pt>
                <c:pt idx="19277">
                  <c:v>5.0000200000000002E-2</c:v>
                </c:pt>
                <c:pt idx="19278">
                  <c:v>4.7786099999999998E-2</c:v>
                </c:pt>
                <c:pt idx="19279">
                  <c:v>4.5552599999999999E-2</c:v>
                </c:pt>
                <c:pt idx="19280">
                  <c:v>4.3304000000000002E-2</c:v>
                </c:pt>
                <c:pt idx="19281">
                  <c:v>4.1043900000000001E-2</c:v>
                </c:pt>
                <c:pt idx="19282">
                  <c:v>3.87756E-2</c:v>
                </c:pt>
                <c:pt idx="19283">
                  <c:v>3.6501800000000001E-2</c:v>
                </c:pt>
                <c:pt idx="19284">
                  <c:v>3.42253E-2</c:v>
                </c:pt>
                <c:pt idx="19285">
                  <c:v>3.19493E-2</c:v>
                </c:pt>
                <c:pt idx="19286">
                  <c:v>2.96774E-2</c:v>
                </c:pt>
                <c:pt idx="19287">
                  <c:v>2.7413799999999999E-2</c:v>
                </c:pt>
                <c:pt idx="19288">
                  <c:v>2.51633E-2</c:v>
                </c:pt>
                <c:pt idx="19289">
                  <c:v>2.2929700000000001E-2</c:v>
                </c:pt>
                <c:pt idx="19290">
                  <c:v>2.0715899999999999E-2</c:v>
                </c:pt>
                <c:pt idx="19291">
                  <c:v>1.8524800000000001E-2</c:v>
                </c:pt>
                <c:pt idx="19292">
                  <c:v>1.6360199999999998E-2</c:v>
                </c:pt>
                <c:pt idx="19293">
                  <c:v>1.4225399999999999E-2</c:v>
                </c:pt>
                <c:pt idx="19294">
                  <c:v>1.21239E-2</c:v>
                </c:pt>
                <c:pt idx="19295">
                  <c:v>1.0059500000000001E-2</c:v>
                </c:pt>
                <c:pt idx="19296" formatCode="0.00E+00">
                  <c:v>8.0351599999999995E-3</c:v>
                </c:pt>
                <c:pt idx="19297" formatCode="0.00E+00">
                  <c:v>6.0530999999999996E-3</c:v>
                </c:pt>
                <c:pt idx="19298" formatCode="0.00E+00">
                  <c:v>4.1155000000000002E-3</c:v>
                </c:pt>
                <c:pt idx="19299" formatCode="0.00E+00">
                  <c:v>2.22507E-3</c:v>
                </c:pt>
                <c:pt idx="19300" formatCode="0.00E+00">
                  <c:v>3.8445599999999998E-4</c:v>
                </c:pt>
                <c:pt idx="19301" formatCode="0.00E+00">
                  <c:v>-1.4040999999999999E-3</c:v>
                </c:pt>
                <c:pt idx="19302" formatCode="0.00E+00">
                  <c:v>-3.1385599999999999E-3</c:v>
                </c:pt>
                <c:pt idx="19303" formatCode="0.00E+00">
                  <c:v>-4.8169600000000003E-3</c:v>
                </c:pt>
                <c:pt idx="19304" formatCode="0.00E+00">
                  <c:v>-6.4371699999999999E-3</c:v>
                </c:pt>
                <c:pt idx="19305" formatCode="0.00E+00">
                  <c:v>-7.9971299999999999E-3</c:v>
                </c:pt>
                <c:pt idx="19306" formatCode="0.00E+00">
                  <c:v>-9.4948199999999993E-3</c:v>
                </c:pt>
                <c:pt idx="19307">
                  <c:v>-1.09281E-2</c:v>
                </c:pt>
                <c:pt idx="19308">
                  <c:v>-1.22947E-2</c:v>
                </c:pt>
                <c:pt idx="19309">
                  <c:v>-1.35928E-2</c:v>
                </c:pt>
                <c:pt idx="19310">
                  <c:v>-1.48208E-2</c:v>
                </c:pt>
                <c:pt idx="19311">
                  <c:v>-1.59778E-2</c:v>
                </c:pt>
                <c:pt idx="19312">
                  <c:v>-1.7062799999999999E-2</c:v>
                </c:pt>
                <c:pt idx="19313">
                  <c:v>-1.80746E-2</c:v>
                </c:pt>
                <c:pt idx="19314">
                  <c:v>-1.9012399999999999E-2</c:v>
                </c:pt>
                <c:pt idx="19315">
                  <c:v>-1.98751E-2</c:v>
                </c:pt>
                <c:pt idx="19316">
                  <c:v>-2.0661200000000001E-2</c:v>
                </c:pt>
                <c:pt idx="19317">
                  <c:v>-2.1369599999999999E-2</c:v>
                </c:pt>
                <c:pt idx="19318">
                  <c:v>-2.2000700000000002E-2</c:v>
                </c:pt>
                <c:pt idx="19319">
                  <c:v>-2.25553E-2</c:v>
                </c:pt>
                <c:pt idx="19320">
                  <c:v>-2.3033399999999999E-2</c:v>
                </c:pt>
                <c:pt idx="19321">
                  <c:v>-2.3435000000000001E-2</c:v>
                </c:pt>
                <c:pt idx="19322">
                  <c:v>-2.3760699999999999E-2</c:v>
                </c:pt>
                <c:pt idx="19323">
                  <c:v>-2.40117E-2</c:v>
                </c:pt>
                <c:pt idx="19324">
                  <c:v>-2.4188600000000001E-2</c:v>
                </c:pt>
                <c:pt idx="19325">
                  <c:v>-2.4291699999999999E-2</c:v>
                </c:pt>
                <c:pt idx="19326">
                  <c:v>-2.4321599999999999E-2</c:v>
                </c:pt>
                <c:pt idx="19327">
                  <c:v>-2.4279599999999998E-2</c:v>
                </c:pt>
                <c:pt idx="19328">
                  <c:v>-2.41671E-2</c:v>
                </c:pt>
                <c:pt idx="19329">
                  <c:v>-2.3985599999999999E-2</c:v>
                </c:pt>
                <c:pt idx="19330">
                  <c:v>-2.37361E-2</c:v>
                </c:pt>
                <c:pt idx="19331">
                  <c:v>-2.3419700000000002E-2</c:v>
                </c:pt>
                <c:pt idx="19332">
                  <c:v>-2.3037100000000001E-2</c:v>
                </c:pt>
                <c:pt idx="19333">
                  <c:v>-2.2589499999999998E-2</c:v>
                </c:pt>
                <c:pt idx="19334">
                  <c:v>-2.2079499999999998E-2</c:v>
                </c:pt>
                <c:pt idx="19335">
                  <c:v>-2.1509899999999998E-2</c:v>
                </c:pt>
                <c:pt idx="19336">
                  <c:v>-2.08834E-2</c:v>
                </c:pt>
                <c:pt idx="19337">
                  <c:v>-2.0201299999999998E-2</c:v>
                </c:pt>
                <c:pt idx="19338">
                  <c:v>-1.9465199999999998E-2</c:v>
                </c:pt>
                <c:pt idx="19339">
                  <c:v>-1.86768E-2</c:v>
                </c:pt>
                <c:pt idx="19340">
                  <c:v>-1.7838300000000001E-2</c:v>
                </c:pt>
                <c:pt idx="19341">
                  <c:v>-1.6952399999999999E-2</c:v>
                </c:pt>
                <c:pt idx="19342">
                  <c:v>-1.6021899999999999E-2</c:v>
                </c:pt>
                <c:pt idx="19343">
                  <c:v>-1.50493E-2</c:v>
                </c:pt>
                <c:pt idx="19344">
                  <c:v>-1.4037300000000001E-2</c:v>
                </c:pt>
                <c:pt idx="19345">
                  <c:v>-1.2988599999999999E-2</c:v>
                </c:pt>
                <c:pt idx="19346">
                  <c:v>-1.19063E-2</c:v>
                </c:pt>
                <c:pt idx="19347">
                  <c:v>-1.07936E-2</c:v>
                </c:pt>
                <c:pt idx="19348" formatCode="0.00E+00">
                  <c:v>-9.6535100000000006E-3</c:v>
                </c:pt>
                <c:pt idx="19349" formatCode="0.00E+00">
                  <c:v>-8.4886700000000002E-3</c:v>
                </c:pt>
                <c:pt idx="19350" formatCode="0.00E+00">
                  <c:v>-7.3017799999999999E-3</c:v>
                </c:pt>
                <c:pt idx="19351" formatCode="0.00E+00">
                  <c:v>-6.09569E-3</c:v>
                </c:pt>
                <c:pt idx="19352" formatCode="0.00E+00">
                  <c:v>-4.8736400000000003E-3</c:v>
                </c:pt>
                <c:pt idx="19353" formatCode="0.00E+00">
                  <c:v>-3.6388599999999998E-3</c:v>
                </c:pt>
                <c:pt idx="19354" formatCode="0.00E+00">
                  <c:v>-2.3942899999999999E-3</c:v>
                </c:pt>
                <c:pt idx="19355" formatCode="0.00E+00">
                  <c:v>-1.1426400000000001E-3</c:v>
                </c:pt>
                <c:pt idx="19356" formatCode="0.00E+00">
                  <c:v>1.13597E-4</c:v>
                </c:pt>
                <c:pt idx="19357" formatCode="0.00E+00">
                  <c:v>1.37195E-3</c:v>
                </c:pt>
                <c:pt idx="19358" formatCode="0.00E+00">
                  <c:v>2.62992E-3</c:v>
                </c:pt>
                <c:pt idx="19359" formatCode="0.00E+00">
                  <c:v>3.8848899999999998E-3</c:v>
                </c:pt>
                <c:pt idx="19360" formatCode="0.00E+00">
                  <c:v>5.1341399999999997E-3</c:v>
                </c:pt>
                <c:pt idx="19361" formatCode="0.00E+00">
                  <c:v>6.3748299999999997E-3</c:v>
                </c:pt>
                <c:pt idx="19362" formatCode="0.00E+00">
                  <c:v>7.6042200000000001E-3</c:v>
                </c:pt>
                <c:pt idx="19363" formatCode="0.00E+00">
                  <c:v>8.8197199999999996E-3</c:v>
                </c:pt>
                <c:pt idx="19364">
                  <c:v>1.00188E-2</c:v>
                </c:pt>
                <c:pt idx="19365">
                  <c:v>1.1199600000000001E-2</c:v>
                </c:pt>
                <c:pt idx="19366">
                  <c:v>1.23608E-2</c:v>
                </c:pt>
                <c:pt idx="19367">
                  <c:v>1.35006E-2</c:v>
                </c:pt>
                <c:pt idx="19368">
                  <c:v>1.4616499999999999E-2</c:v>
                </c:pt>
                <c:pt idx="19369">
                  <c:v>1.57056E-2</c:v>
                </c:pt>
                <c:pt idx="19370">
                  <c:v>1.6765499999999999E-2</c:v>
                </c:pt>
                <c:pt idx="19371">
                  <c:v>1.7794600000000001E-2</c:v>
                </c:pt>
                <c:pt idx="19372">
                  <c:v>1.87907E-2</c:v>
                </c:pt>
                <c:pt idx="19373">
                  <c:v>1.9752100000000002E-2</c:v>
                </c:pt>
                <c:pt idx="19374">
                  <c:v>2.0677000000000001E-2</c:v>
                </c:pt>
                <c:pt idx="19375">
                  <c:v>2.1564400000000001E-2</c:v>
                </c:pt>
                <c:pt idx="19376">
                  <c:v>2.2413200000000001E-2</c:v>
                </c:pt>
                <c:pt idx="19377">
                  <c:v>2.3222199999999998E-2</c:v>
                </c:pt>
                <c:pt idx="19378">
                  <c:v>2.3989799999999999E-2</c:v>
                </c:pt>
                <c:pt idx="19379">
                  <c:v>2.4714400000000001E-2</c:v>
                </c:pt>
                <c:pt idx="19380">
                  <c:v>2.5395000000000001E-2</c:v>
                </c:pt>
                <c:pt idx="19381">
                  <c:v>2.6030899999999999E-2</c:v>
                </c:pt>
                <c:pt idx="19382">
                  <c:v>2.6621499999999999E-2</c:v>
                </c:pt>
                <c:pt idx="19383">
                  <c:v>2.7166099999999999E-2</c:v>
                </c:pt>
                <c:pt idx="19384">
                  <c:v>2.76642E-2</c:v>
                </c:pt>
                <c:pt idx="19385">
                  <c:v>2.8115000000000001E-2</c:v>
                </c:pt>
                <c:pt idx="19386">
                  <c:v>2.85183E-2</c:v>
                </c:pt>
                <c:pt idx="19387">
                  <c:v>2.8873800000000002E-2</c:v>
                </c:pt>
                <c:pt idx="19388">
                  <c:v>2.9180999999999999E-2</c:v>
                </c:pt>
                <c:pt idx="19389">
                  <c:v>2.9440399999999999E-2</c:v>
                </c:pt>
                <c:pt idx="19390">
                  <c:v>2.9652299999999999E-2</c:v>
                </c:pt>
                <c:pt idx="19391">
                  <c:v>2.9817300000000001E-2</c:v>
                </c:pt>
                <c:pt idx="19392">
                  <c:v>2.9935699999999999E-2</c:v>
                </c:pt>
                <c:pt idx="19393">
                  <c:v>3.0008400000000001E-2</c:v>
                </c:pt>
                <c:pt idx="19394">
                  <c:v>3.0036299999999998E-2</c:v>
                </c:pt>
                <c:pt idx="19395">
                  <c:v>3.00202E-2</c:v>
                </c:pt>
                <c:pt idx="19396">
                  <c:v>2.9960500000000001E-2</c:v>
                </c:pt>
                <c:pt idx="19397">
                  <c:v>2.98579E-2</c:v>
                </c:pt>
                <c:pt idx="19398">
                  <c:v>2.97136E-2</c:v>
                </c:pt>
                <c:pt idx="19399">
                  <c:v>2.9529E-2</c:v>
                </c:pt>
                <c:pt idx="19400">
                  <c:v>2.9305600000000001E-2</c:v>
                </c:pt>
                <c:pt idx="19401">
                  <c:v>2.90446E-2</c:v>
                </c:pt>
                <c:pt idx="19402">
                  <c:v>2.8747200000000001E-2</c:v>
                </c:pt>
                <c:pt idx="19403">
                  <c:v>2.8414600000000002E-2</c:v>
                </c:pt>
                <c:pt idx="19404">
                  <c:v>2.8048199999999999E-2</c:v>
                </c:pt>
                <c:pt idx="19405">
                  <c:v>2.7649900000000002E-2</c:v>
                </c:pt>
                <c:pt idx="19406">
                  <c:v>2.72214E-2</c:v>
                </c:pt>
                <c:pt idx="19407">
                  <c:v>2.6764199999999998E-2</c:v>
                </c:pt>
                <c:pt idx="19408">
                  <c:v>2.6280100000000001E-2</c:v>
                </c:pt>
                <c:pt idx="19409">
                  <c:v>2.57713E-2</c:v>
                </c:pt>
                <c:pt idx="19410">
                  <c:v>2.5239899999999999E-2</c:v>
                </c:pt>
                <c:pt idx="19411">
                  <c:v>2.4687899999999999E-2</c:v>
                </c:pt>
                <c:pt idx="19412">
                  <c:v>2.4117699999999999E-2</c:v>
                </c:pt>
                <c:pt idx="19413">
                  <c:v>2.3532000000000001E-2</c:v>
                </c:pt>
                <c:pt idx="19414">
                  <c:v>2.2932999999999999E-2</c:v>
                </c:pt>
                <c:pt idx="19415">
                  <c:v>2.2323200000000001E-2</c:v>
                </c:pt>
                <c:pt idx="19416">
                  <c:v>2.17048E-2</c:v>
                </c:pt>
                <c:pt idx="19417">
                  <c:v>2.1080399999999999E-2</c:v>
                </c:pt>
                <c:pt idx="19418">
                  <c:v>2.0452499999999998E-2</c:v>
                </c:pt>
                <c:pt idx="19419">
                  <c:v>1.9823799999999999E-2</c:v>
                </c:pt>
                <c:pt idx="19420">
                  <c:v>1.91968E-2</c:v>
                </c:pt>
                <c:pt idx="19421">
                  <c:v>1.8573900000000001E-2</c:v>
                </c:pt>
                <c:pt idx="19422">
                  <c:v>1.7957500000000001E-2</c:v>
                </c:pt>
                <c:pt idx="19423">
                  <c:v>1.73495E-2</c:v>
                </c:pt>
                <c:pt idx="19424">
                  <c:v>1.67519E-2</c:v>
                </c:pt>
                <c:pt idx="19425">
                  <c:v>1.6166699999999999E-2</c:v>
                </c:pt>
                <c:pt idx="19426">
                  <c:v>1.55961E-2</c:v>
                </c:pt>
                <c:pt idx="19427">
                  <c:v>1.50425E-2</c:v>
                </c:pt>
                <c:pt idx="19428">
                  <c:v>1.4507600000000001E-2</c:v>
                </c:pt>
                <c:pt idx="19429">
                  <c:v>1.39934E-2</c:v>
                </c:pt>
                <c:pt idx="19430">
                  <c:v>1.3501600000000001E-2</c:v>
                </c:pt>
                <c:pt idx="19431">
                  <c:v>1.30343E-2</c:v>
                </c:pt>
                <c:pt idx="19432">
                  <c:v>1.2593200000000001E-2</c:v>
                </c:pt>
                <c:pt idx="19433">
                  <c:v>1.2179799999999999E-2</c:v>
                </c:pt>
                <c:pt idx="19434">
                  <c:v>1.17956E-2</c:v>
                </c:pt>
                <c:pt idx="19435">
                  <c:v>1.14419E-2</c:v>
                </c:pt>
                <c:pt idx="19436">
                  <c:v>1.11203E-2</c:v>
                </c:pt>
                <c:pt idx="19437">
                  <c:v>1.0831800000000001E-2</c:v>
                </c:pt>
                <c:pt idx="19438">
                  <c:v>1.05776E-2</c:v>
                </c:pt>
                <c:pt idx="19439">
                  <c:v>1.0359E-2</c:v>
                </c:pt>
                <c:pt idx="19440">
                  <c:v>1.01776E-2</c:v>
                </c:pt>
                <c:pt idx="19441">
                  <c:v>1.0034700000000001E-2</c:v>
                </c:pt>
                <c:pt idx="19442" formatCode="0.00E+00">
                  <c:v>9.9315800000000006E-3</c:v>
                </c:pt>
                <c:pt idx="19443" formatCode="0.00E+00">
                  <c:v>9.8693199999999991E-3</c:v>
                </c:pt>
                <c:pt idx="19444" formatCode="0.00E+00">
                  <c:v>9.8489700000000003E-3</c:v>
                </c:pt>
                <c:pt idx="19445" formatCode="0.00E+00">
                  <c:v>9.8714600000000003E-3</c:v>
                </c:pt>
                <c:pt idx="19446" formatCode="0.00E+00">
                  <c:v>9.9374800000000003E-3</c:v>
                </c:pt>
                <c:pt idx="19447">
                  <c:v>1.0047499999999999E-2</c:v>
                </c:pt>
                <c:pt idx="19448">
                  <c:v>1.02019E-2</c:v>
                </c:pt>
                <c:pt idx="19449">
                  <c:v>1.0401000000000001E-2</c:v>
                </c:pt>
                <c:pt idx="19450">
                  <c:v>1.06452E-2</c:v>
                </c:pt>
                <c:pt idx="19451">
                  <c:v>1.0934299999999999E-2</c:v>
                </c:pt>
                <c:pt idx="19452">
                  <c:v>1.1267900000000001E-2</c:v>
                </c:pt>
                <c:pt idx="19453">
                  <c:v>1.1645600000000001E-2</c:v>
                </c:pt>
                <c:pt idx="19454">
                  <c:v>1.20663E-2</c:v>
                </c:pt>
                <c:pt idx="19455">
                  <c:v>1.2529200000000001E-2</c:v>
                </c:pt>
                <c:pt idx="19456">
                  <c:v>1.3033299999999999E-2</c:v>
                </c:pt>
                <c:pt idx="19457">
                  <c:v>1.35777E-2</c:v>
                </c:pt>
                <c:pt idx="19458">
                  <c:v>1.41618E-2</c:v>
                </c:pt>
                <c:pt idx="19459">
                  <c:v>1.4784800000000001E-2</c:v>
                </c:pt>
                <c:pt idx="19460">
                  <c:v>1.5445499999999999E-2</c:v>
                </c:pt>
                <c:pt idx="19461">
                  <c:v>1.6142900000000002E-2</c:v>
                </c:pt>
                <c:pt idx="19462">
                  <c:v>1.6875899999999999E-2</c:v>
                </c:pt>
                <c:pt idx="19463">
                  <c:v>1.7643200000000001E-2</c:v>
                </c:pt>
                <c:pt idx="19464">
                  <c:v>1.84432E-2</c:v>
                </c:pt>
                <c:pt idx="19465">
                  <c:v>1.9274099999999999E-2</c:v>
                </c:pt>
                <c:pt idx="19466">
                  <c:v>2.01339E-2</c:v>
                </c:pt>
                <c:pt idx="19467">
                  <c:v>2.1021100000000001E-2</c:v>
                </c:pt>
                <c:pt idx="19468">
                  <c:v>2.1933999999999999E-2</c:v>
                </c:pt>
                <c:pt idx="19469">
                  <c:v>2.28709E-2</c:v>
                </c:pt>
                <c:pt idx="19470">
                  <c:v>2.3828999999999999E-2</c:v>
                </c:pt>
                <c:pt idx="19471">
                  <c:v>2.4807599999999999E-2</c:v>
                </c:pt>
                <c:pt idx="19472">
                  <c:v>2.58082E-2</c:v>
                </c:pt>
                <c:pt idx="19473">
                  <c:v>2.6828100000000001E-2</c:v>
                </c:pt>
                <c:pt idx="19474">
                  <c:v>2.7859700000000001E-2</c:v>
                </c:pt>
                <c:pt idx="19475">
                  <c:v>2.8900100000000001E-2</c:v>
                </c:pt>
                <c:pt idx="19476">
                  <c:v>2.9949E-2</c:v>
                </c:pt>
                <c:pt idx="19477">
                  <c:v>3.1003699999999999E-2</c:v>
                </c:pt>
                <c:pt idx="19478">
                  <c:v>3.2060400000000003E-2</c:v>
                </c:pt>
                <c:pt idx="19479">
                  <c:v>3.3116600000000003E-2</c:v>
                </c:pt>
                <c:pt idx="19480">
                  <c:v>3.4169900000000003E-2</c:v>
                </c:pt>
                <c:pt idx="19481">
                  <c:v>3.5217699999999998E-2</c:v>
                </c:pt>
                <c:pt idx="19482">
                  <c:v>3.6257600000000001E-2</c:v>
                </c:pt>
                <c:pt idx="19483">
                  <c:v>3.72865E-2</c:v>
                </c:pt>
                <c:pt idx="19484">
                  <c:v>3.8301000000000002E-2</c:v>
                </c:pt>
                <c:pt idx="19485">
                  <c:v>3.9298E-2</c:v>
                </c:pt>
                <c:pt idx="19486">
                  <c:v>4.0274499999999998E-2</c:v>
                </c:pt>
                <c:pt idx="19487">
                  <c:v>4.1227300000000001E-2</c:v>
                </c:pt>
                <c:pt idx="19488">
                  <c:v>4.2153200000000002E-2</c:v>
                </c:pt>
                <c:pt idx="19489">
                  <c:v>4.30491E-2</c:v>
                </c:pt>
                <c:pt idx="19490">
                  <c:v>4.3912100000000003E-2</c:v>
                </c:pt>
                <c:pt idx="19491">
                  <c:v>4.47397E-2</c:v>
                </c:pt>
                <c:pt idx="19492">
                  <c:v>4.5529E-2</c:v>
                </c:pt>
                <c:pt idx="19493">
                  <c:v>4.6277600000000002E-2</c:v>
                </c:pt>
                <c:pt idx="19494">
                  <c:v>4.6983200000000003E-2</c:v>
                </c:pt>
                <c:pt idx="19495">
                  <c:v>4.7643600000000001E-2</c:v>
                </c:pt>
                <c:pt idx="19496">
                  <c:v>4.8256100000000003E-2</c:v>
                </c:pt>
                <c:pt idx="19497">
                  <c:v>4.8818399999999998E-2</c:v>
                </c:pt>
                <c:pt idx="19498">
                  <c:v>4.9328299999999999E-2</c:v>
                </c:pt>
                <c:pt idx="19499">
                  <c:v>4.9783099999999997E-2</c:v>
                </c:pt>
                <c:pt idx="19500">
                  <c:v>5.0180599999999999E-2</c:v>
                </c:pt>
                <c:pt idx="19501">
                  <c:v>5.0518599999999997E-2</c:v>
                </c:pt>
                <c:pt idx="19502">
                  <c:v>5.0795100000000003E-2</c:v>
                </c:pt>
                <c:pt idx="19503">
                  <c:v>5.1008100000000001E-2</c:v>
                </c:pt>
                <c:pt idx="19504">
                  <c:v>5.1155100000000002E-2</c:v>
                </c:pt>
                <c:pt idx="19505">
                  <c:v>5.1233899999999999E-2</c:v>
                </c:pt>
                <c:pt idx="19506">
                  <c:v>5.1242500000000003E-2</c:v>
                </c:pt>
                <c:pt idx="19507">
                  <c:v>5.1178800000000003E-2</c:v>
                </c:pt>
                <c:pt idx="19508">
                  <c:v>5.1041200000000002E-2</c:v>
                </c:pt>
                <c:pt idx="19509">
                  <c:v>5.0827799999999999E-2</c:v>
                </c:pt>
                <c:pt idx="19510">
                  <c:v>5.0537199999999997E-2</c:v>
                </c:pt>
                <c:pt idx="19511">
                  <c:v>5.0168200000000003E-2</c:v>
                </c:pt>
                <c:pt idx="19512">
                  <c:v>4.9720199999999999E-2</c:v>
                </c:pt>
                <c:pt idx="19513">
                  <c:v>4.9192100000000002E-2</c:v>
                </c:pt>
                <c:pt idx="19514">
                  <c:v>4.8582800000000002E-2</c:v>
                </c:pt>
                <c:pt idx="19515">
                  <c:v>4.7891400000000001E-2</c:v>
                </c:pt>
                <c:pt idx="19516">
                  <c:v>4.7117600000000003E-2</c:v>
                </c:pt>
                <c:pt idx="19517">
                  <c:v>4.6260900000000001E-2</c:v>
                </c:pt>
                <c:pt idx="19518">
                  <c:v>4.5321300000000002E-2</c:v>
                </c:pt>
                <c:pt idx="19519">
                  <c:v>4.42986E-2</c:v>
                </c:pt>
                <c:pt idx="19520">
                  <c:v>4.3192300000000003E-2</c:v>
                </c:pt>
                <c:pt idx="19521">
                  <c:v>4.2004E-2</c:v>
                </c:pt>
                <c:pt idx="19522">
                  <c:v>4.0738099999999999E-2</c:v>
                </c:pt>
                <c:pt idx="19523">
                  <c:v>3.9394499999999999E-2</c:v>
                </c:pt>
                <c:pt idx="19524">
                  <c:v>3.7969000000000003E-2</c:v>
                </c:pt>
                <c:pt idx="19525">
                  <c:v>3.64617E-2</c:v>
                </c:pt>
                <c:pt idx="19526">
                  <c:v>3.4875799999999998E-2</c:v>
                </c:pt>
                <c:pt idx="19527">
                  <c:v>3.3211699999999997E-2</c:v>
                </c:pt>
                <c:pt idx="19528">
                  <c:v>3.1469700000000003E-2</c:v>
                </c:pt>
                <c:pt idx="19529">
                  <c:v>2.9651199999999999E-2</c:v>
                </c:pt>
                <c:pt idx="19530">
                  <c:v>2.7757899999999999E-2</c:v>
                </c:pt>
                <c:pt idx="19531">
                  <c:v>2.57918E-2</c:v>
                </c:pt>
                <c:pt idx="19532">
                  <c:v>2.3754999999999998E-2</c:v>
                </c:pt>
                <c:pt idx="19533">
                  <c:v>2.1649499999999999E-2</c:v>
                </c:pt>
                <c:pt idx="19534">
                  <c:v>1.9477100000000001E-2</c:v>
                </c:pt>
                <c:pt idx="19535">
                  <c:v>1.7239600000000001E-2</c:v>
                </c:pt>
                <c:pt idx="19536">
                  <c:v>1.4939300000000001E-2</c:v>
                </c:pt>
                <c:pt idx="19537">
                  <c:v>1.2578600000000001E-2</c:v>
                </c:pt>
                <c:pt idx="19538">
                  <c:v>1.01601E-2</c:v>
                </c:pt>
                <c:pt idx="19539" formatCode="0.00E+00">
                  <c:v>7.6864799999999999E-3</c:v>
                </c:pt>
                <c:pt idx="19540" formatCode="0.00E+00">
                  <c:v>5.1604800000000003E-3</c:v>
                </c:pt>
                <c:pt idx="19541" formatCode="0.00E+00">
                  <c:v>2.5848099999999999E-3</c:v>
                </c:pt>
                <c:pt idx="19542" formatCode="0.00E+00">
                  <c:v>-3.7454599999999999E-5</c:v>
                </c:pt>
                <c:pt idx="19543" formatCode="0.00E+00">
                  <c:v>-2.7029900000000002E-3</c:v>
                </c:pt>
                <c:pt idx="19544" formatCode="0.00E+00">
                  <c:v>-5.4085399999999999E-3</c:v>
                </c:pt>
                <c:pt idx="19545" formatCode="0.00E+00">
                  <c:v>-8.1506500000000006E-3</c:v>
                </c:pt>
                <c:pt idx="19546">
                  <c:v>-1.0925499999999999E-2</c:v>
                </c:pt>
                <c:pt idx="19547">
                  <c:v>-1.3729E-2</c:v>
                </c:pt>
                <c:pt idx="19548">
                  <c:v>-1.6557599999999999E-2</c:v>
                </c:pt>
                <c:pt idx="19549">
                  <c:v>-1.9408000000000002E-2</c:v>
                </c:pt>
                <c:pt idx="19550">
                  <c:v>-2.2276799999999999E-2</c:v>
                </c:pt>
                <c:pt idx="19551">
                  <c:v>-2.5159899999999999E-2</c:v>
                </c:pt>
                <c:pt idx="19552">
                  <c:v>-2.8053499999999999E-2</c:v>
                </c:pt>
                <c:pt idx="19553">
                  <c:v>-3.0953100000000001E-2</c:v>
                </c:pt>
                <c:pt idx="19554">
                  <c:v>-3.3854500000000003E-2</c:v>
                </c:pt>
                <c:pt idx="19555">
                  <c:v>-3.6753500000000001E-2</c:v>
                </c:pt>
                <c:pt idx="19556">
                  <c:v>-3.9646099999999997E-2</c:v>
                </c:pt>
                <c:pt idx="19557">
                  <c:v>-4.25286E-2</c:v>
                </c:pt>
                <c:pt idx="19558">
                  <c:v>-4.5397E-2</c:v>
                </c:pt>
                <c:pt idx="19559">
                  <c:v>-4.8247400000000003E-2</c:v>
                </c:pt>
                <c:pt idx="19560">
                  <c:v>-5.10759E-2</c:v>
                </c:pt>
                <c:pt idx="19561">
                  <c:v>-5.3878200000000001E-2</c:v>
                </c:pt>
                <c:pt idx="19562">
                  <c:v>-5.6650100000000002E-2</c:v>
                </c:pt>
                <c:pt idx="19563">
                  <c:v>-5.9387299999999997E-2</c:v>
                </c:pt>
                <c:pt idx="19564">
                  <c:v>-6.2085799999999997E-2</c:v>
                </c:pt>
                <c:pt idx="19565">
                  <c:v>-6.4741499999999993E-2</c:v>
                </c:pt>
                <c:pt idx="19566">
                  <c:v>-6.7349800000000001E-2</c:v>
                </c:pt>
                <c:pt idx="19567">
                  <c:v>-6.9906599999999999E-2</c:v>
                </c:pt>
                <c:pt idx="19568">
                  <c:v>-7.2408100000000003E-2</c:v>
                </c:pt>
                <c:pt idx="19569">
                  <c:v>-7.48505E-2</c:v>
                </c:pt>
                <c:pt idx="19570">
                  <c:v>-7.7229900000000004E-2</c:v>
                </c:pt>
                <c:pt idx="19571">
                  <c:v>-7.9542399999999999E-2</c:v>
                </c:pt>
                <c:pt idx="19572">
                  <c:v>-8.1783999999999996E-2</c:v>
                </c:pt>
                <c:pt idx="19573">
                  <c:v>-8.3951200000000004E-2</c:v>
                </c:pt>
                <c:pt idx="19574">
                  <c:v>-8.6040599999999995E-2</c:v>
                </c:pt>
                <c:pt idx="19575">
                  <c:v>-8.8049100000000005E-2</c:v>
                </c:pt>
                <c:pt idx="19576">
                  <c:v>-8.9973399999999995E-2</c:v>
                </c:pt>
                <c:pt idx="19577">
                  <c:v>-9.1810299999999997E-2</c:v>
                </c:pt>
                <c:pt idx="19578">
                  <c:v>-9.3556600000000004E-2</c:v>
                </c:pt>
                <c:pt idx="19579">
                  <c:v>-9.5209500000000002E-2</c:v>
                </c:pt>
                <c:pt idx="19580">
                  <c:v>-9.6766199999999997E-2</c:v>
                </c:pt>
                <c:pt idx="19581">
                  <c:v>-9.82238E-2</c:v>
                </c:pt>
                <c:pt idx="19582">
                  <c:v>-9.9579399999999998E-2</c:v>
                </c:pt>
                <c:pt idx="19583">
                  <c:v>-0.10083</c:v>
                </c:pt>
                <c:pt idx="19584">
                  <c:v>-0.101975</c:v>
                </c:pt>
                <c:pt idx="19585">
                  <c:v>-0.10301</c:v>
                </c:pt>
                <c:pt idx="19586">
                  <c:v>-0.103934</c:v>
                </c:pt>
                <c:pt idx="19587">
                  <c:v>-0.10474600000000001</c:v>
                </c:pt>
                <c:pt idx="19588">
                  <c:v>-0.105444</c:v>
                </c:pt>
                <c:pt idx="19589">
                  <c:v>-0.10602499999999999</c:v>
                </c:pt>
                <c:pt idx="19590">
                  <c:v>-0.106487</c:v>
                </c:pt>
                <c:pt idx="19591">
                  <c:v>-0.106831</c:v>
                </c:pt>
                <c:pt idx="19592">
                  <c:v>-0.107055</c:v>
                </c:pt>
                <c:pt idx="19593">
                  <c:v>-0.107158</c:v>
                </c:pt>
                <c:pt idx="19594">
                  <c:v>-0.107139</c:v>
                </c:pt>
                <c:pt idx="19595">
                  <c:v>-0.106999</c:v>
                </c:pt>
                <c:pt idx="19596">
                  <c:v>-0.106736</c:v>
                </c:pt>
                <c:pt idx="19597">
                  <c:v>-0.10635</c:v>
                </c:pt>
                <c:pt idx="19598">
                  <c:v>-0.105841</c:v>
                </c:pt>
                <c:pt idx="19599">
                  <c:v>-0.10521</c:v>
                </c:pt>
                <c:pt idx="19600">
                  <c:v>-0.104458</c:v>
                </c:pt>
                <c:pt idx="19601">
                  <c:v>-0.103585</c:v>
                </c:pt>
                <c:pt idx="19602">
                  <c:v>-0.102592</c:v>
                </c:pt>
                <c:pt idx="19603">
                  <c:v>-0.10148</c:v>
                </c:pt>
                <c:pt idx="19604">
                  <c:v>-0.10025000000000001</c:v>
                </c:pt>
                <c:pt idx="19605">
                  <c:v>-9.8903099999999994E-2</c:v>
                </c:pt>
                <c:pt idx="19606">
                  <c:v>-9.7440399999999996E-2</c:v>
                </c:pt>
                <c:pt idx="19607">
                  <c:v>-9.5863900000000002E-2</c:v>
                </c:pt>
                <c:pt idx="19608">
                  <c:v>-9.4175499999999995E-2</c:v>
                </c:pt>
                <c:pt idx="19609">
                  <c:v>-9.2377299999999996E-2</c:v>
                </c:pt>
                <c:pt idx="19610">
                  <c:v>-9.0471700000000002E-2</c:v>
                </c:pt>
                <c:pt idx="19611">
                  <c:v>-8.8460800000000006E-2</c:v>
                </c:pt>
                <c:pt idx="19612">
                  <c:v>-8.6347099999999996E-2</c:v>
                </c:pt>
                <c:pt idx="19613">
                  <c:v>-8.4132999999999999E-2</c:v>
                </c:pt>
                <c:pt idx="19614">
                  <c:v>-8.1821500000000005E-2</c:v>
                </c:pt>
                <c:pt idx="19615">
                  <c:v>-7.94155E-2</c:v>
                </c:pt>
                <c:pt idx="19616">
                  <c:v>-7.6917600000000003E-2</c:v>
                </c:pt>
                <c:pt idx="19617">
                  <c:v>-7.4330900000000005E-2</c:v>
                </c:pt>
                <c:pt idx="19618">
                  <c:v>-7.1658899999999998E-2</c:v>
                </c:pt>
                <c:pt idx="19619">
                  <c:v>-6.8904999999999994E-2</c:v>
                </c:pt>
                <c:pt idx="19620">
                  <c:v>-6.6073000000000007E-2</c:v>
                </c:pt>
                <c:pt idx="19621">
                  <c:v>-6.3166600000000003E-2</c:v>
                </c:pt>
                <c:pt idx="19622">
                  <c:v>-6.01895E-2</c:v>
                </c:pt>
                <c:pt idx="19623">
                  <c:v>-5.7145799999999997E-2</c:v>
                </c:pt>
                <c:pt idx="19624">
                  <c:v>-5.40396E-2</c:v>
                </c:pt>
                <c:pt idx="19625">
                  <c:v>-5.0875099999999999E-2</c:v>
                </c:pt>
                <c:pt idx="19626">
                  <c:v>-4.7656200000000003E-2</c:v>
                </c:pt>
                <c:pt idx="19627">
                  <c:v>-4.4387200000000002E-2</c:v>
                </c:pt>
                <c:pt idx="19628">
                  <c:v>-4.1072600000000001E-2</c:v>
                </c:pt>
                <c:pt idx="19629">
                  <c:v>-3.7717000000000001E-2</c:v>
                </c:pt>
                <c:pt idx="19630">
                  <c:v>-3.4324899999999998E-2</c:v>
                </c:pt>
                <c:pt idx="19631">
                  <c:v>-3.0901000000000001E-2</c:v>
                </c:pt>
                <c:pt idx="19632">
                  <c:v>-2.74498E-2</c:v>
                </c:pt>
                <c:pt idx="19633">
                  <c:v>-2.3975900000000001E-2</c:v>
                </c:pt>
                <c:pt idx="19634">
                  <c:v>-2.0483700000000001E-2</c:v>
                </c:pt>
                <c:pt idx="19635">
                  <c:v>-1.6978E-2</c:v>
                </c:pt>
                <c:pt idx="19636">
                  <c:v>-1.34635E-2</c:v>
                </c:pt>
                <c:pt idx="19637" formatCode="0.00E+00">
                  <c:v>-9.9451399999999999E-3</c:v>
                </c:pt>
                <c:pt idx="19638" formatCode="0.00E+00">
                  <c:v>-6.4273799999999999E-3</c:v>
                </c:pt>
                <c:pt idx="19639" formatCode="0.00E+00">
                  <c:v>-2.9148799999999999E-3</c:v>
                </c:pt>
                <c:pt idx="19640" formatCode="0.00E+00">
                  <c:v>5.87657E-4</c:v>
                </c:pt>
                <c:pt idx="19641" formatCode="0.00E+00">
                  <c:v>4.0754500000000004E-3</c:v>
                </c:pt>
                <c:pt idx="19642" formatCode="0.00E+00">
                  <c:v>7.5438399999999996E-3</c:v>
                </c:pt>
                <c:pt idx="19643">
                  <c:v>1.0988299999999999E-2</c:v>
                </c:pt>
                <c:pt idx="19644">
                  <c:v>1.4404399999999999E-2</c:v>
                </c:pt>
                <c:pt idx="19645">
                  <c:v>1.7787600000000001E-2</c:v>
                </c:pt>
                <c:pt idx="19646">
                  <c:v>2.1133599999999999E-2</c:v>
                </c:pt>
                <c:pt idx="19647">
                  <c:v>2.44377E-2</c:v>
                </c:pt>
                <c:pt idx="19648">
                  <c:v>2.7695600000000001E-2</c:v>
                </c:pt>
                <c:pt idx="19649">
                  <c:v>3.0902800000000001E-2</c:v>
                </c:pt>
                <c:pt idx="19650">
                  <c:v>3.4055099999999998E-2</c:v>
                </c:pt>
                <c:pt idx="19651">
                  <c:v>3.7148399999999998E-2</c:v>
                </c:pt>
                <c:pt idx="19652">
                  <c:v>4.0178800000000001E-2</c:v>
                </c:pt>
                <c:pt idx="19653">
                  <c:v>4.3142199999999999E-2</c:v>
                </c:pt>
                <c:pt idx="19654">
                  <c:v>4.6034800000000001E-2</c:v>
                </c:pt>
                <c:pt idx="19655">
                  <c:v>4.8853000000000001E-2</c:v>
                </c:pt>
                <c:pt idx="19656">
                  <c:v>5.1593300000000002E-2</c:v>
                </c:pt>
                <c:pt idx="19657">
                  <c:v>5.4252500000000002E-2</c:v>
                </c:pt>
                <c:pt idx="19658">
                  <c:v>5.6827099999999998E-2</c:v>
                </c:pt>
                <c:pt idx="19659">
                  <c:v>5.9314100000000002E-2</c:v>
                </c:pt>
                <c:pt idx="19660">
                  <c:v>6.1710500000000001E-2</c:v>
                </c:pt>
                <c:pt idx="19661">
                  <c:v>6.4013299999999995E-2</c:v>
                </c:pt>
                <c:pt idx="19662">
                  <c:v>6.6219899999999998E-2</c:v>
                </c:pt>
                <c:pt idx="19663">
                  <c:v>6.8327600000000002E-2</c:v>
                </c:pt>
                <c:pt idx="19664">
                  <c:v>7.0333999999999994E-2</c:v>
                </c:pt>
                <c:pt idx="19665">
                  <c:v>7.2236900000000007E-2</c:v>
                </c:pt>
                <c:pt idx="19666">
                  <c:v>7.4034199999999994E-2</c:v>
                </c:pt>
                <c:pt idx="19667">
                  <c:v>7.5723899999999997E-2</c:v>
                </c:pt>
                <c:pt idx="19668">
                  <c:v>7.7304600000000001E-2</c:v>
                </c:pt>
                <c:pt idx="19669">
                  <c:v>7.8774700000000003E-2</c:v>
                </c:pt>
                <c:pt idx="19670">
                  <c:v>8.0132800000000004E-2</c:v>
                </c:pt>
                <c:pt idx="19671">
                  <c:v>8.13778E-2</c:v>
                </c:pt>
                <c:pt idx="19672">
                  <c:v>8.2508600000000001E-2</c:v>
                </c:pt>
                <c:pt idx="19673">
                  <c:v>8.3524299999999996E-2</c:v>
                </c:pt>
                <c:pt idx="19674">
                  <c:v>8.4424200000000005E-2</c:v>
                </c:pt>
                <c:pt idx="19675">
                  <c:v>8.52078E-2</c:v>
                </c:pt>
                <c:pt idx="19676">
                  <c:v>8.5874800000000001E-2</c:v>
                </c:pt>
                <c:pt idx="19677">
                  <c:v>8.6425100000000005E-2</c:v>
                </c:pt>
                <c:pt idx="19678">
                  <c:v>8.68588E-2</c:v>
                </c:pt>
                <c:pt idx="19679">
                  <c:v>8.7175900000000001E-2</c:v>
                </c:pt>
                <c:pt idx="19680">
                  <c:v>8.7376999999999996E-2</c:v>
                </c:pt>
                <c:pt idx="19681">
                  <c:v>8.7462399999999996E-2</c:v>
                </c:pt>
                <c:pt idx="19682">
                  <c:v>8.7432999999999997E-2</c:v>
                </c:pt>
                <c:pt idx="19683">
                  <c:v>8.7289699999999998E-2</c:v>
                </c:pt>
                <c:pt idx="19684">
                  <c:v>8.7033600000000003E-2</c:v>
                </c:pt>
                <c:pt idx="19685">
                  <c:v>8.6666099999999996E-2</c:v>
                </c:pt>
                <c:pt idx="19686">
                  <c:v>8.6188500000000001E-2</c:v>
                </c:pt>
                <c:pt idx="19687">
                  <c:v>8.5602499999999998E-2</c:v>
                </c:pt>
                <c:pt idx="19688">
                  <c:v>8.4909899999999996E-2</c:v>
                </c:pt>
                <c:pt idx="19689">
                  <c:v>8.4112900000000004E-2</c:v>
                </c:pt>
                <c:pt idx="19690">
                  <c:v>8.3213499999999996E-2</c:v>
                </c:pt>
                <c:pt idx="19691">
                  <c:v>8.2213900000000006E-2</c:v>
                </c:pt>
                <c:pt idx="19692">
                  <c:v>8.1116400000000005E-2</c:v>
                </c:pt>
                <c:pt idx="19693">
                  <c:v>7.9923599999999997E-2</c:v>
                </c:pt>
                <c:pt idx="19694">
                  <c:v>7.8638200000000005E-2</c:v>
                </c:pt>
                <c:pt idx="19695">
                  <c:v>7.7262899999999995E-2</c:v>
                </c:pt>
                <c:pt idx="19696">
                  <c:v>7.5800800000000002E-2</c:v>
                </c:pt>
                <c:pt idx="19697">
                  <c:v>7.4254700000000007E-2</c:v>
                </c:pt>
                <c:pt idx="19698">
                  <c:v>7.2627800000000006E-2</c:v>
                </c:pt>
                <c:pt idx="19699">
                  <c:v>7.0923299999999995E-2</c:v>
                </c:pt>
                <c:pt idx="19700">
                  <c:v>6.9144700000000003E-2</c:v>
                </c:pt>
                <c:pt idx="19701">
                  <c:v>6.7295300000000002E-2</c:v>
                </c:pt>
                <c:pt idx="19702">
                  <c:v>6.5378599999999995E-2</c:v>
                </c:pt>
                <c:pt idx="19703">
                  <c:v>6.3398300000000005E-2</c:v>
                </c:pt>
                <c:pt idx="19704">
                  <c:v>6.1358200000000002E-2</c:v>
                </c:pt>
                <c:pt idx="19705">
                  <c:v>5.9261899999999999E-2</c:v>
                </c:pt>
                <c:pt idx="19706">
                  <c:v>5.71136E-2</c:v>
                </c:pt>
                <c:pt idx="19707">
                  <c:v>5.4917000000000001E-2</c:v>
                </c:pt>
                <c:pt idx="19708">
                  <c:v>5.2676199999999999E-2</c:v>
                </c:pt>
                <c:pt idx="19709">
                  <c:v>5.0395000000000002E-2</c:v>
                </c:pt>
                <c:pt idx="19710">
                  <c:v>4.8077700000000001E-2</c:v>
                </c:pt>
                <c:pt idx="19711">
                  <c:v>4.5727999999999998E-2</c:v>
                </c:pt>
                <c:pt idx="19712">
                  <c:v>4.3350199999999998E-2</c:v>
                </c:pt>
                <c:pt idx="19713">
                  <c:v>4.09483E-2</c:v>
                </c:pt>
                <c:pt idx="19714">
                  <c:v>3.8526400000000002E-2</c:v>
                </c:pt>
                <c:pt idx="19715">
                  <c:v>3.6088599999999998E-2</c:v>
                </c:pt>
                <c:pt idx="19716">
                  <c:v>3.3638899999999999E-2</c:v>
                </c:pt>
                <c:pt idx="19717">
                  <c:v>3.1181500000000001E-2</c:v>
                </c:pt>
                <c:pt idx="19718">
                  <c:v>2.87204E-2</c:v>
                </c:pt>
                <c:pt idx="19719">
                  <c:v>2.62597E-2</c:v>
                </c:pt>
                <c:pt idx="19720">
                  <c:v>2.3803399999999999E-2</c:v>
                </c:pt>
                <c:pt idx="19721">
                  <c:v>2.13554E-2</c:v>
                </c:pt>
                <c:pt idx="19722">
                  <c:v>1.8919600000000002E-2</c:v>
                </c:pt>
                <c:pt idx="19723">
                  <c:v>1.65001E-2</c:v>
                </c:pt>
                <c:pt idx="19724">
                  <c:v>1.41005E-2</c:v>
                </c:pt>
                <c:pt idx="19725">
                  <c:v>1.1724500000000001E-2</c:v>
                </c:pt>
                <c:pt idx="19726" formatCode="0.00E+00">
                  <c:v>9.3758399999999999E-3</c:v>
                </c:pt>
                <c:pt idx="19727" formatCode="0.00E+00">
                  <c:v>7.0579700000000002E-3</c:v>
                </c:pt>
                <c:pt idx="19728" formatCode="0.00E+00">
                  <c:v>4.7744500000000004E-3</c:v>
                </c:pt>
                <c:pt idx="19729" formatCode="0.00E+00">
                  <c:v>2.5286900000000001E-3</c:v>
                </c:pt>
                <c:pt idx="19730" formatCode="0.00E+00">
                  <c:v>3.24016E-4</c:v>
                </c:pt>
                <c:pt idx="19731" formatCode="0.00E+00">
                  <c:v>-1.8364099999999999E-3</c:v>
                </c:pt>
                <c:pt idx="19732" formatCode="0.00E+00">
                  <c:v>-3.94948E-3</c:v>
                </c:pt>
                <c:pt idx="19733" formatCode="0.00E+00">
                  <c:v>-6.0122200000000004E-3</c:v>
                </c:pt>
                <c:pt idx="19734" formatCode="0.00E+00">
                  <c:v>-8.0217900000000009E-3</c:v>
                </c:pt>
                <c:pt idx="19735" formatCode="0.00E+00">
                  <c:v>-9.9755E-3</c:v>
                </c:pt>
                <c:pt idx="19736">
                  <c:v>-1.1870800000000001E-2</c:v>
                </c:pt>
                <c:pt idx="19737">
                  <c:v>-1.37051E-2</c:v>
                </c:pt>
                <c:pt idx="19738">
                  <c:v>-1.54761E-2</c:v>
                </c:pt>
                <c:pt idx="19739">
                  <c:v>-1.7181499999999999E-2</c:v>
                </c:pt>
                <c:pt idx="19740">
                  <c:v>-1.8819300000000001E-2</c:v>
                </c:pt>
                <c:pt idx="19741">
                  <c:v>-2.0387499999999999E-2</c:v>
                </c:pt>
                <c:pt idx="19742">
                  <c:v>-2.1884299999999999E-2</c:v>
                </c:pt>
                <c:pt idx="19743">
                  <c:v>-2.3308099999999998E-2</c:v>
                </c:pt>
                <c:pt idx="19744">
                  <c:v>-2.4657399999999999E-2</c:v>
                </c:pt>
                <c:pt idx="19745">
                  <c:v>-2.59309E-2</c:v>
                </c:pt>
                <c:pt idx="19746">
                  <c:v>-2.7127499999999999E-2</c:v>
                </c:pt>
                <c:pt idx="19747">
                  <c:v>-2.82461E-2</c:v>
                </c:pt>
                <c:pt idx="19748">
                  <c:v>-2.92859E-2</c:v>
                </c:pt>
                <c:pt idx="19749">
                  <c:v>-3.0246200000000001E-2</c:v>
                </c:pt>
                <c:pt idx="19750">
                  <c:v>-3.1126399999999999E-2</c:v>
                </c:pt>
                <c:pt idx="19751">
                  <c:v>-3.1926200000000002E-2</c:v>
                </c:pt>
                <c:pt idx="19752">
                  <c:v>-3.2645300000000002E-2</c:v>
                </c:pt>
                <c:pt idx="19753">
                  <c:v>-3.3283600000000003E-2</c:v>
                </c:pt>
                <c:pt idx="19754">
                  <c:v>-3.3841299999999998E-2</c:v>
                </c:pt>
                <c:pt idx="19755">
                  <c:v>-3.4318700000000001E-2</c:v>
                </c:pt>
                <c:pt idx="19756">
                  <c:v>-3.4715999999999997E-2</c:v>
                </c:pt>
                <c:pt idx="19757">
                  <c:v>-3.50339E-2</c:v>
                </c:pt>
                <c:pt idx="19758">
                  <c:v>-3.5273100000000002E-2</c:v>
                </c:pt>
                <c:pt idx="19759">
                  <c:v>-3.5434500000000001E-2</c:v>
                </c:pt>
                <c:pt idx="19760">
                  <c:v>-3.5519000000000002E-2</c:v>
                </c:pt>
                <c:pt idx="19761">
                  <c:v>-3.5527900000000001E-2</c:v>
                </c:pt>
                <c:pt idx="19762">
                  <c:v>-3.5462399999999998E-2</c:v>
                </c:pt>
                <c:pt idx="19763">
                  <c:v>-3.5324000000000001E-2</c:v>
                </c:pt>
                <c:pt idx="19764">
                  <c:v>-3.5114199999999998E-2</c:v>
                </c:pt>
                <c:pt idx="19765">
                  <c:v>-3.4834799999999999E-2</c:v>
                </c:pt>
                <c:pt idx="19766">
                  <c:v>-3.4487499999999997E-2</c:v>
                </c:pt>
                <c:pt idx="19767">
                  <c:v>-3.4074300000000002E-2</c:v>
                </c:pt>
                <c:pt idx="19768">
                  <c:v>-3.3597200000000001E-2</c:v>
                </c:pt>
                <c:pt idx="19769">
                  <c:v>-3.3058499999999998E-2</c:v>
                </c:pt>
                <c:pt idx="19770">
                  <c:v>-3.2460299999999997E-2</c:v>
                </c:pt>
                <c:pt idx="19771">
                  <c:v>-3.1805199999999999E-2</c:v>
                </c:pt>
                <c:pt idx="19772">
                  <c:v>-3.1095500000000002E-2</c:v>
                </c:pt>
                <c:pt idx="19773">
                  <c:v>-3.03339E-2</c:v>
                </c:pt>
                <c:pt idx="19774">
                  <c:v>-2.9523000000000001E-2</c:v>
                </c:pt>
                <c:pt idx="19775">
                  <c:v>-2.8665599999999999E-2</c:v>
                </c:pt>
                <c:pt idx="19776">
                  <c:v>-2.77646E-2</c:v>
                </c:pt>
                <c:pt idx="19777">
                  <c:v>-2.6822800000000001E-2</c:v>
                </c:pt>
                <c:pt idx="19778">
                  <c:v>-2.58433E-2</c:v>
                </c:pt>
                <c:pt idx="19779">
                  <c:v>-2.4829E-2</c:v>
                </c:pt>
                <c:pt idx="19780">
                  <c:v>-2.3783100000000001E-2</c:v>
                </c:pt>
                <c:pt idx="19781">
                  <c:v>-2.2708599999999999E-2</c:v>
                </c:pt>
                <c:pt idx="19782">
                  <c:v>-2.1608599999999999E-2</c:v>
                </c:pt>
                <c:pt idx="19783">
                  <c:v>-2.0486600000000001E-2</c:v>
                </c:pt>
                <c:pt idx="19784">
                  <c:v>-1.9345600000000001E-2</c:v>
                </c:pt>
                <c:pt idx="19785">
                  <c:v>-1.8189E-2</c:v>
                </c:pt>
                <c:pt idx="19786">
                  <c:v>-1.70201E-2</c:v>
                </c:pt>
                <c:pt idx="19787">
                  <c:v>-1.5842200000000001E-2</c:v>
                </c:pt>
                <c:pt idx="19788">
                  <c:v>-1.46585E-2</c:v>
                </c:pt>
                <c:pt idx="19789">
                  <c:v>-1.34723E-2</c:v>
                </c:pt>
                <c:pt idx="19790">
                  <c:v>-1.2286699999999999E-2</c:v>
                </c:pt>
                <c:pt idx="19791">
                  <c:v>-1.11051E-2</c:v>
                </c:pt>
                <c:pt idx="19792" formatCode="0.00E+00">
                  <c:v>-9.9305999999999995E-3</c:v>
                </c:pt>
                <c:pt idx="19793" formatCode="0.00E+00">
                  <c:v>-8.7664100000000005E-3</c:v>
                </c:pt>
                <c:pt idx="19794" formatCode="0.00E+00">
                  <c:v>-7.61562E-3</c:v>
                </c:pt>
                <c:pt idx="19795" formatCode="0.00E+00">
                  <c:v>-6.4813199999999996E-3</c:v>
                </c:pt>
                <c:pt idx="19796" formatCode="0.00E+00">
                  <c:v>-5.3665800000000001E-3</c:v>
                </c:pt>
                <c:pt idx="19797" formatCode="0.00E+00">
                  <c:v>-4.2744100000000002E-3</c:v>
                </c:pt>
                <c:pt idx="19798" formatCode="0.00E+00">
                  <c:v>-3.2077799999999999E-3</c:v>
                </c:pt>
                <c:pt idx="19799" formatCode="0.00E+00">
                  <c:v>-2.1695400000000002E-3</c:v>
                </c:pt>
                <c:pt idx="19800" formatCode="0.00E+00">
                  <c:v>-1.1624599999999999E-3</c:v>
                </c:pt>
                <c:pt idx="19801" formatCode="0.00E+00">
                  <c:v>-1.8918900000000001E-4</c:v>
                </c:pt>
                <c:pt idx="19802" formatCode="0.00E+00">
                  <c:v>7.4770200000000005E-4</c:v>
                </c:pt>
                <c:pt idx="19803" formatCode="0.00E+00">
                  <c:v>1.6456699999999999E-3</c:v>
                </c:pt>
                <c:pt idx="19804" formatCode="0.00E+00">
                  <c:v>2.50227E-3</c:v>
                </c:pt>
                <c:pt idx="19805" formatCode="0.00E+00">
                  <c:v>3.3151399999999998E-3</c:v>
                </c:pt>
                <c:pt idx="19806" formatCode="0.00E+00">
                  <c:v>4.0820500000000003E-3</c:v>
                </c:pt>
                <c:pt idx="19807" formatCode="0.00E+00">
                  <c:v>4.8009000000000003E-3</c:v>
                </c:pt>
                <c:pt idx="19808" formatCode="0.00E+00">
                  <c:v>5.4696700000000003E-3</c:v>
                </c:pt>
                <c:pt idx="19809" formatCode="0.00E+00">
                  <c:v>6.0864200000000004E-3</c:v>
                </c:pt>
                <c:pt idx="19810" formatCode="0.00E+00">
                  <c:v>6.6493699999999999E-3</c:v>
                </c:pt>
                <c:pt idx="19811" formatCode="0.00E+00">
                  <c:v>7.1569099999999998E-3</c:v>
                </c:pt>
                <c:pt idx="19812" formatCode="0.00E+00">
                  <c:v>7.6076E-3</c:v>
                </c:pt>
                <c:pt idx="19813" formatCode="0.00E+00">
                  <c:v>8.0001199999999995E-3</c:v>
                </c:pt>
                <c:pt idx="19814" formatCode="0.00E+00">
                  <c:v>8.3332300000000005E-3</c:v>
                </c:pt>
                <c:pt idx="19815" formatCode="0.00E+00">
                  <c:v>8.60585E-3</c:v>
                </c:pt>
                <c:pt idx="19816" formatCode="0.00E+00">
                  <c:v>8.8170399999999999E-3</c:v>
                </c:pt>
                <c:pt idx="19817" formatCode="0.00E+00">
                  <c:v>8.966E-3</c:v>
                </c:pt>
                <c:pt idx="19818" formatCode="0.00E+00">
                  <c:v>9.0520500000000007E-3</c:v>
                </c:pt>
                <c:pt idx="19819" formatCode="0.00E+00">
                  <c:v>9.0746400000000001E-3</c:v>
                </c:pt>
                <c:pt idx="19820" formatCode="0.00E+00">
                  <c:v>9.0334000000000005E-3</c:v>
                </c:pt>
                <c:pt idx="19821" formatCode="0.00E+00">
                  <c:v>8.9280999999999996E-3</c:v>
                </c:pt>
                <c:pt idx="19822" formatCode="0.00E+00">
                  <c:v>8.7586999999999995E-3</c:v>
                </c:pt>
                <c:pt idx="19823" formatCode="0.00E+00">
                  <c:v>8.5252999999999995E-3</c:v>
                </c:pt>
                <c:pt idx="19824" formatCode="0.00E+00">
                  <c:v>8.22815E-3</c:v>
                </c:pt>
                <c:pt idx="19825" formatCode="0.00E+00">
                  <c:v>7.8675499999999992E-3</c:v>
                </c:pt>
                <c:pt idx="19826" formatCode="0.00E+00">
                  <c:v>7.4439500000000004E-3</c:v>
                </c:pt>
                <c:pt idx="19827" formatCode="0.00E+00">
                  <c:v>6.9579500000000001E-3</c:v>
                </c:pt>
                <c:pt idx="19828" formatCode="0.00E+00">
                  <c:v>6.4103500000000004E-3</c:v>
                </c:pt>
                <c:pt idx="19829" formatCode="0.00E+00">
                  <c:v>5.8021599999999998E-3</c:v>
                </c:pt>
                <c:pt idx="19830" formatCode="0.00E+00">
                  <c:v>5.1345499999999999E-3</c:v>
                </c:pt>
                <c:pt idx="19831" formatCode="0.00E+00">
                  <c:v>4.4087500000000003E-3</c:v>
                </c:pt>
                <c:pt idx="19832" formatCode="0.00E+00">
                  <c:v>3.6261599999999998E-3</c:v>
                </c:pt>
                <c:pt idx="19833" formatCode="0.00E+00">
                  <c:v>2.7882800000000002E-3</c:v>
                </c:pt>
                <c:pt idx="19834" formatCode="0.00E+00">
                  <c:v>1.89668E-3</c:v>
                </c:pt>
                <c:pt idx="19835" formatCode="0.00E+00">
                  <c:v>9.5306000000000004E-4</c:v>
                </c:pt>
                <c:pt idx="19836" formatCode="0.00E+00">
                  <c:v>-4.0762900000000002E-5</c:v>
                </c:pt>
                <c:pt idx="19837" formatCode="0.00E+00">
                  <c:v>-1.0828299999999999E-3</c:v>
                </c:pt>
                <c:pt idx="19838" formatCode="0.00E+00">
                  <c:v>-2.17103E-3</c:v>
                </c:pt>
                <c:pt idx="19839" formatCode="0.00E+00">
                  <c:v>-3.3030899999999998E-3</c:v>
                </c:pt>
                <c:pt idx="19840" formatCode="0.00E+00">
                  <c:v>-4.4766900000000002E-3</c:v>
                </c:pt>
                <c:pt idx="19841" formatCode="0.00E+00">
                  <c:v>-5.68937E-3</c:v>
                </c:pt>
                <c:pt idx="19842" formatCode="0.00E+00">
                  <c:v>-6.9385499999999999E-3</c:v>
                </c:pt>
                <c:pt idx="19843" formatCode="0.00E+00">
                  <c:v>-8.2215099999999996E-3</c:v>
                </c:pt>
                <c:pt idx="19844" formatCode="0.00E+00">
                  <c:v>-9.5354800000000007E-3</c:v>
                </c:pt>
                <c:pt idx="19845">
                  <c:v>-1.0877599999999999E-2</c:v>
                </c:pt>
                <c:pt idx="19846">
                  <c:v>-1.22449E-2</c:v>
                </c:pt>
                <c:pt idx="19847">
                  <c:v>-1.36343E-2</c:v>
                </c:pt>
                <c:pt idx="19848">
                  <c:v>-1.50429E-2</c:v>
                </c:pt>
                <c:pt idx="19849">
                  <c:v>-1.6467300000000001E-2</c:v>
                </c:pt>
                <c:pt idx="19850">
                  <c:v>-1.79046E-2</c:v>
                </c:pt>
                <c:pt idx="19851">
                  <c:v>-1.9351500000000001E-2</c:v>
                </c:pt>
                <c:pt idx="19852">
                  <c:v>-2.0804799999999998E-2</c:v>
                </c:pt>
                <c:pt idx="19853">
                  <c:v>-2.2261199999999998E-2</c:v>
                </c:pt>
                <c:pt idx="19854">
                  <c:v>-2.37173E-2</c:v>
                </c:pt>
                <c:pt idx="19855">
                  <c:v>-2.51696E-2</c:v>
                </c:pt>
                <c:pt idx="19856">
                  <c:v>-2.6614700000000002E-2</c:v>
                </c:pt>
                <c:pt idx="19857">
                  <c:v>-2.80492E-2</c:v>
                </c:pt>
                <c:pt idx="19858">
                  <c:v>-2.9469700000000001E-2</c:v>
                </c:pt>
                <c:pt idx="19859">
                  <c:v>-3.08726E-2</c:v>
                </c:pt>
                <c:pt idx="19860">
                  <c:v>-3.2254699999999997E-2</c:v>
                </c:pt>
                <c:pt idx="19861">
                  <c:v>-3.3612499999999997E-2</c:v>
                </c:pt>
                <c:pt idx="19862">
                  <c:v>-3.4942399999999998E-2</c:v>
                </c:pt>
                <c:pt idx="19863">
                  <c:v>-3.6241200000000001E-2</c:v>
                </c:pt>
                <c:pt idx="19864">
                  <c:v>-3.75056E-2</c:v>
                </c:pt>
                <c:pt idx="19865">
                  <c:v>-3.8732200000000001E-2</c:v>
                </c:pt>
                <c:pt idx="19866">
                  <c:v>-3.99177E-2</c:v>
                </c:pt>
                <c:pt idx="19867">
                  <c:v>-4.1059100000000001E-2</c:v>
                </c:pt>
                <c:pt idx="19868">
                  <c:v>-4.2153000000000003E-2</c:v>
                </c:pt>
                <c:pt idx="19869">
                  <c:v>-4.3196499999999999E-2</c:v>
                </c:pt>
                <c:pt idx="19870">
                  <c:v>-4.4186499999999997E-2</c:v>
                </c:pt>
                <c:pt idx="19871">
                  <c:v>-4.5120100000000003E-2</c:v>
                </c:pt>
                <c:pt idx="19872">
                  <c:v>-4.5994500000000001E-2</c:v>
                </c:pt>
                <c:pt idx="19873">
                  <c:v>-4.68067E-2</c:v>
                </c:pt>
                <c:pt idx="19874">
                  <c:v>-4.7554300000000001E-2</c:v>
                </c:pt>
                <c:pt idx="19875">
                  <c:v>-4.8234600000000002E-2</c:v>
                </c:pt>
                <c:pt idx="19876">
                  <c:v>-4.8845300000000001E-2</c:v>
                </c:pt>
                <c:pt idx="19877">
                  <c:v>-4.9384299999999999E-2</c:v>
                </c:pt>
                <c:pt idx="19878">
                  <c:v>-4.98491E-2</c:v>
                </c:pt>
                <c:pt idx="19879">
                  <c:v>-5.0237700000000003E-2</c:v>
                </c:pt>
                <c:pt idx="19880">
                  <c:v>-5.0548099999999999E-2</c:v>
                </c:pt>
                <c:pt idx="19881">
                  <c:v>-5.0778400000000001E-2</c:v>
                </c:pt>
                <c:pt idx="19882">
                  <c:v>-5.0926699999999998E-2</c:v>
                </c:pt>
                <c:pt idx="19883">
                  <c:v>-5.0991500000000002E-2</c:v>
                </c:pt>
                <c:pt idx="19884">
                  <c:v>-5.0971200000000001E-2</c:v>
                </c:pt>
                <c:pt idx="19885">
                  <c:v>-5.0864600000000003E-2</c:v>
                </c:pt>
                <c:pt idx="19886">
                  <c:v>-5.0670600000000003E-2</c:v>
                </c:pt>
                <c:pt idx="19887">
                  <c:v>-5.0388299999999997E-2</c:v>
                </c:pt>
                <c:pt idx="19888">
                  <c:v>-5.0016699999999997E-2</c:v>
                </c:pt>
                <c:pt idx="19889">
                  <c:v>-4.9555299999999997E-2</c:v>
                </c:pt>
                <c:pt idx="19890">
                  <c:v>-4.9003499999999998E-2</c:v>
                </c:pt>
                <c:pt idx="19891">
                  <c:v>-4.8360899999999998E-2</c:v>
                </c:pt>
                <c:pt idx="19892">
                  <c:v>-4.7627500000000003E-2</c:v>
                </c:pt>
                <c:pt idx="19893">
                  <c:v>-4.6803200000000003E-2</c:v>
                </c:pt>
                <c:pt idx="19894">
                  <c:v>-4.5888100000000001E-2</c:v>
                </c:pt>
                <c:pt idx="19895">
                  <c:v>-4.4882600000000002E-2</c:v>
                </c:pt>
                <c:pt idx="19896">
                  <c:v>-4.3786899999999997E-2</c:v>
                </c:pt>
                <c:pt idx="19897">
                  <c:v>-4.26015E-2</c:v>
                </c:pt>
                <c:pt idx="19898">
                  <c:v>-4.1327299999999997E-2</c:v>
                </c:pt>
                <c:pt idx="19899">
                  <c:v>-3.9964899999999998E-2</c:v>
                </c:pt>
                <c:pt idx="19900">
                  <c:v>-3.8515599999999997E-2</c:v>
                </c:pt>
                <c:pt idx="19901">
                  <c:v>-3.6980800000000001E-2</c:v>
                </c:pt>
                <c:pt idx="19902">
                  <c:v>-3.5362200000000003E-2</c:v>
                </c:pt>
                <c:pt idx="19903">
                  <c:v>-3.3661200000000002E-2</c:v>
                </c:pt>
                <c:pt idx="19904">
                  <c:v>-3.1879299999999999E-2</c:v>
                </c:pt>
                <c:pt idx="19905">
                  <c:v>-3.00185E-2</c:v>
                </c:pt>
                <c:pt idx="19906">
                  <c:v>-2.80807E-2</c:v>
                </c:pt>
                <c:pt idx="19907">
                  <c:v>-2.60681E-2</c:v>
                </c:pt>
                <c:pt idx="19908">
                  <c:v>-2.3982900000000001E-2</c:v>
                </c:pt>
                <c:pt idx="19909">
                  <c:v>-2.1827699999999998E-2</c:v>
                </c:pt>
                <c:pt idx="19910">
                  <c:v>-1.96052E-2</c:v>
                </c:pt>
                <c:pt idx="19911">
                  <c:v>-1.7318099999999999E-2</c:v>
                </c:pt>
                <c:pt idx="19912">
                  <c:v>-1.4969400000000001E-2</c:v>
                </c:pt>
                <c:pt idx="19913">
                  <c:v>-1.2562200000000001E-2</c:v>
                </c:pt>
                <c:pt idx="19914">
                  <c:v>-1.0099500000000001E-2</c:v>
                </c:pt>
                <c:pt idx="19915" formatCode="0.00E+00">
                  <c:v>-7.5846999999999998E-3</c:v>
                </c:pt>
                <c:pt idx="19916" formatCode="0.00E+00">
                  <c:v>-5.0212E-3</c:v>
                </c:pt>
                <c:pt idx="19917" formatCode="0.00E+00">
                  <c:v>-2.41246E-3</c:v>
                </c:pt>
                <c:pt idx="19918" formatCode="0.00E+00">
                  <c:v>2.3803299999999999E-4</c:v>
                </c:pt>
                <c:pt idx="19919" formatCode="0.00E+00">
                  <c:v>2.9267400000000002E-3</c:v>
                </c:pt>
                <c:pt idx="19920" formatCode="0.00E+00">
                  <c:v>5.6499599999999999E-3</c:v>
                </c:pt>
                <c:pt idx="19921" formatCode="0.00E+00">
                  <c:v>8.4037999999999995E-3</c:v>
                </c:pt>
                <c:pt idx="19922">
                  <c:v>1.1184400000000001E-2</c:v>
                </c:pt>
                <c:pt idx="19923">
                  <c:v>1.39878E-2</c:v>
                </c:pt>
                <c:pt idx="19924">
                  <c:v>1.6810200000000001E-2</c:v>
                </c:pt>
                <c:pt idx="19925">
                  <c:v>1.9647700000000001E-2</c:v>
                </c:pt>
                <c:pt idx="19926">
                  <c:v>2.2496100000000002E-2</c:v>
                </c:pt>
                <c:pt idx="19927">
                  <c:v>2.53513E-2</c:v>
                </c:pt>
                <c:pt idx="19928">
                  <c:v>2.82086E-2</c:v>
                </c:pt>
                <c:pt idx="19929">
                  <c:v>3.10636E-2</c:v>
                </c:pt>
                <c:pt idx="19930">
                  <c:v>3.3911900000000002E-2</c:v>
                </c:pt>
                <c:pt idx="19931">
                  <c:v>3.6748799999999998E-2</c:v>
                </c:pt>
                <c:pt idx="19932">
                  <c:v>3.9570099999999997E-2</c:v>
                </c:pt>
                <c:pt idx="19933">
                  <c:v>4.2371300000000001E-2</c:v>
                </c:pt>
                <c:pt idx="19934">
                  <c:v>4.5148099999999997E-2</c:v>
                </c:pt>
                <c:pt idx="19935">
                  <c:v>4.7896099999999997E-2</c:v>
                </c:pt>
                <c:pt idx="19936">
                  <c:v>5.0610799999999997E-2</c:v>
                </c:pt>
                <c:pt idx="19937">
                  <c:v>5.3287800000000003E-2</c:v>
                </c:pt>
                <c:pt idx="19938">
                  <c:v>5.5922699999999999E-2</c:v>
                </c:pt>
                <c:pt idx="19939">
                  <c:v>5.8511500000000001E-2</c:v>
                </c:pt>
                <c:pt idx="19940">
                  <c:v>6.105E-2</c:v>
                </c:pt>
                <c:pt idx="19941">
                  <c:v>6.3533699999999999E-2</c:v>
                </c:pt>
                <c:pt idx="19942">
                  <c:v>6.5958199999999995E-2</c:v>
                </c:pt>
                <c:pt idx="19943">
                  <c:v>6.83198E-2</c:v>
                </c:pt>
                <c:pt idx="19944">
                  <c:v>7.0614200000000002E-2</c:v>
                </c:pt>
                <c:pt idx="19945">
                  <c:v>7.2837399999999997E-2</c:v>
                </c:pt>
                <c:pt idx="19946">
                  <c:v>7.4985899999999994E-2</c:v>
                </c:pt>
                <c:pt idx="19947">
                  <c:v>7.7056700000000006E-2</c:v>
                </c:pt>
                <c:pt idx="19948">
                  <c:v>7.9046699999999998E-2</c:v>
                </c:pt>
                <c:pt idx="19949">
                  <c:v>8.0951899999999993E-2</c:v>
                </c:pt>
                <c:pt idx="19950">
                  <c:v>8.2768599999999998E-2</c:v>
                </c:pt>
                <c:pt idx="19951">
                  <c:v>8.4493600000000002E-2</c:v>
                </c:pt>
                <c:pt idx="19952">
                  <c:v>8.6123599999999995E-2</c:v>
                </c:pt>
                <c:pt idx="19953">
                  <c:v>8.7655999999999998E-2</c:v>
                </c:pt>
                <c:pt idx="19954">
                  <c:v>8.9088500000000001E-2</c:v>
                </c:pt>
                <c:pt idx="19955">
                  <c:v>9.0418999999999999E-2</c:v>
                </c:pt>
                <c:pt idx="19956">
                  <c:v>9.1644500000000004E-2</c:v>
                </c:pt>
                <c:pt idx="19957">
                  <c:v>9.2761999999999997E-2</c:v>
                </c:pt>
                <c:pt idx="19958">
                  <c:v>9.3769099999999994E-2</c:v>
                </c:pt>
                <c:pt idx="19959">
                  <c:v>9.4663999999999998E-2</c:v>
                </c:pt>
                <c:pt idx="19960">
                  <c:v>9.5445000000000002E-2</c:v>
                </c:pt>
                <c:pt idx="19961">
                  <c:v>9.6109899999999998E-2</c:v>
                </c:pt>
                <c:pt idx="19962">
                  <c:v>9.6657199999999999E-2</c:v>
                </c:pt>
                <c:pt idx="19963">
                  <c:v>9.7085599999999994E-2</c:v>
                </c:pt>
                <c:pt idx="19964">
                  <c:v>9.7393599999999997E-2</c:v>
                </c:pt>
                <c:pt idx="19965">
                  <c:v>9.7580399999999998E-2</c:v>
                </c:pt>
                <c:pt idx="19966">
                  <c:v>9.7644999999999996E-2</c:v>
                </c:pt>
                <c:pt idx="19967">
                  <c:v>9.7586099999999995E-2</c:v>
                </c:pt>
                <c:pt idx="19968">
                  <c:v>9.7403500000000004E-2</c:v>
                </c:pt>
                <c:pt idx="19969">
                  <c:v>9.7098000000000004E-2</c:v>
                </c:pt>
                <c:pt idx="19970">
                  <c:v>9.6669699999999997E-2</c:v>
                </c:pt>
                <c:pt idx="19971">
                  <c:v>9.6116499999999994E-2</c:v>
                </c:pt>
                <c:pt idx="19972">
                  <c:v>9.5435099999999995E-2</c:v>
                </c:pt>
                <c:pt idx="19973">
                  <c:v>9.4625699999999993E-2</c:v>
                </c:pt>
                <c:pt idx="19974">
                  <c:v>9.3692200000000003E-2</c:v>
                </c:pt>
                <c:pt idx="19975">
                  <c:v>9.2639399999999997E-2</c:v>
                </c:pt>
                <c:pt idx="19976">
                  <c:v>9.1469400000000006E-2</c:v>
                </c:pt>
                <c:pt idx="19977">
                  <c:v>9.0182700000000005E-2</c:v>
                </c:pt>
                <c:pt idx="19978">
                  <c:v>8.8780499999999998E-2</c:v>
                </c:pt>
                <c:pt idx="19979">
                  <c:v>8.7264499999999995E-2</c:v>
                </c:pt>
                <c:pt idx="19980">
                  <c:v>8.5636299999999999E-2</c:v>
                </c:pt>
                <c:pt idx="19981">
                  <c:v>8.38975E-2</c:v>
                </c:pt>
                <c:pt idx="19982">
                  <c:v>8.2049800000000006E-2</c:v>
                </c:pt>
                <c:pt idx="19983">
                  <c:v>8.0095399999999997E-2</c:v>
                </c:pt>
                <c:pt idx="19984">
                  <c:v>7.8036099999999997E-2</c:v>
                </c:pt>
                <c:pt idx="19985">
                  <c:v>7.5873499999999997E-2</c:v>
                </c:pt>
                <c:pt idx="19986">
                  <c:v>7.3609099999999997E-2</c:v>
                </c:pt>
                <c:pt idx="19987">
                  <c:v>7.12449E-2</c:v>
                </c:pt>
                <c:pt idx="19988">
                  <c:v>6.8783499999999997E-2</c:v>
                </c:pt>
                <c:pt idx="19989">
                  <c:v>6.62277E-2</c:v>
                </c:pt>
                <c:pt idx="19990">
                  <c:v>6.3580300000000006E-2</c:v>
                </c:pt>
                <c:pt idx="19991">
                  <c:v>6.08444E-2</c:v>
                </c:pt>
                <c:pt idx="19992">
                  <c:v>5.80238E-2</c:v>
                </c:pt>
                <c:pt idx="19993">
                  <c:v>5.5123999999999999E-2</c:v>
                </c:pt>
                <c:pt idx="19994">
                  <c:v>5.21509E-2</c:v>
                </c:pt>
                <c:pt idx="19995">
                  <c:v>4.9108899999999997E-2</c:v>
                </c:pt>
                <c:pt idx="19996">
                  <c:v>4.5999699999999998E-2</c:v>
                </c:pt>
                <c:pt idx="19997">
                  <c:v>4.2824300000000003E-2</c:v>
                </c:pt>
                <c:pt idx="19998">
                  <c:v>3.9584800000000003E-2</c:v>
                </c:pt>
                <c:pt idx="19999">
                  <c:v>3.6285299999999999E-2</c:v>
                </c:pt>
                <c:pt idx="20000">
                  <c:v>3.2930599999999997E-2</c:v>
                </c:pt>
                <c:pt idx="20001">
                  <c:v>2.95266E-2</c:v>
                </c:pt>
                <c:pt idx="20002">
                  <c:v>2.60805E-2</c:v>
                </c:pt>
                <c:pt idx="20003">
                  <c:v>2.2600599999999998E-2</c:v>
                </c:pt>
                <c:pt idx="20004">
                  <c:v>1.90934E-2</c:v>
                </c:pt>
                <c:pt idx="20005">
                  <c:v>1.55619E-2</c:v>
                </c:pt>
                <c:pt idx="20006">
                  <c:v>1.20071E-2</c:v>
                </c:pt>
                <c:pt idx="20007" formatCode="0.00E+00">
                  <c:v>8.4330199999999994E-3</c:v>
                </c:pt>
                <c:pt idx="20008" formatCode="0.00E+00">
                  <c:v>4.84652E-3</c:v>
                </c:pt>
                <c:pt idx="20009" formatCode="0.00E+00">
                  <c:v>1.2535700000000001E-3</c:v>
                </c:pt>
                <c:pt idx="20010" formatCode="0.00E+00">
                  <c:v>-2.34249E-3</c:v>
                </c:pt>
                <c:pt idx="20011" formatCode="0.00E+00">
                  <c:v>-5.9388000000000002E-3</c:v>
                </c:pt>
                <c:pt idx="20012" formatCode="0.00E+00">
                  <c:v>-9.5305900000000002E-3</c:v>
                </c:pt>
                <c:pt idx="20013">
                  <c:v>-1.3111299999999999E-2</c:v>
                </c:pt>
                <c:pt idx="20014">
                  <c:v>-1.6674899999999999E-2</c:v>
                </c:pt>
                <c:pt idx="20015">
                  <c:v>-2.0216499999999998E-2</c:v>
                </c:pt>
                <c:pt idx="20016">
                  <c:v>-2.3731100000000001E-2</c:v>
                </c:pt>
                <c:pt idx="20017">
                  <c:v>-2.7213500000000002E-2</c:v>
                </c:pt>
                <c:pt idx="20018">
                  <c:v>-3.0658000000000001E-2</c:v>
                </c:pt>
                <c:pt idx="20019">
                  <c:v>-3.406E-2</c:v>
                </c:pt>
                <c:pt idx="20020">
                  <c:v>-3.7416699999999997E-2</c:v>
                </c:pt>
                <c:pt idx="20021">
                  <c:v>-4.0726499999999999E-2</c:v>
                </c:pt>
                <c:pt idx="20022">
                  <c:v>-4.39873E-2</c:v>
                </c:pt>
                <c:pt idx="20023">
                  <c:v>-4.7194399999999997E-2</c:v>
                </c:pt>
                <c:pt idx="20024">
                  <c:v>-5.0342499999999998E-2</c:v>
                </c:pt>
                <c:pt idx="20025">
                  <c:v>-5.3426800000000003E-2</c:v>
                </c:pt>
                <c:pt idx="20026">
                  <c:v>-5.64442E-2</c:v>
                </c:pt>
                <c:pt idx="20027">
                  <c:v>-5.9393000000000001E-2</c:v>
                </c:pt>
                <c:pt idx="20028">
                  <c:v>-6.2271100000000003E-2</c:v>
                </c:pt>
                <c:pt idx="20029">
                  <c:v>-6.5074999999999994E-2</c:v>
                </c:pt>
                <c:pt idx="20030">
                  <c:v>-6.7800899999999997E-2</c:v>
                </c:pt>
                <c:pt idx="20031">
                  <c:v>-7.0447999999999997E-2</c:v>
                </c:pt>
                <c:pt idx="20032">
                  <c:v>-7.3016200000000003E-2</c:v>
                </c:pt>
                <c:pt idx="20033">
                  <c:v>-7.5505000000000003E-2</c:v>
                </c:pt>
                <c:pt idx="20034">
                  <c:v>-7.7914300000000006E-2</c:v>
                </c:pt>
                <c:pt idx="20035">
                  <c:v>-8.0244300000000005E-2</c:v>
                </c:pt>
                <c:pt idx="20036">
                  <c:v>-8.2492300000000005E-2</c:v>
                </c:pt>
                <c:pt idx="20037">
                  <c:v>-8.46528E-2</c:v>
                </c:pt>
                <c:pt idx="20038">
                  <c:v>-8.6721599999999996E-2</c:v>
                </c:pt>
                <c:pt idx="20039">
                  <c:v>-8.8697999999999999E-2</c:v>
                </c:pt>
                <c:pt idx="20040">
                  <c:v>-9.0582200000000002E-2</c:v>
                </c:pt>
                <c:pt idx="20041">
                  <c:v>-9.2371400000000006E-2</c:v>
                </c:pt>
                <c:pt idx="20042">
                  <c:v>-9.4061099999999995E-2</c:v>
                </c:pt>
                <c:pt idx="20043">
                  <c:v>-9.5648499999999997E-2</c:v>
                </c:pt>
                <c:pt idx="20044">
                  <c:v>-9.7133399999999995E-2</c:v>
                </c:pt>
                <c:pt idx="20045">
                  <c:v>-9.8516900000000004E-2</c:v>
                </c:pt>
                <c:pt idx="20046">
                  <c:v>-9.9799299999999994E-2</c:v>
                </c:pt>
                <c:pt idx="20047">
                  <c:v>-0.10098</c:v>
                </c:pt>
                <c:pt idx="20048">
                  <c:v>-0.102058</c:v>
                </c:pt>
                <c:pt idx="20049">
                  <c:v>-0.103035</c:v>
                </c:pt>
                <c:pt idx="20050">
                  <c:v>-0.10391</c:v>
                </c:pt>
                <c:pt idx="20051">
                  <c:v>-0.104683</c:v>
                </c:pt>
                <c:pt idx="20052">
                  <c:v>-0.10535</c:v>
                </c:pt>
                <c:pt idx="20053">
                  <c:v>-0.10591299999999999</c:v>
                </c:pt>
                <c:pt idx="20054">
                  <c:v>-0.106374</c:v>
                </c:pt>
                <c:pt idx="20055">
                  <c:v>-0.10673199999999999</c:v>
                </c:pt>
                <c:pt idx="20056">
                  <c:v>-0.106985</c:v>
                </c:pt>
                <c:pt idx="20057">
                  <c:v>-0.10713200000000001</c:v>
                </c:pt>
                <c:pt idx="20058">
                  <c:v>-0.10717699999999999</c:v>
                </c:pt>
                <c:pt idx="20059">
                  <c:v>-0.107128</c:v>
                </c:pt>
                <c:pt idx="20060">
                  <c:v>-0.106988</c:v>
                </c:pt>
                <c:pt idx="20061">
                  <c:v>-0.10675800000000001</c:v>
                </c:pt>
                <c:pt idx="20062">
                  <c:v>-0.106436</c:v>
                </c:pt>
                <c:pt idx="20063">
                  <c:v>-0.10602399999999999</c:v>
                </c:pt>
                <c:pt idx="20064">
                  <c:v>-0.10552599999999999</c:v>
                </c:pt>
                <c:pt idx="20065">
                  <c:v>-0.104944</c:v>
                </c:pt>
                <c:pt idx="20066">
                  <c:v>-0.104279</c:v>
                </c:pt>
                <c:pt idx="20067">
                  <c:v>-0.103529</c:v>
                </c:pt>
                <c:pt idx="20068">
                  <c:v>-0.102696</c:v>
                </c:pt>
                <c:pt idx="20069">
                  <c:v>-0.101783</c:v>
                </c:pt>
                <c:pt idx="20070">
                  <c:v>-0.100788</c:v>
                </c:pt>
                <c:pt idx="20071">
                  <c:v>-9.9714499999999998E-2</c:v>
                </c:pt>
                <c:pt idx="20072">
                  <c:v>-9.8568299999999998E-2</c:v>
                </c:pt>
                <c:pt idx="20073">
                  <c:v>-9.7358799999999995E-2</c:v>
                </c:pt>
                <c:pt idx="20074">
                  <c:v>-9.6089300000000002E-2</c:v>
                </c:pt>
                <c:pt idx="20075">
                  <c:v>-9.4757400000000006E-2</c:v>
                </c:pt>
                <c:pt idx="20076">
                  <c:v>-9.3362399999999998E-2</c:v>
                </c:pt>
                <c:pt idx="20077">
                  <c:v>-9.1908599999999993E-2</c:v>
                </c:pt>
                <c:pt idx="20078">
                  <c:v>-9.0401499999999996E-2</c:v>
                </c:pt>
                <c:pt idx="20079">
                  <c:v>-8.88457E-2</c:v>
                </c:pt>
                <c:pt idx="20080">
                  <c:v>-8.7245299999999998E-2</c:v>
                </c:pt>
                <c:pt idx="20081">
                  <c:v>-8.56016E-2</c:v>
                </c:pt>
                <c:pt idx="20082">
                  <c:v>-8.3914799999999998E-2</c:v>
                </c:pt>
                <c:pt idx="20083">
                  <c:v>-8.2189100000000001E-2</c:v>
                </c:pt>
                <c:pt idx="20084">
                  <c:v>-8.0432699999999996E-2</c:v>
                </c:pt>
                <c:pt idx="20085">
                  <c:v>-7.8651799999999994E-2</c:v>
                </c:pt>
                <c:pt idx="20086">
                  <c:v>-7.6849200000000006E-2</c:v>
                </c:pt>
                <c:pt idx="20087">
                  <c:v>-7.5026700000000002E-2</c:v>
                </c:pt>
                <c:pt idx="20088">
                  <c:v>-7.31879E-2</c:v>
                </c:pt>
                <c:pt idx="20089">
                  <c:v>-7.1336999999999998E-2</c:v>
                </c:pt>
                <c:pt idx="20090">
                  <c:v>-6.9476300000000005E-2</c:v>
                </c:pt>
                <c:pt idx="20091">
                  <c:v>-6.7606100000000002E-2</c:v>
                </c:pt>
                <c:pt idx="20092">
                  <c:v>-6.5728800000000004E-2</c:v>
                </c:pt>
                <c:pt idx="20093">
                  <c:v>-6.3851199999999997E-2</c:v>
                </c:pt>
                <c:pt idx="20094">
                  <c:v>-6.1980599999999997E-2</c:v>
                </c:pt>
                <c:pt idx="20095">
                  <c:v>-6.0119400000000003E-2</c:v>
                </c:pt>
                <c:pt idx="20096">
                  <c:v>-5.8268199999999999E-2</c:v>
                </c:pt>
                <c:pt idx="20097">
                  <c:v>-5.6429399999999998E-2</c:v>
                </c:pt>
                <c:pt idx="20098">
                  <c:v>-5.46074E-2</c:v>
                </c:pt>
                <c:pt idx="20099">
                  <c:v>-5.2804700000000003E-2</c:v>
                </c:pt>
                <c:pt idx="20100">
                  <c:v>-5.10223E-2</c:v>
                </c:pt>
                <c:pt idx="20101">
                  <c:v>-4.9264200000000001E-2</c:v>
                </c:pt>
                <c:pt idx="20102">
                  <c:v>-4.7538999999999998E-2</c:v>
                </c:pt>
                <c:pt idx="20103">
                  <c:v>-4.5854300000000001E-2</c:v>
                </c:pt>
                <c:pt idx="20104">
                  <c:v>-4.4211800000000002E-2</c:v>
                </c:pt>
                <c:pt idx="20105">
                  <c:v>-4.26097E-2</c:v>
                </c:pt>
                <c:pt idx="20106">
                  <c:v>-4.1046800000000001E-2</c:v>
                </c:pt>
                <c:pt idx="20107">
                  <c:v>-3.9523999999999997E-2</c:v>
                </c:pt>
                <c:pt idx="20108">
                  <c:v>-3.8046299999999998E-2</c:v>
                </c:pt>
                <c:pt idx="20109">
                  <c:v>-3.6620199999999999E-2</c:v>
                </c:pt>
                <c:pt idx="20110">
                  <c:v>-3.5245800000000001E-2</c:v>
                </c:pt>
                <c:pt idx="20111">
                  <c:v>-3.3917700000000002E-2</c:v>
                </c:pt>
                <c:pt idx="20112">
                  <c:v>-3.2633099999999998E-2</c:v>
                </c:pt>
                <c:pt idx="20113">
                  <c:v>-3.1395800000000001E-2</c:v>
                </c:pt>
                <c:pt idx="20114">
                  <c:v>-3.0211499999999999E-2</c:v>
                </c:pt>
                <c:pt idx="20115">
                  <c:v>-2.90843E-2</c:v>
                </c:pt>
                <c:pt idx="20116">
                  <c:v>-2.80153E-2</c:v>
                </c:pt>
                <c:pt idx="20117">
                  <c:v>-2.7004799999999999E-2</c:v>
                </c:pt>
                <c:pt idx="20118">
                  <c:v>-2.60518E-2</c:v>
                </c:pt>
                <c:pt idx="20119">
                  <c:v>-2.5152600000000001E-2</c:v>
                </c:pt>
                <c:pt idx="20120">
                  <c:v>-2.4303600000000002E-2</c:v>
                </c:pt>
                <c:pt idx="20121">
                  <c:v>-2.3508299999999999E-2</c:v>
                </c:pt>
                <c:pt idx="20122">
                  <c:v>-2.27768E-2</c:v>
                </c:pt>
                <c:pt idx="20123">
                  <c:v>-2.21148E-2</c:v>
                </c:pt>
                <c:pt idx="20124">
                  <c:v>-2.1520899999999999E-2</c:v>
                </c:pt>
                <c:pt idx="20125">
                  <c:v>-2.09944E-2</c:v>
                </c:pt>
                <c:pt idx="20126">
                  <c:v>-2.0537300000000001E-2</c:v>
                </c:pt>
                <c:pt idx="20127">
                  <c:v>-2.0150499999999998E-2</c:v>
                </c:pt>
                <c:pt idx="20128">
                  <c:v>-1.98307E-2</c:v>
                </c:pt>
                <c:pt idx="20129">
                  <c:v>-1.9573299999999998E-2</c:v>
                </c:pt>
                <c:pt idx="20130">
                  <c:v>-1.9376500000000001E-2</c:v>
                </c:pt>
                <c:pt idx="20131">
                  <c:v>-1.9241299999999999E-2</c:v>
                </c:pt>
                <c:pt idx="20132">
                  <c:v>-1.91694E-2</c:v>
                </c:pt>
                <c:pt idx="20133">
                  <c:v>-1.91635E-2</c:v>
                </c:pt>
                <c:pt idx="20134">
                  <c:v>-1.92278E-2</c:v>
                </c:pt>
                <c:pt idx="20135">
                  <c:v>-1.9366000000000001E-2</c:v>
                </c:pt>
                <c:pt idx="20136">
                  <c:v>-1.9579800000000001E-2</c:v>
                </c:pt>
                <c:pt idx="20137">
                  <c:v>-1.9867599999999999E-2</c:v>
                </c:pt>
                <c:pt idx="20138">
                  <c:v>-2.0224499999999999E-2</c:v>
                </c:pt>
                <c:pt idx="20139">
                  <c:v>-2.0643499999999999E-2</c:v>
                </c:pt>
                <c:pt idx="20140">
                  <c:v>-2.112E-2</c:v>
                </c:pt>
                <c:pt idx="20141">
                  <c:v>-2.1652500000000002E-2</c:v>
                </c:pt>
                <c:pt idx="20142">
                  <c:v>-2.2238500000000001E-2</c:v>
                </c:pt>
                <c:pt idx="20143">
                  <c:v>-2.2872099999999999E-2</c:v>
                </c:pt>
                <c:pt idx="20144">
                  <c:v>-2.3548699999999999E-2</c:v>
                </c:pt>
                <c:pt idx="20145">
                  <c:v>-2.4268600000000001E-2</c:v>
                </c:pt>
                <c:pt idx="20146">
                  <c:v>-2.5036300000000001E-2</c:v>
                </c:pt>
                <c:pt idx="20147">
                  <c:v>-2.58555E-2</c:v>
                </c:pt>
                <c:pt idx="20148">
                  <c:v>-2.67271E-2</c:v>
                </c:pt>
                <c:pt idx="20149">
                  <c:v>-2.76513E-2</c:v>
                </c:pt>
                <c:pt idx="20150">
                  <c:v>-2.8628500000000001E-2</c:v>
                </c:pt>
                <c:pt idx="20151">
                  <c:v>-2.9657699999999999E-2</c:v>
                </c:pt>
                <c:pt idx="20152">
                  <c:v>-3.0736200000000002E-2</c:v>
                </c:pt>
                <c:pt idx="20153">
                  <c:v>-3.1861500000000001E-2</c:v>
                </c:pt>
                <c:pt idx="20154">
                  <c:v>-3.3032100000000002E-2</c:v>
                </c:pt>
                <c:pt idx="20155">
                  <c:v>-3.4247300000000001E-2</c:v>
                </c:pt>
                <c:pt idx="20156">
                  <c:v>-3.5506500000000003E-2</c:v>
                </c:pt>
                <c:pt idx="20157">
                  <c:v>-3.6807300000000001E-2</c:v>
                </c:pt>
                <c:pt idx="20158">
                  <c:v>-3.8142700000000002E-2</c:v>
                </c:pt>
                <c:pt idx="20159">
                  <c:v>-3.9506800000000002E-2</c:v>
                </c:pt>
                <c:pt idx="20160">
                  <c:v>-4.0901300000000002E-2</c:v>
                </c:pt>
                <c:pt idx="20161">
                  <c:v>-4.2329600000000002E-2</c:v>
                </c:pt>
                <c:pt idx="20162">
                  <c:v>-4.3788399999999998E-2</c:v>
                </c:pt>
                <c:pt idx="20163">
                  <c:v>-4.5268900000000001E-2</c:v>
                </c:pt>
                <c:pt idx="20164">
                  <c:v>-4.6763899999999997E-2</c:v>
                </c:pt>
                <c:pt idx="20165">
                  <c:v>-4.8271399999999999E-2</c:v>
                </c:pt>
                <c:pt idx="20166">
                  <c:v>-4.9791599999999998E-2</c:v>
                </c:pt>
                <c:pt idx="20167">
                  <c:v>-5.1322E-2</c:v>
                </c:pt>
                <c:pt idx="20168">
                  <c:v>-5.2856199999999999E-2</c:v>
                </c:pt>
                <c:pt idx="20169">
                  <c:v>-5.4387499999999998E-2</c:v>
                </c:pt>
                <c:pt idx="20170">
                  <c:v>-5.5910599999999998E-2</c:v>
                </c:pt>
                <c:pt idx="20171">
                  <c:v>-5.7421800000000002E-2</c:v>
                </c:pt>
                <c:pt idx="20172">
                  <c:v>-5.8913500000000001E-2</c:v>
                </c:pt>
                <c:pt idx="20173">
                  <c:v>-6.0375699999999997E-2</c:v>
                </c:pt>
                <c:pt idx="20174">
                  <c:v>-6.1804699999999997E-2</c:v>
                </c:pt>
                <c:pt idx="20175">
                  <c:v>-6.3203099999999998E-2</c:v>
                </c:pt>
                <c:pt idx="20176">
                  <c:v>-6.4575499999999994E-2</c:v>
                </c:pt>
                <c:pt idx="20177">
                  <c:v>-6.5926200000000004E-2</c:v>
                </c:pt>
                <c:pt idx="20178">
                  <c:v>-6.7256300000000005E-2</c:v>
                </c:pt>
                <c:pt idx="20179">
                  <c:v>-6.8563499999999999E-2</c:v>
                </c:pt>
                <c:pt idx="20180">
                  <c:v>-6.98458E-2</c:v>
                </c:pt>
                <c:pt idx="20181">
                  <c:v>-7.1103299999999994E-2</c:v>
                </c:pt>
                <c:pt idx="20182">
                  <c:v>-7.2336600000000001E-2</c:v>
                </c:pt>
                <c:pt idx="20183">
                  <c:v>-7.3545200000000005E-2</c:v>
                </c:pt>
                <c:pt idx="20184">
                  <c:v>-7.4726699999999993E-2</c:v>
                </c:pt>
                <c:pt idx="20185">
                  <c:v>-7.5874800000000006E-2</c:v>
                </c:pt>
                <c:pt idx="20186">
                  <c:v>-7.6982900000000007E-2</c:v>
                </c:pt>
                <c:pt idx="20187">
                  <c:v>-7.8048999999999993E-2</c:v>
                </c:pt>
                <c:pt idx="20188">
                  <c:v>-7.9076300000000002E-2</c:v>
                </c:pt>
                <c:pt idx="20189">
                  <c:v>-8.0067299999999994E-2</c:v>
                </c:pt>
                <c:pt idx="20190">
                  <c:v>-8.1020900000000007E-2</c:v>
                </c:pt>
                <c:pt idx="20191">
                  <c:v>-8.1931299999999999E-2</c:v>
                </c:pt>
                <c:pt idx="20192">
                  <c:v>-8.2790600000000006E-2</c:v>
                </c:pt>
                <c:pt idx="20193">
                  <c:v>-8.3593700000000007E-2</c:v>
                </c:pt>
                <c:pt idx="20194">
                  <c:v>-8.4339800000000006E-2</c:v>
                </c:pt>
                <c:pt idx="20195">
                  <c:v>-8.5028500000000007E-2</c:v>
                </c:pt>
                <c:pt idx="20196">
                  <c:v>-8.5657800000000006E-2</c:v>
                </c:pt>
                <c:pt idx="20197">
                  <c:v>-8.6227600000000001E-2</c:v>
                </c:pt>
                <c:pt idx="20198">
                  <c:v>-8.6740999999999999E-2</c:v>
                </c:pt>
                <c:pt idx="20199">
                  <c:v>-8.7200899999999998E-2</c:v>
                </c:pt>
                <c:pt idx="20200">
                  <c:v>-8.7608000000000005E-2</c:v>
                </c:pt>
                <c:pt idx="20201">
                  <c:v>-8.7962200000000004E-2</c:v>
                </c:pt>
                <c:pt idx="20202">
                  <c:v>-8.8263400000000006E-2</c:v>
                </c:pt>
                <c:pt idx="20203">
                  <c:v>-8.85103E-2</c:v>
                </c:pt>
                <c:pt idx="20204">
                  <c:v>-8.8703099999999993E-2</c:v>
                </c:pt>
                <c:pt idx="20205">
                  <c:v>-8.88462E-2</c:v>
                </c:pt>
                <c:pt idx="20206">
                  <c:v>-8.8941400000000004E-2</c:v>
                </c:pt>
                <c:pt idx="20207">
                  <c:v>-8.8983699999999999E-2</c:v>
                </c:pt>
                <c:pt idx="20208">
                  <c:v>-8.8971599999999998E-2</c:v>
                </c:pt>
                <c:pt idx="20209">
                  <c:v>-8.8913699999999998E-2</c:v>
                </c:pt>
                <c:pt idx="20210">
                  <c:v>-8.8819700000000001E-2</c:v>
                </c:pt>
                <c:pt idx="20211">
                  <c:v>-8.8693099999999997E-2</c:v>
                </c:pt>
                <c:pt idx="20212">
                  <c:v>-8.8538800000000001E-2</c:v>
                </c:pt>
                <c:pt idx="20213">
                  <c:v>-8.8365200000000005E-2</c:v>
                </c:pt>
                <c:pt idx="20214">
                  <c:v>-8.8175799999999999E-2</c:v>
                </c:pt>
                <c:pt idx="20215">
                  <c:v>-8.7968299999999999E-2</c:v>
                </c:pt>
                <c:pt idx="20216">
                  <c:v>-8.7739499999999998E-2</c:v>
                </c:pt>
                <c:pt idx="20217">
                  <c:v>-8.7488300000000005E-2</c:v>
                </c:pt>
                <c:pt idx="20218">
                  <c:v>-8.72145E-2</c:v>
                </c:pt>
                <c:pt idx="20219">
                  <c:v>-8.6915199999999998E-2</c:v>
                </c:pt>
                <c:pt idx="20220">
                  <c:v>-8.6592600000000006E-2</c:v>
                </c:pt>
                <c:pt idx="20221">
                  <c:v>-8.6256399999999997E-2</c:v>
                </c:pt>
                <c:pt idx="20222">
                  <c:v>-8.5915000000000005E-2</c:v>
                </c:pt>
                <c:pt idx="20223">
                  <c:v>-8.5573300000000005E-2</c:v>
                </c:pt>
                <c:pt idx="20224">
                  <c:v>-8.5234199999999996E-2</c:v>
                </c:pt>
                <c:pt idx="20225">
                  <c:v>-8.4899000000000002E-2</c:v>
                </c:pt>
                <c:pt idx="20226">
                  <c:v>-8.45669E-2</c:v>
                </c:pt>
                <c:pt idx="20227">
                  <c:v>-8.4237699999999999E-2</c:v>
                </c:pt>
                <c:pt idx="20228">
                  <c:v>-8.3914500000000003E-2</c:v>
                </c:pt>
                <c:pt idx="20229">
                  <c:v>-8.3601700000000001E-2</c:v>
                </c:pt>
                <c:pt idx="20230">
                  <c:v>-8.3303199999999994E-2</c:v>
                </c:pt>
                <c:pt idx="20231">
                  <c:v>-8.3023399999999997E-2</c:v>
                </c:pt>
                <c:pt idx="20232">
                  <c:v>-8.2766699999999999E-2</c:v>
                </c:pt>
                <c:pt idx="20233">
                  <c:v>-8.2538200000000006E-2</c:v>
                </c:pt>
                <c:pt idx="20234">
                  <c:v>-8.2344500000000001E-2</c:v>
                </c:pt>
                <c:pt idx="20235">
                  <c:v>-8.2190700000000005E-2</c:v>
                </c:pt>
                <c:pt idx="20236">
                  <c:v>-8.2077600000000001E-2</c:v>
                </c:pt>
                <c:pt idx="20237">
                  <c:v>-8.2006499999999996E-2</c:v>
                </c:pt>
                <c:pt idx="20238">
                  <c:v>-8.1980399999999995E-2</c:v>
                </c:pt>
                <c:pt idx="20239">
                  <c:v>-8.2003400000000004E-2</c:v>
                </c:pt>
                <c:pt idx="20240">
                  <c:v>-8.2080100000000003E-2</c:v>
                </c:pt>
                <c:pt idx="20241">
                  <c:v>-8.2212800000000003E-2</c:v>
                </c:pt>
                <c:pt idx="20242">
                  <c:v>-8.2400399999999999E-2</c:v>
                </c:pt>
                <c:pt idx="20243">
                  <c:v>-8.2643400000000006E-2</c:v>
                </c:pt>
                <c:pt idx="20244">
                  <c:v>-8.29487E-2</c:v>
                </c:pt>
                <c:pt idx="20245">
                  <c:v>-8.3323400000000006E-2</c:v>
                </c:pt>
                <c:pt idx="20246">
                  <c:v>-8.3768200000000001E-2</c:v>
                </c:pt>
                <c:pt idx="20247">
                  <c:v>-8.4284999999999999E-2</c:v>
                </c:pt>
                <c:pt idx="20248">
                  <c:v>-8.4879300000000005E-2</c:v>
                </c:pt>
                <c:pt idx="20249">
                  <c:v>-8.5555300000000001E-2</c:v>
                </c:pt>
                <c:pt idx="20250">
                  <c:v>-8.6312399999999997E-2</c:v>
                </c:pt>
                <c:pt idx="20251">
                  <c:v>-8.7149400000000002E-2</c:v>
                </c:pt>
                <c:pt idx="20252">
                  <c:v>-8.80658E-2</c:v>
                </c:pt>
                <c:pt idx="20253">
                  <c:v>-8.9061799999999997E-2</c:v>
                </c:pt>
                <c:pt idx="20254">
                  <c:v>-9.0135999999999994E-2</c:v>
                </c:pt>
                <c:pt idx="20255">
                  <c:v>-9.1286699999999998E-2</c:v>
                </c:pt>
                <c:pt idx="20256">
                  <c:v>-9.2516299999999996E-2</c:v>
                </c:pt>
                <c:pt idx="20257">
                  <c:v>-9.3829800000000005E-2</c:v>
                </c:pt>
                <c:pt idx="20258">
                  <c:v>-9.5228300000000002E-2</c:v>
                </c:pt>
                <c:pt idx="20259">
                  <c:v>-9.6704399999999996E-2</c:v>
                </c:pt>
                <c:pt idx="20260">
                  <c:v>-9.8245299999999994E-2</c:v>
                </c:pt>
                <c:pt idx="20261">
                  <c:v>-9.9842700000000006E-2</c:v>
                </c:pt>
                <c:pt idx="20262">
                  <c:v>-0.101495</c:v>
                </c:pt>
                <c:pt idx="20263">
                  <c:v>-0.103203</c:v>
                </c:pt>
                <c:pt idx="20264">
                  <c:v>-0.104973</c:v>
                </c:pt>
                <c:pt idx="20265">
                  <c:v>-0.10681</c:v>
                </c:pt>
                <c:pt idx="20266">
                  <c:v>-0.10871699999999999</c:v>
                </c:pt>
                <c:pt idx="20267">
                  <c:v>-0.11069</c:v>
                </c:pt>
                <c:pt idx="20268">
                  <c:v>-0.11273</c:v>
                </c:pt>
                <c:pt idx="20269">
                  <c:v>-0.114843</c:v>
                </c:pt>
                <c:pt idx="20270">
                  <c:v>-0.117035</c:v>
                </c:pt>
                <c:pt idx="20271">
                  <c:v>-0.119312</c:v>
                </c:pt>
                <c:pt idx="20272">
                  <c:v>-0.12167500000000001</c:v>
                </c:pt>
                <c:pt idx="20273">
                  <c:v>-0.124125</c:v>
                </c:pt>
                <c:pt idx="20274">
                  <c:v>-0.126661</c:v>
                </c:pt>
                <c:pt idx="20275">
                  <c:v>-0.12928200000000001</c:v>
                </c:pt>
                <c:pt idx="20276">
                  <c:v>-0.13198599999999999</c:v>
                </c:pt>
                <c:pt idx="20277">
                  <c:v>-0.13476199999999999</c:v>
                </c:pt>
                <c:pt idx="20278">
                  <c:v>-0.137596</c:v>
                </c:pt>
                <c:pt idx="20279">
                  <c:v>-0.14047499999999999</c:v>
                </c:pt>
                <c:pt idx="20280">
                  <c:v>-0.14338999999999999</c:v>
                </c:pt>
                <c:pt idx="20281">
                  <c:v>-0.14633399999999999</c:v>
                </c:pt>
                <c:pt idx="20282">
                  <c:v>-0.14930499999999999</c:v>
                </c:pt>
                <c:pt idx="20283">
                  <c:v>-0.15229100000000001</c:v>
                </c:pt>
                <c:pt idx="20284">
                  <c:v>-0.15528</c:v>
                </c:pt>
                <c:pt idx="20285">
                  <c:v>-0.15826899999999999</c:v>
                </c:pt>
                <c:pt idx="20286">
                  <c:v>-0.16126799999999999</c:v>
                </c:pt>
                <c:pt idx="20287">
                  <c:v>-0.16428100000000001</c:v>
                </c:pt>
                <c:pt idx="20288">
                  <c:v>-0.16730900000000001</c:v>
                </c:pt>
                <c:pt idx="20289">
                  <c:v>-0.170347</c:v>
                </c:pt>
                <c:pt idx="20290">
                  <c:v>-0.17338899999999999</c:v>
                </c:pt>
                <c:pt idx="20291">
                  <c:v>-0.176427</c:v>
                </c:pt>
                <c:pt idx="20292">
                  <c:v>-0.179453</c:v>
                </c:pt>
                <c:pt idx="20293">
                  <c:v>-0.18246299999999999</c:v>
                </c:pt>
                <c:pt idx="20294">
                  <c:v>-0.18545800000000001</c:v>
                </c:pt>
                <c:pt idx="20295">
                  <c:v>-0.18843599999999999</c:v>
                </c:pt>
                <c:pt idx="20296">
                  <c:v>-0.19139800000000001</c:v>
                </c:pt>
                <c:pt idx="20297">
                  <c:v>-0.19434699999999999</c:v>
                </c:pt>
                <c:pt idx="20298">
                  <c:v>-0.19728699999999999</c:v>
                </c:pt>
                <c:pt idx="20299">
                  <c:v>-0.20022100000000001</c:v>
                </c:pt>
                <c:pt idx="20300">
                  <c:v>-0.203149</c:v>
                </c:pt>
                <c:pt idx="20301">
                  <c:v>-0.20607200000000001</c:v>
                </c:pt>
                <c:pt idx="20302">
                  <c:v>-0.20899000000000001</c:v>
                </c:pt>
                <c:pt idx="20303">
                  <c:v>-0.211894</c:v>
                </c:pt>
                <c:pt idx="20304">
                  <c:v>-0.21477399999999999</c:v>
                </c:pt>
                <c:pt idx="20305">
                  <c:v>-0.21762100000000001</c:v>
                </c:pt>
                <c:pt idx="20306">
                  <c:v>-0.22043299999999999</c:v>
                </c:pt>
                <c:pt idx="20307">
                  <c:v>-0.22320899999999999</c:v>
                </c:pt>
                <c:pt idx="20308">
                  <c:v>-0.22594900000000001</c:v>
                </c:pt>
                <c:pt idx="20309">
                  <c:v>-0.228655</c:v>
                </c:pt>
                <c:pt idx="20310">
                  <c:v>-0.23132800000000001</c:v>
                </c:pt>
                <c:pt idx="20311">
                  <c:v>-0.233957</c:v>
                </c:pt>
                <c:pt idx="20312">
                  <c:v>-0.23652799999999999</c:v>
                </c:pt>
                <c:pt idx="20313">
                  <c:v>-0.239039</c:v>
                </c:pt>
                <c:pt idx="20314">
                  <c:v>-0.24149399999999999</c:v>
                </c:pt>
                <c:pt idx="20315">
                  <c:v>-0.243895</c:v>
                </c:pt>
                <c:pt idx="20316">
                  <c:v>-0.24624199999999999</c:v>
                </c:pt>
                <c:pt idx="20317">
                  <c:v>-0.248532</c:v>
                </c:pt>
                <c:pt idx="20318">
                  <c:v>-0.25076700000000002</c:v>
                </c:pt>
                <c:pt idx="20319">
                  <c:v>-0.25294699999999998</c:v>
                </c:pt>
                <c:pt idx="20320">
                  <c:v>-0.25507000000000002</c:v>
                </c:pt>
                <c:pt idx="20321">
                  <c:v>-0.25713900000000001</c:v>
                </c:pt>
                <c:pt idx="20322">
                  <c:v>-0.259158</c:v>
                </c:pt>
                <c:pt idx="20323">
                  <c:v>-0.26112200000000002</c:v>
                </c:pt>
                <c:pt idx="20324">
                  <c:v>-0.26302199999999998</c:v>
                </c:pt>
                <c:pt idx="20325">
                  <c:v>-0.26485300000000001</c:v>
                </c:pt>
                <c:pt idx="20326">
                  <c:v>-0.26661499999999999</c:v>
                </c:pt>
                <c:pt idx="20327">
                  <c:v>-0.26830999999999999</c:v>
                </c:pt>
                <c:pt idx="20328">
                  <c:v>-0.26993099999999998</c:v>
                </c:pt>
                <c:pt idx="20329">
                  <c:v>-0.27146999999999999</c:v>
                </c:pt>
                <c:pt idx="20330">
                  <c:v>-0.27291799999999999</c:v>
                </c:pt>
                <c:pt idx="20331">
                  <c:v>-0.27426899999999999</c:v>
                </c:pt>
                <c:pt idx="20332">
                  <c:v>-0.27552500000000002</c:v>
                </c:pt>
                <c:pt idx="20333">
                  <c:v>-0.27669199999999999</c:v>
                </c:pt>
                <c:pt idx="20334">
                  <c:v>-0.27777099999999999</c:v>
                </c:pt>
                <c:pt idx="20335">
                  <c:v>-0.27876400000000001</c:v>
                </c:pt>
                <c:pt idx="20336">
                  <c:v>-0.27967500000000001</c:v>
                </c:pt>
                <c:pt idx="20337">
                  <c:v>-0.28050399999999998</c:v>
                </c:pt>
                <c:pt idx="20338">
                  <c:v>-0.28125499999999998</c:v>
                </c:pt>
                <c:pt idx="20339">
                  <c:v>-0.28193099999999999</c:v>
                </c:pt>
                <c:pt idx="20340">
                  <c:v>-0.28252699999999997</c:v>
                </c:pt>
                <c:pt idx="20341">
                  <c:v>-0.28303499999999998</c:v>
                </c:pt>
                <c:pt idx="20342">
                  <c:v>-0.28345399999999998</c:v>
                </c:pt>
                <c:pt idx="20343">
                  <c:v>-0.28378799999999998</c:v>
                </c:pt>
                <c:pt idx="20344">
                  <c:v>-0.28403899999999999</c:v>
                </c:pt>
                <c:pt idx="20345">
                  <c:v>-0.28420400000000001</c:v>
                </c:pt>
                <c:pt idx="20346">
                  <c:v>-0.28428100000000001</c:v>
                </c:pt>
                <c:pt idx="20347">
                  <c:v>-0.28426899999999999</c:v>
                </c:pt>
                <c:pt idx="20348">
                  <c:v>-0.284163</c:v>
                </c:pt>
                <c:pt idx="20349">
                  <c:v>-0.28395999999999999</c:v>
                </c:pt>
                <c:pt idx="20350">
                  <c:v>-0.28365099999999999</c:v>
                </c:pt>
                <c:pt idx="20351">
                  <c:v>-0.28323100000000001</c:v>
                </c:pt>
                <c:pt idx="20352">
                  <c:v>-0.28270000000000001</c:v>
                </c:pt>
                <c:pt idx="20353">
                  <c:v>-0.28206399999999998</c:v>
                </c:pt>
                <c:pt idx="20354">
                  <c:v>-0.28132800000000002</c:v>
                </c:pt>
                <c:pt idx="20355">
                  <c:v>-0.28049600000000002</c:v>
                </c:pt>
                <c:pt idx="20356">
                  <c:v>-0.27957599999999999</c:v>
                </c:pt>
                <c:pt idx="20357">
                  <c:v>-0.27857799999999999</c:v>
                </c:pt>
                <c:pt idx="20358">
                  <c:v>-0.27751599999999998</c:v>
                </c:pt>
                <c:pt idx="20359">
                  <c:v>-0.276397</c:v>
                </c:pt>
                <c:pt idx="20360">
                  <c:v>-0.275225</c:v>
                </c:pt>
                <c:pt idx="20361">
                  <c:v>-0.27399699999999999</c:v>
                </c:pt>
                <c:pt idx="20362">
                  <c:v>-0.272704</c:v>
                </c:pt>
                <c:pt idx="20363">
                  <c:v>-0.27133800000000002</c:v>
                </c:pt>
                <c:pt idx="20364">
                  <c:v>-0.269901</c:v>
                </c:pt>
                <c:pt idx="20365">
                  <c:v>-0.26840599999999998</c:v>
                </c:pt>
                <c:pt idx="20366">
                  <c:v>-0.26687</c:v>
                </c:pt>
                <c:pt idx="20367">
                  <c:v>-0.26530199999999998</c:v>
                </c:pt>
                <c:pt idx="20368">
                  <c:v>-0.26369199999999998</c:v>
                </c:pt>
                <c:pt idx="20369">
                  <c:v>-0.26202399999999998</c:v>
                </c:pt>
                <c:pt idx="20370">
                  <c:v>-0.26029000000000002</c:v>
                </c:pt>
                <c:pt idx="20371">
                  <c:v>-0.25848500000000002</c:v>
                </c:pt>
                <c:pt idx="20372">
                  <c:v>-0.256606</c:v>
                </c:pt>
                <c:pt idx="20373">
                  <c:v>-0.25464900000000001</c:v>
                </c:pt>
                <c:pt idx="20374">
                  <c:v>-0.252612</c:v>
                </c:pt>
                <c:pt idx="20375">
                  <c:v>-0.25050800000000001</c:v>
                </c:pt>
                <c:pt idx="20376">
                  <c:v>-0.24835399999999999</c:v>
                </c:pt>
                <c:pt idx="20377">
                  <c:v>-0.24616299999999999</c:v>
                </c:pt>
                <c:pt idx="20378">
                  <c:v>-0.243945</c:v>
                </c:pt>
                <c:pt idx="20379">
                  <c:v>-0.241701</c:v>
                </c:pt>
                <c:pt idx="20380">
                  <c:v>-0.239426</c:v>
                </c:pt>
                <c:pt idx="20381">
                  <c:v>-0.23711699999999999</c:v>
                </c:pt>
                <c:pt idx="20382">
                  <c:v>-0.23477400000000001</c:v>
                </c:pt>
                <c:pt idx="20383">
                  <c:v>-0.232404</c:v>
                </c:pt>
                <c:pt idx="20384">
                  <c:v>-0.23000999999999999</c:v>
                </c:pt>
                <c:pt idx="20385">
                  <c:v>-0.22759599999999999</c:v>
                </c:pt>
                <c:pt idx="20386">
                  <c:v>-0.22516600000000001</c:v>
                </c:pt>
                <c:pt idx="20387">
                  <c:v>-0.22272500000000001</c:v>
                </c:pt>
                <c:pt idx="20388">
                  <c:v>-0.220276</c:v>
                </c:pt>
                <c:pt idx="20389">
                  <c:v>-0.21782299999999999</c:v>
                </c:pt>
                <c:pt idx="20390">
                  <c:v>-0.215361</c:v>
                </c:pt>
                <c:pt idx="20391">
                  <c:v>-0.21288499999999999</c:v>
                </c:pt>
                <c:pt idx="20392">
                  <c:v>-0.210394</c:v>
                </c:pt>
                <c:pt idx="20393">
                  <c:v>-0.20789099999999999</c:v>
                </c:pt>
                <c:pt idx="20394">
                  <c:v>-0.20538300000000001</c:v>
                </c:pt>
                <c:pt idx="20395">
                  <c:v>-0.20286999999999999</c:v>
                </c:pt>
                <c:pt idx="20396">
                  <c:v>-0.200352</c:v>
                </c:pt>
                <c:pt idx="20397">
                  <c:v>-0.197825</c:v>
                </c:pt>
                <c:pt idx="20398">
                  <c:v>-0.19528200000000001</c:v>
                </c:pt>
                <c:pt idx="20399">
                  <c:v>-0.19272500000000001</c:v>
                </c:pt>
                <c:pt idx="20400">
                  <c:v>-0.190168</c:v>
                </c:pt>
                <c:pt idx="20401">
                  <c:v>-0.18762799999999999</c:v>
                </c:pt>
                <c:pt idx="20402">
                  <c:v>-0.185111</c:v>
                </c:pt>
                <c:pt idx="20403">
                  <c:v>-0.18262</c:v>
                </c:pt>
                <c:pt idx="20404">
                  <c:v>-0.18015300000000001</c:v>
                </c:pt>
                <c:pt idx="20405">
                  <c:v>-0.17771700000000001</c:v>
                </c:pt>
                <c:pt idx="20406">
                  <c:v>-0.17530999999999999</c:v>
                </c:pt>
                <c:pt idx="20407">
                  <c:v>-0.172929</c:v>
                </c:pt>
                <c:pt idx="20408">
                  <c:v>-0.17057600000000001</c:v>
                </c:pt>
                <c:pt idx="20409">
                  <c:v>-0.168263</c:v>
                </c:pt>
                <c:pt idx="20410">
                  <c:v>-0.16600699999999999</c:v>
                </c:pt>
                <c:pt idx="20411">
                  <c:v>-0.16381299999999999</c:v>
                </c:pt>
                <c:pt idx="20412">
                  <c:v>-0.16167999999999999</c:v>
                </c:pt>
                <c:pt idx="20413">
                  <c:v>-0.15960099999999999</c:v>
                </c:pt>
                <c:pt idx="20414">
                  <c:v>-0.15756700000000001</c:v>
                </c:pt>
                <c:pt idx="20415">
                  <c:v>-0.15557299999999999</c:v>
                </c:pt>
                <c:pt idx="20416">
                  <c:v>-0.15361900000000001</c:v>
                </c:pt>
                <c:pt idx="20417">
                  <c:v>-0.15171000000000001</c:v>
                </c:pt>
                <c:pt idx="20418">
                  <c:v>-0.14985000000000001</c:v>
                </c:pt>
                <c:pt idx="20419">
                  <c:v>-0.14804200000000001</c:v>
                </c:pt>
                <c:pt idx="20420">
                  <c:v>-0.146291</c:v>
                </c:pt>
                <c:pt idx="20421">
                  <c:v>-0.14460200000000001</c:v>
                </c:pt>
                <c:pt idx="20422">
                  <c:v>-0.142983</c:v>
                </c:pt>
                <c:pt idx="20423">
                  <c:v>-0.14144100000000001</c:v>
                </c:pt>
                <c:pt idx="20424">
                  <c:v>-0.13997899999999999</c:v>
                </c:pt>
                <c:pt idx="20425">
                  <c:v>-0.138596</c:v>
                </c:pt>
                <c:pt idx="20426">
                  <c:v>-0.13728499999999999</c:v>
                </c:pt>
                <c:pt idx="20427">
                  <c:v>-0.136047</c:v>
                </c:pt>
                <c:pt idx="20428">
                  <c:v>-0.134885</c:v>
                </c:pt>
                <c:pt idx="20429">
                  <c:v>-0.13380800000000001</c:v>
                </c:pt>
                <c:pt idx="20430">
                  <c:v>-0.132827</c:v>
                </c:pt>
                <c:pt idx="20431">
                  <c:v>-0.13194</c:v>
                </c:pt>
                <c:pt idx="20432">
                  <c:v>-0.13114200000000001</c:v>
                </c:pt>
                <c:pt idx="20433">
                  <c:v>-0.13043099999999999</c:v>
                </c:pt>
                <c:pt idx="20434">
                  <c:v>-0.129803</c:v>
                </c:pt>
                <c:pt idx="20435">
                  <c:v>-0.12925500000000001</c:v>
                </c:pt>
                <c:pt idx="20436">
                  <c:v>-0.12878999999999999</c:v>
                </c:pt>
                <c:pt idx="20437">
                  <c:v>-0.128417</c:v>
                </c:pt>
                <c:pt idx="20438">
                  <c:v>-0.12814400000000001</c:v>
                </c:pt>
                <c:pt idx="20439">
                  <c:v>-0.12796399999999999</c:v>
                </c:pt>
                <c:pt idx="20440">
                  <c:v>-0.12787899999999999</c:v>
                </c:pt>
                <c:pt idx="20441">
                  <c:v>-0.12789800000000001</c:v>
                </c:pt>
                <c:pt idx="20442">
                  <c:v>-0.128025</c:v>
                </c:pt>
                <c:pt idx="20443">
                  <c:v>-0.12825500000000001</c:v>
                </c:pt>
                <c:pt idx="20444">
                  <c:v>-0.128576</c:v>
                </c:pt>
                <c:pt idx="20445">
                  <c:v>-0.12898699999999999</c:v>
                </c:pt>
                <c:pt idx="20446">
                  <c:v>-0.12949099999999999</c:v>
                </c:pt>
                <c:pt idx="20447">
                  <c:v>-0.130081</c:v>
                </c:pt>
                <c:pt idx="20448">
                  <c:v>-0.130744</c:v>
                </c:pt>
                <c:pt idx="20449">
                  <c:v>-0.131471</c:v>
                </c:pt>
                <c:pt idx="20450">
                  <c:v>-0.13226099999999999</c:v>
                </c:pt>
                <c:pt idx="20451">
                  <c:v>-0.13310900000000001</c:v>
                </c:pt>
                <c:pt idx="20452">
                  <c:v>-0.134017</c:v>
                </c:pt>
                <c:pt idx="20453">
                  <c:v>-0.13499700000000001</c:v>
                </c:pt>
                <c:pt idx="20454">
                  <c:v>-0.13606499999999999</c:v>
                </c:pt>
                <c:pt idx="20455">
                  <c:v>-0.13722100000000001</c:v>
                </c:pt>
                <c:pt idx="20456">
                  <c:v>-0.13845299999999999</c:v>
                </c:pt>
                <c:pt idx="20457">
                  <c:v>-0.13974500000000001</c:v>
                </c:pt>
                <c:pt idx="20458">
                  <c:v>-0.14108799999999999</c:v>
                </c:pt>
                <c:pt idx="20459">
                  <c:v>-0.142482</c:v>
                </c:pt>
                <c:pt idx="20460">
                  <c:v>-0.143929</c:v>
                </c:pt>
                <c:pt idx="20461">
                  <c:v>-0.145425</c:v>
                </c:pt>
                <c:pt idx="20462">
                  <c:v>-0.146978</c:v>
                </c:pt>
                <c:pt idx="20463">
                  <c:v>-0.14860300000000001</c:v>
                </c:pt>
                <c:pt idx="20464">
                  <c:v>-0.15030099999999999</c:v>
                </c:pt>
                <c:pt idx="20465">
                  <c:v>-0.15206600000000001</c:v>
                </c:pt>
                <c:pt idx="20466">
                  <c:v>-0.153887</c:v>
                </c:pt>
                <c:pt idx="20467">
                  <c:v>-0.155752</c:v>
                </c:pt>
                <c:pt idx="20468">
                  <c:v>-0.15765899999999999</c:v>
                </c:pt>
                <c:pt idx="20469">
                  <c:v>-0.159605</c:v>
                </c:pt>
                <c:pt idx="20470">
                  <c:v>-0.16158900000000001</c:v>
                </c:pt>
                <c:pt idx="20471">
                  <c:v>-0.163607</c:v>
                </c:pt>
                <c:pt idx="20472">
                  <c:v>-0.16565299999999999</c:v>
                </c:pt>
                <c:pt idx="20473">
                  <c:v>-0.16773099999999999</c:v>
                </c:pt>
                <c:pt idx="20474">
                  <c:v>-0.169848</c:v>
                </c:pt>
                <c:pt idx="20475">
                  <c:v>-0.17199800000000001</c:v>
                </c:pt>
                <c:pt idx="20476">
                  <c:v>-0.17417099999999999</c:v>
                </c:pt>
                <c:pt idx="20477">
                  <c:v>-0.17635400000000001</c:v>
                </c:pt>
                <c:pt idx="20478">
                  <c:v>-0.178537</c:v>
                </c:pt>
                <c:pt idx="20479">
                  <c:v>-0.18071400000000001</c:v>
                </c:pt>
                <c:pt idx="20480">
                  <c:v>-0.18288199999999999</c:v>
                </c:pt>
                <c:pt idx="20481">
                  <c:v>-0.18504499999999999</c:v>
                </c:pt>
                <c:pt idx="20482">
                  <c:v>-0.18721099999999999</c:v>
                </c:pt>
                <c:pt idx="20483">
                  <c:v>-0.189387</c:v>
                </c:pt>
                <c:pt idx="20484">
                  <c:v>-0.19157199999999999</c:v>
                </c:pt>
                <c:pt idx="20485">
                  <c:v>-0.19375700000000001</c:v>
                </c:pt>
                <c:pt idx="20486">
                  <c:v>-0.195941</c:v>
                </c:pt>
                <c:pt idx="20487">
                  <c:v>-0.198134</c:v>
                </c:pt>
                <c:pt idx="20488">
                  <c:v>-0.200349</c:v>
                </c:pt>
                <c:pt idx="20489">
                  <c:v>-0.20259199999999999</c:v>
                </c:pt>
                <c:pt idx="20490">
                  <c:v>-0.20485999999999999</c:v>
                </c:pt>
                <c:pt idx="20491">
                  <c:v>-0.20715</c:v>
                </c:pt>
                <c:pt idx="20492">
                  <c:v>-0.20946200000000001</c:v>
                </c:pt>
                <c:pt idx="20493">
                  <c:v>-0.21179100000000001</c:v>
                </c:pt>
                <c:pt idx="20494">
                  <c:v>-0.21412300000000001</c:v>
                </c:pt>
                <c:pt idx="20495">
                  <c:v>-0.216443</c:v>
                </c:pt>
                <c:pt idx="20496">
                  <c:v>-0.21875</c:v>
                </c:pt>
                <c:pt idx="20497">
                  <c:v>-0.22104799999999999</c:v>
                </c:pt>
                <c:pt idx="20498">
                  <c:v>-0.22333900000000001</c:v>
                </c:pt>
                <c:pt idx="20499">
                  <c:v>-0.22561899999999999</c:v>
                </c:pt>
                <c:pt idx="20500">
                  <c:v>-0.227882</c:v>
                </c:pt>
                <c:pt idx="20501">
                  <c:v>-0.23011699999999999</c:v>
                </c:pt>
                <c:pt idx="20502">
                  <c:v>-0.232317</c:v>
                </c:pt>
                <c:pt idx="20503">
                  <c:v>-0.234486</c:v>
                </c:pt>
                <c:pt idx="20504">
                  <c:v>-0.23663200000000001</c:v>
                </c:pt>
                <c:pt idx="20505">
                  <c:v>-0.238764</c:v>
                </c:pt>
                <c:pt idx="20506">
                  <c:v>-0.240892</c:v>
                </c:pt>
                <c:pt idx="20507">
                  <c:v>-0.24302000000000001</c:v>
                </c:pt>
                <c:pt idx="20508">
                  <c:v>-0.245143</c:v>
                </c:pt>
                <c:pt idx="20509">
                  <c:v>-0.24725800000000001</c:v>
                </c:pt>
                <c:pt idx="20510">
                  <c:v>-0.249362</c:v>
                </c:pt>
                <c:pt idx="20511">
                  <c:v>-0.25145099999999998</c:v>
                </c:pt>
                <c:pt idx="20512">
                  <c:v>-0.25351200000000002</c:v>
                </c:pt>
                <c:pt idx="20513">
                  <c:v>-0.25554100000000002</c:v>
                </c:pt>
                <c:pt idx="20514">
                  <c:v>-0.257544</c:v>
                </c:pt>
                <c:pt idx="20515">
                  <c:v>-0.25953199999999998</c:v>
                </c:pt>
                <c:pt idx="20516">
                  <c:v>-0.26151000000000002</c:v>
                </c:pt>
                <c:pt idx="20517">
                  <c:v>-0.26346999999999998</c:v>
                </c:pt>
                <c:pt idx="20518">
                  <c:v>-0.26540799999999998</c:v>
                </c:pt>
                <c:pt idx="20519">
                  <c:v>-0.26732800000000001</c:v>
                </c:pt>
                <c:pt idx="20520">
                  <c:v>-0.269235</c:v>
                </c:pt>
                <c:pt idx="20521">
                  <c:v>-0.27112799999999998</c:v>
                </c:pt>
                <c:pt idx="20522">
                  <c:v>-0.27300600000000003</c:v>
                </c:pt>
                <c:pt idx="20523">
                  <c:v>-0.27487299999999998</c:v>
                </c:pt>
                <c:pt idx="20524">
                  <c:v>-0.27673199999999998</c:v>
                </c:pt>
                <c:pt idx="20525">
                  <c:v>-0.27857700000000002</c:v>
                </c:pt>
                <c:pt idx="20526">
                  <c:v>-0.28040300000000001</c:v>
                </c:pt>
                <c:pt idx="20527">
                  <c:v>-0.28221000000000002</c:v>
                </c:pt>
                <c:pt idx="20528">
                  <c:v>-0.283993</c:v>
                </c:pt>
                <c:pt idx="20529">
                  <c:v>-0.28575400000000001</c:v>
                </c:pt>
                <c:pt idx="20530">
                  <c:v>-0.28749599999999997</c:v>
                </c:pt>
                <c:pt idx="20531">
                  <c:v>-0.28922300000000001</c:v>
                </c:pt>
                <c:pt idx="20532">
                  <c:v>-0.29093799999999997</c:v>
                </c:pt>
                <c:pt idx="20533">
                  <c:v>-0.29264000000000001</c:v>
                </c:pt>
                <c:pt idx="20534">
                  <c:v>-0.29432399999999997</c:v>
                </c:pt>
                <c:pt idx="20535">
                  <c:v>-0.295985</c:v>
                </c:pt>
                <c:pt idx="20536">
                  <c:v>-0.29761799999999999</c:v>
                </c:pt>
                <c:pt idx="20537">
                  <c:v>-0.29921700000000001</c:v>
                </c:pt>
                <c:pt idx="20538">
                  <c:v>-0.30077500000000001</c:v>
                </c:pt>
                <c:pt idx="20539">
                  <c:v>-0.30228500000000003</c:v>
                </c:pt>
                <c:pt idx="20540">
                  <c:v>-0.30375099999999999</c:v>
                </c:pt>
                <c:pt idx="20541">
                  <c:v>-0.30517499999999997</c:v>
                </c:pt>
                <c:pt idx="20542">
                  <c:v>-0.30654999999999999</c:v>
                </c:pt>
                <c:pt idx="20543">
                  <c:v>-0.30787300000000001</c:v>
                </c:pt>
                <c:pt idx="20544">
                  <c:v>-0.30914700000000001</c:v>
                </c:pt>
                <c:pt idx="20545">
                  <c:v>-0.31038100000000002</c:v>
                </c:pt>
                <c:pt idx="20546">
                  <c:v>-0.311583</c:v>
                </c:pt>
                <c:pt idx="20547">
                  <c:v>-0.31275700000000001</c:v>
                </c:pt>
                <c:pt idx="20548">
                  <c:v>-0.31390899999999999</c:v>
                </c:pt>
                <c:pt idx="20549">
                  <c:v>-0.31503799999999998</c:v>
                </c:pt>
                <c:pt idx="20550">
                  <c:v>-0.31613999999999998</c:v>
                </c:pt>
                <c:pt idx="20551">
                  <c:v>-0.31722099999999998</c:v>
                </c:pt>
                <c:pt idx="20552">
                  <c:v>-0.31827699999999998</c:v>
                </c:pt>
                <c:pt idx="20553">
                  <c:v>-0.31926100000000002</c:v>
                </c:pt>
                <c:pt idx="20554">
                  <c:v>-0.320162</c:v>
                </c:pt>
                <c:pt idx="20555">
                  <c:v>-0.32103799999999999</c:v>
                </c:pt>
                <c:pt idx="20556">
                  <c:v>-0.32190200000000002</c:v>
                </c:pt>
                <c:pt idx="20557">
                  <c:v>-0.32271899999999998</c:v>
                </c:pt>
                <c:pt idx="20558">
                  <c:v>-0.32348700000000002</c:v>
                </c:pt>
                <c:pt idx="20559">
                  <c:v>-0.324216</c:v>
                </c:pt>
                <c:pt idx="20560">
                  <c:v>-0.324901</c:v>
                </c:pt>
                <c:pt idx="20561">
                  <c:v>-0.32553199999999999</c:v>
                </c:pt>
                <c:pt idx="20562">
                  <c:v>-0.326102</c:v>
                </c:pt>
                <c:pt idx="20563">
                  <c:v>-0.32661299999999999</c:v>
                </c:pt>
                <c:pt idx="20564">
                  <c:v>-0.32707000000000003</c:v>
                </c:pt>
                <c:pt idx="20565">
                  <c:v>-0.32747900000000002</c:v>
                </c:pt>
                <c:pt idx="20566">
                  <c:v>-0.32784099999999999</c:v>
                </c:pt>
                <c:pt idx="20567">
                  <c:v>-0.32815</c:v>
                </c:pt>
                <c:pt idx="20568">
                  <c:v>-0.32839800000000002</c:v>
                </c:pt>
                <c:pt idx="20569">
                  <c:v>-0.32858500000000002</c:v>
                </c:pt>
                <c:pt idx="20570">
                  <c:v>-0.32871400000000001</c:v>
                </c:pt>
                <c:pt idx="20571">
                  <c:v>-0.32879199999999997</c:v>
                </c:pt>
                <c:pt idx="20572">
                  <c:v>-0.32882400000000001</c:v>
                </c:pt>
                <c:pt idx="20573">
                  <c:v>-0.32881500000000002</c:v>
                </c:pt>
                <c:pt idx="20574">
                  <c:v>-0.32877299999999998</c:v>
                </c:pt>
                <c:pt idx="20575">
                  <c:v>-0.32869799999999999</c:v>
                </c:pt>
                <c:pt idx="20576">
                  <c:v>-0.32858999999999999</c:v>
                </c:pt>
                <c:pt idx="20577">
                  <c:v>-0.32844800000000002</c:v>
                </c:pt>
                <c:pt idx="20578">
                  <c:v>-0.328262</c:v>
                </c:pt>
                <c:pt idx="20579">
                  <c:v>-0.32801900000000001</c:v>
                </c:pt>
                <c:pt idx="20580">
                  <c:v>-0.32771499999999998</c:v>
                </c:pt>
                <c:pt idx="20581">
                  <c:v>-0.32735900000000001</c:v>
                </c:pt>
                <c:pt idx="20582">
                  <c:v>-0.32695299999999999</c:v>
                </c:pt>
                <c:pt idx="20583">
                  <c:v>-0.32649299999999998</c:v>
                </c:pt>
                <c:pt idx="20584">
                  <c:v>-0.32597399999999999</c:v>
                </c:pt>
                <c:pt idx="20585">
                  <c:v>-0.32539699999999999</c:v>
                </c:pt>
                <c:pt idx="20586">
                  <c:v>-0.32475199999999999</c:v>
                </c:pt>
                <c:pt idx="20587">
                  <c:v>-0.32403100000000001</c:v>
                </c:pt>
                <c:pt idx="20588">
                  <c:v>-0.32323200000000002</c:v>
                </c:pt>
                <c:pt idx="20589">
                  <c:v>-0.32236199999999998</c:v>
                </c:pt>
                <c:pt idx="20590">
                  <c:v>-0.32142300000000001</c:v>
                </c:pt>
                <c:pt idx="20591">
                  <c:v>-0.32041199999999997</c:v>
                </c:pt>
                <c:pt idx="20592">
                  <c:v>-0.319328</c:v>
                </c:pt>
                <c:pt idx="20593">
                  <c:v>-0.31817699999999999</c:v>
                </c:pt>
                <c:pt idx="20594">
                  <c:v>-0.31695800000000002</c:v>
                </c:pt>
                <c:pt idx="20595">
                  <c:v>-0.31566899999999998</c:v>
                </c:pt>
                <c:pt idx="20596">
                  <c:v>-0.31430900000000001</c:v>
                </c:pt>
                <c:pt idx="20597">
                  <c:v>-0.31288500000000002</c:v>
                </c:pt>
                <c:pt idx="20598">
                  <c:v>-0.31139600000000001</c:v>
                </c:pt>
                <c:pt idx="20599">
                  <c:v>-0.30983500000000003</c:v>
                </c:pt>
                <c:pt idx="20600">
                  <c:v>-0.308199</c:v>
                </c:pt>
                <c:pt idx="20601">
                  <c:v>-0.30648599999999998</c:v>
                </c:pt>
                <c:pt idx="20602">
                  <c:v>-0.30469200000000002</c:v>
                </c:pt>
                <c:pt idx="20603">
                  <c:v>-0.302813</c:v>
                </c:pt>
                <c:pt idx="20604">
                  <c:v>-0.30085099999999998</c:v>
                </c:pt>
                <c:pt idx="20605">
                  <c:v>-0.29881099999999999</c:v>
                </c:pt>
                <c:pt idx="20606">
                  <c:v>-0.29670099999999999</c:v>
                </c:pt>
                <c:pt idx="20607">
                  <c:v>-0.29452800000000001</c:v>
                </c:pt>
                <c:pt idx="20608">
                  <c:v>-0.29229300000000003</c:v>
                </c:pt>
                <c:pt idx="20609">
                  <c:v>-0.28999399999999997</c:v>
                </c:pt>
                <c:pt idx="20610">
                  <c:v>-0.28763</c:v>
                </c:pt>
                <c:pt idx="20611">
                  <c:v>-0.28520299999999998</c:v>
                </c:pt>
                <c:pt idx="20612">
                  <c:v>-0.28271600000000002</c:v>
                </c:pt>
                <c:pt idx="20613">
                  <c:v>-0.280163</c:v>
                </c:pt>
                <c:pt idx="20614">
                  <c:v>-0.27754099999999998</c:v>
                </c:pt>
                <c:pt idx="20615">
                  <c:v>-0.27484700000000001</c:v>
                </c:pt>
                <c:pt idx="20616">
                  <c:v>-0.27208199999999999</c:v>
                </c:pt>
                <c:pt idx="20617">
                  <c:v>-0.26925199999999999</c:v>
                </c:pt>
                <c:pt idx="20618">
                  <c:v>-0.26636100000000001</c:v>
                </c:pt>
                <c:pt idx="20619">
                  <c:v>-0.263403</c:v>
                </c:pt>
                <c:pt idx="20620">
                  <c:v>-0.26036300000000001</c:v>
                </c:pt>
                <c:pt idx="20621">
                  <c:v>-0.25723299999999999</c:v>
                </c:pt>
                <c:pt idx="20622">
                  <c:v>-0.25401800000000002</c:v>
                </c:pt>
                <c:pt idx="20623">
                  <c:v>-0.250724</c:v>
                </c:pt>
                <c:pt idx="20624">
                  <c:v>-0.247362</c:v>
                </c:pt>
                <c:pt idx="20625">
                  <c:v>-0.243948</c:v>
                </c:pt>
                <c:pt idx="20626">
                  <c:v>-0.24048600000000001</c:v>
                </c:pt>
                <c:pt idx="20627">
                  <c:v>-0.23697199999999999</c:v>
                </c:pt>
                <c:pt idx="20628">
                  <c:v>-0.233404</c:v>
                </c:pt>
                <c:pt idx="20629">
                  <c:v>-0.229793</c:v>
                </c:pt>
                <c:pt idx="20630">
                  <c:v>-0.22614899999999999</c:v>
                </c:pt>
                <c:pt idx="20631">
                  <c:v>-0.22247500000000001</c:v>
                </c:pt>
                <c:pt idx="20632">
                  <c:v>-0.218781</c:v>
                </c:pt>
                <c:pt idx="20633">
                  <c:v>-0.21507799999999999</c:v>
                </c:pt>
                <c:pt idx="20634">
                  <c:v>-0.211372</c:v>
                </c:pt>
                <c:pt idx="20635">
                  <c:v>-0.20766499999999999</c:v>
                </c:pt>
                <c:pt idx="20636">
                  <c:v>-0.20394999999999999</c:v>
                </c:pt>
                <c:pt idx="20637">
                  <c:v>-0.20022200000000001</c:v>
                </c:pt>
                <c:pt idx="20638">
                  <c:v>-0.19648099999999999</c:v>
                </c:pt>
                <c:pt idx="20639">
                  <c:v>-0.19273199999999999</c:v>
                </c:pt>
                <c:pt idx="20640">
                  <c:v>-0.18895999999999999</c:v>
                </c:pt>
                <c:pt idx="20641">
                  <c:v>-0.18512999999999999</c:v>
                </c:pt>
                <c:pt idx="20642">
                  <c:v>-0.181283</c:v>
                </c:pt>
                <c:pt idx="20643">
                  <c:v>-0.17747199999999999</c:v>
                </c:pt>
                <c:pt idx="20644">
                  <c:v>-0.17367199999999999</c:v>
                </c:pt>
                <c:pt idx="20645">
                  <c:v>-0.169849</c:v>
                </c:pt>
                <c:pt idx="20646">
                  <c:v>-0.166016</c:v>
                </c:pt>
                <c:pt idx="20647">
                  <c:v>-0.162186</c:v>
                </c:pt>
                <c:pt idx="20648">
                  <c:v>-0.158357</c:v>
                </c:pt>
                <c:pt idx="20649">
                  <c:v>-0.154531</c:v>
                </c:pt>
                <c:pt idx="20650">
                  <c:v>-0.15071799999999999</c:v>
                </c:pt>
                <c:pt idx="20651">
                  <c:v>-0.146927</c:v>
                </c:pt>
                <c:pt idx="20652">
                  <c:v>-0.14316599999999999</c:v>
                </c:pt>
                <c:pt idx="20653">
                  <c:v>-0.13944100000000001</c:v>
                </c:pt>
                <c:pt idx="20654">
                  <c:v>-0.13575599999999999</c:v>
                </c:pt>
                <c:pt idx="20655">
                  <c:v>-0.13211400000000001</c:v>
                </c:pt>
                <c:pt idx="20656">
                  <c:v>-0.12851899999999999</c:v>
                </c:pt>
                <c:pt idx="20657">
                  <c:v>-0.12497999999999999</c:v>
                </c:pt>
                <c:pt idx="20658">
                  <c:v>-0.121507</c:v>
                </c:pt>
                <c:pt idx="20659">
                  <c:v>-0.11811099999999999</c:v>
                </c:pt>
                <c:pt idx="20660">
                  <c:v>-0.114797</c:v>
                </c:pt>
                <c:pt idx="20661">
                  <c:v>-0.111568</c:v>
                </c:pt>
                <c:pt idx="20662">
                  <c:v>-0.10842300000000001</c:v>
                </c:pt>
                <c:pt idx="20663">
                  <c:v>-0.10535600000000001</c:v>
                </c:pt>
                <c:pt idx="20664">
                  <c:v>-0.10236199999999999</c:v>
                </c:pt>
                <c:pt idx="20665">
                  <c:v>-9.9433900000000006E-2</c:v>
                </c:pt>
                <c:pt idx="20666">
                  <c:v>-9.6569600000000005E-2</c:v>
                </c:pt>
                <c:pt idx="20667">
                  <c:v>-9.3769900000000003E-2</c:v>
                </c:pt>
                <c:pt idx="20668">
                  <c:v>-9.1038400000000005E-2</c:v>
                </c:pt>
                <c:pt idx="20669">
                  <c:v>-8.8379799999999994E-2</c:v>
                </c:pt>
                <c:pt idx="20670">
                  <c:v>-8.5799899999999998E-2</c:v>
                </c:pt>
                <c:pt idx="20671">
                  <c:v>-8.3298999999999998E-2</c:v>
                </c:pt>
                <c:pt idx="20672">
                  <c:v>-8.0864599999999995E-2</c:v>
                </c:pt>
                <c:pt idx="20673">
                  <c:v>-7.8486100000000003E-2</c:v>
                </c:pt>
                <c:pt idx="20674">
                  <c:v>-7.6169600000000004E-2</c:v>
                </c:pt>
                <c:pt idx="20675">
                  <c:v>-7.3929599999999998E-2</c:v>
                </c:pt>
                <c:pt idx="20676">
                  <c:v>-7.1776300000000001E-2</c:v>
                </c:pt>
                <c:pt idx="20677">
                  <c:v>-6.9715399999999997E-2</c:v>
                </c:pt>
                <c:pt idx="20678">
                  <c:v>-6.7752599999999996E-2</c:v>
                </c:pt>
                <c:pt idx="20679">
                  <c:v>-6.5895700000000001E-2</c:v>
                </c:pt>
                <c:pt idx="20680">
                  <c:v>-6.4148999999999998E-2</c:v>
                </c:pt>
                <c:pt idx="20681">
                  <c:v>-6.25111E-2</c:v>
                </c:pt>
                <c:pt idx="20682">
                  <c:v>-6.0977400000000001E-2</c:v>
                </c:pt>
                <c:pt idx="20683">
                  <c:v>-5.9544699999999999E-2</c:v>
                </c:pt>
                <c:pt idx="20684">
                  <c:v>-5.82137E-2</c:v>
                </c:pt>
                <c:pt idx="20685">
                  <c:v>-5.6988499999999997E-2</c:v>
                </c:pt>
                <c:pt idx="20686">
                  <c:v>-5.5872499999999999E-2</c:v>
                </c:pt>
                <c:pt idx="20687">
                  <c:v>-5.4865999999999998E-2</c:v>
                </c:pt>
                <c:pt idx="20688">
                  <c:v>-5.3964100000000001E-2</c:v>
                </c:pt>
                <c:pt idx="20689">
                  <c:v>-5.3158700000000003E-2</c:v>
                </c:pt>
                <c:pt idx="20690">
                  <c:v>-5.2444900000000003E-2</c:v>
                </c:pt>
                <c:pt idx="20691">
                  <c:v>-5.18244E-2</c:v>
                </c:pt>
                <c:pt idx="20692">
                  <c:v>-5.1302E-2</c:v>
                </c:pt>
                <c:pt idx="20693">
                  <c:v>-5.0882700000000003E-2</c:v>
                </c:pt>
                <c:pt idx="20694">
                  <c:v>-5.0573600000000003E-2</c:v>
                </c:pt>
                <c:pt idx="20695">
                  <c:v>-5.0380000000000001E-2</c:v>
                </c:pt>
                <c:pt idx="20696">
                  <c:v>-5.0300200000000003E-2</c:v>
                </c:pt>
                <c:pt idx="20697">
                  <c:v>-5.0332500000000002E-2</c:v>
                </c:pt>
                <c:pt idx="20698">
                  <c:v>-5.04784E-2</c:v>
                </c:pt>
                <c:pt idx="20699">
                  <c:v>-5.0734700000000001E-2</c:v>
                </c:pt>
                <c:pt idx="20700">
                  <c:v>-5.1090999999999998E-2</c:v>
                </c:pt>
                <c:pt idx="20701">
                  <c:v>-5.1539500000000002E-2</c:v>
                </c:pt>
                <c:pt idx="20702">
                  <c:v>-5.2081200000000001E-2</c:v>
                </c:pt>
                <c:pt idx="20703">
                  <c:v>-5.2722600000000001E-2</c:v>
                </c:pt>
                <c:pt idx="20704">
                  <c:v>-5.3469099999999999E-2</c:v>
                </c:pt>
                <c:pt idx="20705">
                  <c:v>-5.4323999999999997E-2</c:v>
                </c:pt>
                <c:pt idx="20706">
                  <c:v>-5.5284399999999997E-2</c:v>
                </c:pt>
                <c:pt idx="20707">
                  <c:v>-5.6341799999999997E-2</c:v>
                </c:pt>
                <c:pt idx="20708">
                  <c:v>-5.7491E-2</c:v>
                </c:pt>
                <c:pt idx="20709">
                  <c:v>-5.8733899999999999E-2</c:v>
                </c:pt>
                <c:pt idx="20710">
                  <c:v>-6.0075200000000002E-2</c:v>
                </c:pt>
                <c:pt idx="20711">
                  <c:v>-6.1516099999999997E-2</c:v>
                </c:pt>
                <c:pt idx="20712">
                  <c:v>-6.30574E-2</c:v>
                </c:pt>
                <c:pt idx="20713">
                  <c:v>-6.4701499999999995E-2</c:v>
                </c:pt>
                <c:pt idx="20714">
                  <c:v>-6.6446400000000003E-2</c:v>
                </c:pt>
                <c:pt idx="20715">
                  <c:v>-6.8284899999999996E-2</c:v>
                </c:pt>
                <c:pt idx="20716">
                  <c:v>-7.0214399999999996E-2</c:v>
                </c:pt>
                <c:pt idx="20717">
                  <c:v>-7.2239899999999996E-2</c:v>
                </c:pt>
                <c:pt idx="20718">
                  <c:v>-7.4365100000000003E-2</c:v>
                </c:pt>
                <c:pt idx="20719">
                  <c:v>-7.6586899999999999E-2</c:v>
                </c:pt>
                <c:pt idx="20720">
                  <c:v>-7.8899300000000006E-2</c:v>
                </c:pt>
                <c:pt idx="20721">
                  <c:v>-8.1294900000000003E-2</c:v>
                </c:pt>
                <c:pt idx="20722">
                  <c:v>-8.3765400000000004E-2</c:v>
                </c:pt>
                <c:pt idx="20723">
                  <c:v>-8.6303099999999994E-2</c:v>
                </c:pt>
                <c:pt idx="20724">
                  <c:v>-8.8902099999999998E-2</c:v>
                </c:pt>
                <c:pt idx="20725">
                  <c:v>-9.1558299999999995E-2</c:v>
                </c:pt>
                <c:pt idx="20726">
                  <c:v>-9.4267799999999999E-2</c:v>
                </c:pt>
                <c:pt idx="20727">
                  <c:v>-9.70274E-2</c:v>
                </c:pt>
                <c:pt idx="20728">
                  <c:v>-9.9836800000000003E-2</c:v>
                </c:pt>
                <c:pt idx="20729">
                  <c:v>-0.102696</c:v>
                </c:pt>
                <c:pt idx="20730">
                  <c:v>-0.105602</c:v>
                </c:pt>
                <c:pt idx="20731">
                  <c:v>-0.10854900000000001</c:v>
                </c:pt>
                <c:pt idx="20732">
                  <c:v>-0.111529</c:v>
                </c:pt>
                <c:pt idx="20733">
                  <c:v>-0.114541</c:v>
                </c:pt>
                <c:pt idx="20734">
                  <c:v>-0.11758200000000001</c:v>
                </c:pt>
                <c:pt idx="20735">
                  <c:v>-0.12064800000000001</c:v>
                </c:pt>
                <c:pt idx="20736">
                  <c:v>-0.123737</c:v>
                </c:pt>
                <c:pt idx="20737">
                  <c:v>-0.12684599999999999</c:v>
                </c:pt>
                <c:pt idx="20738">
                  <c:v>-0.12997700000000001</c:v>
                </c:pt>
                <c:pt idx="20739">
                  <c:v>-0.133131</c:v>
                </c:pt>
                <c:pt idx="20740">
                  <c:v>-0.13630700000000001</c:v>
                </c:pt>
                <c:pt idx="20741">
                  <c:v>-0.13950099999999999</c:v>
                </c:pt>
                <c:pt idx="20742">
                  <c:v>-0.142711</c:v>
                </c:pt>
                <c:pt idx="20743">
                  <c:v>-0.14593900000000001</c:v>
                </c:pt>
                <c:pt idx="20744">
                  <c:v>-0.14918400000000001</c:v>
                </c:pt>
                <c:pt idx="20745">
                  <c:v>-0.15243999999999999</c:v>
                </c:pt>
                <c:pt idx="20746">
                  <c:v>-0.15570400000000001</c:v>
                </c:pt>
                <c:pt idx="20747">
                  <c:v>-0.15897</c:v>
                </c:pt>
                <c:pt idx="20748">
                  <c:v>-0.16223599999999999</c:v>
                </c:pt>
                <c:pt idx="20749">
                  <c:v>-0.165495</c:v>
                </c:pt>
                <c:pt idx="20750">
                  <c:v>-0.168741</c:v>
                </c:pt>
                <c:pt idx="20751">
                  <c:v>-0.17197100000000001</c:v>
                </c:pt>
                <c:pt idx="20752">
                  <c:v>-0.17518</c:v>
                </c:pt>
                <c:pt idx="20753">
                  <c:v>-0.17836299999999999</c:v>
                </c:pt>
                <c:pt idx="20754">
                  <c:v>-0.18151700000000001</c:v>
                </c:pt>
                <c:pt idx="20755">
                  <c:v>-0.184637</c:v>
                </c:pt>
                <c:pt idx="20756">
                  <c:v>-0.18771499999999999</c:v>
                </c:pt>
                <c:pt idx="20757">
                  <c:v>-0.190751</c:v>
                </c:pt>
                <c:pt idx="20758">
                  <c:v>-0.193746</c:v>
                </c:pt>
                <c:pt idx="20759">
                  <c:v>-0.19670199999999999</c:v>
                </c:pt>
                <c:pt idx="20760">
                  <c:v>-0.19961699999999999</c:v>
                </c:pt>
                <c:pt idx="20761">
                  <c:v>-0.202489</c:v>
                </c:pt>
                <c:pt idx="20762">
                  <c:v>-0.205318</c:v>
                </c:pt>
                <c:pt idx="20763">
                  <c:v>-0.20810200000000001</c:v>
                </c:pt>
                <c:pt idx="20764">
                  <c:v>-0.210836</c:v>
                </c:pt>
                <c:pt idx="20765">
                  <c:v>-0.21351400000000001</c:v>
                </c:pt>
                <c:pt idx="20766">
                  <c:v>-0.21613199999999999</c:v>
                </c:pt>
                <c:pt idx="20767">
                  <c:v>-0.21868799999999999</c:v>
                </c:pt>
                <c:pt idx="20768">
                  <c:v>-0.22118399999999999</c:v>
                </c:pt>
                <c:pt idx="20769">
                  <c:v>-0.22361600000000001</c:v>
                </c:pt>
                <c:pt idx="20770">
                  <c:v>-0.22597999999999999</c:v>
                </c:pt>
                <c:pt idx="20771">
                  <c:v>-0.228271</c:v>
                </c:pt>
                <c:pt idx="20772">
                  <c:v>-0.230488</c:v>
                </c:pt>
                <c:pt idx="20773">
                  <c:v>-0.232631</c:v>
                </c:pt>
                <c:pt idx="20774">
                  <c:v>-0.23469699999999999</c:v>
                </c:pt>
                <c:pt idx="20775">
                  <c:v>-0.236679</c:v>
                </c:pt>
                <c:pt idx="20776">
                  <c:v>-0.23857100000000001</c:v>
                </c:pt>
                <c:pt idx="20777">
                  <c:v>-0.24037</c:v>
                </c:pt>
                <c:pt idx="20778">
                  <c:v>-0.24207200000000001</c:v>
                </c:pt>
                <c:pt idx="20779">
                  <c:v>-0.243676</c:v>
                </c:pt>
                <c:pt idx="20780">
                  <c:v>-0.24518100000000001</c:v>
                </c:pt>
                <c:pt idx="20781">
                  <c:v>-0.24659200000000001</c:v>
                </c:pt>
                <c:pt idx="20782">
                  <c:v>-0.24790499999999999</c:v>
                </c:pt>
                <c:pt idx="20783">
                  <c:v>-0.24911800000000001</c:v>
                </c:pt>
                <c:pt idx="20784">
                  <c:v>-0.250226</c:v>
                </c:pt>
                <c:pt idx="20785">
                  <c:v>-0.25122800000000001</c:v>
                </c:pt>
                <c:pt idx="20786">
                  <c:v>-0.25212000000000001</c:v>
                </c:pt>
                <c:pt idx="20787">
                  <c:v>-0.25289800000000001</c:v>
                </c:pt>
                <c:pt idx="20788">
                  <c:v>-0.25355899999999998</c:v>
                </c:pt>
                <c:pt idx="20789">
                  <c:v>-0.25410199999999999</c:v>
                </c:pt>
                <c:pt idx="20790">
                  <c:v>-0.25452900000000001</c:v>
                </c:pt>
                <c:pt idx="20791">
                  <c:v>-0.25484499999999999</c:v>
                </c:pt>
                <c:pt idx="20792">
                  <c:v>-0.25505100000000003</c:v>
                </c:pt>
                <c:pt idx="20793">
                  <c:v>-0.25514999999999999</c:v>
                </c:pt>
                <c:pt idx="20794">
                  <c:v>-0.25514300000000001</c:v>
                </c:pt>
                <c:pt idx="20795">
                  <c:v>-0.25503100000000001</c:v>
                </c:pt>
                <c:pt idx="20796">
                  <c:v>-0.25481100000000001</c:v>
                </c:pt>
                <c:pt idx="20797">
                  <c:v>-0.25447900000000001</c:v>
                </c:pt>
                <c:pt idx="20798">
                  <c:v>-0.25403500000000001</c:v>
                </c:pt>
                <c:pt idx="20799">
                  <c:v>-0.25348199999999999</c:v>
                </c:pt>
                <c:pt idx="20800">
                  <c:v>-0.25281700000000001</c:v>
                </c:pt>
                <c:pt idx="20801">
                  <c:v>-0.25203700000000001</c:v>
                </c:pt>
                <c:pt idx="20802">
                  <c:v>-0.25113999999999997</c:v>
                </c:pt>
                <c:pt idx="20803">
                  <c:v>-0.25012600000000001</c:v>
                </c:pt>
                <c:pt idx="20804">
                  <c:v>-0.24899099999999999</c:v>
                </c:pt>
                <c:pt idx="20805">
                  <c:v>-0.24773999999999999</c:v>
                </c:pt>
                <c:pt idx="20806">
                  <c:v>-0.24637400000000001</c:v>
                </c:pt>
                <c:pt idx="20807">
                  <c:v>-0.244891</c:v>
                </c:pt>
                <c:pt idx="20808">
                  <c:v>-0.243288</c:v>
                </c:pt>
                <c:pt idx="20809">
                  <c:v>-0.241565</c:v>
                </c:pt>
                <c:pt idx="20810">
                  <c:v>-0.239731</c:v>
                </c:pt>
                <c:pt idx="20811">
                  <c:v>-0.23779400000000001</c:v>
                </c:pt>
                <c:pt idx="20812">
                  <c:v>-0.23576</c:v>
                </c:pt>
                <c:pt idx="20813">
                  <c:v>-0.23363100000000001</c:v>
                </c:pt>
                <c:pt idx="20814">
                  <c:v>-0.231407</c:v>
                </c:pt>
                <c:pt idx="20815">
                  <c:v>-0.22909199999999999</c:v>
                </c:pt>
                <c:pt idx="20816">
                  <c:v>-0.226692</c:v>
                </c:pt>
                <c:pt idx="20817">
                  <c:v>-0.22420899999999999</c:v>
                </c:pt>
                <c:pt idx="20818">
                  <c:v>-0.221638</c:v>
                </c:pt>
                <c:pt idx="20819">
                  <c:v>-0.21898000000000001</c:v>
                </c:pt>
                <c:pt idx="20820">
                  <c:v>-0.21624299999999999</c:v>
                </c:pt>
                <c:pt idx="20821">
                  <c:v>-0.21343300000000001</c:v>
                </c:pt>
                <c:pt idx="20822">
                  <c:v>-0.21055199999999999</c:v>
                </c:pt>
                <c:pt idx="20823">
                  <c:v>-0.20760200000000001</c:v>
                </c:pt>
                <c:pt idx="20824">
                  <c:v>-0.20458100000000001</c:v>
                </c:pt>
                <c:pt idx="20825">
                  <c:v>-0.201491</c:v>
                </c:pt>
                <c:pt idx="20826">
                  <c:v>-0.19834099999999999</c:v>
                </c:pt>
                <c:pt idx="20827">
                  <c:v>-0.19512699999999999</c:v>
                </c:pt>
                <c:pt idx="20828">
                  <c:v>-0.19179599999999999</c:v>
                </c:pt>
                <c:pt idx="20829">
                  <c:v>-0.188333</c:v>
                </c:pt>
                <c:pt idx="20830">
                  <c:v>-0.184806</c:v>
                </c:pt>
                <c:pt idx="20831">
                  <c:v>-0.18123700000000001</c:v>
                </c:pt>
                <c:pt idx="20832">
                  <c:v>-0.177595</c:v>
                </c:pt>
                <c:pt idx="20833">
                  <c:v>-0.17388300000000001</c:v>
                </c:pt>
                <c:pt idx="20834">
                  <c:v>-0.170122</c:v>
                </c:pt>
                <c:pt idx="20835">
                  <c:v>-0.16632</c:v>
                </c:pt>
                <c:pt idx="20836">
                  <c:v>-0.16247700000000001</c:v>
                </c:pt>
                <c:pt idx="20837">
                  <c:v>-0.15859000000000001</c:v>
                </c:pt>
                <c:pt idx="20838">
                  <c:v>-0.15465999999999999</c:v>
                </c:pt>
                <c:pt idx="20839">
                  <c:v>-0.15068999999999999</c:v>
                </c:pt>
                <c:pt idx="20840">
                  <c:v>-0.14668500000000001</c:v>
                </c:pt>
                <c:pt idx="20841">
                  <c:v>-0.142653</c:v>
                </c:pt>
                <c:pt idx="20842">
                  <c:v>-0.138595</c:v>
                </c:pt>
                <c:pt idx="20843">
                  <c:v>-0.134516</c:v>
                </c:pt>
                <c:pt idx="20844">
                  <c:v>-0.13042400000000001</c:v>
                </c:pt>
                <c:pt idx="20845">
                  <c:v>-0.126328</c:v>
                </c:pt>
                <c:pt idx="20846">
                  <c:v>-0.122236</c:v>
                </c:pt>
                <c:pt idx="20847">
                  <c:v>-0.11815299999999999</c:v>
                </c:pt>
                <c:pt idx="20848">
                  <c:v>-0.114081</c:v>
                </c:pt>
                <c:pt idx="20849">
                  <c:v>-0.11002099999999999</c:v>
                </c:pt>
                <c:pt idx="20850">
                  <c:v>-0.105973</c:v>
                </c:pt>
                <c:pt idx="20851">
                  <c:v>-0.101935</c:v>
                </c:pt>
                <c:pt idx="20852">
                  <c:v>-9.7910899999999995E-2</c:v>
                </c:pt>
                <c:pt idx="20853">
                  <c:v>-9.3902600000000003E-2</c:v>
                </c:pt>
                <c:pt idx="20854">
                  <c:v>-8.9910000000000004E-2</c:v>
                </c:pt>
                <c:pt idx="20855">
                  <c:v>-8.5933599999999999E-2</c:v>
                </c:pt>
                <c:pt idx="20856">
                  <c:v>-8.1975900000000004E-2</c:v>
                </c:pt>
                <c:pt idx="20857">
                  <c:v>-7.8037999999999996E-2</c:v>
                </c:pt>
                <c:pt idx="20858">
                  <c:v>-7.4121599999999996E-2</c:v>
                </c:pt>
                <c:pt idx="20859">
                  <c:v>-7.0228200000000005E-2</c:v>
                </c:pt>
                <c:pt idx="20860">
                  <c:v>-6.6355800000000006E-2</c:v>
                </c:pt>
                <c:pt idx="20861">
                  <c:v>-6.2504799999999999E-2</c:v>
                </c:pt>
                <c:pt idx="20862">
                  <c:v>-5.8679700000000001E-2</c:v>
                </c:pt>
                <c:pt idx="20863">
                  <c:v>-5.4884700000000002E-2</c:v>
                </c:pt>
                <c:pt idx="20864">
                  <c:v>-5.1124099999999999E-2</c:v>
                </c:pt>
                <c:pt idx="20865">
                  <c:v>-4.7402399999999997E-2</c:v>
                </c:pt>
                <c:pt idx="20866">
                  <c:v>-4.3722299999999999E-2</c:v>
                </c:pt>
                <c:pt idx="20867">
                  <c:v>-4.0085799999999998E-2</c:v>
                </c:pt>
                <c:pt idx="20868">
                  <c:v>-3.64943E-2</c:v>
                </c:pt>
                <c:pt idx="20869">
                  <c:v>-3.2949600000000002E-2</c:v>
                </c:pt>
                <c:pt idx="20870">
                  <c:v>-2.94536E-2</c:v>
                </c:pt>
                <c:pt idx="20871">
                  <c:v>-2.6007499999999999E-2</c:v>
                </c:pt>
                <c:pt idx="20872">
                  <c:v>-2.26121E-2</c:v>
                </c:pt>
                <c:pt idx="20873">
                  <c:v>-1.9267699999999999E-2</c:v>
                </c:pt>
                <c:pt idx="20874">
                  <c:v>-1.5974800000000001E-2</c:v>
                </c:pt>
                <c:pt idx="20875">
                  <c:v>-1.2733400000000001E-2</c:v>
                </c:pt>
                <c:pt idx="20876" formatCode="0.00E+00">
                  <c:v>-9.5436099999999992E-3</c:v>
                </c:pt>
                <c:pt idx="20877" formatCode="0.00E+00">
                  <c:v>-6.404E-3</c:v>
                </c:pt>
                <c:pt idx="20878" formatCode="0.00E+00">
                  <c:v>-3.3123900000000001E-3</c:v>
                </c:pt>
                <c:pt idx="20879" formatCode="0.00E+00">
                  <c:v>-2.6861099999999998E-4</c:v>
                </c:pt>
                <c:pt idx="20880" formatCode="0.00E+00">
                  <c:v>2.72391E-3</c:v>
                </c:pt>
                <c:pt idx="20881" formatCode="0.00E+00">
                  <c:v>5.66016E-3</c:v>
                </c:pt>
                <c:pt idx="20882" formatCode="0.00E+00">
                  <c:v>8.5366899999999996E-3</c:v>
                </c:pt>
                <c:pt idx="20883">
                  <c:v>1.13524E-2</c:v>
                </c:pt>
                <c:pt idx="20884">
                  <c:v>1.4106499999999999E-2</c:v>
                </c:pt>
                <c:pt idx="20885">
                  <c:v>1.6797300000000001E-2</c:v>
                </c:pt>
                <c:pt idx="20886">
                  <c:v>1.94234E-2</c:v>
                </c:pt>
                <c:pt idx="20887">
                  <c:v>2.1985500000000002E-2</c:v>
                </c:pt>
                <c:pt idx="20888">
                  <c:v>2.4485400000000001E-2</c:v>
                </c:pt>
                <c:pt idx="20889">
                  <c:v>2.6923300000000001E-2</c:v>
                </c:pt>
                <c:pt idx="20890">
                  <c:v>2.9297299999999998E-2</c:v>
                </c:pt>
                <c:pt idx="20891">
                  <c:v>3.1604500000000001E-2</c:v>
                </c:pt>
                <c:pt idx="20892">
                  <c:v>3.3842200000000003E-2</c:v>
                </c:pt>
                <c:pt idx="20893">
                  <c:v>3.6009600000000003E-2</c:v>
                </c:pt>
                <c:pt idx="20894">
                  <c:v>3.81108E-2</c:v>
                </c:pt>
                <c:pt idx="20895">
                  <c:v>4.01527E-2</c:v>
                </c:pt>
                <c:pt idx="20896">
                  <c:v>4.2138399999999999E-2</c:v>
                </c:pt>
                <c:pt idx="20897">
                  <c:v>4.40667E-2</c:v>
                </c:pt>
                <c:pt idx="20898">
                  <c:v>4.5935700000000003E-2</c:v>
                </c:pt>
                <c:pt idx="20899">
                  <c:v>4.7744000000000002E-2</c:v>
                </c:pt>
                <c:pt idx="20900">
                  <c:v>4.9487799999999998E-2</c:v>
                </c:pt>
                <c:pt idx="20901">
                  <c:v>5.1164000000000001E-2</c:v>
                </c:pt>
                <c:pt idx="20902">
                  <c:v>5.2776799999999999E-2</c:v>
                </c:pt>
                <c:pt idx="20903">
                  <c:v>5.4333600000000003E-2</c:v>
                </c:pt>
                <c:pt idx="20904">
                  <c:v>5.5834099999999998E-2</c:v>
                </c:pt>
                <c:pt idx="20905">
                  <c:v>5.7271000000000002E-2</c:v>
                </c:pt>
                <c:pt idx="20906">
                  <c:v>5.8637700000000001E-2</c:v>
                </c:pt>
                <c:pt idx="20907">
                  <c:v>5.9930400000000002E-2</c:v>
                </c:pt>
                <c:pt idx="20908">
                  <c:v>6.1149700000000001E-2</c:v>
                </c:pt>
                <c:pt idx="20909">
                  <c:v>6.2300000000000001E-2</c:v>
                </c:pt>
                <c:pt idx="20910">
                  <c:v>6.3384499999999996E-2</c:v>
                </c:pt>
                <c:pt idx="20911">
                  <c:v>6.4405500000000004E-2</c:v>
                </c:pt>
                <c:pt idx="20912">
                  <c:v>6.53643E-2</c:v>
                </c:pt>
                <c:pt idx="20913">
                  <c:v>6.6260100000000002E-2</c:v>
                </c:pt>
                <c:pt idx="20914">
                  <c:v>6.7090899999999995E-2</c:v>
                </c:pt>
                <c:pt idx="20915">
                  <c:v>6.7853700000000003E-2</c:v>
                </c:pt>
                <c:pt idx="20916">
                  <c:v>6.8545099999999998E-2</c:v>
                </c:pt>
                <c:pt idx="20917">
                  <c:v>6.9163299999999997E-2</c:v>
                </c:pt>
                <c:pt idx="20918">
                  <c:v>6.9709999999999994E-2</c:v>
                </c:pt>
                <c:pt idx="20919">
                  <c:v>7.0186399999999996E-2</c:v>
                </c:pt>
                <c:pt idx="20920">
                  <c:v>7.0590899999999998E-2</c:v>
                </c:pt>
                <c:pt idx="20921">
                  <c:v>7.0924399999999999E-2</c:v>
                </c:pt>
                <c:pt idx="20922">
                  <c:v>7.1191900000000002E-2</c:v>
                </c:pt>
                <c:pt idx="20923">
                  <c:v>7.1396000000000001E-2</c:v>
                </c:pt>
                <c:pt idx="20924">
                  <c:v>7.1536199999999994E-2</c:v>
                </c:pt>
                <c:pt idx="20925">
                  <c:v>7.1610999999999994E-2</c:v>
                </c:pt>
                <c:pt idx="20926">
                  <c:v>7.1618799999999996E-2</c:v>
                </c:pt>
                <c:pt idx="20927">
                  <c:v>7.1559800000000007E-2</c:v>
                </c:pt>
                <c:pt idx="20928">
                  <c:v>7.1435600000000002E-2</c:v>
                </c:pt>
                <c:pt idx="20929">
                  <c:v>7.1247099999999994E-2</c:v>
                </c:pt>
                <c:pt idx="20930">
                  <c:v>7.0993799999999996E-2</c:v>
                </c:pt>
                <c:pt idx="20931">
                  <c:v>7.0675500000000002E-2</c:v>
                </c:pt>
                <c:pt idx="20932">
                  <c:v>7.0292499999999994E-2</c:v>
                </c:pt>
                <c:pt idx="20933">
                  <c:v>6.98439E-2</c:v>
                </c:pt>
                <c:pt idx="20934">
                  <c:v>6.9329699999999994E-2</c:v>
                </c:pt>
                <c:pt idx="20935">
                  <c:v>6.8750500000000006E-2</c:v>
                </c:pt>
                <c:pt idx="20936">
                  <c:v>6.8106299999999995E-2</c:v>
                </c:pt>
                <c:pt idx="20937">
                  <c:v>6.7398200000000005E-2</c:v>
                </c:pt>
                <c:pt idx="20938">
                  <c:v>6.6628400000000004E-2</c:v>
                </c:pt>
                <c:pt idx="20939">
                  <c:v>6.5800200000000003E-2</c:v>
                </c:pt>
                <c:pt idx="20940">
                  <c:v>6.4916600000000005E-2</c:v>
                </c:pt>
                <c:pt idx="20941">
                  <c:v>6.3978199999999999E-2</c:v>
                </c:pt>
                <c:pt idx="20942">
                  <c:v>6.2984799999999994E-2</c:v>
                </c:pt>
                <c:pt idx="20943">
                  <c:v>6.1936999999999999E-2</c:v>
                </c:pt>
                <c:pt idx="20944">
                  <c:v>6.0835300000000002E-2</c:v>
                </c:pt>
                <c:pt idx="20945">
                  <c:v>5.96789E-2</c:v>
                </c:pt>
                <c:pt idx="20946">
                  <c:v>5.8467499999999999E-2</c:v>
                </c:pt>
                <c:pt idx="20947">
                  <c:v>5.7202700000000002E-2</c:v>
                </c:pt>
                <c:pt idx="20948">
                  <c:v>5.5887300000000001E-2</c:v>
                </c:pt>
                <c:pt idx="20949">
                  <c:v>5.45234E-2</c:v>
                </c:pt>
                <c:pt idx="20950">
                  <c:v>5.3113199999999999E-2</c:v>
                </c:pt>
                <c:pt idx="20951">
                  <c:v>5.16596E-2</c:v>
                </c:pt>
                <c:pt idx="20952">
                  <c:v>5.0164800000000002E-2</c:v>
                </c:pt>
                <c:pt idx="20953">
                  <c:v>4.8628900000000003E-2</c:v>
                </c:pt>
                <c:pt idx="20954">
                  <c:v>4.7050399999999999E-2</c:v>
                </c:pt>
                <c:pt idx="20955">
                  <c:v>4.5428299999999998E-2</c:v>
                </c:pt>
                <c:pt idx="20956">
                  <c:v>4.3762700000000002E-2</c:v>
                </c:pt>
                <c:pt idx="20957">
                  <c:v>4.2054099999999997E-2</c:v>
                </c:pt>
                <c:pt idx="20958">
                  <c:v>4.0302900000000003E-2</c:v>
                </c:pt>
                <c:pt idx="20959">
                  <c:v>3.8509799999999997E-2</c:v>
                </c:pt>
                <c:pt idx="20960">
                  <c:v>3.6674100000000001E-2</c:v>
                </c:pt>
                <c:pt idx="20961">
                  <c:v>3.4796300000000002E-2</c:v>
                </c:pt>
                <c:pt idx="20962">
                  <c:v>3.2878600000000001E-2</c:v>
                </c:pt>
                <c:pt idx="20963">
                  <c:v>3.0923699999999998E-2</c:v>
                </c:pt>
                <c:pt idx="20964">
                  <c:v>2.8934000000000001E-2</c:v>
                </c:pt>
                <c:pt idx="20965">
                  <c:v>2.6910900000000001E-2</c:v>
                </c:pt>
                <c:pt idx="20966">
                  <c:v>2.4855700000000001E-2</c:v>
                </c:pt>
                <c:pt idx="20967">
                  <c:v>2.2769600000000001E-2</c:v>
                </c:pt>
                <c:pt idx="20968">
                  <c:v>2.0653899999999999E-2</c:v>
                </c:pt>
                <c:pt idx="20969">
                  <c:v>1.8510200000000001E-2</c:v>
                </c:pt>
                <c:pt idx="20970">
                  <c:v>1.6340400000000001E-2</c:v>
                </c:pt>
                <c:pt idx="20971">
                  <c:v>1.41464E-2</c:v>
                </c:pt>
                <c:pt idx="20972">
                  <c:v>1.19291E-2</c:v>
                </c:pt>
                <c:pt idx="20973" formatCode="0.00E+00">
                  <c:v>9.6889200000000002E-3</c:v>
                </c:pt>
                <c:pt idx="20974" formatCode="0.00E+00">
                  <c:v>7.4271099999999998E-3</c:v>
                </c:pt>
                <c:pt idx="20975" formatCode="0.00E+00">
                  <c:v>5.1456999999999996E-3</c:v>
                </c:pt>
                <c:pt idx="20976" formatCode="0.00E+00">
                  <c:v>2.8469400000000001E-3</c:v>
                </c:pt>
                <c:pt idx="20977" formatCode="0.00E+00">
                  <c:v>5.3288000000000001E-4</c:v>
                </c:pt>
                <c:pt idx="20978" formatCode="0.00E+00">
                  <c:v>-1.79513E-3</c:v>
                </c:pt>
                <c:pt idx="20979" formatCode="0.00E+00">
                  <c:v>-4.1359700000000001E-3</c:v>
                </c:pt>
                <c:pt idx="20980" formatCode="0.00E+00">
                  <c:v>-6.4875000000000002E-3</c:v>
                </c:pt>
                <c:pt idx="20981" formatCode="0.00E+00">
                  <c:v>-8.84682E-3</c:v>
                </c:pt>
                <c:pt idx="20982">
                  <c:v>-1.1211499999999999E-2</c:v>
                </c:pt>
                <c:pt idx="20983">
                  <c:v>-1.3579300000000001E-2</c:v>
                </c:pt>
                <c:pt idx="20984">
                  <c:v>-1.5948500000000001E-2</c:v>
                </c:pt>
                <c:pt idx="20985">
                  <c:v>-1.8317199999999999E-2</c:v>
                </c:pt>
                <c:pt idx="20986">
                  <c:v>-2.0683900000000002E-2</c:v>
                </c:pt>
                <c:pt idx="20987">
                  <c:v>-2.30478E-2</c:v>
                </c:pt>
                <c:pt idx="20988">
                  <c:v>-2.5408300000000002E-2</c:v>
                </c:pt>
                <c:pt idx="20989">
                  <c:v>-2.7763800000000002E-2</c:v>
                </c:pt>
                <c:pt idx="20990">
                  <c:v>-3.0111499999999999E-2</c:v>
                </c:pt>
                <c:pt idx="20991">
                  <c:v>-3.2449800000000001E-2</c:v>
                </c:pt>
                <c:pt idx="20992">
                  <c:v>-3.4777500000000003E-2</c:v>
                </c:pt>
                <c:pt idx="20993">
                  <c:v>-3.7093500000000001E-2</c:v>
                </c:pt>
                <c:pt idx="20994">
                  <c:v>-3.9394899999999997E-2</c:v>
                </c:pt>
                <c:pt idx="20995">
                  <c:v>-4.1677800000000001E-2</c:v>
                </c:pt>
                <c:pt idx="20996">
                  <c:v>-4.394E-2</c:v>
                </c:pt>
                <c:pt idx="20997">
                  <c:v>-4.6181699999999999E-2</c:v>
                </c:pt>
                <c:pt idx="20998">
                  <c:v>-4.8402300000000002E-2</c:v>
                </c:pt>
                <c:pt idx="20999">
                  <c:v>-5.0597799999999998E-2</c:v>
                </c:pt>
                <c:pt idx="21000">
                  <c:v>-5.2762799999999999E-2</c:v>
                </c:pt>
                <c:pt idx="21001">
                  <c:v>-5.4893499999999998E-2</c:v>
                </c:pt>
                <c:pt idx="21002">
                  <c:v>-5.6988200000000003E-2</c:v>
                </c:pt>
                <c:pt idx="21003">
                  <c:v>-5.9045500000000001E-2</c:v>
                </c:pt>
                <c:pt idx="21004">
                  <c:v>-6.1063800000000001E-2</c:v>
                </c:pt>
                <c:pt idx="21005">
                  <c:v>-6.30415E-2</c:v>
                </c:pt>
                <c:pt idx="21006">
                  <c:v>-6.4977800000000002E-2</c:v>
                </c:pt>
                <c:pt idx="21007">
                  <c:v>-6.6871700000000006E-2</c:v>
                </c:pt>
                <c:pt idx="21008">
                  <c:v>-6.8721599999999994E-2</c:v>
                </c:pt>
                <c:pt idx="21009">
                  <c:v>-7.05258E-2</c:v>
                </c:pt>
                <c:pt idx="21010">
                  <c:v>-7.22825E-2</c:v>
                </c:pt>
                <c:pt idx="21011">
                  <c:v>-7.3989200000000005E-2</c:v>
                </c:pt>
                <c:pt idx="21012">
                  <c:v>-7.5643100000000005E-2</c:v>
                </c:pt>
                <c:pt idx="21013">
                  <c:v>-7.7240900000000001E-2</c:v>
                </c:pt>
                <c:pt idx="21014">
                  <c:v>-7.8779500000000002E-2</c:v>
                </c:pt>
                <c:pt idx="21015">
                  <c:v>-8.0255999999999994E-2</c:v>
                </c:pt>
                <c:pt idx="21016">
                  <c:v>-8.1668099999999993E-2</c:v>
                </c:pt>
                <c:pt idx="21017">
                  <c:v>-8.3013900000000002E-2</c:v>
                </c:pt>
                <c:pt idx="21018">
                  <c:v>-8.42913E-2</c:v>
                </c:pt>
                <c:pt idx="21019">
                  <c:v>-8.5499699999999998E-2</c:v>
                </c:pt>
                <c:pt idx="21020">
                  <c:v>-8.6640400000000006E-2</c:v>
                </c:pt>
                <c:pt idx="21021">
                  <c:v>-8.7713700000000006E-2</c:v>
                </c:pt>
                <c:pt idx="21022">
                  <c:v>-8.8717299999999999E-2</c:v>
                </c:pt>
                <c:pt idx="21023">
                  <c:v>-8.9648400000000003E-2</c:v>
                </c:pt>
                <c:pt idx="21024">
                  <c:v>-9.0504200000000007E-2</c:v>
                </c:pt>
                <c:pt idx="21025">
                  <c:v>-9.12824E-2</c:v>
                </c:pt>
                <c:pt idx="21026">
                  <c:v>-9.1981499999999994E-2</c:v>
                </c:pt>
                <c:pt idx="21027">
                  <c:v>-9.2600799999999997E-2</c:v>
                </c:pt>
                <c:pt idx="21028">
                  <c:v>-9.3138499999999999E-2</c:v>
                </c:pt>
                <c:pt idx="21029">
                  <c:v>-9.35917E-2</c:v>
                </c:pt>
                <c:pt idx="21030">
                  <c:v>-9.3956999999999999E-2</c:v>
                </c:pt>
                <c:pt idx="21031">
                  <c:v>-9.4232700000000003E-2</c:v>
                </c:pt>
                <c:pt idx="21032">
                  <c:v>-9.4419400000000001E-2</c:v>
                </c:pt>
                <c:pt idx="21033">
                  <c:v>-9.4517400000000001E-2</c:v>
                </c:pt>
                <c:pt idx="21034">
                  <c:v>-9.4525799999999993E-2</c:v>
                </c:pt>
                <c:pt idx="21035">
                  <c:v>-9.4443399999999997E-2</c:v>
                </c:pt>
                <c:pt idx="21036">
                  <c:v>-9.42693E-2</c:v>
                </c:pt>
                <c:pt idx="21037">
                  <c:v>-9.4003000000000003E-2</c:v>
                </c:pt>
                <c:pt idx="21038">
                  <c:v>-9.3642900000000001E-2</c:v>
                </c:pt>
                <c:pt idx="21039">
                  <c:v>-9.3187000000000006E-2</c:v>
                </c:pt>
                <c:pt idx="21040">
                  <c:v>-9.2633199999999999E-2</c:v>
                </c:pt>
                <c:pt idx="21041">
                  <c:v>-9.1980400000000004E-2</c:v>
                </c:pt>
                <c:pt idx="21042">
                  <c:v>-9.1228400000000001E-2</c:v>
                </c:pt>
                <c:pt idx="21043">
                  <c:v>-9.0376999999999999E-2</c:v>
                </c:pt>
                <c:pt idx="21044">
                  <c:v>-8.9426599999999995E-2</c:v>
                </c:pt>
                <c:pt idx="21045">
                  <c:v>-8.8377899999999995E-2</c:v>
                </c:pt>
                <c:pt idx="21046">
                  <c:v>-8.7231299999999998E-2</c:v>
                </c:pt>
                <c:pt idx="21047">
                  <c:v>-8.5986199999999999E-2</c:v>
                </c:pt>
                <c:pt idx="21048">
                  <c:v>-8.4641599999999997E-2</c:v>
                </c:pt>
                <c:pt idx="21049">
                  <c:v>-8.3197400000000005E-2</c:v>
                </c:pt>
                <c:pt idx="21050">
                  <c:v>-8.1653900000000001E-2</c:v>
                </c:pt>
                <c:pt idx="21051">
                  <c:v>-8.0011100000000002E-2</c:v>
                </c:pt>
                <c:pt idx="21052">
                  <c:v>-7.8268699999999997E-2</c:v>
                </c:pt>
                <c:pt idx="21053">
                  <c:v>-7.6426499999999994E-2</c:v>
                </c:pt>
                <c:pt idx="21054">
                  <c:v>-7.4484900000000007E-2</c:v>
                </c:pt>
                <c:pt idx="21055">
                  <c:v>-7.2443999999999995E-2</c:v>
                </c:pt>
                <c:pt idx="21056">
                  <c:v>-7.0304400000000003E-2</c:v>
                </c:pt>
                <c:pt idx="21057">
                  <c:v>-6.80669E-2</c:v>
                </c:pt>
                <c:pt idx="21058">
                  <c:v>-6.5731800000000007E-2</c:v>
                </c:pt>
                <c:pt idx="21059">
                  <c:v>-6.32997E-2</c:v>
                </c:pt>
                <c:pt idx="21060">
                  <c:v>-6.0772199999999998E-2</c:v>
                </c:pt>
                <c:pt idx="21061">
                  <c:v>-5.8152200000000001E-2</c:v>
                </c:pt>
                <c:pt idx="21062">
                  <c:v>-5.5442600000000002E-2</c:v>
                </c:pt>
                <c:pt idx="21063">
                  <c:v>-5.2644700000000003E-2</c:v>
                </c:pt>
                <c:pt idx="21064">
                  <c:v>-4.9759699999999997E-2</c:v>
                </c:pt>
                <c:pt idx="21065">
                  <c:v>-4.6788900000000001E-2</c:v>
                </c:pt>
                <c:pt idx="21066">
                  <c:v>-4.3733800000000003E-2</c:v>
                </c:pt>
                <c:pt idx="21067">
                  <c:v>-4.0595199999999998E-2</c:v>
                </c:pt>
                <c:pt idx="21068">
                  <c:v>-3.7373799999999999E-2</c:v>
                </c:pt>
                <c:pt idx="21069">
                  <c:v>-3.4071400000000002E-2</c:v>
                </c:pt>
                <c:pt idx="21070">
                  <c:v>-3.0690499999999999E-2</c:v>
                </c:pt>
                <c:pt idx="21071">
                  <c:v>-2.72336E-2</c:v>
                </c:pt>
                <c:pt idx="21072">
                  <c:v>-2.3702299999999999E-2</c:v>
                </c:pt>
                <c:pt idx="21073">
                  <c:v>-2.0097799999999999E-2</c:v>
                </c:pt>
                <c:pt idx="21074">
                  <c:v>-1.6421999999999999E-2</c:v>
                </c:pt>
                <c:pt idx="21075">
                  <c:v>-1.26775E-2</c:v>
                </c:pt>
                <c:pt idx="21076" formatCode="0.00E+00">
                  <c:v>-8.8670599999999995E-3</c:v>
                </c:pt>
                <c:pt idx="21077" formatCode="0.00E+00">
                  <c:v>-4.9929700000000002E-3</c:v>
                </c:pt>
                <c:pt idx="21078" formatCode="0.00E+00">
                  <c:v>-1.05849E-3</c:v>
                </c:pt>
                <c:pt idx="21079" formatCode="0.00E+00">
                  <c:v>2.9314699999999998E-3</c:v>
                </c:pt>
                <c:pt idx="21080" formatCode="0.00E+00">
                  <c:v>6.9723399999999996E-3</c:v>
                </c:pt>
                <c:pt idx="21081">
                  <c:v>1.10612E-2</c:v>
                </c:pt>
                <c:pt idx="21082">
                  <c:v>1.51953E-2</c:v>
                </c:pt>
                <c:pt idx="21083">
                  <c:v>1.93721E-2</c:v>
                </c:pt>
                <c:pt idx="21084">
                  <c:v>2.3588600000000001E-2</c:v>
                </c:pt>
                <c:pt idx="21085">
                  <c:v>2.7841500000000002E-2</c:v>
                </c:pt>
                <c:pt idx="21086">
                  <c:v>3.2126700000000001E-2</c:v>
                </c:pt>
                <c:pt idx="21087">
                  <c:v>3.6440899999999998E-2</c:v>
                </c:pt>
                <c:pt idx="21088">
                  <c:v>4.0781400000000002E-2</c:v>
                </c:pt>
                <c:pt idx="21089">
                  <c:v>4.5144700000000003E-2</c:v>
                </c:pt>
                <c:pt idx="21090">
                  <c:v>4.9526300000000002E-2</c:v>
                </c:pt>
                <c:pt idx="21091">
                  <c:v>5.3922699999999997E-2</c:v>
                </c:pt>
                <c:pt idx="21092">
                  <c:v>5.8331099999999997E-2</c:v>
                </c:pt>
                <c:pt idx="21093">
                  <c:v>6.2748300000000007E-2</c:v>
                </c:pt>
                <c:pt idx="21094">
                  <c:v>6.71712E-2</c:v>
                </c:pt>
                <c:pt idx="21095">
                  <c:v>7.1595800000000001E-2</c:v>
                </c:pt>
                <c:pt idx="21096">
                  <c:v>7.6018000000000002E-2</c:v>
                </c:pt>
                <c:pt idx="21097">
                  <c:v>8.0434199999999997E-2</c:v>
                </c:pt>
                <c:pt idx="21098">
                  <c:v>8.4840499999999999E-2</c:v>
                </c:pt>
                <c:pt idx="21099">
                  <c:v>8.9232699999999998E-2</c:v>
                </c:pt>
                <c:pt idx="21100">
                  <c:v>9.3606599999999998E-2</c:v>
                </c:pt>
                <c:pt idx="21101">
                  <c:v>9.7958500000000004E-2</c:v>
                </c:pt>
                <c:pt idx="21102">
                  <c:v>0.102285</c:v>
                </c:pt>
                <c:pt idx="21103">
                  <c:v>0.106581</c:v>
                </c:pt>
                <c:pt idx="21104">
                  <c:v>0.110844</c:v>
                </c:pt>
                <c:pt idx="21105">
                  <c:v>0.115069</c:v>
                </c:pt>
                <c:pt idx="21106">
                  <c:v>0.119254</c:v>
                </c:pt>
                <c:pt idx="21107">
                  <c:v>0.123394</c:v>
                </c:pt>
                <c:pt idx="21108">
                  <c:v>0.12748599999999999</c:v>
                </c:pt>
                <c:pt idx="21109">
                  <c:v>0.131524</c:v>
                </c:pt>
                <c:pt idx="21110">
                  <c:v>0.13550400000000001</c:v>
                </c:pt>
                <c:pt idx="21111">
                  <c:v>0.13942399999999999</c:v>
                </c:pt>
                <c:pt idx="21112">
                  <c:v>0.14327999999999999</c:v>
                </c:pt>
                <c:pt idx="21113">
                  <c:v>0.14706900000000001</c:v>
                </c:pt>
                <c:pt idx="21114">
                  <c:v>0.150786</c:v>
                </c:pt>
                <c:pt idx="21115">
                  <c:v>0.15442500000000001</c:v>
                </c:pt>
                <c:pt idx="21116">
                  <c:v>0.15798499999999999</c:v>
                </c:pt>
                <c:pt idx="21117">
                  <c:v>0.16146199999999999</c:v>
                </c:pt>
                <c:pt idx="21118">
                  <c:v>0.164854</c:v>
                </c:pt>
                <c:pt idx="21119">
                  <c:v>0.16816</c:v>
                </c:pt>
                <c:pt idx="21120">
                  <c:v>0.171376</c:v>
                </c:pt>
                <c:pt idx="21121">
                  <c:v>0.17449700000000001</c:v>
                </c:pt>
                <c:pt idx="21122">
                  <c:v>0.17752000000000001</c:v>
                </c:pt>
                <c:pt idx="21123">
                  <c:v>0.18044299999999999</c:v>
                </c:pt>
                <c:pt idx="21124">
                  <c:v>0.18326100000000001</c:v>
                </c:pt>
                <c:pt idx="21125">
                  <c:v>0.185971</c:v>
                </c:pt>
                <c:pt idx="21126">
                  <c:v>0.18857199999999999</c:v>
                </c:pt>
                <c:pt idx="21127">
                  <c:v>0.19106100000000001</c:v>
                </c:pt>
                <c:pt idx="21128">
                  <c:v>0.193438</c:v>
                </c:pt>
                <c:pt idx="21129">
                  <c:v>0.19570100000000001</c:v>
                </c:pt>
                <c:pt idx="21130">
                  <c:v>0.19785</c:v>
                </c:pt>
                <c:pt idx="21131">
                  <c:v>0.199881</c:v>
                </c:pt>
                <c:pt idx="21132">
                  <c:v>0.201794</c:v>
                </c:pt>
                <c:pt idx="21133">
                  <c:v>0.20358499999999999</c:v>
                </c:pt>
                <c:pt idx="21134">
                  <c:v>0.20525199999999999</c:v>
                </c:pt>
                <c:pt idx="21135">
                  <c:v>0.206793</c:v>
                </c:pt>
                <c:pt idx="21136">
                  <c:v>0.20820900000000001</c:v>
                </c:pt>
                <c:pt idx="21137">
                  <c:v>0.20949799999999999</c:v>
                </c:pt>
                <c:pt idx="21138">
                  <c:v>0.21065700000000001</c:v>
                </c:pt>
                <c:pt idx="21139">
                  <c:v>0.21168600000000001</c:v>
                </c:pt>
                <c:pt idx="21140">
                  <c:v>0.212584</c:v>
                </c:pt>
                <c:pt idx="21141">
                  <c:v>0.21334900000000001</c:v>
                </c:pt>
                <c:pt idx="21142">
                  <c:v>0.213979</c:v>
                </c:pt>
                <c:pt idx="21143">
                  <c:v>0.214474</c:v>
                </c:pt>
                <c:pt idx="21144">
                  <c:v>0.214835</c:v>
                </c:pt>
                <c:pt idx="21145">
                  <c:v>0.21506</c:v>
                </c:pt>
                <c:pt idx="21146">
                  <c:v>0.21515100000000001</c:v>
                </c:pt>
                <c:pt idx="21147">
                  <c:v>0.21510699999999999</c:v>
                </c:pt>
                <c:pt idx="21148">
                  <c:v>0.21492800000000001</c:v>
                </c:pt>
                <c:pt idx="21149">
                  <c:v>0.214616</c:v>
                </c:pt>
                <c:pt idx="21150">
                  <c:v>0.214171</c:v>
                </c:pt>
                <c:pt idx="21151">
                  <c:v>0.21359600000000001</c:v>
                </c:pt>
                <c:pt idx="21152">
                  <c:v>0.21288899999999999</c:v>
                </c:pt>
                <c:pt idx="21153">
                  <c:v>0.21204999999999999</c:v>
                </c:pt>
                <c:pt idx="21154">
                  <c:v>0.21107999999999999</c:v>
                </c:pt>
                <c:pt idx="21155">
                  <c:v>0.209979</c:v>
                </c:pt>
                <c:pt idx="21156">
                  <c:v>0.20874899999999999</c:v>
                </c:pt>
                <c:pt idx="21157">
                  <c:v>0.20739299999999999</c:v>
                </c:pt>
                <c:pt idx="21158">
                  <c:v>0.20591300000000001</c:v>
                </c:pt>
                <c:pt idx="21159">
                  <c:v>0.20431199999999999</c:v>
                </c:pt>
                <c:pt idx="21160">
                  <c:v>0.20259099999999999</c:v>
                </c:pt>
                <c:pt idx="21161">
                  <c:v>0.20075100000000001</c:v>
                </c:pt>
                <c:pt idx="21162">
                  <c:v>0.198795</c:v>
                </c:pt>
                <c:pt idx="21163">
                  <c:v>0.19672400000000001</c:v>
                </c:pt>
                <c:pt idx="21164">
                  <c:v>0.19453899999999999</c:v>
                </c:pt>
                <c:pt idx="21165">
                  <c:v>0.192243</c:v>
                </c:pt>
                <c:pt idx="21166">
                  <c:v>0.189836</c:v>
                </c:pt>
                <c:pt idx="21167">
                  <c:v>0.18731999999999999</c:v>
                </c:pt>
                <c:pt idx="21168">
                  <c:v>0.1847</c:v>
                </c:pt>
                <c:pt idx="21169">
                  <c:v>0.181979</c:v>
                </c:pt>
                <c:pt idx="21170">
                  <c:v>0.17916000000000001</c:v>
                </c:pt>
                <c:pt idx="21171">
                  <c:v>0.17624799999999999</c:v>
                </c:pt>
                <c:pt idx="21172">
                  <c:v>0.17324899999999999</c:v>
                </c:pt>
                <c:pt idx="21173">
                  <c:v>0.17016600000000001</c:v>
                </c:pt>
                <c:pt idx="21174">
                  <c:v>0.16700200000000001</c:v>
                </c:pt>
                <c:pt idx="21175">
                  <c:v>0.16375700000000001</c:v>
                </c:pt>
                <c:pt idx="21176">
                  <c:v>0.160436</c:v>
                </c:pt>
                <c:pt idx="21177">
                  <c:v>0.15704099999999999</c:v>
                </c:pt>
                <c:pt idx="21178">
                  <c:v>0.15357599999999999</c:v>
                </c:pt>
                <c:pt idx="21179">
                  <c:v>0.15004600000000001</c:v>
                </c:pt>
                <c:pt idx="21180">
                  <c:v>0.146455</c:v>
                </c:pt>
                <c:pt idx="21181">
                  <c:v>0.14280699999999999</c:v>
                </c:pt>
                <c:pt idx="21182">
                  <c:v>0.13910600000000001</c:v>
                </c:pt>
                <c:pt idx="21183">
                  <c:v>0.135354</c:v>
                </c:pt>
                <c:pt idx="21184">
                  <c:v>0.13155500000000001</c:v>
                </c:pt>
                <c:pt idx="21185">
                  <c:v>0.127715</c:v>
                </c:pt>
                <c:pt idx="21186">
                  <c:v>0.123838</c:v>
                </c:pt>
                <c:pt idx="21187">
                  <c:v>0.11992999999999999</c:v>
                </c:pt>
                <c:pt idx="21188">
                  <c:v>0.115994</c:v>
                </c:pt>
                <c:pt idx="21189">
                  <c:v>0.11203399999999999</c:v>
                </c:pt>
                <c:pt idx="21190">
                  <c:v>0.108055</c:v>
                </c:pt>
                <c:pt idx="21191">
                  <c:v>0.104061</c:v>
                </c:pt>
                <c:pt idx="21192">
                  <c:v>0.10005600000000001</c:v>
                </c:pt>
                <c:pt idx="21193">
                  <c:v>9.60424E-2</c:v>
                </c:pt>
                <c:pt idx="21194">
                  <c:v>9.2024400000000006E-2</c:v>
                </c:pt>
                <c:pt idx="21195">
                  <c:v>8.80055E-2</c:v>
                </c:pt>
                <c:pt idx="21196">
                  <c:v>8.39892E-2</c:v>
                </c:pt>
                <c:pt idx="21197">
                  <c:v>7.9979300000000003E-2</c:v>
                </c:pt>
                <c:pt idx="21198">
                  <c:v>7.5980800000000001E-2</c:v>
                </c:pt>
                <c:pt idx="21199">
                  <c:v>7.1998499999999993E-2</c:v>
                </c:pt>
                <c:pt idx="21200">
                  <c:v>6.8035700000000005E-2</c:v>
                </c:pt>
                <c:pt idx="21201">
                  <c:v>6.4095899999999997E-2</c:v>
                </c:pt>
                <c:pt idx="21202">
                  <c:v>6.0184700000000001E-2</c:v>
                </c:pt>
                <c:pt idx="21203">
                  <c:v>5.6307799999999998E-2</c:v>
                </c:pt>
                <c:pt idx="21204">
                  <c:v>5.2469799999999997E-2</c:v>
                </c:pt>
                <c:pt idx="21205">
                  <c:v>4.8675200000000002E-2</c:v>
                </c:pt>
                <c:pt idx="21206">
                  <c:v>4.4928099999999999E-2</c:v>
                </c:pt>
                <c:pt idx="21207">
                  <c:v>4.12304E-2</c:v>
                </c:pt>
                <c:pt idx="21208">
                  <c:v>3.7582900000000002E-2</c:v>
                </c:pt>
                <c:pt idx="21209">
                  <c:v>3.3988900000000002E-2</c:v>
                </c:pt>
                <c:pt idx="21210">
                  <c:v>3.0453500000000001E-2</c:v>
                </c:pt>
                <c:pt idx="21211">
                  <c:v>2.69813E-2</c:v>
                </c:pt>
                <c:pt idx="21212">
                  <c:v>2.3575800000000001E-2</c:v>
                </c:pt>
                <c:pt idx="21213">
                  <c:v>2.0240500000000002E-2</c:v>
                </c:pt>
                <c:pt idx="21214">
                  <c:v>1.69791E-2</c:v>
                </c:pt>
                <c:pt idx="21215">
                  <c:v>1.37956E-2</c:v>
                </c:pt>
                <c:pt idx="21216">
                  <c:v>1.06934E-2</c:v>
                </c:pt>
                <c:pt idx="21217" formatCode="0.00E+00">
                  <c:v>7.6761099999999999E-3</c:v>
                </c:pt>
                <c:pt idx="21218" formatCode="0.00E+00">
                  <c:v>4.7468099999999997E-3</c:v>
                </c:pt>
                <c:pt idx="21219" formatCode="0.00E+00">
                  <c:v>1.9085300000000001E-3</c:v>
                </c:pt>
                <c:pt idx="21220" formatCode="0.00E+00">
                  <c:v>-8.3638099999999997E-4</c:v>
                </c:pt>
                <c:pt idx="21221" formatCode="0.00E+00">
                  <c:v>-3.48621E-3</c:v>
                </c:pt>
                <c:pt idx="21222" formatCode="0.00E+00">
                  <c:v>-6.0390799999999996E-3</c:v>
                </c:pt>
                <c:pt idx="21223" formatCode="0.00E+00">
                  <c:v>-8.4926900000000007E-3</c:v>
                </c:pt>
                <c:pt idx="21224">
                  <c:v>-1.08448E-2</c:v>
                </c:pt>
                <c:pt idx="21225">
                  <c:v>-1.3093199999999999E-2</c:v>
                </c:pt>
                <c:pt idx="21226">
                  <c:v>-1.52356E-2</c:v>
                </c:pt>
                <c:pt idx="21227">
                  <c:v>-1.72701E-2</c:v>
                </c:pt>
                <c:pt idx="21228">
                  <c:v>-1.9194300000000001E-2</c:v>
                </c:pt>
                <c:pt idx="21229">
                  <c:v>-2.1006400000000001E-2</c:v>
                </c:pt>
                <c:pt idx="21230">
                  <c:v>-2.2704999999999999E-2</c:v>
                </c:pt>
                <c:pt idx="21231">
                  <c:v>-2.4289600000000001E-2</c:v>
                </c:pt>
                <c:pt idx="21232">
                  <c:v>-2.5760100000000001E-2</c:v>
                </c:pt>
                <c:pt idx="21233">
                  <c:v>-2.7115799999999999E-2</c:v>
                </c:pt>
                <c:pt idx="21234">
                  <c:v>-2.8355700000000001E-2</c:v>
                </c:pt>
                <c:pt idx="21235">
                  <c:v>-2.94787E-2</c:v>
                </c:pt>
                <c:pt idx="21236">
                  <c:v>-3.0484000000000001E-2</c:v>
                </c:pt>
                <c:pt idx="21237">
                  <c:v>-3.1370299999999997E-2</c:v>
                </c:pt>
                <c:pt idx="21238">
                  <c:v>-3.2136400000000002E-2</c:v>
                </c:pt>
                <c:pt idx="21239">
                  <c:v>-3.2780999999999998E-2</c:v>
                </c:pt>
                <c:pt idx="21240">
                  <c:v>-3.33035E-2</c:v>
                </c:pt>
                <c:pt idx="21241">
                  <c:v>-3.3703299999999999E-2</c:v>
                </c:pt>
                <c:pt idx="21242">
                  <c:v>-3.3980799999999999E-2</c:v>
                </c:pt>
                <c:pt idx="21243">
                  <c:v>-3.4136100000000003E-2</c:v>
                </c:pt>
                <c:pt idx="21244">
                  <c:v>-3.4169600000000001E-2</c:v>
                </c:pt>
                <c:pt idx="21245">
                  <c:v>-3.4080699999999998E-2</c:v>
                </c:pt>
                <c:pt idx="21246">
                  <c:v>-3.3869200000000002E-2</c:v>
                </c:pt>
                <c:pt idx="21247">
                  <c:v>-3.3535500000000003E-2</c:v>
                </c:pt>
                <c:pt idx="21248">
                  <c:v>-3.3082100000000003E-2</c:v>
                </c:pt>
                <c:pt idx="21249">
                  <c:v>-3.2511600000000002E-2</c:v>
                </c:pt>
                <c:pt idx="21250">
                  <c:v>-3.1826E-2</c:v>
                </c:pt>
                <c:pt idx="21251">
                  <c:v>-3.1026499999999999E-2</c:v>
                </c:pt>
                <c:pt idx="21252">
                  <c:v>-3.0114499999999999E-2</c:v>
                </c:pt>
                <c:pt idx="21253">
                  <c:v>-2.9091100000000002E-2</c:v>
                </c:pt>
                <c:pt idx="21254">
                  <c:v>-2.79574E-2</c:v>
                </c:pt>
                <c:pt idx="21255">
                  <c:v>-2.67142E-2</c:v>
                </c:pt>
                <c:pt idx="21256">
                  <c:v>-2.5363199999999999E-2</c:v>
                </c:pt>
                <c:pt idx="21257">
                  <c:v>-2.3907500000000002E-2</c:v>
                </c:pt>
                <c:pt idx="21258">
                  <c:v>-2.2349399999999998E-2</c:v>
                </c:pt>
                <c:pt idx="21259">
                  <c:v>-2.0690500000000001E-2</c:v>
                </c:pt>
                <c:pt idx="21260">
                  <c:v>-1.8931900000000002E-2</c:v>
                </c:pt>
                <c:pt idx="21261">
                  <c:v>-1.70749E-2</c:v>
                </c:pt>
                <c:pt idx="21262">
                  <c:v>-1.5121799999999999E-2</c:v>
                </c:pt>
                <c:pt idx="21263">
                  <c:v>-1.30759E-2</c:v>
                </c:pt>
                <c:pt idx="21264">
                  <c:v>-1.0939300000000001E-2</c:v>
                </c:pt>
                <c:pt idx="21265" formatCode="0.00E+00">
                  <c:v>-8.7148199999999999E-3</c:v>
                </c:pt>
                <c:pt idx="21266" formatCode="0.00E+00">
                  <c:v>-6.4065900000000002E-3</c:v>
                </c:pt>
                <c:pt idx="21267" formatCode="0.00E+00">
                  <c:v>-4.0193099999999999E-3</c:v>
                </c:pt>
                <c:pt idx="21268" formatCode="0.00E+00">
                  <c:v>-1.55646E-3</c:v>
                </c:pt>
                <c:pt idx="21269" formatCode="0.00E+00">
                  <c:v>9.7921199999999992E-4</c:v>
                </c:pt>
                <c:pt idx="21270" formatCode="0.00E+00">
                  <c:v>3.58451E-3</c:v>
                </c:pt>
                <c:pt idx="21271" formatCode="0.00E+00">
                  <c:v>6.2557000000000003E-3</c:v>
                </c:pt>
                <c:pt idx="21272" formatCode="0.00E+00">
                  <c:v>8.9885899999999994E-3</c:v>
                </c:pt>
                <c:pt idx="21273">
                  <c:v>1.1779100000000001E-2</c:v>
                </c:pt>
                <c:pt idx="21274">
                  <c:v>1.46242E-2</c:v>
                </c:pt>
                <c:pt idx="21275">
                  <c:v>1.7522099999999999E-2</c:v>
                </c:pt>
                <c:pt idx="21276">
                  <c:v>2.04703E-2</c:v>
                </c:pt>
                <c:pt idx="21277">
                  <c:v>2.34656E-2</c:v>
                </c:pt>
                <c:pt idx="21278">
                  <c:v>2.6504400000000001E-2</c:v>
                </c:pt>
                <c:pt idx="21279">
                  <c:v>2.9583600000000002E-2</c:v>
                </c:pt>
                <c:pt idx="21280">
                  <c:v>3.2699499999999999E-2</c:v>
                </c:pt>
                <c:pt idx="21281">
                  <c:v>3.5848699999999997E-2</c:v>
                </c:pt>
                <c:pt idx="21282">
                  <c:v>3.9027800000000001E-2</c:v>
                </c:pt>
                <c:pt idx="21283">
                  <c:v>4.2233E-2</c:v>
                </c:pt>
                <c:pt idx="21284">
                  <c:v>4.5459899999999998E-2</c:v>
                </c:pt>
                <c:pt idx="21285">
                  <c:v>4.8704600000000001E-2</c:v>
                </c:pt>
                <c:pt idx="21286">
                  <c:v>5.1962700000000001E-2</c:v>
                </c:pt>
                <c:pt idx="21287">
                  <c:v>5.52297E-2</c:v>
                </c:pt>
                <c:pt idx="21288">
                  <c:v>5.85018E-2</c:v>
                </c:pt>
                <c:pt idx="21289">
                  <c:v>6.1775900000000002E-2</c:v>
                </c:pt>
                <c:pt idx="21290">
                  <c:v>6.5048499999999995E-2</c:v>
                </c:pt>
                <c:pt idx="21291">
                  <c:v>6.8315600000000004E-2</c:v>
                </c:pt>
                <c:pt idx="21292">
                  <c:v>7.1573499999999998E-2</c:v>
                </c:pt>
                <c:pt idx="21293">
                  <c:v>7.4818999999999997E-2</c:v>
                </c:pt>
                <c:pt idx="21294">
                  <c:v>7.8048900000000004E-2</c:v>
                </c:pt>
                <c:pt idx="21295">
                  <c:v>8.1259899999999996E-2</c:v>
                </c:pt>
                <c:pt idx="21296">
                  <c:v>8.4447999999999995E-2</c:v>
                </c:pt>
                <c:pt idx="21297">
                  <c:v>8.7608599999999995E-2</c:v>
                </c:pt>
                <c:pt idx="21298">
                  <c:v>9.0738299999999994E-2</c:v>
                </c:pt>
                <c:pt idx="21299">
                  <c:v>9.3834600000000004E-2</c:v>
                </c:pt>
                <c:pt idx="21300">
                  <c:v>9.68947E-2</c:v>
                </c:pt>
                <c:pt idx="21301">
                  <c:v>9.9914699999999995E-2</c:v>
                </c:pt>
                <c:pt idx="21302">
                  <c:v>0.10289</c:v>
                </c:pt>
                <c:pt idx="21303">
                  <c:v>0.105818</c:v>
                </c:pt>
                <c:pt idx="21304">
                  <c:v>0.108695</c:v>
                </c:pt>
                <c:pt idx="21305">
                  <c:v>0.111522</c:v>
                </c:pt>
                <c:pt idx="21306">
                  <c:v>0.11429599999999999</c:v>
                </c:pt>
                <c:pt idx="21307">
                  <c:v>0.117016</c:v>
                </c:pt>
                <c:pt idx="21308">
                  <c:v>0.11967700000000001</c:v>
                </c:pt>
                <c:pt idx="21309">
                  <c:v>0.122277</c:v>
                </c:pt>
                <c:pt idx="21310">
                  <c:v>0.12481299999999999</c:v>
                </c:pt>
                <c:pt idx="21311">
                  <c:v>0.12728300000000001</c:v>
                </c:pt>
                <c:pt idx="21312">
                  <c:v>0.12968299999999999</c:v>
                </c:pt>
                <c:pt idx="21313">
                  <c:v>0.13201199999999999</c:v>
                </c:pt>
                <c:pt idx="21314">
                  <c:v>0.134269</c:v>
                </c:pt>
                <c:pt idx="21315">
                  <c:v>0.13645299999999999</c:v>
                </c:pt>
                <c:pt idx="21316">
                  <c:v>0.13856499999999999</c:v>
                </c:pt>
                <c:pt idx="21317">
                  <c:v>0.14060400000000001</c:v>
                </c:pt>
                <c:pt idx="21318">
                  <c:v>0.142567</c:v>
                </c:pt>
                <c:pt idx="21319">
                  <c:v>0.144454</c:v>
                </c:pt>
                <c:pt idx="21320">
                  <c:v>0.14626400000000001</c:v>
                </c:pt>
                <c:pt idx="21321">
                  <c:v>0.14799599999999999</c:v>
                </c:pt>
                <c:pt idx="21322">
                  <c:v>0.149648</c:v>
                </c:pt>
                <c:pt idx="21323">
                  <c:v>0.15121999999999999</c:v>
                </c:pt>
                <c:pt idx="21324">
                  <c:v>0.15271299999999999</c:v>
                </c:pt>
                <c:pt idx="21325">
                  <c:v>0.15412400000000001</c:v>
                </c:pt>
                <c:pt idx="21326">
                  <c:v>0.15545500000000001</c:v>
                </c:pt>
                <c:pt idx="21327">
                  <c:v>0.15670400000000001</c:v>
                </c:pt>
                <c:pt idx="21328">
                  <c:v>0.15787100000000001</c:v>
                </c:pt>
                <c:pt idx="21329">
                  <c:v>0.15895799999999999</c:v>
                </c:pt>
                <c:pt idx="21330">
                  <c:v>0.159964</c:v>
                </c:pt>
                <c:pt idx="21331">
                  <c:v>0.160888</c:v>
                </c:pt>
                <c:pt idx="21332">
                  <c:v>0.16173100000000001</c:v>
                </c:pt>
                <c:pt idx="21333">
                  <c:v>0.162494</c:v>
                </c:pt>
                <c:pt idx="21334">
                  <c:v>0.16317599999999999</c:v>
                </c:pt>
                <c:pt idx="21335">
                  <c:v>0.16378100000000001</c:v>
                </c:pt>
                <c:pt idx="21336">
                  <c:v>0.16430700000000001</c:v>
                </c:pt>
                <c:pt idx="21337">
                  <c:v>0.16475699999999999</c:v>
                </c:pt>
                <c:pt idx="21338">
                  <c:v>0.165132</c:v>
                </c:pt>
                <c:pt idx="21339">
                  <c:v>0.165432</c:v>
                </c:pt>
                <c:pt idx="21340">
                  <c:v>0.16566</c:v>
                </c:pt>
                <c:pt idx="21341">
                  <c:v>0.16581499999999999</c:v>
                </c:pt>
                <c:pt idx="21342">
                  <c:v>0.16589999999999999</c:v>
                </c:pt>
                <c:pt idx="21343">
                  <c:v>0.16591700000000001</c:v>
                </c:pt>
                <c:pt idx="21344">
                  <c:v>0.16586799999999999</c:v>
                </c:pt>
                <c:pt idx="21345">
                  <c:v>0.16575500000000001</c:v>
                </c:pt>
                <c:pt idx="21346">
                  <c:v>0.16558200000000001</c:v>
                </c:pt>
                <c:pt idx="21347">
                  <c:v>0.165349</c:v>
                </c:pt>
                <c:pt idx="21348">
                  <c:v>0.16505900000000001</c:v>
                </c:pt>
                <c:pt idx="21349">
                  <c:v>0.164714</c:v>
                </c:pt>
                <c:pt idx="21350">
                  <c:v>0.16431399999999999</c:v>
                </c:pt>
                <c:pt idx="21351">
                  <c:v>0.16386100000000001</c:v>
                </c:pt>
                <c:pt idx="21352">
                  <c:v>0.163357</c:v>
                </c:pt>
                <c:pt idx="21353">
                  <c:v>0.162804</c:v>
                </c:pt>
                <c:pt idx="21354">
                  <c:v>0.16220300000000001</c:v>
                </c:pt>
                <c:pt idx="21355">
                  <c:v>0.16155700000000001</c:v>
                </c:pt>
                <c:pt idx="21356">
                  <c:v>0.16086700000000001</c:v>
                </c:pt>
                <c:pt idx="21357">
                  <c:v>0.160135</c:v>
                </c:pt>
                <c:pt idx="21358">
                  <c:v>0.15936600000000001</c:v>
                </c:pt>
                <c:pt idx="21359">
                  <c:v>0.15856100000000001</c:v>
                </c:pt>
                <c:pt idx="21360">
                  <c:v>0.157725</c:v>
                </c:pt>
                <c:pt idx="21361">
                  <c:v>0.156859</c:v>
                </c:pt>
                <c:pt idx="21362">
                  <c:v>0.15596499999999999</c:v>
                </c:pt>
                <c:pt idx="21363">
                  <c:v>0.15504499999999999</c:v>
                </c:pt>
                <c:pt idx="21364">
                  <c:v>0.15410099999999999</c:v>
                </c:pt>
                <c:pt idx="21365">
                  <c:v>0.15313499999999999</c:v>
                </c:pt>
                <c:pt idx="21366">
                  <c:v>0.15215100000000001</c:v>
                </c:pt>
                <c:pt idx="21367">
                  <c:v>0.15114900000000001</c:v>
                </c:pt>
                <c:pt idx="21368">
                  <c:v>0.15013299999999999</c:v>
                </c:pt>
                <c:pt idx="21369">
                  <c:v>0.14910399999999999</c:v>
                </c:pt>
                <c:pt idx="21370">
                  <c:v>0.148065</c:v>
                </c:pt>
                <c:pt idx="21371">
                  <c:v>0.14701600000000001</c:v>
                </c:pt>
                <c:pt idx="21372">
                  <c:v>0.14596000000000001</c:v>
                </c:pt>
                <c:pt idx="21373">
                  <c:v>0.144899</c:v>
                </c:pt>
                <c:pt idx="21374">
                  <c:v>0.14383599999999999</c:v>
                </c:pt>
                <c:pt idx="21375">
                  <c:v>0.14277000000000001</c:v>
                </c:pt>
                <c:pt idx="21376">
                  <c:v>0.141704</c:v>
                </c:pt>
                <c:pt idx="21377">
                  <c:v>0.14063999999999999</c:v>
                </c:pt>
                <c:pt idx="21378">
                  <c:v>0.13957900000000001</c:v>
                </c:pt>
                <c:pt idx="21379">
                  <c:v>0.13852400000000001</c:v>
                </c:pt>
                <c:pt idx="21380">
                  <c:v>0.13747699999999999</c:v>
                </c:pt>
                <c:pt idx="21381">
                  <c:v>0.136438</c:v>
                </c:pt>
                <c:pt idx="21382">
                  <c:v>0.135409</c:v>
                </c:pt>
                <c:pt idx="21383">
                  <c:v>0.13439200000000001</c:v>
                </c:pt>
                <c:pt idx="21384">
                  <c:v>0.13338700000000001</c:v>
                </c:pt>
                <c:pt idx="21385">
                  <c:v>0.13239500000000001</c:v>
                </c:pt>
                <c:pt idx="21386">
                  <c:v>0.13141900000000001</c:v>
                </c:pt>
                <c:pt idx="21387">
                  <c:v>0.13045899999999999</c:v>
                </c:pt>
                <c:pt idx="21388">
                  <c:v>0.12951599999999999</c:v>
                </c:pt>
                <c:pt idx="21389">
                  <c:v>0.12859000000000001</c:v>
                </c:pt>
                <c:pt idx="21390">
                  <c:v>0.12768299999999999</c:v>
                </c:pt>
                <c:pt idx="21391">
                  <c:v>0.12679399999999999</c:v>
                </c:pt>
                <c:pt idx="21392">
                  <c:v>0.12592600000000001</c:v>
                </c:pt>
                <c:pt idx="21393">
                  <c:v>0.125081</c:v>
                </c:pt>
                <c:pt idx="21394">
                  <c:v>0.12425899999999999</c:v>
                </c:pt>
                <c:pt idx="21395">
                  <c:v>0.123461</c:v>
                </c:pt>
                <c:pt idx="21396">
                  <c:v>0.122686</c:v>
                </c:pt>
                <c:pt idx="21397">
                  <c:v>0.121936</c:v>
                </c:pt>
                <c:pt idx="21398">
                  <c:v>0.12121</c:v>
                </c:pt>
                <c:pt idx="21399">
                  <c:v>0.12051000000000001</c:v>
                </c:pt>
                <c:pt idx="21400">
                  <c:v>0.119835</c:v>
                </c:pt>
                <c:pt idx="21401">
                  <c:v>0.119184</c:v>
                </c:pt>
                <c:pt idx="21402">
                  <c:v>0.118559</c:v>
                </c:pt>
                <c:pt idx="21403">
                  <c:v>0.11796</c:v>
                </c:pt>
                <c:pt idx="21404">
                  <c:v>0.117385</c:v>
                </c:pt>
                <c:pt idx="21405">
                  <c:v>0.116837</c:v>
                </c:pt>
                <c:pt idx="21406">
                  <c:v>0.116315</c:v>
                </c:pt>
                <c:pt idx="21407">
                  <c:v>0.11581900000000001</c:v>
                </c:pt>
                <c:pt idx="21408">
                  <c:v>0.115351</c:v>
                </c:pt>
                <c:pt idx="21409">
                  <c:v>0.11491</c:v>
                </c:pt>
                <c:pt idx="21410">
                  <c:v>0.114493</c:v>
                </c:pt>
                <c:pt idx="21411">
                  <c:v>0.11409900000000001</c:v>
                </c:pt>
                <c:pt idx="21412">
                  <c:v>0.11372699999999999</c:v>
                </c:pt>
                <c:pt idx="21413">
                  <c:v>0.113376</c:v>
                </c:pt>
                <c:pt idx="21414">
                  <c:v>0.11304400000000001</c:v>
                </c:pt>
                <c:pt idx="21415">
                  <c:v>0.112732</c:v>
                </c:pt>
                <c:pt idx="21416">
                  <c:v>0.11244</c:v>
                </c:pt>
                <c:pt idx="21417">
                  <c:v>0.112166</c:v>
                </c:pt>
                <c:pt idx="21418">
                  <c:v>0.11191</c:v>
                </c:pt>
                <c:pt idx="21419">
                  <c:v>0.111669</c:v>
                </c:pt>
                <c:pt idx="21420">
                  <c:v>0.111441</c:v>
                </c:pt>
                <c:pt idx="21421">
                  <c:v>0.11122799999999999</c:v>
                </c:pt>
                <c:pt idx="21422">
                  <c:v>0.111027</c:v>
                </c:pt>
                <c:pt idx="21423">
                  <c:v>0.11083899999999999</c:v>
                </c:pt>
                <c:pt idx="21424">
                  <c:v>0.110664</c:v>
                </c:pt>
                <c:pt idx="21425">
                  <c:v>0.1105</c:v>
                </c:pt>
                <c:pt idx="21426">
                  <c:v>0.110347</c:v>
                </c:pt>
                <c:pt idx="21427">
                  <c:v>0.110204</c:v>
                </c:pt>
                <c:pt idx="21428">
                  <c:v>0.110068</c:v>
                </c:pt>
                <c:pt idx="21429">
                  <c:v>0.10994</c:v>
                </c:pt>
                <c:pt idx="21430">
                  <c:v>0.109817</c:v>
                </c:pt>
                <c:pt idx="21431">
                  <c:v>0.10970100000000001</c:v>
                </c:pt>
                <c:pt idx="21432">
                  <c:v>0.10959199999999999</c:v>
                </c:pt>
                <c:pt idx="21433">
                  <c:v>0.109489</c:v>
                </c:pt>
                <c:pt idx="21434">
                  <c:v>0.109392</c:v>
                </c:pt>
                <c:pt idx="21435">
                  <c:v>0.109295</c:v>
                </c:pt>
                <c:pt idx="21436">
                  <c:v>0.109198</c:v>
                </c:pt>
                <c:pt idx="21437">
                  <c:v>0.1091</c:v>
                </c:pt>
                <c:pt idx="21438">
                  <c:v>0.108998</c:v>
                </c:pt>
                <c:pt idx="21439">
                  <c:v>0.108891</c:v>
                </c:pt>
                <c:pt idx="21440">
                  <c:v>0.108777</c:v>
                </c:pt>
                <c:pt idx="21441">
                  <c:v>0.108654</c:v>
                </c:pt>
                <c:pt idx="21442">
                  <c:v>0.10852100000000001</c:v>
                </c:pt>
                <c:pt idx="21443">
                  <c:v>0.108375</c:v>
                </c:pt>
                <c:pt idx="21444">
                  <c:v>0.10821500000000001</c:v>
                </c:pt>
                <c:pt idx="21445">
                  <c:v>0.10804</c:v>
                </c:pt>
                <c:pt idx="21446">
                  <c:v>0.107848</c:v>
                </c:pt>
                <c:pt idx="21447">
                  <c:v>0.107636</c:v>
                </c:pt>
                <c:pt idx="21448">
                  <c:v>0.107404</c:v>
                </c:pt>
                <c:pt idx="21449">
                  <c:v>0.10715</c:v>
                </c:pt>
                <c:pt idx="21450">
                  <c:v>0.106873</c:v>
                </c:pt>
                <c:pt idx="21451">
                  <c:v>0.106571</c:v>
                </c:pt>
                <c:pt idx="21452">
                  <c:v>0.10624400000000001</c:v>
                </c:pt>
                <c:pt idx="21453">
                  <c:v>0.10589</c:v>
                </c:pt>
                <c:pt idx="21454">
                  <c:v>0.105508</c:v>
                </c:pt>
                <c:pt idx="21455">
                  <c:v>0.105097</c:v>
                </c:pt>
                <c:pt idx="21456">
                  <c:v>0.104655</c:v>
                </c:pt>
                <c:pt idx="21457">
                  <c:v>0.104181</c:v>
                </c:pt>
                <c:pt idx="21458">
                  <c:v>0.103674</c:v>
                </c:pt>
                <c:pt idx="21459">
                  <c:v>0.103132</c:v>
                </c:pt>
                <c:pt idx="21460">
                  <c:v>0.10255400000000001</c:v>
                </c:pt>
                <c:pt idx="21461">
                  <c:v>0.101938</c:v>
                </c:pt>
                <c:pt idx="21462">
                  <c:v>0.101283</c:v>
                </c:pt>
                <c:pt idx="21463">
                  <c:v>0.100587</c:v>
                </c:pt>
                <c:pt idx="21464">
                  <c:v>9.9850800000000003E-2</c:v>
                </c:pt>
                <c:pt idx="21465">
                  <c:v>9.9073300000000003E-2</c:v>
                </c:pt>
                <c:pt idx="21466">
                  <c:v>9.82542E-2</c:v>
                </c:pt>
                <c:pt idx="21467">
                  <c:v>9.7392300000000001E-2</c:v>
                </c:pt>
                <c:pt idx="21468">
                  <c:v>9.6486000000000002E-2</c:v>
                </c:pt>
                <c:pt idx="21469">
                  <c:v>9.5534499999999994E-2</c:v>
                </c:pt>
                <c:pt idx="21470">
                  <c:v>9.4537700000000002E-2</c:v>
                </c:pt>
                <c:pt idx="21471">
                  <c:v>9.3495400000000006E-2</c:v>
                </c:pt>
                <c:pt idx="21472">
                  <c:v>9.2406799999999997E-2</c:v>
                </c:pt>
                <c:pt idx="21473">
                  <c:v>9.12718E-2</c:v>
                </c:pt>
                <c:pt idx="21474">
                  <c:v>9.0090000000000003E-2</c:v>
                </c:pt>
                <c:pt idx="21475">
                  <c:v>8.8861700000000002E-2</c:v>
                </c:pt>
                <c:pt idx="21476">
                  <c:v>8.7586800000000006E-2</c:v>
                </c:pt>
                <c:pt idx="21477">
                  <c:v>8.6265400000000006E-2</c:v>
                </c:pt>
                <c:pt idx="21478">
                  <c:v>8.4897100000000003E-2</c:v>
                </c:pt>
                <c:pt idx="21479">
                  <c:v>8.3482299999999995E-2</c:v>
                </c:pt>
                <c:pt idx="21480">
                  <c:v>8.2022399999999995E-2</c:v>
                </c:pt>
                <c:pt idx="21481">
                  <c:v>8.0518699999999999E-2</c:v>
                </c:pt>
                <c:pt idx="21482">
                  <c:v>7.8971799999999995E-2</c:v>
                </c:pt>
                <c:pt idx="21483">
                  <c:v>7.7382199999999998E-2</c:v>
                </c:pt>
                <c:pt idx="21484">
                  <c:v>7.5750799999999993E-2</c:v>
                </c:pt>
                <c:pt idx="21485">
                  <c:v>7.4078500000000005E-2</c:v>
                </c:pt>
                <c:pt idx="21486">
                  <c:v>7.2366799999999995E-2</c:v>
                </c:pt>
                <c:pt idx="21487">
                  <c:v>7.0616799999999993E-2</c:v>
                </c:pt>
                <c:pt idx="21488">
                  <c:v>6.8830100000000005E-2</c:v>
                </c:pt>
                <c:pt idx="21489">
                  <c:v>6.7008200000000004E-2</c:v>
                </c:pt>
                <c:pt idx="21490">
                  <c:v>6.5152399999999999E-2</c:v>
                </c:pt>
                <c:pt idx="21491">
                  <c:v>6.3264000000000001E-2</c:v>
                </c:pt>
                <c:pt idx="21492">
                  <c:v>6.1344799999999998E-2</c:v>
                </c:pt>
                <c:pt idx="21493">
                  <c:v>5.9396999999999998E-2</c:v>
                </c:pt>
                <c:pt idx="21494">
                  <c:v>5.7422899999999999E-2</c:v>
                </c:pt>
                <c:pt idx="21495">
                  <c:v>5.5424899999999999E-2</c:v>
                </c:pt>
                <c:pt idx="21496">
                  <c:v>5.3404699999999999E-2</c:v>
                </c:pt>
                <c:pt idx="21497">
                  <c:v>5.1363899999999997E-2</c:v>
                </c:pt>
                <c:pt idx="21498">
                  <c:v>4.9304399999999998E-2</c:v>
                </c:pt>
                <c:pt idx="21499">
                  <c:v>4.7229199999999999E-2</c:v>
                </c:pt>
                <c:pt idx="21500">
                  <c:v>4.5141399999999998E-2</c:v>
                </c:pt>
                <c:pt idx="21501">
                  <c:v>4.3043999999999999E-2</c:v>
                </c:pt>
                <c:pt idx="21502">
                  <c:v>4.0939900000000001E-2</c:v>
                </c:pt>
                <c:pt idx="21503">
                  <c:v>3.8832600000000002E-2</c:v>
                </c:pt>
                <c:pt idx="21504">
                  <c:v>3.67257E-2</c:v>
                </c:pt>
                <c:pt idx="21505">
                  <c:v>3.4622E-2</c:v>
                </c:pt>
                <c:pt idx="21506">
                  <c:v>3.2523299999999998E-2</c:v>
                </c:pt>
                <c:pt idx="21507">
                  <c:v>3.04321E-2</c:v>
                </c:pt>
                <c:pt idx="21508">
                  <c:v>2.8351899999999999E-2</c:v>
                </c:pt>
                <c:pt idx="21509">
                  <c:v>2.6286199999999999E-2</c:v>
                </c:pt>
                <c:pt idx="21510">
                  <c:v>2.4238300000000001E-2</c:v>
                </c:pt>
                <c:pt idx="21511">
                  <c:v>2.22112E-2</c:v>
                </c:pt>
                <c:pt idx="21512">
                  <c:v>2.02086E-2</c:v>
                </c:pt>
                <c:pt idx="21513">
                  <c:v>1.8234199999999999E-2</c:v>
                </c:pt>
                <c:pt idx="21514">
                  <c:v>1.6291300000000002E-2</c:v>
                </c:pt>
                <c:pt idx="21515">
                  <c:v>1.4382499999999999E-2</c:v>
                </c:pt>
                <c:pt idx="21516">
                  <c:v>1.25104E-2</c:v>
                </c:pt>
                <c:pt idx="21517">
                  <c:v>1.06789E-2</c:v>
                </c:pt>
                <c:pt idx="21518" formatCode="0.00E+00">
                  <c:v>8.8929100000000004E-3</c:v>
                </c:pt>
                <c:pt idx="21519" formatCode="0.00E+00">
                  <c:v>7.1579699999999996E-3</c:v>
                </c:pt>
                <c:pt idx="21520" formatCode="0.00E+00">
                  <c:v>5.4786799999999997E-3</c:v>
                </c:pt>
                <c:pt idx="21521" formatCode="0.00E+00">
                  <c:v>3.8562700000000002E-3</c:v>
                </c:pt>
                <c:pt idx="21522" formatCode="0.00E+00">
                  <c:v>2.2907000000000001E-3</c:v>
                </c:pt>
                <c:pt idx="21523" formatCode="0.00E+00">
                  <c:v>7.8404699999999996E-4</c:v>
                </c:pt>
                <c:pt idx="21524" formatCode="0.00E+00">
                  <c:v>-6.6025999999999997E-4</c:v>
                </c:pt>
                <c:pt idx="21525" formatCode="0.00E+00">
                  <c:v>-2.0396400000000001E-3</c:v>
                </c:pt>
                <c:pt idx="21526" formatCode="0.00E+00">
                  <c:v>-3.3522199999999999E-3</c:v>
                </c:pt>
                <c:pt idx="21527" formatCode="0.00E+00">
                  <c:v>-4.5955299999999996E-3</c:v>
                </c:pt>
                <c:pt idx="21528" formatCode="0.00E+00">
                  <c:v>-5.76634E-3</c:v>
                </c:pt>
                <c:pt idx="21529" formatCode="0.00E+00">
                  <c:v>-6.8616900000000002E-3</c:v>
                </c:pt>
                <c:pt idx="21530" formatCode="0.00E+00">
                  <c:v>-7.8797899999999994E-3</c:v>
                </c:pt>
                <c:pt idx="21531" formatCode="0.00E+00">
                  <c:v>-8.8192500000000007E-3</c:v>
                </c:pt>
                <c:pt idx="21532" formatCode="0.00E+00">
                  <c:v>-9.6781999999999997E-3</c:v>
                </c:pt>
                <c:pt idx="21533">
                  <c:v>-1.04545E-2</c:v>
                </c:pt>
                <c:pt idx="21534">
                  <c:v>-1.1146700000000001E-2</c:v>
                </c:pt>
                <c:pt idx="21535">
                  <c:v>-1.1753899999999999E-2</c:v>
                </c:pt>
                <c:pt idx="21536">
                  <c:v>-1.22749E-2</c:v>
                </c:pt>
                <c:pt idx="21537">
                  <c:v>-1.27072E-2</c:v>
                </c:pt>
                <c:pt idx="21538">
                  <c:v>-1.3049E-2</c:v>
                </c:pt>
                <c:pt idx="21539">
                  <c:v>-1.32993E-2</c:v>
                </c:pt>
                <c:pt idx="21540">
                  <c:v>-1.3456900000000001E-2</c:v>
                </c:pt>
                <c:pt idx="21541">
                  <c:v>-1.3520300000000001E-2</c:v>
                </c:pt>
                <c:pt idx="21542">
                  <c:v>-1.3487900000000001E-2</c:v>
                </c:pt>
                <c:pt idx="21543">
                  <c:v>-1.3358999999999999E-2</c:v>
                </c:pt>
                <c:pt idx="21544">
                  <c:v>-1.3132899999999999E-2</c:v>
                </c:pt>
                <c:pt idx="21545">
                  <c:v>-1.2809600000000001E-2</c:v>
                </c:pt>
                <c:pt idx="21546">
                  <c:v>-1.23889E-2</c:v>
                </c:pt>
                <c:pt idx="21547">
                  <c:v>-1.18707E-2</c:v>
                </c:pt>
                <c:pt idx="21548">
                  <c:v>-1.1254699999999999E-2</c:v>
                </c:pt>
                <c:pt idx="21549">
                  <c:v>-1.0540600000000001E-2</c:v>
                </c:pt>
                <c:pt idx="21550" formatCode="0.00E+00">
                  <c:v>-9.72838E-3</c:v>
                </c:pt>
                <c:pt idx="21551" formatCode="0.00E+00">
                  <c:v>-8.8190899999999999E-3</c:v>
                </c:pt>
                <c:pt idx="21552" formatCode="0.00E+00">
                  <c:v>-7.8139300000000002E-3</c:v>
                </c:pt>
                <c:pt idx="21553" formatCode="0.00E+00">
                  <c:v>-6.7139599999999997E-3</c:v>
                </c:pt>
                <c:pt idx="21554" formatCode="0.00E+00">
                  <c:v>-5.5200400000000004E-3</c:v>
                </c:pt>
                <c:pt idx="21555" formatCode="0.00E+00">
                  <c:v>-4.2332999999999997E-3</c:v>
                </c:pt>
                <c:pt idx="21556" formatCode="0.00E+00">
                  <c:v>-2.8553300000000001E-3</c:v>
                </c:pt>
                <c:pt idx="21557" formatCode="0.00E+00">
                  <c:v>-1.38787E-3</c:v>
                </c:pt>
                <c:pt idx="21558" formatCode="0.00E+00">
                  <c:v>1.6714E-4</c:v>
                </c:pt>
                <c:pt idx="21559" formatCode="0.00E+00">
                  <c:v>1.8073099999999999E-3</c:v>
                </c:pt>
                <c:pt idx="21560" formatCode="0.00E+00">
                  <c:v>3.5302300000000001E-3</c:v>
                </c:pt>
                <c:pt idx="21561" formatCode="0.00E+00">
                  <c:v>5.3340899999999997E-3</c:v>
                </c:pt>
                <c:pt idx="21562" formatCode="0.00E+00">
                  <c:v>7.2173000000000003E-3</c:v>
                </c:pt>
                <c:pt idx="21563" formatCode="0.00E+00">
                  <c:v>9.1775999999999993E-3</c:v>
                </c:pt>
                <c:pt idx="21564">
                  <c:v>1.1212099999999999E-2</c:v>
                </c:pt>
                <c:pt idx="21565">
                  <c:v>1.3317600000000001E-2</c:v>
                </c:pt>
                <c:pt idx="21566">
                  <c:v>1.54909E-2</c:v>
                </c:pt>
                <c:pt idx="21567">
                  <c:v>1.7729100000000001E-2</c:v>
                </c:pt>
                <c:pt idx="21568">
                  <c:v>2.00298E-2</c:v>
                </c:pt>
                <c:pt idx="21569">
                  <c:v>2.23906E-2</c:v>
                </c:pt>
                <c:pt idx="21570">
                  <c:v>2.48086E-2</c:v>
                </c:pt>
                <c:pt idx="21571">
                  <c:v>2.7280499999999999E-2</c:v>
                </c:pt>
                <c:pt idx="21572">
                  <c:v>2.9802499999999999E-2</c:v>
                </c:pt>
                <c:pt idx="21573">
                  <c:v>3.23716E-2</c:v>
                </c:pt>
                <c:pt idx="21574">
                  <c:v>3.4984700000000001E-2</c:v>
                </c:pt>
                <c:pt idx="21575">
                  <c:v>3.7637999999999998E-2</c:v>
                </c:pt>
                <c:pt idx="21576">
                  <c:v>4.0327700000000001E-2</c:v>
                </c:pt>
                <c:pt idx="21577">
                  <c:v>4.3049799999999999E-2</c:v>
                </c:pt>
                <c:pt idx="21578">
                  <c:v>4.5800399999999998E-2</c:v>
                </c:pt>
                <c:pt idx="21579">
                  <c:v>4.8576099999999997E-2</c:v>
                </c:pt>
                <c:pt idx="21580">
                  <c:v>5.1373299999999997E-2</c:v>
                </c:pt>
                <c:pt idx="21581">
                  <c:v>5.4189599999999997E-2</c:v>
                </c:pt>
                <c:pt idx="21582">
                  <c:v>5.7022000000000003E-2</c:v>
                </c:pt>
                <c:pt idx="21583">
                  <c:v>5.9866599999999999E-2</c:v>
                </c:pt>
                <c:pt idx="21584">
                  <c:v>6.2718499999999996E-2</c:v>
                </c:pt>
                <c:pt idx="21585">
                  <c:v>6.5573300000000001E-2</c:v>
                </c:pt>
                <c:pt idx="21586">
                  <c:v>6.8426899999999999E-2</c:v>
                </c:pt>
                <c:pt idx="21587">
                  <c:v>7.1275199999999997E-2</c:v>
                </c:pt>
                <c:pt idx="21588">
                  <c:v>7.4113999999999999E-2</c:v>
                </c:pt>
                <c:pt idx="21589">
                  <c:v>7.6939499999999994E-2</c:v>
                </c:pt>
                <c:pt idx="21590">
                  <c:v>7.9749E-2</c:v>
                </c:pt>
                <c:pt idx="21591">
                  <c:v>8.2539799999999997E-2</c:v>
                </c:pt>
                <c:pt idx="21592">
                  <c:v>8.5308499999999995E-2</c:v>
                </c:pt>
                <c:pt idx="21593">
                  <c:v>8.8051199999999996E-2</c:v>
                </c:pt>
                <c:pt idx="21594">
                  <c:v>9.0763999999999997E-2</c:v>
                </c:pt>
                <c:pt idx="21595">
                  <c:v>9.3443399999999996E-2</c:v>
                </c:pt>
                <c:pt idx="21596">
                  <c:v>9.6085900000000002E-2</c:v>
                </c:pt>
                <c:pt idx="21597">
                  <c:v>9.86871E-2</c:v>
                </c:pt>
                <c:pt idx="21598">
                  <c:v>0.101242</c:v>
                </c:pt>
                <c:pt idx="21599">
                  <c:v>0.10374700000000001</c:v>
                </c:pt>
                <c:pt idx="21600">
                  <c:v>0.1062</c:v>
                </c:pt>
                <c:pt idx="21601">
                  <c:v>0.108598</c:v>
                </c:pt>
                <c:pt idx="21602">
                  <c:v>0.110939</c:v>
                </c:pt>
                <c:pt idx="21603">
                  <c:v>0.11322</c:v>
                </c:pt>
                <c:pt idx="21604">
                  <c:v>0.115437</c:v>
                </c:pt>
                <c:pt idx="21605">
                  <c:v>0.117589</c:v>
                </c:pt>
                <c:pt idx="21606">
                  <c:v>0.119672</c:v>
                </c:pt>
                <c:pt idx="21607">
                  <c:v>0.121684</c:v>
                </c:pt>
                <c:pt idx="21608">
                  <c:v>0.12362099999999999</c:v>
                </c:pt>
                <c:pt idx="21609">
                  <c:v>0.12548100000000001</c:v>
                </c:pt>
                <c:pt idx="21610">
                  <c:v>0.12726100000000001</c:v>
                </c:pt>
                <c:pt idx="21611">
                  <c:v>0.12895999999999999</c:v>
                </c:pt>
                <c:pt idx="21612">
                  <c:v>0.130575</c:v>
                </c:pt>
                <c:pt idx="21613">
                  <c:v>0.132106</c:v>
                </c:pt>
                <c:pt idx="21614">
                  <c:v>0.13355</c:v>
                </c:pt>
                <c:pt idx="21615">
                  <c:v>0.134906</c:v>
                </c:pt>
                <c:pt idx="21616">
                  <c:v>0.13617299999999999</c:v>
                </c:pt>
                <c:pt idx="21617">
                  <c:v>0.137349</c:v>
                </c:pt>
                <c:pt idx="21618">
                  <c:v>0.138433</c:v>
                </c:pt>
                <c:pt idx="21619">
                  <c:v>0.13942299999999999</c:v>
                </c:pt>
                <c:pt idx="21620">
                  <c:v>0.140318</c:v>
                </c:pt>
                <c:pt idx="21621">
                  <c:v>0.14111899999999999</c:v>
                </c:pt>
                <c:pt idx="21622">
                  <c:v>0.14182400000000001</c:v>
                </c:pt>
                <c:pt idx="21623">
                  <c:v>0.14243500000000001</c:v>
                </c:pt>
                <c:pt idx="21624">
                  <c:v>0.14294999999999999</c:v>
                </c:pt>
                <c:pt idx="21625">
                  <c:v>0.143369</c:v>
                </c:pt>
                <c:pt idx="21626">
                  <c:v>0.14369100000000001</c:v>
                </c:pt>
                <c:pt idx="21627">
                  <c:v>0.14391599999999999</c:v>
                </c:pt>
                <c:pt idx="21628">
                  <c:v>0.144042</c:v>
                </c:pt>
                <c:pt idx="21629">
                  <c:v>0.14407</c:v>
                </c:pt>
                <c:pt idx="21630">
                  <c:v>0.14400199999999999</c:v>
                </c:pt>
                <c:pt idx="21631">
                  <c:v>0.14383899999999999</c:v>
                </c:pt>
                <c:pt idx="21632">
                  <c:v>0.14358099999999999</c:v>
                </c:pt>
                <c:pt idx="21633">
                  <c:v>0.143229</c:v>
                </c:pt>
                <c:pt idx="21634">
                  <c:v>0.14278299999999999</c:v>
                </c:pt>
                <c:pt idx="21635">
                  <c:v>0.14224500000000001</c:v>
                </c:pt>
                <c:pt idx="21636">
                  <c:v>0.14161799999999999</c:v>
                </c:pt>
                <c:pt idx="21637">
                  <c:v>0.140902</c:v>
                </c:pt>
                <c:pt idx="21638">
                  <c:v>0.140098</c:v>
                </c:pt>
                <c:pt idx="21639">
                  <c:v>0.139207</c:v>
                </c:pt>
                <c:pt idx="21640">
                  <c:v>0.13822999999999999</c:v>
                </c:pt>
                <c:pt idx="21641">
                  <c:v>0.13716800000000001</c:v>
                </c:pt>
                <c:pt idx="21642">
                  <c:v>0.13602400000000001</c:v>
                </c:pt>
                <c:pt idx="21643">
                  <c:v>0.134798</c:v>
                </c:pt>
                <c:pt idx="21644">
                  <c:v>0.133493</c:v>
                </c:pt>
                <c:pt idx="21645">
                  <c:v>0.13211100000000001</c:v>
                </c:pt>
                <c:pt idx="21646">
                  <c:v>0.13065399999999999</c:v>
                </c:pt>
                <c:pt idx="21647">
                  <c:v>0.12912299999999999</c:v>
                </c:pt>
                <c:pt idx="21648">
                  <c:v>0.12751999999999999</c:v>
                </c:pt>
                <c:pt idx="21649">
                  <c:v>0.12584600000000001</c:v>
                </c:pt>
                <c:pt idx="21650">
                  <c:v>0.12410400000000001</c:v>
                </c:pt>
                <c:pt idx="21651">
                  <c:v>0.122294</c:v>
                </c:pt>
                <c:pt idx="21652">
                  <c:v>0.120419</c:v>
                </c:pt>
                <c:pt idx="21653">
                  <c:v>0.11848400000000001</c:v>
                </c:pt>
                <c:pt idx="21654">
                  <c:v>0.116492</c:v>
                </c:pt>
                <c:pt idx="21655">
                  <c:v>0.114444</c:v>
                </c:pt>
                <c:pt idx="21656">
                  <c:v>0.112344</c:v>
                </c:pt>
                <c:pt idx="21657">
                  <c:v>0.110194</c:v>
                </c:pt>
                <c:pt idx="21658">
                  <c:v>0.10799499999999999</c:v>
                </c:pt>
                <c:pt idx="21659">
                  <c:v>0.105752</c:v>
                </c:pt>
                <c:pt idx="21660">
                  <c:v>0.103465</c:v>
                </c:pt>
                <c:pt idx="21661">
                  <c:v>0.101136</c:v>
                </c:pt>
                <c:pt idx="21662">
                  <c:v>9.87677E-2</c:v>
                </c:pt>
                <c:pt idx="21663">
                  <c:v>9.6362000000000003E-2</c:v>
                </c:pt>
                <c:pt idx="21664">
                  <c:v>9.3922400000000003E-2</c:v>
                </c:pt>
                <c:pt idx="21665">
                  <c:v>9.1451500000000005E-2</c:v>
                </c:pt>
                <c:pt idx="21666">
                  <c:v>8.8952100000000006E-2</c:v>
                </c:pt>
                <c:pt idx="21667">
                  <c:v>8.6427400000000001E-2</c:v>
                </c:pt>
                <c:pt idx="21668">
                  <c:v>8.3880499999999997E-2</c:v>
                </c:pt>
                <c:pt idx="21669">
                  <c:v>8.1313700000000003E-2</c:v>
                </c:pt>
                <c:pt idx="21670">
                  <c:v>7.8729300000000002E-2</c:v>
                </c:pt>
                <c:pt idx="21671">
                  <c:v>7.6129299999999997E-2</c:v>
                </c:pt>
                <c:pt idx="21672">
                  <c:v>7.35156E-2</c:v>
                </c:pt>
                <c:pt idx="21673">
                  <c:v>7.0890400000000006E-2</c:v>
                </c:pt>
                <c:pt idx="21674">
                  <c:v>6.82561E-2</c:v>
                </c:pt>
                <c:pt idx="21675">
                  <c:v>6.5614900000000004E-2</c:v>
                </c:pt>
                <c:pt idx="21676">
                  <c:v>6.29691E-2</c:v>
                </c:pt>
                <c:pt idx="21677">
                  <c:v>6.0321399999999997E-2</c:v>
                </c:pt>
                <c:pt idx="21678">
                  <c:v>5.7673799999999997E-2</c:v>
                </c:pt>
                <c:pt idx="21679">
                  <c:v>5.5028399999999998E-2</c:v>
                </c:pt>
                <c:pt idx="21680">
                  <c:v>5.2387700000000002E-2</c:v>
                </c:pt>
                <c:pt idx="21681">
                  <c:v>4.9754699999999999E-2</c:v>
                </c:pt>
                <c:pt idx="21682">
                  <c:v>4.7132399999999998E-2</c:v>
                </c:pt>
                <c:pt idx="21683">
                  <c:v>4.4523100000000003E-2</c:v>
                </c:pt>
                <c:pt idx="21684">
                  <c:v>4.19292E-2</c:v>
                </c:pt>
                <c:pt idx="21685">
                  <c:v>3.9352999999999999E-2</c:v>
                </c:pt>
                <c:pt idx="21686">
                  <c:v>3.6795799999999997E-2</c:v>
                </c:pt>
                <c:pt idx="21687">
                  <c:v>3.4259199999999997E-2</c:v>
                </c:pt>
                <c:pt idx="21688">
                  <c:v>3.1745299999999997E-2</c:v>
                </c:pt>
                <c:pt idx="21689">
                  <c:v>2.9255799999999998E-2</c:v>
                </c:pt>
                <c:pt idx="21690">
                  <c:v>2.6792E-2</c:v>
                </c:pt>
                <c:pt idx="21691">
                  <c:v>2.4355499999999999E-2</c:v>
                </c:pt>
                <c:pt idx="21692">
                  <c:v>2.1948100000000002E-2</c:v>
                </c:pt>
                <c:pt idx="21693">
                  <c:v>1.9571499999999999E-2</c:v>
                </c:pt>
                <c:pt idx="21694">
                  <c:v>1.7226700000000001E-2</c:v>
                </c:pt>
                <c:pt idx="21695">
                  <c:v>1.49152E-2</c:v>
                </c:pt>
                <c:pt idx="21696">
                  <c:v>1.26395E-2</c:v>
                </c:pt>
                <c:pt idx="21697">
                  <c:v>1.04019E-2</c:v>
                </c:pt>
                <c:pt idx="21698" formatCode="0.00E+00">
                  <c:v>8.2051999999999993E-3</c:v>
                </c:pt>
                <c:pt idx="21699" formatCode="0.00E+00">
                  <c:v>6.0513099999999998E-3</c:v>
                </c:pt>
                <c:pt idx="21700" formatCode="0.00E+00">
                  <c:v>3.9412800000000001E-3</c:v>
                </c:pt>
                <c:pt idx="21701" formatCode="0.00E+00">
                  <c:v>1.8752199999999999E-3</c:v>
                </c:pt>
                <c:pt idx="21702" formatCode="0.00E+00">
                  <c:v>-1.4712699999999999E-4</c:v>
                </c:pt>
                <c:pt idx="21703" formatCode="0.00E+00">
                  <c:v>-2.1253299999999999E-3</c:v>
                </c:pt>
                <c:pt idx="21704" formatCode="0.00E+00">
                  <c:v>-4.0575300000000002E-3</c:v>
                </c:pt>
                <c:pt idx="21705" formatCode="0.00E+00">
                  <c:v>-5.9412199999999997E-3</c:v>
                </c:pt>
                <c:pt idx="21706" formatCode="0.00E+00">
                  <c:v>-7.7742000000000002E-3</c:v>
                </c:pt>
                <c:pt idx="21707" formatCode="0.00E+00">
                  <c:v>-9.5546099999999998E-3</c:v>
                </c:pt>
                <c:pt idx="21708">
                  <c:v>-1.1281599999999999E-2</c:v>
                </c:pt>
                <c:pt idx="21709">
                  <c:v>-1.29563E-2</c:v>
                </c:pt>
                <c:pt idx="21710">
                  <c:v>-1.4580299999999999E-2</c:v>
                </c:pt>
                <c:pt idx="21711">
                  <c:v>-1.6153299999999999E-2</c:v>
                </c:pt>
                <c:pt idx="21712">
                  <c:v>-1.7675099999999999E-2</c:v>
                </c:pt>
                <c:pt idx="21713">
                  <c:v>-1.9146300000000002E-2</c:v>
                </c:pt>
                <c:pt idx="21714">
                  <c:v>-2.0566999999999998E-2</c:v>
                </c:pt>
                <c:pt idx="21715">
                  <c:v>-2.1936199999999999E-2</c:v>
                </c:pt>
                <c:pt idx="21716">
                  <c:v>-2.3252399999999999E-2</c:v>
                </c:pt>
                <c:pt idx="21717">
                  <c:v>-2.4515499999999999E-2</c:v>
                </c:pt>
                <c:pt idx="21718">
                  <c:v>-2.5726200000000001E-2</c:v>
                </c:pt>
                <c:pt idx="21719">
                  <c:v>-2.6885599999999999E-2</c:v>
                </c:pt>
                <c:pt idx="21720">
                  <c:v>-2.79949E-2</c:v>
                </c:pt>
                <c:pt idx="21721">
                  <c:v>-2.9054900000000002E-2</c:v>
                </c:pt>
                <c:pt idx="21722">
                  <c:v>-3.0065600000000001E-2</c:v>
                </c:pt>
                <c:pt idx="21723">
                  <c:v>-3.1027900000000001E-2</c:v>
                </c:pt>
                <c:pt idx="21724">
                  <c:v>-3.19428E-2</c:v>
                </c:pt>
                <c:pt idx="21725">
                  <c:v>-3.2810300000000001E-2</c:v>
                </c:pt>
                <c:pt idx="21726">
                  <c:v>-3.3630800000000002E-2</c:v>
                </c:pt>
                <c:pt idx="21727">
                  <c:v>-3.44053E-2</c:v>
                </c:pt>
                <c:pt idx="21728">
                  <c:v>-3.5134400000000003E-2</c:v>
                </c:pt>
                <c:pt idx="21729">
                  <c:v>-3.5818299999999997E-2</c:v>
                </c:pt>
                <c:pt idx="21730">
                  <c:v>-3.6457799999999999E-2</c:v>
                </c:pt>
                <c:pt idx="21731">
                  <c:v>-3.7055299999999999E-2</c:v>
                </c:pt>
                <c:pt idx="21732">
                  <c:v>-3.7613300000000002E-2</c:v>
                </c:pt>
                <c:pt idx="21733">
                  <c:v>-3.8133399999999998E-2</c:v>
                </c:pt>
                <c:pt idx="21734">
                  <c:v>-3.8617400000000003E-2</c:v>
                </c:pt>
                <c:pt idx="21735">
                  <c:v>-3.90671E-2</c:v>
                </c:pt>
                <c:pt idx="21736">
                  <c:v>-3.9484199999999997E-2</c:v>
                </c:pt>
                <c:pt idx="21737">
                  <c:v>-3.9870200000000001E-2</c:v>
                </c:pt>
                <c:pt idx="21738">
                  <c:v>-4.02263E-2</c:v>
                </c:pt>
                <c:pt idx="21739">
                  <c:v>-4.0554E-2</c:v>
                </c:pt>
                <c:pt idx="21740">
                  <c:v>-4.0854599999999998E-2</c:v>
                </c:pt>
                <c:pt idx="21741">
                  <c:v>-4.1129699999999998E-2</c:v>
                </c:pt>
                <c:pt idx="21742">
                  <c:v>-4.1380800000000002E-2</c:v>
                </c:pt>
                <c:pt idx="21743">
                  <c:v>-4.1608100000000002E-2</c:v>
                </c:pt>
                <c:pt idx="21744">
                  <c:v>-4.1811800000000003E-2</c:v>
                </c:pt>
                <c:pt idx="21745">
                  <c:v>-4.19929E-2</c:v>
                </c:pt>
                <c:pt idx="21746">
                  <c:v>-4.2153200000000002E-2</c:v>
                </c:pt>
                <c:pt idx="21747">
                  <c:v>-4.2294100000000001E-2</c:v>
                </c:pt>
                <c:pt idx="21748">
                  <c:v>-4.2416299999999997E-2</c:v>
                </c:pt>
                <c:pt idx="21749">
                  <c:v>-4.25204E-2</c:v>
                </c:pt>
                <c:pt idx="21750">
                  <c:v>-4.2608100000000003E-2</c:v>
                </c:pt>
                <c:pt idx="21751">
                  <c:v>-4.2681299999999998E-2</c:v>
                </c:pt>
                <c:pt idx="21752">
                  <c:v>-4.2741800000000003E-2</c:v>
                </c:pt>
                <c:pt idx="21753">
                  <c:v>-4.2791200000000001E-2</c:v>
                </c:pt>
                <c:pt idx="21754">
                  <c:v>-4.2831300000000003E-2</c:v>
                </c:pt>
                <c:pt idx="21755">
                  <c:v>-4.2863400000000003E-2</c:v>
                </c:pt>
                <c:pt idx="21756">
                  <c:v>-4.2888900000000001E-2</c:v>
                </c:pt>
                <c:pt idx="21757">
                  <c:v>-4.2908399999999999E-2</c:v>
                </c:pt>
                <c:pt idx="21758">
                  <c:v>-4.2923000000000003E-2</c:v>
                </c:pt>
                <c:pt idx="21759">
                  <c:v>-4.2933399999999997E-2</c:v>
                </c:pt>
                <c:pt idx="21760">
                  <c:v>-4.2941100000000003E-2</c:v>
                </c:pt>
                <c:pt idx="21761">
                  <c:v>-4.2947300000000001E-2</c:v>
                </c:pt>
                <c:pt idx="21762">
                  <c:v>-4.2952900000000002E-2</c:v>
                </c:pt>
                <c:pt idx="21763">
                  <c:v>-4.2958999999999997E-2</c:v>
                </c:pt>
                <c:pt idx="21764">
                  <c:v>-4.2966799999999999E-2</c:v>
                </c:pt>
                <c:pt idx="21765">
                  <c:v>-4.2977599999999998E-2</c:v>
                </c:pt>
                <c:pt idx="21766">
                  <c:v>-4.2990899999999999E-2</c:v>
                </c:pt>
                <c:pt idx="21767">
                  <c:v>-4.3005799999999997E-2</c:v>
                </c:pt>
                <c:pt idx="21768">
                  <c:v>-4.3022299999999999E-2</c:v>
                </c:pt>
                <c:pt idx="21769">
                  <c:v>-4.3041999999999997E-2</c:v>
                </c:pt>
                <c:pt idx="21770">
                  <c:v>-4.3065899999999997E-2</c:v>
                </c:pt>
                <c:pt idx="21771">
                  <c:v>-4.3094100000000003E-2</c:v>
                </c:pt>
                <c:pt idx="21772">
                  <c:v>-4.3126499999999998E-2</c:v>
                </c:pt>
                <c:pt idx="21773">
                  <c:v>-4.3163E-2</c:v>
                </c:pt>
                <c:pt idx="21774">
                  <c:v>-4.3203100000000001E-2</c:v>
                </c:pt>
                <c:pt idx="21775">
                  <c:v>-4.32465E-2</c:v>
                </c:pt>
                <c:pt idx="21776">
                  <c:v>-4.3293400000000003E-2</c:v>
                </c:pt>
                <c:pt idx="21777">
                  <c:v>-4.3343199999999998E-2</c:v>
                </c:pt>
                <c:pt idx="21778">
                  <c:v>-4.3394700000000001E-2</c:v>
                </c:pt>
                <c:pt idx="21779">
                  <c:v>-4.3446899999999997E-2</c:v>
                </c:pt>
                <c:pt idx="21780">
                  <c:v>-4.3499799999999998E-2</c:v>
                </c:pt>
                <c:pt idx="21781">
                  <c:v>-4.3554000000000002E-2</c:v>
                </c:pt>
                <c:pt idx="21782">
                  <c:v>-4.3609799999999997E-2</c:v>
                </c:pt>
                <c:pt idx="21783">
                  <c:v>-4.36666E-2</c:v>
                </c:pt>
                <c:pt idx="21784">
                  <c:v>-4.3723699999999997E-2</c:v>
                </c:pt>
                <c:pt idx="21785">
                  <c:v>-4.3780199999999998E-2</c:v>
                </c:pt>
                <c:pt idx="21786">
                  <c:v>-4.3834699999999997E-2</c:v>
                </c:pt>
                <c:pt idx="21787">
                  <c:v>-4.3885E-2</c:v>
                </c:pt>
                <c:pt idx="21788">
                  <c:v>-4.39294E-2</c:v>
                </c:pt>
                <c:pt idx="21789">
                  <c:v>-4.3966699999999997E-2</c:v>
                </c:pt>
                <c:pt idx="21790">
                  <c:v>-4.3995800000000002E-2</c:v>
                </c:pt>
                <c:pt idx="21791">
                  <c:v>-4.4015600000000002E-2</c:v>
                </c:pt>
                <c:pt idx="21792">
                  <c:v>-4.4024899999999999E-2</c:v>
                </c:pt>
                <c:pt idx="21793">
                  <c:v>-4.4022699999999998E-2</c:v>
                </c:pt>
                <c:pt idx="21794">
                  <c:v>-4.40083E-2</c:v>
                </c:pt>
                <c:pt idx="21795">
                  <c:v>-4.3981300000000001E-2</c:v>
                </c:pt>
                <c:pt idx="21796">
                  <c:v>-4.3941099999999997E-2</c:v>
                </c:pt>
                <c:pt idx="21797">
                  <c:v>-4.3886799999999997E-2</c:v>
                </c:pt>
                <c:pt idx="21798">
                  <c:v>-4.3817399999999999E-2</c:v>
                </c:pt>
                <c:pt idx="21799">
                  <c:v>-4.3730999999999999E-2</c:v>
                </c:pt>
                <c:pt idx="21800">
                  <c:v>-4.3625999999999998E-2</c:v>
                </c:pt>
                <c:pt idx="21801">
                  <c:v>-4.3500700000000003E-2</c:v>
                </c:pt>
                <c:pt idx="21802">
                  <c:v>-4.3353799999999998E-2</c:v>
                </c:pt>
                <c:pt idx="21803">
                  <c:v>-4.31835E-2</c:v>
                </c:pt>
                <c:pt idx="21804">
                  <c:v>-4.2988600000000002E-2</c:v>
                </c:pt>
                <c:pt idx="21805">
                  <c:v>-4.2767899999999998E-2</c:v>
                </c:pt>
                <c:pt idx="21806">
                  <c:v>-4.2519399999999999E-2</c:v>
                </c:pt>
                <c:pt idx="21807">
                  <c:v>-4.2240899999999998E-2</c:v>
                </c:pt>
                <c:pt idx="21808">
                  <c:v>-4.1930799999999997E-2</c:v>
                </c:pt>
                <c:pt idx="21809">
                  <c:v>-4.1587300000000001E-2</c:v>
                </c:pt>
                <c:pt idx="21810">
                  <c:v>-4.12082E-2</c:v>
                </c:pt>
                <c:pt idx="21811">
                  <c:v>-4.0791399999999998E-2</c:v>
                </c:pt>
                <c:pt idx="21812">
                  <c:v>-4.0336499999999997E-2</c:v>
                </c:pt>
                <c:pt idx="21813">
                  <c:v>-3.98436E-2</c:v>
                </c:pt>
                <c:pt idx="21814">
                  <c:v>-3.9312E-2</c:v>
                </c:pt>
                <c:pt idx="21815">
                  <c:v>-3.8740200000000002E-2</c:v>
                </c:pt>
                <c:pt idx="21816">
                  <c:v>-3.8127500000000002E-2</c:v>
                </c:pt>
                <c:pt idx="21817">
                  <c:v>-3.7472699999999998E-2</c:v>
                </c:pt>
                <c:pt idx="21818">
                  <c:v>-3.6774500000000002E-2</c:v>
                </c:pt>
                <c:pt idx="21819">
                  <c:v>-3.6032099999999997E-2</c:v>
                </c:pt>
                <c:pt idx="21820">
                  <c:v>-3.5245100000000001E-2</c:v>
                </c:pt>
                <c:pt idx="21821">
                  <c:v>-3.4413399999999997E-2</c:v>
                </c:pt>
                <c:pt idx="21822">
                  <c:v>-3.3536400000000001E-2</c:v>
                </c:pt>
                <c:pt idx="21823">
                  <c:v>-3.2613700000000002E-2</c:v>
                </c:pt>
                <c:pt idx="21824">
                  <c:v>-3.1644499999999999E-2</c:v>
                </c:pt>
                <c:pt idx="21825">
                  <c:v>-3.0627600000000001E-2</c:v>
                </c:pt>
                <c:pt idx="21826">
                  <c:v>-2.95623E-2</c:v>
                </c:pt>
                <c:pt idx="21827">
                  <c:v>-2.84487E-2</c:v>
                </c:pt>
                <c:pt idx="21828">
                  <c:v>-2.72873E-2</c:v>
                </c:pt>
                <c:pt idx="21829">
                  <c:v>-2.60781E-2</c:v>
                </c:pt>
                <c:pt idx="21830">
                  <c:v>-2.4820800000000001E-2</c:v>
                </c:pt>
                <c:pt idx="21831">
                  <c:v>-2.3515000000000001E-2</c:v>
                </c:pt>
                <c:pt idx="21832">
                  <c:v>-2.21598E-2</c:v>
                </c:pt>
                <c:pt idx="21833">
                  <c:v>-2.0754399999999999E-2</c:v>
                </c:pt>
                <c:pt idx="21834">
                  <c:v>-1.9298800000000001E-2</c:v>
                </c:pt>
                <c:pt idx="21835">
                  <c:v>-1.7793400000000001E-2</c:v>
                </c:pt>
                <c:pt idx="21836">
                  <c:v>-1.6238599999999999E-2</c:v>
                </c:pt>
                <c:pt idx="21837">
                  <c:v>-1.4635199999999999E-2</c:v>
                </c:pt>
                <c:pt idx="21838">
                  <c:v>-1.2984799999999999E-2</c:v>
                </c:pt>
                <c:pt idx="21839">
                  <c:v>-1.1289199999999999E-2</c:v>
                </c:pt>
                <c:pt idx="21840" formatCode="0.00E+00">
                  <c:v>-9.5494199999999994E-3</c:v>
                </c:pt>
                <c:pt idx="21841" formatCode="0.00E+00">
                  <c:v>-7.7662599999999997E-3</c:v>
                </c:pt>
                <c:pt idx="21842" formatCode="0.00E+00">
                  <c:v>-5.94073E-3</c:v>
                </c:pt>
                <c:pt idx="21843" formatCode="0.00E+00">
                  <c:v>-4.0738299999999996E-3</c:v>
                </c:pt>
                <c:pt idx="21844" formatCode="0.00E+00">
                  <c:v>-2.1665299999999998E-3</c:v>
                </c:pt>
                <c:pt idx="21845" formatCode="0.00E+00">
                  <c:v>-2.2012799999999999E-4</c:v>
                </c:pt>
                <c:pt idx="21846" formatCode="0.00E+00">
                  <c:v>1.7633900000000001E-3</c:v>
                </c:pt>
                <c:pt idx="21847" formatCode="0.00E+00">
                  <c:v>3.7818999999999999E-3</c:v>
                </c:pt>
                <c:pt idx="21848" formatCode="0.00E+00">
                  <c:v>5.8337399999999996E-3</c:v>
                </c:pt>
                <c:pt idx="21849" formatCode="0.00E+00">
                  <c:v>7.9175500000000006E-3</c:v>
                </c:pt>
                <c:pt idx="21850">
                  <c:v>1.00319E-2</c:v>
                </c:pt>
                <c:pt idx="21851">
                  <c:v>1.2175200000000001E-2</c:v>
                </c:pt>
                <c:pt idx="21852">
                  <c:v>1.4346599999999999E-2</c:v>
                </c:pt>
                <c:pt idx="21853">
                  <c:v>1.6544799999999998E-2</c:v>
                </c:pt>
                <c:pt idx="21854">
                  <c:v>1.8767900000000001E-2</c:v>
                </c:pt>
                <c:pt idx="21855">
                  <c:v>2.1013299999999999E-2</c:v>
                </c:pt>
                <c:pt idx="21856">
                  <c:v>2.3278400000000001E-2</c:v>
                </c:pt>
                <c:pt idx="21857">
                  <c:v>2.55605E-2</c:v>
                </c:pt>
                <c:pt idx="21858">
                  <c:v>2.7856800000000001E-2</c:v>
                </c:pt>
                <c:pt idx="21859">
                  <c:v>3.0165399999999998E-2</c:v>
                </c:pt>
                <c:pt idx="21860">
                  <c:v>3.2484499999999999E-2</c:v>
                </c:pt>
                <c:pt idx="21861">
                  <c:v>3.4811399999999999E-2</c:v>
                </c:pt>
                <c:pt idx="21862">
                  <c:v>3.7142500000000002E-2</c:v>
                </c:pt>
                <c:pt idx="21863">
                  <c:v>3.9473800000000003E-2</c:v>
                </c:pt>
                <c:pt idx="21864">
                  <c:v>4.1802100000000002E-2</c:v>
                </c:pt>
                <c:pt idx="21865">
                  <c:v>4.4124200000000002E-2</c:v>
                </c:pt>
                <c:pt idx="21866">
                  <c:v>4.6437199999999998E-2</c:v>
                </c:pt>
                <c:pt idx="21867">
                  <c:v>4.8737700000000002E-2</c:v>
                </c:pt>
                <c:pt idx="21868">
                  <c:v>5.1022499999999998E-2</c:v>
                </c:pt>
                <c:pt idx="21869">
                  <c:v>5.3289999999999997E-2</c:v>
                </c:pt>
                <c:pt idx="21870">
                  <c:v>5.5538299999999999E-2</c:v>
                </c:pt>
                <c:pt idx="21871">
                  <c:v>5.7764599999999999E-2</c:v>
                </c:pt>
                <c:pt idx="21872">
                  <c:v>5.99658E-2</c:v>
                </c:pt>
                <c:pt idx="21873">
                  <c:v>6.2138800000000001E-2</c:v>
                </c:pt>
                <c:pt idx="21874">
                  <c:v>6.4279799999999998E-2</c:v>
                </c:pt>
                <c:pt idx="21875">
                  <c:v>6.6385299999999994E-2</c:v>
                </c:pt>
                <c:pt idx="21876">
                  <c:v>6.8452700000000005E-2</c:v>
                </c:pt>
                <c:pt idx="21877">
                  <c:v>7.0479299999999995E-2</c:v>
                </c:pt>
                <c:pt idx="21878">
                  <c:v>7.2461499999999998E-2</c:v>
                </c:pt>
                <c:pt idx="21879">
                  <c:v>7.4395000000000003E-2</c:v>
                </c:pt>
                <c:pt idx="21880">
                  <c:v>7.6276399999999994E-2</c:v>
                </c:pt>
                <c:pt idx="21881">
                  <c:v>7.81023E-2</c:v>
                </c:pt>
                <c:pt idx="21882">
                  <c:v>7.9869399999999993E-2</c:v>
                </c:pt>
                <c:pt idx="21883">
                  <c:v>8.1573999999999994E-2</c:v>
                </c:pt>
                <c:pt idx="21884">
                  <c:v>8.3213200000000001E-2</c:v>
                </c:pt>
                <c:pt idx="21885">
                  <c:v>8.4783899999999995E-2</c:v>
                </c:pt>
                <c:pt idx="21886">
                  <c:v>8.6283899999999997E-2</c:v>
                </c:pt>
                <c:pt idx="21887">
                  <c:v>8.7711399999999995E-2</c:v>
                </c:pt>
                <c:pt idx="21888">
                  <c:v>8.9065199999999997E-2</c:v>
                </c:pt>
                <c:pt idx="21889">
                  <c:v>9.0343199999999999E-2</c:v>
                </c:pt>
                <c:pt idx="21890">
                  <c:v>9.1541399999999995E-2</c:v>
                </c:pt>
                <c:pt idx="21891">
                  <c:v>9.2655399999999999E-2</c:v>
                </c:pt>
                <c:pt idx="21892">
                  <c:v>9.3682000000000001E-2</c:v>
                </c:pt>
                <c:pt idx="21893">
                  <c:v>9.4619800000000004E-2</c:v>
                </c:pt>
                <c:pt idx="21894">
                  <c:v>9.5467999999999997E-2</c:v>
                </c:pt>
                <c:pt idx="21895">
                  <c:v>9.62258E-2</c:v>
                </c:pt>
                <c:pt idx="21896">
                  <c:v>9.6891199999999997E-2</c:v>
                </c:pt>
                <c:pt idx="21897">
                  <c:v>9.7461699999999998E-2</c:v>
                </c:pt>
                <c:pt idx="21898">
                  <c:v>9.7935400000000006E-2</c:v>
                </c:pt>
                <c:pt idx="21899">
                  <c:v>9.83102E-2</c:v>
                </c:pt>
                <c:pt idx="21900">
                  <c:v>9.8584000000000005E-2</c:v>
                </c:pt>
                <c:pt idx="21901">
                  <c:v>9.8754800000000004E-2</c:v>
                </c:pt>
                <c:pt idx="21902">
                  <c:v>9.8821199999999998E-2</c:v>
                </c:pt>
                <c:pt idx="21903">
                  <c:v>9.8781599999999997E-2</c:v>
                </c:pt>
                <c:pt idx="21904">
                  <c:v>9.8634600000000003E-2</c:v>
                </c:pt>
                <c:pt idx="21905">
                  <c:v>9.8379300000000003E-2</c:v>
                </c:pt>
                <c:pt idx="21906">
                  <c:v>9.8015900000000003E-2</c:v>
                </c:pt>
                <c:pt idx="21907">
                  <c:v>9.7544000000000006E-2</c:v>
                </c:pt>
                <c:pt idx="21908">
                  <c:v>9.6962800000000002E-2</c:v>
                </c:pt>
                <c:pt idx="21909">
                  <c:v>9.6272099999999999E-2</c:v>
                </c:pt>
                <c:pt idx="21910">
                  <c:v>9.5472000000000001E-2</c:v>
                </c:pt>
                <c:pt idx="21911">
                  <c:v>9.45627E-2</c:v>
                </c:pt>
                <c:pt idx="21912">
                  <c:v>9.3544500000000003E-2</c:v>
                </c:pt>
                <c:pt idx="21913">
                  <c:v>9.2417899999999997E-2</c:v>
                </c:pt>
                <c:pt idx="21914">
                  <c:v>9.1184299999999996E-2</c:v>
                </c:pt>
                <c:pt idx="21915">
                  <c:v>8.9844900000000005E-2</c:v>
                </c:pt>
                <c:pt idx="21916">
                  <c:v>8.8400500000000007E-2</c:v>
                </c:pt>
                <c:pt idx="21917">
                  <c:v>8.6851899999999996E-2</c:v>
                </c:pt>
                <c:pt idx="21918">
                  <c:v>8.51996E-2</c:v>
                </c:pt>
                <c:pt idx="21919">
                  <c:v>8.3444699999999997E-2</c:v>
                </c:pt>
                <c:pt idx="21920">
                  <c:v>8.1587800000000002E-2</c:v>
                </c:pt>
                <c:pt idx="21921">
                  <c:v>7.9630300000000001E-2</c:v>
                </c:pt>
                <c:pt idx="21922">
                  <c:v>7.7574500000000005E-2</c:v>
                </c:pt>
                <c:pt idx="21923">
                  <c:v>7.5422500000000003E-2</c:v>
                </c:pt>
                <c:pt idx="21924">
                  <c:v>7.3175599999999993E-2</c:v>
                </c:pt>
                <c:pt idx="21925">
                  <c:v>7.0834300000000003E-2</c:v>
                </c:pt>
                <c:pt idx="21926">
                  <c:v>6.8399600000000005E-2</c:v>
                </c:pt>
                <c:pt idx="21927">
                  <c:v>6.5873399999999999E-2</c:v>
                </c:pt>
                <c:pt idx="21928">
                  <c:v>6.3257599999999997E-2</c:v>
                </c:pt>
                <c:pt idx="21929">
                  <c:v>6.0554400000000001E-2</c:v>
                </c:pt>
                <c:pt idx="21930">
                  <c:v>5.7765700000000003E-2</c:v>
                </c:pt>
                <c:pt idx="21931">
                  <c:v>5.4894600000000002E-2</c:v>
                </c:pt>
                <c:pt idx="21932">
                  <c:v>5.1944400000000002E-2</c:v>
                </c:pt>
                <c:pt idx="21933">
                  <c:v>4.89186E-2</c:v>
                </c:pt>
                <c:pt idx="21934">
                  <c:v>4.5820399999999997E-2</c:v>
                </c:pt>
                <c:pt idx="21935">
                  <c:v>4.2652799999999998E-2</c:v>
                </c:pt>
                <c:pt idx="21936">
                  <c:v>3.9419099999999999E-2</c:v>
                </c:pt>
                <c:pt idx="21937">
                  <c:v>3.6122799999999997E-2</c:v>
                </c:pt>
                <c:pt idx="21938">
                  <c:v>3.27678E-2</c:v>
                </c:pt>
                <c:pt idx="21939">
                  <c:v>2.9358100000000002E-2</c:v>
                </c:pt>
                <c:pt idx="21940">
                  <c:v>2.5897400000000001E-2</c:v>
                </c:pt>
                <c:pt idx="21941">
                  <c:v>2.2388700000000001E-2</c:v>
                </c:pt>
                <c:pt idx="21942">
                  <c:v>1.8835600000000001E-2</c:v>
                </c:pt>
                <c:pt idx="21943">
                  <c:v>1.52421E-2</c:v>
                </c:pt>
                <c:pt idx="21944">
                  <c:v>1.16119E-2</c:v>
                </c:pt>
                <c:pt idx="21945" formatCode="0.00E+00">
                  <c:v>7.9484299999999994E-3</c:v>
                </c:pt>
                <c:pt idx="21946" formatCode="0.00E+00">
                  <c:v>4.2553299999999999E-3</c:v>
                </c:pt>
                <c:pt idx="21947" formatCode="0.00E+00">
                  <c:v>5.3659300000000003E-4</c:v>
                </c:pt>
                <c:pt idx="21948" formatCode="0.00E+00">
                  <c:v>-3.2040699999999998E-3</c:v>
                </c:pt>
                <c:pt idx="21949" formatCode="0.00E+00">
                  <c:v>-6.9625900000000003E-3</c:v>
                </c:pt>
                <c:pt idx="21950">
                  <c:v>-1.07344E-2</c:v>
                </c:pt>
                <c:pt idx="21951">
                  <c:v>-1.4515E-2</c:v>
                </c:pt>
                <c:pt idx="21952">
                  <c:v>-1.83007E-2</c:v>
                </c:pt>
                <c:pt idx="21953">
                  <c:v>-2.2087200000000001E-2</c:v>
                </c:pt>
                <c:pt idx="21954">
                  <c:v>-2.5870500000000001E-2</c:v>
                </c:pt>
                <c:pt idx="21955">
                  <c:v>-2.9646499999999999E-2</c:v>
                </c:pt>
                <c:pt idx="21956">
                  <c:v>-3.3411200000000002E-2</c:v>
                </c:pt>
                <c:pt idx="21957">
                  <c:v>-3.7160100000000001E-2</c:v>
                </c:pt>
                <c:pt idx="21958">
                  <c:v>-4.0889000000000002E-2</c:v>
                </c:pt>
                <c:pt idx="21959">
                  <c:v>-4.4594000000000002E-2</c:v>
                </c:pt>
                <c:pt idx="21960">
                  <c:v>-4.8271599999999998E-2</c:v>
                </c:pt>
                <c:pt idx="21961">
                  <c:v>-5.1917699999999997E-2</c:v>
                </c:pt>
                <c:pt idx="21962">
                  <c:v>-5.5527600000000003E-2</c:v>
                </c:pt>
                <c:pt idx="21963">
                  <c:v>-5.9096999999999997E-2</c:v>
                </c:pt>
                <c:pt idx="21964">
                  <c:v>-6.2621499999999997E-2</c:v>
                </c:pt>
                <c:pt idx="21965">
                  <c:v>-6.6097500000000003E-2</c:v>
                </c:pt>
                <c:pt idx="21966">
                  <c:v>-6.95215E-2</c:v>
                </c:pt>
                <c:pt idx="21967">
                  <c:v>-7.2889999999999996E-2</c:v>
                </c:pt>
                <c:pt idx="21968">
                  <c:v>-7.6199500000000003E-2</c:v>
                </c:pt>
                <c:pt idx="21969">
                  <c:v>-7.94459E-2</c:v>
                </c:pt>
                <c:pt idx="21970">
                  <c:v>-8.2625100000000007E-2</c:v>
                </c:pt>
                <c:pt idx="21971">
                  <c:v>-8.5733500000000004E-2</c:v>
                </c:pt>
                <c:pt idx="21972">
                  <c:v>-8.8767399999999996E-2</c:v>
                </c:pt>
                <c:pt idx="21973">
                  <c:v>-9.1723100000000002E-2</c:v>
                </c:pt>
                <c:pt idx="21974">
                  <c:v>-9.4596899999999998E-2</c:v>
                </c:pt>
                <c:pt idx="21975">
                  <c:v>-9.7385299999999994E-2</c:v>
                </c:pt>
                <c:pt idx="21976">
                  <c:v>-0.10008499999999999</c:v>
                </c:pt>
                <c:pt idx="21977">
                  <c:v>-0.10269300000000001</c:v>
                </c:pt>
                <c:pt idx="21978">
                  <c:v>-0.10520699999999999</c:v>
                </c:pt>
                <c:pt idx="21979">
                  <c:v>-0.107625</c:v>
                </c:pt>
                <c:pt idx="21980">
                  <c:v>-0.109944</c:v>
                </c:pt>
                <c:pt idx="21981">
                  <c:v>-0.112163</c:v>
                </c:pt>
                <c:pt idx="21982">
                  <c:v>-0.11427900000000001</c:v>
                </c:pt>
                <c:pt idx="21983">
                  <c:v>-0.116289</c:v>
                </c:pt>
                <c:pt idx="21984">
                  <c:v>-0.11819200000000001</c:v>
                </c:pt>
                <c:pt idx="21985">
                  <c:v>-0.119987</c:v>
                </c:pt>
                <c:pt idx="21986">
                  <c:v>-0.121671</c:v>
                </c:pt>
                <c:pt idx="21987">
                  <c:v>-0.12324300000000001</c:v>
                </c:pt>
                <c:pt idx="21988">
                  <c:v>-0.12470100000000001</c:v>
                </c:pt>
                <c:pt idx="21989">
                  <c:v>-0.12604499999999999</c:v>
                </c:pt>
                <c:pt idx="21990">
                  <c:v>-0.127274</c:v>
                </c:pt>
                <c:pt idx="21991">
                  <c:v>-0.128385</c:v>
                </c:pt>
                <c:pt idx="21992">
                  <c:v>-0.12937899999999999</c:v>
                </c:pt>
                <c:pt idx="21993">
                  <c:v>-0.13025400000000001</c:v>
                </c:pt>
                <c:pt idx="21994">
                  <c:v>-0.13101099999999999</c:v>
                </c:pt>
                <c:pt idx="21995">
                  <c:v>-0.13164899999999999</c:v>
                </c:pt>
                <c:pt idx="21996">
                  <c:v>-0.13216800000000001</c:v>
                </c:pt>
                <c:pt idx="21997">
                  <c:v>-0.13256699999999999</c:v>
                </c:pt>
                <c:pt idx="21998">
                  <c:v>-0.13284699999999999</c:v>
                </c:pt>
                <c:pt idx="21999">
                  <c:v>-0.13300799999999999</c:v>
                </c:pt>
                <c:pt idx="22000">
                  <c:v>-0.133052</c:v>
                </c:pt>
                <c:pt idx="22001">
                  <c:v>-0.13297800000000001</c:v>
                </c:pt>
                <c:pt idx="22002">
                  <c:v>-0.13278699999999999</c:v>
                </c:pt>
                <c:pt idx="22003">
                  <c:v>-0.13247999999999999</c:v>
                </c:pt>
                <c:pt idx="22004">
                  <c:v>-0.13205700000000001</c:v>
                </c:pt>
                <c:pt idx="22005">
                  <c:v>-0.131519</c:v>
                </c:pt>
                <c:pt idx="22006">
                  <c:v>-0.13086700000000001</c:v>
                </c:pt>
                <c:pt idx="22007">
                  <c:v>-0.130102</c:v>
                </c:pt>
                <c:pt idx="22008">
                  <c:v>-0.12922600000000001</c:v>
                </c:pt>
                <c:pt idx="22009">
                  <c:v>-0.128243</c:v>
                </c:pt>
                <c:pt idx="22010">
                  <c:v>-0.12715199999999999</c:v>
                </c:pt>
                <c:pt idx="22011">
                  <c:v>-0.12595700000000001</c:v>
                </c:pt>
                <c:pt idx="22012">
                  <c:v>-0.12466000000000001</c:v>
                </c:pt>
                <c:pt idx="22013">
                  <c:v>-0.123263</c:v>
                </c:pt>
                <c:pt idx="22014">
                  <c:v>-0.121768</c:v>
                </c:pt>
                <c:pt idx="22015">
                  <c:v>-0.120175</c:v>
                </c:pt>
                <c:pt idx="22016">
                  <c:v>-0.11848</c:v>
                </c:pt>
                <c:pt idx="22017">
                  <c:v>-0.116689</c:v>
                </c:pt>
                <c:pt idx="22018">
                  <c:v>-0.11481</c:v>
                </c:pt>
                <c:pt idx="22019">
                  <c:v>-0.112845</c:v>
                </c:pt>
                <c:pt idx="22020">
                  <c:v>-0.110793</c:v>
                </c:pt>
                <c:pt idx="22021">
                  <c:v>-0.108658</c:v>
                </c:pt>
                <c:pt idx="22022">
                  <c:v>-0.106447</c:v>
                </c:pt>
                <c:pt idx="22023">
                  <c:v>-0.10416</c:v>
                </c:pt>
                <c:pt idx="22024">
                  <c:v>-0.101802</c:v>
                </c:pt>
                <c:pt idx="22025">
                  <c:v>-9.9372100000000005E-2</c:v>
                </c:pt>
                <c:pt idx="22026">
                  <c:v>-9.6874600000000005E-2</c:v>
                </c:pt>
                <c:pt idx="22027">
                  <c:v>-9.4312800000000002E-2</c:v>
                </c:pt>
                <c:pt idx="22028">
                  <c:v>-9.1690099999999997E-2</c:v>
                </c:pt>
                <c:pt idx="22029">
                  <c:v>-8.9010099999999995E-2</c:v>
                </c:pt>
                <c:pt idx="22030">
                  <c:v>-8.6276400000000003E-2</c:v>
                </c:pt>
                <c:pt idx="22031">
                  <c:v>-8.3493300000000006E-2</c:v>
                </c:pt>
                <c:pt idx="22032">
                  <c:v>-8.0665000000000001E-2</c:v>
                </c:pt>
                <c:pt idx="22033">
                  <c:v>-7.7795000000000003E-2</c:v>
                </c:pt>
                <c:pt idx="22034">
                  <c:v>-7.4887300000000004E-2</c:v>
                </c:pt>
                <c:pt idx="22035">
                  <c:v>-7.1945800000000004E-2</c:v>
                </c:pt>
                <c:pt idx="22036">
                  <c:v>-6.8973499999999993E-2</c:v>
                </c:pt>
                <c:pt idx="22037">
                  <c:v>-6.5973299999999999E-2</c:v>
                </c:pt>
                <c:pt idx="22038">
                  <c:v>-6.2948199999999996E-2</c:v>
                </c:pt>
                <c:pt idx="22039">
                  <c:v>-5.9901900000000001E-2</c:v>
                </c:pt>
                <c:pt idx="22040">
                  <c:v>-5.6838199999999998E-2</c:v>
                </c:pt>
                <c:pt idx="22041">
                  <c:v>-5.3760799999999997E-2</c:v>
                </c:pt>
                <c:pt idx="22042">
                  <c:v>-5.0672799999999997E-2</c:v>
                </c:pt>
                <c:pt idx="22043">
                  <c:v>-4.7577700000000001E-2</c:v>
                </c:pt>
                <c:pt idx="22044">
                  <c:v>-4.4478999999999998E-2</c:v>
                </c:pt>
                <c:pt idx="22045">
                  <c:v>-4.1379899999999997E-2</c:v>
                </c:pt>
                <c:pt idx="22046">
                  <c:v>-3.8283699999999997E-2</c:v>
                </c:pt>
                <c:pt idx="22047">
                  <c:v>-3.51934E-2</c:v>
                </c:pt>
                <c:pt idx="22048">
                  <c:v>-3.2112099999999998E-2</c:v>
                </c:pt>
                <c:pt idx="22049">
                  <c:v>-2.90434E-2</c:v>
                </c:pt>
                <c:pt idx="22050">
                  <c:v>-2.5990099999999999E-2</c:v>
                </c:pt>
                <c:pt idx="22051">
                  <c:v>-2.2955099999999999E-2</c:v>
                </c:pt>
                <c:pt idx="22052">
                  <c:v>-1.9941E-2</c:v>
                </c:pt>
                <c:pt idx="22053">
                  <c:v>-1.69506E-2</c:v>
                </c:pt>
                <c:pt idx="22054">
                  <c:v>-1.3986699999999999E-2</c:v>
                </c:pt>
                <c:pt idx="22055">
                  <c:v>-1.10521E-2</c:v>
                </c:pt>
                <c:pt idx="22056" formatCode="0.00E+00">
                  <c:v>-8.1499999999999993E-3</c:v>
                </c:pt>
                <c:pt idx="22057" formatCode="0.00E+00">
                  <c:v>-5.2829699999999997E-3</c:v>
                </c:pt>
                <c:pt idx="22058" formatCode="0.00E+00">
                  <c:v>-2.4533100000000002E-3</c:v>
                </c:pt>
                <c:pt idx="22059" formatCode="0.00E+00">
                  <c:v>3.3646400000000002E-4</c:v>
                </c:pt>
                <c:pt idx="22060" formatCode="0.00E+00">
                  <c:v>3.0834E-3</c:v>
                </c:pt>
                <c:pt idx="22061" formatCode="0.00E+00">
                  <c:v>5.7843900000000004E-3</c:v>
                </c:pt>
                <c:pt idx="22062" formatCode="0.00E+00">
                  <c:v>8.4366700000000003E-3</c:v>
                </c:pt>
                <c:pt idx="22063">
                  <c:v>1.1037999999999999E-2</c:v>
                </c:pt>
                <c:pt idx="22064">
                  <c:v>1.3586300000000001E-2</c:v>
                </c:pt>
                <c:pt idx="22065">
                  <c:v>1.6080199999999999E-2</c:v>
                </c:pt>
                <c:pt idx="22066">
                  <c:v>1.85179E-2</c:v>
                </c:pt>
                <c:pt idx="22067">
                  <c:v>2.0898099999999999E-2</c:v>
                </c:pt>
                <c:pt idx="22068">
                  <c:v>2.3219400000000001E-2</c:v>
                </c:pt>
                <c:pt idx="22069">
                  <c:v>2.54804E-2</c:v>
                </c:pt>
                <c:pt idx="22070">
                  <c:v>2.7678899999999999E-2</c:v>
                </c:pt>
                <c:pt idx="22071">
                  <c:v>2.9813300000000001E-2</c:v>
                </c:pt>
                <c:pt idx="22072">
                  <c:v>3.1881899999999998E-2</c:v>
                </c:pt>
                <c:pt idx="22073">
                  <c:v>3.3883400000000001E-2</c:v>
                </c:pt>
                <c:pt idx="22074">
                  <c:v>3.5817399999999999E-2</c:v>
                </c:pt>
                <c:pt idx="22075">
                  <c:v>3.7683700000000001E-2</c:v>
                </c:pt>
                <c:pt idx="22076">
                  <c:v>3.9481200000000001E-2</c:v>
                </c:pt>
                <c:pt idx="22077">
                  <c:v>4.1209900000000001E-2</c:v>
                </c:pt>
                <c:pt idx="22078">
                  <c:v>4.28744E-2</c:v>
                </c:pt>
                <c:pt idx="22079">
                  <c:v>4.4475000000000001E-2</c:v>
                </c:pt>
                <c:pt idx="22080">
                  <c:v>4.6004700000000003E-2</c:v>
                </c:pt>
                <c:pt idx="22081">
                  <c:v>4.7461299999999998E-2</c:v>
                </c:pt>
                <c:pt idx="22082">
                  <c:v>4.8848500000000003E-2</c:v>
                </c:pt>
                <c:pt idx="22083">
                  <c:v>5.0166700000000002E-2</c:v>
                </c:pt>
                <c:pt idx="22084">
                  <c:v>5.1413599999999997E-2</c:v>
                </c:pt>
                <c:pt idx="22085">
                  <c:v>5.2588599999999999E-2</c:v>
                </c:pt>
                <c:pt idx="22086">
                  <c:v>5.3692400000000001E-2</c:v>
                </c:pt>
                <c:pt idx="22087">
                  <c:v>5.4725900000000001E-2</c:v>
                </c:pt>
                <c:pt idx="22088">
                  <c:v>5.5689500000000003E-2</c:v>
                </c:pt>
                <c:pt idx="22089">
                  <c:v>5.6583500000000002E-2</c:v>
                </c:pt>
                <c:pt idx="22090">
                  <c:v>5.7408599999999997E-2</c:v>
                </c:pt>
                <c:pt idx="22091">
                  <c:v>5.8165300000000003E-2</c:v>
                </c:pt>
                <c:pt idx="22092">
                  <c:v>5.8854200000000002E-2</c:v>
                </c:pt>
                <c:pt idx="22093">
                  <c:v>5.9475100000000003E-2</c:v>
                </c:pt>
                <c:pt idx="22094">
                  <c:v>6.0028199999999997E-2</c:v>
                </c:pt>
                <c:pt idx="22095">
                  <c:v>6.0513499999999998E-2</c:v>
                </c:pt>
                <c:pt idx="22096">
                  <c:v>6.0932199999999999E-2</c:v>
                </c:pt>
                <c:pt idx="22097">
                  <c:v>6.1285399999999997E-2</c:v>
                </c:pt>
                <c:pt idx="22098">
                  <c:v>6.1574799999999999E-2</c:v>
                </c:pt>
                <c:pt idx="22099">
                  <c:v>6.1802000000000003E-2</c:v>
                </c:pt>
                <c:pt idx="22100">
                  <c:v>6.1968799999999997E-2</c:v>
                </c:pt>
                <c:pt idx="22101">
                  <c:v>6.2076399999999997E-2</c:v>
                </c:pt>
                <c:pt idx="22102">
                  <c:v>6.2125800000000002E-2</c:v>
                </c:pt>
                <c:pt idx="22103">
                  <c:v>6.2117600000000002E-2</c:v>
                </c:pt>
                <c:pt idx="22104">
                  <c:v>6.2053200000000003E-2</c:v>
                </c:pt>
                <c:pt idx="22105">
                  <c:v>6.1934799999999998E-2</c:v>
                </c:pt>
                <c:pt idx="22106">
                  <c:v>6.1764199999999998E-2</c:v>
                </c:pt>
                <c:pt idx="22107">
                  <c:v>6.1543399999999998E-2</c:v>
                </c:pt>
                <c:pt idx="22108">
                  <c:v>6.12737E-2</c:v>
                </c:pt>
                <c:pt idx="22109">
                  <c:v>6.09566E-2</c:v>
                </c:pt>
                <c:pt idx="22110">
                  <c:v>6.0594500000000003E-2</c:v>
                </c:pt>
                <c:pt idx="22111">
                  <c:v>6.0189600000000003E-2</c:v>
                </c:pt>
                <c:pt idx="22112">
                  <c:v>5.97431E-2</c:v>
                </c:pt>
                <c:pt idx="22113">
                  <c:v>5.92559E-2</c:v>
                </c:pt>
                <c:pt idx="22114">
                  <c:v>5.8728799999999998E-2</c:v>
                </c:pt>
                <c:pt idx="22115">
                  <c:v>5.8162999999999999E-2</c:v>
                </c:pt>
                <c:pt idx="22116">
                  <c:v>5.7560600000000003E-2</c:v>
                </c:pt>
                <c:pt idx="22117">
                  <c:v>5.69232E-2</c:v>
                </c:pt>
                <c:pt idx="22118">
                  <c:v>5.62526E-2</c:v>
                </c:pt>
                <c:pt idx="22119">
                  <c:v>5.5551099999999999E-2</c:v>
                </c:pt>
                <c:pt idx="22120">
                  <c:v>5.4821099999999998E-2</c:v>
                </c:pt>
                <c:pt idx="22121">
                  <c:v>5.40642E-2</c:v>
                </c:pt>
                <c:pt idx="22122">
                  <c:v>5.32814E-2</c:v>
                </c:pt>
                <c:pt idx="22123">
                  <c:v>5.2473699999999998E-2</c:v>
                </c:pt>
                <c:pt idx="22124">
                  <c:v>5.1642500000000001E-2</c:v>
                </c:pt>
                <c:pt idx="22125">
                  <c:v>5.0789800000000003E-2</c:v>
                </c:pt>
                <c:pt idx="22126">
                  <c:v>4.9917400000000001E-2</c:v>
                </c:pt>
                <c:pt idx="22127">
                  <c:v>4.90272E-2</c:v>
                </c:pt>
                <c:pt idx="22128">
                  <c:v>4.8121200000000003E-2</c:v>
                </c:pt>
                <c:pt idx="22129">
                  <c:v>4.7200699999999998E-2</c:v>
                </c:pt>
                <c:pt idx="22130">
                  <c:v>4.6266599999999998E-2</c:v>
                </c:pt>
                <c:pt idx="22131">
                  <c:v>4.5319499999999999E-2</c:v>
                </c:pt>
                <c:pt idx="22132">
                  <c:v>4.4360299999999998E-2</c:v>
                </c:pt>
                <c:pt idx="22133">
                  <c:v>4.3389900000000002E-2</c:v>
                </c:pt>
                <c:pt idx="22134">
                  <c:v>4.2409099999999998E-2</c:v>
                </c:pt>
                <c:pt idx="22135">
                  <c:v>4.14186E-2</c:v>
                </c:pt>
                <c:pt idx="22136">
                  <c:v>4.0419700000000003E-2</c:v>
                </c:pt>
                <c:pt idx="22137">
                  <c:v>3.9413700000000003E-2</c:v>
                </c:pt>
                <c:pt idx="22138">
                  <c:v>3.8401999999999999E-2</c:v>
                </c:pt>
                <c:pt idx="22139">
                  <c:v>3.7385700000000001E-2</c:v>
                </c:pt>
                <c:pt idx="22140">
                  <c:v>3.6365500000000002E-2</c:v>
                </c:pt>
                <c:pt idx="22141">
                  <c:v>3.5341999999999998E-2</c:v>
                </c:pt>
                <c:pt idx="22142">
                  <c:v>3.43153E-2</c:v>
                </c:pt>
                <c:pt idx="22143">
                  <c:v>3.3286099999999999E-2</c:v>
                </c:pt>
                <c:pt idx="22144">
                  <c:v>3.2255100000000002E-2</c:v>
                </c:pt>
                <c:pt idx="22145">
                  <c:v>3.1223600000000001E-2</c:v>
                </c:pt>
                <c:pt idx="22146">
                  <c:v>3.0192E-2</c:v>
                </c:pt>
                <c:pt idx="22147">
                  <c:v>2.9160200000000001E-2</c:v>
                </c:pt>
                <c:pt idx="22148">
                  <c:v>2.8128199999999999E-2</c:v>
                </c:pt>
                <c:pt idx="22149">
                  <c:v>2.7096100000000001E-2</c:v>
                </c:pt>
                <c:pt idx="22150">
                  <c:v>2.6064E-2</c:v>
                </c:pt>
                <c:pt idx="22151">
                  <c:v>2.5032100000000002E-2</c:v>
                </c:pt>
                <c:pt idx="22152">
                  <c:v>2.40006E-2</c:v>
                </c:pt>
                <c:pt idx="22153">
                  <c:v>2.2969900000000001E-2</c:v>
                </c:pt>
                <c:pt idx="22154">
                  <c:v>2.19396E-2</c:v>
                </c:pt>
                <c:pt idx="22155">
                  <c:v>2.0909199999999999E-2</c:v>
                </c:pt>
                <c:pt idx="22156">
                  <c:v>1.9877700000000002E-2</c:v>
                </c:pt>
                <c:pt idx="22157">
                  <c:v>1.8844699999999999E-2</c:v>
                </c:pt>
                <c:pt idx="22158">
                  <c:v>1.7810200000000002E-2</c:v>
                </c:pt>
                <c:pt idx="22159">
                  <c:v>1.6774600000000001E-2</c:v>
                </c:pt>
                <c:pt idx="22160">
                  <c:v>1.57383E-2</c:v>
                </c:pt>
                <c:pt idx="22161">
                  <c:v>1.4701499999999999E-2</c:v>
                </c:pt>
                <c:pt idx="22162">
                  <c:v>1.36639E-2</c:v>
                </c:pt>
                <c:pt idx="22163">
                  <c:v>1.26249E-2</c:v>
                </c:pt>
                <c:pt idx="22164">
                  <c:v>1.1584000000000001E-2</c:v>
                </c:pt>
                <c:pt idx="22165">
                  <c:v>1.05405E-2</c:v>
                </c:pt>
                <c:pt idx="22166" formatCode="0.00E+00">
                  <c:v>9.4933199999999995E-3</c:v>
                </c:pt>
                <c:pt idx="22167" formatCode="0.00E+00">
                  <c:v>8.4420599999999995E-3</c:v>
                </c:pt>
                <c:pt idx="22168" formatCode="0.00E+00">
                  <c:v>7.3869299999999999E-3</c:v>
                </c:pt>
                <c:pt idx="22169" formatCode="0.00E+00">
                  <c:v>6.3285199999999998E-3</c:v>
                </c:pt>
                <c:pt idx="22170" formatCode="0.00E+00">
                  <c:v>5.2668200000000002E-3</c:v>
                </c:pt>
                <c:pt idx="22171" formatCode="0.00E+00">
                  <c:v>4.20156E-3</c:v>
                </c:pt>
                <c:pt idx="22172" formatCode="0.00E+00">
                  <c:v>3.1327299999999998E-3</c:v>
                </c:pt>
                <c:pt idx="22173" formatCode="0.00E+00">
                  <c:v>2.06011E-3</c:v>
                </c:pt>
                <c:pt idx="22174" formatCode="0.00E+00">
                  <c:v>9.8277600000000009E-4</c:v>
                </c:pt>
                <c:pt idx="22175" formatCode="0.00E+00">
                  <c:v>-1.00686E-4</c:v>
                </c:pt>
                <c:pt idx="22176" formatCode="0.00E+00">
                  <c:v>-1.1915199999999999E-3</c:v>
                </c:pt>
                <c:pt idx="22177" formatCode="0.00E+00">
                  <c:v>-2.2904100000000001E-3</c:v>
                </c:pt>
                <c:pt idx="22178" formatCode="0.00E+00">
                  <c:v>-3.3975699999999999E-3</c:v>
                </c:pt>
                <c:pt idx="22179" formatCode="0.00E+00">
                  <c:v>-4.5132100000000001E-3</c:v>
                </c:pt>
                <c:pt idx="22180" formatCode="0.00E+00">
                  <c:v>-5.63797E-3</c:v>
                </c:pt>
                <c:pt idx="22181" formatCode="0.00E+00">
                  <c:v>-6.77248E-3</c:v>
                </c:pt>
                <c:pt idx="22182" formatCode="0.00E+00">
                  <c:v>-7.91707E-3</c:v>
                </c:pt>
                <c:pt idx="22183" formatCode="0.00E+00">
                  <c:v>-9.0720599999999998E-3</c:v>
                </c:pt>
                <c:pt idx="22184">
                  <c:v>-1.0238199999999999E-2</c:v>
                </c:pt>
                <c:pt idx="22185">
                  <c:v>-1.1416300000000001E-2</c:v>
                </c:pt>
                <c:pt idx="22186">
                  <c:v>-1.26068E-2</c:v>
                </c:pt>
                <c:pt idx="22187">
                  <c:v>-1.3809800000000001E-2</c:v>
                </c:pt>
                <c:pt idx="22188">
                  <c:v>-1.50256E-2</c:v>
                </c:pt>
                <c:pt idx="22189">
                  <c:v>-1.6253900000000002E-2</c:v>
                </c:pt>
                <c:pt idx="22190">
                  <c:v>-1.7494099999999999E-2</c:v>
                </c:pt>
                <c:pt idx="22191">
                  <c:v>-1.8745700000000001E-2</c:v>
                </c:pt>
                <c:pt idx="22192">
                  <c:v>-2.0008499999999999E-2</c:v>
                </c:pt>
                <c:pt idx="22193">
                  <c:v>-2.12824E-2</c:v>
                </c:pt>
                <c:pt idx="22194">
                  <c:v>-2.2567500000000001E-2</c:v>
                </c:pt>
                <c:pt idx="22195">
                  <c:v>-2.3863800000000001E-2</c:v>
                </c:pt>
                <c:pt idx="22196">
                  <c:v>-2.5171300000000001E-2</c:v>
                </c:pt>
                <c:pt idx="22197">
                  <c:v>-2.6490099999999999E-2</c:v>
                </c:pt>
                <c:pt idx="22198">
                  <c:v>-2.7820600000000001E-2</c:v>
                </c:pt>
                <c:pt idx="22199">
                  <c:v>-2.91632E-2</c:v>
                </c:pt>
                <c:pt idx="22200">
                  <c:v>-3.0517300000000001E-2</c:v>
                </c:pt>
                <c:pt idx="22201">
                  <c:v>-3.1882199999999999E-2</c:v>
                </c:pt>
                <c:pt idx="22202">
                  <c:v>-3.3256800000000003E-2</c:v>
                </c:pt>
                <c:pt idx="22203">
                  <c:v>-3.4640700000000003E-2</c:v>
                </c:pt>
                <c:pt idx="22204">
                  <c:v>-3.6033700000000002E-2</c:v>
                </c:pt>
                <c:pt idx="22205">
                  <c:v>-3.7435799999999998E-2</c:v>
                </c:pt>
                <c:pt idx="22206">
                  <c:v>-3.8846899999999997E-2</c:v>
                </c:pt>
                <c:pt idx="22207">
                  <c:v>-4.0266900000000001E-2</c:v>
                </c:pt>
                <c:pt idx="22208">
                  <c:v>-4.1695099999999999E-2</c:v>
                </c:pt>
                <c:pt idx="22209">
                  <c:v>-4.3130599999999998E-2</c:v>
                </c:pt>
                <c:pt idx="22210">
                  <c:v>-4.4572599999999997E-2</c:v>
                </c:pt>
                <c:pt idx="22211">
                  <c:v>-4.6020600000000002E-2</c:v>
                </c:pt>
                <c:pt idx="22212">
                  <c:v>-4.7473799999999997E-2</c:v>
                </c:pt>
                <c:pt idx="22213">
                  <c:v>-4.89314E-2</c:v>
                </c:pt>
                <c:pt idx="22214">
                  <c:v>-5.0391999999999999E-2</c:v>
                </c:pt>
                <c:pt idx="22215">
                  <c:v>-5.1854499999999998E-2</c:v>
                </c:pt>
                <c:pt idx="22216">
                  <c:v>-5.33176E-2</c:v>
                </c:pt>
                <c:pt idx="22217">
                  <c:v>-5.4779599999999998E-2</c:v>
                </c:pt>
                <c:pt idx="22218">
                  <c:v>-5.6238400000000001E-2</c:v>
                </c:pt>
                <c:pt idx="22219">
                  <c:v>-5.7692300000000002E-2</c:v>
                </c:pt>
                <c:pt idx="22220">
                  <c:v>-5.9139499999999998E-2</c:v>
                </c:pt>
                <c:pt idx="22221">
                  <c:v>-6.0578600000000003E-2</c:v>
                </c:pt>
                <c:pt idx="22222">
                  <c:v>-6.2007899999999998E-2</c:v>
                </c:pt>
                <c:pt idx="22223">
                  <c:v>-6.3425200000000001E-2</c:v>
                </c:pt>
                <c:pt idx="22224">
                  <c:v>-6.4828800000000006E-2</c:v>
                </c:pt>
                <c:pt idx="22225">
                  <c:v>-6.6217399999999996E-2</c:v>
                </c:pt>
                <c:pt idx="22226">
                  <c:v>-6.7589499999999997E-2</c:v>
                </c:pt>
                <c:pt idx="22227">
                  <c:v>-6.8943500000000005E-2</c:v>
                </c:pt>
                <c:pt idx="22228">
                  <c:v>-7.0278099999999996E-2</c:v>
                </c:pt>
                <c:pt idx="22229">
                  <c:v>-7.15919E-2</c:v>
                </c:pt>
                <c:pt idx="22230">
                  <c:v>-7.2883400000000001E-2</c:v>
                </c:pt>
                <c:pt idx="22231">
                  <c:v>-7.41512E-2</c:v>
                </c:pt>
                <c:pt idx="22232">
                  <c:v>-7.5393299999999996E-2</c:v>
                </c:pt>
                <c:pt idx="22233">
                  <c:v>-7.6607999999999996E-2</c:v>
                </c:pt>
                <c:pt idx="22234">
                  <c:v>-7.7793200000000007E-2</c:v>
                </c:pt>
                <c:pt idx="22235">
                  <c:v>-7.89469E-2</c:v>
                </c:pt>
                <c:pt idx="22236">
                  <c:v>-8.0066700000000005E-2</c:v>
                </c:pt>
                <c:pt idx="22237">
                  <c:v>-8.1150899999999998E-2</c:v>
                </c:pt>
                <c:pt idx="22238">
                  <c:v>-8.2198099999999996E-2</c:v>
                </c:pt>
                <c:pt idx="22239">
                  <c:v>-8.3206699999999995E-2</c:v>
                </c:pt>
                <c:pt idx="22240">
                  <c:v>-8.4174499999999999E-2</c:v>
                </c:pt>
                <c:pt idx="22241">
                  <c:v>-8.5098800000000002E-2</c:v>
                </c:pt>
                <c:pt idx="22242">
                  <c:v>-8.59766E-2</c:v>
                </c:pt>
                <c:pt idx="22243">
                  <c:v>-8.6805800000000002E-2</c:v>
                </c:pt>
                <c:pt idx="22244">
                  <c:v>-8.7584700000000001E-2</c:v>
                </c:pt>
                <c:pt idx="22245">
                  <c:v>-8.8311500000000001E-2</c:v>
                </c:pt>
                <c:pt idx="22246">
                  <c:v>-8.8983999999999994E-2</c:v>
                </c:pt>
                <c:pt idx="22247">
                  <c:v>-8.9600600000000002E-2</c:v>
                </c:pt>
                <c:pt idx="22248">
                  <c:v>-9.0160599999999994E-2</c:v>
                </c:pt>
                <c:pt idx="22249">
                  <c:v>-9.0662800000000002E-2</c:v>
                </c:pt>
                <c:pt idx="22250">
                  <c:v>-9.1105500000000006E-2</c:v>
                </c:pt>
                <c:pt idx="22251">
                  <c:v>-9.1486899999999996E-2</c:v>
                </c:pt>
                <c:pt idx="22252">
                  <c:v>-9.1805300000000006E-2</c:v>
                </c:pt>
                <c:pt idx="22253">
                  <c:v>-9.2058699999999993E-2</c:v>
                </c:pt>
                <c:pt idx="22254">
                  <c:v>-9.2245499999999994E-2</c:v>
                </c:pt>
                <c:pt idx="22255">
                  <c:v>-9.2364799999999997E-2</c:v>
                </c:pt>
                <c:pt idx="22256">
                  <c:v>-9.2415999999999998E-2</c:v>
                </c:pt>
                <c:pt idx="22257">
                  <c:v>-9.2398800000000003E-2</c:v>
                </c:pt>
                <c:pt idx="22258">
                  <c:v>-9.23123E-2</c:v>
                </c:pt>
                <c:pt idx="22259">
                  <c:v>-9.2155500000000001E-2</c:v>
                </c:pt>
                <c:pt idx="22260">
                  <c:v>-9.1927200000000001E-2</c:v>
                </c:pt>
                <c:pt idx="22261">
                  <c:v>-9.1626100000000002E-2</c:v>
                </c:pt>
                <c:pt idx="22262">
                  <c:v>-9.1250899999999996E-2</c:v>
                </c:pt>
                <c:pt idx="22263">
                  <c:v>-9.0800500000000006E-2</c:v>
                </c:pt>
                <c:pt idx="22264">
                  <c:v>-9.0274400000000005E-2</c:v>
                </c:pt>
                <c:pt idx="22265">
                  <c:v>-8.9672399999999999E-2</c:v>
                </c:pt>
                <c:pt idx="22266">
                  <c:v>-8.8993799999999998E-2</c:v>
                </c:pt>
                <c:pt idx="22267">
                  <c:v>-8.8238200000000003E-2</c:v>
                </c:pt>
                <c:pt idx="22268">
                  <c:v>-8.7404999999999997E-2</c:v>
                </c:pt>
                <c:pt idx="22269">
                  <c:v>-8.6494299999999996E-2</c:v>
                </c:pt>
                <c:pt idx="22270">
                  <c:v>-8.5506399999999996E-2</c:v>
                </c:pt>
                <c:pt idx="22271">
                  <c:v>-8.4441600000000006E-2</c:v>
                </c:pt>
                <c:pt idx="22272">
                  <c:v>-8.3300399999999997E-2</c:v>
                </c:pt>
                <c:pt idx="22273">
                  <c:v>-8.2083000000000003E-2</c:v>
                </c:pt>
                <c:pt idx="22274">
                  <c:v>-8.0789700000000006E-2</c:v>
                </c:pt>
                <c:pt idx="22275">
                  <c:v>-7.9420699999999997E-2</c:v>
                </c:pt>
                <c:pt idx="22276">
                  <c:v>-7.7976199999999996E-2</c:v>
                </c:pt>
                <c:pt idx="22277">
                  <c:v>-7.64571E-2</c:v>
                </c:pt>
                <c:pt idx="22278">
                  <c:v>-7.4864299999999995E-2</c:v>
                </c:pt>
                <c:pt idx="22279">
                  <c:v>-7.3199100000000003E-2</c:v>
                </c:pt>
                <c:pt idx="22280">
                  <c:v>-7.1462200000000003E-2</c:v>
                </c:pt>
                <c:pt idx="22281">
                  <c:v>-6.96547E-2</c:v>
                </c:pt>
                <c:pt idx="22282">
                  <c:v>-6.7777699999999996E-2</c:v>
                </c:pt>
                <c:pt idx="22283">
                  <c:v>-6.5832500000000002E-2</c:v>
                </c:pt>
                <c:pt idx="22284">
                  <c:v>-6.3820000000000002E-2</c:v>
                </c:pt>
                <c:pt idx="22285">
                  <c:v>-6.1741299999999999E-2</c:v>
                </c:pt>
                <c:pt idx="22286">
                  <c:v>-5.9597400000000002E-2</c:v>
                </c:pt>
                <c:pt idx="22287">
                  <c:v>-5.7389999999999997E-2</c:v>
                </c:pt>
                <c:pt idx="22288">
                  <c:v>-5.5121299999999998E-2</c:v>
                </c:pt>
                <c:pt idx="22289">
                  <c:v>-5.2794000000000001E-2</c:v>
                </c:pt>
                <c:pt idx="22290">
                  <c:v>-5.0410400000000001E-2</c:v>
                </c:pt>
                <c:pt idx="22291">
                  <c:v>-4.7972399999999998E-2</c:v>
                </c:pt>
                <c:pt idx="22292">
                  <c:v>-4.5481300000000002E-2</c:v>
                </c:pt>
                <c:pt idx="22293">
                  <c:v>-4.2938999999999998E-2</c:v>
                </c:pt>
                <c:pt idx="22294">
                  <c:v>-4.0348000000000002E-2</c:v>
                </c:pt>
                <c:pt idx="22295">
                  <c:v>-3.77107E-2</c:v>
                </c:pt>
                <c:pt idx="22296">
                  <c:v>-3.5029499999999998E-2</c:v>
                </c:pt>
                <c:pt idx="22297">
                  <c:v>-3.2307099999999998E-2</c:v>
                </c:pt>
                <c:pt idx="22298">
                  <c:v>-2.9546599999999999E-2</c:v>
                </c:pt>
                <c:pt idx="22299">
                  <c:v>-2.67516E-2</c:v>
                </c:pt>
                <c:pt idx="22300">
                  <c:v>-2.39248E-2</c:v>
                </c:pt>
                <c:pt idx="22301">
                  <c:v>-2.10692E-2</c:v>
                </c:pt>
                <c:pt idx="22302">
                  <c:v>-1.8187700000000001E-2</c:v>
                </c:pt>
                <c:pt idx="22303">
                  <c:v>-1.52829E-2</c:v>
                </c:pt>
                <c:pt idx="22304">
                  <c:v>-1.23573E-2</c:v>
                </c:pt>
                <c:pt idx="22305" formatCode="0.00E+00">
                  <c:v>-9.4139400000000008E-3</c:v>
                </c:pt>
                <c:pt idx="22306" formatCode="0.00E+00">
                  <c:v>-6.4569600000000003E-3</c:v>
                </c:pt>
                <c:pt idx="22307" formatCode="0.00E+00">
                  <c:v>-3.4903999999999998E-3</c:v>
                </c:pt>
                <c:pt idx="22308" formatCode="0.00E+00">
                  <c:v>-5.1759899999999999E-4</c:v>
                </c:pt>
                <c:pt idx="22309" formatCode="0.00E+00">
                  <c:v>2.45846E-3</c:v>
                </c:pt>
                <c:pt idx="22310" formatCode="0.00E+00">
                  <c:v>5.4349699999999999E-3</c:v>
                </c:pt>
                <c:pt idx="22311" formatCode="0.00E+00">
                  <c:v>8.4093899999999992E-3</c:v>
                </c:pt>
                <c:pt idx="22312">
                  <c:v>1.1379200000000001E-2</c:v>
                </c:pt>
                <c:pt idx="22313">
                  <c:v>1.43413E-2</c:v>
                </c:pt>
                <c:pt idx="22314">
                  <c:v>1.72918E-2</c:v>
                </c:pt>
                <c:pt idx="22315">
                  <c:v>2.02268E-2</c:v>
                </c:pt>
                <c:pt idx="22316">
                  <c:v>2.3143299999999999E-2</c:v>
                </c:pt>
                <c:pt idx="22317">
                  <c:v>2.6037899999999999E-2</c:v>
                </c:pt>
                <c:pt idx="22318">
                  <c:v>2.8907200000000001E-2</c:v>
                </c:pt>
                <c:pt idx="22319">
                  <c:v>3.1747400000000002E-2</c:v>
                </c:pt>
                <c:pt idx="22320">
                  <c:v>3.4554500000000002E-2</c:v>
                </c:pt>
                <c:pt idx="22321">
                  <c:v>3.7324999999999997E-2</c:v>
                </c:pt>
                <c:pt idx="22322">
                  <c:v>4.0054899999999997E-2</c:v>
                </c:pt>
                <c:pt idx="22323">
                  <c:v>4.2740899999999998E-2</c:v>
                </c:pt>
                <c:pt idx="22324">
                  <c:v>4.5379999999999997E-2</c:v>
                </c:pt>
                <c:pt idx="22325">
                  <c:v>4.7969400000000002E-2</c:v>
                </c:pt>
                <c:pt idx="22326">
                  <c:v>5.0506200000000001E-2</c:v>
                </c:pt>
                <c:pt idx="22327">
                  <c:v>5.2987699999999999E-2</c:v>
                </c:pt>
                <c:pt idx="22328">
                  <c:v>5.5410800000000003E-2</c:v>
                </c:pt>
                <c:pt idx="22329">
                  <c:v>5.7772499999999997E-2</c:v>
                </c:pt>
                <c:pt idx="22330">
                  <c:v>6.0070100000000001E-2</c:v>
                </c:pt>
                <c:pt idx="22331">
                  <c:v>6.2301000000000002E-2</c:v>
                </c:pt>
                <c:pt idx="22332">
                  <c:v>6.4462699999999998E-2</c:v>
                </c:pt>
                <c:pt idx="22333">
                  <c:v>6.6552500000000001E-2</c:v>
                </c:pt>
                <c:pt idx="22334">
                  <c:v>6.8567900000000001E-2</c:v>
                </c:pt>
                <c:pt idx="22335">
                  <c:v>7.0506700000000005E-2</c:v>
                </c:pt>
                <c:pt idx="22336">
                  <c:v>7.2366700000000006E-2</c:v>
                </c:pt>
                <c:pt idx="22337">
                  <c:v>7.4145299999999997E-2</c:v>
                </c:pt>
                <c:pt idx="22338">
                  <c:v>7.5839799999999999E-2</c:v>
                </c:pt>
                <c:pt idx="22339">
                  <c:v>7.7447799999999997E-2</c:v>
                </c:pt>
                <c:pt idx="22340">
                  <c:v>7.8967200000000001E-2</c:v>
                </c:pt>
                <c:pt idx="22341">
                  <c:v>8.0396400000000007E-2</c:v>
                </c:pt>
                <c:pt idx="22342">
                  <c:v>8.1733299999999995E-2</c:v>
                </c:pt>
                <c:pt idx="22343">
                  <c:v>8.2976599999999998E-2</c:v>
                </c:pt>
                <c:pt idx="22344">
                  <c:v>8.4124900000000002E-2</c:v>
                </c:pt>
                <c:pt idx="22345">
                  <c:v>8.5177699999999995E-2</c:v>
                </c:pt>
                <c:pt idx="22346">
                  <c:v>8.6133799999999996E-2</c:v>
                </c:pt>
                <c:pt idx="22347">
                  <c:v>8.6992200000000006E-2</c:v>
                </c:pt>
                <c:pt idx="22348">
                  <c:v>8.7751399999999993E-2</c:v>
                </c:pt>
                <c:pt idx="22349">
                  <c:v>8.8409799999999997E-2</c:v>
                </c:pt>
                <c:pt idx="22350">
                  <c:v>8.8966000000000003E-2</c:v>
                </c:pt>
                <c:pt idx="22351">
                  <c:v>8.9419200000000004E-2</c:v>
                </c:pt>
                <c:pt idx="22352">
                  <c:v>8.9768899999999999E-2</c:v>
                </c:pt>
                <c:pt idx="22353">
                  <c:v>9.0014899999999995E-2</c:v>
                </c:pt>
                <c:pt idx="22354">
                  <c:v>9.0156799999999995E-2</c:v>
                </c:pt>
                <c:pt idx="22355">
                  <c:v>9.0194499999999997E-2</c:v>
                </c:pt>
                <c:pt idx="22356">
                  <c:v>9.0127799999999994E-2</c:v>
                </c:pt>
                <c:pt idx="22357">
                  <c:v>8.99562E-2</c:v>
                </c:pt>
                <c:pt idx="22358">
                  <c:v>8.9679900000000007E-2</c:v>
                </c:pt>
                <c:pt idx="22359">
                  <c:v>8.92989E-2</c:v>
                </c:pt>
                <c:pt idx="22360">
                  <c:v>8.8813900000000001E-2</c:v>
                </c:pt>
                <c:pt idx="22361">
                  <c:v>8.8226200000000005E-2</c:v>
                </c:pt>
                <c:pt idx="22362">
                  <c:v>8.7537299999999998E-2</c:v>
                </c:pt>
                <c:pt idx="22363">
                  <c:v>8.6748599999999995E-2</c:v>
                </c:pt>
                <c:pt idx="22364">
                  <c:v>8.5860599999999995E-2</c:v>
                </c:pt>
                <c:pt idx="22365">
                  <c:v>8.4874000000000005E-2</c:v>
                </c:pt>
                <c:pt idx="22366">
                  <c:v>8.37894E-2</c:v>
                </c:pt>
                <c:pt idx="22367">
                  <c:v>8.2607700000000006E-2</c:v>
                </c:pt>
                <c:pt idx="22368">
                  <c:v>8.1330799999999995E-2</c:v>
                </c:pt>
                <c:pt idx="22369">
                  <c:v>7.9961299999999999E-2</c:v>
                </c:pt>
                <c:pt idx="22370">
                  <c:v>7.8501899999999999E-2</c:v>
                </c:pt>
                <c:pt idx="22371">
                  <c:v>7.6954300000000003E-2</c:v>
                </c:pt>
                <c:pt idx="22372">
                  <c:v>7.5319899999999995E-2</c:v>
                </c:pt>
                <c:pt idx="22373">
                  <c:v>7.3601E-2</c:v>
                </c:pt>
                <c:pt idx="22374">
                  <c:v>7.1799799999999997E-2</c:v>
                </c:pt>
                <c:pt idx="22375">
                  <c:v>6.9918599999999997E-2</c:v>
                </c:pt>
                <c:pt idx="22376">
                  <c:v>6.79593E-2</c:v>
                </c:pt>
                <c:pt idx="22377">
                  <c:v>6.5924700000000003E-2</c:v>
                </c:pt>
                <c:pt idx="22378">
                  <c:v>6.3817799999999994E-2</c:v>
                </c:pt>
                <c:pt idx="22379">
                  <c:v>6.1641099999999997E-2</c:v>
                </c:pt>
                <c:pt idx="22380">
                  <c:v>5.9397600000000002E-2</c:v>
                </c:pt>
                <c:pt idx="22381">
                  <c:v>5.7090099999999998E-2</c:v>
                </c:pt>
                <c:pt idx="22382">
                  <c:v>5.47213E-2</c:v>
                </c:pt>
                <c:pt idx="22383">
                  <c:v>5.2293899999999997E-2</c:v>
                </c:pt>
                <c:pt idx="22384">
                  <c:v>4.9810800000000002E-2</c:v>
                </c:pt>
                <c:pt idx="22385">
                  <c:v>4.7275200000000003E-2</c:v>
                </c:pt>
                <c:pt idx="22386">
                  <c:v>4.4690500000000001E-2</c:v>
                </c:pt>
                <c:pt idx="22387">
                  <c:v>4.2059699999999998E-2</c:v>
                </c:pt>
                <c:pt idx="22388">
                  <c:v>3.9386600000000001E-2</c:v>
                </c:pt>
                <c:pt idx="22389">
                  <c:v>3.6674900000000003E-2</c:v>
                </c:pt>
                <c:pt idx="22390">
                  <c:v>3.3928800000000002E-2</c:v>
                </c:pt>
                <c:pt idx="22391">
                  <c:v>3.11519E-2</c:v>
                </c:pt>
                <c:pt idx="22392">
                  <c:v>2.8347500000000001E-2</c:v>
                </c:pt>
                <c:pt idx="22393">
                  <c:v>2.5518900000000001E-2</c:v>
                </c:pt>
                <c:pt idx="22394">
                  <c:v>2.26699E-2</c:v>
                </c:pt>
                <c:pt idx="22395">
                  <c:v>1.98038E-2</c:v>
                </c:pt>
                <c:pt idx="22396">
                  <c:v>1.69243E-2</c:v>
                </c:pt>
                <c:pt idx="22397">
                  <c:v>1.4036E-2</c:v>
                </c:pt>
                <c:pt idx="22398">
                  <c:v>1.1143200000000001E-2</c:v>
                </c:pt>
                <c:pt idx="22399" formatCode="0.00E+00">
                  <c:v>8.2491100000000005E-3</c:v>
                </c:pt>
                <c:pt idx="22400" formatCode="0.00E+00">
                  <c:v>5.3561099999999999E-3</c:v>
                </c:pt>
                <c:pt idx="22401" formatCode="0.00E+00">
                  <c:v>2.4672299999999999E-3</c:v>
                </c:pt>
                <c:pt idx="22402" formatCode="0.00E+00">
                  <c:v>-4.1386100000000001E-4</c:v>
                </c:pt>
                <c:pt idx="22403" formatCode="0.00E+00">
                  <c:v>-3.2838799999999999E-3</c:v>
                </c:pt>
                <c:pt idx="22404" formatCode="0.00E+00">
                  <c:v>-6.1400500000000002E-3</c:v>
                </c:pt>
                <c:pt idx="22405" formatCode="0.00E+00">
                  <c:v>-8.9792899999999991E-3</c:v>
                </c:pt>
                <c:pt idx="22406">
                  <c:v>-1.17979E-2</c:v>
                </c:pt>
                <c:pt idx="22407">
                  <c:v>-1.45922E-2</c:v>
                </c:pt>
                <c:pt idx="22408">
                  <c:v>-1.7359099999999999E-2</c:v>
                </c:pt>
                <c:pt idx="22409">
                  <c:v>-2.0095600000000002E-2</c:v>
                </c:pt>
                <c:pt idx="22410">
                  <c:v>-2.2798800000000001E-2</c:v>
                </c:pt>
                <c:pt idx="22411">
                  <c:v>-2.5465399999999999E-2</c:v>
                </c:pt>
                <c:pt idx="22412">
                  <c:v>-2.80919E-2</c:v>
                </c:pt>
                <c:pt idx="22413">
                  <c:v>-3.06745E-2</c:v>
                </c:pt>
                <c:pt idx="22414">
                  <c:v>-3.3209799999999998E-2</c:v>
                </c:pt>
                <c:pt idx="22415">
                  <c:v>-3.5695400000000002E-2</c:v>
                </c:pt>
                <c:pt idx="22416">
                  <c:v>-3.81301E-2</c:v>
                </c:pt>
                <c:pt idx="22417">
                  <c:v>-4.0511600000000002E-2</c:v>
                </c:pt>
                <c:pt idx="22418">
                  <c:v>-4.2837199999999999E-2</c:v>
                </c:pt>
                <c:pt idx="22419">
                  <c:v>-4.5103699999999997E-2</c:v>
                </c:pt>
                <c:pt idx="22420">
                  <c:v>-4.7308099999999999E-2</c:v>
                </c:pt>
                <c:pt idx="22421">
                  <c:v>-4.9447900000000003E-2</c:v>
                </c:pt>
                <c:pt idx="22422">
                  <c:v>-5.1520900000000001E-2</c:v>
                </c:pt>
                <c:pt idx="22423">
                  <c:v>-5.3525099999999999E-2</c:v>
                </c:pt>
                <c:pt idx="22424">
                  <c:v>-5.54587E-2</c:v>
                </c:pt>
                <c:pt idx="22425">
                  <c:v>-5.7320000000000003E-2</c:v>
                </c:pt>
                <c:pt idx="22426">
                  <c:v>-5.9107300000000002E-2</c:v>
                </c:pt>
                <c:pt idx="22427">
                  <c:v>-6.0819100000000001E-2</c:v>
                </c:pt>
                <c:pt idx="22428">
                  <c:v>-6.2454200000000001E-2</c:v>
                </c:pt>
                <c:pt idx="22429">
                  <c:v>-6.4011299999999993E-2</c:v>
                </c:pt>
                <c:pt idx="22430">
                  <c:v>-6.5489099999999995E-2</c:v>
                </c:pt>
                <c:pt idx="22431">
                  <c:v>-6.6886299999999996E-2</c:v>
                </c:pt>
                <c:pt idx="22432">
                  <c:v>-6.8201999999999999E-2</c:v>
                </c:pt>
                <c:pt idx="22433">
                  <c:v>-6.94356E-2</c:v>
                </c:pt>
                <c:pt idx="22434">
                  <c:v>-7.0586800000000005E-2</c:v>
                </c:pt>
                <c:pt idx="22435">
                  <c:v>-7.1654999999999996E-2</c:v>
                </c:pt>
                <c:pt idx="22436">
                  <c:v>-7.2639899999999993E-2</c:v>
                </c:pt>
                <c:pt idx="22437">
                  <c:v>-7.3541099999999998E-2</c:v>
                </c:pt>
                <c:pt idx="22438">
                  <c:v>-7.4357900000000005E-2</c:v>
                </c:pt>
                <c:pt idx="22439">
                  <c:v>-7.5089699999999995E-2</c:v>
                </c:pt>
                <c:pt idx="22440">
                  <c:v>-7.5736300000000006E-2</c:v>
                </c:pt>
                <c:pt idx="22441">
                  <c:v>-7.6297799999999999E-2</c:v>
                </c:pt>
                <c:pt idx="22442">
                  <c:v>-7.6774499999999996E-2</c:v>
                </c:pt>
                <c:pt idx="22443">
                  <c:v>-7.7166600000000002E-2</c:v>
                </c:pt>
                <c:pt idx="22444">
                  <c:v>-7.7474799999999996E-2</c:v>
                </c:pt>
                <c:pt idx="22445">
                  <c:v>-7.7699799999999999E-2</c:v>
                </c:pt>
                <c:pt idx="22446">
                  <c:v>-7.78422E-2</c:v>
                </c:pt>
                <c:pt idx="22447">
                  <c:v>-7.7901700000000004E-2</c:v>
                </c:pt>
                <c:pt idx="22448">
                  <c:v>-7.78784E-2</c:v>
                </c:pt>
                <c:pt idx="22449">
                  <c:v>-7.7773499999999995E-2</c:v>
                </c:pt>
                <c:pt idx="22450">
                  <c:v>-7.7588799999999999E-2</c:v>
                </c:pt>
                <c:pt idx="22451">
                  <c:v>-7.7325900000000003E-2</c:v>
                </c:pt>
                <c:pt idx="22452">
                  <c:v>-7.6985899999999996E-2</c:v>
                </c:pt>
                <c:pt idx="22453">
                  <c:v>-7.6570299999999994E-2</c:v>
                </c:pt>
                <c:pt idx="22454">
                  <c:v>-7.6080999999999996E-2</c:v>
                </c:pt>
                <c:pt idx="22455">
                  <c:v>-7.5519900000000001E-2</c:v>
                </c:pt>
                <c:pt idx="22456">
                  <c:v>-7.4888399999999994E-2</c:v>
                </c:pt>
                <c:pt idx="22457">
                  <c:v>-7.4187799999999998E-2</c:v>
                </c:pt>
                <c:pt idx="22458">
                  <c:v>-7.3419999999999999E-2</c:v>
                </c:pt>
                <c:pt idx="22459">
                  <c:v>-7.2587399999999996E-2</c:v>
                </c:pt>
                <c:pt idx="22460">
                  <c:v>-7.1692199999999998E-2</c:v>
                </c:pt>
                <c:pt idx="22461">
                  <c:v>-7.0736900000000005E-2</c:v>
                </c:pt>
                <c:pt idx="22462">
                  <c:v>-6.9723400000000005E-2</c:v>
                </c:pt>
                <c:pt idx="22463">
                  <c:v>-6.8653800000000001E-2</c:v>
                </c:pt>
                <c:pt idx="22464">
                  <c:v>-6.7530000000000007E-2</c:v>
                </c:pt>
                <c:pt idx="22465">
                  <c:v>-6.6354300000000005E-2</c:v>
                </c:pt>
                <c:pt idx="22466">
                  <c:v>-6.5129500000000007E-2</c:v>
                </c:pt>
                <c:pt idx="22467">
                  <c:v>-6.3858100000000001E-2</c:v>
                </c:pt>
                <c:pt idx="22468">
                  <c:v>-6.2543000000000001E-2</c:v>
                </c:pt>
                <c:pt idx="22469">
                  <c:v>-6.1186999999999998E-2</c:v>
                </c:pt>
                <c:pt idx="22470">
                  <c:v>-5.9792699999999997E-2</c:v>
                </c:pt>
                <c:pt idx="22471">
                  <c:v>-5.8362499999999998E-2</c:v>
                </c:pt>
                <c:pt idx="22472">
                  <c:v>-5.6898999999999998E-2</c:v>
                </c:pt>
                <c:pt idx="22473">
                  <c:v>-5.5404500000000002E-2</c:v>
                </c:pt>
                <c:pt idx="22474">
                  <c:v>-5.3881499999999999E-2</c:v>
                </c:pt>
                <c:pt idx="22475">
                  <c:v>-5.2332200000000002E-2</c:v>
                </c:pt>
                <c:pt idx="22476">
                  <c:v>-5.0758699999999997E-2</c:v>
                </c:pt>
                <c:pt idx="22477">
                  <c:v>-4.9163900000000003E-2</c:v>
                </c:pt>
                <c:pt idx="22478">
                  <c:v>-4.7551000000000003E-2</c:v>
                </c:pt>
                <c:pt idx="22479">
                  <c:v>-4.5922600000000001E-2</c:v>
                </c:pt>
                <c:pt idx="22480">
                  <c:v>-4.4281099999999997E-2</c:v>
                </c:pt>
                <c:pt idx="22481">
                  <c:v>-4.2629E-2</c:v>
                </c:pt>
                <c:pt idx="22482">
                  <c:v>-4.0968900000000003E-2</c:v>
                </c:pt>
                <c:pt idx="22483">
                  <c:v>-3.9303999999999999E-2</c:v>
                </c:pt>
                <c:pt idx="22484">
                  <c:v>-3.7637200000000003E-2</c:v>
                </c:pt>
                <c:pt idx="22485">
                  <c:v>-3.5971299999999998E-2</c:v>
                </c:pt>
                <c:pt idx="22486">
                  <c:v>-3.4308900000000003E-2</c:v>
                </c:pt>
                <c:pt idx="22487">
                  <c:v>-3.2652399999999998E-2</c:v>
                </c:pt>
                <c:pt idx="22488">
                  <c:v>-3.1004E-2</c:v>
                </c:pt>
                <c:pt idx="22489">
                  <c:v>-2.9366E-2</c:v>
                </c:pt>
                <c:pt idx="22490">
                  <c:v>-2.7740799999999999E-2</c:v>
                </c:pt>
                <c:pt idx="22491">
                  <c:v>-2.6130199999999999E-2</c:v>
                </c:pt>
                <c:pt idx="22492">
                  <c:v>-2.45364E-2</c:v>
                </c:pt>
                <c:pt idx="22493">
                  <c:v>-2.29613E-2</c:v>
                </c:pt>
                <c:pt idx="22494">
                  <c:v>-2.1406399999999999E-2</c:v>
                </c:pt>
                <c:pt idx="22495">
                  <c:v>-1.98733E-2</c:v>
                </c:pt>
                <c:pt idx="22496">
                  <c:v>-1.8363600000000001E-2</c:v>
                </c:pt>
                <c:pt idx="22497">
                  <c:v>-1.6879000000000002E-2</c:v>
                </c:pt>
                <c:pt idx="22498">
                  <c:v>-1.54214E-2</c:v>
                </c:pt>
                <c:pt idx="22499">
                  <c:v>-1.39924E-2</c:v>
                </c:pt>
                <c:pt idx="22500">
                  <c:v>-1.2593200000000001E-2</c:v>
                </c:pt>
                <c:pt idx="22501">
                  <c:v>-1.1225000000000001E-2</c:v>
                </c:pt>
                <c:pt idx="22502" formatCode="0.00E+00">
                  <c:v>-9.8888299999999995E-3</c:v>
                </c:pt>
                <c:pt idx="22503" formatCode="0.00E+00">
                  <c:v>-8.5856000000000005E-3</c:v>
                </c:pt>
                <c:pt idx="22504" formatCode="0.00E+00">
                  <c:v>-7.3164600000000003E-3</c:v>
                </c:pt>
                <c:pt idx="22505" formatCode="0.00E+00">
                  <c:v>-6.08269E-3</c:v>
                </c:pt>
                <c:pt idx="22506" formatCode="0.00E+00">
                  <c:v>-4.88552E-3</c:v>
                </c:pt>
                <c:pt idx="22507" formatCode="0.00E+00">
                  <c:v>-3.7257900000000001E-3</c:v>
                </c:pt>
                <c:pt idx="22508" formatCode="0.00E+00">
                  <c:v>-2.6042000000000001E-3</c:v>
                </c:pt>
                <c:pt idx="22509" formatCode="0.00E+00">
                  <c:v>-1.5216299999999999E-3</c:v>
                </c:pt>
                <c:pt idx="22510" formatCode="0.00E+00">
                  <c:v>-4.7884799999999998E-4</c:v>
                </c:pt>
                <c:pt idx="22511" formatCode="0.00E+00">
                  <c:v>5.2375700000000002E-4</c:v>
                </c:pt>
                <c:pt idx="22512" formatCode="0.00E+00">
                  <c:v>1.4857799999999999E-3</c:v>
                </c:pt>
                <c:pt idx="22513" formatCode="0.00E+00">
                  <c:v>2.4066700000000001E-3</c:v>
                </c:pt>
                <c:pt idx="22514" formatCode="0.00E+00">
                  <c:v>3.28591E-3</c:v>
                </c:pt>
                <c:pt idx="22515" formatCode="0.00E+00">
                  <c:v>4.1230599999999996E-3</c:v>
                </c:pt>
                <c:pt idx="22516" formatCode="0.00E+00">
                  <c:v>4.9176699999999999E-3</c:v>
                </c:pt>
                <c:pt idx="22517" formatCode="0.00E+00">
                  <c:v>5.6694099999999997E-3</c:v>
                </c:pt>
                <c:pt idx="22518" formatCode="0.00E+00">
                  <c:v>6.3780599999999996E-3</c:v>
                </c:pt>
                <c:pt idx="22519" formatCode="0.00E+00">
                  <c:v>7.0436199999999996E-3</c:v>
                </c:pt>
                <c:pt idx="22520" formatCode="0.00E+00">
                  <c:v>7.6663499999999997E-3</c:v>
                </c:pt>
                <c:pt idx="22521" formatCode="0.00E+00">
                  <c:v>8.24685E-3</c:v>
                </c:pt>
                <c:pt idx="22522" formatCode="0.00E+00">
                  <c:v>8.7858999999999993E-3</c:v>
                </c:pt>
                <c:pt idx="22523" formatCode="0.00E+00">
                  <c:v>9.2841599999999996E-3</c:v>
                </c:pt>
                <c:pt idx="22524" formatCode="0.00E+00">
                  <c:v>9.74241E-3</c:v>
                </c:pt>
                <c:pt idx="22525">
                  <c:v>1.01618E-2</c:v>
                </c:pt>
                <c:pt idx="22526">
                  <c:v>1.05433E-2</c:v>
                </c:pt>
                <c:pt idx="22527">
                  <c:v>1.0888E-2</c:v>
                </c:pt>
                <c:pt idx="22528">
                  <c:v>1.1196599999999999E-2</c:v>
                </c:pt>
                <c:pt idx="22529">
                  <c:v>1.1470299999999999E-2</c:v>
                </c:pt>
                <c:pt idx="22530">
                  <c:v>1.1710099999999999E-2</c:v>
                </c:pt>
                <c:pt idx="22531">
                  <c:v>1.19173E-2</c:v>
                </c:pt>
                <c:pt idx="22532">
                  <c:v>1.20933E-2</c:v>
                </c:pt>
                <c:pt idx="22533">
                  <c:v>1.2239E-2</c:v>
                </c:pt>
                <c:pt idx="22534">
                  <c:v>1.2355400000000001E-2</c:v>
                </c:pt>
                <c:pt idx="22535">
                  <c:v>1.24432E-2</c:v>
                </c:pt>
                <c:pt idx="22536">
                  <c:v>1.25034E-2</c:v>
                </c:pt>
                <c:pt idx="22537">
                  <c:v>1.2536800000000001E-2</c:v>
                </c:pt>
                <c:pt idx="22538">
                  <c:v>1.2544700000000001E-2</c:v>
                </c:pt>
                <c:pt idx="22539">
                  <c:v>1.25288E-2</c:v>
                </c:pt>
                <c:pt idx="22540">
                  <c:v>1.24907E-2</c:v>
                </c:pt>
                <c:pt idx="22541">
                  <c:v>1.2432E-2</c:v>
                </c:pt>
                <c:pt idx="22542">
                  <c:v>1.23544E-2</c:v>
                </c:pt>
                <c:pt idx="22543">
                  <c:v>1.2259600000000001E-2</c:v>
                </c:pt>
                <c:pt idx="22544">
                  <c:v>1.21493E-2</c:v>
                </c:pt>
                <c:pt idx="22545">
                  <c:v>1.20254E-2</c:v>
                </c:pt>
                <c:pt idx="22546">
                  <c:v>1.1889200000000001E-2</c:v>
                </c:pt>
                <c:pt idx="22547">
                  <c:v>1.17424E-2</c:v>
                </c:pt>
                <c:pt idx="22548">
                  <c:v>1.15868E-2</c:v>
                </c:pt>
                <c:pt idx="22549">
                  <c:v>1.1424200000000001E-2</c:v>
                </c:pt>
                <c:pt idx="22550">
                  <c:v>1.1256800000000001E-2</c:v>
                </c:pt>
                <c:pt idx="22551">
                  <c:v>1.10858E-2</c:v>
                </c:pt>
                <c:pt idx="22552">
                  <c:v>1.09131E-2</c:v>
                </c:pt>
                <c:pt idx="22553">
                  <c:v>1.07437E-2</c:v>
                </c:pt>
                <c:pt idx="22554">
                  <c:v>1.05798E-2</c:v>
                </c:pt>
                <c:pt idx="22555">
                  <c:v>1.0418999999999999E-2</c:v>
                </c:pt>
                <c:pt idx="22556">
                  <c:v>1.02615E-2</c:v>
                </c:pt>
                <c:pt idx="22557">
                  <c:v>1.01108E-2</c:v>
                </c:pt>
                <c:pt idx="22558" formatCode="0.00E+00">
                  <c:v>9.9684300000000003E-3</c:v>
                </c:pt>
                <c:pt idx="22559" formatCode="0.00E+00">
                  <c:v>9.8347E-3</c:v>
                </c:pt>
                <c:pt idx="22560" formatCode="0.00E+00">
                  <c:v>9.7107400000000007E-3</c:v>
                </c:pt>
                <c:pt idx="22561" formatCode="0.00E+00">
                  <c:v>9.5980900000000001E-3</c:v>
                </c:pt>
                <c:pt idx="22562" formatCode="0.00E+00">
                  <c:v>9.4982299999999999E-3</c:v>
                </c:pt>
                <c:pt idx="22563" formatCode="0.00E+00">
                  <c:v>9.4125300000000005E-3</c:v>
                </c:pt>
                <c:pt idx="22564" formatCode="0.00E+00">
                  <c:v>9.3422100000000001E-3</c:v>
                </c:pt>
                <c:pt idx="22565" formatCode="0.00E+00">
                  <c:v>9.2880700000000007E-3</c:v>
                </c:pt>
                <c:pt idx="22566" formatCode="0.00E+00">
                  <c:v>9.2508199999999999E-3</c:v>
                </c:pt>
                <c:pt idx="22567" formatCode="0.00E+00">
                  <c:v>9.2313299999999994E-3</c:v>
                </c:pt>
                <c:pt idx="22568" formatCode="0.00E+00">
                  <c:v>9.2303400000000001E-3</c:v>
                </c:pt>
                <c:pt idx="22569" formatCode="0.00E+00">
                  <c:v>9.2483200000000008E-3</c:v>
                </c:pt>
                <c:pt idx="22570" formatCode="0.00E+00">
                  <c:v>9.2856099999999997E-3</c:v>
                </c:pt>
                <c:pt idx="22571" formatCode="0.00E+00">
                  <c:v>9.3428499999999998E-3</c:v>
                </c:pt>
                <c:pt idx="22572" formatCode="0.00E+00">
                  <c:v>9.4210700000000001E-3</c:v>
                </c:pt>
                <c:pt idx="22573" formatCode="0.00E+00">
                  <c:v>9.5211800000000006E-3</c:v>
                </c:pt>
                <c:pt idx="22574" formatCode="0.00E+00">
                  <c:v>9.6437199999999997E-3</c:v>
                </c:pt>
                <c:pt idx="22575" formatCode="0.00E+00">
                  <c:v>9.7893700000000004E-3</c:v>
                </c:pt>
                <c:pt idx="22576" formatCode="0.00E+00">
                  <c:v>9.9588400000000001E-3</c:v>
                </c:pt>
                <c:pt idx="22577">
                  <c:v>1.01525E-2</c:v>
                </c:pt>
                <c:pt idx="22578">
                  <c:v>1.0370900000000001E-2</c:v>
                </c:pt>
                <c:pt idx="22579">
                  <c:v>1.06144E-2</c:v>
                </c:pt>
                <c:pt idx="22580">
                  <c:v>1.08834E-2</c:v>
                </c:pt>
                <c:pt idx="22581">
                  <c:v>1.11777E-2</c:v>
                </c:pt>
                <c:pt idx="22582">
                  <c:v>1.14971E-2</c:v>
                </c:pt>
                <c:pt idx="22583">
                  <c:v>1.18414E-2</c:v>
                </c:pt>
                <c:pt idx="22584">
                  <c:v>1.22106E-2</c:v>
                </c:pt>
                <c:pt idx="22585">
                  <c:v>1.26041E-2</c:v>
                </c:pt>
                <c:pt idx="22586">
                  <c:v>1.30213E-2</c:v>
                </c:pt>
                <c:pt idx="22587">
                  <c:v>1.34611E-2</c:v>
                </c:pt>
                <c:pt idx="22588">
                  <c:v>1.3922800000000001E-2</c:v>
                </c:pt>
                <c:pt idx="22589">
                  <c:v>1.44057E-2</c:v>
                </c:pt>
                <c:pt idx="22590">
                  <c:v>1.4909E-2</c:v>
                </c:pt>
                <c:pt idx="22591">
                  <c:v>1.5431500000000001E-2</c:v>
                </c:pt>
                <c:pt idx="22592">
                  <c:v>1.5972500000000001E-2</c:v>
                </c:pt>
                <c:pt idx="22593">
                  <c:v>1.6531400000000002E-2</c:v>
                </c:pt>
                <c:pt idx="22594">
                  <c:v>1.7107899999999999E-2</c:v>
                </c:pt>
                <c:pt idx="22595">
                  <c:v>1.77006E-2</c:v>
                </c:pt>
                <c:pt idx="22596">
                  <c:v>1.83076E-2</c:v>
                </c:pt>
                <c:pt idx="22597">
                  <c:v>1.8926599999999998E-2</c:v>
                </c:pt>
                <c:pt idx="22598">
                  <c:v>1.9556400000000002E-2</c:v>
                </c:pt>
                <c:pt idx="22599">
                  <c:v>2.0196800000000001E-2</c:v>
                </c:pt>
                <c:pt idx="22600">
                  <c:v>2.0847600000000001E-2</c:v>
                </c:pt>
                <c:pt idx="22601">
                  <c:v>2.1507399999999999E-2</c:v>
                </c:pt>
                <c:pt idx="22602">
                  <c:v>2.21751E-2</c:v>
                </c:pt>
                <c:pt idx="22603">
                  <c:v>2.28528E-2</c:v>
                </c:pt>
                <c:pt idx="22604">
                  <c:v>2.3539600000000001E-2</c:v>
                </c:pt>
                <c:pt idx="22605">
                  <c:v>2.4229899999999999E-2</c:v>
                </c:pt>
                <c:pt idx="22606">
                  <c:v>2.4920500000000002E-2</c:v>
                </c:pt>
                <c:pt idx="22607">
                  <c:v>2.5611499999999999E-2</c:v>
                </c:pt>
                <c:pt idx="22608">
                  <c:v>2.63012E-2</c:v>
                </c:pt>
                <c:pt idx="22609">
                  <c:v>2.6986900000000001E-2</c:v>
                </c:pt>
                <c:pt idx="22610">
                  <c:v>2.7666199999999998E-2</c:v>
                </c:pt>
                <c:pt idx="22611">
                  <c:v>2.83372E-2</c:v>
                </c:pt>
                <c:pt idx="22612">
                  <c:v>2.8998199999999998E-2</c:v>
                </c:pt>
                <c:pt idx="22613">
                  <c:v>2.96476E-2</c:v>
                </c:pt>
                <c:pt idx="22614">
                  <c:v>3.0283399999999999E-2</c:v>
                </c:pt>
                <c:pt idx="22615">
                  <c:v>3.0903300000000002E-2</c:v>
                </c:pt>
                <c:pt idx="22616">
                  <c:v>3.1505100000000001E-2</c:v>
                </c:pt>
                <c:pt idx="22617">
                  <c:v>3.2086900000000002E-2</c:v>
                </c:pt>
                <c:pt idx="22618">
                  <c:v>3.26474E-2</c:v>
                </c:pt>
                <c:pt idx="22619">
                  <c:v>3.3185399999999997E-2</c:v>
                </c:pt>
                <c:pt idx="22620">
                  <c:v>3.3699300000000001E-2</c:v>
                </c:pt>
                <c:pt idx="22621">
                  <c:v>3.4186899999999999E-2</c:v>
                </c:pt>
                <c:pt idx="22622">
                  <c:v>3.4645200000000001E-2</c:v>
                </c:pt>
                <c:pt idx="22623">
                  <c:v>3.5071600000000001E-2</c:v>
                </c:pt>
                <c:pt idx="22624">
                  <c:v>3.5464700000000002E-2</c:v>
                </c:pt>
                <c:pt idx="22625">
                  <c:v>3.5822800000000002E-2</c:v>
                </c:pt>
                <c:pt idx="22626">
                  <c:v>3.6144700000000002E-2</c:v>
                </c:pt>
                <c:pt idx="22627">
                  <c:v>3.6429900000000001E-2</c:v>
                </c:pt>
                <c:pt idx="22628">
                  <c:v>3.66784E-2</c:v>
                </c:pt>
                <c:pt idx="22629">
                  <c:v>3.6889400000000003E-2</c:v>
                </c:pt>
                <c:pt idx="22630">
                  <c:v>3.7060599999999999E-2</c:v>
                </c:pt>
                <c:pt idx="22631">
                  <c:v>3.7189199999999999E-2</c:v>
                </c:pt>
                <c:pt idx="22632">
                  <c:v>3.7273399999999998E-2</c:v>
                </c:pt>
                <c:pt idx="22633">
                  <c:v>3.73128E-2</c:v>
                </c:pt>
                <c:pt idx="22634">
                  <c:v>3.7306800000000001E-2</c:v>
                </c:pt>
                <c:pt idx="22635">
                  <c:v>3.7254099999999998E-2</c:v>
                </c:pt>
                <c:pt idx="22636">
                  <c:v>3.7153100000000001E-2</c:v>
                </c:pt>
                <c:pt idx="22637">
                  <c:v>3.7002500000000001E-2</c:v>
                </c:pt>
                <c:pt idx="22638">
                  <c:v>3.6801300000000002E-2</c:v>
                </c:pt>
                <c:pt idx="22639">
                  <c:v>3.6548900000000002E-2</c:v>
                </c:pt>
                <c:pt idx="22640">
                  <c:v>3.62443E-2</c:v>
                </c:pt>
                <c:pt idx="22641">
                  <c:v>3.5886899999999999E-2</c:v>
                </c:pt>
                <c:pt idx="22642">
                  <c:v>3.5476599999999997E-2</c:v>
                </c:pt>
                <c:pt idx="22643">
                  <c:v>3.50134E-2</c:v>
                </c:pt>
                <c:pt idx="22644">
                  <c:v>3.4497199999999999E-2</c:v>
                </c:pt>
                <c:pt idx="22645">
                  <c:v>3.3927199999999998E-2</c:v>
                </c:pt>
                <c:pt idx="22646">
                  <c:v>3.3302499999999999E-2</c:v>
                </c:pt>
                <c:pt idx="22647">
                  <c:v>3.2622699999999998E-2</c:v>
                </c:pt>
                <c:pt idx="22648">
                  <c:v>3.1888300000000001E-2</c:v>
                </c:pt>
                <c:pt idx="22649">
                  <c:v>3.10998E-2</c:v>
                </c:pt>
                <c:pt idx="22650">
                  <c:v>3.0257699999999998E-2</c:v>
                </c:pt>
                <c:pt idx="22651">
                  <c:v>2.93619E-2</c:v>
                </c:pt>
                <c:pt idx="22652">
                  <c:v>2.8412400000000001E-2</c:v>
                </c:pt>
                <c:pt idx="22653">
                  <c:v>2.7409599999999999E-2</c:v>
                </c:pt>
                <c:pt idx="22654">
                  <c:v>2.6354200000000001E-2</c:v>
                </c:pt>
                <c:pt idx="22655">
                  <c:v>2.52467E-2</c:v>
                </c:pt>
                <c:pt idx="22656">
                  <c:v>2.40872E-2</c:v>
                </c:pt>
                <c:pt idx="22657">
                  <c:v>2.2875400000000001E-2</c:v>
                </c:pt>
                <c:pt idx="22658">
                  <c:v>2.16118E-2</c:v>
                </c:pt>
                <c:pt idx="22659">
                  <c:v>2.0296399999999999E-2</c:v>
                </c:pt>
                <c:pt idx="22660">
                  <c:v>1.89293E-2</c:v>
                </c:pt>
                <c:pt idx="22661">
                  <c:v>1.7511800000000001E-2</c:v>
                </c:pt>
                <c:pt idx="22662">
                  <c:v>1.6046299999999999E-2</c:v>
                </c:pt>
                <c:pt idx="22663">
                  <c:v>1.45348E-2</c:v>
                </c:pt>
                <c:pt idx="22664">
                  <c:v>1.29788E-2</c:v>
                </c:pt>
                <c:pt idx="22665">
                  <c:v>1.1379200000000001E-2</c:v>
                </c:pt>
                <c:pt idx="22666" formatCode="0.00E+00">
                  <c:v>9.7379400000000005E-3</c:v>
                </c:pt>
                <c:pt idx="22667" formatCode="0.00E+00">
                  <c:v>8.0573999999999993E-3</c:v>
                </c:pt>
                <c:pt idx="22668" formatCode="0.00E+00">
                  <c:v>6.3396900000000003E-3</c:v>
                </c:pt>
                <c:pt idx="22669" formatCode="0.00E+00">
                  <c:v>4.5866700000000002E-3</c:v>
                </c:pt>
                <c:pt idx="22670" formatCode="0.00E+00">
                  <c:v>2.8000799999999999E-3</c:v>
                </c:pt>
                <c:pt idx="22671" formatCode="0.00E+00">
                  <c:v>9.8179199999999999E-4</c:v>
                </c:pt>
                <c:pt idx="22672" formatCode="0.00E+00">
                  <c:v>-8.6617699999999998E-4</c:v>
                </c:pt>
                <c:pt idx="22673" formatCode="0.00E+00">
                  <c:v>-2.7418099999999999E-3</c:v>
                </c:pt>
                <c:pt idx="22674" formatCode="0.00E+00">
                  <c:v>-4.6432000000000001E-3</c:v>
                </c:pt>
                <c:pt idx="22675" formatCode="0.00E+00">
                  <c:v>-6.5683E-3</c:v>
                </c:pt>
                <c:pt idx="22676" formatCode="0.00E+00">
                  <c:v>-8.5142900000000007E-3</c:v>
                </c:pt>
                <c:pt idx="22677">
                  <c:v>-1.04779E-2</c:v>
                </c:pt>
                <c:pt idx="22678">
                  <c:v>-1.2456399999999999E-2</c:v>
                </c:pt>
                <c:pt idx="22679">
                  <c:v>-1.44481E-2</c:v>
                </c:pt>
                <c:pt idx="22680">
                  <c:v>-1.6450599999999999E-2</c:v>
                </c:pt>
                <c:pt idx="22681">
                  <c:v>-1.8460799999999999E-2</c:v>
                </c:pt>
                <c:pt idx="22682">
                  <c:v>-2.0475699999999999E-2</c:v>
                </c:pt>
                <c:pt idx="22683">
                  <c:v>-2.24935E-2</c:v>
                </c:pt>
                <c:pt idx="22684">
                  <c:v>-2.4512800000000001E-2</c:v>
                </c:pt>
                <c:pt idx="22685">
                  <c:v>-2.6531800000000001E-2</c:v>
                </c:pt>
                <c:pt idx="22686">
                  <c:v>-2.8547400000000001E-2</c:v>
                </c:pt>
                <c:pt idx="22687">
                  <c:v>-3.0555599999999999E-2</c:v>
                </c:pt>
                <c:pt idx="22688">
                  <c:v>-3.2553899999999997E-2</c:v>
                </c:pt>
                <c:pt idx="22689">
                  <c:v>-3.4540599999999998E-2</c:v>
                </c:pt>
                <c:pt idx="22690">
                  <c:v>-3.6513400000000001E-2</c:v>
                </c:pt>
                <c:pt idx="22691">
                  <c:v>-3.8469000000000003E-2</c:v>
                </c:pt>
                <c:pt idx="22692">
                  <c:v>-4.0404000000000002E-2</c:v>
                </c:pt>
                <c:pt idx="22693">
                  <c:v>-4.23153E-2</c:v>
                </c:pt>
                <c:pt idx="22694">
                  <c:v>-4.4200000000000003E-2</c:v>
                </c:pt>
                <c:pt idx="22695">
                  <c:v>-4.6054699999999997E-2</c:v>
                </c:pt>
                <c:pt idx="22696">
                  <c:v>-4.78764E-2</c:v>
                </c:pt>
                <c:pt idx="22697">
                  <c:v>-4.9663600000000002E-2</c:v>
                </c:pt>
                <c:pt idx="22698">
                  <c:v>-5.1415200000000001E-2</c:v>
                </c:pt>
                <c:pt idx="22699">
                  <c:v>-5.31289E-2</c:v>
                </c:pt>
                <c:pt idx="22700">
                  <c:v>-5.4800500000000002E-2</c:v>
                </c:pt>
                <c:pt idx="22701">
                  <c:v>-5.6426400000000002E-2</c:v>
                </c:pt>
                <c:pt idx="22702">
                  <c:v>-5.8004500000000001E-2</c:v>
                </c:pt>
                <c:pt idx="22703">
                  <c:v>-5.9533099999999999E-2</c:v>
                </c:pt>
                <c:pt idx="22704">
                  <c:v>-6.1010399999999999E-2</c:v>
                </c:pt>
                <c:pt idx="22705">
                  <c:v>-6.2434400000000001E-2</c:v>
                </c:pt>
                <c:pt idx="22706">
                  <c:v>-6.3802399999999995E-2</c:v>
                </c:pt>
                <c:pt idx="22707">
                  <c:v>-6.5111299999999997E-2</c:v>
                </c:pt>
                <c:pt idx="22708">
                  <c:v>-6.6359100000000004E-2</c:v>
                </c:pt>
                <c:pt idx="22709">
                  <c:v>-6.75452E-2</c:v>
                </c:pt>
                <c:pt idx="22710">
                  <c:v>-6.8668699999999999E-2</c:v>
                </c:pt>
                <c:pt idx="22711">
                  <c:v>-6.9727499999999998E-2</c:v>
                </c:pt>
                <c:pt idx="22712">
                  <c:v>-7.0719199999999996E-2</c:v>
                </c:pt>
                <c:pt idx="22713">
                  <c:v>-7.16421E-2</c:v>
                </c:pt>
                <c:pt idx="22714">
                  <c:v>-7.2495000000000004E-2</c:v>
                </c:pt>
                <c:pt idx="22715">
                  <c:v>-7.3275699999999999E-2</c:v>
                </c:pt>
                <c:pt idx="22716">
                  <c:v>-7.3982300000000001E-2</c:v>
                </c:pt>
                <c:pt idx="22717">
                  <c:v>-7.4613299999999994E-2</c:v>
                </c:pt>
                <c:pt idx="22718">
                  <c:v>-7.5168600000000002E-2</c:v>
                </c:pt>
                <c:pt idx="22719">
                  <c:v>-7.5648199999999999E-2</c:v>
                </c:pt>
                <c:pt idx="22720">
                  <c:v>-7.6050599999999996E-2</c:v>
                </c:pt>
                <c:pt idx="22721">
                  <c:v>-7.6374300000000006E-2</c:v>
                </c:pt>
                <c:pt idx="22722">
                  <c:v>-7.6618400000000003E-2</c:v>
                </c:pt>
                <c:pt idx="22723">
                  <c:v>-7.6782600000000006E-2</c:v>
                </c:pt>
                <c:pt idx="22724">
                  <c:v>-7.6865900000000001E-2</c:v>
                </c:pt>
                <c:pt idx="22725">
                  <c:v>-7.6867199999999997E-2</c:v>
                </c:pt>
                <c:pt idx="22726">
                  <c:v>-7.6786499999999994E-2</c:v>
                </c:pt>
                <c:pt idx="22727">
                  <c:v>-7.6625299999999993E-2</c:v>
                </c:pt>
                <c:pt idx="22728">
                  <c:v>-7.6385099999999997E-2</c:v>
                </c:pt>
                <c:pt idx="22729">
                  <c:v>-7.6065800000000003E-2</c:v>
                </c:pt>
                <c:pt idx="22730">
                  <c:v>-7.5666300000000006E-2</c:v>
                </c:pt>
                <c:pt idx="22731">
                  <c:v>-7.5186100000000006E-2</c:v>
                </c:pt>
                <c:pt idx="22732">
                  <c:v>-7.4625200000000003E-2</c:v>
                </c:pt>
                <c:pt idx="22733">
                  <c:v>-7.3984999999999995E-2</c:v>
                </c:pt>
                <c:pt idx="22734">
                  <c:v>-7.3267399999999996E-2</c:v>
                </c:pt>
                <c:pt idx="22735">
                  <c:v>-7.2472499999999995E-2</c:v>
                </c:pt>
                <c:pt idx="22736">
                  <c:v>-7.1598899999999993E-2</c:v>
                </c:pt>
                <c:pt idx="22737">
                  <c:v>-7.0646500000000001E-2</c:v>
                </c:pt>
                <c:pt idx="22738">
                  <c:v>-6.9616700000000004E-2</c:v>
                </c:pt>
                <c:pt idx="22739">
                  <c:v>-6.8512000000000003E-2</c:v>
                </c:pt>
                <c:pt idx="22740">
                  <c:v>-6.7334599999999994E-2</c:v>
                </c:pt>
                <c:pt idx="22741">
                  <c:v>-6.6085599999999994E-2</c:v>
                </c:pt>
                <c:pt idx="22742">
                  <c:v>-6.4766500000000005E-2</c:v>
                </c:pt>
                <c:pt idx="22743">
                  <c:v>-6.3378199999999996E-2</c:v>
                </c:pt>
                <c:pt idx="22744">
                  <c:v>-6.1920999999999997E-2</c:v>
                </c:pt>
                <c:pt idx="22745">
                  <c:v>-6.0395200000000003E-2</c:v>
                </c:pt>
                <c:pt idx="22746">
                  <c:v>-5.8803500000000002E-2</c:v>
                </c:pt>
                <c:pt idx="22747">
                  <c:v>-5.71505E-2</c:v>
                </c:pt>
                <c:pt idx="22748">
                  <c:v>-5.54394E-2</c:v>
                </c:pt>
                <c:pt idx="22749">
                  <c:v>-5.3671799999999999E-2</c:v>
                </c:pt>
                <c:pt idx="22750">
                  <c:v>-5.1849600000000003E-2</c:v>
                </c:pt>
                <c:pt idx="22751">
                  <c:v>-4.9975800000000001E-2</c:v>
                </c:pt>
                <c:pt idx="22752">
                  <c:v>-4.8052699999999997E-2</c:v>
                </c:pt>
                <c:pt idx="22753">
                  <c:v>-4.6081799999999999E-2</c:v>
                </c:pt>
                <c:pt idx="22754">
                  <c:v>-4.4064199999999998E-2</c:v>
                </c:pt>
                <c:pt idx="22755">
                  <c:v>-4.2002200000000003E-2</c:v>
                </c:pt>
                <c:pt idx="22756">
                  <c:v>-3.9898999999999997E-2</c:v>
                </c:pt>
                <c:pt idx="22757">
                  <c:v>-3.7757899999999997E-2</c:v>
                </c:pt>
                <c:pt idx="22758">
                  <c:v>-3.5582599999999999E-2</c:v>
                </c:pt>
                <c:pt idx="22759">
                  <c:v>-3.3377299999999999E-2</c:v>
                </c:pt>
                <c:pt idx="22760">
                  <c:v>-3.1146500000000001E-2</c:v>
                </c:pt>
                <c:pt idx="22761">
                  <c:v>-2.8893700000000001E-2</c:v>
                </c:pt>
                <c:pt idx="22762">
                  <c:v>-2.66219E-2</c:v>
                </c:pt>
                <c:pt idx="22763">
                  <c:v>-2.4332699999999999E-2</c:v>
                </c:pt>
                <c:pt idx="22764">
                  <c:v>-2.2027700000000001E-2</c:v>
                </c:pt>
                <c:pt idx="22765">
                  <c:v>-1.9708699999999999E-2</c:v>
                </c:pt>
                <c:pt idx="22766">
                  <c:v>-1.7378999999999999E-2</c:v>
                </c:pt>
                <c:pt idx="22767">
                  <c:v>-1.5041000000000001E-2</c:v>
                </c:pt>
                <c:pt idx="22768">
                  <c:v>-1.2696900000000001E-2</c:v>
                </c:pt>
                <c:pt idx="22769">
                  <c:v>-1.03488E-2</c:v>
                </c:pt>
                <c:pt idx="22770" formatCode="0.00E+00">
                  <c:v>-8.0004199999999994E-3</c:v>
                </c:pt>
                <c:pt idx="22771" formatCode="0.00E+00">
                  <c:v>-5.65665E-3</c:v>
                </c:pt>
                <c:pt idx="22772" formatCode="0.00E+00">
                  <c:v>-3.3223100000000002E-3</c:v>
                </c:pt>
                <c:pt idx="22773" formatCode="0.00E+00">
                  <c:v>-1.00139E-3</c:v>
                </c:pt>
                <c:pt idx="22774" formatCode="0.00E+00">
                  <c:v>1.3024099999999999E-3</c:v>
                </c:pt>
                <c:pt idx="22775" formatCode="0.00E+00">
                  <c:v>3.5854699999999999E-3</c:v>
                </c:pt>
                <c:pt idx="22776" formatCode="0.00E+00">
                  <c:v>5.8447400000000002E-3</c:v>
                </c:pt>
                <c:pt idx="22777" formatCode="0.00E+00">
                  <c:v>8.0775900000000008E-3</c:v>
                </c:pt>
                <c:pt idx="22778">
                  <c:v>1.02813E-2</c:v>
                </c:pt>
                <c:pt idx="22779">
                  <c:v>1.2452599999999999E-2</c:v>
                </c:pt>
                <c:pt idx="22780">
                  <c:v>1.45883E-2</c:v>
                </c:pt>
                <c:pt idx="22781">
                  <c:v>1.6685100000000001E-2</c:v>
                </c:pt>
                <c:pt idx="22782">
                  <c:v>1.874E-2</c:v>
                </c:pt>
                <c:pt idx="22783">
                  <c:v>2.0751800000000001E-2</c:v>
                </c:pt>
                <c:pt idx="22784">
                  <c:v>2.27189E-2</c:v>
                </c:pt>
                <c:pt idx="22785">
                  <c:v>2.4637699999999998E-2</c:v>
                </c:pt>
                <c:pt idx="22786">
                  <c:v>2.6504E-2</c:v>
                </c:pt>
                <c:pt idx="22787">
                  <c:v>2.8315900000000001E-2</c:v>
                </c:pt>
                <c:pt idx="22788">
                  <c:v>3.0072700000000001E-2</c:v>
                </c:pt>
                <c:pt idx="22789">
                  <c:v>3.1773299999999997E-2</c:v>
                </c:pt>
                <c:pt idx="22790">
                  <c:v>3.3415599999999997E-2</c:v>
                </c:pt>
                <c:pt idx="22791">
                  <c:v>3.49965E-2</c:v>
                </c:pt>
                <c:pt idx="22792">
                  <c:v>3.6514199999999997E-2</c:v>
                </c:pt>
                <c:pt idx="22793">
                  <c:v>3.7968000000000002E-2</c:v>
                </c:pt>
                <c:pt idx="22794">
                  <c:v>3.9357200000000002E-2</c:v>
                </c:pt>
                <c:pt idx="22795">
                  <c:v>4.0681000000000002E-2</c:v>
                </c:pt>
                <c:pt idx="22796">
                  <c:v>4.1938400000000001E-2</c:v>
                </c:pt>
                <c:pt idx="22797">
                  <c:v>4.3129500000000001E-2</c:v>
                </c:pt>
                <c:pt idx="22798">
                  <c:v>4.4255200000000001E-2</c:v>
                </c:pt>
                <c:pt idx="22799">
                  <c:v>4.5314699999999999E-2</c:v>
                </c:pt>
                <c:pt idx="22800">
                  <c:v>4.6305199999999998E-2</c:v>
                </c:pt>
                <c:pt idx="22801">
                  <c:v>4.72237E-2</c:v>
                </c:pt>
                <c:pt idx="22802">
                  <c:v>4.8067400000000003E-2</c:v>
                </c:pt>
                <c:pt idx="22803">
                  <c:v>4.8834700000000002E-2</c:v>
                </c:pt>
                <c:pt idx="22804">
                  <c:v>4.9525100000000002E-2</c:v>
                </c:pt>
                <c:pt idx="22805">
                  <c:v>5.0138200000000001E-2</c:v>
                </c:pt>
                <c:pt idx="22806">
                  <c:v>5.0673000000000003E-2</c:v>
                </c:pt>
                <c:pt idx="22807">
                  <c:v>5.1128300000000002E-2</c:v>
                </c:pt>
                <c:pt idx="22808">
                  <c:v>5.1503800000000002E-2</c:v>
                </c:pt>
                <c:pt idx="22809">
                  <c:v>5.1799600000000001E-2</c:v>
                </c:pt>
                <c:pt idx="22810">
                  <c:v>5.20172E-2</c:v>
                </c:pt>
                <c:pt idx="22811">
                  <c:v>5.2158200000000002E-2</c:v>
                </c:pt>
                <c:pt idx="22812">
                  <c:v>5.2222699999999997E-2</c:v>
                </c:pt>
                <c:pt idx="22813">
                  <c:v>5.2209499999999999E-2</c:v>
                </c:pt>
                <c:pt idx="22814">
                  <c:v>5.2118200000000003E-2</c:v>
                </c:pt>
                <c:pt idx="22815">
                  <c:v>5.1949599999999999E-2</c:v>
                </c:pt>
                <c:pt idx="22816">
                  <c:v>5.1706099999999998E-2</c:v>
                </c:pt>
                <c:pt idx="22817">
                  <c:v>5.13908E-2</c:v>
                </c:pt>
                <c:pt idx="22818">
                  <c:v>5.10059E-2</c:v>
                </c:pt>
                <c:pt idx="22819">
                  <c:v>5.05525E-2</c:v>
                </c:pt>
                <c:pt idx="22820">
                  <c:v>5.0031899999999997E-2</c:v>
                </c:pt>
                <c:pt idx="22821">
                  <c:v>4.9445900000000001E-2</c:v>
                </c:pt>
                <c:pt idx="22822">
                  <c:v>4.8795900000000003E-2</c:v>
                </c:pt>
                <c:pt idx="22823">
                  <c:v>4.8082E-2</c:v>
                </c:pt>
                <c:pt idx="22824">
                  <c:v>4.7304400000000003E-2</c:v>
                </c:pt>
                <c:pt idx="22825">
                  <c:v>4.6463999999999998E-2</c:v>
                </c:pt>
                <c:pt idx="22826">
                  <c:v>4.5562699999999998E-2</c:v>
                </c:pt>
                <c:pt idx="22827">
                  <c:v>4.46024E-2</c:v>
                </c:pt>
                <c:pt idx="22828">
                  <c:v>4.3585800000000001E-2</c:v>
                </c:pt>
                <c:pt idx="22829">
                  <c:v>4.2515200000000003E-2</c:v>
                </c:pt>
                <c:pt idx="22830">
                  <c:v>4.1391600000000001E-2</c:v>
                </c:pt>
                <c:pt idx="22831">
                  <c:v>4.0217000000000003E-2</c:v>
                </c:pt>
                <c:pt idx="22832">
                  <c:v>3.8994800000000003E-2</c:v>
                </c:pt>
                <c:pt idx="22833">
                  <c:v>3.77276E-2</c:v>
                </c:pt>
                <c:pt idx="22834">
                  <c:v>3.6415500000000003E-2</c:v>
                </c:pt>
                <c:pt idx="22835">
                  <c:v>3.5058199999999998E-2</c:v>
                </c:pt>
                <c:pt idx="22836">
                  <c:v>3.36575E-2</c:v>
                </c:pt>
                <c:pt idx="22837">
                  <c:v>3.2214800000000002E-2</c:v>
                </c:pt>
                <c:pt idx="22838">
                  <c:v>3.0730799999999999E-2</c:v>
                </c:pt>
                <c:pt idx="22839">
                  <c:v>2.9207500000000001E-2</c:v>
                </c:pt>
                <c:pt idx="22840">
                  <c:v>2.7648499999999999E-2</c:v>
                </c:pt>
                <c:pt idx="22841">
                  <c:v>2.6057799999999999E-2</c:v>
                </c:pt>
                <c:pt idx="22842">
                  <c:v>2.44388E-2</c:v>
                </c:pt>
                <c:pt idx="22843">
                  <c:v>2.27948E-2</c:v>
                </c:pt>
                <c:pt idx="22844">
                  <c:v>2.11299E-2</c:v>
                </c:pt>
                <c:pt idx="22845">
                  <c:v>1.94468E-2</c:v>
                </c:pt>
                <c:pt idx="22846">
                  <c:v>1.7746100000000001E-2</c:v>
                </c:pt>
                <c:pt idx="22847">
                  <c:v>1.6028400000000002E-2</c:v>
                </c:pt>
                <c:pt idx="22848">
                  <c:v>1.4295799999999999E-2</c:v>
                </c:pt>
                <c:pt idx="22849">
                  <c:v>1.2551100000000001E-2</c:v>
                </c:pt>
                <c:pt idx="22850">
                  <c:v>1.07974E-2</c:v>
                </c:pt>
                <c:pt idx="22851" formatCode="0.00E+00">
                  <c:v>9.0382899999999992E-3</c:v>
                </c:pt>
                <c:pt idx="22852" formatCode="0.00E+00">
                  <c:v>7.2772499999999999E-3</c:v>
                </c:pt>
                <c:pt idx="22853" formatCode="0.00E+00">
                  <c:v>5.5164400000000001E-3</c:v>
                </c:pt>
                <c:pt idx="22854" formatCode="0.00E+00">
                  <c:v>3.7575500000000001E-3</c:v>
                </c:pt>
                <c:pt idx="22855" formatCode="0.00E+00">
                  <c:v>2.0024999999999999E-3</c:v>
                </c:pt>
                <c:pt idx="22856" formatCode="0.00E+00">
                  <c:v>2.5309799999999999E-4</c:v>
                </c:pt>
                <c:pt idx="22857" formatCode="0.00E+00">
                  <c:v>-1.4887500000000001E-3</c:v>
                </c:pt>
                <c:pt idx="22858" formatCode="0.00E+00">
                  <c:v>-3.2212999999999999E-3</c:v>
                </c:pt>
                <c:pt idx="22859" formatCode="0.00E+00">
                  <c:v>-4.9433200000000002E-3</c:v>
                </c:pt>
                <c:pt idx="22860" formatCode="0.00E+00">
                  <c:v>-6.65301E-3</c:v>
                </c:pt>
                <c:pt idx="22861" formatCode="0.00E+00">
                  <c:v>-8.3473200000000001E-3</c:v>
                </c:pt>
                <c:pt idx="22862">
                  <c:v>-1.00234E-2</c:v>
                </c:pt>
                <c:pt idx="22863">
                  <c:v>-1.16793E-2</c:v>
                </c:pt>
                <c:pt idx="22864">
                  <c:v>-1.33134E-2</c:v>
                </c:pt>
                <c:pt idx="22865">
                  <c:v>-1.49245E-2</c:v>
                </c:pt>
                <c:pt idx="22866">
                  <c:v>-1.6510400000000001E-2</c:v>
                </c:pt>
                <c:pt idx="22867">
                  <c:v>-1.8067799999999998E-2</c:v>
                </c:pt>
                <c:pt idx="22868">
                  <c:v>-1.95941E-2</c:v>
                </c:pt>
                <c:pt idx="22869">
                  <c:v>-2.1089E-2</c:v>
                </c:pt>
                <c:pt idx="22870">
                  <c:v>-2.2551999999999999E-2</c:v>
                </c:pt>
                <c:pt idx="22871">
                  <c:v>-2.39802E-2</c:v>
                </c:pt>
                <c:pt idx="22872">
                  <c:v>-2.5370899999999998E-2</c:v>
                </c:pt>
                <c:pt idx="22873">
                  <c:v>-2.6723400000000001E-2</c:v>
                </c:pt>
                <c:pt idx="22874">
                  <c:v>-2.80381E-2</c:v>
                </c:pt>
                <c:pt idx="22875">
                  <c:v>-2.93139E-2</c:v>
                </c:pt>
                <c:pt idx="22876">
                  <c:v>-3.0549199999999999E-2</c:v>
                </c:pt>
                <c:pt idx="22877">
                  <c:v>-3.1741999999999999E-2</c:v>
                </c:pt>
                <c:pt idx="22878">
                  <c:v>-3.2890799999999998E-2</c:v>
                </c:pt>
                <c:pt idx="22879">
                  <c:v>-3.3993799999999998E-2</c:v>
                </c:pt>
                <c:pt idx="22880">
                  <c:v>-3.5049299999999999E-2</c:v>
                </c:pt>
                <c:pt idx="22881">
                  <c:v>-3.6057100000000002E-2</c:v>
                </c:pt>
                <c:pt idx="22882">
                  <c:v>-3.7017899999999999E-2</c:v>
                </c:pt>
                <c:pt idx="22883">
                  <c:v>-3.7931300000000001E-2</c:v>
                </c:pt>
                <c:pt idx="22884">
                  <c:v>-3.8794500000000003E-2</c:v>
                </c:pt>
                <c:pt idx="22885">
                  <c:v>-3.9603399999999997E-2</c:v>
                </c:pt>
                <c:pt idx="22886">
                  <c:v>-4.0354899999999999E-2</c:v>
                </c:pt>
                <c:pt idx="22887">
                  <c:v>-4.1048099999999997E-2</c:v>
                </c:pt>
                <c:pt idx="22888">
                  <c:v>-4.1682900000000002E-2</c:v>
                </c:pt>
                <c:pt idx="22889">
                  <c:v>-4.2260499999999999E-2</c:v>
                </c:pt>
                <c:pt idx="22890">
                  <c:v>-4.2782899999999999E-2</c:v>
                </c:pt>
                <c:pt idx="22891">
                  <c:v>-4.3250900000000002E-2</c:v>
                </c:pt>
                <c:pt idx="22892">
                  <c:v>-4.36637E-2</c:v>
                </c:pt>
                <c:pt idx="22893">
                  <c:v>-4.4022400000000003E-2</c:v>
                </c:pt>
                <c:pt idx="22894">
                  <c:v>-4.4330000000000001E-2</c:v>
                </c:pt>
                <c:pt idx="22895">
                  <c:v>-4.4589200000000002E-2</c:v>
                </c:pt>
                <c:pt idx="22896">
                  <c:v>-4.4801500000000001E-2</c:v>
                </c:pt>
                <c:pt idx="22897">
                  <c:v>-4.4967800000000002E-2</c:v>
                </c:pt>
                <c:pt idx="22898">
                  <c:v>-4.5088700000000002E-2</c:v>
                </c:pt>
                <c:pt idx="22899">
                  <c:v>-4.51651E-2</c:v>
                </c:pt>
                <c:pt idx="22900">
                  <c:v>-4.5197599999999997E-2</c:v>
                </c:pt>
                <c:pt idx="22901">
                  <c:v>-4.5187199999999997E-2</c:v>
                </c:pt>
                <c:pt idx="22902">
                  <c:v>-4.51335E-2</c:v>
                </c:pt>
                <c:pt idx="22903">
                  <c:v>-4.5035400000000003E-2</c:v>
                </c:pt>
                <c:pt idx="22904">
                  <c:v>-4.48917E-2</c:v>
                </c:pt>
                <c:pt idx="22905">
                  <c:v>-4.4701400000000002E-2</c:v>
                </c:pt>
                <c:pt idx="22906">
                  <c:v>-4.4464099999999999E-2</c:v>
                </c:pt>
                <c:pt idx="22907">
                  <c:v>-4.4180700000000003E-2</c:v>
                </c:pt>
                <c:pt idx="22908">
                  <c:v>-4.3851599999999998E-2</c:v>
                </c:pt>
                <c:pt idx="22909">
                  <c:v>-4.3476000000000001E-2</c:v>
                </c:pt>
                <c:pt idx="22910">
                  <c:v>-4.3055099999999999E-2</c:v>
                </c:pt>
                <c:pt idx="22911">
                  <c:v>-4.2592900000000003E-2</c:v>
                </c:pt>
                <c:pt idx="22912">
                  <c:v>-4.2093100000000001E-2</c:v>
                </c:pt>
                <c:pt idx="22913">
                  <c:v>-4.1558299999999999E-2</c:v>
                </c:pt>
                <c:pt idx="22914">
                  <c:v>-4.0990400000000003E-2</c:v>
                </c:pt>
                <c:pt idx="22915">
                  <c:v>-4.0391000000000003E-2</c:v>
                </c:pt>
                <c:pt idx="22916">
                  <c:v>-3.9760700000000003E-2</c:v>
                </c:pt>
                <c:pt idx="22917">
                  <c:v>-3.9100799999999998E-2</c:v>
                </c:pt>
                <c:pt idx="22918">
                  <c:v>-3.8413599999999999E-2</c:v>
                </c:pt>
                <c:pt idx="22919">
                  <c:v>-3.7701900000000003E-2</c:v>
                </c:pt>
                <c:pt idx="22920">
                  <c:v>-3.69682E-2</c:v>
                </c:pt>
                <c:pt idx="22921">
                  <c:v>-3.6214400000000001E-2</c:v>
                </c:pt>
                <c:pt idx="22922">
                  <c:v>-3.5443700000000002E-2</c:v>
                </c:pt>
                <c:pt idx="22923">
                  <c:v>-3.4660499999999997E-2</c:v>
                </c:pt>
                <c:pt idx="22924">
                  <c:v>-3.38689E-2</c:v>
                </c:pt>
                <c:pt idx="22925">
                  <c:v>-3.30721E-2</c:v>
                </c:pt>
                <c:pt idx="22926">
                  <c:v>-3.22729E-2</c:v>
                </c:pt>
                <c:pt idx="22927">
                  <c:v>-3.1473300000000003E-2</c:v>
                </c:pt>
                <c:pt idx="22928">
                  <c:v>-3.0673499999999999E-2</c:v>
                </c:pt>
                <c:pt idx="22929">
                  <c:v>-2.9872900000000001E-2</c:v>
                </c:pt>
                <c:pt idx="22930">
                  <c:v>-2.9071900000000001E-2</c:v>
                </c:pt>
                <c:pt idx="22931">
                  <c:v>-2.8272700000000001E-2</c:v>
                </c:pt>
                <c:pt idx="22932">
                  <c:v>-2.7477100000000001E-2</c:v>
                </c:pt>
                <c:pt idx="22933">
                  <c:v>-2.66868E-2</c:v>
                </c:pt>
                <c:pt idx="22934">
                  <c:v>-2.5904400000000001E-2</c:v>
                </c:pt>
                <c:pt idx="22935">
                  <c:v>-2.5131199999999999E-2</c:v>
                </c:pt>
                <c:pt idx="22936">
                  <c:v>-2.4366800000000001E-2</c:v>
                </c:pt>
                <c:pt idx="22937">
                  <c:v>-2.3610900000000001E-2</c:v>
                </c:pt>
                <c:pt idx="22938">
                  <c:v>-2.2865799999999999E-2</c:v>
                </c:pt>
                <c:pt idx="22939">
                  <c:v>-2.2134899999999999E-2</c:v>
                </c:pt>
                <c:pt idx="22940">
                  <c:v>-2.14209E-2</c:v>
                </c:pt>
                <c:pt idx="22941">
                  <c:v>-2.0725400000000001E-2</c:v>
                </c:pt>
                <c:pt idx="22942">
                  <c:v>-2.0050800000000001E-2</c:v>
                </c:pt>
                <c:pt idx="22943">
                  <c:v>-1.9399799999999998E-2</c:v>
                </c:pt>
                <c:pt idx="22944">
                  <c:v>-1.8773700000000001E-2</c:v>
                </c:pt>
                <c:pt idx="22945">
                  <c:v>-1.8173600000000002E-2</c:v>
                </c:pt>
                <c:pt idx="22946">
                  <c:v>-1.7601499999999999E-2</c:v>
                </c:pt>
                <c:pt idx="22947">
                  <c:v>-1.7060100000000002E-2</c:v>
                </c:pt>
                <c:pt idx="22948">
                  <c:v>-1.6549500000000002E-2</c:v>
                </c:pt>
                <c:pt idx="22949">
                  <c:v>-1.60679E-2</c:v>
                </c:pt>
                <c:pt idx="22950">
                  <c:v>-1.5615499999999999E-2</c:v>
                </c:pt>
                <c:pt idx="22951">
                  <c:v>-1.51942E-2</c:v>
                </c:pt>
                <c:pt idx="22952">
                  <c:v>-1.48053E-2</c:v>
                </c:pt>
                <c:pt idx="22953">
                  <c:v>-1.44482E-2</c:v>
                </c:pt>
                <c:pt idx="22954">
                  <c:v>-1.4121E-2</c:v>
                </c:pt>
                <c:pt idx="22955">
                  <c:v>-1.3822299999999999E-2</c:v>
                </c:pt>
                <c:pt idx="22956">
                  <c:v>-1.35526E-2</c:v>
                </c:pt>
                <c:pt idx="22957">
                  <c:v>-1.3313500000000001E-2</c:v>
                </c:pt>
                <c:pt idx="22958">
                  <c:v>-1.3106100000000001E-2</c:v>
                </c:pt>
                <c:pt idx="22959">
                  <c:v>-1.2931099999999999E-2</c:v>
                </c:pt>
                <c:pt idx="22960">
                  <c:v>-1.27896E-2</c:v>
                </c:pt>
                <c:pt idx="22961">
                  <c:v>-1.26824E-2</c:v>
                </c:pt>
                <c:pt idx="22962">
                  <c:v>-1.261E-2</c:v>
                </c:pt>
                <c:pt idx="22963">
                  <c:v>-1.2572E-2</c:v>
                </c:pt>
                <c:pt idx="22964">
                  <c:v>-1.2567999999999999E-2</c:v>
                </c:pt>
                <c:pt idx="22965">
                  <c:v>-1.25962E-2</c:v>
                </c:pt>
                <c:pt idx="22966">
                  <c:v>-1.26549E-2</c:v>
                </c:pt>
                <c:pt idx="22967">
                  <c:v>-1.2744E-2</c:v>
                </c:pt>
                <c:pt idx="22968">
                  <c:v>-1.28649E-2</c:v>
                </c:pt>
                <c:pt idx="22969">
                  <c:v>-1.30174E-2</c:v>
                </c:pt>
                <c:pt idx="22970">
                  <c:v>-1.32005E-2</c:v>
                </c:pt>
                <c:pt idx="22971">
                  <c:v>-1.34132E-2</c:v>
                </c:pt>
                <c:pt idx="22972">
                  <c:v>-1.36527E-2</c:v>
                </c:pt>
                <c:pt idx="22973">
                  <c:v>-1.39154E-2</c:v>
                </c:pt>
                <c:pt idx="22974">
                  <c:v>-1.4199399999999999E-2</c:v>
                </c:pt>
                <c:pt idx="22975">
                  <c:v>-1.4504100000000001E-2</c:v>
                </c:pt>
                <c:pt idx="22976">
                  <c:v>-1.48281E-2</c:v>
                </c:pt>
                <c:pt idx="22977">
                  <c:v>-1.5170100000000001E-2</c:v>
                </c:pt>
                <c:pt idx="22978">
                  <c:v>-1.553E-2</c:v>
                </c:pt>
                <c:pt idx="22979">
                  <c:v>-1.5907600000000001E-2</c:v>
                </c:pt>
                <c:pt idx="22980">
                  <c:v>-1.6302400000000002E-2</c:v>
                </c:pt>
                <c:pt idx="22981">
                  <c:v>-1.6714699999999999E-2</c:v>
                </c:pt>
                <c:pt idx="22982">
                  <c:v>-1.7146399999999999E-2</c:v>
                </c:pt>
                <c:pt idx="22983">
                  <c:v>-1.7599400000000001E-2</c:v>
                </c:pt>
                <c:pt idx="22984">
                  <c:v>-1.80739E-2</c:v>
                </c:pt>
                <c:pt idx="22985">
                  <c:v>-1.8568999999999999E-2</c:v>
                </c:pt>
                <c:pt idx="22986">
                  <c:v>-1.9082200000000001E-2</c:v>
                </c:pt>
                <c:pt idx="22987">
                  <c:v>-1.9609399999999999E-2</c:v>
                </c:pt>
                <c:pt idx="22988">
                  <c:v>-2.0145900000000001E-2</c:v>
                </c:pt>
                <c:pt idx="22989">
                  <c:v>-2.0689099999999998E-2</c:v>
                </c:pt>
                <c:pt idx="22990">
                  <c:v>-2.1240100000000001E-2</c:v>
                </c:pt>
                <c:pt idx="22991">
                  <c:v>-2.18017E-2</c:v>
                </c:pt>
                <c:pt idx="22992">
                  <c:v>-2.2374100000000001E-2</c:v>
                </c:pt>
                <c:pt idx="22993">
                  <c:v>-2.2952799999999999E-2</c:v>
                </c:pt>
                <c:pt idx="22994">
                  <c:v>-2.3530800000000001E-2</c:v>
                </c:pt>
                <c:pt idx="22995">
                  <c:v>-2.4102499999999999E-2</c:v>
                </c:pt>
                <c:pt idx="22996">
                  <c:v>-2.4665300000000001E-2</c:v>
                </c:pt>
                <c:pt idx="22997">
                  <c:v>-2.5216599999999999E-2</c:v>
                </c:pt>
                <c:pt idx="22998">
                  <c:v>-2.5753499999999999E-2</c:v>
                </c:pt>
                <c:pt idx="22999">
                  <c:v>-2.6275199999999999E-2</c:v>
                </c:pt>
                <c:pt idx="23000">
                  <c:v>-2.6783399999999999E-2</c:v>
                </c:pt>
                <c:pt idx="23001">
                  <c:v>-2.72803E-2</c:v>
                </c:pt>
                <c:pt idx="23002">
                  <c:v>-2.7765600000000001E-2</c:v>
                </c:pt>
                <c:pt idx="23003">
                  <c:v>-2.82378E-2</c:v>
                </c:pt>
                <c:pt idx="23004">
                  <c:v>-2.8694799999999999E-2</c:v>
                </c:pt>
                <c:pt idx="23005">
                  <c:v>-2.9134E-2</c:v>
                </c:pt>
                <c:pt idx="23006">
                  <c:v>-2.9552800000000001E-2</c:v>
                </c:pt>
                <c:pt idx="23007">
                  <c:v>-2.9950000000000001E-2</c:v>
                </c:pt>
                <c:pt idx="23008">
                  <c:v>-3.0325000000000001E-2</c:v>
                </c:pt>
                <c:pt idx="23009">
                  <c:v>-3.0676800000000001E-2</c:v>
                </c:pt>
                <c:pt idx="23010">
                  <c:v>-3.1004799999999999E-2</c:v>
                </c:pt>
                <c:pt idx="23011">
                  <c:v>-3.1310200000000003E-2</c:v>
                </c:pt>
                <c:pt idx="23012">
                  <c:v>-3.1593099999999999E-2</c:v>
                </c:pt>
                <c:pt idx="23013">
                  <c:v>-3.1851600000000001E-2</c:v>
                </c:pt>
                <c:pt idx="23014">
                  <c:v>-3.2083100000000003E-2</c:v>
                </c:pt>
                <c:pt idx="23015">
                  <c:v>-3.2284399999999998E-2</c:v>
                </c:pt>
                <c:pt idx="23016">
                  <c:v>-3.2452399999999999E-2</c:v>
                </c:pt>
                <c:pt idx="23017">
                  <c:v>-3.2584500000000002E-2</c:v>
                </c:pt>
                <c:pt idx="23018">
                  <c:v>-3.2681500000000002E-2</c:v>
                </c:pt>
                <c:pt idx="23019">
                  <c:v>-3.2745799999999999E-2</c:v>
                </c:pt>
                <c:pt idx="23020">
                  <c:v>-3.27789E-2</c:v>
                </c:pt>
                <c:pt idx="23021">
                  <c:v>-3.2779000000000003E-2</c:v>
                </c:pt>
                <c:pt idx="23022">
                  <c:v>-3.2742199999999999E-2</c:v>
                </c:pt>
                <c:pt idx="23023">
                  <c:v>-3.2664699999999998E-2</c:v>
                </c:pt>
                <c:pt idx="23024">
                  <c:v>-3.25458E-2</c:v>
                </c:pt>
                <c:pt idx="23025">
                  <c:v>-3.2388E-2</c:v>
                </c:pt>
                <c:pt idx="23026">
                  <c:v>-3.2194399999999998E-2</c:v>
                </c:pt>
                <c:pt idx="23027">
                  <c:v>-3.1966899999999999E-2</c:v>
                </c:pt>
                <c:pt idx="23028">
                  <c:v>-3.1705900000000002E-2</c:v>
                </c:pt>
                <c:pt idx="23029">
                  <c:v>-3.1411799999999997E-2</c:v>
                </c:pt>
                <c:pt idx="23030">
                  <c:v>-3.1084799999999999E-2</c:v>
                </c:pt>
                <c:pt idx="23031">
                  <c:v>-3.0724000000000001E-2</c:v>
                </c:pt>
                <c:pt idx="23032">
                  <c:v>-3.0327300000000001E-2</c:v>
                </c:pt>
                <c:pt idx="23033">
                  <c:v>-2.9893900000000001E-2</c:v>
                </c:pt>
                <c:pt idx="23034">
                  <c:v>-2.9425900000000001E-2</c:v>
                </c:pt>
                <c:pt idx="23035">
                  <c:v>-2.8925900000000001E-2</c:v>
                </c:pt>
                <c:pt idx="23036">
                  <c:v>-2.8394699999999998E-2</c:v>
                </c:pt>
                <c:pt idx="23037">
                  <c:v>-2.7831600000000001E-2</c:v>
                </c:pt>
                <c:pt idx="23038">
                  <c:v>-2.72359E-2</c:v>
                </c:pt>
                <c:pt idx="23039">
                  <c:v>-2.6605899999999998E-2</c:v>
                </c:pt>
                <c:pt idx="23040">
                  <c:v>-2.5940600000000001E-2</c:v>
                </c:pt>
                <c:pt idx="23041">
                  <c:v>-2.52415E-2</c:v>
                </c:pt>
                <c:pt idx="23042">
                  <c:v>-2.4510899999999999E-2</c:v>
                </c:pt>
                <c:pt idx="23043">
                  <c:v>-2.3750799999999999E-2</c:v>
                </c:pt>
                <c:pt idx="23044">
                  <c:v>-2.2963000000000001E-2</c:v>
                </c:pt>
                <c:pt idx="23045">
                  <c:v>-2.2149200000000001E-2</c:v>
                </c:pt>
                <c:pt idx="23046">
                  <c:v>-2.1310300000000001E-2</c:v>
                </c:pt>
                <c:pt idx="23047">
                  <c:v>-2.0447799999999999E-2</c:v>
                </c:pt>
                <c:pt idx="23048">
                  <c:v>-1.95636E-2</c:v>
                </c:pt>
                <c:pt idx="23049">
                  <c:v>-1.8658500000000001E-2</c:v>
                </c:pt>
                <c:pt idx="23050">
                  <c:v>-1.7732299999999999E-2</c:v>
                </c:pt>
                <c:pt idx="23051">
                  <c:v>-1.67853E-2</c:v>
                </c:pt>
                <c:pt idx="23052">
                  <c:v>-1.5819099999999999E-2</c:v>
                </c:pt>
                <c:pt idx="23053">
                  <c:v>-1.4836E-2</c:v>
                </c:pt>
                <c:pt idx="23054">
                  <c:v>-1.38385E-2</c:v>
                </c:pt>
                <c:pt idx="23055">
                  <c:v>-1.28291E-2</c:v>
                </c:pt>
                <c:pt idx="23056">
                  <c:v>-1.1808300000000001E-2</c:v>
                </c:pt>
                <c:pt idx="23057">
                  <c:v>-1.07752E-2</c:v>
                </c:pt>
                <c:pt idx="23058" formatCode="0.00E+00">
                  <c:v>-9.7307399999999999E-3</c:v>
                </c:pt>
                <c:pt idx="23059" formatCode="0.00E+00">
                  <c:v>-8.67712E-3</c:v>
                </c:pt>
                <c:pt idx="23060" formatCode="0.00E+00">
                  <c:v>-7.6158600000000003E-3</c:v>
                </c:pt>
                <c:pt idx="23061" formatCode="0.00E+00">
                  <c:v>-6.5485200000000004E-3</c:v>
                </c:pt>
                <c:pt idx="23062" formatCode="0.00E+00">
                  <c:v>-5.47833E-3</c:v>
                </c:pt>
                <c:pt idx="23063" formatCode="0.00E+00">
                  <c:v>-4.4083500000000001E-3</c:v>
                </c:pt>
                <c:pt idx="23064" formatCode="0.00E+00">
                  <c:v>-3.3395899999999999E-3</c:v>
                </c:pt>
                <c:pt idx="23065" formatCode="0.00E+00">
                  <c:v>-2.2735799999999999E-3</c:v>
                </c:pt>
                <c:pt idx="23066" formatCode="0.00E+00">
                  <c:v>-1.21426E-3</c:v>
                </c:pt>
                <c:pt idx="23067" formatCode="0.00E+00">
                  <c:v>-1.6543999999999999E-4</c:v>
                </c:pt>
                <c:pt idx="23068" formatCode="0.00E+00">
                  <c:v>8.7182700000000004E-4</c:v>
                </c:pt>
                <c:pt idx="23069" formatCode="0.00E+00">
                  <c:v>1.89777E-3</c:v>
                </c:pt>
                <c:pt idx="23070" formatCode="0.00E+00">
                  <c:v>2.9106000000000002E-3</c:v>
                </c:pt>
                <c:pt idx="23071" formatCode="0.00E+00">
                  <c:v>3.9070600000000004E-3</c:v>
                </c:pt>
                <c:pt idx="23072" formatCode="0.00E+00">
                  <c:v>4.8855000000000001E-3</c:v>
                </c:pt>
                <c:pt idx="23073" formatCode="0.00E+00">
                  <c:v>5.8462399999999999E-3</c:v>
                </c:pt>
                <c:pt idx="23074" formatCode="0.00E+00">
                  <c:v>6.7900299999999999E-3</c:v>
                </c:pt>
                <c:pt idx="23075" formatCode="0.00E+00">
                  <c:v>7.7175400000000002E-3</c:v>
                </c:pt>
                <c:pt idx="23076" formatCode="0.00E+00">
                  <c:v>8.6292699999999996E-3</c:v>
                </c:pt>
                <c:pt idx="23077" formatCode="0.00E+00">
                  <c:v>9.5237499999999992E-3</c:v>
                </c:pt>
                <c:pt idx="23078">
                  <c:v>1.03961E-2</c:v>
                </c:pt>
                <c:pt idx="23079">
                  <c:v>1.12411E-2</c:v>
                </c:pt>
                <c:pt idx="23080">
                  <c:v>1.20567E-2</c:v>
                </c:pt>
                <c:pt idx="23081">
                  <c:v>1.2845499999999999E-2</c:v>
                </c:pt>
                <c:pt idx="23082">
                  <c:v>1.3611E-2</c:v>
                </c:pt>
                <c:pt idx="23083">
                  <c:v>1.43541E-2</c:v>
                </c:pt>
                <c:pt idx="23084">
                  <c:v>1.50723E-2</c:v>
                </c:pt>
                <c:pt idx="23085">
                  <c:v>1.5762999999999999E-2</c:v>
                </c:pt>
                <c:pt idx="23086">
                  <c:v>1.64242E-2</c:v>
                </c:pt>
                <c:pt idx="23087">
                  <c:v>1.70528E-2</c:v>
                </c:pt>
                <c:pt idx="23088">
                  <c:v>1.7644799999999999E-2</c:v>
                </c:pt>
                <c:pt idx="23089">
                  <c:v>1.8197499999999998E-2</c:v>
                </c:pt>
                <c:pt idx="23090">
                  <c:v>1.8709699999999999E-2</c:v>
                </c:pt>
                <c:pt idx="23091">
                  <c:v>1.91805E-2</c:v>
                </c:pt>
                <c:pt idx="23092">
                  <c:v>1.9608899999999999E-2</c:v>
                </c:pt>
                <c:pt idx="23093">
                  <c:v>1.99942E-2</c:v>
                </c:pt>
                <c:pt idx="23094">
                  <c:v>2.03354E-2</c:v>
                </c:pt>
                <c:pt idx="23095">
                  <c:v>2.0631300000000002E-2</c:v>
                </c:pt>
                <c:pt idx="23096">
                  <c:v>2.0881E-2</c:v>
                </c:pt>
                <c:pt idx="23097">
                  <c:v>2.10844E-2</c:v>
                </c:pt>
                <c:pt idx="23098">
                  <c:v>2.1241699999999999E-2</c:v>
                </c:pt>
                <c:pt idx="23099">
                  <c:v>2.1353400000000002E-2</c:v>
                </c:pt>
                <c:pt idx="23100">
                  <c:v>2.14202E-2</c:v>
                </c:pt>
                <c:pt idx="23101">
                  <c:v>2.1443199999999999E-2</c:v>
                </c:pt>
                <c:pt idx="23102">
                  <c:v>2.1423899999999999E-2</c:v>
                </c:pt>
                <c:pt idx="23103">
                  <c:v>2.1363199999999999E-2</c:v>
                </c:pt>
                <c:pt idx="23104">
                  <c:v>2.12614E-2</c:v>
                </c:pt>
                <c:pt idx="23105">
                  <c:v>2.1119200000000001E-2</c:v>
                </c:pt>
                <c:pt idx="23106">
                  <c:v>2.0936900000000001E-2</c:v>
                </c:pt>
                <c:pt idx="23107">
                  <c:v>2.0712600000000001E-2</c:v>
                </c:pt>
                <c:pt idx="23108">
                  <c:v>2.0444799999999999E-2</c:v>
                </c:pt>
                <c:pt idx="23109">
                  <c:v>2.01345E-2</c:v>
                </c:pt>
                <c:pt idx="23110">
                  <c:v>1.9784800000000002E-2</c:v>
                </c:pt>
                <c:pt idx="23111">
                  <c:v>1.9396099999999999E-2</c:v>
                </c:pt>
                <c:pt idx="23112">
                  <c:v>1.8965599999999999E-2</c:v>
                </c:pt>
                <c:pt idx="23113">
                  <c:v>1.8490699999999999E-2</c:v>
                </c:pt>
                <c:pt idx="23114">
                  <c:v>1.7970900000000001E-2</c:v>
                </c:pt>
                <c:pt idx="23115">
                  <c:v>1.7407300000000001E-2</c:v>
                </c:pt>
                <c:pt idx="23116">
                  <c:v>1.6800699999999998E-2</c:v>
                </c:pt>
                <c:pt idx="23117">
                  <c:v>1.61514E-2</c:v>
                </c:pt>
                <c:pt idx="23118">
                  <c:v>1.546E-2</c:v>
                </c:pt>
                <c:pt idx="23119">
                  <c:v>1.4729600000000001E-2</c:v>
                </c:pt>
                <c:pt idx="23120">
                  <c:v>1.3963700000000001E-2</c:v>
                </c:pt>
                <c:pt idx="23121">
                  <c:v>1.31643E-2</c:v>
                </c:pt>
                <c:pt idx="23122">
                  <c:v>1.23315E-2</c:v>
                </c:pt>
                <c:pt idx="23123">
                  <c:v>1.1465299999999999E-2</c:v>
                </c:pt>
                <c:pt idx="23124">
                  <c:v>1.0567200000000001E-2</c:v>
                </c:pt>
                <c:pt idx="23125" formatCode="0.00E+00">
                  <c:v>9.6402799999999993E-3</c:v>
                </c:pt>
                <c:pt idx="23126" formatCode="0.00E+00">
                  <c:v>8.6881400000000004E-3</c:v>
                </c:pt>
                <c:pt idx="23127" formatCode="0.00E+00">
                  <c:v>7.7135199999999998E-3</c:v>
                </c:pt>
                <c:pt idx="23128" formatCode="0.00E+00">
                  <c:v>6.7173900000000002E-3</c:v>
                </c:pt>
                <c:pt idx="23129" formatCode="0.00E+00">
                  <c:v>5.6997200000000001E-3</c:v>
                </c:pt>
                <c:pt idx="23130" formatCode="0.00E+00">
                  <c:v>4.6602400000000004E-3</c:v>
                </c:pt>
                <c:pt idx="23131" formatCode="0.00E+00">
                  <c:v>3.5987200000000001E-3</c:v>
                </c:pt>
                <c:pt idx="23132" formatCode="0.00E+00">
                  <c:v>2.5160600000000001E-3</c:v>
                </c:pt>
                <c:pt idx="23133" formatCode="0.00E+00">
                  <c:v>1.4149099999999999E-3</c:v>
                </c:pt>
                <c:pt idx="23134" formatCode="0.00E+00">
                  <c:v>2.9797500000000002E-4</c:v>
                </c:pt>
                <c:pt idx="23135" formatCode="0.00E+00">
                  <c:v>-8.3331500000000005E-4</c:v>
                </c:pt>
                <c:pt idx="23136" formatCode="0.00E+00">
                  <c:v>-1.9772700000000002E-3</c:v>
                </c:pt>
                <c:pt idx="23137" formatCode="0.00E+00">
                  <c:v>-3.1305700000000001E-3</c:v>
                </c:pt>
                <c:pt idx="23138" formatCode="0.00E+00">
                  <c:v>-4.2896100000000001E-3</c:v>
                </c:pt>
                <c:pt idx="23139" formatCode="0.00E+00">
                  <c:v>-5.45292E-3</c:v>
                </c:pt>
                <c:pt idx="23140" formatCode="0.00E+00">
                  <c:v>-6.6214100000000003E-3</c:v>
                </c:pt>
                <c:pt idx="23141" formatCode="0.00E+00">
                  <c:v>-7.79556E-3</c:v>
                </c:pt>
                <c:pt idx="23142" formatCode="0.00E+00">
                  <c:v>-8.9742699999999995E-3</c:v>
                </c:pt>
                <c:pt idx="23143">
                  <c:v>-1.01563E-2</c:v>
                </c:pt>
                <c:pt idx="23144">
                  <c:v>-1.1340599999999999E-2</c:v>
                </c:pt>
                <c:pt idx="23145">
                  <c:v>-1.25259E-2</c:v>
                </c:pt>
                <c:pt idx="23146">
                  <c:v>-1.3710399999999999E-2</c:v>
                </c:pt>
                <c:pt idx="23147">
                  <c:v>-1.4892000000000001E-2</c:v>
                </c:pt>
                <c:pt idx="23148">
                  <c:v>-1.6069199999999999E-2</c:v>
                </c:pt>
                <c:pt idx="23149">
                  <c:v>-1.7240599999999998E-2</c:v>
                </c:pt>
                <c:pt idx="23150">
                  <c:v>-1.8403699999999999E-2</c:v>
                </c:pt>
                <c:pt idx="23151">
                  <c:v>-1.9555199999999998E-2</c:v>
                </c:pt>
                <c:pt idx="23152">
                  <c:v>-2.0693199999999998E-2</c:v>
                </c:pt>
                <c:pt idx="23153">
                  <c:v>-2.1816800000000001E-2</c:v>
                </c:pt>
                <c:pt idx="23154">
                  <c:v>-2.2925000000000001E-2</c:v>
                </c:pt>
                <c:pt idx="23155">
                  <c:v>-2.4016900000000001E-2</c:v>
                </c:pt>
                <c:pt idx="23156">
                  <c:v>-2.5090299999999999E-2</c:v>
                </c:pt>
                <c:pt idx="23157">
                  <c:v>-2.6142100000000001E-2</c:v>
                </c:pt>
                <c:pt idx="23158">
                  <c:v>-2.7169499999999999E-2</c:v>
                </c:pt>
                <c:pt idx="23159">
                  <c:v>-2.8171100000000001E-2</c:v>
                </c:pt>
                <c:pt idx="23160">
                  <c:v>-2.9145799999999999E-2</c:v>
                </c:pt>
                <c:pt idx="23161">
                  <c:v>-3.0093499999999999E-2</c:v>
                </c:pt>
                <c:pt idx="23162">
                  <c:v>-3.1014099999999999E-2</c:v>
                </c:pt>
                <c:pt idx="23163">
                  <c:v>-3.1906299999999999E-2</c:v>
                </c:pt>
                <c:pt idx="23164">
                  <c:v>-3.2768100000000001E-2</c:v>
                </c:pt>
                <c:pt idx="23165">
                  <c:v>-3.3598099999999999E-2</c:v>
                </c:pt>
                <c:pt idx="23166">
                  <c:v>-3.4396400000000001E-2</c:v>
                </c:pt>
                <c:pt idx="23167">
                  <c:v>-3.5161699999999997E-2</c:v>
                </c:pt>
                <c:pt idx="23168">
                  <c:v>-3.5891399999999997E-2</c:v>
                </c:pt>
                <c:pt idx="23169">
                  <c:v>-3.6583900000000003E-2</c:v>
                </c:pt>
                <c:pt idx="23170">
                  <c:v>-3.7239099999999997E-2</c:v>
                </c:pt>
                <c:pt idx="23171">
                  <c:v>-3.7857599999999998E-2</c:v>
                </c:pt>
                <c:pt idx="23172">
                  <c:v>-3.8440200000000001E-2</c:v>
                </c:pt>
                <c:pt idx="23173">
                  <c:v>-3.8986899999999998E-2</c:v>
                </c:pt>
                <c:pt idx="23174">
                  <c:v>-3.94966E-2</c:v>
                </c:pt>
                <c:pt idx="23175">
                  <c:v>-3.9968999999999998E-2</c:v>
                </c:pt>
                <c:pt idx="23176">
                  <c:v>-4.04068E-2</c:v>
                </c:pt>
                <c:pt idx="23177">
                  <c:v>-4.0808200000000003E-2</c:v>
                </c:pt>
                <c:pt idx="23178">
                  <c:v>-4.1158199999999999E-2</c:v>
                </c:pt>
                <c:pt idx="23179">
                  <c:v>-4.1452700000000002E-2</c:v>
                </c:pt>
                <c:pt idx="23180">
                  <c:v>-4.1710299999999999E-2</c:v>
                </c:pt>
                <c:pt idx="23181">
                  <c:v>-4.1936599999999997E-2</c:v>
                </c:pt>
                <c:pt idx="23182">
                  <c:v>-4.2122300000000001E-2</c:v>
                </c:pt>
                <c:pt idx="23183">
                  <c:v>-4.2266999999999999E-2</c:v>
                </c:pt>
                <c:pt idx="23184">
                  <c:v>-4.2375599999999999E-2</c:v>
                </c:pt>
                <c:pt idx="23185">
                  <c:v>-4.2448899999999998E-2</c:v>
                </c:pt>
                <c:pt idx="23186">
                  <c:v>-4.2485299999999997E-2</c:v>
                </c:pt>
                <c:pt idx="23187">
                  <c:v>-4.2483300000000002E-2</c:v>
                </c:pt>
                <c:pt idx="23188">
                  <c:v>-4.2442199999999999E-2</c:v>
                </c:pt>
                <c:pt idx="23189">
                  <c:v>-4.2362700000000003E-2</c:v>
                </c:pt>
                <c:pt idx="23190">
                  <c:v>-4.2246300000000001E-2</c:v>
                </c:pt>
                <c:pt idx="23191">
                  <c:v>-4.2094800000000002E-2</c:v>
                </c:pt>
                <c:pt idx="23192">
                  <c:v>-4.1908099999999997E-2</c:v>
                </c:pt>
                <c:pt idx="23193">
                  <c:v>-4.1685899999999998E-2</c:v>
                </c:pt>
                <c:pt idx="23194">
                  <c:v>-4.14297E-2</c:v>
                </c:pt>
                <c:pt idx="23195">
                  <c:v>-4.11423E-2</c:v>
                </c:pt>
                <c:pt idx="23196">
                  <c:v>-4.0827200000000001E-2</c:v>
                </c:pt>
                <c:pt idx="23197">
                  <c:v>-4.0486599999999998E-2</c:v>
                </c:pt>
                <c:pt idx="23198">
                  <c:v>-4.0121499999999997E-2</c:v>
                </c:pt>
                <c:pt idx="23199">
                  <c:v>-3.9732400000000001E-2</c:v>
                </c:pt>
                <c:pt idx="23200">
                  <c:v>-3.9319600000000003E-2</c:v>
                </c:pt>
                <c:pt idx="23201">
                  <c:v>-3.8883800000000003E-2</c:v>
                </c:pt>
                <c:pt idx="23202">
                  <c:v>-3.8425399999999998E-2</c:v>
                </c:pt>
                <c:pt idx="23203">
                  <c:v>-3.7943900000000003E-2</c:v>
                </c:pt>
                <c:pt idx="23204">
                  <c:v>-3.7438800000000001E-2</c:v>
                </c:pt>
                <c:pt idx="23205">
                  <c:v>-3.6911199999999998E-2</c:v>
                </c:pt>
                <c:pt idx="23206">
                  <c:v>-3.6362600000000002E-2</c:v>
                </c:pt>
                <c:pt idx="23207">
                  <c:v>-3.5793100000000001E-2</c:v>
                </c:pt>
                <c:pt idx="23208">
                  <c:v>-3.5202799999999999E-2</c:v>
                </c:pt>
                <c:pt idx="23209">
                  <c:v>-3.4592699999999997E-2</c:v>
                </c:pt>
                <c:pt idx="23210">
                  <c:v>-3.3963899999999998E-2</c:v>
                </c:pt>
                <c:pt idx="23211">
                  <c:v>-3.3317300000000001E-2</c:v>
                </c:pt>
                <c:pt idx="23212">
                  <c:v>-3.2653399999999999E-2</c:v>
                </c:pt>
                <c:pt idx="23213">
                  <c:v>-3.19732E-2</c:v>
                </c:pt>
                <c:pt idx="23214">
                  <c:v>-3.1277800000000001E-2</c:v>
                </c:pt>
                <c:pt idx="23215">
                  <c:v>-3.05688E-2</c:v>
                </c:pt>
                <c:pt idx="23216">
                  <c:v>-2.9847800000000001E-2</c:v>
                </c:pt>
                <c:pt idx="23217">
                  <c:v>-2.9116300000000001E-2</c:v>
                </c:pt>
                <c:pt idx="23218">
                  <c:v>-2.8376499999999999E-2</c:v>
                </c:pt>
                <c:pt idx="23219">
                  <c:v>-2.7630499999999999E-2</c:v>
                </c:pt>
                <c:pt idx="23220">
                  <c:v>-2.68791E-2</c:v>
                </c:pt>
                <c:pt idx="23221">
                  <c:v>-2.6122800000000002E-2</c:v>
                </c:pt>
                <c:pt idx="23222">
                  <c:v>-2.5362099999999999E-2</c:v>
                </c:pt>
                <c:pt idx="23223">
                  <c:v>-2.4597999999999998E-2</c:v>
                </c:pt>
                <c:pt idx="23224">
                  <c:v>-2.3830799999999999E-2</c:v>
                </c:pt>
                <c:pt idx="23225">
                  <c:v>-2.3061600000000002E-2</c:v>
                </c:pt>
                <c:pt idx="23226">
                  <c:v>-2.22913E-2</c:v>
                </c:pt>
                <c:pt idx="23227">
                  <c:v>-2.1520899999999999E-2</c:v>
                </c:pt>
                <c:pt idx="23228">
                  <c:v>-2.0751800000000001E-2</c:v>
                </c:pt>
                <c:pt idx="23229">
                  <c:v>-1.9985699999999999E-2</c:v>
                </c:pt>
                <c:pt idx="23230">
                  <c:v>-1.92249E-2</c:v>
                </c:pt>
                <c:pt idx="23231">
                  <c:v>-1.8472200000000001E-2</c:v>
                </c:pt>
                <c:pt idx="23232">
                  <c:v>-1.7730200000000002E-2</c:v>
                </c:pt>
                <c:pt idx="23233">
                  <c:v>-1.6999799999999999E-2</c:v>
                </c:pt>
                <c:pt idx="23234">
                  <c:v>-1.6280800000000002E-2</c:v>
                </c:pt>
                <c:pt idx="23235">
                  <c:v>-1.5573200000000001E-2</c:v>
                </c:pt>
                <c:pt idx="23236">
                  <c:v>-1.48784E-2</c:v>
                </c:pt>
                <c:pt idx="23237">
                  <c:v>-1.41966E-2</c:v>
                </c:pt>
                <c:pt idx="23238">
                  <c:v>-1.3527000000000001E-2</c:v>
                </c:pt>
                <c:pt idx="23239">
                  <c:v>-1.28693E-2</c:v>
                </c:pt>
                <c:pt idx="23240">
                  <c:v>-1.2224199999999999E-2</c:v>
                </c:pt>
                <c:pt idx="23241">
                  <c:v>-1.15926E-2</c:v>
                </c:pt>
                <c:pt idx="23242">
                  <c:v>-1.09759E-2</c:v>
                </c:pt>
                <c:pt idx="23243">
                  <c:v>-1.0376E-2</c:v>
                </c:pt>
                <c:pt idx="23244" formatCode="0.00E+00">
                  <c:v>-9.7925700000000004E-3</c:v>
                </c:pt>
                <c:pt idx="23245" formatCode="0.00E+00">
                  <c:v>-9.2236499999999999E-3</c:v>
                </c:pt>
                <c:pt idx="23246" formatCode="0.00E+00">
                  <c:v>-8.66865E-3</c:v>
                </c:pt>
                <c:pt idx="23247" formatCode="0.00E+00">
                  <c:v>-8.1292900000000008E-3</c:v>
                </c:pt>
                <c:pt idx="23248" formatCode="0.00E+00">
                  <c:v>-7.6084999999999998E-3</c:v>
                </c:pt>
                <c:pt idx="23249" formatCode="0.00E+00">
                  <c:v>-7.1087499999999996E-3</c:v>
                </c:pt>
                <c:pt idx="23250" formatCode="0.00E+00">
                  <c:v>-6.6318499999999999E-3</c:v>
                </c:pt>
                <c:pt idx="23251" formatCode="0.00E+00">
                  <c:v>-6.1787400000000003E-3</c:v>
                </c:pt>
                <c:pt idx="23252" formatCode="0.00E+00">
                  <c:v>-5.7482399999999999E-3</c:v>
                </c:pt>
                <c:pt idx="23253" formatCode="0.00E+00">
                  <c:v>-5.33915E-3</c:v>
                </c:pt>
                <c:pt idx="23254" formatCode="0.00E+00">
                  <c:v>-4.9524800000000004E-3</c:v>
                </c:pt>
                <c:pt idx="23255" formatCode="0.00E+00">
                  <c:v>-4.5893699999999997E-3</c:v>
                </c:pt>
                <c:pt idx="23256" formatCode="0.00E+00">
                  <c:v>-4.2503200000000001E-3</c:v>
                </c:pt>
                <c:pt idx="23257" formatCode="0.00E+00">
                  <c:v>-3.9367100000000004E-3</c:v>
                </c:pt>
                <c:pt idx="23258" formatCode="0.00E+00">
                  <c:v>-3.6493200000000002E-3</c:v>
                </c:pt>
                <c:pt idx="23259" formatCode="0.00E+00">
                  <c:v>-3.3872199999999998E-3</c:v>
                </c:pt>
                <c:pt idx="23260" formatCode="0.00E+00">
                  <c:v>-3.1491900000000001E-3</c:v>
                </c:pt>
                <c:pt idx="23261" formatCode="0.00E+00">
                  <c:v>-2.9342499999999998E-3</c:v>
                </c:pt>
                <c:pt idx="23262" formatCode="0.00E+00">
                  <c:v>-2.7414900000000001E-3</c:v>
                </c:pt>
                <c:pt idx="23263" formatCode="0.00E+00">
                  <c:v>-2.5719200000000001E-3</c:v>
                </c:pt>
                <c:pt idx="23264" formatCode="0.00E+00">
                  <c:v>-2.4273799999999998E-3</c:v>
                </c:pt>
                <c:pt idx="23265" formatCode="0.00E+00">
                  <c:v>-2.2996000000000002E-3</c:v>
                </c:pt>
                <c:pt idx="23266" formatCode="0.00E+00">
                  <c:v>-2.1753300000000001E-3</c:v>
                </c:pt>
                <c:pt idx="23267" formatCode="0.00E+00">
                  <c:v>-2.0625700000000001E-3</c:v>
                </c:pt>
                <c:pt idx="23268" formatCode="0.00E+00">
                  <c:v>-1.9763799999999998E-3</c:v>
                </c:pt>
                <c:pt idx="23269" formatCode="0.00E+00">
                  <c:v>-1.9116700000000001E-3</c:v>
                </c:pt>
                <c:pt idx="23270" formatCode="0.00E+00">
                  <c:v>-1.86199E-3</c:v>
                </c:pt>
                <c:pt idx="23271" formatCode="0.00E+00">
                  <c:v>-1.83066E-3</c:v>
                </c:pt>
                <c:pt idx="23272" formatCode="0.00E+00">
                  <c:v>-1.81891E-3</c:v>
                </c:pt>
                <c:pt idx="23273" formatCode="0.00E+00">
                  <c:v>-1.8249500000000001E-3</c:v>
                </c:pt>
                <c:pt idx="23274" formatCode="0.00E+00">
                  <c:v>-1.84716E-3</c:v>
                </c:pt>
                <c:pt idx="23275" formatCode="0.00E+00">
                  <c:v>-1.88438E-3</c:v>
                </c:pt>
                <c:pt idx="23276" formatCode="0.00E+00">
                  <c:v>-1.9360200000000001E-3</c:v>
                </c:pt>
                <c:pt idx="23277" formatCode="0.00E+00">
                  <c:v>-2.0020200000000002E-3</c:v>
                </c:pt>
                <c:pt idx="23278" formatCode="0.00E+00">
                  <c:v>-2.0823199999999999E-3</c:v>
                </c:pt>
                <c:pt idx="23279" formatCode="0.00E+00">
                  <c:v>-2.17636E-3</c:v>
                </c:pt>
                <c:pt idx="23280" formatCode="0.00E+00">
                  <c:v>-2.2835199999999998E-3</c:v>
                </c:pt>
                <c:pt idx="23281" formatCode="0.00E+00">
                  <c:v>-2.40376E-3</c:v>
                </c:pt>
                <c:pt idx="23282" formatCode="0.00E+00">
                  <c:v>-2.53704E-3</c:v>
                </c:pt>
                <c:pt idx="23283" formatCode="0.00E+00">
                  <c:v>-2.6831699999999999E-3</c:v>
                </c:pt>
                <c:pt idx="23284" formatCode="0.00E+00">
                  <c:v>-2.84213E-3</c:v>
                </c:pt>
                <c:pt idx="23285" formatCode="0.00E+00">
                  <c:v>-3.0136500000000001E-3</c:v>
                </c:pt>
                <c:pt idx="23286" formatCode="0.00E+00">
                  <c:v>-3.19644E-3</c:v>
                </c:pt>
                <c:pt idx="23287" formatCode="0.00E+00">
                  <c:v>-3.38835E-3</c:v>
                </c:pt>
                <c:pt idx="23288" formatCode="0.00E+00">
                  <c:v>-3.5870799999999999E-3</c:v>
                </c:pt>
                <c:pt idx="23289" formatCode="0.00E+00">
                  <c:v>-3.7907100000000001E-3</c:v>
                </c:pt>
                <c:pt idx="23290" formatCode="0.00E+00">
                  <c:v>-3.9976300000000003E-3</c:v>
                </c:pt>
                <c:pt idx="23291" formatCode="0.00E+00">
                  <c:v>-4.20623E-3</c:v>
                </c:pt>
                <c:pt idx="23292" formatCode="0.00E+00">
                  <c:v>-4.4151499999999996E-3</c:v>
                </c:pt>
                <c:pt idx="23293" formatCode="0.00E+00">
                  <c:v>-4.6234099999999997E-3</c:v>
                </c:pt>
                <c:pt idx="23294" formatCode="0.00E+00">
                  <c:v>-4.8296199999999997E-3</c:v>
                </c:pt>
                <c:pt idx="23295" formatCode="0.00E+00">
                  <c:v>-5.0323900000000003E-3</c:v>
                </c:pt>
                <c:pt idx="23296" formatCode="0.00E+00">
                  <c:v>-5.2308199999999997E-3</c:v>
                </c:pt>
                <c:pt idx="23297" formatCode="0.00E+00">
                  <c:v>-5.4233600000000003E-3</c:v>
                </c:pt>
                <c:pt idx="23298" formatCode="0.00E+00">
                  <c:v>-5.6083699999999997E-3</c:v>
                </c:pt>
                <c:pt idx="23299" formatCode="0.00E+00">
                  <c:v>-5.78504E-3</c:v>
                </c:pt>
                <c:pt idx="23300" formatCode="0.00E+00">
                  <c:v>-5.9527299999999998E-3</c:v>
                </c:pt>
                <c:pt idx="23301" formatCode="0.00E+00">
                  <c:v>-6.1107899999999996E-3</c:v>
                </c:pt>
                <c:pt idx="23302" formatCode="0.00E+00">
                  <c:v>-6.2587600000000004E-3</c:v>
                </c:pt>
                <c:pt idx="23303" formatCode="0.00E+00">
                  <c:v>-6.3962000000000003E-3</c:v>
                </c:pt>
                <c:pt idx="23304" formatCode="0.00E+00">
                  <c:v>-6.5226599999999996E-3</c:v>
                </c:pt>
                <c:pt idx="23305" formatCode="0.00E+00">
                  <c:v>-6.6376400000000002E-3</c:v>
                </c:pt>
                <c:pt idx="23306" formatCode="0.00E+00">
                  <c:v>-6.7406100000000002E-3</c:v>
                </c:pt>
                <c:pt idx="23307" formatCode="0.00E+00">
                  <c:v>-6.8310599999999999E-3</c:v>
                </c:pt>
                <c:pt idx="23308" formatCode="0.00E+00">
                  <c:v>-6.9082199999999996E-3</c:v>
                </c:pt>
                <c:pt idx="23309" formatCode="0.00E+00">
                  <c:v>-6.9712200000000002E-3</c:v>
                </c:pt>
                <c:pt idx="23310" formatCode="0.00E+00">
                  <c:v>-7.01945E-3</c:v>
                </c:pt>
                <c:pt idx="23311" formatCode="0.00E+00">
                  <c:v>-7.0523399999999998E-3</c:v>
                </c:pt>
                <c:pt idx="23312" formatCode="0.00E+00">
                  <c:v>-7.0691699999999996E-3</c:v>
                </c:pt>
                <c:pt idx="23313" formatCode="0.00E+00">
                  <c:v>-7.0690900000000001E-3</c:v>
                </c:pt>
                <c:pt idx="23314" formatCode="0.00E+00">
                  <c:v>-7.0509400000000003E-3</c:v>
                </c:pt>
                <c:pt idx="23315" formatCode="0.00E+00">
                  <c:v>-7.01331E-3</c:v>
                </c:pt>
                <c:pt idx="23316" formatCode="0.00E+00">
                  <c:v>-6.9551300000000003E-3</c:v>
                </c:pt>
                <c:pt idx="23317" formatCode="0.00E+00">
                  <c:v>-6.8761600000000001E-3</c:v>
                </c:pt>
                <c:pt idx="23318" formatCode="0.00E+00">
                  <c:v>-6.7770299999999999E-3</c:v>
                </c:pt>
                <c:pt idx="23319" formatCode="0.00E+00">
                  <c:v>-6.6585500000000001E-3</c:v>
                </c:pt>
                <c:pt idx="23320" formatCode="0.00E+00">
                  <c:v>-6.5211799999999997E-3</c:v>
                </c:pt>
                <c:pt idx="23321" formatCode="0.00E+00">
                  <c:v>-6.3649300000000004E-3</c:v>
                </c:pt>
                <c:pt idx="23322" formatCode="0.00E+00">
                  <c:v>-6.1897799999999998E-3</c:v>
                </c:pt>
                <c:pt idx="23323" formatCode="0.00E+00">
                  <c:v>-5.9955900000000003E-3</c:v>
                </c:pt>
                <c:pt idx="23324" formatCode="0.00E+00">
                  <c:v>-5.7816899999999999E-3</c:v>
                </c:pt>
                <c:pt idx="23325" formatCode="0.00E+00">
                  <c:v>-5.5472899999999999E-3</c:v>
                </c:pt>
                <c:pt idx="23326" formatCode="0.00E+00">
                  <c:v>-5.2918699999999997E-3</c:v>
                </c:pt>
                <c:pt idx="23327" formatCode="0.00E+00">
                  <c:v>-5.0153200000000002E-3</c:v>
                </c:pt>
                <c:pt idx="23328" formatCode="0.00E+00">
                  <c:v>-4.7182500000000002E-3</c:v>
                </c:pt>
                <c:pt idx="23329" formatCode="0.00E+00">
                  <c:v>-4.40194E-3</c:v>
                </c:pt>
                <c:pt idx="23330" formatCode="0.00E+00">
                  <c:v>-4.0676200000000001E-3</c:v>
                </c:pt>
                <c:pt idx="23331" formatCode="0.00E+00">
                  <c:v>-3.71521E-3</c:v>
                </c:pt>
                <c:pt idx="23332" formatCode="0.00E+00">
                  <c:v>-3.3432100000000001E-3</c:v>
                </c:pt>
                <c:pt idx="23333" formatCode="0.00E+00">
                  <c:v>-2.9504499999999999E-3</c:v>
                </c:pt>
                <c:pt idx="23334" formatCode="0.00E+00">
                  <c:v>-2.5374400000000002E-3</c:v>
                </c:pt>
                <c:pt idx="23335" formatCode="0.00E+00">
                  <c:v>-2.10567E-3</c:v>
                </c:pt>
                <c:pt idx="23336" formatCode="0.00E+00">
                  <c:v>-1.6563400000000001E-3</c:v>
                </c:pt>
                <c:pt idx="23337" formatCode="0.00E+00">
                  <c:v>-1.1907899999999999E-3</c:v>
                </c:pt>
                <c:pt idx="23338" formatCode="0.00E+00">
                  <c:v>-7.1096799999999997E-4</c:v>
                </c:pt>
                <c:pt idx="23339" formatCode="0.00E+00">
                  <c:v>-2.17462E-4</c:v>
                </c:pt>
                <c:pt idx="23340" formatCode="0.00E+00">
                  <c:v>2.9120200000000001E-4</c:v>
                </c:pt>
                <c:pt idx="23341" formatCode="0.00E+00">
                  <c:v>8.1543999999999996E-4</c:v>
                </c:pt>
                <c:pt idx="23342" formatCode="0.00E+00">
                  <c:v>1.3530199999999999E-3</c:v>
                </c:pt>
                <c:pt idx="23343" formatCode="0.00E+00">
                  <c:v>1.9009700000000001E-3</c:v>
                </c:pt>
                <c:pt idx="23344" formatCode="0.00E+00">
                  <c:v>2.4574499999999999E-3</c:v>
                </c:pt>
                <c:pt idx="23345" formatCode="0.00E+00">
                  <c:v>3.0220099999999999E-3</c:v>
                </c:pt>
                <c:pt idx="23346" formatCode="0.00E+00">
                  <c:v>3.5949100000000002E-3</c:v>
                </c:pt>
                <c:pt idx="23347" formatCode="0.00E+00">
                  <c:v>4.1758899999999998E-3</c:v>
                </c:pt>
                <c:pt idx="23348" formatCode="0.00E+00">
                  <c:v>4.7642099999999996E-3</c:v>
                </c:pt>
                <c:pt idx="23349" formatCode="0.00E+00">
                  <c:v>5.3591999999999997E-3</c:v>
                </c:pt>
                <c:pt idx="23350" formatCode="0.00E+00">
                  <c:v>5.9599700000000002E-3</c:v>
                </c:pt>
                <c:pt idx="23351" formatCode="0.00E+00">
                  <c:v>6.56509E-3</c:v>
                </c:pt>
                <c:pt idx="23352" formatCode="0.00E+00">
                  <c:v>7.1727500000000003E-3</c:v>
                </c:pt>
                <c:pt idx="23353" formatCode="0.00E+00">
                  <c:v>7.7809000000000003E-3</c:v>
                </c:pt>
                <c:pt idx="23354" formatCode="0.00E+00">
                  <c:v>8.3877699999999993E-3</c:v>
                </c:pt>
                <c:pt idx="23355" formatCode="0.00E+00">
                  <c:v>8.9924700000000007E-3</c:v>
                </c:pt>
                <c:pt idx="23356" formatCode="0.00E+00">
                  <c:v>9.5945200000000005E-3</c:v>
                </c:pt>
                <c:pt idx="23357">
                  <c:v>1.0192700000000001E-2</c:v>
                </c:pt>
                <c:pt idx="23358">
                  <c:v>1.0785599999999999E-2</c:v>
                </c:pt>
                <c:pt idx="23359">
                  <c:v>1.1372800000000001E-2</c:v>
                </c:pt>
                <c:pt idx="23360">
                  <c:v>1.1954299999999999E-2</c:v>
                </c:pt>
                <c:pt idx="23361">
                  <c:v>1.2529200000000001E-2</c:v>
                </c:pt>
                <c:pt idx="23362">
                  <c:v>1.3096200000000001E-2</c:v>
                </c:pt>
                <c:pt idx="23363">
                  <c:v>1.3653999999999999E-2</c:v>
                </c:pt>
                <c:pt idx="23364">
                  <c:v>1.4200900000000001E-2</c:v>
                </c:pt>
                <c:pt idx="23365">
                  <c:v>1.47358E-2</c:v>
                </c:pt>
                <c:pt idx="23366">
                  <c:v>1.5257700000000001E-2</c:v>
                </c:pt>
                <c:pt idx="23367">
                  <c:v>1.5765399999999999E-2</c:v>
                </c:pt>
                <c:pt idx="23368">
                  <c:v>1.6257600000000001E-2</c:v>
                </c:pt>
                <c:pt idx="23369">
                  <c:v>1.67332E-2</c:v>
                </c:pt>
                <c:pt idx="23370">
                  <c:v>1.71913E-2</c:v>
                </c:pt>
                <c:pt idx="23371">
                  <c:v>1.7631299999999999E-2</c:v>
                </c:pt>
                <c:pt idx="23372">
                  <c:v>1.80517E-2</c:v>
                </c:pt>
                <c:pt idx="23373">
                  <c:v>1.84513E-2</c:v>
                </c:pt>
                <c:pt idx="23374">
                  <c:v>1.8828999999999999E-2</c:v>
                </c:pt>
                <c:pt idx="23375">
                  <c:v>1.9184E-2</c:v>
                </c:pt>
                <c:pt idx="23376">
                  <c:v>1.9516100000000002E-2</c:v>
                </c:pt>
                <c:pt idx="23377">
                  <c:v>1.9824899999999999E-2</c:v>
                </c:pt>
                <c:pt idx="23378">
                  <c:v>2.0110099999999999E-2</c:v>
                </c:pt>
                <c:pt idx="23379">
                  <c:v>2.0370699999999999E-2</c:v>
                </c:pt>
                <c:pt idx="23380">
                  <c:v>2.0605999999999999E-2</c:v>
                </c:pt>
                <c:pt idx="23381">
                  <c:v>2.0815E-2</c:v>
                </c:pt>
                <c:pt idx="23382">
                  <c:v>2.0996899999999999E-2</c:v>
                </c:pt>
                <c:pt idx="23383">
                  <c:v>2.11509E-2</c:v>
                </c:pt>
                <c:pt idx="23384">
                  <c:v>2.12766E-2</c:v>
                </c:pt>
                <c:pt idx="23385">
                  <c:v>2.1373799999999998E-2</c:v>
                </c:pt>
                <c:pt idx="23386">
                  <c:v>2.14424E-2</c:v>
                </c:pt>
                <c:pt idx="23387">
                  <c:v>2.1482100000000001E-2</c:v>
                </c:pt>
                <c:pt idx="23388">
                  <c:v>2.14927E-2</c:v>
                </c:pt>
                <c:pt idx="23389">
                  <c:v>2.1474400000000001E-2</c:v>
                </c:pt>
                <c:pt idx="23390">
                  <c:v>2.1426899999999999E-2</c:v>
                </c:pt>
                <c:pt idx="23391">
                  <c:v>2.1349699999999999E-2</c:v>
                </c:pt>
                <c:pt idx="23392">
                  <c:v>2.1241900000000001E-2</c:v>
                </c:pt>
                <c:pt idx="23393">
                  <c:v>2.11031E-2</c:v>
                </c:pt>
                <c:pt idx="23394">
                  <c:v>2.0933400000000001E-2</c:v>
                </c:pt>
                <c:pt idx="23395">
                  <c:v>2.07327E-2</c:v>
                </c:pt>
                <c:pt idx="23396">
                  <c:v>2.0501100000000001E-2</c:v>
                </c:pt>
                <c:pt idx="23397">
                  <c:v>2.0238900000000001E-2</c:v>
                </c:pt>
                <c:pt idx="23398">
                  <c:v>1.99458E-2</c:v>
                </c:pt>
                <c:pt idx="23399">
                  <c:v>1.9621799999999998E-2</c:v>
                </c:pt>
                <c:pt idx="23400">
                  <c:v>1.9267200000000002E-2</c:v>
                </c:pt>
                <c:pt idx="23401">
                  <c:v>1.8882300000000001E-2</c:v>
                </c:pt>
                <c:pt idx="23402">
                  <c:v>1.8467600000000001E-2</c:v>
                </c:pt>
                <c:pt idx="23403">
                  <c:v>1.8023600000000001E-2</c:v>
                </c:pt>
                <c:pt idx="23404">
                  <c:v>1.75506E-2</c:v>
                </c:pt>
                <c:pt idx="23405">
                  <c:v>1.70493E-2</c:v>
                </c:pt>
                <c:pt idx="23406">
                  <c:v>1.6520400000000001E-2</c:v>
                </c:pt>
                <c:pt idx="23407">
                  <c:v>1.5964200000000001E-2</c:v>
                </c:pt>
                <c:pt idx="23408">
                  <c:v>1.5381499999999999E-2</c:v>
                </c:pt>
                <c:pt idx="23409">
                  <c:v>1.4772800000000001E-2</c:v>
                </c:pt>
                <c:pt idx="23410">
                  <c:v>1.41388E-2</c:v>
                </c:pt>
                <c:pt idx="23411">
                  <c:v>1.34807E-2</c:v>
                </c:pt>
                <c:pt idx="23412">
                  <c:v>1.27996E-2</c:v>
                </c:pt>
                <c:pt idx="23413">
                  <c:v>1.2096600000000001E-2</c:v>
                </c:pt>
                <c:pt idx="23414">
                  <c:v>1.1372699999999999E-2</c:v>
                </c:pt>
                <c:pt idx="23415">
                  <c:v>1.0629E-2</c:v>
                </c:pt>
                <c:pt idx="23416" formatCode="0.00E+00">
                  <c:v>9.8662100000000003E-3</c:v>
                </c:pt>
                <c:pt idx="23417" formatCode="0.00E+00">
                  <c:v>9.0849799999999994E-3</c:v>
                </c:pt>
                <c:pt idx="23418" formatCode="0.00E+00">
                  <c:v>8.2861299999999992E-3</c:v>
                </c:pt>
                <c:pt idx="23419" formatCode="0.00E+00">
                  <c:v>7.4709299999999998E-3</c:v>
                </c:pt>
                <c:pt idx="23420" formatCode="0.00E+00">
                  <c:v>6.6407599999999999E-3</c:v>
                </c:pt>
                <c:pt idx="23421" formatCode="0.00E+00">
                  <c:v>5.7967599999999998E-3</c:v>
                </c:pt>
                <c:pt idx="23422" formatCode="0.00E+00">
                  <c:v>4.9398200000000001E-3</c:v>
                </c:pt>
                <c:pt idx="23423" formatCode="0.00E+00">
                  <c:v>4.0708000000000003E-3</c:v>
                </c:pt>
                <c:pt idx="23424" formatCode="0.00E+00">
                  <c:v>3.1906700000000001E-3</c:v>
                </c:pt>
                <c:pt idx="23425" formatCode="0.00E+00">
                  <c:v>2.3004700000000002E-3</c:v>
                </c:pt>
                <c:pt idx="23426" formatCode="0.00E+00">
                  <c:v>1.4012899999999999E-3</c:v>
                </c:pt>
                <c:pt idx="23427" formatCode="0.00E+00">
                  <c:v>4.9440699999999998E-4</c:v>
                </c:pt>
                <c:pt idx="23428" formatCode="0.00E+00">
                  <c:v>-4.18763E-4</c:v>
                </c:pt>
                <c:pt idx="23429" formatCode="0.00E+00">
                  <c:v>-1.33683E-3</c:v>
                </c:pt>
                <c:pt idx="23430" formatCode="0.00E+00">
                  <c:v>-2.2585299999999999E-3</c:v>
                </c:pt>
                <c:pt idx="23431" formatCode="0.00E+00">
                  <c:v>-3.1824399999999999E-3</c:v>
                </c:pt>
                <c:pt idx="23432" formatCode="0.00E+00">
                  <c:v>-4.1066499999999999E-3</c:v>
                </c:pt>
                <c:pt idx="23433" formatCode="0.00E+00">
                  <c:v>-5.0293200000000003E-3</c:v>
                </c:pt>
                <c:pt idx="23434" formatCode="0.00E+00">
                  <c:v>-5.9494300000000003E-3</c:v>
                </c:pt>
                <c:pt idx="23435" formatCode="0.00E+00">
                  <c:v>-6.8663099999999996E-3</c:v>
                </c:pt>
                <c:pt idx="23436" formatCode="0.00E+00">
                  <c:v>-7.7786900000000004E-3</c:v>
                </c:pt>
                <c:pt idx="23437" formatCode="0.00E+00">
                  <c:v>-8.6849300000000004E-3</c:v>
                </c:pt>
                <c:pt idx="23438" formatCode="0.00E+00">
                  <c:v>-9.5835699999999996E-3</c:v>
                </c:pt>
                <c:pt idx="23439">
                  <c:v>-1.0473400000000001E-2</c:v>
                </c:pt>
                <c:pt idx="23440">
                  <c:v>-1.13534E-2</c:v>
                </c:pt>
                <c:pt idx="23441">
                  <c:v>-1.2222500000000001E-2</c:v>
                </c:pt>
                <c:pt idx="23442">
                  <c:v>-1.30796E-2</c:v>
                </c:pt>
                <c:pt idx="23443">
                  <c:v>-1.39233E-2</c:v>
                </c:pt>
                <c:pt idx="23444">
                  <c:v>-1.4752599999999999E-2</c:v>
                </c:pt>
                <c:pt idx="23445">
                  <c:v>-1.5566399999999999E-2</c:v>
                </c:pt>
                <c:pt idx="23446">
                  <c:v>-1.63635E-2</c:v>
                </c:pt>
                <c:pt idx="23447">
                  <c:v>-1.7142600000000001E-2</c:v>
                </c:pt>
                <c:pt idx="23448">
                  <c:v>-1.7902700000000001E-2</c:v>
                </c:pt>
                <c:pt idx="23449">
                  <c:v>-1.8642300000000001E-2</c:v>
                </c:pt>
                <c:pt idx="23450">
                  <c:v>-1.9360100000000002E-2</c:v>
                </c:pt>
                <c:pt idx="23451">
                  <c:v>-2.0054800000000001E-2</c:v>
                </c:pt>
                <c:pt idx="23452">
                  <c:v>-2.07257E-2</c:v>
                </c:pt>
                <c:pt idx="23453">
                  <c:v>-2.1371899999999999E-2</c:v>
                </c:pt>
                <c:pt idx="23454">
                  <c:v>-2.1992600000000001E-2</c:v>
                </c:pt>
                <c:pt idx="23455">
                  <c:v>-2.2586800000000001E-2</c:v>
                </c:pt>
                <c:pt idx="23456">
                  <c:v>-2.3154000000000001E-2</c:v>
                </c:pt>
                <c:pt idx="23457">
                  <c:v>-2.36933E-2</c:v>
                </c:pt>
                <c:pt idx="23458">
                  <c:v>-2.4204099999999999E-2</c:v>
                </c:pt>
                <c:pt idx="23459">
                  <c:v>-2.4685700000000001E-2</c:v>
                </c:pt>
                <c:pt idx="23460">
                  <c:v>-2.5137400000000001E-2</c:v>
                </c:pt>
                <c:pt idx="23461">
                  <c:v>-2.5558600000000001E-2</c:v>
                </c:pt>
                <c:pt idx="23462">
                  <c:v>-2.59489E-2</c:v>
                </c:pt>
                <c:pt idx="23463">
                  <c:v>-2.63076E-2</c:v>
                </c:pt>
                <c:pt idx="23464">
                  <c:v>-2.6634399999999999E-2</c:v>
                </c:pt>
                <c:pt idx="23465">
                  <c:v>-2.69287E-2</c:v>
                </c:pt>
                <c:pt idx="23466">
                  <c:v>-2.7190300000000001E-2</c:v>
                </c:pt>
                <c:pt idx="23467">
                  <c:v>-2.7418499999999998E-2</c:v>
                </c:pt>
                <c:pt idx="23468">
                  <c:v>-2.76133E-2</c:v>
                </c:pt>
                <c:pt idx="23469">
                  <c:v>-2.7774500000000001E-2</c:v>
                </c:pt>
                <c:pt idx="23470">
                  <c:v>-2.7902400000000001E-2</c:v>
                </c:pt>
                <c:pt idx="23471">
                  <c:v>-2.79966E-2</c:v>
                </c:pt>
                <c:pt idx="23472">
                  <c:v>-2.8057100000000001E-2</c:v>
                </c:pt>
                <c:pt idx="23473">
                  <c:v>-2.80836E-2</c:v>
                </c:pt>
                <c:pt idx="23474">
                  <c:v>-2.8075900000000001E-2</c:v>
                </c:pt>
                <c:pt idx="23475">
                  <c:v>-2.8034300000000002E-2</c:v>
                </c:pt>
                <c:pt idx="23476">
                  <c:v>-2.79586E-2</c:v>
                </c:pt>
                <c:pt idx="23477">
                  <c:v>-2.7848899999999999E-2</c:v>
                </c:pt>
                <c:pt idx="23478">
                  <c:v>-2.77057E-2</c:v>
                </c:pt>
                <c:pt idx="23479">
                  <c:v>-2.75293E-2</c:v>
                </c:pt>
                <c:pt idx="23480">
                  <c:v>-2.7319800000000002E-2</c:v>
                </c:pt>
                <c:pt idx="23481">
                  <c:v>-2.7077500000000001E-2</c:v>
                </c:pt>
                <c:pt idx="23482">
                  <c:v>-2.6802900000000001E-2</c:v>
                </c:pt>
                <c:pt idx="23483">
                  <c:v>-2.64964E-2</c:v>
                </c:pt>
                <c:pt idx="23484">
                  <c:v>-2.6158600000000001E-2</c:v>
                </c:pt>
                <c:pt idx="23485">
                  <c:v>-2.5789800000000002E-2</c:v>
                </c:pt>
                <c:pt idx="23486">
                  <c:v>-2.53905E-2</c:v>
                </c:pt>
                <c:pt idx="23487">
                  <c:v>-2.4961500000000001E-2</c:v>
                </c:pt>
                <c:pt idx="23488">
                  <c:v>-2.4503500000000001E-2</c:v>
                </c:pt>
                <c:pt idx="23489">
                  <c:v>-2.4017199999999999E-2</c:v>
                </c:pt>
                <c:pt idx="23490">
                  <c:v>-2.35035E-2</c:v>
                </c:pt>
                <c:pt idx="23491">
                  <c:v>-2.2963399999999998E-2</c:v>
                </c:pt>
                <c:pt idx="23492">
                  <c:v>-2.2397899999999998E-2</c:v>
                </c:pt>
                <c:pt idx="23493">
                  <c:v>-2.1807699999999999E-2</c:v>
                </c:pt>
                <c:pt idx="23494">
                  <c:v>-2.1193699999999999E-2</c:v>
                </c:pt>
                <c:pt idx="23495">
                  <c:v>-2.05568E-2</c:v>
                </c:pt>
                <c:pt idx="23496">
                  <c:v>-1.98978E-2</c:v>
                </c:pt>
                <c:pt idx="23497">
                  <c:v>-1.9217999999999999E-2</c:v>
                </c:pt>
                <c:pt idx="23498">
                  <c:v>-1.8518300000000001E-2</c:v>
                </c:pt>
                <c:pt idx="23499">
                  <c:v>-1.7799599999999999E-2</c:v>
                </c:pt>
                <c:pt idx="23500">
                  <c:v>-1.7062899999999999E-2</c:v>
                </c:pt>
                <c:pt idx="23501">
                  <c:v>-1.6309199999999999E-2</c:v>
                </c:pt>
                <c:pt idx="23502">
                  <c:v>-1.55397E-2</c:v>
                </c:pt>
                <c:pt idx="23503">
                  <c:v>-1.47555E-2</c:v>
                </c:pt>
                <c:pt idx="23504">
                  <c:v>-1.3957900000000001E-2</c:v>
                </c:pt>
                <c:pt idx="23505">
                  <c:v>-1.3148E-2</c:v>
                </c:pt>
                <c:pt idx="23506">
                  <c:v>-1.2326999999999999E-2</c:v>
                </c:pt>
                <c:pt idx="23507">
                  <c:v>-1.14959E-2</c:v>
                </c:pt>
                <c:pt idx="23508">
                  <c:v>-1.0655700000000001E-2</c:v>
                </c:pt>
                <c:pt idx="23509" formatCode="0.00E+00">
                  <c:v>-9.8074800000000004E-3</c:v>
                </c:pt>
                <c:pt idx="23510" formatCode="0.00E+00">
                  <c:v>-8.9525100000000003E-3</c:v>
                </c:pt>
                <c:pt idx="23511" formatCode="0.00E+00">
                  <c:v>-8.0921399999999994E-3</c:v>
                </c:pt>
                <c:pt idx="23512" formatCode="0.00E+00">
                  <c:v>-7.2276399999999996E-3</c:v>
                </c:pt>
                <c:pt idx="23513" formatCode="0.00E+00">
                  <c:v>-6.3601600000000001E-3</c:v>
                </c:pt>
                <c:pt idx="23514" formatCode="0.00E+00">
                  <c:v>-5.4909299999999998E-3</c:v>
                </c:pt>
                <c:pt idx="23515" formatCode="0.00E+00">
                  <c:v>-4.6212900000000001E-3</c:v>
                </c:pt>
                <c:pt idx="23516" formatCode="0.00E+00">
                  <c:v>-3.7525700000000002E-3</c:v>
                </c:pt>
                <c:pt idx="23517" formatCode="0.00E+00">
                  <c:v>-2.8857800000000001E-3</c:v>
                </c:pt>
                <c:pt idx="23518" formatCode="0.00E+00">
                  <c:v>-2.0217199999999999E-3</c:v>
                </c:pt>
                <c:pt idx="23519" formatCode="0.00E+00">
                  <c:v>-1.1612599999999999E-3</c:v>
                </c:pt>
                <c:pt idx="23520" formatCode="0.00E+00">
                  <c:v>-3.0542200000000002E-4</c:v>
                </c:pt>
                <c:pt idx="23521" formatCode="0.00E+00">
                  <c:v>5.4473399999999995E-4</c:v>
                </c:pt>
                <c:pt idx="23522" formatCode="0.00E+00">
                  <c:v>1.38821E-3</c:v>
                </c:pt>
                <c:pt idx="23523" formatCode="0.00E+00">
                  <c:v>2.2240300000000001E-3</c:v>
                </c:pt>
                <c:pt idx="23524" formatCode="0.00E+00">
                  <c:v>3.0511800000000001E-3</c:v>
                </c:pt>
                <c:pt idx="23525" formatCode="0.00E+00">
                  <c:v>3.8685899999999999E-3</c:v>
                </c:pt>
                <c:pt idx="23526" formatCode="0.00E+00">
                  <c:v>4.6752E-3</c:v>
                </c:pt>
                <c:pt idx="23527" formatCode="0.00E+00">
                  <c:v>5.4700599999999997E-3</c:v>
                </c:pt>
                <c:pt idx="23528" formatCode="0.00E+00">
                  <c:v>6.2523199999999996E-3</c:v>
                </c:pt>
                <c:pt idx="23529" formatCode="0.00E+00">
                  <c:v>7.02121E-3</c:v>
                </c:pt>
                <c:pt idx="23530" formatCode="0.00E+00">
                  <c:v>7.7759500000000002E-3</c:v>
                </c:pt>
                <c:pt idx="23531" formatCode="0.00E+00">
                  <c:v>8.5156799999999994E-3</c:v>
                </c:pt>
                <c:pt idx="23532" formatCode="0.00E+00">
                  <c:v>9.2395800000000007E-3</c:v>
                </c:pt>
                <c:pt idx="23533" formatCode="0.00E+00">
                  <c:v>9.9468400000000002E-3</c:v>
                </c:pt>
                <c:pt idx="23534">
                  <c:v>1.0636700000000001E-2</c:v>
                </c:pt>
                <c:pt idx="23535">
                  <c:v>1.13086E-2</c:v>
                </c:pt>
                <c:pt idx="23536">
                  <c:v>1.19623E-2</c:v>
                </c:pt>
                <c:pt idx="23537">
                  <c:v>1.25974E-2</c:v>
                </c:pt>
                <c:pt idx="23538">
                  <c:v>1.32134E-2</c:v>
                </c:pt>
                <c:pt idx="23539">
                  <c:v>1.3809999999999999E-2</c:v>
                </c:pt>
                <c:pt idx="23540">
                  <c:v>1.4386599999999999E-2</c:v>
                </c:pt>
                <c:pt idx="23541">
                  <c:v>1.49427E-2</c:v>
                </c:pt>
                <c:pt idx="23542">
                  <c:v>1.54778E-2</c:v>
                </c:pt>
                <c:pt idx="23543">
                  <c:v>1.5991499999999999E-2</c:v>
                </c:pt>
                <c:pt idx="23544">
                  <c:v>1.64832E-2</c:v>
                </c:pt>
                <c:pt idx="23545">
                  <c:v>1.6952700000000001E-2</c:v>
                </c:pt>
                <c:pt idx="23546">
                  <c:v>1.73998E-2</c:v>
                </c:pt>
                <c:pt idx="23547">
                  <c:v>1.7824400000000001E-2</c:v>
                </c:pt>
                <c:pt idx="23548">
                  <c:v>1.82264E-2</c:v>
                </c:pt>
                <c:pt idx="23549">
                  <c:v>1.8605799999999999E-2</c:v>
                </c:pt>
                <c:pt idx="23550">
                  <c:v>1.8962699999999999E-2</c:v>
                </c:pt>
                <c:pt idx="23551">
                  <c:v>1.9297100000000001E-2</c:v>
                </c:pt>
                <c:pt idx="23552">
                  <c:v>1.9609600000000001E-2</c:v>
                </c:pt>
                <c:pt idx="23553">
                  <c:v>1.9900399999999999E-2</c:v>
                </c:pt>
                <c:pt idx="23554">
                  <c:v>2.0169800000000002E-2</c:v>
                </c:pt>
                <c:pt idx="23555">
                  <c:v>2.0418100000000002E-2</c:v>
                </c:pt>
                <c:pt idx="23556">
                  <c:v>2.0645299999999998E-2</c:v>
                </c:pt>
                <c:pt idx="23557">
                  <c:v>2.08512E-2</c:v>
                </c:pt>
                <c:pt idx="23558">
                  <c:v>2.1035399999999999E-2</c:v>
                </c:pt>
                <c:pt idx="23559">
                  <c:v>2.1198399999999999E-2</c:v>
                </c:pt>
                <c:pt idx="23560">
                  <c:v>2.1340899999999999E-2</c:v>
                </c:pt>
                <c:pt idx="23561">
                  <c:v>2.1463599999999999E-2</c:v>
                </c:pt>
                <c:pt idx="23562">
                  <c:v>2.1566999999999999E-2</c:v>
                </c:pt>
                <c:pt idx="23563">
                  <c:v>2.1651900000000002E-2</c:v>
                </c:pt>
                <c:pt idx="23564">
                  <c:v>2.17188E-2</c:v>
                </c:pt>
                <c:pt idx="23565">
                  <c:v>2.17685E-2</c:v>
                </c:pt>
                <c:pt idx="23566">
                  <c:v>2.1801600000000001E-2</c:v>
                </c:pt>
                <c:pt idx="23567">
                  <c:v>2.1818799999999999E-2</c:v>
                </c:pt>
                <c:pt idx="23568">
                  <c:v>2.1820699999999998E-2</c:v>
                </c:pt>
                <c:pt idx="23569">
                  <c:v>2.1807900000000002E-2</c:v>
                </c:pt>
                <c:pt idx="23570">
                  <c:v>2.1780600000000001E-2</c:v>
                </c:pt>
                <c:pt idx="23571">
                  <c:v>2.17393E-2</c:v>
                </c:pt>
                <c:pt idx="23572">
                  <c:v>2.1684800000000001E-2</c:v>
                </c:pt>
                <c:pt idx="23573">
                  <c:v>2.1618100000000001E-2</c:v>
                </c:pt>
                <c:pt idx="23574">
                  <c:v>2.15401E-2</c:v>
                </c:pt>
                <c:pt idx="23575">
                  <c:v>2.14518E-2</c:v>
                </c:pt>
                <c:pt idx="23576">
                  <c:v>2.1353899999999999E-2</c:v>
                </c:pt>
                <c:pt idx="23577">
                  <c:v>2.1247200000000001E-2</c:v>
                </c:pt>
                <c:pt idx="23578">
                  <c:v>2.1132399999999999E-2</c:v>
                </c:pt>
                <c:pt idx="23579">
                  <c:v>2.10101E-2</c:v>
                </c:pt>
                <c:pt idx="23580">
                  <c:v>2.0881E-2</c:v>
                </c:pt>
                <c:pt idx="23581">
                  <c:v>2.0745599999999999E-2</c:v>
                </c:pt>
                <c:pt idx="23582">
                  <c:v>2.06047E-2</c:v>
                </c:pt>
                <c:pt idx="23583">
                  <c:v>2.0458799999999999E-2</c:v>
                </c:pt>
                <c:pt idx="23584">
                  <c:v>2.0308699999999999E-2</c:v>
                </c:pt>
                <c:pt idx="23585">
                  <c:v>2.0154999999999999E-2</c:v>
                </c:pt>
                <c:pt idx="23586">
                  <c:v>1.9998599999999998E-2</c:v>
                </c:pt>
                <c:pt idx="23587">
                  <c:v>1.98406E-2</c:v>
                </c:pt>
                <c:pt idx="23588">
                  <c:v>1.9681899999999999E-2</c:v>
                </c:pt>
                <c:pt idx="23589">
                  <c:v>1.9523499999999999E-2</c:v>
                </c:pt>
                <c:pt idx="23590">
                  <c:v>1.9366000000000001E-2</c:v>
                </c:pt>
                <c:pt idx="23591">
                  <c:v>1.92103E-2</c:v>
                </c:pt>
                <c:pt idx="23592">
                  <c:v>1.9057000000000001E-2</c:v>
                </c:pt>
                <c:pt idx="23593">
                  <c:v>1.8906599999999999E-2</c:v>
                </c:pt>
                <c:pt idx="23594">
                  <c:v>1.8759999999999999E-2</c:v>
                </c:pt>
                <c:pt idx="23595">
                  <c:v>1.86179E-2</c:v>
                </c:pt>
                <c:pt idx="23596">
                  <c:v>1.84812E-2</c:v>
                </c:pt>
                <c:pt idx="23597">
                  <c:v>1.83503E-2</c:v>
                </c:pt>
                <c:pt idx="23598">
                  <c:v>1.82253E-2</c:v>
                </c:pt>
                <c:pt idx="23599">
                  <c:v>1.81061E-2</c:v>
                </c:pt>
                <c:pt idx="23600">
                  <c:v>1.7993100000000001E-2</c:v>
                </c:pt>
                <c:pt idx="23601">
                  <c:v>1.7886699999999998E-2</c:v>
                </c:pt>
                <c:pt idx="23602">
                  <c:v>1.7787399999999998E-2</c:v>
                </c:pt>
                <c:pt idx="23603">
                  <c:v>1.7695300000000001E-2</c:v>
                </c:pt>
                <c:pt idx="23604">
                  <c:v>1.76113E-2</c:v>
                </c:pt>
                <c:pt idx="23605">
                  <c:v>1.7536099999999999E-2</c:v>
                </c:pt>
                <c:pt idx="23606">
                  <c:v>1.7470300000000001E-2</c:v>
                </c:pt>
                <c:pt idx="23607">
                  <c:v>1.7413999999999999E-2</c:v>
                </c:pt>
                <c:pt idx="23608">
                  <c:v>1.7367199999999999E-2</c:v>
                </c:pt>
                <c:pt idx="23609">
                  <c:v>1.7330399999999999E-2</c:v>
                </c:pt>
                <c:pt idx="23610">
                  <c:v>1.7303900000000001E-2</c:v>
                </c:pt>
                <c:pt idx="23611">
                  <c:v>1.7288100000000001E-2</c:v>
                </c:pt>
                <c:pt idx="23612">
                  <c:v>1.7283E-2</c:v>
                </c:pt>
                <c:pt idx="23613">
                  <c:v>1.7288399999999999E-2</c:v>
                </c:pt>
                <c:pt idx="23614">
                  <c:v>1.7304400000000001E-2</c:v>
                </c:pt>
                <c:pt idx="23615">
                  <c:v>1.7331099999999999E-2</c:v>
                </c:pt>
                <c:pt idx="23616">
                  <c:v>1.7368100000000001E-2</c:v>
                </c:pt>
                <c:pt idx="23617">
                  <c:v>1.7414900000000001E-2</c:v>
                </c:pt>
                <c:pt idx="23618">
                  <c:v>1.7471500000000001E-2</c:v>
                </c:pt>
                <c:pt idx="23619">
                  <c:v>1.7537299999999999E-2</c:v>
                </c:pt>
                <c:pt idx="23620">
                  <c:v>1.7612200000000001E-2</c:v>
                </c:pt>
                <c:pt idx="23621">
                  <c:v>1.7695599999999999E-2</c:v>
                </c:pt>
                <c:pt idx="23622">
                  <c:v>1.7787000000000001E-2</c:v>
                </c:pt>
                <c:pt idx="23623">
                  <c:v>1.7885999999999999E-2</c:v>
                </c:pt>
                <c:pt idx="23624">
                  <c:v>1.7992500000000002E-2</c:v>
                </c:pt>
                <c:pt idx="23625">
                  <c:v>1.8106799999999999E-2</c:v>
                </c:pt>
                <c:pt idx="23626">
                  <c:v>1.8228600000000001E-2</c:v>
                </c:pt>
                <c:pt idx="23627">
                  <c:v>1.8357399999999999E-2</c:v>
                </c:pt>
                <c:pt idx="23628">
                  <c:v>1.8492600000000001E-2</c:v>
                </c:pt>
                <c:pt idx="23629">
                  <c:v>1.86336E-2</c:v>
                </c:pt>
                <c:pt idx="23630">
                  <c:v>1.8779799999999999E-2</c:v>
                </c:pt>
                <c:pt idx="23631">
                  <c:v>1.8930200000000001E-2</c:v>
                </c:pt>
                <c:pt idx="23632">
                  <c:v>1.90841E-2</c:v>
                </c:pt>
                <c:pt idx="23633">
                  <c:v>1.9240899999999998E-2</c:v>
                </c:pt>
                <c:pt idx="23634">
                  <c:v>1.9399699999999999E-2</c:v>
                </c:pt>
                <c:pt idx="23635">
                  <c:v>1.9559699999999999E-2</c:v>
                </c:pt>
                <c:pt idx="23636">
                  <c:v>1.97202E-2</c:v>
                </c:pt>
                <c:pt idx="23637">
                  <c:v>1.98803E-2</c:v>
                </c:pt>
                <c:pt idx="23638">
                  <c:v>2.0039399999999999E-2</c:v>
                </c:pt>
                <c:pt idx="23639">
                  <c:v>2.0196800000000001E-2</c:v>
                </c:pt>
                <c:pt idx="23640">
                  <c:v>2.0352200000000001E-2</c:v>
                </c:pt>
                <c:pt idx="23641">
                  <c:v>2.05048E-2</c:v>
                </c:pt>
                <c:pt idx="23642">
                  <c:v>2.0653899999999999E-2</c:v>
                </c:pt>
                <c:pt idx="23643">
                  <c:v>2.07987E-2</c:v>
                </c:pt>
                <c:pt idx="23644">
                  <c:v>2.0938100000000001E-2</c:v>
                </c:pt>
                <c:pt idx="23645">
                  <c:v>2.1070599999999998E-2</c:v>
                </c:pt>
                <c:pt idx="23646">
                  <c:v>2.11948E-2</c:v>
                </c:pt>
                <c:pt idx="23647">
                  <c:v>2.1309999999999999E-2</c:v>
                </c:pt>
                <c:pt idx="23648">
                  <c:v>2.1415699999999999E-2</c:v>
                </c:pt>
                <c:pt idx="23649">
                  <c:v>2.1511200000000001E-2</c:v>
                </c:pt>
                <c:pt idx="23650">
                  <c:v>2.1595900000000001E-2</c:v>
                </c:pt>
                <c:pt idx="23651">
                  <c:v>2.1669000000000001E-2</c:v>
                </c:pt>
                <c:pt idx="23652">
                  <c:v>2.1729399999999999E-2</c:v>
                </c:pt>
                <c:pt idx="23653">
                  <c:v>2.17761E-2</c:v>
                </c:pt>
                <c:pt idx="23654">
                  <c:v>2.1808600000000001E-2</c:v>
                </c:pt>
                <c:pt idx="23655">
                  <c:v>2.1826399999999999E-2</c:v>
                </c:pt>
                <c:pt idx="23656">
                  <c:v>2.1829000000000001E-2</c:v>
                </c:pt>
                <c:pt idx="23657">
                  <c:v>2.1815399999999999E-2</c:v>
                </c:pt>
                <c:pt idx="23658">
                  <c:v>2.1784600000000001E-2</c:v>
                </c:pt>
                <c:pt idx="23659">
                  <c:v>2.1735500000000001E-2</c:v>
                </c:pt>
                <c:pt idx="23660">
                  <c:v>2.1667499999999999E-2</c:v>
                </c:pt>
                <c:pt idx="23661">
                  <c:v>2.15797E-2</c:v>
                </c:pt>
                <c:pt idx="23662">
                  <c:v>2.1471299999999999E-2</c:v>
                </c:pt>
                <c:pt idx="23663">
                  <c:v>2.13419E-2</c:v>
                </c:pt>
                <c:pt idx="23664">
                  <c:v>2.11912E-2</c:v>
                </c:pt>
                <c:pt idx="23665">
                  <c:v>2.10189E-2</c:v>
                </c:pt>
                <c:pt idx="23666">
                  <c:v>2.08249E-2</c:v>
                </c:pt>
                <c:pt idx="23667">
                  <c:v>2.0608600000000001E-2</c:v>
                </c:pt>
                <c:pt idx="23668">
                  <c:v>2.0369399999999999E-2</c:v>
                </c:pt>
                <c:pt idx="23669">
                  <c:v>2.0106700000000002E-2</c:v>
                </c:pt>
                <c:pt idx="23670">
                  <c:v>1.9819699999999999E-2</c:v>
                </c:pt>
                <c:pt idx="23671">
                  <c:v>1.9507900000000002E-2</c:v>
                </c:pt>
                <c:pt idx="23672">
                  <c:v>1.9170900000000001E-2</c:v>
                </c:pt>
                <c:pt idx="23673">
                  <c:v>1.8808700000000001E-2</c:v>
                </c:pt>
                <c:pt idx="23674">
                  <c:v>1.8421199999999999E-2</c:v>
                </c:pt>
                <c:pt idx="23675">
                  <c:v>1.8008400000000001E-2</c:v>
                </c:pt>
                <c:pt idx="23676">
                  <c:v>1.7570200000000001E-2</c:v>
                </c:pt>
                <c:pt idx="23677">
                  <c:v>1.71066E-2</c:v>
                </c:pt>
                <c:pt idx="23678">
                  <c:v>1.6617799999999999E-2</c:v>
                </c:pt>
                <c:pt idx="23679">
                  <c:v>1.6103800000000001E-2</c:v>
                </c:pt>
                <c:pt idx="23680">
                  <c:v>1.5564700000000001E-2</c:v>
                </c:pt>
                <c:pt idx="23681">
                  <c:v>1.50007E-2</c:v>
                </c:pt>
                <c:pt idx="23682">
                  <c:v>1.4411999999999999E-2</c:v>
                </c:pt>
                <c:pt idx="23683">
                  <c:v>1.37988E-2</c:v>
                </c:pt>
                <c:pt idx="23684">
                  <c:v>1.31614E-2</c:v>
                </c:pt>
                <c:pt idx="23685">
                  <c:v>1.25001E-2</c:v>
                </c:pt>
                <c:pt idx="23686">
                  <c:v>1.1814699999999999E-2</c:v>
                </c:pt>
                <c:pt idx="23687">
                  <c:v>1.11053E-2</c:v>
                </c:pt>
                <c:pt idx="23688">
                  <c:v>1.03724E-2</c:v>
                </c:pt>
                <c:pt idx="23689" formatCode="0.00E+00">
                  <c:v>9.6166600000000008E-3</c:v>
                </c:pt>
                <c:pt idx="23690" formatCode="0.00E+00">
                  <c:v>8.8386799999999998E-3</c:v>
                </c:pt>
                <c:pt idx="23691" formatCode="0.00E+00">
                  <c:v>8.0391000000000004E-3</c:v>
                </c:pt>
                <c:pt idx="23692" formatCode="0.00E+00">
                  <c:v>7.2188299999999999E-3</c:v>
                </c:pt>
                <c:pt idx="23693" formatCode="0.00E+00">
                  <c:v>6.3789299999999997E-3</c:v>
                </c:pt>
                <c:pt idx="23694" formatCode="0.00E+00">
                  <c:v>5.5202100000000002E-3</c:v>
                </c:pt>
                <c:pt idx="23695" formatCode="0.00E+00">
                  <c:v>4.6433300000000002E-3</c:v>
                </c:pt>
                <c:pt idx="23696" formatCode="0.00E+00">
                  <c:v>3.7490399999999999E-3</c:v>
                </c:pt>
                <c:pt idx="23697" formatCode="0.00E+00">
                  <c:v>2.8384399999999998E-3</c:v>
                </c:pt>
                <c:pt idx="23698" formatCode="0.00E+00">
                  <c:v>1.91281E-3</c:v>
                </c:pt>
                <c:pt idx="23699" formatCode="0.00E+00">
                  <c:v>9.7329399999999998E-4</c:v>
                </c:pt>
                <c:pt idx="23700" formatCode="0.00E+00">
                  <c:v>2.0820799999999999E-5</c:v>
                </c:pt>
                <c:pt idx="23701" formatCode="0.00E+00">
                  <c:v>-9.4360799999999997E-4</c:v>
                </c:pt>
                <c:pt idx="23702" formatCode="0.00E+00">
                  <c:v>-1.9187900000000001E-3</c:v>
                </c:pt>
                <c:pt idx="23703" formatCode="0.00E+00">
                  <c:v>-2.9037400000000001E-3</c:v>
                </c:pt>
                <c:pt idx="23704" formatCode="0.00E+00">
                  <c:v>-3.8978200000000002E-3</c:v>
                </c:pt>
                <c:pt idx="23705" formatCode="0.00E+00">
                  <c:v>-4.9002300000000002E-3</c:v>
                </c:pt>
                <c:pt idx="23706" formatCode="0.00E+00">
                  <c:v>-5.9096699999999997E-3</c:v>
                </c:pt>
                <c:pt idx="23707" formatCode="0.00E+00">
                  <c:v>-6.9247199999999997E-3</c:v>
                </c:pt>
                <c:pt idx="23708" formatCode="0.00E+00">
                  <c:v>-7.9440099999999996E-3</c:v>
                </c:pt>
                <c:pt idx="23709" formatCode="0.00E+00">
                  <c:v>-8.9660899999999995E-3</c:v>
                </c:pt>
                <c:pt idx="23710" formatCode="0.00E+00">
                  <c:v>-9.9894600000000004E-3</c:v>
                </c:pt>
                <c:pt idx="23711">
                  <c:v>-1.10125E-2</c:v>
                </c:pt>
                <c:pt idx="23712">
                  <c:v>-1.2033E-2</c:v>
                </c:pt>
                <c:pt idx="23713">
                  <c:v>-1.30489E-2</c:v>
                </c:pt>
                <c:pt idx="23714">
                  <c:v>-1.4058599999999999E-2</c:v>
                </c:pt>
                <c:pt idx="23715">
                  <c:v>-1.50612E-2</c:v>
                </c:pt>
                <c:pt idx="23716">
                  <c:v>-1.6055699999999999E-2</c:v>
                </c:pt>
                <c:pt idx="23717">
                  <c:v>-1.7041000000000001E-2</c:v>
                </c:pt>
                <c:pt idx="23718">
                  <c:v>-1.8016000000000001E-2</c:v>
                </c:pt>
                <c:pt idx="23719">
                  <c:v>-1.8979599999999999E-2</c:v>
                </c:pt>
                <c:pt idx="23720">
                  <c:v>-1.9930900000000001E-2</c:v>
                </c:pt>
                <c:pt idx="23721">
                  <c:v>-2.0869100000000002E-2</c:v>
                </c:pt>
                <c:pt idx="23722">
                  <c:v>-2.1793E-2</c:v>
                </c:pt>
                <c:pt idx="23723">
                  <c:v>-2.2701599999999999E-2</c:v>
                </c:pt>
                <c:pt idx="23724">
                  <c:v>-2.35941E-2</c:v>
                </c:pt>
                <c:pt idx="23725">
                  <c:v>-2.44697E-2</c:v>
                </c:pt>
                <c:pt idx="23726">
                  <c:v>-2.5327300000000001E-2</c:v>
                </c:pt>
                <c:pt idx="23727">
                  <c:v>-2.6165600000000001E-2</c:v>
                </c:pt>
                <c:pt idx="23728">
                  <c:v>-2.6983900000000002E-2</c:v>
                </c:pt>
                <c:pt idx="23729">
                  <c:v>-2.7781299999999998E-2</c:v>
                </c:pt>
                <c:pt idx="23730">
                  <c:v>-2.85568E-2</c:v>
                </c:pt>
                <c:pt idx="23731">
                  <c:v>-2.9309200000000001E-2</c:v>
                </c:pt>
                <c:pt idx="23732">
                  <c:v>-3.0037700000000001E-2</c:v>
                </c:pt>
                <c:pt idx="23733">
                  <c:v>-3.0741600000000001E-2</c:v>
                </c:pt>
                <c:pt idx="23734">
                  <c:v>-3.1419900000000001E-2</c:v>
                </c:pt>
                <c:pt idx="23735">
                  <c:v>-3.2071200000000001E-2</c:v>
                </c:pt>
                <c:pt idx="23736">
                  <c:v>-3.2694399999999998E-2</c:v>
                </c:pt>
                <c:pt idx="23737">
                  <c:v>-3.3288900000000003E-2</c:v>
                </c:pt>
                <c:pt idx="23738">
                  <c:v>-3.3854000000000002E-2</c:v>
                </c:pt>
                <c:pt idx="23739">
                  <c:v>-3.4389400000000001E-2</c:v>
                </c:pt>
                <c:pt idx="23740">
                  <c:v>-3.4894399999999999E-2</c:v>
                </c:pt>
                <c:pt idx="23741">
                  <c:v>-3.5367700000000002E-2</c:v>
                </c:pt>
                <c:pt idx="23742">
                  <c:v>-3.5807699999999998E-2</c:v>
                </c:pt>
                <c:pt idx="23743">
                  <c:v>-3.6212899999999999E-2</c:v>
                </c:pt>
                <c:pt idx="23744">
                  <c:v>-3.6582799999999999E-2</c:v>
                </c:pt>
                <c:pt idx="23745">
                  <c:v>-3.6917499999999999E-2</c:v>
                </c:pt>
                <c:pt idx="23746">
                  <c:v>-3.7216399999999997E-2</c:v>
                </c:pt>
                <c:pt idx="23747">
                  <c:v>-3.7478999999999998E-2</c:v>
                </c:pt>
                <c:pt idx="23748">
                  <c:v>-3.7704799999999997E-2</c:v>
                </c:pt>
                <c:pt idx="23749">
                  <c:v>-3.7893400000000001E-2</c:v>
                </c:pt>
                <c:pt idx="23750">
                  <c:v>-3.8044599999999998E-2</c:v>
                </c:pt>
                <c:pt idx="23751">
                  <c:v>-3.8157900000000002E-2</c:v>
                </c:pt>
                <c:pt idx="23752">
                  <c:v>-3.8232799999999997E-2</c:v>
                </c:pt>
                <c:pt idx="23753">
                  <c:v>-3.8268099999999999E-2</c:v>
                </c:pt>
                <c:pt idx="23754">
                  <c:v>-3.8263600000000002E-2</c:v>
                </c:pt>
                <c:pt idx="23755">
                  <c:v>-3.8219400000000001E-2</c:v>
                </c:pt>
                <c:pt idx="23756">
                  <c:v>-3.8134700000000001E-2</c:v>
                </c:pt>
                <c:pt idx="23757">
                  <c:v>-3.8008399999999998E-2</c:v>
                </c:pt>
                <c:pt idx="23758">
                  <c:v>-3.7841100000000003E-2</c:v>
                </c:pt>
                <c:pt idx="23759">
                  <c:v>-3.7635399999999999E-2</c:v>
                </c:pt>
                <c:pt idx="23760">
                  <c:v>-3.7393700000000002E-2</c:v>
                </c:pt>
                <c:pt idx="23761">
                  <c:v>-3.7115000000000002E-2</c:v>
                </c:pt>
                <c:pt idx="23762">
                  <c:v>-3.6796099999999998E-2</c:v>
                </c:pt>
                <c:pt idx="23763">
                  <c:v>-3.6435299999999997E-2</c:v>
                </c:pt>
                <c:pt idx="23764">
                  <c:v>-3.6032500000000002E-2</c:v>
                </c:pt>
                <c:pt idx="23765">
                  <c:v>-3.5588300000000003E-2</c:v>
                </c:pt>
                <c:pt idx="23766">
                  <c:v>-3.5102899999999999E-2</c:v>
                </c:pt>
                <c:pt idx="23767">
                  <c:v>-3.4576299999999997E-2</c:v>
                </c:pt>
                <c:pt idx="23768">
                  <c:v>-3.4008799999999999E-2</c:v>
                </c:pt>
                <c:pt idx="23769">
                  <c:v>-3.3401300000000002E-2</c:v>
                </c:pt>
                <c:pt idx="23770">
                  <c:v>-3.2754199999999997E-2</c:v>
                </c:pt>
                <c:pt idx="23771">
                  <c:v>-3.2068100000000002E-2</c:v>
                </c:pt>
                <c:pt idx="23772">
                  <c:v>-3.1343900000000001E-2</c:v>
                </c:pt>
                <c:pt idx="23773">
                  <c:v>-3.0583099999999998E-2</c:v>
                </c:pt>
                <c:pt idx="23774">
                  <c:v>-2.97872E-2</c:v>
                </c:pt>
                <c:pt idx="23775">
                  <c:v>-2.8957500000000001E-2</c:v>
                </c:pt>
                <c:pt idx="23776">
                  <c:v>-2.8094999999999998E-2</c:v>
                </c:pt>
                <c:pt idx="23777">
                  <c:v>-2.7201099999999999E-2</c:v>
                </c:pt>
                <c:pt idx="23778">
                  <c:v>-2.6277499999999999E-2</c:v>
                </c:pt>
                <c:pt idx="23779">
                  <c:v>-2.53256E-2</c:v>
                </c:pt>
                <c:pt idx="23780">
                  <c:v>-2.43459E-2</c:v>
                </c:pt>
                <c:pt idx="23781">
                  <c:v>-2.3337400000000001E-2</c:v>
                </c:pt>
                <c:pt idx="23782">
                  <c:v>-2.2299800000000002E-2</c:v>
                </c:pt>
                <c:pt idx="23783">
                  <c:v>-2.12345E-2</c:v>
                </c:pt>
                <c:pt idx="23784">
                  <c:v>-2.01449E-2</c:v>
                </c:pt>
                <c:pt idx="23785">
                  <c:v>-1.90349E-2</c:v>
                </c:pt>
                <c:pt idx="23786">
                  <c:v>-1.7906999999999999E-2</c:v>
                </c:pt>
                <c:pt idx="23787">
                  <c:v>-1.6762800000000001E-2</c:v>
                </c:pt>
                <c:pt idx="23788">
                  <c:v>-1.5603199999999999E-2</c:v>
                </c:pt>
                <c:pt idx="23789">
                  <c:v>-1.44285E-2</c:v>
                </c:pt>
                <c:pt idx="23790">
                  <c:v>-1.32379E-2</c:v>
                </c:pt>
                <c:pt idx="23791">
                  <c:v>-1.20302E-2</c:v>
                </c:pt>
                <c:pt idx="23792">
                  <c:v>-1.0806899999999999E-2</c:v>
                </c:pt>
                <c:pt idx="23793" formatCode="0.00E+00">
                  <c:v>-9.5718000000000001E-3</c:v>
                </c:pt>
                <c:pt idx="23794" formatCode="0.00E+00">
                  <c:v>-8.3286599999999999E-3</c:v>
                </c:pt>
                <c:pt idx="23795" formatCode="0.00E+00">
                  <c:v>-7.0781000000000004E-3</c:v>
                </c:pt>
                <c:pt idx="23796" formatCode="0.00E+00">
                  <c:v>-5.8195800000000004E-3</c:v>
                </c:pt>
                <c:pt idx="23797" formatCode="0.00E+00">
                  <c:v>-4.5545000000000004E-3</c:v>
                </c:pt>
                <c:pt idx="23798" formatCode="0.00E+00">
                  <c:v>-3.2865199999999998E-3</c:v>
                </c:pt>
                <c:pt idx="23799" formatCode="0.00E+00">
                  <c:v>-2.01921E-3</c:v>
                </c:pt>
                <c:pt idx="23800" formatCode="0.00E+00">
                  <c:v>-7.54461E-4</c:v>
                </c:pt>
                <c:pt idx="23801" formatCode="0.00E+00">
                  <c:v>5.0671799999999997E-4</c:v>
                </c:pt>
                <c:pt idx="23802" formatCode="0.00E+00">
                  <c:v>1.7630600000000001E-3</c:v>
                </c:pt>
                <c:pt idx="23803" formatCode="0.00E+00">
                  <c:v>3.0133400000000002E-3</c:v>
                </c:pt>
                <c:pt idx="23804" formatCode="0.00E+00">
                  <c:v>4.2569699999999997E-3</c:v>
                </c:pt>
                <c:pt idx="23805" formatCode="0.00E+00">
                  <c:v>5.4941299999999998E-3</c:v>
                </c:pt>
                <c:pt idx="23806" formatCode="0.00E+00">
                  <c:v>6.72531E-3</c:v>
                </c:pt>
                <c:pt idx="23807" formatCode="0.00E+00">
                  <c:v>7.9497500000000002E-3</c:v>
                </c:pt>
                <c:pt idx="23808" formatCode="0.00E+00">
                  <c:v>9.1645300000000006E-3</c:v>
                </c:pt>
                <c:pt idx="23809">
                  <c:v>1.03657E-2</c:v>
                </c:pt>
                <c:pt idx="23810">
                  <c:v>1.15508E-2</c:v>
                </c:pt>
                <c:pt idx="23811">
                  <c:v>1.27189E-2</c:v>
                </c:pt>
                <c:pt idx="23812">
                  <c:v>1.38697E-2</c:v>
                </c:pt>
                <c:pt idx="23813">
                  <c:v>1.50013E-2</c:v>
                </c:pt>
                <c:pt idx="23814">
                  <c:v>1.61111E-2</c:v>
                </c:pt>
                <c:pt idx="23815">
                  <c:v>1.7195700000000001E-2</c:v>
                </c:pt>
                <c:pt idx="23816">
                  <c:v>1.8253200000000001E-2</c:v>
                </c:pt>
                <c:pt idx="23817">
                  <c:v>1.92827E-2</c:v>
                </c:pt>
                <c:pt idx="23818">
                  <c:v>2.0281799999999999E-2</c:v>
                </c:pt>
                <c:pt idx="23819">
                  <c:v>2.12462E-2</c:v>
                </c:pt>
                <c:pt idx="23820">
                  <c:v>2.2172500000000001E-2</c:v>
                </c:pt>
                <c:pt idx="23821">
                  <c:v>2.3057000000000001E-2</c:v>
                </c:pt>
                <c:pt idx="23822">
                  <c:v>2.3894200000000001E-2</c:v>
                </c:pt>
                <c:pt idx="23823">
                  <c:v>2.46806E-2</c:v>
                </c:pt>
                <c:pt idx="23824">
                  <c:v>2.54168E-2</c:v>
                </c:pt>
                <c:pt idx="23825">
                  <c:v>2.6103399999999999E-2</c:v>
                </c:pt>
                <c:pt idx="23826">
                  <c:v>2.6738700000000001E-2</c:v>
                </c:pt>
                <c:pt idx="23827">
                  <c:v>2.7319400000000001E-2</c:v>
                </c:pt>
                <c:pt idx="23828">
                  <c:v>2.7843799999999998E-2</c:v>
                </c:pt>
                <c:pt idx="23829">
                  <c:v>2.8312199999999999E-2</c:v>
                </c:pt>
                <c:pt idx="23830">
                  <c:v>2.8724800000000002E-2</c:v>
                </c:pt>
                <c:pt idx="23831">
                  <c:v>2.9080100000000001E-2</c:v>
                </c:pt>
                <c:pt idx="23832">
                  <c:v>2.9376099999999999E-2</c:v>
                </c:pt>
                <c:pt idx="23833">
                  <c:v>2.96107E-2</c:v>
                </c:pt>
                <c:pt idx="23834">
                  <c:v>2.9782099999999999E-2</c:v>
                </c:pt>
                <c:pt idx="23835">
                  <c:v>2.9889300000000001E-2</c:v>
                </c:pt>
                <c:pt idx="23836">
                  <c:v>2.9931599999999999E-2</c:v>
                </c:pt>
                <c:pt idx="23837">
                  <c:v>2.9908299999999999E-2</c:v>
                </c:pt>
                <c:pt idx="23838">
                  <c:v>2.9819399999999999E-2</c:v>
                </c:pt>
                <c:pt idx="23839">
                  <c:v>2.9665799999999999E-2</c:v>
                </c:pt>
                <c:pt idx="23840">
                  <c:v>2.94471E-2</c:v>
                </c:pt>
                <c:pt idx="23841">
                  <c:v>2.9160999999999999E-2</c:v>
                </c:pt>
                <c:pt idx="23842">
                  <c:v>2.88068E-2</c:v>
                </c:pt>
                <c:pt idx="23843">
                  <c:v>2.83857E-2</c:v>
                </c:pt>
                <c:pt idx="23844">
                  <c:v>2.78985E-2</c:v>
                </c:pt>
                <c:pt idx="23845">
                  <c:v>2.7343900000000001E-2</c:v>
                </c:pt>
                <c:pt idx="23846">
                  <c:v>2.67195E-2</c:v>
                </c:pt>
                <c:pt idx="23847">
                  <c:v>2.6023899999999999E-2</c:v>
                </c:pt>
                <c:pt idx="23848">
                  <c:v>2.5256299999999999E-2</c:v>
                </c:pt>
                <c:pt idx="23849">
                  <c:v>2.4416E-2</c:v>
                </c:pt>
                <c:pt idx="23850">
                  <c:v>2.3500900000000002E-2</c:v>
                </c:pt>
                <c:pt idx="23851">
                  <c:v>2.2508500000000001E-2</c:v>
                </c:pt>
                <c:pt idx="23852">
                  <c:v>2.1436400000000001E-2</c:v>
                </c:pt>
                <c:pt idx="23853">
                  <c:v>2.0284099999999999E-2</c:v>
                </c:pt>
                <c:pt idx="23854">
                  <c:v>1.9052400000000001E-2</c:v>
                </c:pt>
                <c:pt idx="23855">
                  <c:v>1.77433E-2</c:v>
                </c:pt>
                <c:pt idx="23856">
                  <c:v>1.63588E-2</c:v>
                </c:pt>
                <c:pt idx="23857">
                  <c:v>1.4902E-2</c:v>
                </c:pt>
                <c:pt idx="23858">
                  <c:v>1.3376000000000001E-2</c:v>
                </c:pt>
                <c:pt idx="23859">
                  <c:v>1.1780799999999999E-2</c:v>
                </c:pt>
                <c:pt idx="23860">
                  <c:v>1.0113E-2</c:v>
                </c:pt>
                <c:pt idx="23861" formatCode="0.00E+00">
                  <c:v>8.3716299999999997E-3</c:v>
                </c:pt>
                <c:pt idx="23862" formatCode="0.00E+00">
                  <c:v>6.5608400000000001E-3</c:v>
                </c:pt>
                <c:pt idx="23863" formatCode="0.00E+00">
                  <c:v>4.6857699999999997E-3</c:v>
                </c:pt>
                <c:pt idx="23864" formatCode="0.00E+00">
                  <c:v>2.7491999999999998E-3</c:v>
                </c:pt>
                <c:pt idx="23865" formatCode="0.00E+00">
                  <c:v>7.5241800000000003E-4</c:v>
                </c:pt>
                <c:pt idx="23866" formatCode="0.00E+00">
                  <c:v>-1.30411E-3</c:v>
                </c:pt>
                <c:pt idx="23867" formatCode="0.00E+00">
                  <c:v>-3.4207899999999999E-3</c:v>
                </c:pt>
                <c:pt idx="23868" formatCode="0.00E+00">
                  <c:v>-5.59751E-3</c:v>
                </c:pt>
                <c:pt idx="23869" formatCode="0.00E+00">
                  <c:v>-7.8323899999999998E-3</c:v>
                </c:pt>
                <c:pt idx="23870">
                  <c:v>-1.0123399999999999E-2</c:v>
                </c:pt>
                <c:pt idx="23871">
                  <c:v>-1.2469600000000001E-2</c:v>
                </c:pt>
                <c:pt idx="23872">
                  <c:v>-1.4869800000000001E-2</c:v>
                </c:pt>
                <c:pt idx="23873">
                  <c:v>-1.7320700000000001E-2</c:v>
                </c:pt>
                <c:pt idx="23874">
                  <c:v>-1.9817499999999998E-2</c:v>
                </c:pt>
                <c:pt idx="23875">
                  <c:v>-2.2356500000000001E-2</c:v>
                </c:pt>
                <c:pt idx="23876">
                  <c:v>-2.49365E-2</c:v>
                </c:pt>
                <c:pt idx="23877">
                  <c:v>-2.7557600000000002E-2</c:v>
                </c:pt>
                <c:pt idx="23878">
                  <c:v>-3.02201E-2</c:v>
                </c:pt>
                <c:pt idx="23879">
                  <c:v>-3.29232E-2</c:v>
                </c:pt>
                <c:pt idx="23880">
                  <c:v>-3.5665200000000001E-2</c:v>
                </c:pt>
                <c:pt idx="23881">
                  <c:v>-3.8443900000000003E-2</c:v>
                </c:pt>
                <c:pt idx="23882">
                  <c:v>-4.1256300000000003E-2</c:v>
                </c:pt>
                <c:pt idx="23883">
                  <c:v>-4.4099600000000003E-2</c:v>
                </c:pt>
                <c:pt idx="23884">
                  <c:v>-4.6970499999999998E-2</c:v>
                </c:pt>
                <c:pt idx="23885">
                  <c:v>-4.9865E-2</c:v>
                </c:pt>
                <c:pt idx="23886">
                  <c:v>-5.2777999999999999E-2</c:v>
                </c:pt>
                <c:pt idx="23887">
                  <c:v>-5.5704400000000001E-2</c:v>
                </c:pt>
                <c:pt idx="23888">
                  <c:v>-5.8640900000000003E-2</c:v>
                </c:pt>
                <c:pt idx="23889">
                  <c:v>-6.1587200000000002E-2</c:v>
                </c:pt>
                <c:pt idx="23890">
                  <c:v>-6.4544199999999996E-2</c:v>
                </c:pt>
                <c:pt idx="23891">
                  <c:v>-6.75124E-2</c:v>
                </c:pt>
                <c:pt idx="23892">
                  <c:v>-7.0489200000000002E-2</c:v>
                </c:pt>
                <c:pt idx="23893">
                  <c:v>-7.34707E-2</c:v>
                </c:pt>
                <c:pt idx="23894">
                  <c:v>-7.6453099999999996E-2</c:v>
                </c:pt>
                <c:pt idx="23895">
                  <c:v>-7.9433199999999995E-2</c:v>
                </c:pt>
                <c:pt idx="23896">
                  <c:v>-8.2409099999999999E-2</c:v>
                </c:pt>
                <c:pt idx="23897">
                  <c:v>-8.5378099999999998E-2</c:v>
                </c:pt>
                <c:pt idx="23898">
                  <c:v>-8.8334099999999999E-2</c:v>
                </c:pt>
                <c:pt idx="23899">
                  <c:v>-9.1270400000000002E-2</c:v>
                </c:pt>
                <c:pt idx="23900">
                  <c:v>-9.4183600000000006E-2</c:v>
                </c:pt>
                <c:pt idx="23901">
                  <c:v>-9.7073599999999996E-2</c:v>
                </c:pt>
                <c:pt idx="23902">
                  <c:v>-9.9940200000000007E-2</c:v>
                </c:pt>
                <c:pt idx="23903">
                  <c:v>-0.102782</c:v>
                </c:pt>
                <c:pt idx="23904">
                  <c:v>-0.105596</c:v>
                </c:pt>
                <c:pt idx="23905">
                  <c:v>-0.108379</c:v>
                </c:pt>
                <c:pt idx="23906">
                  <c:v>-0.111122</c:v>
                </c:pt>
                <c:pt idx="23907">
                  <c:v>-0.113815</c:v>
                </c:pt>
                <c:pt idx="23908">
                  <c:v>-0.116452</c:v>
                </c:pt>
                <c:pt idx="23909">
                  <c:v>-0.119035</c:v>
                </c:pt>
                <c:pt idx="23910">
                  <c:v>-0.12156500000000001</c:v>
                </c:pt>
                <c:pt idx="23911">
                  <c:v>-0.124041</c:v>
                </c:pt>
                <c:pt idx="23912">
                  <c:v>-0.12646299999999999</c:v>
                </c:pt>
                <c:pt idx="23913">
                  <c:v>-0.128831</c:v>
                </c:pt>
                <c:pt idx="23914">
                  <c:v>-0.13114400000000001</c:v>
                </c:pt>
                <c:pt idx="23915">
                  <c:v>-0.13339699999999999</c:v>
                </c:pt>
                <c:pt idx="23916">
                  <c:v>-0.13558600000000001</c:v>
                </c:pt>
                <c:pt idx="23917">
                  <c:v>-0.137709</c:v>
                </c:pt>
                <c:pt idx="23918">
                  <c:v>-0.139763</c:v>
                </c:pt>
                <c:pt idx="23919">
                  <c:v>-0.14174999999999999</c:v>
                </c:pt>
                <c:pt idx="23920">
                  <c:v>-0.14366699999999999</c:v>
                </c:pt>
                <c:pt idx="23921">
                  <c:v>-0.14551600000000001</c:v>
                </c:pt>
                <c:pt idx="23922">
                  <c:v>-0.14729900000000001</c:v>
                </c:pt>
                <c:pt idx="23923">
                  <c:v>-0.14901800000000001</c:v>
                </c:pt>
                <c:pt idx="23924">
                  <c:v>-0.150673</c:v>
                </c:pt>
                <c:pt idx="23925">
                  <c:v>-0.15226000000000001</c:v>
                </c:pt>
                <c:pt idx="23926">
                  <c:v>-0.153778</c:v>
                </c:pt>
                <c:pt idx="23927">
                  <c:v>-0.155222</c:v>
                </c:pt>
                <c:pt idx="23928">
                  <c:v>-0.15659200000000001</c:v>
                </c:pt>
                <c:pt idx="23929">
                  <c:v>-0.157884</c:v>
                </c:pt>
                <c:pt idx="23930">
                  <c:v>-0.15909599999999999</c:v>
                </c:pt>
                <c:pt idx="23931">
                  <c:v>-0.16022800000000001</c:v>
                </c:pt>
                <c:pt idx="23932">
                  <c:v>-0.161276</c:v>
                </c:pt>
                <c:pt idx="23933">
                  <c:v>-0.162243</c:v>
                </c:pt>
                <c:pt idx="23934">
                  <c:v>-0.163133</c:v>
                </c:pt>
                <c:pt idx="23935">
                  <c:v>-0.16394900000000001</c:v>
                </c:pt>
                <c:pt idx="23936">
                  <c:v>-0.16469300000000001</c:v>
                </c:pt>
                <c:pt idx="23937">
                  <c:v>-0.16536500000000001</c:v>
                </c:pt>
                <c:pt idx="23938">
                  <c:v>-0.165961</c:v>
                </c:pt>
                <c:pt idx="23939">
                  <c:v>-0.16647999999999999</c:v>
                </c:pt>
                <c:pt idx="23940">
                  <c:v>-0.16692499999999999</c:v>
                </c:pt>
                <c:pt idx="23941">
                  <c:v>-0.167298</c:v>
                </c:pt>
                <c:pt idx="23942">
                  <c:v>-0.167601</c:v>
                </c:pt>
                <c:pt idx="23943">
                  <c:v>-0.16783899999999999</c:v>
                </c:pt>
                <c:pt idx="23944">
                  <c:v>-0.168018</c:v>
                </c:pt>
                <c:pt idx="23945">
                  <c:v>-0.16814100000000001</c:v>
                </c:pt>
                <c:pt idx="23946">
                  <c:v>-0.16821</c:v>
                </c:pt>
                <c:pt idx="23947">
                  <c:v>-0.16822599999999999</c:v>
                </c:pt>
                <c:pt idx="23948">
                  <c:v>-0.16818900000000001</c:v>
                </c:pt>
                <c:pt idx="23949">
                  <c:v>-0.168105</c:v>
                </c:pt>
                <c:pt idx="23950">
                  <c:v>-0.16797500000000001</c:v>
                </c:pt>
                <c:pt idx="23951">
                  <c:v>-0.1678</c:v>
                </c:pt>
                <c:pt idx="23952">
                  <c:v>-0.16758000000000001</c:v>
                </c:pt>
                <c:pt idx="23953">
                  <c:v>-0.167319</c:v>
                </c:pt>
                <c:pt idx="23954">
                  <c:v>-0.167022</c:v>
                </c:pt>
                <c:pt idx="23955">
                  <c:v>-0.166688</c:v>
                </c:pt>
                <c:pt idx="23956">
                  <c:v>-0.16631299999999999</c:v>
                </c:pt>
                <c:pt idx="23957">
                  <c:v>-0.16589499999999999</c:v>
                </c:pt>
                <c:pt idx="23958">
                  <c:v>-0.165435</c:v>
                </c:pt>
                <c:pt idx="23959">
                  <c:v>-0.164932</c:v>
                </c:pt>
                <c:pt idx="23960">
                  <c:v>-0.164383</c:v>
                </c:pt>
                <c:pt idx="23961">
                  <c:v>-0.16378799999999999</c:v>
                </c:pt>
                <c:pt idx="23962">
                  <c:v>-0.16315299999999999</c:v>
                </c:pt>
                <c:pt idx="23963">
                  <c:v>-0.16248499999999999</c:v>
                </c:pt>
                <c:pt idx="23964">
                  <c:v>-0.16178699999999999</c:v>
                </c:pt>
                <c:pt idx="23965">
                  <c:v>-0.16106200000000001</c:v>
                </c:pt>
                <c:pt idx="23966">
                  <c:v>-0.16031400000000001</c:v>
                </c:pt>
                <c:pt idx="23967">
                  <c:v>-0.15954599999999999</c:v>
                </c:pt>
                <c:pt idx="23968">
                  <c:v>-0.15875600000000001</c:v>
                </c:pt>
                <c:pt idx="23969">
                  <c:v>-0.157947</c:v>
                </c:pt>
                <c:pt idx="23970">
                  <c:v>-0.15712400000000001</c:v>
                </c:pt>
                <c:pt idx="23971">
                  <c:v>-0.15629100000000001</c:v>
                </c:pt>
                <c:pt idx="23972">
                  <c:v>-0.15545100000000001</c:v>
                </c:pt>
                <c:pt idx="23973">
                  <c:v>-0.15460299999999999</c:v>
                </c:pt>
                <c:pt idx="23974">
                  <c:v>-0.15375</c:v>
                </c:pt>
                <c:pt idx="23975">
                  <c:v>-0.15289900000000001</c:v>
                </c:pt>
                <c:pt idx="23976">
                  <c:v>-0.152056</c:v>
                </c:pt>
                <c:pt idx="23977">
                  <c:v>-0.151223</c:v>
                </c:pt>
                <c:pt idx="23978">
                  <c:v>-0.150394</c:v>
                </c:pt>
                <c:pt idx="23979">
                  <c:v>-0.149562</c:v>
                </c:pt>
                <c:pt idx="23980">
                  <c:v>-0.148725</c:v>
                </c:pt>
                <c:pt idx="23981">
                  <c:v>-0.14788200000000001</c:v>
                </c:pt>
                <c:pt idx="23982">
                  <c:v>-0.147035</c:v>
                </c:pt>
                <c:pt idx="23983">
                  <c:v>-0.14618300000000001</c:v>
                </c:pt>
                <c:pt idx="23984">
                  <c:v>-0.14532900000000001</c:v>
                </c:pt>
                <c:pt idx="23985">
                  <c:v>-0.14448</c:v>
                </c:pt>
                <c:pt idx="23986">
                  <c:v>-0.143647</c:v>
                </c:pt>
                <c:pt idx="23987">
                  <c:v>-0.14283299999999999</c:v>
                </c:pt>
                <c:pt idx="23988">
                  <c:v>-0.142036</c:v>
                </c:pt>
                <c:pt idx="23989">
                  <c:v>-0.14125199999999999</c:v>
                </c:pt>
                <c:pt idx="23990">
                  <c:v>-0.140482</c:v>
                </c:pt>
                <c:pt idx="23991">
                  <c:v>-0.13972499999999999</c:v>
                </c:pt>
                <c:pt idx="23992">
                  <c:v>-0.13898199999999999</c:v>
                </c:pt>
                <c:pt idx="23993">
                  <c:v>-0.13825599999999999</c:v>
                </c:pt>
                <c:pt idx="23994">
                  <c:v>-0.13755300000000001</c:v>
                </c:pt>
                <c:pt idx="23995">
                  <c:v>-0.136877</c:v>
                </c:pt>
                <c:pt idx="23996">
                  <c:v>-0.13623199999999999</c:v>
                </c:pt>
                <c:pt idx="23997">
                  <c:v>-0.135625</c:v>
                </c:pt>
                <c:pt idx="23998">
                  <c:v>-0.13505600000000001</c:v>
                </c:pt>
                <c:pt idx="23999">
                  <c:v>-0.13452700000000001</c:v>
                </c:pt>
                <c:pt idx="24000">
                  <c:v>-0.13403699999999999</c:v>
                </c:pt>
                <c:pt idx="24001">
                  <c:v>-0.13358800000000001</c:v>
                </c:pt>
                <c:pt idx="24002">
                  <c:v>-0.13317799999999999</c:v>
                </c:pt>
                <c:pt idx="24003">
                  <c:v>-0.13281200000000001</c:v>
                </c:pt>
                <c:pt idx="24004">
                  <c:v>-0.132489</c:v>
                </c:pt>
                <c:pt idx="24005">
                  <c:v>-0.13220899999999999</c:v>
                </c:pt>
                <c:pt idx="24006">
                  <c:v>-0.131971</c:v>
                </c:pt>
                <c:pt idx="24007">
                  <c:v>-0.13177</c:v>
                </c:pt>
                <c:pt idx="24008">
                  <c:v>-0.131608</c:v>
                </c:pt>
                <c:pt idx="24009">
                  <c:v>-0.13148599999999999</c:v>
                </c:pt>
                <c:pt idx="24010">
                  <c:v>-0.13140299999999999</c:v>
                </c:pt>
                <c:pt idx="24011">
                  <c:v>-0.131356</c:v>
                </c:pt>
                <c:pt idx="24012">
                  <c:v>-0.13134399999999999</c:v>
                </c:pt>
                <c:pt idx="24013">
                  <c:v>-0.13136600000000001</c:v>
                </c:pt>
                <c:pt idx="24014">
                  <c:v>-0.13142599999999999</c:v>
                </c:pt>
                <c:pt idx="24015">
                  <c:v>-0.13152800000000001</c:v>
                </c:pt>
                <c:pt idx="24016">
                  <c:v>-0.13167899999999999</c:v>
                </c:pt>
                <c:pt idx="24017">
                  <c:v>-0.131883</c:v>
                </c:pt>
                <c:pt idx="24018">
                  <c:v>-0.13214200000000001</c:v>
                </c:pt>
                <c:pt idx="24019">
                  <c:v>-0.13245699999999999</c:v>
                </c:pt>
                <c:pt idx="24020">
                  <c:v>-0.132828</c:v>
                </c:pt>
                <c:pt idx="24021">
                  <c:v>-0.13325300000000001</c:v>
                </c:pt>
                <c:pt idx="24022">
                  <c:v>-0.13373099999999999</c:v>
                </c:pt>
                <c:pt idx="24023">
                  <c:v>-0.13425699999999999</c:v>
                </c:pt>
                <c:pt idx="24024">
                  <c:v>-0.134824</c:v>
                </c:pt>
                <c:pt idx="24025">
                  <c:v>-0.13542899999999999</c:v>
                </c:pt>
                <c:pt idx="24026">
                  <c:v>-0.136078</c:v>
                </c:pt>
                <c:pt idx="24027">
                  <c:v>-0.13677600000000001</c:v>
                </c:pt>
                <c:pt idx="24028">
                  <c:v>-0.13752500000000001</c:v>
                </c:pt>
                <c:pt idx="24029">
                  <c:v>-0.138319</c:v>
                </c:pt>
                <c:pt idx="24030">
                  <c:v>-0.139155</c:v>
                </c:pt>
                <c:pt idx="24031">
                  <c:v>-0.14002800000000001</c:v>
                </c:pt>
                <c:pt idx="24032">
                  <c:v>-0.14093600000000001</c:v>
                </c:pt>
                <c:pt idx="24033">
                  <c:v>-0.141875</c:v>
                </c:pt>
                <c:pt idx="24034">
                  <c:v>-0.142845</c:v>
                </c:pt>
                <c:pt idx="24035">
                  <c:v>-0.143847</c:v>
                </c:pt>
                <c:pt idx="24036">
                  <c:v>-0.14488599999999999</c:v>
                </c:pt>
                <c:pt idx="24037">
                  <c:v>-0.14596200000000001</c:v>
                </c:pt>
                <c:pt idx="24038">
                  <c:v>-0.14707600000000001</c:v>
                </c:pt>
                <c:pt idx="24039">
                  <c:v>-0.148227</c:v>
                </c:pt>
                <c:pt idx="24040">
                  <c:v>-0.14940999999999999</c:v>
                </c:pt>
                <c:pt idx="24041">
                  <c:v>-0.150617</c:v>
                </c:pt>
                <c:pt idx="24042">
                  <c:v>-0.15184600000000001</c:v>
                </c:pt>
                <c:pt idx="24043">
                  <c:v>-0.15310199999999999</c:v>
                </c:pt>
                <c:pt idx="24044">
                  <c:v>-0.154391</c:v>
                </c:pt>
                <c:pt idx="24045">
                  <c:v>-0.15571499999999999</c:v>
                </c:pt>
                <c:pt idx="24046">
                  <c:v>-0.15707599999999999</c:v>
                </c:pt>
                <c:pt idx="24047">
                  <c:v>-0.158474</c:v>
                </c:pt>
                <c:pt idx="24048">
                  <c:v>-0.15990199999999999</c:v>
                </c:pt>
                <c:pt idx="24049">
                  <c:v>-0.161354</c:v>
                </c:pt>
                <c:pt idx="24050">
                  <c:v>-0.16281899999999999</c:v>
                </c:pt>
                <c:pt idx="24051">
                  <c:v>-0.16429299999999999</c:v>
                </c:pt>
                <c:pt idx="24052">
                  <c:v>-0.165773</c:v>
                </c:pt>
                <c:pt idx="24053">
                  <c:v>-0.16725499999999999</c:v>
                </c:pt>
                <c:pt idx="24054">
                  <c:v>-0.16873299999999999</c:v>
                </c:pt>
                <c:pt idx="24055">
                  <c:v>-0.17020199999999999</c:v>
                </c:pt>
                <c:pt idx="24056">
                  <c:v>-0.17166500000000001</c:v>
                </c:pt>
                <c:pt idx="24057">
                  <c:v>-0.17312900000000001</c:v>
                </c:pt>
                <c:pt idx="24058">
                  <c:v>-0.174597</c:v>
                </c:pt>
                <c:pt idx="24059">
                  <c:v>-0.17607400000000001</c:v>
                </c:pt>
                <c:pt idx="24060">
                  <c:v>-0.177562</c:v>
                </c:pt>
                <c:pt idx="24061">
                  <c:v>-0.179065</c:v>
                </c:pt>
                <c:pt idx="24062">
                  <c:v>-0.18058099999999999</c:v>
                </c:pt>
                <c:pt idx="24063">
                  <c:v>-0.18210899999999999</c:v>
                </c:pt>
                <c:pt idx="24064">
                  <c:v>-0.183645</c:v>
                </c:pt>
                <c:pt idx="24065">
                  <c:v>-0.18519099999999999</c:v>
                </c:pt>
                <c:pt idx="24066">
                  <c:v>-0.186747</c:v>
                </c:pt>
                <c:pt idx="24067">
                  <c:v>-0.18831100000000001</c:v>
                </c:pt>
                <c:pt idx="24068">
                  <c:v>-0.189883</c:v>
                </c:pt>
                <c:pt idx="24069">
                  <c:v>-0.19146199999999999</c:v>
                </c:pt>
                <c:pt idx="24070">
                  <c:v>-0.193048</c:v>
                </c:pt>
                <c:pt idx="24071">
                  <c:v>-0.194635</c:v>
                </c:pt>
                <c:pt idx="24072">
                  <c:v>-0.196214</c:v>
                </c:pt>
                <c:pt idx="24073">
                  <c:v>-0.19777700000000001</c:v>
                </c:pt>
                <c:pt idx="24074">
                  <c:v>-0.199321</c:v>
                </c:pt>
                <c:pt idx="24075">
                  <c:v>-0.200851</c:v>
                </c:pt>
                <c:pt idx="24076">
                  <c:v>-0.20236899999999999</c:v>
                </c:pt>
                <c:pt idx="24077">
                  <c:v>-0.203876</c:v>
                </c:pt>
                <c:pt idx="24078">
                  <c:v>-0.20536799999999999</c:v>
                </c:pt>
                <c:pt idx="24079">
                  <c:v>-0.206848</c:v>
                </c:pt>
                <c:pt idx="24080">
                  <c:v>-0.208315</c:v>
                </c:pt>
                <c:pt idx="24081">
                  <c:v>-0.20976600000000001</c:v>
                </c:pt>
                <c:pt idx="24082">
                  <c:v>-0.211198</c:v>
                </c:pt>
                <c:pt idx="24083">
                  <c:v>-0.21260599999999999</c:v>
                </c:pt>
                <c:pt idx="24084">
                  <c:v>-0.21398600000000001</c:v>
                </c:pt>
                <c:pt idx="24085">
                  <c:v>-0.215334</c:v>
                </c:pt>
                <c:pt idx="24086">
                  <c:v>-0.21665499999999999</c:v>
                </c:pt>
                <c:pt idx="24087">
                  <c:v>-0.21795600000000001</c:v>
                </c:pt>
                <c:pt idx="24088">
                  <c:v>-0.21924199999999999</c:v>
                </c:pt>
                <c:pt idx="24089">
                  <c:v>-0.22051599999999999</c:v>
                </c:pt>
                <c:pt idx="24090">
                  <c:v>-0.22178100000000001</c:v>
                </c:pt>
                <c:pt idx="24091">
                  <c:v>-0.22303500000000001</c:v>
                </c:pt>
                <c:pt idx="24092">
                  <c:v>-0.224277</c:v>
                </c:pt>
                <c:pt idx="24093">
                  <c:v>-0.22550799999999999</c:v>
                </c:pt>
                <c:pt idx="24094">
                  <c:v>-0.226739</c:v>
                </c:pt>
                <c:pt idx="24095">
                  <c:v>-0.22797400000000001</c:v>
                </c:pt>
                <c:pt idx="24096">
                  <c:v>-0.229214</c:v>
                </c:pt>
                <c:pt idx="24097">
                  <c:v>-0.230457</c:v>
                </c:pt>
                <c:pt idx="24098">
                  <c:v>-0.23170199999999999</c:v>
                </c:pt>
                <c:pt idx="24099">
                  <c:v>-0.23294200000000001</c:v>
                </c:pt>
                <c:pt idx="24100">
                  <c:v>-0.234177</c:v>
                </c:pt>
                <c:pt idx="24101">
                  <c:v>-0.23541000000000001</c:v>
                </c:pt>
                <c:pt idx="24102">
                  <c:v>-0.23664399999999999</c:v>
                </c:pt>
                <c:pt idx="24103">
                  <c:v>-0.23787800000000001</c:v>
                </c:pt>
                <c:pt idx="24104">
                  <c:v>-0.23910699999999999</c:v>
                </c:pt>
                <c:pt idx="24105">
                  <c:v>-0.24032999999999999</c:v>
                </c:pt>
                <c:pt idx="24106">
                  <c:v>-0.24154400000000001</c:v>
                </c:pt>
                <c:pt idx="24107">
                  <c:v>-0.24274999999999999</c:v>
                </c:pt>
                <c:pt idx="24108">
                  <c:v>-0.243946</c:v>
                </c:pt>
                <c:pt idx="24109">
                  <c:v>-0.24513499999999999</c:v>
                </c:pt>
                <c:pt idx="24110">
                  <c:v>-0.24632499999999999</c:v>
                </c:pt>
                <c:pt idx="24111">
                  <c:v>-0.24752099999999999</c:v>
                </c:pt>
                <c:pt idx="24112">
                  <c:v>-0.248726</c:v>
                </c:pt>
                <c:pt idx="24113">
                  <c:v>-0.24994</c:v>
                </c:pt>
                <c:pt idx="24114">
                  <c:v>-0.25115999999999999</c:v>
                </c:pt>
                <c:pt idx="24115">
                  <c:v>-0.252382</c:v>
                </c:pt>
                <c:pt idx="24116">
                  <c:v>-0.253604</c:v>
                </c:pt>
                <c:pt idx="24117">
                  <c:v>-0.254826</c:v>
                </c:pt>
                <c:pt idx="24118">
                  <c:v>-0.256046</c:v>
                </c:pt>
                <c:pt idx="24119">
                  <c:v>-0.25726900000000003</c:v>
                </c:pt>
                <c:pt idx="24120">
                  <c:v>-0.25849899999999998</c:v>
                </c:pt>
                <c:pt idx="24121">
                  <c:v>-0.259741</c:v>
                </c:pt>
                <c:pt idx="24122">
                  <c:v>-0.26099800000000001</c:v>
                </c:pt>
                <c:pt idx="24123">
                  <c:v>-0.26227099999999998</c:v>
                </c:pt>
                <c:pt idx="24124">
                  <c:v>-0.26355600000000001</c:v>
                </c:pt>
                <c:pt idx="24125">
                  <c:v>-0.26485799999999998</c:v>
                </c:pt>
                <c:pt idx="24126">
                  <c:v>-0.266181</c:v>
                </c:pt>
                <c:pt idx="24127">
                  <c:v>-0.26752399999999998</c:v>
                </c:pt>
                <c:pt idx="24128">
                  <c:v>-0.26888499999999999</c:v>
                </c:pt>
                <c:pt idx="24129">
                  <c:v>-0.27026499999999998</c:v>
                </c:pt>
                <c:pt idx="24130">
                  <c:v>-0.27166899999999999</c:v>
                </c:pt>
                <c:pt idx="24131">
                  <c:v>-0.27309</c:v>
                </c:pt>
                <c:pt idx="24132">
                  <c:v>-0.27451999999999999</c:v>
                </c:pt>
                <c:pt idx="24133">
                  <c:v>-0.27595700000000001</c:v>
                </c:pt>
                <c:pt idx="24134">
                  <c:v>-0.27739599999999998</c:v>
                </c:pt>
                <c:pt idx="24135">
                  <c:v>-0.27883599999999997</c:v>
                </c:pt>
                <c:pt idx="24136">
                  <c:v>-0.28027099999999999</c:v>
                </c:pt>
                <c:pt idx="24137">
                  <c:v>-0.28170899999999999</c:v>
                </c:pt>
                <c:pt idx="24138">
                  <c:v>-0.28315400000000002</c:v>
                </c:pt>
                <c:pt idx="24139">
                  <c:v>-0.28460800000000003</c:v>
                </c:pt>
                <c:pt idx="24140">
                  <c:v>-0.28606799999999999</c:v>
                </c:pt>
                <c:pt idx="24141">
                  <c:v>-0.28753499999999999</c:v>
                </c:pt>
                <c:pt idx="24142">
                  <c:v>-0.28901300000000002</c:v>
                </c:pt>
                <c:pt idx="24143">
                  <c:v>-0.29049900000000001</c:v>
                </c:pt>
                <c:pt idx="24144">
                  <c:v>-0.291989</c:v>
                </c:pt>
                <c:pt idx="24145">
                  <c:v>-0.293485</c:v>
                </c:pt>
                <c:pt idx="24146">
                  <c:v>-0.294991</c:v>
                </c:pt>
                <c:pt idx="24147">
                  <c:v>-0.29651</c:v>
                </c:pt>
                <c:pt idx="24148">
                  <c:v>-0.298037</c:v>
                </c:pt>
                <c:pt idx="24149">
                  <c:v>-0.29956300000000002</c:v>
                </c:pt>
                <c:pt idx="24150">
                  <c:v>-0.30108400000000002</c:v>
                </c:pt>
                <c:pt idx="24151">
                  <c:v>-0.30259900000000001</c:v>
                </c:pt>
                <c:pt idx="24152">
                  <c:v>-0.30411300000000002</c:v>
                </c:pt>
                <c:pt idx="24153">
                  <c:v>-0.30563499999999999</c:v>
                </c:pt>
                <c:pt idx="24154">
                  <c:v>-0.30717</c:v>
                </c:pt>
                <c:pt idx="24155">
                  <c:v>-0.30871900000000002</c:v>
                </c:pt>
                <c:pt idx="24156">
                  <c:v>-0.31026700000000002</c:v>
                </c:pt>
                <c:pt idx="24157">
                  <c:v>-0.311805</c:v>
                </c:pt>
                <c:pt idx="24158">
                  <c:v>-0.31332399999999999</c:v>
                </c:pt>
                <c:pt idx="24159">
                  <c:v>-0.31482399999999999</c:v>
                </c:pt>
                <c:pt idx="24160">
                  <c:v>-0.316303</c:v>
                </c:pt>
                <c:pt idx="24161">
                  <c:v>-0.31775999999999999</c:v>
                </c:pt>
                <c:pt idx="24162">
                  <c:v>-0.31919500000000001</c:v>
                </c:pt>
                <c:pt idx="24163">
                  <c:v>-0.320608</c:v>
                </c:pt>
                <c:pt idx="24164">
                  <c:v>-0.32199899999999998</c:v>
                </c:pt>
                <c:pt idx="24165">
                  <c:v>-0.32336300000000001</c:v>
                </c:pt>
                <c:pt idx="24166">
                  <c:v>-0.32469500000000001</c:v>
                </c:pt>
                <c:pt idx="24167">
                  <c:v>-0.325988</c:v>
                </c:pt>
                <c:pt idx="24168">
                  <c:v>-0.327239</c:v>
                </c:pt>
                <c:pt idx="24169">
                  <c:v>-0.32845000000000002</c:v>
                </c:pt>
                <c:pt idx="24170">
                  <c:v>-0.32962599999999997</c:v>
                </c:pt>
                <c:pt idx="24171">
                  <c:v>-0.33076899999999998</c:v>
                </c:pt>
                <c:pt idx="24172">
                  <c:v>-0.33187499999999998</c:v>
                </c:pt>
                <c:pt idx="24173">
                  <c:v>-0.33293699999999998</c:v>
                </c:pt>
                <c:pt idx="24174">
                  <c:v>-0.33395000000000002</c:v>
                </c:pt>
                <c:pt idx="24175">
                  <c:v>-0.33490599999999998</c:v>
                </c:pt>
                <c:pt idx="24176">
                  <c:v>-0.33579500000000001</c:v>
                </c:pt>
                <c:pt idx="24177">
                  <c:v>-0.33660899999999999</c:v>
                </c:pt>
                <c:pt idx="24178">
                  <c:v>-0.337343</c:v>
                </c:pt>
                <c:pt idx="24179">
                  <c:v>-0.33799200000000001</c:v>
                </c:pt>
                <c:pt idx="24180">
                  <c:v>-0.33855800000000003</c:v>
                </c:pt>
                <c:pt idx="24181">
                  <c:v>-0.33904200000000001</c:v>
                </c:pt>
                <c:pt idx="24182">
                  <c:v>-0.339451</c:v>
                </c:pt>
                <c:pt idx="24183">
                  <c:v>-0.33978599999999998</c:v>
                </c:pt>
                <c:pt idx="24184">
                  <c:v>-0.34004099999999998</c:v>
                </c:pt>
                <c:pt idx="24185">
                  <c:v>-0.34020400000000001</c:v>
                </c:pt>
                <c:pt idx="24186">
                  <c:v>-0.34027000000000002</c:v>
                </c:pt>
                <c:pt idx="24187">
                  <c:v>-0.34024500000000002</c:v>
                </c:pt>
                <c:pt idx="24188">
                  <c:v>-0.34013500000000002</c:v>
                </c:pt>
                <c:pt idx="24189">
                  <c:v>-0.33994400000000002</c:v>
                </c:pt>
                <c:pt idx="24190">
                  <c:v>-0.339671</c:v>
                </c:pt>
                <c:pt idx="24191">
                  <c:v>-0.33931699999999998</c:v>
                </c:pt>
                <c:pt idx="24192">
                  <c:v>-0.33888400000000002</c:v>
                </c:pt>
                <c:pt idx="24193">
                  <c:v>-0.33836300000000002</c:v>
                </c:pt>
                <c:pt idx="24194">
                  <c:v>-0.33774700000000002</c:v>
                </c:pt>
                <c:pt idx="24195">
                  <c:v>-0.33703300000000003</c:v>
                </c:pt>
                <c:pt idx="24196">
                  <c:v>-0.33621800000000002</c:v>
                </c:pt>
                <c:pt idx="24197">
                  <c:v>-0.33529999999999999</c:v>
                </c:pt>
                <c:pt idx="24198">
                  <c:v>-0.33427699999999999</c:v>
                </c:pt>
                <c:pt idx="24199">
                  <c:v>-0.33314899999999997</c:v>
                </c:pt>
                <c:pt idx="24200">
                  <c:v>-0.33191500000000002</c:v>
                </c:pt>
                <c:pt idx="24201">
                  <c:v>-0.33057199999999998</c:v>
                </c:pt>
                <c:pt idx="24202">
                  <c:v>-0.32911899999999999</c:v>
                </c:pt>
                <c:pt idx="24203">
                  <c:v>-0.32756000000000002</c:v>
                </c:pt>
                <c:pt idx="24204">
                  <c:v>-0.32589800000000002</c:v>
                </c:pt>
                <c:pt idx="24205">
                  <c:v>-0.32413399999999998</c:v>
                </c:pt>
                <c:pt idx="24206">
                  <c:v>-0.322268</c:v>
                </c:pt>
                <c:pt idx="24207">
                  <c:v>-0.320301</c:v>
                </c:pt>
                <c:pt idx="24208">
                  <c:v>-0.31823099999999999</c:v>
                </c:pt>
                <c:pt idx="24209">
                  <c:v>-0.31605499999999997</c:v>
                </c:pt>
                <c:pt idx="24210">
                  <c:v>-0.313774</c:v>
                </c:pt>
                <c:pt idx="24211">
                  <c:v>-0.31139299999999998</c:v>
                </c:pt>
                <c:pt idx="24212">
                  <c:v>-0.30891200000000002</c:v>
                </c:pt>
                <c:pt idx="24213">
                  <c:v>-0.30632999999999999</c:v>
                </c:pt>
                <c:pt idx="24214">
                  <c:v>-0.30364600000000003</c:v>
                </c:pt>
                <c:pt idx="24215">
                  <c:v>-0.300867</c:v>
                </c:pt>
                <c:pt idx="24216">
                  <c:v>-0.29799599999999998</c:v>
                </c:pt>
                <c:pt idx="24217">
                  <c:v>-0.29503299999999999</c:v>
                </c:pt>
                <c:pt idx="24218">
                  <c:v>-0.29198200000000002</c:v>
                </c:pt>
                <c:pt idx="24219">
                  <c:v>-0.28884900000000002</c:v>
                </c:pt>
                <c:pt idx="24220">
                  <c:v>-0.285638</c:v>
                </c:pt>
                <c:pt idx="24221">
                  <c:v>-0.28235300000000002</c:v>
                </c:pt>
                <c:pt idx="24222">
                  <c:v>-0.278997</c:v>
                </c:pt>
                <c:pt idx="24223">
                  <c:v>-0.27557500000000001</c:v>
                </c:pt>
                <c:pt idx="24224">
                  <c:v>-0.27208700000000002</c:v>
                </c:pt>
                <c:pt idx="24225">
                  <c:v>-0.26853399999999999</c:v>
                </c:pt>
                <c:pt idx="24226">
                  <c:v>-0.26491700000000001</c:v>
                </c:pt>
                <c:pt idx="24227">
                  <c:v>-0.261239</c:v>
                </c:pt>
                <c:pt idx="24228">
                  <c:v>-0.25750499999999998</c:v>
                </c:pt>
                <c:pt idx="24229">
                  <c:v>-0.25371899999999997</c:v>
                </c:pt>
                <c:pt idx="24230">
                  <c:v>-0.249884</c:v>
                </c:pt>
                <c:pt idx="24231">
                  <c:v>-0.246004</c:v>
                </c:pt>
                <c:pt idx="24232">
                  <c:v>-0.24207799999999999</c:v>
                </c:pt>
                <c:pt idx="24233">
                  <c:v>-0.23810999999999999</c:v>
                </c:pt>
                <c:pt idx="24234">
                  <c:v>-0.234102</c:v>
                </c:pt>
                <c:pt idx="24235">
                  <c:v>-0.23005999999999999</c:v>
                </c:pt>
                <c:pt idx="24236">
                  <c:v>-0.22598799999999999</c:v>
                </c:pt>
                <c:pt idx="24237">
                  <c:v>-0.221888</c:v>
                </c:pt>
                <c:pt idx="24238">
                  <c:v>-0.21776300000000001</c:v>
                </c:pt>
                <c:pt idx="24239">
                  <c:v>-0.213616</c:v>
                </c:pt>
                <c:pt idx="24240">
                  <c:v>-0.209451</c:v>
                </c:pt>
                <c:pt idx="24241">
                  <c:v>-0.20527200000000001</c:v>
                </c:pt>
                <c:pt idx="24242">
                  <c:v>-0.20108100000000001</c:v>
                </c:pt>
                <c:pt idx="24243">
                  <c:v>-0.196882</c:v>
                </c:pt>
                <c:pt idx="24244">
                  <c:v>-0.19267400000000001</c:v>
                </c:pt>
                <c:pt idx="24245">
                  <c:v>-0.18845700000000001</c:v>
                </c:pt>
                <c:pt idx="24246">
                  <c:v>-0.18423800000000001</c:v>
                </c:pt>
                <c:pt idx="24247">
                  <c:v>-0.180031</c:v>
                </c:pt>
                <c:pt idx="24248">
                  <c:v>-0.17584900000000001</c:v>
                </c:pt>
                <c:pt idx="24249">
                  <c:v>-0.17169599999999999</c:v>
                </c:pt>
                <c:pt idx="24250">
                  <c:v>-0.167574</c:v>
                </c:pt>
                <c:pt idx="24251">
                  <c:v>-0.16348299999999999</c:v>
                </c:pt>
                <c:pt idx="24252">
                  <c:v>-0.15942700000000001</c:v>
                </c:pt>
                <c:pt idx="24253">
                  <c:v>-0.15540999999999999</c:v>
                </c:pt>
                <c:pt idx="24254">
                  <c:v>-0.15143499999999999</c:v>
                </c:pt>
                <c:pt idx="24255">
                  <c:v>-0.14751</c:v>
                </c:pt>
                <c:pt idx="24256">
                  <c:v>-0.14364299999999999</c:v>
                </c:pt>
                <c:pt idx="24257">
                  <c:v>-0.13983899999999999</c:v>
                </c:pt>
                <c:pt idx="24258">
                  <c:v>-0.136099</c:v>
                </c:pt>
                <c:pt idx="24259">
                  <c:v>-0.13242499999999999</c:v>
                </c:pt>
                <c:pt idx="24260">
                  <c:v>-0.12881999999999999</c:v>
                </c:pt>
                <c:pt idx="24261">
                  <c:v>-0.12528500000000001</c:v>
                </c:pt>
                <c:pt idx="24262">
                  <c:v>-0.12182</c:v>
                </c:pt>
                <c:pt idx="24263">
                  <c:v>-0.118434</c:v>
                </c:pt>
                <c:pt idx="24264">
                  <c:v>-0.11513</c:v>
                </c:pt>
                <c:pt idx="24265">
                  <c:v>-0.111913</c:v>
                </c:pt>
                <c:pt idx="24266">
                  <c:v>-0.10878699999999999</c:v>
                </c:pt>
                <c:pt idx="24267">
                  <c:v>-0.10575900000000001</c:v>
                </c:pt>
                <c:pt idx="24268">
                  <c:v>-0.102828</c:v>
                </c:pt>
                <c:pt idx="24269">
                  <c:v>-9.9996199999999993E-2</c:v>
                </c:pt>
                <c:pt idx="24270">
                  <c:v>-9.7267199999999998E-2</c:v>
                </c:pt>
                <c:pt idx="24271">
                  <c:v>-9.4648300000000005E-2</c:v>
                </c:pt>
                <c:pt idx="24272">
                  <c:v>-9.2144900000000002E-2</c:v>
                </c:pt>
                <c:pt idx="24273">
                  <c:v>-8.9759900000000004E-2</c:v>
                </c:pt>
                <c:pt idx="24274">
                  <c:v>-8.7495199999999995E-2</c:v>
                </c:pt>
                <c:pt idx="24275">
                  <c:v>-8.5352999999999998E-2</c:v>
                </c:pt>
                <c:pt idx="24276">
                  <c:v>-8.3336599999999997E-2</c:v>
                </c:pt>
                <c:pt idx="24277">
                  <c:v>-8.1447599999999995E-2</c:v>
                </c:pt>
                <c:pt idx="24278">
                  <c:v>-7.9685699999999998E-2</c:v>
                </c:pt>
                <c:pt idx="24279">
                  <c:v>-7.8052300000000005E-2</c:v>
                </c:pt>
                <c:pt idx="24280">
                  <c:v>-7.6551099999999997E-2</c:v>
                </c:pt>
                <c:pt idx="24281">
                  <c:v>-7.5184699999999993E-2</c:v>
                </c:pt>
                <c:pt idx="24282">
                  <c:v>-7.3950600000000005E-2</c:v>
                </c:pt>
                <c:pt idx="24283">
                  <c:v>-7.2845300000000002E-2</c:v>
                </c:pt>
                <c:pt idx="24284">
                  <c:v>-7.1870100000000006E-2</c:v>
                </c:pt>
                <c:pt idx="24285">
                  <c:v>-7.1029200000000001E-2</c:v>
                </c:pt>
                <c:pt idx="24286">
                  <c:v>-7.03241E-2</c:v>
                </c:pt>
                <c:pt idx="24287">
                  <c:v>-6.9754099999999999E-2</c:v>
                </c:pt>
                <c:pt idx="24288">
                  <c:v>-6.9317199999999995E-2</c:v>
                </c:pt>
                <c:pt idx="24289">
                  <c:v>-6.90109E-2</c:v>
                </c:pt>
                <c:pt idx="24290">
                  <c:v>-6.8834400000000004E-2</c:v>
                </c:pt>
                <c:pt idx="24291">
                  <c:v>-6.87889E-2</c:v>
                </c:pt>
                <c:pt idx="24292">
                  <c:v>-6.8876699999999999E-2</c:v>
                </c:pt>
                <c:pt idx="24293">
                  <c:v>-6.9098900000000005E-2</c:v>
                </c:pt>
                <c:pt idx="24294">
                  <c:v>-6.9455299999999998E-2</c:v>
                </c:pt>
                <c:pt idx="24295">
                  <c:v>-6.9942900000000002E-2</c:v>
                </c:pt>
                <c:pt idx="24296">
                  <c:v>-7.0558800000000005E-2</c:v>
                </c:pt>
                <c:pt idx="24297">
                  <c:v>-7.1302500000000005E-2</c:v>
                </c:pt>
                <c:pt idx="24298">
                  <c:v>-7.2174600000000005E-2</c:v>
                </c:pt>
                <c:pt idx="24299">
                  <c:v>-7.31739E-2</c:v>
                </c:pt>
                <c:pt idx="24300">
                  <c:v>-7.4298400000000001E-2</c:v>
                </c:pt>
                <c:pt idx="24301">
                  <c:v>-7.5545699999999993E-2</c:v>
                </c:pt>
                <c:pt idx="24302">
                  <c:v>-7.6912599999999998E-2</c:v>
                </c:pt>
                <c:pt idx="24303">
                  <c:v>-7.8396800000000003E-2</c:v>
                </c:pt>
                <c:pt idx="24304">
                  <c:v>-7.9998299999999994E-2</c:v>
                </c:pt>
                <c:pt idx="24305">
                  <c:v>-8.17161E-2</c:v>
                </c:pt>
                <c:pt idx="24306">
                  <c:v>-8.3548499999999998E-2</c:v>
                </c:pt>
                <c:pt idx="24307">
                  <c:v>-8.5494200000000006E-2</c:v>
                </c:pt>
                <c:pt idx="24308">
                  <c:v>-8.7551599999999993E-2</c:v>
                </c:pt>
                <c:pt idx="24309">
                  <c:v>-8.9714100000000005E-2</c:v>
                </c:pt>
                <c:pt idx="24310">
                  <c:v>-9.1972799999999993E-2</c:v>
                </c:pt>
                <c:pt idx="24311">
                  <c:v>-9.4324000000000005E-2</c:v>
                </c:pt>
                <c:pt idx="24312">
                  <c:v>-9.6767800000000001E-2</c:v>
                </c:pt>
                <c:pt idx="24313">
                  <c:v>-9.9302000000000001E-2</c:v>
                </c:pt>
                <c:pt idx="24314">
                  <c:v>-0.101924</c:v>
                </c:pt>
                <c:pt idx="24315">
                  <c:v>-0.104631</c:v>
                </c:pt>
                <c:pt idx="24316">
                  <c:v>-0.107423</c:v>
                </c:pt>
                <c:pt idx="24317">
                  <c:v>-0.11029799999999999</c:v>
                </c:pt>
                <c:pt idx="24318">
                  <c:v>-0.11325499999999999</c:v>
                </c:pt>
                <c:pt idx="24319">
                  <c:v>-0.116289</c:v>
                </c:pt>
                <c:pt idx="24320">
                  <c:v>-0.119392</c:v>
                </c:pt>
                <c:pt idx="24321">
                  <c:v>-0.12256</c:v>
                </c:pt>
                <c:pt idx="24322">
                  <c:v>-0.12579299999999999</c:v>
                </c:pt>
                <c:pt idx="24323">
                  <c:v>-0.12909499999999999</c:v>
                </c:pt>
                <c:pt idx="24324">
                  <c:v>-0.132468</c:v>
                </c:pt>
                <c:pt idx="24325">
                  <c:v>-0.135908</c:v>
                </c:pt>
                <c:pt idx="24326">
                  <c:v>-0.139408</c:v>
                </c:pt>
                <c:pt idx="24327">
                  <c:v>-0.14296</c:v>
                </c:pt>
                <c:pt idx="24328">
                  <c:v>-0.146564</c:v>
                </c:pt>
                <c:pt idx="24329">
                  <c:v>-0.15021599999999999</c:v>
                </c:pt>
                <c:pt idx="24330">
                  <c:v>-0.15391199999999999</c:v>
                </c:pt>
                <c:pt idx="24331">
                  <c:v>-0.15764500000000001</c:v>
                </c:pt>
                <c:pt idx="24332">
                  <c:v>-0.161412</c:v>
                </c:pt>
                <c:pt idx="24333">
                  <c:v>-0.165213</c:v>
                </c:pt>
                <c:pt idx="24334">
                  <c:v>-0.169042</c:v>
                </c:pt>
                <c:pt idx="24335">
                  <c:v>-0.17289599999999999</c:v>
                </c:pt>
                <c:pt idx="24336">
                  <c:v>-0.17677200000000001</c:v>
                </c:pt>
                <c:pt idx="24337">
                  <c:v>-0.18066099999999999</c:v>
                </c:pt>
                <c:pt idx="24338">
                  <c:v>-0.184559</c:v>
                </c:pt>
                <c:pt idx="24339">
                  <c:v>-0.18846299999999999</c:v>
                </c:pt>
                <c:pt idx="24340">
                  <c:v>-0.192352</c:v>
                </c:pt>
                <c:pt idx="24341">
                  <c:v>-0.196187</c:v>
                </c:pt>
                <c:pt idx="24342">
                  <c:v>-0.199985</c:v>
                </c:pt>
                <c:pt idx="24343">
                  <c:v>-0.20378399999999999</c:v>
                </c:pt>
                <c:pt idx="24344">
                  <c:v>-0.20757100000000001</c:v>
                </c:pt>
                <c:pt idx="24345">
                  <c:v>-0.21132699999999999</c:v>
                </c:pt>
                <c:pt idx="24346">
                  <c:v>-0.215063</c:v>
                </c:pt>
                <c:pt idx="24347">
                  <c:v>-0.21878400000000001</c:v>
                </c:pt>
                <c:pt idx="24348">
                  <c:v>-0.22248799999999999</c:v>
                </c:pt>
                <c:pt idx="24349">
                  <c:v>-0.22617100000000001</c:v>
                </c:pt>
                <c:pt idx="24350">
                  <c:v>-0.229828</c:v>
                </c:pt>
                <c:pt idx="24351">
                  <c:v>-0.233456</c:v>
                </c:pt>
                <c:pt idx="24352">
                  <c:v>-0.23705399999999999</c:v>
                </c:pt>
                <c:pt idx="24353">
                  <c:v>-0.240622</c:v>
                </c:pt>
                <c:pt idx="24354">
                  <c:v>-0.24415999999999999</c:v>
                </c:pt>
                <c:pt idx="24355">
                  <c:v>-0.247664</c:v>
                </c:pt>
                <c:pt idx="24356">
                  <c:v>-0.25113400000000002</c:v>
                </c:pt>
                <c:pt idx="24357">
                  <c:v>-0.25456699999999999</c:v>
                </c:pt>
                <c:pt idx="24358">
                  <c:v>-0.25796400000000003</c:v>
                </c:pt>
                <c:pt idx="24359">
                  <c:v>-0.26132499999999997</c:v>
                </c:pt>
                <c:pt idx="24360">
                  <c:v>-0.26464900000000002</c:v>
                </c:pt>
                <c:pt idx="24361">
                  <c:v>-0.267928</c:v>
                </c:pt>
                <c:pt idx="24362">
                  <c:v>-0.27115600000000001</c:v>
                </c:pt>
                <c:pt idx="24363">
                  <c:v>-0.27432899999999999</c:v>
                </c:pt>
                <c:pt idx="24364">
                  <c:v>-0.27744200000000002</c:v>
                </c:pt>
                <c:pt idx="24365">
                  <c:v>-0.28049499999999999</c:v>
                </c:pt>
                <c:pt idx="24366">
                  <c:v>-0.28348600000000002</c:v>
                </c:pt>
                <c:pt idx="24367">
                  <c:v>-0.28641</c:v>
                </c:pt>
                <c:pt idx="24368">
                  <c:v>-0.289267</c:v>
                </c:pt>
                <c:pt idx="24369">
                  <c:v>-0.29205399999999998</c:v>
                </c:pt>
                <c:pt idx="24370">
                  <c:v>-0.29476799999999997</c:v>
                </c:pt>
                <c:pt idx="24371">
                  <c:v>-0.297406</c:v>
                </c:pt>
                <c:pt idx="24372">
                  <c:v>-0.29996400000000001</c:v>
                </c:pt>
                <c:pt idx="24373">
                  <c:v>-0.30244199999999999</c:v>
                </c:pt>
                <c:pt idx="24374">
                  <c:v>-0.304838</c:v>
                </c:pt>
                <c:pt idx="24375">
                  <c:v>-0.30715300000000001</c:v>
                </c:pt>
                <c:pt idx="24376">
                  <c:v>-0.309388</c:v>
                </c:pt>
                <c:pt idx="24377">
                  <c:v>-0.31154399999999999</c:v>
                </c:pt>
                <c:pt idx="24378">
                  <c:v>-0.31361899999999998</c:v>
                </c:pt>
                <c:pt idx="24379">
                  <c:v>-0.31561499999999998</c:v>
                </c:pt>
                <c:pt idx="24380">
                  <c:v>-0.31752900000000001</c:v>
                </c:pt>
                <c:pt idx="24381">
                  <c:v>-0.31936199999999998</c:v>
                </c:pt>
                <c:pt idx="24382">
                  <c:v>-0.32111200000000001</c:v>
                </c:pt>
                <c:pt idx="24383">
                  <c:v>-0.32277600000000001</c:v>
                </c:pt>
                <c:pt idx="24384">
                  <c:v>-0.32435199999999997</c:v>
                </c:pt>
                <c:pt idx="24385">
                  <c:v>-0.32583699999999999</c:v>
                </c:pt>
                <c:pt idx="24386">
                  <c:v>-0.32723000000000002</c:v>
                </c:pt>
                <c:pt idx="24387">
                  <c:v>-0.32853100000000002</c:v>
                </c:pt>
                <c:pt idx="24388">
                  <c:v>-0.32973799999999998</c:v>
                </c:pt>
                <c:pt idx="24389">
                  <c:v>-0.33084799999999998</c:v>
                </c:pt>
                <c:pt idx="24390">
                  <c:v>-0.33185900000000002</c:v>
                </c:pt>
                <c:pt idx="24391">
                  <c:v>-0.33276600000000001</c:v>
                </c:pt>
                <c:pt idx="24392">
                  <c:v>-0.33356999999999998</c:v>
                </c:pt>
                <c:pt idx="24393">
                  <c:v>-0.33426699999999998</c:v>
                </c:pt>
                <c:pt idx="24394">
                  <c:v>-0.33485999999999999</c:v>
                </c:pt>
                <c:pt idx="24395">
                  <c:v>-0.33534999999999998</c:v>
                </c:pt>
                <c:pt idx="24396">
                  <c:v>-0.33574100000000001</c:v>
                </c:pt>
                <c:pt idx="24397">
                  <c:v>-0.336036</c:v>
                </c:pt>
                <c:pt idx="24398">
                  <c:v>-0.33623599999999998</c:v>
                </c:pt>
                <c:pt idx="24399">
                  <c:v>-0.33634399999999998</c:v>
                </c:pt>
                <c:pt idx="24400">
                  <c:v>-0.33635900000000002</c:v>
                </c:pt>
                <c:pt idx="24401">
                  <c:v>-0.336285</c:v>
                </c:pt>
                <c:pt idx="24402">
                  <c:v>-0.33611799999999997</c:v>
                </c:pt>
                <c:pt idx="24403">
                  <c:v>-0.33585900000000002</c:v>
                </c:pt>
                <c:pt idx="24404">
                  <c:v>-0.33550600000000003</c:v>
                </c:pt>
                <c:pt idx="24405">
                  <c:v>-0.335063</c:v>
                </c:pt>
                <c:pt idx="24406">
                  <c:v>-0.33453100000000002</c:v>
                </c:pt>
                <c:pt idx="24407">
                  <c:v>-0.33390199999999998</c:v>
                </c:pt>
                <c:pt idx="24408">
                  <c:v>-0.33317099999999999</c:v>
                </c:pt>
                <c:pt idx="24409">
                  <c:v>-0.33233600000000002</c:v>
                </c:pt>
                <c:pt idx="24410">
                  <c:v>-0.33139999999999997</c:v>
                </c:pt>
                <c:pt idx="24411">
                  <c:v>-0.33036399999999999</c:v>
                </c:pt>
                <c:pt idx="24412">
                  <c:v>-0.32922800000000002</c:v>
                </c:pt>
                <c:pt idx="24413">
                  <c:v>-0.32799299999999998</c:v>
                </c:pt>
                <c:pt idx="24414">
                  <c:v>-0.326658</c:v>
                </c:pt>
                <c:pt idx="24415">
                  <c:v>-0.32521600000000001</c:v>
                </c:pt>
                <c:pt idx="24416">
                  <c:v>-0.32366699999999998</c:v>
                </c:pt>
                <c:pt idx="24417">
                  <c:v>-0.32201600000000002</c:v>
                </c:pt>
                <c:pt idx="24418">
                  <c:v>-0.32027499999999998</c:v>
                </c:pt>
                <c:pt idx="24419">
                  <c:v>-0.31844899999999998</c:v>
                </c:pt>
                <c:pt idx="24420">
                  <c:v>-0.31653900000000001</c:v>
                </c:pt>
                <c:pt idx="24421">
                  <c:v>-0.31454300000000002</c:v>
                </c:pt>
                <c:pt idx="24422">
                  <c:v>-0.31246099999999999</c:v>
                </c:pt>
                <c:pt idx="24423">
                  <c:v>-0.31029099999999998</c:v>
                </c:pt>
                <c:pt idx="24424">
                  <c:v>-0.308033</c:v>
                </c:pt>
                <c:pt idx="24425">
                  <c:v>-0.30568400000000001</c:v>
                </c:pt>
                <c:pt idx="24426">
                  <c:v>-0.30325000000000002</c:v>
                </c:pt>
                <c:pt idx="24427">
                  <c:v>-0.300734</c:v>
                </c:pt>
                <c:pt idx="24428">
                  <c:v>-0.29814400000000002</c:v>
                </c:pt>
                <c:pt idx="24429">
                  <c:v>-0.29548200000000002</c:v>
                </c:pt>
                <c:pt idx="24430">
                  <c:v>-0.29275000000000001</c:v>
                </c:pt>
                <c:pt idx="24431">
                  <c:v>-0.28994799999999998</c:v>
                </c:pt>
                <c:pt idx="24432">
                  <c:v>-0.287082</c:v>
                </c:pt>
                <c:pt idx="24433">
                  <c:v>-0.28415499999999999</c:v>
                </c:pt>
                <c:pt idx="24434">
                  <c:v>-0.28114800000000001</c:v>
                </c:pt>
                <c:pt idx="24435">
                  <c:v>-0.27804200000000001</c:v>
                </c:pt>
                <c:pt idx="24436">
                  <c:v>-0.27485599999999999</c:v>
                </c:pt>
                <c:pt idx="24437">
                  <c:v>-0.27160600000000001</c:v>
                </c:pt>
                <c:pt idx="24438">
                  <c:v>-0.26828200000000002</c:v>
                </c:pt>
                <c:pt idx="24439">
                  <c:v>-0.26488200000000001</c:v>
                </c:pt>
                <c:pt idx="24440">
                  <c:v>-0.26141399999999998</c:v>
                </c:pt>
                <c:pt idx="24441">
                  <c:v>-0.25788100000000003</c:v>
                </c:pt>
                <c:pt idx="24442">
                  <c:v>-0.25428400000000001</c:v>
                </c:pt>
                <c:pt idx="24443">
                  <c:v>-0.25062400000000001</c:v>
                </c:pt>
                <c:pt idx="24444">
                  <c:v>-0.24690100000000001</c:v>
                </c:pt>
                <c:pt idx="24445">
                  <c:v>-0.243114</c:v>
                </c:pt>
                <c:pt idx="24446">
                  <c:v>-0.23926500000000001</c:v>
                </c:pt>
                <c:pt idx="24447">
                  <c:v>-0.23535800000000001</c:v>
                </c:pt>
                <c:pt idx="24448">
                  <c:v>-0.23139799999999999</c:v>
                </c:pt>
                <c:pt idx="24449">
                  <c:v>-0.22739200000000001</c:v>
                </c:pt>
                <c:pt idx="24450">
                  <c:v>-0.22334200000000001</c:v>
                </c:pt>
                <c:pt idx="24451">
                  <c:v>-0.219253</c:v>
                </c:pt>
                <c:pt idx="24452">
                  <c:v>-0.21512800000000001</c:v>
                </c:pt>
                <c:pt idx="24453">
                  <c:v>-0.21096899999999999</c:v>
                </c:pt>
                <c:pt idx="24454">
                  <c:v>-0.20678299999999999</c:v>
                </c:pt>
                <c:pt idx="24455">
                  <c:v>-0.20257</c:v>
                </c:pt>
                <c:pt idx="24456">
                  <c:v>-0.19833000000000001</c:v>
                </c:pt>
                <c:pt idx="24457">
                  <c:v>-0.19406499999999999</c:v>
                </c:pt>
                <c:pt idx="24458">
                  <c:v>-0.189779</c:v>
                </c:pt>
                <c:pt idx="24459">
                  <c:v>-0.185475</c:v>
                </c:pt>
                <c:pt idx="24460">
                  <c:v>-0.18115400000000001</c:v>
                </c:pt>
                <c:pt idx="24461">
                  <c:v>-0.176816</c:v>
                </c:pt>
                <c:pt idx="24462">
                  <c:v>-0.172462</c:v>
                </c:pt>
                <c:pt idx="24463">
                  <c:v>-0.16809499999999999</c:v>
                </c:pt>
                <c:pt idx="24464">
                  <c:v>-0.163718</c:v>
                </c:pt>
                <c:pt idx="24465">
                  <c:v>-0.15932099999999999</c:v>
                </c:pt>
                <c:pt idx="24466">
                  <c:v>-0.15488299999999999</c:v>
                </c:pt>
                <c:pt idx="24467">
                  <c:v>-0.15041599999999999</c:v>
                </c:pt>
                <c:pt idx="24468">
                  <c:v>-0.14594499999999999</c:v>
                </c:pt>
                <c:pt idx="24469">
                  <c:v>-0.14146900000000001</c:v>
                </c:pt>
                <c:pt idx="24470">
                  <c:v>-0.13698199999999999</c:v>
                </c:pt>
                <c:pt idx="24471">
                  <c:v>-0.132492</c:v>
                </c:pt>
                <c:pt idx="24472">
                  <c:v>-0.12800700000000001</c:v>
                </c:pt>
                <c:pt idx="24473">
                  <c:v>-0.123529</c:v>
                </c:pt>
                <c:pt idx="24474">
                  <c:v>-0.119061</c:v>
                </c:pt>
                <c:pt idx="24475">
                  <c:v>-0.114602</c:v>
                </c:pt>
                <c:pt idx="24476">
                  <c:v>-0.110155</c:v>
                </c:pt>
                <c:pt idx="24477">
                  <c:v>-0.105722</c:v>
                </c:pt>
                <c:pt idx="24478">
                  <c:v>-0.10130599999999999</c:v>
                </c:pt>
                <c:pt idx="24479">
                  <c:v>-9.69111E-2</c:v>
                </c:pt>
                <c:pt idx="24480">
                  <c:v>-9.2537800000000003E-2</c:v>
                </c:pt>
                <c:pt idx="24481">
                  <c:v>-8.8190099999999993E-2</c:v>
                </c:pt>
                <c:pt idx="24482">
                  <c:v>-8.38724E-2</c:v>
                </c:pt>
                <c:pt idx="24483">
                  <c:v>-7.9588400000000004E-2</c:v>
                </c:pt>
                <c:pt idx="24484">
                  <c:v>-7.5340900000000002E-2</c:v>
                </c:pt>
                <c:pt idx="24485">
                  <c:v>-7.1132600000000004E-2</c:v>
                </c:pt>
                <c:pt idx="24486">
                  <c:v>-6.69651E-2</c:v>
                </c:pt>
                <c:pt idx="24487">
                  <c:v>-6.2839900000000004E-2</c:v>
                </c:pt>
                <c:pt idx="24488">
                  <c:v>-5.8759100000000002E-2</c:v>
                </c:pt>
                <c:pt idx="24489">
                  <c:v>-5.4725299999999998E-2</c:v>
                </c:pt>
                <c:pt idx="24490">
                  <c:v>-5.07407E-2</c:v>
                </c:pt>
                <c:pt idx="24491">
                  <c:v>-4.6807399999999999E-2</c:v>
                </c:pt>
                <c:pt idx="24492">
                  <c:v>-4.2927800000000002E-2</c:v>
                </c:pt>
                <c:pt idx="24493">
                  <c:v>-3.9104199999999999E-2</c:v>
                </c:pt>
                <c:pt idx="24494">
                  <c:v>-3.5336899999999997E-2</c:v>
                </c:pt>
                <c:pt idx="24495">
                  <c:v>-3.1626000000000001E-2</c:v>
                </c:pt>
                <c:pt idx="24496">
                  <c:v>-2.7973600000000001E-2</c:v>
                </c:pt>
                <c:pt idx="24497">
                  <c:v>-2.43821E-2</c:v>
                </c:pt>
                <c:pt idx="24498">
                  <c:v>-2.0854500000000002E-2</c:v>
                </c:pt>
                <c:pt idx="24499">
                  <c:v>-1.73946E-2</c:v>
                </c:pt>
                <c:pt idx="24500">
                  <c:v>-1.40047E-2</c:v>
                </c:pt>
                <c:pt idx="24501">
                  <c:v>-1.06853E-2</c:v>
                </c:pt>
                <c:pt idx="24502" formatCode="0.00E+00">
                  <c:v>-7.4374300000000001E-3</c:v>
                </c:pt>
                <c:pt idx="24503" formatCode="0.00E+00">
                  <c:v>-4.2630999999999997E-3</c:v>
                </c:pt>
                <c:pt idx="24504" formatCode="0.00E+00">
                  <c:v>-1.16449E-3</c:v>
                </c:pt>
                <c:pt idx="24505" formatCode="0.00E+00">
                  <c:v>1.85618E-3</c:v>
                </c:pt>
                <c:pt idx="24506" formatCode="0.00E+00">
                  <c:v>4.79613E-3</c:v>
                </c:pt>
                <c:pt idx="24507" formatCode="0.00E+00">
                  <c:v>7.6531400000000001E-3</c:v>
                </c:pt>
                <c:pt idx="24508">
                  <c:v>1.04276E-2</c:v>
                </c:pt>
                <c:pt idx="24509">
                  <c:v>1.31208E-2</c:v>
                </c:pt>
                <c:pt idx="24510">
                  <c:v>1.57314E-2</c:v>
                </c:pt>
                <c:pt idx="24511">
                  <c:v>1.82557E-2</c:v>
                </c:pt>
                <c:pt idx="24512">
                  <c:v>2.0690500000000001E-2</c:v>
                </c:pt>
                <c:pt idx="24513">
                  <c:v>2.3033100000000001E-2</c:v>
                </c:pt>
                <c:pt idx="24514">
                  <c:v>2.5282599999999999E-2</c:v>
                </c:pt>
                <c:pt idx="24515">
                  <c:v>2.7440099999999999E-2</c:v>
                </c:pt>
                <c:pt idx="24516">
                  <c:v>2.95068E-2</c:v>
                </c:pt>
                <c:pt idx="24517">
                  <c:v>3.1482000000000003E-2</c:v>
                </c:pt>
                <c:pt idx="24518">
                  <c:v>3.3363799999999999E-2</c:v>
                </c:pt>
                <c:pt idx="24519">
                  <c:v>3.5148899999999997E-2</c:v>
                </c:pt>
                <c:pt idx="24520">
                  <c:v>3.6834199999999997E-2</c:v>
                </c:pt>
                <c:pt idx="24521">
                  <c:v>3.8417199999999999E-2</c:v>
                </c:pt>
                <c:pt idx="24522">
                  <c:v>3.9895600000000003E-2</c:v>
                </c:pt>
                <c:pt idx="24523">
                  <c:v>4.12673E-2</c:v>
                </c:pt>
                <c:pt idx="24524">
                  <c:v>4.2532399999999998E-2</c:v>
                </c:pt>
                <c:pt idx="24525">
                  <c:v>4.3692500000000002E-2</c:v>
                </c:pt>
                <c:pt idx="24526">
                  <c:v>4.4747500000000003E-2</c:v>
                </c:pt>
                <c:pt idx="24527">
                  <c:v>4.5696599999999997E-2</c:v>
                </c:pt>
                <c:pt idx="24528">
                  <c:v>4.6539900000000002E-2</c:v>
                </c:pt>
                <c:pt idx="24529">
                  <c:v>4.7277E-2</c:v>
                </c:pt>
                <c:pt idx="24530">
                  <c:v>4.7906299999999999E-2</c:v>
                </c:pt>
                <c:pt idx="24531">
                  <c:v>4.8426700000000003E-2</c:v>
                </c:pt>
                <c:pt idx="24532">
                  <c:v>4.8838800000000002E-2</c:v>
                </c:pt>
                <c:pt idx="24533">
                  <c:v>4.9143699999999998E-2</c:v>
                </c:pt>
                <c:pt idx="24534">
                  <c:v>4.9341999999999997E-2</c:v>
                </c:pt>
                <c:pt idx="24535">
                  <c:v>4.9433199999999997E-2</c:v>
                </c:pt>
                <c:pt idx="24536">
                  <c:v>4.9416799999999997E-2</c:v>
                </c:pt>
                <c:pt idx="24537">
                  <c:v>4.9292200000000001E-2</c:v>
                </c:pt>
                <c:pt idx="24538">
                  <c:v>4.9058200000000003E-2</c:v>
                </c:pt>
                <c:pt idx="24539">
                  <c:v>4.8715399999999999E-2</c:v>
                </c:pt>
                <c:pt idx="24540">
                  <c:v>4.8267400000000002E-2</c:v>
                </c:pt>
                <c:pt idx="24541">
                  <c:v>4.7716099999999997E-2</c:v>
                </c:pt>
                <c:pt idx="24542">
                  <c:v>4.7060600000000001E-2</c:v>
                </c:pt>
                <c:pt idx="24543">
                  <c:v>4.6298199999999998E-2</c:v>
                </c:pt>
                <c:pt idx="24544">
                  <c:v>4.5427200000000001E-2</c:v>
                </c:pt>
                <c:pt idx="24545">
                  <c:v>4.4447599999999997E-2</c:v>
                </c:pt>
                <c:pt idx="24546">
                  <c:v>4.3362299999999999E-2</c:v>
                </c:pt>
                <c:pt idx="24547">
                  <c:v>4.2174200000000002E-2</c:v>
                </c:pt>
                <c:pt idx="24548">
                  <c:v>4.0884900000000002E-2</c:v>
                </c:pt>
                <c:pt idx="24549">
                  <c:v>3.94959E-2</c:v>
                </c:pt>
                <c:pt idx="24550">
                  <c:v>3.8008300000000002E-2</c:v>
                </c:pt>
                <c:pt idx="24551">
                  <c:v>3.6422799999999998E-2</c:v>
                </c:pt>
                <c:pt idx="24552">
                  <c:v>3.474E-2</c:v>
                </c:pt>
                <c:pt idx="24553">
                  <c:v>3.2959799999999997E-2</c:v>
                </c:pt>
                <c:pt idx="24554">
                  <c:v>3.1082599999999998E-2</c:v>
                </c:pt>
                <c:pt idx="24555">
                  <c:v>2.911E-2</c:v>
                </c:pt>
                <c:pt idx="24556">
                  <c:v>2.7045300000000001E-2</c:v>
                </c:pt>
                <c:pt idx="24557">
                  <c:v>2.4890900000000001E-2</c:v>
                </c:pt>
                <c:pt idx="24558">
                  <c:v>2.2648700000000001E-2</c:v>
                </c:pt>
                <c:pt idx="24559">
                  <c:v>2.0322099999999999E-2</c:v>
                </c:pt>
                <c:pt idx="24560">
                  <c:v>1.7914800000000002E-2</c:v>
                </c:pt>
                <c:pt idx="24561">
                  <c:v>1.54285E-2</c:v>
                </c:pt>
                <c:pt idx="24562">
                  <c:v>1.28644E-2</c:v>
                </c:pt>
                <c:pt idx="24563">
                  <c:v>1.02235E-2</c:v>
                </c:pt>
                <c:pt idx="24564" formatCode="0.00E+00">
                  <c:v>7.5073600000000002E-3</c:v>
                </c:pt>
                <c:pt idx="24565" formatCode="0.00E+00">
                  <c:v>4.71829E-3</c:v>
                </c:pt>
                <c:pt idx="24566" formatCode="0.00E+00">
                  <c:v>1.8586E-3</c:v>
                </c:pt>
                <c:pt idx="24567" formatCode="0.00E+00">
                  <c:v>-1.0698299999999999E-3</c:v>
                </c:pt>
                <c:pt idx="24568" formatCode="0.00E+00">
                  <c:v>-4.0649099999999997E-3</c:v>
                </c:pt>
                <c:pt idx="24569" formatCode="0.00E+00">
                  <c:v>-7.1236499999999996E-3</c:v>
                </c:pt>
                <c:pt idx="24570">
                  <c:v>-1.02425E-2</c:v>
                </c:pt>
                <c:pt idx="24571">
                  <c:v>-1.3418299999999999E-2</c:v>
                </c:pt>
                <c:pt idx="24572">
                  <c:v>-1.66485E-2</c:v>
                </c:pt>
                <c:pt idx="24573">
                  <c:v>-1.9931000000000001E-2</c:v>
                </c:pt>
                <c:pt idx="24574">
                  <c:v>-2.32628E-2</c:v>
                </c:pt>
                <c:pt idx="24575">
                  <c:v>-2.6640899999999999E-2</c:v>
                </c:pt>
                <c:pt idx="24576">
                  <c:v>-3.0061600000000001E-2</c:v>
                </c:pt>
                <c:pt idx="24577">
                  <c:v>-3.3520899999999999E-2</c:v>
                </c:pt>
                <c:pt idx="24578">
                  <c:v>-3.7015199999999998E-2</c:v>
                </c:pt>
                <c:pt idx="24579">
                  <c:v>-4.0541599999999997E-2</c:v>
                </c:pt>
                <c:pt idx="24580">
                  <c:v>-4.4096299999999998E-2</c:v>
                </c:pt>
                <c:pt idx="24581">
                  <c:v>-4.76754E-2</c:v>
                </c:pt>
                <c:pt idx="24582">
                  <c:v>-5.1275000000000001E-2</c:v>
                </c:pt>
                <c:pt idx="24583">
                  <c:v>-5.4891299999999997E-2</c:v>
                </c:pt>
                <c:pt idx="24584">
                  <c:v>-5.8520700000000002E-2</c:v>
                </c:pt>
                <c:pt idx="24585">
                  <c:v>-6.2159699999999998E-2</c:v>
                </c:pt>
                <c:pt idx="24586">
                  <c:v>-6.5805199999999994E-2</c:v>
                </c:pt>
                <c:pt idx="24587">
                  <c:v>-6.9453000000000001E-2</c:v>
                </c:pt>
                <c:pt idx="24588">
                  <c:v>-7.3098899999999994E-2</c:v>
                </c:pt>
                <c:pt idx="24589">
                  <c:v>-7.6738100000000004E-2</c:v>
                </c:pt>
                <c:pt idx="24590">
                  <c:v>-8.0366800000000002E-2</c:v>
                </c:pt>
                <c:pt idx="24591">
                  <c:v>-8.3982000000000001E-2</c:v>
                </c:pt>
                <c:pt idx="24592">
                  <c:v>-8.7581400000000004E-2</c:v>
                </c:pt>
                <c:pt idx="24593">
                  <c:v>-9.1162000000000007E-2</c:v>
                </c:pt>
                <c:pt idx="24594">
                  <c:v>-9.4720899999999997E-2</c:v>
                </c:pt>
                <c:pt idx="24595">
                  <c:v>-9.82547E-2</c:v>
                </c:pt>
                <c:pt idx="24596">
                  <c:v>-0.10176</c:v>
                </c:pt>
                <c:pt idx="24597">
                  <c:v>-0.10523299999999999</c:v>
                </c:pt>
                <c:pt idx="24598">
                  <c:v>-0.108672</c:v>
                </c:pt>
                <c:pt idx="24599">
                  <c:v>-0.112072</c:v>
                </c:pt>
                <c:pt idx="24600">
                  <c:v>-0.11543100000000001</c:v>
                </c:pt>
                <c:pt idx="24601">
                  <c:v>-0.118744</c:v>
                </c:pt>
                <c:pt idx="24602">
                  <c:v>-0.122007</c:v>
                </c:pt>
                <c:pt idx="24603">
                  <c:v>-0.12521699999999999</c:v>
                </c:pt>
                <c:pt idx="24604">
                  <c:v>-0.12837200000000001</c:v>
                </c:pt>
                <c:pt idx="24605">
                  <c:v>-0.131468</c:v>
                </c:pt>
                <c:pt idx="24606">
                  <c:v>-0.13450200000000001</c:v>
                </c:pt>
                <c:pt idx="24607">
                  <c:v>-0.13746900000000001</c:v>
                </c:pt>
                <c:pt idx="24608">
                  <c:v>-0.14036799999999999</c:v>
                </c:pt>
                <c:pt idx="24609">
                  <c:v>-0.14319399999999999</c:v>
                </c:pt>
                <c:pt idx="24610">
                  <c:v>-0.14594599999999999</c:v>
                </c:pt>
                <c:pt idx="24611">
                  <c:v>-0.148619</c:v>
                </c:pt>
                <c:pt idx="24612">
                  <c:v>-0.15121000000000001</c:v>
                </c:pt>
                <c:pt idx="24613">
                  <c:v>-0.15371699999999999</c:v>
                </c:pt>
                <c:pt idx="24614">
                  <c:v>-0.156136</c:v>
                </c:pt>
                <c:pt idx="24615">
                  <c:v>-0.15846399999999999</c:v>
                </c:pt>
                <c:pt idx="24616">
                  <c:v>-0.16069900000000001</c:v>
                </c:pt>
                <c:pt idx="24617">
                  <c:v>-0.16283900000000001</c:v>
                </c:pt>
                <c:pt idx="24618">
                  <c:v>-0.164882</c:v>
                </c:pt>
                <c:pt idx="24619">
                  <c:v>-0.166823</c:v>
                </c:pt>
                <c:pt idx="24620">
                  <c:v>-0.168659</c:v>
                </c:pt>
                <c:pt idx="24621">
                  <c:v>-0.17038900000000001</c:v>
                </c:pt>
                <c:pt idx="24622">
                  <c:v>-0.172011</c:v>
                </c:pt>
                <c:pt idx="24623">
                  <c:v>-0.17352400000000001</c:v>
                </c:pt>
                <c:pt idx="24624">
                  <c:v>-0.174925</c:v>
                </c:pt>
                <c:pt idx="24625">
                  <c:v>-0.17621400000000001</c:v>
                </c:pt>
                <c:pt idx="24626">
                  <c:v>-0.17738899999999999</c:v>
                </c:pt>
                <c:pt idx="24627">
                  <c:v>-0.178449</c:v>
                </c:pt>
                <c:pt idx="24628">
                  <c:v>-0.179393</c:v>
                </c:pt>
                <c:pt idx="24629">
                  <c:v>-0.18021899999999999</c:v>
                </c:pt>
                <c:pt idx="24630">
                  <c:v>-0.180926</c:v>
                </c:pt>
                <c:pt idx="24631">
                  <c:v>-0.18151400000000001</c:v>
                </c:pt>
                <c:pt idx="24632">
                  <c:v>-0.181979</c:v>
                </c:pt>
                <c:pt idx="24633">
                  <c:v>-0.18232100000000001</c:v>
                </c:pt>
                <c:pt idx="24634">
                  <c:v>-0.18253900000000001</c:v>
                </c:pt>
                <c:pt idx="24635">
                  <c:v>-0.18263299999999999</c:v>
                </c:pt>
                <c:pt idx="24636">
                  <c:v>-0.18260100000000001</c:v>
                </c:pt>
                <c:pt idx="24637">
                  <c:v>-0.18244199999999999</c:v>
                </c:pt>
                <c:pt idx="24638">
                  <c:v>-0.18215600000000001</c:v>
                </c:pt>
                <c:pt idx="24639">
                  <c:v>-0.18174299999999999</c:v>
                </c:pt>
                <c:pt idx="24640">
                  <c:v>-0.181202</c:v>
                </c:pt>
                <c:pt idx="24641">
                  <c:v>-0.180533</c:v>
                </c:pt>
                <c:pt idx="24642">
                  <c:v>-0.17973600000000001</c:v>
                </c:pt>
                <c:pt idx="24643">
                  <c:v>-0.178811</c:v>
                </c:pt>
                <c:pt idx="24644">
                  <c:v>-0.177758</c:v>
                </c:pt>
                <c:pt idx="24645">
                  <c:v>-0.17657900000000001</c:v>
                </c:pt>
                <c:pt idx="24646">
                  <c:v>-0.17527300000000001</c:v>
                </c:pt>
                <c:pt idx="24647">
                  <c:v>-0.173842</c:v>
                </c:pt>
                <c:pt idx="24648">
                  <c:v>-0.17228499999999999</c:v>
                </c:pt>
                <c:pt idx="24649">
                  <c:v>-0.17060400000000001</c:v>
                </c:pt>
                <c:pt idx="24650">
                  <c:v>-0.168797</c:v>
                </c:pt>
                <c:pt idx="24651">
                  <c:v>-0.16686599999999999</c:v>
                </c:pt>
                <c:pt idx="24652">
                  <c:v>-0.16481199999999999</c:v>
                </c:pt>
                <c:pt idx="24653">
                  <c:v>-0.162636</c:v>
                </c:pt>
                <c:pt idx="24654">
                  <c:v>-0.16033900000000001</c:v>
                </c:pt>
                <c:pt idx="24655">
                  <c:v>-0.15792500000000001</c:v>
                </c:pt>
                <c:pt idx="24656">
                  <c:v>-0.155393</c:v>
                </c:pt>
                <c:pt idx="24657">
                  <c:v>-0.15274599999999999</c:v>
                </c:pt>
                <c:pt idx="24658">
                  <c:v>-0.14998600000000001</c:v>
                </c:pt>
                <c:pt idx="24659">
                  <c:v>-0.147115</c:v>
                </c:pt>
                <c:pt idx="24660">
                  <c:v>-0.14413400000000001</c:v>
                </c:pt>
                <c:pt idx="24661">
                  <c:v>-0.141046</c:v>
                </c:pt>
                <c:pt idx="24662">
                  <c:v>-0.137852</c:v>
                </c:pt>
                <c:pt idx="24663">
                  <c:v>-0.13455400000000001</c:v>
                </c:pt>
                <c:pt idx="24664">
                  <c:v>-0.13115499999999999</c:v>
                </c:pt>
                <c:pt idx="24665">
                  <c:v>-0.12765699999999999</c:v>
                </c:pt>
                <c:pt idx="24666">
                  <c:v>-0.12406200000000001</c:v>
                </c:pt>
                <c:pt idx="24667">
                  <c:v>-0.12037399999999999</c:v>
                </c:pt>
                <c:pt idx="24668">
                  <c:v>-0.116595</c:v>
                </c:pt>
                <c:pt idx="24669">
                  <c:v>-0.11272799999999999</c:v>
                </c:pt>
                <c:pt idx="24670">
                  <c:v>-0.108776</c:v>
                </c:pt>
                <c:pt idx="24671">
                  <c:v>-0.104741</c:v>
                </c:pt>
                <c:pt idx="24672">
                  <c:v>-0.10062500000000001</c:v>
                </c:pt>
                <c:pt idx="24673">
                  <c:v>-9.6432699999999996E-2</c:v>
                </c:pt>
                <c:pt idx="24674">
                  <c:v>-9.2166499999999998E-2</c:v>
                </c:pt>
                <c:pt idx="24675">
                  <c:v>-8.7829699999999997E-2</c:v>
                </c:pt>
                <c:pt idx="24676">
                  <c:v>-8.3425600000000003E-2</c:v>
                </c:pt>
                <c:pt idx="24677">
                  <c:v>-7.89575E-2</c:v>
                </c:pt>
                <c:pt idx="24678">
                  <c:v>-7.4429400000000007E-2</c:v>
                </c:pt>
                <c:pt idx="24679">
                  <c:v>-6.9845000000000004E-2</c:v>
                </c:pt>
                <c:pt idx="24680">
                  <c:v>-6.5207200000000007E-2</c:v>
                </c:pt>
                <c:pt idx="24681">
                  <c:v>-6.0518700000000002E-2</c:v>
                </c:pt>
                <c:pt idx="24682">
                  <c:v>-5.5782400000000003E-2</c:v>
                </c:pt>
                <c:pt idx="24683">
                  <c:v>-5.1001699999999997E-2</c:v>
                </c:pt>
                <c:pt idx="24684">
                  <c:v>-4.61798E-2</c:v>
                </c:pt>
                <c:pt idx="24685">
                  <c:v>-4.13199E-2</c:v>
                </c:pt>
                <c:pt idx="24686">
                  <c:v>-3.64255E-2</c:v>
                </c:pt>
                <c:pt idx="24687">
                  <c:v>-3.1500599999999997E-2</c:v>
                </c:pt>
                <c:pt idx="24688">
                  <c:v>-2.6549199999999998E-2</c:v>
                </c:pt>
                <c:pt idx="24689">
                  <c:v>-2.1575E-2</c:v>
                </c:pt>
                <c:pt idx="24690">
                  <c:v>-1.6581499999999999E-2</c:v>
                </c:pt>
                <c:pt idx="24691">
                  <c:v>-1.1572000000000001E-2</c:v>
                </c:pt>
                <c:pt idx="24692" formatCode="0.00E+00">
                  <c:v>-6.54975E-3</c:v>
                </c:pt>
                <c:pt idx="24693" formatCode="0.00E+00">
                  <c:v>-1.51844E-3</c:v>
                </c:pt>
                <c:pt idx="24694" formatCode="0.00E+00">
                  <c:v>3.5178599999999998E-3</c:v>
                </c:pt>
                <c:pt idx="24695" formatCode="0.00E+00">
                  <c:v>8.5550999999999995E-3</c:v>
                </c:pt>
                <c:pt idx="24696">
                  <c:v>1.35893E-2</c:v>
                </c:pt>
                <c:pt idx="24697">
                  <c:v>1.86167E-2</c:v>
                </c:pt>
                <c:pt idx="24698">
                  <c:v>2.36338E-2</c:v>
                </c:pt>
                <c:pt idx="24699">
                  <c:v>2.8637599999999999E-2</c:v>
                </c:pt>
                <c:pt idx="24700">
                  <c:v>3.3624800000000003E-2</c:v>
                </c:pt>
                <c:pt idx="24701">
                  <c:v>3.85922E-2</c:v>
                </c:pt>
                <c:pt idx="24702">
                  <c:v>4.3536199999999997E-2</c:v>
                </c:pt>
                <c:pt idx="24703">
                  <c:v>4.84529E-2</c:v>
                </c:pt>
                <c:pt idx="24704">
                  <c:v>5.3338900000000002E-2</c:v>
                </c:pt>
                <c:pt idx="24705">
                  <c:v>5.8189999999999999E-2</c:v>
                </c:pt>
                <c:pt idx="24706">
                  <c:v>6.3002199999999994E-2</c:v>
                </c:pt>
                <c:pt idx="24707">
                  <c:v>6.7771499999999998E-2</c:v>
                </c:pt>
                <c:pt idx="24708">
                  <c:v>7.2494900000000001E-2</c:v>
                </c:pt>
                <c:pt idx="24709">
                  <c:v>7.7168799999999996E-2</c:v>
                </c:pt>
                <c:pt idx="24710">
                  <c:v>8.1789799999999996E-2</c:v>
                </c:pt>
                <c:pt idx="24711">
                  <c:v>8.6354700000000006E-2</c:v>
                </c:pt>
                <c:pt idx="24712">
                  <c:v>9.0860499999999997E-2</c:v>
                </c:pt>
                <c:pt idx="24713">
                  <c:v>9.5304200000000006E-2</c:v>
                </c:pt>
                <c:pt idx="24714">
                  <c:v>9.96832E-2</c:v>
                </c:pt>
                <c:pt idx="24715">
                  <c:v>0.103995</c:v>
                </c:pt>
                <c:pt idx="24716">
                  <c:v>0.108238</c:v>
                </c:pt>
                <c:pt idx="24717">
                  <c:v>0.112409</c:v>
                </c:pt>
                <c:pt idx="24718">
                  <c:v>0.116505</c:v>
                </c:pt>
                <c:pt idx="24719">
                  <c:v>0.12052400000000001</c:v>
                </c:pt>
                <c:pt idx="24720">
                  <c:v>0.12446</c:v>
                </c:pt>
                <c:pt idx="24721">
                  <c:v>0.12831000000000001</c:v>
                </c:pt>
                <c:pt idx="24722">
                  <c:v>0.13207199999999999</c:v>
                </c:pt>
                <c:pt idx="24723">
                  <c:v>0.135745</c:v>
                </c:pt>
                <c:pt idx="24724">
                  <c:v>0.139325</c:v>
                </c:pt>
                <c:pt idx="24725">
                  <c:v>0.14281099999999999</c:v>
                </c:pt>
                <c:pt idx="24726">
                  <c:v>0.146202</c:v>
                </c:pt>
                <c:pt idx="24727">
                  <c:v>0.14949399999999999</c:v>
                </c:pt>
                <c:pt idx="24728">
                  <c:v>0.15268699999999999</c:v>
                </c:pt>
                <c:pt idx="24729">
                  <c:v>0.155777</c:v>
                </c:pt>
                <c:pt idx="24730">
                  <c:v>0.15876399999999999</c:v>
                </c:pt>
                <c:pt idx="24731">
                  <c:v>0.16164600000000001</c:v>
                </c:pt>
                <c:pt idx="24732">
                  <c:v>0.16442000000000001</c:v>
                </c:pt>
                <c:pt idx="24733">
                  <c:v>0.16708500000000001</c:v>
                </c:pt>
                <c:pt idx="24734">
                  <c:v>0.16963900000000001</c:v>
                </c:pt>
                <c:pt idx="24735">
                  <c:v>0.17208100000000001</c:v>
                </c:pt>
                <c:pt idx="24736">
                  <c:v>0.17441000000000001</c:v>
                </c:pt>
                <c:pt idx="24737">
                  <c:v>0.176625</c:v>
                </c:pt>
                <c:pt idx="24738">
                  <c:v>0.178726</c:v>
                </c:pt>
                <c:pt idx="24739">
                  <c:v>0.18071000000000001</c:v>
                </c:pt>
                <c:pt idx="24740">
                  <c:v>0.18257899999999999</c:v>
                </c:pt>
                <c:pt idx="24741">
                  <c:v>0.18432999999999999</c:v>
                </c:pt>
                <c:pt idx="24742">
                  <c:v>0.18596399999999999</c:v>
                </c:pt>
                <c:pt idx="24743">
                  <c:v>0.18747900000000001</c:v>
                </c:pt>
                <c:pt idx="24744">
                  <c:v>0.18887599999999999</c:v>
                </c:pt>
                <c:pt idx="24745">
                  <c:v>0.19015299999999999</c:v>
                </c:pt>
                <c:pt idx="24746">
                  <c:v>0.19130900000000001</c:v>
                </c:pt>
                <c:pt idx="24747">
                  <c:v>0.19234399999999999</c:v>
                </c:pt>
                <c:pt idx="24748">
                  <c:v>0.19325700000000001</c:v>
                </c:pt>
                <c:pt idx="24749">
                  <c:v>0.194049</c:v>
                </c:pt>
                <c:pt idx="24750">
                  <c:v>0.19472100000000001</c:v>
                </c:pt>
                <c:pt idx="24751">
                  <c:v>0.195272</c:v>
                </c:pt>
                <c:pt idx="24752">
                  <c:v>0.19570399999999999</c:v>
                </c:pt>
                <c:pt idx="24753">
                  <c:v>0.196018</c:v>
                </c:pt>
                <c:pt idx="24754">
                  <c:v>0.196214</c:v>
                </c:pt>
                <c:pt idx="24755">
                  <c:v>0.196293</c:v>
                </c:pt>
                <c:pt idx="24756">
                  <c:v>0.19625600000000001</c:v>
                </c:pt>
                <c:pt idx="24757">
                  <c:v>0.196104</c:v>
                </c:pt>
                <c:pt idx="24758">
                  <c:v>0.19583800000000001</c:v>
                </c:pt>
                <c:pt idx="24759">
                  <c:v>0.19545899999999999</c:v>
                </c:pt>
                <c:pt idx="24760">
                  <c:v>0.194968</c:v>
                </c:pt>
                <c:pt idx="24761">
                  <c:v>0.19436400000000001</c:v>
                </c:pt>
                <c:pt idx="24762">
                  <c:v>0.19364799999999999</c:v>
                </c:pt>
                <c:pt idx="24763">
                  <c:v>0.19281999999999999</c:v>
                </c:pt>
                <c:pt idx="24764">
                  <c:v>0.191884</c:v>
                </c:pt>
                <c:pt idx="24765">
                  <c:v>0.19084100000000001</c:v>
                </c:pt>
                <c:pt idx="24766">
                  <c:v>0.189692</c:v>
                </c:pt>
                <c:pt idx="24767">
                  <c:v>0.188441</c:v>
                </c:pt>
                <c:pt idx="24768">
                  <c:v>0.18709000000000001</c:v>
                </c:pt>
                <c:pt idx="24769">
                  <c:v>0.185639</c:v>
                </c:pt>
                <c:pt idx="24770">
                  <c:v>0.18409</c:v>
                </c:pt>
                <c:pt idx="24771">
                  <c:v>0.182445</c:v>
                </c:pt>
                <c:pt idx="24772">
                  <c:v>0.180704</c:v>
                </c:pt>
                <c:pt idx="24773">
                  <c:v>0.178873</c:v>
                </c:pt>
                <c:pt idx="24774">
                  <c:v>0.176953</c:v>
                </c:pt>
                <c:pt idx="24775">
                  <c:v>0.17494699999999999</c:v>
                </c:pt>
                <c:pt idx="24776">
                  <c:v>0.17285900000000001</c:v>
                </c:pt>
                <c:pt idx="24777">
                  <c:v>0.17069000000000001</c:v>
                </c:pt>
                <c:pt idx="24778">
                  <c:v>0.16844200000000001</c:v>
                </c:pt>
                <c:pt idx="24779">
                  <c:v>0.16611699999999999</c:v>
                </c:pt>
                <c:pt idx="24780">
                  <c:v>0.163717</c:v>
                </c:pt>
                <c:pt idx="24781">
                  <c:v>0.161243</c:v>
                </c:pt>
                <c:pt idx="24782">
                  <c:v>0.15869900000000001</c:v>
                </c:pt>
                <c:pt idx="24783">
                  <c:v>0.156087</c:v>
                </c:pt>
                <c:pt idx="24784">
                  <c:v>0.15340999999999999</c:v>
                </c:pt>
                <c:pt idx="24785">
                  <c:v>0.150668</c:v>
                </c:pt>
                <c:pt idx="24786">
                  <c:v>0.147866</c:v>
                </c:pt>
                <c:pt idx="24787">
                  <c:v>0.145006</c:v>
                </c:pt>
                <c:pt idx="24788">
                  <c:v>0.142093</c:v>
                </c:pt>
                <c:pt idx="24789">
                  <c:v>0.139129</c:v>
                </c:pt>
                <c:pt idx="24790">
                  <c:v>0.13611699999999999</c:v>
                </c:pt>
                <c:pt idx="24791">
                  <c:v>0.13306000000000001</c:v>
                </c:pt>
                <c:pt idx="24792">
                  <c:v>0.12995999999999999</c:v>
                </c:pt>
                <c:pt idx="24793">
                  <c:v>0.12682199999999999</c:v>
                </c:pt>
                <c:pt idx="24794">
                  <c:v>0.12364799999999999</c:v>
                </c:pt>
                <c:pt idx="24795">
                  <c:v>0.12044199999999999</c:v>
                </c:pt>
                <c:pt idx="24796">
                  <c:v>0.11720700000000001</c:v>
                </c:pt>
                <c:pt idx="24797">
                  <c:v>0.113944</c:v>
                </c:pt>
                <c:pt idx="24798">
                  <c:v>0.11065800000000001</c:v>
                </c:pt>
                <c:pt idx="24799">
                  <c:v>0.107349</c:v>
                </c:pt>
                <c:pt idx="24800">
                  <c:v>0.10402</c:v>
                </c:pt>
                <c:pt idx="24801">
                  <c:v>0.100674</c:v>
                </c:pt>
                <c:pt idx="24802">
                  <c:v>9.7314100000000001E-2</c:v>
                </c:pt>
                <c:pt idx="24803">
                  <c:v>9.3941800000000006E-2</c:v>
                </c:pt>
                <c:pt idx="24804">
                  <c:v>9.0559799999999996E-2</c:v>
                </c:pt>
                <c:pt idx="24805">
                  <c:v>8.7171399999999996E-2</c:v>
                </c:pt>
                <c:pt idx="24806">
                  <c:v>8.3779900000000004E-2</c:v>
                </c:pt>
                <c:pt idx="24807">
                  <c:v>8.0388399999999999E-2</c:v>
                </c:pt>
                <c:pt idx="24808">
                  <c:v>7.6999999999999999E-2</c:v>
                </c:pt>
                <c:pt idx="24809">
                  <c:v>7.3617600000000005E-2</c:v>
                </c:pt>
                <c:pt idx="24810">
                  <c:v>7.0243899999999998E-2</c:v>
                </c:pt>
                <c:pt idx="24811">
                  <c:v>6.6881999999999997E-2</c:v>
                </c:pt>
                <c:pt idx="24812">
                  <c:v>6.3535300000000003E-2</c:v>
                </c:pt>
                <c:pt idx="24813">
                  <c:v>6.0205799999999997E-2</c:v>
                </c:pt>
                <c:pt idx="24814">
                  <c:v>5.6894E-2</c:v>
                </c:pt>
                <c:pt idx="24815">
                  <c:v>5.36014E-2</c:v>
                </c:pt>
                <c:pt idx="24816">
                  <c:v>5.03312E-2</c:v>
                </c:pt>
                <c:pt idx="24817">
                  <c:v>4.7087400000000001E-2</c:v>
                </c:pt>
                <c:pt idx="24818">
                  <c:v>4.38734E-2</c:v>
                </c:pt>
                <c:pt idx="24819">
                  <c:v>4.0692100000000002E-2</c:v>
                </c:pt>
                <c:pt idx="24820">
                  <c:v>3.7545799999999997E-2</c:v>
                </c:pt>
                <c:pt idx="24821">
                  <c:v>3.4436399999999999E-2</c:v>
                </c:pt>
                <c:pt idx="24822">
                  <c:v>3.1365900000000002E-2</c:v>
                </c:pt>
                <c:pt idx="24823">
                  <c:v>2.8336500000000001E-2</c:v>
                </c:pt>
                <c:pt idx="24824">
                  <c:v>2.53501E-2</c:v>
                </c:pt>
                <c:pt idx="24825">
                  <c:v>2.24087E-2</c:v>
                </c:pt>
                <c:pt idx="24826">
                  <c:v>1.9514500000000001E-2</c:v>
                </c:pt>
                <c:pt idx="24827">
                  <c:v>1.6670000000000001E-2</c:v>
                </c:pt>
                <c:pt idx="24828">
                  <c:v>1.38779E-2</c:v>
                </c:pt>
                <c:pt idx="24829">
                  <c:v>1.1140600000000001E-2</c:v>
                </c:pt>
                <c:pt idx="24830" formatCode="0.00E+00">
                  <c:v>8.4595399999999998E-3</c:v>
                </c:pt>
                <c:pt idx="24831" formatCode="0.00E+00">
                  <c:v>5.8363E-3</c:v>
                </c:pt>
                <c:pt idx="24832" formatCode="0.00E+00">
                  <c:v>3.2726600000000002E-3</c:v>
                </c:pt>
                <c:pt idx="24833" formatCode="0.00E+00">
                  <c:v>7.7015000000000004E-4</c:v>
                </c:pt>
                <c:pt idx="24834" formatCode="0.00E+00">
                  <c:v>-1.66997E-3</c:v>
                </c:pt>
                <c:pt idx="24835" formatCode="0.00E+00">
                  <c:v>-4.0459399999999996E-3</c:v>
                </c:pt>
                <c:pt idx="24836" formatCode="0.00E+00">
                  <c:v>-6.35565E-3</c:v>
                </c:pt>
                <c:pt idx="24837" formatCode="0.00E+00">
                  <c:v>-8.5976999999999998E-3</c:v>
                </c:pt>
                <c:pt idx="24838">
                  <c:v>-1.07714E-2</c:v>
                </c:pt>
                <c:pt idx="24839">
                  <c:v>-1.28757E-2</c:v>
                </c:pt>
                <c:pt idx="24840">
                  <c:v>-1.4909199999999999E-2</c:v>
                </c:pt>
                <c:pt idx="24841">
                  <c:v>-1.68705E-2</c:v>
                </c:pt>
                <c:pt idx="24842">
                  <c:v>-1.8758500000000001E-2</c:v>
                </c:pt>
                <c:pt idx="24843">
                  <c:v>-2.0571699999999998E-2</c:v>
                </c:pt>
                <c:pt idx="24844">
                  <c:v>-2.2309200000000001E-2</c:v>
                </c:pt>
                <c:pt idx="24845">
                  <c:v>-2.39708E-2</c:v>
                </c:pt>
                <c:pt idx="24846">
                  <c:v>-2.5556100000000002E-2</c:v>
                </c:pt>
                <c:pt idx="24847">
                  <c:v>-2.70636E-2</c:v>
                </c:pt>
                <c:pt idx="24848">
                  <c:v>-2.8491900000000001E-2</c:v>
                </c:pt>
                <c:pt idx="24849">
                  <c:v>-2.9839999999999998E-2</c:v>
                </c:pt>
                <c:pt idx="24850">
                  <c:v>-3.1107200000000002E-2</c:v>
                </c:pt>
                <c:pt idx="24851">
                  <c:v>-3.2292300000000003E-2</c:v>
                </c:pt>
                <c:pt idx="24852">
                  <c:v>-3.3394399999999998E-2</c:v>
                </c:pt>
                <c:pt idx="24853">
                  <c:v>-3.4413100000000002E-2</c:v>
                </c:pt>
                <c:pt idx="24854">
                  <c:v>-3.5348900000000003E-2</c:v>
                </c:pt>
                <c:pt idx="24855">
                  <c:v>-3.6202100000000001E-2</c:v>
                </c:pt>
                <c:pt idx="24856">
                  <c:v>-3.6972100000000001E-2</c:v>
                </c:pt>
                <c:pt idx="24857">
                  <c:v>-3.7658400000000002E-2</c:v>
                </c:pt>
                <c:pt idx="24858">
                  <c:v>-3.8261000000000003E-2</c:v>
                </c:pt>
                <c:pt idx="24859">
                  <c:v>-3.8780000000000002E-2</c:v>
                </c:pt>
                <c:pt idx="24860">
                  <c:v>-3.9215100000000003E-2</c:v>
                </c:pt>
                <c:pt idx="24861">
                  <c:v>-3.9565400000000001E-2</c:v>
                </c:pt>
                <c:pt idx="24862">
                  <c:v>-3.9830999999999998E-2</c:v>
                </c:pt>
                <c:pt idx="24863">
                  <c:v>-4.0012100000000002E-2</c:v>
                </c:pt>
                <c:pt idx="24864">
                  <c:v>-4.0109300000000001E-2</c:v>
                </c:pt>
                <c:pt idx="24865">
                  <c:v>-4.0122699999999997E-2</c:v>
                </c:pt>
                <c:pt idx="24866">
                  <c:v>-4.0052400000000002E-2</c:v>
                </c:pt>
                <c:pt idx="24867">
                  <c:v>-3.9898400000000001E-2</c:v>
                </c:pt>
                <c:pt idx="24868">
                  <c:v>-3.9661399999999999E-2</c:v>
                </c:pt>
                <c:pt idx="24869">
                  <c:v>-3.9342200000000001E-2</c:v>
                </c:pt>
                <c:pt idx="24870">
                  <c:v>-3.8941000000000003E-2</c:v>
                </c:pt>
                <c:pt idx="24871">
                  <c:v>-3.8457699999999997E-2</c:v>
                </c:pt>
                <c:pt idx="24872">
                  <c:v>-3.7892200000000001E-2</c:v>
                </c:pt>
                <c:pt idx="24873">
                  <c:v>-3.7245800000000003E-2</c:v>
                </c:pt>
                <c:pt idx="24874">
                  <c:v>-3.6519999999999997E-2</c:v>
                </c:pt>
                <c:pt idx="24875">
                  <c:v>-3.5715700000000003E-2</c:v>
                </c:pt>
                <c:pt idx="24876">
                  <c:v>-3.4833900000000001E-2</c:v>
                </c:pt>
                <c:pt idx="24877">
                  <c:v>-3.3875700000000002E-2</c:v>
                </c:pt>
                <c:pt idx="24878">
                  <c:v>-3.28419E-2</c:v>
                </c:pt>
                <c:pt idx="24879">
                  <c:v>-3.1733600000000001E-2</c:v>
                </c:pt>
                <c:pt idx="24880">
                  <c:v>-3.0551200000000001E-2</c:v>
                </c:pt>
                <c:pt idx="24881">
                  <c:v>-2.92952E-2</c:v>
                </c:pt>
                <c:pt idx="24882">
                  <c:v>-2.79662E-2</c:v>
                </c:pt>
                <c:pt idx="24883">
                  <c:v>-2.65648E-2</c:v>
                </c:pt>
                <c:pt idx="24884">
                  <c:v>-2.5092E-2</c:v>
                </c:pt>
                <c:pt idx="24885">
                  <c:v>-2.3548800000000002E-2</c:v>
                </c:pt>
                <c:pt idx="24886">
                  <c:v>-2.19367E-2</c:v>
                </c:pt>
                <c:pt idx="24887">
                  <c:v>-2.0257399999999998E-2</c:v>
                </c:pt>
                <c:pt idx="24888">
                  <c:v>-1.8512399999999998E-2</c:v>
                </c:pt>
                <c:pt idx="24889">
                  <c:v>-1.6703099999999999E-2</c:v>
                </c:pt>
                <c:pt idx="24890">
                  <c:v>-1.4830899999999999E-2</c:v>
                </c:pt>
                <c:pt idx="24891">
                  <c:v>-1.2896700000000001E-2</c:v>
                </c:pt>
                <c:pt idx="24892">
                  <c:v>-1.09014E-2</c:v>
                </c:pt>
                <c:pt idx="24893" formatCode="0.00E+00">
                  <c:v>-8.8461000000000008E-3</c:v>
                </c:pt>
                <c:pt idx="24894" formatCode="0.00E+00">
                  <c:v>-6.7326699999999996E-3</c:v>
                </c:pt>
                <c:pt idx="24895" formatCode="0.00E+00">
                  <c:v>-4.5630200000000001E-3</c:v>
                </c:pt>
                <c:pt idx="24896" formatCode="0.00E+00">
                  <c:v>-2.3392E-3</c:v>
                </c:pt>
                <c:pt idx="24897" formatCode="0.00E+00">
                  <c:v>-6.2671599999999998E-5</c:v>
                </c:pt>
                <c:pt idx="24898" formatCode="0.00E+00">
                  <c:v>2.2659400000000001E-3</c:v>
                </c:pt>
                <c:pt idx="24899" formatCode="0.00E+00">
                  <c:v>4.6456900000000001E-3</c:v>
                </c:pt>
                <c:pt idx="24900" formatCode="0.00E+00">
                  <c:v>7.0745499999999998E-3</c:v>
                </c:pt>
                <c:pt idx="24901" formatCode="0.00E+00">
                  <c:v>9.5506600000000007E-3</c:v>
                </c:pt>
                <c:pt idx="24902">
                  <c:v>1.20727E-2</c:v>
                </c:pt>
                <c:pt idx="24903">
                  <c:v>1.46388E-2</c:v>
                </c:pt>
                <c:pt idx="24904">
                  <c:v>1.7246399999999999E-2</c:v>
                </c:pt>
                <c:pt idx="24905">
                  <c:v>1.98938E-2</c:v>
                </c:pt>
                <c:pt idx="24906">
                  <c:v>2.25799E-2</c:v>
                </c:pt>
                <c:pt idx="24907">
                  <c:v>2.5302600000000001E-2</c:v>
                </c:pt>
                <c:pt idx="24908">
                  <c:v>2.8059400000000002E-2</c:v>
                </c:pt>
                <c:pt idx="24909">
                  <c:v>3.08475E-2</c:v>
                </c:pt>
                <c:pt idx="24910">
                  <c:v>3.3665E-2</c:v>
                </c:pt>
                <c:pt idx="24911">
                  <c:v>3.6510300000000002E-2</c:v>
                </c:pt>
                <c:pt idx="24912">
                  <c:v>3.9382599999999997E-2</c:v>
                </c:pt>
                <c:pt idx="24913">
                  <c:v>4.2280199999999997E-2</c:v>
                </c:pt>
                <c:pt idx="24914">
                  <c:v>4.52013E-2</c:v>
                </c:pt>
                <c:pt idx="24915">
                  <c:v>4.8143699999999998E-2</c:v>
                </c:pt>
                <c:pt idx="24916">
                  <c:v>5.1105699999999997E-2</c:v>
                </c:pt>
                <c:pt idx="24917">
                  <c:v>5.4085399999999999E-2</c:v>
                </c:pt>
                <c:pt idx="24918">
                  <c:v>5.7081199999999999E-2</c:v>
                </c:pt>
                <c:pt idx="24919">
                  <c:v>6.0091499999999999E-2</c:v>
                </c:pt>
                <c:pt idx="24920">
                  <c:v>6.3114799999999999E-2</c:v>
                </c:pt>
                <c:pt idx="24921">
                  <c:v>6.6149100000000002E-2</c:v>
                </c:pt>
                <c:pt idx="24922">
                  <c:v>6.9192400000000001E-2</c:v>
                </c:pt>
                <c:pt idx="24923">
                  <c:v>7.2242100000000004E-2</c:v>
                </c:pt>
                <c:pt idx="24924">
                  <c:v>7.5295600000000004E-2</c:v>
                </c:pt>
                <c:pt idx="24925">
                  <c:v>7.8350400000000001E-2</c:v>
                </c:pt>
                <c:pt idx="24926">
                  <c:v>8.1404199999999996E-2</c:v>
                </c:pt>
                <c:pt idx="24927">
                  <c:v>8.4454799999999997E-2</c:v>
                </c:pt>
                <c:pt idx="24928">
                  <c:v>8.75002E-2</c:v>
                </c:pt>
                <c:pt idx="24929">
                  <c:v>9.0538300000000002E-2</c:v>
                </c:pt>
                <c:pt idx="24930">
                  <c:v>9.3567200000000003E-2</c:v>
                </c:pt>
                <c:pt idx="24931">
                  <c:v>9.6584400000000001E-2</c:v>
                </c:pt>
                <c:pt idx="24932">
                  <c:v>9.9587800000000004E-2</c:v>
                </c:pt>
                <c:pt idx="24933">
                  <c:v>0.102576</c:v>
                </c:pt>
                <c:pt idx="24934">
                  <c:v>0.105545</c:v>
                </c:pt>
                <c:pt idx="24935">
                  <c:v>0.10849499999999999</c:v>
                </c:pt>
                <c:pt idx="24936">
                  <c:v>0.11142100000000001</c:v>
                </c:pt>
                <c:pt idx="24937">
                  <c:v>0.114324</c:v>
                </c:pt>
                <c:pt idx="24938">
                  <c:v>0.117201</c:v>
                </c:pt>
                <c:pt idx="24939">
                  <c:v>0.120049</c:v>
                </c:pt>
                <c:pt idx="24940">
                  <c:v>0.122866</c:v>
                </c:pt>
                <c:pt idx="24941">
                  <c:v>0.12565000000000001</c:v>
                </c:pt>
                <c:pt idx="24942">
                  <c:v>0.12840099999999999</c:v>
                </c:pt>
                <c:pt idx="24943">
                  <c:v>0.13111500000000001</c:v>
                </c:pt>
                <c:pt idx="24944">
                  <c:v>0.13379099999999999</c:v>
                </c:pt>
                <c:pt idx="24945">
                  <c:v>0.13642799999999999</c:v>
                </c:pt>
                <c:pt idx="24946">
                  <c:v>0.13902200000000001</c:v>
                </c:pt>
                <c:pt idx="24947">
                  <c:v>0.141573</c:v>
                </c:pt>
                <c:pt idx="24948">
                  <c:v>0.14407800000000001</c:v>
                </c:pt>
                <c:pt idx="24949">
                  <c:v>0.146537</c:v>
                </c:pt>
                <c:pt idx="24950">
                  <c:v>0.148946</c:v>
                </c:pt>
                <c:pt idx="24951">
                  <c:v>0.15130299999999999</c:v>
                </c:pt>
                <c:pt idx="24952">
                  <c:v>0.15360699999999999</c:v>
                </c:pt>
                <c:pt idx="24953">
                  <c:v>0.155857</c:v>
                </c:pt>
                <c:pt idx="24954">
                  <c:v>0.15805</c:v>
                </c:pt>
                <c:pt idx="24955">
                  <c:v>0.16018499999999999</c:v>
                </c:pt>
                <c:pt idx="24956">
                  <c:v>0.16225999999999999</c:v>
                </c:pt>
                <c:pt idx="24957">
                  <c:v>0.164273</c:v>
                </c:pt>
                <c:pt idx="24958">
                  <c:v>0.16622300000000001</c:v>
                </c:pt>
                <c:pt idx="24959">
                  <c:v>0.16810900000000001</c:v>
                </c:pt>
                <c:pt idx="24960">
                  <c:v>0.169929</c:v>
                </c:pt>
                <c:pt idx="24961">
                  <c:v>0.17168</c:v>
                </c:pt>
                <c:pt idx="24962">
                  <c:v>0.17336199999999999</c:v>
                </c:pt>
                <c:pt idx="24963">
                  <c:v>0.17497399999999999</c:v>
                </c:pt>
                <c:pt idx="24964">
                  <c:v>0.17651500000000001</c:v>
                </c:pt>
                <c:pt idx="24965">
                  <c:v>0.177981</c:v>
                </c:pt>
                <c:pt idx="24966">
                  <c:v>0.179367</c:v>
                </c:pt>
                <c:pt idx="24967">
                  <c:v>0.180672</c:v>
                </c:pt>
                <c:pt idx="24968">
                  <c:v>0.18190100000000001</c:v>
                </c:pt>
                <c:pt idx="24969">
                  <c:v>0.18305399999999999</c:v>
                </c:pt>
                <c:pt idx="24970">
                  <c:v>0.18413199999999999</c:v>
                </c:pt>
                <c:pt idx="24971">
                  <c:v>0.18513299999999999</c:v>
                </c:pt>
                <c:pt idx="24972">
                  <c:v>0.186055</c:v>
                </c:pt>
                <c:pt idx="24973">
                  <c:v>0.18689800000000001</c:v>
                </c:pt>
                <c:pt idx="24974">
                  <c:v>0.187662</c:v>
                </c:pt>
                <c:pt idx="24975">
                  <c:v>0.18834500000000001</c:v>
                </c:pt>
                <c:pt idx="24976">
                  <c:v>0.188946</c:v>
                </c:pt>
                <c:pt idx="24977">
                  <c:v>0.18946399999999999</c:v>
                </c:pt>
                <c:pt idx="24978">
                  <c:v>0.18990000000000001</c:v>
                </c:pt>
                <c:pt idx="24979">
                  <c:v>0.190249</c:v>
                </c:pt>
                <c:pt idx="24980">
                  <c:v>0.19051100000000001</c:v>
                </c:pt>
                <c:pt idx="24981">
                  <c:v>0.19068499999999999</c:v>
                </c:pt>
                <c:pt idx="24982">
                  <c:v>0.19077</c:v>
                </c:pt>
                <c:pt idx="24983">
                  <c:v>0.19076599999999999</c:v>
                </c:pt>
                <c:pt idx="24984">
                  <c:v>0.19067200000000001</c:v>
                </c:pt>
                <c:pt idx="24985">
                  <c:v>0.19048699999999999</c:v>
                </c:pt>
                <c:pt idx="24986">
                  <c:v>0.19021299999999999</c:v>
                </c:pt>
                <c:pt idx="24987">
                  <c:v>0.18985099999999999</c:v>
                </c:pt>
                <c:pt idx="24988">
                  <c:v>0.18940499999999999</c:v>
                </c:pt>
                <c:pt idx="24989">
                  <c:v>0.18887399999999999</c:v>
                </c:pt>
                <c:pt idx="24990">
                  <c:v>0.188254</c:v>
                </c:pt>
                <c:pt idx="24991">
                  <c:v>0.18754399999999999</c:v>
                </c:pt>
                <c:pt idx="24992">
                  <c:v>0.18674099999999999</c:v>
                </c:pt>
                <c:pt idx="24993">
                  <c:v>0.18584600000000001</c:v>
                </c:pt>
                <c:pt idx="24994">
                  <c:v>0.184861</c:v>
                </c:pt>
                <c:pt idx="24995">
                  <c:v>0.18378700000000001</c:v>
                </c:pt>
                <c:pt idx="24996">
                  <c:v>0.18262999999999999</c:v>
                </c:pt>
                <c:pt idx="24997">
                  <c:v>0.181394</c:v>
                </c:pt>
                <c:pt idx="24998">
                  <c:v>0.18008299999999999</c:v>
                </c:pt>
                <c:pt idx="24999">
                  <c:v>0.17869499999999999</c:v>
                </c:pt>
                <c:pt idx="25000">
                  <c:v>0.177227</c:v>
                </c:pt>
                <c:pt idx="25001">
                  <c:v>0.175679</c:v>
                </c:pt>
                <c:pt idx="25002">
                  <c:v>0.17405599999999999</c:v>
                </c:pt>
                <c:pt idx="25003">
                  <c:v>0.17236000000000001</c:v>
                </c:pt>
                <c:pt idx="25004">
                  <c:v>0.17059099999999999</c:v>
                </c:pt>
                <c:pt idx="25005">
                  <c:v>0.16874700000000001</c:v>
                </c:pt>
                <c:pt idx="25006">
                  <c:v>0.16683100000000001</c:v>
                </c:pt>
                <c:pt idx="25007">
                  <c:v>0.16484799999999999</c:v>
                </c:pt>
                <c:pt idx="25008">
                  <c:v>0.162799</c:v>
                </c:pt>
                <c:pt idx="25009">
                  <c:v>0.160687</c:v>
                </c:pt>
                <c:pt idx="25010">
                  <c:v>0.15851599999999999</c:v>
                </c:pt>
                <c:pt idx="25011">
                  <c:v>0.15628700000000001</c:v>
                </c:pt>
                <c:pt idx="25012">
                  <c:v>0.154005</c:v>
                </c:pt>
                <c:pt idx="25013">
                  <c:v>0.151672</c:v>
                </c:pt>
                <c:pt idx="25014">
                  <c:v>0.149288</c:v>
                </c:pt>
                <c:pt idx="25015">
                  <c:v>0.14685200000000001</c:v>
                </c:pt>
                <c:pt idx="25016">
                  <c:v>0.14436599999999999</c:v>
                </c:pt>
                <c:pt idx="25017">
                  <c:v>0.14183200000000001</c:v>
                </c:pt>
                <c:pt idx="25018">
                  <c:v>0.13925499999999999</c:v>
                </c:pt>
                <c:pt idx="25019">
                  <c:v>0.13663800000000001</c:v>
                </c:pt>
                <c:pt idx="25020">
                  <c:v>0.13398199999999999</c:v>
                </c:pt>
                <c:pt idx="25021">
                  <c:v>0.13128600000000001</c:v>
                </c:pt>
                <c:pt idx="25022">
                  <c:v>0.128553</c:v>
                </c:pt>
                <c:pt idx="25023">
                  <c:v>0.12578700000000001</c:v>
                </c:pt>
                <c:pt idx="25024">
                  <c:v>0.122989</c:v>
                </c:pt>
                <c:pt idx="25025">
                  <c:v>0.12016</c:v>
                </c:pt>
                <c:pt idx="25026">
                  <c:v>0.117298</c:v>
                </c:pt>
                <c:pt idx="25027">
                  <c:v>0.11440400000000001</c:v>
                </c:pt>
                <c:pt idx="25028">
                  <c:v>0.11147899999999999</c:v>
                </c:pt>
                <c:pt idx="25029">
                  <c:v>0.10852100000000001</c:v>
                </c:pt>
                <c:pt idx="25030">
                  <c:v>0.10553700000000001</c:v>
                </c:pt>
                <c:pt idx="25031">
                  <c:v>0.102533</c:v>
                </c:pt>
                <c:pt idx="25032">
                  <c:v>9.9512299999999998E-2</c:v>
                </c:pt>
                <c:pt idx="25033">
                  <c:v>9.6476900000000004E-2</c:v>
                </c:pt>
                <c:pt idx="25034">
                  <c:v>9.34281E-2</c:v>
                </c:pt>
                <c:pt idx="25035">
                  <c:v>9.0370599999999995E-2</c:v>
                </c:pt>
                <c:pt idx="25036">
                  <c:v>8.7310499999999999E-2</c:v>
                </c:pt>
                <c:pt idx="25037">
                  <c:v>8.4251300000000001E-2</c:v>
                </c:pt>
                <c:pt idx="25038">
                  <c:v>8.11949E-2</c:v>
                </c:pt>
                <c:pt idx="25039">
                  <c:v>7.8142400000000001E-2</c:v>
                </c:pt>
                <c:pt idx="25040">
                  <c:v>7.5095899999999993E-2</c:v>
                </c:pt>
                <c:pt idx="25041">
                  <c:v>7.2058399999999995E-2</c:v>
                </c:pt>
                <c:pt idx="25042">
                  <c:v>6.9032700000000002E-2</c:v>
                </c:pt>
                <c:pt idx="25043">
                  <c:v>6.6021200000000002E-2</c:v>
                </c:pt>
                <c:pt idx="25044">
                  <c:v>6.3027100000000003E-2</c:v>
                </c:pt>
                <c:pt idx="25045">
                  <c:v>6.0055600000000001E-2</c:v>
                </c:pt>
                <c:pt idx="25046">
                  <c:v>5.7110599999999997E-2</c:v>
                </c:pt>
                <c:pt idx="25047">
                  <c:v>5.4193600000000001E-2</c:v>
                </c:pt>
                <c:pt idx="25048">
                  <c:v>5.1306200000000003E-2</c:v>
                </c:pt>
                <c:pt idx="25049">
                  <c:v>4.8453400000000001E-2</c:v>
                </c:pt>
                <c:pt idx="25050">
                  <c:v>4.5641000000000001E-2</c:v>
                </c:pt>
                <c:pt idx="25051">
                  <c:v>4.2871899999999998E-2</c:v>
                </c:pt>
                <c:pt idx="25052">
                  <c:v>4.01445E-2</c:v>
                </c:pt>
                <c:pt idx="25053">
                  <c:v>3.7456299999999998E-2</c:v>
                </c:pt>
                <c:pt idx="25054">
                  <c:v>3.48078E-2</c:v>
                </c:pt>
                <c:pt idx="25055">
                  <c:v>3.2203500000000003E-2</c:v>
                </c:pt>
                <c:pt idx="25056">
                  <c:v>2.96482E-2</c:v>
                </c:pt>
                <c:pt idx="25057">
                  <c:v>2.7142599999999999E-2</c:v>
                </c:pt>
                <c:pt idx="25058">
                  <c:v>2.4686099999999999E-2</c:v>
                </c:pt>
                <c:pt idx="25059">
                  <c:v>2.22814E-2</c:v>
                </c:pt>
                <c:pt idx="25060">
                  <c:v>1.9933699999999999E-2</c:v>
                </c:pt>
                <c:pt idx="25061">
                  <c:v>1.76475E-2</c:v>
                </c:pt>
                <c:pt idx="25062">
                  <c:v>1.54255E-2</c:v>
                </c:pt>
                <c:pt idx="25063">
                  <c:v>1.3271099999999999E-2</c:v>
                </c:pt>
                <c:pt idx="25064">
                  <c:v>1.11898E-2</c:v>
                </c:pt>
                <c:pt idx="25065" formatCode="0.00E+00">
                  <c:v>9.1831800000000009E-3</c:v>
                </c:pt>
                <c:pt idx="25066" formatCode="0.00E+00">
                  <c:v>7.2461000000000001E-3</c:v>
                </c:pt>
                <c:pt idx="25067" formatCode="0.00E+00">
                  <c:v>5.3747100000000004E-3</c:v>
                </c:pt>
                <c:pt idx="25068" formatCode="0.00E+00">
                  <c:v>3.5725100000000001E-3</c:v>
                </c:pt>
                <c:pt idx="25069" formatCode="0.00E+00">
                  <c:v>1.84661E-3</c:v>
                </c:pt>
                <c:pt idx="25070" formatCode="0.00E+00">
                  <c:v>2.0129800000000001E-4</c:v>
                </c:pt>
                <c:pt idx="25071" formatCode="0.00E+00">
                  <c:v>-1.3630300000000001E-3</c:v>
                </c:pt>
                <c:pt idx="25072" formatCode="0.00E+00">
                  <c:v>-2.84739E-3</c:v>
                </c:pt>
                <c:pt idx="25073" formatCode="0.00E+00">
                  <c:v>-4.2530099999999998E-3</c:v>
                </c:pt>
                <c:pt idx="25074" formatCode="0.00E+00">
                  <c:v>-5.57998E-3</c:v>
                </c:pt>
                <c:pt idx="25075" formatCode="0.00E+00">
                  <c:v>-6.8252299999999998E-3</c:v>
                </c:pt>
                <c:pt idx="25076" formatCode="0.00E+00">
                  <c:v>-7.9857499999999998E-3</c:v>
                </c:pt>
                <c:pt idx="25077" formatCode="0.00E+00">
                  <c:v>-9.0632500000000001E-3</c:v>
                </c:pt>
                <c:pt idx="25078">
                  <c:v>-1.00619E-2</c:v>
                </c:pt>
                <c:pt idx="25079">
                  <c:v>-1.0983E-2</c:v>
                </c:pt>
                <c:pt idx="25080">
                  <c:v>-1.1824299999999999E-2</c:v>
                </c:pt>
                <c:pt idx="25081">
                  <c:v>-1.2584400000000001E-2</c:v>
                </c:pt>
                <c:pt idx="25082">
                  <c:v>-1.32645E-2</c:v>
                </c:pt>
                <c:pt idx="25083">
                  <c:v>-1.38656E-2</c:v>
                </c:pt>
                <c:pt idx="25084">
                  <c:v>-1.43865E-2</c:v>
                </c:pt>
                <c:pt idx="25085">
                  <c:v>-1.48252E-2</c:v>
                </c:pt>
                <c:pt idx="25086">
                  <c:v>-1.5182599999999999E-2</c:v>
                </c:pt>
                <c:pt idx="25087">
                  <c:v>-1.54634E-2</c:v>
                </c:pt>
                <c:pt idx="25088">
                  <c:v>-1.5670900000000001E-2</c:v>
                </c:pt>
                <c:pt idx="25089">
                  <c:v>-1.5805E-2</c:v>
                </c:pt>
                <c:pt idx="25090">
                  <c:v>-1.5864199999999998E-2</c:v>
                </c:pt>
                <c:pt idx="25091">
                  <c:v>-1.58493E-2</c:v>
                </c:pt>
                <c:pt idx="25092">
                  <c:v>-1.5761899999999999E-2</c:v>
                </c:pt>
                <c:pt idx="25093">
                  <c:v>-1.56017E-2</c:v>
                </c:pt>
                <c:pt idx="25094">
                  <c:v>-1.5368700000000001E-2</c:v>
                </c:pt>
                <c:pt idx="25095">
                  <c:v>-1.5067199999999999E-2</c:v>
                </c:pt>
                <c:pt idx="25096">
                  <c:v>-1.47057E-2</c:v>
                </c:pt>
                <c:pt idx="25097">
                  <c:v>-1.42907E-2</c:v>
                </c:pt>
                <c:pt idx="25098">
                  <c:v>-1.38213E-2</c:v>
                </c:pt>
                <c:pt idx="25099">
                  <c:v>-1.3294500000000001E-2</c:v>
                </c:pt>
                <c:pt idx="25100">
                  <c:v>-1.2709099999999999E-2</c:v>
                </c:pt>
                <c:pt idx="25101">
                  <c:v>-1.20666E-2</c:v>
                </c:pt>
                <c:pt idx="25102">
                  <c:v>-1.1371900000000001E-2</c:v>
                </c:pt>
                <c:pt idx="25103">
                  <c:v>-1.06307E-2</c:v>
                </c:pt>
                <c:pt idx="25104" formatCode="0.00E+00">
                  <c:v>-9.8414399999999999E-3</c:v>
                </c:pt>
                <c:pt idx="25105" formatCode="0.00E+00">
                  <c:v>-8.9980500000000005E-3</c:v>
                </c:pt>
                <c:pt idx="25106" formatCode="0.00E+00">
                  <c:v>-8.0995900000000003E-3</c:v>
                </c:pt>
                <c:pt idx="25107" formatCode="0.00E+00">
                  <c:v>-7.15134E-3</c:v>
                </c:pt>
                <c:pt idx="25108" formatCode="0.00E+00">
                  <c:v>-6.1599799999999998E-3</c:v>
                </c:pt>
                <c:pt idx="25109" formatCode="0.00E+00">
                  <c:v>-5.1297699999999996E-3</c:v>
                </c:pt>
                <c:pt idx="25110" formatCode="0.00E+00">
                  <c:v>-4.0626600000000001E-3</c:v>
                </c:pt>
                <c:pt idx="25111" formatCode="0.00E+00">
                  <c:v>-2.9605500000000002E-3</c:v>
                </c:pt>
                <c:pt idx="25112" formatCode="0.00E+00">
                  <c:v>-1.82321E-3</c:v>
                </c:pt>
                <c:pt idx="25113" formatCode="0.00E+00">
                  <c:v>-6.4669900000000004E-4</c:v>
                </c:pt>
                <c:pt idx="25114" formatCode="0.00E+00">
                  <c:v>5.7054299999999996E-4</c:v>
                </c:pt>
                <c:pt idx="25115" formatCode="0.00E+00">
                  <c:v>1.82117E-3</c:v>
                </c:pt>
                <c:pt idx="25116" formatCode="0.00E+00">
                  <c:v>3.0939399999999999E-3</c:v>
                </c:pt>
                <c:pt idx="25117" formatCode="0.00E+00">
                  <c:v>4.3833300000000004E-3</c:v>
                </c:pt>
                <c:pt idx="25118" formatCode="0.00E+00">
                  <c:v>5.68791E-3</c:v>
                </c:pt>
                <c:pt idx="25119" formatCode="0.00E+00">
                  <c:v>7.0040199999999997E-3</c:v>
                </c:pt>
                <c:pt idx="25120" formatCode="0.00E+00">
                  <c:v>8.3266699999999996E-3</c:v>
                </c:pt>
                <c:pt idx="25121" formatCode="0.00E+00">
                  <c:v>9.6536999999999994E-3</c:v>
                </c:pt>
                <c:pt idx="25122">
                  <c:v>1.0987E-2</c:v>
                </c:pt>
                <c:pt idx="25123">
                  <c:v>1.23286E-2</c:v>
                </c:pt>
                <c:pt idx="25124">
                  <c:v>1.36761E-2</c:v>
                </c:pt>
                <c:pt idx="25125">
                  <c:v>1.5024900000000001E-2</c:v>
                </c:pt>
                <c:pt idx="25126">
                  <c:v>1.6369700000000001E-2</c:v>
                </c:pt>
                <c:pt idx="25127">
                  <c:v>1.77041E-2</c:v>
                </c:pt>
                <c:pt idx="25128">
                  <c:v>1.9020800000000001E-2</c:v>
                </c:pt>
                <c:pt idx="25129">
                  <c:v>2.0313500000000002E-2</c:v>
                </c:pt>
                <c:pt idx="25130">
                  <c:v>2.15774E-2</c:v>
                </c:pt>
                <c:pt idx="25131">
                  <c:v>2.2811700000000001E-2</c:v>
                </c:pt>
                <c:pt idx="25132">
                  <c:v>2.40194E-2</c:v>
                </c:pt>
                <c:pt idx="25133">
                  <c:v>2.52042E-2</c:v>
                </c:pt>
                <c:pt idx="25134">
                  <c:v>2.6366799999999999E-2</c:v>
                </c:pt>
                <c:pt idx="25135">
                  <c:v>2.7505700000000001E-2</c:v>
                </c:pt>
                <c:pt idx="25136">
                  <c:v>2.8620300000000001E-2</c:v>
                </c:pt>
                <c:pt idx="25137">
                  <c:v>2.9712499999999999E-2</c:v>
                </c:pt>
                <c:pt idx="25138">
                  <c:v>3.0782199999999999E-2</c:v>
                </c:pt>
                <c:pt idx="25139">
                  <c:v>3.1824199999999997E-2</c:v>
                </c:pt>
                <c:pt idx="25140">
                  <c:v>3.2829499999999998E-2</c:v>
                </c:pt>
                <c:pt idx="25141">
                  <c:v>3.3790800000000003E-2</c:v>
                </c:pt>
                <c:pt idx="25142">
                  <c:v>3.4704199999999998E-2</c:v>
                </c:pt>
                <c:pt idx="25143">
                  <c:v>3.55667E-2</c:v>
                </c:pt>
                <c:pt idx="25144">
                  <c:v>3.63763E-2</c:v>
                </c:pt>
                <c:pt idx="25145">
                  <c:v>3.7131900000000002E-2</c:v>
                </c:pt>
                <c:pt idx="25146">
                  <c:v>3.7832600000000001E-2</c:v>
                </c:pt>
                <c:pt idx="25147">
                  <c:v>3.8475799999999998E-2</c:v>
                </c:pt>
                <c:pt idx="25148">
                  <c:v>3.90584E-2</c:v>
                </c:pt>
                <c:pt idx="25149">
                  <c:v>3.9576699999999999E-2</c:v>
                </c:pt>
                <c:pt idx="25150">
                  <c:v>4.0027100000000003E-2</c:v>
                </c:pt>
                <c:pt idx="25151">
                  <c:v>4.0409500000000001E-2</c:v>
                </c:pt>
                <c:pt idx="25152">
                  <c:v>4.0727800000000002E-2</c:v>
                </c:pt>
                <c:pt idx="25153">
                  <c:v>4.0983400000000003E-2</c:v>
                </c:pt>
                <c:pt idx="25154">
                  <c:v>4.1171100000000002E-2</c:v>
                </c:pt>
                <c:pt idx="25155">
                  <c:v>4.1284300000000003E-2</c:v>
                </c:pt>
                <c:pt idx="25156">
                  <c:v>4.1323699999999998E-2</c:v>
                </c:pt>
                <c:pt idx="25157">
                  <c:v>4.1294900000000002E-2</c:v>
                </c:pt>
                <c:pt idx="25158">
                  <c:v>4.1200500000000001E-2</c:v>
                </c:pt>
                <c:pt idx="25159">
                  <c:v>4.10383E-2</c:v>
                </c:pt>
                <c:pt idx="25160">
                  <c:v>4.0805399999999999E-2</c:v>
                </c:pt>
                <c:pt idx="25161">
                  <c:v>4.0503299999999999E-2</c:v>
                </c:pt>
                <c:pt idx="25162">
                  <c:v>4.0136999999999999E-2</c:v>
                </c:pt>
                <c:pt idx="25163">
                  <c:v>3.9710700000000002E-2</c:v>
                </c:pt>
                <c:pt idx="25164">
                  <c:v>3.92266E-2</c:v>
                </c:pt>
                <c:pt idx="25165">
                  <c:v>3.8687899999999997E-2</c:v>
                </c:pt>
                <c:pt idx="25166">
                  <c:v>3.8102700000000003E-2</c:v>
                </c:pt>
                <c:pt idx="25167">
                  <c:v>3.7478200000000003E-2</c:v>
                </c:pt>
                <c:pt idx="25168">
                  <c:v>3.6812900000000003E-2</c:v>
                </c:pt>
                <c:pt idx="25169">
                  <c:v>3.6100300000000002E-2</c:v>
                </c:pt>
                <c:pt idx="25170">
                  <c:v>3.5334400000000002E-2</c:v>
                </c:pt>
                <c:pt idx="25171">
                  <c:v>3.4510399999999997E-2</c:v>
                </c:pt>
                <c:pt idx="25172">
                  <c:v>3.3627200000000003E-2</c:v>
                </c:pt>
                <c:pt idx="25173">
                  <c:v>3.2687099999999997E-2</c:v>
                </c:pt>
                <c:pt idx="25174">
                  <c:v>3.1691299999999999E-2</c:v>
                </c:pt>
                <c:pt idx="25175">
                  <c:v>3.0638599999999998E-2</c:v>
                </c:pt>
                <c:pt idx="25176">
                  <c:v>2.9527500000000002E-2</c:v>
                </c:pt>
                <c:pt idx="25177">
                  <c:v>2.8357899999999998E-2</c:v>
                </c:pt>
                <c:pt idx="25178">
                  <c:v>2.71331E-2</c:v>
                </c:pt>
                <c:pt idx="25179">
                  <c:v>2.58596E-2</c:v>
                </c:pt>
                <c:pt idx="25180">
                  <c:v>2.4544300000000002E-2</c:v>
                </c:pt>
                <c:pt idx="25181">
                  <c:v>2.31874E-2</c:v>
                </c:pt>
                <c:pt idx="25182">
                  <c:v>2.1785700000000002E-2</c:v>
                </c:pt>
                <c:pt idx="25183">
                  <c:v>2.03389E-2</c:v>
                </c:pt>
                <c:pt idx="25184">
                  <c:v>1.8852500000000001E-2</c:v>
                </c:pt>
                <c:pt idx="25185">
                  <c:v>1.7336000000000001E-2</c:v>
                </c:pt>
                <c:pt idx="25186">
                  <c:v>1.5798099999999999E-2</c:v>
                </c:pt>
                <c:pt idx="25187">
                  <c:v>1.4244400000000001E-2</c:v>
                </c:pt>
                <c:pt idx="25188">
                  <c:v>1.26783E-2</c:v>
                </c:pt>
                <c:pt idx="25189">
                  <c:v>1.11024E-2</c:v>
                </c:pt>
                <c:pt idx="25190" formatCode="0.00E+00">
                  <c:v>9.5180000000000004E-3</c:v>
                </c:pt>
                <c:pt idx="25191" formatCode="0.00E+00">
                  <c:v>7.9222100000000007E-3</c:v>
                </c:pt>
                <c:pt idx="25192" formatCode="0.00E+00">
                  <c:v>6.3121499999999999E-3</c:v>
                </c:pt>
                <c:pt idx="25193" formatCode="0.00E+00">
                  <c:v>4.6900300000000004E-3</c:v>
                </c:pt>
                <c:pt idx="25194" formatCode="0.00E+00">
                  <c:v>3.0608300000000001E-3</c:v>
                </c:pt>
                <c:pt idx="25195" formatCode="0.00E+00">
                  <c:v>1.4287200000000001E-3</c:v>
                </c:pt>
                <c:pt idx="25196" formatCode="0.00E+00">
                  <c:v>-2.0270999999999999E-4</c:v>
                </c:pt>
                <c:pt idx="25197" formatCode="0.00E+00">
                  <c:v>-1.8285199999999999E-3</c:v>
                </c:pt>
                <c:pt idx="25198" formatCode="0.00E+00">
                  <c:v>-3.4456000000000001E-3</c:v>
                </c:pt>
                <c:pt idx="25199" formatCode="0.00E+00">
                  <c:v>-5.05507E-3</c:v>
                </c:pt>
                <c:pt idx="25200" formatCode="0.00E+00">
                  <c:v>-6.6548099999999997E-3</c:v>
                </c:pt>
                <c:pt idx="25201" formatCode="0.00E+00">
                  <c:v>-8.2376499999999991E-3</c:v>
                </c:pt>
                <c:pt idx="25202" formatCode="0.00E+00">
                  <c:v>-9.8010900000000001E-3</c:v>
                </c:pt>
                <c:pt idx="25203">
                  <c:v>-1.1350799999999999E-2</c:v>
                </c:pt>
                <c:pt idx="25204">
                  <c:v>-1.2892000000000001E-2</c:v>
                </c:pt>
                <c:pt idx="25205">
                  <c:v>-1.4425199999999999E-2</c:v>
                </c:pt>
                <c:pt idx="25206">
                  <c:v>-1.5953700000000001E-2</c:v>
                </c:pt>
                <c:pt idx="25207">
                  <c:v>-1.7481799999999999E-2</c:v>
                </c:pt>
                <c:pt idx="25208">
                  <c:v>-1.90069E-2</c:v>
                </c:pt>
                <c:pt idx="25209">
                  <c:v>-2.05218E-2</c:v>
                </c:pt>
                <c:pt idx="25210">
                  <c:v>-2.20197E-2</c:v>
                </c:pt>
                <c:pt idx="25211">
                  <c:v>-2.3494999999999999E-2</c:v>
                </c:pt>
                <c:pt idx="25212">
                  <c:v>-2.49395E-2</c:v>
                </c:pt>
                <c:pt idx="25213">
                  <c:v>-2.6343800000000001E-2</c:v>
                </c:pt>
                <c:pt idx="25214">
                  <c:v>-2.7706999999999999E-2</c:v>
                </c:pt>
                <c:pt idx="25215">
                  <c:v>-2.9038399999999999E-2</c:v>
                </c:pt>
                <c:pt idx="25216">
                  <c:v>-3.03456E-2</c:v>
                </c:pt>
                <c:pt idx="25217">
                  <c:v>-3.1629200000000003E-2</c:v>
                </c:pt>
                <c:pt idx="25218">
                  <c:v>-3.2886400000000003E-2</c:v>
                </c:pt>
                <c:pt idx="25219">
                  <c:v>-3.4112499999999997E-2</c:v>
                </c:pt>
                <c:pt idx="25220">
                  <c:v>-3.53003E-2</c:v>
                </c:pt>
                <c:pt idx="25221">
                  <c:v>-3.6443700000000002E-2</c:v>
                </c:pt>
                <c:pt idx="25222">
                  <c:v>-3.7541900000000003E-2</c:v>
                </c:pt>
                <c:pt idx="25223">
                  <c:v>-3.8595900000000002E-2</c:v>
                </c:pt>
                <c:pt idx="25224">
                  <c:v>-3.9608999999999998E-2</c:v>
                </c:pt>
                <c:pt idx="25225">
                  <c:v>-4.0586200000000003E-2</c:v>
                </c:pt>
                <c:pt idx="25226">
                  <c:v>-4.1528200000000001E-2</c:v>
                </c:pt>
                <c:pt idx="25227">
                  <c:v>-4.2433499999999999E-2</c:v>
                </c:pt>
                <c:pt idx="25228">
                  <c:v>-4.3304200000000001E-2</c:v>
                </c:pt>
                <c:pt idx="25229">
                  <c:v>-4.41427E-2</c:v>
                </c:pt>
                <c:pt idx="25230">
                  <c:v>-4.49489E-2</c:v>
                </c:pt>
                <c:pt idx="25231">
                  <c:v>-4.5722199999999998E-2</c:v>
                </c:pt>
                <c:pt idx="25232">
                  <c:v>-4.6463400000000002E-2</c:v>
                </c:pt>
                <c:pt idx="25233">
                  <c:v>-4.7174800000000003E-2</c:v>
                </c:pt>
                <c:pt idx="25234">
                  <c:v>-4.7857900000000002E-2</c:v>
                </c:pt>
                <c:pt idx="25235">
                  <c:v>-4.8509999999999998E-2</c:v>
                </c:pt>
                <c:pt idx="25236">
                  <c:v>-4.9124899999999999E-2</c:v>
                </c:pt>
                <c:pt idx="25237">
                  <c:v>-4.9700599999999998E-2</c:v>
                </c:pt>
                <c:pt idx="25238">
                  <c:v>-5.0244499999999997E-2</c:v>
                </c:pt>
                <c:pt idx="25239">
                  <c:v>-5.0762599999999998E-2</c:v>
                </c:pt>
                <c:pt idx="25240">
                  <c:v>-5.1253199999999999E-2</c:v>
                </c:pt>
                <c:pt idx="25241">
                  <c:v>-5.17156E-2</c:v>
                </c:pt>
                <c:pt idx="25242">
                  <c:v>-5.2154399999999997E-2</c:v>
                </c:pt>
                <c:pt idx="25243">
                  <c:v>-5.2573700000000001E-2</c:v>
                </c:pt>
                <c:pt idx="25244">
                  <c:v>-5.2973699999999999E-2</c:v>
                </c:pt>
                <c:pt idx="25245">
                  <c:v>-5.3354600000000002E-2</c:v>
                </c:pt>
                <c:pt idx="25246">
                  <c:v>-5.3717800000000003E-2</c:v>
                </c:pt>
                <c:pt idx="25247">
                  <c:v>-5.4063300000000002E-2</c:v>
                </c:pt>
                <c:pt idx="25248">
                  <c:v>-5.4388899999999997E-2</c:v>
                </c:pt>
                <c:pt idx="25249">
                  <c:v>-5.4695199999999999E-2</c:v>
                </c:pt>
                <c:pt idx="25250">
                  <c:v>-5.4989900000000001E-2</c:v>
                </c:pt>
                <c:pt idx="25251">
                  <c:v>-5.5282600000000001E-2</c:v>
                </c:pt>
                <c:pt idx="25252">
                  <c:v>-5.5577500000000002E-2</c:v>
                </c:pt>
                <c:pt idx="25253">
                  <c:v>-5.5870299999999998E-2</c:v>
                </c:pt>
                <c:pt idx="25254">
                  <c:v>-5.6151899999999998E-2</c:v>
                </c:pt>
                <c:pt idx="25255">
                  <c:v>-5.6415E-2</c:v>
                </c:pt>
                <c:pt idx="25256">
                  <c:v>-5.6655700000000003E-2</c:v>
                </c:pt>
                <c:pt idx="25257">
                  <c:v>-5.6874599999999997E-2</c:v>
                </c:pt>
                <c:pt idx="25258">
                  <c:v>-5.7081600000000003E-2</c:v>
                </c:pt>
                <c:pt idx="25259">
                  <c:v>-5.7286900000000002E-2</c:v>
                </c:pt>
                <c:pt idx="25260">
                  <c:v>-5.7491399999999998E-2</c:v>
                </c:pt>
                <c:pt idx="25261">
                  <c:v>-5.7692800000000002E-2</c:v>
                </c:pt>
                <c:pt idx="25262">
                  <c:v>-5.7898699999999997E-2</c:v>
                </c:pt>
                <c:pt idx="25263">
                  <c:v>-5.8123899999999999E-2</c:v>
                </c:pt>
                <c:pt idx="25264">
                  <c:v>-5.8379399999999998E-2</c:v>
                </c:pt>
                <c:pt idx="25265">
                  <c:v>-5.8670300000000002E-2</c:v>
                </c:pt>
                <c:pt idx="25266">
                  <c:v>-5.8999700000000002E-2</c:v>
                </c:pt>
                <c:pt idx="25267">
                  <c:v>-5.9370800000000001E-2</c:v>
                </c:pt>
                <c:pt idx="25268">
                  <c:v>-5.9786899999999997E-2</c:v>
                </c:pt>
                <c:pt idx="25269">
                  <c:v>-6.0250900000000003E-2</c:v>
                </c:pt>
                <c:pt idx="25270">
                  <c:v>-6.07626E-2</c:v>
                </c:pt>
                <c:pt idx="25271">
                  <c:v>-6.13188E-2</c:v>
                </c:pt>
                <c:pt idx="25272">
                  <c:v>-6.1914799999999999E-2</c:v>
                </c:pt>
                <c:pt idx="25273">
                  <c:v>-6.25444E-2</c:v>
                </c:pt>
                <c:pt idx="25274">
                  <c:v>-6.3199900000000003E-2</c:v>
                </c:pt>
                <c:pt idx="25275">
                  <c:v>-6.3875100000000004E-2</c:v>
                </c:pt>
                <c:pt idx="25276">
                  <c:v>-6.4569199999999993E-2</c:v>
                </c:pt>
                <c:pt idx="25277">
                  <c:v>-6.5280299999999999E-2</c:v>
                </c:pt>
                <c:pt idx="25278">
                  <c:v>-6.6004099999999996E-2</c:v>
                </c:pt>
                <c:pt idx="25279">
                  <c:v>-6.6742800000000005E-2</c:v>
                </c:pt>
                <c:pt idx="25280">
                  <c:v>-6.7505899999999994E-2</c:v>
                </c:pt>
                <c:pt idx="25281">
                  <c:v>-6.8304199999999995E-2</c:v>
                </c:pt>
                <c:pt idx="25282">
                  <c:v>-6.91465E-2</c:v>
                </c:pt>
                <c:pt idx="25283">
                  <c:v>-7.0037799999999997E-2</c:v>
                </c:pt>
                <c:pt idx="25284">
                  <c:v>-7.0977999999999999E-2</c:v>
                </c:pt>
                <c:pt idx="25285">
                  <c:v>-7.1962300000000007E-2</c:v>
                </c:pt>
                <c:pt idx="25286">
                  <c:v>-7.2988300000000006E-2</c:v>
                </c:pt>
                <c:pt idx="25287">
                  <c:v>-7.4059E-2</c:v>
                </c:pt>
                <c:pt idx="25288">
                  <c:v>-7.5176400000000004E-2</c:v>
                </c:pt>
                <c:pt idx="25289">
                  <c:v>-7.6339199999999996E-2</c:v>
                </c:pt>
                <c:pt idx="25290">
                  <c:v>-7.7549499999999993E-2</c:v>
                </c:pt>
                <c:pt idx="25291">
                  <c:v>-7.8819899999999998E-2</c:v>
                </c:pt>
                <c:pt idx="25292">
                  <c:v>-8.01645E-2</c:v>
                </c:pt>
                <c:pt idx="25293">
                  <c:v>-8.1588999999999995E-2</c:v>
                </c:pt>
                <c:pt idx="25294">
                  <c:v>-8.3093899999999998E-2</c:v>
                </c:pt>
                <c:pt idx="25295">
                  <c:v>-8.46798E-2</c:v>
                </c:pt>
                <c:pt idx="25296">
                  <c:v>-8.6346500000000007E-2</c:v>
                </c:pt>
                <c:pt idx="25297">
                  <c:v>-8.8089200000000006E-2</c:v>
                </c:pt>
                <c:pt idx="25298">
                  <c:v>-8.9900999999999995E-2</c:v>
                </c:pt>
                <c:pt idx="25299">
                  <c:v>-9.1781500000000002E-2</c:v>
                </c:pt>
                <c:pt idx="25300">
                  <c:v>-9.3732599999999999E-2</c:v>
                </c:pt>
                <c:pt idx="25301">
                  <c:v>-9.5752900000000002E-2</c:v>
                </c:pt>
                <c:pt idx="25302">
                  <c:v>-9.7842299999999993E-2</c:v>
                </c:pt>
                <c:pt idx="25303">
                  <c:v>-0.10000299999999999</c:v>
                </c:pt>
                <c:pt idx="25304">
                  <c:v>-0.102231</c:v>
                </c:pt>
                <c:pt idx="25305">
                  <c:v>-0.10451299999999999</c:v>
                </c:pt>
                <c:pt idx="25306">
                  <c:v>-0.10684</c:v>
                </c:pt>
                <c:pt idx="25307">
                  <c:v>-0.109218</c:v>
                </c:pt>
                <c:pt idx="25308">
                  <c:v>-0.111654</c:v>
                </c:pt>
                <c:pt idx="25309">
                  <c:v>-0.114152</c:v>
                </c:pt>
                <c:pt idx="25310">
                  <c:v>-0.116712</c:v>
                </c:pt>
                <c:pt idx="25311">
                  <c:v>-0.119335</c:v>
                </c:pt>
                <c:pt idx="25312">
                  <c:v>-0.12202399999999999</c:v>
                </c:pt>
                <c:pt idx="25313">
                  <c:v>-0.124777</c:v>
                </c:pt>
                <c:pt idx="25314">
                  <c:v>-0.12759100000000001</c:v>
                </c:pt>
                <c:pt idx="25315">
                  <c:v>-0.130469</c:v>
                </c:pt>
                <c:pt idx="25316">
                  <c:v>-0.13341500000000001</c:v>
                </c:pt>
                <c:pt idx="25317">
                  <c:v>-0.13641900000000001</c:v>
                </c:pt>
                <c:pt idx="25318">
                  <c:v>-0.13946700000000001</c:v>
                </c:pt>
                <c:pt idx="25319">
                  <c:v>-0.14255399999999999</c:v>
                </c:pt>
                <c:pt idx="25320">
                  <c:v>-0.14568600000000001</c:v>
                </c:pt>
                <c:pt idx="25321">
                  <c:v>-0.148866</c:v>
                </c:pt>
                <c:pt idx="25322">
                  <c:v>-0.152091</c:v>
                </c:pt>
                <c:pt idx="25323">
                  <c:v>-0.15535199999999999</c:v>
                </c:pt>
                <c:pt idx="25324">
                  <c:v>-0.158636</c:v>
                </c:pt>
                <c:pt idx="25325">
                  <c:v>-0.161941</c:v>
                </c:pt>
                <c:pt idx="25326">
                  <c:v>-0.165269</c:v>
                </c:pt>
                <c:pt idx="25327">
                  <c:v>-0.16861899999999999</c:v>
                </c:pt>
                <c:pt idx="25328">
                  <c:v>-0.17199200000000001</c:v>
                </c:pt>
                <c:pt idx="25329">
                  <c:v>-0.17538400000000001</c:v>
                </c:pt>
                <c:pt idx="25330">
                  <c:v>-0.178787</c:v>
                </c:pt>
                <c:pt idx="25331">
                  <c:v>-0.182199</c:v>
                </c:pt>
                <c:pt idx="25332">
                  <c:v>-0.18562000000000001</c:v>
                </c:pt>
                <c:pt idx="25333">
                  <c:v>-0.18904699999999999</c:v>
                </c:pt>
                <c:pt idx="25334">
                  <c:v>-0.192471</c:v>
                </c:pt>
                <c:pt idx="25335">
                  <c:v>-0.195885</c:v>
                </c:pt>
                <c:pt idx="25336">
                  <c:v>-0.19928799999999999</c:v>
                </c:pt>
                <c:pt idx="25337">
                  <c:v>-0.202677</c:v>
                </c:pt>
                <c:pt idx="25338">
                  <c:v>-0.206039</c:v>
                </c:pt>
                <c:pt idx="25339">
                  <c:v>-0.20936299999999999</c:v>
                </c:pt>
                <c:pt idx="25340">
                  <c:v>-0.212643</c:v>
                </c:pt>
                <c:pt idx="25341">
                  <c:v>-0.21587400000000001</c:v>
                </c:pt>
                <c:pt idx="25342">
                  <c:v>-0.21904299999999999</c:v>
                </c:pt>
                <c:pt idx="25343">
                  <c:v>-0.22214700000000001</c:v>
                </c:pt>
                <c:pt idx="25344">
                  <c:v>-0.225185</c:v>
                </c:pt>
                <c:pt idx="25345">
                  <c:v>-0.22815099999999999</c:v>
                </c:pt>
                <c:pt idx="25346">
                  <c:v>-0.231041</c:v>
                </c:pt>
                <c:pt idx="25347">
                  <c:v>-0.23385</c:v>
                </c:pt>
                <c:pt idx="25348">
                  <c:v>-0.23657800000000001</c:v>
                </c:pt>
                <c:pt idx="25349">
                  <c:v>-0.23922499999999999</c:v>
                </c:pt>
                <c:pt idx="25350">
                  <c:v>-0.24179300000000001</c:v>
                </c:pt>
                <c:pt idx="25351">
                  <c:v>-0.24429200000000001</c:v>
                </c:pt>
                <c:pt idx="25352">
                  <c:v>-0.24673300000000001</c:v>
                </c:pt>
                <c:pt idx="25353">
                  <c:v>-0.24912200000000001</c:v>
                </c:pt>
                <c:pt idx="25354">
                  <c:v>-0.25146299999999999</c:v>
                </c:pt>
                <c:pt idx="25355">
                  <c:v>-0.25374999999999998</c:v>
                </c:pt>
                <c:pt idx="25356">
                  <c:v>-0.25596799999999997</c:v>
                </c:pt>
                <c:pt idx="25357">
                  <c:v>-0.258102</c:v>
                </c:pt>
                <c:pt idx="25358">
                  <c:v>-0.26014500000000002</c:v>
                </c:pt>
                <c:pt idx="25359">
                  <c:v>-0.26210600000000001</c:v>
                </c:pt>
                <c:pt idx="25360">
                  <c:v>-0.26399699999999998</c:v>
                </c:pt>
                <c:pt idx="25361">
                  <c:v>-0.265818</c:v>
                </c:pt>
                <c:pt idx="25362">
                  <c:v>-0.26755000000000001</c:v>
                </c:pt>
                <c:pt idx="25363">
                  <c:v>-0.269173</c:v>
                </c:pt>
                <c:pt idx="25364">
                  <c:v>-0.27067400000000003</c:v>
                </c:pt>
                <c:pt idx="25365">
                  <c:v>-0.27205200000000002</c:v>
                </c:pt>
                <c:pt idx="25366">
                  <c:v>-0.27330700000000002</c:v>
                </c:pt>
                <c:pt idx="25367">
                  <c:v>-0.27443800000000002</c:v>
                </c:pt>
                <c:pt idx="25368">
                  <c:v>-0.275449</c:v>
                </c:pt>
                <c:pt idx="25369">
                  <c:v>-0.27635199999999999</c:v>
                </c:pt>
                <c:pt idx="25370">
                  <c:v>-0.27715400000000001</c:v>
                </c:pt>
                <c:pt idx="25371">
                  <c:v>-0.27785500000000002</c:v>
                </c:pt>
                <c:pt idx="25372">
                  <c:v>-0.27845599999999998</c:v>
                </c:pt>
                <c:pt idx="25373">
                  <c:v>-0.27895999999999999</c:v>
                </c:pt>
                <c:pt idx="25374">
                  <c:v>-0.27936299999999997</c:v>
                </c:pt>
                <c:pt idx="25375">
                  <c:v>-0.279667</c:v>
                </c:pt>
                <c:pt idx="25376">
                  <c:v>-0.27987400000000001</c:v>
                </c:pt>
                <c:pt idx="25377">
                  <c:v>-0.27998600000000001</c:v>
                </c:pt>
                <c:pt idx="25378">
                  <c:v>-0.27999800000000002</c:v>
                </c:pt>
                <c:pt idx="25379">
                  <c:v>-0.279916</c:v>
                </c:pt>
                <c:pt idx="25380">
                  <c:v>-0.279752</c:v>
                </c:pt>
                <c:pt idx="25381">
                  <c:v>-0.27951399999999998</c:v>
                </c:pt>
                <c:pt idx="25382">
                  <c:v>-0.279198</c:v>
                </c:pt>
                <c:pt idx="25383">
                  <c:v>-0.27879900000000002</c:v>
                </c:pt>
                <c:pt idx="25384">
                  <c:v>-0.27831299999999998</c:v>
                </c:pt>
                <c:pt idx="25385">
                  <c:v>-0.27773500000000001</c:v>
                </c:pt>
                <c:pt idx="25386">
                  <c:v>-0.27706199999999997</c:v>
                </c:pt>
                <c:pt idx="25387">
                  <c:v>-0.27629799999999999</c:v>
                </c:pt>
                <c:pt idx="25388">
                  <c:v>-0.27545399999999998</c:v>
                </c:pt>
                <c:pt idx="25389">
                  <c:v>-0.274536</c:v>
                </c:pt>
                <c:pt idx="25390">
                  <c:v>-0.273536</c:v>
                </c:pt>
                <c:pt idx="25391">
                  <c:v>-0.27243899999999999</c:v>
                </c:pt>
                <c:pt idx="25392">
                  <c:v>-0.271233</c:v>
                </c:pt>
                <c:pt idx="25393">
                  <c:v>-0.269924</c:v>
                </c:pt>
                <c:pt idx="25394">
                  <c:v>-0.26853300000000002</c:v>
                </c:pt>
                <c:pt idx="25395">
                  <c:v>-0.26707799999999998</c:v>
                </c:pt>
                <c:pt idx="25396">
                  <c:v>-0.26557199999999997</c:v>
                </c:pt>
                <c:pt idx="25397">
                  <c:v>-0.26401999999999998</c:v>
                </c:pt>
                <c:pt idx="25398">
                  <c:v>-0.26242700000000002</c:v>
                </c:pt>
                <c:pt idx="25399">
                  <c:v>-0.260799</c:v>
                </c:pt>
                <c:pt idx="25400">
                  <c:v>-0.259135</c:v>
                </c:pt>
                <c:pt idx="25401">
                  <c:v>-0.25743100000000002</c:v>
                </c:pt>
                <c:pt idx="25402">
                  <c:v>-0.255691</c:v>
                </c:pt>
                <c:pt idx="25403">
                  <c:v>-0.25392599999999999</c:v>
                </c:pt>
                <c:pt idx="25404">
                  <c:v>-0.25214399999999998</c:v>
                </c:pt>
                <c:pt idx="25405">
                  <c:v>-0.25034699999999999</c:v>
                </c:pt>
                <c:pt idx="25406">
                  <c:v>-0.24853700000000001</c:v>
                </c:pt>
                <c:pt idx="25407">
                  <c:v>-0.24671799999999999</c:v>
                </c:pt>
                <c:pt idx="25408">
                  <c:v>-0.24488099999999999</c:v>
                </c:pt>
                <c:pt idx="25409">
                  <c:v>-0.24301900000000001</c:v>
                </c:pt>
                <c:pt idx="25410">
                  <c:v>-0.24113000000000001</c:v>
                </c:pt>
                <c:pt idx="25411">
                  <c:v>-0.23921700000000001</c:v>
                </c:pt>
                <c:pt idx="25412">
                  <c:v>-0.23728399999999999</c:v>
                </c:pt>
                <c:pt idx="25413">
                  <c:v>-0.23533799999999999</c:v>
                </c:pt>
                <c:pt idx="25414">
                  <c:v>-0.23338200000000001</c:v>
                </c:pt>
                <c:pt idx="25415">
                  <c:v>-0.23141300000000001</c:v>
                </c:pt>
                <c:pt idx="25416">
                  <c:v>-0.229437</c:v>
                </c:pt>
                <c:pt idx="25417">
                  <c:v>-0.227468</c:v>
                </c:pt>
                <c:pt idx="25418">
                  <c:v>-0.22551499999999999</c:v>
                </c:pt>
                <c:pt idx="25419">
                  <c:v>-0.223575</c:v>
                </c:pt>
                <c:pt idx="25420">
                  <c:v>-0.22164400000000001</c:v>
                </c:pt>
                <c:pt idx="25421">
                  <c:v>-0.219724</c:v>
                </c:pt>
                <c:pt idx="25422">
                  <c:v>-0.21781900000000001</c:v>
                </c:pt>
                <c:pt idx="25423">
                  <c:v>-0.21593300000000001</c:v>
                </c:pt>
                <c:pt idx="25424">
                  <c:v>-0.21407499999999999</c:v>
                </c:pt>
                <c:pt idx="25425">
                  <c:v>-0.21224799999999999</c:v>
                </c:pt>
                <c:pt idx="25426">
                  <c:v>-0.21045</c:v>
                </c:pt>
                <c:pt idx="25427">
                  <c:v>-0.20868500000000001</c:v>
                </c:pt>
                <c:pt idx="25428">
                  <c:v>-0.20696000000000001</c:v>
                </c:pt>
                <c:pt idx="25429">
                  <c:v>-0.20527899999999999</c:v>
                </c:pt>
                <c:pt idx="25430">
                  <c:v>-0.20364499999999999</c:v>
                </c:pt>
                <c:pt idx="25431">
                  <c:v>-0.202068</c:v>
                </c:pt>
                <c:pt idx="25432">
                  <c:v>-0.20055500000000001</c:v>
                </c:pt>
                <c:pt idx="25433">
                  <c:v>-0.19910700000000001</c:v>
                </c:pt>
                <c:pt idx="25434">
                  <c:v>-0.19772500000000001</c:v>
                </c:pt>
                <c:pt idx="25435">
                  <c:v>-0.19641800000000001</c:v>
                </c:pt>
                <c:pt idx="25436">
                  <c:v>-0.195191</c:v>
                </c:pt>
                <c:pt idx="25437">
                  <c:v>-0.19403599999999999</c:v>
                </c:pt>
                <c:pt idx="25438">
                  <c:v>-0.192943</c:v>
                </c:pt>
                <c:pt idx="25439">
                  <c:v>-0.191913</c:v>
                </c:pt>
                <c:pt idx="25440">
                  <c:v>-0.19095599999999999</c:v>
                </c:pt>
                <c:pt idx="25441">
                  <c:v>-0.19007199999999999</c:v>
                </c:pt>
                <c:pt idx="25442">
                  <c:v>-0.189253</c:v>
                </c:pt>
                <c:pt idx="25443">
                  <c:v>-0.18849099999999999</c:v>
                </c:pt>
                <c:pt idx="25444">
                  <c:v>-0.187779</c:v>
                </c:pt>
                <c:pt idx="25445">
                  <c:v>-0.187111</c:v>
                </c:pt>
                <c:pt idx="25446">
                  <c:v>-0.18648799999999999</c:v>
                </c:pt>
                <c:pt idx="25447">
                  <c:v>-0.18592700000000001</c:v>
                </c:pt>
                <c:pt idx="25448">
                  <c:v>-0.185444</c:v>
                </c:pt>
                <c:pt idx="25449">
                  <c:v>-0.18504100000000001</c:v>
                </c:pt>
                <c:pt idx="25450">
                  <c:v>-0.18470700000000001</c:v>
                </c:pt>
                <c:pt idx="25451">
                  <c:v>-0.18442700000000001</c:v>
                </c:pt>
                <c:pt idx="25452">
                  <c:v>-0.184195</c:v>
                </c:pt>
                <c:pt idx="25453">
                  <c:v>-0.18401699999999999</c:v>
                </c:pt>
                <c:pt idx="25454">
                  <c:v>-0.18389</c:v>
                </c:pt>
                <c:pt idx="25455">
                  <c:v>-0.183812</c:v>
                </c:pt>
                <c:pt idx="25456">
                  <c:v>-0.18378700000000001</c:v>
                </c:pt>
                <c:pt idx="25457">
                  <c:v>-0.18382699999999999</c:v>
                </c:pt>
                <c:pt idx="25458">
                  <c:v>-0.183943</c:v>
                </c:pt>
                <c:pt idx="25459">
                  <c:v>-0.18413499999999999</c:v>
                </c:pt>
                <c:pt idx="25460">
                  <c:v>-0.18439700000000001</c:v>
                </c:pt>
                <c:pt idx="25461">
                  <c:v>-0.18471899999999999</c:v>
                </c:pt>
                <c:pt idx="25462">
                  <c:v>-0.18509800000000001</c:v>
                </c:pt>
                <c:pt idx="25463">
                  <c:v>-0.18553700000000001</c:v>
                </c:pt>
                <c:pt idx="25464">
                  <c:v>-0.18603900000000001</c:v>
                </c:pt>
                <c:pt idx="25465">
                  <c:v>-0.18660099999999999</c:v>
                </c:pt>
                <c:pt idx="25466">
                  <c:v>-0.187219</c:v>
                </c:pt>
                <c:pt idx="25467">
                  <c:v>-0.18789400000000001</c:v>
                </c:pt>
                <c:pt idx="25468">
                  <c:v>-0.18862000000000001</c:v>
                </c:pt>
                <c:pt idx="25469">
                  <c:v>-0.189389</c:v>
                </c:pt>
                <c:pt idx="25470">
                  <c:v>-0.190195</c:v>
                </c:pt>
                <c:pt idx="25471">
                  <c:v>-0.191028</c:v>
                </c:pt>
                <c:pt idx="25472">
                  <c:v>-0.19188</c:v>
                </c:pt>
                <c:pt idx="25473">
                  <c:v>-0.192742</c:v>
                </c:pt>
                <c:pt idx="25474">
                  <c:v>-0.19361400000000001</c:v>
                </c:pt>
                <c:pt idx="25475">
                  <c:v>-0.19449900000000001</c:v>
                </c:pt>
                <c:pt idx="25476">
                  <c:v>-0.195409</c:v>
                </c:pt>
                <c:pt idx="25477">
                  <c:v>-0.19635</c:v>
                </c:pt>
                <c:pt idx="25478">
                  <c:v>-0.19731099999999999</c:v>
                </c:pt>
                <c:pt idx="25479">
                  <c:v>-0.198273</c:v>
                </c:pt>
                <c:pt idx="25480">
                  <c:v>-0.19923099999999999</c:v>
                </c:pt>
                <c:pt idx="25481">
                  <c:v>-0.200187</c:v>
                </c:pt>
                <c:pt idx="25482">
                  <c:v>-0.20114099999999999</c:v>
                </c:pt>
                <c:pt idx="25483">
                  <c:v>-0.202094</c:v>
                </c:pt>
                <c:pt idx="25484">
                  <c:v>-0.203046</c:v>
                </c:pt>
                <c:pt idx="25485">
                  <c:v>-0.20399300000000001</c:v>
                </c:pt>
                <c:pt idx="25486">
                  <c:v>-0.204933</c:v>
                </c:pt>
                <c:pt idx="25487">
                  <c:v>-0.205868</c:v>
                </c:pt>
                <c:pt idx="25488">
                  <c:v>-0.20679600000000001</c:v>
                </c:pt>
                <c:pt idx="25489">
                  <c:v>-0.20771300000000001</c:v>
                </c:pt>
                <c:pt idx="25490">
                  <c:v>-0.20861499999999999</c:v>
                </c:pt>
                <c:pt idx="25491">
                  <c:v>-0.209507</c:v>
                </c:pt>
                <c:pt idx="25492">
                  <c:v>-0.210395</c:v>
                </c:pt>
                <c:pt idx="25493">
                  <c:v>-0.21127199999999999</c:v>
                </c:pt>
                <c:pt idx="25494">
                  <c:v>-0.21212600000000001</c:v>
                </c:pt>
                <c:pt idx="25495">
                  <c:v>-0.212946</c:v>
                </c:pt>
                <c:pt idx="25496">
                  <c:v>-0.213726</c:v>
                </c:pt>
                <c:pt idx="25497">
                  <c:v>-0.21446999999999999</c:v>
                </c:pt>
                <c:pt idx="25498">
                  <c:v>-0.21518000000000001</c:v>
                </c:pt>
                <c:pt idx="25499">
                  <c:v>-0.21585799999999999</c:v>
                </c:pt>
                <c:pt idx="25500">
                  <c:v>-0.216503</c:v>
                </c:pt>
                <c:pt idx="25501">
                  <c:v>-0.217113</c:v>
                </c:pt>
                <c:pt idx="25502">
                  <c:v>-0.21768100000000001</c:v>
                </c:pt>
                <c:pt idx="25503">
                  <c:v>-0.218197</c:v>
                </c:pt>
                <c:pt idx="25504">
                  <c:v>-0.21865799999999999</c:v>
                </c:pt>
                <c:pt idx="25505">
                  <c:v>-0.219056</c:v>
                </c:pt>
                <c:pt idx="25506">
                  <c:v>-0.21939</c:v>
                </c:pt>
                <c:pt idx="25507">
                  <c:v>-0.21965799999999999</c:v>
                </c:pt>
                <c:pt idx="25508">
                  <c:v>-0.219865</c:v>
                </c:pt>
                <c:pt idx="25509">
                  <c:v>-0.220022</c:v>
                </c:pt>
                <c:pt idx="25510">
                  <c:v>-0.220133</c:v>
                </c:pt>
                <c:pt idx="25511">
                  <c:v>-0.220198</c:v>
                </c:pt>
                <c:pt idx="25512">
                  <c:v>-0.22021499999999999</c:v>
                </c:pt>
                <c:pt idx="25513">
                  <c:v>-0.22018599999999999</c:v>
                </c:pt>
                <c:pt idx="25514">
                  <c:v>-0.22011</c:v>
                </c:pt>
                <c:pt idx="25515">
                  <c:v>-0.21998400000000001</c:v>
                </c:pt>
                <c:pt idx="25516">
                  <c:v>-0.21981000000000001</c:v>
                </c:pt>
                <c:pt idx="25517">
                  <c:v>-0.21959500000000001</c:v>
                </c:pt>
                <c:pt idx="25518">
                  <c:v>-0.21934799999999999</c:v>
                </c:pt>
                <c:pt idx="25519">
                  <c:v>-0.21906700000000001</c:v>
                </c:pt>
                <c:pt idx="25520">
                  <c:v>-0.218751</c:v>
                </c:pt>
                <c:pt idx="25521">
                  <c:v>-0.21839900000000001</c:v>
                </c:pt>
                <c:pt idx="25522">
                  <c:v>-0.21801200000000001</c:v>
                </c:pt>
                <c:pt idx="25523">
                  <c:v>-0.217586</c:v>
                </c:pt>
                <c:pt idx="25524">
                  <c:v>-0.21712400000000001</c:v>
                </c:pt>
                <c:pt idx="25525">
                  <c:v>-0.21663499999999999</c:v>
                </c:pt>
                <c:pt idx="25526">
                  <c:v>-0.216118</c:v>
                </c:pt>
                <c:pt idx="25527">
                  <c:v>-0.21556900000000001</c:v>
                </c:pt>
                <c:pt idx="25528">
                  <c:v>-0.21498900000000001</c:v>
                </c:pt>
                <c:pt idx="25529">
                  <c:v>-0.21437999999999999</c:v>
                </c:pt>
                <c:pt idx="25530">
                  <c:v>-0.21374399999999999</c:v>
                </c:pt>
                <c:pt idx="25531">
                  <c:v>-0.21307999999999999</c:v>
                </c:pt>
                <c:pt idx="25532">
                  <c:v>-0.212392</c:v>
                </c:pt>
                <c:pt idx="25533">
                  <c:v>-0.21168400000000001</c:v>
                </c:pt>
                <c:pt idx="25534">
                  <c:v>-0.21096000000000001</c:v>
                </c:pt>
                <c:pt idx="25535">
                  <c:v>-0.21022299999999999</c:v>
                </c:pt>
                <c:pt idx="25536">
                  <c:v>-0.20947199999999999</c:v>
                </c:pt>
                <c:pt idx="25537">
                  <c:v>-0.208704</c:v>
                </c:pt>
                <c:pt idx="25538">
                  <c:v>-0.20791799999999999</c:v>
                </c:pt>
                <c:pt idx="25539">
                  <c:v>-0.207118</c:v>
                </c:pt>
                <c:pt idx="25540">
                  <c:v>-0.206316</c:v>
                </c:pt>
                <c:pt idx="25541">
                  <c:v>-0.20552400000000001</c:v>
                </c:pt>
                <c:pt idx="25542">
                  <c:v>-0.20474500000000001</c:v>
                </c:pt>
                <c:pt idx="25543">
                  <c:v>-0.20397599999999999</c:v>
                </c:pt>
                <c:pt idx="25544">
                  <c:v>-0.20322200000000001</c:v>
                </c:pt>
                <c:pt idx="25545">
                  <c:v>-0.20249700000000001</c:v>
                </c:pt>
                <c:pt idx="25546">
                  <c:v>-0.20178099999999999</c:v>
                </c:pt>
                <c:pt idx="25547">
                  <c:v>-0.20100899999999999</c:v>
                </c:pt>
                <c:pt idx="25548">
                  <c:v>-0.20019200000000001</c:v>
                </c:pt>
                <c:pt idx="25549">
                  <c:v>-0.19941500000000001</c:v>
                </c:pt>
                <c:pt idx="25550">
                  <c:v>-0.198688</c:v>
                </c:pt>
                <c:pt idx="25551">
                  <c:v>-0.19797699999999999</c:v>
                </c:pt>
                <c:pt idx="25552">
                  <c:v>-0.197292</c:v>
                </c:pt>
                <c:pt idx="25553">
                  <c:v>-0.19665199999999999</c:v>
                </c:pt>
                <c:pt idx="25554">
                  <c:v>-0.19605900000000001</c:v>
                </c:pt>
                <c:pt idx="25555">
                  <c:v>-0.19550999999999999</c:v>
                </c:pt>
                <c:pt idx="25556">
                  <c:v>-0.19500100000000001</c:v>
                </c:pt>
                <c:pt idx="25557">
                  <c:v>-0.19453500000000001</c:v>
                </c:pt>
                <c:pt idx="25558">
                  <c:v>-0.19411300000000001</c:v>
                </c:pt>
                <c:pt idx="25559">
                  <c:v>-0.193741</c:v>
                </c:pt>
                <c:pt idx="25560">
                  <c:v>-0.19342200000000001</c:v>
                </c:pt>
                <c:pt idx="25561">
                  <c:v>-0.193158</c:v>
                </c:pt>
                <c:pt idx="25562">
                  <c:v>-0.19294900000000001</c:v>
                </c:pt>
                <c:pt idx="25563">
                  <c:v>-0.19279399999999999</c:v>
                </c:pt>
                <c:pt idx="25564">
                  <c:v>-0.19269500000000001</c:v>
                </c:pt>
                <c:pt idx="25565">
                  <c:v>-0.192662</c:v>
                </c:pt>
                <c:pt idx="25566">
                  <c:v>-0.19269500000000001</c:v>
                </c:pt>
                <c:pt idx="25567">
                  <c:v>-0.19279499999999999</c:v>
                </c:pt>
                <c:pt idx="25568">
                  <c:v>-0.192964</c:v>
                </c:pt>
                <c:pt idx="25569">
                  <c:v>-0.19320699999999999</c:v>
                </c:pt>
                <c:pt idx="25570">
                  <c:v>-0.193524</c:v>
                </c:pt>
                <c:pt idx="25571">
                  <c:v>-0.193909</c:v>
                </c:pt>
                <c:pt idx="25572">
                  <c:v>-0.194359</c:v>
                </c:pt>
                <c:pt idx="25573">
                  <c:v>-0.19487599999999999</c:v>
                </c:pt>
                <c:pt idx="25574">
                  <c:v>-0.195464</c:v>
                </c:pt>
                <c:pt idx="25575">
                  <c:v>-0.19611999999999999</c:v>
                </c:pt>
                <c:pt idx="25576">
                  <c:v>-0.19684499999999999</c:v>
                </c:pt>
                <c:pt idx="25577">
                  <c:v>-0.19764100000000001</c:v>
                </c:pt>
                <c:pt idx="25578">
                  <c:v>-0.19851099999999999</c:v>
                </c:pt>
                <c:pt idx="25579">
                  <c:v>-0.19945399999999999</c:v>
                </c:pt>
                <c:pt idx="25580">
                  <c:v>-0.200462</c:v>
                </c:pt>
                <c:pt idx="25581">
                  <c:v>-0.20152600000000001</c:v>
                </c:pt>
                <c:pt idx="25582">
                  <c:v>-0.20263700000000001</c:v>
                </c:pt>
                <c:pt idx="25583">
                  <c:v>-0.203793</c:v>
                </c:pt>
                <c:pt idx="25584">
                  <c:v>-0.20500399999999999</c:v>
                </c:pt>
                <c:pt idx="25585">
                  <c:v>-0.20627999999999999</c:v>
                </c:pt>
                <c:pt idx="25586">
                  <c:v>-0.20762800000000001</c:v>
                </c:pt>
                <c:pt idx="25587">
                  <c:v>-0.209041</c:v>
                </c:pt>
                <c:pt idx="25588">
                  <c:v>-0.210504</c:v>
                </c:pt>
                <c:pt idx="25589">
                  <c:v>-0.212003</c:v>
                </c:pt>
                <c:pt idx="25590">
                  <c:v>-0.213531</c:v>
                </c:pt>
                <c:pt idx="25591">
                  <c:v>-0.215085</c:v>
                </c:pt>
                <c:pt idx="25592">
                  <c:v>-0.21666099999999999</c:v>
                </c:pt>
                <c:pt idx="25593">
                  <c:v>-0.21825800000000001</c:v>
                </c:pt>
                <c:pt idx="25594">
                  <c:v>-0.21987799999999999</c:v>
                </c:pt>
                <c:pt idx="25595">
                  <c:v>-0.221522</c:v>
                </c:pt>
                <c:pt idx="25596">
                  <c:v>-0.223188</c:v>
                </c:pt>
                <c:pt idx="25597">
                  <c:v>-0.22487399999999999</c:v>
                </c:pt>
                <c:pt idx="25598">
                  <c:v>-0.22658</c:v>
                </c:pt>
                <c:pt idx="25599">
                  <c:v>-0.22830300000000001</c:v>
                </c:pt>
                <c:pt idx="25600">
                  <c:v>-0.230047</c:v>
                </c:pt>
                <c:pt idx="25601">
                  <c:v>-0.231817</c:v>
                </c:pt>
                <c:pt idx="25602">
                  <c:v>-0.23361000000000001</c:v>
                </c:pt>
                <c:pt idx="25603">
                  <c:v>-0.23542199999999999</c:v>
                </c:pt>
                <c:pt idx="25604">
                  <c:v>-0.23724600000000001</c:v>
                </c:pt>
                <c:pt idx="25605">
                  <c:v>-0.23908099999999999</c:v>
                </c:pt>
                <c:pt idx="25606">
                  <c:v>-0.24092</c:v>
                </c:pt>
                <c:pt idx="25607">
                  <c:v>-0.24274699999999999</c:v>
                </c:pt>
                <c:pt idx="25608">
                  <c:v>-0.24455099999999999</c:v>
                </c:pt>
                <c:pt idx="25609">
                  <c:v>-0.24632200000000001</c:v>
                </c:pt>
                <c:pt idx="25610">
                  <c:v>-0.248055</c:v>
                </c:pt>
                <c:pt idx="25611">
                  <c:v>-0.249751</c:v>
                </c:pt>
                <c:pt idx="25612">
                  <c:v>-0.25140899999999999</c:v>
                </c:pt>
                <c:pt idx="25613">
                  <c:v>-0.25302599999999997</c:v>
                </c:pt>
                <c:pt idx="25614">
                  <c:v>-0.25459100000000001</c:v>
                </c:pt>
                <c:pt idx="25615">
                  <c:v>-0.25609500000000002</c:v>
                </c:pt>
                <c:pt idx="25616">
                  <c:v>-0.25752799999999998</c:v>
                </c:pt>
                <c:pt idx="25617">
                  <c:v>-0.25889000000000001</c:v>
                </c:pt>
                <c:pt idx="25618">
                  <c:v>-0.26018999999999998</c:v>
                </c:pt>
                <c:pt idx="25619">
                  <c:v>-0.26144000000000001</c:v>
                </c:pt>
                <c:pt idx="25620">
                  <c:v>-0.26264300000000002</c:v>
                </c:pt>
                <c:pt idx="25621">
                  <c:v>-0.26379200000000003</c:v>
                </c:pt>
                <c:pt idx="25622">
                  <c:v>-0.26488499999999998</c:v>
                </c:pt>
                <c:pt idx="25623">
                  <c:v>-0.26592700000000002</c:v>
                </c:pt>
                <c:pt idx="25624">
                  <c:v>-0.26691799999999999</c:v>
                </c:pt>
                <c:pt idx="25625">
                  <c:v>-0.26785399999999998</c:v>
                </c:pt>
                <c:pt idx="25626">
                  <c:v>-0.268731</c:v>
                </c:pt>
                <c:pt idx="25627">
                  <c:v>-0.26954600000000001</c:v>
                </c:pt>
                <c:pt idx="25628">
                  <c:v>-0.27029300000000001</c:v>
                </c:pt>
                <c:pt idx="25629">
                  <c:v>-0.27097100000000002</c:v>
                </c:pt>
                <c:pt idx="25630">
                  <c:v>-0.27157700000000001</c:v>
                </c:pt>
                <c:pt idx="25631">
                  <c:v>-0.27210600000000001</c:v>
                </c:pt>
                <c:pt idx="25632">
                  <c:v>-0.27255800000000002</c:v>
                </c:pt>
                <c:pt idx="25633">
                  <c:v>-0.27293200000000001</c:v>
                </c:pt>
                <c:pt idx="25634">
                  <c:v>-0.27318799999999999</c:v>
                </c:pt>
                <c:pt idx="25635">
                  <c:v>-0.27329900000000001</c:v>
                </c:pt>
                <c:pt idx="25636">
                  <c:v>-0.27331</c:v>
                </c:pt>
                <c:pt idx="25637">
                  <c:v>-0.27325300000000002</c:v>
                </c:pt>
                <c:pt idx="25638">
                  <c:v>-0.27309899999999998</c:v>
                </c:pt>
                <c:pt idx="25639">
                  <c:v>-0.272843</c:v>
                </c:pt>
                <c:pt idx="25640">
                  <c:v>-0.27249800000000002</c:v>
                </c:pt>
                <c:pt idx="25641">
                  <c:v>-0.27206599999999997</c:v>
                </c:pt>
                <c:pt idx="25642">
                  <c:v>-0.27154299999999998</c:v>
                </c:pt>
                <c:pt idx="25643">
                  <c:v>-0.27092500000000003</c:v>
                </c:pt>
                <c:pt idx="25644">
                  <c:v>-0.270202</c:v>
                </c:pt>
                <c:pt idx="25645">
                  <c:v>-0.26937499999999998</c:v>
                </c:pt>
                <c:pt idx="25646">
                  <c:v>-0.26844800000000002</c:v>
                </c:pt>
                <c:pt idx="25647">
                  <c:v>-0.26742899999999997</c:v>
                </c:pt>
                <c:pt idx="25648">
                  <c:v>-0.26632099999999997</c:v>
                </c:pt>
                <c:pt idx="25649">
                  <c:v>-0.26512599999999997</c:v>
                </c:pt>
                <c:pt idx="25650">
                  <c:v>-0.263847</c:v>
                </c:pt>
                <c:pt idx="25651">
                  <c:v>-0.26248899999999997</c:v>
                </c:pt>
                <c:pt idx="25652">
                  <c:v>-0.26105600000000001</c:v>
                </c:pt>
                <c:pt idx="25653">
                  <c:v>-0.25955800000000001</c:v>
                </c:pt>
                <c:pt idx="25654">
                  <c:v>-0.25800000000000001</c:v>
                </c:pt>
                <c:pt idx="25655">
                  <c:v>-0.256384</c:v>
                </c:pt>
                <c:pt idx="25656">
                  <c:v>-0.25470700000000002</c:v>
                </c:pt>
                <c:pt idx="25657">
                  <c:v>-0.252965</c:v>
                </c:pt>
                <c:pt idx="25658">
                  <c:v>-0.25115799999999999</c:v>
                </c:pt>
                <c:pt idx="25659">
                  <c:v>-0.24928900000000001</c:v>
                </c:pt>
                <c:pt idx="25660">
                  <c:v>-0.247362</c:v>
                </c:pt>
                <c:pt idx="25661">
                  <c:v>-0.24537999999999999</c:v>
                </c:pt>
                <c:pt idx="25662">
                  <c:v>-0.24334</c:v>
                </c:pt>
                <c:pt idx="25663">
                  <c:v>-0.24124000000000001</c:v>
                </c:pt>
                <c:pt idx="25664">
                  <c:v>-0.23907900000000001</c:v>
                </c:pt>
                <c:pt idx="25665">
                  <c:v>-0.23685899999999999</c:v>
                </c:pt>
                <c:pt idx="25666">
                  <c:v>-0.234574</c:v>
                </c:pt>
                <c:pt idx="25667">
                  <c:v>-0.23222300000000001</c:v>
                </c:pt>
                <c:pt idx="25668">
                  <c:v>-0.22980700000000001</c:v>
                </c:pt>
                <c:pt idx="25669">
                  <c:v>-0.227329</c:v>
                </c:pt>
                <c:pt idx="25670">
                  <c:v>-0.22478899999999999</c:v>
                </c:pt>
                <c:pt idx="25671">
                  <c:v>-0.222191</c:v>
                </c:pt>
                <c:pt idx="25672">
                  <c:v>-0.21953800000000001</c:v>
                </c:pt>
                <c:pt idx="25673">
                  <c:v>-0.216834</c:v>
                </c:pt>
                <c:pt idx="25674">
                  <c:v>-0.214084</c:v>
                </c:pt>
                <c:pt idx="25675">
                  <c:v>-0.21129000000000001</c:v>
                </c:pt>
                <c:pt idx="25676">
                  <c:v>-0.208453</c:v>
                </c:pt>
                <c:pt idx="25677">
                  <c:v>-0.20557700000000001</c:v>
                </c:pt>
                <c:pt idx="25678">
                  <c:v>-0.20266799999999999</c:v>
                </c:pt>
                <c:pt idx="25679">
                  <c:v>-0.19973299999999999</c:v>
                </c:pt>
                <c:pt idx="25680">
                  <c:v>-0.19677700000000001</c:v>
                </c:pt>
                <c:pt idx="25681">
                  <c:v>-0.193801</c:v>
                </c:pt>
                <c:pt idx="25682">
                  <c:v>-0.19081200000000001</c:v>
                </c:pt>
                <c:pt idx="25683">
                  <c:v>-0.18781300000000001</c:v>
                </c:pt>
                <c:pt idx="25684">
                  <c:v>-0.184805</c:v>
                </c:pt>
                <c:pt idx="25685">
                  <c:v>-0.18178800000000001</c:v>
                </c:pt>
                <c:pt idx="25686">
                  <c:v>-0.17876900000000001</c:v>
                </c:pt>
                <c:pt idx="25687">
                  <c:v>-0.175758</c:v>
                </c:pt>
                <c:pt idx="25688">
                  <c:v>-0.172764</c:v>
                </c:pt>
                <c:pt idx="25689">
                  <c:v>-0.16979</c:v>
                </c:pt>
                <c:pt idx="25690">
                  <c:v>-0.16683799999999999</c:v>
                </c:pt>
                <c:pt idx="25691">
                  <c:v>-0.163913</c:v>
                </c:pt>
                <c:pt idx="25692">
                  <c:v>-0.16101299999999999</c:v>
                </c:pt>
                <c:pt idx="25693">
                  <c:v>-0.158138</c:v>
                </c:pt>
                <c:pt idx="25694">
                  <c:v>-0.15528700000000001</c:v>
                </c:pt>
                <c:pt idx="25695">
                  <c:v>-0.15246199999999999</c:v>
                </c:pt>
                <c:pt idx="25696">
                  <c:v>-0.14966699999999999</c:v>
                </c:pt>
                <c:pt idx="25697">
                  <c:v>-0.14690800000000001</c:v>
                </c:pt>
                <c:pt idx="25698">
                  <c:v>-0.14419100000000001</c:v>
                </c:pt>
                <c:pt idx="25699">
                  <c:v>-0.141518</c:v>
                </c:pt>
                <c:pt idx="25700">
                  <c:v>-0.13888600000000001</c:v>
                </c:pt>
                <c:pt idx="25701">
                  <c:v>-0.136294</c:v>
                </c:pt>
                <c:pt idx="25702">
                  <c:v>-0.133745</c:v>
                </c:pt>
                <c:pt idx="25703">
                  <c:v>-0.131246</c:v>
                </c:pt>
                <c:pt idx="25704">
                  <c:v>-0.128805</c:v>
                </c:pt>
                <c:pt idx="25705">
                  <c:v>-0.12642900000000001</c:v>
                </c:pt>
                <c:pt idx="25706">
                  <c:v>-0.124125</c:v>
                </c:pt>
                <c:pt idx="25707">
                  <c:v>-0.121902</c:v>
                </c:pt>
                <c:pt idx="25708">
                  <c:v>-0.119758</c:v>
                </c:pt>
                <c:pt idx="25709">
                  <c:v>-0.117686</c:v>
                </c:pt>
                <c:pt idx="25710">
                  <c:v>-0.11568299999999999</c:v>
                </c:pt>
                <c:pt idx="25711">
                  <c:v>-0.113756</c:v>
                </c:pt>
                <c:pt idx="25712">
                  <c:v>-0.111916</c:v>
                </c:pt>
                <c:pt idx="25713">
                  <c:v>-0.110167</c:v>
                </c:pt>
                <c:pt idx="25714">
                  <c:v>-0.108505</c:v>
                </c:pt>
                <c:pt idx="25715">
                  <c:v>-0.10692699999999999</c:v>
                </c:pt>
                <c:pt idx="25716">
                  <c:v>-0.105434</c:v>
                </c:pt>
                <c:pt idx="25717">
                  <c:v>-0.104028</c:v>
                </c:pt>
                <c:pt idx="25718">
                  <c:v>-0.102704</c:v>
                </c:pt>
                <c:pt idx="25719">
                  <c:v>-0.10145999999999999</c:v>
                </c:pt>
                <c:pt idx="25720">
                  <c:v>-0.100295</c:v>
                </c:pt>
                <c:pt idx="25721">
                  <c:v>-9.9210800000000002E-2</c:v>
                </c:pt>
                <c:pt idx="25722">
                  <c:v>-9.8211199999999999E-2</c:v>
                </c:pt>
                <c:pt idx="25723">
                  <c:v>-9.7298899999999994E-2</c:v>
                </c:pt>
                <c:pt idx="25724">
                  <c:v>-9.6476099999999995E-2</c:v>
                </c:pt>
                <c:pt idx="25725">
                  <c:v>-9.5744300000000004E-2</c:v>
                </c:pt>
                <c:pt idx="25726">
                  <c:v>-9.5103699999999999E-2</c:v>
                </c:pt>
                <c:pt idx="25727">
                  <c:v>-9.4551099999999999E-2</c:v>
                </c:pt>
                <c:pt idx="25728">
                  <c:v>-9.4081399999999996E-2</c:v>
                </c:pt>
                <c:pt idx="25729">
                  <c:v>-9.3690300000000004E-2</c:v>
                </c:pt>
                <c:pt idx="25730">
                  <c:v>-9.3374899999999997E-2</c:v>
                </c:pt>
                <c:pt idx="25731">
                  <c:v>-9.3133300000000002E-2</c:v>
                </c:pt>
                <c:pt idx="25732">
                  <c:v>-9.2965400000000004E-2</c:v>
                </c:pt>
                <c:pt idx="25733">
                  <c:v>-9.28726E-2</c:v>
                </c:pt>
                <c:pt idx="25734">
                  <c:v>-9.2857099999999998E-2</c:v>
                </c:pt>
                <c:pt idx="25735">
                  <c:v>-9.29204E-2</c:v>
                </c:pt>
                <c:pt idx="25736">
                  <c:v>-9.3063099999999996E-2</c:v>
                </c:pt>
                <c:pt idx="25737">
                  <c:v>-9.3286599999999997E-2</c:v>
                </c:pt>
                <c:pt idx="25738">
                  <c:v>-9.35917E-2</c:v>
                </c:pt>
                <c:pt idx="25739">
                  <c:v>-9.3975699999999995E-2</c:v>
                </c:pt>
                <c:pt idx="25740">
                  <c:v>-9.4433100000000006E-2</c:v>
                </c:pt>
                <c:pt idx="25741">
                  <c:v>-9.4959100000000005E-2</c:v>
                </c:pt>
                <c:pt idx="25742">
                  <c:v>-9.5552600000000001E-2</c:v>
                </c:pt>
                <c:pt idx="25743">
                  <c:v>-9.62118E-2</c:v>
                </c:pt>
                <c:pt idx="25744">
                  <c:v>-9.6930299999999997E-2</c:v>
                </c:pt>
                <c:pt idx="25745">
                  <c:v>-9.7699900000000006E-2</c:v>
                </c:pt>
                <c:pt idx="25746">
                  <c:v>-9.8514099999999993E-2</c:v>
                </c:pt>
                <c:pt idx="25747">
                  <c:v>-9.9367999999999998E-2</c:v>
                </c:pt>
                <c:pt idx="25748">
                  <c:v>-0.100258</c:v>
                </c:pt>
                <c:pt idx="25749">
                  <c:v>-0.101184</c:v>
                </c:pt>
                <c:pt idx="25750">
                  <c:v>-0.102143</c:v>
                </c:pt>
                <c:pt idx="25751">
                  <c:v>-0.103133</c:v>
                </c:pt>
                <c:pt idx="25752">
                  <c:v>-0.104147</c:v>
                </c:pt>
                <c:pt idx="25753">
                  <c:v>-0.105183</c:v>
                </c:pt>
                <c:pt idx="25754">
                  <c:v>-0.106242</c:v>
                </c:pt>
                <c:pt idx="25755">
                  <c:v>-0.107326</c:v>
                </c:pt>
                <c:pt idx="25756">
                  <c:v>-0.108435</c:v>
                </c:pt>
                <c:pt idx="25757">
                  <c:v>-0.10956299999999999</c:v>
                </c:pt>
                <c:pt idx="25758">
                  <c:v>-0.110707</c:v>
                </c:pt>
                <c:pt idx="25759">
                  <c:v>-0.11186500000000001</c:v>
                </c:pt>
                <c:pt idx="25760">
                  <c:v>-0.113036</c:v>
                </c:pt>
                <c:pt idx="25761">
                  <c:v>-0.114219</c:v>
                </c:pt>
                <c:pt idx="25762">
                  <c:v>-0.11540599999999999</c:v>
                </c:pt>
                <c:pt idx="25763">
                  <c:v>-0.116593</c:v>
                </c:pt>
                <c:pt idx="25764">
                  <c:v>-0.117782</c:v>
                </c:pt>
                <c:pt idx="25765">
                  <c:v>-0.11897099999999999</c:v>
                </c:pt>
                <c:pt idx="25766">
                  <c:v>-0.120158</c:v>
                </c:pt>
                <c:pt idx="25767">
                  <c:v>-0.12134</c:v>
                </c:pt>
                <c:pt idx="25768">
                  <c:v>-0.122512</c:v>
                </c:pt>
                <c:pt idx="25769">
                  <c:v>-0.123671</c:v>
                </c:pt>
                <c:pt idx="25770">
                  <c:v>-0.124823</c:v>
                </c:pt>
                <c:pt idx="25771">
                  <c:v>-0.12594900000000001</c:v>
                </c:pt>
                <c:pt idx="25772">
                  <c:v>-0.12698599999999999</c:v>
                </c:pt>
                <c:pt idx="25773">
                  <c:v>-0.12793199999999999</c:v>
                </c:pt>
                <c:pt idx="25774">
                  <c:v>-0.128856</c:v>
                </c:pt>
                <c:pt idx="25775">
                  <c:v>-0.12975999999999999</c:v>
                </c:pt>
                <c:pt idx="25776">
                  <c:v>-0.130609</c:v>
                </c:pt>
                <c:pt idx="25777">
                  <c:v>-0.13140499999999999</c:v>
                </c:pt>
                <c:pt idx="25778">
                  <c:v>-0.132162</c:v>
                </c:pt>
                <c:pt idx="25779">
                  <c:v>-0.132877</c:v>
                </c:pt>
                <c:pt idx="25780">
                  <c:v>-0.133544</c:v>
                </c:pt>
                <c:pt idx="25781">
                  <c:v>-0.134155</c:v>
                </c:pt>
                <c:pt idx="25782">
                  <c:v>-0.13470599999999999</c:v>
                </c:pt>
                <c:pt idx="25783">
                  <c:v>-0.13519600000000001</c:v>
                </c:pt>
                <c:pt idx="25784">
                  <c:v>-0.13562399999999999</c:v>
                </c:pt>
                <c:pt idx="25785">
                  <c:v>-0.135993</c:v>
                </c:pt>
                <c:pt idx="25786">
                  <c:v>-0.13630200000000001</c:v>
                </c:pt>
                <c:pt idx="25787">
                  <c:v>-0.13655300000000001</c:v>
                </c:pt>
                <c:pt idx="25788">
                  <c:v>-0.13674500000000001</c:v>
                </c:pt>
                <c:pt idx="25789">
                  <c:v>-0.136883</c:v>
                </c:pt>
                <c:pt idx="25790">
                  <c:v>-0.13697000000000001</c:v>
                </c:pt>
                <c:pt idx="25791">
                  <c:v>-0.13700699999999999</c:v>
                </c:pt>
                <c:pt idx="25792">
                  <c:v>-0.136993</c:v>
                </c:pt>
                <c:pt idx="25793">
                  <c:v>-0.13692699999999999</c:v>
                </c:pt>
                <c:pt idx="25794">
                  <c:v>-0.13680500000000001</c:v>
                </c:pt>
                <c:pt idx="25795">
                  <c:v>-0.136627</c:v>
                </c:pt>
                <c:pt idx="25796">
                  <c:v>-0.13639000000000001</c:v>
                </c:pt>
                <c:pt idx="25797">
                  <c:v>-0.13609299999999999</c:v>
                </c:pt>
                <c:pt idx="25798">
                  <c:v>-0.13573299999999999</c:v>
                </c:pt>
                <c:pt idx="25799">
                  <c:v>-0.13531099999999999</c:v>
                </c:pt>
                <c:pt idx="25800">
                  <c:v>-0.134824</c:v>
                </c:pt>
                <c:pt idx="25801">
                  <c:v>-0.134269</c:v>
                </c:pt>
                <c:pt idx="25802">
                  <c:v>-0.13364599999999999</c:v>
                </c:pt>
                <c:pt idx="25803">
                  <c:v>-0.13295399999999999</c:v>
                </c:pt>
                <c:pt idx="25804">
                  <c:v>-0.132193</c:v>
                </c:pt>
                <c:pt idx="25805">
                  <c:v>-0.13136300000000001</c:v>
                </c:pt>
                <c:pt idx="25806">
                  <c:v>-0.130466</c:v>
                </c:pt>
                <c:pt idx="25807">
                  <c:v>-0.12950300000000001</c:v>
                </c:pt>
                <c:pt idx="25808">
                  <c:v>-0.12847800000000001</c:v>
                </c:pt>
                <c:pt idx="25809">
                  <c:v>-0.12739500000000001</c:v>
                </c:pt>
                <c:pt idx="25810">
                  <c:v>-0.12625400000000001</c:v>
                </c:pt>
                <c:pt idx="25811">
                  <c:v>-0.125058</c:v>
                </c:pt>
                <c:pt idx="25812">
                  <c:v>-0.123808</c:v>
                </c:pt>
                <c:pt idx="25813">
                  <c:v>-0.122506</c:v>
                </c:pt>
                <c:pt idx="25814">
                  <c:v>-0.121154</c:v>
                </c:pt>
                <c:pt idx="25815">
                  <c:v>-0.119752</c:v>
                </c:pt>
                <c:pt idx="25816">
                  <c:v>-0.118302</c:v>
                </c:pt>
                <c:pt idx="25817">
                  <c:v>-0.116803</c:v>
                </c:pt>
                <c:pt idx="25818">
                  <c:v>-0.115257</c:v>
                </c:pt>
                <c:pt idx="25819">
                  <c:v>-0.113665</c:v>
                </c:pt>
                <c:pt idx="25820">
                  <c:v>-0.112025</c:v>
                </c:pt>
                <c:pt idx="25821">
                  <c:v>-0.11033800000000001</c:v>
                </c:pt>
                <c:pt idx="25822">
                  <c:v>-0.108602</c:v>
                </c:pt>
                <c:pt idx="25823">
                  <c:v>-0.106821</c:v>
                </c:pt>
                <c:pt idx="25824">
                  <c:v>-0.10499799999999999</c:v>
                </c:pt>
                <c:pt idx="25825">
                  <c:v>-0.103141</c:v>
                </c:pt>
                <c:pt idx="25826">
                  <c:v>-0.101254</c:v>
                </c:pt>
                <c:pt idx="25827">
                  <c:v>-9.9341299999999993E-2</c:v>
                </c:pt>
                <c:pt idx="25828">
                  <c:v>-9.74048E-2</c:v>
                </c:pt>
                <c:pt idx="25829">
                  <c:v>-9.5447900000000002E-2</c:v>
                </c:pt>
                <c:pt idx="25830">
                  <c:v>-9.3473299999999995E-2</c:v>
                </c:pt>
                <c:pt idx="25831">
                  <c:v>-9.1481800000000002E-2</c:v>
                </c:pt>
                <c:pt idx="25832">
                  <c:v>-8.94736E-2</c:v>
                </c:pt>
                <c:pt idx="25833">
                  <c:v>-8.7450899999999998E-2</c:v>
                </c:pt>
                <c:pt idx="25834">
                  <c:v>-8.5417800000000002E-2</c:v>
                </c:pt>
                <c:pt idx="25835">
                  <c:v>-8.3378599999999997E-2</c:v>
                </c:pt>
                <c:pt idx="25836">
                  <c:v>-8.1337800000000002E-2</c:v>
                </c:pt>
                <c:pt idx="25837">
                  <c:v>-7.9298800000000003E-2</c:v>
                </c:pt>
                <c:pt idx="25838">
                  <c:v>-7.7260599999999999E-2</c:v>
                </c:pt>
                <c:pt idx="25839">
                  <c:v>-7.5220999999999996E-2</c:v>
                </c:pt>
                <c:pt idx="25840">
                  <c:v>-7.3180400000000007E-2</c:v>
                </c:pt>
                <c:pt idx="25841">
                  <c:v>-7.1142499999999997E-2</c:v>
                </c:pt>
                <c:pt idx="25842">
                  <c:v>-6.9110699999999997E-2</c:v>
                </c:pt>
                <c:pt idx="25843">
                  <c:v>-6.7088599999999998E-2</c:v>
                </c:pt>
                <c:pt idx="25844">
                  <c:v>-6.5082100000000004E-2</c:v>
                </c:pt>
                <c:pt idx="25845">
                  <c:v>-6.3094499999999998E-2</c:v>
                </c:pt>
                <c:pt idx="25846">
                  <c:v>-6.1122500000000003E-2</c:v>
                </c:pt>
                <c:pt idx="25847">
                  <c:v>-5.9163199999999999E-2</c:v>
                </c:pt>
                <c:pt idx="25848">
                  <c:v>-5.7222000000000002E-2</c:v>
                </c:pt>
                <c:pt idx="25849">
                  <c:v>-5.5307700000000001E-2</c:v>
                </c:pt>
                <c:pt idx="25850">
                  <c:v>-5.3427599999999999E-2</c:v>
                </c:pt>
                <c:pt idx="25851">
                  <c:v>-5.1586699999999999E-2</c:v>
                </c:pt>
                <c:pt idx="25852">
                  <c:v>-4.9785799999999998E-2</c:v>
                </c:pt>
                <c:pt idx="25853">
                  <c:v>-4.8021899999999999E-2</c:v>
                </c:pt>
                <c:pt idx="25854">
                  <c:v>-4.6293399999999998E-2</c:v>
                </c:pt>
                <c:pt idx="25855">
                  <c:v>-4.4601200000000001E-2</c:v>
                </c:pt>
                <c:pt idx="25856">
                  <c:v>-4.2947800000000001E-2</c:v>
                </c:pt>
                <c:pt idx="25857">
                  <c:v>-4.1336299999999999E-2</c:v>
                </c:pt>
                <c:pt idx="25858">
                  <c:v>-3.9770300000000001E-2</c:v>
                </c:pt>
                <c:pt idx="25859">
                  <c:v>-3.8254999999999997E-2</c:v>
                </c:pt>
                <c:pt idx="25860">
                  <c:v>-3.6795000000000001E-2</c:v>
                </c:pt>
                <c:pt idx="25861">
                  <c:v>-3.5392600000000003E-2</c:v>
                </c:pt>
                <c:pt idx="25862">
                  <c:v>-3.4046600000000003E-2</c:v>
                </c:pt>
                <c:pt idx="25863">
                  <c:v>-3.2756899999999999E-2</c:v>
                </c:pt>
                <c:pt idx="25864">
                  <c:v>-3.15258E-2</c:v>
                </c:pt>
                <c:pt idx="25865">
                  <c:v>-3.0353000000000002E-2</c:v>
                </c:pt>
                <c:pt idx="25866">
                  <c:v>-2.92357E-2</c:v>
                </c:pt>
                <c:pt idx="25867">
                  <c:v>-2.8173199999999999E-2</c:v>
                </c:pt>
                <c:pt idx="25868">
                  <c:v>-2.7166699999999998E-2</c:v>
                </c:pt>
                <c:pt idx="25869">
                  <c:v>-2.6218399999999999E-2</c:v>
                </c:pt>
                <c:pt idx="25870">
                  <c:v>-2.53309E-2</c:v>
                </c:pt>
                <c:pt idx="25871">
                  <c:v>-2.45054E-2</c:v>
                </c:pt>
                <c:pt idx="25872">
                  <c:v>-2.3741700000000001E-2</c:v>
                </c:pt>
                <c:pt idx="25873">
                  <c:v>-2.30402E-2</c:v>
                </c:pt>
                <c:pt idx="25874">
                  <c:v>-2.2402200000000001E-2</c:v>
                </c:pt>
                <c:pt idx="25875">
                  <c:v>-2.1827300000000001E-2</c:v>
                </c:pt>
                <c:pt idx="25876">
                  <c:v>-2.1312999999999999E-2</c:v>
                </c:pt>
                <c:pt idx="25877">
                  <c:v>-2.08577E-2</c:v>
                </c:pt>
                <c:pt idx="25878">
                  <c:v>-2.0461500000000001E-2</c:v>
                </c:pt>
                <c:pt idx="25879">
                  <c:v>-2.0125899999999999E-2</c:v>
                </c:pt>
                <c:pt idx="25880">
                  <c:v>-1.98517E-2</c:v>
                </c:pt>
                <c:pt idx="25881">
                  <c:v>-1.96378E-2</c:v>
                </c:pt>
                <c:pt idx="25882">
                  <c:v>-1.9481800000000001E-2</c:v>
                </c:pt>
                <c:pt idx="25883">
                  <c:v>-1.9381300000000001E-2</c:v>
                </c:pt>
                <c:pt idx="25884">
                  <c:v>-1.93346E-2</c:v>
                </c:pt>
                <c:pt idx="25885">
                  <c:v>-1.93416E-2</c:v>
                </c:pt>
                <c:pt idx="25886">
                  <c:v>-1.94012E-2</c:v>
                </c:pt>
                <c:pt idx="25887">
                  <c:v>-1.9510699999999999E-2</c:v>
                </c:pt>
                <c:pt idx="25888">
                  <c:v>-1.9668100000000001E-2</c:v>
                </c:pt>
                <c:pt idx="25889">
                  <c:v>-1.9871900000000001E-2</c:v>
                </c:pt>
                <c:pt idx="25890">
                  <c:v>-2.0120300000000001E-2</c:v>
                </c:pt>
                <c:pt idx="25891">
                  <c:v>-2.0410899999999999E-2</c:v>
                </c:pt>
                <c:pt idx="25892">
                  <c:v>-2.07409E-2</c:v>
                </c:pt>
                <c:pt idx="25893">
                  <c:v>-2.1108200000000001E-2</c:v>
                </c:pt>
                <c:pt idx="25894">
                  <c:v>-2.15103E-2</c:v>
                </c:pt>
                <c:pt idx="25895">
                  <c:v>-2.19443E-2</c:v>
                </c:pt>
                <c:pt idx="25896">
                  <c:v>-2.2407199999999999E-2</c:v>
                </c:pt>
                <c:pt idx="25897">
                  <c:v>-2.2897299999999999E-2</c:v>
                </c:pt>
                <c:pt idx="25898">
                  <c:v>-2.3413699999999999E-2</c:v>
                </c:pt>
                <c:pt idx="25899">
                  <c:v>-2.3955500000000001E-2</c:v>
                </c:pt>
                <c:pt idx="25900">
                  <c:v>-2.4521000000000001E-2</c:v>
                </c:pt>
                <c:pt idx="25901">
                  <c:v>-2.5108200000000001E-2</c:v>
                </c:pt>
                <c:pt idx="25902">
                  <c:v>-2.5715100000000001E-2</c:v>
                </c:pt>
                <c:pt idx="25903">
                  <c:v>-2.63398E-2</c:v>
                </c:pt>
                <c:pt idx="25904">
                  <c:v>-2.69807E-2</c:v>
                </c:pt>
                <c:pt idx="25905">
                  <c:v>-2.7635300000000002E-2</c:v>
                </c:pt>
                <c:pt idx="25906">
                  <c:v>-2.8299999999999999E-2</c:v>
                </c:pt>
                <c:pt idx="25907">
                  <c:v>-2.8971500000000001E-2</c:v>
                </c:pt>
                <c:pt idx="25908">
                  <c:v>-2.9646800000000001E-2</c:v>
                </c:pt>
                <c:pt idx="25909">
                  <c:v>-3.0323800000000001E-2</c:v>
                </c:pt>
                <c:pt idx="25910">
                  <c:v>-3.10006E-2</c:v>
                </c:pt>
                <c:pt idx="25911">
                  <c:v>-3.1674800000000003E-2</c:v>
                </c:pt>
                <c:pt idx="25912">
                  <c:v>-3.2344900000000003E-2</c:v>
                </c:pt>
                <c:pt idx="25913">
                  <c:v>-3.30091E-2</c:v>
                </c:pt>
                <c:pt idx="25914">
                  <c:v>-3.3665E-2</c:v>
                </c:pt>
                <c:pt idx="25915">
                  <c:v>-3.4310500000000001E-2</c:v>
                </c:pt>
                <c:pt idx="25916">
                  <c:v>-3.4943599999999998E-2</c:v>
                </c:pt>
                <c:pt idx="25917">
                  <c:v>-3.5560799999999997E-2</c:v>
                </c:pt>
                <c:pt idx="25918">
                  <c:v>-3.61579E-2</c:v>
                </c:pt>
                <c:pt idx="25919">
                  <c:v>-3.67315E-2</c:v>
                </c:pt>
                <c:pt idx="25920">
                  <c:v>-3.7278600000000002E-2</c:v>
                </c:pt>
                <c:pt idx="25921">
                  <c:v>-3.7795299999999997E-2</c:v>
                </c:pt>
                <c:pt idx="25922">
                  <c:v>-3.8278800000000002E-2</c:v>
                </c:pt>
                <c:pt idx="25923">
                  <c:v>-3.87283E-2</c:v>
                </c:pt>
                <c:pt idx="25924">
                  <c:v>-3.91426E-2</c:v>
                </c:pt>
                <c:pt idx="25925">
                  <c:v>-3.9519600000000002E-2</c:v>
                </c:pt>
                <c:pt idx="25926">
                  <c:v>-3.9858699999999997E-2</c:v>
                </c:pt>
                <c:pt idx="25927">
                  <c:v>-4.01597E-2</c:v>
                </c:pt>
                <c:pt idx="25928">
                  <c:v>-4.0421100000000001E-2</c:v>
                </c:pt>
                <c:pt idx="25929">
                  <c:v>-4.0640500000000003E-2</c:v>
                </c:pt>
                <c:pt idx="25930">
                  <c:v>-4.0816400000000003E-2</c:v>
                </c:pt>
                <c:pt idx="25931">
                  <c:v>-4.0947600000000001E-2</c:v>
                </c:pt>
                <c:pt idx="25932">
                  <c:v>-4.1033E-2</c:v>
                </c:pt>
                <c:pt idx="25933">
                  <c:v>-4.1070500000000003E-2</c:v>
                </c:pt>
                <c:pt idx="25934">
                  <c:v>-4.1057900000000001E-2</c:v>
                </c:pt>
                <c:pt idx="25935">
                  <c:v>-4.0993599999999998E-2</c:v>
                </c:pt>
                <c:pt idx="25936">
                  <c:v>-4.0876099999999999E-2</c:v>
                </c:pt>
                <c:pt idx="25937">
                  <c:v>-4.0704799999999999E-2</c:v>
                </c:pt>
                <c:pt idx="25938">
                  <c:v>-4.0478300000000002E-2</c:v>
                </c:pt>
                <c:pt idx="25939">
                  <c:v>-4.0194899999999999E-2</c:v>
                </c:pt>
                <c:pt idx="25940">
                  <c:v>-3.9854300000000002E-2</c:v>
                </c:pt>
                <c:pt idx="25941">
                  <c:v>-3.9456900000000003E-2</c:v>
                </c:pt>
                <c:pt idx="25942">
                  <c:v>-3.9001899999999999E-2</c:v>
                </c:pt>
                <c:pt idx="25943">
                  <c:v>-3.84877E-2</c:v>
                </c:pt>
                <c:pt idx="25944">
                  <c:v>-3.7912300000000003E-2</c:v>
                </c:pt>
                <c:pt idx="25945">
                  <c:v>-3.7274700000000001E-2</c:v>
                </c:pt>
                <c:pt idx="25946">
                  <c:v>-3.6575200000000002E-2</c:v>
                </c:pt>
                <c:pt idx="25947">
                  <c:v>-3.5815E-2</c:v>
                </c:pt>
                <c:pt idx="25948">
                  <c:v>-3.4994900000000002E-2</c:v>
                </c:pt>
                <c:pt idx="25949">
                  <c:v>-3.4115300000000001E-2</c:v>
                </c:pt>
                <c:pt idx="25950">
                  <c:v>-3.3177699999999997E-2</c:v>
                </c:pt>
                <c:pt idx="25951">
                  <c:v>-3.21836E-2</c:v>
                </c:pt>
                <c:pt idx="25952">
                  <c:v>-3.1134100000000001E-2</c:v>
                </c:pt>
                <c:pt idx="25953">
                  <c:v>-3.0030000000000001E-2</c:v>
                </c:pt>
                <c:pt idx="25954">
                  <c:v>-2.8871999999999998E-2</c:v>
                </c:pt>
                <c:pt idx="25955">
                  <c:v>-2.7659900000000001E-2</c:v>
                </c:pt>
                <c:pt idx="25956">
                  <c:v>-2.63924E-2</c:v>
                </c:pt>
                <c:pt idx="25957">
                  <c:v>-2.5069000000000001E-2</c:v>
                </c:pt>
                <c:pt idx="25958">
                  <c:v>-2.3690200000000002E-2</c:v>
                </c:pt>
                <c:pt idx="25959">
                  <c:v>-2.2257300000000001E-2</c:v>
                </c:pt>
                <c:pt idx="25960">
                  <c:v>-2.0771600000000001E-2</c:v>
                </c:pt>
                <c:pt idx="25961">
                  <c:v>-1.9234999999999999E-2</c:v>
                </c:pt>
                <c:pt idx="25962">
                  <c:v>-1.7649600000000001E-2</c:v>
                </c:pt>
                <c:pt idx="25963">
                  <c:v>-1.6017199999999999E-2</c:v>
                </c:pt>
                <c:pt idx="25964">
                  <c:v>-1.4338699999999999E-2</c:v>
                </c:pt>
                <c:pt idx="25965">
                  <c:v>-1.2615400000000001E-2</c:v>
                </c:pt>
                <c:pt idx="25966">
                  <c:v>-1.08497E-2</c:v>
                </c:pt>
                <c:pt idx="25967" formatCode="0.00E+00">
                  <c:v>-9.0451999999999998E-3</c:v>
                </c:pt>
                <c:pt idx="25968" formatCode="0.00E+00">
                  <c:v>-7.2057800000000002E-3</c:v>
                </c:pt>
                <c:pt idx="25969" formatCode="0.00E+00">
                  <c:v>-5.33389E-3</c:v>
                </c:pt>
                <c:pt idx="25970" formatCode="0.00E+00">
                  <c:v>-3.43145E-3</c:v>
                </c:pt>
                <c:pt idx="25971" formatCode="0.00E+00">
                  <c:v>-1.5009000000000001E-3</c:v>
                </c:pt>
                <c:pt idx="25972" formatCode="0.00E+00">
                  <c:v>4.5601000000000002E-4</c:v>
                </c:pt>
                <c:pt idx="25973" formatCode="0.00E+00">
                  <c:v>2.43925E-3</c:v>
                </c:pt>
                <c:pt idx="25974" formatCode="0.00E+00">
                  <c:v>4.4484499999999996E-3</c:v>
                </c:pt>
                <c:pt idx="25975" formatCode="0.00E+00">
                  <c:v>6.4808000000000001E-3</c:v>
                </c:pt>
                <c:pt idx="25976" formatCode="0.00E+00">
                  <c:v>8.5323599999999993E-3</c:v>
                </c:pt>
                <c:pt idx="25977">
                  <c:v>1.0600399999999999E-2</c:v>
                </c:pt>
                <c:pt idx="25978">
                  <c:v>1.2684000000000001E-2</c:v>
                </c:pt>
                <c:pt idx="25979">
                  <c:v>1.4782200000000001E-2</c:v>
                </c:pt>
                <c:pt idx="25980">
                  <c:v>1.6893399999999999E-2</c:v>
                </c:pt>
                <c:pt idx="25981">
                  <c:v>1.90145E-2</c:v>
                </c:pt>
                <c:pt idx="25982">
                  <c:v>2.11428E-2</c:v>
                </c:pt>
                <c:pt idx="25983">
                  <c:v>2.3276700000000001E-2</c:v>
                </c:pt>
                <c:pt idx="25984">
                  <c:v>2.5413499999999999E-2</c:v>
                </c:pt>
                <c:pt idx="25985">
                  <c:v>2.75491E-2</c:v>
                </c:pt>
                <c:pt idx="25986">
                  <c:v>2.9679799999999999E-2</c:v>
                </c:pt>
                <c:pt idx="25987">
                  <c:v>3.1803100000000001E-2</c:v>
                </c:pt>
                <c:pt idx="25988">
                  <c:v>3.3916599999999998E-2</c:v>
                </c:pt>
                <c:pt idx="25989">
                  <c:v>3.6017199999999999E-2</c:v>
                </c:pt>
                <c:pt idx="25990">
                  <c:v>3.8102200000000003E-2</c:v>
                </c:pt>
                <c:pt idx="25991">
                  <c:v>4.0169000000000003E-2</c:v>
                </c:pt>
                <c:pt idx="25992">
                  <c:v>4.2215599999999999E-2</c:v>
                </c:pt>
                <c:pt idx="25993">
                  <c:v>4.42409E-2</c:v>
                </c:pt>
                <c:pt idx="25994">
                  <c:v>4.6244199999999999E-2</c:v>
                </c:pt>
                <c:pt idx="25995">
                  <c:v>4.8224200000000002E-2</c:v>
                </c:pt>
                <c:pt idx="25996">
                  <c:v>5.0178199999999999E-2</c:v>
                </c:pt>
                <c:pt idx="25997">
                  <c:v>5.2103900000000002E-2</c:v>
                </c:pt>
                <c:pt idx="25998">
                  <c:v>5.3999400000000003E-2</c:v>
                </c:pt>
                <c:pt idx="25999">
                  <c:v>5.5862000000000002E-2</c:v>
                </c:pt>
                <c:pt idx="26000">
                  <c:v>5.7688999999999997E-2</c:v>
                </c:pt>
                <c:pt idx="26001">
                  <c:v>5.9478099999999999E-2</c:v>
                </c:pt>
                <c:pt idx="26002">
                  <c:v>6.1227200000000002E-2</c:v>
                </c:pt>
                <c:pt idx="26003">
                  <c:v>6.2934100000000007E-2</c:v>
                </c:pt>
                <c:pt idx="26004">
                  <c:v>6.4596799999999996E-2</c:v>
                </c:pt>
                <c:pt idx="26005">
                  <c:v>6.62132E-2</c:v>
                </c:pt>
                <c:pt idx="26006">
                  <c:v>6.7781499999999995E-2</c:v>
                </c:pt>
                <c:pt idx="26007">
                  <c:v>6.9300399999999998E-2</c:v>
                </c:pt>
                <c:pt idx="26008">
                  <c:v>7.0769700000000005E-2</c:v>
                </c:pt>
                <c:pt idx="26009">
                  <c:v>7.2189000000000003E-2</c:v>
                </c:pt>
                <c:pt idx="26010">
                  <c:v>7.3557399999999995E-2</c:v>
                </c:pt>
                <c:pt idx="26011">
                  <c:v>7.4873999999999996E-2</c:v>
                </c:pt>
                <c:pt idx="26012">
                  <c:v>7.6137999999999997E-2</c:v>
                </c:pt>
                <c:pt idx="26013">
                  <c:v>7.7347399999999997E-2</c:v>
                </c:pt>
                <c:pt idx="26014">
                  <c:v>7.8498999999999999E-2</c:v>
                </c:pt>
                <c:pt idx="26015">
                  <c:v>7.9590800000000003E-2</c:v>
                </c:pt>
                <c:pt idx="26016">
                  <c:v>8.0622200000000005E-2</c:v>
                </c:pt>
                <c:pt idx="26017">
                  <c:v>8.1593600000000002E-2</c:v>
                </c:pt>
                <c:pt idx="26018">
                  <c:v>8.2505700000000001E-2</c:v>
                </c:pt>
                <c:pt idx="26019">
                  <c:v>8.3358500000000002E-2</c:v>
                </c:pt>
                <c:pt idx="26020">
                  <c:v>8.4151000000000004E-2</c:v>
                </c:pt>
                <c:pt idx="26021">
                  <c:v>8.4882200000000005E-2</c:v>
                </c:pt>
                <c:pt idx="26022">
                  <c:v>8.5552100000000006E-2</c:v>
                </c:pt>
                <c:pt idx="26023">
                  <c:v>8.6161600000000005E-2</c:v>
                </c:pt>
                <c:pt idx="26024">
                  <c:v>8.6712200000000003E-2</c:v>
                </c:pt>
                <c:pt idx="26025">
                  <c:v>8.7204699999999996E-2</c:v>
                </c:pt>
                <c:pt idx="26026">
                  <c:v>8.7638300000000002E-2</c:v>
                </c:pt>
                <c:pt idx="26027">
                  <c:v>8.8012099999999996E-2</c:v>
                </c:pt>
                <c:pt idx="26028">
                  <c:v>8.8326000000000002E-2</c:v>
                </c:pt>
                <c:pt idx="26029">
                  <c:v>8.8580000000000006E-2</c:v>
                </c:pt>
                <c:pt idx="26030">
                  <c:v>8.87743E-2</c:v>
                </c:pt>
                <c:pt idx="26031">
                  <c:v>8.89094E-2</c:v>
                </c:pt>
                <c:pt idx="26032">
                  <c:v>8.8986300000000004E-2</c:v>
                </c:pt>
                <c:pt idx="26033">
                  <c:v>8.9007100000000006E-2</c:v>
                </c:pt>
                <c:pt idx="26034">
                  <c:v>8.8973899999999995E-2</c:v>
                </c:pt>
                <c:pt idx="26035">
                  <c:v>8.8888300000000003E-2</c:v>
                </c:pt>
                <c:pt idx="26036">
                  <c:v>8.8751099999999999E-2</c:v>
                </c:pt>
                <c:pt idx="26037">
                  <c:v>8.8562699999999994E-2</c:v>
                </c:pt>
                <c:pt idx="26038">
                  <c:v>8.8323899999999997E-2</c:v>
                </c:pt>
                <c:pt idx="26039">
                  <c:v>8.8034899999999999E-2</c:v>
                </c:pt>
                <c:pt idx="26040">
                  <c:v>8.7696499999999997E-2</c:v>
                </c:pt>
                <c:pt idx="26041">
                  <c:v>8.7310100000000002E-2</c:v>
                </c:pt>
                <c:pt idx="26042">
                  <c:v>8.6877899999999994E-2</c:v>
                </c:pt>
                <c:pt idx="26043">
                  <c:v>8.6402000000000007E-2</c:v>
                </c:pt>
                <c:pt idx="26044">
                  <c:v>8.5884199999999994E-2</c:v>
                </c:pt>
                <c:pt idx="26045">
                  <c:v>8.5326799999999994E-2</c:v>
                </c:pt>
                <c:pt idx="26046">
                  <c:v>8.4731899999999999E-2</c:v>
                </c:pt>
                <c:pt idx="26047">
                  <c:v>8.4101300000000004E-2</c:v>
                </c:pt>
                <c:pt idx="26048">
                  <c:v>8.34371E-2</c:v>
                </c:pt>
                <c:pt idx="26049">
                  <c:v>8.2741400000000007E-2</c:v>
                </c:pt>
                <c:pt idx="26050">
                  <c:v>8.2016599999999995E-2</c:v>
                </c:pt>
                <c:pt idx="26051">
                  <c:v>8.1265000000000004E-2</c:v>
                </c:pt>
                <c:pt idx="26052">
                  <c:v>8.0488799999999999E-2</c:v>
                </c:pt>
                <c:pt idx="26053">
                  <c:v>7.9689999999999997E-2</c:v>
                </c:pt>
                <c:pt idx="26054">
                  <c:v>7.8869900000000007E-2</c:v>
                </c:pt>
                <c:pt idx="26055">
                  <c:v>7.8028899999999998E-2</c:v>
                </c:pt>
                <c:pt idx="26056">
                  <c:v>7.7168299999999995E-2</c:v>
                </c:pt>
                <c:pt idx="26057">
                  <c:v>7.6290499999999997E-2</c:v>
                </c:pt>
                <c:pt idx="26058">
                  <c:v>7.5397900000000004E-2</c:v>
                </c:pt>
                <c:pt idx="26059">
                  <c:v>7.4492100000000006E-2</c:v>
                </c:pt>
                <c:pt idx="26060">
                  <c:v>7.3575299999999996E-2</c:v>
                </c:pt>
                <c:pt idx="26061">
                  <c:v>7.2650300000000001E-2</c:v>
                </c:pt>
                <c:pt idx="26062">
                  <c:v>7.1720400000000004E-2</c:v>
                </c:pt>
                <c:pt idx="26063">
                  <c:v>7.0787500000000003E-2</c:v>
                </c:pt>
                <c:pt idx="26064">
                  <c:v>6.9853299999999993E-2</c:v>
                </c:pt>
                <c:pt idx="26065">
                  <c:v>6.8919400000000006E-2</c:v>
                </c:pt>
                <c:pt idx="26066">
                  <c:v>6.7988699999999999E-2</c:v>
                </c:pt>
                <c:pt idx="26067">
                  <c:v>6.7064799999999994E-2</c:v>
                </c:pt>
                <c:pt idx="26068">
                  <c:v>6.615E-2</c:v>
                </c:pt>
                <c:pt idx="26069">
                  <c:v>6.5245999999999998E-2</c:v>
                </c:pt>
                <c:pt idx="26070">
                  <c:v>6.4354800000000004E-2</c:v>
                </c:pt>
                <c:pt idx="26071">
                  <c:v>6.3478900000000005E-2</c:v>
                </c:pt>
                <c:pt idx="26072">
                  <c:v>6.2619300000000003E-2</c:v>
                </c:pt>
                <c:pt idx="26073">
                  <c:v>6.1776200000000003E-2</c:v>
                </c:pt>
                <c:pt idx="26074">
                  <c:v>6.0950600000000001E-2</c:v>
                </c:pt>
                <c:pt idx="26075">
                  <c:v>6.0144200000000002E-2</c:v>
                </c:pt>
                <c:pt idx="26076">
                  <c:v>5.9358800000000003E-2</c:v>
                </c:pt>
                <c:pt idx="26077">
                  <c:v>5.8596299999999997E-2</c:v>
                </c:pt>
                <c:pt idx="26078">
                  <c:v>5.7859000000000001E-2</c:v>
                </c:pt>
                <c:pt idx="26079">
                  <c:v>5.7148600000000001E-2</c:v>
                </c:pt>
                <c:pt idx="26080">
                  <c:v>5.6466500000000003E-2</c:v>
                </c:pt>
                <c:pt idx="26081">
                  <c:v>5.5814099999999998E-2</c:v>
                </c:pt>
                <c:pt idx="26082">
                  <c:v>5.51935E-2</c:v>
                </c:pt>
                <c:pt idx="26083">
                  <c:v>5.4606099999999998E-2</c:v>
                </c:pt>
                <c:pt idx="26084">
                  <c:v>5.4052099999999999E-2</c:v>
                </c:pt>
                <c:pt idx="26085">
                  <c:v>5.3532299999999998E-2</c:v>
                </c:pt>
                <c:pt idx="26086">
                  <c:v>5.30483E-2</c:v>
                </c:pt>
                <c:pt idx="26087">
                  <c:v>5.2601700000000001E-2</c:v>
                </c:pt>
                <c:pt idx="26088">
                  <c:v>5.2193900000000001E-2</c:v>
                </c:pt>
                <c:pt idx="26089">
                  <c:v>5.1825499999999997E-2</c:v>
                </c:pt>
                <c:pt idx="26090">
                  <c:v>5.1496699999999999E-2</c:v>
                </c:pt>
                <c:pt idx="26091">
                  <c:v>5.1208099999999999E-2</c:v>
                </c:pt>
                <c:pt idx="26092">
                  <c:v>5.0960199999999997E-2</c:v>
                </c:pt>
                <c:pt idx="26093">
                  <c:v>5.0753600000000003E-2</c:v>
                </c:pt>
                <c:pt idx="26094">
                  <c:v>5.0588500000000002E-2</c:v>
                </c:pt>
                <c:pt idx="26095">
                  <c:v>5.0465299999999998E-2</c:v>
                </c:pt>
                <c:pt idx="26096">
                  <c:v>5.0383799999999999E-2</c:v>
                </c:pt>
                <c:pt idx="26097">
                  <c:v>5.0343600000000002E-2</c:v>
                </c:pt>
                <c:pt idx="26098">
                  <c:v>5.03445E-2</c:v>
                </c:pt>
                <c:pt idx="26099">
                  <c:v>5.0386500000000001E-2</c:v>
                </c:pt>
                <c:pt idx="26100">
                  <c:v>5.0469600000000003E-2</c:v>
                </c:pt>
                <c:pt idx="26101">
                  <c:v>5.0594E-2</c:v>
                </c:pt>
                <c:pt idx="26102">
                  <c:v>5.07588E-2</c:v>
                </c:pt>
                <c:pt idx="26103">
                  <c:v>5.0962599999999997E-2</c:v>
                </c:pt>
                <c:pt idx="26104">
                  <c:v>5.1204899999999998E-2</c:v>
                </c:pt>
                <c:pt idx="26105">
                  <c:v>5.1485999999999997E-2</c:v>
                </c:pt>
                <c:pt idx="26106">
                  <c:v>5.18051E-2</c:v>
                </c:pt>
                <c:pt idx="26107">
                  <c:v>5.2160499999999999E-2</c:v>
                </c:pt>
                <c:pt idx="26108">
                  <c:v>5.2549699999999998E-2</c:v>
                </c:pt>
                <c:pt idx="26109">
                  <c:v>5.2970700000000003E-2</c:v>
                </c:pt>
                <c:pt idx="26110">
                  <c:v>5.3422799999999999E-2</c:v>
                </c:pt>
                <c:pt idx="26111">
                  <c:v>5.3906999999999997E-2</c:v>
                </c:pt>
                <c:pt idx="26112">
                  <c:v>5.4424800000000002E-2</c:v>
                </c:pt>
                <c:pt idx="26113">
                  <c:v>5.4975499999999997E-2</c:v>
                </c:pt>
                <c:pt idx="26114">
                  <c:v>5.5557599999999999E-2</c:v>
                </c:pt>
                <c:pt idx="26115">
                  <c:v>5.6169499999999997E-2</c:v>
                </c:pt>
                <c:pt idx="26116">
                  <c:v>5.6809499999999999E-2</c:v>
                </c:pt>
                <c:pt idx="26117">
                  <c:v>5.7475900000000003E-2</c:v>
                </c:pt>
                <c:pt idx="26118">
                  <c:v>5.8166200000000001E-2</c:v>
                </c:pt>
                <c:pt idx="26119">
                  <c:v>5.8878E-2</c:v>
                </c:pt>
                <c:pt idx="26120">
                  <c:v>5.9609799999999998E-2</c:v>
                </c:pt>
                <c:pt idx="26121">
                  <c:v>6.03613E-2</c:v>
                </c:pt>
                <c:pt idx="26122">
                  <c:v>6.1132800000000001E-2</c:v>
                </c:pt>
                <c:pt idx="26123">
                  <c:v>6.1923699999999998E-2</c:v>
                </c:pt>
                <c:pt idx="26124">
                  <c:v>6.2732499999999997E-2</c:v>
                </c:pt>
                <c:pt idx="26125">
                  <c:v>6.35574E-2</c:v>
                </c:pt>
                <c:pt idx="26126">
                  <c:v>6.4396400000000006E-2</c:v>
                </c:pt>
                <c:pt idx="26127">
                  <c:v>6.5246899999999997E-2</c:v>
                </c:pt>
                <c:pt idx="26128">
                  <c:v>6.6106100000000001E-2</c:v>
                </c:pt>
                <c:pt idx="26129">
                  <c:v>6.6972500000000004E-2</c:v>
                </c:pt>
                <c:pt idx="26130">
                  <c:v>6.7845199999999994E-2</c:v>
                </c:pt>
                <c:pt idx="26131">
                  <c:v>6.8722699999999998E-2</c:v>
                </c:pt>
                <c:pt idx="26132">
                  <c:v>6.9602700000000003E-2</c:v>
                </c:pt>
                <c:pt idx="26133">
                  <c:v>7.0483100000000007E-2</c:v>
                </c:pt>
                <c:pt idx="26134">
                  <c:v>7.1361999999999995E-2</c:v>
                </c:pt>
                <c:pt idx="26135">
                  <c:v>7.2237499999999996E-2</c:v>
                </c:pt>
                <c:pt idx="26136">
                  <c:v>7.3106900000000002E-2</c:v>
                </c:pt>
                <c:pt idx="26137">
                  <c:v>7.3967500000000005E-2</c:v>
                </c:pt>
                <c:pt idx="26138">
                  <c:v>7.48167E-2</c:v>
                </c:pt>
                <c:pt idx="26139">
                  <c:v>7.5652800000000006E-2</c:v>
                </c:pt>
                <c:pt idx="26140">
                  <c:v>7.6474299999999995E-2</c:v>
                </c:pt>
                <c:pt idx="26141">
                  <c:v>7.7279700000000007E-2</c:v>
                </c:pt>
                <c:pt idx="26142">
                  <c:v>7.8067600000000001E-2</c:v>
                </c:pt>
                <c:pt idx="26143">
                  <c:v>7.8836799999999999E-2</c:v>
                </c:pt>
                <c:pt idx="26144">
                  <c:v>7.9586000000000004E-2</c:v>
                </c:pt>
                <c:pt idx="26145">
                  <c:v>8.0314099999999999E-2</c:v>
                </c:pt>
                <c:pt idx="26146">
                  <c:v>8.1020599999999998E-2</c:v>
                </c:pt>
                <c:pt idx="26147">
                  <c:v>8.1704100000000002E-2</c:v>
                </c:pt>
                <c:pt idx="26148">
                  <c:v>8.2362599999999994E-2</c:v>
                </c:pt>
                <c:pt idx="26149">
                  <c:v>8.2995100000000002E-2</c:v>
                </c:pt>
                <c:pt idx="26150">
                  <c:v>8.3601099999999998E-2</c:v>
                </c:pt>
                <c:pt idx="26151">
                  <c:v>8.4178000000000003E-2</c:v>
                </c:pt>
                <c:pt idx="26152">
                  <c:v>8.4723300000000001E-2</c:v>
                </c:pt>
                <c:pt idx="26153">
                  <c:v>8.5236300000000001E-2</c:v>
                </c:pt>
                <c:pt idx="26154">
                  <c:v>8.5717299999999996E-2</c:v>
                </c:pt>
                <c:pt idx="26155">
                  <c:v>8.6165800000000001E-2</c:v>
                </c:pt>
                <c:pt idx="26156">
                  <c:v>8.6580900000000002E-2</c:v>
                </c:pt>
                <c:pt idx="26157">
                  <c:v>8.6961899999999995E-2</c:v>
                </c:pt>
                <c:pt idx="26158">
                  <c:v>8.7308200000000002E-2</c:v>
                </c:pt>
                <c:pt idx="26159">
                  <c:v>8.7619100000000005E-2</c:v>
                </c:pt>
                <c:pt idx="26160">
                  <c:v>8.7893600000000002E-2</c:v>
                </c:pt>
                <c:pt idx="26161">
                  <c:v>8.8130500000000001E-2</c:v>
                </c:pt>
                <c:pt idx="26162">
                  <c:v>8.8329099999999994E-2</c:v>
                </c:pt>
                <c:pt idx="26163">
                  <c:v>8.8488899999999995E-2</c:v>
                </c:pt>
                <c:pt idx="26164">
                  <c:v>8.8609800000000002E-2</c:v>
                </c:pt>
                <c:pt idx="26165">
                  <c:v>8.8692699999999999E-2</c:v>
                </c:pt>
                <c:pt idx="26166">
                  <c:v>8.8738700000000004E-2</c:v>
                </c:pt>
                <c:pt idx="26167">
                  <c:v>8.8748099999999996E-2</c:v>
                </c:pt>
                <c:pt idx="26168">
                  <c:v>8.8720400000000005E-2</c:v>
                </c:pt>
                <c:pt idx="26169">
                  <c:v>8.8655499999999998E-2</c:v>
                </c:pt>
                <c:pt idx="26170">
                  <c:v>8.8553300000000001E-2</c:v>
                </c:pt>
                <c:pt idx="26171">
                  <c:v>8.8413900000000004E-2</c:v>
                </c:pt>
                <c:pt idx="26172">
                  <c:v>8.8237700000000002E-2</c:v>
                </c:pt>
                <c:pt idx="26173">
                  <c:v>8.8025900000000004E-2</c:v>
                </c:pt>
                <c:pt idx="26174">
                  <c:v>8.7779200000000002E-2</c:v>
                </c:pt>
                <c:pt idx="26175">
                  <c:v>8.7497599999999995E-2</c:v>
                </c:pt>
                <c:pt idx="26176">
                  <c:v>8.7180999999999995E-2</c:v>
                </c:pt>
                <c:pt idx="26177">
                  <c:v>8.6829400000000001E-2</c:v>
                </c:pt>
                <c:pt idx="26178">
                  <c:v>8.6443999999999993E-2</c:v>
                </c:pt>
                <c:pt idx="26179">
                  <c:v>8.6025900000000002E-2</c:v>
                </c:pt>
                <c:pt idx="26180">
                  <c:v>8.5576299999999994E-2</c:v>
                </c:pt>
                <c:pt idx="26181">
                  <c:v>8.5096699999999997E-2</c:v>
                </c:pt>
                <c:pt idx="26182">
                  <c:v>8.45886E-2</c:v>
                </c:pt>
                <c:pt idx="26183">
                  <c:v>8.4054000000000004E-2</c:v>
                </c:pt>
                <c:pt idx="26184">
                  <c:v>8.3494899999999997E-2</c:v>
                </c:pt>
                <c:pt idx="26185">
                  <c:v>8.2913700000000007E-2</c:v>
                </c:pt>
                <c:pt idx="26186">
                  <c:v>8.2311999999999996E-2</c:v>
                </c:pt>
                <c:pt idx="26187">
                  <c:v>8.1691200000000005E-2</c:v>
                </c:pt>
                <c:pt idx="26188">
                  <c:v>8.1053200000000006E-2</c:v>
                </c:pt>
                <c:pt idx="26189">
                  <c:v>8.0399700000000004E-2</c:v>
                </c:pt>
                <c:pt idx="26190">
                  <c:v>7.97321E-2</c:v>
                </c:pt>
                <c:pt idx="26191">
                  <c:v>7.90521E-2</c:v>
                </c:pt>
                <c:pt idx="26192">
                  <c:v>7.8360600000000002E-2</c:v>
                </c:pt>
                <c:pt idx="26193">
                  <c:v>7.7658099999999994E-2</c:v>
                </c:pt>
                <c:pt idx="26194">
                  <c:v>7.6945299999999994E-2</c:v>
                </c:pt>
                <c:pt idx="26195">
                  <c:v>7.6224200000000006E-2</c:v>
                </c:pt>
                <c:pt idx="26196">
                  <c:v>7.5497400000000006E-2</c:v>
                </c:pt>
                <c:pt idx="26197">
                  <c:v>7.4767799999999995E-2</c:v>
                </c:pt>
                <c:pt idx="26198">
                  <c:v>7.4038800000000002E-2</c:v>
                </c:pt>
                <c:pt idx="26199">
                  <c:v>7.3313500000000004E-2</c:v>
                </c:pt>
                <c:pt idx="26200">
                  <c:v>7.2593699999999997E-2</c:v>
                </c:pt>
                <c:pt idx="26201">
                  <c:v>7.1880299999999994E-2</c:v>
                </c:pt>
                <c:pt idx="26202">
                  <c:v>7.1174899999999999E-2</c:v>
                </c:pt>
                <c:pt idx="26203">
                  <c:v>7.0480000000000001E-2</c:v>
                </c:pt>
                <c:pt idx="26204">
                  <c:v>6.9798899999999997E-2</c:v>
                </c:pt>
                <c:pt idx="26205">
                  <c:v>6.9134600000000004E-2</c:v>
                </c:pt>
                <c:pt idx="26206">
                  <c:v>6.84892E-2</c:v>
                </c:pt>
                <c:pt idx="26207">
                  <c:v>6.7864499999999994E-2</c:v>
                </c:pt>
                <c:pt idx="26208">
                  <c:v>6.7262799999999998E-2</c:v>
                </c:pt>
                <c:pt idx="26209">
                  <c:v>6.6686700000000002E-2</c:v>
                </c:pt>
                <c:pt idx="26210">
                  <c:v>6.6137100000000004E-2</c:v>
                </c:pt>
                <c:pt idx="26211">
                  <c:v>6.5615000000000007E-2</c:v>
                </c:pt>
                <c:pt idx="26212">
                  <c:v>6.5122600000000003E-2</c:v>
                </c:pt>
                <c:pt idx="26213">
                  <c:v>6.4662600000000001E-2</c:v>
                </c:pt>
                <c:pt idx="26214">
                  <c:v>6.42369E-2</c:v>
                </c:pt>
                <c:pt idx="26215">
                  <c:v>6.3846600000000003E-2</c:v>
                </c:pt>
                <c:pt idx="26216">
                  <c:v>6.3492199999999999E-2</c:v>
                </c:pt>
                <c:pt idx="26217">
                  <c:v>6.3174599999999997E-2</c:v>
                </c:pt>
                <c:pt idx="26218">
                  <c:v>6.2895900000000005E-2</c:v>
                </c:pt>
                <c:pt idx="26219">
                  <c:v>6.2658900000000003E-2</c:v>
                </c:pt>
                <c:pt idx="26220">
                  <c:v>6.2465600000000003E-2</c:v>
                </c:pt>
                <c:pt idx="26221">
                  <c:v>6.2317499999999998E-2</c:v>
                </c:pt>
                <c:pt idx="26222">
                  <c:v>6.2216100000000003E-2</c:v>
                </c:pt>
                <c:pt idx="26223">
                  <c:v>6.2163299999999998E-2</c:v>
                </c:pt>
                <c:pt idx="26224">
                  <c:v>6.2160600000000003E-2</c:v>
                </c:pt>
                <c:pt idx="26225">
                  <c:v>6.2209899999999999E-2</c:v>
                </c:pt>
                <c:pt idx="26226">
                  <c:v>6.23125E-2</c:v>
                </c:pt>
                <c:pt idx="26227">
                  <c:v>6.2469400000000001E-2</c:v>
                </c:pt>
                <c:pt idx="26228">
                  <c:v>6.2681200000000006E-2</c:v>
                </c:pt>
                <c:pt idx="26229">
                  <c:v>6.2949000000000005E-2</c:v>
                </c:pt>
                <c:pt idx="26230">
                  <c:v>6.3273399999999994E-2</c:v>
                </c:pt>
                <c:pt idx="26231">
                  <c:v>6.3654799999999997E-2</c:v>
                </c:pt>
                <c:pt idx="26232">
                  <c:v>6.4094399999999996E-2</c:v>
                </c:pt>
                <c:pt idx="26233">
                  <c:v>6.4592800000000006E-2</c:v>
                </c:pt>
                <c:pt idx="26234">
                  <c:v>6.515E-2</c:v>
                </c:pt>
                <c:pt idx="26235">
                  <c:v>6.5765799999999999E-2</c:v>
                </c:pt>
                <c:pt idx="26236">
                  <c:v>6.6439799999999993E-2</c:v>
                </c:pt>
                <c:pt idx="26237">
                  <c:v>6.7172200000000001E-2</c:v>
                </c:pt>
                <c:pt idx="26238">
                  <c:v>6.7962999999999996E-2</c:v>
                </c:pt>
                <c:pt idx="26239">
                  <c:v>6.8812600000000002E-2</c:v>
                </c:pt>
                <c:pt idx="26240">
                  <c:v>6.9720599999999994E-2</c:v>
                </c:pt>
                <c:pt idx="26241">
                  <c:v>7.0685799999999993E-2</c:v>
                </c:pt>
                <c:pt idx="26242">
                  <c:v>7.1707800000000002E-2</c:v>
                </c:pt>
                <c:pt idx="26243">
                  <c:v>7.2787000000000004E-2</c:v>
                </c:pt>
                <c:pt idx="26244">
                  <c:v>7.39229E-2</c:v>
                </c:pt>
                <c:pt idx="26245">
                  <c:v>7.5113399999999997E-2</c:v>
                </c:pt>
                <c:pt idx="26246">
                  <c:v>7.6355999999999993E-2</c:v>
                </c:pt>
                <c:pt idx="26247">
                  <c:v>7.7648800000000004E-2</c:v>
                </c:pt>
                <c:pt idx="26248">
                  <c:v>7.8991400000000003E-2</c:v>
                </c:pt>
                <c:pt idx="26249">
                  <c:v>8.0383499999999997E-2</c:v>
                </c:pt>
                <c:pt idx="26250">
                  <c:v>8.1824599999999997E-2</c:v>
                </c:pt>
                <c:pt idx="26251">
                  <c:v>8.3313100000000001E-2</c:v>
                </c:pt>
                <c:pt idx="26252">
                  <c:v>8.4847400000000003E-2</c:v>
                </c:pt>
                <c:pt idx="26253">
                  <c:v>8.64259E-2</c:v>
                </c:pt>
                <c:pt idx="26254">
                  <c:v>8.8046299999999994E-2</c:v>
                </c:pt>
                <c:pt idx="26255">
                  <c:v>8.9705999999999994E-2</c:v>
                </c:pt>
                <c:pt idx="26256">
                  <c:v>9.1401899999999994E-2</c:v>
                </c:pt>
                <c:pt idx="26257">
                  <c:v>9.3131599999999995E-2</c:v>
                </c:pt>
                <c:pt idx="26258">
                  <c:v>9.4893500000000006E-2</c:v>
                </c:pt>
                <c:pt idx="26259">
                  <c:v>9.6686599999999998E-2</c:v>
                </c:pt>
                <c:pt idx="26260">
                  <c:v>9.8509200000000005E-2</c:v>
                </c:pt>
                <c:pt idx="26261">
                  <c:v>0.100358</c:v>
                </c:pt>
                <c:pt idx="26262">
                  <c:v>0.102231</c:v>
                </c:pt>
                <c:pt idx="26263">
                  <c:v>0.104125</c:v>
                </c:pt>
                <c:pt idx="26264">
                  <c:v>0.10603700000000001</c:v>
                </c:pt>
                <c:pt idx="26265">
                  <c:v>0.10796500000000001</c:v>
                </c:pt>
                <c:pt idx="26266">
                  <c:v>0.109905</c:v>
                </c:pt>
                <c:pt idx="26267">
                  <c:v>0.111856</c:v>
                </c:pt>
                <c:pt idx="26268">
                  <c:v>0.113815</c:v>
                </c:pt>
                <c:pt idx="26269">
                  <c:v>0.11577900000000001</c:v>
                </c:pt>
                <c:pt idx="26270">
                  <c:v>0.117744</c:v>
                </c:pt>
                <c:pt idx="26271">
                  <c:v>0.11970799999999999</c:v>
                </c:pt>
                <c:pt idx="26272">
                  <c:v>0.121667</c:v>
                </c:pt>
                <c:pt idx="26273">
                  <c:v>0.12361800000000001</c:v>
                </c:pt>
                <c:pt idx="26274">
                  <c:v>0.125557</c:v>
                </c:pt>
                <c:pt idx="26275">
                  <c:v>0.12748100000000001</c:v>
                </c:pt>
                <c:pt idx="26276">
                  <c:v>0.129389</c:v>
                </c:pt>
                <c:pt idx="26277">
                  <c:v>0.131275</c:v>
                </c:pt>
                <c:pt idx="26278">
                  <c:v>0.13313700000000001</c:v>
                </c:pt>
                <c:pt idx="26279">
                  <c:v>0.13497200000000001</c:v>
                </c:pt>
                <c:pt idx="26280">
                  <c:v>0.13677600000000001</c:v>
                </c:pt>
                <c:pt idx="26281">
                  <c:v>0.138545</c:v>
                </c:pt>
                <c:pt idx="26282">
                  <c:v>0.14027600000000001</c:v>
                </c:pt>
                <c:pt idx="26283">
                  <c:v>0.14196600000000001</c:v>
                </c:pt>
                <c:pt idx="26284">
                  <c:v>0.14361099999999999</c:v>
                </c:pt>
                <c:pt idx="26285">
                  <c:v>0.145207</c:v>
                </c:pt>
                <c:pt idx="26286">
                  <c:v>0.14675099999999999</c:v>
                </c:pt>
                <c:pt idx="26287">
                  <c:v>0.14824200000000001</c:v>
                </c:pt>
                <c:pt idx="26288">
                  <c:v>0.149676</c:v>
                </c:pt>
                <c:pt idx="26289">
                  <c:v>0.15105199999999999</c:v>
                </c:pt>
                <c:pt idx="26290">
                  <c:v>0.152366</c:v>
                </c:pt>
                <c:pt idx="26291">
                  <c:v>0.153615</c:v>
                </c:pt>
                <c:pt idx="26292">
                  <c:v>0.15479599999999999</c:v>
                </c:pt>
                <c:pt idx="26293">
                  <c:v>0.15590799999999999</c:v>
                </c:pt>
                <c:pt idx="26294">
                  <c:v>0.156947</c:v>
                </c:pt>
                <c:pt idx="26295">
                  <c:v>0.157911</c:v>
                </c:pt>
                <c:pt idx="26296">
                  <c:v>0.15879599999999999</c:v>
                </c:pt>
                <c:pt idx="26297">
                  <c:v>0.15960199999999999</c:v>
                </c:pt>
                <c:pt idx="26298">
                  <c:v>0.16032399999999999</c:v>
                </c:pt>
                <c:pt idx="26299">
                  <c:v>0.16096199999999999</c:v>
                </c:pt>
                <c:pt idx="26300">
                  <c:v>0.16151299999999999</c:v>
                </c:pt>
                <c:pt idx="26301">
                  <c:v>0.16197500000000001</c:v>
                </c:pt>
                <c:pt idx="26302">
                  <c:v>0.16234999999999999</c:v>
                </c:pt>
                <c:pt idx="26303">
                  <c:v>0.162635</c:v>
                </c:pt>
                <c:pt idx="26304">
                  <c:v>0.162831</c:v>
                </c:pt>
                <c:pt idx="26305">
                  <c:v>0.162935</c:v>
                </c:pt>
                <c:pt idx="26306">
                  <c:v>0.16294700000000001</c:v>
                </c:pt>
                <c:pt idx="26307">
                  <c:v>0.16286500000000001</c:v>
                </c:pt>
                <c:pt idx="26308">
                  <c:v>0.162688</c:v>
                </c:pt>
                <c:pt idx="26309">
                  <c:v>0.162415</c:v>
                </c:pt>
                <c:pt idx="26310">
                  <c:v>0.162046</c:v>
                </c:pt>
                <c:pt idx="26311">
                  <c:v>0.161582</c:v>
                </c:pt>
                <c:pt idx="26312">
                  <c:v>0.161022</c:v>
                </c:pt>
                <c:pt idx="26313">
                  <c:v>0.16036700000000001</c:v>
                </c:pt>
                <c:pt idx="26314">
                  <c:v>0.15961700000000001</c:v>
                </c:pt>
                <c:pt idx="26315">
                  <c:v>0.158772</c:v>
                </c:pt>
                <c:pt idx="26316">
                  <c:v>0.157832</c:v>
                </c:pt>
                <c:pt idx="26317">
                  <c:v>0.15679899999999999</c:v>
                </c:pt>
                <c:pt idx="26318">
                  <c:v>0.15567400000000001</c:v>
                </c:pt>
                <c:pt idx="26319">
                  <c:v>0.15445800000000001</c:v>
                </c:pt>
                <c:pt idx="26320">
                  <c:v>0.15315100000000001</c:v>
                </c:pt>
                <c:pt idx="26321">
                  <c:v>0.151754</c:v>
                </c:pt>
                <c:pt idx="26322">
                  <c:v>0.15027099999999999</c:v>
                </c:pt>
                <c:pt idx="26323">
                  <c:v>0.148703</c:v>
                </c:pt>
                <c:pt idx="26324">
                  <c:v>0.14704999999999999</c:v>
                </c:pt>
                <c:pt idx="26325">
                  <c:v>0.145317</c:v>
                </c:pt>
                <c:pt idx="26326">
                  <c:v>0.14350299999999999</c:v>
                </c:pt>
                <c:pt idx="26327">
                  <c:v>0.14161099999999999</c:v>
                </c:pt>
                <c:pt idx="26328">
                  <c:v>0.13964199999999999</c:v>
                </c:pt>
                <c:pt idx="26329">
                  <c:v>0.137601</c:v>
                </c:pt>
                <c:pt idx="26330">
                  <c:v>0.135491</c:v>
                </c:pt>
                <c:pt idx="26331">
                  <c:v>0.13331200000000001</c:v>
                </c:pt>
                <c:pt idx="26332">
                  <c:v>0.13106899999999999</c:v>
                </c:pt>
                <c:pt idx="26333">
                  <c:v>0.12876299999999999</c:v>
                </c:pt>
                <c:pt idx="26334">
                  <c:v>0.12639900000000001</c:v>
                </c:pt>
                <c:pt idx="26335">
                  <c:v>0.12397900000000001</c:v>
                </c:pt>
                <c:pt idx="26336">
                  <c:v>0.12150900000000001</c:v>
                </c:pt>
                <c:pt idx="26337">
                  <c:v>0.118991</c:v>
                </c:pt>
                <c:pt idx="26338">
                  <c:v>0.11643000000000001</c:v>
                </c:pt>
                <c:pt idx="26339">
                  <c:v>0.11383</c:v>
                </c:pt>
                <c:pt idx="26340">
                  <c:v>0.111194</c:v>
                </c:pt>
                <c:pt idx="26341">
                  <c:v>0.108527</c:v>
                </c:pt>
                <c:pt idx="26342">
                  <c:v>0.105832</c:v>
                </c:pt>
                <c:pt idx="26343">
                  <c:v>0.103112</c:v>
                </c:pt>
                <c:pt idx="26344">
                  <c:v>0.100372</c:v>
                </c:pt>
                <c:pt idx="26345">
                  <c:v>9.7614599999999996E-2</c:v>
                </c:pt>
                <c:pt idx="26346">
                  <c:v>9.4843200000000003E-2</c:v>
                </c:pt>
                <c:pt idx="26347">
                  <c:v>9.20623E-2</c:v>
                </c:pt>
                <c:pt idx="26348">
                  <c:v>8.92762E-2</c:v>
                </c:pt>
                <c:pt idx="26349">
                  <c:v>8.64896E-2</c:v>
                </c:pt>
                <c:pt idx="26350">
                  <c:v>8.3706900000000001E-2</c:v>
                </c:pt>
                <c:pt idx="26351">
                  <c:v>8.0932699999999996E-2</c:v>
                </c:pt>
                <c:pt idx="26352">
                  <c:v>7.8170400000000001E-2</c:v>
                </c:pt>
                <c:pt idx="26353">
                  <c:v>7.5422900000000001E-2</c:v>
                </c:pt>
                <c:pt idx="26354">
                  <c:v>7.2693499999999994E-2</c:v>
                </c:pt>
                <c:pt idx="26355">
                  <c:v>6.9986599999999996E-2</c:v>
                </c:pt>
                <c:pt idx="26356">
                  <c:v>6.7306400000000002E-2</c:v>
                </c:pt>
                <c:pt idx="26357">
                  <c:v>6.4657000000000006E-2</c:v>
                </c:pt>
                <c:pt idx="26358">
                  <c:v>6.2042300000000002E-2</c:v>
                </c:pt>
                <c:pt idx="26359">
                  <c:v>5.9466600000000001E-2</c:v>
                </c:pt>
                <c:pt idx="26360">
                  <c:v>5.6933999999999998E-2</c:v>
                </c:pt>
                <c:pt idx="26361">
                  <c:v>5.4448099999999999E-2</c:v>
                </c:pt>
                <c:pt idx="26362">
                  <c:v>5.2012000000000003E-2</c:v>
                </c:pt>
                <c:pt idx="26363">
                  <c:v>4.9628600000000002E-2</c:v>
                </c:pt>
                <c:pt idx="26364">
                  <c:v>4.7300799999999997E-2</c:v>
                </c:pt>
                <c:pt idx="26365">
                  <c:v>4.5032000000000003E-2</c:v>
                </c:pt>
                <c:pt idx="26366">
                  <c:v>4.2825700000000001E-2</c:v>
                </c:pt>
                <c:pt idx="26367">
                  <c:v>4.0685199999999998E-2</c:v>
                </c:pt>
                <c:pt idx="26368">
                  <c:v>3.8613799999999997E-2</c:v>
                </c:pt>
                <c:pt idx="26369">
                  <c:v>3.6615200000000001E-2</c:v>
                </c:pt>
                <c:pt idx="26370">
                  <c:v>3.4692800000000003E-2</c:v>
                </c:pt>
                <c:pt idx="26371">
                  <c:v>3.28496E-2</c:v>
                </c:pt>
                <c:pt idx="26372">
                  <c:v>3.1087799999999999E-2</c:v>
                </c:pt>
                <c:pt idx="26373">
                  <c:v>2.94092E-2</c:v>
                </c:pt>
                <c:pt idx="26374">
                  <c:v>2.7815599999999999E-2</c:v>
                </c:pt>
                <c:pt idx="26375">
                  <c:v>2.63094E-2</c:v>
                </c:pt>
                <c:pt idx="26376">
                  <c:v>2.48933E-2</c:v>
                </c:pt>
                <c:pt idx="26377">
                  <c:v>2.3570299999999999E-2</c:v>
                </c:pt>
                <c:pt idx="26378">
                  <c:v>2.2342600000000001E-2</c:v>
                </c:pt>
                <c:pt idx="26379">
                  <c:v>2.1211899999999999E-2</c:v>
                </c:pt>
                <c:pt idx="26380">
                  <c:v>2.01795E-2</c:v>
                </c:pt>
                <c:pt idx="26381">
                  <c:v>1.9246599999999999E-2</c:v>
                </c:pt>
                <c:pt idx="26382">
                  <c:v>1.8414400000000001E-2</c:v>
                </c:pt>
                <c:pt idx="26383">
                  <c:v>1.76831E-2</c:v>
                </c:pt>
                <c:pt idx="26384">
                  <c:v>1.70527E-2</c:v>
                </c:pt>
                <c:pt idx="26385">
                  <c:v>1.65235E-2</c:v>
                </c:pt>
                <c:pt idx="26386">
                  <c:v>1.60971E-2</c:v>
                </c:pt>
                <c:pt idx="26387">
                  <c:v>1.5774900000000001E-2</c:v>
                </c:pt>
                <c:pt idx="26388">
                  <c:v>1.5557400000000001E-2</c:v>
                </c:pt>
                <c:pt idx="26389">
                  <c:v>1.54448E-2</c:v>
                </c:pt>
                <c:pt idx="26390">
                  <c:v>1.5437299999999999E-2</c:v>
                </c:pt>
                <c:pt idx="26391">
                  <c:v>1.55353E-2</c:v>
                </c:pt>
                <c:pt idx="26392">
                  <c:v>1.5738599999999998E-2</c:v>
                </c:pt>
                <c:pt idx="26393">
                  <c:v>1.6046899999999999E-2</c:v>
                </c:pt>
                <c:pt idx="26394">
                  <c:v>1.64593E-2</c:v>
                </c:pt>
                <c:pt idx="26395">
                  <c:v>1.6975000000000001E-2</c:v>
                </c:pt>
                <c:pt idx="26396">
                  <c:v>1.7592900000000002E-2</c:v>
                </c:pt>
                <c:pt idx="26397">
                  <c:v>1.8311500000000001E-2</c:v>
                </c:pt>
                <c:pt idx="26398">
                  <c:v>1.91291E-2</c:v>
                </c:pt>
                <c:pt idx="26399">
                  <c:v>2.0044699999999999E-2</c:v>
                </c:pt>
                <c:pt idx="26400">
                  <c:v>2.1057800000000002E-2</c:v>
                </c:pt>
                <c:pt idx="26401">
                  <c:v>2.21674E-2</c:v>
                </c:pt>
                <c:pt idx="26402">
                  <c:v>2.3371400000000001E-2</c:v>
                </c:pt>
                <c:pt idx="26403">
                  <c:v>2.4667399999999999E-2</c:v>
                </c:pt>
                <c:pt idx="26404">
                  <c:v>2.60523E-2</c:v>
                </c:pt>
                <c:pt idx="26405">
                  <c:v>2.7523200000000001E-2</c:v>
                </c:pt>
                <c:pt idx="26406">
                  <c:v>2.9077499999999999E-2</c:v>
                </c:pt>
                <c:pt idx="26407">
                  <c:v>3.0712699999999999E-2</c:v>
                </c:pt>
                <c:pt idx="26408">
                  <c:v>3.2426299999999998E-2</c:v>
                </c:pt>
                <c:pt idx="26409">
                  <c:v>3.4216499999999997E-2</c:v>
                </c:pt>
                <c:pt idx="26410">
                  <c:v>3.60814E-2</c:v>
                </c:pt>
                <c:pt idx="26411">
                  <c:v>3.8018000000000003E-2</c:v>
                </c:pt>
                <c:pt idx="26412">
                  <c:v>4.0022000000000002E-2</c:v>
                </c:pt>
                <c:pt idx="26413">
                  <c:v>4.2089300000000003E-2</c:v>
                </c:pt>
                <c:pt idx="26414">
                  <c:v>4.4217100000000002E-2</c:v>
                </c:pt>
                <c:pt idx="26415">
                  <c:v>4.6402499999999999E-2</c:v>
                </c:pt>
                <c:pt idx="26416">
                  <c:v>4.8642400000000002E-2</c:v>
                </c:pt>
                <c:pt idx="26417">
                  <c:v>5.0933699999999998E-2</c:v>
                </c:pt>
                <c:pt idx="26418">
                  <c:v>5.3273899999999999E-2</c:v>
                </c:pt>
                <c:pt idx="26419">
                  <c:v>5.5660500000000002E-2</c:v>
                </c:pt>
                <c:pt idx="26420">
                  <c:v>5.8090299999999997E-2</c:v>
                </c:pt>
                <c:pt idx="26421">
                  <c:v>6.0559399999999999E-2</c:v>
                </c:pt>
                <c:pt idx="26422">
                  <c:v>6.3064200000000001E-2</c:v>
                </c:pt>
                <c:pt idx="26423">
                  <c:v>6.5601699999999999E-2</c:v>
                </c:pt>
                <c:pt idx="26424">
                  <c:v>6.8168800000000002E-2</c:v>
                </c:pt>
                <c:pt idx="26425">
                  <c:v>7.0762500000000006E-2</c:v>
                </c:pt>
                <c:pt idx="26426">
                  <c:v>7.3380399999999998E-2</c:v>
                </c:pt>
                <c:pt idx="26427">
                  <c:v>7.6018000000000002E-2</c:v>
                </c:pt>
                <c:pt idx="26428">
                  <c:v>7.8669699999999995E-2</c:v>
                </c:pt>
                <c:pt idx="26429">
                  <c:v>8.1330100000000002E-2</c:v>
                </c:pt>
                <c:pt idx="26430">
                  <c:v>8.3995E-2</c:v>
                </c:pt>
                <c:pt idx="26431">
                  <c:v>8.6659700000000006E-2</c:v>
                </c:pt>
                <c:pt idx="26432">
                  <c:v>8.9319200000000001E-2</c:v>
                </c:pt>
                <c:pt idx="26433">
                  <c:v>9.1968900000000006E-2</c:v>
                </c:pt>
                <c:pt idx="26434">
                  <c:v>9.46047E-2</c:v>
                </c:pt>
                <c:pt idx="26435">
                  <c:v>9.7222500000000003E-2</c:v>
                </c:pt>
                <c:pt idx="26436">
                  <c:v>9.9818000000000004E-2</c:v>
                </c:pt>
                <c:pt idx="26437">
                  <c:v>0.10238700000000001</c:v>
                </c:pt>
                <c:pt idx="26438">
                  <c:v>0.104925</c:v>
                </c:pt>
                <c:pt idx="26439">
                  <c:v>0.107429</c:v>
                </c:pt>
                <c:pt idx="26440">
                  <c:v>0.10989400000000001</c:v>
                </c:pt>
                <c:pt idx="26441">
                  <c:v>0.112318</c:v>
                </c:pt>
                <c:pt idx="26442">
                  <c:v>0.11469600000000001</c:v>
                </c:pt>
                <c:pt idx="26443">
                  <c:v>0.117025</c:v>
                </c:pt>
                <c:pt idx="26444">
                  <c:v>0.11930300000000001</c:v>
                </c:pt>
                <c:pt idx="26445">
                  <c:v>0.121526</c:v>
                </c:pt>
                <c:pt idx="26446">
                  <c:v>0.123691</c:v>
                </c:pt>
                <c:pt idx="26447">
                  <c:v>0.12579399999999999</c:v>
                </c:pt>
                <c:pt idx="26448">
                  <c:v>0.127832</c:v>
                </c:pt>
                <c:pt idx="26449">
                  <c:v>0.129801</c:v>
                </c:pt>
                <c:pt idx="26450">
                  <c:v>0.13169700000000001</c:v>
                </c:pt>
                <c:pt idx="26451">
                  <c:v>0.133519</c:v>
                </c:pt>
                <c:pt idx="26452">
                  <c:v>0.13526299999999999</c:v>
                </c:pt>
                <c:pt idx="26453">
                  <c:v>0.13692699999999999</c:v>
                </c:pt>
                <c:pt idx="26454">
                  <c:v>0.13850699999999999</c:v>
                </c:pt>
                <c:pt idx="26455">
                  <c:v>0.14000199999999999</c:v>
                </c:pt>
                <c:pt idx="26456">
                  <c:v>0.14140800000000001</c:v>
                </c:pt>
                <c:pt idx="26457">
                  <c:v>0.14272099999999999</c:v>
                </c:pt>
                <c:pt idx="26458">
                  <c:v>0.14394100000000001</c:v>
                </c:pt>
                <c:pt idx="26459">
                  <c:v>0.145065</c:v>
                </c:pt>
                <c:pt idx="26460">
                  <c:v>0.146091</c:v>
                </c:pt>
                <c:pt idx="26461">
                  <c:v>0.14701800000000001</c:v>
                </c:pt>
                <c:pt idx="26462">
                  <c:v>0.147842</c:v>
                </c:pt>
                <c:pt idx="26463">
                  <c:v>0.148562</c:v>
                </c:pt>
                <c:pt idx="26464">
                  <c:v>0.14917900000000001</c:v>
                </c:pt>
                <c:pt idx="26465">
                  <c:v>0.14968899999999999</c:v>
                </c:pt>
                <c:pt idx="26466">
                  <c:v>0.150093</c:v>
                </c:pt>
                <c:pt idx="26467">
                  <c:v>0.15039</c:v>
                </c:pt>
                <c:pt idx="26468">
                  <c:v>0.15058099999999999</c:v>
                </c:pt>
                <c:pt idx="26469">
                  <c:v>0.150667</c:v>
                </c:pt>
                <c:pt idx="26470">
                  <c:v>0.150647</c:v>
                </c:pt>
                <c:pt idx="26471">
                  <c:v>0.15052099999999999</c:v>
                </c:pt>
                <c:pt idx="26472">
                  <c:v>0.15029000000000001</c:v>
                </c:pt>
                <c:pt idx="26473">
                  <c:v>0.149953</c:v>
                </c:pt>
                <c:pt idx="26474">
                  <c:v>0.14951300000000001</c:v>
                </c:pt>
                <c:pt idx="26475">
                  <c:v>0.14896899999999999</c:v>
                </c:pt>
                <c:pt idx="26476">
                  <c:v>0.14832300000000001</c:v>
                </c:pt>
                <c:pt idx="26477">
                  <c:v>0.14757700000000001</c:v>
                </c:pt>
                <c:pt idx="26478">
                  <c:v>0.14673</c:v>
                </c:pt>
                <c:pt idx="26479">
                  <c:v>0.145785</c:v>
                </c:pt>
                <c:pt idx="26480">
                  <c:v>0.14474300000000001</c:v>
                </c:pt>
                <c:pt idx="26481">
                  <c:v>0.14360500000000001</c:v>
                </c:pt>
                <c:pt idx="26482">
                  <c:v>0.142374</c:v>
                </c:pt>
                <c:pt idx="26483">
                  <c:v>0.14105200000000001</c:v>
                </c:pt>
                <c:pt idx="26484">
                  <c:v>0.13963999999999999</c:v>
                </c:pt>
                <c:pt idx="26485">
                  <c:v>0.13814100000000001</c:v>
                </c:pt>
                <c:pt idx="26486">
                  <c:v>0.13655900000000001</c:v>
                </c:pt>
                <c:pt idx="26487">
                  <c:v>0.13489599999999999</c:v>
                </c:pt>
                <c:pt idx="26488">
                  <c:v>0.133156</c:v>
                </c:pt>
                <c:pt idx="26489">
                  <c:v>0.13134199999999999</c:v>
                </c:pt>
                <c:pt idx="26490">
                  <c:v>0.12945699999999999</c:v>
                </c:pt>
                <c:pt idx="26491">
                  <c:v>0.12750500000000001</c:v>
                </c:pt>
                <c:pt idx="26492">
                  <c:v>0.12549199999999999</c:v>
                </c:pt>
                <c:pt idx="26493">
                  <c:v>0.123419</c:v>
                </c:pt>
                <c:pt idx="26494">
                  <c:v>0.121292</c:v>
                </c:pt>
                <c:pt idx="26495">
                  <c:v>0.119113</c:v>
                </c:pt>
                <c:pt idx="26496">
                  <c:v>0.11688800000000001</c:v>
                </c:pt>
                <c:pt idx="26497">
                  <c:v>0.114622</c:v>
                </c:pt>
                <c:pt idx="26498">
                  <c:v>0.112317</c:v>
                </c:pt>
                <c:pt idx="26499">
                  <c:v>0.10997700000000001</c:v>
                </c:pt>
                <c:pt idx="26500">
                  <c:v>0.10760400000000001</c:v>
                </c:pt>
                <c:pt idx="26501">
                  <c:v>0.10520400000000001</c:v>
                </c:pt>
                <c:pt idx="26502">
                  <c:v>0.10278</c:v>
                </c:pt>
                <c:pt idx="26503">
                  <c:v>0.100338</c:v>
                </c:pt>
                <c:pt idx="26504">
                  <c:v>9.78821E-2</c:v>
                </c:pt>
                <c:pt idx="26505">
                  <c:v>9.5416500000000001E-2</c:v>
                </c:pt>
                <c:pt idx="26506">
                  <c:v>9.2944700000000005E-2</c:v>
                </c:pt>
                <c:pt idx="26507">
                  <c:v>9.0470300000000003E-2</c:v>
                </c:pt>
                <c:pt idx="26508">
                  <c:v>8.7997000000000006E-2</c:v>
                </c:pt>
                <c:pt idx="26509">
                  <c:v>8.5528800000000002E-2</c:v>
                </c:pt>
                <c:pt idx="26510">
                  <c:v>8.3069400000000002E-2</c:v>
                </c:pt>
                <c:pt idx="26511">
                  <c:v>8.0624100000000004E-2</c:v>
                </c:pt>
                <c:pt idx="26512">
                  <c:v>7.8198699999999996E-2</c:v>
                </c:pt>
                <c:pt idx="26513">
                  <c:v>7.5799500000000006E-2</c:v>
                </c:pt>
                <c:pt idx="26514">
                  <c:v>7.3431399999999994E-2</c:v>
                </c:pt>
                <c:pt idx="26515">
                  <c:v>7.1096300000000001E-2</c:v>
                </c:pt>
                <c:pt idx="26516">
                  <c:v>6.8795599999999998E-2</c:v>
                </c:pt>
                <c:pt idx="26517">
                  <c:v>6.6533099999999998E-2</c:v>
                </c:pt>
                <c:pt idx="26518">
                  <c:v>6.4313099999999998E-2</c:v>
                </c:pt>
                <c:pt idx="26519">
                  <c:v>6.2138499999999999E-2</c:v>
                </c:pt>
                <c:pt idx="26520">
                  <c:v>6.0011599999999998E-2</c:v>
                </c:pt>
                <c:pt idx="26521">
                  <c:v>5.7935100000000003E-2</c:v>
                </c:pt>
                <c:pt idx="26522">
                  <c:v>5.5912099999999999E-2</c:v>
                </c:pt>
                <c:pt idx="26523">
                  <c:v>5.3945300000000002E-2</c:v>
                </c:pt>
                <c:pt idx="26524">
                  <c:v>5.2037399999999998E-2</c:v>
                </c:pt>
                <c:pt idx="26525">
                  <c:v>5.0190800000000001E-2</c:v>
                </c:pt>
                <c:pt idx="26526">
                  <c:v>4.8407699999999998E-2</c:v>
                </c:pt>
                <c:pt idx="26527">
                  <c:v>4.6689500000000002E-2</c:v>
                </c:pt>
                <c:pt idx="26528">
                  <c:v>4.50377E-2</c:v>
                </c:pt>
                <c:pt idx="26529">
                  <c:v>4.3453899999999997E-2</c:v>
                </c:pt>
                <c:pt idx="26530">
                  <c:v>4.1940400000000003E-2</c:v>
                </c:pt>
                <c:pt idx="26531">
                  <c:v>4.0499500000000001E-2</c:v>
                </c:pt>
                <c:pt idx="26532">
                  <c:v>3.9132500000000001E-2</c:v>
                </c:pt>
                <c:pt idx="26533">
                  <c:v>3.7841E-2</c:v>
                </c:pt>
                <c:pt idx="26534">
                  <c:v>3.6626800000000001E-2</c:v>
                </c:pt>
                <c:pt idx="26535">
                  <c:v>3.5492000000000003E-2</c:v>
                </c:pt>
                <c:pt idx="26536">
                  <c:v>3.4438700000000003E-2</c:v>
                </c:pt>
                <c:pt idx="26537">
                  <c:v>3.3467900000000002E-2</c:v>
                </c:pt>
                <c:pt idx="26538">
                  <c:v>3.2579400000000001E-2</c:v>
                </c:pt>
                <c:pt idx="26539">
                  <c:v>3.1772700000000001E-2</c:v>
                </c:pt>
                <c:pt idx="26540">
                  <c:v>3.1047700000000001E-2</c:v>
                </c:pt>
                <c:pt idx="26541">
                  <c:v>3.04047E-2</c:v>
                </c:pt>
                <c:pt idx="26542">
                  <c:v>2.98439E-2</c:v>
                </c:pt>
                <c:pt idx="26543">
                  <c:v>2.9365200000000001E-2</c:v>
                </c:pt>
                <c:pt idx="26544">
                  <c:v>2.8967699999999999E-2</c:v>
                </c:pt>
                <c:pt idx="26545">
                  <c:v>2.8650399999999999E-2</c:v>
                </c:pt>
                <c:pt idx="26546">
                  <c:v>2.8412799999999998E-2</c:v>
                </c:pt>
                <c:pt idx="26547">
                  <c:v>2.8254000000000001E-2</c:v>
                </c:pt>
                <c:pt idx="26548">
                  <c:v>2.8172300000000001E-2</c:v>
                </c:pt>
                <c:pt idx="26549">
                  <c:v>2.8165599999999999E-2</c:v>
                </c:pt>
                <c:pt idx="26550">
                  <c:v>2.8231699999999998E-2</c:v>
                </c:pt>
                <c:pt idx="26551">
                  <c:v>2.8368600000000001E-2</c:v>
                </c:pt>
                <c:pt idx="26552">
                  <c:v>2.8574700000000001E-2</c:v>
                </c:pt>
                <c:pt idx="26553">
                  <c:v>2.8848499999999999E-2</c:v>
                </c:pt>
                <c:pt idx="26554">
                  <c:v>2.91884E-2</c:v>
                </c:pt>
                <c:pt idx="26555">
                  <c:v>2.9592299999999998E-2</c:v>
                </c:pt>
                <c:pt idx="26556">
                  <c:v>3.0057E-2</c:v>
                </c:pt>
                <c:pt idx="26557">
                  <c:v>3.0579499999999999E-2</c:v>
                </c:pt>
                <c:pt idx="26558">
                  <c:v>3.1157199999999999E-2</c:v>
                </c:pt>
                <c:pt idx="26559">
                  <c:v>3.1787999999999997E-2</c:v>
                </c:pt>
                <c:pt idx="26560">
                  <c:v>3.2469699999999997E-2</c:v>
                </c:pt>
                <c:pt idx="26561">
                  <c:v>3.32E-2</c:v>
                </c:pt>
                <c:pt idx="26562">
                  <c:v>3.3976800000000001E-2</c:v>
                </c:pt>
                <c:pt idx="26563">
                  <c:v>3.4798099999999998E-2</c:v>
                </c:pt>
                <c:pt idx="26564">
                  <c:v>3.5660999999999998E-2</c:v>
                </c:pt>
                <c:pt idx="26565">
                  <c:v>3.6562400000000002E-2</c:v>
                </c:pt>
                <c:pt idx="26566">
                  <c:v>3.7499200000000003E-2</c:v>
                </c:pt>
                <c:pt idx="26567">
                  <c:v>3.8468299999999997E-2</c:v>
                </c:pt>
                <c:pt idx="26568">
                  <c:v>3.9465600000000003E-2</c:v>
                </c:pt>
                <c:pt idx="26569">
                  <c:v>4.0487000000000002E-2</c:v>
                </c:pt>
                <c:pt idx="26570">
                  <c:v>4.1528500000000003E-2</c:v>
                </c:pt>
                <c:pt idx="26571">
                  <c:v>4.2586100000000002E-2</c:v>
                </c:pt>
                <c:pt idx="26572">
                  <c:v>4.3655600000000003E-2</c:v>
                </c:pt>
                <c:pt idx="26573">
                  <c:v>4.4733200000000001E-2</c:v>
                </c:pt>
                <c:pt idx="26574">
                  <c:v>4.5816099999999998E-2</c:v>
                </c:pt>
                <c:pt idx="26575">
                  <c:v>4.6901199999999997E-2</c:v>
                </c:pt>
                <c:pt idx="26576">
                  <c:v>4.7985399999999998E-2</c:v>
                </c:pt>
                <c:pt idx="26577">
                  <c:v>4.9065400000000002E-2</c:v>
                </c:pt>
                <c:pt idx="26578">
                  <c:v>5.01372E-2</c:v>
                </c:pt>
                <c:pt idx="26579">
                  <c:v>5.1197199999999998E-2</c:v>
                </c:pt>
                <c:pt idx="26580">
                  <c:v>5.2242200000000003E-2</c:v>
                </c:pt>
                <c:pt idx="26581">
                  <c:v>5.3269400000000001E-2</c:v>
                </c:pt>
                <c:pt idx="26582">
                  <c:v>5.4275999999999998E-2</c:v>
                </c:pt>
                <c:pt idx="26583">
                  <c:v>5.52594E-2</c:v>
                </c:pt>
                <c:pt idx="26584">
                  <c:v>5.6217099999999999E-2</c:v>
                </c:pt>
                <c:pt idx="26585">
                  <c:v>5.7146500000000003E-2</c:v>
                </c:pt>
                <c:pt idx="26586">
                  <c:v>5.80443E-2</c:v>
                </c:pt>
                <c:pt idx="26587">
                  <c:v>5.8906600000000003E-2</c:v>
                </c:pt>
                <c:pt idx="26588">
                  <c:v>5.9729200000000003E-2</c:v>
                </c:pt>
                <c:pt idx="26589">
                  <c:v>6.0508899999999997E-2</c:v>
                </c:pt>
                <c:pt idx="26590">
                  <c:v>6.1242999999999999E-2</c:v>
                </c:pt>
                <c:pt idx="26591">
                  <c:v>6.1928999999999998E-2</c:v>
                </c:pt>
                <c:pt idx="26592">
                  <c:v>6.2564099999999997E-2</c:v>
                </c:pt>
                <c:pt idx="26593">
                  <c:v>6.3145800000000002E-2</c:v>
                </c:pt>
                <c:pt idx="26594">
                  <c:v>6.3672400000000004E-2</c:v>
                </c:pt>
                <c:pt idx="26595">
                  <c:v>6.4142099999999994E-2</c:v>
                </c:pt>
                <c:pt idx="26596">
                  <c:v>6.4552799999999994E-2</c:v>
                </c:pt>
                <c:pt idx="26597">
                  <c:v>6.4902399999999999E-2</c:v>
                </c:pt>
                <c:pt idx="26598">
                  <c:v>6.5188999999999997E-2</c:v>
                </c:pt>
                <c:pt idx="26599">
                  <c:v>6.5409999999999996E-2</c:v>
                </c:pt>
                <c:pt idx="26600">
                  <c:v>6.5563200000000002E-2</c:v>
                </c:pt>
                <c:pt idx="26601">
                  <c:v>6.5646899999999994E-2</c:v>
                </c:pt>
                <c:pt idx="26602">
                  <c:v>6.5660399999999994E-2</c:v>
                </c:pt>
                <c:pt idx="26603">
                  <c:v>6.5602400000000005E-2</c:v>
                </c:pt>
                <c:pt idx="26604">
                  <c:v>6.5472199999999994E-2</c:v>
                </c:pt>
                <c:pt idx="26605">
                  <c:v>6.5269099999999997E-2</c:v>
                </c:pt>
                <c:pt idx="26606">
                  <c:v>6.49922E-2</c:v>
                </c:pt>
                <c:pt idx="26607">
                  <c:v>6.4640299999999998E-2</c:v>
                </c:pt>
                <c:pt idx="26608">
                  <c:v>6.4212500000000006E-2</c:v>
                </c:pt>
                <c:pt idx="26609">
                  <c:v>6.3708000000000001E-2</c:v>
                </c:pt>
                <c:pt idx="26610">
                  <c:v>6.3127100000000005E-2</c:v>
                </c:pt>
                <c:pt idx="26611">
                  <c:v>6.2470900000000003E-2</c:v>
                </c:pt>
                <c:pt idx="26612">
                  <c:v>6.1740999999999997E-2</c:v>
                </c:pt>
                <c:pt idx="26613">
                  <c:v>6.09378E-2</c:v>
                </c:pt>
                <c:pt idx="26614">
                  <c:v>6.0061499999999997E-2</c:v>
                </c:pt>
                <c:pt idx="26615">
                  <c:v>5.9112199999999997E-2</c:v>
                </c:pt>
                <c:pt idx="26616">
                  <c:v>5.80904E-2</c:v>
                </c:pt>
                <c:pt idx="26617">
                  <c:v>5.6997199999999998E-2</c:v>
                </c:pt>
                <c:pt idx="26618">
                  <c:v>5.5834399999999999E-2</c:v>
                </c:pt>
                <c:pt idx="26619">
                  <c:v>5.4604300000000001E-2</c:v>
                </c:pt>
                <c:pt idx="26620">
                  <c:v>5.33094E-2</c:v>
                </c:pt>
                <c:pt idx="26621">
                  <c:v>5.1951200000000003E-2</c:v>
                </c:pt>
                <c:pt idx="26622">
                  <c:v>5.0530899999999997E-2</c:v>
                </c:pt>
                <c:pt idx="26623">
                  <c:v>4.9050400000000001E-2</c:v>
                </c:pt>
                <c:pt idx="26624">
                  <c:v>4.7512400000000003E-2</c:v>
                </c:pt>
                <c:pt idx="26625">
                  <c:v>4.5919500000000002E-2</c:v>
                </c:pt>
                <c:pt idx="26626">
                  <c:v>4.42735E-2</c:v>
                </c:pt>
                <c:pt idx="26627">
                  <c:v>4.2577400000000001E-2</c:v>
                </c:pt>
                <c:pt idx="26628">
                  <c:v>4.0834299999999997E-2</c:v>
                </c:pt>
                <c:pt idx="26629">
                  <c:v>3.9047199999999997E-2</c:v>
                </c:pt>
                <c:pt idx="26630">
                  <c:v>3.72187E-2</c:v>
                </c:pt>
                <c:pt idx="26631">
                  <c:v>3.5352300000000003E-2</c:v>
                </c:pt>
                <c:pt idx="26632">
                  <c:v>3.34507E-2</c:v>
                </c:pt>
                <c:pt idx="26633">
                  <c:v>3.1516500000000003E-2</c:v>
                </c:pt>
                <c:pt idx="26634">
                  <c:v>2.9553200000000002E-2</c:v>
                </c:pt>
                <c:pt idx="26635">
                  <c:v>2.75648E-2</c:v>
                </c:pt>
                <c:pt idx="26636">
                  <c:v>2.5555100000000001E-2</c:v>
                </c:pt>
                <c:pt idx="26637">
                  <c:v>2.3526999999999999E-2</c:v>
                </c:pt>
                <c:pt idx="26638">
                  <c:v>2.1484099999999999E-2</c:v>
                </c:pt>
                <c:pt idx="26639">
                  <c:v>1.9430699999999999E-2</c:v>
                </c:pt>
                <c:pt idx="26640">
                  <c:v>1.7371600000000001E-2</c:v>
                </c:pt>
                <c:pt idx="26641">
                  <c:v>1.5311099999999999E-2</c:v>
                </c:pt>
                <c:pt idx="26642">
                  <c:v>1.3252999999999999E-2</c:v>
                </c:pt>
                <c:pt idx="26643">
                  <c:v>1.12011E-2</c:v>
                </c:pt>
                <c:pt idx="26644" formatCode="0.00E+00">
                  <c:v>9.1598200000000008E-3</c:v>
                </c:pt>
                <c:pt idx="26645" formatCode="0.00E+00">
                  <c:v>7.1333400000000002E-3</c:v>
                </c:pt>
                <c:pt idx="26646" formatCode="0.00E+00">
                  <c:v>5.1255900000000002E-3</c:v>
                </c:pt>
                <c:pt idx="26647" formatCode="0.00E+00">
                  <c:v>3.1409099999999998E-3</c:v>
                </c:pt>
                <c:pt idx="26648" formatCode="0.00E+00">
                  <c:v>1.1841499999999999E-3</c:v>
                </c:pt>
                <c:pt idx="26649" formatCode="0.00E+00">
                  <c:v>-7.4049000000000001E-4</c:v>
                </c:pt>
                <c:pt idx="26650" formatCode="0.00E+00">
                  <c:v>-2.6287799999999998E-3</c:v>
                </c:pt>
                <c:pt idx="26651" formatCode="0.00E+00">
                  <c:v>-4.4757599999999996E-3</c:v>
                </c:pt>
                <c:pt idx="26652" formatCode="0.00E+00">
                  <c:v>-6.2776200000000002E-3</c:v>
                </c:pt>
                <c:pt idx="26653" formatCode="0.00E+00">
                  <c:v>-8.0326200000000007E-3</c:v>
                </c:pt>
                <c:pt idx="26654" formatCode="0.00E+00">
                  <c:v>-9.7389399999999997E-3</c:v>
                </c:pt>
                <c:pt idx="26655">
                  <c:v>-1.1393199999999999E-2</c:v>
                </c:pt>
                <c:pt idx="26656">
                  <c:v>-1.29915E-2</c:v>
                </c:pt>
                <c:pt idx="26657">
                  <c:v>-1.4530700000000001E-2</c:v>
                </c:pt>
                <c:pt idx="26658">
                  <c:v>-1.60082E-2</c:v>
                </c:pt>
                <c:pt idx="26659">
                  <c:v>-1.7420999999999999E-2</c:v>
                </c:pt>
                <c:pt idx="26660">
                  <c:v>-1.8766100000000001E-2</c:v>
                </c:pt>
                <c:pt idx="26661">
                  <c:v>-2.0040700000000002E-2</c:v>
                </c:pt>
                <c:pt idx="26662">
                  <c:v>-2.1241699999999999E-2</c:v>
                </c:pt>
                <c:pt idx="26663">
                  <c:v>-2.2365599999999999E-2</c:v>
                </c:pt>
                <c:pt idx="26664">
                  <c:v>-2.34095E-2</c:v>
                </c:pt>
                <c:pt idx="26665">
                  <c:v>-2.4371899999999998E-2</c:v>
                </c:pt>
                <c:pt idx="26666">
                  <c:v>-2.5252199999999999E-2</c:v>
                </c:pt>
                <c:pt idx="26667">
                  <c:v>-2.6049099999999999E-2</c:v>
                </c:pt>
                <c:pt idx="26668">
                  <c:v>-2.67604E-2</c:v>
                </c:pt>
                <c:pt idx="26669">
                  <c:v>-2.73832E-2</c:v>
                </c:pt>
                <c:pt idx="26670">
                  <c:v>-2.7916E-2</c:v>
                </c:pt>
                <c:pt idx="26671">
                  <c:v>-2.8357299999999998E-2</c:v>
                </c:pt>
                <c:pt idx="26672">
                  <c:v>-2.8705499999999998E-2</c:v>
                </c:pt>
                <c:pt idx="26673">
                  <c:v>-2.8959100000000002E-2</c:v>
                </c:pt>
                <c:pt idx="26674">
                  <c:v>-2.9117299999999999E-2</c:v>
                </c:pt>
                <c:pt idx="26675">
                  <c:v>-2.9179500000000001E-2</c:v>
                </c:pt>
                <c:pt idx="26676">
                  <c:v>-2.9145500000000001E-2</c:v>
                </c:pt>
                <c:pt idx="26677">
                  <c:v>-2.9014999999999999E-2</c:v>
                </c:pt>
                <c:pt idx="26678">
                  <c:v>-2.8788399999999999E-2</c:v>
                </c:pt>
                <c:pt idx="26679">
                  <c:v>-2.8465899999999999E-2</c:v>
                </c:pt>
                <c:pt idx="26680">
                  <c:v>-2.8047900000000001E-2</c:v>
                </c:pt>
                <c:pt idx="26681">
                  <c:v>-2.7535199999999999E-2</c:v>
                </c:pt>
                <c:pt idx="26682">
                  <c:v>-2.6928199999999999E-2</c:v>
                </c:pt>
                <c:pt idx="26683">
                  <c:v>-2.62283E-2</c:v>
                </c:pt>
                <c:pt idx="26684">
                  <c:v>-2.5437399999999999E-2</c:v>
                </c:pt>
                <c:pt idx="26685">
                  <c:v>-2.4556999999999999E-2</c:v>
                </c:pt>
                <c:pt idx="26686">
                  <c:v>-2.3588700000000001E-2</c:v>
                </c:pt>
                <c:pt idx="26687">
                  <c:v>-2.2533899999999999E-2</c:v>
                </c:pt>
                <c:pt idx="26688">
                  <c:v>-2.1394099999999999E-2</c:v>
                </c:pt>
                <c:pt idx="26689">
                  <c:v>-2.0170799999999999E-2</c:v>
                </c:pt>
                <c:pt idx="26690">
                  <c:v>-1.8866399999999998E-2</c:v>
                </c:pt>
                <c:pt idx="26691">
                  <c:v>-1.7483200000000001E-2</c:v>
                </c:pt>
                <c:pt idx="26692">
                  <c:v>-1.6023599999999999E-2</c:v>
                </c:pt>
                <c:pt idx="26693">
                  <c:v>-1.4489800000000001E-2</c:v>
                </c:pt>
                <c:pt idx="26694">
                  <c:v>-1.28845E-2</c:v>
                </c:pt>
                <c:pt idx="26695">
                  <c:v>-1.12105E-2</c:v>
                </c:pt>
                <c:pt idx="26696" formatCode="0.00E+00">
                  <c:v>-9.4707599999999999E-3</c:v>
                </c:pt>
                <c:pt idx="26697" formatCode="0.00E+00">
                  <c:v>-7.6676499999999998E-3</c:v>
                </c:pt>
                <c:pt idx="26698" formatCode="0.00E+00">
                  <c:v>-5.8039099999999998E-3</c:v>
                </c:pt>
                <c:pt idx="26699" formatCode="0.00E+00">
                  <c:v>-3.88325E-3</c:v>
                </c:pt>
                <c:pt idx="26700" formatCode="0.00E+00">
                  <c:v>-1.90968E-3</c:v>
                </c:pt>
                <c:pt idx="26701" formatCode="0.00E+00">
                  <c:v>1.13026E-4</c:v>
                </c:pt>
                <c:pt idx="26702" formatCode="0.00E+00">
                  <c:v>2.1810699999999998E-3</c:v>
                </c:pt>
                <c:pt idx="26703" formatCode="0.00E+00">
                  <c:v>4.2903400000000001E-3</c:v>
                </c:pt>
                <c:pt idx="26704" formatCode="0.00E+00">
                  <c:v>6.4365000000000004E-3</c:v>
                </c:pt>
                <c:pt idx="26705" formatCode="0.00E+00">
                  <c:v>8.6153400000000008E-3</c:v>
                </c:pt>
                <c:pt idx="26706">
                  <c:v>1.08232E-2</c:v>
                </c:pt>
                <c:pt idx="26707">
                  <c:v>1.30568E-2</c:v>
                </c:pt>
                <c:pt idx="26708">
                  <c:v>1.53124E-2</c:v>
                </c:pt>
                <c:pt idx="26709">
                  <c:v>1.75855E-2</c:v>
                </c:pt>
                <c:pt idx="26710">
                  <c:v>1.9871099999999999E-2</c:v>
                </c:pt>
                <c:pt idx="26711">
                  <c:v>2.2164699999999999E-2</c:v>
                </c:pt>
                <c:pt idx="26712">
                  <c:v>2.44622E-2</c:v>
                </c:pt>
                <c:pt idx="26713">
                  <c:v>2.6759600000000001E-2</c:v>
                </c:pt>
                <c:pt idx="26714">
                  <c:v>2.9052600000000001E-2</c:v>
                </c:pt>
                <c:pt idx="26715">
                  <c:v>3.1336700000000002E-2</c:v>
                </c:pt>
                <c:pt idx="26716">
                  <c:v>3.3607699999999997E-2</c:v>
                </c:pt>
                <c:pt idx="26717">
                  <c:v>3.58611E-2</c:v>
                </c:pt>
                <c:pt idx="26718">
                  <c:v>3.8092099999999997E-2</c:v>
                </c:pt>
                <c:pt idx="26719">
                  <c:v>4.0296199999999997E-2</c:v>
                </c:pt>
                <c:pt idx="26720">
                  <c:v>4.2469600000000003E-2</c:v>
                </c:pt>
                <c:pt idx="26721">
                  <c:v>4.4609200000000002E-2</c:v>
                </c:pt>
                <c:pt idx="26722">
                  <c:v>4.67114E-2</c:v>
                </c:pt>
                <c:pt idx="26723">
                  <c:v>4.8772500000000003E-2</c:v>
                </c:pt>
                <c:pt idx="26724">
                  <c:v>5.0788399999999997E-2</c:v>
                </c:pt>
                <c:pt idx="26725">
                  <c:v>5.2755499999999997E-2</c:v>
                </c:pt>
                <c:pt idx="26726">
                  <c:v>5.4670200000000002E-2</c:v>
                </c:pt>
                <c:pt idx="26727">
                  <c:v>5.6528700000000001E-2</c:v>
                </c:pt>
                <c:pt idx="26728">
                  <c:v>5.8327400000000001E-2</c:v>
                </c:pt>
                <c:pt idx="26729">
                  <c:v>6.0062600000000001E-2</c:v>
                </c:pt>
                <c:pt idx="26730">
                  <c:v>6.1731000000000001E-2</c:v>
                </c:pt>
                <c:pt idx="26731">
                  <c:v>6.33296E-2</c:v>
                </c:pt>
                <c:pt idx="26732">
                  <c:v>6.4855499999999996E-2</c:v>
                </c:pt>
                <c:pt idx="26733">
                  <c:v>6.6305199999999995E-2</c:v>
                </c:pt>
                <c:pt idx="26734">
                  <c:v>6.7675600000000002E-2</c:v>
                </c:pt>
                <c:pt idx="26735">
                  <c:v>6.8963300000000005E-2</c:v>
                </c:pt>
                <c:pt idx="26736">
                  <c:v>7.0165699999999998E-2</c:v>
                </c:pt>
                <c:pt idx="26737">
                  <c:v>7.1280499999999997E-2</c:v>
                </c:pt>
                <c:pt idx="26738">
                  <c:v>7.2305700000000001E-2</c:v>
                </c:pt>
                <c:pt idx="26739">
                  <c:v>7.3239299999999993E-2</c:v>
                </c:pt>
                <c:pt idx="26740">
                  <c:v>7.4079099999999995E-2</c:v>
                </c:pt>
                <c:pt idx="26741">
                  <c:v>7.4823500000000001E-2</c:v>
                </c:pt>
                <c:pt idx="26742">
                  <c:v>7.5470899999999994E-2</c:v>
                </c:pt>
                <c:pt idx="26743">
                  <c:v>7.6020400000000002E-2</c:v>
                </c:pt>
                <c:pt idx="26744">
                  <c:v>7.6470999999999997E-2</c:v>
                </c:pt>
                <c:pt idx="26745">
                  <c:v>7.6821899999999999E-2</c:v>
                </c:pt>
                <c:pt idx="26746">
                  <c:v>7.7072299999999996E-2</c:v>
                </c:pt>
                <c:pt idx="26747">
                  <c:v>7.7221799999999993E-2</c:v>
                </c:pt>
                <c:pt idx="26748">
                  <c:v>7.7269900000000002E-2</c:v>
                </c:pt>
                <c:pt idx="26749">
                  <c:v>7.7216300000000002E-2</c:v>
                </c:pt>
                <c:pt idx="26750">
                  <c:v>7.7060799999999999E-2</c:v>
                </c:pt>
                <c:pt idx="26751">
                  <c:v>7.6803300000000005E-2</c:v>
                </c:pt>
                <c:pt idx="26752">
                  <c:v>7.6443899999999995E-2</c:v>
                </c:pt>
                <c:pt idx="26753">
                  <c:v>7.5982900000000006E-2</c:v>
                </c:pt>
                <c:pt idx="26754">
                  <c:v>7.5421100000000005E-2</c:v>
                </c:pt>
                <c:pt idx="26755">
                  <c:v>7.4759000000000006E-2</c:v>
                </c:pt>
                <c:pt idx="26756">
                  <c:v>7.3997400000000005E-2</c:v>
                </c:pt>
                <c:pt idx="26757">
                  <c:v>7.3137400000000005E-2</c:v>
                </c:pt>
                <c:pt idx="26758">
                  <c:v>7.2179999999999994E-2</c:v>
                </c:pt>
                <c:pt idx="26759">
                  <c:v>7.1126499999999995E-2</c:v>
                </c:pt>
                <c:pt idx="26760">
                  <c:v>6.9978399999999996E-2</c:v>
                </c:pt>
                <c:pt idx="26761">
                  <c:v>6.8737500000000007E-2</c:v>
                </c:pt>
                <c:pt idx="26762">
                  <c:v>6.7405699999999999E-2</c:v>
                </c:pt>
                <c:pt idx="26763">
                  <c:v>6.5984500000000001E-2</c:v>
                </c:pt>
                <c:pt idx="26764">
                  <c:v>6.4475400000000002E-2</c:v>
                </c:pt>
                <c:pt idx="26765">
                  <c:v>6.2880400000000003E-2</c:v>
                </c:pt>
                <c:pt idx="26766">
                  <c:v>6.1201999999999999E-2</c:v>
                </c:pt>
                <c:pt idx="26767">
                  <c:v>5.9442599999999998E-2</c:v>
                </c:pt>
                <c:pt idx="26768">
                  <c:v>5.7604900000000001E-2</c:v>
                </c:pt>
                <c:pt idx="26769">
                  <c:v>5.5691499999999998E-2</c:v>
                </c:pt>
                <c:pt idx="26770">
                  <c:v>5.3705200000000002E-2</c:v>
                </c:pt>
                <c:pt idx="26771">
                  <c:v>5.1649100000000003E-2</c:v>
                </c:pt>
                <c:pt idx="26772">
                  <c:v>4.9527000000000002E-2</c:v>
                </c:pt>
                <c:pt idx="26773">
                  <c:v>4.7342700000000001E-2</c:v>
                </c:pt>
                <c:pt idx="26774">
                  <c:v>4.5099800000000002E-2</c:v>
                </c:pt>
                <c:pt idx="26775">
                  <c:v>4.2802100000000003E-2</c:v>
                </c:pt>
                <c:pt idx="26776">
                  <c:v>4.0453299999999998E-2</c:v>
                </c:pt>
                <c:pt idx="26777">
                  <c:v>3.8057399999999998E-2</c:v>
                </c:pt>
                <c:pt idx="26778">
                  <c:v>3.5618200000000003E-2</c:v>
                </c:pt>
                <c:pt idx="26779">
                  <c:v>3.3139399999999999E-2</c:v>
                </c:pt>
                <c:pt idx="26780">
                  <c:v>3.0624800000000001E-2</c:v>
                </c:pt>
                <c:pt idx="26781">
                  <c:v>2.80783E-2</c:v>
                </c:pt>
                <c:pt idx="26782">
                  <c:v>2.5503700000000001E-2</c:v>
                </c:pt>
                <c:pt idx="26783">
                  <c:v>2.29053E-2</c:v>
                </c:pt>
                <c:pt idx="26784">
                  <c:v>2.0286700000000001E-2</c:v>
                </c:pt>
                <c:pt idx="26785">
                  <c:v>1.7651500000000001E-2</c:v>
                </c:pt>
                <c:pt idx="26786">
                  <c:v>1.5003300000000001E-2</c:v>
                </c:pt>
                <c:pt idx="26787">
                  <c:v>1.23459E-2</c:v>
                </c:pt>
                <c:pt idx="26788" formatCode="0.00E+00">
                  <c:v>9.6833600000000002E-3</c:v>
                </c:pt>
                <c:pt idx="26789" formatCode="0.00E+00">
                  <c:v>7.0201400000000002E-3</c:v>
                </c:pt>
                <c:pt idx="26790" formatCode="0.00E+00">
                  <c:v>4.3607200000000002E-3</c:v>
                </c:pt>
                <c:pt idx="26791" formatCode="0.00E+00">
                  <c:v>1.70944E-3</c:v>
                </c:pt>
                <c:pt idx="26792" formatCode="0.00E+00">
                  <c:v>-9.2942700000000003E-4</c:v>
                </c:pt>
                <c:pt idx="26793" formatCode="0.00E+00">
                  <c:v>-3.5515400000000002E-3</c:v>
                </c:pt>
                <c:pt idx="26794" formatCode="0.00E+00">
                  <c:v>-6.1528599999999996E-3</c:v>
                </c:pt>
                <c:pt idx="26795" formatCode="0.00E+00">
                  <c:v>-8.7296300000000004E-3</c:v>
                </c:pt>
                <c:pt idx="26796">
                  <c:v>-1.1278099999999999E-2</c:v>
                </c:pt>
                <c:pt idx="26797">
                  <c:v>-1.3794300000000001E-2</c:v>
                </c:pt>
                <c:pt idx="26798">
                  <c:v>-1.6274500000000001E-2</c:v>
                </c:pt>
                <c:pt idx="26799">
                  <c:v>-1.8714399999999999E-2</c:v>
                </c:pt>
                <c:pt idx="26800">
                  <c:v>-2.111E-2</c:v>
                </c:pt>
                <c:pt idx="26801">
                  <c:v>-2.34579E-2</c:v>
                </c:pt>
                <c:pt idx="26802">
                  <c:v>-2.57539E-2</c:v>
                </c:pt>
                <c:pt idx="26803">
                  <c:v>-2.79913E-2</c:v>
                </c:pt>
                <c:pt idx="26804">
                  <c:v>-3.0166100000000001E-2</c:v>
                </c:pt>
                <c:pt idx="26805">
                  <c:v>-3.2279299999999997E-2</c:v>
                </c:pt>
                <c:pt idx="26806">
                  <c:v>-3.4329100000000001E-2</c:v>
                </c:pt>
                <c:pt idx="26807">
                  <c:v>-3.63104E-2</c:v>
                </c:pt>
                <c:pt idx="26808">
                  <c:v>-3.8220299999999999E-2</c:v>
                </c:pt>
                <c:pt idx="26809">
                  <c:v>-4.0057200000000001E-2</c:v>
                </c:pt>
                <c:pt idx="26810">
                  <c:v>-4.1818800000000003E-2</c:v>
                </c:pt>
                <c:pt idx="26811">
                  <c:v>-4.3502100000000002E-2</c:v>
                </c:pt>
                <c:pt idx="26812">
                  <c:v>-4.5104600000000002E-2</c:v>
                </c:pt>
                <c:pt idx="26813">
                  <c:v>-4.6623900000000003E-2</c:v>
                </c:pt>
                <c:pt idx="26814">
                  <c:v>-4.8058099999999999E-2</c:v>
                </c:pt>
                <c:pt idx="26815">
                  <c:v>-4.9406100000000001E-2</c:v>
                </c:pt>
                <c:pt idx="26816">
                  <c:v>-5.0666299999999997E-2</c:v>
                </c:pt>
                <c:pt idx="26817">
                  <c:v>-5.1837500000000002E-2</c:v>
                </c:pt>
                <c:pt idx="26818">
                  <c:v>-5.29185E-2</c:v>
                </c:pt>
                <c:pt idx="26819">
                  <c:v>-5.3908299999999999E-2</c:v>
                </c:pt>
                <c:pt idx="26820">
                  <c:v>-5.4806300000000002E-2</c:v>
                </c:pt>
                <c:pt idx="26821">
                  <c:v>-5.5612000000000002E-2</c:v>
                </c:pt>
                <c:pt idx="26822">
                  <c:v>-5.6324600000000002E-2</c:v>
                </c:pt>
                <c:pt idx="26823">
                  <c:v>-5.6943399999999998E-2</c:v>
                </c:pt>
                <c:pt idx="26824">
                  <c:v>-5.7467799999999999E-2</c:v>
                </c:pt>
                <c:pt idx="26825">
                  <c:v>-5.7897200000000003E-2</c:v>
                </c:pt>
                <c:pt idx="26826">
                  <c:v>-5.8231100000000001E-2</c:v>
                </c:pt>
                <c:pt idx="26827">
                  <c:v>-5.8469599999999997E-2</c:v>
                </c:pt>
                <c:pt idx="26828">
                  <c:v>-5.86128E-2</c:v>
                </c:pt>
                <c:pt idx="26829">
                  <c:v>-5.8660999999999998E-2</c:v>
                </c:pt>
                <c:pt idx="26830">
                  <c:v>-5.8614800000000002E-2</c:v>
                </c:pt>
                <c:pt idx="26831">
                  <c:v>-5.8475399999999997E-2</c:v>
                </c:pt>
                <c:pt idx="26832">
                  <c:v>-5.82436E-2</c:v>
                </c:pt>
                <c:pt idx="26833">
                  <c:v>-5.7920300000000001E-2</c:v>
                </c:pt>
                <c:pt idx="26834">
                  <c:v>-5.7506700000000001E-2</c:v>
                </c:pt>
                <c:pt idx="26835">
                  <c:v>-5.70045E-2</c:v>
                </c:pt>
                <c:pt idx="26836">
                  <c:v>-5.6415699999999999E-2</c:v>
                </c:pt>
                <c:pt idx="26837">
                  <c:v>-5.5742199999999999E-2</c:v>
                </c:pt>
                <c:pt idx="26838">
                  <c:v>-5.4986199999999999E-2</c:v>
                </c:pt>
                <c:pt idx="26839">
                  <c:v>-5.4149799999999998E-2</c:v>
                </c:pt>
                <c:pt idx="26840">
                  <c:v>-5.3235400000000002E-2</c:v>
                </c:pt>
                <c:pt idx="26841">
                  <c:v>-5.22455E-2</c:v>
                </c:pt>
                <c:pt idx="26842">
                  <c:v>-5.1182499999999999E-2</c:v>
                </c:pt>
                <c:pt idx="26843">
                  <c:v>-5.0048500000000003E-2</c:v>
                </c:pt>
                <c:pt idx="26844">
                  <c:v>-4.8846199999999999E-2</c:v>
                </c:pt>
                <c:pt idx="26845">
                  <c:v>-4.7578500000000003E-2</c:v>
                </c:pt>
                <c:pt idx="26846">
                  <c:v>-4.6248499999999998E-2</c:v>
                </c:pt>
                <c:pt idx="26847">
                  <c:v>-4.4859200000000002E-2</c:v>
                </c:pt>
                <c:pt idx="26848">
                  <c:v>-4.3413599999999997E-2</c:v>
                </c:pt>
                <c:pt idx="26849">
                  <c:v>-4.1914699999999999E-2</c:v>
                </c:pt>
                <c:pt idx="26850">
                  <c:v>-4.0365600000000001E-2</c:v>
                </c:pt>
                <c:pt idx="26851">
                  <c:v>-3.8769999999999999E-2</c:v>
                </c:pt>
                <c:pt idx="26852">
                  <c:v>-3.7130799999999999E-2</c:v>
                </c:pt>
                <c:pt idx="26853">
                  <c:v>-3.5447800000000002E-2</c:v>
                </c:pt>
                <c:pt idx="26854">
                  <c:v>-3.3723599999999999E-2</c:v>
                </c:pt>
                <c:pt idx="26855">
                  <c:v>-3.1966000000000001E-2</c:v>
                </c:pt>
                <c:pt idx="26856">
                  <c:v>-3.0179999999999998E-2</c:v>
                </c:pt>
                <c:pt idx="26857">
                  <c:v>-2.8367300000000002E-2</c:v>
                </c:pt>
                <c:pt idx="26858">
                  <c:v>-2.6531699999999998E-2</c:v>
                </c:pt>
                <c:pt idx="26859">
                  <c:v>-2.4677999999999999E-2</c:v>
                </c:pt>
                <c:pt idx="26860">
                  <c:v>-2.2810299999999999E-2</c:v>
                </c:pt>
                <c:pt idx="26861">
                  <c:v>-2.0931999999999999E-2</c:v>
                </c:pt>
                <c:pt idx="26862">
                  <c:v>-1.9046500000000001E-2</c:v>
                </c:pt>
                <c:pt idx="26863">
                  <c:v>-1.7157200000000001E-2</c:v>
                </c:pt>
                <c:pt idx="26864">
                  <c:v>-1.52678E-2</c:v>
                </c:pt>
                <c:pt idx="26865">
                  <c:v>-1.33823E-2</c:v>
                </c:pt>
                <c:pt idx="26866">
                  <c:v>-1.15046E-2</c:v>
                </c:pt>
                <c:pt idx="26867" formatCode="0.00E+00">
                  <c:v>-9.6385800000000008E-3</c:v>
                </c:pt>
                <c:pt idx="26868" formatCode="0.00E+00">
                  <c:v>-7.7879500000000001E-3</c:v>
                </c:pt>
                <c:pt idx="26869" formatCode="0.00E+00">
                  <c:v>-5.9561500000000003E-3</c:v>
                </c:pt>
                <c:pt idx="26870" formatCode="0.00E+00">
                  <c:v>-4.1465199999999999E-3</c:v>
                </c:pt>
                <c:pt idx="26871" formatCode="0.00E+00">
                  <c:v>-2.3627000000000001E-3</c:v>
                </c:pt>
                <c:pt idx="26872" formatCode="0.00E+00">
                  <c:v>-6.0850699999999999E-4</c:v>
                </c:pt>
                <c:pt idx="26873" formatCode="0.00E+00">
                  <c:v>1.1126599999999999E-3</c:v>
                </c:pt>
                <c:pt idx="26874" formatCode="0.00E+00">
                  <c:v>2.7979799999999998E-3</c:v>
                </c:pt>
                <c:pt idx="26875" formatCode="0.00E+00">
                  <c:v>4.4446599999999996E-3</c:v>
                </c:pt>
                <c:pt idx="26876" formatCode="0.00E+00">
                  <c:v>6.0497800000000003E-3</c:v>
                </c:pt>
                <c:pt idx="26877" formatCode="0.00E+00">
                  <c:v>7.61066E-3</c:v>
                </c:pt>
                <c:pt idx="26878" formatCode="0.00E+00">
                  <c:v>9.1249E-3</c:v>
                </c:pt>
                <c:pt idx="26879">
                  <c:v>1.0589899999999999E-2</c:v>
                </c:pt>
                <c:pt idx="26880">
                  <c:v>1.20026E-2</c:v>
                </c:pt>
                <c:pt idx="26881">
                  <c:v>1.3360199999999999E-2</c:v>
                </c:pt>
                <c:pt idx="26882">
                  <c:v>1.4659999999999999E-2</c:v>
                </c:pt>
                <c:pt idx="26883">
                  <c:v>1.5899900000000002E-2</c:v>
                </c:pt>
                <c:pt idx="26884">
                  <c:v>1.7077999999999999E-2</c:v>
                </c:pt>
                <c:pt idx="26885">
                  <c:v>1.81925E-2</c:v>
                </c:pt>
                <c:pt idx="26886">
                  <c:v>1.92417E-2</c:v>
                </c:pt>
                <c:pt idx="26887">
                  <c:v>2.0223499999999998E-2</c:v>
                </c:pt>
                <c:pt idx="26888">
                  <c:v>2.1136100000000001E-2</c:v>
                </c:pt>
                <c:pt idx="26889">
                  <c:v>2.1977799999999999E-2</c:v>
                </c:pt>
                <c:pt idx="26890">
                  <c:v>2.2746800000000001E-2</c:v>
                </c:pt>
                <c:pt idx="26891">
                  <c:v>2.3441699999999999E-2</c:v>
                </c:pt>
                <c:pt idx="26892">
                  <c:v>2.40615E-2</c:v>
                </c:pt>
                <c:pt idx="26893">
                  <c:v>2.4605700000000001E-2</c:v>
                </c:pt>
                <c:pt idx="26894">
                  <c:v>2.5073600000000001E-2</c:v>
                </c:pt>
                <c:pt idx="26895">
                  <c:v>2.5464299999999999E-2</c:v>
                </c:pt>
                <c:pt idx="26896">
                  <c:v>2.5777399999999999E-2</c:v>
                </c:pt>
                <c:pt idx="26897">
                  <c:v>2.60127E-2</c:v>
                </c:pt>
                <c:pt idx="26898">
                  <c:v>2.6170100000000002E-2</c:v>
                </c:pt>
                <c:pt idx="26899">
                  <c:v>2.6249499999999999E-2</c:v>
                </c:pt>
                <c:pt idx="26900">
                  <c:v>2.6250900000000001E-2</c:v>
                </c:pt>
                <c:pt idx="26901">
                  <c:v>2.6174699999999999E-2</c:v>
                </c:pt>
                <c:pt idx="26902">
                  <c:v>2.6021699999999998E-2</c:v>
                </c:pt>
                <c:pt idx="26903">
                  <c:v>2.5793E-2</c:v>
                </c:pt>
                <c:pt idx="26904">
                  <c:v>2.5489499999999998E-2</c:v>
                </c:pt>
                <c:pt idx="26905">
                  <c:v>2.5111899999999999E-2</c:v>
                </c:pt>
                <c:pt idx="26906">
                  <c:v>2.46608E-2</c:v>
                </c:pt>
                <c:pt idx="26907">
                  <c:v>2.4137100000000002E-2</c:v>
                </c:pt>
                <c:pt idx="26908">
                  <c:v>2.3542400000000002E-2</c:v>
                </c:pt>
                <c:pt idx="26909">
                  <c:v>2.2878200000000001E-2</c:v>
                </c:pt>
                <c:pt idx="26910">
                  <c:v>2.21459E-2</c:v>
                </c:pt>
                <c:pt idx="26911">
                  <c:v>2.1347000000000001E-2</c:v>
                </c:pt>
                <c:pt idx="26912">
                  <c:v>2.0483500000000002E-2</c:v>
                </c:pt>
                <c:pt idx="26913">
                  <c:v>1.9557700000000001E-2</c:v>
                </c:pt>
                <c:pt idx="26914">
                  <c:v>1.8571899999999999E-2</c:v>
                </c:pt>
                <c:pt idx="26915">
                  <c:v>1.7528700000000001E-2</c:v>
                </c:pt>
                <c:pt idx="26916">
                  <c:v>1.64301E-2</c:v>
                </c:pt>
                <c:pt idx="26917">
                  <c:v>1.52786E-2</c:v>
                </c:pt>
                <c:pt idx="26918">
                  <c:v>1.40768E-2</c:v>
                </c:pt>
                <c:pt idx="26919">
                  <c:v>1.2827699999999999E-2</c:v>
                </c:pt>
                <c:pt idx="26920">
                  <c:v>1.1534600000000001E-2</c:v>
                </c:pt>
                <c:pt idx="26921">
                  <c:v>1.0200000000000001E-2</c:v>
                </c:pt>
                <c:pt idx="26922" formatCode="0.00E+00">
                  <c:v>8.8266500000000001E-3</c:v>
                </c:pt>
                <c:pt idx="26923" formatCode="0.00E+00">
                  <c:v>7.4173900000000003E-3</c:v>
                </c:pt>
                <c:pt idx="26924" formatCode="0.00E+00">
                  <c:v>5.9757100000000004E-3</c:v>
                </c:pt>
                <c:pt idx="26925" formatCode="0.00E+00">
                  <c:v>4.5049799999999996E-3</c:v>
                </c:pt>
                <c:pt idx="26926" formatCode="0.00E+00">
                  <c:v>3.0083800000000002E-3</c:v>
                </c:pt>
                <c:pt idx="26927" formatCode="0.00E+00">
                  <c:v>1.4893899999999999E-3</c:v>
                </c:pt>
                <c:pt idx="26928" formatCode="0.00E+00">
                  <c:v>-4.83671E-5</c:v>
                </c:pt>
                <c:pt idx="26929" formatCode="0.00E+00">
                  <c:v>-1.60165E-3</c:v>
                </c:pt>
                <c:pt idx="26930" formatCode="0.00E+00">
                  <c:v>-3.1675599999999998E-3</c:v>
                </c:pt>
                <c:pt idx="26931" formatCode="0.00E+00">
                  <c:v>-4.74327E-3</c:v>
                </c:pt>
                <c:pt idx="26932" formatCode="0.00E+00">
                  <c:v>-6.32571E-3</c:v>
                </c:pt>
                <c:pt idx="26933" formatCode="0.00E+00">
                  <c:v>-7.9114700000000003E-3</c:v>
                </c:pt>
                <c:pt idx="26934" formatCode="0.00E+00">
                  <c:v>-9.4970599999999999E-3</c:v>
                </c:pt>
                <c:pt idx="26935">
                  <c:v>-1.1079200000000001E-2</c:v>
                </c:pt>
                <c:pt idx="26936">
                  <c:v>-1.2654500000000001E-2</c:v>
                </c:pt>
                <c:pt idx="26937">
                  <c:v>-1.42192E-2</c:v>
                </c:pt>
                <c:pt idx="26938">
                  <c:v>-1.57699E-2</c:v>
                </c:pt>
                <c:pt idx="26939">
                  <c:v>-1.7303300000000001E-2</c:v>
                </c:pt>
                <c:pt idx="26940">
                  <c:v>-1.88164E-2</c:v>
                </c:pt>
                <c:pt idx="26941">
                  <c:v>-2.0306000000000001E-2</c:v>
                </c:pt>
                <c:pt idx="26942">
                  <c:v>-2.1768800000000001E-2</c:v>
                </c:pt>
                <c:pt idx="26943">
                  <c:v>-2.3201099999999999E-2</c:v>
                </c:pt>
                <c:pt idx="26944">
                  <c:v>-2.4599599999999999E-2</c:v>
                </c:pt>
                <c:pt idx="26945">
                  <c:v>-2.5961399999999999E-2</c:v>
                </c:pt>
                <c:pt idx="26946">
                  <c:v>-2.7283600000000002E-2</c:v>
                </c:pt>
                <c:pt idx="26947">
                  <c:v>-2.85632E-2</c:v>
                </c:pt>
                <c:pt idx="26948">
                  <c:v>-2.9797400000000002E-2</c:v>
                </c:pt>
                <c:pt idx="26949">
                  <c:v>-3.0983500000000001E-2</c:v>
                </c:pt>
                <c:pt idx="26950">
                  <c:v>-3.2118899999999999E-2</c:v>
                </c:pt>
                <c:pt idx="26951">
                  <c:v>-3.3200800000000003E-2</c:v>
                </c:pt>
                <c:pt idx="26952">
                  <c:v>-3.4226600000000003E-2</c:v>
                </c:pt>
                <c:pt idx="26953">
                  <c:v>-3.5193599999999998E-2</c:v>
                </c:pt>
                <c:pt idx="26954">
                  <c:v>-3.6099600000000003E-2</c:v>
                </c:pt>
                <c:pt idx="26955">
                  <c:v>-3.6942700000000002E-2</c:v>
                </c:pt>
                <c:pt idx="26956">
                  <c:v>-3.7720900000000002E-2</c:v>
                </c:pt>
                <c:pt idx="26957">
                  <c:v>-3.8432099999999997E-2</c:v>
                </c:pt>
                <c:pt idx="26958">
                  <c:v>-3.9074600000000001E-2</c:v>
                </c:pt>
                <c:pt idx="26959">
                  <c:v>-3.9646800000000003E-2</c:v>
                </c:pt>
                <c:pt idx="26960">
                  <c:v>-4.0147700000000001E-2</c:v>
                </c:pt>
                <c:pt idx="26961">
                  <c:v>-4.0576099999999997E-2</c:v>
                </c:pt>
                <c:pt idx="26962">
                  <c:v>-4.0931000000000002E-2</c:v>
                </c:pt>
                <c:pt idx="26963">
                  <c:v>-4.1211600000000001E-2</c:v>
                </c:pt>
                <c:pt idx="26964">
                  <c:v>-4.14169E-2</c:v>
                </c:pt>
                <c:pt idx="26965">
                  <c:v>-4.1546E-2</c:v>
                </c:pt>
                <c:pt idx="26966">
                  <c:v>-4.1598099999999999E-2</c:v>
                </c:pt>
                <c:pt idx="26967">
                  <c:v>-4.1572600000000001E-2</c:v>
                </c:pt>
                <c:pt idx="26968">
                  <c:v>-4.1468999999999999E-2</c:v>
                </c:pt>
                <c:pt idx="26969">
                  <c:v>-4.1286999999999997E-2</c:v>
                </c:pt>
                <c:pt idx="26970">
                  <c:v>-4.1026300000000002E-2</c:v>
                </c:pt>
                <c:pt idx="26971">
                  <c:v>-4.0687300000000003E-2</c:v>
                </c:pt>
                <c:pt idx="26972">
                  <c:v>-4.0270599999999997E-2</c:v>
                </c:pt>
                <c:pt idx="26973">
                  <c:v>-3.9777E-2</c:v>
                </c:pt>
                <c:pt idx="26974">
                  <c:v>-3.9206900000000003E-2</c:v>
                </c:pt>
                <c:pt idx="26975">
                  <c:v>-3.8560400000000002E-2</c:v>
                </c:pt>
                <c:pt idx="26976">
                  <c:v>-3.78381E-2</c:v>
                </c:pt>
                <c:pt idx="26977">
                  <c:v>-3.7041200000000003E-2</c:v>
                </c:pt>
                <c:pt idx="26978">
                  <c:v>-3.6171099999999998E-2</c:v>
                </c:pt>
                <c:pt idx="26979">
                  <c:v>-3.5229400000000001E-2</c:v>
                </c:pt>
                <c:pt idx="26980">
                  <c:v>-3.4217900000000002E-2</c:v>
                </c:pt>
                <c:pt idx="26981">
                  <c:v>-3.31382E-2</c:v>
                </c:pt>
                <c:pt idx="26982">
                  <c:v>-3.1992399999999997E-2</c:v>
                </c:pt>
                <c:pt idx="26983">
                  <c:v>-3.07826E-2</c:v>
                </c:pt>
                <c:pt idx="26984">
                  <c:v>-2.9510999999999999E-2</c:v>
                </c:pt>
                <c:pt idx="26985">
                  <c:v>-2.81801E-2</c:v>
                </c:pt>
                <c:pt idx="26986">
                  <c:v>-2.6792099999999999E-2</c:v>
                </c:pt>
                <c:pt idx="26987">
                  <c:v>-2.5348800000000001E-2</c:v>
                </c:pt>
                <c:pt idx="26988">
                  <c:v>-2.3852700000000001E-2</c:v>
                </c:pt>
                <c:pt idx="26989">
                  <c:v>-2.2306400000000001E-2</c:v>
                </c:pt>
                <c:pt idx="26990">
                  <c:v>-2.0713200000000001E-2</c:v>
                </c:pt>
                <c:pt idx="26991">
                  <c:v>-1.90759E-2</c:v>
                </c:pt>
                <c:pt idx="26992">
                  <c:v>-1.7397200000000002E-2</c:v>
                </c:pt>
                <c:pt idx="26993">
                  <c:v>-1.5680099999999999E-2</c:v>
                </c:pt>
                <c:pt idx="26994">
                  <c:v>-1.3927800000000001E-2</c:v>
                </c:pt>
                <c:pt idx="26995">
                  <c:v>-1.2143599999999999E-2</c:v>
                </c:pt>
                <c:pt idx="26996">
                  <c:v>-1.0331E-2</c:v>
                </c:pt>
                <c:pt idx="26997" formatCode="0.00E+00">
                  <c:v>-8.4931699999999995E-3</c:v>
                </c:pt>
                <c:pt idx="26998" formatCode="0.00E+00">
                  <c:v>-6.6333900000000003E-3</c:v>
                </c:pt>
                <c:pt idx="26999" formatCode="0.00E+00">
                  <c:v>-4.7548499999999997E-3</c:v>
                </c:pt>
                <c:pt idx="27000" formatCode="0.00E+00">
                  <c:v>-2.8608700000000002E-3</c:v>
                </c:pt>
                <c:pt idx="27001" formatCode="0.00E+00">
                  <c:v>-9.5501500000000003E-4</c:v>
                </c:pt>
                <c:pt idx="27002" formatCode="0.00E+00">
                  <c:v>9.5883100000000005E-4</c:v>
                </c:pt>
                <c:pt idx="27003" formatCode="0.00E+00">
                  <c:v>2.8766600000000001E-3</c:v>
                </c:pt>
                <c:pt idx="27004" formatCode="0.00E+00">
                  <c:v>4.7947399999999996E-3</c:v>
                </c:pt>
                <c:pt idx="27005" formatCode="0.00E+00">
                  <c:v>6.7096600000000001E-3</c:v>
                </c:pt>
                <c:pt idx="27006" formatCode="0.00E+00">
                  <c:v>8.6180400000000004E-3</c:v>
                </c:pt>
                <c:pt idx="27007">
                  <c:v>1.0516299999999999E-2</c:v>
                </c:pt>
                <c:pt idx="27008">
                  <c:v>1.2400700000000001E-2</c:v>
                </c:pt>
                <c:pt idx="27009">
                  <c:v>1.42673E-2</c:v>
                </c:pt>
                <c:pt idx="27010">
                  <c:v>1.6112600000000001E-2</c:v>
                </c:pt>
                <c:pt idx="27011">
                  <c:v>1.79332E-2</c:v>
                </c:pt>
                <c:pt idx="27012">
                  <c:v>1.9725699999999999E-2</c:v>
                </c:pt>
                <c:pt idx="27013">
                  <c:v>2.1486000000000002E-2</c:v>
                </c:pt>
                <c:pt idx="27014">
                  <c:v>2.3210399999999999E-2</c:v>
                </c:pt>
                <c:pt idx="27015">
                  <c:v>2.4895299999999999E-2</c:v>
                </c:pt>
                <c:pt idx="27016">
                  <c:v>2.6537499999999999E-2</c:v>
                </c:pt>
                <c:pt idx="27017">
                  <c:v>2.81339E-2</c:v>
                </c:pt>
                <c:pt idx="27018">
                  <c:v>2.96814E-2</c:v>
                </c:pt>
                <c:pt idx="27019">
                  <c:v>3.11776E-2</c:v>
                </c:pt>
                <c:pt idx="27020">
                  <c:v>3.2620099999999999E-2</c:v>
                </c:pt>
                <c:pt idx="27021">
                  <c:v>3.40062E-2</c:v>
                </c:pt>
                <c:pt idx="27022">
                  <c:v>3.5332200000000001E-2</c:v>
                </c:pt>
                <c:pt idx="27023">
                  <c:v>3.65949E-2</c:v>
                </c:pt>
                <c:pt idx="27024">
                  <c:v>3.7791400000000003E-2</c:v>
                </c:pt>
                <c:pt idx="27025">
                  <c:v>3.8919599999999999E-2</c:v>
                </c:pt>
                <c:pt idx="27026">
                  <c:v>3.9977100000000002E-2</c:v>
                </c:pt>
                <c:pt idx="27027">
                  <c:v>4.0961699999999997E-2</c:v>
                </c:pt>
                <c:pt idx="27028">
                  <c:v>4.1871199999999997E-2</c:v>
                </c:pt>
                <c:pt idx="27029">
                  <c:v>4.2703600000000001E-2</c:v>
                </c:pt>
                <c:pt idx="27030">
                  <c:v>4.3456799999999997E-2</c:v>
                </c:pt>
                <c:pt idx="27031">
                  <c:v>4.4128800000000003E-2</c:v>
                </c:pt>
                <c:pt idx="27032">
                  <c:v>4.4717899999999998E-2</c:v>
                </c:pt>
                <c:pt idx="27033">
                  <c:v>4.5222400000000003E-2</c:v>
                </c:pt>
                <c:pt idx="27034">
                  <c:v>4.5640500000000001E-2</c:v>
                </c:pt>
                <c:pt idx="27035">
                  <c:v>4.5970900000000002E-2</c:v>
                </c:pt>
                <c:pt idx="27036">
                  <c:v>4.6212400000000001E-2</c:v>
                </c:pt>
                <c:pt idx="27037">
                  <c:v>4.63644E-2</c:v>
                </c:pt>
                <c:pt idx="27038">
                  <c:v>4.6426299999999997E-2</c:v>
                </c:pt>
                <c:pt idx="27039">
                  <c:v>4.6397500000000001E-2</c:v>
                </c:pt>
                <c:pt idx="27040">
                  <c:v>4.6277600000000002E-2</c:v>
                </c:pt>
                <c:pt idx="27041">
                  <c:v>4.60664E-2</c:v>
                </c:pt>
                <c:pt idx="27042">
                  <c:v>4.5763600000000001E-2</c:v>
                </c:pt>
                <c:pt idx="27043">
                  <c:v>4.53695E-2</c:v>
                </c:pt>
                <c:pt idx="27044">
                  <c:v>4.4884100000000003E-2</c:v>
                </c:pt>
                <c:pt idx="27045">
                  <c:v>4.4307600000000003E-2</c:v>
                </c:pt>
                <c:pt idx="27046">
                  <c:v>4.3640400000000003E-2</c:v>
                </c:pt>
                <c:pt idx="27047">
                  <c:v>4.2882799999999999E-2</c:v>
                </c:pt>
                <c:pt idx="27048">
                  <c:v>4.2035500000000003E-2</c:v>
                </c:pt>
                <c:pt idx="27049">
                  <c:v>4.1099700000000003E-2</c:v>
                </c:pt>
                <c:pt idx="27050">
                  <c:v>4.0076500000000001E-2</c:v>
                </c:pt>
                <c:pt idx="27051">
                  <c:v>3.8967399999999999E-2</c:v>
                </c:pt>
                <c:pt idx="27052">
                  <c:v>3.7773500000000002E-2</c:v>
                </c:pt>
                <c:pt idx="27053">
                  <c:v>3.6496000000000001E-2</c:v>
                </c:pt>
                <c:pt idx="27054">
                  <c:v>3.5136300000000002E-2</c:v>
                </c:pt>
                <c:pt idx="27055">
                  <c:v>3.3696499999999997E-2</c:v>
                </c:pt>
                <c:pt idx="27056">
                  <c:v>3.2178400000000003E-2</c:v>
                </c:pt>
                <c:pt idx="27057">
                  <c:v>3.0584099999999999E-2</c:v>
                </c:pt>
                <c:pt idx="27058">
                  <c:v>2.8915900000000001E-2</c:v>
                </c:pt>
                <c:pt idx="27059">
                  <c:v>2.71764E-2</c:v>
                </c:pt>
                <c:pt idx="27060">
                  <c:v>2.5368600000000002E-2</c:v>
                </c:pt>
                <c:pt idx="27061">
                  <c:v>2.34953E-2</c:v>
                </c:pt>
                <c:pt idx="27062">
                  <c:v>2.1559200000000001E-2</c:v>
                </c:pt>
                <c:pt idx="27063">
                  <c:v>1.9563000000000001E-2</c:v>
                </c:pt>
                <c:pt idx="27064">
                  <c:v>1.75097E-2</c:v>
                </c:pt>
                <c:pt idx="27065">
                  <c:v>1.54024E-2</c:v>
                </c:pt>
                <c:pt idx="27066">
                  <c:v>1.3244000000000001E-2</c:v>
                </c:pt>
                <c:pt idx="27067">
                  <c:v>1.10382E-2</c:v>
                </c:pt>
                <c:pt idx="27068" formatCode="0.00E+00">
                  <c:v>8.7887099999999999E-3</c:v>
                </c:pt>
                <c:pt idx="27069" formatCode="0.00E+00">
                  <c:v>6.49995E-3</c:v>
                </c:pt>
                <c:pt idx="27070" formatCode="0.00E+00">
                  <c:v>4.1760399999999998E-3</c:v>
                </c:pt>
                <c:pt idx="27071" formatCode="0.00E+00">
                  <c:v>1.82081E-3</c:v>
                </c:pt>
                <c:pt idx="27072" formatCode="0.00E+00">
                  <c:v>-5.6188799999999997E-4</c:v>
                </c:pt>
                <c:pt idx="27073" formatCode="0.00E+00">
                  <c:v>-2.9680599999999998E-3</c:v>
                </c:pt>
                <c:pt idx="27074" formatCode="0.00E+00">
                  <c:v>-5.3941299999999996E-3</c:v>
                </c:pt>
                <c:pt idx="27075" formatCode="0.00E+00">
                  <c:v>-7.8368499999999994E-3</c:v>
                </c:pt>
                <c:pt idx="27076">
                  <c:v>-1.02928E-2</c:v>
                </c:pt>
                <c:pt idx="27077">
                  <c:v>-1.27581E-2</c:v>
                </c:pt>
                <c:pt idx="27078">
                  <c:v>-1.52287E-2</c:v>
                </c:pt>
                <c:pt idx="27079">
                  <c:v>-1.7700299999999999E-2</c:v>
                </c:pt>
                <c:pt idx="27080">
                  <c:v>-2.0169200000000002E-2</c:v>
                </c:pt>
                <c:pt idx="27081">
                  <c:v>-2.2631399999999999E-2</c:v>
                </c:pt>
                <c:pt idx="27082">
                  <c:v>-2.5083100000000001E-2</c:v>
                </c:pt>
                <c:pt idx="27083">
                  <c:v>-2.7520599999999999E-2</c:v>
                </c:pt>
                <c:pt idx="27084">
                  <c:v>-2.99402E-2</c:v>
                </c:pt>
                <c:pt idx="27085">
                  <c:v>-3.2338100000000002E-2</c:v>
                </c:pt>
                <c:pt idx="27086">
                  <c:v>-3.4710199999999997E-2</c:v>
                </c:pt>
                <c:pt idx="27087">
                  <c:v>-3.7052799999999997E-2</c:v>
                </c:pt>
                <c:pt idx="27088">
                  <c:v>-3.93622E-2</c:v>
                </c:pt>
                <c:pt idx="27089">
                  <c:v>-4.1634299999999999E-2</c:v>
                </c:pt>
                <c:pt idx="27090">
                  <c:v>-4.38647E-2</c:v>
                </c:pt>
                <c:pt idx="27091">
                  <c:v>-4.6049100000000003E-2</c:v>
                </c:pt>
                <c:pt idx="27092">
                  <c:v>-4.8183299999999998E-2</c:v>
                </c:pt>
                <c:pt idx="27093">
                  <c:v>-5.0263700000000001E-2</c:v>
                </c:pt>
                <c:pt idx="27094">
                  <c:v>-5.2286899999999997E-2</c:v>
                </c:pt>
                <c:pt idx="27095">
                  <c:v>-5.4249600000000002E-2</c:v>
                </c:pt>
                <c:pt idx="27096">
                  <c:v>-5.6148499999999997E-2</c:v>
                </c:pt>
                <c:pt idx="27097">
                  <c:v>-5.7980799999999999E-2</c:v>
                </c:pt>
                <c:pt idx="27098">
                  <c:v>-5.9744100000000001E-2</c:v>
                </c:pt>
                <c:pt idx="27099">
                  <c:v>-6.1436299999999999E-2</c:v>
                </c:pt>
                <c:pt idx="27100">
                  <c:v>-6.3054499999999999E-2</c:v>
                </c:pt>
                <c:pt idx="27101">
                  <c:v>-6.4595700000000006E-2</c:v>
                </c:pt>
                <c:pt idx="27102">
                  <c:v>-6.6056799999999999E-2</c:v>
                </c:pt>
                <c:pt idx="27103">
                  <c:v>-6.7435300000000004E-2</c:v>
                </c:pt>
                <c:pt idx="27104">
                  <c:v>-6.8728899999999996E-2</c:v>
                </c:pt>
                <c:pt idx="27105">
                  <c:v>-6.9935999999999998E-2</c:v>
                </c:pt>
                <c:pt idx="27106">
                  <c:v>-7.1054800000000001E-2</c:v>
                </c:pt>
                <c:pt idx="27107">
                  <c:v>-7.2084099999999998E-2</c:v>
                </c:pt>
                <c:pt idx="27108">
                  <c:v>-7.3022100000000006E-2</c:v>
                </c:pt>
                <c:pt idx="27109">
                  <c:v>-7.3867299999999997E-2</c:v>
                </c:pt>
                <c:pt idx="27110">
                  <c:v>-7.4618100000000007E-2</c:v>
                </c:pt>
                <c:pt idx="27111">
                  <c:v>-7.5273499999999993E-2</c:v>
                </c:pt>
                <c:pt idx="27112">
                  <c:v>-7.5832700000000003E-2</c:v>
                </c:pt>
                <c:pt idx="27113">
                  <c:v>-7.6295000000000002E-2</c:v>
                </c:pt>
                <c:pt idx="27114">
                  <c:v>-7.6659400000000003E-2</c:v>
                </c:pt>
                <c:pt idx="27115">
                  <c:v>-7.6925400000000005E-2</c:v>
                </c:pt>
                <c:pt idx="27116">
                  <c:v>-7.7092599999999997E-2</c:v>
                </c:pt>
                <c:pt idx="27117">
                  <c:v>-7.7160300000000001E-2</c:v>
                </c:pt>
                <c:pt idx="27118">
                  <c:v>-7.7127799999999996E-2</c:v>
                </c:pt>
                <c:pt idx="27119">
                  <c:v>-7.6994300000000002E-2</c:v>
                </c:pt>
                <c:pt idx="27120">
                  <c:v>-7.6759900000000006E-2</c:v>
                </c:pt>
                <c:pt idx="27121">
                  <c:v>-7.6424900000000004E-2</c:v>
                </c:pt>
                <c:pt idx="27122">
                  <c:v>-7.5989500000000001E-2</c:v>
                </c:pt>
                <c:pt idx="27123">
                  <c:v>-7.5454099999999996E-2</c:v>
                </c:pt>
                <c:pt idx="27124">
                  <c:v>-7.4819300000000005E-2</c:v>
                </c:pt>
                <c:pt idx="27125">
                  <c:v>-7.4086700000000005E-2</c:v>
                </c:pt>
                <c:pt idx="27126">
                  <c:v>-7.3257600000000006E-2</c:v>
                </c:pt>
                <c:pt idx="27127">
                  <c:v>-7.2333700000000001E-2</c:v>
                </c:pt>
                <c:pt idx="27128">
                  <c:v>-7.13168E-2</c:v>
                </c:pt>
                <c:pt idx="27129">
                  <c:v>-7.0208599999999996E-2</c:v>
                </c:pt>
                <c:pt idx="27130">
                  <c:v>-6.9011400000000001E-2</c:v>
                </c:pt>
                <c:pt idx="27131">
                  <c:v>-6.7727099999999998E-2</c:v>
                </c:pt>
                <c:pt idx="27132">
                  <c:v>-6.6358200000000006E-2</c:v>
                </c:pt>
                <c:pt idx="27133">
                  <c:v>-6.4906699999999998E-2</c:v>
                </c:pt>
                <c:pt idx="27134">
                  <c:v>-6.3374899999999998E-2</c:v>
                </c:pt>
                <c:pt idx="27135">
                  <c:v>-6.1764899999999998E-2</c:v>
                </c:pt>
                <c:pt idx="27136">
                  <c:v>-6.0079E-2</c:v>
                </c:pt>
                <c:pt idx="27137">
                  <c:v>-5.8319700000000002E-2</c:v>
                </c:pt>
                <c:pt idx="27138">
                  <c:v>-5.64903E-2</c:v>
                </c:pt>
                <c:pt idx="27139">
                  <c:v>-5.45941E-2</c:v>
                </c:pt>
                <c:pt idx="27140">
                  <c:v>-5.2633800000000001E-2</c:v>
                </c:pt>
                <c:pt idx="27141">
                  <c:v>-5.0611999999999997E-2</c:v>
                </c:pt>
                <c:pt idx="27142">
                  <c:v>-4.85306E-2</c:v>
                </c:pt>
                <c:pt idx="27143">
                  <c:v>-4.6392700000000002E-2</c:v>
                </c:pt>
                <c:pt idx="27144">
                  <c:v>-4.4201799999999999E-2</c:v>
                </c:pt>
                <c:pt idx="27145">
                  <c:v>-4.1961600000000002E-2</c:v>
                </c:pt>
                <c:pt idx="27146">
                  <c:v>-3.96754E-2</c:v>
                </c:pt>
                <c:pt idx="27147">
                  <c:v>-3.7346699999999997E-2</c:v>
                </c:pt>
                <c:pt idx="27148">
                  <c:v>-3.49801E-2</c:v>
                </c:pt>
                <c:pt idx="27149">
                  <c:v>-3.2579700000000003E-2</c:v>
                </c:pt>
                <c:pt idx="27150">
                  <c:v>-3.0149499999999999E-2</c:v>
                </c:pt>
                <c:pt idx="27151">
                  <c:v>-2.7692999999999999E-2</c:v>
                </c:pt>
                <c:pt idx="27152">
                  <c:v>-2.5213800000000001E-2</c:v>
                </c:pt>
                <c:pt idx="27153">
                  <c:v>-2.27154E-2</c:v>
                </c:pt>
                <c:pt idx="27154">
                  <c:v>-2.0201299999999998E-2</c:v>
                </c:pt>
                <c:pt idx="27155">
                  <c:v>-1.7675699999999999E-2</c:v>
                </c:pt>
                <c:pt idx="27156">
                  <c:v>-1.51434E-2</c:v>
                </c:pt>
                <c:pt idx="27157">
                  <c:v>-1.2609E-2</c:v>
                </c:pt>
                <c:pt idx="27158">
                  <c:v>-1.0076999999999999E-2</c:v>
                </c:pt>
                <c:pt idx="27159" formatCode="0.00E+00">
                  <c:v>-7.5511399999999996E-3</c:v>
                </c:pt>
                <c:pt idx="27160" formatCode="0.00E+00">
                  <c:v>-5.0352299999999999E-3</c:v>
                </c:pt>
                <c:pt idx="27161" formatCode="0.00E+00">
                  <c:v>-2.5326200000000002E-3</c:v>
                </c:pt>
                <c:pt idx="27162" formatCode="0.00E+00">
                  <c:v>-4.6687999999999998E-5</c:v>
                </c:pt>
                <c:pt idx="27163" formatCode="0.00E+00">
                  <c:v>2.4189599999999999E-3</c:v>
                </c:pt>
                <c:pt idx="27164" formatCode="0.00E+00">
                  <c:v>4.8604499999999997E-3</c:v>
                </c:pt>
                <c:pt idx="27165" formatCode="0.00E+00">
                  <c:v>7.2738200000000003E-3</c:v>
                </c:pt>
                <c:pt idx="27166" formatCode="0.00E+00">
                  <c:v>9.6554299999999996E-3</c:v>
                </c:pt>
                <c:pt idx="27167">
                  <c:v>1.2001899999999999E-2</c:v>
                </c:pt>
                <c:pt idx="27168">
                  <c:v>1.43099E-2</c:v>
                </c:pt>
                <c:pt idx="27169">
                  <c:v>1.6575800000000002E-2</c:v>
                </c:pt>
                <c:pt idx="27170">
                  <c:v>1.8796E-2</c:v>
                </c:pt>
                <c:pt idx="27171">
                  <c:v>2.0966800000000001E-2</c:v>
                </c:pt>
                <c:pt idx="27172">
                  <c:v>2.30847E-2</c:v>
                </c:pt>
                <c:pt idx="27173">
                  <c:v>2.5146700000000001E-2</c:v>
                </c:pt>
                <c:pt idx="27174">
                  <c:v>2.7149699999999999E-2</c:v>
                </c:pt>
                <c:pt idx="27175">
                  <c:v>2.90914E-2</c:v>
                </c:pt>
                <c:pt idx="27176">
                  <c:v>3.0969099999999999E-2</c:v>
                </c:pt>
                <c:pt idx="27177">
                  <c:v>3.2780299999999998E-2</c:v>
                </c:pt>
                <c:pt idx="27178">
                  <c:v>3.45221E-2</c:v>
                </c:pt>
                <c:pt idx="27179">
                  <c:v>3.6191800000000003E-2</c:v>
                </c:pt>
                <c:pt idx="27180">
                  <c:v>3.77872E-2</c:v>
                </c:pt>
                <c:pt idx="27181">
                  <c:v>3.9306300000000002E-2</c:v>
                </c:pt>
                <c:pt idx="27182">
                  <c:v>4.0746999999999998E-2</c:v>
                </c:pt>
                <c:pt idx="27183">
                  <c:v>4.2107499999999999E-2</c:v>
                </c:pt>
                <c:pt idx="27184">
                  <c:v>4.3386399999999999E-2</c:v>
                </c:pt>
                <c:pt idx="27185">
                  <c:v>4.45826E-2</c:v>
                </c:pt>
                <c:pt idx="27186">
                  <c:v>4.5695300000000001E-2</c:v>
                </c:pt>
                <c:pt idx="27187">
                  <c:v>4.6723199999999999E-2</c:v>
                </c:pt>
                <c:pt idx="27188">
                  <c:v>4.7664600000000001E-2</c:v>
                </c:pt>
                <c:pt idx="27189">
                  <c:v>4.85178E-2</c:v>
                </c:pt>
                <c:pt idx="27190">
                  <c:v>4.9281699999999998E-2</c:v>
                </c:pt>
                <c:pt idx="27191">
                  <c:v>4.9955899999999998E-2</c:v>
                </c:pt>
                <c:pt idx="27192">
                  <c:v>5.0540599999999998E-2</c:v>
                </c:pt>
                <c:pt idx="27193">
                  <c:v>5.1035900000000002E-2</c:v>
                </c:pt>
                <c:pt idx="27194">
                  <c:v>5.1441599999999997E-2</c:v>
                </c:pt>
                <c:pt idx="27195">
                  <c:v>5.1757400000000002E-2</c:v>
                </c:pt>
                <c:pt idx="27196">
                  <c:v>5.1983500000000002E-2</c:v>
                </c:pt>
                <c:pt idx="27197">
                  <c:v>5.2120100000000003E-2</c:v>
                </c:pt>
                <c:pt idx="27198">
                  <c:v>5.2166999999999998E-2</c:v>
                </c:pt>
                <c:pt idx="27199">
                  <c:v>5.2124200000000002E-2</c:v>
                </c:pt>
                <c:pt idx="27200">
                  <c:v>5.1992299999999998E-2</c:v>
                </c:pt>
                <c:pt idx="27201">
                  <c:v>5.1772199999999997E-2</c:v>
                </c:pt>
                <c:pt idx="27202">
                  <c:v>5.1464799999999998E-2</c:v>
                </c:pt>
                <c:pt idx="27203">
                  <c:v>5.1071699999999998E-2</c:v>
                </c:pt>
                <c:pt idx="27204">
                  <c:v>5.0595000000000001E-2</c:v>
                </c:pt>
                <c:pt idx="27205">
                  <c:v>5.0035999999999997E-2</c:v>
                </c:pt>
                <c:pt idx="27206">
                  <c:v>4.93952E-2</c:v>
                </c:pt>
                <c:pt idx="27207">
                  <c:v>4.8673399999999999E-2</c:v>
                </c:pt>
                <c:pt idx="27208">
                  <c:v>4.7872199999999997E-2</c:v>
                </c:pt>
                <c:pt idx="27209">
                  <c:v>4.6993800000000002E-2</c:v>
                </c:pt>
                <c:pt idx="27210">
                  <c:v>4.6040699999999997E-2</c:v>
                </c:pt>
                <c:pt idx="27211">
                  <c:v>4.5015800000000002E-2</c:v>
                </c:pt>
                <c:pt idx="27212">
                  <c:v>4.3922500000000003E-2</c:v>
                </c:pt>
                <c:pt idx="27213">
                  <c:v>4.2763200000000001E-2</c:v>
                </c:pt>
                <c:pt idx="27214">
                  <c:v>4.1540100000000003E-2</c:v>
                </c:pt>
                <c:pt idx="27215">
                  <c:v>4.0255300000000001E-2</c:v>
                </c:pt>
                <c:pt idx="27216">
                  <c:v>3.8911599999999998E-2</c:v>
                </c:pt>
                <c:pt idx="27217">
                  <c:v>3.7511900000000001E-2</c:v>
                </c:pt>
                <c:pt idx="27218">
                  <c:v>3.6058699999999999E-2</c:v>
                </c:pt>
                <c:pt idx="27219">
                  <c:v>3.4554500000000002E-2</c:v>
                </c:pt>
                <c:pt idx="27220">
                  <c:v>3.3001999999999997E-2</c:v>
                </c:pt>
                <c:pt idx="27221">
                  <c:v>3.14037E-2</c:v>
                </c:pt>
                <c:pt idx="27222">
                  <c:v>2.9762199999999999E-2</c:v>
                </c:pt>
                <c:pt idx="27223">
                  <c:v>2.8080299999999999E-2</c:v>
                </c:pt>
                <c:pt idx="27224">
                  <c:v>2.63614E-2</c:v>
                </c:pt>
                <c:pt idx="27225">
                  <c:v>2.4609200000000001E-2</c:v>
                </c:pt>
                <c:pt idx="27226">
                  <c:v>2.2827099999999999E-2</c:v>
                </c:pt>
                <c:pt idx="27227">
                  <c:v>2.1018999999999999E-2</c:v>
                </c:pt>
                <c:pt idx="27228">
                  <c:v>1.9188199999999999E-2</c:v>
                </c:pt>
                <c:pt idx="27229">
                  <c:v>1.73384E-2</c:v>
                </c:pt>
                <c:pt idx="27230">
                  <c:v>1.5473000000000001E-2</c:v>
                </c:pt>
                <c:pt idx="27231">
                  <c:v>1.35957E-2</c:v>
                </c:pt>
                <c:pt idx="27232">
                  <c:v>1.1709799999999999E-2</c:v>
                </c:pt>
                <c:pt idx="27233" formatCode="0.00E+00">
                  <c:v>9.81864E-3</c:v>
                </c:pt>
                <c:pt idx="27234" formatCode="0.00E+00">
                  <c:v>7.9256099999999996E-3</c:v>
                </c:pt>
                <c:pt idx="27235" formatCode="0.00E+00">
                  <c:v>6.0345399999999997E-3</c:v>
                </c:pt>
                <c:pt idx="27236" formatCode="0.00E+00">
                  <c:v>4.1489400000000003E-3</c:v>
                </c:pt>
                <c:pt idx="27237" formatCode="0.00E+00">
                  <c:v>2.2718399999999998E-3</c:v>
                </c:pt>
                <c:pt idx="27238" formatCode="0.00E+00">
                  <c:v>4.0603699999999999E-4</c:v>
                </c:pt>
                <c:pt idx="27239" formatCode="0.00E+00">
                  <c:v>-1.4454400000000001E-3</c:v>
                </c:pt>
                <c:pt idx="27240" formatCode="0.00E+00">
                  <c:v>-3.27941E-3</c:v>
                </c:pt>
                <c:pt idx="27241" formatCode="0.00E+00">
                  <c:v>-5.0926699999999997E-3</c:v>
                </c:pt>
                <c:pt idx="27242" formatCode="0.00E+00">
                  <c:v>-6.8822299999999996E-3</c:v>
                </c:pt>
                <c:pt idx="27243" formatCode="0.00E+00">
                  <c:v>-8.6450599999999996E-3</c:v>
                </c:pt>
                <c:pt idx="27244">
                  <c:v>-1.03778E-2</c:v>
                </c:pt>
                <c:pt idx="27245">
                  <c:v>-1.20771E-2</c:v>
                </c:pt>
                <c:pt idx="27246">
                  <c:v>-1.374E-2</c:v>
                </c:pt>
                <c:pt idx="27247">
                  <c:v>-1.53638E-2</c:v>
                </c:pt>
                <c:pt idx="27248">
                  <c:v>-1.6946200000000002E-2</c:v>
                </c:pt>
                <c:pt idx="27249">
                  <c:v>-1.84853E-2</c:v>
                </c:pt>
                <c:pt idx="27250">
                  <c:v>-1.9979199999999999E-2</c:v>
                </c:pt>
                <c:pt idx="27251">
                  <c:v>-2.1425799999999998E-2</c:v>
                </c:pt>
                <c:pt idx="27252">
                  <c:v>-2.2822499999999999E-2</c:v>
                </c:pt>
                <c:pt idx="27253">
                  <c:v>-2.41671E-2</c:v>
                </c:pt>
                <c:pt idx="27254">
                  <c:v>-2.54576E-2</c:v>
                </c:pt>
                <c:pt idx="27255">
                  <c:v>-2.6692299999999999E-2</c:v>
                </c:pt>
                <c:pt idx="27256">
                  <c:v>-2.78698E-2</c:v>
                </c:pt>
                <c:pt idx="27257">
                  <c:v>-2.89891E-2</c:v>
                </c:pt>
                <c:pt idx="27258">
                  <c:v>-3.0048999999999999E-2</c:v>
                </c:pt>
                <c:pt idx="27259">
                  <c:v>-3.10484E-2</c:v>
                </c:pt>
                <c:pt idx="27260">
                  <c:v>-3.1985899999999998E-2</c:v>
                </c:pt>
                <c:pt idx="27261">
                  <c:v>-3.2859899999999997E-2</c:v>
                </c:pt>
                <c:pt idx="27262">
                  <c:v>-3.36686E-2</c:v>
                </c:pt>
                <c:pt idx="27263">
                  <c:v>-3.4410799999999998E-2</c:v>
                </c:pt>
                <c:pt idx="27264">
                  <c:v>-3.5085900000000003E-2</c:v>
                </c:pt>
                <c:pt idx="27265">
                  <c:v>-3.5693999999999997E-2</c:v>
                </c:pt>
                <c:pt idx="27266">
                  <c:v>-3.6235400000000001E-2</c:v>
                </c:pt>
                <c:pt idx="27267">
                  <c:v>-3.6710300000000001E-2</c:v>
                </c:pt>
                <c:pt idx="27268">
                  <c:v>-3.7118199999999997E-2</c:v>
                </c:pt>
                <c:pt idx="27269">
                  <c:v>-3.7457999999999998E-2</c:v>
                </c:pt>
                <c:pt idx="27270">
                  <c:v>-3.7728999999999999E-2</c:v>
                </c:pt>
                <c:pt idx="27271">
                  <c:v>-3.7931399999999997E-2</c:v>
                </c:pt>
                <c:pt idx="27272">
                  <c:v>-3.80664E-2</c:v>
                </c:pt>
                <c:pt idx="27273">
                  <c:v>-3.8134500000000002E-2</c:v>
                </c:pt>
                <c:pt idx="27274">
                  <c:v>-3.8136400000000001E-2</c:v>
                </c:pt>
                <c:pt idx="27275">
                  <c:v>-3.8073200000000001E-2</c:v>
                </c:pt>
                <c:pt idx="27276">
                  <c:v>-3.7946199999999999E-2</c:v>
                </c:pt>
                <c:pt idx="27277">
                  <c:v>-3.7756400000000002E-2</c:v>
                </c:pt>
                <c:pt idx="27278">
                  <c:v>-3.7504500000000003E-2</c:v>
                </c:pt>
                <c:pt idx="27279">
                  <c:v>-3.7191700000000001E-2</c:v>
                </c:pt>
                <c:pt idx="27280">
                  <c:v>-3.6819200000000003E-2</c:v>
                </c:pt>
                <c:pt idx="27281">
                  <c:v>-3.6388400000000001E-2</c:v>
                </c:pt>
                <c:pt idx="27282">
                  <c:v>-3.5901099999999998E-2</c:v>
                </c:pt>
                <c:pt idx="27283">
                  <c:v>-3.5359399999999999E-2</c:v>
                </c:pt>
                <c:pt idx="27284">
                  <c:v>-3.4765200000000003E-2</c:v>
                </c:pt>
                <c:pt idx="27285">
                  <c:v>-3.4120499999999998E-2</c:v>
                </c:pt>
                <c:pt idx="27286">
                  <c:v>-3.3427400000000003E-2</c:v>
                </c:pt>
                <c:pt idx="27287">
                  <c:v>-3.2688000000000002E-2</c:v>
                </c:pt>
                <c:pt idx="27288">
                  <c:v>-3.1904399999999999E-2</c:v>
                </c:pt>
                <c:pt idx="27289">
                  <c:v>-3.10783E-2</c:v>
                </c:pt>
                <c:pt idx="27290">
                  <c:v>-3.0211399999999999E-2</c:v>
                </c:pt>
                <c:pt idx="27291">
                  <c:v>-2.9305999999999999E-2</c:v>
                </c:pt>
                <c:pt idx="27292">
                  <c:v>-2.83647E-2</c:v>
                </c:pt>
                <c:pt idx="27293">
                  <c:v>-2.7390399999999999E-2</c:v>
                </c:pt>
                <c:pt idx="27294">
                  <c:v>-2.63854E-2</c:v>
                </c:pt>
                <c:pt idx="27295">
                  <c:v>-2.5352300000000001E-2</c:v>
                </c:pt>
                <c:pt idx="27296">
                  <c:v>-2.4293599999999999E-2</c:v>
                </c:pt>
                <c:pt idx="27297">
                  <c:v>-2.3211200000000001E-2</c:v>
                </c:pt>
                <c:pt idx="27298">
                  <c:v>-2.2107100000000001E-2</c:v>
                </c:pt>
                <c:pt idx="27299">
                  <c:v>-2.0984699999999998E-2</c:v>
                </c:pt>
                <c:pt idx="27300">
                  <c:v>-1.9847799999999999E-2</c:v>
                </c:pt>
                <c:pt idx="27301">
                  <c:v>-1.8699799999999999E-2</c:v>
                </c:pt>
                <c:pt idx="27302">
                  <c:v>-1.7543400000000001E-2</c:v>
                </c:pt>
                <c:pt idx="27303">
                  <c:v>-1.6381699999999999E-2</c:v>
                </c:pt>
                <c:pt idx="27304">
                  <c:v>-1.5218199999999999E-2</c:v>
                </c:pt>
                <c:pt idx="27305">
                  <c:v>-1.40559E-2</c:v>
                </c:pt>
                <c:pt idx="27306">
                  <c:v>-1.28973E-2</c:v>
                </c:pt>
                <c:pt idx="27307">
                  <c:v>-1.1745E-2</c:v>
                </c:pt>
                <c:pt idx="27308">
                  <c:v>-1.06018E-2</c:v>
                </c:pt>
                <c:pt idx="27309" formatCode="0.00E+00">
                  <c:v>-9.4709400000000006E-3</c:v>
                </c:pt>
                <c:pt idx="27310" formatCode="0.00E+00">
                  <c:v>-8.3551700000000003E-3</c:v>
                </c:pt>
                <c:pt idx="27311" formatCode="0.00E+00">
                  <c:v>-7.2570999999999998E-3</c:v>
                </c:pt>
                <c:pt idx="27312" formatCode="0.00E+00">
                  <c:v>-6.1789599999999998E-3</c:v>
                </c:pt>
                <c:pt idx="27313" formatCode="0.00E+00">
                  <c:v>-5.12255E-3</c:v>
                </c:pt>
                <c:pt idx="27314" formatCode="0.00E+00">
                  <c:v>-4.08983E-3</c:v>
                </c:pt>
                <c:pt idx="27315" formatCode="0.00E+00">
                  <c:v>-3.0837500000000001E-3</c:v>
                </c:pt>
                <c:pt idx="27316" formatCode="0.00E+00">
                  <c:v>-2.1079900000000001E-3</c:v>
                </c:pt>
                <c:pt idx="27317" formatCode="0.00E+00">
                  <c:v>-1.1656699999999999E-3</c:v>
                </c:pt>
                <c:pt idx="27318" formatCode="0.00E+00">
                  <c:v>-2.587E-4</c:v>
                </c:pt>
                <c:pt idx="27319" formatCode="0.00E+00">
                  <c:v>6.1159799999999998E-4</c:v>
                </c:pt>
                <c:pt idx="27320" formatCode="0.00E+00">
                  <c:v>1.4437499999999999E-3</c:v>
                </c:pt>
                <c:pt idx="27321" formatCode="0.00E+00">
                  <c:v>2.23602E-3</c:v>
                </c:pt>
                <c:pt idx="27322" formatCode="0.00E+00">
                  <c:v>2.9864599999999998E-3</c:v>
                </c:pt>
                <c:pt idx="27323" formatCode="0.00E+00">
                  <c:v>3.6931500000000001E-3</c:v>
                </c:pt>
                <c:pt idx="27324" formatCode="0.00E+00">
                  <c:v>4.3543000000000002E-3</c:v>
                </c:pt>
                <c:pt idx="27325" formatCode="0.00E+00">
                  <c:v>4.9682299999999997E-3</c:v>
                </c:pt>
                <c:pt idx="27326" formatCode="0.00E+00">
                  <c:v>5.5332300000000001E-3</c:v>
                </c:pt>
                <c:pt idx="27327" formatCode="0.00E+00">
                  <c:v>6.0475800000000003E-3</c:v>
                </c:pt>
                <c:pt idx="27328" formatCode="0.00E+00">
                  <c:v>6.5096099999999999E-3</c:v>
                </c:pt>
                <c:pt idx="27329" formatCode="0.00E+00">
                  <c:v>6.9180300000000004E-3</c:v>
                </c:pt>
                <c:pt idx="27330" formatCode="0.00E+00">
                  <c:v>7.2719400000000002E-3</c:v>
                </c:pt>
                <c:pt idx="27331" formatCode="0.00E+00">
                  <c:v>7.5706000000000002E-3</c:v>
                </c:pt>
                <c:pt idx="27332" formatCode="0.00E+00">
                  <c:v>7.8131499999999996E-3</c:v>
                </c:pt>
                <c:pt idx="27333" formatCode="0.00E+00">
                  <c:v>7.99856E-3</c:v>
                </c:pt>
                <c:pt idx="27334" formatCode="0.00E+00">
                  <c:v>8.1259899999999996E-3</c:v>
                </c:pt>
                <c:pt idx="27335" formatCode="0.00E+00">
                  <c:v>8.1949199999999996E-3</c:v>
                </c:pt>
                <c:pt idx="27336" formatCode="0.00E+00">
                  <c:v>8.2049700000000007E-3</c:v>
                </c:pt>
                <c:pt idx="27337" formatCode="0.00E+00">
                  <c:v>8.1558900000000007E-3</c:v>
                </c:pt>
                <c:pt idx="27338" formatCode="0.00E+00">
                  <c:v>8.0479100000000001E-3</c:v>
                </c:pt>
                <c:pt idx="27339" formatCode="0.00E+00">
                  <c:v>7.8815299999999994E-3</c:v>
                </c:pt>
                <c:pt idx="27340" formatCode="0.00E+00">
                  <c:v>7.6572300000000001E-3</c:v>
                </c:pt>
                <c:pt idx="27341" formatCode="0.00E+00">
                  <c:v>7.37538E-3</c:v>
                </c:pt>
                <c:pt idx="27342" formatCode="0.00E+00">
                  <c:v>7.0363200000000004E-3</c:v>
                </c:pt>
                <c:pt idx="27343" formatCode="0.00E+00">
                  <c:v>6.6407100000000002E-3</c:v>
                </c:pt>
                <c:pt idx="27344" formatCode="0.00E+00">
                  <c:v>6.1893299999999998E-3</c:v>
                </c:pt>
                <c:pt idx="27345" formatCode="0.00E+00">
                  <c:v>5.6828599999999996E-3</c:v>
                </c:pt>
                <c:pt idx="27346" formatCode="0.00E+00">
                  <c:v>5.1224299999999999E-3</c:v>
                </c:pt>
                <c:pt idx="27347" formatCode="0.00E+00">
                  <c:v>4.51002E-3</c:v>
                </c:pt>
                <c:pt idx="27348" formatCode="0.00E+00">
                  <c:v>3.8476600000000001E-3</c:v>
                </c:pt>
                <c:pt idx="27349" formatCode="0.00E+00">
                  <c:v>3.1364399999999999E-3</c:v>
                </c:pt>
                <c:pt idx="27350" formatCode="0.00E+00">
                  <c:v>2.3770499999999999E-3</c:v>
                </c:pt>
                <c:pt idx="27351" formatCode="0.00E+00">
                  <c:v>1.57065E-3</c:v>
                </c:pt>
                <c:pt idx="27352" formatCode="0.00E+00">
                  <c:v>7.1889199999999995E-4</c:v>
                </c:pt>
                <c:pt idx="27353" formatCode="0.00E+00">
                  <c:v>-1.7658100000000001E-4</c:v>
                </c:pt>
                <c:pt idx="27354" formatCode="0.00E+00">
                  <c:v>-1.1142000000000001E-3</c:v>
                </c:pt>
                <c:pt idx="27355" formatCode="0.00E+00">
                  <c:v>-2.0920800000000001E-3</c:v>
                </c:pt>
                <c:pt idx="27356" formatCode="0.00E+00">
                  <c:v>-3.1078E-3</c:v>
                </c:pt>
                <c:pt idx="27357" formatCode="0.00E+00">
                  <c:v>-4.15863E-3</c:v>
                </c:pt>
                <c:pt idx="27358" formatCode="0.00E+00">
                  <c:v>-5.2421200000000003E-3</c:v>
                </c:pt>
                <c:pt idx="27359" formatCode="0.00E+00">
                  <c:v>-6.3562799999999997E-3</c:v>
                </c:pt>
                <c:pt idx="27360" formatCode="0.00E+00">
                  <c:v>-7.4991600000000004E-3</c:v>
                </c:pt>
                <c:pt idx="27361" formatCode="0.00E+00">
                  <c:v>-8.6685400000000006E-3</c:v>
                </c:pt>
                <c:pt idx="27362" formatCode="0.00E+00">
                  <c:v>-9.8619599999999995E-3</c:v>
                </c:pt>
                <c:pt idx="27363">
                  <c:v>-1.1076799999999999E-2</c:v>
                </c:pt>
                <c:pt idx="27364">
                  <c:v>-1.23102E-2</c:v>
                </c:pt>
                <c:pt idx="27365">
                  <c:v>-1.35596E-2</c:v>
                </c:pt>
                <c:pt idx="27366">
                  <c:v>-1.48223E-2</c:v>
                </c:pt>
                <c:pt idx="27367">
                  <c:v>-1.6096099999999999E-2</c:v>
                </c:pt>
                <c:pt idx="27368">
                  <c:v>-1.7378299999999999E-2</c:v>
                </c:pt>
                <c:pt idx="27369">
                  <c:v>-1.86663E-2</c:v>
                </c:pt>
                <c:pt idx="27370">
                  <c:v>-1.9957200000000001E-2</c:v>
                </c:pt>
                <c:pt idx="27371">
                  <c:v>-2.12479E-2</c:v>
                </c:pt>
                <c:pt idx="27372">
                  <c:v>-2.2535300000000001E-2</c:v>
                </c:pt>
                <c:pt idx="27373">
                  <c:v>-2.3816299999999999E-2</c:v>
                </c:pt>
                <c:pt idx="27374">
                  <c:v>-2.50879E-2</c:v>
                </c:pt>
                <c:pt idx="27375">
                  <c:v>-2.6346399999999999E-2</c:v>
                </c:pt>
                <c:pt idx="27376">
                  <c:v>-2.75889E-2</c:v>
                </c:pt>
                <c:pt idx="27377">
                  <c:v>-2.8812600000000001E-2</c:v>
                </c:pt>
                <c:pt idx="27378">
                  <c:v>-3.0014900000000001E-2</c:v>
                </c:pt>
                <c:pt idx="27379">
                  <c:v>-3.1193100000000001E-2</c:v>
                </c:pt>
                <c:pt idx="27380">
                  <c:v>-3.2344199999999997E-2</c:v>
                </c:pt>
                <c:pt idx="27381">
                  <c:v>-3.3465000000000002E-2</c:v>
                </c:pt>
                <c:pt idx="27382">
                  <c:v>-3.4553E-2</c:v>
                </c:pt>
                <c:pt idx="27383">
                  <c:v>-3.5605600000000001E-2</c:v>
                </c:pt>
                <c:pt idx="27384">
                  <c:v>-3.6620600000000003E-2</c:v>
                </c:pt>
                <c:pt idx="27385">
                  <c:v>-3.75956E-2</c:v>
                </c:pt>
                <c:pt idx="27386">
                  <c:v>-3.8528199999999999E-2</c:v>
                </c:pt>
                <c:pt idx="27387">
                  <c:v>-3.9416E-2</c:v>
                </c:pt>
                <c:pt idx="27388">
                  <c:v>-4.0256800000000002E-2</c:v>
                </c:pt>
                <c:pt idx="27389">
                  <c:v>-4.1048300000000003E-2</c:v>
                </c:pt>
                <c:pt idx="27390">
                  <c:v>-4.1787999999999999E-2</c:v>
                </c:pt>
                <c:pt idx="27391">
                  <c:v>-4.2473799999999999E-2</c:v>
                </c:pt>
                <c:pt idx="27392">
                  <c:v>-4.3103500000000003E-2</c:v>
                </c:pt>
                <c:pt idx="27393">
                  <c:v>-4.3675199999999997E-2</c:v>
                </c:pt>
                <c:pt idx="27394">
                  <c:v>-4.4186400000000001E-2</c:v>
                </c:pt>
                <c:pt idx="27395">
                  <c:v>-4.46352E-2</c:v>
                </c:pt>
                <c:pt idx="27396">
                  <c:v>-4.50196E-2</c:v>
                </c:pt>
                <c:pt idx="27397">
                  <c:v>-4.53379E-2</c:v>
                </c:pt>
                <c:pt idx="27398">
                  <c:v>-4.5588299999999998E-2</c:v>
                </c:pt>
                <c:pt idx="27399">
                  <c:v>-4.5769499999999998E-2</c:v>
                </c:pt>
                <c:pt idx="27400">
                  <c:v>-4.5879700000000002E-2</c:v>
                </c:pt>
                <c:pt idx="27401">
                  <c:v>-4.59175E-2</c:v>
                </c:pt>
                <c:pt idx="27402">
                  <c:v>-4.5881900000000003E-2</c:v>
                </c:pt>
                <c:pt idx="27403">
                  <c:v>-4.5772199999999999E-2</c:v>
                </c:pt>
                <c:pt idx="27404">
                  <c:v>-4.5587799999999998E-2</c:v>
                </c:pt>
                <c:pt idx="27405">
                  <c:v>-4.5328100000000003E-2</c:v>
                </c:pt>
                <c:pt idx="27406">
                  <c:v>-4.4992699999999997E-2</c:v>
                </c:pt>
                <c:pt idx="27407">
                  <c:v>-4.4580799999999997E-2</c:v>
                </c:pt>
                <c:pt idx="27408">
                  <c:v>-4.4092199999999998E-2</c:v>
                </c:pt>
                <c:pt idx="27409">
                  <c:v>-4.3526799999999997E-2</c:v>
                </c:pt>
                <c:pt idx="27410">
                  <c:v>-4.2885199999999998E-2</c:v>
                </c:pt>
                <c:pt idx="27411">
                  <c:v>-4.2167499999999997E-2</c:v>
                </c:pt>
                <c:pt idx="27412">
                  <c:v>-4.13742E-2</c:v>
                </c:pt>
                <c:pt idx="27413">
                  <c:v>-4.0505899999999997E-2</c:v>
                </c:pt>
                <c:pt idx="27414">
                  <c:v>-3.95637E-2</c:v>
                </c:pt>
                <c:pt idx="27415">
                  <c:v>-3.8548699999999998E-2</c:v>
                </c:pt>
                <c:pt idx="27416">
                  <c:v>-3.7462099999999998E-2</c:v>
                </c:pt>
                <c:pt idx="27417">
                  <c:v>-3.6305200000000003E-2</c:v>
                </c:pt>
                <c:pt idx="27418">
                  <c:v>-3.5079699999999998E-2</c:v>
                </c:pt>
                <c:pt idx="27419">
                  <c:v>-3.37871E-2</c:v>
                </c:pt>
                <c:pt idx="27420">
                  <c:v>-3.2429100000000002E-2</c:v>
                </c:pt>
                <c:pt idx="27421">
                  <c:v>-3.1006800000000001E-2</c:v>
                </c:pt>
                <c:pt idx="27422">
                  <c:v>-2.9521800000000001E-2</c:v>
                </c:pt>
                <c:pt idx="27423">
                  <c:v>-2.7975799999999999E-2</c:v>
                </c:pt>
                <c:pt idx="27424">
                  <c:v>-2.6370500000000002E-2</c:v>
                </c:pt>
                <c:pt idx="27425">
                  <c:v>-2.47076E-2</c:v>
                </c:pt>
                <c:pt idx="27426">
                  <c:v>-2.2989099999999998E-2</c:v>
                </c:pt>
                <c:pt idx="27427">
                  <c:v>-2.12175E-2</c:v>
                </c:pt>
                <c:pt idx="27428">
                  <c:v>-1.9395300000000001E-2</c:v>
                </c:pt>
                <c:pt idx="27429">
                  <c:v>-1.7525200000000001E-2</c:v>
                </c:pt>
                <c:pt idx="27430">
                  <c:v>-1.5609700000000001E-2</c:v>
                </c:pt>
                <c:pt idx="27431">
                  <c:v>-1.36516E-2</c:v>
                </c:pt>
                <c:pt idx="27432">
                  <c:v>-1.1653699999999999E-2</c:v>
                </c:pt>
                <c:pt idx="27433" formatCode="0.00E+00">
                  <c:v>-9.6189599999999993E-3</c:v>
                </c:pt>
                <c:pt idx="27434" formatCode="0.00E+00">
                  <c:v>-7.5504200000000004E-3</c:v>
                </c:pt>
                <c:pt idx="27435" formatCode="0.00E+00">
                  <c:v>-5.4515199999999996E-3</c:v>
                </c:pt>
                <c:pt idx="27436" formatCode="0.00E+00">
                  <c:v>-3.32606E-3</c:v>
                </c:pt>
                <c:pt idx="27437" formatCode="0.00E+00">
                  <c:v>-1.17789E-3</c:v>
                </c:pt>
                <c:pt idx="27438" formatCode="0.00E+00">
                  <c:v>9.893320000000001E-4</c:v>
                </c:pt>
                <c:pt idx="27439" formatCode="0.00E+00">
                  <c:v>3.1723400000000001E-3</c:v>
                </c:pt>
                <c:pt idx="27440" formatCode="0.00E+00">
                  <c:v>5.36806E-3</c:v>
                </c:pt>
                <c:pt idx="27441" formatCode="0.00E+00">
                  <c:v>7.5730499999999996E-3</c:v>
                </c:pt>
                <c:pt idx="27442" formatCode="0.00E+00">
                  <c:v>9.7836999999999993E-3</c:v>
                </c:pt>
                <c:pt idx="27443">
                  <c:v>1.19966E-2</c:v>
                </c:pt>
                <c:pt idx="27444">
                  <c:v>1.42083E-2</c:v>
                </c:pt>
                <c:pt idx="27445">
                  <c:v>1.6415200000000001E-2</c:v>
                </c:pt>
                <c:pt idx="27446">
                  <c:v>1.86137E-2</c:v>
                </c:pt>
                <c:pt idx="27447">
                  <c:v>2.0800099999999998E-2</c:v>
                </c:pt>
                <c:pt idx="27448">
                  <c:v>2.2970999999999998E-2</c:v>
                </c:pt>
                <c:pt idx="27449">
                  <c:v>2.5122999999999999E-2</c:v>
                </c:pt>
                <c:pt idx="27450">
                  <c:v>2.7253099999999999E-2</c:v>
                </c:pt>
                <c:pt idx="27451">
                  <c:v>2.9357299999999999E-2</c:v>
                </c:pt>
                <c:pt idx="27452">
                  <c:v>3.1432399999999999E-2</c:v>
                </c:pt>
                <c:pt idx="27453">
                  <c:v>3.3477899999999998E-2</c:v>
                </c:pt>
                <c:pt idx="27454">
                  <c:v>3.5490899999999999E-2</c:v>
                </c:pt>
                <c:pt idx="27455">
                  <c:v>3.7463900000000001E-2</c:v>
                </c:pt>
                <c:pt idx="27456">
                  <c:v>3.9392700000000003E-2</c:v>
                </c:pt>
                <c:pt idx="27457">
                  <c:v>4.1276199999999999E-2</c:v>
                </c:pt>
                <c:pt idx="27458">
                  <c:v>4.3110999999999997E-2</c:v>
                </c:pt>
                <c:pt idx="27459">
                  <c:v>4.4892899999999999E-2</c:v>
                </c:pt>
                <c:pt idx="27460">
                  <c:v>4.6618399999999997E-2</c:v>
                </c:pt>
                <c:pt idx="27461">
                  <c:v>4.8284800000000003E-2</c:v>
                </c:pt>
                <c:pt idx="27462">
                  <c:v>4.9889299999999998E-2</c:v>
                </c:pt>
                <c:pt idx="27463">
                  <c:v>5.1429099999999998E-2</c:v>
                </c:pt>
                <c:pt idx="27464">
                  <c:v>5.29011E-2</c:v>
                </c:pt>
                <c:pt idx="27465">
                  <c:v>5.4301799999999997E-2</c:v>
                </c:pt>
                <c:pt idx="27466">
                  <c:v>5.5627999999999997E-2</c:v>
                </c:pt>
                <c:pt idx="27467">
                  <c:v>5.6876799999999998E-2</c:v>
                </c:pt>
                <c:pt idx="27468">
                  <c:v>5.8045899999999997E-2</c:v>
                </c:pt>
                <c:pt idx="27469">
                  <c:v>5.9132700000000003E-2</c:v>
                </c:pt>
                <c:pt idx="27470">
                  <c:v>6.0134699999999999E-2</c:v>
                </c:pt>
                <c:pt idx="27471">
                  <c:v>6.1049600000000002E-2</c:v>
                </c:pt>
                <c:pt idx="27472">
                  <c:v>6.1875600000000003E-2</c:v>
                </c:pt>
                <c:pt idx="27473">
                  <c:v>6.2611299999999995E-2</c:v>
                </c:pt>
                <c:pt idx="27474">
                  <c:v>6.3255199999999998E-2</c:v>
                </c:pt>
                <c:pt idx="27475">
                  <c:v>6.3806500000000002E-2</c:v>
                </c:pt>
                <c:pt idx="27476">
                  <c:v>6.4264100000000005E-2</c:v>
                </c:pt>
                <c:pt idx="27477">
                  <c:v>6.4626699999999995E-2</c:v>
                </c:pt>
                <c:pt idx="27478">
                  <c:v>6.4893300000000001E-2</c:v>
                </c:pt>
                <c:pt idx="27479">
                  <c:v>6.5062800000000004E-2</c:v>
                </c:pt>
                <c:pt idx="27480">
                  <c:v>6.5134300000000006E-2</c:v>
                </c:pt>
                <c:pt idx="27481">
                  <c:v>6.5106999999999998E-2</c:v>
                </c:pt>
                <c:pt idx="27482">
                  <c:v>6.4980800000000005E-2</c:v>
                </c:pt>
                <c:pt idx="27483">
                  <c:v>6.4755900000000005E-2</c:v>
                </c:pt>
                <c:pt idx="27484">
                  <c:v>6.4432299999999998E-2</c:v>
                </c:pt>
                <c:pt idx="27485">
                  <c:v>6.4009899999999995E-2</c:v>
                </c:pt>
                <c:pt idx="27486">
                  <c:v>6.3488500000000003E-2</c:v>
                </c:pt>
                <c:pt idx="27487">
                  <c:v>6.2867900000000004E-2</c:v>
                </c:pt>
                <c:pt idx="27488">
                  <c:v>6.2148299999999997E-2</c:v>
                </c:pt>
                <c:pt idx="27489">
                  <c:v>6.1330299999999997E-2</c:v>
                </c:pt>
                <c:pt idx="27490">
                  <c:v>6.0414500000000003E-2</c:v>
                </c:pt>
                <c:pt idx="27491">
                  <c:v>5.94014E-2</c:v>
                </c:pt>
                <c:pt idx="27492">
                  <c:v>5.8291999999999997E-2</c:v>
                </c:pt>
                <c:pt idx="27493">
                  <c:v>5.7087899999999997E-2</c:v>
                </c:pt>
                <c:pt idx="27494">
                  <c:v>5.5790199999999998E-2</c:v>
                </c:pt>
                <c:pt idx="27495">
                  <c:v>5.4400200000000003E-2</c:v>
                </c:pt>
                <c:pt idx="27496">
                  <c:v>5.2919099999999997E-2</c:v>
                </c:pt>
                <c:pt idx="27497">
                  <c:v>5.1349199999999998E-2</c:v>
                </c:pt>
                <c:pt idx="27498">
                  <c:v>4.9692800000000002E-2</c:v>
                </c:pt>
                <c:pt idx="27499">
                  <c:v>4.7952300000000003E-2</c:v>
                </c:pt>
                <c:pt idx="27500">
                  <c:v>4.6130200000000003E-2</c:v>
                </c:pt>
                <c:pt idx="27501">
                  <c:v>4.4228400000000001E-2</c:v>
                </c:pt>
                <c:pt idx="27502">
                  <c:v>4.2250299999999998E-2</c:v>
                </c:pt>
                <c:pt idx="27503">
                  <c:v>4.0201500000000001E-2</c:v>
                </c:pt>
                <c:pt idx="27504">
                  <c:v>3.8085300000000002E-2</c:v>
                </c:pt>
                <c:pt idx="27505">
                  <c:v>3.5900500000000002E-2</c:v>
                </c:pt>
                <c:pt idx="27506">
                  <c:v>3.3649199999999997E-2</c:v>
                </c:pt>
                <c:pt idx="27507">
                  <c:v>3.1336700000000002E-2</c:v>
                </c:pt>
                <c:pt idx="27508">
                  <c:v>2.8965899999999999E-2</c:v>
                </c:pt>
                <c:pt idx="27509">
                  <c:v>2.6539E-2</c:v>
                </c:pt>
                <c:pt idx="27510">
                  <c:v>2.4058900000000001E-2</c:v>
                </c:pt>
                <c:pt idx="27511">
                  <c:v>2.1529099999999999E-2</c:v>
                </c:pt>
                <c:pt idx="27512">
                  <c:v>1.8953600000000001E-2</c:v>
                </c:pt>
                <c:pt idx="27513">
                  <c:v>1.6336199999999999E-2</c:v>
                </c:pt>
                <c:pt idx="27514">
                  <c:v>1.3680299999999999E-2</c:v>
                </c:pt>
                <c:pt idx="27515">
                  <c:v>1.09894E-2</c:v>
                </c:pt>
                <c:pt idx="27516" formatCode="0.00E+00">
                  <c:v>8.2665599999999992E-3</c:v>
                </c:pt>
                <c:pt idx="27517" formatCode="0.00E+00">
                  <c:v>5.5156700000000003E-3</c:v>
                </c:pt>
                <c:pt idx="27518" formatCode="0.00E+00">
                  <c:v>2.74091E-3</c:v>
                </c:pt>
                <c:pt idx="27519" formatCode="0.00E+00">
                  <c:v>-5.3544100000000001E-5</c:v>
                </c:pt>
                <c:pt idx="27520" formatCode="0.00E+00">
                  <c:v>-2.8638000000000001E-3</c:v>
                </c:pt>
                <c:pt idx="27521" formatCode="0.00E+00">
                  <c:v>-5.6862199999999996E-3</c:v>
                </c:pt>
                <c:pt idx="27522" formatCode="0.00E+00">
                  <c:v>-8.5170599999999999E-3</c:v>
                </c:pt>
                <c:pt idx="27523">
                  <c:v>-1.13521E-2</c:v>
                </c:pt>
                <c:pt idx="27524">
                  <c:v>-1.4187099999999999E-2</c:v>
                </c:pt>
                <c:pt idx="27525">
                  <c:v>-1.7017999999999998E-2</c:v>
                </c:pt>
                <c:pt idx="27526">
                  <c:v>-1.9840900000000002E-2</c:v>
                </c:pt>
                <c:pt idx="27527">
                  <c:v>-2.2651299999999999E-2</c:v>
                </c:pt>
                <c:pt idx="27528">
                  <c:v>-2.5444899999999999E-2</c:v>
                </c:pt>
                <c:pt idx="27529">
                  <c:v>-2.82174E-2</c:v>
                </c:pt>
                <c:pt idx="27530">
                  <c:v>-3.09649E-2</c:v>
                </c:pt>
                <c:pt idx="27531">
                  <c:v>-3.3683999999999999E-2</c:v>
                </c:pt>
                <c:pt idx="27532">
                  <c:v>-3.6370699999999999E-2</c:v>
                </c:pt>
                <c:pt idx="27533">
                  <c:v>-3.9021300000000002E-2</c:v>
                </c:pt>
                <c:pt idx="27534">
                  <c:v>-4.1632099999999998E-2</c:v>
                </c:pt>
                <c:pt idx="27535">
                  <c:v>-4.4199299999999997E-2</c:v>
                </c:pt>
                <c:pt idx="27536">
                  <c:v>-4.6718900000000001E-2</c:v>
                </c:pt>
                <c:pt idx="27537">
                  <c:v>-4.9187099999999997E-2</c:v>
                </c:pt>
                <c:pt idx="27538">
                  <c:v>-5.1600500000000001E-2</c:v>
                </c:pt>
                <c:pt idx="27539">
                  <c:v>-5.3955999999999997E-2</c:v>
                </c:pt>
                <c:pt idx="27540">
                  <c:v>-5.6250799999999997E-2</c:v>
                </c:pt>
                <c:pt idx="27541">
                  <c:v>-5.8481999999999999E-2</c:v>
                </c:pt>
                <c:pt idx="27542">
                  <c:v>-6.0645900000000003E-2</c:v>
                </c:pt>
                <c:pt idx="27543">
                  <c:v>-6.2739199999999995E-2</c:v>
                </c:pt>
                <c:pt idx="27544">
                  <c:v>-6.4759300000000006E-2</c:v>
                </c:pt>
                <c:pt idx="27545">
                  <c:v>-6.6703899999999997E-2</c:v>
                </c:pt>
                <c:pt idx="27546">
                  <c:v>-6.8570300000000001E-2</c:v>
                </c:pt>
                <c:pt idx="27547">
                  <c:v>-7.0355600000000004E-2</c:v>
                </c:pt>
                <c:pt idx="27548">
                  <c:v>-7.2056800000000004E-2</c:v>
                </c:pt>
                <c:pt idx="27549">
                  <c:v>-7.3671600000000004E-2</c:v>
                </c:pt>
                <c:pt idx="27550">
                  <c:v>-7.51975E-2</c:v>
                </c:pt>
                <c:pt idx="27551">
                  <c:v>-7.6631699999999997E-2</c:v>
                </c:pt>
                <c:pt idx="27552">
                  <c:v>-7.7972100000000003E-2</c:v>
                </c:pt>
                <c:pt idx="27553">
                  <c:v>-7.9216999999999996E-2</c:v>
                </c:pt>
                <c:pt idx="27554">
                  <c:v>-8.0365400000000003E-2</c:v>
                </c:pt>
                <c:pt idx="27555">
                  <c:v>-8.1416199999999994E-2</c:v>
                </c:pt>
                <c:pt idx="27556">
                  <c:v>-8.2367999999999997E-2</c:v>
                </c:pt>
                <c:pt idx="27557">
                  <c:v>-8.3219699999999994E-2</c:v>
                </c:pt>
                <c:pt idx="27558">
                  <c:v>-8.3970199999999995E-2</c:v>
                </c:pt>
                <c:pt idx="27559">
                  <c:v>-8.4618399999999996E-2</c:v>
                </c:pt>
                <c:pt idx="27560">
                  <c:v>-8.5163699999999995E-2</c:v>
                </c:pt>
                <c:pt idx="27561">
                  <c:v>-8.5605700000000007E-2</c:v>
                </c:pt>
                <c:pt idx="27562">
                  <c:v>-8.5944099999999995E-2</c:v>
                </c:pt>
                <c:pt idx="27563">
                  <c:v>-8.6178400000000002E-2</c:v>
                </c:pt>
                <c:pt idx="27564">
                  <c:v>-8.6308499999999996E-2</c:v>
                </c:pt>
                <c:pt idx="27565">
                  <c:v>-8.6334800000000003E-2</c:v>
                </c:pt>
                <c:pt idx="27566">
                  <c:v>-8.6257899999999998E-2</c:v>
                </c:pt>
                <c:pt idx="27567">
                  <c:v>-8.6078500000000002E-2</c:v>
                </c:pt>
                <c:pt idx="27568">
                  <c:v>-8.5796999999999998E-2</c:v>
                </c:pt>
                <c:pt idx="27569">
                  <c:v>-8.5413699999999995E-2</c:v>
                </c:pt>
                <c:pt idx="27570">
                  <c:v>-8.4929000000000004E-2</c:v>
                </c:pt>
                <c:pt idx="27571">
                  <c:v>-8.4343699999999994E-2</c:v>
                </c:pt>
                <c:pt idx="27572">
                  <c:v>-8.36591E-2</c:v>
                </c:pt>
                <c:pt idx="27573">
                  <c:v>-8.2876500000000006E-2</c:v>
                </c:pt>
                <c:pt idx="27574">
                  <c:v>-8.1997200000000006E-2</c:v>
                </c:pt>
                <c:pt idx="27575">
                  <c:v>-8.1022999999999998E-2</c:v>
                </c:pt>
                <c:pt idx="27576">
                  <c:v>-7.9955799999999994E-2</c:v>
                </c:pt>
                <c:pt idx="27577">
                  <c:v>-7.8797400000000004E-2</c:v>
                </c:pt>
                <c:pt idx="27578">
                  <c:v>-7.7549400000000004E-2</c:v>
                </c:pt>
                <c:pt idx="27579">
                  <c:v>-7.6214500000000004E-2</c:v>
                </c:pt>
                <c:pt idx="27580">
                  <c:v>-7.4795200000000006E-2</c:v>
                </c:pt>
                <c:pt idx="27581">
                  <c:v>-7.3294499999999999E-2</c:v>
                </c:pt>
                <c:pt idx="27582">
                  <c:v>-7.1714899999999998E-2</c:v>
                </c:pt>
                <c:pt idx="27583">
                  <c:v>-7.0059099999999999E-2</c:v>
                </c:pt>
                <c:pt idx="27584">
                  <c:v>-6.8329899999999999E-2</c:v>
                </c:pt>
                <c:pt idx="27585">
                  <c:v>-6.6530400000000003E-2</c:v>
                </c:pt>
                <c:pt idx="27586">
                  <c:v>-6.4663499999999999E-2</c:v>
                </c:pt>
                <c:pt idx="27587">
                  <c:v>-6.2732300000000005E-2</c:v>
                </c:pt>
                <c:pt idx="27588">
                  <c:v>-6.0739899999999999E-2</c:v>
                </c:pt>
                <c:pt idx="27589">
                  <c:v>-5.8689699999999997E-2</c:v>
                </c:pt>
                <c:pt idx="27590">
                  <c:v>-5.65849E-2</c:v>
                </c:pt>
                <c:pt idx="27591">
                  <c:v>-5.4428699999999997E-2</c:v>
                </c:pt>
                <c:pt idx="27592">
                  <c:v>-5.2224199999999998E-2</c:v>
                </c:pt>
                <c:pt idx="27593">
                  <c:v>-4.99748E-2</c:v>
                </c:pt>
                <c:pt idx="27594">
                  <c:v>-4.7684200000000003E-2</c:v>
                </c:pt>
                <c:pt idx="27595">
                  <c:v>-4.5356E-2</c:v>
                </c:pt>
                <c:pt idx="27596">
                  <c:v>-4.2993900000000002E-2</c:v>
                </c:pt>
                <c:pt idx="27597">
                  <c:v>-4.06013E-2</c:v>
                </c:pt>
                <c:pt idx="27598">
                  <c:v>-3.8181600000000003E-2</c:v>
                </c:pt>
                <c:pt idx="27599">
                  <c:v>-3.5738199999999998E-2</c:v>
                </c:pt>
                <c:pt idx="27600">
                  <c:v>-3.3274199999999997E-2</c:v>
                </c:pt>
                <c:pt idx="27601">
                  <c:v>-3.0792699999999999E-2</c:v>
                </c:pt>
                <c:pt idx="27602">
                  <c:v>-2.8297200000000002E-2</c:v>
                </c:pt>
                <c:pt idx="27603">
                  <c:v>-2.5791499999999998E-2</c:v>
                </c:pt>
                <c:pt idx="27604">
                  <c:v>-2.3279000000000001E-2</c:v>
                </c:pt>
                <c:pt idx="27605">
                  <c:v>-2.07637E-2</c:v>
                </c:pt>
                <c:pt idx="27606">
                  <c:v>-1.82498E-2</c:v>
                </c:pt>
                <c:pt idx="27607">
                  <c:v>-1.5741399999999999E-2</c:v>
                </c:pt>
                <c:pt idx="27608">
                  <c:v>-1.32421E-2</c:v>
                </c:pt>
                <c:pt idx="27609">
                  <c:v>-1.0755499999999999E-2</c:v>
                </c:pt>
                <c:pt idx="27610" formatCode="0.00E+00">
                  <c:v>-8.2852700000000008E-3</c:v>
                </c:pt>
                <c:pt idx="27611" formatCode="0.00E+00">
                  <c:v>-5.83498E-3</c:v>
                </c:pt>
                <c:pt idx="27612" formatCode="0.00E+00">
                  <c:v>-3.4083099999999999E-3</c:v>
                </c:pt>
                <c:pt idx="27613" formatCode="0.00E+00">
                  <c:v>-1.00876E-3</c:v>
                </c:pt>
                <c:pt idx="27614" formatCode="0.00E+00">
                  <c:v>1.3602899999999999E-3</c:v>
                </c:pt>
                <c:pt idx="27615" formatCode="0.00E+00">
                  <c:v>3.6954599999999998E-3</c:v>
                </c:pt>
                <c:pt idx="27616" formatCode="0.00E+00">
                  <c:v>5.9934400000000001E-3</c:v>
                </c:pt>
                <c:pt idx="27617" formatCode="0.00E+00">
                  <c:v>8.2510599999999993E-3</c:v>
                </c:pt>
                <c:pt idx="27618">
                  <c:v>1.0465199999999999E-2</c:v>
                </c:pt>
                <c:pt idx="27619">
                  <c:v>1.26328E-2</c:v>
                </c:pt>
                <c:pt idx="27620">
                  <c:v>1.47514E-2</c:v>
                </c:pt>
                <c:pt idx="27621">
                  <c:v>1.6818799999999998E-2</c:v>
                </c:pt>
                <c:pt idx="27622">
                  <c:v>1.88329E-2</c:v>
                </c:pt>
                <c:pt idx="27623">
                  <c:v>2.0791899999999999E-2</c:v>
                </c:pt>
                <c:pt idx="27624">
                  <c:v>2.2693499999999998E-2</c:v>
                </c:pt>
                <c:pt idx="27625">
                  <c:v>2.4535499999999998E-2</c:v>
                </c:pt>
                <c:pt idx="27626">
                  <c:v>2.63159E-2</c:v>
                </c:pt>
                <c:pt idx="27627">
                  <c:v>2.8032499999999998E-2</c:v>
                </c:pt>
                <c:pt idx="27628">
                  <c:v>2.96832E-2</c:v>
                </c:pt>
                <c:pt idx="27629">
                  <c:v>3.1265500000000002E-2</c:v>
                </c:pt>
                <c:pt idx="27630">
                  <c:v>3.27765E-2</c:v>
                </c:pt>
                <c:pt idx="27631">
                  <c:v>3.4214399999999999E-2</c:v>
                </c:pt>
                <c:pt idx="27632">
                  <c:v>3.5578100000000001E-2</c:v>
                </c:pt>
                <c:pt idx="27633">
                  <c:v>3.6866599999999999E-2</c:v>
                </c:pt>
                <c:pt idx="27634">
                  <c:v>3.8079099999999998E-2</c:v>
                </c:pt>
                <c:pt idx="27635">
                  <c:v>3.9214300000000001E-2</c:v>
                </c:pt>
                <c:pt idx="27636">
                  <c:v>4.0270899999999998E-2</c:v>
                </c:pt>
                <c:pt idx="27637">
                  <c:v>4.1247800000000001E-2</c:v>
                </c:pt>
                <c:pt idx="27638">
                  <c:v>4.2144000000000001E-2</c:v>
                </c:pt>
                <c:pt idx="27639">
                  <c:v>4.2958900000000001E-2</c:v>
                </c:pt>
                <c:pt idx="27640">
                  <c:v>4.3692000000000002E-2</c:v>
                </c:pt>
                <c:pt idx="27641">
                  <c:v>4.4343300000000002E-2</c:v>
                </c:pt>
                <c:pt idx="27642">
                  <c:v>4.4912300000000002E-2</c:v>
                </c:pt>
                <c:pt idx="27643">
                  <c:v>4.5399099999999998E-2</c:v>
                </c:pt>
                <c:pt idx="27644">
                  <c:v>4.5803299999999998E-2</c:v>
                </c:pt>
                <c:pt idx="27645">
                  <c:v>4.6125300000000001E-2</c:v>
                </c:pt>
                <c:pt idx="27646">
                  <c:v>4.6365700000000003E-2</c:v>
                </c:pt>
                <c:pt idx="27647">
                  <c:v>4.6524999999999997E-2</c:v>
                </c:pt>
                <c:pt idx="27648">
                  <c:v>4.6604199999999998E-2</c:v>
                </c:pt>
                <c:pt idx="27649">
                  <c:v>4.6604899999999998E-2</c:v>
                </c:pt>
                <c:pt idx="27650">
                  <c:v>4.6528600000000003E-2</c:v>
                </c:pt>
                <c:pt idx="27651">
                  <c:v>4.6376899999999999E-2</c:v>
                </c:pt>
                <c:pt idx="27652">
                  <c:v>4.6150900000000002E-2</c:v>
                </c:pt>
                <c:pt idx="27653">
                  <c:v>4.5852200000000003E-2</c:v>
                </c:pt>
                <c:pt idx="27654">
                  <c:v>4.5482599999999998E-2</c:v>
                </c:pt>
                <c:pt idx="27655">
                  <c:v>4.5043600000000003E-2</c:v>
                </c:pt>
                <c:pt idx="27656">
                  <c:v>4.4536699999999999E-2</c:v>
                </c:pt>
                <c:pt idx="27657">
                  <c:v>4.3963200000000001E-2</c:v>
                </c:pt>
                <c:pt idx="27658">
                  <c:v>4.3324799999999997E-2</c:v>
                </c:pt>
                <c:pt idx="27659">
                  <c:v>4.2623099999999997E-2</c:v>
                </c:pt>
                <c:pt idx="27660">
                  <c:v>4.1859899999999998E-2</c:v>
                </c:pt>
                <c:pt idx="27661">
                  <c:v>4.1036900000000001E-2</c:v>
                </c:pt>
                <c:pt idx="27662">
                  <c:v>4.0155999999999997E-2</c:v>
                </c:pt>
                <c:pt idx="27663">
                  <c:v>3.9219299999999999E-2</c:v>
                </c:pt>
                <c:pt idx="27664">
                  <c:v>3.8229199999999998E-2</c:v>
                </c:pt>
                <c:pt idx="27665">
                  <c:v>3.7187999999999999E-2</c:v>
                </c:pt>
                <c:pt idx="27666">
                  <c:v>3.6098699999999997E-2</c:v>
                </c:pt>
                <c:pt idx="27667">
                  <c:v>3.4964299999999997E-2</c:v>
                </c:pt>
                <c:pt idx="27668">
                  <c:v>3.3787400000000002E-2</c:v>
                </c:pt>
                <c:pt idx="27669">
                  <c:v>3.2570399999999999E-2</c:v>
                </c:pt>
                <c:pt idx="27670">
                  <c:v>3.1315799999999998E-2</c:v>
                </c:pt>
                <c:pt idx="27671">
                  <c:v>3.0026400000000002E-2</c:v>
                </c:pt>
                <c:pt idx="27672">
                  <c:v>2.87058E-2</c:v>
                </c:pt>
                <c:pt idx="27673">
                  <c:v>2.7357699999999999E-2</c:v>
                </c:pt>
                <c:pt idx="27674">
                  <c:v>2.5985600000000001E-2</c:v>
                </c:pt>
                <c:pt idx="27675">
                  <c:v>2.4592200000000002E-2</c:v>
                </c:pt>
                <c:pt idx="27676">
                  <c:v>2.3180300000000001E-2</c:v>
                </c:pt>
                <c:pt idx="27677">
                  <c:v>2.1752799999999999E-2</c:v>
                </c:pt>
                <c:pt idx="27678">
                  <c:v>2.0312500000000001E-2</c:v>
                </c:pt>
                <c:pt idx="27679">
                  <c:v>1.8861900000000001E-2</c:v>
                </c:pt>
                <c:pt idx="27680">
                  <c:v>1.7403100000000001E-2</c:v>
                </c:pt>
                <c:pt idx="27681">
                  <c:v>1.59387E-2</c:v>
                </c:pt>
                <c:pt idx="27682">
                  <c:v>1.44718E-2</c:v>
                </c:pt>
                <c:pt idx="27683">
                  <c:v>1.3005600000000001E-2</c:v>
                </c:pt>
                <c:pt idx="27684">
                  <c:v>1.1543100000000001E-2</c:v>
                </c:pt>
                <c:pt idx="27685">
                  <c:v>1.00873E-2</c:v>
                </c:pt>
                <c:pt idx="27686" formatCode="0.00E+00">
                  <c:v>8.6405800000000001E-3</c:v>
                </c:pt>
                <c:pt idx="27687" formatCode="0.00E+00">
                  <c:v>7.2051099999999998E-3</c:v>
                </c:pt>
                <c:pt idx="27688" formatCode="0.00E+00">
                  <c:v>5.7827299999999998E-3</c:v>
                </c:pt>
                <c:pt idx="27689" formatCode="0.00E+00">
                  <c:v>4.3754500000000003E-3</c:v>
                </c:pt>
                <c:pt idx="27690" formatCode="0.00E+00">
                  <c:v>2.98555E-3</c:v>
                </c:pt>
                <c:pt idx="27691" formatCode="0.00E+00">
                  <c:v>1.6155399999999999E-3</c:v>
                </c:pt>
                <c:pt idx="27692" formatCode="0.00E+00">
                  <c:v>2.6815999999999998E-4</c:v>
                </c:pt>
                <c:pt idx="27693" formatCode="0.00E+00">
                  <c:v>-1.0538800000000001E-3</c:v>
                </c:pt>
                <c:pt idx="27694" formatCode="0.00E+00">
                  <c:v>-2.34827E-3</c:v>
                </c:pt>
                <c:pt idx="27695" formatCode="0.00E+00">
                  <c:v>-3.6129999999999999E-3</c:v>
                </c:pt>
                <c:pt idx="27696" formatCode="0.00E+00">
                  <c:v>-4.8462399999999999E-3</c:v>
                </c:pt>
                <c:pt idx="27697" formatCode="0.00E+00">
                  <c:v>-6.0460899999999996E-3</c:v>
                </c:pt>
                <c:pt idx="27698" formatCode="0.00E+00">
                  <c:v>-7.2103799999999997E-3</c:v>
                </c:pt>
                <c:pt idx="27699" formatCode="0.00E+00">
                  <c:v>-8.3370800000000002E-3</c:v>
                </c:pt>
                <c:pt idx="27700" formatCode="0.00E+00">
                  <c:v>-9.4246299999999998E-3</c:v>
                </c:pt>
                <c:pt idx="27701">
                  <c:v>-1.04718E-2</c:v>
                </c:pt>
                <c:pt idx="27702">
                  <c:v>-1.1477599999999999E-2</c:v>
                </c:pt>
                <c:pt idx="27703">
                  <c:v>-1.2440700000000001E-2</c:v>
                </c:pt>
                <c:pt idx="27704">
                  <c:v>-1.3360199999999999E-2</c:v>
                </c:pt>
                <c:pt idx="27705">
                  <c:v>-1.4234800000000001E-2</c:v>
                </c:pt>
                <c:pt idx="27706">
                  <c:v>-1.5063E-2</c:v>
                </c:pt>
                <c:pt idx="27707">
                  <c:v>-1.5843900000000001E-2</c:v>
                </c:pt>
                <c:pt idx="27708">
                  <c:v>-1.65766E-2</c:v>
                </c:pt>
                <c:pt idx="27709">
                  <c:v>-1.7260600000000001E-2</c:v>
                </c:pt>
                <c:pt idx="27710">
                  <c:v>-1.7895600000000001E-2</c:v>
                </c:pt>
                <c:pt idx="27711">
                  <c:v>-1.84812E-2</c:v>
                </c:pt>
                <c:pt idx="27712">
                  <c:v>-1.9016999999999999E-2</c:v>
                </c:pt>
                <c:pt idx="27713">
                  <c:v>-1.9502700000000001E-2</c:v>
                </c:pt>
                <c:pt idx="27714">
                  <c:v>-1.9937900000000001E-2</c:v>
                </c:pt>
                <c:pt idx="27715">
                  <c:v>-2.03225E-2</c:v>
                </c:pt>
                <c:pt idx="27716">
                  <c:v>-2.06561E-2</c:v>
                </c:pt>
                <c:pt idx="27717">
                  <c:v>-2.0938399999999999E-2</c:v>
                </c:pt>
                <c:pt idx="27718">
                  <c:v>-2.1169500000000001E-2</c:v>
                </c:pt>
                <c:pt idx="27719">
                  <c:v>-2.13502E-2</c:v>
                </c:pt>
                <c:pt idx="27720">
                  <c:v>-2.1481900000000002E-2</c:v>
                </c:pt>
                <c:pt idx="27721">
                  <c:v>-2.1565500000000001E-2</c:v>
                </c:pt>
                <c:pt idx="27722">
                  <c:v>-2.1601599999999999E-2</c:v>
                </c:pt>
                <c:pt idx="27723">
                  <c:v>-2.15902E-2</c:v>
                </c:pt>
                <c:pt idx="27724">
                  <c:v>-2.1531700000000001E-2</c:v>
                </c:pt>
                <c:pt idx="27725">
                  <c:v>-2.1427100000000001E-2</c:v>
                </c:pt>
                <c:pt idx="27726">
                  <c:v>-2.1277600000000001E-2</c:v>
                </c:pt>
                <c:pt idx="27727">
                  <c:v>-2.1084499999999999E-2</c:v>
                </c:pt>
                <c:pt idx="27728">
                  <c:v>-2.0848999999999999E-2</c:v>
                </c:pt>
                <c:pt idx="27729">
                  <c:v>-2.05731E-2</c:v>
                </c:pt>
                <c:pt idx="27730">
                  <c:v>-2.02588E-2</c:v>
                </c:pt>
                <c:pt idx="27731">
                  <c:v>-1.99077E-2</c:v>
                </c:pt>
                <c:pt idx="27732">
                  <c:v>-1.9521400000000001E-2</c:v>
                </c:pt>
                <c:pt idx="27733">
                  <c:v>-1.91016E-2</c:v>
                </c:pt>
                <c:pt idx="27734">
                  <c:v>-1.8649800000000001E-2</c:v>
                </c:pt>
                <c:pt idx="27735">
                  <c:v>-1.81674E-2</c:v>
                </c:pt>
                <c:pt idx="27736">
                  <c:v>-1.7656000000000002E-2</c:v>
                </c:pt>
                <c:pt idx="27737">
                  <c:v>-1.7118399999999999E-2</c:v>
                </c:pt>
                <c:pt idx="27738">
                  <c:v>-1.65574E-2</c:v>
                </c:pt>
                <c:pt idx="27739">
                  <c:v>-1.59755E-2</c:v>
                </c:pt>
                <c:pt idx="27740">
                  <c:v>-1.53746E-2</c:v>
                </c:pt>
                <c:pt idx="27741">
                  <c:v>-1.4756399999999999E-2</c:v>
                </c:pt>
                <c:pt idx="27742">
                  <c:v>-1.41224E-2</c:v>
                </c:pt>
                <c:pt idx="27743">
                  <c:v>-1.34739E-2</c:v>
                </c:pt>
                <c:pt idx="27744">
                  <c:v>-1.2812799999999999E-2</c:v>
                </c:pt>
                <c:pt idx="27745">
                  <c:v>-1.21417E-2</c:v>
                </c:pt>
                <c:pt idx="27746">
                  <c:v>-1.14635E-2</c:v>
                </c:pt>
                <c:pt idx="27747">
                  <c:v>-1.07803E-2</c:v>
                </c:pt>
                <c:pt idx="27748">
                  <c:v>-1.00943E-2</c:v>
                </c:pt>
                <c:pt idx="27749" formatCode="0.00E+00">
                  <c:v>-9.40765E-3</c:v>
                </c:pt>
                <c:pt idx="27750" formatCode="0.00E+00">
                  <c:v>-8.7232000000000004E-3</c:v>
                </c:pt>
                <c:pt idx="27751" formatCode="0.00E+00">
                  <c:v>-8.0436399999999995E-3</c:v>
                </c:pt>
                <c:pt idx="27752" formatCode="0.00E+00">
                  <c:v>-7.3715999999999999E-3</c:v>
                </c:pt>
                <c:pt idx="27753" formatCode="0.00E+00">
                  <c:v>-6.7097299999999997E-3</c:v>
                </c:pt>
                <c:pt idx="27754" formatCode="0.00E+00">
                  <c:v>-6.0605600000000004E-3</c:v>
                </c:pt>
                <c:pt idx="27755" formatCode="0.00E+00">
                  <c:v>-5.4261600000000002E-3</c:v>
                </c:pt>
                <c:pt idx="27756" formatCode="0.00E+00">
                  <c:v>-4.8082799999999998E-3</c:v>
                </c:pt>
                <c:pt idx="27757" formatCode="0.00E+00">
                  <c:v>-4.2088000000000004E-3</c:v>
                </c:pt>
                <c:pt idx="27758" formatCode="0.00E+00">
                  <c:v>-3.6296100000000001E-3</c:v>
                </c:pt>
                <c:pt idx="27759" formatCode="0.00E+00">
                  <c:v>-3.07253E-3</c:v>
                </c:pt>
                <c:pt idx="27760" formatCode="0.00E+00">
                  <c:v>-2.5394800000000002E-3</c:v>
                </c:pt>
                <c:pt idx="27761" formatCode="0.00E+00">
                  <c:v>-2.0322700000000001E-3</c:v>
                </c:pt>
                <c:pt idx="27762" formatCode="0.00E+00">
                  <c:v>-1.5525599999999999E-3</c:v>
                </c:pt>
                <c:pt idx="27763" formatCode="0.00E+00">
                  <c:v>-1.1019999999999999E-3</c:v>
                </c:pt>
                <c:pt idx="27764" formatCode="0.00E+00">
                  <c:v>-6.8223299999999997E-4</c:v>
                </c:pt>
                <c:pt idx="27765" formatCode="0.00E+00">
                  <c:v>-2.9485900000000002E-4</c:v>
                </c:pt>
                <c:pt idx="27766" formatCode="0.00E+00">
                  <c:v>5.86519E-5</c:v>
                </c:pt>
                <c:pt idx="27767" formatCode="0.00E+00">
                  <c:v>3.7687700000000002E-4</c:v>
                </c:pt>
                <c:pt idx="27768" formatCode="0.00E+00">
                  <c:v>6.5825200000000001E-4</c:v>
                </c:pt>
                <c:pt idx="27769" formatCode="0.00E+00">
                  <c:v>9.0107499999999999E-4</c:v>
                </c:pt>
                <c:pt idx="27770" formatCode="0.00E+00">
                  <c:v>1.1037499999999999E-3</c:v>
                </c:pt>
                <c:pt idx="27771" formatCode="0.00E+00">
                  <c:v>1.2650300000000001E-3</c:v>
                </c:pt>
                <c:pt idx="27772" formatCode="0.00E+00">
                  <c:v>1.3839900000000001E-3</c:v>
                </c:pt>
                <c:pt idx="27773" formatCode="0.00E+00">
                  <c:v>1.4597099999999999E-3</c:v>
                </c:pt>
                <c:pt idx="27774" formatCode="0.00E+00">
                  <c:v>1.4913999999999999E-3</c:v>
                </c:pt>
                <c:pt idx="27775" formatCode="0.00E+00">
                  <c:v>1.47869E-3</c:v>
                </c:pt>
                <c:pt idx="27776" formatCode="0.00E+00">
                  <c:v>1.42151E-3</c:v>
                </c:pt>
                <c:pt idx="27777" formatCode="0.00E+00">
                  <c:v>1.3196E-3</c:v>
                </c:pt>
                <c:pt idx="27778" formatCode="0.00E+00">
                  <c:v>1.17253E-3</c:v>
                </c:pt>
                <c:pt idx="27779" formatCode="0.00E+00">
                  <c:v>9.7971800000000008E-4</c:v>
                </c:pt>
                <c:pt idx="27780" formatCode="0.00E+00">
                  <c:v>7.4031599999999998E-4</c:v>
                </c:pt>
                <c:pt idx="27781" formatCode="0.00E+00">
                  <c:v>4.5348099999999999E-4</c:v>
                </c:pt>
                <c:pt idx="27782" formatCode="0.00E+00">
                  <c:v>1.18881E-4</c:v>
                </c:pt>
                <c:pt idx="27783" formatCode="0.00E+00">
                  <c:v>-2.6324200000000001E-4</c:v>
                </c:pt>
                <c:pt idx="27784" formatCode="0.00E+00">
                  <c:v>-6.9247199999999997E-4</c:v>
                </c:pt>
                <c:pt idx="27785" formatCode="0.00E+00">
                  <c:v>-1.16847E-3</c:v>
                </c:pt>
                <c:pt idx="27786" formatCode="0.00E+00">
                  <c:v>-1.69097E-3</c:v>
                </c:pt>
                <c:pt idx="27787" formatCode="0.00E+00">
                  <c:v>-2.2598200000000001E-3</c:v>
                </c:pt>
                <c:pt idx="27788" formatCode="0.00E+00">
                  <c:v>-2.8747999999999998E-3</c:v>
                </c:pt>
                <c:pt idx="27789" formatCode="0.00E+00">
                  <c:v>-3.53557E-3</c:v>
                </c:pt>
                <c:pt idx="27790" formatCode="0.00E+00">
                  <c:v>-4.2416099999999998E-3</c:v>
                </c:pt>
                <c:pt idx="27791" formatCode="0.00E+00">
                  <c:v>-4.9920600000000004E-3</c:v>
                </c:pt>
                <c:pt idx="27792" formatCode="0.00E+00">
                  <c:v>-5.7852900000000002E-3</c:v>
                </c:pt>
                <c:pt idx="27793" formatCode="0.00E+00">
                  <c:v>-6.6192500000000001E-3</c:v>
                </c:pt>
                <c:pt idx="27794" formatCode="0.00E+00">
                  <c:v>-7.49222E-3</c:v>
                </c:pt>
                <c:pt idx="27795" formatCode="0.00E+00">
                  <c:v>-8.4030300000000006E-3</c:v>
                </c:pt>
                <c:pt idx="27796" formatCode="0.00E+00">
                  <c:v>-9.3508099999999993E-3</c:v>
                </c:pt>
                <c:pt idx="27797">
                  <c:v>-1.03347E-2</c:v>
                </c:pt>
                <c:pt idx="27798">
                  <c:v>-1.13537E-2</c:v>
                </c:pt>
                <c:pt idx="27799">
                  <c:v>-1.24061E-2</c:v>
                </c:pt>
                <c:pt idx="27800">
                  <c:v>-1.34891E-2</c:v>
                </c:pt>
                <c:pt idx="27801">
                  <c:v>-1.45998E-2</c:v>
                </c:pt>
                <c:pt idx="27802">
                  <c:v>-1.5736099999999999E-2</c:v>
                </c:pt>
                <c:pt idx="27803">
                  <c:v>-1.6896600000000001E-2</c:v>
                </c:pt>
                <c:pt idx="27804">
                  <c:v>-1.8079100000000001E-2</c:v>
                </c:pt>
                <c:pt idx="27805">
                  <c:v>-1.92815E-2</c:v>
                </c:pt>
                <c:pt idx="27806">
                  <c:v>-2.0501800000000001E-2</c:v>
                </c:pt>
                <c:pt idx="27807">
                  <c:v>-2.1738299999999999E-2</c:v>
                </c:pt>
                <c:pt idx="27808">
                  <c:v>-2.2988600000000001E-2</c:v>
                </c:pt>
                <c:pt idx="27809">
                  <c:v>-2.4249900000000001E-2</c:v>
                </c:pt>
                <c:pt idx="27810">
                  <c:v>-2.5519900000000002E-2</c:v>
                </c:pt>
                <c:pt idx="27811">
                  <c:v>-2.6795800000000002E-2</c:v>
                </c:pt>
                <c:pt idx="27812">
                  <c:v>-2.8075300000000001E-2</c:v>
                </c:pt>
                <c:pt idx="27813">
                  <c:v>-2.9355599999999999E-2</c:v>
                </c:pt>
                <c:pt idx="27814">
                  <c:v>-3.0634499999999999E-2</c:v>
                </c:pt>
                <c:pt idx="27815">
                  <c:v>-3.1909699999999999E-2</c:v>
                </c:pt>
                <c:pt idx="27816">
                  <c:v>-3.3178600000000003E-2</c:v>
                </c:pt>
                <c:pt idx="27817">
                  <c:v>-3.4438999999999997E-2</c:v>
                </c:pt>
                <c:pt idx="27818">
                  <c:v>-3.5688200000000003E-2</c:v>
                </c:pt>
                <c:pt idx="27819">
                  <c:v>-3.6923400000000002E-2</c:v>
                </c:pt>
                <c:pt idx="27820">
                  <c:v>-3.8141700000000001E-2</c:v>
                </c:pt>
                <c:pt idx="27821">
                  <c:v>-3.9339800000000001E-2</c:v>
                </c:pt>
                <c:pt idx="27822">
                  <c:v>-4.0514799999999997E-2</c:v>
                </c:pt>
                <c:pt idx="27823">
                  <c:v>-4.1664199999999998E-2</c:v>
                </c:pt>
                <c:pt idx="27824">
                  <c:v>-4.27856E-2</c:v>
                </c:pt>
                <c:pt idx="27825">
                  <c:v>-4.38763E-2</c:v>
                </c:pt>
                <c:pt idx="27826">
                  <c:v>-4.4933599999999997E-2</c:v>
                </c:pt>
                <c:pt idx="27827">
                  <c:v>-4.59549E-2</c:v>
                </c:pt>
                <c:pt idx="27828">
                  <c:v>-4.6937E-2</c:v>
                </c:pt>
                <c:pt idx="27829">
                  <c:v>-4.78764E-2</c:v>
                </c:pt>
                <c:pt idx="27830">
                  <c:v>-4.8771299999999997E-2</c:v>
                </c:pt>
                <c:pt idx="27831">
                  <c:v>-4.9620299999999999E-2</c:v>
                </c:pt>
                <c:pt idx="27832">
                  <c:v>-5.04222E-2</c:v>
                </c:pt>
                <c:pt idx="27833">
                  <c:v>-5.1174799999999999E-2</c:v>
                </c:pt>
                <c:pt idx="27834">
                  <c:v>-5.18763E-2</c:v>
                </c:pt>
                <c:pt idx="27835">
                  <c:v>-5.2524899999999999E-2</c:v>
                </c:pt>
                <c:pt idx="27836">
                  <c:v>-5.3119300000000001E-2</c:v>
                </c:pt>
                <c:pt idx="27837">
                  <c:v>-5.3657299999999998E-2</c:v>
                </c:pt>
                <c:pt idx="27838">
                  <c:v>-5.4136700000000003E-2</c:v>
                </c:pt>
                <c:pt idx="27839">
                  <c:v>-5.4555699999999999E-2</c:v>
                </c:pt>
                <c:pt idx="27840">
                  <c:v>-5.4913099999999999E-2</c:v>
                </c:pt>
                <c:pt idx="27841">
                  <c:v>-5.5207699999999998E-2</c:v>
                </c:pt>
                <c:pt idx="27842">
                  <c:v>-5.5437899999999998E-2</c:v>
                </c:pt>
                <c:pt idx="27843">
                  <c:v>-5.5601999999999999E-2</c:v>
                </c:pt>
                <c:pt idx="27844">
                  <c:v>-5.56981E-2</c:v>
                </c:pt>
                <c:pt idx="27845">
                  <c:v>-5.5724500000000003E-2</c:v>
                </c:pt>
                <c:pt idx="27846">
                  <c:v>-5.5680300000000002E-2</c:v>
                </c:pt>
                <c:pt idx="27847">
                  <c:v>-5.5565900000000001E-2</c:v>
                </c:pt>
                <c:pt idx="27848">
                  <c:v>-5.5381300000000001E-2</c:v>
                </c:pt>
                <c:pt idx="27849">
                  <c:v>-5.5125899999999999E-2</c:v>
                </c:pt>
                <c:pt idx="27850">
                  <c:v>-5.47985E-2</c:v>
                </c:pt>
                <c:pt idx="27851">
                  <c:v>-5.4397800000000003E-2</c:v>
                </c:pt>
                <c:pt idx="27852">
                  <c:v>-5.3923199999999998E-2</c:v>
                </c:pt>
                <c:pt idx="27853">
                  <c:v>-5.3374600000000001E-2</c:v>
                </c:pt>
                <c:pt idx="27854">
                  <c:v>-5.2751899999999997E-2</c:v>
                </c:pt>
                <c:pt idx="27855">
                  <c:v>-5.2055200000000003E-2</c:v>
                </c:pt>
                <c:pt idx="27856">
                  <c:v>-5.1284900000000001E-2</c:v>
                </c:pt>
                <c:pt idx="27857">
                  <c:v>-5.0441600000000003E-2</c:v>
                </c:pt>
                <c:pt idx="27858">
                  <c:v>-4.9526000000000001E-2</c:v>
                </c:pt>
                <c:pt idx="27859">
                  <c:v>-4.8538999999999999E-2</c:v>
                </c:pt>
                <c:pt idx="27860">
                  <c:v>-4.7481599999999999E-2</c:v>
                </c:pt>
                <c:pt idx="27861">
                  <c:v>-4.63545E-2</c:v>
                </c:pt>
                <c:pt idx="27862">
                  <c:v>-4.5158299999999998E-2</c:v>
                </c:pt>
                <c:pt idx="27863">
                  <c:v>-4.3894200000000001E-2</c:v>
                </c:pt>
                <c:pt idx="27864">
                  <c:v>-4.25636E-2</c:v>
                </c:pt>
                <c:pt idx="27865">
                  <c:v>-4.1168099999999999E-2</c:v>
                </c:pt>
                <c:pt idx="27866">
                  <c:v>-3.97092E-2</c:v>
                </c:pt>
                <c:pt idx="27867">
                  <c:v>-3.8188699999999999E-2</c:v>
                </c:pt>
                <c:pt idx="27868">
                  <c:v>-3.6608099999999998E-2</c:v>
                </c:pt>
                <c:pt idx="27869">
                  <c:v>-3.4969E-2</c:v>
                </c:pt>
                <c:pt idx="27870">
                  <c:v>-3.3272900000000001E-2</c:v>
                </c:pt>
                <c:pt idx="27871">
                  <c:v>-3.1521399999999998E-2</c:v>
                </c:pt>
                <c:pt idx="27872">
                  <c:v>-2.9716599999999999E-2</c:v>
                </c:pt>
                <c:pt idx="27873">
                  <c:v>-2.7860800000000002E-2</c:v>
                </c:pt>
                <c:pt idx="27874">
                  <c:v>-2.59566E-2</c:v>
                </c:pt>
                <c:pt idx="27875">
                  <c:v>-2.4006E-2</c:v>
                </c:pt>
                <c:pt idx="27876">
                  <c:v>-2.2011800000000002E-2</c:v>
                </c:pt>
                <c:pt idx="27877">
                  <c:v>-1.9976299999999999E-2</c:v>
                </c:pt>
                <c:pt idx="27878">
                  <c:v>-1.7901199999999999E-2</c:v>
                </c:pt>
                <c:pt idx="27879">
                  <c:v>-1.5788300000000002E-2</c:v>
                </c:pt>
                <c:pt idx="27880">
                  <c:v>-1.3640299999999999E-2</c:v>
                </c:pt>
                <c:pt idx="27881">
                  <c:v>-1.1460700000000001E-2</c:v>
                </c:pt>
                <c:pt idx="27882" formatCode="0.00E+00">
                  <c:v>-9.2531799999999997E-3</c:v>
                </c:pt>
                <c:pt idx="27883" formatCode="0.00E+00">
                  <c:v>-7.0207400000000001E-3</c:v>
                </c:pt>
                <c:pt idx="27884" formatCode="0.00E+00">
                  <c:v>-4.7665199999999998E-3</c:v>
                </c:pt>
                <c:pt idx="27885" formatCode="0.00E+00">
                  <c:v>-2.4937499999999999E-3</c:v>
                </c:pt>
                <c:pt idx="27886" formatCode="0.00E+00">
                  <c:v>-2.05644E-4</c:v>
                </c:pt>
                <c:pt idx="27887" formatCode="0.00E+00">
                  <c:v>2.0948300000000002E-3</c:v>
                </c:pt>
                <c:pt idx="27888" formatCode="0.00E+00">
                  <c:v>4.4050499999999998E-3</c:v>
                </c:pt>
                <c:pt idx="27889" formatCode="0.00E+00">
                  <c:v>6.7222599999999999E-3</c:v>
                </c:pt>
                <c:pt idx="27890" formatCode="0.00E+00">
                  <c:v>9.0430400000000005E-3</c:v>
                </c:pt>
                <c:pt idx="27891">
                  <c:v>1.13636E-2</c:v>
                </c:pt>
                <c:pt idx="27892">
                  <c:v>1.3680100000000001E-2</c:v>
                </c:pt>
                <c:pt idx="27893">
                  <c:v>1.5989199999999999E-2</c:v>
                </c:pt>
                <c:pt idx="27894">
                  <c:v>1.82877E-2</c:v>
                </c:pt>
                <c:pt idx="27895">
                  <c:v>2.0572300000000002E-2</c:v>
                </c:pt>
                <c:pt idx="27896">
                  <c:v>2.2839700000000001E-2</c:v>
                </c:pt>
                <c:pt idx="27897">
                  <c:v>2.5086399999999998E-2</c:v>
                </c:pt>
                <c:pt idx="27898">
                  <c:v>2.7308700000000002E-2</c:v>
                </c:pt>
                <c:pt idx="27899">
                  <c:v>2.9503000000000001E-2</c:v>
                </c:pt>
                <c:pt idx="27900">
                  <c:v>3.1666100000000003E-2</c:v>
                </c:pt>
                <c:pt idx="27901">
                  <c:v>3.3794600000000001E-2</c:v>
                </c:pt>
                <c:pt idx="27902">
                  <c:v>3.5885599999999997E-2</c:v>
                </c:pt>
                <c:pt idx="27903">
                  <c:v>3.7936200000000003E-2</c:v>
                </c:pt>
                <c:pt idx="27904">
                  <c:v>3.9943300000000001E-2</c:v>
                </c:pt>
                <c:pt idx="27905">
                  <c:v>4.1904200000000003E-2</c:v>
                </c:pt>
                <c:pt idx="27906">
                  <c:v>4.3816399999999998E-2</c:v>
                </c:pt>
                <c:pt idx="27907">
                  <c:v>4.5677299999999997E-2</c:v>
                </c:pt>
                <c:pt idx="27908">
                  <c:v>4.7483699999999997E-2</c:v>
                </c:pt>
                <c:pt idx="27909">
                  <c:v>4.9232600000000001E-2</c:v>
                </c:pt>
                <c:pt idx="27910">
                  <c:v>5.0921000000000001E-2</c:v>
                </c:pt>
                <c:pt idx="27911">
                  <c:v>5.2546500000000003E-2</c:v>
                </c:pt>
                <c:pt idx="27912">
                  <c:v>5.4106799999999997E-2</c:v>
                </c:pt>
                <c:pt idx="27913">
                  <c:v>5.5599599999999999E-2</c:v>
                </c:pt>
                <c:pt idx="27914">
                  <c:v>5.7022200000000002E-2</c:v>
                </c:pt>
                <c:pt idx="27915">
                  <c:v>5.8372E-2</c:v>
                </c:pt>
                <c:pt idx="27916">
                  <c:v>5.9646400000000002E-2</c:v>
                </c:pt>
                <c:pt idx="27917">
                  <c:v>6.0843399999999999E-2</c:v>
                </c:pt>
                <c:pt idx="27918">
                  <c:v>6.1961000000000002E-2</c:v>
                </c:pt>
                <c:pt idx="27919">
                  <c:v>6.2997200000000003E-2</c:v>
                </c:pt>
                <c:pt idx="27920">
                  <c:v>6.3950499999999993E-2</c:v>
                </c:pt>
                <c:pt idx="27921">
                  <c:v>6.4819399999999999E-2</c:v>
                </c:pt>
                <c:pt idx="27922">
                  <c:v>6.5602300000000002E-2</c:v>
                </c:pt>
                <c:pt idx="27923">
                  <c:v>6.6297999999999996E-2</c:v>
                </c:pt>
                <c:pt idx="27924">
                  <c:v>6.6905000000000006E-2</c:v>
                </c:pt>
                <c:pt idx="27925">
                  <c:v>6.7422700000000002E-2</c:v>
                </c:pt>
                <c:pt idx="27926">
                  <c:v>6.7850300000000002E-2</c:v>
                </c:pt>
                <c:pt idx="27927">
                  <c:v>6.8187399999999995E-2</c:v>
                </c:pt>
                <c:pt idx="27928">
                  <c:v>6.8433300000000002E-2</c:v>
                </c:pt>
                <c:pt idx="27929">
                  <c:v>6.8587700000000001E-2</c:v>
                </c:pt>
                <c:pt idx="27930">
                  <c:v>6.8650600000000006E-2</c:v>
                </c:pt>
                <c:pt idx="27931">
                  <c:v>6.8622100000000005E-2</c:v>
                </c:pt>
                <c:pt idx="27932">
                  <c:v>6.8502199999999999E-2</c:v>
                </c:pt>
                <c:pt idx="27933">
                  <c:v>6.8291099999999993E-2</c:v>
                </c:pt>
                <c:pt idx="27934">
                  <c:v>6.79892E-2</c:v>
                </c:pt>
                <c:pt idx="27935">
                  <c:v>6.7596600000000007E-2</c:v>
                </c:pt>
                <c:pt idx="27936">
                  <c:v>6.7113500000000006E-2</c:v>
                </c:pt>
                <c:pt idx="27937">
                  <c:v>6.6540199999999994E-2</c:v>
                </c:pt>
                <c:pt idx="27938">
                  <c:v>6.5877500000000005E-2</c:v>
                </c:pt>
                <c:pt idx="27939">
                  <c:v>6.5126500000000004E-2</c:v>
                </c:pt>
                <c:pt idx="27940">
                  <c:v>6.4288100000000001E-2</c:v>
                </c:pt>
                <c:pt idx="27941">
                  <c:v>6.3363199999999995E-2</c:v>
                </c:pt>
                <c:pt idx="27942">
                  <c:v>6.23528E-2</c:v>
                </c:pt>
                <c:pt idx="27943">
                  <c:v>6.1258100000000003E-2</c:v>
                </c:pt>
                <c:pt idx="27944">
                  <c:v>6.0080700000000001E-2</c:v>
                </c:pt>
                <c:pt idx="27945">
                  <c:v>5.8821900000000003E-2</c:v>
                </c:pt>
                <c:pt idx="27946">
                  <c:v>5.7482900000000003E-2</c:v>
                </c:pt>
                <c:pt idx="27947">
                  <c:v>5.6065299999999998E-2</c:v>
                </c:pt>
                <c:pt idx="27948">
                  <c:v>5.4570899999999999E-2</c:v>
                </c:pt>
                <c:pt idx="27949">
                  <c:v>5.30015E-2</c:v>
                </c:pt>
                <c:pt idx="27950">
                  <c:v>5.1359099999999998E-2</c:v>
                </c:pt>
                <c:pt idx="27951">
                  <c:v>4.96459E-2</c:v>
                </c:pt>
                <c:pt idx="27952">
                  <c:v>4.7864400000000001E-2</c:v>
                </c:pt>
                <c:pt idx="27953">
                  <c:v>4.60174E-2</c:v>
                </c:pt>
                <c:pt idx="27954">
                  <c:v>4.4107800000000003E-2</c:v>
                </c:pt>
                <c:pt idx="27955">
                  <c:v>4.2138399999999999E-2</c:v>
                </c:pt>
                <c:pt idx="27956">
                  <c:v>4.0112099999999998E-2</c:v>
                </c:pt>
                <c:pt idx="27957">
                  <c:v>3.80319E-2</c:v>
                </c:pt>
                <c:pt idx="27958">
                  <c:v>3.5900899999999999E-2</c:v>
                </c:pt>
                <c:pt idx="27959">
                  <c:v>3.3721899999999999E-2</c:v>
                </c:pt>
                <c:pt idx="27960">
                  <c:v>3.1497999999999998E-2</c:v>
                </c:pt>
                <c:pt idx="27961">
                  <c:v>2.9232500000000002E-2</c:v>
                </c:pt>
                <c:pt idx="27962">
                  <c:v>2.6928500000000001E-2</c:v>
                </c:pt>
                <c:pt idx="27963">
                  <c:v>2.4589199999999999E-2</c:v>
                </c:pt>
                <c:pt idx="27964">
                  <c:v>2.22177E-2</c:v>
                </c:pt>
                <c:pt idx="27965">
                  <c:v>1.9817100000000001E-2</c:v>
                </c:pt>
                <c:pt idx="27966">
                  <c:v>1.7390200000000001E-2</c:v>
                </c:pt>
                <c:pt idx="27967">
                  <c:v>1.49398E-2</c:v>
                </c:pt>
                <c:pt idx="27968">
                  <c:v>1.24688E-2</c:v>
                </c:pt>
                <c:pt idx="27969" formatCode="0.00E+00">
                  <c:v>9.9806099999999991E-3</c:v>
                </c:pt>
                <c:pt idx="27970" formatCode="0.00E+00">
                  <c:v>7.4785399999999997E-3</c:v>
                </c:pt>
                <c:pt idx="27971" formatCode="0.00E+00">
                  <c:v>4.9661799999999997E-3</c:v>
                </c:pt>
                <c:pt idx="27972" formatCode="0.00E+00">
                  <c:v>2.4470799999999999E-3</c:v>
                </c:pt>
                <c:pt idx="27973" formatCode="0.00E+00">
                  <c:v>-7.5272900000000002E-5</c:v>
                </c:pt>
                <c:pt idx="27974" formatCode="0.00E+00">
                  <c:v>-2.5971900000000001E-3</c:v>
                </c:pt>
                <c:pt idx="27975" formatCode="0.00E+00">
                  <c:v>-5.1151199999999999E-3</c:v>
                </c:pt>
                <c:pt idx="27976" formatCode="0.00E+00">
                  <c:v>-7.6257900000000003E-3</c:v>
                </c:pt>
                <c:pt idx="27977">
                  <c:v>-1.0126E-2</c:v>
                </c:pt>
                <c:pt idx="27978">
                  <c:v>-1.26125E-2</c:v>
                </c:pt>
                <c:pt idx="27979">
                  <c:v>-1.5081900000000001E-2</c:v>
                </c:pt>
                <c:pt idx="27980">
                  <c:v>-1.75307E-2</c:v>
                </c:pt>
                <c:pt idx="27981">
                  <c:v>-1.9955400000000002E-2</c:v>
                </c:pt>
                <c:pt idx="27982">
                  <c:v>-2.23527E-2</c:v>
                </c:pt>
                <c:pt idx="27983">
                  <c:v>-2.4719600000000001E-2</c:v>
                </c:pt>
                <c:pt idx="27984">
                  <c:v>-2.7050000000000001E-2</c:v>
                </c:pt>
                <c:pt idx="27985">
                  <c:v>-2.93391E-2</c:v>
                </c:pt>
                <c:pt idx="27986">
                  <c:v>-3.1587200000000003E-2</c:v>
                </c:pt>
                <c:pt idx="27987">
                  <c:v>-3.3793900000000002E-2</c:v>
                </c:pt>
                <c:pt idx="27988">
                  <c:v>-3.59545E-2</c:v>
                </c:pt>
                <c:pt idx="27989">
                  <c:v>-3.8065700000000001E-2</c:v>
                </c:pt>
                <c:pt idx="27990">
                  <c:v>-4.0125800000000003E-2</c:v>
                </c:pt>
                <c:pt idx="27991">
                  <c:v>-4.2132700000000002E-2</c:v>
                </c:pt>
                <c:pt idx="27992">
                  <c:v>-4.4083600000000001E-2</c:v>
                </c:pt>
                <c:pt idx="27993">
                  <c:v>-4.5975599999999998E-2</c:v>
                </c:pt>
                <c:pt idx="27994">
                  <c:v>-4.7806300000000003E-2</c:v>
                </c:pt>
                <c:pt idx="27995">
                  <c:v>-4.9573300000000001E-2</c:v>
                </c:pt>
                <c:pt idx="27996">
                  <c:v>-5.1275099999999997E-2</c:v>
                </c:pt>
                <c:pt idx="27997">
                  <c:v>-5.2909999999999999E-2</c:v>
                </c:pt>
                <c:pt idx="27998">
                  <c:v>-5.4476299999999998E-2</c:v>
                </c:pt>
                <c:pt idx="27999">
                  <c:v>-5.59722E-2</c:v>
                </c:pt>
                <c:pt idx="28000">
                  <c:v>-5.7396599999999999E-2</c:v>
                </c:pt>
                <c:pt idx="28001">
                  <c:v>-5.8748300000000003E-2</c:v>
                </c:pt>
                <c:pt idx="28002">
                  <c:v>-6.0026000000000003E-2</c:v>
                </c:pt>
                <c:pt idx="28003">
                  <c:v>-6.1228200000000003E-2</c:v>
                </c:pt>
                <c:pt idx="28004">
                  <c:v>-6.2353600000000002E-2</c:v>
                </c:pt>
                <c:pt idx="28005">
                  <c:v>-6.3400999999999999E-2</c:v>
                </c:pt>
                <c:pt idx="28006">
                  <c:v>-6.4368999999999996E-2</c:v>
                </c:pt>
                <c:pt idx="28007">
                  <c:v>-6.5256499999999995E-2</c:v>
                </c:pt>
                <c:pt idx="28008">
                  <c:v>-6.6062599999999999E-2</c:v>
                </c:pt>
                <c:pt idx="28009">
                  <c:v>-6.6786600000000002E-2</c:v>
                </c:pt>
                <c:pt idx="28010">
                  <c:v>-6.7427699999999993E-2</c:v>
                </c:pt>
                <c:pt idx="28011">
                  <c:v>-6.7985500000000004E-2</c:v>
                </c:pt>
                <c:pt idx="28012">
                  <c:v>-6.8459999999999993E-2</c:v>
                </c:pt>
                <c:pt idx="28013">
                  <c:v>-6.8850999999999996E-2</c:v>
                </c:pt>
                <c:pt idx="28014">
                  <c:v>-6.9158200000000003E-2</c:v>
                </c:pt>
                <c:pt idx="28015">
                  <c:v>-6.9381899999999996E-2</c:v>
                </c:pt>
                <c:pt idx="28016">
                  <c:v>-6.9522299999999995E-2</c:v>
                </c:pt>
                <c:pt idx="28017">
                  <c:v>-6.9580400000000001E-2</c:v>
                </c:pt>
                <c:pt idx="28018">
                  <c:v>-6.9556999999999994E-2</c:v>
                </c:pt>
                <c:pt idx="28019">
                  <c:v>-6.9452799999999995E-2</c:v>
                </c:pt>
                <c:pt idx="28020">
                  <c:v>-6.9268700000000002E-2</c:v>
                </c:pt>
                <c:pt idx="28021">
                  <c:v>-6.9005800000000006E-2</c:v>
                </c:pt>
                <c:pt idx="28022">
                  <c:v>-6.8665100000000007E-2</c:v>
                </c:pt>
                <c:pt idx="28023">
                  <c:v>-6.8247699999999994E-2</c:v>
                </c:pt>
                <c:pt idx="28024">
                  <c:v>-6.7754499999999995E-2</c:v>
                </c:pt>
                <c:pt idx="28025">
                  <c:v>-6.7186700000000002E-2</c:v>
                </c:pt>
                <c:pt idx="28026">
                  <c:v>-6.6545900000000005E-2</c:v>
                </c:pt>
                <c:pt idx="28027">
                  <c:v>-6.5833900000000001E-2</c:v>
                </c:pt>
                <c:pt idx="28028">
                  <c:v>-6.5052299999999993E-2</c:v>
                </c:pt>
                <c:pt idx="28029">
                  <c:v>-6.4202599999999999E-2</c:v>
                </c:pt>
                <c:pt idx="28030">
                  <c:v>-6.3286400000000007E-2</c:v>
                </c:pt>
                <c:pt idx="28031">
                  <c:v>-6.2305399999999997E-2</c:v>
                </c:pt>
                <c:pt idx="28032">
                  <c:v>-6.1261999999999997E-2</c:v>
                </c:pt>
                <c:pt idx="28033">
                  <c:v>-6.0158000000000003E-2</c:v>
                </c:pt>
                <c:pt idx="28034">
                  <c:v>-5.8992500000000003E-2</c:v>
                </c:pt>
                <c:pt idx="28035">
                  <c:v>-5.7765700000000003E-2</c:v>
                </c:pt>
                <c:pt idx="28036">
                  <c:v>-5.6482999999999998E-2</c:v>
                </c:pt>
                <c:pt idx="28037">
                  <c:v>-5.5149299999999998E-2</c:v>
                </c:pt>
                <c:pt idx="28038">
                  <c:v>-5.3765199999999999E-2</c:v>
                </c:pt>
                <c:pt idx="28039">
                  <c:v>-5.2332900000000002E-2</c:v>
                </c:pt>
                <c:pt idx="28040">
                  <c:v>-5.0855999999999998E-2</c:v>
                </c:pt>
                <c:pt idx="28041">
                  <c:v>-4.9337699999999998E-2</c:v>
                </c:pt>
                <c:pt idx="28042">
                  <c:v>-4.7780099999999999E-2</c:v>
                </c:pt>
                <c:pt idx="28043">
                  <c:v>-4.6185499999999997E-2</c:v>
                </c:pt>
                <c:pt idx="28044">
                  <c:v>-4.45563E-2</c:v>
                </c:pt>
                <c:pt idx="28045">
                  <c:v>-4.2895000000000003E-2</c:v>
                </c:pt>
                <c:pt idx="28046">
                  <c:v>-4.1204400000000002E-2</c:v>
                </c:pt>
                <c:pt idx="28047">
                  <c:v>-3.9487399999999999E-2</c:v>
                </c:pt>
                <c:pt idx="28048">
                  <c:v>-3.7747000000000003E-2</c:v>
                </c:pt>
                <c:pt idx="28049">
                  <c:v>-3.59861E-2</c:v>
                </c:pt>
                <c:pt idx="28050">
                  <c:v>-3.4207399999999999E-2</c:v>
                </c:pt>
                <c:pt idx="28051">
                  <c:v>-3.2413499999999998E-2</c:v>
                </c:pt>
                <c:pt idx="28052">
                  <c:v>-3.0607100000000002E-2</c:v>
                </c:pt>
                <c:pt idx="28053">
                  <c:v>-2.8791199999999999E-2</c:v>
                </c:pt>
                <c:pt idx="28054">
                  <c:v>-2.6968599999999999E-2</c:v>
                </c:pt>
                <c:pt idx="28055">
                  <c:v>-2.5141899999999998E-2</c:v>
                </c:pt>
                <c:pt idx="28056">
                  <c:v>-2.33136E-2</c:v>
                </c:pt>
                <c:pt idx="28057">
                  <c:v>-2.1486499999999999E-2</c:v>
                </c:pt>
                <c:pt idx="28058">
                  <c:v>-1.9662800000000001E-2</c:v>
                </c:pt>
                <c:pt idx="28059">
                  <c:v>-1.7844800000000001E-2</c:v>
                </c:pt>
                <c:pt idx="28060">
                  <c:v>-1.60346E-2</c:v>
                </c:pt>
                <c:pt idx="28061">
                  <c:v>-1.42349E-2</c:v>
                </c:pt>
                <c:pt idx="28062">
                  <c:v>-1.2448600000000001E-2</c:v>
                </c:pt>
                <c:pt idx="28063">
                  <c:v>-1.06783E-2</c:v>
                </c:pt>
                <c:pt idx="28064" formatCode="0.00E+00">
                  <c:v>-8.9262899999999999E-3</c:v>
                </c:pt>
                <c:pt idx="28065" formatCode="0.00E+00">
                  <c:v>-7.1945100000000003E-3</c:v>
                </c:pt>
                <c:pt idx="28066" formatCode="0.00E+00">
                  <c:v>-5.4848299999999996E-3</c:v>
                </c:pt>
                <c:pt idx="28067" formatCode="0.00E+00">
                  <c:v>-3.7992E-3</c:v>
                </c:pt>
                <c:pt idx="28068" formatCode="0.00E+00">
                  <c:v>-2.1397500000000002E-3</c:v>
                </c:pt>
                <c:pt idx="28069" formatCode="0.00E+00">
                  <c:v>-5.0861400000000001E-4</c:v>
                </c:pt>
                <c:pt idx="28070" formatCode="0.00E+00">
                  <c:v>1.09198E-3</c:v>
                </c:pt>
                <c:pt idx="28071" formatCode="0.00E+00">
                  <c:v>2.6599000000000002E-3</c:v>
                </c:pt>
                <c:pt idx="28072" formatCode="0.00E+00">
                  <c:v>4.1931700000000004E-3</c:v>
                </c:pt>
                <c:pt idx="28073" formatCode="0.00E+00">
                  <c:v>5.6900700000000002E-3</c:v>
                </c:pt>
                <c:pt idx="28074" formatCode="0.00E+00">
                  <c:v>7.14914E-3</c:v>
                </c:pt>
                <c:pt idx="28075" formatCode="0.00E+00">
                  <c:v>8.5689300000000006E-3</c:v>
                </c:pt>
                <c:pt idx="28076" formatCode="0.00E+00">
                  <c:v>9.9479000000000008E-3</c:v>
                </c:pt>
                <c:pt idx="28077">
                  <c:v>1.12847E-2</c:v>
                </c:pt>
                <c:pt idx="28078">
                  <c:v>1.25784E-2</c:v>
                </c:pt>
                <c:pt idx="28079">
                  <c:v>1.3828099999999999E-2</c:v>
                </c:pt>
                <c:pt idx="28080">
                  <c:v>1.50327E-2</c:v>
                </c:pt>
                <c:pt idx="28081">
                  <c:v>1.6191400000000002E-2</c:v>
                </c:pt>
                <c:pt idx="28082">
                  <c:v>1.7302999999999999E-2</c:v>
                </c:pt>
                <c:pt idx="28083">
                  <c:v>1.8366899999999999E-2</c:v>
                </c:pt>
                <c:pt idx="28084">
                  <c:v>1.93826E-2</c:v>
                </c:pt>
                <c:pt idx="28085">
                  <c:v>2.0349599999999999E-2</c:v>
                </c:pt>
                <c:pt idx="28086">
                  <c:v>2.12672E-2</c:v>
                </c:pt>
                <c:pt idx="28087">
                  <c:v>2.21348E-2</c:v>
                </c:pt>
                <c:pt idx="28088">
                  <c:v>2.2951900000000001E-2</c:v>
                </c:pt>
                <c:pt idx="28089">
                  <c:v>2.3718300000000001E-2</c:v>
                </c:pt>
                <c:pt idx="28090">
                  <c:v>2.4433900000000001E-2</c:v>
                </c:pt>
                <c:pt idx="28091">
                  <c:v>2.5098499999999999E-2</c:v>
                </c:pt>
                <c:pt idx="28092">
                  <c:v>2.57123E-2</c:v>
                </c:pt>
                <c:pt idx="28093">
                  <c:v>2.6275300000000001E-2</c:v>
                </c:pt>
                <c:pt idx="28094">
                  <c:v>2.6787999999999999E-2</c:v>
                </c:pt>
                <c:pt idx="28095">
                  <c:v>2.72511E-2</c:v>
                </c:pt>
                <c:pt idx="28096">
                  <c:v>2.7664999999999999E-2</c:v>
                </c:pt>
                <c:pt idx="28097">
                  <c:v>2.8030200000000002E-2</c:v>
                </c:pt>
                <c:pt idx="28098">
                  <c:v>2.83471E-2</c:v>
                </c:pt>
                <c:pt idx="28099">
                  <c:v>2.8616200000000001E-2</c:v>
                </c:pt>
                <c:pt idx="28100">
                  <c:v>2.88385E-2</c:v>
                </c:pt>
                <c:pt idx="28101">
                  <c:v>2.9015200000000001E-2</c:v>
                </c:pt>
                <c:pt idx="28102">
                  <c:v>2.91475E-2</c:v>
                </c:pt>
                <c:pt idx="28103">
                  <c:v>2.9236399999999999E-2</c:v>
                </c:pt>
                <c:pt idx="28104">
                  <c:v>2.9282699999999998E-2</c:v>
                </c:pt>
                <c:pt idx="28105">
                  <c:v>2.9287500000000001E-2</c:v>
                </c:pt>
                <c:pt idx="28106">
                  <c:v>2.9252E-2</c:v>
                </c:pt>
                <c:pt idx="28107">
                  <c:v>2.91773E-2</c:v>
                </c:pt>
                <c:pt idx="28108">
                  <c:v>2.9064900000000001E-2</c:v>
                </c:pt>
                <c:pt idx="28109">
                  <c:v>2.89167E-2</c:v>
                </c:pt>
                <c:pt idx="28110">
                  <c:v>2.8733999999999999E-2</c:v>
                </c:pt>
                <c:pt idx="28111">
                  <c:v>2.8517899999999999E-2</c:v>
                </c:pt>
                <c:pt idx="28112">
                  <c:v>2.8269200000000001E-2</c:v>
                </c:pt>
                <c:pt idx="28113">
                  <c:v>2.7989400000000001E-2</c:v>
                </c:pt>
                <c:pt idx="28114">
                  <c:v>2.768E-2</c:v>
                </c:pt>
                <c:pt idx="28115">
                  <c:v>2.73429E-2</c:v>
                </c:pt>
                <c:pt idx="28116">
                  <c:v>2.6979900000000001E-2</c:v>
                </c:pt>
                <c:pt idx="28117">
                  <c:v>2.6592600000000001E-2</c:v>
                </c:pt>
                <c:pt idx="28118">
                  <c:v>2.6182899999999999E-2</c:v>
                </c:pt>
                <c:pt idx="28119">
                  <c:v>2.5752299999999999E-2</c:v>
                </c:pt>
                <c:pt idx="28120">
                  <c:v>2.5302700000000001E-2</c:v>
                </c:pt>
                <c:pt idx="28121">
                  <c:v>2.48355E-2</c:v>
                </c:pt>
                <c:pt idx="28122">
                  <c:v>2.4352499999999999E-2</c:v>
                </c:pt>
                <c:pt idx="28123">
                  <c:v>2.38552E-2</c:v>
                </c:pt>
                <c:pt idx="28124">
                  <c:v>2.3345500000000002E-2</c:v>
                </c:pt>
                <c:pt idx="28125">
                  <c:v>2.2825399999999999E-2</c:v>
                </c:pt>
                <c:pt idx="28126">
                  <c:v>2.2296400000000001E-2</c:v>
                </c:pt>
                <c:pt idx="28127">
                  <c:v>2.17603E-2</c:v>
                </c:pt>
                <c:pt idx="28128">
                  <c:v>2.1219100000000001E-2</c:v>
                </c:pt>
                <c:pt idx="28129">
                  <c:v>2.0674600000000001E-2</c:v>
                </c:pt>
                <c:pt idx="28130">
                  <c:v>2.01286E-2</c:v>
                </c:pt>
                <c:pt idx="28131">
                  <c:v>1.9582700000000001E-2</c:v>
                </c:pt>
                <c:pt idx="28132">
                  <c:v>1.90384E-2</c:v>
                </c:pt>
                <c:pt idx="28133">
                  <c:v>1.8497199999999998E-2</c:v>
                </c:pt>
                <c:pt idx="28134">
                  <c:v>1.7960799999999999E-2</c:v>
                </c:pt>
                <c:pt idx="28135">
                  <c:v>1.7430600000000001E-2</c:v>
                </c:pt>
                <c:pt idx="28136">
                  <c:v>1.6907999999999999E-2</c:v>
                </c:pt>
                <c:pt idx="28137">
                  <c:v>1.6394300000000001E-2</c:v>
                </c:pt>
                <c:pt idx="28138">
                  <c:v>1.5891200000000001E-2</c:v>
                </c:pt>
                <c:pt idx="28139">
                  <c:v>1.5399899999999999E-2</c:v>
                </c:pt>
                <c:pt idx="28140">
                  <c:v>1.49219E-2</c:v>
                </c:pt>
                <c:pt idx="28141">
                  <c:v>1.4458199999999999E-2</c:v>
                </c:pt>
                <c:pt idx="28142">
                  <c:v>1.40099E-2</c:v>
                </c:pt>
                <c:pt idx="28143">
                  <c:v>1.3577799999999999E-2</c:v>
                </c:pt>
                <c:pt idx="28144">
                  <c:v>1.31632E-2</c:v>
                </c:pt>
                <c:pt idx="28145">
                  <c:v>1.27671E-2</c:v>
                </c:pt>
                <c:pt idx="28146">
                  <c:v>1.23905E-2</c:v>
                </c:pt>
                <c:pt idx="28147">
                  <c:v>1.20343E-2</c:v>
                </c:pt>
                <c:pt idx="28148">
                  <c:v>1.1699299999999999E-2</c:v>
                </c:pt>
                <c:pt idx="28149">
                  <c:v>1.13861E-2</c:v>
                </c:pt>
                <c:pt idx="28150">
                  <c:v>1.1095300000000001E-2</c:v>
                </c:pt>
                <c:pt idx="28151">
                  <c:v>1.0827700000000001E-2</c:v>
                </c:pt>
                <c:pt idx="28152">
                  <c:v>1.05839E-2</c:v>
                </c:pt>
                <c:pt idx="28153">
                  <c:v>1.0364099999999999E-2</c:v>
                </c:pt>
                <c:pt idx="28154">
                  <c:v>1.01686E-2</c:v>
                </c:pt>
                <c:pt idx="28155" formatCode="0.00E+00">
                  <c:v>9.9978900000000006E-3</c:v>
                </c:pt>
                <c:pt idx="28156" formatCode="0.00E+00">
                  <c:v>9.8521300000000006E-3</c:v>
                </c:pt>
                <c:pt idx="28157" formatCode="0.00E+00">
                  <c:v>9.7315800000000001E-3</c:v>
                </c:pt>
                <c:pt idx="28158" formatCode="0.00E+00">
                  <c:v>9.6363400000000002E-3</c:v>
                </c:pt>
                <c:pt idx="28159" formatCode="0.00E+00">
                  <c:v>9.5663299999999996E-3</c:v>
                </c:pt>
                <c:pt idx="28160" formatCode="0.00E+00">
                  <c:v>9.5213099999999998E-3</c:v>
                </c:pt>
                <c:pt idx="28161" formatCode="0.00E+00">
                  <c:v>9.5009799999999991E-3</c:v>
                </c:pt>
                <c:pt idx="28162" formatCode="0.00E+00">
                  <c:v>9.5049899999999996E-3</c:v>
                </c:pt>
                <c:pt idx="28163" formatCode="0.00E+00">
                  <c:v>9.5329899999999999E-3</c:v>
                </c:pt>
                <c:pt idx="28164" formatCode="0.00E+00">
                  <c:v>9.5845300000000008E-3</c:v>
                </c:pt>
                <c:pt idx="28165" formatCode="0.00E+00">
                  <c:v>9.6591400000000001E-3</c:v>
                </c:pt>
                <c:pt idx="28166" formatCode="0.00E+00">
                  <c:v>9.7562399999999994E-3</c:v>
                </c:pt>
                <c:pt idx="28167" formatCode="0.00E+00">
                  <c:v>9.8751599999999991E-3</c:v>
                </c:pt>
                <c:pt idx="28168">
                  <c:v>1.00153E-2</c:v>
                </c:pt>
                <c:pt idx="28169">
                  <c:v>1.0175999999999999E-2</c:v>
                </c:pt>
                <c:pt idx="28170">
                  <c:v>1.0356499999999999E-2</c:v>
                </c:pt>
                <c:pt idx="28171">
                  <c:v>1.0555999999999999E-2</c:v>
                </c:pt>
                <c:pt idx="28172">
                  <c:v>1.07735E-2</c:v>
                </c:pt>
                <c:pt idx="28173">
                  <c:v>1.1008E-2</c:v>
                </c:pt>
                <c:pt idx="28174">
                  <c:v>1.1258600000000001E-2</c:v>
                </c:pt>
                <c:pt idx="28175">
                  <c:v>1.1524100000000001E-2</c:v>
                </c:pt>
                <c:pt idx="28176">
                  <c:v>1.1803299999999999E-2</c:v>
                </c:pt>
                <c:pt idx="28177">
                  <c:v>1.20949E-2</c:v>
                </c:pt>
                <c:pt idx="28178">
                  <c:v>1.23979E-2</c:v>
                </c:pt>
                <c:pt idx="28179">
                  <c:v>1.2710900000000001E-2</c:v>
                </c:pt>
                <c:pt idx="28180">
                  <c:v>1.3032800000000001E-2</c:v>
                </c:pt>
                <c:pt idx="28181">
                  <c:v>1.3362300000000001E-2</c:v>
                </c:pt>
                <c:pt idx="28182">
                  <c:v>1.3697900000000001E-2</c:v>
                </c:pt>
                <c:pt idx="28183">
                  <c:v>1.4038500000000001E-2</c:v>
                </c:pt>
                <c:pt idx="28184">
                  <c:v>1.4382499999999999E-2</c:v>
                </c:pt>
                <c:pt idx="28185">
                  <c:v>1.4728400000000001E-2</c:v>
                </c:pt>
                <c:pt idx="28186">
                  <c:v>1.5074799999999999E-2</c:v>
                </c:pt>
                <c:pt idx="28187">
                  <c:v>1.5420100000000001E-2</c:v>
                </c:pt>
                <c:pt idx="28188">
                  <c:v>1.57628E-2</c:v>
                </c:pt>
                <c:pt idx="28189">
                  <c:v>1.6101399999999998E-2</c:v>
                </c:pt>
                <c:pt idx="28190">
                  <c:v>1.6434399999999998E-2</c:v>
                </c:pt>
                <c:pt idx="28191">
                  <c:v>1.6760299999999999E-2</c:v>
                </c:pt>
                <c:pt idx="28192">
                  <c:v>1.7077599999999998E-2</c:v>
                </c:pt>
                <c:pt idx="28193">
                  <c:v>1.73846E-2</c:v>
                </c:pt>
                <c:pt idx="28194">
                  <c:v>1.7679799999999999E-2</c:v>
                </c:pt>
                <c:pt idx="28195">
                  <c:v>1.79618E-2</c:v>
                </c:pt>
                <c:pt idx="28196">
                  <c:v>1.8228999999999999E-2</c:v>
                </c:pt>
                <c:pt idx="28197">
                  <c:v>1.8480099999999999E-2</c:v>
                </c:pt>
                <c:pt idx="28198">
                  <c:v>1.87136E-2</c:v>
                </c:pt>
                <c:pt idx="28199">
                  <c:v>1.89281E-2</c:v>
                </c:pt>
                <c:pt idx="28200">
                  <c:v>1.9122199999999999E-2</c:v>
                </c:pt>
                <c:pt idx="28201">
                  <c:v>1.9294700000000001E-2</c:v>
                </c:pt>
                <c:pt idx="28202">
                  <c:v>1.94445E-2</c:v>
                </c:pt>
                <c:pt idx="28203">
                  <c:v>1.9570199999999999E-2</c:v>
                </c:pt>
                <c:pt idx="28204">
                  <c:v>1.96705E-2</c:v>
                </c:pt>
                <c:pt idx="28205">
                  <c:v>1.97442E-2</c:v>
                </c:pt>
                <c:pt idx="28206">
                  <c:v>1.97903E-2</c:v>
                </c:pt>
                <c:pt idx="28207">
                  <c:v>1.98078E-2</c:v>
                </c:pt>
                <c:pt idx="28208">
                  <c:v>1.9795500000000001E-2</c:v>
                </c:pt>
                <c:pt idx="28209">
                  <c:v>1.97524E-2</c:v>
                </c:pt>
                <c:pt idx="28210">
                  <c:v>1.96776E-2</c:v>
                </c:pt>
                <c:pt idx="28211">
                  <c:v>1.9570299999999999E-2</c:v>
                </c:pt>
                <c:pt idx="28212">
                  <c:v>1.9429600000000002E-2</c:v>
                </c:pt>
                <c:pt idx="28213">
                  <c:v>1.92547E-2</c:v>
                </c:pt>
                <c:pt idx="28214">
                  <c:v>1.9045099999999999E-2</c:v>
                </c:pt>
                <c:pt idx="28215">
                  <c:v>1.88001E-2</c:v>
                </c:pt>
                <c:pt idx="28216">
                  <c:v>1.8519299999999999E-2</c:v>
                </c:pt>
                <c:pt idx="28217">
                  <c:v>1.8202099999999999E-2</c:v>
                </c:pt>
                <c:pt idx="28218">
                  <c:v>1.7848300000000001E-2</c:v>
                </c:pt>
                <c:pt idx="28219">
                  <c:v>1.74577E-2</c:v>
                </c:pt>
                <c:pt idx="28220">
                  <c:v>1.703E-2</c:v>
                </c:pt>
                <c:pt idx="28221">
                  <c:v>1.6565099999999999E-2</c:v>
                </c:pt>
                <c:pt idx="28222">
                  <c:v>1.6063000000000001E-2</c:v>
                </c:pt>
                <c:pt idx="28223">
                  <c:v>1.5523500000000001E-2</c:v>
                </c:pt>
                <c:pt idx="28224">
                  <c:v>1.49468E-2</c:v>
                </c:pt>
                <c:pt idx="28225">
                  <c:v>1.4332900000000001E-2</c:v>
                </c:pt>
                <c:pt idx="28226">
                  <c:v>1.36822E-2</c:v>
                </c:pt>
                <c:pt idx="28227">
                  <c:v>1.2995E-2</c:v>
                </c:pt>
                <c:pt idx="28228">
                  <c:v>1.2271600000000001E-2</c:v>
                </c:pt>
                <c:pt idx="28229">
                  <c:v>1.1512700000000001E-2</c:v>
                </c:pt>
                <c:pt idx="28230">
                  <c:v>1.0718699999999999E-2</c:v>
                </c:pt>
                <c:pt idx="28231" formatCode="0.00E+00">
                  <c:v>9.8903600000000008E-3</c:v>
                </c:pt>
                <c:pt idx="28232" formatCode="0.00E+00">
                  <c:v>9.0282799999999996E-3</c:v>
                </c:pt>
                <c:pt idx="28233" formatCode="0.00E+00">
                  <c:v>8.1332999999999996E-3</c:v>
                </c:pt>
                <c:pt idx="28234" formatCode="0.00E+00">
                  <c:v>7.2063400000000003E-3</c:v>
                </c:pt>
                <c:pt idx="28235" formatCode="0.00E+00">
                  <c:v>6.2484100000000002E-3</c:v>
                </c:pt>
                <c:pt idx="28236" formatCode="0.00E+00">
                  <c:v>5.2605600000000001E-3</c:v>
                </c:pt>
                <c:pt idx="28237" formatCode="0.00E+00">
                  <c:v>4.2438800000000002E-3</c:v>
                </c:pt>
                <c:pt idx="28238" formatCode="0.00E+00">
                  <c:v>3.1994699999999998E-3</c:v>
                </c:pt>
                <c:pt idx="28239" formatCode="0.00E+00">
                  <c:v>2.1285700000000002E-3</c:v>
                </c:pt>
                <c:pt idx="28240" formatCode="0.00E+00">
                  <c:v>1.03253E-3</c:v>
                </c:pt>
                <c:pt idx="28241" formatCode="0.00E+00">
                  <c:v>-8.7174600000000004E-5</c:v>
                </c:pt>
                <c:pt idx="28242" formatCode="0.00E+00">
                  <c:v>-1.22909E-3</c:v>
                </c:pt>
                <c:pt idx="28243" formatCode="0.00E+00">
                  <c:v>-2.3916900000000001E-3</c:v>
                </c:pt>
                <c:pt idx="28244" formatCode="0.00E+00">
                  <c:v>-3.57341E-3</c:v>
                </c:pt>
                <c:pt idx="28245" formatCode="0.00E+00">
                  <c:v>-4.7725500000000004E-3</c:v>
                </c:pt>
                <c:pt idx="28246" formatCode="0.00E+00">
                  <c:v>-5.9874300000000002E-3</c:v>
                </c:pt>
                <c:pt idx="28247" formatCode="0.00E+00">
                  <c:v>-7.2163499999999998E-3</c:v>
                </c:pt>
                <c:pt idx="28248" formatCode="0.00E+00">
                  <c:v>-8.4575699999999993E-3</c:v>
                </c:pt>
                <c:pt idx="28249" formatCode="0.00E+00">
                  <c:v>-9.7093000000000006E-3</c:v>
                </c:pt>
                <c:pt idx="28250">
                  <c:v>-1.0969700000000001E-2</c:v>
                </c:pt>
                <c:pt idx="28251">
                  <c:v>-1.2236800000000001E-2</c:v>
                </c:pt>
                <c:pt idx="28252">
                  <c:v>-1.35087E-2</c:v>
                </c:pt>
                <c:pt idx="28253">
                  <c:v>-1.4783299999999999E-2</c:v>
                </c:pt>
                <c:pt idx="28254">
                  <c:v>-1.6058699999999999E-2</c:v>
                </c:pt>
                <c:pt idx="28255">
                  <c:v>-1.7332799999999999E-2</c:v>
                </c:pt>
                <c:pt idx="28256">
                  <c:v>-1.8603600000000001E-2</c:v>
                </c:pt>
                <c:pt idx="28257">
                  <c:v>-1.9868899999999998E-2</c:v>
                </c:pt>
                <c:pt idx="28258">
                  <c:v>-2.1126800000000001E-2</c:v>
                </c:pt>
                <c:pt idx="28259">
                  <c:v>-2.2375099999999998E-2</c:v>
                </c:pt>
                <c:pt idx="28260">
                  <c:v>-2.3611900000000002E-2</c:v>
                </c:pt>
                <c:pt idx="28261">
                  <c:v>-2.48349E-2</c:v>
                </c:pt>
                <c:pt idx="28262">
                  <c:v>-2.6042099999999999E-2</c:v>
                </c:pt>
                <c:pt idx="28263">
                  <c:v>-2.72313E-2</c:v>
                </c:pt>
                <c:pt idx="28264">
                  <c:v>-2.84003E-2</c:v>
                </c:pt>
                <c:pt idx="28265">
                  <c:v>-2.9547E-2</c:v>
                </c:pt>
                <c:pt idx="28266">
                  <c:v>-3.0669399999999999E-2</c:v>
                </c:pt>
                <c:pt idx="28267">
                  <c:v>-3.1765500000000002E-2</c:v>
                </c:pt>
                <c:pt idx="28268">
                  <c:v>-3.28332E-2</c:v>
                </c:pt>
                <c:pt idx="28269">
                  <c:v>-3.3870499999999998E-2</c:v>
                </c:pt>
                <c:pt idx="28270">
                  <c:v>-3.4875499999999997E-2</c:v>
                </c:pt>
                <c:pt idx="28271">
                  <c:v>-3.5846200000000002E-2</c:v>
                </c:pt>
                <c:pt idx="28272">
                  <c:v>-3.6780800000000002E-2</c:v>
                </c:pt>
                <c:pt idx="28273">
                  <c:v>-3.76774E-2</c:v>
                </c:pt>
                <c:pt idx="28274">
                  <c:v>-3.85343E-2</c:v>
                </c:pt>
                <c:pt idx="28275">
                  <c:v>-3.9349599999999998E-2</c:v>
                </c:pt>
                <c:pt idx="28276">
                  <c:v>-4.0121700000000003E-2</c:v>
                </c:pt>
                <c:pt idx="28277">
                  <c:v>-4.08489E-2</c:v>
                </c:pt>
                <c:pt idx="28278">
                  <c:v>-4.1529499999999997E-2</c:v>
                </c:pt>
                <c:pt idx="28279">
                  <c:v>-4.2161999999999998E-2</c:v>
                </c:pt>
                <c:pt idx="28280">
                  <c:v>-4.2744900000000002E-2</c:v>
                </c:pt>
                <c:pt idx="28281">
                  <c:v>-4.3276799999999997E-2</c:v>
                </c:pt>
                <c:pt idx="28282">
                  <c:v>-4.3756400000000001E-2</c:v>
                </c:pt>
                <c:pt idx="28283">
                  <c:v>-4.4182399999999997E-2</c:v>
                </c:pt>
                <c:pt idx="28284">
                  <c:v>-4.4553599999999999E-2</c:v>
                </c:pt>
                <c:pt idx="28285">
                  <c:v>-4.48688E-2</c:v>
                </c:pt>
                <c:pt idx="28286">
                  <c:v>-4.5126899999999998E-2</c:v>
                </c:pt>
                <c:pt idx="28287">
                  <c:v>-4.5326999999999999E-2</c:v>
                </c:pt>
                <c:pt idx="28288">
                  <c:v>-4.54682E-2</c:v>
                </c:pt>
                <c:pt idx="28289">
                  <c:v>-4.5549800000000001E-2</c:v>
                </c:pt>
                <c:pt idx="28290">
                  <c:v>-4.5571100000000003E-2</c:v>
                </c:pt>
                <c:pt idx="28291">
                  <c:v>-4.55314E-2</c:v>
                </c:pt>
                <c:pt idx="28292">
                  <c:v>-4.5430100000000001E-2</c:v>
                </c:pt>
                <c:pt idx="28293">
                  <c:v>-4.52667E-2</c:v>
                </c:pt>
                <c:pt idx="28294">
                  <c:v>-4.5040799999999999E-2</c:v>
                </c:pt>
                <c:pt idx="28295">
                  <c:v>-4.4752300000000002E-2</c:v>
                </c:pt>
                <c:pt idx="28296">
                  <c:v>-4.4400799999999997E-2</c:v>
                </c:pt>
                <c:pt idx="28297">
                  <c:v>-4.3986499999999998E-2</c:v>
                </c:pt>
                <c:pt idx="28298">
                  <c:v>-4.3509300000000001E-2</c:v>
                </c:pt>
                <c:pt idx="28299">
                  <c:v>-4.2969399999999998E-2</c:v>
                </c:pt>
                <c:pt idx="28300">
                  <c:v>-4.2367200000000001E-2</c:v>
                </c:pt>
                <c:pt idx="28301">
                  <c:v>-4.1702799999999998E-2</c:v>
                </c:pt>
                <c:pt idx="28302">
                  <c:v>-4.0976699999999998E-2</c:v>
                </c:pt>
                <c:pt idx="28303">
                  <c:v>-4.0189500000000003E-2</c:v>
                </c:pt>
                <c:pt idx="28304">
                  <c:v>-3.9341800000000003E-2</c:v>
                </c:pt>
                <c:pt idx="28305">
                  <c:v>-3.8434400000000001E-2</c:v>
                </c:pt>
                <c:pt idx="28306">
                  <c:v>-3.7467800000000002E-2</c:v>
                </c:pt>
                <c:pt idx="28307">
                  <c:v>-3.6443099999999999E-2</c:v>
                </c:pt>
                <c:pt idx="28308">
                  <c:v>-3.5361200000000002E-2</c:v>
                </c:pt>
                <c:pt idx="28309">
                  <c:v>-3.4223299999999998E-2</c:v>
                </c:pt>
                <c:pt idx="28310">
                  <c:v>-3.3030499999999997E-2</c:v>
                </c:pt>
                <c:pt idx="28311">
                  <c:v>-3.1784300000000001E-2</c:v>
                </c:pt>
                <c:pt idx="28312">
                  <c:v>-3.04859E-2</c:v>
                </c:pt>
                <c:pt idx="28313">
                  <c:v>-2.9136700000000001E-2</c:v>
                </c:pt>
                <c:pt idx="28314">
                  <c:v>-2.7738200000000001E-2</c:v>
                </c:pt>
                <c:pt idx="28315">
                  <c:v>-2.6291800000000001E-2</c:v>
                </c:pt>
                <c:pt idx="28316">
                  <c:v>-2.4799499999999999E-2</c:v>
                </c:pt>
                <c:pt idx="28317">
                  <c:v>-2.3262999999999999E-2</c:v>
                </c:pt>
                <c:pt idx="28318">
                  <c:v>-2.1684200000000001E-2</c:v>
                </c:pt>
                <c:pt idx="28319">
                  <c:v>-2.0065099999999999E-2</c:v>
                </c:pt>
                <c:pt idx="28320">
                  <c:v>-1.8407799999999998E-2</c:v>
                </c:pt>
                <c:pt idx="28321">
                  <c:v>-1.6714400000000001E-2</c:v>
                </c:pt>
                <c:pt idx="28322">
                  <c:v>-1.4987E-2</c:v>
                </c:pt>
                <c:pt idx="28323">
                  <c:v>-1.32277E-2</c:v>
                </c:pt>
                <c:pt idx="28324">
                  <c:v>-1.14389E-2</c:v>
                </c:pt>
                <c:pt idx="28325" formatCode="0.00E+00">
                  <c:v>-9.6226300000000001E-3</c:v>
                </c:pt>
                <c:pt idx="28326" formatCode="0.00E+00">
                  <c:v>-7.7812999999999997E-3</c:v>
                </c:pt>
                <c:pt idx="28327" formatCode="0.00E+00">
                  <c:v>-5.9173200000000002E-3</c:v>
                </c:pt>
                <c:pt idx="28328" formatCode="0.00E+00">
                  <c:v>-4.0331100000000003E-3</c:v>
                </c:pt>
                <c:pt idx="28329" formatCode="0.00E+00">
                  <c:v>-2.1311400000000001E-3</c:v>
                </c:pt>
                <c:pt idx="28330" formatCode="0.00E+00">
                  <c:v>-2.1386199999999999E-4</c:v>
                </c:pt>
                <c:pt idx="28331" formatCode="0.00E+00">
                  <c:v>1.7162200000000001E-3</c:v>
                </c:pt>
                <c:pt idx="28332" formatCode="0.00E+00">
                  <c:v>3.6566200000000002E-3</c:v>
                </c:pt>
                <c:pt idx="28333" formatCode="0.00E+00">
                  <c:v>5.6047900000000001E-3</c:v>
                </c:pt>
                <c:pt idx="28334" formatCode="0.00E+00">
                  <c:v>7.55808E-3</c:v>
                </c:pt>
                <c:pt idx="28335" formatCode="0.00E+00">
                  <c:v>9.5138400000000008E-3</c:v>
                </c:pt>
                <c:pt idx="28336">
                  <c:v>1.1469399999999999E-2</c:v>
                </c:pt>
                <c:pt idx="28337">
                  <c:v>1.34222E-2</c:v>
                </c:pt>
                <c:pt idx="28338">
                  <c:v>1.53694E-2</c:v>
                </c:pt>
                <c:pt idx="28339">
                  <c:v>1.7308400000000002E-2</c:v>
                </c:pt>
                <c:pt idx="28340">
                  <c:v>1.9236400000000001E-2</c:v>
                </c:pt>
                <c:pt idx="28341">
                  <c:v>2.1150800000000001E-2</c:v>
                </c:pt>
                <c:pt idx="28342">
                  <c:v>2.3049300000000002E-2</c:v>
                </c:pt>
                <c:pt idx="28343">
                  <c:v>2.4929300000000001E-2</c:v>
                </c:pt>
                <c:pt idx="28344">
                  <c:v>2.6788300000000001E-2</c:v>
                </c:pt>
                <c:pt idx="28345">
                  <c:v>2.8623599999999999E-2</c:v>
                </c:pt>
                <c:pt idx="28346">
                  <c:v>3.0432799999999999E-2</c:v>
                </c:pt>
                <c:pt idx="28347">
                  <c:v>3.22133E-2</c:v>
                </c:pt>
                <c:pt idx="28348">
                  <c:v>3.3962600000000003E-2</c:v>
                </c:pt>
                <c:pt idx="28349">
                  <c:v>3.56782E-2</c:v>
                </c:pt>
                <c:pt idx="28350">
                  <c:v>3.7357899999999999E-2</c:v>
                </c:pt>
                <c:pt idx="28351">
                  <c:v>3.8999199999999998E-2</c:v>
                </c:pt>
                <c:pt idx="28352">
                  <c:v>4.0599900000000001E-2</c:v>
                </c:pt>
                <c:pt idx="28353">
                  <c:v>4.2157899999999998E-2</c:v>
                </c:pt>
                <c:pt idx="28354">
                  <c:v>4.3671000000000001E-2</c:v>
                </c:pt>
                <c:pt idx="28355">
                  <c:v>4.5137200000000002E-2</c:v>
                </c:pt>
                <c:pt idx="28356">
                  <c:v>4.6554600000000002E-2</c:v>
                </c:pt>
                <c:pt idx="28357">
                  <c:v>4.7921400000000003E-2</c:v>
                </c:pt>
                <c:pt idx="28358">
                  <c:v>4.92357E-2</c:v>
                </c:pt>
                <c:pt idx="28359">
                  <c:v>5.0495699999999998E-2</c:v>
                </c:pt>
                <c:pt idx="28360">
                  <c:v>5.1699299999999997E-2</c:v>
                </c:pt>
                <c:pt idx="28361">
                  <c:v>5.2845200000000002E-2</c:v>
                </c:pt>
                <c:pt idx="28362">
                  <c:v>5.3932000000000001E-2</c:v>
                </c:pt>
                <c:pt idx="28363">
                  <c:v>5.49585E-2</c:v>
                </c:pt>
                <c:pt idx="28364">
                  <c:v>5.5923100000000003E-2</c:v>
                </c:pt>
                <c:pt idx="28365">
                  <c:v>5.6824600000000003E-2</c:v>
                </c:pt>
                <c:pt idx="28366">
                  <c:v>5.7661900000000002E-2</c:v>
                </c:pt>
                <c:pt idx="28367">
                  <c:v>5.8433699999999998E-2</c:v>
                </c:pt>
                <c:pt idx="28368">
                  <c:v>5.9139200000000003E-2</c:v>
                </c:pt>
                <c:pt idx="28369">
                  <c:v>5.9777299999999998E-2</c:v>
                </c:pt>
                <c:pt idx="28370">
                  <c:v>6.0347199999999997E-2</c:v>
                </c:pt>
                <c:pt idx="28371">
                  <c:v>6.0848199999999998E-2</c:v>
                </c:pt>
                <c:pt idx="28372">
                  <c:v>6.1279699999999999E-2</c:v>
                </c:pt>
                <c:pt idx="28373">
                  <c:v>6.1641099999999997E-2</c:v>
                </c:pt>
                <c:pt idx="28374">
                  <c:v>6.1931899999999998E-2</c:v>
                </c:pt>
                <c:pt idx="28375">
                  <c:v>6.2151999999999999E-2</c:v>
                </c:pt>
                <c:pt idx="28376">
                  <c:v>6.2301099999999998E-2</c:v>
                </c:pt>
                <c:pt idx="28377">
                  <c:v>6.23791E-2</c:v>
                </c:pt>
                <c:pt idx="28378">
                  <c:v>6.2385700000000002E-2</c:v>
                </c:pt>
                <c:pt idx="28379">
                  <c:v>6.23212E-2</c:v>
                </c:pt>
                <c:pt idx="28380">
                  <c:v>6.2185900000000002E-2</c:v>
                </c:pt>
                <c:pt idx="28381">
                  <c:v>6.1980399999999998E-2</c:v>
                </c:pt>
                <c:pt idx="28382">
                  <c:v>6.1705200000000002E-2</c:v>
                </c:pt>
                <c:pt idx="28383">
                  <c:v>6.1360900000000003E-2</c:v>
                </c:pt>
                <c:pt idx="28384">
                  <c:v>6.0947800000000003E-2</c:v>
                </c:pt>
                <c:pt idx="28385">
                  <c:v>6.0466399999999997E-2</c:v>
                </c:pt>
                <c:pt idx="28386">
                  <c:v>5.99173E-2</c:v>
                </c:pt>
                <c:pt idx="28387">
                  <c:v>5.93015E-2</c:v>
                </c:pt>
                <c:pt idx="28388">
                  <c:v>5.8619900000000003E-2</c:v>
                </c:pt>
                <c:pt idx="28389">
                  <c:v>5.7873599999999997E-2</c:v>
                </c:pt>
                <c:pt idx="28390">
                  <c:v>5.7063999999999997E-2</c:v>
                </c:pt>
                <c:pt idx="28391">
                  <c:v>5.6192600000000002E-2</c:v>
                </c:pt>
                <c:pt idx="28392">
                  <c:v>5.5260799999999999E-2</c:v>
                </c:pt>
                <c:pt idx="28393">
                  <c:v>5.4270100000000002E-2</c:v>
                </c:pt>
                <c:pt idx="28394">
                  <c:v>5.3221600000000001E-2</c:v>
                </c:pt>
                <c:pt idx="28395">
                  <c:v>5.21171E-2</c:v>
                </c:pt>
                <c:pt idx="28396">
                  <c:v>5.0958400000000001E-2</c:v>
                </c:pt>
                <c:pt idx="28397">
                  <c:v>4.9747300000000001E-2</c:v>
                </c:pt>
                <c:pt idx="28398">
                  <c:v>4.8485399999999998E-2</c:v>
                </c:pt>
                <c:pt idx="28399">
                  <c:v>4.7174399999999998E-2</c:v>
                </c:pt>
                <c:pt idx="28400">
                  <c:v>4.5816099999999998E-2</c:v>
                </c:pt>
                <c:pt idx="28401">
                  <c:v>4.4412800000000002E-2</c:v>
                </c:pt>
                <c:pt idx="28402">
                  <c:v>4.2966499999999998E-2</c:v>
                </c:pt>
                <c:pt idx="28403">
                  <c:v>4.1479599999999998E-2</c:v>
                </c:pt>
                <c:pt idx="28404">
                  <c:v>3.9954099999999999E-2</c:v>
                </c:pt>
                <c:pt idx="28405">
                  <c:v>3.8392299999999997E-2</c:v>
                </c:pt>
                <c:pt idx="28406">
                  <c:v>3.6796599999999999E-2</c:v>
                </c:pt>
                <c:pt idx="28407">
                  <c:v>3.5169300000000001E-2</c:v>
                </c:pt>
                <c:pt idx="28408">
                  <c:v>3.3512699999999999E-2</c:v>
                </c:pt>
                <c:pt idx="28409">
                  <c:v>3.18289E-2</c:v>
                </c:pt>
                <c:pt idx="28410">
                  <c:v>3.01202E-2</c:v>
                </c:pt>
                <c:pt idx="28411">
                  <c:v>2.83892E-2</c:v>
                </c:pt>
                <c:pt idx="28412">
                  <c:v>2.66389E-2</c:v>
                </c:pt>
                <c:pt idx="28413">
                  <c:v>2.4871799999999999E-2</c:v>
                </c:pt>
                <c:pt idx="28414">
                  <c:v>2.3089999999999999E-2</c:v>
                </c:pt>
                <c:pt idx="28415">
                  <c:v>2.12959E-2</c:v>
                </c:pt>
                <c:pt idx="28416">
                  <c:v>1.9491999999999999E-2</c:v>
                </c:pt>
                <c:pt idx="28417">
                  <c:v>1.7680999999999999E-2</c:v>
                </c:pt>
                <c:pt idx="28418">
                  <c:v>1.5865500000000001E-2</c:v>
                </c:pt>
                <c:pt idx="28419">
                  <c:v>1.4047499999999999E-2</c:v>
                </c:pt>
                <c:pt idx="28420">
                  <c:v>1.22297E-2</c:v>
                </c:pt>
                <c:pt idx="28421">
                  <c:v>1.0414100000000001E-2</c:v>
                </c:pt>
                <c:pt idx="28422" formatCode="0.00E+00">
                  <c:v>8.6029100000000001E-3</c:v>
                </c:pt>
                <c:pt idx="28423" formatCode="0.00E+00">
                  <c:v>6.79819E-3</c:v>
                </c:pt>
                <c:pt idx="28424" formatCode="0.00E+00">
                  <c:v>5.0024600000000002E-3</c:v>
                </c:pt>
                <c:pt idx="28425" formatCode="0.00E+00">
                  <c:v>3.2183099999999998E-3</c:v>
                </c:pt>
                <c:pt idx="28426" formatCode="0.00E+00">
                  <c:v>1.4480000000000001E-3</c:v>
                </c:pt>
                <c:pt idx="28427" formatCode="0.00E+00">
                  <c:v>-3.0646800000000001E-4</c:v>
                </c:pt>
                <c:pt idx="28428" formatCode="0.00E+00">
                  <c:v>-2.0429799999999998E-3</c:v>
                </c:pt>
                <c:pt idx="28429" formatCode="0.00E+00">
                  <c:v>-3.7592599999999999E-3</c:v>
                </c:pt>
                <c:pt idx="28430" formatCode="0.00E+00">
                  <c:v>-5.4529599999999998E-3</c:v>
                </c:pt>
                <c:pt idx="28431" formatCode="0.00E+00">
                  <c:v>-7.1217299999999997E-3</c:v>
                </c:pt>
                <c:pt idx="28432" formatCode="0.00E+00">
                  <c:v>-8.7634099999999993E-3</c:v>
                </c:pt>
                <c:pt idx="28433">
                  <c:v>-1.0376099999999999E-2</c:v>
                </c:pt>
                <c:pt idx="28434">
                  <c:v>-1.19582E-2</c:v>
                </c:pt>
                <c:pt idx="28435">
                  <c:v>-1.35081E-2</c:v>
                </c:pt>
                <c:pt idx="28436">
                  <c:v>-1.5023999999999999E-2</c:v>
                </c:pt>
                <c:pt idx="28437">
                  <c:v>-1.65043E-2</c:v>
                </c:pt>
                <c:pt idx="28438">
                  <c:v>-1.79472E-2</c:v>
                </c:pt>
                <c:pt idx="28439">
                  <c:v>-1.9350900000000001E-2</c:v>
                </c:pt>
                <c:pt idx="28440">
                  <c:v>-2.0713800000000001E-2</c:v>
                </c:pt>
                <c:pt idx="28441">
                  <c:v>-2.20343E-2</c:v>
                </c:pt>
                <c:pt idx="28442">
                  <c:v>-2.3310999999999998E-2</c:v>
                </c:pt>
                <c:pt idx="28443">
                  <c:v>-2.4542700000000001E-2</c:v>
                </c:pt>
                <c:pt idx="28444">
                  <c:v>-2.57282E-2</c:v>
                </c:pt>
                <c:pt idx="28445">
                  <c:v>-2.6866399999999999E-2</c:v>
                </c:pt>
                <c:pt idx="28446">
                  <c:v>-2.79562E-2</c:v>
                </c:pt>
                <c:pt idx="28447">
                  <c:v>-2.89967E-2</c:v>
                </c:pt>
                <c:pt idx="28448">
                  <c:v>-2.9987400000000001E-2</c:v>
                </c:pt>
                <c:pt idx="28449">
                  <c:v>-3.09275E-2</c:v>
                </c:pt>
                <c:pt idx="28450">
                  <c:v>-3.1816400000000002E-2</c:v>
                </c:pt>
                <c:pt idx="28451">
                  <c:v>-3.2653799999999997E-2</c:v>
                </c:pt>
                <c:pt idx="28452">
                  <c:v>-3.3439099999999999E-2</c:v>
                </c:pt>
                <c:pt idx="28453">
                  <c:v>-3.4171800000000002E-2</c:v>
                </c:pt>
                <c:pt idx="28454">
                  <c:v>-3.4851399999999998E-2</c:v>
                </c:pt>
                <c:pt idx="28455">
                  <c:v>-3.5477500000000002E-2</c:v>
                </c:pt>
                <c:pt idx="28456">
                  <c:v>-3.6049900000000003E-2</c:v>
                </c:pt>
                <c:pt idx="28457">
                  <c:v>-3.6568400000000001E-2</c:v>
                </c:pt>
                <c:pt idx="28458">
                  <c:v>-3.7033000000000003E-2</c:v>
                </c:pt>
                <c:pt idx="28459">
                  <c:v>-3.7443999999999998E-2</c:v>
                </c:pt>
                <c:pt idx="28460">
                  <c:v>-3.7802099999999998E-2</c:v>
                </c:pt>
                <c:pt idx="28461">
                  <c:v>-3.8107299999999997E-2</c:v>
                </c:pt>
                <c:pt idx="28462">
                  <c:v>-3.8359600000000001E-2</c:v>
                </c:pt>
                <c:pt idx="28463">
                  <c:v>-3.8559000000000003E-2</c:v>
                </c:pt>
                <c:pt idx="28464">
                  <c:v>-3.87061E-2</c:v>
                </c:pt>
                <c:pt idx="28465">
                  <c:v>-3.8801599999999999E-2</c:v>
                </c:pt>
                <c:pt idx="28466">
                  <c:v>-3.8846400000000003E-2</c:v>
                </c:pt>
                <c:pt idx="28467">
                  <c:v>-3.8841100000000003E-2</c:v>
                </c:pt>
                <c:pt idx="28468">
                  <c:v>-3.8786899999999999E-2</c:v>
                </c:pt>
                <c:pt idx="28469">
                  <c:v>-3.86846E-2</c:v>
                </c:pt>
                <c:pt idx="28470">
                  <c:v>-3.8535399999999997E-2</c:v>
                </c:pt>
                <c:pt idx="28471">
                  <c:v>-3.8340300000000001E-2</c:v>
                </c:pt>
                <c:pt idx="28472">
                  <c:v>-3.8100799999999997E-2</c:v>
                </c:pt>
                <c:pt idx="28473">
                  <c:v>-3.78181E-2</c:v>
                </c:pt>
                <c:pt idx="28474">
                  <c:v>-3.7492999999999999E-2</c:v>
                </c:pt>
                <c:pt idx="28475">
                  <c:v>-3.71265E-2</c:v>
                </c:pt>
                <c:pt idx="28476">
                  <c:v>-3.6720099999999999E-2</c:v>
                </c:pt>
                <c:pt idx="28477">
                  <c:v>-3.6275500000000002E-2</c:v>
                </c:pt>
                <c:pt idx="28478">
                  <c:v>-3.5794399999999997E-2</c:v>
                </c:pt>
                <c:pt idx="28479">
                  <c:v>-3.5278200000000003E-2</c:v>
                </c:pt>
                <c:pt idx="28480">
                  <c:v>-3.4728000000000002E-2</c:v>
                </c:pt>
                <c:pt idx="28481">
                  <c:v>-3.4145500000000002E-2</c:v>
                </c:pt>
                <c:pt idx="28482">
                  <c:v>-3.3532300000000001E-2</c:v>
                </c:pt>
                <c:pt idx="28483">
                  <c:v>-3.2890099999999999E-2</c:v>
                </c:pt>
                <c:pt idx="28484">
                  <c:v>-3.2220499999999999E-2</c:v>
                </c:pt>
                <c:pt idx="28485">
                  <c:v>-3.1525200000000003E-2</c:v>
                </c:pt>
                <c:pt idx="28486">
                  <c:v>-3.0805699999999998E-2</c:v>
                </c:pt>
                <c:pt idx="28487">
                  <c:v>-3.00635E-2</c:v>
                </c:pt>
                <c:pt idx="28488">
                  <c:v>-2.9300400000000001E-2</c:v>
                </c:pt>
                <c:pt idx="28489">
                  <c:v>-2.85182E-2</c:v>
                </c:pt>
                <c:pt idx="28490">
                  <c:v>-2.77191E-2</c:v>
                </c:pt>
                <c:pt idx="28491">
                  <c:v>-2.69053E-2</c:v>
                </c:pt>
                <c:pt idx="28492">
                  <c:v>-2.6078199999999999E-2</c:v>
                </c:pt>
                <c:pt idx="28493">
                  <c:v>-2.5239500000000002E-2</c:v>
                </c:pt>
                <c:pt idx="28494">
                  <c:v>-2.4390499999999999E-2</c:v>
                </c:pt>
                <c:pt idx="28495">
                  <c:v>-2.35333E-2</c:v>
                </c:pt>
                <c:pt idx="28496">
                  <c:v>-2.2669700000000001E-2</c:v>
                </c:pt>
                <c:pt idx="28497">
                  <c:v>-2.18017E-2</c:v>
                </c:pt>
                <c:pt idx="28498">
                  <c:v>-2.0930600000000001E-2</c:v>
                </c:pt>
                <c:pt idx="28499">
                  <c:v>-2.0057999999999999E-2</c:v>
                </c:pt>
                <c:pt idx="28500">
                  <c:v>-1.9185399999999998E-2</c:v>
                </c:pt>
                <c:pt idx="28501">
                  <c:v>-1.8315000000000001E-2</c:v>
                </c:pt>
                <c:pt idx="28502">
                  <c:v>-1.74488E-2</c:v>
                </c:pt>
                <c:pt idx="28503">
                  <c:v>-1.6588100000000001E-2</c:v>
                </c:pt>
                <c:pt idx="28504">
                  <c:v>-1.5734499999999998E-2</c:v>
                </c:pt>
                <c:pt idx="28505">
                  <c:v>-1.4889299999999999E-2</c:v>
                </c:pt>
                <c:pt idx="28506">
                  <c:v>-1.40535E-2</c:v>
                </c:pt>
                <c:pt idx="28507">
                  <c:v>-1.32278E-2</c:v>
                </c:pt>
                <c:pt idx="28508">
                  <c:v>-1.24134E-2</c:v>
                </c:pt>
                <c:pt idx="28509">
                  <c:v>-1.16118E-2</c:v>
                </c:pt>
                <c:pt idx="28510">
                  <c:v>-1.0825100000000001E-2</c:v>
                </c:pt>
                <c:pt idx="28511">
                  <c:v>-1.00546E-2</c:v>
                </c:pt>
                <c:pt idx="28512" formatCode="0.00E+00">
                  <c:v>-9.3013499999999999E-3</c:v>
                </c:pt>
                <c:pt idx="28513" formatCode="0.00E+00">
                  <c:v>-8.5662700000000008E-3</c:v>
                </c:pt>
                <c:pt idx="28514" formatCode="0.00E+00">
                  <c:v>-7.8502699999999995E-3</c:v>
                </c:pt>
                <c:pt idx="28515" formatCode="0.00E+00">
                  <c:v>-7.1540900000000001E-3</c:v>
                </c:pt>
                <c:pt idx="28516" formatCode="0.00E+00">
                  <c:v>-6.4785199999999998E-3</c:v>
                </c:pt>
                <c:pt idx="28517" formatCode="0.00E+00">
                  <c:v>-5.8245700000000003E-3</c:v>
                </c:pt>
                <c:pt idx="28518" formatCode="0.00E+00">
                  <c:v>-5.1933300000000003E-3</c:v>
                </c:pt>
                <c:pt idx="28519" formatCode="0.00E+00">
                  <c:v>-4.5856400000000002E-3</c:v>
                </c:pt>
                <c:pt idx="28520" formatCode="0.00E+00">
                  <c:v>-4.0022199999999999E-3</c:v>
                </c:pt>
                <c:pt idx="28521" formatCode="0.00E+00">
                  <c:v>-3.4439200000000001E-3</c:v>
                </c:pt>
                <c:pt idx="28522" formatCode="0.00E+00">
                  <c:v>-2.9115399999999998E-3</c:v>
                </c:pt>
                <c:pt idx="28523" formatCode="0.00E+00">
                  <c:v>-2.4055700000000001E-3</c:v>
                </c:pt>
                <c:pt idx="28524" formatCode="0.00E+00">
                  <c:v>-1.92625E-3</c:v>
                </c:pt>
                <c:pt idx="28525" formatCode="0.00E+00">
                  <c:v>-1.4737400000000001E-3</c:v>
                </c:pt>
                <c:pt idx="28526" formatCode="0.00E+00">
                  <c:v>-1.0482499999999999E-3</c:v>
                </c:pt>
                <c:pt idx="28527" formatCode="0.00E+00">
                  <c:v>-6.5002099999999998E-4</c:v>
                </c:pt>
                <c:pt idx="28528" formatCode="0.00E+00">
                  <c:v>-2.7917099999999999E-4</c:v>
                </c:pt>
                <c:pt idx="28529" formatCode="0.00E+00">
                  <c:v>6.4361400000000004E-5</c:v>
                </c:pt>
                <c:pt idx="28530" formatCode="0.00E+00">
                  <c:v>3.8071099999999999E-4</c:v>
                </c:pt>
                <c:pt idx="28531" formatCode="0.00E+00">
                  <c:v>6.6998299999999997E-4</c:v>
                </c:pt>
                <c:pt idx="28532" formatCode="0.00E+00">
                  <c:v>9.3224599999999996E-4</c:v>
                </c:pt>
                <c:pt idx="28533" formatCode="0.00E+00">
                  <c:v>1.16749E-3</c:v>
                </c:pt>
                <c:pt idx="28534" formatCode="0.00E+00">
                  <c:v>1.3757000000000001E-3</c:v>
                </c:pt>
                <c:pt idx="28535" formatCode="0.00E+00">
                  <c:v>1.5570499999999999E-3</c:v>
                </c:pt>
                <c:pt idx="28536" formatCode="0.00E+00">
                  <c:v>1.71196E-3</c:v>
                </c:pt>
                <c:pt idx="28537" formatCode="0.00E+00">
                  <c:v>1.8409800000000001E-3</c:v>
                </c:pt>
                <c:pt idx="28538" formatCode="0.00E+00">
                  <c:v>1.94473E-3</c:v>
                </c:pt>
                <c:pt idx="28539" formatCode="0.00E+00">
                  <c:v>2.0236400000000002E-3</c:v>
                </c:pt>
                <c:pt idx="28540" formatCode="0.00E+00">
                  <c:v>2.0779700000000002E-3</c:v>
                </c:pt>
                <c:pt idx="28541" formatCode="0.00E+00">
                  <c:v>2.1080199999999999E-3</c:v>
                </c:pt>
                <c:pt idx="28542" formatCode="0.00E+00">
                  <c:v>2.1144200000000001E-3</c:v>
                </c:pt>
                <c:pt idx="28543" formatCode="0.00E+00">
                  <c:v>2.0979700000000002E-3</c:v>
                </c:pt>
                <c:pt idx="28544" formatCode="0.00E+00">
                  <c:v>2.0593500000000002E-3</c:v>
                </c:pt>
                <c:pt idx="28545" formatCode="0.00E+00">
                  <c:v>1.9993900000000002E-3</c:v>
                </c:pt>
                <c:pt idx="28546" formatCode="0.00E+00">
                  <c:v>1.91916E-3</c:v>
                </c:pt>
                <c:pt idx="28547" formatCode="0.00E+00">
                  <c:v>1.8198299999999999E-3</c:v>
                </c:pt>
                <c:pt idx="28548" formatCode="0.00E+00">
                  <c:v>1.7026700000000001E-3</c:v>
                </c:pt>
                <c:pt idx="28549" formatCode="0.00E+00">
                  <c:v>1.5687699999999999E-3</c:v>
                </c:pt>
                <c:pt idx="28550" formatCode="0.00E+00">
                  <c:v>1.41906E-3</c:v>
                </c:pt>
                <c:pt idx="28551" formatCode="0.00E+00">
                  <c:v>1.2545799999999999E-3</c:v>
                </c:pt>
                <c:pt idx="28552" formatCode="0.00E+00">
                  <c:v>1.07638E-3</c:v>
                </c:pt>
                <c:pt idx="28553" formatCode="0.00E+00">
                  <c:v>8.8547099999999998E-4</c:v>
                </c:pt>
                <c:pt idx="28554" formatCode="0.00E+00">
                  <c:v>6.8307899999999996E-4</c:v>
                </c:pt>
                <c:pt idx="28555" formatCode="0.00E+00">
                  <c:v>4.7070499999999997E-4</c:v>
                </c:pt>
                <c:pt idx="28556" formatCode="0.00E+00">
                  <c:v>2.5018799999999998E-4</c:v>
                </c:pt>
                <c:pt idx="28557" formatCode="0.00E+00">
                  <c:v>2.3472399999999999E-5</c:v>
                </c:pt>
                <c:pt idx="28558" formatCode="0.00E+00">
                  <c:v>-2.0782099999999999E-4</c:v>
                </c:pt>
                <c:pt idx="28559" formatCode="0.00E+00">
                  <c:v>-4.42368E-4</c:v>
                </c:pt>
                <c:pt idx="28560" formatCode="0.00E+00">
                  <c:v>-6.7874999999999999E-4</c:v>
                </c:pt>
                <c:pt idx="28561" formatCode="0.00E+00">
                  <c:v>-9.1564399999999996E-4</c:v>
                </c:pt>
                <c:pt idx="28562" formatCode="0.00E+00">
                  <c:v>-1.1522399999999999E-3</c:v>
                </c:pt>
                <c:pt idx="28563" formatCode="0.00E+00">
                  <c:v>-1.38784E-3</c:v>
                </c:pt>
                <c:pt idx="28564" formatCode="0.00E+00">
                  <c:v>-1.62138E-3</c:v>
                </c:pt>
                <c:pt idx="28565" formatCode="0.00E+00">
                  <c:v>-1.85148E-3</c:v>
                </c:pt>
                <c:pt idx="28566" formatCode="0.00E+00">
                  <c:v>-2.0766999999999999E-3</c:v>
                </c:pt>
                <c:pt idx="28567" formatCode="0.00E+00">
                  <c:v>-2.2957699999999999E-3</c:v>
                </c:pt>
                <c:pt idx="28568" formatCode="0.00E+00">
                  <c:v>-2.5077200000000002E-3</c:v>
                </c:pt>
                <c:pt idx="28569" formatCode="0.00E+00">
                  <c:v>-2.7116100000000001E-3</c:v>
                </c:pt>
                <c:pt idx="28570" formatCode="0.00E+00">
                  <c:v>-2.90646E-3</c:v>
                </c:pt>
                <c:pt idx="28571" formatCode="0.00E+00">
                  <c:v>-3.0914599999999999E-3</c:v>
                </c:pt>
                <c:pt idx="28572" formatCode="0.00E+00">
                  <c:v>-3.2656199999999999E-3</c:v>
                </c:pt>
                <c:pt idx="28573" formatCode="0.00E+00">
                  <c:v>-3.4277999999999999E-3</c:v>
                </c:pt>
                <c:pt idx="28574" formatCode="0.00E+00">
                  <c:v>-3.5769999999999999E-3</c:v>
                </c:pt>
                <c:pt idx="28575" formatCode="0.00E+00">
                  <c:v>-3.7123099999999999E-3</c:v>
                </c:pt>
                <c:pt idx="28576" formatCode="0.00E+00">
                  <c:v>-3.83271E-3</c:v>
                </c:pt>
                <c:pt idx="28577" formatCode="0.00E+00">
                  <c:v>-3.93677E-3</c:v>
                </c:pt>
                <c:pt idx="28578" formatCode="0.00E+00">
                  <c:v>-4.0228699999999996E-3</c:v>
                </c:pt>
                <c:pt idx="28579" formatCode="0.00E+00">
                  <c:v>-4.0895000000000003E-3</c:v>
                </c:pt>
                <c:pt idx="28580" formatCode="0.00E+00">
                  <c:v>-4.1355200000000002E-3</c:v>
                </c:pt>
                <c:pt idx="28581" formatCode="0.00E+00">
                  <c:v>-4.16008E-3</c:v>
                </c:pt>
                <c:pt idx="28582" formatCode="0.00E+00">
                  <c:v>-4.1625400000000002E-3</c:v>
                </c:pt>
                <c:pt idx="28583" formatCode="0.00E+00">
                  <c:v>-4.1423099999999997E-3</c:v>
                </c:pt>
                <c:pt idx="28584" formatCode="0.00E+00">
                  <c:v>-4.0988700000000001E-3</c:v>
                </c:pt>
                <c:pt idx="28585" formatCode="0.00E+00">
                  <c:v>-4.0322300000000004E-3</c:v>
                </c:pt>
                <c:pt idx="28586" formatCode="0.00E+00">
                  <c:v>-3.9428299999999996E-3</c:v>
                </c:pt>
                <c:pt idx="28587" formatCode="0.00E+00">
                  <c:v>-3.8306600000000001E-3</c:v>
                </c:pt>
                <c:pt idx="28588" formatCode="0.00E+00">
                  <c:v>-3.6950400000000001E-3</c:v>
                </c:pt>
                <c:pt idx="28589" formatCode="0.00E+00">
                  <c:v>-3.5351800000000002E-3</c:v>
                </c:pt>
                <c:pt idx="28590" formatCode="0.00E+00">
                  <c:v>-3.3506199999999999E-3</c:v>
                </c:pt>
                <c:pt idx="28591" formatCode="0.00E+00">
                  <c:v>-3.1412200000000001E-3</c:v>
                </c:pt>
                <c:pt idx="28592" formatCode="0.00E+00">
                  <c:v>-2.9070900000000002E-3</c:v>
                </c:pt>
                <c:pt idx="28593" formatCode="0.00E+00">
                  <c:v>-2.6486499999999998E-3</c:v>
                </c:pt>
                <c:pt idx="28594" formatCode="0.00E+00">
                  <c:v>-2.3664799999999998E-3</c:v>
                </c:pt>
                <c:pt idx="28595" formatCode="0.00E+00">
                  <c:v>-2.0609299999999999E-3</c:v>
                </c:pt>
                <c:pt idx="28596" formatCode="0.00E+00">
                  <c:v>-1.73212E-3</c:v>
                </c:pt>
                <c:pt idx="28597" formatCode="0.00E+00">
                  <c:v>-1.3802300000000001E-3</c:v>
                </c:pt>
                <c:pt idx="28598" formatCode="0.00E+00">
                  <c:v>-1.0056900000000001E-3</c:v>
                </c:pt>
                <c:pt idx="28599" formatCode="0.00E+00">
                  <c:v>-6.0913000000000004E-4</c:v>
                </c:pt>
                <c:pt idx="28600" formatCode="0.00E+00">
                  <c:v>-1.9129800000000001E-4</c:v>
                </c:pt>
                <c:pt idx="28601" formatCode="0.00E+00">
                  <c:v>2.4728499999999997E-4</c:v>
                </c:pt>
                <c:pt idx="28602" formatCode="0.00E+00">
                  <c:v>7.0619200000000002E-4</c:v>
                </c:pt>
                <c:pt idx="28603" formatCode="0.00E+00">
                  <c:v>1.1848099999999999E-3</c:v>
                </c:pt>
                <c:pt idx="28604" formatCode="0.00E+00">
                  <c:v>1.6826E-3</c:v>
                </c:pt>
                <c:pt idx="28605" formatCode="0.00E+00">
                  <c:v>2.1993199999999998E-3</c:v>
                </c:pt>
                <c:pt idx="28606" formatCode="0.00E+00">
                  <c:v>2.7348799999999999E-3</c:v>
                </c:pt>
                <c:pt idx="28607" formatCode="0.00E+00">
                  <c:v>3.2889199999999999E-3</c:v>
                </c:pt>
                <c:pt idx="28608" formatCode="0.00E+00">
                  <c:v>3.8605699999999998E-3</c:v>
                </c:pt>
                <c:pt idx="28609" formatCode="0.00E+00">
                  <c:v>4.4489400000000002E-3</c:v>
                </c:pt>
                <c:pt idx="28610" formatCode="0.00E+00">
                  <c:v>5.0534400000000002E-3</c:v>
                </c:pt>
                <c:pt idx="28611" formatCode="0.00E+00">
                  <c:v>5.67331E-3</c:v>
                </c:pt>
                <c:pt idx="28612" formatCode="0.00E+00">
                  <c:v>6.3071899999999998E-3</c:v>
                </c:pt>
                <c:pt idx="28613" formatCode="0.00E+00">
                  <c:v>6.9534899999999997E-3</c:v>
                </c:pt>
                <c:pt idx="28614" formatCode="0.00E+00">
                  <c:v>7.61081E-3</c:v>
                </c:pt>
                <c:pt idx="28615" formatCode="0.00E+00">
                  <c:v>8.2776399999999993E-3</c:v>
                </c:pt>
                <c:pt idx="28616" formatCode="0.00E+00">
                  <c:v>8.9523399999999996E-3</c:v>
                </c:pt>
                <c:pt idx="28617" formatCode="0.00E+00">
                  <c:v>9.6333200000000008E-3</c:v>
                </c:pt>
                <c:pt idx="28618">
                  <c:v>1.0319E-2</c:v>
                </c:pt>
                <c:pt idx="28619">
                  <c:v>1.1007599999999999E-2</c:v>
                </c:pt>
                <c:pt idx="28620">
                  <c:v>1.1697600000000001E-2</c:v>
                </c:pt>
                <c:pt idx="28621">
                  <c:v>1.23877E-2</c:v>
                </c:pt>
                <c:pt idx="28622">
                  <c:v>1.3076600000000001E-2</c:v>
                </c:pt>
                <c:pt idx="28623">
                  <c:v>1.37632E-2</c:v>
                </c:pt>
                <c:pt idx="28624">
                  <c:v>1.44463E-2</c:v>
                </c:pt>
                <c:pt idx="28625">
                  <c:v>1.51241E-2</c:v>
                </c:pt>
                <c:pt idx="28626">
                  <c:v>1.5794599999999999E-2</c:v>
                </c:pt>
                <c:pt idx="28627">
                  <c:v>1.6456200000000001E-2</c:v>
                </c:pt>
                <c:pt idx="28628">
                  <c:v>1.7107899999999999E-2</c:v>
                </c:pt>
                <c:pt idx="28629">
                  <c:v>1.77492E-2</c:v>
                </c:pt>
                <c:pt idx="28630">
                  <c:v>1.8379300000000001E-2</c:v>
                </c:pt>
                <c:pt idx="28631">
                  <c:v>1.8996699999999998E-2</c:v>
                </c:pt>
                <c:pt idx="28632">
                  <c:v>1.9599499999999999E-2</c:v>
                </c:pt>
                <c:pt idx="28633">
                  <c:v>2.0186200000000001E-2</c:v>
                </c:pt>
                <c:pt idx="28634">
                  <c:v>2.07555E-2</c:v>
                </c:pt>
                <c:pt idx="28635">
                  <c:v>2.1305500000000002E-2</c:v>
                </c:pt>
                <c:pt idx="28636">
                  <c:v>2.18338E-2</c:v>
                </c:pt>
                <c:pt idx="28637">
                  <c:v>2.2338500000000001E-2</c:v>
                </c:pt>
                <c:pt idx="28638">
                  <c:v>2.2818499999999999E-2</c:v>
                </c:pt>
                <c:pt idx="28639">
                  <c:v>2.32727E-2</c:v>
                </c:pt>
                <c:pt idx="28640">
                  <c:v>2.3699899999999999E-2</c:v>
                </c:pt>
                <c:pt idx="28641">
                  <c:v>2.4099200000000001E-2</c:v>
                </c:pt>
                <c:pt idx="28642">
                  <c:v>2.44692E-2</c:v>
                </c:pt>
                <c:pt idx="28643">
                  <c:v>2.4808199999999999E-2</c:v>
                </c:pt>
                <c:pt idx="28644">
                  <c:v>2.5114000000000001E-2</c:v>
                </c:pt>
                <c:pt idx="28645">
                  <c:v>2.5384799999999999E-2</c:v>
                </c:pt>
                <c:pt idx="28646">
                  <c:v>2.5619300000000001E-2</c:v>
                </c:pt>
                <c:pt idx="28647">
                  <c:v>2.58163E-2</c:v>
                </c:pt>
                <c:pt idx="28648">
                  <c:v>2.59752E-2</c:v>
                </c:pt>
                <c:pt idx="28649">
                  <c:v>2.6095400000000001E-2</c:v>
                </c:pt>
                <c:pt idx="28650">
                  <c:v>2.61762E-2</c:v>
                </c:pt>
                <c:pt idx="28651">
                  <c:v>2.62166E-2</c:v>
                </c:pt>
                <c:pt idx="28652">
                  <c:v>2.6215700000000002E-2</c:v>
                </c:pt>
                <c:pt idx="28653">
                  <c:v>2.61727E-2</c:v>
                </c:pt>
                <c:pt idx="28654">
                  <c:v>2.6087099999999998E-2</c:v>
                </c:pt>
                <c:pt idx="28655">
                  <c:v>2.5958599999999998E-2</c:v>
                </c:pt>
                <c:pt idx="28656">
                  <c:v>2.57865E-2</c:v>
                </c:pt>
                <c:pt idx="28657">
                  <c:v>2.5570099999999998E-2</c:v>
                </c:pt>
                <c:pt idx="28658">
                  <c:v>2.5308600000000001E-2</c:v>
                </c:pt>
                <c:pt idx="28659">
                  <c:v>2.5001499999999999E-2</c:v>
                </c:pt>
                <c:pt idx="28660">
                  <c:v>2.4648099999999999E-2</c:v>
                </c:pt>
                <c:pt idx="28661">
                  <c:v>2.42483E-2</c:v>
                </c:pt>
                <c:pt idx="28662">
                  <c:v>2.3802199999999999E-2</c:v>
                </c:pt>
                <c:pt idx="28663">
                  <c:v>2.3310000000000001E-2</c:v>
                </c:pt>
                <c:pt idx="28664">
                  <c:v>2.2771699999999999E-2</c:v>
                </c:pt>
                <c:pt idx="28665">
                  <c:v>2.21873E-2</c:v>
                </c:pt>
                <c:pt idx="28666">
                  <c:v>2.1556700000000002E-2</c:v>
                </c:pt>
                <c:pt idx="28667">
                  <c:v>2.0880099999999999E-2</c:v>
                </c:pt>
                <c:pt idx="28668">
                  <c:v>2.01578E-2</c:v>
                </c:pt>
                <c:pt idx="28669">
                  <c:v>1.9390500000000001E-2</c:v>
                </c:pt>
                <c:pt idx="28670">
                  <c:v>1.8578600000000001E-2</c:v>
                </c:pt>
                <c:pt idx="28671">
                  <c:v>1.7722999999999999E-2</c:v>
                </c:pt>
                <c:pt idx="28672">
                  <c:v>1.6824800000000001E-2</c:v>
                </c:pt>
                <c:pt idx="28673">
                  <c:v>1.5885300000000002E-2</c:v>
                </c:pt>
                <c:pt idx="28674">
                  <c:v>1.49055E-2</c:v>
                </c:pt>
                <c:pt idx="28675">
                  <c:v>1.38862E-2</c:v>
                </c:pt>
                <c:pt idx="28676">
                  <c:v>1.28276E-2</c:v>
                </c:pt>
                <c:pt idx="28677">
                  <c:v>1.17301E-2</c:v>
                </c:pt>
                <c:pt idx="28678">
                  <c:v>1.0594900000000001E-2</c:v>
                </c:pt>
                <c:pt idx="28679" formatCode="0.00E+00">
                  <c:v>9.4237999999999995E-3</c:v>
                </c:pt>
                <c:pt idx="28680" formatCode="0.00E+00">
                  <c:v>8.2187200000000005E-3</c:v>
                </c:pt>
                <c:pt idx="28681" formatCode="0.00E+00">
                  <c:v>6.9811600000000001E-3</c:v>
                </c:pt>
                <c:pt idx="28682" formatCode="0.00E+00">
                  <c:v>5.7123499999999997E-3</c:v>
                </c:pt>
                <c:pt idx="28683" formatCode="0.00E+00">
                  <c:v>4.4136999999999996E-3</c:v>
                </c:pt>
                <c:pt idx="28684" formatCode="0.00E+00">
                  <c:v>3.0868800000000002E-3</c:v>
                </c:pt>
                <c:pt idx="28685" formatCode="0.00E+00">
                  <c:v>1.7331499999999999E-3</c:v>
                </c:pt>
                <c:pt idx="28686" formatCode="0.00E+00">
                  <c:v>3.5349200000000001E-4</c:v>
                </c:pt>
                <c:pt idx="28687" formatCode="0.00E+00">
                  <c:v>-1.0506999999999999E-3</c:v>
                </c:pt>
                <c:pt idx="28688" formatCode="0.00E+00">
                  <c:v>-2.4776799999999999E-3</c:v>
                </c:pt>
                <c:pt idx="28689" formatCode="0.00E+00">
                  <c:v>-3.92568E-3</c:v>
                </c:pt>
                <c:pt idx="28690" formatCode="0.00E+00">
                  <c:v>-5.3926E-3</c:v>
                </c:pt>
                <c:pt idx="28691" formatCode="0.00E+00">
                  <c:v>-6.8759199999999998E-3</c:v>
                </c:pt>
                <c:pt idx="28692" formatCode="0.00E+00">
                  <c:v>-8.3733100000000001E-3</c:v>
                </c:pt>
                <c:pt idx="28693" formatCode="0.00E+00">
                  <c:v>-9.8832799999999995E-3</c:v>
                </c:pt>
                <c:pt idx="28694">
                  <c:v>-1.14047E-2</c:v>
                </c:pt>
                <c:pt idx="28695">
                  <c:v>-1.29362E-2</c:v>
                </c:pt>
                <c:pt idx="28696">
                  <c:v>-1.4475500000000001E-2</c:v>
                </c:pt>
                <c:pt idx="28697">
                  <c:v>-1.6020199999999998E-2</c:v>
                </c:pt>
                <c:pt idx="28698">
                  <c:v>-1.75674E-2</c:v>
                </c:pt>
                <c:pt idx="28699">
                  <c:v>-1.9114099999999998E-2</c:v>
                </c:pt>
                <c:pt idx="28700">
                  <c:v>-2.0657600000000002E-2</c:v>
                </c:pt>
                <c:pt idx="28701">
                  <c:v>-2.2196E-2</c:v>
                </c:pt>
                <c:pt idx="28702">
                  <c:v>-2.3727499999999999E-2</c:v>
                </c:pt>
                <c:pt idx="28703">
                  <c:v>-2.5250100000000001E-2</c:v>
                </c:pt>
                <c:pt idx="28704">
                  <c:v>-2.6761299999999998E-2</c:v>
                </c:pt>
                <c:pt idx="28705">
                  <c:v>-2.82589E-2</c:v>
                </c:pt>
                <c:pt idx="28706">
                  <c:v>-2.9741199999999999E-2</c:v>
                </c:pt>
                <c:pt idx="28707">
                  <c:v>-3.1206399999999999E-2</c:v>
                </c:pt>
                <c:pt idx="28708">
                  <c:v>-3.2652599999999997E-2</c:v>
                </c:pt>
                <c:pt idx="28709">
                  <c:v>-3.4078299999999999E-2</c:v>
                </c:pt>
                <c:pt idx="28710">
                  <c:v>-3.5481499999999999E-2</c:v>
                </c:pt>
                <c:pt idx="28711">
                  <c:v>-3.6860400000000001E-2</c:v>
                </c:pt>
                <c:pt idx="28712">
                  <c:v>-3.8212400000000001E-2</c:v>
                </c:pt>
                <c:pt idx="28713">
                  <c:v>-3.95352E-2</c:v>
                </c:pt>
                <c:pt idx="28714">
                  <c:v>-4.0826500000000002E-2</c:v>
                </c:pt>
                <c:pt idx="28715">
                  <c:v>-4.2084200000000002E-2</c:v>
                </c:pt>
                <c:pt idx="28716">
                  <c:v>-4.3306200000000003E-2</c:v>
                </c:pt>
                <c:pt idx="28717">
                  <c:v>-4.4490599999999998E-2</c:v>
                </c:pt>
                <c:pt idx="28718">
                  <c:v>-4.5635200000000001E-2</c:v>
                </c:pt>
                <c:pt idx="28719">
                  <c:v>-4.6738300000000003E-2</c:v>
                </c:pt>
                <c:pt idx="28720">
                  <c:v>-4.7797699999999999E-2</c:v>
                </c:pt>
                <c:pt idx="28721">
                  <c:v>-4.8811899999999998E-2</c:v>
                </c:pt>
                <c:pt idx="28722">
                  <c:v>-4.9778999999999997E-2</c:v>
                </c:pt>
                <c:pt idx="28723">
                  <c:v>-5.0697199999999998E-2</c:v>
                </c:pt>
                <c:pt idx="28724">
                  <c:v>-5.1565E-2</c:v>
                </c:pt>
                <c:pt idx="28725">
                  <c:v>-5.2381299999999999E-2</c:v>
                </c:pt>
                <c:pt idx="28726">
                  <c:v>-5.3145199999999997E-2</c:v>
                </c:pt>
                <c:pt idx="28727">
                  <c:v>-5.3855500000000001E-2</c:v>
                </c:pt>
                <c:pt idx="28728">
                  <c:v>-5.4510799999999998E-2</c:v>
                </c:pt>
                <c:pt idx="28729">
                  <c:v>-5.5109900000000003E-2</c:v>
                </c:pt>
                <c:pt idx="28730">
                  <c:v>-5.5651800000000001E-2</c:v>
                </c:pt>
                <c:pt idx="28731">
                  <c:v>-5.6135200000000003E-2</c:v>
                </c:pt>
                <c:pt idx="28732">
                  <c:v>-5.6558400000000002E-2</c:v>
                </c:pt>
                <c:pt idx="28733">
                  <c:v>-5.6920499999999999E-2</c:v>
                </c:pt>
                <c:pt idx="28734">
                  <c:v>-5.7220399999999998E-2</c:v>
                </c:pt>
                <c:pt idx="28735">
                  <c:v>-5.7457500000000002E-2</c:v>
                </c:pt>
                <c:pt idx="28736">
                  <c:v>-5.7631799999999997E-2</c:v>
                </c:pt>
                <c:pt idx="28737">
                  <c:v>-5.77434E-2</c:v>
                </c:pt>
                <c:pt idx="28738">
                  <c:v>-5.7792499999999997E-2</c:v>
                </c:pt>
                <c:pt idx="28739">
                  <c:v>-5.7778700000000002E-2</c:v>
                </c:pt>
                <c:pt idx="28740">
                  <c:v>-5.77014E-2</c:v>
                </c:pt>
                <c:pt idx="28741">
                  <c:v>-5.7560600000000003E-2</c:v>
                </c:pt>
                <c:pt idx="28742">
                  <c:v>-5.7356200000000003E-2</c:v>
                </c:pt>
                <c:pt idx="28743">
                  <c:v>-5.70885E-2</c:v>
                </c:pt>
                <c:pt idx="28744">
                  <c:v>-5.6758099999999999E-2</c:v>
                </c:pt>
                <c:pt idx="28745">
                  <c:v>-5.6365600000000002E-2</c:v>
                </c:pt>
                <c:pt idx="28746">
                  <c:v>-5.5911700000000002E-2</c:v>
                </c:pt>
                <c:pt idx="28747">
                  <c:v>-5.5397000000000002E-2</c:v>
                </c:pt>
                <c:pt idx="28748">
                  <c:v>-5.4821500000000002E-2</c:v>
                </c:pt>
                <c:pt idx="28749">
                  <c:v>-5.41851E-2</c:v>
                </c:pt>
                <c:pt idx="28750">
                  <c:v>-5.3487899999999998E-2</c:v>
                </c:pt>
                <c:pt idx="28751">
                  <c:v>-5.2730600000000002E-2</c:v>
                </c:pt>
                <c:pt idx="28752">
                  <c:v>-5.1914500000000002E-2</c:v>
                </c:pt>
                <c:pt idx="28753">
                  <c:v>-5.1041499999999997E-2</c:v>
                </c:pt>
                <c:pt idx="28754">
                  <c:v>-5.0113400000000002E-2</c:v>
                </c:pt>
                <c:pt idx="28755">
                  <c:v>-4.9131300000000003E-2</c:v>
                </c:pt>
                <c:pt idx="28756">
                  <c:v>-4.8095800000000001E-2</c:v>
                </c:pt>
                <c:pt idx="28757">
                  <c:v>-4.7007100000000003E-2</c:v>
                </c:pt>
                <c:pt idx="28758">
                  <c:v>-4.5866299999999999E-2</c:v>
                </c:pt>
                <c:pt idx="28759">
                  <c:v>-4.4675100000000002E-2</c:v>
                </c:pt>
                <c:pt idx="28760">
                  <c:v>-4.3435399999999999E-2</c:v>
                </c:pt>
                <c:pt idx="28761">
                  <c:v>-4.21488E-2</c:v>
                </c:pt>
                <c:pt idx="28762">
                  <c:v>-4.0817199999999998E-2</c:v>
                </c:pt>
                <c:pt idx="28763">
                  <c:v>-3.9442900000000003E-2</c:v>
                </c:pt>
                <c:pt idx="28764">
                  <c:v>-3.8027600000000002E-2</c:v>
                </c:pt>
                <c:pt idx="28765">
                  <c:v>-3.6573000000000001E-2</c:v>
                </c:pt>
                <c:pt idx="28766">
                  <c:v>-3.5080800000000002E-2</c:v>
                </c:pt>
                <c:pt idx="28767">
                  <c:v>-3.3553199999999998E-2</c:v>
                </c:pt>
                <c:pt idx="28768">
                  <c:v>-3.1992100000000002E-2</c:v>
                </c:pt>
                <c:pt idx="28769">
                  <c:v>-3.0399499999999999E-2</c:v>
                </c:pt>
                <c:pt idx="28770">
                  <c:v>-2.8778000000000001E-2</c:v>
                </c:pt>
                <c:pt idx="28771">
                  <c:v>-2.7129799999999999E-2</c:v>
                </c:pt>
                <c:pt idx="28772">
                  <c:v>-2.5457500000000001E-2</c:v>
                </c:pt>
                <c:pt idx="28773">
                  <c:v>-2.3763200000000002E-2</c:v>
                </c:pt>
                <c:pt idx="28774">
                  <c:v>-2.2049300000000001E-2</c:v>
                </c:pt>
                <c:pt idx="28775">
                  <c:v>-2.0318099999999999E-2</c:v>
                </c:pt>
                <c:pt idx="28776">
                  <c:v>-1.8571500000000001E-2</c:v>
                </c:pt>
                <c:pt idx="28777">
                  <c:v>-1.68115E-2</c:v>
                </c:pt>
                <c:pt idx="28778">
                  <c:v>-1.50399E-2</c:v>
                </c:pt>
                <c:pt idx="28779">
                  <c:v>-1.3259099999999999E-2</c:v>
                </c:pt>
                <c:pt idx="28780">
                  <c:v>-1.1472100000000001E-2</c:v>
                </c:pt>
                <c:pt idx="28781" formatCode="0.00E+00">
                  <c:v>-9.6810100000000003E-3</c:v>
                </c:pt>
                <c:pt idx="28782" formatCode="0.00E+00">
                  <c:v>-7.8882799999999993E-3</c:v>
                </c:pt>
                <c:pt idx="28783" formatCode="0.00E+00">
                  <c:v>-6.0961699999999997E-3</c:v>
                </c:pt>
                <c:pt idx="28784" formatCode="0.00E+00">
                  <c:v>-4.30657E-3</c:v>
                </c:pt>
                <c:pt idx="28785" formatCode="0.00E+00">
                  <c:v>-2.5209899999999999E-3</c:v>
                </c:pt>
                <c:pt idx="28786" formatCode="0.00E+00">
                  <c:v>-7.4169800000000005E-4</c:v>
                </c:pt>
                <c:pt idx="28787" formatCode="0.00E+00">
                  <c:v>1.02793E-3</c:v>
                </c:pt>
                <c:pt idx="28788" formatCode="0.00E+00">
                  <c:v>2.7845499999999998E-3</c:v>
                </c:pt>
                <c:pt idx="28789" formatCode="0.00E+00">
                  <c:v>4.52565E-3</c:v>
                </c:pt>
                <c:pt idx="28790" formatCode="0.00E+00">
                  <c:v>6.24889E-3</c:v>
                </c:pt>
                <c:pt idx="28791" formatCode="0.00E+00">
                  <c:v>7.9514700000000004E-3</c:v>
                </c:pt>
                <c:pt idx="28792" formatCode="0.00E+00">
                  <c:v>9.6305799999999997E-3</c:v>
                </c:pt>
                <c:pt idx="28793">
                  <c:v>1.12841E-2</c:v>
                </c:pt>
                <c:pt idx="28794">
                  <c:v>1.2910400000000001E-2</c:v>
                </c:pt>
                <c:pt idx="28795">
                  <c:v>1.45075E-2</c:v>
                </c:pt>
                <c:pt idx="28796">
                  <c:v>1.60731E-2</c:v>
                </c:pt>
                <c:pt idx="28797">
                  <c:v>1.7604700000000001E-2</c:v>
                </c:pt>
                <c:pt idx="28798">
                  <c:v>1.9100200000000001E-2</c:v>
                </c:pt>
                <c:pt idx="28799">
                  <c:v>2.0558099999999999E-2</c:v>
                </c:pt>
                <c:pt idx="28800">
                  <c:v>2.1977099999999999E-2</c:v>
                </c:pt>
                <c:pt idx="28801">
                  <c:v>2.3355899999999999E-2</c:v>
                </c:pt>
                <c:pt idx="28802">
                  <c:v>2.4693099999999999E-2</c:v>
                </c:pt>
                <c:pt idx="28803">
                  <c:v>2.59858E-2</c:v>
                </c:pt>
                <c:pt idx="28804">
                  <c:v>2.72313E-2</c:v>
                </c:pt>
                <c:pt idx="28805">
                  <c:v>2.84278E-2</c:v>
                </c:pt>
                <c:pt idx="28806">
                  <c:v>2.9574400000000001E-2</c:v>
                </c:pt>
                <c:pt idx="28807">
                  <c:v>3.06705E-2</c:v>
                </c:pt>
                <c:pt idx="28808">
                  <c:v>3.1715199999999999E-2</c:v>
                </c:pt>
                <c:pt idx="28809">
                  <c:v>3.27075E-2</c:v>
                </c:pt>
                <c:pt idx="28810">
                  <c:v>3.3646099999999998E-2</c:v>
                </c:pt>
                <c:pt idx="28811">
                  <c:v>3.4529700000000003E-2</c:v>
                </c:pt>
                <c:pt idx="28812">
                  <c:v>3.5357300000000001E-2</c:v>
                </c:pt>
                <c:pt idx="28813">
                  <c:v>3.6127800000000002E-2</c:v>
                </c:pt>
                <c:pt idx="28814">
                  <c:v>3.6840199999999997E-2</c:v>
                </c:pt>
                <c:pt idx="28815">
                  <c:v>3.7493600000000002E-2</c:v>
                </c:pt>
                <c:pt idx="28816">
                  <c:v>3.8087000000000003E-2</c:v>
                </c:pt>
                <c:pt idx="28817">
                  <c:v>3.8619899999999999E-2</c:v>
                </c:pt>
                <c:pt idx="28818">
                  <c:v>3.9092000000000002E-2</c:v>
                </c:pt>
                <c:pt idx="28819">
                  <c:v>3.9502900000000001E-2</c:v>
                </c:pt>
                <c:pt idx="28820">
                  <c:v>3.9852199999999997E-2</c:v>
                </c:pt>
                <c:pt idx="28821">
                  <c:v>4.01392E-2</c:v>
                </c:pt>
                <c:pt idx="28822">
                  <c:v>4.0363900000000001E-2</c:v>
                </c:pt>
                <c:pt idx="28823">
                  <c:v>4.0526100000000002E-2</c:v>
                </c:pt>
                <c:pt idx="28824">
                  <c:v>4.0626000000000002E-2</c:v>
                </c:pt>
                <c:pt idx="28825">
                  <c:v>4.0663900000000003E-2</c:v>
                </c:pt>
                <c:pt idx="28826">
                  <c:v>4.0640599999999999E-2</c:v>
                </c:pt>
                <c:pt idx="28827">
                  <c:v>4.05569E-2</c:v>
                </c:pt>
                <c:pt idx="28828">
                  <c:v>4.0413200000000003E-2</c:v>
                </c:pt>
                <c:pt idx="28829">
                  <c:v>4.0210200000000001E-2</c:v>
                </c:pt>
                <c:pt idx="28830">
                  <c:v>3.9948200000000003E-2</c:v>
                </c:pt>
                <c:pt idx="28831">
                  <c:v>3.9627999999999997E-2</c:v>
                </c:pt>
                <c:pt idx="28832">
                  <c:v>3.9250500000000001E-2</c:v>
                </c:pt>
                <c:pt idx="28833">
                  <c:v>3.8816499999999997E-2</c:v>
                </c:pt>
                <c:pt idx="28834">
                  <c:v>3.83275E-2</c:v>
                </c:pt>
                <c:pt idx="28835">
                  <c:v>3.77855E-2</c:v>
                </c:pt>
                <c:pt idx="28836">
                  <c:v>3.7191799999999997E-2</c:v>
                </c:pt>
                <c:pt idx="28837">
                  <c:v>3.6547200000000002E-2</c:v>
                </c:pt>
                <c:pt idx="28838">
                  <c:v>3.58524E-2</c:v>
                </c:pt>
                <c:pt idx="28839">
                  <c:v>3.51087E-2</c:v>
                </c:pt>
                <c:pt idx="28840">
                  <c:v>3.4317199999999999E-2</c:v>
                </c:pt>
                <c:pt idx="28841">
                  <c:v>3.3479000000000002E-2</c:v>
                </c:pt>
                <c:pt idx="28842">
                  <c:v>3.2595300000000001E-2</c:v>
                </c:pt>
                <c:pt idx="28843">
                  <c:v>3.1668099999999998E-2</c:v>
                </c:pt>
                <c:pt idx="28844">
                  <c:v>3.0700000000000002E-2</c:v>
                </c:pt>
                <c:pt idx="28845">
                  <c:v>2.9693199999999999E-2</c:v>
                </c:pt>
                <c:pt idx="28846">
                  <c:v>2.8649299999999999E-2</c:v>
                </c:pt>
                <c:pt idx="28847">
                  <c:v>2.7569699999999999E-2</c:v>
                </c:pt>
                <c:pt idx="28848">
                  <c:v>2.6455900000000001E-2</c:v>
                </c:pt>
                <c:pt idx="28849">
                  <c:v>2.5309499999999999E-2</c:v>
                </c:pt>
                <c:pt idx="28850">
                  <c:v>2.4132399999999998E-2</c:v>
                </c:pt>
                <c:pt idx="28851">
                  <c:v>2.2926700000000001E-2</c:v>
                </c:pt>
                <c:pt idx="28852">
                  <c:v>2.16943E-2</c:v>
                </c:pt>
                <c:pt idx="28853">
                  <c:v>2.0437199999999999E-2</c:v>
                </c:pt>
                <c:pt idx="28854">
                  <c:v>1.9157E-2</c:v>
                </c:pt>
                <c:pt idx="28855">
                  <c:v>1.78554E-2</c:v>
                </c:pt>
                <c:pt idx="28856">
                  <c:v>1.6534E-2</c:v>
                </c:pt>
                <c:pt idx="28857">
                  <c:v>1.51948E-2</c:v>
                </c:pt>
                <c:pt idx="28858">
                  <c:v>1.384E-2</c:v>
                </c:pt>
                <c:pt idx="28859">
                  <c:v>1.24717E-2</c:v>
                </c:pt>
                <c:pt idx="28860">
                  <c:v>1.1092100000000001E-2</c:v>
                </c:pt>
                <c:pt idx="28861" formatCode="0.00E+00">
                  <c:v>9.7035999999999997E-3</c:v>
                </c:pt>
                <c:pt idx="28862" formatCode="0.00E+00">
                  <c:v>8.3087999999999999E-3</c:v>
                </c:pt>
                <c:pt idx="28863" formatCode="0.00E+00">
                  <c:v>6.9105099999999999E-3</c:v>
                </c:pt>
                <c:pt idx="28864" formatCode="0.00E+00">
                  <c:v>5.5108099999999997E-3</c:v>
                </c:pt>
                <c:pt idx="28865" formatCode="0.00E+00">
                  <c:v>4.1111200000000002E-3</c:v>
                </c:pt>
                <c:pt idx="28866" formatCode="0.00E+00">
                  <c:v>2.7128600000000001E-3</c:v>
                </c:pt>
                <c:pt idx="28867" formatCode="0.00E+00">
                  <c:v>1.31799E-3</c:v>
                </c:pt>
                <c:pt idx="28868" formatCode="0.00E+00">
                  <c:v>-7.1236799999999995E-5</c:v>
                </c:pt>
                <c:pt idx="28869" formatCode="0.00E+00">
                  <c:v>-1.45275E-3</c:v>
                </c:pt>
                <c:pt idx="28870" formatCode="0.00E+00">
                  <c:v>-2.8248100000000001E-3</c:v>
                </c:pt>
                <c:pt idx="28871" formatCode="0.00E+00">
                  <c:v>-4.1858099999999999E-3</c:v>
                </c:pt>
                <c:pt idx="28872" formatCode="0.00E+00">
                  <c:v>-5.5340299999999997E-3</c:v>
                </c:pt>
                <c:pt idx="28873" formatCode="0.00E+00">
                  <c:v>-6.8676700000000002E-3</c:v>
                </c:pt>
                <c:pt idx="28874" formatCode="0.00E+00">
                  <c:v>-8.1852000000000001E-3</c:v>
                </c:pt>
                <c:pt idx="28875" formatCode="0.00E+00">
                  <c:v>-9.4852100000000009E-3</c:v>
                </c:pt>
                <c:pt idx="28876">
                  <c:v>-1.0766100000000001E-2</c:v>
                </c:pt>
                <c:pt idx="28877">
                  <c:v>-1.20258E-2</c:v>
                </c:pt>
                <c:pt idx="28878">
                  <c:v>-1.3262700000000001E-2</c:v>
                </c:pt>
                <c:pt idx="28879">
                  <c:v>-1.4475500000000001E-2</c:v>
                </c:pt>
                <c:pt idx="28880">
                  <c:v>-1.56629E-2</c:v>
                </c:pt>
                <c:pt idx="28881">
                  <c:v>-1.6823299999999999E-2</c:v>
                </c:pt>
                <c:pt idx="28882">
                  <c:v>-1.79548E-2</c:v>
                </c:pt>
                <c:pt idx="28883">
                  <c:v>-1.9055800000000001E-2</c:v>
                </c:pt>
                <c:pt idx="28884">
                  <c:v>-2.0124699999999999E-2</c:v>
                </c:pt>
                <c:pt idx="28885">
                  <c:v>-2.1160399999999999E-2</c:v>
                </c:pt>
                <c:pt idx="28886">
                  <c:v>-2.2161299999999998E-2</c:v>
                </c:pt>
                <c:pt idx="28887">
                  <c:v>-2.31261E-2</c:v>
                </c:pt>
                <c:pt idx="28888">
                  <c:v>-2.40532E-2</c:v>
                </c:pt>
                <c:pt idx="28889">
                  <c:v>-2.4941499999999998E-2</c:v>
                </c:pt>
                <c:pt idx="28890">
                  <c:v>-2.5790500000000001E-2</c:v>
                </c:pt>
                <c:pt idx="28891">
                  <c:v>-2.65997E-2</c:v>
                </c:pt>
                <c:pt idx="28892">
                  <c:v>-2.73685E-2</c:v>
                </c:pt>
                <c:pt idx="28893">
                  <c:v>-2.8095999999999999E-2</c:v>
                </c:pt>
                <c:pt idx="28894">
                  <c:v>-2.87817E-2</c:v>
                </c:pt>
                <c:pt idx="28895">
                  <c:v>-2.9424700000000002E-2</c:v>
                </c:pt>
                <c:pt idx="28896">
                  <c:v>-3.0024700000000001E-2</c:v>
                </c:pt>
                <c:pt idx="28897">
                  <c:v>-3.0581799999999999E-2</c:v>
                </c:pt>
                <c:pt idx="28898">
                  <c:v>-3.10958E-2</c:v>
                </c:pt>
                <c:pt idx="28899">
                  <c:v>-3.15666E-2</c:v>
                </c:pt>
                <c:pt idx="28900">
                  <c:v>-3.1994099999999998E-2</c:v>
                </c:pt>
                <c:pt idx="28901">
                  <c:v>-3.2378900000000002E-2</c:v>
                </c:pt>
                <c:pt idx="28902">
                  <c:v>-3.2721500000000001E-2</c:v>
                </c:pt>
                <c:pt idx="28903">
                  <c:v>-3.3022500000000003E-2</c:v>
                </c:pt>
                <c:pt idx="28904">
                  <c:v>-3.32825E-2</c:v>
                </c:pt>
                <c:pt idx="28905">
                  <c:v>-3.3501900000000001E-2</c:v>
                </c:pt>
                <c:pt idx="28906">
                  <c:v>-3.3681099999999999E-2</c:v>
                </c:pt>
                <c:pt idx="28907">
                  <c:v>-3.3820700000000002E-2</c:v>
                </c:pt>
                <c:pt idx="28908">
                  <c:v>-3.3921100000000003E-2</c:v>
                </c:pt>
                <c:pt idx="28909">
                  <c:v>-3.3982699999999998E-2</c:v>
                </c:pt>
                <c:pt idx="28910">
                  <c:v>-3.4005800000000003E-2</c:v>
                </c:pt>
                <c:pt idx="28911">
                  <c:v>-3.3990600000000003E-2</c:v>
                </c:pt>
                <c:pt idx="28912">
                  <c:v>-3.3937500000000002E-2</c:v>
                </c:pt>
                <c:pt idx="28913">
                  <c:v>-3.3846800000000003E-2</c:v>
                </c:pt>
                <c:pt idx="28914">
                  <c:v>-3.3719300000000001E-2</c:v>
                </c:pt>
                <c:pt idx="28915">
                  <c:v>-3.3556299999999997E-2</c:v>
                </c:pt>
                <c:pt idx="28916">
                  <c:v>-3.3359100000000003E-2</c:v>
                </c:pt>
                <c:pt idx="28917">
                  <c:v>-3.31288E-2</c:v>
                </c:pt>
                <c:pt idx="28918">
                  <c:v>-3.28665E-2</c:v>
                </c:pt>
                <c:pt idx="28919">
                  <c:v>-3.2573100000000001E-2</c:v>
                </c:pt>
                <c:pt idx="28920">
                  <c:v>-3.2249699999999999E-2</c:v>
                </c:pt>
                <c:pt idx="28921">
                  <c:v>-3.1897599999999998E-2</c:v>
                </c:pt>
                <c:pt idx="28922">
                  <c:v>-3.15181E-2</c:v>
                </c:pt>
                <c:pt idx="28923">
                  <c:v>-3.1113100000000001E-2</c:v>
                </c:pt>
                <c:pt idx="28924">
                  <c:v>-3.06845E-2</c:v>
                </c:pt>
                <c:pt idx="28925">
                  <c:v>-3.0233800000000002E-2</c:v>
                </c:pt>
                <c:pt idx="28926">
                  <c:v>-2.9762799999999999E-2</c:v>
                </c:pt>
                <c:pt idx="28927">
                  <c:v>-2.92725E-2</c:v>
                </c:pt>
                <c:pt idx="28928">
                  <c:v>-2.8764399999999999E-2</c:v>
                </c:pt>
                <c:pt idx="28929">
                  <c:v>-2.8240100000000001E-2</c:v>
                </c:pt>
                <c:pt idx="28930">
                  <c:v>-2.7701099999999999E-2</c:v>
                </c:pt>
                <c:pt idx="28931">
                  <c:v>-2.7148800000000001E-2</c:v>
                </c:pt>
                <c:pt idx="28932">
                  <c:v>-2.6584900000000002E-2</c:v>
                </c:pt>
                <c:pt idx="28933">
                  <c:v>-2.6011099999999999E-2</c:v>
                </c:pt>
                <c:pt idx="28934">
                  <c:v>-2.5428699999999999E-2</c:v>
                </c:pt>
                <c:pt idx="28935">
                  <c:v>-2.4839199999999999E-2</c:v>
                </c:pt>
                <c:pt idx="28936">
                  <c:v>-2.42437E-2</c:v>
                </c:pt>
                <c:pt idx="28937">
                  <c:v>-2.36432E-2</c:v>
                </c:pt>
                <c:pt idx="28938">
                  <c:v>-2.3039E-2</c:v>
                </c:pt>
                <c:pt idx="28939">
                  <c:v>-2.2432799999999999E-2</c:v>
                </c:pt>
                <c:pt idx="28940">
                  <c:v>-2.1824199999999998E-2</c:v>
                </c:pt>
                <c:pt idx="28941">
                  <c:v>-2.1211899999999999E-2</c:v>
                </c:pt>
                <c:pt idx="28942">
                  <c:v>-2.0599800000000001E-2</c:v>
                </c:pt>
                <c:pt idx="28943">
                  <c:v>-1.9992599999999999E-2</c:v>
                </c:pt>
                <c:pt idx="28944">
                  <c:v>-1.9390600000000001E-2</c:v>
                </c:pt>
                <c:pt idx="28945">
                  <c:v>-1.8793500000000001E-2</c:v>
                </c:pt>
                <c:pt idx="28946">
                  <c:v>-1.8203500000000001E-2</c:v>
                </c:pt>
                <c:pt idx="28947">
                  <c:v>-1.7622700000000002E-2</c:v>
                </c:pt>
                <c:pt idx="28948">
                  <c:v>-1.7052399999999999E-2</c:v>
                </c:pt>
                <c:pt idx="28949">
                  <c:v>-1.6493500000000001E-2</c:v>
                </c:pt>
                <c:pt idx="28950">
                  <c:v>-1.5946999999999999E-2</c:v>
                </c:pt>
                <c:pt idx="28951">
                  <c:v>-1.54141E-2</c:v>
                </c:pt>
                <c:pt idx="28952">
                  <c:v>-1.4896400000000001E-2</c:v>
                </c:pt>
                <c:pt idx="28953">
                  <c:v>-1.43958E-2</c:v>
                </c:pt>
                <c:pt idx="28954">
                  <c:v>-1.3913500000000001E-2</c:v>
                </c:pt>
                <c:pt idx="28955">
                  <c:v>-1.34503E-2</c:v>
                </c:pt>
                <c:pt idx="28956">
                  <c:v>-1.3006999999999999E-2</c:v>
                </c:pt>
                <c:pt idx="28957">
                  <c:v>-1.2585000000000001E-2</c:v>
                </c:pt>
                <c:pt idx="28958">
                  <c:v>-1.21855E-2</c:v>
                </c:pt>
                <c:pt idx="28959">
                  <c:v>-1.1809500000000001E-2</c:v>
                </c:pt>
                <c:pt idx="28960">
                  <c:v>-1.14573E-2</c:v>
                </c:pt>
                <c:pt idx="28961">
                  <c:v>-1.1129399999999999E-2</c:v>
                </c:pt>
                <c:pt idx="28962">
                  <c:v>-1.0826000000000001E-2</c:v>
                </c:pt>
                <c:pt idx="28963">
                  <c:v>-1.05474E-2</c:v>
                </c:pt>
                <c:pt idx="28964">
                  <c:v>-1.0293800000000001E-2</c:v>
                </c:pt>
                <c:pt idx="28965">
                  <c:v>-1.0065599999999999E-2</c:v>
                </c:pt>
                <c:pt idx="28966" formatCode="0.00E+00">
                  <c:v>-9.8626800000000004E-3</c:v>
                </c:pt>
                <c:pt idx="28967" formatCode="0.00E+00">
                  <c:v>-9.6851300000000001E-3</c:v>
                </c:pt>
                <c:pt idx="28968" formatCode="0.00E+00">
                  <c:v>-9.5331300000000008E-3</c:v>
                </c:pt>
                <c:pt idx="28969" formatCode="0.00E+00">
                  <c:v>-9.4066900000000005E-3</c:v>
                </c:pt>
                <c:pt idx="28970" formatCode="0.00E+00">
                  <c:v>-9.30572E-3</c:v>
                </c:pt>
                <c:pt idx="28971" formatCode="0.00E+00">
                  <c:v>-9.2305200000000007E-3</c:v>
                </c:pt>
                <c:pt idx="28972" formatCode="0.00E+00">
                  <c:v>-9.1815200000000003E-3</c:v>
                </c:pt>
                <c:pt idx="28973" formatCode="0.00E+00">
                  <c:v>-9.1588299999999997E-3</c:v>
                </c:pt>
                <c:pt idx="28974" formatCode="0.00E+00">
                  <c:v>-9.1623699999999995E-3</c:v>
                </c:pt>
                <c:pt idx="28975" formatCode="0.00E+00">
                  <c:v>-9.1918799999999995E-3</c:v>
                </c:pt>
                <c:pt idx="28976" formatCode="0.00E+00">
                  <c:v>-9.2471800000000007E-3</c:v>
                </c:pt>
                <c:pt idx="28977" formatCode="0.00E+00">
                  <c:v>-9.3282799999999996E-3</c:v>
                </c:pt>
                <c:pt idx="28978" formatCode="0.00E+00">
                  <c:v>-9.4350800000000002E-3</c:v>
                </c:pt>
                <c:pt idx="28979" formatCode="0.00E+00">
                  <c:v>-9.5669799999999992E-3</c:v>
                </c:pt>
                <c:pt idx="28980" formatCode="0.00E+00">
                  <c:v>-9.7228000000000002E-3</c:v>
                </c:pt>
                <c:pt idx="28981" formatCode="0.00E+00">
                  <c:v>-9.9017199999999993E-3</c:v>
                </c:pt>
                <c:pt idx="28982">
                  <c:v>-1.01037E-2</c:v>
                </c:pt>
                <c:pt idx="28983">
                  <c:v>-1.03286E-2</c:v>
                </c:pt>
                <c:pt idx="28984">
                  <c:v>-1.0575599999999999E-2</c:v>
                </c:pt>
                <c:pt idx="28985">
                  <c:v>-1.08436E-2</c:v>
                </c:pt>
                <c:pt idx="28986">
                  <c:v>-1.1131500000000001E-2</c:v>
                </c:pt>
                <c:pt idx="28987">
                  <c:v>-1.1438E-2</c:v>
                </c:pt>
                <c:pt idx="28988">
                  <c:v>-1.1761600000000001E-2</c:v>
                </c:pt>
                <c:pt idx="28989">
                  <c:v>-1.2101000000000001E-2</c:v>
                </c:pt>
                <c:pt idx="28990">
                  <c:v>-1.24531E-2</c:v>
                </c:pt>
                <c:pt idx="28991">
                  <c:v>-1.2814300000000001E-2</c:v>
                </c:pt>
                <c:pt idx="28992">
                  <c:v>-1.31859E-2</c:v>
                </c:pt>
                <c:pt idx="28993">
                  <c:v>-1.35704E-2</c:v>
                </c:pt>
                <c:pt idx="28994">
                  <c:v>-1.39658E-2</c:v>
                </c:pt>
                <c:pt idx="28995">
                  <c:v>-1.43696E-2</c:v>
                </c:pt>
                <c:pt idx="28996">
                  <c:v>-1.47812E-2</c:v>
                </c:pt>
                <c:pt idx="28997">
                  <c:v>-1.52E-2</c:v>
                </c:pt>
                <c:pt idx="28998">
                  <c:v>-1.56247E-2</c:v>
                </c:pt>
                <c:pt idx="28999">
                  <c:v>-1.60538E-2</c:v>
                </c:pt>
                <c:pt idx="29000">
                  <c:v>-1.6485699999999999E-2</c:v>
                </c:pt>
                <c:pt idx="29001">
                  <c:v>-1.6919E-2</c:v>
                </c:pt>
                <c:pt idx="29002">
                  <c:v>-1.7352599999999999E-2</c:v>
                </c:pt>
                <c:pt idx="29003">
                  <c:v>-1.77859E-2</c:v>
                </c:pt>
                <c:pt idx="29004">
                  <c:v>-1.8217799999999999E-2</c:v>
                </c:pt>
                <c:pt idx="29005">
                  <c:v>-1.8647199999999999E-2</c:v>
                </c:pt>
                <c:pt idx="29006">
                  <c:v>-1.90724E-2</c:v>
                </c:pt>
                <c:pt idx="29007">
                  <c:v>-1.9492200000000001E-2</c:v>
                </c:pt>
                <c:pt idx="29008">
                  <c:v>-1.99049E-2</c:v>
                </c:pt>
                <c:pt idx="29009">
                  <c:v>-2.0309500000000001E-2</c:v>
                </c:pt>
                <c:pt idx="29010">
                  <c:v>-2.0704699999999999E-2</c:v>
                </c:pt>
                <c:pt idx="29011">
                  <c:v>-2.1089199999999999E-2</c:v>
                </c:pt>
                <c:pt idx="29012">
                  <c:v>-2.1461500000000001E-2</c:v>
                </c:pt>
                <c:pt idx="29013">
                  <c:v>-2.18204E-2</c:v>
                </c:pt>
                <c:pt idx="29014">
                  <c:v>-2.2164699999999999E-2</c:v>
                </c:pt>
                <c:pt idx="29015">
                  <c:v>-2.2492999999999999E-2</c:v>
                </c:pt>
                <c:pt idx="29016">
                  <c:v>-2.2804000000000001E-2</c:v>
                </c:pt>
                <c:pt idx="29017">
                  <c:v>-2.3096800000000001E-2</c:v>
                </c:pt>
                <c:pt idx="29018">
                  <c:v>-2.3370499999999999E-2</c:v>
                </c:pt>
                <c:pt idx="29019">
                  <c:v>-2.3624300000000001E-2</c:v>
                </c:pt>
                <c:pt idx="29020">
                  <c:v>-2.38569E-2</c:v>
                </c:pt>
                <c:pt idx="29021">
                  <c:v>-2.4067600000000001E-2</c:v>
                </c:pt>
                <c:pt idx="29022">
                  <c:v>-2.42554E-2</c:v>
                </c:pt>
                <c:pt idx="29023">
                  <c:v>-2.44195E-2</c:v>
                </c:pt>
                <c:pt idx="29024">
                  <c:v>-2.4558900000000002E-2</c:v>
                </c:pt>
                <c:pt idx="29025">
                  <c:v>-2.46731E-2</c:v>
                </c:pt>
                <c:pt idx="29026">
                  <c:v>-2.4761700000000001E-2</c:v>
                </c:pt>
                <c:pt idx="29027">
                  <c:v>-2.4824100000000002E-2</c:v>
                </c:pt>
                <c:pt idx="29028">
                  <c:v>-2.4859800000000001E-2</c:v>
                </c:pt>
                <c:pt idx="29029">
                  <c:v>-2.4868000000000001E-2</c:v>
                </c:pt>
                <c:pt idx="29030">
                  <c:v>-2.4847899999999999E-2</c:v>
                </c:pt>
                <c:pt idx="29031">
                  <c:v>-2.4799000000000002E-2</c:v>
                </c:pt>
                <c:pt idx="29032">
                  <c:v>-2.4721099999999999E-2</c:v>
                </c:pt>
                <c:pt idx="29033">
                  <c:v>-2.4614E-2</c:v>
                </c:pt>
                <c:pt idx="29034">
                  <c:v>-2.44773E-2</c:v>
                </c:pt>
                <c:pt idx="29035">
                  <c:v>-2.4310399999999999E-2</c:v>
                </c:pt>
                <c:pt idx="29036">
                  <c:v>-2.41129E-2</c:v>
                </c:pt>
                <c:pt idx="29037">
                  <c:v>-2.3884099999999998E-2</c:v>
                </c:pt>
                <c:pt idx="29038">
                  <c:v>-2.3623399999999999E-2</c:v>
                </c:pt>
                <c:pt idx="29039">
                  <c:v>-2.3330300000000002E-2</c:v>
                </c:pt>
                <c:pt idx="29040">
                  <c:v>-2.3004500000000001E-2</c:v>
                </c:pt>
                <c:pt idx="29041">
                  <c:v>-2.2645999999999999E-2</c:v>
                </c:pt>
                <c:pt idx="29042">
                  <c:v>-2.2254800000000002E-2</c:v>
                </c:pt>
                <c:pt idx="29043">
                  <c:v>-2.1831799999999998E-2</c:v>
                </c:pt>
                <c:pt idx="29044">
                  <c:v>-2.13782E-2</c:v>
                </c:pt>
                <c:pt idx="29045">
                  <c:v>-2.0894800000000002E-2</c:v>
                </c:pt>
                <c:pt idx="29046">
                  <c:v>-2.0382000000000001E-2</c:v>
                </c:pt>
                <c:pt idx="29047">
                  <c:v>-1.9840400000000001E-2</c:v>
                </c:pt>
                <c:pt idx="29048">
                  <c:v>-1.92704E-2</c:v>
                </c:pt>
                <c:pt idx="29049">
                  <c:v>-1.86728E-2</c:v>
                </c:pt>
                <c:pt idx="29050">
                  <c:v>-1.8048399999999999E-2</c:v>
                </c:pt>
                <c:pt idx="29051">
                  <c:v>-1.7397800000000001E-2</c:v>
                </c:pt>
                <c:pt idx="29052">
                  <c:v>-1.67221E-2</c:v>
                </c:pt>
                <c:pt idx="29053">
                  <c:v>-1.60222E-2</c:v>
                </c:pt>
                <c:pt idx="29054">
                  <c:v>-1.52996E-2</c:v>
                </c:pt>
                <c:pt idx="29055">
                  <c:v>-1.45553E-2</c:v>
                </c:pt>
                <c:pt idx="29056">
                  <c:v>-1.37903E-2</c:v>
                </c:pt>
                <c:pt idx="29057">
                  <c:v>-1.3005600000000001E-2</c:v>
                </c:pt>
                <c:pt idx="29058">
                  <c:v>-1.2201500000000001E-2</c:v>
                </c:pt>
                <c:pt idx="29059">
                  <c:v>-1.13785E-2</c:v>
                </c:pt>
                <c:pt idx="29060">
                  <c:v>-1.0537400000000001E-2</c:v>
                </c:pt>
                <c:pt idx="29061" formatCode="0.00E+00">
                  <c:v>-9.6789000000000007E-3</c:v>
                </c:pt>
                <c:pt idx="29062" formatCode="0.00E+00">
                  <c:v>-8.8044200000000003E-3</c:v>
                </c:pt>
                <c:pt idx="29063" formatCode="0.00E+00">
                  <c:v>-7.9154900000000007E-3</c:v>
                </c:pt>
                <c:pt idx="29064" formatCode="0.00E+00">
                  <c:v>-7.0134300000000002E-3</c:v>
                </c:pt>
                <c:pt idx="29065" formatCode="0.00E+00">
                  <c:v>-6.0992599999999996E-3</c:v>
                </c:pt>
                <c:pt idx="29066" formatCode="0.00E+00">
                  <c:v>-5.1747499999999997E-3</c:v>
                </c:pt>
                <c:pt idx="29067" formatCode="0.00E+00">
                  <c:v>-4.2426900000000003E-3</c:v>
                </c:pt>
                <c:pt idx="29068" formatCode="0.00E+00">
                  <c:v>-3.3056800000000001E-3</c:v>
                </c:pt>
                <c:pt idx="29069" formatCode="0.00E+00">
                  <c:v>-2.3654399999999999E-3</c:v>
                </c:pt>
                <c:pt idx="29070" formatCode="0.00E+00">
                  <c:v>-1.42311E-3</c:v>
                </c:pt>
                <c:pt idx="29071" formatCode="0.00E+00">
                  <c:v>-4.7976200000000001E-4</c:v>
                </c:pt>
                <c:pt idx="29072" formatCode="0.00E+00">
                  <c:v>4.63239E-4</c:v>
                </c:pt>
                <c:pt idx="29073" formatCode="0.00E+00">
                  <c:v>1.4041399999999999E-3</c:v>
                </c:pt>
                <c:pt idx="29074" formatCode="0.00E+00">
                  <c:v>2.3409099999999999E-3</c:v>
                </c:pt>
                <c:pt idx="29075" formatCode="0.00E+00">
                  <c:v>3.2713799999999999E-3</c:v>
                </c:pt>
                <c:pt idx="29076" formatCode="0.00E+00">
                  <c:v>4.1935200000000001E-3</c:v>
                </c:pt>
                <c:pt idx="29077" formatCode="0.00E+00">
                  <c:v>5.1055700000000002E-3</c:v>
                </c:pt>
                <c:pt idx="29078" formatCode="0.00E+00">
                  <c:v>6.0057499999999998E-3</c:v>
                </c:pt>
                <c:pt idx="29079" formatCode="0.00E+00">
                  <c:v>6.8922200000000001E-3</c:v>
                </c:pt>
                <c:pt idx="29080" formatCode="0.00E+00">
                  <c:v>7.76314E-3</c:v>
                </c:pt>
                <c:pt idx="29081" formatCode="0.00E+00">
                  <c:v>8.6167199999999996E-3</c:v>
                </c:pt>
                <c:pt idx="29082" formatCode="0.00E+00">
                  <c:v>9.4512399999999996E-3</c:v>
                </c:pt>
                <c:pt idx="29083">
                  <c:v>1.0265099999999999E-2</c:v>
                </c:pt>
                <c:pt idx="29084">
                  <c:v>1.1057000000000001E-2</c:v>
                </c:pt>
                <c:pt idx="29085">
                  <c:v>1.18256E-2</c:v>
                </c:pt>
                <c:pt idx="29086">
                  <c:v>1.25699E-2</c:v>
                </c:pt>
                <c:pt idx="29087">
                  <c:v>1.3289E-2</c:v>
                </c:pt>
                <c:pt idx="29088">
                  <c:v>1.3982100000000001E-2</c:v>
                </c:pt>
                <c:pt idx="29089">
                  <c:v>1.4647800000000001E-2</c:v>
                </c:pt>
                <c:pt idx="29090">
                  <c:v>1.52847E-2</c:v>
                </c:pt>
                <c:pt idx="29091">
                  <c:v>1.5891700000000002E-2</c:v>
                </c:pt>
                <c:pt idx="29092">
                  <c:v>1.6468E-2</c:v>
                </c:pt>
                <c:pt idx="29093">
                  <c:v>1.70119E-2</c:v>
                </c:pt>
                <c:pt idx="29094">
                  <c:v>1.75219E-2</c:v>
                </c:pt>
                <c:pt idx="29095">
                  <c:v>1.79968E-2</c:v>
                </c:pt>
                <c:pt idx="29096">
                  <c:v>1.8435199999999999E-2</c:v>
                </c:pt>
                <c:pt idx="29097">
                  <c:v>1.8835600000000001E-2</c:v>
                </c:pt>
                <c:pt idx="29098">
                  <c:v>1.91968E-2</c:v>
                </c:pt>
                <c:pt idx="29099">
                  <c:v>1.9517300000000001E-2</c:v>
                </c:pt>
                <c:pt idx="29100">
                  <c:v>1.9796000000000001E-2</c:v>
                </c:pt>
                <c:pt idx="29101">
                  <c:v>2.0032100000000001E-2</c:v>
                </c:pt>
                <c:pt idx="29102">
                  <c:v>2.0224900000000001E-2</c:v>
                </c:pt>
                <c:pt idx="29103">
                  <c:v>2.0374E-2</c:v>
                </c:pt>
                <c:pt idx="29104">
                  <c:v>2.0478900000000001E-2</c:v>
                </c:pt>
                <c:pt idx="29105">
                  <c:v>2.0539700000000001E-2</c:v>
                </c:pt>
                <c:pt idx="29106">
                  <c:v>2.05556E-2</c:v>
                </c:pt>
                <c:pt idx="29107">
                  <c:v>2.05258E-2</c:v>
                </c:pt>
                <c:pt idx="29108">
                  <c:v>2.0450099999999999E-2</c:v>
                </c:pt>
                <c:pt idx="29109">
                  <c:v>2.03284E-2</c:v>
                </c:pt>
                <c:pt idx="29110">
                  <c:v>2.0161499999999999E-2</c:v>
                </c:pt>
                <c:pt idx="29111">
                  <c:v>1.9949999999999999E-2</c:v>
                </c:pt>
                <c:pt idx="29112">
                  <c:v>1.96945E-2</c:v>
                </c:pt>
                <c:pt idx="29113">
                  <c:v>1.9394600000000001E-2</c:v>
                </c:pt>
                <c:pt idx="29114">
                  <c:v>1.9050399999999999E-2</c:v>
                </c:pt>
                <c:pt idx="29115">
                  <c:v>1.8662399999999999E-2</c:v>
                </c:pt>
                <c:pt idx="29116">
                  <c:v>1.82306E-2</c:v>
                </c:pt>
                <c:pt idx="29117">
                  <c:v>1.7754200000000001E-2</c:v>
                </c:pt>
                <c:pt idx="29118">
                  <c:v>1.7233200000000001E-2</c:v>
                </c:pt>
                <c:pt idx="29119">
                  <c:v>1.6668100000000002E-2</c:v>
                </c:pt>
                <c:pt idx="29120">
                  <c:v>1.60597E-2</c:v>
                </c:pt>
                <c:pt idx="29121">
                  <c:v>1.54088E-2</c:v>
                </c:pt>
                <c:pt idx="29122">
                  <c:v>1.47166E-2</c:v>
                </c:pt>
                <c:pt idx="29123">
                  <c:v>1.3984E-2</c:v>
                </c:pt>
                <c:pt idx="29124">
                  <c:v>1.3211199999999999E-2</c:v>
                </c:pt>
                <c:pt idx="29125">
                  <c:v>1.23985E-2</c:v>
                </c:pt>
                <c:pt idx="29126">
                  <c:v>1.15464E-2</c:v>
                </c:pt>
                <c:pt idx="29127">
                  <c:v>1.0655400000000001E-2</c:v>
                </c:pt>
                <c:pt idx="29128" formatCode="0.00E+00">
                  <c:v>9.7268500000000004E-3</c:v>
                </c:pt>
                <c:pt idx="29129" formatCode="0.00E+00">
                  <c:v>8.7620400000000005E-3</c:v>
                </c:pt>
                <c:pt idx="29130" formatCode="0.00E+00">
                  <c:v>7.7626099999999996E-3</c:v>
                </c:pt>
                <c:pt idx="29131" formatCode="0.00E+00">
                  <c:v>6.7301599999999998E-3</c:v>
                </c:pt>
                <c:pt idx="29132" formatCode="0.00E+00">
                  <c:v>5.6660599999999997E-3</c:v>
                </c:pt>
                <c:pt idx="29133" formatCode="0.00E+00">
                  <c:v>4.57151E-3</c:v>
                </c:pt>
                <c:pt idx="29134" formatCode="0.00E+00">
                  <c:v>3.4477800000000001E-3</c:v>
                </c:pt>
                <c:pt idx="29135" formatCode="0.00E+00">
                  <c:v>2.2965300000000002E-3</c:v>
                </c:pt>
                <c:pt idx="29136" formatCode="0.00E+00">
                  <c:v>1.1196800000000001E-3</c:v>
                </c:pt>
                <c:pt idx="29137" formatCode="0.00E+00">
                  <c:v>-8.0988299999999998E-5</c:v>
                </c:pt>
                <c:pt idx="29138" formatCode="0.00E+00">
                  <c:v>-1.3040300000000001E-3</c:v>
                </c:pt>
                <c:pt idx="29139" formatCode="0.00E+00">
                  <c:v>-2.5480799999999999E-3</c:v>
                </c:pt>
                <c:pt idx="29140" formatCode="0.00E+00">
                  <c:v>-3.81168E-3</c:v>
                </c:pt>
                <c:pt idx="29141" formatCode="0.00E+00">
                  <c:v>-5.0933200000000001E-3</c:v>
                </c:pt>
                <c:pt idx="29142" formatCode="0.00E+00">
                  <c:v>-6.3913299999999998E-3</c:v>
                </c:pt>
                <c:pt idx="29143" formatCode="0.00E+00">
                  <c:v>-7.7037599999999996E-3</c:v>
                </c:pt>
                <c:pt idx="29144" formatCode="0.00E+00">
                  <c:v>-9.0285699999999997E-3</c:v>
                </c:pt>
                <c:pt idx="29145">
                  <c:v>-1.03637E-2</c:v>
                </c:pt>
                <c:pt idx="29146">
                  <c:v>-1.17074E-2</c:v>
                </c:pt>
                <c:pt idx="29147">
                  <c:v>-1.30581E-2</c:v>
                </c:pt>
                <c:pt idx="29148">
                  <c:v>-1.4414099999999999E-2</c:v>
                </c:pt>
                <c:pt idx="29149">
                  <c:v>-1.57734E-2</c:v>
                </c:pt>
                <c:pt idx="29150">
                  <c:v>-1.7134E-2</c:v>
                </c:pt>
                <c:pt idx="29151">
                  <c:v>-1.8494E-2</c:v>
                </c:pt>
                <c:pt idx="29152">
                  <c:v>-1.9851299999999999E-2</c:v>
                </c:pt>
                <c:pt idx="29153">
                  <c:v>-2.1203300000000001E-2</c:v>
                </c:pt>
                <c:pt idx="29154">
                  <c:v>-2.25478E-2</c:v>
                </c:pt>
                <c:pt idx="29155">
                  <c:v>-2.3882299999999999E-2</c:v>
                </c:pt>
                <c:pt idx="29156">
                  <c:v>-2.5205000000000002E-2</c:v>
                </c:pt>
                <c:pt idx="29157">
                  <c:v>-2.65145E-2</c:v>
                </c:pt>
                <c:pt idx="29158">
                  <c:v>-2.7809400000000001E-2</c:v>
                </c:pt>
                <c:pt idx="29159">
                  <c:v>-2.9087999999999999E-2</c:v>
                </c:pt>
                <c:pt idx="29160">
                  <c:v>-3.0348E-2</c:v>
                </c:pt>
                <c:pt idx="29161">
                  <c:v>-3.1586999999999997E-2</c:v>
                </c:pt>
                <c:pt idx="29162">
                  <c:v>-3.2802600000000001E-2</c:v>
                </c:pt>
                <c:pt idx="29163">
                  <c:v>-3.3993299999999997E-2</c:v>
                </c:pt>
                <c:pt idx="29164">
                  <c:v>-3.5157399999999998E-2</c:v>
                </c:pt>
                <c:pt idx="29165">
                  <c:v>-3.6292999999999999E-2</c:v>
                </c:pt>
                <c:pt idx="29166">
                  <c:v>-3.73987E-2</c:v>
                </c:pt>
                <c:pt idx="29167">
                  <c:v>-3.8473500000000001E-2</c:v>
                </c:pt>
                <c:pt idx="29168">
                  <c:v>-3.9516299999999997E-2</c:v>
                </c:pt>
                <c:pt idx="29169">
                  <c:v>-4.0525499999999999E-2</c:v>
                </c:pt>
                <c:pt idx="29170">
                  <c:v>-4.1499800000000003E-2</c:v>
                </c:pt>
                <c:pt idx="29171">
                  <c:v>-4.2437500000000003E-2</c:v>
                </c:pt>
                <c:pt idx="29172">
                  <c:v>-4.3336699999999999E-2</c:v>
                </c:pt>
                <c:pt idx="29173">
                  <c:v>-4.4195499999999999E-2</c:v>
                </c:pt>
                <c:pt idx="29174">
                  <c:v>-4.5012799999999999E-2</c:v>
                </c:pt>
                <c:pt idx="29175">
                  <c:v>-4.57884E-2</c:v>
                </c:pt>
                <c:pt idx="29176">
                  <c:v>-4.6521699999999999E-2</c:v>
                </c:pt>
                <c:pt idx="29177">
                  <c:v>-4.7211700000000002E-2</c:v>
                </c:pt>
                <c:pt idx="29178">
                  <c:v>-4.7856999999999997E-2</c:v>
                </c:pt>
                <c:pt idx="29179">
                  <c:v>-4.8456199999999998E-2</c:v>
                </c:pt>
                <c:pt idx="29180">
                  <c:v>-4.90074E-2</c:v>
                </c:pt>
                <c:pt idx="29181">
                  <c:v>-4.9509299999999999E-2</c:v>
                </c:pt>
                <c:pt idx="29182">
                  <c:v>-4.9961100000000001E-2</c:v>
                </c:pt>
                <c:pt idx="29183">
                  <c:v>-5.03626E-2</c:v>
                </c:pt>
                <c:pt idx="29184">
                  <c:v>-5.07137E-2</c:v>
                </c:pt>
                <c:pt idx="29185">
                  <c:v>-5.1013500000000003E-2</c:v>
                </c:pt>
                <c:pt idx="29186">
                  <c:v>-5.1261599999999997E-2</c:v>
                </c:pt>
                <c:pt idx="29187">
                  <c:v>-5.1457900000000001E-2</c:v>
                </c:pt>
                <c:pt idx="29188">
                  <c:v>-5.1602599999999998E-2</c:v>
                </c:pt>
                <c:pt idx="29189">
                  <c:v>-5.16958E-2</c:v>
                </c:pt>
                <c:pt idx="29190">
                  <c:v>-5.17378E-2</c:v>
                </c:pt>
                <c:pt idx="29191">
                  <c:v>-5.1728999999999997E-2</c:v>
                </c:pt>
                <c:pt idx="29192">
                  <c:v>-5.1669600000000003E-2</c:v>
                </c:pt>
                <c:pt idx="29193">
                  <c:v>-5.1559399999999998E-2</c:v>
                </c:pt>
                <c:pt idx="29194">
                  <c:v>-5.1398199999999998E-2</c:v>
                </c:pt>
                <c:pt idx="29195">
                  <c:v>-5.1186200000000001E-2</c:v>
                </c:pt>
                <c:pt idx="29196">
                  <c:v>-5.0923400000000001E-2</c:v>
                </c:pt>
                <c:pt idx="29197">
                  <c:v>-5.0610000000000002E-2</c:v>
                </c:pt>
                <c:pt idx="29198">
                  <c:v>-5.0246699999999998E-2</c:v>
                </c:pt>
                <c:pt idx="29199">
                  <c:v>-4.9833599999999999E-2</c:v>
                </c:pt>
                <c:pt idx="29200">
                  <c:v>-4.93713E-2</c:v>
                </c:pt>
                <c:pt idx="29201">
                  <c:v>-4.8860300000000002E-2</c:v>
                </c:pt>
                <c:pt idx="29202">
                  <c:v>-4.8301299999999998E-2</c:v>
                </c:pt>
                <c:pt idx="29203">
                  <c:v>-4.7695300000000003E-2</c:v>
                </c:pt>
                <c:pt idx="29204">
                  <c:v>-4.70427E-2</c:v>
                </c:pt>
                <c:pt idx="29205">
                  <c:v>-4.6344499999999997E-2</c:v>
                </c:pt>
                <c:pt idx="29206">
                  <c:v>-4.5602200000000002E-2</c:v>
                </c:pt>
                <c:pt idx="29207">
                  <c:v>-4.4817200000000001E-2</c:v>
                </c:pt>
                <c:pt idx="29208">
                  <c:v>-4.3991000000000002E-2</c:v>
                </c:pt>
                <c:pt idx="29209">
                  <c:v>-4.3124599999999999E-2</c:v>
                </c:pt>
                <c:pt idx="29210">
                  <c:v>-4.2219199999999998E-2</c:v>
                </c:pt>
                <c:pt idx="29211">
                  <c:v>-4.1276100000000003E-2</c:v>
                </c:pt>
                <c:pt idx="29212">
                  <c:v>-4.0296400000000003E-2</c:v>
                </c:pt>
                <c:pt idx="29213">
                  <c:v>-3.9281000000000003E-2</c:v>
                </c:pt>
                <c:pt idx="29214">
                  <c:v>-3.8230899999999998E-2</c:v>
                </c:pt>
                <c:pt idx="29215">
                  <c:v>-3.71475E-2</c:v>
                </c:pt>
                <c:pt idx="29216">
                  <c:v>-3.6032500000000002E-2</c:v>
                </c:pt>
                <c:pt idx="29217">
                  <c:v>-3.4887899999999999E-2</c:v>
                </c:pt>
                <c:pt idx="29218">
                  <c:v>-3.3716200000000002E-2</c:v>
                </c:pt>
                <c:pt idx="29219">
                  <c:v>-3.2519800000000001E-2</c:v>
                </c:pt>
                <c:pt idx="29220">
                  <c:v>-3.1300300000000003E-2</c:v>
                </c:pt>
                <c:pt idx="29221">
                  <c:v>-3.00594E-2</c:v>
                </c:pt>
                <c:pt idx="29222">
                  <c:v>-2.8798799999999999E-2</c:v>
                </c:pt>
                <c:pt idx="29223">
                  <c:v>-2.7520300000000001E-2</c:v>
                </c:pt>
                <c:pt idx="29224">
                  <c:v>-2.6226099999999999E-2</c:v>
                </c:pt>
                <c:pt idx="29225">
                  <c:v>-2.49184E-2</c:v>
                </c:pt>
                <c:pt idx="29226">
                  <c:v>-2.3599599999999998E-2</c:v>
                </c:pt>
                <c:pt idx="29227">
                  <c:v>-2.2271900000000001E-2</c:v>
                </c:pt>
                <c:pt idx="29228">
                  <c:v>-2.0937399999999998E-2</c:v>
                </c:pt>
                <c:pt idx="29229">
                  <c:v>-1.9597900000000001E-2</c:v>
                </c:pt>
                <c:pt idx="29230">
                  <c:v>-1.82545E-2</c:v>
                </c:pt>
                <c:pt idx="29231">
                  <c:v>-1.69085E-2</c:v>
                </c:pt>
                <c:pt idx="29232">
                  <c:v>-1.5561699999999999E-2</c:v>
                </c:pt>
                <c:pt idx="29233">
                  <c:v>-1.4216400000000001E-2</c:v>
                </c:pt>
                <c:pt idx="29234">
                  <c:v>-1.28751E-2</c:v>
                </c:pt>
                <c:pt idx="29235">
                  <c:v>-1.15402E-2</c:v>
                </c:pt>
                <c:pt idx="29236">
                  <c:v>-1.02139E-2</c:v>
                </c:pt>
                <c:pt idx="29237" formatCode="0.00E+00">
                  <c:v>-8.8978100000000008E-3</c:v>
                </c:pt>
                <c:pt idx="29238" formatCode="0.00E+00">
                  <c:v>-7.5926099999999996E-3</c:v>
                </c:pt>
                <c:pt idx="29239" formatCode="0.00E+00">
                  <c:v>-6.2995000000000004E-3</c:v>
                </c:pt>
                <c:pt idx="29240" formatCode="0.00E+00">
                  <c:v>-5.0205400000000004E-3</c:v>
                </c:pt>
                <c:pt idx="29241" formatCode="0.00E+00">
                  <c:v>-3.7578099999999999E-3</c:v>
                </c:pt>
                <c:pt idx="29242" formatCode="0.00E+00">
                  <c:v>-2.51286E-3</c:v>
                </c:pt>
                <c:pt idx="29243" formatCode="0.00E+00">
                  <c:v>-1.28736E-3</c:v>
                </c:pt>
                <c:pt idx="29244" formatCode="0.00E+00">
                  <c:v>-8.3517599999999995E-5</c:v>
                </c:pt>
                <c:pt idx="29245" formatCode="0.00E+00">
                  <c:v>1.0966299999999999E-3</c:v>
                </c:pt>
                <c:pt idx="29246" formatCode="0.00E+00">
                  <c:v>2.2517000000000001E-3</c:v>
                </c:pt>
                <c:pt idx="29247" formatCode="0.00E+00">
                  <c:v>3.3804799999999999E-3</c:v>
                </c:pt>
                <c:pt idx="29248" formatCode="0.00E+00">
                  <c:v>4.4815599999999999E-3</c:v>
                </c:pt>
                <c:pt idx="29249" formatCode="0.00E+00">
                  <c:v>5.5535599999999999E-3</c:v>
                </c:pt>
                <c:pt idx="29250" formatCode="0.00E+00">
                  <c:v>6.5950999999999996E-3</c:v>
                </c:pt>
                <c:pt idx="29251" formatCode="0.00E+00">
                  <c:v>7.6046799999999999E-3</c:v>
                </c:pt>
                <c:pt idx="29252" formatCode="0.00E+00">
                  <c:v>8.58072E-3</c:v>
                </c:pt>
                <c:pt idx="29253" formatCode="0.00E+00">
                  <c:v>9.5218000000000004E-3</c:v>
                </c:pt>
                <c:pt idx="29254">
                  <c:v>1.0426599999999999E-2</c:v>
                </c:pt>
                <c:pt idx="29255">
                  <c:v>1.1293900000000001E-2</c:v>
                </c:pt>
                <c:pt idx="29256">
                  <c:v>1.2122900000000001E-2</c:v>
                </c:pt>
                <c:pt idx="29257">
                  <c:v>1.2913300000000001E-2</c:v>
                </c:pt>
                <c:pt idx="29258">
                  <c:v>1.3664300000000001E-2</c:v>
                </c:pt>
                <c:pt idx="29259">
                  <c:v>1.4374700000000001E-2</c:v>
                </c:pt>
                <c:pt idx="29260">
                  <c:v>1.5043000000000001E-2</c:v>
                </c:pt>
                <c:pt idx="29261">
                  <c:v>1.56688E-2</c:v>
                </c:pt>
                <c:pt idx="29262">
                  <c:v>1.6252800000000001E-2</c:v>
                </c:pt>
                <c:pt idx="29263">
                  <c:v>1.6795399999999999E-2</c:v>
                </c:pt>
                <c:pt idx="29264">
                  <c:v>1.7296200000000001E-2</c:v>
                </c:pt>
                <c:pt idx="29265">
                  <c:v>1.7755199999999999E-2</c:v>
                </c:pt>
                <c:pt idx="29266">
                  <c:v>1.81727E-2</c:v>
                </c:pt>
                <c:pt idx="29267">
                  <c:v>1.8549199999999998E-2</c:v>
                </c:pt>
                <c:pt idx="29268">
                  <c:v>1.8883299999999999E-2</c:v>
                </c:pt>
                <c:pt idx="29269">
                  <c:v>1.9173900000000001E-2</c:v>
                </c:pt>
                <c:pt idx="29270">
                  <c:v>1.94206E-2</c:v>
                </c:pt>
                <c:pt idx="29271">
                  <c:v>1.9623499999999999E-2</c:v>
                </c:pt>
                <c:pt idx="29272">
                  <c:v>1.97821E-2</c:v>
                </c:pt>
                <c:pt idx="29273">
                  <c:v>1.98955E-2</c:v>
                </c:pt>
                <c:pt idx="29274">
                  <c:v>1.9963499999999999E-2</c:v>
                </c:pt>
                <c:pt idx="29275">
                  <c:v>1.99867E-2</c:v>
                </c:pt>
                <c:pt idx="29276">
                  <c:v>1.99656E-2</c:v>
                </c:pt>
                <c:pt idx="29277">
                  <c:v>1.99001E-2</c:v>
                </c:pt>
                <c:pt idx="29278">
                  <c:v>1.97903E-2</c:v>
                </c:pt>
                <c:pt idx="29279">
                  <c:v>1.9636600000000001E-2</c:v>
                </c:pt>
                <c:pt idx="29280">
                  <c:v>1.9440099999999998E-2</c:v>
                </c:pt>
                <c:pt idx="29281">
                  <c:v>1.9203000000000001E-2</c:v>
                </c:pt>
                <c:pt idx="29282">
                  <c:v>1.8927099999999999E-2</c:v>
                </c:pt>
                <c:pt idx="29283">
                  <c:v>1.8613500000000002E-2</c:v>
                </c:pt>
                <c:pt idx="29284">
                  <c:v>1.8261400000000001E-2</c:v>
                </c:pt>
                <c:pt idx="29285">
                  <c:v>1.7869599999999999E-2</c:v>
                </c:pt>
                <c:pt idx="29286">
                  <c:v>1.7438200000000001E-2</c:v>
                </c:pt>
                <c:pt idx="29287">
                  <c:v>1.6968799999999999E-2</c:v>
                </c:pt>
                <c:pt idx="29288">
                  <c:v>1.6463499999999999E-2</c:v>
                </c:pt>
                <c:pt idx="29289">
                  <c:v>1.59247E-2</c:v>
                </c:pt>
                <c:pt idx="29290">
                  <c:v>1.5354599999999999E-2</c:v>
                </c:pt>
                <c:pt idx="29291">
                  <c:v>1.4755600000000001E-2</c:v>
                </c:pt>
                <c:pt idx="29292">
                  <c:v>1.41289E-2</c:v>
                </c:pt>
                <c:pt idx="29293">
                  <c:v>1.34746E-2</c:v>
                </c:pt>
                <c:pt idx="29294">
                  <c:v>1.2793199999999999E-2</c:v>
                </c:pt>
                <c:pt idx="29295">
                  <c:v>1.20862E-2</c:v>
                </c:pt>
                <c:pt idx="29296">
                  <c:v>1.13554E-2</c:v>
                </c:pt>
                <c:pt idx="29297">
                  <c:v>1.06017E-2</c:v>
                </c:pt>
                <c:pt idx="29298" formatCode="0.00E+00">
                  <c:v>9.8258400000000006E-3</c:v>
                </c:pt>
                <c:pt idx="29299" formatCode="0.00E+00">
                  <c:v>9.0289299999999992E-3</c:v>
                </c:pt>
                <c:pt idx="29300" formatCode="0.00E+00">
                  <c:v>8.2127999999999993E-3</c:v>
                </c:pt>
                <c:pt idx="29301" formatCode="0.00E+00">
                  <c:v>7.37932E-3</c:v>
                </c:pt>
                <c:pt idx="29302" formatCode="0.00E+00">
                  <c:v>6.5299199999999998E-3</c:v>
                </c:pt>
                <c:pt idx="29303" formatCode="0.00E+00">
                  <c:v>5.6659800000000001E-3</c:v>
                </c:pt>
                <c:pt idx="29304" formatCode="0.00E+00">
                  <c:v>4.78912E-3</c:v>
                </c:pt>
                <c:pt idx="29305" formatCode="0.00E+00">
                  <c:v>3.9011800000000002E-3</c:v>
                </c:pt>
                <c:pt idx="29306" formatCode="0.00E+00">
                  <c:v>3.0042599999999999E-3</c:v>
                </c:pt>
                <c:pt idx="29307" formatCode="0.00E+00">
                  <c:v>2.1003599999999999E-3</c:v>
                </c:pt>
                <c:pt idx="29308" formatCode="0.00E+00">
                  <c:v>1.19085E-3</c:v>
                </c:pt>
                <c:pt idx="29309" formatCode="0.00E+00">
                  <c:v>2.7666399999999998E-4</c:v>
                </c:pt>
                <c:pt idx="29310" formatCode="0.00E+00">
                  <c:v>-6.4087300000000003E-4</c:v>
                </c:pt>
                <c:pt idx="29311" formatCode="0.00E+00">
                  <c:v>-1.55974E-3</c:v>
                </c:pt>
                <c:pt idx="29312" formatCode="0.00E+00">
                  <c:v>-2.4777800000000002E-3</c:v>
                </c:pt>
                <c:pt idx="29313" formatCode="0.00E+00">
                  <c:v>-3.3932900000000002E-3</c:v>
                </c:pt>
                <c:pt idx="29314" formatCode="0.00E+00">
                  <c:v>-4.3051399999999998E-3</c:v>
                </c:pt>
                <c:pt idx="29315" formatCode="0.00E+00">
                  <c:v>-5.21193E-3</c:v>
                </c:pt>
                <c:pt idx="29316" formatCode="0.00E+00">
                  <c:v>-6.1113199999999999E-3</c:v>
                </c:pt>
                <c:pt idx="29317" formatCode="0.00E+00">
                  <c:v>-7.0009800000000004E-3</c:v>
                </c:pt>
                <c:pt idx="29318" formatCode="0.00E+00">
                  <c:v>-7.8801500000000007E-3</c:v>
                </c:pt>
                <c:pt idx="29319" formatCode="0.00E+00">
                  <c:v>-8.7490299999999997E-3</c:v>
                </c:pt>
                <c:pt idx="29320" formatCode="0.00E+00">
                  <c:v>-9.6071999999999998E-3</c:v>
                </c:pt>
                <c:pt idx="29321">
                  <c:v>-1.0454E-2</c:v>
                </c:pt>
                <c:pt idx="29322">
                  <c:v>-1.1289199999999999E-2</c:v>
                </c:pt>
                <c:pt idx="29323">
                  <c:v>-1.2112400000000001E-2</c:v>
                </c:pt>
                <c:pt idx="29324">
                  <c:v>-1.2921500000000001E-2</c:v>
                </c:pt>
                <c:pt idx="29325">
                  <c:v>-1.37138E-2</c:v>
                </c:pt>
                <c:pt idx="29326">
                  <c:v>-1.44876E-2</c:v>
                </c:pt>
                <c:pt idx="29327">
                  <c:v>-1.52424E-2</c:v>
                </c:pt>
                <c:pt idx="29328">
                  <c:v>-1.5977499999999999E-2</c:v>
                </c:pt>
                <c:pt idx="29329">
                  <c:v>-1.6691600000000001E-2</c:v>
                </c:pt>
                <c:pt idx="29330">
                  <c:v>-1.7383200000000001E-2</c:v>
                </c:pt>
                <c:pt idx="29331">
                  <c:v>-1.8051399999999999E-2</c:v>
                </c:pt>
                <c:pt idx="29332">
                  <c:v>-1.8695699999999999E-2</c:v>
                </c:pt>
                <c:pt idx="29333">
                  <c:v>-1.9315599999999999E-2</c:v>
                </c:pt>
                <c:pt idx="29334">
                  <c:v>-1.9910500000000001E-2</c:v>
                </c:pt>
                <c:pt idx="29335">
                  <c:v>-2.04802E-2</c:v>
                </c:pt>
                <c:pt idx="29336">
                  <c:v>-2.1024600000000001E-2</c:v>
                </c:pt>
                <c:pt idx="29337">
                  <c:v>-2.15436E-2</c:v>
                </c:pt>
                <c:pt idx="29338">
                  <c:v>-2.2036699999999999E-2</c:v>
                </c:pt>
                <c:pt idx="29339">
                  <c:v>-2.2502600000000001E-2</c:v>
                </c:pt>
                <c:pt idx="29340">
                  <c:v>-2.2940599999999998E-2</c:v>
                </c:pt>
                <c:pt idx="29341">
                  <c:v>-2.3350699999999999E-2</c:v>
                </c:pt>
                <c:pt idx="29342">
                  <c:v>-2.37326E-2</c:v>
                </c:pt>
                <c:pt idx="29343">
                  <c:v>-2.40848E-2</c:v>
                </c:pt>
                <c:pt idx="29344">
                  <c:v>-2.4405900000000001E-2</c:v>
                </c:pt>
                <c:pt idx="29345">
                  <c:v>-2.4696200000000001E-2</c:v>
                </c:pt>
                <c:pt idx="29346">
                  <c:v>-2.4957400000000001E-2</c:v>
                </c:pt>
                <c:pt idx="29347">
                  <c:v>-2.5191100000000001E-2</c:v>
                </c:pt>
                <c:pt idx="29348">
                  <c:v>-2.5397599999999999E-2</c:v>
                </c:pt>
                <c:pt idx="29349">
                  <c:v>-2.5575799999999999E-2</c:v>
                </c:pt>
                <c:pt idx="29350">
                  <c:v>-2.5725100000000001E-2</c:v>
                </c:pt>
                <c:pt idx="29351">
                  <c:v>-2.58467E-2</c:v>
                </c:pt>
                <c:pt idx="29352">
                  <c:v>-2.5941800000000001E-2</c:v>
                </c:pt>
                <c:pt idx="29353">
                  <c:v>-2.6010999999999999E-2</c:v>
                </c:pt>
                <c:pt idx="29354">
                  <c:v>-2.6054000000000001E-2</c:v>
                </c:pt>
                <c:pt idx="29355">
                  <c:v>-2.6070900000000001E-2</c:v>
                </c:pt>
                <c:pt idx="29356">
                  <c:v>-2.6062599999999998E-2</c:v>
                </c:pt>
                <c:pt idx="29357">
                  <c:v>-2.6029099999999999E-2</c:v>
                </c:pt>
                <c:pt idx="29358">
                  <c:v>-2.5969900000000001E-2</c:v>
                </c:pt>
                <c:pt idx="29359">
                  <c:v>-2.5886099999999999E-2</c:v>
                </c:pt>
                <c:pt idx="29360">
                  <c:v>-2.57807E-2</c:v>
                </c:pt>
                <c:pt idx="29361">
                  <c:v>-2.5655500000000001E-2</c:v>
                </c:pt>
                <c:pt idx="29362">
                  <c:v>-2.55102E-2</c:v>
                </c:pt>
                <c:pt idx="29363">
                  <c:v>-2.53438E-2</c:v>
                </c:pt>
                <c:pt idx="29364">
                  <c:v>-2.51562E-2</c:v>
                </c:pt>
                <c:pt idx="29365">
                  <c:v>-2.49483E-2</c:v>
                </c:pt>
                <c:pt idx="29366">
                  <c:v>-2.4721199999999999E-2</c:v>
                </c:pt>
                <c:pt idx="29367">
                  <c:v>-2.4476299999999999E-2</c:v>
                </c:pt>
                <c:pt idx="29368">
                  <c:v>-2.4214099999999999E-2</c:v>
                </c:pt>
                <c:pt idx="29369">
                  <c:v>-2.3934500000000001E-2</c:v>
                </c:pt>
                <c:pt idx="29370">
                  <c:v>-2.36379E-2</c:v>
                </c:pt>
                <c:pt idx="29371">
                  <c:v>-2.3326400000000001E-2</c:v>
                </c:pt>
                <c:pt idx="29372">
                  <c:v>-2.3002000000000002E-2</c:v>
                </c:pt>
                <c:pt idx="29373">
                  <c:v>-2.26658E-2</c:v>
                </c:pt>
                <c:pt idx="29374">
                  <c:v>-2.2318399999999999E-2</c:v>
                </c:pt>
                <c:pt idx="29375">
                  <c:v>-2.19607E-2</c:v>
                </c:pt>
                <c:pt idx="29376">
                  <c:v>-2.15938E-2</c:v>
                </c:pt>
                <c:pt idx="29377">
                  <c:v>-2.1218600000000001E-2</c:v>
                </c:pt>
                <c:pt idx="29378">
                  <c:v>-2.0835699999999999E-2</c:v>
                </c:pt>
                <c:pt idx="29379">
                  <c:v>-2.0445899999999999E-2</c:v>
                </c:pt>
                <c:pt idx="29380">
                  <c:v>-2.0051099999999999E-2</c:v>
                </c:pt>
                <c:pt idx="29381">
                  <c:v>-1.9653400000000001E-2</c:v>
                </c:pt>
                <c:pt idx="29382">
                  <c:v>-1.92546E-2</c:v>
                </c:pt>
                <c:pt idx="29383">
                  <c:v>-1.8855400000000001E-2</c:v>
                </c:pt>
                <c:pt idx="29384">
                  <c:v>-1.8456799999999999E-2</c:v>
                </c:pt>
                <c:pt idx="29385">
                  <c:v>-1.806E-2</c:v>
                </c:pt>
                <c:pt idx="29386">
                  <c:v>-1.7666299999999999E-2</c:v>
                </c:pt>
                <c:pt idx="29387">
                  <c:v>-1.72765E-2</c:v>
                </c:pt>
                <c:pt idx="29388">
                  <c:v>-1.6891699999999999E-2</c:v>
                </c:pt>
                <c:pt idx="29389">
                  <c:v>-1.6513699999999999E-2</c:v>
                </c:pt>
                <c:pt idx="29390">
                  <c:v>-1.6144700000000001E-2</c:v>
                </c:pt>
                <c:pt idx="29391">
                  <c:v>-1.5786000000000001E-2</c:v>
                </c:pt>
                <c:pt idx="29392">
                  <c:v>-1.5437599999999999E-2</c:v>
                </c:pt>
                <c:pt idx="29393">
                  <c:v>-1.5099E-2</c:v>
                </c:pt>
                <c:pt idx="29394">
                  <c:v>-1.477E-2</c:v>
                </c:pt>
                <c:pt idx="29395">
                  <c:v>-1.4451800000000001E-2</c:v>
                </c:pt>
                <c:pt idx="29396">
                  <c:v>-1.4146300000000001E-2</c:v>
                </c:pt>
                <c:pt idx="29397">
                  <c:v>-1.38549E-2</c:v>
                </c:pt>
                <c:pt idx="29398">
                  <c:v>-1.3576700000000001E-2</c:v>
                </c:pt>
                <c:pt idx="29399">
                  <c:v>-1.3310199999999999E-2</c:v>
                </c:pt>
                <c:pt idx="29400">
                  <c:v>-1.30559E-2</c:v>
                </c:pt>
                <c:pt idx="29401">
                  <c:v>-1.2815399999999999E-2</c:v>
                </c:pt>
                <c:pt idx="29402">
                  <c:v>-1.25906E-2</c:v>
                </c:pt>
                <c:pt idx="29403">
                  <c:v>-1.2382799999999999E-2</c:v>
                </c:pt>
                <c:pt idx="29404">
                  <c:v>-1.21925E-2</c:v>
                </c:pt>
                <c:pt idx="29405">
                  <c:v>-1.2020599999999999E-2</c:v>
                </c:pt>
                <c:pt idx="29406">
                  <c:v>-1.1867000000000001E-2</c:v>
                </c:pt>
                <c:pt idx="29407">
                  <c:v>-1.17302E-2</c:v>
                </c:pt>
                <c:pt idx="29408">
                  <c:v>-1.1609899999999999E-2</c:v>
                </c:pt>
                <c:pt idx="29409">
                  <c:v>-1.15082E-2</c:v>
                </c:pt>
                <c:pt idx="29410">
                  <c:v>-1.14278E-2</c:v>
                </c:pt>
                <c:pt idx="29411">
                  <c:v>-1.13688E-2</c:v>
                </c:pt>
                <c:pt idx="29412">
                  <c:v>-1.1330700000000001E-2</c:v>
                </c:pt>
                <c:pt idx="29413">
                  <c:v>-1.1313699999999999E-2</c:v>
                </c:pt>
                <c:pt idx="29414">
                  <c:v>-1.13182E-2</c:v>
                </c:pt>
                <c:pt idx="29415">
                  <c:v>-1.13442E-2</c:v>
                </c:pt>
                <c:pt idx="29416">
                  <c:v>-1.1390300000000001E-2</c:v>
                </c:pt>
                <c:pt idx="29417">
                  <c:v>-1.14553E-2</c:v>
                </c:pt>
                <c:pt idx="29418">
                  <c:v>-1.15385E-2</c:v>
                </c:pt>
                <c:pt idx="29419">
                  <c:v>-1.1640299999999999E-2</c:v>
                </c:pt>
                <c:pt idx="29420">
                  <c:v>-1.1761600000000001E-2</c:v>
                </c:pt>
                <c:pt idx="29421">
                  <c:v>-1.19025E-2</c:v>
                </c:pt>
                <c:pt idx="29422">
                  <c:v>-1.20599E-2</c:v>
                </c:pt>
                <c:pt idx="29423">
                  <c:v>-1.22351E-2</c:v>
                </c:pt>
                <c:pt idx="29424">
                  <c:v>-1.2433100000000001E-2</c:v>
                </c:pt>
                <c:pt idx="29425">
                  <c:v>-1.26531E-2</c:v>
                </c:pt>
                <c:pt idx="29426">
                  <c:v>-1.2890799999999999E-2</c:v>
                </c:pt>
                <c:pt idx="29427">
                  <c:v>-1.31445E-2</c:v>
                </c:pt>
                <c:pt idx="29428">
                  <c:v>-1.3414199999999999E-2</c:v>
                </c:pt>
                <c:pt idx="29429">
                  <c:v>-1.36992E-2</c:v>
                </c:pt>
                <c:pt idx="29430">
                  <c:v>-1.3997799999999999E-2</c:v>
                </c:pt>
                <c:pt idx="29431">
                  <c:v>-1.4308100000000001E-2</c:v>
                </c:pt>
                <c:pt idx="29432">
                  <c:v>-1.4628800000000001E-2</c:v>
                </c:pt>
                <c:pt idx="29433">
                  <c:v>-1.4961E-2</c:v>
                </c:pt>
                <c:pt idx="29434">
                  <c:v>-1.53064E-2</c:v>
                </c:pt>
                <c:pt idx="29435">
                  <c:v>-1.56659E-2</c:v>
                </c:pt>
                <c:pt idx="29436">
                  <c:v>-1.6039600000000001E-2</c:v>
                </c:pt>
                <c:pt idx="29437">
                  <c:v>-1.6427400000000002E-2</c:v>
                </c:pt>
                <c:pt idx="29438">
                  <c:v>-1.68291E-2</c:v>
                </c:pt>
                <c:pt idx="29439">
                  <c:v>-1.72439E-2</c:v>
                </c:pt>
                <c:pt idx="29440">
                  <c:v>-1.76708E-2</c:v>
                </c:pt>
                <c:pt idx="29441">
                  <c:v>-1.8108800000000001E-2</c:v>
                </c:pt>
                <c:pt idx="29442">
                  <c:v>-1.85571E-2</c:v>
                </c:pt>
                <c:pt idx="29443">
                  <c:v>-1.9015000000000001E-2</c:v>
                </c:pt>
                <c:pt idx="29444">
                  <c:v>-1.9481700000000001E-2</c:v>
                </c:pt>
                <c:pt idx="29445">
                  <c:v>-1.99551E-2</c:v>
                </c:pt>
                <c:pt idx="29446">
                  <c:v>-2.0432800000000001E-2</c:v>
                </c:pt>
                <c:pt idx="29447">
                  <c:v>-2.0913600000000001E-2</c:v>
                </c:pt>
                <c:pt idx="29448">
                  <c:v>-2.1397699999999999E-2</c:v>
                </c:pt>
                <c:pt idx="29449">
                  <c:v>-2.1885399999999999E-2</c:v>
                </c:pt>
                <c:pt idx="29450">
                  <c:v>-2.2374700000000001E-2</c:v>
                </c:pt>
                <c:pt idx="29451">
                  <c:v>-2.2862199999999999E-2</c:v>
                </c:pt>
                <c:pt idx="29452">
                  <c:v>-2.3346700000000001E-2</c:v>
                </c:pt>
                <c:pt idx="29453">
                  <c:v>-2.3828200000000001E-2</c:v>
                </c:pt>
                <c:pt idx="29454">
                  <c:v>-2.43062E-2</c:v>
                </c:pt>
                <c:pt idx="29455">
                  <c:v>-2.4779499999999999E-2</c:v>
                </c:pt>
                <c:pt idx="29456">
                  <c:v>-2.5245900000000002E-2</c:v>
                </c:pt>
                <c:pt idx="29457">
                  <c:v>-2.5703400000000001E-2</c:v>
                </c:pt>
                <c:pt idx="29458">
                  <c:v>-2.6150699999999999E-2</c:v>
                </c:pt>
                <c:pt idx="29459">
                  <c:v>-2.6586200000000001E-2</c:v>
                </c:pt>
                <c:pt idx="29460">
                  <c:v>-2.70069E-2</c:v>
                </c:pt>
                <c:pt idx="29461">
                  <c:v>-2.74101E-2</c:v>
                </c:pt>
                <c:pt idx="29462">
                  <c:v>-2.7795500000000001E-2</c:v>
                </c:pt>
                <c:pt idx="29463">
                  <c:v>-2.81643E-2</c:v>
                </c:pt>
                <c:pt idx="29464">
                  <c:v>-2.8518000000000002E-2</c:v>
                </c:pt>
                <c:pt idx="29465">
                  <c:v>-2.88572E-2</c:v>
                </c:pt>
                <c:pt idx="29466">
                  <c:v>-2.9181599999999999E-2</c:v>
                </c:pt>
                <c:pt idx="29467">
                  <c:v>-2.9489899999999999E-2</c:v>
                </c:pt>
                <c:pt idx="29468">
                  <c:v>-2.9781499999999999E-2</c:v>
                </c:pt>
                <c:pt idx="29469">
                  <c:v>-3.0056200000000002E-2</c:v>
                </c:pt>
                <c:pt idx="29470">
                  <c:v>-3.0314299999999999E-2</c:v>
                </c:pt>
                <c:pt idx="29471">
                  <c:v>-3.05537E-2</c:v>
                </c:pt>
                <c:pt idx="29472">
                  <c:v>-3.0769000000000001E-2</c:v>
                </c:pt>
                <c:pt idx="29473">
                  <c:v>-3.0958599999999999E-2</c:v>
                </c:pt>
                <c:pt idx="29474">
                  <c:v>-3.11262E-2</c:v>
                </c:pt>
                <c:pt idx="29475">
                  <c:v>-3.1272500000000002E-2</c:v>
                </c:pt>
                <c:pt idx="29476">
                  <c:v>-3.1396300000000002E-2</c:v>
                </c:pt>
                <c:pt idx="29477">
                  <c:v>-3.1498600000000002E-2</c:v>
                </c:pt>
                <c:pt idx="29478">
                  <c:v>-3.1578799999999997E-2</c:v>
                </c:pt>
                <c:pt idx="29479">
                  <c:v>-3.1634200000000001E-2</c:v>
                </c:pt>
                <c:pt idx="29480">
                  <c:v>-3.1662299999999997E-2</c:v>
                </c:pt>
                <c:pt idx="29481">
                  <c:v>-3.16619E-2</c:v>
                </c:pt>
                <c:pt idx="29482">
                  <c:v>-3.1632399999999998E-2</c:v>
                </c:pt>
                <c:pt idx="29483">
                  <c:v>-3.1573499999999997E-2</c:v>
                </c:pt>
                <c:pt idx="29484">
                  <c:v>-3.14848E-2</c:v>
                </c:pt>
                <c:pt idx="29485">
                  <c:v>-3.1367199999999998E-2</c:v>
                </c:pt>
                <c:pt idx="29486">
                  <c:v>-3.1222400000000001E-2</c:v>
                </c:pt>
                <c:pt idx="29487">
                  <c:v>-3.10514E-2</c:v>
                </c:pt>
                <c:pt idx="29488">
                  <c:v>-3.0854400000000001E-2</c:v>
                </c:pt>
                <c:pt idx="29489">
                  <c:v>-3.06313E-2</c:v>
                </c:pt>
                <c:pt idx="29490">
                  <c:v>-3.03819E-2</c:v>
                </c:pt>
                <c:pt idx="29491">
                  <c:v>-3.01061E-2</c:v>
                </c:pt>
                <c:pt idx="29492">
                  <c:v>-2.9804600000000001E-2</c:v>
                </c:pt>
                <c:pt idx="29493">
                  <c:v>-2.9478000000000001E-2</c:v>
                </c:pt>
                <c:pt idx="29494">
                  <c:v>-2.91258E-2</c:v>
                </c:pt>
                <c:pt idx="29495">
                  <c:v>-2.8747399999999999E-2</c:v>
                </c:pt>
                <c:pt idx="29496">
                  <c:v>-2.8343799999999999E-2</c:v>
                </c:pt>
                <c:pt idx="29497">
                  <c:v>-2.7917600000000001E-2</c:v>
                </c:pt>
                <c:pt idx="29498">
                  <c:v>-2.7470700000000001E-2</c:v>
                </c:pt>
                <c:pt idx="29499">
                  <c:v>-2.70046E-2</c:v>
                </c:pt>
                <c:pt idx="29500">
                  <c:v>-2.65221E-2</c:v>
                </c:pt>
                <c:pt idx="29501">
                  <c:v>-2.6025199999999998E-2</c:v>
                </c:pt>
                <c:pt idx="29502">
                  <c:v>-2.5514100000000001E-2</c:v>
                </c:pt>
                <c:pt idx="29503">
                  <c:v>-2.49874E-2</c:v>
                </c:pt>
                <c:pt idx="29504">
                  <c:v>-2.44446E-2</c:v>
                </c:pt>
                <c:pt idx="29505">
                  <c:v>-2.3885799999999999E-2</c:v>
                </c:pt>
                <c:pt idx="29506">
                  <c:v>-2.33107E-2</c:v>
                </c:pt>
                <c:pt idx="29507">
                  <c:v>-2.2719199999999998E-2</c:v>
                </c:pt>
                <c:pt idx="29508">
                  <c:v>-2.2113500000000001E-2</c:v>
                </c:pt>
                <c:pt idx="29509">
                  <c:v>-2.14974E-2</c:v>
                </c:pt>
                <c:pt idx="29510">
                  <c:v>-2.0873300000000001E-2</c:v>
                </c:pt>
                <c:pt idx="29511">
                  <c:v>-2.0242199999999998E-2</c:v>
                </c:pt>
                <c:pt idx="29512">
                  <c:v>-1.96045E-2</c:v>
                </c:pt>
                <c:pt idx="29513">
                  <c:v>-1.8960500000000002E-2</c:v>
                </c:pt>
                <c:pt idx="29514">
                  <c:v>-1.8310199999999999E-2</c:v>
                </c:pt>
                <c:pt idx="29515">
                  <c:v>-1.7654199999999998E-2</c:v>
                </c:pt>
                <c:pt idx="29516">
                  <c:v>-1.6994100000000002E-2</c:v>
                </c:pt>
                <c:pt idx="29517">
                  <c:v>-1.6331600000000002E-2</c:v>
                </c:pt>
                <c:pt idx="29518">
                  <c:v>-1.5668499999999998E-2</c:v>
                </c:pt>
                <c:pt idx="29519">
                  <c:v>-1.50067E-2</c:v>
                </c:pt>
                <c:pt idx="29520">
                  <c:v>-1.4347800000000001E-2</c:v>
                </c:pt>
                <c:pt idx="29521">
                  <c:v>-1.36936E-2</c:v>
                </c:pt>
                <c:pt idx="29522">
                  <c:v>-1.30461E-2</c:v>
                </c:pt>
                <c:pt idx="29523">
                  <c:v>-1.2406199999999999E-2</c:v>
                </c:pt>
                <c:pt idx="29524">
                  <c:v>-1.1774400000000001E-2</c:v>
                </c:pt>
                <c:pt idx="29525">
                  <c:v>-1.11521E-2</c:v>
                </c:pt>
                <c:pt idx="29526">
                  <c:v>-1.0540900000000001E-2</c:v>
                </c:pt>
                <c:pt idx="29527" formatCode="0.00E+00">
                  <c:v>-9.9430000000000004E-3</c:v>
                </c:pt>
                <c:pt idx="29528" formatCode="0.00E+00">
                  <c:v>-9.3595899999999992E-3</c:v>
                </c:pt>
                <c:pt idx="29529" formatCode="0.00E+00">
                  <c:v>-8.7906900000000003E-3</c:v>
                </c:pt>
                <c:pt idx="29530" formatCode="0.00E+00">
                  <c:v>-8.2361799999999992E-3</c:v>
                </c:pt>
                <c:pt idx="29531" formatCode="0.00E+00">
                  <c:v>-7.6972899999999999E-3</c:v>
                </c:pt>
                <c:pt idx="29532" formatCode="0.00E+00">
                  <c:v>-7.1767999999999997E-3</c:v>
                </c:pt>
                <c:pt idx="29533" formatCode="0.00E+00">
                  <c:v>-6.6759000000000002E-3</c:v>
                </c:pt>
                <c:pt idx="29534" formatCode="0.00E+00">
                  <c:v>-6.1938699999999998E-3</c:v>
                </c:pt>
                <c:pt idx="29535" formatCode="0.00E+00">
                  <c:v>-5.7314899999999997E-3</c:v>
                </c:pt>
                <c:pt idx="29536" formatCode="0.00E+00">
                  <c:v>-5.2914399999999997E-3</c:v>
                </c:pt>
                <c:pt idx="29537" formatCode="0.00E+00">
                  <c:v>-4.8756900000000002E-3</c:v>
                </c:pt>
                <c:pt idx="29538" formatCode="0.00E+00">
                  <c:v>-4.4845299999999996E-3</c:v>
                </c:pt>
                <c:pt idx="29539" formatCode="0.00E+00">
                  <c:v>-4.1177100000000001E-3</c:v>
                </c:pt>
                <c:pt idx="29540" formatCode="0.00E+00">
                  <c:v>-3.7753999999999999E-3</c:v>
                </c:pt>
                <c:pt idx="29541" formatCode="0.00E+00">
                  <c:v>-3.4577599999999998E-3</c:v>
                </c:pt>
                <c:pt idx="29542" formatCode="0.00E+00">
                  <c:v>-3.16469E-3</c:v>
                </c:pt>
                <c:pt idx="29543" formatCode="0.00E+00">
                  <c:v>-2.8966299999999999E-3</c:v>
                </c:pt>
                <c:pt idx="29544" formatCode="0.00E+00">
                  <c:v>-2.6552300000000002E-3</c:v>
                </c:pt>
                <c:pt idx="29545" formatCode="0.00E+00">
                  <c:v>-2.44232E-3</c:v>
                </c:pt>
                <c:pt idx="29546" formatCode="0.00E+00">
                  <c:v>-2.2576900000000001E-3</c:v>
                </c:pt>
                <c:pt idx="29547" formatCode="0.00E+00">
                  <c:v>-2.09815E-3</c:v>
                </c:pt>
                <c:pt idx="29548" formatCode="0.00E+00">
                  <c:v>-1.9605500000000001E-3</c:v>
                </c:pt>
                <c:pt idx="29549" formatCode="0.00E+00">
                  <c:v>-1.8444900000000001E-3</c:v>
                </c:pt>
                <c:pt idx="29550" formatCode="0.00E+00">
                  <c:v>-1.7507499999999999E-3</c:v>
                </c:pt>
                <c:pt idx="29551" formatCode="0.00E+00">
                  <c:v>-1.68034E-3</c:v>
                </c:pt>
                <c:pt idx="29552" formatCode="0.00E+00">
                  <c:v>-1.63525E-3</c:v>
                </c:pt>
                <c:pt idx="29553" formatCode="0.00E+00">
                  <c:v>-1.6168599999999999E-3</c:v>
                </c:pt>
                <c:pt idx="29554" formatCode="0.00E+00">
                  <c:v>-1.6245400000000001E-3</c:v>
                </c:pt>
                <c:pt idx="29555" formatCode="0.00E+00">
                  <c:v>-1.65793E-3</c:v>
                </c:pt>
                <c:pt idx="29556" formatCode="0.00E+00">
                  <c:v>-1.71926E-3</c:v>
                </c:pt>
                <c:pt idx="29557" formatCode="0.00E+00">
                  <c:v>-1.8119200000000001E-3</c:v>
                </c:pt>
                <c:pt idx="29558" formatCode="0.00E+00">
                  <c:v>-1.93757E-3</c:v>
                </c:pt>
                <c:pt idx="29559" formatCode="0.00E+00">
                  <c:v>-2.0963599999999998E-3</c:v>
                </c:pt>
                <c:pt idx="29560" formatCode="0.00E+00">
                  <c:v>-2.2882000000000002E-3</c:v>
                </c:pt>
                <c:pt idx="29561" formatCode="0.00E+00">
                  <c:v>-2.5127000000000001E-3</c:v>
                </c:pt>
                <c:pt idx="29562" formatCode="0.00E+00">
                  <c:v>-2.7694400000000002E-3</c:v>
                </c:pt>
                <c:pt idx="29563" formatCode="0.00E+00">
                  <c:v>-3.0583400000000001E-3</c:v>
                </c:pt>
                <c:pt idx="29564" formatCode="0.00E+00">
                  <c:v>-3.3787299999999999E-3</c:v>
                </c:pt>
                <c:pt idx="29565" formatCode="0.00E+00">
                  <c:v>-3.7282999999999999E-3</c:v>
                </c:pt>
                <c:pt idx="29566" formatCode="0.00E+00">
                  <c:v>-4.1036600000000003E-3</c:v>
                </c:pt>
                <c:pt idx="29567" formatCode="0.00E+00">
                  <c:v>-4.5017199999999999E-3</c:v>
                </c:pt>
                <c:pt idx="29568" formatCode="0.00E+00">
                  <c:v>-4.9201999999999996E-3</c:v>
                </c:pt>
                <c:pt idx="29569" formatCode="0.00E+00">
                  <c:v>-5.3576500000000003E-3</c:v>
                </c:pt>
                <c:pt idx="29570" formatCode="0.00E+00">
                  <c:v>-5.8128199999999998E-3</c:v>
                </c:pt>
                <c:pt idx="29571" formatCode="0.00E+00">
                  <c:v>-6.2832599999999997E-3</c:v>
                </c:pt>
                <c:pt idx="29572" formatCode="0.00E+00">
                  <c:v>-6.76678E-3</c:v>
                </c:pt>
                <c:pt idx="29573" formatCode="0.00E+00">
                  <c:v>-7.2638800000000003E-3</c:v>
                </c:pt>
                <c:pt idx="29574" formatCode="0.00E+00">
                  <c:v>-7.7765000000000004E-3</c:v>
                </c:pt>
                <c:pt idx="29575" formatCode="0.00E+00">
                  <c:v>-8.3055899999999998E-3</c:v>
                </c:pt>
                <c:pt idx="29576" formatCode="0.00E+00">
                  <c:v>-8.8508700000000003E-3</c:v>
                </c:pt>
                <c:pt idx="29577" formatCode="0.00E+00">
                  <c:v>-9.4113300000000007E-3</c:v>
                </c:pt>
                <c:pt idx="29578" formatCode="0.00E+00">
                  <c:v>-9.9853800000000003E-3</c:v>
                </c:pt>
                <c:pt idx="29579">
                  <c:v>-1.0571199999999999E-2</c:v>
                </c:pt>
                <c:pt idx="29580">
                  <c:v>-1.1168000000000001E-2</c:v>
                </c:pt>
                <c:pt idx="29581">
                  <c:v>-1.1775900000000001E-2</c:v>
                </c:pt>
                <c:pt idx="29582">
                  <c:v>-1.23944E-2</c:v>
                </c:pt>
                <c:pt idx="29583">
                  <c:v>-1.30227E-2</c:v>
                </c:pt>
                <c:pt idx="29584">
                  <c:v>-1.3660200000000001E-2</c:v>
                </c:pt>
                <c:pt idx="29585">
                  <c:v>-1.4308E-2</c:v>
                </c:pt>
                <c:pt idx="29586">
                  <c:v>-1.49674E-2</c:v>
                </c:pt>
                <c:pt idx="29587">
                  <c:v>-1.56391E-2</c:v>
                </c:pt>
                <c:pt idx="29588">
                  <c:v>-1.63232E-2</c:v>
                </c:pt>
                <c:pt idx="29589">
                  <c:v>-1.7018800000000001E-2</c:v>
                </c:pt>
                <c:pt idx="29590">
                  <c:v>-1.77241E-2</c:v>
                </c:pt>
                <c:pt idx="29591">
                  <c:v>-1.8436000000000001E-2</c:v>
                </c:pt>
                <c:pt idx="29592">
                  <c:v>-1.9151000000000001E-2</c:v>
                </c:pt>
                <c:pt idx="29593">
                  <c:v>-1.98674E-2</c:v>
                </c:pt>
                <c:pt idx="29594">
                  <c:v>-2.05843E-2</c:v>
                </c:pt>
                <c:pt idx="29595">
                  <c:v>-2.1300400000000001E-2</c:v>
                </c:pt>
                <c:pt idx="29596">
                  <c:v>-2.2014700000000002E-2</c:v>
                </c:pt>
                <c:pt idx="29597">
                  <c:v>-2.27266E-2</c:v>
                </c:pt>
                <c:pt idx="29598">
                  <c:v>-2.3433699999999998E-2</c:v>
                </c:pt>
                <c:pt idx="29599">
                  <c:v>-2.41327E-2</c:v>
                </c:pt>
                <c:pt idx="29600">
                  <c:v>-2.4822E-2</c:v>
                </c:pt>
                <c:pt idx="29601">
                  <c:v>-2.5502E-2</c:v>
                </c:pt>
                <c:pt idx="29602">
                  <c:v>-2.61728E-2</c:v>
                </c:pt>
                <c:pt idx="29603">
                  <c:v>-2.6834500000000001E-2</c:v>
                </c:pt>
                <c:pt idx="29604">
                  <c:v>-2.7486400000000001E-2</c:v>
                </c:pt>
                <c:pt idx="29605">
                  <c:v>-2.8128799999999999E-2</c:v>
                </c:pt>
                <c:pt idx="29606">
                  <c:v>-2.87613E-2</c:v>
                </c:pt>
                <c:pt idx="29607">
                  <c:v>-2.9382700000000001E-2</c:v>
                </c:pt>
                <c:pt idx="29608">
                  <c:v>-2.9992100000000001E-2</c:v>
                </c:pt>
                <c:pt idx="29609">
                  <c:v>-3.0589999999999999E-2</c:v>
                </c:pt>
                <c:pt idx="29610">
                  <c:v>-3.1175899999999999E-2</c:v>
                </c:pt>
                <c:pt idx="29611">
                  <c:v>-3.17471E-2</c:v>
                </c:pt>
                <c:pt idx="29612">
                  <c:v>-3.2300700000000002E-2</c:v>
                </c:pt>
                <c:pt idx="29613">
                  <c:v>-3.2836200000000003E-2</c:v>
                </c:pt>
                <c:pt idx="29614">
                  <c:v>-3.3353800000000003E-2</c:v>
                </c:pt>
                <c:pt idx="29615">
                  <c:v>-3.3852399999999998E-2</c:v>
                </c:pt>
                <c:pt idx="29616">
                  <c:v>-3.4329499999999999E-2</c:v>
                </c:pt>
                <c:pt idx="29617">
                  <c:v>-3.4781899999999998E-2</c:v>
                </c:pt>
                <c:pt idx="29618">
                  <c:v>-3.52079E-2</c:v>
                </c:pt>
                <c:pt idx="29619">
                  <c:v>-3.5607600000000003E-2</c:v>
                </c:pt>
                <c:pt idx="29620">
                  <c:v>-3.5981800000000001E-2</c:v>
                </c:pt>
                <c:pt idx="29621">
                  <c:v>-3.6329899999999998E-2</c:v>
                </c:pt>
                <c:pt idx="29622">
                  <c:v>-3.6652299999999999E-2</c:v>
                </c:pt>
                <c:pt idx="29623">
                  <c:v>-3.6949500000000003E-2</c:v>
                </c:pt>
                <c:pt idx="29624">
                  <c:v>-3.7221299999999999E-2</c:v>
                </c:pt>
                <c:pt idx="29625">
                  <c:v>-3.7467300000000002E-2</c:v>
                </c:pt>
                <c:pt idx="29626">
                  <c:v>-3.7687400000000003E-2</c:v>
                </c:pt>
                <c:pt idx="29627">
                  <c:v>-3.7880400000000002E-2</c:v>
                </c:pt>
                <c:pt idx="29628">
                  <c:v>-3.8044000000000001E-2</c:v>
                </c:pt>
                <c:pt idx="29629">
                  <c:v>-3.8177700000000002E-2</c:v>
                </c:pt>
                <c:pt idx="29630">
                  <c:v>-3.8282900000000002E-2</c:v>
                </c:pt>
                <c:pt idx="29631">
                  <c:v>-3.8360400000000003E-2</c:v>
                </c:pt>
                <c:pt idx="29632">
                  <c:v>-3.841E-2</c:v>
                </c:pt>
                <c:pt idx="29633">
                  <c:v>-3.8431199999999999E-2</c:v>
                </c:pt>
                <c:pt idx="29634">
                  <c:v>-3.8422600000000001E-2</c:v>
                </c:pt>
                <c:pt idx="29635">
                  <c:v>-3.8381800000000001E-2</c:v>
                </c:pt>
                <c:pt idx="29636">
                  <c:v>-3.8306600000000003E-2</c:v>
                </c:pt>
                <c:pt idx="29637">
                  <c:v>-3.8196899999999999E-2</c:v>
                </c:pt>
                <c:pt idx="29638">
                  <c:v>-3.8052700000000002E-2</c:v>
                </c:pt>
                <c:pt idx="29639">
                  <c:v>-3.7873799999999999E-2</c:v>
                </c:pt>
                <c:pt idx="29640">
                  <c:v>-3.7661E-2</c:v>
                </c:pt>
                <c:pt idx="29641">
                  <c:v>-3.7416100000000001E-2</c:v>
                </c:pt>
                <c:pt idx="29642">
                  <c:v>-3.7140399999999997E-2</c:v>
                </c:pt>
                <c:pt idx="29643">
                  <c:v>-3.6835199999999998E-2</c:v>
                </c:pt>
                <c:pt idx="29644">
                  <c:v>-3.6502899999999998E-2</c:v>
                </c:pt>
                <c:pt idx="29645">
                  <c:v>-3.6147199999999997E-2</c:v>
                </c:pt>
                <c:pt idx="29646">
                  <c:v>-3.5770999999999997E-2</c:v>
                </c:pt>
                <c:pt idx="29647">
                  <c:v>-3.5376400000000002E-2</c:v>
                </c:pt>
                <c:pt idx="29648">
                  <c:v>-3.4964000000000002E-2</c:v>
                </c:pt>
                <c:pt idx="29649">
                  <c:v>-3.4532500000000001E-2</c:v>
                </c:pt>
                <c:pt idx="29650">
                  <c:v>-3.4079100000000001E-2</c:v>
                </c:pt>
                <c:pt idx="29651">
                  <c:v>-3.3602300000000002E-2</c:v>
                </c:pt>
                <c:pt idx="29652">
                  <c:v>-3.3103300000000002E-2</c:v>
                </c:pt>
                <c:pt idx="29653">
                  <c:v>-3.2586799999999999E-2</c:v>
                </c:pt>
                <c:pt idx="29654">
                  <c:v>-3.2057700000000001E-2</c:v>
                </c:pt>
                <c:pt idx="29655">
                  <c:v>-3.1515899999999999E-2</c:v>
                </c:pt>
                <c:pt idx="29656">
                  <c:v>-3.0957100000000001E-2</c:v>
                </c:pt>
                <c:pt idx="29657">
                  <c:v>-3.03772E-2</c:v>
                </c:pt>
                <c:pt idx="29658">
                  <c:v>-2.97749E-2</c:v>
                </c:pt>
                <c:pt idx="29659">
                  <c:v>-2.9149899999999999E-2</c:v>
                </c:pt>
                <c:pt idx="29660">
                  <c:v>-2.8502E-2</c:v>
                </c:pt>
                <c:pt idx="29661">
                  <c:v>-2.7831600000000001E-2</c:v>
                </c:pt>
                <c:pt idx="29662">
                  <c:v>-2.7142199999999998E-2</c:v>
                </c:pt>
                <c:pt idx="29663">
                  <c:v>-2.6438900000000001E-2</c:v>
                </c:pt>
                <c:pt idx="29664">
                  <c:v>-2.5724899999999998E-2</c:v>
                </c:pt>
                <c:pt idx="29665">
                  <c:v>-2.5001900000000001E-2</c:v>
                </c:pt>
                <c:pt idx="29666">
                  <c:v>-2.4270900000000002E-2</c:v>
                </c:pt>
                <c:pt idx="29667">
                  <c:v>-2.3532000000000001E-2</c:v>
                </c:pt>
                <c:pt idx="29668">
                  <c:v>-2.2784599999999999E-2</c:v>
                </c:pt>
                <c:pt idx="29669">
                  <c:v>-2.20296E-2</c:v>
                </c:pt>
                <c:pt idx="29670">
                  <c:v>-2.12684E-2</c:v>
                </c:pt>
                <c:pt idx="29671">
                  <c:v>-2.05024E-2</c:v>
                </c:pt>
                <c:pt idx="29672">
                  <c:v>-1.9732900000000001E-2</c:v>
                </c:pt>
                <c:pt idx="29673">
                  <c:v>-1.89631E-2</c:v>
                </c:pt>
                <c:pt idx="29674">
                  <c:v>-1.8196400000000001E-2</c:v>
                </c:pt>
                <c:pt idx="29675">
                  <c:v>-1.7433899999999999E-2</c:v>
                </c:pt>
                <c:pt idx="29676">
                  <c:v>-1.6675499999999999E-2</c:v>
                </c:pt>
                <c:pt idx="29677">
                  <c:v>-1.5920500000000001E-2</c:v>
                </c:pt>
                <c:pt idx="29678">
                  <c:v>-1.51678E-2</c:v>
                </c:pt>
                <c:pt idx="29679">
                  <c:v>-1.4416099999999999E-2</c:v>
                </c:pt>
                <c:pt idx="29680">
                  <c:v>-1.36665E-2</c:v>
                </c:pt>
                <c:pt idx="29681">
                  <c:v>-1.2922899999999999E-2</c:v>
                </c:pt>
                <c:pt idx="29682">
                  <c:v>-1.21894E-2</c:v>
                </c:pt>
                <c:pt idx="29683">
                  <c:v>-1.1467400000000001E-2</c:v>
                </c:pt>
                <c:pt idx="29684">
                  <c:v>-1.07557E-2</c:v>
                </c:pt>
                <c:pt idx="29685">
                  <c:v>-1.00515E-2</c:v>
                </c:pt>
                <c:pt idx="29686" formatCode="0.00E+00">
                  <c:v>-9.3539399999999998E-3</c:v>
                </c:pt>
                <c:pt idx="29687" formatCode="0.00E+00">
                  <c:v>-8.6651999999999996E-3</c:v>
                </c:pt>
                <c:pt idx="29688" formatCode="0.00E+00">
                  <c:v>-7.98951E-3</c:v>
                </c:pt>
                <c:pt idx="29689" formatCode="0.00E+00">
                  <c:v>-7.3310099999999998E-3</c:v>
                </c:pt>
                <c:pt idx="29690" formatCode="0.00E+00">
                  <c:v>-6.6918699999999999E-3</c:v>
                </c:pt>
                <c:pt idx="29691" formatCode="0.00E+00">
                  <c:v>-6.07304E-3</c:v>
                </c:pt>
                <c:pt idx="29692" formatCode="0.00E+00">
                  <c:v>-5.4760499999999997E-3</c:v>
                </c:pt>
                <c:pt idx="29693" formatCode="0.00E+00">
                  <c:v>-4.9018300000000002E-3</c:v>
                </c:pt>
                <c:pt idx="29694" formatCode="0.00E+00">
                  <c:v>-4.3488600000000004E-3</c:v>
                </c:pt>
                <c:pt idx="29695" formatCode="0.00E+00">
                  <c:v>-3.8156499999999999E-3</c:v>
                </c:pt>
                <c:pt idx="29696" formatCode="0.00E+00">
                  <c:v>-3.3038199999999998E-3</c:v>
                </c:pt>
                <c:pt idx="29697" formatCode="0.00E+00">
                  <c:v>-2.8166100000000002E-3</c:v>
                </c:pt>
                <c:pt idx="29698" formatCode="0.00E+00">
                  <c:v>-2.3558699999999999E-3</c:v>
                </c:pt>
                <c:pt idx="29699" formatCode="0.00E+00">
                  <c:v>-1.9215E-3</c:v>
                </c:pt>
                <c:pt idx="29700" formatCode="0.00E+00">
                  <c:v>-1.5128299999999999E-3</c:v>
                </c:pt>
                <c:pt idx="29701" formatCode="0.00E+00">
                  <c:v>-1.1285900000000001E-3</c:v>
                </c:pt>
                <c:pt idx="29702" formatCode="0.00E+00">
                  <c:v>-7.6693300000000002E-4</c:v>
                </c:pt>
                <c:pt idx="29703" formatCode="0.00E+00">
                  <c:v>-4.2779800000000001E-4</c:v>
                </c:pt>
                <c:pt idx="29704" formatCode="0.00E+00">
                  <c:v>-1.12921E-4</c:v>
                </c:pt>
                <c:pt idx="29705" formatCode="0.00E+00">
                  <c:v>1.76183E-4</c:v>
                </c:pt>
                <c:pt idx="29706" formatCode="0.00E+00">
                  <c:v>4.3824499999999998E-4</c:v>
                </c:pt>
                <c:pt idx="29707" formatCode="0.00E+00">
                  <c:v>6.7219899999999995E-4</c:v>
                </c:pt>
                <c:pt idx="29708" formatCode="0.00E+00">
                  <c:v>8.7777199999999997E-4</c:v>
                </c:pt>
                <c:pt idx="29709" formatCode="0.00E+00">
                  <c:v>1.05485E-3</c:v>
                </c:pt>
                <c:pt idx="29710" formatCode="0.00E+00">
                  <c:v>1.2027400000000001E-3</c:v>
                </c:pt>
                <c:pt idx="29711" formatCode="0.00E+00">
                  <c:v>1.32076E-3</c:v>
                </c:pt>
                <c:pt idx="29712" formatCode="0.00E+00">
                  <c:v>1.4097000000000001E-3</c:v>
                </c:pt>
                <c:pt idx="29713" formatCode="0.00E+00">
                  <c:v>1.4713599999999999E-3</c:v>
                </c:pt>
                <c:pt idx="29714" formatCode="0.00E+00">
                  <c:v>1.5062000000000001E-3</c:v>
                </c:pt>
                <c:pt idx="29715" formatCode="0.00E+00">
                  <c:v>1.51334E-3</c:v>
                </c:pt>
                <c:pt idx="29716" formatCode="0.00E+00">
                  <c:v>1.49216E-3</c:v>
                </c:pt>
                <c:pt idx="29717" formatCode="0.00E+00">
                  <c:v>1.44209E-3</c:v>
                </c:pt>
                <c:pt idx="29718" formatCode="0.00E+00">
                  <c:v>1.36305E-3</c:v>
                </c:pt>
                <c:pt idx="29719" formatCode="0.00E+00">
                  <c:v>1.2569600000000001E-3</c:v>
                </c:pt>
                <c:pt idx="29720" formatCode="0.00E+00">
                  <c:v>1.1261999999999999E-3</c:v>
                </c:pt>
                <c:pt idx="29721" formatCode="0.00E+00">
                  <c:v>9.7114900000000004E-4</c:v>
                </c:pt>
                <c:pt idx="29722" formatCode="0.00E+00">
                  <c:v>7.9184000000000004E-4</c:v>
                </c:pt>
                <c:pt idx="29723" formatCode="0.00E+00">
                  <c:v>5.8916800000000005E-4</c:v>
                </c:pt>
                <c:pt idx="29724" formatCode="0.00E+00">
                  <c:v>3.6274899999999999E-4</c:v>
                </c:pt>
                <c:pt idx="29725" formatCode="0.00E+00">
                  <c:v>1.11255E-4</c:v>
                </c:pt>
                <c:pt idx="29726" formatCode="0.00E+00">
                  <c:v>-1.64835E-4</c:v>
                </c:pt>
                <c:pt idx="29727" formatCode="0.00E+00">
                  <c:v>-4.6398499999999998E-4</c:v>
                </c:pt>
                <c:pt idx="29728" formatCode="0.00E+00">
                  <c:v>-7.8654599999999995E-4</c:v>
                </c:pt>
                <c:pt idx="29729" formatCode="0.00E+00">
                  <c:v>-1.1343499999999999E-3</c:v>
                </c:pt>
                <c:pt idx="29730" formatCode="0.00E+00">
                  <c:v>-1.5076499999999999E-3</c:v>
                </c:pt>
                <c:pt idx="29731" formatCode="0.00E+00">
                  <c:v>-1.9041799999999999E-3</c:v>
                </c:pt>
                <c:pt idx="29732" formatCode="0.00E+00">
                  <c:v>-2.3219500000000001E-3</c:v>
                </c:pt>
                <c:pt idx="29733" formatCode="0.00E+00">
                  <c:v>-2.7612299999999999E-3</c:v>
                </c:pt>
                <c:pt idx="29734" formatCode="0.00E+00">
                  <c:v>-3.2221099999999998E-3</c:v>
                </c:pt>
                <c:pt idx="29735" formatCode="0.00E+00">
                  <c:v>-3.7025299999999999E-3</c:v>
                </c:pt>
                <c:pt idx="29736" formatCode="0.00E+00">
                  <c:v>-4.1994800000000002E-3</c:v>
                </c:pt>
                <c:pt idx="29737" formatCode="0.00E+00">
                  <c:v>-4.7099200000000003E-3</c:v>
                </c:pt>
                <c:pt idx="29738" formatCode="0.00E+00">
                  <c:v>-5.23034E-3</c:v>
                </c:pt>
                <c:pt idx="29739" formatCode="0.00E+00">
                  <c:v>-5.7581100000000003E-3</c:v>
                </c:pt>
                <c:pt idx="29740" formatCode="0.00E+00">
                  <c:v>-6.2941200000000003E-3</c:v>
                </c:pt>
                <c:pt idx="29741" formatCode="0.00E+00">
                  <c:v>-6.8416199999999996E-3</c:v>
                </c:pt>
                <c:pt idx="29742" formatCode="0.00E+00">
                  <c:v>-7.4019200000000002E-3</c:v>
                </c:pt>
                <c:pt idx="29743" formatCode="0.00E+00">
                  <c:v>-7.9721299999999991E-3</c:v>
                </c:pt>
                <c:pt idx="29744" formatCode="0.00E+00">
                  <c:v>-8.5463599999999994E-3</c:v>
                </c:pt>
                <c:pt idx="29745" formatCode="0.00E+00">
                  <c:v>-9.1196899999999997E-3</c:v>
                </c:pt>
                <c:pt idx="29746" formatCode="0.00E+00">
                  <c:v>-9.6908500000000009E-3</c:v>
                </c:pt>
                <c:pt idx="29747">
                  <c:v>-1.02606E-2</c:v>
                </c:pt>
                <c:pt idx="29748">
                  <c:v>-1.08288E-2</c:v>
                </c:pt>
                <c:pt idx="29749">
                  <c:v>-1.13954E-2</c:v>
                </c:pt>
                <c:pt idx="29750">
                  <c:v>-1.19618E-2</c:v>
                </c:pt>
                <c:pt idx="29751">
                  <c:v>-1.25296E-2</c:v>
                </c:pt>
                <c:pt idx="29752">
                  <c:v>-1.30986E-2</c:v>
                </c:pt>
                <c:pt idx="29753">
                  <c:v>-1.3667800000000001E-2</c:v>
                </c:pt>
                <c:pt idx="29754">
                  <c:v>-1.42361E-2</c:v>
                </c:pt>
                <c:pt idx="29755">
                  <c:v>-1.4802600000000001E-2</c:v>
                </c:pt>
                <c:pt idx="29756">
                  <c:v>-1.53665E-2</c:v>
                </c:pt>
                <c:pt idx="29757">
                  <c:v>-1.5927299999999998E-2</c:v>
                </c:pt>
                <c:pt idx="29758">
                  <c:v>-1.6484599999999999E-2</c:v>
                </c:pt>
                <c:pt idx="29759">
                  <c:v>-1.70376E-2</c:v>
                </c:pt>
                <c:pt idx="29760">
                  <c:v>-1.7584499999999999E-2</c:v>
                </c:pt>
                <c:pt idx="29761">
                  <c:v>-1.81237E-2</c:v>
                </c:pt>
                <c:pt idx="29762">
                  <c:v>-1.8653300000000001E-2</c:v>
                </c:pt>
                <c:pt idx="29763">
                  <c:v>-1.9171199999999999E-2</c:v>
                </c:pt>
                <c:pt idx="29764">
                  <c:v>-1.9674899999999999E-2</c:v>
                </c:pt>
                <c:pt idx="29765">
                  <c:v>-2.0162200000000002E-2</c:v>
                </c:pt>
                <c:pt idx="29766">
                  <c:v>-2.06316E-2</c:v>
                </c:pt>
                <c:pt idx="29767">
                  <c:v>-2.1082099999999999E-2</c:v>
                </c:pt>
                <c:pt idx="29768">
                  <c:v>-2.1512E-2</c:v>
                </c:pt>
                <c:pt idx="29769">
                  <c:v>-2.1921599999999999E-2</c:v>
                </c:pt>
                <c:pt idx="29770">
                  <c:v>-2.2312700000000001E-2</c:v>
                </c:pt>
                <c:pt idx="29771">
                  <c:v>-2.2685500000000001E-2</c:v>
                </c:pt>
                <c:pt idx="29772">
                  <c:v>-2.3037100000000001E-2</c:v>
                </c:pt>
                <c:pt idx="29773">
                  <c:v>-2.3364900000000001E-2</c:v>
                </c:pt>
                <c:pt idx="29774">
                  <c:v>-2.3670199999999999E-2</c:v>
                </c:pt>
                <c:pt idx="29775">
                  <c:v>-2.39563E-2</c:v>
                </c:pt>
                <c:pt idx="29776">
                  <c:v>-2.4225500000000001E-2</c:v>
                </c:pt>
                <c:pt idx="29777">
                  <c:v>-2.44773E-2</c:v>
                </c:pt>
                <c:pt idx="29778">
                  <c:v>-2.4710599999999999E-2</c:v>
                </c:pt>
                <c:pt idx="29779">
                  <c:v>-2.49255E-2</c:v>
                </c:pt>
                <c:pt idx="29780">
                  <c:v>-2.5122200000000001E-2</c:v>
                </c:pt>
                <c:pt idx="29781">
                  <c:v>-2.5299700000000001E-2</c:v>
                </c:pt>
                <c:pt idx="29782">
                  <c:v>-2.54553E-2</c:v>
                </c:pt>
                <c:pt idx="29783">
                  <c:v>-2.55867E-2</c:v>
                </c:pt>
                <c:pt idx="29784">
                  <c:v>-2.5693799999999999E-2</c:v>
                </c:pt>
                <c:pt idx="29785">
                  <c:v>-2.5778200000000001E-2</c:v>
                </c:pt>
                <c:pt idx="29786">
                  <c:v>-2.5840399999999999E-2</c:v>
                </c:pt>
                <c:pt idx="29787">
                  <c:v>-2.5879300000000001E-2</c:v>
                </c:pt>
                <c:pt idx="29788">
                  <c:v>-2.5892800000000001E-2</c:v>
                </c:pt>
                <c:pt idx="29789">
                  <c:v>-2.5878700000000001E-2</c:v>
                </c:pt>
                <c:pt idx="29790">
                  <c:v>-2.5836600000000001E-2</c:v>
                </c:pt>
                <c:pt idx="29791">
                  <c:v>-2.5768099999999999E-2</c:v>
                </c:pt>
                <c:pt idx="29792">
                  <c:v>-2.5675300000000002E-2</c:v>
                </c:pt>
                <c:pt idx="29793">
                  <c:v>-2.5559700000000001E-2</c:v>
                </c:pt>
                <c:pt idx="29794">
                  <c:v>-2.5422899999999998E-2</c:v>
                </c:pt>
                <c:pt idx="29795">
                  <c:v>-2.5265599999999999E-2</c:v>
                </c:pt>
                <c:pt idx="29796">
                  <c:v>-2.5086500000000001E-2</c:v>
                </c:pt>
                <c:pt idx="29797">
                  <c:v>-2.48851E-2</c:v>
                </c:pt>
                <c:pt idx="29798">
                  <c:v>-2.4662300000000002E-2</c:v>
                </c:pt>
                <c:pt idx="29799">
                  <c:v>-2.44178E-2</c:v>
                </c:pt>
                <c:pt idx="29800">
                  <c:v>-2.4150100000000001E-2</c:v>
                </c:pt>
                <c:pt idx="29801">
                  <c:v>-2.3858600000000001E-2</c:v>
                </c:pt>
                <c:pt idx="29802">
                  <c:v>-2.3545400000000001E-2</c:v>
                </c:pt>
                <c:pt idx="29803">
                  <c:v>-2.32138E-2</c:v>
                </c:pt>
                <c:pt idx="29804">
                  <c:v>-2.2865699999999999E-2</c:v>
                </c:pt>
                <c:pt idx="29805">
                  <c:v>-2.2502299999999999E-2</c:v>
                </c:pt>
                <c:pt idx="29806">
                  <c:v>-2.2124999999999999E-2</c:v>
                </c:pt>
                <c:pt idx="29807">
                  <c:v>-2.1734900000000001E-2</c:v>
                </c:pt>
                <c:pt idx="29808">
                  <c:v>-2.1333100000000001E-2</c:v>
                </c:pt>
                <c:pt idx="29809">
                  <c:v>-2.0919799999999999E-2</c:v>
                </c:pt>
                <c:pt idx="29810">
                  <c:v>-2.0495599999999999E-2</c:v>
                </c:pt>
                <c:pt idx="29811">
                  <c:v>-2.0061599999999999E-2</c:v>
                </c:pt>
                <c:pt idx="29812">
                  <c:v>-1.9618199999999999E-2</c:v>
                </c:pt>
                <c:pt idx="29813">
                  <c:v>-1.9165100000000001E-2</c:v>
                </c:pt>
                <c:pt idx="29814">
                  <c:v>-1.8702099999999999E-2</c:v>
                </c:pt>
                <c:pt idx="29815">
                  <c:v>-1.8230300000000001E-2</c:v>
                </c:pt>
                <c:pt idx="29816">
                  <c:v>-1.7751200000000002E-2</c:v>
                </c:pt>
                <c:pt idx="29817">
                  <c:v>-1.7266E-2</c:v>
                </c:pt>
                <c:pt idx="29818">
                  <c:v>-1.6775700000000001E-2</c:v>
                </c:pt>
                <c:pt idx="29819">
                  <c:v>-1.6279700000000001E-2</c:v>
                </c:pt>
                <c:pt idx="29820">
                  <c:v>-1.5777300000000001E-2</c:v>
                </c:pt>
                <c:pt idx="29821">
                  <c:v>-1.52689E-2</c:v>
                </c:pt>
                <c:pt idx="29822">
                  <c:v>-1.47551E-2</c:v>
                </c:pt>
                <c:pt idx="29823">
                  <c:v>-1.42381E-2</c:v>
                </c:pt>
                <c:pt idx="29824">
                  <c:v>-1.3719800000000001E-2</c:v>
                </c:pt>
                <c:pt idx="29825">
                  <c:v>-1.32018E-2</c:v>
                </c:pt>
                <c:pt idx="29826">
                  <c:v>-1.26844E-2</c:v>
                </c:pt>
                <c:pt idx="29827">
                  <c:v>-1.2167900000000001E-2</c:v>
                </c:pt>
                <c:pt idx="29828">
                  <c:v>-1.16534E-2</c:v>
                </c:pt>
                <c:pt idx="29829">
                  <c:v>-1.11427E-2</c:v>
                </c:pt>
                <c:pt idx="29830">
                  <c:v>-1.06356E-2</c:v>
                </c:pt>
                <c:pt idx="29831">
                  <c:v>-1.01315E-2</c:v>
                </c:pt>
                <c:pt idx="29832" formatCode="0.00E+00">
                  <c:v>-9.6309900000000007E-3</c:v>
                </c:pt>
                <c:pt idx="29833" formatCode="0.00E+00">
                  <c:v>-9.1359900000000001E-3</c:v>
                </c:pt>
                <c:pt idx="29834" formatCode="0.00E+00">
                  <c:v>-8.6487500000000002E-3</c:v>
                </c:pt>
                <c:pt idx="29835" formatCode="0.00E+00">
                  <c:v>-8.1710499999999991E-3</c:v>
                </c:pt>
                <c:pt idx="29836" formatCode="0.00E+00">
                  <c:v>-7.7037099999999999E-3</c:v>
                </c:pt>
                <c:pt idx="29837" formatCode="0.00E+00">
                  <c:v>-7.2471699999999998E-3</c:v>
                </c:pt>
                <c:pt idx="29838" formatCode="0.00E+00">
                  <c:v>-6.8038700000000001E-3</c:v>
                </c:pt>
                <c:pt idx="29839" formatCode="0.00E+00">
                  <c:v>-6.3769899999999999E-3</c:v>
                </c:pt>
                <c:pt idx="29840" formatCode="0.00E+00">
                  <c:v>-5.9587299999999998E-3</c:v>
                </c:pt>
                <c:pt idx="29841" formatCode="0.00E+00">
                  <c:v>-5.5359600000000004E-3</c:v>
                </c:pt>
                <c:pt idx="29842" formatCode="0.00E+00">
                  <c:v>-5.1180000000000002E-3</c:v>
                </c:pt>
                <c:pt idx="29843" formatCode="0.00E+00">
                  <c:v>-4.72267E-3</c:v>
                </c:pt>
                <c:pt idx="29844" formatCode="0.00E+00">
                  <c:v>-4.3468300000000003E-3</c:v>
                </c:pt>
                <c:pt idx="29845" formatCode="0.00E+00">
                  <c:v>-3.98424E-3</c:v>
                </c:pt>
                <c:pt idx="29846" formatCode="0.00E+00">
                  <c:v>-3.63906E-3</c:v>
                </c:pt>
                <c:pt idx="29847" formatCode="0.00E+00">
                  <c:v>-3.3143999999999999E-3</c:v>
                </c:pt>
                <c:pt idx="29848" formatCode="0.00E+00">
                  <c:v>-3.0094800000000001E-3</c:v>
                </c:pt>
                <c:pt idx="29849" formatCode="0.00E+00">
                  <c:v>-2.72266E-3</c:v>
                </c:pt>
                <c:pt idx="29850" formatCode="0.00E+00">
                  <c:v>-2.4529399999999998E-3</c:v>
                </c:pt>
                <c:pt idx="29851" formatCode="0.00E+00">
                  <c:v>-2.2006399999999998E-3</c:v>
                </c:pt>
                <c:pt idx="29852" formatCode="0.00E+00">
                  <c:v>-1.9669000000000002E-3</c:v>
                </c:pt>
                <c:pt idx="29853" formatCode="0.00E+00">
                  <c:v>-1.75308E-3</c:v>
                </c:pt>
                <c:pt idx="29854" formatCode="0.00E+00">
                  <c:v>-1.5595100000000001E-3</c:v>
                </c:pt>
                <c:pt idx="29855" formatCode="0.00E+00">
                  <c:v>-1.38535E-3</c:v>
                </c:pt>
                <c:pt idx="29856" formatCode="0.00E+00">
                  <c:v>-1.23077E-3</c:v>
                </c:pt>
                <c:pt idx="29857" formatCode="0.00E+00">
                  <c:v>-1.09756E-3</c:v>
                </c:pt>
                <c:pt idx="29858" formatCode="0.00E+00">
                  <c:v>-9.8795000000000003E-4</c:v>
                </c:pt>
                <c:pt idx="29859" formatCode="0.00E+00">
                  <c:v>-9.0398400000000004E-4</c:v>
                </c:pt>
                <c:pt idx="29860" formatCode="0.00E+00">
                  <c:v>-8.4674299999999995E-4</c:v>
                </c:pt>
                <c:pt idx="29861" formatCode="0.00E+00">
                  <c:v>-8.1607000000000001E-4</c:v>
                </c:pt>
                <c:pt idx="29862" formatCode="0.00E+00">
                  <c:v>-8.1114700000000002E-4</c:v>
                </c:pt>
                <c:pt idx="29863" formatCode="0.00E+00">
                  <c:v>-8.3128200000000003E-4</c:v>
                </c:pt>
                <c:pt idx="29864" formatCode="0.00E+00">
                  <c:v>-8.7606200000000004E-4</c:v>
                </c:pt>
                <c:pt idx="29865" formatCode="0.00E+00">
                  <c:v>-9.4426700000000004E-4</c:v>
                </c:pt>
                <c:pt idx="29866" formatCode="0.00E+00">
                  <c:v>-1.0337899999999999E-3</c:v>
                </c:pt>
                <c:pt idx="29867" formatCode="0.00E+00">
                  <c:v>-1.1435E-3</c:v>
                </c:pt>
                <c:pt idx="29868" formatCode="0.00E+00">
                  <c:v>-1.2734199999999999E-3</c:v>
                </c:pt>
                <c:pt idx="29869" formatCode="0.00E+00">
                  <c:v>-1.42252E-3</c:v>
                </c:pt>
                <c:pt idx="29870" formatCode="0.00E+00">
                  <c:v>-1.5888899999999999E-3</c:v>
                </c:pt>
                <c:pt idx="29871" formatCode="0.00E+00">
                  <c:v>-1.7716299999999999E-3</c:v>
                </c:pt>
                <c:pt idx="29872" formatCode="0.00E+00">
                  <c:v>-1.9702600000000002E-3</c:v>
                </c:pt>
                <c:pt idx="29873" formatCode="0.00E+00">
                  <c:v>-2.1841400000000002E-3</c:v>
                </c:pt>
                <c:pt idx="29874" formatCode="0.00E+00">
                  <c:v>-2.4123399999999998E-3</c:v>
                </c:pt>
                <c:pt idx="29875" formatCode="0.00E+00">
                  <c:v>-2.65358E-3</c:v>
                </c:pt>
                <c:pt idx="29876" formatCode="0.00E+00">
                  <c:v>-2.9070799999999998E-3</c:v>
                </c:pt>
                <c:pt idx="29877" formatCode="0.00E+00">
                  <c:v>-3.1726300000000001E-3</c:v>
                </c:pt>
                <c:pt idx="29878" formatCode="0.00E+00">
                  <c:v>-3.4495699999999999E-3</c:v>
                </c:pt>
                <c:pt idx="29879" formatCode="0.00E+00">
                  <c:v>-3.7371499999999998E-3</c:v>
                </c:pt>
                <c:pt idx="29880" formatCode="0.00E+00">
                  <c:v>-4.03551E-3</c:v>
                </c:pt>
                <c:pt idx="29881" formatCode="0.00E+00">
                  <c:v>-4.3450600000000004E-3</c:v>
                </c:pt>
                <c:pt idx="29882" formatCode="0.00E+00">
                  <c:v>-4.6650900000000002E-3</c:v>
                </c:pt>
                <c:pt idx="29883" formatCode="0.00E+00">
                  <c:v>-4.9938600000000001E-3</c:v>
                </c:pt>
                <c:pt idx="29884" formatCode="0.00E+00">
                  <c:v>-5.3298199999999999E-3</c:v>
                </c:pt>
                <c:pt idx="29885" formatCode="0.00E+00">
                  <c:v>-5.6717399999999998E-3</c:v>
                </c:pt>
                <c:pt idx="29886" formatCode="0.00E+00">
                  <c:v>-6.0181200000000001E-3</c:v>
                </c:pt>
                <c:pt idx="29887" formatCode="0.00E+00">
                  <c:v>-6.3676799999999997E-3</c:v>
                </c:pt>
                <c:pt idx="29888" formatCode="0.00E+00">
                  <c:v>-6.7193499999999998E-3</c:v>
                </c:pt>
                <c:pt idx="29889" formatCode="0.00E+00">
                  <c:v>-7.0719299999999997E-3</c:v>
                </c:pt>
                <c:pt idx="29890" formatCode="0.00E+00">
                  <c:v>-7.4246099999999999E-3</c:v>
                </c:pt>
                <c:pt idx="29891" formatCode="0.00E+00">
                  <c:v>-7.7768999999999998E-3</c:v>
                </c:pt>
                <c:pt idx="29892" formatCode="0.00E+00">
                  <c:v>-8.1286099999999997E-3</c:v>
                </c:pt>
                <c:pt idx="29893" formatCode="0.00E+00">
                  <c:v>-8.4803599999999993E-3</c:v>
                </c:pt>
                <c:pt idx="29894" formatCode="0.00E+00">
                  <c:v>-8.8331299999999998E-3</c:v>
                </c:pt>
                <c:pt idx="29895" formatCode="0.00E+00">
                  <c:v>-9.1869199999999995E-3</c:v>
                </c:pt>
                <c:pt idx="29896" formatCode="0.00E+00">
                  <c:v>-9.5401300000000008E-3</c:v>
                </c:pt>
                <c:pt idx="29897" formatCode="0.00E+00">
                  <c:v>-9.8906500000000008E-3</c:v>
                </c:pt>
                <c:pt idx="29898">
                  <c:v>-1.0237400000000001E-2</c:v>
                </c:pt>
                <c:pt idx="29899">
                  <c:v>-1.05793E-2</c:v>
                </c:pt>
                <c:pt idx="29900">
                  <c:v>-1.0914500000000001E-2</c:v>
                </c:pt>
                <c:pt idx="29901">
                  <c:v>-1.12403E-2</c:v>
                </c:pt>
                <c:pt idx="29902">
                  <c:v>-1.15554E-2</c:v>
                </c:pt>
                <c:pt idx="29903">
                  <c:v>-1.1859400000000001E-2</c:v>
                </c:pt>
                <c:pt idx="29904">
                  <c:v>-1.2151800000000001E-2</c:v>
                </c:pt>
                <c:pt idx="29905">
                  <c:v>-1.2433E-2</c:v>
                </c:pt>
                <c:pt idx="29906">
                  <c:v>-1.27025E-2</c:v>
                </c:pt>
                <c:pt idx="29907">
                  <c:v>-1.2957700000000001E-2</c:v>
                </c:pt>
                <c:pt idx="29908">
                  <c:v>-1.31959E-2</c:v>
                </c:pt>
                <c:pt idx="29909">
                  <c:v>-1.3416300000000001E-2</c:v>
                </c:pt>
                <c:pt idx="29910">
                  <c:v>-1.36204E-2</c:v>
                </c:pt>
                <c:pt idx="29911">
                  <c:v>-1.3810100000000001E-2</c:v>
                </c:pt>
                <c:pt idx="29912">
                  <c:v>-1.3986500000000001E-2</c:v>
                </c:pt>
                <c:pt idx="29913">
                  <c:v>-1.4150299999999999E-2</c:v>
                </c:pt>
                <c:pt idx="29914">
                  <c:v>-1.43007E-2</c:v>
                </c:pt>
                <c:pt idx="29915">
                  <c:v>-1.44355E-2</c:v>
                </c:pt>
                <c:pt idx="29916">
                  <c:v>-1.45542E-2</c:v>
                </c:pt>
                <c:pt idx="29917">
                  <c:v>-1.46573E-2</c:v>
                </c:pt>
                <c:pt idx="29918">
                  <c:v>-1.4744999999999999E-2</c:v>
                </c:pt>
                <c:pt idx="29919">
                  <c:v>-1.48176E-2</c:v>
                </c:pt>
                <c:pt idx="29920">
                  <c:v>-1.48764E-2</c:v>
                </c:pt>
                <c:pt idx="29921">
                  <c:v>-1.4921200000000001E-2</c:v>
                </c:pt>
                <c:pt idx="29922">
                  <c:v>-1.49506E-2</c:v>
                </c:pt>
                <c:pt idx="29923">
                  <c:v>-1.4963600000000001E-2</c:v>
                </c:pt>
                <c:pt idx="29924">
                  <c:v>-1.4959E-2</c:v>
                </c:pt>
                <c:pt idx="29925">
                  <c:v>-1.4936700000000001E-2</c:v>
                </c:pt>
                <c:pt idx="29926">
                  <c:v>-1.4899300000000001E-2</c:v>
                </c:pt>
                <c:pt idx="29927">
                  <c:v>-1.4845199999999999E-2</c:v>
                </c:pt>
                <c:pt idx="29928">
                  <c:v>-1.4760499999999999E-2</c:v>
                </c:pt>
                <c:pt idx="29929">
                  <c:v>-1.46423E-2</c:v>
                </c:pt>
                <c:pt idx="29930">
                  <c:v>-1.4508099999999999E-2</c:v>
                </c:pt>
                <c:pt idx="29931">
                  <c:v>-1.4362700000000001E-2</c:v>
                </c:pt>
                <c:pt idx="29932">
                  <c:v>-1.4196500000000001E-2</c:v>
                </c:pt>
                <c:pt idx="29933">
                  <c:v>-1.40103E-2</c:v>
                </c:pt>
                <c:pt idx="29934">
                  <c:v>-1.3808600000000001E-2</c:v>
                </c:pt>
                <c:pt idx="29935">
                  <c:v>-1.3591799999999999E-2</c:v>
                </c:pt>
                <c:pt idx="29936">
                  <c:v>-1.33591E-2</c:v>
                </c:pt>
                <c:pt idx="29937">
                  <c:v>-1.311E-2</c:v>
                </c:pt>
                <c:pt idx="29938">
                  <c:v>-1.28445E-2</c:v>
                </c:pt>
                <c:pt idx="29939">
                  <c:v>-1.2563400000000001E-2</c:v>
                </c:pt>
                <c:pt idx="29940">
                  <c:v>-1.22684E-2</c:v>
                </c:pt>
                <c:pt idx="29941">
                  <c:v>-1.19603E-2</c:v>
                </c:pt>
                <c:pt idx="29942">
                  <c:v>-1.16398E-2</c:v>
                </c:pt>
                <c:pt idx="29943">
                  <c:v>-1.1307899999999999E-2</c:v>
                </c:pt>
                <c:pt idx="29944">
                  <c:v>-1.0965900000000001E-2</c:v>
                </c:pt>
                <c:pt idx="29945">
                  <c:v>-1.06155E-2</c:v>
                </c:pt>
                <c:pt idx="29946">
                  <c:v>-1.0258099999999999E-2</c:v>
                </c:pt>
                <c:pt idx="29947" formatCode="0.00E+00">
                  <c:v>-9.8952199999999997E-3</c:v>
                </c:pt>
                <c:pt idx="29948" formatCode="0.00E+00">
                  <c:v>-9.5276300000000005E-3</c:v>
                </c:pt>
                <c:pt idx="29949" formatCode="0.00E+00">
                  <c:v>-9.1552700000000001E-3</c:v>
                </c:pt>
                <c:pt idx="29950" formatCode="0.00E+00">
                  <c:v>-8.7774499999999991E-3</c:v>
                </c:pt>
                <c:pt idx="29951" formatCode="0.00E+00">
                  <c:v>-8.3935199999999998E-3</c:v>
                </c:pt>
                <c:pt idx="29952" formatCode="0.00E+00">
                  <c:v>-8.0035100000000001E-3</c:v>
                </c:pt>
                <c:pt idx="29953" formatCode="0.00E+00">
                  <c:v>-7.60773E-3</c:v>
                </c:pt>
                <c:pt idx="29954" formatCode="0.00E+00">
                  <c:v>-7.2063800000000001E-3</c:v>
                </c:pt>
                <c:pt idx="29955" formatCode="0.00E+00">
                  <c:v>-6.8000300000000003E-3</c:v>
                </c:pt>
                <c:pt idx="29956" formatCode="0.00E+00">
                  <c:v>-6.3894800000000003E-3</c:v>
                </c:pt>
                <c:pt idx="29957" formatCode="0.00E+00">
                  <c:v>-5.9750999999999997E-3</c:v>
                </c:pt>
                <c:pt idx="29958" formatCode="0.00E+00">
                  <c:v>-5.5574600000000002E-3</c:v>
                </c:pt>
                <c:pt idx="29959" formatCode="0.00E+00">
                  <c:v>-5.1372099999999997E-3</c:v>
                </c:pt>
                <c:pt idx="29960" formatCode="0.00E+00">
                  <c:v>-4.7142199999999999E-3</c:v>
                </c:pt>
                <c:pt idx="29961" formatCode="0.00E+00">
                  <c:v>-4.2887699999999999E-3</c:v>
                </c:pt>
                <c:pt idx="29962" formatCode="0.00E+00">
                  <c:v>-3.8620299999999998E-3</c:v>
                </c:pt>
                <c:pt idx="29963" formatCode="0.00E+00">
                  <c:v>-3.4351199999999998E-3</c:v>
                </c:pt>
                <c:pt idx="29964" formatCode="0.00E+00">
                  <c:v>-3.0092399999999998E-3</c:v>
                </c:pt>
                <c:pt idx="29965" formatCode="0.00E+00">
                  <c:v>-2.5856799999999999E-3</c:v>
                </c:pt>
                <c:pt idx="29966" formatCode="0.00E+00">
                  <c:v>-2.1656499999999999E-3</c:v>
                </c:pt>
                <c:pt idx="29967" formatCode="0.00E+00">
                  <c:v>-1.7502800000000001E-3</c:v>
                </c:pt>
                <c:pt idx="29968" formatCode="0.00E+00">
                  <c:v>-1.3405800000000001E-3</c:v>
                </c:pt>
                <c:pt idx="29969" formatCode="0.00E+00">
                  <c:v>-9.3757499999999995E-4</c:v>
                </c:pt>
                <c:pt idx="29970" formatCode="0.00E+00">
                  <c:v>-5.4222899999999997E-4</c:v>
                </c:pt>
                <c:pt idx="29971" formatCode="0.00E+00">
                  <c:v>-1.5521900000000001E-4</c:v>
                </c:pt>
                <c:pt idx="29972" formatCode="0.00E+00">
                  <c:v>2.2279999999999999E-4</c:v>
                </c:pt>
                <c:pt idx="29973" formatCode="0.00E+00">
                  <c:v>5.9102500000000001E-4</c:v>
                </c:pt>
                <c:pt idx="29974" formatCode="0.00E+00">
                  <c:v>9.4883700000000001E-4</c:v>
                </c:pt>
                <c:pt idx="29975" formatCode="0.00E+00">
                  <c:v>1.29586E-3</c:v>
                </c:pt>
                <c:pt idx="29976" formatCode="0.00E+00">
                  <c:v>1.63189E-3</c:v>
                </c:pt>
                <c:pt idx="29977" formatCode="0.00E+00">
                  <c:v>1.9569800000000001E-3</c:v>
                </c:pt>
                <c:pt idx="29978" formatCode="0.00E+00">
                  <c:v>2.2713099999999999E-3</c:v>
                </c:pt>
                <c:pt idx="29979" formatCode="0.00E+00">
                  <c:v>2.5746800000000002E-3</c:v>
                </c:pt>
                <c:pt idx="29980" formatCode="0.00E+00">
                  <c:v>2.8659100000000002E-3</c:v>
                </c:pt>
                <c:pt idx="29981" formatCode="0.00E+00">
                  <c:v>3.1432000000000001E-3</c:v>
                </c:pt>
                <c:pt idx="29982" formatCode="0.00E+00">
                  <c:v>3.4049900000000001E-3</c:v>
                </c:pt>
                <c:pt idx="29983" formatCode="0.00E+00">
                  <c:v>3.65045E-3</c:v>
                </c:pt>
                <c:pt idx="29984" formatCode="0.00E+00">
                  <c:v>3.8789800000000002E-3</c:v>
                </c:pt>
                <c:pt idx="29985" formatCode="0.00E+00">
                  <c:v>4.08998E-3</c:v>
                </c:pt>
                <c:pt idx="29986" formatCode="0.00E+00">
                  <c:v>4.2833400000000001E-3</c:v>
                </c:pt>
                <c:pt idx="29987" formatCode="0.00E+00">
                  <c:v>4.4596200000000001E-3</c:v>
                </c:pt>
                <c:pt idx="29988" formatCode="0.00E+00">
                  <c:v>4.6192500000000001E-3</c:v>
                </c:pt>
                <c:pt idx="29989" formatCode="0.00E+00">
                  <c:v>4.7621900000000003E-3</c:v>
                </c:pt>
                <c:pt idx="29990" formatCode="0.00E+00">
                  <c:v>4.8878999999999997E-3</c:v>
                </c:pt>
                <c:pt idx="29991" formatCode="0.00E+00">
                  <c:v>4.99535E-3</c:v>
                </c:pt>
                <c:pt idx="29992" formatCode="0.00E+00">
                  <c:v>5.0832100000000003E-3</c:v>
                </c:pt>
                <c:pt idx="29993" formatCode="0.00E+00">
                  <c:v>5.1507699999999998E-3</c:v>
                </c:pt>
                <c:pt idx="29994" formatCode="0.00E+00">
                  <c:v>5.1991299999999997E-3</c:v>
                </c:pt>
                <c:pt idx="29995" formatCode="0.00E+00">
                  <c:v>5.2301800000000001E-3</c:v>
                </c:pt>
                <c:pt idx="29996" formatCode="0.00E+00">
                  <c:v>5.2445499999999997E-3</c:v>
                </c:pt>
                <c:pt idx="29997" formatCode="0.00E+00">
                  <c:v>5.2414599999999999E-3</c:v>
                </c:pt>
                <c:pt idx="29998" formatCode="0.00E+00">
                  <c:v>5.21997E-3</c:v>
                </c:pt>
                <c:pt idx="29999" formatCode="0.00E+00">
                  <c:v>5.1794400000000004E-3</c:v>
                </c:pt>
                <c:pt idx="30000" formatCode="0.00E+00">
                  <c:v>5.1187799999999999E-3</c:v>
                </c:pt>
                <c:pt idx="30001" formatCode="0.00E+00">
                  <c:v>5.0372300000000002E-3</c:v>
                </c:pt>
                <c:pt idx="30002" formatCode="0.00E+00">
                  <c:v>4.9362800000000004E-3</c:v>
                </c:pt>
                <c:pt idx="30003" formatCode="0.00E+00">
                  <c:v>4.8181700000000001E-3</c:v>
                </c:pt>
                <c:pt idx="30004" formatCode="0.00E+00">
                  <c:v>4.6828399999999997E-3</c:v>
                </c:pt>
                <c:pt idx="30005" formatCode="0.00E+00">
                  <c:v>4.5283399999999996E-3</c:v>
                </c:pt>
                <c:pt idx="30006" formatCode="0.00E+00">
                  <c:v>4.3531999999999998E-3</c:v>
                </c:pt>
                <c:pt idx="30007" formatCode="0.00E+00">
                  <c:v>4.1573699999999996E-3</c:v>
                </c:pt>
                <c:pt idx="30008" formatCode="0.00E+00">
                  <c:v>3.9420000000000002E-3</c:v>
                </c:pt>
                <c:pt idx="30009" formatCode="0.00E+00">
                  <c:v>3.7085600000000001E-3</c:v>
                </c:pt>
                <c:pt idx="30010" formatCode="0.00E+00">
                  <c:v>3.4578E-3</c:v>
                </c:pt>
                <c:pt idx="30011" formatCode="0.00E+00">
                  <c:v>3.1904500000000001E-3</c:v>
                </c:pt>
                <c:pt idx="30012" formatCode="0.00E+00">
                  <c:v>2.9074399999999999E-3</c:v>
                </c:pt>
                <c:pt idx="30013" formatCode="0.00E+00">
                  <c:v>2.6091199999999999E-3</c:v>
                </c:pt>
                <c:pt idx="30014" formatCode="0.00E+00">
                  <c:v>2.29539E-3</c:v>
                </c:pt>
                <c:pt idx="30015" formatCode="0.00E+00">
                  <c:v>1.9659299999999998E-3</c:v>
                </c:pt>
                <c:pt idx="30016" formatCode="0.00E+00">
                  <c:v>1.6204500000000001E-3</c:v>
                </c:pt>
                <c:pt idx="30017" formatCode="0.00E+00">
                  <c:v>1.2593400000000001E-3</c:v>
                </c:pt>
                <c:pt idx="30018" formatCode="0.00E+00">
                  <c:v>8.8391700000000001E-4</c:v>
                </c:pt>
                <c:pt idx="30019" formatCode="0.00E+00">
                  <c:v>4.9521999999999999E-4</c:v>
                </c:pt>
                <c:pt idx="30020" formatCode="0.00E+00">
                  <c:v>9.3368999999999993E-5</c:v>
                </c:pt>
                <c:pt idx="30021" formatCode="0.00E+00">
                  <c:v>-3.2066100000000003E-4</c:v>
                </c:pt>
                <c:pt idx="30022" formatCode="0.00E+00">
                  <c:v>-7.4469499999999997E-4</c:v>
                </c:pt>
                <c:pt idx="30023" formatCode="0.00E+00">
                  <c:v>-1.1772799999999999E-3</c:v>
                </c:pt>
                <c:pt idx="30024" formatCode="0.00E+00">
                  <c:v>-1.61772E-3</c:v>
                </c:pt>
                <c:pt idx="30025" formatCode="0.00E+00">
                  <c:v>-2.06537E-3</c:v>
                </c:pt>
                <c:pt idx="30026" formatCode="0.00E+00">
                  <c:v>-2.5198600000000001E-3</c:v>
                </c:pt>
                <c:pt idx="30027" formatCode="0.00E+00">
                  <c:v>-2.98066E-3</c:v>
                </c:pt>
                <c:pt idx="30028" formatCode="0.00E+00">
                  <c:v>-3.44677E-3</c:v>
                </c:pt>
                <c:pt idx="30029" formatCode="0.00E+00">
                  <c:v>-3.9171600000000003E-3</c:v>
                </c:pt>
                <c:pt idx="30030" formatCode="0.00E+00">
                  <c:v>-4.3911899999999997E-3</c:v>
                </c:pt>
                <c:pt idx="30031" formatCode="0.00E+00">
                  <c:v>-4.8681000000000002E-3</c:v>
                </c:pt>
                <c:pt idx="30032" formatCode="0.00E+00">
                  <c:v>-5.3467999999999996E-3</c:v>
                </c:pt>
                <c:pt idx="30033" formatCode="0.00E+00">
                  <c:v>-5.8261099999999998E-3</c:v>
                </c:pt>
                <c:pt idx="30034" formatCode="0.00E+00">
                  <c:v>-6.3051499999999998E-3</c:v>
                </c:pt>
                <c:pt idx="30035" formatCode="0.00E+00">
                  <c:v>-6.7833099999999999E-3</c:v>
                </c:pt>
                <c:pt idx="30036" formatCode="0.00E+00">
                  <c:v>-7.2598899999999997E-3</c:v>
                </c:pt>
                <c:pt idx="30037" formatCode="0.00E+00">
                  <c:v>-7.7337700000000001E-3</c:v>
                </c:pt>
                <c:pt idx="30038" formatCode="0.00E+00">
                  <c:v>-8.2036699999999997E-3</c:v>
                </c:pt>
                <c:pt idx="30039" formatCode="0.00E+00">
                  <c:v>-8.6680699999999999E-3</c:v>
                </c:pt>
                <c:pt idx="30040" formatCode="0.00E+00">
                  <c:v>-9.1254500000000002E-3</c:v>
                </c:pt>
                <c:pt idx="30041" formatCode="0.00E+00">
                  <c:v>-9.5748399999999994E-3</c:v>
                </c:pt>
                <c:pt idx="30042">
                  <c:v>-1.0015400000000001E-2</c:v>
                </c:pt>
                <c:pt idx="30043">
                  <c:v>-1.0446199999999999E-2</c:v>
                </c:pt>
                <c:pt idx="30044">
                  <c:v>-1.0866499999999999E-2</c:v>
                </c:pt>
                <c:pt idx="30045">
                  <c:v>-1.1275800000000001E-2</c:v>
                </c:pt>
                <c:pt idx="30046">
                  <c:v>-1.16731E-2</c:v>
                </c:pt>
                <c:pt idx="30047">
                  <c:v>-1.20573E-2</c:v>
                </c:pt>
                <c:pt idx="30048">
                  <c:v>-1.24271E-2</c:v>
                </c:pt>
                <c:pt idx="30049">
                  <c:v>-1.27814E-2</c:v>
                </c:pt>
                <c:pt idx="30050">
                  <c:v>-1.31194E-2</c:v>
                </c:pt>
                <c:pt idx="30051">
                  <c:v>-1.3439599999999999E-2</c:v>
                </c:pt>
                <c:pt idx="30052">
                  <c:v>-1.3741099999999999E-2</c:v>
                </c:pt>
                <c:pt idx="30053">
                  <c:v>-1.40232E-2</c:v>
                </c:pt>
                <c:pt idx="30054">
                  <c:v>-1.4286E-2</c:v>
                </c:pt>
                <c:pt idx="30055">
                  <c:v>-1.4529200000000001E-2</c:v>
                </c:pt>
                <c:pt idx="30056">
                  <c:v>-1.4752400000000001E-2</c:v>
                </c:pt>
                <c:pt idx="30057">
                  <c:v>-1.49547E-2</c:v>
                </c:pt>
                <c:pt idx="30058">
                  <c:v>-1.51357E-2</c:v>
                </c:pt>
                <c:pt idx="30059">
                  <c:v>-1.5294500000000001E-2</c:v>
                </c:pt>
                <c:pt idx="30060">
                  <c:v>-1.5430900000000001E-2</c:v>
                </c:pt>
                <c:pt idx="30061">
                  <c:v>-1.55447E-2</c:v>
                </c:pt>
                <c:pt idx="30062">
                  <c:v>-1.5635400000000001E-2</c:v>
                </c:pt>
                <c:pt idx="30063">
                  <c:v>-1.5702500000000001E-2</c:v>
                </c:pt>
                <c:pt idx="30064">
                  <c:v>-1.57454E-2</c:v>
                </c:pt>
                <c:pt idx="30065">
                  <c:v>-1.5763800000000001E-2</c:v>
                </c:pt>
                <c:pt idx="30066">
                  <c:v>-1.5757299999999998E-2</c:v>
                </c:pt>
                <c:pt idx="30067">
                  <c:v>-1.57255E-2</c:v>
                </c:pt>
                <c:pt idx="30068">
                  <c:v>-1.56682E-2</c:v>
                </c:pt>
                <c:pt idx="30069">
                  <c:v>-1.5585099999999999E-2</c:v>
                </c:pt>
                <c:pt idx="30070">
                  <c:v>-1.54763E-2</c:v>
                </c:pt>
                <c:pt idx="30071">
                  <c:v>-1.53416E-2</c:v>
                </c:pt>
                <c:pt idx="30072">
                  <c:v>-1.5181099999999999E-2</c:v>
                </c:pt>
                <c:pt idx="30073">
                  <c:v>-1.4994499999999999E-2</c:v>
                </c:pt>
                <c:pt idx="30074">
                  <c:v>-1.4781600000000001E-2</c:v>
                </c:pt>
                <c:pt idx="30075">
                  <c:v>-1.4542100000000001E-2</c:v>
                </c:pt>
                <c:pt idx="30076">
                  <c:v>-1.42761E-2</c:v>
                </c:pt>
                <c:pt idx="30077">
                  <c:v>-1.3983499999999999E-2</c:v>
                </c:pt>
                <c:pt idx="30078">
                  <c:v>-1.36645E-2</c:v>
                </c:pt>
                <c:pt idx="30079">
                  <c:v>-1.33197E-2</c:v>
                </c:pt>
                <c:pt idx="30080">
                  <c:v>-1.29499E-2</c:v>
                </c:pt>
                <c:pt idx="30081">
                  <c:v>-1.25553E-2</c:v>
                </c:pt>
                <c:pt idx="30082">
                  <c:v>-1.21359E-2</c:v>
                </c:pt>
                <c:pt idx="30083">
                  <c:v>-1.16919E-2</c:v>
                </c:pt>
                <c:pt idx="30084">
                  <c:v>-1.12242E-2</c:v>
                </c:pt>
                <c:pt idx="30085">
                  <c:v>-1.07335E-2</c:v>
                </c:pt>
                <c:pt idx="30086">
                  <c:v>-1.0220699999999999E-2</c:v>
                </c:pt>
                <c:pt idx="30087" formatCode="0.00E+00">
                  <c:v>-9.6865900000000001E-3</c:v>
                </c:pt>
                <c:pt idx="30088" formatCode="0.00E+00">
                  <c:v>-9.1320399999999993E-3</c:v>
                </c:pt>
                <c:pt idx="30089" formatCode="0.00E+00">
                  <c:v>-8.5577399999999994E-3</c:v>
                </c:pt>
                <c:pt idx="30090" formatCode="0.00E+00">
                  <c:v>-7.9642299999999992E-3</c:v>
                </c:pt>
                <c:pt idx="30091" formatCode="0.00E+00">
                  <c:v>-7.3521200000000002E-3</c:v>
                </c:pt>
                <c:pt idx="30092" formatCode="0.00E+00">
                  <c:v>-6.7221700000000004E-3</c:v>
                </c:pt>
                <c:pt idx="30093" formatCode="0.00E+00">
                  <c:v>-6.0752699999999998E-3</c:v>
                </c:pt>
                <c:pt idx="30094" formatCode="0.00E+00">
                  <c:v>-5.4120100000000001E-3</c:v>
                </c:pt>
                <c:pt idx="30095" formatCode="0.00E+00">
                  <c:v>-4.7326099999999999E-3</c:v>
                </c:pt>
                <c:pt idx="30096" formatCode="0.00E+00">
                  <c:v>-4.0377900000000003E-3</c:v>
                </c:pt>
                <c:pt idx="30097" formatCode="0.00E+00">
                  <c:v>-3.32892E-3</c:v>
                </c:pt>
                <c:pt idx="30098" formatCode="0.00E+00">
                  <c:v>-2.6073200000000002E-3</c:v>
                </c:pt>
                <c:pt idx="30099" formatCode="0.00E+00">
                  <c:v>-1.8737999999999999E-3</c:v>
                </c:pt>
                <c:pt idx="30100" formatCode="0.00E+00">
                  <c:v>-1.1290600000000001E-3</c:v>
                </c:pt>
                <c:pt idx="30101" formatCode="0.00E+00">
                  <c:v>-3.7404700000000002E-4</c:v>
                </c:pt>
                <c:pt idx="30102" formatCode="0.00E+00">
                  <c:v>3.9004099999999999E-4</c:v>
                </c:pt>
                <c:pt idx="30103" formatCode="0.00E+00">
                  <c:v>1.1619200000000001E-3</c:v>
                </c:pt>
                <c:pt idx="30104" formatCode="0.00E+00">
                  <c:v>1.9403700000000001E-3</c:v>
                </c:pt>
                <c:pt idx="30105" formatCode="0.00E+00">
                  <c:v>2.7242400000000002E-3</c:v>
                </c:pt>
                <c:pt idx="30106" formatCode="0.00E+00">
                  <c:v>3.51235E-3</c:v>
                </c:pt>
                <c:pt idx="30107" formatCode="0.00E+00">
                  <c:v>4.3034900000000001E-3</c:v>
                </c:pt>
                <c:pt idx="30108" formatCode="0.00E+00">
                  <c:v>5.0965100000000003E-3</c:v>
                </c:pt>
                <c:pt idx="30109" formatCode="0.00E+00">
                  <c:v>5.89034E-3</c:v>
                </c:pt>
                <c:pt idx="30110" formatCode="0.00E+00">
                  <c:v>6.6838899999999996E-3</c:v>
                </c:pt>
                <c:pt idx="30111" formatCode="0.00E+00">
                  <c:v>7.4761200000000002E-3</c:v>
                </c:pt>
                <c:pt idx="30112" formatCode="0.00E+00">
                  <c:v>8.2662099999999995E-3</c:v>
                </c:pt>
                <c:pt idx="30113" formatCode="0.00E+00">
                  <c:v>9.0532900000000003E-3</c:v>
                </c:pt>
                <c:pt idx="30114" formatCode="0.00E+00">
                  <c:v>9.8361899999999999E-3</c:v>
                </c:pt>
                <c:pt idx="30115">
                  <c:v>1.06137E-2</c:v>
                </c:pt>
                <c:pt idx="30116">
                  <c:v>1.1384399999999999E-2</c:v>
                </c:pt>
                <c:pt idx="30117">
                  <c:v>1.21473E-2</c:v>
                </c:pt>
                <c:pt idx="30118">
                  <c:v>1.29011E-2</c:v>
                </c:pt>
                <c:pt idx="30119">
                  <c:v>1.36445E-2</c:v>
                </c:pt>
                <c:pt idx="30120">
                  <c:v>1.43765E-2</c:v>
                </c:pt>
                <c:pt idx="30121">
                  <c:v>1.5095799999999999E-2</c:v>
                </c:pt>
                <c:pt idx="30122">
                  <c:v>1.58014E-2</c:v>
                </c:pt>
                <c:pt idx="30123">
                  <c:v>1.6492099999999999E-2</c:v>
                </c:pt>
                <c:pt idx="30124">
                  <c:v>1.7166899999999999E-2</c:v>
                </c:pt>
                <c:pt idx="30125">
                  <c:v>1.7824799999999998E-2</c:v>
                </c:pt>
                <c:pt idx="30126">
                  <c:v>1.84648E-2</c:v>
                </c:pt>
                <c:pt idx="30127">
                  <c:v>1.9085899999999999E-2</c:v>
                </c:pt>
                <c:pt idx="30128">
                  <c:v>1.9687E-2</c:v>
                </c:pt>
                <c:pt idx="30129">
                  <c:v>2.0267400000000001E-2</c:v>
                </c:pt>
                <c:pt idx="30130">
                  <c:v>2.0826399999999998E-2</c:v>
                </c:pt>
                <c:pt idx="30131">
                  <c:v>2.1362800000000001E-2</c:v>
                </c:pt>
                <c:pt idx="30132">
                  <c:v>2.1875599999999999E-2</c:v>
                </c:pt>
                <c:pt idx="30133">
                  <c:v>2.23638E-2</c:v>
                </c:pt>
                <c:pt idx="30134">
                  <c:v>2.2826800000000001E-2</c:v>
                </c:pt>
                <c:pt idx="30135">
                  <c:v>2.3264099999999999E-2</c:v>
                </c:pt>
                <c:pt idx="30136">
                  <c:v>2.3675000000000002E-2</c:v>
                </c:pt>
                <c:pt idx="30137">
                  <c:v>2.40591E-2</c:v>
                </c:pt>
                <c:pt idx="30138">
                  <c:v>2.4415599999999999E-2</c:v>
                </c:pt>
                <c:pt idx="30139">
                  <c:v>2.4744100000000002E-2</c:v>
                </c:pt>
                <c:pt idx="30140">
                  <c:v>2.5044199999999999E-2</c:v>
                </c:pt>
                <c:pt idx="30141">
                  <c:v>2.5315500000000001E-2</c:v>
                </c:pt>
                <c:pt idx="30142">
                  <c:v>2.5557400000000001E-2</c:v>
                </c:pt>
                <c:pt idx="30143">
                  <c:v>2.57696E-2</c:v>
                </c:pt>
                <c:pt idx="30144">
                  <c:v>2.5951800000000001E-2</c:v>
                </c:pt>
                <c:pt idx="30145">
                  <c:v>2.6103600000000001E-2</c:v>
                </c:pt>
                <c:pt idx="30146">
                  <c:v>2.62247E-2</c:v>
                </c:pt>
                <c:pt idx="30147">
                  <c:v>2.63153E-2</c:v>
                </c:pt>
                <c:pt idx="30148">
                  <c:v>2.6375599999999999E-2</c:v>
                </c:pt>
                <c:pt idx="30149">
                  <c:v>2.6405399999999999E-2</c:v>
                </c:pt>
                <c:pt idx="30150">
                  <c:v>2.6404500000000001E-2</c:v>
                </c:pt>
                <c:pt idx="30151">
                  <c:v>2.6372900000000001E-2</c:v>
                </c:pt>
                <c:pt idx="30152">
                  <c:v>2.6310500000000001E-2</c:v>
                </c:pt>
                <c:pt idx="30153">
                  <c:v>2.6217500000000001E-2</c:v>
                </c:pt>
                <c:pt idx="30154">
                  <c:v>2.6093700000000001E-2</c:v>
                </c:pt>
                <c:pt idx="30155">
                  <c:v>2.5939199999999999E-2</c:v>
                </c:pt>
                <c:pt idx="30156">
                  <c:v>2.5754300000000001E-2</c:v>
                </c:pt>
                <c:pt idx="30157">
                  <c:v>2.55395E-2</c:v>
                </c:pt>
                <c:pt idx="30158">
                  <c:v>2.5295100000000001E-2</c:v>
                </c:pt>
                <c:pt idx="30159">
                  <c:v>2.5021499999999999E-2</c:v>
                </c:pt>
                <c:pt idx="30160">
                  <c:v>2.4719100000000001E-2</c:v>
                </c:pt>
                <c:pt idx="30161">
                  <c:v>2.4388199999999999E-2</c:v>
                </c:pt>
                <c:pt idx="30162">
                  <c:v>2.4029700000000001E-2</c:v>
                </c:pt>
                <c:pt idx="30163">
                  <c:v>2.36443E-2</c:v>
                </c:pt>
                <c:pt idx="30164">
                  <c:v>2.3232300000000001E-2</c:v>
                </c:pt>
                <c:pt idx="30165">
                  <c:v>2.27943E-2</c:v>
                </c:pt>
                <c:pt idx="30166">
                  <c:v>2.23305E-2</c:v>
                </c:pt>
                <c:pt idx="30167">
                  <c:v>2.1841699999999999E-2</c:v>
                </c:pt>
                <c:pt idx="30168">
                  <c:v>2.1328900000000001E-2</c:v>
                </c:pt>
                <c:pt idx="30169">
                  <c:v>2.0792999999999999E-2</c:v>
                </c:pt>
                <c:pt idx="30170">
                  <c:v>2.0235400000000001E-2</c:v>
                </c:pt>
                <c:pt idx="30171">
                  <c:v>1.9656799999999999E-2</c:v>
                </c:pt>
                <c:pt idx="30172">
                  <c:v>1.9058100000000001E-2</c:v>
                </c:pt>
                <c:pt idx="30173">
                  <c:v>1.8440000000000002E-2</c:v>
                </c:pt>
                <c:pt idx="30174">
                  <c:v>1.78035E-2</c:v>
                </c:pt>
                <c:pt idx="30175">
                  <c:v>1.71492E-2</c:v>
                </c:pt>
                <c:pt idx="30176">
                  <c:v>1.6478300000000001E-2</c:v>
                </c:pt>
                <c:pt idx="30177">
                  <c:v>1.5791599999999999E-2</c:v>
                </c:pt>
                <c:pt idx="30178">
                  <c:v>1.5089699999999999E-2</c:v>
                </c:pt>
                <c:pt idx="30179">
                  <c:v>1.43737E-2</c:v>
                </c:pt>
                <c:pt idx="30180">
                  <c:v>1.36449E-2</c:v>
                </c:pt>
                <c:pt idx="30181">
                  <c:v>1.2904499999999999E-2</c:v>
                </c:pt>
                <c:pt idx="30182">
                  <c:v>1.2153799999999999E-2</c:v>
                </c:pt>
                <c:pt idx="30183">
                  <c:v>1.13939E-2</c:v>
                </c:pt>
                <c:pt idx="30184">
                  <c:v>1.0625900000000001E-2</c:v>
                </c:pt>
                <c:pt idx="30185" formatCode="0.00E+00">
                  <c:v>9.8510400000000001E-3</c:v>
                </c:pt>
                <c:pt idx="30186" formatCode="0.00E+00">
                  <c:v>9.0704600000000007E-3</c:v>
                </c:pt>
                <c:pt idx="30187" formatCode="0.00E+00">
                  <c:v>8.2853800000000002E-3</c:v>
                </c:pt>
                <c:pt idx="30188" formatCode="0.00E+00">
                  <c:v>7.4969499999999996E-3</c:v>
                </c:pt>
                <c:pt idx="30189" formatCode="0.00E+00">
                  <c:v>6.7062800000000002E-3</c:v>
                </c:pt>
                <c:pt idx="30190" formatCode="0.00E+00">
                  <c:v>5.9143700000000004E-3</c:v>
                </c:pt>
                <c:pt idx="30191" formatCode="0.00E+00">
                  <c:v>5.1222899999999998E-3</c:v>
                </c:pt>
                <c:pt idx="30192" formatCode="0.00E+00">
                  <c:v>4.3311699999999996E-3</c:v>
                </c:pt>
                <c:pt idx="30193" formatCode="0.00E+00">
                  <c:v>3.5420899999999999E-3</c:v>
                </c:pt>
                <c:pt idx="30194" formatCode="0.00E+00">
                  <c:v>2.7561700000000001E-3</c:v>
                </c:pt>
                <c:pt idx="30195" formatCode="0.00E+00">
                  <c:v>1.97459E-3</c:v>
                </c:pt>
                <c:pt idx="30196" formatCode="0.00E+00">
                  <c:v>1.1986200000000001E-3</c:v>
                </c:pt>
                <c:pt idx="30197" formatCode="0.00E+00">
                  <c:v>4.2968599999999998E-4</c:v>
                </c:pt>
                <c:pt idx="30198" formatCode="0.00E+00">
                  <c:v>-3.3078600000000001E-4</c:v>
                </c:pt>
                <c:pt idx="30199" formatCode="0.00E+00">
                  <c:v>-1.0816700000000001E-3</c:v>
                </c:pt>
                <c:pt idx="30200" formatCode="0.00E+00">
                  <c:v>-1.8220199999999999E-3</c:v>
                </c:pt>
                <c:pt idx="30201" formatCode="0.00E+00">
                  <c:v>-2.5507799999999999E-3</c:v>
                </c:pt>
                <c:pt idx="30202" formatCode="0.00E+00">
                  <c:v>-3.2667400000000002E-3</c:v>
                </c:pt>
                <c:pt idx="30203" formatCode="0.00E+00">
                  <c:v>-3.9689599999999997E-3</c:v>
                </c:pt>
                <c:pt idx="30204" formatCode="0.00E+00">
                  <c:v>-4.6567700000000002E-3</c:v>
                </c:pt>
                <c:pt idx="30205" formatCode="0.00E+00">
                  <c:v>-5.3295599999999997E-3</c:v>
                </c:pt>
                <c:pt idx="30206" formatCode="0.00E+00">
                  <c:v>-5.9866700000000004E-3</c:v>
                </c:pt>
                <c:pt idx="30207" formatCode="0.00E+00">
                  <c:v>-6.6272199999999996E-3</c:v>
                </c:pt>
                <c:pt idx="30208" formatCode="0.00E+00">
                  <c:v>-7.2501800000000002E-3</c:v>
                </c:pt>
                <c:pt idx="30209" formatCode="0.00E+00">
                  <c:v>-7.8546299999999996E-3</c:v>
                </c:pt>
                <c:pt idx="30210" formatCode="0.00E+00">
                  <c:v>-8.4397699999999992E-3</c:v>
                </c:pt>
                <c:pt idx="30211" formatCode="0.00E+00">
                  <c:v>-9.0046999999999992E-3</c:v>
                </c:pt>
                <c:pt idx="30212" formatCode="0.00E+00">
                  <c:v>-9.5484400000000001E-3</c:v>
                </c:pt>
                <c:pt idx="30213">
                  <c:v>-1.00701E-2</c:v>
                </c:pt>
                <c:pt idx="30214">
                  <c:v>-1.05688E-2</c:v>
                </c:pt>
                <c:pt idx="30215">
                  <c:v>-1.1044099999999999E-2</c:v>
                </c:pt>
                <c:pt idx="30216">
                  <c:v>-1.1495500000000001E-2</c:v>
                </c:pt>
                <c:pt idx="30217">
                  <c:v>-1.19223E-2</c:v>
                </c:pt>
                <c:pt idx="30218">
                  <c:v>-1.2323499999999999E-2</c:v>
                </c:pt>
                <c:pt idx="30219">
                  <c:v>-1.26988E-2</c:v>
                </c:pt>
                <c:pt idx="30220">
                  <c:v>-1.3048300000000001E-2</c:v>
                </c:pt>
                <c:pt idx="30221">
                  <c:v>-1.33724E-2</c:v>
                </c:pt>
                <c:pt idx="30222">
                  <c:v>-1.36703E-2</c:v>
                </c:pt>
                <c:pt idx="30223">
                  <c:v>-1.3941200000000001E-2</c:v>
                </c:pt>
                <c:pt idx="30224">
                  <c:v>-1.41847E-2</c:v>
                </c:pt>
                <c:pt idx="30225">
                  <c:v>-1.4400700000000001E-2</c:v>
                </c:pt>
                <c:pt idx="30226">
                  <c:v>-1.4589E-2</c:v>
                </c:pt>
                <c:pt idx="30227">
                  <c:v>-1.47495E-2</c:v>
                </c:pt>
                <c:pt idx="30228">
                  <c:v>-1.48822E-2</c:v>
                </c:pt>
                <c:pt idx="30229">
                  <c:v>-1.49874E-2</c:v>
                </c:pt>
                <c:pt idx="30230">
                  <c:v>-1.5064900000000001E-2</c:v>
                </c:pt>
                <c:pt idx="30231">
                  <c:v>-1.5114499999999999E-2</c:v>
                </c:pt>
                <c:pt idx="30232">
                  <c:v>-1.51366E-2</c:v>
                </c:pt>
                <c:pt idx="30233">
                  <c:v>-1.51316E-2</c:v>
                </c:pt>
                <c:pt idx="30234">
                  <c:v>-1.5100000000000001E-2</c:v>
                </c:pt>
                <c:pt idx="30235">
                  <c:v>-1.50417E-2</c:v>
                </c:pt>
                <c:pt idx="30236">
                  <c:v>-1.49564E-2</c:v>
                </c:pt>
                <c:pt idx="30237">
                  <c:v>-1.48443E-2</c:v>
                </c:pt>
                <c:pt idx="30238">
                  <c:v>-1.47054E-2</c:v>
                </c:pt>
                <c:pt idx="30239">
                  <c:v>-1.45401E-2</c:v>
                </c:pt>
                <c:pt idx="30240">
                  <c:v>-1.4349199999999999E-2</c:v>
                </c:pt>
                <c:pt idx="30241">
                  <c:v>-1.41335E-2</c:v>
                </c:pt>
                <c:pt idx="30242">
                  <c:v>-1.38938E-2</c:v>
                </c:pt>
                <c:pt idx="30243">
                  <c:v>-1.36309E-2</c:v>
                </c:pt>
                <c:pt idx="30244">
                  <c:v>-1.33454E-2</c:v>
                </c:pt>
                <c:pt idx="30245">
                  <c:v>-1.3037699999999999E-2</c:v>
                </c:pt>
                <c:pt idx="30246">
                  <c:v>-1.27084E-2</c:v>
                </c:pt>
                <c:pt idx="30247">
                  <c:v>-1.2357999999999999E-2</c:v>
                </c:pt>
                <c:pt idx="30248">
                  <c:v>-1.1987100000000001E-2</c:v>
                </c:pt>
                <c:pt idx="30249">
                  <c:v>-1.15963E-2</c:v>
                </c:pt>
                <c:pt idx="30250">
                  <c:v>-1.11862E-2</c:v>
                </c:pt>
                <c:pt idx="30251">
                  <c:v>-1.07575E-2</c:v>
                </c:pt>
                <c:pt idx="30252">
                  <c:v>-1.03108E-2</c:v>
                </c:pt>
                <c:pt idx="30253" formatCode="0.00E+00">
                  <c:v>-9.8468800000000006E-3</c:v>
                </c:pt>
                <c:pt idx="30254" formatCode="0.00E+00">
                  <c:v>-9.3667999999999998E-3</c:v>
                </c:pt>
                <c:pt idx="30255" formatCode="0.00E+00">
                  <c:v>-8.87165E-3</c:v>
                </c:pt>
                <c:pt idx="30256" formatCode="0.00E+00">
                  <c:v>-8.3624800000000003E-3</c:v>
                </c:pt>
                <c:pt idx="30257" formatCode="0.00E+00">
                  <c:v>-7.8401600000000005E-3</c:v>
                </c:pt>
                <c:pt idx="30258" formatCode="0.00E+00">
                  <c:v>-7.30541E-3</c:v>
                </c:pt>
                <c:pt idx="30259" formatCode="0.00E+00">
                  <c:v>-6.7590300000000001E-3</c:v>
                </c:pt>
                <c:pt idx="30260" formatCode="0.00E+00">
                  <c:v>-6.20201E-3</c:v>
                </c:pt>
                <c:pt idx="30261" formatCode="0.00E+00">
                  <c:v>-5.6355900000000002E-3</c:v>
                </c:pt>
                <c:pt idx="30262" formatCode="0.00E+00">
                  <c:v>-5.0609899999999996E-3</c:v>
                </c:pt>
                <c:pt idx="30263" formatCode="0.00E+00">
                  <c:v>-4.4790400000000001E-3</c:v>
                </c:pt>
                <c:pt idx="30264" formatCode="0.00E+00">
                  <c:v>-3.8905300000000001E-3</c:v>
                </c:pt>
                <c:pt idx="30265" formatCode="0.00E+00">
                  <c:v>-3.2966499999999999E-3</c:v>
                </c:pt>
                <c:pt idx="30266" formatCode="0.00E+00">
                  <c:v>-2.6987000000000001E-3</c:v>
                </c:pt>
                <c:pt idx="30267" formatCode="0.00E+00">
                  <c:v>-2.0973300000000001E-3</c:v>
                </c:pt>
                <c:pt idx="30268" formatCode="0.00E+00">
                  <c:v>-1.49281E-3</c:v>
                </c:pt>
                <c:pt idx="30269" formatCode="0.00E+00">
                  <c:v>-8.8570499999999998E-4</c:v>
                </c:pt>
                <c:pt idx="30270" formatCode="0.00E+00">
                  <c:v>-2.7701800000000002E-4</c:v>
                </c:pt>
                <c:pt idx="30271" formatCode="0.00E+00">
                  <c:v>3.3213900000000001E-4</c:v>
                </c:pt>
                <c:pt idx="30272" formatCode="0.00E+00">
                  <c:v>9.4091499999999996E-4</c:v>
                </c:pt>
                <c:pt idx="30273" formatCode="0.00E+00">
                  <c:v>1.54861E-3</c:v>
                </c:pt>
                <c:pt idx="30274" formatCode="0.00E+00">
                  <c:v>2.1542900000000001E-3</c:v>
                </c:pt>
                <c:pt idx="30275" formatCode="0.00E+00">
                  <c:v>2.7567999999999998E-3</c:v>
                </c:pt>
                <c:pt idx="30276" formatCode="0.00E+00">
                  <c:v>3.3551100000000001E-3</c:v>
                </c:pt>
                <c:pt idx="30277" formatCode="0.00E+00">
                  <c:v>3.9482800000000002E-3</c:v>
                </c:pt>
                <c:pt idx="30278" formatCode="0.00E+00">
                  <c:v>4.5350199999999998E-3</c:v>
                </c:pt>
                <c:pt idx="30279" formatCode="0.00E+00">
                  <c:v>5.1140200000000004E-3</c:v>
                </c:pt>
                <c:pt idx="30280" formatCode="0.00E+00">
                  <c:v>5.6845699999999999E-3</c:v>
                </c:pt>
                <c:pt idx="30281" formatCode="0.00E+00">
                  <c:v>6.2461599999999997E-3</c:v>
                </c:pt>
                <c:pt idx="30282" formatCode="0.00E+00">
                  <c:v>6.7979099999999999E-3</c:v>
                </c:pt>
                <c:pt idx="30283" formatCode="0.00E+00">
                  <c:v>7.3385899999999999E-3</c:v>
                </c:pt>
                <c:pt idx="30284" formatCode="0.00E+00">
                  <c:v>7.8670000000000007E-3</c:v>
                </c:pt>
                <c:pt idx="30285" formatCode="0.00E+00">
                  <c:v>8.3823500000000002E-3</c:v>
                </c:pt>
                <c:pt idx="30286" formatCode="0.00E+00">
                  <c:v>8.8842799999999996E-3</c:v>
                </c:pt>
                <c:pt idx="30287" formatCode="0.00E+00">
                  <c:v>9.3726199999999999E-3</c:v>
                </c:pt>
                <c:pt idx="30288" formatCode="0.00E+00">
                  <c:v>9.8471099999999992E-3</c:v>
                </c:pt>
                <c:pt idx="30289">
                  <c:v>1.0307200000000001E-2</c:v>
                </c:pt>
                <c:pt idx="30290">
                  <c:v>1.0751999999999999E-2</c:v>
                </c:pt>
                <c:pt idx="30291">
                  <c:v>1.1181200000000001E-2</c:v>
                </c:pt>
                <c:pt idx="30292">
                  <c:v>1.15943E-2</c:v>
                </c:pt>
                <c:pt idx="30293">
                  <c:v>1.1990900000000001E-2</c:v>
                </c:pt>
                <c:pt idx="30294">
                  <c:v>1.2370300000000001E-2</c:v>
                </c:pt>
                <c:pt idx="30295">
                  <c:v>1.2732E-2</c:v>
                </c:pt>
                <c:pt idx="30296">
                  <c:v>1.3075099999999999E-2</c:v>
                </c:pt>
                <c:pt idx="30297">
                  <c:v>1.3398699999999999E-2</c:v>
                </c:pt>
                <c:pt idx="30298">
                  <c:v>1.3702600000000001E-2</c:v>
                </c:pt>
                <c:pt idx="30299">
                  <c:v>1.39869E-2</c:v>
                </c:pt>
                <c:pt idx="30300">
                  <c:v>1.42515E-2</c:v>
                </c:pt>
                <c:pt idx="30301">
                  <c:v>1.44966E-2</c:v>
                </c:pt>
                <c:pt idx="30302">
                  <c:v>1.4722000000000001E-2</c:v>
                </c:pt>
                <c:pt idx="30303">
                  <c:v>1.4927599999999999E-2</c:v>
                </c:pt>
                <c:pt idx="30304">
                  <c:v>1.5113400000000001E-2</c:v>
                </c:pt>
                <c:pt idx="30305">
                  <c:v>1.52798E-2</c:v>
                </c:pt>
                <c:pt idx="30306">
                  <c:v>1.54267E-2</c:v>
                </c:pt>
                <c:pt idx="30307">
                  <c:v>1.55532E-2</c:v>
                </c:pt>
                <c:pt idx="30308">
                  <c:v>1.56583E-2</c:v>
                </c:pt>
                <c:pt idx="30309">
                  <c:v>1.57418E-2</c:v>
                </c:pt>
                <c:pt idx="30310">
                  <c:v>1.5804200000000001E-2</c:v>
                </c:pt>
                <c:pt idx="30311">
                  <c:v>1.5846300000000001E-2</c:v>
                </c:pt>
                <c:pt idx="30312">
                  <c:v>1.5868699999999999E-2</c:v>
                </c:pt>
                <c:pt idx="30313">
                  <c:v>1.5872399999999998E-2</c:v>
                </c:pt>
                <c:pt idx="30314">
                  <c:v>1.58581E-2</c:v>
                </c:pt>
                <c:pt idx="30315">
                  <c:v>1.5825700000000002E-2</c:v>
                </c:pt>
                <c:pt idx="30316">
                  <c:v>1.5774900000000001E-2</c:v>
                </c:pt>
                <c:pt idx="30317">
                  <c:v>1.5706100000000001E-2</c:v>
                </c:pt>
                <c:pt idx="30318">
                  <c:v>1.562E-2</c:v>
                </c:pt>
                <c:pt idx="30319">
                  <c:v>1.5517299999999999E-2</c:v>
                </c:pt>
                <c:pt idx="30320">
                  <c:v>1.5398200000000001E-2</c:v>
                </c:pt>
                <c:pt idx="30321">
                  <c:v>1.5263000000000001E-2</c:v>
                </c:pt>
                <c:pt idx="30322">
                  <c:v>1.51121E-2</c:v>
                </c:pt>
                <c:pt idx="30323">
                  <c:v>1.49461E-2</c:v>
                </c:pt>
                <c:pt idx="30324">
                  <c:v>1.47651E-2</c:v>
                </c:pt>
                <c:pt idx="30325">
                  <c:v>1.45697E-2</c:v>
                </c:pt>
                <c:pt idx="30326">
                  <c:v>1.4360599999999999E-2</c:v>
                </c:pt>
                <c:pt idx="30327">
                  <c:v>1.4138700000000001E-2</c:v>
                </c:pt>
                <c:pt idx="30328">
                  <c:v>1.39043E-2</c:v>
                </c:pt>
                <c:pt idx="30329">
                  <c:v>1.36583E-2</c:v>
                </c:pt>
                <c:pt idx="30330">
                  <c:v>1.34012E-2</c:v>
                </c:pt>
                <c:pt idx="30331">
                  <c:v>1.31337E-2</c:v>
                </c:pt>
                <c:pt idx="30332">
                  <c:v>1.28562E-2</c:v>
                </c:pt>
                <c:pt idx="30333">
                  <c:v>1.25691E-2</c:v>
                </c:pt>
                <c:pt idx="30334">
                  <c:v>1.2272999999999999E-2</c:v>
                </c:pt>
                <c:pt idx="30335">
                  <c:v>1.1968899999999999E-2</c:v>
                </c:pt>
                <c:pt idx="30336">
                  <c:v>1.1657600000000001E-2</c:v>
                </c:pt>
                <c:pt idx="30337">
                  <c:v>1.1339999999999999E-2</c:v>
                </c:pt>
                <c:pt idx="30338">
                  <c:v>1.10169E-2</c:v>
                </c:pt>
                <c:pt idx="30339">
                  <c:v>1.06891E-2</c:v>
                </c:pt>
                <c:pt idx="30340">
                  <c:v>1.0357099999999999E-2</c:v>
                </c:pt>
                <c:pt idx="30341">
                  <c:v>1.0021499999999999E-2</c:v>
                </c:pt>
                <c:pt idx="30342" formatCode="0.00E+00">
                  <c:v>9.6829900000000007E-3</c:v>
                </c:pt>
                <c:pt idx="30343" formatCode="0.00E+00">
                  <c:v>9.3425999999999995E-3</c:v>
                </c:pt>
                <c:pt idx="30344" formatCode="0.00E+00">
                  <c:v>9.0012300000000007E-3</c:v>
                </c:pt>
                <c:pt idx="30345" formatCode="0.00E+00">
                  <c:v>8.6596199999999998E-3</c:v>
                </c:pt>
                <c:pt idx="30346" formatCode="0.00E+00">
                  <c:v>8.3181899999999996E-3</c:v>
                </c:pt>
                <c:pt idx="30347" formatCode="0.00E+00">
                  <c:v>7.9771300000000007E-3</c:v>
                </c:pt>
                <c:pt idx="30348" formatCode="0.00E+00">
                  <c:v>7.6365699999999996E-3</c:v>
                </c:pt>
                <c:pt idx="30349" formatCode="0.00E+00">
                  <c:v>7.2968E-3</c:v>
                </c:pt>
                <c:pt idx="30350" formatCode="0.00E+00">
                  <c:v>6.9583500000000003E-3</c:v>
                </c:pt>
                <c:pt idx="30351" formatCode="0.00E+00">
                  <c:v>6.6220599999999999E-3</c:v>
                </c:pt>
                <c:pt idx="30352" formatCode="0.00E+00">
                  <c:v>6.2887100000000003E-3</c:v>
                </c:pt>
                <c:pt idx="30353" formatCode="0.00E+00">
                  <c:v>5.9589300000000003E-3</c:v>
                </c:pt>
                <c:pt idx="30354" formatCode="0.00E+00">
                  <c:v>5.6336299999999997E-3</c:v>
                </c:pt>
                <c:pt idx="30355" formatCode="0.00E+00">
                  <c:v>5.3138500000000002E-3</c:v>
                </c:pt>
                <c:pt idx="30356" formatCode="0.00E+00">
                  <c:v>5.0001999999999998E-3</c:v>
                </c:pt>
                <c:pt idx="30357" formatCode="0.00E+00">
                  <c:v>4.6930399999999999E-3</c:v>
                </c:pt>
                <c:pt idx="30358" formatCode="0.00E+00">
                  <c:v>4.3926299999999998E-3</c:v>
                </c:pt>
                <c:pt idx="30359" formatCode="0.00E+00">
                  <c:v>4.0993999999999996E-3</c:v>
                </c:pt>
                <c:pt idx="30360" formatCode="0.00E+00">
                  <c:v>3.8140499999999998E-3</c:v>
                </c:pt>
                <c:pt idx="30361" formatCode="0.00E+00">
                  <c:v>3.5374999999999998E-3</c:v>
                </c:pt>
                <c:pt idx="30362" formatCode="0.00E+00">
                  <c:v>3.2707499999999998E-3</c:v>
                </c:pt>
                <c:pt idx="30363" formatCode="0.00E+00">
                  <c:v>3.0148100000000001E-3</c:v>
                </c:pt>
                <c:pt idx="30364" formatCode="0.00E+00">
                  <c:v>2.77057E-3</c:v>
                </c:pt>
                <c:pt idx="30365" formatCode="0.00E+00">
                  <c:v>2.5384800000000001E-3</c:v>
                </c:pt>
                <c:pt idx="30366" formatCode="0.00E+00">
                  <c:v>2.3185699999999998E-3</c:v>
                </c:pt>
                <c:pt idx="30367" formatCode="0.00E+00">
                  <c:v>2.1107299999999999E-3</c:v>
                </c:pt>
                <c:pt idx="30368" formatCode="0.00E+00">
                  <c:v>1.91468E-3</c:v>
                </c:pt>
                <c:pt idx="30369" formatCode="0.00E+00">
                  <c:v>1.7301300000000001E-3</c:v>
                </c:pt>
                <c:pt idx="30370" formatCode="0.00E+00">
                  <c:v>1.5571000000000001E-3</c:v>
                </c:pt>
                <c:pt idx="30371" formatCode="0.00E+00">
                  <c:v>1.3959899999999999E-3</c:v>
                </c:pt>
                <c:pt idx="30372" formatCode="0.00E+00">
                  <c:v>1.2472799999999999E-3</c:v>
                </c:pt>
                <c:pt idx="30373" formatCode="0.00E+00">
                  <c:v>1.1111300000000001E-3</c:v>
                </c:pt>
                <c:pt idx="30374" formatCode="0.00E+00">
                  <c:v>9.8743799999999999E-4</c:v>
                </c:pt>
                <c:pt idx="30375" formatCode="0.00E+00">
                  <c:v>8.7619200000000003E-4</c:v>
                </c:pt>
                <c:pt idx="30376" formatCode="0.00E+00">
                  <c:v>7.7736700000000005E-4</c:v>
                </c:pt>
                <c:pt idx="30377" formatCode="0.00E+00">
                  <c:v>6.9063299999999996E-4</c:v>
                </c:pt>
                <c:pt idx="30378" formatCode="0.00E+00">
                  <c:v>6.1568400000000002E-4</c:v>
                </c:pt>
                <c:pt idx="30379" formatCode="0.00E+00">
                  <c:v>5.5259500000000002E-4</c:v>
                </c:pt>
                <c:pt idx="30380" formatCode="0.00E+00">
                  <c:v>5.0149999999999999E-4</c:v>
                </c:pt>
                <c:pt idx="30381" formatCode="0.00E+00">
                  <c:v>4.6224100000000001E-4</c:v>
                </c:pt>
                <c:pt idx="30382" formatCode="0.00E+00">
                  <c:v>4.3462699999999998E-4</c:v>
                </c:pt>
                <c:pt idx="30383" formatCode="0.00E+00">
                  <c:v>4.18756E-4</c:v>
                </c:pt>
                <c:pt idx="30384" formatCode="0.00E+00">
                  <c:v>4.15024E-4</c:v>
                </c:pt>
                <c:pt idx="30385" formatCode="0.00E+00">
                  <c:v>4.2389000000000001E-4</c:v>
                </c:pt>
                <c:pt idx="30386" formatCode="0.00E+00">
                  <c:v>4.4543499999999999E-4</c:v>
                </c:pt>
                <c:pt idx="30387" formatCode="0.00E+00">
                  <c:v>4.7931999999999998E-4</c:v>
                </c:pt>
                <c:pt idx="30388" formatCode="0.00E+00">
                  <c:v>5.2517600000000003E-4</c:v>
                </c:pt>
                <c:pt idx="30389" formatCode="0.00E+00">
                  <c:v>5.8267300000000002E-4</c:v>
                </c:pt>
                <c:pt idx="30390" formatCode="0.00E+00">
                  <c:v>6.51324E-4</c:v>
                </c:pt>
                <c:pt idx="30391" formatCode="0.00E+00">
                  <c:v>7.3025E-4</c:v>
                </c:pt>
                <c:pt idx="30392" formatCode="0.00E+00">
                  <c:v>8.1830200000000003E-4</c:v>
                </c:pt>
                <c:pt idx="30393" formatCode="0.00E+00">
                  <c:v>9.1461000000000005E-4</c:v>
                </c:pt>
                <c:pt idx="30394" formatCode="0.00E+00">
                  <c:v>1.0188899999999999E-3</c:v>
                </c:pt>
                <c:pt idx="30395" formatCode="0.00E+00">
                  <c:v>1.13105E-3</c:v>
                </c:pt>
                <c:pt idx="30396" formatCode="0.00E+00">
                  <c:v>1.2505800000000001E-3</c:v>
                </c:pt>
                <c:pt idx="30397" formatCode="0.00E+00">
                  <c:v>1.3767300000000001E-3</c:v>
                </c:pt>
                <c:pt idx="30398" formatCode="0.00E+00">
                  <c:v>1.5089999999999999E-3</c:v>
                </c:pt>
                <c:pt idx="30399" formatCode="0.00E+00">
                  <c:v>1.6467000000000001E-3</c:v>
                </c:pt>
                <c:pt idx="30400" formatCode="0.00E+00">
                  <c:v>1.78864E-3</c:v>
                </c:pt>
                <c:pt idx="30401" formatCode="0.00E+00">
                  <c:v>1.93359E-3</c:v>
                </c:pt>
                <c:pt idx="30402" formatCode="0.00E+00">
                  <c:v>2.0806599999999998E-3</c:v>
                </c:pt>
                <c:pt idx="30403" formatCode="0.00E+00">
                  <c:v>2.2292499999999999E-3</c:v>
                </c:pt>
                <c:pt idx="30404" formatCode="0.00E+00">
                  <c:v>2.3789100000000001E-3</c:v>
                </c:pt>
                <c:pt idx="30405" formatCode="0.00E+00">
                  <c:v>2.5292700000000001E-3</c:v>
                </c:pt>
                <c:pt idx="30406" formatCode="0.00E+00">
                  <c:v>2.6797100000000001E-3</c:v>
                </c:pt>
                <c:pt idx="30407" formatCode="0.00E+00">
                  <c:v>2.8294399999999999E-3</c:v>
                </c:pt>
                <c:pt idx="30408" formatCode="0.00E+00">
                  <c:v>2.9776999999999998E-3</c:v>
                </c:pt>
                <c:pt idx="30409" formatCode="0.00E+00">
                  <c:v>3.1237000000000001E-3</c:v>
                </c:pt>
                <c:pt idx="30410" formatCode="0.00E+00">
                  <c:v>3.2667299999999998E-3</c:v>
                </c:pt>
                <c:pt idx="30411" formatCode="0.00E+00">
                  <c:v>3.4064099999999999E-3</c:v>
                </c:pt>
                <c:pt idx="30412" formatCode="0.00E+00">
                  <c:v>3.5426199999999998E-3</c:v>
                </c:pt>
                <c:pt idx="30413" formatCode="0.00E+00">
                  <c:v>3.6751599999999998E-3</c:v>
                </c:pt>
                <c:pt idx="30414" formatCode="0.00E+00">
                  <c:v>3.8036799999999998E-3</c:v>
                </c:pt>
                <c:pt idx="30415" formatCode="0.00E+00">
                  <c:v>3.9279500000000004E-3</c:v>
                </c:pt>
                <c:pt idx="30416" formatCode="0.00E+00">
                  <c:v>4.0480899999999998E-3</c:v>
                </c:pt>
                <c:pt idx="30417" formatCode="0.00E+00">
                  <c:v>4.1639299999999997E-3</c:v>
                </c:pt>
                <c:pt idx="30418" formatCode="0.00E+00">
                  <c:v>4.27473E-3</c:v>
                </c:pt>
                <c:pt idx="30419" formatCode="0.00E+00">
                  <c:v>4.3795300000000004E-3</c:v>
                </c:pt>
                <c:pt idx="30420" formatCode="0.00E+00">
                  <c:v>4.4775500000000003E-3</c:v>
                </c:pt>
                <c:pt idx="30421" formatCode="0.00E+00">
                  <c:v>4.5678000000000003E-3</c:v>
                </c:pt>
                <c:pt idx="30422" formatCode="0.00E+00">
                  <c:v>4.6492199999999999E-3</c:v>
                </c:pt>
                <c:pt idx="30423" formatCode="0.00E+00">
                  <c:v>4.72107E-3</c:v>
                </c:pt>
                <c:pt idx="30424" formatCode="0.00E+00">
                  <c:v>4.78269E-3</c:v>
                </c:pt>
                <c:pt idx="30425" formatCode="0.00E+00">
                  <c:v>4.83309E-3</c:v>
                </c:pt>
                <c:pt idx="30426" formatCode="0.00E+00">
                  <c:v>4.8713599999999999E-3</c:v>
                </c:pt>
                <c:pt idx="30427" formatCode="0.00E+00">
                  <c:v>4.8970100000000003E-3</c:v>
                </c:pt>
                <c:pt idx="30428" formatCode="0.00E+00">
                  <c:v>4.9098400000000004E-3</c:v>
                </c:pt>
                <c:pt idx="30429" formatCode="0.00E+00">
                  <c:v>4.9097500000000001E-3</c:v>
                </c:pt>
                <c:pt idx="30430" formatCode="0.00E+00">
                  <c:v>4.8967200000000002E-3</c:v>
                </c:pt>
                <c:pt idx="30431" formatCode="0.00E+00">
                  <c:v>4.8702600000000004E-3</c:v>
                </c:pt>
                <c:pt idx="30432" formatCode="0.00E+00">
                  <c:v>4.82957E-3</c:v>
                </c:pt>
                <c:pt idx="30433" formatCode="0.00E+00">
                  <c:v>4.7741399999999996E-3</c:v>
                </c:pt>
                <c:pt idx="30434" formatCode="0.00E+00">
                  <c:v>4.7041899999999996E-3</c:v>
                </c:pt>
                <c:pt idx="30435" formatCode="0.00E+00">
                  <c:v>4.6205200000000004E-3</c:v>
                </c:pt>
                <c:pt idx="30436" formatCode="0.00E+00">
                  <c:v>4.5238300000000004E-3</c:v>
                </c:pt>
                <c:pt idx="30437" formatCode="0.00E+00">
                  <c:v>4.4142599999999997E-3</c:v>
                </c:pt>
                <c:pt idx="30438" formatCode="0.00E+00">
                  <c:v>4.2914099999999998E-3</c:v>
                </c:pt>
                <c:pt idx="30439" formatCode="0.00E+00">
                  <c:v>4.1550700000000003E-3</c:v>
                </c:pt>
                <c:pt idx="30440" formatCode="0.00E+00">
                  <c:v>4.0053299999999997E-3</c:v>
                </c:pt>
                <c:pt idx="30441" formatCode="0.00E+00">
                  <c:v>3.8416499999999998E-3</c:v>
                </c:pt>
                <c:pt idx="30442" formatCode="0.00E+00">
                  <c:v>3.6629800000000001E-3</c:v>
                </c:pt>
                <c:pt idx="30443" formatCode="0.00E+00">
                  <c:v>3.46897E-3</c:v>
                </c:pt>
                <c:pt idx="30444" formatCode="0.00E+00">
                  <c:v>3.26012E-3</c:v>
                </c:pt>
                <c:pt idx="30445" formatCode="0.00E+00">
                  <c:v>3.0368999999999999E-3</c:v>
                </c:pt>
                <c:pt idx="30446" formatCode="0.00E+00">
                  <c:v>2.7997199999999999E-3</c:v>
                </c:pt>
                <c:pt idx="30447" formatCode="0.00E+00">
                  <c:v>2.5492000000000002E-3</c:v>
                </c:pt>
                <c:pt idx="30448" formatCode="0.00E+00">
                  <c:v>2.2856500000000002E-3</c:v>
                </c:pt>
                <c:pt idx="30449" formatCode="0.00E+00">
                  <c:v>2.0087500000000001E-3</c:v>
                </c:pt>
                <c:pt idx="30450" formatCode="0.00E+00">
                  <c:v>1.7178E-3</c:v>
                </c:pt>
                <c:pt idx="30451" formatCode="0.00E+00">
                  <c:v>1.4122399999999999E-3</c:v>
                </c:pt>
                <c:pt idx="30452" formatCode="0.00E+00">
                  <c:v>1.09195E-3</c:v>
                </c:pt>
                <c:pt idx="30453" formatCode="0.00E+00">
                  <c:v>7.5721199999999995E-4</c:v>
                </c:pt>
                <c:pt idx="30454" formatCode="0.00E+00">
                  <c:v>4.0846699999999998E-4</c:v>
                </c:pt>
                <c:pt idx="30455" formatCode="0.00E+00">
                  <c:v>4.6300700000000002E-5</c:v>
                </c:pt>
                <c:pt idx="30456" formatCode="0.00E+00">
                  <c:v>-3.28571E-4</c:v>
                </c:pt>
                <c:pt idx="30457" formatCode="0.00E+00">
                  <c:v>-7.15494E-4</c:v>
                </c:pt>
                <c:pt idx="30458" formatCode="0.00E+00">
                  <c:v>-1.1138999999999999E-3</c:v>
                </c:pt>
                <c:pt idx="30459" formatCode="0.00E+00">
                  <c:v>-1.52305E-3</c:v>
                </c:pt>
                <c:pt idx="30460" formatCode="0.00E+00">
                  <c:v>-1.9420500000000001E-3</c:v>
                </c:pt>
                <c:pt idx="30461" formatCode="0.00E+00">
                  <c:v>-2.3701400000000002E-3</c:v>
                </c:pt>
                <c:pt idx="30462" formatCode="0.00E+00">
                  <c:v>-2.8069800000000002E-3</c:v>
                </c:pt>
                <c:pt idx="30463" formatCode="0.00E+00">
                  <c:v>-3.2524699999999999E-3</c:v>
                </c:pt>
                <c:pt idx="30464" formatCode="0.00E+00">
                  <c:v>-3.70653E-3</c:v>
                </c:pt>
                <c:pt idx="30465" formatCode="0.00E+00">
                  <c:v>-4.1688999999999997E-3</c:v>
                </c:pt>
                <c:pt idx="30466" formatCode="0.00E+00">
                  <c:v>-4.63912E-3</c:v>
                </c:pt>
                <c:pt idx="30467" formatCode="0.00E+00">
                  <c:v>-5.1164399999999999E-3</c:v>
                </c:pt>
                <c:pt idx="30468" formatCode="0.00E+00">
                  <c:v>-5.5999200000000004E-3</c:v>
                </c:pt>
                <c:pt idx="30469" formatCode="0.00E+00">
                  <c:v>-6.0886500000000001E-3</c:v>
                </c:pt>
                <c:pt idx="30470" formatCode="0.00E+00">
                  <c:v>-6.5818400000000003E-3</c:v>
                </c:pt>
                <c:pt idx="30471" formatCode="0.00E+00">
                  <c:v>-7.0788200000000004E-3</c:v>
                </c:pt>
                <c:pt idx="30472" formatCode="0.00E+00">
                  <c:v>-7.5791000000000001E-3</c:v>
                </c:pt>
                <c:pt idx="30473" formatCode="0.00E+00">
                  <c:v>-8.0820600000000003E-3</c:v>
                </c:pt>
                <c:pt idx="30474" formatCode="0.00E+00">
                  <c:v>-8.5868100000000003E-3</c:v>
                </c:pt>
                <c:pt idx="30475" formatCode="0.00E+00">
                  <c:v>-9.0924899999999999E-3</c:v>
                </c:pt>
                <c:pt idx="30476" formatCode="0.00E+00">
                  <c:v>-9.5983500000000003E-3</c:v>
                </c:pt>
                <c:pt idx="30477">
                  <c:v>-1.01034E-2</c:v>
                </c:pt>
                <c:pt idx="30478">
                  <c:v>-1.06064E-2</c:v>
                </c:pt>
                <c:pt idx="30479">
                  <c:v>-1.1106E-2</c:v>
                </c:pt>
                <c:pt idx="30480">
                  <c:v>-1.16008E-2</c:v>
                </c:pt>
                <c:pt idx="30481">
                  <c:v>-1.2090200000000001E-2</c:v>
                </c:pt>
                <c:pt idx="30482">
                  <c:v>-1.25741E-2</c:v>
                </c:pt>
                <c:pt idx="30483">
                  <c:v>-1.3052299999999999E-2</c:v>
                </c:pt>
                <c:pt idx="30484">
                  <c:v>-1.35245E-2</c:v>
                </c:pt>
                <c:pt idx="30485">
                  <c:v>-1.3989100000000001E-2</c:v>
                </c:pt>
                <c:pt idx="30486">
                  <c:v>-1.4444500000000001E-2</c:v>
                </c:pt>
                <c:pt idx="30487">
                  <c:v>-1.48895E-2</c:v>
                </c:pt>
                <c:pt idx="30488">
                  <c:v>-1.5323700000000001E-2</c:v>
                </c:pt>
                <c:pt idx="30489">
                  <c:v>-1.5746400000000001E-2</c:v>
                </c:pt>
                <c:pt idx="30490">
                  <c:v>-1.61566E-2</c:v>
                </c:pt>
                <c:pt idx="30491">
                  <c:v>-1.6553499999999999E-2</c:v>
                </c:pt>
                <c:pt idx="30492">
                  <c:v>-1.6937000000000001E-2</c:v>
                </c:pt>
                <c:pt idx="30493">
                  <c:v>-1.7306700000000001E-2</c:v>
                </c:pt>
                <c:pt idx="30494">
                  <c:v>-1.7661799999999998E-2</c:v>
                </c:pt>
                <c:pt idx="30495">
                  <c:v>-1.8001699999999999E-2</c:v>
                </c:pt>
                <c:pt idx="30496">
                  <c:v>-1.8325600000000001E-2</c:v>
                </c:pt>
                <c:pt idx="30497">
                  <c:v>-1.86324E-2</c:v>
                </c:pt>
                <c:pt idx="30498">
                  <c:v>-1.8920800000000002E-2</c:v>
                </c:pt>
                <c:pt idx="30499">
                  <c:v>-1.91904E-2</c:v>
                </c:pt>
                <c:pt idx="30500">
                  <c:v>-1.94415E-2</c:v>
                </c:pt>
                <c:pt idx="30501">
                  <c:v>-1.9674299999999999E-2</c:v>
                </c:pt>
                <c:pt idx="30502">
                  <c:v>-1.9888300000000001E-2</c:v>
                </c:pt>
                <c:pt idx="30503">
                  <c:v>-2.00824E-2</c:v>
                </c:pt>
                <c:pt idx="30504">
                  <c:v>-2.02554E-2</c:v>
                </c:pt>
                <c:pt idx="30505">
                  <c:v>-2.0406000000000001E-2</c:v>
                </c:pt>
                <c:pt idx="30506">
                  <c:v>-2.05328E-2</c:v>
                </c:pt>
                <c:pt idx="30507">
                  <c:v>-2.0635400000000002E-2</c:v>
                </c:pt>
                <c:pt idx="30508">
                  <c:v>-2.0713800000000001E-2</c:v>
                </c:pt>
                <c:pt idx="30509">
                  <c:v>-2.0768100000000001E-2</c:v>
                </c:pt>
                <c:pt idx="30510">
                  <c:v>-2.0797900000000001E-2</c:v>
                </c:pt>
                <c:pt idx="30511">
                  <c:v>-2.0802899999999999E-2</c:v>
                </c:pt>
                <c:pt idx="30512">
                  <c:v>-2.0783200000000002E-2</c:v>
                </c:pt>
                <c:pt idx="30513">
                  <c:v>-2.0739199999999999E-2</c:v>
                </c:pt>
                <c:pt idx="30514">
                  <c:v>-2.0670999999999998E-2</c:v>
                </c:pt>
                <c:pt idx="30515">
                  <c:v>-2.0578800000000001E-2</c:v>
                </c:pt>
                <c:pt idx="30516">
                  <c:v>-2.0462899999999999E-2</c:v>
                </c:pt>
                <c:pt idx="30517">
                  <c:v>-2.0323299999999999E-2</c:v>
                </c:pt>
                <c:pt idx="30518">
                  <c:v>-2.0159699999999999E-2</c:v>
                </c:pt>
                <c:pt idx="30519">
                  <c:v>-1.9971800000000001E-2</c:v>
                </c:pt>
                <c:pt idx="30520">
                  <c:v>-1.97593E-2</c:v>
                </c:pt>
                <c:pt idx="30521">
                  <c:v>-1.9522000000000001E-2</c:v>
                </c:pt>
                <c:pt idx="30522">
                  <c:v>-1.9259800000000001E-2</c:v>
                </c:pt>
                <c:pt idx="30523">
                  <c:v>-1.8972699999999999E-2</c:v>
                </c:pt>
                <c:pt idx="30524">
                  <c:v>-1.8660699999999999E-2</c:v>
                </c:pt>
                <c:pt idx="30525">
                  <c:v>-1.8323599999999999E-2</c:v>
                </c:pt>
                <c:pt idx="30526">
                  <c:v>-1.7961600000000001E-2</c:v>
                </c:pt>
                <c:pt idx="30527">
                  <c:v>-1.7574900000000001E-2</c:v>
                </c:pt>
                <c:pt idx="30528">
                  <c:v>-1.71637E-2</c:v>
                </c:pt>
                <c:pt idx="30529">
                  <c:v>-1.6728300000000002E-2</c:v>
                </c:pt>
                <c:pt idx="30530">
                  <c:v>-1.6268999999999999E-2</c:v>
                </c:pt>
                <c:pt idx="30531">
                  <c:v>-1.5786600000000001E-2</c:v>
                </c:pt>
                <c:pt idx="30532">
                  <c:v>-1.5282E-2</c:v>
                </c:pt>
                <c:pt idx="30533">
                  <c:v>-1.47557E-2</c:v>
                </c:pt>
                <c:pt idx="30534">
                  <c:v>-1.42081E-2</c:v>
                </c:pt>
                <c:pt idx="30535">
                  <c:v>-1.36396E-2</c:v>
                </c:pt>
                <c:pt idx="30536">
                  <c:v>-1.3050900000000001E-2</c:v>
                </c:pt>
                <c:pt idx="30537">
                  <c:v>-1.24423E-2</c:v>
                </c:pt>
                <c:pt idx="30538">
                  <c:v>-1.18142E-2</c:v>
                </c:pt>
                <c:pt idx="30539">
                  <c:v>-1.11667E-2</c:v>
                </c:pt>
                <c:pt idx="30540">
                  <c:v>-1.0500499999999999E-2</c:v>
                </c:pt>
                <c:pt idx="30541" formatCode="0.00E+00">
                  <c:v>-9.8164600000000008E-3</c:v>
                </c:pt>
                <c:pt idx="30542" formatCode="0.00E+00">
                  <c:v>-9.1157300000000007E-3</c:v>
                </c:pt>
                <c:pt idx="30543" formatCode="0.00E+00">
                  <c:v>-8.3998800000000002E-3</c:v>
                </c:pt>
                <c:pt idx="30544" formatCode="0.00E+00">
                  <c:v>-7.6702699999999999E-3</c:v>
                </c:pt>
                <c:pt idx="30545" formatCode="0.00E+00">
                  <c:v>-6.92773E-3</c:v>
                </c:pt>
                <c:pt idx="30546" formatCode="0.00E+00">
                  <c:v>-6.1728199999999999E-3</c:v>
                </c:pt>
                <c:pt idx="30547" formatCode="0.00E+00">
                  <c:v>-5.4062700000000003E-3</c:v>
                </c:pt>
                <c:pt idx="30548" formatCode="0.00E+00">
                  <c:v>-4.6289900000000004E-3</c:v>
                </c:pt>
                <c:pt idx="30549" formatCode="0.00E+00">
                  <c:v>-3.84214E-3</c:v>
                </c:pt>
                <c:pt idx="30550" formatCode="0.00E+00">
                  <c:v>-3.04718E-3</c:v>
                </c:pt>
                <c:pt idx="30551" formatCode="0.00E+00">
                  <c:v>-2.2455700000000001E-3</c:v>
                </c:pt>
                <c:pt idx="30552" formatCode="0.00E+00">
                  <c:v>-1.43866E-3</c:v>
                </c:pt>
                <c:pt idx="30553" formatCode="0.00E+00">
                  <c:v>-6.27678E-4</c:v>
                </c:pt>
                <c:pt idx="30554" formatCode="0.00E+00">
                  <c:v>1.8657799999999999E-4</c:v>
                </c:pt>
                <c:pt idx="30555" formatCode="0.00E+00">
                  <c:v>1.0037900000000001E-3</c:v>
                </c:pt>
                <c:pt idx="30556" formatCode="0.00E+00">
                  <c:v>1.8236000000000001E-3</c:v>
                </c:pt>
                <c:pt idx="30557" formatCode="0.00E+00">
                  <c:v>2.64518E-3</c:v>
                </c:pt>
                <c:pt idx="30558" formatCode="0.00E+00">
                  <c:v>3.4670899999999999E-3</c:v>
                </c:pt>
                <c:pt idx="30559" formatCode="0.00E+00">
                  <c:v>4.2874799999999998E-3</c:v>
                </c:pt>
                <c:pt idx="30560" formatCode="0.00E+00">
                  <c:v>5.1045600000000002E-3</c:v>
                </c:pt>
                <c:pt idx="30561" formatCode="0.00E+00">
                  <c:v>5.9169899999999996E-3</c:v>
                </c:pt>
                <c:pt idx="30562" formatCode="0.00E+00">
                  <c:v>6.7242700000000001E-3</c:v>
                </c:pt>
                <c:pt idx="30563" formatCode="0.00E+00">
                  <c:v>7.5264499999999996E-3</c:v>
                </c:pt>
                <c:pt idx="30564" formatCode="0.00E+00">
                  <c:v>8.3231199999999998E-3</c:v>
                </c:pt>
                <c:pt idx="30565" formatCode="0.00E+00">
                  <c:v>9.1129599999999998E-3</c:v>
                </c:pt>
                <c:pt idx="30566" formatCode="0.00E+00">
                  <c:v>9.8944800000000006E-3</c:v>
                </c:pt>
                <c:pt idx="30567">
                  <c:v>1.06666E-2</c:v>
                </c:pt>
                <c:pt idx="30568">
                  <c:v>1.1428000000000001E-2</c:v>
                </c:pt>
                <c:pt idx="30569">
                  <c:v>1.21774E-2</c:v>
                </c:pt>
                <c:pt idx="30570">
                  <c:v>1.2913600000000001E-2</c:v>
                </c:pt>
                <c:pt idx="30571">
                  <c:v>1.3635700000000001E-2</c:v>
                </c:pt>
                <c:pt idx="30572">
                  <c:v>1.43429E-2</c:v>
                </c:pt>
                <c:pt idx="30573">
                  <c:v>1.5034199999999999E-2</c:v>
                </c:pt>
                <c:pt idx="30574">
                  <c:v>1.57086E-2</c:v>
                </c:pt>
                <c:pt idx="30575">
                  <c:v>1.6365000000000001E-2</c:v>
                </c:pt>
                <c:pt idx="30576">
                  <c:v>1.7002300000000001E-2</c:v>
                </c:pt>
                <c:pt idx="30577">
                  <c:v>1.76194E-2</c:v>
                </c:pt>
                <c:pt idx="30578">
                  <c:v>1.8215200000000001E-2</c:v>
                </c:pt>
                <c:pt idx="30579">
                  <c:v>1.8788900000000001E-2</c:v>
                </c:pt>
                <c:pt idx="30580">
                  <c:v>1.9339599999999998E-2</c:v>
                </c:pt>
                <c:pt idx="30581">
                  <c:v>1.9866700000000001E-2</c:v>
                </c:pt>
                <c:pt idx="30582">
                  <c:v>2.0369399999999999E-2</c:v>
                </c:pt>
                <c:pt idx="30583">
                  <c:v>2.08477E-2</c:v>
                </c:pt>
                <c:pt idx="30584">
                  <c:v>2.1301199999999999E-2</c:v>
                </c:pt>
                <c:pt idx="30585">
                  <c:v>2.1729399999999999E-2</c:v>
                </c:pt>
                <c:pt idx="30586">
                  <c:v>2.21313E-2</c:v>
                </c:pt>
                <c:pt idx="30587">
                  <c:v>2.2506200000000001E-2</c:v>
                </c:pt>
                <c:pt idx="30588">
                  <c:v>2.2853800000000001E-2</c:v>
                </c:pt>
                <c:pt idx="30589">
                  <c:v>2.31735E-2</c:v>
                </c:pt>
                <c:pt idx="30590">
                  <c:v>2.3465400000000001E-2</c:v>
                </c:pt>
                <c:pt idx="30591">
                  <c:v>2.3730000000000001E-2</c:v>
                </c:pt>
                <c:pt idx="30592">
                  <c:v>2.39673E-2</c:v>
                </c:pt>
                <c:pt idx="30593">
                  <c:v>2.4176199999999998E-2</c:v>
                </c:pt>
                <c:pt idx="30594">
                  <c:v>2.4355399999999999E-2</c:v>
                </c:pt>
                <c:pt idx="30595">
                  <c:v>2.45042E-2</c:v>
                </c:pt>
                <c:pt idx="30596">
                  <c:v>2.4622399999999999E-2</c:v>
                </c:pt>
                <c:pt idx="30597">
                  <c:v>2.4709399999999999E-2</c:v>
                </c:pt>
                <c:pt idx="30598">
                  <c:v>2.4764499999999998E-2</c:v>
                </c:pt>
                <c:pt idx="30599">
                  <c:v>2.4787400000000001E-2</c:v>
                </c:pt>
                <c:pt idx="30600">
                  <c:v>2.4778700000000001E-2</c:v>
                </c:pt>
                <c:pt idx="30601">
                  <c:v>2.4738699999999999E-2</c:v>
                </c:pt>
                <c:pt idx="30602">
                  <c:v>2.4667100000000001E-2</c:v>
                </c:pt>
                <c:pt idx="30603">
                  <c:v>2.45638E-2</c:v>
                </c:pt>
                <c:pt idx="30604">
                  <c:v>2.4428800000000001E-2</c:v>
                </c:pt>
                <c:pt idx="30605">
                  <c:v>2.4262599999999999E-2</c:v>
                </c:pt>
                <c:pt idx="30606">
                  <c:v>2.4065900000000001E-2</c:v>
                </c:pt>
                <c:pt idx="30607">
                  <c:v>2.3839900000000001E-2</c:v>
                </c:pt>
                <c:pt idx="30608">
                  <c:v>2.3585200000000001E-2</c:v>
                </c:pt>
                <c:pt idx="30609">
                  <c:v>2.3301499999999999E-2</c:v>
                </c:pt>
                <c:pt idx="30610">
                  <c:v>2.2987799999999999E-2</c:v>
                </c:pt>
                <c:pt idx="30611">
                  <c:v>2.2643900000000002E-2</c:v>
                </c:pt>
                <c:pt idx="30612">
                  <c:v>2.2270700000000001E-2</c:v>
                </c:pt>
                <c:pt idx="30613">
                  <c:v>2.1869599999999999E-2</c:v>
                </c:pt>
                <c:pt idx="30614">
                  <c:v>2.14418E-2</c:v>
                </c:pt>
                <c:pt idx="30615">
                  <c:v>2.0988099999999999E-2</c:v>
                </c:pt>
                <c:pt idx="30616">
                  <c:v>2.0509300000000001E-2</c:v>
                </c:pt>
                <c:pt idx="30617">
                  <c:v>2.0005700000000001E-2</c:v>
                </c:pt>
                <c:pt idx="30618">
                  <c:v>1.9477899999999999E-2</c:v>
                </c:pt>
                <c:pt idx="30619">
                  <c:v>1.8926399999999999E-2</c:v>
                </c:pt>
                <c:pt idx="30620">
                  <c:v>1.8351800000000001E-2</c:v>
                </c:pt>
                <c:pt idx="30621">
                  <c:v>1.7754599999999999E-2</c:v>
                </c:pt>
                <c:pt idx="30622">
                  <c:v>1.7135399999999999E-2</c:v>
                </c:pt>
                <c:pt idx="30623">
                  <c:v>1.6495099999999999E-2</c:v>
                </c:pt>
                <c:pt idx="30624">
                  <c:v>1.5834500000000001E-2</c:v>
                </c:pt>
                <c:pt idx="30625">
                  <c:v>1.51548E-2</c:v>
                </c:pt>
                <c:pt idx="30626">
                  <c:v>1.4456800000000001E-2</c:v>
                </c:pt>
                <c:pt idx="30627">
                  <c:v>1.3741099999999999E-2</c:v>
                </c:pt>
                <c:pt idx="30628">
                  <c:v>1.3008499999999999E-2</c:v>
                </c:pt>
                <c:pt idx="30629">
                  <c:v>1.226E-2</c:v>
                </c:pt>
                <c:pt idx="30630">
                  <c:v>1.1496599999999999E-2</c:v>
                </c:pt>
                <c:pt idx="30631">
                  <c:v>1.07195E-2</c:v>
                </c:pt>
                <c:pt idx="30632" formatCode="0.00E+00">
                  <c:v>9.9302399999999999E-3</c:v>
                </c:pt>
                <c:pt idx="30633" formatCode="0.00E+00">
                  <c:v>9.1303700000000005E-3</c:v>
                </c:pt>
                <c:pt idx="30634" formatCode="0.00E+00">
                  <c:v>8.3212600000000005E-3</c:v>
                </c:pt>
                <c:pt idx="30635" formatCode="0.00E+00">
                  <c:v>7.5039E-3</c:v>
                </c:pt>
                <c:pt idx="30636" formatCode="0.00E+00">
                  <c:v>6.6791799999999998E-3</c:v>
                </c:pt>
                <c:pt idx="30637" formatCode="0.00E+00">
                  <c:v>5.8481599999999998E-3</c:v>
                </c:pt>
                <c:pt idx="30638" formatCode="0.00E+00">
                  <c:v>5.01184E-3</c:v>
                </c:pt>
                <c:pt idx="30639" formatCode="0.00E+00">
                  <c:v>4.1711300000000003E-3</c:v>
                </c:pt>
                <c:pt idx="30640" formatCode="0.00E+00">
                  <c:v>3.3274699999999999E-3</c:v>
                </c:pt>
                <c:pt idx="30641" formatCode="0.00E+00">
                  <c:v>2.4829100000000001E-3</c:v>
                </c:pt>
                <c:pt idx="30642" formatCode="0.00E+00">
                  <c:v>1.639E-3</c:v>
                </c:pt>
                <c:pt idx="30643" formatCode="0.00E+00">
                  <c:v>7.9640500000000003E-4</c:v>
                </c:pt>
                <c:pt idx="30644" formatCode="0.00E+00">
                  <c:v>-4.4384800000000002E-5</c:v>
                </c:pt>
                <c:pt idx="30645" formatCode="0.00E+00">
                  <c:v>-8.8250899999999996E-4</c:v>
                </c:pt>
                <c:pt idx="30646" formatCode="0.00E+00">
                  <c:v>-1.717E-3</c:v>
                </c:pt>
                <c:pt idx="30647" formatCode="0.00E+00">
                  <c:v>-2.5470900000000001E-3</c:v>
                </c:pt>
                <c:pt idx="30648" formatCode="0.00E+00">
                  <c:v>-3.3720400000000002E-3</c:v>
                </c:pt>
                <c:pt idx="30649" formatCode="0.00E+00">
                  <c:v>-4.1907699999999999E-3</c:v>
                </c:pt>
                <c:pt idx="30650" formatCode="0.00E+00">
                  <c:v>-5.0017200000000003E-3</c:v>
                </c:pt>
                <c:pt idx="30651" formatCode="0.00E+00">
                  <c:v>-5.8032800000000001E-3</c:v>
                </c:pt>
                <c:pt idx="30652" formatCode="0.00E+00">
                  <c:v>-6.5942800000000001E-3</c:v>
                </c:pt>
                <c:pt idx="30653" formatCode="0.00E+00">
                  <c:v>-7.3741099999999997E-3</c:v>
                </c:pt>
                <c:pt idx="30654" formatCode="0.00E+00">
                  <c:v>-8.1423299999999997E-3</c:v>
                </c:pt>
                <c:pt idx="30655" formatCode="0.00E+00">
                  <c:v>-8.8983499999999993E-3</c:v>
                </c:pt>
                <c:pt idx="30656" formatCode="0.00E+00">
                  <c:v>-9.6413699999999998E-3</c:v>
                </c:pt>
                <c:pt idx="30657">
                  <c:v>-1.0370600000000001E-2</c:v>
                </c:pt>
                <c:pt idx="30658">
                  <c:v>-1.1084999999999999E-2</c:v>
                </c:pt>
                <c:pt idx="30659">
                  <c:v>-1.17841E-2</c:v>
                </c:pt>
                <c:pt idx="30660">
                  <c:v>-1.24674E-2</c:v>
                </c:pt>
                <c:pt idx="30661">
                  <c:v>-1.31346E-2</c:v>
                </c:pt>
                <c:pt idx="30662">
                  <c:v>-1.37854E-2</c:v>
                </c:pt>
                <c:pt idx="30663">
                  <c:v>-1.4419400000000001E-2</c:v>
                </c:pt>
                <c:pt idx="30664">
                  <c:v>-1.5036000000000001E-2</c:v>
                </c:pt>
                <c:pt idx="30665">
                  <c:v>-1.5634200000000001E-2</c:v>
                </c:pt>
                <c:pt idx="30666">
                  <c:v>-1.6213200000000001E-2</c:v>
                </c:pt>
                <c:pt idx="30667">
                  <c:v>-1.6772599999999999E-2</c:v>
                </c:pt>
                <c:pt idx="30668">
                  <c:v>-1.73115E-2</c:v>
                </c:pt>
                <c:pt idx="30669">
                  <c:v>-1.7829000000000001E-2</c:v>
                </c:pt>
                <c:pt idx="30670">
                  <c:v>-1.8324500000000001E-2</c:v>
                </c:pt>
                <c:pt idx="30671">
                  <c:v>-1.8797899999999999E-2</c:v>
                </c:pt>
                <c:pt idx="30672">
                  <c:v>-1.92493E-2</c:v>
                </c:pt>
                <c:pt idx="30673">
                  <c:v>-1.96782E-2</c:v>
                </c:pt>
                <c:pt idx="30674">
                  <c:v>-2.0084399999999999E-2</c:v>
                </c:pt>
                <c:pt idx="30675">
                  <c:v>-2.0467300000000001E-2</c:v>
                </c:pt>
                <c:pt idx="30676">
                  <c:v>-2.0826899999999999E-2</c:v>
                </c:pt>
                <c:pt idx="30677">
                  <c:v>-2.1163700000000001E-2</c:v>
                </c:pt>
                <c:pt idx="30678">
                  <c:v>-2.14781E-2</c:v>
                </c:pt>
                <c:pt idx="30679">
                  <c:v>-2.1770000000000001E-2</c:v>
                </c:pt>
                <c:pt idx="30680">
                  <c:v>-2.2039199999999998E-2</c:v>
                </c:pt>
                <c:pt idx="30681">
                  <c:v>-2.2285699999999999E-2</c:v>
                </c:pt>
                <c:pt idx="30682">
                  <c:v>-2.2509500000000002E-2</c:v>
                </c:pt>
                <c:pt idx="30683">
                  <c:v>-2.2710500000000002E-2</c:v>
                </c:pt>
                <c:pt idx="30684">
                  <c:v>-2.2888800000000001E-2</c:v>
                </c:pt>
                <c:pt idx="30685">
                  <c:v>-2.30443E-2</c:v>
                </c:pt>
                <c:pt idx="30686">
                  <c:v>-2.3177199999999998E-2</c:v>
                </c:pt>
                <c:pt idx="30687">
                  <c:v>-2.3287599999999999E-2</c:v>
                </c:pt>
                <c:pt idx="30688">
                  <c:v>-2.3375099999999999E-2</c:v>
                </c:pt>
                <c:pt idx="30689">
                  <c:v>-2.3439700000000001E-2</c:v>
                </c:pt>
                <c:pt idx="30690">
                  <c:v>-2.3481200000000001E-2</c:v>
                </c:pt>
                <c:pt idx="30691">
                  <c:v>-2.35E-2</c:v>
                </c:pt>
                <c:pt idx="30692">
                  <c:v>-2.3496199999999998E-2</c:v>
                </c:pt>
                <c:pt idx="30693">
                  <c:v>-2.34697E-2</c:v>
                </c:pt>
                <c:pt idx="30694">
                  <c:v>-2.3420400000000001E-2</c:v>
                </c:pt>
                <c:pt idx="30695">
                  <c:v>-2.3348000000000001E-2</c:v>
                </c:pt>
                <c:pt idx="30696">
                  <c:v>-2.32529E-2</c:v>
                </c:pt>
                <c:pt idx="30697">
                  <c:v>-2.31355E-2</c:v>
                </c:pt>
                <c:pt idx="30698">
                  <c:v>-2.29965E-2</c:v>
                </c:pt>
                <c:pt idx="30699">
                  <c:v>-2.2836700000000001E-2</c:v>
                </c:pt>
                <c:pt idx="30700">
                  <c:v>-2.2656900000000001E-2</c:v>
                </c:pt>
                <c:pt idx="30701">
                  <c:v>-2.2457100000000001E-2</c:v>
                </c:pt>
                <c:pt idx="30702">
                  <c:v>-2.2237799999999999E-2</c:v>
                </c:pt>
                <c:pt idx="30703">
                  <c:v>-2.1999500000000002E-2</c:v>
                </c:pt>
                <c:pt idx="30704">
                  <c:v>-2.17427E-2</c:v>
                </c:pt>
                <c:pt idx="30705">
                  <c:v>-2.14681E-2</c:v>
                </c:pt>
                <c:pt idx="30706">
                  <c:v>-2.1176500000000001E-2</c:v>
                </c:pt>
                <c:pt idx="30707">
                  <c:v>-2.0868899999999999E-2</c:v>
                </c:pt>
                <c:pt idx="30708">
                  <c:v>-2.0545899999999999E-2</c:v>
                </c:pt>
                <c:pt idx="30709">
                  <c:v>-2.0208299999999998E-2</c:v>
                </c:pt>
                <c:pt idx="30710">
                  <c:v>-1.9856700000000001E-2</c:v>
                </c:pt>
                <c:pt idx="30711">
                  <c:v>-1.9491700000000001E-2</c:v>
                </c:pt>
                <c:pt idx="30712">
                  <c:v>-1.9114300000000001E-2</c:v>
                </c:pt>
                <c:pt idx="30713">
                  <c:v>-1.8725200000000001E-2</c:v>
                </c:pt>
                <c:pt idx="30714">
                  <c:v>-1.8324799999999999E-2</c:v>
                </c:pt>
                <c:pt idx="30715">
                  <c:v>-1.7913599999999998E-2</c:v>
                </c:pt>
                <c:pt idx="30716">
                  <c:v>-1.7491699999999999E-2</c:v>
                </c:pt>
                <c:pt idx="30717">
                  <c:v>-1.7059600000000001E-2</c:v>
                </c:pt>
                <c:pt idx="30718">
                  <c:v>-1.6617400000000001E-2</c:v>
                </c:pt>
                <c:pt idx="30719">
                  <c:v>-1.6164999999999999E-2</c:v>
                </c:pt>
                <c:pt idx="30720">
                  <c:v>-1.5702299999999999E-2</c:v>
                </c:pt>
                <c:pt idx="30721">
                  <c:v>-1.5230199999999999E-2</c:v>
                </c:pt>
                <c:pt idx="30722">
                  <c:v>-1.47501E-2</c:v>
                </c:pt>
                <c:pt idx="30723">
                  <c:v>-1.42626E-2</c:v>
                </c:pt>
                <c:pt idx="30724">
                  <c:v>-1.3768499999999999E-2</c:v>
                </c:pt>
                <c:pt idx="30725">
                  <c:v>-1.32684E-2</c:v>
                </c:pt>
                <c:pt idx="30726">
                  <c:v>-1.2763399999999999E-2</c:v>
                </c:pt>
                <c:pt idx="30727">
                  <c:v>-1.22542E-2</c:v>
                </c:pt>
                <c:pt idx="30728">
                  <c:v>-1.1742000000000001E-2</c:v>
                </c:pt>
                <c:pt idx="30729">
                  <c:v>-1.12278E-2</c:v>
                </c:pt>
                <c:pt idx="30730">
                  <c:v>-1.0713E-2</c:v>
                </c:pt>
                <c:pt idx="30731">
                  <c:v>-1.0198499999999999E-2</c:v>
                </c:pt>
                <c:pt idx="30732" formatCode="0.00E+00">
                  <c:v>-9.6850400000000007E-3</c:v>
                </c:pt>
                <c:pt idx="30733" formatCode="0.00E+00">
                  <c:v>-9.1733500000000003E-3</c:v>
                </c:pt>
                <c:pt idx="30734" formatCode="0.00E+00">
                  <c:v>-8.6640499999999995E-3</c:v>
                </c:pt>
                <c:pt idx="30735" formatCode="0.00E+00">
                  <c:v>-8.1578399999999995E-3</c:v>
                </c:pt>
                <c:pt idx="30736" formatCode="0.00E+00">
                  <c:v>-7.6551900000000001E-3</c:v>
                </c:pt>
                <c:pt idx="30737" formatCode="0.00E+00">
                  <c:v>-7.1563399999999998E-3</c:v>
                </c:pt>
                <c:pt idx="30738" formatCode="0.00E+00">
                  <c:v>-6.6617200000000003E-3</c:v>
                </c:pt>
                <c:pt idx="30739" formatCode="0.00E+00">
                  <c:v>-6.17192E-3</c:v>
                </c:pt>
                <c:pt idx="30740" formatCode="0.00E+00">
                  <c:v>-5.6875600000000004E-3</c:v>
                </c:pt>
                <c:pt idx="30741" formatCode="0.00E+00">
                  <c:v>-5.20916E-3</c:v>
                </c:pt>
                <c:pt idx="30742" formatCode="0.00E+00">
                  <c:v>-4.73713E-3</c:v>
                </c:pt>
                <c:pt idx="30743" formatCode="0.00E+00">
                  <c:v>-4.27166E-3</c:v>
                </c:pt>
                <c:pt idx="30744" formatCode="0.00E+00">
                  <c:v>-3.81315E-3</c:v>
                </c:pt>
                <c:pt idx="30745" formatCode="0.00E+00">
                  <c:v>-3.3625600000000001E-3</c:v>
                </c:pt>
                <c:pt idx="30746" formatCode="0.00E+00">
                  <c:v>-2.9191099999999999E-3</c:v>
                </c:pt>
                <c:pt idx="30747" formatCode="0.00E+00">
                  <c:v>-2.4792999999999998E-3</c:v>
                </c:pt>
                <c:pt idx="30748" formatCode="0.00E+00">
                  <c:v>-2.0441600000000002E-3</c:v>
                </c:pt>
                <c:pt idx="30749" formatCode="0.00E+00">
                  <c:v>-1.6192400000000001E-3</c:v>
                </c:pt>
                <c:pt idx="30750" formatCode="0.00E+00">
                  <c:v>-1.2053700000000001E-3</c:v>
                </c:pt>
                <c:pt idx="30751" formatCode="0.00E+00">
                  <c:v>-8.0060099999999996E-4</c:v>
                </c:pt>
                <c:pt idx="30752" formatCode="0.00E+00">
                  <c:v>-4.05556E-4</c:v>
                </c:pt>
                <c:pt idx="30753" formatCode="0.00E+00">
                  <c:v>-2.1440299999999999E-5</c:v>
                </c:pt>
                <c:pt idx="30754" formatCode="0.00E+00">
                  <c:v>3.5140099999999999E-4</c:v>
                </c:pt>
                <c:pt idx="30755" formatCode="0.00E+00">
                  <c:v>7.1294399999999997E-4</c:v>
                </c:pt>
                <c:pt idx="30756" formatCode="0.00E+00">
                  <c:v>1.0632E-3</c:v>
                </c:pt>
                <c:pt idx="30757" formatCode="0.00E+00">
                  <c:v>1.40211E-3</c:v>
                </c:pt>
                <c:pt idx="30758" formatCode="0.00E+00">
                  <c:v>1.72934E-3</c:v>
                </c:pt>
                <c:pt idx="30759" formatCode="0.00E+00">
                  <c:v>2.0442099999999999E-3</c:v>
                </c:pt>
                <c:pt idx="30760" formatCode="0.00E+00">
                  <c:v>2.3462299999999999E-3</c:v>
                </c:pt>
                <c:pt idx="30761" formatCode="0.00E+00">
                  <c:v>2.6352599999999999E-3</c:v>
                </c:pt>
                <c:pt idx="30762" formatCode="0.00E+00">
                  <c:v>2.9110899999999999E-3</c:v>
                </c:pt>
                <c:pt idx="30763" formatCode="0.00E+00">
                  <c:v>3.17323E-3</c:v>
                </c:pt>
                <c:pt idx="30764" formatCode="0.00E+00">
                  <c:v>3.4213500000000001E-3</c:v>
                </c:pt>
                <c:pt idx="30765" formatCode="0.00E+00">
                  <c:v>3.6553000000000002E-3</c:v>
                </c:pt>
                <c:pt idx="30766" formatCode="0.00E+00">
                  <c:v>3.8751499999999999E-3</c:v>
                </c:pt>
                <c:pt idx="30767" formatCode="0.00E+00">
                  <c:v>4.0811399999999996E-3</c:v>
                </c:pt>
                <c:pt idx="30768" formatCode="0.00E+00">
                  <c:v>4.2737199999999999E-3</c:v>
                </c:pt>
                <c:pt idx="30769" formatCode="0.00E+00">
                  <c:v>4.4535199999999999E-3</c:v>
                </c:pt>
                <c:pt idx="30770" formatCode="0.00E+00">
                  <c:v>4.6210299999999999E-3</c:v>
                </c:pt>
                <c:pt idx="30771" formatCode="0.00E+00">
                  <c:v>4.7765300000000002E-3</c:v>
                </c:pt>
                <c:pt idx="30772" formatCode="0.00E+00">
                  <c:v>4.9204100000000001E-3</c:v>
                </c:pt>
                <c:pt idx="30773" formatCode="0.00E+00">
                  <c:v>5.0530699999999998E-3</c:v>
                </c:pt>
                <c:pt idx="30774" formatCode="0.00E+00">
                  <c:v>5.1745999999999997E-3</c:v>
                </c:pt>
                <c:pt idx="30775" formatCode="0.00E+00">
                  <c:v>5.2851900000000004E-3</c:v>
                </c:pt>
                <c:pt idx="30776" formatCode="0.00E+00">
                  <c:v>5.3853299999999998E-3</c:v>
                </c:pt>
                <c:pt idx="30777" formatCode="0.00E+00">
                  <c:v>5.4754799999999996E-3</c:v>
                </c:pt>
                <c:pt idx="30778" formatCode="0.00E+00">
                  <c:v>5.5558200000000004E-3</c:v>
                </c:pt>
                <c:pt idx="30779" formatCode="0.00E+00">
                  <c:v>5.6263299999999997E-3</c:v>
                </c:pt>
                <c:pt idx="30780" formatCode="0.00E+00">
                  <c:v>5.6869800000000003E-3</c:v>
                </c:pt>
                <c:pt idx="30781" formatCode="0.00E+00">
                  <c:v>5.738E-3</c:v>
                </c:pt>
                <c:pt idx="30782" formatCode="0.00E+00">
                  <c:v>5.7797300000000003E-3</c:v>
                </c:pt>
                <c:pt idx="30783" formatCode="0.00E+00">
                  <c:v>5.81249E-3</c:v>
                </c:pt>
                <c:pt idx="30784" formatCode="0.00E+00">
                  <c:v>5.8365400000000003E-3</c:v>
                </c:pt>
                <c:pt idx="30785" formatCode="0.00E+00">
                  <c:v>5.8521500000000004E-3</c:v>
                </c:pt>
                <c:pt idx="30786" formatCode="0.00E+00">
                  <c:v>5.85981E-3</c:v>
                </c:pt>
                <c:pt idx="30787" formatCode="0.00E+00">
                  <c:v>5.8602200000000002E-3</c:v>
                </c:pt>
                <c:pt idx="30788" formatCode="0.00E+00">
                  <c:v>5.8537900000000002E-3</c:v>
                </c:pt>
                <c:pt idx="30789" formatCode="0.00E+00">
                  <c:v>5.8408399999999999E-3</c:v>
                </c:pt>
                <c:pt idx="30790" formatCode="0.00E+00">
                  <c:v>5.8218899999999997E-3</c:v>
                </c:pt>
                <c:pt idx="30791" formatCode="0.00E+00">
                  <c:v>5.7976800000000004E-3</c:v>
                </c:pt>
                <c:pt idx="30792" formatCode="0.00E+00">
                  <c:v>5.7689000000000004E-3</c:v>
                </c:pt>
                <c:pt idx="30793" formatCode="0.00E+00">
                  <c:v>5.7359300000000002E-3</c:v>
                </c:pt>
                <c:pt idx="30794" formatCode="0.00E+00">
                  <c:v>5.69901E-3</c:v>
                </c:pt>
                <c:pt idx="30795" formatCode="0.00E+00">
                  <c:v>5.6581499999999998E-3</c:v>
                </c:pt>
                <c:pt idx="30796" formatCode="0.00E+00">
                  <c:v>5.6153799999999997E-3</c:v>
                </c:pt>
                <c:pt idx="30797" formatCode="0.00E+00">
                  <c:v>5.5754000000000003E-3</c:v>
                </c:pt>
                <c:pt idx="30798" formatCode="0.00E+00">
                  <c:v>5.5382199999999999E-3</c:v>
                </c:pt>
                <c:pt idx="30799" formatCode="0.00E+00">
                  <c:v>5.4993899999999998E-3</c:v>
                </c:pt>
                <c:pt idx="30800" formatCode="0.00E+00">
                  <c:v>5.4590699999999999E-3</c:v>
                </c:pt>
                <c:pt idx="30801" formatCode="0.00E+00">
                  <c:v>5.4198199999999997E-3</c:v>
                </c:pt>
                <c:pt idx="30802" formatCode="0.00E+00">
                  <c:v>5.3814500000000003E-3</c:v>
                </c:pt>
                <c:pt idx="30803" formatCode="0.00E+00">
                  <c:v>5.3432899999999997E-3</c:v>
                </c:pt>
                <c:pt idx="30804" formatCode="0.00E+00">
                  <c:v>5.3056800000000001E-3</c:v>
                </c:pt>
                <c:pt idx="30805" formatCode="0.00E+00">
                  <c:v>5.2695199999999998E-3</c:v>
                </c:pt>
                <c:pt idx="30806" formatCode="0.00E+00">
                  <c:v>5.2360000000000002E-3</c:v>
                </c:pt>
                <c:pt idx="30807" formatCode="0.00E+00">
                  <c:v>5.2063099999999996E-3</c:v>
                </c:pt>
                <c:pt idx="30808" formatCode="0.00E+00">
                  <c:v>5.1808699999999997E-3</c:v>
                </c:pt>
                <c:pt idx="30809" formatCode="0.00E+00">
                  <c:v>5.1590799999999999E-3</c:v>
                </c:pt>
                <c:pt idx="30810" formatCode="0.00E+00">
                  <c:v>5.1404299999999997E-3</c:v>
                </c:pt>
                <c:pt idx="30811" formatCode="0.00E+00">
                  <c:v>5.1251200000000004E-3</c:v>
                </c:pt>
                <c:pt idx="30812" formatCode="0.00E+00">
                  <c:v>5.1134500000000003E-3</c:v>
                </c:pt>
                <c:pt idx="30813" formatCode="0.00E+00">
                  <c:v>5.1056000000000001E-3</c:v>
                </c:pt>
                <c:pt idx="30814" formatCode="0.00E+00">
                  <c:v>5.1017600000000003E-3</c:v>
                </c:pt>
                <c:pt idx="30815" formatCode="0.00E+00">
                  <c:v>5.1019999999999998E-3</c:v>
                </c:pt>
                <c:pt idx="30816" formatCode="0.00E+00">
                  <c:v>5.1063599999999999E-3</c:v>
                </c:pt>
                <c:pt idx="30817" formatCode="0.00E+00">
                  <c:v>5.1149500000000001E-3</c:v>
                </c:pt>
                <c:pt idx="30818" formatCode="0.00E+00">
                  <c:v>5.1278900000000004E-3</c:v>
                </c:pt>
                <c:pt idx="30819" formatCode="0.00E+00">
                  <c:v>5.1451700000000001E-3</c:v>
                </c:pt>
                <c:pt idx="30820" formatCode="0.00E+00">
                  <c:v>5.1668E-3</c:v>
                </c:pt>
                <c:pt idx="30821" formatCode="0.00E+00">
                  <c:v>5.1930800000000001E-3</c:v>
                </c:pt>
                <c:pt idx="30822" formatCode="0.00E+00">
                  <c:v>5.2244600000000002E-3</c:v>
                </c:pt>
                <c:pt idx="30823" formatCode="0.00E+00">
                  <c:v>5.2609600000000003E-3</c:v>
                </c:pt>
                <c:pt idx="30824" formatCode="0.00E+00">
                  <c:v>5.3022700000000004E-3</c:v>
                </c:pt>
                <c:pt idx="30825" formatCode="0.00E+00">
                  <c:v>5.3480799999999998E-3</c:v>
                </c:pt>
                <c:pt idx="30826" formatCode="0.00E+00">
                  <c:v>5.3982600000000002E-3</c:v>
                </c:pt>
                <c:pt idx="30827" formatCode="0.00E+00">
                  <c:v>5.4528399999999996E-3</c:v>
                </c:pt>
                <c:pt idx="30828" formatCode="0.00E+00">
                  <c:v>5.5121700000000003E-3</c:v>
                </c:pt>
                <c:pt idx="30829" formatCode="0.00E+00">
                  <c:v>5.5766499999999998E-3</c:v>
                </c:pt>
                <c:pt idx="30830" formatCode="0.00E+00">
                  <c:v>5.64629E-3</c:v>
                </c:pt>
                <c:pt idx="30831" formatCode="0.00E+00">
                  <c:v>5.7207400000000002E-3</c:v>
                </c:pt>
                <c:pt idx="30832" formatCode="0.00E+00">
                  <c:v>5.7994800000000001E-3</c:v>
                </c:pt>
                <c:pt idx="30833" formatCode="0.00E+00">
                  <c:v>5.8820000000000001E-3</c:v>
                </c:pt>
                <c:pt idx="30834" formatCode="0.00E+00">
                  <c:v>5.9677799999999998E-3</c:v>
                </c:pt>
                <c:pt idx="30835" formatCode="0.00E+00">
                  <c:v>6.0564199999999999E-3</c:v>
                </c:pt>
                <c:pt idx="30836" formatCode="0.00E+00">
                  <c:v>6.1476899999999999E-3</c:v>
                </c:pt>
                <c:pt idx="30837" formatCode="0.00E+00">
                  <c:v>6.2413900000000003E-3</c:v>
                </c:pt>
                <c:pt idx="30838" formatCode="0.00E+00">
                  <c:v>6.3372200000000002E-3</c:v>
                </c:pt>
                <c:pt idx="30839" formatCode="0.00E+00">
                  <c:v>6.43467E-3</c:v>
                </c:pt>
                <c:pt idx="30840" formatCode="0.00E+00">
                  <c:v>6.5334800000000004E-3</c:v>
                </c:pt>
                <c:pt idx="30841" formatCode="0.00E+00">
                  <c:v>6.6335999999999999E-3</c:v>
                </c:pt>
                <c:pt idx="30842" formatCode="0.00E+00">
                  <c:v>6.7347600000000002E-3</c:v>
                </c:pt>
                <c:pt idx="30843" formatCode="0.00E+00">
                  <c:v>6.8364799999999998E-3</c:v>
                </c:pt>
                <c:pt idx="30844" formatCode="0.00E+00">
                  <c:v>6.9382300000000001E-3</c:v>
                </c:pt>
                <c:pt idx="30845" formatCode="0.00E+00">
                  <c:v>7.0395600000000003E-3</c:v>
                </c:pt>
                <c:pt idx="30846" formatCode="0.00E+00">
                  <c:v>7.1401499999999996E-3</c:v>
                </c:pt>
                <c:pt idx="30847" formatCode="0.00E+00">
                  <c:v>7.2396700000000001E-3</c:v>
                </c:pt>
                <c:pt idx="30848" formatCode="0.00E+00">
                  <c:v>7.3376300000000004E-3</c:v>
                </c:pt>
                <c:pt idx="30849" formatCode="0.00E+00">
                  <c:v>7.4333400000000001E-3</c:v>
                </c:pt>
                <c:pt idx="30850" formatCode="0.00E+00">
                  <c:v>7.5261299999999998E-3</c:v>
                </c:pt>
                <c:pt idx="30851" formatCode="0.00E+00">
                  <c:v>7.6154600000000001E-3</c:v>
                </c:pt>
                <c:pt idx="30852" formatCode="0.00E+00">
                  <c:v>7.7008600000000003E-3</c:v>
                </c:pt>
                <c:pt idx="30853" formatCode="0.00E+00">
                  <c:v>7.7817399999999997E-3</c:v>
                </c:pt>
                <c:pt idx="30854" formatCode="0.00E+00">
                  <c:v>7.8573700000000007E-3</c:v>
                </c:pt>
                <c:pt idx="30855" formatCode="0.00E+00">
                  <c:v>7.9271500000000009E-3</c:v>
                </c:pt>
                <c:pt idx="30856" formatCode="0.00E+00">
                  <c:v>7.9907999999999993E-3</c:v>
                </c:pt>
                <c:pt idx="30857" formatCode="0.00E+00">
                  <c:v>8.0481500000000004E-3</c:v>
                </c:pt>
                <c:pt idx="30858" formatCode="0.00E+00">
                  <c:v>8.0989500000000006E-3</c:v>
                </c:pt>
                <c:pt idx="30859" formatCode="0.00E+00">
                  <c:v>8.1426799999999994E-3</c:v>
                </c:pt>
                <c:pt idx="30860" formatCode="0.00E+00">
                  <c:v>8.1786500000000008E-3</c:v>
                </c:pt>
                <c:pt idx="30861" formatCode="0.00E+00">
                  <c:v>8.2061600000000005E-3</c:v>
                </c:pt>
                <c:pt idx="30862" formatCode="0.00E+00">
                  <c:v>8.2247299999999995E-3</c:v>
                </c:pt>
                <c:pt idx="30863" formatCode="0.00E+00">
                  <c:v>8.2342500000000002E-3</c:v>
                </c:pt>
                <c:pt idx="30864" formatCode="0.00E+00">
                  <c:v>8.2346099999999998E-3</c:v>
                </c:pt>
                <c:pt idx="30865" formatCode="0.00E+00">
                  <c:v>8.2254400000000005E-3</c:v>
                </c:pt>
                <c:pt idx="30866" formatCode="0.00E+00">
                  <c:v>8.2061800000000004E-3</c:v>
                </c:pt>
                <c:pt idx="30867" formatCode="0.00E+00">
                  <c:v>8.17645E-3</c:v>
                </c:pt>
                <c:pt idx="30868" formatCode="0.00E+00">
                  <c:v>8.1358699999999999E-3</c:v>
                </c:pt>
                <c:pt idx="30869" formatCode="0.00E+00">
                  <c:v>8.0838999999999998E-3</c:v>
                </c:pt>
                <c:pt idx="30870" formatCode="0.00E+00">
                  <c:v>8.0202099999999998E-3</c:v>
                </c:pt>
                <c:pt idx="30871" formatCode="0.00E+00">
                  <c:v>7.9448899999999996E-3</c:v>
                </c:pt>
                <c:pt idx="30872" formatCode="0.00E+00">
                  <c:v>7.8578899999999993E-3</c:v>
                </c:pt>
                <c:pt idx="30873" formatCode="0.00E+00">
                  <c:v>7.75861E-3</c:v>
                </c:pt>
                <c:pt idx="30874" formatCode="0.00E+00">
                  <c:v>7.6461899999999998E-3</c:v>
                </c:pt>
                <c:pt idx="30875" formatCode="0.00E+00">
                  <c:v>7.5200400000000004E-3</c:v>
                </c:pt>
                <c:pt idx="30876" formatCode="0.00E+00">
                  <c:v>7.3798500000000003E-3</c:v>
                </c:pt>
                <c:pt idx="30877" formatCode="0.00E+00">
                  <c:v>7.2256899999999999E-3</c:v>
                </c:pt>
                <c:pt idx="30878" formatCode="0.00E+00">
                  <c:v>7.0577799999999996E-3</c:v>
                </c:pt>
                <c:pt idx="30879" formatCode="0.00E+00">
                  <c:v>6.8760899999999996E-3</c:v>
                </c:pt>
                <c:pt idx="30880" formatCode="0.00E+00">
                  <c:v>6.6804100000000003E-3</c:v>
                </c:pt>
                <c:pt idx="30881" formatCode="0.00E+00">
                  <c:v>6.4705300000000004E-3</c:v>
                </c:pt>
                <c:pt idx="30882" formatCode="0.00E+00">
                  <c:v>6.2462500000000001E-3</c:v>
                </c:pt>
                <c:pt idx="30883" formatCode="0.00E+00">
                  <c:v>6.0074400000000002E-3</c:v>
                </c:pt>
                <c:pt idx="30884" formatCode="0.00E+00">
                  <c:v>5.75392E-3</c:v>
                </c:pt>
                <c:pt idx="30885" formatCode="0.00E+00">
                  <c:v>5.4855399999999997E-3</c:v>
                </c:pt>
                <c:pt idx="30886" formatCode="0.00E+00">
                  <c:v>5.20229E-3</c:v>
                </c:pt>
                <c:pt idx="30887" formatCode="0.00E+00">
                  <c:v>4.9044099999999997E-3</c:v>
                </c:pt>
                <c:pt idx="30888" formatCode="0.00E+00">
                  <c:v>4.5920800000000001E-3</c:v>
                </c:pt>
                <c:pt idx="30889" formatCode="0.00E+00">
                  <c:v>4.2652799999999998E-3</c:v>
                </c:pt>
                <c:pt idx="30890" formatCode="0.00E+00">
                  <c:v>3.9241299999999996E-3</c:v>
                </c:pt>
                <c:pt idx="30891" formatCode="0.00E+00">
                  <c:v>3.5690000000000001E-3</c:v>
                </c:pt>
                <c:pt idx="30892" formatCode="0.00E+00">
                  <c:v>3.2002699999999999E-3</c:v>
                </c:pt>
                <c:pt idx="30893" formatCode="0.00E+00">
                  <c:v>2.8182200000000002E-3</c:v>
                </c:pt>
                <c:pt idx="30894" formatCode="0.00E+00">
                  <c:v>2.4231000000000001E-3</c:v>
                </c:pt>
                <c:pt idx="30895" formatCode="0.00E+00">
                  <c:v>2.0150699999999999E-3</c:v>
                </c:pt>
                <c:pt idx="30896" formatCode="0.00E+00">
                  <c:v>1.5943999999999999E-3</c:v>
                </c:pt>
                <c:pt idx="30897" formatCode="0.00E+00">
                  <c:v>1.1613999999999999E-3</c:v>
                </c:pt>
                <c:pt idx="30898" formatCode="0.00E+00">
                  <c:v>7.1642099999999996E-4</c:v>
                </c:pt>
                <c:pt idx="30899" formatCode="0.00E+00">
                  <c:v>2.5982300000000001E-4</c:v>
                </c:pt>
                <c:pt idx="30900" formatCode="0.00E+00">
                  <c:v>-2.07925E-4</c:v>
                </c:pt>
                <c:pt idx="30901" formatCode="0.00E+00">
                  <c:v>-6.8625499999999998E-4</c:v>
                </c:pt>
                <c:pt idx="30902" formatCode="0.00E+00">
                  <c:v>-1.17464E-3</c:v>
                </c:pt>
                <c:pt idx="30903" formatCode="0.00E+00">
                  <c:v>-1.67264E-3</c:v>
                </c:pt>
                <c:pt idx="30904" formatCode="0.00E+00">
                  <c:v>-2.1799200000000001E-3</c:v>
                </c:pt>
                <c:pt idx="30905" formatCode="0.00E+00">
                  <c:v>-2.6960700000000001E-3</c:v>
                </c:pt>
                <c:pt idx="30906" formatCode="0.00E+00">
                  <c:v>-3.2206000000000001E-3</c:v>
                </c:pt>
                <c:pt idx="30907" formatCode="0.00E+00">
                  <c:v>-3.7529600000000001E-3</c:v>
                </c:pt>
                <c:pt idx="30908" formatCode="0.00E+00">
                  <c:v>-4.2925000000000003E-3</c:v>
                </c:pt>
                <c:pt idx="30909" formatCode="0.00E+00">
                  <c:v>-4.8385199999999998E-3</c:v>
                </c:pt>
                <c:pt idx="30910" formatCode="0.00E+00">
                  <c:v>-5.3903500000000003E-3</c:v>
                </c:pt>
                <c:pt idx="30911" formatCode="0.00E+00">
                  <c:v>-5.9473E-3</c:v>
                </c:pt>
                <c:pt idx="30912" formatCode="0.00E+00">
                  <c:v>-6.5086700000000003E-3</c:v>
                </c:pt>
                <c:pt idx="30913" formatCode="0.00E+00">
                  <c:v>-7.0736599999999998E-3</c:v>
                </c:pt>
                <c:pt idx="30914" formatCode="0.00E+00">
                  <c:v>-7.6414300000000003E-3</c:v>
                </c:pt>
                <c:pt idx="30915" formatCode="0.00E+00">
                  <c:v>-8.2112699999999997E-3</c:v>
                </c:pt>
                <c:pt idx="30916" formatCode="0.00E+00">
                  <c:v>-8.7825000000000004E-3</c:v>
                </c:pt>
                <c:pt idx="30917" formatCode="0.00E+00">
                  <c:v>-9.3542699999999996E-3</c:v>
                </c:pt>
                <c:pt idx="30918" formatCode="0.00E+00">
                  <c:v>-9.9256499999999994E-3</c:v>
                </c:pt>
                <c:pt idx="30919">
                  <c:v>-1.04958E-2</c:v>
                </c:pt>
                <c:pt idx="30920">
                  <c:v>-1.1063999999999999E-2</c:v>
                </c:pt>
                <c:pt idx="30921">
                  <c:v>-1.1629499999999999E-2</c:v>
                </c:pt>
                <c:pt idx="30922">
                  <c:v>-1.21914E-2</c:v>
                </c:pt>
                <c:pt idx="30923">
                  <c:v>-1.2749099999999999E-2</c:v>
                </c:pt>
                <c:pt idx="30924">
                  <c:v>-1.33017E-2</c:v>
                </c:pt>
                <c:pt idx="30925">
                  <c:v>-1.38485E-2</c:v>
                </c:pt>
                <c:pt idx="30926">
                  <c:v>-1.43888E-2</c:v>
                </c:pt>
                <c:pt idx="30927">
                  <c:v>-1.49217E-2</c:v>
                </c:pt>
                <c:pt idx="30928">
                  <c:v>-1.54466E-2</c:v>
                </c:pt>
                <c:pt idx="30929">
                  <c:v>-1.5962400000000002E-2</c:v>
                </c:pt>
                <c:pt idx="30930">
                  <c:v>-1.64685E-2</c:v>
                </c:pt>
                <c:pt idx="30931">
                  <c:v>-1.6963900000000001E-2</c:v>
                </c:pt>
                <c:pt idx="30932">
                  <c:v>-1.7447799999999999E-2</c:v>
                </c:pt>
                <c:pt idx="30933">
                  <c:v>-1.79192E-2</c:v>
                </c:pt>
                <c:pt idx="30934">
                  <c:v>-1.8377600000000001E-2</c:v>
                </c:pt>
                <c:pt idx="30935">
                  <c:v>-1.8822100000000001E-2</c:v>
                </c:pt>
                <c:pt idx="30936">
                  <c:v>-1.9251999999999998E-2</c:v>
                </c:pt>
                <c:pt idx="30937">
                  <c:v>-1.9666699999999999E-2</c:v>
                </c:pt>
                <c:pt idx="30938">
                  <c:v>-2.0065599999999999E-2</c:v>
                </c:pt>
                <c:pt idx="30939">
                  <c:v>-2.0447900000000001E-2</c:v>
                </c:pt>
                <c:pt idx="30940">
                  <c:v>-2.0813000000000002E-2</c:v>
                </c:pt>
                <c:pt idx="30941">
                  <c:v>-2.1160100000000001E-2</c:v>
                </c:pt>
                <c:pt idx="30942">
                  <c:v>-2.14886E-2</c:v>
                </c:pt>
                <c:pt idx="30943">
                  <c:v>-2.1797799999999999E-2</c:v>
                </c:pt>
                <c:pt idx="30944">
                  <c:v>-2.20869E-2</c:v>
                </c:pt>
                <c:pt idx="30945">
                  <c:v>-2.2355400000000001E-2</c:v>
                </c:pt>
                <c:pt idx="30946">
                  <c:v>-2.2602500000000001E-2</c:v>
                </c:pt>
                <c:pt idx="30947">
                  <c:v>-2.2827699999999999E-2</c:v>
                </c:pt>
                <c:pt idx="30948">
                  <c:v>-2.3030499999999999E-2</c:v>
                </c:pt>
                <c:pt idx="30949">
                  <c:v>-2.3210399999999999E-2</c:v>
                </c:pt>
                <c:pt idx="30950">
                  <c:v>-2.3367099999999998E-2</c:v>
                </c:pt>
                <c:pt idx="30951">
                  <c:v>-2.3500199999999999E-2</c:v>
                </c:pt>
                <c:pt idx="30952">
                  <c:v>-2.36093E-2</c:v>
                </c:pt>
                <c:pt idx="30953">
                  <c:v>-2.3694E-2</c:v>
                </c:pt>
                <c:pt idx="30954">
                  <c:v>-2.37541E-2</c:v>
                </c:pt>
                <c:pt idx="30955">
                  <c:v>-2.3789299999999999E-2</c:v>
                </c:pt>
                <c:pt idx="30956">
                  <c:v>-2.3799299999999999E-2</c:v>
                </c:pt>
                <c:pt idx="30957">
                  <c:v>-2.3784E-2</c:v>
                </c:pt>
                <c:pt idx="30958">
                  <c:v>-2.37431E-2</c:v>
                </c:pt>
                <c:pt idx="30959">
                  <c:v>-2.3676300000000001E-2</c:v>
                </c:pt>
                <c:pt idx="30960">
                  <c:v>-2.3583699999999999E-2</c:v>
                </c:pt>
                <c:pt idx="30961">
                  <c:v>-2.3465199999999999E-2</c:v>
                </c:pt>
                <c:pt idx="30962">
                  <c:v>-2.33207E-2</c:v>
                </c:pt>
                <c:pt idx="30963">
                  <c:v>-2.315E-2</c:v>
                </c:pt>
                <c:pt idx="30964">
                  <c:v>-2.2953100000000001E-2</c:v>
                </c:pt>
                <c:pt idx="30965">
                  <c:v>-2.27301E-2</c:v>
                </c:pt>
                <c:pt idx="30966">
                  <c:v>-2.24812E-2</c:v>
                </c:pt>
                <c:pt idx="30967">
                  <c:v>-2.2206500000000001E-2</c:v>
                </c:pt>
                <c:pt idx="30968">
                  <c:v>-2.1906100000000001E-2</c:v>
                </c:pt>
                <c:pt idx="30969">
                  <c:v>-2.15803E-2</c:v>
                </c:pt>
                <c:pt idx="30970">
                  <c:v>-2.12292E-2</c:v>
                </c:pt>
                <c:pt idx="30971">
                  <c:v>-2.0853300000000002E-2</c:v>
                </c:pt>
                <c:pt idx="30972">
                  <c:v>-2.04528E-2</c:v>
                </c:pt>
                <c:pt idx="30973">
                  <c:v>-2.0028199999999999E-2</c:v>
                </c:pt>
                <c:pt idx="30974">
                  <c:v>-1.9579800000000001E-2</c:v>
                </c:pt>
                <c:pt idx="30975">
                  <c:v>-1.9108099999999999E-2</c:v>
                </c:pt>
                <c:pt idx="30976">
                  <c:v>-1.8613600000000001E-2</c:v>
                </c:pt>
                <c:pt idx="30977">
                  <c:v>-1.80968E-2</c:v>
                </c:pt>
                <c:pt idx="30978">
                  <c:v>-1.7558299999999999E-2</c:v>
                </c:pt>
                <c:pt idx="30979">
                  <c:v>-1.6998599999999999E-2</c:v>
                </c:pt>
                <c:pt idx="30980">
                  <c:v>-1.64183E-2</c:v>
                </c:pt>
                <c:pt idx="30981">
                  <c:v>-1.5817899999999999E-2</c:v>
                </c:pt>
                <c:pt idx="30982">
                  <c:v>-1.51979E-2</c:v>
                </c:pt>
                <c:pt idx="30983">
                  <c:v>-1.45592E-2</c:v>
                </c:pt>
                <c:pt idx="30984">
                  <c:v>-1.3902400000000001E-2</c:v>
                </c:pt>
                <c:pt idx="30985">
                  <c:v>-1.3228200000000001E-2</c:v>
                </c:pt>
                <c:pt idx="30986">
                  <c:v>-1.25375E-2</c:v>
                </c:pt>
                <c:pt idx="30987">
                  <c:v>-1.1831E-2</c:v>
                </c:pt>
                <c:pt idx="30988">
                  <c:v>-1.1109600000000001E-2</c:v>
                </c:pt>
                <c:pt idx="30989">
                  <c:v>-1.03742E-2</c:v>
                </c:pt>
                <c:pt idx="30990" formatCode="0.00E+00">
                  <c:v>-9.6254900000000004E-3</c:v>
                </c:pt>
                <c:pt idx="30991" formatCode="0.00E+00">
                  <c:v>-8.8644499999999994E-3</c:v>
                </c:pt>
                <c:pt idx="30992" formatCode="0.00E+00">
                  <c:v>-8.0919400000000006E-3</c:v>
                </c:pt>
                <c:pt idx="30993" formatCode="0.00E+00">
                  <c:v>-7.3088299999999997E-3</c:v>
                </c:pt>
                <c:pt idx="30994" formatCode="0.00E+00">
                  <c:v>-6.5160399999999999E-3</c:v>
                </c:pt>
                <c:pt idx="30995" formatCode="0.00E+00">
                  <c:v>-5.7145099999999999E-3</c:v>
                </c:pt>
                <c:pt idx="30996" formatCode="0.00E+00">
                  <c:v>-4.9052100000000001E-3</c:v>
                </c:pt>
                <c:pt idx="30997" formatCode="0.00E+00">
                  <c:v>-4.0890800000000001E-3</c:v>
                </c:pt>
                <c:pt idx="30998" formatCode="0.00E+00">
                  <c:v>-3.26707E-3</c:v>
                </c:pt>
                <c:pt idx="30999" formatCode="0.00E+00">
                  <c:v>-2.44013E-3</c:v>
                </c:pt>
                <c:pt idx="31000" formatCode="0.00E+00">
                  <c:v>-1.6092999999999999E-3</c:v>
                </c:pt>
                <c:pt idx="31001" formatCode="0.00E+00">
                  <c:v>-7.7563199999999995E-4</c:v>
                </c:pt>
                <c:pt idx="31002" formatCode="0.00E+00">
                  <c:v>5.9884599999999999E-5</c:v>
                </c:pt>
                <c:pt idx="31003" formatCode="0.00E+00">
                  <c:v>8.9626400000000002E-4</c:v>
                </c:pt>
                <c:pt idx="31004" formatCode="0.00E+00">
                  <c:v>1.7324899999999999E-3</c:v>
                </c:pt>
                <c:pt idx="31005" formatCode="0.00E+00">
                  <c:v>2.56756E-3</c:v>
                </c:pt>
                <c:pt idx="31006" formatCode="0.00E+00">
                  <c:v>3.4004700000000001E-3</c:v>
                </c:pt>
                <c:pt idx="31007" formatCode="0.00E+00">
                  <c:v>4.2302599999999996E-3</c:v>
                </c:pt>
                <c:pt idx="31008" formatCode="0.00E+00">
                  <c:v>5.0559100000000003E-3</c:v>
                </c:pt>
                <c:pt idx="31009" formatCode="0.00E+00">
                  <c:v>5.8764000000000004E-3</c:v>
                </c:pt>
                <c:pt idx="31010" formatCode="0.00E+00">
                  <c:v>6.6907199999999998E-3</c:v>
                </c:pt>
                <c:pt idx="31011" formatCode="0.00E+00">
                  <c:v>7.4978700000000002E-3</c:v>
                </c:pt>
                <c:pt idx="31012" formatCode="0.00E+00">
                  <c:v>8.2968899999999995E-3</c:v>
                </c:pt>
                <c:pt idx="31013" formatCode="0.00E+00">
                  <c:v>9.0868500000000005E-3</c:v>
                </c:pt>
                <c:pt idx="31014" formatCode="0.00E+00">
                  <c:v>9.86683E-3</c:v>
                </c:pt>
                <c:pt idx="31015">
                  <c:v>1.06359E-2</c:v>
                </c:pt>
                <c:pt idx="31016">
                  <c:v>1.1393199999999999E-2</c:v>
                </c:pt>
                <c:pt idx="31017">
                  <c:v>1.21379E-2</c:v>
                </c:pt>
                <c:pt idx="31018">
                  <c:v>1.28691E-2</c:v>
                </c:pt>
                <c:pt idx="31019">
                  <c:v>1.35858E-2</c:v>
                </c:pt>
                <c:pt idx="31020">
                  <c:v>1.42872E-2</c:v>
                </c:pt>
                <c:pt idx="31021">
                  <c:v>1.4972600000000001E-2</c:v>
                </c:pt>
                <c:pt idx="31022">
                  <c:v>1.5640999999999999E-2</c:v>
                </c:pt>
                <c:pt idx="31023">
                  <c:v>1.6291699999999999E-2</c:v>
                </c:pt>
                <c:pt idx="31024">
                  <c:v>1.6924000000000002E-2</c:v>
                </c:pt>
                <c:pt idx="31025">
                  <c:v>1.7537199999999999E-2</c:v>
                </c:pt>
                <c:pt idx="31026">
                  <c:v>1.81306E-2</c:v>
                </c:pt>
                <c:pt idx="31027">
                  <c:v>1.8703500000000001E-2</c:v>
                </c:pt>
                <c:pt idx="31028">
                  <c:v>1.9255399999999999E-2</c:v>
                </c:pt>
                <c:pt idx="31029">
                  <c:v>1.9785500000000001E-2</c:v>
                </c:pt>
                <c:pt idx="31030">
                  <c:v>2.02933E-2</c:v>
                </c:pt>
                <c:pt idx="31031">
                  <c:v>2.07782E-2</c:v>
                </c:pt>
                <c:pt idx="31032">
                  <c:v>2.12398E-2</c:v>
                </c:pt>
                <c:pt idx="31033">
                  <c:v>2.1677600000000002E-2</c:v>
                </c:pt>
                <c:pt idx="31034">
                  <c:v>2.2091199999999998E-2</c:v>
                </c:pt>
                <c:pt idx="31035">
                  <c:v>2.248E-2</c:v>
                </c:pt>
                <c:pt idx="31036">
                  <c:v>2.2843800000000001E-2</c:v>
                </c:pt>
                <c:pt idx="31037">
                  <c:v>2.3182100000000001E-2</c:v>
                </c:pt>
                <c:pt idx="31038">
                  <c:v>2.34947E-2</c:v>
                </c:pt>
                <c:pt idx="31039">
                  <c:v>2.3781299999999998E-2</c:v>
                </c:pt>
                <c:pt idx="31040">
                  <c:v>2.4041699999999999E-2</c:v>
                </c:pt>
                <c:pt idx="31041">
                  <c:v>2.4275600000000001E-2</c:v>
                </c:pt>
                <c:pt idx="31042">
                  <c:v>2.4483000000000001E-2</c:v>
                </c:pt>
                <c:pt idx="31043">
                  <c:v>2.46637E-2</c:v>
                </c:pt>
                <c:pt idx="31044">
                  <c:v>2.4817499999999999E-2</c:v>
                </c:pt>
                <c:pt idx="31045">
                  <c:v>2.4944500000000001E-2</c:v>
                </c:pt>
                <c:pt idx="31046">
                  <c:v>2.50447E-2</c:v>
                </c:pt>
                <c:pt idx="31047">
                  <c:v>2.5118000000000001E-2</c:v>
                </c:pt>
                <c:pt idx="31048">
                  <c:v>2.5164599999999999E-2</c:v>
                </c:pt>
                <c:pt idx="31049">
                  <c:v>2.5184499999999999E-2</c:v>
                </c:pt>
                <c:pt idx="31050">
                  <c:v>2.51779E-2</c:v>
                </c:pt>
                <c:pt idx="31051">
                  <c:v>2.5144799999999998E-2</c:v>
                </c:pt>
                <c:pt idx="31052">
                  <c:v>2.50855E-2</c:v>
                </c:pt>
                <c:pt idx="31053">
                  <c:v>2.5000000000000001E-2</c:v>
                </c:pt>
                <c:pt idx="31054">
                  <c:v>2.4888899999999999E-2</c:v>
                </c:pt>
                <c:pt idx="31055">
                  <c:v>2.4752300000000001E-2</c:v>
                </c:pt>
                <c:pt idx="31056">
                  <c:v>2.4590500000000001E-2</c:v>
                </c:pt>
                <c:pt idx="31057">
                  <c:v>2.4403999999999999E-2</c:v>
                </c:pt>
                <c:pt idx="31058">
                  <c:v>2.4193099999999999E-2</c:v>
                </c:pt>
                <c:pt idx="31059">
                  <c:v>2.39581E-2</c:v>
                </c:pt>
                <c:pt idx="31060">
                  <c:v>2.3699499999999998E-2</c:v>
                </c:pt>
                <c:pt idx="31061">
                  <c:v>2.34177E-2</c:v>
                </c:pt>
                <c:pt idx="31062">
                  <c:v>2.31132E-2</c:v>
                </c:pt>
                <c:pt idx="31063">
                  <c:v>2.2786600000000001E-2</c:v>
                </c:pt>
                <c:pt idx="31064">
                  <c:v>2.2438400000000001E-2</c:v>
                </c:pt>
                <c:pt idx="31065">
                  <c:v>2.20693E-2</c:v>
                </c:pt>
                <c:pt idx="31066">
                  <c:v>2.1679799999999999E-2</c:v>
                </c:pt>
                <c:pt idx="31067">
                  <c:v>2.1270600000000001E-2</c:v>
                </c:pt>
                <c:pt idx="31068">
                  <c:v>2.0842300000000001E-2</c:v>
                </c:pt>
                <c:pt idx="31069">
                  <c:v>2.0395699999999999E-2</c:v>
                </c:pt>
                <c:pt idx="31070">
                  <c:v>1.9931500000000001E-2</c:v>
                </c:pt>
                <c:pt idx="31071">
                  <c:v>1.9450200000000001E-2</c:v>
                </c:pt>
                <c:pt idx="31072">
                  <c:v>1.8952699999999999E-2</c:v>
                </c:pt>
                <c:pt idx="31073">
                  <c:v>1.84396E-2</c:v>
                </c:pt>
                <c:pt idx="31074">
                  <c:v>1.7911699999999999E-2</c:v>
                </c:pt>
                <c:pt idx="31075">
                  <c:v>1.7369800000000001E-2</c:v>
                </c:pt>
                <c:pt idx="31076">
                  <c:v>1.6814699999999998E-2</c:v>
                </c:pt>
                <c:pt idx="31077">
                  <c:v>1.62472E-2</c:v>
                </c:pt>
                <c:pt idx="31078">
                  <c:v>1.56682E-2</c:v>
                </c:pt>
                <c:pt idx="31079">
                  <c:v>1.50784E-2</c:v>
                </c:pt>
                <c:pt idx="31080">
                  <c:v>1.44785E-2</c:v>
                </c:pt>
                <c:pt idx="31081">
                  <c:v>1.38695E-2</c:v>
                </c:pt>
                <c:pt idx="31082">
                  <c:v>1.32522E-2</c:v>
                </c:pt>
                <c:pt idx="31083">
                  <c:v>1.26274E-2</c:v>
                </c:pt>
                <c:pt idx="31084">
                  <c:v>1.19959E-2</c:v>
                </c:pt>
                <c:pt idx="31085">
                  <c:v>1.1358399999999999E-2</c:v>
                </c:pt>
                <c:pt idx="31086">
                  <c:v>1.0715799999999999E-2</c:v>
                </c:pt>
                <c:pt idx="31087">
                  <c:v>1.0069099999999999E-2</c:v>
                </c:pt>
                <c:pt idx="31088" formatCode="0.00E+00">
                  <c:v>9.4191399999999995E-3</c:v>
                </c:pt>
                <c:pt idx="31089" formatCode="0.00E+00">
                  <c:v>8.7667100000000005E-3</c:v>
                </c:pt>
                <c:pt idx="31090" formatCode="0.00E+00">
                  <c:v>8.1126800000000006E-3</c:v>
                </c:pt>
                <c:pt idx="31091" formatCode="0.00E+00">
                  <c:v>7.4578800000000001E-3</c:v>
                </c:pt>
                <c:pt idx="31092" formatCode="0.00E+00">
                  <c:v>6.8031400000000001E-3</c:v>
                </c:pt>
                <c:pt idx="31093" formatCode="0.00E+00">
                  <c:v>6.1492500000000002E-3</c:v>
                </c:pt>
                <c:pt idx="31094" formatCode="0.00E+00">
                  <c:v>5.4970100000000001E-3</c:v>
                </c:pt>
                <c:pt idx="31095" formatCode="0.00E+00">
                  <c:v>4.8471699999999996E-3</c:v>
                </c:pt>
                <c:pt idx="31096" formatCode="0.00E+00">
                  <c:v>4.20054E-3</c:v>
                </c:pt>
                <c:pt idx="31097" formatCode="0.00E+00">
                  <c:v>3.5579100000000001E-3</c:v>
                </c:pt>
                <c:pt idx="31098" formatCode="0.00E+00">
                  <c:v>2.9200599999999999E-3</c:v>
                </c:pt>
                <c:pt idx="31099" formatCode="0.00E+00">
                  <c:v>2.2877599999999998E-3</c:v>
                </c:pt>
                <c:pt idx="31100" formatCode="0.00E+00">
                  <c:v>1.66168E-3</c:v>
                </c:pt>
                <c:pt idx="31101" formatCode="0.00E+00">
                  <c:v>1.0424500000000001E-3</c:v>
                </c:pt>
                <c:pt idx="31102" formatCode="0.00E+00">
                  <c:v>4.3067300000000002E-4</c:v>
                </c:pt>
                <c:pt idx="31103" formatCode="0.00E+00">
                  <c:v>-1.7297600000000001E-4</c:v>
                </c:pt>
                <c:pt idx="31104" formatCode="0.00E+00">
                  <c:v>-7.6777499999999995E-4</c:v>
                </c:pt>
                <c:pt idx="31105" formatCode="0.00E+00">
                  <c:v>-1.353E-3</c:v>
                </c:pt>
                <c:pt idx="31106" formatCode="0.00E+00">
                  <c:v>-1.9279799999999999E-3</c:v>
                </c:pt>
                <c:pt idx="31107" formatCode="0.00E+00">
                  <c:v>-2.4920699999999999E-3</c:v>
                </c:pt>
                <c:pt idx="31108" formatCode="0.00E+00">
                  <c:v>-3.0447199999999999E-3</c:v>
                </c:pt>
                <c:pt idx="31109" formatCode="0.00E+00">
                  <c:v>-3.5855000000000001E-3</c:v>
                </c:pt>
                <c:pt idx="31110" formatCode="0.00E+00">
                  <c:v>-4.1140100000000004E-3</c:v>
                </c:pt>
                <c:pt idx="31111" formatCode="0.00E+00">
                  <c:v>-4.6298900000000002E-3</c:v>
                </c:pt>
                <c:pt idx="31112" formatCode="0.00E+00">
                  <c:v>-5.13277E-3</c:v>
                </c:pt>
                <c:pt idx="31113" formatCode="0.00E+00">
                  <c:v>-5.6222700000000004E-3</c:v>
                </c:pt>
                <c:pt idx="31114" formatCode="0.00E+00">
                  <c:v>-6.0980100000000001E-3</c:v>
                </c:pt>
                <c:pt idx="31115" formatCode="0.00E+00">
                  <c:v>-6.5596500000000002E-3</c:v>
                </c:pt>
                <c:pt idx="31116" formatCode="0.00E+00">
                  <c:v>-7.0068800000000001E-3</c:v>
                </c:pt>
                <c:pt idx="31117" formatCode="0.00E+00">
                  <c:v>-7.4394099999999996E-3</c:v>
                </c:pt>
                <c:pt idx="31118" formatCode="0.00E+00">
                  <c:v>-7.8569099999999999E-3</c:v>
                </c:pt>
                <c:pt idx="31119" formatCode="0.00E+00">
                  <c:v>-8.2591499999999998E-3</c:v>
                </c:pt>
                <c:pt idx="31120" formatCode="0.00E+00">
                  <c:v>-8.64586E-3</c:v>
                </c:pt>
                <c:pt idx="31121" formatCode="0.00E+00">
                  <c:v>-9.0168100000000001E-3</c:v>
                </c:pt>
                <c:pt idx="31122" formatCode="0.00E+00">
                  <c:v>-9.3718099999999995E-3</c:v>
                </c:pt>
                <c:pt idx="31123" formatCode="0.00E+00">
                  <c:v>-9.7107600000000006E-3</c:v>
                </c:pt>
                <c:pt idx="31124">
                  <c:v>-1.00336E-2</c:v>
                </c:pt>
                <c:pt idx="31125">
                  <c:v>-1.03401E-2</c:v>
                </c:pt>
                <c:pt idx="31126">
                  <c:v>-1.06306E-2</c:v>
                </c:pt>
                <c:pt idx="31127">
                  <c:v>-1.09049E-2</c:v>
                </c:pt>
                <c:pt idx="31128">
                  <c:v>-1.11631E-2</c:v>
                </c:pt>
                <c:pt idx="31129">
                  <c:v>-1.1404900000000001E-2</c:v>
                </c:pt>
                <c:pt idx="31130">
                  <c:v>-1.16305E-2</c:v>
                </c:pt>
                <c:pt idx="31131">
                  <c:v>-1.1840099999999999E-2</c:v>
                </c:pt>
                <c:pt idx="31132">
                  <c:v>-1.20336E-2</c:v>
                </c:pt>
                <c:pt idx="31133">
                  <c:v>-1.22112E-2</c:v>
                </c:pt>
                <c:pt idx="31134">
                  <c:v>-1.23731E-2</c:v>
                </c:pt>
                <c:pt idx="31135">
                  <c:v>-1.2519300000000001E-2</c:v>
                </c:pt>
                <c:pt idx="31136">
                  <c:v>-1.26499E-2</c:v>
                </c:pt>
                <c:pt idx="31137">
                  <c:v>-1.2765200000000001E-2</c:v>
                </c:pt>
                <c:pt idx="31138">
                  <c:v>-1.28653E-2</c:v>
                </c:pt>
                <c:pt idx="31139">
                  <c:v>-1.2950700000000001E-2</c:v>
                </c:pt>
                <c:pt idx="31140">
                  <c:v>-1.30215E-2</c:v>
                </c:pt>
                <c:pt idx="31141">
                  <c:v>-1.3077999999999999E-2</c:v>
                </c:pt>
                <c:pt idx="31142">
                  <c:v>-1.31206E-2</c:v>
                </c:pt>
                <c:pt idx="31143">
                  <c:v>-1.31494E-2</c:v>
                </c:pt>
                <c:pt idx="31144">
                  <c:v>-1.31649E-2</c:v>
                </c:pt>
                <c:pt idx="31145">
                  <c:v>-1.31673E-2</c:v>
                </c:pt>
                <c:pt idx="31146">
                  <c:v>-1.3157E-2</c:v>
                </c:pt>
                <c:pt idx="31147">
                  <c:v>-1.3134399999999999E-2</c:v>
                </c:pt>
                <c:pt idx="31148">
                  <c:v>-1.30998E-2</c:v>
                </c:pt>
                <c:pt idx="31149">
                  <c:v>-1.30537E-2</c:v>
                </c:pt>
                <c:pt idx="31150">
                  <c:v>-1.2996300000000001E-2</c:v>
                </c:pt>
                <c:pt idx="31151">
                  <c:v>-1.2928200000000001E-2</c:v>
                </c:pt>
                <c:pt idx="31152">
                  <c:v>-1.285E-2</c:v>
                </c:pt>
                <c:pt idx="31153">
                  <c:v>-1.27624E-2</c:v>
                </c:pt>
                <c:pt idx="31154">
                  <c:v>-1.26661E-2</c:v>
                </c:pt>
                <c:pt idx="31155">
                  <c:v>-1.25611E-2</c:v>
                </c:pt>
                <c:pt idx="31156">
                  <c:v>-1.2447400000000001E-2</c:v>
                </c:pt>
                <c:pt idx="31157">
                  <c:v>-1.23251E-2</c:v>
                </c:pt>
                <c:pt idx="31158">
                  <c:v>-1.2194699999999999E-2</c:v>
                </c:pt>
                <c:pt idx="31159">
                  <c:v>-1.20565E-2</c:v>
                </c:pt>
                <c:pt idx="31160">
                  <c:v>-1.1911100000000001E-2</c:v>
                </c:pt>
                <c:pt idx="31161">
                  <c:v>-1.1758899999999999E-2</c:v>
                </c:pt>
                <c:pt idx="31162">
                  <c:v>-1.16004E-2</c:v>
                </c:pt>
                <c:pt idx="31163">
                  <c:v>-1.1436200000000001E-2</c:v>
                </c:pt>
                <c:pt idx="31164">
                  <c:v>-1.12666E-2</c:v>
                </c:pt>
                <c:pt idx="31165">
                  <c:v>-1.10922E-2</c:v>
                </c:pt>
                <c:pt idx="31166">
                  <c:v>-1.09134E-2</c:v>
                </c:pt>
                <c:pt idx="31167">
                  <c:v>-1.07309E-2</c:v>
                </c:pt>
                <c:pt idx="31168">
                  <c:v>-1.0545199999999999E-2</c:v>
                </c:pt>
                <c:pt idx="31169">
                  <c:v>-1.03567E-2</c:v>
                </c:pt>
                <c:pt idx="31170">
                  <c:v>-1.01659E-2</c:v>
                </c:pt>
                <c:pt idx="31171" formatCode="0.00E+00">
                  <c:v>-9.9730700000000005E-3</c:v>
                </c:pt>
                <c:pt idx="31172" formatCode="0.00E+00">
                  <c:v>-9.7785400000000005E-3</c:v>
                </c:pt>
                <c:pt idx="31173" formatCode="0.00E+00">
                  <c:v>-9.5826599999999998E-3</c:v>
                </c:pt>
                <c:pt idx="31174" formatCode="0.00E+00">
                  <c:v>-9.3856100000000008E-3</c:v>
                </c:pt>
                <c:pt idx="31175" formatCode="0.00E+00">
                  <c:v>-9.1875800000000007E-3</c:v>
                </c:pt>
                <c:pt idx="31176" formatCode="0.00E+00">
                  <c:v>-8.9890100000000004E-3</c:v>
                </c:pt>
                <c:pt idx="31177" formatCode="0.00E+00">
                  <c:v>-8.7905599999999993E-3</c:v>
                </c:pt>
                <c:pt idx="31178" formatCode="0.00E+00">
                  <c:v>-8.5928199999999993E-3</c:v>
                </c:pt>
                <c:pt idx="31179" formatCode="0.00E+00">
                  <c:v>-8.3962499999999992E-3</c:v>
                </c:pt>
                <c:pt idx="31180" formatCode="0.00E+00">
                  <c:v>-8.2011700000000007E-3</c:v>
                </c:pt>
                <c:pt idx="31181" formatCode="0.00E+00">
                  <c:v>-8.0078300000000005E-3</c:v>
                </c:pt>
                <c:pt idx="31182" formatCode="0.00E+00">
                  <c:v>-7.8163599999999996E-3</c:v>
                </c:pt>
                <c:pt idx="31183" formatCode="0.00E+00">
                  <c:v>-7.6266700000000003E-3</c:v>
                </c:pt>
                <c:pt idx="31184" formatCode="0.00E+00">
                  <c:v>-7.43862E-3</c:v>
                </c:pt>
                <c:pt idx="31185" formatCode="0.00E+00">
                  <c:v>-7.25226E-3</c:v>
                </c:pt>
                <c:pt idx="31186" formatCode="0.00E+00">
                  <c:v>-7.0679499999999999E-3</c:v>
                </c:pt>
                <c:pt idx="31187" formatCode="0.00E+00">
                  <c:v>-6.8862899999999998E-3</c:v>
                </c:pt>
                <c:pt idx="31188" formatCode="0.00E+00">
                  <c:v>-6.7076699999999998E-3</c:v>
                </c:pt>
                <c:pt idx="31189" formatCode="0.00E+00">
                  <c:v>-6.5320999999999999E-3</c:v>
                </c:pt>
                <c:pt idx="31190" formatCode="0.00E+00">
                  <c:v>-6.3595400000000003E-3</c:v>
                </c:pt>
                <c:pt idx="31191" formatCode="0.00E+00">
                  <c:v>-6.1901899999999999E-3</c:v>
                </c:pt>
                <c:pt idx="31192" formatCode="0.00E+00">
                  <c:v>-6.0244499999999998E-3</c:v>
                </c:pt>
                <c:pt idx="31193" formatCode="0.00E+00">
                  <c:v>-5.8625700000000001E-3</c:v>
                </c:pt>
                <c:pt idx="31194" formatCode="0.00E+00">
                  <c:v>-5.7044399999999999E-3</c:v>
                </c:pt>
                <c:pt idx="31195" formatCode="0.00E+00">
                  <c:v>-5.54989E-3</c:v>
                </c:pt>
                <c:pt idx="31196" formatCode="0.00E+00">
                  <c:v>-5.39888E-3</c:v>
                </c:pt>
                <c:pt idx="31197" formatCode="0.00E+00">
                  <c:v>-5.2512699999999997E-3</c:v>
                </c:pt>
                <c:pt idx="31198" formatCode="0.00E+00">
                  <c:v>-5.1068099999999998E-3</c:v>
                </c:pt>
                <c:pt idx="31199" formatCode="0.00E+00">
                  <c:v>-4.9652699999999999E-3</c:v>
                </c:pt>
                <c:pt idx="31200" formatCode="0.00E+00">
                  <c:v>-4.8265299999999999E-3</c:v>
                </c:pt>
                <c:pt idx="31201" formatCode="0.00E+00">
                  <c:v>-4.6906999999999999E-3</c:v>
                </c:pt>
                <c:pt idx="31202" formatCode="0.00E+00">
                  <c:v>-4.5580200000000003E-3</c:v>
                </c:pt>
                <c:pt idx="31203" formatCode="0.00E+00">
                  <c:v>-4.4286200000000003E-3</c:v>
                </c:pt>
                <c:pt idx="31204" formatCode="0.00E+00">
                  <c:v>-4.3023599999999999E-3</c:v>
                </c:pt>
                <c:pt idx="31205" formatCode="0.00E+00">
                  <c:v>-4.1789000000000001E-3</c:v>
                </c:pt>
                <c:pt idx="31206" formatCode="0.00E+00">
                  <c:v>-4.0579099999999996E-3</c:v>
                </c:pt>
                <c:pt idx="31207" formatCode="0.00E+00">
                  <c:v>-3.9391799999999996E-3</c:v>
                </c:pt>
                <c:pt idx="31208" formatCode="0.00E+00">
                  <c:v>-3.8226200000000001E-3</c:v>
                </c:pt>
                <c:pt idx="31209" formatCode="0.00E+00">
                  <c:v>-3.7081700000000002E-3</c:v>
                </c:pt>
                <c:pt idx="31210" formatCode="0.00E+00">
                  <c:v>-3.5956299999999998E-3</c:v>
                </c:pt>
                <c:pt idx="31211" formatCode="0.00E+00">
                  <c:v>-3.4846899999999999E-3</c:v>
                </c:pt>
                <c:pt idx="31212" formatCode="0.00E+00">
                  <c:v>-3.3752600000000002E-3</c:v>
                </c:pt>
                <c:pt idx="31213" formatCode="0.00E+00">
                  <c:v>-3.2672600000000001E-3</c:v>
                </c:pt>
                <c:pt idx="31214" formatCode="0.00E+00">
                  <c:v>-3.1606799999999999E-3</c:v>
                </c:pt>
                <c:pt idx="31215" formatCode="0.00E+00">
                  <c:v>-3.05588E-3</c:v>
                </c:pt>
                <c:pt idx="31216" formatCode="0.00E+00">
                  <c:v>-2.9534600000000002E-3</c:v>
                </c:pt>
                <c:pt idx="31217" formatCode="0.00E+00">
                  <c:v>-2.8532499999999999E-3</c:v>
                </c:pt>
                <c:pt idx="31218" formatCode="0.00E+00">
                  <c:v>-2.7541499999999999E-3</c:v>
                </c:pt>
                <c:pt idx="31219" formatCode="0.00E+00">
                  <c:v>-2.6551999999999999E-3</c:v>
                </c:pt>
                <c:pt idx="31220" formatCode="0.00E+00">
                  <c:v>-2.5561799999999999E-3</c:v>
                </c:pt>
                <c:pt idx="31221" formatCode="0.00E+00">
                  <c:v>-2.45715E-3</c:v>
                </c:pt>
                <c:pt idx="31222" formatCode="0.00E+00">
                  <c:v>-2.3578000000000002E-3</c:v>
                </c:pt>
                <c:pt idx="31223" formatCode="0.00E+00">
                  <c:v>-2.25742E-3</c:v>
                </c:pt>
                <c:pt idx="31224" formatCode="0.00E+00">
                  <c:v>-2.1554199999999999E-3</c:v>
                </c:pt>
                <c:pt idx="31225" formatCode="0.00E+00">
                  <c:v>-2.0516000000000002E-3</c:v>
                </c:pt>
                <c:pt idx="31226" formatCode="0.00E+00">
                  <c:v>-1.9459200000000001E-3</c:v>
                </c:pt>
                <c:pt idx="31227" formatCode="0.00E+00">
                  <c:v>-1.8382699999999999E-3</c:v>
                </c:pt>
                <c:pt idx="31228" formatCode="0.00E+00">
                  <c:v>-1.7284900000000001E-3</c:v>
                </c:pt>
                <c:pt idx="31229" formatCode="0.00E+00">
                  <c:v>-1.61644E-3</c:v>
                </c:pt>
                <c:pt idx="31230" formatCode="0.00E+00">
                  <c:v>-1.5021100000000001E-3</c:v>
                </c:pt>
                <c:pt idx="31231" formatCode="0.00E+00">
                  <c:v>-1.3854200000000001E-3</c:v>
                </c:pt>
                <c:pt idx="31232" formatCode="0.00E+00">
                  <c:v>-1.26599E-3</c:v>
                </c:pt>
                <c:pt idx="31233" formatCode="0.00E+00">
                  <c:v>-1.14328E-3</c:v>
                </c:pt>
                <c:pt idx="31234" formatCode="0.00E+00">
                  <c:v>-1.0170999999999999E-3</c:v>
                </c:pt>
                <c:pt idx="31235" formatCode="0.00E+00">
                  <c:v>-8.8745499999999999E-4</c:v>
                </c:pt>
                <c:pt idx="31236" formatCode="0.00E+00">
                  <c:v>-7.5405999999999997E-4</c:v>
                </c:pt>
                <c:pt idx="31237" formatCode="0.00E+00">
                  <c:v>-6.1621699999999996E-4</c:v>
                </c:pt>
                <c:pt idx="31238" formatCode="0.00E+00">
                  <c:v>-4.7335999999999998E-4</c:v>
                </c:pt>
                <c:pt idx="31239" formatCode="0.00E+00">
                  <c:v>-3.25552E-4</c:v>
                </c:pt>
                <c:pt idx="31240" formatCode="0.00E+00">
                  <c:v>-1.7324699999999999E-4</c:v>
                </c:pt>
                <c:pt idx="31241" formatCode="0.00E+00">
                  <c:v>-1.67697E-5</c:v>
                </c:pt>
                <c:pt idx="31242" formatCode="0.00E+00">
                  <c:v>1.4386499999999999E-4</c:v>
                </c:pt>
                <c:pt idx="31243" formatCode="0.00E+00">
                  <c:v>3.0875800000000001E-4</c:v>
                </c:pt>
                <c:pt idx="31244" formatCode="0.00E+00">
                  <c:v>4.7783899999999998E-4</c:v>
                </c:pt>
                <c:pt idx="31245" formatCode="0.00E+00">
                  <c:v>6.5099500000000002E-4</c:v>
                </c:pt>
                <c:pt idx="31246" formatCode="0.00E+00">
                  <c:v>8.2852000000000002E-4</c:v>
                </c:pt>
                <c:pt idx="31247" formatCode="0.00E+00">
                  <c:v>1.0111E-3</c:v>
                </c:pt>
                <c:pt idx="31248" formatCode="0.00E+00">
                  <c:v>1.1992299999999999E-3</c:v>
                </c:pt>
                <c:pt idx="31249" formatCode="0.00E+00">
                  <c:v>1.3927500000000001E-3</c:v>
                </c:pt>
                <c:pt idx="31250" formatCode="0.00E+00">
                  <c:v>1.59132E-3</c:v>
                </c:pt>
                <c:pt idx="31251" formatCode="0.00E+00">
                  <c:v>1.7952000000000001E-3</c:v>
                </c:pt>
                <c:pt idx="31252" formatCode="0.00E+00">
                  <c:v>2.0048800000000001E-3</c:v>
                </c:pt>
                <c:pt idx="31253" formatCode="0.00E+00">
                  <c:v>2.2200499999999999E-3</c:v>
                </c:pt>
                <c:pt idx="31254" formatCode="0.00E+00">
                  <c:v>2.4397500000000001E-3</c:v>
                </c:pt>
                <c:pt idx="31255" formatCode="0.00E+00">
                  <c:v>2.6635000000000001E-3</c:v>
                </c:pt>
                <c:pt idx="31256" formatCode="0.00E+00">
                  <c:v>2.8917600000000002E-3</c:v>
                </c:pt>
                <c:pt idx="31257" formatCode="0.00E+00">
                  <c:v>3.1250900000000001E-3</c:v>
                </c:pt>
                <c:pt idx="31258" formatCode="0.00E+00">
                  <c:v>3.3635599999999998E-3</c:v>
                </c:pt>
                <c:pt idx="31259" formatCode="0.00E+00">
                  <c:v>3.6069100000000001E-3</c:v>
                </c:pt>
                <c:pt idx="31260" formatCode="0.00E+00">
                  <c:v>3.8548900000000001E-3</c:v>
                </c:pt>
                <c:pt idx="31261" formatCode="0.00E+00">
                  <c:v>4.10722E-3</c:v>
                </c:pt>
                <c:pt idx="31262" formatCode="0.00E+00">
                  <c:v>4.3638499999999998E-3</c:v>
                </c:pt>
                <c:pt idx="31263" formatCode="0.00E+00">
                  <c:v>4.62482E-3</c:v>
                </c:pt>
                <c:pt idx="31264" formatCode="0.00E+00">
                  <c:v>4.8897400000000001E-3</c:v>
                </c:pt>
                <c:pt idx="31265" formatCode="0.00E+00">
                  <c:v>5.15789E-3</c:v>
                </c:pt>
                <c:pt idx="31266" formatCode="0.00E+00">
                  <c:v>5.4288399999999999E-3</c:v>
                </c:pt>
                <c:pt idx="31267" formatCode="0.00E+00">
                  <c:v>5.7027099999999997E-3</c:v>
                </c:pt>
                <c:pt idx="31268" formatCode="0.00E+00">
                  <c:v>5.97972E-3</c:v>
                </c:pt>
                <c:pt idx="31269" formatCode="0.00E+00">
                  <c:v>6.2596199999999996E-3</c:v>
                </c:pt>
                <c:pt idx="31270" formatCode="0.00E+00">
                  <c:v>6.5416600000000004E-3</c:v>
                </c:pt>
                <c:pt idx="31271" formatCode="0.00E+00">
                  <c:v>6.8248700000000002E-3</c:v>
                </c:pt>
                <c:pt idx="31272" formatCode="0.00E+00">
                  <c:v>7.10869E-3</c:v>
                </c:pt>
                <c:pt idx="31273" formatCode="0.00E+00">
                  <c:v>7.3929699999999996E-3</c:v>
                </c:pt>
                <c:pt idx="31274" formatCode="0.00E+00">
                  <c:v>7.6773900000000001E-3</c:v>
                </c:pt>
                <c:pt idx="31275" formatCode="0.00E+00">
                  <c:v>7.9611899999999999E-3</c:v>
                </c:pt>
                <c:pt idx="31276" formatCode="0.00E+00">
                  <c:v>8.2436899999999997E-3</c:v>
                </c:pt>
                <c:pt idx="31277" formatCode="0.00E+00">
                  <c:v>8.5242900000000003E-3</c:v>
                </c:pt>
                <c:pt idx="31278" formatCode="0.00E+00">
                  <c:v>8.8022499999999993E-3</c:v>
                </c:pt>
                <c:pt idx="31279" formatCode="0.00E+00">
                  <c:v>9.0770099999999999E-3</c:v>
                </c:pt>
                <c:pt idx="31280" formatCode="0.00E+00">
                  <c:v>9.3485800000000004E-3</c:v>
                </c:pt>
                <c:pt idx="31281" formatCode="0.00E+00">
                  <c:v>9.6170700000000001E-3</c:v>
                </c:pt>
                <c:pt idx="31282" formatCode="0.00E+00">
                  <c:v>9.8819200000000006E-3</c:v>
                </c:pt>
                <c:pt idx="31283">
                  <c:v>1.0141900000000001E-2</c:v>
                </c:pt>
                <c:pt idx="31284">
                  <c:v>1.03958E-2</c:v>
                </c:pt>
                <c:pt idx="31285">
                  <c:v>1.06432E-2</c:v>
                </c:pt>
                <c:pt idx="31286">
                  <c:v>1.0884E-2</c:v>
                </c:pt>
                <c:pt idx="31287">
                  <c:v>1.1118100000000001E-2</c:v>
                </c:pt>
                <c:pt idx="31288">
                  <c:v>1.1344999999999999E-2</c:v>
                </c:pt>
                <c:pt idx="31289">
                  <c:v>1.15639E-2</c:v>
                </c:pt>
                <c:pt idx="31290">
                  <c:v>1.1774099999999999E-2</c:v>
                </c:pt>
                <c:pt idx="31291">
                  <c:v>1.1975100000000001E-2</c:v>
                </c:pt>
                <c:pt idx="31292">
                  <c:v>1.2167000000000001E-2</c:v>
                </c:pt>
                <c:pt idx="31293">
                  <c:v>1.2349600000000001E-2</c:v>
                </c:pt>
                <c:pt idx="31294">
                  <c:v>1.2522200000000001E-2</c:v>
                </c:pt>
                <c:pt idx="31295">
                  <c:v>1.2684000000000001E-2</c:v>
                </c:pt>
                <c:pt idx="31296">
                  <c:v>1.28345E-2</c:v>
                </c:pt>
                <c:pt idx="31297">
                  <c:v>1.29731E-2</c:v>
                </c:pt>
                <c:pt idx="31298">
                  <c:v>1.3099400000000001E-2</c:v>
                </c:pt>
                <c:pt idx="31299">
                  <c:v>1.3213000000000001E-2</c:v>
                </c:pt>
                <c:pt idx="31300">
                  <c:v>1.33147E-2</c:v>
                </c:pt>
                <c:pt idx="31301">
                  <c:v>1.34047E-2</c:v>
                </c:pt>
                <c:pt idx="31302">
                  <c:v>1.34824E-2</c:v>
                </c:pt>
                <c:pt idx="31303">
                  <c:v>1.3546799999999999E-2</c:v>
                </c:pt>
                <c:pt idx="31304">
                  <c:v>1.3597100000000001E-2</c:v>
                </c:pt>
                <c:pt idx="31305">
                  <c:v>1.3632699999999999E-2</c:v>
                </c:pt>
                <c:pt idx="31306">
                  <c:v>1.3652900000000001E-2</c:v>
                </c:pt>
                <c:pt idx="31307">
                  <c:v>1.3656400000000001E-2</c:v>
                </c:pt>
                <c:pt idx="31308">
                  <c:v>1.3643000000000001E-2</c:v>
                </c:pt>
                <c:pt idx="31309">
                  <c:v>1.3612600000000001E-2</c:v>
                </c:pt>
                <c:pt idx="31310">
                  <c:v>1.3565499999999999E-2</c:v>
                </c:pt>
                <c:pt idx="31311">
                  <c:v>1.3501600000000001E-2</c:v>
                </c:pt>
                <c:pt idx="31312">
                  <c:v>1.34206E-2</c:v>
                </c:pt>
                <c:pt idx="31313">
                  <c:v>1.33223E-2</c:v>
                </c:pt>
                <c:pt idx="31314">
                  <c:v>1.3206600000000001E-2</c:v>
                </c:pt>
                <c:pt idx="31315">
                  <c:v>1.3072800000000001E-2</c:v>
                </c:pt>
                <c:pt idx="31316">
                  <c:v>1.2919699999999999E-2</c:v>
                </c:pt>
                <c:pt idx="31317">
                  <c:v>1.2746499999999999E-2</c:v>
                </c:pt>
                <c:pt idx="31318">
                  <c:v>1.25533E-2</c:v>
                </c:pt>
                <c:pt idx="31319">
                  <c:v>1.2341100000000001E-2</c:v>
                </c:pt>
                <c:pt idx="31320">
                  <c:v>1.2110299999999999E-2</c:v>
                </c:pt>
                <c:pt idx="31321">
                  <c:v>1.1861099999999999E-2</c:v>
                </c:pt>
                <c:pt idx="31322">
                  <c:v>1.15937E-2</c:v>
                </c:pt>
                <c:pt idx="31323">
                  <c:v>1.13077E-2</c:v>
                </c:pt>
                <c:pt idx="31324">
                  <c:v>1.1003300000000001E-2</c:v>
                </c:pt>
                <c:pt idx="31325">
                  <c:v>1.0680500000000001E-2</c:v>
                </c:pt>
                <c:pt idx="31326">
                  <c:v>1.03397E-2</c:v>
                </c:pt>
                <c:pt idx="31327" formatCode="0.00E+00">
                  <c:v>9.9804500000000001E-3</c:v>
                </c:pt>
                <c:pt idx="31328" formatCode="0.00E+00">
                  <c:v>9.6023700000000007E-3</c:v>
                </c:pt>
                <c:pt idx="31329" formatCode="0.00E+00">
                  <c:v>9.2053900000000008E-3</c:v>
                </c:pt>
                <c:pt idx="31330" formatCode="0.00E+00">
                  <c:v>8.7897099999999992E-3</c:v>
                </c:pt>
                <c:pt idx="31331" formatCode="0.00E+00">
                  <c:v>8.35552E-3</c:v>
                </c:pt>
                <c:pt idx="31332" formatCode="0.00E+00">
                  <c:v>7.9030799999999998E-3</c:v>
                </c:pt>
                <c:pt idx="31333" formatCode="0.00E+00">
                  <c:v>7.4327300000000002E-3</c:v>
                </c:pt>
                <c:pt idx="31334" formatCode="0.00E+00">
                  <c:v>6.9445799999999997E-3</c:v>
                </c:pt>
                <c:pt idx="31335" formatCode="0.00E+00">
                  <c:v>6.4386000000000001E-3</c:v>
                </c:pt>
                <c:pt idx="31336" formatCode="0.00E+00">
                  <c:v>5.9147999999999996E-3</c:v>
                </c:pt>
                <c:pt idx="31337" formatCode="0.00E+00">
                  <c:v>5.37332E-3</c:v>
                </c:pt>
                <c:pt idx="31338" formatCode="0.00E+00">
                  <c:v>4.8142300000000001E-3</c:v>
                </c:pt>
                <c:pt idx="31339" formatCode="0.00E+00">
                  <c:v>4.2379799999999997E-3</c:v>
                </c:pt>
                <c:pt idx="31340" formatCode="0.00E+00">
                  <c:v>3.64555E-3</c:v>
                </c:pt>
                <c:pt idx="31341" formatCode="0.00E+00">
                  <c:v>3.0379500000000002E-3</c:v>
                </c:pt>
                <c:pt idx="31342" formatCode="0.00E+00">
                  <c:v>2.41581E-3</c:v>
                </c:pt>
                <c:pt idx="31343" formatCode="0.00E+00">
                  <c:v>1.77954E-3</c:v>
                </c:pt>
                <c:pt idx="31344" formatCode="0.00E+00">
                  <c:v>1.12963E-3</c:v>
                </c:pt>
                <c:pt idx="31345" formatCode="0.00E+00">
                  <c:v>4.6653500000000002E-4</c:v>
                </c:pt>
                <c:pt idx="31346" formatCode="0.00E+00">
                  <c:v>-2.09846E-4</c:v>
                </c:pt>
                <c:pt idx="31347" formatCode="0.00E+00">
                  <c:v>-8.9962400000000002E-4</c:v>
                </c:pt>
                <c:pt idx="31348" formatCode="0.00E+00">
                  <c:v>-1.60187E-3</c:v>
                </c:pt>
                <c:pt idx="31349" formatCode="0.00E+00">
                  <c:v>-2.3150499999999999E-3</c:v>
                </c:pt>
                <c:pt idx="31350" formatCode="0.00E+00">
                  <c:v>-3.0378499999999999E-3</c:v>
                </c:pt>
                <c:pt idx="31351" formatCode="0.00E+00">
                  <c:v>-3.76933E-3</c:v>
                </c:pt>
                <c:pt idx="31352" formatCode="0.00E+00">
                  <c:v>-4.5086500000000003E-3</c:v>
                </c:pt>
                <c:pt idx="31353" formatCode="0.00E+00">
                  <c:v>-5.2546199999999998E-3</c:v>
                </c:pt>
                <c:pt idx="31354" formatCode="0.00E+00">
                  <c:v>-6.0053700000000003E-3</c:v>
                </c:pt>
                <c:pt idx="31355" formatCode="0.00E+00">
                  <c:v>-6.75948E-3</c:v>
                </c:pt>
                <c:pt idx="31356" formatCode="0.00E+00">
                  <c:v>-7.5167000000000003E-3</c:v>
                </c:pt>
                <c:pt idx="31357" formatCode="0.00E+00">
                  <c:v>-8.2772200000000001E-3</c:v>
                </c:pt>
                <c:pt idx="31358" formatCode="0.00E+00">
                  <c:v>-9.0409099999999992E-3</c:v>
                </c:pt>
                <c:pt idx="31359" formatCode="0.00E+00">
                  <c:v>-9.8071700000000005E-3</c:v>
                </c:pt>
                <c:pt idx="31360">
                  <c:v>-1.05752E-2</c:v>
                </c:pt>
                <c:pt idx="31361">
                  <c:v>-1.1344099999999999E-2</c:v>
                </c:pt>
                <c:pt idx="31362">
                  <c:v>-1.2112700000000001E-2</c:v>
                </c:pt>
                <c:pt idx="31363">
                  <c:v>-1.28795E-2</c:v>
                </c:pt>
                <c:pt idx="31364">
                  <c:v>-1.36431E-2</c:v>
                </c:pt>
                <c:pt idx="31365">
                  <c:v>-1.44028E-2</c:v>
                </c:pt>
                <c:pt idx="31366">
                  <c:v>-1.51579E-2</c:v>
                </c:pt>
                <c:pt idx="31367">
                  <c:v>-1.5907399999999999E-2</c:v>
                </c:pt>
                <c:pt idx="31368">
                  <c:v>-1.66509E-2</c:v>
                </c:pt>
                <c:pt idx="31369">
                  <c:v>-1.7388299999999999E-2</c:v>
                </c:pt>
                <c:pt idx="31370">
                  <c:v>-1.8119E-2</c:v>
                </c:pt>
                <c:pt idx="31371">
                  <c:v>-1.8841199999999999E-2</c:v>
                </c:pt>
                <c:pt idx="31372">
                  <c:v>-1.9552699999999999E-2</c:v>
                </c:pt>
                <c:pt idx="31373">
                  <c:v>-2.0251399999999999E-2</c:v>
                </c:pt>
                <c:pt idx="31374">
                  <c:v>-2.09365E-2</c:v>
                </c:pt>
                <c:pt idx="31375">
                  <c:v>-2.16072E-2</c:v>
                </c:pt>
                <c:pt idx="31376">
                  <c:v>-2.2262899999999999E-2</c:v>
                </c:pt>
                <c:pt idx="31377">
                  <c:v>-2.2902800000000001E-2</c:v>
                </c:pt>
                <c:pt idx="31378">
                  <c:v>-2.3526399999999999E-2</c:v>
                </c:pt>
                <c:pt idx="31379">
                  <c:v>-2.4133999999999999E-2</c:v>
                </c:pt>
                <c:pt idx="31380">
                  <c:v>-2.4726000000000001E-2</c:v>
                </c:pt>
                <c:pt idx="31381">
                  <c:v>-2.5301799999999999E-2</c:v>
                </c:pt>
                <c:pt idx="31382">
                  <c:v>-2.58601E-2</c:v>
                </c:pt>
                <c:pt idx="31383">
                  <c:v>-2.6399300000000001E-2</c:v>
                </c:pt>
                <c:pt idx="31384">
                  <c:v>-2.6918299999999999E-2</c:v>
                </c:pt>
                <c:pt idx="31385">
                  <c:v>-2.7415999999999999E-2</c:v>
                </c:pt>
                <c:pt idx="31386">
                  <c:v>-2.7891800000000001E-2</c:v>
                </c:pt>
                <c:pt idx="31387">
                  <c:v>-2.8345499999999999E-2</c:v>
                </c:pt>
                <c:pt idx="31388">
                  <c:v>-2.8777E-2</c:v>
                </c:pt>
                <c:pt idx="31389">
                  <c:v>-2.91861E-2</c:v>
                </c:pt>
                <c:pt idx="31390">
                  <c:v>-2.9573200000000001E-2</c:v>
                </c:pt>
                <c:pt idx="31391">
                  <c:v>-2.9938599999999999E-2</c:v>
                </c:pt>
                <c:pt idx="31392">
                  <c:v>-3.0282300000000002E-2</c:v>
                </c:pt>
                <c:pt idx="31393">
                  <c:v>-3.06039E-2</c:v>
                </c:pt>
                <c:pt idx="31394">
                  <c:v>-3.0903099999999999E-2</c:v>
                </c:pt>
                <c:pt idx="31395">
                  <c:v>-3.1179599999999998E-2</c:v>
                </c:pt>
                <c:pt idx="31396">
                  <c:v>-3.1432500000000002E-2</c:v>
                </c:pt>
                <c:pt idx="31397">
                  <c:v>-3.1661700000000001E-2</c:v>
                </c:pt>
                <c:pt idx="31398">
                  <c:v>-3.1866999999999999E-2</c:v>
                </c:pt>
                <c:pt idx="31399">
                  <c:v>-3.2048100000000003E-2</c:v>
                </c:pt>
                <c:pt idx="31400">
                  <c:v>-3.2204400000000001E-2</c:v>
                </c:pt>
                <c:pt idx="31401">
                  <c:v>-3.23354E-2</c:v>
                </c:pt>
                <c:pt idx="31402">
                  <c:v>-3.2440799999999999E-2</c:v>
                </c:pt>
                <c:pt idx="31403">
                  <c:v>-3.2520399999999998E-2</c:v>
                </c:pt>
                <c:pt idx="31404">
                  <c:v>-3.2573999999999999E-2</c:v>
                </c:pt>
                <c:pt idx="31405">
                  <c:v>-3.2601699999999997E-2</c:v>
                </c:pt>
                <c:pt idx="31406">
                  <c:v>-3.2603800000000002E-2</c:v>
                </c:pt>
                <c:pt idx="31407">
                  <c:v>-3.25803E-2</c:v>
                </c:pt>
                <c:pt idx="31408">
                  <c:v>-3.2530900000000001E-2</c:v>
                </c:pt>
                <c:pt idx="31409">
                  <c:v>-3.2455999999999999E-2</c:v>
                </c:pt>
                <c:pt idx="31410">
                  <c:v>-3.2356599999999999E-2</c:v>
                </c:pt>
                <c:pt idx="31411">
                  <c:v>-3.22326E-2</c:v>
                </c:pt>
                <c:pt idx="31412">
                  <c:v>-3.2084099999999997E-2</c:v>
                </c:pt>
                <c:pt idx="31413">
                  <c:v>-3.1911000000000002E-2</c:v>
                </c:pt>
                <c:pt idx="31414">
                  <c:v>-3.1713499999999999E-2</c:v>
                </c:pt>
                <c:pt idx="31415">
                  <c:v>-3.1491499999999999E-2</c:v>
                </c:pt>
                <c:pt idx="31416">
                  <c:v>-3.12442E-2</c:v>
                </c:pt>
                <c:pt idx="31417">
                  <c:v>-3.0971200000000001E-2</c:v>
                </c:pt>
                <c:pt idx="31418">
                  <c:v>-3.0672700000000001E-2</c:v>
                </c:pt>
                <c:pt idx="31419">
                  <c:v>-3.0349999999999999E-2</c:v>
                </c:pt>
                <c:pt idx="31420">
                  <c:v>-3.0004400000000001E-2</c:v>
                </c:pt>
                <c:pt idx="31421">
                  <c:v>-2.9637400000000001E-2</c:v>
                </c:pt>
                <c:pt idx="31422">
                  <c:v>-2.9249299999999999E-2</c:v>
                </c:pt>
                <c:pt idx="31423">
                  <c:v>-2.88396E-2</c:v>
                </c:pt>
                <c:pt idx="31424">
                  <c:v>-2.84084E-2</c:v>
                </c:pt>
                <c:pt idx="31425">
                  <c:v>-2.7956399999999999E-2</c:v>
                </c:pt>
                <c:pt idx="31426">
                  <c:v>-2.74849E-2</c:v>
                </c:pt>
                <c:pt idx="31427">
                  <c:v>-2.69947E-2</c:v>
                </c:pt>
                <c:pt idx="31428">
                  <c:v>-2.6486300000000001E-2</c:v>
                </c:pt>
                <c:pt idx="31429">
                  <c:v>-2.5960199999999999E-2</c:v>
                </c:pt>
                <c:pt idx="31430">
                  <c:v>-2.5417200000000001E-2</c:v>
                </c:pt>
                <c:pt idx="31431">
                  <c:v>-2.48583E-2</c:v>
                </c:pt>
                <c:pt idx="31432">
                  <c:v>-2.42846E-2</c:v>
                </c:pt>
                <c:pt idx="31433">
                  <c:v>-2.3696499999999999E-2</c:v>
                </c:pt>
                <c:pt idx="31434">
                  <c:v>-2.3093499999999999E-2</c:v>
                </c:pt>
                <c:pt idx="31435">
                  <c:v>-2.2475100000000001E-2</c:v>
                </c:pt>
                <c:pt idx="31436">
                  <c:v>-2.18415E-2</c:v>
                </c:pt>
                <c:pt idx="31437">
                  <c:v>-2.11941E-2</c:v>
                </c:pt>
                <c:pt idx="31438">
                  <c:v>-2.0534699999999999E-2</c:v>
                </c:pt>
                <c:pt idx="31439">
                  <c:v>-1.9864300000000001E-2</c:v>
                </c:pt>
                <c:pt idx="31440">
                  <c:v>-1.91834E-2</c:v>
                </c:pt>
                <c:pt idx="31441">
                  <c:v>-1.84923E-2</c:v>
                </c:pt>
                <c:pt idx="31442">
                  <c:v>-1.77923E-2</c:v>
                </c:pt>
                <c:pt idx="31443">
                  <c:v>-1.70843E-2</c:v>
                </c:pt>
                <c:pt idx="31444">
                  <c:v>-1.6368500000000001E-2</c:v>
                </c:pt>
                <c:pt idx="31445">
                  <c:v>-1.5645200000000001E-2</c:v>
                </c:pt>
                <c:pt idx="31446">
                  <c:v>-1.4915400000000001E-2</c:v>
                </c:pt>
                <c:pt idx="31447">
                  <c:v>-1.4180099999999999E-2</c:v>
                </c:pt>
                <c:pt idx="31448">
                  <c:v>-1.3439599999999999E-2</c:v>
                </c:pt>
                <c:pt idx="31449">
                  <c:v>-1.26952E-2</c:v>
                </c:pt>
                <c:pt idx="31450">
                  <c:v>-1.1949400000000001E-2</c:v>
                </c:pt>
                <c:pt idx="31451">
                  <c:v>-1.1204199999999999E-2</c:v>
                </c:pt>
                <c:pt idx="31452">
                  <c:v>-1.04612E-2</c:v>
                </c:pt>
                <c:pt idx="31453" formatCode="0.00E+00">
                  <c:v>-9.7216999999999998E-3</c:v>
                </c:pt>
                <c:pt idx="31454" formatCode="0.00E+00">
                  <c:v>-8.9873000000000001E-3</c:v>
                </c:pt>
                <c:pt idx="31455" formatCode="0.00E+00">
                  <c:v>-8.2589699999999992E-3</c:v>
                </c:pt>
                <c:pt idx="31456" formatCode="0.00E+00">
                  <c:v>-7.5373100000000002E-3</c:v>
                </c:pt>
                <c:pt idx="31457" formatCode="0.00E+00">
                  <c:v>-6.82316E-3</c:v>
                </c:pt>
                <c:pt idx="31458" formatCode="0.00E+00">
                  <c:v>-6.1174000000000003E-3</c:v>
                </c:pt>
                <c:pt idx="31459" formatCode="0.00E+00">
                  <c:v>-5.4208700000000004E-3</c:v>
                </c:pt>
                <c:pt idx="31460" formatCode="0.00E+00">
                  <c:v>-4.7342800000000004E-3</c:v>
                </c:pt>
                <c:pt idx="31461" formatCode="0.00E+00">
                  <c:v>-4.05785E-3</c:v>
                </c:pt>
                <c:pt idx="31462" formatCode="0.00E+00">
                  <c:v>-3.3912999999999999E-3</c:v>
                </c:pt>
                <c:pt idx="31463" formatCode="0.00E+00">
                  <c:v>-2.7343799999999998E-3</c:v>
                </c:pt>
                <c:pt idx="31464" formatCode="0.00E+00">
                  <c:v>-2.0876100000000002E-3</c:v>
                </c:pt>
                <c:pt idx="31465" formatCode="0.00E+00">
                  <c:v>-1.4517600000000001E-3</c:v>
                </c:pt>
                <c:pt idx="31466" formatCode="0.00E+00">
                  <c:v>-8.2714599999999996E-4</c:v>
                </c:pt>
                <c:pt idx="31467" formatCode="0.00E+00">
                  <c:v>-2.1384299999999999E-4</c:v>
                </c:pt>
                <c:pt idx="31468" formatCode="0.00E+00">
                  <c:v>3.8747500000000003E-4</c:v>
                </c:pt>
                <c:pt idx="31469" formatCode="0.00E+00">
                  <c:v>9.7548899999999996E-4</c:v>
                </c:pt>
                <c:pt idx="31470" formatCode="0.00E+00">
                  <c:v>1.5490300000000001E-3</c:v>
                </c:pt>
                <c:pt idx="31471" formatCode="0.00E+00">
                  <c:v>2.10721E-3</c:v>
                </c:pt>
                <c:pt idx="31472" formatCode="0.00E+00">
                  <c:v>2.6491800000000001E-3</c:v>
                </c:pt>
                <c:pt idx="31473" formatCode="0.00E+00">
                  <c:v>3.17424E-3</c:v>
                </c:pt>
                <c:pt idx="31474" formatCode="0.00E+00">
                  <c:v>3.6817899999999999E-3</c:v>
                </c:pt>
                <c:pt idx="31475" formatCode="0.00E+00">
                  <c:v>4.1711400000000003E-3</c:v>
                </c:pt>
                <c:pt idx="31476" formatCode="0.00E+00">
                  <c:v>4.6418700000000002E-3</c:v>
                </c:pt>
                <c:pt idx="31477" formatCode="0.00E+00">
                  <c:v>5.0938499999999996E-3</c:v>
                </c:pt>
                <c:pt idx="31478" formatCode="0.00E+00">
                  <c:v>5.52682E-3</c:v>
                </c:pt>
                <c:pt idx="31479" formatCode="0.00E+00">
                  <c:v>5.9401599999999999E-3</c:v>
                </c:pt>
                <c:pt idx="31480" formatCode="0.00E+00">
                  <c:v>6.3332199999999996E-3</c:v>
                </c:pt>
                <c:pt idx="31481" formatCode="0.00E+00">
                  <c:v>6.7054899999999997E-3</c:v>
                </c:pt>
                <c:pt idx="31482" formatCode="0.00E+00">
                  <c:v>7.0561900000000004E-3</c:v>
                </c:pt>
                <c:pt idx="31483" formatCode="0.00E+00">
                  <c:v>7.3844100000000001E-3</c:v>
                </c:pt>
                <c:pt idx="31484" formatCode="0.00E+00">
                  <c:v>7.6900400000000004E-3</c:v>
                </c:pt>
                <c:pt idx="31485" formatCode="0.00E+00">
                  <c:v>7.9741599999999992E-3</c:v>
                </c:pt>
                <c:pt idx="31486" formatCode="0.00E+00">
                  <c:v>8.2378499999999997E-3</c:v>
                </c:pt>
                <c:pt idx="31487" formatCode="0.00E+00">
                  <c:v>8.4808000000000001E-3</c:v>
                </c:pt>
                <c:pt idx="31488" formatCode="0.00E+00">
                  <c:v>8.7017099999999997E-3</c:v>
                </c:pt>
                <c:pt idx="31489" formatCode="0.00E+00">
                  <c:v>8.9001299999999992E-3</c:v>
                </c:pt>
                <c:pt idx="31490" formatCode="0.00E+00">
                  <c:v>9.0763100000000006E-3</c:v>
                </c:pt>
                <c:pt idx="31491" formatCode="0.00E+00">
                  <c:v>9.2302600000000005E-3</c:v>
                </c:pt>
                <c:pt idx="31492" formatCode="0.00E+00">
                  <c:v>9.3620999999999999E-3</c:v>
                </c:pt>
                <c:pt idx="31493" formatCode="0.00E+00">
                  <c:v>9.4725899999999995E-3</c:v>
                </c:pt>
                <c:pt idx="31494" formatCode="0.00E+00">
                  <c:v>9.5619399999999997E-3</c:v>
                </c:pt>
                <c:pt idx="31495" formatCode="0.00E+00">
                  <c:v>9.6295100000000008E-3</c:v>
                </c:pt>
                <c:pt idx="31496" formatCode="0.00E+00">
                  <c:v>9.6752000000000001E-3</c:v>
                </c:pt>
                <c:pt idx="31497" formatCode="0.00E+00">
                  <c:v>9.6998599999999994E-3</c:v>
                </c:pt>
                <c:pt idx="31498" formatCode="0.00E+00">
                  <c:v>9.7039799999999992E-3</c:v>
                </c:pt>
                <c:pt idx="31499" formatCode="0.00E+00">
                  <c:v>9.6872899999999994E-3</c:v>
                </c:pt>
                <c:pt idx="31500" formatCode="0.00E+00">
                  <c:v>9.6494100000000006E-3</c:v>
                </c:pt>
                <c:pt idx="31501" formatCode="0.00E+00">
                  <c:v>9.5900900000000008E-3</c:v>
                </c:pt>
                <c:pt idx="31502" formatCode="0.00E+00">
                  <c:v>9.5090899999999996E-3</c:v>
                </c:pt>
                <c:pt idx="31503" formatCode="0.00E+00">
                  <c:v>9.4065399999999997E-3</c:v>
                </c:pt>
                <c:pt idx="31504" formatCode="0.00E+00">
                  <c:v>9.28322E-3</c:v>
                </c:pt>
                <c:pt idx="31505" formatCode="0.00E+00">
                  <c:v>9.1404399999999997E-3</c:v>
                </c:pt>
                <c:pt idx="31506" formatCode="0.00E+00">
                  <c:v>8.9796400000000005E-3</c:v>
                </c:pt>
                <c:pt idx="31507" formatCode="0.00E+00">
                  <c:v>8.80184E-3</c:v>
                </c:pt>
                <c:pt idx="31508" formatCode="0.00E+00">
                  <c:v>8.6075700000000002E-3</c:v>
                </c:pt>
                <c:pt idx="31509" formatCode="0.00E+00">
                  <c:v>8.3973199999999998E-3</c:v>
                </c:pt>
                <c:pt idx="31510" formatCode="0.00E+00">
                  <c:v>8.17178E-3</c:v>
                </c:pt>
                <c:pt idx="31511" formatCode="0.00E+00">
                  <c:v>7.9315299999999991E-3</c:v>
                </c:pt>
                <c:pt idx="31512" formatCode="0.00E+00">
                  <c:v>7.6765000000000002E-3</c:v>
                </c:pt>
                <c:pt idx="31513" formatCode="0.00E+00">
                  <c:v>7.4061800000000001E-3</c:v>
                </c:pt>
                <c:pt idx="31514" formatCode="0.00E+00">
                  <c:v>7.1204900000000002E-3</c:v>
                </c:pt>
                <c:pt idx="31515" formatCode="0.00E+00">
                  <c:v>6.8197400000000004E-3</c:v>
                </c:pt>
                <c:pt idx="31516" formatCode="0.00E+00">
                  <c:v>6.5040699999999998E-3</c:v>
                </c:pt>
                <c:pt idx="31517" formatCode="0.00E+00">
                  <c:v>6.1735999999999996E-3</c:v>
                </c:pt>
                <c:pt idx="31518" formatCode="0.00E+00">
                  <c:v>5.8289199999999996E-3</c:v>
                </c:pt>
                <c:pt idx="31519" formatCode="0.00E+00">
                  <c:v>5.4709900000000002E-3</c:v>
                </c:pt>
                <c:pt idx="31520" formatCode="0.00E+00">
                  <c:v>5.1006300000000001E-3</c:v>
                </c:pt>
                <c:pt idx="31521" formatCode="0.00E+00">
                  <c:v>4.7186299999999997E-3</c:v>
                </c:pt>
                <c:pt idx="31522" formatCode="0.00E+00">
                  <c:v>4.3257399999999998E-3</c:v>
                </c:pt>
                <c:pt idx="31523" formatCode="0.00E+00">
                  <c:v>3.9224699999999999E-3</c:v>
                </c:pt>
                <c:pt idx="31524" formatCode="0.00E+00">
                  <c:v>3.5096400000000001E-3</c:v>
                </c:pt>
                <c:pt idx="31525" formatCode="0.00E+00">
                  <c:v>3.0888299999999999E-3</c:v>
                </c:pt>
                <c:pt idx="31526" formatCode="0.00E+00">
                  <c:v>2.6617300000000002E-3</c:v>
                </c:pt>
                <c:pt idx="31527" formatCode="0.00E+00">
                  <c:v>2.22952E-3</c:v>
                </c:pt>
                <c:pt idx="31528" formatCode="0.00E+00">
                  <c:v>1.7935E-3</c:v>
                </c:pt>
                <c:pt idx="31529" formatCode="0.00E+00">
                  <c:v>1.35516E-3</c:v>
                </c:pt>
                <c:pt idx="31530" formatCode="0.00E+00">
                  <c:v>9.1521799999999998E-4</c:v>
                </c:pt>
                <c:pt idx="31531" formatCode="0.00E+00">
                  <c:v>4.7318600000000001E-4</c:v>
                </c:pt>
                <c:pt idx="31532" formatCode="0.00E+00">
                  <c:v>2.8581500000000001E-5</c:v>
                </c:pt>
                <c:pt idx="31533" formatCode="0.00E+00">
                  <c:v>-4.1807999999999998E-4</c:v>
                </c:pt>
                <c:pt idx="31534" formatCode="0.00E+00">
                  <c:v>-8.6606499999999996E-4</c:v>
                </c:pt>
                <c:pt idx="31535" formatCode="0.00E+00">
                  <c:v>-1.3151E-3</c:v>
                </c:pt>
                <c:pt idx="31536" formatCode="0.00E+00">
                  <c:v>-1.7648200000000001E-3</c:v>
                </c:pt>
                <c:pt idx="31537" formatCode="0.00E+00">
                  <c:v>-2.2143499999999999E-3</c:v>
                </c:pt>
                <c:pt idx="31538" formatCode="0.00E+00">
                  <c:v>-2.6628799999999998E-3</c:v>
                </c:pt>
                <c:pt idx="31539" formatCode="0.00E+00">
                  <c:v>-3.1101200000000001E-3</c:v>
                </c:pt>
                <c:pt idx="31540" formatCode="0.00E+00">
                  <c:v>-3.5558899999999999E-3</c:v>
                </c:pt>
                <c:pt idx="31541" formatCode="0.00E+00">
                  <c:v>-3.9999600000000003E-3</c:v>
                </c:pt>
                <c:pt idx="31542" formatCode="0.00E+00">
                  <c:v>-4.4421699999999996E-3</c:v>
                </c:pt>
                <c:pt idx="31543" formatCode="0.00E+00">
                  <c:v>-4.8819800000000002E-3</c:v>
                </c:pt>
                <c:pt idx="31544" formatCode="0.00E+00">
                  <c:v>-5.3182999999999998E-3</c:v>
                </c:pt>
                <c:pt idx="31545" formatCode="0.00E+00">
                  <c:v>-5.7502100000000004E-3</c:v>
                </c:pt>
                <c:pt idx="31546" formatCode="0.00E+00">
                  <c:v>-6.1777000000000004E-3</c:v>
                </c:pt>
                <c:pt idx="31547" formatCode="0.00E+00">
                  <c:v>-6.6012199999999997E-3</c:v>
                </c:pt>
                <c:pt idx="31548" formatCode="0.00E+00">
                  <c:v>-7.0207200000000003E-3</c:v>
                </c:pt>
                <c:pt idx="31549" formatCode="0.00E+00">
                  <c:v>-7.4355699999999999E-3</c:v>
                </c:pt>
                <c:pt idx="31550" formatCode="0.00E+00">
                  <c:v>-7.8447299999999994E-3</c:v>
                </c:pt>
                <c:pt idx="31551" formatCode="0.00E+00">
                  <c:v>-8.2467800000000004E-3</c:v>
                </c:pt>
                <c:pt idx="31552" formatCode="0.00E+00">
                  <c:v>-8.6406799999999995E-3</c:v>
                </c:pt>
                <c:pt idx="31553" formatCode="0.00E+00">
                  <c:v>-9.0261400000000002E-3</c:v>
                </c:pt>
                <c:pt idx="31554" formatCode="0.00E+00">
                  <c:v>-9.4026200000000004E-3</c:v>
                </c:pt>
                <c:pt idx="31555" formatCode="0.00E+00">
                  <c:v>-9.76928E-3</c:v>
                </c:pt>
                <c:pt idx="31556">
                  <c:v>-1.01262E-2</c:v>
                </c:pt>
                <c:pt idx="31557">
                  <c:v>-1.04741E-2</c:v>
                </c:pt>
                <c:pt idx="31558">
                  <c:v>-1.0813700000000001E-2</c:v>
                </c:pt>
                <c:pt idx="31559">
                  <c:v>-1.11448E-2</c:v>
                </c:pt>
                <c:pt idx="31560">
                  <c:v>-1.1467E-2</c:v>
                </c:pt>
                <c:pt idx="31561">
                  <c:v>-1.1779899999999999E-2</c:v>
                </c:pt>
                <c:pt idx="31562">
                  <c:v>-1.2083399999999999E-2</c:v>
                </c:pt>
                <c:pt idx="31563">
                  <c:v>-1.2377000000000001E-2</c:v>
                </c:pt>
                <c:pt idx="31564">
                  <c:v>-1.2661E-2</c:v>
                </c:pt>
                <c:pt idx="31565">
                  <c:v>-1.2936100000000001E-2</c:v>
                </c:pt>
                <c:pt idx="31566">
                  <c:v>-1.3202800000000001E-2</c:v>
                </c:pt>
                <c:pt idx="31567">
                  <c:v>-1.3461000000000001E-2</c:v>
                </c:pt>
                <c:pt idx="31568">
                  <c:v>-1.37103E-2</c:v>
                </c:pt>
                <c:pt idx="31569">
                  <c:v>-1.39504E-2</c:v>
                </c:pt>
                <c:pt idx="31570">
                  <c:v>-1.41803E-2</c:v>
                </c:pt>
                <c:pt idx="31571">
                  <c:v>-1.43991E-2</c:v>
                </c:pt>
                <c:pt idx="31572">
                  <c:v>-1.46059E-2</c:v>
                </c:pt>
                <c:pt idx="31573">
                  <c:v>-1.4800900000000001E-2</c:v>
                </c:pt>
                <c:pt idx="31574">
                  <c:v>-1.49845E-2</c:v>
                </c:pt>
                <c:pt idx="31575">
                  <c:v>-1.51574E-2</c:v>
                </c:pt>
                <c:pt idx="31576">
                  <c:v>-1.5320200000000001E-2</c:v>
                </c:pt>
                <c:pt idx="31577">
                  <c:v>-1.5473300000000001E-2</c:v>
                </c:pt>
                <c:pt idx="31578">
                  <c:v>-1.5616100000000001E-2</c:v>
                </c:pt>
                <c:pt idx="31579">
                  <c:v>-1.57477E-2</c:v>
                </c:pt>
                <c:pt idx="31580">
                  <c:v>-1.58686E-2</c:v>
                </c:pt>
                <c:pt idx="31581">
                  <c:v>-1.59802E-2</c:v>
                </c:pt>
                <c:pt idx="31582">
                  <c:v>-1.6083900000000002E-2</c:v>
                </c:pt>
                <c:pt idx="31583">
                  <c:v>-1.6179800000000001E-2</c:v>
                </c:pt>
                <c:pt idx="31584">
                  <c:v>-1.6268299999999999E-2</c:v>
                </c:pt>
                <c:pt idx="31585">
                  <c:v>-1.635E-2</c:v>
                </c:pt>
                <c:pt idx="31586">
                  <c:v>-1.6425700000000001E-2</c:v>
                </c:pt>
                <c:pt idx="31587">
                  <c:v>-1.6495099999999999E-2</c:v>
                </c:pt>
                <c:pt idx="31588">
                  <c:v>-1.65573E-2</c:v>
                </c:pt>
                <c:pt idx="31589">
                  <c:v>-1.66112E-2</c:v>
                </c:pt>
                <c:pt idx="31590">
                  <c:v>-1.6656899999999999E-2</c:v>
                </c:pt>
                <c:pt idx="31591">
                  <c:v>-1.66947E-2</c:v>
                </c:pt>
                <c:pt idx="31592">
                  <c:v>-1.67251E-2</c:v>
                </c:pt>
                <c:pt idx="31593">
                  <c:v>-1.6749099999999999E-2</c:v>
                </c:pt>
                <c:pt idx="31594">
                  <c:v>-1.6767299999999999E-2</c:v>
                </c:pt>
                <c:pt idx="31595">
                  <c:v>-1.6779499999999999E-2</c:v>
                </c:pt>
                <c:pt idx="31596">
                  <c:v>-1.6785399999999999E-2</c:v>
                </c:pt>
                <c:pt idx="31597">
                  <c:v>-1.6785999999999999E-2</c:v>
                </c:pt>
                <c:pt idx="31598">
                  <c:v>-1.67828E-2</c:v>
                </c:pt>
                <c:pt idx="31599">
                  <c:v>-1.6776599999999999E-2</c:v>
                </c:pt>
                <c:pt idx="31600">
                  <c:v>-1.6767799999999999E-2</c:v>
                </c:pt>
                <c:pt idx="31601">
                  <c:v>-1.67572E-2</c:v>
                </c:pt>
                <c:pt idx="31602">
                  <c:v>-1.6745599999999999E-2</c:v>
                </c:pt>
                <c:pt idx="31603">
                  <c:v>-1.6733600000000001E-2</c:v>
                </c:pt>
                <c:pt idx="31604">
                  <c:v>-1.67216E-2</c:v>
                </c:pt>
                <c:pt idx="31605">
                  <c:v>-1.67092E-2</c:v>
                </c:pt>
                <c:pt idx="31606">
                  <c:v>-1.6695399999999999E-2</c:v>
                </c:pt>
                <c:pt idx="31607">
                  <c:v>-1.6679200000000002E-2</c:v>
                </c:pt>
                <c:pt idx="31608">
                  <c:v>-1.6660899999999999E-2</c:v>
                </c:pt>
                <c:pt idx="31609">
                  <c:v>-1.66426E-2</c:v>
                </c:pt>
                <c:pt idx="31610">
                  <c:v>-1.66264E-2</c:v>
                </c:pt>
                <c:pt idx="31611">
                  <c:v>-1.66128E-2</c:v>
                </c:pt>
                <c:pt idx="31612">
                  <c:v>-1.6601299999999999E-2</c:v>
                </c:pt>
                <c:pt idx="31613">
                  <c:v>-1.6590500000000001E-2</c:v>
                </c:pt>
                <c:pt idx="31614">
                  <c:v>-1.65796E-2</c:v>
                </c:pt>
                <c:pt idx="31615">
                  <c:v>-1.6569199999999999E-2</c:v>
                </c:pt>
                <c:pt idx="31616">
                  <c:v>-1.6559899999999999E-2</c:v>
                </c:pt>
                <c:pt idx="31617">
                  <c:v>-1.65522E-2</c:v>
                </c:pt>
                <c:pt idx="31618">
                  <c:v>-1.6546600000000002E-2</c:v>
                </c:pt>
                <c:pt idx="31619">
                  <c:v>-1.6544E-2</c:v>
                </c:pt>
                <c:pt idx="31620">
                  <c:v>-1.6545000000000001E-2</c:v>
                </c:pt>
                <c:pt idx="31621">
                  <c:v>-1.6549999999999999E-2</c:v>
                </c:pt>
                <c:pt idx="31622">
                  <c:v>-1.6559600000000001E-2</c:v>
                </c:pt>
                <c:pt idx="31623">
                  <c:v>-1.6573999999999998E-2</c:v>
                </c:pt>
                <c:pt idx="31624">
                  <c:v>-1.6592900000000001E-2</c:v>
                </c:pt>
                <c:pt idx="31625">
                  <c:v>-1.6615899999999999E-2</c:v>
                </c:pt>
                <c:pt idx="31626">
                  <c:v>-1.6642500000000001E-2</c:v>
                </c:pt>
                <c:pt idx="31627">
                  <c:v>-1.6673299999999999E-2</c:v>
                </c:pt>
                <c:pt idx="31628">
                  <c:v>-1.6708199999999999E-2</c:v>
                </c:pt>
                <c:pt idx="31629">
                  <c:v>-1.6746899999999999E-2</c:v>
                </c:pt>
                <c:pt idx="31630">
                  <c:v>-1.67893E-2</c:v>
                </c:pt>
                <c:pt idx="31631">
                  <c:v>-1.6835099999999999E-2</c:v>
                </c:pt>
                <c:pt idx="31632">
                  <c:v>-1.6883800000000001E-2</c:v>
                </c:pt>
                <c:pt idx="31633">
                  <c:v>-1.6934500000000002E-2</c:v>
                </c:pt>
                <c:pt idx="31634">
                  <c:v>-1.6986399999999999E-2</c:v>
                </c:pt>
                <c:pt idx="31635">
                  <c:v>-1.70393E-2</c:v>
                </c:pt>
                <c:pt idx="31636">
                  <c:v>-1.7093400000000002E-2</c:v>
                </c:pt>
                <c:pt idx="31637">
                  <c:v>-1.7148699999999999E-2</c:v>
                </c:pt>
                <c:pt idx="31638">
                  <c:v>-1.7205499999999999E-2</c:v>
                </c:pt>
                <c:pt idx="31639">
                  <c:v>-1.7263899999999999E-2</c:v>
                </c:pt>
                <c:pt idx="31640">
                  <c:v>-1.7323499999999999E-2</c:v>
                </c:pt>
                <c:pt idx="31641">
                  <c:v>-1.73834E-2</c:v>
                </c:pt>
                <c:pt idx="31642">
                  <c:v>-1.7443199999999999E-2</c:v>
                </c:pt>
                <c:pt idx="31643">
                  <c:v>-1.7503500000000002E-2</c:v>
                </c:pt>
                <c:pt idx="31644">
                  <c:v>-1.7565500000000001E-2</c:v>
                </c:pt>
                <c:pt idx="31645">
                  <c:v>-1.7629800000000001E-2</c:v>
                </c:pt>
                <c:pt idx="31646">
                  <c:v>-1.7696699999999999E-2</c:v>
                </c:pt>
                <c:pt idx="31647">
                  <c:v>-1.7766199999999999E-2</c:v>
                </c:pt>
                <c:pt idx="31648">
                  <c:v>-1.7838300000000001E-2</c:v>
                </c:pt>
                <c:pt idx="31649">
                  <c:v>-1.7913200000000001E-2</c:v>
                </c:pt>
                <c:pt idx="31650">
                  <c:v>-1.7989999999999999E-2</c:v>
                </c:pt>
                <c:pt idx="31651">
                  <c:v>-1.8067900000000001E-2</c:v>
                </c:pt>
                <c:pt idx="31652">
                  <c:v>-1.8146099999999998E-2</c:v>
                </c:pt>
                <c:pt idx="31653">
                  <c:v>-1.8224299999999999E-2</c:v>
                </c:pt>
                <c:pt idx="31654">
                  <c:v>-1.8302300000000001E-2</c:v>
                </c:pt>
                <c:pt idx="31655">
                  <c:v>-1.8379800000000002E-2</c:v>
                </c:pt>
                <c:pt idx="31656">
                  <c:v>-1.8456E-2</c:v>
                </c:pt>
                <c:pt idx="31657">
                  <c:v>-1.8530100000000001E-2</c:v>
                </c:pt>
                <c:pt idx="31658">
                  <c:v>-1.8601400000000001E-2</c:v>
                </c:pt>
                <c:pt idx="31659">
                  <c:v>-1.8669999999999999E-2</c:v>
                </c:pt>
                <c:pt idx="31660">
                  <c:v>-1.8736099999999999E-2</c:v>
                </c:pt>
                <c:pt idx="31661">
                  <c:v>-1.87995E-2</c:v>
                </c:pt>
                <c:pt idx="31662">
                  <c:v>-1.88592E-2</c:v>
                </c:pt>
                <c:pt idx="31663">
                  <c:v>-1.8915000000000001E-2</c:v>
                </c:pt>
                <c:pt idx="31664">
                  <c:v>-1.8967100000000001E-2</c:v>
                </c:pt>
                <c:pt idx="31665">
                  <c:v>-1.9015399999999998E-2</c:v>
                </c:pt>
                <c:pt idx="31666">
                  <c:v>-1.9059799999999998E-2</c:v>
                </c:pt>
                <c:pt idx="31667">
                  <c:v>-1.9100300000000001E-2</c:v>
                </c:pt>
                <c:pt idx="31668">
                  <c:v>-1.9136400000000001E-2</c:v>
                </c:pt>
                <c:pt idx="31669">
                  <c:v>-1.9167099999999999E-2</c:v>
                </c:pt>
                <c:pt idx="31670">
                  <c:v>-1.91922E-2</c:v>
                </c:pt>
                <c:pt idx="31671">
                  <c:v>-1.92114E-2</c:v>
                </c:pt>
                <c:pt idx="31672">
                  <c:v>-1.9224600000000001E-2</c:v>
                </c:pt>
                <c:pt idx="31673">
                  <c:v>-1.9231499999999999E-2</c:v>
                </c:pt>
                <c:pt idx="31674">
                  <c:v>-1.9232099999999999E-2</c:v>
                </c:pt>
                <c:pt idx="31675">
                  <c:v>-1.9226099999999999E-2</c:v>
                </c:pt>
                <c:pt idx="31676">
                  <c:v>-1.9212900000000002E-2</c:v>
                </c:pt>
                <c:pt idx="31677">
                  <c:v>-1.91921E-2</c:v>
                </c:pt>
                <c:pt idx="31678">
                  <c:v>-1.91641E-2</c:v>
                </c:pt>
                <c:pt idx="31679">
                  <c:v>-1.9129199999999999E-2</c:v>
                </c:pt>
                <c:pt idx="31680">
                  <c:v>-1.9086800000000001E-2</c:v>
                </c:pt>
                <c:pt idx="31681">
                  <c:v>-1.9036299999999999E-2</c:v>
                </c:pt>
                <c:pt idx="31682">
                  <c:v>-1.8976699999999999E-2</c:v>
                </c:pt>
                <c:pt idx="31683">
                  <c:v>-1.89077E-2</c:v>
                </c:pt>
                <c:pt idx="31684">
                  <c:v>-1.8829599999999998E-2</c:v>
                </c:pt>
                <c:pt idx="31685">
                  <c:v>-1.8742600000000002E-2</c:v>
                </c:pt>
                <c:pt idx="31686">
                  <c:v>-1.86471E-2</c:v>
                </c:pt>
                <c:pt idx="31687">
                  <c:v>-1.8543E-2</c:v>
                </c:pt>
                <c:pt idx="31688">
                  <c:v>-1.8429600000000001E-2</c:v>
                </c:pt>
                <c:pt idx="31689">
                  <c:v>-1.8306300000000001E-2</c:v>
                </c:pt>
                <c:pt idx="31690">
                  <c:v>-1.8172500000000001E-2</c:v>
                </c:pt>
                <c:pt idx="31691">
                  <c:v>-1.80272E-2</c:v>
                </c:pt>
                <c:pt idx="31692">
                  <c:v>-1.7870199999999999E-2</c:v>
                </c:pt>
                <c:pt idx="31693">
                  <c:v>-1.7701100000000001E-2</c:v>
                </c:pt>
                <c:pt idx="31694">
                  <c:v>-1.75201E-2</c:v>
                </c:pt>
                <c:pt idx="31695">
                  <c:v>-1.7326999999999999E-2</c:v>
                </c:pt>
                <c:pt idx="31696">
                  <c:v>-1.71217E-2</c:v>
                </c:pt>
                <c:pt idx="31697">
                  <c:v>-1.6904599999999999E-2</c:v>
                </c:pt>
                <c:pt idx="31698">
                  <c:v>-1.6676099999999999E-2</c:v>
                </c:pt>
                <c:pt idx="31699">
                  <c:v>-1.6436800000000001E-2</c:v>
                </c:pt>
                <c:pt idx="31700">
                  <c:v>-1.6186800000000001E-2</c:v>
                </c:pt>
                <c:pt idx="31701">
                  <c:v>-1.5926099999999999E-2</c:v>
                </c:pt>
                <c:pt idx="31702">
                  <c:v>-1.5654600000000001E-2</c:v>
                </c:pt>
                <c:pt idx="31703">
                  <c:v>-1.53723E-2</c:v>
                </c:pt>
                <c:pt idx="31704">
                  <c:v>-1.50797E-2</c:v>
                </c:pt>
                <c:pt idx="31705">
                  <c:v>-1.4777E-2</c:v>
                </c:pt>
                <c:pt idx="31706">
                  <c:v>-1.44642E-2</c:v>
                </c:pt>
                <c:pt idx="31707">
                  <c:v>-1.41414E-2</c:v>
                </c:pt>
                <c:pt idx="31708">
                  <c:v>-1.38091E-2</c:v>
                </c:pt>
                <c:pt idx="31709">
                  <c:v>-1.34678E-2</c:v>
                </c:pt>
                <c:pt idx="31710">
                  <c:v>-1.3117999999999999E-2</c:v>
                </c:pt>
                <c:pt idx="31711">
                  <c:v>-1.2759899999999999E-2</c:v>
                </c:pt>
                <c:pt idx="31712">
                  <c:v>-1.2394199999999999E-2</c:v>
                </c:pt>
                <c:pt idx="31713">
                  <c:v>-1.2020899999999999E-2</c:v>
                </c:pt>
                <c:pt idx="31714">
                  <c:v>-1.1639999999999999E-2</c:v>
                </c:pt>
                <c:pt idx="31715">
                  <c:v>-1.1252E-2</c:v>
                </c:pt>
                <c:pt idx="31716">
                  <c:v>-1.08574E-2</c:v>
                </c:pt>
                <c:pt idx="31717">
                  <c:v>-1.04571E-2</c:v>
                </c:pt>
                <c:pt idx="31718">
                  <c:v>-1.00517E-2</c:v>
                </c:pt>
                <c:pt idx="31719" formatCode="0.00E+00">
                  <c:v>-9.6419799999999996E-3</c:v>
                </c:pt>
                <c:pt idx="31720" formatCode="0.00E+00">
                  <c:v>-9.2284700000000008E-3</c:v>
                </c:pt>
                <c:pt idx="31721" formatCode="0.00E+00">
                  <c:v>-8.8119500000000007E-3</c:v>
                </c:pt>
                <c:pt idx="31722" formatCode="0.00E+00">
                  <c:v>-8.3935799999999994E-3</c:v>
                </c:pt>
                <c:pt idx="31723" formatCode="0.00E+00">
                  <c:v>-7.9739500000000005E-3</c:v>
                </c:pt>
                <c:pt idx="31724" formatCode="0.00E+00">
                  <c:v>-7.5525200000000001E-3</c:v>
                </c:pt>
                <c:pt idx="31725" formatCode="0.00E+00">
                  <c:v>-7.1291200000000001E-3</c:v>
                </c:pt>
                <c:pt idx="31726" formatCode="0.00E+00">
                  <c:v>-6.7049099999999997E-3</c:v>
                </c:pt>
                <c:pt idx="31727" formatCode="0.00E+00">
                  <c:v>-6.2815400000000004E-3</c:v>
                </c:pt>
                <c:pt idx="31728" formatCode="0.00E+00">
                  <c:v>-5.8601E-3</c:v>
                </c:pt>
                <c:pt idx="31729" formatCode="0.00E+00">
                  <c:v>-5.4411099999999999E-3</c:v>
                </c:pt>
                <c:pt idx="31730" formatCode="0.00E+00">
                  <c:v>-5.0249099999999996E-3</c:v>
                </c:pt>
                <c:pt idx="31731" formatCode="0.00E+00">
                  <c:v>-4.6119200000000003E-3</c:v>
                </c:pt>
                <c:pt idx="31732" formatCode="0.00E+00">
                  <c:v>-4.2034699999999999E-3</c:v>
                </c:pt>
                <c:pt idx="31733" formatCode="0.00E+00">
                  <c:v>-3.8002299999999999E-3</c:v>
                </c:pt>
                <c:pt idx="31734" formatCode="0.00E+00">
                  <c:v>-3.3982700000000001E-3</c:v>
                </c:pt>
                <c:pt idx="31735" formatCode="0.00E+00">
                  <c:v>-2.9948399999999999E-3</c:v>
                </c:pt>
                <c:pt idx="31736" formatCode="0.00E+00">
                  <c:v>-2.5957300000000001E-3</c:v>
                </c:pt>
                <c:pt idx="31737" formatCode="0.00E+00">
                  <c:v>-2.2052700000000001E-3</c:v>
                </c:pt>
                <c:pt idx="31738" formatCode="0.00E+00">
                  <c:v>-1.8207500000000001E-3</c:v>
                </c:pt>
                <c:pt idx="31739" formatCode="0.00E+00">
                  <c:v>-1.4413900000000001E-3</c:v>
                </c:pt>
                <c:pt idx="31740" formatCode="0.00E+00">
                  <c:v>-1.0694599999999999E-3</c:v>
                </c:pt>
                <c:pt idx="31741" formatCode="0.00E+00">
                  <c:v>-7.0637599999999999E-4</c:v>
                </c:pt>
                <c:pt idx="31742" formatCode="0.00E+00">
                  <c:v>-3.5241800000000001E-4</c:v>
                </c:pt>
                <c:pt idx="31743" formatCode="0.00E+00">
                  <c:v>-7.3408899999999996E-6</c:v>
                </c:pt>
                <c:pt idx="31744" formatCode="0.00E+00">
                  <c:v>3.2897200000000002E-4</c:v>
                </c:pt>
                <c:pt idx="31745" formatCode="0.00E+00">
                  <c:v>6.5625700000000004E-4</c:v>
                </c:pt>
                <c:pt idx="31746" formatCode="0.00E+00">
                  <c:v>9.7384200000000005E-4</c:v>
                </c:pt>
                <c:pt idx="31747" formatCode="0.00E+00">
                  <c:v>1.28085E-3</c:v>
                </c:pt>
                <c:pt idx="31748" formatCode="0.00E+00">
                  <c:v>1.5763699999999999E-3</c:v>
                </c:pt>
                <c:pt idx="31749" formatCode="0.00E+00">
                  <c:v>1.8592999999999999E-3</c:v>
                </c:pt>
                <c:pt idx="31750" formatCode="0.00E+00">
                  <c:v>2.1282900000000001E-3</c:v>
                </c:pt>
                <c:pt idx="31751" formatCode="0.00E+00">
                  <c:v>2.3823199999999998E-3</c:v>
                </c:pt>
                <c:pt idx="31752" formatCode="0.00E+00">
                  <c:v>2.6208799999999999E-3</c:v>
                </c:pt>
                <c:pt idx="31753" formatCode="0.00E+00">
                  <c:v>2.8435299999999999E-3</c:v>
                </c:pt>
                <c:pt idx="31754" formatCode="0.00E+00">
                  <c:v>3.0500700000000002E-3</c:v>
                </c:pt>
                <c:pt idx="31755" formatCode="0.00E+00">
                  <c:v>3.2406499999999999E-3</c:v>
                </c:pt>
                <c:pt idx="31756" formatCode="0.00E+00">
                  <c:v>3.4155100000000001E-3</c:v>
                </c:pt>
                <c:pt idx="31757" formatCode="0.00E+00">
                  <c:v>3.57479E-3</c:v>
                </c:pt>
                <c:pt idx="31758" formatCode="0.00E+00">
                  <c:v>3.7180999999999998E-3</c:v>
                </c:pt>
                <c:pt idx="31759" formatCode="0.00E+00">
                  <c:v>3.84447E-3</c:v>
                </c:pt>
                <c:pt idx="31760" formatCode="0.00E+00">
                  <c:v>3.9531000000000002E-3</c:v>
                </c:pt>
                <c:pt idx="31761" formatCode="0.00E+00">
                  <c:v>4.0437600000000004E-3</c:v>
                </c:pt>
                <c:pt idx="31762" formatCode="0.00E+00">
                  <c:v>4.1164000000000001E-3</c:v>
                </c:pt>
                <c:pt idx="31763" formatCode="0.00E+00">
                  <c:v>4.17104E-3</c:v>
                </c:pt>
                <c:pt idx="31764" formatCode="0.00E+00">
                  <c:v>4.2076300000000004E-3</c:v>
                </c:pt>
                <c:pt idx="31765" formatCode="0.00E+00">
                  <c:v>4.2262799999999998E-3</c:v>
                </c:pt>
                <c:pt idx="31766" formatCode="0.00E+00">
                  <c:v>4.2273199999999997E-3</c:v>
                </c:pt>
                <c:pt idx="31767" formatCode="0.00E+00">
                  <c:v>4.2106599999999998E-3</c:v>
                </c:pt>
                <c:pt idx="31768" formatCode="0.00E+00">
                  <c:v>4.17586E-3</c:v>
                </c:pt>
                <c:pt idx="31769" formatCode="0.00E+00">
                  <c:v>4.1228300000000001E-3</c:v>
                </c:pt>
                <c:pt idx="31770" formatCode="0.00E+00">
                  <c:v>4.0515500000000001E-3</c:v>
                </c:pt>
                <c:pt idx="31771" formatCode="0.00E+00">
                  <c:v>3.9616800000000004E-3</c:v>
                </c:pt>
                <c:pt idx="31772" formatCode="0.00E+00">
                  <c:v>3.85294E-3</c:v>
                </c:pt>
                <c:pt idx="31773" formatCode="0.00E+00">
                  <c:v>3.7254499999999999E-3</c:v>
                </c:pt>
                <c:pt idx="31774" formatCode="0.00E+00">
                  <c:v>3.57946E-3</c:v>
                </c:pt>
                <c:pt idx="31775" formatCode="0.00E+00">
                  <c:v>3.41508E-3</c:v>
                </c:pt>
                <c:pt idx="31776" formatCode="0.00E+00">
                  <c:v>3.2323299999999998E-3</c:v>
                </c:pt>
                <c:pt idx="31777" formatCode="0.00E+00">
                  <c:v>3.0312300000000002E-3</c:v>
                </c:pt>
                <c:pt idx="31778" formatCode="0.00E+00">
                  <c:v>2.8118000000000001E-3</c:v>
                </c:pt>
                <c:pt idx="31779" formatCode="0.00E+00">
                  <c:v>2.5737899999999998E-3</c:v>
                </c:pt>
                <c:pt idx="31780" formatCode="0.00E+00">
                  <c:v>2.31694E-3</c:v>
                </c:pt>
                <c:pt idx="31781" formatCode="0.00E+00">
                  <c:v>2.0412400000000002E-3</c:v>
                </c:pt>
                <c:pt idx="31782" formatCode="0.00E+00">
                  <c:v>1.74687E-3</c:v>
                </c:pt>
                <c:pt idx="31783" formatCode="0.00E+00">
                  <c:v>1.43432E-3</c:v>
                </c:pt>
                <c:pt idx="31784" formatCode="0.00E+00">
                  <c:v>1.1040500000000001E-3</c:v>
                </c:pt>
                <c:pt idx="31785" formatCode="0.00E+00">
                  <c:v>7.5640400000000002E-4</c:v>
                </c:pt>
                <c:pt idx="31786" formatCode="0.00E+00">
                  <c:v>3.9198500000000002E-4</c:v>
                </c:pt>
                <c:pt idx="31787" formatCode="0.00E+00">
                  <c:v>1.1420700000000001E-5</c:v>
                </c:pt>
                <c:pt idx="31788" formatCode="0.00E+00">
                  <c:v>-3.85277E-4</c:v>
                </c:pt>
                <c:pt idx="31789" formatCode="0.00E+00">
                  <c:v>-7.9846699999999997E-4</c:v>
                </c:pt>
                <c:pt idx="31790" formatCode="0.00E+00">
                  <c:v>-1.2283699999999999E-3</c:v>
                </c:pt>
                <c:pt idx="31791" formatCode="0.00E+00">
                  <c:v>-1.67487E-3</c:v>
                </c:pt>
                <c:pt idx="31792" formatCode="0.00E+00">
                  <c:v>-2.1372100000000001E-3</c:v>
                </c:pt>
                <c:pt idx="31793" formatCode="0.00E+00">
                  <c:v>-2.61415E-3</c:v>
                </c:pt>
                <c:pt idx="31794" formatCode="0.00E+00">
                  <c:v>-3.1048299999999998E-3</c:v>
                </c:pt>
                <c:pt idx="31795" formatCode="0.00E+00">
                  <c:v>-3.6097E-3</c:v>
                </c:pt>
                <c:pt idx="31796" formatCode="0.00E+00">
                  <c:v>-4.1266300000000001E-3</c:v>
                </c:pt>
                <c:pt idx="31797" formatCode="0.00E+00">
                  <c:v>-4.6488500000000004E-3</c:v>
                </c:pt>
                <c:pt idx="31798" formatCode="0.00E+00">
                  <c:v>-5.1764999999999997E-3</c:v>
                </c:pt>
                <c:pt idx="31799" formatCode="0.00E+00">
                  <c:v>-5.7167700000000004E-3</c:v>
                </c:pt>
                <c:pt idx="31800" formatCode="0.00E+00">
                  <c:v>-6.2692900000000003E-3</c:v>
                </c:pt>
                <c:pt idx="31801" formatCode="0.00E+00">
                  <c:v>-6.8295500000000002E-3</c:v>
                </c:pt>
                <c:pt idx="31802" formatCode="0.00E+00">
                  <c:v>-7.39757E-3</c:v>
                </c:pt>
                <c:pt idx="31803" formatCode="0.00E+00">
                  <c:v>-7.9742300000000006E-3</c:v>
                </c:pt>
                <c:pt idx="31804" formatCode="0.00E+00">
                  <c:v>-8.5589499999999992E-3</c:v>
                </c:pt>
                <c:pt idx="31805" formatCode="0.00E+00">
                  <c:v>-9.1507099999999994E-3</c:v>
                </c:pt>
                <c:pt idx="31806" formatCode="0.00E+00">
                  <c:v>-9.7483299999999995E-3</c:v>
                </c:pt>
                <c:pt idx="31807">
                  <c:v>-1.03505E-2</c:v>
                </c:pt>
                <c:pt idx="31808">
                  <c:v>-1.0955899999999999E-2</c:v>
                </c:pt>
                <c:pt idx="31809">
                  <c:v>-1.15637E-2</c:v>
                </c:pt>
                <c:pt idx="31810">
                  <c:v>-1.2174000000000001E-2</c:v>
                </c:pt>
                <c:pt idx="31811">
                  <c:v>-1.2787E-2</c:v>
                </c:pt>
                <c:pt idx="31812">
                  <c:v>-1.34027E-2</c:v>
                </c:pt>
                <c:pt idx="31813">
                  <c:v>-1.4020899999999999E-2</c:v>
                </c:pt>
                <c:pt idx="31814">
                  <c:v>-1.4641299999999999E-2</c:v>
                </c:pt>
                <c:pt idx="31815">
                  <c:v>-1.52628E-2</c:v>
                </c:pt>
                <c:pt idx="31816">
                  <c:v>-1.5884300000000001E-2</c:v>
                </c:pt>
                <c:pt idx="31817">
                  <c:v>-1.6504899999999999E-2</c:v>
                </c:pt>
                <c:pt idx="31818">
                  <c:v>-1.71235E-2</c:v>
                </c:pt>
                <c:pt idx="31819">
                  <c:v>-1.77392E-2</c:v>
                </c:pt>
                <c:pt idx="31820">
                  <c:v>-1.8351300000000001E-2</c:v>
                </c:pt>
                <c:pt idx="31821">
                  <c:v>-1.89596E-2</c:v>
                </c:pt>
                <c:pt idx="31822">
                  <c:v>-1.9563799999999999E-2</c:v>
                </c:pt>
                <c:pt idx="31823">
                  <c:v>-2.01631E-2</c:v>
                </c:pt>
                <c:pt idx="31824">
                  <c:v>-2.0756500000000001E-2</c:v>
                </c:pt>
                <c:pt idx="31825">
                  <c:v>-2.13426E-2</c:v>
                </c:pt>
                <c:pt idx="31826">
                  <c:v>-2.1920700000000001E-2</c:v>
                </c:pt>
                <c:pt idx="31827">
                  <c:v>-2.24899E-2</c:v>
                </c:pt>
                <c:pt idx="31828">
                  <c:v>-2.3049199999999999E-2</c:v>
                </c:pt>
                <c:pt idx="31829">
                  <c:v>-2.3597199999999999E-2</c:v>
                </c:pt>
                <c:pt idx="31830">
                  <c:v>-2.41333E-2</c:v>
                </c:pt>
                <c:pt idx="31831">
                  <c:v>-2.4657100000000001E-2</c:v>
                </c:pt>
                <c:pt idx="31832">
                  <c:v>-2.51684E-2</c:v>
                </c:pt>
                <c:pt idx="31833">
                  <c:v>-2.5667300000000001E-2</c:v>
                </c:pt>
                <c:pt idx="31834">
                  <c:v>-2.6153599999999999E-2</c:v>
                </c:pt>
                <c:pt idx="31835">
                  <c:v>-2.66266E-2</c:v>
                </c:pt>
                <c:pt idx="31836">
                  <c:v>-2.70859E-2</c:v>
                </c:pt>
                <c:pt idx="31837">
                  <c:v>-2.7530900000000001E-2</c:v>
                </c:pt>
                <c:pt idx="31838">
                  <c:v>-2.7960800000000001E-2</c:v>
                </c:pt>
                <c:pt idx="31839">
                  <c:v>-2.83752E-2</c:v>
                </c:pt>
                <c:pt idx="31840">
                  <c:v>-2.8773799999999999E-2</c:v>
                </c:pt>
                <c:pt idx="31841">
                  <c:v>-2.9156499999999998E-2</c:v>
                </c:pt>
                <c:pt idx="31842">
                  <c:v>-2.9523199999999999E-2</c:v>
                </c:pt>
                <c:pt idx="31843">
                  <c:v>-2.9873299999999998E-2</c:v>
                </c:pt>
                <c:pt idx="31844">
                  <c:v>-3.0206500000000001E-2</c:v>
                </c:pt>
                <c:pt idx="31845">
                  <c:v>-3.05221E-2</c:v>
                </c:pt>
                <c:pt idx="31846">
                  <c:v>-3.0818999999999999E-2</c:v>
                </c:pt>
                <c:pt idx="31847">
                  <c:v>-3.1096499999999999E-2</c:v>
                </c:pt>
                <c:pt idx="31848">
                  <c:v>-3.1354100000000003E-2</c:v>
                </c:pt>
                <c:pt idx="31849">
                  <c:v>-3.1591899999999999E-2</c:v>
                </c:pt>
                <c:pt idx="31850">
                  <c:v>-3.18103E-2</c:v>
                </c:pt>
                <c:pt idx="31851">
                  <c:v>-3.20094E-2</c:v>
                </c:pt>
                <c:pt idx="31852">
                  <c:v>-3.2189099999999998E-2</c:v>
                </c:pt>
                <c:pt idx="31853">
                  <c:v>-3.23494E-2</c:v>
                </c:pt>
                <c:pt idx="31854">
                  <c:v>-3.2490199999999997E-2</c:v>
                </c:pt>
                <c:pt idx="31855">
                  <c:v>-3.2611000000000001E-2</c:v>
                </c:pt>
                <c:pt idx="31856">
                  <c:v>-3.2710799999999998E-2</c:v>
                </c:pt>
                <c:pt idx="31857">
                  <c:v>-3.2788400000000002E-2</c:v>
                </c:pt>
                <c:pt idx="31858">
                  <c:v>-3.2843400000000002E-2</c:v>
                </c:pt>
                <c:pt idx="31859">
                  <c:v>-3.2875700000000001E-2</c:v>
                </c:pt>
                <c:pt idx="31860">
                  <c:v>-3.2885699999999997E-2</c:v>
                </c:pt>
                <c:pt idx="31861">
                  <c:v>-3.2873899999999998E-2</c:v>
                </c:pt>
                <c:pt idx="31862">
                  <c:v>-3.2840899999999999E-2</c:v>
                </c:pt>
                <c:pt idx="31863">
                  <c:v>-3.2786799999999998E-2</c:v>
                </c:pt>
                <c:pt idx="31864">
                  <c:v>-3.2711499999999998E-2</c:v>
                </c:pt>
                <c:pt idx="31865">
                  <c:v>-3.2614999999999998E-2</c:v>
                </c:pt>
                <c:pt idx="31866">
                  <c:v>-3.2497600000000001E-2</c:v>
                </c:pt>
                <c:pt idx="31867">
                  <c:v>-3.2359800000000001E-2</c:v>
                </c:pt>
                <c:pt idx="31868">
                  <c:v>-3.2202099999999997E-2</c:v>
                </c:pt>
                <c:pt idx="31869">
                  <c:v>-3.20253E-2</c:v>
                </c:pt>
                <c:pt idx="31870">
                  <c:v>-3.1829799999999998E-2</c:v>
                </c:pt>
                <c:pt idx="31871">
                  <c:v>-3.1615799999999999E-2</c:v>
                </c:pt>
                <c:pt idx="31872">
                  <c:v>-3.1383099999999997E-2</c:v>
                </c:pt>
                <c:pt idx="31873">
                  <c:v>-3.1132400000000001E-2</c:v>
                </c:pt>
                <c:pt idx="31874">
                  <c:v>-3.0864900000000001E-2</c:v>
                </c:pt>
                <c:pt idx="31875">
                  <c:v>-3.05817E-2</c:v>
                </c:pt>
                <c:pt idx="31876">
                  <c:v>-3.0283399999999999E-2</c:v>
                </c:pt>
                <c:pt idx="31877">
                  <c:v>-2.9969699999999998E-2</c:v>
                </c:pt>
                <c:pt idx="31878">
                  <c:v>-2.96399E-2</c:v>
                </c:pt>
                <c:pt idx="31879">
                  <c:v>-2.92936E-2</c:v>
                </c:pt>
                <c:pt idx="31880">
                  <c:v>-2.89307E-2</c:v>
                </c:pt>
                <c:pt idx="31881">
                  <c:v>-2.85516E-2</c:v>
                </c:pt>
                <c:pt idx="31882">
                  <c:v>-2.8157000000000001E-2</c:v>
                </c:pt>
                <c:pt idx="31883">
                  <c:v>-2.7747600000000001E-2</c:v>
                </c:pt>
                <c:pt idx="31884">
                  <c:v>-2.7324299999999999E-2</c:v>
                </c:pt>
                <c:pt idx="31885">
                  <c:v>-2.6888599999999999E-2</c:v>
                </c:pt>
                <c:pt idx="31886">
                  <c:v>-2.6442199999999999E-2</c:v>
                </c:pt>
                <c:pt idx="31887">
                  <c:v>-2.5985899999999999E-2</c:v>
                </c:pt>
                <c:pt idx="31888">
                  <c:v>-2.55196E-2</c:v>
                </c:pt>
                <c:pt idx="31889">
                  <c:v>-2.5043699999999999E-2</c:v>
                </c:pt>
                <c:pt idx="31890">
                  <c:v>-2.4558300000000002E-2</c:v>
                </c:pt>
                <c:pt idx="31891">
                  <c:v>-2.4063899999999999E-2</c:v>
                </c:pt>
                <c:pt idx="31892">
                  <c:v>-2.3561200000000001E-2</c:v>
                </c:pt>
                <c:pt idx="31893">
                  <c:v>-2.3051700000000001E-2</c:v>
                </c:pt>
                <c:pt idx="31894">
                  <c:v>-2.2536799999999999E-2</c:v>
                </c:pt>
                <c:pt idx="31895">
                  <c:v>-2.2017599999999998E-2</c:v>
                </c:pt>
                <c:pt idx="31896">
                  <c:v>-2.1494699999999999E-2</c:v>
                </c:pt>
                <c:pt idx="31897">
                  <c:v>-2.09687E-2</c:v>
                </c:pt>
                <c:pt idx="31898">
                  <c:v>-2.0440300000000002E-2</c:v>
                </c:pt>
                <c:pt idx="31899">
                  <c:v>-1.9910600000000001E-2</c:v>
                </c:pt>
                <c:pt idx="31900">
                  <c:v>-1.9380499999999998E-2</c:v>
                </c:pt>
                <c:pt idx="31901">
                  <c:v>-1.88503E-2</c:v>
                </c:pt>
                <c:pt idx="31902">
                  <c:v>-1.8320400000000001E-2</c:v>
                </c:pt>
                <c:pt idx="31903">
                  <c:v>-1.7791700000000001E-2</c:v>
                </c:pt>
                <c:pt idx="31904">
                  <c:v>-1.72649E-2</c:v>
                </c:pt>
                <c:pt idx="31905">
                  <c:v>-1.67403E-2</c:v>
                </c:pt>
                <c:pt idx="31906">
                  <c:v>-1.6217700000000002E-2</c:v>
                </c:pt>
                <c:pt idx="31907">
                  <c:v>-1.56969E-2</c:v>
                </c:pt>
                <c:pt idx="31908">
                  <c:v>-1.51783E-2</c:v>
                </c:pt>
                <c:pt idx="31909">
                  <c:v>-1.4662400000000001E-2</c:v>
                </c:pt>
                <c:pt idx="31910">
                  <c:v>-1.4149500000000001E-2</c:v>
                </c:pt>
                <c:pt idx="31911">
                  <c:v>-1.36401E-2</c:v>
                </c:pt>
                <c:pt idx="31912">
                  <c:v>-1.31349E-2</c:v>
                </c:pt>
                <c:pt idx="31913">
                  <c:v>-1.26351E-2</c:v>
                </c:pt>
                <c:pt idx="31914">
                  <c:v>-1.21414E-2</c:v>
                </c:pt>
                <c:pt idx="31915">
                  <c:v>-1.16547E-2</c:v>
                </c:pt>
                <c:pt idx="31916">
                  <c:v>-1.11757E-2</c:v>
                </c:pt>
                <c:pt idx="31917">
                  <c:v>-1.07049E-2</c:v>
                </c:pt>
                <c:pt idx="31918">
                  <c:v>-1.0243E-2</c:v>
                </c:pt>
                <c:pt idx="31919" formatCode="0.00E+00">
                  <c:v>-9.7905100000000005E-3</c:v>
                </c:pt>
                <c:pt idx="31920" formatCode="0.00E+00">
                  <c:v>-9.3477899999999999E-3</c:v>
                </c:pt>
                <c:pt idx="31921" formatCode="0.00E+00">
                  <c:v>-8.9152599999999995E-3</c:v>
                </c:pt>
                <c:pt idx="31922" formatCode="0.00E+00">
                  <c:v>-8.4932299999999992E-3</c:v>
                </c:pt>
                <c:pt idx="31923" formatCode="0.00E+00">
                  <c:v>-8.0818599999999997E-3</c:v>
                </c:pt>
                <c:pt idx="31924" formatCode="0.00E+00">
                  <c:v>-7.6813699999999999E-3</c:v>
                </c:pt>
                <c:pt idx="31925" formatCode="0.00E+00">
                  <c:v>-7.2924699999999997E-3</c:v>
                </c:pt>
                <c:pt idx="31926" formatCode="0.00E+00">
                  <c:v>-6.9160300000000001E-3</c:v>
                </c:pt>
                <c:pt idx="31927" formatCode="0.00E+00">
                  <c:v>-6.5524499999999996E-3</c:v>
                </c:pt>
                <c:pt idx="31928" formatCode="0.00E+00">
                  <c:v>-6.20142E-3</c:v>
                </c:pt>
                <c:pt idx="31929" formatCode="0.00E+00">
                  <c:v>-5.8622700000000002E-3</c:v>
                </c:pt>
                <c:pt idx="31930" formatCode="0.00E+00">
                  <c:v>-5.5345799999999999E-3</c:v>
                </c:pt>
                <c:pt idx="31931" formatCode="0.00E+00">
                  <c:v>-5.2184299999999996E-3</c:v>
                </c:pt>
                <c:pt idx="31932" formatCode="0.00E+00">
                  <c:v>-4.91429E-3</c:v>
                </c:pt>
                <c:pt idx="31933" formatCode="0.00E+00">
                  <c:v>-4.6222700000000004E-3</c:v>
                </c:pt>
                <c:pt idx="31934" formatCode="0.00E+00">
                  <c:v>-4.3422199999999999E-3</c:v>
                </c:pt>
                <c:pt idx="31935" formatCode="0.00E+00">
                  <c:v>-4.0745599999999996E-3</c:v>
                </c:pt>
                <c:pt idx="31936" formatCode="0.00E+00">
                  <c:v>-3.8201799999999998E-3</c:v>
                </c:pt>
                <c:pt idx="31937" formatCode="0.00E+00">
                  <c:v>-3.5795000000000002E-3</c:v>
                </c:pt>
                <c:pt idx="31938" formatCode="0.00E+00">
                  <c:v>-3.3524599999999998E-3</c:v>
                </c:pt>
                <c:pt idx="31939" formatCode="0.00E+00">
                  <c:v>-3.13891E-3</c:v>
                </c:pt>
                <c:pt idx="31940" formatCode="0.00E+00">
                  <c:v>-2.9385499999999998E-3</c:v>
                </c:pt>
                <c:pt idx="31941" formatCode="0.00E+00">
                  <c:v>-2.75093E-3</c:v>
                </c:pt>
                <c:pt idx="31942" formatCode="0.00E+00">
                  <c:v>-2.57588E-3</c:v>
                </c:pt>
                <c:pt idx="31943" formatCode="0.00E+00">
                  <c:v>-2.4137999999999998E-3</c:v>
                </c:pt>
                <c:pt idx="31944" formatCode="0.00E+00">
                  <c:v>-2.2652800000000002E-3</c:v>
                </c:pt>
                <c:pt idx="31945" formatCode="0.00E+00">
                  <c:v>-2.13079E-3</c:v>
                </c:pt>
                <c:pt idx="31946" formatCode="0.00E+00">
                  <c:v>-2.0104200000000002E-3</c:v>
                </c:pt>
                <c:pt idx="31947" formatCode="0.00E+00">
                  <c:v>-1.9040400000000001E-3</c:v>
                </c:pt>
                <c:pt idx="31948" formatCode="0.00E+00">
                  <c:v>-1.8113300000000001E-3</c:v>
                </c:pt>
                <c:pt idx="31949" formatCode="0.00E+00">
                  <c:v>-1.7317999999999999E-3</c:v>
                </c:pt>
                <c:pt idx="31950" formatCode="0.00E+00">
                  <c:v>-1.6649799999999999E-3</c:v>
                </c:pt>
                <c:pt idx="31951" formatCode="0.00E+00">
                  <c:v>-1.6105099999999999E-3</c:v>
                </c:pt>
                <c:pt idx="31952" formatCode="0.00E+00">
                  <c:v>-1.56832E-3</c:v>
                </c:pt>
                <c:pt idx="31953" formatCode="0.00E+00">
                  <c:v>-1.5383E-3</c:v>
                </c:pt>
                <c:pt idx="31954" formatCode="0.00E+00">
                  <c:v>-1.5200599999999999E-3</c:v>
                </c:pt>
                <c:pt idx="31955" formatCode="0.00E+00">
                  <c:v>-1.51315E-3</c:v>
                </c:pt>
                <c:pt idx="31956" formatCode="0.00E+00">
                  <c:v>-1.5174400000000001E-3</c:v>
                </c:pt>
                <c:pt idx="31957" formatCode="0.00E+00">
                  <c:v>-1.53298E-3</c:v>
                </c:pt>
                <c:pt idx="31958" formatCode="0.00E+00">
                  <c:v>-1.5598599999999999E-3</c:v>
                </c:pt>
                <c:pt idx="31959" formatCode="0.00E+00">
                  <c:v>-1.5979799999999999E-3</c:v>
                </c:pt>
                <c:pt idx="31960" formatCode="0.00E+00">
                  <c:v>-1.6471700000000001E-3</c:v>
                </c:pt>
                <c:pt idx="31961" formatCode="0.00E+00">
                  <c:v>-1.7071E-3</c:v>
                </c:pt>
                <c:pt idx="31962" formatCode="0.00E+00">
                  <c:v>-1.7772E-3</c:v>
                </c:pt>
                <c:pt idx="31963" formatCode="0.00E+00">
                  <c:v>-1.85681E-3</c:v>
                </c:pt>
                <c:pt idx="31964" formatCode="0.00E+00">
                  <c:v>-1.9452600000000001E-3</c:v>
                </c:pt>
                <c:pt idx="31965" formatCode="0.00E+00">
                  <c:v>-2.0423400000000001E-3</c:v>
                </c:pt>
                <c:pt idx="31966" formatCode="0.00E+00">
                  <c:v>-2.14817E-3</c:v>
                </c:pt>
                <c:pt idx="31967" formatCode="0.00E+00">
                  <c:v>-2.2625700000000002E-3</c:v>
                </c:pt>
                <c:pt idx="31968" formatCode="0.00E+00">
                  <c:v>-2.3849700000000001E-3</c:v>
                </c:pt>
                <c:pt idx="31969" formatCode="0.00E+00">
                  <c:v>-2.5147699999999999E-3</c:v>
                </c:pt>
                <c:pt idx="31970" formatCode="0.00E+00">
                  <c:v>-2.6515000000000002E-3</c:v>
                </c:pt>
                <c:pt idx="31971" formatCode="0.00E+00">
                  <c:v>-2.79459E-3</c:v>
                </c:pt>
                <c:pt idx="31972" formatCode="0.00E+00">
                  <c:v>-2.94327E-3</c:v>
                </c:pt>
                <c:pt idx="31973" formatCode="0.00E+00">
                  <c:v>-3.0966100000000001E-3</c:v>
                </c:pt>
                <c:pt idx="31974" formatCode="0.00E+00">
                  <c:v>-3.2538900000000002E-3</c:v>
                </c:pt>
                <c:pt idx="31975" formatCode="0.00E+00">
                  <c:v>-3.4150299999999999E-3</c:v>
                </c:pt>
                <c:pt idx="31976" formatCode="0.00E+00">
                  <c:v>-3.5803800000000002E-3</c:v>
                </c:pt>
                <c:pt idx="31977" formatCode="0.00E+00">
                  <c:v>-3.7501499999999998E-3</c:v>
                </c:pt>
                <c:pt idx="31978" formatCode="0.00E+00">
                  <c:v>-3.9238900000000002E-3</c:v>
                </c:pt>
                <c:pt idx="31979" formatCode="0.00E+00">
                  <c:v>-4.1005499999999997E-3</c:v>
                </c:pt>
                <c:pt idx="31980" formatCode="0.00E+00">
                  <c:v>-4.2790500000000004E-3</c:v>
                </c:pt>
                <c:pt idx="31981" formatCode="0.00E+00">
                  <c:v>-4.4586799999999996E-3</c:v>
                </c:pt>
                <c:pt idx="31982" formatCode="0.00E+00">
                  <c:v>-4.6391599999999998E-3</c:v>
                </c:pt>
                <c:pt idx="31983" formatCode="0.00E+00">
                  <c:v>-4.8201800000000003E-3</c:v>
                </c:pt>
                <c:pt idx="31984" formatCode="0.00E+00">
                  <c:v>-5.0012600000000004E-3</c:v>
                </c:pt>
                <c:pt idx="31985" formatCode="0.00E+00">
                  <c:v>-5.1824000000000002E-3</c:v>
                </c:pt>
                <c:pt idx="31986" formatCode="0.00E+00">
                  <c:v>-5.3639200000000003E-3</c:v>
                </c:pt>
                <c:pt idx="31987" formatCode="0.00E+00">
                  <c:v>-5.5458199999999999E-3</c:v>
                </c:pt>
                <c:pt idx="31988" formatCode="0.00E+00">
                  <c:v>-5.7278600000000004E-3</c:v>
                </c:pt>
                <c:pt idx="31989" formatCode="0.00E+00">
                  <c:v>-5.90977E-3</c:v>
                </c:pt>
                <c:pt idx="31990" formatCode="0.00E+00">
                  <c:v>-6.0909700000000002E-3</c:v>
                </c:pt>
                <c:pt idx="31991" formatCode="0.00E+00">
                  <c:v>-6.2705199999999999E-3</c:v>
                </c:pt>
                <c:pt idx="31992" formatCode="0.00E+00">
                  <c:v>-6.4477099999999997E-3</c:v>
                </c:pt>
                <c:pt idx="31993" formatCode="0.00E+00">
                  <c:v>-6.6227200000000003E-3</c:v>
                </c:pt>
                <c:pt idx="31994" formatCode="0.00E+00">
                  <c:v>-6.7962500000000002E-3</c:v>
                </c:pt>
                <c:pt idx="31995" formatCode="0.00E+00">
                  <c:v>-6.9685700000000003E-3</c:v>
                </c:pt>
                <c:pt idx="31996" formatCode="0.00E+00">
                  <c:v>-7.1394300000000004E-3</c:v>
                </c:pt>
                <c:pt idx="31997" formatCode="0.00E+00">
                  <c:v>-7.3081400000000003E-3</c:v>
                </c:pt>
                <c:pt idx="31998" formatCode="0.00E+00">
                  <c:v>-7.4736899999999998E-3</c:v>
                </c:pt>
                <c:pt idx="31999" formatCode="0.00E+00">
                  <c:v>-7.6350100000000002E-3</c:v>
                </c:pt>
                <c:pt idx="32000" formatCode="0.00E+00">
                  <c:v>-7.7914600000000001E-3</c:v>
                </c:pt>
                <c:pt idx="32001" formatCode="0.00E+00">
                  <c:v>-7.9430400000000002E-3</c:v>
                </c:pt>
                <c:pt idx="32002" formatCode="0.00E+00">
                  <c:v>-8.0901199999999993E-3</c:v>
                </c:pt>
                <c:pt idx="32003" formatCode="0.00E+00">
                  <c:v>-8.2326599999999993E-3</c:v>
                </c:pt>
                <c:pt idx="32004" formatCode="0.00E+00">
                  <c:v>-8.3701899999999996E-3</c:v>
                </c:pt>
                <c:pt idx="32005" formatCode="0.00E+00">
                  <c:v>-8.5025399999999994E-3</c:v>
                </c:pt>
                <c:pt idx="32006" formatCode="0.00E+00">
                  <c:v>-8.6300100000000005E-3</c:v>
                </c:pt>
                <c:pt idx="32007" formatCode="0.00E+00">
                  <c:v>-8.7529700000000005E-3</c:v>
                </c:pt>
                <c:pt idx="32008" formatCode="0.00E+00">
                  <c:v>-8.87166E-3</c:v>
                </c:pt>
                <c:pt idx="32009" formatCode="0.00E+00">
                  <c:v>-8.9864200000000002E-3</c:v>
                </c:pt>
                <c:pt idx="32010" formatCode="0.00E+00">
                  <c:v>-9.0977599999999999E-3</c:v>
                </c:pt>
                <c:pt idx="32011" formatCode="0.00E+00">
                  <c:v>-9.2056900000000007E-3</c:v>
                </c:pt>
                <c:pt idx="32012" formatCode="0.00E+00">
                  <c:v>-9.3097300000000004E-3</c:v>
                </c:pt>
                <c:pt idx="32013" formatCode="0.00E+00">
                  <c:v>-9.4095499999999992E-3</c:v>
                </c:pt>
                <c:pt idx="32014" formatCode="0.00E+00">
                  <c:v>-9.5049599999999998E-3</c:v>
                </c:pt>
                <c:pt idx="32015" formatCode="0.00E+00">
                  <c:v>-9.5957300000000002E-3</c:v>
                </c:pt>
                <c:pt idx="32016" formatCode="0.00E+00">
                  <c:v>-9.6816999999999997E-3</c:v>
                </c:pt>
                <c:pt idx="32017" formatCode="0.00E+00">
                  <c:v>-9.7628699999999999E-3</c:v>
                </c:pt>
                <c:pt idx="32018" formatCode="0.00E+00">
                  <c:v>-9.8391499999999996E-3</c:v>
                </c:pt>
                <c:pt idx="32019" formatCode="0.00E+00">
                  <c:v>-9.9104199999999996E-3</c:v>
                </c:pt>
                <c:pt idx="32020" formatCode="0.00E+00">
                  <c:v>-9.9766500000000001E-3</c:v>
                </c:pt>
                <c:pt idx="32021">
                  <c:v>-1.0037900000000001E-2</c:v>
                </c:pt>
                <c:pt idx="32022">
                  <c:v>-1.0094199999999999E-2</c:v>
                </c:pt>
                <c:pt idx="32023">
                  <c:v>-1.0145299999999999E-2</c:v>
                </c:pt>
                <c:pt idx="32024">
                  <c:v>-1.0191499999999999E-2</c:v>
                </c:pt>
                <c:pt idx="32025">
                  <c:v>-1.0233300000000001E-2</c:v>
                </c:pt>
                <c:pt idx="32026">
                  <c:v>-1.0271300000000001E-2</c:v>
                </c:pt>
                <c:pt idx="32027">
                  <c:v>-1.03056E-2</c:v>
                </c:pt>
                <c:pt idx="32028">
                  <c:v>-1.0336400000000001E-2</c:v>
                </c:pt>
                <c:pt idx="32029">
                  <c:v>-1.03637E-2</c:v>
                </c:pt>
                <c:pt idx="32030">
                  <c:v>-1.03877E-2</c:v>
                </c:pt>
                <c:pt idx="32031">
                  <c:v>-1.0408300000000001E-2</c:v>
                </c:pt>
                <c:pt idx="32032">
                  <c:v>-1.0425E-2</c:v>
                </c:pt>
                <c:pt idx="32033">
                  <c:v>-1.0437699999999999E-2</c:v>
                </c:pt>
                <c:pt idx="32034">
                  <c:v>-1.04464E-2</c:v>
                </c:pt>
                <c:pt idx="32035">
                  <c:v>-1.04513E-2</c:v>
                </c:pt>
                <c:pt idx="32036">
                  <c:v>-1.04531E-2</c:v>
                </c:pt>
                <c:pt idx="32037">
                  <c:v>-1.0452700000000001E-2</c:v>
                </c:pt>
                <c:pt idx="32038">
                  <c:v>-1.04508E-2</c:v>
                </c:pt>
                <c:pt idx="32039">
                  <c:v>-1.0447700000000001E-2</c:v>
                </c:pt>
                <c:pt idx="32040">
                  <c:v>-1.04432E-2</c:v>
                </c:pt>
                <c:pt idx="32041">
                  <c:v>-1.0437500000000001E-2</c:v>
                </c:pt>
                <c:pt idx="32042">
                  <c:v>-1.04308E-2</c:v>
                </c:pt>
                <c:pt idx="32043">
                  <c:v>-1.04235E-2</c:v>
                </c:pt>
                <c:pt idx="32044">
                  <c:v>-1.0416399999999999E-2</c:v>
                </c:pt>
                <c:pt idx="32045">
                  <c:v>-1.04099E-2</c:v>
                </c:pt>
                <c:pt idx="32046">
                  <c:v>-1.04046E-2</c:v>
                </c:pt>
                <c:pt idx="32047">
                  <c:v>-1.0401000000000001E-2</c:v>
                </c:pt>
                <c:pt idx="32048">
                  <c:v>-1.0398900000000001E-2</c:v>
                </c:pt>
                <c:pt idx="32049">
                  <c:v>-1.0397699999999999E-2</c:v>
                </c:pt>
                <c:pt idx="32050">
                  <c:v>-1.0397099999999999E-2</c:v>
                </c:pt>
                <c:pt idx="32051">
                  <c:v>-1.0397E-2</c:v>
                </c:pt>
                <c:pt idx="32052">
                  <c:v>-1.0398299999999999E-2</c:v>
                </c:pt>
                <c:pt idx="32053">
                  <c:v>-1.0401799999999999E-2</c:v>
                </c:pt>
                <c:pt idx="32054">
                  <c:v>-1.04086E-2</c:v>
                </c:pt>
                <c:pt idx="32055">
                  <c:v>-1.0418800000000001E-2</c:v>
                </c:pt>
                <c:pt idx="32056">
                  <c:v>-1.04318E-2</c:v>
                </c:pt>
                <c:pt idx="32057">
                  <c:v>-1.0446799999999999E-2</c:v>
                </c:pt>
                <c:pt idx="32058">
                  <c:v>-1.0463399999999999E-2</c:v>
                </c:pt>
                <c:pt idx="32059">
                  <c:v>-1.0482399999999999E-2</c:v>
                </c:pt>
                <c:pt idx="32060">
                  <c:v>-1.0504400000000001E-2</c:v>
                </c:pt>
                <c:pt idx="32061">
                  <c:v>-1.05294E-2</c:v>
                </c:pt>
                <c:pt idx="32062">
                  <c:v>-1.05577E-2</c:v>
                </c:pt>
                <c:pt idx="32063">
                  <c:v>-1.05898E-2</c:v>
                </c:pt>
                <c:pt idx="32064">
                  <c:v>-1.0625799999999999E-2</c:v>
                </c:pt>
                <c:pt idx="32065">
                  <c:v>-1.06654E-2</c:v>
                </c:pt>
                <c:pt idx="32066">
                  <c:v>-1.07087E-2</c:v>
                </c:pt>
                <c:pt idx="32067">
                  <c:v>-1.07557E-2</c:v>
                </c:pt>
                <c:pt idx="32068">
                  <c:v>-1.08065E-2</c:v>
                </c:pt>
                <c:pt idx="32069">
                  <c:v>-1.0861000000000001E-2</c:v>
                </c:pt>
                <c:pt idx="32070">
                  <c:v>-1.0919699999999999E-2</c:v>
                </c:pt>
                <c:pt idx="32071">
                  <c:v>-1.09827E-2</c:v>
                </c:pt>
                <c:pt idx="32072">
                  <c:v>-1.10505E-2</c:v>
                </c:pt>
                <c:pt idx="32073">
                  <c:v>-1.11229E-2</c:v>
                </c:pt>
                <c:pt idx="32074">
                  <c:v>-1.12E-2</c:v>
                </c:pt>
                <c:pt idx="32075">
                  <c:v>-1.12815E-2</c:v>
                </c:pt>
                <c:pt idx="32076">
                  <c:v>-1.13671E-2</c:v>
                </c:pt>
                <c:pt idx="32077">
                  <c:v>-1.1455999999999999E-2</c:v>
                </c:pt>
                <c:pt idx="32078">
                  <c:v>-1.15479E-2</c:v>
                </c:pt>
                <c:pt idx="32079">
                  <c:v>-1.1642599999999999E-2</c:v>
                </c:pt>
                <c:pt idx="32080">
                  <c:v>-1.17404E-2</c:v>
                </c:pt>
                <c:pt idx="32081">
                  <c:v>-1.18412E-2</c:v>
                </c:pt>
                <c:pt idx="32082">
                  <c:v>-1.19446E-2</c:v>
                </c:pt>
                <c:pt idx="32083">
                  <c:v>-1.2050399999999999E-2</c:v>
                </c:pt>
                <c:pt idx="32084">
                  <c:v>-1.2157899999999999E-2</c:v>
                </c:pt>
                <c:pt idx="32085">
                  <c:v>-1.2266000000000001E-2</c:v>
                </c:pt>
                <c:pt idx="32086">
                  <c:v>-1.23745E-2</c:v>
                </c:pt>
                <c:pt idx="32087">
                  <c:v>-1.2484E-2</c:v>
                </c:pt>
                <c:pt idx="32088">
                  <c:v>-1.25956E-2</c:v>
                </c:pt>
                <c:pt idx="32089">
                  <c:v>-1.2709099999999999E-2</c:v>
                </c:pt>
                <c:pt idx="32090">
                  <c:v>-1.28243E-2</c:v>
                </c:pt>
                <c:pt idx="32091">
                  <c:v>-1.29415E-2</c:v>
                </c:pt>
                <c:pt idx="32092">
                  <c:v>-1.30609E-2</c:v>
                </c:pt>
                <c:pt idx="32093">
                  <c:v>-1.31822E-2</c:v>
                </c:pt>
                <c:pt idx="32094">
                  <c:v>-1.3304399999999999E-2</c:v>
                </c:pt>
                <c:pt idx="32095">
                  <c:v>-1.34273E-2</c:v>
                </c:pt>
                <c:pt idx="32096">
                  <c:v>-1.3550700000000001E-2</c:v>
                </c:pt>
                <c:pt idx="32097">
                  <c:v>-1.3675E-2</c:v>
                </c:pt>
                <c:pt idx="32098">
                  <c:v>-1.37996E-2</c:v>
                </c:pt>
                <c:pt idx="32099">
                  <c:v>-1.39241E-2</c:v>
                </c:pt>
                <c:pt idx="32100">
                  <c:v>-1.40477E-2</c:v>
                </c:pt>
                <c:pt idx="32101">
                  <c:v>-1.41695E-2</c:v>
                </c:pt>
                <c:pt idx="32102">
                  <c:v>-1.4289E-2</c:v>
                </c:pt>
                <c:pt idx="32103">
                  <c:v>-1.4406800000000001E-2</c:v>
                </c:pt>
                <c:pt idx="32104">
                  <c:v>-1.45237E-2</c:v>
                </c:pt>
                <c:pt idx="32105">
                  <c:v>-1.4639599999999999E-2</c:v>
                </c:pt>
                <c:pt idx="32106">
                  <c:v>-1.47534E-2</c:v>
                </c:pt>
                <c:pt idx="32107">
                  <c:v>-1.4864E-2</c:v>
                </c:pt>
                <c:pt idx="32108">
                  <c:v>-1.4970600000000001E-2</c:v>
                </c:pt>
                <c:pt idx="32109">
                  <c:v>-1.50726E-2</c:v>
                </c:pt>
                <c:pt idx="32110">
                  <c:v>-1.5169800000000001E-2</c:v>
                </c:pt>
                <c:pt idx="32111">
                  <c:v>-1.5262E-2</c:v>
                </c:pt>
                <c:pt idx="32112">
                  <c:v>-1.5349E-2</c:v>
                </c:pt>
                <c:pt idx="32113">
                  <c:v>-1.54305E-2</c:v>
                </c:pt>
                <c:pt idx="32114">
                  <c:v>-1.55067E-2</c:v>
                </c:pt>
                <c:pt idx="32115">
                  <c:v>-1.55777E-2</c:v>
                </c:pt>
                <c:pt idx="32116">
                  <c:v>-1.5643299999999999E-2</c:v>
                </c:pt>
                <c:pt idx="32117">
                  <c:v>-1.57032E-2</c:v>
                </c:pt>
                <c:pt idx="32118">
                  <c:v>-1.5756800000000001E-2</c:v>
                </c:pt>
                <c:pt idx="32119">
                  <c:v>-1.5803600000000001E-2</c:v>
                </c:pt>
                <c:pt idx="32120">
                  <c:v>-1.5843599999999999E-2</c:v>
                </c:pt>
                <c:pt idx="32121">
                  <c:v>-1.58768E-2</c:v>
                </c:pt>
                <c:pt idx="32122">
                  <c:v>-1.59031E-2</c:v>
                </c:pt>
                <c:pt idx="32123">
                  <c:v>-1.59224E-2</c:v>
                </c:pt>
                <c:pt idx="32124">
                  <c:v>-1.59346E-2</c:v>
                </c:pt>
                <c:pt idx="32125">
                  <c:v>-1.5939100000000001E-2</c:v>
                </c:pt>
                <c:pt idx="32126">
                  <c:v>-1.5935399999999999E-2</c:v>
                </c:pt>
                <c:pt idx="32127">
                  <c:v>-1.5922800000000001E-2</c:v>
                </c:pt>
                <c:pt idx="32128">
                  <c:v>-1.5901100000000001E-2</c:v>
                </c:pt>
                <c:pt idx="32129">
                  <c:v>-1.58703E-2</c:v>
                </c:pt>
                <c:pt idx="32130">
                  <c:v>-1.58301E-2</c:v>
                </c:pt>
                <c:pt idx="32131">
                  <c:v>-1.5780300000000001E-2</c:v>
                </c:pt>
                <c:pt idx="32132">
                  <c:v>-1.5720700000000001E-2</c:v>
                </c:pt>
                <c:pt idx="32133">
                  <c:v>-1.56513E-2</c:v>
                </c:pt>
                <c:pt idx="32134">
                  <c:v>-1.55713E-2</c:v>
                </c:pt>
                <c:pt idx="32135">
                  <c:v>-1.5479700000000001E-2</c:v>
                </c:pt>
                <c:pt idx="32136">
                  <c:v>-1.53761E-2</c:v>
                </c:pt>
                <c:pt idx="32137">
                  <c:v>-1.5260900000000001E-2</c:v>
                </c:pt>
                <c:pt idx="32138">
                  <c:v>-1.5134699999999999E-2</c:v>
                </c:pt>
                <c:pt idx="32139">
                  <c:v>-1.49975E-2</c:v>
                </c:pt>
                <c:pt idx="32140">
                  <c:v>-1.4849299999999999E-2</c:v>
                </c:pt>
                <c:pt idx="32141">
                  <c:v>-1.46903E-2</c:v>
                </c:pt>
                <c:pt idx="32142">
                  <c:v>-1.45208E-2</c:v>
                </c:pt>
                <c:pt idx="32143">
                  <c:v>-1.43406E-2</c:v>
                </c:pt>
                <c:pt idx="32144">
                  <c:v>-1.41493E-2</c:v>
                </c:pt>
                <c:pt idx="32145">
                  <c:v>-1.39463E-2</c:v>
                </c:pt>
                <c:pt idx="32146">
                  <c:v>-1.3731699999999999E-2</c:v>
                </c:pt>
                <c:pt idx="32147">
                  <c:v>-1.35058E-2</c:v>
                </c:pt>
                <c:pt idx="32148">
                  <c:v>-1.3269E-2</c:v>
                </c:pt>
                <c:pt idx="32149">
                  <c:v>-1.3021700000000001E-2</c:v>
                </c:pt>
                <c:pt idx="32150">
                  <c:v>-1.27638E-2</c:v>
                </c:pt>
                <c:pt idx="32151">
                  <c:v>-1.24955E-2</c:v>
                </c:pt>
                <c:pt idx="32152">
                  <c:v>-1.22168E-2</c:v>
                </c:pt>
                <c:pt idx="32153">
                  <c:v>-1.1928100000000001E-2</c:v>
                </c:pt>
                <c:pt idx="32154">
                  <c:v>-1.16299E-2</c:v>
                </c:pt>
                <c:pt idx="32155">
                  <c:v>-1.1322799999999999E-2</c:v>
                </c:pt>
                <c:pt idx="32156">
                  <c:v>-1.10075E-2</c:v>
                </c:pt>
                <c:pt idx="32157">
                  <c:v>-1.06842E-2</c:v>
                </c:pt>
                <c:pt idx="32158">
                  <c:v>-1.03532E-2</c:v>
                </c:pt>
                <c:pt idx="32159">
                  <c:v>-1.00144E-2</c:v>
                </c:pt>
                <c:pt idx="32160" formatCode="0.00E+00">
                  <c:v>-9.6680900000000007E-3</c:v>
                </c:pt>
                <c:pt idx="32161" formatCode="0.00E+00">
                  <c:v>-9.3142799999999994E-3</c:v>
                </c:pt>
                <c:pt idx="32162" formatCode="0.00E+00">
                  <c:v>-8.9529699999999993E-3</c:v>
                </c:pt>
                <c:pt idx="32163" formatCode="0.00E+00">
                  <c:v>-8.5842399999999999E-3</c:v>
                </c:pt>
                <c:pt idx="32164" formatCode="0.00E+00">
                  <c:v>-8.2085200000000004E-3</c:v>
                </c:pt>
                <c:pt idx="32165" formatCode="0.00E+00">
                  <c:v>-7.8265599999999998E-3</c:v>
                </c:pt>
                <c:pt idx="32166" formatCode="0.00E+00">
                  <c:v>-7.4389800000000004E-3</c:v>
                </c:pt>
                <c:pt idx="32167" formatCode="0.00E+00">
                  <c:v>-7.0459499999999996E-3</c:v>
                </c:pt>
                <c:pt idx="32168" formatCode="0.00E+00">
                  <c:v>-6.6475400000000004E-3</c:v>
                </c:pt>
                <c:pt idx="32169" formatCode="0.00E+00">
                  <c:v>-6.2440899999999999E-3</c:v>
                </c:pt>
                <c:pt idx="32170" formatCode="0.00E+00">
                  <c:v>-5.8362099999999997E-3</c:v>
                </c:pt>
                <c:pt idx="32171" formatCode="0.00E+00">
                  <c:v>-5.4247100000000001E-3</c:v>
                </c:pt>
                <c:pt idx="32172" formatCode="0.00E+00">
                  <c:v>-5.0104099999999999E-3</c:v>
                </c:pt>
                <c:pt idx="32173" formatCode="0.00E+00">
                  <c:v>-4.5940800000000004E-3</c:v>
                </c:pt>
                <c:pt idx="32174" formatCode="0.00E+00">
                  <c:v>-4.1763499999999997E-3</c:v>
                </c:pt>
                <c:pt idx="32175" formatCode="0.00E+00">
                  <c:v>-3.7577800000000001E-3</c:v>
                </c:pt>
                <c:pt idx="32176" formatCode="0.00E+00">
                  <c:v>-3.3390799999999999E-3</c:v>
                </c:pt>
                <c:pt idx="32177" formatCode="0.00E+00">
                  <c:v>-2.92085E-3</c:v>
                </c:pt>
                <c:pt idx="32178" formatCode="0.00E+00">
                  <c:v>-2.50351E-3</c:v>
                </c:pt>
                <c:pt idx="32179" formatCode="0.00E+00">
                  <c:v>-2.0875400000000001E-3</c:v>
                </c:pt>
                <c:pt idx="32180" formatCode="0.00E+00">
                  <c:v>-1.6734199999999999E-3</c:v>
                </c:pt>
                <c:pt idx="32181" formatCode="0.00E+00">
                  <c:v>-1.2613100000000001E-3</c:v>
                </c:pt>
                <c:pt idx="32182" formatCode="0.00E+00">
                  <c:v>-8.51084E-4</c:v>
                </c:pt>
                <c:pt idx="32183" formatCode="0.00E+00">
                  <c:v>-4.4281499999999999E-4</c:v>
                </c:pt>
                <c:pt idx="32184" formatCode="0.00E+00">
                  <c:v>-3.68958E-5</c:v>
                </c:pt>
                <c:pt idx="32185" formatCode="0.00E+00">
                  <c:v>3.6625900000000002E-4</c:v>
                </c:pt>
                <c:pt idx="32186" formatCode="0.00E+00">
                  <c:v>7.6639999999999998E-4</c:v>
                </c:pt>
                <c:pt idx="32187" formatCode="0.00E+00">
                  <c:v>1.1633399999999999E-3</c:v>
                </c:pt>
                <c:pt idx="32188" formatCode="0.00E+00">
                  <c:v>1.5568699999999999E-3</c:v>
                </c:pt>
                <c:pt idx="32189" formatCode="0.00E+00">
                  <c:v>1.9467E-3</c:v>
                </c:pt>
                <c:pt idx="32190" formatCode="0.00E+00">
                  <c:v>2.33241E-3</c:v>
                </c:pt>
                <c:pt idx="32191" formatCode="0.00E+00">
                  <c:v>2.7134699999999999E-3</c:v>
                </c:pt>
                <c:pt idx="32192" formatCode="0.00E+00">
                  <c:v>3.0892200000000002E-3</c:v>
                </c:pt>
                <c:pt idx="32193" formatCode="0.00E+00">
                  <c:v>3.4589600000000001E-3</c:v>
                </c:pt>
                <c:pt idx="32194" formatCode="0.00E+00">
                  <c:v>3.82227E-3</c:v>
                </c:pt>
                <c:pt idx="32195" formatCode="0.00E+00">
                  <c:v>4.1789899999999996E-3</c:v>
                </c:pt>
                <c:pt idx="32196" formatCode="0.00E+00">
                  <c:v>4.5287699999999997E-3</c:v>
                </c:pt>
                <c:pt idx="32197" formatCode="0.00E+00">
                  <c:v>4.8708900000000001E-3</c:v>
                </c:pt>
                <c:pt idx="32198" formatCode="0.00E+00">
                  <c:v>5.2047600000000001E-3</c:v>
                </c:pt>
                <c:pt idx="32199" formatCode="0.00E+00">
                  <c:v>5.5300200000000001E-3</c:v>
                </c:pt>
                <c:pt idx="32200" formatCode="0.00E+00">
                  <c:v>5.8462000000000002E-3</c:v>
                </c:pt>
                <c:pt idx="32201" formatCode="0.00E+00">
                  <c:v>6.1526000000000003E-3</c:v>
                </c:pt>
                <c:pt idx="32202" formatCode="0.00E+00">
                  <c:v>6.4484599999999996E-3</c:v>
                </c:pt>
                <c:pt idx="32203" formatCode="0.00E+00">
                  <c:v>6.7330899999999997E-3</c:v>
                </c:pt>
                <c:pt idx="32204" formatCode="0.00E+00">
                  <c:v>7.0059700000000003E-3</c:v>
                </c:pt>
                <c:pt idx="32205" formatCode="0.00E+00">
                  <c:v>7.2666099999999997E-3</c:v>
                </c:pt>
                <c:pt idx="32206" formatCode="0.00E+00">
                  <c:v>7.5144799999999996E-3</c:v>
                </c:pt>
                <c:pt idx="32207" formatCode="0.00E+00">
                  <c:v>7.7491499999999998E-3</c:v>
                </c:pt>
                <c:pt idx="32208" formatCode="0.00E+00">
                  <c:v>7.9704300000000006E-3</c:v>
                </c:pt>
                <c:pt idx="32209" formatCode="0.00E+00">
                  <c:v>8.1784500000000003E-3</c:v>
                </c:pt>
                <c:pt idx="32210" formatCode="0.00E+00">
                  <c:v>8.3733699999999998E-3</c:v>
                </c:pt>
                <c:pt idx="32211" formatCode="0.00E+00">
                  <c:v>8.5552200000000005E-3</c:v>
                </c:pt>
                <c:pt idx="32212" formatCode="0.00E+00">
                  <c:v>8.7240600000000005E-3</c:v>
                </c:pt>
                <c:pt idx="32213" formatCode="0.00E+00">
                  <c:v>8.8799699999999992E-3</c:v>
                </c:pt>
                <c:pt idx="32214" formatCode="0.00E+00">
                  <c:v>9.0229000000000004E-3</c:v>
                </c:pt>
                <c:pt idx="32215" formatCode="0.00E+00">
                  <c:v>9.1526999999999997E-3</c:v>
                </c:pt>
                <c:pt idx="32216" formatCode="0.00E+00">
                  <c:v>9.2691500000000003E-3</c:v>
                </c:pt>
                <c:pt idx="32217" formatCode="0.00E+00">
                  <c:v>9.3719800000000002E-3</c:v>
                </c:pt>
                <c:pt idx="32218" formatCode="0.00E+00">
                  <c:v>9.4609800000000008E-3</c:v>
                </c:pt>
                <c:pt idx="32219" formatCode="0.00E+00">
                  <c:v>9.5360299999999992E-3</c:v>
                </c:pt>
                <c:pt idx="32220" formatCode="0.00E+00">
                  <c:v>9.5970499999999993E-3</c:v>
                </c:pt>
                <c:pt idx="32221" formatCode="0.00E+00">
                  <c:v>9.6439300000000002E-3</c:v>
                </c:pt>
                <c:pt idx="32222" formatCode="0.00E+00">
                  <c:v>9.6764399999999997E-3</c:v>
                </c:pt>
                <c:pt idx="32223" formatCode="0.00E+00">
                  <c:v>9.6941900000000001E-3</c:v>
                </c:pt>
                <c:pt idx="32224" formatCode="0.00E+00">
                  <c:v>9.6967300000000006E-3</c:v>
                </c:pt>
                <c:pt idx="32225" formatCode="0.00E+00">
                  <c:v>9.6838099999999993E-3</c:v>
                </c:pt>
                <c:pt idx="32226" formatCode="0.00E+00">
                  <c:v>9.6552700000000005E-3</c:v>
                </c:pt>
                <c:pt idx="32227" formatCode="0.00E+00">
                  <c:v>9.6112699999999999E-3</c:v>
                </c:pt>
                <c:pt idx="32228" formatCode="0.00E+00">
                  <c:v>9.5520899999999992E-3</c:v>
                </c:pt>
                <c:pt idx="32229" formatCode="0.00E+00">
                  <c:v>9.4780100000000003E-3</c:v>
                </c:pt>
                <c:pt idx="32230" formatCode="0.00E+00">
                  <c:v>9.3894300000000007E-3</c:v>
                </c:pt>
                <c:pt idx="32231" formatCode="0.00E+00">
                  <c:v>9.2866800000000003E-3</c:v>
                </c:pt>
                <c:pt idx="32232" formatCode="0.00E+00">
                  <c:v>9.1698600000000002E-3</c:v>
                </c:pt>
                <c:pt idx="32233" formatCode="0.00E+00">
                  <c:v>9.0390999999999996E-3</c:v>
                </c:pt>
                <c:pt idx="32234" formatCode="0.00E+00">
                  <c:v>8.8944899999999997E-3</c:v>
                </c:pt>
                <c:pt idx="32235" formatCode="0.00E+00">
                  <c:v>8.7359399999999993E-3</c:v>
                </c:pt>
                <c:pt idx="32236" formatCode="0.00E+00">
                  <c:v>8.5637100000000004E-3</c:v>
                </c:pt>
                <c:pt idx="32237" formatCode="0.00E+00">
                  <c:v>8.3784700000000007E-3</c:v>
                </c:pt>
                <c:pt idx="32238" formatCode="0.00E+00">
                  <c:v>8.1805200000000002E-3</c:v>
                </c:pt>
                <c:pt idx="32239" formatCode="0.00E+00">
                  <c:v>7.9699000000000002E-3</c:v>
                </c:pt>
                <c:pt idx="32240" formatCode="0.00E+00">
                  <c:v>7.7489100000000003E-3</c:v>
                </c:pt>
                <c:pt idx="32241" formatCode="0.00E+00">
                  <c:v>7.5208000000000002E-3</c:v>
                </c:pt>
                <c:pt idx="32242" formatCode="0.00E+00">
                  <c:v>7.2838499999999997E-3</c:v>
                </c:pt>
                <c:pt idx="32243" formatCode="0.00E+00">
                  <c:v>7.0346699999999998E-3</c:v>
                </c:pt>
                <c:pt idx="32244" formatCode="0.00E+00">
                  <c:v>6.7745799999999997E-3</c:v>
                </c:pt>
                <c:pt idx="32245" formatCode="0.00E+00">
                  <c:v>6.5055499999999997E-3</c:v>
                </c:pt>
                <c:pt idx="32246" formatCode="0.00E+00">
                  <c:v>6.2271799999999997E-3</c:v>
                </c:pt>
                <c:pt idx="32247" formatCode="0.00E+00">
                  <c:v>5.9391599999999998E-3</c:v>
                </c:pt>
                <c:pt idx="32248" formatCode="0.00E+00">
                  <c:v>5.6420300000000001E-3</c:v>
                </c:pt>
                <c:pt idx="32249" formatCode="0.00E+00">
                  <c:v>5.3366799999999999E-3</c:v>
                </c:pt>
                <c:pt idx="32250" formatCode="0.00E+00">
                  <c:v>5.0239500000000001E-3</c:v>
                </c:pt>
                <c:pt idx="32251" formatCode="0.00E+00">
                  <c:v>4.70441E-3</c:v>
                </c:pt>
                <c:pt idx="32252" formatCode="0.00E+00">
                  <c:v>4.3782099999999996E-3</c:v>
                </c:pt>
                <c:pt idx="32253" formatCode="0.00E+00">
                  <c:v>4.0452999999999999E-3</c:v>
                </c:pt>
                <c:pt idx="32254" formatCode="0.00E+00">
                  <c:v>3.7058899999999999E-3</c:v>
                </c:pt>
                <c:pt idx="32255" formatCode="0.00E+00">
                  <c:v>3.3603299999999999E-3</c:v>
                </c:pt>
                <c:pt idx="32256" formatCode="0.00E+00">
                  <c:v>3.0087099999999999E-3</c:v>
                </c:pt>
                <c:pt idx="32257" formatCode="0.00E+00">
                  <c:v>2.6510800000000001E-3</c:v>
                </c:pt>
                <c:pt idx="32258" formatCode="0.00E+00">
                  <c:v>2.2878199999999999E-3</c:v>
                </c:pt>
                <c:pt idx="32259" formatCode="0.00E+00">
                  <c:v>1.91953E-3</c:v>
                </c:pt>
                <c:pt idx="32260" formatCode="0.00E+00">
                  <c:v>1.5467899999999999E-3</c:v>
                </c:pt>
                <c:pt idx="32261" formatCode="0.00E+00">
                  <c:v>1.17016E-3</c:v>
                </c:pt>
                <c:pt idx="32262" formatCode="0.00E+00">
                  <c:v>7.9039699999999997E-4</c:v>
                </c:pt>
                <c:pt idx="32263" formatCode="0.00E+00">
                  <c:v>4.0850800000000003E-4</c:v>
                </c:pt>
                <c:pt idx="32264" formatCode="0.00E+00">
                  <c:v>2.5358700000000002E-5</c:v>
                </c:pt>
                <c:pt idx="32265" formatCode="0.00E+00">
                  <c:v>-3.5836499999999997E-4</c:v>
                </c:pt>
                <c:pt idx="32266" formatCode="0.00E+00">
                  <c:v>-7.4187000000000005E-4</c:v>
                </c:pt>
                <c:pt idx="32267" formatCode="0.00E+00">
                  <c:v>-1.12451E-3</c:v>
                </c:pt>
                <c:pt idx="32268" formatCode="0.00E+00">
                  <c:v>-1.5059299999999999E-3</c:v>
                </c:pt>
                <c:pt idx="32269" formatCode="0.00E+00">
                  <c:v>-1.8856400000000001E-3</c:v>
                </c:pt>
                <c:pt idx="32270" formatCode="0.00E+00">
                  <c:v>-2.26305E-3</c:v>
                </c:pt>
                <c:pt idx="32271" formatCode="0.00E+00">
                  <c:v>-2.63773E-3</c:v>
                </c:pt>
                <c:pt idx="32272" formatCode="0.00E+00">
                  <c:v>-3.0092600000000001E-3</c:v>
                </c:pt>
                <c:pt idx="32273" formatCode="0.00E+00">
                  <c:v>-3.3773000000000002E-3</c:v>
                </c:pt>
                <c:pt idx="32274" formatCode="0.00E+00">
                  <c:v>-3.74165E-3</c:v>
                </c:pt>
                <c:pt idx="32275" formatCode="0.00E+00">
                  <c:v>-4.1019799999999999E-3</c:v>
                </c:pt>
                <c:pt idx="32276" formatCode="0.00E+00">
                  <c:v>-4.4579499999999996E-3</c:v>
                </c:pt>
                <c:pt idx="32277" formatCode="0.00E+00">
                  <c:v>-4.8092999999999999E-3</c:v>
                </c:pt>
                <c:pt idx="32278" formatCode="0.00E+00">
                  <c:v>-5.1557599999999997E-3</c:v>
                </c:pt>
                <c:pt idx="32279" formatCode="0.00E+00">
                  <c:v>-5.49702E-3</c:v>
                </c:pt>
                <c:pt idx="32280" formatCode="0.00E+00">
                  <c:v>-5.8324500000000003E-3</c:v>
                </c:pt>
                <c:pt idx="32281" formatCode="0.00E+00">
                  <c:v>-6.1614299999999999E-3</c:v>
                </c:pt>
                <c:pt idx="32282" formatCode="0.00E+00">
                  <c:v>-6.4837699999999998E-3</c:v>
                </c:pt>
                <c:pt idx="32283" formatCode="0.00E+00">
                  <c:v>-6.7992399999999998E-3</c:v>
                </c:pt>
                <c:pt idx="32284" formatCode="0.00E+00">
                  <c:v>-7.1073300000000002E-3</c:v>
                </c:pt>
                <c:pt idx="32285" formatCode="0.00E+00">
                  <c:v>-7.4074500000000003E-3</c:v>
                </c:pt>
                <c:pt idx="32286" formatCode="0.00E+00">
                  <c:v>-7.6990899999999996E-3</c:v>
                </c:pt>
                <c:pt idx="32287" formatCode="0.00E+00">
                  <c:v>-7.9817800000000008E-3</c:v>
                </c:pt>
                <c:pt idx="32288" formatCode="0.00E+00">
                  <c:v>-8.2553899999999996E-3</c:v>
                </c:pt>
                <c:pt idx="32289" formatCode="0.00E+00">
                  <c:v>-8.5199200000000003E-3</c:v>
                </c:pt>
                <c:pt idx="32290" formatCode="0.00E+00">
                  <c:v>-8.7730299999999994E-3</c:v>
                </c:pt>
                <c:pt idx="32291" formatCode="0.00E+00">
                  <c:v>-9.0112200000000003E-3</c:v>
                </c:pt>
                <c:pt idx="32292" formatCode="0.00E+00">
                  <c:v>-9.2360099999999994E-3</c:v>
                </c:pt>
                <c:pt idx="32293" formatCode="0.00E+00">
                  <c:v>-9.4509399999999997E-3</c:v>
                </c:pt>
                <c:pt idx="32294" formatCode="0.00E+00">
                  <c:v>-9.6551999999999992E-3</c:v>
                </c:pt>
                <c:pt idx="32295" formatCode="0.00E+00">
                  <c:v>-9.8473799999999993E-3</c:v>
                </c:pt>
                <c:pt idx="32296">
                  <c:v>-1.0028199999999999E-2</c:v>
                </c:pt>
                <c:pt idx="32297">
                  <c:v>-1.0198199999999999E-2</c:v>
                </c:pt>
                <c:pt idx="32298">
                  <c:v>-1.03572E-2</c:v>
                </c:pt>
                <c:pt idx="32299">
                  <c:v>-1.0504599999999999E-2</c:v>
                </c:pt>
                <c:pt idx="32300">
                  <c:v>-1.0639900000000001E-2</c:v>
                </c:pt>
                <c:pt idx="32301">
                  <c:v>-1.0762900000000001E-2</c:v>
                </c:pt>
                <c:pt idx="32302">
                  <c:v>-1.0873600000000001E-2</c:v>
                </c:pt>
                <c:pt idx="32303">
                  <c:v>-1.0972300000000001E-2</c:v>
                </c:pt>
                <c:pt idx="32304">
                  <c:v>-1.1058999999999999E-2</c:v>
                </c:pt>
                <c:pt idx="32305">
                  <c:v>-1.1134E-2</c:v>
                </c:pt>
                <c:pt idx="32306">
                  <c:v>-1.11973E-2</c:v>
                </c:pt>
                <c:pt idx="32307">
                  <c:v>-1.12488E-2</c:v>
                </c:pt>
                <c:pt idx="32308">
                  <c:v>-1.12885E-2</c:v>
                </c:pt>
                <c:pt idx="32309">
                  <c:v>-1.13166E-2</c:v>
                </c:pt>
                <c:pt idx="32310">
                  <c:v>-1.13335E-2</c:v>
                </c:pt>
                <c:pt idx="32311">
                  <c:v>-1.1339200000000001E-2</c:v>
                </c:pt>
                <c:pt idx="32312">
                  <c:v>-1.13334E-2</c:v>
                </c:pt>
                <c:pt idx="32313">
                  <c:v>-1.1316100000000001E-2</c:v>
                </c:pt>
                <c:pt idx="32314">
                  <c:v>-1.1287500000000001E-2</c:v>
                </c:pt>
                <c:pt idx="32315">
                  <c:v>-1.1247200000000001E-2</c:v>
                </c:pt>
                <c:pt idx="32316">
                  <c:v>-1.1195099999999999E-2</c:v>
                </c:pt>
                <c:pt idx="32317">
                  <c:v>-1.11314E-2</c:v>
                </c:pt>
                <c:pt idx="32318">
                  <c:v>-1.1057000000000001E-2</c:v>
                </c:pt>
                <c:pt idx="32319">
                  <c:v>-1.09722E-2</c:v>
                </c:pt>
                <c:pt idx="32320">
                  <c:v>-1.0877400000000001E-2</c:v>
                </c:pt>
                <c:pt idx="32321">
                  <c:v>-1.07724E-2</c:v>
                </c:pt>
                <c:pt idx="32322">
                  <c:v>-1.06572E-2</c:v>
                </c:pt>
                <c:pt idx="32323">
                  <c:v>-1.05317E-2</c:v>
                </c:pt>
                <c:pt idx="32324">
                  <c:v>-1.03964E-2</c:v>
                </c:pt>
                <c:pt idx="32325">
                  <c:v>-1.02516E-2</c:v>
                </c:pt>
                <c:pt idx="32326">
                  <c:v>-1.00979E-2</c:v>
                </c:pt>
                <c:pt idx="32327" formatCode="0.00E+00">
                  <c:v>-9.9355799999999994E-3</c:v>
                </c:pt>
                <c:pt idx="32328" formatCode="0.00E+00">
                  <c:v>-9.7651999999999999E-3</c:v>
                </c:pt>
                <c:pt idx="32329" formatCode="0.00E+00">
                  <c:v>-9.5870399999999998E-3</c:v>
                </c:pt>
                <c:pt idx="32330" formatCode="0.00E+00">
                  <c:v>-9.4013800000000008E-3</c:v>
                </c:pt>
                <c:pt idx="32331" formatCode="0.00E+00">
                  <c:v>-9.20845E-3</c:v>
                </c:pt>
                <c:pt idx="32332" formatCode="0.00E+00">
                  <c:v>-9.00865E-3</c:v>
                </c:pt>
                <c:pt idx="32333" formatCode="0.00E+00">
                  <c:v>-8.80242E-3</c:v>
                </c:pt>
                <c:pt idx="32334" formatCode="0.00E+00">
                  <c:v>-8.5899300000000008E-3</c:v>
                </c:pt>
                <c:pt idx="32335" formatCode="0.00E+00">
                  <c:v>-8.3711700000000007E-3</c:v>
                </c:pt>
                <c:pt idx="32336" formatCode="0.00E+00">
                  <c:v>-8.1463999999999998E-3</c:v>
                </c:pt>
                <c:pt idx="32337" formatCode="0.00E+00">
                  <c:v>-7.9160600000000008E-3</c:v>
                </c:pt>
                <c:pt idx="32338" formatCode="0.00E+00">
                  <c:v>-7.6806000000000001E-3</c:v>
                </c:pt>
                <c:pt idx="32339" formatCode="0.00E+00">
                  <c:v>-7.4403500000000001E-3</c:v>
                </c:pt>
                <c:pt idx="32340" formatCode="0.00E+00">
                  <c:v>-7.1953900000000003E-3</c:v>
                </c:pt>
                <c:pt idx="32341" formatCode="0.00E+00">
                  <c:v>-6.94584E-3</c:v>
                </c:pt>
                <c:pt idx="32342" formatCode="0.00E+00">
                  <c:v>-6.6921100000000002E-3</c:v>
                </c:pt>
                <c:pt idx="32343" formatCode="0.00E+00">
                  <c:v>-6.4348499999999998E-3</c:v>
                </c:pt>
                <c:pt idx="32344" formatCode="0.00E+00">
                  <c:v>-6.1746500000000003E-3</c:v>
                </c:pt>
                <c:pt idx="32345" formatCode="0.00E+00">
                  <c:v>-5.91196E-3</c:v>
                </c:pt>
                <c:pt idx="32346" formatCode="0.00E+00">
                  <c:v>-5.6471799999999999E-3</c:v>
                </c:pt>
                <c:pt idx="32347" formatCode="0.00E+00">
                  <c:v>-5.3807300000000002E-3</c:v>
                </c:pt>
                <c:pt idx="32348" formatCode="0.00E+00">
                  <c:v>-5.1130799999999999E-3</c:v>
                </c:pt>
                <c:pt idx="32349" formatCode="0.00E+00">
                  <c:v>-4.8445600000000004E-3</c:v>
                </c:pt>
                <c:pt idx="32350" formatCode="0.00E+00">
                  <c:v>-4.5753299999999998E-3</c:v>
                </c:pt>
                <c:pt idx="32351" formatCode="0.00E+00">
                  <c:v>-4.3055400000000001E-3</c:v>
                </c:pt>
                <c:pt idx="32352" formatCode="0.00E+00">
                  <c:v>-4.0354199999999996E-3</c:v>
                </c:pt>
                <c:pt idx="32353" formatCode="0.00E+00">
                  <c:v>-3.76539E-3</c:v>
                </c:pt>
                <c:pt idx="32354" formatCode="0.00E+00">
                  <c:v>-3.4959000000000001E-3</c:v>
                </c:pt>
                <c:pt idx="32355" formatCode="0.00E+00">
                  <c:v>-3.2274199999999999E-3</c:v>
                </c:pt>
                <c:pt idx="32356" formatCode="0.00E+00">
                  <c:v>-2.9602399999999998E-3</c:v>
                </c:pt>
                <c:pt idx="32357" formatCode="0.00E+00">
                  <c:v>-2.6943900000000001E-3</c:v>
                </c:pt>
                <c:pt idx="32358" formatCode="0.00E+00">
                  <c:v>-2.4298800000000001E-3</c:v>
                </c:pt>
                <c:pt idx="32359" formatCode="0.00E+00">
                  <c:v>-2.1669300000000001E-3</c:v>
                </c:pt>
                <c:pt idx="32360" formatCode="0.00E+00">
                  <c:v>-1.9059299999999999E-3</c:v>
                </c:pt>
                <c:pt idx="32361" formatCode="0.00E+00">
                  <c:v>-1.6471599999999999E-3</c:v>
                </c:pt>
                <c:pt idx="32362" formatCode="0.00E+00">
                  <c:v>-1.39094E-3</c:v>
                </c:pt>
                <c:pt idx="32363" formatCode="0.00E+00">
                  <c:v>-1.1377099999999999E-3</c:v>
                </c:pt>
                <c:pt idx="32364" formatCode="0.00E+00">
                  <c:v>-8.8763899999999996E-4</c:v>
                </c:pt>
                <c:pt idx="32365" formatCode="0.00E+00">
                  <c:v>-6.4050499999999998E-4</c:v>
                </c:pt>
                <c:pt idx="32366" formatCode="0.00E+00">
                  <c:v>-3.9640200000000002E-4</c:v>
                </c:pt>
                <c:pt idx="32367" formatCode="0.00E+00">
                  <c:v>-1.55985E-4</c:v>
                </c:pt>
                <c:pt idx="32368" formatCode="0.00E+00">
                  <c:v>8.0031300000000001E-5</c:v>
                </c:pt>
                <c:pt idx="32369" formatCode="0.00E+00">
                  <c:v>3.1113199999999999E-4</c:v>
                </c:pt>
                <c:pt idx="32370" formatCode="0.00E+00">
                  <c:v>5.3704700000000002E-4</c:v>
                </c:pt>
                <c:pt idx="32371" formatCode="0.00E+00">
                  <c:v>7.5783899999999995E-4</c:v>
                </c:pt>
                <c:pt idx="32372" formatCode="0.00E+00">
                  <c:v>9.7360800000000005E-4</c:v>
                </c:pt>
                <c:pt idx="32373" formatCode="0.00E+00">
                  <c:v>1.1842700000000001E-3</c:v>
                </c:pt>
                <c:pt idx="32374" formatCode="0.00E+00">
                  <c:v>1.3897099999999999E-3</c:v>
                </c:pt>
                <c:pt idx="32375" formatCode="0.00E+00">
                  <c:v>1.5898399999999999E-3</c:v>
                </c:pt>
                <c:pt idx="32376" formatCode="0.00E+00">
                  <c:v>1.78454E-3</c:v>
                </c:pt>
                <c:pt idx="32377" formatCode="0.00E+00">
                  <c:v>1.97357E-3</c:v>
                </c:pt>
                <c:pt idx="32378" formatCode="0.00E+00">
                  <c:v>2.1565999999999998E-3</c:v>
                </c:pt>
                <c:pt idx="32379" formatCode="0.00E+00">
                  <c:v>2.33337E-3</c:v>
                </c:pt>
                <c:pt idx="32380" formatCode="0.00E+00">
                  <c:v>2.5038899999999999E-3</c:v>
                </c:pt>
                <c:pt idx="32381" formatCode="0.00E+00">
                  <c:v>2.6682099999999999E-3</c:v>
                </c:pt>
                <c:pt idx="32382" formatCode="0.00E+00">
                  <c:v>2.8262399999999998E-3</c:v>
                </c:pt>
                <c:pt idx="32383" formatCode="0.00E+00">
                  <c:v>2.97789E-3</c:v>
                </c:pt>
                <c:pt idx="32384" formatCode="0.00E+00">
                  <c:v>3.1233400000000001E-3</c:v>
                </c:pt>
                <c:pt idx="32385" formatCode="0.00E+00">
                  <c:v>3.2628800000000001E-3</c:v>
                </c:pt>
                <c:pt idx="32386" formatCode="0.00E+00">
                  <c:v>3.39661E-3</c:v>
                </c:pt>
                <c:pt idx="32387" formatCode="0.00E+00">
                  <c:v>3.5245099999999998E-3</c:v>
                </c:pt>
                <c:pt idx="32388" formatCode="0.00E+00">
                  <c:v>3.6465299999999998E-3</c:v>
                </c:pt>
                <c:pt idx="32389" formatCode="0.00E+00">
                  <c:v>3.7626299999999999E-3</c:v>
                </c:pt>
                <c:pt idx="32390" formatCode="0.00E+00">
                  <c:v>3.8728999999999999E-3</c:v>
                </c:pt>
                <c:pt idx="32391" formatCode="0.00E+00">
                  <c:v>3.9774399999999996E-3</c:v>
                </c:pt>
                <c:pt idx="32392" formatCode="0.00E+00">
                  <c:v>4.0762400000000001E-3</c:v>
                </c:pt>
                <c:pt idx="32393" formatCode="0.00E+00">
                  <c:v>4.1693299999999997E-3</c:v>
                </c:pt>
                <c:pt idx="32394" formatCode="0.00E+00">
                  <c:v>4.2569499999999998E-3</c:v>
                </c:pt>
                <c:pt idx="32395" formatCode="0.00E+00">
                  <c:v>4.3393399999999997E-3</c:v>
                </c:pt>
                <c:pt idx="32396" formatCode="0.00E+00">
                  <c:v>4.4166700000000001E-3</c:v>
                </c:pt>
                <c:pt idx="32397" formatCode="0.00E+00">
                  <c:v>4.4889200000000004E-3</c:v>
                </c:pt>
                <c:pt idx="32398" formatCode="0.00E+00">
                  <c:v>4.55603E-3</c:v>
                </c:pt>
                <c:pt idx="32399" formatCode="0.00E+00">
                  <c:v>4.6180500000000003E-3</c:v>
                </c:pt>
                <c:pt idx="32400" formatCode="0.00E+00">
                  <c:v>4.6751500000000003E-3</c:v>
                </c:pt>
                <c:pt idx="32401" formatCode="0.00E+00">
                  <c:v>4.7276100000000001E-3</c:v>
                </c:pt>
                <c:pt idx="32402" formatCode="0.00E+00">
                  <c:v>4.7758200000000001E-3</c:v>
                </c:pt>
                <c:pt idx="32403" formatCode="0.00E+00">
                  <c:v>4.8200400000000003E-3</c:v>
                </c:pt>
                <c:pt idx="32404" formatCode="0.00E+00">
                  <c:v>4.86039E-3</c:v>
                </c:pt>
                <c:pt idx="32405" formatCode="0.00E+00">
                  <c:v>4.8970100000000003E-3</c:v>
                </c:pt>
                <c:pt idx="32406" formatCode="0.00E+00">
                  <c:v>4.9301199999999996E-3</c:v>
                </c:pt>
                <c:pt idx="32407" formatCode="0.00E+00">
                  <c:v>4.9600199999999999E-3</c:v>
                </c:pt>
                <c:pt idx="32408" formatCode="0.00E+00">
                  <c:v>4.9869800000000002E-3</c:v>
                </c:pt>
                <c:pt idx="32409" formatCode="0.00E+00">
                  <c:v>5.0111399999999999E-3</c:v>
                </c:pt>
                <c:pt idx="32410" formatCode="0.00E+00">
                  <c:v>5.0326099999999999E-3</c:v>
                </c:pt>
                <c:pt idx="32411" formatCode="0.00E+00">
                  <c:v>5.0516199999999997E-3</c:v>
                </c:pt>
                <c:pt idx="32412" formatCode="0.00E+00">
                  <c:v>5.06851E-3</c:v>
                </c:pt>
                <c:pt idx="32413" formatCode="0.00E+00">
                  <c:v>5.0836299999999996E-3</c:v>
                </c:pt>
                <c:pt idx="32414" formatCode="0.00E+00">
                  <c:v>5.0972600000000002E-3</c:v>
                </c:pt>
                <c:pt idx="32415" formatCode="0.00E+00">
                  <c:v>5.1096600000000002E-3</c:v>
                </c:pt>
                <c:pt idx="32416" formatCode="0.00E+00">
                  <c:v>5.1209300000000001E-3</c:v>
                </c:pt>
                <c:pt idx="32417" formatCode="0.00E+00">
                  <c:v>5.1311500000000001E-3</c:v>
                </c:pt>
                <c:pt idx="32418" formatCode="0.00E+00">
                  <c:v>5.1404600000000003E-3</c:v>
                </c:pt>
                <c:pt idx="32419" formatCode="0.00E+00">
                  <c:v>5.1490099999999999E-3</c:v>
                </c:pt>
                <c:pt idx="32420" formatCode="0.00E+00">
                  <c:v>5.1569399999999996E-3</c:v>
                </c:pt>
                <c:pt idx="32421" formatCode="0.00E+00">
                  <c:v>5.16447E-3</c:v>
                </c:pt>
                <c:pt idx="32422" formatCode="0.00E+00">
                  <c:v>5.17178E-3</c:v>
                </c:pt>
                <c:pt idx="32423" formatCode="0.00E+00">
                  <c:v>5.1789799999999997E-3</c:v>
                </c:pt>
                <c:pt idx="32424" formatCode="0.00E+00">
                  <c:v>5.1862899999999997E-3</c:v>
                </c:pt>
                <c:pt idx="32425" formatCode="0.00E+00">
                  <c:v>5.1939999999999998E-3</c:v>
                </c:pt>
                <c:pt idx="32426" formatCode="0.00E+00">
                  <c:v>5.2023599999999996E-3</c:v>
                </c:pt>
                <c:pt idx="32427" formatCode="0.00E+00">
                  <c:v>5.2115599999999996E-3</c:v>
                </c:pt>
                <c:pt idx="32428" formatCode="0.00E+00">
                  <c:v>5.22172E-3</c:v>
                </c:pt>
                <c:pt idx="32429" formatCode="0.00E+00">
                  <c:v>5.2330199999999997E-3</c:v>
                </c:pt>
                <c:pt idx="32430" formatCode="0.00E+00">
                  <c:v>5.2456100000000004E-3</c:v>
                </c:pt>
                <c:pt idx="32431" formatCode="0.00E+00">
                  <c:v>5.2596199999999996E-3</c:v>
                </c:pt>
                <c:pt idx="32432" formatCode="0.00E+00">
                  <c:v>5.2751400000000002E-3</c:v>
                </c:pt>
                <c:pt idx="32433" formatCode="0.00E+00">
                  <c:v>5.29227E-3</c:v>
                </c:pt>
                <c:pt idx="32434" formatCode="0.00E+00">
                  <c:v>5.3111499999999997E-3</c:v>
                </c:pt>
                <c:pt idx="32435" formatCode="0.00E+00">
                  <c:v>5.3318999999999997E-3</c:v>
                </c:pt>
                <c:pt idx="32436" formatCode="0.00E+00">
                  <c:v>5.3546899999999996E-3</c:v>
                </c:pt>
                <c:pt idx="32437" formatCode="0.00E+00">
                  <c:v>5.3797200000000002E-3</c:v>
                </c:pt>
                <c:pt idx="32438" formatCode="0.00E+00">
                  <c:v>5.4071199999999996E-3</c:v>
                </c:pt>
                <c:pt idx="32439" formatCode="0.00E+00">
                  <c:v>5.4370099999999999E-3</c:v>
                </c:pt>
                <c:pt idx="32440" formatCode="0.00E+00">
                  <c:v>5.4695000000000004E-3</c:v>
                </c:pt>
                <c:pt idx="32441" formatCode="0.00E+00">
                  <c:v>5.5046299999999999E-3</c:v>
                </c:pt>
                <c:pt idx="32442" formatCode="0.00E+00">
                  <c:v>5.5424100000000002E-3</c:v>
                </c:pt>
                <c:pt idx="32443" formatCode="0.00E+00">
                  <c:v>5.5828400000000004E-3</c:v>
                </c:pt>
                <c:pt idx="32444" formatCode="0.00E+00">
                  <c:v>5.6259500000000002E-3</c:v>
                </c:pt>
                <c:pt idx="32445" formatCode="0.00E+00">
                  <c:v>5.6717599999999996E-3</c:v>
                </c:pt>
                <c:pt idx="32446" formatCode="0.00E+00">
                  <c:v>5.7202700000000004E-3</c:v>
                </c:pt>
                <c:pt idx="32447" formatCode="0.00E+00">
                  <c:v>5.7714799999999998E-3</c:v>
                </c:pt>
                <c:pt idx="32448" formatCode="0.00E+00">
                  <c:v>5.8253300000000001E-3</c:v>
                </c:pt>
                <c:pt idx="32449" formatCode="0.00E+00">
                  <c:v>5.8817699999999997E-3</c:v>
                </c:pt>
                <c:pt idx="32450" formatCode="0.00E+00">
                  <c:v>5.9407100000000001E-3</c:v>
                </c:pt>
                <c:pt idx="32451" formatCode="0.00E+00">
                  <c:v>6.0020899999999999E-3</c:v>
                </c:pt>
                <c:pt idx="32452" formatCode="0.00E+00">
                  <c:v>6.0659099999999999E-3</c:v>
                </c:pt>
                <c:pt idx="32453" formatCode="0.00E+00">
                  <c:v>6.1321199999999996E-3</c:v>
                </c:pt>
                <c:pt idx="32454" formatCode="0.00E+00">
                  <c:v>6.2006600000000002E-3</c:v>
                </c:pt>
                <c:pt idx="32455" formatCode="0.00E+00">
                  <c:v>6.2714299999999997E-3</c:v>
                </c:pt>
                <c:pt idx="32456" formatCode="0.00E+00">
                  <c:v>6.3444E-3</c:v>
                </c:pt>
                <c:pt idx="32457" formatCode="0.00E+00">
                  <c:v>6.4196000000000001E-3</c:v>
                </c:pt>
                <c:pt idx="32458" formatCode="0.00E+00">
                  <c:v>6.4970699999999998E-3</c:v>
                </c:pt>
                <c:pt idx="32459" formatCode="0.00E+00">
                  <c:v>6.5767100000000004E-3</c:v>
                </c:pt>
                <c:pt idx="32460" formatCode="0.00E+00">
                  <c:v>6.6583399999999996E-3</c:v>
                </c:pt>
                <c:pt idx="32461" formatCode="0.00E+00">
                  <c:v>6.74181E-3</c:v>
                </c:pt>
                <c:pt idx="32462" formatCode="0.00E+00">
                  <c:v>6.8270400000000004E-3</c:v>
                </c:pt>
                <c:pt idx="32463" formatCode="0.00E+00">
                  <c:v>6.9139099999999997E-3</c:v>
                </c:pt>
                <c:pt idx="32464" formatCode="0.00E+00">
                  <c:v>7.0022699999999997E-3</c:v>
                </c:pt>
                <c:pt idx="32465" formatCode="0.00E+00">
                  <c:v>7.0919399999999997E-3</c:v>
                </c:pt>
                <c:pt idx="32466" formatCode="0.00E+00">
                  <c:v>7.1827000000000002E-3</c:v>
                </c:pt>
                <c:pt idx="32467" formatCode="0.00E+00">
                  <c:v>7.2743800000000004E-3</c:v>
                </c:pt>
                <c:pt idx="32468" formatCode="0.00E+00">
                  <c:v>7.3667699999999999E-3</c:v>
                </c:pt>
                <c:pt idx="32469" formatCode="0.00E+00">
                  <c:v>7.4596300000000001E-3</c:v>
                </c:pt>
                <c:pt idx="32470" formatCode="0.00E+00">
                  <c:v>7.5527600000000004E-3</c:v>
                </c:pt>
                <c:pt idx="32471" formatCode="0.00E+00">
                  <c:v>7.6460199999999999E-3</c:v>
                </c:pt>
                <c:pt idx="32472" formatCode="0.00E+00">
                  <c:v>7.7392399999999997E-3</c:v>
                </c:pt>
                <c:pt idx="32473" formatCode="0.00E+00">
                  <c:v>7.8322200000000008E-3</c:v>
                </c:pt>
                <c:pt idx="32474" formatCode="0.00E+00">
                  <c:v>7.9248099999999991E-3</c:v>
                </c:pt>
                <c:pt idx="32475" formatCode="0.00E+00">
                  <c:v>8.0169200000000003E-3</c:v>
                </c:pt>
                <c:pt idx="32476" formatCode="0.00E+00">
                  <c:v>8.1083800000000001E-3</c:v>
                </c:pt>
                <c:pt idx="32477" formatCode="0.00E+00">
                  <c:v>8.1989699999999999E-3</c:v>
                </c:pt>
                <c:pt idx="32478" formatCode="0.00E+00">
                  <c:v>8.2884399999999993E-3</c:v>
                </c:pt>
                <c:pt idx="32479" formatCode="0.00E+00">
                  <c:v>8.3765899999999997E-3</c:v>
                </c:pt>
                <c:pt idx="32480" formatCode="0.00E+00">
                  <c:v>8.4631700000000008E-3</c:v>
                </c:pt>
                <c:pt idx="32481" formatCode="0.00E+00">
                  <c:v>8.5479200000000005E-3</c:v>
                </c:pt>
                <c:pt idx="32482" formatCode="0.00E+00">
                  <c:v>8.6306100000000004E-3</c:v>
                </c:pt>
                <c:pt idx="32483" formatCode="0.00E+00">
                  <c:v>8.7109900000000001E-3</c:v>
                </c:pt>
                <c:pt idx="32484" formatCode="0.00E+00">
                  <c:v>8.7888700000000007E-3</c:v>
                </c:pt>
                <c:pt idx="32485" formatCode="0.00E+00">
                  <c:v>8.86406E-3</c:v>
                </c:pt>
                <c:pt idx="32486" formatCode="0.00E+00">
                  <c:v>8.9363800000000007E-3</c:v>
                </c:pt>
                <c:pt idx="32487" formatCode="0.00E+00">
                  <c:v>9.0056300000000006E-3</c:v>
                </c:pt>
                <c:pt idx="32488" formatCode="0.00E+00">
                  <c:v>9.0716200000000007E-3</c:v>
                </c:pt>
                <c:pt idx="32489" formatCode="0.00E+00">
                  <c:v>9.1340999999999992E-3</c:v>
                </c:pt>
                <c:pt idx="32490" formatCode="0.00E+00">
                  <c:v>9.1928800000000005E-3</c:v>
                </c:pt>
                <c:pt idx="32491" formatCode="0.00E+00">
                  <c:v>9.2477800000000006E-3</c:v>
                </c:pt>
                <c:pt idx="32492" formatCode="0.00E+00">
                  <c:v>9.2986800000000001E-3</c:v>
                </c:pt>
                <c:pt idx="32493" formatCode="0.00E+00">
                  <c:v>9.3454200000000001E-3</c:v>
                </c:pt>
                <c:pt idx="32494" formatCode="0.00E+00">
                  <c:v>9.3877600000000002E-3</c:v>
                </c:pt>
                <c:pt idx="32495" formatCode="0.00E+00">
                  <c:v>9.4255199999999997E-3</c:v>
                </c:pt>
                <c:pt idx="32496" formatCode="0.00E+00">
                  <c:v>9.4585699999999995E-3</c:v>
                </c:pt>
                <c:pt idx="32497" formatCode="0.00E+00">
                  <c:v>9.4868000000000001E-3</c:v>
                </c:pt>
                <c:pt idx="32498" formatCode="0.00E+00">
                  <c:v>9.5100900000000006E-3</c:v>
                </c:pt>
                <c:pt idx="32499" formatCode="0.00E+00">
                  <c:v>9.5283099999999999E-3</c:v>
                </c:pt>
                <c:pt idx="32500" formatCode="0.00E+00">
                  <c:v>9.5413400000000006E-3</c:v>
                </c:pt>
                <c:pt idx="32501" formatCode="0.00E+00">
                  <c:v>9.5491099999999995E-3</c:v>
                </c:pt>
                <c:pt idx="32502" formatCode="0.00E+00">
                  <c:v>9.5515200000000008E-3</c:v>
                </c:pt>
                <c:pt idx="32503" formatCode="0.00E+00">
                  <c:v>9.5484200000000002E-3</c:v>
                </c:pt>
                <c:pt idx="32504" formatCode="0.00E+00">
                  <c:v>9.5396300000000003E-3</c:v>
                </c:pt>
                <c:pt idx="32505" formatCode="0.00E+00">
                  <c:v>9.5250400000000002E-3</c:v>
                </c:pt>
                <c:pt idx="32506" formatCode="0.00E+00">
                  <c:v>9.5045900000000003E-3</c:v>
                </c:pt>
                <c:pt idx="32507" formatCode="0.00E+00">
                  <c:v>9.4782500000000006E-3</c:v>
                </c:pt>
                <c:pt idx="32508" formatCode="0.00E+00">
                  <c:v>9.4459799999999997E-3</c:v>
                </c:pt>
                <c:pt idx="32509" formatCode="0.00E+00">
                  <c:v>9.4078100000000008E-3</c:v>
                </c:pt>
                <c:pt idx="32510" formatCode="0.00E+00">
                  <c:v>9.3637900000000003E-3</c:v>
                </c:pt>
                <c:pt idx="32511" formatCode="0.00E+00">
                  <c:v>9.3138800000000001E-3</c:v>
                </c:pt>
                <c:pt idx="32512" formatCode="0.00E+00">
                  <c:v>9.2580100000000005E-3</c:v>
                </c:pt>
                <c:pt idx="32513" formatCode="0.00E+00">
                  <c:v>9.1961100000000004E-3</c:v>
                </c:pt>
                <c:pt idx="32514" formatCode="0.00E+00">
                  <c:v>9.1282099999999994E-3</c:v>
                </c:pt>
                <c:pt idx="32515" formatCode="0.00E+00">
                  <c:v>9.0543900000000007E-3</c:v>
                </c:pt>
                <c:pt idx="32516" formatCode="0.00E+00">
                  <c:v>8.9747100000000003E-3</c:v>
                </c:pt>
                <c:pt idx="32517" formatCode="0.00E+00">
                  <c:v>8.8892399999999996E-3</c:v>
                </c:pt>
                <c:pt idx="32518" formatCode="0.00E+00">
                  <c:v>8.7980599999999999E-3</c:v>
                </c:pt>
                <c:pt idx="32519" formatCode="0.00E+00">
                  <c:v>8.7012600000000006E-3</c:v>
                </c:pt>
                <c:pt idx="32520" formatCode="0.00E+00">
                  <c:v>8.5989599999999992E-3</c:v>
                </c:pt>
                <c:pt idx="32521" formatCode="0.00E+00">
                  <c:v>8.4913000000000002E-3</c:v>
                </c:pt>
                <c:pt idx="32522" formatCode="0.00E+00">
                  <c:v>8.3784199999999993E-3</c:v>
                </c:pt>
                <c:pt idx="32523" formatCode="0.00E+00">
                  <c:v>8.2604600000000007E-3</c:v>
                </c:pt>
                <c:pt idx="32524" formatCode="0.00E+00">
                  <c:v>8.1375300000000005E-3</c:v>
                </c:pt>
                <c:pt idx="32525" formatCode="0.00E+00">
                  <c:v>8.0097899999999993E-3</c:v>
                </c:pt>
                <c:pt idx="32526" formatCode="0.00E+00">
                  <c:v>7.8774199999999996E-3</c:v>
                </c:pt>
                <c:pt idx="32527" formatCode="0.00E+00">
                  <c:v>7.7406100000000002E-3</c:v>
                </c:pt>
                <c:pt idx="32528" formatCode="0.00E+00">
                  <c:v>7.5995500000000001E-3</c:v>
                </c:pt>
                <c:pt idx="32529" formatCode="0.00E+00">
                  <c:v>7.45438E-3</c:v>
                </c:pt>
                <c:pt idx="32530" formatCode="0.00E+00">
                  <c:v>7.3052300000000002E-3</c:v>
                </c:pt>
                <c:pt idx="32531" formatCode="0.00E+00">
                  <c:v>7.1521800000000002E-3</c:v>
                </c:pt>
                <c:pt idx="32532" formatCode="0.00E+00">
                  <c:v>6.9954199999999996E-3</c:v>
                </c:pt>
                <c:pt idx="32533" formatCode="0.00E+00">
                  <c:v>6.8351599999999998E-3</c:v>
                </c:pt>
                <c:pt idx="32534" formatCode="0.00E+00">
                  <c:v>6.6716199999999996E-3</c:v>
                </c:pt>
                <c:pt idx="32535" formatCode="0.00E+00">
                  <c:v>6.5050200000000002E-3</c:v>
                </c:pt>
                <c:pt idx="32536" formatCode="0.00E+00">
                  <c:v>6.3355900000000003E-3</c:v>
                </c:pt>
                <c:pt idx="32537" formatCode="0.00E+00">
                  <c:v>6.16359E-3</c:v>
                </c:pt>
                <c:pt idx="32538" formatCode="0.00E+00">
                  <c:v>5.9893100000000003E-3</c:v>
                </c:pt>
                <c:pt idx="32539" formatCode="0.00E+00">
                  <c:v>5.8129799999999997E-3</c:v>
                </c:pt>
                <c:pt idx="32540" formatCode="0.00E+00">
                  <c:v>5.6348199999999996E-3</c:v>
                </c:pt>
                <c:pt idx="32541" formatCode="0.00E+00">
                  <c:v>5.4550299999999996E-3</c:v>
                </c:pt>
                <c:pt idx="32542" formatCode="0.00E+00">
                  <c:v>5.2738899999999998E-3</c:v>
                </c:pt>
                <c:pt idx="32543" formatCode="0.00E+00">
                  <c:v>5.0916900000000003E-3</c:v>
                </c:pt>
                <c:pt idx="32544" formatCode="0.00E+00">
                  <c:v>4.9087100000000002E-3</c:v>
                </c:pt>
                <c:pt idx="32545" formatCode="0.00E+00">
                  <c:v>4.7251999999999997E-3</c:v>
                </c:pt>
                <c:pt idx="32546" formatCode="0.00E+00">
                  <c:v>4.5414100000000001E-3</c:v>
                </c:pt>
                <c:pt idx="32547" formatCode="0.00E+00">
                  <c:v>4.3576500000000002E-3</c:v>
                </c:pt>
                <c:pt idx="32548" formatCode="0.00E+00">
                  <c:v>4.17425E-3</c:v>
                </c:pt>
                <c:pt idx="32549" formatCode="0.00E+00">
                  <c:v>3.9915000000000003E-3</c:v>
                </c:pt>
                <c:pt idx="32550" formatCode="0.00E+00">
                  <c:v>3.8096200000000001E-3</c:v>
                </c:pt>
                <c:pt idx="32551" formatCode="0.00E+00">
                  <c:v>3.6288499999999999E-3</c:v>
                </c:pt>
                <c:pt idx="32552" formatCode="0.00E+00">
                  <c:v>3.44941E-3</c:v>
                </c:pt>
                <c:pt idx="32553" formatCode="0.00E+00">
                  <c:v>3.2715000000000001E-3</c:v>
                </c:pt>
                <c:pt idx="32554" formatCode="0.00E+00">
                  <c:v>3.0953299999999999E-3</c:v>
                </c:pt>
                <c:pt idx="32555" formatCode="0.00E+00">
                  <c:v>2.92115E-3</c:v>
                </c:pt>
                <c:pt idx="32556" formatCode="0.00E+00">
                  <c:v>2.7493000000000001E-3</c:v>
                </c:pt>
                <c:pt idx="32557" formatCode="0.00E+00">
                  <c:v>2.5800900000000002E-3</c:v>
                </c:pt>
                <c:pt idx="32558" formatCode="0.00E+00">
                  <c:v>2.4137999999999998E-3</c:v>
                </c:pt>
                <c:pt idx="32559" formatCode="0.00E+00">
                  <c:v>2.2507199999999999E-3</c:v>
                </c:pt>
                <c:pt idx="32560" formatCode="0.00E+00">
                  <c:v>2.0911100000000002E-3</c:v>
                </c:pt>
                <c:pt idx="32561" formatCode="0.00E+00">
                  <c:v>1.9352499999999999E-3</c:v>
                </c:pt>
                <c:pt idx="32562" formatCode="0.00E+00">
                  <c:v>1.78342E-3</c:v>
                </c:pt>
                <c:pt idx="32563" formatCode="0.00E+00">
                  <c:v>1.63586E-3</c:v>
                </c:pt>
                <c:pt idx="32564" formatCode="0.00E+00">
                  <c:v>1.4928700000000001E-3</c:v>
                </c:pt>
                <c:pt idx="32565" formatCode="0.00E+00">
                  <c:v>1.35465E-3</c:v>
                </c:pt>
                <c:pt idx="32566" formatCode="0.00E+00">
                  <c:v>1.2213700000000001E-3</c:v>
                </c:pt>
                <c:pt idx="32567" formatCode="0.00E+00">
                  <c:v>1.09319E-3</c:v>
                </c:pt>
                <c:pt idx="32568" formatCode="0.00E+00">
                  <c:v>9.703E-4</c:v>
                </c:pt>
                <c:pt idx="32569" formatCode="0.00E+00">
                  <c:v>8.5292400000000002E-4</c:v>
                </c:pt>
                <c:pt idx="32570" formatCode="0.00E+00">
                  <c:v>7.4132500000000004E-4</c:v>
                </c:pt>
                <c:pt idx="32571" formatCode="0.00E+00">
                  <c:v>6.3571400000000001E-4</c:v>
                </c:pt>
                <c:pt idx="32572" formatCode="0.00E+00">
                  <c:v>5.3626699999999999E-4</c:v>
                </c:pt>
                <c:pt idx="32573" formatCode="0.00E+00">
                  <c:v>4.4317800000000002E-4</c:v>
                </c:pt>
                <c:pt idx="32574" formatCode="0.00E+00">
                  <c:v>3.5663399999999999E-4</c:v>
                </c:pt>
                <c:pt idx="32575" formatCode="0.00E+00">
                  <c:v>2.7676600000000001E-4</c:v>
                </c:pt>
                <c:pt idx="32576" formatCode="0.00E+00">
                  <c:v>2.03692E-4</c:v>
                </c:pt>
                <c:pt idx="32577" formatCode="0.00E+00">
                  <c:v>1.37553E-4</c:v>
                </c:pt>
                <c:pt idx="32578" formatCode="0.00E+00">
                  <c:v>7.8486199999999994E-5</c:v>
                </c:pt>
                <c:pt idx="32579" formatCode="0.00E+00">
                  <c:v>2.6633599999999999E-5</c:v>
                </c:pt>
                <c:pt idx="32580" formatCode="0.00E+00">
                  <c:v>-1.7838499999999999E-5</c:v>
                </c:pt>
                <c:pt idx="32581" formatCode="0.00E+00">
                  <c:v>-5.4775999999999999E-5</c:v>
                </c:pt>
                <c:pt idx="32582" formatCode="0.00E+00">
                  <c:v>-8.4062300000000003E-5</c:v>
                </c:pt>
                <c:pt idx="32583" formatCode="0.00E+00">
                  <c:v>-1.05592E-4</c:v>
                </c:pt>
                <c:pt idx="32584" formatCode="0.00E+00">
                  <c:v>-1.19258E-4</c:v>
                </c:pt>
                <c:pt idx="32585" formatCode="0.00E+00">
                  <c:v>-1.2497699999999999E-4</c:v>
                </c:pt>
                <c:pt idx="32586" formatCode="0.00E+00">
                  <c:v>-1.2268500000000001E-4</c:v>
                </c:pt>
                <c:pt idx="32587" formatCode="0.00E+00">
                  <c:v>-1.12304E-4</c:v>
                </c:pt>
                <c:pt idx="32588" formatCode="0.00E+00">
                  <c:v>-9.3742300000000005E-5</c:v>
                </c:pt>
                <c:pt idx="32589" formatCode="0.00E+00">
                  <c:v>-6.6915900000000001E-5</c:v>
                </c:pt>
                <c:pt idx="32590" formatCode="0.00E+00">
                  <c:v>-3.1744600000000001E-5</c:v>
                </c:pt>
                <c:pt idx="32591" formatCode="0.00E+00">
                  <c:v>1.18159E-5</c:v>
                </c:pt>
                <c:pt idx="32592" formatCode="0.00E+00">
                  <c:v>6.3730600000000003E-5</c:v>
                </c:pt>
                <c:pt idx="32593" formatCode="0.00E+00">
                  <c:v>1.2389599999999999E-4</c:v>
                </c:pt>
                <c:pt idx="32594" formatCode="0.00E+00">
                  <c:v>1.9217299999999999E-4</c:v>
                </c:pt>
                <c:pt idx="32595" formatCode="0.00E+00">
                  <c:v>2.6841000000000001E-4</c:v>
                </c:pt>
                <c:pt idx="32596" formatCode="0.00E+00">
                  <c:v>3.5248899999999999E-4</c:v>
                </c:pt>
                <c:pt idx="32597" formatCode="0.00E+00">
                  <c:v>4.44382E-4</c:v>
                </c:pt>
                <c:pt idx="32598" formatCode="0.00E+00">
                  <c:v>5.4409399999999996E-4</c:v>
                </c:pt>
                <c:pt idx="32599" formatCode="0.00E+00">
                  <c:v>6.5155200000000001E-4</c:v>
                </c:pt>
                <c:pt idx="32600" formatCode="0.00E+00">
                  <c:v>7.6662500000000005E-4</c:v>
                </c:pt>
                <c:pt idx="32601" formatCode="0.00E+00">
                  <c:v>8.8919499999999996E-4</c:v>
                </c:pt>
                <c:pt idx="32602" formatCode="0.00E+00">
                  <c:v>1.0191200000000001E-3</c:v>
                </c:pt>
                <c:pt idx="32603" formatCode="0.00E+00">
                  <c:v>1.1561799999999999E-3</c:v>
                </c:pt>
                <c:pt idx="32604" formatCode="0.00E+00">
                  <c:v>1.30013E-3</c:v>
                </c:pt>
                <c:pt idx="32605" formatCode="0.00E+00">
                  <c:v>1.4507999999999999E-3</c:v>
                </c:pt>
                <c:pt idx="32606" formatCode="0.00E+00">
                  <c:v>1.6080300000000001E-3</c:v>
                </c:pt>
                <c:pt idx="32607" formatCode="0.00E+00">
                  <c:v>1.7716699999999999E-3</c:v>
                </c:pt>
                <c:pt idx="32608" formatCode="0.00E+00">
                  <c:v>1.94152E-3</c:v>
                </c:pt>
                <c:pt idx="32609" formatCode="0.00E+00">
                  <c:v>2.11728E-3</c:v>
                </c:pt>
                <c:pt idx="32610" formatCode="0.00E+00">
                  <c:v>2.2986999999999999E-3</c:v>
                </c:pt>
                <c:pt idx="32611" formatCode="0.00E+00">
                  <c:v>2.4856100000000001E-3</c:v>
                </c:pt>
                <c:pt idx="32612" formatCode="0.00E+00">
                  <c:v>2.6779E-3</c:v>
                </c:pt>
                <c:pt idx="32613" formatCode="0.00E+00">
                  <c:v>2.8754599999999998E-3</c:v>
                </c:pt>
                <c:pt idx="32614" formatCode="0.00E+00">
                  <c:v>3.0781099999999998E-3</c:v>
                </c:pt>
                <c:pt idx="32615" formatCode="0.00E+00">
                  <c:v>3.2854500000000001E-3</c:v>
                </c:pt>
                <c:pt idx="32616" formatCode="0.00E+00">
                  <c:v>3.4969699999999999E-3</c:v>
                </c:pt>
                <c:pt idx="32617" formatCode="0.00E+00">
                  <c:v>3.7123199999999999E-3</c:v>
                </c:pt>
                <c:pt idx="32618" formatCode="0.00E+00">
                  <c:v>3.9312100000000001E-3</c:v>
                </c:pt>
                <c:pt idx="32619" formatCode="0.00E+00">
                  <c:v>4.1532799999999996E-3</c:v>
                </c:pt>
                <c:pt idx="32620" formatCode="0.00E+00">
                  <c:v>4.3780199999999998E-3</c:v>
                </c:pt>
                <c:pt idx="32621" formatCode="0.00E+00">
                  <c:v>4.6050600000000002E-3</c:v>
                </c:pt>
                <c:pt idx="32622" formatCode="0.00E+00">
                  <c:v>4.8341599999999997E-3</c:v>
                </c:pt>
                <c:pt idx="32623" formatCode="0.00E+00">
                  <c:v>5.0650399999999998E-3</c:v>
                </c:pt>
                <c:pt idx="32624" formatCode="0.00E+00">
                  <c:v>5.2972799999999997E-3</c:v>
                </c:pt>
                <c:pt idx="32625" formatCode="0.00E+00">
                  <c:v>5.5305099999999998E-3</c:v>
                </c:pt>
                <c:pt idx="32626" formatCode="0.00E+00">
                  <c:v>5.7644000000000003E-3</c:v>
                </c:pt>
                <c:pt idx="32627" formatCode="0.00E+00">
                  <c:v>5.9985999999999998E-3</c:v>
                </c:pt>
                <c:pt idx="32628" formatCode="0.00E+00">
                  <c:v>6.2327099999999998E-3</c:v>
                </c:pt>
                <c:pt idx="32629" formatCode="0.00E+00">
                  <c:v>6.4663400000000001E-3</c:v>
                </c:pt>
                <c:pt idx="32630" formatCode="0.00E+00">
                  <c:v>6.6992199999999997E-3</c:v>
                </c:pt>
                <c:pt idx="32631" formatCode="0.00E+00">
                  <c:v>6.9310500000000002E-3</c:v>
                </c:pt>
                <c:pt idx="32632" formatCode="0.00E+00">
                  <c:v>7.1614699999999996E-3</c:v>
                </c:pt>
                <c:pt idx="32633" formatCode="0.00E+00">
                  <c:v>7.3900499999999996E-3</c:v>
                </c:pt>
                <c:pt idx="32634" formatCode="0.00E+00">
                  <c:v>7.6164099999999997E-3</c:v>
                </c:pt>
                <c:pt idx="32635" formatCode="0.00E+00">
                  <c:v>7.8402899999999998E-3</c:v>
                </c:pt>
                <c:pt idx="32636" formatCode="0.00E+00">
                  <c:v>8.0614399999999996E-3</c:v>
                </c:pt>
                <c:pt idx="32637" formatCode="0.00E+00">
                  <c:v>8.2795999999999998E-3</c:v>
                </c:pt>
                <c:pt idx="32638" formatCode="0.00E+00">
                  <c:v>8.4944400000000007E-3</c:v>
                </c:pt>
                <c:pt idx="32639" formatCode="0.00E+00">
                  <c:v>8.7056800000000004E-3</c:v>
                </c:pt>
                <c:pt idx="32640" formatCode="0.00E+00">
                  <c:v>8.9130400000000005E-3</c:v>
                </c:pt>
                <c:pt idx="32641" formatCode="0.00E+00">
                  <c:v>9.1162399999999994E-3</c:v>
                </c:pt>
                <c:pt idx="32642" formatCode="0.00E+00">
                  <c:v>9.3150200000000002E-3</c:v>
                </c:pt>
                <c:pt idx="32643" formatCode="0.00E+00">
                  <c:v>9.50901E-3</c:v>
                </c:pt>
                <c:pt idx="32644" formatCode="0.00E+00">
                  <c:v>9.6977899999999995E-3</c:v>
                </c:pt>
                <c:pt idx="32645" formatCode="0.00E+00">
                  <c:v>9.8809799999999993E-3</c:v>
                </c:pt>
                <c:pt idx="32646">
                  <c:v>1.0058299999999999E-2</c:v>
                </c:pt>
                <c:pt idx="32647">
                  <c:v>1.02293E-2</c:v>
                </c:pt>
                <c:pt idx="32648">
                  <c:v>1.0393899999999999E-2</c:v>
                </c:pt>
                <c:pt idx="32649">
                  <c:v>1.05518E-2</c:v>
                </c:pt>
                <c:pt idx="32650">
                  <c:v>1.0703000000000001E-2</c:v>
                </c:pt>
                <c:pt idx="32651">
                  <c:v>1.08472E-2</c:v>
                </c:pt>
                <c:pt idx="32652">
                  <c:v>1.09844E-2</c:v>
                </c:pt>
                <c:pt idx="32653">
                  <c:v>1.1114300000000001E-2</c:v>
                </c:pt>
                <c:pt idx="32654">
                  <c:v>1.1236700000000001E-2</c:v>
                </c:pt>
                <c:pt idx="32655">
                  <c:v>1.1351399999999999E-2</c:v>
                </c:pt>
                <c:pt idx="32656">
                  <c:v>1.1458100000000001E-2</c:v>
                </c:pt>
                <c:pt idx="32657">
                  <c:v>1.1556800000000001E-2</c:v>
                </c:pt>
                <c:pt idx="32658">
                  <c:v>1.1647299999999999E-2</c:v>
                </c:pt>
                <c:pt idx="32659">
                  <c:v>1.1729399999999999E-2</c:v>
                </c:pt>
                <c:pt idx="32660">
                  <c:v>1.18031E-2</c:v>
                </c:pt>
                <c:pt idx="32661">
                  <c:v>1.1868200000000001E-2</c:v>
                </c:pt>
                <c:pt idx="32662">
                  <c:v>1.19244E-2</c:v>
                </c:pt>
                <c:pt idx="32663">
                  <c:v>1.19717E-2</c:v>
                </c:pt>
                <c:pt idx="32664">
                  <c:v>1.2010099999999999E-2</c:v>
                </c:pt>
                <c:pt idx="32665">
                  <c:v>1.20398E-2</c:v>
                </c:pt>
                <c:pt idx="32666">
                  <c:v>1.20608E-2</c:v>
                </c:pt>
                <c:pt idx="32667">
                  <c:v>1.2073199999999999E-2</c:v>
                </c:pt>
                <c:pt idx="32668">
                  <c:v>1.20772E-2</c:v>
                </c:pt>
                <c:pt idx="32669">
                  <c:v>1.2072599999999999E-2</c:v>
                </c:pt>
                <c:pt idx="32670">
                  <c:v>1.2059500000000001E-2</c:v>
                </c:pt>
                <c:pt idx="32671">
                  <c:v>1.20375E-2</c:v>
                </c:pt>
                <c:pt idx="32672">
                  <c:v>1.2007E-2</c:v>
                </c:pt>
                <c:pt idx="32673">
                  <c:v>1.19682E-2</c:v>
                </c:pt>
                <c:pt idx="32674">
                  <c:v>1.1921299999999999E-2</c:v>
                </c:pt>
                <c:pt idx="32675">
                  <c:v>1.18666E-2</c:v>
                </c:pt>
                <c:pt idx="32676">
                  <c:v>1.1804500000000001E-2</c:v>
                </c:pt>
                <c:pt idx="32677">
                  <c:v>1.1735000000000001E-2</c:v>
                </c:pt>
                <c:pt idx="32678">
                  <c:v>1.1658E-2</c:v>
                </c:pt>
                <c:pt idx="32679">
                  <c:v>1.15736E-2</c:v>
                </c:pt>
                <c:pt idx="32680">
                  <c:v>1.14818E-2</c:v>
                </c:pt>
                <c:pt idx="32681">
                  <c:v>1.13828E-2</c:v>
                </c:pt>
                <c:pt idx="32682">
                  <c:v>1.12768E-2</c:v>
                </c:pt>
                <c:pt idx="32683">
                  <c:v>1.1163899999999999E-2</c:v>
                </c:pt>
                <c:pt idx="32684">
                  <c:v>1.10443E-2</c:v>
                </c:pt>
                <c:pt idx="32685">
                  <c:v>1.09184E-2</c:v>
                </c:pt>
                <c:pt idx="32686">
                  <c:v>1.07863E-2</c:v>
                </c:pt>
                <c:pt idx="32687">
                  <c:v>1.06482E-2</c:v>
                </c:pt>
                <c:pt idx="32688">
                  <c:v>1.0504599999999999E-2</c:v>
                </c:pt>
                <c:pt idx="32689">
                  <c:v>1.0355700000000001E-2</c:v>
                </c:pt>
                <c:pt idx="32690">
                  <c:v>1.0201699999999999E-2</c:v>
                </c:pt>
                <c:pt idx="32691">
                  <c:v>1.00429E-2</c:v>
                </c:pt>
                <c:pt idx="32692" formatCode="0.00E+00">
                  <c:v>9.87969E-3</c:v>
                </c:pt>
                <c:pt idx="32693" formatCode="0.00E+00">
                  <c:v>9.7122700000000003E-3</c:v>
                </c:pt>
                <c:pt idx="32694" formatCode="0.00E+00">
                  <c:v>9.5409499999999994E-3</c:v>
                </c:pt>
                <c:pt idx="32695" formatCode="0.00E+00">
                  <c:v>9.3659199999999998E-3</c:v>
                </c:pt>
                <c:pt idx="32696" formatCode="0.00E+00">
                  <c:v>9.1874499999999998E-3</c:v>
                </c:pt>
                <c:pt idx="32697" formatCode="0.00E+00">
                  <c:v>9.0058699999999992E-3</c:v>
                </c:pt>
                <c:pt idx="32698" formatCode="0.00E+00">
                  <c:v>8.8214999999999995E-3</c:v>
                </c:pt>
                <c:pt idx="32699" formatCode="0.00E+00">
                  <c:v>8.6346800000000005E-3</c:v>
                </c:pt>
                <c:pt idx="32700" formatCode="0.00E+00">
                  <c:v>8.4457600000000001E-3</c:v>
                </c:pt>
                <c:pt idx="32701" formatCode="0.00E+00">
                  <c:v>8.2551499999999993E-3</c:v>
                </c:pt>
                <c:pt idx="32702" formatCode="0.00E+00">
                  <c:v>8.0632599999999992E-3</c:v>
                </c:pt>
                <c:pt idx="32703" formatCode="0.00E+00">
                  <c:v>7.8703699999999998E-3</c:v>
                </c:pt>
                <c:pt idx="32704" formatCode="0.00E+00">
                  <c:v>7.67682E-3</c:v>
                </c:pt>
                <c:pt idx="32705" formatCode="0.00E+00">
                  <c:v>7.4829600000000003E-3</c:v>
                </c:pt>
                <c:pt idx="32706" formatCode="0.00E+00">
                  <c:v>7.2890999999999997E-3</c:v>
                </c:pt>
                <c:pt idx="32707" formatCode="0.00E+00">
                  <c:v>7.0955499999999999E-3</c:v>
                </c:pt>
                <c:pt idx="32708" formatCode="0.00E+00">
                  <c:v>6.9026599999999997E-3</c:v>
                </c:pt>
                <c:pt idx="32709" formatCode="0.00E+00">
                  <c:v>6.7106800000000001E-3</c:v>
                </c:pt>
                <c:pt idx="32710" formatCode="0.00E+00">
                  <c:v>6.5198000000000001E-3</c:v>
                </c:pt>
                <c:pt idx="32711" formatCode="0.00E+00">
                  <c:v>6.3302300000000001E-3</c:v>
                </c:pt>
                <c:pt idx="32712" formatCode="0.00E+00">
                  <c:v>6.1422300000000003E-3</c:v>
                </c:pt>
                <c:pt idx="32713" formatCode="0.00E+00">
                  <c:v>5.95606E-3</c:v>
                </c:pt>
                <c:pt idx="32714" formatCode="0.00E+00">
                  <c:v>5.7719199999999998E-3</c:v>
                </c:pt>
                <c:pt idx="32715" formatCode="0.00E+00">
                  <c:v>5.5900000000000004E-3</c:v>
                </c:pt>
                <c:pt idx="32716" formatCode="0.00E+00">
                  <c:v>5.4106400000000004E-3</c:v>
                </c:pt>
                <c:pt idx="32717" formatCode="0.00E+00">
                  <c:v>5.2343299999999997E-3</c:v>
                </c:pt>
                <c:pt idx="32718" formatCode="0.00E+00">
                  <c:v>5.0615E-3</c:v>
                </c:pt>
                <c:pt idx="32719" formatCode="0.00E+00">
                  <c:v>4.8924099999999998E-3</c:v>
                </c:pt>
                <c:pt idx="32720" formatCode="0.00E+00">
                  <c:v>4.7272299999999998E-3</c:v>
                </c:pt>
                <c:pt idx="32721" formatCode="0.00E+00">
                  <c:v>4.5661499999999997E-3</c:v>
                </c:pt>
                <c:pt idx="32722" formatCode="0.00E+00">
                  <c:v>4.4094099999999999E-3</c:v>
                </c:pt>
                <c:pt idx="32723" formatCode="0.00E+00">
                  <c:v>4.2572699999999996E-3</c:v>
                </c:pt>
                <c:pt idx="32724" formatCode="0.00E+00">
                  <c:v>4.1099400000000003E-3</c:v>
                </c:pt>
                <c:pt idx="32725" formatCode="0.00E+00">
                  <c:v>3.9676099999999999E-3</c:v>
                </c:pt>
                <c:pt idx="32726" formatCode="0.00E+00">
                  <c:v>3.8304599999999999E-3</c:v>
                </c:pt>
                <c:pt idx="32727" formatCode="0.00E+00">
                  <c:v>3.6987500000000002E-3</c:v>
                </c:pt>
                <c:pt idx="32728" formatCode="0.00E+00">
                  <c:v>3.5726999999999998E-3</c:v>
                </c:pt>
                <c:pt idx="32729" formatCode="0.00E+00">
                  <c:v>3.4524099999999999E-3</c:v>
                </c:pt>
                <c:pt idx="32730" formatCode="0.00E+00">
                  <c:v>3.3379500000000001E-3</c:v>
                </c:pt>
                <c:pt idx="32731" formatCode="0.00E+00">
                  <c:v>3.22953E-3</c:v>
                </c:pt>
                <c:pt idx="32732" formatCode="0.00E+00">
                  <c:v>3.12729E-3</c:v>
                </c:pt>
                <c:pt idx="32733" formatCode="0.00E+00">
                  <c:v>3.0313100000000002E-3</c:v>
                </c:pt>
                <c:pt idx="32734" formatCode="0.00E+00">
                  <c:v>2.9415999999999999E-3</c:v>
                </c:pt>
                <c:pt idx="32735" formatCode="0.00E+00">
                  <c:v>2.85827E-3</c:v>
                </c:pt>
                <c:pt idx="32736" formatCode="0.00E+00">
                  <c:v>2.7814699999999999E-3</c:v>
                </c:pt>
                <c:pt idx="32737" formatCode="0.00E+00">
                  <c:v>2.7113599999999999E-3</c:v>
                </c:pt>
                <c:pt idx="32738" formatCode="0.00E+00">
                  <c:v>2.6480399999999999E-3</c:v>
                </c:pt>
                <c:pt idx="32739" formatCode="0.00E+00">
                  <c:v>2.5915999999999999E-3</c:v>
                </c:pt>
                <c:pt idx="32740" formatCode="0.00E+00">
                  <c:v>2.5420500000000001E-3</c:v>
                </c:pt>
                <c:pt idx="32741" formatCode="0.00E+00">
                  <c:v>2.4994100000000001E-3</c:v>
                </c:pt>
                <c:pt idx="32742" formatCode="0.00E+00">
                  <c:v>2.4637000000000001E-3</c:v>
                </c:pt>
                <c:pt idx="32743" formatCode="0.00E+00">
                  <c:v>2.4349100000000002E-3</c:v>
                </c:pt>
                <c:pt idx="32744" formatCode="0.00E+00">
                  <c:v>2.4130499999999999E-3</c:v>
                </c:pt>
                <c:pt idx="32745" formatCode="0.00E+00">
                  <c:v>2.3981300000000001E-3</c:v>
                </c:pt>
                <c:pt idx="32746" formatCode="0.00E+00">
                  <c:v>2.3901399999999998E-3</c:v>
                </c:pt>
                <c:pt idx="32747" formatCode="0.00E+00">
                  <c:v>2.38908E-3</c:v>
                </c:pt>
                <c:pt idx="32748" formatCode="0.00E+00">
                  <c:v>2.3948799999999998E-3</c:v>
                </c:pt>
                <c:pt idx="32749" formatCode="0.00E+00">
                  <c:v>2.4074000000000001E-3</c:v>
                </c:pt>
                <c:pt idx="32750" formatCode="0.00E+00">
                  <c:v>2.4264899999999999E-3</c:v>
                </c:pt>
                <c:pt idx="32751" formatCode="0.00E+00">
                  <c:v>2.4521299999999998E-3</c:v>
                </c:pt>
                <c:pt idx="32752" formatCode="0.00E+00">
                  <c:v>2.4842599999999999E-3</c:v>
                </c:pt>
                <c:pt idx="32753" formatCode="0.00E+00">
                  <c:v>2.5227499999999998E-3</c:v>
                </c:pt>
                <c:pt idx="32754" formatCode="0.00E+00">
                  <c:v>2.5674000000000001E-3</c:v>
                </c:pt>
                <c:pt idx="32755" formatCode="0.00E+00">
                  <c:v>2.6180700000000001E-3</c:v>
                </c:pt>
                <c:pt idx="32756" formatCode="0.00E+00">
                  <c:v>2.6746999999999999E-3</c:v>
                </c:pt>
                <c:pt idx="32757" formatCode="0.00E+00">
                  <c:v>2.7371800000000001E-3</c:v>
                </c:pt>
                <c:pt idx="32758" formatCode="0.00E+00">
                  <c:v>2.8053000000000002E-3</c:v>
                </c:pt>
                <c:pt idx="32759" formatCode="0.00E+00">
                  <c:v>2.8788199999999998E-3</c:v>
                </c:pt>
                <c:pt idx="32760" formatCode="0.00E+00">
                  <c:v>2.95751E-3</c:v>
                </c:pt>
                <c:pt idx="32761" formatCode="0.00E+00">
                  <c:v>3.0412099999999999E-3</c:v>
                </c:pt>
                <c:pt idx="32762" formatCode="0.00E+00">
                  <c:v>3.1297999999999999E-3</c:v>
                </c:pt>
                <c:pt idx="32763" formatCode="0.00E+00">
                  <c:v>3.2230800000000001E-3</c:v>
                </c:pt>
                <c:pt idx="32764" formatCode="0.00E+00">
                  <c:v>3.32073E-3</c:v>
                </c:pt>
                <c:pt idx="32765" formatCode="0.00E+00">
                  <c:v>3.4224500000000001E-3</c:v>
                </c:pt>
                <c:pt idx="32766" formatCode="0.00E+00">
                  <c:v>3.5279700000000001E-3</c:v>
                </c:pt>
                <c:pt idx="32767" formatCode="0.00E+00">
                  <c:v>3.6371300000000001E-3</c:v>
                </c:pt>
                <c:pt idx="32768" formatCode="0.00E+00">
                  <c:v>3.7497899999999998E-3</c:v>
                </c:pt>
                <c:pt idx="32769" formatCode="0.00E+00">
                  <c:v>3.8657100000000001E-3</c:v>
                </c:pt>
                <c:pt idx="32770" formatCode="0.00E+00">
                  <c:v>3.9846500000000002E-3</c:v>
                </c:pt>
                <c:pt idx="32771" formatCode="0.00E+00">
                  <c:v>4.1063499999999999E-3</c:v>
                </c:pt>
                <c:pt idx="32772" formatCode="0.00E+00">
                  <c:v>4.2305800000000003E-3</c:v>
                </c:pt>
                <c:pt idx="32773" formatCode="0.00E+00">
                  <c:v>4.3570700000000002E-3</c:v>
                </c:pt>
                <c:pt idx="32774" formatCode="0.00E+00">
                  <c:v>4.4854200000000004E-3</c:v>
                </c:pt>
                <c:pt idx="32775" formatCode="0.00E+00">
                  <c:v>4.6152199999999997E-3</c:v>
                </c:pt>
                <c:pt idx="32776" formatCode="0.00E+00">
                  <c:v>4.7461600000000001E-3</c:v>
                </c:pt>
                <c:pt idx="32777" formatCode="0.00E+00">
                  <c:v>4.8779499999999998E-3</c:v>
                </c:pt>
                <c:pt idx="32778" formatCode="0.00E+00">
                  <c:v>5.01039E-3</c:v>
                </c:pt>
                <c:pt idx="32779" formatCode="0.00E+00">
                  <c:v>5.1432700000000001E-3</c:v>
                </c:pt>
                <c:pt idx="32780" formatCode="0.00E+00">
                  <c:v>5.27635E-3</c:v>
                </c:pt>
                <c:pt idx="32781" formatCode="0.00E+00">
                  <c:v>5.4093400000000003E-3</c:v>
                </c:pt>
                <c:pt idx="32782" formatCode="0.00E+00">
                  <c:v>5.5419700000000002E-3</c:v>
                </c:pt>
                <c:pt idx="32783" formatCode="0.00E+00">
                  <c:v>5.6738800000000001E-3</c:v>
                </c:pt>
                <c:pt idx="32784" formatCode="0.00E+00">
                  <c:v>5.80476E-3</c:v>
                </c:pt>
                <c:pt idx="32785" formatCode="0.00E+00">
                  <c:v>5.9343800000000004E-3</c:v>
                </c:pt>
                <c:pt idx="32786" formatCode="0.00E+00">
                  <c:v>6.0625899999999996E-3</c:v>
                </c:pt>
                <c:pt idx="32787" formatCode="0.00E+00">
                  <c:v>6.1891200000000002E-3</c:v>
                </c:pt>
                <c:pt idx="32788" formatCode="0.00E+00">
                  <c:v>6.31359E-3</c:v>
                </c:pt>
                <c:pt idx="32789" formatCode="0.00E+00">
                  <c:v>6.4356400000000003E-3</c:v>
                </c:pt>
                <c:pt idx="32790" formatCode="0.00E+00">
                  <c:v>6.5549700000000002E-3</c:v>
                </c:pt>
                <c:pt idx="32791" formatCode="0.00E+00">
                  <c:v>6.6713700000000003E-3</c:v>
                </c:pt>
                <c:pt idx="32792" formatCode="0.00E+00">
                  <c:v>6.7847699999999999E-3</c:v>
                </c:pt>
                <c:pt idx="32793" formatCode="0.00E+00">
                  <c:v>6.8952299999999996E-3</c:v>
                </c:pt>
                <c:pt idx="32794" formatCode="0.00E+00">
                  <c:v>7.0027900000000001E-3</c:v>
                </c:pt>
                <c:pt idx="32795" formatCode="0.00E+00">
                  <c:v>7.1072899999999996E-3</c:v>
                </c:pt>
                <c:pt idx="32796" formatCode="0.00E+00">
                  <c:v>7.2083099999999999E-3</c:v>
                </c:pt>
                <c:pt idx="32797" formatCode="0.00E+00">
                  <c:v>7.3053900000000001E-3</c:v>
                </c:pt>
                <c:pt idx="32798" formatCode="0.00E+00">
                  <c:v>7.39815E-3</c:v>
                </c:pt>
                <c:pt idx="32799" formatCode="0.00E+00">
                  <c:v>7.4861600000000004E-3</c:v>
                </c:pt>
                <c:pt idx="32800" formatCode="0.00E+00">
                  <c:v>7.5689800000000003E-3</c:v>
                </c:pt>
                <c:pt idx="32801" formatCode="0.00E+00">
                  <c:v>7.6461899999999998E-3</c:v>
                </c:pt>
                <c:pt idx="32802" formatCode="0.00E+00">
                  <c:v>7.7174699999999997E-3</c:v>
                </c:pt>
                <c:pt idx="32803" formatCode="0.00E+00">
                  <c:v>7.7824699999999997E-3</c:v>
                </c:pt>
                <c:pt idx="32804" formatCode="0.00E+00">
                  <c:v>7.8408200000000001E-3</c:v>
                </c:pt>
                <c:pt idx="32805" formatCode="0.00E+00">
                  <c:v>7.8921300000000007E-3</c:v>
                </c:pt>
                <c:pt idx="32806" formatCode="0.00E+00">
                  <c:v>7.93605E-3</c:v>
                </c:pt>
                <c:pt idx="32807" formatCode="0.00E+00">
                  <c:v>7.9723499999999996E-3</c:v>
                </c:pt>
                <c:pt idx="32808" formatCode="0.00E+00">
                  <c:v>8.0008700000000002E-3</c:v>
                </c:pt>
                <c:pt idx="32809" formatCode="0.00E+00">
                  <c:v>8.0212900000000004E-3</c:v>
                </c:pt>
                <c:pt idx="32810" formatCode="0.00E+00">
                  <c:v>8.0331799999999991E-3</c:v>
                </c:pt>
                <c:pt idx="32811" formatCode="0.00E+00">
                  <c:v>8.0362899999999998E-3</c:v>
                </c:pt>
                <c:pt idx="32812" formatCode="0.00E+00">
                  <c:v>8.0304399999999998E-3</c:v>
                </c:pt>
                <c:pt idx="32813" formatCode="0.00E+00">
                  <c:v>8.0152999999999995E-3</c:v>
                </c:pt>
                <c:pt idx="32814" formatCode="0.00E+00">
                  <c:v>7.9906200000000004E-3</c:v>
                </c:pt>
                <c:pt idx="32815" formatCode="0.00E+00">
                  <c:v>7.9564800000000001E-3</c:v>
                </c:pt>
                <c:pt idx="32816" formatCode="0.00E+00">
                  <c:v>7.9132100000000004E-3</c:v>
                </c:pt>
                <c:pt idx="32817" formatCode="0.00E+00">
                  <c:v>7.8606500000000003E-3</c:v>
                </c:pt>
                <c:pt idx="32818" formatCode="0.00E+00">
                  <c:v>7.7982599999999996E-3</c:v>
                </c:pt>
                <c:pt idx="32819" formatCode="0.00E+00">
                  <c:v>7.7257899999999997E-3</c:v>
                </c:pt>
                <c:pt idx="32820" formatCode="0.00E+00">
                  <c:v>7.6432000000000002E-3</c:v>
                </c:pt>
                <c:pt idx="32821" formatCode="0.00E+00">
                  <c:v>7.5504200000000004E-3</c:v>
                </c:pt>
                <c:pt idx="32822" formatCode="0.00E+00">
                  <c:v>7.44766E-3</c:v>
                </c:pt>
                <c:pt idx="32823" formatCode="0.00E+00">
                  <c:v>7.3352599999999997E-3</c:v>
                </c:pt>
                <c:pt idx="32824" formatCode="0.00E+00">
                  <c:v>7.2132999999999997E-3</c:v>
                </c:pt>
                <c:pt idx="32825" formatCode="0.00E+00">
                  <c:v>7.0814800000000002E-3</c:v>
                </c:pt>
                <c:pt idx="32826" formatCode="0.00E+00">
                  <c:v>6.9393299999999996E-3</c:v>
                </c:pt>
                <c:pt idx="32827" formatCode="0.00E+00">
                  <c:v>6.7866999999999997E-3</c:v>
                </c:pt>
                <c:pt idx="32828" formatCode="0.00E+00">
                  <c:v>6.6238699999999996E-3</c:v>
                </c:pt>
                <c:pt idx="32829" formatCode="0.00E+00">
                  <c:v>6.4509900000000002E-3</c:v>
                </c:pt>
                <c:pt idx="32830" formatCode="0.00E+00">
                  <c:v>6.2680000000000001E-3</c:v>
                </c:pt>
                <c:pt idx="32831" formatCode="0.00E+00">
                  <c:v>6.0749999999999997E-3</c:v>
                </c:pt>
                <c:pt idx="32832" formatCode="0.00E+00">
                  <c:v>5.8720700000000001E-3</c:v>
                </c:pt>
                <c:pt idx="32833" formatCode="0.00E+00">
                  <c:v>5.6593499999999996E-3</c:v>
                </c:pt>
                <c:pt idx="32834" formatCode="0.00E+00">
                  <c:v>5.4371300000000001E-3</c:v>
                </c:pt>
                <c:pt idx="32835" formatCode="0.00E+00">
                  <c:v>5.2054700000000002E-3</c:v>
                </c:pt>
                <c:pt idx="32836" formatCode="0.00E+00">
                  <c:v>4.9641299999999998E-3</c:v>
                </c:pt>
                <c:pt idx="32837" formatCode="0.00E+00">
                  <c:v>4.71362E-3</c:v>
                </c:pt>
                <c:pt idx="32838" formatCode="0.00E+00">
                  <c:v>4.4548499999999998E-3</c:v>
                </c:pt>
                <c:pt idx="32839" formatCode="0.00E+00">
                  <c:v>4.1878200000000001E-3</c:v>
                </c:pt>
                <c:pt idx="32840" formatCode="0.00E+00">
                  <c:v>3.9110400000000002E-3</c:v>
                </c:pt>
                <c:pt idx="32841" formatCode="0.00E+00">
                  <c:v>3.6227E-3</c:v>
                </c:pt>
                <c:pt idx="32842" formatCode="0.00E+00">
                  <c:v>3.3233500000000001E-3</c:v>
                </c:pt>
                <c:pt idx="32843" formatCode="0.00E+00">
                  <c:v>3.0158699999999999E-3</c:v>
                </c:pt>
                <c:pt idx="32844" formatCode="0.00E+00">
                  <c:v>2.7026400000000001E-3</c:v>
                </c:pt>
                <c:pt idx="32845" formatCode="0.00E+00">
                  <c:v>2.3843499999999999E-3</c:v>
                </c:pt>
                <c:pt idx="32846" formatCode="0.00E+00">
                  <c:v>2.0608699999999998E-3</c:v>
                </c:pt>
                <c:pt idx="32847" formatCode="0.00E+00">
                  <c:v>1.7324E-3</c:v>
                </c:pt>
                <c:pt idx="32848" formatCode="0.00E+00">
                  <c:v>1.3994999999999999E-3</c:v>
                </c:pt>
                <c:pt idx="32849" formatCode="0.00E+00">
                  <c:v>1.0624499999999999E-3</c:v>
                </c:pt>
                <c:pt idx="32850" formatCode="0.00E+00">
                  <c:v>7.21223E-4</c:v>
                </c:pt>
                <c:pt idx="32851" formatCode="0.00E+00">
                  <c:v>3.7599299999999998E-4</c:v>
                </c:pt>
                <c:pt idx="32852" formatCode="0.00E+00">
                  <c:v>2.7052100000000001E-5</c:v>
                </c:pt>
                <c:pt idx="32853" formatCode="0.00E+00">
                  <c:v>-3.2561599999999998E-4</c:v>
                </c:pt>
                <c:pt idx="32854" formatCode="0.00E+00">
                  <c:v>-6.8233699999999998E-4</c:v>
                </c:pt>
                <c:pt idx="32855" formatCode="0.00E+00">
                  <c:v>-1.0434400000000001E-3</c:v>
                </c:pt>
                <c:pt idx="32856" formatCode="0.00E+00">
                  <c:v>-1.40905E-3</c:v>
                </c:pt>
                <c:pt idx="32857" formatCode="0.00E+00">
                  <c:v>-1.77903E-3</c:v>
                </c:pt>
                <c:pt idx="32858" formatCode="0.00E+00">
                  <c:v>-2.1532700000000001E-3</c:v>
                </c:pt>
                <c:pt idx="32859" formatCode="0.00E+00">
                  <c:v>-2.5317299999999998E-3</c:v>
                </c:pt>
                <c:pt idx="32860" formatCode="0.00E+00">
                  <c:v>-2.9141800000000002E-3</c:v>
                </c:pt>
                <c:pt idx="32861" formatCode="0.00E+00">
                  <c:v>-3.2997399999999998E-3</c:v>
                </c:pt>
                <c:pt idx="32862" formatCode="0.00E+00">
                  <c:v>-3.6867900000000001E-3</c:v>
                </c:pt>
                <c:pt idx="32863" formatCode="0.00E+00">
                  <c:v>-4.07377E-3</c:v>
                </c:pt>
                <c:pt idx="32864" formatCode="0.00E+00">
                  <c:v>-4.4603899999999998E-3</c:v>
                </c:pt>
                <c:pt idx="32865" formatCode="0.00E+00">
                  <c:v>-4.8479300000000003E-3</c:v>
                </c:pt>
                <c:pt idx="32866" formatCode="0.00E+00">
                  <c:v>-5.2380400000000002E-3</c:v>
                </c:pt>
                <c:pt idx="32867" formatCode="0.00E+00">
                  <c:v>-5.63139E-3</c:v>
                </c:pt>
                <c:pt idx="32868" formatCode="0.00E+00">
                  <c:v>-6.0276399999999999E-3</c:v>
                </c:pt>
                <c:pt idx="32869" formatCode="0.00E+00">
                  <c:v>-6.4260100000000002E-3</c:v>
                </c:pt>
                <c:pt idx="32870" formatCode="0.00E+00">
                  <c:v>-6.8251300000000004E-3</c:v>
                </c:pt>
                <c:pt idx="32871" formatCode="0.00E+00">
                  <c:v>-7.2226299999999998E-3</c:v>
                </c:pt>
                <c:pt idx="32872" formatCode="0.00E+00">
                  <c:v>-7.6159799999999996E-3</c:v>
                </c:pt>
                <c:pt idx="32873" formatCode="0.00E+00">
                  <c:v>-8.00412E-3</c:v>
                </c:pt>
                <c:pt idx="32874" formatCode="0.00E+00">
                  <c:v>-8.3885000000000001E-3</c:v>
                </c:pt>
                <c:pt idx="32875" formatCode="0.00E+00">
                  <c:v>-8.7709999999999993E-3</c:v>
                </c:pt>
                <c:pt idx="32876" formatCode="0.00E+00">
                  <c:v>-9.1511200000000004E-3</c:v>
                </c:pt>
                <c:pt idx="32877" formatCode="0.00E+00">
                  <c:v>-9.5268999999999996E-3</c:v>
                </c:pt>
                <c:pt idx="32878" formatCode="0.00E+00">
                  <c:v>-9.8977000000000006E-3</c:v>
                </c:pt>
                <c:pt idx="32879">
                  <c:v>-1.0264799999999999E-2</c:v>
                </c:pt>
                <c:pt idx="32880">
                  <c:v>-1.0629400000000001E-2</c:v>
                </c:pt>
                <c:pt idx="32881">
                  <c:v>-1.0991300000000001E-2</c:v>
                </c:pt>
                <c:pt idx="32882">
                  <c:v>-1.1349700000000001E-2</c:v>
                </c:pt>
                <c:pt idx="32883">
                  <c:v>-1.1703399999999999E-2</c:v>
                </c:pt>
                <c:pt idx="32884">
                  <c:v>-1.20518E-2</c:v>
                </c:pt>
                <c:pt idx="32885">
                  <c:v>-1.23941E-2</c:v>
                </c:pt>
                <c:pt idx="32886">
                  <c:v>-1.2729000000000001E-2</c:v>
                </c:pt>
                <c:pt idx="32887">
                  <c:v>-1.3055000000000001E-2</c:v>
                </c:pt>
                <c:pt idx="32888">
                  <c:v>-1.33717E-2</c:v>
                </c:pt>
                <c:pt idx="32889">
                  <c:v>-1.3679800000000001E-2</c:v>
                </c:pt>
                <c:pt idx="32890">
                  <c:v>-1.39808E-2</c:v>
                </c:pt>
                <c:pt idx="32891">
                  <c:v>-1.4274999999999999E-2</c:v>
                </c:pt>
                <c:pt idx="32892">
                  <c:v>-1.45608E-2</c:v>
                </c:pt>
                <c:pt idx="32893">
                  <c:v>-1.4836200000000001E-2</c:v>
                </c:pt>
                <c:pt idx="32894">
                  <c:v>-1.5099899999999999E-2</c:v>
                </c:pt>
                <c:pt idx="32895">
                  <c:v>-1.5351699999999999E-2</c:v>
                </c:pt>
                <c:pt idx="32896">
                  <c:v>-1.55928E-2</c:v>
                </c:pt>
                <c:pt idx="32897">
                  <c:v>-1.5824299999999999E-2</c:v>
                </c:pt>
                <c:pt idx="32898">
                  <c:v>-1.60456E-2</c:v>
                </c:pt>
                <c:pt idx="32899">
                  <c:v>-1.6257299999999999E-2</c:v>
                </c:pt>
                <c:pt idx="32900">
                  <c:v>-1.6461400000000001E-2</c:v>
                </c:pt>
                <c:pt idx="32901">
                  <c:v>-1.66597E-2</c:v>
                </c:pt>
                <c:pt idx="32902">
                  <c:v>-1.6853799999999999E-2</c:v>
                </c:pt>
                <c:pt idx="32903">
                  <c:v>-1.70463E-2</c:v>
                </c:pt>
                <c:pt idx="32904">
                  <c:v>-1.7239399999999998E-2</c:v>
                </c:pt>
                <c:pt idx="32905">
                  <c:v>-1.7432E-2</c:v>
                </c:pt>
                <c:pt idx="32906">
                  <c:v>-1.7622100000000002E-2</c:v>
                </c:pt>
                <c:pt idx="32907">
                  <c:v>-1.7809200000000001E-2</c:v>
                </c:pt>
                <c:pt idx="32908">
                  <c:v>-1.7994699999999999E-2</c:v>
                </c:pt>
                <c:pt idx="32909">
                  <c:v>-1.8179600000000001E-2</c:v>
                </c:pt>
                <c:pt idx="32910">
                  <c:v>-1.8363500000000001E-2</c:v>
                </c:pt>
                <c:pt idx="32911">
                  <c:v>-1.8545300000000001E-2</c:v>
                </c:pt>
                <c:pt idx="32912">
                  <c:v>-1.87248E-2</c:v>
                </c:pt>
                <c:pt idx="32913">
                  <c:v>-1.8902700000000001E-2</c:v>
                </c:pt>
                <c:pt idx="32914">
                  <c:v>-1.9080199999999999E-2</c:v>
                </c:pt>
                <c:pt idx="32915">
                  <c:v>-1.9257900000000001E-2</c:v>
                </c:pt>
                <c:pt idx="32916">
                  <c:v>-1.9435999999999998E-2</c:v>
                </c:pt>
                <c:pt idx="32917">
                  <c:v>-1.9614800000000002E-2</c:v>
                </c:pt>
                <c:pt idx="32918">
                  <c:v>-1.9795199999999999E-2</c:v>
                </c:pt>
                <c:pt idx="32919">
                  <c:v>-1.9977200000000001E-2</c:v>
                </c:pt>
                <c:pt idx="32920">
                  <c:v>-2.0159699999999999E-2</c:v>
                </c:pt>
                <c:pt idx="32921">
                  <c:v>-2.03424E-2</c:v>
                </c:pt>
                <c:pt idx="32922">
                  <c:v>-2.05258E-2</c:v>
                </c:pt>
                <c:pt idx="32923">
                  <c:v>-2.0710099999999999E-2</c:v>
                </c:pt>
                <c:pt idx="32924">
                  <c:v>-2.0893700000000001E-2</c:v>
                </c:pt>
                <c:pt idx="32925">
                  <c:v>-2.1075300000000002E-2</c:v>
                </c:pt>
                <c:pt idx="32926">
                  <c:v>-2.1255599999999999E-2</c:v>
                </c:pt>
                <c:pt idx="32927">
                  <c:v>-2.14361E-2</c:v>
                </c:pt>
                <c:pt idx="32928">
                  <c:v>-2.1617899999999999E-2</c:v>
                </c:pt>
                <c:pt idx="32929">
                  <c:v>-2.1800799999999999E-2</c:v>
                </c:pt>
                <c:pt idx="32930">
                  <c:v>-2.1984400000000001E-2</c:v>
                </c:pt>
                <c:pt idx="32931">
                  <c:v>-2.2169000000000001E-2</c:v>
                </c:pt>
                <c:pt idx="32932">
                  <c:v>-2.23561E-2</c:v>
                </c:pt>
                <c:pt idx="32933">
                  <c:v>-2.2547299999999999E-2</c:v>
                </c:pt>
                <c:pt idx="32934">
                  <c:v>-2.2742399999999999E-2</c:v>
                </c:pt>
                <c:pt idx="32935">
                  <c:v>-2.2940499999999999E-2</c:v>
                </c:pt>
                <c:pt idx="32936">
                  <c:v>-2.31413E-2</c:v>
                </c:pt>
                <c:pt idx="32937">
                  <c:v>-2.3344699999999999E-2</c:v>
                </c:pt>
                <c:pt idx="32938">
                  <c:v>-2.35496E-2</c:v>
                </c:pt>
                <c:pt idx="32939">
                  <c:v>-2.3754299999999999E-2</c:v>
                </c:pt>
                <c:pt idx="32940">
                  <c:v>-2.3960100000000002E-2</c:v>
                </c:pt>
                <c:pt idx="32941">
                  <c:v>-2.4172300000000001E-2</c:v>
                </c:pt>
                <c:pt idx="32942">
                  <c:v>-2.43939E-2</c:v>
                </c:pt>
                <c:pt idx="32943">
                  <c:v>-2.46216E-2</c:v>
                </c:pt>
                <c:pt idx="32944">
                  <c:v>-2.4850799999999999E-2</c:v>
                </c:pt>
                <c:pt idx="32945">
                  <c:v>-2.50791E-2</c:v>
                </c:pt>
                <c:pt idx="32946">
                  <c:v>-2.5307E-2</c:v>
                </c:pt>
                <c:pt idx="32947">
                  <c:v>-2.55353E-2</c:v>
                </c:pt>
                <c:pt idx="32948">
                  <c:v>-2.5765E-2</c:v>
                </c:pt>
                <c:pt idx="32949">
                  <c:v>-2.5997200000000002E-2</c:v>
                </c:pt>
                <c:pt idx="32950">
                  <c:v>-2.6231500000000001E-2</c:v>
                </c:pt>
                <c:pt idx="32951">
                  <c:v>-2.6467299999999999E-2</c:v>
                </c:pt>
                <c:pt idx="32952">
                  <c:v>-2.6705E-2</c:v>
                </c:pt>
                <c:pt idx="32953">
                  <c:v>-2.6944900000000001E-2</c:v>
                </c:pt>
                <c:pt idx="32954">
                  <c:v>-2.71863E-2</c:v>
                </c:pt>
                <c:pt idx="32955">
                  <c:v>-2.74275E-2</c:v>
                </c:pt>
                <c:pt idx="32956">
                  <c:v>-2.7668499999999999E-2</c:v>
                </c:pt>
                <c:pt idx="32957">
                  <c:v>-2.7910500000000001E-2</c:v>
                </c:pt>
                <c:pt idx="32958">
                  <c:v>-2.8155099999999999E-2</c:v>
                </c:pt>
                <c:pt idx="32959">
                  <c:v>-2.84038E-2</c:v>
                </c:pt>
                <c:pt idx="32960">
                  <c:v>-2.8656600000000001E-2</c:v>
                </c:pt>
                <c:pt idx="32961">
                  <c:v>-2.8912799999999999E-2</c:v>
                </c:pt>
                <c:pt idx="32962">
                  <c:v>-2.91714E-2</c:v>
                </c:pt>
                <c:pt idx="32963">
                  <c:v>-2.9432E-2</c:v>
                </c:pt>
                <c:pt idx="32964">
                  <c:v>-2.9694399999999999E-2</c:v>
                </c:pt>
                <c:pt idx="32965">
                  <c:v>-2.9959E-2</c:v>
                </c:pt>
                <c:pt idx="32966">
                  <c:v>-3.0226200000000002E-2</c:v>
                </c:pt>
                <c:pt idx="32967">
                  <c:v>-3.04952E-2</c:v>
                </c:pt>
                <c:pt idx="32968">
                  <c:v>-3.0764400000000001E-2</c:v>
                </c:pt>
                <c:pt idx="32969">
                  <c:v>-3.1033000000000002E-2</c:v>
                </c:pt>
                <c:pt idx="32970">
                  <c:v>-3.1302700000000003E-2</c:v>
                </c:pt>
                <c:pt idx="32971">
                  <c:v>-3.15765E-2</c:v>
                </c:pt>
                <c:pt idx="32972">
                  <c:v>-3.1855500000000002E-2</c:v>
                </c:pt>
                <c:pt idx="32973">
                  <c:v>-3.2138199999999999E-2</c:v>
                </c:pt>
                <c:pt idx="32974">
                  <c:v>-3.2423300000000002E-2</c:v>
                </c:pt>
                <c:pt idx="32975">
                  <c:v>-3.2710799999999998E-2</c:v>
                </c:pt>
                <c:pt idx="32976">
                  <c:v>-3.30002E-2</c:v>
                </c:pt>
                <c:pt idx="32977">
                  <c:v>-3.32912E-2</c:v>
                </c:pt>
                <c:pt idx="32978">
                  <c:v>-3.3585499999999997E-2</c:v>
                </c:pt>
                <c:pt idx="32979">
                  <c:v>-3.3883000000000003E-2</c:v>
                </c:pt>
                <c:pt idx="32980">
                  <c:v>-3.4180500000000003E-2</c:v>
                </c:pt>
                <c:pt idx="32981">
                  <c:v>-3.4475899999999997E-2</c:v>
                </c:pt>
                <c:pt idx="32982">
                  <c:v>-3.4770000000000002E-2</c:v>
                </c:pt>
                <c:pt idx="32983">
                  <c:v>-3.5063900000000002E-2</c:v>
                </c:pt>
                <c:pt idx="32984">
                  <c:v>-3.5357399999999997E-2</c:v>
                </c:pt>
                <c:pt idx="32985">
                  <c:v>-3.5649800000000002E-2</c:v>
                </c:pt>
                <c:pt idx="32986">
                  <c:v>-3.5940399999999997E-2</c:v>
                </c:pt>
                <c:pt idx="32987">
                  <c:v>-3.62257E-2</c:v>
                </c:pt>
                <c:pt idx="32988">
                  <c:v>-3.6499999999999998E-2</c:v>
                </c:pt>
                <c:pt idx="32989">
                  <c:v>-3.6759899999999998E-2</c:v>
                </c:pt>
                <c:pt idx="32990">
                  <c:v>-3.7007600000000002E-2</c:v>
                </c:pt>
                <c:pt idx="32991">
                  <c:v>-3.7246599999999998E-2</c:v>
                </c:pt>
                <c:pt idx="32992">
                  <c:v>-3.7477700000000003E-2</c:v>
                </c:pt>
                <c:pt idx="32993">
                  <c:v>-3.7701800000000001E-2</c:v>
                </c:pt>
                <c:pt idx="32994">
                  <c:v>-3.7920700000000002E-2</c:v>
                </c:pt>
                <c:pt idx="32995">
                  <c:v>-3.8135599999999999E-2</c:v>
                </c:pt>
                <c:pt idx="32996">
                  <c:v>-3.8346100000000001E-2</c:v>
                </c:pt>
                <c:pt idx="32997">
                  <c:v>-3.8550500000000001E-2</c:v>
                </c:pt>
                <c:pt idx="32998">
                  <c:v>-3.8747200000000002E-2</c:v>
                </c:pt>
                <c:pt idx="32999">
                  <c:v>-3.8936800000000001E-2</c:v>
                </c:pt>
                <c:pt idx="33000">
                  <c:v>-3.9120700000000001E-2</c:v>
                </c:pt>
                <c:pt idx="33001">
                  <c:v>-3.9300500000000002E-2</c:v>
                </c:pt>
                <c:pt idx="33002">
                  <c:v>-3.94797E-2</c:v>
                </c:pt>
                <c:pt idx="33003">
                  <c:v>-3.9664600000000001E-2</c:v>
                </c:pt>
                <c:pt idx="33004">
                  <c:v>-3.9860800000000002E-2</c:v>
                </c:pt>
                <c:pt idx="33005">
                  <c:v>-4.0070000000000001E-2</c:v>
                </c:pt>
                <c:pt idx="33006">
                  <c:v>-4.0290699999999999E-2</c:v>
                </c:pt>
                <c:pt idx="33007">
                  <c:v>-4.0520899999999999E-2</c:v>
                </c:pt>
                <c:pt idx="33008">
                  <c:v>-4.0759700000000003E-2</c:v>
                </c:pt>
                <c:pt idx="33009">
                  <c:v>-4.1005399999999997E-2</c:v>
                </c:pt>
                <c:pt idx="33010">
                  <c:v>-4.1256399999999999E-2</c:v>
                </c:pt>
                <c:pt idx="33011">
                  <c:v>-4.1511800000000001E-2</c:v>
                </c:pt>
                <c:pt idx="33012">
                  <c:v>-4.1772799999999999E-2</c:v>
                </c:pt>
                <c:pt idx="33013">
                  <c:v>-4.2040899999999999E-2</c:v>
                </c:pt>
                <c:pt idx="33014">
                  <c:v>-4.2317599999999997E-2</c:v>
                </c:pt>
                <c:pt idx="33015">
                  <c:v>-4.26063E-2</c:v>
                </c:pt>
                <c:pt idx="33016">
                  <c:v>-4.2911100000000001E-2</c:v>
                </c:pt>
                <c:pt idx="33017">
                  <c:v>-4.3235999999999997E-2</c:v>
                </c:pt>
                <c:pt idx="33018">
                  <c:v>-4.3583999999999998E-2</c:v>
                </c:pt>
                <c:pt idx="33019">
                  <c:v>-4.39552E-2</c:v>
                </c:pt>
                <c:pt idx="33020">
                  <c:v>-4.4347299999999999E-2</c:v>
                </c:pt>
                <c:pt idx="33021">
                  <c:v>-4.4759199999999999E-2</c:v>
                </c:pt>
                <c:pt idx="33022">
                  <c:v>-4.51931E-2</c:v>
                </c:pt>
                <c:pt idx="33023">
                  <c:v>-4.5651799999999999E-2</c:v>
                </c:pt>
                <c:pt idx="33024">
                  <c:v>-4.6136200000000002E-2</c:v>
                </c:pt>
                <c:pt idx="33025">
                  <c:v>-4.6646699999999999E-2</c:v>
                </c:pt>
                <c:pt idx="33026">
                  <c:v>-4.7184499999999997E-2</c:v>
                </c:pt>
                <c:pt idx="33027">
                  <c:v>-4.7750399999999998E-2</c:v>
                </c:pt>
                <c:pt idx="33028">
                  <c:v>-4.8343900000000002E-2</c:v>
                </c:pt>
                <c:pt idx="33029">
                  <c:v>-4.8965000000000002E-2</c:v>
                </c:pt>
                <c:pt idx="33030">
                  <c:v>-4.9615899999999998E-2</c:v>
                </c:pt>
                <c:pt idx="33031">
                  <c:v>-5.0299099999999999E-2</c:v>
                </c:pt>
                <c:pt idx="33032">
                  <c:v>-5.10158E-2</c:v>
                </c:pt>
                <c:pt idx="33033">
                  <c:v>-5.1766899999999998E-2</c:v>
                </c:pt>
                <c:pt idx="33034">
                  <c:v>-5.2554799999999999E-2</c:v>
                </c:pt>
                <c:pt idx="33035">
                  <c:v>-5.3379900000000001E-2</c:v>
                </c:pt>
                <c:pt idx="33036">
                  <c:v>-5.42394E-2</c:v>
                </c:pt>
                <c:pt idx="33037">
                  <c:v>-5.5130800000000001E-2</c:v>
                </c:pt>
                <c:pt idx="33038">
                  <c:v>-5.6053499999999999E-2</c:v>
                </c:pt>
                <c:pt idx="33039">
                  <c:v>-5.7006300000000003E-2</c:v>
                </c:pt>
                <c:pt idx="33040">
                  <c:v>-5.7988499999999998E-2</c:v>
                </c:pt>
                <c:pt idx="33041">
                  <c:v>-5.9000400000000001E-2</c:v>
                </c:pt>
                <c:pt idx="33042">
                  <c:v>-6.0042600000000002E-2</c:v>
                </c:pt>
                <c:pt idx="33043">
                  <c:v>-6.1115700000000002E-2</c:v>
                </c:pt>
                <c:pt idx="33044">
                  <c:v>-6.2220400000000002E-2</c:v>
                </c:pt>
                <c:pt idx="33045">
                  <c:v>-6.3358399999999995E-2</c:v>
                </c:pt>
                <c:pt idx="33046">
                  <c:v>-6.4532300000000001E-2</c:v>
                </c:pt>
                <c:pt idx="33047">
                  <c:v>-6.5743300000000005E-2</c:v>
                </c:pt>
                <c:pt idx="33048">
                  <c:v>-6.6990999999999995E-2</c:v>
                </c:pt>
                <c:pt idx="33049">
                  <c:v>-6.8275299999999997E-2</c:v>
                </c:pt>
                <c:pt idx="33050">
                  <c:v>-6.95968E-2</c:v>
                </c:pt>
                <c:pt idx="33051">
                  <c:v>-7.0956099999999994E-2</c:v>
                </c:pt>
                <c:pt idx="33052">
                  <c:v>-7.2353899999999999E-2</c:v>
                </c:pt>
                <c:pt idx="33053">
                  <c:v>-7.3790099999999997E-2</c:v>
                </c:pt>
                <c:pt idx="33054">
                  <c:v>-7.5261999999999996E-2</c:v>
                </c:pt>
                <c:pt idx="33055">
                  <c:v>-7.6767299999999997E-2</c:v>
                </c:pt>
                <c:pt idx="33056">
                  <c:v>-7.8307399999999999E-2</c:v>
                </c:pt>
                <c:pt idx="33057">
                  <c:v>-7.9883800000000005E-2</c:v>
                </c:pt>
                <c:pt idx="33058">
                  <c:v>-8.1493899999999994E-2</c:v>
                </c:pt>
                <c:pt idx="33059">
                  <c:v>-8.3132399999999995E-2</c:v>
                </c:pt>
                <c:pt idx="33060">
                  <c:v>-8.4793900000000005E-2</c:v>
                </c:pt>
                <c:pt idx="33061">
                  <c:v>-8.6473999999999995E-2</c:v>
                </c:pt>
                <c:pt idx="33062">
                  <c:v>-8.8170100000000001E-2</c:v>
                </c:pt>
                <c:pt idx="33063">
                  <c:v>-8.9881100000000005E-2</c:v>
                </c:pt>
                <c:pt idx="33064">
                  <c:v>-9.1605599999999995E-2</c:v>
                </c:pt>
                <c:pt idx="33065">
                  <c:v>-9.3341099999999996E-2</c:v>
                </c:pt>
                <c:pt idx="33066">
                  <c:v>-9.50873E-2</c:v>
                </c:pt>
                <c:pt idx="33067">
                  <c:v>-9.6847799999999998E-2</c:v>
                </c:pt>
                <c:pt idx="33068">
                  <c:v>-9.8624500000000004E-2</c:v>
                </c:pt>
                <c:pt idx="33069">
                  <c:v>-0.10041600000000001</c:v>
                </c:pt>
                <c:pt idx="33070">
                  <c:v>-0.10222100000000001</c:v>
                </c:pt>
                <c:pt idx="33071">
                  <c:v>-0.10404099999999999</c:v>
                </c:pt>
                <c:pt idx="33072">
                  <c:v>-0.10587299999999999</c:v>
                </c:pt>
                <c:pt idx="33073">
                  <c:v>-0.10771600000000001</c:v>
                </c:pt>
                <c:pt idx="33074">
                  <c:v>-0.109567</c:v>
                </c:pt>
                <c:pt idx="33075">
                  <c:v>-0.111428</c:v>
                </c:pt>
                <c:pt idx="33076">
                  <c:v>-0.113298</c:v>
                </c:pt>
                <c:pt idx="33077">
                  <c:v>-0.115176</c:v>
                </c:pt>
                <c:pt idx="33078">
                  <c:v>-0.117064</c:v>
                </c:pt>
                <c:pt idx="33079">
                  <c:v>-0.118965</c:v>
                </c:pt>
                <c:pt idx="33080">
                  <c:v>-0.120876</c:v>
                </c:pt>
                <c:pt idx="33081">
                  <c:v>-0.122794</c:v>
                </c:pt>
                <c:pt idx="33082">
                  <c:v>-0.12471699999999999</c:v>
                </c:pt>
                <c:pt idx="33083">
                  <c:v>-0.12664600000000001</c:v>
                </c:pt>
                <c:pt idx="33084">
                  <c:v>-0.128578</c:v>
                </c:pt>
                <c:pt idx="33085">
                  <c:v>-0.13051099999999999</c:v>
                </c:pt>
                <c:pt idx="33086">
                  <c:v>-0.132442</c:v>
                </c:pt>
                <c:pt idx="33087">
                  <c:v>-0.13436500000000001</c:v>
                </c:pt>
                <c:pt idx="33088">
                  <c:v>-0.136272</c:v>
                </c:pt>
                <c:pt idx="33089">
                  <c:v>-0.138156</c:v>
                </c:pt>
                <c:pt idx="33090">
                  <c:v>-0.140017</c:v>
                </c:pt>
                <c:pt idx="33091">
                  <c:v>-0.14185700000000001</c:v>
                </c:pt>
                <c:pt idx="33092">
                  <c:v>-0.14367099999999999</c:v>
                </c:pt>
                <c:pt idx="33093">
                  <c:v>-0.145455</c:v>
                </c:pt>
                <c:pt idx="33094">
                  <c:v>-0.14721000000000001</c:v>
                </c:pt>
                <c:pt idx="33095">
                  <c:v>-0.14893400000000001</c:v>
                </c:pt>
                <c:pt idx="33096">
                  <c:v>-0.15062600000000001</c:v>
                </c:pt>
                <c:pt idx="33097">
                  <c:v>-0.152284</c:v>
                </c:pt>
                <c:pt idx="33098">
                  <c:v>-0.15390699999999999</c:v>
                </c:pt>
                <c:pt idx="33099">
                  <c:v>-0.155496</c:v>
                </c:pt>
                <c:pt idx="33100">
                  <c:v>-0.15705</c:v>
                </c:pt>
                <c:pt idx="33101">
                  <c:v>-0.15856999999999999</c:v>
                </c:pt>
                <c:pt idx="33102">
                  <c:v>-0.160054</c:v>
                </c:pt>
                <c:pt idx="33103">
                  <c:v>-0.16150200000000001</c:v>
                </c:pt>
                <c:pt idx="33104">
                  <c:v>-0.162909</c:v>
                </c:pt>
                <c:pt idx="33105">
                  <c:v>-0.164271</c:v>
                </c:pt>
                <c:pt idx="33106">
                  <c:v>-0.16558300000000001</c:v>
                </c:pt>
                <c:pt idx="33107">
                  <c:v>-0.16684499999999999</c:v>
                </c:pt>
                <c:pt idx="33108">
                  <c:v>-0.16806199999999999</c:v>
                </c:pt>
                <c:pt idx="33109">
                  <c:v>-0.16923199999999999</c:v>
                </c:pt>
                <c:pt idx="33110">
                  <c:v>-0.170352</c:v>
                </c:pt>
                <c:pt idx="33111">
                  <c:v>-0.17141300000000001</c:v>
                </c:pt>
                <c:pt idx="33112">
                  <c:v>-0.17241100000000001</c:v>
                </c:pt>
                <c:pt idx="33113">
                  <c:v>-0.173345</c:v>
                </c:pt>
                <c:pt idx="33114">
                  <c:v>-0.17421600000000001</c:v>
                </c:pt>
                <c:pt idx="33115">
                  <c:v>-0.17502400000000001</c:v>
                </c:pt>
                <c:pt idx="33116">
                  <c:v>-0.17577300000000001</c:v>
                </c:pt>
                <c:pt idx="33117">
                  <c:v>-0.17646200000000001</c:v>
                </c:pt>
                <c:pt idx="33118">
                  <c:v>-0.177092</c:v>
                </c:pt>
                <c:pt idx="33119">
                  <c:v>-0.17766000000000001</c:v>
                </c:pt>
                <c:pt idx="33120">
                  <c:v>-0.17816699999999999</c:v>
                </c:pt>
                <c:pt idx="33121">
                  <c:v>-0.17861199999999999</c:v>
                </c:pt>
                <c:pt idx="33122">
                  <c:v>-0.17899499999999999</c:v>
                </c:pt>
                <c:pt idx="33123">
                  <c:v>-0.17931800000000001</c:v>
                </c:pt>
                <c:pt idx="33124">
                  <c:v>-0.17958299999999999</c:v>
                </c:pt>
                <c:pt idx="33125">
                  <c:v>-0.17979200000000001</c:v>
                </c:pt>
                <c:pt idx="33126">
                  <c:v>-0.179947</c:v>
                </c:pt>
                <c:pt idx="33127">
                  <c:v>-0.18004500000000001</c:v>
                </c:pt>
                <c:pt idx="33128">
                  <c:v>-0.180086</c:v>
                </c:pt>
                <c:pt idx="33129">
                  <c:v>-0.180066</c:v>
                </c:pt>
                <c:pt idx="33130">
                  <c:v>-0.179983</c:v>
                </c:pt>
                <c:pt idx="33131">
                  <c:v>-0.179836</c:v>
                </c:pt>
                <c:pt idx="33132">
                  <c:v>-0.17962400000000001</c:v>
                </c:pt>
                <c:pt idx="33133">
                  <c:v>-0.17934800000000001</c:v>
                </c:pt>
                <c:pt idx="33134">
                  <c:v>-0.179012</c:v>
                </c:pt>
                <c:pt idx="33135">
                  <c:v>-0.178615</c:v>
                </c:pt>
                <c:pt idx="33136">
                  <c:v>-0.17815600000000001</c:v>
                </c:pt>
                <c:pt idx="33137">
                  <c:v>-0.17763799999999999</c:v>
                </c:pt>
                <c:pt idx="33138">
                  <c:v>-0.177067</c:v>
                </c:pt>
                <c:pt idx="33139">
                  <c:v>-0.17644799999999999</c:v>
                </c:pt>
                <c:pt idx="33140">
                  <c:v>-0.17578299999999999</c:v>
                </c:pt>
                <c:pt idx="33141">
                  <c:v>-0.17507300000000001</c:v>
                </c:pt>
                <c:pt idx="33142">
                  <c:v>-0.17432</c:v>
                </c:pt>
                <c:pt idx="33143">
                  <c:v>-0.17352500000000001</c:v>
                </c:pt>
                <c:pt idx="33144">
                  <c:v>-0.17268800000000001</c:v>
                </c:pt>
                <c:pt idx="33145">
                  <c:v>-0.17180899999999999</c:v>
                </c:pt>
                <c:pt idx="33146">
                  <c:v>-0.17089099999999999</c:v>
                </c:pt>
                <c:pt idx="33147">
                  <c:v>-0.16993800000000001</c:v>
                </c:pt>
                <c:pt idx="33148">
                  <c:v>-0.16895199999999999</c:v>
                </c:pt>
                <c:pt idx="33149">
                  <c:v>-0.167932</c:v>
                </c:pt>
                <c:pt idx="33150">
                  <c:v>-0.166878</c:v>
                </c:pt>
                <c:pt idx="33151">
                  <c:v>-0.16579099999999999</c:v>
                </c:pt>
                <c:pt idx="33152">
                  <c:v>-0.16467300000000001</c:v>
                </c:pt>
                <c:pt idx="33153">
                  <c:v>-0.163525</c:v>
                </c:pt>
                <c:pt idx="33154">
                  <c:v>-0.16234399999999999</c:v>
                </c:pt>
                <c:pt idx="33155">
                  <c:v>-0.161134</c:v>
                </c:pt>
                <c:pt idx="33156">
                  <c:v>-0.15990399999999999</c:v>
                </c:pt>
                <c:pt idx="33157">
                  <c:v>-0.15866</c:v>
                </c:pt>
                <c:pt idx="33158">
                  <c:v>-0.15740599999999999</c:v>
                </c:pt>
                <c:pt idx="33159">
                  <c:v>-0.156143</c:v>
                </c:pt>
                <c:pt idx="33160">
                  <c:v>-0.15487200000000001</c:v>
                </c:pt>
                <c:pt idx="33161">
                  <c:v>-0.15359300000000001</c:v>
                </c:pt>
                <c:pt idx="33162">
                  <c:v>-0.152308</c:v>
                </c:pt>
                <c:pt idx="33163">
                  <c:v>-0.15101600000000001</c:v>
                </c:pt>
                <c:pt idx="33164">
                  <c:v>-0.14971899999999999</c:v>
                </c:pt>
                <c:pt idx="33165">
                  <c:v>-0.14841399999999999</c:v>
                </c:pt>
                <c:pt idx="33166">
                  <c:v>-0.14710500000000001</c:v>
                </c:pt>
                <c:pt idx="33167">
                  <c:v>-0.14580000000000001</c:v>
                </c:pt>
                <c:pt idx="33168">
                  <c:v>-0.14451</c:v>
                </c:pt>
                <c:pt idx="33169">
                  <c:v>-0.14324000000000001</c:v>
                </c:pt>
                <c:pt idx="33170">
                  <c:v>-0.14199000000000001</c:v>
                </c:pt>
                <c:pt idx="33171">
                  <c:v>-0.140763</c:v>
                </c:pt>
                <c:pt idx="33172">
                  <c:v>-0.13955899999999999</c:v>
                </c:pt>
                <c:pt idx="33173">
                  <c:v>-0.138376</c:v>
                </c:pt>
                <c:pt idx="33174">
                  <c:v>-0.137216</c:v>
                </c:pt>
                <c:pt idx="33175">
                  <c:v>-0.13608700000000001</c:v>
                </c:pt>
                <c:pt idx="33176">
                  <c:v>-0.134994</c:v>
                </c:pt>
                <c:pt idx="33177">
                  <c:v>-0.13394</c:v>
                </c:pt>
                <c:pt idx="33178">
                  <c:v>-0.13292699999999999</c:v>
                </c:pt>
                <c:pt idx="33179">
                  <c:v>-0.13195399999999999</c:v>
                </c:pt>
                <c:pt idx="33180">
                  <c:v>-0.131018</c:v>
                </c:pt>
                <c:pt idx="33181">
                  <c:v>-0.13012299999999999</c:v>
                </c:pt>
                <c:pt idx="33182">
                  <c:v>-0.129278</c:v>
                </c:pt>
                <c:pt idx="33183">
                  <c:v>-0.12849099999999999</c:v>
                </c:pt>
                <c:pt idx="33184">
                  <c:v>-0.127771</c:v>
                </c:pt>
                <c:pt idx="33185">
                  <c:v>-0.12712100000000001</c:v>
                </c:pt>
                <c:pt idx="33186">
                  <c:v>-0.12654599999999999</c:v>
                </c:pt>
                <c:pt idx="33187">
                  <c:v>-0.12604499999999999</c:v>
                </c:pt>
                <c:pt idx="33188">
                  <c:v>-0.12561900000000001</c:v>
                </c:pt>
                <c:pt idx="33189">
                  <c:v>-0.12526799999999999</c:v>
                </c:pt>
                <c:pt idx="33190">
                  <c:v>-0.125</c:v>
                </c:pt>
                <c:pt idx="33191">
                  <c:v>-0.124818</c:v>
                </c:pt>
                <c:pt idx="33192">
                  <c:v>-0.124721</c:v>
                </c:pt>
                <c:pt idx="33193">
                  <c:v>-0.124709</c:v>
                </c:pt>
                <c:pt idx="33194">
                  <c:v>-0.12478599999999999</c:v>
                </c:pt>
                <c:pt idx="33195">
                  <c:v>-0.12495299999999999</c:v>
                </c:pt>
                <c:pt idx="33196">
                  <c:v>-0.12520800000000001</c:v>
                </c:pt>
                <c:pt idx="33197">
                  <c:v>-0.12554599999999999</c:v>
                </c:pt>
                <c:pt idx="33198">
                  <c:v>-0.125968</c:v>
                </c:pt>
                <c:pt idx="33199">
                  <c:v>-0.12647800000000001</c:v>
                </c:pt>
                <c:pt idx="33200">
                  <c:v>-0.127077</c:v>
                </c:pt>
                <c:pt idx="33201">
                  <c:v>-0.12776699999999999</c:v>
                </c:pt>
                <c:pt idx="33202">
                  <c:v>-0.12854599999999999</c:v>
                </c:pt>
                <c:pt idx="33203">
                  <c:v>-0.129413</c:v>
                </c:pt>
                <c:pt idx="33204">
                  <c:v>-0.13037000000000001</c:v>
                </c:pt>
                <c:pt idx="33205">
                  <c:v>-0.13141800000000001</c:v>
                </c:pt>
                <c:pt idx="33206">
                  <c:v>-0.13255600000000001</c:v>
                </c:pt>
                <c:pt idx="33207">
                  <c:v>-0.13378300000000001</c:v>
                </c:pt>
                <c:pt idx="33208">
                  <c:v>-0.1351</c:v>
                </c:pt>
                <c:pt idx="33209">
                  <c:v>-0.13650699999999999</c:v>
                </c:pt>
                <c:pt idx="33210">
                  <c:v>-0.13800000000000001</c:v>
                </c:pt>
                <c:pt idx="33211">
                  <c:v>-0.13957600000000001</c:v>
                </c:pt>
                <c:pt idx="33212">
                  <c:v>-0.141233</c:v>
                </c:pt>
                <c:pt idx="33213">
                  <c:v>-0.14296900000000001</c:v>
                </c:pt>
                <c:pt idx="33214">
                  <c:v>-0.144784</c:v>
                </c:pt>
                <c:pt idx="33215">
                  <c:v>-0.146676</c:v>
                </c:pt>
                <c:pt idx="33216">
                  <c:v>-0.148646</c:v>
                </c:pt>
                <c:pt idx="33217">
                  <c:v>-0.15069099999999999</c:v>
                </c:pt>
                <c:pt idx="33218">
                  <c:v>-0.152813</c:v>
                </c:pt>
                <c:pt idx="33219">
                  <c:v>-0.15501699999999999</c:v>
                </c:pt>
                <c:pt idx="33220">
                  <c:v>-0.157302</c:v>
                </c:pt>
                <c:pt idx="33221">
                  <c:v>-0.159665</c:v>
                </c:pt>
                <c:pt idx="33222">
                  <c:v>-0.162105</c:v>
                </c:pt>
                <c:pt idx="33223">
                  <c:v>-0.164628</c:v>
                </c:pt>
                <c:pt idx="33224">
                  <c:v>-0.16723199999999999</c:v>
                </c:pt>
                <c:pt idx="33225">
                  <c:v>-0.169909</c:v>
                </c:pt>
                <c:pt idx="33226">
                  <c:v>-0.17265800000000001</c:v>
                </c:pt>
                <c:pt idx="33227">
                  <c:v>-0.175482</c:v>
                </c:pt>
                <c:pt idx="33228">
                  <c:v>-0.17838300000000001</c:v>
                </c:pt>
                <c:pt idx="33229">
                  <c:v>-0.18135200000000001</c:v>
                </c:pt>
                <c:pt idx="33230">
                  <c:v>-0.18437999999999999</c:v>
                </c:pt>
                <c:pt idx="33231">
                  <c:v>-0.18745600000000001</c:v>
                </c:pt>
                <c:pt idx="33232">
                  <c:v>-0.19056799999999999</c:v>
                </c:pt>
                <c:pt idx="33233">
                  <c:v>-0.193713</c:v>
                </c:pt>
                <c:pt idx="33234">
                  <c:v>-0.19689599999999999</c:v>
                </c:pt>
                <c:pt idx="33235">
                  <c:v>-0.200123</c:v>
                </c:pt>
                <c:pt idx="33236">
                  <c:v>-0.20338999999999999</c:v>
                </c:pt>
                <c:pt idx="33237">
                  <c:v>-0.20669100000000001</c:v>
                </c:pt>
                <c:pt idx="33238">
                  <c:v>-0.21001700000000001</c:v>
                </c:pt>
                <c:pt idx="33239">
                  <c:v>-0.213362</c:v>
                </c:pt>
                <c:pt idx="33240">
                  <c:v>-0.216722</c:v>
                </c:pt>
                <c:pt idx="33241">
                  <c:v>-0.22009799999999999</c:v>
                </c:pt>
                <c:pt idx="33242">
                  <c:v>-0.22348499999999999</c:v>
                </c:pt>
                <c:pt idx="33243">
                  <c:v>-0.22688</c:v>
                </c:pt>
                <c:pt idx="33244">
                  <c:v>-0.23028199999999999</c:v>
                </c:pt>
                <c:pt idx="33245">
                  <c:v>-0.23369100000000001</c:v>
                </c:pt>
                <c:pt idx="33246">
                  <c:v>-0.23710700000000001</c:v>
                </c:pt>
                <c:pt idx="33247">
                  <c:v>-0.24052799999999999</c:v>
                </c:pt>
                <c:pt idx="33248">
                  <c:v>-0.243945</c:v>
                </c:pt>
                <c:pt idx="33249">
                  <c:v>-0.24734700000000001</c:v>
                </c:pt>
                <c:pt idx="33250">
                  <c:v>-0.25072699999999998</c:v>
                </c:pt>
                <c:pt idx="33251">
                  <c:v>-0.25408399999999998</c:v>
                </c:pt>
                <c:pt idx="33252">
                  <c:v>-0.25741999999999998</c:v>
                </c:pt>
                <c:pt idx="33253">
                  <c:v>-0.26073000000000002</c:v>
                </c:pt>
                <c:pt idx="33254">
                  <c:v>-0.26400899999999999</c:v>
                </c:pt>
                <c:pt idx="33255">
                  <c:v>-0.26724900000000001</c:v>
                </c:pt>
                <c:pt idx="33256">
                  <c:v>-0.27044499999999999</c:v>
                </c:pt>
                <c:pt idx="33257">
                  <c:v>-0.273592</c:v>
                </c:pt>
                <c:pt idx="33258">
                  <c:v>-0.27668300000000001</c:v>
                </c:pt>
                <c:pt idx="33259">
                  <c:v>-0.27970899999999999</c:v>
                </c:pt>
                <c:pt idx="33260">
                  <c:v>-0.282667</c:v>
                </c:pt>
                <c:pt idx="33261">
                  <c:v>-0.28555000000000003</c:v>
                </c:pt>
                <c:pt idx="33262">
                  <c:v>-0.288354</c:v>
                </c:pt>
                <c:pt idx="33263">
                  <c:v>-0.291078</c:v>
                </c:pt>
                <c:pt idx="33264">
                  <c:v>-0.29372300000000001</c:v>
                </c:pt>
                <c:pt idx="33265">
                  <c:v>-0.29628199999999999</c:v>
                </c:pt>
                <c:pt idx="33266">
                  <c:v>-0.29874299999999998</c:v>
                </c:pt>
                <c:pt idx="33267">
                  <c:v>-0.30109999999999998</c:v>
                </c:pt>
                <c:pt idx="33268">
                  <c:v>-0.30335499999999999</c:v>
                </c:pt>
                <c:pt idx="33269">
                  <c:v>-0.305506</c:v>
                </c:pt>
                <c:pt idx="33270">
                  <c:v>-0.30754700000000001</c:v>
                </c:pt>
                <c:pt idx="33271">
                  <c:v>-0.309477</c:v>
                </c:pt>
                <c:pt idx="33272">
                  <c:v>-0.31129600000000002</c:v>
                </c:pt>
                <c:pt idx="33273">
                  <c:v>-0.31299900000000003</c:v>
                </c:pt>
                <c:pt idx="33274">
                  <c:v>-0.31458000000000003</c:v>
                </c:pt>
                <c:pt idx="33275">
                  <c:v>-0.31604100000000002</c:v>
                </c:pt>
                <c:pt idx="33276">
                  <c:v>-0.317382</c:v>
                </c:pt>
                <c:pt idx="33277">
                  <c:v>-0.31860100000000002</c:v>
                </c:pt>
                <c:pt idx="33278">
                  <c:v>-0.31969900000000001</c:v>
                </c:pt>
                <c:pt idx="33279">
                  <c:v>-0.32067499999999999</c:v>
                </c:pt>
                <c:pt idx="33280">
                  <c:v>-0.32152799999999998</c:v>
                </c:pt>
                <c:pt idx="33281">
                  <c:v>-0.32225500000000001</c:v>
                </c:pt>
                <c:pt idx="33282">
                  <c:v>-0.322851</c:v>
                </c:pt>
                <c:pt idx="33283">
                  <c:v>-0.32331700000000002</c:v>
                </c:pt>
                <c:pt idx="33284">
                  <c:v>-0.32365699999999997</c:v>
                </c:pt>
                <c:pt idx="33285">
                  <c:v>-0.323874</c:v>
                </c:pt>
                <c:pt idx="33286">
                  <c:v>-0.32396999999999998</c:v>
                </c:pt>
                <c:pt idx="33287">
                  <c:v>-0.32394400000000001</c:v>
                </c:pt>
                <c:pt idx="33288">
                  <c:v>-0.32379599999999997</c:v>
                </c:pt>
                <c:pt idx="33289">
                  <c:v>-0.32352399999999998</c:v>
                </c:pt>
                <c:pt idx="33290">
                  <c:v>-0.32313199999999997</c:v>
                </c:pt>
                <c:pt idx="33291">
                  <c:v>-0.32262000000000002</c:v>
                </c:pt>
                <c:pt idx="33292">
                  <c:v>-0.321988</c:v>
                </c:pt>
                <c:pt idx="33293">
                  <c:v>-0.32123299999999999</c:v>
                </c:pt>
                <c:pt idx="33294">
                  <c:v>-0.320353</c:v>
                </c:pt>
                <c:pt idx="33295">
                  <c:v>-0.31935000000000002</c:v>
                </c:pt>
                <c:pt idx="33296">
                  <c:v>-0.31822899999999998</c:v>
                </c:pt>
                <c:pt idx="33297">
                  <c:v>-0.316996</c:v>
                </c:pt>
                <c:pt idx="33298">
                  <c:v>-0.31565399999999999</c:v>
                </c:pt>
                <c:pt idx="33299">
                  <c:v>-0.31420399999999998</c:v>
                </c:pt>
                <c:pt idx="33300">
                  <c:v>-0.31264599999999998</c:v>
                </c:pt>
                <c:pt idx="33301">
                  <c:v>-0.31098500000000001</c:v>
                </c:pt>
                <c:pt idx="33302">
                  <c:v>-0.30922300000000003</c:v>
                </c:pt>
                <c:pt idx="33303">
                  <c:v>-0.307365</c:v>
                </c:pt>
                <c:pt idx="33304">
                  <c:v>-0.305421</c:v>
                </c:pt>
                <c:pt idx="33305">
                  <c:v>-0.30339899999999997</c:v>
                </c:pt>
                <c:pt idx="33306">
                  <c:v>-0.30130400000000002</c:v>
                </c:pt>
                <c:pt idx="33307">
                  <c:v>-0.29914000000000002</c:v>
                </c:pt>
                <c:pt idx="33308">
                  <c:v>-0.29690699999999998</c:v>
                </c:pt>
                <c:pt idx="33309">
                  <c:v>-0.29460999999999998</c:v>
                </c:pt>
                <c:pt idx="33310">
                  <c:v>-0.29225400000000001</c:v>
                </c:pt>
                <c:pt idx="33311">
                  <c:v>-0.28984399999999999</c:v>
                </c:pt>
                <c:pt idx="33312">
                  <c:v>-0.28738599999999997</c:v>
                </c:pt>
                <c:pt idx="33313">
                  <c:v>-0.284885</c:v>
                </c:pt>
                <c:pt idx="33314">
                  <c:v>-0.28233999999999998</c:v>
                </c:pt>
                <c:pt idx="33315">
                  <c:v>-0.27975499999999998</c:v>
                </c:pt>
                <c:pt idx="33316">
                  <c:v>-0.27712900000000001</c:v>
                </c:pt>
                <c:pt idx="33317">
                  <c:v>-0.27446100000000001</c:v>
                </c:pt>
                <c:pt idx="33318">
                  <c:v>-0.27175300000000002</c:v>
                </c:pt>
                <c:pt idx="33319">
                  <c:v>-0.26900800000000002</c:v>
                </c:pt>
                <c:pt idx="33320">
                  <c:v>-0.266233</c:v>
                </c:pt>
                <c:pt idx="33321">
                  <c:v>-0.26343</c:v>
                </c:pt>
                <c:pt idx="33322">
                  <c:v>-0.260604</c:v>
                </c:pt>
                <c:pt idx="33323">
                  <c:v>-0.25776100000000002</c:v>
                </c:pt>
                <c:pt idx="33324">
                  <c:v>-0.25490699999999999</c:v>
                </c:pt>
                <c:pt idx="33325">
                  <c:v>-0.25204700000000002</c:v>
                </c:pt>
                <c:pt idx="33326">
                  <c:v>-0.24918699999999999</c:v>
                </c:pt>
                <c:pt idx="33327">
                  <c:v>-0.246334</c:v>
                </c:pt>
                <c:pt idx="33328">
                  <c:v>-0.243501</c:v>
                </c:pt>
                <c:pt idx="33329">
                  <c:v>-0.240698</c:v>
                </c:pt>
                <c:pt idx="33330">
                  <c:v>-0.237926</c:v>
                </c:pt>
                <c:pt idx="33331">
                  <c:v>-0.23518800000000001</c:v>
                </c:pt>
                <c:pt idx="33332">
                  <c:v>-0.232488</c:v>
                </c:pt>
                <c:pt idx="33333">
                  <c:v>-0.22983200000000001</c:v>
                </c:pt>
                <c:pt idx="33334">
                  <c:v>-0.22722700000000001</c:v>
                </c:pt>
                <c:pt idx="33335">
                  <c:v>-0.224685</c:v>
                </c:pt>
                <c:pt idx="33336">
                  <c:v>-0.22221399999999999</c:v>
                </c:pt>
                <c:pt idx="33337">
                  <c:v>-0.21982099999999999</c:v>
                </c:pt>
                <c:pt idx="33338">
                  <c:v>-0.217505</c:v>
                </c:pt>
                <c:pt idx="33339">
                  <c:v>-0.21526600000000001</c:v>
                </c:pt>
                <c:pt idx="33340">
                  <c:v>-0.21310100000000001</c:v>
                </c:pt>
                <c:pt idx="33341">
                  <c:v>-0.21101200000000001</c:v>
                </c:pt>
                <c:pt idx="33342">
                  <c:v>-0.20899899999999999</c:v>
                </c:pt>
                <c:pt idx="33343">
                  <c:v>-0.207064</c:v>
                </c:pt>
                <c:pt idx="33344">
                  <c:v>-0.20521500000000001</c:v>
                </c:pt>
                <c:pt idx="33345">
                  <c:v>-0.203456</c:v>
                </c:pt>
                <c:pt idx="33346">
                  <c:v>-0.201788</c:v>
                </c:pt>
                <c:pt idx="33347">
                  <c:v>-0.200211</c:v>
                </c:pt>
                <c:pt idx="33348">
                  <c:v>-0.19873099999999999</c:v>
                </c:pt>
                <c:pt idx="33349">
                  <c:v>-0.197352</c:v>
                </c:pt>
                <c:pt idx="33350">
                  <c:v>-0.196076</c:v>
                </c:pt>
                <c:pt idx="33351">
                  <c:v>-0.19490299999999999</c:v>
                </c:pt>
                <c:pt idx="33352">
                  <c:v>-0.19383500000000001</c:v>
                </c:pt>
                <c:pt idx="33353">
                  <c:v>-0.19287499999999999</c:v>
                </c:pt>
                <c:pt idx="33354">
                  <c:v>-0.192023</c:v>
                </c:pt>
                <c:pt idx="33355">
                  <c:v>-0.19128100000000001</c:v>
                </c:pt>
                <c:pt idx="33356">
                  <c:v>-0.19065099999999999</c:v>
                </c:pt>
                <c:pt idx="33357">
                  <c:v>-0.190135</c:v>
                </c:pt>
                <c:pt idx="33358">
                  <c:v>-0.18973100000000001</c:v>
                </c:pt>
                <c:pt idx="33359">
                  <c:v>-0.18943199999999999</c:v>
                </c:pt>
                <c:pt idx="33360">
                  <c:v>-0.18923499999999999</c:v>
                </c:pt>
                <c:pt idx="33361">
                  <c:v>-0.18914</c:v>
                </c:pt>
                <c:pt idx="33362">
                  <c:v>-0.18915000000000001</c:v>
                </c:pt>
                <c:pt idx="33363">
                  <c:v>-0.18926799999999999</c:v>
                </c:pt>
                <c:pt idx="33364">
                  <c:v>-0.189497</c:v>
                </c:pt>
                <c:pt idx="33365">
                  <c:v>-0.18983900000000001</c:v>
                </c:pt>
                <c:pt idx="33366">
                  <c:v>-0.19029199999999999</c:v>
                </c:pt>
                <c:pt idx="33367">
                  <c:v>-0.19085099999999999</c:v>
                </c:pt>
                <c:pt idx="33368">
                  <c:v>-0.19151299999999999</c:v>
                </c:pt>
                <c:pt idx="33369">
                  <c:v>-0.192273</c:v>
                </c:pt>
                <c:pt idx="33370">
                  <c:v>-0.19312699999999999</c:v>
                </c:pt>
                <c:pt idx="33371">
                  <c:v>-0.194077</c:v>
                </c:pt>
                <c:pt idx="33372">
                  <c:v>-0.195129</c:v>
                </c:pt>
                <c:pt idx="33373">
                  <c:v>-0.19628599999999999</c:v>
                </c:pt>
                <c:pt idx="33374">
                  <c:v>-0.197551</c:v>
                </c:pt>
                <c:pt idx="33375">
                  <c:v>-0.19891900000000001</c:v>
                </c:pt>
                <c:pt idx="33376">
                  <c:v>-0.200379</c:v>
                </c:pt>
                <c:pt idx="33377">
                  <c:v>-0.20192299999999999</c:v>
                </c:pt>
                <c:pt idx="33378">
                  <c:v>-0.203545</c:v>
                </c:pt>
                <c:pt idx="33379">
                  <c:v>-0.205239</c:v>
                </c:pt>
                <c:pt idx="33380">
                  <c:v>-0.20700199999999999</c:v>
                </c:pt>
                <c:pt idx="33381">
                  <c:v>-0.20883299999999999</c:v>
                </c:pt>
                <c:pt idx="33382">
                  <c:v>-0.21073</c:v>
                </c:pt>
                <c:pt idx="33383">
                  <c:v>-0.21268699999999999</c:v>
                </c:pt>
                <c:pt idx="33384">
                  <c:v>-0.214701</c:v>
                </c:pt>
                <c:pt idx="33385">
                  <c:v>-0.21677299999999999</c:v>
                </c:pt>
                <c:pt idx="33386">
                  <c:v>-0.21890100000000001</c:v>
                </c:pt>
                <c:pt idx="33387">
                  <c:v>-0.221085</c:v>
                </c:pt>
                <c:pt idx="33388">
                  <c:v>-0.223325</c:v>
                </c:pt>
                <c:pt idx="33389">
                  <c:v>-0.22561800000000001</c:v>
                </c:pt>
                <c:pt idx="33390">
                  <c:v>-0.22795899999999999</c:v>
                </c:pt>
                <c:pt idx="33391">
                  <c:v>-0.23034099999999999</c:v>
                </c:pt>
                <c:pt idx="33392">
                  <c:v>-0.23275599999999999</c:v>
                </c:pt>
                <c:pt idx="33393">
                  <c:v>-0.23519899999999999</c:v>
                </c:pt>
                <c:pt idx="33394">
                  <c:v>-0.23766200000000001</c:v>
                </c:pt>
                <c:pt idx="33395">
                  <c:v>-0.24013899999999999</c:v>
                </c:pt>
                <c:pt idx="33396">
                  <c:v>-0.24262400000000001</c:v>
                </c:pt>
                <c:pt idx="33397">
                  <c:v>-0.245114</c:v>
                </c:pt>
                <c:pt idx="33398">
                  <c:v>-0.24760699999999999</c:v>
                </c:pt>
                <c:pt idx="33399">
                  <c:v>-0.25010100000000002</c:v>
                </c:pt>
                <c:pt idx="33400">
                  <c:v>-0.25259500000000001</c:v>
                </c:pt>
                <c:pt idx="33401">
                  <c:v>-0.25508900000000001</c:v>
                </c:pt>
                <c:pt idx="33402">
                  <c:v>-0.25757799999999997</c:v>
                </c:pt>
                <c:pt idx="33403">
                  <c:v>-0.26005499999999998</c:v>
                </c:pt>
                <c:pt idx="33404">
                  <c:v>-0.26251600000000003</c:v>
                </c:pt>
                <c:pt idx="33405">
                  <c:v>-0.264961</c:v>
                </c:pt>
                <c:pt idx="33406">
                  <c:v>-0.26739099999999999</c:v>
                </c:pt>
                <c:pt idx="33407">
                  <c:v>-0.26980599999999999</c:v>
                </c:pt>
                <c:pt idx="33408">
                  <c:v>-0.27220499999999997</c:v>
                </c:pt>
                <c:pt idx="33409">
                  <c:v>-0.274592</c:v>
                </c:pt>
                <c:pt idx="33410">
                  <c:v>-0.27696900000000002</c:v>
                </c:pt>
                <c:pt idx="33411">
                  <c:v>-0.27932899999999999</c:v>
                </c:pt>
                <c:pt idx="33412">
                  <c:v>-0.28165899999999999</c:v>
                </c:pt>
                <c:pt idx="33413">
                  <c:v>-0.28394599999999998</c:v>
                </c:pt>
                <c:pt idx="33414">
                  <c:v>-0.28618500000000002</c:v>
                </c:pt>
                <c:pt idx="33415">
                  <c:v>-0.28837600000000002</c:v>
                </c:pt>
                <c:pt idx="33416">
                  <c:v>-0.29051500000000002</c:v>
                </c:pt>
                <c:pt idx="33417">
                  <c:v>-0.29259800000000002</c:v>
                </c:pt>
                <c:pt idx="33418">
                  <c:v>-0.29462300000000002</c:v>
                </c:pt>
                <c:pt idx="33419">
                  <c:v>-0.29659000000000002</c:v>
                </c:pt>
                <c:pt idx="33420">
                  <c:v>-0.29850199999999999</c:v>
                </c:pt>
                <c:pt idx="33421">
                  <c:v>-0.30034499999999997</c:v>
                </c:pt>
                <c:pt idx="33422">
                  <c:v>-0.30208200000000002</c:v>
                </c:pt>
                <c:pt idx="33423">
                  <c:v>-0.30371900000000002</c:v>
                </c:pt>
                <c:pt idx="33424">
                  <c:v>-0.30529899999999999</c:v>
                </c:pt>
                <c:pt idx="33425">
                  <c:v>-0.30681999999999998</c:v>
                </c:pt>
                <c:pt idx="33426">
                  <c:v>-0.30826300000000001</c:v>
                </c:pt>
                <c:pt idx="33427">
                  <c:v>-0.30963099999999999</c:v>
                </c:pt>
                <c:pt idx="33428">
                  <c:v>-0.31093700000000002</c:v>
                </c:pt>
                <c:pt idx="33429">
                  <c:v>-0.31217800000000001</c:v>
                </c:pt>
                <c:pt idx="33430">
                  <c:v>-0.31334800000000002</c:v>
                </c:pt>
                <c:pt idx="33431">
                  <c:v>-0.31443599999999999</c:v>
                </c:pt>
                <c:pt idx="33432">
                  <c:v>-0.315438</c:v>
                </c:pt>
                <c:pt idx="33433">
                  <c:v>-0.316355</c:v>
                </c:pt>
                <c:pt idx="33434">
                  <c:v>-0.31719199999999997</c:v>
                </c:pt>
                <c:pt idx="33435">
                  <c:v>-0.31795099999999998</c:v>
                </c:pt>
                <c:pt idx="33436">
                  <c:v>-0.318633</c:v>
                </c:pt>
                <c:pt idx="33437">
                  <c:v>-0.31924000000000002</c:v>
                </c:pt>
                <c:pt idx="33438">
                  <c:v>-0.31977800000000001</c:v>
                </c:pt>
                <c:pt idx="33439">
                  <c:v>-0.32024900000000001</c:v>
                </c:pt>
                <c:pt idx="33440">
                  <c:v>-0.32065500000000002</c:v>
                </c:pt>
                <c:pt idx="33441">
                  <c:v>-0.32099299999999997</c:v>
                </c:pt>
                <c:pt idx="33442">
                  <c:v>-0.32125999999999999</c:v>
                </c:pt>
                <c:pt idx="33443">
                  <c:v>-0.32145800000000002</c:v>
                </c:pt>
                <c:pt idx="33444">
                  <c:v>-0.32158799999999998</c:v>
                </c:pt>
                <c:pt idx="33445">
                  <c:v>-0.32165199999999999</c:v>
                </c:pt>
                <c:pt idx="33446">
                  <c:v>-0.32164900000000002</c:v>
                </c:pt>
                <c:pt idx="33447">
                  <c:v>-0.32157999999999998</c:v>
                </c:pt>
                <c:pt idx="33448">
                  <c:v>-0.32144800000000001</c:v>
                </c:pt>
                <c:pt idx="33449">
                  <c:v>-0.32125300000000001</c:v>
                </c:pt>
                <c:pt idx="33450">
                  <c:v>-0.320994</c:v>
                </c:pt>
                <c:pt idx="33451">
                  <c:v>-0.32066699999999998</c:v>
                </c:pt>
                <c:pt idx="33452">
                  <c:v>-0.32027499999999998</c:v>
                </c:pt>
                <c:pt idx="33453">
                  <c:v>-0.31981900000000002</c:v>
                </c:pt>
                <c:pt idx="33454">
                  <c:v>-0.31929400000000002</c:v>
                </c:pt>
                <c:pt idx="33455">
                  <c:v>-0.31869700000000001</c:v>
                </c:pt>
                <c:pt idx="33456">
                  <c:v>-0.31803500000000001</c:v>
                </c:pt>
                <c:pt idx="33457">
                  <c:v>-0.31731599999999999</c:v>
                </c:pt>
                <c:pt idx="33458">
                  <c:v>-0.31654599999999999</c:v>
                </c:pt>
                <c:pt idx="33459">
                  <c:v>-0.31572800000000001</c:v>
                </c:pt>
                <c:pt idx="33460">
                  <c:v>-0.31486500000000001</c:v>
                </c:pt>
                <c:pt idx="33461">
                  <c:v>-0.31395800000000001</c:v>
                </c:pt>
                <c:pt idx="33462">
                  <c:v>-0.31300699999999998</c:v>
                </c:pt>
                <c:pt idx="33463">
                  <c:v>-0.31201000000000001</c:v>
                </c:pt>
                <c:pt idx="33464">
                  <c:v>-0.310973</c:v>
                </c:pt>
                <c:pt idx="33465">
                  <c:v>-0.30989899999999998</c:v>
                </c:pt>
                <c:pt idx="33466">
                  <c:v>-0.30879400000000001</c:v>
                </c:pt>
                <c:pt idx="33467">
                  <c:v>-0.30765799999999999</c:v>
                </c:pt>
                <c:pt idx="33468">
                  <c:v>-0.30649500000000002</c:v>
                </c:pt>
                <c:pt idx="33469">
                  <c:v>-0.30530400000000002</c:v>
                </c:pt>
                <c:pt idx="33470">
                  <c:v>-0.30408800000000002</c:v>
                </c:pt>
                <c:pt idx="33471">
                  <c:v>-0.30285000000000001</c:v>
                </c:pt>
                <c:pt idx="33472">
                  <c:v>-0.301595</c:v>
                </c:pt>
                <c:pt idx="33473">
                  <c:v>-0.30032599999999998</c:v>
                </c:pt>
                <c:pt idx="33474">
                  <c:v>-0.29904599999999998</c:v>
                </c:pt>
                <c:pt idx="33475">
                  <c:v>-0.297761</c:v>
                </c:pt>
                <c:pt idx="33476">
                  <c:v>-0.29647600000000002</c:v>
                </c:pt>
                <c:pt idx="33477">
                  <c:v>-0.29519600000000001</c:v>
                </c:pt>
                <c:pt idx="33478">
                  <c:v>-0.29392000000000001</c:v>
                </c:pt>
                <c:pt idx="33479">
                  <c:v>-0.29264699999999999</c:v>
                </c:pt>
                <c:pt idx="33480">
                  <c:v>-0.291375</c:v>
                </c:pt>
                <c:pt idx="33481">
                  <c:v>-0.29010399999999997</c:v>
                </c:pt>
                <c:pt idx="33482">
                  <c:v>-0.28883300000000001</c:v>
                </c:pt>
                <c:pt idx="33483">
                  <c:v>-0.28756599999999999</c:v>
                </c:pt>
                <c:pt idx="33484">
                  <c:v>-0.286306</c:v>
                </c:pt>
                <c:pt idx="33485">
                  <c:v>-0.28505999999999998</c:v>
                </c:pt>
                <c:pt idx="33486">
                  <c:v>-0.28383399999999998</c:v>
                </c:pt>
                <c:pt idx="33487">
                  <c:v>-0.28263300000000002</c:v>
                </c:pt>
                <c:pt idx="33488">
                  <c:v>-0.28145900000000001</c:v>
                </c:pt>
                <c:pt idx="33489">
                  <c:v>-0.28030899999999997</c:v>
                </c:pt>
                <c:pt idx="33490">
                  <c:v>-0.27918500000000002</c:v>
                </c:pt>
                <c:pt idx="33491">
                  <c:v>-0.27809</c:v>
                </c:pt>
                <c:pt idx="33492">
                  <c:v>-0.27702700000000002</c:v>
                </c:pt>
                <c:pt idx="33493">
                  <c:v>-0.27600000000000002</c:v>
                </c:pt>
                <c:pt idx="33494">
                  <c:v>-0.27501199999999998</c:v>
                </c:pt>
                <c:pt idx="33495">
                  <c:v>-0.274065</c:v>
                </c:pt>
                <c:pt idx="33496">
                  <c:v>-0.27315499999999998</c:v>
                </c:pt>
                <c:pt idx="33497">
                  <c:v>-0.27227800000000002</c:v>
                </c:pt>
                <c:pt idx="33498">
                  <c:v>-0.27143499999999998</c:v>
                </c:pt>
                <c:pt idx="33499">
                  <c:v>-0.27062900000000001</c:v>
                </c:pt>
                <c:pt idx="33500">
                  <c:v>-0.26987</c:v>
                </c:pt>
                <c:pt idx="33501">
                  <c:v>-0.26916200000000001</c:v>
                </c:pt>
                <c:pt idx="33502">
                  <c:v>-0.26850600000000002</c:v>
                </c:pt>
                <c:pt idx="33503">
                  <c:v>-0.267901</c:v>
                </c:pt>
                <c:pt idx="33504">
                  <c:v>-0.26734999999999998</c:v>
                </c:pt>
                <c:pt idx="33505">
                  <c:v>-0.26685599999999998</c:v>
                </c:pt>
                <c:pt idx="33506">
                  <c:v>-0.26641900000000002</c:v>
                </c:pt>
                <c:pt idx="33507">
                  <c:v>-0.26603599999999999</c:v>
                </c:pt>
                <c:pt idx="33508">
                  <c:v>-0.265708</c:v>
                </c:pt>
                <c:pt idx="33509">
                  <c:v>-0.26544499999999999</c:v>
                </c:pt>
                <c:pt idx="33510">
                  <c:v>-0.26525500000000002</c:v>
                </c:pt>
                <c:pt idx="33511">
                  <c:v>-0.26514100000000002</c:v>
                </c:pt>
                <c:pt idx="33512">
                  <c:v>-0.265094</c:v>
                </c:pt>
                <c:pt idx="33513">
                  <c:v>-0.26510800000000001</c:v>
                </c:pt>
                <c:pt idx="33514">
                  <c:v>-0.265179</c:v>
                </c:pt>
                <c:pt idx="33515">
                  <c:v>-0.26530900000000002</c:v>
                </c:pt>
                <c:pt idx="33516">
                  <c:v>-0.26549800000000001</c:v>
                </c:pt>
                <c:pt idx="33517">
                  <c:v>-0.26575199999999999</c:v>
                </c:pt>
                <c:pt idx="33518">
                  <c:v>-0.266069</c:v>
                </c:pt>
                <c:pt idx="33519">
                  <c:v>-0.26644400000000001</c:v>
                </c:pt>
                <c:pt idx="33520">
                  <c:v>-0.26687699999999998</c:v>
                </c:pt>
                <c:pt idx="33521">
                  <c:v>-0.26736100000000002</c:v>
                </c:pt>
                <c:pt idx="33522">
                  <c:v>-0.26787300000000003</c:v>
                </c:pt>
                <c:pt idx="33523">
                  <c:v>-0.26840599999999998</c:v>
                </c:pt>
                <c:pt idx="33524">
                  <c:v>-0.268986</c:v>
                </c:pt>
                <c:pt idx="33525">
                  <c:v>-0.26961800000000002</c:v>
                </c:pt>
                <c:pt idx="33526">
                  <c:v>-0.27029199999999998</c:v>
                </c:pt>
                <c:pt idx="33527">
                  <c:v>-0.271009</c:v>
                </c:pt>
                <c:pt idx="33528">
                  <c:v>-0.27177400000000002</c:v>
                </c:pt>
                <c:pt idx="33529">
                  <c:v>-0.27258900000000003</c:v>
                </c:pt>
                <c:pt idx="33530">
                  <c:v>-0.27345399999999997</c:v>
                </c:pt>
                <c:pt idx="33531">
                  <c:v>-0.274364</c:v>
                </c:pt>
                <c:pt idx="33532">
                  <c:v>-0.27531</c:v>
                </c:pt>
                <c:pt idx="33533">
                  <c:v>-0.27628599999999998</c:v>
                </c:pt>
                <c:pt idx="33534">
                  <c:v>-0.27729100000000001</c:v>
                </c:pt>
                <c:pt idx="33535">
                  <c:v>-0.27831800000000001</c:v>
                </c:pt>
                <c:pt idx="33536">
                  <c:v>-0.279364</c:v>
                </c:pt>
                <c:pt idx="33537">
                  <c:v>-0.28042699999999998</c:v>
                </c:pt>
                <c:pt idx="33538">
                  <c:v>-0.28150700000000001</c:v>
                </c:pt>
                <c:pt idx="33539">
                  <c:v>-0.28260000000000002</c:v>
                </c:pt>
                <c:pt idx="33540">
                  <c:v>-0.28370699999999999</c:v>
                </c:pt>
                <c:pt idx="33541">
                  <c:v>-0.28483000000000003</c:v>
                </c:pt>
                <c:pt idx="33542">
                  <c:v>-0.28597099999999998</c:v>
                </c:pt>
                <c:pt idx="33543">
                  <c:v>-0.28712799999999999</c:v>
                </c:pt>
                <c:pt idx="33544">
                  <c:v>-0.28829900000000003</c:v>
                </c:pt>
                <c:pt idx="33545">
                  <c:v>-0.28948400000000002</c:v>
                </c:pt>
                <c:pt idx="33546">
                  <c:v>-0.29068300000000002</c:v>
                </c:pt>
                <c:pt idx="33547">
                  <c:v>-0.29189300000000001</c:v>
                </c:pt>
                <c:pt idx="33548">
                  <c:v>-0.293105</c:v>
                </c:pt>
                <c:pt idx="33549">
                  <c:v>-0.29431099999999999</c:v>
                </c:pt>
                <c:pt idx="33550">
                  <c:v>-0.29550799999999999</c:v>
                </c:pt>
                <c:pt idx="33551">
                  <c:v>-0.29669600000000002</c:v>
                </c:pt>
                <c:pt idx="33552">
                  <c:v>-0.297879</c:v>
                </c:pt>
                <c:pt idx="33553">
                  <c:v>-0.29906199999999999</c:v>
                </c:pt>
                <c:pt idx="33554">
                  <c:v>-0.30024899999999999</c:v>
                </c:pt>
                <c:pt idx="33555">
                  <c:v>-0.30144100000000001</c:v>
                </c:pt>
                <c:pt idx="33556">
                  <c:v>-0.30262499999999998</c:v>
                </c:pt>
                <c:pt idx="33557">
                  <c:v>-0.303784</c:v>
                </c:pt>
                <c:pt idx="33558">
                  <c:v>-0.30491200000000002</c:v>
                </c:pt>
                <c:pt idx="33559">
                  <c:v>-0.30599300000000001</c:v>
                </c:pt>
                <c:pt idx="33560">
                  <c:v>-0.30701400000000001</c:v>
                </c:pt>
                <c:pt idx="33561">
                  <c:v>-0.30798900000000001</c:v>
                </c:pt>
                <c:pt idx="33562">
                  <c:v>-0.30893399999999999</c:v>
                </c:pt>
                <c:pt idx="33563">
                  <c:v>-0.30984099999999998</c:v>
                </c:pt>
                <c:pt idx="33564">
                  <c:v>-0.31070300000000001</c:v>
                </c:pt>
                <c:pt idx="33565">
                  <c:v>-0.31152299999999999</c:v>
                </c:pt>
                <c:pt idx="33566">
                  <c:v>-0.31230200000000002</c:v>
                </c:pt>
                <c:pt idx="33567">
                  <c:v>-0.31303700000000001</c:v>
                </c:pt>
                <c:pt idx="33568">
                  <c:v>-0.313726</c:v>
                </c:pt>
                <c:pt idx="33569">
                  <c:v>-0.31436700000000001</c:v>
                </c:pt>
                <c:pt idx="33570">
                  <c:v>-0.31496000000000002</c:v>
                </c:pt>
                <c:pt idx="33571">
                  <c:v>-0.31550899999999998</c:v>
                </c:pt>
                <c:pt idx="33572">
                  <c:v>-0.31601400000000002</c:v>
                </c:pt>
                <c:pt idx="33573">
                  <c:v>-0.31647999999999998</c:v>
                </c:pt>
                <c:pt idx="33574">
                  <c:v>-0.31691000000000003</c:v>
                </c:pt>
                <c:pt idx="33575">
                  <c:v>-0.317301</c:v>
                </c:pt>
                <c:pt idx="33576">
                  <c:v>-0.31764799999999999</c:v>
                </c:pt>
                <c:pt idx="33577">
                  <c:v>-0.31795000000000001</c:v>
                </c:pt>
                <c:pt idx="33578">
                  <c:v>-0.31820700000000002</c:v>
                </c:pt>
                <c:pt idx="33579">
                  <c:v>-0.31841900000000001</c:v>
                </c:pt>
                <c:pt idx="33580">
                  <c:v>-0.31858500000000001</c:v>
                </c:pt>
                <c:pt idx="33581">
                  <c:v>-0.31870399999999999</c:v>
                </c:pt>
                <c:pt idx="33582">
                  <c:v>-0.31877499999999998</c:v>
                </c:pt>
                <c:pt idx="33583">
                  <c:v>-0.31879999999999997</c:v>
                </c:pt>
                <c:pt idx="33584">
                  <c:v>-0.31878299999999998</c:v>
                </c:pt>
                <c:pt idx="33585">
                  <c:v>-0.31872400000000001</c:v>
                </c:pt>
                <c:pt idx="33586">
                  <c:v>-0.31862400000000002</c:v>
                </c:pt>
                <c:pt idx="33587">
                  <c:v>-0.31848500000000002</c:v>
                </c:pt>
                <c:pt idx="33588">
                  <c:v>-0.31830700000000001</c:v>
                </c:pt>
                <c:pt idx="33589">
                  <c:v>-0.31808599999999998</c:v>
                </c:pt>
                <c:pt idx="33590">
                  <c:v>-0.317824</c:v>
                </c:pt>
                <c:pt idx="33591">
                  <c:v>-0.31752999999999998</c:v>
                </c:pt>
                <c:pt idx="33592">
                  <c:v>-0.31720799999999999</c:v>
                </c:pt>
                <c:pt idx="33593">
                  <c:v>-0.31686300000000001</c:v>
                </c:pt>
                <c:pt idx="33594">
                  <c:v>-0.3165</c:v>
                </c:pt>
                <c:pt idx="33595">
                  <c:v>-0.31611899999999998</c:v>
                </c:pt>
                <c:pt idx="33596">
                  <c:v>-0.315722</c:v>
                </c:pt>
                <c:pt idx="33597">
                  <c:v>-0.315305</c:v>
                </c:pt>
                <c:pt idx="33598">
                  <c:v>-0.31487100000000001</c:v>
                </c:pt>
                <c:pt idx="33599">
                  <c:v>-0.31442500000000001</c:v>
                </c:pt>
                <c:pt idx="33600">
                  <c:v>-0.31397199999999997</c:v>
                </c:pt>
                <c:pt idx="33601">
                  <c:v>-0.31351099999999998</c:v>
                </c:pt>
                <c:pt idx="33602">
                  <c:v>-0.31303799999999998</c:v>
                </c:pt>
                <c:pt idx="33603">
                  <c:v>-0.312556</c:v>
                </c:pt>
                <c:pt idx="33604">
                  <c:v>-0.31206800000000001</c:v>
                </c:pt>
                <c:pt idx="33605">
                  <c:v>-0.31157299999999999</c:v>
                </c:pt>
                <c:pt idx="33606">
                  <c:v>-0.31106600000000001</c:v>
                </c:pt>
                <c:pt idx="33607">
                  <c:v>-0.31054399999999999</c:v>
                </c:pt>
                <c:pt idx="33608">
                  <c:v>-0.31000699999999998</c:v>
                </c:pt>
                <c:pt idx="33609">
                  <c:v>-0.30945299999999998</c:v>
                </c:pt>
                <c:pt idx="33610">
                  <c:v>-0.30888199999999999</c:v>
                </c:pt>
                <c:pt idx="33611">
                  <c:v>-0.30829600000000001</c:v>
                </c:pt>
                <c:pt idx="33612">
                  <c:v>-0.30769999999999997</c:v>
                </c:pt>
                <c:pt idx="33613">
                  <c:v>-0.30709900000000001</c:v>
                </c:pt>
                <c:pt idx="33614">
                  <c:v>-0.30649799999999999</c:v>
                </c:pt>
                <c:pt idx="33615">
                  <c:v>-0.30590299999999998</c:v>
                </c:pt>
                <c:pt idx="33616">
                  <c:v>-0.30531900000000001</c:v>
                </c:pt>
                <c:pt idx="33617">
                  <c:v>-0.30474699999999999</c:v>
                </c:pt>
                <c:pt idx="33618">
                  <c:v>-0.30418800000000001</c:v>
                </c:pt>
                <c:pt idx="33619">
                  <c:v>-0.30364600000000003</c:v>
                </c:pt>
                <c:pt idx="33620">
                  <c:v>-0.30312499999999998</c:v>
                </c:pt>
                <c:pt idx="33621">
                  <c:v>-0.30263299999999999</c:v>
                </c:pt>
                <c:pt idx="33622">
                  <c:v>-0.30217100000000002</c:v>
                </c:pt>
                <c:pt idx="33623">
                  <c:v>-0.30174099999999998</c:v>
                </c:pt>
                <c:pt idx="33624">
                  <c:v>-0.301344</c:v>
                </c:pt>
                <c:pt idx="33625">
                  <c:v>-0.30098900000000001</c:v>
                </c:pt>
                <c:pt idx="33626">
                  <c:v>-0.30067700000000003</c:v>
                </c:pt>
                <c:pt idx="33627">
                  <c:v>-0.30040800000000001</c:v>
                </c:pt>
                <c:pt idx="33628">
                  <c:v>-0.300176</c:v>
                </c:pt>
                <c:pt idx="33629">
                  <c:v>-0.299979</c:v>
                </c:pt>
                <c:pt idx="33630">
                  <c:v>-0.29981099999999999</c:v>
                </c:pt>
                <c:pt idx="33631">
                  <c:v>-0.29967100000000002</c:v>
                </c:pt>
                <c:pt idx="33632">
                  <c:v>-0.29955900000000002</c:v>
                </c:pt>
                <c:pt idx="33633">
                  <c:v>-0.29947200000000002</c:v>
                </c:pt>
                <c:pt idx="33634">
                  <c:v>-0.29941000000000001</c:v>
                </c:pt>
                <c:pt idx="33635">
                  <c:v>-0.29937799999999998</c:v>
                </c:pt>
                <c:pt idx="33636">
                  <c:v>-0.29938900000000002</c:v>
                </c:pt>
                <c:pt idx="33637">
                  <c:v>-0.29944700000000002</c:v>
                </c:pt>
                <c:pt idx="33638">
                  <c:v>-0.29955100000000001</c:v>
                </c:pt>
                <c:pt idx="33639">
                  <c:v>-0.29969699999999999</c:v>
                </c:pt>
                <c:pt idx="33640">
                  <c:v>-0.29988199999999998</c:v>
                </c:pt>
                <c:pt idx="33641">
                  <c:v>-0.300099</c:v>
                </c:pt>
                <c:pt idx="33642">
                  <c:v>-0.300348</c:v>
                </c:pt>
                <c:pt idx="33643">
                  <c:v>-0.30062899999999998</c:v>
                </c:pt>
                <c:pt idx="33644">
                  <c:v>-0.30094500000000002</c:v>
                </c:pt>
                <c:pt idx="33645">
                  <c:v>-0.30129800000000001</c:v>
                </c:pt>
                <c:pt idx="33646">
                  <c:v>-0.30169099999999999</c:v>
                </c:pt>
                <c:pt idx="33647">
                  <c:v>-0.30212899999999998</c:v>
                </c:pt>
                <c:pt idx="33648">
                  <c:v>-0.30261700000000002</c:v>
                </c:pt>
                <c:pt idx="33649">
                  <c:v>-0.30315399999999998</c:v>
                </c:pt>
                <c:pt idx="33650">
                  <c:v>-0.30373699999999998</c:v>
                </c:pt>
                <c:pt idx="33651">
                  <c:v>-0.30436299999999999</c:v>
                </c:pt>
                <c:pt idx="33652">
                  <c:v>-0.305035</c:v>
                </c:pt>
                <c:pt idx="33653">
                  <c:v>-0.30575000000000002</c:v>
                </c:pt>
                <c:pt idx="33654">
                  <c:v>-0.30650699999999997</c:v>
                </c:pt>
                <c:pt idx="33655">
                  <c:v>-0.307307</c:v>
                </c:pt>
                <c:pt idx="33656">
                  <c:v>-0.30814799999999998</c:v>
                </c:pt>
                <c:pt idx="33657">
                  <c:v>-0.309029</c:v>
                </c:pt>
                <c:pt idx="33658">
                  <c:v>-0.30994699999999997</c:v>
                </c:pt>
                <c:pt idx="33659">
                  <c:v>-0.31090200000000001</c:v>
                </c:pt>
                <c:pt idx="33660">
                  <c:v>-0.31188900000000003</c:v>
                </c:pt>
                <c:pt idx="33661">
                  <c:v>-0.31290299999999999</c:v>
                </c:pt>
                <c:pt idx="33662">
                  <c:v>-0.31393900000000002</c:v>
                </c:pt>
                <c:pt idx="33663">
                  <c:v>-0.314994</c:v>
                </c:pt>
                <c:pt idx="33664">
                  <c:v>-0.31606899999999999</c:v>
                </c:pt>
                <c:pt idx="33665">
                  <c:v>-0.31716899999999998</c:v>
                </c:pt>
                <c:pt idx="33666">
                  <c:v>-0.318301</c:v>
                </c:pt>
                <c:pt idx="33667">
                  <c:v>-0.31946799999999997</c:v>
                </c:pt>
                <c:pt idx="33668">
                  <c:v>-0.32067000000000001</c:v>
                </c:pt>
                <c:pt idx="33669">
                  <c:v>-0.32190400000000002</c:v>
                </c:pt>
                <c:pt idx="33670">
                  <c:v>-0.32317000000000001</c:v>
                </c:pt>
                <c:pt idx="33671">
                  <c:v>-0.32446599999999998</c:v>
                </c:pt>
                <c:pt idx="33672">
                  <c:v>-0.325789</c:v>
                </c:pt>
                <c:pt idx="33673">
                  <c:v>-0.32713199999999998</c:v>
                </c:pt>
                <c:pt idx="33674">
                  <c:v>-0.32849</c:v>
                </c:pt>
                <c:pt idx="33675">
                  <c:v>-0.32985900000000001</c:v>
                </c:pt>
                <c:pt idx="33676">
                  <c:v>-0.33124100000000001</c:v>
                </c:pt>
                <c:pt idx="33677">
                  <c:v>-0.33263900000000002</c:v>
                </c:pt>
                <c:pt idx="33678">
                  <c:v>-0.33405000000000001</c:v>
                </c:pt>
                <c:pt idx="33679">
                  <c:v>-0.33546799999999999</c:v>
                </c:pt>
                <c:pt idx="33680">
                  <c:v>-0.33688600000000002</c:v>
                </c:pt>
                <c:pt idx="33681">
                  <c:v>-0.33830100000000002</c:v>
                </c:pt>
                <c:pt idx="33682">
                  <c:v>-0.33970899999999998</c:v>
                </c:pt>
                <c:pt idx="33683">
                  <c:v>-0.34110000000000001</c:v>
                </c:pt>
                <c:pt idx="33684">
                  <c:v>-0.34247300000000003</c:v>
                </c:pt>
                <c:pt idx="33685">
                  <c:v>-0.34383200000000003</c:v>
                </c:pt>
                <c:pt idx="33686">
                  <c:v>-0.34517999999999999</c:v>
                </c:pt>
                <c:pt idx="33687">
                  <c:v>-0.34651999999999999</c:v>
                </c:pt>
                <c:pt idx="33688">
                  <c:v>-0.34784799999999999</c:v>
                </c:pt>
                <c:pt idx="33689">
                  <c:v>-0.349163</c:v>
                </c:pt>
                <c:pt idx="33690">
                  <c:v>-0.35045599999999999</c:v>
                </c:pt>
                <c:pt idx="33691">
                  <c:v>-0.35172100000000001</c:v>
                </c:pt>
                <c:pt idx="33692">
                  <c:v>-0.35295799999999999</c:v>
                </c:pt>
                <c:pt idx="33693">
                  <c:v>-0.35416700000000001</c:v>
                </c:pt>
                <c:pt idx="33694">
                  <c:v>-0.35535499999999998</c:v>
                </c:pt>
                <c:pt idx="33695">
                  <c:v>-0.35652299999999998</c:v>
                </c:pt>
                <c:pt idx="33696">
                  <c:v>-0.35767399999999999</c:v>
                </c:pt>
                <c:pt idx="33697">
                  <c:v>-0.35880699999999999</c:v>
                </c:pt>
                <c:pt idx="33698">
                  <c:v>-0.35991400000000001</c:v>
                </c:pt>
                <c:pt idx="33699">
                  <c:v>-0.36098599999999997</c:v>
                </c:pt>
                <c:pt idx="33700">
                  <c:v>-0.36201299999999997</c:v>
                </c:pt>
                <c:pt idx="33701">
                  <c:v>-0.36299199999999998</c:v>
                </c:pt>
                <c:pt idx="33702">
                  <c:v>-0.36391899999999999</c:v>
                </c:pt>
                <c:pt idx="33703">
                  <c:v>-0.36477100000000001</c:v>
                </c:pt>
                <c:pt idx="33704">
                  <c:v>-0.36553400000000003</c:v>
                </c:pt>
                <c:pt idx="33705">
                  <c:v>-0.36622100000000002</c:v>
                </c:pt>
                <c:pt idx="33706">
                  <c:v>-0.36684800000000001</c:v>
                </c:pt>
                <c:pt idx="33707">
                  <c:v>-0.36740800000000001</c:v>
                </c:pt>
                <c:pt idx="33708">
                  <c:v>-0.36790400000000001</c:v>
                </c:pt>
                <c:pt idx="33709">
                  <c:v>-0.36834600000000001</c:v>
                </c:pt>
                <c:pt idx="33710">
                  <c:v>-0.36873699999999998</c:v>
                </c:pt>
                <c:pt idx="33711">
                  <c:v>-0.36907899999999999</c:v>
                </c:pt>
                <c:pt idx="33712">
                  <c:v>-0.36937199999999998</c:v>
                </c:pt>
                <c:pt idx="33713">
                  <c:v>-0.36960900000000002</c:v>
                </c:pt>
                <c:pt idx="33714">
                  <c:v>-0.36978800000000001</c:v>
                </c:pt>
                <c:pt idx="33715">
                  <c:v>-0.36990899999999999</c:v>
                </c:pt>
                <c:pt idx="33716">
                  <c:v>-0.369973</c:v>
                </c:pt>
                <c:pt idx="33717">
                  <c:v>-0.369981</c:v>
                </c:pt>
                <c:pt idx="33718">
                  <c:v>-0.36993199999999998</c:v>
                </c:pt>
                <c:pt idx="33719">
                  <c:v>-0.36982999999999999</c:v>
                </c:pt>
                <c:pt idx="33720">
                  <c:v>-0.36967499999999998</c:v>
                </c:pt>
                <c:pt idx="33721">
                  <c:v>-0.36946499999999999</c:v>
                </c:pt>
                <c:pt idx="33722">
                  <c:v>-0.36919099999999999</c:v>
                </c:pt>
                <c:pt idx="33723">
                  <c:v>-0.36885000000000001</c:v>
                </c:pt>
                <c:pt idx="33724">
                  <c:v>-0.36844399999999999</c:v>
                </c:pt>
                <c:pt idx="33725">
                  <c:v>-0.367977</c:v>
                </c:pt>
                <c:pt idx="33726">
                  <c:v>-0.36745299999999997</c:v>
                </c:pt>
                <c:pt idx="33727">
                  <c:v>-0.366873</c:v>
                </c:pt>
                <c:pt idx="33728">
                  <c:v>-0.36623800000000001</c:v>
                </c:pt>
                <c:pt idx="33729">
                  <c:v>-0.36555100000000001</c:v>
                </c:pt>
                <c:pt idx="33730">
                  <c:v>-0.36481000000000002</c:v>
                </c:pt>
                <c:pt idx="33731">
                  <c:v>-0.36401299999999998</c:v>
                </c:pt>
                <c:pt idx="33732">
                  <c:v>-0.36315700000000001</c:v>
                </c:pt>
                <c:pt idx="33733">
                  <c:v>-0.36224000000000001</c:v>
                </c:pt>
                <c:pt idx="33734">
                  <c:v>-0.361259</c:v>
                </c:pt>
                <c:pt idx="33735">
                  <c:v>-0.36021300000000001</c:v>
                </c:pt>
                <c:pt idx="33736">
                  <c:v>-0.35910799999999998</c:v>
                </c:pt>
                <c:pt idx="33737">
                  <c:v>-0.35794999999999999</c:v>
                </c:pt>
                <c:pt idx="33738">
                  <c:v>-0.35674899999999998</c:v>
                </c:pt>
                <c:pt idx="33739">
                  <c:v>-0.35551300000000002</c:v>
                </c:pt>
                <c:pt idx="33740">
                  <c:v>-0.35423500000000002</c:v>
                </c:pt>
                <c:pt idx="33741">
                  <c:v>-0.35289599999999999</c:v>
                </c:pt>
                <c:pt idx="33742">
                  <c:v>-0.35149999999999998</c:v>
                </c:pt>
                <c:pt idx="33743">
                  <c:v>-0.35007100000000002</c:v>
                </c:pt>
                <c:pt idx="33744">
                  <c:v>-0.34861799999999998</c:v>
                </c:pt>
                <c:pt idx="33745">
                  <c:v>-0.34713699999999997</c:v>
                </c:pt>
                <c:pt idx="33746">
                  <c:v>-0.34563500000000003</c:v>
                </c:pt>
                <c:pt idx="33747">
                  <c:v>-0.34411700000000001</c:v>
                </c:pt>
                <c:pt idx="33748">
                  <c:v>-0.34258300000000003</c:v>
                </c:pt>
                <c:pt idx="33749">
                  <c:v>-0.341028</c:v>
                </c:pt>
                <c:pt idx="33750">
                  <c:v>-0.33944999999999997</c:v>
                </c:pt>
                <c:pt idx="33751">
                  <c:v>-0.33785300000000001</c:v>
                </c:pt>
                <c:pt idx="33752">
                  <c:v>-0.33624199999999999</c:v>
                </c:pt>
                <c:pt idx="33753">
                  <c:v>-0.33461600000000002</c:v>
                </c:pt>
                <c:pt idx="33754">
                  <c:v>-0.33297300000000002</c:v>
                </c:pt>
                <c:pt idx="33755">
                  <c:v>-0.331312</c:v>
                </c:pt>
                <c:pt idx="33756">
                  <c:v>-0.32963799999999999</c:v>
                </c:pt>
                <c:pt idx="33757">
                  <c:v>-0.32795600000000003</c:v>
                </c:pt>
                <c:pt idx="33758">
                  <c:v>-0.326268</c:v>
                </c:pt>
                <c:pt idx="33759">
                  <c:v>-0.32458199999999998</c:v>
                </c:pt>
                <c:pt idx="33760">
                  <c:v>-0.322909</c:v>
                </c:pt>
                <c:pt idx="33761">
                  <c:v>-0.32125700000000001</c:v>
                </c:pt>
                <c:pt idx="33762">
                  <c:v>-0.31962699999999999</c:v>
                </c:pt>
                <c:pt idx="33763">
                  <c:v>-0.31802000000000002</c:v>
                </c:pt>
                <c:pt idx="33764">
                  <c:v>-0.31643500000000002</c:v>
                </c:pt>
                <c:pt idx="33765">
                  <c:v>-0.31486999999999998</c:v>
                </c:pt>
                <c:pt idx="33766">
                  <c:v>-0.31332300000000002</c:v>
                </c:pt>
                <c:pt idx="33767">
                  <c:v>-0.31179600000000002</c:v>
                </c:pt>
                <c:pt idx="33768">
                  <c:v>-0.31029099999999998</c:v>
                </c:pt>
                <c:pt idx="33769">
                  <c:v>-0.30881199999999998</c:v>
                </c:pt>
                <c:pt idx="33770">
                  <c:v>-0.30736200000000002</c:v>
                </c:pt>
                <c:pt idx="33771">
                  <c:v>-0.30594500000000002</c:v>
                </c:pt>
                <c:pt idx="33772">
                  <c:v>-0.30456499999999997</c:v>
                </c:pt>
                <c:pt idx="33773">
                  <c:v>-0.30322399999999999</c:v>
                </c:pt>
                <c:pt idx="33774">
                  <c:v>-0.30192000000000002</c:v>
                </c:pt>
                <c:pt idx="33775">
                  <c:v>-0.30066100000000001</c:v>
                </c:pt>
                <c:pt idx="33776">
                  <c:v>-0.29945300000000002</c:v>
                </c:pt>
                <c:pt idx="33777">
                  <c:v>-0.29829699999999998</c:v>
                </c:pt>
                <c:pt idx="33778">
                  <c:v>-0.29719099999999998</c:v>
                </c:pt>
                <c:pt idx="33779">
                  <c:v>-0.29613600000000001</c:v>
                </c:pt>
                <c:pt idx="33780">
                  <c:v>-0.29513899999999998</c:v>
                </c:pt>
                <c:pt idx="33781">
                  <c:v>-0.29419800000000002</c:v>
                </c:pt>
                <c:pt idx="33782">
                  <c:v>-0.29330899999999999</c:v>
                </c:pt>
                <c:pt idx="33783">
                  <c:v>-0.29246699999999998</c:v>
                </c:pt>
                <c:pt idx="33784">
                  <c:v>-0.29167300000000002</c:v>
                </c:pt>
                <c:pt idx="33785">
                  <c:v>-0.29092200000000001</c:v>
                </c:pt>
                <c:pt idx="33786">
                  <c:v>-0.290211</c:v>
                </c:pt>
                <c:pt idx="33787">
                  <c:v>-0.289547</c:v>
                </c:pt>
                <c:pt idx="33788">
                  <c:v>-0.28893799999999997</c:v>
                </c:pt>
                <c:pt idx="33789">
                  <c:v>-0.288385</c:v>
                </c:pt>
                <c:pt idx="33790">
                  <c:v>-0.28788599999999998</c:v>
                </c:pt>
                <c:pt idx="33791">
                  <c:v>-0.28744399999999998</c:v>
                </c:pt>
                <c:pt idx="33792">
                  <c:v>-0.28706199999999998</c:v>
                </c:pt>
                <c:pt idx="33793">
                  <c:v>-0.28674100000000002</c:v>
                </c:pt>
                <c:pt idx="33794">
                  <c:v>-0.28647699999999998</c:v>
                </c:pt>
                <c:pt idx="33795">
                  <c:v>-0.286275</c:v>
                </c:pt>
                <c:pt idx="33796">
                  <c:v>-0.28613899999999998</c:v>
                </c:pt>
                <c:pt idx="33797">
                  <c:v>-0.28607100000000002</c:v>
                </c:pt>
                <c:pt idx="33798">
                  <c:v>-0.28606399999999998</c:v>
                </c:pt>
                <c:pt idx="33799">
                  <c:v>-0.286111</c:v>
                </c:pt>
                <c:pt idx="33800">
                  <c:v>-0.28620600000000002</c:v>
                </c:pt>
                <c:pt idx="33801">
                  <c:v>-0.28635300000000002</c:v>
                </c:pt>
                <c:pt idx="33802">
                  <c:v>-0.28655700000000001</c:v>
                </c:pt>
                <c:pt idx="33803">
                  <c:v>-0.286827</c:v>
                </c:pt>
                <c:pt idx="33804">
                  <c:v>-0.28716999999999998</c:v>
                </c:pt>
                <c:pt idx="33805">
                  <c:v>-0.28758600000000001</c:v>
                </c:pt>
                <c:pt idx="33806">
                  <c:v>-0.28806300000000001</c:v>
                </c:pt>
                <c:pt idx="33807">
                  <c:v>-0.28858600000000001</c:v>
                </c:pt>
                <c:pt idx="33808">
                  <c:v>-0.28914499999999999</c:v>
                </c:pt>
                <c:pt idx="33809">
                  <c:v>-0.289738</c:v>
                </c:pt>
                <c:pt idx="33810">
                  <c:v>-0.29036600000000001</c:v>
                </c:pt>
                <c:pt idx="33811">
                  <c:v>-0.29102800000000001</c:v>
                </c:pt>
                <c:pt idx="33812">
                  <c:v>-0.29172300000000001</c:v>
                </c:pt>
                <c:pt idx="33813">
                  <c:v>-0.29245500000000002</c:v>
                </c:pt>
                <c:pt idx="33814">
                  <c:v>-0.29322199999999998</c:v>
                </c:pt>
                <c:pt idx="33815">
                  <c:v>-0.294016</c:v>
                </c:pt>
                <c:pt idx="33816">
                  <c:v>-0.29482999999999998</c:v>
                </c:pt>
                <c:pt idx="33817">
                  <c:v>-0.29565900000000001</c:v>
                </c:pt>
                <c:pt idx="33818">
                  <c:v>-0.29650100000000001</c:v>
                </c:pt>
                <c:pt idx="33819">
                  <c:v>-0.29736000000000001</c:v>
                </c:pt>
                <c:pt idx="33820">
                  <c:v>-0.29824099999999998</c:v>
                </c:pt>
                <c:pt idx="33821">
                  <c:v>-0.29914600000000002</c:v>
                </c:pt>
                <c:pt idx="33822">
                  <c:v>-0.30006699999999997</c:v>
                </c:pt>
                <c:pt idx="33823">
                  <c:v>-0.30099700000000001</c:v>
                </c:pt>
                <c:pt idx="33824">
                  <c:v>-0.301929</c:v>
                </c:pt>
                <c:pt idx="33825">
                  <c:v>-0.30285400000000001</c:v>
                </c:pt>
                <c:pt idx="33826">
                  <c:v>-0.30376300000000001</c:v>
                </c:pt>
                <c:pt idx="33827">
                  <c:v>-0.304649</c:v>
                </c:pt>
                <c:pt idx="33828">
                  <c:v>-0.305504</c:v>
                </c:pt>
                <c:pt idx="33829">
                  <c:v>-0.30632700000000002</c:v>
                </c:pt>
                <c:pt idx="33830">
                  <c:v>-0.30711699999999997</c:v>
                </c:pt>
                <c:pt idx="33831">
                  <c:v>-0.30787700000000001</c:v>
                </c:pt>
                <c:pt idx="33832">
                  <c:v>-0.30860900000000002</c:v>
                </c:pt>
                <c:pt idx="33833">
                  <c:v>-0.30931599999999998</c:v>
                </c:pt>
                <c:pt idx="33834">
                  <c:v>-0.30998900000000001</c:v>
                </c:pt>
                <c:pt idx="33835">
                  <c:v>-0.31061299999999997</c:v>
                </c:pt>
                <c:pt idx="33836">
                  <c:v>-0.31118400000000002</c:v>
                </c:pt>
                <c:pt idx="33837">
                  <c:v>-0.31170700000000001</c:v>
                </c:pt>
                <c:pt idx="33838">
                  <c:v>-0.31218800000000002</c:v>
                </c:pt>
                <c:pt idx="33839">
                  <c:v>-0.31262800000000002</c:v>
                </c:pt>
                <c:pt idx="33840">
                  <c:v>-0.313027</c:v>
                </c:pt>
                <c:pt idx="33841">
                  <c:v>-0.313386</c:v>
                </c:pt>
                <c:pt idx="33842">
                  <c:v>-0.31370399999999998</c:v>
                </c:pt>
                <c:pt idx="33843">
                  <c:v>-0.31397399999999998</c:v>
                </c:pt>
                <c:pt idx="33844">
                  <c:v>-0.31418699999999999</c:v>
                </c:pt>
                <c:pt idx="33845">
                  <c:v>-0.31433800000000001</c:v>
                </c:pt>
                <c:pt idx="33846">
                  <c:v>-0.31442399999999998</c:v>
                </c:pt>
                <c:pt idx="33847">
                  <c:v>-0.31444</c:v>
                </c:pt>
                <c:pt idx="33848">
                  <c:v>-0.31438500000000003</c:v>
                </c:pt>
                <c:pt idx="33849">
                  <c:v>-0.31425500000000001</c:v>
                </c:pt>
                <c:pt idx="33850">
                  <c:v>-0.31405</c:v>
                </c:pt>
                <c:pt idx="33851">
                  <c:v>-0.31376300000000001</c:v>
                </c:pt>
                <c:pt idx="33852">
                  <c:v>-0.31339</c:v>
                </c:pt>
                <c:pt idx="33853">
                  <c:v>-0.31293500000000002</c:v>
                </c:pt>
                <c:pt idx="33854">
                  <c:v>-0.31239899999999998</c:v>
                </c:pt>
                <c:pt idx="33855">
                  <c:v>-0.31178099999999997</c:v>
                </c:pt>
                <c:pt idx="33856">
                  <c:v>-0.31108000000000002</c:v>
                </c:pt>
                <c:pt idx="33857">
                  <c:v>-0.31029600000000002</c:v>
                </c:pt>
                <c:pt idx="33858">
                  <c:v>-0.30942399999999998</c:v>
                </c:pt>
                <c:pt idx="33859">
                  <c:v>-0.30846000000000001</c:v>
                </c:pt>
                <c:pt idx="33860">
                  <c:v>-0.30740499999999998</c:v>
                </c:pt>
                <c:pt idx="33861">
                  <c:v>-0.30626399999999998</c:v>
                </c:pt>
                <c:pt idx="33862">
                  <c:v>-0.30503400000000003</c:v>
                </c:pt>
                <c:pt idx="33863">
                  <c:v>-0.30371100000000001</c:v>
                </c:pt>
                <c:pt idx="33864">
                  <c:v>-0.30229600000000001</c:v>
                </c:pt>
                <c:pt idx="33865">
                  <c:v>-0.30079</c:v>
                </c:pt>
                <c:pt idx="33866">
                  <c:v>-0.29919699999999999</c:v>
                </c:pt>
                <c:pt idx="33867">
                  <c:v>-0.29751699999999998</c:v>
                </c:pt>
                <c:pt idx="33868">
                  <c:v>-0.29575099999999999</c:v>
                </c:pt>
                <c:pt idx="33869">
                  <c:v>-0.29390300000000003</c:v>
                </c:pt>
                <c:pt idx="33870">
                  <c:v>-0.29197400000000001</c:v>
                </c:pt>
                <c:pt idx="33871">
                  <c:v>-0.289966</c:v>
                </c:pt>
                <c:pt idx="33872">
                  <c:v>-0.28788200000000003</c:v>
                </c:pt>
                <c:pt idx="33873">
                  <c:v>-0.28572399999999998</c:v>
                </c:pt>
                <c:pt idx="33874">
                  <c:v>-0.28349400000000002</c:v>
                </c:pt>
                <c:pt idx="33875">
                  <c:v>-0.28118799999999999</c:v>
                </c:pt>
                <c:pt idx="33876">
                  <c:v>-0.27880700000000003</c:v>
                </c:pt>
                <c:pt idx="33877">
                  <c:v>-0.27635100000000001</c:v>
                </c:pt>
                <c:pt idx="33878">
                  <c:v>-0.27382600000000001</c:v>
                </c:pt>
                <c:pt idx="33879">
                  <c:v>-0.271233</c:v>
                </c:pt>
                <c:pt idx="33880">
                  <c:v>-0.26857500000000001</c:v>
                </c:pt>
                <c:pt idx="33881">
                  <c:v>-0.26585199999999998</c:v>
                </c:pt>
                <c:pt idx="33882">
                  <c:v>-0.26306499999999999</c:v>
                </c:pt>
                <c:pt idx="33883">
                  <c:v>-0.26021300000000003</c:v>
                </c:pt>
                <c:pt idx="33884">
                  <c:v>-0.25729999999999997</c:v>
                </c:pt>
                <c:pt idx="33885">
                  <c:v>-0.25432900000000003</c:v>
                </c:pt>
                <c:pt idx="33886">
                  <c:v>-0.25130400000000003</c:v>
                </c:pt>
                <c:pt idx="33887">
                  <c:v>-0.248225</c:v>
                </c:pt>
                <c:pt idx="33888">
                  <c:v>-0.245092</c:v>
                </c:pt>
                <c:pt idx="33889">
                  <c:v>-0.24190700000000001</c:v>
                </c:pt>
                <c:pt idx="33890">
                  <c:v>-0.238672</c:v>
                </c:pt>
                <c:pt idx="33891">
                  <c:v>-0.23539099999999999</c:v>
                </c:pt>
                <c:pt idx="33892">
                  <c:v>-0.232067</c:v>
                </c:pt>
                <c:pt idx="33893">
                  <c:v>-0.22869999999999999</c:v>
                </c:pt>
                <c:pt idx="33894">
                  <c:v>-0.22528799999999999</c:v>
                </c:pt>
                <c:pt idx="33895">
                  <c:v>-0.221832</c:v>
                </c:pt>
                <c:pt idx="33896">
                  <c:v>-0.218337</c:v>
                </c:pt>
                <c:pt idx="33897">
                  <c:v>-0.21481800000000001</c:v>
                </c:pt>
                <c:pt idx="33898">
                  <c:v>-0.211284</c:v>
                </c:pt>
                <c:pt idx="33899">
                  <c:v>-0.20774000000000001</c:v>
                </c:pt>
                <c:pt idx="33900">
                  <c:v>-0.204184</c:v>
                </c:pt>
                <c:pt idx="33901">
                  <c:v>-0.20061899999999999</c:v>
                </c:pt>
                <c:pt idx="33902">
                  <c:v>-0.197048</c:v>
                </c:pt>
                <c:pt idx="33903">
                  <c:v>-0.19347300000000001</c:v>
                </c:pt>
                <c:pt idx="33904">
                  <c:v>-0.18989900000000001</c:v>
                </c:pt>
                <c:pt idx="33905">
                  <c:v>-0.18633</c:v>
                </c:pt>
                <c:pt idx="33906">
                  <c:v>-0.18277599999999999</c:v>
                </c:pt>
                <c:pt idx="33907">
                  <c:v>-0.17924000000000001</c:v>
                </c:pt>
                <c:pt idx="33908">
                  <c:v>-0.17572099999999999</c:v>
                </c:pt>
                <c:pt idx="33909">
                  <c:v>-0.17222000000000001</c:v>
                </c:pt>
                <c:pt idx="33910">
                  <c:v>-0.168738</c:v>
                </c:pt>
                <c:pt idx="33911">
                  <c:v>-0.16527500000000001</c:v>
                </c:pt>
                <c:pt idx="33912">
                  <c:v>-0.161833</c:v>
                </c:pt>
                <c:pt idx="33913">
                  <c:v>-0.158418</c:v>
                </c:pt>
                <c:pt idx="33914">
                  <c:v>-0.155033</c:v>
                </c:pt>
                <c:pt idx="33915">
                  <c:v>-0.15168400000000001</c:v>
                </c:pt>
                <c:pt idx="33916">
                  <c:v>-0.14837600000000001</c:v>
                </c:pt>
                <c:pt idx="33917">
                  <c:v>-0.14511199999999999</c:v>
                </c:pt>
                <c:pt idx="33918">
                  <c:v>-0.14189399999999999</c:v>
                </c:pt>
                <c:pt idx="33919">
                  <c:v>-0.13872100000000001</c:v>
                </c:pt>
                <c:pt idx="33920">
                  <c:v>-0.135598</c:v>
                </c:pt>
                <c:pt idx="33921">
                  <c:v>-0.13253100000000001</c:v>
                </c:pt>
                <c:pt idx="33922">
                  <c:v>-0.129526</c:v>
                </c:pt>
                <c:pt idx="33923">
                  <c:v>-0.126586</c:v>
                </c:pt>
                <c:pt idx="33924">
                  <c:v>-0.123712</c:v>
                </c:pt>
                <c:pt idx="33925">
                  <c:v>-0.120907</c:v>
                </c:pt>
                <c:pt idx="33926">
                  <c:v>-0.118174</c:v>
                </c:pt>
                <c:pt idx="33927">
                  <c:v>-0.11551599999999999</c:v>
                </c:pt>
                <c:pt idx="33928">
                  <c:v>-0.112932</c:v>
                </c:pt>
                <c:pt idx="33929">
                  <c:v>-0.110425</c:v>
                </c:pt>
                <c:pt idx="33930">
                  <c:v>-0.107997</c:v>
                </c:pt>
                <c:pt idx="33931">
                  <c:v>-0.105653</c:v>
                </c:pt>
                <c:pt idx="33932">
                  <c:v>-0.10339</c:v>
                </c:pt>
                <c:pt idx="33933">
                  <c:v>-0.101205</c:v>
                </c:pt>
                <c:pt idx="33934">
                  <c:v>-9.90978E-2</c:v>
                </c:pt>
                <c:pt idx="33935">
                  <c:v>-9.7073900000000005E-2</c:v>
                </c:pt>
                <c:pt idx="33936">
                  <c:v>-9.5134999999999997E-2</c:v>
                </c:pt>
                <c:pt idx="33937">
                  <c:v>-9.3279799999999996E-2</c:v>
                </c:pt>
                <c:pt idx="33938">
                  <c:v>-9.1506900000000002E-2</c:v>
                </c:pt>
                <c:pt idx="33939">
                  <c:v>-8.9815000000000006E-2</c:v>
                </c:pt>
                <c:pt idx="33940">
                  <c:v>-8.8204099999999994E-2</c:v>
                </c:pt>
                <c:pt idx="33941">
                  <c:v>-8.6675799999999997E-2</c:v>
                </c:pt>
                <c:pt idx="33942">
                  <c:v>-8.5232600000000006E-2</c:v>
                </c:pt>
                <c:pt idx="33943">
                  <c:v>-8.3877099999999996E-2</c:v>
                </c:pt>
                <c:pt idx="33944">
                  <c:v>-8.2610299999999998E-2</c:v>
                </c:pt>
                <c:pt idx="33945">
                  <c:v>-8.14304E-2</c:v>
                </c:pt>
                <c:pt idx="33946">
                  <c:v>-8.0334799999999998E-2</c:v>
                </c:pt>
                <c:pt idx="33947">
                  <c:v>-7.9323400000000002E-2</c:v>
                </c:pt>
                <c:pt idx="33948">
                  <c:v>-7.8397300000000003E-2</c:v>
                </c:pt>
                <c:pt idx="33949">
                  <c:v>-7.7556200000000006E-2</c:v>
                </c:pt>
                <c:pt idx="33950">
                  <c:v>-7.6799300000000001E-2</c:v>
                </c:pt>
                <c:pt idx="33951">
                  <c:v>-7.6125200000000004E-2</c:v>
                </c:pt>
                <c:pt idx="33952">
                  <c:v>-7.5531399999999999E-2</c:v>
                </c:pt>
                <c:pt idx="33953">
                  <c:v>-7.5015899999999996E-2</c:v>
                </c:pt>
                <c:pt idx="33954">
                  <c:v>-7.4579400000000004E-2</c:v>
                </c:pt>
                <c:pt idx="33955">
                  <c:v>-7.4221999999999996E-2</c:v>
                </c:pt>
                <c:pt idx="33956">
                  <c:v>-7.3943300000000003E-2</c:v>
                </c:pt>
                <c:pt idx="33957">
                  <c:v>-7.3743100000000006E-2</c:v>
                </c:pt>
                <c:pt idx="33958">
                  <c:v>-7.3620900000000003E-2</c:v>
                </c:pt>
                <c:pt idx="33959">
                  <c:v>-7.3571200000000003E-2</c:v>
                </c:pt>
                <c:pt idx="33960">
                  <c:v>-7.3586299999999993E-2</c:v>
                </c:pt>
                <c:pt idx="33961">
                  <c:v>-7.3663900000000004E-2</c:v>
                </c:pt>
                <c:pt idx="33962">
                  <c:v>-7.3805499999999996E-2</c:v>
                </c:pt>
                <c:pt idx="33963">
                  <c:v>-7.4011099999999996E-2</c:v>
                </c:pt>
                <c:pt idx="33964">
                  <c:v>-7.4279499999999998E-2</c:v>
                </c:pt>
                <c:pt idx="33965">
                  <c:v>-7.4610899999999994E-2</c:v>
                </c:pt>
                <c:pt idx="33966">
                  <c:v>-7.5005699999999995E-2</c:v>
                </c:pt>
                <c:pt idx="33967">
                  <c:v>-7.5464900000000001E-2</c:v>
                </c:pt>
                <c:pt idx="33968">
                  <c:v>-7.59885E-2</c:v>
                </c:pt>
                <c:pt idx="33969">
                  <c:v>-7.6572500000000002E-2</c:v>
                </c:pt>
                <c:pt idx="33970">
                  <c:v>-7.7210299999999996E-2</c:v>
                </c:pt>
                <c:pt idx="33971">
                  <c:v>-7.7898400000000007E-2</c:v>
                </c:pt>
                <c:pt idx="33972">
                  <c:v>-7.8638299999999994E-2</c:v>
                </c:pt>
                <c:pt idx="33973">
                  <c:v>-7.94353E-2</c:v>
                </c:pt>
                <c:pt idx="33974">
                  <c:v>-8.02924E-2</c:v>
                </c:pt>
                <c:pt idx="33975">
                  <c:v>-8.1206799999999996E-2</c:v>
                </c:pt>
                <c:pt idx="33976">
                  <c:v>-8.2172800000000004E-2</c:v>
                </c:pt>
                <c:pt idx="33977">
                  <c:v>-8.3186300000000005E-2</c:v>
                </c:pt>
                <c:pt idx="33978">
                  <c:v>-8.4246199999999993E-2</c:v>
                </c:pt>
                <c:pt idx="33979">
                  <c:v>-8.5352700000000004E-2</c:v>
                </c:pt>
                <c:pt idx="33980">
                  <c:v>-8.6501800000000004E-2</c:v>
                </c:pt>
                <c:pt idx="33981">
                  <c:v>-8.7689900000000001E-2</c:v>
                </c:pt>
                <c:pt idx="33982">
                  <c:v>-8.8917099999999999E-2</c:v>
                </c:pt>
                <c:pt idx="33983">
                  <c:v>-9.0182799999999994E-2</c:v>
                </c:pt>
                <c:pt idx="33984">
                  <c:v>-9.1484300000000005E-2</c:v>
                </c:pt>
                <c:pt idx="33985">
                  <c:v>-9.2819499999999999E-2</c:v>
                </c:pt>
                <c:pt idx="33986">
                  <c:v>-9.4185599999999994E-2</c:v>
                </c:pt>
                <c:pt idx="33987">
                  <c:v>-9.5576400000000006E-2</c:v>
                </c:pt>
                <c:pt idx="33988">
                  <c:v>-9.6988500000000005E-2</c:v>
                </c:pt>
                <c:pt idx="33989">
                  <c:v>-9.8422599999999999E-2</c:v>
                </c:pt>
                <c:pt idx="33990">
                  <c:v>-9.9858299999999997E-2</c:v>
                </c:pt>
                <c:pt idx="33991">
                  <c:v>-0.10126</c:v>
                </c:pt>
                <c:pt idx="33992">
                  <c:v>-0.102646</c:v>
                </c:pt>
                <c:pt idx="33993">
                  <c:v>-0.10405300000000001</c:v>
                </c:pt>
                <c:pt idx="33994">
                  <c:v>-0.105473</c:v>
                </c:pt>
                <c:pt idx="33995">
                  <c:v>-0.106888</c:v>
                </c:pt>
                <c:pt idx="33996">
                  <c:v>-0.108311</c:v>
                </c:pt>
                <c:pt idx="33997">
                  <c:v>-0.109749</c:v>
                </c:pt>
                <c:pt idx="33998">
                  <c:v>-0.111202</c:v>
                </c:pt>
                <c:pt idx="33999">
                  <c:v>-0.112668</c:v>
                </c:pt>
                <c:pt idx="34000">
                  <c:v>-0.11414199999999999</c:v>
                </c:pt>
                <c:pt idx="34001">
                  <c:v>-0.115624</c:v>
                </c:pt>
                <c:pt idx="34002">
                  <c:v>-0.117114</c:v>
                </c:pt>
                <c:pt idx="34003">
                  <c:v>-0.118615</c:v>
                </c:pt>
                <c:pt idx="34004">
                  <c:v>-0.120129</c:v>
                </c:pt>
                <c:pt idx="34005">
                  <c:v>-0.121656</c:v>
                </c:pt>
                <c:pt idx="34006">
                  <c:v>-0.123196</c:v>
                </c:pt>
                <c:pt idx="34007">
                  <c:v>-0.124749</c:v>
                </c:pt>
                <c:pt idx="34008">
                  <c:v>-0.12631600000000001</c:v>
                </c:pt>
                <c:pt idx="34009">
                  <c:v>-0.12789900000000001</c:v>
                </c:pt>
                <c:pt idx="34010">
                  <c:v>-0.129496</c:v>
                </c:pt>
                <c:pt idx="34011">
                  <c:v>-0.131102</c:v>
                </c:pt>
                <c:pt idx="34012">
                  <c:v>-0.132713</c:v>
                </c:pt>
                <c:pt idx="34013">
                  <c:v>-0.134323</c:v>
                </c:pt>
                <c:pt idx="34014">
                  <c:v>-0.135932</c:v>
                </c:pt>
                <c:pt idx="34015">
                  <c:v>-0.13753899999999999</c:v>
                </c:pt>
                <c:pt idx="34016">
                  <c:v>-0.13914299999999999</c:v>
                </c:pt>
                <c:pt idx="34017">
                  <c:v>-0.14074400000000001</c:v>
                </c:pt>
                <c:pt idx="34018">
                  <c:v>-0.14233899999999999</c:v>
                </c:pt>
                <c:pt idx="34019">
                  <c:v>-0.143929</c:v>
                </c:pt>
                <c:pt idx="34020">
                  <c:v>-0.14551</c:v>
                </c:pt>
                <c:pt idx="34021">
                  <c:v>-0.14707999999999999</c:v>
                </c:pt>
                <c:pt idx="34022">
                  <c:v>-0.14863999999999999</c:v>
                </c:pt>
                <c:pt idx="34023">
                  <c:v>-0.15018699999999999</c:v>
                </c:pt>
                <c:pt idx="34024">
                  <c:v>-0.151722</c:v>
                </c:pt>
                <c:pt idx="34025">
                  <c:v>-0.15324699999999999</c:v>
                </c:pt>
                <c:pt idx="34026">
                  <c:v>-0.15476300000000001</c:v>
                </c:pt>
                <c:pt idx="34027">
                  <c:v>-0.15626999999999999</c:v>
                </c:pt>
                <c:pt idx="34028">
                  <c:v>-0.15777099999999999</c:v>
                </c:pt>
                <c:pt idx="34029">
                  <c:v>-0.15926599999999999</c:v>
                </c:pt>
                <c:pt idx="34030">
                  <c:v>-0.16075400000000001</c:v>
                </c:pt>
                <c:pt idx="34031">
                  <c:v>-0.16223599999999999</c:v>
                </c:pt>
                <c:pt idx="34032">
                  <c:v>-0.163711</c:v>
                </c:pt>
                <c:pt idx="34033">
                  <c:v>-0.16517699999999999</c:v>
                </c:pt>
                <c:pt idx="34034">
                  <c:v>-0.166633</c:v>
                </c:pt>
                <c:pt idx="34035">
                  <c:v>-0.168077</c:v>
                </c:pt>
                <c:pt idx="34036">
                  <c:v>-0.16950699999999999</c:v>
                </c:pt>
                <c:pt idx="34037">
                  <c:v>-0.17092399999999999</c:v>
                </c:pt>
                <c:pt idx="34038">
                  <c:v>-0.17232500000000001</c:v>
                </c:pt>
                <c:pt idx="34039">
                  <c:v>-0.173708</c:v>
                </c:pt>
                <c:pt idx="34040">
                  <c:v>-0.175069</c:v>
                </c:pt>
                <c:pt idx="34041">
                  <c:v>-0.17640600000000001</c:v>
                </c:pt>
                <c:pt idx="34042">
                  <c:v>-0.17771700000000001</c:v>
                </c:pt>
                <c:pt idx="34043">
                  <c:v>-0.17899999999999999</c:v>
                </c:pt>
                <c:pt idx="34044">
                  <c:v>-0.180258</c:v>
                </c:pt>
                <c:pt idx="34045">
                  <c:v>-0.18149000000000001</c:v>
                </c:pt>
                <c:pt idx="34046">
                  <c:v>-0.182701</c:v>
                </c:pt>
                <c:pt idx="34047">
                  <c:v>-0.183891</c:v>
                </c:pt>
                <c:pt idx="34048">
                  <c:v>-0.18506300000000001</c:v>
                </c:pt>
                <c:pt idx="34049">
                  <c:v>-0.18621599999999999</c:v>
                </c:pt>
                <c:pt idx="34050">
                  <c:v>-0.18735099999999999</c:v>
                </c:pt>
                <c:pt idx="34051">
                  <c:v>-0.188469</c:v>
                </c:pt>
                <c:pt idx="34052">
                  <c:v>-0.18956700000000001</c:v>
                </c:pt>
                <c:pt idx="34053">
                  <c:v>-0.19064200000000001</c:v>
                </c:pt>
                <c:pt idx="34054">
                  <c:v>-0.191693</c:v>
                </c:pt>
                <c:pt idx="34055">
                  <c:v>-0.192722</c:v>
                </c:pt>
                <c:pt idx="34056">
                  <c:v>-0.19372700000000001</c:v>
                </c:pt>
                <c:pt idx="34057">
                  <c:v>-0.19470199999999999</c:v>
                </c:pt>
                <c:pt idx="34058">
                  <c:v>-0.19563900000000001</c:v>
                </c:pt>
                <c:pt idx="34059">
                  <c:v>-0.19653599999999999</c:v>
                </c:pt>
                <c:pt idx="34060">
                  <c:v>-0.19739399999999999</c:v>
                </c:pt>
                <c:pt idx="34061">
                  <c:v>-0.198211</c:v>
                </c:pt>
                <c:pt idx="34062">
                  <c:v>-0.198986</c:v>
                </c:pt>
                <c:pt idx="34063">
                  <c:v>-0.19971900000000001</c:v>
                </c:pt>
                <c:pt idx="34064">
                  <c:v>-0.200404</c:v>
                </c:pt>
                <c:pt idx="34065">
                  <c:v>-0.20103499999999999</c:v>
                </c:pt>
                <c:pt idx="34066">
                  <c:v>-0.20160800000000001</c:v>
                </c:pt>
                <c:pt idx="34067">
                  <c:v>-0.202129</c:v>
                </c:pt>
                <c:pt idx="34068">
                  <c:v>-0.20260500000000001</c:v>
                </c:pt>
                <c:pt idx="34069">
                  <c:v>-0.203041</c:v>
                </c:pt>
                <c:pt idx="34070">
                  <c:v>-0.20343700000000001</c:v>
                </c:pt>
                <c:pt idx="34071">
                  <c:v>-0.203787</c:v>
                </c:pt>
                <c:pt idx="34072">
                  <c:v>-0.20408999999999999</c:v>
                </c:pt>
                <c:pt idx="34073">
                  <c:v>-0.20434099999999999</c:v>
                </c:pt>
                <c:pt idx="34074">
                  <c:v>-0.204537</c:v>
                </c:pt>
                <c:pt idx="34075">
                  <c:v>-0.204675</c:v>
                </c:pt>
                <c:pt idx="34076">
                  <c:v>-0.20475499999999999</c:v>
                </c:pt>
                <c:pt idx="34077">
                  <c:v>-0.20477999999999999</c:v>
                </c:pt>
                <c:pt idx="34078">
                  <c:v>-0.20475299999999999</c:v>
                </c:pt>
                <c:pt idx="34079">
                  <c:v>-0.204676</c:v>
                </c:pt>
                <c:pt idx="34080">
                  <c:v>-0.20454600000000001</c:v>
                </c:pt>
                <c:pt idx="34081">
                  <c:v>-0.20436099999999999</c:v>
                </c:pt>
                <c:pt idx="34082">
                  <c:v>-0.204124</c:v>
                </c:pt>
                <c:pt idx="34083">
                  <c:v>-0.20383499999999999</c:v>
                </c:pt>
                <c:pt idx="34084">
                  <c:v>-0.20347399999999999</c:v>
                </c:pt>
                <c:pt idx="34085">
                  <c:v>-0.203018</c:v>
                </c:pt>
                <c:pt idx="34086">
                  <c:v>-0.202482</c:v>
                </c:pt>
                <c:pt idx="34087">
                  <c:v>-0.20188</c:v>
                </c:pt>
                <c:pt idx="34088">
                  <c:v>-0.20119999999999999</c:v>
                </c:pt>
                <c:pt idx="34089">
                  <c:v>-0.200434</c:v>
                </c:pt>
                <c:pt idx="34090">
                  <c:v>-0.19958799999999999</c:v>
                </c:pt>
                <c:pt idx="34091">
                  <c:v>-0.198661</c:v>
                </c:pt>
                <c:pt idx="34092">
                  <c:v>-0.19764999999999999</c:v>
                </c:pt>
                <c:pt idx="34093">
                  <c:v>-0.19655300000000001</c:v>
                </c:pt>
                <c:pt idx="34094">
                  <c:v>-0.19536800000000001</c:v>
                </c:pt>
                <c:pt idx="34095">
                  <c:v>-0.19409100000000001</c:v>
                </c:pt>
                <c:pt idx="34096">
                  <c:v>-0.192721</c:v>
                </c:pt>
                <c:pt idx="34097">
                  <c:v>-0.19126000000000001</c:v>
                </c:pt>
                <c:pt idx="34098">
                  <c:v>-0.18970899999999999</c:v>
                </c:pt>
                <c:pt idx="34099">
                  <c:v>-0.18807099999999999</c:v>
                </c:pt>
                <c:pt idx="34100">
                  <c:v>-0.18634600000000001</c:v>
                </c:pt>
                <c:pt idx="34101">
                  <c:v>-0.184533</c:v>
                </c:pt>
                <c:pt idx="34102">
                  <c:v>-0.18263299999999999</c:v>
                </c:pt>
                <c:pt idx="34103">
                  <c:v>-0.180645</c:v>
                </c:pt>
                <c:pt idx="34104">
                  <c:v>-0.17857300000000001</c:v>
                </c:pt>
                <c:pt idx="34105">
                  <c:v>-0.17641499999999999</c:v>
                </c:pt>
                <c:pt idx="34106">
                  <c:v>-0.17416799999999999</c:v>
                </c:pt>
                <c:pt idx="34107">
                  <c:v>-0.17183300000000001</c:v>
                </c:pt>
                <c:pt idx="34108">
                  <c:v>-0.16941200000000001</c:v>
                </c:pt>
                <c:pt idx="34109">
                  <c:v>-0.166905</c:v>
                </c:pt>
                <c:pt idx="34110">
                  <c:v>-0.16431000000000001</c:v>
                </c:pt>
                <c:pt idx="34111">
                  <c:v>-0.16162599999999999</c:v>
                </c:pt>
                <c:pt idx="34112">
                  <c:v>-0.15884999999999999</c:v>
                </c:pt>
                <c:pt idx="34113">
                  <c:v>-0.15598300000000001</c:v>
                </c:pt>
                <c:pt idx="34114">
                  <c:v>-0.153026</c:v>
                </c:pt>
                <c:pt idx="34115">
                  <c:v>-0.14996599999999999</c:v>
                </c:pt>
                <c:pt idx="34116">
                  <c:v>-0.14677899999999999</c:v>
                </c:pt>
                <c:pt idx="34117">
                  <c:v>-0.14347299999999999</c:v>
                </c:pt>
                <c:pt idx="34118">
                  <c:v>-0.140073</c:v>
                </c:pt>
                <c:pt idx="34119">
                  <c:v>-0.136575</c:v>
                </c:pt>
                <c:pt idx="34120">
                  <c:v>-0.13297200000000001</c:v>
                </c:pt>
                <c:pt idx="34121">
                  <c:v>-0.12927</c:v>
                </c:pt>
                <c:pt idx="34122">
                  <c:v>-0.12547700000000001</c:v>
                </c:pt>
                <c:pt idx="34123">
                  <c:v>-0.12159300000000001</c:v>
                </c:pt>
                <c:pt idx="34124">
                  <c:v>-0.117619</c:v>
                </c:pt>
                <c:pt idx="34125">
                  <c:v>-0.113554</c:v>
                </c:pt>
                <c:pt idx="34126">
                  <c:v>-0.109398</c:v>
                </c:pt>
                <c:pt idx="34127">
                  <c:v>-0.105153</c:v>
                </c:pt>
                <c:pt idx="34128">
                  <c:v>-0.10082099999999999</c:v>
                </c:pt>
                <c:pt idx="34129">
                  <c:v>-9.6402799999999997E-2</c:v>
                </c:pt>
                <c:pt idx="34130">
                  <c:v>-9.1898999999999995E-2</c:v>
                </c:pt>
                <c:pt idx="34131">
                  <c:v>-8.7312600000000004E-2</c:v>
                </c:pt>
                <c:pt idx="34132">
                  <c:v>-8.2648100000000002E-2</c:v>
                </c:pt>
                <c:pt idx="34133">
                  <c:v>-7.7909699999999998E-2</c:v>
                </c:pt>
                <c:pt idx="34134">
                  <c:v>-7.3100200000000004E-2</c:v>
                </c:pt>
                <c:pt idx="34135">
                  <c:v>-6.8221699999999996E-2</c:v>
                </c:pt>
                <c:pt idx="34136">
                  <c:v>-6.3275200000000004E-2</c:v>
                </c:pt>
                <c:pt idx="34137">
                  <c:v>-5.8262000000000001E-2</c:v>
                </c:pt>
                <c:pt idx="34138">
                  <c:v>-5.3184299999999997E-2</c:v>
                </c:pt>
                <c:pt idx="34139">
                  <c:v>-4.8044299999999998E-2</c:v>
                </c:pt>
                <c:pt idx="34140">
                  <c:v>-4.2844599999999997E-2</c:v>
                </c:pt>
                <c:pt idx="34141">
                  <c:v>-3.7588400000000001E-2</c:v>
                </c:pt>
                <c:pt idx="34142">
                  <c:v>-3.2279500000000003E-2</c:v>
                </c:pt>
                <c:pt idx="34143">
                  <c:v>-2.6921500000000001E-2</c:v>
                </c:pt>
                <c:pt idx="34144">
                  <c:v>-2.15166E-2</c:v>
                </c:pt>
                <c:pt idx="34145">
                  <c:v>-1.60667E-2</c:v>
                </c:pt>
                <c:pt idx="34146">
                  <c:v>-1.0575599999999999E-2</c:v>
                </c:pt>
                <c:pt idx="34147" formatCode="0.00E+00">
                  <c:v>-5.0477300000000003E-3</c:v>
                </c:pt>
                <c:pt idx="34148" formatCode="0.00E+00">
                  <c:v>5.1184199999999998E-4</c:v>
                </c:pt>
                <c:pt idx="34149" formatCode="0.00E+00">
                  <c:v>6.09715E-3</c:v>
                </c:pt>
                <c:pt idx="34150">
                  <c:v>1.17044E-2</c:v>
                </c:pt>
                <c:pt idx="34151">
                  <c:v>1.73315E-2</c:v>
                </c:pt>
                <c:pt idx="34152">
                  <c:v>2.2975700000000002E-2</c:v>
                </c:pt>
                <c:pt idx="34153">
                  <c:v>2.8632700000000001E-2</c:v>
                </c:pt>
                <c:pt idx="34154">
                  <c:v>3.4298200000000001E-2</c:v>
                </c:pt>
                <c:pt idx="34155">
                  <c:v>3.9967700000000002E-2</c:v>
                </c:pt>
                <c:pt idx="34156">
                  <c:v>4.56359E-2</c:v>
                </c:pt>
                <c:pt idx="34157">
                  <c:v>5.12979E-2</c:v>
                </c:pt>
                <c:pt idx="34158">
                  <c:v>5.6951599999999998E-2</c:v>
                </c:pt>
                <c:pt idx="34159">
                  <c:v>6.2595499999999998E-2</c:v>
                </c:pt>
                <c:pt idx="34160">
                  <c:v>6.8224599999999996E-2</c:v>
                </c:pt>
                <c:pt idx="34161">
                  <c:v>7.3831300000000002E-2</c:v>
                </c:pt>
                <c:pt idx="34162">
                  <c:v>7.9407900000000003E-2</c:v>
                </c:pt>
                <c:pt idx="34163">
                  <c:v>8.4948599999999999E-2</c:v>
                </c:pt>
                <c:pt idx="34164">
                  <c:v>9.0449299999999996E-2</c:v>
                </c:pt>
                <c:pt idx="34165">
                  <c:v>9.5907900000000004E-2</c:v>
                </c:pt>
                <c:pt idx="34166">
                  <c:v>0.101322</c:v>
                </c:pt>
                <c:pt idx="34167">
                  <c:v>0.106686</c:v>
                </c:pt>
                <c:pt idx="34168">
                  <c:v>0.111997</c:v>
                </c:pt>
                <c:pt idx="34169">
                  <c:v>0.117246</c:v>
                </c:pt>
                <c:pt idx="34170">
                  <c:v>0.12242500000000001</c:v>
                </c:pt>
                <c:pt idx="34171">
                  <c:v>0.127528</c:v>
                </c:pt>
                <c:pt idx="34172">
                  <c:v>0.132548</c:v>
                </c:pt>
                <c:pt idx="34173">
                  <c:v>0.13747999999999999</c:v>
                </c:pt>
                <c:pt idx="34174">
                  <c:v>0.142319</c:v>
                </c:pt>
                <c:pt idx="34175">
                  <c:v>0.147064</c:v>
                </c:pt>
                <c:pt idx="34176">
                  <c:v>0.15170900000000001</c:v>
                </c:pt>
                <c:pt idx="34177">
                  <c:v>0.15625</c:v>
                </c:pt>
                <c:pt idx="34178">
                  <c:v>0.16068199999999999</c:v>
                </c:pt>
                <c:pt idx="34179">
                  <c:v>0.16499900000000001</c:v>
                </c:pt>
                <c:pt idx="34180">
                  <c:v>0.16919600000000001</c:v>
                </c:pt>
                <c:pt idx="34181">
                  <c:v>0.173267</c:v>
                </c:pt>
                <c:pt idx="34182">
                  <c:v>0.17721000000000001</c:v>
                </c:pt>
                <c:pt idx="34183">
                  <c:v>0.18101999999999999</c:v>
                </c:pt>
                <c:pt idx="34184">
                  <c:v>0.184694</c:v>
                </c:pt>
                <c:pt idx="34185">
                  <c:v>0.188225</c:v>
                </c:pt>
                <c:pt idx="34186">
                  <c:v>0.19161</c:v>
                </c:pt>
                <c:pt idx="34187">
                  <c:v>0.19484199999999999</c:v>
                </c:pt>
                <c:pt idx="34188">
                  <c:v>0.19791800000000001</c:v>
                </c:pt>
                <c:pt idx="34189">
                  <c:v>0.20083400000000001</c:v>
                </c:pt>
                <c:pt idx="34190">
                  <c:v>0.20358899999999999</c:v>
                </c:pt>
                <c:pt idx="34191">
                  <c:v>0.20618300000000001</c:v>
                </c:pt>
                <c:pt idx="34192">
                  <c:v>0.20861099999999999</c:v>
                </c:pt>
                <c:pt idx="34193">
                  <c:v>0.210865</c:v>
                </c:pt>
                <c:pt idx="34194">
                  <c:v>0.21293999999999999</c:v>
                </c:pt>
                <c:pt idx="34195">
                  <c:v>0.214834</c:v>
                </c:pt>
                <c:pt idx="34196">
                  <c:v>0.21654599999999999</c:v>
                </c:pt>
                <c:pt idx="34197">
                  <c:v>0.21807399999999999</c:v>
                </c:pt>
                <c:pt idx="34198">
                  <c:v>0.219418</c:v>
                </c:pt>
                <c:pt idx="34199">
                  <c:v>0.22057599999999999</c:v>
                </c:pt>
                <c:pt idx="34200">
                  <c:v>0.22154399999999999</c:v>
                </c:pt>
                <c:pt idx="34201">
                  <c:v>0.22232199999999999</c:v>
                </c:pt>
                <c:pt idx="34202">
                  <c:v>0.22290599999999999</c:v>
                </c:pt>
                <c:pt idx="34203">
                  <c:v>0.22329399999999999</c:v>
                </c:pt>
                <c:pt idx="34204">
                  <c:v>0.22348299999999999</c:v>
                </c:pt>
                <c:pt idx="34205">
                  <c:v>0.223473</c:v>
                </c:pt>
                <c:pt idx="34206">
                  <c:v>0.22326499999999999</c:v>
                </c:pt>
                <c:pt idx="34207">
                  <c:v>0.222859</c:v>
                </c:pt>
                <c:pt idx="34208">
                  <c:v>0.22225400000000001</c:v>
                </c:pt>
                <c:pt idx="34209">
                  <c:v>0.22145400000000001</c:v>
                </c:pt>
                <c:pt idx="34210">
                  <c:v>0.22045799999999999</c:v>
                </c:pt>
                <c:pt idx="34211">
                  <c:v>0.21926799999999999</c:v>
                </c:pt>
                <c:pt idx="34212">
                  <c:v>0.21788399999999999</c:v>
                </c:pt>
                <c:pt idx="34213">
                  <c:v>0.216305</c:v>
                </c:pt>
                <c:pt idx="34214">
                  <c:v>0.214533</c:v>
                </c:pt>
                <c:pt idx="34215">
                  <c:v>0.21256700000000001</c:v>
                </c:pt>
                <c:pt idx="34216">
                  <c:v>0.21041000000000001</c:v>
                </c:pt>
                <c:pt idx="34217">
                  <c:v>0.208063</c:v>
                </c:pt>
                <c:pt idx="34218">
                  <c:v>0.20552599999999999</c:v>
                </c:pt>
                <c:pt idx="34219">
                  <c:v>0.20280500000000001</c:v>
                </c:pt>
                <c:pt idx="34220">
                  <c:v>0.199902</c:v>
                </c:pt>
                <c:pt idx="34221">
                  <c:v>0.19681999999999999</c:v>
                </c:pt>
                <c:pt idx="34222">
                  <c:v>0.19356200000000001</c:v>
                </c:pt>
                <c:pt idx="34223">
                  <c:v>0.19012999999999999</c:v>
                </c:pt>
                <c:pt idx="34224">
                  <c:v>0.186527</c:v>
                </c:pt>
                <c:pt idx="34225">
                  <c:v>0.182757</c:v>
                </c:pt>
                <c:pt idx="34226">
                  <c:v>0.17882500000000001</c:v>
                </c:pt>
                <c:pt idx="34227">
                  <c:v>0.174736</c:v>
                </c:pt>
                <c:pt idx="34228">
                  <c:v>0.17049500000000001</c:v>
                </c:pt>
                <c:pt idx="34229">
                  <c:v>0.166106</c:v>
                </c:pt>
                <c:pt idx="34230">
                  <c:v>0.161575</c:v>
                </c:pt>
                <c:pt idx="34231">
                  <c:v>0.15690699999999999</c:v>
                </c:pt>
                <c:pt idx="34232">
                  <c:v>0.15210899999999999</c:v>
                </c:pt>
                <c:pt idx="34233">
                  <c:v>0.14718700000000001</c:v>
                </c:pt>
                <c:pt idx="34234">
                  <c:v>0.142147</c:v>
                </c:pt>
                <c:pt idx="34235">
                  <c:v>0.13699600000000001</c:v>
                </c:pt>
                <c:pt idx="34236">
                  <c:v>0.13173899999999999</c:v>
                </c:pt>
                <c:pt idx="34237">
                  <c:v>0.12638199999999999</c:v>
                </c:pt>
                <c:pt idx="34238">
                  <c:v>0.120933</c:v>
                </c:pt>
                <c:pt idx="34239">
                  <c:v>0.115399</c:v>
                </c:pt>
                <c:pt idx="34240">
                  <c:v>0.10978599999999999</c:v>
                </c:pt>
                <c:pt idx="34241">
                  <c:v>0.104101</c:v>
                </c:pt>
                <c:pt idx="34242">
                  <c:v>9.8349500000000006E-2</c:v>
                </c:pt>
                <c:pt idx="34243">
                  <c:v>9.2538099999999998E-2</c:v>
                </c:pt>
                <c:pt idx="34244">
                  <c:v>8.6673600000000003E-2</c:v>
                </c:pt>
                <c:pt idx="34245">
                  <c:v>8.0762799999999996E-2</c:v>
                </c:pt>
                <c:pt idx="34246">
                  <c:v>7.4812900000000002E-2</c:v>
                </c:pt>
                <c:pt idx="34247">
                  <c:v>6.8831799999999999E-2</c:v>
                </c:pt>
                <c:pt idx="34248">
                  <c:v>6.2826499999999993E-2</c:v>
                </c:pt>
                <c:pt idx="34249">
                  <c:v>5.6803899999999997E-2</c:v>
                </c:pt>
                <c:pt idx="34250">
                  <c:v>5.0771700000000003E-2</c:v>
                </c:pt>
                <c:pt idx="34251">
                  <c:v>4.4738300000000002E-2</c:v>
                </c:pt>
                <c:pt idx="34252">
                  <c:v>3.8712000000000003E-2</c:v>
                </c:pt>
                <c:pt idx="34253">
                  <c:v>3.2699699999999998E-2</c:v>
                </c:pt>
                <c:pt idx="34254">
                  <c:v>2.6708300000000001E-2</c:v>
                </c:pt>
                <c:pt idx="34255">
                  <c:v>2.0745300000000001E-2</c:v>
                </c:pt>
                <c:pt idx="34256">
                  <c:v>1.4819300000000001E-2</c:v>
                </c:pt>
                <c:pt idx="34257" formatCode="0.00E+00">
                  <c:v>8.9382799999999998E-3</c:v>
                </c:pt>
                <c:pt idx="34258" formatCode="0.00E+00">
                  <c:v>3.1094999999999999E-3</c:v>
                </c:pt>
                <c:pt idx="34259" formatCode="0.00E+00">
                  <c:v>-2.6603199999999999E-3</c:v>
                </c:pt>
                <c:pt idx="34260" formatCode="0.00E+00">
                  <c:v>-8.36369E-3</c:v>
                </c:pt>
                <c:pt idx="34261">
                  <c:v>-1.39921E-2</c:v>
                </c:pt>
                <c:pt idx="34262">
                  <c:v>-1.95373E-2</c:v>
                </c:pt>
                <c:pt idx="34263">
                  <c:v>-2.4992299999999999E-2</c:v>
                </c:pt>
                <c:pt idx="34264">
                  <c:v>-3.0349899999999999E-2</c:v>
                </c:pt>
                <c:pt idx="34265">
                  <c:v>-3.5602500000000002E-2</c:v>
                </c:pt>
                <c:pt idx="34266">
                  <c:v>-4.0743399999999999E-2</c:v>
                </c:pt>
                <c:pt idx="34267">
                  <c:v>-4.5766399999999999E-2</c:v>
                </c:pt>
                <c:pt idx="34268">
                  <c:v>-5.06647E-2</c:v>
                </c:pt>
                <c:pt idx="34269">
                  <c:v>-5.5430800000000002E-2</c:v>
                </c:pt>
                <c:pt idx="34270">
                  <c:v>-6.0057899999999997E-2</c:v>
                </c:pt>
                <c:pt idx="34271">
                  <c:v>-6.4539399999999997E-2</c:v>
                </c:pt>
                <c:pt idx="34272">
                  <c:v>-6.88695E-2</c:v>
                </c:pt>
                <c:pt idx="34273">
                  <c:v>-7.3042899999999994E-2</c:v>
                </c:pt>
                <c:pt idx="34274">
                  <c:v>-7.7054300000000006E-2</c:v>
                </c:pt>
                <c:pt idx="34275">
                  <c:v>-8.0898800000000007E-2</c:v>
                </c:pt>
                <c:pt idx="34276">
                  <c:v>-8.4571900000000005E-2</c:v>
                </c:pt>
                <c:pt idx="34277">
                  <c:v>-8.8068999999999995E-2</c:v>
                </c:pt>
                <c:pt idx="34278">
                  <c:v>-9.1385499999999995E-2</c:v>
                </c:pt>
                <c:pt idx="34279">
                  <c:v>-9.4516900000000001E-2</c:v>
                </c:pt>
                <c:pt idx="34280">
                  <c:v>-9.7459000000000004E-2</c:v>
                </c:pt>
                <c:pt idx="34281">
                  <c:v>-0.10020800000000001</c:v>
                </c:pt>
                <c:pt idx="34282">
                  <c:v>-0.102759</c:v>
                </c:pt>
                <c:pt idx="34283">
                  <c:v>-0.10510700000000001</c:v>
                </c:pt>
                <c:pt idx="34284">
                  <c:v>-0.10725</c:v>
                </c:pt>
                <c:pt idx="34285">
                  <c:v>-0.109184</c:v>
                </c:pt>
                <c:pt idx="34286">
                  <c:v>-0.110906</c:v>
                </c:pt>
                <c:pt idx="34287">
                  <c:v>-0.112415</c:v>
                </c:pt>
                <c:pt idx="34288">
                  <c:v>-0.113706</c:v>
                </c:pt>
                <c:pt idx="34289">
                  <c:v>-0.11477999999999999</c:v>
                </c:pt>
                <c:pt idx="34290">
                  <c:v>-0.115635</c:v>
                </c:pt>
                <c:pt idx="34291">
                  <c:v>-0.116267</c:v>
                </c:pt>
                <c:pt idx="34292">
                  <c:v>-0.116676</c:v>
                </c:pt>
                <c:pt idx="34293">
                  <c:v>-0.11686199999999999</c:v>
                </c:pt>
                <c:pt idx="34294">
                  <c:v>-0.116823</c:v>
                </c:pt>
                <c:pt idx="34295">
                  <c:v>-0.116562</c:v>
                </c:pt>
                <c:pt idx="34296">
                  <c:v>-0.116077</c:v>
                </c:pt>
                <c:pt idx="34297">
                  <c:v>-0.11537</c:v>
                </c:pt>
                <c:pt idx="34298">
                  <c:v>-0.11444</c:v>
                </c:pt>
                <c:pt idx="34299">
                  <c:v>-0.113287</c:v>
                </c:pt>
                <c:pt idx="34300">
                  <c:v>-0.111912</c:v>
                </c:pt>
                <c:pt idx="34301">
                  <c:v>-0.110315</c:v>
                </c:pt>
                <c:pt idx="34302">
                  <c:v>-0.108497</c:v>
                </c:pt>
                <c:pt idx="34303">
                  <c:v>-0.106462</c:v>
                </c:pt>
                <c:pt idx="34304">
                  <c:v>-0.104215</c:v>
                </c:pt>
                <c:pt idx="34305">
                  <c:v>-0.101758</c:v>
                </c:pt>
                <c:pt idx="34306">
                  <c:v>-9.9093399999999998E-2</c:v>
                </c:pt>
                <c:pt idx="34307">
                  <c:v>-9.6225699999999997E-2</c:v>
                </c:pt>
                <c:pt idx="34308">
                  <c:v>-9.3158299999999999E-2</c:v>
                </c:pt>
                <c:pt idx="34309">
                  <c:v>-8.9894799999999997E-2</c:v>
                </c:pt>
                <c:pt idx="34310">
                  <c:v>-8.6439199999999994E-2</c:v>
                </c:pt>
                <c:pt idx="34311">
                  <c:v>-8.2795300000000002E-2</c:v>
                </c:pt>
                <c:pt idx="34312">
                  <c:v>-7.8967300000000004E-2</c:v>
                </c:pt>
                <c:pt idx="34313">
                  <c:v>-7.4959799999999993E-2</c:v>
                </c:pt>
                <c:pt idx="34314">
                  <c:v>-7.0778199999999999E-2</c:v>
                </c:pt>
                <c:pt idx="34315">
                  <c:v>-6.6428000000000001E-2</c:v>
                </c:pt>
                <c:pt idx="34316">
                  <c:v>-6.1914799999999999E-2</c:v>
                </c:pt>
                <c:pt idx="34317">
                  <c:v>-5.7244099999999999E-2</c:v>
                </c:pt>
                <c:pt idx="34318">
                  <c:v>-5.24219E-2</c:v>
                </c:pt>
                <c:pt idx="34319">
                  <c:v>-4.7454299999999998E-2</c:v>
                </c:pt>
                <c:pt idx="34320">
                  <c:v>-4.2347299999999997E-2</c:v>
                </c:pt>
                <c:pt idx="34321">
                  <c:v>-3.7106899999999998E-2</c:v>
                </c:pt>
                <c:pt idx="34322">
                  <c:v>-3.1739400000000001E-2</c:v>
                </c:pt>
                <c:pt idx="34323">
                  <c:v>-2.6251400000000001E-2</c:v>
                </c:pt>
                <c:pt idx="34324">
                  <c:v>-2.06502E-2</c:v>
                </c:pt>
                <c:pt idx="34325">
                  <c:v>-1.4943E-2</c:v>
                </c:pt>
                <c:pt idx="34326" formatCode="0.00E+00">
                  <c:v>-9.1368999999999999E-3</c:v>
                </c:pt>
                <c:pt idx="34327" formatCode="0.00E+00">
                  <c:v>-3.2394699999999999E-3</c:v>
                </c:pt>
                <c:pt idx="34328" formatCode="0.00E+00">
                  <c:v>2.7411200000000001E-3</c:v>
                </c:pt>
                <c:pt idx="34329" formatCode="0.00E+00">
                  <c:v>8.7967099999999993E-3</c:v>
                </c:pt>
                <c:pt idx="34330">
                  <c:v>1.4919699999999999E-2</c:v>
                </c:pt>
                <c:pt idx="34331">
                  <c:v>2.1103E-2</c:v>
                </c:pt>
                <c:pt idx="34332">
                  <c:v>2.73394E-2</c:v>
                </c:pt>
                <c:pt idx="34333">
                  <c:v>3.3621600000000001E-2</c:v>
                </c:pt>
                <c:pt idx="34334">
                  <c:v>3.9942100000000001E-2</c:v>
                </c:pt>
                <c:pt idx="34335">
                  <c:v>4.6293500000000001E-2</c:v>
                </c:pt>
                <c:pt idx="34336">
                  <c:v>5.2667800000000001E-2</c:v>
                </c:pt>
                <c:pt idx="34337">
                  <c:v>5.9056699999999997E-2</c:v>
                </c:pt>
                <c:pt idx="34338">
                  <c:v>6.5451899999999993E-2</c:v>
                </c:pt>
                <c:pt idx="34339">
                  <c:v>7.1845199999999998E-2</c:v>
                </c:pt>
                <c:pt idx="34340">
                  <c:v>7.8228800000000001E-2</c:v>
                </c:pt>
                <c:pt idx="34341">
                  <c:v>8.4595199999999995E-2</c:v>
                </c:pt>
                <c:pt idx="34342">
                  <c:v>9.0937100000000007E-2</c:v>
                </c:pt>
                <c:pt idx="34343">
                  <c:v>9.7246700000000005E-2</c:v>
                </c:pt>
                <c:pt idx="34344">
                  <c:v>0.103516</c:v>
                </c:pt>
                <c:pt idx="34345">
                  <c:v>0.109738</c:v>
                </c:pt>
                <c:pt idx="34346">
                  <c:v>0.11590499999999999</c:v>
                </c:pt>
                <c:pt idx="34347">
                  <c:v>0.12200999999999999</c:v>
                </c:pt>
                <c:pt idx="34348">
                  <c:v>0.12804499999999999</c:v>
                </c:pt>
                <c:pt idx="34349">
                  <c:v>0.13400500000000001</c:v>
                </c:pt>
                <c:pt idx="34350">
                  <c:v>0.13988200000000001</c:v>
                </c:pt>
                <c:pt idx="34351">
                  <c:v>0.14567099999999999</c:v>
                </c:pt>
                <c:pt idx="34352">
                  <c:v>0.151366</c:v>
                </c:pt>
                <c:pt idx="34353">
                  <c:v>0.15695899999999999</c:v>
                </c:pt>
                <c:pt idx="34354">
                  <c:v>0.16244400000000001</c:v>
                </c:pt>
                <c:pt idx="34355">
                  <c:v>0.16781499999999999</c:v>
                </c:pt>
                <c:pt idx="34356">
                  <c:v>0.173065</c:v>
                </c:pt>
                <c:pt idx="34357">
                  <c:v>0.17818800000000001</c:v>
                </c:pt>
                <c:pt idx="34358">
                  <c:v>0.18318000000000001</c:v>
                </c:pt>
                <c:pt idx="34359">
                  <c:v>0.18803300000000001</c:v>
                </c:pt>
                <c:pt idx="34360">
                  <c:v>0.192744</c:v>
                </c:pt>
                <c:pt idx="34361">
                  <c:v>0.19730800000000001</c:v>
                </c:pt>
                <c:pt idx="34362">
                  <c:v>0.20172000000000001</c:v>
                </c:pt>
                <c:pt idx="34363">
                  <c:v>0.20597699999999999</c:v>
                </c:pt>
                <c:pt idx="34364">
                  <c:v>0.21007500000000001</c:v>
                </c:pt>
                <c:pt idx="34365">
                  <c:v>0.21401200000000001</c:v>
                </c:pt>
                <c:pt idx="34366">
                  <c:v>0.21778400000000001</c:v>
                </c:pt>
                <c:pt idx="34367">
                  <c:v>0.221388</c:v>
                </c:pt>
                <c:pt idx="34368">
                  <c:v>0.22482199999999999</c:v>
                </c:pt>
                <c:pt idx="34369">
                  <c:v>0.22808400000000001</c:v>
                </c:pt>
                <c:pt idx="34370">
                  <c:v>0.23116800000000001</c:v>
                </c:pt>
                <c:pt idx="34371">
                  <c:v>0.234073</c:v>
                </c:pt>
                <c:pt idx="34372">
                  <c:v>0.23679700000000001</c:v>
                </c:pt>
                <c:pt idx="34373">
                  <c:v>0.239339</c:v>
                </c:pt>
                <c:pt idx="34374">
                  <c:v>0.241699</c:v>
                </c:pt>
                <c:pt idx="34375">
                  <c:v>0.24387500000000001</c:v>
                </c:pt>
                <c:pt idx="34376">
                  <c:v>0.245868</c:v>
                </c:pt>
                <c:pt idx="34377">
                  <c:v>0.24767600000000001</c:v>
                </c:pt>
                <c:pt idx="34378">
                  <c:v>0.24930099999999999</c:v>
                </c:pt>
                <c:pt idx="34379">
                  <c:v>0.25074299999999999</c:v>
                </c:pt>
                <c:pt idx="34380">
                  <c:v>0.25200099999999998</c:v>
                </c:pt>
                <c:pt idx="34381">
                  <c:v>0.253077</c:v>
                </c:pt>
                <c:pt idx="34382">
                  <c:v>0.253971</c:v>
                </c:pt>
                <c:pt idx="34383">
                  <c:v>0.25468400000000002</c:v>
                </c:pt>
                <c:pt idx="34384">
                  <c:v>0.255218</c:v>
                </c:pt>
                <c:pt idx="34385">
                  <c:v>0.255575</c:v>
                </c:pt>
                <c:pt idx="34386">
                  <c:v>0.25575799999999999</c:v>
                </c:pt>
                <c:pt idx="34387">
                  <c:v>0.25576900000000002</c:v>
                </c:pt>
                <c:pt idx="34388">
                  <c:v>0.25561</c:v>
                </c:pt>
                <c:pt idx="34389">
                  <c:v>0.25528600000000001</c:v>
                </c:pt>
                <c:pt idx="34390">
                  <c:v>0.254799</c:v>
                </c:pt>
                <c:pt idx="34391">
                  <c:v>0.25415199999999999</c:v>
                </c:pt>
                <c:pt idx="34392">
                  <c:v>0.25335099999999999</c:v>
                </c:pt>
                <c:pt idx="34393">
                  <c:v>0.25239899999999998</c:v>
                </c:pt>
                <c:pt idx="34394">
                  <c:v>0.25130000000000002</c:v>
                </c:pt>
                <c:pt idx="34395">
                  <c:v>0.250058</c:v>
                </c:pt>
                <c:pt idx="34396">
                  <c:v>0.24867600000000001</c:v>
                </c:pt>
                <c:pt idx="34397">
                  <c:v>0.24715899999999999</c:v>
                </c:pt>
                <c:pt idx="34398">
                  <c:v>0.24551100000000001</c:v>
                </c:pt>
                <c:pt idx="34399">
                  <c:v>0.24373800000000001</c:v>
                </c:pt>
                <c:pt idx="34400">
                  <c:v>0.24184600000000001</c:v>
                </c:pt>
                <c:pt idx="34401">
                  <c:v>0.239842</c:v>
                </c:pt>
                <c:pt idx="34402">
                  <c:v>0.237732</c:v>
                </c:pt>
                <c:pt idx="34403">
                  <c:v>0.23552000000000001</c:v>
                </c:pt>
                <c:pt idx="34404">
                  <c:v>0.233214</c:v>
                </c:pt>
                <c:pt idx="34405">
                  <c:v>0.230819</c:v>
                </c:pt>
                <c:pt idx="34406">
                  <c:v>0.22834099999999999</c:v>
                </c:pt>
                <c:pt idx="34407">
                  <c:v>0.22578699999999999</c:v>
                </c:pt>
                <c:pt idx="34408">
                  <c:v>0.223163</c:v>
                </c:pt>
                <c:pt idx="34409">
                  <c:v>0.220475</c:v>
                </c:pt>
                <c:pt idx="34410">
                  <c:v>0.21772900000000001</c:v>
                </c:pt>
                <c:pt idx="34411">
                  <c:v>0.21493000000000001</c:v>
                </c:pt>
                <c:pt idx="34412">
                  <c:v>0.21208399999999999</c:v>
                </c:pt>
                <c:pt idx="34413">
                  <c:v>0.20919599999999999</c:v>
                </c:pt>
                <c:pt idx="34414">
                  <c:v>0.20627400000000001</c:v>
                </c:pt>
                <c:pt idx="34415">
                  <c:v>0.203324</c:v>
                </c:pt>
                <c:pt idx="34416">
                  <c:v>0.200353</c:v>
                </c:pt>
                <c:pt idx="34417">
                  <c:v>0.19736799999999999</c:v>
                </c:pt>
                <c:pt idx="34418">
                  <c:v>0.19437699999999999</c:v>
                </c:pt>
                <c:pt idx="34419">
                  <c:v>0.191384</c:v>
                </c:pt>
                <c:pt idx="34420">
                  <c:v>0.18839400000000001</c:v>
                </c:pt>
                <c:pt idx="34421">
                  <c:v>0.185414</c:v>
                </c:pt>
                <c:pt idx="34422">
                  <c:v>0.182449</c:v>
                </c:pt>
                <c:pt idx="34423">
                  <c:v>0.179508</c:v>
                </c:pt>
                <c:pt idx="34424">
                  <c:v>0.176598</c:v>
                </c:pt>
                <c:pt idx="34425">
                  <c:v>0.17372299999999999</c:v>
                </c:pt>
                <c:pt idx="34426">
                  <c:v>0.17089099999999999</c:v>
                </c:pt>
                <c:pt idx="34427">
                  <c:v>0.16810800000000001</c:v>
                </c:pt>
                <c:pt idx="34428">
                  <c:v>0.165379</c:v>
                </c:pt>
                <c:pt idx="34429">
                  <c:v>0.16270699999999999</c:v>
                </c:pt>
                <c:pt idx="34430">
                  <c:v>0.16009799999999999</c:v>
                </c:pt>
                <c:pt idx="34431">
                  <c:v>0.157556</c:v>
                </c:pt>
                <c:pt idx="34432">
                  <c:v>0.155085</c:v>
                </c:pt>
                <c:pt idx="34433">
                  <c:v>0.15269199999999999</c:v>
                </c:pt>
                <c:pt idx="34434">
                  <c:v>0.15037800000000001</c:v>
                </c:pt>
                <c:pt idx="34435">
                  <c:v>0.148148</c:v>
                </c:pt>
                <c:pt idx="34436">
                  <c:v>0.146005</c:v>
                </c:pt>
                <c:pt idx="34437">
                  <c:v>0.143956</c:v>
                </c:pt>
                <c:pt idx="34438">
                  <c:v>0.14200399999999999</c:v>
                </c:pt>
                <c:pt idx="34439">
                  <c:v>0.140154</c:v>
                </c:pt>
                <c:pt idx="34440">
                  <c:v>0.138408</c:v>
                </c:pt>
                <c:pt idx="34441">
                  <c:v>0.136769</c:v>
                </c:pt>
                <c:pt idx="34442">
                  <c:v>0.135238</c:v>
                </c:pt>
                <c:pt idx="34443">
                  <c:v>0.13381899999999999</c:v>
                </c:pt>
                <c:pt idx="34444">
                  <c:v>0.13251499999999999</c:v>
                </c:pt>
                <c:pt idx="34445">
                  <c:v>0.131327</c:v>
                </c:pt>
                <c:pt idx="34446">
                  <c:v>0.13025700000000001</c:v>
                </c:pt>
                <c:pt idx="34447">
                  <c:v>0.129305</c:v>
                </c:pt>
                <c:pt idx="34448">
                  <c:v>0.128472</c:v>
                </c:pt>
                <c:pt idx="34449">
                  <c:v>0.12775800000000001</c:v>
                </c:pt>
                <c:pt idx="34450">
                  <c:v>0.127162</c:v>
                </c:pt>
                <c:pt idx="34451">
                  <c:v>0.12668399999999999</c:v>
                </c:pt>
                <c:pt idx="34452">
                  <c:v>0.12632499999999999</c:v>
                </c:pt>
                <c:pt idx="34453">
                  <c:v>0.126082</c:v>
                </c:pt>
                <c:pt idx="34454">
                  <c:v>0.12595500000000001</c:v>
                </c:pt>
                <c:pt idx="34455">
                  <c:v>0.125942</c:v>
                </c:pt>
                <c:pt idx="34456">
                  <c:v>0.12604299999999999</c:v>
                </c:pt>
                <c:pt idx="34457">
                  <c:v>0.12625800000000001</c:v>
                </c:pt>
                <c:pt idx="34458">
                  <c:v>0.126584</c:v>
                </c:pt>
                <c:pt idx="34459">
                  <c:v>0.12701899999999999</c:v>
                </c:pt>
                <c:pt idx="34460">
                  <c:v>0.12756200000000001</c:v>
                </c:pt>
                <c:pt idx="34461">
                  <c:v>0.12821099999999999</c:v>
                </c:pt>
                <c:pt idx="34462">
                  <c:v>0.12896299999999999</c:v>
                </c:pt>
                <c:pt idx="34463">
                  <c:v>0.12981599999999999</c:v>
                </c:pt>
                <c:pt idx="34464">
                  <c:v>0.13076499999999999</c:v>
                </c:pt>
                <c:pt idx="34465">
                  <c:v>0.131804</c:v>
                </c:pt>
                <c:pt idx="34466">
                  <c:v>0.13293199999999999</c:v>
                </c:pt>
                <c:pt idx="34467">
                  <c:v>0.13414699999999999</c:v>
                </c:pt>
                <c:pt idx="34468">
                  <c:v>0.13544500000000001</c:v>
                </c:pt>
                <c:pt idx="34469">
                  <c:v>0.136823</c:v>
                </c:pt>
                <c:pt idx="34470">
                  <c:v>0.13827700000000001</c:v>
                </c:pt>
                <c:pt idx="34471">
                  <c:v>0.13980300000000001</c:v>
                </c:pt>
                <c:pt idx="34472">
                  <c:v>0.14139499999999999</c:v>
                </c:pt>
                <c:pt idx="34473">
                  <c:v>0.14304900000000001</c:v>
                </c:pt>
                <c:pt idx="34474">
                  <c:v>0.144759</c:v>
                </c:pt>
                <c:pt idx="34475">
                  <c:v>0.14652000000000001</c:v>
                </c:pt>
                <c:pt idx="34476">
                  <c:v>0.14832699999999999</c:v>
                </c:pt>
                <c:pt idx="34477">
                  <c:v>0.150176</c:v>
                </c:pt>
                <c:pt idx="34478">
                  <c:v>0.152063</c:v>
                </c:pt>
                <c:pt idx="34479">
                  <c:v>0.15398100000000001</c:v>
                </c:pt>
                <c:pt idx="34480">
                  <c:v>0.15592700000000001</c:v>
                </c:pt>
                <c:pt idx="34481">
                  <c:v>0.15789300000000001</c:v>
                </c:pt>
                <c:pt idx="34482">
                  <c:v>0.15987499999999999</c:v>
                </c:pt>
                <c:pt idx="34483">
                  <c:v>0.16186700000000001</c:v>
                </c:pt>
                <c:pt idx="34484">
                  <c:v>0.16386400000000001</c:v>
                </c:pt>
                <c:pt idx="34485">
                  <c:v>0.16585800000000001</c:v>
                </c:pt>
                <c:pt idx="34486">
                  <c:v>0.167846</c:v>
                </c:pt>
                <c:pt idx="34487">
                  <c:v>0.169823</c:v>
                </c:pt>
                <c:pt idx="34488">
                  <c:v>0.17178099999999999</c:v>
                </c:pt>
                <c:pt idx="34489">
                  <c:v>0.17371500000000001</c:v>
                </c:pt>
                <c:pt idx="34490">
                  <c:v>0.175621</c:v>
                </c:pt>
                <c:pt idx="34491">
                  <c:v>0.17749200000000001</c:v>
                </c:pt>
                <c:pt idx="34492">
                  <c:v>0.17932400000000001</c:v>
                </c:pt>
                <c:pt idx="34493">
                  <c:v>0.181112</c:v>
                </c:pt>
                <c:pt idx="34494">
                  <c:v>0.18285000000000001</c:v>
                </c:pt>
                <c:pt idx="34495">
                  <c:v>0.184535</c:v>
                </c:pt>
                <c:pt idx="34496">
                  <c:v>0.18615899999999999</c:v>
                </c:pt>
                <c:pt idx="34497">
                  <c:v>0.18772</c:v>
                </c:pt>
                <c:pt idx="34498">
                  <c:v>0.18921199999999999</c:v>
                </c:pt>
                <c:pt idx="34499">
                  <c:v>0.190632</c:v>
                </c:pt>
                <c:pt idx="34500">
                  <c:v>0.19197600000000001</c:v>
                </c:pt>
                <c:pt idx="34501">
                  <c:v>0.19323899999999999</c:v>
                </c:pt>
                <c:pt idx="34502">
                  <c:v>0.19441700000000001</c:v>
                </c:pt>
                <c:pt idx="34503">
                  <c:v>0.19550799999999999</c:v>
                </c:pt>
                <c:pt idx="34504">
                  <c:v>0.19650500000000001</c:v>
                </c:pt>
                <c:pt idx="34505">
                  <c:v>0.197405</c:v>
                </c:pt>
                <c:pt idx="34506">
                  <c:v>0.19820499999999999</c:v>
                </c:pt>
                <c:pt idx="34507">
                  <c:v>0.198903</c:v>
                </c:pt>
                <c:pt idx="34508">
                  <c:v>0.199494</c:v>
                </c:pt>
                <c:pt idx="34509">
                  <c:v>0.19997699999999999</c:v>
                </c:pt>
                <c:pt idx="34510">
                  <c:v>0.20035</c:v>
                </c:pt>
                <c:pt idx="34511">
                  <c:v>0.20060900000000001</c:v>
                </c:pt>
                <c:pt idx="34512">
                  <c:v>0.20075399999999999</c:v>
                </c:pt>
                <c:pt idx="34513">
                  <c:v>0.20078199999999999</c:v>
                </c:pt>
                <c:pt idx="34514">
                  <c:v>0.20069100000000001</c:v>
                </c:pt>
                <c:pt idx="34515">
                  <c:v>0.20048099999999999</c:v>
                </c:pt>
                <c:pt idx="34516">
                  <c:v>0.20014899999999999</c:v>
                </c:pt>
                <c:pt idx="34517">
                  <c:v>0.19969600000000001</c:v>
                </c:pt>
                <c:pt idx="34518">
                  <c:v>0.19911999999999999</c:v>
                </c:pt>
                <c:pt idx="34519">
                  <c:v>0.19842000000000001</c:v>
                </c:pt>
                <c:pt idx="34520">
                  <c:v>0.19759599999999999</c:v>
                </c:pt>
                <c:pt idx="34521">
                  <c:v>0.19664799999999999</c:v>
                </c:pt>
                <c:pt idx="34522">
                  <c:v>0.195578</c:v>
                </c:pt>
                <c:pt idx="34523">
                  <c:v>0.194384</c:v>
                </c:pt>
                <c:pt idx="34524">
                  <c:v>0.19306699999999999</c:v>
                </c:pt>
                <c:pt idx="34525">
                  <c:v>0.19162799999999999</c:v>
                </c:pt>
                <c:pt idx="34526">
                  <c:v>0.19006700000000001</c:v>
                </c:pt>
                <c:pt idx="34527">
                  <c:v>0.188386</c:v>
                </c:pt>
                <c:pt idx="34528">
                  <c:v>0.186585</c:v>
                </c:pt>
                <c:pt idx="34529">
                  <c:v>0.184668</c:v>
                </c:pt>
                <c:pt idx="34530">
                  <c:v>0.18263699999999999</c:v>
                </c:pt>
                <c:pt idx="34531">
                  <c:v>0.18049299999999999</c:v>
                </c:pt>
                <c:pt idx="34532">
                  <c:v>0.17824100000000001</c:v>
                </c:pt>
                <c:pt idx="34533">
                  <c:v>0.17588300000000001</c:v>
                </c:pt>
                <c:pt idx="34534">
                  <c:v>0.17342299999999999</c:v>
                </c:pt>
                <c:pt idx="34535">
                  <c:v>0.17086399999999999</c:v>
                </c:pt>
                <c:pt idx="34536">
                  <c:v>0.168208</c:v>
                </c:pt>
                <c:pt idx="34537">
                  <c:v>0.16545899999999999</c:v>
                </c:pt>
                <c:pt idx="34538">
                  <c:v>0.16261999999999999</c:v>
                </c:pt>
                <c:pt idx="34539">
                  <c:v>0.159694</c:v>
                </c:pt>
                <c:pt idx="34540">
                  <c:v>0.15668399999999999</c:v>
                </c:pt>
                <c:pt idx="34541">
                  <c:v>0.15359500000000001</c:v>
                </c:pt>
                <c:pt idx="34542">
                  <c:v>0.15043300000000001</c:v>
                </c:pt>
                <c:pt idx="34543">
                  <c:v>0.147201</c:v>
                </c:pt>
                <c:pt idx="34544">
                  <c:v>0.143904</c:v>
                </c:pt>
                <c:pt idx="34545">
                  <c:v>0.14054700000000001</c:v>
                </c:pt>
                <c:pt idx="34546">
                  <c:v>0.137132</c:v>
                </c:pt>
                <c:pt idx="34547">
                  <c:v>0.13366600000000001</c:v>
                </c:pt>
                <c:pt idx="34548">
                  <c:v>0.13015299999999999</c:v>
                </c:pt>
                <c:pt idx="34549">
                  <c:v>0.12660099999999999</c:v>
                </c:pt>
                <c:pt idx="34550">
                  <c:v>0.123013</c:v>
                </c:pt>
                <c:pt idx="34551">
                  <c:v>0.119395</c:v>
                </c:pt>
                <c:pt idx="34552">
                  <c:v>0.11575199999999999</c:v>
                </c:pt>
                <c:pt idx="34553">
                  <c:v>0.11208899999999999</c:v>
                </c:pt>
                <c:pt idx="34554">
                  <c:v>0.10841199999999999</c:v>
                </c:pt>
                <c:pt idx="34555">
                  <c:v>0.104724</c:v>
                </c:pt>
                <c:pt idx="34556">
                  <c:v>0.101033</c:v>
                </c:pt>
                <c:pt idx="34557">
                  <c:v>9.7344299999999995E-2</c:v>
                </c:pt>
                <c:pt idx="34558">
                  <c:v>9.36612E-2</c:v>
                </c:pt>
                <c:pt idx="34559">
                  <c:v>8.9989E-2</c:v>
                </c:pt>
                <c:pt idx="34560">
                  <c:v>8.6332699999999998E-2</c:v>
                </c:pt>
                <c:pt idx="34561">
                  <c:v>8.2698300000000002E-2</c:v>
                </c:pt>
                <c:pt idx="34562">
                  <c:v>7.9091800000000004E-2</c:v>
                </c:pt>
                <c:pt idx="34563">
                  <c:v>7.5519000000000003E-2</c:v>
                </c:pt>
                <c:pt idx="34564">
                  <c:v>7.1984999999999993E-2</c:v>
                </c:pt>
                <c:pt idx="34565">
                  <c:v>6.8494799999999995E-2</c:v>
                </c:pt>
                <c:pt idx="34566">
                  <c:v>6.5054000000000001E-2</c:v>
                </c:pt>
                <c:pt idx="34567">
                  <c:v>6.1667699999999999E-2</c:v>
                </c:pt>
                <c:pt idx="34568">
                  <c:v>5.8340500000000003E-2</c:v>
                </c:pt>
                <c:pt idx="34569">
                  <c:v>5.5077399999999999E-2</c:v>
                </c:pt>
                <c:pt idx="34570">
                  <c:v>5.1883400000000003E-2</c:v>
                </c:pt>
                <c:pt idx="34571">
                  <c:v>4.8763599999999997E-2</c:v>
                </c:pt>
                <c:pt idx="34572">
                  <c:v>4.5722699999999998E-2</c:v>
                </c:pt>
                <c:pt idx="34573">
                  <c:v>4.2764999999999997E-2</c:v>
                </c:pt>
                <c:pt idx="34574">
                  <c:v>3.9894800000000001E-2</c:v>
                </c:pt>
                <c:pt idx="34575">
                  <c:v>3.71159E-2</c:v>
                </c:pt>
                <c:pt idx="34576">
                  <c:v>3.4432499999999998E-2</c:v>
                </c:pt>
                <c:pt idx="34577">
                  <c:v>3.1848399999999999E-2</c:v>
                </c:pt>
                <c:pt idx="34578">
                  <c:v>2.9367299999999999E-2</c:v>
                </c:pt>
                <c:pt idx="34579">
                  <c:v>2.6993E-2</c:v>
                </c:pt>
                <c:pt idx="34580">
                  <c:v>2.47297E-2</c:v>
                </c:pt>
                <c:pt idx="34581">
                  <c:v>2.2581500000000001E-2</c:v>
                </c:pt>
                <c:pt idx="34582">
                  <c:v>2.0552299999999999E-2</c:v>
                </c:pt>
                <c:pt idx="34583">
                  <c:v>1.8645399999999999E-2</c:v>
                </c:pt>
                <c:pt idx="34584">
                  <c:v>1.6863300000000001E-2</c:v>
                </c:pt>
                <c:pt idx="34585">
                  <c:v>1.52076E-2</c:v>
                </c:pt>
                <c:pt idx="34586">
                  <c:v>1.3681199999999999E-2</c:v>
                </c:pt>
                <c:pt idx="34587">
                  <c:v>1.2287299999999999E-2</c:v>
                </c:pt>
                <c:pt idx="34588">
                  <c:v>1.1028E-2</c:v>
                </c:pt>
                <c:pt idx="34589" formatCode="0.00E+00">
                  <c:v>9.9044100000000006E-3</c:v>
                </c:pt>
                <c:pt idx="34590" formatCode="0.00E+00">
                  <c:v>8.9176499999999992E-3</c:v>
                </c:pt>
                <c:pt idx="34591" formatCode="0.00E+00">
                  <c:v>8.06897E-3</c:v>
                </c:pt>
                <c:pt idx="34592" formatCode="0.00E+00">
                  <c:v>7.3597000000000003E-3</c:v>
                </c:pt>
                <c:pt idx="34593" formatCode="0.00E+00">
                  <c:v>6.7912600000000004E-3</c:v>
                </c:pt>
                <c:pt idx="34594" formatCode="0.00E+00">
                  <c:v>6.3649600000000002E-3</c:v>
                </c:pt>
                <c:pt idx="34595" formatCode="0.00E+00">
                  <c:v>6.0818900000000004E-3</c:v>
                </c:pt>
                <c:pt idx="34596" formatCode="0.00E+00">
                  <c:v>5.9425399999999996E-3</c:v>
                </c:pt>
                <c:pt idx="34597" formatCode="0.00E+00">
                  <c:v>5.9466199999999997E-3</c:v>
                </c:pt>
                <c:pt idx="34598" formatCode="0.00E+00">
                  <c:v>6.09334E-3</c:v>
                </c:pt>
                <c:pt idx="34599" formatCode="0.00E+00">
                  <c:v>6.3821700000000004E-3</c:v>
                </c:pt>
                <c:pt idx="34600" formatCode="0.00E+00">
                  <c:v>6.8127999999999999E-3</c:v>
                </c:pt>
                <c:pt idx="34601" formatCode="0.00E+00">
                  <c:v>7.38457E-3</c:v>
                </c:pt>
                <c:pt idx="34602" formatCode="0.00E+00">
                  <c:v>8.0966100000000006E-3</c:v>
                </c:pt>
                <c:pt idx="34603" formatCode="0.00E+00">
                  <c:v>8.9482899999999994E-3</c:v>
                </c:pt>
                <c:pt idx="34604" formatCode="0.00E+00">
                  <c:v>9.9388199999999993E-3</c:v>
                </c:pt>
                <c:pt idx="34605">
                  <c:v>1.10667E-2</c:v>
                </c:pt>
                <c:pt idx="34606">
                  <c:v>1.23299E-2</c:v>
                </c:pt>
                <c:pt idx="34607">
                  <c:v>1.37266E-2</c:v>
                </c:pt>
                <c:pt idx="34608">
                  <c:v>1.5254800000000001E-2</c:v>
                </c:pt>
                <c:pt idx="34609">
                  <c:v>1.6912400000000001E-2</c:v>
                </c:pt>
                <c:pt idx="34610">
                  <c:v>1.8696999999999998E-2</c:v>
                </c:pt>
                <c:pt idx="34611">
                  <c:v>2.06064E-2</c:v>
                </c:pt>
                <c:pt idx="34612">
                  <c:v>2.2637500000000001E-2</c:v>
                </c:pt>
                <c:pt idx="34613">
                  <c:v>2.4787300000000002E-2</c:v>
                </c:pt>
                <c:pt idx="34614">
                  <c:v>2.7052799999999998E-2</c:v>
                </c:pt>
                <c:pt idx="34615">
                  <c:v>2.9430899999999999E-2</c:v>
                </c:pt>
                <c:pt idx="34616">
                  <c:v>3.19184E-2</c:v>
                </c:pt>
                <c:pt idx="34617">
                  <c:v>3.4511699999999999E-2</c:v>
                </c:pt>
                <c:pt idx="34618">
                  <c:v>3.72071E-2</c:v>
                </c:pt>
                <c:pt idx="34619">
                  <c:v>4.0001399999999999E-2</c:v>
                </c:pt>
                <c:pt idx="34620">
                  <c:v>4.2890999999999999E-2</c:v>
                </c:pt>
                <c:pt idx="34621">
                  <c:v>4.5871099999999998E-2</c:v>
                </c:pt>
                <c:pt idx="34622">
                  <c:v>4.89367E-2</c:v>
                </c:pt>
                <c:pt idx="34623">
                  <c:v>5.20831E-2</c:v>
                </c:pt>
                <c:pt idx="34624">
                  <c:v>5.5306300000000003E-2</c:v>
                </c:pt>
                <c:pt idx="34625">
                  <c:v>5.8602000000000001E-2</c:v>
                </c:pt>
                <c:pt idx="34626">
                  <c:v>6.1965300000000001E-2</c:v>
                </c:pt>
                <c:pt idx="34627">
                  <c:v>6.5391500000000005E-2</c:v>
                </c:pt>
                <c:pt idx="34628">
                  <c:v>6.8875500000000006E-2</c:v>
                </c:pt>
                <c:pt idx="34629">
                  <c:v>7.2412099999999993E-2</c:v>
                </c:pt>
                <c:pt idx="34630">
                  <c:v>7.5996099999999997E-2</c:v>
                </c:pt>
                <c:pt idx="34631">
                  <c:v>7.9622499999999999E-2</c:v>
                </c:pt>
                <c:pt idx="34632">
                  <c:v>8.3286600000000002E-2</c:v>
                </c:pt>
                <c:pt idx="34633">
                  <c:v>8.69833E-2</c:v>
                </c:pt>
                <c:pt idx="34634">
                  <c:v>9.0706800000000004E-2</c:v>
                </c:pt>
                <c:pt idx="34635">
                  <c:v>9.4451999999999994E-2</c:v>
                </c:pt>
                <c:pt idx="34636">
                  <c:v>9.8213499999999995E-2</c:v>
                </c:pt>
                <c:pt idx="34637">
                  <c:v>0.10198599999999999</c:v>
                </c:pt>
                <c:pt idx="34638">
                  <c:v>0.105765</c:v>
                </c:pt>
                <c:pt idx="34639">
                  <c:v>0.109544</c:v>
                </c:pt>
                <c:pt idx="34640">
                  <c:v>0.113317</c:v>
                </c:pt>
                <c:pt idx="34641">
                  <c:v>0.117081</c:v>
                </c:pt>
                <c:pt idx="34642">
                  <c:v>0.12082900000000001</c:v>
                </c:pt>
                <c:pt idx="34643">
                  <c:v>0.124557</c:v>
                </c:pt>
                <c:pt idx="34644">
                  <c:v>0.12826000000000001</c:v>
                </c:pt>
                <c:pt idx="34645">
                  <c:v>0.13193199999999999</c:v>
                </c:pt>
                <c:pt idx="34646">
                  <c:v>0.135569</c:v>
                </c:pt>
                <c:pt idx="34647">
                  <c:v>0.13916700000000001</c:v>
                </c:pt>
                <c:pt idx="34648">
                  <c:v>0.14272099999999999</c:v>
                </c:pt>
                <c:pt idx="34649">
                  <c:v>0.146227</c:v>
                </c:pt>
                <c:pt idx="34650">
                  <c:v>0.14968000000000001</c:v>
                </c:pt>
                <c:pt idx="34651">
                  <c:v>0.15307499999999999</c:v>
                </c:pt>
                <c:pt idx="34652">
                  <c:v>0.15640699999999999</c:v>
                </c:pt>
                <c:pt idx="34653">
                  <c:v>0.15967400000000001</c:v>
                </c:pt>
                <c:pt idx="34654">
                  <c:v>0.16286999999999999</c:v>
                </c:pt>
                <c:pt idx="34655">
                  <c:v>0.165992</c:v>
                </c:pt>
                <c:pt idx="34656">
                  <c:v>0.16903699999999999</c:v>
                </c:pt>
                <c:pt idx="34657">
                  <c:v>0.17200099999999999</c:v>
                </c:pt>
                <c:pt idx="34658">
                  <c:v>0.17488000000000001</c:v>
                </c:pt>
                <c:pt idx="34659">
                  <c:v>0.17766999999999999</c:v>
                </c:pt>
                <c:pt idx="34660">
                  <c:v>0.18037</c:v>
                </c:pt>
                <c:pt idx="34661">
                  <c:v>0.182975</c:v>
                </c:pt>
                <c:pt idx="34662">
                  <c:v>0.18548500000000001</c:v>
                </c:pt>
                <c:pt idx="34663">
                  <c:v>0.18789600000000001</c:v>
                </c:pt>
                <c:pt idx="34664">
                  <c:v>0.19020599999999999</c:v>
                </c:pt>
                <c:pt idx="34665">
                  <c:v>0.192413</c:v>
                </c:pt>
                <c:pt idx="34666">
                  <c:v>0.19451399999999999</c:v>
                </c:pt>
                <c:pt idx="34667">
                  <c:v>0.19650799999999999</c:v>
                </c:pt>
                <c:pt idx="34668">
                  <c:v>0.19839200000000001</c:v>
                </c:pt>
                <c:pt idx="34669">
                  <c:v>0.20016600000000001</c:v>
                </c:pt>
                <c:pt idx="34670">
                  <c:v>0.20182700000000001</c:v>
                </c:pt>
                <c:pt idx="34671">
                  <c:v>0.203374</c:v>
                </c:pt>
                <c:pt idx="34672">
                  <c:v>0.20480699999999999</c:v>
                </c:pt>
                <c:pt idx="34673">
                  <c:v>0.206125</c:v>
                </c:pt>
                <c:pt idx="34674">
                  <c:v>0.20732700000000001</c:v>
                </c:pt>
                <c:pt idx="34675">
                  <c:v>0.20841299999999999</c:v>
                </c:pt>
                <c:pt idx="34676">
                  <c:v>0.20938300000000001</c:v>
                </c:pt>
                <c:pt idx="34677">
                  <c:v>0.21023700000000001</c:v>
                </c:pt>
                <c:pt idx="34678">
                  <c:v>0.210975</c:v>
                </c:pt>
                <c:pt idx="34679">
                  <c:v>0.21159800000000001</c:v>
                </c:pt>
                <c:pt idx="34680">
                  <c:v>0.21210599999999999</c:v>
                </c:pt>
                <c:pt idx="34681">
                  <c:v>0.212501</c:v>
                </c:pt>
                <c:pt idx="34682">
                  <c:v>0.212784</c:v>
                </c:pt>
                <c:pt idx="34683">
                  <c:v>0.212954</c:v>
                </c:pt>
                <c:pt idx="34684">
                  <c:v>0.21301400000000001</c:v>
                </c:pt>
                <c:pt idx="34685">
                  <c:v>0.21296499999999999</c:v>
                </c:pt>
                <c:pt idx="34686">
                  <c:v>0.212808</c:v>
                </c:pt>
                <c:pt idx="34687">
                  <c:v>0.21254500000000001</c:v>
                </c:pt>
                <c:pt idx="34688">
                  <c:v>0.212177</c:v>
                </c:pt>
                <c:pt idx="34689">
                  <c:v>0.21170800000000001</c:v>
                </c:pt>
                <c:pt idx="34690">
                  <c:v>0.211141</c:v>
                </c:pt>
                <c:pt idx="34691">
                  <c:v>0.210477</c:v>
                </c:pt>
                <c:pt idx="34692">
                  <c:v>0.20971899999999999</c:v>
                </c:pt>
                <c:pt idx="34693">
                  <c:v>0.208871</c:v>
                </c:pt>
                <c:pt idx="34694">
                  <c:v>0.20793500000000001</c:v>
                </c:pt>
                <c:pt idx="34695">
                  <c:v>0.20691399999999999</c:v>
                </c:pt>
                <c:pt idx="34696">
                  <c:v>0.20581099999999999</c:v>
                </c:pt>
                <c:pt idx="34697">
                  <c:v>0.20462900000000001</c:v>
                </c:pt>
                <c:pt idx="34698">
                  <c:v>0.203371</c:v>
                </c:pt>
                <c:pt idx="34699">
                  <c:v>0.20204</c:v>
                </c:pt>
                <c:pt idx="34700">
                  <c:v>0.20063900000000001</c:v>
                </c:pt>
                <c:pt idx="34701">
                  <c:v>0.19917199999999999</c:v>
                </c:pt>
                <c:pt idx="34702">
                  <c:v>0.19764100000000001</c:v>
                </c:pt>
                <c:pt idx="34703">
                  <c:v>0.196051</c:v>
                </c:pt>
                <c:pt idx="34704">
                  <c:v>0.194406</c:v>
                </c:pt>
                <c:pt idx="34705">
                  <c:v>0.19270899999999999</c:v>
                </c:pt>
                <c:pt idx="34706">
                  <c:v>0.19096299999999999</c:v>
                </c:pt>
                <c:pt idx="34707">
                  <c:v>0.18917300000000001</c:v>
                </c:pt>
                <c:pt idx="34708">
                  <c:v>0.18734100000000001</c:v>
                </c:pt>
                <c:pt idx="34709">
                  <c:v>0.185473</c:v>
                </c:pt>
                <c:pt idx="34710">
                  <c:v>0.18357100000000001</c:v>
                </c:pt>
                <c:pt idx="34711">
                  <c:v>0.181641</c:v>
                </c:pt>
                <c:pt idx="34712">
                  <c:v>0.17968400000000001</c:v>
                </c:pt>
                <c:pt idx="34713">
                  <c:v>0.177706</c:v>
                </c:pt>
                <c:pt idx="34714">
                  <c:v>0.17571000000000001</c:v>
                </c:pt>
                <c:pt idx="34715">
                  <c:v>0.17369999999999999</c:v>
                </c:pt>
                <c:pt idx="34716">
                  <c:v>0.17168</c:v>
                </c:pt>
                <c:pt idx="34717">
                  <c:v>0.169652</c:v>
                </c:pt>
                <c:pt idx="34718">
                  <c:v>0.16761999999999999</c:v>
                </c:pt>
                <c:pt idx="34719">
                  <c:v>0.16558700000000001</c:v>
                </c:pt>
                <c:pt idx="34720">
                  <c:v>0.16355700000000001</c:v>
                </c:pt>
                <c:pt idx="34721">
                  <c:v>0.16153400000000001</c:v>
                </c:pt>
                <c:pt idx="34722">
                  <c:v>0.15952</c:v>
                </c:pt>
                <c:pt idx="34723">
                  <c:v>0.15751799999999999</c:v>
                </c:pt>
                <c:pt idx="34724">
                  <c:v>0.155532</c:v>
                </c:pt>
                <c:pt idx="34725">
                  <c:v>0.15356400000000001</c:v>
                </c:pt>
                <c:pt idx="34726">
                  <c:v>0.151616</c:v>
                </c:pt>
                <c:pt idx="34727">
                  <c:v>0.14969199999999999</c:v>
                </c:pt>
                <c:pt idx="34728">
                  <c:v>0.14779400000000001</c:v>
                </c:pt>
                <c:pt idx="34729">
                  <c:v>0.145924</c:v>
                </c:pt>
                <c:pt idx="34730">
                  <c:v>0.14408399999999999</c:v>
                </c:pt>
                <c:pt idx="34731">
                  <c:v>0.14227699999999999</c:v>
                </c:pt>
                <c:pt idx="34732">
                  <c:v>0.14050499999999999</c:v>
                </c:pt>
                <c:pt idx="34733">
                  <c:v>0.138769</c:v>
                </c:pt>
                <c:pt idx="34734">
                  <c:v>0.137072</c:v>
                </c:pt>
                <c:pt idx="34735">
                  <c:v>0.13541600000000001</c:v>
                </c:pt>
                <c:pt idx="34736">
                  <c:v>0.1338</c:v>
                </c:pt>
                <c:pt idx="34737">
                  <c:v>0.13222800000000001</c:v>
                </c:pt>
                <c:pt idx="34738">
                  <c:v>0.13070000000000001</c:v>
                </c:pt>
                <c:pt idx="34739">
                  <c:v>0.129216</c:v>
                </c:pt>
                <c:pt idx="34740">
                  <c:v>0.127778</c:v>
                </c:pt>
                <c:pt idx="34741">
                  <c:v>0.126386</c:v>
                </c:pt>
                <c:pt idx="34742">
                  <c:v>0.12504100000000001</c:v>
                </c:pt>
                <c:pt idx="34743">
                  <c:v>0.12374300000000001</c:v>
                </c:pt>
                <c:pt idx="34744">
                  <c:v>0.12249400000000001</c:v>
                </c:pt>
                <c:pt idx="34745">
                  <c:v>0.121292</c:v>
                </c:pt>
                <c:pt idx="34746">
                  <c:v>0.12013699999999999</c:v>
                </c:pt>
                <c:pt idx="34747">
                  <c:v>0.11903</c:v>
                </c:pt>
                <c:pt idx="34748">
                  <c:v>0.11797000000000001</c:v>
                </c:pt>
                <c:pt idx="34749">
                  <c:v>0.11695700000000001</c:v>
                </c:pt>
                <c:pt idx="34750">
                  <c:v>0.11598899999999999</c:v>
                </c:pt>
                <c:pt idx="34751">
                  <c:v>0.115067</c:v>
                </c:pt>
                <c:pt idx="34752">
                  <c:v>0.114189</c:v>
                </c:pt>
                <c:pt idx="34753">
                  <c:v>0.113356</c:v>
                </c:pt>
                <c:pt idx="34754">
                  <c:v>0.112565</c:v>
                </c:pt>
                <c:pt idx="34755">
                  <c:v>0.111815</c:v>
                </c:pt>
                <c:pt idx="34756">
                  <c:v>0.111106</c:v>
                </c:pt>
                <c:pt idx="34757">
                  <c:v>0.11043600000000001</c:v>
                </c:pt>
                <c:pt idx="34758">
                  <c:v>0.109804</c:v>
                </c:pt>
                <c:pt idx="34759">
                  <c:v>0.109209</c:v>
                </c:pt>
                <c:pt idx="34760">
                  <c:v>0.10864799999999999</c:v>
                </c:pt>
                <c:pt idx="34761">
                  <c:v>0.10811900000000001</c:v>
                </c:pt>
                <c:pt idx="34762">
                  <c:v>0.10762099999999999</c:v>
                </c:pt>
                <c:pt idx="34763">
                  <c:v>0.107152</c:v>
                </c:pt>
                <c:pt idx="34764">
                  <c:v>0.106709</c:v>
                </c:pt>
                <c:pt idx="34765">
                  <c:v>0.10629</c:v>
                </c:pt>
                <c:pt idx="34766">
                  <c:v>0.105895</c:v>
                </c:pt>
                <c:pt idx="34767">
                  <c:v>0.105521</c:v>
                </c:pt>
                <c:pt idx="34768">
                  <c:v>0.10516499999999999</c:v>
                </c:pt>
                <c:pt idx="34769">
                  <c:v>0.104826</c:v>
                </c:pt>
                <c:pt idx="34770">
                  <c:v>0.1045</c:v>
                </c:pt>
                <c:pt idx="34771">
                  <c:v>0.104186</c:v>
                </c:pt>
                <c:pt idx="34772">
                  <c:v>0.103881</c:v>
                </c:pt>
                <c:pt idx="34773">
                  <c:v>0.10358299999999999</c:v>
                </c:pt>
                <c:pt idx="34774">
                  <c:v>0.10329000000000001</c:v>
                </c:pt>
                <c:pt idx="34775">
                  <c:v>0.10299999999999999</c:v>
                </c:pt>
                <c:pt idx="34776">
                  <c:v>0.10271</c:v>
                </c:pt>
                <c:pt idx="34777">
                  <c:v>0.102419</c:v>
                </c:pt>
                <c:pt idx="34778">
                  <c:v>0.10212400000000001</c:v>
                </c:pt>
                <c:pt idx="34779">
                  <c:v>0.101824</c:v>
                </c:pt>
                <c:pt idx="34780">
                  <c:v>0.101516</c:v>
                </c:pt>
                <c:pt idx="34781">
                  <c:v>0.101198</c:v>
                </c:pt>
                <c:pt idx="34782">
                  <c:v>0.100869</c:v>
                </c:pt>
                <c:pt idx="34783">
                  <c:v>0.10052700000000001</c:v>
                </c:pt>
                <c:pt idx="34784">
                  <c:v>0.100171</c:v>
                </c:pt>
                <c:pt idx="34785">
                  <c:v>9.9797899999999995E-2</c:v>
                </c:pt>
                <c:pt idx="34786">
                  <c:v>9.9406599999999998E-2</c:v>
                </c:pt>
                <c:pt idx="34787">
                  <c:v>9.8994899999999997E-2</c:v>
                </c:pt>
                <c:pt idx="34788">
                  <c:v>9.8561099999999999E-2</c:v>
                </c:pt>
                <c:pt idx="34789">
                  <c:v>9.8103499999999996E-2</c:v>
                </c:pt>
                <c:pt idx="34790">
                  <c:v>9.7620399999999996E-2</c:v>
                </c:pt>
                <c:pt idx="34791">
                  <c:v>9.7110500000000002E-2</c:v>
                </c:pt>
                <c:pt idx="34792">
                  <c:v>9.6572500000000006E-2</c:v>
                </c:pt>
                <c:pt idx="34793">
                  <c:v>9.6005099999999996E-2</c:v>
                </c:pt>
                <c:pt idx="34794">
                  <c:v>9.5407400000000003E-2</c:v>
                </c:pt>
                <c:pt idx="34795">
                  <c:v>9.4778299999999996E-2</c:v>
                </c:pt>
                <c:pt idx="34796">
                  <c:v>9.4116699999999998E-2</c:v>
                </c:pt>
                <c:pt idx="34797">
                  <c:v>9.3421299999999999E-2</c:v>
                </c:pt>
                <c:pt idx="34798">
                  <c:v>9.2691499999999996E-2</c:v>
                </c:pt>
                <c:pt idx="34799">
                  <c:v>9.1926800000000003E-2</c:v>
                </c:pt>
                <c:pt idx="34800">
                  <c:v>9.1127E-2</c:v>
                </c:pt>
                <c:pt idx="34801">
                  <c:v>9.0291999999999997E-2</c:v>
                </c:pt>
                <c:pt idx="34802">
                  <c:v>8.9421899999999999E-2</c:v>
                </c:pt>
                <c:pt idx="34803">
                  <c:v>8.8516700000000004E-2</c:v>
                </c:pt>
                <c:pt idx="34804">
                  <c:v>8.7576299999999996E-2</c:v>
                </c:pt>
                <c:pt idx="34805">
                  <c:v>8.6600800000000006E-2</c:v>
                </c:pt>
                <c:pt idx="34806">
                  <c:v>8.55905E-2</c:v>
                </c:pt>
                <c:pt idx="34807">
                  <c:v>8.4545400000000007E-2</c:v>
                </c:pt>
                <c:pt idx="34808">
                  <c:v>8.3465899999999996E-2</c:v>
                </c:pt>
                <c:pt idx="34809">
                  <c:v>8.2352700000000001E-2</c:v>
                </c:pt>
                <c:pt idx="34810">
                  <c:v>8.1206700000000007E-2</c:v>
                </c:pt>
                <c:pt idx="34811">
                  <c:v>8.0028500000000002E-2</c:v>
                </c:pt>
                <c:pt idx="34812">
                  <c:v>7.8819299999999995E-2</c:v>
                </c:pt>
                <c:pt idx="34813">
                  <c:v>7.7579999999999996E-2</c:v>
                </c:pt>
                <c:pt idx="34814">
                  <c:v>7.6311799999999999E-2</c:v>
                </c:pt>
                <c:pt idx="34815">
                  <c:v>7.5016100000000002E-2</c:v>
                </c:pt>
                <c:pt idx="34816">
                  <c:v>7.3694300000000004E-2</c:v>
                </c:pt>
                <c:pt idx="34817">
                  <c:v>7.2347999999999996E-2</c:v>
                </c:pt>
                <c:pt idx="34818">
                  <c:v>7.0978399999999997E-2</c:v>
                </c:pt>
                <c:pt idx="34819">
                  <c:v>6.9586899999999993E-2</c:v>
                </c:pt>
                <c:pt idx="34820">
                  <c:v>6.8175600000000003E-2</c:v>
                </c:pt>
                <c:pt idx="34821">
                  <c:v>6.6746600000000003E-2</c:v>
                </c:pt>
                <c:pt idx="34822">
                  <c:v>6.5301999999999999E-2</c:v>
                </c:pt>
                <c:pt idx="34823">
                  <c:v>6.3843999999999998E-2</c:v>
                </c:pt>
                <c:pt idx="34824">
                  <c:v>6.2374699999999998E-2</c:v>
                </c:pt>
                <c:pt idx="34825">
                  <c:v>6.0896600000000002E-2</c:v>
                </c:pt>
                <c:pt idx="34826">
                  <c:v>5.9411899999999997E-2</c:v>
                </c:pt>
                <c:pt idx="34827">
                  <c:v>5.7922599999999998E-2</c:v>
                </c:pt>
                <c:pt idx="34828">
                  <c:v>5.6431000000000002E-2</c:v>
                </c:pt>
                <c:pt idx="34829">
                  <c:v>5.4939399999999999E-2</c:v>
                </c:pt>
                <c:pt idx="34830">
                  <c:v>5.3450999999999999E-2</c:v>
                </c:pt>
                <c:pt idx="34831">
                  <c:v>5.1968800000000002E-2</c:v>
                </c:pt>
                <c:pt idx="34832">
                  <c:v>5.04953E-2</c:v>
                </c:pt>
                <c:pt idx="34833">
                  <c:v>4.9033300000000002E-2</c:v>
                </c:pt>
                <c:pt idx="34834">
                  <c:v>4.7586000000000003E-2</c:v>
                </c:pt>
                <c:pt idx="34835">
                  <c:v>4.6156299999999997E-2</c:v>
                </c:pt>
                <c:pt idx="34836">
                  <c:v>4.4747299999999997E-2</c:v>
                </c:pt>
                <c:pt idx="34837">
                  <c:v>4.3362100000000001E-2</c:v>
                </c:pt>
                <c:pt idx="34838">
                  <c:v>4.2003499999999999E-2</c:v>
                </c:pt>
                <c:pt idx="34839">
                  <c:v>4.0674399999999999E-2</c:v>
                </c:pt>
                <c:pt idx="34840">
                  <c:v>3.9377500000000003E-2</c:v>
                </c:pt>
                <c:pt idx="34841">
                  <c:v>3.8115700000000002E-2</c:v>
                </c:pt>
                <c:pt idx="34842">
                  <c:v>3.6891699999999999E-2</c:v>
                </c:pt>
                <c:pt idx="34843">
                  <c:v>3.5708700000000003E-2</c:v>
                </c:pt>
                <c:pt idx="34844">
                  <c:v>3.4569999999999997E-2</c:v>
                </c:pt>
                <c:pt idx="34845">
                  <c:v>3.34787E-2</c:v>
                </c:pt>
                <c:pt idx="34846">
                  <c:v>3.2437899999999999E-2</c:v>
                </c:pt>
                <c:pt idx="34847">
                  <c:v>3.1450400000000003E-2</c:v>
                </c:pt>
                <c:pt idx="34848">
                  <c:v>3.0518699999999999E-2</c:v>
                </c:pt>
                <c:pt idx="34849">
                  <c:v>2.96452E-2</c:v>
                </c:pt>
                <c:pt idx="34850">
                  <c:v>2.88325E-2</c:v>
                </c:pt>
                <c:pt idx="34851">
                  <c:v>2.8083E-2</c:v>
                </c:pt>
                <c:pt idx="34852">
                  <c:v>2.7399400000000001E-2</c:v>
                </c:pt>
                <c:pt idx="34853">
                  <c:v>2.6784200000000001E-2</c:v>
                </c:pt>
                <c:pt idx="34854">
                  <c:v>2.62399E-2</c:v>
                </c:pt>
                <c:pt idx="34855">
                  <c:v>2.57684E-2</c:v>
                </c:pt>
                <c:pt idx="34856">
                  <c:v>2.5371399999999999E-2</c:v>
                </c:pt>
                <c:pt idx="34857">
                  <c:v>2.5050900000000001E-2</c:v>
                </c:pt>
                <c:pt idx="34858">
                  <c:v>2.4809000000000001E-2</c:v>
                </c:pt>
                <c:pt idx="34859">
                  <c:v>2.4648E-2</c:v>
                </c:pt>
                <c:pt idx="34860">
                  <c:v>2.45696E-2</c:v>
                </c:pt>
                <c:pt idx="34861">
                  <c:v>2.4575799999999998E-2</c:v>
                </c:pt>
                <c:pt idx="34862">
                  <c:v>2.4668099999999998E-2</c:v>
                </c:pt>
                <c:pt idx="34863">
                  <c:v>2.48477E-2</c:v>
                </c:pt>
                <c:pt idx="34864">
                  <c:v>2.51154E-2</c:v>
                </c:pt>
                <c:pt idx="34865">
                  <c:v>2.5472000000000002E-2</c:v>
                </c:pt>
                <c:pt idx="34866">
                  <c:v>2.5918199999999999E-2</c:v>
                </c:pt>
                <c:pt idx="34867">
                  <c:v>2.6455200000000002E-2</c:v>
                </c:pt>
                <c:pt idx="34868">
                  <c:v>2.7084299999999999E-2</c:v>
                </c:pt>
                <c:pt idx="34869">
                  <c:v>2.7807399999999999E-2</c:v>
                </c:pt>
                <c:pt idx="34870">
                  <c:v>2.8625500000000002E-2</c:v>
                </c:pt>
                <c:pt idx="34871">
                  <c:v>2.9538100000000001E-2</c:v>
                </c:pt>
                <c:pt idx="34872">
                  <c:v>3.0543500000000001E-2</c:v>
                </c:pt>
                <c:pt idx="34873">
                  <c:v>3.16409E-2</c:v>
                </c:pt>
                <c:pt idx="34874">
                  <c:v>3.2830100000000001E-2</c:v>
                </c:pt>
                <c:pt idx="34875">
                  <c:v>3.4110700000000001E-2</c:v>
                </c:pt>
                <c:pt idx="34876">
                  <c:v>3.5481699999999998E-2</c:v>
                </c:pt>
                <c:pt idx="34877">
                  <c:v>3.69424E-2</c:v>
                </c:pt>
                <c:pt idx="34878">
                  <c:v>3.8491999999999998E-2</c:v>
                </c:pt>
                <c:pt idx="34879">
                  <c:v>4.0129100000000001E-2</c:v>
                </c:pt>
                <c:pt idx="34880">
                  <c:v>4.1852E-2</c:v>
                </c:pt>
                <c:pt idx="34881">
                  <c:v>4.3658799999999998E-2</c:v>
                </c:pt>
                <c:pt idx="34882">
                  <c:v>4.5547700000000003E-2</c:v>
                </c:pt>
                <c:pt idx="34883">
                  <c:v>4.7516299999999997E-2</c:v>
                </c:pt>
                <c:pt idx="34884">
                  <c:v>4.9562200000000001E-2</c:v>
                </c:pt>
                <c:pt idx="34885">
                  <c:v>5.1682699999999998E-2</c:v>
                </c:pt>
                <c:pt idx="34886">
                  <c:v>5.3874900000000003E-2</c:v>
                </c:pt>
                <c:pt idx="34887">
                  <c:v>5.6136400000000003E-2</c:v>
                </c:pt>
                <c:pt idx="34888">
                  <c:v>5.8464000000000002E-2</c:v>
                </c:pt>
                <c:pt idx="34889">
                  <c:v>6.0854699999999998E-2</c:v>
                </c:pt>
                <c:pt idx="34890">
                  <c:v>6.3305299999999995E-2</c:v>
                </c:pt>
                <c:pt idx="34891">
                  <c:v>6.5812599999999999E-2</c:v>
                </c:pt>
                <c:pt idx="34892">
                  <c:v>6.8373400000000001E-2</c:v>
                </c:pt>
                <c:pt idx="34893">
                  <c:v>7.0984099999999994E-2</c:v>
                </c:pt>
                <c:pt idx="34894">
                  <c:v>7.3640800000000006E-2</c:v>
                </c:pt>
                <c:pt idx="34895">
                  <c:v>7.6339699999999996E-2</c:v>
                </c:pt>
                <c:pt idx="34896">
                  <c:v>7.90772E-2</c:v>
                </c:pt>
                <c:pt idx="34897">
                  <c:v>8.1849199999999997E-2</c:v>
                </c:pt>
                <c:pt idx="34898">
                  <c:v>8.4651400000000002E-2</c:v>
                </c:pt>
                <c:pt idx="34899">
                  <c:v>8.7479000000000001E-2</c:v>
                </c:pt>
                <c:pt idx="34900">
                  <c:v>9.0327400000000002E-2</c:v>
                </c:pt>
                <c:pt idx="34901">
                  <c:v>9.3191899999999994E-2</c:v>
                </c:pt>
                <c:pt idx="34902">
                  <c:v>9.6067899999999998E-2</c:v>
                </c:pt>
                <c:pt idx="34903">
                  <c:v>9.8950700000000003E-2</c:v>
                </c:pt>
                <c:pt idx="34904">
                  <c:v>0.10183499999999999</c:v>
                </c:pt>
                <c:pt idx="34905">
                  <c:v>0.104717</c:v>
                </c:pt>
                <c:pt idx="34906">
                  <c:v>0.10759000000000001</c:v>
                </c:pt>
                <c:pt idx="34907">
                  <c:v>0.11045099999999999</c:v>
                </c:pt>
                <c:pt idx="34908">
                  <c:v>0.11329500000000001</c:v>
                </c:pt>
                <c:pt idx="34909">
                  <c:v>0.116116</c:v>
                </c:pt>
                <c:pt idx="34910">
                  <c:v>0.118909</c:v>
                </c:pt>
                <c:pt idx="34911">
                  <c:v>0.121671</c:v>
                </c:pt>
                <c:pt idx="34912">
                  <c:v>0.124394</c:v>
                </c:pt>
                <c:pt idx="34913">
                  <c:v>0.12707599999999999</c:v>
                </c:pt>
                <c:pt idx="34914">
                  <c:v>0.12970999999999999</c:v>
                </c:pt>
                <c:pt idx="34915">
                  <c:v>0.13229099999999999</c:v>
                </c:pt>
                <c:pt idx="34916">
                  <c:v>0.13481499999999999</c:v>
                </c:pt>
                <c:pt idx="34917">
                  <c:v>0.13727700000000001</c:v>
                </c:pt>
                <c:pt idx="34918">
                  <c:v>0.13967099999999999</c:v>
                </c:pt>
                <c:pt idx="34919">
                  <c:v>0.14199300000000001</c:v>
                </c:pt>
                <c:pt idx="34920">
                  <c:v>0.14423900000000001</c:v>
                </c:pt>
                <c:pt idx="34921">
                  <c:v>0.14640300000000001</c:v>
                </c:pt>
                <c:pt idx="34922">
                  <c:v>0.148481</c:v>
                </c:pt>
                <c:pt idx="34923">
                  <c:v>0.15046799999999999</c:v>
                </c:pt>
                <c:pt idx="34924">
                  <c:v>0.15236</c:v>
                </c:pt>
                <c:pt idx="34925">
                  <c:v>0.15415400000000001</c:v>
                </c:pt>
                <c:pt idx="34926">
                  <c:v>0.15584600000000001</c:v>
                </c:pt>
                <c:pt idx="34927">
                  <c:v>0.15743099999999999</c:v>
                </c:pt>
                <c:pt idx="34928">
                  <c:v>0.15890799999999999</c:v>
                </c:pt>
                <c:pt idx="34929">
                  <c:v>0.160271</c:v>
                </c:pt>
                <c:pt idx="34930">
                  <c:v>0.16151799999999999</c:v>
                </c:pt>
                <c:pt idx="34931">
                  <c:v>0.16264500000000001</c:v>
                </c:pt>
                <c:pt idx="34932">
                  <c:v>0.16364999999999999</c:v>
                </c:pt>
                <c:pt idx="34933">
                  <c:v>0.16452900000000001</c:v>
                </c:pt>
                <c:pt idx="34934">
                  <c:v>0.16528000000000001</c:v>
                </c:pt>
                <c:pt idx="34935">
                  <c:v>0.16589999999999999</c:v>
                </c:pt>
                <c:pt idx="34936">
                  <c:v>0.16638600000000001</c:v>
                </c:pt>
                <c:pt idx="34937">
                  <c:v>0.166738</c:v>
                </c:pt>
                <c:pt idx="34938">
                  <c:v>0.16695199999999999</c:v>
                </c:pt>
                <c:pt idx="34939">
                  <c:v>0.16702900000000001</c:v>
                </c:pt>
                <c:pt idx="34940">
                  <c:v>0.166967</c:v>
                </c:pt>
                <c:pt idx="34941">
                  <c:v>0.166765</c:v>
                </c:pt>
                <c:pt idx="34942">
                  <c:v>0.16642199999999999</c:v>
                </c:pt>
                <c:pt idx="34943">
                  <c:v>0.165938</c:v>
                </c:pt>
                <c:pt idx="34944">
                  <c:v>0.16531000000000001</c:v>
                </c:pt>
                <c:pt idx="34945">
                  <c:v>0.16453999999999999</c:v>
                </c:pt>
                <c:pt idx="34946">
                  <c:v>0.16362699999999999</c:v>
                </c:pt>
                <c:pt idx="34947">
                  <c:v>0.16257199999999999</c:v>
                </c:pt>
                <c:pt idx="34948">
                  <c:v>0.16137499999999999</c:v>
                </c:pt>
                <c:pt idx="34949">
                  <c:v>0.16003600000000001</c:v>
                </c:pt>
                <c:pt idx="34950">
                  <c:v>0.158558</c:v>
                </c:pt>
                <c:pt idx="34951">
                  <c:v>0.15694</c:v>
                </c:pt>
                <c:pt idx="34952">
                  <c:v>0.15518399999999999</c:v>
                </c:pt>
                <c:pt idx="34953">
                  <c:v>0.15329200000000001</c:v>
                </c:pt>
                <c:pt idx="34954">
                  <c:v>0.15126600000000001</c:v>
                </c:pt>
                <c:pt idx="34955">
                  <c:v>0.14910799999999999</c:v>
                </c:pt>
                <c:pt idx="34956">
                  <c:v>0.14682100000000001</c:v>
                </c:pt>
                <c:pt idx="34957">
                  <c:v>0.14440800000000001</c:v>
                </c:pt>
                <c:pt idx="34958">
                  <c:v>0.141872</c:v>
                </c:pt>
                <c:pt idx="34959">
                  <c:v>0.13921600000000001</c:v>
                </c:pt>
                <c:pt idx="34960">
                  <c:v>0.13644300000000001</c:v>
                </c:pt>
                <c:pt idx="34961">
                  <c:v>0.13355800000000001</c:v>
                </c:pt>
                <c:pt idx="34962">
                  <c:v>0.13056300000000001</c:v>
                </c:pt>
                <c:pt idx="34963">
                  <c:v>0.12746499999999999</c:v>
                </c:pt>
                <c:pt idx="34964">
                  <c:v>0.124268</c:v>
                </c:pt>
                <c:pt idx="34965">
                  <c:v>0.120976</c:v>
                </c:pt>
                <c:pt idx="34966">
                  <c:v>0.117591</c:v>
                </c:pt>
                <c:pt idx="34967">
                  <c:v>0.114119</c:v>
                </c:pt>
                <c:pt idx="34968">
                  <c:v>0.110565</c:v>
                </c:pt>
                <c:pt idx="34969">
                  <c:v>0.106932</c:v>
                </c:pt>
                <c:pt idx="34970">
                  <c:v>0.103226</c:v>
                </c:pt>
                <c:pt idx="34971">
                  <c:v>9.9452399999999996E-2</c:v>
                </c:pt>
                <c:pt idx="34972">
                  <c:v>9.5615900000000004E-2</c:v>
                </c:pt>
                <c:pt idx="34973">
                  <c:v>9.1722200000000004E-2</c:v>
                </c:pt>
                <c:pt idx="34974">
                  <c:v>8.7776699999999999E-2</c:v>
                </c:pt>
                <c:pt idx="34975">
                  <c:v>8.3784899999999995E-2</c:v>
                </c:pt>
                <c:pt idx="34976">
                  <c:v>7.9752299999999998E-2</c:v>
                </c:pt>
                <c:pt idx="34977">
                  <c:v>7.5684500000000002E-2</c:v>
                </c:pt>
                <c:pt idx="34978">
                  <c:v>7.1587300000000006E-2</c:v>
                </c:pt>
                <c:pt idx="34979">
                  <c:v>6.7466899999999996E-2</c:v>
                </c:pt>
                <c:pt idx="34980">
                  <c:v>6.3329300000000005E-2</c:v>
                </c:pt>
                <c:pt idx="34981">
                  <c:v>5.9180200000000002E-2</c:v>
                </c:pt>
                <c:pt idx="34982">
                  <c:v>5.5025200000000003E-2</c:v>
                </c:pt>
                <c:pt idx="34983">
                  <c:v>5.0869999999999999E-2</c:v>
                </c:pt>
                <c:pt idx="34984">
                  <c:v>4.6720900000000003E-2</c:v>
                </c:pt>
                <c:pt idx="34985">
                  <c:v>4.2584200000000003E-2</c:v>
                </c:pt>
                <c:pt idx="34986">
                  <c:v>3.8466399999999998E-2</c:v>
                </c:pt>
                <c:pt idx="34987">
                  <c:v>3.4373800000000003E-2</c:v>
                </c:pt>
                <c:pt idx="34988">
                  <c:v>3.0312700000000001E-2</c:v>
                </c:pt>
                <c:pt idx="34989">
                  <c:v>2.6288599999999999E-2</c:v>
                </c:pt>
                <c:pt idx="34990">
                  <c:v>2.2307199999999999E-2</c:v>
                </c:pt>
                <c:pt idx="34991">
                  <c:v>1.8374499999999998E-2</c:v>
                </c:pt>
                <c:pt idx="34992">
                  <c:v>1.44964E-2</c:v>
                </c:pt>
                <c:pt idx="34993">
                  <c:v>1.06789E-2</c:v>
                </c:pt>
                <c:pt idx="34994" formatCode="0.00E+00">
                  <c:v>6.9281000000000004E-3</c:v>
                </c:pt>
                <c:pt idx="34995" formatCode="0.00E+00">
                  <c:v>3.2501700000000001E-3</c:v>
                </c:pt>
                <c:pt idx="34996" formatCode="0.00E+00">
                  <c:v>-3.4977700000000001E-4</c:v>
                </c:pt>
                <c:pt idx="34997" formatCode="0.00E+00">
                  <c:v>-3.8676399999999999E-3</c:v>
                </c:pt>
                <c:pt idx="34998" formatCode="0.00E+00">
                  <c:v>-7.2991100000000001E-3</c:v>
                </c:pt>
                <c:pt idx="34999">
                  <c:v>-1.06395E-2</c:v>
                </c:pt>
                <c:pt idx="35000">
                  <c:v>-1.3884199999999999E-2</c:v>
                </c:pt>
                <c:pt idx="35001">
                  <c:v>-1.70289E-2</c:v>
                </c:pt>
                <c:pt idx="35002">
                  <c:v>-2.0069500000000001E-2</c:v>
                </c:pt>
                <c:pt idx="35003">
                  <c:v>-2.3001899999999999E-2</c:v>
                </c:pt>
                <c:pt idx="35004">
                  <c:v>-2.5822299999999999E-2</c:v>
                </c:pt>
                <c:pt idx="35005">
                  <c:v>-2.8527199999999999E-2</c:v>
                </c:pt>
                <c:pt idx="35006">
                  <c:v>-3.1112799999999999E-2</c:v>
                </c:pt>
                <c:pt idx="35007">
                  <c:v>-3.3576000000000002E-2</c:v>
                </c:pt>
                <c:pt idx="35008">
                  <c:v>-3.5913500000000001E-2</c:v>
                </c:pt>
                <c:pt idx="35009">
                  <c:v>-3.8122799999999998E-2</c:v>
                </c:pt>
                <c:pt idx="35010">
                  <c:v>-4.0201199999999999E-2</c:v>
                </c:pt>
                <c:pt idx="35011">
                  <c:v>-4.2146599999999999E-2</c:v>
                </c:pt>
                <c:pt idx="35012">
                  <c:v>-4.3956799999999997E-2</c:v>
                </c:pt>
                <c:pt idx="35013">
                  <c:v>-4.5629900000000001E-2</c:v>
                </c:pt>
                <c:pt idx="35014">
                  <c:v>-4.7164600000000001E-2</c:v>
                </c:pt>
                <c:pt idx="35015">
                  <c:v>-4.8559400000000003E-2</c:v>
                </c:pt>
                <c:pt idx="35016">
                  <c:v>-4.9813299999999998E-2</c:v>
                </c:pt>
                <c:pt idx="35017">
                  <c:v>-5.0924900000000002E-2</c:v>
                </c:pt>
                <c:pt idx="35018">
                  <c:v>-5.1893700000000001E-2</c:v>
                </c:pt>
                <c:pt idx="35019">
                  <c:v>-5.2719000000000002E-2</c:v>
                </c:pt>
                <c:pt idx="35020">
                  <c:v>-5.3400299999999998E-2</c:v>
                </c:pt>
                <c:pt idx="35021">
                  <c:v>-5.3937800000000001E-2</c:v>
                </c:pt>
                <c:pt idx="35022">
                  <c:v>-5.43318E-2</c:v>
                </c:pt>
                <c:pt idx="35023">
                  <c:v>-5.4582800000000001E-2</c:v>
                </c:pt>
                <c:pt idx="35024">
                  <c:v>-5.4691900000000002E-2</c:v>
                </c:pt>
                <c:pt idx="35025">
                  <c:v>-5.466E-2</c:v>
                </c:pt>
                <c:pt idx="35026">
                  <c:v>-5.4488399999999999E-2</c:v>
                </c:pt>
                <c:pt idx="35027">
                  <c:v>-5.4178799999999999E-2</c:v>
                </c:pt>
                <c:pt idx="35028">
                  <c:v>-5.3733099999999999E-2</c:v>
                </c:pt>
                <c:pt idx="35029">
                  <c:v>-5.3153300000000001E-2</c:v>
                </c:pt>
                <c:pt idx="35030">
                  <c:v>-5.2441700000000001E-2</c:v>
                </c:pt>
                <c:pt idx="35031">
                  <c:v>-5.1600800000000002E-2</c:v>
                </c:pt>
                <c:pt idx="35032">
                  <c:v>-5.06331E-2</c:v>
                </c:pt>
                <c:pt idx="35033">
                  <c:v>-4.9541599999999998E-2</c:v>
                </c:pt>
                <c:pt idx="35034">
                  <c:v>-4.83291E-2</c:v>
                </c:pt>
                <c:pt idx="35035">
                  <c:v>-4.6998900000000003E-2</c:v>
                </c:pt>
                <c:pt idx="35036">
                  <c:v>-4.5554400000000002E-2</c:v>
                </c:pt>
                <c:pt idx="35037">
                  <c:v>-4.3999200000000002E-2</c:v>
                </c:pt>
                <c:pt idx="35038">
                  <c:v>-4.2337100000000003E-2</c:v>
                </c:pt>
                <c:pt idx="35039">
                  <c:v>-4.0572200000000003E-2</c:v>
                </c:pt>
                <c:pt idx="35040">
                  <c:v>-3.8708800000000002E-2</c:v>
                </c:pt>
                <c:pt idx="35041">
                  <c:v>-3.6751300000000001E-2</c:v>
                </c:pt>
                <c:pt idx="35042">
                  <c:v>-3.4704199999999998E-2</c:v>
                </c:pt>
                <c:pt idx="35043">
                  <c:v>-3.25721E-2</c:v>
                </c:pt>
                <c:pt idx="35044">
                  <c:v>-3.0359799999999999E-2</c:v>
                </c:pt>
                <c:pt idx="35045">
                  <c:v>-2.80719E-2</c:v>
                </c:pt>
                <c:pt idx="35046">
                  <c:v>-2.5713400000000001E-2</c:v>
                </c:pt>
                <c:pt idx="35047">
                  <c:v>-2.3289500000000001E-2</c:v>
                </c:pt>
                <c:pt idx="35048">
                  <c:v>-2.0805400000000002E-2</c:v>
                </c:pt>
                <c:pt idx="35049">
                  <c:v>-1.8266399999999999E-2</c:v>
                </c:pt>
                <c:pt idx="35050">
                  <c:v>-1.56775E-2</c:v>
                </c:pt>
                <c:pt idx="35051">
                  <c:v>-1.3044099999999999E-2</c:v>
                </c:pt>
                <c:pt idx="35052">
                  <c:v>-1.0371399999999999E-2</c:v>
                </c:pt>
                <c:pt idx="35053" formatCode="0.00E+00">
                  <c:v>-7.6650900000000003E-3</c:v>
                </c:pt>
                <c:pt idx="35054" formatCode="0.00E+00">
                  <c:v>-4.9304700000000002E-3</c:v>
                </c:pt>
                <c:pt idx="35055" formatCode="0.00E+00">
                  <c:v>-2.1728300000000002E-3</c:v>
                </c:pt>
                <c:pt idx="35056" formatCode="0.00E+00">
                  <c:v>6.0260200000000004E-4</c:v>
                </c:pt>
                <c:pt idx="35057" formatCode="0.00E+00">
                  <c:v>3.39033E-3</c:v>
                </c:pt>
                <c:pt idx="35058" formatCode="0.00E+00">
                  <c:v>6.1848099999999998E-3</c:v>
                </c:pt>
                <c:pt idx="35059" formatCode="0.00E+00">
                  <c:v>8.9806199999999999E-3</c:v>
                </c:pt>
                <c:pt idx="35060">
                  <c:v>1.17725E-2</c:v>
                </c:pt>
                <c:pt idx="35061">
                  <c:v>1.4555E-2</c:v>
                </c:pt>
                <c:pt idx="35062">
                  <c:v>1.73227E-2</c:v>
                </c:pt>
                <c:pt idx="35063">
                  <c:v>2.0070399999999999E-2</c:v>
                </c:pt>
                <c:pt idx="35064">
                  <c:v>2.2792900000000001E-2</c:v>
                </c:pt>
                <c:pt idx="35065">
                  <c:v>2.5485399999999998E-2</c:v>
                </c:pt>
                <c:pt idx="35066">
                  <c:v>2.8143100000000001E-2</c:v>
                </c:pt>
                <c:pt idx="35067">
                  <c:v>3.0761199999999999E-2</c:v>
                </c:pt>
                <c:pt idx="35068">
                  <c:v>3.3334799999999998E-2</c:v>
                </c:pt>
                <c:pt idx="35069">
                  <c:v>3.5859299999999997E-2</c:v>
                </c:pt>
                <c:pt idx="35070">
                  <c:v>3.8330200000000002E-2</c:v>
                </c:pt>
                <c:pt idx="35071">
                  <c:v>4.0743300000000003E-2</c:v>
                </c:pt>
                <c:pt idx="35072">
                  <c:v>4.3094399999999998E-2</c:v>
                </c:pt>
                <c:pt idx="35073">
                  <c:v>4.5379500000000003E-2</c:v>
                </c:pt>
                <c:pt idx="35074">
                  <c:v>4.7594900000000002E-2</c:v>
                </c:pt>
                <c:pt idx="35075">
                  <c:v>4.9736700000000002E-2</c:v>
                </c:pt>
                <c:pt idx="35076">
                  <c:v>5.1801199999999999E-2</c:v>
                </c:pt>
                <c:pt idx="35077">
                  <c:v>5.3784999999999999E-2</c:v>
                </c:pt>
                <c:pt idx="35078">
                  <c:v>5.5684900000000002E-2</c:v>
                </c:pt>
                <c:pt idx="35079">
                  <c:v>5.7498E-2</c:v>
                </c:pt>
                <c:pt idx="35080">
                  <c:v>5.9221299999999998E-2</c:v>
                </c:pt>
                <c:pt idx="35081">
                  <c:v>6.08526E-2</c:v>
                </c:pt>
                <c:pt idx="35082">
                  <c:v>6.2389300000000002E-2</c:v>
                </c:pt>
                <c:pt idx="35083">
                  <c:v>6.3829200000000003E-2</c:v>
                </c:pt>
                <c:pt idx="35084">
                  <c:v>6.5170099999999995E-2</c:v>
                </c:pt>
                <c:pt idx="35085">
                  <c:v>6.6410300000000005E-2</c:v>
                </c:pt>
                <c:pt idx="35086">
                  <c:v>6.7548499999999997E-2</c:v>
                </c:pt>
                <c:pt idx="35087">
                  <c:v>6.8583400000000003E-2</c:v>
                </c:pt>
                <c:pt idx="35088">
                  <c:v>6.9513900000000003E-2</c:v>
                </c:pt>
                <c:pt idx="35089">
                  <c:v>7.0339100000000002E-2</c:v>
                </c:pt>
                <c:pt idx="35090">
                  <c:v>7.1058300000000005E-2</c:v>
                </c:pt>
                <c:pt idx="35091">
                  <c:v>7.1671100000000001E-2</c:v>
                </c:pt>
                <c:pt idx="35092">
                  <c:v>7.2177099999999994E-2</c:v>
                </c:pt>
                <c:pt idx="35093">
                  <c:v>7.2576000000000002E-2</c:v>
                </c:pt>
                <c:pt idx="35094">
                  <c:v>7.2867899999999999E-2</c:v>
                </c:pt>
                <c:pt idx="35095">
                  <c:v>7.3052900000000004E-2</c:v>
                </c:pt>
                <c:pt idx="35096">
                  <c:v>7.3131699999999994E-2</c:v>
                </c:pt>
                <c:pt idx="35097">
                  <c:v>7.3105100000000006E-2</c:v>
                </c:pt>
                <c:pt idx="35098">
                  <c:v>7.2973999999999997E-2</c:v>
                </c:pt>
                <c:pt idx="35099">
                  <c:v>7.2739899999999996E-2</c:v>
                </c:pt>
                <c:pt idx="35100">
                  <c:v>7.2404099999999999E-2</c:v>
                </c:pt>
                <c:pt idx="35101">
                  <c:v>7.1968400000000002E-2</c:v>
                </c:pt>
                <c:pt idx="35102">
                  <c:v>7.1434499999999998E-2</c:v>
                </c:pt>
                <c:pt idx="35103">
                  <c:v>7.0804699999999998E-2</c:v>
                </c:pt>
                <c:pt idx="35104">
                  <c:v>7.0081299999999999E-2</c:v>
                </c:pt>
                <c:pt idx="35105">
                  <c:v>6.9266800000000003E-2</c:v>
                </c:pt>
                <c:pt idx="35106">
                  <c:v>6.8363900000000005E-2</c:v>
                </c:pt>
                <c:pt idx="35107">
                  <c:v>6.7375000000000004E-2</c:v>
                </c:pt>
                <c:pt idx="35108">
                  <c:v>6.6302799999999995E-2</c:v>
                </c:pt>
                <c:pt idx="35109">
                  <c:v>6.5150399999999997E-2</c:v>
                </c:pt>
                <c:pt idx="35110">
                  <c:v>6.3921199999999997E-2</c:v>
                </c:pt>
                <c:pt idx="35111">
                  <c:v>6.2618499999999994E-2</c:v>
                </c:pt>
                <c:pt idx="35112">
                  <c:v>6.1246099999999998E-2</c:v>
                </c:pt>
                <c:pt idx="35113">
                  <c:v>5.98075E-2</c:v>
                </c:pt>
                <c:pt idx="35114">
                  <c:v>5.8306400000000001E-2</c:v>
                </c:pt>
                <c:pt idx="35115">
                  <c:v>5.6746400000000002E-2</c:v>
                </c:pt>
                <c:pt idx="35116">
                  <c:v>5.5131800000000002E-2</c:v>
                </c:pt>
                <c:pt idx="35117">
                  <c:v>5.3466399999999997E-2</c:v>
                </c:pt>
                <c:pt idx="35118">
                  <c:v>5.1754599999999998E-2</c:v>
                </c:pt>
                <c:pt idx="35119">
                  <c:v>5.0000599999999999E-2</c:v>
                </c:pt>
                <c:pt idx="35120">
                  <c:v>4.82087E-2</c:v>
                </c:pt>
                <c:pt idx="35121">
                  <c:v>4.6383099999999997E-2</c:v>
                </c:pt>
                <c:pt idx="35122">
                  <c:v>4.4528400000000003E-2</c:v>
                </c:pt>
                <c:pt idx="35123">
                  <c:v>4.2648899999999997E-2</c:v>
                </c:pt>
                <c:pt idx="35124">
                  <c:v>4.0748899999999998E-2</c:v>
                </c:pt>
                <c:pt idx="35125">
                  <c:v>3.8832999999999999E-2</c:v>
                </c:pt>
                <c:pt idx="35126">
                  <c:v>3.6905500000000001E-2</c:v>
                </c:pt>
                <c:pt idx="35127">
                  <c:v>3.4971099999999998E-2</c:v>
                </c:pt>
                <c:pt idx="35128">
                  <c:v>3.3034099999999997E-2</c:v>
                </c:pt>
                <c:pt idx="35129">
                  <c:v>3.10992E-2</c:v>
                </c:pt>
                <c:pt idx="35130">
                  <c:v>2.9170600000000001E-2</c:v>
                </c:pt>
                <c:pt idx="35131">
                  <c:v>2.7252800000000001E-2</c:v>
                </c:pt>
                <c:pt idx="35132">
                  <c:v>2.5350399999999999E-2</c:v>
                </c:pt>
                <c:pt idx="35133">
                  <c:v>2.3467700000000001E-2</c:v>
                </c:pt>
                <c:pt idx="35134">
                  <c:v>2.1609E-2</c:v>
                </c:pt>
                <c:pt idx="35135">
                  <c:v>1.9778500000000001E-2</c:v>
                </c:pt>
                <c:pt idx="35136">
                  <c:v>1.7980400000000001E-2</c:v>
                </c:pt>
                <c:pt idx="35137">
                  <c:v>1.6218900000000001E-2</c:v>
                </c:pt>
                <c:pt idx="35138">
                  <c:v>1.4497700000000001E-2</c:v>
                </c:pt>
                <c:pt idx="35139">
                  <c:v>1.28208E-2</c:v>
                </c:pt>
                <c:pt idx="35140">
                  <c:v>1.11918E-2</c:v>
                </c:pt>
                <c:pt idx="35141" formatCode="0.00E+00">
                  <c:v>9.6144799999999999E-3</c:v>
                </c:pt>
                <c:pt idx="35142" formatCode="0.00E+00">
                  <c:v>8.0923499999999999E-3</c:v>
                </c:pt>
                <c:pt idx="35143" formatCode="0.00E+00">
                  <c:v>6.6288199999999997E-3</c:v>
                </c:pt>
                <c:pt idx="35144" formatCode="0.00E+00">
                  <c:v>5.2271599999999998E-3</c:v>
                </c:pt>
                <c:pt idx="35145" formatCode="0.00E+00">
                  <c:v>3.89055E-3</c:v>
                </c:pt>
                <c:pt idx="35146" formatCode="0.00E+00">
                  <c:v>2.6220100000000001E-3</c:v>
                </c:pt>
                <c:pt idx="35147" formatCode="0.00E+00">
                  <c:v>1.4243299999999999E-3</c:v>
                </c:pt>
                <c:pt idx="35148" formatCode="0.00E+00">
                  <c:v>3.0012799999999998E-4</c:v>
                </c:pt>
                <c:pt idx="35149" formatCode="0.00E+00">
                  <c:v>-7.4808999999999997E-4</c:v>
                </c:pt>
                <c:pt idx="35150" formatCode="0.00E+00">
                  <c:v>-1.7179300000000001E-3</c:v>
                </c:pt>
                <c:pt idx="35151" formatCode="0.00E+00">
                  <c:v>-2.6072700000000001E-3</c:v>
                </c:pt>
                <c:pt idx="35152" formatCode="0.00E+00">
                  <c:v>-3.4142700000000001E-3</c:v>
                </c:pt>
                <c:pt idx="35153" formatCode="0.00E+00">
                  <c:v>-4.1372099999999997E-3</c:v>
                </c:pt>
                <c:pt idx="35154" formatCode="0.00E+00">
                  <c:v>-4.7744800000000002E-3</c:v>
                </c:pt>
                <c:pt idx="35155" formatCode="0.00E+00">
                  <c:v>-5.3246999999999999E-3</c:v>
                </c:pt>
                <c:pt idx="35156" formatCode="0.00E+00">
                  <c:v>-5.7867200000000004E-3</c:v>
                </c:pt>
                <c:pt idx="35157" formatCode="0.00E+00">
                  <c:v>-6.1595799999999996E-3</c:v>
                </c:pt>
                <c:pt idx="35158" formatCode="0.00E+00">
                  <c:v>-6.4425300000000001E-3</c:v>
                </c:pt>
                <c:pt idx="35159" formatCode="0.00E+00">
                  <c:v>-6.63504E-3</c:v>
                </c:pt>
                <c:pt idx="35160" formatCode="0.00E+00">
                  <c:v>-6.7368000000000003E-3</c:v>
                </c:pt>
                <c:pt idx="35161" formatCode="0.00E+00">
                  <c:v>-6.7477199999999996E-3</c:v>
                </c:pt>
                <c:pt idx="35162" formatCode="0.00E+00">
                  <c:v>-6.6677999999999998E-3</c:v>
                </c:pt>
                <c:pt idx="35163" formatCode="0.00E+00">
                  <c:v>-6.4972299999999997E-3</c:v>
                </c:pt>
                <c:pt idx="35164" formatCode="0.00E+00">
                  <c:v>-6.2365600000000004E-3</c:v>
                </c:pt>
                <c:pt idx="35165" formatCode="0.00E+00">
                  <c:v>-5.8866200000000004E-3</c:v>
                </c:pt>
                <c:pt idx="35166" formatCode="0.00E+00">
                  <c:v>-5.4483200000000004E-3</c:v>
                </c:pt>
                <c:pt idx="35167" formatCode="0.00E+00">
                  <c:v>-4.9226799999999996E-3</c:v>
                </c:pt>
                <c:pt idx="35168" formatCode="0.00E+00">
                  <c:v>-4.3109999999999997E-3</c:v>
                </c:pt>
                <c:pt idx="35169" formatCode="0.00E+00">
                  <c:v>-3.6148199999999999E-3</c:v>
                </c:pt>
                <c:pt idx="35170" formatCode="0.00E+00">
                  <c:v>-2.8358400000000001E-3</c:v>
                </c:pt>
                <c:pt idx="35171" formatCode="0.00E+00">
                  <c:v>-1.9759299999999999E-3</c:v>
                </c:pt>
                <c:pt idx="35172" formatCode="0.00E+00">
                  <c:v>-1.0371600000000001E-3</c:v>
                </c:pt>
                <c:pt idx="35173" formatCode="0.00E+00">
                  <c:v>-2.1766199999999998E-5</c:v>
                </c:pt>
                <c:pt idx="35174" formatCode="0.00E+00">
                  <c:v>1.06777E-3</c:v>
                </c:pt>
                <c:pt idx="35175" formatCode="0.00E+00">
                  <c:v>2.2288E-3</c:v>
                </c:pt>
                <c:pt idx="35176" formatCode="0.00E+00">
                  <c:v>3.4585000000000002E-3</c:v>
                </c:pt>
                <c:pt idx="35177" formatCode="0.00E+00">
                  <c:v>4.7539000000000001E-3</c:v>
                </c:pt>
                <c:pt idx="35178" formatCode="0.00E+00">
                  <c:v>6.11189E-3</c:v>
                </c:pt>
                <c:pt idx="35179" formatCode="0.00E+00">
                  <c:v>7.5291999999999998E-3</c:v>
                </c:pt>
                <c:pt idx="35180" formatCode="0.00E+00">
                  <c:v>9.0024200000000006E-3</c:v>
                </c:pt>
                <c:pt idx="35181">
                  <c:v>1.0527999999999999E-2</c:v>
                </c:pt>
                <c:pt idx="35182">
                  <c:v>1.21023E-2</c:v>
                </c:pt>
                <c:pt idx="35183">
                  <c:v>1.37214E-2</c:v>
                </c:pt>
                <c:pt idx="35184">
                  <c:v>1.5381499999999999E-2</c:v>
                </c:pt>
                <c:pt idx="35185">
                  <c:v>1.7078300000000001E-2</c:v>
                </c:pt>
                <c:pt idx="35186">
                  <c:v>1.88077E-2</c:v>
                </c:pt>
                <c:pt idx="35187">
                  <c:v>2.05655E-2</c:v>
                </c:pt>
                <c:pt idx="35188">
                  <c:v>2.23473E-2</c:v>
                </c:pt>
                <c:pt idx="35189">
                  <c:v>2.4148599999999999E-2</c:v>
                </c:pt>
                <c:pt idx="35190">
                  <c:v>2.5965100000000001E-2</c:v>
                </c:pt>
                <c:pt idx="35191">
                  <c:v>2.77921E-2</c:v>
                </c:pt>
                <c:pt idx="35192">
                  <c:v>2.9624899999999999E-2</c:v>
                </c:pt>
                <c:pt idx="35193">
                  <c:v>3.1458899999999998E-2</c:v>
                </c:pt>
                <c:pt idx="35194">
                  <c:v>3.3289399999999997E-2</c:v>
                </c:pt>
                <c:pt idx="35195">
                  <c:v>3.5111700000000003E-2</c:v>
                </c:pt>
                <c:pt idx="35196">
                  <c:v>3.6921099999999998E-2</c:v>
                </c:pt>
                <c:pt idx="35197">
                  <c:v>3.8712700000000003E-2</c:v>
                </c:pt>
                <c:pt idx="35198">
                  <c:v>4.0481900000000001E-2</c:v>
                </c:pt>
                <c:pt idx="35199">
                  <c:v>4.2223900000000002E-2</c:v>
                </c:pt>
                <c:pt idx="35200">
                  <c:v>4.3934000000000001E-2</c:v>
                </c:pt>
                <c:pt idx="35201">
                  <c:v>4.5607399999999999E-2</c:v>
                </c:pt>
                <c:pt idx="35202">
                  <c:v>4.72396E-2</c:v>
                </c:pt>
                <c:pt idx="35203">
                  <c:v>4.8826000000000001E-2</c:v>
                </c:pt>
                <c:pt idx="35204">
                  <c:v>5.0361999999999997E-2</c:v>
                </c:pt>
                <c:pt idx="35205">
                  <c:v>5.1843100000000003E-2</c:v>
                </c:pt>
                <c:pt idx="35206">
                  <c:v>5.3264899999999997E-2</c:v>
                </c:pt>
                <c:pt idx="35207">
                  <c:v>5.4622999999999998E-2</c:v>
                </c:pt>
                <c:pt idx="35208">
                  <c:v>5.5913200000000003E-2</c:v>
                </c:pt>
                <c:pt idx="35209">
                  <c:v>5.7131099999999997E-2</c:v>
                </c:pt>
                <c:pt idx="35210">
                  <c:v>5.82728E-2</c:v>
                </c:pt>
                <c:pt idx="35211">
                  <c:v>5.9334400000000002E-2</c:v>
                </c:pt>
                <c:pt idx="35212">
                  <c:v>6.0311900000000002E-2</c:v>
                </c:pt>
                <c:pt idx="35213">
                  <c:v>6.1201899999999997E-2</c:v>
                </c:pt>
                <c:pt idx="35214">
                  <c:v>6.2000899999999998E-2</c:v>
                </c:pt>
                <c:pt idx="35215">
                  <c:v>6.2705399999999994E-2</c:v>
                </c:pt>
                <c:pt idx="35216">
                  <c:v>6.3312199999999999E-2</c:v>
                </c:pt>
                <c:pt idx="35217">
                  <c:v>6.38185E-2</c:v>
                </c:pt>
                <c:pt idx="35218">
                  <c:v>6.4221299999999995E-2</c:v>
                </c:pt>
                <c:pt idx="35219">
                  <c:v>6.4517900000000003E-2</c:v>
                </c:pt>
                <c:pt idx="35220">
                  <c:v>6.4705899999999997E-2</c:v>
                </c:pt>
                <c:pt idx="35221">
                  <c:v>6.4782999999999993E-2</c:v>
                </c:pt>
                <c:pt idx="35222">
                  <c:v>6.4747200000000005E-2</c:v>
                </c:pt>
                <c:pt idx="35223">
                  <c:v>6.4596500000000001E-2</c:v>
                </c:pt>
                <c:pt idx="35224">
                  <c:v>6.4329399999999995E-2</c:v>
                </c:pt>
                <c:pt idx="35225">
                  <c:v>6.3944200000000007E-2</c:v>
                </c:pt>
                <c:pt idx="35226">
                  <c:v>6.3439899999999994E-2</c:v>
                </c:pt>
                <c:pt idx="35227">
                  <c:v>6.2815300000000004E-2</c:v>
                </c:pt>
                <c:pt idx="35228">
                  <c:v>6.2069699999999998E-2</c:v>
                </c:pt>
                <c:pt idx="35229">
                  <c:v>6.12025E-2</c:v>
                </c:pt>
                <c:pt idx="35230">
                  <c:v>6.0213299999999997E-2</c:v>
                </c:pt>
                <c:pt idx="35231">
                  <c:v>5.9102099999999998E-2</c:v>
                </c:pt>
                <c:pt idx="35232">
                  <c:v>5.7868900000000001E-2</c:v>
                </c:pt>
                <c:pt idx="35233">
                  <c:v>5.6514099999999998E-2</c:v>
                </c:pt>
                <c:pt idx="35234">
                  <c:v>5.5038200000000002E-2</c:v>
                </c:pt>
                <c:pt idx="35235">
                  <c:v>5.3442099999999999E-2</c:v>
                </c:pt>
                <c:pt idx="35236">
                  <c:v>5.1726800000000003E-2</c:v>
                </c:pt>
                <c:pt idx="35237">
                  <c:v>4.9893699999999999E-2</c:v>
                </c:pt>
                <c:pt idx="35238">
                  <c:v>4.7944000000000001E-2</c:v>
                </c:pt>
              </c:numCache>
            </c:numRef>
          </c:yVal>
          <c:smooth val="1"/>
          <c:extLst>
            <c:ext xmlns:c16="http://schemas.microsoft.com/office/drawing/2014/chart" uri="{C3380CC4-5D6E-409C-BE32-E72D297353CC}">
              <c16:uniqueId val="{00000003-6069-4815-A46C-A86AEC3271D3}"/>
            </c:ext>
          </c:extLst>
        </c:ser>
        <c:ser>
          <c:idx val="2"/>
          <c:order val="4"/>
          <c:tx>
            <c:v>Traffic3</c:v>
          </c:tx>
          <c:spPr>
            <a:ln w="19050" cap="rnd">
              <a:solidFill>
                <a:schemeClr val="accent3"/>
              </a:solidFill>
              <a:round/>
            </a:ln>
            <a:effectLst/>
          </c:spPr>
          <c:marker>
            <c:symbol val="none"/>
          </c:marker>
          <c:xVal>
            <c:numRef>
              <c:f>plot_traffic!$C$5:$C$45055</c:f>
              <c:numCache>
                <c:formatCode>General</c:formatCode>
                <c:ptCount val="45051"/>
                <c:pt idx="0">
                  <c:v>-85.35</c:v>
                </c:pt>
                <c:pt idx="1">
                  <c:v>-85.347999999999999</c:v>
                </c:pt>
                <c:pt idx="2">
                  <c:v>-85.345999999999989</c:v>
                </c:pt>
                <c:pt idx="3">
                  <c:v>-85.343999999999994</c:v>
                </c:pt>
                <c:pt idx="4">
                  <c:v>-85.341999999999999</c:v>
                </c:pt>
                <c:pt idx="5">
                  <c:v>-85.339999999999989</c:v>
                </c:pt>
                <c:pt idx="6">
                  <c:v>-85.337999999999994</c:v>
                </c:pt>
                <c:pt idx="7">
                  <c:v>-85.335999999999999</c:v>
                </c:pt>
                <c:pt idx="8">
                  <c:v>-85.333999999999989</c:v>
                </c:pt>
                <c:pt idx="9">
                  <c:v>-85.331999999999994</c:v>
                </c:pt>
                <c:pt idx="10">
                  <c:v>-85.33</c:v>
                </c:pt>
                <c:pt idx="11">
                  <c:v>-85.327999999999989</c:v>
                </c:pt>
                <c:pt idx="12">
                  <c:v>-85.325999999999993</c:v>
                </c:pt>
                <c:pt idx="13">
                  <c:v>-85.323999999999998</c:v>
                </c:pt>
                <c:pt idx="14">
                  <c:v>-85.321999999999989</c:v>
                </c:pt>
                <c:pt idx="15">
                  <c:v>-85.32</c:v>
                </c:pt>
                <c:pt idx="16">
                  <c:v>-85.317999999999998</c:v>
                </c:pt>
                <c:pt idx="17">
                  <c:v>-85.315999999999988</c:v>
                </c:pt>
                <c:pt idx="18">
                  <c:v>-85.313999999999993</c:v>
                </c:pt>
                <c:pt idx="19">
                  <c:v>-85.311999999999998</c:v>
                </c:pt>
                <c:pt idx="20">
                  <c:v>-85.309999999999988</c:v>
                </c:pt>
                <c:pt idx="21">
                  <c:v>-85.307999999999993</c:v>
                </c:pt>
                <c:pt idx="22">
                  <c:v>-85.305999999999997</c:v>
                </c:pt>
                <c:pt idx="23">
                  <c:v>-85.303999999999988</c:v>
                </c:pt>
                <c:pt idx="24">
                  <c:v>-85.301999999999992</c:v>
                </c:pt>
                <c:pt idx="25">
                  <c:v>-85.3</c:v>
                </c:pt>
                <c:pt idx="26">
                  <c:v>-85.297999999999988</c:v>
                </c:pt>
                <c:pt idx="27">
                  <c:v>-85.295999999999992</c:v>
                </c:pt>
                <c:pt idx="28">
                  <c:v>-85.293999999999997</c:v>
                </c:pt>
                <c:pt idx="29">
                  <c:v>-85.291999999999987</c:v>
                </c:pt>
                <c:pt idx="30">
                  <c:v>-85.289999999999992</c:v>
                </c:pt>
                <c:pt idx="31">
                  <c:v>-85.287999999999997</c:v>
                </c:pt>
                <c:pt idx="32">
                  <c:v>-85.286000000000001</c:v>
                </c:pt>
                <c:pt idx="33">
                  <c:v>-85.283999999999992</c:v>
                </c:pt>
                <c:pt idx="34">
                  <c:v>-85.281999999999996</c:v>
                </c:pt>
                <c:pt idx="35">
                  <c:v>-85.28</c:v>
                </c:pt>
                <c:pt idx="36">
                  <c:v>-85.277999999999992</c:v>
                </c:pt>
                <c:pt idx="37">
                  <c:v>-85.275999999999996</c:v>
                </c:pt>
                <c:pt idx="38">
                  <c:v>-85.274000000000001</c:v>
                </c:pt>
                <c:pt idx="39">
                  <c:v>-85.271999999999991</c:v>
                </c:pt>
                <c:pt idx="40">
                  <c:v>-85.27</c:v>
                </c:pt>
                <c:pt idx="41">
                  <c:v>-85.268000000000001</c:v>
                </c:pt>
                <c:pt idx="42">
                  <c:v>-85.265999999999991</c:v>
                </c:pt>
                <c:pt idx="43">
                  <c:v>-85.263999999999996</c:v>
                </c:pt>
                <c:pt idx="44">
                  <c:v>-85.262</c:v>
                </c:pt>
                <c:pt idx="45">
                  <c:v>-85.259999999999991</c:v>
                </c:pt>
                <c:pt idx="46">
                  <c:v>-85.257999999999996</c:v>
                </c:pt>
                <c:pt idx="47">
                  <c:v>-85.256</c:v>
                </c:pt>
                <c:pt idx="48">
                  <c:v>-85.253999999999991</c:v>
                </c:pt>
                <c:pt idx="49">
                  <c:v>-85.251999999999995</c:v>
                </c:pt>
                <c:pt idx="50">
                  <c:v>-85.25</c:v>
                </c:pt>
                <c:pt idx="51">
                  <c:v>-85.24799999999999</c:v>
                </c:pt>
                <c:pt idx="52">
                  <c:v>-85.245999999999995</c:v>
                </c:pt>
                <c:pt idx="53">
                  <c:v>-85.244</c:v>
                </c:pt>
                <c:pt idx="54">
                  <c:v>-85.24199999999999</c:v>
                </c:pt>
                <c:pt idx="55">
                  <c:v>-85.24</c:v>
                </c:pt>
                <c:pt idx="56">
                  <c:v>-85.238</c:v>
                </c:pt>
                <c:pt idx="57">
                  <c:v>-85.23599999999999</c:v>
                </c:pt>
                <c:pt idx="58">
                  <c:v>-85.233999999999995</c:v>
                </c:pt>
                <c:pt idx="59">
                  <c:v>-85.231999999999999</c:v>
                </c:pt>
                <c:pt idx="60">
                  <c:v>-85.22999999999999</c:v>
                </c:pt>
                <c:pt idx="61">
                  <c:v>-85.227999999999994</c:v>
                </c:pt>
                <c:pt idx="62">
                  <c:v>-85.225999999999999</c:v>
                </c:pt>
                <c:pt idx="63">
                  <c:v>-85.22399999999999</c:v>
                </c:pt>
                <c:pt idx="64">
                  <c:v>-85.221999999999994</c:v>
                </c:pt>
                <c:pt idx="65">
                  <c:v>-85.22</c:v>
                </c:pt>
                <c:pt idx="66">
                  <c:v>-85.217999999999989</c:v>
                </c:pt>
                <c:pt idx="67">
                  <c:v>-85.215999999999994</c:v>
                </c:pt>
                <c:pt idx="68">
                  <c:v>-85.213999999999999</c:v>
                </c:pt>
                <c:pt idx="69">
                  <c:v>-85.211999999999989</c:v>
                </c:pt>
                <c:pt idx="70">
                  <c:v>-85.21</c:v>
                </c:pt>
                <c:pt idx="71">
                  <c:v>-85.207999999999998</c:v>
                </c:pt>
                <c:pt idx="72">
                  <c:v>-85.205999999999989</c:v>
                </c:pt>
                <c:pt idx="73">
                  <c:v>-85.203999999999994</c:v>
                </c:pt>
                <c:pt idx="74">
                  <c:v>-85.201999999999998</c:v>
                </c:pt>
                <c:pt idx="75">
                  <c:v>-85.199999999999989</c:v>
                </c:pt>
                <c:pt idx="76">
                  <c:v>-85.197999999999993</c:v>
                </c:pt>
                <c:pt idx="77">
                  <c:v>-85.195999999999998</c:v>
                </c:pt>
                <c:pt idx="78">
                  <c:v>-85.193999999999988</c:v>
                </c:pt>
                <c:pt idx="79">
                  <c:v>-85.191999999999993</c:v>
                </c:pt>
                <c:pt idx="80">
                  <c:v>-85.19</c:v>
                </c:pt>
                <c:pt idx="81">
                  <c:v>-85.187999999999988</c:v>
                </c:pt>
                <c:pt idx="82">
                  <c:v>-85.185999999999993</c:v>
                </c:pt>
                <c:pt idx="83">
                  <c:v>-85.183999999999997</c:v>
                </c:pt>
                <c:pt idx="84">
                  <c:v>-85.181999999999988</c:v>
                </c:pt>
                <c:pt idx="85">
                  <c:v>-85.179999999999993</c:v>
                </c:pt>
                <c:pt idx="86">
                  <c:v>-85.177999999999997</c:v>
                </c:pt>
                <c:pt idx="87">
                  <c:v>-85.175999999999988</c:v>
                </c:pt>
                <c:pt idx="88">
                  <c:v>-85.173999999999992</c:v>
                </c:pt>
                <c:pt idx="89">
                  <c:v>-85.171999999999997</c:v>
                </c:pt>
                <c:pt idx="90">
                  <c:v>-85.169999999999987</c:v>
                </c:pt>
                <c:pt idx="91">
                  <c:v>-85.167999999999992</c:v>
                </c:pt>
                <c:pt idx="92">
                  <c:v>-85.165999999999997</c:v>
                </c:pt>
                <c:pt idx="93">
                  <c:v>-85.163999999999987</c:v>
                </c:pt>
                <c:pt idx="94">
                  <c:v>-85.161999999999992</c:v>
                </c:pt>
                <c:pt idx="95">
                  <c:v>-85.16</c:v>
                </c:pt>
                <c:pt idx="96">
                  <c:v>-85.158000000000001</c:v>
                </c:pt>
                <c:pt idx="97">
                  <c:v>-85.155999999999992</c:v>
                </c:pt>
                <c:pt idx="98">
                  <c:v>-85.153999999999996</c:v>
                </c:pt>
                <c:pt idx="99">
                  <c:v>-85.152000000000001</c:v>
                </c:pt>
                <c:pt idx="100">
                  <c:v>-85.149999999999991</c:v>
                </c:pt>
                <c:pt idx="101">
                  <c:v>-85.147999999999996</c:v>
                </c:pt>
                <c:pt idx="102">
                  <c:v>-85.146000000000001</c:v>
                </c:pt>
                <c:pt idx="103">
                  <c:v>-85.143999999999991</c:v>
                </c:pt>
                <c:pt idx="104">
                  <c:v>-85.141999999999996</c:v>
                </c:pt>
                <c:pt idx="105">
                  <c:v>-85.14</c:v>
                </c:pt>
                <c:pt idx="106">
                  <c:v>-85.137999999999991</c:v>
                </c:pt>
                <c:pt idx="107">
                  <c:v>-85.135999999999996</c:v>
                </c:pt>
                <c:pt idx="108">
                  <c:v>-85.134</c:v>
                </c:pt>
                <c:pt idx="109">
                  <c:v>-85.131999999999991</c:v>
                </c:pt>
                <c:pt idx="110">
                  <c:v>-85.13</c:v>
                </c:pt>
                <c:pt idx="111">
                  <c:v>-85.128</c:v>
                </c:pt>
                <c:pt idx="112">
                  <c:v>-85.125999999999991</c:v>
                </c:pt>
                <c:pt idx="113">
                  <c:v>-85.123999999999995</c:v>
                </c:pt>
                <c:pt idx="114">
                  <c:v>-85.122</c:v>
                </c:pt>
                <c:pt idx="115">
                  <c:v>-85.11999999999999</c:v>
                </c:pt>
                <c:pt idx="116">
                  <c:v>-85.117999999999995</c:v>
                </c:pt>
                <c:pt idx="117">
                  <c:v>-85.116</c:v>
                </c:pt>
                <c:pt idx="118">
                  <c:v>-85.11399999999999</c:v>
                </c:pt>
                <c:pt idx="119">
                  <c:v>-85.111999999999995</c:v>
                </c:pt>
                <c:pt idx="120">
                  <c:v>-85.11</c:v>
                </c:pt>
                <c:pt idx="121">
                  <c:v>-85.10799999999999</c:v>
                </c:pt>
                <c:pt idx="122">
                  <c:v>-85.105999999999995</c:v>
                </c:pt>
                <c:pt idx="123">
                  <c:v>-85.103999999999999</c:v>
                </c:pt>
                <c:pt idx="124">
                  <c:v>-85.10199999999999</c:v>
                </c:pt>
                <c:pt idx="125">
                  <c:v>-85.1</c:v>
                </c:pt>
                <c:pt idx="126">
                  <c:v>-85.097999999999999</c:v>
                </c:pt>
                <c:pt idx="127">
                  <c:v>-85.095999999999989</c:v>
                </c:pt>
                <c:pt idx="128">
                  <c:v>-85.093999999999994</c:v>
                </c:pt>
                <c:pt idx="129">
                  <c:v>-85.091999999999999</c:v>
                </c:pt>
                <c:pt idx="130">
                  <c:v>-85.089999999999989</c:v>
                </c:pt>
                <c:pt idx="131">
                  <c:v>-85.087999999999994</c:v>
                </c:pt>
                <c:pt idx="132">
                  <c:v>-85.085999999999999</c:v>
                </c:pt>
                <c:pt idx="133">
                  <c:v>-85.083999999999989</c:v>
                </c:pt>
                <c:pt idx="134">
                  <c:v>-85.081999999999994</c:v>
                </c:pt>
                <c:pt idx="135">
                  <c:v>-85.08</c:v>
                </c:pt>
                <c:pt idx="136">
                  <c:v>-85.077999999999989</c:v>
                </c:pt>
                <c:pt idx="137">
                  <c:v>-85.075999999999993</c:v>
                </c:pt>
                <c:pt idx="138">
                  <c:v>-85.073999999999998</c:v>
                </c:pt>
                <c:pt idx="139">
                  <c:v>-85.071999999999989</c:v>
                </c:pt>
                <c:pt idx="140">
                  <c:v>-85.07</c:v>
                </c:pt>
                <c:pt idx="141">
                  <c:v>-85.067999999999998</c:v>
                </c:pt>
                <c:pt idx="142">
                  <c:v>-85.065999999999988</c:v>
                </c:pt>
                <c:pt idx="143">
                  <c:v>-85.063999999999993</c:v>
                </c:pt>
                <c:pt idx="144">
                  <c:v>-85.061999999999998</c:v>
                </c:pt>
                <c:pt idx="145">
                  <c:v>-85.059999999999988</c:v>
                </c:pt>
                <c:pt idx="146">
                  <c:v>-85.057999999999993</c:v>
                </c:pt>
                <c:pt idx="147">
                  <c:v>-85.055999999999997</c:v>
                </c:pt>
                <c:pt idx="148">
                  <c:v>-85.053999999999988</c:v>
                </c:pt>
                <c:pt idx="149">
                  <c:v>-85.051999999999992</c:v>
                </c:pt>
                <c:pt idx="150">
                  <c:v>-85.05</c:v>
                </c:pt>
                <c:pt idx="151">
                  <c:v>-85.047999999999988</c:v>
                </c:pt>
                <c:pt idx="152">
                  <c:v>-85.045999999999992</c:v>
                </c:pt>
                <c:pt idx="153">
                  <c:v>-85.043999999999997</c:v>
                </c:pt>
                <c:pt idx="154">
                  <c:v>-85.041999999999987</c:v>
                </c:pt>
                <c:pt idx="155">
                  <c:v>-85.039999999999992</c:v>
                </c:pt>
                <c:pt idx="156">
                  <c:v>-85.037999999999997</c:v>
                </c:pt>
                <c:pt idx="157">
                  <c:v>-85.036000000000001</c:v>
                </c:pt>
                <c:pt idx="158">
                  <c:v>-85.033999999999992</c:v>
                </c:pt>
                <c:pt idx="159">
                  <c:v>-85.031999999999996</c:v>
                </c:pt>
                <c:pt idx="160">
                  <c:v>-85.03</c:v>
                </c:pt>
                <c:pt idx="161">
                  <c:v>-85.027999999999992</c:v>
                </c:pt>
                <c:pt idx="162">
                  <c:v>-85.025999999999996</c:v>
                </c:pt>
                <c:pt idx="163">
                  <c:v>-85.024000000000001</c:v>
                </c:pt>
                <c:pt idx="164">
                  <c:v>-85.021999999999991</c:v>
                </c:pt>
                <c:pt idx="165">
                  <c:v>-85.02</c:v>
                </c:pt>
                <c:pt idx="166">
                  <c:v>-85.018000000000001</c:v>
                </c:pt>
                <c:pt idx="167">
                  <c:v>-85.015999999999991</c:v>
                </c:pt>
                <c:pt idx="168">
                  <c:v>-85.013999999999996</c:v>
                </c:pt>
                <c:pt idx="169">
                  <c:v>-85.012</c:v>
                </c:pt>
                <c:pt idx="170">
                  <c:v>-85.009999999999991</c:v>
                </c:pt>
                <c:pt idx="171">
                  <c:v>-85.007999999999996</c:v>
                </c:pt>
                <c:pt idx="172">
                  <c:v>-85.006</c:v>
                </c:pt>
                <c:pt idx="173">
                  <c:v>-85.003999999999991</c:v>
                </c:pt>
                <c:pt idx="174">
                  <c:v>-85.001999999999995</c:v>
                </c:pt>
                <c:pt idx="175">
                  <c:v>-85</c:v>
                </c:pt>
                <c:pt idx="176">
                  <c:v>-84.99799999999999</c:v>
                </c:pt>
                <c:pt idx="177">
                  <c:v>-84.995999999999995</c:v>
                </c:pt>
                <c:pt idx="178">
                  <c:v>-84.994</c:v>
                </c:pt>
                <c:pt idx="179">
                  <c:v>-84.99199999999999</c:v>
                </c:pt>
                <c:pt idx="180">
                  <c:v>-84.99</c:v>
                </c:pt>
                <c:pt idx="181">
                  <c:v>-84.988</c:v>
                </c:pt>
                <c:pt idx="182">
                  <c:v>-84.98599999999999</c:v>
                </c:pt>
                <c:pt idx="183">
                  <c:v>-84.983999999999995</c:v>
                </c:pt>
                <c:pt idx="184">
                  <c:v>-84.981999999999999</c:v>
                </c:pt>
                <c:pt idx="185">
                  <c:v>-84.97999999999999</c:v>
                </c:pt>
                <c:pt idx="186">
                  <c:v>-84.977999999999994</c:v>
                </c:pt>
                <c:pt idx="187">
                  <c:v>-84.975999999999999</c:v>
                </c:pt>
                <c:pt idx="188">
                  <c:v>-84.97399999999999</c:v>
                </c:pt>
                <c:pt idx="189">
                  <c:v>-84.971999999999994</c:v>
                </c:pt>
                <c:pt idx="190">
                  <c:v>-84.97</c:v>
                </c:pt>
                <c:pt idx="191">
                  <c:v>-84.967999999999989</c:v>
                </c:pt>
                <c:pt idx="192">
                  <c:v>-84.965999999999994</c:v>
                </c:pt>
                <c:pt idx="193">
                  <c:v>-84.963999999999999</c:v>
                </c:pt>
                <c:pt idx="194">
                  <c:v>-84.961999999999989</c:v>
                </c:pt>
                <c:pt idx="195">
                  <c:v>-84.96</c:v>
                </c:pt>
                <c:pt idx="196">
                  <c:v>-84.957999999999998</c:v>
                </c:pt>
                <c:pt idx="197">
                  <c:v>-84.955999999999989</c:v>
                </c:pt>
                <c:pt idx="198">
                  <c:v>-84.953999999999994</c:v>
                </c:pt>
                <c:pt idx="199">
                  <c:v>-84.951999999999998</c:v>
                </c:pt>
                <c:pt idx="200">
                  <c:v>-84.949999999999989</c:v>
                </c:pt>
                <c:pt idx="201">
                  <c:v>-84.947999999999993</c:v>
                </c:pt>
                <c:pt idx="202">
                  <c:v>-84.945999999999998</c:v>
                </c:pt>
                <c:pt idx="203">
                  <c:v>-84.943999999999988</c:v>
                </c:pt>
                <c:pt idx="204">
                  <c:v>-84.941999999999993</c:v>
                </c:pt>
                <c:pt idx="205">
                  <c:v>-84.94</c:v>
                </c:pt>
                <c:pt idx="206">
                  <c:v>-84.937999999999988</c:v>
                </c:pt>
                <c:pt idx="207">
                  <c:v>-84.935999999999993</c:v>
                </c:pt>
                <c:pt idx="208">
                  <c:v>-84.933999999999997</c:v>
                </c:pt>
                <c:pt idx="209">
                  <c:v>-84.931999999999988</c:v>
                </c:pt>
                <c:pt idx="210">
                  <c:v>-84.929999999999993</c:v>
                </c:pt>
                <c:pt idx="211">
                  <c:v>-84.927999999999997</c:v>
                </c:pt>
                <c:pt idx="212">
                  <c:v>-84.925999999999988</c:v>
                </c:pt>
                <c:pt idx="213">
                  <c:v>-84.923999999999992</c:v>
                </c:pt>
                <c:pt idx="214">
                  <c:v>-84.921999999999997</c:v>
                </c:pt>
                <c:pt idx="215">
                  <c:v>-84.919999999999987</c:v>
                </c:pt>
                <c:pt idx="216">
                  <c:v>-84.917999999999992</c:v>
                </c:pt>
                <c:pt idx="217">
                  <c:v>-84.915999999999997</c:v>
                </c:pt>
                <c:pt idx="218">
                  <c:v>-84.913999999999987</c:v>
                </c:pt>
                <c:pt idx="219">
                  <c:v>-84.911999999999992</c:v>
                </c:pt>
                <c:pt idx="220">
                  <c:v>-84.91</c:v>
                </c:pt>
                <c:pt idx="221">
                  <c:v>-84.908000000000001</c:v>
                </c:pt>
                <c:pt idx="222">
                  <c:v>-84.905999999999992</c:v>
                </c:pt>
                <c:pt idx="223">
                  <c:v>-84.903999999999996</c:v>
                </c:pt>
                <c:pt idx="224">
                  <c:v>-84.902000000000001</c:v>
                </c:pt>
                <c:pt idx="225">
                  <c:v>-84.899999999999991</c:v>
                </c:pt>
                <c:pt idx="226">
                  <c:v>-84.897999999999996</c:v>
                </c:pt>
                <c:pt idx="227">
                  <c:v>-84.896000000000001</c:v>
                </c:pt>
                <c:pt idx="228">
                  <c:v>-84.893999999999991</c:v>
                </c:pt>
                <c:pt idx="229">
                  <c:v>-84.891999999999996</c:v>
                </c:pt>
                <c:pt idx="230">
                  <c:v>-84.89</c:v>
                </c:pt>
                <c:pt idx="231">
                  <c:v>-84.887999999999991</c:v>
                </c:pt>
                <c:pt idx="232">
                  <c:v>-84.885999999999996</c:v>
                </c:pt>
                <c:pt idx="233">
                  <c:v>-84.884</c:v>
                </c:pt>
                <c:pt idx="234">
                  <c:v>-84.881999999999991</c:v>
                </c:pt>
                <c:pt idx="235">
                  <c:v>-84.88</c:v>
                </c:pt>
                <c:pt idx="236">
                  <c:v>-84.878</c:v>
                </c:pt>
                <c:pt idx="237">
                  <c:v>-84.875999999999991</c:v>
                </c:pt>
                <c:pt idx="238">
                  <c:v>-84.873999999999995</c:v>
                </c:pt>
                <c:pt idx="239">
                  <c:v>-84.872</c:v>
                </c:pt>
                <c:pt idx="240">
                  <c:v>-84.86999999999999</c:v>
                </c:pt>
                <c:pt idx="241">
                  <c:v>-84.867999999999995</c:v>
                </c:pt>
                <c:pt idx="242">
                  <c:v>-84.866</c:v>
                </c:pt>
                <c:pt idx="243">
                  <c:v>-84.86399999999999</c:v>
                </c:pt>
                <c:pt idx="244">
                  <c:v>-84.861999999999995</c:v>
                </c:pt>
                <c:pt idx="245">
                  <c:v>-84.86</c:v>
                </c:pt>
                <c:pt idx="246">
                  <c:v>-84.85799999999999</c:v>
                </c:pt>
                <c:pt idx="247">
                  <c:v>-84.855999999999995</c:v>
                </c:pt>
                <c:pt idx="248">
                  <c:v>-84.853999999999999</c:v>
                </c:pt>
                <c:pt idx="249">
                  <c:v>-84.85199999999999</c:v>
                </c:pt>
                <c:pt idx="250">
                  <c:v>-84.85</c:v>
                </c:pt>
                <c:pt idx="251">
                  <c:v>-84.847999999999999</c:v>
                </c:pt>
                <c:pt idx="252">
                  <c:v>-84.845999999999989</c:v>
                </c:pt>
                <c:pt idx="253">
                  <c:v>-84.843999999999994</c:v>
                </c:pt>
                <c:pt idx="254">
                  <c:v>-84.841999999999999</c:v>
                </c:pt>
                <c:pt idx="255">
                  <c:v>-84.839999999999989</c:v>
                </c:pt>
                <c:pt idx="256">
                  <c:v>-84.837999999999994</c:v>
                </c:pt>
                <c:pt idx="257">
                  <c:v>-84.835999999999999</c:v>
                </c:pt>
                <c:pt idx="258">
                  <c:v>-84.833999999999989</c:v>
                </c:pt>
                <c:pt idx="259">
                  <c:v>-84.831999999999994</c:v>
                </c:pt>
                <c:pt idx="260">
                  <c:v>-84.83</c:v>
                </c:pt>
                <c:pt idx="261">
                  <c:v>-84.827999999999989</c:v>
                </c:pt>
                <c:pt idx="262">
                  <c:v>-84.825999999999993</c:v>
                </c:pt>
                <c:pt idx="263">
                  <c:v>-84.823999999999998</c:v>
                </c:pt>
                <c:pt idx="264">
                  <c:v>-84.821999999999989</c:v>
                </c:pt>
                <c:pt idx="265">
                  <c:v>-84.82</c:v>
                </c:pt>
                <c:pt idx="266">
                  <c:v>-84.817999999999998</c:v>
                </c:pt>
                <c:pt idx="267">
                  <c:v>-84.815999999999988</c:v>
                </c:pt>
                <c:pt idx="268">
                  <c:v>-84.813999999999993</c:v>
                </c:pt>
                <c:pt idx="269">
                  <c:v>-84.811999999999998</c:v>
                </c:pt>
                <c:pt idx="270">
                  <c:v>-84.809999999999988</c:v>
                </c:pt>
                <c:pt idx="271">
                  <c:v>-84.807999999999993</c:v>
                </c:pt>
                <c:pt idx="272">
                  <c:v>-84.805999999999997</c:v>
                </c:pt>
                <c:pt idx="273">
                  <c:v>-84.803999999999988</c:v>
                </c:pt>
                <c:pt idx="274">
                  <c:v>-84.801999999999992</c:v>
                </c:pt>
                <c:pt idx="275">
                  <c:v>-84.8</c:v>
                </c:pt>
                <c:pt idx="276">
                  <c:v>-84.797999999999988</c:v>
                </c:pt>
                <c:pt idx="277">
                  <c:v>-84.795999999999992</c:v>
                </c:pt>
                <c:pt idx="278">
                  <c:v>-84.793999999999997</c:v>
                </c:pt>
                <c:pt idx="279">
                  <c:v>-84.791999999999987</c:v>
                </c:pt>
                <c:pt idx="280">
                  <c:v>-84.789999999999992</c:v>
                </c:pt>
                <c:pt idx="281">
                  <c:v>-84.787999999999997</c:v>
                </c:pt>
                <c:pt idx="282">
                  <c:v>-84.786000000000001</c:v>
                </c:pt>
                <c:pt idx="283">
                  <c:v>-84.783999999999992</c:v>
                </c:pt>
                <c:pt idx="284">
                  <c:v>-84.781999999999996</c:v>
                </c:pt>
                <c:pt idx="285">
                  <c:v>-84.78</c:v>
                </c:pt>
                <c:pt idx="286">
                  <c:v>-84.777999999999992</c:v>
                </c:pt>
                <c:pt idx="287">
                  <c:v>-84.775999999999996</c:v>
                </c:pt>
                <c:pt idx="288">
                  <c:v>-84.774000000000001</c:v>
                </c:pt>
                <c:pt idx="289">
                  <c:v>-84.771999999999991</c:v>
                </c:pt>
                <c:pt idx="290">
                  <c:v>-84.77</c:v>
                </c:pt>
                <c:pt idx="291">
                  <c:v>-84.768000000000001</c:v>
                </c:pt>
                <c:pt idx="292">
                  <c:v>-84.765999999999991</c:v>
                </c:pt>
                <c:pt idx="293">
                  <c:v>-84.763999999999996</c:v>
                </c:pt>
                <c:pt idx="294">
                  <c:v>-84.762</c:v>
                </c:pt>
                <c:pt idx="295">
                  <c:v>-84.759999999999991</c:v>
                </c:pt>
                <c:pt idx="296">
                  <c:v>-84.757999999999996</c:v>
                </c:pt>
                <c:pt idx="297">
                  <c:v>-84.756</c:v>
                </c:pt>
                <c:pt idx="298">
                  <c:v>-84.753999999999991</c:v>
                </c:pt>
                <c:pt idx="299">
                  <c:v>-84.751999999999995</c:v>
                </c:pt>
                <c:pt idx="300">
                  <c:v>-84.75</c:v>
                </c:pt>
                <c:pt idx="301">
                  <c:v>-84.74799999999999</c:v>
                </c:pt>
                <c:pt idx="302">
                  <c:v>-84.745999999999995</c:v>
                </c:pt>
                <c:pt idx="303">
                  <c:v>-84.744</c:v>
                </c:pt>
                <c:pt idx="304">
                  <c:v>-84.74199999999999</c:v>
                </c:pt>
                <c:pt idx="305">
                  <c:v>-84.74</c:v>
                </c:pt>
                <c:pt idx="306">
                  <c:v>-84.738</c:v>
                </c:pt>
                <c:pt idx="307">
                  <c:v>-84.73599999999999</c:v>
                </c:pt>
                <c:pt idx="308">
                  <c:v>-84.733999999999995</c:v>
                </c:pt>
                <c:pt idx="309">
                  <c:v>-84.731999999999999</c:v>
                </c:pt>
                <c:pt idx="310">
                  <c:v>-84.72999999999999</c:v>
                </c:pt>
                <c:pt idx="311">
                  <c:v>-84.727999999999994</c:v>
                </c:pt>
                <c:pt idx="312">
                  <c:v>-84.725999999999999</c:v>
                </c:pt>
                <c:pt idx="313">
                  <c:v>-84.72399999999999</c:v>
                </c:pt>
                <c:pt idx="314">
                  <c:v>-84.721999999999994</c:v>
                </c:pt>
                <c:pt idx="315">
                  <c:v>-84.72</c:v>
                </c:pt>
                <c:pt idx="316">
                  <c:v>-84.717999999999989</c:v>
                </c:pt>
                <c:pt idx="317">
                  <c:v>-84.715999999999994</c:v>
                </c:pt>
                <c:pt idx="318">
                  <c:v>-84.713999999999999</c:v>
                </c:pt>
                <c:pt idx="319">
                  <c:v>-84.711999999999989</c:v>
                </c:pt>
                <c:pt idx="320">
                  <c:v>-84.71</c:v>
                </c:pt>
                <c:pt idx="321">
                  <c:v>-84.707999999999998</c:v>
                </c:pt>
                <c:pt idx="322">
                  <c:v>-84.705999999999989</c:v>
                </c:pt>
                <c:pt idx="323">
                  <c:v>-84.703999999999994</c:v>
                </c:pt>
                <c:pt idx="324">
                  <c:v>-84.701999999999998</c:v>
                </c:pt>
                <c:pt idx="325">
                  <c:v>-84.699999999999989</c:v>
                </c:pt>
                <c:pt idx="326">
                  <c:v>-84.697999999999993</c:v>
                </c:pt>
                <c:pt idx="327">
                  <c:v>-84.695999999999998</c:v>
                </c:pt>
                <c:pt idx="328">
                  <c:v>-84.693999999999988</c:v>
                </c:pt>
                <c:pt idx="329">
                  <c:v>-84.691999999999993</c:v>
                </c:pt>
                <c:pt idx="330">
                  <c:v>-84.69</c:v>
                </c:pt>
                <c:pt idx="331">
                  <c:v>-84.687999999999988</c:v>
                </c:pt>
                <c:pt idx="332">
                  <c:v>-84.685999999999993</c:v>
                </c:pt>
                <c:pt idx="333">
                  <c:v>-84.683999999999997</c:v>
                </c:pt>
                <c:pt idx="334">
                  <c:v>-84.681999999999988</c:v>
                </c:pt>
                <c:pt idx="335">
                  <c:v>-84.679999999999993</c:v>
                </c:pt>
                <c:pt idx="336">
                  <c:v>-84.677999999999997</c:v>
                </c:pt>
                <c:pt idx="337">
                  <c:v>-84.675999999999988</c:v>
                </c:pt>
                <c:pt idx="338">
                  <c:v>-84.673999999999992</c:v>
                </c:pt>
                <c:pt idx="339">
                  <c:v>-84.671999999999997</c:v>
                </c:pt>
                <c:pt idx="340">
                  <c:v>-84.669999999999987</c:v>
                </c:pt>
                <c:pt idx="341">
                  <c:v>-84.667999999999992</c:v>
                </c:pt>
                <c:pt idx="342">
                  <c:v>-84.665999999999997</c:v>
                </c:pt>
                <c:pt idx="343">
                  <c:v>-84.663999999999987</c:v>
                </c:pt>
                <c:pt idx="344">
                  <c:v>-84.661999999999992</c:v>
                </c:pt>
                <c:pt idx="345">
                  <c:v>-84.66</c:v>
                </c:pt>
                <c:pt idx="346">
                  <c:v>-84.658000000000001</c:v>
                </c:pt>
                <c:pt idx="347">
                  <c:v>-84.655999999999992</c:v>
                </c:pt>
                <c:pt idx="348">
                  <c:v>-84.653999999999996</c:v>
                </c:pt>
                <c:pt idx="349">
                  <c:v>-84.652000000000001</c:v>
                </c:pt>
                <c:pt idx="350">
                  <c:v>-84.649999999999991</c:v>
                </c:pt>
                <c:pt idx="351">
                  <c:v>-84.647999999999996</c:v>
                </c:pt>
                <c:pt idx="352">
                  <c:v>-84.646000000000001</c:v>
                </c:pt>
                <c:pt idx="353">
                  <c:v>-84.643999999999991</c:v>
                </c:pt>
                <c:pt idx="354">
                  <c:v>-84.641999999999996</c:v>
                </c:pt>
                <c:pt idx="355">
                  <c:v>-84.64</c:v>
                </c:pt>
                <c:pt idx="356">
                  <c:v>-84.637999999999991</c:v>
                </c:pt>
                <c:pt idx="357">
                  <c:v>-84.635999999999996</c:v>
                </c:pt>
                <c:pt idx="358">
                  <c:v>-84.634</c:v>
                </c:pt>
                <c:pt idx="359">
                  <c:v>-84.631999999999991</c:v>
                </c:pt>
                <c:pt idx="360">
                  <c:v>-84.63</c:v>
                </c:pt>
                <c:pt idx="361">
                  <c:v>-84.628</c:v>
                </c:pt>
                <c:pt idx="362">
                  <c:v>-84.625999999999991</c:v>
                </c:pt>
                <c:pt idx="363">
                  <c:v>-84.623999999999995</c:v>
                </c:pt>
                <c:pt idx="364">
                  <c:v>-84.622</c:v>
                </c:pt>
                <c:pt idx="365">
                  <c:v>-84.61999999999999</c:v>
                </c:pt>
                <c:pt idx="366">
                  <c:v>-84.617999999999995</c:v>
                </c:pt>
                <c:pt idx="367">
                  <c:v>-84.616</c:v>
                </c:pt>
                <c:pt idx="368">
                  <c:v>-84.61399999999999</c:v>
                </c:pt>
                <c:pt idx="369">
                  <c:v>-84.611999999999995</c:v>
                </c:pt>
                <c:pt idx="370">
                  <c:v>-84.61</c:v>
                </c:pt>
                <c:pt idx="371">
                  <c:v>-84.60799999999999</c:v>
                </c:pt>
                <c:pt idx="372">
                  <c:v>-84.605999999999995</c:v>
                </c:pt>
                <c:pt idx="373">
                  <c:v>-84.603999999999999</c:v>
                </c:pt>
                <c:pt idx="374">
                  <c:v>-84.60199999999999</c:v>
                </c:pt>
                <c:pt idx="375">
                  <c:v>-84.6</c:v>
                </c:pt>
                <c:pt idx="376">
                  <c:v>-84.597999999999999</c:v>
                </c:pt>
                <c:pt idx="377">
                  <c:v>-84.595999999999989</c:v>
                </c:pt>
                <c:pt idx="378">
                  <c:v>-84.593999999999994</c:v>
                </c:pt>
                <c:pt idx="379">
                  <c:v>-84.591999999999999</c:v>
                </c:pt>
                <c:pt idx="380">
                  <c:v>-84.589999999999989</c:v>
                </c:pt>
                <c:pt idx="381">
                  <c:v>-84.587999999999994</c:v>
                </c:pt>
                <c:pt idx="382">
                  <c:v>-84.585999999999999</c:v>
                </c:pt>
                <c:pt idx="383">
                  <c:v>-84.583999999999989</c:v>
                </c:pt>
                <c:pt idx="384">
                  <c:v>-84.581999999999994</c:v>
                </c:pt>
                <c:pt idx="385">
                  <c:v>-84.58</c:v>
                </c:pt>
                <c:pt idx="386">
                  <c:v>-84.577999999999989</c:v>
                </c:pt>
                <c:pt idx="387">
                  <c:v>-84.575999999999993</c:v>
                </c:pt>
                <c:pt idx="388">
                  <c:v>-84.573999999999998</c:v>
                </c:pt>
                <c:pt idx="389">
                  <c:v>-84.571999999999989</c:v>
                </c:pt>
                <c:pt idx="390">
                  <c:v>-84.57</c:v>
                </c:pt>
                <c:pt idx="391">
                  <c:v>-84.567999999999998</c:v>
                </c:pt>
                <c:pt idx="392">
                  <c:v>-84.565999999999988</c:v>
                </c:pt>
                <c:pt idx="393">
                  <c:v>-84.563999999999993</c:v>
                </c:pt>
                <c:pt idx="394">
                  <c:v>-84.561999999999998</c:v>
                </c:pt>
                <c:pt idx="395">
                  <c:v>-84.559999999999988</c:v>
                </c:pt>
                <c:pt idx="396">
                  <c:v>-84.557999999999993</c:v>
                </c:pt>
                <c:pt idx="397">
                  <c:v>-84.555999999999997</c:v>
                </c:pt>
                <c:pt idx="398">
                  <c:v>-84.553999999999988</c:v>
                </c:pt>
                <c:pt idx="399">
                  <c:v>-84.551999999999992</c:v>
                </c:pt>
                <c:pt idx="400">
                  <c:v>-84.55</c:v>
                </c:pt>
                <c:pt idx="401">
                  <c:v>-84.547999999999988</c:v>
                </c:pt>
                <c:pt idx="402">
                  <c:v>-84.545999999999992</c:v>
                </c:pt>
                <c:pt idx="403">
                  <c:v>-84.543999999999997</c:v>
                </c:pt>
                <c:pt idx="404">
                  <c:v>-84.541999999999987</c:v>
                </c:pt>
                <c:pt idx="405">
                  <c:v>-84.539999999999992</c:v>
                </c:pt>
                <c:pt idx="406">
                  <c:v>-84.537999999999997</c:v>
                </c:pt>
                <c:pt idx="407">
                  <c:v>-84.536000000000001</c:v>
                </c:pt>
                <c:pt idx="408">
                  <c:v>-84.533999999999992</c:v>
                </c:pt>
                <c:pt idx="409">
                  <c:v>-84.531999999999996</c:v>
                </c:pt>
                <c:pt idx="410">
                  <c:v>-84.53</c:v>
                </c:pt>
                <c:pt idx="411">
                  <c:v>-84.527999999999992</c:v>
                </c:pt>
                <c:pt idx="412">
                  <c:v>-84.525999999999996</c:v>
                </c:pt>
                <c:pt idx="413">
                  <c:v>-84.524000000000001</c:v>
                </c:pt>
                <c:pt idx="414">
                  <c:v>-84.521999999999991</c:v>
                </c:pt>
                <c:pt idx="415">
                  <c:v>-84.52</c:v>
                </c:pt>
                <c:pt idx="416">
                  <c:v>-84.518000000000001</c:v>
                </c:pt>
                <c:pt idx="417">
                  <c:v>-84.515999999999991</c:v>
                </c:pt>
                <c:pt idx="418">
                  <c:v>-84.513999999999996</c:v>
                </c:pt>
                <c:pt idx="419">
                  <c:v>-84.512</c:v>
                </c:pt>
                <c:pt idx="420">
                  <c:v>-84.509999999999991</c:v>
                </c:pt>
                <c:pt idx="421">
                  <c:v>-84.507999999999996</c:v>
                </c:pt>
                <c:pt idx="422">
                  <c:v>-84.506</c:v>
                </c:pt>
                <c:pt idx="423">
                  <c:v>-84.503999999999991</c:v>
                </c:pt>
                <c:pt idx="424">
                  <c:v>-84.501999999999995</c:v>
                </c:pt>
                <c:pt idx="425">
                  <c:v>-84.5</c:v>
                </c:pt>
                <c:pt idx="426">
                  <c:v>-84.49799999999999</c:v>
                </c:pt>
                <c:pt idx="427">
                  <c:v>-84.495999999999995</c:v>
                </c:pt>
                <c:pt idx="428">
                  <c:v>-84.494</c:v>
                </c:pt>
                <c:pt idx="429">
                  <c:v>-84.49199999999999</c:v>
                </c:pt>
                <c:pt idx="430">
                  <c:v>-84.49</c:v>
                </c:pt>
                <c:pt idx="431">
                  <c:v>-84.488</c:v>
                </c:pt>
                <c:pt idx="432">
                  <c:v>-84.48599999999999</c:v>
                </c:pt>
                <c:pt idx="433">
                  <c:v>-84.483999999999995</c:v>
                </c:pt>
                <c:pt idx="434">
                  <c:v>-84.481999999999999</c:v>
                </c:pt>
                <c:pt idx="435">
                  <c:v>-84.47999999999999</c:v>
                </c:pt>
                <c:pt idx="436">
                  <c:v>-84.477999999999994</c:v>
                </c:pt>
                <c:pt idx="437">
                  <c:v>-84.475999999999999</c:v>
                </c:pt>
                <c:pt idx="438">
                  <c:v>-84.47399999999999</c:v>
                </c:pt>
                <c:pt idx="439">
                  <c:v>-84.471999999999994</c:v>
                </c:pt>
                <c:pt idx="440">
                  <c:v>-84.47</c:v>
                </c:pt>
                <c:pt idx="441">
                  <c:v>-84.467999999999989</c:v>
                </c:pt>
                <c:pt idx="442">
                  <c:v>-84.465999999999994</c:v>
                </c:pt>
                <c:pt idx="443">
                  <c:v>-84.463999999999999</c:v>
                </c:pt>
                <c:pt idx="444">
                  <c:v>-84.461999999999989</c:v>
                </c:pt>
                <c:pt idx="445">
                  <c:v>-84.46</c:v>
                </c:pt>
                <c:pt idx="446">
                  <c:v>-84.457999999999998</c:v>
                </c:pt>
                <c:pt idx="447">
                  <c:v>-84.455999999999989</c:v>
                </c:pt>
                <c:pt idx="448">
                  <c:v>-84.453999999999994</c:v>
                </c:pt>
                <c:pt idx="449">
                  <c:v>-84.451999999999998</c:v>
                </c:pt>
                <c:pt idx="450">
                  <c:v>-84.449999999999989</c:v>
                </c:pt>
                <c:pt idx="451">
                  <c:v>-84.447999999999993</c:v>
                </c:pt>
                <c:pt idx="452">
                  <c:v>-84.445999999999998</c:v>
                </c:pt>
                <c:pt idx="453">
                  <c:v>-84.443999999999988</c:v>
                </c:pt>
                <c:pt idx="454">
                  <c:v>-84.441999999999993</c:v>
                </c:pt>
                <c:pt idx="455">
                  <c:v>-84.44</c:v>
                </c:pt>
                <c:pt idx="456">
                  <c:v>-84.437999999999988</c:v>
                </c:pt>
                <c:pt idx="457">
                  <c:v>-84.435999999999993</c:v>
                </c:pt>
                <c:pt idx="458">
                  <c:v>-84.433999999999997</c:v>
                </c:pt>
                <c:pt idx="459">
                  <c:v>-84.431999999999988</c:v>
                </c:pt>
                <c:pt idx="460">
                  <c:v>-84.429999999999993</c:v>
                </c:pt>
                <c:pt idx="461">
                  <c:v>-84.427999999999997</c:v>
                </c:pt>
                <c:pt idx="462">
                  <c:v>-84.425999999999988</c:v>
                </c:pt>
                <c:pt idx="463">
                  <c:v>-84.423999999999992</c:v>
                </c:pt>
                <c:pt idx="464">
                  <c:v>-84.421999999999997</c:v>
                </c:pt>
                <c:pt idx="465">
                  <c:v>-84.419999999999987</c:v>
                </c:pt>
                <c:pt idx="466">
                  <c:v>-84.417999999999992</c:v>
                </c:pt>
                <c:pt idx="467">
                  <c:v>-84.415999999999997</c:v>
                </c:pt>
                <c:pt idx="468">
                  <c:v>-84.413999999999987</c:v>
                </c:pt>
                <c:pt idx="469">
                  <c:v>-84.411999999999992</c:v>
                </c:pt>
                <c:pt idx="470">
                  <c:v>-84.41</c:v>
                </c:pt>
                <c:pt idx="471">
                  <c:v>-84.408000000000001</c:v>
                </c:pt>
                <c:pt idx="472">
                  <c:v>-84.405999999999992</c:v>
                </c:pt>
                <c:pt idx="473">
                  <c:v>-84.403999999999996</c:v>
                </c:pt>
                <c:pt idx="474">
                  <c:v>-84.402000000000001</c:v>
                </c:pt>
                <c:pt idx="475">
                  <c:v>-84.399999999999991</c:v>
                </c:pt>
                <c:pt idx="476">
                  <c:v>-84.397999999999996</c:v>
                </c:pt>
                <c:pt idx="477">
                  <c:v>-84.396000000000001</c:v>
                </c:pt>
                <c:pt idx="478">
                  <c:v>-84.393999999999991</c:v>
                </c:pt>
                <c:pt idx="479">
                  <c:v>-84.391999999999996</c:v>
                </c:pt>
                <c:pt idx="480">
                  <c:v>-84.39</c:v>
                </c:pt>
                <c:pt idx="481">
                  <c:v>-84.387999999999991</c:v>
                </c:pt>
                <c:pt idx="482">
                  <c:v>-84.385999999999996</c:v>
                </c:pt>
                <c:pt idx="483">
                  <c:v>-84.384</c:v>
                </c:pt>
                <c:pt idx="484">
                  <c:v>-84.381999999999991</c:v>
                </c:pt>
                <c:pt idx="485">
                  <c:v>-84.38</c:v>
                </c:pt>
                <c:pt idx="486">
                  <c:v>-84.378</c:v>
                </c:pt>
                <c:pt idx="487">
                  <c:v>-84.375999999999991</c:v>
                </c:pt>
                <c:pt idx="488">
                  <c:v>-84.373999999999995</c:v>
                </c:pt>
                <c:pt idx="489">
                  <c:v>-84.372</c:v>
                </c:pt>
                <c:pt idx="490">
                  <c:v>-84.36999999999999</c:v>
                </c:pt>
                <c:pt idx="491">
                  <c:v>-84.367999999999995</c:v>
                </c:pt>
                <c:pt idx="492">
                  <c:v>-84.366</c:v>
                </c:pt>
                <c:pt idx="493">
                  <c:v>-84.36399999999999</c:v>
                </c:pt>
                <c:pt idx="494">
                  <c:v>-84.361999999999995</c:v>
                </c:pt>
                <c:pt idx="495">
                  <c:v>-84.36</c:v>
                </c:pt>
                <c:pt idx="496">
                  <c:v>-84.35799999999999</c:v>
                </c:pt>
                <c:pt idx="497">
                  <c:v>-84.355999999999995</c:v>
                </c:pt>
                <c:pt idx="498">
                  <c:v>-84.353999999999999</c:v>
                </c:pt>
                <c:pt idx="499">
                  <c:v>-84.35199999999999</c:v>
                </c:pt>
                <c:pt idx="500">
                  <c:v>-84.35</c:v>
                </c:pt>
                <c:pt idx="501">
                  <c:v>-84.347999999999999</c:v>
                </c:pt>
                <c:pt idx="502">
                  <c:v>-84.345999999999989</c:v>
                </c:pt>
                <c:pt idx="503">
                  <c:v>-84.343999999999994</c:v>
                </c:pt>
                <c:pt idx="504">
                  <c:v>-84.341999999999999</c:v>
                </c:pt>
                <c:pt idx="505">
                  <c:v>-84.339999999999989</c:v>
                </c:pt>
                <c:pt idx="506">
                  <c:v>-84.337999999999994</c:v>
                </c:pt>
                <c:pt idx="507">
                  <c:v>-84.335999999999999</c:v>
                </c:pt>
                <c:pt idx="508">
                  <c:v>-84.333999999999989</c:v>
                </c:pt>
                <c:pt idx="509">
                  <c:v>-84.331999999999994</c:v>
                </c:pt>
                <c:pt idx="510">
                  <c:v>-84.33</c:v>
                </c:pt>
                <c:pt idx="511">
                  <c:v>-84.327999999999989</c:v>
                </c:pt>
                <c:pt idx="512">
                  <c:v>-84.325999999999993</c:v>
                </c:pt>
                <c:pt idx="513">
                  <c:v>-84.323999999999998</c:v>
                </c:pt>
                <c:pt idx="514">
                  <c:v>-84.321999999999989</c:v>
                </c:pt>
                <c:pt idx="515">
                  <c:v>-84.32</c:v>
                </c:pt>
                <c:pt idx="516">
                  <c:v>-84.317999999999998</c:v>
                </c:pt>
                <c:pt idx="517">
                  <c:v>-84.315999999999988</c:v>
                </c:pt>
                <c:pt idx="518">
                  <c:v>-84.313999999999993</c:v>
                </c:pt>
                <c:pt idx="519">
                  <c:v>-84.311999999999998</c:v>
                </c:pt>
                <c:pt idx="520">
                  <c:v>-84.309999999999988</c:v>
                </c:pt>
                <c:pt idx="521">
                  <c:v>-84.307999999999993</c:v>
                </c:pt>
                <c:pt idx="522">
                  <c:v>-84.305999999999997</c:v>
                </c:pt>
                <c:pt idx="523">
                  <c:v>-84.303999999999988</c:v>
                </c:pt>
                <c:pt idx="524">
                  <c:v>-84.301999999999992</c:v>
                </c:pt>
                <c:pt idx="525">
                  <c:v>-84.3</c:v>
                </c:pt>
                <c:pt idx="526">
                  <c:v>-84.297999999999988</c:v>
                </c:pt>
                <c:pt idx="527">
                  <c:v>-84.295999999999992</c:v>
                </c:pt>
                <c:pt idx="528">
                  <c:v>-84.293999999999997</c:v>
                </c:pt>
                <c:pt idx="529">
                  <c:v>-84.291999999999987</c:v>
                </c:pt>
                <c:pt idx="530">
                  <c:v>-84.289999999999992</c:v>
                </c:pt>
                <c:pt idx="531">
                  <c:v>-84.287999999999997</c:v>
                </c:pt>
                <c:pt idx="532">
                  <c:v>-84.286000000000001</c:v>
                </c:pt>
                <c:pt idx="533">
                  <c:v>-84.283999999999992</c:v>
                </c:pt>
                <c:pt idx="534">
                  <c:v>-84.281999999999996</c:v>
                </c:pt>
                <c:pt idx="535">
                  <c:v>-84.28</c:v>
                </c:pt>
                <c:pt idx="536">
                  <c:v>-84.277999999999992</c:v>
                </c:pt>
                <c:pt idx="537">
                  <c:v>-84.275999999999996</c:v>
                </c:pt>
                <c:pt idx="538">
                  <c:v>-84.274000000000001</c:v>
                </c:pt>
                <c:pt idx="539">
                  <c:v>-84.271999999999991</c:v>
                </c:pt>
                <c:pt idx="540">
                  <c:v>-84.27</c:v>
                </c:pt>
                <c:pt idx="541">
                  <c:v>-84.268000000000001</c:v>
                </c:pt>
                <c:pt idx="542">
                  <c:v>-84.265999999999991</c:v>
                </c:pt>
                <c:pt idx="543">
                  <c:v>-84.263999999999996</c:v>
                </c:pt>
                <c:pt idx="544">
                  <c:v>-84.262</c:v>
                </c:pt>
                <c:pt idx="545">
                  <c:v>-84.259999999999991</c:v>
                </c:pt>
                <c:pt idx="546">
                  <c:v>-84.257999999999996</c:v>
                </c:pt>
                <c:pt idx="547">
                  <c:v>-84.256</c:v>
                </c:pt>
                <c:pt idx="548">
                  <c:v>-84.253999999999991</c:v>
                </c:pt>
                <c:pt idx="549">
                  <c:v>-84.251999999999995</c:v>
                </c:pt>
                <c:pt idx="550">
                  <c:v>-84.25</c:v>
                </c:pt>
                <c:pt idx="551">
                  <c:v>-84.24799999999999</c:v>
                </c:pt>
                <c:pt idx="552">
                  <c:v>-84.245999999999995</c:v>
                </c:pt>
                <c:pt idx="553">
                  <c:v>-84.244</c:v>
                </c:pt>
                <c:pt idx="554">
                  <c:v>-84.24199999999999</c:v>
                </c:pt>
                <c:pt idx="555">
                  <c:v>-84.24</c:v>
                </c:pt>
                <c:pt idx="556">
                  <c:v>-84.238</c:v>
                </c:pt>
                <c:pt idx="557">
                  <c:v>-84.23599999999999</c:v>
                </c:pt>
                <c:pt idx="558">
                  <c:v>-84.233999999999995</c:v>
                </c:pt>
                <c:pt idx="559">
                  <c:v>-84.231999999999999</c:v>
                </c:pt>
                <c:pt idx="560">
                  <c:v>-84.22999999999999</c:v>
                </c:pt>
                <c:pt idx="561">
                  <c:v>-84.227999999999994</c:v>
                </c:pt>
                <c:pt idx="562">
                  <c:v>-84.225999999999999</c:v>
                </c:pt>
                <c:pt idx="563">
                  <c:v>-84.22399999999999</c:v>
                </c:pt>
                <c:pt idx="564">
                  <c:v>-84.221999999999994</c:v>
                </c:pt>
                <c:pt idx="565">
                  <c:v>-84.22</c:v>
                </c:pt>
                <c:pt idx="566">
                  <c:v>-84.217999999999989</c:v>
                </c:pt>
                <c:pt idx="567">
                  <c:v>-84.215999999999994</c:v>
                </c:pt>
                <c:pt idx="568">
                  <c:v>-84.213999999999999</c:v>
                </c:pt>
                <c:pt idx="569">
                  <c:v>-84.211999999999989</c:v>
                </c:pt>
                <c:pt idx="570">
                  <c:v>-84.21</c:v>
                </c:pt>
                <c:pt idx="571">
                  <c:v>-84.207999999999998</c:v>
                </c:pt>
                <c:pt idx="572">
                  <c:v>-84.205999999999989</c:v>
                </c:pt>
                <c:pt idx="573">
                  <c:v>-84.203999999999994</c:v>
                </c:pt>
                <c:pt idx="574">
                  <c:v>-84.201999999999998</c:v>
                </c:pt>
                <c:pt idx="575">
                  <c:v>-84.199999999999989</c:v>
                </c:pt>
                <c:pt idx="576">
                  <c:v>-84.197999999999993</c:v>
                </c:pt>
                <c:pt idx="577">
                  <c:v>-84.195999999999998</c:v>
                </c:pt>
                <c:pt idx="578">
                  <c:v>-84.193999999999988</c:v>
                </c:pt>
                <c:pt idx="579">
                  <c:v>-84.191999999999993</c:v>
                </c:pt>
                <c:pt idx="580">
                  <c:v>-84.19</c:v>
                </c:pt>
                <c:pt idx="581">
                  <c:v>-84.187999999999988</c:v>
                </c:pt>
                <c:pt idx="582">
                  <c:v>-84.185999999999993</c:v>
                </c:pt>
                <c:pt idx="583">
                  <c:v>-84.183999999999997</c:v>
                </c:pt>
                <c:pt idx="584">
                  <c:v>-84.181999999999988</c:v>
                </c:pt>
                <c:pt idx="585">
                  <c:v>-84.179999999999993</c:v>
                </c:pt>
                <c:pt idx="586">
                  <c:v>-84.177999999999997</c:v>
                </c:pt>
                <c:pt idx="587">
                  <c:v>-84.175999999999988</c:v>
                </c:pt>
                <c:pt idx="588">
                  <c:v>-84.173999999999992</c:v>
                </c:pt>
                <c:pt idx="589">
                  <c:v>-84.171999999999997</c:v>
                </c:pt>
                <c:pt idx="590">
                  <c:v>-84.169999999999987</c:v>
                </c:pt>
                <c:pt idx="591">
                  <c:v>-84.167999999999992</c:v>
                </c:pt>
                <c:pt idx="592">
                  <c:v>-84.165999999999997</c:v>
                </c:pt>
                <c:pt idx="593">
                  <c:v>-84.163999999999987</c:v>
                </c:pt>
                <c:pt idx="594">
                  <c:v>-84.161999999999992</c:v>
                </c:pt>
                <c:pt idx="595">
                  <c:v>-84.16</c:v>
                </c:pt>
                <c:pt idx="596">
                  <c:v>-84.158000000000001</c:v>
                </c:pt>
                <c:pt idx="597">
                  <c:v>-84.155999999999992</c:v>
                </c:pt>
                <c:pt idx="598">
                  <c:v>-84.153999999999996</c:v>
                </c:pt>
                <c:pt idx="599">
                  <c:v>-84.152000000000001</c:v>
                </c:pt>
                <c:pt idx="600">
                  <c:v>-84.149999999999991</c:v>
                </c:pt>
                <c:pt idx="601">
                  <c:v>-84.147999999999996</c:v>
                </c:pt>
                <c:pt idx="602">
                  <c:v>-84.146000000000001</c:v>
                </c:pt>
                <c:pt idx="603">
                  <c:v>-84.143999999999991</c:v>
                </c:pt>
                <c:pt idx="604">
                  <c:v>-84.141999999999996</c:v>
                </c:pt>
                <c:pt idx="605">
                  <c:v>-84.14</c:v>
                </c:pt>
                <c:pt idx="606">
                  <c:v>-84.137999999999991</c:v>
                </c:pt>
                <c:pt idx="607">
                  <c:v>-84.135999999999996</c:v>
                </c:pt>
                <c:pt idx="608">
                  <c:v>-84.134</c:v>
                </c:pt>
                <c:pt idx="609">
                  <c:v>-84.131999999999991</c:v>
                </c:pt>
                <c:pt idx="610">
                  <c:v>-84.13</c:v>
                </c:pt>
                <c:pt idx="611">
                  <c:v>-84.128</c:v>
                </c:pt>
                <c:pt idx="612">
                  <c:v>-84.125999999999991</c:v>
                </c:pt>
                <c:pt idx="613">
                  <c:v>-84.123999999999995</c:v>
                </c:pt>
                <c:pt idx="614">
                  <c:v>-84.122</c:v>
                </c:pt>
                <c:pt idx="615">
                  <c:v>-84.11999999999999</c:v>
                </c:pt>
                <c:pt idx="616">
                  <c:v>-84.117999999999995</c:v>
                </c:pt>
                <c:pt idx="617">
                  <c:v>-84.116</c:v>
                </c:pt>
                <c:pt idx="618">
                  <c:v>-84.11399999999999</c:v>
                </c:pt>
                <c:pt idx="619">
                  <c:v>-84.111999999999995</c:v>
                </c:pt>
                <c:pt idx="620">
                  <c:v>-84.11</c:v>
                </c:pt>
                <c:pt idx="621">
                  <c:v>-84.10799999999999</c:v>
                </c:pt>
                <c:pt idx="622">
                  <c:v>-84.105999999999995</c:v>
                </c:pt>
                <c:pt idx="623">
                  <c:v>-84.103999999999999</c:v>
                </c:pt>
                <c:pt idx="624">
                  <c:v>-84.10199999999999</c:v>
                </c:pt>
                <c:pt idx="625">
                  <c:v>-84.1</c:v>
                </c:pt>
                <c:pt idx="626">
                  <c:v>-84.097999999999999</c:v>
                </c:pt>
                <c:pt idx="627">
                  <c:v>-84.095999999999989</c:v>
                </c:pt>
                <c:pt idx="628">
                  <c:v>-84.093999999999994</c:v>
                </c:pt>
                <c:pt idx="629">
                  <c:v>-84.091999999999999</c:v>
                </c:pt>
                <c:pt idx="630">
                  <c:v>-84.089999999999989</c:v>
                </c:pt>
                <c:pt idx="631">
                  <c:v>-84.087999999999994</c:v>
                </c:pt>
                <c:pt idx="632">
                  <c:v>-84.085999999999999</c:v>
                </c:pt>
                <c:pt idx="633">
                  <c:v>-84.083999999999989</c:v>
                </c:pt>
                <c:pt idx="634">
                  <c:v>-84.081999999999994</c:v>
                </c:pt>
                <c:pt idx="635">
                  <c:v>-84.08</c:v>
                </c:pt>
                <c:pt idx="636">
                  <c:v>-84.077999999999989</c:v>
                </c:pt>
                <c:pt idx="637">
                  <c:v>-84.075999999999993</c:v>
                </c:pt>
                <c:pt idx="638">
                  <c:v>-84.073999999999998</c:v>
                </c:pt>
                <c:pt idx="639">
                  <c:v>-84.071999999999989</c:v>
                </c:pt>
                <c:pt idx="640">
                  <c:v>-84.07</c:v>
                </c:pt>
                <c:pt idx="641">
                  <c:v>-84.067999999999998</c:v>
                </c:pt>
                <c:pt idx="642">
                  <c:v>-84.065999999999988</c:v>
                </c:pt>
                <c:pt idx="643">
                  <c:v>-84.063999999999993</c:v>
                </c:pt>
                <c:pt idx="644">
                  <c:v>-84.061999999999998</c:v>
                </c:pt>
                <c:pt idx="645">
                  <c:v>-84.059999999999988</c:v>
                </c:pt>
                <c:pt idx="646">
                  <c:v>-84.057999999999993</c:v>
                </c:pt>
                <c:pt idx="647">
                  <c:v>-84.055999999999997</c:v>
                </c:pt>
                <c:pt idx="648">
                  <c:v>-84.053999999999988</c:v>
                </c:pt>
                <c:pt idx="649">
                  <c:v>-84.051999999999992</c:v>
                </c:pt>
                <c:pt idx="650">
                  <c:v>-84.05</c:v>
                </c:pt>
                <c:pt idx="651">
                  <c:v>-84.047999999999988</c:v>
                </c:pt>
                <c:pt idx="652">
                  <c:v>-84.045999999999992</c:v>
                </c:pt>
                <c:pt idx="653">
                  <c:v>-84.043999999999997</c:v>
                </c:pt>
                <c:pt idx="654">
                  <c:v>-84.041999999999987</c:v>
                </c:pt>
                <c:pt idx="655">
                  <c:v>-84.039999999999992</c:v>
                </c:pt>
                <c:pt idx="656">
                  <c:v>-84.037999999999997</c:v>
                </c:pt>
                <c:pt idx="657">
                  <c:v>-84.036000000000001</c:v>
                </c:pt>
                <c:pt idx="658">
                  <c:v>-84.033999999999992</c:v>
                </c:pt>
                <c:pt idx="659">
                  <c:v>-84.031999999999996</c:v>
                </c:pt>
                <c:pt idx="660">
                  <c:v>-84.03</c:v>
                </c:pt>
                <c:pt idx="661">
                  <c:v>-84.027999999999992</c:v>
                </c:pt>
                <c:pt idx="662">
                  <c:v>-84.025999999999996</c:v>
                </c:pt>
                <c:pt idx="663">
                  <c:v>-84.024000000000001</c:v>
                </c:pt>
                <c:pt idx="664">
                  <c:v>-84.021999999999991</c:v>
                </c:pt>
                <c:pt idx="665">
                  <c:v>-84.02</c:v>
                </c:pt>
                <c:pt idx="666">
                  <c:v>-84.018000000000001</c:v>
                </c:pt>
                <c:pt idx="667">
                  <c:v>-84.015999999999991</c:v>
                </c:pt>
                <c:pt idx="668">
                  <c:v>-84.013999999999996</c:v>
                </c:pt>
                <c:pt idx="669">
                  <c:v>-84.012</c:v>
                </c:pt>
                <c:pt idx="670">
                  <c:v>-84.009999999999991</c:v>
                </c:pt>
                <c:pt idx="671">
                  <c:v>-84.007999999999996</c:v>
                </c:pt>
                <c:pt idx="672">
                  <c:v>-84.006</c:v>
                </c:pt>
                <c:pt idx="673">
                  <c:v>-84.003999999999991</c:v>
                </c:pt>
                <c:pt idx="674">
                  <c:v>-84.001999999999995</c:v>
                </c:pt>
                <c:pt idx="675">
                  <c:v>-84</c:v>
                </c:pt>
                <c:pt idx="676">
                  <c:v>-83.99799999999999</c:v>
                </c:pt>
                <c:pt idx="677">
                  <c:v>-83.995999999999995</c:v>
                </c:pt>
                <c:pt idx="678">
                  <c:v>-83.994</c:v>
                </c:pt>
                <c:pt idx="679">
                  <c:v>-83.99199999999999</c:v>
                </c:pt>
                <c:pt idx="680">
                  <c:v>-83.99</c:v>
                </c:pt>
                <c:pt idx="681">
                  <c:v>-83.988</c:v>
                </c:pt>
                <c:pt idx="682">
                  <c:v>-83.98599999999999</c:v>
                </c:pt>
                <c:pt idx="683">
                  <c:v>-83.983999999999995</c:v>
                </c:pt>
                <c:pt idx="684">
                  <c:v>-83.981999999999999</c:v>
                </c:pt>
                <c:pt idx="685">
                  <c:v>-83.97999999999999</c:v>
                </c:pt>
                <c:pt idx="686">
                  <c:v>-83.977999999999994</c:v>
                </c:pt>
                <c:pt idx="687">
                  <c:v>-83.975999999999999</c:v>
                </c:pt>
                <c:pt idx="688">
                  <c:v>-83.97399999999999</c:v>
                </c:pt>
                <c:pt idx="689">
                  <c:v>-83.971999999999994</c:v>
                </c:pt>
                <c:pt idx="690">
                  <c:v>-83.97</c:v>
                </c:pt>
                <c:pt idx="691">
                  <c:v>-83.967999999999989</c:v>
                </c:pt>
                <c:pt idx="692">
                  <c:v>-83.965999999999994</c:v>
                </c:pt>
                <c:pt idx="693">
                  <c:v>-83.963999999999999</c:v>
                </c:pt>
                <c:pt idx="694">
                  <c:v>-83.961999999999989</c:v>
                </c:pt>
                <c:pt idx="695">
                  <c:v>-83.96</c:v>
                </c:pt>
                <c:pt idx="696">
                  <c:v>-83.957999999999998</c:v>
                </c:pt>
                <c:pt idx="697">
                  <c:v>-83.955999999999989</c:v>
                </c:pt>
                <c:pt idx="698">
                  <c:v>-83.953999999999994</c:v>
                </c:pt>
                <c:pt idx="699">
                  <c:v>-83.951999999999998</c:v>
                </c:pt>
                <c:pt idx="700">
                  <c:v>-83.949999999999989</c:v>
                </c:pt>
                <c:pt idx="701">
                  <c:v>-83.947999999999993</c:v>
                </c:pt>
                <c:pt idx="702">
                  <c:v>-83.945999999999998</c:v>
                </c:pt>
                <c:pt idx="703">
                  <c:v>-83.943999999999988</c:v>
                </c:pt>
                <c:pt idx="704">
                  <c:v>-83.941999999999993</c:v>
                </c:pt>
                <c:pt idx="705">
                  <c:v>-83.94</c:v>
                </c:pt>
                <c:pt idx="706">
                  <c:v>-83.937999999999988</c:v>
                </c:pt>
                <c:pt idx="707">
                  <c:v>-83.935999999999993</c:v>
                </c:pt>
                <c:pt idx="708">
                  <c:v>-83.933999999999997</c:v>
                </c:pt>
                <c:pt idx="709">
                  <c:v>-83.931999999999988</c:v>
                </c:pt>
                <c:pt idx="710">
                  <c:v>-83.929999999999993</c:v>
                </c:pt>
                <c:pt idx="711">
                  <c:v>-83.927999999999997</c:v>
                </c:pt>
                <c:pt idx="712">
                  <c:v>-83.925999999999988</c:v>
                </c:pt>
                <c:pt idx="713">
                  <c:v>-83.923999999999992</c:v>
                </c:pt>
                <c:pt idx="714">
                  <c:v>-83.921999999999997</c:v>
                </c:pt>
                <c:pt idx="715">
                  <c:v>-83.919999999999987</c:v>
                </c:pt>
                <c:pt idx="716">
                  <c:v>-83.917999999999992</c:v>
                </c:pt>
                <c:pt idx="717">
                  <c:v>-83.915999999999997</c:v>
                </c:pt>
                <c:pt idx="718">
                  <c:v>-83.913999999999987</c:v>
                </c:pt>
                <c:pt idx="719">
                  <c:v>-83.911999999999992</c:v>
                </c:pt>
                <c:pt idx="720">
                  <c:v>-83.91</c:v>
                </c:pt>
                <c:pt idx="721">
                  <c:v>-83.908000000000001</c:v>
                </c:pt>
                <c:pt idx="722">
                  <c:v>-83.905999999999992</c:v>
                </c:pt>
                <c:pt idx="723">
                  <c:v>-83.903999999999996</c:v>
                </c:pt>
                <c:pt idx="724">
                  <c:v>-83.902000000000001</c:v>
                </c:pt>
                <c:pt idx="725">
                  <c:v>-83.899999999999991</c:v>
                </c:pt>
                <c:pt idx="726">
                  <c:v>-83.897999999999996</c:v>
                </c:pt>
                <c:pt idx="727">
                  <c:v>-83.896000000000001</c:v>
                </c:pt>
                <c:pt idx="728">
                  <c:v>-83.893999999999991</c:v>
                </c:pt>
                <c:pt idx="729">
                  <c:v>-83.891999999999996</c:v>
                </c:pt>
                <c:pt idx="730">
                  <c:v>-83.89</c:v>
                </c:pt>
                <c:pt idx="731">
                  <c:v>-83.887999999999991</c:v>
                </c:pt>
                <c:pt idx="732">
                  <c:v>-83.885999999999996</c:v>
                </c:pt>
                <c:pt idx="733">
                  <c:v>-83.884</c:v>
                </c:pt>
                <c:pt idx="734">
                  <c:v>-83.881999999999991</c:v>
                </c:pt>
                <c:pt idx="735">
                  <c:v>-83.88</c:v>
                </c:pt>
                <c:pt idx="736">
                  <c:v>-83.878</c:v>
                </c:pt>
                <c:pt idx="737">
                  <c:v>-83.875999999999991</c:v>
                </c:pt>
                <c:pt idx="738">
                  <c:v>-83.873999999999995</c:v>
                </c:pt>
                <c:pt idx="739">
                  <c:v>-83.872</c:v>
                </c:pt>
                <c:pt idx="740">
                  <c:v>-83.86999999999999</c:v>
                </c:pt>
                <c:pt idx="741">
                  <c:v>-83.867999999999995</c:v>
                </c:pt>
                <c:pt idx="742">
                  <c:v>-83.866</c:v>
                </c:pt>
                <c:pt idx="743">
                  <c:v>-83.86399999999999</c:v>
                </c:pt>
                <c:pt idx="744">
                  <c:v>-83.861999999999995</c:v>
                </c:pt>
                <c:pt idx="745">
                  <c:v>-83.86</c:v>
                </c:pt>
                <c:pt idx="746">
                  <c:v>-83.85799999999999</c:v>
                </c:pt>
                <c:pt idx="747">
                  <c:v>-83.855999999999995</c:v>
                </c:pt>
                <c:pt idx="748">
                  <c:v>-83.853999999999999</c:v>
                </c:pt>
                <c:pt idx="749">
                  <c:v>-83.85199999999999</c:v>
                </c:pt>
                <c:pt idx="750">
                  <c:v>-83.85</c:v>
                </c:pt>
                <c:pt idx="751">
                  <c:v>-83.847999999999999</c:v>
                </c:pt>
                <c:pt idx="752">
                  <c:v>-83.845999999999989</c:v>
                </c:pt>
                <c:pt idx="753">
                  <c:v>-83.843999999999994</c:v>
                </c:pt>
                <c:pt idx="754">
                  <c:v>-83.841999999999999</c:v>
                </c:pt>
                <c:pt idx="755">
                  <c:v>-83.839999999999989</c:v>
                </c:pt>
                <c:pt idx="756">
                  <c:v>-83.837999999999994</c:v>
                </c:pt>
                <c:pt idx="757">
                  <c:v>-83.835999999999999</c:v>
                </c:pt>
                <c:pt idx="758">
                  <c:v>-83.833999999999989</c:v>
                </c:pt>
                <c:pt idx="759">
                  <c:v>-83.831999999999994</c:v>
                </c:pt>
                <c:pt idx="760">
                  <c:v>-83.83</c:v>
                </c:pt>
                <c:pt idx="761">
                  <c:v>-83.827999999999989</c:v>
                </c:pt>
                <c:pt idx="762">
                  <c:v>-83.825999999999993</c:v>
                </c:pt>
                <c:pt idx="763">
                  <c:v>-83.823999999999998</c:v>
                </c:pt>
                <c:pt idx="764">
                  <c:v>-83.821999999999989</c:v>
                </c:pt>
                <c:pt idx="765">
                  <c:v>-83.82</c:v>
                </c:pt>
                <c:pt idx="766">
                  <c:v>-83.817999999999998</c:v>
                </c:pt>
                <c:pt idx="767">
                  <c:v>-83.815999999999988</c:v>
                </c:pt>
                <c:pt idx="768">
                  <c:v>-83.813999999999993</c:v>
                </c:pt>
                <c:pt idx="769">
                  <c:v>-83.811999999999998</c:v>
                </c:pt>
                <c:pt idx="770">
                  <c:v>-83.809999999999988</c:v>
                </c:pt>
                <c:pt idx="771">
                  <c:v>-83.807999999999993</c:v>
                </c:pt>
                <c:pt idx="772">
                  <c:v>-83.805999999999997</c:v>
                </c:pt>
                <c:pt idx="773">
                  <c:v>-83.803999999999988</c:v>
                </c:pt>
                <c:pt idx="774">
                  <c:v>-83.801999999999992</c:v>
                </c:pt>
                <c:pt idx="775">
                  <c:v>-83.8</c:v>
                </c:pt>
                <c:pt idx="776">
                  <c:v>-83.797999999999988</c:v>
                </c:pt>
                <c:pt idx="777">
                  <c:v>-83.795999999999992</c:v>
                </c:pt>
                <c:pt idx="778">
                  <c:v>-83.793999999999997</c:v>
                </c:pt>
                <c:pt idx="779">
                  <c:v>-83.791999999999987</c:v>
                </c:pt>
                <c:pt idx="780">
                  <c:v>-83.789999999999992</c:v>
                </c:pt>
                <c:pt idx="781">
                  <c:v>-83.787999999999997</c:v>
                </c:pt>
                <c:pt idx="782">
                  <c:v>-83.786000000000001</c:v>
                </c:pt>
                <c:pt idx="783">
                  <c:v>-83.783999999999992</c:v>
                </c:pt>
                <c:pt idx="784">
                  <c:v>-83.781999999999996</c:v>
                </c:pt>
                <c:pt idx="785">
                  <c:v>-83.78</c:v>
                </c:pt>
                <c:pt idx="786">
                  <c:v>-83.777999999999992</c:v>
                </c:pt>
                <c:pt idx="787">
                  <c:v>-83.775999999999996</c:v>
                </c:pt>
                <c:pt idx="788">
                  <c:v>-83.774000000000001</c:v>
                </c:pt>
                <c:pt idx="789">
                  <c:v>-83.771999999999991</c:v>
                </c:pt>
                <c:pt idx="790">
                  <c:v>-83.77</c:v>
                </c:pt>
                <c:pt idx="791">
                  <c:v>-83.768000000000001</c:v>
                </c:pt>
                <c:pt idx="792">
                  <c:v>-83.765999999999991</c:v>
                </c:pt>
                <c:pt idx="793">
                  <c:v>-83.763999999999996</c:v>
                </c:pt>
                <c:pt idx="794">
                  <c:v>-83.762</c:v>
                </c:pt>
                <c:pt idx="795">
                  <c:v>-83.759999999999991</c:v>
                </c:pt>
                <c:pt idx="796">
                  <c:v>-83.757999999999996</c:v>
                </c:pt>
                <c:pt idx="797">
                  <c:v>-83.756</c:v>
                </c:pt>
                <c:pt idx="798">
                  <c:v>-83.753999999999991</c:v>
                </c:pt>
                <c:pt idx="799">
                  <c:v>-83.751999999999995</c:v>
                </c:pt>
                <c:pt idx="800">
                  <c:v>-83.75</c:v>
                </c:pt>
                <c:pt idx="801">
                  <c:v>-83.74799999999999</c:v>
                </c:pt>
                <c:pt idx="802">
                  <c:v>-83.745999999999995</c:v>
                </c:pt>
                <c:pt idx="803">
                  <c:v>-83.744</c:v>
                </c:pt>
                <c:pt idx="804">
                  <c:v>-83.74199999999999</c:v>
                </c:pt>
                <c:pt idx="805">
                  <c:v>-83.74</c:v>
                </c:pt>
                <c:pt idx="806">
                  <c:v>-83.738</c:v>
                </c:pt>
                <c:pt idx="807">
                  <c:v>-83.73599999999999</c:v>
                </c:pt>
                <c:pt idx="808">
                  <c:v>-83.733999999999995</c:v>
                </c:pt>
                <c:pt idx="809">
                  <c:v>-83.731999999999999</c:v>
                </c:pt>
                <c:pt idx="810">
                  <c:v>-83.72999999999999</c:v>
                </c:pt>
                <c:pt idx="811">
                  <c:v>-83.727999999999994</c:v>
                </c:pt>
                <c:pt idx="812">
                  <c:v>-83.725999999999999</c:v>
                </c:pt>
                <c:pt idx="813">
                  <c:v>-83.72399999999999</c:v>
                </c:pt>
                <c:pt idx="814">
                  <c:v>-83.721999999999994</c:v>
                </c:pt>
                <c:pt idx="815">
                  <c:v>-83.72</c:v>
                </c:pt>
                <c:pt idx="816">
                  <c:v>-83.717999999999989</c:v>
                </c:pt>
                <c:pt idx="817">
                  <c:v>-83.715999999999994</c:v>
                </c:pt>
                <c:pt idx="818">
                  <c:v>-83.713999999999999</c:v>
                </c:pt>
                <c:pt idx="819">
                  <c:v>-83.711999999999989</c:v>
                </c:pt>
                <c:pt idx="820">
                  <c:v>-83.71</c:v>
                </c:pt>
                <c:pt idx="821">
                  <c:v>-83.707999999999998</c:v>
                </c:pt>
                <c:pt idx="822">
                  <c:v>-83.705999999999989</c:v>
                </c:pt>
                <c:pt idx="823">
                  <c:v>-83.703999999999994</c:v>
                </c:pt>
                <c:pt idx="824">
                  <c:v>-83.701999999999998</c:v>
                </c:pt>
                <c:pt idx="825">
                  <c:v>-83.699999999999989</c:v>
                </c:pt>
                <c:pt idx="826">
                  <c:v>-83.697999999999993</c:v>
                </c:pt>
                <c:pt idx="827">
                  <c:v>-83.695999999999998</c:v>
                </c:pt>
                <c:pt idx="828">
                  <c:v>-83.693999999999988</c:v>
                </c:pt>
                <c:pt idx="829">
                  <c:v>-83.691999999999993</c:v>
                </c:pt>
                <c:pt idx="830">
                  <c:v>-83.69</c:v>
                </c:pt>
                <c:pt idx="831">
                  <c:v>-83.687999999999988</c:v>
                </c:pt>
                <c:pt idx="832">
                  <c:v>-83.685999999999993</c:v>
                </c:pt>
                <c:pt idx="833">
                  <c:v>-83.683999999999997</c:v>
                </c:pt>
                <c:pt idx="834">
                  <c:v>-83.681999999999988</c:v>
                </c:pt>
                <c:pt idx="835">
                  <c:v>-83.679999999999993</c:v>
                </c:pt>
                <c:pt idx="836">
                  <c:v>-83.677999999999997</c:v>
                </c:pt>
                <c:pt idx="837">
                  <c:v>-83.675999999999988</c:v>
                </c:pt>
                <c:pt idx="838">
                  <c:v>-83.673999999999992</c:v>
                </c:pt>
                <c:pt idx="839">
                  <c:v>-83.671999999999997</c:v>
                </c:pt>
                <c:pt idx="840">
                  <c:v>-83.669999999999987</c:v>
                </c:pt>
                <c:pt idx="841">
                  <c:v>-83.667999999999992</c:v>
                </c:pt>
                <c:pt idx="842">
                  <c:v>-83.665999999999997</c:v>
                </c:pt>
                <c:pt idx="843">
                  <c:v>-83.663999999999987</c:v>
                </c:pt>
                <c:pt idx="844">
                  <c:v>-83.661999999999992</c:v>
                </c:pt>
                <c:pt idx="845">
                  <c:v>-83.66</c:v>
                </c:pt>
                <c:pt idx="846">
                  <c:v>-83.658000000000001</c:v>
                </c:pt>
                <c:pt idx="847">
                  <c:v>-83.655999999999992</c:v>
                </c:pt>
                <c:pt idx="848">
                  <c:v>-83.653999999999996</c:v>
                </c:pt>
                <c:pt idx="849">
                  <c:v>-83.652000000000001</c:v>
                </c:pt>
                <c:pt idx="850">
                  <c:v>-83.649999999999991</c:v>
                </c:pt>
                <c:pt idx="851">
                  <c:v>-83.647999999999996</c:v>
                </c:pt>
                <c:pt idx="852">
                  <c:v>-83.646000000000001</c:v>
                </c:pt>
                <c:pt idx="853">
                  <c:v>-83.643999999999991</c:v>
                </c:pt>
                <c:pt idx="854">
                  <c:v>-83.641999999999996</c:v>
                </c:pt>
                <c:pt idx="855">
                  <c:v>-83.64</c:v>
                </c:pt>
                <c:pt idx="856">
                  <c:v>-83.637999999999991</c:v>
                </c:pt>
                <c:pt idx="857">
                  <c:v>-83.635999999999996</c:v>
                </c:pt>
                <c:pt idx="858">
                  <c:v>-83.634</c:v>
                </c:pt>
                <c:pt idx="859">
                  <c:v>-83.631999999999991</c:v>
                </c:pt>
                <c:pt idx="860">
                  <c:v>-83.63</c:v>
                </c:pt>
                <c:pt idx="861">
                  <c:v>-83.628</c:v>
                </c:pt>
                <c:pt idx="862">
                  <c:v>-83.625999999999991</c:v>
                </c:pt>
                <c:pt idx="863">
                  <c:v>-83.623999999999995</c:v>
                </c:pt>
                <c:pt idx="864">
                  <c:v>-83.622</c:v>
                </c:pt>
                <c:pt idx="865">
                  <c:v>-83.61999999999999</c:v>
                </c:pt>
                <c:pt idx="866">
                  <c:v>-83.617999999999995</c:v>
                </c:pt>
                <c:pt idx="867">
                  <c:v>-83.616</c:v>
                </c:pt>
                <c:pt idx="868">
                  <c:v>-83.61399999999999</c:v>
                </c:pt>
                <c:pt idx="869">
                  <c:v>-83.611999999999995</c:v>
                </c:pt>
                <c:pt idx="870">
                  <c:v>-83.61</c:v>
                </c:pt>
                <c:pt idx="871">
                  <c:v>-83.60799999999999</c:v>
                </c:pt>
                <c:pt idx="872">
                  <c:v>-83.605999999999995</c:v>
                </c:pt>
                <c:pt idx="873">
                  <c:v>-83.603999999999999</c:v>
                </c:pt>
                <c:pt idx="874">
                  <c:v>-83.60199999999999</c:v>
                </c:pt>
                <c:pt idx="875">
                  <c:v>-83.6</c:v>
                </c:pt>
                <c:pt idx="876">
                  <c:v>-83.597999999999999</c:v>
                </c:pt>
                <c:pt idx="877">
                  <c:v>-83.595999999999989</c:v>
                </c:pt>
                <c:pt idx="878">
                  <c:v>-83.593999999999994</c:v>
                </c:pt>
                <c:pt idx="879">
                  <c:v>-83.591999999999999</c:v>
                </c:pt>
                <c:pt idx="880">
                  <c:v>-83.589999999999989</c:v>
                </c:pt>
                <c:pt idx="881">
                  <c:v>-83.587999999999994</c:v>
                </c:pt>
                <c:pt idx="882">
                  <c:v>-83.585999999999999</c:v>
                </c:pt>
                <c:pt idx="883">
                  <c:v>-83.583999999999989</c:v>
                </c:pt>
                <c:pt idx="884">
                  <c:v>-83.581999999999994</c:v>
                </c:pt>
                <c:pt idx="885">
                  <c:v>-83.58</c:v>
                </c:pt>
                <c:pt idx="886">
                  <c:v>-83.577999999999989</c:v>
                </c:pt>
                <c:pt idx="887">
                  <c:v>-83.575999999999993</c:v>
                </c:pt>
                <c:pt idx="888">
                  <c:v>-83.573999999999998</c:v>
                </c:pt>
                <c:pt idx="889">
                  <c:v>-83.571999999999989</c:v>
                </c:pt>
                <c:pt idx="890">
                  <c:v>-83.57</c:v>
                </c:pt>
                <c:pt idx="891">
                  <c:v>-83.567999999999998</c:v>
                </c:pt>
                <c:pt idx="892">
                  <c:v>-83.565999999999988</c:v>
                </c:pt>
                <c:pt idx="893">
                  <c:v>-83.563999999999993</c:v>
                </c:pt>
                <c:pt idx="894">
                  <c:v>-83.561999999999998</c:v>
                </c:pt>
                <c:pt idx="895">
                  <c:v>-83.559999999999988</c:v>
                </c:pt>
                <c:pt idx="896">
                  <c:v>-83.557999999999993</c:v>
                </c:pt>
                <c:pt idx="897">
                  <c:v>-83.555999999999997</c:v>
                </c:pt>
                <c:pt idx="898">
                  <c:v>-83.553999999999988</c:v>
                </c:pt>
                <c:pt idx="899">
                  <c:v>-83.551999999999992</c:v>
                </c:pt>
                <c:pt idx="900">
                  <c:v>-83.55</c:v>
                </c:pt>
                <c:pt idx="901">
                  <c:v>-83.547999999999988</c:v>
                </c:pt>
                <c:pt idx="902">
                  <c:v>-83.545999999999992</c:v>
                </c:pt>
                <c:pt idx="903">
                  <c:v>-83.543999999999997</c:v>
                </c:pt>
                <c:pt idx="904">
                  <c:v>-83.541999999999987</c:v>
                </c:pt>
                <c:pt idx="905">
                  <c:v>-83.539999999999992</c:v>
                </c:pt>
                <c:pt idx="906">
                  <c:v>-83.537999999999997</c:v>
                </c:pt>
                <c:pt idx="907">
                  <c:v>-83.536000000000001</c:v>
                </c:pt>
                <c:pt idx="908">
                  <c:v>-83.533999999999992</c:v>
                </c:pt>
                <c:pt idx="909">
                  <c:v>-83.531999999999996</c:v>
                </c:pt>
                <c:pt idx="910">
                  <c:v>-83.53</c:v>
                </c:pt>
                <c:pt idx="911">
                  <c:v>-83.527999999999992</c:v>
                </c:pt>
                <c:pt idx="912">
                  <c:v>-83.525999999999996</c:v>
                </c:pt>
                <c:pt idx="913">
                  <c:v>-83.524000000000001</c:v>
                </c:pt>
                <c:pt idx="914">
                  <c:v>-83.521999999999991</c:v>
                </c:pt>
                <c:pt idx="915">
                  <c:v>-83.52</c:v>
                </c:pt>
                <c:pt idx="916">
                  <c:v>-83.518000000000001</c:v>
                </c:pt>
                <c:pt idx="917">
                  <c:v>-83.515999999999991</c:v>
                </c:pt>
                <c:pt idx="918">
                  <c:v>-83.513999999999996</c:v>
                </c:pt>
                <c:pt idx="919">
                  <c:v>-83.512</c:v>
                </c:pt>
                <c:pt idx="920">
                  <c:v>-83.509999999999991</c:v>
                </c:pt>
                <c:pt idx="921">
                  <c:v>-83.507999999999996</c:v>
                </c:pt>
                <c:pt idx="922">
                  <c:v>-83.506</c:v>
                </c:pt>
                <c:pt idx="923">
                  <c:v>-83.503999999999991</c:v>
                </c:pt>
                <c:pt idx="924">
                  <c:v>-83.501999999999995</c:v>
                </c:pt>
                <c:pt idx="925">
                  <c:v>-83.5</c:v>
                </c:pt>
                <c:pt idx="926">
                  <c:v>-83.49799999999999</c:v>
                </c:pt>
                <c:pt idx="927">
                  <c:v>-83.495999999999995</c:v>
                </c:pt>
                <c:pt idx="928">
                  <c:v>-83.494</c:v>
                </c:pt>
                <c:pt idx="929">
                  <c:v>-83.49199999999999</c:v>
                </c:pt>
                <c:pt idx="930">
                  <c:v>-83.49</c:v>
                </c:pt>
                <c:pt idx="931">
                  <c:v>-83.488</c:v>
                </c:pt>
                <c:pt idx="932">
                  <c:v>-83.48599999999999</c:v>
                </c:pt>
                <c:pt idx="933">
                  <c:v>-83.483999999999995</c:v>
                </c:pt>
                <c:pt idx="934">
                  <c:v>-83.481999999999999</c:v>
                </c:pt>
                <c:pt idx="935">
                  <c:v>-83.47999999999999</c:v>
                </c:pt>
                <c:pt idx="936">
                  <c:v>-83.477999999999994</c:v>
                </c:pt>
                <c:pt idx="937">
                  <c:v>-83.475999999999999</c:v>
                </c:pt>
                <c:pt idx="938">
                  <c:v>-83.47399999999999</c:v>
                </c:pt>
                <c:pt idx="939">
                  <c:v>-83.471999999999994</c:v>
                </c:pt>
                <c:pt idx="940">
                  <c:v>-83.47</c:v>
                </c:pt>
                <c:pt idx="941">
                  <c:v>-83.467999999999989</c:v>
                </c:pt>
                <c:pt idx="942">
                  <c:v>-83.465999999999994</c:v>
                </c:pt>
                <c:pt idx="943">
                  <c:v>-83.463999999999999</c:v>
                </c:pt>
                <c:pt idx="944">
                  <c:v>-83.461999999999989</c:v>
                </c:pt>
                <c:pt idx="945">
                  <c:v>-83.46</c:v>
                </c:pt>
                <c:pt idx="946">
                  <c:v>-83.457999999999998</c:v>
                </c:pt>
                <c:pt idx="947">
                  <c:v>-83.455999999999989</c:v>
                </c:pt>
                <c:pt idx="948">
                  <c:v>-83.453999999999994</c:v>
                </c:pt>
                <c:pt idx="949">
                  <c:v>-83.451999999999998</c:v>
                </c:pt>
                <c:pt idx="950">
                  <c:v>-83.449999999999989</c:v>
                </c:pt>
                <c:pt idx="951">
                  <c:v>-83.447999999999993</c:v>
                </c:pt>
                <c:pt idx="952">
                  <c:v>-83.445999999999998</c:v>
                </c:pt>
                <c:pt idx="953">
                  <c:v>-83.443999999999988</c:v>
                </c:pt>
                <c:pt idx="954">
                  <c:v>-83.441999999999993</c:v>
                </c:pt>
                <c:pt idx="955">
                  <c:v>-83.44</c:v>
                </c:pt>
                <c:pt idx="956">
                  <c:v>-83.437999999999988</c:v>
                </c:pt>
                <c:pt idx="957">
                  <c:v>-83.435999999999993</c:v>
                </c:pt>
                <c:pt idx="958">
                  <c:v>-83.433999999999997</c:v>
                </c:pt>
                <c:pt idx="959">
                  <c:v>-83.431999999999988</c:v>
                </c:pt>
                <c:pt idx="960">
                  <c:v>-83.429999999999993</c:v>
                </c:pt>
                <c:pt idx="961">
                  <c:v>-83.427999999999997</c:v>
                </c:pt>
                <c:pt idx="962">
                  <c:v>-83.425999999999988</c:v>
                </c:pt>
                <c:pt idx="963">
                  <c:v>-83.423999999999992</c:v>
                </c:pt>
                <c:pt idx="964">
                  <c:v>-83.421999999999997</c:v>
                </c:pt>
                <c:pt idx="965">
                  <c:v>-83.419999999999987</c:v>
                </c:pt>
                <c:pt idx="966">
                  <c:v>-83.417999999999992</c:v>
                </c:pt>
                <c:pt idx="967">
                  <c:v>-83.415999999999997</c:v>
                </c:pt>
                <c:pt idx="968">
                  <c:v>-83.413999999999987</c:v>
                </c:pt>
                <c:pt idx="969">
                  <c:v>-83.411999999999992</c:v>
                </c:pt>
                <c:pt idx="970">
                  <c:v>-83.41</c:v>
                </c:pt>
                <c:pt idx="971">
                  <c:v>-83.408000000000001</c:v>
                </c:pt>
                <c:pt idx="972">
                  <c:v>-83.405999999999992</c:v>
                </c:pt>
                <c:pt idx="973">
                  <c:v>-83.403999999999996</c:v>
                </c:pt>
                <c:pt idx="974">
                  <c:v>-83.402000000000001</c:v>
                </c:pt>
                <c:pt idx="975">
                  <c:v>-83.399999999999991</c:v>
                </c:pt>
                <c:pt idx="976">
                  <c:v>-83.397999999999996</c:v>
                </c:pt>
                <c:pt idx="977">
                  <c:v>-83.396000000000001</c:v>
                </c:pt>
                <c:pt idx="978">
                  <c:v>-83.393999999999991</c:v>
                </c:pt>
                <c:pt idx="979">
                  <c:v>-83.391999999999996</c:v>
                </c:pt>
                <c:pt idx="980">
                  <c:v>-83.39</c:v>
                </c:pt>
                <c:pt idx="981">
                  <c:v>-83.387999999999991</c:v>
                </c:pt>
                <c:pt idx="982">
                  <c:v>-83.385999999999996</c:v>
                </c:pt>
                <c:pt idx="983">
                  <c:v>-83.384</c:v>
                </c:pt>
                <c:pt idx="984">
                  <c:v>-83.381999999999991</c:v>
                </c:pt>
                <c:pt idx="985">
                  <c:v>-83.38</c:v>
                </c:pt>
                <c:pt idx="986">
                  <c:v>-83.378</c:v>
                </c:pt>
                <c:pt idx="987">
                  <c:v>-83.375999999999991</c:v>
                </c:pt>
                <c:pt idx="988">
                  <c:v>-83.373999999999995</c:v>
                </c:pt>
                <c:pt idx="989">
                  <c:v>-83.372</c:v>
                </c:pt>
                <c:pt idx="990">
                  <c:v>-83.36999999999999</c:v>
                </c:pt>
                <c:pt idx="991">
                  <c:v>-83.367999999999995</c:v>
                </c:pt>
                <c:pt idx="992">
                  <c:v>-83.366</c:v>
                </c:pt>
                <c:pt idx="993">
                  <c:v>-83.36399999999999</c:v>
                </c:pt>
                <c:pt idx="994">
                  <c:v>-83.361999999999995</c:v>
                </c:pt>
                <c:pt idx="995">
                  <c:v>-83.36</c:v>
                </c:pt>
                <c:pt idx="996">
                  <c:v>-83.35799999999999</c:v>
                </c:pt>
                <c:pt idx="997">
                  <c:v>-83.355999999999995</c:v>
                </c:pt>
                <c:pt idx="998">
                  <c:v>-83.353999999999999</c:v>
                </c:pt>
                <c:pt idx="999">
                  <c:v>-83.35199999999999</c:v>
                </c:pt>
                <c:pt idx="1000">
                  <c:v>-83.35</c:v>
                </c:pt>
                <c:pt idx="1001">
                  <c:v>-83.347999999999999</c:v>
                </c:pt>
                <c:pt idx="1002">
                  <c:v>-83.345999999999989</c:v>
                </c:pt>
                <c:pt idx="1003">
                  <c:v>-83.343999999999994</c:v>
                </c:pt>
                <c:pt idx="1004">
                  <c:v>-83.341999999999999</c:v>
                </c:pt>
                <c:pt idx="1005">
                  <c:v>-83.339999999999989</c:v>
                </c:pt>
                <c:pt idx="1006">
                  <c:v>-83.337999999999994</c:v>
                </c:pt>
                <c:pt idx="1007">
                  <c:v>-83.335999999999999</c:v>
                </c:pt>
                <c:pt idx="1008">
                  <c:v>-83.333999999999989</c:v>
                </c:pt>
                <c:pt idx="1009">
                  <c:v>-83.331999999999994</c:v>
                </c:pt>
                <c:pt idx="1010">
                  <c:v>-83.33</c:v>
                </c:pt>
                <c:pt idx="1011">
                  <c:v>-83.327999999999989</c:v>
                </c:pt>
                <c:pt idx="1012">
                  <c:v>-83.325999999999993</c:v>
                </c:pt>
                <c:pt idx="1013">
                  <c:v>-83.323999999999998</c:v>
                </c:pt>
                <c:pt idx="1014">
                  <c:v>-83.321999999999989</c:v>
                </c:pt>
                <c:pt idx="1015">
                  <c:v>-83.32</c:v>
                </c:pt>
                <c:pt idx="1016">
                  <c:v>-83.317999999999998</c:v>
                </c:pt>
                <c:pt idx="1017">
                  <c:v>-83.315999999999988</c:v>
                </c:pt>
                <c:pt idx="1018">
                  <c:v>-83.313999999999993</c:v>
                </c:pt>
                <c:pt idx="1019">
                  <c:v>-83.311999999999998</c:v>
                </c:pt>
                <c:pt idx="1020">
                  <c:v>-83.309999999999988</c:v>
                </c:pt>
                <c:pt idx="1021">
                  <c:v>-83.307999999999993</c:v>
                </c:pt>
                <c:pt idx="1022">
                  <c:v>-83.305999999999997</c:v>
                </c:pt>
                <c:pt idx="1023">
                  <c:v>-83.303999999999988</c:v>
                </c:pt>
                <c:pt idx="1024">
                  <c:v>-83.301999999999992</c:v>
                </c:pt>
                <c:pt idx="1025">
                  <c:v>-83.3</c:v>
                </c:pt>
                <c:pt idx="1026">
                  <c:v>-83.297999999999988</c:v>
                </c:pt>
                <c:pt idx="1027">
                  <c:v>-83.295999999999992</c:v>
                </c:pt>
                <c:pt idx="1028">
                  <c:v>-83.293999999999997</c:v>
                </c:pt>
                <c:pt idx="1029">
                  <c:v>-83.292000000000002</c:v>
                </c:pt>
                <c:pt idx="1030">
                  <c:v>-83.289999999999992</c:v>
                </c:pt>
                <c:pt idx="1031">
                  <c:v>-83.287999999999997</c:v>
                </c:pt>
                <c:pt idx="1032">
                  <c:v>-83.286000000000001</c:v>
                </c:pt>
                <c:pt idx="1033">
                  <c:v>-83.283999999999992</c:v>
                </c:pt>
                <c:pt idx="1034">
                  <c:v>-83.281999999999996</c:v>
                </c:pt>
                <c:pt idx="1035">
                  <c:v>-83.28</c:v>
                </c:pt>
                <c:pt idx="1036">
                  <c:v>-83.277999999999992</c:v>
                </c:pt>
                <c:pt idx="1037">
                  <c:v>-83.275999999999996</c:v>
                </c:pt>
                <c:pt idx="1038">
                  <c:v>-83.274000000000001</c:v>
                </c:pt>
                <c:pt idx="1039">
                  <c:v>-83.271999999999991</c:v>
                </c:pt>
                <c:pt idx="1040">
                  <c:v>-83.27</c:v>
                </c:pt>
                <c:pt idx="1041">
                  <c:v>-83.268000000000001</c:v>
                </c:pt>
                <c:pt idx="1042">
                  <c:v>-83.265999999999991</c:v>
                </c:pt>
                <c:pt idx="1043">
                  <c:v>-83.263999999999996</c:v>
                </c:pt>
                <c:pt idx="1044">
                  <c:v>-83.262</c:v>
                </c:pt>
                <c:pt idx="1045">
                  <c:v>-83.259999999999991</c:v>
                </c:pt>
                <c:pt idx="1046">
                  <c:v>-83.257999999999996</c:v>
                </c:pt>
                <c:pt idx="1047">
                  <c:v>-83.256</c:v>
                </c:pt>
                <c:pt idx="1048">
                  <c:v>-83.253999999999991</c:v>
                </c:pt>
                <c:pt idx="1049">
                  <c:v>-83.251999999999995</c:v>
                </c:pt>
                <c:pt idx="1050">
                  <c:v>-83.25</c:v>
                </c:pt>
                <c:pt idx="1051">
                  <c:v>-83.24799999999999</c:v>
                </c:pt>
                <c:pt idx="1052">
                  <c:v>-83.245999999999995</c:v>
                </c:pt>
                <c:pt idx="1053">
                  <c:v>-83.244</c:v>
                </c:pt>
                <c:pt idx="1054">
                  <c:v>-83.24199999999999</c:v>
                </c:pt>
                <c:pt idx="1055">
                  <c:v>-83.24</c:v>
                </c:pt>
                <c:pt idx="1056">
                  <c:v>-83.238</c:v>
                </c:pt>
                <c:pt idx="1057">
                  <c:v>-83.23599999999999</c:v>
                </c:pt>
                <c:pt idx="1058">
                  <c:v>-83.233999999999995</c:v>
                </c:pt>
                <c:pt idx="1059">
                  <c:v>-83.231999999999999</c:v>
                </c:pt>
                <c:pt idx="1060">
                  <c:v>-83.22999999999999</c:v>
                </c:pt>
                <c:pt idx="1061">
                  <c:v>-83.227999999999994</c:v>
                </c:pt>
                <c:pt idx="1062">
                  <c:v>-83.225999999999999</c:v>
                </c:pt>
                <c:pt idx="1063">
                  <c:v>-83.22399999999999</c:v>
                </c:pt>
                <c:pt idx="1064">
                  <c:v>-83.221999999999994</c:v>
                </c:pt>
                <c:pt idx="1065">
                  <c:v>-83.22</c:v>
                </c:pt>
                <c:pt idx="1066">
                  <c:v>-83.217999999999989</c:v>
                </c:pt>
                <c:pt idx="1067">
                  <c:v>-83.215999999999994</c:v>
                </c:pt>
                <c:pt idx="1068">
                  <c:v>-83.213999999999999</c:v>
                </c:pt>
                <c:pt idx="1069">
                  <c:v>-83.211999999999989</c:v>
                </c:pt>
                <c:pt idx="1070">
                  <c:v>-83.21</c:v>
                </c:pt>
                <c:pt idx="1071">
                  <c:v>-83.207999999999998</c:v>
                </c:pt>
                <c:pt idx="1072">
                  <c:v>-83.205999999999989</c:v>
                </c:pt>
                <c:pt idx="1073">
                  <c:v>-83.203999999999994</c:v>
                </c:pt>
                <c:pt idx="1074">
                  <c:v>-83.201999999999998</c:v>
                </c:pt>
                <c:pt idx="1075">
                  <c:v>-83.199999999999989</c:v>
                </c:pt>
                <c:pt idx="1076">
                  <c:v>-83.197999999999993</c:v>
                </c:pt>
                <c:pt idx="1077">
                  <c:v>-83.195999999999998</c:v>
                </c:pt>
                <c:pt idx="1078">
                  <c:v>-83.193999999999988</c:v>
                </c:pt>
                <c:pt idx="1079">
                  <c:v>-83.191999999999993</c:v>
                </c:pt>
                <c:pt idx="1080">
                  <c:v>-83.19</c:v>
                </c:pt>
                <c:pt idx="1081">
                  <c:v>-83.187999999999988</c:v>
                </c:pt>
                <c:pt idx="1082">
                  <c:v>-83.185999999999993</c:v>
                </c:pt>
                <c:pt idx="1083">
                  <c:v>-83.183999999999997</c:v>
                </c:pt>
                <c:pt idx="1084">
                  <c:v>-83.181999999999988</c:v>
                </c:pt>
                <c:pt idx="1085">
                  <c:v>-83.179999999999993</c:v>
                </c:pt>
                <c:pt idx="1086">
                  <c:v>-83.177999999999997</c:v>
                </c:pt>
                <c:pt idx="1087">
                  <c:v>-83.175999999999988</c:v>
                </c:pt>
                <c:pt idx="1088">
                  <c:v>-83.173999999999992</c:v>
                </c:pt>
                <c:pt idx="1089">
                  <c:v>-83.171999999999997</c:v>
                </c:pt>
                <c:pt idx="1090">
                  <c:v>-83.169999999999987</c:v>
                </c:pt>
                <c:pt idx="1091">
                  <c:v>-83.167999999999992</c:v>
                </c:pt>
                <c:pt idx="1092">
                  <c:v>-83.165999999999997</c:v>
                </c:pt>
                <c:pt idx="1093">
                  <c:v>-83.163999999999987</c:v>
                </c:pt>
                <c:pt idx="1094">
                  <c:v>-83.161999999999992</c:v>
                </c:pt>
                <c:pt idx="1095">
                  <c:v>-83.16</c:v>
                </c:pt>
                <c:pt idx="1096">
                  <c:v>-83.157999999999987</c:v>
                </c:pt>
                <c:pt idx="1097">
                  <c:v>-83.155999999999992</c:v>
                </c:pt>
                <c:pt idx="1098">
                  <c:v>-83.153999999999996</c:v>
                </c:pt>
                <c:pt idx="1099">
                  <c:v>-83.152000000000001</c:v>
                </c:pt>
                <c:pt idx="1100">
                  <c:v>-83.149999999999991</c:v>
                </c:pt>
                <c:pt idx="1101">
                  <c:v>-83.147999999999996</c:v>
                </c:pt>
                <c:pt idx="1102">
                  <c:v>-83.146000000000001</c:v>
                </c:pt>
                <c:pt idx="1103">
                  <c:v>-83.143999999999991</c:v>
                </c:pt>
                <c:pt idx="1104">
                  <c:v>-83.141999999999996</c:v>
                </c:pt>
                <c:pt idx="1105">
                  <c:v>-83.14</c:v>
                </c:pt>
                <c:pt idx="1106">
                  <c:v>-83.137999999999991</c:v>
                </c:pt>
                <c:pt idx="1107">
                  <c:v>-83.135999999999996</c:v>
                </c:pt>
                <c:pt idx="1108">
                  <c:v>-83.134</c:v>
                </c:pt>
                <c:pt idx="1109">
                  <c:v>-83.131999999999991</c:v>
                </c:pt>
                <c:pt idx="1110">
                  <c:v>-83.13</c:v>
                </c:pt>
                <c:pt idx="1111">
                  <c:v>-83.128</c:v>
                </c:pt>
                <c:pt idx="1112">
                  <c:v>-83.125999999999991</c:v>
                </c:pt>
                <c:pt idx="1113">
                  <c:v>-83.123999999999995</c:v>
                </c:pt>
                <c:pt idx="1114">
                  <c:v>-83.122</c:v>
                </c:pt>
                <c:pt idx="1115">
                  <c:v>-83.11999999999999</c:v>
                </c:pt>
                <c:pt idx="1116">
                  <c:v>-83.117999999999995</c:v>
                </c:pt>
                <c:pt idx="1117">
                  <c:v>-83.116</c:v>
                </c:pt>
                <c:pt idx="1118">
                  <c:v>-83.11399999999999</c:v>
                </c:pt>
                <c:pt idx="1119">
                  <c:v>-83.111999999999995</c:v>
                </c:pt>
                <c:pt idx="1120">
                  <c:v>-83.11</c:v>
                </c:pt>
                <c:pt idx="1121">
                  <c:v>-83.10799999999999</c:v>
                </c:pt>
                <c:pt idx="1122">
                  <c:v>-83.105999999999995</c:v>
                </c:pt>
                <c:pt idx="1123">
                  <c:v>-83.103999999999999</c:v>
                </c:pt>
                <c:pt idx="1124">
                  <c:v>-83.10199999999999</c:v>
                </c:pt>
                <c:pt idx="1125">
                  <c:v>-83.1</c:v>
                </c:pt>
                <c:pt idx="1126">
                  <c:v>-83.097999999999999</c:v>
                </c:pt>
                <c:pt idx="1127">
                  <c:v>-83.095999999999989</c:v>
                </c:pt>
                <c:pt idx="1128">
                  <c:v>-83.093999999999994</c:v>
                </c:pt>
                <c:pt idx="1129">
                  <c:v>-83.091999999999999</c:v>
                </c:pt>
                <c:pt idx="1130">
                  <c:v>-83.089999999999989</c:v>
                </c:pt>
                <c:pt idx="1131">
                  <c:v>-83.087999999999994</c:v>
                </c:pt>
                <c:pt idx="1132">
                  <c:v>-83.085999999999999</c:v>
                </c:pt>
                <c:pt idx="1133">
                  <c:v>-83.083999999999989</c:v>
                </c:pt>
                <c:pt idx="1134">
                  <c:v>-83.081999999999994</c:v>
                </c:pt>
                <c:pt idx="1135">
                  <c:v>-83.08</c:v>
                </c:pt>
                <c:pt idx="1136">
                  <c:v>-83.077999999999989</c:v>
                </c:pt>
                <c:pt idx="1137">
                  <c:v>-83.075999999999993</c:v>
                </c:pt>
                <c:pt idx="1138">
                  <c:v>-83.073999999999998</c:v>
                </c:pt>
                <c:pt idx="1139">
                  <c:v>-83.071999999999989</c:v>
                </c:pt>
                <c:pt idx="1140">
                  <c:v>-83.07</c:v>
                </c:pt>
                <c:pt idx="1141">
                  <c:v>-83.067999999999998</c:v>
                </c:pt>
                <c:pt idx="1142">
                  <c:v>-83.065999999999988</c:v>
                </c:pt>
                <c:pt idx="1143">
                  <c:v>-83.063999999999993</c:v>
                </c:pt>
                <c:pt idx="1144">
                  <c:v>-83.061999999999998</c:v>
                </c:pt>
                <c:pt idx="1145">
                  <c:v>-83.059999999999988</c:v>
                </c:pt>
                <c:pt idx="1146">
                  <c:v>-83.057999999999993</c:v>
                </c:pt>
                <c:pt idx="1147">
                  <c:v>-83.055999999999997</c:v>
                </c:pt>
                <c:pt idx="1148">
                  <c:v>-83.053999999999988</c:v>
                </c:pt>
                <c:pt idx="1149">
                  <c:v>-83.051999999999992</c:v>
                </c:pt>
                <c:pt idx="1150">
                  <c:v>-83.05</c:v>
                </c:pt>
                <c:pt idx="1151">
                  <c:v>-83.047999999999988</c:v>
                </c:pt>
                <c:pt idx="1152">
                  <c:v>-83.045999999999992</c:v>
                </c:pt>
                <c:pt idx="1153">
                  <c:v>-83.043999999999997</c:v>
                </c:pt>
                <c:pt idx="1154">
                  <c:v>-83.042000000000002</c:v>
                </c:pt>
                <c:pt idx="1155">
                  <c:v>-83.039999999999992</c:v>
                </c:pt>
                <c:pt idx="1156">
                  <c:v>-83.037999999999997</c:v>
                </c:pt>
                <c:pt idx="1157">
                  <c:v>-83.036000000000001</c:v>
                </c:pt>
                <c:pt idx="1158">
                  <c:v>-83.033999999999992</c:v>
                </c:pt>
                <c:pt idx="1159">
                  <c:v>-83.031999999999996</c:v>
                </c:pt>
                <c:pt idx="1160">
                  <c:v>-83.03</c:v>
                </c:pt>
                <c:pt idx="1161">
                  <c:v>-83.027999999999992</c:v>
                </c:pt>
                <c:pt idx="1162">
                  <c:v>-83.025999999999996</c:v>
                </c:pt>
                <c:pt idx="1163">
                  <c:v>-83.024000000000001</c:v>
                </c:pt>
                <c:pt idx="1164">
                  <c:v>-83.021999999999991</c:v>
                </c:pt>
                <c:pt idx="1165">
                  <c:v>-83.02</c:v>
                </c:pt>
                <c:pt idx="1166">
                  <c:v>-83.018000000000001</c:v>
                </c:pt>
                <c:pt idx="1167">
                  <c:v>-83.015999999999991</c:v>
                </c:pt>
                <c:pt idx="1168">
                  <c:v>-83.013999999999996</c:v>
                </c:pt>
                <c:pt idx="1169">
                  <c:v>-83.012</c:v>
                </c:pt>
                <c:pt idx="1170">
                  <c:v>-83.009999999999991</c:v>
                </c:pt>
                <c:pt idx="1171">
                  <c:v>-83.007999999999996</c:v>
                </c:pt>
                <c:pt idx="1172">
                  <c:v>-83.006</c:v>
                </c:pt>
                <c:pt idx="1173">
                  <c:v>-83.003999999999991</c:v>
                </c:pt>
                <c:pt idx="1174">
                  <c:v>-83.001999999999995</c:v>
                </c:pt>
                <c:pt idx="1175">
                  <c:v>-83</c:v>
                </c:pt>
                <c:pt idx="1176">
                  <c:v>-82.99799999999999</c:v>
                </c:pt>
                <c:pt idx="1177">
                  <c:v>-82.995999999999995</c:v>
                </c:pt>
                <c:pt idx="1178">
                  <c:v>-82.994</c:v>
                </c:pt>
                <c:pt idx="1179">
                  <c:v>-82.99199999999999</c:v>
                </c:pt>
                <c:pt idx="1180">
                  <c:v>-82.99</c:v>
                </c:pt>
                <c:pt idx="1181">
                  <c:v>-82.988</c:v>
                </c:pt>
                <c:pt idx="1182">
                  <c:v>-82.98599999999999</c:v>
                </c:pt>
                <c:pt idx="1183">
                  <c:v>-82.983999999999995</c:v>
                </c:pt>
                <c:pt idx="1184">
                  <c:v>-82.981999999999999</c:v>
                </c:pt>
                <c:pt idx="1185">
                  <c:v>-82.97999999999999</c:v>
                </c:pt>
                <c:pt idx="1186">
                  <c:v>-82.977999999999994</c:v>
                </c:pt>
                <c:pt idx="1187">
                  <c:v>-82.975999999999999</c:v>
                </c:pt>
                <c:pt idx="1188">
                  <c:v>-82.97399999999999</c:v>
                </c:pt>
                <c:pt idx="1189">
                  <c:v>-82.971999999999994</c:v>
                </c:pt>
                <c:pt idx="1190">
                  <c:v>-82.97</c:v>
                </c:pt>
                <c:pt idx="1191">
                  <c:v>-82.967999999999989</c:v>
                </c:pt>
                <c:pt idx="1192">
                  <c:v>-82.965999999999994</c:v>
                </c:pt>
                <c:pt idx="1193">
                  <c:v>-82.963999999999999</c:v>
                </c:pt>
                <c:pt idx="1194">
                  <c:v>-82.961999999999989</c:v>
                </c:pt>
                <c:pt idx="1195">
                  <c:v>-82.96</c:v>
                </c:pt>
                <c:pt idx="1196">
                  <c:v>-82.957999999999998</c:v>
                </c:pt>
                <c:pt idx="1197">
                  <c:v>-82.955999999999989</c:v>
                </c:pt>
                <c:pt idx="1198">
                  <c:v>-82.953999999999994</c:v>
                </c:pt>
                <c:pt idx="1199">
                  <c:v>-82.951999999999998</c:v>
                </c:pt>
                <c:pt idx="1200">
                  <c:v>-82.949999999999989</c:v>
                </c:pt>
                <c:pt idx="1201">
                  <c:v>-82.947999999999993</c:v>
                </c:pt>
                <c:pt idx="1202">
                  <c:v>-82.945999999999998</c:v>
                </c:pt>
                <c:pt idx="1203">
                  <c:v>-82.943999999999988</c:v>
                </c:pt>
                <c:pt idx="1204">
                  <c:v>-82.941999999999993</c:v>
                </c:pt>
                <c:pt idx="1205">
                  <c:v>-82.94</c:v>
                </c:pt>
                <c:pt idx="1206">
                  <c:v>-82.937999999999988</c:v>
                </c:pt>
                <c:pt idx="1207">
                  <c:v>-82.935999999999993</c:v>
                </c:pt>
                <c:pt idx="1208">
                  <c:v>-82.933999999999997</c:v>
                </c:pt>
                <c:pt idx="1209">
                  <c:v>-82.931999999999988</c:v>
                </c:pt>
                <c:pt idx="1210">
                  <c:v>-82.929999999999993</c:v>
                </c:pt>
                <c:pt idx="1211">
                  <c:v>-82.927999999999997</c:v>
                </c:pt>
                <c:pt idx="1212">
                  <c:v>-82.925999999999988</c:v>
                </c:pt>
                <c:pt idx="1213">
                  <c:v>-82.923999999999992</c:v>
                </c:pt>
                <c:pt idx="1214">
                  <c:v>-82.921999999999997</c:v>
                </c:pt>
                <c:pt idx="1215">
                  <c:v>-82.919999999999987</c:v>
                </c:pt>
                <c:pt idx="1216">
                  <c:v>-82.917999999999992</c:v>
                </c:pt>
                <c:pt idx="1217">
                  <c:v>-82.915999999999997</c:v>
                </c:pt>
                <c:pt idx="1218">
                  <c:v>-82.913999999999987</c:v>
                </c:pt>
                <c:pt idx="1219">
                  <c:v>-82.911999999999992</c:v>
                </c:pt>
                <c:pt idx="1220">
                  <c:v>-82.91</c:v>
                </c:pt>
                <c:pt idx="1221">
                  <c:v>-82.907999999999987</c:v>
                </c:pt>
                <c:pt idx="1222">
                  <c:v>-82.905999999999992</c:v>
                </c:pt>
                <c:pt idx="1223">
                  <c:v>-82.903999999999996</c:v>
                </c:pt>
                <c:pt idx="1224">
                  <c:v>-82.902000000000001</c:v>
                </c:pt>
                <c:pt idx="1225">
                  <c:v>-82.899999999999991</c:v>
                </c:pt>
                <c:pt idx="1226">
                  <c:v>-82.897999999999996</c:v>
                </c:pt>
                <c:pt idx="1227">
                  <c:v>-82.896000000000001</c:v>
                </c:pt>
                <c:pt idx="1228">
                  <c:v>-82.893999999999991</c:v>
                </c:pt>
                <c:pt idx="1229">
                  <c:v>-82.891999999999996</c:v>
                </c:pt>
                <c:pt idx="1230">
                  <c:v>-82.89</c:v>
                </c:pt>
                <c:pt idx="1231">
                  <c:v>-82.887999999999991</c:v>
                </c:pt>
                <c:pt idx="1232">
                  <c:v>-82.885999999999996</c:v>
                </c:pt>
                <c:pt idx="1233">
                  <c:v>-82.884</c:v>
                </c:pt>
                <c:pt idx="1234">
                  <c:v>-82.881999999999991</c:v>
                </c:pt>
                <c:pt idx="1235">
                  <c:v>-82.88</c:v>
                </c:pt>
                <c:pt idx="1236">
                  <c:v>-82.878</c:v>
                </c:pt>
                <c:pt idx="1237">
                  <c:v>-82.875999999999991</c:v>
                </c:pt>
                <c:pt idx="1238">
                  <c:v>-82.873999999999995</c:v>
                </c:pt>
                <c:pt idx="1239">
                  <c:v>-82.872</c:v>
                </c:pt>
                <c:pt idx="1240">
                  <c:v>-82.86999999999999</c:v>
                </c:pt>
                <c:pt idx="1241">
                  <c:v>-82.867999999999995</c:v>
                </c:pt>
                <c:pt idx="1242">
                  <c:v>-82.866</c:v>
                </c:pt>
                <c:pt idx="1243">
                  <c:v>-82.86399999999999</c:v>
                </c:pt>
                <c:pt idx="1244">
                  <c:v>-82.861999999999995</c:v>
                </c:pt>
                <c:pt idx="1245">
                  <c:v>-82.86</c:v>
                </c:pt>
                <c:pt idx="1246">
                  <c:v>-82.85799999999999</c:v>
                </c:pt>
                <c:pt idx="1247">
                  <c:v>-82.855999999999995</c:v>
                </c:pt>
                <c:pt idx="1248">
                  <c:v>-82.853999999999999</c:v>
                </c:pt>
                <c:pt idx="1249">
                  <c:v>-82.85199999999999</c:v>
                </c:pt>
                <c:pt idx="1250">
                  <c:v>-82.85</c:v>
                </c:pt>
                <c:pt idx="1251">
                  <c:v>-82.847999999999999</c:v>
                </c:pt>
                <c:pt idx="1252">
                  <c:v>-82.845999999999989</c:v>
                </c:pt>
                <c:pt idx="1253">
                  <c:v>-82.843999999999994</c:v>
                </c:pt>
                <c:pt idx="1254">
                  <c:v>-82.841999999999999</c:v>
                </c:pt>
                <c:pt idx="1255">
                  <c:v>-82.839999999999989</c:v>
                </c:pt>
                <c:pt idx="1256">
                  <c:v>-82.837999999999994</c:v>
                </c:pt>
                <c:pt idx="1257">
                  <c:v>-82.835999999999999</c:v>
                </c:pt>
                <c:pt idx="1258">
                  <c:v>-82.833999999999989</c:v>
                </c:pt>
                <c:pt idx="1259">
                  <c:v>-82.831999999999994</c:v>
                </c:pt>
                <c:pt idx="1260">
                  <c:v>-82.83</c:v>
                </c:pt>
                <c:pt idx="1261">
                  <c:v>-82.827999999999989</c:v>
                </c:pt>
                <c:pt idx="1262">
                  <c:v>-82.825999999999993</c:v>
                </c:pt>
                <c:pt idx="1263">
                  <c:v>-82.823999999999998</c:v>
                </c:pt>
                <c:pt idx="1264">
                  <c:v>-82.821999999999989</c:v>
                </c:pt>
                <c:pt idx="1265">
                  <c:v>-82.82</c:v>
                </c:pt>
                <c:pt idx="1266">
                  <c:v>-82.817999999999998</c:v>
                </c:pt>
                <c:pt idx="1267">
                  <c:v>-82.815999999999988</c:v>
                </c:pt>
                <c:pt idx="1268">
                  <c:v>-82.813999999999993</c:v>
                </c:pt>
                <c:pt idx="1269">
                  <c:v>-82.811999999999998</c:v>
                </c:pt>
                <c:pt idx="1270">
                  <c:v>-82.809999999999988</c:v>
                </c:pt>
                <c:pt idx="1271">
                  <c:v>-82.807999999999993</c:v>
                </c:pt>
                <c:pt idx="1272">
                  <c:v>-82.805999999999997</c:v>
                </c:pt>
                <c:pt idx="1273">
                  <c:v>-82.803999999999988</c:v>
                </c:pt>
                <c:pt idx="1274">
                  <c:v>-82.801999999999992</c:v>
                </c:pt>
                <c:pt idx="1275">
                  <c:v>-82.8</c:v>
                </c:pt>
                <c:pt idx="1276">
                  <c:v>-82.797999999999988</c:v>
                </c:pt>
                <c:pt idx="1277">
                  <c:v>-82.795999999999992</c:v>
                </c:pt>
                <c:pt idx="1278">
                  <c:v>-82.793999999999997</c:v>
                </c:pt>
                <c:pt idx="1279">
                  <c:v>-82.792000000000002</c:v>
                </c:pt>
                <c:pt idx="1280">
                  <c:v>-82.789999999999992</c:v>
                </c:pt>
                <c:pt idx="1281">
                  <c:v>-82.787999999999997</c:v>
                </c:pt>
                <c:pt idx="1282">
                  <c:v>-82.786000000000001</c:v>
                </c:pt>
                <c:pt idx="1283">
                  <c:v>-82.783999999999992</c:v>
                </c:pt>
                <c:pt idx="1284">
                  <c:v>-82.781999999999996</c:v>
                </c:pt>
                <c:pt idx="1285">
                  <c:v>-82.78</c:v>
                </c:pt>
                <c:pt idx="1286">
                  <c:v>-82.777999999999992</c:v>
                </c:pt>
                <c:pt idx="1287">
                  <c:v>-82.775999999999996</c:v>
                </c:pt>
                <c:pt idx="1288">
                  <c:v>-82.774000000000001</c:v>
                </c:pt>
                <c:pt idx="1289">
                  <c:v>-82.771999999999991</c:v>
                </c:pt>
                <c:pt idx="1290">
                  <c:v>-82.77</c:v>
                </c:pt>
                <c:pt idx="1291">
                  <c:v>-82.768000000000001</c:v>
                </c:pt>
                <c:pt idx="1292">
                  <c:v>-82.765999999999991</c:v>
                </c:pt>
                <c:pt idx="1293">
                  <c:v>-82.763999999999996</c:v>
                </c:pt>
                <c:pt idx="1294">
                  <c:v>-82.762</c:v>
                </c:pt>
                <c:pt idx="1295">
                  <c:v>-82.759999999999991</c:v>
                </c:pt>
                <c:pt idx="1296">
                  <c:v>-82.757999999999996</c:v>
                </c:pt>
                <c:pt idx="1297">
                  <c:v>-82.756</c:v>
                </c:pt>
                <c:pt idx="1298">
                  <c:v>-82.753999999999991</c:v>
                </c:pt>
                <c:pt idx="1299">
                  <c:v>-82.751999999999995</c:v>
                </c:pt>
                <c:pt idx="1300">
                  <c:v>-82.75</c:v>
                </c:pt>
                <c:pt idx="1301">
                  <c:v>-82.74799999999999</c:v>
                </c:pt>
                <c:pt idx="1302">
                  <c:v>-82.745999999999995</c:v>
                </c:pt>
                <c:pt idx="1303">
                  <c:v>-82.744</c:v>
                </c:pt>
                <c:pt idx="1304">
                  <c:v>-82.74199999999999</c:v>
                </c:pt>
                <c:pt idx="1305">
                  <c:v>-82.74</c:v>
                </c:pt>
                <c:pt idx="1306">
                  <c:v>-82.738</c:v>
                </c:pt>
                <c:pt idx="1307">
                  <c:v>-82.73599999999999</c:v>
                </c:pt>
                <c:pt idx="1308">
                  <c:v>-82.733999999999995</c:v>
                </c:pt>
                <c:pt idx="1309">
                  <c:v>-82.731999999999999</c:v>
                </c:pt>
                <c:pt idx="1310">
                  <c:v>-82.72999999999999</c:v>
                </c:pt>
                <c:pt idx="1311">
                  <c:v>-82.727999999999994</c:v>
                </c:pt>
                <c:pt idx="1312">
                  <c:v>-82.725999999999999</c:v>
                </c:pt>
                <c:pt idx="1313">
                  <c:v>-82.72399999999999</c:v>
                </c:pt>
                <c:pt idx="1314">
                  <c:v>-82.721999999999994</c:v>
                </c:pt>
                <c:pt idx="1315">
                  <c:v>-82.72</c:v>
                </c:pt>
                <c:pt idx="1316">
                  <c:v>-82.717999999999989</c:v>
                </c:pt>
                <c:pt idx="1317">
                  <c:v>-82.715999999999994</c:v>
                </c:pt>
                <c:pt idx="1318">
                  <c:v>-82.713999999999999</c:v>
                </c:pt>
                <c:pt idx="1319">
                  <c:v>-82.711999999999989</c:v>
                </c:pt>
                <c:pt idx="1320">
                  <c:v>-82.71</c:v>
                </c:pt>
                <c:pt idx="1321">
                  <c:v>-82.707999999999998</c:v>
                </c:pt>
                <c:pt idx="1322">
                  <c:v>-82.705999999999989</c:v>
                </c:pt>
                <c:pt idx="1323">
                  <c:v>-82.703999999999994</c:v>
                </c:pt>
                <c:pt idx="1324">
                  <c:v>-82.701999999999998</c:v>
                </c:pt>
                <c:pt idx="1325">
                  <c:v>-82.699999999999989</c:v>
                </c:pt>
                <c:pt idx="1326">
                  <c:v>-82.697999999999993</c:v>
                </c:pt>
                <c:pt idx="1327">
                  <c:v>-82.695999999999998</c:v>
                </c:pt>
                <c:pt idx="1328">
                  <c:v>-82.693999999999988</c:v>
                </c:pt>
                <c:pt idx="1329">
                  <c:v>-82.691999999999993</c:v>
                </c:pt>
                <c:pt idx="1330">
                  <c:v>-82.69</c:v>
                </c:pt>
                <c:pt idx="1331">
                  <c:v>-82.687999999999988</c:v>
                </c:pt>
                <c:pt idx="1332">
                  <c:v>-82.685999999999993</c:v>
                </c:pt>
                <c:pt idx="1333">
                  <c:v>-82.683999999999997</c:v>
                </c:pt>
                <c:pt idx="1334">
                  <c:v>-82.681999999999988</c:v>
                </c:pt>
                <c:pt idx="1335">
                  <c:v>-82.679999999999993</c:v>
                </c:pt>
                <c:pt idx="1336">
                  <c:v>-82.677999999999997</c:v>
                </c:pt>
                <c:pt idx="1337">
                  <c:v>-82.675999999999988</c:v>
                </c:pt>
                <c:pt idx="1338">
                  <c:v>-82.673999999999992</c:v>
                </c:pt>
                <c:pt idx="1339">
                  <c:v>-82.671999999999997</c:v>
                </c:pt>
                <c:pt idx="1340">
                  <c:v>-82.669999999999987</c:v>
                </c:pt>
                <c:pt idx="1341">
                  <c:v>-82.667999999999992</c:v>
                </c:pt>
                <c:pt idx="1342">
                  <c:v>-82.665999999999997</c:v>
                </c:pt>
                <c:pt idx="1343">
                  <c:v>-82.663999999999987</c:v>
                </c:pt>
                <c:pt idx="1344">
                  <c:v>-82.661999999999992</c:v>
                </c:pt>
                <c:pt idx="1345">
                  <c:v>-82.66</c:v>
                </c:pt>
                <c:pt idx="1346">
                  <c:v>-82.657999999999987</c:v>
                </c:pt>
                <c:pt idx="1347">
                  <c:v>-82.655999999999992</c:v>
                </c:pt>
                <c:pt idx="1348">
                  <c:v>-82.653999999999996</c:v>
                </c:pt>
                <c:pt idx="1349">
                  <c:v>-82.652000000000001</c:v>
                </c:pt>
                <c:pt idx="1350">
                  <c:v>-82.649999999999991</c:v>
                </c:pt>
                <c:pt idx="1351">
                  <c:v>-82.647999999999996</c:v>
                </c:pt>
                <c:pt idx="1352">
                  <c:v>-82.646000000000001</c:v>
                </c:pt>
                <c:pt idx="1353">
                  <c:v>-82.643999999999991</c:v>
                </c:pt>
                <c:pt idx="1354">
                  <c:v>-82.641999999999996</c:v>
                </c:pt>
                <c:pt idx="1355">
                  <c:v>-82.64</c:v>
                </c:pt>
                <c:pt idx="1356">
                  <c:v>-82.637999999999991</c:v>
                </c:pt>
                <c:pt idx="1357">
                  <c:v>-82.635999999999996</c:v>
                </c:pt>
                <c:pt idx="1358">
                  <c:v>-82.634</c:v>
                </c:pt>
                <c:pt idx="1359">
                  <c:v>-82.631999999999991</c:v>
                </c:pt>
                <c:pt idx="1360">
                  <c:v>-82.63</c:v>
                </c:pt>
                <c:pt idx="1361">
                  <c:v>-82.628</c:v>
                </c:pt>
                <c:pt idx="1362">
                  <c:v>-82.625999999999991</c:v>
                </c:pt>
                <c:pt idx="1363">
                  <c:v>-82.623999999999995</c:v>
                </c:pt>
                <c:pt idx="1364">
                  <c:v>-82.622</c:v>
                </c:pt>
                <c:pt idx="1365">
                  <c:v>-82.61999999999999</c:v>
                </c:pt>
                <c:pt idx="1366">
                  <c:v>-82.617999999999995</c:v>
                </c:pt>
                <c:pt idx="1367">
                  <c:v>-82.616</c:v>
                </c:pt>
                <c:pt idx="1368">
                  <c:v>-82.61399999999999</c:v>
                </c:pt>
                <c:pt idx="1369">
                  <c:v>-82.611999999999995</c:v>
                </c:pt>
                <c:pt idx="1370">
                  <c:v>-82.61</c:v>
                </c:pt>
                <c:pt idx="1371">
                  <c:v>-82.60799999999999</c:v>
                </c:pt>
                <c:pt idx="1372">
                  <c:v>-82.605999999999995</c:v>
                </c:pt>
                <c:pt idx="1373">
                  <c:v>-82.603999999999999</c:v>
                </c:pt>
                <c:pt idx="1374">
                  <c:v>-82.60199999999999</c:v>
                </c:pt>
                <c:pt idx="1375">
                  <c:v>-82.6</c:v>
                </c:pt>
                <c:pt idx="1376">
                  <c:v>-82.597999999999999</c:v>
                </c:pt>
                <c:pt idx="1377">
                  <c:v>-82.595999999999989</c:v>
                </c:pt>
                <c:pt idx="1378">
                  <c:v>-82.593999999999994</c:v>
                </c:pt>
                <c:pt idx="1379">
                  <c:v>-82.591999999999999</c:v>
                </c:pt>
                <c:pt idx="1380">
                  <c:v>-82.589999999999989</c:v>
                </c:pt>
                <c:pt idx="1381">
                  <c:v>-82.587999999999994</c:v>
                </c:pt>
                <c:pt idx="1382">
                  <c:v>-82.585999999999999</c:v>
                </c:pt>
                <c:pt idx="1383">
                  <c:v>-82.583999999999989</c:v>
                </c:pt>
                <c:pt idx="1384">
                  <c:v>-82.581999999999994</c:v>
                </c:pt>
                <c:pt idx="1385">
                  <c:v>-82.58</c:v>
                </c:pt>
                <c:pt idx="1386">
                  <c:v>-82.577999999999989</c:v>
                </c:pt>
                <c:pt idx="1387">
                  <c:v>-82.575999999999993</c:v>
                </c:pt>
                <c:pt idx="1388">
                  <c:v>-82.573999999999998</c:v>
                </c:pt>
                <c:pt idx="1389">
                  <c:v>-82.571999999999989</c:v>
                </c:pt>
                <c:pt idx="1390">
                  <c:v>-82.57</c:v>
                </c:pt>
                <c:pt idx="1391">
                  <c:v>-82.567999999999998</c:v>
                </c:pt>
                <c:pt idx="1392">
                  <c:v>-82.565999999999988</c:v>
                </c:pt>
                <c:pt idx="1393">
                  <c:v>-82.563999999999993</c:v>
                </c:pt>
                <c:pt idx="1394">
                  <c:v>-82.561999999999998</c:v>
                </c:pt>
                <c:pt idx="1395">
                  <c:v>-82.559999999999988</c:v>
                </c:pt>
                <c:pt idx="1396">
                  <c:v>-82.557999999999993</c:v>
                </c:pt>
                <c:pt idx="1397">
                  <c:v>-82.555999999999997</c:v>
                </c:pt>
                <c:pt idx="1398">
                  <c:v>-82.553999999999988</c:v>
                </c:pt>
                <c:pt idx="1399">
                  <c:v>-82.551999999999992</c:v>
                </c:pt>
                <c:pt idx="1400">
                  <c:v>-82.55</c:v>
                </c:pt>
                <c:pt idx="1401">
                  <c:v>-82.547999999999988</c:v>
                </c:pt>
                <c:pt idx="1402">
                  <c:v>-82.545999999999992</c:v>
                </c:pt>
                <c:pt idx="1403">
                  <c:v>-82.543999999999997</c:v>
                </c:pt>
                <c:pt idx="1404">
                  <c:v>-82.542000000000002</c:v>
                </c:pt>
                <c:pt idx="1405">
                  <c:v>-82.539999999999992</c:v>
                </c:pt>
                <c:pt idx="1406">
                  <c:v>-82.537999999999997</c:v>
                </c:pt>
                <c:pt idx="1407">
                  <c:v>-82.536000000000001</c:v>
                </c:pt>
                <c:pt idx="1408">
                  <c:v>-82.533999999999992</c:v>
                </c:pt>
                <c:pt idx="1409">
                  <c:v>-82.531999999999996</c:v>
                </c:pt>
                <c:pt idx="1410">
                  <c:v>-82.53</c:v>
                </c:pt>
                <c:pt idx="1411">
                  <c:v>-82.527999999999992</c:v>
                </c:pt>
                <c:pt idx="1412">
                  <c:v>-82.525999999999996</c:v>
                </c:pt>
                <c:pt idx="1413">
                  <c:v>-82.524000000000001</c:v>
                </c:pt>
                <c:pt idx="1414">
                  <c:v>-82.521999999999991</c:v>
                </c:pt>
                <c:pt idx="1415">
                  <c:v>-82.52</c:v>
                </c:pt>
                <c:pt idx="1416">
                  <c:v>-82.518000000000001</c:v>
                </c:pt>
                <c:pt idx="1417">
                  <c:v>-82.515999999999991</c:v>
                </c:pt>
                <c:pt idx="1418">
                  <c:v>-82.513999999999996</c:v>
                </c:pt>
                <c:pt idx="1419">
                  <c:v>-82.512</c:v>
                </c:pt>
                <c:pt idx="1420">
                  <c:v>-82.509999999999991</c:v>
                </c:pt>
                <c:pt idx="1421">
                  <c:v>-82.507999999999996</c:v>
                </c:pt>
                <c:pt idx="1422">
                  <c:v>-82.506</c:v>
                </c:pt>
                <c:pt idx="1423">
                  <c:v>-82.503999999999991</c:v>
                </c:pt>
                <c:pt idx="1424">
                  <c:v>-82.501999999999995</c:v>
                </c:pt>
                <c:pt idx="1425">
                  <c:v>-82.5</c:v>
                </c:pt>
                <c:pt idx="1426">
                  <c:v>-82.49799999999999</c:v>
                </c:pt>
                <c:pt idx="1427">
                  <c:v>-82.495999999999995</c:v>
                </c:pt>
                <c:pt idx="1428">
                  <c:v>-82.494</c:v>
                </c:pt>
                <c:pt idx="1429">
                  <c:v>-82.49199999999999</c:v>
                </c:pt>
                <c:pt idx="1430">
                  <c:v>-82.49</c:v>
                </c:pt>
                <c:pt idx="1431">
                  <c:v>-82.488</c:v>
                </c:pt>
                <c:pt idx="1432">
                  <c:v>-82.48599999999999</c:v>
                </c:pt>
                <c:pt idx="1433">
                  <c:v>-82.483999999999995</c:v>
                </c:pt>
                <c:pt idx="1434">
                  <c:v>-82.481999999999999</c:v>
                </c:pt>
                <c:pt idx="1435">
                  <c:v>-82.47999999999999</c:v>
                </c:pt>
                <c:pt idx="1436">
                  <c:v>-82.477999999999994</c:v>
                </c:pt>
                <c:pt idx="1437">
                  <c:v>-82.475999999999999</c:v>
                </c:pt>
                <c:pt idx="1438">
                  <c:v>-82.47399999999999</c:v>
                </c:pt>
                <c:pt idx="1439">
                  <c:v>-82.471999999999994</c:v>
                </c:pt>
                <c:pt idx="1440">
                  <c:v>-82.47</c:v>
                </c:pt>
                <c:pt idx="1441">
                  <c:v>-82.467999999999989</c:v>
                </c:pt>
                <c:pt idx="1442">
                  <c:v>-82.465999999999994</c:v>
                </c:pt>
                <c:pt idx="1443">
                  <c:v>-82.463999999999999</c:v>
                </c:pt>
                <c:pt idx="1444">
                  <c:v>-82.461999999999989</c:v>
                </c:pt>
                <c:pt idx="1445">
                  <c:v>-82.46</c:v>
                </c:pt>
                <c:pt idx="1446">
                  <c:v>-82.457999999999998</c:v>
                </c:pt>
                <c:pt idx="1447">
                  <c:v>-82.455999999999989</c:v>
                </c:pt>
                <c:pt idx="1448">
                  <c:v>-82.453999999999994</c:v>
                </c:pt>
                <c:pt idx="1449">
                  <c:v>-82.451999999999998</c:v>
                </c:pt>
                <c:pt idx="1450">
                  <c:v>-82.449999999999989</c:v>
                </c:pt>
                <c:pt idx="1451">
                  <c:v>-82.447999999999993</c:v>
                </c:pt>
                <c:pt idx="1452">
                  <c:v>-82.445999999999998</c:v>
                </c:pt>
                <c:pt idx="1453">
                  <c:v>-82.443999999999988</c:v>
                </c:pt>
                <c:pt idx="1454">
                  <c:v>-82.441999999999993</c:v>
                </c:pt>
                <c:pt idx="1455">
                  <c:v>-82.44</c:v>
                </c:pt>
                <c:pt idx="1456">
                  <c:v>-82.437999999999988</c:v>
                </c:pt>
                <c:pt idx="1457">
                  <c:v>-82.435999999999993</c:v>
                </c:pt>
                <c:pt idx="1458">
                  <c:v>-82.433999999999997</c:v>
                </c:pt>
                <c:pt idx="1459">
                  <c:v>-82.431999999999988</c:v>
                </c:pt>
                <c:pt idx="1460">
                  <c:v>-82.429999999999993</c:v>
                </c:pt>
                <c:pt idx="1461">
                  <c:v>-82.427999999999997</c:v>
                </c:pt>
                <c:pt idx="1462">
                  <c:v>-82.425999999999988</c:v>
                </c:pt>
                <c:pt idx="1463">
                  <c:v>-82.423999999999992</c:v>
                </c:pt>
                <c:pt idx="1464">
                  <c:v>-82.421999999999997</c:v>
                </c:pt>
                <c:pt idx="1465">
                  <c:v>-82.419999999999987</c:v>
                </c:pt>
                <c:pt idx="1466">
                  <c:v>-82.417999999999992</c:v>
                </c:pt>
                <c:pt idx="1467">
                  <c:v>-82.415999999999997</c:v>
                </c:pt>
                <c:pt idx="1468">
                  <c:v>-82.413999999999987</c:v>
                </c:pt>
                <c:pt idx="1469">
                  <c:v>-82.411999999999992</c:v>
                </c:pt>
                <c:pt idx="1470">
                  <c:v>-82.41</c:v>
                </c:pt>
                <c:pt idx="1471">
                  <c:v>-82.407999999999987</c:v>
                </c:pt>
                <c:pt idx="1472">
                  <c:v>-82.405999999999992</c:v>
                </c:pt>
                <c:pt idx="1473">
                  <c:v>-82.403999999999996</c:v>
                </c:pt>
                <c:pt idx="1474">
                  <c:v>-82.402000000000001</c:v>
                </c:pt>
                <c:pt idx="1475">
                  <c:v>-82.399999999999991</c:v>
                </c:pt>
                <c:pt idx="1476">
                  <c:v>-82.397999999999996</c:v>
                </c:pt>
                <c:pt idx="1477">
                  <c:v>-82.396000000000001</c:v>
                </c:pt>
                <c:pt idx="1478">
                  <c:v>-82.393999999999991</c:v>
                </c:pt>
                <c:pt idx="1479">
                  <c:v>-82.391999999999996</c:v>
                </c:pt>
                <c:pt idx="1480">
                  <c:v>-82.39</c:v>
                </c:pt>
                <c:pt idx="1481">
                  <c:v>-82.387999999999991</c:v>
                </c:pt>
                <c:pt idx="1482">
                  <c:v>-82.385999999999996</c:v>
                </c:pt>
                <c:pt idx="1483">
                  <c:v>-82.384</c:v>
                </c:pt>
                <c:pt idx="1484">
                  <c:v>-82.381999999999991</c:v>
                </c:pt>
                <c:pt idx="1485">
                  <c:v>-82.38</c:v>
                </c:pt>
                <c:pt idx="1486">
                  <c:v>-82.378</c:v>
                </c:pt>
                <c:pt idx="1487">
                  <c:v>-82.375999999999991</c:v>
                </c:pt>
                <c:pt idx="1488">
                  <c:v>-82.373999999999995</c:v>
                </c:pt>
                <c:pt idx="1489">
                  <c:v>-82.372</c:v>
                </c:pt>
                <c:pt idx="1490">
                  <c:v>-82.36999999999999</c:v>
                </c:pt>
                <c:pt idx="1491">
                  <c:v>-82.367999999999995</c:v>
                </c:pt>
                <c:pt idx="1492">
                  <c:v>-82.366</c:v>
                </c:pt>
                <c:pt idx="1493">
                  <c:v>-82.36399999999999</c:v>
                </c:pt>
                <c:pt idx="1494">
                  <c:v>-82.361999999999995</c:v>
                </c:pt>
                <c:pt idx="1495">
                  <c:v>-82.36</c:v>
                </c:pt>
                <c:pt idx="1496">
                  <c:v>-82.35799999999999</c:v>
                </c:pt>
                <c:pt idx="1497">
                  <c:v>-82.355999999999995</c:v>
                </c:pt>
                <c:pt idx="1498">
                  <c:v>-82.353999999999999</c:v>
                </c:pt>
                <c:pt idx="1499">
                  <c:v>-82.35199999999999</c:v>
                </c:pt>
                <c:pt idx="1500">
                  <c:v>-82.35</c:v>
                </c:pt>
                <c:pt idx="1501">
                  <c:v>-82.347999999999999</c:v>
                </c:pt>
                <c:pt idx="1502">
                  <c:v>-82.345999999999989</c:v>
                </c:pt>
                <c:pt idx="1503">
                  <c:v>-82.343999999999994</c:v>
                </c:pt>
                <c:pt idx="1504">
                  <c:v>-82.341999999999999</c:v>
                </c:pt>
                <c:pt idx="1505">
                  <c:v>-82.339999999999989</c:v>
                </c:pt>
                <c:pt idx="1506">
                  <c:v>-82.337999999999994</c:v>
                </c:pt>
                <c:pt idx="1507">
                  <c:v>-82.335999999999999</c:v>
                </c:pt>
                <c:pt idx="1508">
                  <c:v>-82.333999999999989</c:v>
                </c:pt>
                <c:pt idx="1509">
                  <c:v>-82.331999999999994</c:v>
                </c:pt>
                <c:pt idx="1510">
                  <c:v>-82.33</c:v>
                </c:pt>
                <c:pt idx="1511">
                  <c:v>-82.327999999999989</c:v>
                </c:pt>
                <c:pt idx="1512">
                  <c:v>-82.325999999999993</c:v>
                </c:pt>
                <c:pt idx="1513">
                  <c:v>-82.323999999999998</c:v>
                </c:pt>
                <c:pt idx="1514">
                  <c:v>-82.321999999999989</c:v>
                </c:pt>
                <c:pt idx="1515">
                  <c:v>-82.32</c:v>
                </c:pt>
                <c:pt idx="1516">
                  <c:v>-82.317999999999998</c:v>
                </c:pt>
                <c:pt idx="1517">
                  <c:v>-82.315999999999988</c:v>
                </c:pt>
                <c:pt idx="1518">
                  <c:v>-82.313999999999993</c:v>
                </c:pt>
                <c:pt idx="1519">
                  <c:v>-82.311999999999998</c:v>
                </c:pt>
                <c:pt idx="1520">
                  <c:v>-82.309999999999988</c:v>
                </c:pt>
                <c:pt idx="1521">
                  <c:v>-82.307999999999993</c:v>
                </c:pt>
                <c:pt idx="1522">
                  <c:v>-82.305999999999997</c:v>
                </c:pt>
                <c:pt idx="1523">
                  <c:v>-82.303999999999988</c:v>
                </c:pt>
                <c:pt idx="1524">
                  <c:v>-82.301999999999992</c:v>
                </c:pt>
                <c:pt idx="1525">
                  <c:v>-82.3</c:v>
                </c:pt>
                <c:pt idx="1526">
                  <c:v>-82.297999999999988</c:v>
                </c:pt>
                <c:pt idx="1527">
                  <c:v>-82.295999999999992</c:v>
                </c:pt>
                <c:pt idx="1528">
                  <c:v>-82.293999999999997</c:v>
                </c:pt>
                <c:pt idx="1529">
                  <c:v>-82.292000000000002</c:v>
                </c:pt>
                <c:pt idx="1530">
                  <c:v>-82.289999999999992</c:v>
                </c:pt>
                <c:pt idx="1531">
                  <c:v>-82.287999999999997</c:v>
                </c:pt>
                <c:pt idx="1532">
                  <c:v>-82.286000000000001</c:v>
                </c:pt>
                <c:pt idx="1533">
                  <c:v>-82.283999999999992</c:v>
                </c:pt>
                <c:pt idx="1534">
                  <c:v>-82.281999999999996</c:v>
                </c:pt>
                <c:pt idx="1535">
                  <c:v>-82.28</c:v>
                </c:pt>
                <c:pt idx="1536">
                  <c:v>-82.277999999999992</c:v>
                </c:pt>
                <c:pt idx="1537">
                  <c:v>-82.275999999999996</c:v>
                </c:pt>
                <c:pt idx="1538">
                  <c:v>-82.274000000000001</c:v>
                </c:pt>
                <c:pt idx="1539">
                  <c:v>-82.271999999999991</c:v>
                </c:pt>
                <c:pt idx="1540">
                  <c:v>-82.27</c:v>
                </c:pt>
                <c:pt idx="1541">
                  <c:v>-82.268000000000001</c:v>
                </c:pt>
                <c:pt idx="1542">
                  <c:v>-82.265999999999991</c:v>
                </c:pt>
                <c:pt idx="1543">
                  <c:v>-82.263999999999996</c:v>
                </c:pt>
                <c:pt idx="1544">
                  <c:v>-82.262</c:v>
                </c:pt>
                <c:pt idx="1545">
                  <c:v>-82.259999999999991</c:v>
                </c:pt>
                <c:pt idx="1546">
                  <c:v>-82.257999999999996</c:v>
                </c:pt>
                <c:pt idx="1547">
                  <c:v>-82.256</c:v>
                </c:pt>
                <c:pt idx="1548">
                  <c:v>-82.253999999999991</c:v>
                </c:pt>
                <c:pt idx="1549">
                  <c:v>-82.251999999999995</c:v>
                </c:pt>
                <c:pt idx="1550">
                  <c:v>-82.25</c:v>
                </c:pt>
                <c:pt idx="1551">
                  <c:v>-82.24799999999999</c:v>
                </c:pt>
                <c:pt idx="1552">
                  <c:v>-82.245999999999995</c:v>
                </c:pt>
                <c:pt idx="1553">
                  <c:v>-82.244</c:v>
                </c:pt>
                <c:pt idx="1554">
                  <c:v>-82.24199999999999</c:v>
                </c:pt>
                <c:pt idx="1555">
                  <c:v>-82.24</c:v>
                </c:pt>
                <c:pt idx="1556">
                  <c:v>-82.238</c:v>
                </c:pt>
                <c:pt idx="1557">
                  <c:v>-82.23599999999999</c:v>
                </c:pt>
                <c:pt idx="1558">
                  <c:v>-82.233999999999995</c:v>
                </c:pt>
                <c:pt idx="1559">
                  <c:v>-82.231999999999999</c:v>
                </c:pt>
                <c:pt idx="1560">
                  <c:v>-82.22999999999999</c:v>
                </c:pt>
                <c:pt idx="1561">
                  <c:v>-82.227999999999994</c:v>
                </c:pt>
                <c:pt idx="1562">
                  <c:v>-82.225999999999999</c:v>
                </c:pt>
                <c:pt idx="1563">
                  <c:v>-82.22399999999999</c:v>
                </c:pt>
                <c:pt idx="1564">
                  <c:v>-82.221999999999994</c:v>
                </c:pt>
                <c:pt idx="1565">
                  <c:v>-82.22</c:v>
                </c:pt>
                <c:pt idx="1566">
                  <c:v>-82.217999999999989</c:v>
                </c:pt>
                <c:pt idx="1567">
                  <c:v>-82.215999999999994</c:v>
                </c:pt>
                <c:pt idx="1568">
                  <c:v>-82.213999999999999</c:v>
                </c:pt>
                <c:pt idx="1569">
                  <c:v>-82.211999999999989</c:v>
                </c:pt>
                <c:pt idx="1570">
                  <c:v>-82.21</c:v>
                </c:pt>
                <c:pt idx="1571">
                  <c:v>-82.207999999999998</c:v>
                </c:pt>
                <c:pt idx="1572">
                  <c:v>-82.205999999999989</c:v>
                </c:pt>
                <c:pt idx="1573">
                  <c:v>-82.203999999999994</c:v>
                </c:pt>
                <c:pt idx="1574">
                  <c:v>-82.201999999999998</c:v>
                </c:pt>
                <c:pt idx="1575">
                  <c:v>-82.199999999999989</c:v>
                </c:pt>
                <c:pt idx="1576">
                  <c:v>-82.197999999999993</c:v>
                </c:pt>
                <c:pt idx="1577">
                  <c:v>-82.195999999999998</c:v>
                </c:pt>
                <c:pt idx="1578">
                  <c:v>-82.193999999999988</c:v>
                </c:pt>
                <c:pt idx="1579">
                  <c:v>-82.191999999999993</c:v>
                </c:pt>
                <c:pt idx="1580">
                  <c:v>-82.19</c:v>
                </c:pt>
                <c:pt idx="1581">
                  <c:v>-82.187999999999988</c:v>
                </c:pt>
                <c:pt idx="1582">
                  <c:v>-82.185999999999993</c:v>
                </c:pt>
                <c:pt idx="1583">
                  <c:v>-82.183999999999997</c:v>
                </c:pt>
                <c:pt idx="1584">
                  <c:v>-82.181999999999988</c:v>
                </c:pt>
                <c:pt idx="1585">
                  <c:v>-82.179999999999993</c:v>
                </c:pt>
                <c:pt idx="1586">
                  <c:v>-82.177999999999997</c:v>
                </c:pt>
                <c:pt idx="1587">
                  <c:v>-82.175999999999988</c:v>
                </c:pt>
                <c:pt idx="1588">
                  <c:v>-82.173999999999992</c:v>
                </c:pt>
                <c:pt idx="1589">
                  <c:v>-82.171999999999997</c:v>
                </c:pt>
                <c:pt idx="1590">
                  <c:v>-82.169999999999987</c:v>
                </c:pt>
                <c:pt idx="1591">
                  <c:v>-82.167999999999992</c:v>
                </c:pt>
                <c:pt idx="1592">
                  <c:v>-82.165999999999997</c:v>
                </c:pt>
                <c:pt idx="1593">
                  <c:v>-82.163999999999987</c:v>
                </c:pt>
                <c:pt idx="1594">
                  <c:v>-82.161999999999992</c:v>
                </c:pt>
                <c:pt idx="1595">
                  <c:v>-82.16</c:v>
                </c:pt>
                <c:pt idx="1596">
                  <c:v>-82.157999999999987</c:v>
                </c:pt>
                <c:pt idx="1597">
                  <c:v>-82.155999999999992</c:v>
                </c:pt>
                <c:pt idx="1598">
                  <c:v>-82.153999999999996</c:v>
                </c:pt>
                <c:pt idx="1599">
                  <c:v>-82.152000000000001</c:v>
                </c:pt>
                <c:pt idx="1600">
                  <c:v>-82.149999999999991</c:v>
                </c:pt>
                <c:pt idx="1601">
                  <c:v>-82.147999999999996</c:v>
                </c:pt>
                <c:pt idx="1602">
                  <c:v>-82.146000000000001</c:v>
                </c:pt>
                <c:pt idx="1603">
                  <c:v>-82.143999999999991</c:v>
                </c:pt>
                <c:pt idx="1604">
                  <c:v>-82.141999999999996</c:v>
                </c:pt>
                <c:pt idx="1605">
                  <c:v>-82.14</c:v>
                </c:pt>
                <c:pt idx="1606">
                  <c:v>-82.137999999999991</c:v>
                </c:pt>
                <c:pt idx="1607">
                  <c:v>-82.135999999999996</c:v>
                </c:pt>
                <c:pt idx="1608">
                  <c:v>-82.134</c:v>
                </c:pt>
                <c:pt idx="1609">
                  <c:v>-82.131999999999991</c:v>
                </c:pt>
                <c:pt idx="1610">
                  <c:v>-82.13</c:v>
                </c:pt>
                <c:pt idx="1611">
                  <c:v>-82.128</c:v>
                </c:pt>
                <c:pt idx="1612">
                  <c:v>-82.125999999999991</c:v>
                </c:pt>
                <c:pt idx="1613">
                  <c:v>-82.123999999999995</c:v>
                </c:pt>
                <c:pt idx="1614">
                  <c:v>-82.122</c:v>
                </c:pt>
                <c:pt idx="1615">
                  <c:v>-82.11999999999999</c:v>
                </c:pt>
                <c:pt idx="1616">
                  <c:v>-82.117999999999995</c:v>
                </c:pt>
                <c:pt idx="1617">
                  <c:v>-82.116</c:v>
                </c:pt>
                <c:pt idx="1618">
                  <c:v>-82.11399999999999</c:v>
                </c:pt>
                <c:pt idx="1619">
                  <c:v>-82.111999999999995</c:v>
                </c:pt>
                <c:pt idx="1620">
                  <c:v>-82.11</c:v>
                </c:pt>
                <c:pt idx="1621">
                  <c:v>-82.10799999999999</c:v>
                </c:pt>
                <c:pt idx="1622">
                  <c:v>-82.105999999999995</c:v>
                </c:pt>
                <c:pt idx="1623">
                  <c:v>-82.103999999999999</c:v>
                </c:pt>
                <c:pt idx="1624">
                  <c:v>-82.10199999999999</c:v>
                </c:pt>
                <c:pt idx="1625">
                  <c:v>-82.1</c:v>
                </c:pt>
                <c:pt idx="1626">
                  <c:v>-82.097999999999999</c:v>
                </c:pt>
                <c:pt idx="1627">
                  <c:v>-82.095999999999989</c:v>
                </c:pt>
                <c:pt idx="1628">
                  <c:v>-82.093999999999994</c:v>
                </c:pt>
                <c:pt idx="1629">
                  <c:v>-82.091999999999999</c:v>
                </c:pt>
                <c:pt idx="1630">
                  <c:v>-82.089999999999989</c:v>
                </c:pt>
                <c:pt idx="1631">
                  <c:v>-82.087999999999994</c:v>
                </c:pt>
                <c:pt idx="1632">
                  <c:v>-82.085999999999999</c:v>
                </c:pt>
                <c:pt idx="1633">
                  <c:v>-82.083999999999989</c:v>
                </c:pt>
                <c:pt idx="1634">
                  <c:v>-82.081999999999994</c:v>
                </c:pt>
                <c:pt idx="1635">
                  <c:v>-82.08</c:v>
                </c:pt>
                <c:pt idx="1636">
                  <c:v>-82.077999999999989</c:v>
                </c:pt>
                <c:pt idx="1637">
                  <c:v>-82.075999999999993</c:v>
                </c:pt>
                <c:pt idx="1638">
                  <c:v>-82.073999999999998</c:v>
                </c:pt>
                <c:pt idx="1639">
                  <c:v>-82.071999999999989</c:v>
                </c:pt>
                <c:pt idx="1640">
                  <c:v>-82.07</c:v>
                </c:pt>
                <c:pt idx="1641">
                  <c:v>-82.067999999999998</c:v>
                </c:pt>
                <c:pt idx="1642">
                  <c:v>-82.065999999999988</c:v>
                </c:pt>
                <c:pt idx="1643">
                  <c:v>-82.063999999999993</c:v>
                </c:pt>
                <c:pt idx="1644">
                  <c:v>-82.061999999999998</c:v>
                </c:pt>
                <c:pt idx="1645">
                  <c:v>-82.059999999999988</c:v>
                </c:pt>
                <c:pt idx="1646">
                  <c:v>-82.057999999999993</c:v>
                </c:pt>
                <c:pt idx="1647">
                  <c:v>-82.055999999999997</c:v>
                </c:pt>
                <c:pt idx="1648">
                  <c:v>-82.053999999999988</c:v>
                </c:pt>
                <c:pt idx="1649">
                  <c:v>-82.051999999999992</c:v>
                </c:pt>
                <c:pt idx="1650">
                  <c:v>-82.05</c:v>
                </c:pt>
                <c:pt idx="1651">
                  <c:v>-82.047999999999988</c:v>
                </c:pt>
                <c:pt idx="1652">
                  <c:v>-82.045999999999992</c:v>
                </c:pt>
                <c:pt idx="1653">
                  <c:v>-82.043999999999997</c:v>
                </c:pt>
                <c:pt idx="1654">
                  <c:v>-82.042000000000002</c:v>
                </c:pt>
                <c:pt idx="1655">
                  <c:v>-82.039999999999992</c:v>
                </c:pt>
                <c:pt idx="1656">
                  <c:v>-82.037999999999997</c:v>
                </c:pt>
                <c:pt idx="1657">
                  <c:v>-82.036000000000001</c:v>
                </c:pt>
                <c:pt idx="1658">
                  <c:v>-82.033999999999992</c:v>
                </c:pt>
                <c:pt idx="1659">
                  <c:v>-82.031999999999996</c:v>
                </c:pt>
                <c:pt idx="1660">
                  <c:v>-82.03</c:v>
                </c:pt>
                <c:pt idx="1661">
                  <c:v>-82.027999999999992</c:v>
                </c:pt>
                <c:pt idx="1662">
                  <c:v>-82.025999999999996</c:v>
                </c:pt>
                <c:pt idx="1663">
                  <c:v>-82.024000000000001</c:v>
                </c:pt>
                <c:pt idx="1664">
                  <c:v>-82.021999999999991</c:v>
                </c:pt>
                <c:pt idx="1665">
                  <c:v>-82.02</c:v>
                </c:pt>
                <c:pt idx="1666">
                  <c:v>-82.018000000000001</c:v>
                </c:pt>
                <c:pt idx="1667">
                  <c:v>-82.015999999999991</c:v>
                </c:pt>
                <c:pt idx="1668">
                  <c:v>-82.013999999999996</c:v>
                </c:pt>
                <c:pt idx="1669">
                  <c:v>-82.012</c:v>
                </c:pt>
                <c:pt idx="1670">
                  <c:v>-82.009999999999991</c:v>
                </c:pt>
                <c:pt idx="1671">
                  <c:v>-82.007999999999996</c:v>
                </c:pt>
                <c:pt idx="1672">
                  <c:v>-82.006</c:v>
                </c:pt>
                <c:pt idx="1673">
                  <c:v>-82.003999999999991</c:v>
                </c:pt>
                <c:pt idx="1674">
                  <c:v>-82.001999999999995</c:v>
                </c:pt>
                <c:pt idx="1675">
                  <c:v>-82</c:v>
                </c:pt>
                <c:pt idx="1676">
                  <c:v>-81.99799999999999</c:v>
                </c:pt>
                <c:pt idx="1677">
                  <c:v>-81.995999999999995</c:v>
                </c:pt>
                <c:pt idx="1678">
                  <c:v>-81.994</c:v>
                </c:pt>
                <c:pt idx="1679">
                  <c:v>-81.99199999999999</c:v>
                </c:pt>
                <c:pt idx="1680">
                  <c:v>-81.99</c:v>
                </c:pt>
                <c:pt idx="1681">
                  <c:v>-81.988</c:v>
                </c:pt>
                <c:pt idx="1682">
                  <c:v>-81.98599999999999</c:v>
                </c:pt>
                <c:pt idx="1683">
                  <c:v>-81.983999999999995</c:v>
                </c:pt>
                <c:pt idx="1684">
                  <c:v>-81.981999999999999</c:v>
                </c:pt>
                <c:pt idx="1685">
                  <c:v>-81.97999999999999</c:v>
                </c:pt>
                <c:pt idx="1686">
                  <c:v>-81.977999999999994</c:v>
                </c:pt>
                <c:pt idx="1687">
                  <c:v>-81.975999999999999</c:v>
                </c:pt>
                <c:pt idx="1688">
                  <c:v>-81.97399999999999</c:v>
                </c:pt>
                <c:pt idx="1689">
                  <c:v>-81.971999999999994</c:v>
                </c:pt>
                <c:pt idx="1690">
                  <c:v>-81.97</c:v>
                </c:pt>
                <c:pt idx="1691">
                  <c:v>-81.967999999999989</c:v>
                </c:pt>
                <c:pt idx="1692">
                  <c:v>-81.965999999999994</c:v>
                </c:pt>
                <c:pt idx="1693">
                  <c:v>-81.963999999999999</c:v>
                </c:pt>
                <c:pt idx="1694">
                  <c:v>-81.961999999999989</c:v>
                </c:pt>
                <c:pt idx="1695">
                  <c:v>-81.96</c:v>
                </c:pt>
                <c:pt idx="1696">
                  <c:v>-81.957999999999998</c:v>
                </c:pt>
                <c:pt idx="1697">
                  <c:v>-81.955999999999989</c:v>
                </c:pt>
                <c:pt idx="1698">
                  <c:v>-81.953999999999994</c:v>
                </c:pt>
                <c:pt idx="1699">
                  <c:v>-81.951999999999998</c:v>
                </c:pt>
                <c:pt idx="1700">
                  <c:v>-81.949999999999989</c:v>
                </c:pt>
                <c:pt idx="1701">
                  <c:v>-81.947999999999993</c:v>
                </c:pt>
                <c:pt idx="1702">
                  <c:v>-81.945999999999998</c:v>
                </c:pt>
                <c:pt idx="1703">
                  <c:v>-81.943999999999988</c:v>
                </c:pt>
                <c:pt idx="1704">
                  <c:v>-81.941999999999993</c:v>
                </c:pt>
                <c:pt idx="1705">
                  <c:v>-81.94</c:v>
                </c:pt>
                <c:pt idx="1706">
                  <c:v>-81.937999999999988</c:v>
                </c:pt>
                <c:pt idx="1707">
                  <c:v>-81.935999999999993</c:v>
                </c:pt>
                <c:pt idx="1708">
                  <c:v>-81.933999999999997</c:v>
                </c:pt>
                <c:pt idx="1709">
                  <c:v>-81.931999999999988</c:v>
                </c:pt>
                <c:pt idx="1710">
                  <c:v>-81.929999999999993</c:v>
                </c:pt>
                <c:pt idx="1711">
                  <c:v>-81.927999999999997</c:v>
                </c:pt>
                <c:pt idx="1712">
                  <c:v>-81.925999999999988</c:v>
                </c:pt>
                <c:pt idx="1713">
                  <c:v>-81.923999999999992</c:v>
                </c:pt>
                <c:pt idx="1714">
                  <c:v>-81.921999999999997</c:v>
                </c:pt>
                <c:pt idx="1715">
                  <c:v>-81.919999999999987</c:v>
                </c:pt>
                <c:pt idx="1716">
                  <c:v>-81.917999999999992</c:v>
                </c:pt>
                <c:pt idx="1717">
                  <c:v>-81.915999999999997</c:v>
                </c:pt>
                <c:pt idx="1718">
                  <c:v>-81.913999999999987</c:v>
                </c:pt>
                <c:pt idx="1719">
                  <c:v>-81.911999999999992</c:v>
                </c:pt>
                <c:pt idx="1720">
                  <c:v>-81.91</c:v>
                </c:pt>
                <c:pt idx="1721">
                  <c:v>-81.907999999999987</c:v>
                </c:pt>
                <c:pt idx="1722">
                  <c:v>-81.905999999999992</c:v>
                </c:pt>
                <c:pt idx="1723">
                  <c:v>-81.903999999999996</c:v>
                </c:pt>
                <c:pt idx="1724">
                  <c:v>-81.902000000000001</c:v>
                </c:pt>
                <c:pt idx="1725">
                  <c:v>-81.899999999999991</c:v>
                </c:pt>
                <c:pt idx="1726">
                  <c:v>-81.897999999999996</c:v>
                </c:pt>
                <c:pt idx="1727">
                  <c:v>-81.896000000000001</c:v>
                </c:pt>
                <c:pt idx="1728">
                  <c:v>-81.893999999999991</c:v>
                </c:pt>
                <c:pt idx="1729">
                  <c:v>-81.891999999999996</c:v>
                </c:pt>
                <c:pt idx="1730">
                  <c:v>-81.89</c:v>
                </c:pt>
                <c:pt idx="1731">
                  <c:v>-81.887999999999991</c:v>
                </c:pt>
                <c:pt idx="1732">
                  <c:v>-81.885999999999996</c:v>
                </c:pt>
                <c:pt idx="1733">
                  <c:v>-81.884</c:v>
                </c:pt>
                <c:pt idx="1734">
                  <c:v>-81.881999999999991</c:v>
                </c:pt>
                <c:pt idx="1735">
                  <c:v>-81.88</c:v>
                </c:pt>
                <c:pt idx="1736">
                  <c:v>-81.878</c:v>
                </c:pt>
                <c:pt idx="1737">
                  <c:v>-81.875999999999991</c:v>
                </c:pt>
                <c:pt idx="1738">
                  <c:v>-81.873999999999995</c:v>
                </c:pt>
                <c:pt idx="1739">
                  <c:v>-81.872</c:v>
                </c:pt>
                <c:pt idx="1740">
                  <c:v>-81.86999999999999</c:v>
                </c:pt>
                <c:pt idx="1741">
                  <c:v>-81.867999999999995</c:v>
                </c:pt>
                <c:pt idx="1742">
                  <c:v>-81.866</c:v>
                </c:pt>
                <c:pt idx="1743">
                  <c:v>-81.86399999999999</c:v>
                </c:pt>
                <c:pt idx="1744">
                  <c:v>-81.861999999999995</c:v>
                </c:pt>
                <c:pt idx="1745">
                  <c:v>-81.86</c:v>
                </c:pt>
                <c:pt idx="1746">
                  <c:v>-81.85799999999999</c:v>
                </c:pt>
                <c:pt idx="1747">
                  <c:v>-81.855999999999995</c:v>
                </c:pt>
                <c:pt idx="1748">
                  <c:v>-81.853999999999999</c:v>
                </c:pt>
                <c:pt idx="1749">
                  <c:v>-81.85199999999999</c:v>
                </c:pt>
                <c:pt idx="1750">
                  <c:v>-81.849999999999994</c:v>
                </c:pt>
                <c:pt idx="1751">
                  <c:v>-81.847999999999999</c:v>
                </c:pt>
                <c:pt idx="1752">
                  <c:v>-81.845999999999989</c:v>
                </c:pt>
                <c:pt idx="1753">
                  <c:v>-81.843999999999994</c:v>
                </c:pt>
                <c:pt idx="1754">
                  <c:v>-81.841999999999999</c:v>
                </c:pt>
                <c:pt idx="1755">
                  <c:v>-81.839999999999989</c:v>
                </c:pt>
                <c:pt idx="1756">
                  <c:v>-81.837999999999994</c:v>
                </c:pt>
                <c:pt idx="1757">
                  <c:v>-81.835999999999999</c:v>
                </c:pt>
                <c:pt idx="1758">
                  <c:v>-81.833999999999989</c:v>
                </c:pt>
                <c:pt idx="1759">
                  <c:v>-81.831999999999994</c:v>
                </c:pt>
                <c:pt idx="1760">
                  <c:v>-81.83</c:v>
                </c:pt>
                <c:pt idx="1761">
                  <c:v>-81.827999999999989</c:v>
                </c:pt>
                <c:pt idx="1762">
                  <c:v>-81.825999999999993</c:v>
                </c:pt>
                <c:pt idx="1763">
                  <c:v>-81.823999999999998</c:v>
                </c:pt>
                <c:pt idx="1764">
                  <c:v>-81.821999999999989</c:v>
                </c:pt>
                <c:pt idx="1765">
                  <c:v>-81.819999999999993</c:v>
                </c:pt>
                <c:pt idx="1766">
                  <c:v>-81.817999999999998</c:v>
                </c:pt>
                <c:pt idx="1767">
                  <c:v>-81.815999999999988</c:v>
                </c:pt>
                <c:pt idx="1768">
                  <c:v>-81.813999999999993</c:v>
                </c:pt>
                <c:pt idx="1769">
                  <c:v>-81.811999999999998</c:v>
                </c:pt>
                <c:pt idx="1770">
                  <c:v>-81.809999999999988</c:v>
                </c:pt>
                <c:pt idx="1771">
                  <c:v>-81.807999999999993</c:v>
                </c:pt>
                <c:pt idx="1772">
                  <c:v>-81.805999999999997</c:v>
                </c:pt>
                <c:pt idx="1773">
                  <c:v>-81.803999999999988</c:v>
                </c:pt>
                <c:pt idx="1774">
                  <c:v>-81.801999999999992</c:v>
                </c:pt>
                <c:pt idx="1775">
                  <c:v>-81.8</c:v>
                </c:pt>
                <c:pt idx="1776">
                  <c:v>-81.797999999999988</c:v>
                </c:pt>
                <c:pt idx="1777">
                  <c:v>-81.795999999999992</c:v>
                </c:pt>
                <c:pt idx="1778">
                  <c:v>-81.793999999999997</c:v>
                </c:pt>
                <c:pt idx="1779">
                  <c:v>-81.792000000000002</c:v>
                </c:pt>
                <c:pt idx="1780">
                  <c:v>-81.789999999999992</c:v>
                </c:pt>
                <c:pt idx="1781">
                  <c:v>-81.787999999999997</c:v>
                </c:pt>
                <c:pt idx="1782">
                  <c:v>-81.786000000000001</c:v>
                </c:pt>
                <c:pt idx="1783">
                  <c:v>-81.783999999999992</c:v>
                </c:pt>
                <c:pt idx="1784">
                  <c:v>-81.781999999999996</c:v>
                </c:pt>
                <c:pt idx="1785">
                  <c:v>-81.78</c:v>
                </c:pt>
                <c:pt idx="1786">
                  <c:v>-81.777999999999992</c:v>
                </c:pt>
                <c:pt idx="1787">
                  <c:v>-81.775999999999996</c:v>
                </c:pt>
                <c:pt idx="1788">
                  <c:v>-81.774000000000001</c:v>
                </c:pt>
                <c:pt idx="1789">
                  <c:v>-81.771999999999991</c:v>
                </c:pt>
                <c:pt idx="1790">
                  <c:v>-81.77</c:v>
                </c:pt>
                <c:pt idx="1791">
                  <c:v>-81.768000000000001</c:v>
                </c:pt>
                <c:pt idx="1792">
                  <c:v>-81.765999999999991</c:v>
                </c:pt>
                <c:pt idx="1793">
                  <c:v>-81.763999999999996</c:v>
                </c:pt>
                <c:pt idx="1794">
                  <c:v>-81.762</c:v>
                </c:pt>
                <c:pt idx="1795">
                  <c:v>-81.759999999999991</c:v>
                </c:pt>
                <c:pt idx="1796">
                  <c:v>-81.757999999999996</c:v>
                </c:pt>
                <c:pt idx="1797">
                  <c:v>-81.756</c:v>
                </c:pt>
                <c:pt idx="1798">
                  <c:v>-81.753999999999991</c:v>
                </c:pt>
                <c:pt idx="1799">
                  <c:v>-81.751999999999995</c:v>
                </c:pt>
                <c:pt idx="1800">
                  <c:v>-81.75</c:v>
                </c:pt>
                <c:pt idx="1801">
                  <c:v>-81.74799999999999</c:v>
                </c:pt>
                <c:pt idx="1802">
                  <c:v>-81.745999999999995</c:v>
                </c:pt>
                <c:pt idx="1803">
                  <c:v>-81.744</c:v>
                </c:pt>
                <c:pt idx="1804">
                  <c:v>-81.74199999999999</c:v>
                </c:pt>
                <c:pt idx="1805">
                  <c:v>-81.739999999999995</c:v>
                </c:pt>
                <c:pt idx="1806">
                  <c:v>-81.738</c:v>
                </c:pt>
                <c:pt idx="1807">
                  <c:v>-81.73599999999999</c:v>
                </c:pt>
                <c:pt idx="1808">
                  <c:v>-81.733999999999995</c:v>
                </c:pt>
                <c:pt idx="1809">
                  <c:v>-81.731999999999999</c:v>
                </c:pt>
                <c:pt idx="1810">
                  <c:v>-81.72999999999999</c:v>
                </c:pt>
                <c:pt idx="1811">
                  <c:v>-81.727999999999994</c:v>
                </c:pt>
                <c:pt idx="1812">
                  <c:v>-81.725999999999999</c:v>
                </c:pt>
                <c:pt idx="1813">
                  <c:v>-81.72399999999999</c:v>
                </c:pt>
                <c:pt idx="1814">
                  <c:v>-81.721999999999994</c:v>
                </c:pt>
                <c:pt idx="1815">
                  <c:v>-81.72</c:v>
                </c:pt>
                <c:pt idx="1816">
                  <c:v>-81.717999999999989</c:v>
                </c:pt>
                <c:pt idx="1817">
                  <c:v>-81.715999999999994</c:v>
                </c:pt>
                <c:pt idx="1818">
                  <c:v>-81.713999999999999</c:v>
                </c:pt>
                <c:pt idx="1819">
                  <c:v>-81.711999999999989</c:v>
                </c:pt>
                <c:pt idx="1820">
                  <c:v>-81.709999999999994</c:v>
                </c:pt>
                <c:pt idx="1821">
                  <c:v>-81.707999999999998</c:v>
                </c:pt>
                <c:pt idx="1822">
                  <c:v>-81.705999999999989</c:v>
                </c:pt>
                <c:pt idx="1823">
                  <c:v>-81.703999999999994</c:v>
                </c:pt>
                <c:pt idx="1824">
                  <c:v>-81.701999999999998</c:v>
                </c:pt>
                <c:pt idx="1825">
                  <c:v>-81.699999999999989</c:v>
                </c:pt>
                <c:pt idx="1826">
                  <c:v>-81.697999999999993</c:v>
                </c:pt>
                <c:pt idx="1827">
                  <c:v>-81.695999999999998</c:v>
                </c:pt>
                <c:pt idx="1828">
                  <c:v>-81.693999999999988</c:v>
                </c:pt>
                <c:pt idx="1829">
                  <c:v>-81.691999999999993</c:v>
                </c:pt>
                <c:pt idx="1830">
                  <c:v>-81.69</c:v>
                </c:pt>
                <c:pt idx="1831">
                  <c:v>-81.687999999999988</c:v>
                </c:pt>
                <c:pt idx="1832">
                  <c:v>-81.685999999999993</c:v>
                </c:pt>
                <c:pt idx="1833">
                  <c:v>-81.683999999999997</c:v>
                </c:pt>
                <c:pt idx="1834">
                  <c:v>-81.681999999999988</c:v>
                </c:pt>
                <c:pt idx="1835">
                  <c:v>-81.679999999999993</c:v>
                </c:pt>
                <c:pt idx="1836">
                  <c:v>-81.677999999999997</c:v>
                </c:pt>
                <c:pt idx="1837">
                  <c:v>-81.675999999999988</c:v>
                </c:pt>
                <c:pt idx="1838">
                  <c:v>-81.673999999999992</c:v>
                </c:pt>
                <c:pt idx="1839">
                  <c:v>-81.671999999999997</c:v>
                </c:pt>
                <c:pt idx="1840">
                  <c:v>-81.669999999999987</c:v>
                </c:pt>
                <c:pt idx="1841">
                  <c:v>-81.667999999999992</c:v>
                </c:pt>
                <c:pt idx="1842">
                  <c:v>-81.665999999999997</c:v>
                </c:pt>
                <c:pt idx="1843">
                  <c:v>-81.663999999999987</c:v>
                </c:pt>
                <c:pt idx="1844">
                  <c:v>-81.661999999999992</c:v>
                </c:pt>
                <c:pt idx="1845">
                  <c:v>-81.66</c:v>
                </c:pt>
                <c:pt idx="1846">
                  <c:v>-81.657999999999987</c:v>
                </c:pt>
                <c:pt idx="1847">
                  <c:v>-81.655999999999992</c:v>
                </c:pt>
                <c:pt idx="1848">
                  <c:v>-81.653999999999996</c:v>
                </c:pt>
                <c:pt idx="1849">
                  <c:v>-81.652000000000001</c:v>
                </c:pt>
                <c:pt idx="1850">
                  <c:v>-81.649999999999991</c:v>
                </c:pt>
                <c:pt idx="1851">
                  <c:v>-81.647999999999996</c:v>
                </c:pt>
                <c:pt idx="1852">
                  <c:v>-81.646000000000001</c:v>
                </c:pt>
                <c:pt idx="1853">
                  <c:v>-81.643999999999991</c:v>
                </c:pt>
                <c:pt idx="1854">
                  <c:v>-81.641999999999996</c:v>
                </c:pt>
                <c:pt idx="1855">
                  <c:v>-81.64</c:v>
                </c:pt>
                <c:pt idx="1856">
                  <c:v>-81.637999999999991</c:v>
                </c:pt>
                <c:pt idx="1857">
                  <c:v>-81.635999999999996</c:v>
                </c:pt>
                <c:pt idx="1858">
                  <c:v>-81.634</c:v>
                </c:pt>
                <c:pt idx="1859">
                  <c:v>-81.631999999999991</c:v>
                </c:pt>
                <c:pt idx="1860">
                  <c:v>-81.63</c:v>
                </c:pt>
                <c:pt idx="1861">
                  <c:v>-81.628</c:v>
                </c:pt>
                <c:pt idx="1862">
                  <c:v>-81.625999999999991</c:v>
                </c:pt>
                <c:pt idx="1863">
                  <c:v>-81.623999999999995</c:v>
                </c:pt>
                <c:pt idx="1864">
                  <c:v>-81.622</c:v>
                </c:pt>
                <c:pt idx="1865">
                  <c:v>-81.61999999999999</c:v>
                </c:pt>
                <c:pt idx="1866">
                  <c:v>-81.617999999999995</c:v>
                </c:pt>
                <c:pt idx="1867">
                  <c:v>-81.616</c:v>
                </c:pt>
                <c:pt idx="1868">
                  <c:v>-81.61399999999999</c:v>
                </c:pt>
                <c:pt idx="1869">
                  <c:v>-81.611999999999995</c:v>
                </c:pt>
                <c:pt idx="1870">
                  <c:v>-81.61</c:v>
                </c:pt>
                <c:pt idx="1871">
                  <c:v>-81.60799999999999</c:v>
                </c:pt>
                <c:pt idx="1872">
                  <c:v>-81.605999999999995</c:v>
                </c:pt>
                <c:pt idx="1873">
                  <c:v>-81.603999999999999</c:v>
                </c:pt>
                <c:pt idx="1874">
                  <c:v>-81.60199999999999</c:v>
                </c:pt>
                <c:pt idx="1875">
                  <c:v>-81.599999999999994</c:v>
                </c:pt>
                <c:pt idx="1876">
                  <c:v>-81.597999999999999</c:v>
                </c:pt>
                <c:pt idx="1877">
                  <c:v>-81.595999999999989</c:v>
                </c:pt>
                <c:pt idx="1878">
                  <c:v>-81.593999999999994</c:v>
                </c:pt>
                <c:pt idx="1879">
                  <c:v>-81.591999999999999</c:v>
                </c:pt>
                <c:pt idx="1880">
                  <c:v>-81.589999999999989</c:v>
                </c:pt>
                <c:pt idx="1881">
                  <c:v>-81.587999999999994</c:v>
                </c:pt>
                <c:pt idx="1882">
                  <c:v>-81.585999999999999</c:v>
                </c:pt>
                <c:pt idx="1883">
                  <c:v>-81.583999999999989</c:v>
                </c:pt>
                <c:pt idx="1884">
                  <c:v>-81.581999999999994</c:v>
                </c:pt>
                <c:pt idx="1885">
                  <c:v>-81.58</c:v>
                </c:pt>
                <c:pt idx="1886">
                  <c:v>-81.577999999999989</c:v>
                </c:pt>
                <c:pt idx="1887">
                  <c:v>-81.575999999999993</c:v>
                </c:pt>
                <c:pt idx="1888">
                  <c:v>-81.573999999999998</c:v>
                </c:pt>
                <c:pt idx="1889">
                  <c:v>-81.571999999999989</c:v>
                </c:pt>
                <c:pt idx="1890">
                  <c:v>-81.569999999999993</c:v>
                </c:pt>
                <c:pt idx="1891">
                  <c:v>-81.567999999999998</c:v>
                </c:pt>
                <c:pt idx="1892">
                  <c:v>-81.565999999999988</c:v>
                </c:pt>
                <c:pt idx="1893">
                  <c:v>-81.563999999999993</c:v>
                </c:pt>
                <c:pt idx="1894">
                  <c:v>-81.561999999999998</c:v>
                </c:pt>
                <c:pt idx="1895">
                  <c:v>-81.559999999999988</c:v>
                </c:pt>
                <c:pt idx="1896">
                  <c:v>-81.557999999999993</c:v>
                </c:pt>
                <c:pt idx="1897">
                  <c:v>-81.555999999999997</c:v>
                </c:pt>
                <c:pt idx="1898">
                  <c:v>-81.553999999999988</c:v>
                </c:pt>
                <c:pt idx="1899">
                  <c:v>-81.551999999999992</c:v>
                </c:pt>
                <c:pt idx="1900">
                  <c:v>-81.55</c:v>
                </c:pt>
                <c:pt idx="1901">
                  <c:v>-81.547999999999988</c:v>
                </c:pt>
                <c:pt idx="1902">
                  <c:v>-81.545999999999992</c:v>
                </c:pt>
                <c:pt idx="1903">
                  <c:v>-81.543999999999997</c:v>
                </c:pt>
                <c:pt idx="1904">
                  <c:v>-81.542000000000002</c:v>
                </c:pt>
                <c:pt idx="1905">
                  <c:v>-81.539999999999992</c:v>
                </c:pt>
                <c:pt idx="1906">
                  <c:v>-81.537999999999997</c:v>
                </c:pt>
                <c:pt idx="1907">
                  <c:v>-81.536000000000001</c:v>
                </c:pt>
                <c:pt idx="1908">
                  <c:v>-81.533999999999992</c:v>
                </c:pt>
                <c:pt idx="1909">
                  <c:v>-81.531999999999996</c:v>
                </c:pt>
                <c:pt idx="1910">
                  <c:v>-81.53</c:v>
                </c:pt>
                <c:pt idx="1911">
                  <c:v>-81.527999999999992</c:v>
                </c:pt>
                <c:pt idx="1912">
                  <c:v>-81.525999999999996</c:v>
                </c:pt>
                <c:pt idx="1913">
                  <c:v>-81.524000000000001</c:v>
                </c:pt>
                <c:pt idx="1914">
                  <c:v>-81.521999999999991</c:v>
                </c:pt>
                <c:pt idx="1915">
                  <c:v>-81.52</c:v>
                </c:pt>
                <c:pt idx="1916">
                  <c:v>-81.518000000000001</c:v>
                </c:pt>
                <c:pt idx="1917">
                  <c:v>-81.515999999999991</c:v>
                </c:pt>
                <c:pt idx="1918">
                  <c:v>-81.513999999999996</c:v>
                </c:pt>
                <c:pt idx="1919">
                  <c:v>-81.512</c:v>
                </c:pt>
                <c:pt idx="1920">
                  <c:v>-81.509999999999991</c:v>
                </c:pt>
                <c:pt idx="1921">
                  <c:v>-81.507999999999996</c:v>
                </c:pt>
                <c:pt idx="1922">
                  <c:v>-81.506</c:v>
                </c:pt>
                <c:pt idx="1923">
                  <c:v>-81.503999999999991</c:v>
                </c:pt>
                <c:pt idx="1924">
                  <c:v>-81.501999999999995</c:v>
                </c:pt>
                <c:pt idx="1925">
                  <c:v>-81.5</c:v>
                </c:pt>
                <c:pt idx="1926">
                  <c:v>-81.49799999999999</c:v>
                </c:pt>
                <c:pt idx="1927">
                  <c:v>-81.495999999999995</c:v>
                </c:pt>
                <c:pt idx="1928">
                  <c:v>-81.494</c:v>
                </c:pt>
                <c:pt idx="1929">
                  <c:v>-81.49199999999999</c:v>
                </c:pt>
                <c:pt idx="1930">
                  <c:v>-81.489999999999995</c:v>
                </c:pt>
                <c:pt idx="1931">
                  <c:v>-81.488</c:v>
                </c:pt>
                <c:pt idx="1932">
                  <c:v>-81.48599999999999</c:v>
                </c:pt>
                <c:pt idx="1933">
                  <c:v>-81.483999999999995</c:v>
                </c:pt>
                <c:pt idx="1934">
                  <c:v>-81.481999999999999</c:v>
                </c:pt>
                <c:pt idx="1935">
                  <c:v>-81.47999999999999</c:v>
                </c:pt>
                <c:pt idx="1936">
                  <c:v>-81.477999999999994</c:v>
                </c:pt>
                <c:pt idx="1937">
                  <c:v>-81.475999999999999</c:v>
                </c:pt>
                <c:pt idx="1938">
                  <c:v>-81.47399999999999</c:v>
                </c:pt>
                <c:pt idx="1939">
                  <c:v>-81.471999999999994</c:v>
                </c:pt>
                <c:pt idx="1940">
                  <c:v>-81.47</c:v>
                </c:pt>
                <c:pt idx="1941">
                  <c:v>-81.467999999999989</c:v>
                </c:pt>
                <c:pt idx="1942">
                  <c:v>-81.465999999999994</c:v>
                </c:pt>
                <c:pt idx="1943">
                  <c:v>-81.463999999999999</c:v>
                </c:pt>
                <c:pt idx="1944">
                  <c:v>-81.461999999999989</c:v>
                </c:pt>
                <c:pt idx="1945">
                  <c:v>-81.459999999999994</c:v>
                </c:pt>
                <c:pt idx="1946">
                  <c:v>-81.457999999999998</c:v>
                </c:pt>
                <c:pt idx="1947">
                  <c:v>-81.455999999999989</c:v>
                </c:pt>
                <c:pt idx="1948">
                  <c:v>-81.453999999999994</c:v>
                </c:pt>
                <c:pt idx="1949">
                  <c:v>-81.451999999999998</c:v>
                </c:pt>
                <c:pt idx="1950">
                  <c:v>-81.449999999999989</c:v>
                </c:pt>
                <c:pt idx="1951">
                  <c:v>-81.447999999999993</c:v>
                </c:pt>
                <c:pt idx="1952">
                  <c:v>-81.445999999999998</c:v>
                </c:pt>
                <c:pt idx="1953">
                  <c:v>-81.443999999999988</c:v>
                </c:pt>
                <c:pt idx="1954">
                  <c:v>-81.441999999999993</c:v>
                </c:pt>
                <c:pt idx="1955">
                  <c:v>-81.44</c:v>
                </c:pt>
                <c:pt idx="1956">
                  <c:v>-81.437999999999988</c:v>
                </c:pt>
                <c:pt idx="1957">
                  <c:v>-81.435999999999993</c:v>
                </c:pt>
                <c:pt idx="1958">
                  <c:v>-81.433999999999997</c:v>
                </c:pt>
                <c:pt idx="1959">
                  <c:v>-81.431999999999988</c:v>
                </c:pt>
                <c:pt idx="1960">
                  <c:v>-81.429999999999993</c:v>
                </c:pt>
                <c:pt idx="1961">
                  <c:v>-81.427999999999997</c:v>
                </c:pt>
                <c:pt idx="1962">
                  <c:v>-81.425999999999988</c:v>
                </c:pt>
                <c:pt idx="1963">
                  <c:v>-81.423999999999992</c:v>
                </c:pt>
                <c:pt idx="1964">
                  <c:v>-81.421999999999997</c:v>
                </c:pt>
                <c:pt idx="1965">
                  <c:v>-81.419999999999987</c:v>
                </c:pt>
                <c:pt idx="1966">
                  <c:v>-81.417999999999992</c:v>
                </c:pt>
                <c:pt idx="1967">
                  <c:v>-81.415999999999997</c:v>
                </c:pt>
                <c:pt idx="1968">
                  <c:v>-81.413999999999987</c:v>
                </c:pt>
                <c:pt idx="1969">
                  <c:v>-81.411999999999992</c:v>
                </c:pt>
                <c:pt idx="1970">
                  <c:v>-81.41</c:v>
                </c:pt>
                <c:pt idx="1971">
                  <c:v>-81.407999999999987</c:v>
                </c:pt>
                <c:pt idx="1972">
                  <c:v>-81.405999999999992</c:v>
                </c:pt>
                <c:pt idx="1973">
                  <c:v>-81.403999999999996</c:v>
                </c:pt>
                <c:pt idx="1974">
                  <c:v>-81.402000000000001</c:v>
                </c:pt>
                <c:pt idx="1975">
                  <c:v>-81.399999999999991</c:v>
                </c:pt>
                <c:pt idx="1976">
                  <c:v>-81.397999999999996</c:v>
                </c:pt>
                <c:pt idx="1977">
                  <c:v>-81.396000000000001</c:v>
                </c:pt>
                <c:pt idx="1978">
                  <c:v>-81.393999999999991</c:v>
                </c:pt>
                <c:pt idx="1979">
                  <c:v>-81.391999999999996</c:v>
                </c:pt>
                <c:pt idx="1980">
                  <c:v>-81.39</c:v>
                </c:pt>
                <c:pt idx="1981">
                  <c:v>-81.387999999999991</c:v>
                </c:pt>
                <c:pt idx="1982">
                  <c:v>-81.385999999999996</c:v>
                </c:pt>
                <c:pt idx="1983">
                  <c:v>-81.384</c:v>
                </c:pt>
                <c:pt idx="1984">
                  <c:v>-81.381999999999991</c:v>
                </c:pt>
                <c:pt idx="1985">
                  <c:v>-81.38</c:v>
                </c:pt>
                <c:pt idx="1986">
                  <c:v>-81.378</c:v>
                </c:pt>
                <c:pt idx="1987">
                  <c:v>-81.375999999999991</c:v>
                </c:pt>
                <c:pt idx="1988">
                  <c:v>-81.373999999999995</c:v>
                </c:pt>
                <c:pt idx="1989">
                  <c:v>-81.372</c:v>
                </c:pt>
                <c:pt idx="1990">
                  <c:v>-81.36999999999999</c:v>
                </c:pt>
                <c:pt idx="1991">
                  <c:v>-81.367999999999995</c:v>
                </c:pt>
                <c:pt idx="1992">
                  <c:v>-81.366</c:v>
                </c:pt>
                <c:pt idx="1993">
                  <c:v>-81.36399999999999</c:v>
                </c:pt>
                <c:pt idx="1994">
                  <c:v>-81.361999999999995</c:v>
                </c:pt>
                <c:pt idx="1995">
                  <c:v>-81.36</c:v>
                </c:pt>
                <c:pt idx="1996">
                  <c:v>-81.35799999999999</c:v>
                </c:pt>
                <c:pt idx="1997">
                  <c:v>-81.355999999999995</c:v>
                </c:pt>
                <c:pt idx="1998">
                  <c:v>-81.353999999999999</c:v>
                </c:pt>
                <c:pt idx="1999">
                  <c:v>-81.35199999999999</c:v>
                </c:pt>
                <c:pt idx="2000">
                  <c:v>-81.349999999999994</c:v>
                </c:pt>
                <c:pt idx="2001">
                  <c:v>-81.347999999999999</c:v>
                </c:pt>
                <c:pt idx="2002">
                  <c:v>-81.345999999999989</c:v>
                </c:pt>
                <c:pt idx="2003">
                  <c:v>-81.343999999999994</c:v>
                </c:pt>
                <c:pt idx="2004">
                  <c:v>-81.341999999999999</c:v>
                </c:pt>
                <c:pt idx="2005">
                  <c:v>-81.339999999999989</c:v>
                </c:pt>
                <c:pt idx="2006">
                  <c:v>-81.337999999999994</c:v>
                </c:pt>
                <c:pt idx="2007">
                  <c:v>-81.335999999999999</c:v>
                </c:pt>
                <c:pt idx="2008">
                  <c:v>-81.333999999999989</c:v>
                </c:pt>
                <c:pt idx="2009">
                  <c:v>-81.331999999999994</c:v>
                </c:pt>
                <c:pt idx="2010">
                  <c:v>-81.33</c:v>
                </c:pt>
                <c:pt idx="2011">
                  <c:v>-81.327999999999989</c:v>
                </c:pt>
                <c:pt idx="2012">
                  <c:v>-81.325999999999993</c:v>
                </c:pt>
                <c:pt idx="2013">
                  <c:v>-81.323999999999998</c:v>
                </c:pt>
                <c:pt idx="2014">
                  <c:v>-81.321999999999989</c:v>
                </c:pt>
                <c:pt idx="2015">
                  <c:v>-81.319999999999993</c:v>
                </c:pt>
                <c:pt idx="2016">
                  <c:v>-81.317999999999998</c:v>
                </c:pt>
                <c:pt idx="2017">
                  <c:v>-81.315999999999988</c:v>
                </c:pt>
                <c:pt idx="2018">
                  <c:v>-81.313999999999993</c:v>
                </c:pt>
                <c:pt idx="2019">
                  <c:v>-81.311999999999998</c:v>
                </c:pt>
                <c:pt idx="2020">
                  <c:v>-81.309999999999988</c:v>
                </c:pt>
                <c:pt idx="2021">
                  <c:v>-81.307999999999993</c:v>
                </c:pt>
                <c:pt idx="2022">
                  <c:v>-81.305999999999997</c:v>
                </c:pt>
                <c:pt idx="2023">
                  <c:v>-81.303999999999988</c:v>
                </c:pt>
                <c:pt idx="2024">
                  <c:v>-81.301999999999992</c:v>
                </c:pt>
                <c:pt idx="2025">
                  <c:v>-81.3</c:v>
                </c:pt>
                <c:pt idx="2026">
                  <c:v>-81.298000000000002</c:v>
                </c:pt>
                <c:pt idx="2027">
                  <c:v>-81.295999999999992</c:v>
                </c:pt>
                <c:pt idx="2028">
                  <c:v>-81.293999999999997</c:v>
                </c:pt>
                <c:pt idx="2029">
                  <c:v>-81.292000000000002</c:v>
                </c:pt>
                <c:pt idx="2030">
                  <c:v>-81.289999999999992</c:v>
                </c:pt>
                <c:pt idx="2031">
                  <c:v>-81.287999999999997</c:v>
                </c:pt>
                <c:pt idx="2032">
                  <c:v>-81.286000000000001</c:v>
                </c:pt>
                <c:pt idx="2033">
                  <c:v>-81.283999999999992</c:v>
                </c:pt>
                <c:pt idx="2034">
                  <c:v>-81.281999999999996</c:v>
                </c:pt>
                <c:pt idx="2035">
                  <c:v>-81.28</c:v>
                </c:pt>
                <c:pt idx="2036">
                  <c:v>-81.277999999999992</c:v>
                </c:pt>
                <c:pt idx="2037">
                  <c:v>-81.275999999999996</c:v>
                </c:pt>
                <c:pt idx="2038">
                  <c:v>-81.274000000000001</c:v>
                </c:pt>
                <c:pt idx="2039">
                  <c:v>-81.271999999999991</c:v>
                </c:pt>
                <c:pt idx="2040">
                  <c:v>-81.27</c:v>
                </c:pt>
                <c:pt idx="2041">
                  <c:v>-81.268000000000001</c:v>
                </c:pt>
                <c:pt idx="2042">
                  <c:v>-81.265999999999991</c:v>
                </c:pt>
                <c:pt idx="2043">
                  <c:v>-81.263999999999996</c:v>
                </c:pt>
                <c:pt idx="2044">
                  <c:v>-81.262</c:v>
                </c:pt>
                <c:pt idx="2045">
                  <c:v>-81.259999999999991</c:v>
                </c:pt>
                <c:pt idx="2046">
                  <c:v>-81.257999999999996</c:v>
                </c:pt>
                <c:pt idx="2047">
                  <c:v>-81.256</c:v>
                </c:pt>
                <c:pt idx="2048">
                  <c:v>-81.253999999999991</c:v>
                </c:pt>
                <c:pt idx="2049">
                  <c:v>-81.251999999999995</c:v>
                </c:pt>
                <c:pt idx="2050">
                  <c:v>-81.25</c:v>
                </c:pt>
                <c:pt idx="2051">
                  <c:v>-81.24799999999999</c:v>
                </c:pt>
                <c:pt idx="2052">
                  <c:v>-81.245999999999995</c:v>
                </c:pt>
                <c:pt idx="2053">
                  <c:v>-81.244</c:v>
                </c:pt>
                <c:pt idx="2054">
                  <c:v>-81.24199999999999</c:v>
                </c:pt>
                <c:pt idx="2055">
                  <c:v>-81.239999999999995</c:v>
                </c:pt>
                <c:pt idx="2056">
                  <c:v>-81.238</c:v>
                </c:pt>
                <c:pt idx="2057">
                  <c:v>-81.23599999999999</c:v>
                </c:pt>
                <c:pt idx="2058">
                  <c:v>-81.233999999999995</c:v>
                </c:pt>
                <c:pt idx="2059">
                  <c:v>-81.231999999999999</c:v>
                </c:pt>
                <c:pt idx="2060">
                  <c:v>-81.22999999999999</c:v>
                </c:pt>
                <c:pt idx="2061">
                  <c:v>-81.227999999999994</c:v>
                </c:pt>
                <c:pt idx="2062">
                  <c:v>-81.225999999999999</c:v>
                </c:pt>
                <c:pt idx="2063">
                  <c:v>-81.22399999999999</c:v>
                </c:pt>
                <c:pt idx="2064">
                  <c:v>-81.221999999999994</c:v>
                </c:pt>
                <c:pt idx="2065">
                  <c:v>-81.22</c:v>
                </c:pt>
                <c:pt idx="2066">
                  <c:v>-81.217999999999989</c:v>
                </c:pt>
                <c:pt idx="2067">
                  <c:v>-81.215999999999994</c:v>
                </c:pt>
                <c:pt idx="2068">
                  <c:v>-81.213999999999999</c:v>
                </c:pt>
                <c:pt idx="2069">
                  <c:v>-81.211999999999989</c:v>
                </c:pt>
                <c:pt idx="2070">
                  <c:v>-81.209999999999994</c:v>
                </c:pt>
                <c:pt idx="2071">
                  <c:v>-81.207999999999998</c:v>
                </c:pt>
                <c:pt idx="2072">
                  <c:v>-81.205999999999989</c:v>
                </c:pt>
                <c:pt idx="2073">
                  <c:v>-81.203999999999994</c:v>
                </c:pt>
                <c:pt idx="2074">
                  <c:v>-81.201999999999998</c:v>
                </c:pt>
                <c:pt idx="2075">
                  <c:v>-81.199999999999989</c:v>
                </c:pt>
                <c:pt idx="2076">
                  <c:v>-81.197999999999993</c:v>
                </c:pt>
                <c:pt idx="2077">
                  <c:v>-81.195999999999998</c:v>
                </c:pt>
                <c:pt idx="2078">
                  <c:v>-81.193999999999988</c:v>
                </c:pt>
                <c:pt idx="2079">
                  <c:v>-81.191999999999993</c:v>
                </c:pt>
                <c:pt idx="2080">
                  <c:v>-81.19</c:v>
                </c:pt>
                <c:pt idx="2081">
                  <c:v>-81.187999999999988</c:v>
                </c:pt>
                <c:pt idx="2082">
                  <c:v>-81.185999999999993</c:v>
                </c:pt>
                <c:pt idx="2083">
                  <c:v>-81.183999999999997</c:v>
                </c:pt>
                <c:pt idx="2084">
                  <c:v>-81.181999999999988</c:v>
                </c:pt>
                <c:pt idx="2085">
                  <c:v>-81.179999999999993</c:v>
                </c:pt>
                <c:pt idx="2086">
                  <c:v>-81.177999999999997</c:v>
                </c:pt>
                <c:pt idx="2087">
                  <c:v>-81.175999999999988</c:v>
                </c:pt>
                <c:pt idx="2088">
                  <c:v>-81.173999999999992</c:v>
                </c:pt>
                <c:pt idx="2089">
                  <c:v>-81.171999999999997</c:v>
                </c:pt>
                <c:pt idx="2090">
                  <c:v>-81.169999999999987</c:v>
                </c:pt>
                <c:pt idx="2091">
                  <c:v>-81.167999999999992</c:v>
                </c:pt>
                <c:pt idx="2092">
                  <c:v>-81.165999999999997</c:v>
                </c:pt>
                <c:pt idx="2093">
                  <c:v>-81.163999999999987</c:v>
                </c:pt>
                <c:pt idx="2094">
                  <c:v>-81.161999999999992</c:v>
                </c:pt>
                <c:pt idx="2095">
                  <c:v>-81.16</c:v>
                </c:pt>
                <c:pt idx="2096">
                  <c:v>-81.157999999999987</c:v>
                </c:pt>
                <c:pt idx="2097">
                  <c:v>-81.155999999999992</c:v>
                </c:pt>
                <c:pt idx="2098">
                  <c:v>-81.153999999999996</c:v>
                </c:pt>
                <c:pt idx="2099">
                  <c:v>-81.151999999999987</c:v>
                </c:pt>
                <c:pt idx="2100">
                  <c:v>-81.149999999999991</c:v>
                </c:pt>
                <c:pt idx="2101">
                  <c:v>-81.147999999999996</c:v>
                </c:pt>
                <c:pt idx="2102">
                  <c:v>-81.146000000000001</c:v>
                </c:pt>
                <c:pt idx="2103">
                  <c:v>-81.143999999999991</c:v>
                </c:pt>
                <c:pt idx="2104">
                  <c:v>-81.141999999999996</c:v>
                </c:pt>
                <c:pt idx="2105">
                  <c:v>-81.14</c:v>
                </c:pt>
                <c:pt idx="2106">
                  <c:v>-81.137999999999991</c:v>
                </c:pt>
                <c:pt idx="2107">
                  <c:v>-81.135999999999996</c:v>
                </c:pt>
                <c:pt idx="2108">
                  <c:v>-81.134</c:v>
                </c:pt>
                <c:pt idx="2109">
                  <c:v>-81.131999999999991</c:v>
                </c:pt>
                <c:pt idx="2110">
                  <c:v>-81.13</c:v>
                </c:pt>
                <c:pt idx="2111">
                  <c:v>-81.128</c:v>
                </c:pt>
                <c:pt idx="2112">
                  <c:v>-81.125999999999991</c:v>
                </c:pt>
                <c:pt idx="2113">
                  <c:v>-81.123999999999995</c:v>
                </c:pt>
                <c:pt idx="2114">
                  <c:v>-81.122</c:v>
                </c:pt>
                <c:pt idx="2115">
                  <c:v>-81.11999999999999</c:v>
                </c:pt>
                <c:pt idx="2116">
                  <c:v>-81.117999999999995</c:v>
                </c:pt>
                <c:pt idx="2117">
                  <c:v>-81.116</c:v>
                </c:pt>
                <c:pt idx="2118">
                  <c:v>-81.11399999999999</c:v>
                </c:pt>
                <c:pt idx="2119">
                  <c:v>-81.111999999999995</c:v>
                </c:pt>
                <c:pt idx="2120">
                  <c:v>-81.11</c:v>
                </c:pt>
                <c:pt idx="2121">
                  <c:v>-81.10799999999999</c:v>
                </c:pt>
                <c:pt idx="2122">
                  <c:v>-81.105999999999995</c:v>
                </c:pt>
                <c:pt idx="2123">
                  <c:v>-81.103999999999999</c:v>
                </c:pt>
                <c:pt idx="2124">
                  <c:v>-81.10199999999999</c:v>
                </c:pt>
                <c:pt idx="2125">
                  <c:v>-81.099999999999994</c:v>
                </c:pt>
                <c:pt idx="2126">
                  <c:v>-81.097999999999999</c:v>
                </c:pt>
                <c:pt idx="2127">
                  <c:v>-81.095999999999989</c:v>
                </c:pt>
                <c:pt idx="2128">
                  <c:v>-81.093999999999994</c:v>
                </c:pt>
                <c:pt idx="2129">
                  <c:v>-81.091999999999999</c:v>
                </c:pt>
                <c:pt idx="2130">
                  <c:v>-81.089999999999989</c:v>
                </c:pt>
                <c:pt idx="2131">
                  <c:v>-81.087999999999994</c:v>
                </c:pt>
                <c:pt idx="2132">
                  <c:v>-81.085999999999999</c:v>
                </c:pt>
                <c:pt idx="2133">
                  <c:v>-81.083999999999989</c:v>
                </c:pt>
                <c:pt idx="2134">
                  <c:v>-81.081999999999994</c:v>
                </c:pt>
                <c:pt idx="2135">
                  <c:v>-81.08</c:v>
                </c:pt>
                <c:pt idx="2136">
                  <c:v>-81.077999999999989</c:v>
                </c:pt>
                <c:pt idx="2137">
                  <c:v>-81.075999999999993</c:v>
                </c:pt>
                <c:pt idx="2138">
                  <c:v>-81.073999999999998</c:v>
                </c:pt>
                <c:pt idx="2139">
                  <c:v>-81.071999999999989</c:v>
                </c:pt>
                <c:pt idx="2140">
                  <c:v>-81.069999999999993</c:v>
                </c:pt>
                <c:pt idx="2141">
                  <c:v>-81.067999999999998</c:v>
                </c:pt>
                <c:pt idx="2142">
                  <c:v>-81.065999999999988</c:v>
                </c:pt>
                <c:pt idx="2143">
                  <c:v>-81.063999999999993</c:v>
                </c:pt>
                <c:pt idx="2144">
                  <c:v>-81.061999999999998</c:v>
                </c:pt>
                <c:pt idx="2145">
                  <c:v>-81.059999999999988</c:v>
                </c:pt>
                <c:pt idx="2146">
                  <c:v>-81.057999999999993</c:v>
                </c:pt>
                <c:pt idx="2147">
                  <c:v>-81.055999999999997</c:v>
                </c:pt>
                <c:pt idx="2148">
                  <c:v>-81.053999999999988</c:v>
                </c:pt>
                <c:pt idx="2149">
                  <c:v>-81.051999999999992</c:v>
                </c:pt>
                <c:pt idx="2150">
                  <c:v>-81.05</c:v>
                </c:pt>
                <c:pt idx="2151">
                  <c:v>-81.048000000000002</c:v>
                </c:pt>
                <c:pt idx="2152">
                  <c:v>-81.045999999999992</c:v>
                </c:pt>
                <c:pt idx="2153">
                  <c:v>-81.043999999999997</c:v>
                </c:pt>
                <c:pt idx="2154">
                  <c:v>-81.042000000000002</c:v>
                </c:pt>
                <c:pt idx="2155">
                  <c:v>-81.039999999999992</c:v>
                </c:pt>
                <c:pt idx="2156">
                  <c:v>-81.037999999999997</c:v>
                </c:pt>
                <c:pt idx="2157">
                  <c:v>-81.036000000000001</c:v>
                </c:pt>
                <c:pt idx="2158">
                  <c:v>-81.033999999999992</c:v>
                </c:pt>
                <c:pt idx="2159">
                  <c:v>-81.031999999999996</c:v>
                </c:pt>
                <c:pt idx="2160">
                  <c:v>-81.03</c:v>
                </c:pt>
                <c:pt idx="2161">
                  <c:v>-81.027999999999992</c:v>
                </c:pt>
                <c:pt idx="2162">
                  <c:v>-81.025999999999996</c:v>
                </c:pt>
                <c:pt idx="2163">
                  <c:v>-81.024000000000001</c:v>
                </c:pt>
                <c:pt idx="2164">
                  <c:v>-81.021999999999991</c:v>
                </c:pt>
                <c:pt idx="2165">
                  <c:v>-81.02</c:v>
                </c:pt>
                <c:pt idx="2166">
                  <c:v>-81.018000000000001</c:v>
                </c:pt>
                <c:pt idx="2167">
                  <c:v>-81.015999999999991</c:v>
                </c:pt>
                <c:pt idx="2168">
                  <c:v>-81.013999999999996</c:v>
                </c:pt>
                <c:pt idx="2169">
                  <c:v>-81.012</c:v>
                </c:pt>
                <c:pt idx="2170">
                  <c:v>-81.009999999999991</c:v>
                </c:pt>
                <c:pt idx="2171">
                  <c:v>-81.007999999999996</c:v>
                </c:pt>
                <c:pt idx="2172">
                  <c:v>-81.006</c:v>
                </c:pt>
                <c:pt idx="2173">
                  <c:v>-81.003999999999991</c:v>
                </c:pt>
                <c:pt idx="2174">
                  <c:v>-81.001999999999995</c:v>
                </c:pt>
                <c:pt idx="2175">
                  <c:v>-81</c:v>
                </c:pt>
                <c:pt idx="2176">
                  <c:v>-80.99799999999999</c:v>
                </c:pt>
                <c:pt idx="2177">
                  <c:v>-80.995999999999995</c:v>
                </c:pt>
                <c:pt idx="2178">
                  <c:v>-80.994</c:v>
                </c:pt>
                <c:pt idx="2179">
                  <c:v>-80.99199999999999</c:v>
                </c:pt>
                <c:pt idx="2180">
                  <c:v>-80.989999999999995</c:v>
                </c:pt>
                <c:pt idx="2181">
                  <c:v>-80.988</c:v>
                </c:pt>
                <c:pt idx="2182">
                  <c:v>-80.98599999999999</c:v>
                </c:pt>
                <c:pt idx="2183">
                  <c:v>-80.983999999999995</c:v>
                </c:pt>
                <c:pt idx="2184">
                  <c:v>-80.981999999999999</c:v>
                </c:pt>
                <c:pt idx="2185">
                  <c:v>-80.97999999999999</c:v>
                </c:pt>
                <c:pt idx="2186">
                  <c:v>-80.977999999999994</c:v>
                </c:pt>
                <c:pt idx="2187">
                  <c:v>-80.975999999999999</c:v>
                </c:pt>
                <c:pt idx="2188">
                  <c:v>-80.97399999999999</c:v>
                </c:pt>
                <c:pt idx="2189">
                  <c:v>-80.971999999999994</c:v>
                </c:pt>
                <c:pt idx="2190">
                  <c:v>-80.97</c:v>
                </c:pt>
                <c:pt idx="2191">
                  <c:v>-80.967999999999989</c:v>
                </c:pt>
                <c:pt idx="2192">
                  <c:v>-80.965999999999994</c:v>
                </c:pt>
                <c:pt idx="2193">
                  <c:v>-80.963999999999999</c:v>
                </c:pt>
                <c:pt idx="2194">
                  <c:v>-80.961999999999989</c:v>
                </c:pt>
                <c:pt idx="2195">
                  <c:v>-80.959999999999994</c:v>
                </c:pt>
                <c:pt idx="2196">
                  <c:v>-80.957999999999998</c:v>
                </c:pt>
                <c:pt idx="2197">
                  <c:v>-80.955999999999989</c:v>
                </c:pt>
                <c:pt idx="2198">
                  <c:v>-80.953999999999994</c:v>
                </c:pt>
                <c:pt idx="2199">
                  <c:v>-80.951999999999998</c:v>
                </c:pt>
                <c:pt idx="2200">
                  <c:v>-80.949999999999989</c:v>
                </c:pt>
                <c:pt idx="2201">
                  <c:v>-80.947999999999993</c:v>
                </c:pt>
                <c:pt idx="2202">
                  <c:v>-80.945999999999998</c:v>
                </c:pt>
                <c:pt idx="2203">
                  <c:v>-80.943999999999988</c:v>
                </c:pt>
                <c:pt idx="2204">
                  <c:v>-80.941999999999993</c:v>
                </c:pt>
                <c:pt idx="2205">
                  <c:v>-80.94</c:v>
                </c:pt>
                <c:pt idx="2206">
                  <c:v>-80.937999999999988</c:v>
                </c:pt>
                <c:pt idx="2207">
                  <c:v>-80.935999999999993</c:v>
                </c:pt>
                <c:pt idx="2208">
                  <c:v>-80.933999999999997</c:v>
                </c:pt>
                <c:pt idx="2209">
                  <c:v>-80.931999999999988</c:v>
                </c:pt>
                <c:pt idx="2210">
                  <c:v>-80.929999999999993</c:v>
                </c:pt>
                <c:pt idx="2211">
                  <c:v>-80.927999999999997</c:v>
                </c:pt>
                <c:pt idx="2212">
                  <c:v>-80.925999999999988</c:v>
                </c:pt>
                <c:pt idx="2213">
                  <c:v>-80.923999999999992</c:v>
                </c:pt>
                <c:pt idx="2214">
                  <c:v>-80.921999999999997</c:v>
                </c:pt>
                <c:pt idx="2215">
                  <c:v>-80.919999999999987</c:v>
                </c:pt>
                <c:pt idx="2216">
                  <c:v>-80.917999999999992</c:v>
                </c:pt>
                <c:pt idx="2217">
                  <c:v>-80.915999999999997</c:v>
                </c:pt>
                <c:pt idx="2218">
                  <c:v>-80.913999999999987</c:v>
                </c:pt>
                <c:pt idx="2219">
                  <c:v>-80.911999999999992</c:v>
                </c:pt>
                <c:pt idx="2220">
                  <c:v>-80.91</c:v>
                </c:pt>
                <c:pt idx="2221">
                  <c:v>-80.907999999999987</c:v>
                </c:pt>
                <c:pt idx="2222">
                  <c:v>-80.905999999999992</c:v>
                </c:pt>
                <c:pt idx="2223">
                  <c:v>-80.903999999999996</c:v>
                </c:pt>
                <c:pt idx="2224">
                  <c:v>-80.901999999999987</c:v>
                </c:pt>
                <c:pt idx="2225">
                  <c:v>-80.899999999999991</c:v>
                </c:pt>
                <c:pt idx="2226">
                  <c:v>-80.897999999999996</c:v>
                </c:pt>
                <c:pt idx="2227">
                  <c:v>-80.896000000000001</c:v>
                </c:pt>
                <c:pt idx="2228">
                  <c:v>-80.893999999999991</c:v>
                </c:pt>
                <c:pt idx="2229">
                  <c:v>-80.891999999999996</c:v>
                </c:pt>
                <c:pt idx="2230">
                  <c:v>-80.89</c:v>
                </c:pt>
                <c:pt idx="2231">
                  <c:v>-80.887999999999991</c:v>
                </c:pt>
                <c:pt idx="2232">
                  <c:v>-80.885999999999996</c:v>
                </c:pt>
                <c:pt idx="2233">
                  <c:v>-80.884</c:v>
                </c:pt>
                <c:pt idx="2234">
                  <c:v>-80.881999999999991</c:v>
                </c:pt>
                <c:pt idx="2235">
                  <c:v>-80.88</c:v>
                </c:pt>
                <c:pt idx="2236">
                  <c:v>-80.878</c:v>
                </c:pt>
                <c:pt idx="2237">
                  <c:v>-80.875999999999991</c:v>
                </c:pt>
                <c:pt idx="2238">
                  <c:v>-80.873999999999995</c:v>
                </c:pt>
                <c:pt idx="2239">
                  <c:v>-80.872</c:v>
                </c:pt>
                <c:pt idx="2240">
                  <c:v>-80.86999999999999</c:v>
                </c:pt>
                <c:pt idx="2241">
                  <c:v>-80.867999999999995</c:v>
                </c:pt>
                <c:pt idx="2242">
                  <c:v>-80.866</c:v>
                </c:pt>
                <c:pt idx="2243">
                  <c:v>-80.86399999999999</c:v>
                </c:pt>
                <c:pt idx="2244">
                  <c:v>-80.861999999999995</c:v>
                </c:pt>
                <c:pt idx="2245">
                  <c:v>-80.86</c:v>
                </c:pt>
                <c:pt idx="2246">
                  <c:v>-80.85799999999999</c:v>
                </c:pt>
                <c:pt idx="2247">
                  <c:v>-80.855999999999995</c:v>
                </c:pt>
                <c:pt idx="2248">
                  <c:v>-80.853999999999999</c:v>
                </c:pt>
                <c:pt idx="2249">
                  <c:v>-80.85199999999999</c:v>
                </c:pt>
                <c:pt idx="2250">
                  <c:v>-80.849999999999994</c:v>
                </c:pt>
                <c:pt idx="2251">
                  <c:v>-80.847999999999999</c:v>
                </c:pt>
                <c:pt idx="2252">
                  <c:v>-80.845999999999989</c:v>
                </c:pt>
                <c:pt idx="2253">
                  <c:v>-80.843999999999994</c:v>
                </c:pt>
                <c:pt idx="2254">
                  <c:v>-80.841999999999999</c:v>
                </c:pt>
                <c:pt idx="2255">
                  <c:v>-80.839999999999989</c:v>
                </c:pt>
                <c:pt idx="2256">
                  <c:v>-80.837999999999994</c:v>
                </c:pt>
                <c:pt idx="2257">
                  <c:v>-80.835999999999999</c:v>
                </c:pt>
                <c:pt idx="2258">
                  <c:v>-80.833999999999989</c:v>
                </c:pt>
                <c:pt idx="2259">
                  <c:v>-80.831999999999994</c:v>
                </c:pt>
                <c:pt idx="2260">
                  <c:v>-80.83</c:v>
                </c:pt>
                <c:pt idx="2261">
                  <c:v>-80.827999999999989</c:v>
                </c:pt>
                <c:pt idx="2262">
                  <c:v>-80.825999999999993</c:v>
                </c:pt>
                <c:pt idx="2263">
                  <c:v>-80.823999999999998</c:v>
                </c:pt>
                <c:pt idx="2264">
                  <c:v>-80.821999999999989</c:v>
                </c:pt>
                <c:pt idx="2265">
                  <c:v>-80.819999999999993</c:v>
                </c:pt>
                <c:pt idx="2266">
                  <c:v>-80.817999999999998</c:v>
                </c:pt>
                <c:pt idx="2267">
                  <c:v>-80.815999999999988</c:v>
                </c:pt>
                <c:pt idx="2268">
                  <c:v>-80.813999999999993</c:v>
                </c:pt>
                <c:pt idx="2269">
                  <c:v>-80.811999999999998</c:v>
                </c:pt>
                <c:pt idx="2270">
                  <c:v>-80.809999999999988</c:v>
                </c:pt>
                <c:pt idx="2271">
                  <c:v>-80.807999999999993</c:v>
                </c:pt>
                <c:pt idx="2272">
                  <c:v>-80.805999999999997</c:v>
                </c:pt>
                <c:pt idx="2273">
                  <c:v>-80.803999999999988</c:v>
                </c:pt>
                <c:pt idx="2274">
                  <c:v>-80.801999999999992</c:v>
                </c:pt>
                <c:pt idx="2275">
                  <c:v>-80.8</c:v>
                </c:pt>
                <c:pt idx="2276">
                  <c:v>-80.798000000000002</c:v>
                </c:pt>
                <c:pt idx="2277">
                  <c:v>-80.795999999999992</c:v>
                </c:pt>
                <c:pt idx="2278">
                  <c:v>-80.793999999999997</c:v>
                </c:pt>
                <c:pt idx="2279">
                  <c:v>-80.792000000000002</c:v>
                </c:pt>
                <c:pt idx="2280">
                  <c:v>-80.789999999999992</c:v>
                </c:pt>
                <c:pt idx="2281">
                  <c:v>-80.787999999999997</c:v>
                </c:pt>
                <c:pt idx="2282">
                  <c:v>-80.786000000000001</c:v>
                </c:pt>
                <c:pt idx="2283">
                  <c:v>-80.783999999999992</c:v>
                </c:pt>
                <c:pt idx="2284">
                  <c:v>-80.781999999999996</c:v>
                </c:pt>
                <c:pt idx="2285">
                  <c:v>-80.78</c:v>
                </c:pt>
                <c:pt idx="2286">
                  <c:v>-80.777999999999992</c:v>
                </c:pt>
                <c:pt idx="2287">
                  <c:v>-80.775999999999996</c:v>
                </c:pt>
                <c:pt idx="2288">
                  <c:v>-80.774000000000001</c:v>
                </c:pt>
                <c:pt idx="2289">
                  <c:v>-80.771999999999991</c:v>
                </c:pt>
                <c:pt idx="2290">
                  <c:v>-80.77</c:v>
                </c:pt>
                <c:pt idx="2291">
                  <c:v>-80.768000000000001</c:v>
                </c:pt>
                <c:pt idx="2292">
                  <c:v>-80.765999999999991</c:v>
                </c:pt>
                <c:pt idx="2293">
                  <c:v>-80.763999999999996</c:v>
                </c:pt>
                <c:pt idx="2294">
                  <c:v>-80.762</c:v>
                </c:pt>
                <c:pt idx="2295">
                  <c:v>-80.759999999999991</c:v>
                </c:pt>
                <c:pt idx="2296">
                  <c:v>-80.757999999999996</c:v>
                </c:pt>
                <c:pt idx="2297">
                  <c:v>-80.756</c:v>
                </c:pt>
                <c:pt idx="2298">
                  <c:v>-80.753999999999991</c:v>
                </c:pt>
                <c:pt idx="2299">
                  <c:v>-80.751999999999995</c:v>
                </c:pt>
                <c:pt idx="2300">
                  <c:v>-80.75</c:v>
                </c:pt>
                <c:pt idx="2301">
                  <c:v>-80.74799999999999</c:v>
                </c:pt>
                <c:pt idx="2302">
                  <c:v>-80.745999999999995</c:v>
                </c:pt>
                <c:pt idx="2303">
                  <c:v>-80.744</c:v>
                </c:pt>
                <c:pt idx="2304">
                  <c:v>-80.74199999999999</c:v>
                </c:pt>
                <c:pt idx="2305">
                  <c:v>-80.739999999999995</c:v>
                </c:pt>
                <c:pt idx="2306">
                  <c:v>-80.738</c:v>
                </c:pt>
                <c:pt idx="2307">
                  <c:v>-80.73599999999999</c:v>
                </c:pt>
                <c:pt idx="2308">
                  <c:v>-80.733999999999995</c:v>
                </c:pt>
                <c:pt idx="2309">
                  <c:v>-80.731999999999999</c:v>
                </c:pt>
                <c:pt idx="2310">
                  <c:v>-80.72999999999999</c:v>
                </c:pt>
                <c:pt idx="2311">
                  <c:v>-80.727999999999994</c:v>
                </c:pt>
                <c:pt idx="2312">
                  <c:v>-80.725999999999999</c:v>
                </c:pt>
                <c:pt idx="2313">
                  <c:v>-80.72399999999999</c:v>
                </c:pt>
                <c:pt idx="2314">
                  <c:v>-80.721999999999994</c:v>
                </c:pt>
                <c:pt idx="2315">
                  <c:v>-80.72</c:v>
                </c:pt>
                <c:pt idx="2316">
                  <c:v>-80.717999999999989</c:v>
                </c:pt>
                <c:pt idx="2317">
                  <c:v>-80.715999999999994</c:v>
                </c:pt>
                <c:pt idx="2318">
                  <c:v>-80.713999999999999</c:v>
                </c:pt>
                <c:pt idx="2319">
                  <c:v>-80.711999999999989</c:v>
                </c:pt>
                <c:pt idx="2320">
                  <c:v>-80.709999999999994</c:v>
                </c:pt>
                <c:pt idx="2321">
                  <c:v>-80.707999999999998</c:v>
                </c:pt>
                <c:pt idx="2322">
                  <c:v>-80.705999999999989</c:v>
                </c:pt>
                <c:pt idx="2323">
                  <c:v>-80.703999999999994</c:v>
                </c:pt>
                <c:pt idx="2324">
                  <c:v>-80.701999999999998</c:v>
                </c:pt>
                <c:pt idx="2325">
                  <c:v>-80.699999999999989</c:v>
                </c:pt>
                <c:pt idx="2326">
                  <c:v>-80.697999999999993</c:v>
                </c:pt>
                <c:pt idx="2327">
                  <c:v>-80.695999999999998</c:v>
                </c:pt>
                <c:pt idx="2328">
                  <c:v>-80.693999999999988</c:v>
                </c:pt>
                <c:pt idx="2329">
                  <c:v>-80.691999999999993</c:v>
                </c:pt>
                <c:pt idx="2330">
                  <c:v>-80.69</c:v>
                </c:pt>
                <c:pt idx="2331">
                  <c:v>-80.687999999999988</c:v>
                </c:pt>
                <c:pt idx="2332">
                  <c:v>-80.685999999999993</c:v>
                </c:pt>
                <c:pt idx="2333">
                  <c:v>-80.683999999999997</c:v>
                </c:pt>
                <c:pt idx="2334">
                  <c:v>-80.681999999999988</c:v>
                </c:pt>
                <c:pt idx="2335">
                  <c:v>-80.679999999999993</c:v>
                </c:pt>
                <c:pt idx="2336">
                  <c:v>-80.677999999999997</c:v>
                </c:pt>
                <c:pt idx="2337">
                  <c:v>-80.675999999999988</c:v>
                </c:pt>
                <c:pt idx="2338">
                  <c:v>-80.673999999999992</c:v>
                </c:pt>
                <c:pt idx="2339">
                  <c:v>-80.671999999999997</c:v>
                </c:pt>
                <c:pt idx="2340">
                  <c:v>-80.669999999999987</c:v>
                </c:pt>
                <c:pt idx="2341">
                  <c:v>-80.667999999999992</c:v>
                </c:pt>
                <c:pt idx="2342">
                  <c:v>-80.665999999999997</c:v>
                </c:pt>
                <c:pt idx="2343">
                  <c:v>-80.663999999999987</c:v>
                </c:pt>
                <c:pt idx="2344">
                  <c:v>-80.661999999999992</c:v>
                </c:pt>
                <c:pt idx="2345">
                  <c:v>-80.66</c:v>
                </c:pt>
                <c:pt idx="2346">
                  <c:v>-80.657999999999987</c:v>
                </c:pt>
                <c:pt idx="2347">
                  <c:v>-80.655999999999992</c:v>
                </c:pt>
                <c:pt idx="2348">
                  <c:v>-80.653999999999996</c:v>
                </c:pt>
                <c:pt idx="2349">
                  <c:v>-80.651999999999987</c:v>
                </c:pt>
                <c:pt idx="2350">
                  <c:v>-80.649999999999991</c:v>
                </c:pt>
                <c:pt idx="2351">
                  <c:v>-80.647999999999996</c:v>
                </c:pt>
                <c:pt idx="2352">
                  <c:v>-80.646000000000001</c:v>
                </c:pt>
                <c:pt idx="2353">
                  <c:v>-80.643999999999991</c:v>
                </c:pt>
                <c:pt idx="2354">
                  <c:v>-80.641999999999996</c:v>
                </c:pt>
                <c:pt idx="2355">
                  <c:v>-80.64</c:v>
                </c:pt>
                <c:pt idx="2356">
                  <c:v>-80.637999999999991</c:v>
                </c:pt>
                <c:pt idx="2357">
                  <c:v>-80.635999999999996</c:v>
                </c:pt>
                <c:pt idx="2358">
                  <c:v>-80.634</c:v>
                </c:pt>
                <c:pt idx="2359">
                  <c:v>-80.631999999999991</c:v>
                </c:pt>
                <c:pt idx="2360">
                  <c:v>-80.63</c:v>
                </c:pt>
                <c:pt idx="2361">
                  <c:v>-80.628</c:v>
                </c:pt>
                <c:pt idx="2362">
                  <c:v>-80.625999999999991</c:v>
                </c:pt>
                <c:pt idx="2363">
                  <c:v>-80.623999999999995</c:v>
                </c:pt>
                <c:pt idx="2364">
                  <c:v>-80.622</c:v>
                </c:pt>
                <c:pt idx="2365">
                  <c:v>-80.61999999999999</c:v>
                </c:pt>
                <c:pt idx="2366">
                  <c:v>-80.617999999999995</c:v>
                </c:pt>
                <c:pt idx="2367">
                  <c:v>-80.616</c:v>
                </c:pt>
                <c:pt idx="2368">
                  <c:v>-80.61399999999999</c:v>
                </c:pt>
                <c:pt idx="2369">
                  <c:v>-80.611999999999995</c:v>
                </c:pt>
                <c:pt idx="2370">
                  <c:v>-80.61</c:v>
                </c:pt>
                <c:pt idx="2371">
                  <c:v>-80.60799999999999</c:v>
                </c:pt>
                <c:pt idx="2372">
                  <c:v>-80.605999999999995</c:v>
                </c:pt>
                <c:pt idx="2373">
                  <c:v>-80.603999999999999</c:v>
                </c:pt>
                <c:pt idx="2374">
                  <c:v>-80.60199999999999</c:v>
                </c:pt>
                <c:pt idx="2375">
                  <c:v>-80.599999999999994</c:v>
                </c:pt>
                <c:pt idx="2376">
                  <c:v>-80.597999999999999</c:v>
                </c:pt>
                <c:pt idx="2377">
                  <c:v>-80.595999999999989</c:v>
                </c:pt>
                <c:pt idx="2378">
                  <c:v>-80.593999999999994</c:v>
                </c:pt>
                <c:pt idx="2379">
                  <c:v>-80.591999999999999</c:v>
                </c:pt>
                <c:pt idx="2380">
                  <c:v>-80.589999999999989</c:v>
                </c:pt>
                <c:pt idx="2381">
                  <c:v>-80.587999999999994</c:v>
                </c:pt>
                <c:pt idx="2382">
                  <c:v>-80.585999999999999</c:v>
                </c:pt>
                <c:pt idx="2383">
                  <c:v>-80.583999999999989</c:v>
                </c:pt>
                <c:pt idx="2384">
                  <c:v>-80.581999999999994</c:v>
                </c:pt>
                <c:pt idx="2385">
                  <c:v>-80.58</c:v>
                </c:pt>
                <c:pt idx="2386">
                  <c:v>-80.577999999999989</c:v>
                </c:pt>
                <c:pt idx="2387">
                  <c:v>-80.575999999999993</c:v>
                </c:pt>
                <c:pt idx="2388">
                  <c:v>-80.573999999999998</c:v>
                </c:pt>
                <c:pt idx="2389">
                  <c:v>-80.571999999999989</c:v>
                </c:pt>
                <c:pt idx="2390">
                  <c:v>-80.569999999999993</c:v>
                </c:pt>
                <c:pt idx="2391">
                  <c:v>-80.567999999999998</c:v>
                </c:pt>
                <c:pt idx="2392">
                  <c:v>-80.565999999999988</c:v>
                </c:pt>
                <c:pt idx="2393">
                  <c:v>-80.563999999999993</c:v>
                </c:pt>
                <c:pt idx="2394">
                  <c:v>-80.561999999999998</c:v>
                </c:pt>
                <c:pt idx="2395">
                  <c:v>-80.559999999999988</c:v>
                </c:pt>
                <c:pt idx="2396">
                  <c:v>-80.557999999999993</c:v>
                </c:pt>
                <c:pt idx="2397">
                  <c:v>-80.555999999999997</c:v>
                </c:pt>
                <c:pt idx="2398">
                  <c:v>-80.553999999999988</c:v>
                </c:pt>
                <c:pt idx="2399">
                  <c:v>-80.551999999999992</c:v>
                </c:pt>
                <c:pt idx="2400">
                  <c:v>-80.55</c:v>
                </c:pt>
                <c:pt idx="2401">
                  <c:v>-80.548000000000002</c:v>
                </c:pt>
                <c:pt idx="2402">
                  <c:v>-80.545999999999992</c:v>
                </c:pt>
                <c:pt idx="2403">
                  <c:v>-80.543999999999997</c:v>
                </c:pt>
                <c:pt idx="2404">
                  <c:v>-80.542000000000002</c:v>
                </c:pt>
                <c:pt idx="2405">
                  <c:v>-80.539999999999992</c:v>
                </c:pt>
                <c:pt idx="2406">
                  <c:v>-80.537999999999997</c:v>
                </c:pt>
                <c:pt idx="2407">
                  <c:v>-80.536000000000001</c:v>
                </c:pt>
                <c:pt idx="2408">
                  <c:v>-80.533999999999992</c:v>
                </c:pt>
                <c:pt idx="2409">
                  <c:v>-80.531999999999996</c:v>
                </c:pt>
                <c:pt idx="2410">
                  <c:v>-80.53</c:v>
                </c:pt>
                <c:pt idx="2411">
                  <c:v>-80.527999999999992</c:v>
                </c:pt>
                <c:pt idx="2412">
                  <c:v>-80.525999999999996</c:v>
                </c:pt>
                <c:pt idx="2413">
                  <c:v>-80.524000000000001</c:v>
                </c:pt>
                <c:pt idx="2414">
                  <c:v>-80.521999999999991</c:v>
                </c:pt>
                <c:pt idx="2415">
                  <c:v>-80.52</c:v>
                </c:pt>
                <c:pt idx="2416">
                  <c:v>-80.518000000000001</c:v>
                </c:pt>
                <c:pt idx="2417">
                  <c:v>-80.515999999999991</c:v>
                </c:pt>
                <c:pt idx="2418">
                  <c:v>-80.513999999999996</c:v>
                </c:pt>
                <c:pt idx="2419">
                  <c:v>-80.512</c:v>
                </c:pt>
                <c:pt idx="2420">
                  <c:v>-80.509999999999991</c:v>
                </c:pt>
                <c:pt idx="2421">
                  <c:v>-80.507999999999996</c:v>
                </c:pt>
                <c:pt idx="2422">
                  <c:v>-80.506</c:v>
                </c:pt>
                <c:pt idx="2423">
                  <c:v>-80.503999999999991</c:v>
                </c:pt>
                <c:pt idx="2424">
                  <c:v>-80.501999999999995</c:v>
                </c:pt>
                <c:pt idx="2425">
                  <c:v>-80.5</c:v>
                </c:pt>
                <c:pt idx="2426">
                  <c:v>-80.49799999999999</c:v>
                </c:pt>
                <c:pt idx="2427">
                  <c:v>-80.495999999999995</c:v>
                </c:pt>
                <c:pt idx="2428">
                  <c:v>-80.494</c:v>
                </c:pt>
                <c:pt idx="2429">
                  <c:v>-80.49199999999999</c:v>
                </c:pt>
                <c:pt idx="2430">
                  <c:v>-80.489999999999995</c:v>
                </c:pt>
                <c:pt idx="2431">
                  <c:v>-80.488</c:v>
                </c:pt>
                <c:pt idx="2432">
                  <c:v>-80.48599999999999</c:v>
                </c:pt>
                <c:pt idx="2433">
                  <c:v>-80.483999999999995</c:v>
                </c:pt>
                <c:pt idx="2434">
                  <c:v>-80.481999999999999</c:v>
                </c:pt>
                <c:pt idx="2435">
                  <c:v>-80.47999999999999</c:v>
                </c:pt>
                <c:pt idx="2436">
                  <c:v>-80.477999999999994</c:v>
                </c:pt>
                <c:pt idx="2437">
                  <c:v>-80.475999999999999</c:v>
                </c:pt>
                <c:pt idx="2438">
                  <c:v>-80.47399999999999</c:v>
                </c:pt>
                <c:pt idx="2439">
                  <c:v>-80.471999999999994</c:v>
                </c:pt>
                <c:pt idx="2440">
                  <c:v>-80.47</c:v>
                </c:pt>
                <c:pt idx="2441">
                  <c:v>-80.467999999999989</c:v>
                </c:pt>
                <c:pt idx="2442">
                  <c:v>-80.465999999999994</c:v>
                </c:pt>
                <c:pt idx="2443">
                  <c:v>-80.463999999999999</c:v>
                </c:pt>
                <c:pt idx="2444">
                  <c:v>-80.461999999999989</c:v>
                </c:pt>
                <c:pt idx="2445">
                  <c:v>-80.459999999999994</c:v>
                </c:pt>
                <c:pt idx="2446">
                  <c:v>-80.457999999999998</c:v>
                </c:pt>
                <c:pt idx="2447">
                  <c:v>-80.455999999999989</c:v>
                </c:pt>
                <c:pt idx="2448">
                  <c:v>-80.453999999999994</c:v>
                </c:pt>
                <c:pt idx="2449">
                  <c:v>-80.451999999999998</c:v>
                </c:pt>
                <c:pt idx="2450">
                  <c:v>-80.449999999999989</c:v>
                </c:pt>
                <c:pt idx="2451">
                  <c:v>-80.447999999999993</c:v>
                </c:pt>
                <c:pt idx="2452">
                  <c:v>-80.445999999999998</c:v>
                </c:pt>
                <c:pt idx="2453">
                  <c:v>-80.443999999999988</c:v>
                </c:pt>
                <c:pt idx="2454">
                  <c:v>-80.441999999999993</c:v>
                </c:pt>
                <c:pt idx="2455">
                  <c:v>-80.44</c:v>
                </c:pt>
                <c:pt idx="2456">
                  <c:v>-80.437999999999988</c:v>
                </c:pt>
                <c:pt idx="2457">
                  <c:v>-80.435999999999993</c:v>
                </c:pt>
                <c:pt idx="2458">
                  <c:v>-80.433999999999997</c:v>
                </c:pt>
                <c:pt idx="2459">
                  <c:v>-80.431999999999988</c:v>
                </c:pt>
                <c:pt idx="2460">
                  <c:v>-80.429999999999993</c:v>
                </c:pt>
                <c:pt idx="2461">
                  <c:v>-80.427999999999997</c:v>
                </c:pt>
                <c:pt idx="2462">
                  <c:v>-80.425999999999988</c:v>
                </c:pt>
                <c:pt idx="2463">
                  <c:v>-80.423999999999992</c:v>
                </c:pt>
                <c:pt idx="2464">
                  <c:v>-80.421999999999997</c:v>
                </c:pt>
                <c:pt idx="2465">
                  <c:v>-80.419999999999987</c:v>
                </c:pt>
                <c:pt idx="2466">
                  <c:v>-80.417999999999992</c:v>
                </c:pt>
                <c:pt idx="2467">
                  <c:v>-80.415999999999997</c:v>
                </c:pt>
                <c:pt idx="2468">
                  <c:v>-80.413999999999987</c:v>
                </c:pt>
                <c:pt idx="2469">
                  <c:v>-80.411999999999992</c:v>
                </c:pt>
                <c:pt idx="2470">
                  <c:v>-80.41</c:v>
                </c:pt>
                <c:pt idx="2471">
                  <c:v>-80.407999999999987</c:v>
                </c:pt>
                <c:pt idx="2472">
                  <c:v>-80.405999999999992</c:v>
                </c:pt>
                <c:pt idx="2473">
                  <c:v>-80.403999999999996</c:v>
                </c:pt>
                <c:pt idx="2474">
                  <c:v>-80.401999999999987</c:v>
                </c:pt>
                <c:pt idx="2475">
                  <c:v>-80.399999999999991</c:v>
                </c:pt>
                <c:pt idx="2476">
                  <c:v>-80.397999999999996</c:v>
                </c:pt>
                <c:pt idx="2477">
                  <c:v>-80.396000000000001</c:v>
                </c:pt>
                <c:pt idx="2478">
                  <c:v>-80.393999999999991</c:v>
                </c:pt>
                <c:pt idx="2479">
                  <c:v>-80.391999999999996</c:v>
                </c:pt>
                <c:pt idx="2480">
                  <c:v>-80.39</c:v>
                </c:pt>
                <c:pt idx="2481">
                  <c:v>-80.387999999999991</c:v>
                </c:pt>
                <c:pt idx="2482">
                  <c:v>-80.385999999999996</c:v>
                </c:pt>
                <c:pt idx="2483">
                  <c:v>-80.384</c:v>
                </c:pt>
                <c:pt idx="2484">
                  <c:v>-80.381999999999991</c:v>
                </c:pt>
                <c:pt idx="2485">
                  <c:v>-80.38</c:v>
                </c:pt>
                <c:pt idx="2486">
                  <c:v>-80.378</c:v>
                </c:pt>
                <c:pt idx="2487">
                  <c:v>-80.375999999999991</c:v>
                </c:pt>
                <c:pt idx="2488">
                  <c:v>-80.373999999999995</c:v>
                </c:pt>
                <c:pt idx="2489">
                  <c:v>-80.372</c:v>
                </c:pt>
                <c:pt idx="2490">
                  <c:v>-80.36999999999999</c:v>
                </c:pt>
                <c:pt idx="2491">
                  <c:v>-80.367999999999995</c:v>
                </c:pt>
                <c:pt idx="2492">
                  <c:v>-80.366</c:v>
                </c:pt>
                <c:pt idx="2493">
                  <c:v>-80.36399999999999</c:v>
                </c:pt>
                <c:pt idx="2494">
                  <c:v>-80.361999999999995</c:v>
                </c:pt>
                <c:pt idx="2495">
                  <c:v>-80.36</c:v>
                </c:pt>
                <c:pt idx="2496">
                  <c:v>-80.35799999999999</c:v>
                </c:pt>
                <c:pt idx="2497">
                  <c:v>-80.355999999999995</c:v>
                </c:pt>
                <c:pt idx="2498">
                  <c:v>-80.353999999999999</c:v>
                </c:pt>
                <c:pt idx="2499">
                  <c:v>-80.35199999999999</c:v>
                </c:pt>
                <c:pt idx="2500">
                  <c:v>-80.349999999999994</c:v>
                </c:pt>
                <c:pt idx="2501">
                  <c:v>-80.347999999999999</c:v>
                </c:pt>
                <c:pt idx="2502">
                  <c:v>-80.345999999999989</c:v>
                </c:pt>
                <c:pt idx="2503">
                  <c:v>-80.343999999999994</c:v>
                </c:pt>
                <c:pt idx="2504">
                  <c:v>-80.341999999999999</c:v>
                </c:pt>
                <c:pt idx="2505">
                  <c:v>-80.339999999999989</c:v>
                </c:pt>
                <c:pt idx="2506">
                  <c:v>-80.337999999999994</c:v>
                </c:pt>
                <c:pt idx="2507">
                  <c:v>-80.335999999999999</c:v>
                </c:pt>
                <c:pt idx="2508">
                  <c:v>-80.333999999999989</c:v>
                </c:pt>
                <c:pt idx="2509">
                  <c:v>-80.331999999999994</c:v>
                </c:pt>
                <c:pt idx="2510">
                  <c:v>-80.33</c:v>
                </c:pt>
                <c:pt idx="2511">
                  <c:v>-80.327999999999989</c:v>
                </c:pt>
                <c:pt idx="2512">
                  <c:v>-80.325999999999993</c:v>
                </c:pt>
                <c:pt idx="2513">
                  <c:v>-80.323999999999998</c:v>
                </c:pt>
                <c:pt idx="2514">
                  <c:v>-80.321999999999989</c:v>
                </c:pt>
                <c:pt idx="2515">
                  <c:v>-80.319999999999993</c:v>
                </c:pt>
                <c:pt idx="2516">
                  <c:v>-80.317999999999998</c:v>
                </c:pt>
                <c:pt idx="2517">
                  <c:v>-80.315999999999988</c:v>
                </c:pt>
                <c:pt idx="2518">
                  <c:v>-80.313999999999993</c:v>
                </c:pt>
                <c:pt idx="2519">
                  <c:v>-80.311999999999998</c:v>
                </c:pt>
                <c:pt idx="2520">
                  <c:v>-80.309999999999988</c:v>
                </c:pt>
                <c:pt idx="2521">
                  <c:v>-80.307999999999993</c:v>
                </c:pt>
                <c:pt idx="2522">
                  <c:v>-80.305999999999997</c:v>
                </c:pt>
                <c:pt idx="2523">
                  <c:v>-80.303999999999988</c:v>
                </c:pt>
                <c:pt idx="2524">
                  <c:v>-80.301999999999992</c:v>
                </c:pt>
                <c:pt idx="2525">
                  <c:v>-80.3</c:v>
                </c:pt>
                <c:pt idx="2526">
                  <c:v>-80.298000000000002</c:v>
                </c:pt>
                <c:pt idx="2527">
                  <c:v>-80.295999999999992</c:v>
                </c:pt>
                <c:pt idx="2528">
                  <c:v>-80.293999999999997</c:v>
                </c:pt>
                <c:pt idx="2529">
                  <c:v>-80.292000000000002</c:v>
                </c:pt>
                <c:pt idx="2530">
                  <c:v>-80.289999999999992</c:v>
                </c:pt>
                <c:pt idx="2531">
                  <c:v>-80.287999999999997</c:v>
                </c:pt>
                <c:pt idx="2532">
                  <c:v>-80.286000000000001</c:v>
                </c:pt>
                <c:pt idx="2533">
                  <c:v>-80.283999999999992</c:v>
                </c:pt>
                <c:pt idx="2534">
                  <c:v>-80.281999999999996</c:v>
                </c:pt>
                <c:pt idx="2535">
                  <c:v>-80.28</c:v>
                </c:pt>
                <c:pt idx="2536">
                  <c:v>-80.277999999999992</c:v>
                </c:pt>
                <c:pt idx="2537">
                  <c:v>-80.275999999999996</c:v>
                </c:pt>
                <c:pt idx="2538">
                  <c:v>-80.274000000000001</c:v>
                </c:pt>
                <c:pt idx="2539">
                  <c:v>-80.271999999999991</c:v>
                </c:pt>
                <c:pt idx="2540">
                  <c:v>-80.27</c:v>
                </c:pt>
                <c:pt idx="2541">
                  <c:v>-80.268000000000001</c:v>
                </c:pt>
                <c:pt idx="2542">
                  <c:v>-80.265999999999991</c:v>
                </c:pt>
                <c:pt idx="2543">
                  <c:v>-80.263999999999996</c:v>
                </c:pt>
                <c:pt idx="2544">
                  <c:v>-80.262</c:v>
                </c:pt>
                <c:pt idx="2545">
                  <c:v>-80.259999999999991</c:v>
                </c:pt>
                <c:pt idx="2546">
                  <c:v>-80.257999999999996</c:v>
                </c:pt>
                <c:pt idx="2547">
                  <c:v>-80.256</c:v>
                </c:pt>
                <c:pt idx="2548">
                  <c:v>-80.253999999999991</c:v>
                </c:pt>
                <c:pt idx="2549">
                  <c:v>-80.251999999999995</c:v>
                </c:pt>
                <c:pt idx="2550">
                  <c:v>-80.25</c:v>
                </c:pt>
                <c:pt idx="2551">
                  <c:v>-80.24799999999999</c:v>
                </c:pt>
                <c:pt idx="2552">
                  <c:v>-80.245999999999995</c:v>
                </c:pt>
                <c:pt idx="2553">
                  <c:v>-80.244</c:v>
                </c:pt>
                <c:pt idx="2554">
                  <c:v>-80.24199999999999</c:v>
                </c:pt>
                <c:pt idx="2555">
                  <c:v>-80.239999999999995</c:v>
                </c:pt>
                <c:pt idx="2556">
                  <c:v>-80.238</c:v>
                </c:pt>
                <c:pt idx="2557">
                  <c:v>-80.23599999999999</c:v>
                </c:pt>
                <c:pt idx="2558">
                  <c:v>-80.233999999999995</c:v>
                </c:pt>
                <c:pt idx="2559">
                  <c:v>-80.231999999999999</c:v>
                </c:pt>
                <c:pt idx="2560">
                  <c:v>-80.22999999999999</c:v>
                </c:pt>
                <c:pt idx="2561">
                  <c:v>-80.227999999999994</c:v>
                </c:pt>
                <c:pt idx="2562">
                  <c:v>-80.225999999999999</c:v>
                </c:pt>
                <c:pt idx="2563">
                  <c:v>-80.22399999999999</c:v>
                </c:pt>
                <c:pt idx="2564">
                  <c:v>-80.221999999999994</c:v>
                </c:pt>
                <c:pt idx="2565">
                  <c:v>-80.22</c:v>
                </c:pt>
                <c:pt idx="2566">
                  <c:v>-80.217999999999989</c:v>
                </c:pt>
                <c:pt idx="2567">
                  <c:v>-80.215999999999994</c:v>
                </c:pt>
                <c:pt idx="2568">
                  <c:v>-80.213999999999999</c:v>
                </c:pt>
                <c:pt idx="2569">
                  <c:v>-80.211999999999989</c:v>
                </c:pt>
                <c:pt idx="2570">
                  <c:v>-80.209999999999994</c:v>
                </c:pt>
                <c:pt idx="2571">
                  <c:v>-80.207999999999998</c:v>
                </c:pt>
                <c:pt idx="2572">
                  <c:v>-80.205999999999989</c:v>
                </c:pt>
                <c:pt idx="2573">
                  <c:v>-80.203999999999994</c:v>
                </c:pt>
                <c:pt idx="2574">
                  <c:v>-80.201999999999998</c:v>
                </c:pt>
                <c:pt idx="2575">
                  <c:v>-80.199999999999989</c:v>
                </c:pt>
                <c:pt idx="2576">
                  <c:v>-80.197999999999993</c:v>
                </c:pt>
                <c:pt idx="2577">
                  <c:v>-80.195999999999998</c:v>
                </c:pt>
                <c:pt idx="2578">
                  <c:v>-80.193999999999988</c:v>
                </c:pt>
                <c:pt idx="2579">
                  <c:v>-80.191999999999993</c:v>
                </c:pt>
                <c:pt idx="2580">
                  <c:v>-80.19</c:v>
                </c:pt>
                <c:pt idx="2581">
                  <c:v>-80.187999999999988</c:v>
                </c:pt>
                <c:pt idx="2582">
                  <c:v>-80.185999999999993</c:v>
                </c:pt>
                <c:pt idx="2583">
                  <c:v>-80.183999999999997</c:v>
                </c:pt>
                <c:pt idx="2584">
                  <c:v>-80.181999999999988</c:v>
                </c:pt>
                <c:pt idx="2585">
                  <c:v>-80.179999999999993</c:v>
                </c:pt>
                <c:pt idx="2586">
                  <c:v>-80.177999999999997</c:v>
                </c:pt>
                <c:pt idx="2587">
                  <c:v>-80.175999999999988</c:v>
                </c:pt>
                <c:pt idx="2588">
                  <c:v>-80.173999999999992</c:v>
                </c:pt>
                <c:pt idx="2589">
                  <c:v>-80.171999999999997</c:v>
                </c:pt>
                <c:pt idx="2590">
                  <c:v>-80.169999999999987</c:v>
                </c:pt>
                <c:pt idx="2591">
                  <c:v>-80.167999999999992</c:v>
                </c:pt>
                <c:pt idx="2592">
                  <c:v>-80.165999999999997</c:v>
                </c:pt>
                <c:pt idx="2593">
                  <c:v>-80.163999999999987</c:v>
                </c:pt>
                <c:pt idx="2594">
                  <c:v>-80.161999999999992</c:v>
                </c:pt>
                <c:pt idx="2595">
                  <c:v>-80.16</c:v>
                </c:pt>
                <c:pt idx="2596">
                  <c:v>-80.157999999999987</c:v>
                </c:pt>
                <c:pt idx="2597">
                  <c:v>-80.155999999999992</c:v>
                </c:pt>
                <c:pt idx="2598">
                  <c:v>-80.153999999999996</c:v>
                </c:pt>
                <c:pt idx="2599">
                  <c:v>-80.151999999999987</c:v>
                </c:pt>
                <c:pt idx="2600">
                  <c:v>-80.149999999999991</c:v>
                </c:pt>
                <c:pt idx="2601">
                  <c:v>-80.147999999999996</c:v>
                </c:pt>
                <c:pt idx="2602">
                  <c:v>-80.146000000000001</c:v>
                </c:pt>
                <c:pt idx="2603">
                  <c:v>-80.143999999999991</c:v>
                </c:pt>
                <c:pt idx="2604">
                  <c:v>-80.141999999999996</c:v>
                </c:pt>
                <c:pt idx="2605">
                  <c:v>-80.14</c:v>
                </c:pt>
                <c:pt idx="2606">
                  <c:v>-80.137999999999991</c:v>
                </c:pt>
                <c:pt idx="2607">
                  <c:v>-80.135999999999996</c:v>
                </c:pt>
                <c:pt idx="2608">
                  <c:v>-80.134</c:v>
                </c:pt>
                <c:pt idx="2609">
                  <c:v>-80.131999999999991</c:v>
                </c:pt>
                <c:pt idx="2610">
                  <c:v>-80.13</c:v>
                </c:pt>
                <c:pt idx="2611">
                  <c:v>-80.128</c:v>
                </c:pt>
                <c:pt idx="2612">
                  <c:v>-80.125999999999991</c:v>
                </c:pt>
                <c:pt idx="2613">
                  <c:v>-80.123999999999995</c:v>
                </c:pt>
                <c:pt idx="2614">
                  <c:v>-80.122</c:v>
                </c:pt>
                <c:pt idx="2615">
                  <c:v>-80.11999999999999</c:v>
                </c:pt>
                <c:pt idx="2616">
                  <c:v>-80.117999999999995</c:v>
                </c:pt>
                <c:pt idx="2617">
                  <c:v>-80.116</c:v>
                </c:pt>
                <c:pt idx="2618">
                  <c:v>-80.11399999999999</c:v>
                </c:pt>
                <c:pt idx="2619">
                  <c:v>-80.111999999999995</c:v>
                </c:pt>
                <c:pt idx="2620">
                  <c:v>-80.11</c:v>
                </c:pt>
                <c:pt idx="2621">
                  <c:v>-80.10799999999999</c:v>
                </c:pt>
                <c:pt idx="2622">
                  <c:v>-80.105999999999995</c:v>
                </c:pt>
                <c:pt idx="2623">
                  <c:v>-80.103999999999999</c:v>
                </c:pt>
                <c:pt idx="2624">
                  <c:v>-80.10199999999999</c:v>
                </c:pt>
                <c:pt idx="2625">
                  <c:v>-80.099999999999994</c:v>
                </c:pt>
                <c:pt idx="2626">
                  <c:v>-80.097999999999999</c:v>
                </c:pt>
                <c:pt idx="2627">
                  <c:v>-80.095999999999989</c:v>
                </c:pt>
                <c:pt idx="2628">
                  <c:v>-80.093999999999994</c:v>
                </c:pt>
                <c:pt idx="2629">
                  <c:v>-80.091999999999999</c:v>
                </c:pt>
                <c:pt idx="2630">
                  <c:v>-80.089999999999989</c:v>
                </c:pt>
                <c:pt idx="2631">
                  <c:v>-80.087999999999994</c:v>
                </c:pt>
                <c:pt idx="2632">
                  <c:v>-80.085999999999999</c:v>
                </c:pt>
                <c:pt idx="2633">
                  <c:v>-80.083999999999989</c:v>
                </c:pt>
                <c:pt idx="2634">
                  <c:v>-80.081999999999994</c:v>
                </c:pt>
                <c:pt idx="2635">
                  <c:v>-80.08</c:v>
                </c:pt>
                <c:pt idx="2636">
                  <c:v>-80.077999999999989</c:v>
                </c:pt>
                <c:pt idx="2637">
                  <c:v>-80.075999999999993</c:v>
                </c:pt>
                <c:pt idx="2638">
                  <c:v>-80.073999999999998</c:v>
                </c:pt>
                <c:pt idx="2639">
                  <c:v>-80.071999999999989</c:v>
                </c:pt>
                <c:pt idx="2640">
                  <c:v>-80.069999999999993</c:v>
                </c:pt>
                <c:pt idx="2641">
                  <c:v>-80.067999999999998</c:v>
                </c:pt>
                <c:pt idx="2642">
                  <c:v>-80.065999999999988</c:v>
                </c:pt>
                <c:pt idx="2643">
                  <c:v>-80.063999999999993</c:v>
                </c:pt>
                <c:pt idx="2644">
                  <c:v>-80.061999999999998</c:v>
                </c:pt>
                <c:pt idx="2645">
                  <c:v>-80.059999999999988</c:v>
                </c:pt>
                <c:pt idx="2646">
                  <c:v>-80.057999999999993</c:v>
                </c:pt>
                <c:pt idx="2647">
                  <c:v>-80.055999999999997</c:v>
                </c:pt>
                <c:pt idx="2648">
                  <c:v>-80.053999999999988</c:v>
                </c:pt>
                <c:pt idx="2649">
                  <c:v>-80.051999999999992</c:v>
                </c:pt>
                <c:pt idx="2650">
                  <c:v>-80.05</c:v>
                </c:pt>
                <c:pt idx="2651">
                  <c:v>-80.048000000000002</c:v>
                </c:pt>
                <c:pt idx="2652">
                  <c:v>-80.045999999999992</c:v>
                </c:pt>
                <c:pt idx="2653">
                  <c:v>-80.043999999999997</c:v>
                </c:pt>
                <c:pt idx="2654">
                  <c:v>-80.042000000000002</c:v>
                </c:pt>
                <c:pt idx="2655">
                  <c:v>-80.039999999999992</c:v>
                </c:pt>
                <c:pt idx="2656">
                  <c:v>-80.037999999999997</c:v>
                </c:pt>
                <c:pt idx="2657">
                  <c:v>-80.036000000000001</c:v>
                </c:pt>
                <c:pt idx="2658">
                  <c:v>-80.033999999999992</c:v>
                </c:pt>
                <c:pt idx="2659">
                  <c:v>-80.031999999999996</c:v>
                </c:pt>
                <c:pt idx="2660">
                  <c:v>-80.03</c:v>
                </c:pt>
                <c:pt idx="2661">
                  <c:v>-80.027999999999992</c:v>
                </c:pt>
                <c:pt idx="2662">
                  <c:v>-80.025999999999996</c:v>
                </c:pt>
                <c:pt idx="2663">
                  <c:v>-80.024000000000001</c:v>
                </c:pt>
                <c:pt idx="2664">
                  <c:v>-80.021999999999991</c:v>
                </c:pt>
                <c:pt idx="2665">
                  <c:v>-80.02</c:v>
                </c:pt>
                <c:pt idx="2666">
                  <c:v>-80.018000000000001</c:v>
                </c:pt>
                <c:pt idx="2667">
                  <c:v>-80.015999999999991</c:v>
                </c:pt>
                <c:pt idx="2668">
                  <c:v>-80.013999999999996</c:v>
                </c:pt>
                <c:pt idx="2669">
                  <c:v>-80.012</c:v>
                </c:pt>
                <c:pt idx="2670">
                  <c:v>-80.009999999999991</c:v>
                </c:pt>
                <c:pt idx="2671">
                  <c:v>-80.007999999999996</c:v>
                </c:pt>
                <c:pt idx="2672">
                  <c:v>-80.006</c:v>
                </c:pt>
                <c:pt idx="2673">
                  <c:v>-80.003999999999991</c:v>
                </c:pt>
                <c:pt idx="2674">
                  <c:v>-80.001999999999995</c:v>
                </c:pt>
                <c:pt idx="2675">
                  <c:v>-80</c:v>
                </c:pt>
                <c:pt idx="2676">
                  <c:v>-79.99799999999999</c:v>
                </c:pt>
                <c:pt idx="2677">
                  <c:v>-79.995999999999995</c:v>
                </c:pt>
                <c:pt idx="2678">
                  <c:v>-79.994</c:v>
                </c:pt>
                <c:pt idx="2679">
                  <c:v>-79.99199999999999</c:v>
                </c:pt>
                <c:pt idx="2680">
                  <c:v>-79.989999999999995</c:v>
                </c:pt>
                <c:pt idx="2681">
                  <c:v>-79.988</c:v>
                </c:pt>
                <c:pt idx="2682">
                  <c:v>-79.98599999999999</c:v>
                </c:pt>
                <c:pt idx="2683">
                  <c:v>-79.983999999999995</c:v>
                </c:pt>
                <c:pt idx="2684">
                  <c:v>-79.981999999999999</c:v>
                </c:pt>
                <c:pt idx="2685">
                  <c:v>-79.97999999999999</c:v>
                </c:pt>
                <c:pt idx="2686">
                  <c:v>-79.977999999999994</c:v>
                </c:pt>
                <c:pt idx="2687">
                  <c:v>-79.975999999999999</c:v>
                </c:pt>
                <c:pt idx="2688">
                  <c:v>-79.97399999999999</c:v>
                </c:pt>
                <c:pt idx="2689">
                  <c:v>-79.971999999999994</c:v>
                </c:pt>
                <c:pt idx="2690">
                  <c:v>-79.97</c:v>
                </c:pt>
                <c:pt idx="2691">
                  <c:v>-79.967999999999989</c:v>
                </c:pt>
                <c:pt idx="2692">
                  <c:v>-79.965999999999994</c:v>
                </c:pt>
                <c:pt idx="2693">
                  <c:v>-79.963999999999999</c:v>
                </c:pt>
                <c:pt idx="2694">
                  <c:v>-79.961999999999989</c:v>
                </c:pt>
                <c:pt idx="2695">
                  <c:v>-79.959999999999994</c:v>
                </c:pt>
                <c:pt idx="2696">
                  <c:v>-79.957999999999998</c:v>
                </c:pt>
                <c:pt idx="2697">
                  <c:v>-79.955999999999989</c:v>
                </c:pt>
                <c:pt idx="2698">
                  <c:v>-79.953999999999994</c:v>
                </c:pt>
                <c:pt idx="2699">
                  <c:v>-79.951999999999998</c:v>
                </c:pt>
                <c:pt idx="2700">
                  <c:v>-79.949999999999989</c:v>
                </c:pt>
                <c:pt idx="2701">
                  <c:v>-79.947999999999993</c:v>
                </c:pt>
                <c:pt idx="2702">
                  <c:v>-79.945999999999998</c:v>
                </c:pt>
                <c:pt idx="2703">
                  <c:v>-79.943999999999988</c:v>
                </c:pt>
                <c:pt idx="2704">
                  <c:v>-79.941999999999993</c:v>
                </c:pt>
                <c:pt idx="2705">
                  <c:v>-79.94</c:v>
                </c:pt>
                <c:pt idx="2706">
                  <c:v>-79.937999999999988</c:v>
                </c:pt>
                <c:pt idx="2707">
                  <c:v>-79.935999999999993</c:v>
                </c:pt>
                <c:pt idx="2708">
                  <c:v>-79.933999999999997</c:v>
                </c:pt>
                <c:pt idx="2709">
                  <c:v>-79.931999999999988</c:v>
                </c:pt>
                <c:pt idx="2710">
                  <c:v>-79.929999999999993</c:v>
                </c:pt>
                <c:pt idx="2711">
                  <c:v>-79.927999999999997</c:v>
                </c:pt>
                <c:pt idx="2712">
                  <c:v>-79.925999999999988</c:v>
                </c:pt>
                <c:pt idx="2713">
                  <c:v>-79.923999999999992</c:v>
                </c:pt>
                <c:pt idx="2714">
                  <c:v>-79.921999999999997</c:v>
                </c:pt>
                <c:pt idx="2715">
                  <c:v>-79.919999999999987</c:v>
                </c:pt>
                <c:pt idx="2716">
                  <c:v>-79.917999999999992</c:v>
                </c:pt>
                <c:pt idx="2717">
                  <c:v>-79.915999999999997</c:v>
                </c:pt>
                <c:pt idx="2718">
                  <c:v>-79.913999999999987</c:v>
                </c:pt>
                <c:pt idx="2719">
                  <c:v>-79.911999999999992</c:v>
                </c:pt>
                <c:pt idx="2720">
                  <c:v>-79.91</c:v>
                </c:pt>
                <c:pt idx="2721">
                  <c:v>-79.907999999999987</c:v>
                </c:pt>
                <c:pt idx="2722">
                  <c:v>-79.905999999999992</c:v>
                </c:pt>
                <c:pt idx="2723">
                  <c:v>-79.903999999999996</c:v>
                </c:pt>
                <c:pt idx="2724">
                  <c:v>-79.901999999999987</c:v>
                </c:pt>
                <c:pt idx="2725">
                  <c:v>-79.899999999999991</c:v>
                </c:pt>
                <c:pt idx="2726">
                  <c:v>-79.897999999999996</c:v>
                </c:pt>
                <c:pt idx="2727">
                  <c:v>-79.896000000000001</c:v>
                </c:pt>
                <c:pt idx="2728">
                  <c:v>-79.893999999999991</c:v>
                </c:pt>
                <c:pt idx="2729">
                  <c:v>-79.891999999999996</c:v>
                </c:pt>
                <c:pt idx="2730">
                  <c:v>-79.89</c:v>
                </c:pt>
                <c:pt idx="2731">
                  <c:v>-79.887999999999991</c:v>
                </c:pt>
                <c:pt idx="2732">
                  <c:v>-79.885999999999996</c:v>
                </c:pt>
                <c:pt idx="2733">
                  <c:v>-79.884</c:v>
                </c:pt>
                <c:pt idx="2734">
                  <c:v>-79.881999999999991</c:v>
                </c:pt>
                <c:pt idx="2735">
                  <c:v>-79.88</c:v>
                </c:pt>
                <c:pt idx="2736">
                  <c:v>-79.878</c:v>
                </c:pt>
                <c:pt idx="2737">
                  <c:v>-79.875999999999991</c:v>
                </c:pt>
                <c:pt idx="2738">
                  <c:v>-79.873999999999995</c:v>
                </c:pt>
                <c:pt idx="2739">
                  <c:v>-79.872</c:v>
                </c:pt>
                <c:pt idx="2740">
                  <c:v>-79.86999999999999</c:v>
                </c:pt>
                <c:pt idx="2741">
                  <c:v>-79.867999999999995</c:v>
                </c:pt>
                <c:pt idx="2742">
                  <c:v>-79.866</c:v>
                </c:pt>
                <c:pt idx="2743">
                  <c:v>-79.86399999999999</c:v>
                </c:pt>
                <c:pt idx="2744">
                  <c:v>-79.861999999999995</c:v>
                </c:pt>
                <c:pt idx="2745">
                  <c:v>-79.86</c:v>
                </c:pt>
                <c:pt idx="2746">
                  <c:v>-79.85799999999999</c:v>
                </c:pt>
                <c:pt idx="2747">
                  <c:v>-79.855999999999995</c:v>
                </c:pt>
                <c:pt idx="2748">
                  <c:v>-79.853999999999999</c:v>
                </c:pt>
                <c:pt idx="2749">
                  <c:v>-79.85199999999999</c:v>
                </c:pt>
                <c:pt idx="2750">
                  <c:v>-79.849999999999994</c:v>
                </c:pt>
                <c:pt idx="2751">
                  <c:v>-79.847999999999999</c:v>
                </c:pt>
                <c:pt idx="2752">
                  <c:v>-79.845999999999989</c:v>
                </c:pt>
                <c:pt idx="2753">
                  <c:v>-79.843999999999994</c:v>
                </c:pt>
                <c:pt idx="2754">
                  <c:v>-79.841999999999999</c:v>
                </c:pt>
                <c:pt idx="2755">
                  <c:v>-79.839999999999989</c:v>
                </c:pt>
                <c:pt idx="2756">
                  <c:v>-79.837999999999994</c:v>
                </c:pt>
                <c:pt idx="2757">
                  <c:v>-79.835999999999999</c:v>
                </c:pt>
                <c:pt idx="2758">
                  <c:v>-79.833999999999989</c:v>
                </c:pt>
                <c:pt idx="2759">
                  <c:v>-79.831999999999994</c:v>
                </c:pt>
                <c:pt idx="2760">
                  <c:v>-79.83</c:v>
                </c:pt>
                <c:pt idx="2761">
                  <c:v>-79.827999999999989</c:v>
                </c:pt>
                <c:pt idx="2762">
                  <c:v>-79.825999999999993</c:v>
                </c:pt>
                <c:pt idx="2763">
                  <c:v>-79.823999999999998</c:v>
                </c:pt>
                <c:pt idx="2764">
                  <c:v>-79.821999999999989</c:v>
                </c:pt>
                <c:pt idx="2765">
                  <c:v>-79.819999999999993</c:v>
                </c:pt>
                <c:pt idx="2766">
                  <c:v>-79.817999999999998</c:v>
                </c:pt>
                <c:pt idx="2767">
                  <c:v>-79.815999999999988</c:v>
                </c:pt>
                <c:pt idx="2768">
                  <c:v>-79.813999999999993</c:v>
                </c:pt>
                <c:pt idx="2769">
                  <c:v>-79.811999999999998</c:v>
                </c:pt>
                <c:pt idx="2770">
                  <c:v>-79.809999999999988</c:v>
                </c:pt>
                <c:pt idx="2771">
                  <c:v>-79.807999999999993</c:v>
                </c:pt>
                <c:pt idx="2772">
                  <c:v>-79.805999999999997</c:v>
                </c:pt>
                <c:pt idx="2773">
                  <c:v>-79.803999999999988</c:v>
                </c:pt>
                <c:pt idx="2774">
                  <c:v>-79.801999999999992</c:v>
                </c:pt>
                <c:pt idx="2775">
                  <c:v>-79.8</c:v>
                </c:pt>
                <c:pt idx="2776">
                  <c:v>-79.798000000000002</c:v>
                </c:pt>
                <c:pt idx="2777">
                  <c:v>-79.795999999999992</c:v>
                </c:pt>
                <c:pt idx="2778">
                  <c:v>-79.793999999999997</c:v>
                </c:pt>
                <c:pt idx="2779">
                  <c:v>-79.792000000000002</c:v>
                </c:pt>
                <c:pt idx="2780">
                  <c:v>-79.789999999999992</c:v>
                </c:pt>
                <c:pt idx="2781">
                  <c:v>-79.787999999999997</c:v>
                </c:pt>
                <c:pt idx="2782">
                  <c:v>-79.786000000000001</c:v>
                </c:pt>
                <c:pt idx="2783">
                  <c:v>-79.783999999999992</c:v>
                </c:pt>
                <c:pt idx="2784">
                  <c:v>-79.781999999999996</c:v>
                </c:pt>
                <c:pt idx="2785">
                  <c:v>-79.78</c:v>
                </c:pt>
                <c:pt idx="2786">
                  <c:v>-79.777999999999992</c:v>
                </c:pt>
                <c:pt idx="2787">
                  <c:v>-79.775999999999996</c:v>
                </c:pt>
                <c:pt idx="2788">
                  <c:v>-79.774000000000001</c:v>
                </c:pt>
                <c:pt idx="2789">
                  <c:v>-79.771999999999991</c:v>
                </c:pt>
                <c:pt idx="2790">
                  <c:v>-79.77</c:v>
                </c:pt>
                <c:pt idx="2791">
                  <c:v>-79.768000000000001</c:v>
                </c:pt>
                <c:pt idx="2792">
                  <c:v>-79.765999999999991</c:v>
                </c:pt>
                <c:pt idx="2793">
                  <c:v>-79.763999999999996</c:v>
                </c:pt>
                <c:pt idx="2794">
                  <c:v>-79.762</c:v>
                </c:pt>
                <c:pt idx="2795">
                  <c:v>-79.759999999999991</c:v>
                </c:pt>
                <c:pt idx="2796">
                  <c:v>-79.757999999999996</c:v>
                </c:pt>
                <c:pt idx="2797">
                  <c:v>-79.756</c:v>
                </c:pt>
                <c:pt idx="2798">
                  <c:v>-79.753999999999991</c:v>
                </c:pt>
                <c:pt idx="2799">
                  <c:v>-79.751999999999995</c:v>
                </c:pt>
                <c:pt idx="2800">
                  <c:v>-79.75</c:v>
                </c:pt>
                <c:pt idx="2801">
                  <c:v>-79.74799999999999</c:v>
                </c:pt>
                <c:pt idx="2802">
                  <c:v>-79.745999999999995</c:v>
                </c:pt>
                <c:pt idx="2803">
                  <c:v>-79.744</c:v>
                </c:pt>
                <c:pt idx="2804">
                  <c:v>-79.74199999999999</c:v>
                </c:pt>
                <c:pt idx="2805">
                  <c:v>-79.739999999999995</c:v>
                </c:pt>
                <c:pt idx="2806">
                  <c:v>-79.738</c:v>
                </c:pt>
                <c:pt idx="2807">
                  <c:v>-79.73599999999999</c:v>
                </c:pt>
                <c:pt idx="2808">
                  <c:v>-79.733999999999995</c:v>
                </c:pt>
                <c:pt idx="2809">
                  <c:v>-79.731999999999999</c:v>
                </c:pt>
                <c:pt idx="2810">
                  <c:v>-79.72999999999999</c:v>
                </c:pt>
                <c:pt idx="2811">
                  <c:v>-79.727999999999994</c:v>
                </c:pt>
                <c:pt idx="2812">
                  <c:v>-79.725999999999999</c:v>
                </c:pt>
                <c:pt idx="2813">
                  <c:v>-79.72399999999999</c:v>
                </c:pt>
                <c:pt idx="2814">
                  <c:v>-79.721999999999994</c:v>
                </c:pt>
                <c:pt idx="2815">
                  <c:v>-79.72</c:v>
                </c:pt>
                <c:pt idx="2816">
                  <c:v>-79.717999999999989</c:v>
                </c:pt>
                <c:pt idx="2817">
                  <c:v>-79.715999999999994</c:v>
                </c:pt>
                <c:pt idx="2818">
                  <c:v>-79.713999999999999</c:v>
                </c:pt>
                <c:pt idx="2819">
                  <c:v>-79.711999999999989</c:v>
                </c:pt>
                <c:pt idx="2820">
                  <c:v>-79.709999999999994</c:v>
                </c:pt>
                <c:pt idx="2821">
                  <c:v>-79.707999999999998</c:v>
                </c:pt>
                <c:pt idx="2822">
                  <c:v>-79.705999999999989</c:v>
                </c:pt>
                <c:pt idx="2823">
                  <c:v>-79.703999999999994</c:v>
                </c:pt>
                <c:pt idx="2824">
                  <c:v>-79.701999999999998</c:v>
                </c:pt>
                <c:pt idx="2825">
                  <c:v>-79.699999999999989</c:v>
                </c:pt>
                <c:pt idx="2826">
                  <c:v>-79.697999999999993</c:v>
                </c:pt>
                <c:pt idx="2827">
                  <c:v>-79.695999999999998</c:v>
                </c:pt>
                <c:pt idx="2828">
                  <c:v>-79.693999999999988</c:v>
                </c:pt>
                <c:pt idx="2829">
                  <c:v>-79.691999999999993</c:v>
                </c:pt>
                <c:pt idx="2830">
                  <c:v>-79.69</c:v>
                </c:pt>
                <c:pt idx="2831">
                  <c:v>-79.687999999999988</c:v>
                </c:pt>
                <c:pt idx="2832">
                  <c:v>-79.685999999999993</c:v>
                </c:pt>
                <c:pt idx="2833">
                  <c:v>-79.683999999999997</c:v>
                </c:pt>
                <c:pt idx="2834">
                  <c:v>-79.681999999999988</c:v>
                </c:pt>
                <c:pt idx="2835">
                  <c:v>-79.679999999999993</c:v>
                </c:pt>
                <c:pt idx="2836">
                  <c:v>-79.677999999999997</c:v>
                </c:pt>
                <c:pt idx="2837">
                  <c:v>-79.675999999999988</c:v>
                </c:pt>
                <c:pt idx="2838">
                  <c:v>-79.673999999999992</c:v>
                </c:pt>
                <c:pt idx="2839">
                  <c:v>-79.671999999999997</c:v>
                </c:pt>
                <c:pt idx="2840">
                  <c:v>-79.669999999999987</c:v>
                </c:pt>
                <c:pt idx="2841">
                  <c:v>-79.667999999999992</c:v>
                </c:pt>
                <c:pt idx="2842">
                  <c:v>-79.665999999999997</c:v>
                </c:pt>
                <c:pt idx="2843">
                  <c:v>-79.663999999999987</c:v>
                </c:pt>
                <c:pt idx="2844">
                  <c:v>-79.661999999999992</c:v>
                </c:pt>
                <c:pt idx="2845">
                  <c:v>-79.66</c:v>
                </c:pt>
                <c:pt idx="2846">
                  <c:v>-79.657999999999987</c:v>
                </c:pt>
                <c:pt idx="2847">
                  <c:v>-79.655999999999992</c:v>
                </c:pt>
                <c:pt idx="2848">
                  <c:v>-79.653999999999996</c:v>
                </c:pt>
                <c:pt idx="2849">
                  <c:v>-79.651999999999987</c:v>
                </c:pt>
                <c:pt idx="2850">
                  <c:v>-79.649999999999991</c:v>
                </c:pt>
                <c:pt idx="2851">
                  <c:v>-79.647999999999996</c:v>
                </c:pt>
                <c:pt idx="2852">
                  <c:v>-79.646000000000001</c:v>
                </c:pt>
                <c:pt idx="2853">
                  <c:v>-79.643999999999991</c:v>
                </c:pt>
                <c:pt idx="2854">
                  <c:v>-79.641999999999996</c:v>
                </c:pt>
                <c:pt idx="2855">
                  <c:v>-79.64</c:v>
                </c:pt>
                <c:pt idx="2856">
                  <c:v>-79.637999999999991</c:v>
                </c:pt>
                <c:pt idx="2857">
                  <c:v>-79.635999999999996</c:v>
                </c:pt>
                <c:pt idx="2858">
                  <c:v>-79.634</c:v>
                </c:pt>
                <c:pt idx="2859">
                  <c:v>-79.631999999999991</c:v>
                </c:pt>
                <c:pt idx="2860">
                  <c:v>-79.63</c:v>
                </c:pt>
                <c:pt idx="2861">
                  <c:v>-79.628</c:v>
                </c:pt>
                <c:pt idx="2862">
                  <c:v>-79.625999999999991</c:v>
                </c:pt>
                <c:pt idx="2863">
                  <c:v>-79.623999999999995</c:v>
                </c:pt>
                <c:pt idx="2864">
                  <c:v>-79.622</c:v>
                </c:pt>
                <c:pt idx="2865">
                  <c:v>-79.61999999999999</c:v>
                </c:pt>
                <c:pt idx="2866">
                  <c:v>-79.617999999999995</c:v>
                </c:pt>
                <c:pt idx="2867">
                  <c:v>-79.616</c:v>
                </c:pt>
                <c:pt idx="2868">
                  <c:v>-79.61399999999999</c:v>
                </c:pt>
                <c:pt idx="2869">
                  <c:v>-79.611999999999995</c:v>
                </c:pt>
                <c:pt idx="2870">
                  <c:v>-79.61</c:v>
                </c:pt>
                <c:pt idx="2871">
                  <c:v>-79.60799999999999</c:v>
                </c:pt>
                <c:pt idx="2872">
                  <c:v>-79.605999999999995</c:v>
                </c:pt>
                <c:pt idx="2873">
                  <c:v>-79.603999999999999</c:v>
                </c:pt>
                <c:pt idx="2874">
                  <c:v>-79.60199999999999</c:v>
                </c:pt>
                <c:pt idx="2875">
                  <c:v>-79.599999999999994</c:v>
                </c:pt>
                <c:pt idx="2876">
                  <c:v>-79.597999999999999</c:v>
                </c:pt>
                <c:pt idx="2877">
                  <c:v>-79.595999999999989</c:v>
                </c:pt>
                <c:pt idx="2878">
                  <c:v>-79.593999999999994</c:v>
                </c:pt>
                <c:pt idx="2879">
                  <c:v>-79.591999999999999</c:v>
                </c:pt>
                <c:pt idx="2880">
                  <c:v>-79.589999999999989</c:v>
                </c:pt>
                <c:pt idx="2881">
                  <c:v>-79.587999999999994</c:v>
                </c:pt>
                <c:pt idx="2882">
                  <c:v>-79.585999999999999</c:v>
                </c:pt>
                <c:pt idx="2883">
                  <c:v>-79.583999999999989</c:v>
                </c:pt>
                <c:pt idx="2884">
                  <c:v>-79.581999999999994</c:v>
                </c:pt>
                <c:pt idx="2885">
                  <c:v>-79.58</c:v>
                </c:pt>
                <c:pt idx="2886">
                  <c:v>-79.577999999999989</c:v>
                </c:pt>
                <c:pt idx="2887">
                  <c:v>-79.575999999999993</c:v>
                </c:pt>
                <c:pt idx="2888">
                  <c:v>-79.573999999999998</c:v>
                </c:pt>
                <c:pt idx="2889">
                  <c:v>-79.571999999999989</c:v>
                </c:pt>
                <c:pt idx="2890">
                  <c:v>-79.569999999999993</c:v>
                </c:pt>
                <c:pt idx="2891">
                  <c:v>-79.567999999999998</c:v>
                </c:pt>
                <c:pt idx="2892">
                  <c:v>-79.565999999999988</c:v>
                </c:pt>
                <c:pt idx="2893">
                  <c:v>-79.563999999999993</c:v>
                </c:pt>
                <c:pt idx="2894">
                  <c:v>-79.561999999999998</c:v>
                </c:pt>
                <c:pt idx="2895">
                  <c:v>-79.559999999999988</c:v>
                </c:pt>
                <c:pt idx="2896">
                  <c:v>-79.557999999999993</c:v>
                </c:pt>
                <c:pt idx="2897">
                  <c:v>-79.555999999999997</c:v>
                </c:pt>
                <c:pt idx="2898">
                  <c:v>-79.553999999999988</c:v>
                </c:pt>
                <c:pt idx="2899">
                  <c:v>-79.551999999999992</c:v>
                </c:pt>
                <c:pt idx="2900">
                  <c:v>-79.55</c:v>
                </c:pt>
                <c:pt idx="2901">
                  <c:v>-79.548000000000002</c:v>
                </c:pt>
                <c:pt idx="2902">
                  <c:v>-79.545999999999992</c:v>
                </c:pt>
                <c:pt idx="2903">
                  <c:v>-79.543999999999997</c:v>
                </c:pt>
                <c:pt idx="2904">
                  <c:v>-79.542000000000002</c:v>
                </c:pt>
                <c:pt idx="2905">
                  <c:v>-79.539999999999992</c:v>
                </c:pt>
                <c:pt idx="2906">
                  <c:v>-79.537999999999997</c:v>
                </c:pt>
                <c:pt idx="2907">
                  <c:v>-79.536000000000001</c:v>
                </c:pt>
                <c:pt idx="2908">
                  <c:v>-79.533999999999992</c:v>
                </c:pt>
                <c:pt idx="2909">
                  <c:v>-79.531999999999996</c:v>
                </c:pt>
                <c:pt idx="2910">
                  <c:v>-79.53</c:v>
                </c:pt>
                <c:pt idx="2911">
                  <c:v>-79.527999999999992</c:v>
                </c:pt>
                <c:pt idx="2912">
                  <c:v>-79.525999999999996</c:v>
                </c:pt>
                <c:pt idx="2913">
                  <c:v>-79.524000000000001</c:v>
                </c:pt>
                <c:pt idx="2914">
                  <c:v>-79.521999999999991</c:v>
                </c:pt>
                <c:pt idx="2915">
                  <c:v>-79.52</c:v>
                </c:pt>
                <c:pt idx="2916">
                  <c:v>-79.518000000000001</c:v>
                </c:pt>
                <c:pt idx="2917">
                  <c:v>-79.515999999999991</c:v>
                </c:pt>
                <c:pt idx="2918">
                  <c:v>-79.513999999999996</c:v>
                </c:pt>
                <c:pt idx="2919">
                  <c:v>-79.512</c:v>
                </c:pt>
                <c:pt idx="2920">
                  <c:v>-79.509999999999991</c:v>
                </c:pt>
                <c:pt idx="2921">
                  <c:v>-79.507999999999996</c:v>
                </c:pt>
                <c:pt idx="2922">
                  <c:v>-79.506</c:v>
                </c:pt>
                <c:pt idx="2923">
                  <c:v>-79.503999999999991</c:v>
                </c:pt>
                <c:pt idx="2924">
                  <c:v>-79.501999999999995</c:v>
                </c:pt>
                <c:pt idx="2925">
                  <c:v>-79.5</c:v>
                </c:pt>
                <c:pt idx="2926">
                  <c:v>-79.49799999999999</c:v>
                </c:pt>
                <c:pt idx="2927">
                  <c:v>-79.495999999999995</c:v>
                </c:pt>
                <c:pt idx="2928">
                  <c:v>-79.494</c:v>
                </c:pt>
                <c:pt idx="2929">
                  <c:v>-79.49199999999999</c:v>
                </c:pt>
                <c:pt idx="2930">
                  <c:v>-79.489999999999995</c:v>
                </c:pt>
                <c:pt idx="2931">
                  <c:v>-79.488</c:v>
                </c:pt>
                <c:pt idx="2932">
                  <c:v>-79.48599999999999</c:v>
                </c:pt>
                <c:pt idx="2933">
                  <c:v>-79.483999999999995</c:v>
                </c:pt>
                <c:pt idx="2934">
                  <c:v>-79.481999999999999</c:v>
                </c:pt>
                <c:pt idx="2935">
                  <c:v>-79.47999999999999</c:v>
                </c:pt>
                <c:pt idx="2936">
                  <c:v>-79.477999999999994</c:v>
                </c:pt>
                <c:pt idx="2937">
                  <c:v>-79.475999999999999</c:v>
                </c:pt>
                <c:pt idx="2938">
                  <c:v>-79.47399999999999</c:v>
                </c:pt>
                <c:pt idx="2939">
                  <c:v>-79.471999999999994</c:v>
                </c:pt>
                <c:pt idx="2940">
                  <c:v>-79.47</c:v>
                </c:pt>
                <c:pt idx="2941">
                  <c:v>-79.467999999999989</c:v>
                </c:pt>
                <c:pt idx="2942">
                  <c:v>-79.465999999999994</c:v>
                </c:pt>
                <c:pt idx="2943">
                  <c:v>-79.463999999999999</c:v>
                </c:pt>
                <c:pt idx="2944">
                  <c:v>-79.461999999999989</c:v>
                </c:pt>
                <c:pt idx="2945">
                  <c:v>-79.459999999999994</c:v>
                </c:pt>
                <c:pt idx="2946">
                  <c:v>-79.457999999999998</c:v>
                </c:pt>
                <c:pt idx="2947">
                  <c:v>-79.455999999999989</c:v>
                </c:pt>
                <c:pt idx="2948">
                  <c:v>-79.453999999999994</c:v>
                </c:pt>
                <c:pt idx="2949">
                  <c:v>-79.451999999999998</c:v>
                </c:pt>
                <c:pt idx="2950">
                  <c:v>-79.449999999999989</c:v>
                </c:pt>
                <c:pt idx="2951">
                  <c:v>-79.447999999999993</c:v>
                </c:pt>
                <c:pt idx="2952">
                  <c:v>-79.445999999999998</c:v>
                </c:pt>
                <c:pt idx="2953">
                  <c:v>-79.443999999999988</c:v>
                </c:pt>
                <c:pt idx="2954">
                  <c:v>-79.441999999999993</c:v>
                </c:pt>
                <c:pt idx="2955">
                  <c:v>-79.44</c:v>
                </c:pt>
                <c:pt idx="2956">
                  <c:v>-79.437999999999988</c:v>
                </c:pt>
                <c:pt idx="2957">
                  <c:v>-79.435999999999993</c:v>
                </c:pt>
                <c:pt idx="2958">
                  <c:v>-79.433999999999997</c:v>
                </c:pt>
                <c:pt idx="2959">
                  <c:v>-79.431999999999988</c:v>
                </c:pt>
                <c:pt idx="2960">
                  <c:v>-79.429999999999993</c:v>
                </c:pt>
                <c:pt idx="2961">
                  <c:v>-79.427999999999997</c:v>
                </c:pt>
                <c:pt idx="2962">
                  <c:v>-79.425999999999988</c:v>
                </c:pt>
                <c:pt idx="2963">
                  <c:v>-79.423999999999992</c:v>
                </c:pt>
                <c:pt idx="2964">
                  <c:v>-79.421999999999997</c:v>
                </c:pt>
                <c:pt idx="2965">
                  <c:v>-79.419999999999987</c:v>
                </c:pt>
                <c:pt idx="2966">
                  <c:v>-79.417999999999992</c:v>
                </c:pt>
                <c:pt idx="2967">
                  <c:v>-79.415999999999997</c:v>
                </c:pt>
                <c:pt idx="2968">
                  <c:v>-79.413999999999987</c:v>
                </c:pt>
                <c:pt idx="2969">
                  <c:v>-79.411999999999992</c:v>
                </c:pt>
                <c:pt idx="2970">
                  <c:v>-79.41</c:v>
                </c:pt>
                <c:pt idx="2971">
                  <c:v>-79.407999999999987</c:v>
                </c:pt>
                <c:pt idx="2972">
                  <c:v>-79.405999999999992</c:v>
                </c:pt>
                <c:pt idx="2973">
                  <c:v>-79.403999999999996</c:v>
                </c:pt>
                <c:pt idx="2974">
                  <c:v>-79.401999999999987</c:v>
                </c:pt>
                <c:pt idx="2975">
                  <c:v>-79.399999999999991</c:v>
                </c:pt>
                <c:pt idx="2976">
                  <c:v>-79.397999999999996</c:v>
                </c:pt>
                <c:pt idx="2977">
                  <c:v>-79.396000000000001</c:v>
                </c:pt>
                <c:pt idx="2978">
                  <c:v>-79.393999999999991</c:v>
                </c:pt>
                <c:pt idx="2979">
                  <c:v>-79.391999999999996</c:v>
                </c:pt>
                <c:pt idx="2980">
                  <c:v>-79.39</c:v>
                </c:pt>
                <c:pt idx="2981">
                  <c:v>-79.387999999999991</c:v>
                </c:pt>
                <c:pt idx="2982">
                  <c:v>-79.385999999999996</c:v>
                </c:pt>
                <c:pt idx="2983">
                  <c:v>-79.384</c:v>
                </c:pt>
                <c:pt idx="2984">
                  <c:v>-79.381999999999991</c:v>
                </c:pt>
                <c:pt idx="2985">
                  <c:v>-79.38</c:v>
                </c:pt>
                <c:pt idx="2986">
                  <c:v>-79.378</c:v>
                </c:pt>
                <c:pt idx="2987">
                  <c:v>-79.375999999999991</c:v>
                </c:pt>
                <c:pt idx="2988">
                  <c:v>-79.373999999999995</c:v>
                </c:pt>
                <c:pt idx="2989">
                  <c:v>-79.372</c:v>
                </c:pt>
                <c:pt idx="2990">
                  <c:v>-79.36999999999999</c:v>
                </c:pt>
                <c:pt idx="2991">
                  <c:v>-79.367999999999995</c:v>
                </c:pt>
                <c:pt idx="2992">
                  <c:v>-79.366</c:v>
                </c:pt>
                <c:pt idx="2993">
                  <c:v>-79.36399999999999</c:v>
                </c:pt>
                <c:pt idx="2994">
                  <c:v>-79.361999999999995</c:v>
                </c:pt>
                <c:pt idx="2995">
                  <c:v>-79.36</c:v>
                </c:pt>
                <c:pt idx="2996">
                  <c:v>-79.35799999999999</c:v>
                </c:pt>
                <c:pt idx="2997">
                  <c:v>-79.355999999999995</c:v>
                </c:pt>
                <c:pt idx="2998">
                  <c:v>-79.353999999999999</c:v>
                </c:pt>
                <c:pt idx="2999">
                  <c:v>-79.35199999999999</c:v>
                </c:pt>
                <c:pt idx="3000">
                  <c:v>-79.349999999999994</c:v>
                </c:pt>
                <c:pt idx="3001">
                  <c:v>-79.347999999999999</c:v>
                </c:pt>
                <c:pt idx="3002">
                  <c:v>-79.345999999999989</c:v>
                </c:pt>
                <c:pt idx="3003">
                  <c:v>-79.343999999999994</c:v>
                </c:pt>
                <c:pt idx="3004">
                  <c:v>-79.341999999999999</c:v>
                </c:pt>
                <c:pt idx="3005">
                  <c:v>-79.339999999999989</c:v>
                </c:pt>
                <c:pt idx="3006">
                  <c:v>-79.337999999999994</c:v>
                </c:pt>
                <c:pt idx="3007">
                  <c:v>-79.335999999999999</c:v>
                </c:pt>
                <c:pt idx="3008">
                  <c:v>-79.333999999999989</c:v>
                </c:pt>
                <c:pt idx="3009">
                  <c:v>-79.331999999999994</c:v>
                </c:pt>
                <c:pt idx="3010">
                  <c:v>-79.33</c:v>
                </c:pt>
                <c:pt idx="3011">
                  <c:v>-79.327999999999989</c:v>
                </c:pt>
                <c:pt idx="3012">
                  <c:v>-79.325999999999993</c:v>
                </c:pt>
                <c:pt idx="3013">
                  <c:v>-79.323999999999998</c:v>
                </c:pt>
                <c:pt idx="3014">
                  <c:v>-79.321999999999989</c:v>
                </c:pt>
                <c:pt idx="3015">
                  <c:v>-79.319999999999993</c:v>
                </c:pt>
                <c:pt idx="3016">
                  <c:v>-79.317999999999998</c:v>
                </c:pt>
                <c:pt idx="3017">
                  <c:v>-79.315999999999988</c:v>
                </c:pt>
                <c:pt idx="3018">
                  <c:v>-79.313999999999993</c:v>
                </c:pt>
                <c:pt idx="3019">
                  <c:v>-79.311999999999998</c:v>
                </c:pt>
                <c:pt idx="3020">
                  <c:v>-79.309999999999988</c:v>
                </c:pt>
                <c:pt idx="3021">
                  <c:v>-79.307999999999993</c:v>
                </c:pt>
                <c:pt idx="3022">
                  <c:v>-79.305999999999997</c:v>
                </c:pt>
                <c:pt idx="3023">
                  <c:v>-79.303999999999988</c:v>
                </c:pt>
                <c:pt idx="3024">
                  <c:v>-79.301999999999992</c:v>
                </c:pt>
                <c:pt idx="3025">
                  <c:v>-79.3</c:v>
                </c:pt>
                <c:pt idx="3026">
                  <c:v>-79.298000000000002</c:v>
                </c:pt>
                <c:pt idx="3027">
                  <c:v>-79.295999999999992</c:v>
                </c:pt>
                <c:pt idx="3028">
                  <c:v>-79.293999999999997</c:v>
                </c:pt>
                <c:pt idx="3029">
                  <c:v>-79.292000000000002</c:v>
                </c:pt>
                <c:pt idx="3030">
                  <c:v>-79.289999999999992</c:v>
                </c:pt>
                <c:pt idx="3031">
                  <c:v>-79.287999999999997</c:v>
                </c:pt>
                <c:pt idx="3032">
                  <c:v>-79.286000000000001</c:v>
                </c:pt>
                <c:pt idx="3033">
                  <c:v>-79.283999999999992</c:v>
                </c:pt>
                <c:pt idx="3034">
                  <c:v>-79.281999999999996</c:v>
                </c:pt>
                <c:pt idx="3035">
                  <c:v>-79.28</c:v>
                </c:pt>
                <c:pt idx="3036">
                  <c:v>-79.277999999999992</c:v>
                </c:pt>
                <c:pt idx="3037">
                  <c:v>-79.275999999999996</c:v>
                </c:pt>
                <c:pt idx="3038">
                  <c:v>-79.274000000000001</c:v>
                </c:pt>
                <c:pt idx="3039">
                  <c:v>-79.271999999999991</c:v>
                </c:pt>
                <c:pt idx="3040">
                  <c:v>-79.27</c:v>
                </c:pt>
                <c:pt idx="3041">
                  <c:v>-79.268000000000001</c:v>
                </c:pt>
                <c:pt idx="3042">
                  <c:v>-79.265999999999991</c:v>
                </c:pt>
                <c:pt idx="3043">
                  <c:v>-79.263999999999996</c:v>
                </c:pt>
                <c:pt idx="3044">
                  <c:v>-79.262</c:v>
                </c:pt>
                <c:pt idx="3045">
                  <c:v>-79.259999999999991</c:v>
                </c:pt>
                <c:pt idx="3046">
                  <c:v>-79.257999999999996</c:v>
                </c:pt>
                <c:pt idx="3047">
                  <c:v>-79.256</c:v>
                </c:pt>
                <c:pt idx="3048">
                  <c:v>-79.253999999999991</c:v>
                </c:pt>
                <c:pt idx="3049">
                  <c:v>-79.251999999999995</c:v>
                </c:pt>
                <c:pt idx="3050">
                  <c:v>-79.25</c:v>
                </c:pt>
                <c:pt idx="3051">
                  <c:v>-79.24799999999999</c:v>
                </c:pt>
                <c:pt idx="3052">
                  <c:v>-79.245999999999995</c:v>
                </c:pt>
                <c:pt idx="3053">
                  <c:v>-79.244</c:v>
                </c:pt>
                <c:pt idx="3054">
                  <c:v>-79.24199999999999</c:v>
                </c:pt>
                <c:pt idx="3055">
                  <c:v>-79.239999999999995</c:v>
                </c:pt>
                <c:pt idx="3056">
                  <c:v>-79.238</c:v>
                </c:pt>
                <c:pt idx="3057">
                  <c:v>-79.23599999999999</c:v>
                </c:pt>
                <c:pt idx="3058">
                  <c:v>-79.233999999999995</c:v>
                </c:pt>
                <c:pt idx="3059">
                  <c:v>-79.231999999999999</c:v>
                </c:pt>
                <c:pt idx="3060">
                  <c:v>-79.22999999999999</c:v>
                </c:pt>
                <c:pt idx="3061">
                  <c:v>-79.227999999999994</c:v>
                </c:pt>
                <c:pt idx="3062">
                  <c:v>-79.225999999999999</c:v>
                </c:pt>
                <c:pt idx="3063">
                  <c:v>-79.22399999999999</c:v>
                </c:pt>
                <c:pt idx="3064">
                  <c:v>-79.221999999999994</c:v>
                </c:pt>
                <c:pt idx="3065">
                  <c:v>-79.22</c:v>
                </c:pt>
                <c:pt idx="3066">
                  <c:v>-79.217999999999989</c:v>
                </c:pt>
                <c:pt idx="3067">
                  <c:v>-79.215999999999994</c:v>
                </c:pt>
                <c:pt idx="3068">
                  <c:v>-79.213999999999999</c:v>
                </c:pt>
                <c:pt idx="3069">
                  <c:v>-79.211999999999989</c:v>
                </c:pt>
                <c:pt idx="3070">
                  <c:v>-79.209999999999994</c:v>
                </c:pt>
                <c:pt idx="3071">
                  <c:v>-79.207999999999998</c:v>
                </c:pt>
                <c:pt idx="3072">
                  <c:v>-79.205999999999989</c:v>
                </c:pt>
                <c:pt idx="3073">
                  <c:v>-79.203999999999994</c:v>
                </c:pt>
                <c:pt idx="3074">
                  <c:v>-79.201999999999998</c:v>
                </c:pt>
                <c:pt idx="3075">
                  <c:v>-79.199999999999989</c:v>
                </c:pt>
                <c:pt idx="3076">
                  <c:v>-79.197999999999993</c:v>
                </c:pt>
                <c:pt idx="3077">
                  <c:v>-79.195999999999998</c:v>
                </c:pt>
                <c:pt idx="3078">
                  <c:v>-79.193999999999988</c:v>
                </c:pt>
                <c:pt idx="3079">
                  <c:v>-79.191999999999993</c:v>
                </c:pt>
                <c:pt idx="3080">
                  <c:v>-79.19</c:v>
                </c:pt>
                <c:pt idx="3081">
                  <c:v>-79.187999999999988</c:v>
                </c:pt>
                <c:pt idx="3082">
                  <c:v>-79.185999999999993</c:v>
                </c:pt>
                <c:pt idx="3083">
                  <c:v>-79.183999999999997</c:v>
                </c:pt>
                <c:pt idx="3084">
                  <c:v>-79.181999999999988</c:v>
                </c:pt>
                <c:pt idx="3085">
                  <c:v>-79.179999999999993</c:v>
                </c:pt>
                <c:pt idx="3086">
                  <c:v>-79.177999999999997</c:v>
                </c:pt>
                <c:pt idx="3087">
                  <c:v>-79.175999999999988</c:v>
                </c:pt>
                <c:pt idx="3088">
                  <c:v>-79.173999999999992</c:v>
                </c:pt>
                <c:pt idx="3089">
                  <c:v>-79.171999999999997</c:v>
                </c:pt>
                <c:pt idx="3090">
                  <c:v>-79.169999999999987</c:v>
                </c:pt>
                <c:pt idx="3091">
                  <c:v>-79.167999999999992</c:v>
                </c:pt>
                <c:pt idx="3092">
                  <c:v>-79.165999999999997</c:v>
                </c:pt>
                <c:pt idx="3093">
                  <c:v>-79.163999999999987</c:v>
                </c:pt>
                <c:pt idx="3094">
                  <c:v>-79.161999999999992</c:v>
                </c:pt>
                <c:pt idx="3095">
                  <c:v>-79.16</c:v>
                </c:pt>
                <c:pt idx="3096">
                  <c:v>-79.157999999999987</c:v>
                </c:pt>
                <c:pt idx="3097">
                  <c:v>-79.155999999999992</c:v>
                </c:pt>
                <c:pt idx="3098">
                  <c:v>-79.153999999999996</c:v>
                </c:pt>
                <c:pt idx="3099">
                  <c:v>-79.151999999999987</c:v>
                </c:pt>
                <c:pt idx="3100">
                  <c:v>-79.149999999999991</c:v>
                </c:pt>
                <c:pt idx="3101">
                  <c:v>-79.147999999999996</c:v>
                </c:pt>
                <c:pt idx="3102">
                  <c:v>-79.146000000000001</c:v>
                </c:pt>
                <c:pt idx="3103">
                  <c:v>-79.143999999999991</c:v>
                </c:pt>
                <c:pt idx="3104">
                  <c:v>-79.141999999999996</c:v>
                </c:pt>
                <c:pt idx="3105">
                  <c:v>-79.14</c:v>
                </c:pt>
                <c:pt idx="3106">
                  <c:v>-79.137999999999991</c:v>
                </c:pt>
                <c:pt idx="3107">
                  <c:v>-79.135999999999996</c:v>
                </c:pt>
                <c:pt idx="3108">
                  <c:v>-79.134</c:v>
                </c:pt>
                <c:pt idx="3109">
                  <c:v>-79.131999999999991</c:v>
                </c:pt>
                <c:pt idx="3110">
                  <c:v>-79.13</c:v>
                </c:pt>
                <c:pt idx="3111">
                  <c:v>-79.128</c:v>
                </c:pt>
                <c:pt idx="3112">
                  <c:v>-79.125999999999991</c:v>
                </c:pt>
                <c:pt idx="3113">
                  <c:v>-79.123999999999995</c:v>
                </c:pt>
                <c:pt idx="3114">
                  <c:v>-79.122</c:v>
                </c:pt>
                <c:pt idx="3115">
                  <c:v>-79.11999999999999</c:v>
                </c:pt>
                <c:pt idx="3116">
                  <c:v>-79.117999999999995</c:v>
                </c:pt>
                <c:pt idx="3117">
                  <c:v>-79.116</c:v>
                </c:pt>
                <c:pt idx="3118">
                  <c:v>-79.11399999999999</c:v>
                </c:pt>
                <c:pt idx="3119">
                  <c:v>-79.111999999999995</c:v>
                </c:pt>
                <c:pt idx="3120">
                  <c:v>-79.11</c:v>
                </c:pt>
                <c:pt idx="3121">
                  <c:v>-79.10799999999999</c:v>
                </c:pt>
                <c:pt idx="3122">
                  <c:v>-79.105999999999995</c:v>
                </c:pt>
                <c:pt idx="3123">
                  <c:v>-79.103999999999999</c:v>
                </c:pt>
                <c:pt idx="3124">
                  <c:v>-79.10199999999999</c:v>
                </c:pt>
                <c:pt idx="3125">
                  <c:v>-79.099999999999994</c:v>
                </c:pt>
                <c:pt idx="3126">
                  <c:v>-79.097999999999999</c:v>
                </c:pt>
                <c:pt idx="3127">
                  <c:v>-79.095999999999989</c:v>
                </c:pt>
                <c:pt idx="3128">
                  <c:v>-79.093999999999994</c:v>
                </c:pt>
                <c:pt idx="3129">
                  <c:v>-79.091999999999999</c:v>
                </c:pt>
                <c:pt idx="3130">
                  <c:v>-79.089999999999989</c:v>
                </c:pt>
                <c:pt idx="3131">
                  <c:v>-79.087999999999994</c:v>
                </c:pt>
                <c:pt idx="3132">
                  <c:v>-79.085999999999999</c:v>
                </c:pt>
                <c:pt idx="3133">
                  <c:v>-79.083999999999989</c:v>
                </c:pt>
                <c:pt idx="3134">
                  <c:v>-79.081999999999994</c:v>
                </c:pt>
                <c:pt idx="3135">
                  <c:v>-79.08</c:v>
                </c:pt>
                <c:pt idx="3136">
                  <c:v>-79.077999999999989</c:v>
                </c:pt>
                <c:pt idx="3137">
                  <c:v>-79.075999999999993</c:v>
                </c:pt>
                <c:pt idx="3138">
                  <c:v>-79.073999999999998</c:v>
                </c:pt>
                <c:pt idx="3139">
                  <c:v>-79.071999999999989</c:v>
                </c:pt>
                <c:pt idx="3140">
                  <c:v>-79.069999999999993</c:v>
                </c:pt>
                <c:pt idx="3141">
                  <c:v>-79.067999999999998</c:v>
                </c:pt>
                <c:pt idx="3142">
                  <c:v>-79.065999999999988</c:v>
                </c:pt>
                <c:pt idx="3143">
                  <c:v>-79.063999999999993</c:v>
                </c:pt>
                <c:pt idx="3144">
                  <c:v>-79.061999999999998</c:v>
                </c:pt>
                <c:pt idx="3145">
                  <c:v>-79.059999999999988</c:v>
                </c:pt>
                <c:pt idx="3146">
                  <c:v>-79.057999999999993</c:v>
                </c:pt>
                <c:pt idx="3147">
                  <c:v>-79.055999999999997</c:v>
                </c:pt>
                <c:pt idx="3148">
                  <c:v>-79.053999999999988</c:v>
                </c:pt>
                <c:pt idx="3149">
                  <c:v>-79.051999999999992</c:v>
                </c:pt>
                <c:pt idx="3150">
                  <c:v>-79.05</c:v>
                </c:pt>
                <c:pt idx="3151">
                  <c:v>-79.048000000000002</c:v>
                </c:pt>
                <c:pt idx="3152">
                  <c:v>-79.045999999999992</c:v>
                </c:pt>
                <c:pt idx="3153">
                  <c:v>-79.043999999999997</c:v>
                </c:pt>
                <c:pt idx="3154">
                  <c:v>-79.042000000000002</c:v>
                </c:pt>
                <c:pt idx="3155">
                  <c:v>-79.039999999999992</c:v>
                </c:pt>
                <c:pt idx="3156">
                  <c:v>-79.037999999999997</c:v>
                </c:pt>
                <c:pt idx="3157">
                  <c:v>-79.036000000000001</c:v>
                </c:pt>
                <c:pt idx="3158">
                  <c:v>-79.033999999999992</c:v>
                </c:pt>
                <c:pt idx="3159">
                  <c:v>-79.031999999999996</c:v>
                </c:pt>
                <c:pt idx="3160">
                  <c:v>-79.03</c:v>
                </c:pt>
                <c:pt idx="3161">
                  <c:v>-79.027999999999992</c:v>
                </c:pt>
                <c:pt idx="3162">
                  <c:v>-79.025999999999996</c:v>
                </c:pt>
                <c:pt idx="3163">
                  <c:v>-79.024000000000001</c:v>
                </c:pt>
                <c:pt idx="3164">
                  <c:v>-79.021999999999991</c:v>
                </c:pt>
                <c:pt idx="3165">
                  <c:v>-79.02</c:v>
                </c:pt>
                <c:pt idx="3166">
                  <c:v>-79.018000000000001</c:v>
                </c:pt>
                <c:pt idx="3167">
                  <c:v>-79.015999999999991</c:v>
                </c:pt>
                <c:pt idx="3168">
                  <c:v>-79.013999999999996</c:v>
                </c:pt>
                <c:pt idx="3169">
                  <c:v>-79.012</c:v>
                </c:pt>
                <c:pt idx="3170">
                  <c:v>-79.009999999999991</c:v>
                </c:pt>
                <c:pt idx="3171">
                  <c:v>-79.007999999999996</c:v>
                </c:pt>
                <c:pt idx="3172">
                  <c:v>-79.006</c:v>
                </c:pt>
                <c:pt idx="3173">
                  <c:v>-79.003999999999991</c:v>
                </c:pt>
                <c:pt idx="3174">
                  <c:v>-79.001999999999995</c:v>
                </c:pt>
                <c:pt idx="3175">
                  <c:v>-79</c:v>
                </c:pt>
                <c:pt idx="3176">
                  <c:v>-78.99799999999999</c:v>
                </c:pt>
                <c:pt idx="3177">
                  <c:v>-78.995999999999995</c:v>
                </c:pt>
                <c:pt idx="3178">
                  <c:v>-78.994</c:v>
                </c:pt>
                <c:pt idx="3179">
                  <c:v>-78.99199999999999</c:v>
                </c:pt>
                <c:pt idx="3180">
                  <c:v>-78.989999999999995</c:v>
                </c:pt>
                <c:pt idx="3181">
                  <c:v>-78.988</c:v>
                </c:pt>
                <c:pt idx="3182">
                  <c:v>-78.98599999999999</c:v>
                </c:pt>
                <c:pt idx="3183">
                  <c:v>-78.983999999999995</c:v>
                </c:pt>
                <c:pt idx="3184">
                  <c:v>-78.981999999999999</c:v>
                </c:pt>
                <c:pt idx="3185">
                  <c:v>-78.97999999999999</c:v>
                </c:pt>
                <c:pt idx="3186">
                  <c:v>-78.977999999999994</c:v>
                </c:pt>
                <c:pt idx="3187">
                  <c:v>-78.975999999999999</c:v>
                </c:pt>
                <c:pt idx="3188">
                  <c:v>-78.97399999999999</c:v>
                </c:pt>
                <c:pt idx="3189">
                  <c:v>-78.971999999999994</c:v>
                </c:pt>
                <c:pt idx="3190">
                  <c:v>-78.97</c:v>
                </c:pt>
                <c:pt idx="3191">
                  <c:v>-78.967999999999989</c:v>
                </c:pt>
                <c:pt idx="3192">
                  <c:v>-78.965999999999994</c:v>
                </c:pt>
                <c:pt idx="3193">
                  <c:v>-78.963999999999999</c:v>
                </c:pt>
                <c:pt idx="3194">
                  <c:v>-78.961999999999989</c:v>
                </c:pt>
                <c:pt idx="3195">
                  <c:v>-78.959999999999994</c:v>
                </c:pt>
                <c:pt idx="3196">
                  <c:v>-78.957999999999998</c:v>
                </c:pt>
                <c:pt idx="3197">
                  <c:v>-78.955999999999989</c:v>
                </c:pt>
                <c:pt idx="3198">
                  <c:v>-78.953999999999994</c:v>
                </c:pt>
                <c:pt idx="3199">
                  <c:v>-78.951999999999998</c:v>
                </c:pt>
                <c:pt idx="3200">
                  <c:v>-78.949999999999989</c:v>
                </c:pt>
                <c:pt idx="3201">
                  <c:v>-78.947999999999993</c:v>
                </c:pt>
                <c:pt idx="3202">
                  <c:v>-78.945999999999998</c:v>
                </c:pt>
                <c:pt idx="3203">
                  <c:v>-78.943999999999988</c:v>
                </c:pt>
                <c:pt idx="3204">
                  <c:v>-78.941999999999993</c:v>
                </c:pt>
                <c:pt idx="3205">
                  <c:v>-78.94</c:v>
                </c:pt>
                <c:pt idx="3206">
                  <c:v>-78.937999999999988</c:v>
                </c:pt>
                <c:pt idx="3207">
                  <c:v>-78.935999999999993</c:v>
                </c:pt>
                <c:pt idx="3208">
                  <c:v>-78.933999999999997</c:v>
                </c:pt>
                <c:pt idx="3209">
                  <c:v>-78.931999999999988</c:v>
                </c:pt>
                <c:pt idx="3210">
                  <c:v>-78.929999999999993</c:v>
                </c:pt>
                <c:pt idx="3211">
                  <c:v>-78.927999999999997</c:v>
                </c:pt>
                <c:pt idx="3212">
                  <c:v>-78.925999999999988</c:v>
                </c:pt>
                <c:pt idx="3213">
                  <c:v>-78.923999999999992</c:v>
                </c:pt>
                <c:pt idx="3214">
                  <c:v>-78.921999999999997</c:v>
                </c:pt>
                <c:pt idx="3215">
                  <c:v>-78.919999999999987</c:v>
                </c:pt>
                <c:pt idx="3216">
                  <c:v>-78.917999999999992</c:v>
                </c:pt>
                <c:pt idx="3217">
                  <c:v>-78.915999999999997</c:v>
                </c:pt>
                <c:pt idx="3218">
                  <c:v>-78.913999999999987</c:v>
                </c:pt>
                <c:pt idx="3219">
                  <c:v>-78.911999999999992</c:v>
                </c:pt>
                <c:pt idx="3220">
                  <c:v>-78.91</c:v>
                </c:pt>
                <c:pt idx="3221">
                  <c:v>-78.907999999999987</c:v>
                </c:pt>
                <c:pt idx="3222">
                  <c:v>-78.905999999999992</c:v>
                </c:pt>
                <c:pt idx="3223">
                  <c:v>-78.903999999999996</c:v>
                </c:pt>
                <c:pt idx="3224">
                  <c:v>-78.901999999999987</c:v>
                </c:pt>
                <c:pt idx="3225">
                  <c:v>-78.899999999999991</c:v>
                </c:pt>
                <c:pt idx="3226">
                  <c:v>-78.897999999999996</c:v>
                </c:pt>
                <c:pt idx="3227">
                  <c:v>-78.896000000000001</c:v>
                </c:pt>
                <c:pt idx="3228">
                  <c:v>-78.893999999999991</c:v>
                </c:pt>
                <c:pt idx="3229">
                  <c:v>-78.891999999999996</c:v>
                </c:pt>
                <c:pt idx="3230">
                  <c:v>-78.89</c:v>
                </c:pt>
                <c:pt idx="3231">
                  <c:v>-78.887999999999991</c:v>
                </c:pt>
                <c:pt idx="3232">
                  <c:v>-78.885999999999996</c:v>
                </c:pt>
                <c:pt idx="3233">
                  <c:v>-78.884</c:v>
                </c:pt>
                <c:pt idx="3234">
                  <c:v>-78.881999999999991</c:v>
                </c:pt>
                <c:pt idx="3235">
                  <c:v>-78.88</c:v>
                </c:pt>
                <c:pt idx="3236">
                  <c:v>-78.878</c:v>
                </c:pt>
                <c:pt idx="3237">
                  <c:v>-78.875999999999991</c:v>
                </c:pt>
                <c:pt idx="3238">
                  <c:v>-78.873999999999995</c:v>
                </c:pt>
                <c:pt idx="3239">
                  <c:v>-78.872</c:v>
                </c:pt>
                <c:pt idx="3240">
                  <c:v>-78.86999999999999</c:v>
                </c:pt>
                <c:pt idx="3241">
                  <c:v>-78.867999999999995</c:v>
                </c:pt>
                <c:pt idx="3242">
                  <c:v>-78.866</c:v>
                </c:pt>
                <c:pt idx="3243">
                  <c:v>-78.86399999999999</c:v>
                </c:pt>
                <c:pt idx="3244">
                  <c:v>-78.861999999999995</c:v>
                </c:pt>
                <c:pt idx="3245">
                  <c:v>-78.86</c:v>
                </c:pt>
                <c:pt idx="3246">
                  <c:v>-78.85799999999999</c:v>
                </c:pt>
                <c:pt idx="3247">
                  <c:v>-78.855999999999995</c:v>
                </c:pt>
                <c:pt idx="3248">
                  <c:v>-78.853999999999999</c:v>
                </c:pt>
                <c:pt idx="3249">
                  <c:v>-78.85199999999999</c:v>
                </c:pt>
                <c:pt idx="3250">
                  <c:v>-78.849999999999994</c:v>
                </c:pt>
                <c:pt idx="3251">
                  <c:v>-78.847999999999999</c:v>
                </c:pt>
                <c:pt idx="3252">
                  <c:v>-78.845999999999989</c:v>
                </c:pt>
                <c:pt idx="3253">
                  <c:v>-78.843999999999994</c:v>
                </c:pt>
                <c:pt idx="3254">
                  <c:v>-78.841999999999999</c:v>
                </c:pt>
                <c:pt idx="3255">
                  <c:v>-78.839999999999989</c:v>
                </c:pt>
                <c:pt idx="3256">
                  <c:v>-78.837999999999994</c:v>
                </c:pt>
                <c:pt idx="3257">
                  <c:v>-78.835999999999999</c:v>
                </c:pt>
                <c:pt idx="3258">
                  <c:v>-78.833999999999989</c:v>
                </c:pt>
                <c:pt idx="3259">
                  <c:v>-78.831999999999994</c:v>
                </c:pt>
                <c:pt idx="3260">
                  <c:v>-78.83</c:v>
                </c:pt>
                <c:pt idx="3261">
                  <c:v>-78.827999999999989</c:v>
                </c:pt>
                <c:pt idx="3262">
                  <c:v>-78.825999999999993</c:v>
                </c:pt>
                <c:pt idx="3263">
                  <c:v>-78.823999999999998</c:v>
                </c:pt>
                <c:pt idx="3264">
                  <c:v>-78.821999999999989</c:v>
                </c:pt>
                <c:pt idx="3265">
                  <c:v>-78.819999999999993</c:v>
                </c:pt>
                <c:pt idx="3266">
                  <c:v>-78.817999999999998</c:v>
                </c:pt>
                <c:pt idx="3267">
                  <c:v>-78.815999999999988</c:v>
                </c:pt>
                <c:pt idx="3268">
                  <c:v>-78.813999999999993</c:v>
                </c:pt>
                <c:pt idx="3269">
                  <c:v>-78.811999999999998</c:v>
                </c:pt>
                <c:pt idx="3270">
                  <c:v>-78.809999999999988</c:v>
                </c:pt>
                <c:pt idx="3271">
                  <c:v>-78.807999999999993</c:v>
                </c:pt>
                <c:pt idx="3272">
                  <c:v>-78.805999999999997</c:v>
                </c:pt>
                <c:pt idx="3273">
                  <c:v>-78.803999999999988</c:v>
                </c:pt>
                <c:pt idx="3274">
                  <c:v>-78.801999999999992</c:v>
                </c:pt>
                <c:pt idx="3275">
                  <c:v>-78.8</c:v>
                </c:pt>
                <c:pt idx="3276">
                  <c:v>-78.798000000000002</c:v>
                </c:pt>
                <c:pt idx="3277">
                  <c:v>-78.795999999999992</c:v>
                </c:pt>
                <c:pt idx="3278">
                  <c:v>-78.793999999999997</c:v>
                </c:pt>
                <c:pt idx="3279">
                  <c:v>-78.792000000000002</c:v>
                </c:pt>
                <c:pt idx="3280">
                  <c:v>-78.789999999999992</c:v>
                </c:pt>
                <c:pt idx="3281">
                  <c:v>-78.787999999999997</c:v>
                </c:pt>
                <c:pt idx="3282">
                  <c:v>-78.786000000000001</c:v>
                </c:pt>
                <c:pt idx="3283">
                  <c:v>-78.783999999999992</c:v>
                </c:pt>
                <c:pt idx="3284">
                  <c:v>-78.781999999999996</c:v>
                </c:pt>
                <c:pt idx="3285">
                  <c:v>-78.78</c:v>
                </c:pt>
                <c:pt idx="3286">
                  <c:v>-78.777999999999992</c:v>
                </c:pt>
                <c:pt idx="3287">
                  <c:v>-78.775999999999996</c:v>
                </c:pt>
                <c:pt idx="3288">
                  <c:v>-78.774000000000001</c:v>
                </c:pt>
                <c:pt idx="3289">
                  <c:v>-78.771999999999991</c:v>
                </c:pt>
                <c:pt idx="3290">
                  <c:v>-78.77</c:v>
                </c:pt>
                <c:pt idx="3291">
                  <c:v>-78.768000000000001</c:v>
                </c:pt>
                <c:pt idx="3292">
                  <c:v>-78.765999999999991</c:v>
                </c:pt>
                <c:pt idx="3293">
                  <c:v>-78.763999999999996</c:v>
                </c:pt>
                <c:pt idx="3294">
                  <c:v>-78.762</c:v>
                </c:pt>
                <c:pt idx="3295">
                  <c:v>-78.759999999999991</c:v>
                </c:pt>
                <c:pt idx="3296">
                  <c:v>-78.757999999999996</c:v>
                </c:pt>
                <c:pt idx="3297">
                  <c:v>-78.756</c:v>
                </c:pt>
                <c:pt idx="3298">
                  <c:v>-78.753999999999991</c:v>
                </c:pt>
                <c:pt idx="3299">
                  <c:v>-78.751999999999995</c:v>
                </c:pt>
                <c:pt idx="3300">
                  <c:v>-78.75</c:v>
                </c:pt>
                <c:pt idx="3301">
                  <c:v>-78.74799999999999</c:v>
                </c:pt>
                <c:pt idx="3302">
                  <c:v>-78.745999999999995</c:v>
                </c:pt>
                <c:pt idx="3303">
                  <c:v>-78.744</c:v>
                </c:pt>
                <c:pt idx="3304">
                  <c:v>-78.74199999999999</c:v>
                </c:pt>
                <c:pt idx="3305">
                  <c:v>-78.739999999999995</c:v>
                </c:pt>
                <c:pt idx="3306">
                  <c:v>-78.738</c:v>
                </c:pt>
                <c:pt idx="3307">
                  <c:v>-78.73599999999999</c:v>
                </c:pt>
                <c:pt idx="3308">
                  <c:v>-78.733999999999995</c:v>
                </c:pt>
                <c:pt idx="3309">
                  <c:v>-78.731999999999999</c:v>
                </c:pt>
                <c:pt idx="3310">
                  <c:v>-78.72999999999999</c:v>
                </c:pt>
                <c:pt idx="3311">
                  <c:v>-78.727999999999994</c:v>
                </c:pt>
                <c:pt idx="3312">
                  <c:v>-78.725999999999999</c:v>
                </c:pt>
                <c:pt idx="3313">
                  <c:v>-78.72399999999999</c:v>
                </c:pt>
                <c:pt idx="3314">
                  <c:v>-78.721999999999994</c:v>
                </c:pt>
                <c:pt idx="3315">
                  <c:v>-78.72</c:v>
                </c:pt>
                <c:pt idx="3316">
                  <c:v>-78.717999999999989</c:v>
                </c:pt>
                <c:pt idx="3317">
                  <c:v>-78.715999999999994</c:v>
                </c:pt>
                <c:pt idx="3318">
                  <c:v>-78.713999999999999</c:v>
                </c:pt>
                <c:pt idx="3319">
                  <c:v>-78.711999999999989</c:v>
                </c:pt>
                <c:pt idx="3320">
                  <c:v>-78.709999999999994</c:v>
                </c:pt>
                <c:pt idx="3321">
                  <c:v>-78.707999999999998</c:v>
                </c:pt>
                <c:pt idx="3322">
                  <c:v>-78.705999999999989</c:v>
                </c:pt>
                <c:pt idx="3323">
                  <c:v>-78.703999999999994</c:v>
                </c:pt>
                <c:pt idx="3324">
                  <c:v>-78.701999999999998</c:v>
                </c:pt>
                <c:pt idx="3325">
                  <c:v>-78.699999999999989</c:v>
                </c:pt>
                <c:pt idx="3326">
                  <c:v>-78.697999999999993</c:v>
                </c:pt>
                <c:pt idx="3327">
                  <c:v>-78.695999999999998</c:v>
                </c:pt>
                <c:pt idx="3328">
                  <c:v>-78.693999999999988</c:v>
                </c:pt>
                <c:pt idx="3329">
                  <c:v>-78.691999999999993</c:v>
                </c:pt>
                <c:pt idx="3330">
                  <c:v>-78.69</c:v>
                </c:pt>
                <c:pt idx="3331">
                  <c:v>-78.687999999999988</c:v>
                </c:pt>
                <c:pt idx="3332">
                  <c:v>-78.685999999999993</c:v>
                </c:pt>
                <c:pt idx="3333">
                  <c:v>-78.683999999999997</c:v>
                </c:pt>
                <c:pt idx="3334">
                  <c:v>-78.681999999999988</c:v>
                </c:pt>
                <c:pt idx="3335">
                  <c:v>-78.679999999999993</c:v>
                </c:pt>
                <c:pt idx="3336">
                  <c:v>-78.677999999999997</c:v>
                </c:pt>
                <c:pt idx="3337">
                  <c:v>-78.675999999999988</c:v>
                </c:pt>
                <c:pt idx="3338">
                  <c:v>-78.673999999999992</c:v>
                </c:pt>
                <c:pt idx="3339">
                  <c:v>-78.671999999999997</c:v>
                </c:pt>
                <c:pt idx="3340">
                  <c:v>-78.669999999999987</c:v>
                </c:pt>
                <c:pt idx="3341">
                  <c:v>-78.667999999999992</c:v>
                </c:pt>
                <c:pt idx="3342">
                  <c:v>-78.665999999999997</c:v>
                </c:pt>
                <c:pt idx="3343">
                  <c:v>-78.663999999999987</c:v>
                </c:pt>
                <c:pt idx="3344">
                  <c:v>-78.661999999999992</c:v>
                </c:pt>
                <c:pt idx="3345">
                  <c:v>-78.66</c:v>
                </c:pt>
                <c:pt idx="3346">
                  <c:v>-78.657999999999987</c:v>
                </c:pt>
                <c:pt idx="3347">
                  <c:v>-78.655999999999992</c:v>
                </c:pt>
                <c:pt idx="3348">
                  <c:v>-78.653999999999996</c:v>
                </c:pt>
                <c:pt idx="3349">
                  <c:v>-78.651999999999987</c:v>
                </c:pt>
                <c:pt idx="3350">
                  <c:v>-78.649999999999991</c:v>
                </c:pt>
                <c:pt idx="3351">
                  <c:v>-78.647999999999996</c:v>
                </c:pt>
                <c:pt idx="3352">
                  <c:v>-78.646000000000001</c:v>
                </c:pt>
                <c:pt idx="3353">
                  <c:v>-78.643999999999991</c:v>
                </c:pt>
                <c:pt idx="3354">
                  <c:v>-78.641999999999996</c:v>
                </c:pt>
                <c:pt idx="3355">
                  <c:v>-78.64</c:v>
                </c:pt>
                <c:pt idx="3356">
                  <c:v>-78.637999999999991</c:v>
                </c:pt>
                <c:pt idx="3357">
                  <c:v>-78.635999999999996</c:v>
                </c:pt>
                <c:pt idx="3358">
                  <c:v>-78.634</c:v>
                </c:pt>
                <c:pt idx="3359">
                  <c:v>-78.631999999999991</c:v>
                </c:pt>
                <c:pt idx="3360">
                  <c:v>-78.63</c:v>
                </c:pt>
                <c:pt idx="3361">
                  <c:v>-78.628</c:v>
                </c:pt>
                <c:pt idx="3362">
                  <c:v>-78.625999999999991</c:v>
                </c:pt>
                <c:pt idx="3363">
                  <c:v>-78.623999999999995</c:v>
                </c:pt>
                <c:pt idx="3364">
                  <c:v>-78.622</c:v>
                </c:pt>
                <c:pt idx="3365">
                  <c:v>-78.61999999999999</c:v>
                </c:pt>
                <c:pt idx="3366">
                  <c:v>-78.617999999999995</c:v>
                </c:pt>
                <c:pt idx="3367">
                  <c:v>-78.616</c:v>
                </c:pt>
                <c:pt idx="3368">
                  <c:v>-78.61399999999999</c:v>
                </c:pt>
                <c:pt idx="3369">
                  <c:v>-78.611999999999995</c:v>
                </c:pt>
                <c:pt idx="3370">
                  <c:v>-78.61</c:v>
                </c:pt>
                <c:pt idx="3371">
                  <c:v>-78.60799999999999</c:v>
                </c:pt>
                <c:pt idx="3372">
                  <c:v>-78.605999999999995</c:v>
                </c:pt>
                <c:pt idx="3373">
                  <c:v>-78.603999999999999</c:v>
                </c:pt>
                <c:pt idx="3374">
                  <c:v>-78.60199999999999</c:v>
                </c:pt>
                <c:pt idx="3375">
                  <c:v>-78.599999999999994</c:v>
                </c:pt>
                <c:pt idx="3376">
                  <c:v>-78.597999999999999</c:v>
                </c:pt>
                <c:pt idx="3377">
                  <c:v>-78.595999999999989</c:v>
                </c:pt>
                <c:pt idx="3378">
                  <c:v>-78.593999999999994</c:v>
                </c:pt>
                <c:pt idx="3379">
                  <c:v>-78.591999999999999</c:v>
                </c:pt>
                <c:pt idx="3380">
                  <c:v>-78.589999999999989</c:v>
                </c:pt>
                <c:pt idx="3381">
                  <c:v>-78.587999999999994</c:v>
                </c:pt>
                <c:pt idx="3382">
                  <c:v>-78.585999999999999</c:v>
                </c:pt>
                <c:pt idx="3383">
                  <c:v>-78.583999999999989</c:v>
                </c:pt>
                <c:pt idx="3384">
                  <c:v>-78.581999999999994</c:v>
                </c:pt>
                <c:pt idx="3385">
                  <c:v>-78.58</c:v>
                </c:pt>
                <c:pt idx="3386">
                  <c:v>-78.577999999999989</c:v>
                </c:pt>
                <c:pt idx="3387">
                  <c:v>-78.575999999999993</c:v>
                </c:pt>
                <c:pt idx="3388">
                  <c:v>-78.573999999999998</c:v>
                </c:pt>
                <c:pt idx="3389">
                  <c:v>-78.571999999999989</c:v>
                </c:pt>
                <c:pt idx="3390">
                  <c:v>-78.569999999999993</c:v>
                </c:pt>
                <c:pt idx="3391">
                  <c:v>-78.567999999999998</c:v>
                </c:pt>
                <c:pt idx="3392">
                  <c:v>-78.565999999999988</c:v>
                </c:pt>
                <c:pt idx="3393">
                  <c:v>-78.563999999999993</c:v>
                </c:pt>
                <c:pt idx="3394">
                  <c:v>-78.561999999999998</c:v>
                </c:pt>
                <c:pt idx="3395">
                  <c:v>-78.559999999999988</c:v>
                </c:pt>
                <c:pt idx="3396">
                  <c:v>-78.557999999999993</c:v>
                </c:pt>
                <c:pt idx="3397">
                  <c:v>-78.555999999999997</c:v>
                </c:pt>
                <c:pt idx="3398">
                  <c:v>-78.553999999999988</c:v>
                </c:pt>
                <c:pt idx="3399">
                  <c:v>-78.551999999999992</c:v>
                </c:pt>
                <c:pt idx="3400">
                  <c:v>-78.55</c:v>
                </c:pt>
                <c:pt idx="3401">
                  <c:v>-78.548000000000002</c:v>
                </c:pt>
                <c:pt idx="3402">
                  <c:v>-78.545999999999992</c:v>
                </c:pt>
                <c:pt idx="3403">
                  <c:v>-78.543999999999997</c:v>
                </c:pt>
                <c:pt idx="3404">
                  <c:v>-78.542000000000002</c:v>
                </c:pt>
                <c:pt idx="3405">
                  <c:v>-78.539999999999992</c:v>
                </c:pt>
                <c:pt idx="3406">
                  <c:v>-78.537999999999997</c:v>
                </c:pt>
                <c:pt idx="3407">
                  <c:v>-78.536000000000001</c:v>
                </c:pt>
                <c:pt idx="3408">
                  <c:v>-78.533999999999992</c:v>
                </c:pt>
                <c:pt idx="3409">
                  <c:v>-78.531999999999996</c:v>
                </c:pt>
                <c:pt idx="3410">
                  <c:v>-78.53</c:v>
                </c:pt>
                <c:pt idx="3411">
                  <c:v>-78.527999999999992</c:v>
                </c:pt>
                <c:pt idx="3412">
                  <c:v>-78.525999999999996</c:v>
                </c:pt>
                <c:pt idx="3413">
                  <c:v>-78.524000000000001</c:v>
                </c:pt>
                <c:pt idx="3414">
                  <c:v>-78.521999999999991</c:v>
                </c:pt>
                <c:pt idx="3415">
                  <c:v>-78.52</c:v>
                </c:pt>
                <c:pt idx="3416">
                  <c:v>-78.518000000000001</c:v>
                </c:pt>
                <c:pt idx="3417">
                  <c:v>-78.515999999999991</c:v>
                </c:pt>
                <c:pt idx="3418">
                  <c:v>-78.513999999999996</c:v>
                </c:pt>
                <c:pt idx="3419">
                  <c:v>-78.512</c:v>
                </c:pt>
                <c:pt idx="3420">
                  <c:v>-78.509999999999991</c:v>
                </c:pt>
                <c:pt idx="3421">
                  <c:v>-78.507999999999996</c:v>
                </c:pt>
                <c:pt idx="3422">
                  <c:v>-78.506</c:v>
                </c:pt>
                <c:pt idx="3423">
                  <c:v>-78.503999999999991</c:v>
                </c:pt>
                <c:pt idx="3424">
                  <c:v>-78.501999999999995</c:v>
                </c:pt>
                <c:pt idx="3425">
                  <c:v>-78.5</c:v>
                </c:pt>
                <c:pt idx="3426">
                  <c:v>-78.49799999999999</c:v>
                </c:pt>
                <c:pt idx="3427">
                  <c:v>-78.495999999999995</c:v>
                </c:pt>
                <c:pt idx="3428">
                  <c:v>-78.494</c:v>
                </c:pt>
                <c:pt idx="3429">
                  <c:v>-78.49199999999999</c:v>
                </c:pt>
                <c:pt idx="3430">
                  <c:v>-78.489999999999995</c:v>
                </c:pt>
                <c:pt idx="3431">
                  <c:v>-78.488</c:v>
                </c:pt>
                <c:pt idx="3432">
                  <c:v>-78.48599999999999</c:v>
                </c:pt>
                <c:pt idx="3433">
                  <c:v>-78.483999999999995</c:v>
                </c:pt>
                <c:pt idx="3434">
                  <c:v>-78.481999999999999</c:v>
                </c:pt>
                <c:pt idx="3435">
                  <c:v>-78.47999999999999</c:v>
                </c:pt>
                <c:pt idx="3436">
                  <c:v>-78.477999999999994</c:v>
                </c:pt>
                <c:pt idx="3437">
                  <c:v>-78.475999999999999</c:v>
                </c:pt>
                <c:pt idx="3438">
                  <c:v>-78.47399999999999</c:v>
                </c:pt>
                <c:pt idx="3439">
                  <c:v>-78.471999999999994</c:v>
                </c:pt>
                <c:pt idx="3440">
                  <c:v>-78.47</c:v>
                </c:pt>
                <c:pt idx="3441">
                  <c:v>-78.467999999999989</c:v>
                </c:pt>
                <c:pt idx="3442">
                  <c:v>-78.465999999999994</c:v>
                </c:pt>
                <c:pt idx="3443">
                  <c:v>-78.463999999999999</c:v>
                </c:pt>
                <c:pt idx="3444">
                  <c:v>-78.461999999999989</c:v>
                </c:pt>
                <c:pt idx="3445">
                  <c:v>-78.459999999999994</c:v>
                </c:pt>
                <c:pt idx="3446">
                  <c:v>-78.457999999999998</c:v>
                </c:pt>
                <c:pt idx="3447">
                  <c:v>-78.455999999999989</c:v>
                </c:pt>
                <c:pt idx="3448">
                  <c:v>-78.453999999999994</c:v>
                </c:pt>
                <c:pt idx="3449">
                  <c:v>-78.451999999999998</c:v>
                </c:pt>
                <c:pt idx="3450">
                  <c:v>-78.449999999999989</c:v>
                </c:pt>
                <c:pt idx="3451">
                  <c:v>-78.447999999999993</c:v>
                </c:pt>
                <c:pt idx="3452">
                  <c:v>-78.445999999999998</c:v>
                </c:pt>
                <c:pt idx="3453">
                  <c:v>-78.443999999999988</c:v>
                </c:pt>
                <c:pt idx="3454">
                  <c:v>-78.441999999999993</c:v>
                </c:pt>
                <c:pt idx="3455">
                  <c:v>-78.44</c:v>
                </c:pt>
                <c:pt idx="3456">
                  <c:v>-78.437999999999988</c:v>
                </c:pt>
                <c:pt idx="3457">
                  <c:v>-78.435999999999993</c:v>
                </c:pt>
                <c:pt idx="3458">
                  <c:v>-78.433999999999997</c:v>
                </c:pt>
                <c:pt idx="3459">
                  <c:v>-78.431999999999988</c:v>
                </c:pt>
                <c:pt idx="3460">
                  <c:v>-78.429999999999993</c:v>
                </c:pt>
                <c:pt idx="3461">
                  <c:v>-78.427999999999997</c:v>
                </c:pt>
                <c:pt idx="3462">
                  <c:v>-78.425999999999988</c:v>
                </c:pt>
                <c:pt idx="3463">
                  <c:v>-78.423999999999992</c:v>
                </c:pt>
                <c:pt idx="3464">
                  <c:v>-78.421999999999997</c:v>
                </c:pt>
                <c:pt idx="3465">
                  <c:v>-78.419999999999987</c:v>
                </c:pt>
                <c:pt idx="3466">
                  <c:v>-78.417999999999992</c:v>
                </c:pt>
                <c:pt idx="3467">
                  <c:v>-78.415999999999997</c:v>
                </c:pt>
                <c:pt idx="3468">
                  <c:v>-78.413999999999987</c:v>
                </c:pt>
                <c:pt idx="3469">
                  <c:v>-78.411999999999992</c:v>
                </c:pt>
                <c:pt idx="3470">
                  <c:v>-78.41</c:v>
                </c:pt>
                <c:pt idx="3471">
                  <c:v>-78.407999999999987</c:v>
                </c:pt>
                <c:pt idx="3472">
                  <c:v>-78.405999999999992</c:v>
                </c:pt>
                <c:pt idx="3473">
                  <c:v>-78.403999999999996</c:v>
                </c:pt>
                <c:pt idx="3474">
                  <c:v>-78.401999999999987</c:v>
                </c:pt>
                <c:pt idx="3475">
                  <c:v>-78.399999999999991</c:v>
                </c:pt>
                <c:pt idx="3476">
                  <c:v>-78.397999999999996</c:v>
                </c:pt>
                <c:pt idx="3477">
                  <c:v>-78.396000000000001</c:v>
                </c:pt>
                <c:pt idx="3478">
                  <c:v>-78.393999999999991</c:v>
                </c:pt>
                <c:pt idx="3479">
                  <c:v>-78.391999999999996</c:v>
                </c:pt>
                <c:pt idx="3480">
                  <c:v>-78.39</c:v>
                </c:pt>
                <c:pt idx="3481">
                  <c:v>-78.387999999999991</c:v>
                </c:pt>
                <c:pt idx="3482">
                  <c:v>-78.385999999999996</c:v>
                </c:pt>
                <c:pt idx="3483">
                  <c:v>-78.384</c:v>
                </c:pt>
                <c:pt idx="3484">
                  <c:v>-78.381999999999991</c:v>
                </c:pt>
                <c:pt idx="3485">
                  <c:v>-78.38</c:v>
                </c:pt>
                <c:pt idx="3486">
                  <c:v>-78.378</c:v>
                </c:pt>
                <c:pt idx="3487">
                  <c:v>-78.375999999999991</c:v>
                </c:pt>
                <c:pt idx="3488">
                  <c:v>-78.373999999999995</c:v>
                </c:pt>
                <c:pt idx="3489">
                  <c:v>-78.372</c:v>
                </c:pt>
                <c:pt idx="3490">
                  <c:v>-78.36999999999999</c:v>
                </c:pt>
                <c:pt idx="3491">
                  <c:v>-78.367999999999995</c:v>
                </c:pt>
                <c:pt idx="3492">
                  <c:v>-78.366</c:v>
                </c:pt>
                <c:pt idx="3493">
                  <c:v>-78.36399999999999</c:v>
                </c:pt>
                <c:pt idx="3494">
                  <c:v>-78.361999999999995</c:v>
                </c:pt>
                <c:pt idx="3495">
                  <c:v>-78.36</c:v>
                </c:pt>
                <c:pt idx="3496">
                  <c:v>-78.35799999999999</c:v>
                </c:pt>
                <c:pt idx="3497">
                  <c:v>-78.355999999999995</c:v>
                </c:pt>
                <c:pt idx="3498">
                  <c:v>-78.353999999999999</c:v>
                </c:pt>
                <c:pt idx="3499">
                  <c:v>-78.35199999999999</c:v>
                </c:pt>
                <c:pt idx="3500">
                  <c:v>-78.349999999999994</c:v>
                </c:pt>
                <c:pt idx="3501">
                  <c:v>-78.347999999999999</c:v>
                </c:pt>
                <c:pt idx="3502">
                  <c:v>-78.345999999999989</c:v>
                </c:pt>
                <c:pt idx="3503">
                  <c:v>-78.343999999999994</c:v>
                </c:pt>
                <c:pt idx="3504">
                  <c:v>-78.341999999999999</c:v>
                </c:pt>
                <c:pt idx="3505">
                  <c:v>-78.339999999999989</c:v>
                </c:pt>
                <c:pt idx="3506">
                  <c:v>-78.337999999999994</c:v>
                </c:pt>
                <c:pt idx="3507">
                  <c:v>-78.335999999999999</c:v>
                </c:pt>
                <c:pt idx="3508">
                  <c:v>-78.333999999999989</c:v>
                </c:pt>
                <c:pt idx="3509">
                  <c:v>-78.331999999999994</c:v>
                </c:pt>
                <c:pt idx="3510">
                  <c:v>-78.33</c:v>
                </c:pt>
                <c:pt idx="3511">
                  <c:v>-78.327999999999989</c:v>
                </c:pt>
                <c:pt idx="3512">
                  <c:v>-78.325999999999993</c:v>
                </c:pt>
                <c:pt idx="3513">
                  <c:v>-78.323999999999998</c:v>
                </c:pt>
                <c:pt idx="3514">
                  <c:v>-78.321999999999989</c:v>
                </c:pt>
                <c:pt idx="3515">
                  <c:v>-78.319999999999993</c:v>
                </c:pt>
                <c:pt idx="3516">
                  <c:v>-78.317999999999998</c:v>
                </c:pt>
                <c:pt idx="3517">
                  <c:v>-78.315999999999988</c:v>
                </c:pt>
                <c:pt idx="3518">
                  <c:v>-78.313999999999993</c:v>
                </c:pt>
                <c:pt idx="3519">
                  <c:v>-78.311999999999998</c:v>
                </c:pt>
                <c:pt idx="3520">
                  <c:v>-78.309999999999988</c:v>
                </c:pt>
                <c:pt idx="3521">
                  <c:v>-78.307999999999993</c:v>
                </c:pt>
                <c:pt idx="3522">
                  <c:v>-78.305999999999997</c:v>
                </c:pt>
                <c:pt idx="3523">
                  <c:v>-78.303999999999988</c:v>
                </c:pt>
                <c:pt idx="3524">
                  <c:v>-78.301999999999992</c:v>
                </c:pt>
                <c:pt idx="3525">
                  <c:v>-78.3</c:v>
                </c:pt>
                <c:pt idx="3526">
                  <c:v>-78.298000000000002</c:v>
                </c:pt>
                <c:pt idx="3527">
                  <c:v>-78.295999999999992</c:v>
                </c:pt>
                <c:pt idx="3528">
                  <c:v>-78.293999999999997</c:v>
                </c:pt>
                <c:pt idx="3529">
                  <c:v>-78.292000000000002</c:v>
                </c:pt>
                <c:pt idx="3530">
                  <c:v>-78.289999999999992</c:v>
                </c:pt>
                <c:pt idx="3531">
                  <c:v>-78.287999999999997</c:v>
                </c:pt>
                <c:pt idx="3532">
                  <c:v>-78.286000000000001</c:v>
                </c:pt>
                <c:pt idx="3533">
                  <c:v>-78.283999999999992</c:v>
                </c:pt>
                <c:pt idx="3534">
                  <c:v>-78.281999999999996</c:v>
                </c:pt>
                <c:pt idx="3535">
                  <c:v>-78.28</c:v>
                </c:pt>
                <c:pt idx="3536">
                  <c:v>-78.277999999999992</c:v>
                </c:pt>
                <c:pt idx="3537">
                  <c:v>-78.275999999999996</c:v>
                </c:pt>
                <c:pt idx="3538">
                  <c:v>-78.274000000000001</c:v>
                </c:pt>
                <c:pt idx="3539">
                  <c:v>-78.271999999999991</c:v>
                </c:pt>
                <c:pt idx="3540">
                  <c:v>-78.27</c:v>
                </c:pt>
                <c:pt idx="3541">
                  <c:v>-78.268000000000001</c:v>
                </c:pt>
                <c:pt idx="3542">
                  <c:v>-78.265999999999991</c:v>
                </c:pt>
                <c:pt idx="3543">
                  <c:v>-78.263999999999996</c:v>
                </c:pt>
                <c:pt idx="3544">
                  <c:v>-78.262</c:v>
                </c:pt>
                <c:pt idx="3545">
                  <c:v>-78.259999999999991</c:v>
                </c:pt>
                <c:pt idx="3546">
                  <c:v>-78.257999999999996</c:v>
                </c:pt>
                <c:pt idx="3547">
                  <c:v>-78.256</c:v>
                </c:pt>
                <c:pt idx="3548">
                  <c:v>-78.253999999999991</c:v>
                </c:pt>
                <c:pt idx="3549">
                  <c:v>-78.251999999999995</c:v>
                </c:pt>
                <c:pt idx="3550">
                  <c:v>-78.25</c:v>
                </c:pt>
                <c:pt idx="3551">
                  <c:v>-78.24799999999999</c:v>
                </c:pt>
                <c:pt idx="3552">
                  <c:v>-78.245999999999995</c:v>
                </c:pt>
                <c:pt idx="3553">
                  <c:v>-78.244</c:v>
                </c:pt>
                <c:pt idx="3554">
                  <c:v>-78.24199999999999</c:v>
                </c:pt>
                <c:pt idx="3555">
                  <c:v>-78.239999999999995</c:v>
                </c:pt>
                <c:pt idx="3556">
                  <c:v>-78.238</c:v>
                </c:pt>
                <c:pt idx="3557">
                  <c:v>-78.23599999999999</c:v>
                </c:pt>
                <c:pt idx="3558">
                  <c:v>-78.233999999999995</c:v>
                </c:pt>
                <c:pt idx="3559">
                  <c:v>-78.231999999999999</c:v>
                </c:pt>
                <c:pt idx="3560">
                  <c:v>-78.22999999999999</c:v>
                </c:pt>
                <c:pt idx="3561">
                  <c:v>-78.227999999999994</c:v>
                </c:pt>
                <c:pt idx="3562">
                  <c:v>-78.225999999999999</c:v>
                </c:pt>
                <c:pt idx="3563">
                  <c:v>-78.22399999999999</c:v>
                </c:pt>
                <c:pt idx="3564">
                  <c:v>-78.221999999999994</c:v>
                </c:pt>
                <c:pt idx="3565">
                  <c:v>-78.22</c:v>
                </c:pt>
                <c:pt idx="3566">
                  <c:v>-78.217999999999989</c:v>
                </c:pt>
                <c:pt idx="3567">
                  <c:v>-78.215999999999994</c:v>
                </c:pt>
                <c:pt idx="3568">
                  <c:v>-78.213999999999999</c:v>
                </c:pt>
                <c:pt idx="3569">
                  <c:v>-78.211999999999989</c:v>
                </c:pt>
                <c:pt idx="3570">
                  <c:v>-78.209999999999994</c:v>
                </c:pt>
                <c:pt idx="3571">
                  <c:v>-78.207999999999998</c:v>
                </c:pt>
                <c:pt idx="3572">
                  <c:v>-78.205999999999989</c:v>
                </c:pt>
                <c:pt idx="3573">
                  <c:v>-78.203999999999994</c:v>
                </c:pt>
                <c:pt idx="3574">
                  <c:v>-78.201999999999998</c:v>
                </c:pt>
                <c:pt idx="3575">
                  <c:v>-78.199999999999989</c:v>
                </c:pt>
                <c:pt idx="3576">
                  <c:v>-78.197999999999993</c:v>
                </c:pt>
                <c:pt idx="3577">
                  <c:v>-78.195999999999998</c:v>
                </c:pt>
                <c:pt idx="3578">
                  <c:v>-78.193999999999988</c:v>
                </c:pt>
                <c:pt idx="3579">
                  <c:v>-78.191999999999993</c:v>
                </c:pt>
                <c:pt idx="3580">
                  <c:v>-78.19</c:v>
                </c:pt>
                <c:pt idx="3581">
                  <c:v>-78.187999999999988</c:v>
                </c:pt>
                <c:pt idx="3582">
                  <c:v>-78.185999999999993</c:v>
                </c:pt>
                <c:pt idx="3583">
                  <c:v>-78.183999999999997</c:v>
                </c:pt>
                <c:pt idx="3584">
                  <c:v>-78.181999999999988</c:v>
                </c:pt>
                <c:pt idx="3585">
                  <c:v>-78.179999999999993</c:v>
                </c:pt>
                <c:pt idx="3586">
                  <c:v>-78.177999999999997</c:v>
                </c:pt>
                <c:pt idx="3587">
                  <c:v>-78.175999999999988</c:v>
                </c:pt>
                <c:pt idx="3588">
                  <c:v>-78.173999999999992</c:v>
                </c:pt>
                <c:pt idx="3589">
                  <c:v>-78.171999999999997</c:v>
                </c:pt>
                <c:pt idx="3590">
                  <c:v>-78.169999999999987</c:v>
                </c:pt>
                <c:pt idx="3591">
                  <c:v>-78.167999999999992</c:v>
                </c:pt>
                <c:pt idx="3592">
                  <c:v>-78.165999999999997</c:v>
                </c:pt>
                <c:pt idx="3593">
                  <c:v>-78.163999999999987</c:v>
                </c:pt>
                <c:pt idx="3594">
                  <c:v>-78.161999999999992</c:v>
                </c:pt>
                <c:pt idx="3595">
                  <c:v>-78.16</c:v>
                </c:pt>
                <c:pt idx="3596">
                  <c:v>-78.157999999999987</c:v>
                </c:pt>
                <c:pt idx="3597">
                  <c:v>-78.155999999999992</c:v>
                </c:pt>
                <c:pt idx="3598">
                  <c:v>-78.153999999999996</c:v>
                </c:pt>
                <c:pt idx="3599">
                  <c:v>-78.151999999999987</c:v>
                </c:pt>
                <c:pt idx="3600">
                  <c:v>-78.149999999999991</c:v>
                </c:pt>
                <c:pt idx="3601">
                  <c:v>-78.147999999999996</c:v>
                </c:pt>
                <c:pt idx="3602">
                  <c:v>-78.146000000000001</c:v>
                </c:pt>
                <c:pt idx="3603">
                  <c:v>-78.143999999999991</c:v>
                </c:pt>
                <c:pt idx="3604">
                  <c:v>-78.141999999999996</c:v>
                </c:pt>
                <c:pt idx="3605">
                  <c:v>-78.14</c:v>
                </c:pt>
                <c:pt idx="3606">
                  <c:v>-78.137999999999991</c:v>
                </c:pt>
                <c:pt idx="3607">
                  <c:v>-78.135999999999996</c:v>
                </c:pt>
                <c:pt idx="3608">
                  <c:v>-78.134</c:v>
                </c:pt>
                <c:pt idx="3609">
                  <c:v>-78.131999999999991</c:v>
                </c:pt>
                <c:pt idx="3610">
                  <c:v>-78.13</c:v>
                </c:pt>
                <c:pt idx="3611">
                  <c:v>-78.128</c:v>
                </c:pt>
                <c:pt idx="3612">
                  <c:v>-78.125999999999991</c:v>
                </c:pt>
                <c:pt idx="3613">
                  <c:v>-78.123999999999995</c:v>
                </c:pt>
                <c:pt idx="3614">
                  <c:v>-78.122</c:v>
                </c:pt>
                <c:pt idx="3615">
                  <c:v>-78.11999999999999</c:v>
                </c:pt>
                <c:pt idx="3616">
                  <c:v>-78.117999999999995</c:v>
                </c:pt>
                <c:pt idx="3617">
                  <c:v>-78.116</c:v>
                </c:pt>
                <c:pt idx="3618">
                  <c:v>-78.11399999999999</c:v>
                </c:pt>
                <c:pt idx="3619">
                  <c:v>-78.111999999999995</c:v>
                </c:pt>
                <c:pt idx="3620">
                  <c:v>-78.11</c:v>
                </c:pt>
                <c:pt idx="3621">
                  <c:v>-78.10799999999999</c:v>
                </c:pt>
                <c:pt idx="3622">
                  <c:v>-78.105999999999995</c:v>
                </c:pt>
                <c:pt idx="3623">
                  <c:v>-78.103999999999999</c:v>
                </c:pt>
                <c:pt idx="3624">
                  <c:v>-78.10199999999999</c:v>
                </c:pt>
                <c:pt idx="3625">
                  <c:v>-78.099999999999994</c:v>
                </c:pt>
                <c:pt idx="3626">
                  <c:v>-78.097999999999999</c:v>
                </c:pt>
                <c:pt idx="3627">
                  <c:v>-78.095999999999989</c:v>
                </c:pt>
                <c:pt idx="3628">
                  <c:v>-78.093999999999994</c:v>
                </c:pt>
                <c:pt idx="3629">
                  <c:v>-78.091999999999999</c:v>
                </c:pt>
                <c:pt idx="3630">
                  <c:v>-78.089999999999989</c:v>
                </c:pt>
                <c:pt idx="3631">
                  <c:v>-78.087999999999994</c:v>
                </c:pt>
                <c:pt idx="3632">
                  <c:v>-78.085999999999999</c:v>
                </c:pt>
                <c:pt idx="3633">
                  <c:v>-78.083999999999989</c:v>
                </c:pt>
                <c:pt idx="3634">
                  <c:v>-78.081999999999994</c:v>
                </c:pt>
                <c:pt idx="3635">
                  <c:v>-78.08</c:v>
                </c:pt>
                <c:pt idx="3636">
                  <c:v>-78.077999999999989</c:v>
                </c:pt>
                <c:pt idx="3637">
                  <c:v>-78.075999999999993</c:v>
                </c:pt>
                <c:pt idx="3638">
                  <c:v>-78.073999999999998</c:v>
                </c:pt>
                <c:pt idx="3639">
                  <c:v>-78.071999999999989</c:v>
                </c:pt>
                <c:pt idx="3640">
                  <c:v>-78.069999999999993</c:v>
                </c:pt>
                <c:pt idx="3641">
                  <c:v>-78.067999999999998</c:v>
                </c:pt>
                <c:pt idx="3642">
                  <c:v>-78.065999999999988</c:v>
                </c:pt>
                <c:pt idx="3643">
                  <c:v>-78.063999999999993</c:v>
                </c:pt>
                <c:pt idx="3644">
                  <c:v>-78.061999999999998</c:v>
                </c:pt>
                <c:pt idx="3645">
                  <c:v>-78.059999999999988</c:v>
                </c:pt>
                <c:pt idx="3646">
                  <c:v>-78.057999999999993</c:v>
                </c:pt>
                <c:pt idx="3647">
                  <c:v>-78.055999999999997</c:v>
                </c:pt>
                <c:pt idx="3648">
                  <c:v>-78.053999999999988</c:v>
                </c:pt>
                <c:pt idx="3649">
                  <c:v>-78.051999999999992</c:v>
                </c:pt>
                <c:pt idx="3650">
                  <c:v>-78.05</c:v>
                </c:pt>
                <c:pt idx="3651">
                  <c:v>-78.048000000000002</c:v>
                </c:pt>
                <c:pt idx="3652">
                  <c:v>-78.045999999999992</c:v>
                </c:pt>
                <c:pt idx="3653">
                  <c:v>-78.043999999999997</c:v>
                </c:pt>
                <c:pt idx="3654">
                  <c:v>-78.042000000000002</c:v>
                </c:pt>
                <c:pt idx="3655">
                  <c:v>-78.039999999999992</c:v>
                </c:pt>
                <c:pt idx="3656">
                  <c:v>-78.037999999999997</c:v>
                </c:pt>
                <c:pt idx="3657">
                  <c:v>-78.036000000000001</c:v>
                </c:pt>
                <c:pt idx="3658">
                  <c:v>-78.033999999999992</c:v>
                </c:pt>
                <c:pt idx="3659">
                  <c:v>-78.031999999999996</c:v>
                </c:pt>
                <c:pt idx="3660">
                  <c:v>-78.03</c:v>
                </c:pt>
                <c:pt idx="3661">
                  <c:v>-78.027999999999992</c:v>
                </c:pt>
                <c:pt idx="3662">
                  <c:v>-78.025999999999996</c:v>
                </c:pt>
                <c:pt idx="3663">
                  <c:v>-78.024000000000001</c:v>
                </c:pt>
                <c:pt idx="3664">
                  <c:v>-78.021999999999991</c:v>
                </c:pt>
                <c:pt idx="3665">
                  <c:v>-78.02</c:v>
                </c:pt>
                <c:pt idx="3666">
                  <c:v>-78.018000000000001</c:v>
                </c:pt>
                <c:pt idx="3667">
                  <c:v>-78.015999999999991</c:v>
                </c:pt>
                <c:pt idx="3668">
                  <c:v>-78.013999999999996</c:v>
                </c:pt>
                <c:pt idx="3669">
                  <c:v>-78.012</c:v>
                </c:pt>
                <c:pt idx="3670">
                  <c:v>-78.009999999999991</c:v>
                </c:pt>
                <c:pt idx="3671">
                  <c:v>-78.007999999999996</c:v>
                </c:pt>
                <c:pt idx="3672">
                  <c:v>-78.006</c:v>
                </c:pt>
                <c:pt idx="3673">
                  <c:v>-78.003999999999991</c:v>
                </c:pt>
                <c:pt idx="3674">
                  <c:v>-78.001999999999995</c:v>
                </c:pt>
                <c:pt idx="3675">
                  <c:v>-78</c:v>
                </c:pt>
                <c:pt idx="3676">
                  <c:v>-77.99799999999999</c:v>
                </c:pt>
                <c:pt idx="3677">
                  <c:v>-77.995999999999995</c:v>
                </c:pt>
                <c:pt idx="3678">
                  <c:v>-77.994</c:v>
                </c:pt>
                <c:pt idx="3679">
                  <c:v>-77.99199999999999</c:v>
                </c:pt>
                <c:pt idx="3680">
                  <c:v>-77.989999999999995</c:v>
                </c:pt>
                <c:pt idx="3681">
                  <c:v>-77.988</c:v>
                </c:pt>
                <c:pt idx="3682">
                  <c:v>-77.98599999999999</c:v>
                </c:pt>
                <c:pt idx="3683">
                  <c:v>-77.983999999999995</c:v>
                </c:pt>
                <c:pt idx="3684">
                  <c:v>-77.981999999999999</c:v>
                </c:pt>
                <c:pt idx="3685">
                  <c:v>-77.97999999999999</c:v>
                </c:pt>
                <c:pt idx="3686">
                  <c:v>-77.977999999999994</c:v>
                </c:pt>
                <c:pt idx="3687">
                  <c:v>-77.975999999999999</c:v>
                </c:pt>
                <c:pt idx="3688">
                  <c:v>-77.97399999999999</c:v>
                </c:pt>
                <c:pt idx="3689">
                  <c:v>-77.971999999999994</c:v>
                </c:pt>
                <c:pt idx="3690">
                  <c:v>-77.97</c:v>
                </c:pt>
                <c:pt idx="3691">
                  <c:v>-77.967999999999989</c:v>
                </c:pt>
                <c:pt idx="3692">
                  <c:v>-77.965999999999994</c:v>
                </c:pt>
                <c:pt idx="3693">
                  <c:v>-77.963999999999999</c:v>
                </c:pt>
                <c:pt idx="3694">
                  <c:v>-77.961999999999989</c:v>
                </c:pt>
                <c:pt idx="3695">
                  <c:v>-77.959999999999994</c:v>
                </c:pt>
                <c:pt idx="3696">
                  <c:v>-77.957999999999998</c:v>
                </c:pt>
                <c:pt idx="3697">
                  <c:v>-77.955999999999989</c:v>
                </c:pt>
                <c:pt idx="3698">
                  <c:v>-77.953999999999994</c:v>
                </c:pt>
                <c:pt idx="3699">
                  <c:v>-77.951999999999998</c:v>
                </c:pt>
                <c:pt idx="3700">
                  <c:v>-77.949999999999989</c:v>
                </c:pt>
                <c:pt idx="3701">
                  <c:v>-77.947999999999993</c:v>
                </c:pt>
                <c:pt idx="3702">
                  <c:v>-77.945999999999998</c:v>
                </c:pt>
                <c:pt idx="3703">
                  <c:v>-77.943999999999988</c:v>
                </c:pt>
                <c:pt idx="3704">
                  <c:v>-77.941999999999993</c:v>
                </c:pt>
                <c:pt idx="3705">
                  <c:v>-77.94</c:v>
                </c:pt>
                <c:pt idx="3706">
                  <c:v>-77.937999999999988</c:v>
                </c:pt>
                <c:pt idx="3707">
                  <c:v>-77.935999999999993</c:v>
                </c:pt>
                <c:pt idx="3708">
                  <c:v>-77.933999999999997</c:v>
                </c:pt>
                <c:pt idx="3709">
                  <c:v>-77.931999999999988</c:v>
                </c:pt>
                <c:pt idx="3710">
                  <c:v>-77.929999999999993</c:v>
                </c:pt>
                <c:pt idx="3711">
                  <c:v>-77.927999999999997</c:v>
                </c:pt>
                <c:pt idx="3712">
                  <c:v>-77.925999999999988</c:v>
                </c:pt>
                <c:pt idx="3713">
                  <c:v>-77.923999999999992</c:v>
                </c:pt>
                <c:pt idx="3714">
                  <c:v>-77.921999999999997</c:v>
                </c:pt>
                <c:pt idx="3715">
                  <c:v>-77.919999999999987</c:v>
                </c:pt>
                <c:pt idx="3716">
                  <c:v>-77.917999999999992</c:v>
                </c:pt>
                <c:pt idx="3717">
                  <c:v>-77.915999999999997</c:v>
                </c:pt>
                <c:pt idx="3718">
                  <c:v>-77.913999999999987</c:v>
                </c:pt>
                <c:pt idx="3719">
                  <c:v>-77.911999999999992</c:v>
                </c:pt>
                <c:pt idx="3720">
                  <c:v>-77.91</c:v>
                </c:pt>
                <c:pt idx="3721">
                  <c:v>-77.907999999999987</c:v>
                </c:pt>
                <c:pt idx="3722">
                  <c:v>-77.905999999999992</c:v>
                </c:pt>
                <c:pt idx="3723">
                  <c:v>-77.903999999999996</c:v>
                </c:pt>
                <c:pt idx="3724">
                  <c:v>-77.901999999999987</c:v>
                </c:pt>
                <c:pt idx="3725">
                  <c:v>-77.899999999999991</c:v>
                </c:pt>
                <c:pt idx="3726">
                  <c:v>-77.897999999999996</c:v>
                </c:pt>
                <c:pt idx="3727">
                  <c:v>-77.896000000000001</c:v>
                </c:pt>
                <c:pt idx="3728">
                  <c:v>-77.893999999999991</c:v>
                </c:pt>
                <c:pt idx="3729">
                  <c:v>-77.891999999999996</c:v>
                </c:pt>
                <c:pt idx="3730">
                  <c:v>-77.89</c:v>
                </c:pt>
                <c:pt idx="3731">
                  <c:v>-77.887999999999991</c:v>
                </c:pt>
                <c:pt idx="3732">
                  <c:v>-77.885999999999996</c:v>
                </c:pt>
                <c:pt idx="3733">
                  <c:v>-77.884</c:v>
                </c:pt>
                <c:pt idx="3734">
                  <c:v>-77.881999999999991</c:v>
                </c:pt>
                <c:pt idx="3735">
                  <c:v>-77.88</c:v>
                </c:pt>
                <c:pt idx="3736">
                  <c:v>-77.878</c:v>
                </c:pt>
                <c:pt idx="3737">
                  <c:v>-77.875999999999991</c:v>
                </c:pt>
                <c:pt idx="3738">
                  <c:v>-77.873999999999995</c:v>
                </c:pt>
                <c:pt idx="3739">
                  <c:v>-77.872</c:v>
                </c:pt>
                <c:pt idx="3740">
                  <c:v>-77.86999999999999</c:v>
                </c:pt>
                <c:pt idx="3741">
                  <c:v>-77.867999999999995</c:v>
                </c:pt>
                <c:pt idx="3742">
                  <c:v>-77.866</c:v>
                </c:pt>
                <c:pt idx="3743">
                  <c:v>-77.86399999999999</c:v>
                </c:pt>
                <c:pt idx="3744">
                  <c:v>-77.861999999999995</c:v>
                </c:pt>
                <c:pt idx="3745">
                  <c:v>-77.86</c:v>
                </c:pt>
                <c:pt idx="3746">
                  <c:v>-77.85799999999999</c:v>
                </c:pt>
                <c:pt idx="3747">
                  <c:v>-77.855999999999995</c:v>
                </c:pt>
                <c:pt idx="3748">
                  <c:v>-77.853999999999999</c:v>
                </c:pt>
                <c:pt idx="3749">
                  <c:v>-77.85199999999999</c:v>
                </c:pt>
                <c:pt idx="3750">
                  <c:v>-77.849999999999994</c:v>
                </c:pt>
                <c:pt idx="3751">
                  <c:v>-77.847999999999999</c:v>
                </c:pt>
                <c:pt idx="3752">
                  <c:v>-77.845999999999989</c:v>
                </c:pt>
                <c:pt idx="3753">
                  <c:v>-77.843999999999994</c:v>
                </c:pt>
                <c:pt idx="3754">
                  <c:v>-77.841999999999999</c:v>
                </c:pt>
                <c:pt idx="3755">
                  <c:v>-77.839999999999989</c:v>
                </c:pt>
                <c:pt idx="3756">
                  <c:v>-77.837999999999994</c:v>
                </c:pt>
                <c:pt idx="3757">
                  <c:v>-77.835999999999999</c:v>
                </c:pt>
                <c:pt idx="3758">
                  <c:v>-77.833999999999989</c:v>
                </c:pt>
                <c:pt idx="3759">
                  <c:v>-77.831999999999994</c:v>
                </c:pt>
                <c:pt idx="3760">
                  <c:v>-77.83</c:v>
                </c:pt>
                <c:pt idx="3761">
                  <c:v>-77.827999999999989</c:v>
                </c:pt>
                <c:pt idx="3762">
                  <c:v>-77.825999999999993</c:v>
                </c:pt>
                <c:pt idx="3763">
                  <c:v>-77.823999999999998</c:v>
                </c:pt>
                <c:pt idx="3764">
                  <c:v>-77.821999999999989</c:v>
                </c:pt>
                <c:pt idx="3765">
                  <c:v>-77.819999999999993</c:v>
                </c:pt>
                <c:pt idx="3766">
                  <c:v>-77.817999999999998</c:v>
                </c:pt>
                <c:pt idx="3767">
                  <c:v>-77.815999999999988</c:v>
                </c:pt>
                <c:pt idx="3768">
                  <c:v>-77.813999999999993</c:v>
                </c:pt>
                <c:pt idx="3769">
                  <c:v>-77.811999999999998</c:v>
                </c:pt>
                <c:pt idx="3770">
                  <c:v>-77.809999999999988</c:v>
                </c:pt>
                <c:pt idx="3771">
                  <c:v>-77.807999999999993</c:v>
                </c:pt>
                <c:pt idx="3772">
                  <c:v>-77.805999999999997</c:v>
                </c:pt>
                <c:pt idx="3773">
                  <c:v>-77.803999999999988</c:v>
                </c:pt>
                <c:pt idx="3774">
                  <c:v>-77.801999999999992</c:v>
                </c:pt>
                <c:pt idx="3775">
                  <c:v>-77.8</c:v>
                </c:pt>
                <c:pt idx="3776">
                  <c:v>-77.798000000000002</c:v>
                </c:pt>
                <c:pt idx="3777">
                  <c:v>-77.795999999999992</c:v>
                </c:pt>
                <c:pt idx="3778">
                  <c:v>-77.793999999999997</c:v>
                </c:pt>
                <c:pt idx="3779">
                  <c:v>-77.792000000000002</c:v>
                </c:pt>
                <c:pt idx="3780">
                  <c:v>-77.789999999999992</c:v>
                </c:pt>
                <c:pt idx="3781">
                  <c:v>-77.787999999999997</c:v>
                </c:pt>
                <c:pt idx="3782">
                  <c:v>-77.786000000000001</c:v>
                </c:pt>
                <c:pt idx="3783">
                  <c:v>-77.783999999999992</c:v>
                </c:pt>
                <c:pt idx="3784">
                  <c:v>-77.781999999999996</c:v>
                </c:pt>
                <c:pt idx="3785">
                  <c:v>-77.78</c:v>
                </c:pt>
                <c:pt idx="3786">
                  <c:v>-77.777999999999992</c:v>
                </c:pt>
                <c:pt idx="3787">
                  <c:v>-77.775999999999996</c:v>
                </c:pt>
                <c:pt idx="3788">
                  <c:v>-77.774000000000001</c:v>
                </c:pt>
                <c:pt idx="3789">
                  <c:v>-77.771999999999991</c:v>
                </c:pt>
                <c:pt idx="3790">
                  <c:v>-77.77</c:v>
                </c:pt>
                <c:pt idx="3791">
                  <c:v>-77.768000000000001</c:v>
                </c:pt>
                <c:pt idx="3792">
                  <c:v>-77.765999999999991</c:v>
                </c:pt>
                <c:pt idx="3793">
                  <c:v>-77.763999999999996</c:v>
                </c:pt>
                <c:pt idx="3794">
                  <c:v>-77.762</c:v>
                </c:pt>
                <c:pt idx="3795">
                  <c:v>-77.759999999999991</c:v>
                </c:pt>
                <c:pt idx="3796">
                  <c:v>-77.757999999999996</c:v>
                </c:pt>
                <c:pt idx="3797">
                  <c:v>-77.756</c:v>
                </c:pt>
                <c:pt idx="3798">
                  <c:v>-77.753999999999991</c:v>
                </c:pt>
                <c:pt idx="3799">
                  <c:v>-77.751999999999995</c:v>
                </c:pt>
                <c:pt idx="3800">
                  <c:v>-77.75</c:v>
                </c:pt>
                <c:pt idx="3801">
                  <c:v>-77.74799999999999</c:v>
                </c:pt>
                <c:pt idx="3802">
                  <c:v>-77.745999999999995</c:v>
                </c:pt>
                <c:pt idx="3803">
                  <c:v>-77.744</c:v>
                </c:pt>
                <c:pt idx="3804">
                  <c:v>-77.74199999999999</c:v>
                </c:pt>
                <c:pt idx="3805">
                  <c:v>-77.739999999999995</c:v>
                </c:pt>
                <c:pt idx="3806">
                  <c:v>-77.738</c:v>
                </c:pt>
                <c:pt idx="3807">
                  <c:v>-77.73599999999999</c:v>
                </c:pt>
                <c:pt idx="3808">
                  <c:v>-77.733999999999995</c:v>
                </c:pt>
                <c:pt idx="3809">
                  <c:v>-77.731999999999999</c:v>
                </c:pt>
                <c:pt idx="3810">
                  <c:v>-77.72999999999999</c:v>
                </c:pt>
                <c:pt idx="3811">
                  <c:v>-77.727999999999994</c:v>
                </c:pt>
                <c:pt idx="3812">
                  <c:v>-77.725999999999999</c:v>
                </c:pt>
                <c:pt idx="3813">
                  <c:v>-77.72399999999999</c:v>
                </c:pt>
                <c:pt idx="3814">
                  <c:v>-77.721999999999994</c:v>
                </c:pt>
                <c:pt idx="3815">
                  <c:v>-77.72</c:v>
                </c:pt>
                <c:pt idx="3816">
                  <c:v>-77.717999999999989</c:v>
                </c:pt>
                <c:pt idx="3817">
                  <c:v>-77.715999999999994</c:v>
                </c:pt>
                <c:pt idx="3818">
                  <c:v>-77.713999999999999</c:v>
                </c:pt>
                <c:pt idx="3819">
                  <c:v>-77.711999999999989</c:v>
                </c:pt>
                <c:pt idx="3820">
                  <c:v>-77.709999999999994</c:v>
                </c:pt>
                <c:pt idx="3821">
                  <c:v>-77.707999999999998</c:v>
                </c:pt>
                <c:pt idx="3822">
                  <c:v>-77.705999999999989</c:v>
                </c:pt>
                <c:pt idx="3823">
                  <c:v>-77.703999999999994</c:v>
                </c:pt>
                <c:pt idx="3824">
                  <c:v>-77.701999999999998</c:v>
                </c:pt>
                <c:pt idx="3825">
                  <c:v>-77.699999999999989</c:v>
                </c:pt>
                <c:pt idx="3826">
                  <c:v>-77.697999999999993</c:v>
                </c:pt>
                <c:pt idx="3827">
                  <c:v>-77.695999999999998</c:v>
                </c:pt>
                <c:pt idx="3828">
                  <c:v>-77.693999999999988</c:v>
                </c:pt>
                <c:pt idx="3829">
                  <c:v>-77.691999999999993</c:v>
                </c:pt>
                <c:pt idx="3830">
                  <c:v>-77.69</c:v>
                </c:pt>
                <c:pt idx="3831">
                  <c:v>-77.687999999999988</c:v>
                </c:pt>
                <c:pt idx="3832">
                  <c:v>-77.685999999999993</c:v>
                </c:pt>
                <c:pt idx="3833">
                  <c:v>-77.683999999999997</c:v>
                </c:pt>
                <c:pt idx="3834">
                  <c:v>-77.681999999999988</c:v>
                </c:pt>
                <c:pt idx="3835">
                  <c:v>-77.679999999999993</c:v>
                </c:pt>
                <c:pt idx="3836">
                  <c:v>-77.677999999999997</c:v>
                </c:pt>
                <c:pt idx="3837">
                  <c:v>-77.675999999999988</c:v>
                </c:pt>
                <c:pt idx="3838">
                  <c:v>-77.673999999999992</c:v>
                </c:pt>
                <c:pt idx="3839">
                  <c:v>-77.671999999999997</c:v>
                </c:pt>
                <c:pt idx="3840">
                  <c:v>-77.669999999999987</c:v>
                </c:pt>
                <c:pt idx="3841">
                  <c:v>-77.667999999999992</c:v>
                </c:pt>
                <c:pt idx="3842">
                  <c:v>-77.665999999999997</c:v>
                </c:pt>
                <c:pt idx="3843">
                  <c:v>-77.663999999999987</c:v>
                </c:pt>
                <c:pt idx="3844">
                  <c:v>-77.661999999999992</c:v>
                </c:pt>
                <c:pt idx="3845">
                  <c:v>-77.66</c:v>
                </c:pt>
                <c:pt idx="3846">
                  <c:v>-77.657999999999987</c:v>
                </c:pt>
                <c:pt idx="3847">
                  <c:v>-77.655999999999992</c:v>
                </c:pt>
                <c:pt idx="3848">
                  <c:v>-77.653999999999996</c:v>
                </c:pt>
                <c:pt idx="3849">
                  <c:v>-77.651999999999987</c:v>
                </c:pt>
                <c:pt idx="3850">
                  <c:v>-77.649999999999991</c:v>
                </c:pt>
                <c:pt idx="3851">
                  <c:v>-77.647999999999996</c:v>
                </c:pt>
                <c:pt idx="3852">
                  <c:v>-77.646000000000001</c:v>
                </c:pt>
                <c:pt idx="3853">
                  <c:v>-77.643999999999991</c:v>
                </c:pt>
                <c:pt idx="3854">
                  <c:v>-77.641999999999996</c:v>
                </c:pt>
                <c:pt idx="3855">
                  <c:v>-77.64</c:v>
                </c:pt>
                <c:pt idx="3856">
                  <c:v>-77.637999999999991</c:v>
                </c:pt>
                <c:pt idx="3857">
                  <c:v>-77.635999999999996</c:v>
                </c:pt>
                <c:pt idx="3858">
                  <c:v>-77.634</c:v>
                </c:pt>
                <c:pt idx="3859">
                  <c:v>-77.631999999999991</c:v>
                </c:pt>
                <c:pt idx="3860">
                  <c:v>-77.63</c:v>
                </c:pt>
                <c:pt idx="3861">
                  <c:v>-77.628</c:v>
                </c:pt>
                <c:pt idx="3862">
                  <c:v>-77.625999999999991</c:v>
                </c:pt>
                <c:pt idx="3863">
                  <c:v>-77.623999999999995</c:v>
                </c:pt>
                <c:pt idx="3864">
                  <c:v>-77.622</c:v>
                </c:pt>
                <c:pt idx="3865">
                  <c:v>-77.61999999999999</c:v>
                </c:pt>
                <c:pt idx="3866">
                  <c:v>-77.617999999999995</c:v>
                </c:pt>
                <c:pt idx="3867">
                  <c:v>-77.616</c:v>
                </c:pt>
                <c:pt idx="3868">
                  <c:v>-77.61399999999999</c:v>
                </c:pt>
                <c:pt idx="3869">
                  <c:v>-77.611999999999995</c:v>
                </c:pt>
                <c:pt idx="3870">
                  <c:v>-77.61</c:v>
                </c:pt>
                <c:pt idx="3871">
                  <c:v>-77.60799999999999</c:v>
                </c:pt>
                <c:pt idx="3872">
                  <c:v>-77.605999999999995</c:v>
                </c:pt>
                <c:pt idx="3873">
                  <c:v>-77.603999999999999</c:v>
                </c:pt>
                <c:pt idx="3874">
                  <c:v>-77.60199999999999</c:v>
                </c:pt>
                <c:pt idx="3875">
                  <c:v>-77.599999999999994</c:v>
                </c:pt>
                <c:pt idx="3876">
                  <c:v>-77.597999999999999</c:v>
                </c:pt>
                <c:pt idx="3877">
                  <c:v>-77.595999999999989</c:v>
                </c:pt>
                <c:pt idx="3878">
                  <c:v>-77.593999999999994</c:v>
                </c:pt>
                <c:pt idx="3879">
                  <c:v>-77.591999999999999</c:v>
                </c:pt>
                <c:pt idx="3880">
                  <c:v>-77.589999999999989</c:v>
                </c:pt>
                <c:pt idx="3881">
                  <c:v>-77.587999999999994</c:v>
                </c:pt>
                <c:pt idx="3882">
                  <c:v>-77.585999999999999</c:v>
                </c:pt>
                <c:pt idx="3883">
                  <c:v>-77.583999999999989</c:v>
                </c:pt>
                <c:pt idx="3884">
                  <c:v>-77.581999999999994</c:v>
                </c:pt>
                <c:pt idx="3885">
                  <c:v>-77.58</c:v>
                </c:pt>
                <c:pt idx="3886">
                  <c:v>-77.577999999999989</c:v>
                </c:pt>
                <c:pt idx="3887">
                  <c:v>-77.575999999999993</c:v>
                </c:pt>
                <c:pt idx="3888">
                  <c:v>-77.573999999999998</c:v>
                </c:pt>
                <c:pt idx="3889">
                  <c:v>-77.571999999999989</c:v>
                </c:pt>
                <c:pt idx="3890">
                  <c:v>-77.569999999999993</c:v>
                </c:pt>
                <c:pt idx="3891">
                  <c:v>-77.567999999999998</c:v>
                </c:pt>
                <c:pt idx="3892">
                  <c:v>-77.565999999999988</c:v>
                </c:pt>
                <c:pt idx="3893">
                  <c:v>-77.563999999999993</c:v>
                </c:pt>
                <c:pt idx="3894">
                  <c:v>-77.561999999999998</c:v>
                </c:pt>
                <c:pt idx="3895">
                  <c:v>-77.559999999999988</c:v>
                </c:pt>
                <c:pt idx="3896">
                  <c:v>-77.557999999999993</c:v>
                </c:pt>
                <c:pt idx="3897">
                  <c:v>-77.555999999999997</c:v>
                </c:pt>
                <c:pt idx="3898">
                  <c:v>-77.553999999999988</c:v>
                </c:pt>
                <c:pt idx="3899">
                  <c:v>-77.551999999999992</c:v>
                </c:pt>
                <c:pt idx="3900">
                  <c:v>-77.55</c:v>
                </c:pt>
                <c:pt idx="3901">
                  <c:v>-77.548000000000002</c:v>
                </c:pt>
                <c:pt idx="3902">
                  <c:v>-77.545999999999992</c:v>
                </c:pt>
                <c:pt idx="3903">
                  <c:v>-77.543999999999997</c:v>
                </c:pt>
                <c:pt idx="3904">
                  <c:v>-77.542000000000002</c:v>
                </c:pt>
                <c:pt idx="3905">
                  <c:v>-77.539999999999992</c:v>
                </c:pt>
                <c:pt idx="3906">
                  <c:v>-77.537999999999997</c:v>
                </c:pt>
                <c:pt idx="3907">
                  <c:v>-77.536000000000001</c:v>
                </c:pt>
                <c:pt idx="3908">
                  <c:v>-77.533999999999992</c:v>
                </c:pt>
                <c:pt idx="3909">
                  <c:v>-77.531999999999996</c:v>
                </c:pt>
                <c:pt idx="3910">
                  <c:v>-77.53</c:v>
                </c:pt>
                <c:pt idx="3911">
                  <c:v>-77.527999999999992</c:v>
                </c:pt>
                <c:pt idx="3912">
                  <c:v>-77.525999999999996</c:v>
                </c:pt>
                <c:pt idx="3913">
                  <c:v>-77.524000000000001</c:v>
                </c:pt>
                <c:pt idx="3914">
                  <c:v>-77.521999999999991</c:v>
                </c:pt>
                <c:pt idx="3915">
                  <c:v>-77.52</c:v>
                </c:pt>
                <c:pt idx="3916">
                  <c:v>-77.518000000000001</c:v>
                </c:pt>
                <c:pt idx="3917">
                  <c:v>-77.515999999999991</c:v>
                </c:pt>
                <c:pt idx="3918">
                  <c:v>-77.513999999999996</c:v>
                </c:pt>
                <c:pt idx="3919">
                  <c:v>-77.512</c:v>
                </c:pt>
                <c:pt idx="3920">
                  <c:v>-77.509999999999991</c:v>
                </c:pt>
                <c:pt idx="3921">
                  <c:v>-77.507999999999996</c:v>
                </c:pt>
                <c:pt idx="3922">
                  <c:v>-77.506</c:v>
                </c:pt>
                <c:pt idx="3923">
                  <c:v>-77.503999999999991</c:v>
                </c:pt>
                <c:pt idx="3924">
                  <c:v>-77.501999999999995</c:v>
                </c:pt>
                <c:pt idx="3925">
                  <c:v>-77.5</c:v>
                </c:pt>
                <c:pt idx="3926">
                  <c:v>-77.49799999999999</c:v>
                </c:pt>
                <c:pt idx="3927">
                  <c:v>-77.495999999999995</c:v>
                </c:pt>
                <c:pt idx="3928">
                  <c:v>-77.494</c:v>
                </c:pt>
                <c:pt idx="3929">
                  <c:v>-77.49199999999999</c:v>
                </c:pt>
                <c:pt idx="3930">
                  <c:v>-77.489999999999995</c:v>
                </c:pt>
                <c:pt idx="3931">
                  <c:v>-77.488</c:v>
                </c:pt>
                <c:pt idx="3932">
                  <c:v>-77.48599999999999</c:v>
                </c:pt>
                <c:pt idx="3933">
                  <c:v>-77.483999999999995</c:v>
                </c:pt>
                <c:pt idx="3934">
                  <c:v>-77.481999999999999</c:v>
                </c:pt>
                <c:pt idx="3935">
                  <c:v>-77.47999999999999</c:v>
                </c:pt>
                <c:pt idx="3936">
                  <c:v>-77.477999999999994</c:v>
                </c:pt>
                <c:pt idx="3937">
                  <c:v>-77.475999999999999</c:v>
                </c:pt>
                <c:pt idx="3938">
                  <c:v>-77.47399999999999</c:v>
                </c:pt>
                <c:pt idx="3939">
                  <c:v>-77.471999999999994</c:v>
                </c:pt>
                <c:pt idx="3940">
                  <c:v>-77.47</c:v>
                </c:pt>
                <c:pt idx="3941">
                  <c:v>-77.467999999999989</c:v>
                </c:pt>
                <c:pt idx="3942">
                  <c:v>-77.465999999999994</c:v>
                </c:pt>
                <c:pt idx="3943">
                  <c:v>-77.463999999999999</c:v>
                </c:pt>
                <c:pt idx="3944">
                  <c:v>-77.461999999999989</c:v>
                </c:pt>
                <c:pt idx="3945">
                  <c:v>-77.459999999999994</c:v>
                </c:pt>
                <c:pt idx="3946">
                  <c:v>-77.457999999999998</c:v>
                </c:pt>
                <c:pt idx="3947">
                  <c:v>-77.455999999999989</c:v>
                </c:pt>
                <c:pt idx="3948">
                  <c:v>-77.453999999999994</c:v>
                </c:pt>
                <c:pt idx="3949">
                  <c:v>-77.451999999999998</c:v>
                </c:pt>
                <c:pt idx="3950">
                  <c:v>-77.449999999999989</c:v>
                </c:pt>
                <c:pt idx="3951">
                  <c:v>-77.447999999999993</c:v>
                </c:pt>
                <c:pt idx="3952">
                  <c:v>-77.445999999999998</c:v>
                </c:pt>
                <c:pt idx="3953">
                  <c:v>-77.443999999999988</c:v>
                </c:pt>
                <c:pt idx="3954">
                  <c:v>-77.441999999999993</c:v>
                </c:pt>
                <c:pt idx="3955">
                  <c:v>-77.44</c:v>
                </c:pt>
                <c:pt idx="3956">
                  <c:v>-77.437999999999988</c:v>
                </c:pt>
                <c:pt idx="3957">
                  <c:v>-77.435999999999993</c:v>
                </c:pt>
                <c:pt idx="3958">
                  <c:v>-77.433999999999997</c:v>
                </c:pt>
                <c:pt idx="3959">
                  <c:v>-77.431999999999988</c:v>
                </c:pt>
                <c:pt idx="3960">
                  <c:v>-77.429999999999993</c:v>
                </c:pt>
                <c:pt idx="3961">
                  <c:v>-77.427999999999997</c:v>
                </c:pt>
                <c:pt idx="3962">
                  <c:v>-77.425999999999988</c:v>
                </c:pt>
                <c:pt idx="3963">
                  <c:v>-77.423999999999992</c:v>
                </c:pt>
                <c:pt idx="3964">
                  <c:v>-77.421999999999997</c:v>
                </c:pt>
                <c:pt idx="3965">
                  <c:v>-77.419999999999987</c:v>
                </c:pt>
                <c:pt idx="3966">
                  <c:v>-77.417999999999992</c:v>
                </c:pt>
                <c:pt idx="3967">
                  <c:v>-77.415999999999997</c:v>
                </c:pt>
                <c:pt idx="3968">
                  <c:v>-77.413999999999987</c:v>
                </c:pt>
                <c:pt idx="3969">
                  <c:v>-77.411999999999992</c:v>
                </c:pt>
                <c:pt idx="3970">
                  <c:v>-77.41</c:v>
                </c:pt>
                <c:pt idx="3971">
                  <c:v>-77.407999999999987</c:v>
                </c:pt>
                <c:pt idx="3972">
                  <c:v>-77.405999999999992</c:v>
                </c:pt>
                <c:pt idx="3973">
                  <c:v>-77.403999999999996</c:v>
                </c:pt>
                <c:pt idx="3974">
                  <c:v>-77.401999999999987</c:v>
                </c:pt>
                <c:pt idx="3975">
                  <c:v>-77.399999999999991</c:v>
                </c:pt>
                <c:pt idx="3976">
                  <c:v>-77.397999999999996</c:v>
                </c:pt>
                <c:pt idx="3977">
                  <c:v>-77.396000000000001</c:v>
                </c:pt>
                <c:pt idx="3978">
                  <c:v>-77.393999999999991</c:v>
                </c:pt>
                <c:pt idx="3979">
                  <c:v>-77.391999999999996</c:v>
                </c:pt>
                <c:pt idx="3980">
                  <c:v>-77.39</c:v>
                </c:pt>
                <c:pt idx="3981">
                  <c:v>-77.387999999999991</c:v>
                </c:pt>
                <c:pt idx="3982">
                  <c:v>-77.385999999999996</c:v>
                </c:pt>
                <c:pt idx="3983">
                  <c:v>-77.384</c:v>
                </c:pt>
                <c:pt idx="3984">
                  <c:v>-77.381999999999991</c:v>
                </c:pt>
                <c:pt idx="3985">
                  <c:v>-77.38</c:v>
                </c:pt>
                <c:pt idx="3986">
                  <c:v>-77.378</c:v>
                </c:pt>
                <c:pt idx="3987">
                  <c:v>-77.375999999999991</c:v>
                </c:pt>
                <c:pt idx="3988">
                  <c:v>-77.373999999999995</c:v>
                </c:pt>
                <c:pt idx="3989">
                  <c:v>-77.372</c:v>
                </c:pt>
                <c:pt idx="3990">
                  <c:v>-77.36999999999999</c:v>
                </c:pt>
                <c:pt idx="3991">
                  <c:v>-77.367999999999995</c:v>
                </c:pt>
                <c:pt idx="3992">
                  <c:v>-77.366</c:v>
                </c:pt>
                <c:pt idx="3993">
                  <c:v>-77.36399999999999</c:v>
                </c:pt>
                <c:pt idx="3994">
                  <c:v>-77.361999999999995</c:v>
                </c:pt>
                <c:pt idx="3995">
                  <c:v>-77.36</c:v>
                </c:pt>
                <c:pt idx="3996">
                  <c:v>-77.35799999999999</c:v>
                </c:pt>
                <c:pt idx="3997">
                  <c:v>-77.355999999999995</c:v>
                </c:pt>
                <c:pt idx="3998">
                  <c:v>-77.353999999999999</c:v>
                </c:pt>
                <c:pt idx="3999">
                  <c:v>-77.35199999999999</c:v>
                </c:pt>
                <c:pt idx="4000">
                  <c:v>-77.349999999999994</c:v>
                </c:pt>
                <c:pt idx="4001">
                  <c:v>-77.347999999999999</c:v>
                </c:pt>
                <c:pt idx="4002">
                  <c:v>-77.345999999999989</c:v>
                </c:pt>
                <c:pt idx="4003">
                  <c:v>-77.343999999999994</c:v>
                </c:pt>
                <c:pt idx="4004">
                  <c:v>-77.341999999999999</c:v>
                </c:pt>
                <c:pt idx="4005">
                  <c:v>-77.339999999999989</c:v>
                </c:pt>
                <c:pt idx="4006">
                  <c:v>-77.337999999999994</c:v>
                </c:pt>
                <c:pt idx="4007">
                  <c:v>-77.335999999999999</c:v>
                </c:pt>
                <c:pt idx="4008">
                  <c:v>-77.333999999999989</c:v>
                </c:pt>
                <c:pt idx="4009">
                  <c:v>-77.331999999999994</c:v>
                </c:pt>
                <c:pt idx="4010">
                  <c:v>-77.33</c:v>
                </c:pt>
                <c:pt idx="4011">
                  <c:v>-77.327999999999989</c:v>
                </c:pt>
                <c:pt idx="4012">
                  <c:v>-77.325999999999993</c:v>
                </c:pt>
                <c:pt idx="4013">
                  <c:v>-77.323999999999998</c:v>
                </c:pt>
                <c:pt idx="4014">
                  <c:v>-77.321999999999989</c:v>
                </c:pt>
                <c:pt idx="4015">
                  <c:v>-77.319999999999993</c:v>
                </c:pt>
                <c:pt idx="4016">
                  <c:v>-77.317999999999998</c:v>
                </c:pt>
                <c:pt idx="4017">
                  <c:v>-77.315999999999988</c:v>
                </c:pt>
                <c:pt idx="4018">
                  <c:v>-77.313999999999993</c:v>
                </c:pt>
                <c:pt idx="4019">
                  <c:v>-77.311999999999998</c:v>
                </c:pt>
                <c:pt idx="4020">
                  <c:v>-77.31</c:v>
                </c:pt>
                <c:pt idx="4021">
                  <c:v>-77.307999999999993</c:v>
                </c:pt>
                <c:pt idx="4022">
                  <c:v>-77.305999999999997</c:v>
                </c:pt>
                <c:pt idx="4023">
                  <c:v>-77.304000000000002</c:v>
                </c:pt>
                <c:pt idx="4024">
                  <c:v>-77.301999999999992</c:v>
                </c:pt>
                <c:pt idx="4025">
                  <c:v>-77.3</c:v>
                </c:pt>
                <c:pt idx="4026">
                  <c:v>-77.298000000000002</c:v>
                </c:pt>
                <c:pt idx="4027">
                  <c:v>-77.295999999999992</c:v>
                </c:pt>
                <c:pt idx="4028">
                  <c:v>-77.293999999999997</c:v>
                </c:pt>
                <c:pt idx="4029">
                  <c:v>-77.292000000000002</c:v>
                </c:pt>
                <c:pt idx="4030">
                  <c:v>-77.289999999999992</c:v>
                </c:pt>
                <c:pt idx="4031">
                  <c:v>-77.287999999999997</c:v>
                </c:pt>
                <c:pt idx="4032">
                  <c:v>-77.286000000000001</c:v>
                </c:pt>
                <c:pt idx="4033">
                  <c:v>-77.283999999999992</c:v>
                </c:pt>
                <c:pt idx="4034">
                  <c:v>-77.281999999999996</c:v>
                </c:pt>
                <c:pt idx="4035">
                  <c:v>-77.28</c:v>
                </c:pt>
                <c:pt idx="4036">
                  <c:v>-77.277999999999992</c:v>
                </c:pt>
                <c:pt idx="4037">
                  <c:v>-77.275999999999996</c:v>
                </c:pt>
                <c:pt idx="4038">
                  <c:v>-77.274000000000001</c:v>
                </c:pt>
                <c:pt idx="4039">
                  <c:v>-77.271999999999991</c:v>
                </c:pt>
                <c:pt idx="4040">
                  <c:v>-77.27</c:v>
                </c:pt>
                <c:pt idx="4041">
                  <c:v>-77.268000000000001</c:v>
                </c:pt>
                <c:pt idx="4042">
                  <c:v>-77.265999999999991</c:v>
                </c:pt>
                <c:pt idx="4043">
                  <c:v>-77.263999999999996</c:v>
                </c:pt>
                <c:pt idx="4044">
                  <c:v>-77.262</c:v>
                </c:pt>
                <c:pt idx="4045">
                  <c:v>-77.259999999999991</c:v>
                </c:pt>
                <c:pt idx="4046">
                  <c:v>-77.257999999999996</c:v>
                </c:pt>
                <c:pt idx="4047">
                  <c:v>-77.256</c:v>
                </c:pt>
                <c:pt idx="4048">
                  <c:v>-77.253999999999991</c:v>
                </c:pt>
                <c:pt idx="4049">
                  <c:v>-77.251999999999995</c:v>
                </c:pt>
                <c:pt idx="4050">
                  <c:v>-77.25</c:v>
                </c:pt>
                <c:pt idx="4051">
                  <c:v>-77.24799999999999</c:v>
                </c:pt>
                <c:pt idx="4052">
                  <c:v>-77.245999999999995</c:v>
                </c:pt>
                <c:pt idx="4053">
                  <c:v>-77.244</c:v>
                </c:pt>
                <c:pt idx="4054">
                  <c:v>-77.24199999999999</c:v>
                </c:pt>
                <c:pt idx="4055">
                  <c:v>-77.239999999999995</c:v>
                </c:pt>
                <c:pt idx="4056">
                  <c:v>-77.238</c:v>
                </c:pt>
                <c:pt idx="4057">
                  <c:v>-77.23599999999999</c:v>
                </c:pt>
                <c:pt idx="4058">
                  <c:v>-77.233999999999995</c:v>
                </c:pt>
                <c:pt idx="4059">
                  <c:v>-77.231999999999999</c:v>
                </c:pt>
                <c:pt idx="4060">
                  <c:v>-77.22999999999999</c:v>
                </c:pt>
                <c:pt idx="4061">
                  <c:v>-77.227999999999994</c:v>
                </c:pt>
                <c:pt idx="4062">
                  <c:v>-77.225999999999999</c:v>
                </c:pt>
                <c:pt idx="4063">
                  <c:v>-77.22399999999999</c:v>
                </c:pt>
                <c:pt idx="4064">
                  <c:v>-77.221999999999994</c:v>
                </c:pt>
                <c:pt idx="4065">
                  <c:v>-77.22</c:v>
                </c:pt>
                <c:pt idx="4066">
                  <c:v>-77.217999999999989</c:v>
                </c:pt>
                <c:pt idx="4067">
                  <c:v>-77.215999999999994</c:v>
                </c:pt>
                <c:pt idx="4068">
                  <c:v>-77.213999999999999</c:v>
                </c:pt>
                <c:pt idx="4069">
                  <c:v>-77.211999999999989</c:v>
                </c:pt>
                <c:pt idx="4070">
                  <c:v>-77.209999999999994</c:v>
                </c:pt>
                <c:pt idx="4071">
                  <c:v>-77.207999999999998</c:v>
                </c:pt>
                <c:pt idx="4072">
                  <c:v>-77.205999999999989</c:v>
                </c:pt>
                <c:pt idx="4073">
                  <c:v>-77.203999999999994</c:v>
                </c:pt>
                <c:pt idx="4074">
                  <c:v>-77.201999999999998</c:v>
                </c:pt>
                <c:pt idx="4075">
                  <c:v>-77.199999999999989</c:v>
                </c:pt>
                <c:pt idx="4076">
                  <c:v>-77.197999999999993</c:v>
                </c:pt>
                <c:pt idx="4077">
                  <c:v>-77.195999999999998</c:v>
                </c:pt>
                <c:pt idx="4078">
                  <c:v>-77.193999999999988</c:v>
                </c:pt>
                <c:pt idx="4079">
                  <c:v>-77.191999999999993</c:v>
                </c:pt>
                <c:pt idx="4080">
                  <c:v>-77.19</c:v>
                </c:pt>
                <c:pt idx="4081">
                  <c:v>-77.187999999999988</c:v>
                </c:pt>
                <c:pt idx="4082">
                  <c:v>-77.185999999999993</c:v>
                </c:pt>
                <c:pt idx="4083">
                  <c:v>-77.183999999999997</c:v>
                </c:pt>
                <c:pt idx="4084">
                  <c:v>-77.181999999999988</c:v>
                </c:pt>
                <c:pt idx="4085">
                  <c:v>-77.179999999999993</c:v>
                </c:pt>
                <c:pt idx="4086">
                  <c:v>-77.177999999999997</c:v>
                </c:pt>
                <c:pt idx="4087">
                  <c:v>-77.175999999999988</c:v>
                </c:pt>
                <c:pt idx="4088">
                  <c:v>-77.173999999999992</c:v>
                </c:pt>
                <c:pt idx="4089">
                  <c:v>-77.171999999999997</c:v>
                </c:pt>
                <c:pt idx="4090">
                  <c:v>-77.169999999999987</c:v>
                </c:pt>
                <c:pt idx="4091">
                  <c:v>-77.167999999999992</c:v>
                </c:pt>
                <c:pt idx="4092">
                  <c:v>-77.165999999999997</c:v>
                </c:pt>
                <c:pt idx="4093">
                  <c:v>-77.163999999999987</c:v>
                </c:pt>
                <c:pt idx="4094">
                  <c:v>-77.161999999999992</c:v>
                </c:pt>
                <c:pt idx="4095">
                  <c:v>-77.16</c:v>
                </c:pt>
                <c:pt idx="4096">
                  <c:v>-77.157999999999987</c:v>
                </c:pt>
                <c:pt idx="4097">
                  <c:v>-77.155999999999992</c:v>
                </c:pt>
                <c:pt idx="4098">
                  <c:v>-77.153999999999996</c:v>
                </c:pt>
                <c:pt idx="4099">
                  <c:v>-77.151999999999987</c:v>
                </c:pt>
                <c:pt idx="4100">
                  <c:v>-77.149999999999991</c:v>
                </c:pt>
                <c:pt idx="4101">
                  <c:v>-77.147999999999996</c:v>
                </c:pt>
                <c:pt idx="4102">
                  <c:v>-77.145999999999987</c:v>
                </c:pt>
                <c:pt idx="4103">
                  <c:v>-77.143999999999991</c:v>
                </c:pt>
                <c:pt idx="4104">
                  <c:v>-77.141999999999996</c:v>
                </c:pt>
                <c:pt idx="4105">
                  <c:v>-77.139999999999986</c:v>
                </c:pt>
                <c:pt idx="4106">
                  <c:v>-77.137999999999991</c:v>
                </c:pt>
                <c:pt idx="4107">
                  <c:v>-77.135999999999996</c:v>
                </c:pt>
                <c:pt idx="4108">
                  <c:v>-77.134</c:v>
                </c:pt>
                <c:pt idx="4109">
                  <c:v>-77.131999999999991</c:v>
                </c:pt>
                <c:pt idx="4110">
                  <c:v>-77.13</c:v>
                </c:pt>
                <c:pt idx="4111">
                  <c:v>-77.128</c:v>
                </c:pt>
                <c:pt idx="4112">
                  <c:v>-77.125999999999991</c:v>
                </c:pt>
                <c:pt idx="4113">
                  <c:v>-77.123999999999995</c:v>
                </c:pt>
                <c:pt idx="4114">
                  <c:v>-77.122</c:v>
                </c:pt>
                <c:pt idx="4115">
                  <c:v>-77.11999999999999</c:v>
                </c:pt>
                <c:pt idx="4116">
                  <c:v>-77.117999999999995</c:v>
                </c:pt>
                <c:pt idx="4117">
                  <c:v>-77.116</c:v>
                </c:pt>
                <c:pt idx="4118">
                  <c:v>-77.11399999999999</c:v>
                </c:pt>
                <c:pt idx="4119">
                  <c:v>-77.111999999999995</c:v>
                </c:pt>
                <c:pt idx="4120">
                  <c:v>-77.11</c:v>
                </c:pt>
                <c:pt idx="4121">
                  <c:v>-77.10799999999999</c:v>
                </c:pt>
                <c:pt idx="4122">
                  <c:v>-77.105999999999995</c:v>
                </c:pt>
                <c:pt idx="4123">
                  <c:v>-77.103999999999999</c:v>
                </c:pt>
                <c:pt idx="4124">
                  <c:v>-77.10199999999999</c:v>
                </c:pt>
                <c:pt idx="4125">
                  <c:v>-77.099999999999994</c:v>
                </c:pt>
                <c:pt idx="4126">
                  <c:v>-77.097999999999999</c:v>
                </c:pt>
                <c:pt idx="4127">
                  <c:v>-77.095999999999989</c:v>
                </c:pt>
                <c:pt idx="4128">
                  <c:v>-77.093999999999994</c:v>
                </c:pt>
                <c:pt idx="4129">
                  <c:v>-77.091999999999999</c:v>
                </c:pt>
                <c:pt idx="4130">
                  <c:v>-77.089999999999989</c:v>
                </c:pt>
                <c:pt idx="4131">
                  <c:v>-77.087999999999994</c:v>
                </c:pt>
                <c:pt idx="4132">
                  <c:v>-77.085999999999999</c:v>
                </c:pt>
                <c:pt idx="4133">
                  <c:v>-77.083999999999989</c:v>
                </c:pt>
                <c:pt idx="4134">
                  <c:v>-77.081999999999994</c:v>
                </c:pt>
                <c:pt idx="4135">
                  <c:v>-77.08</c:v>
                </c:pt>
                <c:pt idx="4136">
                  <c:v>-77.077999999999989</c:v>
                </c:pt>
                <c:pt idx="4137">
                  <c:v>-77.075999999999993</c:v>
                </c:pt>
                <c:pt idx="4138">
                  <c:v>-77.073999999999998</c:v>
                </c:pt>
                <c:pt idx="4139">
                  <c:v>-77.071999999999989</c:v>
                </c:pt>
                <c:pt idx="4140">
                  <c:v>-77.069999999999993</c:v>
                </c:pt>
                <c:pt idx="4141">
                  <c:v>-77.067999999999998</c:v>
                </c:pt>
                <c:pt idx="4142">
                  <c:v>-77.065999999999988</c:v>
                </c:pt>
                <c:pt idx="4143">
                  <c:v>-77.063999999999993</c:v>
                </c:pt>
                <c:pt idx="4144">
                  <c:v>-77.061999999999998</c:v>
                </c:pt>
                <c:pt idx="4145">
                  <c:v>-77.06</c:v>
                </c:pt>
                <c:pt idx="4146">
                  <c:v>-77.057999999999993</c:v>
                </c:pt>
                <c:pt idx="4147">
                  <c:v>-77.055999999999997</c:v>
                </c:pt>
                <c:pt idx="4148">
                  <c:v>-77.054000000000002</c:v>
                </c:pt>
                <c:pt idx="4149">
                  <c:v>-77.051999999999992</c:v>
                </c:pt>
                <c:pt idx="4150">
                  <c:v>-77.05</c:v>
                </c:pt>
                <c:pt idx="4151">
                  <c:v>-77.048000000000002</c:v>
                </c:pt>
                <c:pt idx="4152">
                  <c:v>-77.045999999999992</c:v>
                </c:pt>
                <c:pt idx="4153">
                  <c:v>-77.043999999999997</c:v>
                </c:pt>
                <c:pt idx="4154">
                  <c:v>-77.042000000000002</c:v>
                </c:pt>
                <c:pt idx="4155">
                  <c:v>-77.039999999999992</c:v>
                </c:pt>
                <c:pt idx="4156">
                  <c:v>-77.037999999999997</c:v>
                </c:pt>
                <c:pt idx="4157">
                  <c:v>-77.036000000000001</c:v>
                </c:pt>
                <c:pt idx="4158">
                  <c:v>-77.033999999999992</c:v>
                </c:pt>
                <c:pt idx="4159">
                  <c:v>-77.031999999999996</c:v>
                </c:pt>
                <c:pt idx="4160">
                  <c:v>-77.03</c:v>
                </c:pt>
                <c:pt idx="4161">
                  <c:v>-77.027999999999992</c:v>
                </c:pt>
                <c:pt idx="4162">
                  <c:v>-77.025999999999996</c:v>
                </c:pt>
                <c:pt idx="4163">
                  <c:v>-77.024000000000001</c:v>
                </c:pt>
                <c:pt idx="4164">
                  <c:v>-77.021999999999991</c:v>
                </c:pt>
                <c:pt idx="4165">
                  <c:v>-77.02</c:v>
                </c:pt>
                <c:pt idx="4166">
                  <c:v>-77.018000000000001</c:v>
                </c:pt>
                <c:pt idx="4167">
                  <c:v>-77.015999999999991</c:v>
                </c:pt>
                <c:pt idx="4168">
                  <c:v>-77.013999999999996</c:v>
                </c:pt>
                <c:pt idx="4169">
                  <c:v>-77.012</c:v>
                </c:pt>
                <c:pt idx="4170">
                  <c:v>-77.009999999999991</c:v>
                </c:pt>
                <c:pt idx="4171">
                  <c:v>-77.007999999999996</c:v>
                </c:pt>
                <c:pt idx="4172">
                  <c:v>-77.006</c:v>
                </c:pt>
                <c:pt idx="4173">
                  <c:v>-77.003999999999991</c:v>
                </c:pt>
                <c:pt idx="4174">
                  <c:v>-77.001999999999995</c:v>
                </c:pt>
                <c:pt idx="4175">
                  <c:v>-77</c:v>
                </c:pt>
                <c:pt idx="4176">
                  <c:v>-76.99799999999999</c:v>
                </c:pt>
                <c:pt idx="4177">
                  <c:v>-76.995999999999995</c:v>
                </c:pt>
                <c:pt idx="4178">
                  <c:v>-76.994</c:v>
                </c:pt>
                <c:pt idx="4179">
                  <c:v>-76.99199999999999</c:v>
                </c:pt>
                <c:pt idx="4180">
                  <c:v>-76.989999999999995</c:v>
                </c:pt>
                <c:pt idx="4181">
                  <c:v>-76.988</c:v>
                </c:pt>
                <c:pt idx="4182">
                  <c:v>-76.98599999999999</c:v>
                </c:pt>
                <c:pt idx="4183">
                  <c:v>-76.983999999999995</c:v>
                </c:pt>
                <c:pt idx="4184">
                  <c:v>-76.981999999999999</c:v>
                </c:pt>
                <c:pt idx="4185">
                  <c:v>-76.97999999999999</c:v>
                </c:pt>
                <c:pt idx="4186">
                  <c:v>-76.977999999999994</c:v>
                </c:pt>
                <c:pt idx="4187">
                  <c:v>-76.975999999999999</c:v>
                </c:pt>
                <c:pt idx="4188">
                  <c:v>-76.97399999999999</c:v>
                </c:pt>
                <c:pt idx="4189">
                  <c:v>-76.971999999999994</c:v>
                </c:pt>
                <c:pt idx="4190">
                  <c:v>-76.97</c:v>
                </c:pt>
                <c:pt idx="4191">
                  <c:v>-76.967999999999989</c:v>
                </c:pt>
                <c:pt idx="4192">
                  <c:v>-76.965999999999994</c:v>
                </c:pt>
                <c:pt idx="4193">
                  <c:v>-76.963999999999999</c:v>
                </c:pt>
                <c:pt idx="4194">
                  <c:v>-76.961999999999989</c:v>
                </c:pt>
                <c:pt idx="4195">
                  <c:v>-76.959999999999994</c:v>
                </c:pt>
                <c:pt idx="4196">
                  <c:v>-76.957999999999998</c:v>
                </c:pt>
                <c:pt idx="4197">
                  <c:v>-76.955999999999989</c:v>
                </c:pt>
                <c:pt idx="4198">
                  <c:v>-76.953999999999994</c:v>
                </c:pt>
                <c:pt idx="4199">
                  <c:v>-76.951999999999998</c:v>
                </c:pt>
                <c:pt idx="4200">
                  <c:v>-76.949999999999989</c:v>
                </c:pt>
                <c:pt idx="4201">
                  <c:v>-76.947999999999993</c:v>
                </c:pt>
                <c:pt idx="4202">
                  <c:v>-76.945999999999998</c:v>
                </c:pt>
                <c:pt idx="4203">
                  <c:v>-76.943999999999988</c:v>
                </c:pt>
                <c:pt idx="4204">
                  <c:v>-76.941999999999993</c:v>
                </c:pt>
                <c:pt idx="4205">
                  <c:v>-76.94</c:v>
                </c:pt>
                <c:pt idx="4206">
                  <c:v>-76.937999999999988</c:v>
                </c:pt>
                <c:pt idx="4207">
                  <c:v>-76.935999999999993</c:v>
                </c:pt>
                <c:pt idx="4208">
                  <c:v>-76.933999999999997</c:v>
                </c:pt>
                <c:pt idx="4209">
                  <c:v>-76.931999999999988</c:v>
                </c:pt>
                <c:pt idx="4210">
                  <c:v>-76.929999999999993</c:v>
                </c:pt>
                <c:pt idx="4211">
                  <c:v>-76.927999999999997</c:v>
                </c:pt>
                <c:pt idx="4212">
                  <c:v>-76.925999999999988</c:v>
                </c:pt>
                <c:pt idx="4213">
                  <c:v>-76.923999999999992</c:v>
                </c:pt>
                <c:pt idx="4214">
                  <c:v>-76.921999999999997</c:v>
                </c:pt>
                <c:pt idx="4215">
                  <c:v>-76.919999999999987</c:v>
                </c:pt>
                <c:pt idx="4216">
                  <c:v>-76.917999999999992</c:v>
                </c:pt>
                <c:pt idx="4217">
                  <c:v>-76.915999999999997</c:v>
                </c:pt>
                <c:pt idx="4218">
                  <c:v>-76.913999999999987</c:v>
                </c:pt>
                <c:pt idx="4219">
                  <c:v>-76.911999999999992</c:v>
                </c:pt>
                <c:pt idx="4220">
                  <c:v>-76.91</c:v>
                </c:pt>
                <c:pt idx="4221">
                  <c:v>-76.907999999999987</c:v>
                </c:pt>
                <c:pt idx="4222">
                  <c:v>-76.905999999999992</c:v>
                </c:pt>
                <c:pt idx="4223">
                  <c:v>-76.903999999999996</c:v>
                </c:pt>
                <c:pt idx="4224">
                  <c:v>-76.901999999999987</c:v>
                </c:pt>
                <c:pt idx="4225">
                  <c:v>-76.899999999999991</c:v>
                </c:pt>
                <c:pt idx="4226">
                  <c:v>-76.897999999999996</c:v>
                </c:pt>
                <c:pt idx="4227">
                  <c:v>-76.895999999999987</c:v>
                </c:pt>
                <c:pt idx="4228">
                  <c:v>-76.893999999999991</c:v>
                </c:pt>
                <c:pt idx="4229">
                  <c:v>-76.891999999999996</c:v>
                </c:pt>
                <c:pt idx="4230">
                  <c:v>-76.889999999999986</c:v>
                </c:pt>
                <c:pt idx="4231">
                  <c:v>-76.887999999999991</c:v>
                </c:pt>
                <c:pt idx="4232">
                  <c:v>-76.885999999999996</c:v>
                </c:pt>
                <c:pt idx="4233">
                  <c:v>-76.884</c:v>
                </c:pt>
                <c:pt idx="4234">
                  <c:v>-76.881999999999991</c:v>
                </c:pt>
                <c:pt idx="4235">
                  <c:v>-76.88</c:v>
                </c:pt>
                <c:pt idx="4236">
                  <c:v>-76.878</c:v>
                </c:pt>
                <c:pt idx="4237">
                  <c:v>-76.875999999999991</c:v>
                </c:pt>
                <c:pt idx="4238">
                  <c:v>-76.873999999999995</c:v>
                </c:pt>
                <c:pt idx="4239">
                  <c:v>-76.872</c:v>
                </c:pt>
                <c:pt idx="4240">
                  <c:v>-76.86999999999999</c:v>
                </c:pt>
                <c:pt idx="4241">
                  <c:v>-76.867999999999995</c:v>
                </c:pt>
                <c:pt idx="4242">
                  <c:v>-76.866</c:v>
                </c:pt>
                <c:pt idx="4243">
                  <c:v>-76.86399999999999</c:v>
                </c:pt>
                <c:pt idx="4244">
                  <c:v>-76.861999999999995</c:v>
                </c:pt>
                <c:pt idx="4245">
                  <c:v>-76.86</c:v>
                </c:pt>
                <c:pt idx="4246">
                  <c:v>-76.85799999999999</c:v>
                </c:pt>
                <c:pt idx="4247">
                  <c:v>-76.855999999999995</c:v>
                </c:pt>
                <c:pt idx="4248">
                  <c:v>-76.853999999999999</c:v>
                </c:pt>
                <c:pt idx="4249">
                  <c:v>-76.85199999999999</c:v>
                </c:pt>
                <c:pt idx="4250">
                  <c:v>-76.849999999999994</c:v>
                </c:pt>
                <c:pt idx="4251">
                  <c:v>-76.847999999999999</c:v>
                </c:pt>
                <c:pt idx="4252">
                  <c:v>-76.845999999999989</c:v>
                </c:pt>
                <c:pt idx="4253">
                  <c:v>-76.843999999999994</c:v>
                </c:pt>
                <c:pt idx="4254">
                  <c:v>-76.841999999999999</c:v>
                </c:pt>
                <c:pt idx="4255">
                  <c:v>-76.839999999999989</c:v>
                </c:pt>
                <c:pt idx="4256">
                  <c:v>-76.837999999999994</c:v>
                </c:pt>
                <c:pt idx="4257">
                  <c:v>-76.835999999999999</c:v>
                </c:pt>
                <c:pt idx="4258">
                  <c:v>-76.833999999999989</c:v>
                </c:pt>
                <c:pt idx="4259">
                  <c:v>-76.831999999999994</c:v>
                </c:pt>
                <c:pt idx="4260">
                  <c:v>-76.83</c:v>
                </c:pt>
                <c:pt idx="4261">
                  <c:v>-76.827999999999989</c:v>
                </c:pt>
                <c:pt idx="4262">
                  <c:v>-76.825999999999993</c:v>
                </c:pt>
                <c:pt idx="4263">
                  <c:v>-76.823999999999998</c:v>
                </c:pt>
                <c:pt idx="4264">
                  <c:v>-76.821999999999989</c:v>
                </c:pt>
                <c:pt idx="4265">
                  <c:v>-76.819999999999993</c:v>
                </c:pt>
                <c:pt idx="4266">
                  <c:v>-76.817999999999998</c:v>
                </c:pt>
                <c:pt idx="4267">
                  <c:v>-76.815999999999988</c:v>
                </c:pt>
                <c:pt idx="4268">
                  <c:v>-76.813999999999993</c:v>
                </c:pt>
                <c:pt idx="4269">
                  <c:v>-76.811999999999998</c:v>
                </c:pt>
                <c:pt idx="4270">
                  <c:v>-76.81</c:v>
                </c:pt>
                <c:pt idx="4271">
                  <c:v>-76.807999999999993</c:v>
                </c:pt>
                <c:pt idx="4272">
                  <c:v>-76.805999999999997</c:v>
                </c:pt>
                <c:pt idx="4273">
                  <c:v>-76.804000000000002</c:v>
                </c:pt>
                <c:pt idx="4274">
                  <c:v>-76.801999999999992</c:v>
                </c:pt>
                <c:pt idx="4275">
                  <c:v>-76.8</c:v>
                </c:pt>
                <c:pt idx="4276">
                  <c:v>-76.798000000000002</c:v>
                </c:pt>
                <c:pt idx="4277">
                  <c:v>-76.795999999999992</c:v>
                </c:pt>
                <c:pt idx="4278">
                  <c:v>-76.793999999999997</c:v>
                </c:pt>
                <c:pt idx="4279">
                  <c:v>-76.792000000000002</c:v>
                </c:pt>
                <c:pt idx="4280">
                  <c:v>-76.789999999999992</c:v>
                </c:pt>
                <c:pt idx="4281">
                  <c:v>-76.787999999999997</c:v>
                </c:pt>
                <c:pt idx="4282">
                  <c:v>-76.786000000000001</c:v>
                </c:pt>
                <c:pt idx="4283">
                  <c:v>-76.783999999999992</c:v>
                </c:pt>
                <c:pt idx="4284">
                  <c:v>-76.781999999999996</c:v>
                </c:pt>
                <c:pt idx="4285">
                  <c:v>-76.78</c:v>
                </c:pt>
                <c:pt idx="4286">
                  <c:v>-76.777999999999992</c:v>
                </c:pt>
                <c:pt idx="4287">
                  <c:v>-76.775999999999996</c:v>
                </c:pt>
                <c:pt idx="4288">
                  <c:v>-76.774000000000001</c:v>
                </c:pt>
                <c:pt idx="4289">
                  <c:v>-76.771999999999991</c:v>
                </c:pt>
                <c:pt idx="4290">
                  <c:v>-76.77</c:v>
                </c:pt>
                <c:pt idx="4291">
                  <c:v>-76.768000000000001</c:v>
                </c:pt>
                <c:pt idx="4292">
                  <c:v>-76.765999999999991</c:v>
                </c:pt>
                <c:pt idx="4293">
                  <c:v>-76.763999999999996</c:v>
                </c:pt>
                <c:pt idx="4294">
                  <c:v>-76.762</c:v>
                </c:pt>
                <c:pt idx="4295">
                  <c:v>-76.759999999999991</c:v>
                </c:pt>
                <c:pt idx="4296">
                  <c:v>-76.757999999999996</c:v>
                </c:pt>
                <c:pt idx="4297">
                  <c:v>-76.756</c:v>
                </c:pt>
                <c:pt idx="4298">
                  <c:v>-76.753999999999991</c:v>
                </c:pt>
                <c:pt idx="4299">
                  <c:v>-76.751999999999995</c:v>
                </c:pt>
                <c:pt idx="4300">
                  <c:v>-76.75</c:v>
                </c:pt>
                <c:pt idx="4301">
                  <c:v>-76.74799999999999</c:v>
                </c:pt>
                <c:pt idx="4302">
                  <c:v>-76.745999999999995</c:v>
                </c:pt>
                <c:pt idx="4303">
                  <c:v>-76.744</c:v>
                </c:pt>
                <c:pt idx="4304">
                  <c:v>-76.74199999999999</c:v>
                </c:pt>
                <c:pt idx="4305">
                  <c:v>-76.739999999999995</c:v>
                </c:pt>
                <c:pt idx="4306">
                  <c:v>-76.738</c:v>
                </c:pt>
                <c:pt idx="4307">
                  <c:v>-76.73599999999999</c:v>
                </c:pt>
                <c:pt idx="4308">
                  <c:v>-76.733999999999995</c:v>
                </c:pt>
                <c:pt idx="4309">
                  <c:v>-76.731999999999999</c:v>
                </c:pt>
                <c:pt idx="4310">
                  <c:v>-76.72999999999999</c:v>
                </c:pt>
                <c:pt idx="4311">
                  <c:v>-76.727999999999994</c:v>
                </c:pt>
                <c:pt idx="4312">
                  <c:v>-76.725999999999999</c:v>
                </c:pt>
                <c:pt idx="4313">
                  <c:v>-76.72399999999999</c:v>
                </c:pt>
                <c:pt idx="4314">
                  <c:v>-76.721999999999994</c:v>
                </c:pt>
                <c:pt idx="4315">
                  <c:v>-76.72</c:v>
                </c:pt>
                <c:pt idx="4316">
                  <c:v>-76.717999999999989</c:v>
                </c:pt>
                <c:pt idx="4317">
                  <c:v>-76.715999999999994</c:v>
                </c:pt>
                <c:pt idx="4318">
                  <c:v>-76.713999999999999</c:v>
                </c:pt>
                <c:pt idx="4319">
                  <c:v>-76.711999999999989</c:v>
                </c:pt>
                <c:pt idx="4320">
                  <c:v>-76.709999999999994</c:v>
                </c:pt>
                <c:pt idx="4321">
                  <c:v>-76.707999999999998</c:v>
                </c:pt>
                <c:pt idx="4322">
                  <c:v>-76.705999999999989</c:v>
                </c:pt>
                <c:pt idx="4323">
                  <c:v>-76.703999999999994</c:v>
                </c:pt>
                <c:pt idx="4324">
                  <c:v>-76.701999999999998</c:v>
                </c:pt>
                <c:pt idx="4325">
                  <c:v>-76.699999999999989</c:v>
                </c:pt>
                <c:pt idx="4326">
                  <c:v>-76.697999999999993</c:v>
                </c:pt>
                <c:pt idx="4327">
                  <c:v>-76.695999999999998</c:v>
                </c:pt>
                <c:pt idx="4328">
                  <c:v>-76.693999999999988</c:v>
                </c:pt>
                <c:pt idx="4329">
                  <c:v>-76.691999999999993</c:v>
                </c:pt>
                <c:pt idx="4330">
                  <c:v>-76.69</c:v>
                </c:pt>
                <c:pt idx="4331">
                  <c:v>-76.687999999999988</c:v>
                </c:pt>
                <c:pt idx="4332">
                  <c:v>-76.685999999999993</c:v>
                </c:pt>
                <c:pt idx="4333">
                  <c:v>-76.683999999999997</c:v>
                </c:pt>
                <c:pt idx="4334">
                  <c:v>-76.681999999999988</c:v>
                </c:pt>
                <c:pt idx="4335">
                  <c:v>-76.679999999999993</c:v>
                </c:pt>
                <c:pt idx="4336">
                  <c:v>-76.677999999999997</c:v>
                </c:pt>
                <c:pt idx="4337">
                  <c:v>-76.675999999999988</c:v>
                </c:pt>
                <c:pt idx="4338">
                  <c:v>-76.673999999999992</c:v>
                </c:pt>
                <c:pt idx="4339">
                  <c:v>-76.671999999999997</c:v>
                </c:pt>
                <c:pt idx="4340">
                  <c:v>-76.669999999999987</c:v>
                </c:pt>
                <c:pt idx="4341">
                  <c:v>-76.667999999999992</c:v>
                </c:pt>
                <c:pt idx="4342">
                  <c:v>-76.665999999999997</c:v>
                </c:pt>
                <c:pt idx="4343">
                  <c:v>-76.663999999999987</c:v>
                </c:pt>
                <c:pt idx="4344">
                  <c:v>-76.661999999999992</c:v>
                </c:pt>
                <c:pt idx="4345">
                  <c:v>-76.66</c:v>
                </c:pt>
                <c:pt idx="4346">
                  <c:v>-76.657999999999987</c:v>
                </c:pt>
                <c:pt idx="4347">
                  <c:v>-76.655999999999992</c:v>
                </c:pt>
                <c:pt idx="4348">
                  <c:v>-76.653999999999996</c:v>
                </c:pt>
                <c:pt idx="4349">
                  <c:v>-76.651999999999987</c:v>
                </c:pt>
                <c:pt idx="4350">
                  <c:v>-76.649999999999991</c:v>
                </c:pt>
                <c:pt idx="4351">
                  <c:v>-76.647999999999996</c:v>
                </c:pt>
                <c:pt idx="4352">
                  <c:v>-76.645999999999987</c:v>
                </c:pt>
                <c:pt idx="4353">
                  <c:v>-76.643999999999991</c:v>
                </c:pt>
                <c:pt idx="4354">
                  <c:v>-76.641999999999996</c:v>
                </c:pt>
                <c:pt idx="4355">
                  <c:v>-76.639999999999986</c:v>
                </c:pt>
                <c:pt idx="4356">
                  <c:v>-76.637999999999991</c:v>
                </c:pt>
                <c:pt idx="4357">
                  <c:v>-76.635999999999996</c:v>
                </c:pt>
                <c:pt idx="4358">
                  <c:v>-76.634</c:v>
                </c:pt>
                <c:pt idx="4359">
                  <c:v>-76.631999999999991</c:v>
                </c:pt>
                <c:pt idx="4360">
                  <c:v>-76.63</c:v>
                </c:pt>
                <c:pt idx="4361">
                  <c:v>-76.628</c:v>
                </c:pt>
                <c:pt idx="4362">
                  <c:v>-76.625999999999991</c:v>
                </c:pt>
                <c:pt idx="4363">
                  <c:v>-76.623999999999995</c:v>
                </c:pt>
                <c:pt idx="4364">
                  <c:v>-76.622</c:v>
                </c:pt>
                <c:pt idx="4365">
                  <c:v>-76.61999999999999</c:v>
                </c:pt>
                <c:pt idx="4366">
                  <c:v>-76.617999999999995</c:v>
                </c:pt>
                <c:pt idx="4367">
                  <c:v>-76.616</c:v>
                </c:pt>
                <c:pt idx="4368">
                  <c:v>-76.61399999999999</c:v>
                </c:pt>
                <c:pt idx="4369">
                  <c:v>-76.611999999999995</c:v>
                </c:pt>
                <c:pt idx="4370">
                  <c:v>-76.61</c:v>
                </c:pt>
                <c:pt idx="4371">
                  <c:v>-76.60799999999999</c:v>
                </c:pt>
                <c:pt idx="4372">
                  <c:v>-76.605999999999995</c:v>
                </c:pt>
                <c:pt idx="4373">
                  <c:v>-76.603999999999999</c:v>
                </c:pt>
                <c:pt idx="4374">
                  <c:v>-76.60199999999999</c:v>
                </c:pt>
                <c:pt idx="4375">
                  <c:v>-76.599999999999994</c:v>
                </c:pt>
                <c:pt idx="4376">
                  <c:v>-76.597999999999999</c:v>
                </c:pt>
                <c:pt idx="4377">
                  <c:v>-76.595999999999989</c:v>
                </c:pt>
                <c:pt idx="4378">
                  <c:v>-76.593999999999994</c:v>
                </c:pt>
                <c:pt idx="4379">
                  <c:v>-76.591999999999999</c:v>
                </c:pt>
                <c:pt idx="4380">
                  <c:v>-76.589999999999989</c:v>
                </c:pt>
                <c:pt idx="4381">
                  <c:v>-76.587999999999994</c:v>
                </c:pt>
                <c:pt idx="4382">
                  <c:v>-76.585999999999999</c:v>
                </c:pt>
                <c:pt idx="4383">
                  <c:v>-76.583999999999989</c:v>
                </c:pt>
                <c:pt idx="4384">
                  <c:v>-76.581999999999994</c:v>
                </c:pt>
                <c:pt idx="4385">
                  <c:v>-76.58</c:v>
                </c:pt>
                <c:pt idx="4386">
                  <c:v>-76.577999999999989</c:v>
                </c:pt>
                <c:pt idx="4387">
                  <c:v>-76.575999999999993</c:v>
                </c:pt>
                <c:pt idx="4388">
                  <c:v>-76.573999999999998</c:v>
                </c:pt>
                <c:pt idx="4389">
                  <c:v>-76.571999999999989</c:v>
                </c:pt>
                <c:pt idx="4390">
                  <c:v>-76.569999999999993</c:v>
                </c:pt>
                <c:pt idx="4391">
                  <c:v>-76.567999999999998</c:v>
                </c:pt>
                <c:pt idx="4392">
                  <c:v>-76.565999999999988</c:v>
                </c:pt>
                <c:pt idx="4393">
                  <c:v>-76.563999999999993</c:v>
                </c:pt>
                <c:pt idx="4394">
                  <c:v>-76.561999999999998</c:v>
                </c:pt>
                <c:pt idx="4395">
                  <c:v>-76.56</c:v>
                </c:pt>
                <c:pt idx="4396">
                  <c:v>-76.557999999999993</c:v>
                </c:pt>
                <c:pt idx="4397">
                  <c:v>-76.555999999999997</c:v>
                </c:pt>
                <c:pt idx="4398">
                  <c:v>-76.554000000000002</c:v>
                </c:pt>
                <c:pt idx="4399">
                  <c:v>-76.551999999999992</c:v>
                </c:pt>
                <c:pt idx="4400">
                  <c:v>-76.55</c:v>
                </c:pt>
                <c:pt idx="4401">
                  <c:v>-76.548000000000002</c:v>
                </c:pt>
                <c:pt idx="4402">
                  <c:v>-76.545999999999992</c:v>
                </c:pt>
                <c:pt idx="4403">
                  <c:v>-76.543999999999997</c:v>
                </c:pt>
                <c:pt idx="4404">
                  <c:v>-76.542000000000002</c:v>
                </c:pt>
                <c:pt idx="4405">
                  <c:v>-76.539999999999992</c:v>
                </c:pt>
                <c:pt idx="4406">
                  <c:v>-76.537999999999997</c:v>
                </c:pt>
                <c:pt idx="4407">
                  <c:v>-76.536000000000001</c:v>
                </c:pt>
                <c:pt idx="4408">
                  <c:v>-76.533999999999992</c:v>
                </c:pt>
                <c:pt idx="4409">
                  <c:v>-76.531999999999996</c:v>
                </c:pt>
                <c:pt idx="4410">
                  <c:v>-76.53</c:v>
                </c:pt>
                <c:pt idx="4411">
                  <c:v>-76.527999999999992</c:v>
                </c:pt>
                <c:pt idx="4412">
                  <c:v>-76.525999999999996</c:v>
                </c:pt>
                <c:pt idx="4413">
                  <c:v>-76.524000000000001</c:v>
                </c:pt>
                <c:pt idx="4414">
                  <c:v>-76.521999999999991</c:v>
                </c:pt>
                <c:pt idx="4415">
                  <c:v>-76.52</c:v>
                </c:pt>
                <c:pt idx="4416">
                  <c:v>-76.518000000000001</c:v>
                </c:pt>
                <c:pt idx="4417">
                  <c:v>-76.515999999999991</c:v>
                </c:pt>
                <c:pt idx="4418">
                  <c:v>-76.513999999999996</c:v>
                </c:pt>
                <c:pt idx="4419">
                  <c:v>-76.512</c:v>
                </c:pt>
                <c:pt idx="4420">
                  <c:v>-76.509999999999991</c:v>
                </c:pt>
                <c:pt idx="4421">
                  <c:v>-76.507999999999996</c:v>
                </c:pt>
                <c:pt idx="4422">
                  <c:v>-76.506</c:v>
                </c:pt>
                <c:pt idx="4423">
                  <c:v>-76.503999999999991</c:v>
                </c:pt>
                <c:pt idx="4424">
                  <c:v>-76.501999999999995</c:v>
                </c:pt>
                <c:pt idx="4425">
                  <c:v>-76.5</c:v>
                </c:pt>
                <c:pt idx="4426">
                  <c:v>-76.49799999999999</c:v>
                </c:pt>
                <c:pt idx="4427">
                  <c:v>-76.495999999999995</c:v>
                </c:pt>
                <c:pt idx="4428">
                  <c:v>-76.494</c:v>
                </c:pt>
                <c:pt idx="4429">
                  <c:v>-76.49199999999999</c:v>
                </c:pt>
                <c:pt idx="4430">
                  <c:v>-76.489999999999995</c:v>
                </c:pt>
                <c:pt idx="4431">
                  <c:v>-76.488</c:v>
                </c:pt>
                <c:pt idx="4432">
                  <c:v>-76.48599999999999</c:v>
                </c:pt>
                <c:pt idx="4433">
                  <c:v>-76.483999999999995</c:v>
                </c:pt>
                <c:pt idx="4434">
                  <c:v>-76.481999999999999</c:v>
                </c:pt>
                <c:pt idx="4435">
                  <c:v>-76.47999999999999</c:v>
                </c:pt>
                <c:pt idx="4436">
                  <c:v>-76.477999999999994</c:v>
                </c:pt>
                <c:pt idx="4437">
                  <c:v>-76.475999999999999</c:v>
                </c:pt>
                <c:pt idx="4438">
                  <c:v>-76.47399999999999</c:v>
                </c:pt>
                <c:pt idx="4439">
                  <c:v>-76.471999999999994</c:v>
                </c:pt>
                <c:pt idx="4440">
                  <c:v>-76.47</c:v>
                </c:pt>
                <c:pt idx="4441">
                  <c:v>-76.467999999999989</c:v>
                </c:pt>
                <c:pt idx="4442">
                  <c:v>-76.465999999999994</c:v>
                </c:pt>
                <c:pt idx="4443">
                  <c:v>-76.463999999999999</c:v>
                </c:pt>
                <c:pt idx="4444">
                  <c:v>-76.461999999999989</c:v>
                </c:pt>
                <c:pt idx="4445">
                  <c:v>-76.459999999999994</c:v>
                </c:pt>
                <c:pt idx="4446">
                  <c:v>-76.457999999999998</c:v>
                </c:pt>
                <c:pt idx="4447">
                  <c:v>-76.455999999999989</c:v>
                </c:pt>
                <c:pt idx="4448">
                  <c:v>-76.453999999999994</c:v>
                </c:pt>
                <c:pt idx="4449">
                  <c:v>-76.451999999999998</c:v>
                </c:pt>
                <c:pt idx="4450">
                  <c:v>-76.449999999999989</c:v>
                </c:pt>
                <c:pt idx="4451">
                  <c:v>-76.447999999999993</c:v>
                </c:pt>
                <c:pt idx="4452">
                  <c:v>-76.445999999999998</c:v>
                </c:pt>
                <c:pt idx="4453">
                  <c:v>-76.443999999999988</c:v>
                </c:pt>
                <c:pt idx="4454">
                  <c:v>-76.441999999999993</c:v>
                </c:pt>
                <c:pt idx="4455">
                  <c:v>-76.44</c:v>
                </c:pt>
                <c:pt idx="4456">
                  <c:v>-76.437999999999988</c:v>
                </c:pt>
                <c:pt idx="4457">
                  <c:v>-76.435999999999993</c:v>
                </c:pt>
                <c:pt idx="4458">
                  <c:v>-76.433999999999997</c:v>
                </c:pt>
                <c:pt idx="4459">
                  <c:v>-76.431999999999988</c:v>
                </c:pt>
                <c:pt idx="4460">
                  <c:v>-76.429999999999993</c:v>
                </c:pt>
                <c:pt idx="4461">
                  <c:v>-76.427999999999997</c:v>
                </c:pt>
                <c:pt idx="4462">
                  <c:v>-76.425999999999988</c:v>
                </c:pt>
                <c:pt idx="4463">
                  <c:v>-76.423999999999992</c:v>
                </c:pt>
                <c:pt idx="4464">
                  <c:v>-76.421999999999997</c:v>
                </c:pt>
                <c:pt idx="4465">
                  <c:v>-76.419999999999987</c:v>
                </c:pt>
                <c:pt idx="4466">
                  <c:v>-76.417999999999992</c:v>
                </c:pt>
                <c:pt idx="4467">
                  <c:v>-76.415999999999997</c:v>
                </c:pt>
                <c:pt idx="4468">
                  <c:v>-76.413999999999987</c:v>
                </c:pt>
                <c:pt idx="4469">
                  <c:v>-76.411999999999992</c:v>
                </c:pt>
                <c:pt idx="4470">
                  <c:v>-76.41</c:v>
                </c:pt>
                <c:pt idx="4471">
                  <c:v>-76.407999999999987</c:v>
                </c:pt>
                <c:pt idx="4472">
                  <c:v>-76.405999999999992</c:v>
                </c:pt>
                <c:pt idx="4473">
                  <c:v>-76.403999999999996</c:v>
                </c:pt>
                <c:pt idx="4474">
                  <c:v>-76.401999999999987</c:v>
                </c:pt>
                <c:pt idx="4475">
                  <c:v>-76.399999999999991</c:v>
                </c:pt>
                <c:pt idx="4476">
                  <c:v>-76.397999999999996</c:v>
                </c:pt>
                <c:pt idx="4477">
                  <c:v>-76.395999999999987</c:v>
                </c:pt>
                <c:pt idx="4478">
                  <c:v>-76.393999999999991</c:v>
                </c:pt>
                <c:pt idx="4479">
                  <c:v>-76.391999999999996</c:v>
                </c:pt>
                <c:pt idx="4480">
                  <c:v>-76.389999999999986</c:v>
                </c:pt>
                <c:pt idx="4481">
                  <c:v>-76.387999999999991</c:v>
                </c:pt>
                <c:pt idx="4482">
                  <c:v>-76.385999999999996</c:v>
                </c:pt>
                <c:pt idx="4483">
                  <c:v>-76.384</c:v>
                </c:pt>
                <c:pt idx="4484">
                  <c:v>-76.381999999999991</c:v>
                </c:pt>
                <c:pt idx="4485">
                  <c:v>-76.38</c:v>
                </c:pt>
                <c:pt idx="4486">
                  <c:v>-76.378</c:v>
                </c:pt>
                <c:pt idx="4487">
                  <c:v>-76.375999999999991</c:v>
                </c:pt>
                <c:pt idx="4488">
                  <c:v>-76.373999999999995</c:v>
                </c:pt>
                <c:pt idx="4489">
                  <c:v>-76.372</c:v>
                </c:pt>
                <c:pt idx="4490">
                  <c:v>-76.36999999999999</c:v>
                </c:pt>
                <c:pt idx="4491">
                  <c:v>-76.367999999999995</c:v>
                </c:pt>
                <c:pt idx="4492">
                  <c:v>-76.366</c:v>
                </c:pt>
                <c:pt idx="4493">
                  <c:v>-76.36399999999999</c:v>
                </c:pt>
                <c:pt idx="4494">
                  <c:v>-76.361999999999995</c:v>
                </c:pt>
                <c:pt idx="4495">
                  <c:v>-76.36</c:v>
                </c:pt>
                <c:pt idx="4496">
                  <c:v>-76.35799999999999</c:v>
                </c:pt>
                <c:pt idx="4497">
                  <c:v>-76.355999999999995</c:v>
                </c:pt>
                <c:pt idx="4498">
                  <c:v>-76.353999999999999</c:v>
                </c:pt>
                <c:pt idx="4499">
                  <c:v>-76.35199999999999</c:v>
                </c:pt>
                <c:pt idx="4500">
                  <c:v>-76.349999999999994</c:v>
                </c:pt>
                <c:pt idx="4501">
                  <c:v>-76.347999999999999</c:v>
                </c:pt>
                <c:pt idx="4502">
                  <c:v>-76.345999999999989</c:v>
                </c:pt>
                <c:pt idx="4503">
                  <c:v>-76.343999999999994</c:v>
                </c:pt>
                <c:pt idx="4504">
                  <c:v>-76.341999999999999</c:v>
                </c:pt>
                <c:pt idx="4505">
                  <c:v>-76.339999999999989</c:v>
                </c:pt>
                <c:pt idx="4506">
                  <c:v>-76.337999999999994</c:v>
                </c:pt>
                <c:pt idx="4507">
                  <c:v>-76.335999999999999</c:v>
                </c:pt>
                <c:pt idx="4508">
                  <c:v>-76.333999999999989</c:v>
                </c:pt>
                <c:pt idx="4509">
                  <c:v>-76.331999999999994</c:v>
                </c:pt>
                <c:pt idx="4510">
                  <c:v>-76.33</c:v>
                </c:pt>
                <c:pt idx="4511">
                  <c:v>-76.327999999999989</c:v>
                </c:pt>
                <c:pt idx="4512">
                  <c:v>-76.325999999999993</c:v>
                </c:pt>
                <c:pt idx="4513">
                  <c:v>-76.323999999999998</c:v>
                </c:pt>
                <c:pt idx="4514">
                  <c:v>-76.321999999999989</c:v>
                </c:pt>
                <c:pt idx="4515">
                  <c:v>-76.319999999999993</c:v>
                </c:pt>
                <c:pt idx="4516">
                  <c:v>-76.317999999999998</c:v>
                </c:pt>
                <c:pt idx="4517">
                  <c:v>-76.315999999999988</c:v>
                </c:pt>
                <c:pt idx="4518">
                  <c:v>-76.313999999999993</c:v>
                </c:pt>
                <c:pt idx="4519">
                  <c:v>-76.311999999999998</c:v>
                </c:pt>
                <c:pt idx="4520">
                  <c:v>-76.31</c:v>
                </c:pt>
                <c:pt idx="4521">
                  <c:v>-76.307999999999993</c:v>
                </c:pt>
                <c:pt idx="4522">
                  <c:v>-76.305999999999997</c:v>
                </c:pt>
                <c:pt idx="4523">
                  <c:v>-76.304000000000002</c:v>
                </c:pt>
                <c:pt idx="4524">
                  <c:v>-76.301999999999992</c:v>
                </c:pt>
                <c:pt idx="4525">
                  <c:v>-76.3</c:v>
                </c:pt>
                <c:pt idx="4526">
                  <c:v>-76.298000000000002</c:v>
                </c:pt>
                <c:pt idx="4527">
                  <c:v>-76.295999999999992</c:v>
                </c:pt>
                <c:pt idx="4528">
                  <c:v>-76.293999999999997</c:v>
                </c:pt>
                <c:pt idx="4529">
                  <c:v>-76.292000000000002</c:v>
                </c:pt>
                <c:pt idx="4530">
                  <c:v>-76.289999999999992</c:v>
                </c:pt>
                <c:pt idx="4531">
                  <c:v>-76.287999999999997</c:v>
                </c:pt>
                <c:pt idx="4532">
                  <c:v>-76.286000000000001</c:v>
                </c:pt>
                <c:pt idx="4533">
                  <c:v>-76.283999999999992</c:v>
                </c:pt>
                <c:pt idx="4534">
                  <c:v>-76.281999999999996</c:v>
                </c:pt>
                <c:pt idx="4535">
                  <c:v>-76.28</c:v>
                </c:pt>
                <c:pt idx="4536">
                  <c:v>-76.277999999999992</c:v>
                </c:pt>
                <c:pt idx="4537">
                  <c:v>-76.275999999999996</c:v>
                </c:pt>
                <c:pt idx="4538">
                  <c:v>-76.274000000000001</c:v>
                </c:pt>
                <c:pt idx="4539">
                  <c:v>-76.271999999999991</c:v>
                </c:pt>
                <c:pt idx="4540">
                  <c:v>-76.27</c:v>
                </c:pt>
                <c:pt idx="4541">
                  <c:v>-76.268000000000001</c:v>
                </c:pt>
                <c:pt idx="4542">
                  <c:v>-76.265999999999991</c:v>
                </c:pt>
                <c:pt idx="4543">
                  <c:v>-76.263999999999996</c:v>
                </c:pt>
                <c:pt idx="4544">
                  <c:v>-76.262</c:v>
                </c:pt>
                <c:pt idx="4545">
                  <c:v>-76.259999999999991</c:v>
                </c:pt>
                <c:pt idx="4546">
                  <c:v>-76.257999999999996</c:v>
                </c:pt>
                <c:pt idx="4547">
                  <c:v>-76.256</c:v>
                </c:pt>
                <c:pt idx="4548">
                  <c:v>-76.253999999999991</c:v>
                </c:pt>
                <c:pt idx="4549">
                  <c:v>-76.251999999999995</c:v>
                </c:pt>
                <c:pt idx="4550">
                  <c:v>-76.25</c:v>
                </c:pt>
                <c:pt idx="4551">
                  <c:v>-76.24799999999999</c:v>
                </c:pt>
                <c:pt idx="4552">
                  <c:v>-76.245999999999995</c:v>
                </c:pt>
                <c:pt idx="4553">
                  <c:v>-76.244</c:v>
                </c:pt>
                <c:pt idx="4554">
                  <c:v>-76.24199999999999</c:v>
                </c:pt>
                <c:pt idx="4555">
                  <c:v>-76.239999999999995</c:v>
                </c:pt>
                <c:pt idx="4556">
                  <c:v>-76.238</c:v>
                </c:pt>
                <c:pt idx="4557">
                  <c:v>-76.23599999999999</c:v>
                </c:pt>
                <c:pt idx="4558">
                  <c:v>-76.233999999999995</c:v>
                </c:pt>
                <c:pt idx="4559">
                  <c:v>-76.231999999999999</c:v>
                </c:pt>
                <c:pt idx="4560">
                  <c:v>-76.22999999999999</c:v>
                </c:pt>
                <c:pt idx="4561">
                  <c:v>-76.227999999999994</c:v>
                </c:pt>
                <c:pt idx="4562">
                  <c:v>-76.225999999999999</c:v>
                </c:pt>
                <c:pt idx="4563">
                  <c:v>-76.22399999999999</c:v>
                </c:pt>
                <c:pt idx="4564">
                  <c:v>-76.221999999999994</c:v>
                </c:pt>
                <c:pt idx="4565">
                  <c:v>-76.22</c:v>
                </c:pt>
                <c:pt idx="4566">
                  <c:v>-76.217999999999989</c:v>
                </c:pt>
                <c:pt idx="4567">
                  <c:v>-76.215999999999994</c:v>
                </c:pt>
                <c:pt idx="4568">
                  <c:v>-76.213999999999999</c:v>
                </c:pt>
                <c:pt idx="4569">
                  <c:v>-76.211999999999989</c:v>
                </c:pt>
                <c:pt idx="4570">
                  <c:v>-76.209999999999994</c:v>
                </c:pt>
                <c:pt idx="4571">
                  <c:v>-76.207999999999998</c:v>
                </c:pt>
                <c:pt idx="4572">
                  <c:v>-76.205999999999989</c:v>
                </c:pt>
                <c:pt idx="4573">
                  <c:v>-76.203999999999994</c:v>
                </c:pt>
                <c:pt idx="4574">
                  <c:v>-76.201999999999998</c:v>
                </c:pt>
                <c:pt idx="4575">
                  <c:v>-76.199999999999989</c:v>
                </c:pt>
                <c:pt idx="4576">
                  <c:v>-76.197999999999993</c:v>
                </c:pt>
                <c:pt idx="4577">
                  <c:v>-76.195999999999998</c:v>
                </c:pt>
                <c:pt idx="4578">
                  <c:v>-76.193999999999988</c:v>
                </c:pt>
                <c:pt idx="4579">
                  <c:v>-76.191999999999993</c:v>
                </c:pt>
                <c:pt idx="4580">
                  <c:v>-76.19</c:v>
                </c:pt>
                <c:pt idx="4581">
                  <c:v>-76.187999999999988</c:v>
                </c:pt>
                <c:pt idx="4582">
                  <c:v>-76.185999999999993</c:v>
                </c:pt>
                <c:pt idx="4583">
                  <c:v>-76.183999999999997</c:v>
                </c:pt>
                <c:pt idx="4584">
                  <c:v>-76.181999999999988</c:v>
                </c:pt>
                <c:pt idx="4585">
                  <c:v>-76.179999999999993</c:v>
                </c:pt>
                <c:pt idx="4586">
                  <c:v>-76.177999999999997</c:v>
                </c:pt>
                <c:pt idx="4587">
                  <c:v>-76.175999999999988</c:v>
                </c:pt>
                <c:pt idx="4588">
                  <c:v>-76.173999999999992</c:v>
                </c:pt>
                <c:pt idx="4589">
                  <c:v>-76.171999999999997</c:v>
                </c:pt>
                <c:pt idx="4590">
                  <c:v>-76.169999999999987</c:v>
                </c:pt>
                <c:pt idx="4591">
                  <c:v>-76.167999999999992</c:v>
                </c:pt>
                <c:pt idx="4592">
                  <c:v>-76.165999999999997</c:v>
                </c:pt>
                <c:pt idx="4593">
                  <c:v>-76.163999999999987</c:v>
                </c:pt>
                <c:pt idx="4594">
                  <c:v>-76.161999999999992</c:v>
                </c:pt>
                <c:pt idx="4595">
                  <c:v>-76.16</c:v>
                </c:pt>
                <c:pt idx="4596">
                  <c:v>-76.157999999999987</c:v>
                </c:pt>
                <c:pt idx="4597">
                  <c:v>-76.155999999999992</c:v>
                </c:pt>
                <c:pt idx="4598">
                  <c:v>-76.153999999999996</c:v>
                </c:pt>
                <c:pt idx="4599">
                  <c:v>-76.151999999999987</c:v>
                </c:pt>
                <c:pt idx="4600">
                  <c:v>-76.149999999999991</c:v>
                </c:pt>
                <c:pt idx="4601">
                  <c:v>-76.147999999999996</c:v>
                </c:pt>
                <c:pt idx="4602">
                  <c:v>-76.145999999999987</c:v>
                </c:pt>
                <c:pt idx="4603">
                  <c:v>-76.143999999999991</c:v>
                </c:pt>
                <c:pt idx="4604">
                  <c:v>-76.141999999999996</c:v>
                </c:pt>
                <c:pt idx="4605">
                  <c:v>-76.139999999999986</c:v>
                </c:pt>
                <c:pt idx="4606">
                  <c:v>-76.137999999999991</c:v>
                </c:pt>
                <c:pt idx="4607">
                  <c:v>-76.135999999999996</c:v>
                </c:pt>
                <c:pt idx="4608">
                  <c:v>-76.134</c:v>
                </c:pt>
                <c:pt idx="4609">
                  <c:v>-76.131999999999991</c:v>
                </c:pt>
                <c:pt idx="4610">
                  <c:v>-76.13</c:v>
                </c:pt>
                <c:pt idx="4611">
                  <c:v>-76.128</c:v>
                </c:pt>
                <c:pt idx="4612">
                  <c:v>-76.125999999999991</c:v>
                </c:pt>
                <c:pt idx="4613">
                  <c:v>-76.123999999999995</c:v>
                </c:pt>
                <c:pt idx="4614">
                  <c:v>-76.122</c:v>
                </c:pt>
                <c:pt idx="4615">
                  <c:v>-76.11999999999999</c:v>
                </c:pt>
                <c:pt idx="4616">
                  <c:v>-76.117999999999995</c:v>
                </c:pt>
                <c:pt idx="4617">
                  <c:v>-76.116</c:v>
                </c:pt>
                <c:pt idx="4618">
                  <c:v>-76.11399999999999</c:v>
                </c:pt>
                <c:pt idx="4619">
                  <c:v>-76.111999999999995</c:v>
                </c:pt>
                <c:pt idx="4620">
                  <c:v>-76.11</c:v>
                </c:pt>
                <c:pt idx="4621">
                  <c:v>-76.10799999999999</c:v>
                </c:pt>
                <c:pt idx="4622">
                  <c:v>-76.105999999999995</c:v>
                </c:pt>
                <c:pt idx="4623">
                  <c:v>-76.103999999999999</c:v>
                </c:pt>
                <c:pt idx="4624">
                  <c:v>-76.10199999999999</c:v>
                </c:pt>
                <c:pt idx="4625">
                  <c:v>-76.099999999999994</c:v>
                </c:pt>
                <c:pt idx="4626">
                  <c:v>-76.097999999999999</c:v>
                </c:pt>
                <c:pt idx="4627">
                  <c:v>-76.095999999999989</c:v>
                </c:pt>
                <c:pt idx="4628">
                  <c:v>-76.093999999999994</c:v>
                </c:pt>
                <c:pt idx="4629">
                  <c:v>-76.091999999999999</c:v>
                </c:pt>
                <c:pt idx="4630">
                  <c:v>-76.089999999999989</c:v>
                </c:pt>
                <c:pt idx="4631">
                  <c:v>-76.087999999999994</c:v>
                </c:pt>
                <c:pt idx="4632">
                  <c:v>-76.085999999999999</c:v>
                </c:pt>
                <c:pt idx="4633">
                  <c:v>-76.083999999999989</c:v>
                </c:pt>
                <c:pt idx="4634">
                  <c:v>-76.081999999999994</c:v>
                </c:pt>
                <c:pt idx="4635">
                  <c:v>-76.08</c:v>
                </c:pt>
                <c:pt idx="4636">
                  <c:v>-76.077999999999989</c:v>
                </c:pt>
                <c:pt idx="4637">
                  <c:v>-76.075999999999993</c:v>
                </c:pt>
                <c:pt idx="4638">
                  <c:v>-76.073999999999998</c:v>
                </c:pt>
                <c:pt idx="4639">
                  <c:v>-76.071999999999989</c:v>
                </c:pt>
                <c:pt idx="4640">
                  <c:v>-76.069999999999993</c:v>
                </c:pt>
                <c:pt idx="4641">
                  <c:v>-76.067999999999998</c:v>
                </c:pt>
                <c:pt idx="4642">
                  <c:v>-76.065999999999988</c:v>
                </c:pt>
                <c:pt idx="4643">
                  <c:v>-76.063999999999993</c:v>
                </c:pt>
                <c:pt idx="4644">
                  <c:v>-76.061999999999998</c:v>
                </c:pt>
                <c:pt idx="4645">
                  <c:v>-76.06</c:v>
                </c:pt>
                <c:pt idx="4646">
                  <c:v>-76.057999999999993</c:v>
                </c:pt>
                <c:pt idx="4647">
                  <c:v>-76.055999999999997</c:v>
                </c:pt>
                <c:pt idx="4648">
                  <c:v>-76.054000000000002</c:v>
                </c:pt>
                <c:pt idx="4649">
                  <c:v>-76.051999999999992</c:v>
                </c:pt>
                <c:pt idx="4650">
                  <c:v>-76.05</c:v>
                </c:pt>
                <c:pt idx="4651">
                  <c:v>-76.048000000000002</c:v>
                </c:pt>
                <c:pt idx="4652">
                  <c:v>-76.045999999999992</c:v>
                </c:pt>
                <c:pt idx="4653">
                  <c:v>-76.043999999999997</c:v>
                </c:pt>
                <c:pt idx="4654">
                  <c:v>-76.042000000000002</c:v>
                </c:pt>
                <c:pt idx="4655">
                  <c:v>-76.039999999999992</c:v>
                </c:pt>
                <c:pt idx="4656">
                  <c:v>-76.037999999999997</c:v>
                </c:pt>
                <c:pt idx="4657">
                  <c:v>-76.036000000000001</c:v>
                </c:pt>
                <c:pt idx="4658">
                  <c:v>-76.033999999999992</c:v>
                </c:pt>
                <c:pt idx="4659">
                  <c:v>-76.031999999999996</c:v>
                </c:pt>
                <c:pt idx="4660">
                  <c:v>-76.03</c:v>
                </c:pt>
                <c:pt idx="4661">
                  <c:v>-76.027999999999992</c:v>
                </c:pt>
                <c:pt idx="4662">
                  <c:v>-76.025999999999996</c:v>
                </c:pt>
                <c:pt idx="4663">
                  <c:v>-76.024000000000001</c:v>
                </c:pt>
                <c:pt idx="4664">
                  <c:v>-76.021999999999991</c:v>
                </c:pt>
                <c:pt idx="4665">
                  <c:v>-76.02</c:v>
                </c:pt>
                <c:pt idx="4666">
                  <c:v>-76.018000000000001</c:v>
                </c:pt>
                <c:pt idx="4667">
                  <c:v>-76.015999999999991</c:v>
                </c:pt>
                <c:pt idx="4668">
                  <c:v>-76.013999999999996</c:v>
                </c:pt>
                <c:pt idx="4669">
                  <c:v>-76.012</c:v>
                </c:pt>
                <c:pt idx="4670">
                  <c:v>-76.009999999999991</c:v>
                </c:pt>
                <c:pt idx="4671">
                  <c:v>-76.007999999999996</c:v>
                </c:pt>
                <c:pt idx="4672">
                  <c:v>-76.006</c:v>
                </c:pt>
                <c:pt idx="4673">
                  <c:v>-76.003999999999991</c:v>
                </c:pt>
                <c:pt idx="4674">
                  <c:v>-76.001999999999995</c:v>
                </c:pt>
                <c:pt idx="4675">
                  <c:v>-76</c:v>
                </c:pt>
                <c:pt idx="4676">
                  <c:v>-75.99799999999999</c:v>
                </c:pt>
                <c:pt idx="4677">
                  <c:v>-75.995999999999995</c:v>
                </c:pt>
                <c:pt idx="4678">
                  <c:v>-75.994</c:v>
                </c:pt>
                <c:pt idx="4679">
                  <c:v>-75.99199999999999</c:v>
                </c:pt>
                <c:pt idx="4680">
                  <c:v>-75.989999999999995</c:v>
                </c:pt>
                <c:pt idx="4681">
                  <c:v>-75.988</c:v>
                </c:pt>
                <c:pt idx="4682">
                  <c:v>-75.98599999999999</c:v>
                </c:pt>
                <c:pt idx="4683">
                  <c:v>-75.983999999999995</c:v>
                </c:pt>
                <c:pt idx="4684">
                  <c:v>-75.981999999999999</c:v>
                </c:pt>
                <c:pt idx="4685">
                  <c:v>-75.97999999999999</c:v>
                </c:pt>
                <c:pt idx="4686">
                  <c:v>-75.977999999999994</c:v>
                </c:pt>
                <c:pt idx="4687">
                  <c:v>-75.975999999999999</c:v>
                </c:pt>
                <c:pt idx="4688">
                  <c:v>-75.97399999999999</c:v>
                </c:pt>
                <c:pt idx="4689">
                  <c:v>-75.971999999999994</c:v>
                </c:pt>
                <c:pt idx="4690">
                  <c:v>-75.97</c:v>
                </c:pt>
                <c:pt idx="4691">
                  <c:v>-75.967999999999989</c:v>
                </c:pt>
                <c:pt idx="4692">
                  <c:v>-75.965999999999994</c:v>
                </c:pt>
                <c:pt idx="4693">
                  <c:v>-75.963999999999999</c:v>
                </c:pt>
                <c:pt idx="4694">
                  <c:v>-75.961999999999989</c:v>
                </c:pt>
                <c:pt idx="4695">
                  <c:v>-75.959999999999994</c:v>
                </c:pt>
                <c:pt idx="4696">
                  <c:v>-75.957999999999998</c:v>
                </c:pt>
                <c:pt idx="4697">
                  <c:v>-75.955999999999989</c:v>
                </c:pt>
                <c:pt idx="4698">
                  <c:v>-75.953999999999994</c:v>
                </c:pt>
                <c:pt idx="4699">
                  <c:v>-75.951999999999998</c:v>
                </c:pt>
                <c:pt idx="4700">
                  <c:v>-75.949999999999989</c:v>
                </c:pt>
                <c:pt idx="4701">
                  <c:v>-75.947999999999993</c:v>
                </c:pt>
                <c:pt idx="4702">
                  <c:v>-75.945999999999998</c:v>
                </c:pt>
                <c:pt idx="4703">
                  <c:v>-75.943999999999988</c:v>
                </c:pt>
                <c:pt idx="4704">
                  <c:v>-75.941999999999993</c:v>
                </c:pt>
                <c:pt idx="4705">
                  <c:v>-75.94</c:v>
                </c:pt>
                <c:pt idx="4706">
                  <c:v>-75.937999999999988</c:v>
                </c:pt>
                <c:pt idx="4707">
                  <c:v>-75.935999999999993</c:v>
                </c:pt>
                <c:pt idx="4708">
                  <c:v>-75.933999999999997</c:v>
                </c:pt>
                <c:pt idx="4709">
                  <c:v>-75.931999999999988</c:v>
                </c:pt>
                <c:pt idx="4710">
                  <c:v>-75.929999999999993</c:v>
                </c:pt>
                <c:pt idx="4711">
                  <c:v>-75.927999999999997</c:v>
                </c:pt>
                <c:pt idx="4712">
                  <c:v>-75.925999999999988</c:v>
                </c:pt>
                <c:pt idx="4713">
                  <c:v>-75.923999999999992</c:v>
                </c:pt>
                <c:pt idx="4714">
                  <c:v>-75.921999999999997</c:v>
                </c:pt>
                <c:pt idx="4715">
                  <c:v>-75.919999999999987</c:v>
                </c:pt>
                <c:pt idx="4716">
                  <c:v>-75.917999999999992</c:v>
                </c:pt>
                <c:pt idx="4717">
                  <c:v>-75.915999999999997</c:v>
                </c:pt>
                <c:pt idx="4718">
                  <c:v>-75.913999999999987</c:v>
                </c:pt>
                <c:pt idx="4719">
                  <c:v>-75.911999999999992</c:v>
                </c:pt>
                <c:pt idx="4720">
                  <c:v>-75.91</c:v>
                </c:pt>
                <c:pt idx="4721">
                  <c:v>-75.907999999999987</c:v>
                </c:pt>
                <c:pt idx="4722">
                  <c:v>-75.905999999999992</c:v>
                </c:pt>
                <c:pt idx="4723">
                  <c:v>-75.903999999999996</c:v>
                </c:pt>
                <c:pt idx="4724">
                  <c:v>-75.901999999999987</c:v>
                </c:pt>
                <c:pt idx="4725">
                  <c:v>-75.899999999999991</c:v>
                </c:pt>
                <c:pt idx="4726">
                  <c:v>-75.897999999999996</c:v>
                </c:pt>
                <c:pt idx="4727">
                  <c:v>-75.895999999999987</c:v>
                </c:pt>
                <c:pt idx="4728">
                  <c:v>-75.893999999999991</c:v>
                </c:pt>
                <c:pt idx="4729">
                  <c:v>-75.891999999999996</c:v>
                </c:pt>
                <c:pt idx="4730">
                  <c:v>-75.889999999999986</c:v>
                </c:pt>
                <c:pt idx="4731">
                  <c:v>-75.887999999999991</c:v>
                </c:pt>
                <c:pt idx="4732">
                  <c:v>-75.885999999999996</c:v>
                </c:pt>
                <c:pt idx="4733">
                  <c:v>-75.884</c:v>
                </c:pt>
                <c:pt idx="4734">
                  <c:v>-75.881999999999991</c:v>
                </c:pt>
                <c:pt idx="4735">
                  <c:v>-75.88</c:v>
                </c:pt>
                <c:pt idx="4736">
                  <c:v>-75.878</c:v>
                </c:pt>
                <c:pt idx="4737">
                  <c:v>-75.875999999999991</c:v>
                </c:pt>
                <c:pt idx="4738">
                  <c:v>-75.873999999999995</c:v>
                </c:pt>
                <c:pt idx="4739">
                  <c:v>-75.872</c:v>
                </c:pt>
                <c:pt idx="4740">
                  <c:v>-75.86999999999999</c:v>
                </c:pt>
                <c:pt idx="4741">
                  <c:v>-75.867999999999995</c:v>
                </c:pt>
                <c:pt idx="4742">
                  <c:v>-75.866</c:v>
                </c:pt>
                <c:pt idx="4743">
                  <c:v>-75.86399999999999</c:v>
                </c:pt>
                <c:pt idx="4744">
                  <c:v>-75.861999999999995</c:v>
                </c:pt>
                <c:pt idx="4745">
                  <c:v>-75.86</c:v>
                </c:pt>
                <c:pt idx="4746">
                  <c:v>-75.85799999999999</c:v>
                </c:pt>
                <c:pt idx="4747">
                  <c:v>-75.855999999999995</c:v>
                </c:pt>
                <c:pt idx="4748">
                  <c:v>-75.853999999999999</c:v>
                </c:pt>
                <c:pt idx="4749">
                  <c:v>-75.85199999999999</c:v>
                </c:pt>
                <c:pt idx="4750">
                  <c:v>-75.849999999999994</c:v>
                </c:pt>
                <c:pt idx="4751">
                  <c:v>-75.847999999999999</c:v>
                </c:pt>
                <c:pt idx="4752">
                  <c:v>-75.845999999999989</c:v>
                </c:pt>
                <c:pt idx="4753">
                  <c:v>-75.843999999999994</c:v>
                </c:pt>
                <c:pt idx="4754">
                  <c:v>-75.841999999999999</c:v>
                </c:pt>
                <c:pt idx="4755">
                  <c:v>-75.839999999999989</c:v>
                </c:pt>
                <c:pt idx="4756">
                  <c:v>-75.837999999999994</c:v>
                </c:pt>
                <c:pt idx="4757">
                  <c:v>-75.835999999999999</c:v>
                </c:pt>
                <c:pt idx="4758">
                  <c:v>-75.833999999999989</c:v>
                </c:pt>
                <c:pt idx="4759">
                  <c:v>-75.831999999999994</c:v>
                </c:pt>
                <c:pt idx="4760">
                  <c:v>-75.83</c:v>
                </c:pt>
                <c:pt idx="4761">
                  <c:v>-75.827999999999989</c:v>
                </c:pt>
                <c:pt idx="4762">
                  <c:v>-75.825999999999993</c:v>
                </c:pt>
                <c:pt idx="4763">
                  <c:v>-75.823999999999998</c:v>
                </c:pt>
                <c:pt idx="4764">
                  <c:v>-75.821999999999989</c:v>
                </c:pt>
                <c:pt idx="4765">
                  <c:v>-75.819999999999993</c:v>
                </c:pt>
                <c:pt idx="4766">
                  <c:v>-75.817999999999998</c:v>
                </c:pt>
                <c:pt idx="4767">
                  <c:v>-75.815999999999988</c:v>
                </c:pt>
                <c:pt idx="4768">
                  <c:v>-75.813999999999993</c:v>
                </c:pt>
                <c:pt idx="4769">
                  <c:v>-75.811999999999998</c:v>
                </c:pt>
                <c:pt idx="4770">
                  <c:v>-75.81</c:v>
                </c:pt>
                <c:pt idx="4771">
                  <c:v>-75.807999999999993</c:v>
                </c:pt>
                <c:pt idx="4772">
                  <c:v>-75.805999999999997</c:v>
                </c:pt>
                <c:pt idx="4773">
                  <c:v>-75.804000000000002</c:v>
                </c:pt>
                <c:pt idx="4774">
                  <c:v>-75.801999999999992</c:v>
                </c:pt>
                <c:pt idx="4775">
                  <c:v>-75.8</c:v>
                </c:pt>
                <c:pt idx="4776">
                  <c:v>-75.798000000000002</c:v>
                </c:pt>
                <c:pt idx="4777">
                  <c:v>-75.795999999999992</c:v>
                </c:pt>
                <c:pt idx="4778">
                  <c:v>-75.793999999999997</c:v>
                </c:pt>
                <c:pt idx="4779">
                  <c:v>-75.792000000000002</c:v>
                </c:pt>
                <c:pt idx="4780">
                  <c:v>-75.789999999999992</c:v>
                </c:pt>
                <c:pt idx="4781">
                  <c:v>-75.787999999999997</c:v>
                </c:pt>
                <c:pt idx="4782">
                  <c:v>-75.786000000000001</c:v>
                </c:pt>
                <c:pt idx="4783">
                  <c:v>-75.783999999999992</c:v>
                </c:pt>
                <c:pt idx="4784">
                  <c:v>-75.781999999999996</c:v>
                </c:pt>
                <c:pt idx="4785">
                  <c:v>-75.78</c:v>
                </c:pt>
                <c:pt idx="4786">
                  <c:v>-75.777999999999992</c:v>
                </c:pt>
                <c:pt idx="4787">
                  <c:v>-75.775999999999996</c:v>
                </c:pt>
                <c:pt idx="4788">
                  <c:v>-75.774000000000001</c:v>
                </c:pt>
                <c:pt idx="4789">
                  <c:v>-75.771999999999991</c:v>
                </c:pt>
                <c:pt idx="4790">
                  <c:v>-75.77</c:v>
                </c:pt>
                <c:pt idx="4791">
                  <c:v>-75.768000000000001</c:v>
                </c:pt>
                <c:pt idx="4792">
                  <c:v>-75.765999999999991</c:v>
                </c:pt>
                <c:pt idx="4793">
                  <c:v>-75.763999999999996</c:v>
                </c:pt>
                <c:pt idx="4794">
                  <c:v>-75.762</c:v>
                </c:pt>
                <c:pt idx="4795">
                  <c:v>-75.759999999999991</c:v>
                </c:pt>
                <c:pt idx="4796">
                  <c:v>-75.757999999999996</c:v>
                </c:pt>
                <c:pt idx="4797">
                  <c:v>-75.756</c:v>
                </c:pt>
                <c:pt idx="4798">
                  <c:v>-75.753999999999991</c:v>
                </c:pt>
                <c:pt idx="4799">
                  <c:v>-75.751999999999995</c:v>
                </c:pt>
                <c:pt idx="4800">
                  <c:v>-75.75</c:v>
                </c:pt>
                <c:pt idx="4801">
                  <c:v>-75.74799999999999</c:v>
                </c:pt>
                <c:pt idx="4802">
                  <c:v>-75.745999999999995</c:v>
                </c:pt>
                <c:pt idx="4803">
                  <c:v>-75.744</c:v>
                </c:pt>
                <c:pt idx="4804">
                  <c:v>-75.74199999999999</c:v>
                </c:pt>
                <c:pt idx="4805">
                  <c:v>-75.739999999999995</c:v>
                </c:pt>
                <c:pt idx="4806">
                  <c:v>-75.738</c:v>
                </c:pt>
                <c:pt idx="4807">
                  <c:v>-75.73599999999999</c:v>
                </c:pt>
                <c:pt idx="4808">
                  <c:v>-75.733999999999995</c:v>
                </c:pt>
                <c:pt idx="4809">
                  <c:v>-75.731999999999999</c:v>
                </c:pt>
                <c:pt idx="4810">
                  <c:v>-75.72999999999999</c:v>
                </c:pt>
                <c:pt idx="4811">
                  <c:v>-75.727999999999994</c:v>
                </c:pt>
                <c:pt idx="4812">
                  <c:v>-75.725999999999999</c:v>
                </c:pt>
                <c:pt idx="4813">
                  <c:v>-75.72399999999999</c:v>
                </c:pt>
                <c:pt idx="4814">
                  <c:v>-75.721999999999994</c:v>
                </c:pt>
                <c:pt idx="4815">
                  <c:v>-75.72</c:v>
                </c:pt>
                <c:pt idx="4816">
                  <c:v>-75.717999999999989</c:v>
                </c:pt>
                <c:pt idx="4817">
                  <c:v>-75.715999999999994</c:v>
                </c:pt>
                <c:pt idx="4818">
                  <c:v>-75.713999999999999</c:v>
                </c:pt>
                <c:pt idx="4819">
                  <c:v>-75.711999999999989</c:v>
                </c:pt>
                <c:pt idx="4820">
                  <c:v>-75.709999999999994</c:v>
                </c:pt>
                <c:pt idx="4821">
                  <c:v>-75.707999999999998</c:v>
                </c:pt>
                <c:pt idx="4822">
                  <c:v>-75.705999999999989</c:v>
                </c:pt>
                <c:pt idx="4823">
                  <c:v>-75.703999999999994</c:v>
                </c:pt>
                <c:pt idx="4824">
                  <c:v>-75.701999999999998</c:v>
                </c:pt>
                <c:pt idx="4825">
                  <c:v>-75.699999999999989</c:v>
                </c:pt>
                <c:pt idx="4826">
                  <c:v>-75.697999999999993</c:v>
                </c:pt>
                <c:pt idx="4827">
                  <c:v>-75.695999999999998</c:v>
                </c:pt>
                <c:pt idx="4828">
                  <c:v>-75.693999999999988</c:v>
                </c:pt>
                <c:pt idx="4829">
                  <c:v>-75.691999999999993</c:v>
                </c:pt>
                <c:pt idx="4830">
                  <c:v>-75.69</c:v>
                </c:pt>
                <c:pt idx="4831">
                  <c:v>-75.687999999999988</c:v>
                </c:pt>
                <c:pt idx="4832">
                  <c:v>-75.685999999999993</c:v>
                </c:pt>
                <c:pt idx="4833">
                  <c:v>-75.683999999999997</c:v>
                </c:pt>
                <c:pt idx="4834">
                  <c:v>-75.681999999999988</c:v>
                </c:pt>
                <c:pt idx="4835">
                  <c:v>-75.679999999999993</c:v>
                </c:pt>
                <c:pt idx="4836">
                  <c:v>-75.677999999999997</c:v>
                </c:pt>
                <c:pt idx="4837">
                  <c:v>-75.675999999999988</c:v>
                </c:pt>
                <c:pt idx="4838">
                  <c:v>-75.673999999999992</c:v>
                </c:pt>
                <c:pt idx="4839">
                  <c:v>-75.671999999999997</c:v>
                </c:pt>
                <c:pt idx="4840">
                  <c:v>-75.669999999999987</c:v>
                </c:pt>
                <c:pt idx="4841">
                  <c:v>-75.667999999999992</c:v>
                </c:pt>
                <c:pt idx="4842">
                  <c:v>-75.665999999999997</c:v>
                </c:pt>
                <c:pt idx="4843">
                  <c:v>-75.663999999999987</c:v>
                </c:pt>
                <c:pt idx="4844">
                  <c:v>-75.661999999999992</c:v>
                </c:pt>
                <c:pt idx="4845">
                  <c:v>-75.66</c:v>
                </c:pt>
                <c:pt idx="4846">
                  <c:v>-75.657999999999987</c:v>
                </c:pt>
                <c:pt idx="4847">
                  <c:v>-75.655999999999992</c:v>
                </c:pt>
                <c:pt idx="4848">
                  <c:v>-75.653999999999996</c:v>
                </c:pt>
                <c:pt idx="4849">
                  <c:v>-75.651999999999987</c:v>
                </c:pt>
                <c:pt idx="4850">
                  <c:v>-75.649999999999991</c:v>
                </c:pt>
                <c:pt idx="4851">
                  <c:v>-75.647999999999996</c:v>
                </c:pt>
                <c:pt idx="4852">
                  <c:v>-75.645999999999987</c:v>
                </c:pt>
                <c:pt idx="4853">
                  <c:v>-75.643999999999991</c:v>
                </c:pt>
                <c:pt idx="4854">
                  <c:v>-75.641999999999996</c:v>
                </c:pt>
                <c:pt idx="4855">
                  <c:v>-75.639999999999986</c:v>
                </c:pt>
                <c:pt idx="4856">
                  <c:v>-75.637999999999991</c:v>
                </c:pt>
                <c:pt idx="4857">
                  <c:v>-75.635999999999996</c:v>
                </c:pt>
                <c:pt idx="4858">
                  <c:v>-75.634</c:v>
                </c:pt>
                <c:pt idx="4859">
                  <c:v>-75.631999999999991</c:v>
                </c:pt>
                <c:pt idx="4860">
                  <c:v>-75.63</c:v>
                </c:pt>
                <c:pt idx="4861">
                  <c:v>-75.628</c:v>
                </c:pt>
                <c:pt idx="4862">
                  <c:v>-75.625999999999991</c:v>
                </c:pt>
                <c:pt idx="4863">
                  <c:v>-75.623999999999995</c:v>
                </c:pt>
                <c:pt idx="4864">
                  <c:v>-75.622</c:v>
                </c:pt>
                <c:pt idx="4865">
                  <c:v>-75.61999999999999</c:v>
                </c:pt>
                <c:pt idx="4866">
                  <c:v>-75.617999999999995</c:v>
                </c:pt>
                <c:pt idx="4867">
                  <c:v>-75.616</c:v>
                </c:pt>
                <c:pt idx="4868">
                  <c:v>-75.61399999999999</c:v>
                </c:pt>
                <c:pt idx="4869">
                  <c:v>-75.611999999999995</c:v>
                </c:pt>
                <c:pt idx="4870">
                  <c:v>-75.61</c:v>
                </c:pt>
                <c:pt idx="4871">
                  <c:v>-75.60799999999999</c:v>
                </c:pt>
                <c:pt idx="4872">
                  <c:v>-75.605999999999995</c:v>
                </c:pt>
                <c:pt idx="4873">
                  <c:v>-75.603999999999999</c:v>
                </c:pt>
                <c:pt idx="4874">
                  <c:v>-75.60199999999999</c:v>
                </c:pt>
                <c:pt idx="4875">
                  <c:v>-75.599999999999994</c:v>
                </c:pt>
                <c:pt idx="4876">
                  <c:v>-75.597999999999999</c:v>
                </c:pt>
                <c:pt idx="4877">
                  <c:v>-75.595999999999989</c:v>
                </c:pt>
                <c:pt idx="4878">
                  <c:v>-75.593999999999994</c:v>
                </c:pt>
                <c:pt idx="4879">
                  <c:v>-75.591999999999999</c:v>
                </c:pt>
                <c:pt idx="4880">
                  <c:v>-75.589999999999989</c:v>
                </c:pt>
                <c:pt idx="4881">
                  <c:v>-75.587999999999994</c:v>
                </c:pt>
                <c:pt idx="4882">
                  <c:v>-75.585999999999999</c:v>
                </c:pt>
                <c:pt idx="4883">
                  <c:v>-75.583999999999989</c:v>
                </c:pt>
                <c:pt idx="4884">
                  <c:v>-75.581999999999994</c:v>
                </c:pt>
                <c:pt idx="4885">
                  <c:v>-75.58</c:v>
                </c:pt>
                <c:pt idx="4886">
                  <c:v>-75.577999999999989</c:v>
                </c:pt>
                <c:pt idx="4887">
                  <c:v>-75.575999999999993</c:v>
                </c:pt>
                <c:pt idx="4888">
                  <c:v>-75.573999999999998</c:v>
                </c:pt>
                <c:pt idx="4889">
                  <c:v>-75.571999999999989</c:v>
                </c:pt>
                <c:pt idx="4890">
                  <c:v>-75.569999999999993</c:v>
                </c:pt>
                <c:pt idx="4891">
                  <c:v>-75.567999999999998</c:v>
                </c:pt>
                <c:pt idx="4892">
                  <c:v>-75.565999999999988</c:v>
                </c:pt>
                <c:pt idx="4893">
                  <c:v>-75.563999999999993</c:v>
                </c:pt>
                <c:pt idx="4894">
                  <c:v>-75.561999999999998</c:v>
                </c:pt>
                <c:pt idx="4895">
                  <c:v>-75.56</c:v>
                </c:pt>
                <c:pt idx="4896">
                  <c:v>-75.557999999999993</c:v>
                </c:pt>
                <c:pt idx="4897">
                  <c:v>-75.555999999999997</c:v>
                </c:pt>
                <c:pt idx="4898">
                  <c:v>-75.554000000000002</c:v>
                </c:pt>
                <c:pt idx="4899">
                  <c:v>-75.551999999999992</c:v>
                </c:pt>
                <c:pt idx="4900">
                  <c:v>-75.55</c:v>
                </c:pt>
                <c:pt idx="4901">
                  <c:v>-75.548000000000002</c:v>
                </c:pt>
                <c:pt idx="4902">
                  <c:v>-75.545999999999992</c:v>
                </c:pt>
                <c:pt idx="4903">
                  <c:v>-75.543999999999997</c:v>
                </c:pt>
                <c:pt idx="4904">
                  <c:v>-75.542000000000002</c:v>
                </c:pt>
                <c:pt idx="4905">
                  <c:v>-75.539999999999992</c:v>
                </c:pt>
                <c:pt idx="4906">
                  <c:v>-75.537999999999997</c:v>
                </c:pt>
                <c:pt idx="4907">
                  <c:v>-75.536000000000001</c:v>
                </c:pt>
                <c:pt idx="4908">
                  <c:v>-75.533999999999992</c:v>
                </c:pt>
                <c:pt idx="4909">
                  <c:v>-75.531999999999996</c:v>
                </c:pt>
                <c:pt idx="4910">
                  <c:v>-75.53</c:v>
                </c:pt>
                <c:pt idx="4911">
                  <c:v>-75.527999999999992</c:v>
                </c:pt>
                <c:pt idx="4912">
                  <c:v>-75.525999999999996</c:v>
                </c:pt>
                <c:pt idx="4913">
                  <c:v>-75.524000000000001</c:v>
                </c:pt>
                <c:pt idx="4914">
                  <c:v>-75.521999999999991</c:v>
                </c:pt>
                <c:pt idx="4915">
                  <c:v>-75.52</c:v>
                </c:pt>
                <c:pt idx="4916">
                  <c:v>-75.518000000000001</c:v>
                </c:pt>
                <c:pt idx="4917">
                  <c:v>-75.515999999999991</c:v>
                </c:pt>
                <c:pt idx="4918">
                  <c:v>-75.513999999999996</c:v>
                </c:pt>
                <c:pt idx="4919">
                  <c:v>-75.512</c:v>
                </c:pt>
                <c:pt idx="4920">
                  <c:v>-75.509999999999991</c:v>
                </c:pt>
                <c:pt idx="4921">
                  <c:v>-75.507999999999996</c:v>
                </c:pt>
                <c:pt idx="4922">
                  <c:v>-75.506</c:v>
                </c:pt>
                <c:pt idx="4923">
                  <c:v>-75.503999999999991</c:v>
                </c:pt>
                <c:pt idx="4924">
                  <c:v>-75.501999999999995</c:v>
                </c:pt>
                <c:pt idx="4925">
                  <c:v>-75.5</c:v>
                </c:pt>
                <c:pt idx="4926">
                  <c:v>-75.49799999999999</c:v>
                </c:pt>
                <c:pt idx="4927">
                  <c:v>-75.495999999999995</c:v>
                </c:pt>
                <c:pt idx="4928">
                  <c:v>-75.494</c:v>
                </c:pt>
                <c:pt idx="4929">
                  <c:v>-75.49199999999999</c:v>
                </c:pt>
                <c:pt idx="4930">
                  <c:v>-75.489999999999995</c:v>
                </c:pt>
                <c:pt idx="4931">
                  <c:v>-75.488</c:v>
                </c:pt>
                <c:pt idx="4932">
                  <c:v>-75.48599999999999</c:v>
                </c:pt>
                <c:pt idx="4933">
                  <c:v>-75.483999999999995</c:v>
                </c:pt>
                <c:pt idx="4934">
                  <c:v>-75.481999999999999</c:v>
                </c:pt>
                <c:pt idx="4935">
                  <c:v>-75.47999999999999</c:v>
                </c:pt>
                <c:pt idx="4936">
                  <c:v>-75.477999999999994</c:v>
                </c:pt>
                <c:pt idx="4937">
                  <c:v>-75.475999999999999</c:v>
                </c:pt>
                <c:pt idx="4938">
                  <c:v>-75.47399999999999</c:v>
                </c:pt>
                <c:pt idx="4939">
                  <c:v>-75.471999999999994</c:v>
                </c:pt>
                <c:pt idx="4940">
                  <c:v>-75.47</c:v>
                </c:pt>
                <c:pt idx="4941">
                  <c:v>-75.467999999999989</c:v>
                </c:pt>
                <c:pt idx="4942">
                  <c:v>-75.465999999999994</c:v>
                </c:pt>
                <c:pt idx="4943">
                  <c:v>-75.463999999999999</c:v>
                </c:pt>
                <c:pt idx="4944">
                  <c:v>-75.461999999999989</c:v>
                </c:pt>
                <c:pt idx="4945">
                  <c:v>-75.459999999999994</c:v>
                </c:pt>
                <c:pt idx="4946">
                  <c:v>-75.457999999999998</c:v>
                </c:pt>
                <c:pt idx="4947">
                  <c:v>-75.455999999999989</c:v>
                </c:pt>
                <c:pt idx="4948">
                  <c:v>-75.453999999999994</c:v>
                </c:pt>
                <c:pt idx="4949">
                  <c:v>-75.451999999999998</c:v>
                </c:pt>
                <c:pt idx="4950">
                  <c:v>-75.449999999999989</c:v>
                </c:pt>
                <c:pt idx="4951">
                  <c:v>-75.447999999999993</c:v>
                </c:pt>
                <c:pt idx="4952">
                  <c:v>-75.445999999999998</c:v>
                </c:pt>
                <c:pt idx="4953">
                  <c:v>-75.443999999999988</c:v>
                </c:pt>
                <c:pt idx="4954">
                  <c:v>-75.441999999999993</c:v>
                </c:pt>
                <c:pt idx="4955">
                  <c:v>-75.44</c:v>
                </c:pt>
                <c:pt idx="4956">
                  <c:v>-75.437999999999988</c:v>
                </c:pt>
                <c:pt idx="4957">
                  <c:v>-75.435999999999993</c:v>
                </c:pt>
                <c:pt idx="4958">
                  <c:v>-75.433999999999997</c:v>
                </c:pt>
                <c:pt idx="4959">
                  <c:v>-75.431999999999988</c:v>
                </c:pt>
                <c:pt idx="4960">
                  <c:v>-75.429999999999993</c:v>
                </c:pt>
                <c:pt idx="4961">
                  <c:v>-75.427999999999997</c:v>
                </c:pt>
                <c:pt idx="4962">
                  <c:v>-75.425999999999988</c:v>
                </c:pt>
                <c:pt idx="4963">
                  <c:v>-75.423999999999992</c:v>
                </c:pt>
                <c:pt idx="4964">
                  <c:v>-75.421999999999997</c:v>
                </c:pt>
                <c:pt idx="4965">
                  <c:v>-75.419999999999987</c:v>
                </c:pt>
                <c:pt idx="4966">
                  <c:v>-75.417999999999992</c:v>
                </c:pt>
                <c:pt idx="4967">
                  <c:v>-75.415999999999997</c:v>
                </c:pt>
                <c:pt idx="4968">
                  <c:v>-75.413999999999987</c:v>
                </c:pt>
                <c:pt idx="4969">
                  <c:v>-75.411999999999992</c:v>
                </c:pt>
                <c:pt idx="4970">
                  <c:v>-75.41</c:v>
                </c:pt>
                <c:pt idx="4971">
                  <c:v>-75.407999999999987</c:v>
                </c:pt>
                <c:pt idx="4972">
                  <c:v>-75.405999999999992</c:v>
                </c:pt>
                <c:pt idx="4973">
                  <c:v>-75.403999999999996</c:v>
                </c:pt>
                <c:pt idx="4974">
                  <c:v>-75.401999999999987</c:v>
                </c:pt>
                <c:pt idx="4975">
                  <c:v>-75.399999999999991</c:v>
                </c:pt>
                <c:pt idx="4976">
                  <c:v>-75.397999999999996</c:v>
                </c:pt>
                <c:pt idx="4977">
                  <c:v>-75.395999999999987</c:v>
                </c:pt>
                <c:pt idx="4978">
                  <c:v>-75.393999999999991</c:v>
                </c:pt>
                <c:pt idx="4979">
                  <c:v>-75.391999999999996</c:v>
                </c:pt>
                <c:pt idx="4980">
                  <c:v>-75.389999999999986</c:v>
                </c:pt>
                <c:pt idx="4981">
                  <c:v>-75.387999999999991</c:v>
                </c:pt>
                <c:pt idx="4982">
                  <c:v>-75.385999999999996</c:v>
                </c:pt>
                <c:pt idx="4983">
                  <c:v>-75.384</c:v>
                </c:pt>
                <c:pt idx="4984">
                  <c:v>-75.381999999999991</c:v>
                </c:pt>
                <c:pt idx="4985">
                  <c:v>-75.38</c:v>
                </c:pt>
                <c:pt idx="4986">
                  <c:v>-75.378</c:v>
                </c:pt>
                <c:pt idx="4987">
                  <c:v>-75.375999999999991</c:v>
                </c:pt>
                <c:pt idx="4988">
                  <c:v>-75.373999999999995</c:v>
                </c:pt>
                <c:pt idx="4989">
                  <c:v>-75.372</c:v>
                </c:pt>
                <c:pt idx="4990">
                  <c:v>-75.36999999999999</c:v>
                </c:pt>
                <c:pt idx="4991">
                  <c:v>-75.367999999999995</c:v>
                </c:pt>
                <c:pt idx="4992">
                  <c:v>-75.366</c:v>
                </c:pt>
                <c:pt idx="4993">
                  <c:v>-75.36399999999999</c:v>
                </c:pt>
                <c:pt idx="4994">
                  <c:v>-75.361999999999995</c:v>
                </c:pt>
                <c:pt idx="4995">
                  <c:v>-75.36</c:v>
                </c:pt>
                <c:pt idx="4996">
                  <c:v>-75.35799999999999</c:v>
                </c:pt>
                <c:pt idx="4997">
                  <c:v>-75.355999999999995</c:v>
                </c:pt>
                <c:pt idx="4998">
                  <c:v>-75.353999999999999</c:v>
                </c:pt>
                <c:pt idx="4999">
                  <c:v>-75.35199999999999</c:v>
                </c:pt>
                <c:pt idx="5000">
                  <c:v>-75.349999999999994</c:v>
                </c:pt>
                <c:pt idx="5001">
                  <c:v>-75.347999999999999</c:v>
                </c:pt>
                <c:pt idx="5002">
                  <c:v>-75.345999999999989</c:v>
                </c:pt>
                <c:pt idx="5003">
                  <c:v>-75.343999999999994</c:v>
                </c:pt>
                <c:pt idx="5004">
                  <c:v>-75.341999999999999</c:v>
                </c:pt>
                <c:pt idx="5005">
                  <c:v>-75.339999999999989</c:v>
                </c:pt>
                <c:pt idx="5006">
                  <c:v>-75.337999999999994</c:v>
                </c:pt>
                <c:pt idx="5007">
                  <c:v>-75.335999999999999</c:v>
                </c:pt>
                <c:pt idx="5008">
                  <c:v>-75.333999999999989</c:v>
                </c:pt>
                <c:pt idx="5009">
                  <c:v>-75.331999999999994</c:v>
                </c:pt>
                <c:pt idx="5010">
                  <c:v>-75.33</c:v>
                </c:pt>
                <c:pt idx="5011">
                  <c:v>-75.327999999999989</c:v>
                </c:pt>
                <c:pt idx="5012">
                  <c:v>-75.325999999999993</c:v>
                </c:pt>
                <c:pt idx="5013">
                  <c:v>-75.323999999999998</c:v>
                </c:pt>
                <c:pt idx="5014">
                  <c:v>-75.321999999999989</c:v>
                </c:pt>
                <c:pt idx="5015">
                  <c:v>-75.319999999999993</c:v>
                </c:pt>
                <c:pt idx="5016">
                  <c:v>-75.317999999999998</c:v>
                </c:pt>
                <c:pt idx="5017">
                  <c:v>-75.315999999999988</c:v>
                </c:pt>
                <c:pt idx="5018">
                  <c:v>-75.313999999999993</c:v>
                </c:pt>
                <c:pt idx="5019">
                  <c:v>-75.311999999999998</c:v>
                </c:pt>
                <c:pt idx="5020">
                  <c:v>-75.31</c:v>
                </c:pt>
                <c:pt idx="5021">
                  <c:v>-75.307999999999993</c:v>
                </c:pt>
                <c:pt idx="5022">
                  <c:v>-75.305999999999997</c:v>
                </c:pt>
                <c:pt idx="5023">
                  <c:v>-75.304000000000002</c:v>
                </c:pt>
                <c:pt idx="5024">
                  <c:v>-75.301999999999992</c:v>
                </c:pt>
                <c:pt idx="5025">
                  <c:v>-75.3</c:v>
                </c:pt>
                <c:pt idx="5026">
                  <c:v>-75.298000000000002</c:v>
                </c:pt>
                <c:pt idx="5027">
                  <c:v>-75.295999999999992</c:v>
                </c:pt>
                <c:pt idx="5028">
                  <c:v>-75.293999999999997</c:v>
                </c:pt>
                <c:pt idx="5029">
                  <c:v>-75.292000000000002</c:v>
                </c:pt>
                <c:pt idx="5030">
                  <c:v>-75.289999999999992</c:v>
                </c:pt>
                <c:pt idx="5031">
                  <c:v>-75.287999999999997</c:v>
                </c:pt>
                <c:pt idx="5032">
                  <c:v>-75.286000000000001</c:v>
                </c:pt>
                <c:pt idx="5033">
                  <c:v>-75.283999999999992</c:v>
                </c:pt>
                <c:pt idx="5034">
                  <c:v>-75.281999999999996</c:v>
                </c:pt>
                <c:pt idx="5035">
                  <c:v>-75.28</c:v>
                </c:pt>
                <c:pt idx="5036">
                  <c:v>-75.277999999999992</c:v>
                </c:pt>
                <c:pt idx="5037">
                  <c:v>-75.275999999999996</c:v>
                </c:pt>
                <c:pt idx="5038">
                  <c:v>-75.274000000000001</c:v>
                </c:pt>
                <c:pt idx="5039">
                  <c:v>-75.271999999999991</c:v>
                </c:pt>
                <c:pt idx="5040">
                  <c:v>-75.27</c:v>
                </c:pt>
                <c:pt idx="5041">
                  <c:v>-75.268000000000001</c:v>
                </c:pt>
                <c:pt idx="5042">
                  <c:v>-75.265999999999991</c:v>
                </c:pt>
                <c:pt idx="5043">
                  <c:v>-75.263999999999996</c:v>
                </c:pt>
                <c:pt idx="5044">
                  <c:v>-75.262</c:v>
                </c:pt>
                <c:pt idx="5045">
                  <c:v>-75.259999999999991</c:v>
                </c:pt>
                <c:pt idx="5046">
                  <c:v>-75.257999999999996</c:v>
                </c:pt>
                <c:pt idx="5047">
                  <c:v>-75.256</c:v>
                </c:pt>
                <c:pt idx="5048">
                  <c:v>-75.253999999999991</c:v>
                </c:pt>
                <c:pt idx="5049">
                  <c:v>-75.251999999999995</c:v>
                </c:pt>
                <c:pt idx="5050">
                  <c:v>-75.25</c:v>
                </c:pt>
                <c:pt idx="5051">
                  <c:v>-75.24799999999999</c:v>
                </c:pt>
                <c:pt idx="5052">
                  <c:v>-75.245999999999995</c:v>
                </c:pt>
                <c:pt idx="5053">
                  <c:v>-75.244</c:v>
                </c:pt>
                <c:pt idx="5054">
                  <c:v>-75.24199999999999</c:v>
                </c:pt>
                <c:pt idx="5055">
                  <c:v>-75.239999999999995</c:v>
                </c:pt>
                <c:pt idx="5056">
                  <c:v>-75.238</c:v>
                </c:pt>
                <c:pt idx="5057">
                  <c:v>-75.23599999999999</c:v>
                </c:pt>
                <c:pt idx="5058">
                  <c:v>-75.233999999999995</c:v>
                </c:pt>
                <c:pt idx="5059">
                  <c:v>-75.231999999999999</c:v>
                </c:pt>
                <c:pt idx="5060">
                  <c:v>-75.22999999999999</c:v>
                </c:pt>
                <c:pt idx="5061">
                  <c:v>-75.227999999999994</c:v>
                </c:pt>
                <c:pt idx="5062">
                  <c:v>-75.225999999999999</c:v>
                </c:pt>
                <c:pt idx="5063">
                  <c:v>-75.22399999999999</c:v>
                </c:pt>
                <c:pt idx="5064">
                  <c:v>-75.221999999999994</c:v>
                </c:pt>
                <c:pt idx="5065">
                  <c:v>-75.22</c:v>
                </c:pt>
                <c:pt idx="5066">
                  <c:v>-75.217999999999989</c:v>
                </c:pt>
                <c:pt idx="5067">
                  <c:v>-75.215999999999994</c:v>
                </c:pt>
                <c:pt idx="5068">
                  <c:v>-75.213999999999999</c:v>
                </c:pt>
                <c:pt idx="5069">
                  <c:v>-75.211999999999989</c:v>
                </c:pt>
                <c:pt idx="5070">
                  <c:v>-75.209999999999994</c:v>
                </c:pt>
                <c:pt idx="5071">
                  <c:v>-75.207999999999998</c:v>
                </c:pt>
                <c:pt idx="5072">
                  <c:v>-75.205999999999989</c:v>
                </c:pt>
                <c:pt idx="5073">
                  <c:v>-75.203999999999994</c:v>
                </c:pt>
                <c:pt idx="5074">
                  <c:v>-75.201999999999998</c:v>
                </c:pt>
                <c:pt idx="5075">
                  <c:v>-75.199999999999989</c:v>
                </c:pt>
                <c:pt idx="5076">
                  <c:v>-75.197999999999993</c:v>
                </c:pt>
                <c:pt idx="5077">
                  <c:v>-75.195999999999998</c:v>
                </c:pt>
                <c:pt idx="5078">
                  <c:v>-75.193999999999988</c:v>
                </c:pt>
                <c:pt idx="5079">
                  <c:v>-75.191999999999993</c:v>
                </c:pt>
                <c:pt idx="5080">
                  <c:v>-75.19</c:v>
                </c:pt>
                <c:pt idx="5081">
                  <c:v>-75.187999999999988</c:v>
                </c:pt>
                <c:pt idx="5082">
                  <c:v>-75.185999999999993</c:v>
                </c:pt>
                <c:pt idx="5083">
                  <c:v>-75.183999999999997</c:v>
                </c:pt>
                <c:pt idx="5084">
                  <c:v>-75.181999999999988</c:v>
                </c:pt>
                <c:pt idx="5085">
                  <c:v>-75.179999999999993</c:v>
                </c:pt>
                <c:pt idx="5086">
                  <c:v>-75.177999999999997</c:v>
                </c:pt>
                <c:pt idx="5087">
                  <c:v>-75.175999999999988</c:v>
                </c:pt>
                <c:pt idx="5088">
                  <c:v>-75.173999999999992</c:v>
                </c:pt>
                <c:pt idx="5089">
                  <c:v>-75.171999999999997</c:v>
                </c:pt>
                <c:pt idx="5090">
                  <c:v>-75.169999999999987</c:v>
                </c:pt>
                <c:pt idx="5091">
                  <c:v>-75.167999999999992</c:v>
                </c:pt>
                <c:pt idx="5092">
                  <c:v>-75.165999999999997</c:v>
                </c:pt>
                <c:pt idx="5093">
                  <c:v>-75.163999999999987</c:v>
                </c:pt>
                <c:pt idx="5094">
                  <c:v>-75.161999999999992</c:v>
                </c:pt>
                <c:pt idx="5095">
                  <c:v>-75.16</c:v>
                </c:pt>
                <c:pt idx="5096">
                  <c:v>-75.157999999999987</c:v>
                </c:pt>
                <c:pt idx="5097">
                  <c:v>-75.155999999999992</c:v>
                </c:pt>
                <c:pt idx="5098">
                  <c:v>-75.153999999999996</c:v>
                </c:pt>
                <c:pt idx="5099">
                  <c:v>-75.151999999999987</c:v>
                </c:pt>
                <c:pt idx="5100">
                  <c:v>-75.149999999999991</c:v>
                </c:pt>
                <c:pt idx="5101">
                  <c:v>-75.147999999999996</c:v>
                </c:pt>
                <c:pt idx="5102">
                  <c:v>-75.145999999999987</c:v>
                </c:pt>
                <c:pt idx="5103">
                  <c:v>-75.143999999999991</c:v>
                </c:pt>
                <c:pt idx="5104">
                  <c:v>-75.141999999999996</c:v>
                </c:pt>
                <c:pt idx="5105">
                  <c:v>-75.139999999999986</c:v>
                </c:pt>
                <c:pt idx="5106">
                  <c:v>-75.137999999999991</c:v>
                </c:pt>
                <c:pt idx="5107">
                  <c:v>-75.135999999999996</c:v>
                </c:pt>
                <c:pt idx="5108">
                  <c:v>-75.134</c:v>
                </c:pt>
                <c:pt idx="5109">
                  <c:v>-75.131999999999991</c:v>
                </c:pt>
                <c:pt idx="5110">
                  <c:v>-75.13</c:v>
                </c:pt>
                <c:pt idx="5111">
                  <c:v>-75.128</c:v>
                </c:pt>
                <c:pt idx="5112">
                  <c:v>-75.125999999999991</c:v>
                </c:pt>
                <c:pt idx="5113">
                  <c:v>-75.123999999999995</c:v>
                </c:pt>
                <c:pt idx="5114">
                  <c:v>-75.122</c:v>
                </c:pt>
                <c:pt idx="5115">
                  <c:v>-75.11999999999999</c:v>
                </c:pt>
                <c:pt idx="5116">
                  <c:v>-75.117999999999995</c:v>
                </c:pt>
                <c:pt idx="5117">
                  <c:v>-75.116</c:v>
                </c:pt>
                <c:pt idx="5118">
                  <c:v>-75.11399999999999</c:v>
                </c:pt>
                <c:pt idx="5119">
                  <c:v>-75.111999999999995</c:v>
                </c:pt>
                <c:pt idx="5120">
                  <c:v>-75.11</c:v>
                </c:pt>
                <c:pt idx="5121">
                  <c:v>-75.10799999999999</c:v>
                </c:pt>
                <c:pt idx="5122">
                  <c:v>-75.105999999999995</c:v>
                </c:pt>
                <c:pt idx="5123">
                  <c:v>-75.103999999999999</c:v>
                </c:pt>
                <c:pt idx="5124">
                  <c:v>-75.10199999999999</c:v>
                </c:pt>
                <c:pt idx="5125">
                  <c:v>-75.099999999999994</c:v>
                </c:pt>
                <c:pt idx="5126">
                  <c:v>-75.097999999999999</c:v>
                </c:pt>
                <c:pt idx="5127">
                  <c:v>-75.095999999999989</c:v>
                </c:pt>
                <c:pt idx="5128">
                  <c:v>-75.093999999999994</c:v>
                </c:pt>
                <c:pt idx="5129">
                  <c:v>-75.091999999999999</c:v>
                </c:pt>
                <c:pt idx="5130">
                  <c:v>-75.089999999999989</c:v>
                </c:pt>
                <c:pt idx="5131">
                  <c:v>-75.087999999999994</c:v>
                </c:pt>
                <c:pt idx="5132">
                  <c:v>-75.085999999999999</c:v>
                </c:pt>
                <c:pt idx="5133">
                  <c:v>-75.083999999999989</c:v>
                </c:pt>
                <c:pt idx="5134">
                  <c:v>-75.081999999999994</c:v>
                </c:pt>
                <c:pt idx="5135">
                  <c:v>-75.08</c:v>
                </c:pt>
                <c:pt idx="5136">
                  <c:v>-75.077999999999989</c:v>
                </c:pt>
                <c:pt idx="5137">
                  <c:v>-75.075999999999993</c:v>
                </c:pt>
                <c:pt idx="5138">
                  <c:v>-75.073999999999998</c:v>
                </c:pt>
                <c:pt idx="5139">
                  <c:v>-75.071999999999989</c:v>
                </c:pt>
                <c:pt idx="5140">
                  <c:v>-75.069999999999993</c:v>
                </c:pt>
                <c:pt idx="5141">
                  <c:v>-75.067999999999998</c:v>
                </c:pt>
                <c:pt idx="5142">
                  <c:v>-75.065999999999988</c:v>
                </c:pt>
                <c:pt idx="5143">
                  <c:v>-75.063999999999993</c:v>
                </c:pt>
                <c:pt idx="5144">
                  <c:v>-75.061999999999998</c:v>
                </c:pt>
                <c:pt idx="5145">
                  <c:v>-75.06</c:v>
                </c:pt>
                <c:pt idx="5146">
                  <c:v>-75.057999999999993</c:v>
                </c:pt>
                <c:pt idx="5147">
                  <c:v>-75.055999999999997</c:v>
                </c:pt>
                <c:pt idx="5148">
                  <c:v>-75.054000000000002</c:v>
                </c:pt>
                <c:pt idx="5149">
                  <c:v>-75.051999999999992</c:v>
                </c:pt>
                <c:pt idx="5150">
                  <c:v>-75.05</c:v>
                </c:pt>
                <c:pt idx="5151">
                  <c:v>-75.048000000000002</c:v>
                </c:pt>
                <c:pt idx="5152">
                  <c:v>-75.045999999999992</c:v>
                </c:pt>
                <c:pt idx="5153">
                  <c:v>-75.043999999999997</c:v>
                </c:pt>
                <c:pt idx="5154">
                  <c:v>-75.042000000000002</c:v>
                </c:pt>
                <c:pt idx="5155">
                  <c:v>-75.039999999999992</c:v>
                </c:pt>
                <c:pt idx="5156">
                  <c:v>-75.037999999999997</c:v>
                </c:pt>
                <c:pt idx="5157">
                  <c:v>-75.036000000000001</c:v>
                </c:pt>
                <c:pt idx="5158">
                  <c:v>-75.033999999999992</c:v>
                </c:pt>
                <c:pt idx="5159">
                  <c:v>-75.031999999999996</c:v>
                </c:pt>
                <c:pt idx="5160">
                  <c:v>-75.03</c:v>
                </c:pt>
                <c:pt idx="5161">
                  <c:v>-75.027999999999992</c:v>
                </c:pt>
                <c:pt idx="5162">
                  <c:v>-75.025999999999996</c:v>
                </c:pt>
                <c:pt idx="5163">
                  <c:v>-75.024000000000001</c:v>
                </c:pt>
                <c:pt idx="5164">
                  <c:v>-75.021999999999991</c:v>
                </c:pt>
                <c:pt idx="5165">
                  <c:v>-75.02</c:v>
                </c:pt>
                <c:pt idx="5166">
                  <c:v>-75.018000000000001</c:v>
                </c:pt>
                <c:pt idx="5167">
                  <c:v>-75.015999999999991</c:v>
                </c:pt>
                <c:pt idx="5168">
                  <c:v>-75.013999999999996</c:v>
                </c:pt>
                <c:pt idx="5169">
                  <c:v>-75.012</c:v>
                </c:pt>
                <c:pt idx="5170">
                  <c:v>-75.009999999999991</c:v>
                </c:pt>
                <c:pt idx="5171">
                  <c:v>-75.007999999999996</c:v>
                </c:pt>
                <c:pt idx="5172">
                  <c:v>-75.006</c:v>
                </c:pt>
                <c:pt idx="5173">
                  <c:v>-75.003999999999991</c:v>
                </c:pt>
                <c:pt idx="5174">
                  <c:v>-75.001999999999995</c:v>
                </c:pt>
                <c:pt idx="5175">
                  <c:v>-75</c:v>
                </c:pt>
                <c:pt idx="5176">
                  <c:v>-74.99799999999999</c:v>
                </c:pt>
                <c:pt idx="5177">
                  <c:v>-74.995999999999995</c:v>
                </c:pt>
                <c:pt idx="5178">
                  <c:v>-74.994</c:v>
                </c:pt>
                <c:pt idx="5179">
                  <c:v>-74.99199999999999</c:v>
                </c:pt>
                <c:pt idx="5180">
                  <c:v>-74.989999999999995</c:v>
                </c:pt>
                <c:pt idx="5181">
                  <c:v>-74.988</c:v>
                </c:pt>
                <c:pt idx="5182">
                  <c:v>-74.98599999999999</c:v>
                </c:pt>
                <c:pt idx="5183">
                  <c:v>-74.983999999999995</c:v>
                </c:pt>
                <c:pt idx="5184">
                  <c:v>-74.981999999999999</c:v>
                </c:pt>
                <c:pt idx="5185">
                  <c:v>-74.97999999999999</c:v>
                </c:pt>
                <c:pt idx="5186">
                  <c:v>-74.977999999999994</c:v>
                </c:pt>
                <c:pt idx="5187">
                  <c:v>-74.975999999999999</c:v>
                </c:pt>
                <c:pt idx="5188">
                  <c:v>-74.97399999999999</c:v>
                </c:pt>
                <c:pt idx="5189">
                  <c:v>-74.971999999999994</c:v>
                </c:pt>
                <c:pt idx="5190">
                  <c:v>-74.97</c:v>
                </c:pt>
                <c:pt idx="5191">
                  <c:v>-74.967999999999989</c:v>
                </c:pt>
                <c:pt idx="5192">
                  <c:v>-74.965999999999994</c:v>
                </c:pt>
                <c:pt idx="5193">
                  <c:v>-74.963999999999999</c:v>
                </c:pt>
                <c:pt idx="5194">
                  <c:v>-74.961999999999989</c:v>
                </c:pt>
                <c:pt idx="5195">
                  <c:v>-74.959999999999994</c:v>
                </c:pt>
                <c:pt idx="5196">
                  <c:v>-74.957999999999998</c:v>
                </c:pt>
                <c:pt idx="5197">
                  <c:v>-74.955999999999989</c:v>
                </c:pt>
                <c:pt idx="5198">
                  <c:v>-74.953999999999994</c:v>
                </c:pt>
                <c:pt idx="5199">
                  <c:v>-74.951999999999998</c:v>
                </c:pt>
                <c:pt idx="5200">
                  <c:v>-74.949999999999989</c:v>
                </c:pt>
                <c:pt idx="5201">
                  <c:v>-74.947999999999993</c:v>
                </c:pt>
                <c:pt idx="5202">
                  <c:v>-74.945999999999998</c:v>
                </c:pt>
                <c:pt idx="5203">
                  <c:v>-74.943999999999988</c:v>
                </c:pt>
                <c:pt idx="5204">
                  <c:v>-74.941999999999993</c:v>
                </c:pt>
                <c:pt idx="5205">
                  <c:v>-74.94</c:v>
                </c:pt>
                <c:pt idx="5206">
                  <c:v>-74.937999999999988</c:v>
                </c:pt>
                <c:pt idx="5207">
                  <c:v>-74.935999999999993</c:v>
                </c:pt>
                <c:pt idx="5208">
                  <c:v>-74.933999999999997</c:v>
                </c:pt>
                <c:pt idx="5209">
                  <c:v>-74.931999999999988</c:v>
                </c:pt>
                <c:pt idx="5210">
                  <c:v>-74.929999999999993</c:v>
                </c:pt>
                <c:pt idx="5211">
                  <c:v>-74.927999999999997</c:v>
                </c:pt>
                <c:pt idx="5212">
                  <c:v>-74.925999999999988</c:v>
                </c:pt>
                <c:pt idx="5213">
                  <c:v>-74.923999999999992</c:v>
                </c:pt>
                <c:pt idx="5214">
                  <c:v>-74.921999999999997</c:v>
                </c:pt>
                <c:pt idx="5215">
                  <c:v>-74.919999999999987</c:v>
                </c:pt>
                <c:pt idx="5216">
                  <c:v>-74.917999999999992</c:v>
                </c:pt>
                <c:pt idx="5217">
                  <c:v>-74.915999999999997</c:v>
                </c:pt>
                <c:pt idx="5218">
                  <c:v>-74.913999999999987</c:v>
                </c:pt>
                <c:pt idx="5219">
                  <c:v>-74.911999999999992</c:v>
                </c:pt>
                <c:pt idx="5220">
                  <c:v>-74.91</c:v>
                </c:pt>
                <c:pt idx="5221">
                  <c:v>-74.907999999999987</c:v>
                </c:pt>
                <c:pt idx="5222">
                  <c:v>-74.905999999999992</c:v>
                </c:pt>
                <c:pt idx="5223">
                  <c:v>-74.903999999999996</c:v>
                </c:pt>
                <c:pt idx="5224">
                  <c:v>-74.901999999999987</c:v>
                </c:pt>
                <c:pt idx="5225">
                  <c:v>-74.899999999999991</c:v>
                </c:pt>
                <c:pt idx="5226">
                  <c:v>-74.897999999999996</c:v>
                </c:pt>
                <c:pt idx="5227">
                  <c:v>-74.895999999999987</c:v>
                </c:pt>
                <c:pt idx="5228">
                  <c:v>-74.893999999999991</c:v>
                </c:pt>
                <c:pt idx="5229">
                  <c:v>-74.891999999999996</c:v>
                </c:pt>
                <c:pt idx="5230">
                  <c:v>-74.889999999999986</c:v>
                </c:pt>
                <c:pt idx="5231">
                  <c:v>-74.887999999999991</c:v>
                </c:pt>
                <c:pt idx="5232">
                  <c:v>-74.885999999999996</c:v>
                </c:pt>
                <c:pt idx="5233">
                  <c:v>-74.884</c:v>
                </c:pt>
                <c:pt idx="5234">
                  <c:v>-74.881999999999991</c:v>
                </c:pt>
                <c:pt idx="5235">
                  <c:v>-74.88</c:v>
                </c:pt>
                <c:pt idx="5236">
                  <c:v>-74.878</c:v>
                </c:pt>
                <c:pt idx="5237">
                  <c:v>-74.875999999999991</c:v>
                </c:pt>
                <c:pt idx="5238">
                  <c:v>-74.873999999999995</c:v>
                </c:pt>
                <c:pt idx="5239">
                  <c:v>-74.872</c:v>
                </c:pt>
                <c:pt idx="5240">
                  <c:v>-74.86999999999999</c:v>
                </c:pt>
                <c:pt idx="5241">
                  <c:v>-74.867999999999995</c:v>
                </c:pt>
                <c:pt idx="5242">
                  <c:v>-74.866</c:v>
                </c:pt>
                <c:pt idx="5243">
                  <c:v>-74.86399999999999</c:v>
                </c:pt>
                <c:pt idx="5244">
                  <c:v>-74.861999999999995</c:v>
                </c:pt>
                <c:pt idx="5245">
                  <c:v>-74.86</c:v>
                </c:pt>
                <c:pt idx="5246">
                  <c:v>-74.85799999999999</c:v>
                </c:pt>
                <c:pt idx="5247">
                  <c:v>-74.855999999999995</c:v>
                </c:pt>
                <c:pt idx="5248">
                  <c:v>-74.853999999999999</c:v>
                </c:pt>
                <c:pt idx="5249">
                  <c:v>-74.85199999999999</c:v>
                </c:pt>
                <c:pt idx="5250">
                  <c:v>-74.849999999999994</c:v>
                </c:pt>
                <c:pt idx="5251">
                  <c:v>-74.847999999999999</c:v>
                </c:pt>
                <c:pt idx="5252">
                  <c:v>-74.845999999999989</c:v>
                </c:pt>
                <c:pt idx="5253">
                  <c:v>-74.843999999999994</c:v>
                </c:pt>
                <c:pt idx="5254">
                  <c:v>-74.841999999999999</c:v>
                </c:pt>
                <c:pt idx="5255">
                  <c:v>-74.839999999999989</c:v>
                </c:pt>
                <c:pt idx="5256">
                  <c:v>-74.837999999999994</c:v>
                </c:pt>
                <c:pt idx="5257">
                  <c:v>-74.835999999999999</c:v>
                </c:pt>
                <c:pt idx="5258">
                  <c:v>-74.833999999999989</c:v>
                </c:pt>
                <c:pt idx="5259">
                  <c:v>-74.831999999999994</c:v>
                </c:pt>
                <c:pt idx="5260">
                  <c:v>-74.83</c:v>
                </c:pt>
                <c:pt idx="5261">
                  <c:v>-74.827999999999989</c:v>
                </c:pt>
                <c:pt idx="5262">
                  <c:v>-74.825999999999993</c:v>
                </c:pt>
                <c:pt idx="5263">
                  <c:v>-74.823999999999998</c:v>
                </c:pt>
                <c:pt idx="5264">
                  <c:v>-74.821999999999989</c:v>
                </c:pt>
                <c:pt idx="5265">
                  <c:v>-74.819999999999993</c:v>
                </c:pt>
                <c:pt idx="5266">
                  <c:v>-74.817999999999998</c:v>
                </c:pt>
                <c:pt idx="5267">
                  <c:v>-74.815999999999988</c:v>
                </c:pt>
                <c:pt idx="5268">
                  <c:v>-74.813999999999993</c:v>
                </c:pt>
                <c:pt idx="5269">
                  <c:v>-74.811999999999998</c:v>
                </c:pt>
                <c:pt idx="5270">
                  <c:v>-74.81</c:v>
                </c:pt>
                <c:pt idx="5271">
                  <c:v>-74.807999999999993</c:v>
                </c:pt>
                <c:pt idx="5272">
                  <c:v>-74.805999999999997</c:v>
                </c:pt>
                <c:pt idx="5273">
                  <c:v>-74.804000000000002</c:v>
                </c:pt>
                <c:pt idx="5274">
                  <c:v>-74.801999999999992</c:v>
                </c:pt>
                <c:pt idx="5275">
                  <c:v>-74.8</c:v>
                </c:pt>
                <c:pt idx="5276">
                  <c:v>-74.798000000000002</c:v>
                </c:pt>
                <c:pt idx="5277">
                  <c:v>-74.795999999999992</c:v>
                </c:pt>
                <c:pt idx="5278">
                  <c:v>-74.793999999999997</c:v>
                </c:pt>
                <c:pt idx="5279">
                  <c:v>-74.792000000000002</c:v>
                </c:pt>
                <c:pt idx="5280">
                  <c:v>-74.789999999999992</c:v>
                </c:pt>
                <c:pt idx="5281">
                  <c:v>-74.787999999999997</c:v>
                </c:pt>
                <c:pt idx="5282">
                  <c:v>-74.786000000000001</c:v>
                </c:pt>
                <c:pt idx="5283">
                  <c:v>-74.783999999999992</c:v>
                </c:pt>
                <c:pt idx="5284">
                  <c:v>-74.781999999999996</c:v>
                </c:pt>
                <c:pt idx="5285">
                  <c:v>-74.78</c:v>
                </c:pt>
                <c:pt idx="5286">
                  <c:v>-74.777999999999992</c:v>
                </c:pt>
                <c:pt idx="5287">
                  <c:v>-74.775999999999996</c:v>
                </c:pt>
                <c:pt idx="5288">
                  <c:v>-74.774000000000001</c:v>
                </c:pt>
                <c:pt idx="5289">
                  <c:v>-74.771999999999991</c:v>
                </c:pt>
                <c:pt idx="5290">
                  <c:v>-74.77</c:v>
                </c:pt>
                <c:pt idx="5291">
                  <c:v>-74.768000000000001</c:v>
                </c:pt>
                <c:pt idx="5292">
                  <c:v>-74.765999999999991</c:v>
                </c:pt>
                <c:pt idx="5293">
                  <c:v>-74.763999999999996</c:v>
                </c:pt>
                <c:pt idx="5294">
                  <c:v>-74.762</c:v>
                </c:pt>
                <c:pt idx="5295">
                  <c:v>-74.759999999999991</c:v>
                </c:pt>
                <c:pt idx="5296">
                  <c:v>-74.757999999999996</c:v>
                </c:pt>
                <c:pt idx="5297">
                  <c:v>-74.756</c:v>
                </c:pt>
                <c:pt idx="5298">
                  <c:v>-74.753999999999991</c:v>
                </c:pt>
                <c:pt idx="5299">
                  <c:v>-74.751999999999995</c:v>
                </c:pt>
                <c:pt idx="5300">
                  <c:v>-74.75</c:v>
                </c:pt>
                <c:pt idx="5301">
                  <c:v>-74.74799999999999</c:v>
                </c:pt>
                <c:pt idx="5302">
                  <c:v>-74.745999999999995</c:v>
                </c:pt>
                <c:pt idx="5303">
                  <c:v>-74.744</c:v>
                </c:pt>
                <c:pt idx="5304">
                  <c:v>-74.74199999999999</c:v>
                </c:pt>
                <c:pt idx="5305">
                  <c:v>-74.739999999999995</c:v>
                </c:pt>
                <c:pt idx="5306">
                  <c:v>-74.738</c:v>
                </c:pt>
                <c:pt idx="5307">
                  <c:v>-74.73599999999999</c:v>
                </c:pt>
                <c:pt idx="5308">
                  <c:v>-74.733999999999995</c:v>
                </c:pt>
                <c:pt idx="5309">
                  <c:v>-74.731999999999999</c:v>
                </c:pt>
                <c:pt idx="5310">
                  <c:v>-74.72999999999999</c:v>
                </c:pt>
                <c:pt idx="5311">
                  <c:v>-74.727999999999994</c:v>
                </c:pt>
                <c:pt idx="5312">
                  <c:v>-74.725999999999999</c:v>
                </c:pt>
                <c:pt idx="5313">
                  <c:v>-74.72399999999999</c:v>
                </c:pt>
                <c:pt idx="5314">
                  <c:v>-74.721999999999994</c:v>
                </c:pt>
                <c:pt idx="5315">
                  <c:v>-74.72</c:v>
                </c:pt>
                <c:pt idx="5316">
                  <c:v>-74.717999999999989</c:v>
                </c:pt>
                <c:pt idx="5317">
                  <c:v>-74.715999999999994</c:v>
                </c:pt>
                <c:pt idx="5318">
                  <c:v>-74.713999999999999</c:v>
                </c:pt>
                <c:pt idx="5319">
                  <c:v>-74.711999999999989</c:v>
                </c:pt>
                <c:pt idx="5320">
                  <c:v>-74.709999999999994</c:v>
                </c:pt>
                <c:pt idx="5321">
                  <c:v>-74.707999999999998</c:v>
                </c:pt>
                <c:pt idx="5322">
                  <c:v>-74.705999999999989</c:v>
                </c:pt>
                <c:pt idx="5323">
                  <c:v>-74.703999999999994</c:v>
                </c:pt>
                <c:pt idx="5324">
                  <c:v>-74.701999999999998</c:v>
                </c:pt>
                <c:pt idx="5325">
                  <c:v>-74.699999999999989</c:v>
                </c:pt>
                <c:pt idx="5326">
                  <c:v>-74.697999999999993</c:v>
                </c:pt>
                <c:pt idx="5327">
                  <c:v>-74.695999999999998</c:v>
                </c:pt>
                <c:pt idx="5328">
                  <c:v>-74.693999999999988</c:v>
                </c:pt>
                <c:pt idx="5329">
                  <c:v>-74.691999999999993</c:v>
                </c:pt>
                <c:pt idx="5330">
                  <c:v>-74.69</c:v>
                </c:pt>
                <c:pt idx="5331">
                  <c:v>-74.687999999999988</c:v>
                </c:pt>
                <c:pt idx="5332">
                  <c:v>-74.685999999999993</c:v>
                </c:pt>
                <c:pt idx="5333">
                  <c:v>-74.683999999999997</c:v>
                </c:pt>
                <c:pt idx="5334">
                  <c:v>-74.681999999999988</c:v>
                </c:pt>
                <c:pt idx="5335">
                  <c:v>-74.679999999999993</c:v>
                </c:pt>
                <c:pt idx="5336">
                  <c:v>-74.677999999999997</c:v>
                </c:pt>
                <c:pt idx="5337">
                  <c:v>-74.675999999999988</c:v>
                </c:pt>
                <c:pt idx="5338">
                  <c:v>-74.673999999999992</c:v>
                </c:pt>
                <c:pt idx="5339">
                  <c:v>-74.671999999999997</c:v>
                </c:pt>
                <c:pt idx="5340">
                  <c:v>-74.669999999999987</c:v>
                </c:pt>
                <c:pt idx="5341">
                  <c:v>-74.667999999999992</c:v>
                </c:pt>
                <c:pt idx="5342">
                  <c:v>-74.665999999999997</c:v>
                </c:pt>
                <c:pt idx="5343">
                  <c:v>-74.663999999999987</c:v>
                </c:pt>
                <c:pt idx="5344">
                  <c:v>-74.661999999999992</c:v>
                </c:pt>
                <c:pt idx="5345">
                  <c:v>-74.66</c:v>
                </c:pt>
                <c:pt idx="5346">
                  <c:v>-74.657999999999987</c:v>
                </c:pt>
                <c:pt idx="5347">
                  <c:v>-74.655999999999992</c:v>
                </c:pt>
                <c:pt idx="5348">
                  <c:v>-74.653999999999996</c:v>
                </c:pt>
                <c:pt idx="5349">
                  <c:v>-74.651999999999987</c:v>
                </c:pt>
                <c:pt idx="5350">
                  <c:v>-74.649999999999991</c:v>
                </c:pt>
                <c:pt idx="5351">
                  <c:v>-74.647999999999996</c:v>
                </c:pt>
                <c:pt idx="5352">
                  <c:v>-74.645999999999987</c:v>
                </c:pt>
                <c:pt idx="5353">
                  <c:v>-74.643999999999991</c:v>
                </c:pt>
                <c:pt idx="5354">
                  <c:v>-74.641999999999996</c:v>
                </c:pt>
                <c:pt idx="5355">
                  <c:v>-74.639999999999986</c:v>
                </c:pt>
                <c:pt idx="5356">
                  <c:v>-74.637999999999991</c:v>
                </c:pt>
                <c:pt idx="5357">
                  <c:v>-74.635999999999996</c:v>
                </c:pt>
                <c:pt idx="5358">
                  <c:v>-74.634</c:v>
                </c:pt>
                <c:pt idx="5359">
                  <c:v>-74.631999999999991</c:v>
                </c:pt>
                <c:pt idx="5360">
                  <c:v>-74.63</c:v>
                </c:pt>
                <c:pt idx="5361">
                  <c:v>-74.628</c:v>
                </c:pt>
                <c:pt idx="5362">
                  <c:v>-74.625999999999991</c:v>
                </c:pt>
                <c:pt idx="5363">
                  <c:v>-74.623999999999995</c:v>
                </c:pt>
                <c:pt idx="5364">
                  <c:v>-74.622</c:v>
                </c:pt>
                <c:pt idx="5365">
                  <c:v>-74.61999999999999</c:v>
                </c:pt>
                <c:pt idx="5366">
                  <c:v>-74.617999999999995</c:v>
                </c:pt>
                <c:pt idx="5367">
                  <c:v>-74.616</c:v>
                </c:pt>
                <c:pt idx="5368">
                  <c:v>-74.61399999999999</c:v>
                </c:pt>
                <c:pt idx="5369">
                  <c:v>-74.611999999999995</c:v>
                </c:pt>
                <c:pt idx="5370">
                  <c:v>-74.61</c:v>
                </c:pt>
                <c:pt idx="5371">
                  <c:v>-74.60799999999999</c:v>
                </c:pt>
                <c:pt idx="5372">
                  <c:v>-74.605999999999995</c:v>
                </c:pt>
                <c:pt idx="5373">
                  <c:v>-74.603999999999999</c:v>
                </c:pt>
                <c:pt idx="5374">
                  <c:v>-74.60199999999999</c:v>
                </c:pt>
                <c:pt idx="5375">
                  <c:v>-74.599999999999994</c:v>
                </c:pt>
                <c:pt idx="5376">
                  <c:v>-74.597999999999999</c:v>
                </c:pt>
                <c:pt idx="5377">
                  <c:v>-74.595999999999989</c:v>
                </c:pt>
                <c:pt idx="5378">
                  <c:v>-74.593999999999994</c:v>
                </c:pt>
                <c:pt idx="5379">
                  <c:v>-74.591999999999999</c:v>
                </c:pt>
                <c:pt idx="5380">
                  <c:v>-74.589999999999989</c:v>
                </c:pt>
                <c:pt idx="5381">
                  <c:v>-74.587999999999994</c:v>
                </c:pt>
                <c:pt idx="5382">
                  <c:v>-74.585999999999999</c:v>
                </c:pt>
                <c:pt idx="5383">
                  <c:v>-74.583999999999989</c:v>
                </c:pt>
                <c:pt idx="5384">
                  <c:v>-74.581999999999994</c:v>
                </c:pt>
                <c:pt idx="5385">
                  <c:v>-74.58</c:v>
                </c:pt>
                <c:pt idx="5386">
                  <c:v>-74.577999999999989</c:v>
                </c:pt>
                <c:pt idx="5387">
                  <c:v>-74.575999999999993</c:v>
                </c:pt>
                <c:pt idx="5388">
                  <c:v>-74.573999999999998</c:v>
                </c:pt>
                <c:pt idx="5389">
                  <c:v>-74.571999999999989</c:v>
                </c:pt>
                <c:pt idx="5390">
                  <c:v>-74.569999999999993</c:v>
                </c:pt>
                <c:pt idx="5391">
                  <c:v>-74.567999999999998</c:v>
                </c:pt>
                <c:pt idx="5392">
                  <c:v>-74.565999999999988</c:v>
                </c:pt>
                <c:pt idx="5393">
                  <c:v>-74.563999999999993</c:v>
                </c:pt>
                <c:pt idx="5394">
                  <c:v>-74.561999999999998</c:v>
                </c:pt>
                <c:pt idx="5395">
                  <c:v>-74.56</c:v>
                </c:pt>
                <c:pt idx="5396">
                  <c:v>-74.557999999999993</c:v>
                </c:pt>
                <c:pt idx="5397">
                  <c:v>-74.555999999999997</c:v>
                </c:pt>
                <c:pt idx="5398">
                  <c:v>-74.554000000000002</c:v>
                </c:pt>
                <c:pt idx="5399">
                  <c:v>-74.551999999999992</c:v>
                </c:pt>
                <c:pt idx="5400">
                  <c:v>-74.55</c:v>
                </c:pt>
                <c:pt idx="5401">
                  <c:v>-74.548000000000002</c:v>
                </c:pt>
                <c:pt idx="5402">
                  <c:v>-74.545999999999992</c:v>
                </c:pt>
                <c:pt idx="5403">
                  <c:v>-74.543999999999997</c:v>
                </c:pt>
                <c:pt idx="5404">
                  <c:v>-74.542000000000002</c:v>
                </c:pt>
                <c:pt idx="5405">
                  <c:v>-74.539999999999992</c:v>
                </c:pt>
                <c:pt idx="5406">
                  <c:v>-74.537999999999997</c:v>
                </c:pt>
                <c:pt idx="5407">
                  <c:v>-74.536000000000001</c:v>
                </c:pt>
                <c:pt idx="5408">
                  <c:v>-74.533999999999992</c:v>
                </c:pt>
                <c:pt idx="5409">
                  <c:v>-74.531999999999996</c:v>
                </c:pt>
                <c:pt idx="5410">
                  <c:v>-74.53</c:v>
                </c:pt>
                <c:pt idx="5411">
                  <c:v>-74.527999999999992</c:v>
                </c:pt>
                <c:pt idx="5412">
                  <c:v>-74.525999999999996</c:v>
                </c:pt>
                <c:pt idx="5413">
                  <c:v>-74.524000000000001</c:v>
                </c:pt>
                <c:pt idx="5414">
                  <c:v>-74.521999999999991</c:v>
                </c:pt>
                <c:pt idx="5415">
                  <c:v>-74.52</c:v>
                </c:pt>
                <c:pt idx="5416">
                  <c:v>-74.518000000000001</c:v>
                </c:pt>
                <c:pt idx="5417">
                  <c:v>-74.515999999999991</c:v>
                </c:pt>
                <c:pt idx="5418">
                  <c:v>-74.513999999999996</c:v>
                </c:pt>
                <c:pt idx="5419">
                  <c:v>-74.512</c:v>
                </c:pt>
                <c:pt idx="5420">
                  <c:v>-74.509999999999991</c:v>
                </c:pt>
                <c:pt idx="5421">
                  <c:v>-74.507999999999996</c:v>
                </c:pt>
                <c:pt idx="5422">
                  <c:v>-74.506</c:v>
                </c:pt>
                <c:pt idx="5423">
                  <c:v>-74.503999999999991</c:v>
                </c:pt>
                <c:pt idx="5424">
                  <c:v>-74.501999999999995</c:v>
                </c:pt>
                <c:pt idx="5425">
                  <c:v>-74.5</c:v>
                </c:pt>
                <c:pt idx="5426">
                  <c:v>-74.49799999999999</c:v>
                </c:pt>
                <c:pt idx="5427">
                  <c:v>-74.495999999999995</c:v>
                </c:pt>
                <c:pt idx="5428">
                  <c:v>-74.494</c:v>
                </c:pt>
                <c:pt idx="5429">
                  <c:v>-74.49199999999999</c:v>
                </c:pt>
                <c:pt idx="5430">
                  <c:v>-74.489999999999995</c:v>
                </c:pt>
                <c:pt idx="5431">
                  <c:v>-74.488</c:v>
                </c:pt>
                <c:pt idx="5432">
                  <c:v>-74.48599999999999</c:v>
                </c:pt>
                <c:pt idx="5433">
                  <c:v>-74.483999999999995</c:v>
                </c:pt>
                <c:pt idx="5434">
                  <c:v>-74.481999999999999</c:v>
                </c:pt>
                <c:pt idx="5435">
                  <c:v>-74.47999999999999</c:v>
                </c:pt>
                <c:pt idx="5436">
                  <c:v>-74.477999999999994</c:v>
                </c:pt>
                <c:pt idx="5437">
                  <c:v>-74.475999999999999</c:v>
                </c:pt>
                <c:pt idx="5438">
                  <c:v>-74.47399999999999</c:v>
                </c:pt>
                <c:pt idx="5439">
                  <c:v>-74.471999999999994</c:v>
                </c:pt>
                <c:pt idx="5440">
                  <c:v>-74.47</c:v>
                </c:pt>
                <c:pt idx="5441">
                  <c:v>-74.467999999999989</c:v>
                </c:pt>
                <c:pt idx="5442">
                  <c:v>-74.465999999999994</c:v>
                </c:pt>
                <c:pt idx="5443">
                  <c:v>-74.463999999999999</c:v>
                </c:pt>
                <c:pt idx="5444">
                  <c:v>-74.461999999999989</c:v>
                </c:pt>
                <c:pt idx="5445">
                  <c:v>-74.459999999999994</c:v>
                </c:pt>
                <c:pt idx="5446">
                  <c:v>-74.457999999999998</c:v>
                </c:pt>
                <c:pt idx="5447">
                  <c:v>-74.455999999999989</c:v>
                </c:pt>
                <c:pt idx="5448">
                  <c:v>-74.453999999999994</c:v>
                </c:pt>
                <c:pt idx="5449">
                  <c:v>-74.451999999999998</c:v>
                </c:pt>
                <c:pt idx="5450">
                  <c:v>-74.449999999999989</c:v>
                </c:pt>
                <c:pt idx="5451">
                  <c:v>-74.447999999999993</c:v>
                </c:pt>
                <c:pt idx="5452">
                  <c:v>-74.445999999999998</c:v>
                </c:pt>
                <c:pt idx="5453">
                  <c:v>-74.443999999999988</c:v>
                </c:pt>
                <c:pt idx="5454">
                  <c:v>-74.441999999999993</c:v>
                </c:pt>
                <c:pt idx="5455">
                  <c:v>-74.44</c:v>
                </c:pt>
                <c:pt idx="5456">
                  <c:v>-74.437999999999988</c:v>
                </c:pt>
                <c:pt idx="5457">
                  <c:v>-74.435999999999993</c:v>
                </c:pt>
                <c:pt idx="5458">
                  <c:v>-74.433999999999997</c:v>
                </c:pt>
                <c:pt idx="5459">
                  <c:v>-74.431999999999988</c:v>
                </c:pt>
                <c:pt idx="5460">
                  <c:v>-74.429999999999993</c:v>
                </c:pt>
                <c:pt idx="5461">
                  <c:v>-74.427999999999997</c:v>
                </c:pt>
                <c:pt idx="5462">
                  <c:v>-74.425999999999988</c:v>
                </c:pt>
                <c:pt idx="5463">
                  <c:v>-74.423999999999992</c:v>
                </c:pt>
                <c:pt idx="5464">
                  <c:v>-74.421999999999997</c:v>
                </c:pt>
                <c:pt idx="5465">
                  <c:v>-74.419999999999987</c:v>
                </c:pt>
                <c:pt idx="5466">
                  <c:v>-74.417999999999992</c:v>
                </c:pt>
                <c:pt idx="5467">
                  <c:v>-74.415999999999997</c:v>
                </c:pt>
                <c:pt idx="5468">
                  <c:v>-74.413999999999987</c:v>
                </c:pt>
                <c:pt idx="5469">
                  <c:v>-74.411999999999992</c:v>
                </c:pt>
                <c:pt idx="5470">
                  <c:v>-74.41</c:v>
                </c:pt>
                <c:pt idx="5471">
                  <c:v>-74.407999999999987</c:v>
                </c:pt>
                <c:pt idx="5472">
                  <c:v>-74.405999999999992</c:v>
                </c:pt>
                <c:pt idx="5473">
                  <c:v>-74.403999999999996</c:v>
                </c:pt>
                <c:pt idx="5474">
                  <c:v>-74.401999999999987</c:v>
                </c:pt>
                <c:pt idx="5475">
                  <c:v>-74.399999999999991</c:v>
                </c:pt>
                <c:pt idx="5476">
                  <c:v>-74.397999999999996</c:v>
                </c:pt>
                <c:pt idx="5477">
                  <c:v>-74.395999999999987</c:v>
                </c:pt>
                <c:pt idx="5478">
                  <c:v>-74.393999999999991</c:v>
                </c:pt>
                <c:pt idx="5479">
                  <c:v>-74.391999999999996</c:v>
                </c:pt>
                <c:pt idx="5480">
                  <c:v>-74.389999999999986</c:v>
                </c:pt>
                <c:pt idx="5481">
                  <c:v>-74.387999999999991</c:v>
                </c:pt>
                <c:pt idx="5482">
                  <c:v>-74.385999999999996</c:v>
                </c:pt>
                <c:pt idx="5483">
                  <c:v>-74.384</c:v>
                </c:pt>
                <c:pt idx="5484">
                  <c:v>-74.381999999999991</c:v>
                </c:pt>
                <c:pt idx="5485">
                  <c:v>-74.38</c:v>
                </c:pt>
                <c:pt idx="5486">
                  <c:v>-74.378</c:v>
                </c:pt>
                <c:pt idx="5487">
                  <c:v>-74.375999999999991</c:v>
                </c:pt>
                <c:pt idx="5488">
                  <c:v>-74.373999999999995</c:v>
                </c:pt>
                <c:pt idx="5489">
                  <c:v>-74.372</c:v>
                </c:pt>
                <c:pt idx="5490">
                  <c:v>-74.36999999999999</c:v>
                </c:pt>
                <c:pt idx="5491">
                  <c:v>-74.367999999999995</c:v>
                </c:pt>
                <c:pt idx="5492">
                  <c:v>-74.366</c:v>
                </c:pt>
                <c:pt idx="5493">
                  <c:v>-74.36399999999999</c:v>
                </c:pt>
                <c:pt idx="5494">
                  <c:v>-74.361999999999995</c:v>
                </c:pt>
                <c:pt idx="5495">
                  <c:v>-74.36</c:v>
                </c:pt>
                <c:pt idx="5496">
                  <c:v>-74.35799999999999</c:v>
                </c:pt>
                <c:pt idx="5497">
                  <c:v>-74.355999999999995</c:v>
                </c:pt>
                <c:pt idx="5498">
                  <c:v>-74.353999999999999</c:v>
                </c:pt>
                <c:pt idx="5499">
                  <c:v>-74.35199999999999</c:v>
                </c:pt>
                <c:pt idx="5500">
                  <c:v>-74.349999999999994</c:v>
                </c:pt>
                <c:pt idx="5501">
                  <c:v>-74.347999999999999</c:v>
                </c:pt>
                <c:pt idx="5502">
                  <c:v>-74.345999999999989</c:v>
                </c:pt>
                <c:pt idx="5503">
                  <c:v>-74.343999999999994</c:v>
                </c:pt>
                <c:pt idx="5504">
                  <c:v>-74.341999999999999</c:v>
                </c:pt>
                <c:pt idx="5505">
                  <c:v>-74.339999999999989</c:v>
                </c:pt>
                <c:pt idx="5506">
                  <c:v>-74.337999999999994</c:v>
                </c:pt>
                <c:pt idx="5507">
                  <c:v>-74.335999999999999</c:v>
                </c:pt>
                <c:pt idx="5508">
                  <c:v>-74.333999999999989</c:v>
                </c:pt>
                <c:pt idx="5509">
                  <c:v>-74.331999999999994</c:v>
                </c:pt>
                <c:pt idx="5510">
                  <c:v>-74.33</c:v>
                </c:pt>
                <c:pt idx="5511">
                  <c:v>-74.327999999999989</c:v>
                </c:pt>
                <c:pt idx="5512">
                  <c:v>-74.325999999999993</c:v>
                </c:pt>
                <c:pt idx="5513">
                  <c:v>-74.323999999999998</c:v>
                </c:pt>
                <c:pt idx="5514">
                  <c:v>-74.321999999999989</c:v>
                </c:pt>
                <c:pt idx="5515">
                  <c:v>-74.319999999999993</c:v>
                </c:pt>
                <c:pt idx="5516">
                  <c:v>-74.317999999999998</c:v>
                </c:pt>
                <c:pt idx="5517">
                  <c:v>-74.315999999999988</c:v>
                </c:pt>
                <c:pt idx="5518">
                  <c:v>-74.313999999999993</c:v>
                </c:pt>
                <c:pt idx="5519">
                  <c:v>-74.311999999999998</c:v>
                </c:pt>
                <c:pt idx="5520">
                  <c:v>-74.31</c:v>
                </c:pt>
                <c:pt idx="5521">
                  <c:v>-74.307999999999993</c:v>
                </c:pt>
                <c:pt idx="5522">
                  <c:v>-74.305999999999997</c:v>
                </c:pt>
                <c:pt idx="5523">
                  <c:v>-74.304000000000002</c:v>
                </c:pt>
                <c:pt idx="5524">
                  <c:v>-74.301999999999992</c:v>
                </c:pt>
                <c:pt idx="5525">
                  <c:v>-74.3</c:v>
                </c:pt>
                <c:pt idx="5526">
                  <c:v>-74.298000000000002</c:v>
                </c:pt>
                <c:pt idx="5527">
                  <c:v>-74.295999999999992</c:v>
                </c:pt>
                <c:pt idx="5528">
                  <c:v>-74.293999999999997</c:v>
                </c:pt>
                <c:pt idx="5529">
                  <c:v>-74.292000000000002</c:v>
                </c:pt>
                <c:pt idx="5530">
                  <c:v>-74.289999999999992</c:v>
                </c:pt>
                <c:pt idx="5531">
                  <c:v>-74.287999999999997</c:v>
                </c:pt>
                <c:pt idx="5532">
                  <c:v>-74.286000000000001</c:v>
                </c:pt>
                <c:pt idx="5533">
                  <c:v>-74.283999999999992</c:v>
                </c:pt>
                <c:pt idx="5534">
                  <c:v>-74.281999999999996</c:v>
                </c:pt>
                <c:pt idx="5535">
                  <c:v>-74.28</c:v>
                </c:pt>
                <c:pt idx="5536">
                  <c:v>-74.277999999999992</c:v>
                </c:pt>
                <c:pt idx="5537">
                  <c:v>-74.275999999999996</c:v>
                </c:pt>
                <c:pt idx="5538">
                  <c:v>-74.274000000000001</c:v>
                </c:pt>
                <c:pt idx="5539">
                  <c:v>-74.271999999999991</c:v>
                </c:pt>
                <c:pt idx="5540">
                  <c:v>-74.27</c:v>
                </c:pt>
                <c:pt idx="5541">
                  <c:v>-74.268000000000001</c:v>
                </c:pt>
                <c:pt idx="5542">
                  <c:v>-74.265999999999991</c:v>
                </c:pt>
                <c:pt idx="5543">
                  <c:v>-74.263999999999996</c:v>
                </c:pt>
                <c:pt idx="5544">
                  <c:v>-74.262</c:v>
                </c:pt>
                <c:pt idx="5545">
                  <c:v>-74.259999999999991</c:v>
                </c:pt>
                <c:pt idx="5546">
                  <c:v>-74.257999999999996</c:v>
                </c:pt>
                <c:pt idx="5547">
                  <c:v>-74.256</c:v>
                </c:pt>
                <c:pt idx="5548">
                  <c:v>-74.253999999999991</c:v>
                </c:pt>
                <c:pt idx="5549">
                  <c:v>-74.251999999999995</c:v>
                </c:pt>
                <c:pt idx="5550">
                  <c:v>-74.25</c:v>
                </c:pt>
                <c:pt idx="5551">
                  <c:v>-74.24799999999999</c:v>
                </c:pt>
                <c:pt idx="5552">
                  <c:v>-74.245999999999995</c:v>
                </c:pt>
                <c:pt idx="5553">
                  <c:v>-74.244</c:v>
                </c:pt>
                <c:pt idx="5554">
                  <c:v>-74.24199999999999</c:v>
                </c:pt>
                <c:pt idx="5555">
                  <c:v>-74.239999999999995</c:v>
                </c:pt>
                <c:pt idx="5556">
                  <c:v>-74.238</c:v>
                </c:pt>
                <c:pt idx="5557">
                  <c:v>-74.23599999999999</c:v>
                </c:pt>
                <c:pt idx="5558">
                  <c:v>-74.233999999999995</c:v>
                </c:pt>
                <c:pt idx="5559">
                  <c:v>-74.231999999999999</c:v>
                </c:pt>
                <c:pt idx="5560">
                  <c:v>-74.22999999999999</c:v>
                </c:pt>
                <c:pt idx="5561">
                  <c:v>-74.227999999999994</c:v>
                </c:pt>
                <c:pt idx="5562">
                  <c:v>-74.225999999999999</c:v>
                </c:pt>
                <c:pt idx="5563">
                  <c:v>-74.22399999999999</c:v>
                </c:pt>
                <c:pt idx="5564">
                  <c:v>-74.221999999999994</c:v>
                </c:pt>
                <c:pt idx="5565">
                  <c:v>-74.22</c:v>
                </c:pt>
                <c:pt idx="5566">
                  <c:v>-74.217999999999989</c:v>
                </c:pt>
                <c:pt idx="5567">
                  <c:v>-74.215999999999994</c:v>
                </c:pt>
                <c:pt idx="5568">
                  <c:v>-74.213999999999999</c:v>
                </c:pt>
                <c:pt idx="5569">
                  <c:v>-74.211999999999989</c:v>
                </c:pt>
                <c:pt idx="5570">
                  <c:v>-74.209999999999994</c:v>
                </c:pt>
                <c:pt idx="5571">
                  <c:v>-74.207999999999998</c:v>
                </c:pt>
                <c:pt idx="5572">
                  <c:v>-74.205999999999989</c:v>
                </c:pt>
                <c:pt idx="5573">
                  <c:v>-74.203999999999994</c:v>
                </c:pt>
                <c:pt idx="5574">
                  <c:v>-74.201999999999998</c:v>
                </c:pt>
                <c:pt idx="5575">
                  <c:v>-74.199999999999989</c:v>
                </c:pt>
                <c:pt idx="5576">
                  <c:v>-74.197999999999993</c:v>
                </c:pt>
                <c:pt idx="5577">
                  <c:v>-74.195999999999998</c:v>
                </c:pt>
                <c:pt idx="5578">
                  <c:v>-74.193999999999988</c:v>
                </c:pt>
                <c:pt idx="5579">
                  <c:v>-74.191999999999993</c:v>
                </c:pt>
                <c:pt idx="5580">
                  <c:v>-74.19</c:v>
                </c:pt>
                <c:pt idx="5581">
                  <c:v>-74.187999999999988</c:v>
                </c:pt>
                <c:pt idx="5582">
                  <c:v>-74.185999999999993</c:v>
                </c:pt>
                <c:pt idx="5583">
                  <c:v>-74.183999999999997</c:v>
                </c:pt>
                <c:pt idx="5584">
                  <c:v>-74.181999999999988</c:v>
                </c:pt>
                <c:pt idx="5585">
                  <c:v>-74.179999999999993</c:v>
                </c:pt>
                <c:pt idx="5586">
                  <c:v>-74.177999999999997</c:v>
                </c:pt>
                <c:pt idx="5587">
                  <c:v>-74.175999999999988</c:v>
                </c:pt>
                <c:pt idx="5588">
                  <c:v>-74.173999999999992</c:v>
                </c:pt>
                <c:pt idx="5589">
                  <c:v>-74.171999999999997</c:v>
                </c:pt>
                <c:pt idx="5590">
                  <c:v>-74.169999999999987</c:v>
                </c:pt>
                <c:pt idx="5591">
                  <c:v>-74.167999999999992</c:v>
                </c:pt>
                <c:pt idx="5592">
                  <c:v>-74.165999999999997</c:v>
                </c:pt>
                <c:pt idx="5593">
                  <c:v>-74.163999999999987</c:v>
                </c:pt>
                <c:pt idx="5594">
                  <c:v>-74.161999999999992</c:v>
                </c:pt>
                <c:pt idx="5595">
                  <c:v>-74.16</c:v>
                </c:pt>
                <c:pt idx="5596">
                  <c:v>-74.157999999999987</c:v>
                </c:pt>
                <c:pt idx="5597">
                  <c:v>-74.155999999999992</c:v>
                </c:pt>
                <c:pt idx="5598">
                  <c:v>-74.153999999999996</c:v>
                </c:pt>
                <c:pt idx="5599">
                  <c:v>-74.151999999999987</c:v>
                </c:pt>
                <c:pt idx="5600">
                  <c:v>-74.149999999999991</c:v>
                </c:pt>
                <c:pt idx="5601">
                  <c:v>-74.147999999999996</c:v>
                </c:pt>
                <c:pt idx="5602">
                  <c:v>-74.145999999999987</c:v>
                </c:pt>
                <c:pt idx="5603">
                  <c:v>-74.143999999999991</c:v>
                </c:pt>
                <c:pt idx="5604">
                  <c:v>-74.141999999999996</c:v>
                </c:pt>
                <c:pt idx="5605">
                  <c:v>-74.139999999999986</c:v>
                </c:pt>
                <c:pt idx="5606">
                  <c:v>-74.137999999999991</c:v>
                </c:pt>
                <c:pt idx="5607">
                  <c:v>-74.135999999999996</c:v>
                </c:pt>
                <c:pt idx="5608">
                  <c:v>-74.134</c:v>
                </c:pt>
                <c:pt idx="5609">
                  <c:v>-74.131999999999991</c:v>
                </c:pt>
                <c:pt idx="5610">
                  <c:v>-74.13</c:v>
                </c:pt>
                <c:pt idx="5611">
                  <c:v>-74.128</c:v>
                </c:pt>
                <c:pt idx="5612">
                  <c:v>-74.125999999999991</c:v>
                </c:pt>
                <c:pt idx="5613">
                  <c:v>-74.123999999999995</c:v>
                </c:pt>
                <c:pt idx="5614">
                  <c:v>-74.122</c:v>
                </c:pt>
                <c:pt idx="5615">
                  <c:v>-74.11999999999999</c:v>
                </c:pt>
                <c:pt idx="5616">
                  <c:v>-74.117999999999995</c:v>
                </c:pt>
                <c:pt idx="5617">
                  <c:v>-74.116</c:v>
                </c:pt>
                <c:pt idx="5618">
                  <c:v>-74.11399999999999</c:v>
                </c:pt>
                <c:pt idx="5619">
                  <c:v>-74.111999999999995</c:v>
                </c:pt>
                <c:pt idx="5620">
                  <c:v>-74.11</c:v>
                </c:pt>
                <c:pt idx="5621">
                  <c:v>-74.10799999999999</c:v>
                </c:pt>
                <c:pt idx="5622">
                  <c:v>-74.105999999999995</c:v>
                </c:pt>
                <c:pt idx="5623">
                  <c:v>-74.103999999999999</c:v>
                </c:pt>
                <c:pt idx="5624">
                  <c:v>-74.10199999999999</c:v>
                </c:pt>
                <c:pt idx="5625">
                  <c:v>-74.099999999999994</c:v>
                </c:pt>
                <c:pt idx="5626">
                  <c:v>-74.097999999999999</c:v>
                </c:pt>
                <c:pt idx="5627">
                  <c:v>-74.095999999999989</c:v>
                </c:pt>
                <c:pt idx="5628">
                  <c:v>-74.093999999999994</c:v>
                </c:pt>
                <c:pt idx="5629">
                  <c:v>-74.091999999999999</c:v>
                </c:pt>
                <c:pt idx="5630">
                  <c:v>-74.089999999999989</c:v>
                </c:pt>
                <c:pt idx="5631">
                  <c:v>-74.087999999999994</c:v>
                </c:pt>
                <c:pt idx="5632">
                  <c:v>-74.085999999999999</c:v>
                </c:pt>
                <c:pt idx="5633">
                  <c:v>-74.083999999999989</c:v>
                </c:pt>
                <c:pt idx="5634">
                  <c:v>-74.081999999999994</c:v>
                </c:pt>
                <c:pt idx="5635">
                  <c:v>-74.08</c:v>
                </c:pt>
                <c:pt idx="5636">
                  <c:v>-74.077999999999989</c:v>
                </c:pt>
                <c:pt idx="5637">
                  <c:v>-74.075999999999993</c:v>
                </c:pt>
                <c:pt idx="5638">
                  <c:v>-74.073999999999998</c:v>
                </c:pt>
                <c:pt idx="5639">
                  <c:v>-74.071999999999989</c:v>
                </c:pt>
                <c:pt idx="5640">
                  <c:v>-74.069999999999993</c:v>
                </c:pt>
                <c:pt idx="5641">
                  <c:v>-74.067999999999998</c:v>
                </c:pt>
                <c:pt idx="5642">
                  <c:v>-74.065999999999988</c:v>
                </c:pt>
                <c:pt idx="5643">
                  <c:v>-74.063999999999993</c:v>
                </c:pt>
                <c:pt idx="5644">
                  <c:v>-74.061999999999998</c:v>
                </c:pt>
                <c:pt idx="5645">
                  <c:v>-74.06</c:v>
                </c:pt>
                <c:pt idx="5646">
                  <c:v>-74.057999999999993</c:v>
                </c:pt>
                <c:pt idx="5647">
                  <c:v>-74.055999999999997</c:v>
                </c:pt>
                <c:pt idx="5648">
                  <c:v>-74.054000000000002</c:v>
                </c:pt>
                <c:pt idx="5649">
                  <c:v>-74.051999999999992</c:v>
                </c:pt>
                <c:pt idx="5650">
                  <c:v>-74.05</c:v>
                </c:pt>
                <c:pt idx="5651">
                  <c:v>-74.048000000000002</c:v>
                </c:pt>
                <c:pt idx="5652">
                  <c:v>-74.045999999999992</c:v>
                </c:pt>
                <c:pt idx="5653">
                  <c:v>-74.043999999999997</c:v>
                </c:pt>
                <c:pt idx="5654">
                  <c:v>-74.042000000000002</c:v>
                </c:pt>
                <c:pt idx="5655">
                  <c:v>-74.039999999999992</c:v>
                </c:pt>
                <c:pt idx="5656">
                  <c:v>-74.037999999999997</c:v>
                </c:pt>
                <c:pt idx="5657">
                  <c:v>-74.036000000000001</c:v>
                </c:pt>
                <c:pt idx="5658">
                  <c:v>-74.033999999999992</c:v>
                </c:pt>
                <c:pt idx="5659">
                  <c:v>-74.031999999999996</c:v>
                </c:pt>
                <c:pt idx="5660">
                  <c:v>-74.03</c:v>
                </c:pt>
                <c:pt idx="5661">
                  <c:v>-74.027999999999992</c:v>
                </c:pt>
                <c:pt idx="5662">
                  <c:v>-74.025999999999996</c:v>
                </c:pt>
                <c:pt idx="5663">
                  <c:v>-74.024000000000001</c:v>
                </c:pt>
                <c:pt idx="5664">
                  <c:v>-74.021999999999991</c:v>
                </c:pt>
                <c:pt idx="5665">
                  <c:v>-74.02</c:v>
                </c:pt>
                <c:pt idx="5666">
                  <c:v>-74.018000000000001</c:v>
                </c:pt>
                <c:pt idx="5667">
                  <c:v>-74.015999999999991</c:v>
                </c:pt>
                <c:pt idx="5668">
                  <c:v>-74.013999999999996</c:v>
                </c:pt>
                <c:pt idx="5669">
                  <c:v>-74.012</c:v>
                </c:pt>
                <c:pt idx="5670">
                  <c:v>-74.009999999999991</c:v>
                </c:pt>
                <c:pt idx="5671">
                  <c:v>-74.007999999999996</c:v>
                </c:pt>
                <c:pt idx="5672">
                  <c:v>-74.006</c:v>
                </c:pt>
                <c:pt idx="5673">
                  <c:v>-74.003999999999991</c:v>
                </c:pt>
                <c:pt idx="5674">
                  <c:v>-74.001999999999995</c:v>
                </c:pt>
                <c:pt idx="5675">
                  <c:v>-74</c:v>
                </c:pt>
                <c:pt idx="5676">
                  <c:v>-73.99799999999999</c:v>
                </c:pt>
                <c:pt idx="5677">
                  <c:v>-73.995999999999995</c:v>
                </c:pt>
                <c:pt idx="5678">
                  <c:v>-73.994</c:v>
                </c:pt>
                <c:pt idx="5679">
                  <c:v>-73.99199999999999</c:v>
                </c:pt>
                <c:pt idx="5680">
                  <c:v>-73.989999999999995</c:v>
                </c:pt>
                <c:pt idx="5681">
                  <c:v>-73.988</c:v>
                </c:pt>
                <c:pt idx="5682">
                  <c:v>-73.98599999999999</c:v>
                </c:pt>
                <c:pt idx="5683">
                  <c:v>-73.983999999999995</c:v>
                </c:pt>
                <c:pt idx="5684">
                  <c:v>-73.981999999999999</c:v>
                </c:pt>
                <c:pt idx="5685">
                  <c:v>-73.97999999999999</c:v>
                </c:pt>
                <c:pt idx="5686">
                  <c:v>-73.977999999999994</c:v>
                </c:pt>
                <c:pt idx="5687">
                  <c:v>-73.975999999999999</c:v>
                </c:pt>
                <c:pt idx="5688">
                  <c:v>-73.97399999999999</c:v>
                </c:pt>
                <c:pt idx="5689">
                  <c:v>-73.971999999999994</c:v>
                </c:pt>
                <c:pt idx="5690">
                  <c:v>-73.97</c:v>
                </c:pt>
                <c:pt idx="5691">
                  <c:v>-73.967999999999989</c:v>
                </c:pt>
                <c:pt idx="5692">
                  <c:v>-73.965999999999994</c:v>
                </c:pt>
                <c:pt idx="5693">
                  <c:v>-73.963999999999999</c:v>
                </c:pt>
                <c:pt idx="5694">
                  <c:v>-73.961999999999989</c:v>
                </c:pt>
                <c:pt idx="5695">
                  <c:v>-73.959999999999994</c:v>
                </c:pt>
                <c:pt idx="5696">
                  <c:v>-73.957999999999998</c:v>
                </c:pt>
                <c:pt idx="5697">
                  <c:v>-73.955999999999989</c:v>
                </c:pt>
                <c:pt idx="5698">
                  <c:v>-73.953999999999994</c:v>
                </c:pt>
                <c:pt idx="5699">
                  <c:v>-73.951999999999998</c:v>
                </c:pt>
                <c:pt idx="5700">
                  <c:v>-73.949999999999989</c:v>
                </c:pt>
                <c:pt idx="5701">
                  <c:v>-73.947999999999993</c:v>
                </c:pt>
                <c:pt idx="5702">
                  <c:v>-73.945999999999998</c:v>
                </c:pt>
                <c:pt idx="5703">
                  <c:v>-73.943999999999988</c:v>
                </c:pt>
                <c:pt idx="5704">
                  <c:v>-73.941999999999993</c:v>
                </c:pt>
                <c:pt idx="5705">
                  <c:v>-73.94</c:v>
                </c:pt>
                <c:pt idx="5706">
                  <c:v>-73.937999999999988</c:v>
                </c:pt>
                <c:pt idx="5707">
                  <c:v>-73.935999999999993</c:v>
                </c:pt>
                <c:pt idx="5708">
                  <c:v>-73.933999999999997</c:v>
                </c:pt>
                <c:pt idx="5709">
                  <c:v>-73.931999999999988</c:v>
                </c:pt>
                <c:pt idx="5710">
                  <c:v>-73.929999999999993</c:v>
                </c:pt>
                <c:pt idx="5711">
                  <c:v>-73.927999999999997</c:v>
                </c:pt>
                <c:pt idx="5712">
                  <c:v>-73.925999999999988</c:v>
                </c:pt>
                <c:pt idx="5713">
                  <c:v>-73.923999999999992</c:v>
                </c:pt>
                <c:pt idx="5714">
                  <c:v>-73.921999999999997</c:v>
                </c:pt>
                <c:pt idx="5715">
                  <c:v>-73.919999999999987</c:v>
                </c:pt>
                <c:pt idx="5716">
                  <c:v>-73.917999999999992</c:v>
                </c:pt>
                <c:pt idx="5717">
                  <c:v>-73.915999999999997</c:v>
                </c:pt>
                <c:pt idx="5718">
                  <c:v>-73.913999999999987</c:v>
                </c:pt>
                <c:pt idx="5719">
                  <c:v>-73.911999999999992</c:v>
                </c:pt>
                <c:pt idx="5720">
                  <c:v>-73.91</c:v>
                </c:pt>
                <c:pt idx="5721">
                  <c:v>-73.907999999999987</c:v>
                </c:pt>
                <c:pt idx="5722">
                  <c:v>-73.905999999999992</c:v>
                </c:pt>
                <c:pt idx="5723">
                  <c:v>-73.903999999999996</c:v>
                </c:pt>
                <c:pt idx="5724">
                  <c:v>-73.901999999999987</c:v>
                </c:pt>
                <c:pt idx="5725">
                  <c:v>-73.899999999999991</c:v>
                </c:pt>
                <c:pt idx="5726">
                  <c:v>-73.897999999999996</c:v>
                </c:pt>
                <c:pt idx="5727">
                  <c:v>-73.895999999999987</c:v>
                </c:pt>
                <c:pt idx="5728">
                  <c:v>-73.893999999999991</c:v>
                </c:pt>
                <c:pt idx="5729">
                  <c:v>-73.891999999999996</c:v>
                </c:pt>
                <c:pt idx="5730">
                  <c:v>-73.889999999999986</c:v>
                </c:pt>
                <c:pt idx="5731">
                  <c:v>-73.887999999999991</c:v>
                </c:pt>
                <c:pt idx="5732">
                  <c:v>-73.885999999999996</c:v>
                </c:pt>
                <c:pt idx="5733">
                  <c:v>-73.884</c:v>
                </c:pt>
                <c:pt idx="5734">
                  <c:v>-73.881999999999991</c:v>
                </c:pt>
                <c:pt idx="5735">
                  <c:v>-73.88</c:v>
                </c:pt>
                <c:pt idx="5736">
                  <c:v>-73.878</c:v>
                </c:pt>
                <c:pt idx="5737">
                  <c:v>-73.875999999999991</c:v>
                </c:pt>
                <c:pt idx="5738">
                  <c:v>-73.873999999999995</c:v>
                </c:pt>
                <c:pt idx="5739">
                  <c:v>-73.872</c:v>
                </c:pt>
                <c:pt idx="5740">
                  <c:v>-73.86999999999999</c:v>
                </c:pt>
                <c:pt idx="5741">
                  <c:v>-73.867999999999995</c:v>
                </c:pt>
                <c:pt idx="5742">
                  <c:v>-73.866</c:v>
                </c:pt>
                <c:pt idx="5743">
                  <c:v>-73.86399999999999</c:v>
                </c:pt>
                <c:pt idx="5744">
                  <c:v>-73.861999999999995</c:v>
                </c:pt>
                <c:pt idx="5745">
                  <c:v>-73.86</c:v>
                </c:pt>
                <c:pt idx="5746">
                  <c:v>-73.85799999999999</c:v>
                </c:pt>
                <c:pt idx="5747">
                  <c:v>-73.855999999999995</c:v>
                </c:pt>
                <c:pt idx="5748">
                  <c:v>-73.853999999999999</c:v>
                </c:pt>
                <c:pt idx="5749">
                  <c:v>-73.85199999999999</c:v>
                </c:pt>
                <c:pt idx="5750">
                  <c:v>-73.849999999999994</c:v>
                </c:pt>
                <c:pt idx="5751">
                  <c:v>-73.847999999999999</c:v>
                </c:pt>
                <c:pt idx="5752">
                  <c:v>-73.845999999999989</c:v>
                </c:pt>
                <c:pt idx="5753">
                  <c:v>-73.843999999999994</c:v>
                </c:pt>
                <c:pt idx="5754">
                  <c:v>-73.841999999999999</c:v>
                </c:pt>
                <c:pt idx="5755">
                  <c:v>-73.839999999999989</c:v>
                </c:pt>
                <c:pt idx="5756">
                  <c:v>-73.837999999999994</c:v>
                </c:pt>
                <c:pt idx="5757">
                  <c:v>-73.835999999999999</c:v>
                </c:pt>
                <c:pt idx="5758">
                  <c:v>-73.833999999999989</c:v>
                </c:pt>
                <c:pt idx="5759">
                  <c:v>-73.831999999999994</c:v>
                </c:pt>
                <c:pt idx="5760">
                  <c:v>-73.83</c:v>
                </c:pt>
                <c:pt idx="5761">
                  <c:v>-73.827999999999989</c:v>
                </c:pt>
                <c:pt idx="5762">
                  <c:v>-73.825999999999993</c:v>
                </c:pt>
                <c:pt idx="5763">
                  <c:v>-73.823999999999998</c:v>
                </c:pt>
                <c:pt idx="5764">
                  <c:v>-73.821999999999989</c:v>
                </c:pt>
                <c:pt idx="5765">
                  <c:v>-73.819999999999993</c:v>
                </c:pt>
                <c:pt idx="5766">
                  <c:v>-73.817999999999998</c:v>
                </c:pt>
                <c:pt idx="5767">
                  <c:v>-73.815999999999988</c:v>
                </c:pt>
                <c:pt idx="5768">
                  <c:v>-73.813999999999993</c:v>
                </c:pt>
                <c:pt idx="5769">
                  <c:v>-73.811999999999998</c:v>
                </c:pt>
                <c:pt idx="5770">
                  <c:v>-73.81</c:v>
                </c:pt>
                <c:pt idx="5771">
                  <c:v>-73.807999999999993</c:v>
                </c:pt>
                <c:pt idx="5772">
                  <c:v>-73.805999999999997</c:v>
                </c:pt>
                <c:pt idx="5773">
                  <c:v>-73.804000000000002</c:v>
                </c:pt>
                <c:pt idx="5774">
                  <c:v>-73.801999999999992</c:v>
                </c:pt>
                <c:pt idx="5775">
                  <c:v>-73.8</c:v>
                </c:pt>
                <c:pt idx="5776">
                  <c:v>-73.798000000000002</c:v>
                </c:pt>
                <c:pt idx="5777">
                  <c:v>-73.795999999999992</c:v>
                </c:pt>
                <c:pt idx="5778">
                  <c:v>-73.793999999999997</c:v>
                </c:pt>
                <c:pt idx="5779">
                  <c:v>-73.792000000000002</c:v>
                </c:pt>
                <c:pt idx="5780">
                  <c:v>-73.789999999999992</c:v>
                </c:pt>
                <c:pt idx="5781">
                  <c:v>-73.787999999999997</c:v>
                </c:pt>
                <c:pt idx="5782">
                  <c:v>-73.786000000000001</c:v>
                </c:pt>
                <c:pt idx="5783">
                  <c:v>-73.783999999999992</c:v>
                </c:pt>
                <c:pt idx="5784">
                  <c:v>-73.781999999999996</c:v>
                </c:pt>
                <c:pt idx="5785">
                  <c:v>-73.78</c:v>
                </c:pt>
                <c:pt idx="5786">
                  <c:v>-73.777999999999992</c:v>
                </c:pt>
                <c:pt idx="5787">
                  <c:v>-73.775999999999996</c:v>
                </c:pt>
                <c:pt idx="5788">
                  <c:v>-73.774000000000001</c:v>
                </c:pt>
                <c:pt idx="5789">
                  <c:v>-73.771999999999991</c:v>
                </c:pt>
                <c:pt idx="5790">
                  <c:v>-73.77</c:v>
                </c:pt>
                <c:pt idx="5791">
                  <c:v>-73.768000000000001</c:v>
                </c:pt>
                <c:pt idx="5792">
                  <c:v>-73.765999999999991</c:v>
                </c:pt>
                <c:pt idx="5793">
                  <c:v>-73.763999999999996</c:v>
                </c:pt>
                <c:pt idx="5794">
                  <c:v>-73.762</c:v>
                </c:pt>
                <c:pt idx="5795">
                  <c:v>-73.759999999999991</c:v>
                </c:pt>
                <c:pt idx="5796">
                  <c:v>-73.757999999999996</c:v>
                </c:pt>
                <c:pt idx="5797">
                  <c:v>-73.756</c:v>
                </c:pt>
                <c:pt idx="5798">
                  <c:v>-73.753999999999991</c:v>
                </c:pt>
                <c:pt idx="5799">
                  <c:v>-73.751999999999995</c:v>
                </c:pt>
                <c:pt idx="5800">
                  <c:v>-73.75</c:v>
                </c:pt>
                <c:pt idx="5801">
                  <c:v>-73.74799999999999</c:v>
                </c:pt>
                <c:pt idx="5802">
                  <c:v>-73.745999999999995</c:v>
                </c:pt>
                <c:pt idx="5803">
                  <c:v>-73.744</c:v>
                </c:pt>
                <c:pt idx="5804">
                  <c:v>-73.74199999999999</c:v>
                </c:pt>
                <c:pt idx="5805">
                  <c:v>-73.739999999999995</c:v>
                </c:pt>
                <c:pt idx="5806">
                  <c:v>-73.738</c:v>
                </c:pt>
                <c:pt idx="5807">
                  <c:v>-73.73599999999999</c:v>
                </c:pt>
                <c:pt idx="5808">
                  <c:v>-73.733999999999995</c:v>
                </c:pt>
                <c:pt idx="5809">
                  <c:v>-73.731999999999999</c:v>
                </c:pt>
                <c:pt idx="5810">
                  <c:v>-73.72999999999999</c:v>
                </c:pt>
                <c:pt idx="5811">
                  <c:v>-73.727999999999994</c:v>
                </c:pt>
                <c:pt idx="5812">
                  <c:v>-73.725999999999999</c:v>
                </c:pt>
                <c:pt idx="5813">
                  <c:v>-73.72399999999999</c:v>
                </c:pt>
                <c:pt idx="5814">
                  <c:v>-73.721999999999994</c:v>
                </c:pt>
                <c:pt idx="5815">
                  <c:v>-73.72</c:v>
                </c:pt>
                <c:pt idx="5816">
                  <c:v>-73.717999999999989</c:v>
                </c:pt>
                <c:pt idx="5817">
                  <c:v>-73.715999999999994</c:v>
                </c:pt>
                <c:pt idx="5818">
                  <c:v>-73.713999999999999</c:v>
                </c:pt>
                <c:pt idx="5819">
                  <c:v>-73.711999999999989</c:v>
                </c:pt>
                <c:pt idx="5820">
                  <c:v>-73.709999999999994</c:v>
                </c:pt>
                <c:pt idx="5821">
                  <c:v>-73.707999999999998</c:v>
                </c:pt>
                <c:pt idx="5822">
                  <c:v>-73.705999999999989</c:v>
                </c:pt>
                <c:pt idx="5823">
                  <c:v>-73.703999999999994</c:v>
                </c:pt>
                <c:pt idx="5824">
                  <c:v>-73.701999999999998</c:v>
                </c:pt>
                <c:pt idx="5825">
                  <c:v>-73.699999999999989</c:v>
                </c:pt>
                <c:pt idx="5826">
                  <c:v>-73.697999999999993</c:v>
                </c:pt>
                <c:pt idx="5827">
                  <c:v>-73.695999999999998</c:v>
                </c:pt>
                <c:pt idx="5828">
                  <c:v>-73.693999999999988</c:v>
                </c:pt>
                <c:pt idx="5829">
                  <c:v>-73.691999999999993</c:v>
                </c:pt>
                <c:pt idx="5830">
                  <c:v>-73.69</c:v>
                </c:pt>
                <c:pt idx="5831">
                  <c:v>-73.687999999999988</c:v>
                </c:pt>
                <c:pt idx="5832">
                  <c:v>-73.685999999999993</c:v>
                </c:pt>
                <c:pt idx="5833">
                  <c:v>-73.683999999999997</c:v>
                </c:pt>
                <c:pt idx="5834">
                  <c:v>-73.681999999999988</c:v>
                </c:pt>
                <c:pt idx="5835">
                  <c:v>-73.679999999999993</c:v>
                </c:pt>
                <c:pt idx="5836">
                  <c:v>-73.677999999999997</c:v>
                </c:pt>
                <c:pt idx="5837">
                  <c:v>-73.675999999999988</c:v>
                </c:pt>
                <c:pt idx="5838">
                  <c:v>-73.673999999999992</c:v>
                </c:pt>
                <c:pt idx="5839">
                  <c:v>-73.671999999999997</c:v>
                </c:pt>
                <c:pt idx="5840">
                  <c:v>-73.669999999999987</c:v>
                </c:pt>
                <c:pt idx="5841">
                  <c:v>-73.667999999999992</c:v>
                </c:pt>
                <c:pt idx="5842">
                  <c:v>-73.665999999999997</c:v>
                </c:pt>
                <c:pt idx="5843">
                  <c:v>-73.663999999999987</c:v>
                </c:pt>
                <c:pt idx="5844">
                  <c:v>-73.661999999999992</c:v>
                </c:pt>
                <c:pt idx="5845">
                  <c:v>-73.66</c:v>
                </c:pt>
                <c:pt idx="5846">
                  <c:v>-73.657999999999987</c:v>
                </c:pt>
                <c:pt idx="5847">
                  <c:v>-73.655999999999992</c:v>
                </c:pt>
                <c:pt idx="5848">
                  <c:v>-73.653999999999996</c:v>
                </c:pt>
                <c:pt idx="5849">
                  <c:v>-73.651999999999987</c:v>
                </c:pt>
                <c:pt idx="5850">
                  <c:v>-73.649999999999991</c:v>
                </c:pt>
                <c:pt idx="5851">
                  <c:v>-73.647999999999996</c:v>
                </c:pt>
                <c:pt idx="5852">
                  <c:v>-73.645999999999987</c:v>
                </c:pt>
                <c:pt idx="5853">
                  <c:v>-73.643999999999991</c:v>
                </c:pt>
                <c:pt idx="5854">
                  <c:v>-73.641999999999996</c:v>
                </c:pt>
                <c:pt idx="5855">
                  <c:v>-73.639999999999986</c:v>
                </c:pt>
                <c:pt idx="5856">
                  <c:v>-73.637999999999991</c:v>
                </c:pt>
                <c:pt idx="5857">
                  <c:v>-73.635999999999996</c:v>
                </c:pt>
                <c:pt idx="5858">
                  <c:v>-73.634</c:v>
                </c:pt>
                <c:pt idx="5859">
                  <c:v>-73.631999999999991</c:v>
                </c:pt>
                <c:pt idx="5860">
                  <c:v>-73.63</c:v>
                </c:pt>
                <c:pt idx="5861">
                  <c:v>-73.628</c:v>
                </c:pt>
                <c:pt idx="5862">
                  <c:v>-73.625999999999991</c:v>
                </c:pt>
                <c:pt idx="5863">
                  <c:v>-73.623999999999995</c:v>
                </c:pt>
                <c:pt idx="5864">
                  <c:v>-73.622</c:v>
                </c:pt>
                <c:pt idx="5865">
                  <c:v>-73.61999999999999</c:v>
                </c:pt>
                <c:pt idx="5866">
                  <c:v>-73.617999999999995</c:v>
                </c:pt>
                <c:pt idx="5867">
                  <c:v>-73.616</c:v>
                </c:pt>
                <c:pt idx="5868">
                  <c:v>-73.61399999999999</c:v>
                </c:pt>
                <c:pt idx="5869">
                  <c:v>-73.611999999999995</c:v>
                </c:pt>
                <c:pt idx="5870">
                  <c:v>-73.61</c:v>
                </c:pt>
                <c:pt idx="5871">
                  <c:v>-73.60799999999999</c:v>
                </c:pt>
                <c:pt idx="5872">
                  <c:v>-73.605999999999995</c:v>
                </c:pt>
                <c:pt idx="5873">
                  <c:v>-73.603999999999999</c:v>
                </c:pt>
                <c:pt idx="5874">
                  <c:v>-73.60199999999999</c:v>
                </c:pt>
                <c:pt idx="5875">
                  <c:v>-73.599999999999994</c:v>
                </c:pt>
                <c:pt idx="5876">
                  <c:v>-73.597999999999999</c:v>
                </c:pt>
                <c:pt idx="5877">
                  <c:v>-73.595999999999989</c:v>
                </c:pt>
                <c:pt idx="5878">
                  <c:v>-73.593999999999994</c:v>
                </c:pt>
                <c:pt idx="5879">
                  <c:v>-73.591999999999999</c:v>
                </c:pt>
                <c:pt idx="5880">
                  <c:v>-73.589999999999989</c:v>
                </c:pt>
                <c:pt idx="5881">
                  <c:v>-73.587999999999994</c:v>
                </c:pt>
                <c:pt idx="5882">
                  <c:v>-73.585999999999999</c:v>
                </c:pt>
                <c:pt idx="5883">
                  <c:v>-73.583999999999989</c:v>
                </c:pt>
                <c:pt idx="5884">
                  <c:v>-73.581999999999994</c:v>
                </c:pt>
                <c:pt idx="5885">
                  <c:v>-73.58</c:v>
                </c:pt>
                <c:pt idx="5886">
                  <c:v>-73.577999999999989</c:v>
                </c:pt>
                <c:pt idx="5887">
                  <c:v>-73.575999999999993</c:v>
                </c:pt>
                <c:pt idx="5888">
                  <c:v>-73.573999999999998</c:v>
                </c:pt>
                <c:pt idx="5889">
                  <c:v>-73.571999999999989</c:v>
                </c:pt>
                <c:pt idx="5890">
                  <c:v>-73.569999999999993</c:v>
                </c:pt>
                <c:pt idx="5891">
                  <c:v>-73.567999999999998</c:v>
                </c:pt>
                <c:pt idx="5892">
                  <c:v>-73.565999999999988</c:v>
                </c:pt>
                <c:pt idx="5893">
                  <c:v>-73.563999999999993</c:v>
                </c:pt>
                <c:pt idx="5894">
                  <c:v>-73.561999999999998</c:v>
                </c:pt>
                <c:pt idx="5895">
                  <c:v>-73.56</c:v>
                </c:pt>
                <c:pt idx="5896">
                  <c:v>-73.557999999999993</c:v>
                </c:pt>
                <c:pt idx="5897">
                  <c:v>-73.555999999999997</c:v>
                </c:pt>
                <c:pt idx="5898">
                  <c:v>-73.554000000000002</c:v>
                </c:pt>
                <c:pt idx="5899">
                  <c:v>-73.551999999999992</c:v>
                </c:pt>
                <c:pt idx="5900">
                  <c:v>-73.55</c:v>
                </c:pt>
                <c:pt idx="5901">
                  <c:v>-73.548000000000002</c:v>
                </c:pt>
                <c:pt idx="5902">
                  <c:v>-73.545999999999992</c:v>
                </c:pt>
                <c:pt idx="5903">
                  <c:v>-73.543999999999997</c:v>
                </c:pt>
                <c:pt idx="5904">
                  <c:v>-73.542000000000002</c:v>
                </c:pt>
                <c:pt idx="5905">
                  <c:v>-73.539999999999992</c:v>
                </c:pt>
                <c:pt idx="5906">
                  <c:v>-73.537999999999997</c:v>
                </c:pt>
                <c:pt idx="5907">
                  <c:v>-73.536000000000001</c:v>
                </c:pt>
                <c:pt idx="5908">
                  <c:v>-73.533999999999992</c:v>
                </c:pt>
                <c:pt idx="5909">
                  <c:v>-73.531999999999996</c:v>
                </c:pt>
                <c:pt idx="5910">
                  <c:v>-73.53</c:v>
                </c:pt>
                <c:pt idx="5911">
                  <c:v>-73.527999999999992</c:v>
                </c:pt>
                <c:pt idx="5912">
                  <c:v>-73.525999999999996</c:v>
                </c:pt>
                <c:pt idx="5913">
                  <c:v>-73.524000000000001</c:v>
                </c:pt>
                <c:pt idx="5914">
                  <c:v>-73.521999999999991</c:v>
                </c:pt>
                <c:pt idx="5915">
                  <c:v>-73.52</c:v>
                </c:pt>
                <c:pt idx="5916">
                  <c:v>-73.518000000000001</c:v>
                </c:pt>
                <c:pt idx="5917">
                  <c:v>-73.515999999999991</c:v>
                </c:pt>
                <c:pt idx="5918">
                  <c:v>-73.513999999999996</c:v>
                </c:pt>
                <c:pt idx="5919">
                  <c:v>-73.512</c:v>
                </c:pt>
                <c:pt idx="5920">
                  <c:v>-73.509999999999991</c:v>
                </c:pt>
                <c:pt idx="5921">
                  <c:v>-73.507999999999996</c:v>
                </c:pt>
                <c:pt idx="5922">
                  <c:v>-73.506</c:v>
                </c:pt>
                <c:pt idx="5923">
                  <c:v>-73.503999999999991</c:v>
                </c:pt>
                <c:pt idx="5924">
                  <c:v>-73.501999999999995</c:v>
                </c:pt>
                <c:pt idx="5925">
                  <c:v>-73.5</c:v>
                </c:pt>
                <c:pt idx="5926">
                  <c:v>-73.49799999999999</c:v>
                </c:pt>
                <c:pt idx="5927">
                  <c:v>-73.495999999999995</c:v>
                </c:pt>
                <c:pt idx="5928">
                  <c:v>-73.494</c:v>
                </c:pt>
                <c:pt idx="5929">
                  <c:v>-73.49199999999999</c:v>
                </c:pt>
                <c:pt idx="5930">
                  <c:v>-73.489999999999995</c:v>
                </c:pt>
                <c:pt idx="5931">
                  <c:v>-73.488</c:v>
                </c:pt>
                <c:pt idx="5932">
                  <c:v>-73.48599999999999</c:v>
                </c:pt>
                <c:pt idx="5933">
                  <c:v>-73.483999999999995</c:v>
                </c:pt>
                <c:pt idx="5934">
                  <c:v>-73.481999999999999</c:v>
                </c:pt>
                <c:pt idx="5935">
                  <c:v>-73.47999999999999</c:v>
                </c:pt>
                <c:pt idx="5936">
                  <c:v>-73.477999999999994</c:v>
                </c:pt>
                <c:pt idx="5937">
                  <c:v>-73.475999999999999</c:v>
                </c:pt>
                <c:pt idx="5938">
                  <c:v>-73.47399999999999</c:v>
                </c:pt>
                <c:pt idx="5939">
                  <c:v>-73.471999999999994</c:v>
                </c:pt>
                <c:pt idx="5940">
                  <c:v>-73.47</c:v>
                </c:pt>
                <c:pt idx="5941">
                  <c:v>-73.467999999999989</c:v>
                </c:pt>
                <c:pt idx="5942">
                  <c:v>-73.465999999999994</c:v>
                </c:pt>
                <c:pt idx="5943">
                  <c:v>-73.463999999999999</c:v>
                </c:pt>
                <c:pt idx="5944">
                  <c:v>-73.461999999999989</c:v>
                </c:pt>
                <c:pt idx="5945">
                  <c:v>-73.459999999999994</c:v>
                </c:pt>
                <c:pt idx="5946">
                  <c:v>-73.457999999999998</c:v>
                </c:pt>
                <c:pt idx="5947">
                  <c:v>-73.455999999999989</c:v>
                </c:pt>
                <c:pt idx="5948">
                  <c:v>-73.453999999999994</c:v>
                </c:pt>
                <c:pt idx="5949">
                  <c:v>-73.451999999999998</c:v>
                </c:pt>
                <c:pt idx="5950">
                  <c:v>-73.449999999999989</c:v>
                </c:pt>
                <c:pt idx="5951">
                  <c:v>-73.447999999999993</c:v>
                </c:pt>
                <c:pt idx="5952">
                  <c:v>-73.445999999999998</c:v>
                </c:pt>
                <c:pt idx="5953">
                  <c:v>-73.443999999999988</c:v>
                </c:pt>
                <c:pt idx="5954">
                  <c:v>-73.441999999999993</c:v>
                </c:pt>
                <c:pt idx="5955">
                  <c:v>-73.44</c:v>
                </c:pt>
                <c:pt idx="5956">
                  <c:v>-73.437999999999988</c:v>
                </c:pt>
                <c:pt idx="5957">
                  <c:v>-73.435999999999993</c:v>
                </c:pt>
                <c:pt idx="5958">
                  <c:v>-73.433999999999997</c:v>
                </c:pt>
                <c:pt idx="5959">
                  <c:v>-73.431999999999988</c:v>
                </c:pt>
                <c:pt idx="5960">
                  <c:v>-73.429999999999993</c:v>
                </c:pt>
                <c:pt idx="5961">
                  <c:v>-73.427999999999997</c:v>
                </c:pt>
                <c:pt idx="5962">
                  <c:v>-73.425999999999988</c:v>
                </c:pt>
                <c:pt idx="5963">
                  <c:v>-73.423999999999992</c:v>
                </c:pt>
                <c:pt idx="5964">
                  <c:v>-73.421999999999997</c:v>
                </c:pt>
                <c:pt idx="5965">
                  <c:v>-73.419999999999987</c:v>
                </c:pt>
                <c:pt idx="5966">
                  <c:v>-73.417999999999992</c:v>
                </c:pt>
                <c:pt idx="5967">
                  <c:v>-73.415999999999997</c:v>
                </c:pt>
                <c:pt idx="5968">
                  <c:v>-73.413999999999987</c:v>
                </c:pt>
                <c:pt idx="5969">
                  <c:v>-73.411999999999992</c:v>
                </c:pt>
                <c:pt idx="5970">
                  <c:v>-73.41</c:v>
                </c:pt>
                <c:pt idx="5971">
                  <c:v>-73.407999999999987</c:v>
                </c:pt>
                <c:pt idx="5972">
                  <c:v>-73.405999999999992</c:v>
                </c:pt>
                <c:pt idx="5973">
                  <c:v>-73.403999999999996</c:v>
                </c:pt>
                <c:pt idx="5974">
                  <c:v>-73.401999999999987</c:v>
                </c:pt>
                <c:pt idx="5975">
                  <c:v>-73.399999999999991</c:v>
                </c:pt>
                <c:pt idx="5976">
                  <c:v>-73.397999999999996</c:v>
                </c:pt>
                <c:pt idx="5977">
                  <c:v>-73.395999999999987</c:v>
                </c:pt>
                <c:pt idx="5978">
                  <c:v>-73.393999999999991</c:v>
                </c:pt>
                <c:pt idx="5979">
                  <c:v>-73.391999999999996</c:v>
                </c:pt>
                <c:pt idx="5980">
                  <c:v>-73.389999999999986</c:v>
                </c:pt>
                <c:pt idx="5981">
                  <c:v>-73.387999999999991</c:v>
                </c:pt>
                <c:pt idx="5982">
                  <c:v>-73.385999999999996</c:v>
                </c:pt>
                <c:pt idx="5983">
                  <c:v>-73.384</c:v>
                </c:pt>
                <c:pt idx="5984">
                  <c:v>-73.381999999999991</c:v>
                </c:pt>
                <c:pt idx="5985">
                  <c:v>-73.38</c:v>
                </c:pt>
                <c:pt idx="5986">
                  <c:v>-73.378</c:v>
                </c:pt>
                <c:pt idx="5987">
                  <c:v>-73.375999999999991</c:v>
                </c:pt>
                <c:pt idx="5988">
                  <c:v>-73.373999999999995</c:v>
                </c:pt>
                <c:pt idx="5989">
                  <c:v>-73.372</c:v>
                </c:pt>
                <c:pt idx="5990">
                  <c:v>-73.36999999999999</c:v>
                </c:pt>
                <c:pt idx="5991">
                  <c:v>-73.367999999999995</c:v>
                </c:pt>
                <c:pt idx="5992">
                  <c:v>-73.366</c:v>
                </c:pt>
                <c:pt idx="5993">
                  <c:v>-73.36399999999999</c:v>
                </c:pt>
                <c:pt idx="5994">
                  <c:v>-73.361999999999995</c:v>
                </c:pt>
                <c:pt idx="5995">
                  <c:v>-73.36</c:v>
                </c:pt>
                <c:pt idx="5996">
                  <c:v>-73.35799999999999</c:v>
                </c:pt>
                <c:pt idx="5997">
                  <c:v>-73.355999999999995</c:v>
                </c:pt>
                <c:pt idx="5998">
                  <c:v>-73.353999999999999</c:v>
                </c:pt>
                <c:pt idx="5999">
                  <c:v>-73.35199999999999</c:v>
                </c:pt>
                <c:pt idx="6000">
                  <c:v>-73.349999999999994</c:v>
                </c:pt>
                <c:pt idx="6001">
                  <c:v>-73.347999999999999</c:v>
                </c:pt>
                <c:pt idx="6002">
                  <c:v>-73.345999999999989</c:v>
                </c:pt>
                <c:pt idx="6003">
                  <c:v>-73.343999999999994</c:v>
                </c:pt>
                <c:pt idx="6004">
                  <c:v>-73.341999999999999</c:v>
                </c:pt>
                <c:pt idx="6005">
                  <c:v>-73.339999999999989</c:v>
                </c:pt>
                <c:pt idx="6006">
                  <c:v>-73.337999999999994</c:v>
                </c:pt>
                <c:pt idx="6007">
                  <c:v>-73.335999999999999</c:v>
                </c:pt>
                <c:pt idx="6008">
                  <c:v>-73.333999999999989</c:v>
                </c:pt>
                <c:pt idx="6009">
                  <c:v>-73.331999999999994</c:v>
                </c:pt>
                <c:pt idx="6010">
                  <c:v>-73.33</c:v>
                </c:pt>
                <c:pt idx="6011">
                  <c:v>-73.327999999999989</c:v>
                </c:pt>
                <c:pt idx="6012">
                  <c:v>-73.325999999999993</c:v>
                </c:pt>
                <c:pt idx="6013">
                  <c:v>-73.323999999999998</c:v>
                </c:pt>
                <c:pt idx="6014">
                  <c:v>-73.321999999999989</c:v>
                </c:pt>
                <c:pt idx="6015">
                  <c:v>-73.319999999999993</c:v>
                </c:pt>
                <c:pt idx="6016">
                  <c:v>-73.317999999999998</c:v>
                </c:pt>
                <c:pt idx="6017">
                  <c:v>-73.315999999999988</c:v>
                </c:pt>
                <c:pt idx="6018">
                  <c:v>-73.313999999999993</c:v>
                </c:pt>
                <c:pt idx="6019">
                  <c:v>-73.311999999999998</c:v>
                </c:pt>
                <c:pt idx="6020">
                  <c:v>-73.31</c:v>
                </c:pt>
                <c:pt idx="6021">
                  <c:v>-73.307999999999993</c:v>
                </c:pt>
                <c:pt idx="6022">
                  <c:v>-73.305999999999997</c:v>
                </c:pt>
                <c:pt idx="6023">
                  <c:v>-73.304000000000002</c:v>
                </c:pt>
                <c:pt idx="6024">
                  <c:v>-73.301999999999992</c:v>
                </c:pt>
                <c:pt idx="6025">
                  <c:v>-73.3</c:v>
                </c:pt>
                <c:pt idx="6026">
                  <c:v>-73.298000000000002</c:v>
                </c:pt>
                <c:pt idx="6027">
                  <c:v>-73.295999999999992</c:v>
                </c:pt>
                <c:pt idx="6028">
                  <c:v>-73.293999999999997</c:v>
                </c:pt>
                <c:pt idx="6029">
                  <c:v>-73.292000000000002</c:v>
                </c:pt>
                <c:pt idx="6030">
                  <c:v>-73.289999999999992</c:v>
                </c:pt>
                <c:pt idx="6031">
                  <c:v>-73.287999999999997</c:v>
                </c:pt>
                <c:pt idx="6032">
                  <c:v>-73.286000000000001</c:v>
                </c:pt>
                <c:pt idx="6033">
                  <c:v>-73.283999999999992</c:v>
                </c:pt>
                <c:pt idx="6034">
                  <c:v>-73.281999999999996</c:v>
                </c:pt>
                <c:pt idx="6035">
                  <c:v>-73.28</c:v>
                </c:pt>
                <c:pt idx="6036">
                  <c:v>-73.277999999999992</c:v>
                </c:pt>
                <c:pt idx="6037">
                  <c:v>-73.275999999999996</c:v>
                </c:pt>
                <c:pt idx="6038">
                  <c:v>-73.274000000000001</c:v>
                </c:pt>
                <c:pt idx="6039">
                  <c:v>-73.271999999999991</c:v>
                </c:pt>
                <c:pt idx="6040">
                  <c:v>-73.27</c:v>
                </c:pt>
                <c:pt idx="6041">
                  <c:v>-73.268000000000001</c:v>
                </c:pt>
                <c:pt idx="6042">
                  <c:v>-73.265999999999991</c:v>
                </c:pt>
                <c:pt idx="6043">
                  <c:v>-73.263999999999996</c:v>
                </c:pt>
                <c:pt idx="6044">
                  <c:v>-73.262</c:v>
                </c:pt>
                <c:pt idx="6045">
                  <c:v>-73.259999999999991</c:v>
                </c:pt>
                <c:pt idx="6046">
                  <c:v>-73.257999999999996</c:v>
                </c:pt>
                <c:pt idx="6047">
                  <c:v>-73.256</c:v>
                </c:pt>
                <c:pt idx="6048">
                  <c:v>-73.253999999999991</c:v>
                </c:pt>
                <c:pt idx="6049">
                  <c:v>-73.251999999999995</c:v>
                </c:pt>
                <c:pt idx="6050">
                  <c:v>-73.25</c:v>
                </c:pt>
                <c:pt idx="6051">
                  <c:v>-73.24799999999999</c:v>
                </c:pt>
                <c:pt idx="6052">
                  <c:v>-73.245999999999995</c:v>
                </c:pt>
                <c:pt idx="6053">
                  <c:v>-73.244</c:v>
                </c:pt>
                <c:pt idx="6054">
                  <c:v>-73.24199999999999</c:v>
                </c:pt>
                <c:pt idx="6055">
                  <c:v>-73.239999999999995</c:v>
                </c:pt>
                <c:pt idx="6056">
                  <c:v>-73.238</c:v>
                </c:pt>
                <c:pt idx="6057">
                  <c:v>-73.23599999999999</c:v>
                </c:pt>
                <c:pt idx="6058">
                  <c:v>-73.233999999999995</c:v>
                </c:pt>
                <c:pt idx="6059">
                  <c:v>-73.231999999999999</c:v>
                </c:pt>
                <c:pt idx="6060">
                  <c:v>-73.22999999999999</c:v>
                </c:pt>
                <c:pt idx="6061">
                  <c:v>-73.227999999999994</c:v>
                </c:pt>
                <c:pt idx="6062">
                  <c:v>-73.225999999999999</c:v>
                </c:pt>
                <c:pt idx="6063">
                  <c:v>-73.22399999999999</c:v>
                </c:pt>
                <c:pt idx="6064">
                  <c:v>-73.221999999999994</c:v>
                </c:pt>
                <c:pt idx="6065">
                  <c:v>-73.22</c:v>
                </c:pt>
                <c:pt idx="6066">
                  <c:v>-73.217999999999989</c:v>
                </c:pt>
                <c:pt idx="6067">
                  <c:v>-73.215999999999994</c:v>
                </c:pt>
                <c:pt idx="6068">
                  <c:v>-73.213999999999999</c:v>
                </c:pt>
                <c:pt idx="6069">
                  <c:v>-73.211999999999989</c:v>
                </c:pt>
                <c:pt idx="6070">
                  <c:v>-73.209999999999994</c:v>
                </c:pt>
                <c:pt idx="6071">
                  <c:v>-73.207999999999998</c:v>
                </c:pt>
                <c:pt idx="6072">
                  <c:v>-73.205999999999989</c:v>
                </c:pt>
                <c:pt idx="6073">
                  <c:v>-73.203999999999994</c:v>
                </c:pt>
                <c:pt idx="6074">
                  <c:v>-73.201999999999998</c:v>
                </c:pt>
                <c:pt idx="6075">
                  <c:v>-73.199999999999989</c:v>
                </c:pt>
                <c:pt idx="6076">
                  <c:v>-73.197999999999993</c:v>
                </c:pt>
                <c:pt idx="6077">
                  <c:v>-73.195999999999998</c:v>
                </c:pt>
                <c:pt idx="6078">
                  <c:v>-73.193999999999988</c:v>
                </c:pt>
                <c:pt idx="6079">
                  <c:v>-73.191999999999993</c:v>
                </c:pt>
                <c:pt idx="6080">
                  <c:v>-73.19</c:v>
                </c:pt>
                <c:pt idx="6081">
                  <c:v>-73.187999999999988</c:v>
                </c:pt>
                <c:pt idx="6082">
                  <c:v>-73.185999999999993</c:v>
                </c:pt>
                <c:pt idx="6083">
                  <c:v>-73.183999999999997</c:v>
                </c:pt>
                <c:pt idx="6084">
                  <c:v>-73.181999999999988</c:v>
                </c:pt>
                <c:pt idx="6085">
                  <c:v>-73.179999999999993</c:v>
                </c:pt>
                <c:pt idx="6086">
                  <c:v>-73.177999999999997</c:v>
                </c:pt>
                <c:pt idx="6087">
                  <c:v>-73.175999999999988</c:v>
                </c:pt>
                <c:pt idx="6088">
                  <c:v>-73.173999999999992</c:v>
                </c:pt>
                <c:pt idx="6089">
                  <c:v>-73.171999999999997</c:v>
                </c:pt>
                <c:pt idx="6090">
                  <c:v>-73.169999999999987</c:v>
                </c:pt>
                <c:pt idx="6091">
                  <c:v>-73.167999999999992</c:v>
                </c:pt>
                <c:pt idx="6092">
                  <c:v>-73.165999999999997</c:v>
                </c:pt>
                <c:pt idx="6093">
                  <c:v>-73.163999999999987</c:v>
                </c:pt>
                <c:pt idx="6094">
                  <c:v>-73.161999999999992</c:v>
                </c:pt>
                <c:pt idx="6095">
                  <c:v>-73.16</c:v>
                </c:pt>
                <c:pt idx="6096">
                  <c:v>-73.157999999999987</c:v>
                </c:pt>
                <c:pt idx="6097">
                  <c:v>-73.155999999999992</c:v>
                </c:pt>
                <c:pt idx="6098">
                  <c:v>-73.153999999999996</c:v>
                </c:pt>
                <c:pt idx="6099">
                  <c:v>-73.151999999999987</c:v>
                </c:pt>
                <c:pt idx="6100">
                  <c:v>-73.149999999999991</c:v>
                </c:pt>
                <c:pt idx="6101">
                  <c:v>-73.147999999999996</c:v>
                </c:pt>
                <c:pt idx="6102">
                  <c:v>-73.145999999999987</c:v>
                </c:pt>
                <c:pt idx="6103">
                  <c:v>-73.143999999999991</c:v>
                </c:pt>
                <c:pt idx="6104">
                  <c:v>-73.141999999999996</c:v>
                </c:pt>
                <c:pt idx="6105">
                  <c:v>-73.139999999999986</c:v>
                </c:pt>
                <c:pt idx="6106">
                  <c:v>-73.137999999999991</c:v>
                </c:pt>
                <c:pt idx="6107">
                  <c:v>-73.135999999999996</c:v>
                </c:pt>
                <c:pt idx="6108">
                  <c:v>-73.134</c:v>
                </c:pt>
                <c:pt idx="6109">
                  <c:v>-73.131999999999991</c:v>
                </c:pt>
                <c:pt idx="6110">
                  <c:v>-73.13</c:v>
                </c:pt>
                <c:pt idx="6111">
                  <c:v>-73.128</c:v>
                </c:pt>
                <c:pt idx="6112">
                  <c:v>-73.125999999999991</c:v>
                </c:pt>
                <c:pt idx="6113">
                  <c:v>-73.123999999999995</c:v>
                </c:pt>
                <c:pt idx="6114">
                  <c:v>-73.122</c:v>
                </c:pt>
                <c:pt idx="6115">
                  <c:v>-73.11999999999999</c:v>
                </c:pt>
                <c:pt idx="6116">
                  <c:v>-73.117999999999995</c:v>
                </c:pt>
                <c:pt idx="6117">
                  <c:v>-73.116</c:v>
                </c:pt>
                <c:pt idx="6118">
                  <c:v>-73.11399999999999</c:v>
                </c:pt>
                <c:pt idx="6119">
                  <c:v>-73.111999999999995</c:v>
                </c:pt>
                <c:pt idx="6120">
                  <c:v>-73.11</c:v>
                </c:pt>
                <c:pt idx="6121">
                  <c:v>-73.10799999999999</c:v>
                </c:pt>
                <c:pt idx="6122">
                  <c:v>-73.105999999999995</c:v>
                </c:pt>
                <c:pt idx="6123">
                  <c:v>-73.103999999999999</c:v>
                </c:pt>
                <c:pt idx="6124">
                  <c:v>-73.10199999999999</c:v>
                </c:pt>
                <c:pt idx="6125">
                  <c:v>-73.099999999999994</c:v>
                </c:pt>
                <c:pt idx="6126">
                  <c:v>-73.097999999999999</c:v>
                </c:pt>
                <c:pt idx="6127">
                  <c:v>-73.095999999999989</c:v>
                </c:pt>
                <c:pt idx="6128">
                  <c:v>-73.093999999999994</c:v>
                </c:pt>
                <c:pt idx="6129">
                  <c:v>-73.091999999999999</c:v>
                </c:pt>
                <c:pt idx="6130">
                  <c:v>-73.089999999999989</c:v>
                </c:pt>
                <c:pt idx="6131">
                  <c:v>-73.087999999999994</c:v>
                </c:pt>
                <c:pt idx="6132">
                  <c:v>-73.085999999999999</c:v>
                </c:pt>
                <c:pt idx="6133">
                  <c:v>-73.083999999999989</c:v>
                </c:pt>
                <c:pt idx="6134">
                  <c:v>-73.081999999999994</c:v>
                </c:pt>
                <c:pt idx="6135">
                  <c:v>-73.08</c:v>
                </c:pt>
                <c:pt idx="6136">
                  <c:v>-73.077999999999989</c:v>
                </c:pt>
                <c:pt idx="6137">
                  <c:v>-73.075999999999993</c:v>
                </c:pt>
                <c:pt idx="6138">
                  <c:v>-73.073999999999998</c:v>
                </c:pt>
                <c:pt idx="6139">
                  <c:v>-73.071999999999989</c:v>
                </c:pt>
                <c:pt idx="6140">
                  <c:v>-73.069999999999993</c:v>
                </c:pt>
                <c:pt idx="6141">
                  <c:v>-73.067999999999998</c:v>
                </c:pt>
                <c:pt idx="6142">
                  <c:v>-73.065999999999988</c:v>
                </c:pt>
                <c:pt idx="6143">
                  <c:v>-73.063999999999993</c:v>
                </c:pt>
                <c:pt idx="6144">
                  <c:v>-73.061999999999998</c:v>
                </c:pt>
                <c:pt idx="6145">
                  <c:v>-73.06</c:v>
                </c:pt>
                <c:pt idx="6146">
                  <c:v>-73.057999999999993</c:v>
                </c:pt>
                <c:pt idx="6147">
                  <c:v>-73.055999999999997</c:v>
                </c:pt>
                <c:pt idx="6148">
                  <c:v>-73.054000000000002</c:v>
                </c:pt>
                <c:pt idx="6149">
                  <c:v>-73.051999999999992</c:v>
                </c:pt>
                <c:pt idx="6150">
                  <c:v>-73.05</c:v>
                </c:pt>
                <c:pt idx="6151">
                  <c:v>-73.048000000000002</c:v>
                </c:pt>
                <c:pt idx="6152">
                  <c:v>-73.045999999999992</c:v>
                </c:pt>
                <c:pt idx="6153">
                  <c:v>-73.043999999999997</c:v>
                </c:pt>
                <c:pt idx="6154">
                  <c:v>-73.042000000000002</c:v>
                </c:pt>
                <c:pt idx="6155">
                  <c:v>-73.039999999999992</c:v>
                </c:pt>
                <c:pt idx="6156">
                  <c:v>-73.037999999999997</c:v>
                </c:pt>
                <c:pt idx="6157">
                  <c:v>-73.036000000000001</c:v>
                </c:pt>
                <c:pt idx="6158">
                  <c:v>-73.033999999999992</c:v>
                </c:pt>
                <c:pt idx="6159">
                  <c:v>-73.031999999999996</c:v>
                </c:pt>
                <c:pt idx="6160">
                  <c:v>-73.03</c:v>
                </c:pt>
                <c:pt idx="6161">
                  <c:v>-73.027999999999992</c:v>
                </c:pt>
                <c:pt idx="6162">
                  <c:v>-73.025999999999996</c:v>
                </c:pt>
                <c:pt idx="6163">
                  <c:v>-73.024000000000001</c:v>
                </c:pt>
                <c:pt idx="6164">
                  <c:v>-73.021999999999991</c:v>
                </c:pt>
                <c:pt idx="6165">
                  <c:v>-73.02</c:v>
                </c:pt>
                <c:pt idx="6166">
                  <c:v>-73.018000000000001</c:v>
                </c:pt>
                <c:pt idx="6167">
                  <c:v>-73.015999999999991</c:v>
                </c:pt>
                <c:pt idx="6168">
                  <c:v>-73.013999999999996</c:v>
                </c:pt>
                <c:pt idx="6169">
                  <c:v>-73.012</c:v>
                </c:pt>
                <c:pt idx="6170">
                  <c:v>-73.009999999999991</c:v>
                </c:pt>
                <c:pt idx="6171">
                  <c:v>-73.007999999999996</c:v>
                </c:pt>
                <c:pt idx="6172">
                  <c:v>-73.006</c:v>
                </c:pt>
                <c:pt idx="6173">
                  <c:v>-73.003999999999991</c:v>
                </c:pt>
                <c:pt idx="6174">
                  <c:v>-73.001999999999995</c:v>
                </c:pt>
                <c:pt idx="6175">
                  <c:v>-73</c:v>
                </c:pt>
                <c:pt idx="6176">
                  <c:v>-72.99799999999999</c:v>
                </c:pt>
                <c:pt idx="6177">
                  <c:v>-72.995999999999995</c:v>
                </c:pt>
                <c:pt idx="6178">
                  <c:v>-72.994</c:v>
                </c:pt>
                <c:pt idx="6179">
                  <c:v>-72.99199999999999</c:v>
                </c:pt>
                <c:pt idx="6180">
                  <c:v>-72.989999999999995</c:v>
                </c:pt>
                <c:pt idx="6181">
                  <c:v>-72.988</c:v>
                </c:pt>
                <c:pt idx="6182">
                  <c:v>-72.98599999999999</c:v>
                </c:pt>
                <c:pt idx="6183">
                  <c:v>-72.983999999999995</c:v>
                </c:pt>
                <c:pt idx="6184">
                  <c:v>-72.981999999999999</c:v>
                </c:pt>
                <c:pt idx="6185">
                  <c:v>-72.97999999999999</c:v>
                </c:pt>
                <c:pt idx="6186">
                  <c:v>-72.977999999999994</c:v>
                </c:pt>
                <c:pt idx="6187">
                  <c:v>-72.975999999999999</c:v>
                </c:pt>
                <c:pt idx="6188">
                  <c:v>-72.97399999999999</c:v>
                </c:pt>
                <c:pt idx="6189">
                  <c:v>-72.971999999999994</c:v>
                </c:pt>
                <c:pt idx="6190">
                  <c:v>-72.97</c:v>
                </c:pt>
                <c:pt idx="6191">
                  <c:v>-72.967999999999989</c:v>
                </c:pt>
                <c:pt idx="6192">
                  <c:v>-72.965999999999994</c:v>
                </c:pt>
                <c:pt idx="6193">
                  <c:v>-72.963999999999999</c:v>
                </c:pt>
                <c:pt idx="6194">
                  <c:v>-72.961999999999989</c:v>
                </c:pt>
                <c:pt idx="6195">
                  <c:v>-72.959999999999994</c:v>
                </c:pt>
                <c:pt idx="6196">
                  <c:v>-72.957999999999998</c:v>
                </c:pt>
                <c:pt idx="6197">
                  <c:v>-72.955999999999989</c:v>
                </c:pt>
                <c:pt idx="6198">
                  <c:v>-72.953999999999994</c:v>
                </c:pt>
                <c:pt idx="6199">
                  <c:v>-72.951999999999998</c:v>
                </c:pt>
                <c:pt idx="6200">
                  <c:v>-72.949999999999989</c:v>
                </c:pt>
                <c:pt idx="6201">
                  <c:v>-72.947999999999993</c:v>
                </c:pt>
                <c:pt idx="6202">
                  <c:v>-72.945999999999998</c:v>
                </c:pt>
                <c:pt idx="6203">
                  <c:v>-72.943999999999988</c:v>
                </c:pt>
                <c:pt idx="6204">
                  <c:v>-72.941999999999993</c:v>
                </c:pt>
                <c:pt idx="6205">
                  <c:v>-72.94</c:v>
                </c:pt>
                <c:pt idx="6206">
                  <c:v>-72.937999999999988</c:v>
                </c:pt>
                <c:pt idx="6207">
                  <c:v>-72.935999999999993</c:v>
                </c:pt>
                <c:pt idx="6208">
                  <c:v>-72.933999999999997</c:v>
                </c:pt>
                <c:pt idx="6209">
                  <c:v>-72.931999999999988</c:v>
                </c:pt>
                <c:pt idx="6210">
                  <c:v>-72.929999999999993</c:v>
                </c:pt>
                <c:pt idx="6211">
                  <c:v>-72.927999999999997</c:v>
                </c:pt>
                <c:pt idx="6212">
                  <c:v>-72.925999999999988</c:v>
                </c:pt>
                <c:pt idx="6213">
                  <c:v>-72.923999999999992</c:v>
                </c:pt>
                <c:pt idx="6214">
                  <c:v>-72.921999999999997</c:v>
                </c:pt>
                <c:pt idx="6215">
                  <c:v>-72.919999999999987</c:v>
                </c:pt>
                <c:pt idx="6216">
                  <c:v>-72.917999999999992</c:v>
                </c:pt>
                <c:pt idx="6217">
                  <c:v>-72.915999999999997</c:v>
                </c:pt>
                <c:pt idx="6218">
                  <c:v>-72.913999999999987</c:v>
                </c:pt>
                <c:pt idx="6219">
                  <c:v>-72.911999999999992</c:v>
                </c:pt>
                <c:pt idx="6220">
                  <c:v>-72.91</c:v>
                </c:pt>
                <c:pt idx="6221">
                  <c:v>-72.907999999999987</c:v>
                </c:pt>
                <c:pt idx="6222">
                  <c:v>-72.905999999999992</c:v>
                </c:pt>
                <c:pt idx="6223">
                  <c:v>-72.903999999999996</c:v>
                </c:pt>
                <c:pt idx="6224">
                  <c:v>-72.901999999999987</c:v>
                </c:pt>
                <c:pt idx="6225">
                  <c:v>-72.899999999999991</c:v>
                </c:pt>
                <c:pt idx="6226">
                  <c:v>-72.897999999999996</c:v>
                </c:pt>
                <c:pt idx="6227">
                  <c:v>-72.895999999999987</c:v>
                </c:pt>
                <c:pt idx="6228">
                  <c:v>-72.893999999999991</c:v>
                </c:pt>
                <c:pt idx="6229">
                  <c:v>-72.891999999999996</c:v>
                </c:pt>
                <c:pt idx="6230">
                  <c:v>-72.889999999999986</c:v>
                </c:pt>
                <c:pt idx="6231">
                  <c:v>-72.887999999999991</c:v>
                </c:pt>
                <c:pt idx="6232">
                  <c:v>-72.885999999999996</c:v>
                </c:pt>
                <c:pt idx="6233">
                  <c:v>-72.884</c:v>
                </c:pt>
                <c:pt idx="6234">
                  <c:v>-72.881999999999991</c:v>
                </c:pt>
                <c:pt idx="6235">
                  <c:v>-72.88</c:v>
                </c:pt>
                <c:pt idx="6236">
                  <c:v>-72.878</c:v>
                </c:pt>
                <c:pt idx="6237">
                  <c:v>-72.875999999999991</c:v>
                </c:pt>
                <c:pt idx="6238">
                  <c:v>-72.873999999999995</c:v>
                </c:pt>
                <c:pt idx="6239">
                  <c:v>-72.872</c:v>
                </c:pt>
                <c:pt idx="6240">
                  <c:v>-72.86999999999999</c:v>
                </c:pt>
                <c:pt idx="6241">
                  <c:v>-72.867999999999995</c:v>
                </c:pt>
                <c:pt idx="6242">
                  <c:v>-72.866</c:v>
                </c:pt>
                <c:pt idx="6243">
                  <c:v>-72.86399999999999</c:v>
                </c:pt>
                <c:pt idx="6244">
                  <c:v>-72.861999999999995</c:v>
                </c:pt>
                <c:pt idx="6245">
                  <c:v>-72.86</c:v>
                </c:pt>
                <c:pt idx="6246">
                  <c:v>-72.85799999999999</c:v>
                </c:pt>
                <c:pt idx="6247">
                  <c:v>-72.855999999999995</c:v>
                </c:pt>
                <c:pt idx="6248">
                  <c:v>-72.853999999999999</c:v>
                </c:pt>
                <c:pt idx="6249">
                  <c:v>-72.85199999999999</c:v>
                </c:pt>
                <c:pt idx="6250">
                  <c:v>-72.849999999999994</c:v>
                </c:pt>
                <c:pt idx="6251">
                  <c:v>-72.847999999999999</c:v>
                </c:pt>
                <c:pt idx="6252">
                  <c:v>-72.845999999999989</c:v>
                </c:pt>
                <c:pt idx="6253">
                  <c:v>-72.843999999999994</c:v>
                </c:pt>
                <c:pt idx="6254">
                  <c:v>-72.841999999999999</c:v>
                </c:pt>
                <c:pt idx="6255">
                  <c:v>-72.839999999999989</c:v>
                </c:pt>
                <c:pt idx="6256">
                  <c:v>-72.837999999999994</c:v>
                </c:pt>
                <c:pt idx="6257">
                  <c:v>-72.835999999999999</c:v>
                </c:pt>
                <c:pt idx="6258">
                  <c:v>-72.833999999999989</c:v>
                </c:pt>
                <c:pt idx="6259">
                  <c:v>-72.831999999999994</c:v>
                </c:pt>
                <c:pt idx="6260">
                  <c:v>-72.83</c:v>
                </c:pt>
                <c:pt idx="6261">
                  <c:v>-72.827999999999989</c:v>
                </c:pt>
                <c:pt idx="6262">
                  <c:v>-72.825999999999993</c:v>
                </c:pt>
                <c:pt idx="6263">
                  <c:v>-72.823999999999998</c:v>
                </c:pt>
                <c:pt idx="6264">
                  <c:v>-72.821999999999989</c:v>
                </c:pt>
                <c:pt idx="6265">
                  <c:v>-72.819999999999993</c:v>
                </c:pt>
                <c:pt idx="6266">
                  <c:v>-72.817999999999998</c:v>
                </c:pt>
                <c:pt idx="6267">
                  <c:v>-72.815999999999988</c:v>
                </c:pt>
                <c:pt idx="6268">
                  <c:v>-72.813999999999993</c:v>
                </c:pt>
                <c:pt idx="6269">
                  <c:v>-72.811999999999998</c:v>
                </c:pt>
                <c:pt idx="6270">
                  <c:v>-72.81</c:v>
                </c:pt>
                <c:pt idx="6271">
                  <c:v>-72.807999999999993</c:v>
                </c:pt>
                <c:pt idx="6272">
                  <c:v>-72.805999999999997</c:v>
                </c:pt>
                <c:pt idx="6273">
                  <c:v>-72.804000000000002</c:v>
                </c:pt>
                <c:pt idx="6274">
                  <c:v>-72.801999999999992</c:v>
                </c:pt>
                <c:pt idx="6275">
                  <c:v>-72.8</c:v>
                </c:pt>
                <c:pt idx="6276">
                  <c:v>-72.798000000000002</c:v>
                </c:pt>
                <c:pt idx="6277">
                  <c:v>-72.795999999999992</c:v>
                </c:pt>
                <c:pt idx="6278">
                  <c:v>-72.793999999999997</c:v>
                </c:pt>
                <c:pt idx="6279">
                  <c:v>-72.792000000000002</c:v>
                </c:pt>
                <c:pt idx="6280">
                  <c:v>-72.789999999999992</c:v>
                </c:pt>
                <c:pt idx="6281">
                  <c:v>-72.787999999999997</c:v>
                </c:pt>
                <c:pt idx="6282">
                  <c:v>-72.786000000000001</c:v>
                </c:pt>
                <c:pt idx="6283">
                  <c:v>-72.783999999999992</c:v>
                </c:pt>
                <c:pt idx="6284">
                  <c:v>-72.781999999999996</c:v>
                </c:pt>
                <c:pt idx="6285">
                  <c:v>-72.78</c:v>
                </c:pt>
                <c:pt idx="6286">
                  <c:v>-72.777999999999992</c:v>
                </c:pt>
                <c:pt idx="6287">
                  <c:v>-72.775999999999996</c:v>
                </c:pt>
                <c:pt idx="6288">
                  <c:v>-72.774000000000001</c:v>
                </c:pt>
                <c:pt idx="6289">
                  <c:v>-72.771999999999991</c:v>
                </c:pt>
                <c:pt idx="6290">
                  <c:v>-72.77</c:v>
                </c:pt>
                <c:pt idx="6291">
                  <c:v>-72.768000000000001</c:v>
                </c:pt>
                <c:pt idx="6292">
                  <c:v>-72.765999999999991</c:v>
                </c:pt>
                <c:pt idx="6293">
                  <c:v>-72.763999999999996</c:v>
                </c:pt>
                <c:pt idx="6294">
                  <c:v>-72.762</c:v>
                </c:pt>
                <c:pt idx="6295">
                  <c:v>-72.759999999999991</c:v>
                </c:pt>
                <c:pt idx="6296">
                  <c:v>-72.757999999999996</c:v>
                </c:pt>
                <c:pt idx="6297">
                  <c:v>-72.756</c:v>
                </c:pt>
                <c:pt idx="6298">
                  <c:v>-72.753999999999991</c:v>
                </c:pt>
                <c:pt idx="6299">
                  <c:v>-72.751999999999995</c:v>
                </c:pt>
                <c:pt idx="6300">
                  <c:v>-72.75</c:v>
                </c:pt>
                <c:pt idx="6301">
                  <c:v>-72.74799999999999</c:v>
                </c:pt>
                <c:pt idx="6302">
                  <c:v>-72.745999999999995</c:v>
                </c:pt>
                <c:pt idx="6303">
                  <c:v>-72.744</c:v>
                </c:pt>
                <c:pt idx="6304">
                  <c:v>-72.74199999999999</c:v>
                </c:pt>
                <c:pt idx="6305">
                  <c:v>-72.739999999999995</c:v>
                </c:pt>
                <c:pt idx="6306">
                  <c:v>-72.738</c:v>
                </c:pt>
                <c:pt idx="6307">
                  <c:v>-72.73599999999999</c:v>
                </c:pt>
                <c:pt idx="6308">
                  <c:v>-72.733999999999995</c:v>
                </c:pt>
                <c:pt idx="6309">
                  <c:v>-72.731999999999999</c:v>
                </c:pt>
                <c:pt idx="6310">
                  <c:v>-72.72999999999999</c:v>
                </c:pt>
                <c:pt idx="6311">
                  <c:v>-72.727999999999994</c:v>
                </c:pt>
                <c:pt idx="6312">
                  <c:v>-72.725999999999999</c:v>
                </c:pt>
                <c:pt idx="6313">
                  <c:v>-72.72399999999999</c:v>
                </c:pt>
                <c:pt idx="6314">
                  <c:v>-72.721999999999994</c:v>
                </c:pt>
                <c:pt idx="6315">
                  <c:v>-72.72</c:v>
                </c:pt>
                <c:pt idx="6316">
                  <c:v>-72.717999999999989</c:v>
                </c:pt>
                <c:pt idx="6317">
                  <c:v>-72.715999999999994</c:v>
                </c:pt>
                <c:pt idx="6318">
                  <c:v>-72.713999999999999</c:v>
                </c:pt>
                <c:pt idx="6319">
                  <c:v>-72.711999999999989</c:v>
                </c:pt>
                <c:pt idx="6320">
                  <c:v>-72.709999999999994</c:v>
                </c:pt>
                <c:pt idx="6321">
                  <c:v>-72.707999999999998</c:v>
                </c:pt>
                <c:pt idx="6322">
                  <c:v>-72.705999999999989</c:v>
                </c:pt>
                <c:pt idx="6323">
                  <c:v>-72.703999999999994</c:v>
                </c:pt>
                <c:pt idx="6324">
                  <c:v>-72.701999999999998</c:v>
                </c:pt>
                <c:pt idx="6325">
                  <c:v>-72.699999999999989</c:v>
                </c:pt>
                <c:pt idx="6326">
                  <c:v>-72.697999999999993</c:v>
                </c:pt>
                <c:pt idx="6327">
                  <c:v>-72.695999999999998</c:v>
                </c:pt>
                <c:pt idx="6328">
                  <c:v>-72.693999999999988</c:v>
                </c:pt>
                <c:pt idx="6329">
                  <c:v>-72.691999999999993</c:v>
                </c:pt>
                <c:pt idx="6330">
                  <c:v>-72.69</c:v>
                </c:pt>
                <c:pt idx="6331">
                  <c:v>-72.687999999999988</c:v>
                </c:pt>
                <c:pt idx="6332">
                  <c:v>-72.685999999999993</c:v>
                </c:pt>
                <c:pt idx="6333">
                  <c:v>-72.683999999999997</c:v>
                </c:pt>
                <c:pt idx="6334">
                  <c:v>-72.681999999999988</c:v>
                </c:pt>
                <c:pt idx="6335">
                  <c:v>-72.679999999999993</c:v>
                </c:pt>
                <c:pt idx="6336">
                  <c:v>-72.677999999999997</c:v>
                </c:pt>
                <c:pt idx="6337">
                  <c:v>-72.675999999999988</c:v>
                </c:pt>
                <c:pt idx="6338">
                  <c:v>-72.673999999999992</c:v>
                </c:pt>
                <c:pt idx="6339">
                  <c:v>-72.671999999999997</c:v>
                </c:pt>
                <c:pt idx="6340">
                  <c:v>-72.669999999999987</c:v>
                </c:pt>
                <c:pt idx="6341">
                  <c:v>-72.667999999999992</c:v>
                </c:pt>
                <c:pt idx="6342">
                  <c:v>-72.665999999999997</c:v>
                </c:pt>
                <c:pt idx="6343">
                  <c:v>-72.663999999999987</c:v>
                </c:pt>
                <c:pt idx="6344">
                  <c:v>-72.661999999999992</c:v>
                </c:pt>
                <c:pt idx="6345">
                  <c:v>-72.66</c:v>
                </c:pt>
                <c:pt idx="6346">
                  <c:v>-72.657999999999987</c:v>
                </c:pt>
                <c:pt idx="6347">
                  <c:v>-72.655999999999992</c:v>
                </c:pt>
                <c:pt idx="6348">
                  <c:v>-72.653999999999996</c:v>
                </c:pt>
                <c:pt idx="6349">
                  <c:v>-72.651999999999987</c:v>
                </c:pt>
                <c:pt idx="6350">
                  <c:v>-72.649999999999991</c:v>
                </c:pt>
                <c:pt idx="6351">
                  <c:v>-72.647999999999996</c:v>
                </c:pt>
                <c:pt idx="6352">
                  <c:v>-72.645999999999987</c:v>
                </c:pt>
                <c:pt idx="6353">
                  <c:v>-72.643999999999991</c:v>
                </c:pt>
                <c:pt idx="6354">
                  <c:v>-72.641999999999996</c:v>
                </c:pt>
                <c:pt idx="6355">
                  <c:v>-72.639999999999986</c:v>
                </c:pt>
                <c:pt idx="6356">
                  <c:v>-72.637999999999991</c:v>
                </c:pt>
                <c:pt idx="6357">
                  <c:v>-72.635999999999996</c:v>
                </c:pt>
                <c:pt idx="6358">
                  <c:v>-72.634</c:v>
                </c:pt>
                <c:pt idx="6359">
                  <c:v>-72.631999999999991</c:v>
                </c:pt>
                <c:pt idx="6360">
                  <c:v>-72.63</c:v>
                </c:pt>
                <c:pt idx="6361">
                  <c:v>-72.628</c:v>
                </c:pt>
                <c:pt idx="6362">
                  <c:v>-72.625999999999991</c:v>
                </c:pt>
                <c:pt idx="6363">
                  <c:v>-72.623999999999995</c:v>
                </c:pt>
                <c:pt idx="6364">
                  <c:v>-72.622</c:v>
                </c:pt>
                <c:pt idx="6365">
                  <c:v>-72.61999999999999</c:v>
                </c:pt>
                <c:pt idx="6366">
                  <c:v>-72.617999999999995</c:v>
                </c:pt>
                <c:pt idx="6367">
                  <c:v>-72.616</c:v>
                </c:pt>
                <c:pt idx="6368">
                  <c:v>-72.61399999999999</c:v>
                </c:pt>
                <c:pt idx="6369">
                  <c:v>-72.611999999999995</c:v>
                </c:pt>
                <c:pt idx="6370">
                  <c:v>-72.61</c:v>
                </c:pt>
                <c:pt idx="6371">
                  <c:v>-72.60799999999999</c:v>
                </c:pt>
                <c:pt idx="6372">
                  <c:v>-72.605999999999995</c:v>
                </c:pt>
                <c:pt idx="6373">
                  <c:v>-72.603999999999999</c:v>
                </c:pt>
                <c:pt idx="6374">
                  <c:v>-72.60199999999999</c:v>
                </c:pt>
                <c:pt idx="6375">
                  <c:v>-72.599999999999994</c:v>
                </c:pt>
                <c:pt idx="6376">
                  <c:v>-72.597999999999999</c:v>
                </c:pt>
                <c:pt idx="6377">
                  <c:v>-72.595999999999989</c:v>
                </c:pt>
                <c:pt idx="6378">
                  <c:v>-72.593999999999994</c:v>
                </c:pt>
                <c:pt idx="6379">
                  <c:v>-72.591999999999999</c:v>
                </c:pt>
                <c:pt idx="6380">
                  <c:v>-72.589999999999989</c:v>
                </c:pt>
                <c:pt idx="6381">
                  <c:v>-72.587999999999994</c:v>
                </c:pt>
                <c:pt idx="6382">
                  <c:v>-72.585999999999999</c:v>
                </c:pt>
                <c:pt idx="6383">
                  <c:v>-72.583999999999989</c:v>
                </c:pt>
                <c:pt idx="6384">
                  <c:v>-72.581999999999994</c:v>
                </c:pt>
                <c:pt idx="6385">
                  <c:v>-72.58</c:v>
                </c:pt>
                <c:pt idx="6386">
                  <c:v>-72.577999999999989</c:v>
                </c:pt>
                <c:pt idx="6387">
                  <c:v>-72.575999999999993</c:v>
                </c:pt>
                <c:pt idx="6388">
                  <c:v>-72.573999999999998</c:v>
                </c:pt>
                <c:pt idx="6389">
                  <c:v>-72.571999999999989</c:v>
                </c:pt>
                <c:pt idx="6390">
                  <c:v>-72.569999999999993</c:v>
                </c:pt>
                <c:pt idx="6391">
                  <c:v>-72.567999999999998</c:v>
                </c:pt>
                <c:pt idx="6392">
                  <c:v>-72.565999999999988</c:v>
                </c:pt>
                <c:pt idx="6393">
                  <c:v>-72.563999999999993</c:v>
                </c:pt>
                <c:pt idx="6394">
                  <c:v>-72.561999999999998</c:v>
                </c:pt>
                <c:pt idx="6395">
                  <c:v>-72.56</c:v>
                </c:pt>
                <c:pt idx="6396">
                  <c:v>-72.557999999999993</c:v>
                </c:pt>
                <c:pt idx="6397">
                  <c:v>-72.555999999999997</c:v>
                </c:pt>
                <c:pt idx="6398">
                  <c:v>-72.554000000000002</c:v>
                </c:pt>
                <c:pt idx="6399">
                  <c:v>-72.551999999999992</c:v>
                </c:pt>
                <c:pt idx="6400">
                  <c:v>-72.55</c:v>
                </c:pt>
                <c:pt idx="6401">
                  <c:v>-72.548000000000002</c:v>
                </c:pt>
                <c:pt idx="6402">
                  <c:v>-72.545999999999992</c:v>
                </c:pt>
                <c:pt idx="6403">
                  <c:v>-72.543999999999997</c:v>
                </c:pt>
                <c:pt idx="6404">
                  <c:v>-72.542000000000002</c:v>
                </c:pt>
                <c:pt idx="6405">
                  <c:v>-72.539999999999992</c:v>
                </c:pt>
                <c:pt idx="6406">
                  <c:v>-72.537999999999997</c:v>
                </c:pt>
                <c:pt idx="6407">
                  <c:v>-72.536000000000001</c:v>
                </c:pt>
                <c:pt idx="6408">
                  <c:v>-72.533999999999992</c:v>
                </c:pt>
                <c:pt idx="6409">
                  <c:v>-72.531999999999996</c:v>
                </c:pt>
                <c:pt idx="6410">
                  <c:v>-72.53</c:v>
                </c:pt>
                <c:pt idx="6411">
                  <c:v>-72.527999999999992</c:v>
                </c:pt>
                <c:pt idx="6412">
                  <c:v>-72.525999999999996</c:v>
                </c:pt>
                <c:pt idx="6413">
                  <c:v>-72.524000000000001</c:v>
                </c:pt>
                <c:pt idx="6414">
                  <c:v>-72.521999999999991</c:v>
                </c:pt>
                <c:pt idx="6415">
                  <c:v>-72.52</c:v>
                </c:pt>
                <c:pt idx="6416">
                  <c:v>-72.518000000000001</c:v>
                </c:pt>
                <c:pt idx="6417">
                  <c:v>-72.515999999999991</c:v>
                </c:pt>
                <c:pt idx="6418">
                  <c:v>-72.513999999999996</c:v>
                </c:pt>
                <c:pt idx="6419">
                  <c:v>-72.512</c:v>
                </c:pt>
                <c:pt idx="6420">
                  <c:v>-72.509999999999991</c:v>
                </c:pt>
                <c:pt idx="6421">
                  <c:v>-72.507999999999996</c:v>
                </c:pt>
                <c:pt idx="6422">
                  <c:v>-72.506</c:v>
                </c:pt>
                <c:pt idx="6423">
                  <c:v>-72.503999999999991</c:v>
                </c:pt>
                <c:pt idx="6424">
                  <c:v>-72.501999999999995</c:v>
                </c:pt>
                <c:pt idx="6425">
                  <c:v>-72.5</c:v>
                </c:pt>
                <c:pt idx="6426">
                  <c:v>-72.49799999999999</c:v>
                </c:pt>
                <c:pt idx="6427">
                  <c:v>-72.495999999999995</c:v>
                </c:pt>
                <c:pt idx="6428">
                  <c:v>-72.494</c:v>
                </c:pt>
                <c:pt idx="6429">
                  <c:v>-72.49199999999999</c:v>
                </c:pt>
                <c:pt idx="6430">
                  <c:v>-72.489999999999995</c:v>
                </c:pt>
                <c:pt idx="6431">
                  <c:v>-72.488</c:v>
                </c:pt>
                <c:pt idx="6432">
                  <c:v>-72.48599999999999</c:v>
                </c:pt>
                <c:pt idx="6433">
                  <c:v>-72.483999999999995</c:v>
                </c:pt>
                <c:pt idx="6434">
                  <c:v>-72.481999999999999</c:v>
                </c:pt>
                <c:pt idx="6435">
                  <c:v>-72.47999999999999</c:v>
                </c:pt>
                <c:pt idx="6436">
                  <c:v>-72.477999999999994</c:v>
                </c:pt>
                <c:pt idx="6437">
                  <c:v>-72.475999999999999</c:v>
                </c:pt>
                <c:pt idx="6438">
                  <c:v>-72.47399999999999</c:v>
                </c:pt>
                <c:pt idx="6439">
                  <c:v>-72.471999999999994</c:v>
                </c:pt>
                <c:pt idx="6440">
                  <c:v>-72.47</c:v>
                </c:pt>
                <c:pt idx="6441">
                  <c:v>-72.467999999999989</c:v>
                </c:pt>
                <c:pt idx="6442">
                  <c:v>-72.465999999999994</c:v>
                </c:pt>
                <c:pt idx="6443">
                  <c:v>-72.463999999999999</c:v>
                </c:pt>
                <c:pt idx="6444">
                  <c:v>-72.461999999999989</c:v>
                </c:pt>
                <c:pt idx="6445">
                  <c:v>-72.459999999999994</c:v>
                </c:pt>
                <c:pt idx="6446">
                  <c:v>-72.457999999999998</c:v>
                </c:pt>
                <c:pt idx="6447">
                  <c:v>-72.455999999999989</c:v>
                </c:pt>
                <c:pt idx="6448">
                  <c:v>-72.453999999999994</c:v>
                </c:pt>
                <c:pt idx="6449">
                  <c:v>-72.451999999999998</c:v>
                </c:pt>
                <c:pt idx="6450">
                  <c:v>-72.449999999999989</c:v>
                </c:pt>
                <c:pt idx="6451">
                  <c:v>-72.447999999999993</c:v>
                </c:pt>
                <c:pt idx="6452">
                  <c:v>-72.445999999999998</c:v>
                </c:pt>
                <c:pt idx="6453">
                  <c:v>-72.443999999999988</c:v>
                </c:pt>
                <c:pt idx="6454">
                  <c:v>-72.441999999999993</c:v>
                </c:pt>
                <c:pt idx="6455">
                  <c:v>-72.44</c:v>
                </c:pt>
                <c:pt idx="6456">
                  <c:v>-72.437999999999988</c:v>
                </c:pt>
                <c:pt idx="6457">
                  <c:v>-72.435999999999993</c:v>
                </c:pt>
                <c:pt idx="6458">
                  <c:v>-72.433999999999997</c:v>
                </c:pt>
                <c:pt idx="6459">
                  <c:v>-72.431999999999988</c:v>
                </c:pt>
                <c:pt idx="6460">
                  <c:v>-72.429999999999993</c:v>
                </c:pt>
                <c:pt idx="6461">
                  <c:v>-72.427999999999997</c:v>
                </c:pt>
                <c:pt idx="6462">
                  <c:v>-72.425999999999988</c:v>
                </c:pt>
                <c:pt idx="6463">
                  <c:v>-72.423999999999992</c:v>
                </c:pt>
                <c:pt idx="6464">
                  <c:v>-72.421999999999997</c:v>
                </c:pt>
                <c:pt idx="6465">
                  <c:v>-72.419999999999987</c:v>
                </c:pt>
                <c:pt idx="6466">
                  <c:v>-72.417999999999992</c:v>
                </c:pt>
                <c:pt idx="6467">
                  <c:v>-72.415999999999997</c:v>
                </c:pt>
                <c:pt idx="6468">
                  <c:v>-72.413999999999987</c:v>
                </c:pt>
                <c:pt idx="6469">
                  <c:v>-72.411999999999992</c:v>
                </c:pt>
                <c:pt idx="6470">
                  <c:v>-72.41</c:v>
                </c:pt>
                <c:pt idx="6471">
                  <c:v>-72.407999999999987</c:v>
                </c:pt>
                <c:pt idx="6472">
                  <c:v>-72.405999999999992</c:v>
                </c:pt>
                <c:pt idx="6473">
                  <c:v>-72.403999999999996</c:v>
                </c:pt>
                <c:pt idx="6474">
                  <c:v>-72.401999999999987</c:v>
                </c:pt>
                <c:pt idx="6475">
                  <c:v>-72.399999999999991</c:v>
                </c:pt>
                <c:pt idx="6476">
                  <c:v>-72.397999999999996</c:v>
                </c:pt>
                <c:pt idx="6477">
                  <c:v>-72.395999999999987</c:v>
                </c:pt>
                <c:pt idx="6478">
                  <c:v>-72.393999999999991</c:v>
                </c:pt>
                <c:pt idx="6479">
                  <c:v>-72.391999999999996</c:v>
                </c:pt>
                <c:pt idx="6480">
                  <c:v>-72.389999999999986</c:v>
                </c:pt>
                <c:pt idx="6481">
                  <c:v>-72.387999999999991</c:v>
                </c:pt>
                <c:pt idx="6482">
                  <c:v>-72.385999999999996</c:v>
                </c:pt>
                <c:pt idx="6483">
                  <c:v>-72.384</c:v>
                </c:pt>
                <c:pt idx="6484">
                  <c:v>-72.381999999999991</c:v>
                </c:pt>
                <c:pt idx="6485">
                  <c:v>-72.38</c:v>
                </c:pt>
                <c:pt idx="6486">
                  <c:v>-72.378</c:v>
                </c:pt>
                <c:pt idx="6487">
                  <c:v>-72.375999999999991</c:v>
                </c:pt>
                <c:pt idx="6488">
                  <c:v>-72.373999999999995</c:v>
                </c:pt>
                <c:pt idx="6489">
                  <c:v>-72.372</c:v>
                </c:pt>
                <c:pt idx="6490">
                  <c:v>-72.36999999999999</c:v>
                </c:pt>
                <c:pt idx="6491">
                  <c:v>-72.367999999999995</c:v>
                </c:pt>
                <c:pt idx="6492">
                  <c:v>-72.366</c:v>
                </c:pt>
                <c:pt idx="6493">
                  <c:v>-72.36399999999999</c:v>
                </c:pt>
                <c:pt idx="6494">
                  <c:v>-72.361999999999995</c:v>
                </c:pt>
                <c:pt idx="6495">
                  <c:v>-72.36</c:v>
                </c:pt>
                <c:pt idx="6496">
                  <c:v>-72.35799999999999</c:v>
                </c:pt>
                <c:pt idx="6497">
                  <c:v>-72.355999999999995</c:v>
                </c:pt>
                <c:pt idx="6498">
                  <c:v>-72.353999999999999</c:v>
                </c:pt>
                <c:pt idx="6499">
                  <c:v>-72.35199999999999</c:v>
                </c:pt>
                <c:pt idx="6500">
                  <c:v>-72.349999999999994</c:v>
                </c:pt>
                <c:pt idx="6501">
                  <c:v>-72.347999999999999</c:v>
                </c:pt>
                <c:pt idx="6502">
                  <c:v>-72.345999999999989</c:v>
                </c:pt>
                <c:pt idx="6503">
                  <c:v>-72.343999999999994</c:v>
                </c:pt>
                <c:pt idx="6504">
                  <c:v>-72.341999999999999</c:v>
                </c:pt>
                <c:pt idx="6505">
                  <c:v>-72.339999999999989</c:v>
                </c:pt>
                <c:pt idx="6506">
                  <c:v>-72.337999999999994</c:v>
                </c:pt>
                <c:pt idx="6507">
                  <c:v>-72.335999999999999</c:v>
                </c:pt>
                <c:pt idx="6508">
                  <c:v>-72.333999999999989</c:v>
                </c:pt>
                <c:pt idx="6509">
                  <c:v>-72.331999999999994</c:v>
                </c:pt>
                <c:pt idx="6510">
                  <c:v>-72.33</c:v>
                </c:pt>
                <c:pt idx="6511">
                  <c:v>-72.327999999999989</c:v>
                </c:pt>
                <c:pt idx="6512">
                  <c:v>-72.325999999999993</c:v>
                </c:pt>
                <c:pt idx="6513">
                  <c:v>-72.323999999999998</c:v>
                </c:pt>
                <c:pt idx="6514">
                  <c:v>-72.321999999999989</c:v>
                </c:pt>
                <c:pt idx="6515">
                  <c:v>-72.319999999999993</c:v>
                </c:pt>
                <c:pt idx="6516">
                  <c:v>-72.317999999999998</c:v>
                </c:pt>
                <c:pt idx="6517">
                  <c:v>-72.315999999999988</c:v>
                </c:pt>
                <c:pt idx="6518">
                  <c:v>-72.313999999999993</c:v>
                </c:pt>
                <c:pt idx="6519">
                  <c:v>-72.311999999999998</c:v>
                </c:pt>
                <c:pt idx="6520">
                  <c:v>-72.31</c:v>
                </c:pt>
                <c:pt idx="6521">
                  <c:v>-72.307999999999993</c:v>
                </c:pt>
                <c:pt idx="6522">
                  <c:v>-72.305999999999997</c:v>
                </c:pt>
                <c:pt idx="6523">
                  <c:v>-72.304000000000002</c:v>
                </c:pt>
                <c:pt idx="6524">
                  <c:v>-72.301999999999992</c:v>
                </c:pt>
                <c:pt idx="6525">
                  <c:v>-72.3</c:v>
                </c:pt>
                <c:pt idx="6526">
                  <c:v>-72.298000000000002</c:v>
                </c:pt>
                <c:pt idx="6527">
                  <c:v>-72.295999999999992</c:v>
                </c:pt>
                <c:pt idx="6528">
                  <c:v>-72.293999999999997</c:v>
                </c:pt>
                <c:pt idx="6529">
                  <c:v>-72.292000000000002</c:v>
                </c:pt>
                <c:pt idx="6530">
                  <c:v>-72.289999999999992</c:v>
                </c:pt>
                <c:pt idx="6531">
                  <c:v>-72.287999999999997</c:v>
                </c:pt>
                <c:pt idx="6532">
                  <c:v>-72.286000000000001</c:v>
                </c:pt>
                <c:pt idx="6533">
                  <c:v>-72.283999999999992</c:v>
                </c:pt>
                <c:pt idx="6534">
                  <c:v>-72.281999999999996</c:v>
                </c:pt>
                <c:pt idx="6535">
                  <c:v>-72.28</c:v>
                </c:pt>
                <c:pt idx="6536">
                  <c:v>-72.277999999999992</c:v>
                </c:pt>
                <c:pt idx="6537">
                  <c:v>-72.275999999999996</c:v>
                </c:pt>
                <c:pt idx="6538">
                  <c:v>-72.274000000000001</c:v>
                </c:pt>
                <c:pt idx="6539">
                  <c:v>-72.271999999999991</c:v>
                </c:pt>
                <c:pt idx="6540">
                  <c:v>-72.27</c:v>
                </c:pt>
                <c:pt idx="6541">
                  <c:v>-72.268000000000001</c:v>
                </c:pt>
                <c:pt idx="6542">
                  <c:v>-72.265999999999991</c:v>
                </c:pt>
                <c:pt idx="6543">
                  <c:v>-72.263999999999996</c:v>
                </c:pt>
                <c:pt idx="6544">
                  <c:v>-72.262</c:v>
                </c:pt>
                <c:pt idx="6545">
                  <c:v>-72.259999999999991</c:v>
                </c:pt>
                <c:pt idx="6546">
                  <c:v>-72.257999999999996</c:v>
                </c:pt>
                <c:pt idx="6547">
                  <c:v>-72.256</c:v>
                </c:pt>
                <c:pt idx="6548">
                  <c:v>-72.253999999999991</c:v>
                </c:pt>
                <c:pt idx="6549">
                  <c:v>-72.251999999999995</c:v>
                </c:pt>
                <c:pt idx="6550">
                  <c:v>-72.25</c:v>
                </c:pt>
                <c:pt idx="6551">
                  <c:v>-72.24799999999999</c:v>
                </c:pt>
                <c:pt idx="6552">
                  <c:v>-72.245999999999995</c:v>
                </c:pt>
                <c:pt idx="6553">
                  <c:v>-72.244</c:v>
                </c:pt>
                <c:pt idx="6554">
                  <c:v>-72.24199999999999</c:v>
                </c:pt>
                <c:pt idx="6555">
                  <c:v>-72.239999999999995</c:v>
                </c:pt>
                <c:pt idx="6556">
                  <c:v>-72.238</c:v>
                </c:pt>
                <c:pt idx="6557">
                  <c:v>-72.23599999999999</c:v>
                </c:pt>
                <c:pt idx="6558">
                  <c:v>-72.233999999999995</c:v>
                </c:pt>
                <c:pt idx="6559">
                  <c:v>-72.231999999999999</c:v>
                </c:pt>
                <c:pt idx="6560">
                  <c:v>-72.22999999999999</c:v>
                </c:pt>
                <c:pt idx="6561">
                  <c:v>-72.227999999999994</c:v>
                </c:pt>
                <c:pt idx="6562">
                  <c:v>-72.225999999999999</c:v>
                </c:pt>
                <c:pt idx="6563">
                  <c:v>-72.22399999999999</c:v>
                </c:pt>
                <c:pt idx="6564">
                  <c:v>-72.221999999999994</c:v>
                </c:pt>
                <c:pt idx="6565">
                  <c:v>-72.22</c:v>
                </c:pt>
                <c:pt idx="6566">
                  <c:v>-72.217999999999989</c:v>
                </c:pt>
                <c:pt idx="6567">
                  <c:v>-72.215999999999994</c:v>
                </c:pt>
                <c:pt idx="6568">
                  <c:v>-72.213999999999999</c:v>
                </c:pt>
                <c:pt idx="6569">
                  <c:v>-72.211999999999989</c:v>
                </c:pt>
                <c:pt idx="6570">
                  <c:v>-72.209999999999994</c:v>
                </c:pt>
                <c:pt idx="6571">
                  <c:v>-72.207999999999998</c:v>
                </c:pt>
                <c:pt idx="6572">
                  <c:v>-72.205999999999989</c:v>
                </c:pt>
                <c:pt idx="6573">
                  <c:v>-72.203999999999994</c:v>
                </c:pt>
                <c:pt idx="6574">
                  <c:v>-72.201999999999998</c:v>
                </c:pt>
                <c:pt idx="6575">
                  <c:v>-72.199999999999989</c:v>
                </c:pt>
                <c:pt idx="6576">
                  <c:v>-72.197999999999993</c:v>
                </c:pt>
                <c:pt idx="6577">
                  <c:v>-72.195999999999998</c:v>
                </c:pt>
                <c:pt idx="6578">
                  <c:v>-72.193999999999988</c:v>
                </c:pt>
                <c:pt idx="6579">
                  <c:v>-72.191999999999993</c:v>
                </c:pt>
                <c:pt idx="6580">
                  <c:v>-72.19</c:v>
                </c:pt>
                <c:pt idx="6581">
                  <c:v>-72.187999999999988</c:v>
                </c:pt>
                <c:pt idx="6582">
                  <c:v>-72.185999999999993</c:v>
                </c:pt>
                <c:pt idx="6583">
                  <c:v>-72.183999999999997</c:v>
                </c:pt>
                <c:pt idx="6584">
                  <c:v>-72.181999999999988</c:v>
                </c:pt>
                <c:pt idx="6585">
                  <c:v>-72.179999999999993</c:v>
                </c:pt>
                <c:pt idx="6586">
                  <c:v>-72.177999999999997</c:v>
                </c:pt>
                <c:pt idx="6587">
                  <c:v>-72.175999999999988</c:v>
                </c:pt>
                <c:pt idx="6588">
                  <c:v>-72.173999999999992</c:v>
                </c:pt>
                <c:pt idx="6589">
                  <c:v>-72.171999999999997</c:v>
                </c:pt>
                <c:pt idx="6590">
                  <c:v>-72.169999999999987</c:v>
                </c:pt>
                <c:pt idx="6591">
                  <c:v>-72.167999999999992</c:v>
                </c:pt>
                <c:pt idx="6592">
                  <c:v>-72.165999999999997</c:v>
                </c:pt>
                <c:pt idx="6593">
                  <c:v>-72.163999999999987</c:v>
                </c:pt>
                <c:pt idx="6594">
                  <c:v>-72.161999999999992</c:v>
                </c:pt>
                <c:pt idx="6595">
                  <c:v>-72.16</c:v>
                </c:pt>
                <c:pt idx="6596">
                  <c:v>-72.157999999999987</c:v>
                </c:pt>
                <c:pt idx="6597">
                  <c:v>-72.155999999999992</c:v>
                </c:pt>
                <c:pt idx="6598">
                  <c:v>-72.153999999999996</c:v>
                </c:pt>
                <c:pt idx="6599">
                  <c:v>-72.151999999999987</c:v>
                </c:pt>
                <c:pt idx="6600">
                  <c:v>-72.149999999999991</c:v>
                </c:pt>
                <c:pt idx="6601">
                  <c:v>-72.147999999999996</c:v>
                </c:pt>
                <c:pt idx="6602">
                  <c:v>-72.145999999999987</c:v>
                </c:pt>
                <c:pt idx="6603">
                  <c:v>-72.143999999999991</c:v>
                </c:pt>
                <c:pt idx="6604">
                  <c:v>-72.141999999999996</c:v>
                </c:pt>
                <c:pt idx="6605">
                  <c:v>-72.139999999999986</c:v>
                </c:pt>
                <c:pt idx="6606">
                  <c:v>-72.137999999999991</c:v>
                </c:pt>
                <c:pt idx="6607">
                  <c:v>-72.135999999999996</c:v>
                </c:pt>
                <c:pt idx="6608">
                  <c:v>-72.134</c:v>
                </c:pt>
                <c:pt idx="6609">
                  <c:v>-72.131999999999991</c:v>
                </c:pt>
                <c:pt idx="6610">
                  <c:v>-72.13</c:v>
                </c:pt>
                <c:pt idx="6611">
                  <c:v>-72.128</c:v>
                </c:pt>
                <c:pt idx="6612">
                  <c:v>-72.125999999999991</c:v>
                </c:pt>
                <c:pt idx="6613">
                  <c:v>-72.123999999999995</c:v>
                </c:pt>
                <c:pt idx="6614">
                  <c:v>-72.122</c:v>
                </c:pt>
                <c:pt idx="6615">
                  <c:v>-72.11999999999999</c:v>
                </c:pt>
                <c:pt idx="6616">
                  <c:v>-72.117999999999995</c:v>
                </c:pt>
                <c:pt idx="6617">
                  <c:v>-72.116</c:v>
                </c:pt>
                <c:pt idx="6618">
                  <c:v>-72.11399999999999</c:v>
                </c:pt>
                <c:pt idx="6619">
                  <c:v>-72.111999999999995</c:v>
                </c:pt>
                <c:pt idx="6620">
                  <c:v>-72.11</c:v>
                </c:pt>
                <c:pt idx="6621">
                  <c:v>-72.10799999999999</c:v>
                </c:pt>
                <c:pt idx="6622">
                  <c:v>-72.105999999999995</c:v>
                </c:pt>
                <c:pt idx="6623">
                  <c:v>-72.103999999999999</c:v>
                </c:pt>
                <c:pt idx="6624">
                  <c:v>-72.10199999999999</c:v>
                </c:pt>
                <c:pt idx="6625">
                  <c:v>-72.099999999999994</c:v>
                </c:pt>
                <c:pt idx="6626">
                  <c:v>-72.097999999999999</c:v>
                </c:pt>
                <c:pt idx="6627">
                  <c:v>-72.095999999999989</c:v>
                </c:pt>
                <c:pt idx="6628">
                  <c:v>-72.093999999999994</c:v>
                </c:pt>
                <c:pt idx="6629">
                  <c:v>-72.091999999999999</c:v>
                </c:pt>
                <c:pt idx="6630">
                  <c:v>-72.089999999999989</c:v>
                </c:pt>
                <c:pt idx="6631">
                  <c:v>-72.087999999999994</c:v>
                </c:pt>
                <c:pt idx="6632">
                  <c:v>-72.085999999999999</c:v>
                </c:pt>
                <c:pt idx="6633">
                  <c:v>-72.083999999999989</c:v>
                </c:pt>
                <c:pt idx="6634">
                  <c:v>-72.081999999999994</c:v>
                </c:pt>
                <c:pt idx="6635">
                  <c:v>-72.08</c:v>
                </c:pt>
                <c:pt idx="6636">
                  <c:v>-72.077999999999989</c:v>
                </c:pt>
                <c:pt idx="6637">
                  <c:v>-72.075999999999993</c:v>
                </c:pt>
                <c:pt idx="6638">
                  <c:v>-72.073999999999998</c:v>
                </c:pt>
                <c:pt idx="6639">
                  <c:v>-72.071999999999989</c:v>
                </c:pt>
                <c:pt idx="6640">
                  <c:v>-72.069999999999993</c:v>
                </c:pt>
                <c:pt idx="6641">
                  <c:v>-72.067999999999998</c:v>
                </c:pt>
                <c:pt idx="6642">
                  <c:v>-72.065999999999988</c:v>
                </c:pt>
                <c:pt idx="6643">
                  <c:v>-72.063999999999993</c:v>
                </c:pt>
                <c:pt idx="6644">
                  <c:v>-72.061999999999998</c:v>
                </c:pt>
                <c:pt idx="6645">
                  <c:v>-72.06</c:v>
                </c:pt>
                <c:pt idx="6646">
                  <c:v>-72.057999999999993</c:v>
                </c:pt>
                <c:pt idx="6647">
                  <c:v>-72.055999999999997</c:v>
                </c:pt>
                <c:pt idx="6648">
                  <c:v>-72.054000000000002</c:v>
                </c:pt>
                <c:pt idx="6649">
                  <c:v>-72.051999999999992</c:v>
                </c:pt>
                <c:pt idx="6650">
                  <c:v>-72.05</c:v>
                </c:pt>
                <c:pt idx="6651">
                  <c:v>-72.048000000000002</c:v>
                </c:pt>
                <c:pt idx="6652">
                  <c:v>-72.045999999999992</c:v>
                </c:pt>
                <c:pt idx="6653">
                  <c:v>-72.043999999999997</c:v>
                </c:pt>
                <c:pt idx="6654">
                  <c:v>-72.042000000000002</c:v>
                </c:pt>
                <c:pt idx="6655">
                  <c:v>-72.039999999999992</c:v>
                </c:pt>
                <c:pt idx="6656">
                  <c:v>-72.037999999999997</c:v>
                </c:pt>
                <c:pt idx="6657">
                  <c:v>-72.036000000000001</c:v>
                </c:pt>
                <c:pt idx="6658">
                  <c:v>-72.033999999999992</c:v>
                </c:pt>
                <c:pt idx="6659">
                  <c:v>-72.031999999999996</c:v>
                </c:pt>
                <c:pt idx="6660">
                  <c:v>-72.03</c:v>
                </c:pt>
                <c:pt idx="6661">
                  <c:v>-72.027999999999992</c:v>
                </c:pt>
                <c:pt idx="6662">
                  <c:v>-72.025999999999996</c:v>
                </c:pt>
                <c:pt idx="6663">
                  <c:v>-72.024000000000001</c:v>
                </c:pt>
                <c:pt idx="6664">
                  <c:v>-72.021999999999991</c:v>
                </c:pt>
                <c:pt idx="6665">
                  <c:v>-72.02</c:v>
                </c:pt>
                <c:pt idx="6666">
                  <c:v>-72.018000000000001</c:v>
                </c:pt>
                <c:pt idx="6667">
                  <c:v>-72.015999999999991</c:v>
                </c:pt>
                <c:pt idx="6668">
                  <c:v>-72.013999999999996</c:v>
                </c:pt>
                <c:pt idx="6669">
                  <c:v>-72.012</c:v>
                </c:pt>
                <c:pt idx="6670">
                  <c:v>-72.009999999999991</c:v>
                </c:pt>
                <c:pt idx="6671">
                  <c:v>-72.007999999999996</c:v>
                </c:pt>
                <c:pt idx="6672">
                  <c:v>-72.006</c:v>
                </c:pt>
                <c:pt idx="6673">
                  <c:v>-72.003999999999991</c:v>
                </c:pt>
                <c:pt idx="6674">
                  <c:v>-72.001999999999995</c:v>
                </c:pt>
                <c:pt idx="6675">
                  <c:v>-72</c:v>
                </c:pt>
                <c:pt idx="6676">
                  <c:v>-71.99799999999999</c:v>
                </c:pt>
                <c:pt idx="6677">
                  <c:v>-71.995999999999995</c:v>
                </c:pt>
                <c:pt idx="6678">
                  <c:v>-71.994</c:v>
                </c:pt>
                <c:pt idx="6679">
                  <c:v>-71.99199999999999</c:v>
                </c:pt>
                <c:pt idx="6680">
                  <c:v>-71.989999999999995</c:v>
                </c:pt>
                <c:pt idx="6681">
                  <c:v>-71.988</c:v>
                </c:pt>
                <c:pt idx="6682">
                  <c:v>-71.98599999999999</c:v>
                </c:pt>
                <c:pt idx="6683">
                  <c:v>-71.983999999999995</c:v>
                </c:pt>
                <c:pt idx="6684">
                  <c:v>-71.981999999999999</c:v>
                </c:pt>
                <c:pt idx="6685">
                  <c:v>-71.97999999999999</c:v>
                </c:pt>
                <c:pt idx="6686">
                  <c:v>-71.977999999999994</c:v>
                </c:pt>
                <c:pt idx="6687">
                  <c:v>-71.975999999999999</c:v>
                </c:pt>
                <c:pt idx="6688">
                  <c:v>-71.97399999999999</c:v>
                </c:pt>
                <c:pt idx="6689">
                  <c:v>-71.971999999999994</c:v>
                </c:pt>
                <c:pt idx="6690">
                  <c:v>-71.97</c:v>
                </c:pt>
                <c:pt idx="6691">
                  <c:v>-71.967999999999989</c:v>
                </c:pt>
                <c:pt idx="6692">
                  <c:v>-71.965999999999994</c:v>
                </c:pt>
                <c:pt idx="6693">
                  <c:v>-71.963999999999999</c:v>
                </c:pt>
                <c:pt idx="6694">
                  <c:v>-71.961999999999989</c:v>
                </c:pt>
                <c:pt idx="6695">
                  <c:v>-71.959999999999994</c:v>
                </c:pt>
                <c:pt idx="6696">
                  <c:v>-71.957999999999998</c:v>
                </c:pt>
                <c:pt idx="6697">
                  <c:v>-71.955999999999989</c:v>
                </c:pt>
                <c:pt idx="6698">
                  <c:v>-71.953999999999994</c:v>
                </c:pt>
                <c:pt idx="6699">
                  <c:v>-71.951999999999998</c:v>
                </c:pt>
                <c:pt idx="6700">
                  <c:v>-71.949999999999989</c:v>
                </c:pt>
                <c:pt idx="6701">
                  <c:v>-71.947999999999993</c:v>
                </c:pt>
                <c:pt idx="6702">
                  <c:v>-71.945999999999998</c:v>
                </c:pt>
                <c:pt idx="6703">
                  <c:v>-71.943999999999988</c:v>
                </c:pt>
                <c:pt idx="6704">
                  <c:v>-71.941999999999993</c:v>
                </c:pt>
                <c:pt idx="6705">
                  <c:v>-71.94</c:v>
                </c:pt>
                <c:pt idx="6706">
                  <c:v>-71.937999999999988</c:v>
                </c:pt>
                <c:pt idx="6707">
                  <c:v>-71.935999999999993</c:v>
                </c:pt>
                <c:pt idx="6708">
                  <c:v>-71.933999999999997</c:v>
                </c:pt>
                <c:pt idx="6709">
                  <c:v>-71.931999999999988</c:v>
                </c:pt>
                <c:pt idx="6710">
                  <c:v>-71.929999999999993</c:v>
                </c:pt>
                <c:pt idx="6711">
                  <c:v>-71.927999999999997</c:v>
                </c:pt>
                <c:pt idx="6712">
                  <c:v>-71.925999999999988</c:v>
                </c:pt>
                <c:pt idx="6713">
                  <c:v>-71.923999999999992</c:v>
                </c:pt>
                <c:pt idx="6714">
                  <c:v>-71.921999999999997</c:v>
                </c:pt>
                <c:pt idx="6715">
                  <c:v>-71.919999999999987</c:v>
                </c:pt>
                <c:pt idx="6716">
                  <c:v>-71.917999999999992</c:v>
                </c:pt>
                <c:pt idx="6717">
                  <c:v>-71.915999999999997</c:v>
                </c:pt>
                <c:pt idx="6718">
                  <c:v>-71.913999999999987</c:v>
                </c:pt>
                <c:pt idx="6719">
                  <c:v>-71.911999999999992</c:v>
                </c:pt>
                <c:pt idx="6720">
                  <c:v>-71.91</c:v>
                </c:pt>
                <c:pt idx="6721">
                  <c:v>-71.907999999999987</c:v>
                </c:pt>
                <c:pt idx="6722">
                  <c:v>-71.905999999999992</c:v>
                </c:pt>
                <c:pt idx="6723">
                  <c:v>-71.903999999999996</c:v>
                </c:pt>
                <c:pt idx="6724">
                  <c:v>-71.901999999999987</c:v>
                </c:pt>
                <c:pt idx="6725">
                  <c:v>-71.899999999999991</c:v>
                </c:pt>
                <c:pt idx="6726">
                  <c:v>-71.897999999999996</c:v>
                </c:pt>
                <c:pt idx="6727">
                  <c:v>-71.895999999999987</c:v>
                </c:pt>
                <c:pt idx="6728">
                  <c:v>-71.893999999999991</c:v>
                </c:pt>
                <c:pt idx="6729">
                  <c:v>-71.891999999999996</c:v>
                </c:pt>
                <c:pt idx="6730">
                  <c:v>-71.889999999999986</c:v>
                </c:pt>
                <c:pt idx="6731">
                  <c:v>-71.887999999999991</c:v>
                </c:pt>
                <c:pt idx="6732">
                  <c:v>-71.885999999999996</c:v>
                </c:pt>
                <c:pt idx="6733">
                  <c:v>-71.884</c:v>
                </c:pt>
                <c:pt idx="6734">
                  <c:v>-71.881999999999991</c:v>
                </c:pt>
                <c:pt idx="6735">
                  <c:v>-71.88</c:v>
                </c:pt>
                <c:pt idx="6736">
                  <c:v>-71.878</c:v>
                </c:pt>
                <c:pt idx="6737">
                  <c:v>-71.875999999999991</c:v>
                </c:pt>
                <c:pt idx="6738">
                  <c:v>-71.873999999999995</c:v>
                </c:pt>
                <c:pt idx="6739">
                  <c:v>-71.872</c:v>
                </c:pt>
                <c:pt idx="6740">
                  <c:v>-71.86999999999999</c:v>
                </c:pt>
                <c:pt idx="6741">
                  <c:v>-71.867999999999995</c:v>
                </c:pt>
                <c:pt idx="6742">
                  <c:v>-71.866</c:v>
                </c:pt>
                <c:pt idx="6743">
                  <c:v>-71.86399999999999</c:v>
                </c:pt>
                <c:pt idx="6744">
                  <c:v>-71.861999999999995</c:v>
                </c:pt>
                <c:pt idx="6745">
                  <c:v>-71.86</c:v>
                </c:pt>
                <c:pt idx="6746">
                  <c:v>-71.85799999999999</c:v>
                </c:pt>
                <c:pt idx="6747">
                  <c:v>-71.855999999999995</c:v>
                </c:pt>
                <c:pt idx="6748">
                  <c:v>-71.853999999999999</c:v>
                </c:pt>
                <c:pt idx="6749">
                  <c:v>-71.85199999999999</c:v>
                </c:pt>
                <c:pt idx="6750">
                  <c:v>-71.849999999999994</c:v>
                </c:pt>
                <c:pt idx="6751">
                  <c:v>-71.847999999999999</c:v>
                </c:pt>
                <c:pt idx="6752">
                  <c:v>-71.845999999999989</c:v>
                </c:pt>
                <c:pt idx="6753">
                  <c:v>-71.843999999999994</c:v>
                </c:pt>
                <c:pt idx="6754">
                  <c:v>-71.841999999999999</c:v>
                </c:pt>
                <c:pt idx="6755">
                  <c:v>-71.839999999999989</c:v>
                </c:pt>
                <c:pt idx="6756">
                  <c:v>-71.837999999999994</c:v>
                </c:pt>
                <c:pt idx="6757">
                  <c:v>-71.835999999999999</c:v>
                </c:pt>
                <c:pt idx="6758">
                  <c:v>-71.833999999999989</c:v>
                </c:pt>
                <c:pt idx="6759">
                  <c:v>-71.831999999999994</c:v>
                </c:pt>
                <c:pt idx="6760">
                  <c:v>-71.83</c:v>
                </c:pt>
                <c:pt idx="6761">
                  <c:v>-71.827999999999989</c:v>
                </c:pt>
                <c:pt idx="6762">
                  <c:v>-71.825999999999993</c:v>
                </c:pt>
                <c:pt idx="6763">
                  <c:v>-71.823999999999998</c:v>
                </c:pt>
                <c:pt idx="6764">
                  <c:v>-71.821999999999989</c:v>
                </c:pt>
                <c:pt idx="6765">
                  <c:v>-71.819999999999993</c:v>
                </c:pt>
                <c:pt idx="6766">
                  <c:v>-71.817999999999998</c:v>
                </c:pt>
                <c:pt idx="6767">
                  <c:v>-71.815999999999988</c:v>
                </c:pt>
                <c:pt idx="6768">
                  <c:v>-71.813999999999993</c:v>
                </c:pt>
                <c:pt idx="6769">
                  <c:v>-71.811999999999998</c:v>
                </c:pt>
                <c:pt idx="6770">
                  <c:v>-71.81</c:v>
                </c:pt>
                <c:pt idx="6771">
                  <c:v>-71.807999999999993</c:v>
                </c:pt>
                <c:pt idx="6772">
                  <c:v>-71.805999999999997</c:v>
                </c:pt>
                <c:pt idx="6773">
                  <c:v>-71.804000000000002</c:v>
                </c:pt>
                <c:pt idx="6774">
                  <c:v>-71.801999999999992</c:v>
                </c:pt>
                <c:pt idx="6775">
                  <c:v>-71.8</c:v>
                </c:pt>
                <c:pt idx="6776">
                  <c:v>-71.798000000000002</c:v>
                </c:pt>
                <c:pt idx="6777">
                  <c:v>-71.795999999999992</c:v>
                </c:pt>
                <c:pt idx="6778">
                  <c:v>-71.793999999999997</c:v>
                </c:pt>
                <c:pt idx="6779">
                  <c:v>-71.792000000000002</c:v>
                </c:pt>
                <c:pt idx="6780">
                  <c:v>-71.789999999999992</c:v>
                </c:pt>
                <c:pt idx="6781">
                  <c:v>-71.787999999999997</c:v>
                </c:pt>
                <c:pt idx="6782">
                  <c:v>-71.786000000000001</c:v>
                </c:pt>
                <c:pt idx="6783">
                  <c:v>-71.783999999999992</c:v>
                </c:pt>
                <c:pt idx="6784">
                  <c:v>-71.781999999999996</c:v>
                </c:pt>
                <c:pt idx="6785">
                  <c:v>-71.78</c:v>
                </c:pt>
                <c:pt idx="6786">
                  <c:v>-71.777999999999992</c:v>
                </c:pt>
                <c:pt idx="6787">
                  <c:v>-71.775999999999996</c:v>
                </c:pt>
                <c:pt idx="6788">
                  <c:v>-71.774000000000001</c:v>
                </c:pt>
                <c:pt idx="6789">
                  <c:v>-71.771999999999991</c:v>
                </c:pt>
                <c:pt idx="6790">
                  <c:v>-71.77</c:v>
                </c:pt>
                <c:pt idx="6791">
                  <c:v>-71.768000000000001</c:v>
                </c:pt>
                <c:pt idx="6792">
                  <c:v>-71.765999999999991</c:v>
                </c:pt>
                <c:pt idx="6793">
                  <c:v>-71.763999999999996</c:v>
                </c:pt>
                <c:pt idx="6794">
                  <c:v>-71.762</c:v>
                </c:pt>
                <c:pt idx="6795">
                  <c:v>-71.759999999999991</c:v>
                </c:pt>
                <c:pt idx="6796">
                  <c:v>-71.757999999999996</c:v>
                </c:pt>
                <c:pt idx="6797">
                  <c:v>-71.756</c:v>
                </c:pt>
                <c:pt idx="6798">
                  <c:v>-71.753999999999991</c:v>
                </c:pt>
                <c:pt idx="6799">
                  <c:v>-71.751999999999995</c:v>
                </c:pt>
                <c:pt idx="6800">
                  <c:v>-71.75</c:v>
                </c:pt>
                <c:pt idx="6801">
                  <c:v>-71.74799999999999</c:v>
                </c:pt>
                <c:pt idx="6802">
                  <c:v>-71.745999999999995</c:v>
                </c:pt>
                <c:pt idx="6803">
                  <c:v>-71.744</c:v>
                </c:pt>
                <c:pt idx="6804">
                  <c:v>-71.74199999999999</c:v>
                </c:pt>
                <c:pt idx="6805">
                  <c:v>-71.739999999999995</c:v>
                </c:pt>
                <c:pt idx="6806">
                  <c:v>-71.738</c:v>
                </c:pt>
                <c:pt idx="6807">
                  <c:v>-71.73599999999999</c:v>
                </c:pt>
                <c:pt idx="6808">
                  <c:v>-71.733999999999995</c:v>
                </c:pt>
                <c:pt idx="6809">
                  <c:v>-71.731999999999999</c:v>
                </c:pt>
                <c:pt idx="6810">
                  <c:v>-71.72999999999999</c:v>
                </c:pt>
                <c:pt idx="6811">
                  <c:v>-71.727999999999994</c:v>
                </c:pt>
                <c:pt idx="6812">
                  <c:v>-71.725999999999999</c:v>
                </c:pt>
                <c:pt idx="6813">
                  <c:v>-71.72399999999999</c:v>
                </c:pt>
                <c:pt idx="6814">
                  <c:v>-71.721999999999994</c:v>
                </c:pt>
                <c:pt idx="6815">
                  <c:v>-71.72</c:v>
                </c:pt>
                <c:pt idx="6816">
                  <c:v>-71.717999999999989</c:v>
                </c:pt>
                <c:pt idx="6817">
                  <c:v>-71.715999999999994</c:v>
                </c:pt>
                <c:pt idx="6818">
                  <c:v>-71.713999999999999</c:v>
                </c:pt>
                <c:pt idx="6819">
                  <c:v>-71.711999999999989</c:v>
                </c:pt>
                <c:pt idx="6820">
                  <c:v>-71.709999999999994</c:v>
                </c:pt>
                <c:pt idx="6821">
                  <c:v>-71.707999999999998</c:v>
                </c:pt>
                <c:pt idx="6822">
                  <c:v>-71.705999999999989</c:v>
                </c:pt>
                <c:pt idx="6823">
                  <c:v>-71.703999999999994</c:v>
                </c:pt>
                <c:pt idx="6824">
                  <c:v>-71.701999999999998</c:v>
                </c:pt>
                <c:pt idx="6825">
                  <c:v>-71.699999999999989</c:v>
                </c:pt>
                <c:pt idx="6826">
                  <c:v>-71.697999999999993</c:v>
                </c:pt>
                <c:pt idx="6827">
                  <c:v>-71.695999999999998</c:v>
                </c:pt>
                <c:pt idx="6828">
                  <c:v>-71.693999999999988</c:v>
                </c:pt>
                <c:pt idx="6829">
                  <c:v>-71.691999999999993</c:v>
                </c:pt>
                <c:pt idx="6830">
                  <c:v>-71.69</c:v>
                </c:pt>
                <c:pt idx="6831">
                  <c:v>-71.687999999999988</c:v>
                </c:pt>
                <c:pt idx="6832">
                  <c:v>-71.685999999999993</c:v>
                </c:pt>
                <c:pt idx="6833">
                  <c:v>-71.683999999999997</c:v>
                </c:pt>
                <c:pt idx="6834">
                  <c:v>-71.681999999999988</c:v>
                </c:pt>
                <c:pt idx="6835">
                  <c:v>-71.679999999999993</c:v>
                </c:pt>
                <c:pt idx="6836">
                  <c:v>-71.677999999999997</c:v>
                </c:pt>
                <c:pt idx="6837">
                  <c:v>-71.675999999999988</c:v>
                </c:pt>
                <c:pt idx="6838">
                  <c:v>-71.673999999999992</c:v>
                </c:pt>
                <c:pt idx="6839">
                  <c:v>-71.671999999999997</c:v>
                </c:pt>
                <c:pt idx="6840">
                  <c:v>-71.669999999999987</c:v>
                </c:pt>
                <c:pt idx="6841">
                  <c:v>-71.667999999999992</c:v>
                </c:pt>
                <c:pt idx="6842">
                  <c:v>-71.665999999999997</c:v>
                </c:pt>
                <c:pt idx="6843">
                  <c:v>-71.663999999999987</c:v>
                </c:pt>
                <c:pt idx="6844">
                  <c:v>-71.661999999999992</c:v>
                </c:pt>
                <c:pt idx="6845">
                  <c:v>-71.66</c:v>
                </c:pt>
                <c:pt idx="6846">
                  <c:v>-71.657999999999987</c:v>
                </c:pt>
                <c:pt idx="6847">
                  <c:v>-71.655999999999992</c:v>
                </c:pt>
                <c:pt idx="6848">
                  <c:v>-71.653999999999996</c:v>
                </c:pt>
                <c:pt idx="6849">
                  <c:v>-71.651999999999987</c:v>
                </c:pt>
                <c:pt idx="6850">
                  <c:v>-71.649999999999991</c:v>
                </c:pt>
                <c:pt idx="6851">
                  <c:v>-71.647999999999996</c:v>
                </c:pt>
                <c:pt idx="6852">
                  <c:v>-71.645999999999987</c:v>
                </c:pt>
                <c:pt idx="6853">
                  <c:v>-71.643999999999991</c:v>
                </c:pt>
                <c:pt idx="6854">
                  <c:v>-71.641999999999996</c:v>
                </c:pt>
                <c:pt idx="6855">
                  <c:v>-71.639999999999986</c:v>
                </c:pt>
                <c:pt idx="6856">
                  <c:v>-71.637999999999991</c:v>
                </c:pt>
                <c:pt idx="6857">
                  <c:v>-71.635999999999996</c:v>
                </c:pt>
                <c:pt idx="6858">
                  <c:v>-71.634</c:v>
                </c:pt>
                <c:pt idx="6859">
                  <c:v>-71.631999999999991</c:v>
                </c:pt>
                <c:pt idx="6860">
                  <c:v>-71.63</c:v>
                </c:pt>
                <c:pt idx="6861">
                  <c:v>-71.628</c:v>
                </c:pt>
                <c:pt idx="6862">
                  <c:v>-71.625999999999991</c:v>
                </c:pt>
                <c:pt idx="6863">
                  <c:v>-71.623999999999995</c:v>
                </c:pt>
                <c:pt idx="6864">
                  <c:v>-71.622</c:v>
                </c:pt>
                <c:pt idx="6865">
                  <c:v>-71.61999999999999</c:v>
                </c:pt>
                <c:pt idx="6866">
                  <c:v>-71.617999999999995</c:v>
                </c:pt>
                <c:pt idx="6867">
                  <c:v>-71.616</c:v>
                </c:pt>
                <c:pt idx="6868">
                  <c:v>-71.61399999999999</c:v>
                </c:pt>
                <c:pt idx="6869">
                  <c:v>-71.611999999999995</c:v>
                </c:pt>
                <c:pt idx="6870">
                  <c:v>-71.61</c:v>
                </c:pt>
                <c:pt idx="6871">
                  <c:v>-71.60799999999999</c:v>
                </c:pt>
                <c:pt idx="6872">
                  <c:v>-71.605999999999995</c:v>
                </c:pt>
                <c:pt idx="6873">
                  <c:v>-71.603999999999999</c:v>
                </c:pt>
                <c:pt idx="6874">
                  <c:v>-71.60199999999999</c:v>
                </c:pt>
                <c:pt idx="6875">
                  <c:v>-71.599999999999994</c:v>
                </c:pt>
                <c:pt idx="6876">
                  <c:v>-71.597999999999999</c:v>
                </c:pt>
                <c:pt idx="6877">
                  <c:v>-71.595999999999989</c:v>
                </c:pt>
                <c:pt idx="6878">
                  <c:v>-71.593999999999994</c:v>
                </c:pt>
                <c:pt idx="6879">
                  <c:v>-71.591999999999999</c:v>
                </c:pt>
                <c:pt idx="6880">
                  <c:v>-71.589999999999989</c:v>
                </c:pt>
                <c:pt idx="6881">
                  <c:v>-71.587999999999994</c:v>
                </c:pt>
                <c:pt idx="6882">
                  <c:v>-71.585999999999999</c:v>
                </c:pt>
                <c:pt idx="6883">
                  <c:v>-71.583999999999989</c:v>
                </c:pt>
                <c:pt idx="6884">
                  <c:v>-71.581999999999994</c:v>
                </c:pt>
                <c:pt idx="6885">
                  <c:v>-71.58</c:v>
                </c:pt>
                <c:pt idx="6886">
                  <c:v>-71.577999999999989</c:v>
                </c:pt>
                <c:pt idx="6887">
                  <c:v>-71.575999999999993</c:v>
                </c:pt>
                <c:pt idx="6888">
                  <c:v>-71.573999999999998</c:v>
                </c:pt>
                <c:pt idx="6889">
                  <c:v>-71.571999999999989</c:v>
                </c:pt>
                <c:pt idx="6890">
                  <c:v>-71.569999999999993</c:v>
                </c:pt>
                <c:pt idx="6891">
                  <c:v>-71.567999999999998</c:v>
                </c:pt>
                <c:pt idx="6892">
                  <c:v>-71.565999999999988</c:v>
                </c:pt>
                <c:pt idx="6893">
                  <c:v>-71.563999999999993</c:v>
                </c:pt>
                <c:pt idx="6894">
                  <c:v>-71.561999999999998</c:v>
                </c:pt>
                <c:pt idx="6895">
                  <c:v>-71.56</c:v>
                </c:pt>
                <c:pt idx="6896">
                  <c:v>-71.557999999999993</c:v>
                </c:pt>
                <c:pt idx="6897">
                  <c:v>-71.555999999999997</c:v>
                </c:pt>
                <c:pt idx="6898">
                  <c:v>-71.554000000000002</c:v>
                </c:pt>
                <c:pt idx="6899">
                  <c:v>-71.551999999999992</c:v>
                </c:pt>
                <c:pt idx="6900">
                  <c:v>-71.55</c:v>
                </c:pt>
                <c:pt idx="6901">
                  <c:v>-71.548000000000002</c:v>
                </c:pt>
                <c:pt idx="6902">
                  <c:v>-71.545999999999992</c:v>
                </c:pt>
                <c:pt idx="6903">
                  <c:v>-71.543999999999997</c:v>
                </c:pt>
                <c:pt idx="6904">
                  <c:v>-71.542000000000002</c:v>
                </c:pt>
                <c:pt idx="6905">
                  <c:v>-71.539999999999992</c:v>
                </c:pt>
                <c:pt idx="6906">
                  <c:v>-71.537999999999997</c:v>
                </c:pt>
                <c:pt idx="6907">
                  <c:v>-71.536000000000001</c:v>
                </c:pt>
                <c:pt idx="6908">
                  <c:v>-71.533999999999992</c:v>
                </c:pt>
                <c:pt idx="6909">
                  <c:v>-71.531999999999996</c:v>
                </c:pt>
                <c:pt idx="6910">
                  <c:v>-71.53</c:v>
                </c:pt>
                <c:pt idx="6911">
                  <c:v>-71.527999999999992</c:v>
                </c:pt>
                <c:pt idx="6912">
                  <c:v>-71.525999999999996</c:v>
                </c:pt>
                <c:pt idx="6913">
                  <c:v>-71.524000000000001</c:v>
                </c:pt>
                <c:pt idx="6914">
                  <c:v>-71.521999999999991</c:v>
                </c:pt>
                <c:pt idx="6915">
                  <c:v>-71.52</c:v>
                </c:pt>
                <c:pt idx="6916">
                  <c:v>-71.518000000000001</c:v>
                </c:pt>
                <c:pt idx="6917">
                  <c:v>-71.515999999999991</c:v>
                </c:pt>
                <c:pt idx="6918">
                  <c:v>-71.513999999999996</c:v>
                </c:pt>
                <c:pt idx="6919">
                  <c:v>-71.512</c:v>
                </c:pt>
                <c:pt idx="6920">
                  <c:v>-71.509999999999991</c:v>
                </c:pt>
                <c:pt idx="6921">
                  <c:v>-71.507999999999996</c:v>
                </c:pt>
                <c:pt idx="6922">
                  <c:v>-71.506</c:v>
                </c:pt>
                <c:pt idx="6923">
                  <c:v>-71.503999999999991</c:v>
                </c:pt>
                <c:pt idx="6924">
                  <c:v>-71.501999999999995</c:v>
                </c:pt>
                <c:pt idx="6925">
                  <c:v>-71.5</c:v>
                </c:pt>
                <c:pt idx="6926">
                  <c:v>-71.49799999999999</c:v>
                </c:pt>
                <c:pt idx="6927">
                  <c:v>-71.495999999999995</c:v>
                </c:pt>
                <c:pt idx="6928">
                  <c:v>-71.494</c:v>
                </c:pt>
                <c:pt idx="6929">
                  <c:v>-71.49199999999999</c:v>
                </c:pt>
                <c:pt idx="6930">
                  <c:v>-71.489999999999995</c:v>
                </c:pt>
                <c:pt idx="6931">
                  <c:v>-71.488</c:v>
                </c:pt>
                <c:pt idx="6932">
                  <c:v>-71.48599999999999</c:v>
                </c:pt>
                <c:pt idx="6933">
                  <c:v>-71.483999999999995</c:v>
                </c:pt>
                <c:pt idx="6934">
                  <c:v>-71.481999999999999</c:v>
                </c:pt>
                <c:pt idx="6935">
                  <c:v>-71.47999999999999</c:v>
                </c:pt>
                <c:pt idx="6936">
                  <c:v>-71.477999999999994</c:v>
                </c:pt>
                <c:pt idx="6937">
                  <c:v>-71.475999999999999</c:v>
                </c:pt>
                <c:pt idx="6938">
                  <c:v>-71.47399999999999</c:v>
                </c:pt>
                <c:pt idx="6939">
                  <c:v>-71.471999999999994</c:v>
                </c:pt>
                <c:pt idx="6940">
                  <c:v>-71.47</c:v>
                </c:pt>
                <c:pt idx="6941">
                  <c:v>-71.467999999999989</c:v>
                </c:pt>
                <c:pt idx="6942">
                  <c:v>-71.465999999999994</c:v>
                </c:pt>
                <c:pt idx="6943">
                  <c:v>-71.463999999999999</c:v>
                </c:pt>
                <c:pt idx="6944">
                  <c:v>-71.461999999999989</c:v>
                </c:pt>
                <c:pt idx="6945">
                  <c:v>-71.459999999999994</c:v>
                </c:pt>
                <c:pt idx="6946">
                  <c:v>-71.457999999999998</c:v>
                </c:pt>
                <c:pt idx="6947">
                  <c:v>-71.455999999999989</c:v>
                </c:pt>
                <c:pt idx="6948">
                  <c:v>-71.453999999999994</c:v>
                </c:pt>
                <c:pt idx="6949">
                  <c:v>-71.451999999999998</c:v>
                </c:pt>
                <c:pt idx="6950">
                  <c:v>-71.449999999999989</c:v>
                </c:pt>
                <c:pt idx="6951">
                  <c:v>-71.447999999999993</c:v>
                </c:pt>
                <c:pt idx="6952">
                  <c:v>-71.445999999999998</c:v>
                </c:pt>
                <c:pt idx="6953">
                  <c:v>-71.443999999999988</c:v>
                </c:pt>
                <c:pt idx="6954">
                  <c:v>-71.441999999999993</c:v>
                </c:pt>
                <c:pt idx="6955">
                  <c:v>-71.44</c:v>
                </c:pt>
                <c:pt idx="6956">
                  <c:v>-71.437999999999988</c:v>
                </c:pt>
                <c:pt idx="6957">
                  <c:v>-71.435999999999993</c:v>
                </c:pt>
                <c:pt idx="6958">
                  <c:v>-71.433999999999997</c:v>
                </c:pt>
                <c:pt idx="6959">
                  <c:v>-71.431999999999988</c:v>
                </c:pt>
                <c:pt idx="6960">
                  <c:v>-71.429999999999993</c:v>
                </c:pt>
                <c:pt idx="6961">
                  <c:v>-71.427999999999997</c:v>
                </c:pt>
                <c:pt idx="6962">
                  <c:v>-71.425999999999988</c:v>
                </c:pt>
                <c:pt idx="6963">
                  <c:v>-71.423999999999992</c:v>
                </c:pt>
                <c:pt idx="6964">
                  <c:v>-71.421999999999997</c:v>
                </c:pt>
                <c:pt idx="6965">
                  <c:v>-71.419999999999987</c:v>
                </c:pt>
                <c:pt idx="6966">
                  <c:v>-71.417999999999992</c:v>
                </c:pt>
                <c:pt idx="6967">
                  <c:v>-71.415999999999997</c:v>
                </c:pt>
                <c:pt idx="6968">
                  <c:v>-71.413999999999987</c:v>
                </c:pt>
                <c:pt idx="6969">
                  <c:v>-71.411999999999992</c:v>
                </c:pt>
                <c:pt idx="6970">
                  <c:v>-71.41</c:v>
                </c:pt>
                <c:pt idx="6971">
                  <c:v>-71.407999999999987</c:v>
                </c:pt>
                <c:pt idx="6972">
                  <c:v>-71.405999999999992</c:v>
                </c:pt>
                <c:pt idx="6973">
                  <c:v>-71.403999999999996</c:v>
                </c:pt>
                <c:pt idx="6974">
                  <c:v>-71.401999999999987</c:v>
                </c:pt>
                <c:pt idx="6975">
                  <c:v>-71.399999999999991</c:v>
                </c:pt>
                <c:pt idx="6976">
                  <c:v>-71.397999999999996</c:v>
                </c:pt>
                <c:pt idx="6977">
                  <c:v>-71.395999999999987</c:v>
                </c:pt>
                <c:pt idx="6978">
                  <c:v>-71.393999999999991</c:v>
                </c:pt>
                <c:pt idx="6979">
                  <c:v>-71.391999999999996</c:v>
                </c:pt>
                <c:pt idx="6980">
                  <c:v>-71.389999999999986</c:v>
                </c:pt>
                <c:pt idx="6981">
                  <c:v>-71.387999999999991</c:v>
                </c:pt>
                <c:pt idx="6982">
                  <c:v>-71.385999999999996</c:v>
                </c:pt>
                <c:pt idx="6983">
                  <c:v>-71.384</c:v>
                </c:pt>
                <c:pt idx="6984">
                  <c:v>-71.381999999999991</c:v>
                </c:pt>
                <c:pt idx="6985">
                  <c:v>-71.38</c:v>
                </c:pt>
                <c:pt idx="6986">
                  <c:v>-71.378</c:v>
                </c:pt>
                <c:pt idx="6987">
                  <c:v>-71.375999999999991</c:v>
                </c:pt>
                <c:pt idx="6988">
                  <c:v>-71.373999999999995</c:v>
                </c:pt>
                <c:pt idx="6989">
                  <c:v>-71.372</c:v>
                </c:pt>
                <c:pt idx="6990">
                  <c:v>-71.36999999999999</c:v>
                </c:pt>
                <c:pt idx="6991">
                  <c:v>-71.367999999999995</c:v>
                </c:pt>
                <c:pt idx="6992">
                  <c:v>-71.366</c:v>
                </c:pt>
                <c:pt idx="6993">
                  <c:v>-71.36399999999999</c:v>
                </c:pt>
                <c:pt idx="6994">
                  <c:v>-71.361999999999995</c:v>
                </c:pt>
                <c:pt idx="6995">
                  <c:v>-71.36</c:v>
                </c:pt>
                <c:pt idx="6996">
                  <c:v>-71.35799999999999</c:v>
                </c:pt>
                <c:pt idx="6997">
                  <c:v>-71.355999999999995</c:v>
                </c:pt>
                <c:pt idx="6998">
                  <c:v>-71.353999999999999</c:v>
                </c:pt>
                <c:pt idx="6999">
                  <c:v>-71.35199999999999</c:v>
                </c:pt>
                <c:pt idx="7000">
                  <c:v>-71.349999999999994</c:v>
                </c:pt>
                <c:pt idx="7001">
                  <c:v>-71.347999999999999</c:v>
                </c:pt>
                <c:pt idx="7002">
                  <c:v>-71.345999999999989</c:v>
                </c:pt>
                <c:pt idx="7003">
                  <c:v>-71.343999999999994</c:v>
                </c:pt>
                <c:pt idx="7004">
                  <c:v>-71.341999999999999</c:v>
                </c:pt>
                <c:pt idx="7005">
                  <c:v>-71.339999999999989</c:v>
                </c:pt>
                <c:pt idx="7006">
                  <c:v>-71.337999999999994</c:v>
                </c:pt>
                <c:pt idx="7007">
                  <c:v>-71.335999999999999</c:v>
                </c:pt>
                <c:pt idx="7008">
                  <c:v>-71.333999999999989</c:v>
                </c:pt>
                <c:pt idx="7009">
                  <c:v>-71.331999999999994</c:v>
                </c:pt>
                <c:pt idx="7010">
                  <c:v>-71.33</c:v>
                </c:pt>
                <c:pt idx="7011">
                  <c:v>-71.327999999999989</c:v>
                </c:pt>
                <c:pt idx="7012">
                  <c:v>-71.325999999999993</c:v>
                </c:pt>
                <c:pt idx="7013">
                  <c:v>-71.323999999999998</c:v>
                </c:pt>
                <c:pt idx="7014">
                  <c:v>-71.321999999999989</c:v>
                </c:pt>
                <c:pt idx="7015">
                  <c:v>-71.319999999999993</c:v>
                </c:pt>
                <c:pt idx="7016">
                  <c:v>-71.317999999999998</c:v>
                </c:pt>
                <c:pt idx="7017">
                  <c:v>-71.315999999999988</c:v>
                </c:pt>
                <c:pt idx="7018">
                  <c:v>-71.313999999999993</c:v>
                </c:pt>
                <c:pt idx="7019">
                  <c:v>-71.311999999999998</c:v>
                </c:pt>
                <c:pt idx="7020">
                  <c:v>-71.31</c:v>
                </c:pt>
                <c:pt idx="7021">
                  <c:v>-71.307999999999993</c:v>
                </c:pt>
                <c:pt idx="7022">
                  <c:v>-71.305999999999997</c:v>
                </c:pt>
                <c:pt idx="7023">
                  <c:v>-71.304000000000002</c:v>
                </c:pt>
                <c:pt idx="7024">
                  <c:v>-71.301999999999992</c:v>
                </c:pt>
                <c:pt idx="7025">
                  <c:v>-71.3</c:v>
                </c:pt>
                <c:pt idx="7026">
                  <c:v>-71.298000000000002</c:v>
                </c:pt>
                <c:pt idx="7027">
                  <c:v>-71.295999999999992</c:v>
                </c:pt>
                <c:pt idx="7028">
                  <c:v>-71.293999999999997</c:v>
                </c:pt>
                <c:pt idx="7029">
                  <c:v>-71.292000000000002</c:v>
                </c:pt>
                <c:pt idx="7030">
                  <c:v>-71.289999999999992</c:v>
                </c:pt>
                <c:pt idx="7031">
                  <c:v>-71.287999999999997</c:v>
                </c:pt>
                <c:pt idx="7032">
                  <c:v>-71.286000000000001</c:v>
                </c:pt>
                <c:pt idx="7033">
                  <c:v>-71.283999999999992</c:v>
                </c:pt>
                <c:pt idx="7034">
                  <c:v>-71.281999999999996</c:v>
                </c:pt>
                <c:pt idx="7035">
                  <c:v>-71.28</c:v>
                </c:pt>
                <c:pt idx="7036">
                  <c:v>-71.277999999999992</c:v>
                </c:pt>
                <c:pt idx="7037">
                  <c:v>-71.275999999999996</c:v>
                </c:pt>
                <c:pt idx="7038">
                  <c:v>-71.274000000000001</c:v>
                </c:pt>
                <c:pt idx="7039">
                  <c:v>-71.271999999999991</c:v>
                </c:pt>
                <c:pt idx="7040">
                  <c:v>-71.27</c:v>
                </c:pt>
                <c:pt idx="7041">
                  <c:v>-71.268000000000001</c:v>
                </c:pt>
                <c:pt idx="7042">
                  <c:v>-71.265999999999991</c:v>
                </c:pt>
                <c:pt idx="7043">
                  <c:v>-71.263999999999996</c:v>
                </c:pt>
                <c:pt idx="7044">
                  <c:v>-71.262</c:v>
                </c:pt>
                <c:pt idx="7045">
                  <c:v>-71.259999999999991</c:v>
                </c:pt>
                <c:pt idx="7046">
                  <c:v>-71.257999999999996</c:v>
                </c:pt>
                <c:pt idx="7047">
                  <c:v>-71.256</c:v>
                </c:pt>
                <c:pt idx="7048">
                  <c:v>-71.253999999999991</c:v>
                </c:pt>
                <c:pt idx="7049">
                  <c:v>-71.251999999999995</c:v>
                </c:pt>
                <c:pt idx="7050">
                  <c:v>-71.25</c:v>
                </c:pt>
                <c:pt idx="7051">
                  <c:v>-71.24799999999999</c:v>
                </c:pt>
                <c:pt idx="7052">
                  <c:v>-71.245999999999995</c:v>
                </c:pt>
                <c:pt idx="7053">
                  <c:v>-71.244</c:v>
                </c:pt>
                <c:pt idx="7054">
                  <c:v>-71.24199999999999</c:v>
                </c:pt>
                <c:pt idx="7055">
                  <c:v>-71.239999999999995</c:v>
                </c:pt>
                <c:pt idx="7056">
                  <c:v>-71.238</c:v>
                </c:pt>
                <c:pt idx="7057">
                  <c:v>-71.23599999999999</c:v>
                </c:pt>
                <c:pt idx="7058">
                  <c:v>-71.233999999999995</c:v>
                </c:pt>
                <c:pt idx="7059">
                  <c:v>-71.231999999999999</c:v>
                </c:pt>
                <c:pt idx="7060">
                  <c:v>-71.22999999999999</c:v>
                </c:pt>
                <c:pt idx="7061">
                  <c:v>-71.227999999999994</c:v>
                </c:pt>
                <c:pt idx="7062">
                  <c:v>-71.225999999999999</c:v>
                </c:pt>
                <c:pt idx="7063">
                  <c:v>-71.22399999999999</c:v>
                </c:pt>
                <c:pt idx="7064">
                  <c:v>-71.221999999999994</c:v>
                </c:pt>
                <c:pt idx="7065">
                  <c:v>-71.22</c:v>
                </c:pt>
                <c:pt idx="7066">
                  <c:v>-71.217999999999989</c:v>
                </c:pt>
                <c:pt idx="7067">
                  <c:v>-71.215999999999994</c:v>
                </c:pt>
                <c:pt idx="7068">
                  <c:v>-71.213999999999999</c:v>
                </c:pt>
                <c:pt idx="7069">
                  <c:v>-71.211999999999989</c:v>
                </c:pt>
                <c:pt idx="7070">
                  <c:v>-71.209999999999994</c:v>
                </c:pt>
                <c:pt idx="7071">
                  <c:v>-71.207999999999998</c:v>
                </c:pt>
                <c:pt idx="7072">
                  <c:v>-71.205999999999989</c:v>
                </c:pt>
                <c:pt idx="7073">
                  <c:v>-71.203999999999994</c:v>
                </c:pt>
                <c:pt idx="7074">
                  <c:v>-71.201999999999998</c:v>
                </c:pt>
                <c:pt idx="7075">
                  <c:v>-71.199999999999989</c:v>
                </c:pt>
                <c:pt idx="7076">
                  <c:v>-71.197999999999993</c:v>
                </c:pt>
                <c:pt idx="7077">
                  <c:v>-71.195999999999998</c:v>
                </c:pt>
                <c:pt idx="7078">
                  <c:v>-71.193999999999988</c:v>
                </c:pt>
                <c:pt idx="7079">
                  <c:v>-71.191999999999993</c:v>
                </c:pt>
                <c:pt idx="7080">
                  <c:v>-71.19</c:v>
                </c:pt>
                <c:pt idx="7081">
                  <c:v>-71.187999999999988</c:v>
                </c:pt>
                <c:pt idx="7082">
                  <c:v>-71.185999999999993</c:v>
                </c:pt>
                <c:pt idx="7083">
                  <c:v>-71.183999999999997</c:v>
                </c:pt>
                <c:pt idx="7084">
                  <c:v>-71.181999999999988</c:v>
                </c:pt>
                <c:pt idx="7085">
                  <c:v>-71.179999999999993</c:v>
                </c:pt>
                <c:pt idx="7086">
                  <c:v>-71.177999999999997</c:v>
                </c:pt>
                <c:pt idx="7087">
                  <c:v>-71.175999999999988</c:v>
                </c:pt>
                <c:pt idx="7088">
                  <c:v>-71.173999999999992</c:v>
                </c:pt>
                <c:pt idx="7089">
                  <c:v>-71.171999999999997</c:v>
                </c:pt>
                <c:pt idx="7090">
                  <c:v>-71.169999999999987</c:v>
                </c:pt>
                <c:pt idx="7091">
                  <c:v>-71.167999999999992</c:v>
                </c:pt>
                <c:pt idx="7092">
                  <c:v>-71.165999999999997</c:v>
                </c:pt>
                <c:pt idx="7093">
                  <c:v>-71.163999999999987</c:v>
                </c:pt>
                <c:pt idx="7094">
                  <c:v>-71.161999999999992</c:v>
                </c:pt>
                <c:pt idx="7095">
                  <c:v>-71.16</c:v>
                </c:pt>
                <c:pt idx="7096">
                  <c:v>-71.157999999999987</c:v>
                </c:pt>
                <c:pt idx="7097">
                  <c:v>-71.155999999999992</c:v>
                </c:pt>
                <c:pt idx="7098">
                  <c:v>-71.153999999999996</c:v>
                </c:pt>
                <c:pt idx="7099">
                  <c:v>-71.151999999999987</c:v>
                </c:pt>
                <c:pt idx="7100">
                  <c:v>-71.149999999999991</c:v>
                </c:pt>
                <c:pt idx="7101">
                  <c:v>-71.147999999999996</c:v>
                </c:pt>
                <c:pt idx="7102">
                  <c:v>-71.145999999999987</c:v>
                </c:pt>
                <c:pt idx="7103">
                  <c:v>-71.143999999999991</c:v>
                </c:pt>
                <c:pt idx="7104">
                  <c:v>-71.141999999999996</c:v>
                </c:pt>
                <c:pt idx="7105">
                  <c:v>-71.139999999999986</c:v>
                </c:pt>
                <c:pt idx="7106">
                  <c:v>-71.137999999999991</c:v>
                </c:pt>
                <c:pt idx="7107">
                  <c:v>-71.135999999999996</c:v>
                </c:pt>
                <c:pt idx="7108">
                  <c:v>-71.134</c:v>
                </c:pt>
                <c:pt idx="7109">
                  <c:v>-71.131999999999991</c:v>
                </c:pt>
                <c:pt idx="7110">
                  <c:v>-71.13</c:v>
                </c:pt>
                <c:pt idx="7111">
                  <c:v>-71.128</c:v>
                </c:pt>
                <c:pt idx="7112">
                  <c:v>-71.125999999999991</c:v>
                </c:pt>
                <c:pt idx="7113">
                  <c:v>-71.123999999999995</c:v>
                </c:pt>
                <c:pt idx="7114">
                  <c:v>-71.122</c:v>
                </c:pt>
                <c:pt idx="7115">
                  <c:v>-71.11999999999999</c:v>
                </c:pt>
                <c:pt idx="7116">
                  <c:v>-71.117999999999995</c:v>
                </c:pt>
                <c:pt idx="7117">
                  <c:v>-71.116</c:v>
                </c:pt>
                <c:pt idx="7118">
                  <c:v>-71.11399999999999</c:v>
                </c:pt>
                <c:pt idx="7119">
                  <c:v>-71.111999999999995</c:v>
                </c:pt>
                <c:pt idx="7120">
                  <c:v>-71.11</c:v>
                </c:pt>
                <c:pt idx="7121">
                  <c:v>-71.10799999999999</c:v>
                </c:pt>
                <c:pt idx="7122">
                  <c:v>-71.105999999999995</c:v>
                </c:pt>
                <c:pt idx="7123">
                  <c:v>-71.103999999999999</c:v>
                </c:pt>
                <c:pt idx="7124">
                  <c:v>-71.10199999999999</c:v>
                </c:pt>
                <c:pt idx="7125">
                  <c:v>-71.099999999999994</c:v>
                </c:pt>
                <c:pt idx="7126">
                  <c:v>-71.097999999999999</c:v>
                </c:pt>
                <c:pt idx="7127">
                  <c:v>-71.095999999999989</c:v>
                </c:pt>
                <c:pt idx="7128">
                  <c:v>-71.093999999999994</c:v>
                </c:pt>
                <c:pt idx="7129">
                  <c:v>-71.091999999999999</c:v>
                </c:pt>
                <c:pt idx="7130">
                  <c:v>-71.089999999999989</c:v>
                </c:pt>
                <c:pt idx="7131">
                  <c:v>-71.087999999999994</c:v>
                </c:pt>
                <c:pt idx="7132">
                  <c:v>-71.085999999999999</c:v>
                </c:pt>
                <c:pt idx="7133">
                  <c:v>-71.083999999999989</c:v>
                </c:pt>
                <c:pt idx="7134">
                  <c:v>-71.081999999999994</c:v>
                </c:pt>
                <c:pt idx="7135">
                  <c:v>-71.08</c:v>
                </c:pt>
                <c:pt idx="7136">
                  <c:v>-71.077999999999989</c:v>
                </c:pt>
                <c:pt idx="7137">
                  <c:v>-71.075999999999993</c:v>
                </c:pt>
                <c:pt idx="7138">
                  <c:v>-71.073999999999998</c:v>
                </c:pt>
                <c:pt idx="7139">
                  <c:v>-71.071999999999989</c:v>
                </c:pt>
                <c:pt idx="7140">
                  <c:v>-71.069999999999993</c:v>
                </c:pt>
                <c:pt idx="7141">
                  <c:v>-71.067999999999998</c:v>
                </c:pt>
                <c:pt idx="7142">
                  <c:v>-71.065999999999988</c:v>
                </c:pt>
                <c:pt idx="7143">
                  <c:v>-71.063999999999993</c:v>
                </c:pt>
                <c:pt idx="7144">
                  <c:v>-71.061999999999998</c:v>
                </c:pt>
                <c:pt idx="7145">
                  <c:v>-71.06</c:v>
                </c:pt>
                <c:pt idx="7146">
                  <c:v>-71.057999999999993</c:v>
                </c:pt>
                <c:pt idx="7147">
                  <c:v>-71.055999999999997</c:v>
                </c:pt>
                <c:pt idx="7148">
                  <c:v>-71.054000000000002</c:v>
                </c:pt>
                <c:pt idx="7149">
                  <c:v>-71.051999999999992</c:v>
                </c:pt>
                <c:pt idx="7150">
                  <c:v>-71.05</c:v>
                </c:pt>
                <c:pt idx="7151">
                  <c:v>-71.048000000000002</c:v>
                </c:pt>
                <c:pt idx="7152">
                  <c:v>-71.045999999999992</c:v>
                </c:pt>
                <c:pt idx="7153">
                  <c:v>-71.043999999999997</c:v>
                </c:pt>
                <c:pt idx="7154">
                  <c:v>-71.042000000000002</c:v>
                </c:pt>
                <c:pt idx="7155">
                  <c:v>-71.039999999999992</c:v>
                </c:pt>
                <c:pt idx="7156">
                  <c:v>-71.037999999999997</c:v>
                </c:pt>
                <c:pt idx="7157">
                  <c:v>-71.036000000000001</c:v>
                </c:pt>
                <c:pt idx="7158">
                  <c:v>-71.033999999999992</c:v>
                </c:pt>
                <c:pt idx="7159">
                  <c:v>-71.031999999999996</c:v>
                </c:pt>
                <c:pt idx="7160">
                  <c:v>-71.03</c:v>
                </c:pt>
                <c:pt idx="7161">
                  <c:v>-71.027999999999992</c:v>
                </c:pt>
                <c:pt idx="7162">
                  <c:v>-71.025999999999996</c:v>
                </c:pt>
                <c:pt idx="7163">
                  <c:v>-71.024000000000001</c:v>
                </c:pt>
                <c:pt idx="7164">
                  <c:v>-71.021999999999991</c:v>
                </c:pt>
                <c:pt idx="7165">
                  <c:v>-71.02</c:v>
                </c:pt>
                <c:pt idx="7166">
                  <c:v>-71.018000000000001</c:v>
                </c:pt>
                <c:pt idx="7167">
                  <c:v>-71.015999999999991</c:v>
                </c:pt>
                <c:pt idx="7168">
                  <c:v>-71.013999999999996</c:v>
                </c:pt>
                <c:pt idx="7169">
                  <c:v>-71.012</c:v>
                </c:pt>
                <c:pt idx="7170">
                  <c:v>-71.009999999999991</c:v>
                </c:pt>
                <c:pt idx="7171">
                  <c:v>-71.007999999999996</c:v>
                </c:pt>
                <c:pt idx="7172">
                  <c:v>-71.006</c:v>
                </c:pt>
                <c:pt idx="7173">
                  <c:v>-71.003999999999991</c:v>
                </c:pt>
                <c:pt idx="7174">
                  <c:v>-71.001999999999995</c:v>
                </c:pt>
                <c:pt idx="7175">
                  <c:v>-71</c:v>
                </c:pt>
                <c:pt idx="7176">
                  <c:v>-70.99799999999999</c:v>
                </c:pt>
                <c:pt idx="7177">
                  <c:v>-70.995999999999995</c:v>
                </c:pt>
                <c:pt idx="7178">
                  <c:v>-70.994</c:v>
                </c:pt>
                <c:pt idx="7179">
                  <c:v>-70.99199999999999</c:v>
                </c:pt>
                <c:pt idx="7180">
                  <c:v>-70.989999999999995</c:v>
                </c:pt>
                <c:pt idx="7181">
                  <c:v>-70.988</c:v>
                </c:pt>
                <c:pt idx="7182">
                  <c:v>-70.98599999999999</c:v>
                </c:pt>
                <c:pt idx="7183">
                  <c:v>-70.983999999999995</c:v>
                </c:pt>
                <c:pt idx="7184">
                  <c:v>-70.981999999999999</c:v>
                </c:pt>
                <c:pt idx="7185">
                  <c:v>-70.97999999999999</c:v>
                </c:pt>
                <c:pt idx="7186">
                  <c:v>-70.977999999999994</c:v>
                </c:pt>
                <c:pt idx="7187">
                  <c:v>-70.975999999999999</c:v>
                </c:pt>
                <c:pt idx="7188">
                  <c:v>-70.97399999999999</c:v>
                </c:pt>
                <c:pt idx="7189">
                  <c:v>-70.971999999999994</c:v>
                </c:pt>
                <c:pt idx="7190">
                  <c:v>-70.97</c:v>
                </c:pt>
                <c:pt idx="7191">
                  <c:v>-70.967999999999989</c:v>
                </c:pt>
                <c:pt idx="7192">
                  <c:v>-70.965999999999994</c:v>
                </c:pt>
                <c:pt idx="7193">
                  <c:v>-70.963999999999999</c:v>
                </c:pt>
                <c:pt idx="7194">
                  <c:v>-70.961999999999989</c:v>
                </c:pt>
                <c:pt idx="7195">
                  <c:v>-70.959999999999994</c:v>
                </c:pt>
                <c:pt idx="7196">
                  <c:v>-70.957999999999998</c:v>
                </c:pt>
                <c:pt idx="7197">
                  <c:v>-70.955999999999989</c:v>
                </c:pt>
                <c:pt idx="7198">
                  <c:v>-70.953999999999994</c:v>
                </c:pt>
                <c:pt idx="7199">
                  <c:v>-70.951999999999998</c:v>
                </c:pt>
                <c:pt idx="7200">
                  <c:v>-70.949999999999989</c:v>
                </c:pt>
                <c:pt idx="7201">
                  <c:v>-70.947999999999993</c:v>
                </c:pt>
                <c:pt idx="7202">
                  <c:v>-70.945999999999998</c:v>
                </c:pt>
                <c:pt idx="7203">
                  <c:v>-70.943999999999988</c:v>
                </c:pt>
                <c:pt idx="7204">
                  <c:v>-70.941999999999993</c:v>
                </c:pt>
                <c:pt idx="7205">
                  <c:v>-70.94</c:v>
                </c:pt>
                <c:pt idx="7206">
                  <c:v>-70.937999999999988</c:v>
                </c:pt>
                <c:pt idx="7207">
                  <c:v>-70.935999999999993</c:v>
                </c:pt>
                <c:pt idx="7208">
                  <c:v>-70.933999999999997</c:v>
                </c:pt>
                <c:pt idx="7209">
                  <c:v>-70.931999999999988</c:v>
                </c:pt>
                <c:pt idx="7210">
                  <c:v>-70.929999999999993</c:v>
                </c:pt>
                <c:pt idx="7211">
                  <c:v>-70.927999999999997</c:v>
                </c:pt>
                <c:pt idx="7212">
                  <c:v>-70.925999999999988</c:v>
                </c:pt>
                <c:pt idx="7213">
                  <c:v>-70.923999999999992</c:v>
                </c:pt>
                <c:pt idx="7214">
                  <c:v>-70.921999999999997</c:v>
                </c:pt>
                <c:pt idx="7215">
                  <c:v>-70.919999999999987</c:v>
                </c:pt>
                <c:pt idx="7216">
                  <c:v>-70.917999999999992</c:v>
                </c:pt>
                <c:pt idx="7217">
                  <c:v>-70.915999999999997</c:v>
                </c:pt>
                <c:pt idx="7218">
                  <c:v>-70.913999999999987</c:v>
                </c:pt>
                <c:pt idx="7219">
                  <c:v>-70.911999999999992</c:v>
                </c:pt>
                <c:pt idx="7220">
                  <c:v>-70.91</c:v>
                </c:pt>
                <c:pt idx="7221">
                  <c:v>-70.907999999999987</c:v>
                </c:pt>
                <c:pt idx="7222">
                  <c:v>-70.905999999999992</c:v>
                </c:pt>
                <c:pt idx="7223">
                  <c:v>-70.903999999999996</c:v>
                </c:pt>
                <c:pt idx="7224">
                  <c:v>-70.901999999999987</c:v>
                </c:pt>
                <c:pt idx="7225">
                  <c:v>-70.899999999999991</c:v>
                </c:pt>
                <c:pt idx="7226">
                  <c:v>-70.897999999999996</c:v>
                </c:pt>
                <c:pt idx="7227">
                  <c:v>-70.895999999999987</c:v>
                </c:pt>
                <c:pt idx="7228">
                  <c:v>-70.893999999999991</c:v>
                </c:pt>
                <c:pt idx="7229">
                  <c:v>-70.891999999999996</c:v>
                </c:pt>
                <c:pt idx="7230">
                  <c:v>-70.889999999999986</c:v>
                </c:pt>
                <c:pt idx="7231">
                  <c:v>-70.887999999999991</c:v>
                </c:pt>
                <c:pt idx="7232">
                  <c:v>-70.885999999999996</c:v>
                </c:pt>
                <c:pt idx="7233">
                  <c:v>-70.884</c:v>
                </c:pt>
                <c:pt idx="7234">
                  <c:v>-70.881999999999991</c:v>
                </c:pt>
                <c:pt idx="7235">
                  <c:v>-70.88</c:v>
                </c:pt>
                <c:pt idx="7236">
                  <c:v>-70.878</c:v>
                </c:pt>
                <c:pt idx="7237">
                  <c:v>-70.875999999999991</c:v>
                </c:pt>
                <c:pt idx="7238">
                  <c:v>-70.873999999999995</c:v>
                </c:pt>
                <c:pt idx="7239">
                  <c:v>-70.872</c:v>
                </c:pt>
                <c:pt idx="7240">
                  <c:v>-70.86999999999999</c:v>
                </c:pt>
                <c:pt idx="7241">
                  <c:v>-70.867999999999995</c:v>
                </c:pt>
                <c:pt idx="7242">
                  <c:v>-70.866</c:v>
                </c:pt>
                <c:pt idx="7243">
                  <c:v>-70.86399999999999</c:v>
                </c:pt>
                <c:pt idx="7244">
                  <c:v>-70.861999999999995</c:v>
                </c:pt>
                <c:pt idx="7245">
                  <c:v>-70.86</c:v>
                </c:pt>
                <c:pt idx="7246">
                  <c:v>-70.85799999999999</c:v>
                </c:pt>
                <c:pt idx="7247">
                  <c:v>-70.855999999999995</c:v>
                </c:pt>
                <c:pt idx="7248">
                  <c:v>-70.853999999999999</c:v>
                </c:pt>
                <c:pt idx="7249">
                  <c:v>-70.85199999999999</c:v>
                </c:pt>
                <c:pt idx="7250">
                  <c:v>-70.849999999999994</c:v>
                </c:pt>
                <c:pt idx="7251">
                  <c:v>-70.847999999999999</c:v>
                </c:pt>
                <c:pt idx="7252">
                  <c:v>-70.845999999999989</c:v>
                </c:pt>
                <c:pt idx="7253">
                  <c:v>-70.843999999999994</c:v>
                </c:pt>
                <c:pt idx="7254">
                  <c:v>-70.841999999999999</c:v>
                </c:pt>
                <c:pt idx="7255">
                  <c:v>-70.839999999999989</c:v>
                </c:pt>
                <c:pt idx="7256">
                  <c:v>-70.837999999999994</c:v>
                </c:pt>
                <c:pt idx="7257">
                  <c:v>-70.835999999999999</c:v>
                </c:pt>
                <c:pt idx="7258">
                  <c:v>-70.833999999999989</c:v>
                </c:pt>
                <c:pt idx="7259">
                  <c:v>-70.831999999999994</c:v>
                </c:pt>
                <c:pt idx="7260">
                  <c:v>-70.83</c:v>
                </c:pt>
                <c:pt idx="7261">
                  <c:v>-70.827999999999989</c:v>
                </c:pt>
                <c:pt idx="7262">
                  <c:v>-70.825999999999993</c:v>
                </c:pt>
                <c:pt idx="7263">
                  <c:v>-70.823999999999998</c:v>
                </c:pt>
                <c:pt idx="7264">
                  <c:v>-70.821999999999989</c:v>
                </c:pt>
                <c:pt idx="7265">
                  <c:v>-70.819999999999993</c:v>
                </c:pt>
                <c:pt idx="7266">
                  <c:v>-70.817999999999998</c:v>
                </c:pt>
                <c:pt idx="7267">
                  <c:v>-70.815999999999988</c:v>
                </c:pt>
                <c:pt idx="7268">
                  <c:v>-70.813999999999993</c:v>
                </c:pt>
                <c:pt idx="7269">
                  <c:v>-70.811999999999998</c:v>
                </c:pt>
                <c:pt idx="7270">
                  <c:v>-70.81</c:v>
                </c:pt>
                <c:pt idx="7271">
                  <c:v>-70.807999999999993</c:v>
                </c:pt>
                <c:pt idx="7272">
                  <c:v>-70.805999999999997</c:v>
                </c:pt>
                <c:pt idx="7273">
                  <c:v>-70.804000000000002</c:v>
                </c:pt>
                <c:pt idx="7274">
                  <c:v>-70.801999999999992</c:v>
                </c:pt>
                <c:pt idx="7275">
                  <c:v>-70.8</c:v>
                </c:pt>
                <c:pt idx="7276">
                  <c:v>-70.798000000000002</c:v>
                </c:pt>
                <c:pt idx="7277">
                  <c:v>-70.795999999999992</c:v>
                </c:pt>
                <c:pt idx="7278">
                  <c:v>-70.793999999999997</c:v>
                </c:pt>
                <c:pt idx="7279">
                  <c:v>-70.792000000000002</c:v>
                </c:pt>
                <c:pt idx="7280">
                  <c:v>-70.789999999999992</c:v>
                </c:pt>
                <c:pt idx="7281">
                  <c:v>-70.787999999999997</c:v>
                </c:pt>
                <c:pt idx="7282">
                  <c:v>-70.786000000000001</c:v>
                </c:pt>
                <c:pt idx="7283">
                  <c:v>-70.783999999999992</c:v>
                </c:pt>
                <c:pt idx="7284">
                  <c:v>-70.781999999999996</c:v>
                </c:pt>
                <c:pt idx="7285">
                  <c:v>-70.78</c:v>
                </c:pt>
                <c:pt idx="7286">
                  <c:v>-70.777999999999992</c:v>
                </c:pt>
                <c:pt idx="7287">
                  <c:v>-70.775999999999996</c:v>
                </c:pt>
                <c:pt idx="7288">
                  <c:v>-70.774000000000001</c:v>
                </c:pt>
                <c:pt idx="7289">
                  <c:v>-70.771999999999991</c:v>
                </c:pt>
                <c:pt idx="7290">
                  <c:v>-70.77</c:v>
                </c:pt>
                <c:pt idx="7291">
                  <c:v>-70.768000000000001</c:v>
                </c:pt>
                <c:pt idx="7292">
                  <c:v>-70.765999999999991</c:v>
                </c:pt>
                <c:pt idx="7293">
                  <c:v>-70.763999999999996</c:v>
                </c:pt>
                <c:pt idx="7294">
                  <c:v>-70.762</c:v>
                </c:pt>
                <c:pt idx="7295">
                  <c:v>-70.759999999999991</c:v>
                </c:pt>
                <c:pt idx="7296">
                  <c:v>-70.757999999999996</c:v>
                </c:pt>
                <c:pt idx="7297">
                  <c:v>-70.756</c:v>
                </c:pt>
                <c:pt idx="7298">
                  <c:v>-70.753999999999991</c:v>
                </c:pt>
                <c:pt idx="7299">
                  <c:v>-70.751999999999995</c:v>
                </c:pt>
                <c:pt idx="7300">
                  <c:v>-70.75</c:v>
                </c:pt>
                <c:pt idx="7301">
                  <c:v>-70.74799999999999</c:v>
                </c:pt>
                <c:pt idx="7302">
                  <c:v>-70.745999999999995</c:v>
                </c:pt>
                <c:pt idx="7303">
                  <c:v>-70.744</c:v>
                </c:pt>
                <c:pt idx="7304">
                  <c:v>-70.74199999999999</c:v>
                </c:pt>
                <c:pt idx="7305">
                  <c:v>-70.739999999999995</c:v>
                </c:pt>
                <c:pt idx="7306">
                  <c:v>-70.738</c:v>
                </c:pt>
                <c:pt idx="7307">
                  <c:v>-70.73599999999999</c:v>
                </c:pt>
                <c:pt idx="7308">
                  <c:v>-70.733999999999995</c:v>
                </c:pt>
                <c:pt idx="7309">
                  <c:v>-70.731999999999999</c:v>
                </c:pt>
                <c:pt idx="7310">
                  <c:v>-70.72999999999999</c:v>
                </c:pt>
                <c:pt idx="7311">
                  <c:v>-70.727999999999994</c:v>
                </c:pt>
                <c:pt idx="7312">
                  <c:v>-70.725999999999999</c:v>
                </c:pt>
                <c:pt idx="7313">
                  <c:v>-70.72399999999999</c:v>
                </c:pt>
                <c:pt idx="7314">
                  <c:v>-70.721999999999994</c:v>
                </c:pt>
                <c:pt idx="7315">
                  <c:v>-70.72</c:v>
                </c:pt>
                <c:pt idx="7316">
                  <c:v>-70.717999999999989</c:v>
                </c:pt>
                <c:pt idx="7317">
                  <c:v>-70.715999999999994</c:v>
                </c:pt>
                <c:pt idx="7318">
                  <c:v>-70.713999999999999</c:v>
                </c:pt>
                <c:pt idx="7319">
                  <c:v>-70.711999999999989</c:v>
                </c:pt>
                <c:pt idx="7320">
                  <c:v>-70.709999999999994</c:v>
                </c:pt>
                <c:pt idx="7321">
                  <c:v>-70.707999999999998</c:v>
                </c:pt>
                <c:pt idx="7322">
                  <c:v>-70.705999999999989</c:v>
                </c:pt>
                <c:pt idx="7323">
                  <c:v>-70.703999999999994</c:v>
                </c:pt>
                <c:pt idx="7324">
                  <c:v>-70.701999999999998</c:v>
                </c:pt>
                <c:pt idx="7325">
                  <c:v>-70.699999999999989</c:v>
                </c:pt>
                <c:pt idx="7326">
                  <c:v>-70.697999999999993</c:v>
                </c:pt>
                <c:pt idx="7327">
                  <c:v>-70.695999999999998</c:v>
                </c:pt>
                <c:pt idx="7328">
                  <c:v>-70.693999999999988</c:v>
                </c:pt>
                <c:pt idx="7329">
                  <c:v>-70.691999999999993</c:v>
                </c:pt>
                <c:pt idx="7330">
                  <c:v>-70.69</c:v>
                </c:pt>
                <c:pt idx="7331">
                  <c:v>-70.687999999999988</c:v>
                </c:pt>
                <c:pt idx="7332">
                  <c:v>-70.685999999999993</c:v>
                </c:pt>
                <c:pt idx="7333">
                  <c:v>-70.683999999999997</c:v>
                </c:pt>
                <c:pt idx="7334">
                  <c:v>-70.681999999999988</c:v>
                </c:pt>
                <c:pt idx="7335">
                  <c:v>-70.679999999999993</c:v>
                </c:pt>
                <c:pt idx="7336">
                  <c:v>-70.677999999999997</c:v>
                </c:pt>
                <c:pt idx="7337">
                  <c:v>-70.675999999999988</c:v>
                </c:pt>
                <c:pt idx="7338">
                  <c:v>-70.673999999999992</c:v>
                </c:pt>
                <c:pt idx="7339">
                  <c:v>-70.671999999999997</c:v>
                </c:pt>
                <c:pt idx="7340">
                  <c:v>-70.669999999999987</c:v>
                </c:pt>
                <c:pt idx="7341">
                  <c:v>-70.667999999999992</c:v>
                </c:pt>
                <c:pt idx="7342">
                  <c:v>-70.665999999999997</c:v>
                </c:pt>
                <c:pt idx="7343">
                  <c:v>-70.663999999999987</c:v>
                </c:pt>
                <c:pt idx="7344">
                  <c:v>-70.661999999999992</c:v>
                </c:pt>
                <c:pt idx="7345">
                  <c:v>-70.66</c:v>
                </c:pt>
                <c:pt idx="7346">
                  <c:v>-70.657999999999987</c:v>
                </c:pt>
                <c:pt idx="7347">
                  <c:v>-70.655999999999992</c:v>
                </c:pt>
                <c:pt idx="7348">
                  <c:v>-70.653999999999996</c:v>
                </c:pt>
                <c:pt idx="7349">
                  <c:v>-70.651999999999987</c:v>
                </c:pt>
                <c:pt idx="7350">
                  <c:v>-70.649999999999991</c:v>
                </c:pt>
                <c:pt idx="7351">
                  <c:v>-70.647999999999996</c:v>
                </c:pt>
                <c:pt idx="7352">
                  <c:v>-70.645999999999987</c:v>
                </c:pt>
                <c:pt idx="7353">
                  <c:v>-70.643999999999991</c:v>
                </c:pt>
                <c:pt idx="7354">
                  <c:v>-70.641999999999996</c:v>
                </c:pt>
                <c:pt idx="7355">
                  <c:v>-70.639999999999986</c:v>
                </c:pt>
                <c:pt idx="7356">
                  <c:v>-70.637999999999991</c:v>
                </c:pt>
                <c:pt idx="7357">
                  <c:v>-70.635999999999996</c:v>
                </c:pt>
                <c:pt idx="7358">
                  <c:v>-70.634</c:v>
                </c:pt>
                <c:pt idx="7359">
                  <c:v>-70.631999999999991</c:v>
                </c:pt>
                <c:pt idx="7360">
                  <c:v>-70.63</c:v>
                </c:pt>
                <c:pt idx="7361">
                  <c:v>-70.628</c:v>
                </c:pt>
                <c:pt idx="7362">
                  <c:v>-70.625999999999991</c:v>
                </c:pt>
                <c:pt idx="7363">
                  <c:v>-70.623999999999995</c:v>
                </c:pt>
                <c:pt idx="7364">
                  <c:v>-70.622</c:v>
                </c:pt>
                <c:pt idx="7365">
                  <c:v>-70.61999999999999</c:v>
                </c:pt>
                <c:pt idx="7366">
                  <c:v>-70.617999999999995</c:v>
                </c:pt>
                <c:pt idx="7367">
                  <c:v>-70.616</c:v>
                </c:pt>
                <c:pt idx="7368">
                  <c:v>-70.61399999999999</c:v>
                </c:pt>
                <c:pt idx="7369">
                  <c:v>-70.611999999999995</c:v>
                </c:pt>
                <c:pt idx="7370">
                  <c:v>-70.61</c:v>
                </c:pt>
                <c:pt idx="7371">
                  <c:v>-70.60799999999999</c:v>
                </c:pt>
                <c:pt idx="7372">
                  <c:v>-70.605999999999995</c:v>
                </c:pt>
                <c:pt idx="7373">
                  <c:v>-70.603999999999999</c:v>
                </c:pt>
                <c:pt idx="7374">
                  <c:v>-70.60199999999999</c:v>
                </c:pt>
                <c:pt idx="7375">
                  <c:v>-70.599999999999994</c:v>
                </c:pt>
                <c:pt idx="7376">
                  <c:v>-70.597999999999999</c:v>
                </c:pt>
                <c:pt idx="7377">
                  <c:v>-70.595999999999989</c:v>
                </c:pt>
                <c:pt idx="7378">
                  <c:v>-70.593999999999994</c:v>
                </c:pt>
                <c:pt idx="7379">
                  <c:v>-70.591999999999999</c:v>
                </c:pt>
                <c:pt idx="7380">
                  <c:v>-70.589999999999989</c:v>
                </c:pt>
                <c:pt idx="7381">
                  <c:v>-70.587999999999994</c:v>
                </c:pt>
                <c:pt idx="7382">
                  <c:v>-70.585999999999999</c:v>
                </c:pt>
                <c:pt idx="7383">
                  <c:v>-70.583999999999989</c:v>
                </c:pt>
                <c:pt idx="7384">
                  <c:v>-70.581999999999994</c:v>
                </c:pt>
                <c:pt idx="7385">
                  <c:v>-70.58</c:v>
                </c:pt>
                <c:pt idx="7386">
                  <c:v>-70.577999999999989</c:v>
                </c:pt>
                <c:pt idx="7387">
                  <c:v>-70.575999999999993</c:v>
                </c:pt>
                <c:pt idx="7388">
                  <c:v>-70.573999999999998</c:v>
                </c:pt>
                <c:pt idx="7389">
                  <c:v>-70.571999999999989</c:v>
                </c:pt>
                <c:pt idx="7390">
                  <c:v>-70.569999999999993</c:v>
                </c:pt>
                <c:pt idx="7391">
                  <c:v>-70.567999999999998</c:v>
                </c:pt>
                <c:pt idx="7392">
                  <c:v>-70.565999999999988</c:v>
                </c:pt>
                <c:pt idx="7393">
                  <c:v>-70.563999999999993</c:v>
                </c:pt>
                <c:pt idx="7394">
                  <c:v>-70.561999999999998</c:v>
                </c:pt>
                <c:pt idx="7395">
                  <c:v>-70.56</c:v>
                </c:pt>
                <c:pt idx="7396">
                  <c:v>-70.557999999999993</c:v>
                </c:pt>
                <c:pt idx="7397">
                  <c:v>-70.555999999999997</c:v>
                </c:pt>
                <c:pt idx="7398">
                  <c:v>-70.554000000000002</c:v>
                </c:pt>
                <c:pt idx="7399">
                  <c:v>-70.551999999999992</c:v>
                </c:pt>
                <c:pt idx="7400">
                  <c:v>-70.55</c:v>
                </c:pt>
                <c:pt idx="7401">
                  <c:v>-70.548000000000002</c:v>
                </c:pt>
                <c:pt idx="7402">
                  <c:v>-70.545999999999992</c:v>
                </c:pt>
                <c:pt idx="7403">
                  <c:v>-70.543999999999997</c:v>
                </c:pt>
                <c:pt idx="7404">
                  <c:v>-70.542000000000002</c:v>
                </c:pt>
                <c:pt idx="7405">
                  <c:v>-70.539999999999992</c:v>
                </c:pt>
                <c:pt idx="7406">
                  <c:v>-70.537999999999997</c:v>
                </c:pt>
                <c:pt idx="7407">
                  <c:v>-70.536000000000001</c:v>
                </c:pt>
                <c:pt idx="7408">
                  <c:v>-70.533999999999992</c:v>
                </c:pt>
                <c:pt idx="7409">
                  <c:v>-70.531999999999996</c:v>
                </c:pt>
                <c:pt idx="7410">
                  <c:v>-70.53</c:v>
                </c:pt>
                <c:pt idx="7411">
                  <c:v>-70.527999999999992</c:v>
                </c:pt>
                <c:pt idx="7412">
                  <c:v>-70.525999999999996</c:v>
                </c:pt>
                <c:pt idx="7413">
                  <c:v>-70.524000000000001</c:v>
                </c:pt>
                <c:pt idx="7414">
                  <c:v>-70.521999999999991</c:v>
                </c:pt>
                <c:pt idx="7415">
                  <c:v>-70.52</c:v>
                </c:pt>
                <c:pt idx="7416">
                  <c:v>-70.518000000000001</c:v>
                </c:pt>
                <c:pt idx="7417">
                  <c:v>-70.515999999999991</c:v>
                </c:pt>
                <c:pt idx="7418">
                  <c:v>-70.513999999999996</c:v>
                </c:pt>
                <c:pt idx="7419">
                  <c:v>-70.512</c:v>
                </c:pt>
                <c:pt idx="7420">
                  <c:v>-70.509999999999991</c:v>
                </c:pt>
                <c:pt idx="7421">
                  <c:v>-70.507999999999996</c:v>
                </c:pt>
                <c:pt idx="7422">
                  <c:v>-70.506</c:v>
                </c:pt>
                <c:pt idx="7423">
                  <c:v>-70.503999999999991</c:v>
                </c:pt>
                <c:pt idx="7424">
                  <c:v>-70.501999999999995</c:v>
                </c:pt>
                <c:pt idx="7425">
                  <c:v>-70.5</c:v>
                </c:pt>
                <c:pt idx="7426">
                  <c:v>-70.49799999999999</c:v>
                </c:pt>
                <c:pt idx="7427">
                  <c:v>-70.495999999999995</c:v>
                </c:pt>
                <c:pt idx="7428">
                  <c:v>-70.494</c:v>
                </c:pt>
                <c:pt idx="7429">
                  <c:v>-70.49199999999999</c:v>
                </c:pt>
                <c:pt idx="7430">
                  <c:v>-70.489999999999995</c:v>
                </c:pt>
                <c:pt idx="7431">
                  <c:v>-70.488</c:v>
                </c:pt>
                <c:pt idx="7432">
                  <c:v>-70.48599999999999</c:v>
                </c:pt>
                <c:pt idx="7433">
                  <c:v>-70.483999999999995</c:v>
                </c:pt>
                <c:pt idx="7434">
                  <c:v>-70.481999999999999</c:v>
                </c:pt>
                <c:pt idx="7435">
                  <c:v>-70.47999999999999</c:v>
                </c:pt>
                <c:pt idx="7436">
                  <c:v>-70.477999999999994</c:v>
                </c:pt>
                <c:pt idx="7437">
                  <c:v>-70.475999999999999</c:v>
                </c:pt>
                <c:pt idx="7438">
                  <c:v>-70.47399999999999</c:v>
                </c:pt>
                <c:pt idx="7439">
                  <c:v>-70.471999999999994</c:v>
                </c:pt>
                <c:pt idx="7440">
                  <c:v>-70.47</c:v>
                </c:pt>
                <c:pt idx="7441">
                  <c:v>-70.467999999999989</c:v>
                </c:pt>
                <c:pt idx="7442">
                  <c:v>-70.465999999999994</c:v>
                </c:pt>
                <c:pt idx="7443">
                  <c:v>-70.463999999999999</c:v>
                </c:pt>
                <c:pt idx="7444">
                  <c:v>-70.461999999999989</c:v>
                </c:pt>
                <c:pt idx="7445">
                  <c:v>-70.459999999999994</c:v>
                </c:pt>
                <c:pt idx="7446">
                  <c:v>-70.457999999999998</c:v>
                </c:pt>
                <c:pt idx="7447">
                  <c:v>-70.455999999999989</c:v>
                </c:pt>
                <c:pt idx="7448">
                  <c:v>-70.453999999999994</c:v>
                </c:pt>
                <c:pt idx="7449">
                  <c:v>-70.451999999999998</c:v>
                </c:pt>
                <c:pt idx="7450">
                  <c:v>-70.449999999999989</c:v>
                </c:pt>
                <c:pt idx="7451">
                  <c:v>-70.447999999999993</c:v>
                </c:pt>
                <c:pt idx="7452">
                  <c:v>-70.445999999999998</c:v>
                </c:pt>
                <c:pt idx="7453">
                  <c:v>-70.443999999999988</c:v>
                </c:pt>
                <c:pt idx="7454">
                  <c:v>-70.441999999999993</c:v>
                </c:pt>
                <c:pt idx="7455">
                  <c:v>-70.44</c:v>
                </c:pt>
                <c:pt idx="7456">
                  <c:v>-70.437999999999988</c:v>
                </c:pt>
                <c:pt idx="7457">
                  <c:v>-70.435999999999993</c:v>
                </c:pt>
                <c:pt idx="7458">
                  <c:v>-70.433999999999997</c:v>
                </c:pt>
                <c:pt idx="7459">
                  <c:v>-70.431999999999988</c:v>
                </c:pt>
                <c:pt idx="7460">
                  <c:v>-70.429999999999993</c:v>
                </c:pt>
                <c:pt idx="7461">
                  <c:v>-70.427999999999997</c:v>
                </c:pt>
                <c:pt idx="7462">
                  <c:v>-70.425999999999988</c:v>
                </c:pt>
                <c:pt idx="7463">
                  <c:v>-70.423999999999992</c:v>
                </c:pt>
                <c:pt idx="7464">
                  <c:v>-70.421999999999997</c:v>
                </c:pt>
                <c:pt idx="7465">
                  <c:v>-70.419999999999987</c:v>
                </c:pt>
                <c:pt idx="7466">
                  <c:v>-70.417999999999992</c:v>
                </c:pt>
                <c:pt idx="7467">
                  <c:v>-70.415999999999997</c:v>
                </c:pt>
                <c:pt idx="7468">
                  <c:v>-70.413999999999987</c:v>
                </c:pt>
                <c:pt idx="7469">
                  <c:v>-70.411999999999992</c:v>
                </c:pt>
                <c:pt idx="7470">
                  <c:v>-70.41</c:v>
                </c:pt>
                <c:pt idx="7471">
                  <c:v>-70.407999999999987</c:v>
                </c:pt>
                <c:pt idx="7472">
                  <c:v>-70.405999999999992</c:v>
                </c:pt>
                <c:pt idx="7473">
                  <c:v>-70.403999999999996</c:v>
                </c:pt>
                <c:pt idx="7474">
                  <c:v>-70.401999999999987</c:v>
                </c:pt>
                <c:pt idx="7475">
                  <c:v>-70.399999999999991</c:v>
                </c:pt>
                <c:pt idx="7476">
                  <c:v>-70.397999999999996</c:v>
                </c:pt>
                <c:pt idx="7477">
                  <c:v>-70.395999999999987</c:v>
                </c:pt>
                <c:pt idx="7478">
                  <c:v>-70.393999999999991</c:v>
                </c:pt>
                <c:pt idx="7479">
                  <c:v>-70.391999999999996</c:v>
                </c:pt>
                <c:pt idx="7480">
                  <c:v>-70.389999999999986</c:v>
                </c:pt>
                <c:pt idx="7481">
                  <c:v>-70.387999999999991</c:v>
                </c:pt>
                <c:pt idx="7482">
                  <c:v>-70.385999999999996</c:v>
                </c:pt>
                <c:pt idx="7483">
                  <c:v>-70.384</c:v>
                </c:pt>
                <c:pt idx="7484">
                  <c:v>-70.381999999999991</c:v>
                </c:pt>
                <c:pt idx="7485">
                  <c:v>-70.38</c:v>
                </c:pt>
                <c:pt idx="7486">
                  <c:v>-70.378</c:v>
                </c:pt>
                <c:pt idx="7487">
                  <c:v>-70.375999999999991</c:v>
                </c:pt>
                <c:pt idx="7488">
                  <c:v>-70.373999999999995</c:v>
                </c:pt>
                <c:pt idx="7489">
                  <c:v>-70.372</c:v>
                </c:pt>
                <c:pt idx="7490">
                  <c:v>-70.36999999999999</c:v>
                </c:pt>
                <c:pt idx="7491">
                  <c:v>-70.367999999999995</c:v>
                </c:pt>
                <c:pt idx="7492">
                  <c:v>-70.366</c:v>
                </c:pt>
                <c:pt idx="7493">
                  <c:v>-70.36399999999999</c:v>
                </c:pt>
                <c:pt idx="7494">
                  <c:v>-70.361999999999995</c:v>
                </c:pt>
                <c:pt idx="7495">
                  <c:v>-70.36</c:v>
                </c:pt>
                <c:pt idx="7496">
                  <c:v>-70.35799999999999</c:v>
                </c:pt>
                <c:pt idx="7497">
                  <c:v>-70.355999999999995</c:v>
                </c:pt>
                <c:pt idx="7498">
                  <c:v>-70.353999999999999</c:v>
                </c:pt>
                <c:pt idx="7499">
                  <c:v>-70.35199999999999</c:v>
                </c:pt>
                <c:pt idx="7500">
                  <c:v>-70.349999999999994</c:v>
                </c:pt>
                <c:pt idx="7501">
                  <c:v>-70.347999999999999</c:v>
                </c:pt>
                <c:pt idx="7502">
                  <c:v>-70.345999999999989</c:v>
                </c:pt>
                <c:pt idx="7503">
                  <c:v>-70.343999999999994</c:v>
                </c:pt>
                <c:pt idx="7504">
                  <c:v>-70.341999999999999</c:v>
                </c:pt>
                <c:pt idx="7505">
                  <c:v>-70.339999999999989</c:v>
                </c:pt>
                <c:pt idx="7506">
                  <c:v>-70.337999999999994</c:v>
                </c:pt>
                <c:pt idx="7507">
                  <c:v>-70.335999999999999</c:v>
                </c:pt>
                <c:pt idx="7508">
                  <c:v>-70.333999999999989</c:v>
                </c:pt>
                <c:pt idx="7509">
                  <c:v>-70.331999999999994</c:v>
                </c:pt>
                <c:pt idx="7510">
                  <c:v>-70.33</c:v>
                </c:pt>
                <c:pt idx="7511">
                  <c:v>-70.327999999999989</c:v>
                </c:pt>
                <c:pt idx="7512">
                  <c:v>-70.325999999999993</c:v>
                </c:pt>
                <c:pt idx="7513">
                  <c:v>-70.323999999999998</c:v>
                </c:pt>
                <c:pt idx="7514">
                  <c:v>-70.321999999999989</c:v>
                </c:pt>
                <c:pt idx="7515">
                  <c:v>-70.319999999999993</c:v>
                </c:pt>
                <c:pt idx="7516">
                  <c:v>-70.317999999999998</c:v>
                </c:pt>
                <c:pt idx="7517">
                  <c:v>-70.315999999999988</c:v>
                </c:pt>
                <c:pt idx="7518">
                  <c:v>-70.313999999999993</c:v>
                </c:pt>
                <c:pt idx="7519">
                  <c:v>-70.311999999999998</c:v>
                </c:pt>
                <c:pt idx="7520">
                  <c:v>-70.31</c:v>
                </c:pt>
                <c:pt idx="7521">
                  <c:v>-70.307999999999993</c:v>
                </c:pt>
                <c:pt idx="7522">
                  <c:v>-70.305999999999997</c:v>
                </c:pt>
                <c:pt idx="7523">
                  <c:v>-70.304000000000002</c:v>
                </c:pt>
                <c:pt idx="7524">
                  <c:v>-70.301999999999992</c:v>
                </c:pt>
                <c:pt idx="7525">
                  <c:v>-70.3</c:v>
                </c:pt>
                <c:pt idx="7526">
                  <c:v>-70.298000000000002</c:v>
                </c:pt>
                <c:pt idx="7527">
                  <c:v>-70.295999999999992</c:v>
                </c:pt>
                <c:pt idx="7528">
                  <c:v>-70.293999999999997</c:v>
                </c:pt>
                <c:pt idx="7529">
                  <c:v>-70.292000000000002</c:v>
                </c:pt>
                <c:pt idx="7530">
                  <c:v>-70.289999999999992</c:v>
                </c:pt>
                <c:pt idx="7531">
                  <c:v>-70.287999999999997</c:v>
                </c:pt>
                <c:pt idx="7532">
                  <c:v>-70.286000000000001</c:v>
                </c:pt>
                <c:pt idx="7533">
                  <c:v>-70.283999999999992</c:v>
                </c:pt>
                <c:pt idx="7534">
                  <c:v>-70.281999999999996</c:v>
                </c:pt>
                <c:pt idx="7535">
                  <c:v>-70.28</c:v>
                </c:pt>
                <c:pt idx="7536">
                  <c:v>-70.277999999999992</c:v>
                </c:pt>
                <c:pt idx="7537">
                  <c:v>-70.275999999999996</c:v>
                </c:pt>
                <c:pt idx="7538">
                  <c:v>-70.274000000000001</c:v>
                </c:pt>
                <c:pt idx="7539">
                  <c:v>-70.271999999999991</c:v>
                </c:pt>
                <c:pt idx="7540">
                  <c:v>-70.27</c:v>
                </c:pt>
                <c:pt idx="7541">
                  <c:v>-70.268000000000001</c:v>
                </c:pt>
                <c:pt idx="7542">
                  <c:v>-70.265999999999991</c:v>
                </c:pt>
                <c:pt idx="7543">
                  <c:v>-70.263999999999996</c:v>
                </c:pt>
                <c:pt idx="7544">
                  <c:v>-70.262</c:v>
                </c:pt>
                <c:pt idx="7545">
                  <c:v>-70.259999999999991</c:v>
                </c:pt>
                <c:pt idx="7546">
                  <c:v>-70.257999999999996</c:v>
                </c:pt>
                <c:pt idx="7547">
                  <c:v>-70.256</c:v>
                </c:pt>
                <c:pt idx="7548">
                  <c:v>-70.253999999999991</c:v>
                </c:pt>
                <c:pt idx="7549">
                  <c:v>-70.251999999999995</c:v>
                </c:pt>
                <c:pt idx="7550">
                  <c:v>-70.25</c:v>
                </c:pt>
                <c:pt idx="7551">
                  <c:v>-70.24799999999999</c:v>
                </c:pt>
                <c:pt idx="7552">
                  <c:v>-70.245999999999995</c:v>
                </c:pt>
                <c:pt idx="7553">
                  <c:v>-70.244</c:v>
                </c:pt>
                <c:pt idx="7554">
                  <c:v>-70.24199999999999</c:v>
                </c:pt>
                <c:pt idx="7555">
                  <c:v>-70.239999999999995</c:v>
                </c:pt>
                <c:pt idx="7556">
                  <c:v>-70.238</c:v>
                </c:pt>
                <c:pt idx="7557">
                  <c:v>-70.23599999999999</c:v>
                </c:pt>
                <c:pt idx="7558">
                  <c:v>-70.233999999999995</c:v>
                </c:pt>
                <c:pt idx="7559">
                  <c:v>-70.231999999999999</c:v>
                </c:pt>
                <c:pt idx="7560">
                  <c:v>-70.22999999999999</c:v>
                </c:pt>
                <c:pt idx="7561">
                  <c:v>-70.227999999999994</c:v>
                </c:pt>
                <c:pt idx="7562">
                  <c:v>-70.225999999999999</c:v>
                </c:pt>
                <c:pt idx="7563">
                  <c:v>-70.22399999999999</c:v>
                </c:pt>
                <c:pt idx="7564">
                  <c:v>-70.221999999999994</c:v>
                </c:pt>
                <c:pt idx="7565">
                  <c:v>-70.22</c:v>
                </c:pt>
                <c:pt idx="7566">
                  <c:v>-70.217999999999989</c:v>
                </c:pt>
                <c:pt idx="7567">
                  <c:v>-70.215999999999994</c:v>
                </c:pt>
                <c:pt idx="7568">
                  <c:v>-70.213999999999999</c:v>
                </c:pt>
                <c:pt idx="7569">
                  <c:v>-70.211999999999989</c:v>
                </c:pt>
                <c:pt idx="7570">
                  <c:v>-70.209999999999994</c:v>
                </c:pt>
                <c:pt idx="7571">
                  <c:v>-70.207999999999998</c:v>
                </c:pt>
                <c:pt idx="7572">
                  <c:v>-70.205999999999989</c:v>
                </c:pt>
                <c:pt idx="7573">
                  <c:v>-70.203999999999994</c:v>
                </c:pt>
                <c:pt idx="7574">
                  <c:v>-70.201999999999998</c:v>
                </c:pt>
                <c:pt idx="7575">
                  <c:v>-70.199999999999989</c:v>
                </c:pt>
                <c:pt idx="7576">
                  <c:v>-70.197999999999993</c:v>
                </c:pt>
                <c:pt idx="7577">
                  <c:v>-70.195999999999998</c:v>
                </c:pt>
                <c:pt idx="7578">
                  <c:v>-70.193999999999988</c:v>
                </c:pt>
                <c:pt idx="7579">
                  <c:v>-70.191999999999993</c:v>
                </c:pt>
                <c:pt idx="7580">
                  <c:v>-70.19</c:v>
                </c:pt>
                <c:pt idx="7581">
                  <c:v>-70.187999999999988</c:v>
                </c:pt>
                <c:pt idx="7582">
                  <c:v>-70.185999999999993</c:v>
                </c:pt>
                <c:pt idx="7583">
                  <c:v>-70.183999999999997</c:v>
                </c:pt>
                <c:pt idx="7584">
                  <c:v>-70.181999999999988</c:v>
                </c:pt>
                <c:pt idx="7585">
                  <c:v>-70.179999999999993</c:v>
                </c:pt>
                <c:pt idx="7586">
                  <c:v>-70.177999999999997</c:v>
                </c:pt>
                <c:pt idx="7587">
                  <c:v>-70.175999999999988</c:v>
                </c:pt>
                <c:pt idx="7588">
                  <c:v>-70.173999999999992</c:v>
                </c:pt>
                <c:pt idx="7589">
                  <c:v>-70.171999999999997</c:v>
                </c:pt>
                <c:pt idx="7590">
                  <c:v>-70.169999999999987</c:v>
                </c:pt>
                <c:pt idx="7591">
                  <c:v>-70.167999999999992</c:v>
                </c:pt>
                <c:pt idx="7592">
                  <c:v>-70.165999999999997</c:v>
                </c:pt>
                <c:pt idx="7593">
                  <c:v>-70.163999999999987</c:v>
                </c:pt>
                <c:pt idx="7594">
                  <c:v>-70.161999999999992</c:v>
                </c:pt>
                <c:pt idx="7595">
                  <c:v>-70.16</c:v>
                </c:pt>
                <c:pt idx="7596">
                  <c:v>-70.157999999999987</c:v>
                </c:pt>
                <c:pt idx="7597">
                  <c:v>-70.155999999999992</c:v>
                </c:pt>
                <c:pt idx="7598">
                  <c:v>-70.153999999999996</c:v>
                </c:pt>
                <c:pt idx="7599">
                  <c:v>-70.151999999999987</c:v>
                </c:pt>
                <c:pt idx="7600">
                  <c:v>-70.149999999999991</c:v>
                </c:pt>
                <c:pt idx="7601">
                  <c:v>-70.147999999999996</c:v>
                </c:pt>
                <c:pt idx="7602">
                  <c:v>-70.145999999999987</c:v>
                </c:pt>
                <c:pt idx="7603">
                  <c:v>-70.143999999999991</c:v>
                </c:pt>
                <c:pt idx="7604">
                  <c:v>-70.141999999999996</c:v>
                </c:pt>
                <c:pt idx="7605">
                  <c:v>-70.139999999999986</c:v>
                </c:pt>
                <c:pt idx="7606">
                  <c:v>-70.137999999999991</c:v>
                </c:pt>
                <c:pt idx="7607">
                  <c:v>-70.135999999999996</c:v>
                </c:pt>
                <c:pt idx="7608">
                  <c:v>-70.134</c:v>
                </c:pt>
                <c:pt idx="7609">
                  <c:v>-70.131999999999991</c:v>
                </c:pt>
                <c:pt idx="7610">
                  <c:v>-70.13</c:v>
                </c:pt>
                <c:pt idx="7611">
                  <c:v>-70.128</c:v>
                </c:pt>
                <c:pt idx="7612">
                  <c:v>-70.125999999999991</c:v>
                </c:pt>
                <c:pt idx="7613">
                  <c:v>-70.123999999999995</c:v>
                </c:pt>
                <c:pt idx="7614">
                  <c:v>-70.122</c:v>
                </c:pt>
                <c:pt idx="7615">
                  <c:v>-70.11999999999999</c:v>
                </c:pt>
                <c:pt idx="7616">
                  <c:v>-70.117999999999995</c:v>
                </c:pt>
                <c:pt idx="7617">
                  <c:v>-70.116</c:v>
                </c:pt>
                <c:pt idx="7618">
                  <c:v>-70.11399999999999</c:v>
                </c:pt>
                <c:pt idx="7619">
                  <c:v>-70.111999999999995</c:v>
                </c:pt>
                <c:pt idx="7620">
                  <c:v>-70.11</c:v>
                </c:pt>
                <c:pt idx="7621">
                  <c:v>-70.10799999999999</c:v>
                </c:pt>
                <c:pt idx="7622">
                  <c:v>-70.105999999999995</c:v>
                </c:pt>
                <c:pt idx="7623">
                  <c:v>-70.103999999999999</c:v>
                </c:pt>
                <c:pt idx="7624">
                  <c:v>-70.10199999999999</c:v>
                </c:pt>
                <c:pt idx="7625">
                  <c:v>-70.099999999999994</c:v>
                </c:pt>
                <c:pt idx="7626">
                  <c:v>-70.097999999999999</c:v>
                </c:pt>
                <c:pt idx="7627">
                  <c:v>-70.095999999999989</c:v>
                </c:pt>
                <c:pt idx="7628">
                  <c:v>-70.093999999999994</c:v>
                </c:pt>
                <c:pt idx="7629">
                  <c:v>-70.091999999999999</c:v>
                </c:pt>
                <c:pt idx="7630">
                  <c:v>-70.089999999999989</c:v>
                </c:pt>
                <c:pt idx="7631">
                  <c:v>-70.087999999999994</c:v>
                </c:pt>
                <c:pt idx="7632">
                  <c:v>-70.085999999999999</c:v>
                </c:pt>
                <c:pt idx="7633">
                  <c:v>-70.083999999999989</c:v>
                </c:pt>
                <c:pt idx="7634">
                  <c:v>-70.081999999999994</c:v>
                </c:pt>
                <c:pt idx="7635">
                  <c:v>-70.08</c:v>
                </c:pt>
                <c:pt idx="7636">
                  <c:v>-70.077999999999989</c:v>
                </c:pt>
                <c:pt idx="7637">
                  <c:v>-70.075999999999993</c:v>
                </c:pt>
                <c:pt idx="7638">
                  <c:v>-70.073999999999998</c:v>
                </c:pt>
                <c:pt idx="7639">
                  <c:v>-70.071999999999989</c:v>
                </c:pt>
                <c:pt idx="7640">
                  <c:v>-70.069999999999993</c:v>
                </c:pt>
                <c:pt idx="7641">
                  <c:v>-70.067999999999998</c:v>
                </c:pt>
                <c:pt idx="7642">
                  <c:v>-70.065999999999988</c:v>
                </c:pt>
                <c:pt idx="7643">
                  <c:v>-70.063999999999993</c:v>
                </c:pt>
                <c:pt idx="7644">
                  <c:v>-70.061999999999998</c:v>
                </c:pt>
                <c:pt idx="7645">
                  <c:v>-70.06</c:v>
                </c:pt>
                <c:pt idx="7646">
                  <c:v>-70.057999999999993</c:v>
                </c:pt>
                <c:pt idx="7647">
                  <c:v>-70.055999999999997</c:v>
                </c:pt>
                <c:pt idx="7648">
                  <c:v>-70.054000000000002</c:v>
                </c:pt>
                <c:pt idx="7649">
                  <c:v>-70.051999999999992</c:v>
                </c:pt>
                <c:pt idx="7650">
                  <c:v>-70.05</c:v>
                </c:pt>
                <c:pt idx="7651">
                  <c:v>-70.048000000000002</c:v>
                </c:pt>
                <c:pt idx="7652">
                  <c:v>-70.045999999999992</c:v>
                </c:pt>
                <c:pt idx="7653">
                  <c:v>-70.043999999999997</c:v>
                </c:pt>
                <c:pt idx="7654">
                  <c:v>-70.042000000000002</c:v>
                </c:pt>
                <c:pt idx="7655">
                  <c:v>-70.039999999999992</c:v>
                </c:pt>
                <c:pt idx="7656">
                  <c:v>-70.037999999999997</c:v>
                </c:pt>
                <c:pt idx="7657">
                  <c:v>-70.036000000000001</c:v>
                </c:pt>
                <c:pt idx="7658">
                  <c:v>-70.033999999999992</c:v>
                </c:pt>
                <c:pt idx="7659">
                  <c:v>-70.031999999999996</c:v>
                </c:pt>
                <c:pt idx="7660">
                  <c:v>-70.03</c:v>
                </c:pt>
                <c:pt idx="7661">
                  <c:v>-70.027999999999992</c:v>
                </c:pt>
                <c:pt idx="7662">
                  <c:v>-70.025999999999996</c:v>
                </c:pt>
                <c:pt idx="7663">
                  <c:v>-70.024000000000001</c:v>
                </c:pt>
                <c:pt idx="7664">
                  <c:v>-70.021999999999991</c:v>
                </c:pt>
                <c:pt idx="7665">
                  <c:v>-70.02</c:v>
                </c:pt>
                <c:pt idx="7666">
                  <c:v>-70.018000000000001</c:v>
                </c:pt>
                <c:pt idx="7667">
                  <c:v>-70.015999999999991</c:v>
                </c:pt>
                <c:pt idx="7668">
                  <c:v>-70.013999999999996</c:v>
                </c:pt>
                <c:pt idx="7669">
                  <c:v>-70.012</c:v>
                </c:pt>
                <c:pt idx="7670">
                  <c:v>-70.009999999999991</c:v>
                </c:pt>
                <c:pt idx="7671">
                  <c:v>-70.007999999999996</c:v>
                </c:pt>
                <c:pt idx="7672">
                  <c:v>-70.006</c:v>
                </c:pt>
                <c:pt idx="7673">
                  <c:v>-70.003999999999991</c:v>
                </c:pt>
                <c:pt idx="7674">
                  <c:v>-70.001999999999995</c:v>
                </c:pt>
                <c:pt idx="7675">
                  <c:v>-70</c:v>
                </c:pt>
                <c:pt idx="7676">
                  <c:v>-69.99799999999999</c:v>
                </c:pt>
                <c:pt idx="7677">
                  <c:v>-69.995999999999995</c:v>
                </c:pt>
                <c:pt idx="7678">
                  <c:v>-69.994</c:v>
                </c:pt>
                <c:pt idx="7679">
                  <c:v>-69.99199999999999</c:v>
                </c:pt>
                <c:pt idx="7680">
                  <c:v>-69.989999999999995</c:v>
                </c:pt>
                <c:pt idx="7681">
                  <c:v>-69.988</c:v>
                </c:pt>
                <c:pt idx="7682">
                  <c:v>-69.98599999999999</c:v>
                </c:pt>
                <c:pt idx="7683">
                  <c:v>-69.983999999999995</c:v>
                </c:pt>
                <c:pt idx="7684">
                  <c:v>-69.981999999999999</c:v>
                </c:pt>
                <c:pt idx="7685">
                  <c:v>-69.97999999999999</c:v>
                </c:pt>
                <c:pt idx="7686">
                  <c:v>-69.977999999999994</c:v>
                </c:pt>
                <c:pt idx="7687">
                  <c:v>-69.975999999999999</c:v>
                </c:pt>
                <c:pt idx="7688">
                  <c:v>-69.97399999999999</c:v>
                </c:pt>
                <c:pt idx="7689">
                  <c:v>-69.971999999999994</c:v>
                </c:pt>
                <c:pt idx="7690">
                  <c:v>-69.97</c:v>
                </c:pt>
                <c:pt idx="7691">
                  <c:v>-69.967999999999989</c:v>
                </c:pt>
                <c:pt idx="7692">
                  <c:v>-69.965999999999994</c:v>
                </c:pt>
                <c:pt idx="7693">
                  <c:v>-69.963999999999999</c:v>
                </c:pt>
                <c:pt idx="7694">
                  <c:v>-69.961999999999989</c:v>
                </c:pt>
                <c:pt idx="7695">
                  <c:v>-69.959999999999994</c:v>
                </c:pt>
                <c:pt idx="7696">
                  <c:v>-69.957999999999998</c:v>
                </c:pt>
                <c:pt idx="7697">
                  <c:v>-69.955999999999989</c:v>
                </c:pt>
                <c:pt idx="7698">
                  <c:v>-69.953999999999994</c:v>
                </c:pt>
                <c:pt idx="7699">
                  <c:v>-69.951999999999998</c:v>
                </c:pt>
                <c:pt idx="7700">
                  <c:v>-69.949999999999989</c:v>
                </c:pt>
                <c:pt idx="7701">
                  <c:v>-69.947999999999993</c:v>
                </c:pt>
                <c:pt idx="7702">
                  <c:v>-69.945999999999998</c:v>
                </c:pt>
                <c:pt idx="7703">
                  <c:v>-69.943999999999988</c:v>
                </c:pt>
                <c:pt idx="7704">
                  <c:v>-69.941999999999993</c:v>
                </c:pt>
                <c:pt idx="7705">
                  <c:v>-69.94</c:v>
                </c:pt>
                <c:pt idx="7706">
                  <c:v>-69.937999999999988</c:v>
                </c:pt>
                <c:pt idx="7707">
                  <c:v>-69.935999999999993</c:v>
                </c:pt>
                <c:pt idx="7708">
                  <c:v>-69.933999999999997</c:v>
                </c:pt>
                <c:pt idx="7709">
                  <c:v>-69.931999999999988</c:v>
                </c:pt>
                <c:pt idx="7710">
                  <c:v>-69.929999999999993</c:v>
                </c:pt>
                <c:pt idx="7711">
                  <c:v>-69.927999999999997</c:v>
                </c:pt>
                <c:pt idx="7712">
                  <c:v>-69.925999999999988</c:v>
                </c:pt>
                <c:pt idx="7713">
                  <c:v>-69.923999999999992</c:v>
                </c:pt>
                <c:pt idx="7714">
                  <c:v>-69.921999999999997</c:v>
                </c:pt>
                <c:pt idx="7715">
                  <c:v>-69.919999999999987</c:v>
                </c:pt>
                <c:pt idx="7716">
                  <c:v>-69.917999999999992</c:v>
                </c:pt>
                <c:pt idx="7717">
                  <c:v>-69.915999999999997</c:v>
                </c:pt>
                <c:pt idx="7718">
                  <c:v>-69.913999999999987</c:v>
                </c:pt>
                <c:pt idx="7719">
                  <c:v>-69.911999999999992</c:v>
                </c:pt>
                <c:pt idx="7720">
                  <c:v>-69.91</c:v>
                </c:pt>
                <c:pt idx="7721">
                  <c:v>-69.907999999999987</c:v>
                </c:pt>
                <c:pt idx="7722">
                  <c:v>-69.905999999999992</c:v>
                </c:pt>
                <c:pt idx="7723">
                  <c:v>-69.903999999999996</c:v>
                </c:pt>
                <c:pt idx="7724">
                  <c:v>-69.901999999999987</c:v>
                </c:pt>
                <c:pt idx="7725">
                  <c:v>-69.899999999999991</c:v>
                </c:pt>
                <c:pt idx="7726">
                  <c:v>-69.897999999999996</c:v>
                </c:pt>
                <c:pt idx="7727">
                  <c:v>-69.895999999999987</c:v>
                </c:pt>
                <c:pt idx="7728">
                  <c:v>-69.893999999999991</c:v>
                </c:pt>
                <c:pt idx="7729">
                  <c:v>-69.891999999999996</c:v>
                </c:pt>
                <c:pt idx="7730">
                  <c:v>-69.889999999999986</c:v>
                </c:pt>
                <c:pt idx="7731">
                  <c:v>-69.887999999999991</c:v>
                </c:pt>
                <c:pt idx="7732">
                  <c:v>-69.885999999999996</c:v>
                </c:pt>
                <c:pt idx="7733">
                  <c:v>-69.884</c:v>
                </c:pt>
                <c:pt idx="7734">
                  <c:v>-69.881999999999991</c:v>
                </c:pt>
                <c:pt idx="7735">
                  <c:v>-69.88</c:v>
                </c:pt>
                <c:pt idx="7736">
                  <c:v>-69.878</c:v>
                </c:pt>
                <c:pt idx="7737">
                  <c:v>-69.875999999999991</c:v>
                </c:pt>
                <c:pt idx="7738">
                  <c:v>-69.873999999999995</c:v>
                </c:pt>
                <c:pt idx="7739">
                  <c:v>-69.872</c:v>
                </c:pt>
                <c:pt idx="7740">
                  <c:v>-69.86999999999999</c:v>
                </c:pt>
                <c:pt idx="7741">
                  <c:v>-69.867999999999995</c:v>
                </c:pt>
                <c:pt idx="7742">
                  <c:v>-69.866</c:v>
                </c:pt>
                <c:pt idx="7743">
                  <c:v>-69.86399999999999</c:v>
                </c:pt>
                <c:pt idx="7744">
                  <c:v>-69.861999999999995</c:v>
                </c:pt>
                <c:pt idx="7745">
                  <c:v>-69.86</c:v>
                </c:pt>
                <c:pt idx="7746">
                  <c:v>-69.85799999999999</c:v>
                </c:pt>
                <c:pt idx="7747">
                  <c:v>-69.855999999999995</c:v>
                </c:pt>
                <c:pt idx="7748">
                  <c:v>-69.853999999999999</c:v>
                </c:pt>
                <c:pt idx="7749">
                  <c:v>-69.85199999999999</c:v>
                </c:pt>
                <c:pt idx="7750">
                  <c:v>-69.849999999999994</c:v>
                </c:pt>
                <c:pt idx="7751">
                  <c:v>-69.847999999999999</c:v>
                </c:pt>
                <c:pt idx="7752">
                  <c:v>-69.845999999999989</c:v>
                </c:pt>
                <c:pt idx="7753">
                  <c:v>-69.843999999999994</c:v>
                </c:pt>
                <c:pt idx="7754">
                  <c:v>-69.841999999999999</c:v>
                </c:pt>
                <c:pt idx="7755">
                  <c:v>-69.839999999999989</c:v>
                </c:pt>
                <c:pt idx="7756">
                  <c:v>-69.837999999999994</c:v>
                </c:pt>
                <c:pt idx="7757">
                  <c:v>-69.835999999999999</c:v>
                </c:pt>
                <c:pt idx="7758">
                  <c:v>-69.833999999999989</c:v>
                </c:pt>
                <c:pt idx="7759">
                  <c:v>-69.831999999999994</c:v>
                </c:pt>
                <c:pt idx="7760">
                  <c:v>-69.83</c:v>
                </c:pt>
                <c:pt idx="7761">
                  <c:v>-69.827999999999989</c:v>
                </c:pt>
                <c:pt idx="7762">
                  <c:v>-69.825999999999993</c:v>
                </c:pt>
                <c:pt idx="7763">
                  <c:v>-69.823999999999998</c:v>
                </c:pt>
                <c:pt idx="7764">
                  <c:v>-69.821999999999989</c:v>
                </c:pt>
                <c:pt idx="7765">
                  <c:v>-69.819999999999993</c:v>
                </c:pt>
                <c:pt idx="7766">
                  <c:v>-69.817999999999998</c:v>
                </c:pt>
                <c:pt idx="7767">
                  <c:v>-69.815999999999988</c:v>
                </c:pt>
                <c:pt idx="7768">
                  <c:v>-69.813999999999993</c:v>
                </c:pt>
                <c:pt idx="7769">
                  <c:v>-69.811999999999998</c:v>
                </c:pt>
                <c:pt idx="7770">
                  <c:v>-69.81</c:v>
                </c:pt>
                <c:pt idx="7771">
                  <c:v>-69.807999999999993</c:v>
                </c:pt>
                <c:pt idx="7772">
                  <c:v>-69.805999999999997</c:v>
                </c:pt>
                <c:pt idx="7773">
                  <c:v>-69.804000000000002</c:v>
                </c:pt>
                <c:pt idx="7774">
                  <c:v>-69.801999999999992</c:v>
                </c:pt>
                <c:pt idx="7775">
                  <c:v>-69.8</c:v>
                </c:pt>
                <c:pt idx="7776">
                  <c:v>-69.798000000000002</c:v>
                </c:pt>
                <c:pt idx="7777">
                  <c:v>-69.795999999999992</c:v>
                </c:pt>
                <c:pt idx="7778">
                  <c:v>-69.793999999999997</c:v>
                </c:pt>
                <c:pt idx="7779">
                  <c:v>-69.792000000000002</c:v>
                </c:pt>
                <c:pt idx="7780">
                  <c:v>-69.789999999999992</c:v>
                </c:pt>
                <c:pt idx="7781">
                  <c:v>-69.787999999999997</c:v>
                </c:pt>
                <c:pt idx="7782">
                  <c:v>-69.786000000000001</c:v>
                </c:pt>
                <c:pt idx="7783">
                  <c:v>-69.783999999999992</c:v>
                </c:pt>
                <c:pt idx="7784">
                  <c:v>-69.781999999999996</c:v>
                </c:pt>
                <c:pt idx="7785">
                  <c:v>-69.78</c:v>
                </c:pt>
                <c:pt idx="7786">
                  <c:v>-69.777999999999992</c:v>
                </c:pt>
                <c:pt idx="7787">
                  <c:v>-69.775999999999996</c:v>
                </c:pt>
                <c:pt idx="7788">
                  <c:v>-69.774000000000001</c:v>
                </c:pt>
                <c:pt idx="7789">
                  <c:v>-69.771999999999991</c:v>
                </c:pt>
                <c:pt idx="7790">
                  <c:v>-69.77</c:v>
                </c:pt>
                <c:pt idx="7791">
                  <c:v>-69.768000000000001</c:v>
                </c:pt>
                <c:pt idx="7792">
                  <c:v>-69.765999999999991</c:v>
                </c:pt>
                <c:pt idx="7793">
                  <c:v>-69.763999999999996</c:v>
                </c:pt>
                <c:pt idx="7794">
                  <c:v>-69.762</c:v>
                </c:pt>
                <c:pt idx="7795">
                  <c:v>-69.759999999999991</c:v>
                </c:pt>
                <c:pt idx="7796">
                  <c:v>-69.757999999999996</c:v>
                </c:pt>
                <c:pt idx="7797">
                  <c:v>-69.756</c:v>
                </c:pt>
                <c:pt idx="7798">
                  <c:v>-69.753999999999991</c:v>
                </c:pt>
                <c:pt idx="7799">
                  <c:v>-69.751999999999995</c:v>
                </c:pt>
                <c:pt idx="7800">
                  <c:v>-69.75</c:v>
                </c:pt>
                <c:pt idx="7801">
                  <c:v>-69.74799999999999</c:v>
                </c:pt>
                <c:pt idx="7802">
                  <c:v>-69.745999999999995</c:v>
                </c:pt>
                <c:pt idx="7803">
                  <c:v>-69.744</c:v>
                </c:pt>
                <c:pt idx="7804">
                  <c:v>-69.74199999999999</c:v>
                </c:pt>
                <c:pt idx="7805">
                  <c:v>-69.739999999999995</c:v>
                </c:pt>
                <c:pt idx="7806">
                  <c:v>-69.738</c:v>
                </c:pt>
                <c:pt idx="7807">
                  <c:v>-69.73599999999999</c:v>
                </c:pt>
                <c:pt idx="7808">
                  <c:v>-69.733999999999995</c:v>
                </c:pt>
                <c:pt idx="7809">
                  <c:v>-69.731999999999999</c:v>
                </c:pt>
                <c:pt idx="7810">
                  <c:v>-69.72999999999999</c:v>
                </c:pt>
                <c:pt idx="7811">
                  <c:v>-69.727999999999994</c:v>
                </c:pt>
                <c:pt idx="7812">
                  <c:v>-69.725999999999999</c:v>
                </c:pt>
                <c:pt idx="7813">
                  <c:v>-69.72399999999999</c:v>
                </c:pt>
                <c:pt idx="7814">
                  <c:v>-69.721999999999994</c:v>
                </c:pt>
                <c:pt idx="7815">
                  <c:v>-69.72</c:v>
                </c:pt>
                <c:pt idx="7816">
                  <c:v>-69.717999999999989</c:v>
                </c:pt>
                <c:pt idx="7817">
                  <c:v>-69.715999999999994</c:v>
                </c:pt>
                <c:pt idx="7818">
                  <c:v>-69.713999999999999</c:v>
                </c:pt>
                <c:pt idx="7819">
                  <c:v>-69.711999999999989</c:v>
                </c:pt>
                <c:pt idx="7820">
                  <c:v>-69.709999999999994</c:v>
                </c:pt>
                <c:pt idx="7821">
                  <c:v>-69.707999999999998</c:v>
                </c:pt>
                <c:pt idx="7822">
                  <c:v>-69.705999999999989</c:v>
                </c:pt>
                <c:pt idx="7823">
                  <c:v>-69.703999999999994</c:v>
                </c:pt>
                <c:pt idx="7824">
                  <c:v>-69.701999999999998</c:v>
                </c:pt>
                <c:pt idx="7825">
                  <c:v>-69.699999999999989</c:v>
                </c:pt>
                <c:pt idx="7826">
                  <c:v>-69.697999999999993</c:v>
                </c:pt>
                <c:pt idx="7827">
                  <c:v>-69.695999999999998</c:v>
                </c:pt>
                <c:pt idx="7828">
                  <c:v>-69.693999999999988</c:v>
                </c:pt>
                <c:pt idx="7829">
                  <c:v>-69.691999999999993</c:v>
                </c:pt>
                <c:pt idx="7830">
                  <c:v>-69.69</c:v>
                </c:pt>
                <c:pt idx="7831">
                  <c:v>-69.687999999999988</c:v>
                </c:pt>
                <c:pt idx="7832">
                  <c:v>-69.685999999999993</c:v>
                </c:pt>
                <c:pt idx="7833">
                  <c:v>-69.683999999999997</c:v>
                </c:pt>
                <c:pt idx="7834">
                  <c:v>-69.681999999999988</c:v>
                </c:pt>
                <c:pt idx="7835">
                  <c:v>-69.679999999999993</c:v>
                </c:pt>
                <c:pt idx="7836">
                  <c:v>-69.677999999999997</c:v>
                </c:pt>
                <c:pt idx="7837">
                  <c:v>-69.675999999999988</c:v>
                </c:pt>
                <c:pt idx="7838">
                  <c:v>-69.673999999999992</c:v>
                </c:pt>
                <c:pt idx="7839">
                  <c:v>-69.671999999999997</c:v>
                </c:pt>
                <c:pt idx="7840">
                  <c:v>-69.669999999999987</c:v>
                </c:pt>
                <c:pt idx="7841">
                  <c:v>-69.667999999999992</c:v>
                </c:pt>
                <c:pt idx="7842">
                  <c:v>-69.665999999999997</c:v>
                </c:pt>
                <c:pt idx="7843">
                  <c:v>-69.663999999999987</c:v>
                </c:pt>
                <c:pt idx="7844">
                  <c:v>-69.661999999999992</c:v>
                </c:pt>
                <c:pt idx="7845">
                  <c:v>-69.66</c:v>
                </c:pt>
                <c:pt idx="7846">
                  <c:v>-69.657999999999987</c:v>
                </c:pt>
                <c:pt idx="7847">
                  <c:v>-69.655999999999992</c:v>
                </c:pt>
                <c:pt idx="7848">
                  <c:v>-69.653999999999996</c:v>
                </c:pt>
                <c:pt idx="7849">
                  <c:v>-69.651999999999987</c:v>
                </c:pt>
                <c:pt idx="7850">
                  <c:v>-69.649999999999991</c:v>
                </c:pt>
                <c:pt idx="7851">
                  <c:v>-69.647999999999996</c:v>
                </c:pt>
                <c:pt idx="7852">
                  <c:v>-69.645999999999987</c:v>
                </c:pt>
                <c:pt idx="7853">
                  <c:v>-69.643999999999991</c:v>
                </c:pt>
                <c:pt idx="7854">
                  <c:v>-69.641999999999996</c:v>
                </c:pt>
                <c:pt idx="7855">
                  <c:v>-69.639999999999986</c:v>
                </c:pt>
                <c:pt idx="7856">
                  <c:v>-69.637999999999991</c:v>
                </c:pt>
                <c:pt idx="7857">
                  <c:v>-69.635999999999996</c:v>
                </c:pt>
                <c:pt idx="7858">
                  <c:v>-69.634</c:v>
                </c:pt>
                <c:pt idx="7859">
                  <c:v>-69.631999999999991</c:v>
                </c:pt>
                <c:pt idx="7860">
                  <c:v>-69.63</c:v>
                </c:pt>
                <c:pt idx="7861">
                  <c:v>-69.628</c:v>
                </c:pt>
                <c:pt idx="7862">
                  <c:v>-69.625999999999991</c:v>
                </c:pt>
                <c:pt idx="7863">
                  <c:v>-69.623999999999995</c:v>
                </c:pt>
                <c:pt idx="7864">
                  <c:v>-69.622</c:v>
                </c:pt>
                <c:pt idx="7865">
                  <c:v>-69.61999999999999</c:v>
                </c:pt>
                <c:pt idx="7866">
                  <c:v>-69.617999999999995</c:v>
                </c:pt>
                <c:pt idx="7867">
                  <c:v>-69.616</c:v>
                </c:pt>
                <c:pt idx="7868">
                  <c:v>-69.61399999999999</c:v>
                </c:pt>
                <c:pt idx="7869">
                  <c:v>-69.611999999999995</c:v>
                </c:pt>
                <c:pt idx="7870">
                  <c:v>-69.61</c:v>
                </c:pt>
                <c:pt idx="7871">
                  <c:v>-69.60799999999999</c:v>
                </c:pt>
                <c:pt idx="7872">
                  <c:v>-69.605999999999995</c:v>
                </c:pt>
                <c:pt idx="7873">
                  <c:v>-69.603999999999999</c:v>
                </c:pt>
                <c:pt idx="7874">
                  <c:v>-69.60199999999999</c:v>
                </c:pt>
                <c:pt idx="7875">
                  <c:v>-69.599999999999994</c:v>
                </c:pt>
                <c:pt idx="7876">
                  <c:v>-69.597999999999999</c:v>
                </c:pt>
                <c:pt idx="7877">
                  <c:v>-69.595999999999989</c:v>
                </c:pt>
                <c:pt idx="7878">
                  <c:v>-69.593999999999994</c:v>
                </c:pt>
                <c:pt idx="7879">
                  <c:v>-69.591999999999999</c:v>
                </c:pt>
                <c:pt idx="7880">
                  <c:v>-69.589999999999989</c:v>
                </c:pt>
                <c:pt idx="7881">
                  <c:v>-69.587999999999994</c:v>
                </c:pt>
                <c:pt idx="7882">
                  <c:v>-69.585999999999999</c:v>
                </c:pt>
                <c:pt idx="7883">
                  <c:v>-69.583999999999989</c:v>
                </c:pt>
                <c:pt idx="7884">
                  <c:v>-69.581999999999994</c:v>
                </c:pt>
                <c:pt idx="7885">
                  <c:v>-69.58</c:v>
                </c:pt>
                <c:pt idx="7886">
                  <c:v>-69.577999999999989</c:v>
                </c:pt>
                <c:pt idx="7887">
                  <c:v>-69.575999999999993</c:v>
                </c:pt>
                <c:pt idx="7888">
                  <c:v>-69.573999999999998</c:v>
                </c:pt>
                <c:pt idx="7889">
                  <c:v>-69.571999999999989</c:v>
                </c:pt>
                <c:pt idx="7890">
                  <c:v>-69.569999999999993</c:v>
                </c:pt>
                <c:pt idx="7891">
                  <c:v>-69.567999999999998</c:v>
                </c:pt>
                <c:pt idx="7892">
                  <c:v>-69.565999999999988</c:v>
                </c:pt>
                <c:pt idx="7893">
                  <c:v>-69.563999999999993</c:v>
                </c:pt>
                <c:pt idx="7894">
                  <c:v>-69.561999999999998</c:v>
                </c:pt>
                <c:pt idx="7895">
                  <c:v>-69.56</c:v>
                </c:pt>
                <c:pt idx="7896">
                  <c:v>-69.557999999999993</c:v>
                </c:pt>
                <c:pt idx="7897">
                  <c:v>-69.555999999999997</c:v>
                </c:pt>
                <c:pt idx="7898">
                  <c:v>-69.554000000000002</c:v>
                </c:pt>
                <c:pt idx="7899">
                  <c:v>-69.551999999999992</c:v>
                </c:pt>
                <c:pt idx="7900">
                  <c:v>-69.55</c:v>
                </c:pt>
                <c:pt idx="7901">
                  <c:v>-69.548000000000002</c:v>
                </c:pt>
                <c:pt idx="7902">
                  <c:v>-69.545999999999992</c:v>
                </c:pt>
                <c:pt idx="7903">
                  <c:v>-69.543999999999997</c:v>
                </c:pt>
                <c:pt idx="7904">
                  <c:v>-69.542000000000002</c:v>
                </c:pt>
                <c:pt idx="7905">
                  <c:v>-69.539999999999992</c:v>
                </c:pt>
                <c:pt idx="7906">
                  <c:v>-69.537999999999997</c:v>
                </c:pt>
                <c:pt idx="7907">
                  <c:v>-69.536000000000001</c:v>
                </c:pt>
                <c:pt idx="7908">
                  <c:v>-69.533999999999992</c:v>
                </c:pt>
                <c:pt idx="7909">
                  <c:v>-69.531999999999996</c:v>
                </c:pt>
                <c:pt idx="7910">
                  <c:v>-69.53</c:v>
                </c:pt>
                <c:pt idx="7911">
                  <c:v>-69.527999999999992</c:v>
                </c:pt>
                <c:pt idx="7912">
                  <c:v>-69.525999999999996</c:v>
                </c:pt>
                <c:pt idx="7913">
                  <c:v>-69.524000000000001</c:v>
                </c:pt>
                <c:pt idx="7914">
                  <c:v>-69.521999999999991</c:v>
                </c:pt>
                <c:pt idx="7915">
                  <c:v>-69.52</c:v>
                </c:pt>
                <c:pt idx="7916">
                  <c:v>-69.518000000000001</c:v>
                </c:pt>
                <c:pt idx="7917">
                  <c:v>-69.515999999999991</c:v>
                </c:pt>
                <c:pt idx="7918">
                  <c:v>-69.513999999999996</c:v>
                </c:pt>
                <c:pt idx="7919">
                  <c:v>-69.512</c:v>
                </c:pt>
                <c:pt idx="7920">
                  <c:v>-69.509999999999991</c:v>
                </c:pt>
                <c:pt idx="7921">
                  <c:v>-69.507999999999996</c:v>
                </c:pt>
                <c:pt idx="7922">
                  <c:v>-69.506</c:v>
                </c:pt>
                <c:pt idx="7923">
                  <c:v>-69.503999999999991</c:v>
                </c:pt>
                <c:pt idx="7924">
                  <c:v>-69.501999999999995</c:v>
                </c:pt>
                <c:pt idx="7925">
                  <c:v>-69.5</c:v>
                </c:pt>
                <c:pt idx="7926">
                  <c:v>-69.49799999999999</c:v>
                </c:pt>
                <c:pt idx="7927">
                  <c:v>-69.495999999999995</c:v>
                </c:pt>
                <c:pt idx="7928">
                  <c:v>-69.494</c:v>
                </c:pt>
                <c:pt idx="7929">
                  <c:v>-69.49199999999999</c:v>
                </c:pt>
                <c:pt idx="7930">
                  <c:v>-69.489999999999995</c:v>
                </c:pt>
                <c:pt idx="7931">
                  <c:v>-69.488</c:v>
                </c:pt>
                <c:pt idx="7932">
                  <c:v>-69.48599999999999</c:v>
                </c:pt>
                <c:pt idx="7933">
                  <c:v>-69.483999999999995</c:v>
                </c:pt>
                <c:pt idx="7934">
                  <c:v>-69.481999999999999</c:v>
                </c:pt>
                <c:pt idx="7935">
                  <c:v>-69.47999999999999</c:v>
                </c:pt>
                <c:pt idx="7936">
                  <c:v>-69.477999999999994</c:v>
                </c:pt>
                <c:pt idx="7937">
                  <c:v>-69.475999999999999</c:v>
                </c:pt>
                <c:pt idx="7938">
                  <c:v>-69.47399999999999</c:v>
                </c:pt>
                <c:pt idx="7939">
                  <c:v>-69.471999999999994</c:v>
                </c:pt>
                <c:pt idx="7940">
                  <c:v>-69.47</c:v>
                </c:pt>
                <c:pt idx="7941">
                  <c:v>-69.467999999999989</c:v>
                </c:pt>
                <c:pt idx="7942">
                  <c:v>-69.465999999999994</c:v>
                </c:pt>
                <c:pt idx="7943">
                  <c:v>-69.463999999999999</c:v>
                </c:pt>
                <c:pt idx="7944">
                  <c:v>-69.461999999999989</c:v>
                </c:pt>
                <c:pt idx="7945">
                  <c:v>-69.459999999999994</c:v>
                </c:pt>
                <c:pt idx="7946">
                  <c:v>-69.457999999999998</c:v>
                </c:pt>
                <c:pt idx="7947">
                  <c:v>-69.455999999999989</c:v>
                </c:pt>
                <c:pt idx="7948">
                  <c:v>-69.453999999999994</c:v>
                </c:pt>
                <c:pt idx="7949">
                  <c:v>-69.451999999999998</c:v>
                </c:pt>
                <c:pt idx="7950">
                  <c:v>-69.449999999999989</c:v>
                </c:pt>
                <c:pt idx="7951">
                  <c:v>-69.447999999999993</c:v>
                </c:pt>
                <c:pt idx="7952">
                  <c:v>-69.445999999999998</c:v>
                </c:pt>
                <c:pt idx="7953">
                  <c:v>-69.443999999999988</c:v>
                </c:pt>
                <c:pt idx="7954">
                  <c:v>-69.441999999999993</c:v>
                </c:pt>
                <c:pt idx="7955">
                  <c:v>-69.44</c:v>
                </c:pt>
                <c:pt idx="7956">
                  <c:v>-69.437999999999988</c:v>
                </c:pt>
                <c:pt idx="7957">
                  <c:v>-69.435999999999993</c:v>
                </c:pt>
                <c:pt idx="7958">
                  <c:v>-69.433999999999997</c:v>
                </c:pt>
                <c:pt idx="7959">
                  <c:v>-69.431999999999988</c:v>
                </c:pt>
                <c:pt idx="7960">
                  <c:v>-69.429999999999993</c:v>
                </c:pt>
                <c:pt idx="7961">
                  <c:v>-69.427999999999997</c:v>
                </c:pt>
                <c:pt idx="7962">
                  <c:v>-69.425999999999988</c:v>
                </c:pt>
                <c:pt idx="7963">
                  <c:v>-69.423999999999992</c:v>
                </c:pt>
                <c:pt idx="7964">
                  <c:v>-69.421999999999997</c:v>
                </c:pt>
                <c:pt idx="7965">
                  <c:v>-69.419999999999987</c:v>
                </c:pt>
                <c:pt idx="7966">
                  <c:v>-69.417999999999992</c:v>
                </c:pt>
                <c:pt idx="7967">
                  <c:v>-69.415999999999997</c:v>
                </c:pt>
                <c:pt idx="7968">
                  <c:v>-69.413999999999987</c:v>
                </c:pt>
                <c:pt idx="7969">
                  <c:v>-69.411999999999992</c:v>
                </c:pt>
                <c:pt idx="7970">
                  <c:v>-69.41</c:v>
                </c:pt>
                <c:pt idx="7971">
                  <c:v>-69.407999999999987</c:v>
                </c:pt>
                <c:pt idx="7972">
                  <c:v>-69.405999999999992</c:v>
                </c:pt>
                <c:pt idx="7973">
                  <c:v>-69.403999999999996</c:v>
                </c:pt>
                <c:pt idx="7974">
                  <c:v>-69.401999999999987</c:v>
                </c:pt>
                <c:pt idx="7975">
                  <c:v>-69.399999999999991</c:v>
                </c:pt>
                <c:pt idx="7976">
                  <c:v>-69.397999999999996</c:v>
                </c:pt>
                <c:pt idx="7977">
                  <c:v>-69.395999999999987</c:v>
                </c:pt>
                <c:pt idx="7978">
                  <c:v>-69.393999999999991</c:v>
                </c:pt>
                <c:pt idx="7979">
                  <c:v>-69.391999999999996</c:v>
                </c:pt>
                <c:pt idx="7980">
                  <c:v>-69.389999999999986</c:v>
                </c:pt>
                <c:pt idx="7981">
                  <c:v>-69.387999999999991</c:v>
                </c:pt>
                <c:pt idx="7982">
                  <c:v>-69.385999999999996</c:v>
                </c:pt>
                <c:pt idx="7983">
                  <c:v>-69.384</c:v>
                </c:pt>
                <c:pt idx="7984">
                  <c:v>-69.381999999999991</c:v>
                </c:pt>
                <c:pt idx="7985">
                  <c:v>-69.38</c:v>
                </c:pt>
                <c:pt idx="7986">
                  <c:v>-69.378</c:v>
                </c:pt>
                <c:pt idx="7987">
                  <c:v>-69.375999999999991</c:v>
                </c:pt>
                <c:pt idx="7988">
                  <c:v>-69.373999999999995</c:v>
                </c:pt>
                <c:pt idx="7989">
                  <c:v>-69.372</c:v>
                </c:pt>
                <c:pt idx="7990">
                  <c:v>-69.36999999999999</c:v>
                </c:pt>
                <c:pt idx="7991">
                  <c:v>-69.367999999999995</c:v>
                </c:pt>
                <c:pt idx="7992">
                  <c:v>-69.366</c:v>
                </c:pt>
                <c:pt idx="7993">
                  <c:v>-69.36399999999999</c:v>
                </c:pt>
                <c:pt idx="7994">
                  <c:v>-69.361999999999995</c:v>
                </c:pt>
                <c:pt idx="7995">
                  <c:v>-69.36</c:v>
                </c:pt>
                <c:pt idx="7996">
                  <c:v>-69.35799999999999</c:v>
                </c:pt>
                <c:pt idx="7997">
                  <c:v>-69.355999999999995</c:v>
                </c:pt>
                <c:pt idx="7998">
                  <c:v>-69.353999999999999</c:v>
                </c:pt>
                <c:pt idx="7999">
                  <c:v>-69.35199999999999</c:v>
                </c:pt>
                <c:pt idx="8000">
                  <c:v>-69.349999999999994</c:v>
                </c:pt>
                <c:pt idx="8001">
                  <c:v>-69.347999999999999</c:v>
                </c:pt>
                <c:pt idx="8002">
                  <c:v>-69.345999999999989</c:v>
                </c:pt>
                <c:pt idx="8003">
                  <c:v>-69.343999999999994</c:v>
                </c:pt>
                <c:pt idx="8004">
                  <c:v>-69.341999999999999</c:v>
                </c:pt>
                <c:pt idx="8005">
                  <c:v>-69.339999999999989</c:v>
                </c:pt>
                <c:pt idx="8006">
                  <c:v>-69.337999999999994</c:v>
                </c:pt>
                <c:pt idx="8007">
                  <c:v>-69.335999999999999</c:v>
                </c:pt>
                <c:pt idx="8008">
                  <c:v>-69.334000000000003</c:v>
                </c:pt>
                <c:pt idx="8009">
                  <c:v>-69.331999999999994</c:v>
                </c:pt>
                <c:pt idx="8010">
                  <c:v>-69.33</c:v>
                </c:pt>
                <c:pt idx="8011">
                  <c:v>-69.328000000000003</c:v>
                </c:pt>
                <c:pt idx="8012">
                  <c:v>-69.325999999999993</c:v>
                </c:pt>
                <c:pt idx="8013">
                  <c:v>-69.323999999999998</c:v>
                </c:pt>
                <c:pt idx="8014">
                  <c:v>-69.322000000000003</c:v>
                </c:pt>
                <c:pt idx="8015">
                  <c:v>-69.319999999999993</c:v>
                </c:pt>
                <c:pt idx="8016">
                  <c:v>-69.317999999999998</c:v>
                </c:pt>
                <c:pt idx="8017">
                  <c:v>-69.316000000000003</c:v>
                </c:pt>
                <c:pt idx="8018">
                  <c:v>-69.313999999999993</c:v>
                </c:pt>
                <c:pt idx="8019">
                  <c:v>-69.311999999999998</c:v>
                </c:pt>
                <c:pt idx="8020">
                  <c:v>-69.31</c:v>
                </c:pt>
                <c:pt idx="8021">
                  <c:v>-69.307999999999993</c:v>
                </c:pt>
                <c:pt idx="8022">
                  <c:v>-69.305999999999997</c:v>
                </c:pt>
                <c:pt idx="8023">
                  <c:v>-69.304000000000002</c:v>
                </c:pt>
                <c:pt idx="8024">
                  <c:v>-69.301999999999992</c:v>
                </c:pt>
                <c:pt idx="8025">
                  <c:v>-69.3</c:v>
                </c:pt>
                <c:pt idx="8026">
                  <c:v>-69.298000000000002</c:v>
                </c:pt>
                <c:pt idx="8027">
                  <c:v>-69.295999999999992</c:v>
                </c:pt>
                <c:pt idx="8028">
                  <c:v>-69.293999999999997</c:v>
                </c:pt>
                <c:pt idx="8029">
                  <c:v>-69.292000000000002</c:v>
                </c:pt>
                <c:pt idx="8030">
                  <c:v>-69.289999999999992</c:v>
                </c:pt>
                <c:pt idx="8031">
                  <c:v>-69.287999999999997</c:v>
                </c:pt>
                <c:pt idx="8032">
                  <c:v>-69.286000000000001</c:v>
                </c:pt>
                <c:pt idx="8033">
                  <c:v>-69.283999999999992</c:v>
                </c:pt>
                <c:pt idx="8034">
                  <c:v>-69.281999999999996</c:v>
                </c:pt>
                <c:pt idx="8035">
                  <c:v>-69.28</c:v>
                </c:pt>
                <c:pt idx="8036">
                  <c:v>-69.277999999999992</c:v>
                </c:pt>
                <c:pt idx="8037">
                  <c:v>-69.275999999999996</c:v>
                </c:pt>
                <c:pt idx="8038">
                  <c:v>-69.274000000000001</c:v>
                </c:pt>
                <c:pt idx="8039">
                  <c:v>-69.271999999999991</c:v>
                </c:pt>
                <c:pt idx="8040">
                  <c:v>-69.27</c:v>
                </c:pt>
                <c:pt idx="8041">
                  <c:v>-69.268000000000001</c:v>
                </c:pt>
                <c:pt idx="8042">
                  <c:v>-69.265999999999991</c:v>
                </c:pt>
                <c:pt idx="8043">
                  <c:v>-69.263999999999996</c:v>
                </c:pt>
                <c:pt idx="8044">
                  <c:v>-69.262</c:v>
                </c:pt>
                <c:pt idx="8045">
                  <c:v>-69.259999999999991</c:v>
                </c:pt>
                <c:pt idx="8046">
                  <c:v>-69.257999999999996</c:v>
                </c:pt>
                <c:pt idx="8047">
                  <c:v>-69.256</c:v>
                </c:pt>
                <c:pt idx="8048">
                  <c:v>-69.253999999999991</c:v>
                </c:pt>
                <c:pt idx="8049">
                  <c:v>-69.251999999999995</c:v>
                </c:pt>
                <c:pt idx="8050">
                  <c:v>-69.25</c:v>
                </c:pt>
                <c:pt idx="8051">
                  <c:v>-69.24799999999999</c:v>
                </c:pt>
                <c:pt idx="8052">
                  <c:v>-69.245999999999995</c:v>
                </c:pt>
                <c:pt idx="8053">
                  <c:v>-69.244</c:v>
                </c:pt>
                <c:pt idx="8054">
                  <c:v>-69.24199999999999</c:v>
                </c:pt>
                <c:pt idx="8055">
                  <c:v>-69.239999999999995</c:v>
                </c:pt>
                <c:pt idx="8056">
                  <c:v>-69.238</c:v>
                </c:pt>
                <c:pt idx="8057">
                  <c:v>-69.23599999999999</c:v>
                </c:pt>
                <c:pt idx="8058">
                  <c:v>-69.233999999999995</c:v>
                </c:pt>
                <c:pt idx="8059">
                  <c:v>-69.231999999999999</c:v>
                </c:pt>
                <c:pt idx="8060">
                  <c:v>-69.22999999999999</c:v>
                </c:pt>
                <c:pt idx="8061">
                  <c:v>-69.227999999999994</c:v>
                </c:pt>
                <c:pt idx="8062">
                  <c:v>-69.225999999999999</c:v>
                </c:pt>
                <c:pt idx="8063">
                  <c:v>-69.22399999999999</c:v>
                </c:pt>
                <c:pt idx="8064">
                  <c:v>-69.221999999999994</c:v>
                </c:pt>
                <c:pt idx="8065">
                  <c:v>-69.22</c:v>
                </c:pt>
                <c:pt idx="8066">
                  <c:v>-69.217999999999989</c:v>
                </c:pt>
                <c:pt idx="8067">
                  <c:v>-69.215999999999994</c:v>
                </c:pt>
                <c:pt idx="8068">
                  <c:v>-69.213999999999999</c:v>
                </c:pt>
                <c:pt idx="8069">
                  <c:v>-69.211999999999989</c:v>
                </c:pt>
                <c:pt idx="8070">
                  <c:v>-69.209999999999994</c:v>
                </c:pt>
                <c:pt idx="8071">
                  <c:v>-69.207999999999998</c:v>
                </c:pt>
                <c:pt idx="8072">
                  <c:v>-69.205999999999989</c:v>
                </c:pt>
                <c:pt idx="8073">
                  <c:v>-69.203999999999994</c:v>
                </c:pt>
                <c:pt idx="8074">
                  <c:v>-69.201999999999998</c:v>
                </c:pt>
                <c:pt idx="8075">
                  <c:v>-69.199999999999989</c:v>
                </c:pt>
                <c:pt idx="8076">
                  <c:v>-69.197999999999993</c:v>
                </c:pt>
                <c:pt idx="8077">
                  <c:v>-69.195999999999998</c:v>
                </c:pt>
                <c:pt idx="8078">
                  <c:v>-69.193999999999988</c:v>
                </c:pt>
                <c:pt idx="8079">
                  <c:v>-69.191999999999993</c:v>
                </c:pt>
                <c:pt idx="8080">
                  <c:v>-69.19</c:v>
                </c:pt>
                <c:pt idx="8081">
                  <c:v>-69.187999999999988</c:v>
                </c:pt>
                <c:pt idx="8082">
                  <c:v>-69.185999999999993</c:v>
                </c:pt>
                <c:pt idx="8083">
                  <c:v>-69.183999999999997</c:v>
                </c:pt>
                <c:pt idx="8084">
                  <c:v>-69.181999999999988</c:v>
                </c:pt>
                <c:pt idx="8085">
                  <c:v>-69.179999999999993</c:v>
                </c:pt>
                <c:pt idx="8086">
                  <c:v>-69.177999999999997</c:v>
                </c:pt>
                <c:pt idx="8087">
                  <c:v>-69.175999999999988</c:v>
                </c:pt>
                <c:pt idx="8088">
                  <c:v>-69.173999999999992</c:v>
                </c:pt>
                <c:pt idx="8089">
                  <c:v>-69.171999999999997</c:v>
                </c:pt>
                <c:pt idx="8090">
                  <c:v>-69.169999999999987</c:v>
                </c:pt>
                <c:pt idx="8091">
                  <c:v>-69.167999999999992</c:v>
                </c:pt>
                <c:pt idx="8092">
                  <c:v>-69.165999999999997</c:v>
                </c:pt>
                <c:pt idx="8093">
                  <c:v>-69.163999999999987</c:v>
                </c:pt>
                <c:pt idx="8094">
                  <c:v>-69.161999999999992</c:v>
                </c:pt>
                <c:pt idx="8095">
                  <c:v>-69.16</c:v>
                </c:pt>
                <c:pt idx="8096">
                  <c:v>-69.157999999999987</c:v>
                </c:pt>
                <c:pt idx="8097">
                  <c:v>-69.155999999999992</c:v>
                </c:pt>
                <c:pt idx="8098">
                  <c:v>-69.153999999999996</c:v>
                </c:pt>
                <c:pt idx="8099">
                  <c:v>-69.151999999999987</c:v>
                </c:pt>
                <c:pt idx="8100">
                  <c:v>-69.149999999999991</c:v>
                </c:pt>
                <c:pt idx="8101">
                  <c:v>-69.147999999999996</c:v>
                </c:pt>
                <c:pt idx="8102">
                  <c:v>-69.145999999999987</c:v>
                </c:pt>
                <c:pt idx="8103">
                  <c:v>-69.143999999999991</c:v>
                </c:pt>
                <c:pt idx="8104">
                  <c:v>-69.141999999999996</c:v>
                </c:pt>
                <c:pt idx="8105">
                  <c:v>-69.139999999999986</c:v>
                </c:pt>
                <c:pt idx="8106">
                  <c:v>-69.137999999999991</c:v>
                </c:pt>
                <c:pt idx="8107">
                  <c:v>-69.135999999999996</c:v>
                </c:pt>
                <c:pt idx="8108">
                  <c:v>-69.133999999999986</c:v>
                </c:pt>
                <c:pt idx="8109">
                  <c:v>-69.131999999999991</c:v>
                </c:pt>
                <c:pt idx="8110">
                  <c:v>-69.13</c:v>
                </c:pt>
                <c:pt idx="8111">
                  <c:v>-69.127999999999986</c:v>
                </c:pt>
                <c:pt idx="8112">
                  <c:v>-69.125999999999991</c:v>
                </c:pt>
                <c:pt idx="8113">
                  <c:v>-69.123999999999995</c:v>
                </c:pt>
                <c:pt idx="8114">
                  <c:v>-69.121999999999986</c:v>
                </c:pt>
                <c:pt idx="8115">
                  <c:v>-69.11999999999999</c:v>
                </c:pt>
                <c:pt idx="8116">
                  <c:v>-69.117999999999995</c:v>
                </c:pt>
                <c:pt idx="8117">
                  <c:v>-69.115999999999985</c:v>
                </c:pt>
                <c:pt idx="8118">
                  <c:v>-69.11399999999999</c:v>
                </c:pt>
                <c:pt idx="8119">
                  <c:v>-69.111999999999995</c:v>
                </c:pt>
                <c:pt idx="8120">
                  <c:v>-69.11</c:v>
                </c:pt>
                <c:pt idx="8121">
                  <c:v>-69.10799999999999</c:v>
                </c:pt>
                <c:pt idx="8122">
                  <c:v>-69.105999999999995</c:v>
                </c:pt>
                <c:pt idx="8123">
                  <c:v>-69.103999999999999</c:v>
                </c:pt>
                <c:pt idx="8124">
                  <c:v>-69.10199999999999</c:v>
                </c:pt>
                <c:pt idx="8125">
                  <c:v>-69.099999999999994</c:v>
                </c:pt>
                <c:pt idx="8126">
                  <c:v>-69.097999999999999</c:v>
                </c:pt>
                <c:pt idx="8127">
                  <c:v>-69.095999999999989</c:v>
                </c:pt>
                <c:pt idx="8128">
                  <c:v>-69.093999999999994</c:v>
                </c:pt>
                <c:pt idx="8129">
                  <c:v>-69.091999999999999</c:v>
                </c:pt>
                <c:pt idx="8130">
                  <c:v>-69.089999999999989</c:v>
                </c:pt>
                <c:pt idx="8131">
                  <c:v>-69.087999999999994</c:v>
                </c:pt>
                <c:pt idx="8132">
                  <c:v>-69.085999999999999</c:v>
                </c:pt>
                <c:pt idx="8133">
                  <c:v>-69.084000000000003</c:v>
                </c:pt>
                <c:pt idx="8134">
                  <c:v>-69.081999999999994</c:v>
                </c:pt>
                <c:pt idx="8135">
                  <c:v>-69.08</c:v>
                </c:pt>
                <c:pt idx="8136">
                  <c:v>-69.078000000000003</c:v>
                </c:pt>
                <c:pt idx="8137">
                  <c:v>-69.075999999999993</c:v>
                </c:pt>
                <c:pt idx="8138">
                  <c:v>-69.073999999999998</c:v>
                </c:pt>
                <c:pt idx="8139">
                  <c:v>-69.072000000000003</c:v>
                </c:pt>
                <c:pt idx="8140">
                  <c:v>-69.069999999999993</c:v>
                </c:pt>
                <c:pt idx="8141">
                  <c:v>-69.067999999999998</c:v>
                </c:pt>
                <c:pt idx="8142">
                  <c:v>-69.066000000000003</c:v>
                </c:pt>
                <c:pt idx="8143">
                  <c:v>-69.063999999999993</c:v>
                </c:pt>
                <c:pt idx="8144">
                  <c:v>-69.061999999999998</c:v>
                </c:pt>
                <c:pt idx="8145">
                  <c:v>-69.06</c:v>
                </c:pt>
                <c:pt idx="8146">
                  <c:v>-69.057999999999993</c:v>
                </c:pt>
                <c:pt idx="8147">
                  <c:v>-69.055999999999997</c:v>
                </c:pt>
                <c:pt idx="8148">
                  <c:v>-69.054000000000002</c:v>
                </c:pt>
                <c:pt idx="8149">
                  <c:v>-69.051999999999992</c:v>
                </c:pt>
                <c:pt idx="8150">
                  <c:v>-69.05</c:v>
                </c:pt>
                <c:pt idx="8151">
                  <c:v>-69.048000000000002</c:v>
                </c:pt>
                <c:pt idx="8152">
                  <c:v>-69.045999999999992</c:v>
                </c:pt>
                <c:pt idx="8153">
                  <c:v>-69.043999999999997</c:v>
                </c:pt>
                <c:pt idx="8154">
                  <c:v>-69.042000000000002</c:v>
                </c:pt>
                <c:pt idx="8155">
                  <c:v>-69.039999999999992</c:v>
                </c:pt>
                <c:pt idx="8156">
                  <c:v>-69.037999999999997</c:v>
                </c:pt>
                <c:pt idx="8157">
                  <c:v>-69.036000000000001</c:v>
                </c:pt>
                <c:pt idx="8158">
                  <c:v>-69.033999999999992</c:v>
                </c:pt>
                <c:pt idx="8159">
                  <c:v>-69.031999999999996</c:v>
                </c:pt>
                <c:pt idx="8160">
                  <c:v>-69.03</c:v>
                </c:pt>
                <c:pt idx="8161">
                  <c:v>-69.027999999999992</c:v>
                </c:pt>
                <c:pt idx="8162">
                  <c:v>-69.025999999999996</c:v>
                </c:pt>
                <c:pt idx="8163">
                  <c:v>-69.024000000000001</c:v>
                </c:pt>
                <c:pt idx="8164">
                  <c:v>-69.021999999999991</c:v>
                </c:pt>
                <c:pt idx="8165">
                  <c:v>-69.02</c:v>
                </c:pt>
                <c:pt idx="8166">
                  <c:v>-69.018000000000001</c:v>
                </c:pt>
                <c:pt idx="8167">
                  <c:v>-69.015999999999991</c:v>
                </c:pt>
                <c:pt idx="8168">
                  <c:v>-69.013999999999996</c:v>
                </c:pt>
                <c:pt idx="8169">
                  <c:v>-69.012</c:v>
                </c:pt>
                <c:pt idx="8170">
                  <c:v>-69.009999999999991</c:v>
                </c:pt>
                <c:pt idx="8171">
                  <c:v>-69.007999999999996</c:v>
                </c:pt>
                <c:pt idx="8172">
                  <c:v>-69.006</c:v>
                </c:pt>
                <c:pt idx="8173">
                  <c:v>-69.003999999999991</c:v>
                </c:pt>
                <c:pt idx="8174">
                  <c:v>-69.001999999999995</c:v>
                </c:pt>
                <c:pt idx="8175">
                  <c:v>-69</c:v>
                </c:pt>
                <c:pt idx="8176">
                  <c:v>-68.99799999999999</c:v>
                </c:pt>
                <c:pt idx="8177">
                  <c:v>-68.995999999999995</c:v>
                </c:pt>
                <c:pt idx="8178">
                  <c:v>-68.994</c:v>
                </c:pt>
                <c:pt idx="8179">
                  <c:v>-68.99199999999999</c:v>
                </c:pt>
                <c:pt idx="8180">
                  <c:v>-68.989999999999995</c:v>
                </c:pt>
                <c:pt idx="8181">
                  <c:v>-68.988</c:v>
                </c:pt>
                <c:pt idx="8182">
                  <c:v>-68.98599999999999</c:v>
                </c:pt>
                <c:pt idx="8183">
                  <c:v>-68.983999999999995</c:v>
                </c:pt>
                <c:pt idx="8184">
                  <c:v>-68.981999999999999</c:v>
                </c:pt>
                <c:pt idx="8185">
                  <c:v>-68.97999999999999</c:v>
                </c:pt>
                <c:pt idx="8186">
                  <c:v>-68.977999999999994</c:v>
                </c:pt>
                <c:pt idx="8187">
                  <c:v>-68.975999999999999</c:v>
                </c:pt>
                <c:pt idx="8188">
                  <c:v>-68.97399999999999</c:v>
                </c:pt>
                <c:pt idx="8189">
                  <c:v>-68.971999999999994</c:v>
                </c:pt>
                <c:pt idx="8190">
                  <c:v>-68.97</c:v>
                </c:pt>
                <c:pt idx="8191">
                  <c:v>-68.967999999999989</c:v>
                </c:pt>
                <c:pt idx="8192">
                  <c:v>-68.965999999999994</c:v>
                </c:pt>
                <c:pt idx="8193">
                  <c:v>-68.963999999999999</c:v>
                </c:pt>
                <c:pt idx="8194">
                  <c:v>-68.961999999999989</c:v>
                </c:pt>
                <c:pt idx="8195">
                  <c:v>-68.959999999999994</c:v>
                </c:pt>
                <c:pt idx="8196">
                  <c:v>-68.957999999999998</c:v>
                </c:pt>
                <c:pt idx="8197">
                  <c:v>-68.955999999999989</c:v>
                </c:pt>
                <c:pt idx="8198">
                  <c:v>-68.953999999999994</c:v>
                </c:pt>
                <c:pt idx="8199">
                  <c:v>-68.951999999999998</c:v>
                </c:pt>
                <c:pt idx="8200">
                  <c:v>-68.949999999999989</c:v>
                </c:pt>
                <c:pt idx="8201">
                  <c:v>-68.947999999999993</c:v>
                </c:pt>
                <c:pt idx="8202">
                  <c:v>-68.945999999999998</c:v>
                </c:pt>
                <c:pt idx="8203">
                  <c:v>-68.943999999999988</c:v>
                </c:pt>
                <c:pt idx="8204">
                  <c:v>-68.941999999999993</c:v>
                </c:pt>
                <c:pt idx="8205">
                  <c:v>-68.94</c:v>
                </c:pt>
                <c:pt idx="8206">
                  <c:v>-68.937999999999988</c:v>
                </c:pt>
                <c:pt idx="8207">
                  <c:v>-68.935999999999993</c:v>
                </c:pt>
                <c:pt idx="8208">
                  <c:v>-68.933999999999997</c:v>
                </c:pt>
                <c:pt idx="8209">
                  <c:v>-68.931999999999988</c:v>
                </c:pt>
                <c:pt idx="8210">
                  <c:v>-68.929999999999993</c:v>
                </c:pt>
                <c:pt idx="8211">
                  <c:v>-68.927999999999997</c:v>
                </c:pt>
                <c:pt idx="8212">
                  <c:v>-68.925999999999988</c:v>
                </c:pt>
                <c:pt idx="8213">
                  <c:v>-68.923999999999992</c:v>
                </c:pt>
                <c:pt idx="8214">
                  <c:v>-68.921999999999997</c:v>
                </c:pt>
                <c:pt idx="8215">
                  <c:v>-68.919999999999987</c:v>
                </c:pt>
                <c:pt idx="8216">
                  <c:v>-68.917999999999992</c:v>
                </c:pt>
                <c:pt idx="8217">
                  <c:v>-68.915999999999997</c:v>
                </c:pt>
                <c:pt idx="8218">
                  <c:v>-68.913999999999987</c:v>
                </c:pt>
                <c:pt idx="8219">
                  <c:v>-68.911999999999992</c:v>
                </c:pt>
                <c:pt idx="8220">
                  <c:v>-68.91</c:v>
                </c:pt>
                <c:pt idx="8221">
                  <c:v>-68.907999999999987</c:v>
                </c:pt>
                <c:pt idx="8222">
                  <c:v>-68.905999999999992</c:v>
                </c:pt>
                <c:pt idx="8223">
                  <c:v>-68.903999999999996</c:v>
                </c:pt>
                <c:pt idx="8224">
                  <c:v>-68.901999999999987</c:v>
                </c:pt>
                <c:pt idx="8225">
                  <c:v>-68.899999999999991</c:v>
                </c:pt>
                <c:pt idx="8226">
                  <c:v>-68.897999999999996</c:v>
                </c:pt>
                <c:pt idx="8227">
                  <c:v>-68.895999999999987</c:v>
                </c:pt>
                <c:pt idx="8228">
                  <c:v>-68.893999999999991</c:v>
                </c:pt>
                <c:pt idx="8229">
                  <c:v>-68.891999999999996</c:v>
                </c:pt>
                <c:pt idx="8230">
                  <c:v>-68.889999999999986</c:v>
                </c:pt>
                <c:pt idx="8231">
                  <c:v>-68.887999999999991</c:v>
                </c:pt>
                <c:pt idx="8232">
                  <c:v>-68.885999999999996</c:v>
                </c:pt>
                <c:pt idx="8233">
                  <c:v>-68.883999999999986</c:v>
                </c:pt>
                <c:pt idx="8234">
                  <c:v>-68.881999999999991</c:v>
                </c:pt>
                <c:pt idx="8235">
                  <c:v>-68.88</c:v>
                </c:pt>
                <c:pt idx="8236">
                  <c:v>-68.877999999999986</c:v>
                </c:pt>
                <c:pt idx="8237">
                  <c:v>-68.875999999999991</c:v>
                </c:pt>
                <c:pt idx="8238">
                  <c:v>-68.873999999999995</c:v>
                </c:pt>
                <c:pt idx="8239">
                  <c:v>-68.871999999999986</c:v>
                </c:pt>
                <c:pt idx="8240">
                  <c:v>-68.86999999999999</c:v>
                </c:pt>
                <c:pt idx="8241">
                  <c:v>-68.867999999999995</c:v>
                </c:pt>
                <c:pt idx="8242">
                  <c:v>-68.865999999999985</c:v>
                </c:pt>
                <c:pt idx="8243">
                  <c:v>-68.86399999999999</c:v>
                </c:pt>
                <c:pt idx="8244">
                  <c:v>-68.861999999999995</c:v>
                </c:pt>
                <c:pt idx="8245">
                  <c:v>-68.86</c:v>
                </c:pt>
                <c:pt idx="8246">
                  <c:v>-68.85799999999999</c:v>
                </c:pt>
                <c:pt idx="8247">
                  <c:v>-68.855999999999995</c:v>
                </c:pt>
                <c:pt idx="8248">
                  <c:v>-68.853999999999999</c:v>
                </c:pt>
                <c:pt idx="8249">
                  <c:v>-68.85199999999999</c:v>
                </c:pt>
                <c:pt idx="8250">
                  <c:v>-68.849999999999994</c:v>
                </c:pt>
                <c:pt idx="8251">
                  <c:v>-68.847999999999999</c:v>
                </c:pt>
                <c:pt idx="8252">
                  <c:v>-68.845999999999989</c:v>
                </c:pt>
                <c:pt idx="8253">
                  <c:v>-68.843999999999994</c:v>
                </c:pt>
                <c:pt idx="8254">
                  <c:v>-68.841999999999999</c:v>
                </c:pt>
                <c:pt idx="8255">
                  <c:v>-68.839999999999989</c:v>
                </c:pt>
                <c:pt idx="8256">
                  <c:v>-68.837999999999994</c:v>
                </c:pt>
                <c:pt idx="8257">
                  <c:v>-68.835999999999999</c:v>
                </c:pt>
                <c:pt idx="8258">
                  <c:v>-68.834000000000003</c:v>
                </c:pt>
                <c:pt idx="8259">
                  <c:v>-68.831999999999994</c:v>
                </c:pt>
                <c:pt idx="8260">
                  <c:v>-68.83</c:v>
                </c:pt>
                <c:pt idx="8261">
                  <c:v>-68.828000000000003</c:v>
                </c:pt>
                <c:pt idx="8262">
                  <c:v>-68.825999999999993</c:v>
                </c:pt>
                <c:pt idx="8263">
                  <c:v>-68.823999999999998</c:v>
                </c:pt>
                <c:pt idx="8264">
                  <c:v>-68.822000000000003</c:v>
                </c:pt>
                <c:pt idx="8265">
                  <c:v>-68.819999999999993</c:v>
                </c:pt>
                <c:pt idx="8266">
                  <c:v>-68.817999999999998</c:v>
                </c:pt>
                <c:pt idx="8267">
                  <c:v>-68.816000000000003</c:v>
                </c:pt>
                <c:pt idx="8268">
                  <c:v>-68.813999999999993</c:v>
                </c:pt>
                <c:pt idx="8269">
                  <c:v>-68.811999999999998</c:v>
                </c:pt>
                <c:pt idx="8270">
                  <c:v>-68.81</c:v>
                </c:pt>
                <c:pt idx="8271">
                  <c:v>-68.807999999999993</c:v>
                </c:pt>
                <c:pt idx="8272">
                  <c:v>-68.805999999999997</c:v>
                </c:pt>
                <c:pt idx="8273">
                  <c:v>-68.804000000000002</c:v>
                </c:pt>
                <c:pt idx="8274">
                  <c:v>-68.801999999999992</c:v>
                </c:pt>
                <c:pt idx="8275">
                  <c:v>-68.8</c:v>
                </c:pt>
                <c:pt idx="8276">
                  <c:v>-68.798000000000002</c:v>
                </c:pt>
                <c:pt idx="8277">
                  <c:v>-68.795999999999992</c:v>
                </c:pt>
                <c:pt idx="8278">
                  <c:v>-68.793999999999997</c:v>
                </c:pt>
                <c:pt idx="8279">
                  <c:v>-68.792000000000002</c:v>
                </c:pt>
                <c:pt idx="8280">
                  <c:v>-68.789999999999992</c:v>
                </c:pt>
                <c:pt idx="8281">
                  <c:v>-68.787999999999997</c:v>
                </c:pt>
                <c:pt idx="8282">
                  <c:v>-68.786000000000001</c:v>
                </c:pt>
                <c:pt idx="8283">
                  <c:v>-68.783999999999992</c:v>
                </c:pt>
                <c:pt idx="8284">
                  <c:v>-68.781999999999996</c:v>
                </c:pt>
                <c:pt idx="8285">
                  <c:v>-68.78</c:v>
                </c:pt>
                <c:pt idx="8286">
                  <c:v>-68.777999999999992</c:v>
                </c:pt>
                <c:pt idx="8287">
                  <c:v>-68.775999999999996</c:v>
                </c:pt>
                <c:pt idx="8288">
                  <c:v>-68.774000000000001</c:v>
                </c:pt>
                <c:pt idx="8289">
                  <c:v>-68.771999999999991</c:v>
                </c:pt>
                <c:pt idx="8290">
                  <c:v>-68.77</c:v>
                </c:pt>
                <c:pt idx="8291">
                  <c:v>-68.768000000000001</c:v>
                </c:pt>
                <c:pt idx="8292">
                  <c:v>-68.765999999999991</c:v>
                </c:pt>
                <c:pt idx="8293">
                  <c:v>-68.763999999999996</c:v>
                </c:pt>
                <c:pt idx="8294">
                  <c:v>-68.762</c:v>
                </c:pt>
                <c:pt idx="8295">
                  <c:v>-68.759999999999991</c:v>
                </c:pt>
                <c:pt idx="8296">
                  <c:v>-68.757999999999996</c:v>
                </c:pt>
                <c:pt idx="8297">
                  <c:v>-68.756</c:v>
                </c:pt>
                <c:pt idx="8298">
                  <c:v>-68.753999999999991</c:v>
                </c:pt>
                <c:pt idx="8299">
                  <c:v>-68.751999999999995</c:v>
                </c:pt>
                <c:pt idx="8300">
                  <c:v>-68.75</c:v>
                </c:pt>
                <c:pt idx="8301">
                  <c:v>-68.74799999999999</c:v>
                </c:pt>
                <c:pt idx="8302">
                  <c:v>-68.745999999999995</c:v>
                </c:pt>
                <c:pt idx="8303">
                  <c:v>-68.744</c:v>
                </c:pt>
                <c:pt idx="8304">
                  <c:v>-68.74199999999999</c:v>
                </c:pt>
                <c:pt idx="8305">
                  <c:v>-68.739999999999995</c:v>
                </c:pt>
                <c:pt idx="8306">
                  <c:v>-68.738</c:v>
                </c:pt>
                <c:pt idx="8307">
                  <c:v>-68.73599999999999</c:v>
                </c:pt>
                <c:pt idx="8308">
                  <c:v>-68.733999999999995</c:v>
                </c:pt>
                <c:pt idx="8309">
                  <c:v>-68.731999999999999</c:v>
                </c:pt>
                <c:pt idx="8310">
                  <c:v>-68.72999999999999</c:v>
                </c:pt>
                <c:pt idx="8311">
                  <c:v>-68.727999999999994</c:v>
                </c:pt>
                <c:pt idx="8312">
                  <c:v>-68.725999999999999</c:v>
                </c:pt>
                <c:pt idx="8313">
                  <c:v>-68.72399999999999</c:v>
                </c:pt>
                <c:pt idx="8314">
                  <c:v>-68.721999999999994</c:v>
                </c:pt>
                <c:pt idx="8315">
                  <c:v>-68.72</c:v>
                </c:pt>
                <c:pt idx="8316">
                  <c:v>-68.717999999999989</c:v>
                </c:pt>
                <c:pt idx="8317">
                  <c:v>-68.715999999999994</c:v>
                </c:pt>
                <c:pt idx="8318">
                  <c:v>-68.713999999999999</c:v>
                </c:pt>
                <c:pt idx="8319">
                  <c:v>-68.711999999999989</c:v>
                </c:pt>
                <c:pt idx="8320">
                  <c:v>-68.709999999999994</c:v>
                </c:pt>
                <c:pt idx="8321">
                  <c:v>-68.707999999999998</c:v>
                </c:pt>
                <c:pt idx="8322">
                  <c:v>-68.705999999999989</c:v>
                </c:pt>
                <c:pt idx="8323">
                  <c:v>-68.703999999999994</c:v>
                </c:pt>
                <c:pt idx="8324">
                  <c:v>-68.701999999999998</c:v>
                </c:pt>
                <c:pt idx="8325">
                  <c:v>-68.699999999999989</c:v>
                </c:pt>
                <c:pt idx="8326">
                  <c:v>-68.697999999999993</c:v>
                </c:pt>
                <c:pt idx="8327">
                  <c:v>-68.695999999999998</c:v>
                </c:pt>
                <c:pt idx="8328">
                  <c:v>-68.693999999999988</c:v>
                </c:pt>
                <c:pt idx="8329">
                  <c:v>-68.691999999999993</c:v>
                </c:pt>
                <c:pt idx="8330">
                  <c:v>-68.69</c:v>
                </c:pt>
                <c:pt idx="8331">
                  <c:v>-68.687999999999988</c:v>
                </c:pt>
                <c:pt idx="8332">
                  <c:v>-68.685999999999993</c:v>
                </c:pt>
                <c:pt idx="8333">
                  <c:v>-68.683999999999997</c:v>
                </c:pt>
                <c:pt idx="8334">
                  <c:v>-68.681999999999988</c:v>
                </c:pt>
                <c:pt idx="8335">
                  <c:v>-68.679999999999993</c:v>
                </c:pt>
                <c:pt idx="8336">
                  <c:v>-68.677999999999997</c:v>
                </c:pt>
                <c:pt idx="8337">
                  <c:v>-68.675999999999988</c:v>
                </c:pt>
                <c:pt idx="8338">
                  <c:v>-68.673999999999992</c:v>
                </c:pt>
                <c:pt idx="8339">
                  <c:v>-68.671999999999997</c:v>
                </c:pt>
                <c:pt idx="8340">
                  <c:v>-68.669999999999987</c:v>
                </c:pt>
                <c:pt idx="8341">
                  <c:v>-68.667999999999992</c:v>
                </c:pt>
                <c:pt idx="8342">
                  <c:v>-68.665999999999997</c:v>
                </c:pt>
                <c:pt idx="8343">
                  <c:v>-68.663999999999987</c:v>
                </c:pt>
                <c:pt idx="8344">
                  <c:v>-68.661999999999992</c:v>
                </c:pt>
                <c:pt idx="8345">
                  <c:v>-68.66</c:v>
                </c:pt>
                <c:pt idx="8346">
                  <c:v>-68.657999999999987</c:v>
                </c:pt>
                <c:pt idx="8347">
                  <c:v>-68.655999999999992</c:v>
                </c:pt>
                <c:pt idx="8348">
                  <c:v>-68.653999999999996</c:v>
                </c:pt>
                <c:pt idx="8349">
                  <c:v>-68.651999999999987</c:v>
                </c:pt>
                <c:pt idx="8350">
                  <c:v>-68.649999999999991</c:v>
                </c:pt>
                <c:pt idx="8351">
                  <c:v>-68.647999999999996</c:v>
                </c:pt>
                <c:pt idx="8352">
                  <c:v>-68.645999999999987</c:v>
                </c:pt>
                <c:pt idx="8353">
                  <c:v>-68.643999999999991</c:v>
                </c:pt>
                <c:pt idx="8354">
                  <c:v>-68.641999999999996</c:v>
                </c:pt>
                <c:pt idx="8355">
                  <c:v>-68.639999999999986</c:v>
                </c:pt>
                <c:pt idx="8356">
                  <c:v>-68.637999999999991</c:v>
                </c:pt>
                <c:pt idx="8357">
                  <c:v>-68.635999999999996</c:v>
                </c:pt>
                <c:pt idx="8358">
                  <c:v>-68.633999999999986</c:v>
                </c:pt>
                <c:pt idx="8359">
                  <c:v>-68.631999999999991</c:v>
                </c:pt>
                <c:pt idx="8360">
                  <c:v>-68.63</c:v>
                </c:pt>
                <c:pt idx="8361">
                  <c:v>-68.627999999999986</c:v>
                </c:pt>
                <c:pt idx="8362">
                  <c:v>-68.625999999999991</c:v>
                </c:pt>
                <c:pt idx="8363">
                  <c:v>-68.623999999999995</c:v>
                </c:pt>
                <c:pt idx="8364">
                  <c:v>-68.621999999999986</c:v>
                </c:pt>
                <c:pt idx="8365">
                  <c:v>-68.61999999999999</c:v>
                </c:pt>
                <c:pt idx="8366">
                  <c:v>-68.617999999999995</c:v>
                </c:pt>
                <c:pt idx="8367">
                  <c:v>-68.615999999999985</c:v>
                </c:pt>
                <c:pt idx="8368">
                  <c:v>-68.61399999999999</c:v>
                </c:pt>
                <c:pt idx="8369">
                  <c:v>-68.611999999999995</c:v>
                </c:pt>
                <c:pt idx="8370">
                  <c:v>-68.61</c:v>
                </c:pt>
                <c:pt idx="8371">
                  <c:v>-68.60799999999999</c:v>
                </c:pt>
                <c:pt idx="8372">
                  <c:v>-68.605999999999995</c:v>
                </c:pt>
                <c:pt idx="8373">
                  <c:v>-68.603999999999999</c:v>
                </c:pt>
                <c:pt idx="8374">
                  <c:v>-68.60199999999999</c:v>
                </c:pt>
                <c:pt idx="8375">
                  <c:v>-68.599999999999994</c:v>
                </c:pt>
                <c:pt idx="8376">
                  <c:v>-68.597999999999999</c:v>
                </c:pt>
                <c:pt idx="8377">
                  <c:v>-68.595999999999989</c:v>
                </c:pt>
                <c:pt idx="8378">
                  <c:v>-68.593999999999994</c:v>
                </c:pt>
                <c:pt idx="8379">
                  <c:v>-68.591999999999999</c:v>
                </c:pt>
                <c:pt idx="8380">
                  <c:v>-68.589999999999989</c:v>
                </c:pt>
                <c:pt idx="8381">
                  <c:v>-68.587999999999994</c:v>
                </c:pt>
                <c:pt idx="8382">
                  <c:v>-68.585999999999999</c:v>
                </c:pt>
                <c:pt idx="8383">
                  <c:v>-68.584000000000003</c:v>
                </c:pt>
                <c:pt idx="8384">
                  <c:v>-68.581999999999994</c:v>
                </c:pt>
                <c:pt idx="8385">
                  <c:v>-68.58</c:v>
                </c:pt>
                <c:pt idx="8386">
                  <c:v>-68.578000000000003</c:v>
                </c:pt>
                <c:pt idx="8387">
                  <c:v>-68.575999999999993</c:v>
                </c:pt>
                <c:pt idx="8388">
                  <c:v>-68.573999999999998</c:v>
                </c:pt>
                <c:pt idx="8389">
                  <c:v>-68.572000000000003</c:v>
                </c:pt>
                <c:pt idx="8390">
                  <c:v>-68.569999999999993</c:v>
                </c:pt>
                <c:pt idx="8391">
                  <c:v>-68.567999999999998</c:v>
                </c:pt>
                <c:pt idx="8392">
                  <c:v>-68.566000000000003</c:v>
                </c:pt>
                <c:pt idx="8393">
                  <c:v>-68.563999999999993</c:v>
                </c:pt>
                <c:pt idx="8394">
                  <c:v>-68.561999999999998</c:v>
                </c:pt>
                <c:pt idx="8395">
                  <c:v>-68.56</c:v>
                </c:pt>
                <c:pt idx="8396">
                  <c:v>-68.557999999999993</c:v>
                </c:pt>
                <c:pt idx="8397">
                  <c:v>-68.555999999999997</c:v>
                </c:pt>
                <c:pt idx="8398">
                  <c:v>-68.554000000000002</c:v>
                </c:pt>
                <c:pt idx="8399">
                  <c:v>-68.551999999999992</c:v>
                </c:pt>
                <c:pt idx="8400">
                  <c:v>-68.55</c:v>
                </c:pt>
                <c:pt idx="8401">
                  <c:v>-68.548000000000002</c:v>
                </c:pt>
                <c:pt idx="8402">
                  <c:v>-68.545999999999992</c:v>
                </c:pt>
                <c:pt idx="8403">
                  <c:v>-68.543999999999997</c:v>
                </c:pt>
                <c:pt idx="8404">
                  <c:v>-68.542000000000002</c:v>
                </c:pt>
                <c:pt idx="8405">
                  <c:v>-68.539999999999992</c:v>
                </c:pt>
                <c:pt idx="8406">
                  <c:v>-68.537999999999997</c:v>
                </c:pt>
                <c:pt idx="8407">
                  <c:v>-68.536000000000001</c:v>
                </c:pt>
                <c:pt idx="8408">
                  <c:v>-68.533999999999992</c:v>
                </c:pt>
                <c:pt idx="8409">
                  <c:v>-68.531999999999996</c:v>
                </c:pt>
                <c:pt idx="8410">
                  <c:v>-68.53</c:v>
                </c:pt>
                <c:pt idx="8411">
                  <c:v>-68.527999999999992</c:v>
                </c:pt>
                <c:pt idx="8412">
                  <c:v>-68.525999999999996</c:v>
                </c:pt>
                <c:pt idx="8413">
                  <c:v>-68.524000000000001</c:v>
                </c:pt>
                <c:pt idx="8414">
                  <c:v>-68.521999999999991</c:v>
                </c:pt>
                <c:pt idx="8415">
                  <c:v>-68.52</c:v>
                </c:pt>
                <c:pt idx="8416">
                  <c:v>-68.518000000000001</c:v>
                </c:pt>
                <c:pt idx="8417">
                  <c:v>-68.515999999999991</c:v>
                </c:pt>
                <c:pt idx="8418">
                  <c:v>-68.513999999999996</c:v>
                </c:pt>
                <c:pt idx="8419">
                  <c:v>-68.512</c:v>
                </c:pt>
                <c:pt idx="8420">
                  <c:v>-68.509999999999991</c:v>
                </c:pt>
                <c:pt idx="8421">
                  <c:v>-68.507999999999996</c:v>
                </c:pt>
                <c:pt idx="8422">
                  <c:v>-68.506</c:v>
                </c:pt>
                <c:pt idx="8423">
                  <c:v>-68.503999999999991</c:v>
                </c:pt>
                <c:pt idx="8424">
                  <c:v>-68.501999999999995</c:v>
                </c:pt>
                <c:pt idx="8425">
                  <c:v>-68.5</c:v>
                </c:pt>
                <c:pt idx="8426">
                  <c:v>-68.49799999999999</c:v>
                </c:pt>
                <c:pt idx="8427">
                  <c:v>-68.495999999999995</c:v>
                </c:pt>
                <c:pt idx="8428">
                  <c:v>-68.494</c:v>
                </c:pt>
                <c:pt idx="8429">
                  <c:v>-68.49199999999999</c:v>
                </c:pt>
                <c:pt idx="8430">
                  <c:v>-68.489999999999995</c:v>
                </c:pt>
                <c:pt idx="8431">
                  <c:v>-68.488</c:v>
                </c:pt>
                <c:pt idx="8432">
                  <c:v>-68.48599999999999</c:v>
                </c:pt>
                <c:pt idx="8433">
                  <c:v>-68.483999999999995</c:v>
                </c:pt>
                <c:pt idx="8434">
                  <c:v>-68.481999999999999</c:v>
                </c:pt>
                <c:pt idx="8435">
                  <c:v>-68.47999999999999</c:v>
                </c:pt>
                <c:pt idx="8436">
                  <c:v>-68.477999999999994</c:v>
                </c:pt>
                <c:pt idx="8437">
                  <c:v>-68.475999999999999</c:v>
                </c:pt>
                <c:pt idx="8438">
                  <c:v>-68.47399999999999</c:v>
                </c:pt>
                <c:pt idx="8439">
                  <c:v>-68.471999999999994</c:v>
                </c:pt>
                <c:pt idx="8440">
                  <c:v>-68.47</c:v>
                </c:pt>
                <c:pt idx="8441">
                  <c:v>-68.467999999999989</c:v>
                </c:pt>
                <c:pt idx="8442">
                  <c:v>-68.465999999999994</c:v>
                </c:pt>
                <c:pt idx="8443">
                  <c:v>-68.463999999999999</c:v>
                </c:pt>
                <c:pt idx="8444">
                  <c:v>-68.461999999999989</c:v>
                </c:pt>
                <c:pt idx="8445">
                  <c:v>-68.459999999999994</c:v>
                </c:pt>
                <c:pt idx="8446">
                  <c:v>-68.457999999999998</c:v>
                </c:pt>
                <c:pt idx="8447">
                  <c:v>-68.455999999999989</c:v>
                </c:pt>
                <c:pt idx="8448">
                  <c:v>-68.453999999999994</c:v>
                </c:pt>
                <c:pt idx="8449">
                  <c:v>-68.451999999999998</c:v>
                </c:pt>
                <c:pt idx="8450">
                  <c:v>-68.449999999999989</c:v>
                </c:pt>
                <c:pt idx="8451">
                  <c:v>-68.447999999999993</c:v>
                </c:pt>
                <c:pt idx="8452">
                  <c:v>-68.445999999999998</c:v>
                </c:pt>
                <c:pt idx="8453">
                  <c:v>-68.443999999999988</c:v>
                </c:pt>
                <c:pt idx="8454">
                  <c:v>-68.441999999999993</c:v>
                </c:pt>
                <c:pt idx="8455">
                  <c:v>-68.44</c:v>
                </c:pt>
                <c:pt idx="8456">
                  <c:v>-68.437999999999988</c:v>
                </c:pt>
                <c:pt idx="8457">
                  <c:v>-68.435999999999993</c:v>
                </c:pt>
                <c:pt idx="8458">
                  <c:v>-68.433999999999997</c:v>
                </c:pt>
                <c:pt idx="8459">
                  <c:v>-68.431999999999988</c:v>
                </c:pt>
                <c:pt idx="8460">
                  <c:v>-68.429999999999993</c:v>
                </c:pt>
                <c:pt idx="8461">
                  <c:v>-68.427999999999997</c:v>
                </c:pt>
                <c:pt idx="8462">
                  <c:v>-68.425999999999988</c:v>
                </c:pt>
                <c:pt idx="8463">
                  <c:v>-68.423999999999992</c:v>
                </c:pt>
                <c:pt idx="8464">
                  <c:v>-68.421999999999997</c:v>
                </c:pt>
                <c:pt idx="8465">
                  <c:v>-68.419999999999987</c:v>
                </c:pt>
                <c:pt idx="8466">
                  <c:v>-68.417999999999992</c:v>
                </c:pt>
                <c:pt idx="8467">
                  <c:v>-68.415999999999997</c:v>
                </c:pt>
                <c:pt idx="8468">
                  <c:v>-68.413999999999987</c:v>
                </c:pt>
                <c:pt idx="8469">
                  <c:v>-68.411999999999992</c:v>
                </c:pt>
                <c:pt idx="8470">
                  <c:v>-68.41</c:v>
                </c:pt>
                <c:pt idx="8471">
                  <c:v>-68.407999999999987</c:v>
                </c:pt>
                <c:pt idx="8472">
                  <c:v>-68.405999999999992</c:v>
                </c:pt>
                <c:pt idx="8473">
                  <c:v>-68.403999999999996</c:v>
                </c:pt>
                <c:pt idx="8474">
                  <c:v>-68.401999999999987</c:v>
                </c:pt>
                <c:pt idx="8475">
                  <c:v>-68.399999999999991</c:v>
                </c:pt>
                <c:pt idx="8476">
                  <c:v>-68.397999999999996</c:v>
                </c:pt>
                <c:pt idx="8477">
                  <c:v>-68.395999999999987</c:v>
                </c:pt>
                <c:pt idx="8478">
                  <c:v>-68.393999999999991</c:v>
                </c:pt>
                <c:pt idx="8479">
                  <c:v>-68.391999999999996</c:v>
                </c:pt>
                <c:pt idx="8480">
                  <c:v>-68.389999999999986</c:v>
                </c:pt>
                <c:pt idx="8481">
                  <c:v>-68.387999999999991</c:v>
                </c:pt>
                <c:pt idx="8482">
                  <c:v>-68.385999999999996</c:v>
                </c:pt>
                <c:pt idx="8483">
                  <c:v>-68.383999999999986</c:v>
                </c:pt>
                <c:pt idx="8484">
                  <c:v>-68.381999999999991</c:v>
                </c:pt>
                <c:pt idx="8485">
                  <c:v>-68.38</c:v>
                </c:pt>
                <c:pt idx="8486">
                  <c:v>-68.377999999999986</c:v>
                </c:pt>
                <c:pt idx="8487">
                  <c:v>-68.375999999999991</c:v>
                </c:pt>
                <c:pt idx="8488">
                  <c:v>-68.373999999999995</c:v>
                </c:pt>
                <c:pt idx="8489">
                  <c:v>-68.371999999999986</c:v>
                </c:pt>
                <c:pt idx="8490">
                  <c:v>-68.36999999999999</c:v>
                </c:pt>
                <c:pt idx="8491">
                  <c:v>-68.367999999999995</c:v>
                </c:pt>
                <c:pt idx="8492">
                  <c:v>-68.365999999999985</c:v>
                </c:pt>
                <c:pt idx="8493">
                  <c:v>-68.36399999999999</c:v>
                </c:pt>
                <c:pt idx="8494">
                  <c:v>-68.361999999999995</c:v>
                </c:pt>
                <c:pt idx="8495">
                  <c:v>-68.36</c:v>
                </c:pt>
                <c:pt idx="8496">
                  <c:v>-68.35799999999999</c:v>
                </c:pt>
                <c:pt idx="8497">
                  <c:v>-68.355999999999995</c:v>
                </c:pt>
                <c:pt idx="8498">
                  <c:v>-68.353999999999999</c:v>
                </c:pt>
                <c:pt idx="8499">
                  <c:v>-68.35199999999999</c:v>
                </c:pt>
                <c:pt idx="8500">
                  <c:v>-68.349999999999994</c:v>
                </c:pt>
                <c:pt idx="8501">
                  <c:v>-68.347999999999999</c:v>
                </c:pt>
                <c:pt idx="8502">
                  <c:v>-68.345999999999989</c:v>
                </c:pt>
                <c:pt idx="8503">
                  <c:v>-68.343999999999994</c:v>
                </c:pt>
                <c:pt idx="8504">
                  <c:v>-68.341999999999999</c:v>
                </c:pt>
                <c:pt idx="8505">
                  <c:v>-68.339999999999989</c:v>
                </c:pt>
                <c:pt idx="8506">
                  <c:v>-68.337999999999994</c:v>
                </c:pt>
                <c:pt idx="8507">
                  <c:v>-68.335999999999999</c:v>
                </c:pt>
                <c:pt idx="8508">
                  <c:v>-68.334000000000003</c:v>
                </c:pt>
                <c:pt idx="8509">
                  <c:v>-68.331999999999994</c:v>
                </c:pt>
                <c:pt idx="8510">
                  <c:v>-68.33</c:v>
                </c:pt>
                <c:pt idx="8511">
                  <c:v>-68.328000000000003</c:v>
                </c:pt>
                <c:pt idx="8512">
                  <c:v>-68.325999999999993</c:v>
                </c:pt>
                <c:pt idx="8513">
                  <c:v>-68.323999999999998</c:v>
                </c:pt>
                <c:pt idx="8514">
                  <c:v>-68.322000000000003</c:v>
                </c:pt>
                <c:pt idx="8515">
                  <c:v>-68.319999999999993</c:v>
                </c:pt>
                <c:pt idx="8516">
                  <c:v>-68.317999999999998</c:v>
                </c:pt>
                <c:pt idx="8517">
                  <c:v>-68.316000000000003</c:v>
                </c:pt>
                <c:pt idx="8518">
                  <c:v>-68.313999999999993</c:v>
                </c:pt>
                <c:pt idx="8519">
                  <c:v>-68.311999999999998</c:v>
                </c:pt>
                <c:pt idx="8520">
                  <c:v>-68.31</c:v>
                </c:pt>
                <c:pt idx="8521">
                  <c:v>-68.307999999999993</c:v>
                </c:pt>
                <c:pt idx="8522">
                  <c:v>-68.305999999999997</c:v>
                </c:pt>
                <c:pt idx="8523">
                  <c:v>-68.304000000000002</c:v>
                </c:pt>
                <c:pt idx="8524">
                  <c:v>-68.301999999999992</c:v>
                </c:pt>
                <c:pt idx="8525">
                  <c:v>-68.3</c:v>
                </c:pt>
                <c:pt idx="8526">
                  <c:v>-68.298000000000002</c:v>
                </c:pt>
                <c:pt idx="8527">
                  <c:v>-68.295999999999992</c:v>
                </c:pt>
                <c:pt idx="8528">
                  <c:v>-68.293999999999997</c:v>
                </c:pt>
                <c:pt idx="8529">
                  <c:v>-68.292000000000002</c:v>
                </c:pt>
                <c:pt idx="8530">
                  <c:v>-68.289999999999992</c:v>
                </c:pt>
                <c:pt idx="8531">
                  <c:v>-68.287999999999997</c:v>
                </c:pt>
                <c:pt idx="8532">
                  <c:v>-68.286000000000001</c:v>
                </c:pt>
                <c:pt idx="8533">
                  <c:v>-68.283999999999992</c:v>
                </c:pt>
                <c:pt idx="8534">
                  <c:v>-68.281999999999996</c:v>
                </c:pt>
                <c:pt idx="8535">
                  <c:v>-68.28</c:v>
                </c:pt>
                <c:pt idx="8536">
                  <c:v>-68.277999999999992</c:v>
                </c:pt>
                <c:pt idx="8537">
                  <c:v>-68.275999999999996</c:v>
                </c:pt>
                <c:pt idx="8538">
                  <c:v>-68.274000000000001</c:v>
                </c:pt>
                <c:pt idx="8539">
                  <c:v>-68.271999999999991</c:v>
                </c:pt>
                <c:pt idx="8540">
                  <c:v>-68.27</c:v>
                </c:pt>
                <c:pt idx="8541">
                  <c:v>-68.268000000000001</c:v>
                </c:pt>
                <c:pt idx="8542">
                  <c:v>-68.265999999999991</c:v>
                </c:pt>
                <c:pt idx="8543">
                  <c:v>-68.263999999999996</c:v>
                </c:pt>
                <c:pt idx="8544">
                  <c:v>-68.262</c:v>
                </c:pt>
                <c:pt idx="8545">
                  <c:v>-68.259999999999991</c:v>
                </c:pt>
                <c:pt idx="8546">
                  <c:v>-68.257999999999996</c:v>
                </c:pt>
                <c:pt idx="8547">
                  <c:v>-68.256</c:v>
                </c:pt>
                <c:pt idx="8548">
                  <c:v>-68.253999999999991</c:v>
                </c:pt>
                <c:pt idx="8549">
                  <c:v>-68.251999999999995</c:v>
                </c:pt>
                <c:pt idx="8550">
                  <c:v>-68.25</c:v>
                </c:pt>
                <c:pt idx="8551">
                  <c:v>-68.24799999999999</c:v>
                </c:pt>
                <c:pt idx="8552">
                  <c:v>-68.245999999999995</c:v>
                </c:pt>
                <c:pt idx="8553">
                  <c:v>-68.244</c:v>
                </c:pt>
                <c:pt idx="8554">
                  <c:v>-68.24199999999999</c:v>
                </c:pt>
                <c:pt idx="8555">
                  <c:v>-68.239999999999995</c:v>
                </c:pt>
                <c:pt idx="8556">
                  <c:v>-68.238</c:v>
                </c:pt>
                <c:pt idx="8557">
                  <c:v>-68.23599999999999</c:v>
                </c:pt>
                <c:pt idx="8558">
                  <c:v>-68.233999999999995</c:v>
                </c:pt>
                <c:pt idx="8559">
                  <c:v>-68.231999999999999</c:v>
                </c:pt>
                <c:pt idx="8560">
                  <c:v>-68.22999999999999</c:v>
                </c:pt>
                <c:pt idx="8561">
                  <c:v>-68.227999999999994</c:v>
                </c:pt>
                <c:pt idx="8562">
                  <c:v>-68.225999999999999</c:v>
                </c:pt>
                <c:pt idx="8563">
                  <c:v>-68.22399999999999</c:v>
                </c:pt>
                <c:pt idx="8564">
                  <c:v>-68.221999999999994</c:v>
                </c:pt>
                <c:pt idx="8565">
                  <c:v>-68.22</c:v>
                </c:pt>
                <c:pt idx="8566">
                  <c:v>-68.217999999999989</c:v>
                </c:pt>
                <c:pt idx="8567">
                  <c:v>-68.215999999999994</c:v>
                </c:pt>
                <c:pt idx="8568">
                  <c:v>-68.213999999999999</c:v>
                </c:pt>
                <c:pt idx="8569">
                  <c:v>-68.211999999999989</c:v>
                </c:pt>
                <c:pt idx="8570">
                  <c:v>-68.209999999999994</c:v>
                </c:pt>
                <c:pt idx="8571">
                  <c:v>-68.207999999999998</c:v>
                </c:pt>
                <c:pt idx="8572">
                  <c:v>-68.205999999999989</c:v>
                </c:pt>
                <c:pt idx="8573">
                  <c:v>-68.203999999999994</c:v>
                </c:pt>
                <c:pt idx="8574">
                  <c:v>-68.201999999999998</c:v>
                </c:pt>
                <c:pt idx="8575">
                  <c:v>-68.199999999999989</c:v>
                </c:pt>
                <c:pt idx="8576">
                  <c:v>-68.197999999999993</c:v>
                </c:pt>
                <c:pt idx="8577">
                  <c:v>-68.195999999999998</c:v>
                </c:pt>
                <c:pt idx="8578">
                  <c:v>-68.193999999999988</c:v>
                </c:pt>
                <c:pt idx="8579">
                  <c:v>-68.191999999999993</c:v>
                </c:pt>
                <c:pt idx="8580">
                  <c:v>-68.19</c:v>
                </c:pt>
                <c:pt idx="8581">
                  <c:v>-68.187999999999988</c:v>
                </c:pt>
                <c:pt idx="8582">
                  <c:v>-68.185999999999993</c:v>
                </c:pt>
                <c:pt idx="8583">
                  <c:v>-68.183999999999997</c:v>
                </c:pt>
                <c:pt idx="8584">
                  <c:v>-68.181999999999988</c:v>
                </c:pt>
                <c:pt idx="8585">
                  <c:v>-68.179999999999993</c:v>
                </c:pt>
                <c:pt idx="8586">
                  <c:v>-68.177999999999997</c:v>
                </c:pt>
                <c:pt idx="8587">
                  <c:v>-68.175999999999988</c:v>
                </c:pt>
                <c:pt idx="8588">
                  <c:v>-68.173999999999992</c:v>
                </c:pt>
                <c:pt idx="8589">
                  <c:v>-68.171999999999997</c:v>
                </c:pt>
                <c:pt idx="8590">
                  <c:v>-68.169999999999987</c:v>
                </c:pt>
                <c:pt idx="8591">
                  <c:v>-68.167999999999992</c:v>
                </c:pt>
                <c:pt idx="8592">
                  <c:v>-68.165999999999997</c:v>
                </c:pt>
                <c:pt idx="8593">
                  <c:v>-68.163999999999987</c:v>
                </c:pt>
                <c:pt idx="8594">
                  <c:v>-68.161999999999992</c:v>
                </c:pt>
                <c:pt idx="8595">
                  <c:v>-68.16</c:v>
                </c:pt>
                <c:pt idx="8596">
                  <c:v>-68.157999999999987</c:v>
                </c:pt>
                <c:pt idx="8597">
                  <c:v>-68.155999999999992</c:v>
                </c:pt>
                <c:pt idx="8598">
                  <c:v>-68.153999999999996</c:v>
                </c:pt>
                <c:pt idx="8599">
                  <c:v>-68.151999999999987</c:v>
                </c:pt>
                <c:pt idx="8600">
                  <c:v>-68.149999999999991</c:v>
                </c:pt>
                <c:pt idx="8601">
                  <c:v>-68.147999999999996</c:v>
                </c:pt>
                <c:pt idx="8602">
                  <c:v>-68.145999999999987</c:v>
                </c:pt>
                <c:pt idx="8603">
                  <c:v>-68.143999999999991</c:v>
                </c:pt>
                <c:pt idx="8604">
                  <c:v>-68.141999999999996</c:v>
                </c:pt>
                <c:pt idx="8605">
                  <c:v>-68.139999999999986</c:v>
                </c:pt>
                <c:pt idx="8606">
                  <c:v>-68.137999999999991</c:v>
                </c:pt>
                <c:pt idx="8607">
                  <c:v>-68.135999999999996</c:v>
                </c:pt>
                <c:pt idx="8608">
                  <c:v>-68.133999999999986</c:v>
                </c:pt>
                <c:pt idx="8609">
                  <c:v>-68.131999999999991</c:v>
                </c:pt>
                <c:pt idx="8610">
                  <c:v>-68.13</c:v>
                </c:pt>
                <c:pt idx="8611">
                  <c:v>-68.127999999999986</c:v>
                </c:pt>
                <c:pt idx="8612">
                  <c:v>-68.125999999999991</c:v>
                </c:pt>
                <c:pt idx="8613">
                  <c:v>-68.123999999999995</c:v>
                </c:pt>
                <c:pt idx="8614">
                  <c:v>-68.121999999999986</c:v>
                </c:pt>
                <c:pt idx="8615">
                  <c:v>-68.11999999999999</c:v>
                </c:pt>
                <c:pt idx="8616">
                  <c:v>-68.117999999999995</c:v>
                </c:pt>
                <c:pt idx="8617">
                  <c:v>-68.115999999999985</c:v>
                </c:pt>
                <c:pt idx="8618">
                  <c:v>-68.11399999999999</c:v>
                </c:pt>
                <c:pt idx="8619">
                  <c:v>-68.111999999999995</c:v>
                </c:pt>
                <c:pt idx="8620">
                  <c:v>-68.11</c:v>
                </c:pt>
                <c:pt idx="8621">
                  <c:v>-68.10799999999999</c:v>
                </c:pt>
                <c:pt idx="8622">
                  <c:v>-68.105999999999995</c:v>
                </c:pt>
                <c:pt idx="8623">
                  <c:v>-68.103999999999999</c:v>
                </c:pt>
                <c:pt idx="8624">
                  <c:v>-68.10199999999999</c:v>
                </c:pt>
                <c:pt idx="8625">
                  <c:v>-68.099999999999994</c:v>
                </c:pt>
                <c:pt idx="8626">
                  <c:v>-68.097999999999999</c:v>
                </c:pt>
                <c:pt idx="8627">
                  <c:v>-68.095999999999989</c:v>
                </c:pt>
                <c:pt idx="8628">
                  <c:v>-68.093999999999994</c:v>
                </c:pt>
                <c:pt idx="8629">
                  <c:v>-68.091999999999999</c:v>
                </c:pt>
                <c:pt idx="8630">
                  <c:v>-68.089999999999989</c:v>
                </c:pt>
                <c:pt idx="8631">
                  <c:v>-68.087999999999994</c:v>
                </c:pt>
                <c:pt idx="8632">
                  <c:v>-68.085999999999999</c:v>
                </c:pt>
                <c:pt idx="8633">
                  <c:v>-68.084000000000003</c:v>
                </c:pt>
                <c:pt idx="8634">
                  <c:v>-68.081999999999994</c:v>
                </c:pt>
                <c:pt idx="8635">
                  <c:v>-68.08</c:v>
                </c:pt>
                <c:pt idx="8636">
                  <c:v>-68.078000000000003</c:v>
                </c:pt>
                <c:pt idx="8637">
                  <c:v>-68.075999999999993</c:v>
                </c:pt>
                <c:pt idx="8638">
                  <c:v>-68.073999999999998</c:v>
                </c:pt>
                <c:pt idx="8639">
                  <c:v>-68.072000000000003</c:v>
                </c:pt>
                <c:pt idx="8640">
                  <c:v>-68.069999999999993</c:v>
                </c:pt>
                <c:pt idx="8641">
                  <c:v>-68.067999999999998</c:v>
                </c:pt>
                <c:pt idx="8642">
                  <c:v>-68.066000000000003</c:v>
                </c:pt>
                <c:pt idx="8643">
                  <c:v>-68.063999999999993</c:v>
                </c:pt>
                <c:pt idx="8644">
                  <c:v>-68.061999999999998</c:v>
                </c:pt>
                <c:pt idx="8645">
                  <c:v>-68.06</c:v>
                </c:pt>
                <c:pt idx="8646">
                  <c:v>-68.057999999999993</c:v>
                </c:pt>
                <c:pt idx="8647">
                  <c:v>-68.055999999999997</c:v>
                </c:pt>
                <c:pt idx="8648">
                  <c:v>-68.054000000000002</c:v>
                </c:pt>
                <c:pt idx="8649">
                  <c:v>-68.051999999999992</c:v>
                </c:pt>
                <c:pt idx="8650">
                  <c:v>-68.05</c:v>
                </c:pt>
                <c:pt idx="8651">
                  <c:v>-68.048000000000002</c:v>
                </c:pt>
                <c:pt idx="8652">
                  <c:v>-68.045999999999992</c:v>
                </c:pt>
                <c:pt idx="8653">
                  <c:v>-68.043999999999997</c:v>
                </c:pt>
                <c:pt idx="8654">
                  <c:v>-68.042000000000002</c:v>
                </c:pt>
                <c:pt idx="8655">
                  <c:v>-68.039999999999992</c:v>
                </c:pt>
                <c:pt idx="8656">
                  <c:v>-68.037999999999997</c:v>
                </c:pt>
                <c:pt idx="8657">
                  <c:v>-68.036000000000001</c:v>
                </c:pt>
                <c:pt idx="8658">
                  <c:v>-68.033999999999992</c:v>
                </c:pt>
                <c:pt idx="8659">
                  <c:v>-68.031999999999996</c:v>
                </c:pt>
                <c:pt idx="8660">
                  <c:v>-68.03</c:v>
                </c:pt>
                <c:pt idx="8661">
                  <c:v>-68.027999999999992</c:v>
                </c:pt>
                <c:pt idx="8662">
                  <c:v>-68.025999999999996</c:v>
                </c:pt>
                <c:pt idx="8663">
                  <c:v>-68.024000000000001</c:v>
                </c:pt>
                <c:pt idx="8664">
                  <c:v>-68.021999999999991</c:v>
                </c:pt>
                <c:pt idx="8665">
                  <c:v>-68.02</c:v>
                </c:pt>
                <c:pt idx="8666">
                  <c:v>-68.018000000000001</c:v>
                </c:pt>
                <c:pt idx="8667">
                  <c:v>-68.015999999999991</c:v>
                </c:pt>
                <c:pt idx="8668">
                  <c:v>-68.013999999999996</c:v>
                </c:pt>
                <c:pt idx="8669">
                  <c:v>-68.012</c:v>
                </c:pt>
                <c:pt idx="8670">
                  <c:v>-68.009999999999991</c:v>
                </c:pt>
                <c:pt idx="8671">
                  <c:v>-68.007999999999996</c:v>
                </c:pt>
                <c:pt idx="8672">
                  <c:v>-68.006</c:v>
                </c:pt>
                <c:pt idx="8673">
                  <c:v>-68.003999999999991</c:v>
                </c:pt>
                <c:pt idx="8674">
                  <c:v>-68.001999999999995</c:v>
                </c:pt>
                <c:pt idx="8675">
                  <c:v>-68</c:v>
                </c:pt>
                <c:pt idx="8676">
                  <c:v>-67.99799999999999</c:v>
                </c:pt>
                <c:pt idx="8677">
                  <c:v>-67.995999999999995</c:v>
                </c:pt>
                <c:pt idx="8678">
                  <c:v>-67.994</c:v>
                </c:pt>
                <c:pt idx="8679">
                  <c:v>-67.99199999999999</c:v>
                </c:pt>
                <c:pt idx="8680">
                  <c:v>-67.989999999999995</c:v>
                </c:pt>
                <c:pt idx="8681">
                  <c:v>-67.988</c:v>
                </c:pt>
                <c:pt idx="8682">
                  <c:v>-67.98599999999999</c:v>
                </c:pt>
                <c:pt idx="8683">
                  <c:v>-67.983999999999995</c:v>
                </c:pt>
                <c:pt idx="8684">
                  <c:v>-67.981999999999999</c:v>
                </c:pt>
                <c:pt idx="8685">
                  <c:v>-67.97999999999999</c:v>
                </c:pt>
                <c:pt idx="8686">
                  <c:v>-67.977999999999994</c:v>
                </c:pt>
                <c:pt idx="8687">
                  <c:v>-67.975999999999999</c:v>
                </c:pt>
                <c:pt idx="8688">
                  <c:v>-67.97399999999999</c:v>
                </c:pt>
                <c:pt idx="8689">
                  <c:v>-67.971999999999994</c:v>
                </c:pt>
                <c:pt idx="8690">
                  <c:v>-67.97</c:v>
                </c:pt>
                <c:pt idx="8691">
                  <c:v>-67.967999999999989</c:v>
                </c:pt>
                <c:pt idx="8692">
                  <c:v>-67.965999999999994</c:v>
                </c:pt>
                <c:pt idx="8693">
                  <c:v>-67.963999999999999</c:v>
                </c:pt>
                <c:pt idx="8694">
                  <c:v>-67.961999999999989</c:v>
                </c:pt>
                <c:pt idx="8695">
                  <c:v>-67.959999999999994</c:v>
                </c:pt>
                <c:pt idx="8696">
                  <c:v>-67.957999999999998</c:v>
                </c:pt>
                <c:pt idx="8697">
                  <c:v>-67.955999999999989</c:v>
                </c:pt>
                <c:pt idx="8698">
                  <c:v>-67.953999999999994</c:v>
                </c:pt>
                <c:pt idx="8699">
                  <c:v>-67.951999999999998</c:v>
                </c:pt>
                <c:pt idx="8700">
                  <c:v>-67.949999999999989</c:v>
                </c:pt>
                <c:pt idx="8701">
                  <c:v>-67.947999999999993</c:v>
                </c:pt>
                <c:pt idx="8702">
                  <c:v>-67.945999999999998</c:v>
                </c:pt>
                <c:pt idx="8703">
                  <c:v>-67.943999999999988</c:v>
                </c:pt>
                <c:pt idx="8704">
                  <c:v>-67.941999999999993</c:v>
                </c:pt>
                <c:pt idx="8705">
                  <c:v>-67.94</c:v>
                </c:pt>
                <c:pt idx="8706">
                  <c:v>-67.937999999999988</c:v>
                </c:pt>
                <c:pt idx="8707">
                  <c:v>-67.935999999999993</c:v>
                </c:pt>
                <c:pt idx="8708">
                  <c:v>-67.933999999999997</c:v>
                </c:pt>
                <c:pt idx="8709">
                  <c:v>-67.931999999999988</c:v>
                </c:pt>
                <c:pt idx="8710">
                  <c:v>-67.929999999999993</c:v>
                </c:pt>
                <c:pt idx="8711">
                  <c:v>-67.927999999999997</c:v>
                </c:pt>
                <c:pt idx="8712">
                  <c:v>-67.925999999999988</c:v>
                </c:pt>
                <c:pt idx="8713">
                  <c:v>-67.923999999999992</c:v>
                </c:pt>
                <c:pt idx="8714">
                  <c:v>-67.921999999999997</c:v>
                </c:pt>
                <c:pt idx="8715">
                  <c:v>-67.919999999999987</c:v>
                </c:pt>
                <c:pt idx="8716">
                  <c:v>-67.917999999999992</c:v>
                </c:pt>
                <c:pt idx="8717">
                  <c:v>-67.915999999999997</c:v>
                </c:pt>
                <c:pt idx="8718">
                  <c:v>-67.913999999999987</c:v>
                </c:pt>
                <c:pt idx="8719">
                  <c:v>-67.911999999999992</c:v>
                </c:pt>
                <c:pt idx="8720">
                  <c:v>-67.91</c:v>
                </c:pt>
                <c:pt idx="8721">
                  <c:v>-67.907999999999987</c:v>
                </c:pt>
                <c:pt idx="8722">
                  <c:v>-67.905999999999992</c:v>
                </c:pt>
                <c:pt idx="8723">
                  <c:v>-67.903999999999996</c:v>
                </c:pt>
                <c:pt idx="8724">
                  <c:v>-67.901999999999987</c:v>
                </c:pt>
                <c:pt idx="8725">
                  <c:v>-67.899999999999991</c:v>
                </c:pt>
                <c:pt idx="8726">
                  <c:v>-67.897999999999996</c:v>
                </c:pt>
                <c:pt idx="8727">
                  <c:v>-67.895999999999987</c:v>
                </c:pt>
                <c:pt idx="8728">
                  <c:v>-67.893999999999991</c:v>
                </c:pt>
                <c:pt idx="8729">
                  <c:v>-67.891999999999996</c:v>
                </c:pt>
                <c:pt idx="8730">
                  <c:v>-67.889999999999986</c:v>
                </c:pt>
                <c:pt idx="8731">
                  <c:v>-67.887999999999991</c:v>
                </c:pt>
                <c:pt idx="8732">
                  <c:v>-67.885999999999996</c:v>
                </c:pt>
                <c:pt idx="8733">
                  <c:v>-67.883999999999986</c:v>
                </c:pt>
                <c:pt idx="8734">
                  <c:v>-67.881999999999991</c:v>
                </c:pt>
                <c:pt idx="8735">
                  <c:v>-67.88</c:v>
                </c:pt>
                <c:pt idx="8736">
                  <c:v>-67.877999999999986</c:v>
                </c:pt>
                <c:pt idx="8737">
                  <c:v>-67.875999999999991</c:v>
                </c:pt>
                <c:pt idx="8738">
                  <c:v>-67.873999999999995</c:v>
                </c:pt>
                <c:pt idx="8739">
                  <c:v>-67.871999999999986</c:v>
                </c:pt>
                <c:pt idx="8740">
                  <c:v>-67.86999999999999</c:v>
                </c:pt>
                <c:pt idx="8741">
                  <c:v>-67.867999999999995</c:v>
                </c:pt>
                <c:pt idx="8742">
                  <c:v>-67.865999999999985</c:v>
                </c:pt>
                <c:pt idx="8743">
                  <c:v>-67.86399999999999</c:v>
                </c:pt>
                <c:pt idx="8744">
                  <c:v>-67.861999999999995</c:v>
                </c:pt>
                <c:pt idx="8745">
                  <c:v>-67.86</c:v>
                </c:pt>
                <c:pt idx="8746">
                  <c:v>-67.85799999999999</c:v>
                </c:pt>
                <c:pt idx="8747">
                  <c:v>-67.855999999999995</c:v>
                </c:pt>
                <c:pt idx="8748">
                  <c:v>-67.853999999999999</c:v>
                </c:pt>
                <c:pt idx="8749">
                  <c:v>-67.85199999999999</c:v>
                </c:pt>
                <c:pt idx="8750">
                  <c:v>-67.849999999999994</c:v>
                </c:pt>
                <c:pt idx="8751">
                  <c:v>-67.847999999999999</c:v>
                </c:pt>
                <c:pt idx="8752">
                  <c:v>-67.845999999999989</c:v>
                </c:pt>
                <c:pt idx="8753">
                  <c:v>-67.843999999999994</c:v>
                </c:pt>
                <c:pt idx="8754">
                  <c:v>-67.841999999999999</c:v>
                </c:pt>
                <c:pt idx="8755">
                  <c:v>-67.839999999999989</c:v>
                </c:pt>
                <c:pt idx="8756">
                  <c:v>-67.837999999999994</c:v>
                </c:pt>
                <c:pt idx="8757">
                  <c:v>-67.835999999999999</c:v>
                </c:pt>
                <c:pt idx="8758">
                  <c:v>-67.834000000000003</c:v>
                </c:pt>
                <c:pt idx="8759">
                  <c:v>-67.831999999999994</c:v>
                </c:pt>
                <c:pt idx="8760">
                  <c:v>-67.83</c:v>
                </c:pt>
                <c:pt idx="8761">
                  <c:v>-67.828000000000003</c:v>
                </c:pt>
                <c:pt idx="8762">
                  <c:v>-67.825999999999993</c:v>
                </c:pt>
                <c:pt idx="8763">
                  <c:v>-67.823999999999998</c:v>
                </c:pt>
                <c:pt idx="8764">
                  <c:v>-67.822000000000003</c:v>
                </c:pt>
                <c:pt idx="8765">
                  <c:v>-67.819999999999993</c:v>
                </c:pt>
                <c:pt idx="8766">
                  <c:v>-67.817999999999998</c:v>
                </c:pt>
                <c:pt idx="8767">
                  <c:v>-67.816000000000003</c:v>
                </c:pt>
                <c:pt idx="8768">
                  <c:v>-67.813999999999993</c:v>
                </c:pt>
                <c:pt idx="8769">
                  <c:v>-67.811999999999998</c:v>
                </c:pt>
                <c:pt idx="8770">
                  <c:v>-67.81</c:v>
                </c:pt>
                <c:pt idx="8771">
                  <c:v>-67.807999999999993</c:v>
                </c:pt>
                <c:pt idx="8772">
                  <c:v>-67.805999999999997</c:v>
                </c:pt>
                <c:pt idx="8773">
                  <c:v>-67.804000000000002</c:v>
                </c:pt>
                <c:pt idx="8774">
                  <c:v>-67.801999999999992</c:v>
                </c:pt>
                <c:pt idx="8775">
                  <c:v>-67.8</c:v>
                </c:pt>
                <c:pt idx="8776">
                  <c:v>-67.798000000000002</c:v>
                </c:pt>
                <c:pt idx="8777">
                  <c:v>-67.795999999999992</c:v>
                </c:pt>
                <c:pt idx="8778">
                  <c:v>-67.793999999999997</c:v>
                </c:pt>
                <c:pt idx="8779">
                  <c:v>-67.792000000000002</c:v>
                </c:pt>
                <c:pt idx="8780">
                  <c:v>-67.789999999999992</c:v>
                </c:pt>
                <c:pt idx="8781">
                  <c:v>-67.787999999999997</c:v>
                </c:pt>
                <c:pt idx="8782">
                  <c:v>-67.786000000000001</c:v>
                </c:pt>
                <c:pt idx="8783">
                  <c:v>-67.783999999999992</c:v>
                </c:pt>
                <c:pt idx="8784">
                  <c:v>-67.781999999999996</c:v>
                </c:pt>
                <c:pt idx="8785">
                  <c:v>-67.78</c:v>
                </c:pt>
                <c:pt idx="8786">
                  <c:v>-67.777999999999992</c:v>
                </c:pt>
                <c:pt idx="8787">
                  <c:v>-67.775999999999996</c:v>
                </c:pt>
                <c:pt idx="8788">
                  <c:v>-67.774000000000001</c:v>
                </c:pt>
                <c:pt idx="8789">
                  <c:v>-67.771999999999991</c:v>
                </c:pt>
                <c:pt idx="8790">
                  <c:v>-67.77</c:v>
                </c:pt>
                <c:pt idx="8791">
                  <c:v>-67.768000000000001</c:v>
                </c:pt>
                <c:pt idx="8792">
                  <c:v>-67.765999999999991</c:v>
                </c:pt>
                <c:pt idx="8793">
                  <c:v>-67.763999999999996</c:v>
                </c:pt>
                <c:pt idx="8794">
                  <c:v>-67.762</c:v>
                </c:pt>
                <c:pt idx="8795">
                  <c:v>-67.759999999999991</c:v>
                </c:pt>
                <c:pt idx="8796">
                  <c:v>-67.757999999999996</c:v>
                </c:pt>
                <c:pt idx="8797">
                  <c:v>-67.756</c:v>
                </c:pt>
                <c:pt idx="8798">
                  <c:v>-67.753999999999991</c:v>
                </c:pt>
                <c:pt idx="8799">
                  <c:v>-67.751999999999995</c:v>
                </c:pt>
                <c:pt idx="8800">
                  <c:v>-67.75</c:v>
                </c:pt>
                <c:pt idx="8801">
                  <c:v>-67.74799999999999</c:v>
                </c:pt>
                <c:pt idx="8802">
                  <c:v>-67.745999999999995</c:v>
                </c:pt>
                <c:pt idx="8803">
                  <c:v>-67.744</c:v>
                </c:pt>
                <c:pt idx="8804">
                  <c:v>-67.74199999999999</c:v>
                </c:pt>
                <c:pt idx="8805">
                  <c:v>-67.739999999999995</c:v>
                </c:pt>
                <c:pt idx="8806">
                  <c:v>-67.738</c:v>
                </c:pt>
                <c:pt idx="8807">
                  <c:v>-67.73599999999999</c:v>
                </c:pt>
                <c:pt idx="8808">
                  <c:v>-67.733999999999995</c:v>
                </c:pt>
                <c:pt idx="8809">
                  <c:v>-67.731999999999999</c:v>
                </c:pt>
                <c:pt idx="8810">
                  <c:v>-67.72999999999999</c:v>
                </c:pt>
                <c:pt idx="8811">
                  <c:v>-67.727999999999994</c:v>
                </c:pt>
                <c:pt idx="8812">
                  <c:v>-67.725999999999999</c:v>
                </c:pt>
                <c:pt idx="8813">
                  <c:v>-67.72399999999999</c:v>
                </c:pt>
                <c:pt idx="8814">
                  <c:v>-67.721999999999994</c:v>
                </c:pt>
                <c:pt idx="8815">
                  <c:v>-67.72</c:v>
                </c:pt>
                <c:pt idx="8816">
                  <c:v>-67.717999999999989</c:v>
                </c:pt>
                <c:pt idx="8817">
                  <c:v>-67.715999999999994</c:v>
                </c:pt>
                <c:pt idx="8818">
                  <c:v>-67.713999999999999</c:v>
                </c:pt>
                <c:pt idx="8819">
                  <c:v>-67.711999999999989</c:v>
                </c:pt>
                <c:pt idx="8820">
                  <c:v>-67.709999999999994</c:v>
                </c:pt>
                <c:pt idx="8821">
                  <c:v>-67.707999999999998</c:v>
                </c:pt>
                <c:pt idx="8822">
                  <c:v>-67.705999999999989</c:v>
                </c:pt>
                <c:pt idx="8823">
                  <c:v>-67.703999999999994</c:v>
                </c:pt>
                <c:pt idx="8824">
                  <c:v>-67.701999999999998</c:v>
                </c:pt>
                <c:pt idx="8825">
                  <c:v>-67.699999999999989</c:v>
                </c:pt>
                <c:pt idx="8826">
                  <c:v>-67.697999999999993</c:v>
                </c:pt>
                <c:pt idx="8827">
                  <c:v>-67.695999999999998</c:v>
                </c:pt>
                <c:pt idx="8828">
                  <c:v>-67.693999999999988</c:v>
                </c:pt>
                <c:pt idx="8829">
                  <c:v>-67.691999999999993</c:v>
                </c:pt>
                <c:pt idx="8830">
                  <c:v>-67.69</c:v>
                </c:pt>
                <c:pt idx="8831">
                  <c:v>-67.687999999999988</c:v>
                </c:pt>
                <c:pt idx="8832">
                  <c:v>-67.685999999999993</c:v>
                </c:pt>
                <c:pt idx="8833">
                  <c:v>-67.683999999999997</c:v>
                </c:pt>
                <c:pt idx="8834">
                  <c:v>-67.681999999999988</c:v>
                </c:pt>
                <c:pt idx="8835">
                  <c:v>-67.679999999999993</c:v>
                </c:pt>
                <c:pt idx="8836">
                  <c:v>-67.677999999999997</c:v>
                </c:pt>
                <c:pt idx="8837">
                  <c:v>-67.675999999999988</c:v>
                </c:pt>
                <c:pt idx="8838">
                  <c:v>-67.673999999999992</c:v>
                </c:pt>
                <c:pt idx="8839">
                  <c:v>-67.671999999999997</c:v>
                </c:pt>
                <c:pt idx="8840">
                  <c:v>-67.669999999999987</c:v>
                </c:pt>
                <c:pt idx="8841">
                  <c:v>-67.667999999999992</c:v>
                </c:pt>
                <c:pt idx="8842">
                  <c:v>-67.665999999999997</c:v>
                </c:pt>
                <c:pt idx="8843">
                  <c:v>-67.663999999999987</c:v>
                </c:pt>
                <c:pt idx="8844">
                  <c:v>-67.661999999999992</c:v>
                </c:pt>
                <c:pt idx="8845">
                  <c:v>-67.66</c:v>
                </c:pt>
                <c:pt idx="8846">
                  <c:v>-67.657999999999987</c:v>
                </c:pt>
                <c:pt idx="8847">
                  <c:v>-67.655999999999992</c:v>
                </c:pt>
                <c:pt idx="8848">
                  <c:v>-67.653999999999996</c:v>
                </c:pt>
                <c:pt idx="8849">
                  <c:v>-67.651999999999987</c:v>
                </c:pt>
                <c:pt idx="8850">
                  <c:v>-67.649999999999991</c:v>
                </c:pt>
                <c:pt idx="8851">
                  <c:v>-67.647999999999996</c:v>
                </c:pt>
                <c:pt idx="8852">
                  <c:v>-67.645999999999987</c:v>
                </c:pt>
                <c:pt idx="8853">
                  <c:v>-67.643999999999991</c:v>
                </c:pt>
                <c:pt idx="8854">
                  <c:v>-67.641999999999996</c:v>
                </c:pt>
                <c:pt idx="8855">
                  <c:v>-67.639999999999986</c:v>
                </c:pt>
                <c:pt idx="8856">
                  <c:v>-67.637999999999991</c:v>
                </c:pt>
                <c:pt idx="8857">
                  <c:v>-67.635999999999996</c:v>
                </c:pt>
                <c:pt idx="8858">
                  <c:v>-67.633999999999986</c:v>
                </c:pt>
                <c:pt idx="8859">
                  <c:v>-67.631999999999991</c:v>
                </c:pt>
                <c:pt idx="8860">
                  <c:v>-67.63</c:v>
                </c:pt>
                <c:pt idx="8861">
                  <c:v>-67.627999999999986</c:v>
                </c:pt>
                <c:pt idx="8862">
                  <c:v>-67.625999999999991</c:v>
                </c:pt>
                <c:pt idx="8863">
                  <c:v>-67.623999999999995</c:v>
                </c:pt>
                <c:pt idx="8864">
                  <c:v>-67.621999999999986</c:v>
                </c:pt>
                <c:pt idx="8865">
                  <c:v>-67.61999999999999</c:v>
                </c:pt>
                <c:pt idx="8866">
                  <c:v>-67.617999999999995</c:v>
                </c:pt>
                <c:pt idx="8867">
                  <c:v>-67.615999999999985</c:v>
                </c:pt>
                <c:pt idx="8868">
                  <c:v>-67.61399999999999</c:v>
                </c:pt>
                <c:pt idx="8869">
                  <c:v>-67.611999999999995</c:v>
                </c:pt>
                <c:pt idx="8870">
                  <c:v>-67.61</c:v>
                </c:pt>
                <c:pt idx="8871">
                  <c:v>-67.60799999999999</c:v>
                </c:pt>
                <c:pt idx="8872">
                  <c:v>-67.605999999999995</c:v>
                </c:pt>
                <c:pt idx="8873">
                  <c:v>-67.603999999999999</c:v>
                </c:pt>
                <c:pt idx="8874">
                  <c:v>-67.60199999999999</c:v>
                </c:pt>
                <c:pt idx="8875">
                  <c:v>-67.599999999999994</c:v>
                </c:pt>
                <c:pt idx="8876">
                  <c:v>-67.597999999999999</c:v>
                </c:pt>
                <c:pt idx="8877">
                  <c:v>-67.595999999999989</c:v>
                </c:pt>
                <c:pt idx="8878">
                  <c:v>-67.593999999999994</c:v>
                </c:pt>
                <c:pt idx="8879">
                  <c:v>-67.591999999999999</c:v>
                </c:pt>
                <c:pt idx="8880">
                  <c:v>-67.589999999999989</c:v>
                </c:pt>
                <c:pt idx="8881">
                  <c:v>-67.587999999999994</c:v>
                </c:pt>
                <c:pt idx="8882">
                  <c:v>-67.585999999999999</c:v>
                </c:pt>
                <c:pt idx="8883">
                  <c:v>-67.584000000000003</c:v>
                </c:pt>
                <c:pt idx="8884">
                  <c:v>-67.581999999999994</c:v>
                </c:pt>
                <c:pt idx="8885">
                  <c:v>-67.58</c:v>
                </c:pt>
                <c:pt idx="8886">
                  <c:v>-67.578000000000003</c:v>
                </c:pt>
                <c:pt idx="8887">
                  <c:v>-67.575999999999993</c:v>
                </c:pt>
                <c:pt idx="8888">
                  <c:v>-67.573999999999998</c:v>
                </c:pt>
                <c:pt idx="8889">
                  <c:v>-67.572000000000003</c:v>
                </c:pt>
                <c:pt idx="8890">
                  <c:v>-67.569999999999993</c:v>
                </c:pt>
                <c:pt idx="8891">
                  <c:v>-67.567999999999998</c:v>
                </c:pt>
                <c:pt idx="8892">
                  <c:v>-67.566000000000003</c:v>
                </c:pt>
                <c:pt idx="8893">
                  <c:v>-67.563999999999993</c:v>
                </c:pt>
                <c:pt idx="8894">
                  <c:v>-67.561999999999998</c:v>
                </c:pt>
                <c:pt idx="8895">
                  <c:v>-67.56</c:v>
                </c:pt>
                <c:pt idx="8896">
                  <c:v>-67.557999999999993</c:v>
                </c:pt>
                <c:pt idx="8897">
                  <c:v>-67.555999999999997</c:v>
                </c:pt>
                <c:pt idx="8898">
                  <c:v>-67.554000000000002</c:v>
                </c:pt>
                <c:pt idx="8899">
                  <c:v>-67.551999999999992</c:v>
                </c:pt>
                <c:pt idx="8900">
                  <c:v>-67.55</c:v>
                </c:pt>
                <c:pt idx="8901">
                  <c:v>-67.548000000000002</c:v>
                </c:pt>
                <c:pt idx="8902">
                  <c:v>-67.545999999999992</c:v>
                </c:pt>
                <c:pt idx="8903">
                  <c:v>-67.543999999999997</c:v>
                </c:pt>
                <c:pt idx="8904">
                  <c:v>-67.542000000000002</c:v>
                </c:pt>
                <c:pt idx="8905">
                  <c:v>-67.539999999999992</c:v>
                </c:pt>
                <c:pt idx="8906">
                  <c:v>-67.537999999999997</c:v>
                </c:pt>
                <c:pt idx="8907">
                  <c:v>-67.536000000000001</c:v>
                </c:pt>
                <c:pt idx="8908">
                  <c:v>-67.533999999999992</c:v>
                </c:pt>
                <c:pt idx="8909">
                  <c:v>-67.531999999999996</c:v>
                </c:pt>
                <c:pt idx="8910">
                  <c:v>-67.53</c:v>
                </c:pt>
                <c:pt idx="8911">
                  <c:v>-67.527999999999992</c:v>
                </c:pt>
                <c:pt idx="8912">
                  <c:v>-67.525999999999996</c:v>
                </c:pt>
                <c:pt idx="8913">
                  <c:v>-67.524000000000001</c:v>
                </c:pt>
                <c:pt idx="8914">
                  <c:v>-67.521999999999991</c:v>
                </c:pt>
                <c:pt idx="8915">
                  <c:v>-67.52</c:v>
                </c:pt>
                <c:pt idx="8916">
                  <c:v>-67.518000000000001</c:v>
                </c:pt>
                <c:pt idx="8917">
                  <c:v>-67.515999999999991</c:v>
                </c:pt>
                <c:pt idx="8918">
                  <c:v>-67.513999999999996</c:v>
                </c:pt>
                <c:pt idx="8919">
                  <c:v>-67.512</c:v>
                </c:pt>
                <c:pt idx="8920">
                  <c:v>-67.509999999999991</c:v>
                </c:pt>
                <c:pt idx="8921">
                  <c:v>-67.507999999999996</c:v>
                </c:pt>
                <c:pt idx="8922">
                  <c:v>-67.506</c:v>
                </c:pt>
                <c:pt idx="8923">
                  <c:v>-67.503999999999991</c:v>
                </c:pt>
                <c:pt idx="8924">
                  <c:v>-67.501999999999995</c:v>
                </c:pt>
                <c:pt idx="8925">
                  <c:v>-67.5</c:v>
                </c:pt>
                <c:pt idx="8926">
                  <c:v>-67.49799999999999</c:v>
                </c:pt>
                <c:pt idx="8927">
                  <c:v>-67.495999999999995</c:v>
                </c:pt>
                <c:pt idx="8928">
                  <c:v>-67.494</c:v>
                </c:pt>
                <c:pt idx="8929">
                  <c:v>-67.49199999999999</c:v>
                </c:pt>
                <c:pt idx="8930">
                  <c:v>-67.489999999999995</c:v>
                </c:pt>
                <c:pt idx="8931">
                  <c:v>-67.488</c:v>
                </c:pt>
                <c:pt idx="8932">
                  <c:v>-67.48599999999999</c:v>
                </c:pt>
                <c:pt idx="8933">
                  <c:v>-67.483999999999995</c:v>
                </c:pt>
                <c:pt idx="8934">
                  <c:v>-67.481999999999999</c:v>
                </c:pt>
                <c:pt idx="8935">
                  <c:v>-67.47999999999999</c:v>
                </c:pt>
                <c:pt idx="8936">
                  <c:v>-67.477999999999994</c:v>
                </c:pt>
                <c:pt idx="8937">
                  <c:v>-67.475999999999999</c:v>
                </c:pt>
                <c:pt idx="8938">
                  <c:v>-67.47399999999999</c:v>
                </c:pt>
                <c:pt idx="8939">
                  <c:v>-67.471999999999994</c:v>
                </c:pt>
                <c:pt idx="8940">
                  <c:v>-67.47</c:v>
                </c:pt>
                <c:pt idx="8941">
                  <c:v>-67.467999999999989</c:v>
                </c:pt>
                <c:pt idx="8942">
                  <c:v>-67.465999999999994</c:v>
                </c:pt>
                <c:pt idx="8943">
                  <c:v>-67.463999999999999</c:v>
                </c:pt>
                <c:pt idx="8944">
                  <c:v>-67.461999999999989</c:v>
                </c:pt>
                <c:pt idx="8945">
                  <c:v>-67.459999999999994</c:v>
                </c:pt>
                <c:pt idx="8946">
                  <c:v>-67.457999999999998</c:v>
                </c:pt>
                <c:pt idx="8947">
                  <c:v>-67.455999999999989</c:v>
                </c:pt>
                <c:pt idx="8948">
                  <c:v>-67.453999999999994</c:v>
                </c:pt>
                <c:pt idx="8949">
                  <c:v>-67.451999999999998</c:v>
                </c:pt>
                <c:pt idx="8950">
                  <c:v>-67.449999999999989</c:v>
                </c:pt>
                <c:pt idx="8951">
                  <c:v>-67.447999999999993</c:v>
                </c:pt>
                <c:pt idx="8952">
                  <c:v>-67.445999999999998</c:v>
                </c:pt>
                <c:pt idx="8953">
                  <c:v>-67.443999999999988</c:v>
                </c:pt>
                <c:pt idx="8954">
                  <c:v>-67.441999999999993</c:v>
                </c:pt>
                <c:pt idx="8955">
                  <c:v>-67.44</c:v>
                </c:pt>
                <c:pt idx="8956">
                  <c:v>-67.437999999999988</c:v>
                </c:pt>
                <c:pt idx="8957">
                  <c:v>-67.435999999999993</c:v>
                </c:pt>
                <c:pt idx="8958">
                  <c:v>-67.433999999999997</c:v>
                </c:pt>
                <c:pt idx="8959">
                  <c:v>-67.431999999999988</c:v>
                </c:pt>
                <c:pt idx="8960">
                  <c:v>-67.429999999999993</c:v>
                </c:pt>
                <c:pt idx="8961">
                  <c:v>-67.427999999999997</c:v>
                </c:pt>
                <c:pt idx="8962">
                  <c:v>-67.425999999999988</c:v>
                </c:pt>
                <c:pt idx="8963">
                  <c:v>-67.423999999999992</c:v>
                </c:pt>
                <c:pt idx="8964">
                  <c:v>-67.421999999999997</c:v>
                </c:pt>
                <c:pt idx="8965">
                  <c:v>-67.419999999999987</c:v>
                </c:pt>
                <c:pt idx="8966">
                  <c:v>-67.417999999999992</c:v>
                </c:pt>
                <c:pt idx="8967">
                  <c:v>-67.415999999999997</c:v>
                </c:pt>
                <c:pt idx="8968">
                  <c:v>-67.413999999999987</c:v>
                </c:pt>
                <c:pt idx="8969">
                  <c:v>-67.411999999999992</c:v>
                </c:pt>
                <c:pt idx="8970">
                  <c:v>-67.41</c:v>
                </c:pt>
                <c:pt idx="8971">
                  <c:v>-67.407999999999987</c:v>
                </c:pt>
                <c:pt idx="8972">
                  <c:v>-67.405999999999992</c:v>
                </c:pt>
                <c:pt idx="8973">
                  <c:v>-67.403999999999996</c:v>
                </c:pt>
                <c:pt idx="8974">
                  <c:v>-67.401999999999987</c:v>
                </c:pt>
                <c:pt idx="8975">
                  <c:v>-67.399999999999991</c:v>
                </c:pt>
                <c:pt idx="8976">
                  <c:v>-67.397999999999996</c:v>
                </c:pt>
                <c:pt idx="8977">
                  <c:v>-67.395999999999987</c:v>
                </c:pt>
                <c:pt idx="8978">
                  <c:v>-67.393999999999991</c:v>
                </c:pt>
                <c:pt idx="8979">
                  <c:v>-67.391999999999996</c:v>
                </c:pt>
                <c:pt idx="8980">
                  <c:v>-67.389999999999986</c:v>
                </c:pt>
                <c:pt idx="8981">
                  <c:v>-67.387999999999991</c:v>
                </c:pt>
                <c:pt idx="8982">
                  <c:v>-67.385999999999996</c:v>
                </c:pt>
                <c:pt idx="8983">
                  <c:v>-67.383999999999986</c:v>
                </c:pt>
                <c:pt idx="8984">
                  <c:v>-67.381999999999991</c:v>
                </c:pt>
                <c:pt idx="8985">
                  <c:v>-67.38</c:v>
                </c:pt>
                <c:pt idx="8986">
                  <c:v>-67.377999999999986</c:v>
                </c:pt>
                <c:pt idx="8987">
                  <c:v>-67.375999999999991</c:v>
                </c:pt>
                <c:pt idx="8988">
                  <c:v>-67.373999999999995</c:v>
                </c:pt>
                <c:pt idx="8989">
                  <c:v>-67.371999999999986</c:v>
                </c:pt>
                <c:pt idx="8990">
                  <c:v>-67.36999999999999</c:v>
                </c:pt>
                <c:pt idx="8991">
                  <c:v>-67.367999999999995</c:v>
                </c:pt>
                <c:pt idx="8992">
                  <c:v>-67.365999999999985</c:v>
                </c:pt>
                <c:pt idx="8993">
                  <c:v>-67.36399999999999</c:v>
                </c:pt>
                <c:pt idx="8994">
                  <c:v>-67.361999999999995</c:v>
                </c:pt>
                <c:pt idx="8995">
                  <c:v>-67.36</c:v>
                </c:pt>
                <c:pt idx="8996">
                  <c:v>-67.35799999999999</c:v>
                </c:pt>
                <c:pt idx="8997">
                  <c:v>-67.355999999999995</c:v>
                </c:pt>
                <c:pt idx="8998">
                  <c:v>-67.353999999999999</c:v>
                </c:pt>
                <c:pt idx="8999">
                  <c:v>-67.35199999999999</c:v>
                </c:pt>
                <c:pt idx="9000">
                  <c:v>-67.349999999999994</c:v>
                </c:pt>
                <c:pt idx="9001">
                  <c:v>-67.347999999999999</c:v>
                </c:pt>
                <c:pt idx="9002">
                  <c:v>-67.345999999999989</c:v>
                </c:pt>
                <c:pt idx="9003">
                  <c:v>-67.343999999999994</c:v>
                </c:pt>
                <c:pt idx="9004">
                  <c:v>-67.341999999999999</c:v>
                </c:pt>
                <c:pt idx="9005">
                  <c:v>-67.339999999999989</c:v>
                </c:pt>
                <c:pt idx="9006">
                  <c:v>-67.337999999999994</c:v>
                </c:pt>
                <c:pt idx="9007">
                  <c:v>-67.335999999999999</c:v>
                </c:pt>
                <c:pt idx="9008">
                  <c:v>-67.334000000000003</c:v>
                </c:pt>
                <c:pt idx="9009">
                  <c:v>-67.331999999999994</c:v>
                </c:pt>
                <c:pt idx="9010">
                  <c:v>-67.33</c:v>
                </c:pt>
                <c:pt idx="9011">
                  <c:v>-67.328000000000003</c:v>
                </c:pt>
                <c:pt idx="9012">
                  <c:v>-67.325999999999993</c:v>
                </c:pt>
                <c:pt idx="9013">
                  <c:v>-67.323999999999998</c:v>
                </c:pt>
                <c:pt idx="9014">
                  <c:v>-67.322000000000003</c:v>
                </c:pt>
                <c:pt idx="9015">
                  <c:v>-67.319999999999993</c:v>
                </c:pt>
                <c:pt idx="9016">
                  <c:v>-67.317999999999998</c:v>
                </c:pt>
                <c:pt idx="9017">
                  <c:v>-67.316000000000003</c:v>
                </c:pt>
                <c:pt idx="9018">
                  <c:v>-67.313999999999993</c:v>
                </c:pt>
                <c:pt idx="9019">
                  <c:v>-67.311999999999998</c:v>
                </c:pt>
                <c:pt idx="9020">
                  <c:v>-67.31</c:v>
                </c:pt>
                <c:pt idx="9021">
                  <c:v>-67.307999999999993</c:v>
                </c:pt>
                <c:pt idx="9022">
                  <c:v>-67.305999999999997</c:v>
                </c:pt>
                <c:pt idx="9023">
                  <c:v>-67.304000000000002</c:v>
                </c:pt>
                <c:pt idx="9024">
                  <c:v>-67.301999999999992</c:v>
                </c:pt>
                <c:pt idx="9025">
                  <c:v>-67.3</c:v>
                </c:pt>
                <c:pt idx="9026">
                  <c:v>-67.298000000000002</c:v>
                </c:pt>
                <c:pt idx="9027">
                  <c:v>-67.295999999999992</c:v>
                </c:pt>
                <c:pt idx="9028">
                  <c:v>-67.293999999999997</c:v>
                </c:pt>
                <c:pt idx="9029">
                  <c:v>-67.292000000000002</c:v>
                </c:pt>
                <c:pt idx="9030">
                  <c:v>-67.289999999999992</c:v>
                </c:pt>
                <c:pt idx="9031">
                  <c:v>-67.287999999999997</c:v>
                </c:pt>
                <c:pt idx="9032">
                  <c:v>-67.286000000000001</c:v>
                </c:pt>
                <c:pt idx="9033">
                  <c:v>-67.283999999999992</c:v>
                </c:pt>
                <c:pt idx="9034">
                  <c:v>-67.281999999999996</c:v>
                </c:pt>
                <c:pt idx="9035">
                  <c:v>-67.28</c:v>
                </c:pt>
                <c:pt idx="9036">
                  <c:v>-67.277999999999992</c:v>
                </c:pt>
                <c:pt idx="9037">
                  <c:v>-67.275999999999996</c:v>
                </c:pt>
                <c:pt idx="9038">
                  <c:v>-67.274000000000001</c:v>
                </c:pt>
                <c:pt idx="9039">
                  <c:v>-67.271999999999991</c:v>
                </c:pt>
                <c:pt idx="9040">
                  <c:v>-67.27</c:v>
                </c:pt>
                <c:pt idx="9041">
                  <c:v>-67.268000000000001</c:v>
                </c:pt>
                <c:pt idx="9042">
                  <c:v>-67.265999999999991</c:v>
                </c:pt>
                <c:pt idx="9043">
                  <c:v>-67.263999999999996</c:v>
                </c:pt>
                <c:pt idx="9044">
                  <c:v>-67.262</c:v>
                </c:pt>
                <c:pt idx="9045">
                  <c:v>-67.259999999999991</c:v>
                </c:pt>
                <c:pt idx="9046">
                  <c:v>-67.257999999999996</c:v>
                </c:pt>
                <c:pt idx="9047">
                  <c:v>-67.256</c:v>
                </c:pt>
                <c:pt idx="9048">
                  <c:v>-67.253999999999991</c:v>
                </c:pt>
                <c:pt idx="9049">
                  <c:v>-67.251999999999995</c:v>
                </c:pt>
                <c:pt idx="9050">
                  <c:v>-67.25</c:v>
                </c:pt>
                <c:pt idx="9051">
                  <c:v>-67.24799999999999</c:v>
                </c:pt>
                <c:pt idx="9052">
                  <c:v>-67.245999999999995</c:v>
                </c:pt>
                <c:pt idx="9053">
                  <c:v>-67.244</c:v>
                </c:pt>
                <c:pt idx="9054">
                  <c:v>-67.24199999999999</c:v>
                </c:pt>
                <c:pt idx="9055">
                  <c:v>-67.239999999999995</c:v>
                </c:pt>
                <c:pt idx="9056">
                  <c:v>-67.238</c:v>
                </c:pt>
                <c:pt idx="9057">
                  <c:v>-67.23599999999999</c:v>
                </c:pt>
                <c:pt idx="9058">
                  <c:v>-67.233999999999995</c:v>
                </c:pt>
                <c:pt idx="9059">
                  <c:v>-67.231999999999999</c:v>
                </c:pt>
                <c:pt idx="9060">
                  <c:v>-67.22999999999999</c:v>
                </c:pt>
                <c:pt idx="9061">
                  <c:v>-67.227999999999994</c:v>
                </c:pt>
                <c:pt idx="9062">
                  <c:v>-67.225999999999999</c:v>
                </c:pt>
                <c:pt idx="9063">
                  <c:v>-67.22399999999999</c:v>
                </c:pt>
                <c:pt idx="9064">
                  <c:v>-67.221999999999994</c:v>
                </c:pt>
                <c:pt idx="9065">
                  <c:v>-67.22</c:v>
                </c:pt>
                <c:pt idx="9066">
                  <c:v>-67.217999999999989</c:v>
                </c:pt>
                <c:pt idx="9067">
                  <c:v>-67.215999999999994</c:v>
                </c:pt>
                <c:pt idx="9068">
                  <c:v>-67.213999999999999</c:v>
                </c:pt>
                <c:pt idx="9069">
                  <c:v>-67.211999999999989</c:v>
                </c:pt>
                <c:pt idx="9070">
                  <c:v>-67.209999999999994</c:v>
                </c:pt>
                <c:pt idx="9071">
                  <c:v>-67.207999999999998</c:v>
                </c:pt>
                <c:pt idx="9072">
                  <c:v>-67.205999999999989</c:v>
                </c:pt>
                <c:pt idx="9073">
                  <c:v>-67.203999999999994</c:v>
                </c:pt>
                <c:pt idx="9074">
                  <c:v>-67.201999999999998</c:v>
                </c:pt>
                <c:pt idx="9075">
                  <c:v>-67.199999999999989</c:v>
                </c:pt>
                <c:pt idx="9076">
                  <c:v>-67.197999999999993</c:v>
                </c:pt>
                <c:pt idx="9077">
                  <c:v>-67.195999999999998</c:v>
                </c:pt>
                <c:pt idx="9078">
                  <c:v>-67.193999999999988</c:v>
                </c:pt>
                <c:pt idx="9079">
                  <c:v>-67.191999999999993</c:v>
                </c:pt>
                <c:pt idx="9080">
                  <c:v>-67.19</c:v>
                </c:pt>
                <c:pt idx="9081">
                  <c:v>-67.187999999999988</c:v>
                </c:pt>
                <c:pt idx="9082">
                  <c:v>-67.185999999999993</c:v>
                </c:pt>
                <c:pt idx="9083">
                  <c:v>-67.183999999999997</c:v>
                </c:pt>
                <c:pt idx="9084">
                  <c:v>-67.181999999999988</c:v>
                </c:pt>
                <c:pt idx="9085">
                  <c:v>-67.179999999999993</c:v>
                </c:pt>
                <c:pt idx="9086">
                  <c:v>-67.177999999999997</c:v>
                </c:pt>
                <c:pt idx="9087">
                  <c:v>-67.175999999999988</c:v>
                </c:pt>
                <c:pt idx="9088">
                  <c:v>-67.173999999999992</c:v>
                </c:pt>
                <c:pt idx="9089">
                  <c:v>-67.171999999999997</c:v>
                </c:pt>
                <c:pt idx="9090">
                  <c:v>-67.169999999999987</c:v>
                </c:pt>
                <c:pt idx="9091">
                  <c:v>-67.167999999999992</c:v>
                </c:pt>
                <c:pt idx="9092">
                  <c:v>-67.165999999999997</c:v>
                </c:pt>
                <c:pt idx="9093">
                  <c:v>-67.163999999999987</c:v>
                </c:pt>
                <c:pt idx="9094">
                  <c:v>-67.161999999999992</c:v>
                </c:pt>
                <c:pt idx="9095">
                  <c:v>-67.16</c:v>
                </c:pt>
                <c:pt idx="9096">
                  <c:v>-67.157999999999987</c:v>
                </c:pt>
                <c:pt idx="9097">
                  <c:v>-67.155999999999992</c:v>
                </c:pt>
                <c:pt idx="9098">
                  <c:v>-67.153999999999996</c:v>
                </c:pt>
                <c:pt idx="9099">
                  <c:v>-67.151999999999987</c:v>
                </c:pt>
                <c:pt idx="9100">
                  <c:v>-67.149999999999991</c:v>
                </c:pt>
                <c:pt idx="9101">
                  <c:v>-67.147999999999996</c:v>
                </c:pt>
                <c:pt idx="9102">
                  <c:v>-67.145999999999987</c:v>
                </c:pt>
                <c:pt idx="9103">
                  <c:v>-67.143999999999991</c:v>
                </c:pt>
                <c:pt idx="9104">
                  <c:v>-67.141999999999996</c:v>
                </c:pt>
                <c:pt idx="9105">
                  <c:v>-67.139999999999986</c:v>
                </c:pt>
                <c:pt idx="9106">
                  <c:v>-67.137999999999991</c:v>
                </c:pt>
                <c:pt idx="9107">
                  <c:v>-67.135999999999996</c:v>
                </c:pt>
                <c:pt idx="9108">
                  <c:v>-67.133999999999986</c:v>
                </c:pt>
                <c:pt idx="9109">
                  <c:v>-67.131999999999991</c:v>
                </c:pt>
                <c:pt idx="9110">
                  <c:v>-67.13</c:v>
                </c:pt>
                <c:pt idx="9111">
                  <c:v>-67.127999999999986</c:v>
                </c:pt>
                <c:pt idx="9112">
                  <c:v>-67.125999999999991</c:v>
                </c:pt>
                <c:pt idx="9113">
                  <c:v>-67.123999999999995</c:v>
                </c:pt>
                <c:pt idx="9114">
                  <c:v>-67.121999999999986</c:v>
                </c:pt>
                <c:pt idx="9115">
                  <c:v>-67.11999999999999</c:v>
                </c:pt>
                <c:pt idx="9116">
                  <c:v>-67.117999999999995</c:v>
                </c:pt>
                <c:pt idx="9117">
                  <c:v>-67.115999999999985</c:v>
                </c:pt>
                <c:pt idx="9118">
                  <c:v>-67.11399999999999</c:v>
                </c:pt>
                <c:pt idx="9119">
                  <c:v>-67.111999999999995</c:v>
                </c:pt>
                <c:pt idx="9120">
                  <c:v>-67.11</c:v>
                </c:pt>
                <c:pt idx="9121">
                  <c:v>-67.10799999999999</c:v>
                </c:pt>
                <c:pt idx="9122">
                  <c:v>-67.105999999999995</c:v>
                </c:pt>
                <c:pt idx="9123">
                  <c:v>-67.103999999999999</c:v>
                </c:pt>
                <c:pt idx="9124">
                  <c:v>-67.10199999999999</c:v>
                </c:pt>
                <c:pt idx="9125">
                  <c:v>-67.099999999999994</c:v>
                </c:pt>
                <c:pt idx="9126">
                  <c:v>-67.097999999999999</c:v>
                </c:pt>
                <c:pt idx="9127">
                  <c:v>-67.095999999999989</c:v>
                </c:pt>
                <c:pt idx="9128">
                  <c:v>-67.093999999999994</c:v>
                </c:pt>
                <c:pt idx="9129">
                  <c:v>-67.091999999999999</c:v>
                </c:pt>
                <c:pt idx="9130">
                  <c:v>-67.089999999999989</c:v>
                </c:pt>
                <c:pt idx="9131">
                  <c:v>-67.087999999999994</c:v>
                </c:pt>
                <c:pt idx="9132">
                  <c:v>-67.085999999999999</c:v>
                </c:pt>
                <c:pt idx="9133">
                  <c:v>-67.084000000000003</c:v>
                </c:pt>
                <c:pt idx="9134">
                  <c:v>-67.081999999999994</c:v>
                </c:pt>
                <c:pt idx="9135">
                  <c:v>-67.08</c:v>
                </c:pt>
                <c:pt idx="9136">
                  <c:v>-67.078000000000003</c:v>
                </c:pt>
                <c:pt idx="9137">
                  <c:v>-67.075999999999993</c:v>
                </c:pt>
                <c:pt idx="9138">
                  <c:v>-67.073999999999998</c:v>
                </c:pt>
                <c:pt idx="9139">
                  <c:v>-67.072000000000003</c:v>
                </c:pt>
                <c:pt idx="9140">
                  <c:v>-67.069999999999993</c:v>
                </c:pt>
                <c:pt idx="9141">
                  <c:v>-67.067999999999998</c:v>
                </c:pt>
                <c:pt idx="9142">
                  <c:v>-67.066000000000003</c:v>
                </c:pt>
                <c:pt idx="9143">
                  <c:v>-67.063999999999993</c:v>
                </c:pt>
                <c:pt idx="9144">
                  <c:v>-67.061999999999998</c:v>
                </c:pt>
                <c:pt idx="9145">
                  <c:v>-67.06</c:v>
                </c:pt>
                <c:pt idx="9146">
                  <c:v>-67.057999999999993</c:v>
                </c:pt>
                <c:pt idx="9147">
                  <c:v>-67.055999999999997</c:v>
                </c:pt>
                <c:pt idx="9148">
                  <c:v>-67.054000000000002</c:v>
                </c:pt>
                <c:pt idx="9149">
                  <c:v>-67.051999999999992</c:v>
                </c:pt>
                <c:pt idx="9150">
                  <c:v>-67.05</c:v>
                </c:pt>
                <c:pt idx="9151">
                  <c:v>-67.048000000000002</c:v>
                </c:pt>
                <c:pt idx="9152">
                  <c:v>-67.045999999999992</c:v>
                </c:pt>
                <c:pt idx="9153">
                  <c:v>-67.043999999999997</c:v>
                </c:pt>
                <c:pt idx="9154">
                  <c:v>-67.042000000000002</c:v>
                </c:pt>
                <c:pt idx="9155">
                  <c:v>-67.039999999999992</c:v>
                </c:pt>
                <c:pt idx="9156">
                  <c:v>-67.037999999999997</c:v>
                </c:pt>
                <c:pt idx="9157">
                  <c:v>-67.036000000000001</c:v>
                </c:pt>
                <c:pt idx="9158">
                  <c:v>-67.033999999999992</c:v>
                </c:pt>
                <c:pt idx="9159">
                  <c:v>-67.031999999999996</c:v>
                </c:pt>
                <c:pt idx="9160">
                  <c:v>-67.03</c:v>
                </c:pt>
                <c:pt idx="9161">
                  <c:v>-67.027999999999992</c:v>
                </c:pt>
                <c:pt idx="9162">
                  <c:v>-67.025999999999996</c:v>
                </c:pt>
                <c:pt idx="9163">
                  <c:v>-67.024000000000001</c:v>
                </c:pt>
                <c:pt idx="9164">
                  <c:v>-67.021999999999991</c:v>
                </c:pt>
                <c:pt idx="9165">
                  <c:v>-67.02</c:v>
                </c:pt>
                <c:pt idx="9166">
                  <c:v>-67.018000000000001</c:v>
                </c:pt>
                <c:pt idx="9167">
                  <c:v>-67.015999999999991</c:v>
                </c:pt>
                <c:pt idx="9168">
                  <c:v>-67.013999999999996</c:v>
                </c:pt>
                <c:pt idx="9169">
                  <c:v>-67.012</c:v>
                </c:pt>
                <c:pt idx="9170">
                  <c:v>-67.009999999999991</c:v>
                </c:pt>
                <c:pt idx="9171">
                  <c:v>-67.007999999999996</c:v>
                </c:pt>
                <c:pt idx="9172">
                  <c:v>-67.006</c:v>
                </c:pt>
                <c:pt idx="9173">
                  <c:v>-67.003999999999991</c:v>
                </c:pt>
                <c:pt idx="9174">
                  <c:v>-67.001999999999995</c:v>
                </c:pt>
                <c:pt idx="9175">
                  <c:v>-67</c:v>
                </c:pt>
                <c:pt idx="9176">
                  <c:v>-66.99799999999999</c:v>
                </c:pt>
                <c:pt idx="9177">
                  <c:v>-66.995999999999995</c:v>
                </c:pt>
                <c:pt idx="9178">
                  <c:v>-66.994</c:v>
                </c:pt>
                <c:pt idx="9179">
                  <c:v>-66.99199999999999</c:v>
                </c:pt>
                <c:pt idx="9180">
                  <c:v>-66.989999999999995</c:v>
                </c:pt>
                <c:pt idx="9181">
                  <c:v>-66.988</c:v>
                </c:pt>
                <c:pt idx="9182">
                  <c:v>-66.98599999999999</c:v>
                </c:pt>
                <c:pt idx="9183">
                  <c:v>-66.983999999999995</c:v>
                </c:pt>
                <c:pt idx="9184">
                  <c:v>-66.981999999999999</c:v>
                </c:pt>
                <c:pt idx="9185">
                  <c:v>-66.97999999999999</c:v>
                </c:pt>
                <c:pt idx="9186">
                  <c:v>-66.977999999999994</c:v>
                </c:pt>
                <c:pt idx="9187">
                  <c:v>-66.975999999999999</c:v>
                </c:pt>
                <c:pt idx="9188">
                  <c:v>-66.97399999999999</c:v>
                </c:pt>
                <c:pt idx="9189">
                  <c:v>-66.971999999999994</c:v>
                </c:pt>
                <c:pt idx="9190">
                  <c:v>-66.97</c:v>
                </c:pt>
                <c:pt idx="9191">
                  <c:v>-66.967999999999989</c:v>
                </c:pt>
                <c:pt idx="9192">
                  <c:v>-66.965999999999994</c:v>
                </c:pt>
                <c:pt idx="9193">
                  <c:v>-66.963999999999999</c:v>
                </c:pt>
                <c:pt idx="9194">
                  <c:v>-66.961999999999989</c:v>
                </c:pt>
                <c:pt idx="9195">
                  <c:v>-66.959999999999994</c:v>
                </c:pt>
                <c:pt idx="9196">
                  <c:v>-66.957999999999998</c:v>
                </c:pt>
                <c:pt idx="9197">
                  <c:v>-66.955999999999989</c:v>
                </c:pt>
                <c:pt idx="9198">
                  <c:v>-66.953999999999994</c:v>
                </c:pt>
                <c:pt idx="9199">
                  <c:v>-66.951999999999998</c:v>
                </c:pt>
                <c:pt idx="9200">
                  <c:v>-66.949999999999989</c:v>
                </c:pt>
                <c:pt idx="9201">
                  <c:v>-66.947999999999993</c:v>
                </c:pt>
                <c:pt idx="9202">
                  <c:v>-66.945999999999998</c:v>
                </c:pt>
                <c:pt idx="9203">
                  <c:v>-66.943999999999988</c:v>
                </c:pt>
                <c:pt idx="9204">
                  <c:v>-66.941999999999993</c:v>
                </c:pt>
                <c:pt idx="9205">
                  <c:v>-66.94</c:v>
                </c:pt>
                <c:pt idx="9206">
                  <c:v>-66.937999999999988</c:v>
                </c:pt>
                <c:pt idx="9207">
                  <c:v>-66.935999999999993</c:v>
                </c:pt>
                <c:pt idx="9208">
                  <c:v>-66.933999999999997</c:v>
                </c:pt>
                <c:pt idx="9209">
                  <c:v>-66.931999999999988</c:v>
                </c:pt>
                <c:pt idx="9210">
                  <c:v>-66.929999999999993</c:v>
                </c:pt>
                <c:pt idx="9211">
                  <c:v>-66.927999999999997</c:v>
                </c:pt>
                <c:pt idx="9212">
                  <c:v>-66.925999999999988</c:v>
                </c:pt>
                <c:pt idx="9213">
                  <c:v>-66.923999999999992</c:v>
                </c:pt>
                <c:pt idx="9214">
                  <c:v>-66.921999999999997</c:v>
                </c:pt>
                <c:pt idx="9215">
                  <c:v>-66.919999999999987</c:v>
                </c:pt>
                <c:pt idx="9216">
                  <c:v>-66.917999999999992</c:v>
                </c:pt>
                <c:pt idx="9217">
                  <c:v>-66.915999999999997</c:v>
                </c:pt>
                <c:pt idx="9218">
                  <c:v>-66.913999999999987</c:v>
                </c:pt>
                <c:pt idx="9219">
                  <c:v>-66.911999999999992</c:v>
                </c:pt>
                <c:pt idx="9220">
                  <c:v>-66.91</c:v>
                </c:pt>
                <c:pt idx="9221">
                  <c:v>-66.907999999999987</c:v>
                </c:pt>
                <c:pt idx="9222">
                  <c:v>-66.905999999999992</c:v>
                </c:pt>
                <c:pt idx="9223">
                  <c:v>-66.903999999999996</c:v>
                </c:pt>
                <c:pt idx="9224">
                  <c:v>-66.901999999999987</c:v>
                </c:pt>
                <c:pt idx="9225">
                  <c:v>-66.899999999999991</c:v>
                </c:pt>
                <c:pt idx="9226">
                  <c:v>-66.897999999999996</c:v>
                </c:pt>
                <c:pt idx="9227">
                  <c:v>-66.895999999999987</c:v>
                </c:pt>
                <c:pt idx="9228">
                  <c:v>-66.893999999999991</c:v>
                </c:pt>
                <c:pt idx="9229">
                  <c:v>-66.891999999999996</c:v>
                </c:pt>
                <c:pt idx="9230">
                  <c:v>-66.889999999999986</c:v>
                </c:pt>
                <c:pt idx="9231">
                  <c:v>-66.887999999999991</c:v>
                </c:pt>
                <c:pt idx="9232">
                  <c:v>-66.885999999999996</c:v>
                </c:pt>
                <c:pt idx="9233">
                  <c:v>-66.883999999999986</c:v>
                </c:pt>
                <c:pt idx="9234">
                  <c:v>-66.881999999999991</c:v>
                </c:pt>
                <c:pt idx="9235">
                  <c:v>-66.88</c:v>
                </c:pt>
                <c:pt idx="9236">
                  <c:v>-66.877999999999986</c:v>
                </c:pt>
                <c:pt idx="9237">
                  <c:v>-66.875999999999991</c:v>
                </c:pt>
                <c:pt idx="9238">
                  <c:v>-66.873999999999995</c:v>
                </c:pt>
                <c:pt idx="9239">
                  <c:v>-66.871999999999986</c:v>
                </c:pt>
                <c:pt idx="9240">
                  <c:v>-66.86999999999999</c:v>
                </c:pt>
                <c:pt idx="9241">
                  <c:v>-66.867999999999995</c:v>
                </c:pt>
                <c:pt idx="9242">
                  <c:v>-66.865999999999985</c:v>
                </c:pt>
                <c:pt idx="9243">
                  <c:v>-66.86399999999999</c:v>
                </c:pt>
                <c:pt idx="9244">
                  <c:v>-66.861999999999995</c:v>
                </c:pt>
                <c:pt idx="9245">
                  <c:v>-66.86</c:v>
                </c:pt>
                <c:pt idx="9246">
                  <c:v>-66.85799999999999</c:v>
                </c:pt>
                <c:pt idx="9247">
                  <c:v>-66.855999999999995</c:v>
                </c:pt>
                <c:pt idx="9248">
                  <c:v>-66.853999999999999</c:v>
                </c:pt>
                <c:pt idx="9249">
                  <c:v>-66.85199999999999</c:v>
                </c:pt>
                <c:pt idx="9250">
                  <c:v>-66.849999999999994</c:v>
                </c:pt>
                <c:pt idx="9251">
                  <c:v>-66.847999999999999</c:v>
                </c:pt>
                <c:pt idx="9252">
                  <c:v>-66.845999999999989</c:v>
                </c:pt>
                <c:pt idx="9253">
                  <c:v>-66.843999999999994</c:v>
                </c:pt>
                <c:pt idx="9254">
                  <c:v>-66.841999999999999</c:v>
                </c:pt>
                <c:pt idx="9255">
                  <c:v>-66.839999999999989</c:v>
                </c:pt>
                <c:pt idx="9256">
                  <c:v>-66.837999999999994</c:v>
                </c:pt>
                <c:pt idx="9257">
                  <c:v>-66.835999999999999</c:v>
                </c:pt>
                <c:pt idx="9258">
                  <c:v>-66.834000000000003</c:v>
                </c:pt>
                <c:pt idx="9259">
                  <c:v>-66.831999999999994</c:v>
                </c:pt>
                <c:pt idx="9260">
                  <c:v>-66.83</c:v>
                </c:pt>
                <c:pt idx="9261">
                  <c:v>-66.828000000000003</c:v>
                </c:pt>
                <c:pt idx="9262">
                  <c:v>-66.825999999999993</c:v>
                </c:pt>
                <c:pt idx="9263">
                  <c:v>-66.823999999999998</c:v>
                </c:pt>
                <c:pt idx="9264">
                  <c:v>-66.822000000000003</c:v>
                </c:pt>
                <c:pt idx="9265">
                  <c:v>-66.819999999999993</c:v>
                </c:pt>
                <c:pt idx="9266">
                  <c:v>-66.817999999999998</c:v>
                </c:pt>
                <c:pt idx="9267">
                  <c:v>-66.816000000000003</c:v>
                </c:pt>
                <c:pt idx="9268">
                  <c:v>-66.813999999999993</c:v>
                </c:pt>
                <c:pt idx="9269">
                  <c:v>-66.811999999999998</c:v>
                </c:pt>
                <c:pt idx="9270">
                  <c:v>-66.81</c:v>
                </c:pt>
                <c:pt idx="9271">
                  <c:v>-66.807999999999993</c:v>
                </c:pt>
                <c:pt idx="9272">
                  <c:v>-66.805999999999997</c:v>
                </c:pt>
                <c:pt idx="9273">
                  <c:v>-66.804000000000002</c:v>
                </c:pt>
                <c:pt idx="9274">
                  <c:v>-66.801999999999992</c:v>
                </c:pt>
                <c:pt idx="9275">
                  <c:v>-66.8</c:v>
                </c:pt>
                <c:pt idx="9276">
                  <c:v>-66.798000000000002</c:v>
                </c:pt>
                <c:pt idx="9277">
                  <c:v>-66.795999999999992</c:v>
                </c:pt>
                <c:pt idx="9278">
                  <c:v>-66.793999999999997</c:v>
                </c:pt>
                <c:pt idx="9279">
                  <c:v>-66.792000000000002</c:v>
                </c:pt>
                <c:pt idx="9280">
                  <c:v>-66.789999999999992</c:v>
                </c:pt>
                <c:pt idx="9281">
                  <c:v>-66.787999999999997</c:v>
                </c:pt>
                <c:pt idx="9282">
                  <c:v>-66.786000000000001</c:v>
                </c:pt>
                <c:pt idx="9283">
                  <c:v>-66.783999999999992</c:v>
                </c:pt>
                <c:pt idx="9284">
                  <c:v>-66.781999999999996</c:v>
                </c:pt>
                <c:pt idx="9285">
                  <c:v>-66.78</c:v>
                </c:pt>
                <c:pt idx="9286">
                  <c:v>-66.777999999999992</c:v>
                </c:pt>
                <c:pt idx="9287">
                  <c:v>-66.775999999999996</c:v>
                </c:pt>
                <c:pt idx="9288">
                  <c:v>-66.774000000000001</c:v>
                </c:pt>
                <c:pt idx="9289">
                  <c:v>-66.771999999999991</c:v>
                </c:pt>
                <c:pt idx="9290">
                  <c:v>-66.77</c:v>
                </c:pt>
                <c:pt idx="9291">
                  <c:v>-66.768000000000001</c:v>
                </c:pt>
                <c:pt idx="9292">
                  <c:v>-66.765999999999991</c:v>
                </c:pt>
                <c:pt idx="9293">
                  <c:v>-66.763999999999996</c:v>
                </c:pt>
                <c:pt idx="9294">
                  <c:v>-66.762</c:v>
                </c:pt>
                <c:pt idx="9295">
                  <c:v>-66.759999999999991</c:v>
                </c:pt>
                <c:pt idx="9296">
                  <c:v>-66.757999999999996</c:v>
                </c:pt>
                <c:pt idx="9297">
                  <c:v>-66.756</c:v>
                </c:pt>
                <c:pt idx="9298">
                  <c:v>-66.753999999999991</c:v>
                </c:pt>
                <c:pt idx="9299">
                  <c:v>-66.751999999999995</c:v>
                </c:pt>
                <c:pt idx="9300">
                  <c:v>-66.75</c:v>
                </c:pt>
                <c:pt idx="9301">
                  <c:v>-66.74799999999999</c:v>
                </c:pt>
                <c:pt idx="9302">
                  <c:v>-66.745999999999995</c:v>
                </c:pt>
                <c:pt idx="9303">
                  <c:v>-66.744</c:v>
                </c:pt>
                <c:pt idx="9304">
                  <c:v>-66.74199999999999</c:v>
                </c:pt>
                <c:pt idx="9305">
                  <c:v>-66.739999999999995</c:v>
                </c:pt>
                <c:pt idx="9306">
                  <c:v>-66.738</c:v>
                </c:pt>
                <c:pt idx="9307">
                  <c:v>-66.73599999999999</c:v>
                </c:pt>
                <c:pt idx="9308">
                  <c:v>-66.733999999999995</c:v>
                </c:pt>
                <c:pt idx="9309">
                  <c:v>-66.731999999999999</c:v>
                </c:pt>
                <c:pt idx="9310">
                  <c:v>-66.72999999999999</c:v>
                </c:pt>
                <c:pt idx="9311">
                  <c:v>-66.727999999999994</c:v>
                </c:pt>
                <c:pt idx="9312">
                  <c:v>-66.725999999999999</c:v>
                </c:pt>
                <c:pt idx="9313">
                  <c:v>-66.72399999999999</c:v>
                </c:pt>
                <c:pt idx="9314">
                  <c:v>-66.721999999999994</c:v>
                </c:pt>
                <c:pt idx="9315">
                  <c:v>-66.72</c:v>
                </c:pt>
                <c:pt idx="9316">
                  <c:v>-66.717999999999989</c:v>
                </c:pt>
                <c:pt idx="9317">
                  <c:v>-66.715999999999994</c:v>
                </c:pt>
                <c:pt idx="9318">
                  <c:v>-66.713999999999999</c:v>
                </c:pt>
                <c:pt idx="9319">
                  <c:v>-66.711999999999989</c:v>
                </c:pt>
                <c:pt idx="9320">
                  <c:v>-66.709999999999994</c:v>
                </c:pt>
                <c:pt idx="9321">
                  <c:v>-66.707999999999998</c:v>
                </c:pt>
                <c:pt idx="9322">
                  <c:v>-66.705999999999989</c:v>
                </c:pt>
                <c:pt idx="9323">
                  <c:v>-66.703999999999994</c:v>
                </c:pt>
                <c:pt idx="9324">
                  <c:v>-66.701999999999998</c:v>
                </c:pt>
                <c:pt idx="9325">
                  <c:v>-66.699999999999989</c:v>
                </c:pt>
                <c:pt idx="9326">
                  <c:v>-66.697999999999993</c:v>
                </c:pt>
                <c:pt idx="9327">
                  <c:v>-66.695999999999998</c:v>
                </c:pt>
                <c:pt idx="9328">
                  <c:v>-66.693999999999988</c:v>
                </c:pt>
                <c:pt idx="9329">
                  <c:v>-66.691999999999993</c:v>
                </c:pt>
                <c:pt idx="9330">
                  <c:v>-66.69</c:v>
                </c:pt>
                <c:pt idx="9331">
                  <c:v>-66.687999999999988</c:v>
                </c:pt>
                <c:pt idx="9332">
                  <c:v>-66.685999999999993</c:v>
                </c:pt>
                <c:pt idx="9333">
                  <c:v>-66.683999999999997</c:v>
                </c:pt>
                <c:pt idx="9334">
                  <c:v>-66.681999999999988</c:v>
                </c:pt>
                <c:pt idx="9335">
                  <c:v>-66.679999999999993</c:v>
                </c:pt>
                <c:pt idx="9336">
                  <c:v>-66.677999999999997</c:v>
                </c:pt>
                <c:pt idx="9337">
                  <c:v>-66.675999999999988</c:v>
                </c:pt>
                <c:pt idx="9338">
                  <c:v>-66.673999999999992</c:v>
                </c:pt>
                <c:pt idx="9339">
                  <c:v>-66.671999999999997</c:v>
                </c:pt>
                <c:pt idx="9340">
                  <c:v>-66.669999999999987</c:v>
                </c:pt>
                <c:pt idx="9341">
                  <c:v>-66.667999999999992</c:v>
                </c:pt>
                <c:pt idx="9342">
                  <c:v>-66.665999999999997</c:v>
                </c:pt>
                <c:pt idx="9343">
                  <c:v>-66.663999999999987</c:v>
                </c:pt>
                <c:pt idx="9344">
                  <c:v>-66.661999999999992</c:v>
                </c:pt>
                <c:pt idx="9345">
                  <c:v>-66.66</c:v>
                </c:pt>
                <c:pt idx="9346">
                  <c:v>-66.657999999999987</c:v>
                </c:pt>
                <c:pt idx="9347">
                  <c:v>-66.655999999999992</c:v>
                </c:pt>
                <c:pt idx="9348">
                  <c:v>-66.653999999999996</c:v>
                </c:pt>
                <c:pt idx="9349">
                  <c:v>-66.651999999999987</c:v>
                </c:pt>
                <c:pt idx="9350">
                  <c:v>-66.649999999999991</c:v>
                </c:pt>
                <c:pt idx="9351">
                  <c:v>-66.647999999999996</c:v>
                </c:pt>
                <c:pt idx="9352">
                  <c:v>-66.645999999999987</c:v>
                </c:pt>
                <c:pt idx="9353">
                  <c:v>-66.643999999999991</c:v>
                </c:pt>
                <c:pt idx="9354">
                  <c:v>-66.641999999999996</c:v>
                </c:pt>
                <c:pt idx="9355">
                  <c:v>-66.639999999999986</c:v>
                </c:pt>
                <c:pt idx="9356">
                  <c:v>-66.637999999999991</c:v>
                </c:pt>
                <c:pt idx="9357">
                  <c:v>-66.635999999999996</c:v>
                </c:pt>
                <c:pt idx="9358">
                  <c:v>-66.633999999999986</c:v>
                </c:pt>
                <c:pt idx="9359">
                  <c:v>-66.631999999999991</c:v>
                </c:pt>
                <c:pt idx="9360">
                  <c:v>-66.63</c:v>
                </c:pt>
                <c:pt idx="9361">
                  <c:v>-66.627999999999986</c:v>
                </c:pt>
                <c:pt idx="9362">
                  <c:v>-66.625999999999991</c:v>
                </c:pt>
                <c:pt idx="9363">
                  <c:v>-66.623999999999995</c:v>
                </c:pt>
                <c:pt idx="9364">
                  <c:v>-66.621999999999986</c:v>
                </c:pt>
                <c:pt idx="9365">
                  <c:v>-66.61999999999999</c:v>
                </c:pt>
                <c:pt idx="9366">
                  <c:v>-66.617999999999995</c:v>
                </c:pt>
                <c:pt idx="9367">
                  <c:v>-66.615999999999985</c:v>
                </c:pt>
                <c:pt idx="9368">
                  <c:v>-66.61399999999999</c:v>
                </c:pt>
                <c:pt idx="9369">
                  <c:v>-66.611999999999995</c:v>
                </c:pt>
                <c:pt idx="9370">
                  <c:v>-66.61</c:v>
                </c:pt>
                <c:pt idx="9371">
                  <c:v>-66.60799999999999</c:v>
                </c:pt>
                <c:pt idx="9372">
                  <c:v>-66.605999999999995</c:v>
                </c:pt>
                <c:pt idx="9373">
                  <c:v>-66.603999999999999</c:v>
                </c:pt>
                <c:pt idx="9374">
                  <c:v>-66.60199999999999</c:v>
                </c:pt>
                <c:pt idx="9375">
                  <c:v>-66.599999999999994</c:v>
                </c:pt>
                <c:pt idx="9376">
                  <c:v>-66.597999999999999</c:v>
                </c:pt>
                <c:pt idx="9377">
                  <c:v>-66.595999999999989</c:v>
                </c:pt>
                <c:pt idx="9378">
                  <c:v>-66.593999999999994</c:v>
                </c:pt>
                <c:pt idx="9379">
                  <c:v>-66.591999999999999</c:v>
                </c:pt>
                <c:pt idx="9380">
                  <c:v>-66.589999999999989</c:v>
                </c:pt>
                <c:pt idx="9381">
                  <c:v>-66.587999999999994</c:v>
                </c:pt>
                <c:pt idx="9382">
                  <c:v>-66.585999999999999</c:v>
                </c:pt>
                <c:pt idx="9383">
                  <c:v>-66.584000000000003</c:v>
                </c:pt>
                <c:pt idx="9384">
                  <c:v>-66.581999999999994</c:v>
                </c:pt>
                <c:pt idx="9385">
                  <c:v>-66.58</c:v>
                </c:pt>
                <c:pt idx="9386">
                  <c:v>-66.578000000000003</c:v>
                </c:pt>
                <c:pt idx="9387">
                  <c:v>-66.575999999999993</c:v>
                </c:pt>
                <c:pt idx="9388">
                  <c:v>-66.573999999999998</c:v>
                </c:pt>
                <c:pt idx="9389">
                  <c:v>-66.572000000000003</c:v>
                </c:pt>
                <c:pt idx="9390">
                  <c:v>-66.569999999999993</c:v>
                </c:pt>
                <c:pt idx="9391">
                  <c:v>-66.567999999999998</c:v>
                </c:pt>
                <c:pt idx="9392">
                  <c:v>-66.566000000000003</c:v>
                </c:pt>
                <c:pt idx="9393">
                  <c:v>-66.563999999999993</c:v>
                </c:pt>
                <c:pt idx="9394">
                  <c:v>-66.561999999999998</c:v>
                </c:pt>
                <c:pt idx="9395">
                  <c:v>-66.56</c:v>
                </c:pt>
                <c:pt idx="9396">
                  <c:v>-66.557999999999993</c:v>
                </c:pt>
                <c:pt idx="9397">
                  <c:v>-66.555999999999997</c:v>
                </c:pt>
                <c:pt idx="9398">
                  <c:v>-66.554000000000002</c:v>
                </c:pt>
                <c:pt idx="9399">
                  <c:v>-66.551999999999992</c:v>
                </c:pt>
                <c:pt idx="9400">
                  <c:v>-66.55</c:v>
                </c:pt>
                <c:pt idx="9401">
                  <c:v>-66.548000000000002</c:v>
                </c:pt>
                <c:pt idx="9402">
                  <c:v>-66.545999999999992</c:v>
                </c:pt>
                <c:pt idx="9403">
                  <c:v>-66.543999999999997</c:v>
                </c:pt>
                <c:pt idx="9404">
                  <c:v>-66.542000000000002</c:v>
                </c:pt>
                <c:pt idx="9405">
                  <c:v>-66.539999999999992</c:v>
                </c:pt>
                <c:pt idx="9406">
                  <c:v>-66.537999999999997</c:v>
                </c:pt>
                <c:pt idx="9407">
                  <c:v>-66.536000000000001</c:v>
                </c:pt>
                <c:pt idx="9408">
                  <c:v>-66.533999999999992</c:v>
                </c:pt>
                <c:pt idx="9409">
                  <c:v>-66.531999999999996</c:v>
                </c:pt>
                <c:pt idx="9410">
                  <c:v>-66.53</c:v>
                </c:pt>
                <c:pt idx="9411">
                  <c:v>-66.527999999999992</c:v>
                </c:pt>
                <c:pt idx="9412">
                  <c:v>-66.525999999999996</c:v>
                </c:pt>
                <c:pt idx="9413">
                  <c:v>-66.524000000000001</c:v>
                </c:pt>
                <c:pt idx="9414">
                  <c:v>-66.521999999999991</c:v>
                </c:pt>
                <c:pt idx="9415">
                  <c:v>-66.52</c:v>
                </c:pt>
                <c:pt idx="9416">
                  <c:v>-66.518000000000001</c:v>
                </c:pt>
                <c:pt idx="9417">
                  <c:v>-66.515999999999991</c:v>
                </c:pt>
                <c:pt idx="9418">
                  <c:v>-66.513999999999996</c:v>
                </c:pt>
                <c:pt idx="9419">
                  <c:v>-66.512</c:v>
                </c:pt>
                <c:pt idx="9420">
                  <c:v>-66.509999999999991</c:v>
                </c:pt>
                <c:pt idx="9421">
                  <c:v>-66.507999999999996</c:v>
                </c:pt>
                <c:pt idx="9422">
                  <c:v>-66.506</c:v>
                </c:pt>
                <c:pt idx="9423">
                  <c:v>-66.503999999999991</c:v>
                </c:pt>
                <c:pt idx="9424">
                  <c:v>-66.501999999999995</c:v>
                </c:pt>
                <c:pt idx="9425">
                  <c:v>-66.5</c:v>
                </c:pt>
                <c:pt idx="9426">
                  <c:v>-66.49799999999999</c:v>
                </c:pt>
                <c:pt idx="9427">
                  <c:v>-66.495999999999995</c:v>
                </c:pt>
                <c:pt idx="9428">
                  <c:v>-66.494</c:v>
                </c:pt>
                <c:pt idx="9429">
                  <c:v>-66.49199999999999</c:v>
                </c:pt>
                <c:pt idx="9430">
                  <c:v>-66.489999999999995</c:v>
                </c:pt>
                <c:pt idx="9431">
                  <c:v>-66.488</c:v>
                </c:pt>
                <c:pt idx="9432">
                  <c:v>-66.48599999999999</c:v>
                </c:pt>
                <c:pt idx="9433">
                  <c:v>-66.483999999999995</c:v>
                </c:pt>
                <c:pt idx="9434">
                  <c:v>-66.481999999999999</c:v>
                </c:pt>
                <c:pt idx="9435">
                  <c:v>-66.47999999999999</c:v>
                </c:pt>
                <c:pt idx="9436">
                  <c:v>-66.477999999999994</c:v>
                </c:pt>
                <c:pt idx="9437">
                  <c:v>-66.475999999999999</c:v>
                </c:pt>
                <c:pt idx="9438">
                  <c:v>-66.47399999999999</c:v>
                </c:pt>
                <c:pt idx="9439">
                  <c:v>-66.471999999999994</c:v>
                </c:pt>
                <c:pt idx="9440">
                  <c:v>-66.47</c:v>
                </c:pt>
                <c:pt idx="9441">
                  <c:v>-66.467999999999989</c:v>
                </c:pt>
                <c:pt idx="9442">
                  <c:v>-66.465999999999994</c:v>
                </c:pt>
                <c:pt idx="9443">
                  <c:v>-66.463999999999999</c:v>
                </c:pt>
                <c:pt idx="9444">
                  <c:v>-66.461999999999989</c:v>
                </c:pt>
                <c:pt idx="9445">
                  <c:v>-66.459999999999994</c:v>
                </c:pt>
                <c:pt idx="9446">
                  <c:v>-66.457999999999998</c:v>
                </c:pt>
                <c:pt idx="9447">
                  <c:v>-66.455999999999989</c:v>
                </c:pt>
                <c:pt idx="9448">
                  <c:v>-66.453999999999994</c:v>
                </c:pt>
                <c:pt idx="9449">
                  <c:v>-66.451999999999998</c:v>
                </c:pt>
                <c:pt idx="9450">
                  <c:v>-66.449999999999989</c:v>
                </c:pt>
                <c:pt idx="9451">
                  <c:v>-66.447999999999993</c:v>
                </c:pt>
                <c:pt idx="9452">
                  <c:v>-66.445999999999998</c:v>
                </c:pt>
                <c:pt idx="9453">
                  <c:v>-66.443999999999988</c:v>
                </c:pt>
                <c:pt idx="9454">
                  <c:v>-66.441999999999993</c:v>
                </c:pt>
                <c:pt idx="9455">
                  <c:v>-66.44</c:v>
                </c:pt>
                <c:pt idx="9456">
                  <c:v>-66.437999999999988</c:v>
                </c:pt>
                <c:pt idx="9457">
                  <c:v>-66.435999999999993</c:v>
                </c:pt>
                <c:pt idx="9458">
                  <c:v>-66.433999999999997</c:v>
                </c:pt>
                <c:pt idx="9459">
                  <c:v>-66.431999999999988</c:v>
                </c:pt>
                <c:pt idx="9460">
                  <c:v>-66.429999999999993</c:v>
                </c:pt>
                <c:pt idx="9461">
                  <c:v>-66.427999999999997</c:v>
                </c:pt>
                <c:pt idx="9462">
                  <c:v>-66.425999999999988</c:v>
                </c:pt>
                <c:pt idx="9463">
                  <c:v>-66.423999999999992</c:v>
                </c:pt>
                <c:pt idx="9464">
                  <c:v>-66.421999999999997</c:v>
                </c:pt>
                <c:pt idx="9465">
                  <c:v>-66.419999999999987</c:v>
                </c:pt>
                <c:pt idx="9466">
                  <c:v>-66.417999999999992</c:v>
                </c:pt>
                <c:pt idx="9467">
                  <c:v>-66.415999999999997</c:v>
                </c:pt>
                <c:pt idx="9468">
                  <c:v>-66.413999999999987</c:v>
                </c:pt>
                <c:pt idx="9469">
                  <c:v>-66.411999999999992</c:v>
                </c:pt>
                <c:pt idx="9470">
                  <c:v>-66.41</c:v>
                </c:pt>
                <c:pt idx="9471">
                  <c:v>-66.407999999999987</c:v>
                </c:pt>
                <c:pt idx="9472">
                  <c:v>-66.405999999999992</c:v>
                </c:pt>
                <c:pt idx="9473">
                  <c:v>-66.403999999999996</c:v>
                </c:pt>
                <c:pt idx="9474">
                  <c:v>-66.401999999999987</c:v>
                </c:pt>
                <c:pt idx="9475">
                  <c:v>-66.399999999999991</c:v>
                </c:pt>
                <c:pt idx="9476">
                  <c:v>-66.397999999999996</c:v>
                </c:pt>
                <c:pt idx="9477">
                  <c:v>-66.395999999999987</c:v>
                </c:pt>
                <c:pt idx="9478">
                  <c:v>-66.393999999999991</c:v>
                </c:pt>
                <c:pt idx="9479">
                  <c:v>-66.391999999999996</c:v>
                </c:pt>
                <c:pt idx="9480">
                  <c:v>-66.389999999999986</c:v>
                </c:pt>
                <c:pt idx="9481">
                  <c:v>-66.387999999999991</c:v>
                </c:pt>
                <c:pt idx="9482">
                  <c:v>-66.385999999999996</c:v>
                </c:pt>
                <c:pt idx="9483">
                  <c:v>-66.383999999999986</c:v>
                </c:pt>
                <c:pt idx="9484">
                  <c:v>-66.381999999999991</c:v>
                </c:pt>
                <c:pt idx="9485">
                  <c:v>-66.38</c:v>
                </c:pt>
                <c:pt idx="9486">
                  <c:v>-66.377999999999986</c:v>
                </c:pt>
                <c:pt idx="9487">
                  <c:v>-66.375999999999991</c:v>
                </c:pt>
                <c:pt idx="9488">
                  <c:v>-66.373999999999995</c:v>
                </c:pt>
                <c:pt idx="9489">
                  <c:v>-66.371999999999986</c:v>
                </c:pt>
                <c:pt idx="9490">
                  <c:v>-66.36999999999999</c:v>
                </c:pt>
                <c:pt idx="9491">
                  <c:v>-66.367999999999995</c:v>
                </c:pt>
                <c:pt idx="9492">
                  <c:v>-66.365999999999985</c:v>
                </c:pt>
                <c:pt idx="9493">
                  <c:v>-66.36399999999999</c:v>
                </c:pt>
                <c:pt idx="9494">
                  <c:v>-66.361999999999995</c:v>
                </c:pt>
                <c:pt idx="9495">
                  <c:v>-66.36</c:v>
                </c:pt>
                <c:pt idx="9496">
                  <c:v>-66.35799999999999</c:v>
                </c:pt>
                <c:pt idx="9497">
                  <c:v>-66.355999999999995</c:v>
                </c:pt>
                <c:pt idx="9498">
                  <c:v>-66.353999999999999</c:v>
                </c:pt>
                <c:pt idx="9499">
                  <c:v>-66.35199999999999</c:v>
                </c:pt>
                <c:pt idx="9500">
                  <c:v>-66.349999999999994</c:v>
                </c:pt>
                <c:pt idx="9501">
                  <c:v>-66.347999999999999</c:v>
                </c:pt>
                <c:pt idx="9502">
                  <c:v>-66.345999999999989</c:v>
                </c:pt>
                <c:pt idx="9503">
                  <c:v>-66.343999999999994</c:v>
                </c:pt>
                <c:pt idx="9504">
                  <c:v>-66.341999999999999</c:v>
                </c:pt>
                <c:pt idx="9505">
                  <c:v>-66.339999999999989</c:v>
                </c:pt>
                <c:pt idx="9506">
                  <c:v>-66.337999999999994</c:v>
                </c:pt>
                <c:pt idx="9507">
                  <c:v>-66.335999999999999</c:v>
                </c:pt>
                <c:pt idx="9508">
                  <c:v>-66.334000000000003</c:v>
                </c:pt>
                <c:pt idx="9509">
                  <c:v>-66.331999999999994</c:v>
                </c:pt>
                <c:pt idx="9510">
                  <c:v>-66.33</c:v>
                </c:pt>
                <c:pt idx="9511">
                  <c:v>-66.328000000000003</c:v>
                </c:pt>
                <c:pt idx="9512">
                  <c:v>-66.325999999999993</c:v>
                </c:pt>
                <c:pt idx="9513">
                  <c:v>-66.323999999999998</c:v>
                </c:pt>
                <c:pt idx="9514">
                  <c:v>-66.322000000000003</c:v>
                </c:pt>
                <c:pt idx="9515">
                  <c:v>-66.319999999999993</c:v>
                </c:pt>
                <c:pt idx="9516">
                  <c:v>-66.317999999999998</c:v>
                </c:pt>
                <c:pt idx="9517">
                  <c:v>-66.316000000000003</c:v>
                </c:pt>
                <c:pt idx="9518">
                  <c:v>-66.313999999999993</c:v>
                </c:pt>
                <c:pt idx="9519">
                  <c:v>-66.311999999999998</c:v>
                </c:pt>
                <c:pt idx="9520">
                  <c:v>-66.31</c:v>
                </c:pt>
                <c:pt idx="9521">
                  <c:v>-66.307999999999993</c:v>
                </c:pt>
                <c:pt idx="9522">
                  <c:v>-66.305999999999997</c:v>
                </c:pt>
                <c:pt idx="9523">
                  <c:v>-66.304000000000002</c:v>
                </c:pt>
                <c:pt idx="9524">
                  <c:v>-66.301999999999992</c:v>
                </c:pt>
                <c:pt idx="9525">
                  <c:v>-66.3</c:v>
                </c:pt>
                <c:pt idx="9526">
                  <c:v>-66.298000000000002</c:v>
                </c:pt>
                <c:pt idx="9527">
                  <c:v>-66.295999999999992</c:v>
                </c:pt>
                <c:pt idx="9528">
                  <c:v>-66.293999999999997</c:v>
                </c:pt>
                <c:pt idx="9529">
                  <c:v>-66.292000000000002</c:v>
                </c:pt>
                <c:pt idx="9530">
                  <c:v>-66.289999999999992</c:v>
                </c:pt>
                <c:pt idx="9531">
                  <c:v>-66.287999999999997</c:v>
                </c:pt>
                <c:pt idx="9532">
                  <c:v>-66.286000000000001</c:v>
                </c:pt>
                <c:pt idx="9533">
                  <c:v>-66.283999999999992</c:v>
                </c:pt>
                <c:pt idx="9534">
                  <c:v>-66.281999999999996</c:v>
                </c:pt>
                <c:pt idx="9535">
                  <c:v>-66.28</c:v>
                </c:pt>
                <c:pt idx="9536">
                  <c:v>-66.277999999999992</c:v>
                </c:pt>
                <c:pt idx="9537">
                  <c:v>-66.275999999999996</c:v>
                </c:pt>
                <c:pt idx="9538">
                  <c:v>-66.274000000000001</c:v>
                </c:pt>
                <c:pt idx="9539">
                  <c:v>-66.271999999999991</c:v>
                </c:pt>
                <c:pt idx="9540">
                  <c:v>-66.27</c:v>
                </c:pt>
                <c:pt idx="9541">
                  <c:v>-66.268000000000001</c:v>
                </c:pt>
                <c:pt idx="9542">
                  <c:v>-66.265999999999991</c:v>
                </c:pt>
                <c:pt idx="9543">
                  <c:v>-66.263999999999996</c:v>
                </c:pt>
                <c:pt idx="9544">
                  <c:v>-66.262</c:v>
                </c:pt>
                <c:pt idx="9545">
                  <c:v>-66.259999999999991</c:v>
                </c:pt>
                <c:pt idx="9546">
                  <c:v>-66.257999999999996</c:v>
                </c:pt>
                <c:pt idx="9547">
                  <c:v>-66.256</c:v>
                </c:pt>
                <c:pt idx="9548">
                  <c:v>-66.253999999999991</c:v>
                </c:pt>
                <c:pt idx="9549">
                  <c:v>-66.251999999999995</c:v>
                </c:pt>
                <c:pt idx="9550">
                  <c:v>-66.25</c:v>
                </c:pt>
                <c:pt idx="9551">
                  <c:v>-66.24799999999999</c:v>
                </c:pt>
                <c:pt idx="9552">
                  <c:v>-66.245999999999995</c:v>
                </c:pt>
                <c:pt idx="9553">
                  <c:v>-66.244</c:v>
                </c:pt>
                <c:pt idx="9554">
                  <c:v>-66.24199999999999</c:v>
                </c:pt>
                <c:pt idx="9555">
                  <c:v>-66.239999999999995</c:v>
                </c:pt>
                <c:pt idx="9556">
                  <c:v>-66.238</c:v>
                </c:pt>
                <c:pt idx="9557">
                  <c:v>-66.23599999999999</c:v>
                </c:pt>
                <c:pt idx="9558">
                  <c:v>-66.233999999999995</c:v>
                </c:pt>
                <c:pt idx="9559">
                  <c:v>-66.231999999999999</c:v>
                </c:pt>
                <c:pt idx="9560">
                  <c:v>-66.22999999999999</c:v>
                </c:pt>
                <c:pt idx="9561">
                  <c:v>-66.227999999999994</c:v>
                </c:pt>
                <c:pt idx="9562">
                  <c:v>-66.225999999999999</c:v>
                </c:pt>
                <c:pt idx="9563">
                  <c:v>-66.22399999999999</c:v>
                </c:pt>
                <c:pt idx="9564">
                  <c:v>-66.221999999999994</c:v>
                </c:pt>
                <c:pt idx="9565">
                  <c:v>-66.22</c:v>
                </c:pt>
                <c:pt idx="9566">
                  <c:v>-66.217999999999989</c:v>
                </c:pt>
                <c:pt idx="9567">
                  <c:v>-66.215999999999994</c:v>
                </c:pt>
                <c:pt idx="9568">
                  <c:v>-66.213999999999999</c:v>
                </c:pt>
                <c:pt idx="9569">
                  <c:v>-66.211999999999989</c:v>
                </c:pt>
                <c:pt idx="9570">
                  <c:v>-66.209999999999994</c:v>
                </c:pt>
                <c:pt idx="9571">
                  <c:v>-66.207999999999998</c:v>
                </c:pt>
                <c:pt idx="9572">
                  <c:v>-66.205999999999989</c:v>
                </c:pt>
                <c:pt idx="9573">
                  <c:v>-66.203999999999994</c:v>
                </c:pt>
                <c:pt idx="9574">
                  <c:v>-66.201999999999998</c:v>
                </c:pt>
                <c:pt idx="9575">
                  <c:v>-66.199999999999989</c:v>
                </c:pt>
                <c:pt idx="9576">
                  <c:v>-66.197999999999993</c:v>
                </c:pt>
                <c:pt idx="9577">
                  <c:v>-66.195999999999998</c:v>
                </c:pt>
                <c:pt idx="9578">
                  <c:v>-66.193999999999988</c:v>
                </c:pt>
                <c:pt idx="9579">
                  <c:v>-66.191999999999993</c:v>
                </c:pt>
                <c:pt idx="9580">
                  <c:v>-66.19</c:v>
                </c:pt>
                <c:pt idx="9581">
                  <c:v>-66.187999999999988</c:v>
                </c:pt>
                <c:pt idx="9582">
                  <c:v>-66.185999999999993</c:v>
                </c:pt>
                <c:pt idx="9583">
                  <c:v>-66.183999999999997</c:v>
                </c:pt>
                <c:pt idx="9584">
                  <c:v>-66.181999999999988</c:v>
                </c:pt>
                <c:pt idx="9585">
                  <c:v>-66.179999999999993</c:v>
                </c:pt>
                <c:pt idx="9586">
                  <c:v>-66.177999999999997</c:v>
                </c:pt>
                <c:pt idx="9587">
                  <c:v>-66.175999999999988</c:v>
                </c:pt>
                <c:pt idx="9588">
                  <c:v>-66.173999999999992</c:v>
                </c:pt>
                <c:pt idx="9589">
                  <c:v>-66.171999999999997</c:v>
                </c:pt>
                <c:pt idx="9590">
                  <c:v>-66.169999999999987</c:v>
                </c:pt>
                <c:pt idx="9591">
                  <c:v>-66.167999999999992</c:v>
                </c:pt>
                <c:pt idx="9592">
                  <c:v>-66.165999999999997</c:v>
                </c:pt>
                <c:pt idx="9593">
                  <c:v>-66.163999999999987</c:v>
                </c:pt>
                <c:pt idx="9594">
                  <c:v>-66.161999999999992</c:v>
                </c:pt>
                <c:pt idx="9595">
                  <c:v>-66.16</c:v>
                </c:pt>
                <c:pt idx="9596">
                  <c:v>-66.157999999999987</c:v>
                </c:pt>
                <c:pt idx="9597">
                  <c:v>-66.155999999999992</c:v>
                </c:pt>
                <c:pt idx="9598">
                  <c:v>-66.153999999999996</c:v>
                </c:pt>
                <c:pt idx="9599">
                  <c:v>-66.151999999999987</c:v>
                </c:pt>
                <c:pt idx="9600">
                  <c:v>-66.149999999999991</c:v>
                </c:pt>
                <c:pt idx="9601">
                  <c:v>-66.147999999999996</c:v>
                </c:pt>
                <c:pt idx="9602">
                  <c:v>-66.145999999999987</c:v>
                </c:pt>
                <c:pt idx="9603">
                  <c:v>-66.143999999999991</c:v>
                </c:pt>
                <c:pt idx="9604">
                  <c:v>-66.141999999999996</c:v>
                </c:pt>
                <c:pt idx="9605">
                  <c:v>-66.139999999999986</c:v>
                </c:pt>
                <c:pt idx="9606">
                  <c:v>-66.137999999999991</c:v>
                </c:pt>
                <c:pt idx="9607">
                  <c:v>-66.135999999999996</c:v>
                </c:pt>
                <c:pt idx="9608">
                  <c:v>-66.133999999999986</c:v>
                </c:pt>
                <c:pt idx="9609">
                  <c:v>-66.131999999999991</c:v>
                </c:pt>
                <c:pt idx="9610">
                  <c:v>-66.13</c:v>
                </c:pt>
                <c:pt idx="9611">
                  <c:v>-66.127999999999986</c:v>
                </c:pt>
                <c:pt idx="9612">
                  <c:v>-66.125999999999991</c:v>
                </c:pt>
                <c:pt idx="9613">
                  <c:v>-66.123999999999995</c:v>
                </c:pt>
                <c:pt idx="9614">
                  <c:v>-66.121999999999986</c:v>
                </c:pt>
                <c:pt idx="9615">
                  <c:v>-66.11999999999999</c:v>
                </c:pt>
                <c:pt idx="9616">
                  <c:v>-66.117999999999995</c:v>
                </c:pt>
                <c:pt idx="9617">
                  <c:v>-66.115999999999985</c:v>
                </c:pt>
                <c:pt idx="9618">
                  <c:v>-66.11399999999999</c:v>
                </c:pt>
                <c:pt idx="9619">
                  <c:v>-66.111999999999995</c:v>
                </c:pt>
                <c:pt idx="9620">
                  <c:v>-66.11</c:v>
                </c:pt>
                <c:pt idx="9621">
                  <c:v>-66.10799999999999</c:v>
                </c:pt>
                <c:pt idx="9622">
                  <c:v>-66.105999999999995</c:v>
                </c:pt>
                <c:pt idx="9623">
                  <c:v>-66.103999999999999</c:v>
                </c:pt>
                <c:pt idx="9624">
                  <c:v>-66.10199999999999</c:v>
                </c:pt>
                <c:pt idx="9625">
                  <c:v>-66.099999999999994</c:v>
                </c:pt>
                <c:pt idx="9626">
                  <c:v>-66.097999999999999</c:v>
                </c:pt>
                <c:pt idx="9627">
                  <c:v>-66.095999999999989</c:v>
                </c:pt>
                <c:pt idx="9628">
                  <c:v>-66.093999999999994</c:v>
                </c:pt>
                <c:pt idx="9629">
                  <c:v>-66.091999999999999</c:v>
                </c:pt>
                <c:pt idx="9630">
                  <c:v>-66.089999999999989</c:v>
                </c:pt>
                <c:pt idx="9631">
                  <c:v>-66.087999999999994</c:v>
                </c:pt>
                <c:pt idx="9632">
                  <c:v>-66.085999999999999</c:v>
                </c:pt>
                <c:pt idx="9633">
                  <c:v>-66.084000000000003</c:v>
                </c:pt>
                <c:pt idx="9634">
                  <c:v>-66.081999999999994</c:v>
                </c:pt>
                <c:pt idx="9635">
                  <c:v>-66.08</c:v>
                </c:pt>
                <c:pt idx="9636">
                  <c:v>-66.078000000000003</c:v>
                </c:pt>
                <c:pt idx="9637">
                  <c:v>-66.075999999999993</c:v>
                </c:pt>
                <c:pt idx="9638">
                  <c:v>-66.073999999999998</c:v>
                </c:pt>
                <c:pt idx="9639">
                  <c:v>-66.072000000000003</c:v>
                </c:pt>
                <c:pt idx="9640">
                  <c:v>-66.069999999999993</c:v>
                </c:pt>
                <c:pt idx="9641">
                  <c:v>-66.067999999999998</c:v>
                </c:pt>
                <c:pt idx="9642">
                  <c:v>-66.066000000000003</c:v>
                </c:pt>
                <c:pt idx="9643">
                  <c:v>-66.063999999999993</c:v>
                </c:pt>
                <c:pt idx="9644">
                  <c:v>-66.061999999999998</c:v>
                </c:pt>
                <c:pt idx="9645">
                  <c:v>-66.06</c:v>
                </c:pt>
                <c:pt idx="9646">
                  <c:v>-66.057999999999993</c:v>
                </c:pt>
                <c:pt idx="9647">
                  <c:v>-66.055999999999997</c:v>
                </c:pt>
                <c:pt idx="9648">
                  <c:v>-66.054000000000002</c:v>
                </c:pt>
                <c:pt idx="9649">
                  <c:v>-66.051999999999992</c:v>
                </c:pt>
                <c:pt idx="9650">
                  <c:v>-66.05</c:v>
                </c:pt>
                <c:pt idx="9651">
                  <c:v>-66.048000000000002</c:v>
                </c:pt>
                <c:pt idx="9652">
                  <c:v>-66.045999999999992</c:v>
                </c:pt>
                <c:pt idx="9653">
                  <c:v>-66.043999999999997</c:v>
                </c:pt>
                <c:pt idx="9654">
                  <c:v>-66.042000000000002</c:v>
                </c:pt>
                <c:pt idx="9655">
                  <c:v>-66.039999999999992</c:v>
                </c:pt>
                <c:pt idx="9656">
                  <c:v>-66.037999999999997</c:v>
                </c:pt>
                <c:pt idx="9657">
                  <c:v>-66.036000000000001</c:v>
                </c:pt>
                <c:pt idx="9658">
                  <c:v>-66.033999999999992</c:v>
                </c:pt>
                <c:pt idx="9659">
                  <c:v>-66.031999999999996</c:v>
                </c:pt>
                <c:pt idx="9660">
                  <c:v>-66.03</c:v>
                </c:pt>
                <c:pt idx="9661">
                  <c:v>-66.027999999999992</c:v>
                </c:pt>
                <c:pt idx="9662">
                  <c:v>-66.025999999999996</c:v>
                </c:pt>
                <c:pt idx="9663">
                  <c:v>-66.024000000000001</c:v>
                </c:pt>
                <c:pt idx="9664">
                  <c:v>-66.021999999999991</c:v>
                </c:pt>
                <c:pt idx="9665">
                  <c:v>-66.02</c:v>
                </c:pt>
                <c:pt idx="9666">
                  <c:v>-66.018000000000001</c:v>
                </c:pt>
                <c:pt idx="9667">
                  <c:v>-66.015999999999991</c:v>
                </c:pt>
                <c:pt idx="9668">
                  <c:v>-66.013999999999996</c:v>
                </c:pt>
                <c:pt idx="9669">
                  <c:v>-66.012</c:v>
                </c:pt>
                <c:pt idx="9670">
                  <c:v>-66.009999999999991</c:v>
                </c:pt>
                <c:pt idx="9671">
                  <c:v>-66.007999999999996</c:v>
                </c:pt>
                <c:pt idx="9672">
                  <c:v>-66.006</c:v>
                </c:pt>
                <c:pt idx="9673">
                  <c:v>-66.003999999999991</c:v>
                </c:pt>
                <c:pt idx="9674">
                  <c:v>-66.001999999999995</c:v>
                </c:pt>
                <c:pt idx="9675">
                  <c:v>-66</c:v>
                </c:pt>
                <c:pt idx="9676">
                  <c:v>-65.99799999999999</c:v>
                </c:pt>
                <c:pt idx="9677">
                  <c:v>-65.995999999999995</c:v>
                </c:pt>
                <c:pt idx="9678">
                  <c:v>-65.994</c:v>
                </c:pt>
                <c:pt idx="9679">
                  <c:v>-65.99199999999999</c:v>
                </c:pt>
                <c:pt idx="9680">
                  <c:v>-65.989999999999995</c:v>
                </c:pt>
                <c:pt idx="9681">
                  <c:v>-65.988</c:v>
                </c:pt>
                <c:pt idx="9682">
                  <c:v>-65.98599999999999</c:v>
                </c:pt>
                <c:pt idx="9683">
                  <c:v>-65.983999999999995</c:v>
                </c:pt>
                <c:pt idx="9684">
                  <c:v>-65.981999999999999</c:v>
                </c:pt>
                <c:pt idx="9685">
                  <c:v>-65.97999999999999</c:v>
                </c:pt>
                <c:pt idx="9686">
                  <c:v>-65.977999999999994</c:v>
                </c:pt>
                <c:pt idx="9687">
                  <c:v>-65.975999999999999</c:v>
                </c:pt>
                <c:pt idx="9688">
                  <c:v>-65.97399999999999</c:v>
                </c:pt>
                <c:pt idx="9689">
                  <c:v>-65.971999999999994</c:v>
                </c:pt>
                <c:pt idx="9690">
                  <c:v>-65.97</c:v>
                </c:pt>
                <c:pt idx="9691">
                  <c:v>-65.967999999999989</c:v>
                </c:pt>
                <c:pt idx="9692">
                  <c:v>-65.965999999999994</c:v>
                </c:pt>
                <c:pt idx="9693">
                  <c:v>-65.963999999999999</c:v>
                </c:pt>
                <c:pt idx="9694">
                  <c:v>-65.961999999999989</c:v>
                </c:pt>
                <c:pt idx="9695">
                  <c:v>-65.959999999999994</c:v>
                </c:pt>
                <c:pt idx="9696">
                  <c:v>-65.957999999999998</c:v>
                </c:pt>
                <c:pt idx="9697">
                  <c:v>-65.955999999999989</c:v>
                </c:pt>
                <c:pt idx="9698">
                  <c:v>-65.953999999999994</c:v>
                </c:pt>
                <c:pt idx="9699">
                  <c:v>-65.951999999999998</c:v>
                </c:pt>
                <c:pt idx="9700">
                  <c:v>-65.949999999999989</c:v>
                </c:pt>
                <c:pt idx="9701">
                  <c:v>-65.947999999999993</c:v>
                </c:pt>
                <c:pt idx="9702">
                  <c:v>-65.945999999999998</c:v>
                </c:pt>
                <c:pt idx="9703">
                  <c:v>-65.943999999999988</c:v>
                </c:pt>
                <c:pt idx="9704">
                  <c:v>-65.941999999999993</c:v>
                </c:pt>
                <c:pt idx="9705">
                  <c:v>-65.94</c:v>
                </c:pt>
                <c:pt idx="9706">
                  <c:v>-65.937999999999988</c:v>
                </c:pt>
                <c:pt idx="9707">
                  <c:v>-65.935999999999993</c:v>
                </c:pt>
                <c:pt idx="9708">
                  <c:v>-65.933999999999997</c:v>
                </c:pt>
                <c:pt idx="9709">
                  <c:v>-65.931999999999988</c:v>
                </c:pt>
                <c:pt idx="9710">
                  <c:v>-65.929999999999993</c:v>
                </c:pt>
                <c:pt idx="9711">
                  <c:v>-65.927999999999997</c:v>
                </c:pt>
                <c:pt idx="9712">
                  <c:v>-65.925999999999988</c:v>
                </c:pt>
                <c:pt idx="9713">
                  <c:v>-65.923999999999992</c:v>
                </c:pt>
                <c:pt idx="9714">
                  <c:v>-65.921999999999997</c:v>
                </c:pt>
                <c:pt idx="9715">
                  <c:v>-65.919999999999987</c:v>
                </c:pt>
                <c:pt idx="9716">
                  <c:v>-65.917999999999992</c:v>
                </c:pt>
                <c:pt idx="9717">
                  <c:v>-65.915999999999997</c:v>
                </c:pt>
                <c:pt idx="9718">
                  <c:v>-65.913999999999987</c:v>
                </c:pt>
                <c:pt idx="9719">
                  <c:v>-65.911999999999992</c:v>
                </c:pt>
                <c:pt idx="9720">
                  <c:v>-65.91</c:v>
                </c:pt>
                <c:pt idx="9721">
                  <c:v>-65.907999999999987</c:v>
                </c:pt>
                <c:pt idx="9722">
                  <c:v>-65.905999999999992</c:v>
                </c:pt>
                <c:pt idx="9723">
                  <c:v>-65.903999999999996</c:v>
                </c:pt>
                <c:pt idx="9724">
                  <c:v>-65.901999999999987</c:v>
                </c:pt>
                <c:pt idx="9725">
                  <c:v>-65.899999999999991</c:v>
                </c:pt>
                <c:pt idx="9726">
                  <c:v>-65.897999999999996</c:v>
                </c:pt>
                <c:pt idx="9727">
                  <c:v>-65.895999999999987</c:v>
                </c:pt>
                <c:pt idx="9728">
                  <c:v>-65.893999999999991</c:v>
                </c:pt>
                <c:pt idx="9729">
                  <c:v>-65.891999999999996</c:v>
                </c:pt>
                <c:pt idx="9730">
                  <c:v>-65.889999999999986</c:v>
                </c:pt>
                <c:pt idx="9731">
                  <c:v>-65.887999999999991</c:v>
                </c:pt>
                <c:pt idx="9732">
                  <c:v>-65.885999999999996</c:v>
                </c:pt>
                <c:pt idx="9733">
                  <c:v>-65.883999999999986</c:v>
                </c:pt>
                <c:pt idx="9734">
                  <c:v>-65.881999999999991</c:v>
                </c:pt>
                <c:pt idx="9735">
                  <c:v>-65.88</c:v>
                </c:pt>
                <c:pt idx="9736">
                  <c:v>-65.877999999999986</c:v>
                </c:pt>
                <c:pt idx="9737">
                  <c:v>-65.875999999999991</c:v>
                </c:pt>
                <c:pt idx="9738">
                  <c:v>-65.873999999999995</c:v>
                </c:pt>
                <c:pt idx="9739">
                  <c:v>-65.871999999999986</c:v>
                </c:pt>
                <c:pt idx="9740">
                  <c:v>-65.86999999999999</c:v>
                </c:pt>
                <c:pt idx="9741">
                  <c:v>-65.867999999999995</c:v>
                </c:pt>
                <c:pt idx="9742">
                  <c:v>-65.865999999999985</c:v>
                </c:pt>
                <c:pt idx="9743">
                  <c:v>-65.86399999999999</c:v>
                </c:pt>
                <c:pt idx="9744">
                  <c:v>-65.861999999999995</c:v>
                </c:pt>
                <c:pt idx="9745">
                  <c:v>-65.86</c:v>
                </c:pt>
                <c:pt idx="9746">
                  <c:v>-65.85799999999999</c:v>
                </c:pt>
                <c:pt idx="9747">
                  <c:v>-65.855999999999995</c:v>
                </c:pt>
                <c:pt idx="9748">
                  <c:v>-65.853999999999999</c:v>
                </c:pt>
                <c:pt idx="9749">
                  <c:v>-65.85199999999999</c:v>
                </c:pt>
                <c:pt idx="9750">
                  <c:v>-65.849999999999994</c:v>
                </c:pt>
                <c:pt idx="9751">
                  <c:v>-65.847999999999999</c:v>
                </c:pt>
                <c:pt idx="9752">
                  <c:v>-65.845999999999989</c:v>
                </c:pt>
                <c:pt idx="9753">
                  <c:v>-65.843999999999994</c:v>
                </c:pt>
                <c:pt idx="9754">
                  <c:v>-65.841999999999999</c:v>
                </c:pt>
                <c:pt idx="9755">
                  <c:v>-65.839999999999989</c:v>
                </c:pt>
                <c:pt idx="9756">
                  <c:v>-65.837999999999994</c:v>
                </c:pt>
                <c:pt idx="9757">
                  <c:v>-65.835999999999999</c:v>
                </c:pt>
                <c:pt idx="9758">
                  <c:v>-65.834000000000003</c:v>
                </c:pt>
                <c:pt idx="9759">
                  <c:v>-65.831999999999994</c:v>
                </c:pt>
                <c:pt idx="9760">
                  <c:v>-65.83</c:v>
                </c:pt>
                <c:pt idx="9761">
                  <c:v>-65.828000000000003</c:v>
                </c:pt>
                <c:pt idx="9762">
                  <c:v>-65.825999999999993</c:v>
                </c:pt>
                <c:pt idx="9763">
                  <c:v>-65.823999999999998</c:v>
                </c:pt>
                <c:pt idx="9764">
                  <c:v>-65.822000000000003</c:v>
                </c:pt>
                <c:pt idx="9765">
                  <c:v>-65.819999999999993</c:v>
                </c:pt>
                <c:pt idx="9766">
                  <c:v>-65.817999999999998</c:v>
                </c:pt>
                <c:pt idx="9767">
                  <c:v>-65.816000000000003</c:v>
                </c:pt>
                <c:pt idx="9768">
                  <c:v>-65.813999999999993</c:v>
                </c:pt>
                <c:pt idx="9769">
                  <c:v>-65.811999999999998</c:v>
                </c:pt>
                <c:pt idx="9770">
                  <c:v>-65.81</c:v>
                </c:pt>
                <c:pt idx="9771">
                  <c:v>-65.807999999999993</c:v>
                </c:pt>
                <c:pt idx="9772">
                  <c:v>-65.805999999999997</c:v>
                </c:pt>
                <c:pt idx="9773">
                  <c:v>-65.804000000000002</c:v>
                </c:pt>
                <c:pt idx="9774">
                  <c:v>-65.801999999999992</c:v>
                </c:pt>
                <c:pt idx="9775">
                  <c:v>-65.8</c:v>
                </c:pt>
                <c:pt idx="9776">
                  <c:v>-65.798000000000002</c:v>
                </c:pt>
                <c:pt idx="9777">
                  <c:v>-65.795999999999992</c:v>
                </c:pt>
                <c:pt idx="9778">
                  <c:v>-65.793999999999997</c:v>
                </c:pt>
                <c:pt idx="9779">
                  <c:v>-65.792000000000002</c:v>
                </c:pt>
                <c:pt idx="9780">
                  <c:v>-65.789999999999992</c:v>
                </c:pt>
                <c:pt idx="9781">
                  <c:v>-65.787999999999997</c:v>
                </c:pt>
                <c:pt idx="9782">
                  <c:v>-65.786000000000001</c:v>
                </c:pt>
                <c:pt idx="9783">
                  <c:v>-65.783999999999992</c:v>
                </c:pt>
                <c:pt idx="9784">
                  <c:v>-65.781999999999996</c:v>
                </c:pt>
                <c:pt idx="9785">
                  <c:v>-65.78</c:v>
                </c:pt>
                <c:pt idx="9786">
                  <c:v>-65.777999999999992</c:v>
                </c:pt>
                <c:pt idx="9787">
                  <c:v>-65.775999999999996</c:v>
                </c:pt>
                <c:pt idx="9788">
                  <c:v>-65.774000000000001</c:v>
                </c:pt>
                <c:pt idx="9789">
                  <c:v>-65.771999999999991</c:v>
                </c:pt>
                <c:pt idx="9790">
                  <c:v>-65.77</c:v>
                </c:pt>
                <c:pt idx="9791">
                  <c:v>-65.768000000000001</c:v>
                </c:pt>
                <c:pt idx="9792">
                  <c:v>-65.765999999999991</c:v>
                </c:pt>
                <c:pt idx="9793">
                  <c:v>-65.763999999999996</c:v>
                </c:pt>
                <c:pt idx="9794">
                  <c:v>-65.762</c:v>
                </c:pt>
                <c:pt idx="9795">
                  <c:v>-65.759999999999991</c:v>
                </c:pt>
                <c:pt idx="9796">
                  <c:v>-65.757999999999996</c:v>
                </c:pt>
                <c:pt idx="9797">
                  <c:v>-65.756</c:v>
                </c:pt>
                <c:pt idx="9798">
                  <c:v>-65.753999999999991</c:v>
                </c:pt>
                <c:pt idx="9799">
                  <c:v>-65.751999999999995</c:v>
                </c:pt>
                <c:pt idx="9800">
                  <c:v>-65.75</c:v>
                </c:pt>
                <c:pt idx="9801">
                  <c:v>-65.74799999999999</c:v>
                </c:pt>
                <c:pt idx="9802">
                  <c:v>-65.745999999999995</c:v>
                </c:pt>
                <c:pt idx="9803">
                  <c:v>-65.744</c:v>
                </c:pt>
                <c:pt idx="9804">
                  <c:v>-65.74199999999999</c:v>
                </c:pt>
                <c:pt idx="9805">
                  <c:v>-65.739999999999995</c:v>
                </c:pt>
                <c:pt idx="9806">
                  <c:v>-65.738</c:v>
                </c:pt>
                <c:pt idx="9807">
                  <c:v>-65.73599999999999</c:v>
                </c:pt>
                <c:pt idx="9808">
                  <c:v>-65.733999999999995</c:v>
                </c:pt>
                <c:pt idx="9809">
                  <c:v>-65.731999999999999</c:v>
                </c:pt>
                <c:pt idx="9810">
                  <c:v>-65.72999999999999</c:v>
                </c:pt>
                <c:pt idx="9811">
                  <c:v>-65.727999999999994</c:v>
                </c:pt>
                <c:pt idx="9812">
                  <c:v>-65.725999999999999</c:v>
                </c:pt>
                <c:pt idx="9813">
                  <c:v>-65.72399999999999</c:v>
                </c:pt>
                <c:pt idx="9814">
                  <c:v>-65.721999999999994</c:v>
                </c:pt>
                <c:pt idx="9815">
                  <c:v>-65.72</c:v>
                </c:pt>
                <c:pt idx="9816">
                  <c:v>-65.717999999999989</c:v>
                </c:pt>
                <c:pt idx="9817">
                  <c:v>-65.715999999999994</c:v>
                </c:pt>
                <c:pt idx="9818">
                  <c:v>-65.713999999999999</c:v>
                </c:pt>
                <c:pt idx="9819">
                  <c:v>-65.711999999999989</c:v>
                </c:pt>
                <c:pt idx="9820">
                  <c:v>-65.709999999999994</c:v>
                </c:pt>
                <c:pt idx="9821">
                  <c:v>-65.707999999999998</c:v>
                </c:pt>
                <c:pt idx="9822">
                  <c:v>-65.705999999999989</c:v>
                </c:pt>
                <c:pt idx="9823">
                  <c:v>-65.703999999999994</c:v>
                </c:pt>
                <c:pt idx="9824">
                  <c:v>-65.701999999999998</c:v>
                </c:pt>
                <c:pt idx="9825">
                  <c:v>-65.699999999999989</c:v>
                </c:pt>
                <c:pt idx="9826">
                  <c:v>-65.697999999999993</c:v>
                </c:pt>
                <c:pt idx="9827">
                  <c:v>-65.695999999999998</c:v>
                </c:pt>
                <c:pt idx="9828">
                  <c:v>-65.693999999999988</c:v>
                </c:pt>
                <c:pt idx="9829">
                  <c:v>-65.691999999999993</c:v>
                </c:pt>
                <c:pt idx="9830">
                  <c:v>-65.69</c:v>
                </c:pt>
                <c:pt idx="9831">
                  <c:v>-65.687999999999988</c:v>
                </c:pt>
                <c:pt idx="9832">
                  <c:v>-65.685999999999993</c:v>
                </c:pt>
                <c:pt idx="9833">
                  <c:v>-65.683999999999997</c:v>
                </c:pt>
                <c:pt idx="9834">
                  <c:v>-65.681999999999988</c:v>
                </c:pt>
                <c:pt idx="9835">
                  <c:v>-65.679999999999993</c:v>
                </c:pt>
                <c:pt idx="9836">
                  <c:v>-65.677999999999997</c:v>
                </c:pt>
                <c:pt idx="9837">
                  <c:v>-65.675999999999988</c:v>
                </c:pt>
                <c:pt idx="9838">
                  <c:v>-65.673999999999992</c:v>
                </c:pt>
                <c:pt idx="9839">
                  <c:v>-65.671999999999997</c:v>
                </c:pt>
                <c:pt idx="9840">
                  <c:v>-65.669999999999987</c:v>
                </c:pt>
                <c:pt idx="9841">
                  <c:v>-65.667999999999992</c:v>
                </c:pt>
                <c:pt idx="9842">
                  <c:v>-65.665999999999997</c:v>
                </c:pt>
                <c:pt idx="9843">
                  <c:v>-65.663999999999987</c:v>
                </c:pt>
                <c:pt idx="9844">
                  <c:v>-65.661999999999992</c:v>
                </c:pt>
                <c:pt idx="9845">
                  <c:v>-65.66</c:v>
                </c:pt>
                <c:pt idx="9846">
                  <c:v>-65.657999999999987</c:v>
                </c:pt>
                <c:pt idx="9847">
                  <c:v>-65.655999999999992</c:v>
                </c:pt>
                <c:pt idx="9848">
                  <c:v>-65.653999999999996</c:v>
                </c:pt>
                <c:pt idx="9849">
                  <c:v>-65.651999999999987</c:v>
                </c:pt>
                <c:pt idx="9850">
                  <c:v>-65.649999999999991</c:v>
                </c:pt>
                <c:pt idx="9851">
                  <c:v>-65.647999999999996</c:v>
                </c:pt>
                <c:pt idx="9852">
                  <c:v>-65.645999999999987</c:v>
                </c:pt>
                <c:pt idx="9853">
                  <c:v>-65.643999999999991</c:v>
                </c:pt>
                <c:pt idx="9854">
                  <c:v>-65.641999999999996</c:v>
                </c:pt>
                <c:pt idx="9855">
                  <c:v>-65.639999999999986</c:v>
                </c:pt>
                <c:pt idx="9856">
                  <c:v>-65.637999999999991</c:v>
                </c:pt>
                <c:pt idx="9857">
                  <c:v>-65.635999999999996</c:v>
                </c:pt>
                <c:pt idx="9858">
                  <c:v>-65.633999999999986</c:v>
                </c:pt>
                <c:pt idx="9859">
                  <c:v>-65.631999999999991</c:v>
                </c:pt>
                <c:pt idx="9860">
                  <c:v>-65.63</c:v>
                </c:pt>
                <c:pt idx="9861">
                  <c:v>-65.627999999999986</c:v>
                </c:pt>
                <c:pt idx="9862">
                  <c:v>-65.625999999999991</c:v>
                </c:pt>
                <c:pt idx="9863">
                  <c:v>-65.623999999999995</c:v>
                </c:pt>
                <c:pt idx="9864">
                  <c:v>-65.621999999999986</c:v>
                </c:pt>
                <c:pt idx="9865">
                  <c:v>-65.61999999999999</c:v>
                </c:pt>
                <c:pt idx="9866">
                  <c:v>-65.617999999999995</c:v>
                </c:pt>
                <c:pt idx="9867">
                  <c:v>-65.615999999999985</c:v>
                </c:pt>
                <c:pt idx="9868">
                  <c:v>-65.61399999999999</c:v>
                </c:pt>
                <c:pt idx="9869">
                  <c:v>-65.611999999999995</c:v>
                </c:pt>
                <c:pt idx="9870">
                  <c:v>-65.61</c:v>
                </c:pt>
                <c:pt idx="9871">
                  <c:v>-65.60799999999999</c:v>
                </c:pt>
                <c:pt idx="9872">
                  <c:v>-65.605999999999995</c:v>
                </c:pt>
                <c:pt idx="9873">
                  <c:v>-65.603999999999999</c:v>
                </c:pt>
                <c:pt idx="9874">
                  <c:v>-65.60199999999999</c:v>
                </c:pt>
                <c:pt idx="9875">
                  <c:v>-65.599999999999994</c:v>
                </c:pt>
                <c:pt idx="9876">
                  <c:v>-65.597999999999999</c:v>
                </c:pt>
                <c:pt idx="9877">
                  <c:v>-65.595999999999989</c:v>
                </c:pt>
                <c:pt idx="9878">
                  <c:v>-65.593999999999994</c:v>
                </c:pt>
                <c:pt idx="9879">
                  <c:v>-65.591999999999999</c:v>
                </c:pt>
                <c:pt idx="9880">
                  <c:v>-65.589999999999989</c:v>
                </c:pt>
                <c:pt idx="9881">
                  <c:v>-65.587999999999994</c:v>
                </c:pt>
                <c:pt idx="9882">
                  <c:v>-65.585999999999999</c:v>
                </c:pt>
                <c:pt idx="9883">
                  <c:v>-65.584000000000003</c:v>
                </c:pt>
                <c:pt idx="9884">
                  <c:v>-65.581999999999994</c:v>
                </c:pt>
                <c:pt idx="9885">
                  <c:v>-65.58</c:v>
                </c:pt>
                <c:pt idx="9886">
                  <c:v>-65.578000000000003</c:v>
                </c:pt>
                <c:pt idx="9887">
                  <c:v>-65.575999999999993</c:v>
                </c:pt>
                <c:pt idx="9888">
                  <c:v>-65.573999999999998</c:v>
                </c:pt>
                <c:pt idx="9889">
                  <c:v>-65.572000000000003</c:v>
                </c:pt>
                <c:pt idx="9890">
                  <c:v>-65.569999999999993</c:v>
                </c:pt>
                <c:pt idx="9891">
                  <c:v>-65.567999999999998</c:v>
                </c:pt>
                <c:pt idx="9892">
                  <c:v>-65.566000000000003</c:v>
                </c:pt>
                <c:pt idx="9893">
                  <c:v>-65.563999999999993</c:v>
                </c:pt>
                <c:pt idx="9894">
                  <c:v>-65.561999999999998</c:v>
                </c:pt>
                <c:pt idx="9895">
                  <c:v>-65.56</c:v>
                </c:pt>
                <c:pt idx="9896">
                  <c:v>-65.557999999999993</c:v>
                </c:pt>
                <c:pt idx="9897">
                  <c:v>-65.555999999999997</c:v>
                </c:pt>
                <c:pt idx="9898">
                  <c:v>-65.554000000000002</c:v>
                </c:pt>
                <c:pt idx="9899">
                  <c:v>-65.551999999999992</c:v>
                </c:pt>
                <c:pt idx="9900">
                  <c:v>-65.55</c:v>
                </c:pt>
                <c:pt idx="9901">
                  <c:v>-65.548000000000002</c:v>
                </c:pt>
                <c:pt idx="9902">
                  <c:v>-65.545999999999992</c:v>
                </c:pt>
                <c:pt idx="9903">
                  <c:v>-65.543999999999997</c:v>
                </c:pt>
                <c:pt idx="9904">
                  <c:v>-65.542000000000002</c:v>
                </c:pt>
                <c:pt idx="9905">
                  <c:v>-65.539999999999992</c:v>
                </c:pt>
                <c:pt idx="9906">
                  <c:v>-65.537999999999997</c:v>
                </c:pt>
                <c:pt idx="9907">
                  <c:v>-65.536000000000001</c:v>
                </c:pt>
                <c:pt idx="9908">
                  <c:v>-65.533999999999992</c:v>
                </c:pt>
                <c:pt idx="9909">
                  <c:v>-65.531999999999996</c:v>
                </c:pt>
                <c:pt idx="9910">
                  <c:v>-65.53</c:v>
                </c:pt>
                <c:pt idx="9911">
                  <c:v>-65.527999999999992</c:v>
                </c:pt>
                <c:pt idx="9912">
                  <c:v>-65.525999999999996</c:v>
                </c:pt>
                <c:pt idx="9913">
                  <c:v>-65.524000000000001</c:v>
                </c:pt>
                <c:pt idx="9914">
                  <c:v>-65.521999999999991</c:v>
                </c:pt>
                <c:pt idx="9915">
                  <c:v>-65.52</c:v>
                </c:pt>
                <c:pt idx="9916">
                  <c:v>-65.518000000000001</c:v>
                </c:pt>
                <c:pt idx="9917">
                  <c:v>-65.515999999999991</c:v>
                </c:pt>
                <c:pt idx="9918">
                  <c:v>-65.513999999999996</c:v>
                </c:pt>
                <c:pt idx="9919">
                  <c:v>-65.512</c:v>
                </c:pt>
                <c:pt idx="9920">
                  <c:v>-65.509999999999991</c:v>
                </c:pt>
                <c:pt idx="9921">
                  <c:v>-65.507999999999996</c:v>
                </c:pt>
                <c:pt idx="9922">
                  <c:v>-65.506</c:v>
                </c:pt>
                <c:pt idx="9923">
                  <c:v>-65.503999999999991</c:v>
                </c:pt>
                <c:pt idx="9924">
                  <c:v>-65.501999999999995</c:v>
                </c:pt>
                <c:pt idx="9925">
                  <c:v>-65.5</c:v>
                </c:pt>
                <c:pt idx="9926">
                  <c:v>-65.49799999999999</c:v>
                </c:pt>
                <c:pt idx="9927">
                  <c:v>-65.495999999999995</c:v>
                </c:pt>
                <c:pt idx="9928">
                  <c:v>-65.494</c:v>
                </c:pt>
                <c:pt idx="9929">
                  <c:v>-65.49199999999999</c:v>
                </c:pt>
                <c:pt idx="9930">
                  <c:v>-65.489999999999995</c:v>
                </c:pt>
                <c:pt idx="9931">
                  <c:v>-65.488</c:v>
                </c:pt>
                <c:pt idx="9932">
                  <c:v>-65.48599999999999</c:v>
                </c:pt>
                <c:pt idx="9933">
                  <c:v>-65.483999999999995</c:v>
                </c:pt>
                <c:pt idx="9934">
                  <c:v>-65.481999999999999</c:v>
                </c:pt>
                <c:pt idx="9935">
                  <c:v>-65.47999999999999</c:v>
                </c:pt>
                <c:pt idx="9936">
                  <c:v>-65.477999999999994</c:v>
                </c:pt>
                <c:pt idx="9937">
                  <c:v>-65.475999999999999</c:v>
                </c:pt>
                <c:pt idx="9938">
                  <c:v>-65.47399999999999</c:v>
                </c:pt>
                <c:pt idx="9939">
                  <c:v>-65.471999999999994</c:v>
                </c:pt>
                <c:pt idx="9940">
                  <c:v>-65.47</c:v>
                </c:pt>
                <c:pt idx="9941">
                  <c:v>-65.467999999999989</c:v>
                </c:pt>
                <c:pt idx="9942">
                  <c:v>-65.465999999999994</c:v>
                </c:pt>
                <c:pt idx="9943">
                  <c:v>-65.463999999999999</c:v>
                </c:pt>
                <c:pt idx="9944">
                  <c:v>-65.461999999999989</c:v>
                </c:pt>
                <c:pt idx="9945">
                  <c:v>-65.459999999999994</c:v>
                </c:pt>
                <c:pt idx="9946">
                  <c:v>-65.457999999999998</c:v>
                </c:pt>
                <c:pt idx="9947">
                  <c:v>-65.455999999999989</c:v>
                </c:pt>
                <c:pt idx="9948">
                  <c:v>-65.453999999999994</c:v>
                </c:pt>
                <c:pt idx="9949">
                  <c:v>-65.451999999999998</c:v>
                </c:pt>
                <c:pt idx="9950">
                  <c:v>-65.449999999999989</c:v>
                </c:pt>
                <c:pt idx="9951">
                  <c:v>-65.447999999999993</c:v>
                </c:pt>
                <c:pt idx="9952">
                  <c:v>-65.445999999999998</c:v>
                </c:pt>
                <c:pt idx="9953">
                  <c:v>-65.443999999999988</c:v>
                </c:pt>
                <c:pt idx="9954">
                  <c:v>-65.441999999999993</c:v>
                </c:pt>
                <c:pt idx="9955">
                  <c:v>-65.44</c:v>
                </c:pt>
                <c:pt idx="9956">
                  <c:v>-65.437999999999988</c:v>
                </c:pt>
                <c:pt idx="9957">
                  <c:v>-65.435999999999993</c:v>
                </c:pt>
                <c:pt idx="9958">
                  <c:v>-65.433999999999997</c:v>
                </c:pt>
                <c:pt idx="9959">
                  <c:v>-65.431999999999988</c:v>
                </c:pt>
                <c:pt idx="9960">
                  <c:v>-65.429999999999993</c:v>
                </c:pt>
                <c:pt idx="9961">
                  <c:v>-65.427999999999997</c:v>
                </c:pt>
                <c:pt idx="9962">
                  <c:v>-65.425999999999988</c:v>
                </c:pt>
                <c:pt idx="9963">
                  <c:v>-65.423999999999992</c:v>
                </c:pt>
                <c:pt idx="9964">
                  <c:v>-65.421999999999997</c:v>
                </c:pt>
                <c:pt idx="9965">
                  <c:v>-65.419999999999987</c:v>
                </c:pt>
                <c:pt idx="9966">
                  <c:v>-65.417999999999992</c:v>
                </c:pt>
                <c:pt idx="9967">
                  <c:v>-65.415999999999997</c:v>
                </c:pt>
                <c:pt idx="9968">
                  <c:v>-65.413999999999987</c:v>
                </c:pt>
                <c:pt idx="9969">
                  <c:v>-65.411999999999992</c:v>
                </c:pt>
                <c:pt idx="9970">
                  <c:v>-65.41</c:v>
                </c:pt>
                <c:pt idx="9971">
                  <c:v>-65.407999999999987</c:v>
                </c:pt>
                <c:pt idx="9972">
                  <c:v>-65.405999999999992</c:v>
                </c:pt>
                <c:pt idx="9973">
                  <c:v>-65.403999999999996</c:v>
                </c:pt>
                <c:pt idx="9974">
                  <c:v>-65.401999999999987</c:v>
                </c:pt>
                <c:pt idx="9975">
                  <c:v>-65.399999999999991</c:v>
                </c:pt>
                <c:pt idx="9976">
                  <c:v>-65.397999999999996</c:v>
                </c:pt>
                <c:pt idx="9977">
                  <c:v>-65.395999999999987</c:v>
                </c:pt>
                <c:pt idx="9978">
                  <c:v>-65.393999999999991</c:v>
                </c:pt>
                <c:pt idx="9979">
                  <c:v>-65.391999999999996</c:v>
                </c:pt>
                <c:pt idx="9980">
                  <c:v>-65.389999999999986</c:v>
                </c:pt>
                <c:pt idx="9981">
                  <c:v>-65.387999999999991</c:v>
                </c:pt>
                <c:pt idx="9982">
                  <c:v>-65.385999999999996</c:v>
                </c:pt>
                <c:pt idx="9983">
                  <c:v>-65.383999999999986</c:v>
                </c:pt>
                <c:pt idx="9984">
                  <c:v>-65.381999999999991</c:v>
                </c:pt>
                <c:pt idx="9985">
                  <c:v>-65.38</c:v>
                </c:pt>
                <c:pt idx="9986">
                  <c:v>-65.377999999999986</c:v>
                </c:pt>
                <c:pt idx="9987">
                  <c:v>-65.375999999999991</c:v>
                </c:pt>
                <c:pt idx="9988">
                  <c:v>-65.373999999999995</c:v>
                </c:pt>
                <c:pt idx="9989">
                  <c:v>-65.371999999999986</c:v>
                </c:pt>
                <c:pt idx="9990">
                  <c:v>-65.36999999999999</c:v>
                </c:pt>
                <c:pt idx="9991">
                  <c:v>-65.367999999999995</c:v>
                </c:pt>
                <c:pt idx="9992">
                  <c:v>-65.365999999999985</c:v>
                </c:pt>
                <c:pt idx="9993">
                  <c:v>-65.36399999999999</c:v>
                </c:pt>
                <c:pt idx="9994">
                  <c:v>-65.361999999999995</c:v>
                </c:pt>
                <c:pt idx="9995">
                  <c:v>-65.36</c:v>
                </c:pt>
                <c:pt idx="9996">
                  <c:v>-65.35799999999999</c:v>
                </c:pt>
                <c:pt idx="9997">
                  <c:v>-65.355999999999995</c:v>
                </c:pt>
                <c:pt idx="9998">
                  <c:v>-65.353999999999999</c:v>
                </c:pt>
                <c:pt idx="9999">
                  <c:v>-65.35199999999999</c:v>
                </c:pt>
                <c:pt idx="10000">
                  <c:v>-65.349999999999994</c:v>
                </c:pt>
                <c:pt idx="10001">
                  <c:v>-65.347999999999999</c:v>
                </c:pt>
                <c:pt idx="10002">
                  <c:v>-65.345999999999989</c:v>
                </c:pt>
                <c:pt idx="10003">
                  <c:v>-65.343999999999994</c:v>
                </c:pt>
                <c:pt idx="10004">
                  <c:v>-65.341999999999999</c:v>
                </c:pt>
                <c:pt idx="10005">
                  <c:v>-65.339999999999989</c:v>
                </c:pt>
                <c:pt idx="10006">
                  <c:v>-65.337999999999994</c:v>
                </c:pt>
                <c:pt idx="10007">
                  <c:v>-65.335999999999999</c:v>
                </c:pt>
                <c:pt idx="10008">
                  <c:v>-65.334000000000003</c:v>
                </c:pt>
                <c:pt idx="10009">
                  <c:v>-65.331999999999994</c:v>
                </c:pt>
                <c:pt idx="10010">
                  <c:v>-65.33</c:v>
                </c:pt>
                <c:pt idx="10011">
                  <c:v>-65.328000000000003</c:v>
                </c:pt>
                <c:pt idx="10012">
                  <c:v>-65.325999999999993</c:v>
                </c:pt>
                <c:pt idx="10013">
                  <c:v>-65.323999999999998</c:v>
                </c:pt>
                <c:pt idx="10014">
                  <c:v>-65.322000000000003</c:v>
                </c:pt>
                <c:pt idx="10015">
                  <c:v>-65.319999999999993</c:v>
                </c:pt>
                <c:pt idx="10016">
                  <c:v>-65.317999999999998</c:v>
                </c:pt>
                <c:pt idx="10017">
                  <c:v>-65.316000000000003</c:v>
                </c:pt>
                <c:pt idx="10018">
                  <c:v>-65.313999999999993</c:v>
                </c:pt>
                <c:pt idx="10019">
                  <c:v>-65.311999999999998</c:v>
                </c:pt>
                <c:pt idx="10020">
                  <c:v>-65.31</c:v>
                </c:pt>
                <c:pt idx="10021">
                  <c:v>-65.307999999999993</c:v>
                </c:pt>
                <c:pt idx="10022">
                  <c:v>-65.305999999999997</c:v>
                </c:pt>
                <c:pt idx="10023">
                  <c:v>-65.304000000000002</c:v>
                </c:pt>
                <c:pt idx="10024">
                  <c:v>-65.301999999999992</c:v>
                </c:pt>
                <c:pt idx="10025">
                  <c:v>-65.3</c:v>
                </c:pt>
                <c:pt idx="10026">
                  <c:v>-65.298000000000002</c:v>
                </c:pt>
                <c:pt idx="10027">
                  <c:v>-65.295999999999992</c:v>
                </c:pt>
                <c:pt idx="10028">
                  <c:v>-65.293999999999997</c:v>
                </c:pt>
                <c:pt idx="10029">
                  <c:v>-65.292000000000002</c:v>
                </c:pt>
                <c:pt idx="10030">
                  <c:v>-65.289999999999992</c:v>
                </c:pt>
                <c:pt idx="10031">
                  <c:v>-65.287999999999997</c:v>
                </c:pt>
                <c:pt idx="10032">
                  <c:v>-65.286000000000001</c:v>
                </c:pt>
                <c:pt idx="10033">
                  <c:v>-65.283999999999992</c:v>
                </c:pt>
                <c:pt idx="10034">
                  <c:v>-65.281999999999996</c:v>
                </c:pt>
                <c:pt idx="10035">
                  <c:v>-65.28</c:v>
                </c:pt>
                <c:pt idx="10036">
                  <c:v>-65.277999999999992</c:v>
                </c:pt>
                <c:pt idx="10037">
                  <c:v>-65.275999999999996</c:v>
                </c:pt>
                <c:pt idx="10038">
                  <c:v>-65.274000000000001</c:v>
                </c:pt>
                <c:pt idx="10039">
                  <c:v>-65.271999999999991</c:v>
                </c:pt>
                <c:pt idx="10040">
                  <c:v>-65.27</c:v>
                </c:pt>
                <c:pt idx="10041">
                  <c:v>-65.268000000000001</c:v>
                </c:pt>
                <c:pt idx="10042">
                  <c:v>-65.265999999999991</c:v>
                </c:pt>
                <c:pt idx="10043">
                  <c:v>-65.263999999999996</c:v>
                </c:pt>
                <c:pt idx="10044">
                  <c:v>-65.262</c:v>
                </c:pt>
                <c:pt idx="10045">
                  <c:v>-65.259999999999991</c:v>
                </c:pt>
                <c:pt idx="10046">
                  <c:v>-65.257999999999996</c:v>
                </c:pt>
                <c:pt idx="10047">
                  <c:v>-65.256</c:v>
                </c:pt>
                <c:pt idx="10048">
                  <c:v>-65.253999999999991</c:v>
                </c:pt>
                <c:pt idx="10049">
                  <c:v>-65.251999999999995</c:v>
                </c:pt>
                <c:pt idx="10050">
                  <c:v>-65.25</c:v>
                </c:pt>
                <c:pt idx="10051">
                  <c:v>-65.24799999999999</c:v>
                </c:pt>
                <c:pt idx="10052">
                  <c:v>-65.245999999999995</c:v>
                </c:pt>
                <c:pt idx="10053">
                  <c:v>-65.244</c:v>
                </c:pt>
                <c:pt idx="10054">
                  <c:v>-65.24199999999999</c:v>
                </c:pt>
                <c:pt idx="10055">
                  <c:v>-65.239999999999995</c:v>
                </c:pt>
                <c:pt idx="10056">
                  <c:v>-65.238</c:v>
                </c:pt>
                <c:pt idx="10057">
                  <c:v>-65.23599999999999</c:v>
                </c:pt>
                <c:pt idx="10058">
                  <c:v>-65.233999999999995</c:v>
                </c:pt>
                <c:pt idx="10059">
                  <c:v>-65.231999999999999</c:v>
                </c:pt>
                <c:pt idx="10060">
                  <c:v>-65.22999999999999</c:v>
                </c:pt>
                <c:pt idx="10061">
                  <c:v>-65.227999999999994</c:v>
                </c:pt>
                <c:pt idx="10062">
                  <c:v>-65.225999999999999</c:v>
                </c:pt>
                <c:pt idx="10063">
                  <c:v>-65.22399999999999</c:v>
                </c:pt>
                <c:pt idx="10064">
                  <c:v>-65.221999999999994</c:v>
                </c:pt>
                <c:pt idx="10065">
                  <c:v>-65.22</c:v>
                </c:pt>
                <c:pt idx="10066">
                  <c:v>-65.217999999999989</c:v>
                </c:pt>
                <c:pt idx="10067">
                  <c:v>-65.215999999999994</c:v>
                </c:pt>
                <c:pt idx="10068">
                  <c:v>-65.213999999999999</c:v>
                </c:pt>
                <c:pt idx="10069">
                  <c:v>-65.211999999999989</c:v>
                </c:pt>
                <c:pt idx="10070">
                  <c:v>-65.209999999999994</c:v>
                </c:pt>
                <c:pt idx="10071">
                  <c:v>-65.207999999999998</c:v>
                </c:pt>
                <c:pt idx="10072">
                  <c:v>-65.205999999999989</c:v>
                </c:pt>
                <c:pt idx="10073">
                  <c:v>-65.203999999999994</c:v>
                </c:pt>
                <c:pt idx="10074">
                  <c:v>-65.201999999999998</c:v>
                </c:pt>
                <c:pt idx="10075">
                  <c:v>-65.199999999999989</c:v>
                </c:pt>
                <c:pt idx="10076">
                  <c:v>-65.197999999999993</c:v>
                </c:pt>
                <c:pt idx="10077">
                  <c:v>-65.195999999999998</c:v>
                </c:pt>
                <c:pt idx="10078">
                  <c:v>-65.193999999999988</c:v>
                </c:pt>
                <c:pt idx="10079">
                  <c:v>-65.191999999999993</c:v>
                </c:pt>
                <c:pt idx="10080">
                  <c:v>-65.19</c:v>
                </c:pt>
                <c:pt idx="10081">
                  <c:v>-65.187999999999988</c:v>
                </c:pt>
                <c:pt idx="10082">
                  <c:v>-65.185999999999993</c:v>
                </c:pt>
                <c:pt idx="10083">
                  <c:v>-65.183999999999997</c:v>
                </c:pt>
                <c:pt idx="10084">
                  <c:v>-65.181999999999988</c:v>
                </c:pt>
                <c:pt idx="10085">
                  <c:v>-65.179999999999993</c:v>
                </c:pt>
                <c:pt idx="10086">
                  <c:v>-65.177999999999997</c:v>
                </c:pt>
                <c:pt idx="10087">
                  <c:v>-65.175999999999988</c:v>
                </c:pt>
                <c:pt idx="10088">
                  <c:v>-65.173999999999992</c:v>
                </c:pt>
                <c:pt idx="10089">
                  <c:v>-65.171999999999997</c:v>
                </c:pt>
                <c:pt idx="10090">
                  <c:v>-65.169999999999987</c:v>
                </c:pt>
                <c:pt idx="10091">
                  <c:v>-65.167999999999992</c:v>
                </c:pt>
                <c:pt idx="10092">
                  <c:v>-65.165999999999997</c:v>
                </c:pt>
                <c:pt idx="10093">
                  <c:v>-65.163999999999987</c:v>
                </c:pt>
                <c:pt idx="10094">
                  <c:v>-65.161999999999992</c:v>
                </c:pt>
                <c:pt idx="10095">
                  <c:v>-65.16</c:v>
                </c:pt>
                <c:pt idx="10096">
                  <c:v>-65.157999999999987</c:v>
                </c:pt>
                <c:pt idx="10097">
                  <c:v>-65.155999999999992</c:v>
                </c:pt>
                <c:pt idx="10098">
                  <c:v>-65.153999999999996</c:v>
                </c:pt>
                <c:pt idx="10099">
                  <c:v>-65.151999999999987</c:v>
                </c:pt>
                <c:pt idx="10100">
                  <c:v>-65.149999999999991</c:v>
                </c:pt>
                <c:pt idx="10101">
                  <c:v>-65.147999999999996</c:v>
                </c:pt>
                <c:pt idx="10102">
                  <c:v>-65.145999999999987</c:v>
                </c:pt>
                <c:pt idx="10103">
                  <c:v>-65.143999999999991</c:v>
                </c:pt>
                <c:pt idx="10104">
                  <c:v>-65.141999999999996</c:v>
                </c:pt>
                <c:pt idx="10105">
                  <c:v>-65.139999999999986</c:v>
                </c:pt>
                <c:pt idx="10106">
                  <c:v>-65.137999999999991</c:v>
                </c:pt>
                <c:pt idx="10107">
                  <c:v>-65.135999999999996</c:v>
                </c:pt>
                <c:pt idx="10108">
                  <c:v>-65.133999999999986</c:v>
                </c:pt>
                <c:pt idx="10109">
                  <c:v>-65.131999999999991</c:v>
                </c:pt>
                <c:pt idx="10110">
                  <c:v>-65.13</c:v>
                </c:pt>
                <c:pt idx="10111">
                  <c:v>-65.127999999999986</c:v>
                </c:pt>
                <c:pt idx="10112">
                  <c:v>-65.125999999999991</c:v>
                </c:pt>
                <c:pt idx="10113">
                  <c:v>-65.123999999999995</c:v>
                </c:pt>
                <c:pt idx="10114">
                  <c:v>-65.121999999999986</c:v>
                </c:pt>
                <c:pt idx="10115">
                  <c:v>-65.11999999999999</c:v>
                </c:pt>
                <c:pt idx="10116">
                  <c:v>-65.117999999999995</c:v>
                </c:pt>
                <c:pt idx="10117">
                  <c:v>-65.115999999999985</c:v>
                </c:pt>
                <c:pt idx="10118">
                  <c:v>-65.11399999999999</c:v>
                </c:pt>
                <c:pt idx="10119">
                  <c:v>-65.111999999999995</c:v>
                </c:pt>
                <c:pt idx="10120">
                  <c:v>-65.11</c:v>
                </c:pt>
                <c:pt idx="10121">
                  <c:v>-65.10799999999999</c:v>
                </c:pt>
                <c:pt idx="10122">
                  <c:v>-65.105999999999995</c:v>
                </c:pt>
                <c:pt idx="10123">
                  <c:v>-65.103999999999999</c:v>
                </c:pt>
                <c:pt idx="10124">
                  <c:v>-65.10199999999999</c:v>
                </c:pt>
                <c:pt idx="10125">
                  <c:v>-65.099999999999994</c:v>
                </c:pt>
                <c:pt idx="10126">
                  <c:v>-65.097999999999999</c:v>
                </c:pt>
                <c:pt idx="10127">
                  <c:v>-65.095999999999989</c:v>
                </c:pt>
                <c:pt idx="10128">
                  <c:v>-65.093999999999994</c:v>
                </c:pt>
                <c:pt idx="10129">
                  <c:v>-65.091999999999999</c:v>
                </c:pt>
                <c:pt idx="10130">
                  <c:v>-65.089999999999989</c:v>
                </c:pt>
                <c:pt idx="10131">
                  <c:v>-65.087999999999994</c:v>
                </c:pt>
                <c:pt idx="10132">
                  <c:v>-65.085999999999999</c:v>
                </c:pt>
                <c:pt idx="10133">
                  <c:v>-65.084000000000003</c:v>
                </c:pt>
                <c:pt idx="10134">
                  <c:v>-65.081999999999994</c:v>
                </c:pt>
                <c:pt idx="10135">
                  <c:v>-65.08</c:v>
                </c:pt>
                <c:pt idx="10136">
                  <c:v>-65.078000000000003</c:v>
                </c:pt>
                <c:pt idx="10137">
                  <c:v>-65.075999999999993</c:v>
                </c:pt>
                <c:pt idx="10138">
                  <c:v>-65.073999999999998</c:v>
                </c:pt>
                <c:pt idx="10139">
                  <c:v>-65.072000000000003</c:v>
                </c:pt>
                <c:pt idx="10140">
                  <c:v>-65.069999999999993</c:v>
                </c:pt>
                <c:pt idx="10141">
                  <c:v>-65.067999999999998</c:v>
                </c:pt>
                <c:pt idx="10142">
                  <c:v>-65.066000000000003</c:v>
                </c:pt>
                <c:pt idx="10143">
                  <c:v>-65.063999999999993</c:v>
                </c:pt>
                <c:pt idx="10144">
                  <c:v>-65.061999999999998</c:v>
                </c:pt>
                <c:pt idx="10145">
                  <c:v>-65.06</c:v>
                </c:pt>
                <c:pt idx="10146">
                  <c:v>-65.057999999999993</c:v>
                </c:pt>
                <c:pt idx="10147">
                  <c:v>-65.055999999999997</c:v>
                </c:pt>
                <c:pt idx="10148">
                  <c:v>-65.054000000000002</c:v>
                </c:pt>
                <c:pt idx="10149">
                  <c:v>-65.051999999999992</c:v>
                </c:pt>
                <c:pt idx="10150">
                  <c:v>-65.05</c:v>
                </c:pt>
                <c:pt idx="10151">
                  <c:v>-65.048000000000002</c:v>
                </c:pt>
                <c:pt idx="10152">
                  <c:v>-65.045999999999992</c:v>
                </c:pt>
                <c:pt idx="10153">
                  <c:v>-65.043999999999997</c:v>
                </c:pt>
                <c:pt idx="10154">
                  <c:v>-65.042000000000002</c:v>
                </c:pt>
                <c:pt idx="10155">
                  <c:v>-65.039999999999992</c:v>
                </c:pt>
                <c:pt idx="10156">
                  <c:v>-65.037999999999997</c:v>
                </c:pt>
                <c:pt idx="10157">
                  <c:v>-65.036000000000001</c:v>
                </c:pt>
                <c:pt idx="10158">
                  <c:v>-65.033999999999992</c:v>
                </c:pt>
                <c:pt idx="10159">
                  <c:v>-65.031999999999996</c:v>
                </c:pt>
                <c:pt idx="10160">
                  <c:v>-65.03</c:v>
                </c:pt>
                <c:pt idx="10161">
                  <c:v>-65.027999999999992</c:v>
                </c:pt>
                <c:pt idx="10162">
                  <c:v>-65.025999999999996</c:v>
                </c:pt>
                <c:pt idx="10163">
                  <c:v>-65.024000000000001</c:v>
                </c:pt>
                <c:pt idx="10164">
                  <c:v>-65.021999999999991</c:v>
                </c:pt>
                <c:pt idx="10165">
                  <c:v>-65.02</c:v>
                </c:pt>
                <c:pt idx="10166">
                  <c:v>-65.018000000000001</c:v>
                </c:pt>
                <c:pt idx="10167">
                  <c:v>-65.015999999999991</c:v>
                </c:pt>
                <c:pt idx="10168">
                  <c:v>-65.013999999999996</c:v>
                </c:pt>
                <c:pt idx="10169">
                  <c:v>-65.012</c:v>
                </c:pt>
                <c:pt idx="10170">
                  <c:v>-65.009999999999991</c:v>
                </c:pt>
                <c:pt idx="10171">
                  <c:v>-65.007999999999996</c:v>
                </c:pt>
                <c:pt idx="10172">
                  <c:v>-65.006</c:v>
                </c:pt>
                <c:pt idx="10173">
                  <c:v>-65.003999999999991</c:v>
                </c:pt>
                <c:pt idx="10174">
                  <c:v>-65.001999999999995</c:v>
                </c:pt>
                <c:pt idx="10175">
                  <c:v>-65</c:v>
                </c:pt>
                <c:pt idx="10176">
                  <c:v>-64.99799999999999</c:v>
                </c:pt>
                <c:pt idx="10177">
                  <c:v>-64.995999999999995</c:v>
                </c:pt>
                <c:pt idx="10178">
                  <c:v>-64.994</c:v>
                </c:pt>
                <c:pt idx="10179">
                  <c:v>-64.99199999999999</c:v>
                </c:pt>
                <c:pt idx="10180">
                  <c:v>-64.989999999999995</c:v>
                </c:pt>
                <c:pt idx="10181">
                  <c:v>-64.988</c:v>
                </c:pt>
                <c:pt idx="10182">
                  <c:v>-64.98599999999999</c:v>
                </c:pt>
                <c:pt idx="10183">
                  <c:v>-64.983999999999995</c:v>
                </c:pt>
                <c:pt idx="10184">
                  <c:v>-64.981999999999999</c:v>
                </c:pt>
                <c:pt idx="10185">
                  <c:v>-64.97999999999999</c:v>
                </c:pt>
                <c:pt idx="10186">
                  <c:v>-64.977999999999994</c:v>
                </c:pt>
                <c:pt idx="10187">
                  <c:v>-64.975999999999999</c:v>
                </c:pt>
                <c:pt idx="10188">
                  <c:v>-64.97399999999999</c:v>
                </c:pt>
                <c:pt idx="10189">
                  <c:v>-64.971999999999994</c:v>
                </c:pt>
                <c:pt idx="10190">
                  <c:v>-64.97</c:v>
                </c:pt>
                <c:pt idx="10191">
                  <c:v>-64.967999999999989</c:v>
                </c:pt>
                <c:pt idx="10192">
                  <c:v>-64.965999999999994</c:v>
                </c:pt>
                <c:pt idx="10193">
                  <c:v>-64.963999999999999</c:v>
                </c:pt>
                <c:pt idx="10194">
                  <c:v>-64.961999999999989</c:v>
                </c:pt>
                <c:pt idx="10195">
                  <c:v>-64.959999999999994</c:v>
                </c:pt>
                <c:pt idx="10196">
                  <c:v>-64.957999999999998</c:v>
                </c:pt>
                <c:pt idx="10197">
                  <c:v>-64.955999999999989</c:v>
                </c:pt>
                <c:pt idx="10198">
                  <c:v>-64.953999999999994</c:v>
                </c:pt>
                <c:pt idx="10199">
                  <c:v>-64.951999999999998</c:v>
                </c:pt>
                <c:pt idx="10200">
                  <c:v>-64.949999999999989</c:v>
                </c:pt>
                <c:pt idx="10201">
                  <c:v>-64.947999999999993</c:v>
                </c:pt>
                <c:pt idx="10202">
                  <c:v>-64.945999999999998</c:v>
                </c:pt>
                <c:pt idx="10203">
                  <c:v>-64.943999999999988</c:v>
                </c:pt>
                <c:pt idx="10204">
                  <c:v>-64.941999999999993</c:v>
                </c:pt>
                <c:pt idx="10205">
                  <c:v>-64.94</c:v>
                </c:pt>
                <c:pt idx="10206">
                  <c:v>-64.937999999999988</c:v>
                </c:pt>
                <c:pt idx="10207">
                  <c:v>-64.935999999999993</c:v>
                </c:pt>
                <c:pt idx="10208">
                  <c:v>-64.933999999999997</c:v>
                </c:pt>
                <c:pt idx="10209">
                  <c:v>-64.931999999999988</c:v>
                </c:pt>
                <c:pt idx="10210">
                  <c:v>-64.929999999999993</c:v>
                </c:pt>
                <c:pt idx="10211">
                  <c:v>-64.927999999999997</c:v>
                </c:pt>
                <c:pt idx="10212">
                  <c:v>-64.925999999999988</c:v>
                </c:pt>
                <c:pt idx="10213">
                  <c:v>-64.923999999999992</c:v>
                </c:pt>
                <c:pt idx="10214">
                  <c:v>-64.921999999999997</c:v>
                </c:pt>
                <c:pt idx="10215">
                  <c:v>-64.919999999999987</c:v>
                </c:pt>
                <c:pt idx="10216">
                  <c:v>-64.917999999999992</c:v>
                </c:pt>
                <c:pt idx="10217">
                  <c:v>-64.915999999999997</c:v>
                </c:pt>
                <c:pt idx="10218">
                  <c:v>-64.913999999999987</c:v>
                </c:pt>
                <c:pt idx="10219">
                  <c:v>-64.911999999999992</c:v>
                </c:pt>
                <c:pt idx="10220">
                  <c:v>-64.91</c:v>
                </c:pt>
                <c:pt idx="10221">
                  <c:v>-64.907999999999987</c:v>
                </c:pt>
                <c:pt idx="10222">
                  <c:v>-64.905999999999992</c:v>
                </c:pt>
                <c:pt idx="10223">
                  <c:v>-64.903999999999996</c:v>
                </c:pt>
                <c:pt idx="10224">
                  <c:v>-64.901999999999987</c:v>
                </c:pt>
                <c:pt idx="10225">
                  <c:v>-64.899999999999991</c:v>
                </c:pt>
                <c:pt idx="10226">
                  <c:v>-64.897999999999996</c:v>
                </c:pt>
                <c:pt idx="10227">
                  <c:v>-64.895999999999987</c:v>
                </c:pt>
                <c:pt idx="10228">
                  <c:v>-64.893999999999991</c:v>
                </c:pt>
                <c:pt idx="10229">
                  <c:v>-64.891999999999996</c:v>
                </c:pt>
                <c:pt idx="10230">
                  <c:v>-64.889999999999986</c:v>
                </c:pt>
                <c:pt idx="10231">
                  <c:v>-64.887999999999991</c:v>
                </c:pt>
                <c:pt idx="10232">
                  <c:v>-64.885999999999996</c:v>
                </c:pt>
                <c:pt idx="10233">
                  <c:v>-64.883999999999986</c:v>
                </c:pt>
                <c:pt idx="10234">
                  <c:v>-64.881999999999991</c:v>
                </c:pt>
                <c:pt idx="10235">
                  <c:v>-64.88</c:v>
                </c:pt>
                <c:pt idx="10236">
                  <c:v>-64.877999999999986</c:v>
                </c:pt>
                <c:pt idx="10237">
                  <c:v>-64.875999999999991</c:v>
                </c:pt>
                <c:pt idx="10238">
                  <c:v>-64.873999999999995</c:v>
                </c:pt>
                <c:pt idx="10239">
                  <c:v>-64.871999999999986</c:v>
                </c:pt>
                <c:pt idx="10240">
                  <c:v>-64.86999999999999</c:v>
                </c:pt>
                <c:pt idx="10241">
                  <c:v>-64.867999999999995</c:v>
                </c:pt>
                <c:pt idx="10242">
                  <c:v>-64.865999999999985</c:v>
                </c:pt>
                <c:pt idx="10243">
                  <c:v>-64.86399999999999</c:v>
                </c:pt>
                <c:pt idx="10244">
                  <c:v>-64.861999999999995</c:v>
                </c:pt>
                <c:pt idx="10245">
                  <c:v>-64.86</c:v>
                </c:pt>
                <c:pt idx="10246">
                  <c:v>-64.85799999999999</c:v>
                </c:pt>
                <c:pt idx="10247">
                  <c:v>-64.855999999999995</c:v>
                </c:pt>
                <c:pt idx="10248">
                  <c:v>-64.853999999999999</c:v>
                </c:pt>
                <c:pt idx="10249">
                  <c:v>-64.85199999999999</c:v>
                </c:pt>
                <c:pt idx="10250">
                  <c:v>-64.849999999999994</c:v>
                </c:pt>
                <c:pt idx="10251">
                  <c:v>-64.847999999999999</c:v>
                </c:pt>
                <c:pt idx="10252">
                  <c:v>-64.845999999999989</c:v>
                </c:pt>
                <c:pt idx="10253">
                  <c:v>-64.843999999999994</c:v>
                </c:pt>
                <c:pt idx="10254">
                  <c:v>-64.841999999999999</c:v>
                </c:pt>
                <c:pt idx="10255">
                  <c:v>-64.839999999999989</c:v>
                </c:pt>
                <c:pt idx="10256">
                  <c:v>-64.837999999999994</c:v>
                </c:pt>
                <c:pt idx="10257">
                  <c:v>-64.835999999999999</c:v>
                </c:pt>
                <c:pt idx="10258">
                  <c:v>-64.834000000000003</c:v>
                </c:pt>
                <c:pt idx="10259">
                  <c:v>-64.831999999999994</c:v>
                </c:pt>
                <c:pt idx="10260">
                  <c:v>-64.83</c:v>
                </c:pt>
                <c:pt idx="10261">
                  <c:v>-64.828000000000003</c:v>
                </c:pt>
                <c:pt idx="10262">
                  <c:v>-64.825999999999993</c:v>
                </c:pt>
                <c:pt idx="10263">
                  <c:v>-64.823999999999998</c:v>
                </c:pt>
                <c:pt idx="10264">
                  <c:v>-64.822000000000003</c:v>
                </c:pt>
                <c:pt idx="10265">
                  <c:v>-64.819999999999993</c:v>
                </c:pt>
                <c:pt idx="10266">
                  <c:v>-64.817999999999998</c:v>
                </c:pt>
                <c:pt idx="10267">
                  <c:v>-64.816000000000003</c:v>
                </c:pt>
                <c:pt idx="10268">
                  <c:v>-64.813999999999993</c:v>
                </c:pt>
                <c:pt idx="10269">
                  <c:v>-64.811999999999998</c:v>
                </c:pt>
                <c:pt idx="10270">
                  <c:v>-64.81</c:v>
                </c:pt>
                <c:pt idx="10271">
                  <c:v>-64.807999999999993</c:v>
                </c:pt>
                <c:pt idx="10272">
                  <c:v>-64.805999999999997</c:v>
                </c:pt>
                <c:pt idx="10273">
                  <c:v>-64.804000000000002</c:v>
                </c:pt>
                <c:pt idx="10274">
                  <c:v>-64.801999999999992</c:v>
                </c:pt>
                <c:pt idx="10275">
                  <c:v>-64.8</c:v>
                </c:pt>
                <c:pt idx="10276">
                  <c:v>-64.798000000000002</c:v>
                </c:pt>
                <c:pt idx="10277">
                  <c:v>-64.795999999999992</c:v>
                </c:pt>
                <c:pt idx="10278">
                  <c:v>-64.793999999999997</c:v>
                </c:pt>
                <c:pt idx="10279">
                  <c:v>-64.792000000000002</c:v>
                </c:pt>
                <c:pt idx="10280">
                  <c:v>-64.789999999999992</c:v>
                </c:pt>
                <c:pt idx="10281">
                  <c:v>-64.787999999999997</c:v>
                </c:pt>
                <c:pt idx="10282">
                  <c:v>-64.786000000000001</c:v>
                </c:pt>
                <c:pt idx="10283">
                  <c:v>-64.783999999999992</c:v>
                </c:pt>
                <c:pt idx="10284">
                  <c:v>-64.781999999999996</c:v>
                </c:pt>
                <c:pt idx="10285">
                  <c:v>-64.78</c:v>
                </c:pt>
                <c:pt idx="10286">
                  <c:v>-64.777999999999992</c:v>
                </c:pt>
                <c:pt idx="10287">
                  <c:v>-64.775999999999996</c:v>
                </c:pt>
                <c:pt idx="10288">
                  <c:v>-64.774000000000001</c:v>
                </c:pt>
                <c:pt idx="10289">
                  <c:v>-64.771999999999991</c:v>
                </c:pt>
                <c:pt idx="10290">
                  <c:v>-64.77</c:v>
                </c:pt>
                <c:pt idx="10291">
                  <c:v>-64.768000000000001</c:v>
                </c:pt>
                <c:pt idx="10292">
                  <c:v>-64.765999999999991</c:v>
                </c:pt>
                <c:pt idx="10293">
                  <c:v>-64.763999999999996</c:v>
                </c:pt>
                <c:pt idx="10294">
                  <c:v>-64.762</c:v>
                </c:pt>
                <c:pt idx="10295">
                  <c:v>-64.759999999999991</c:v>
                </c:pt>
                <c:pt idx="10296">
                  <c:v>-64.757999999999996</c:v>
                </c:pt>
                <c:pt idx="10297">
                  <c:v>-64.756</c:v>
                </c:pt>
                <c:pt idx="10298">
                  <c:v>-64.753999999999991</c:v>
                </c:pt>
                <c:pt idx="10299">
                  <c:v>-64.751999999999995</c:v>
                </c:pt>
                <c:pt idx="10300">
                  <c:v>-64.75</c:v>
                </c:pt>
                <c:pt idx="10301">
                  <c:v>-64.74799999999999</c:v>
                </c:pt>
                <c:pt idx="10302">
                  <c:v>-64.745999999999995</c:v>
                </c:pt>
                <c:pt idx="10303">
                  <c:v>-64.744</c:v>
                </c:pt>
                <c:pt idx="10304">
                  <c:v>-64.74199999999999</c:v>
                </c:pt>
                <c:pt idx="10305">
                  <c:v>-64.739999999999995</c:v>
                </c:pt>
                <c:pt idx="10306">
                  <c:v>-64.738</c:v>
                </c:pt>
                <c:pt idx="10307">
                  <c:v>-64.73599999999999</c:v>
                </c:pt>
                <c:pt idx="10308">
                  <c:v>-64.733999999999995</c:v>
                </c:pt>
                <c:pt idx="10309">
                  <c:v>-64.731999999999999</c:v>
                </c:pt>
                <c:pt idx="10310">
                  <c:v>-64.72999999999999</c:v>
                </c:pt>
                <c:pt idx="10311">
                  <c:v>-64.727999999999994</c:v>
                </c:pt>
                <c:pt idx="10312">
                  <c:v>-64.725999999999999</c:v>
                </c:pt>
                <c:pt idx="10313">
                  <c:v>-64.72399999999999</c:v>
                </c:pt>
                <c:pt idx="10314">
                  <c:v>-64.721999999999994</c:v>
                </c:pt>
                <c:pt idx="10315">
                  <c:v>-64.72</c:v>
                </c:pt>
                <c:pt idx="10316">
                  <c:v>-64.717999999999989</c:v>
                </c:pt>
                <c:pt idx="10317">
                  <c:v>-64.715999999999994</c:v>
                </c:pt>
                <c:pt idx="10318">
                  <c:v>-64.713999999999999</c:v>
                </c:pt>
                <c:pt idx="10319">
                  <c:v>-64.711999999999989</c:v>
                </c:pt>
                <c:pt idx="10320">
                  <c:v>-64.709999999999994</c:v>
                </c:pt>
                <c:pt idx="10321">
                  <c:v>-64.707999999999998</c:v>
                </c:pt>
                <c:pt idx="10322">
                  <c:v>-64.705999999999989</c:v>
                </c:pt>
                <c:pt idx="10323">
                  <c:v>-64.703999999999994</c:v>
                </c:pt>
                <c:pt idx="10324">
                  <c:v>-64.701999999999998</c:v>
                </c:pt>
                <c:pt idx="10325">
                  <c:v>-64.699999999999989</c:v>
                </c:pt>
                <c:pt idx="10326">
                  <c:v>-64.697999999999993</c:v>
                </c:pt>
                <c:pt idx="10327">
                  <c:v>-64.695999999999998</c:v>
                </c:pt>
                <c:pt idx="10328">
                  <c:v>-64.693999999999988</c:v>
                </c:pt>
                <c:pt idx="10329">
                  <c:v>-64.691999999999993</c:v>
                </c:pt>
                <c:pt idx="10330">
                  <c:v>-64.69</c:v>
                </c:pt>
                <c:pt idx="10331">
                  <c:v>-64.687999999999988</c:v>
                </c:pt>
                <c:pt idx="10332">
                  <c:v>-64.685999999999993</c:v>
                </c:pt>
                <c:pt idx="10333">
                  <c:v>-64.683999999999997</c:v>
                </c:pt>
                <c:pt idx="10334">
                  <c:v>-64.681999999999988</c:v>
                </c:pt>
                <c:pt idx="10335">
                  <c:v>-64.679999999999993</c:v>
                </c:pt>
                <c:pt idx="10336">
                  <c:v>-64.677999999999997</c:v>
                </c:pt>
                <c:pt idx="10337">
                  <c:v>-64.675999999999988</c:v>
                </c:pt>
                <c:pt idx="10338">
                  <c:v>-64.673999999999992</c:v>
                </c:pt>
                <c:pt idx="10339">
                  <c:v>-64.671999999999997</c:v>
                </c:pt>
                <c:pt idx="10340">
                  <c:v>-64.669999999999987</c:v>
                </c:pt>
                <c:pt idx="10341">
                  <c:v>-64.667999999999992</c:v>
                </c:pt>
                <c:pt idx="10342">
                  <c:v>-64.665999999999997</c:v>
                </c:pt>
                <c:pt idx="10343">
                  <c:v>-64.663999999999987</c:v>
                </c:pt>
                <c:pt idx="10344">
                  <c:v>-64.661999999999992</c:v>
                </c:pt>
                <c:pt idx="10345">
                  <c:v>-64.66</c:v>
                </c:pt>
                <c:pt idx="10346">
                  <c:v>-64.657999999999987</c:v>
                </c:pt>
                <c:pt idx="10347">
                  <c:v>-64.655999999999992</c:v>
                </c:pt>
                <c:pt idx="10348">
                  <c:v>-64.653999999999996</c:v>
                </c:pt>
                <c:pt idx="10349">
                  <c:v>-64.651999999999987</c:v>
                </c:pt>
                <c:pt idx="10350">
                  <c:v>-64.649999999999991</c:v>
                </c:pt>
                <c:pt idx="10351">
                  <c:v>-64.647999999999996</c:v>
                </c:pt>
                <c:pt idx="10352">
                  <c:v>-64.645999999999987</c:v>
                </c:pt>
                <c:pt idx="10353">
                  <c:v>-64.643999999999991</c:v>
                </c:pt>
                <c:pt idx="10354">
                  <c:v>-64.641999999999996</c:v>
                </c:pt>
                <c:pt idx="10355">
                  <c:v>-64.639999999999986</c:v>
                </c:pt>
                <c:pt idx="10356">
                  <c:v>-64.637999999999991</c:v>
                </c:pt>
                <c:pt idx="10357">
                  <c:v>-64.635999999999996</c:v>
                </c:pt>
                <c:pt idx="10358">
                  <c:v>-64.633999999999986</c:v>
                </c:pt>
                <c:pt idx="10359">
                  <c:v>-64.631999999999991</c:v>
                </c:pt>
                <c:pt idx="10360">
                  <c:v>-64.63</c:v>
                </c:pt>
                <c:pt idx="10361">
                  <c:v>-64.627999999999986</c:v>
                </c:pt>
                <c:pt idx="10362">
                  <c:v>-64.625999999999991</c:v>
                </c:pt>
                <c:pt idx="10363">
                  <c:v>-64.623999999999995</c:v>
                </c:pt>
                <c:pt idx="10364">
                  <c:v>-64.621999999999986</c:v>
                </c:pt>
                <c:pt idx="10365">
                  <c:v>-64.61999999999999</c:v>
                </c:pt>
                <c:pt idx="10366">
                  <c:v>-64.617999999999995</c:v>
                </c:pt>
                <c:pt idx="10367">
                  <c:v>-64.615999999999985</c:v>
                </c:pt>
                <c:pt idx="10368">
                  <c:v>-64.61399999999999</c:v>
                </c:pt>
                <c:pt idx="10369">
                  <c:v>-64.611999999999995</c:v>
                </c:pt>
                <c:pt idx="10370">
                  <c:v>-64.61</c:v>
                </c:pt>
                <c:pt idx="10371">
                  <c:v>-64.60799999999999</c:v>
                </c:pt>
                <c:pt idx="10372">
                  <c:v>-64.605999999999995</c:v>
                </c:pt>
                <c:pt idx="10373">
                  <c:v>-64.603999999999999</c:v>
                </c:pt>
                <c:pt idx="10374">
                  <c:v>-64.60199999999999</c:v>
                </c:pt>
                <c:pt idx="10375">
                  <c:v>-64.599999999999994</c:v>
                </c:pt>
                <c:pt idx="10376">
                  <c:v>-64.597999999999999</c:v>
                </c:pt>
                <c:pt idx="10377">
                  <c:v>-64.595999999999989</c:v>
                </c:pt>
                <c:pt idx="10378">
                  <c:v>-64.593999999999994</c:v>
                </c:pt>
                <c:pt idx="10379">
                  <c:v>-64.591999999999999</c:v>
                </c:pt>
                <c:pt idx="10380">
                  <c:v>-64.589999999999989</c:v>
                </c:pt>
                <c:pt idx="10381">
                  <c:v>-64.587999999999994</c:v>
                </c:pt>
                <c:pt idx="10382">
                  <c:v>-64.585999999999999</c:v>
                </c:pt>
                <c:pt idx="10383">
                  <c:v>-64.584000000000003</c:v>
                </c:pt>
                <c:pt idx="10384">
                  <c:v>-64.581999999999994</c:v>
                </c:pt>
                <c:pt idx="10385">
                  <c:v>-64.58</c:v>
                </c:pt>
                <c:pt idx="10386">
                  <c:v>-64.578000000000003</c:v>
                </c:pt>
                <c:pt idx="10387">
                  <c:v>-64.575999999999993</c:v>
                </c:pt>
                <c:pt idx="10388">
                  <c:v>-64.573999999999998</c:v>
                </c:pt>
                <c:pt idx="10389">
                  <c:v>-64.572000000000003</c:v>
                </c:pt>
                <c:pt idx="10390">
                  <c:v>-64.569999999999993</c:v>
                </c:pt>
                <c:pt idx="10391">
                  <c:v>-64.567999999999998</c:v>
                </c:pt>
                <c:pt idx="10392">
                  <c:v>-64.566000000000003</c:v>
                </c:pt>
                <c:pt idx="10393">
                  <c:v>-64.563999999999993</c:v>
                </c:pt>
                <c:pt idx="10394">
                  <c:v>-64.561999999999998</c:v>
                </c:pt>
                <c:pt idx="10395">
                  <c:v>-64.56</c:v>
                </c:pt>
                <c:pt idx="10396">
                  <c:v>-64.557999999999993</c:v>
                </c:pt>
                <c:pt idx="10397">
                  <c:v>-64.555999999999997</c:v>
                </c:pt>
                <c:pt idx="10398">
                  <c:v>-64.554000000000002</c:v>
                </c:pt>
                <c:pt idx="10399">
                  <c:v>-64.551999999999992</c:v>
                </c:pt>
                <c:pt idx="10400">
                  <c:v>-64.55</c:v>
                </c:pt>
                <c:pt idx="10401">
                  <c:v>-64.548000000000002</c:v>
                </c:pt>
                <c:pt idx="10402">
                  <c:v>-64.545999999999992</c:v>
                </c:pt>
                <c:pt idx="10403">
                  <c:v>-64.543999999999997</c:v>
                </c:pt>
                <c:pt idx="10404">
                  <c:v>-64.542000000000002</c:v>
                </c:pt>
                <c:pt idx="10405">
                  <c:v>-64.539999999999992</c:v>
                </c:pt>
                <c:pt idx="10406">
                  <c:v>-64.537999999999997</c:v>
                </c:pt>
                <c:pt idx="10407">
                  <c:v>-64.536000000000001</c:v>
                </c:pt>
                <c:pt idx="10408">
                  <c:v>-64.533999999999992</c:v>
                </c:pt>
                <c:pt idx="10409">
                  <c:v>-64.531999999999996</c:v>
                </c:pt>
                <c:pt idx="10410">
                  <c:v>-64.53</c:v>
                </c:pt>
                <c:pt idx="10411">
                  <c:v>-64.527999999999992</c:v>
                </c:pt>
                <c:pt idx="10412">
                  <c:v>-64.525999999999996</c:v>
                </c:pt>
                <c:pt idx="10413">
                  <c:v>-64.524000000000001</c:v>
                </c:pt>
                <c:pt idx="10414">
                  <c:v>-64.521999999999991</c:v>
                </c:pt>
                <c:pt idx="10415">
                  <c:v>-64.52</c:v>
                </c:pt>
                <c:pt idx="10416">
                  <c:v>-64.518000000000001</c:v>
                </c:pt>
                <c:pt idx="10417">
                  <c:v>-64.515999999999991</c:v>
                </c:pt>
                <c:pt idx="10418">
                  <c:v>-64.513999999999996</c:v>
                </c:pt>
                <c:pt idx="10419">
                  <c:v>-64.512</c:v>
                </c:pt>
                <c:pt idx="10420">
                  <c:v>-64.509999999999991</c:v>
                </c:pt>
                <c:pt idx="10421">
                  <c:v>-64.507999999999996</c:v>
                </c:pt>
                <c:pt idx="10422">
                  <c:v>-64.506</c:v>
                </c:pt>
                <c:pt idx="10423">
                  <c:v>-64.503999999999991</c:v>
                </c:pt>
                <c:pt idx="10424">
                  <c:v>-64.501999999999995</c:v>
                </c:pt>
                <c:pt idx="10425">
                  <c:v>-64.5</c:v>
                </c:pt>
                <c:pt idx="10426">
                  <c:v>-64.49799999999999</c:v>
                </c:pt>
                <c:pt idx="10427">
                  <c:v>-64.495999999999995</c:v>
                </c:pt>
                <c:pt idx="10428">
                  <c:v>-64.494</c:v>
                </c:pt>
                <c:pt idx="10429">
                  <c:v>-64.49199999999999</c:v>
                </c:pt>
                <c:pt idx="10430">
                  <c:v>-64.489999999999995</c:v>
                </c:pt>
                <c:pt idx="10431">
                  <c:v>-64.488</c:v>
                </c:pt>
                <c:pt idx="10432">
                  <c:v>-64.48599999999999</c:v>
                </c:pt>
                <c:pt idx="10433">
                  <c:v>-64.483999999999995</c:v>
                </c:pt>
                <c:pt idx="10434">
                  <c:v>-64.481999999999999</c:v>
                </c:pt>
                <c:pt idx="10435">
                  <c:v>-64.47999999999999</c:v>
                </c:pt>
                <c:pt idx="10436">
                  <c:v>-64.477999999999994</c:v>
                </c:pt>
                <c:pt idx="10437">
                  <c:v>-64.475999999999999</c:v>
                </c:pt>
                <c:pt idx="10438">
                  <c:v>-64.47399999999999</c:v>
                </c:pt>
                <c:pt idx="10439">
                  <c:v>-64.471999999999994</c:v>
                </c:pt>
                <c:pt idx="10440">
                  <c:v>-64.47</c:v>
                </c:pt>
                <c:pt idx="10441">
                  <c:v>-64.467999999999989</c:v>
                </c:pt>
                <c:pt idx="10442">
                  <c:v>-64.465999999999994</c:v>
                </c:pt>
                <c:pt idx="10443">
                  <c:v>-64.463999999999999</c:v>
                </c:pt>
                <c:pt idx="10444">
                  <c:v>-64.461999999999989</c:v>
                </c:pt>
                <c:pt idx="10445">
                  <c:v>-64.459999999999994</c:v>
                </c:pt>
                <c:pt idx="10446">
                  <c:v>-64.457999999999998</c:v>
                </c:pt>
                <c:pt idx="10447">
                  <c:v>-64.455999999999989</c:v>
                </c:pt>
                <c:pt idx="10448">
                  <c:v>-64.453999999999994</c:v>
                </c:pt>
                <c:pt idx="10449">
                  <c:v>-64.451999999999998</c:v>
                </c:pt>
                <c:pt idx="10450">
                  <c:v>-64.449999999999989</c:v>
                </c:pt>
                <c:pt idx="10451">
                  <c:v>-64.447999999999993</c:v>
                </c:pt>
                <c:pt idx="10452">
                  <c:v>-64.445999999999998</c:v>
                </c:pt>
                <c:pt idx="10453">
                  <c:v>-64.443999999999988</c:v>
                </c:pt>
                <c:pt idx="10454">
                  <c:v>-64.441999999999993</c:v>
                </c:pt>
                <c:pt idx="10455">
                  <c:v>-64.44</c:v>
                </c:pt>
                <c:pt idx="10456">
                  <c:v>-64.437999999999988</c:v>
                </c:pt>
                <c:pt idx="10457">
                  <c:v>-64.435999999999993</c:v>
                </c:pt>
                <c:pt idx="10458">
                  <c:v>-64.433999999999997</c:v>
                </c:pt>
                <c:pt idx="10459">
                  <c:v>-64.431999999999988</c:v>
                </c:pt>
                <c:pt idx="10460">
                  <c:v>-64.429999999999993</c:v>
                </c:pt>
                <c:pt idx="10461">
                  <c:v>-64.427999999999997</c:v>
                </c:pt>
                <c:pt idx="10462">
                  <c:v>-64.425999999999988</c:v>
                </c:pt>
                <c:pt idx="10463">
                  <c:v>-64.423999999999992</c:v>
                </c:pt>
                <c:pt idx="10464">
                  <c:v>-64.421999999999997</c:v>
                </c:pt>
                <c:pt idx="10465">
                  <c:v>-64.419999999999987</c:v>
                </c:pt>
                <c:pt idx="10466">
                  <c:v>-64.417999999999992</c:v>
                </c:pt>
                <c:pt idx="10467">
                  <c:v>-64.415999999999997</c:v>
                </c:pt>
                <c:pt idx="10468">
                  <c:v>-64.413999999999987</c:v>
                </c:pt>
                <c:pt idx="10469">
                  <c:v>-64.411999999999992</c:v>
                </c:pt>
                <c:pt idx="10470">
                  <c:v>-64.41</c:v>
                </c:pt>
                <c:pt idx="10471">
                  <c:v>-64.407999999999987</c:v>
                </c:pt>
                <c:pt idx="10472">
                  <c:v>-64.405999999999992</c:v>
                </c:pt>
                <c:pt idx="10473">
                  <c:v>-64.403999999999996</c:v>
                </c:pt>
                <c:pt idx="10474">
                  <c:v>-64.401999999999987</c:v>
                </c:pt>
                <c:pt idx="10475">
                  <c:v>-64.399999999999991</c:v>
                </c:pt>
                <c:pt idx="10476">
                  <c:v>-64.397999999999996</c:v>
                </c:pt>
                <c:pt idx="10477">
                  <c:v>-64.395999999999987</c:v>
                </c:pt>
                <c:pt idx="10478">
                  <c:v>-64.393999999999991</c:v>
                </c:pt>
                <c:pt idx="10479">
                  <c:v>-64.391999999999996</c:v>
                </c:pt>
                <c:pt idx="10480">
                  <c:v>-64.389999999999986</c:v>
                </c:pt>
                <c:pt idx="10481">
                  <c:v>-64.387999999999991</c:v>
                </c:pt>
                <c:pt idx="10482">
                  <c:v>-64.385999999999996</c:v>
                </c:pt>
                <c:pt idx="10483">
                  <c:v>-64.383999999999986</c:v>
                </c:pt>
                <c:pt idx="10484">
                  <c:v>-64.381999999999991</c:v>
                </c:pt>
                <c:pt idx="10485">
                  <c:v>-64.38</c:v>
                </c:pt>
                <c:pt idx="10486">
                  <c:v>-64.377999999999986</c:v>
                </c:pt>
                <c:pt idx="10487">
                  <c:v>-64.375999999999991</c:v>
                </c:pt>
                <c:pt idx="10488">
                  <c:v>-64.373999999999995</c:v>
                </c:pt>
                <c:pt idx="10489">
                  <c:v>-64.371999999999986</c:v>
                </c:pt>
                <c:pt idx="10490">
                  <c:v>-64.36999999999999</c:v>
                </c:pt>
                <c:pt idx="10491">
                  <c:v>-64.367999999999995</c:v>
                </c:pt>
                <c:pt idx="10492">
                  <c:v>-64.365999999999985</c:v>
                </c:pt>
                <c:pt idx="10493">
                  <c:v>-64.36399999999999</c:v>
                </c:pt>
                <c:pt idx="10494">
                  <c:v>-64.361999999999995</c:v>
                </c:pt>
                <c:pt idx="10495">
                  <c:v>-64.36</c:v>
                </c:pt>
                <c:pt idx="10496">
                  <c:v>-64.35799999999999</c:v>
                </c:pt>
                <c:pt idx="10497">
                  <c:v>-64.355999999999995</c:v>
                </c:pt>
                <c:pt idx="10498">
                  <c:v>-64.353999999999999</c:v>
                </c:pt>
                <c:pt idx="10499">
                  <c:v>-64.35199999999999</c:v>
                </c:pt>
                <c:pt idx="10500">
                  <c:v>-64.349999999999994</c:v>
                </c:pt>
                <c:pt idx="10501">
                  <c:v>-64.347999999999999</c:v>
                </c:pt>
                <c:pt idx="10502">
                  <c:v>-64.345999999999989</c:v>
                </c:pt>
                <c:pt idx="10503">
                  <c:v>-64.343999999999994</c:v>
                </c:pt>
                <c:pt idx="10504">
                  <c:v>-64.341999999999999</c:v>
                </c:pt>
                <c:pt idx="10505">
                  <c:v>-64.339999999999989</c:v>
                </c:pt>
                <c:pt idx="10506">
                  <c:v>-64.337999999999994</c:v>
                </c:pt>
                <c:pt idx="10507">
                  <c:v>-64.335999999999999</c:v>
                </c:pt>
                <c:pt idx="10508">
                  <c:v>-64.334000000000003</c:v>
                </c:pt>
                <c:pt idx="10509">
                  <c:v>-64.331999999999994</c:v>
                </c:pt>
                <c:pt idx="10510">
                  <c:v>-64.33</c:v>
                </c:pt>
                <c:pt idx="10511">
                  <c:v>-64.328000000000003</c:v>
                </c:pt>
                <c:pt idx="10512">
                  <c:v>-64.325999999999993</c:v>
                </c:pt>
                <c:pt idx="10513">
                  <c:v>-64.323999999999998</c:v>
                </c:pt>
                <c:pt idx="10514">
                  <c:v>-64.322000000000003</c:v>
                </c:pt>
                <c:pt idx="10515">
                  <c:v>-64.319999999999993</c:v>
                </c:pt>
                <c:pt idx="10516">
                  <c:v>-64.317999999999998</c:v>
                </c:pt>
                <c:pt idx="10517">
                  <c:v>-64.316000000000003</c:v>
                </c:pt>
                <c:pt idx="10518">
                  <c:v>-64.313999999999993</c:v>
                </c:pt>
                <c:pt idx="10519">
                  <c:v>-64.311999999999998</c:v>
                </c:pt>
                <c:pt idx="10520">
                  <c:v>-64.31</c:v>
                </c:pt>
                <c:pt idx="10521">
                  <c:v>-64.307999999999993</c:v>
                </c:pt>
                <c:pt idx="10522">
                  <c:v>-64.305999999999997</c:v>
                </c:pt>
                <c:pt idx="10523">
                  <c:v>-64.304000000000002</c:v>
                </c:pt>
                <c:pt idx="10524">
                  <c:v>-64.301999999999992</c:v>
                </c:pt>
                <c:pt idx="10525">
                  <c:v>-64.3</c:v>
                </c:pt>
                <c:pt idx="10526">
                  <c:v>-64.298000000000002</c:v>
                </c:pt>
                <c:pt idx="10527">
                  <c:v>-64.295999999999992</c:v>
                </c:pt>
                <c:pt idx="10528">
                  <c:v>-64.293999999999997</c:v>
                </c:pt>
                <c:pt idx="10529">
                  <c:v>-64.292000000000002</c:v>
                </c:pt>
                <c:pt idx="10530">
                  <c:v>-64.289999999999992</c:v>
                </c:pt>
                <c:pt idx="10531">
                  <c:v>-64.287999999999997</c:v>
                </c:pt>
                <c:pt idx="10532">
                  <c:v>-64.286000000000001</c:v>
                </c:pt>
                <c:pt idx="10533">
                  <c:v>-64.283999999999992</c:v>
                </c:pt>
                <c:pt idx="10534">
                  <c:v>-64.281999999999996</c:v>
                </c:pt>
                <c:pt idx="10535">
                  <c:v>-64.28</c:v>
                </c:pt>
                <c:pt idx="10536">
                  <c:v>-64.277999999999992</c:v>
                </c:pt>
                <c:pt idx="10537">
                  <c:v>-64.275999999999996</c:v>
                </c:pt>
                <c:pt idx="10538">
                  <c:v>-64.274000000000001</c:v>
                </c:pt>
                <c:pt idx="10539">
                  <c:v>-64.271999999999991</c:v>
                </c:pt>
                <c:pt idx="10540">
                  <c:v>-64.27</c:v>
                </c:pt>
                <c:pt idx="10541">
                  <c:v>-64.268000000000001</c:v>
                </c:pt>
                <c:pt idx="10542">
                  <c:v>-64.265999999999991</c:v>
                </c:pt>
                <c:pt idx="10543">
                  <c:v>-64.263999999999996</c:v>
                </c:pt>
                <c:pt idx="10544">
                  <c:v>-64.262</c:v>
                </c:pt>
                <c:pt idx="10545">
                  <c:v>-64.259999999999991</c:v>
                </c:pt>
                <c:pt idx="10546">
                  <c:v>-64.257999999999996</c:v>
                </c:pt>
                <c:pt idx="10547">
                  <c:v>-64.256</c:v>
                </c:pt>
                <c:pt idx="10548">
                  <c:v>-64.253999999999991</c:v>
                </c:pt>
                <c:pt idx="10549">
                  <c:v>-64.251999999999995</c:v>
                </c:pt>
                <c:pt idx="10550">
                  <c:v>-64.25</c:v>
                </c:pt>
                <c:pt idx="10551">
                  <c:v>-64.24799999999999</c:v>
                </c:pt>
                <c:pt idx="10552">
                  <c:v>-64.245999999999995</c:v>
                </c:pt>
                <c:pt idx="10553">
                  <c:v>-64.244</c:v>
                </c:pt>
                <c:pt idx="10554">
                  <c:v>-64.24199999999999</c:v>
                </c:pt>
                <c:pt idx="10555">
                  <c:v>-64.239999999999995</c:v>
                </c:pt>
                <c:pt idx="10556">
                  <c:v>-64.238</c:v>
                </c:pt>
                <c:pt idx="10557">
                  <c:v>-64.23599999999999</c:v>
                </c:pt>
                <c:pt idx="10558">
                  <c:v>-64.233999999999995</c:v>
                </c:pt>
                <c:pt idx="10559">
                  <c:v>-64.231999999999999</c:v>
                </c:pt>
                <c:pt idx="10560">
                  <c:v>-64.22999999999999</c:v>
                </c:pt>
                <c:pt idx="10561">
                  <c:v>-64.227999999999994</c:v>
                </c:pt>
                <c:pt idx="10562">
                  <c:v>-64.225999999999999</c:v>
                </c:pt>
                <c:pt idx="10563">
                  <c:v>-64.22399999999999</c:v>
                </c:pt>
                <c:pt idx="10564">
                  <c:v>-64.221999999999994</c:v>
                </c:pt>
                <c:pt idx="10565">
                  <c:v>-64.22</c:v>
                </c:pt>
                <c:pt idx="10566">
                  <c:v>-64.217999999999989</c:v>
                </c:pt>
                <c:pt idx="10567">
                  <c:v>-64.215999999999994</c:v>
                </c:pt>
                <c:pt idx="10568">
                  <c:v>-64.213999999999999</c:v>
                </c:pt>
                <c:pt idx="10569">
                  <c:v>-64.211999999999989</c:v>
                </c:pt>
                <c:pt idx="10570">
                  <c:v>-64.209999999999994</c:v>
                </c:pt>
                <c:pt idx="10571">
                  <c:v>-64.207999999999998</c:v>
                </c:pt>
                <c:pt idx="10572">
                  <c:v>-64.205999999999989</c:v>
                </c:pt>
                <c:pt idx="10573">
                  <c:v>-64.203999999999994</c:v>
                </c:pt>
                <c:pt idx="10574">
                  <c:v>-64.201999999999998</c:v>
                </c:pt>
                <c:pt idx="10575">
                  <c:v>-64.199999999999989</c:v>
                </c:pt>
                <c:pt idx="10576">
                  <c:v>-64.197999999999993</c:v>
                </c:pt>
                <c:pt idx="10577">
                  <c:v>-64.195999999999998</c:v>
                </c:pt>
                <c:pt idx="10578">
                  <c:v>-64.193999999999988</c:v>
                </c:pt>
                <c:pt idx="10579">
                  <c:v>-64.191999999999993</c:v>
                </c:pt>
                <c:pt idx="10580">
                  <c:v>-64.19</c:v>
                </c:pt>
                <c:pt idx="10581">
                  <c:v>-64.187999999999988</c:v>
                </c:pt>
                <c:pt idx="10582">
                  <c:v>-64.185999999999993</c:v>
                </c:pt>
                <c:pt idx="10583">
                  <c:v>-64.183999999999997</c:v>
                </c:pt>
                <c:pt idx="10584">
                  <c:v>-64.181999999999988</c:v>
                </c:pt>
                <c:pt idx="10585">
                  <c:v>-64.179999999999993</c:v>
                </c:pt>
                <c:pt idx="10586">
                  <c:v>-64.177999999999997</c:v>
                </c:pt>
                <c:pt idx="10587">
                  <c:v>-64.175999999999988</c:v>
                </c:pt>
                <c:pt idx="10588">
                  <c:v>-64.173999999999992</c:v>
                </c:pt>
                <c:pt idx="10589">
                  <c:v>-64.171999999999997</c:v>
                </c:pt>
                <c:pt idx="10590">
                  <c:v>-64.169999999999987</c:v>
                </c:pt>
                <c:pt idx="10591">
                  <c:v>-64.167999999999992</c:v>
                </c:pt>
                <c:pt idx="10592">
                  <c:v>-64.165999999999997</c:v>
                </c:pt>
                <c:pt idx="10593">
                  <c:v>-64.163999999999987</c:v>
                </c:pt>
                <c:pt idx="10594">
                  <c:v>-64.161999999999992</c:v>
                </c:pt>
                <c:pt idx="10595">
                  <c:v>-64.16</c:v>
                </c:pt>
                <c:pt idx="10596">
                  <c:v>-64.157999999999987</c:v>
                </c:pt>
                <c:pt idx="10597">
                  <c:v>-64.155999999999992</c:v>
                </c:pt>
                <c:pt idx="10598">
                  <c:v>-64.153999999999996</c:v>
                </c:pt>
                <c:pt idx="10599">
                  <c:v>-64.151999999999987</c:v>
                </c:pt>
                <c:pt idx="10600">
                  <c:v>-64.149999999999991</c:v>
                </c:pt>
                <c:pt idx="10601">
                  <c:v>-64.147999999999996</c:v>
                </c:pt>
                <c:pt idx="10602">
                  <c:v>-64.145999999999987</c:v>
                </c:pt>
                <c:pt idx="10603">
                  <c:v>-64.143999999999991</c:v>
                </c:pt>
                <c:pt idx="10604">
                  <c:v>-64.141999999999996</c:v>
                </c:pt>
                <c:pt idx="10605">
                  <c:v>-64.139999999999986</c:v>
                </c:pt>
                <c:pt idx="10606">
                  <c:v>-64.137999999999991</c:v>
                </c:pt>
                <c:pt idx="10607">
                  <c:v>-64.135999999999996</c:v>
                </c:pt>
                <c:pt idx="10608">
                  <c:v>-64.133999999999986</c:v>
                </c:pt>
                <c:pt idx="10609">
                  <c:v>-64.131999999999991</c:v>
                </c:pt>
                <c:pt idx="10610">
                  <c:v>-64.13</c:v>
                </c:pt>
                <c:pt idx="10611">
                  <c:v>-64.127999999999986</c:v>
                </c:pt>
                <c:pt idx="10612">
                  <c:v>-64.125999999999991</c:v>
                </c:pt>
                <c:pt idx="10613">
                  <c:v>-64.123999999999995</c:v>
                </c:pt>
                <c:pt idx="10614">
                  <c:v>-64.121999999999986</c:v>
                </c:pt>
                <c:pt idx="10615">
                  <c:v>-64.11999999999999</c:v>
                </c:pt>
                <c:pt idx="10616">
                  <c:v>-64.117999999999995</c:v>
                </c:pt>
                <c:pt idx="10617">
                  <c:v>-64.115999999999985</c:v>
                </c:pt>
                <c:pt idx="10618">
                  <c:v>-64.11399999999999</c:v>
                </c:pt>
                <c:pt idx="10619">
                  <c:v>-64.111999999999995</c:v>
                </c:pt>
                <c:pt idx="10620">
                  <c:v>-64.11</c:v>
                </c:pt>
                <c:pt idx="10621">
                  <c:v>-64.10799999999999</c:v>
                </c:pt>
                <c:pt idx="10622">
                  <c:v>-64.105999999999995</c:v>
                </c:pt>
                <c:pt idx="10623">
                  <c:v>-64.103999999999999</c:v>
                </c:pt>
                <c:pt idx="10624">
                  <c:v>-64.10199999999999</c:v>
                </c:pt>
                <c:pt idx="10625">
                  <c:v>-64.099999999999994</c:v>
                </c:pt>
                <c:pt idx="10626">
                  <c:v>-64.097999999999999</c:v>
                </c:pt>
                <c:pt idx="10627">
                  <c:v>-64.095999999999989</c:v>
                </c:pt>
                <c:pt idx="10628">
                  <c:v>-64.093999999999994</c:v>
                </c:pt>
                <c:pt idx="10629">
                  <c:v>-64.091999999999999</c:v>
                </c:pt>
                <c:pt idx="10630">
                  <c:v>-64.089999999999989</c:v>
                </c:pt>
                <c:pt idx="10631">
                  <c:v>-64.087999999999994</c:v>
                </c:pt>
                <c:pt idx="10632">
                  <c:v>-64.085999999999999</c:v>
                </c:pt>
                <c:pt idx="10633">
                  <c:v>-64.084000000000003</c:v>
                </c:pt>
                <c:pt idx="10634">
                  <c:v>-64.081999999999994</c:v>
                </c:pt>
                <c:pt idx="10635">
                  <c:v>-64.08</c:v>
                </c:pt>
                <c:pt idx="10636">
                  <c:v>-64.078000000000003</c:v>
                </c:pt>
                <c:pt idx="10637">
                  <c:v>-64.075999999999993</c:v>
                </c:pt>
                <c:pt idx="10638">
                  <c:v>-64.073999999999998</c:v>
                </c:pt>
                <c:pt idx="10639">
                  <c:v>-64.072000000000003</c:v>
                </c:pt>
                <c:pt idx="10640">
                  <c:v>-64.069999999999993</c:v>
                </c:pt>
                <c:pt idx="10641">
                  <c:v>-64.067999999999998</c:v>
                </c:pt>
                <c:pt idx="10642">
                  <c:v>-64.066000000000003</c:v>
                </c:pt>
                <c:pt idx="10643">
                  <c:v>-64.063999999999993</c:v>
                </c:pt>
                <c:pt idx="10644">
                  <c:v>-64.061999999999998</c:v>
                </c:pt>
                <c:pt idx="10645">
                  <c:v>-64.06</c:v>
                </c:pt>
                <c:pt idx="10646">
                  <c:v>-64.057999999999993</c:v>
                </c:pt>
                <c:pt idx="10647">
                  <c:v>-64.055999999999997</c:v>
                </c:pt>
                <c:pt idx="10648">
                  <c:v>-64.054000000000002</c:v>
                </c:pt>
                <c:pt idx="10649">
                  <c:v>-64.051999999999992</c:v>
                </c:pt>
                <c:pt idx="10650">
                  <c:v>-64.05</c:v>
                </c:pt>
                <c:pt idx="10651">
                  <c:v>-64.048000000000002</c:v>
                </c:pt>
                <c:pt idx="10652">
                  <c:v>-64.045999999999992</c:v>
                </c:pt>
                <c:pt idx="10653">
                  <c:v>-64.043999999999997</c:v>
                </c:pt>
                <c:pt idx="10654">
                  <c:v>-64.042000000000002</c:v>
                </c:pt>
                <c:pt idx="10655">
                  <c:v>-64.039999999999992</c:v>
                </c:pt>
                <c:pt idx="10656">
                  <c:v>-64.037999999999997</c:v>
                </c:pt>
                <c:pt idx="10657">
                  <c:v>-64.036000000000001</c:v>
                </c:pt>
                <c:pt idx="10658">
                  <c:v>-64.033999999999992</c:v>
                </c:pt>
                <c:pt idx="10659">
                  <c:v>-64.031999999999996</c:v>
                </c:pt>
                <c:pt idx="10660">
                  <c:v>-64.03</c:v>
                </c:pt>
                <c:pt idx="10661">
                  <c:v>-64.027999999999992</c:v>
                </c:pt>
                <c:pt idx="10662">
                  <c:v>-64.025999999999996</c:v>
                </c:pt>
                <c:pt idx="10663">
                  <c:v>-64.024000000000001</c:v>
                </c:pt>
                <c:pt idx="10664">
                  <c:v>-64.021999999999991</c:v>
                </c:pt>
                <c:pt idx="10665">
                  <c:v>-64.02</c:v>
                </c:pt>
                <c:pt idx="10666">
                  <c:v>-64.018000000000001</c:v>
                </c:pt>
                <c:pt idx="10667">
                  <c:v>-64.015999999999991</c:v>
                </c:pt>
                <c:pt idx="10668">
                  <c:v>-64.013999999999996</c:v>
                </c:pt>
                <c:pt idx="10669">
                  <c:v>-64.012</c:v>
                </c:pt>
                <c:pt idx="10670">
                  <c:v>-64.009999999999991</c:v>
                </c:pt>
                <c:pt idx="10671">
                  <c:v>-64.007999999999996</c:v>
                </c:pt>
                <c:pt idx="10672">
                  <c:v>-64.006</c:v>
                </c:pt>
                <c:pt idx="10673">
                  <c:v>-64.003999999999991</c:v>
                </c:pt>
                <c:pt idx="10674">
                  <c:v>-64.001999999999995</c:v>
                </c:pt>
                <c:pt idx="10675">
                  <c:v>-63.999999999999993</c:v>
                </c:pt>
                <c:pt idx="10676">
                  <c:v>-63.99799999999999</c:v>
                </c:pt>
                <c:pt idx="10677">
                  <c:v>-63.995999999999995</c:v>
                </c:pt>
                <c:pt idx="10678">
                  <c:v>-63.993999999999993</c:v>
                </c:pt>
                <c:pt idx="10679">
                  <c:v>-63.99199999999999</c:v>
                </c:pt>
                <c:pt idx="10680">
                  <c:v>-63.989999999999995</c:v>
                </c:pt>
                <c:pt idx="10681">
                  <c:v>-63.988</c:v>
                </c:pt>
                <c:pt idx="10682">
                  <c:v>-63.98599999999999</c:v>
                </c:pt>
                <c:pt idx="10683">
                  <c:v>-63.983999999999995</c:v>
                </c:pt>
                <c:pt idx="10684">
                  <c:v>-63.981999999999999</c:v>
                </c:pt>
                <c:pt idx="10685">
                  <c:v>-63.97999999999999</c:v>
                </c:pt>
                <c:pt idx="10686">
                  <c:v>-63.977999999999994</c:v>
                </c:pt>
                <c:pt idx="10687">
                  <c:v>-63.975999999999999</c:v>
                </c:pt>
                <c:pt idx="10688">
                  <c:v>-63.97399999999999</c:v>
                </c:pt>
                <c:pt idx="10689">
                  <c:v>-63.971999999999994</c:v>
                </c:pt>
                <c:pt idx="10690">
                  <c:v>-63.97</c:v>
                </c:pt>
                <c:pt idx="10691">
                  <c:v>-63.967999999999989</c:v>
                </c:pt>
                <c:pt idx="10692">
                  <c:v>-63.965999999999994</c:v>
                </c:pt>
                <c:pt idx="10693">
                  <c:v>-63.963999999999999</c:v>
                </c:pt>
                <c:pt idx="10694">
                  <c:v>-63.961999999999989</c:v>
                </c:pt>
                <c:pt idx="10695">
                  <c:v>-63.959999999999994</c:v>
                </c:pt>
                <c:pt idx="10696">
                  <c:v>-63.957999999999998</c:v>
                </c:pt>
                <c:pt idx="10697">
                  <c:v>-63.955999999999996</c:v>
                </c:pt>
                <c:pt idx="10698">
                  <c:v>-63.953999999999994</c:v>
                </c:pt>
                <c:pt idx="10699">
                  <c:v>-63.951999999999998</c:v>
                </c:pt>
                <c:pt idx="10700">
                  <c:v>-63.949999999999996</c:v>
                </c:pt>
                <c:pt idx="10701">
                  <c:v>-63.947999999999993</c:v>
                </c:pt>
                <c:pt idx="10702">
                  <c:v>-63.945999999999998</c:v>
                </c:pt>
                <c:pt idx="10703">
                  <c:v>-63.943999999999996</c:v>
                </c:pt>
                <c:pt idx="10704">
                  <c:v>-63.941999999999993</c:v>
                </c:pt>
                <c:pt idx="10705">
                  <c:v>-63.94</c:v>
                </c:pt>
                <c:pt idx="10706">
                  <c:v>-63.937999999999995</c:v>
                </c:pt>
                <c:pt idx="10707">
                  <c:v>-63.935999999999993</c:v>
                </c:pt>
                <c:pt idx="10708">
                  <c:v>-63.933999999999997</c:v>
                </c:pt>
                <c:pt idx="10709">
                  <c:v>-63.931999999999995</c:v>
                </c:pt>
                <c:pt idx="10710">
                  <c:v>-63.929999999999993</c:v>
                </c:pt>
                <c:pt idx="10711">
                  <c:v>-63.927999999999997</c:v>
                </c:pt>
                <c:pt idx="10712">
                  <c:v>-63.925999999999995</c:v>
                </c:pt>
                <c:pt idx="10713">
                  <c:v>-63.923999999999992</c:v>
                </c:pt>
                <c:pt idx="10714">
                  <c:v>-63.921999999999997</c:v>
                </c:pt>
                <c:pt idx="10715">
                  <c:v>-63.919999999999995</c:v>
                </c:pt>
                <c:pt idx="10716">
                  <c:v>-63.917999999999992</c:v>
                </c:pt>
                <c:pt idx="10717">
                  <c:v>-63.915999999999997</c:v>
                </c:pt>
                <c:pt idx="10718">
                  <c:v>-63.913999999999994</c:v>
                </c:pt>
                <c:pt idx="10719">
                  <c:v>-63.911999999999992</c:v>
                </c:pt>
                <c:pt idx="10720">
                  <c:v>-63.91</c:v>
                </c:pt>
                <c:pt idx="10721">
                  <c:v>-63.907999999999994</c:v>
                </c:pt>
                <c:pt idx="10722">
                  <c:v>-63.905999999999992</c:v>
                </c:pt>
                <c:pt idx="10723">
                  <c:v>-63.903999999999996</c:v>
                </c:pt>
                <c:pt idx="10724">
                  <c:v>-63.901999999999994</c:v>
                </c:pt>
                <c:pt idx="10725">
                  <c:v>-63.899999999999991</c:v>
                </c:pt>
                <c:pt idx="10726">
                  <c:v>-63.897999999999996</c:v>
                </c:pt>
                <c:pt idx="10727">
                  <c:v>-63.895999999999994</c:v>
                </c:pt>
                <c:pt idx="10728">
                  <c:v>-63.893999999999991</c:v>
                </c:pt>
                <c:pt idx="10729">
                  <c:v>-63.891999999999996</c:v>
                </c:pt>
                <c:pt idx="10730">
                  <c:v>-63.889999999999993</c:v>
                </c:pt>
                <c:pt idx="10731">
                  <c:v>-63.887999999999991</c:v>
                </c:pt>
                <c:pt idx="10732">
                  <c:v>-63.885999999999996</c:v>
                </c:pt>
                <c:pt idx="10733">
                  <c:v>-63.883999999999993</c:v>
                </c:pt>
                <c:pt idx="10734">
                  <c:v>-63.881999999999991</c:v>
                </c:pt>
                <c:pt idx="10735">
                  <c:v>-63.879999999999995</c:v>
                </c:pt>
                <c:pt idx="10736">
                  <c:v>-63.877999999999993</c:v>
                </c:pt>
                <c:pt idx="10737">
                  <c:v>-63.875999999999991</c:v>
                </c:pt>
                <c:pt idx="10738">
                  <c:v>-63.873999999999995</c:v>
                </c:pt>
                <c:pt idx="10739">
                  <c:v>-63.871999999999993</c:v>
                </c:pt>
                <c:pt idx="10740">
                  <c:v>-63.86999999999999</c:v>
                </c:pt>
                <c:pt idx="10741">
                  <c:v>-63.867999999999995</c:v>
                </c:pt>
                <c:pt idx="10742">
                  <c:v>-63.865999999999993</c:v>
                </c:pt>
                <c:pt idx="10743">
                  <c:v>-63.86399999999999</c:v>
                </c:pt>
                <c:pt idx="10744">
                  <c:v>-63.861999999999995</c:v>
                </c:pt>
                <c:pt idx="10745">
                  <c:v>-63.86</c:v>
                </c:pt>
                <c:pt idx="10746">
                  <c:v>-63.85799999999999</c:v>
                </c:pt>
                <c:pt idx="10747">
                  <c:v>-63.855999999999995</c:v>
                </c:pt>
                <c:pt idx="10748">
                  <c:v>-63.853999999999999</c:v>
                </c:pt>
                <c:pt idx="10749">
                  <c:v>-63.85199999999999</c:v>
                </c:pt>
                <c:pt idx="10750">
                  <c:v>-63.849999999999994</c:v>
                </c:pt>
                <c:pt idx="10751">
                  <c:v>-63.847999999999999</c:v>
                </c:pt>
                <c:pt idx="10752">
                  <c:v>-63.845999999999989</c:v>
                </c:pt>
                <c:pt idx="10753">
                  <c:v>-63.843999999999994</c:v>
                </c:pt>
                <c:pt idx="10754">
                  <c:v>-63.841999999999999</c:v>
                </c:pt>
                <c:pt idx="10755">
                  <c:v>-63.839999999999989</c:v>
                </c:pt>
                <c:pt idx="10756">
                  <c:v>-63.837999999999994</c:v>
                </c:pt>
                <c:pt idx="10757">
                  <c:v>-63.835999999999999</c:v>
                </c:pt>
                <c:pt idx="10758">
                  <c:v>-63.833999999999996</c:v>
                </c:pt>
                <c:pt idx="10759">
                  <c:v>-63.831999999999994</c:v>
                </c:pt>
                <c:pt idx="10760">
                  <c:v>-63.83</c:v>
                </c:pt>
                <c:pt idx="10761">
                  <c:v>-63.827999999999996</c:v>
                </c:pt>
                <c:pt idx="10762">
                  <c:v>-63.825999999999993</c:v>
                </c:pt>
                <c:pt idx="10763">
                  <c:v>-63.823999999999998</c:v>
                </c:pt>
                <c:pt idx="10764">
                  <c:v>-63.821999999999996</c:v>
                </c:pt>
                <c:pt idx="10765">
                  <c:v>-63.819999999999993</c:v>
                </c:pt>
                <c:pt idx="10766">
                  <c:v>-63.817999999999998</c:v>
                </c:pt>
                <c:pt idx="10767">
                  <c:v>-63.815999999999995</c:v>
                </c:pt>
                <c:pt idx="10768">
                  <c:v>-63.813999999999993</c:v>
                </c:pt>
                <c:pt idx="10769">
                  <c:v>-63.811999999999998</c:v>
                </c:pt>
                <c:pt idx="10770">
                  <c:v>-63.809999999999995</c:v>
                </c:pt>
                <c:pt idx="10771">
                  <c:v>-63.807999999999993</c:v>
                </c:pt>
                <c:pt idx="10772">
                  <c:v>-63.805999999999997</c:v>
                </c:pt>
                <c:pt idx="10773">
                  <c:v>-63.803999999999995</c:v>
                </c:pt>
                <c:pt idx="10774">
                  <c:v>-63.801999999999992</c:v>
                </c:pt>
                <c:pt idx="10775">
                  <c:v>-63.8</c:v>
                </c:pt>
                <c:pt idx="10776">
                  <c:v>-63.797999999999995</c:v>
                </c:pt>
                <c:pt idx="10777">
                  <c:v>-63.795999999999992</c:v>
                </c:pt>
                <c:pt idx="10778">
                  <c:v>-63.793999999999997</c:v>
                </c:pt>
                <c:pt idx="10779">
                  <c:v>-63.791999999999994</c:v>
                </c:pt>
                <c:pt idx="10780">
                  <c:v>-63.789999999999992</c:v>
                </c:pt>
                <c:pt idx="10781">
                  <c:v>-63.787999999999997</c:v>
                </c:pt>
                <c:pt idx="10782">
                  <c:v>-63.785999999999994</c:v>
                </c:pt>
                <c:pt idx="10783">
                  <c:v>-63.783999999999992</c:v>
                </c:pt>
                <c:pt idx="10784">
                  <c:v>-63.781999999999996</c:v>
                </c:pt>
                <c:pt idx="10785">
                  <c:v>-63.779999999999994</c:v>
                </c:pt>
                <c:pt idx="10786">
                  <c:v>-63.777999999999992</c:v>
                </c:pt>
                <c:pt idx="10787">
                  <c:v>-63.775999999999996</c:v>
                </c:pt>
                <c:pt idx="10788">
                  <c:v>-63.773999999999994</c:v>
                </c:pt>
                <c:pt idx="10789">
                  <c:v>-63.771999999999991</c:v>
                </c:pt>
                <c:pt idx="10790">
                  <c:v>-63.769999999999996</c:v>
                </c:pt>
                <c:pt idx="10791">
                  <c:v>-63.767999999999994</c:v>
                </c:pt>
                <c:pt idx="10792">
                  <c:v>-63.765999999999991</c:v>
                </c:pt>
                <c:pt idx="10793">
                  <c:v>-63.763999999999996</c:v>
                </c:pt>
                <c:pt idx="10794">
                  <c:v>-63.761999999999993</c:v>
                </c:pt>
                <c:pt idx="10795">
                  <c:v>-63.759999999999991</c:v>
                </c:pt>
                <c:pt idx="10796">
                  <c:v>-63.757999999999996</c:v>
                </c:pt>
                <c:pt idx="10797">
                  <c:v>-63.755999999999993</c:v>
                </c:pt>
                <c:pt idx="10798">
                  <c:v>-63.753999999999991</c:v>
                </c:pt>
                <c:pt idx="10799">
                  <c:v>-63.751999999999995</c:v>
                </c:pt>
                <c:pt idx="10800">
                  <c:v>-63.749999999999993</c:v>
                </c:pt>
                <c:pt idx="10801">
                  <c:v>-63.74799999999999</c:v>
                </c:pt>
                <c:pt idx="10802">
                  <c:v>-63.745999999999995</c:v>
                </c:pt>
                <c:pt idx="10803">
                  <c:v>-63.743999999999993</c:v>
                </c:pt>
                <c:pt idx="10804">
                  <c:v>-63.74199999999999</c:v>
                </c:pt>
                <c:pt idx="10805">
                  <c:v>-63.739999999999995</c:v>
                </c:pt>
                <c:pt idx="10806">
                  <c:v>-63.738</c:v>
                </c:pt>
                <c:pt idx="10807">
                  <c:v>-63.73599999999999</c:v>
                </c:pt>
                <c:pt idx="10808">
                  <c:v>-63.733999999999995</c:v>
                </c:pt>
                <c:pt idx="10809">
                  <c:v>-63.731999999999999</c:v>
                </c:pt>
                <c:pt idx="10810">
                  <c:v>-63.72999999999999</c:v>
                </c:pt>
                <c:pt idx="10811">
                  <c:v>-63.727999999999994</c:v>
                </c:pt>
                <c:pt idx="10812">
                  <c:v>-63.725999999999999</c:v>
                </c:pt>
                <c:pt idx="10813">
                  <c:v>-63.72399999999999</c:v>
                </c:pt>
                <c:pt idx="10814">
                  <c:v>-63.721999999999994</c:v>
                </c:pt>
                <c:pt idx="10815">
                  <c:v>-63.72</c:v>
                </c:pt>
                <c:pt idx="10816">
                  <c:v>-63.717999999999989</c:v>
                </c:pt>
                <c:pt idx="10817">
                  <c:v>-63.715999999999994</c:v>
                </c:pt>
                <c:pt idx="10818">
                  <c:v>-63.713999999999999</c:v>
                </c:pt>
                <c:pt idx="10819">
                  <c:v>-63.711999999999989</c:v>
                </c:pt>
                <c:pt idx="10820">
                  <c:v>-63.709999999999994</c:v>
                </c:pt>
                <c:pt idx="10821">
                  <c:v>-63.707999999999998</c:v>
                </c:pt>
                <c:pt idx="10822">
                  <c:v>-63.705999999999996</c:v>
                </c:pt>
                <c:pt idx="10823">
                  <c:v>-63.703999999999994</c:v>
                </c:pt>
                <c:pt idx="10824">
                  <c:v>-63.701999999999998</c:v>
                </c:pt>
                <c:pt idx="10825">
                  <c:v>-63.699999999999996</c:v>
                </c:pt>
                <c:pt idx="10826">
                  <c:v>-63.697999999999993</c:v>
                </c:pt>
                <c:pt idx="10827">
                  <c:v>-63.695999999999998</c:v>
                </c:pt>
                <c:pt idx="10828">
                  <c:v>-63.693999999999996</c:v>
                </c:pt>
                <c:pt idx="10829">
                  <c:v>-63.691999999999993</c:v>
                </c:pt>
                <c:pt idx="10830">
                  <c:v>-63.69</c:v>
                </c:pt>
                <c:pt idx="10831">
                  <c:v>-63.687999999999995</c:v>
                </c:pt>
                <c:pt idx="10832">
                  <c:v>-63.685999999999993</c:v>
                </c:pt>
                <c:pt idx="10833">
                  <c:v>-63.683999999999997</c:v>
                </c:pt>
                <c:pt idx="10834">
                  <c:v>-63.681999999999995</c:v>
                </c:pt>
                <c:pt idx="10835">
                  <c:v>-63.679999999999993</c:v>
                </c:pt>
                <c:pt idx="10836">
                  <c:v>-63.677999999999997</c:v>
                </c:pt>
                <c:pt idx="10837">
                  <c:v>-63.675999999999995</c:v>
                </c:pt>
                <c:pt idx="10838">
                  <c:v>-63.673999999999992</c:v>
                </c:pt>
                <c:pt idx="10839">
                  <c:v>-63.671999999999997</c:v>
                </c:pt>
                <c:pt idx="10840">
                  <c:v>-63.669999999999995</c:v>
                </c:pt>
                <c:pt idx="10841">
                  <c:v>-63.667999999999992</c:v>
                </c:pt>
                <c:pt idx="10842">
                  <c:v>-63.665999999999997</c:v>
                </c:pt>
                <c:pt idx="10843">
                  <c:v>-63.663999999999994</c:v>
                </c:pt>
                <c:pt idx="10844">
                  <c:v>-63.661999999999992</c:v>
                </c:pt>
                <c:pt idx="10845">
                  <c:v>-63.66</c:v>
                </c:pt>
                <c:pt idx="10846">
                  <c:v>-63.657999999999994</c:v>
                </c:pt>
                <c:pt idx="10847">
                  <c:v>-63.655999999999992</c:v>
                </c:pt>
                <c:pt idx="10848">
                  <c:v>-63.653999999999996</c:v>
                </c:pt>
                <c:pt idx="10849">
                  <c:v>-63.651999999999994</c:v>
                </c:pt>
                <c:pt idx="10850">
                  <c:v>-63.649999999999991</c:v>
                </c:pt>
                <c:pt idx="10851">
                  <c:v>-63.647999999999996</c:v>
                </c:pt>
                <c:pt idx="10852">
                  <c:v>-63.645999999999994</c:v>
                </c:pt>
                <c:pt idx="10853">
                  <c:v>-63.643999999999991</c:v>
                </c:pt>
                <c:pt idx="10854">
                  <c:v>-63.641999999999996</c:v>
                </c:pt>
                <c:pt idx="10855">
                  <c:v>-63.639999999999993</c:v>
                </c:pt>
                <c:pt idx="10856">
                  <c:v>-63.637999999999991</c:v>
                </c:pt>
                <c:pt idx="10857">
                  <c:v>-63.635999999999996</c:v>
                </c:pt>
                <c:pt idx="10858">
                  <c:v>-63.633999999999993</c:v>
                </c:pt>
                <c:pt idx="10859">
                  <c:v>-63.631999999999991</c:v>
                </c:pt>
                <c:pt idx="10860">
                  <c:v>-63.629999999999995</c:v>
                </c:pt>
                <c:pt idx="10861">
                  <c:v>-63.627999999999993</c:v>
                </c:pt>
                <c:pt idx="10862">
                  <c:v>-63.625999999999991</c:v>
                </c:pt>
                <c:pt idx="10863">
                  <c:v>-63.623999999999995</c:v>
                </c:pt>
                <c:pt idx="10864">
                  <c:v>-63.621999999999993</c:v>
                </c:pt>
                <c:pt idx="10865">
                  <c:v>-63.61999999999999</c:v>
                </c:pt>
                <c:pt idx="10866">
                  <c:v>-63.617999999999995</c:v>
                </c:pt>
                <c:pt idx="10867">
                  <c:v>-63.615999999999993</c:v>
                </c:pt>
                <c:pt idx="10868">
                  <c:v>-63.61399999999999</c:v>
                </c:pt>
                <c:pt idx="10869">
                  <c:v>-63.611999999999995</c:v>
                </c:pt>
                <c:pt idx="10870">
                  <c:v>-63.61</c:v>
                </c:pt>
                <c:pt idx="10871">
                  <c:v>-63.60799999999999</c:v>
                </c:pt>
                <c:pt idx="10872">
                  <c:v>-63.605999999999995</c:v>
                </c:pt>
                <c:pt idx="10873">
                  <c:v>-63.603999999999999</c:v>
                </c:pt>
                <c:pt idx="10874">
                  <c:v>-63.60199999999999</c:v>
                </c:pt>
                <c:pt idx="10875">
                  <c:v>-63.599999999999994</c:v>
                </c:pt>
                <c:pt idx="10876">
                  <c:v>-63.597999999999999</c:v>
                </c:pt>
                <c:pt idx="10877">
                  <c:v>-63.595999999999989</c:v>
                </c:pt>
                <c:pt idx="10878">
                  <c:v>-63.593999999999994</c:v>
                </c:pt>
                <c:pt idx="10879">
                  <c:v>-63.591999999999999</c:v>
                </c:pt>
                <c:pt idx="10880">
                  <c:v>-63.589999999999989</c:v>
                </c:pt>
                <c:pt idx="10881">
                  <c:v>-63.587999999999994</c:v>
                </c:pt>
                <c:pt idx="10882">
                  <c:v>-63.585999999999999</c:v>
                </c:pt>
                <c:pt idx="10883">
                  <c:v>-63.583999999999996</c:v>
                </c:pt>
                <c:pt idx="10884">
                  <c:v>-63.581999999999994</c:v>
                </c:pt>
                <c:pt idx="10885">
                  <c:v>-63.58</c:v>
                </c:pt>
                <c:pt idx="10886">
                  <c:v>-63.577999999999996</c:v>
                </c:pt>
                <c:pt idx="10887">
                  <c:v>-63.575999999999993</c:v>
                </c:pt>
                <c:pt idx="10888">
                  <c:v>-63.573999999999998</c:v>
                </c:pt>
                <c:pt idx="10889">
                  <c:v>-63.571999999999996</c:v>
                </c:pt>
                <c:pt idx="10890">
                  <c:v>-63.569999999999993</c:v>
                </c:pt>
                <c:pt idx="10891">
                  <c:v>-63.567999999999998</c:v>
                </c:pt>
                <c:pt idx="10892">
                  <c:v>-63.565999999999995</c:v>
                </c:pt>
                <c:pt idx="10893">
                  <c:v>-63.563999999999993</c:v>
                </c:pt>
                <c:pt idx="10894">
                  <c:v>-63.561999999999998</c:v>
                </c:pt>
                <c:pt idx="10895">
                  <c:v>-63.559999999999995</c:v>
                </c:pt>
                <c:pt idx="10896">
                  <c:v>-63.557999999999993</c:v>
                </c:pt>
                <c:pt idx="10897">
                  <c:v>-63.555999999999997</c:v>
                </c:pt>
                <c:pt idx="10898">
                  <c:v>-63.553999999999995</c:v>
                </c:pt>
                <c:pt idx="10899">
                  <c:v>-63.551999999999992</c:v>
                </c:pt>
                <c:pt idx="10900">
                  <c:v>-63.55</c:v>
                </c:pt>
                <c:pt idx="10901">
                  <c:v>-63.547999999999995</c:v>
                </c:pt>
                <c:pt idx="10902">
                  <c:v>-63.545999999999992</c:v>
                </c:pt>
                <c:pt idx="10903">
                  <c:v>-63.543999999999997</c:v>
                </c:pt>
                <c:pt idx="10904">
                  <c:v>-63.541999999999994</c:v>
                </c:pt>
                <c:pt idx="10905">
                  <c:v>-63.539999999999992</c:v>
                </c:pt>
                <c:pt idx="10906">
                  <c:v>-63.537999999999997</c:v>
                </c:pt>
                <c:pt idx="10907">
                  <c:v>-63.535999999999994</c:v>
                </c:pt>
                <c:pt idx="10908">
                  <c:v>-63.533999999999992</c:v>
                </c:pt>
                <c:pt idx="10909">
                  <c:v>-63.531999999999996</c:v>
                </c:pt>
                <c:pt idx="10910">
                  <c:v>-63.529999999999994</c:v>
                </c:pt>
                <c:pt idx="10911">
                  <c:v>-63.527999999999992</c:v>
                </c:pt>
                <c:pt idx="10912">
                  <c:v>-63.525999999999996</c:v>
                </c:pt>
                <c:pt idx="10913">
                  <c:v>-63.523999999999994</c:v>
                </c:pt>
                <c:pt idx="10914">
                  <c:v>-63.521999999999991</c:v>
                </c:pt>
                <c:pt idx="10915">
                  <c:v>-63.519999999999996</c:v>
                </c:pt>
                <c:pt idx="10916">
                  <c:v>-63.517999999999994</c:v>
                </c:pt>
                <c:pt idx="10917">
                  <c:v>-63.515999999999991</c:v>
                </c:pt>
                <c:pt idx="10918">
                  <c:v>-63.513999999999996</c:v>
                </c:pt>
                <c:pt idx="10919">
                  <c:v>-63.511999999999993</c:v>
                </c:pt>
                <c:pt idx="10920">
                  <c:v>-63.509999999999991</c:v>
                </c:pt>
                <c:pt idx="10921">
                  <c:v>-63.507999999999996</c:v>
                </c:pt>
                <c:pt idx="10922">
                  <c:v>-63.505999999999993</c:v>
                </c:pt>
                <c:pt idx="10923">
                  <c:v>-63.503999999999991</c:v>
                </c:pt>
                <c:pt idx="10924">
                  <c:v>-63.501999999999995</c:v>
                </c:pt>
                <c:pt idx="10925">
                  <c:v>-63.499999999999993</c:v>
                </c:pt>
                <c:pt idx="10926">
                  <c:v>-63.49799999999999</c:v>
                </c:pt>
                <c:pt idx="10927">
                  <c:v>-63.495999999999995</c:v>
                </c:pt>
                <c:pt idx="10928">
                  <c:v>-63.493999999999993</c:v>
                </c:pt>
                <c:pt idx="10929">
                  <c:v>-63.49199999999999</c:v>
                </c:pt>
                <c:pt idx="10930">
                  <c:v>-63.489999999999995</c:v>
                </c:pt>
                <c:pt idx="10931">
                  <c:v>-63.488</c:v>
                </c:pt>
                <c:pt idx="10932">
                  <c:v>-63.48599999999999</c:v>
                </c:pt>
                <c:pt idx="10933">
                  <c:v>-63.483999999999995</c:v>
                </c:pt>
                <c:pt idx="10934">
                  <c:v>-63.481999999999999</c:v>
                </c:pt>
                <c:pt idx="10935">
                  <c:v>-63.47999999999999</c:v>
                </c:pt>
                <c:pt idx="10936">
                  <c:v>-63.477999999999994</c:v>
                </c:pt>
                <c:pt idx="10937">
                  <c:v>-63.475999999999999</c:v>
                </c:pt>
                <c:pt idx="10938">
                  <c:v>-63.47399999999999</c:v>
                </c:pt>
                <c:pt idx="10939">
                  <c:v>-63.471999999999994</c:v>
                </c:pt>
                <c:pt idx="10940">
                  <c:v>-63.47</c:v>
                </c:pt>
                <c:pt idx="10941">
                  <c:v>-63.467999999999989</c:v>
                </c:pt>
                <c:pt idx="10942">
                  <c:v>-63.465999999999994</c:v>
                </c:pt>
                <c:pt idx="10943">
                  <c:v>-63.463999999999999</c:v>
                </c:pt>
                <c:pt idx="10944">
                  <c:v>-63.461999999999989</c:v>
                </c:pt>
                <c:pt idx="10945">
                  <c:v>-63.459999999999994</c:v>
                </c:pt>
                <c:pt idx="10946">
                  <c:v>-63.457999999999998</c:v>
                </c:pt>
                <c:pt idx="10947">
                  <c:v>-63.455999999999996</c:v>
                </c:pt>
                <c:pt idx="10948">
                  <c:v>-63.453999999999994</c:v>
                </c:pt>
                <c:pt idx="10949">
                  <c:v>-63.451999999999998</c:v>
                </c:pt>
                <c:pt idx="10950">
                  <c:v>-63.449999999999996</c:v>
                </c:pt>
                <c:pt idx="10951">
                  <c:v>-63.447999999999993</c:v>
                </c:pt>
                <c:pt idx="10952">
                  <c:v>-63.445999999999998</c:v>
                </c:pt>
                <c:pt idx="10953">
                  <c:v>-63.443999999999996</c:v>
                </c:pt>
                <c:pt idx="10954">
                  <c:v>-63.441999999999993</c:v>
                </c:pt>
                <c:pt idx="10955">
                  <c:v>-63.44</c:v>
                </c:pt>
                <c:pt idx="10956">
                  <c:v>-63.437999999999995</c:v>
                </c:pt>
                <c:pt idx="10957">
                  <c:v>-63.435999999999993</c:v>
                </c:pt>
                <c:pt idx="10958">
                  <c:v>-63.433999999999997</c:v>
                </c:pt>
                <c:pt idx="10959">
                  <c:v>-63.431999999999995</c:v>
                </c:pt>
                <c:pt idx="10960">
                  <c:v>-63.429999999999993</c:v>
                </c:pt>
                <c:pt idx="10961">
                  <c:v>-63.427999999999997</c:v>
                </c:pt>
                <c:pt idx="10962">
                  <c:v>-63.425999999999995</c:v>
                </c:pt>
                <c:pt idx="10963">
                  <c:v>-63.423999999999992</c:v>
                </c:pt>
                <c:pt idx="10964">
                  <c:v>-63.421999999999997</c:v>
                </c:pt>
                <c:pt idx="10965">
                  <c:v>-63.419999999999995</c:v>
                </c:pt>
                <c:pt idx="10966">
                  <c:v>-63.417999999999992</c:v>
                </c:pt>
                <c:pt idx="10967">
                  <c:v>-63.415999999999997</c:v>
                </c:pt>
                <c:pt idx="10968">
                  <c:v>-63.413999999999994</c:v>
                </c:pt>
                <c:pt idx="10969">
                  <c:v>-63.411999999999992</c:v>
                </c:pt>
                <c:pt idx="10970">
                  <c:v>-63.41</c:v>
                </c:pt>
                <c:pt idx="10971">
                  <c:v>-63.407999999999994</c:v>
                </c:pt>
                <c:pt idx="10972">
                  <c:v>-63.405999999999992</c:v>
                </c:pt>
                <c:pt idx="10973">
                  <c:v>-63.403999999999996</c:v>
                </c:pt>
                <c:pt idx="10974">
                  <c:v>-63.401999999999994</c:v>
                </c:pt>
                <c:pt idx="10975">
                  <c:v>-63.399999999999991</c:v>
                </c:pt>
                <c:pt idx="10976">
                  <c:v>-63.397999999999996</c:v>
                </c:pt>
                <c:pt idx="10977">
                  <c:v>-63.395999999999994</c:v>
                </c:pt>
                <c:pt idx="10978">
                  <c:v>-63.393999999999991</c:v>
                </c:pt>
                <c:pt idx="10979">
                  <c:v>-63.391999999999996</c:v>
                </c:pt>
                <c:pt idx="10980">
                  <c:v>-63.389999999999993</c:v>
                </c:pt>
                <c:pt idx="10981">
                  <c:v>-63.387999999999991</c:v>
                </c:pt>
                <c:pt idx="10982">
                  <c:v>-63.385999999999996</c:v>
                </c:pt>
                <c:pt idx="10983">
                  <c:v>-63.383999999999993</c:v>
                </c:pt>
                <c:pt idx="10984">
                  <c:v>-63.381999999999991</c:v>
                </c:pt>
                <c:pt idx="10985">
                  <c:v>-63.379999999999995</c:v>
                </c:pt>
                <c:pt idx="10986">
                  <c:v>-63.377999999999993</c:v>
                </c:pt>
                <c:pt idx="10987">
                  <c:v>-63.375999999999991</c:v>
                </c:pt>
                <c:pt idx="10988">
                  <c:v>-63.373999999999995</c:v>
                </c:pt>
                <c:pt idx="10989">
                  <c:v>-63.371999999999993</c:v>
                </c:pt>
                <c:pt idx="10990">
                  <c:v>-63.36999999999999</c:v>
                </c:pt>
                <c:pt idx="10991">
                  <c:v>-63.367999999999995</c:v>
                </c:pt>
                <c:pt idx="10992">
                  <c:v>-63.365999999999993</c:v>
                </c:pt>
                <c:pt idx="10993">
                  <c:v>-63.36399999999999</c:v>
                </c:pt>
                <c:pt idx="10994">
                  <c:v>-63.361999999999995</c:v>
                </c:pt>
                <c:pt idx="10995">
                  <c:v>-63.36</c:v>
                </c:pt>
                <c:pt idx="10996">
                  <c:v>-63.35799999999999</c:v>
                </c:pt>
                <c:pt idx="10997">
                  <c:v>-63.355999999999995</c:v>
                </c:pt>
                <c:pt idx="10998">
                  <c:v>-63.353999999999999</c:v>
                </c:pt>
                <c:pt idx="10999">
                  <c:v>-63.35199999999999</c:v>
                </c:pt>
                <c:pt idx="11000">
                  <c:v>-63.349999999999994</c:v>
                </c:pt>
                <c:pt idx="11001">
                  <c:v>-63.347999999999999</c:v>
                </c:pt>
                <c:pt idx="11002">
                  <c:v>-63.345999999999989</c:v>
                </c:pt>
                <c:pt idx="11003">
                  <c:v>-63.343999999999994</c:v>
                </c:pt>
                <c:pt idx="11004">
                  <c:v>-63.341999999999999</c:v>
                </c:pt>
                <c:pt idx="11005">
                  <c:v>-63.339999999999989</c:v>
                </c:pt>
                <c:pt idx="11006">
                  <c:v>-63.337999999999994</c:v>
                </c:pt>
                <c:pt idx="11007">
                  <c:v>-63.335999999999999</c:v>
                </c:pt>
                <c:pt idx="11008">
                  <c:v>-63.333999999999996</c:v>
                </c:pt>
                <c:pt idx="11009">
                  <c:v>-63.331999999999994</c:v>
                </c:pt>
                <c:pt idx="11010">
                  <c:v>-63.33</c:v>
                </c:pt>
                <c:pt idx="11011">
                  <c:v>-63.327999999999996</c:v>
                </c:pt>
                <c:pt idx="11012">
                  <c:v>-63.325999999999993</c:v>
                </c:pt>
                <c:pt idx="11013">
                  <c:v>-63.323999999999998</c:v>
                </c:pt>
                <c:pt idx="11014">
                  <c:v>-63.321999999999996</c:v>
                </c:pt>
                <c:pt idx="11015">
                  <c:v>-63.319999999999993</c:v>
                </c:pt>
                <c:pt idx="11016">
                  <c:v>-63.317999999999998</c:v>
                </c:pt>
                <c:pt idx="11017">
                  <c:v>-63.315999999999995</c:v>
                </c:pt>
                <c:pt idx="11018">
                  <c:v>-63.313999999999993</c:v>
                </c:pt>
                <c:pt idx="11019">
                  <c:v>-63.311999999999998</c:v>
                </c:pt>
                <c:pt idx="11020">
                  <c:v>-63.309999999999995</c:v>
                </c:pt>
                <c:pt idx="11021">
                  <c:v>-63.307999999999993</c:v>
                </c:pt>
                <c:pt idx="11022">
                  <c:v>-63.305999999999997</c:v>
                </c:pt>
                <c:pt idx="11023">
                  <c:v>-63.303999999999995</c:v>
                </c:pt>
                <c:pt idx="11024">
                  <c:v>-63.301999999999992</c:v>
                </c:pt>
                <c:pt idx="11025">
                  <c:v>-63.3</c:v>
                </c:pt>
                <c:pt idx="11026">
                  <c:v>-63.297999999999995</c:v>
                </c:pt>
                <c:pt idx="11027">
                  <c:v>-63.295999999999992</c:v>
                </c:pt>
                <c:pt idx="11028">
                  <c:v>-63.293999999999997</c:v>
                </c:pt>
                <c:pt idx="11029">
                  <c:v>-63.291999999999994</c:v>
                </c:pt>
                <c:pt idx="11030">
                  <c:v>-63.289999999999992</c:v>
                </c:pt>
                <c:pt idx="11031">
                  <c:v>-63.287999999999997</c:v>
                </c:pt>
                <c:pt idx="11032">
                  <c:v>-63.285999999999994</c:v>
                </c:pt>
                <c:pt idx="11033">
                  <c:v>-63.283999999999992</c:v>
                </c:pt>
                <c:pt idx="11034">
                  <c:v>-63.281999999999996</c:v>
                </c:pt>
                <c:pt idx="11035">
                  <c:v>-63.279999999999994</c:v>
                </c:pt>
                <c:pt idx="11036">
                  <c:v>-63.277999999999992</c:v>
                </c:pt>
                <c:pt idx="11037">
                  <c:v>-63.275999999999996</c:v>
                </c:pt>
                <c:pt idx="11038">
                  <c:v>-63.273999999999994</c:v>
                </c:pt>
                <c:pt idx="11039">
                  <c:v>-63.271999999999991</c:v>
                </c:pt>
                <c:pt idx="11040">
                  <c:v>-63.269999999999996</c:v>
                </c:pt>
                <c:pt idx="11041">
                  <c:v>-63.267999999999994</c:v>
                </c:pt>
                <c:pt idx="11042">
                  <c:v>-63.265999999999991</c:v>
                </c:pt>
                <c:pt idx="11043">
                  <c:v>-63.263999999999996</c:v>
                </c:pt>
                <c:pt idx="11044">
                  <c:v>-63.261999999999993</c:v>
                </c:pt>
                <c:pt idx="11045">
                  <c:v>-63.259999999999991</c:v>
                </c:pt>
                <c:pt idx="11046">
                  <c:v>-63.257999999999996</c:v>
                </c:pt>
                <c:pt idx="11047">
                  <c:v>-63.255999999999993</c:v>
                </c:pt>
                <c:pt idx="11048">
                  <c:v>-63.253999999999991</c:v>
                </c:pt>
                <c:pt idx="11049">
                  <c:v>-63.251999999999995</c:v>
                </c:pt>
                <c:pt idx="11050">
                  <c:v>-63.249999999999993</c:v>
                </c:pt>
                <c:pt idx="11051">
                  <c:v>-63.24799999999999</c:v>
                </c:pt>
                <c:pt idx="11052">
                  <c:v>-63.245999999999995</c:v>
                </c:pt>
                <c:pt idx="11053">
                  <c:v>-63.243999999999993</c:v>
                </c:pt>
                <c:pt idx="11054">
                  <c:v>-63.24199999999999</c:v>
                </c:pt>
                <c:pt idx="11055">
                  <c:v>-63.239999999999995</c:v>
                </c:pt>
                <c:pt idx="11056">
                  <c:v>-63.238</c:v>
                </c:pt>
                <c:pt idx="11057">
                  <c:v>-63.23599999999999</c:v>
                </c:pt>
                <c:pt idx="11058">
                  <c:v>-63.233999999999995</c:v>
                </c:pt>
                <c:pt idx="11059">
                  <c:v>-63.231999999999999</c:v>
                </c:pt>
                <c:pt idx="11060">
                  <c:v>-63.22999999999999</c:v>
                </c:pt>
                <c:pt idx="11061">
                  <c:v>-63.227999999999994</c:v>
                </c:pt>
                <c:pt idx="11062">
                  <c:v>-63.225999999999999</c:v>
                </c:pt>
                <c:pt idx="11063">
                  <c:v>-63.22399999999999</c:v>
                </c:pt>
                <c:pt idx="11064">
                  <c:v>-63.221999999999994</c:v>
                </c:pt>
                <c:pt idx="11065">
                  <c:v>-63.22</c:v>
                </c:pt>
                <c:pt idx="11066">
                  <c:v>-63.217999999999989</c:v>
                </c:pt>
                <c:pt idx="11067">
                  <c:v>-63.215999999999994</c:v>
                </c:pt>
                <c:pt idx="11068">
                  <c:v>-63.213999999999999</c:v>
                </c:pt>
                <c:pt idx="11069">
                  <c:v>-63.211999999999989</c:v>
                </c:pt>
                <c:pt idx="11070">
                  <c:v>-63.209999999999994</c:v>
                </c:pt>
                <c:pt idx="11071">
                  <c:v>-63.207999999999998</c:v>
                </c:pt>
                <c:pt idx="11072">
                  <c:v>-63.205999999999996</c:v>
                </c:pt>
                <c:pt idx="11073">
                  <c:v>-63.203999999999994</c:v>
                </c:pt>
                <c:pt idx="11074">
                  <c:v>-63.201999999999998</c:v>
                </c:pt>
                <c:pt idx="11075">
                  <c:v>-63.199999999999996</c:v>
                </c:pt>
                <c:pt idx="11076">
                  <c:v>-63.197999999999993</c:v>
                </c:pt>
                <c:pt idx="11077">
                  <c:v>-63.195999999999998</c:v>
                </c:pt>
                <c:pt idx="11078">
                  <c:v>-63.193999999999996</c:v>
                </c:pt>
                <c:pt idx="11079">
                  <c:v>-63.191999999999993</c:v>
                </c:pt>
                <c:pt idx="11080">
                  <c:v>-63.19</c:v>
                </c:pt>
                <c:pt idx="11081">
                  <c:v>-63.187999999999995</c:v>
                </c:pt>
                <c:pt idx="11082">
                  <c:v>-63.185999999999993</c:v>
                </c:pt>
                <c:pt idx="11083">
                  <c:v>-63.183999999999997</c:v>
                </c:pt>
                <c:pt idx="11084">
                  <c:v>-63.181999999999995</c:v>
                </c:pt>
                <c:pt idx="11085">
                  <c:v>-63.179999999999993</c:v>
                </c:pt>
                <c:pt idx="11086">
                  <c:v>-63.177999999999997</c:v>
                </c:pt>
                <c:pt idx="11087">
                  <c:v>-63.175999999999995</c:v>
                </c:pt>
                <c:pt idx="11088">
                  <c:v>-63.173999999999992</c:v>
                </c:pt>
                <c:pt idx="11089">
                  <c:v>-63.171999999999997</c:v>
                </c:pt>
                <c:pt idx="11090">
                  <c:v>-63.169999999999995</c:v>
                </c:pt>
                <c:pt idx="11091">
                  <c:v>-63.167999999999992</c:v>
                </c:pt>
                <c:pt idx="11092">
                  <c:v>-63.165999999999997</c:v>
                </c:pt>
                <c:pt idx="11093">
                  <c:v>-63.163999999999994</c:v>
                </c:pt>
                <c:pt idx="11094">
                  <c:v>-63.161999999999992</c:v>
                </c:pt>
                <c:pt idx="11095">
                  <c:v>-63.16</c:v>
                </c:pt>
                <c:pt idx="11096">
                  <c:v>-63.157999999999994</c:v>
                </c:pt>
                <c:pt idx="11097">
                  <c:v>-63.155999999999992</c:v>
                </c:pt>
                <c:pt idx="11098">
                  <c:v>-63.153999999999996</c:v>
                </c:pt>
                <c:pt idx="11099">
                  <c:v>-63.151999999999994</c:v>
                </c:pt>
                <c:pt idx="11100">
                  <c:v>-63.149999999999991</c:v>
                </c:pt>
                <c:pt idx="11101">
                  <c:v>-63.147999999999996</c:v>
                </c:pt>
                <c:pt idx="11102">
                  <c:v>-63.145999999999994</c:v>
                </c:pt>
                <c:pt idx="11103">
                  <c:v>-63.143999999999991</c:v>
                </c:pt>
                <c:pt idx="11104">
                  <c:v>-63.141999999999996</c:v>
                </c:pt>
                <c:pt idx="11105">
                  <c:v>-63.139999999999993</c:v>
                </c:pt>
                <c:pt idx="11106">
                  <c:v>-63.137999999999991</c:v>
                </c:pt>
                <c:pt idx="11107">
                  <c:v>-63.135999999999996</c:v>
                </c:pt>
                <c:pt idx="11108">
                  <c:v>-63.133999999999993</c:v>
                </c:pt>
                <c:pt idx="11109">
                  <c:v>-63.131999999999991</c:v>
                </c:pt>
                <c:pt idx="11110">
                  <c:v>-63.129999999999995</c:v>
                </c:pt>
                <c:pt idx="11111">
                  <c:v>-63.127999999999993</c:v>
                </c:pt>
                <c:pt idx="11112">
                  <c:v>-63.125999999999991</c:v>
                </c:pt>
                <c:pt idx="11113">
                  <c:v>-63.123999999999995</c:v>
                </c:pt>
                <c:pt idx="11114">
                  <c:v>-63.121999999999993</c:v>
                </c:pt>
                <c:pt idx="11115">
                  <c:v>-63.11999999999999</c:v>
                </c:pt>
                <c:pt idx="11116">
                  <c:v>-63.117999999999995</c:v>
                </c:pt>
                <c:pt idx="11117">
                  <c:v>-63.115999999999993</c:v>
                </c:pt>
                <c:pt idx="11118">
                  <c:v>-63.11399999999999</c:v>
                </c:pt>
                <c:pt idx="11119">
                  <c:v>-63.111999999999995</c:v>
                </c:pt>
                <c:pt idx="11120">
                  <c:v>-63.11</c:v>
                </c:pt>
                <c:pt idx="11121">
                  <c:v>-63.10799999999999</c:v>
                </c:pt>
                <c:pt idx="11122">
                  <c:v>-63.105999999999995</c:v>
                </c:pt>
                <c:pt idx="11123">
                  <c:v>-63.103999999999999</c:v>
                </c:pt>
                <c:pt idx="11124">
                  <c:v>-63.10199999999999</c:v>
                </c:pt>
                <c:pt idx="11125">
                  <c:v>-63.099999999999994</c:v>
                </c:pt>
                <c:pt idx="11126">
                  <c:v>-63.097999999999999</c:v>
                </c:pt>
                <c:pt idx="11127">
                  <c:v>-63.095999999999989</c:v>
                </c:pt>
                <c:pt idx="11128">
                  <c:v>-63.093999999999994</c:v>
                </c:pt>
                <c:pt idx="11129">
                  <c:v>-63.091999999999999</c:v>
                </c:pt>
                <c:pt idx="11130">
                  <c:v>-63.089999999999989</c:v>
                </c:pt>
                <c:pt idx="11131">
                  <c:v>-63.087999999999994</c:v>
                </c:pt>
                <c:pt idx="11132">
                  <c:v>-63.085999999999999</c:v>
                </c:pt>
                <c:pt idx="11133">
                  <c:v>-63.083999999999996</c:v>
                </c:pt>
                <c:pt idx="11134">
                  <c:v>-63.081999999999994</c:v>
                </c:pt>
                <c:pt idx="11135">
                  <c:v>-63.08</c:v>
                </c:pt>
                <c:pt idx="11136">
                  <c:v>-63.077999999999996</c:v>
                </c:pt>
                <c:pt idx="11137">
                  <c:v>-63.075999999999993</c:v>
                </c:pt>
                <c:pt idx="11138">
                  <c:v>-63.073999999999998</c:v>
                </c:pt>
                <c:pt idx="11139">
                  <c:v>-63.071999999999996</c:v>
                </c:pt>
                <c:pt idx="11140">
                  <c:v>-63.069999999999993</c:v>
                </c:pt>
                <c:pt idx="11141">
                  <c:v>-63.067999999999998</c:v>
                </c:pt>
                <c:pt idx="11142">
                  <c:v>-63.065999999999995</c:v>
                </c:pt>
                <c:pt idx="11143">
                  <c:v>-63.063999999999993</c:v>
                </c:pt>
                <c:pt idx="11144">
                  <c:v>-63.061999999999998</c:v>
                </c:pt>
                <c:pt idx="11145">
                  <c:v>-63.059999999999995</c:v>
                </c:pt>
                <c:pt idx="11146">
                  <c:v>-63.057999999999993</c:v>
                </c:pt>
                <c:pt idx="11147">
                  <c:v>-63.055999999999997</c:v>
                </c:pt>
                <c:pt idx="11148">
                  <c:v>-63.053999999999995</c:v>
                </c:pt>
                <c:pt idx="11149">
                  <c:v>-63.051999999999992</c:v>
                </c:pt>
                <c:pt idx="11150">
                  <c:v>-63.05</c:v>
                </c:pt>
                <c:pt idx="11151">
                  <c:v>-63.047999999999995</c:v>
                </c:pt>
                <c:pt idx="11152">
                  <c:v>-63.045999999999992</c:v>
                </c:pt>
                <c:pt idx="11153">
                  <c:v>-63.043999999999997</c:v>
                </c:pt>
                <c:pt idx="11154">
                  <c:v>-63.041999999999994</c:v>
                </c:pt>
                <c:pt idx="11155">
                  <c:v>-63.039999999999992</c:v>
                </c:pt>
                <c:pt idx="11156">
                  <c:v>-63.037999999999997</c:v>
                </c:pt>
                <c:pt idx="11157">
                  <c:v>-63.035999999999994</c:v>
                </c:pt>
                <c:pt idx="11158">
                  <c:v>-63.033999999999992</c:v>
                </c:pt>
                <c:pt idx="11159">
                  <c:v>-63.031999999999996</c:v>
                </c:pt>
                <c:pt idx="11160">
                  <c:v>-63.029999999999994</c:v>
                </c:pt>
                <c:pt idx="11161">
                  <c:v>-63.027999999999992</c:v>
                </c:pt>
                <c:pt idx="11162">
                  <c:v>-63.025999999999996</c:v>
                </c:pt>
                <c:pt idx="11163">
                  <c:v>-63.023999999999994</c:v>
                </c:pt>
                <c:pt idx="11164">
                  <c:v>-63.021999999999991</c:v>
                </c:pt>
                <c:pt idx="11165">
                  <c:v>-63.019999999999996</c:v>
                </c:pt>
                <c:pt idx="11166">
                  <c:v>-63.017999999999994</c:v>
                </c:pt>
                <c:pt idx="11167">
                  <c:v>-63.015999999999991</c:v>
                </c:pt>
                <c:pt idx="11168">
                  <c:v>-63.013999999999996</c:v>
                </c:pt>
                <c:pt idx="11169">
                  <c:v>-63.011999999999993</c:v>
                </c:pt>
                <c:pt idx="11170">
                  <c:v>-63.009999999999991</c:v>
                </c:pt>
                <c:pt idx="11171">
                  <c:v>-63.007999999999996</c:v>
                </c:pt>
                <c:pt idx="11172">
                  <c:v>-63.005999999999993</c:v>
                </c:pt>
                <c:pt idx="11173">
                  <c:v>-63.003999999999991</c:v>
                </c:pt>
                <c:pt idx="11174">
                  <c:v>-63.001999999999995</c:v>
                </c:pt>
                <c:pt idx="11175">
                  <c:v>-62.999999999999993</c:v>
                </c:pt>
                <c:pt idx="11176">
                  <c:v>-62.99799999999999</c:v>
                </c:pt>
                <c:pt idx="11177">
                  <c:v>-62.995999999999995</c:v>
                </c:pt>
                <c:pt idx="11178">
                  <c:v>-62.993999999999993</c:v>
                </c:pt>
                <c:pt idx="11179">
                  <c:v>-62.99199999999999</c:v>
                </c:pt>
                <c:pt idx="11180">
                  <c:v>-62.989999999999995</c:v>
                </c:pt>
                <c:pt idx="11181">
                  <c:v>-62.988</c:v>
                </c:pt>
                <c:pt idx="11182">
                  <c:v>-62.98599999999999</c:v>
                </c:pt>
                <c:pt idx="11183">
                  <c:v>-62.983999999999995</c:v>
                </c:pt>
                <c:pt idx="11184">
                  <c:v>-62.981999999999999</c:v>
                </c:pt>
                <c:pt idx="11185">
                  <c:v>-62.97999999999999</c:v>
                </c:pt>
                <c:pt idx="11186">
                  <c:v>-62.977999999999994</c:v>
                </c:pt>
                <c:pt idx="11187">
                  <c:v>-62.975999999999999</c:v>
                </c:pt>
                <c:pt idx="11188">
                  <c:v>-62.97399999999999</c:v>
                </c:pt>
                <c:pt idx="11189">
                  <c:v>-62.971999999999994</c:v>
                </c:pt>
                <c:pt idx="11190">
                  <c:v>-62.97</c:v>
                </c:pt>
                <c:pt idx="11191">
                  <c:v>-62.967999999999989</c:v>
                </c:pt>
                <c:pt idx="11192">
                  <c:v>-62.965999999999994</c:v>
                </c:pt>
                <c:pt idx="11193">
                  <c:v>-62.963999999999999</c:v>
                </c:pt>
                <c:pt idx="11194">
                  <c:v>-62.961999999999989</c:v>
                </c:pt>
                <c:pt idx="11195">
                  <c:v>-62.959999999999994</c:v>
                </c:pt>
                <c:pt idx="11196">
                  <c:v>-62.957999999999998</c:v>
                </c:pt>
                <c:pt idx="11197">
                  <c:v>-62.955999999999996</c:v>
                </c:pt>
                <c:pt idx="11198">
                  <c:v>-62.953999999999994</c:v>
                </c:pt>
                <c:pt idx="11199">
                  <c:v>-62.951999999999998</c:v>
                </c:pt>
                <c:pt idx="11200">
                  <c:v>-62.949999999999996</c:v>
                </c:pt>
                <c:pt idx="11201">
                  <c:v>-62.947999999999993</c:v>
                </c:pt>
                <c:pt idx="11202">
                  <c:v>-62.945999999999998</c:v>
                </c:pt>
                <c:pt idx="11203">
                  <c:v>-62.943999999999996</c:v>
                </c:pt>
                <c:pt idx="11204">
                  <c:v>-62.941999999999993</c:v>
                </c:pt>
                <c:pt idx="11205">
                  <c:v>-62.94</c:v>
                </c:pt>
                <c:pt idx="11206">
                  <c:v>-62.937999999999995</c:v>
                </c:pt>
                <c:pt idx="11207">
                  <c:v>-62.935999999999993</c:v>
                </c:pt>
                <c:pt idx="11208">
                  <c:v>-62.933999999999997</c:v>
                </c:pt>
                <c:pt idx="11209">
                  <c:v>-62.931999999999995</c:v>
                </c:pt>
                <c:pt idx="11210">
                  <c:v>-62.929999999999993</c:v>
                </c:pt>
                <c:pt idx="11211">
                  <c:v>-62.927999999999997</c:v>
                </c:pt>
                <c:pt idx="11212">
                  <c:v>-62.925999999999995</c:v>
                </c:pt>
                <c:pt idx="11213">
                  <c:v>-62.923999999999992</c:v>
                </c:pt>
                <c:pt idx="11214">
                  <c:v>-62.921999999999997</c:v>
                </c:pt>
                <c:pt idx="11215">
                  <c:v>-62.919999999999995</c:v>
                </c:pt>
                <c:pt idx="11216">
                  <c:v>-62.917999999999992</c:v>
                </c:pt>
                <c:pt idx="11217">
                  <c:v>-62.915999999999997</c:v>
                </c:pt>
                <c:pt idx="11218">
                  <c:v>-62.913999999999994</c:v>
                </c:pt>
                <c:pt idx="11219">
                  <c:v>-62.911999999999992</c:v>
                </c:pt>
                <c:pt idx="11220">
                  <c:v>-62.91</c:v>
                </c:pt>
                <c:pt idx="11221">
                  <c:v>-62.907999999999994</c:v>
                </c:pt>
                <c:pt idx="11222">
                  <c:v>-62.905999999999992</c:v>
                </c:pt>
                <c:pt idx="11223">
                  <c:v>-62.903999999999996</c:v>
                </c:pt>
                <c:pt idx="11224">
                  <c:v>-62.901999999999994</c:v>
                </c:pt>
                <c:pt idx="11225">
                  <c:v>-62.899999999999991</c:v>
                </c:pt>
                <c:pt idx="11226">
                  <c:v>-62.897999999999996</c:v>
                </c:pt>
                <c:pt idx="11227">
                  <c:v>-62.895999999999994</c:v>
                </c:pt>
                <c:pt idx="11228">
                  <c:v>-62.893999999999991</c:v>
                </c:pt>
                <c:pt idx="11229">
                  <c:v>-62.891999999999996</c:v>
                </c:pt>
                <c:pt idx="11230">
                  <c:v>-62.889999999999993</c:v>
                </c:pt>
                <c:pt idx="11231">
                  <c:v>-62.887999999999991</c:v>
                </c:pt>
                <c:pt idx="11232">
                  <c:v>-62.885999999999996</c:v>
                </c:pt>
                <c:pt idx="11233">
                  <c:v>-62.883999999999993</c:v>
                </c:pt>
                <c:pt idx="11234">
                  <c:v>-62.881999999999991</c:v>
                </c:pt>
                <c:pt idx="11235">
                  <c:v>-62.879999999999995</c:v>
                </c:pt>
                <c:pt idx="11236">
                  <c:v>-62.877999999999993</c:v>
                </c:pt>
                <c:pt idx="11237">
                  <c:v>-62.875999999999991</c:v>
                </c:pt>
                <c:pt idx="11238">
                  <c:v>-62.873999999999995</c:v>
                </c:pt>
                <c:pt idx="11239">
                  <c:v>-62.871999999999993</c:v>
                </c:pt>
                <c:pt idx="11240">
                  <c:v>-62.86999999999999</c:v>
                </c:pt>
                <c:pt idx="11241">
                  <c:v>-62.867999999999995</c:v>
                </c:pt>
                <c:pt idx="11242">
                  <c:v>-62.865999999999993</c:v>
                </c:pt>
                <c:pt idx="11243">
                  <c:v>-62.86399999999999</c:v>
                </c:pt>
                <c:pt idx="11244">
                  <c:v>-62.861999999999995</c:v>
                </c:pt>
                <c:pt idx="11245">
                  <c:v>-62.86</c:v>
                </c:pt>
                <c:pt idx="11246">
                  <c:v>-62.85799999999999</c:v>
                </c:pt>
                <c:pt idx="11247">
                  <c:v>-62.855999999999995</c:v>
                </c:pt>
                <c:pt idx="11248">
                  <c:v>-62.853999999999999</c:v>
                </c:pt>
                <c:pt idx="11249">
                  <c:v>-62.85199999999999</c:v>
                </c:pt>
                <c:pt idx="11250">
                  <c:v>-62.849999999999994</c:v>
                </c:pt>
                <c:pt idx="11251">
                  <c:v>-62.847999999999999</c:v>
                </c:pt>
                <c:pt idx="11252">
                  <c:v>-62.845999999999989</c:v>
                </c:pt>
                <c:pt idx="11253">
                  <c:v>-62.843999999999994</c:v>
                </c:pt>
                <c:pt idx="11254">
                  <c:v>-62.841999999999999</c:v>
                </c:pt>
                <c:pt idx="11255">
                  <c:v>-62.839999999999989</c:v>
                </c:pt>
                <c:pt idx="11256">
                  <c:v>-62.837999999999994</c:v>
                </c:pt>
                <c:pt idx="11257">
                  <c:v>-62.835999999999999</c:v>
                </c:pt>
                <c:pt idx="11258">
                  <c:v>-62.833999999999996</c:v>
                </c:pt>
                <c:pt idx="11259">
                  <c:v>-62.831999999999994</c:v>
                </c:pt>
                <c:pt idx="11260">
                  <c:v>-62.83</c:v>
                </c:pt>
                <c:pt idx="11261">
                  <c:v>-62.827999999999996</c:v>
                </c:pt>
                <c:pt idx="11262">
                  <c:v>-62.825999999999993</c:v>
                </c:pt>
                <c:pt idx="11263">
                  <c:v>-62.823999999999998</c:v>
                </c:pt>
                <c:pt idx="11264">
                  <c:v>-62.821999999999996</c:v>
                </c:pt>
                <c:pt idx="11265">
                  <c:v>-62.819999999999993</c:v>
                </c:pt>
                <c:pt idx="11266">
                  <c:v>-62.817999999999998</c:v>
                </c:pt>
                <c:pt idx="11267">
                  <c:v>-62.815999999999995</c:v>
                </c:pt>
                <c:pt idx="11268">
                  <c:v>-62.813999999999993</c:v>
                </c:pt>
                <c:pt idx="11269">
                  <c:v>-62.811999999999998</c:v>
                </c:pt>
                <c:pt idx="11270">
                  <c:v>-62.809999999999995</c:v>
                </c:pt>
                <c:pt idx="11271">
                  <c:v>-62.807999999999993</c:v>
                </c:pt>
                <c:pt idx="11272">
                  <c:v>-62.805999999999997</c:v>
                </c:pt>
                <c:pt idx="11273">
                  <c:v>-62.803999999999995</c:v>
                </c:pt>
                <c:pt idx="11274">
                  <c:v>-62.801999999999992</c:v>
                </c:pt>
                <c:pt idx="11275">
                  <c:v>-62.8</c:v>
                </c:pt>
                <c:pt idx="11276">
                  <c:v>-62.797999999999995</c:v>
                </c:pt>
                <c:pt idx="11277">
                  <c:v>-62.795999999999992</c:v>
                </c:pt>
                <c:pt idx="11278">
                  <c:v>-62.793999999999997</c:v>
                </c:pt>
                <c:pt idx="11279">
                  <c:v>-62.791999999999994</c:v>
                </c:pt>
                <c:pt idx="11280">
                  <c:v>-62.789999999999992</c:v>
                </c:pt>
                <c:pt idx="11281">
                  <c:v>-62.787999999999997</c:v>
                </c:pt>
                <c:pt idx="11282">
                  <c:v>-62.785999999999994</c:v>
                </c:pt>
                <c:pt idx="11283">
                  <c:v>-62.783999999999992</c:v>
                </c:pt>
                <c:pt idx="11284">
                  <c:v>-62.781999999999996</c:v>
                </c:pt>
                <c:pt idx="11285">
                  <c:v>-62.779999999999994</c:v>
                </c:pt>
                <c:pt idx="11286">
                  <c:v>-62.777999999999992</c:v>
                </c:pt>
                <c:pt idx="11287">
                  <c:v>-62.775999999999996</c:v>
                </c:pt>
                <c:pt idx="11288">
                  <c:v>-62.773999999999994</c:v>
                </c:pt>
                <c:pt idx="11289">
                  <c:v>-62.771999999999991</c:v>
                </c:pt>
                <c:pt idx="11290">
                  <c:v>-62.769999999999996</c:v>
                </c:pt>
                <c:pt idx="11291">
                  <c:v>-62.767999999999994</c:v>
                </c:pt>
                <c:pt idx="11292">
                  <c:v>-62.765999999999991</c:v>
                </c:pt>
                <c:pt idx="11293">
                  <c:v>-62.763999999999996</c:v>
                </c:pt>
                <c:pt idx="11294">
                  <c:v>-62.761999999999993</c:v>
                </c:pt>
                <c:pt idx="11295">
                  <c:v>-62.759999999999991</c:v>
                </c:pt>
                <c:pt idx="11296">
                  <c:v>-62.757999999999996</c:v>
                </c:pt>
                <c:pt idx="11297">
                  <c:v>-62.755999999999993</c:v>
                </c:pt>
                <c:pt idx="11298">
                  <c:v>-62.753999999999991</c:v>
                </c:pt>
                <c:pt idx="11299">
                  <c:v>-62.751999999999995</c:v>
                </c:pt>
                <c:pt idx="11300">
                  <c:v>-62.749999999999993</c:v>
                </c:pt>
                <c:pt idx="11301">
                  <c:v>-62.74799999999999</c:v>
                </c:pt>
                <c:pt idx="11302">
                  <c:v>-62.745999999999995</c:v>
                </c:pt>
                <c:pt idx="11303">
                  <c:v>-62.743999999999993</c:v>
                </c:pt>
                <c:pt idx="11304">
                  <c:v>-62.74199999999999</c:v>
                </c:pt>
                <c:pt idx="11305">
                  <c:v>-62.739999999999995</c:v>
                </c:pt>
                <c:pt idx="11306">
                  <c:v>-62.738</c:v>
                </c:pt>
                <c:pt idx="11307">
                  <c:v>-62.73599999999999</c:v>
                </c:pt>
                <c:pt idx="11308">
                  <c:v>-62.733999999999995</c:v>
                </c:pt>
                <c:pt idx="11309">
                  <c:v>-62.731999999999999</c:v>
                </c:pt>
                <c:pt idx="11310">
                  <c:v>-62.72999999999999</c:v>
                </c:pt>
                <c:pt idx="11311">
                  <c:v>-62.727999999999994</c:v>
                </c:pt>
                <c:pt idx="11312">
                  <c:v>-62.725999999999999</c:v>
                </c:pt>
                <c:pt idx="11313">
                  <c:v>-62.72399999999999</c:v>
                </c:pt>
                <c:pt idx="11314">
                  <c:v>-62.721999999999994</c:v>
                </c:pt>
                <c:pt idx="11315">
                  <c:v>-62.72</c:v>
                </c:pt>
                <c:pt idx="11316">
                  <c:v>-62.717999999999989</c:v>
                </c:pt>
                <c:pt idx="11317">
                  <c:v>-62.715999999999994</c:v>
                </c:pt>
                <c:pt idx="11318">
                  <c:v>-62.713999999999999</c:v>
                </c:pt>
                <c:pt idx="11319">
                  <c:v>-62.711999999999989</c:v>
                </c:pt>
                <c:pt idx="11320">
                  <c:v>-62.709999999999994</c:v>
                </c:pt>
                <c:pt idx="11321">
                  <c:v>-62.707999999999998</c:v>
                </c:pt>
                <c:pt idx="11322">
                  <c:v>-62.705999999999996</c:v>
                </c:pt>
                <c:pt idx="11323">
                  <c:v>-62.703999999999994</c:v>
                </c:pt>
                <c:pt idx="11324">
                  <c:v>-62.701999999999998</c:v>
                </c:pt>
                <c:pt idx="11325">
                  <c:v>-62.699999999999996</c:v>
                </c:pt>
                <c:pt idx="11326">
                  <c:v>-62.697999999999993</c:v>
                </c:pt>
                <c:pt idx="11327">
                  <c:v>-62.695999999999998</c:v>
                </c:pt>
                <c:pt idx="11328">
                  <c:v>-62.693999999999996</c:v>
                </c:pt>
                <c:pt idx="11329">
                  <c:v>-62.691999999999993</c:v>
                </c:pt>
                <c:pt idx="11330">
                  <c:v>-62.69</c:v>
                </c:pt>
                <c:pt idx="11331">
                  <c:v>-62.687999999999995</c:v>
                </c:pt>
                <c:pt idx="11332">
                  <c:v>-62.685999999999993</c:v>
                </c:pt>
                <c:pt idx="11333">
                  <c:v>-62.683999999999997</c:v>
                </c:pt>
                <c:pt idx="11334">
                  <c:v>-62.681999999999995</c:v>
                </c:pt>
                <c:pt idx="11335">
                  <c:v>-62.679999999999993</c:v>
                </c:pt>
                <c:pt idx="11336">
                  <c:v>-62.677999999999997</c:v>
                </c:pt>
                <c:pt idx="11337">
                  <c:v>-62.675999999999995</c:v>
                </c:pt>
                <c:pt idx="11338">
                  <c:v>-62.673999999999992</c:v>
                </c:pt>
                <c:pt idx="11339">
                  <c:v>-62.671999999999997</c:v>
                </c:pt>
                <c:pt idx="11340">
                  <c:v>-62.669999999999995</c:v>
                </c:pt>
                <c:pt idx="11341">
                  <c:v>-62.667999999999992</c:v>
                </c:pt>
                <c:pt idx="11342">
                  <c:v>-62.665999999999997</c:v>
                </c:pt>
                <c:pt idx="11343">
                  <c:v>-62.663999999999994</c:v>
                </c:pt>
                <c:pt idx="11344">
                  <c:v>-62.661999999999992</c:v>
                </c:pt>
                <c:pt idx="11345">
                  <c:v>-62.66</c:v>
                </c:pt>
                <c:pt idx="11346">
                  <c:v>-62.657999999999994</c:v>
                </c:pt>
                <c:pt idx="11347">
                  <c:v>-62.655999999999992</c:v>
                </c:pt>
                <c:pt idx="11348">
                  <c:v>-62.653999999999996</c:v>
                </c:pt>
                <c:pt idx="11349">
                  <c:v>-62.651999999999994</c:v>
                </c:pt>
                <c:pt idx="11350">
                  <c:v>-62.649999999999991</c:v>
                </c:pt>
                <c:pt idx="11351">
                  <c:v>-62.647999999999996</c:v>
                </c:pt>
                <c:pt idx="11352">
                  <c:v>-62.645999999999994</c:v>
                </c:pt>
                <c:pt idx="11353">
                  <c:v>-62.643999999999991</c:v>
                </c:pt>
                <c:pt idx="11354">
                  <c:v>-62.641999999999996</c:v>
                </c:pt>
                <c:pt idx="11355">
                  <c:v>-62.639999999999993</c:v>
                </c:pt>
                <c:pt idx="11356">
                  <c:v>-62.637999999999991</c:v>
                </c:pt>
                <c:pt idx="11357">
                  <c:v>-62.635999999999996</c:v>
                </c:pt>
                <c:pt idx="11358">
                  <c:v>-62.633999999999993</c:v>
                </c:pt>
                <c:pt idx="11359">
                  <c:v>-62.631999999999991</c:v>
                </c:pt>
                <c:pt idx="11360">
                  <c:v>-62.629999999999995</c:v>
                </c:pt>
                <c:pt idx="11361">
                  <c:v>-62.627999999999993</c:v>
                </c:pt>
                <c:pt idx="11362">
                  <c:v>-62.625999999999991</c:v>
                </c:pt>
                <c:pt idx="11363">
                  <c:v>-62.623999999999995</c:v>
                </c:pt>
                <c:pt idx="11364">
                  <c:v>-62.621999999999993</c:v>
                </c:pt>
                <c:pt idx="11365">
                  <c:v>-62.61999999999999</c:v>
                </c:pt>
                <c:pt idx="11366">
                  <c:v>-62.617999999999995</c:v>
                </c:pt>
                <c:pt idx="11367">
                  <c:v>-62.615999999999993</c:v>
                </c:pt>
                <c:pt idx="11368">
                  <c:v>-62.61399999999999</c:v>
                </c:pt>
                <c:pt idx="11369">
                  <c:v>-62.611999999999995</c:v>
                </c:pt>
                <c:pt idx="11370">
                  <c:v>-62.61</c:v>
                </c:pt>
                <c:pt idx="11371">
                  <c:v>-62.60799999999999</c:v>
                </c:pt>
                <c:pt idx="11372">
                  <c:v>-62.605999999999995</c:v>
                </c:pt>
                <c:pt idx="11373">
                  <c:v>-62.603999999999999</c:v>
                </c:pt>
                <c:pt idx="11374">
                  <c:v>-62.60199999999999</c:v>
                </c:pt>
                <c:pt idx="11375">
                  <c:v>-62.599999999999994</c:v>
                </c:pt>
                <c:pt idx="11376">
                  <c:v>-62.597999999999999</c:v>
                </c:pt>
                <c:pt idx="11377">
                  <c:v>-62.595999999999989</c:v>
                </c:pt>
                <c:pt idx="11378">
                  <c:v>-62.593999999999994</c:v>
                </c:pt>
                <c:pt idx="11379">
                  <c:v>-62.591999999999999</c:v>
                </c:pt>
                <c:pt idx="11380">
                  <c:v>-62.589999999999989</c:v>
                </c:pt>
                <c:pt idx="11381">
                  <c:v>-62.587999999999994</c:v>
                </c:pt>
                <c:pt idx="11382">
                  <c:v>-62.585999999999999</c:v>
                </c:pt>
                <c:pt idx="11383">
                  <c:v>-62.583999999999996</c:v>
                </c:pt>
                <c:pt idx="11384">
                  <c:v>-62.581999999999994</c:v>
                </c:pt>
                <c:pt idx="11385">
                  <c:v>-62.58</c:v>
                </c:pt>
                <c:pt idx="11386">
                  <c:v>-62.577999999999996</c:v>
                </c:pt>
                <c:pt idx="11387">
                  <c:v>-62.575999999999993</c:v>
                </c:pt>
                <c:pt idx="11388">
                  <c:v>-62.573999999999998</c:v>
                </c:pt>
                <c:pt idx="11389">
                  <c:v>-62.571999999999996</c:v>
                </c:pt>
                <c:pt idx="11390">
                  <c:v>-62.569999999999993</c:v>
                </c:pt>
                <c:pt idx="11391">
                  <c:v>-62.567999999999998</c:v>
                </c:pt>
                <c:pt idx="11392">
                  <c:v>-62.565999999999995</c:v>
                </c:pt>
                <c:pt idx="11393">
                  <c:v>-62.563999999999993</c:v>
                </c:pt>
                <c:pt idx="11394">
                  <c:v>-62.561999999999998</c:v>
                </c:pt>
                <c:pt idx="11395">
                  <c:v>-62.559999999999995</c:v>
                </c:pt>
                <c:pt idx="11396">
                  <c:v>-62.557999999999993</c:v>
                </c:pt>
                <c:pt idx="11397">
                  <c:v>-62.555999999999997</c:v>
                </c:pt>
                <c:pt idx="11398">
                  <c:v>-62.553999999999995</c:v>
                </c:pt>
                <c:pt idx="11399">
                  <c:v>-62.551999999999992</c:v>
                </c:pt>
                <c:pt idx="11400">
                  <c:v>-62.55</c:v>
                </c:pt>
                <c:pt idx="11401">
                  <c:v>-62.547999999999995</c:v>
                </c:pt>
                <c:pt idx="11402">
                  <c:v>-62.545999999999992</c:v>
                </c:pt>
                <c:pt idx="11403">
                  <c:v>-62.543999999999997</c:v>
                </c:pt>
                <c:pt idx="11404">
                  <c:v>-62.541999999999994</c:v>
                </c:pt>
                <c:pt idx="11405">
                  <c:v>-62.539999999999992</c:v>
                </c:pt>
                <c:pt idx="11406">
                  <c:v>-62.537999999999997</c:v>
                </c:pt>
                <c:pt idx="11407">
                  <c:v>-62.535999999999994</c:v>
                </c:pt>
                <c:pt idx="11408">
                  <c:v>-62.533999999999992</c:v>
                </c:pt>
                <c:pt idx="11409">
                  <c:v>-62.531999999999996</c:v>
                </c:pt>
                <c:pt idx="11410">
                  <c:v>-62.529999999999994</c:v>
                </c:pt>
                <c:pt idx="11411">
                  <c:v>-62.527999999999992</c:v>
                </c:pt>
                <c:pt idx="11412">
                  <c:v>-62.525999999999996</c:v>
                </c:pt>
                <c:pt idx="11413">
                  <c:v>-62.523999999999994</c:v>
                </c:pt>
                <c:pt idx="11414">
                  <c:v>-62.521999999999991</c:v>
                </c:pt>
                <c:pt idx="11415">
                  <c:v>-62.519999999999996</c:v>
                </c:pt>
                <c:pt idx="11416">
                  <c:v>-62.517999999999994</c:v>
                </c:pt>
                <c:pt idx="11417">
                  <c:v>-62.515999999999991</c:v>
                </c:pt>
                <c:pt idx="11418">
                  <c:v>-62.513999999999996</c:v>
                </c:pt>
                <c:pt idx="11419">
                  <c:v>-62.511999999999993</c:v>
                </c:pt>
                <c:pt idx="11420">
                  <c:v>-62.509999999999991</c:v>
                </c:pt>
                <c:pt idx="11421">
                  <c:v>-62.507999999999996</c:v>
                </c:pt>
                <c:pt idx="11422">
                  <c:v>-62.505999999999993</c:v>
                </c:pt>
                <c:pt idx="11423">
                  <c:v>-62.503999999999991</c:v>
                </c:pt>
                <c:pt idx="11424">
                  <c:v>-62.501999999999995</c:v>
                </c:pt>
                <c:pt idx="11425">
                  <c:v>-62.499999999999993</c:v>
                </c:pt>
                <c:pt idx="11426">
                  <c:v>-62.49799999999999</c:v>
                </c:pt>
                <c:pt idx="11427">
                  <c:v>-62.495999999999995</c:v>
                </c:pt>
                <c:pt idx="11428">
                  <c:v>-62.493999999999993</c:v>
                </c:pt>
                <c:pt idx="11429">
                  <c:v>-62.49199999999999</c:v>
                </c:pt>
                <c:pt idx="11430">
                  <c:v>-62.489999999999995</c:v>
                </c:pt>
                <c:pt idx="11431">
                  <c:v>-62.488</c:v>
                </c:pt>
                <c:pt idx="11432">
                  <c:v>-62.48599999999999</c:v>
                </c:pt>
                <c:pt idx="11433">
                  <c:v>-62.483999999999995</c:v>
                </c:pt>
                <c:pt idx="11434">
                  <c:v>-62.481999999999999</c:v>
                </c:pt>
                <c:pt idx="11435">
                  <c:v>-62.47999999999999</c:v>
                </c:pt>
                <c:pt idx="11436">
                  <c:v>-62.477999999999994</c:v>
                </c:pt>
                <c:pt idx="11437">
                  <c:v>-62.475999999999999</c:v>
                </c:pt>
                <c:pt idx="11438">
                  <c:v>-62.47399999999999</c:v>
                </c:pt>
                <c:pt idx="11439">
                  <c:v>-62.471999999999994</c:v>
                </c:pt>
                <c:pt idx="11440">
                  <c:v>-62.47</c:v>
                </c:pt>
                <c:pt idx="11441">
                  <c:v>-62.467999999999989</c:v>
                </c:pt>
                <c:pt idx="11442">
                  <c:v>-62.465999999999994</c:v>
                </c:pt>
                <c:pt idx="11443">
                  <c:v>-62.463999999999999</c:v>
                </c:pt>
                <c:pt idx="11444">
                  <c:v>-62.461999999999989</c:v>
                </c:pt>
                <c:pt idx="11445">
                  <c:v>-62.459999999999994</c:v>
                </c:pt>
                <c:pt idx="11446">
                  <c:v>-62.457999999999998</c:v>
                </c:pt>
                <c:pt idx="11447">
                  <c:v>-62.455999999999996</c:v>
                </c:pt>
                <c:pt idx="11448">
                  <c:v>-62.453999999999994</c:v>
                </c:pt>
                <c:pt idx="11449">
                  <c:v>-62.451999999999998</c:v>
                </c:pt>
                <c:pt idx="11450">
                  <c:v>-62.449999999999996</c:v>
                </c:pt>
                <c:pt idx="11451">
                  <c:v>-62.447999999999993</c:v>
                </c:pt>
                <c:pt idx="11452">
                  <c:v>-62.445999999999998</c:v>
                </c:pt>
                <c:pt idx="11453">
                  <c:v>-62.443999999999996</c:v>
                </c:pt>
                <c:pt idx="11454">
                  <c:v>-62.441999999999993</c:v>
                </c:pt>
                <c:pt idx="11455">
                  <c:v>-62.44</c:v>
                </c:pt>
                <c:pt idx="11456">
                  <c:v>-62.437999999999995</c:v>
                </c:pt>
                <c:pt idx="11457">
                  <c:v>-62.435999999999993</c:v>
                </c:pt>
                <c:pt idx="11458">
                  <c:v>-62.433999999999997</c:v>
                </c:pt>
                <c:pt idx="11459">
                  <c:v>-62.431999999999995</c:v>
                </c:pt>
                <c:pt idx="11460">
                  <c:v>-62.429999999999993</c:v>
                </c:pt>
                <c:pt idx="11461">
                  <c:v>-62.427999999999997</c:v>
                </c:pt>
                <c:pt idx="11462">
                  <c:v>-62.425999999999995</c:v>
                </c:pt>
                <c:pt idx="11463">
                  <c:v>-62.423999999999992</c:v>
                </c:pt>
                <c:pt idx="11464">
                  <c:v>-62.421999999999997</c:v>
                </c:pt>
                <c:pt idx="11465">
                  <c:v>-62.419999999999995</c:v>
                </c:pt>
                <c:pt idx="11466">
                  <c:v>-62.417999999999992</c:v>
                </c:pt>
                <c:pt idx="11467">
                  <c:v>-62.415999999999997</c:v>
                </c:pt>
                <c:pt idx="11468">
                  <c:v>-62.413999999999994</c:v>
                </c:pt>
                <c:pt idx="11469">
                  <c:v>-62.411999999999992</c:v>
                </c:pt>
                <c:pt idx="11470">
                  <c:v>-62.41</c:v>
                </c:pt>
                <c:pt idx="11471">
                  <c:v>-62.407999999999994</c:v>
                </c:pt>
                <c:pt idx="11472">
                  <c:v>-62.405999999999992</c:v>
                </c:pt>
                <c:pt idx="11473">
                  <c:v>-62.403999999999996</c:v>
                </c:pt>
                <c:pt idx="11474">
                  <c:v>-62.401999999999994</c:v>
                </c:pt>
                <c:pt idx="11475">
                  <c:v>-62.399999999999991</c:v>
                </c:pt>
                <c:pt idx="11476">
                  <c:v>-62.397999999999996</c:v>
                </c:pt>
                <c:pt idx="11477">
                  <c:v>-62.395999999999994</c:v>
                </c:pt>
                <c:pt idx="11478">
                  <c:v>-62.393999999999991</c:v>
                </c:pt>
                <c:pt idx="11479">
                  <c:v>-62.391999999999996</c:v>
                </c:pt>
                <c:pt idx="11480">
                  <c:v>-62.389999999999993</c:v>
                </c:pt>
                <c:pt idx="11481">
                  <c:v>-62.387999999999991</c:v>
                </c:pt>
                <c:pt idx="11482">
                  <c:v>-62.385999999999996</c:v>
                </c:pt>
                <c:pt idx="11483">
                  <c:v>-62.383999999999993</c:v>
                </c:pt>
                <c:pt idx="11484">
                  <c:v>-62.381999999999991</c:v>
                </c:pt>
                <c:pt idx="11485">
                  <c:v>-62.379999999999995</c:v>
                </c:pt>
                <c:pt idx="11486">
                  <c:v>-62.377999999999993</c:v>
                </c:pt>
                <c:pt idx="11487">
                  <c:v>-62.375999999999991</c:v>
                </c:pt>
                <c:pt idx="11488">
                  <c:v>-62.373999999999995</c:v>
                </c:pt>
                <c:pt idx="11489">
                  <c:v>-62.371999999999993</c:v>
                </c:pt>
                <c:pt idx="11490">
                  <c:v>-62.36999999999999</c:v>
                </c:pt>
                <c:pt idx="11491">
                  <c:v>-62.367999999999995</c:v>
                </c:pt>
                <c:pt idx="11492">
                  <c:v>-62.365999999999993</c:v>
                </c:pt>
                <c:pt idx="11493">
                  <c:v>-62.36399999999999</c:v>
                </c:pt>
                <c:pt idx="11494">
                  <c:v>-62.361999999999995</c:v>
                </c:pt>
                <c:pt idx="11495">
                  <c:v>-62.36</c:v>
                </c:pt>
                <c:pt idx="11496">
                  <c:v>-62.35799999999999</c:v>
                </c:pt>
                <c:pt idx="11497">
                  <c:v>-62.355999999999995</c:v>
                </c:pt>
                <c:pt idx="11498">
                  <c:v>-62.353999999999999</c:v>
                </c:pt>
                <c:pt idx="11499">
                  <c:v>-62.35199999999999</c:v>
                </c:pt>
                <c:pt idx="11500">
                  <c:v>-62.349999999999994</c:v>
                </c:pt>
                <c:pt idx="11501">
                  <c:v>-62.347999999999999</c:v>
                </c:pt>
                <c:pt idx="11502">
                  <c:v>-62.345999999999989</c:v>
                </c:pt>
                <c:pt idx="11503">
                  <c:v>-62.343999999999994</c:v>
                </c:pt>
                <c:pt idx="11504">
                  <c:v>-62.341999999999999</c:v>
                </c:pt>
                <c:pt idx="11505">
                  <c:v>-62.339999999999989</c:v>
                </c:pt>
                <c:pt idx="11506">
                  <c:v>-62.337999999999994</c:v>
                </c:pt>
                <c:pt idx="11507">
                  <c:v>-62.335999999999999</c:v>
                </c:pt>
                <c:pt idx="11508">
                  <c:v>-62.333999999999996</c:v>
                </c:pt>
                <c:pt idx="11509">
                  <c:v>-62.331999999999994</c:v>
                </c:pt>
                <c:pt idx="11510">
                  <c:v>-62.33</c:v>
                </c:pt>
                <c:pt idx="11511">
                  <c:v>-62.327999999999996</c:v>
                </c:pt>
                <c:pt idx="11512">
                  <c:v>-62.325999999999993</c:v>
                </c:pt>
                <c:pt idx="11513">
                  <c:v>-62.323999999999998</c:v>
                </c:pt>
                <c:pt idx="11514">
                  <c:v>-62.321999999999996</c:v>
                </c:pt>
                <c:pt idx="11515">
                  <c:v>-62.319999999999993</c:v>
                </c:pt>
                <c:pt idx="11516">
                  <c:v>-62.317999999999998</c:v>
                </c:pt>
                <c:pt idx="11517">
                  <c:v>-62.315999999999995</c:v>
                </c:pt>
                <c:pt idx="11518">
                  <c:v>-62.313999999999993</c:v>
                </c:pt>
                <c:pt idx="11519">
                  <c:v>-62.311999999999998</c:v>
                </c:pt>
                <c:pt idx="11520">
                  <c:v>-62.309999999999995</c:v>
                </c:pt>
                <c:pt idx="11521">
                  <c:v>-62.307999999999993</c:v>
                </c:pt>
                <c:pt idx="11522">
                  <c:v>-62.305999999999997</c:v>
                </c:pt>
                <c:pt idx="11523">
                  <c:v>-62.303999999999995</c:v>
                </c:pt>
                <c:pt idx="11524">
                  <c:v>-62.301999999999992</c:v>
                </c:pt>
                <c:pt idx="11525">
                  <c:v>-62.3</c:v>
                </c:pt>
                <c:pt idx="11526">
                  <c:v>-62.297999999999995</c:v>
                </c:pt>
                <c:pt idx="11527">
                  <c:v>-62.295999999999992</c:v>
                </c:pt>
                <c:pt idx="11528">
                  <c:v>-62.293999999999997</c:v>
                </c:pt>
                <c:pt idx="11529">
                  <c:v>-62.291999999999994</c:v>
                </c:pt>
                <c:pt idx="11530">
                  <c:v>-62.289999999999992</c:v>
                </c:pt>
                <c:pt idx="11531">
                  <c:v>-62.287999999999997</c:v>
                </c:pt>
                <c:pt idx="11532">
                  <c:v>-62.285999999999994</c:v>
                </c:pt>
                <c:pt idx="11533">
                  <c:v>-62.283999999999992</c:v>
                </c:pt>
                <c:pt idx="11534">
                  <c:v>-62.281999999999996</c:v>
                </c:pt>
                <c:pt idx="11535">
                  <c:v>-62.279999999999994</c:v>
                </c:pt>
                <c:pt idx="11536">
                  <c:v>-62.277999999999992</c:v>
                </c:pt>
                <c:pt idx="11537">
                  <c:v>-62.275999999999996</c:v>
                </c:pt>
                <c:pt idx="11538">
                  <c:v>-62.273999999999994</c:v>
                </c:pt>
                <c:pt idx="11539">
                  <c:v>-62.271999999999991</c:v>
                </c:pt>
                <c:pt idx="11540">
                  <c:v>-62.269999999999996</c:v>
                </c:pt>
                <c:pt idx="11541">
                  <c:v>-62.267999999999994</c:v>
                </c:pt>
                <c:pt idx="11542">
                  <c:v>-62.265999999999991</c:v>
                </c:pt>
                <c:pt idx="11543">
                  <c:v>-62.263999999999996</c:v>
                </c:pt>
                <c:pt idx="11544">
                  <c:v>-62.261999999999993</c:v>
                </c:pt>
                <c:pt idx="11545">
                  <c:v>-62.259999999999991</c:v>
                </c:pt>
                <c:pt idx="11546">
                  <c:v>-62.257999999999996</c:v>
                </c:pt>
                <c:pt idx="11547">
                  <c:v>-62.255999999999993</c:v>
                </c:pt>
                <c:pt idx="11548">
                  <c:v>-62.253999999999991</c:v>
                </c:pt>
                <c:pt idx="11549">
                  <c:v>-62.251999999999995</c:v>
                </c:pt>
                <c:pt idx="11550">
                  <c:v>-62.249999999999993</c:v>
                </c:pt>
                <c:pt idx="11551">
                  <c:v>-62.24799999999999</c:v>
                </c:pt>
                <c:pt idx="11552">
                  <c:v>-62.245999999999995</c:v>
                </c:pt>
                <c:pt idx="11553">
                  <c:v>-62.243999999999993</c:v>
                </c:pt>
                <c:pt idx="11554">
                  <c:v>-62.24199999999999</c:v>
                </c:pt>
                <c:pt idx="11555">
                  <c:v>-62.239999999999995</c:v>
                </c:pt>
                <c:pt idx="11556">
                  <c:v>-62.238</c:v>
                </c:pt>
                <c:pt idx="11557">
                  <c:v>-62.23599999999999</c:v>
                </c:pt>
                <c:pt idx="11558">
                  <c:v>-62.233999999999995</c:v>
                </c:pt>
                <c:pt idx="11559">
                  <c:v>-62.231999999999999</c:v>
                </c:pt>
                <c:pt idx="11560">
                  <c:v>-62.22999999999999</c:v>
                </c:pt>
                <c:pt idx="11561">
                  <c:v>-62.227999999999994</c:v>
                </c:pt>
                <c:pt idx="11562">
                  <c:v>-62.225999999999999</c:v>
                </c:pt>
                <c:pt idx="11563">
                  <c:v>-62.22399999999999</c:v>
                </c:pt>
                <c:pt idx="11564">
                  <c:v>-62.221999999999994</c:v>
                </c:pt>
                <c:pt idx="11565">
                  <c:v>-62.22</c:v>
                </c:pt>
                <c:pt idx="11566">
                  <c:v>-62.217999999999989</c:v>
                </c:pt>
                <c:pt idx="11567">
                  <c:v>-62.215999999999994</c:v>
                </c:pt>
                <c:pt idx="11568">
                  <c:v>-62.213999999999999</c:v>
                </c:pt>
                <c:pt idx="11569">
                  <c:v>-62.211999999999989</c:v>
                </c:pt>
                <c:pt idx="11570">
                  <c:v>-62.209999999999994</c:v>
                </c:pt>
                <c:pt idx="11571">
                  <c:v>-62.207999999999998</c:v>
                </c:pt>
                <c:pt idx="11572">
                  <c:v>-62.205999999999996</c:v>
                </c:pt>
                <c:pt idx="11573">
                  <c:v>-62.203999999999994</c:v>
                </c:pt>
                <c:pt idx="11574">
                  <c:v>-62.201999999999998</c:v>
                </c:pt>
                <c:pt idx="11575">
                  <c:v>-62.199999999999996</c:v>
                </c:pt>
                <c:pt idx="11576">
                  <c:v>-62.197999999999993</c:v>
                </c:pt>
                <c:pt idx="11577">
                  <c:v>-62.195999999999998</c:v>
                </c:pt>
                <c:pt idx="11578">
                  <c:v>-62.193999999999996</c:v>
                </c:pt>
                <c:pt idx="11579">
                  <c:v>-62.191999999999993</c:v>
                </c:pt>
                <c:pt idx="11580">
                  <c:v>-62.19</c:v>
                </c:pt>
                <c:pt idx="11581">
                  <c:v>-62.187999999999995</c:v>
                </c:pt>
                <c:pt idx="11582">
                  <c:v>-62.185999999999993</c:v>
                </c:pt>
                <c:pt idx="11583">
                  <c:v>-62.183999999999997</c:v>
                </c:pt>
                <c:pt idx="11584">
                  <c:v>-62.181999999999995</c:v>
                </c:pt>
                <c:pt idx="11585">
                  <c:v>-62.179999999999993</c:v>
                </c:pt>
                <c:pt idx="11586">
                  <c:v>-62.177999999999997</c:v>
                </c:pt>
                <c:pt idx="11587">
                  <c:v>-62.175999999999995</c:v>
                </c:pt>
                <c:pt idx="11588">
                  <c:v>-62.173999999999992</c:v>
                </c:pt>
                <c:pt idx="11589">
                  <c:v>-62.171999999999997</c:v>
                </c:pt>
                <c:pt idx="11590">
                  <c:v>-62.169999999999995</c:v>
                </c:pt>
                <c:pt idx="11591">
                  <c:v>-62.167999999999992</c:v>
                </c:pt>
                <c:pt idx="11592">
                  <c:v>-62.165999999999997</c:v>
                </c:pt>
                <c:pt idx="11593">
                  <c:v>-62.163999999999994</c:v>
                </c:pt>
                <c:pt idx="11594">
                  <c:v>-62.161999999999992</c:v>
                </c:pt>
                <c:pt idx="11595">
                  <c:v>-62.16</c:v>
                </c:pt>
                <c:pt idx="11596">
                  <c:v>-62.157999999999994</c:v>
                </c:pt>
                <c:pt idx="11597">
                  <c:v>-62.155999999999992</c:v>
                </c:pt>
                <c:pt idx="11598">
                  <c:v>-62.153999999999996</c:v>
                </c:pt>
                <c:pt idx="11599">
                  <c:v>-62.151999999999994</c:v>
                </c:pt>
                <c:pt idx="11600">
                  <c:v>-62.149999999999991</c:v>
                </c:pt>
                <c:pt idx="11601">
                  <c:v>-62.147999999999996</c:v>
                </c:pt>
                <c:pt idx="11602">
                  <c:v>-62.145999999999994</c:v>
                </c:pt>
                <c:pt idx="11603">
                  <c:v>-62.143999999999991</c:v>
                </c:pt>
                <c:pt idx="11604">
                  <c:v>-62.141999999999996</c:v>
                </c:pt>
                <c:pt idx="11605">
                  <c:v>-62.139999999999993</c:v>
                </c:pt>
                <c:pt idx="11606">
                  <c:v>-62.137999999999991</c:v>
                </c:pt>
                <c:pt idx="11607">
                  <c:v>-62.135999999999996</c:v>
                </c:pt>
                <c:pt idx="11608">
                  <c:v>-62.133999999999993</c:v>
                </c:pt>
                <c:pt idx="11609">
                  <c:v>-62.131999999999991</c:v>
                </c:pt>
                <c:pt idx="11610">
                  <c:v>-62.129999999999995</c:v>
                </c:pt>
                <c:pt idx="11611">
                  <c:v>-62.127999999999993</c:v>
                </c:pt>
                <c:pt idx="11612">
                  <c:v>-62.125999999999991</c:v>
                </c:pt>
                <c:pt idx="11613">
                  <c:v>-62.123999999999995</c:v>
                </c:pt>
                <c:pt idx="11614">
                  <c:v>-62.121999999999993</c:v>
                </c:pt>
                <c:pt idx="11615">
                  <c:v>-62.11999999999999</c:v>
                </c:pt>
                <c:pt idx="11616">
                  <c:v>-62.117999999999995</c:v>
                </c:pt>
                <c:pt idx="11617">
                  <c:v>-62.115999999999993</c:v>
                </c:pt>
                <c:pt idx="11618">
                  <c:v>-62.11399999999999</c:v>
                </c:pt>
                <c:pt idx="11619">
                  <c:v>-62.111999999999995</c:v>
                </c:pt>
                <c:pt idx="11620">
                  <c:v>-62.11</c:v>
                </c:pt>
                <c:pt idx="11621">
                  <c:v>-62.10799999999999</c:v>
                </c:pt>
                <c:pt idx="11622">
                  <c:v>-62.105999999999995</c:v>
                </c:pt>
                <c:pt idx="11623">
                  <c:v>-62.103999999999999</c:v>
                </c:pt>
                <c:pt idx="11624">
                  <c:v>-62.10199999999999</c:v>
                </c:pt>
                <c:pt idx="11625">
                  <c:v>-62.099999999999994</c:v>
                </c:pt>
                <c:pt idx="11626">
                  <c:v>-62.097999999999999</c:v>
                </c:pt>
                <c:pt idx="11627">
                  <c:v>-62.095999999999989</c:v>
                </c:pt>
                <c:pt idx="11628">
                  <c:v>-62.093999999999994</c:v>
                </c:pt>
                <c:pt idx="11629">
                  <c:v>-62.091999999999999</c:v>
                </c:pt>
                <c:pt idx="11630">
                  <c:v>-62.089999999999989</c:v>
                </c:pt>
                <c:pt idx="11631">
                  <c:v>-62.087999999999994</c:v>
                </c:pt>
                <c:pt idx="11632">
                  <c:v>-62.085999999999999</c:v>
                </c:pt>
                <c:pt idx="11633">
                  <c:v>-62.083999999999996</c:v>
                </c:pt>
                <c:pt idx="11634">
                  <c:v>-62.081999999999994</c:v>
                </c:pt>
                <c:pt idx="11635">
                  <c:v>-62.08</c:v>
                </c:pt>
                <c:pt idx="11636">
                  <c:v>-62.077999999999996</c:v>
                </c:pt>
                <c:pt idx="11637">
                  <c:v>-62.075999999999993</c:v>
                </c:pt>
                <c:pt idx="11638">
                  <c:v>-62.073999999999998</c:v>
                </c:pt>
                <c:pt idx="11639">
                  <c:v>-62.071999999999996</c:v>
                </c:pt>
                <c:pt idx="11640">
                  <c:v>-62.069999999999993</c:v>
                </c:pt>
                <c:pt idx="11641">
                  <c:v>-62.067999999999998</c:v>
                </c:pt>
                <c:pt idx="11642">
                  <c:v>-62.065999999999995</c:v>
                </c:pt>
                <c:pt idx="11643">
                  <c:v>-62.063999999999993</c:v>
                </c:pt>
                <c:pt idx="11644">
                  <c:v>-62.061999999999998</c:v>
                </c:pt>
                <c:pt idx="11645">
                  <c:v>-62.059999999999995</c:v>
                </c:pt>
                <c:pt idx="11646">
                  <c:v>-62.057999999999993</c:v>
                </c:pt>
                <c:pt idx="11647">
                  <c:v>-62.055999999999997</c:v>
                </c:pt>
                <c:pt idx="11648">
                  <c:v>-62.053999999999995</c:v>
                </c:pt>
                <c:pt idx="11649">
                  <c:v>-62.051999999999992</c:v>
                </c:pt>
                <c:pt idx="11650">
                  <c:v>-62.05</c:v>
                </c:pt>
                <c:pt idx="11651">
                  <c:v>-62.047999999999995</c:v>
                </c:pt>
                <c:pt idx="11652">
                  <c:v>-62.045999999999992</c:v>
                </c:pt>
                <c:pt idx="11653">
                  <c:v>-62.043999999999997</c:v>
                </c:pt>
                <c:pt idx="11654">
                  <c:v>-62.041999999999994</c:v>
                </c:pt>
                <c:pt idx="11655">
                  <c:v>-62.039999999999992</c:v>
                </c:pt>
                <c:pt idx="11656">
                  <c:v>-62.037999999999997</c:v>
                </c:pt>
                <c:pt idx="11657">
                  <c:v>-62.035999999999994</c:v>
                </c:pt>
                <c:pt idx="11658">
                  <c:v>-62.033999999999992</c:v>
                </c:pt>
                <c:pt idx="11659">
                  <c:v>-62.031999999999996</c:v>
                </c:pt>
                <c:pt idx="11660">
                  <c:v>-62.029999999999994</c:v>
                </c:pt>
                <c:pt idx="11661">
                  <c:v>-62.027999999999992</c:v>
                </c:pt>
                <c:pt idx="11662">
                  <c:v>-62.025999999999996</c:v>
                </c:pt>
                <c:pt idx="11663">
                  <c:v>-62.023999999999994</c:v>
                </c:pt>
                <c:pt idx="11664">
                  <c:v>-62.021999999999991</c:v>
                </c:pt>
                <c:pt idx="11665">
                  <c:v>-62.019999999999996</c:v>
                </c:pt>
                <c:pt idx="11666">
                  <c:v>-62.017999999999994</c:v>
                </c:pt>
                <c:pt idx="11667">
                  <c:v>-62.015999999999991</c:v>
                </c:pt>
                <c:pt idx="11668">
                  <c:v>-62.013999999999996</c:v>
                </c:pt>
                <c:pt idx="11669">
                  <c:v>-62.011999999999993</c:v>
                </c:pt>
                <c:pt idx="11670">
                  <c:v>-62.009999999999991</c:v>
                </c:pt>
                <c:pt idx="11671">
                  <c:v>-62.007999999999996</c:v>
                </c:pt>
                <c:pt idx="11672">
                  <c:v>-62.005999999999993</c:v>
                </c:pt>
                <c:pt idx="11673">
                  <c:v>-62.003999999999991</c:v>
                </c:pt>
                <c:pt idx="11674">
                  <c:v>-62.001999999999995</c:v>
                </c:pt>
                <c:pt idx="11675">
                  <c:v>-61.999999999999993</c:v>
                </c:pt>
                <c:pt idx="11676">
                  <c:v>-61.99799999999999</c:v>
                </c:pt>
                <c:pt idx="11677">
                  <c:v>-61.995999999999995</c:v>
                </c:pt>
                <c:pt idx="11678">
                  <c:v>-61.993999999999993</c:v>
                </c:pt>
                <c:pt idx="11679">
                  <c:v>-61.99199999999999</c:v>
                </c:pt>
                <c:pt idx="11680">
                  <c:v>-61.989999999999995</c:v>
                </c:pt>
                <c:pt idx="11681">
                  <c:v>-61.988</c:v>
                </c:pt>
                <c:pt idx="11682">
                  <c:v>-61.98599999999999</c:v>
                </c:pt>
                <c:pt idx="11683">
                  <c:v>-61.983999999999995</c:v>
                </c:pt>
                <c:pt idx="11684">
                  <c:v>-61.981999999999999</c:v>
                </c:pt>
                <c:pt idx="11685">
                  <c:v>-61.97999999999999</c:v>
                </c:pt>
                <c:pt idx="11686">
                  <c:v>-61.977999999999994</c:v>
                </c:pt>
                <c:pt idx="11687">
                  <c:v>-61.975999999999999</c:v>
                </c:pt>
                <c:pt idx="11688">
                  <c:v>-61.97399999999999</c:v>
                </c:pt>
                <c:pt idx="11689">
                  <c:v>-61.971999999999994</c:v>
                </c:pt>
                <c:pt idx="11690">
                  <c:v>-61.97</c:v>
                </c:pt>
                <c:pt idx="11691">
                  <c:v>-61.967999999999989</c:v>
                </c:pt>
                <c:pt idx="11692">
                  <c:v>-61.965999999999994</c:v>
                </c:pt>
                <c:pt idx="11693">
                  <c:v>-61.963999999999999</c:v>
                </c:pt>
                <c:pt idx="11694">
                  <c:v>-61.961999999999989</c:v>
                </c:pt>
                <c:pt idx="11695">
                  <c:v>-61.959999999999994</c:v>
                </c:pt>
                <c:pt idx="11696">
                  <c:v>-61.957999999999998</c:v>
                </c:pt>
                <c:pt idx="11697">
                  <c:v>-61.955999999999996</c:v>
                </c:pt>
                <c:pt idx="11698">
                  <c:v>-61.953999999999994</c:v>
                </c:pt>
                <c:pt idx="11699">
                  <c:v>-61.951999999999998</c:v>
                </c:pt>
                <c:pt idx="11700">
                  <c:v>-61.949999999999996</c:v>
                </c:pt>
                <c:pt idx="11701">
                  <c:v>-61.947999999999993</c:v>
                </c:pt>
                <c:pt idx="11702">
                  <c:v>-61.945999999999998</c:v>
                </c:pt>
                <c:pt idx="11703">
                  <c:v>-61.943999999999996</c:v>
                </c:pt>
                <c:pt idx="11704">
                  <c:v>-61.941999999999993</c:v>
                </c:pt>
                <c:pt idx="11705">
                  <c:v>-61.94</c:v>
                </c:pt>
                <c:pt idx="11706">
                  <c:v>-61.937999999999995</c:v>
                </c:pt>
                <c:pt idx="11707">
                  <c:v>-61.935999999999993</c:v>
                </c:pt>
                <c:pt idx="11708">
                  <c:v>-61.933999999999997</c:v>
                </c:pt>
                <c:pt idx="11709">
                  <c:v>-61.931999999999995</c:v>
                </c:pt>
                <c:pt idx="11710">
                  <c:v>-61.929999999999993</c:v>
                </c:pt>
                <c:pt idx="11711">
                  <c:v>-61.927999999999997</c:v>
                </c:pt>
                <c:pt idx="11712">
                  <c:v>-61.925999999999995</c:v>
                </c:pt>
                <c:pt idx="11713">
                  <c:v>-61.923999999999992</c:v>
                </c:pt>
                <c:pt idx="11714">
                  <c:v>-61.921999999999997</c:v>
                </c:pt>
                <c:pt idx="11715">
                  <c:v>-61.919999999999995</c:v>
                </c:pt>
                <c:pt idx="11716">
                  <c:v>-61.917999999999992</c:v>
                </c:pt>
                <c:pt idx="11717">
                  <c:v>-61.915999999999997</c:v>
                </c:pt>
                <c:pt idx="11718">
                  <c:v>-61.913999999999994</c:v>
                </c:pt>
                <c:pt idx="11719">
                  <c:v>-61.911999999999992</c:v>
                </c:pt>
                <c:pt idx="11720">
                  <c:v>-61.91</c:v>
                </c:pt>
                <c:pt idx="11721">
                  <c:v>-61.907999999999994</c:v>
                </c:pt>
                <c:pt idx="11722">
                  <c:v>-61.905999999999992</c:v>
                </c:pt>
                <c:pt idx="11723">
                  <c:v>-61.903999999999996</c:v>
                </c:pt>
                <c:pt idx="11724">
                  <c:v>-61.901999999999994</c:v>
                </c:pt>
                <c:pt idx="11725">
                  <c:v>-61.899999999999991</c:v>
                </c:pt>
                <c:pt idx="11726">
                  <c:v>-61.897999999999996</c:v>
                </c:pt>
                <c:pt idx="11727">
                  <c:v>-61.895999999999994</c:v>
                </c:pt>
                <c:pt idx="11728">
                  <c:v>-61.893999999999991</c:v>
                </c:pt>
                <c:pt idx="11729">
                  <c:v>-61.891999999999996</c:v>
                </c:pt>
                <c:pt idx="11730">
                  <c:v>-61.889999999999993</c:v>
                </c:pt>
                <c:pt idx="11731">
                  <c:v>-61.887999999999991</c:v>
                </c:pt>
                <c:pt idx="11732">
                  <c:v>-61.885999999999996</c:v>
                </c:pt>
                <c:pt idx="11733">
                  <c:v>-61.883999999999993</c:v>
                </c:pt>
                <c:pt idx="11734">
                  <c:v>-61.881999999999991</c:v>
                </c:pt>
                <c:pt idx="11735">
                  <c:v>-61.879999999999995</c:v>
                </c:pt>
                <c:pt idx="11736">
                  <c:v>-61.877999999999993</c:v>
                </c:pt>
                <c:pt idx="11737">
                  <c:v>-61.875999999999991</c:v>
                </c:pt>
                <c:pt idx="11738">
                  <c:v>-61.873999999999995</c:v>
                </c:pt>
                <c:pt idx="11739">
                  <c:v>-61.871999999999993</c:v>
                </c:pt>
                <c:pt idx="11740">
                  <c:v>-61.86999999999999</c:v>
                </c:pt>
                <c:pt idx="11741">
                  <c:v>-61.867999999999995</c:v>
                </c:pt>
                <c:pt idx="11742">
                  <c:v>-61.865999999999993</c:v>
                </c:pt>
                <c:pt idx="11743">
                  <c:v>-61.86399999999999</c:v>
                </c:pt>
                <c:pt idx="11744">
                  <c:v>-61.861999999999995</c:v>
                </c:pt>
                <c:pt idx="11745">
                  <c:v>-61.86</c:v>
                </c:pt>
                <c:pt idx="11746">
                  <c:v>-61.85799999999999</c:v>
                </c:pt>
                <c:pt idx="11747">
                  <c:v>-61.855999999999995</c:v>
                </c:pt>
                <c:pt idx="11748">
                  <c:v>-61.853999999999999</c:v>
                </c:pt>
                <c:pt idx="11749">
                  <c:v>-61.85199999999999</c:v>
                </c:pt>
                <c:pt idx="11750">
                  <c:v>-61.849999999999994</c:v>
                </c:pt>
                <c:pt idx="11751">
                  <c:v>-61.847999999999999</c:v>
                </c:pt>
                <c:pt idx="11752">
                  <c:v>-61.845999999999989</c:v>
                </c:pt>
                <c:pt idx="11753">
                  <c:v>-61.843999999999994</c:v>
                </c:pt>
                <c:pt idx="11754">
                  <c:v>-61.841999999999999</c:v>
                </c:pt>
                <c:pt idx="11755">
                  <c:v>-61.839999999999989</c:v>
                </c:pt>
                <c:pt idx="11756">
                  <c:v>-61.837999999999994</c:v>
                </c:pt>
                <c:pt idx="11757">
                  <c:v>-61.835999999999999</c:v>
                </c:pt>
                <c:pt idx="11758">
                  <c:v>-61.833999999999996</c:v>
                </c:pt>
                <c:pt idx="11759">
                  <c:v>-61.831999999999994</c:v>
                </c:pt>
                <c:pt idx="11760">
                  <c:v>-61.83</c:v>
                </c:pt>
                <c:pt idx="11761">
                  <c:v>-61.827999999999996</c:v>
                </c:pt>
                <c:pt idx="11762">
                  <c:v>-61.825999999999993</c:v>
                </c:pt>
                <c:pt idx="11763">
                  <c:v>-61.823999999999998</c:v>
                </c:pt>
                <c:pt idx="11764">
                  <c:v>-61.821999999999996</c:v>
                </c:pt>
                <c:pt idx="11765">
                  <c:v>-61.819999999999993</c:v>
                </c:pt>
                <c:pt idx="11766">
                  <c:v>-61.817999999999998</c:v>
                </c:pt>
                <c:pt idx="11767">
                  <c:v>-61.815999999999995</c:v>
                </c:pt>
                <c:pt idx="11768">
                  <c:v>-61.813999999999993</c:v>
                </c:pt>
                <c:pt idx="11769">
                  <c:v>-61.811999999999998</c:v>
                </c:pt>
                <c:pt idx="11770">
                  <c:v>-61.809999999999995</c:v>
                </c:pt>
                <c:pt idx="11771">
                  <c:v>-61.807999999999993</c:v>
                </c:pt>
                <c:pt idx="11772">
                  <c:v>-61.805999999999997</c:v>
                </c:pt>
                <c:pt idx="11773">
                  <c:v>-61.803999999999995</c:v>
                </c:pt>
                <c:pt idx="11774">
                  <c:v>-61.801999999999992</c:v>
                </c:pt>
                <c:pt idx="11775">
                  <c:v>-61.8</c:v>
                </c:pt>
                <c:pt idx="11776">
                  <c:v>-61.797999999999995</c:v>
                </c:pt>
                <c:pt idx="11777">
                  <c:v>-61.795999999999992</c:v>
                </c:pt>
                <c:pt idx="11778">
                  <c:v>-61.793999999999997</c:v>
                </c:pt>
                <c:pt idx="11779">
                  <c:v>-61.791999999999994</c:v>
                </c:pt>
                <c:pt idx="11780">
                  <c:v>-61.789999999999992</c:v>
                </c:pt>
                <c:pt idx="11781">
                  <c:v>-61.787999999999997</c:v>
                </c:pt>
                <c:pt idx="11782">
                  <c:v>-61.785999999999994</c:v>
                </c:pt>
                <c:pt idx="11783">
                  <c:v>-61.783999999999992</c:v>
                </c:pt>
                <c:pt idx="11784">
                  <c:v>-61.781999999999996</c:v>
                </c:pt>
                <c:pt idx="11785">
                  <c:v>-61.779999999999994</c:v>
                </c:pt>
                <c:pt idx="11786">
                  <c:v>-61.777999999999992</c:v>
                </c:pt>
                <c:pt idx="11787">
                  <c:v>-61.775999999999996</c:v>
                </c:pt>
                <c:pt idx="11788">
                  <c:v>-61.773999999999994</c:v>
                </c:pt>
                <c:pt idx="11789">
                  <c:v>-61.771999999999991</c:v>
                </c:pt>
                <c:pt idx="11790">
                  <c:v>-61.769999999999996</c:v>
                </c:pt>
                <c:pt idx="11791">
                  <c:v>-61.767999999999994</c:v>
                </c:pt>
                <c:pt idx="11792">
                  <c:v>-61.765999999999991</c:v>
                </c:pt>
                <c:pt idx="11793">
                  <c:v>-61.763999999999996</c:v>
                </c:pt>
                <c:pt idx="11794">
                  <c:v>-61.761999999999993</c:v>
                </c:pt>
                <c:pt idx="11795">
                  <c:v>-61.759999999999991</c:v>
                </c:pt>
                <c:pt idx="11796">
                  <c:v>-61.757999999999996</c:v>
                </c:pt>
                <c:pt idx="11797">
                  <c:v>-61.755999999999993</c:v>
                </c:pt>
                <c:pt idx="11798">
                  <c:v>-61.753999999999991</c:v>
                </c:pt>
                <c:pt idx="11799">
                  <c:v>-61.751999999999995</c:v>
                </c:pt>
                <c:pt idx="11800">
                  <c:v>-61.749999999999993</c:v>
                </c:pt>
                <c:pt idx="11801">
                  <c:v>-61.74799999999999</c:v>
                </c:pt>
                <c:pt idx="11802">
                  <c:v>-61.745999999999995</c:v>
                </c:pt>
                <c:pt idx="11803">
                  <c:v>-61.743999999999993</c:v>
                </c:pt>
                <c:pt idx="11804">
                  <c:v>-61.74199999999999</c:v>
                </c:pt>
                <c:pt idx="11805">
                  <c:v>-61.739999999999995</c:v>
                </c:pt>
                <c:pt idx="11806">
                  <c:v>-61.738</c:v>
                </c:pt>
                <c:pt idx="11807">
                  <c:v>-61.73599999999999</c:v>
                </c:pt>
                <c:pt idx="11808">
                  <c:v>-61.733999999999995</c:v>
                </c:pt>
                <c:pt idx="11809">
                  <c:v>-61.731999999999999</c:v>
                </c:pt>
                <c:pt idx="11810">
                  <c:v>-61.72999999999999</c:v>
                </c:pt>
                <c:pt idx="11811">
                  <c:v>-61.727999999999994</c:v>
                </c:pt>
                <c:pt idx="11812">
                  <c:v>-61.725999999999999</c:v>
                </c:pt>
                <c:pt idx="11813">
                  <c:v>-61.72399999999999</c:v>
                </c:pt>
                <c:pt idx="11814">
                  <c:v>-61.721999999999994</c:v>
                </c:pt>
                <c:pt idx="11815">
                  <c:v>-61.72</c:v>
                </c:pt>
                <c:pt idx="11816">
                  <c:v>-61.717999999999989</c:v>
                </c:pt>
                <c:pt idx="11817">
                  <c:v>-61.715999999999994</c:v>
                </c:pt>
                <c:pt idx="11818">
                  <c:v>-61.713999999999999</c:v>
                </c:pt>
                <c:pt idx="11819">
                  <c:v>-61.711999999999989</c:v>
                </c:pt>
                <c:pt idx="11820">
                  <c:v>-61.709999999999994</c:v>
                </c:pt>
                <c:pt idx="11821">
                  <c:v>-61.707999999999998</c:v>
                </c:pt>
                <c:pt idx="11822">
                  <c:v>-61.705999999999996</c:v>
                </c:pt>
                <c:pt idx="11823">
                  <c:v>-61.703999999999994</c:v>
                </c:pt>
                <c:pt idx="11824">
                  <c:v>-61.701999999999998</c:v>
                </c:pt>
                <c:pt idx="11825">
                  <c:v>-61.699999999999996</c:v>
                </c:pt>
                <c:pt idx="11826">
                  <c:v>-61.697999999999993</c:v>
                </c:pt>
                <c:pt idx="11827">
                  <c:v>-61.695999999999998</c:v>
                </c:pt>
                <c:pt idx="11828">
                  <c:v>-61.693999999999996</c:v>
                </c:pt>
                <c:pt idx="11829">
                  <c:v>-61.691999999999993</c:v>
                </c:pt>
                <c:pt idx="11830">
                  <c:v>-61.69</c:v>
                </c:pt>
                <c:pt idx="11831">
                  <c:v>-61.687999999999995</c:v>
                </c:pt>
                <c:pt idx="11832">
                  <c:v>-61.685999999999993</c:v>
                </c:pt>
                <c:pt idx="11833">
                  <c:v>-61.683999999999997</c:v>
                </c:pt>
                <c:pt idx="11834">
                  <c:v>-61.681999999999995</c:v>
                </c:pt>
                <c:pt idx="11835">
                  <c:v>-61.679999999999993</c:v>
                </c:pt>
                <c:pt idx="11836">
                  <c:v>-61.677999999999997</c:v>
                </c:pt>
                <c:pt idx="11837">
                  <c:v>-61.675999999999995</c:v>
                </c:pt>
                <c:pt idx="11838">
                  <c:v>-61.673999999999992</c:v>
                </c:pt>
                <c:pt idx="11839">
                  <c:v>-61.671999999999997</c:v>
                </c:pt>
                <c:pt idx="11840">
                  <c:v>-61.669999999999995</c:v>
                </c:pt>
                <c:pt idx="11841">
                  <c:v>-61.667999999999992</c:v>
                </c:pt>
                <c:pt idx="11842">
                  <c:v>-61.665999999999997</c:v>
                </c:pt>
                <c:pt idx="11843">
                  <c:v>-61.663999999999994</c:v>
                </c:pt>
                <c:pt idx="11844">
                  <c:v>-61.661999999999992</c:v>
                </c:pt>
                <c:pt idx="11845">
                  <c:v>-61.66</c:v>
                </c:pt>
                <c:pt idx="11846">
                  <c:v>-61.657999999999994</c:v>
                </c:pt>
                <c:pt idx="11847">
                  <c:v>-61.655999999999992</c:v>
                </c:pt>
                <c:pt idx="11848">
                  <c:v>-61.653999999999996</c:v>
                </c:pt>
                <c:pt idx="11849">
                  <c:v>-61.651999999999994</c:v>
                </c:pt>
                <c:pt idx="11850">
                  <c:v>-61.649999999999991</c:v>
                </c:pt>
                <c:pt idx="11851">
                  <c:v>-61.647999999999996</c:v>
                </c:pt>
                <c:pt idx="11852">
                  <c:v>-61.645999999999994</c:v>
                </c:pt>
                <c:pt idx="11853">
                  <c:v>-61.643999999999991</c:v>
                </c:pt>
                <c:pt idx="11854">
                  <c:v>-61.641999999999996</c:v>
                </c:pt>
                <c:pt idx="11855">
                  <c:v>-61.639999999999993</c:v>
                </c:pt>
                <c:pt idx="11856">
                  <c:v>-61.637999999999991</c:v>
                </c:pt>
                <c:pt idx="11857">
                  <c:v>-61.635999999999996</c:v>
                </c:pt>
                <c:pt idx="11858">
                  <c:v>-61.633999999999993</c:v>
                </c:pt>
                <c:pt idx="11859">
                  <c:v>-61.631999999999991</c:v>
                </c:pt>
                <c:pt idx="11860">
                  <c:v>-61.629999999999995</c:v>
                </c:pt>
                <c:pt idx="11861">
                  <c:v>-61.627999999999993</c:v>
                </c:pt>
                <c:pt idx="11862">
                  <c:v>-61.625999999999991</c:v>
                </c:pt>
                <c:pt idx="11863">
                  <c:v>-61.623999999999995</c:v>
                </c:pt>
                <c:pt idx="11864">
                  <c:v>-61.621999999999993</c:v>
                </c:pt>
                <c:pt idx="11865">
                  <c:v>-61.61999999999999</c:v>
                </c:pt>
                <c:pt idx="11866">
                  <c:v>-61.617999999999995</c:v>
                </c:pt>
                <c:pt idx="11867">
                  <c:v>-61.615999999999993</c:v>
                </c:pt>
                <c:pt idx="11868">
                  <c:v>-61.61399999999999</c:v>
                </c:pt>
                <c:pt idx="11869">
                  <c:v>-61.611999999999995</c:v>
                </c:pt>
                <c:pt idx="11870">
                  <c:v>-61.61</c:v>
                </c:pt>
                <c:pt idx="11871">
                  <c:v>-61.60799999999999</c:v>
                </c:pt>
                <c:pt idx="11872">
                  <c:v>-61.605999999999995</c:v>
                </c:pt>
                <c:pt idx="11873">
                  <c:v>-61.603999999999999</c:v>
                </c:pt>
                <c:pt idx="11874">
                  <c:v>-61.60199999999999</c:v>
                </c:pt>
                <c:pt idx="11875">
                  <c:v>-61.599999999999994</c:v>
                </c:pt>
                <c:pt idx="11876">
                  <c:v>-61.597999999999999</c:v>
                </c:pt>
                <c:pt idx="11877">
                  <c:v>-61.595999999999989</c:v>
                </c:pt>
                <c:pt idx="11878">
                  <c:v>-61.593999999999994</c:v>
                </c:pt>
                <c:pt idx="11879">
                  <c:v>-61.591999999999999</c:v>
                </c:pt>
                <c:pt idx="11880">
                  <c:v>-61.589999999999989</c:v>
                </c:pt>
                <c:pt idx="11881">
                  <c:v>-61.587999999999994</c:v>
                </c:pt>
                <c:pt idx="11882">
                  <c:v>-61.585999999999999</c:v>
                </c:pt>
                <c:pt idx="11883">
                  <c:v>-61.583999999999996</c:v>
                </c:pt>
                <c:pt idx="11884">
                  <c:v>-61.581999999999994</c:v>
                </c:pt>
                <c:pt idx="11885">
                  <c:v>-61.58</c:v>
                </c:pt>
                <c:pt idx="11886">
                  <c:v>-61.577999999999996</c:v>
                </c:pt>
                <c:pt idx="11887">
                  <c:v>-61.575999999999993</c:v>
                </c:pt>
                <c:pt idx="11888">
                  <c:v>-61.573999999999998</c:v>
                </c:pt>
                <c:pt idx="11889">
                  <c:v>-61.571999999999996</c:v>
                </c:pt>
                <c:pt idx="11890">
                  <c:v>-61.569999999999993</c:v>
                </c:pt>
                <c:pt idx="11891">
                  <c:v>-61.567999999999998</c:v>
                </c:pt>
                <c:pt idx="11892">
                  <c:v>-61.565999999999995</c:v>
                </c:pt>
                <c:pt idx="11893">
                  <c:v>-61.563999999999993</c:v>
                </c:pt>
                <c:pt idx="11894">
                  <c:v>-61.561999999999998</c:v>
                </c:pt>
                <c:pt idx="11895">
                  <c:v>-61.559999999999995</c:v>
                </c:pt>
                <c:pt idx="11896">
                  <c:v>-61.557999999999993</c:v>
                </c:pt>
                <c:pt idx="11897">
                  <c:v>-61.555999999999997</c:v>
                </c:pt>
                <c:pt idx="11898">
                  <c:v>-61.553999999999995</c:v>
                </c:pt>
                <c:pt idx="11899">
                  <c:v>-61.551999999999992</c:v>
                </c:pt>
                <c:pt idx="11900">
                  <c:v>-61.55</c:v>
                </c:pt>
                <c:pt idx="11901">
                  <c:v>-61.547999999999995</c:v>
                </c:pt>
                <c:pt idx="11902">
                  <c:v>-61.545999999999992</c:v>
                </c:pt>
                <c:pt idx="11903">
                  <c:v>-61.543999999999997</c:v>
                </c:pt>
                <c:pt idx="11904">
                  <c:v>-61.541999999999994</c:v>
                </c:pt>
                <c:pt idx="11905">
                  <c:v>-61.539999999999992</c:v>
                </c:pt>
                <c:pt idx="11906">
                  <c:v>-61.537999999999997</c:v>
                </c:pt>
                <c:pt idx="11907">
                  <c:v>-61.535999999999994</c:v>
                </c:pt>
                <c:pt idx="11908">
                  <c:v>-61.533999999999992</c:v>
                </c:pt>
                <c:pt idx="11909">
                  <c:v>-61.531999999999996</c:v>
                </c:pt>
                <c:pt idx="11910">
                  <c:v>-61.529999999999994</c:v>
                </c:pt>
                <c:pt idx="11911">
                  <c:v>-61.527999999999992</c:v>
                </c:pt>
                <c:pt idx="11912">
                  <c:v>-61.525999999999996</c:v>
                </c:pt>
                <c:pt idx="11913">
                  <c:v>-61.523999999999994</c:v>
                </c:pt>
                <c:pt idx="11914">
                  <c:v>-61.521999999999991</c:v>
                </c:pt>
                <c:pt idx="11915">
                  <c:v>-61.519999999999996</c:v>
                </c:pt>
                <c:pt idx="11916">
                  <c:v>-61.517999999999994</c:v>
                </c:pt>
                <c:pt idx="11917">
                  <c:v>-61.515999999999991</c:v>
                </c:pt>
                <c:pt idx="11918">
                  <c:v>-61.513999999999996</c:v>
                </c:pt>
                <c:pt idx="11919">
                  <c:v>-61.511999999999993</c:v>
                </c:pt>
                <c:pt idx="11920">
                  <c:v>-61.509999999999991</c:v>
                </c:pt>
                <c:pt idx="11921">
                  <c:v>-61.507999999999996</c:v>
                </c:pt>
                <c:pt idx="11922">
                  <c:v>-61.505999999999993</c:v>
                </c:pt>
                <c:pt idx="11923">
                  <c:v>-61.503999999999991</c:v>
                </c:pt>
                <c:pt idx="11924">
                  <c:v>-61.501999999999995</c:v>
                </c:pt>
                <c:pt idx="11925">
                  <c:v>-61.499999999999993</c:v>
                </c:pt>
                <c:pt idx="11926">
                  <c:v>-61.49799999999999</c:v>
                </c:pt>
                <c:pt idx="11927">
                  <c:v>-61.495999999999995</c:v>
                </c:pt>
                <c:pt idx="11928">
                  <c:v>-61.493999999999993</c:v>
                </c:pt>
                <c:pt idx="11929">
                  <c:v>-61.49199999999999</c:v>
                </c:pt>
                <c:pt idx="11930">
                  <c:v>-61.489999999999995</c:v>
                </c:pt>
                <c:pt idx="11931">
                  <c:v>-61.488</c:v>
                </c:pt>
                <c:pt idx="11932">
                  <c:v>-61.48599999999999</c:v>
                </c:pt>
                <c:pt idx="11933">
                  <c:v>-61.483999999999995</c:v>
                </c:pt>
                <c:pt idx="11934">
                  <c:v>-61.481999999999999</c:v>
                </c:pt>
                <c:pt idx="11935">
                  <c:v>-61.47999999999999</c:v>
                </c:pt>
                <c:pt idx="11936">
                  <c:v>-61.477999999999994</c:v>
                </c:pt>
                <c:pt idx="11937">
                  <c:v>-61.475999999999999</c:v>
                </c:pt>
                <c:pt idx="11938">
                  <c:v>-61.47399999999999</c:v>
                </c:pt>
                <c:pt idx="11939">
                  <c:v>-61.471999999999994</c:v>
                </c:pt>
                <c:pt idx="11940">
                  <c:v>-61.47</c:v>
                </c:pt>
                <c:pt idx="11941">
                  <c:v>-61.467999999999989</c:v>
                </c:pt>
                <c:pt idx="11942">
                  <c:v>-61.465999999999994</c:v>
                </c:pt>
                <c:pt idx="11943">
                  <c:v>-61.463999999999999</c:v>
                </c:pt>
                <c:pt idx="11944">
                  <c:v>-61.461999999999989</c:v>
                </c:pt>
                <c:pt idx="11945">
                  <c:v>-61.459999999999994</c:v>
                </c:pt>
                <c:pt idx="11946">
                  <c:v>-61.457999999999998</c:v>
                </c:pt>
                <c:pt idx="11947">
                  <c:v>-61.455999999999996</c:v>
                </c:pt>
                <c:pt idx="11948">
                  <c:v>-61.453999999999994</c:v>
                </c:pt>
                <c:pt idx="11949">
                  <c:v>-61.451999999999998</c:v>
                </c:pt>
                <c:pt idx="11950">
                  <c:v>-61.449999999999996</c:v>
                </c:pt>
                <c:pt idx="11951">
                  <c:v>-61.447999999999993</c:v>
                </c:pt>
                <c:pt idx="11952">
                  <c:v>-61.445999999999998</c:v>
                </c:pt>
                <c:pt idx="11953">
                  <c:v>-61.443999999999996</c:v>
                </c:pt>
                <c:pt idx="11954">
                  <c:v>-61.441999999999993</c:v>
                </c:pt>
                <c:pt idx="11955">
                  <c:v>-61.44</c:v>
                </c:pt>
                <c:pt idx="11956">
                  <c:v>-61.437999999999995</c:v>
                </c:pt>
                <c:pt idx="11957">
                  <c:v>-61.435999999999993</c:v>
                </c:pt>
                <c:pt idx="11958">
                  <c:v>-61.433999999999997</c:v>
                </c:pt>
                <c:pt idx="11959">
                  <c:v>-61.431999999999995</c:v>
                </c:pt>
                <c:pt idx="11960">
                  <c:v>-61.429999999999993</c:v>
                </c:pt>
                <c:pt idx="11961">
                  <c:v>-61.427999999999997</c:v>
                </c:pt>
                <c:pt idx="11962">
                  <c:v>-61.425999999999995</c:v>
                </c:pt>
                <c:pt idx="11963">
                  <c:v>-61.423999999999992</c:v>
                </c:pt>
                <c:pt idx="11964">
                  <c:v>-61.421999999999997</c:v>
                </c:pt>
                <c:pt idx="11965">
                  <c:v>-61.419999999999995</c:v>
                </c:pt>
                <c:pt idx="11966">
                  <c:v>-61.417999999999992</c:v>
                </c:pt>
                <c:pt idx="11967">
                  <c:v>-61.415999999999997</c:v>
                </c:pt>
                <c:pt idx="11968">
                  <c:v>-61.413999999999994</c:v>
                </c:pt>
                <c:pt idx="11969">
                  <c:v>-61.411999999999992</c:v>
                </c:pt>
                <c:pt idx="11970">
                  <c:v>-61.41</c:v>
                </c:pt>
                <c:pt idx="11971">
                  <c:v>-61.407999999999994</c:v>
                </c:pt>
                <c:pt idx="11972">
                  <c:v>-61.405999999999992</c:v>
                </c:pt>
                <c:pt idx="11973">
                  <c:v>-61.403999999999996</c:v>
                </c:pt>
                <c:pt idx="11974">
                  <c:v>-61.401999999999994</c:v>
                </c:pt>
                <c:pt idx="11975">
                  <c:v>-61.399999999999991</c:v>
                </c:pt>
                <c:pt idx="11976">
                  <c:v>-61.397999999999996</c:v>
                </c:pt>
                <c:pt idx="11977">
                  <c:v>-61.395999999999994</c:v>
                </c:pt>
                <c:pt idx="11978">
                  <c:v>-61.393999999999991</c:v>
                </c:pt>
                <c:pt idx="11979">
                  <c:v>-61.391999999999996</c:v>
                </c:pt>
                <c:pt idx="11980">
                  <c:v>-61.389999999999993</c:v>
                </c:pt>
                <c:pt idx="11981">
                  <c:v>-61.387999999999991</c:v>
                </c:pt>
                <c:pt idx="11982">
                  <c:v>-61.385999999999996</c:v>
                </c:pt>
                <c:pt idx="11983">
                  <c:v>-61.383999999999993</c:v>
                </c:pt>
                <c:pt idx="11984">
                  <c:v>-61.381999999999991</c:v>
                </c:pt>
                <c:pt idx="11985">
                  <c:v>-61.379999999999995</c:v>
                </c:pt>
                <c:pt idx="11986">
                  <c:v>-61.377999999999993</c:v>
                </c:pt>
                <c:pt idx="11987">
                  <c:v>-61.375999999999991</c:v>
                </c:pt>
                <c:pt idx="11988">
                  <c:v>-61.373999999999995</c:v>
                </c:pt>
                <c:pt idx="11989">
                  <c:v>-61.371999999999993</c:v>
                </c:pt>
                <c:pt idx="11990">
                  <c:v>-61.36999999999999</c:v>
                </c:pt>
                <c:pt idx="11991">
                  <c:v>-61.367999999999995</c:v>
                </c:pt>
                <c:pt idx="11992">
                  <c:v>-61.365999999999993</c:v>
                </c:pt>
                <c:pt idx="11993">
                  <c:v>-61.36399999999999</c:v>
                </c:pt>
                <c:pt idx="11994">
                  <c:v>-61.361999999999995</c:v>
                </c:pt>
                <c:pt idx="11995">
                  <c:v>-61.36</c:v>
                </c:pt>
                <c:pt idx="11996">
                  <c:v>-61.35799999999999</c:v>
                </c:pt>
                <c:pt idx="11997">
                  <c:v>-61.355999999999995</c:v>
                </c:pt>
                <c:pt idx="11998">
                  <c:v>-61.353999999999999</c:v>
                </c:pt>
                <c:pt idx="11999">
                  <c:v>-61.35199999999999</c:v>
                </c:pt>
                <c:pt idx="12000">
                  <c:v>-61.349999999999994</c:v>
                </c:pt>
                <c:pt idx="12001">
                  <c:v>-61.347999999999999</c:v>
                </c:pt>
                <c:pt idx="12002">
                  <c:v>-61.345999999999989</c:v>
                </c:pt>
                <c:pt idx="12003">
                  <c:v>-61.343999999999994</c:v>
                </c:pt>
                <c:pt idx="12004">
                  <c:v>-61.341999999999999</c:v>
                </c:pt>
                <c:pt idx="12005">
                  <c:v>-61.339999999999989</c:v>
                </c:pt>
                <c:pt idx="12006">
                  <c:v>-61.337999999999994</c:v>
                </c:pt>
                <c:pt idx="12007">
                  <c:v>-61.335999999999999</c:v>
                </c:pt>
                <c:pt idx="12008">
                  <c:v>-61.333999999999996</c:v>
                </c:pt>
                <c:pt idx="12009">
                  <c:v>-61.331999999999994</c:v>
                </c:pt>
                <c:pt idx="12010">
                  <c:v>-61.33</c:v>
                </c:pt>
                <c:pt idx="12011">
                  <c:v>-61.327999999999996</c:v>
                </c:pt>
                <c:pt idx="12012">
                  <c:v>-61.325999999999993</c:v>
                </c:pt>
                <c:pt idx="12013">
                  <c:v>-61.323999999999998</c:v>
                </c:pt>
                <c:pt idx="12014">
                  <c:v>-61.321999999999996</c:v>
                </c:pt>
                <c:pt idx="12015">
                  <c:v>-61.319999999999993</c:v>
                </c:pt>
                <c:pt idx="12016">
                  <c:v>-61.317999999999998</c:v>
                </c:pt>
                <c:pt idx="12017">
                  <c:v>-61.315999999999995</c:v>
                </c:pt>
                <c:pt idx="12018">
                  <c:v>-61.313999999999993</c:v>
                </c:pt>
                <c:pt idx="12019">
                  <c:v>-61.311999999999998</c:v>
                </c:pt>
                <c:pt idx="12020">
                  <c:v>-61.309999999999995</c:v>
                </c:pt>
                <c:pt idx="12021">
                  <c:v>-61.307999999999993</c:v>
                </c:pt>
                <c:pt idx="12022">
                  <c:v>-61.305999999999997</c:v>
                </c:pt>
                <c:pt idx="12023">
                  <c:v>-61.303999999999995</c:v>
                </c:pt>
                <c:pt idx="12024">
                  <c:v>-61.301999999999992</c:v>
                </c:pt>
                <c:pt idx="12025">
                  <c:v>-61.3</c:v>
                </c:pt>
                <c:pt idx="12026">
                  <c:v>-61.297999999999995</c:v>
                </c:pt>
                <c:pt idx="12027">
                  <c:v>-61.295999999999992</c:v>
                </c:pt>
                <c:pt idx="12028">
                  <c:v>-61.293999999999997</c:v>
                </c:pt>
                <c:pt idx="12029">
                  <c:v>-61.291999999999994</c:v>
                </c:pt>
                <c:pt idx="12030">
                  <c:v>-61.289999999999992</c:v>
                </c:pt>
                <c:pt idx="12031">
                  <c:v>-61.287999999999997</c:v>
                </c:pt>
                <c:pt idx="12032">
                  <c:v>-61.285999999999994</c:v>
                </c:pt>
                <c:pt idx="12033">
                  <c:v>-61.283999999999992</c:v>
                </c:pt>
                <c:pt idx="12034">
                  <c:v>-61.281999999999996</c:v>
                </c:pt>
                <c:pt idx="12035">
                  <c:v>-61.279999999999994</c:v>
                </c:pt>
                <c:pt idx="12036">
                  <c:v>-61.277999999999992</c:v>
                </c:pt>
                <c:pt idx="12037">
                  <c:v>-61.275999999999996</c:v>
                </c:pt>
                <c:pt idx="12038">
                  <c:v>-61.273999999999994</c:v>
                </c:pt>
                <c:pt idx="12039">
                  <c:v>-61.271999999999991</c:v>
                </c:pt>
                <c:pt idx="12040">
                  <c:v>-61.269999999999996</c:v>
                </c:pt>
                <c:pt idx="12041">
                  <c:v>-61.267999999999994</c:v>
                </c:pt>
                <c:pt idx="12042">
                  <c:v>-61.265999999999991</c:v>
                </c:pt>
                <c:pt idx="12043">
                  <c:v>-61.263999999999996</c:v>
                </c:pt>
                <c:pt idx="12044">
                  <c:v>-61.261999999999993</c:v>
                </c:pt>
                <c:pt idx="12045">
                  <c:v>-61.259999999999991</c:v>
                </c:pt>
                <c:pt idx="12046">
                  <c:v>-61.257999999999996</c:v>
                </c:pt>
                <c:pt idx="12047">
                  <c:v>-61.255999999999993</c:v>
                </c:pt>
                <c:pt idx="12048">
                  <c:v>-61.253999999999991</c:v>
                </c:pt>
                <c:pt idx="12049">
                  <c:v>-61.251999999999995</c:v>
                </c:pt>
                <c:pt idx="12050">
                  <c:v>-61.249999999999993</c:v>
                </c:pt>
                <c:pt idx="12051">
                  <c:v>-61.24799999999999</c:v>
                </c:pt>
                <c:pt idx="12052">
                  <c:v>-61.245999999999995</c:v>
                </c:pt>
                <c:pt idx="12053">
                  <c:v>-61.243999999999993</c:v>
                </c:pt>
                <c:pt idx="12054">
                  <c:v>-61.24199999999999</c:v>
                </c:pt>
                <c:pt idx="12055">
                  <c:v>-61.239999999999995</c:v>
                </c:pt>
                <c:pt idx="12056">
                  <c:v>-61.238</c:v>
                </c:pt>
                <c:pt idx="12057">
                  <c:v>-61.23599999999999</c:v>
                </c:pt>
                <c:pt idx="12058">
                  <c:v>-61.233999999999995</c:v>
                </c:pt>
                <c:pt idx="12059">
                  <c:v>-61.231999999999999</c:v>
                </c:pt>
                <c:pt idx="12060">
                  <c:v>-61.22999999999999</c:v>
                </c:pt>
                <c:pt idx="12061">
                  <c:v>-61.227999999999994</c:v>
                </c:pt>
                <c:pt idx="12062">
                  <c:v>-61.225999999999999</c:v>
                </c:pt>
                <c:pt idx="12063">
                  <c:v>-61.22399999999999</c:v>
                </c:pt>
                <c:pt idx="12064">
                  <c:v>-61.221999999999994</c:v>
                </c:pt>
                <c:pt idx="12065">
                  <c:v>-61.22</c:v>
                </c:pt>
                <c:pt idx="12066">
                  <c:v>-61.217999999999989</c:v>
                </c:pt>
                <c:pt idx="12067">
                  <c:v>-61.215999999999994</c:v>
                </c:pt>
                <c:pt idx="12068">
                  <c:v>-61.213999999999999</c:v>
                </c:pt>
                <c:pt idx="12069">
                  <c:v>-61.211999999999989</c:v>
                </c:pt>
                <c:pt idx="12070">
                  <c:v>-61.209999999999994</c:v>
                </c:pt>
                <c:pt idx="12071">
                  <c:v>-61.207999999999998</c:v>
                </c:pt>
                <c:pt idx="12072">
                  <c:v>-61.205999999999996</c:v>
                </c:pt>
                <c:pt idx="12073">
                  <c:v>-61.203999999999994</c:v>
                </c:pt>
                <c:pt idx="12074">
                  <c:v>-61.201999999999998</c:v>
                </c:pt>
                <c:pt idx="12075">
                  <c:v>-61.199999999999996</c:v>
                </c:pt>
                <c:pt idx="12076">
                  <c:v>-61.197999999999993</c:v>
                </c:pt>
                <c:pt idx="12077">
                  <c:v>-61.195999999999998</c:v>
                </c:pt>
                <c:pt idx="12078">
                  <c:v>-61.193999999999996</c:v>
                </c:pt>
                <c:pt idx="12079">
                  <c:v>-61.191999999999993</c:v>
                </c:pt>
                <c:pt idx="12080">
                  <c:v>-61.19</c:v>
                </c:pt>
                <c:pt idx="12081">
                  <c:v>-61.187999999999995</c:v>
                </c:pt>
                <c:pt idx="12082">
                  <c:v>-61.185999999999993</c:v>
                </c:pt>
                <c:pt idx="12083">
                  <c:v>-61.183999999999997</c:v>
                </c:pt>
                <c:pt idx="12084">
                  <c:v>-61.181999999999995</c:v>
                </c:pt>
                <c:pt idx="12085">
                  <c:v>-61.179999999999993</c:v>
                </c:pt>
                <c:pt idx="12086">
                  <c:v>-61.177999999999997</c:v>
                </c:pt>
                <c:pt idx="12087">
                  <c:v>-61.175999999999995</c:v>
                </c:pt>
                <c:pt idx="12088">
                  <c:v>-61.173999999999992</c:v>
                </c:pt>
                <c:pt idx="12089">
                  <c:v>-61.171999999999997</c:v>
                </c:pt>
                <c:pt idx="12090">
                  <c:v>-61.169999999999995</c:v>
                </c:pt>
                <c:pt idx="12091">
                  <c:v>-61.167999999999992</c:v>
                </c:pt>
                <c:pt idx="12092">
                  <c:v>-61.165999999999997</c:v>
                </c:pt>
                <c:pt idx="12093">
                  <c:v>-61.163999999999994</c:v>
                </c:pt>
                <c:pt idx="12094">
                  <c:v>-61.161999999999992</c:v>
                </c:pt>
                <c:pt idx="12095">
                  <c:v>-61.16</c:v>
                </c:pt>
                <c:pt idx="12096">
                  <c:v>-61.157999999999994</c:v>
                </c:pt>
                <c:pt idx="12097">
                  <c:v>-61.155999999999992</c:v>
                </c:pt>
                <c:pt idx="12098">
                  <c:v>-61.153999999999996</c:v>
                </c:pt>
                <c:pt idx="12099">
                  <c:v>-61.151999999999994</c:v>
                </c:pt>
                <c:pt idx="12100">
                  <c:v>-61.149999999999991</c:v>
                </c:pt>
                <c:pt idx="12101">
                  <c:v>-61.147999999999996</c:v>
                </c:pt>
                <c:pt idx="12102">
                  <c:v>-61.145999999999994</c:v>
                </c:pt>
                <c:pt idx="12103">
                  <c:v>-61.143999999999991</c:v>
                </c:pt>
                <c:pt idx="12104">
                  <c:v>-61.141999999999996</c:v>
                </c:pt>
                <c:pt idx="12105">
                  <c:v>-61.139999999999993</c:v>
                </c:pt>
                <c:pt idx="12106">
                  <c:v>-61.137999999999991</c:v>
                </c:pt>
                <c:pt idx="12107">
                  <c:v>-61.135999999999996</c:v>
                </c:pt>
                <c:pt idx="12108">
                  <c:v>-61.133999999999993</c:v>
                </c:pt>
                <c:pt idx="12109">
                  <c:v>-61.131999999999991</c:v>
                </c:pt>
                <c:pt idx="12110">
                  <c:v>-61.129999999999995</c:v>
                </c:pt>
                <c:pt idx="12111">
                  <c:v>-61.127999999999993</c:v>
                </c:pt>
                <c:pt idx="12112">
                  <c:v>-61.125999999999991</c:v>
                </c:pt>
                <c:pt idx="12113">
                  <c:v>-61.123999999999995</c:v>
                </c:pt>
                <c:pt idx="12114">
                  <c:v>-61.121999999999993</c:v>
                </c:pt>
                <c:pt idx="12115">
                  <c:v>-61.11999999999999</c:v>
                </c:pt>
                <c:pt idx="12116">
                  <c:v>-61.117999999999995</c:v>
                </c:pt>
                <c:pt idx="12117">
                  <c:v>-61.115999999999993</c:v>
                </c:pt>
                <c:pt idx="12118">
                  <c:v>-61.11399999999999</c:v>
                </c:pt>
                <c:pt idx="12119">
                  <c:v>-61.111999999999995</c:v>
                </c:pt>
                <c:pt idx="12120">
                  <c:v>-61.11</c:v>
                </c:pt>
                <c:pt idx="12121">
                  <c:v>-61.10799999999999</c:v>
                </c:pt>
                <c:pt idx="12122">
                  <c:v>-61.105999999999995</c:v>
                </c:pt>
                <c:pt idx="12123">
                  <c:v>-61.103999999999999</c:v>
                </c:pt>
                <c:pt idx="12124">
                  <c:v>-61.10199999999999</c:v>
                </c:pt>
                <c:pt idx="12125">
                  <c:v>-61.099999999999994</c:v>
                </c:pt>
                <c:pt idx="12126">
                  <c:v>-61.097999999999999</c:v>
                </c:pt>
                <c:pt idx="12127">
                  <c:v>-61.095999999999989</c:v>
                </c:pt>
                <c:pt idx="12128">
                  <c:v>-61.093999999999994</c:v>
                </c:pt>
                <c:pt idx="12129">
                  <c:v>-61.091999999999999</c:v>
                </c:pt>
                <c:pt idx="12130">
                  <c:v>-61.089999999999989</c:v>
                </c:pt>
                <c:pt idx="12131">
                  <c:v>-61.087999999999994</c:v>
                </c:pt>
                <c:pt idx="12132">
                  <c:v>-61.085999999999999</c:v>
                </c:pt>
                <c:pt idx="12133">
                  <c:v>-61.083999999999996</c:v>
                </c:pt>
                <c:pt idx="12134">
                  <c:v>-61.081999999999994</c:v>
                </c:pt>
                <c:pt idx="12135">
                  <c:v>-61.08</c:v>
                </c:pt>
                <c:pt idx="12136">
                  <c:v>-61.077999999999996</c:v>
                </c:pt>
                <c:pt idx="12137">
                  <c:v>-61.075999999999993</c:v>
                </c:pt>
                <c:pt idx="12138">
                  <c:v>-61.073999999999998</c:v>
                </c:pt>
                <c:pt idx="12139">
                  <c:v>-61.071999999999996</c:v>
                </c:pt>
                <c:pt idx="12140">
                  <c:v>-61.069999999999993</c:v>
                </c:pt>
                <c:pt idx="12141">
                  <c:v>-61.067999999999998</c:v>
                </c:pt>
                <c:pt idx="12142">
                  <c:v>-61.065999999999995</c:v>
                </c:pt>
                <c:pt idx="12143">
                  <c:v>-61.063999999999993</c:v>
                </c:pt>
                <c:pt idx="12144">
                  <c:v>-61.061999999999998</c:v>
                </c:pt>
                <c:pt idx="12145">
                  <c:v>-61.059999999999995</c:v>
                </c:pt>
                <c:pt idx="12146">
                  <c:v>-61.057999999999993</c:v>
                </c:pt>
                <c:pt idx="12147">
                  <c:v>-61.055999999999997</c:v>
                </c:pt>
                <c:pt idx="12148">
                  <c:v>-61.053999999999995</c:v>
                </c:pt>
                <c:pt idx="12149">
                  <c:v>-61.051999999999992</c:v>
                </c:pt>
                <c:pt idx="12150">
                  <c:v>-61.05</c:v>
                </c:pt>
                <c:pt idx="12151">
                  <c:v>-61.047999999999995</c:v>
                </c:pt>
                <c:pt idx="12152">
                  <c:v>-61.045999999999992</c:v>
                </c:pt>
                <c:pt idx="12153">
                  <c:v>-61.043999999999997</c:v>
                </c:pt>
                <c:pt idx="12154">
                  <c:v>-61.041999999999994</c:v>
                </c:pt>
                <c:pt idx="12155">
                  <c:v>-61.039999999999992</c:v>
                </c:pt>
                <c:pt idx="12156">
                  <c:v>-61.037999999999997</c:v>
                </c:pt>
                <c:pt idx="12157">
                  <c:v>-61.035999999999994</c:v>
                </c:pt>
                <c:pt idx="12158">
                  <c:v>-61.033999999999992</c:v>
                </c:pt>
                <c:pt idx="12159">
                  <c:v>-61.031999999999996</c:v>
                </c:pt>
                <c:pt idx="12160">
                  <c:v>-61.029999999999994</c:v>
                </c:pt>
                <c:pt idx="12161">
                  <c:v>-61.027999999999992</c:v>
                </c:pt>
                <c:pt idx="12162">
                  <c:v>-61.025999999999996</c:v>
                </c:pt>
                <c:pt idx="12163">
                  <c:v>-61.023999999999994</c:v>
                </c:pt>
                <c:pt idx="12164">
                  <c:v>-61.021999999999991</c:v>
                </c:pt>
                <c:pt idx="12165">
                  <c:v>-61.019999999999996</c:v>
                </c:pt>
                <c:pt idx="12166">
                  <c:v>-61.017999999999994</c:v>
                </c:pt>
                <c:pt idx="12167">
                  <c:v>-61.015999999999991</c:v>
                </c:pt>
                <c:pt idx="12168">
                  <c:v>-61.013999999999996</c:v>
                </c:pt>
                <c:pt idx="12169">
                  <c:v>-61.011999999999993</c:v>
                </c:pt>
                <c:pt idx="12170">
                  <c:v>-61.009999999999991</c:v>
                </c:pt>
                <c:pt idx="12171">
                  <c:v>-61.007999999999996</c:v>
                </c:pt>
                <c:pt idx="12172">
                  <c:v>-61.005999999999993</c:v>
                </c:pt>
                <c:pt idx="12173">
                  <c:v>-61.003999999999991</c:v>
                </c:pt>
                <c:pt idx="12174">
                  <c:v>-61.001999999999995</c:v>
                </c:pt>
                <c:pt idx="12175">
                  <c:v>-60.999999999999993</c:v>
                </c:pt>
                <c:pt idx="12176">
                  <c:v>-60.99799999999999</c:v>
                </c:pt>
                <c:pt idx="12177">
                  <c:v>-60.995999999999995</c:v>
                </c:pt>
                <c:pt idx="12178">
                  <c:v>-60.993999999999993</c:v>
                </c:pt>
                <c:pt idx="12179">
                  <c:v>-60.99199999999999</c:v>
                </c:pt>
                <c:pt idx="12180">
                  <c:v>-60.989999999999995</c:v>
                </c:pt>
                <c:pt idx="12181">
                  <c:v>-60.988</c:v>
                </c:pt>
                <c:pt idx="12182">
                  <c:v>-60.98599999999999</c:v>
                </c:pt>
                <c:pt idx="12183">
                  <c:v>-60.983999999999995</c:v>
                </c:pt>
                <c:pt idx="12184">
                  <c:v>-60.981999999999999</c:v>
                </c:pt>
                <c:pt idx="12185">
                  <c:v>-60.97999999999999</c:v>
                </c:pt>
                <c:pt idx="12186">
                  <c:v>-60.977999999999994</c:v>
                </c:pt>
                <c:pt idx="12187">
                  <c:v>-60.975999999999999</c:v>
                </c:pt>
                <c:pt idx="12188">
                  <c:v>-60.97399999999999</c:v>
                </c:pt>
                <c:pt idx="12189">
                  <c:v>-60.971999999999994</c:v>
                </c:pt>
                <c:pt idx="12190">
                  <c:v>-60.97</c:v>
                </c:pt>
                <c:pt idx="12191">
                  <c:v>-60.967999999999989</c:v>
                </c:pt>
                <c:pt idx="12192">
                  <c:v>-60.965999999999994</c:v>
                </c:pt>
                <c:pt idx="12193">
                  <c:v>-60.963999999999999</c:v>
                </c:pt>
                <c:pt idx="12194">
                  <c:v>-60.961999999999989</c:v>
                </c:pt>
                <c:pt idx="12195">
                  <c:v>-60.959999999999994</c:v>
                </c:pt>
                <c:pt idx="12196">
                  <c:v>-60.957999999999998</c:v>
                </c:pt>
                <c:pt idx="12197">
                  <c:v>-60.955999999999996</c:v>
                </c:pt>
                <c:pt idx="12198">
                  <c:v>-60.953999999999994</c:v>
                </c:pt>
                <c:pt idx="12199">
                  <c:v>-60.951999999999998</c:v>
                </c:pt>
                <c:pt idx="12200">
                  <c:v>-60.949999999999996</c:v>
                </c:pt>
                <c:pt idx="12201">
                  <c:v>-60.947999999999993</c:v>
                </c:pt>
                <c:pt idx="12202">
                  <c:v>-60.945999999999998</c:v>
                </c:pt>
                <c:pt idx="12203">
                  <c:v>-60.943999999999996</c:v>
                </c:pt>
                <c:pt idx="12204">
                  <c:v>-60.941999999999993</c:v>
                </c:pt>
                <c:pt idx="12205">
                  <c:v>-60.94</c:v>
                </c:pt>
                <c:pt idx="12206">
                  <c:v>-60.937999999999995</c:v>
                </c:pt>
                <c:pt idx="12207">
                  <c:v>-60.935999999999993</c:v>
                </c:pt>
                <c:pt idx="12208">
                  <c:v>-60.933999999999997</c:v>
                </c:pt>
                <c:pt idx="12209">
                  <c:v>-60.931999999999995</c:v>
                </c:pt>
                <c:pt idx="12210">
                  <c:v>-60.929999999999993</c:v>
                </c:pt>
                <c:pt idx="12211">
                  <c:v>-60.927999999999997</c:v>
                </c:pt>
                <c:pt idx="12212">
                  <c:v>-60.925999999999995</c:v>
                </c:pt>
                <c:pt idx="12213">
                  <c:v>-60.923999999999992</c:v>
                </c:pt>
                <c:pt idx="12214">
                  <c:v>-60.921999999999997</c:v>
                </c:pt>
                <c:pt idx="12215">
                  <c:v>-60.919999999999995</c:v>
                </c:pt>
                <c:pt idx="12216">
                  <c:v>-60.917999999999992</c:v>
                </c:pt>
                <c:pt idx="12217">
                  <c:v>-60.915999999999997</c:v>
                </c:pt>
                <c:pt idx="12218">
                  <c:v>-60.913999999999994</c:v>
                </c:pt>
                <c:pt idx="12219">
                  <c:v>-60.911999999999992</c:v>
                </c:pt>
                <c:pt idx="12220">
                  <c:v>-60.91</c:v>
                </c:pt>
                <c:pt idx="12221">
                  <c:v>-60.907999999999994</c:v>
                </c:pt>
                <c:pt idx="12222">
                  <c:v>-60.905999999999992</c:v>
                </c:pt>
                <c:pt idx="12223">
                  <c:v>-60.903999999999996</c:v>
                </c:pt>
                <c:pt idx="12224">
                  <c:v>-60.901999999999994</c:v>
                </c:pt>
                <c:pt idx="12225">
                  <c:v>-60.899999999999991</c:v>
                </c:pt>
                <c:pt idx="12226">
                  <c:v>-60.897999999999996</c:v>
                </c:pt>
                <c:pt idx="12227">
                  <c:v>-60.895999999999994</c:v>
                </c:pt>
                <c:pt idx="12228">
                  <c:v>-60.893999999999991</c:v>
                </c:pt>
                <c:pt idx="12229">
                  <c:v>-60.891999999999996</c:v>
                </c:pt>
                <c:pt idx="12230">
                  <c:v>-60.889999999999993</c:v>
                </c:pt>
                <c:pt idx="12231">
                  <c:v>-60.887999999999991</c:v>
                </c:pt>
                <c:pt idx="12232">
                  <c:v>-60.885999999999996</c:v>
                </c:pt>
                <c:pt idx="12233">
                  <c:v>-60.883999999999993</c:v>
                </c:pt>
                <c:pt idx="12234">
                  <c:v>-60.881999999999991</c:v>
                </c:pt>
                <c:pt idx="12235">
                  <c:v>-60.879999999999995</c:v>
                </c:pt>
                <c:pt idx="12236">
                  <c:v>-60.877999999999993</c:v>
                </c:pt>
                <c:pt idx="12237">
                  <c:v>-60.875999999999991</c:v>
                </c:pt>
                <c:pt idx="12238">
                  <c:v>-60.873999999999995</c:v>
                </c:pt>
                <c:pt idx="12239">
                  <c:v>-60.871999999999993</c:v>
                </c:pt>
                <c:pt idx="12240">
                  <c:v>-60.86999999999999</c:v>
                </c:pt>
                <c:pt idx="12241">
                  <c:v>-60.867999999999995</c:v>
                </c:pt>
                <c:pt idx="12242">
                  <c:v>-60.865999999999993</c:v>
                </c:pt>
                <c:pt idx="12243">
                  <c:v>-60.86399999999999</c:v>
                </c:pt>
                <c:pt idx="12244">
                  <c:v>-60.861999999999995</c:v>
                </c:pt>
                <c:pt idx="12245">
                  <c:v>-60.86</c:v>
                </c:pt>
                <c:pt idx="12246">
                  <c:v>-60.85799999999999</c:v>
                </c:pt>
                <c:pt idx="12247">
                  <c:v>-60.855999999999995</c:v>
                </c:pt>
                <c:pt idx="12248">
                  <c:v>-60.853999999999999</c:v>
                </c:pt>
                <c:pt idx="12249">
                  <c:v>-60.85199999999999</c:v>
                </c:pt>
                <c:pt idx="12250">
                  <c:v>-60.849999999999994</c:v>
                </c:pt>
                <c:pt idx="12251">
                  <c:v>-60.847999999999999</c:v>
                </c:pt>
                <c:pt idx="12252">
                  <c:v>-60.845999999999989</c:v>
                </c:pt>
                <c:pt idx="12253">
                  <c:v>-60.843999999999994</c:v>
                </c:pt>
                <c:pt idx="12254">
                  <c:v>-60.841999999999999</c:v>
                </c:pt>
                <c:pt idx="12255">
                  <c:v>-60.839999999999989</c:v>
                </c:pt>
                <c:pt idx="12256">
                  <c:v>-60.837999999999994</c:v>
                </c:pt>
                <c:pt idx="12257">
                  <c:v>-60.835999999999999</c:v>
                </c:pt>
                <c:pt idx="12258">
                  <c:v>-60.833999999999996</c:v>
                </c:pt>
                <c:pt idx="12259">
                  <c:v>-60.831999999999994</c:v>
                </c:pt>
                <c:pt idx="12260">
                  <c:v>-60.83</c:v>
                </c:pt>
                <c:pt idx="12261">
                  <c:v>-60.827999999999996</c:v>
                </c:pt>
                <c:pt idx="12262">
                  <c:v>-60.825999999999993</c:v>
                </c:pt>
                <c:pt idx="12263">
                  <c:v>-60.823999999999998</c:v>
                </c:pt>
                <c:pt idx="12264">
                  <c:v>-60.821999999999996</c:v>
                </c:pt>
                <c:pt idx="12265">
                  <c:v>-60.819999999999993</c:v>
                </c:pt>
                <c:pt idx="12266">
                  <c:v>-60.817999999999998</c:v>
                </c:pt>
                <c:pt idx="12267">
                  <c:v>-60.815999999999995</c:v>
                </c:pt>
                <c:pt idx="12268">
                  <c:v>-60.813999999999993</c:v>
                </c:pt>
                <c:pt idx="12269">
                  <c:v>-60.811999999999998</c:v>
                </c:pt>
                <c:pt idx="12270">
                  <c:v>-60.809999999999995</c:v>
                </c:pt>
                <c:pt idx="12271">
                  <c:v>-60.807999999999993</c:v>
                </c:pt>
                <c:pt idx="12272">
                  <c:v>-60.805999999999997</c:v>
                </c:pt>
                <c:pt idx="12273">
                  <c:v>-60.803999999999995</c:v>
                </c:pt>
                <c:pt idx="12274">
                  <c:v>-60.801999999999992</c:v>
                </c:pt>
                <c:pt idx="12275">
                  <c:v>-60.8</c:v>
                </c:pt>
                <c:pt idx="12276">
                  <c:v>-60.797999999999995</c:v>
                </c:pt>
                <c:pt idx="12277">
                  <c:v>-60.795999999999992</c:v>
                </c:pt>
                <c:pt idx="12278">
                  <c:v>-60.793999999999997</c:v>
                </c:pt>
                <c:pt idx="12279">
                  <c:v>-60.791999999999994</c:v>
                </c:pt>
                <c:pt idx="12280">
                  <c:v>-60.789999999999992</c:v>
                </c:pt>
                <c:pt idx="12281">
                  <c:v>-60.787999999999997</c:v>
                </c:pt>
                <c:pt idx="12282">
                  <c:v>-60.785999999999994</c:v>
                </c:pt>
                <c:pt idx="12283">
                  <c:v>-60.783999999999992</c:v>
                </c:pt>
                <c:pt idx="12284">
                  <c:v>-60.781999999999996</c:v>
                </c:pt>
                <c:pt idx="12285">
                  <c:v>-60.779999999999994</c:v>
                </c:pt>
                <c:pt idx="12286">
                  <c:v>-60.777999999999992</c:v>
                </c:pt>
                <c:pt idx="12287">
                  <c:v>-60.775999999999996</c:v>
                </c:pt>
                <c:pt idx="12288">
                  <c:v>-60.773999999999994</c:v>
                </c:pt>
                <c:pt idx="12289">
                  <c:v>-60.771999999999991</c:v>
                </c:pt>
                <c:pt idx="12290">
                  <c:v>-60.769999999999996</c:v>
                </c:pt>
                <c:pt idx="12291">
                  <c:v>-60.767999999999994</c:v>
                </c:pt>
                <c:pt idx="12292">
                  <c:v>-60.765999999999991</c:v>
                </c:pt>
                <c:pt idx="12293">
                  <c:v>-60.763999999999996</c:v>
                </c:pt>
                <c:pt idx="12294">
                  <c:v>-60.761999999999993</c:v>
                </c:pt>
                <c:pt idx="12295">
                  <c:v>-60.759999999999991</c:v>
                </c:pt>
                <c:pt idx="12296">
                  <c:v>-60.757999999999996</c:v>
                </c:pt>
                <c:pt idx="12297">
                  <c:v>-60.755999999999993</c:v>
                </c:pt>
                <c:pt idx="12298">
                  <c:v>-60.753999999999991</c:v>
                </c:pt>
                <c:pt idx="12299">
                  <c:v>-60.751999999999995</c:v>
                </c:pt>
                <c:pt idx="12300">
                  <c:v>-60.749999999999993</c:v>
                </c:pt>
                <c:pt idx="12301">
                  <c:v>-60.74799999999999</c:v>
                </c:pt>
                <c:pt idx="12302">
                  <c:v>-60.745999999999995</c:v>
                </c:pt>
                <c:pt idx="12303">
                  <c:v>-60.743999999999993</c:v>
                </c:pt>
                <c:pt idx="12304">
                  <c:v>-60.74199999999999</c:v>
                </c:pt>
                <c:pt idx="12305">
                  <c:v>-60.739999999999995</c:v>
                </c:pt>
                <c:pt idx="12306">
                  <c:v>-60.738</c:v>
                </c:pt>
                <c:pt idx="12307">
                  <c:v>-60.73599999999999</c:v>
                </c:pt>
                <c:pt idx="12308">
                  <c:v>-60.733999999999995</c:v>
                </c:pt>
                <c:pt idx="12309">
                  <c:v>-60.731999999999999</c:v>
                </c:pt>
                <c:pt idx="12310">
                  <c:v>-60.72999999999999</c:v>
                </c:pt>
                <c:pt idx="12311">
                  <c:v>-60.727999999999994</c:v>
                </c:pt>
                <c:pt idx="12312">
                  <c:v>-60.725999999999999</c:v>
                </c:pt>
                <c:pt idx="12313">
                  <c:v>-60.72399999999999</c:v>
                </c:pt>
                <c:pt idx="12314">
                  <c:v>-60.721999999999994</c:v>
                </c:pt>
                <c:pt idx="12315">
                  <c:v>-60.72</c:v>
                </c:pt>
                <c:pt idx="12316">
                  <c:v>-60.717999999999989</c:v>
                </c:pt>
                <c:pt idx="12317">
                  <c:v>-60.715999999999994</c:v>
                </c:pt>
                <c:pt idx="12318">
                  <c:v>-60.713999999999999</c:v>
                </c:pt>
                <c:pt idx="12319">
                  <c:v>-60.711999999999989</c:v>
                </c:pt>
                <c:pt idx="12320">
                  <c:v>-60.709999999999994</c:v>
                </c:pt>
                <c:pt idx="12321">
                  <c:v>-60.707999999999998</c:v>
                </c:pt>
                <c:pt idx="12322">
                  <c:v>-60.705999999999996</c:v>
                </c:pt>
                <c:pt idx="12323">
                  <c:v>-60.703999999999994</c:v>
                </c:pt>
                <c:pt idx="12324">
                  <c:v>-60.701999999999998</c:v>
                </c:pt>
                <c:pt idx="12325">
                  <c:v>-60.699999999999996</c:v>
                </c:pt>
                <c:pt idx="12326">
                  <c:v>-60.697999999999993</c:v>
                </c:pt>
                <c:pt idx="12327">
                  <c:v>-60.695999999999998</c:v>
                </c:pt>
                <c:pt idx="12328">
                  <c:v>-60.693999999999996</c:v>
                </c:pt>
                <c:pt idx="12329">
                  <c:v>-60.691999999999993</c:v>
                </c:pt>
                <c:pt idx="12330">
                  <c:v>-60.69</c:v>
                </c:pt>
                <c:pt idx="12331">
                  <c:v>-60.687999999999995</c:v>
                </c:pt>
                <c:pt idx="12332">
                  <c:v>-60.685999999999993</c:v>
                </c:pt>
                <c:pt idx="12333">
                  <c:v>-60.683999999999997</c:v>
                </c:pt>
                <c:pt idx="12334">
                  <c:v>-60.681999999999995</c:v>
                </c:pt>
                <c:pt idx="12335">
                  <c:v>-60.679999999999993</c:v>
                </c:pt>
                <c:pt idx="12336">
                  <c:v>-60.677999999999997</c:v>
                </c:pt>
                <c:pt idx="12337">
                  <c:v>-60.675999999999995</c:v>
                </c:pt>
                <c:pt idx="12338">
                  <c:v>-60.673999999999992</c:v>
                </c:pt>
                <c:pt idx="12339">
                  <c:v>-60.671999999999997</c:v>
                </c:pt>
                <c:pt idx="12340">
                  <c:v>-60.669999999999995</c:v>
                </c:pt>
                <c:pt idx="12341">
                  <c:v>-60.667999999999992</c:v>
                </c:pt>
                <c:pt idx="12342">
                  <c:v>-60.665999999999997</c:v>
                </c:pt>
                <c:pt idx="12343">
                  <c:v>-60.663999999999994</c:v>
                </c:pt>
                <c:pt idx="12344">
                  <c:v>-60.661999999999992</c:v>
                </c:pt>
                <c:pt idx="12345">
                  <c:v>-60.66</c:v>
                </c:pt>
                <c:pt idx="12346">
                  <c:v>-60.657999999999994</c:v>
                </c:pt>
                <c:pt idx="12347">
                  <c:v>-60.655999999999992</c:v>
                </c:pt>
                <c:pt idx="12348">
                  <c:v>-60.653999999999996</c:v>
                </c:pt>
                <c:pt idx="12349">
                  <c:v>-60.651999999999994</c:v>
                </c:pt>
                <c:pt idx="12350">
                  <c:v>-60.649999999999991</c:v>
                </c:pt>
                <c:pt idx="12351">
                  <c:v>-60.647999999999996</c:v>
                </c:pt>
                <c:pt idx="12352">
                  <c:v>-60.645999999999994</c:v>
                </c:pt>
                <c:pt idx="12353">
                  <c:v>-60.643999999999991</c:v>
                </c:pt>
                <c:pt idx="12354">
                  <c:v>-60.641999999999996</c:v>
                </c:pt>
                <c:pt idx="12355">
                  <c:v>-60.639999999999993</c:v>
                </c:pt>
                <c:pt idx="12356">
                  <c:v>-60.637999999999991</c:v>
                </c:pt>
                <c:pt idx="12357">
                  <c:v>-60.635999999999996</c:v>
                </c:pt>
                <c:pt idx="12358">
                  <c:v>-60.633999999999993</c:v>
                </c:pt>
                <c:pt idx="12359">
                  <c:v>-60.631999999999991</c:v>
                </c:pt>
                <c:pt idx="12360">
                  <c:v>-60.629999999999995</c:v>
                </c:pt>
                <c:pt idx="12361">
                  <c:v>-60.627999999999993</c:v>
                </c:pt>
                <c:pt idx="12362">
                  <c:v>-60.625999999999991</c:v>
                </c:pt>
                <c:pt idx="12363">
                  <c:v>-60.623999999999995</c:v>
                </c:pt>
                <c:pt idx="12364">
                  <c:v>-60.621999999999993</c:v>
                </c:pt>
                <c:pt idx="12365">
                  <c:v>-60.61999999999999</c:v>
                </c:pt>
                <c:pt idx="12366">
                  <c:v>-60.617999999999995</c:v>
                </c:pt>
                <c:pt idx="12367">
                  <c:v>-60.615999999999993</c:v>
                </c:pt>
                <c:pt idx="12368">
                  <c:v>-60.61399999999999</c:v>
                </c:pt>
                <c:pt idx="12369">
                  <c:v>-60.611999999999995</c:v>
                </c:pt>
                <c:pt idx="12370">
                  <c:v>-60.61</c:v>
                </c:pt>
                <c:pt idx="12371">
                  <c:v>-60.60799999999999</c:v>
                </c:pt>
                <c:pt idx="12372">
                  <c:v>-60.605999999999995</c:v>
                </c:pt>
                <c:pt idx="12373">
                  <c:v>-60.603999999999999</c:v>
                </c:pt>
                <c:pt idx="12374">
                  <c:v>-60.60199999999999</c:v>
                </c:pt>
                <c:pt idx="12375">
                  <c:v>-60.599999999999994</c:v>
                </c:pt>
                <c:pt idx="12376">
                  <c:v>-60.597999999999999</c:v>
                </c:pt>
                <c:pt idx="12377">
                  <c:v>-60.595999999999989</c:v>
                </c:pt>
                <c:pt idx="12378">
                  <c:v>-60.593999999999994</c:v>
                </c:pt>
                <c:pt idx="12379">
                  <c:v>-60.591999999999999</c:v>
                </c:pt>
                <c:pt idx="12380">
                  <c:v>-60.589999999999989</c:v>
                </c:pt>
                <c:pt idx="12381">
                  <c:v>-60.587999999999994</c:v>
                </c:pt>
                <c:pt idx="12382">
                  <c:v>-60.585999999999999</c:v>
                </c:pt>
                <c:pt idx="12383">
                  <c:v>-60.583999999999996</c:v>
                </c:pt>
                <c:pt idx="12384">
                  <c:v>-60.581999999999994</c:v>
                </c:pt>
                <c:pt idx="12385">
                  <c:v>-60.58</c:v>
                </c:pt>
                <c:pt idx="12386">
                  <c:v>-60.577999999999996</c:v>
                </c:pt>
                <c:pt idx="12387">
                  <c:v>-60.575999999999993</c:v>
                </c:pt>
                <c:pt idx="12388">
                  <c:v>-60.573999999999998</c:v>
                </c:pt>
                <c:pt idx="12389">
                  <c:v>-60.571999999999996</c:v>
                </c:pt>
                <c:pt idx="12390">
                  <c:v>-60.569999999999993</c:v>
                </c:pt>
                <c:pt idx="12391">
                  <c:v>-60.567999999999998</c:v>
                </c:pt>
                <c:pt idx="12392">
                  <c:v>-60.565999999999995</c:v>
                </c:pt>
                <c:pt idx="12393">
                  <c:v>-60.563999999999993</c:v>
                </c:pt>
                <c:pt idx="12394">
                  <c:v>-60.561999999999998</c:v>
                </c:pt>
                <c:pt idx="12395">
                  <c:v>-60.559999999999995</c:v>
                </c:pt>
                <c:pt idx="12396">
                  <c:v>-60.557999999999993</c:v>
                </c:pt>
                <c:pt idx="12397">
                  <c:v>-60.555999999999997</c:v>
                </c:pt>
                <c:pt idx="12398">
                  <c:v>-60.553999999999995</c:v>
                </c:pt>
                <c:pt idx="12399">
                  <c:v>-60.551999999999992</c:v>
                </c:pt>
                <c:pt idx="12400">
                  <c:v>-60.55</c:v>
                </c:pt>
                <c:pt idx="12401">
                  <c:v>-60.547999999999995</c:v>
                </c:pt>
                <c:pt idx="12402">
                  <c:v>-60.545999999999992</c:v>
                </c:pt>
                <c:pt idx="12403">
                  <c:v>-60.543999999999997</c:v>
                </c:pt>
                <c:pt idx="12404">
                  <c:v>-60.541999999999994</c:v>
                </c:pt>
                <c:pt idx="12405">
                  <c:v>-60.539999999999992</c:v>
                </c:pt>
                <c:pt idx="12406">
                  <c:v>-60.537999999999997</c:v>
                </c:pt>
                <c:pt idx="12407">
                  <c:v>-60.535999999999994</c:v>
                </c:pt>
                <c:pt idx="12408">
                  <c:v>-60.533999999999992</c:v>
                </c:pt>
                <c:pt idx="12409">
                  <c:v>-60.531999999999996</c:v>
                </c:pt>
                <c:pt idx="12410">
                  <c:v>-60.529999999999994</c:v>
                </c:pt>
                <c:pt idx="12411">
                  <c:v>-60.527999999999992</c:v>
                </c:pt>
                <c:pt idx="12412">
                  <c:v>-60.525999999999996</c:v>
                </c:pt>
                <c:pt idx="12413">
                  <c:v>-60.523999999999994</c:v>
                </c:pt>
                <c:pt idx="12414">
                  <c:v>-60.521999999999991</c:v>
                </c:pt>
                <c:pt idx="12415">
                  <c:v>-60.519999999999996</c:v>
                </c:pt>
                <c:pt idx="12416">
                  <c:v>-60.517999999999994</c:v>
                </c:pt>
                <c:pt idx="12417">
                  <c:v>-60.515999999999991</c:v>
                </c:pt>
                <c:pt idx="12418">
                  <c:v>-60.513999999999996</c:v>
                </c:pt>
                <c:pt idx="12419">
                  <c:v>-60.511999999999993</c:v>
                </c:pt>
                <c:pt idx="12420">
                  <c:v>-60.509999999999991</c:v>
                </c:pt>
                <c:pt idx="12421">
                  <c:v>-60.507999999999996</c:v>
                </c:pt>
                <c:pt idx="12422">
                  <c:v>-60.505999999999993</c:v>
                </c:pt>
                <c:pt idx="12423">
                  <c:v>-60.503999999999991</c:v>
                </c:pt>
                <c:pt idx="12424">
                  <c:v>-60.501999999999995</c:v>
                </c:pt>
                <c:pt idx="12425">
                  <c:v>-60.499999999999993</c:v>
                </c:pt>
                <c:pt idx="12426">
                  <c:v>-60.49799999999999</c:v>
                </c:pt>
                <c:pt idx="12427">
                  <c:v>-60.495999999999995</c:v>
                </c:pt>
                <c:pt idx="12428">
                  <c:v>-60.493999999999993</c:v>
                </c:pt>
                <c:pt idx="12429">
                  <c:v>-60.49199999999999</c:v>
                </c:pt>
                <c:pt idx="12430">
                  <c:v>-60.489999999999995</c:v>
                </c:pt>
                <c:pt idx="12431">
                  <c:v>-60.488</c:v>
                </c:pt>
                <c:pt idx="12432">
                  <c:v>-60.48599999999999</c:v>
                </c:pt>
                <c:pt idx="12433">
                  <c:v>-60.483999999999995</c:v>
                </c:pt>
                <c:pt idx="12434">
                  <c:v>-60.481999999999999</c:v>
                </c:pt>
                <c:pt idx="12435">
                  <c:v>-60.47999999999999</c:v>
                </c:pt>
                <c:pt idx="12436">
                  <c:v>-60.477999999999994</c:v>
                </c:pt>
                <c:pt idx="12437">
                  <c:v>-60.475999999999999</c:v>
                </c:pt>
                <c:pt idx="12438">
                  <c:v>-60.47399999999999</c:v>
                </c:pt>
                <c:pt idx="12439">
                  <c:v>-60.471999999999994</c:v>
                </c:pt>
                <c:pt idx="12440">
                  <c:v>-60.47</c:v>
                </c:pt>
                <c:pt idx="12441">
                  <c:v>-60.467999999999989</c:v>
                </c:pt>
                <c:pt idx="12442">
                  <c:v>-60.465999999999994</c:v>
                </c:pt>
                <c:pt idx="12443">
                  <c:v>-60.463999999999999</c:v>
                </c:pt>
                <c:pt idx="12444">
                  <c:v>-60.461999999999989</c:v>
                </c:pt>
                <c:pt idx="12445">
                  <c:v>-60.459999999999994</c:v>
                </c:pt>
                <c:pt idx="12446">
                  <c:v>-60.457999999999998</c:v>
                </c:pt>
                <c:pt idx="12447">
                  <c:v>-60.455999999999996</c:v>
                </c:pt>
                <c:pt idx="12448">
                  <c:v>-60.453999999999994</c:v>
                </c:pt>
                <c:pt idx="12449">
                  <c:v>-60.451999999999998</c:v>
                </c:pt>
                <c:pt idx="12450">
                  <c:v>-60.449999999999996</c:v>
                </c:pt>
                <c:pt idx="12451">
                  <c:v>-60.447999999999993</c:v>
                </c:pt>
                <c:pt idx="12452">
                  <c:v>-60.445999999999998</c:v>
                </c:pt>
                <c:pt idx="12453">
                  <c:v>-60.443999999999996</c:v>
                </c:pt>
                <c:pt idx="12454">
                  <c:v>-60.441999999999993</c:v>
                </c:pt>
                <c:pt idx="12455">
                  <c:v>-60.44</c:v>
                </c:pt>
                <c:pt idx="12456">
                  <c:v>-60.437999999999995</c:v>
                </c:pt>
                <c:pt idx="12457">
                  <c:v>-60.435999999999993</c:v>
                </c:pt>
                <c:pt idx="12458">
                  <c:v>-60.433999999999997</c:v>
                </c:pt>
                <c:pt idx="12459">
                  <c:v>-60.431999999999995</c:v>
                </c:pt>
                <c:pt idx="12460">
                  <c:v>-60.429999999999993</c:v>
                </c:pt>
                <c:pt idx="12461">
                  <c:v>-60.427999999999997</c:v>
                </c:pt>
                <c:pt idx="12462">
                  <c:v>-60.425999999999995</c:v>
                </c:pt>
                <c:pt idx="12463">
                  <c:v>-60.423999999999992</c:v>
                </c:pt>
                <c:pt idx="12464">
                  <c:v>-60.421999999999997</c:v>
                </c:pt>
                <c:pt idx="12465">
                  <c:v>-60.419999999999995</c:v>
                </c:pt>
                <c:pt idx="12466">
                  <c:v>-60.417999999999992</c:v>
                </c:pt>
                <c:pt idx="12467">
                  <c:v>-60.415999999999997</c:v>
                </c:pt>
                <c:pt idx="12468">
                  <c:v>-60.413999999999994</c:v>
                </c:pt>
                <c:pt idx="12469">
                  <c:v>-60.411999999999992</c:v>
                </c:pt>
                <c:pt idx="12470">
                  <c:v>-60.41</c:v>
                </c:pt>
                <c:pt idx="12471">
                  <c:v>-60.407999999999994</c:v>
                </c:pt>
                <c:pt idx="12472">
                  <c:v>-60.405999999999992</c:v>
                </c:pt>
                <c:pt idx="12473">
                  <c:v>-60.403999999999996</c:v>
                </c:pt>
                <c:pt idx="12474">
                  <c:v>-60.401999999999994</c:v>
                </c:pt>
                <c:pt idx="12475">
                  <c:v>-60.399999999999991</c:v>
                </c:pt>
                <c:pt idx="12476">
                  <c:v>-60.397999999999996</c:v>
                </c:pt>
                <c:pt idx="12477">
                  <c:v>-60.395999999999994</c:v>
                </c:pt>
                <c:pt idx="12478">
                  <c:v>-60.393999999999991</c:v>
                </c:pt>
                <c:pt idx="12479">
                  <c:v>-60.391999999999996</c:v>
                </c:pt>
                <c:pt idx="12480">
                  <c:v>-60.389999999999993</c:v>
                </c:pt>
                <c:pt idx="12481">
                  <c:v>-60.387999999999991</c:v>
                </c:pt>
                <c:pt idx="12482">
                  <c:v>-60.385999999999996</c:v>
                </c:pt>
                <c:pt idx="12483">
                  <c:v>-60.383999999999993</c:v>
                </c:pt>
                <c:pt idx="12484">
                  <c:v>-60.381999999999991</c:v>
                </c:pt>
                <c:pt idx="12485">
                  <c:v>-60.379999999999995</c:v>
                </c:pt>
                <c:pt idx="12486">
                  <c:v>-60.377999999999993</c:v>
                </c:pt>
                <c:pt idx="12487">
                  <c:v>-60.375999999999991</c:v>
                </c:pt>
                <c:pt idx="12488">
                  <c:v>-60.373999999999995</c:v>
                </c:pt>
                <c:pt idx="12489">
                  <c:v>-60.371999999999993</c:v>
                </c:pt>
                <c:pt idx="12490">
                  <c:v>-60.36999999999999</c:v>
                </c:pt>
                <c:pt idx="12491">
                  <c:v>-60.367999999999995</c:v>
                </c:pt>
                <c:pt idx="12492">
                  <c:v>-60.365999999999993</c:v>
                </c:pt>
                <c:pt idx="12493">
                  <c:v>-60.36399999999999</c:v>
                </c:pt>
                <c:pt idx="12494">
                  <c:v>-60.361999999999995</c:v>
                </c:pt>
                <c:pt idx="12495">
                  <c:v>-60.36</c:v>
                </c:pt>
                <c:pt idx="12496">
                  <c:v>-60.35799999999999</c:v>
                </c:pt>
                <c:pt idx="12497">
                  <c:v>-60.355999999999995</c:v>
                </c:pt>
                <c:pt idx="12498">
                  <c:v>-60.353999999999999</c:v>
                </c:pt>
                <c:pt idx="12499">
                  <c:v>-60.35199999999999</c:v>
                </c:pt>
                <c:pt idx="12500">
                  <c:v>-60.349999999999994</c:v>
                </c:pt>
                <c:pt idx="12501">
                  <c:v>-60.347999999999999</c:v>
                </c:pt>
                <c:pt idx="12502">
                  <c:v>-60.345999999999989</c:v>
                </c:pt>
                <c:pt idx="12503">
                  <c:v>-60.343999999999994</c:v>
                </c:pt>
                <c:pt idx="12504">
                  <c:v>-60.341999999999999</c:v>
                </c:pt>
                <c:pt idx="12505">
                  <c:v>-60.339999999999989</c:v>
                </c:pt>
                <c:pt idx="12506">
                  <c:v>-60.337999999999994</c:v>
                </c:pt>
                <c:pt idx="12507">
                  <c:v>-60.335999999999999</c:v>
                </c:pt>
                <c:pt idx="12508">
                  <c:v>-60.333999999999996</c:v>
                </c:pt>
                <c:pt idx="12509">
                  <c:v>-60.331999999999994</c:v>
                </c:pt>
                <c:pt idx="12510">
                  <c:v>-60.33</c:v>
                </c:pt>
                <c:pt idx="12511">
                  <c:v>-60.327999999999996</c:v>
                </c:pt>
                <c:pt idx="12512">
                  <c:v>-60.325999999999993</c:v>
                </c:pt>
                <c:pt idx="12513">
                  <c:v>-60.323999999999998</c:v>
                </c:pt>
                <c:pt idx="12514">
                  <c:v>-60.321999999999996</c:v>
                </c:pt>
                <c:pt idx="12515">
                  <c:v>-60.319999999999993</c:v>
                </c:pt>
                <c:pt idx="12516">
                  <c:v>-60.317999999999998</c:v>
                </c:pt>
                <c:pt idx="12517">
                  <c:v>-60.315999999999995</c:v>
                </c:pt>
                <c:pt idx="12518">
                  <c:v>-60.313999999999993</c:v>
                </c:pt>
                <c:pt idx="12519">
                  <c:v>-60.311999999999998</c:v>
                </c:pt>
                <c:pt idx="12520">
                  <c:v>-60.309999999999995</c:v>
                </c:pt>
                <c:pt idx="12521">
                  <c:v>-60.307999999999993</c:v>
                </c:pt>
                <c:pt idx="12522">
                  <c:v>-60.305999999999997</c:v>
                </c:pt>
                <c:pt idx="12523">
                  <c:v>-60.303999999999995</c:v>
                </c:pt>
                <c:pt idx="12524">
                  <c:v>-60.301999999999992</c:v>
                </c:pt>
                <c:pt idx="12525">
                  <c:v>-60.3</c:v>
                </c:pt>
                <c:pt idx="12526">
                  <c:v>-60.297999999999995</c:v>
                </c:pt>
                <c:pt idx="12527">
                  <c:v>-60.295999999999992</c:v>
                </c:pt>
                <c:pt idx="12528">
                  <c:v>-60.293999999999997</c:v>
                </c:pt>
                <c:pt idx="12529">
                  <c:v>-60.291999999999994</c:v>
                </c:pt>
                <c:pt idx="12530">
                  <c:v>-60.289999999999992</c:v>
                </c:pt>
                <c:pt idx="12531">
                  <c:v>-60.287999999999997</c:v>
                </c:pt>
                <c:pt idx="12532">
                  <c:v>-60.285999999999994</c:v>
                </c:pt>
                <c:pt idx="12533">
                  <c:v>-60.283999999999992</c:v>
                </c:pt>
                <c:pt idx="12534">
                  <c:v>-60.281999999999996</c:v>
                </c:pt>
                <c:pt idx="12535">
                  <c:v>-60.279999999999994</c:v>
                </c:pt>
                <c:pt idx="12536">
                  <c:v>-60.277999999999992</c:v>
                </c:pt>
                <c:pt idx="12537">
                  <c:v>-60.275999999999996</c:v>
                </c:pt>
                <c:pt idx="12538">
                  <c:v>-60.273999999999994</c:v>
                </c:pt>
                <c:pt idx="12539">
                  <c:v>-60.271999999999991</c:v>
                </c:pt>
                <c:pt idx="12540">
                  <c:v>-60.269999999999996</c:v>
                </c:pt>
                <c:pt idx="12541">
                  <c:v>-60.267999999999994</c:v>
                </c:pt>
                <c:pt idx="12542">
                  <c:v>-60.265999999999991</c:v>
                </c:pt>
                <c:pt idx="12543">
                  <c:v>-60.263999999999996</c:v>
                </c:pt>
                <c:pt idx="12544">
                  <c:v>-60.261999999999993</c:v>
                </c:pt>
                <c:pt idx="12545">
                  <c:v>-60.259999999999991</c:v>
                </c:pt>
                <c:pt idx="12546">
                  <c:v>-60.257999999999996</c:v>
                </c:pt>
                <c:pt idx="12547">
                  <c:v>-60.255999999999993</c:v>
                </c:pt>
                <c:pt idx="12548">
                  <c:v>-60.253999999999991</c:v>
                </c:pt>
                <c:pt idx="12549">
                  <c:v>-60.251999999999995</c:v>
                </c:pt>
                <c:pt idx="12550">
                  <c:v>-60.249999999999993</c:v>
                </c:pt>
                <c:pt idx="12551">
                  <c:v>-60.24799999999999</c:v>
                </c:pt>
                <c:pt idx="12552">
                  <c:v>-60.245999999999995</c:v>
                </c:pt>
                <c:pt idx="12553">
                  <c:v>-60.243999999999993</c:v>
                </c:pt>
                <c:pt idx="12554">
                  <c:v>-60.24199999999999</c:v>
                </c:pt>
                <c:pt idx="12555">
                  <c:v>-60.239999999999995</c:v>
                </c:pt>
                <c:pt idx="12556">
                  <c:v>-60.238</c:v>
                </c:pt>
                <c:pt idx="12557">
                  <c:v>-60.23599999999999</c:v>
                </c:pt>
                <c:pt idx="12558">
                  <c:v>-60.233999999999995</c:v>
                </c:pt>
                <c:pt idx="12559">
                  <c:v>-60.231999999999999</c:v>
                </c:pt>
                <c:pt idx="12560">
                  <c:v>-60.22999999999999</c:v>
                </c:pt>
                <c:pt idx="12561">
                  <c:v>-60.227999999999994</c:v>
                </c:pt>
                <c:pt idx="12562">
                  <c:v>-60.225999999999999</c:v>
                </c:pt>
                <c:pt idx="12563">
                  <c:v>-60.22399999999999</c:v>
                </c:pt>
                <c:pt idx="12564">
                  <c:v>-60.221999999999994</c:v>
                </c:pt>
                <c:pt idx="12565">
                  <c:v>-60.22</c:v>
                </c:pt>
                <c:pt idx="12566">
                  <c:v>-60.217999999999989</c:v>
                </c:pt>
                <c:pt idx="12567">
                  <c:v>-60.215999999999994</c:v>
                </c:pt>
                <c:pt idx="12568">
                  <c:v>-60.213999999999999</c:v>
                </c:pt>
                <c:pt idx="12569">
                  <c:v>-60.211999999999989</c:v>
                </c:pt>
                <c:pt idx="12570">
                  <c:v>-60.209999999999994</c:v>
                </c:pt>
                <c:pt idx="12571">
                  <c:v>-60.207999999999998</c:v>
                </c:pt>
                <c:pt idx="12572">
                  <c:v>-60.205999999999996</c:v>
                </c:pt>
                <c:pt idx="12573">
                  <c:v>-60.203999999999994</c:v>
                </c:pt>
                <c:pt idx="12574">
                  <c:v>-60.201999999999998</c:v>
                </c:pt>
                <c:pt idx="12575">
                  <c:v>-60.199999999999996</c:v>
                </c:pt>
                <c:pt idx="12576">
                  <c:v>-60.197999999999993</c:v>
                </c:pt>
                <c:pt idx="12577">
                  <c:v>-60.195999999999998</c:v>
                </c:pt>
                <c:pt idx="12578">
                  <c:v>-60.193999999999996</c:v>
                </c:pt>
                <c:pt idx="12579">
                  <c:v>-60.191999999999993</c:v>
                </c:pt>
                <c:pt idx="12580">
                  <c:v>-60.19</c:v>
                </c:pt>
                <c:pt idx="12581">
                  <c:v>-60.187999999999995</c:v>
                </c:pt>
                <c:pt idx="12582">
                  <c:v>-60.185999999999993</c:v>
                </c:pt>
                <c:pt idx="12583">
                  <c:v>-60.183999999999997</c:v>
                </c:pt>
                <c:pt idx="12584">
                  <c:v>-60.181999999999995</c:v>
                </c:pt>
                <c:pt idx="12585">
                  <c:v>-60.179999999999993</c:v>
                </c:pt>
                <c:pt idx="12586">
                  <c:v>-60.177999999999997</c:v>
                </c:pt>
                <c:pt idx="12587">
                  <c:v>-60.175999999999995</c:v>
                </c:pt>
                <c:pt idx="12588">
                  <c:v>-60.173999999999992</c:v>
                </c:pt>
                <c:pt idx="12589">
                  <c:v>-60.171999999999997</c:v>
                </c:pt>
                <c:pt idx="12590">
                  <c:v>-60.169999999999995</c:v>
                </c:pt>
                <c:pt idx="12591">
                  <c:v>-60.167999999999992</c:v>
                </c:pt>
                <c:pt idx="12592">
                  <c:v>-60.165999999999997</c:v>
                </c:pt>
                <c:pt idx="12593">
                  <c:v>-60.163999999999994</c:v>
                </c:pt>
                <c:pt idx="12594">
                  <c:v>-60.161999999999992</c:v>
                </c:pt>
                <c:pt idx="12595">
                  <c:v>-60.16</c:v>
                </c:pt>
                <c:pt idx="12596">
                  <c:v>-60.157999999999994</c:v>
                </c:pt>
                <c:pt idx="12597">
                  <c:v>-60.155999999999992</c:v>
                </c:pt>
                <c:pt idx="12598">
                  <c:v>-60.153999999999996</c:v>
                </c:pt>
                <c:pt idx="12599">
                  <c:v>-60.151999999999994</c:v>
                </c:pt>
                <c:pt idx="12600">
                  <c:v>-60.149999999999991</c:v>
                </c:pt>
                <c:pt idx="12601">
                  <c:v>-60.147999999999996</c:v>
                </c:pt>
                <c:pt idx="12602">
                  <c:v>-60.145999999999994</c:v>
                </c:pt>
                <c:pt idx="12603">
                  <c:v>-60.143999999999991</c:v>
                </c:pt>
                <c:pt idx="12604">
                  <c:v>-60.141999999999996</c:v>
                </c:pt>
                <c:pt idx="12605">
                  <c:v>-60.139999999999993</c:v>
                </c:pt>
                <c:pt idx="12606">
                  <c:v>-60.137999999999991</c:v>
                </c:pt>
                <c:pt idx="12607">
                  <c:v>-60.135999999999996</c:v>
                </c:pt>
                <c:pt idx="12608">
                  <c:v>-60.133999999999993</c:v>
                </c:pt>
                <c:pt idx="12609">
                  <c:v>-60.131999999999991</c:v>
                </c:pt>
                <c:pt idx="12610">
                  <c:v>-60.129999999999995</c:v>
                </c:pt>
                <c:pt idx="12611">
                  <c:v>-60.127999999999993</c:v>
                </c:pt>
                <c:pt idx="12612">
                  <c:v>-60.125999999999991</c:v>
                </c:pt>
                <c:pt idx="12613">
                  <c:v>-60.123999999999995</c:v>
                </c:pt>
                <c:pt idx="12614">
                  <c:v>-60.121999999999993</c:v>
                </c:pt>
                <c:pt idx="12615">
                  <c:v>-60.11999999999999</c:v>
                </c:pt>
                <c:pt idx="12616">
                  <c:v>-60.117999999999995</c:v>
                </c:pt>
                <c:pt idx="12617">
                  <c:v>-60.115999999999993</c:v>
                </c:pt>
                <c:pt idx="12618">
                  <c:v>-60.11399999999999</c:v>
                </c:pt>
                <c:pt idx="12619">
                  <c:v>-60.111999999999995</c:v>
                </c:pt>
                <c:pt idx="12620">
                  <c:v>-60.11</c:v>
                </c:pt>
                <c:pt idx="12621">
                  <c:v>-60.10799999999999</c:v>
                </c:pt>
                <c:pt idx="12622">
                  <c:v>-60.105999999999995</c:v>
                </c:pt>
                <c:pt idx="12623">
                  <c:v>-60.103999999999999</c:v>
                </c:pt>
                <c:pt idx="12624">
                  <c:v>-60.10199999999999</c:v>
                </c:pt>
                <c:pt idx="12625">
                  <c:v>-60.099999999999994</c:v>
                </c:pt>
                <c:pt idx="12626">
                  <c:v>-60.097999999999999</c:v>
                </c:pt>
                <c:pt idx="12627">
                  <c:v>-60.095999999999989</c:v>
                </c:pt>
                <c:pt idx="12628">
                  <c:v>-60.093999999999994</c:v>
                </c:pt>
                <c:pt idx="12629">
                  <c:v>-60.091999999999999</c:v>
                </c:pt>
                <c:pt idx="12630">
                  <c:v>-60.089999999999989</c:v>
                </c:pt>
                <c:pt idx="12631">
                  <c:v>-60.087999999999994</c:v>
                </c:pt>
                <c:pt idx="12632">
                  <c:v>-60.085999999999999</c:v>
                </c:pt>
                <c:pt idx="12633">
                  <c:v>-60.083999999999996</c:v>
                </c:pt>
                <c:pt idx="12634">
                  <c:v>-60.081999999999994</c:v>
                </c:pt>
                <c:pt idx="12635">
                  <c:v>-60.08</c:v>
                </c:pt>
                <c:pt idx="12636">
                  <c:v>-60.077999999999996</c:v>
                </c:pt>
                <c:pt idx="12637">
                  <c:v>-60.075999999999993</c:v>
                </c:pt>
                <c:pt idx="12638">
                  <c:v>-60.073999999999998</c:v>
                </c:pt>
                <c:pt idx="12639">
                  <c:v>-60.071999999999996</c:v>
                </c:pt>
                <c:pt idx="12640">
                  <c:v>-60.069999999999993</c:v>
                </c:pt>
                <c:pt idx="12641">
                  <c:v>-60.067999999999998</c:v>
                </c:pt>
                <c:pt idx="12642">
                  <c:v>-60.065999999999995</c:v>
                </c:pt>
                <c:pt idx="12643">
                  <c:v>-60.063999999999993</c:v>
                </c:pt>
                <c:pt idx="12644">
                  <c:v>-60.061999999999998</c:v>
                </c:pt>
                <c:pt idx="12645">
                  <c:v>-60.059999999999995</c:v>
                </c:pt>
                <c:pt idx="12646">
                  <c:v>-60.057999999999993</c:v>
                </c:pt>
                <c:pt idx="12647">
                  <c:v>-60.055999999999997</c:v>
                </c:pt>
                <c:pt idx="12648">
                  <c:v>-60.053999999999995</c:v>
                </c:pt>
                <c:pt idx="12649">
                  <c:v>-60.051999999999992</c:v>
                </c:pt>
                <c:pt idx="12650">
                  <c:v>-60.05</c:v>
                </c:pt>
                <c:pt idx="12651">
                  <c:v>-60.047999999999995</c:v>
                </c:pt>
                <c:pt idx="12652">
                  <c:v>-60.045999999999992</c:v>
                </c:pt>
                <c:pt idx="12653">
                  <c:v>-60.043999999999997</c:v>
                </c:pt>
                <c:pt idx="12654">
                  <c:v>-60.041999999999994</c:v>
                </c:pt>
                <c:pt idx="12655">
                  <c:v>-60.039999999999992</c:v>
                </c:pt>
                <c:pt idx="12656">
                  <c:v>-60.037999999999997</c:v>
                </c:pt>
                <c:pt idx="12657">
                  <c:v>-60.035999999999994</c:v>
                </c:pt>
                <c:pt idx="12658">
                  <c:v>-60.033999999999992</c:v>
                </c:pt>
                <c:pt idx="12659">
                  <c:v>-60.031999999999996</c:v>
                </c:pt>
                <c:pt idx="12660">
                  <c:v>-60.029999999999994</c:v>
                </c:pt>
                <c:pt idx="12661">
                  <c:v>-60.027999999999992</c:v>
                </c:pt>
                <c:pt idx="12662">
                  <c:v>-60.025999999999996</c:v>
                </c:pt>
                <c:pt idx="12663">
                  <c:v>-60.023999999999994</c:v>
                </c:pt>
                <c:pt idx="12664">
                  <c:v>-60.021999999999991</c:v>
                </c:pt>
                <c:pt idx="12665">
                  <c:v>-60.019999999999996</c:v>
                </c:pt>
                <c:pt idx="12666">
                  <c:v>-60.017999999999994</c:v>
                </c:pt>
                <c:pt idx="12667">
                  <c:v>-60.015999999999991</c:v>
                </c:pt>
                <c:pt idx="12668">
                  <c:v>-60.013999999999996</c:v>
                </c:pt>
                <c:pt idx="12669">
                  <c:v>-60.011999999999993</c:v>
                </c:pt>
                <c:pt idx="12670">
                  <c:v>-60.009999999999991</c:v>
                </c:pt>
                <c:pt idx="12671">
                  <c:v>-60.007999999999996</c:v>
                </c:pt>
                <c:pt idx="12672">
                  <c:v>-60.005999999999993</c:v>
                </c:pt>
                <c:pt idx="12673">
                  <c:v>-60.003999999999991</c:v>
                </c:pt>
                <c:pt idx="12674">
                  <c:v>-60.001999999999995</c:v>
                </c:pt>
                <c:pt idx="12675">
                  <c:v>-59.999999999999993</c:v>
                </c:pt>
                <c:pt idx="12676">
                  <c:v>-59.99799999999999</c:v>
                </c:pt>
                <c:pt idx="12677">
                  <c:v>-59.995999999999995</c:v>
                </c:pt>
                <c:pt idx="12678">
                  <c:v>-59.993999999999993</c:v>
                </c:pt>
                <c:pt idx="12679">
                  <c:v>-59.99199999999999</c:v>
                </c:pt>
                <c:pt idx="12680">
                  <c:v>-59.989999999999995</c:v>
                </c:pt>
                <c:pt idx="12681">
                  <c:v>-59.988</c:v>
                </c:pt>
                <c:pt idx="12682">
                  <c:v>-59.98599999999999</c:v>
                </c:pt>
                <c:pt idx="12683">
                  <c:v>-59.983999999999995</c:v>
                </c:pt>
                <c:pt idx="12684">
                  <c:v>-59.981999999999999</c:v>
                </c:pt>
                <c:pt idx="12685">
                  <c:v>-59.97999999999999</c:v>
                </c:pt>
                <c:pt idx="12686">
                  <c:v>-59.977999999999994</c:v>
                </c:pt>
                <c:pt idx="12687">
                  <c:v>-59.975999999999999</c:v>
                </c:pt>
                <c:pt idx="12688">
                  <c:v>-59.97399999999999</c:v>
                </c:pt>
                <c:pt idx="12689">
                  <c:v>-59.971999999999994</c:v>
                </c:pt>
                <c:pt idx="12690">
                  <c:v>-59.97</c:v>
                </c:pt>
                <c:pt idx="12691">
                  <c:v>-59.967999999999989</c:v>
                </c:pt>
                <c:pt idx="12692">
                  <c:v>-59.965999999999994</c:v>
                </c:pt>
                <c:pt idx="12693">
                  <c:v>-59.963999999999999</c:v>
                </c:pt>
                <c:pt idx="12694">
                  <c:v>-59.961999999999989</c:v>
                </c:pt>
                <c:pt idx="12695">
                  <c:v>-59.959999999999994</c:v>
                </c:pt>
                <c:pt idx="12696">
                  <c:v>-59.957999999999998</c:v>
                </c:pt>
                <c:pt idx="12697">
                  <c:v>-59.955999999999996</c:v>
                </c:pt>
                <c:pt idx="12698">
                  <c:v>-59.953999999999994</c:v>
                </c:pt>
                <c:pt idx="12699">
                  <c:v>-59.951999999999998</c:v>
                </c:pt>
                <c:pt idx="12700">
                  <c:v>-59.949999999999996</c:v>
                </c:pt>
                <c:pt idx="12701">
                  <c:v>-59.947999999999993</c:v>
                </c:pt>
                <c:pt idx="12702">
                  <c:v>-59.945999999999998</c:v>
                </c:pt>
                <c:pt idx="12703">
                  <c:v>-59.943999999999996</c:v>
                </c:pt>
                <c:pt idx="12704">
                  <c:v>-59.941999999999993</c:v>
                </c:pt>
                <c:pt idx="12705">
                  <c:v>-59.94</c:v>
                </c:pt>
                <c:pt idx="12706">
                  <c:v>-59.937999999999995</c:v>
                </c:pt>
                <c:pt idx="12707">
                  <c:v>-59.935999999999993</c:v>
                </c:pt>
                <c:pt idx="12708">
                  <c:v>-59.933999999999997</c:v>
                </c:pt>
                <c:pt idx="12709">
                  <c:v>-59.931999999999995</c:v>
                </c:pt>
                <c:pt idx="12710">
                  <c:v>-59.929999999999993</c:v>
                </c:pt>
                <c:pt idx="12711">
                  <c:v>-59.927999999999997</c:v>
                </c:pt>
                <c:pt idx="12712">
                  <c:v>-59.925999999999995</c:v>
                </c:pt>
                <c:pt idx="12713">
                  <c:v>-59.923999999999992</c:v>
                </c:pt>
                <c:pt idx="12714">
                  <c:v>-59.921999999999997</c:v>
                </c:pt>
                <c:pt idx="12715">
                  <c:v>-59.919999999999995</c:v>
                </c:pt>
                <c:pt idx="12716">
                  <c:v>-59.917999999999992</c:v>
                </c:pt>
                <c:pt idx="12717">
                  <c:v>-59.915999999999997</c:v>
                </c:pt>
                <c:pt idx="12718">
                  <c:v>-59.913999999999994</c:v>
                </c:pt>
                <c:pt idx="12719">
                  <c:v>-59.911999999999992</c:v>
                </c:pt>
                <c:pt idx="12720">
                  <c:v>-59.91</c:v>
                </c:pt>
                <c:pt idx="12721">
                  <c:v>-59.907999999999994</c:v>
                </c:pt>
                <c:pt idx="12722">
                  <c:v>-59.905999999999992</c:v>
                </c:pt>
                <c:pt idx="12723">
                  <c:v>-59.903999999999996</c:v>
                </c:pt>
                <c:pt idx="12724">
                  <c:v>-59.901999999999994</c:v>
                </c:pt>
                <c:pt idx="12725">
                  <c:v>-59.899999999999991</c:v>
                </c:pt>
                <c:pt idx="12726">
                  <c:v>-59.897999999999996</c:v>
                </c:pt>
                <c:pt idx="12727">
                  <c:v>-59.895999999999994</c:v>
                </c:pt>
                <c:pt idx="12728">
                  <c:v>-59.893999999999991</c:v>
                </c:pt>
                <c:pt idx="12729">
                  <c:v>-59.891999999999996</c:v>
                </c:pt>
                <c:pt idx="12730">
                  <c:v>-59.889999999999993</c:v>
                </c:pt>
                <c:pt idx="12731">
                  <c:v>-59.887999999999991</c:v>
                </c:pt>
                <c:pt idx="12732">
                  <c:v>-59.885999999999996</c:v>
                </c:pt>
                <c:pt idx="12733">
                  <c:v>-59.883999999999993</c:v>
                </c:pt>
                <c:pt idx="12734">
                  <c:v>-59.881999999999991</c:v>
                </c:pt>
                <c:pt idx="12735">
                  <c:v>-59.879999999999995</c:v>
                </c:pt>
                <c:pt idx="12736">
                  <c:v>-59.877999999999993</c:v>
                </c:pt>
                <c:pt idx="12737">
                  <c:v>-59.875999999999991</c:v>
                </c:pt>
                <c:pt idx="12738">
                  <c:v>-59.873999999999995</c:v>
                </c:pt>
                <c:pt idx="12739">
                  <c:v>-59.871999999999993</c:v>
                </c:pt>
                <c:pt idx="12740">
                  <c:v>-59.86999999999999</c:v>
                </c:pt>
                <c:pt idx="12741">
                  <c:v>-59.867999999999995</c:v>
                </c:pt>
                <c:pt idx="12742">
                  <c:v>-59.865999999999993</c:v>
                </c:pt>
                <c:pt idx="12743">
                  <c:v>-59.86399999999999</c:v>
                </c:pt>
                <c:pt idx="12744">
                  <c:v>-59.861999999999995</c:v>
                </c:pt>
                <c:pt idx="12745">
                  <c:v>-59.86</c:v>
                </c:pt>
                <c:pt idx="12746">
                  <c:v>-59.85799999999999</c:v>
                </c:pt>
                <c:pt idx="12747">
                  <c:v>-59.855999999999995</c:v>
                </c:pt>
                <c:pt idx="12748">
                  <c:v>-59.853999999999999</c:v>
                </c:pt>
                <c:pt idx="12749">
                  <c:v>-59.85199999999999</c:v>
                </c:pt>
                <c:pt idx="12750">
                  <c:v>-59.849999999999994</c:v>
                </c:pt>
                <c:pt idx="12751">
                  <c:v>-59.847999999999999</c:v>
                </c:pt>
                <c:pt idx="12752">
                  <c:v>-59.845999999999989</c:v>
                </c:pt>
                <c:pt idx="12753">
                  <c:v>-59.843999999999994</c:v>
                </c:pt>
                <c:pt idx="12754">
                  <c:v>-59.841999999999999</c:v>
                </c:pt>
                <c:pt idx="12755">
                  <c:v>-59.839999999999989</c:v>
                </c:pt>
                <c:pt idx="12756">
                  <c:v>-59.837999999999994</c:v>
                </c:pt>
                <c:pt idx="12757">
                  <c:v>-59.835999999999999</c:v>
                </c:pt>
                <c:pt idx="12758">
                  <c:v>-59.833999999999996</c:v>
                </c:pt>
                <c:pt idx="12759">
                  <c:v>-59.831999999999994</c:v>
                </c:pt>
                <c:pt idx="12760">
                  <c:v>-59.83</c:v>
                </c:pt>
                <c:pt idx="12761">
                  <c:v>-59.827999999999996</c:v>
                </c:pt>
                <c:pt idx="12762">
                  <c:v>-59.825999999999993</c:v>
                </c:pt>
                <c:pt idx="12763">
                  <c:v>-59.823999999999998</c:v>
                </c:pt>
                <c:pt idx="12764">
                  <c:v>-59.821999999999996</c:v>
                </c:pt>
                <c:pt idx="12765">
                  <c:v>-59.819999999999993</c:v>
                </c:pt>
                <c:pt idx="12766">
                  <c:v>-59.817999999999998</c:v>
                </c:pt>
                <c:pt idx="12767">
                  <c:v>-59.815999999999995</c:v>
                </c:pt>
                <c:pt idx="12768">
                  <c:v>-59.813999999999993</c:v>
                </c:pt>
                <c:pt idx="12769">
                  <c:v>-59.811999999999998</c:v>
                </c:pt>
                <c:pt idx="12770">
                  <c:v>-59.809999999999995</c:v>
                </c:pt>
                <c:pt idx="12771">
                  <c:v>-59.807999999999993</c:v>
                </c:pt>
                <c:pt idx="12772">
                  <c:v>-59.805999999999997</c:v>
                </c:pt>
                <c:pt idx="12773">
                  <c:v>-59.803999999999995</c:v>
                </c:pt>
                <c:pt idx="12774">
                  <c:v>-59.801999999999992</c:v>
                </c:pt>
                <c:pt idx="12775">
                  <c:v>-59.8</c:v>
                </c:pt>
                <c:pt idx="12776">
                  <c:v>-59.797999999999995</c:v>
                </c:pt>
                <c:pt idx="12777">
                  <c:v>-59.795999999999992</c:v>
                </c:pt>
                <c:pt idx="12778">
                  <c:v>-59.793999999999997</c:v>
                </c:pt>
                <c:pt idx="12779">
                  <c:v>-59.791999999999994</c:v>
                </c:pt>
                <c:pt idx="12780">
                  <c:v>-59.789999999999992</c:v>
                </c:pt>
                <c:pt idx="12781">
                  <c:v>-59.787999999999997</c:v>
                </c:pt>
                <c:pt idx="12782">
                  <c:v>-59.785999999999994</c:v>
                </c:pt>
                <c:pt idx="12783">
                  <c:v>-59.783999999999992</c:v>
                </c:pt>
                <c:pt idx="12784">
                  <c:v>-59.781999999999996</c:v>
                </c:pt>
                <c:pt idx="12785">
                  <c:v>-59.779999999999994</c:v>
                </c:pt>
                <c:pt idx="12786">
                  <c:v>-59.777999999999992</c:v>
                </c:pt>
                <c:pt idx="12787">
                  <c:v>-59.775999999999996</c:v>
                </c:pt>
                <c:pt idx="12788">
                  <c:v>-59.773999999999994</c:v>
                </c:pt>
                <c:pt idx="12789">
                  <c:v>-59.771999999999991</c:v>
                </c:pt>
                <c:pt idx="12790">
                  <c:v>-59.769999999999996</c:v>
                </c:pt>
                <c:pt idx="12791">
                  <c:v>-59.767999999999994</c:v>
                </c:pt>
                <c:pt idx="12792">
                  <c:v>-59.765999999999991</c:v>
                </c:pt>
                <c:pt idx="12793">
                  <c:v>-59.763999999999996</c:v>
                </c:pt>
                <c:pt idx="12794">
                  <c:v>-59.761999999999993</c:v>
                </c:pt>
                <c:pt idx="12795">
                  <c:v>-59.759999999999991</c:v>
                </c:pt>
                <c:pt idx="12796">
                  <c:v>-59.757999999999996</c:v>
                </c:pt>
                <c:pt idx="12797">
                  <c:v>-59.755999999999993</c:v>
                </c:pt>
                <c:pt idx="12798">
                  <c:v>-59.753999999999991</c:v>
                </c:pt>
                <c:pt idx="12799">
                  <c:v>-59.751999999999995</c:v>
                </c:pt>
                <c:pt idx="12800">
                  <c:v>-59.749999999999993</c:v>
                </c:pt>
                <c:pt idx="12801">
                  <c:v>-59.74799999999999</c:v>
                </c:pt>
                <c:pt idx="12802">
                  <c:v>-59.745999999999995</c:v>
                </c:pt>
                <c:pt idx="12803">
                  <c:v>-59.743999999999993</c:v>
                </c:pt>
                <c:pt idx="12804">
                  <c:v>-59.74199999999999</c:v>
                </c:pt>
                <c:pt idx="12805">
                  <c:v>-59.739999999999995</c:v>
                </c:pt>
                <c:pt idx="12806">
                  <c:v>-59.738</c:v>
                </c:pt>
                <c:pt idx="12807">
                  <c:v>-59.73599999999999</c:v>
                </c:pt>
                <c:pt idx="12808">
                  <c:v>-59.733999999999995</c:v>
                </c:pt>
                <c:pt idx="12809">
                  <c:v>-59.731999999999999</c:v>
                </c:pt>
                <c:pt idx="12810">
                  <c:v>-59.72999999999999</c:v>
                </c:pt>
                <c:pt idx="12811">
                  <c:v>-59.727999999999994</c:v>
                </c:pt>
                <c:pt idx="12812">
                  <c:v>-59.725999999999999</c:v>
                </c:pt>
                <c:pt idx="12813">
                  <c:v>-59.72399999999999</c:v>
                </c:pt>
                <c:pt idx="12814">
                  <c:v>-59.721999999999994</c:v>
                </c:pt>
                <c:pt idx="12815">
                  <c:v>-59.72</c:v>
                </c:pt>
                <c:pt idx="12816">
                  <c:v>-59.717999999999989</c:v>
                </c:pt>
                <c:pt idx="12817">
                  <c:v>-59.715999999999994</c:v>
                </c:pt>
                <c:pt idx="12818">
                  <c:v>-59.713999999999999</c:v>
                </c:pt>
                <c:pt idx="12819">
                  <c:v>-59.711999999999989</c:v>
                </c:pt>
                <c:pt idx="12820">
                  <c:v>-59.709999999999994</c:v>
                </c:pt>
                <c:pt idx="12821">
                  <c:v>-59.707999999999998</c:v>
                </c:pt>
                <c:pt idx="12822">
                  <c:v>-59.705999999999996</c:v>
                </c:pt>
                <c:pt idx="12823">
                  <c:v>-59.703999999999994</c:v>
                </c:pt>
                <c:pt idx="12824">
                  <c:v>-59.701999999999998</c:v>
                </c:pt>
                <c:pt idx="12825">
                  <c:v>-59.699999999999996</c:v>
                </c:pt>
                <c:pt idx="12826">
                  <c:v>-59.697999999999993</c:v>
                </c:pt>
                <c:pt idx="12827">
                  <c:v>-59.695999999999998</c:v>
                </c:pt>
                <c:pt idx="12828">
                  <c:v>-59.693999999999996</c:v>
                </c:pt>
                <c:pt idx="12829">
                  <c:v>-59.691999999999993</c:v>
                </c:pt>
                <c:pt idx="12830">
                  <c:v>-59.69</c:v>
                </c:pt>
                <c:pt idx="12831">
                  <c:v>-59.687999999999995</c:v>
                </c:pt>
                <c:pt idx="12832">
                  <c:v>-59.685999999999993</c:v>
                </c:pt>
                <c:pt idx="12833">
                  <c:v>-59.683999999999997</c:v>
                </c:pt>
                <c:pt idx="12834">
                  <c:v>-59.681999999999995</c:v>
                </c:pt>
                <c:pt idx="12835">
                  <c:v>-59.679999999999993</c:v>
                </c:pt>
                <c:pt idx="12836">
                  <c:v>-59.677999999999997</c:v>
                </c:pt>
                <c:pt idx="12837">
                  <c:v>-59.675999999999995</c:v>
                </c:pt>
                <c:pt idx="12838">
                  <c:v>-59.673999999999992</c:v>
                </c:pt>
                <c:pt idx="12839">
                  <c:v>-59.671999999999997</c:v>
                </c:pt>
                <c:pt idx="12840">
                  <c:v>-59.669999999999995</c:v>
                </c:pt>
                <c:pt idx="12841">
                  <c:v>-59.667999999999992</c:v>
                </c:pt>
                <c:pt idx="12842">
                  <c:v>-59.665999999999997</c:v>
                </c:pt>
                <c:pt idx="12843">
                  <c:v>-59.663999999999994</c:v>
                </c:pt>
                <c:pt idx="12844">
                  <c:v>-59.661999999999992</c:v>
                </c:pt>
                <c:pt idx="12845">
                  <c:v>-59.66</c:v>
                </c:pt>
                <c:pt idx="12846">
                  <c:v>-59.657999999999994</c:v>
                </c:pt>
                <c:pt idx="12847">
                  <c:v>-59.655999999999992</c:v>
                </c:pt>
                <c:pt idx="12848">
                  <c:v>-59.653999999999996</c:v>
                </c:pt>
                <c:pt idx="12849">
                  <c:v>-59.651999999999994</c:v>
                </c:pt>
                <c:pt idx="12850">
                  <c:v>-59.649999999999991</c:v>
                </c:pt>
                <c:pt idx="12851">
                  <c:v>-59.647999999999996</c:v>
                </c:pt>
                <c:pt idx="12852">
                  <c:v>-59.645999999999994</c:v>
                </c:pt>
                <c:pt idx="12853">
                  <c:v>-59.643999999999991</c:v>
                </c:pt>
                <c:pt idx="12854">
                  <c:v>-59.641999999999996</c:v>
                </c:pt>
                <c:pt idx="12855">
                  <c:v>-59.639999999999993</c:v>
                </c:pt>
                <c:pt idx="12856">
                  <c:v>-59.637999999999991</c:v>
                </c:pt>
                <c:pt idx="12857">
                  <c:v>-59.635999999999996</c:v>
                </c:pt>
                <c:pt idx="12858">
                  <c:v>-59.633999999999993</c:v>
                </c:pt>
                <c:pt idx="12859">
                  <c:v>-59.631999999999991</c:v>
                </c:pt>
                <c:pt idx="12860">
                  <c:v>-59.629999999999995</c:v>
                </c:pt>
                <c:pt idx="12861">
                  <c:v>-59.627999999999993</c:v>
                </c:pt>
                <c:pt idx="12862">
                  <c:v>-59.625999999999991</c:v>
                </c:pt>
                <c:pt idx="12863">
                  <c:v>-59.623999999999995</c:v>
                </c:pt>
                <c:pt idx="12864">
                  <c:v>-59.621999999999993</c:v>
                </c:pt>
                <c:pt idx="12865">
                  <c:v>-59.61999999999999</c:v>
                </c:pt>
                <c:pt idx="12866">
                  <c:v>-59.617999999999995</c:v>
                </c:pt>
                <c:pt idx="12867">
                  <c:v>-59.615999999999993</c:v>
                </c:pt>
                <c:pt idx="12868">
                  <c:v>-59.61399999999999</c:v>
                </c:pt>
                <c:pt idx="12869">
                  <c:v>-59.611999999999995</c:v>
                </c:pt>
                <c:pt idx="12870">
                  <c:v>-59.61</c:v>
                </c:pt>
                <c:pt idx="12871">
                  <c:v>-59.60799999999999</c:v>
                </c:pt>
                <c:pt idx="12872">
                  <c:v>-59.605999999999995</c:v>
                </c:pt>
                <c:pt idx="12873">
                  <c:v>-59.603999999999999</c:v>
                </c:pt>
                <c:pt idx="12874">
                  <c:v>-59.60199999999999</c:v>
                </c:pt>
                <c:pt idx="12875">
                  <c:v>-59.599999999999994</c:v>
                </c:pt>
                <c:pt idx="12876">
                  <c:v>-59.597999999999999</c:v>
                </c:pt>
                <c:pt idx="12877">
                  <c:v>-59.595999999999989</c:v>
                </c:pt>
                <c:pt idx="12878">
                  <c:v>-59.593999999999994</c:v>
                </c:pt>
                <c:pt idx="12879">
                  <c:v>-59.591999999999999</c:v>
                </c:pt>
                <c:pt idx="12880">
                  <c:v>-59.589999999999989</c:v>
                </c:pt>
                <c:pt idx="12881">
                  <c:v>-59.587999999999994</c:v>
                </c:pt>
                <c:pt idx="12882">
                  <c:v>-59.585999999999999</c:v>
                </c:pt>
                <c:pt idx="12883">
                  <c:v>-59.583999999999996</c:v>
                </c:pt>
                <c:pt idx="12884">
                  <c:v>-59.581999999999994</c:v>
                </c:pt>
                <c:pt idx="12885">
                  <c:v>-59.58</c:v>
                </c:pt>
                <c:pt idx="12886">
                  <c:v>-59.577999999999996</c:v>
                </c:pt>
                <c:pt idx="12887">
                  <c:v>-59.575999999999993</c:v>
                </c:pt>
                <c:pt idx="12888">
                  <c:v>-59.573999999999998</c:v>
                </c:pt>
                <c:pt idx="12889">
                  <c:v>-59.571999999999996</c:v>
                </c:pt>
                <c:pt idx="12890">
                  <c:v>-59.569999999999993</c:v>
                </c:pt>
                <c:pt idx="12891">
                  <c:v>-59.567999999999998</c:v>
                </c:pt>
                <c:pt idx="12892">
                  <c:v>-59.565999999999995</c:v>
                </c:pt>
                <c:pt idx="12893">
                  <c:v>-59.563999999999993</c:v>
                </c:pt>
                <c:pt idx="12894">
                  <c:v>-59.561999999999998</c:v>
                </c:pt>
                <c:pt idx="12895">
                  <c:v>-59.559999999999995</c:v>
                </c:pt>
                <c:pt idx="12896">
                  <c:v>-59.557999999999993</c:v>
                </c:pt>
                <c:pt idx="12897">
                  <c:v>-59.555999999999997</c:v>
                </c:pt>
                <c:pt idx="12898">
                  <c:v>-59.553999999999995</c:v>
                </c:pt>
                <c:pt idx="12899">
                  <c:v>-59.551999999999992</c:v>
                </c:pt>
                <c:pt idx="12900">
                  <c:v>-59.55</c:v>
                </c:pt>
                <c:pt idx="12901">
                  <c:v>-59.547999999999995</c:v>
                </c:pt>
                <c:pt idx="12902">
                  <c:v>-59.545999999999992</c:v>
                </c:pt>
                <c:pt idx="12903">
                  <c:v>-59.543999999999997</c:v>
                </c:pt>
                <c:pt idx="12904">
                  <c:v>-59.541999999999994</c:v>
                </c:pt>
                <c:pt idx="12905">
                  <c:v>-59.539999999999992</c:v>
                </c:pt>
                <c:pt idx="12906">
                  <c:v>-59.537999999999997</c:v>
                </c:pt>
                <c:pt idx="12907">
                  <c:v>-59.535999999999994</c:v>
                </c:pt>
                <c:pt idx="12908">
                  <c:v>-59.533999999999992</c:v>
                </c:pt>
                <c:pt idx="12909">
                  <c:v>-59.531999999999996</c:v>
                </c:pt>
                <c:pt idx="12910">
                  <c:v>-59.529999999999994</c:v>
                </c:pt>
                <c:pt idx="12911">
                  <c:v>-59.527999999999992</c:v>
                </c:pt>
                <c:pt idx="12912">
                  <c:v>-59.525999999999996</c:v>
                </c:pt>
                <c:pt idx="12913">
                  <c:v>-59.523999999999994</c:v>
                </c:pt>
                <c:pt idx="12914">
                  <c:v>-59.521999999999991</c:v>
                </c:pt>
                <c:pt idx="12915">
                  <c:v>-59.519999999999996</c:v>
                </c:pt>
                <c:pt idx="12916">
                  <c:v>-59.517999999999994</c:v>
                </c:pt>
                <c:pt idx="12917">
                  <c:v>-59.515999999999991</c:v>
                </c:pt>
                <c:pt idx="12918">
                  <c:v>-59.513999999999996</c:v>
                </c:pt>
                <c:pt idx="12919">
                  <c:v>-59.511999999999993</c:v>
                </c:pt>
                <c:pt idx="12920">
                  <c:v>-59.509999999999991</c:v>
                </c:pt>
                <c:pt idx="12921">
                  <c:v>-59.507999999999996</c:v>
                </c:pt>
                <c:pt idx="12922">
                  <c:v>-59.505999999999993</c:v>
                </c:pt>
                <c:pt idx="12923">
                  <c:v>-59.503999999999991</c:v>
                </c:pt>
                <c:pt idx="12924">
                  <c:v>-59.501999999999995</c:v>
                </c:pt>
                <c:pt idx="12925">
                  <c:v>-59.499999999999993</c:v>
                </c:pt>
                <c:pt idx="12926">
                  <c:v>-59.49799999999999</c:v>
                </c:pt>
                <c:pt idx="12927">
                  <c:v>-59.495999999999995</c:v>
                </c:pt>
                <c:pt idx="12928">
                  <c:v>-59.493999999999993</c:v>
                </c:pt>
                <c:pt idx="12929">
                  <c:v>-59.49199999999999</c:v>
                </c:pt>
                <c:pt idx="12930">
                  <c:v>-59.489999999999995</c:v>
                </c:pt>
                <c:pt idx="12931">
                  <c:v>-59.488</c:v>
                </c:pt>
                <c:pt idx="12932">
                  <c:v>-59.48599999999999</c:v>
                </c:pt>
                <c:pt idx="12933">
                  <c:v>-59.483999999999995</c:v>
                </c:pt>
                <c:pt idx="12934">
                  <c:v>-59.481999999999999</c:v>
                </c:pt>
                <c:pt idx="12935">
                  <c:v>-59.47999999999999</c:v>
                </c:pt>
                <c:pt idx="12936">
                  <c:v>-59.477999999999994</c:v>
                </c:pt>
                <c:pt idx="12937">
                  <c:v>-59.475999999999999</c:v>
                </c:pt>
                <c:pt idx="12938">
                  <c:v>-59.47399999999999</c:v>
                </c:pt>
                <c:pt idx="12939">
                  <c:v>-59.471999999999994</c:v>
                </c:pt>
                <c:pt idx="12940">
                  <c:v>-59.47</c:v>
                </c:pt>
                <c:pt idx="12941">
                  <c:v>-59.467999999999989</c:v>
                </c:pt>
                <c:pt idx="12942">
                  <c:v>-59.465999999999994</c:v>
                </c:pt>
                <c:pt idx="12943">
                  <c:v>-59.463999999999999</c:v>
                </c:pt>
                <c:pt idx="12944">
                  <c:v>-59.461999999999989</c:v>
                </c:pt>
                <c:pt idx="12945">
                  <c:v>-59.459999999999994</c:v>
                </c:pt>
                <c:pt idx="12946">
                  <c:v>-59.457999999999998</c:v>
                </c:pt>
                <c:pt idx="12947">
                  <c:v>-59.455999999999996</c:v>
                </c:pt>
                <c:pt idx="12948">
                  <c:v>-59.453999999999994</c:v>
                </c:pt>
                <c:pt idx="12949">
                  <c:v>-59.451999999999998</c:v>
                </c:pt>
                <c:pt idx="12950">
                  <c:v>-59.449999999999996</c:v>
                </c:pt>
                <c:pt idx="12951">
                  <c:v>-59.447999999999993</c:v>
                </c:pt>
                <c:pt idx="12952">
                  <c:v>-59.445999999999998</c:v>
                </c:pt>
                <c:pt idx="12953">
                  <c:v>-59.443999999999996</c:v>
                </c:pt>
                <c:pt idx="12954">
                  <c:v>-59.441999999999993</c:v>
                </c:pt>
                <c:pt idx="12955">
                  <c:v>-59.44</c:v>
                </c:pt>
                <c:pt idx="12956">
                  <c:v>-59.437999999999995</c:v>
                </c:pt>
                <c:pt idx="12957">
                  <c:v>-59.435999999999993</c:v>
                </c:pt>
                <c:pt idx="12958">
                  <c:v>-59.433999999999997</c:v>
                </c:pt>
                <c:pt idx="12959">
                  <c:v>-59.431999999999995</c:v>
                </c:pt>
                <c:pt idx="12960">
                  <c:v>-59.429999999999993</c:v>
                </c:pt>
                <c:pt idx="12961">
                  <c:v>-59.427999999999997</c:v>
                </c:pt>
                <c:pt idx="12962">
                  <c:v>-59.425999999999995</c:v>
                </c:pt>
                <c:pt idx="12963">
                  <c:v>-59.423999999999992</c:v>
                </c:pt>
                <c:pt idx="12964">
                  <c:v>-59.421999999999997</c:v>
                </c:pt>
                <c:pt idx="12965">
                  <c:v>-59.419999999999995</c:v>
                </c:pt>
                <c:pt idx="12966">
                  <c:v>-59.417999999999992</c:v>
                </c:pt>
                <c:pt idx="12967">
                  <c:v>-59.415999999999997</c:v>
                </c:pt>
                <c:pt idx="12968">
                  <c:v>-59.413999999999994</c:v>
                </c:pt>
                <c:pt idx="12969">
                  <c:v>-59.411999999999992</c:v>
                </c:pt>
                <c:pt idx="12970">
                  <c:v>-59.41</c:v>
                </c:pt>
                <c:pt idx="12971">
                  <c:v>-59.407999999999994</c:v>
                </c:pt>
                <c:pt idx="12972">
                  <c:v>-59.405999999999992</c:v>
                </c:pt>
                <c:pt idx="12973">
                  <c:v>-59.403999999999996</c:v>
                </c:pt>
                <c:pt idx="12974">
                  <c:v>-59.401999999999994</c:v>
                </c:pt>
                <c:pt idx="12975">
                  <c:v>-59.399999999999991</c:v>
                </c:pt>
                <c:pt idx="12976">
                  <c:v>-59.397999999999996</c:v>
                </c:pt>
                <c:pt idx="12977">
                  <c:v>-59.395999999999994</c:v>
                </c:pt>
                <c:pt idx="12978">
                  <c:v>-59.393999999999991</c:v>
                </c:pt>
                <c:pt idx="12979">
                  <c:v>-59.391999999999996</c:v>
                </c:pt>
                <c:pt idx="12980">
                  <c:v>-59.389999999999993</c:v>
                </c:pt>
                <c:pt idx="12981">
                  <c:v>-59.387999999999991</c:v>
                </c:pt>
                <c:pt idx="12982">
                  <c:v>-59.385999999999996</c:v>
                </c:pt>
                <c:pt idx="12983">
                  <c:v>-59.383999999999993</c:v>
                </c:pt>
                <c:pt idx="12984">
                  <c:v>-59.381999999999991</c:v>
                </c:pt>
                <c:pt idx="12985">
                  <c:v>-59.379999999999995</c:v>
                </c:pt>
                <c:pt idx="12986">
                  <c:v>-59.377999999999993</c:v>
                </c:pt>
                <c:pt idx="12987">
                  <c:v>-59.375999999999991</c:v>
                </c:pt>
                <c:pt idx="12988">
                  <c:v>-59.373999999999995</c:v>
                </c:pt>
                <c:pt idx="12989">
                  <c:v>-59.371999999999993</c:v>
                </c:pt>
                <c:pt idx="12990">
                  <c:v>-59.36999999999999</c:v>
                </c:pt>
                <c:pt idx="12991">
                  <c:v>-59.367999999999995</c:v>
                </c:pt>
                <c:pt idx="12992">
                  <c:v>-59.365999999999993</c:v>
                </c:pt>
                <c:pt idx="12993">
                  <c:v>-59.36399999999999</c:v>
                </c:pt>
                <c:pt idx="12994">
                  <c:v>-59.361999999999995</c:v>
                </c:pt>
                <c:pt idx="12995">
                  <c:v>-59.36</c:v>
                </c:pt>
                <c:pt idx="12996">
                  <c:v>-59.35799999999999</c:v>
                </c:pt>
                <c:pt idx="12997">
                  <c:v>-59.355999999999995</c:v>
                </c:pt>
                <c:pt idx="12998">
                  <c:v>-59.353999999999999</c:v>
                </c:pt>
                <c:pt idx="12999">
                  <c:v>-59.35199999999999</c:v>
                </c:pt>
                <c:pt idx="13000">
                  <c:v>-59.349999999999994</c:v>
                </c:pt>
                <c:pt idx="13001">
                  <c:v>-59.347999999999999</c:v>
                </c:pt>
                <c:pt idx="13002">
                  <c:v>-59.345999999999989</c:v>
                </c:pt>
                <c:pt idx="13003">
                  <c:v>-59.343999999999994</c:v>
                </c:pt>
                <c:pt idx="13004">
                  <c:v>-59.341999999999999</c:v>
                </c:pt>
                <c:pt idx="13005">
                  <c:v>-59.339999999999989</c:v>
                </c:pt>
                <c:pt idx="13006">
                  <c:v>-59.337999999999994</c:v>
                </c:pt>
                <c:pt idx="13007">
                  <c:v>-59.335999999999999</c:v>
                </c:pt>
                <c:pt idx="13008">
                  <c:v>-59.333999999999996</c:v>
                </c:pt>
                <c:pt idx="13009">
                  <c:v>-59.331999999999994</c:v>
                </c:pt>
                <c:pt idx="13010">
                  <c:v>-59.33</c:v>
                </c:pt>
                <c:pt idx="13011">
                  <c:v>-59.327999999999996</c:v>
                </c:pt>
                <c:pt idx="13012">
                  <c:v>-59.325999999999993</c:v>
                </c:pt>
                <c:pt idx="13013">
                  <c:v>-59.323999999999998</c:v>
                </c:pt>
                <c:pt idx="13014">
                  <c:v>-59.321999999999996</c:v>
                </c:pt>
                <c:pt idx="13015">
                  <c:v>-59.319999999999993</c:v>
                </c:pt>
                <c:pt idx="13016">
                  <c:v>-59.317999999999998</c:v>
                </c:pt>
                <c:pt idx="13017">
                  <c:v>-59.315999999999995</c:v>
                </c:pt>
                <c:pt idx="13018">
                  <c:v>-59.313999999999993</c:v>
                </c:pt>
                <c:pt idx="13019">
                  <c:v>-59.311999999999998</c:v>
                </c:pt>
                <c:pt idx="13020">
                  <c:v>-59.309999999999995</c:v>
                </c:pt>
                <c:pt idx="13021">
                  <c:v>-59.307999999999993</c:v>
                </c:pt>
                <c:pt idx="13022">
                  <c:v>-59.305999999999997</c:v>
                </c:pt>
                <c:pt idx="13023">
                  <c:v>-59.303999999999995</c:v>
                </c:pt>
                <c:pt idx="13024">
                  <c:v>-59.301999999999992</c:v>
                </c:pt>
                <c:pt idx="13025">
                  <c:v>-59.3</c:v>
                </c:pt>
                <c:pt idx="13026">
                  <c:v>-59.297999999999995</c:v>
                </c:pt>
                <c:pt idx="13027">
                  <c:v>-59.295999999999992</c:v>
                </c:pt>
                <c:pt idx="13028">
                  <c:v>-59.293999999999997</c:v>
                </c:pt>
                <c:pt idx="13029">
                  <c:v>-59.291999999999994</c:v>
                </c:pt>
                <c:pt idx="13030">
                  <c:v>-59.289999999999992</c:v>
                </c:pt>
                <c:pt idx="13031">
                  <c:v>-59.287999999999997</c:v>
                </c:pt>
                <c:pt idx="13032">
                  <c:v>-59.285999999999994</c:v>
                </c:pt>
                <c:pt idx="13033">
                  <c:v>-59.283999999999992</c:v>
                </c:pt>
                <c:pt idx="13034">
                  <c:v>-59.281999999999996</c:v>
                </c:pt>
                <c:pt idx="13035">
                  <c:v>-59.279999999999994</c:v>
                </c:pt>
                <c:pt idx="13036">
                  <c:v>-59.277999999999992</c:v>
                </c:pt>
                <c:pt idx="13037">
                  <c:v>-59.275999999999996</c:v>
                </c:pt>
                <c:pt idx="13038">
                  <c:v>-59.273999999999994</c:v>
                </c:pt>
                <c:pt idx="13039">
                  <c:v>-59.271999999999991</c:v>
                </c:pt>
                <c:pt idx="13040">
                  <c:v>-59.269999999999996</c:v>
                </c:pt>
                <c:pt idx="13041">
                  <c:v>-59.267999999999994</c:v>
                </c:pt>
                <c:pt idx="13042">
                  <c:v>-59.265999999999991</c:v>
                </c:pt>
                <c:pt idx="13043">
                  <c:v>-59.263999999999996</c:v>
                </c:pt>
                <c:pt idx="13044">
                  <c:v>-59.261999999999993</c:v>
                </c:pt>
                <c:pt idx="13045">
                  <c:v>-59.259999999999991</c:v>
                </c:pt>
                <c:pt idx="13046">
                  <c:v>-59.257999999999996</c:v>
                </c:pt>
                <c:pt idx="13047">
                  <c:v>-59.255999999999993</c:v>
                </c:pt>
                <c:pt idx="13048">
                  <c:v>-59.253999999999991</c:v>
                </c:pt>
                <c:pt idx="13049">
                  <c:v>-59.251999999999995</c:v>
                </c:pt>
                <c:pt idx="13050">
                  <c:v>-59.249999999999993</c:v>
                </c:pt>
                <c:pt idx="13051">
                  <c:v>-59.24799999999999</c:v>
                </c:pt>
                <c:pt idx="13052">
                  <c:v>-59.245999999999995</c:v>
                </c:pt>
                <c:pt idx="13053">
                  <c:v>-59.243999999999993</c:v>
                </c:pt>
                <c:pt idx="13054">
                  <c:v>-59.24199999999999</c:v>
                </c:pt>
                <c:pt idx="13055">
                  <c:v>-59.239999999999995</c:v>
                </c:pt>
                <c:pt idx="13056">
                  <c:v>-59.238</c:v>
                </c:pt>
                <c:pt idx="13057">
                  <c:v>-59.23599999999999</c:v>
                </c:pt>
                <c:pt idx="13058">
                  <c:v>-59.233999999999995</c:v>
                </c:pt>
                <c:pt idx="13059">
                  <c:v>-59.231999999999999</c:v>
                </c:pt>
                <c:pt idx="13060">
                  <c:v>-59.22999999999999</c:v>
                </c:pt>
                <c:pt idx="13061">
                  <c:v>-59.227999999999994</c:v>
                </c:pt>
                <c:pt idx="13062">
                  <c:v>-59.225999999999999</c:v>
                </c:pt>
                <c:pt idx="13063">
                  <c:v>-59.22399999999999</c:v>
                </c:pt>
                <c:pt idx="13064">
                  <c:v>-59.221999999999994</c:v>
                </c:pt>
                <c:pt idx="13065">
                  <c:v>-59.22</c:v>
                </c:pt>
                <c:pt idx="13066">
                  <c:v>-59.217999999999989</c:v>
                </c:pt>
                <c:pt idx="13067">
                  <c:v>-59.215999999999994</c:v>
                </c:pt>
                <c:pt idx="13068">
                  <c:v>-59.213999999999999</c:v>
                </c:pt>
                <c:pt idx="13069">
                  <c:v>-59.211999999999989</c:v>
                </c:pt>
                <c:pt idx="13070">
                  <c:v>-59.209999999999994</c:v>
                </c:pt>
                <c:pt idx="13071">
                  <c:v>-59.207999999999998</c:v>
                </c:pt>
                <c:pt idx="13072">
                  <c:v>-59.205999999999996</c:v>
                </c:pt>
                <c:pt idx="13073">
                  <c:v>-59.203999999999994</c:v>
                </c:pt>
                <c:pt idx="13074">
                  <c:v>-59.201999999999998</c:v>
                </c:pt>
                <c:pt idx="13075">
                  <c:v>-59.199999999999996</c:v>
                </c:pt>
                <c:pt idx="13076">
                  <c:v>-59.197999999999993</c:v>
                </c:pt>
                <c:pt idx="13077">
                  <c:v>-59.195999999999998</c:v>
                </c:pt>
                <c:pt idx="13078">
                  <c:v>-59.193999999999996</c:v>
                </c:pt>
                <c:pt idx="13079">
                  <c:v>-59.191999999999993</c:v>
                </c:pt>
                <c:pt idx="13080">
                  <c:v>-59.19</c:v>
                </c:pt>
                <c:pt idx="13081">
                  <c:v>-59.187999999999995</c:v>
                </c:pt>
                <c:pt idx="13082">
                  <c:v>-59.185999999999993</c:v>
                </c:pt>
                <c:pt idx="13083">
                  <c:v>-59.183999999999997</c:v>
                </c:pt>
                <c:pt idx="13084">
                  <c:v>-59.181999999999995</c:v>
                </c:pt>
                <c:pt idx="13085">
                  <c:v>-59.179999999999993</c:v>
                </c:pt>
                <c:pt idx="13086">
                  <c:v>-59.177999999999997</c:v>
                </c:pt>
                <c:pt idx="13087">
                  <c:v>-59.175999999999995</c:v>
                </c:pt>
                <c:pt idx="13088">
                  <c:v>-59.173999999999992</c:v>
                </c:pt>
                <c:pt idx="13089">
                  <c:v>-59.171999999999997</c:v>
                </c:pt>
                <c:pt idx="13090">
                  <c:v>-59.169999999999995</c:v>
                </c:pt>
                <c:pt idx="13091">
                  <c:v>-59.167999999999992</c:v>
                </c:pt>
                <c:pt idx="13092">
                  <c:v>-59.165999999999997</c:v>
                </c:pt>
                <c:pt idx="13093">
                  <c:v>-59.163999999999994</c:v>
                </c:pt>
                <c:pt idx="13094">
                  <c:v>-59.161999999999992</c:v>
                </c:pt>
                <c:pt idx="13095">
                  <c:v>-59.16</c:v>
                </c:pt>
                <c:pt idx="13096">
                  <c:v>-59.157999999999994</c:v>
                </c:pt>
                <c:pt idx="13097">
                  <c:v>-59.155999999999992</c:v>
                </c:pt>
                <c:pt idx="13098">
                  <c:v>-59.153999999999996</c:v>
                </c:pt>
                <c:pt idx="13099">
                  <c:v>-59.151999999999994</c:v>
                </c:pt>
                <c:pt idx="13100">
                  <c:v>-59.149999999999991</c:v>
                </c:pt>
                <c:pt idx="13101">
                  <c:v>-59.147999999999996</c:v>
                </c:pt>
                <c:pt idx="13102">
                  <c:v>-59.145999999999994</c:v>
                </c:pt>
                <c:pt idx="13103">
                  <c:v>-59.143999999999991</c:v>
                </c:pt>
                <c:pt idx="13104">
                  <c:v>-59.141999999999996</c:v>
                </c:pt>
                <c:pt idx="13105">
                  <c:v>-59.139999999999993</c:v>
                </c:pt>
                <c:pt idx="13106">
                  <c:v>-59.137999999999991</c:v>
                </c:pt>
                <c:pt idx="13107">
                  <c:v>-59.135999999999996</c:v>
                </c:pt>
                <c:pt idx="13108">
                  <c:v>-59.133999999999993</c:v>
                </c:pt>
                <c:pt idx="13109">
                  <c:v>-59.131999999999991</c:v>
                </c:pt>
                <c:pt idx="13110">
                  <c:v>-59.129999999999995</c:v>
                </c:pt>
                <c:pt idx="13111">
                  <c:v>-59.127999999999993</c:v>
                </c:pt>
                <c:pt idx="13112">
                  <c:v>-59.125999999999991</c:v>
                </c:pt>
                <c:pt idx="13113">
                  <c:v>-59.123999999999995</c:v>
                </c:pt>
                <c:pt idx="13114">
                  <c:v>-59.121999999999993</c:v>
                </c:pt>
                <c:pt idx="13115">
                  <c:v>-59.11999999999999</c:v>
                </c:pt>
                <c:pt idx="13116">
                  <c:v>-59.117999999999995</c:v>
                </c:pt>
                <c:pt idx="13117">
                  <c:v>-59.115999999999993</c:v>
                </c:pt>
                <c:pt idx="13118">
                  <c:v>-59.11399999999999</c:v>
                </c:pt>
                <c:pt idx="13119">
                  <c:v>-59.111999999999995</c:v>
                </c:pt>
                <c:pt idx="13120">
                  <c:v>-59.11</c:v>
                </c:pt>
                <c:pt idx="13121">
                  <c:v>-59.10799999999999</c:v>
                </c:pt>
                <c:pt idx="13122">
                  <c:v>-59.105999999999995</c:v>
                </c:pt>
                <c:pt idx="13123">
                  <c:v>-59.103999999999999</c:v>
                </c:pt>
                <c:pt idx="13124">
                  <c:v>-59.10199999999999</c:v>
                </c:pt>
                <c:pt idx="13125">
                  <c:v>-59.099999999999994</c:v>
                </c:pt>
                <c:pt idx="13126">
                  <c:v>-59.097999999999999</c:v>
                </c:pt>
                <c:pt idx="13127">
                  <c:v>-59.095999999999989</c:v>
                </c:pt>
                <c:pt idx="13128">
                  <c:v>-59.093999999999994</c:v>
                </c:pt>
                <c:pt idx="13129">
                  <c:v>-59.091999999999999</c:v>
                </c:pt>
                <c:pt idx="13130">
                  <c:v>-59.089999999999989</c:v>
                </c:pt>
                <c:pt idx="13131">
                  <c:v>-59.087999999999994</c:v>
                </c:pt>
                <c:pt idx="13132">
                  <c:v>-59.085999999999999</c:v>
                </c:pt>
                <c:pt idx="13133">
                  <c:v>-59.083999999999996</c:v>
                </c:pt>
                <c:pt idx="13134">
                  <c:v>-59.081999999999994</c:v>
                </c:pt>
                <c:pt idx="13135">
                  <c:v>-59.08</c:v>
                </c:pt>
                <c:pt idx="13136">
                  <c:v>-59.077999999999996</c:v>
                </c:pt>
                <c:pt idx="13137">
                  <c:v>-59.075999999999993</c:v>
                </c:pt>
                <c:pt idx="13138">
                  <c:v>-59.073999999999998</c:v>
                </c:pt>
                <c:pt idx="13139">
                  <c:v>-59.071999999999996</c:v>
                </c:pt>
                <c:pt idx="13140">
                  <c:v>-59.069999999999993</c:v>
                </c:pt>
                <c:pt idx="13141">
                  <c:v>-59.067999999999998</c:v>
                </c:pt>
                <c:pt idx="13142">
                  <c:v>-59.065999999999995</c:v>
                </c:pt>
                <c:pt idx="13143">
                  <c:v>-59.063999999999993</c:v>
                </c:pt>
                <c:pt idx="13144">
                  <c:v>-59.061999999999998</c:v>
                </c:pt>
                <c:pt idx="13145">
                  <c:v>-59.059999999999995</c:v>
                </c:pt>
                <c:pt idx="13146">
                  <c:v>-59.057999999999993</c:v>
                </c:pt>
                <c:pt idx="13147">
                  <c:v>-59.055999999999997</c:v>
                </c:pt>
                <c:pt idx="13148">
                  <c:v>-59.053999999999995</c:v>
                </c:pt>
                <c:pt idx="13149">
                  <c:v>-59.051999999999992</c:v>
                </c:pt>
                <c:pt idx="13150">
                  <c:v>-59.05</c:v>
                </c:pt>
                <c:pt idx="13151">
                  <c:v>-59.047999999999995</c:v>
                </c:pt>
                <c:pt idx="13152">
                  <c:v>-59.045999999999992</c:v>
                </c:pt>
                <c:pt idx="13153">
                  <c:v>-59.043999999999997</c:v>
                </c:pt>
                <c:pt idx="13154">
                  <c:v>-59.041999999999994</c:v>
                </c:pt>
                <c:pt idx="13155">
                  <c:v>-59.039999999999992</c:v>
                </c:pt>
                <c:pt idx="13156">
                  <c:v>-59.037999999999997</c:v>
                </c:pt>
                <c:pt idx="13157">
                  <c:v>-59.035999999999994</c:v>
                </c:pt>
                <c:pt idx="13158">
                  <c:v>-59.033999999999992</c:v>
                </c:pt>
                <c:pt idx="13159">
                  <c:v>-59.031999999999996</c:v>
                </c:pt>
                <c:pt idx="13160">
                  <c:v>-59.029999999999994</c:v>
                </c:pt>
                <c:pt idx="13161">
                  <c:v>-59.027999999999992</c:v>
                </c:pt>
                <c:pt idx="13162">
                  <c:v>-59.025999999999996</c:v>
                </c:pt>
                <c:pt idx="13163">
                  <c:v>-59.023999999999994</c:v>
                </c:pt>
                <c:pt idx="13164">
                  <c:v>-59.021999999999991</c:v>
                </c:pt>
                <c:pt idx="13165">
                  <c:v>-59.019999999999996</c:v>
                </c:pt>
                <c:pt idx="13166">
                  <c:v>-59.017999999999994</c:v>
                </c:pt>
                <c:pt idx="13167">
                  <c:v>-59.015999999999991</c:v>
                </c:pt>
                <c:pt idx="13168">
                  <c:v>-59.013999999999996</c:v>
                </c:pt>
                <c:pt idx="13169">
                  <c:v>-59.011999999999993</c:v>
                </c:pt>
                <c:pt idx="13170">
                  <c:v>-59.009999999999991</c:v>
                </c:pt>
                <c:pt idx="13171">
                  <c:v>-59.007999999999996</c:v>
                </c:pt>
                <c:pt idx="13172">
                  <c:v>-59.005999999999993</c:v>
                </c:pt>
                <c:pt idx="13173">
                  <c:v>-59.003999999999991</c:v>
                </c:pt>
                <c:pt idx="13174">
                  <c:v>-59.001999999999995</c:v>
                </c:pt>
                <c:pt idx="13175">
                  <c:v>-58.999999999999993</c:v>
                </c:pt>
                <c:pt idx="13176">
                  <c:v>-58.99799999999999</c:v>
                </c:pt>
                <c:pt idx="13177">
                  <c:v>-58.995999999999995</c:v>
                </c:pt>
                <c:pt idx="13178">
                  <c:v>-58.993999999999993</c:v>
                </c:pt>
                <c:pt idx="13179">
                  <c:v>-58.99199999999999</c:v>
                </c:pt>
                <c:pt idx="13180">
                  <c:v>-58.989999999999995</c:v>
                </c:pt>
                <c:pt idx="13181">
                  <c:v>-58.988</c:v>
                </c:pt>
                <c:pt idx="13182">
                  <c:v>-58.98599999999999</c:v>
                </c:pt>
                <c:pt idx="13183">
                  <c:v>-58.983999999999995</c:v>
                </c:pt>
                <c:pt idx="13184">
                  <c:v>-58.981999999999999</c:v>
                </c:pt>
                <c:pt idx="13185">
                  <c:v>-58.97999999999999</c:v>
                </c:pt>
                <c:pt idx="13186">
                  <c:v>-58.977999999999994</c:v>
                </c:pt>
                <c:pt idx="13187">
                  <c:v>-58.975999999999999</c:v>
                </c:pt>
                <c:pt idx="13188">
                  <c:v>-58.97399999999999</c:v>
                </c:pt>
                <c:pt idx="13189">
                  <c:v>-58.971999999999994</c:v>
                </c:pt>
                <c:pt idx="13190">
                  <c:v>-58.97</c:v>
                </c:pt>
                <c:pt idx="13191">
                  <c:v>-58.967999999999989</c:v>
                </c:pt>
                <c:pt idx="13192">
                  <c:v>-58.965999999999994</c:v>
                </c:pt>
                <c:pt idx="13193">
                  <c:v>-58.963999999999999</c:v>
                </c:pt>
                <c:pt idx="13194">
                  <c:v>-58.961999999999989</c:v>
                </c:pt>
                <c:pt idx="13195">
                  <c:v>-58.959999999999994</c:v>
                </c:pt>
                <c:pt idx="13196">
                  <c:v>-58.957999999999998</c:v>
                </c:pt>
                <c:pt idx="13197">
                  <c:v>-58.955999999999996</c:v>
                </c:pt>
                <c:pt idx="13198">
                  <c:v>-58.953999999999994</c:v>
                </c:pt>
                <c:pt idx="13199">
                  <c:v>-58.951999999999998</c:v>
                </c:pt>
                <c:pt idx="13200">
                  <c:v>-58.949999999999996</c:v>
                </c:pt>
                <c:pt idx="13201">
                  <c:v>-58.947999999999993</c:v>
                </c:pt>
                <c:pt idx="13202">
                  <c:v>-58.945999999999998</c:v>
                </c:pt>
                <c:pt idx="13203">
                  <c:v>-58.943999999999996</c:v>
                </c:pt>
                <c:pt idx="13204">
                  <c:v>-58.941999999999993</c:v>
                </c:pt>
                <c:pt idx="13205">
                  <c:v>-58.94</c:v>
                </c:pt>
                <c:pt idx="13206">
                  <c:v>-58.937999999999995</c:v>
                </c:pt>
                <c:pt idx="13207">
                  <c:v>-58.935999999999993</c:v>
                </c:pt>
                <c:pt idx="13208">
                  <c:v>-58.933999999999997</c:v>
                </c:pt>
                <c:pt idx="13209">
                  <c:v>-58.931999999999995</c:v>
                </c:pt>
                <c:pt idx="13210">
                  <c:v>-58.929999999999993</c:v>
                </c:pt>
                <c:pt idx="13211">
                  <c:v>-58.927999999999997</c:v>
                </c:pt>
                <c:pt idx="13212">
                  <c:v>-58.925999999999995</c:v>
                </c:pt>
                <c:pt idx="13213">
                  <c:v>-58.923999999999992</c:v>
                </c:pt>
                <c:pt idx="13214">
                  <c:v>-58.921999999999997</c:v>
                </c:pt>
                <c:pt idx="13215">
                  <c:v>-58.919999999999995</c:v>
                </c:pt>
                <c:pt idx="13216">
                  <c:v>-58.917999999999992</c:v>
                </c:pt>
                <c:pt idx="13217">
                  <c:v>-58.915999999999997</c:v>
                </c:pt>
                <c:pt idx="13218">
                  <c:v>-58.913999999999994</c:v>
                </c:pt>
                <c:pt idx="13219">
                  <c:v>-58.911999999999992</c:v>
                </c:pt>
                <c:pt idx="13220">
                  <c:v>-58.91</c:v>
                </c:pt>
                <c:pt idx="13221">
                  <c:v>-58.907999999999994</c:v>
                </c:pt>
                <c:pt idx="13222">
                  <c:v>-58.905999999999992</c:v>
                </c:pt>
                <c:pt idx="13223">
                  <c:v>-58.903999999999996</c:v>
                </c:pt>
                <c:pt idx="13224">
                  <c:v>-58.901999999999994</c:v>
                </c:pt>
                <c:pt idx="13225">
                  <c:v>-58.899999999999991</c:v>
                </c:pt>
                <c:pt idx="13226">
                  <c:v>-58.897999999999996</c:v>
                </c:pt>
                <c:pt idx="13227">
                  <c:v>-58.895999999999994</c:v>
                </c:pt>
                <c:pt idx="13228">
                  <c:v>-58.893999999999991</c:v>
                </c:pt>
                <c:pt idx="13229">
                  <c:v>-58.891999999999996</c:v>
                </c:pt>
                <c:pt idx="13230">
                  <c:v>-58.889999999999993</c:v>
                </c:pt>
                <c:pt idx="13231">
                  <c:v>-58.887999999999991</c:v>
                </c:pt>
                <c:pt idx="13232">
                  <c:v>-58.885999999999996</c:v>
                </c:pt>
                <c:pt idx="13233">
                  <c:v>-58.883999999999993</c:v>
                </c:pt>
                <c:pt idx="13234">
                  <c:v>-58.881999999999991</c:v>
                </c:pt>
                <c:pt idx="13235">
                  <c:v>-58.879999999999995</c:v>
                </c:pt>
                <c:pt idx="13236">
                  <c:v>-58.877999999999993</c:v>
                </c:pt>
                <c:pt idx="13237">
                  <c:v>-58.875999999999991</c:v>
                </c:pt>
                <c:pt idx="13238">
                  <c:v>-58.873999999999995</c:v>
                </c:pt>
                <c:pt idx="13239">
                  <c:v>-58.871999999999993</c:v>
                </c:pt>
                <c:pt idx="13240">
                  <c:v>-58.86999999999999</c:v>
                </c:pt>
                <c:pt idx="13241">
                  <c:v>-58.867999999999995</c:v>
                </c:pt>
                <c:pt idx="13242">
                  <c:v>-58.865999999999993</c:v>
                </c:pt>
                <c:pt idx="13243">
                  <c:v>-58.86399999999999</c:v>
                </c:pt>
                <c:pt idx="13244">
                  <c:v>-58.861999999999995</c:v>
                </c:pt>
                <c:pt idx="13245">
                  <c:v>-58.86</c:v>
                </c:pt>
                <c:pt idx="13246">
                  <c:v>-58.85799999999999</c:v>
                </c:pt>
                <c:pt idx="13247">
                  <c:v>-58.855999999999995</c:v>
                </c:pt>
                <c:pt idx="13248">
                  <c:v>-58.853999999999999</c:v>
                </c:pt>
                <c:pt idx="13249">
                  <c:v>-58.85199999999999</c:v>
                </c:pt>
                <c:pt idx="13250">
                  <c:v>-58.849999999999994</c:v>
                </c:pt>
                <c:pt idx="13251">
                  <c:v>-58.847999999999999</c:v>
                </c:pt>
                <c:pt idx="13252">
                  <c:v>-58.845999999999989</c:v>
                </c:pt>
                <c:pt idx="13253">
                  <c:v>-58.843999999999994</c:v>
                </c:pt>
                <c:pt idx="13254">
                  <c:v>-58.841999999999999</c:v>
                </c:pt>
                <c:pt idx="13255">
                  <c:v>-58.839999999999989</c:v>
                </c:pt>
                <c:pt idx="13256">
                  <c:v>-58.837999999999994</c:v>
                </c:pt>
                <c:pt idx="13257">
                  <c:v>-58.835999999999999</c:v>
                </c:pt>
                <c:pt idx="13258">
                  <c:v>-58.833999999999996</c:v>
                </c:pt>
                <c:pt idx="13259">
                  <c:v>-58.831999999999994</c:v>
                </c:pt>
                <c:pt idx="13260">
                  <c:v>-58.83</c:v>
                </c:pt>
                <c:pt idx="13261">
                  <c:v>-58.827999999999996</c:v>
                </c:pt>
                <c:pt idx="13262">
                  <c:v>-58.825999999999993</c:v>
                </c:pt>
                <c:pt idx="13263">
                  <c:v>-58.823999999999998</c:v>
                </c:pt>
                <c:pt idx="13264">
                  <c:v>-58.821999999999996</c:v>
                </c:pt>
                <c:pt idx="13265">
                  <c:v>-58.819999999999993</c:v>
                </c:pt>
                <c:pt idx="13266">
                  <c:v>-58.817999999999998</c:v>
                </c:pt>
                <c:pt idx="13267">
                  <c:v>-58.815999999999995</c:v>
                </c:pt>
                <c:pt idx="13268">
                  <c:v>-58.813999999999993</c:v>
                </c:pt>
                <c:pt idx="13269">
                  <c:v>-58.811999999999998</c:v>
                </c:pt>
                <c:pt idx="13270">
                  <c:v>-58.809999999999995</c:v>
                </c:pt>
                <c:pt idx="13271">
                  <c:v>-58.807999999999993</c:v>
                </c:pt>
                <c:pt idx="13272">
                  <c:v>-58.805999999999997</c:v>
                </c:pt>
                <c:pt idx="13273">
                  <c:v>-58.803999999999995</c:v>
                </c:pt>
                <c:pt idx="13274">
                  <c:v>-58.801999999999992</c:v>
                </c:pt>
                <c:pt idx="13275">
                  <c:v>-58.8</c:v>
                </c:pt>
                <c:pt idx="13276">
                  <c:v>-58.797999999999995</c:v>
                </c:pt>
                <c:pt idx="13277">
                  <c:v>-58.795999999999992</c:v>
                </c:pt>
                <c:pt idx="13278">
                  <c:v>-58.793999999999997</c:v>
                </c:pt>
                <c:pt idx="13279">
                  <c:v>-58.791999999999994</c:v>
                </c:pt>
                <c:pt idx="13280">
                  <c:v>-58.789999999999992</c:v>
                </c:pt>
                <c:pt idx="13281">
                  <c:v>-58.787999999999997</c:v>
                </c:pt>
                <c:pt idx="13282">
                  <c:v>-58.785999999999994</c:v>
                </c:pt>
                <c:pt idx="13283">
                  <c:v>-58.783999999999992</c:v>
                </c:pt>
                <c:pt idx="13284">
                  <c:v>-58.781999999999996</c:v>
                </c:pt>
                <c:pt idx="13285">
                  <c:v>-58.779999999999994</c:v>
                </c:pt>
                <c:pt idx="13286">
                  <c:v>-58.777999999999992</c:v>
                </c:pt>
                <c:pt idx="13287">
                  <c:v>-58.775999999999996</c:v>
                </c:pt>
                <c:pt idx="13288">
                  <c:v>-58.773999999999994</c:v>
                </c:pt>
                <c:pt idx="13289">
                  <c:v>-58.771999999999991</c:v>
                </c:pt>
                <c:pt idx="13290">
                  <c:v>-58.769999999999996</c:v>
                </c:pt>
                <c:pt idx="13291">
                  <c:v>-58.767999999999994</c:v>
                </c:pt>
                <c:pt idx="13292">
                  <c:v>-58.765999999999991</c:v>
                </c:pt>
                <c:pt idx="13293">
                  <c:v>-58.763999999999996</c:v>
                </c:pt>
                <c:pt idx="13294">
                  <c:v>-58.761999999999993</c:v>
                </c:pt>
                <c:pt idx="13295">
                  <c:v>-58.759999999999991</c:v>
                </c:pt>
                <c:pt idx="13296">
                  <c:v>-58.757999999999996</c:v>
                </c:pt>
                <c:pt idx="13297">
                  <c:v>-58.755999999999993</c:v>
                </c:pt>
                <c:pt idx="13298">
                  <c:v>-58.753999999999991</c:v>
                </c:pt>
                <c:pt idx="13299">
                  <c:v>-58.751999999999995</c:v>
                </c:pt>
                <c:pt idx="13300">
                  <c:v>-58.749999999999993</c:v>
                </c:pt>
                <c:pt idx="13301">
                  <c:v>-58.74799999999999</c:v>
                </c:pt>
                <c:pt idx="13302">
                  <c:v>-58.745999999999995</c:v>
                </c:pt>
                <c:pt idx="13303">
                  <c:v>-58.743999999999993</c:v>
                </c:pt>
                <c:pt idx="13304">
                  <c:v>-58.74199999999999</c:v>
                </c:pt>
                <c:pt idx="13305">
                  <c:v>-58.739999999999995</c:v>
                </c:pt>
                <c:pt idx="13306">
                  <c:v>-58.738</c:v>
                </c:pt>
                <c:pt idx="13307">
                  <c:v>-58.73599999999999</c:v>
                </c:pt>
                <c:pt idx="13308">
                  <c:v>-58.733999999999995</c:v>
                </c:pt>
                <c:pt idx="13309">
                  <c:v>-58.731999999999999</c:v>
                </c:pt>
                <c:pt idx="13310">
                  <c:v>-58.72999999999999</c:v>
                </c:pt>
                <c:pt idx="13311">
                  <c:v>-58.727999999999994</c:v>
                </c:pt>
                <c:pt idx="13312">
                  <c:v>-58.725999999999999</c:v>
                </c:pt>
                <c:pt idx="13313">
                  <c:v>-58.72399999999999</c:v>
                </c:pt>
                <c:pt idx="13314">
                  <c:v>-58.721999999999994</c:v>
                </c:pt>
                <c:pt idx="13315">
                  <c:v>-58.72</c:v>
                </c:pt>
                <c:pt idx="13316">
                  <c:v>-58.717999999999989</c:v>
                </c:pt>
                <c:pt idx="13317">
                  <c:v>-58.715999999999994</c:v>
                </c:pt>
                <c:pt idx="13318">
                  <c:v>-58.713999999999999</c:v>
                </c:pt>
                <c:pt idx="13319">
                  <c:v>-58.711999999999989</c:v>
                </c:pt>
                <c:pt idx="13320">
                  <c:v>-58.709999999999994</c:v>
                </c:pt>
                <c:pt idx="13321">
                  <c:v>-58.707999999999998</c:v>
                </c:pt>
                <c:pt idx="13322">
                  <c:v>-58.705999999999996</c:v>
                </c:pt>
                <c:pt idx="13323">
                  <c:v>-58.703999999999994</c:v>
                </c:pt>
                <c:pt idx="13324">
                  <c:v>-58.701999999999998</c:v>
                </c:pt>
                <c:pt idx="13325">
                  <c:v>-58.699999999999996</c:v>
                </c:pt>
                <c:pt idx="13326">
                  <c:v>-58.697999999999993</c:v>
                </c:pt>
                <c:pt idx="13327">
                  <c:v>-58.695999999999998</c:v>
                </c:pt>
                <c:pt idx="13328">
                  <c:v>-58.693999999999996</c:v>
                </c:pt>
                <c:pt idx="13329">
                  <c:v>-58.691999999999993</c:v>
                </c:pt>
                <c:pt idx="13330">
                  <c:v>-58.69</c:v>
                </c:pt>
                <c:pt idx="13331">
                  <c:v>-58.687999999999995</c:v>
                </c:pt>
                <c:pt idx="13332">
                  <c:v>-58.685999999999993</c:v>
                </c:pt>
                <c:pt idx="13333">
                  <c:v>-58.683999999999997</c:v>
                </c:pt>
                <c:pt idx="13334">
                  <c:v>-58.681999999999995</c:v>
                </c:pt>
                <c:pt idx="13335">
                  <c:v>-58.679999999999993</c:v>
                </c:pt>
                <c:pt idx="13336">
                  <c:v>-58.677999999999997</c:v>
                </c:pt>
                <c:pt idx="13337">
                  <c:v>-58.675999999999995</c:v>
                </c:pt>
                <c:pt idx="13338">
                  <c:v>-58.673999999999992</c:v>
                </c:pt>
                <c:pt idx="13339">
                  <c:v>-58.671999999999997</c:v>
                </c:pt>
                <c:pt idx="13340">
                  <c:v>-58.669999999999995</c:v>
                </c:pt>
                <c:pt idx="13341">
                  <c:v>-58.667999999999992</c:v>
                </c:pt>
                <c:pt idx="13342">
                  <c:v>-58.665999999999997</c:v>
                </c:pt>
                <c:pt idx="13343">
                  <c:v>-58.663999999999994</c:v>
                </c:pt>
                <c:pt idx="13344">
                  <c:v>-58.661999999999992</c:v>
                </c:pt>
                <c:pt idx="13345">
                  <c:v>-58.66</c:v>
                </c:pt>
                <c:pt idx="13346">
                  <c:v>-58.657999999999994</c:v>
                </c:pt>
                <c:pt idx="13347">
                  <c:v>-58.655999999999992</c:v>
                </c:pt>
                <c:pt idx="13348">
                  <c:v>-58.653999999999996</c:v>
                </c:pt>
                <c:pt idx="13349">
                  <c:v>-58.651999999999994</c:v>
                </c:pt>
                <c:pt idx="13350">
                  <c:v>-58.649999999999991</c:v>
                </c:pt>
                <c:pt idx="13351">
                  <c:v>-58.647999999999996</c:v>
                </c:pt>
                <c:pt idx="13352">
                  <c:v>-58.645999999999994</c:v>
                </c:pt>
                <c:pt idx="13353">
                  <c:v>-58.643999999999991</c:v>
                </c:pt>
                <c:pt idx="13354">
                  <c:v>-58.641999999999996</c:v>
                </c:pt>
                <c:pt idx="13355">
                  <c:v>-58.639999999999993</c:v>
                </c:pt>
                <c:pt idx="13356">
                  <c:v>-58.637999999999991</c:v>
                </c:pt>
                <c:pt idx="13357">
                  <c:v>-58.635999999999996</c:v>
                </c:pt>
                <c:pt idx="13358">
                  <c:v>-58.633999999999993</c:v>
                </c:pt>
                <c:pt idx="13359">
                  <c:v>-58.631999999999991</c:v>
                </c:pt>
                <c:pt idx="13360">
                  <c:v>-58.629999999999995</c:v>
                </c:pt>
                <c:pt idx="13361">
                  <c:v>-58.627999999999993</c:v>
                </c:pt>
                <c:pt idx="13362">
                  <c:v>-58.625999999999991</c:v>
                </c:pt>
                <c:pt idx="13363">
                  <c:v>-58.623999999999995</c:v>
                </c:pt>
                <c:pt idx="13364">
                  <c:v>-58.621999999999993</c:v>
                </c:pt>
                <c:pt idx="13365">
                  <c:v>-58.61999999999999</c:v>
                </c:pt>
                <c:pt idx="13366">
                  <c:v>-58.617999999999995</c:v>
                </c:pt>
                <c:pt idx="13367">
                  <c:v>-58.615999999999993</c:v>
                </c:pt>
                <c:pt idx="13368">
                  <c:v>-58.61399999999999</c:v>
                </c:pt>
                <c:pt idx="13369">
                  <c:v>-58.611999999999995</c:v>
                </c:pt>
                <c:pt idx="13370">
                  <c:v>-58.61</c:v>
                </c:pt>
                <c:pt idx="13371">
                  <c:v>-58.60799999999999</c:v>
                </c:pt>
                <c:pt idx="13372">
                  <c:v>-58.605999999999995</c:v>
                </c:pt>
                <c:pt idx="13373">
                  <c:v>-58.603999999999999</c:v>
                </c:pt>
                <c:pt idx="13374">
                  <c:v>-58.60199999999999</c:v>
                </c:pt>
                <c:pt idx="13375">
                  <c:v>-58.599999999999994</c:v>
                </c:pt>
                <c:pt idx="13376">
                  <c:v>-58.597999999999999</c:v>
                </c:pt>
                <c:pt idx="13377">
                  <c:v>-58.595999999999989</c:v>
                </c:pt>
                <c:pt idx="13378">
                  <c:v>-58.593999999999994</c:v>
                </c:pt>
                <c:pt idx="13379">
                  <c:v>-58.591999999999999</c:v>
                </c:pt>
                <c:pt idx="13380">
                  <c:v>-58.589999999999989</c:v>
                </c:pt>
                <c:pt idx="13381">
                  <c:v>-58.587999999999994</c:v>
                </c:pt>
                <c:pt idx="13382">
                  <c:v>-58.585999999999999</c:v>
                </c:pt>
                <c:pt idx="13383">
                  <c:v>-58.583999999999996</c:v>
                </c:pt>
                <c:pt idx="13384">
                  <c:v>-58.581999999999994</c:v>
                </c:pt>
                <c:pt idx="13385">
                  <c:v>-58.58</c:v>
                </c:pt>
                <c:pt idx="13386">
                  <c:v>-58.577999999999996</c:v>
                </c:pt>
                <c:pt idx="13387">
                  <c:v>-58.575999999999993</c:v>
                </c:pt>
                <c:pt idx="13388">
                  <c:v>-58.573999999999998</c:v>
                </c:pt>
                <c:pt idx="13389">
                  <c:v>-58.571999999999996</c:v>
                </c:pt>
                <c:pt idx="13390">
                  <c:v>-58.569999999999993</c:v>
                </c:pt>
                <c:pt idx="13391">
                  <c:v>-58.567999999999998</c:v>
                </c:pt>
                <c:pt idx="13392">
                  <c:v>-58.565999999999995</c:v>
                </c:pt>
                <c:pt idx="13393">
                  <c:v>-58.563999999999993</c:v>
                </c:pt>
                <c:pt idx="13394">
                  <c:v>-58.561999999999998</c:v>
                </c:pt>
                <c:pt idx="13395">
                  <c:v>-58.559999999999995</c:v>
                </c:pt>
                <c:pt idx="13396">
                  <c:v>-58.557999999999993</c:v>
                </c:pt>
                <c:pt idx="13397">
                  <c:v>-58.555999999999997</c:v>
                </c:pt>
                <c:pt idx="13398">
                  <c:v>-58.553999999999995</c:v>
                </c:pt>
                <c:pt idx="13399">
                  <c:v>-58.551999999999992</c:v>
                </c:pt>
                <c:pt idx="13400">
                  <c:v>-58.55</c:v>
                </c:pt>
                <c:pt idx="13401">
                  <c:v>-58.547999999999995</c:v>
                </c:pt>
                <c:pt idx="13402">
                  <c:v>-58.545999999999992</c:v>
                </c:pt>
                <c:pt idx="13403">
                  <c:v>-58.543999999999997</c:v>
                </c:pt>
                <c:pt idx="13404">
                  <c:v>-58.541999999999994</c:v>
                </c:pt>
                <c:pt idx="13405">
                  <c:v>-58.539999999999992</c:v>
                </c:pt>
                <c:pt idx="13406">
                  <c:v>-58.537999999999997</c:v>
                </c:pt>
                <c:pt idx="13407">
                  <c:v>-58.535999999999994</c:v>
                </c:pt>
                <c:pt idx="13408">
                  <c:v>-58.533999999999992</c:v>
                </c:pt>
                <c:pt idx="13409">
                  <c:v>-58.531999999999996</c:v>
                </c:pt>
                <c:pt idx="13410">
                  <c:v>-58.529999999999994</c:v>
                </c:pt>
                <c:pt idx="13411">
                  <c:v>-58.527999999999992</c:v>
                </c:pt>
                <c:pt idx="13412">
                  <c:v>-58.525999999999996</c:v>
                </c:pt>
                <c:pt idx="13413">
                  <c:v>-58.523999999999994</c:v>
                </c:pt>
                <c:pt idx="13414">
                  <c:v>-58.521999999999991</c:v>
                </c:pt>
                <c:pt idx="13415">
                  <c:v>-58.519999999999996</c:v>
                </c:pt>
                <c:pt idx="13416">
                  <c:v>-58.517999999999994</c:v>
                </c:pt>
                <c:pt idx="13417">
                  <c:v>-58.515999999999991</c:v>
                </c:pt>
                <c:pt idx="13418">
                  <c:v>-58.513999999999996</c:v>
                </c:pt>
                <c:pt idx="13419">
                  <c:v>-58.511999999999993</c:v>
                </c:pt>
                <c:pt idx="13420">
                  <c:v>-58.509999999999991</c:v>
                </c:pt>
                <c:pt idx="13421">
                  <c:v>-58.507999999999996</c:v>
                </c:pt>
                <c:pt idx="13422">
                  <c:v>-58.505999999999993</c:v>
                </c:pt>
                <c:pt idx="13423">
                  <c:v>-58.503999999999991</c:v>
                </c:pt>
                <c:pt idx="13424">
                  <c:v>-58.501999999999995</c:v>
                </c:pt>
                <c:pt idx="13425">
                  <c:v>-58.499999999999993</c:v>
                </c:pt>
                <c:pt idx="13426">
                  <c:v>-58.49799999999999</c:v>
                </c:pt>
                <c:pt idx="13427">
                  <c:v>-58.495999999999995</c:v>
                </c:pt>
                <c:pt idx="13428">
                  <c:v>-58.493999999999993</c:v>
                </c:pt>
                <c:pt idx="13429">
                  <c:v>-58.49199999999999</c:v>
                </c:pt>
                <c:pt idx="13430">
                  <c:v>-58.489999999999995</c:v>
                </c:pt>
                <c:pt idx="13431">
                  <c:v>-58.488</c:v>
                </c:pt>
                <c:pt idx="13432">
                  <c:v>-58.48599999999999</c:v>
                </c:pt>
                <c:pt idx="13433">
                  <c:v>-58.483999999999995</c:v>
                </c:pt>
                <c:pt idx="13434">
                  <c:v>-58.481999999999999</c:v>
                </c:pt>
                <c:pt idx="13435">
                  <c:v>-58.47999999999999</c:v>
                </c:pt>
                <c:pt idx="13436">
                  <c:v>-58.477999999999994</c:v>
                </c:pt>
                <c:pt idx="13437">
                  <c:v>-58.475999999999999</c:v>
                </c:pt>
                <c:pt idx="13438">
                  <c:v>-58.47399999999999</c:v>
                </c:pt>
                <c:pt idx="13439">
                  <c:v>-58.471999999999994</c:v>
                </c:pt>
                <c:pt idx="13440">
                  <c:v>-58.47</c:v>
                </c:pt>
                <c:pt idx="13441">
                  <c:v>-58.467999999999989</c:v>
                </c:pt>
                <c:pt idx="13442">
                  <c:v>-58.465999999999994</c:v>
                </c:pt>
                <c:pt idx="13443">
                  <c:v>-58.463999999999999</c:v>
                </c:pt>
                <c:pt idx="13444">
                  <c:v>-58.461999999999989</c:v>
                </c:pt>
                <c:pt idx="13445">
                  <c:v>-58.459999999999994</c:v>
                </c:pt>
                <c:pt idx="13446">
                  <c:v>-58.457999999999998</c:v>
                </c:pt>
                <c:pt idx="13447">
                  <c:v>-58.455999999999996</c:v>
                </c:pt>
                <c:pt idx="13448">
                  <c:v>-58.453999999999994</c:v>
                </c:pt>
                <c:pt idx="13449">
                  <c:v>-58.451999999999998</c:v>
                </c:pt>
                <c:pt idx="13450">
                  <c:v>-58.449999999999996</c:v>
                </c:pt>
                <c:pt idx="13451">
                  <c:v>-58.447999999999993</c:v>
                </c:pt>
                <c:pt idx="13452">
                  <c:v>-58.445999999999998</c:v>
                </c:pt>
                <c:pt idx="13453">
                  <c:v>-58.443999999999996</c:v>
                </c:pt>
                <c:pt idx="13454">
                  <c:v>-58.441999999999993</c:v>
                </c:pt>
                <c:pt idx="13455">
                  <c:v>-58.44</c:v>
                </c:pt>
                <c:pt idx="13456">
                  <c:v>-58.437999999999995</c:v>
                </c:pt>
                <c:pt idx="13457">
                  <c:v>-58.435999999999993</c:v>
                </c:pt>
                <c:pt idx="13458">
                  <c:v>-58.433999999999997</c:v>
                </c:pt>
                <c:pt idx="13459">
                  <c:v>-58.431999999999995</c:v>
                </c:pt>
                <c:pt idx="13460">
                  <c:v>-58.429999999999993</c:v>
                </c:pt>
                <c:pt idx="13461">
                  <c:v>-58.427999999999997</c:v>
                </c:pt>
                <c:pt idx="13462">
                  <c:v>-58.425999999999995</c:v>
                </c:pt>
                <c:pt idx="13463">
                  <c:v>-58.423999999999992</c:v>
                </c:pt>
                <c:pt idx="13464">
                  <c:v>-58.421999999999997</c:v>
                </c:pt>
                <c:pt idx="13465">
                  <c:v>-58.419999999999995</c:v>
                </c:pt>
                <c:pt idx="13466">
                  <c:v>-58.417999999999992</c:v>
                </c:pt>
                <c:pt idx="13467">
                  <c:v>-58.415999999999997</c:v>
                </c:pt>
                <c:pt idx="13468">
                  <c:v>-58.413999999999994</c:v>
                </c:pt>
                <c:pt idx="13469">
                  <c:v>-58.411999999999992</c:v>
                </c:pt>
                <c:pt idx="13470">
                  <c:v>-58.41</c:v>
                </c:pt>
                <c:pt idx="13471">
                  <c:v>-58.407999999999994</c:v>
                </c:pt>
                <c:pt idx="13472">
                  <c:v>-58.405999999999992</c:v>
                </c:pt>
                <c:pt idx="13473">
                  <c:v>-58.403999999999996</c:v>
                </c:pt>
                <c:pt idx="13474">
                  <c:v>-58.401999999999994</c:v>
                </c:pt>
                <c:pt idx="13475">
                  <c:v>-58.399999999999991</c:v>
                </c:pt>
                <c:pt idx="13476">
                  <c:v>-58.397999999999996</c:v>
                </c:pt>
                <c:pt idx="13477">
                  <c:v>-58.395999999999994</c:v>
                </c:pt>
                <c:pt idx="13478">
                  <c:v>-58.393999999999991</c:v>
                </c:pt>
                <c:pt idx="13479">
                  <c:v>-58.391999999999996</c:v>
                </c:pt>
                <c:pt idx="13480">
                  <c:v>-58.389999999999993</c:v>
                </c:pt>
                <c:pt idx="13481">
                  <c:v>-58.387999999999991</c:v>
                </c:pt>
                <c:pt idx="13482">
                  <c:v>-58.385999999999996</c:v>
                </c:pt>
                <c:pt idx="13483">
                  <c:v>-58.383999999999993</c:v>
                </c:pt>
                <c:pt idx="13484">
                  <c:v>-58.381999999999991</c:v>
                </c:pt>
                <c:pt idx="13485">
                  <c:v>-58.379999999999995</c:v>
                </c:pt>
                <c:pt idx="13486">
                  <c:v>-58.377999999999993</c:v>
                </c:pt>
                <c:pt idx="13487">
                  <c:v>-58.375999999999991</c:v>
                </c:pt>
                <c:pt idx="13488">
                  <c:v>-58.373999999999995</c:v>
                </c:pt>
                <c:pt idx="13489">
                  <c:v>-58.371999999999993</c:v>
                </c:pt>
                <c:pt idx="13490">
                  <c:v>-58.36999999999999</c:v>
                </c:pt>
                <c:pt idx="13491">
                  <c:v>-58.367999999999995</c:v>
                </c:pt>
                <c:pt idx="13492">
                  <c:v>-58.365999999999993</c:v>
                </c:pt>
                <c:pt idx="13493">
                  <c:v>-58.36399999999999</c:v>
                </c:pt>
                <c:pt idx="13494">
                  <c:v>-58.361999999999995</c:v>
                </c:pt>
                <c:pt idx="13495">
                  <c:v>-58.36</c:v>
                </c:pt>
                <c:pt idx="13496">
                  <c:v>-58.35799999999999</c:v>
                </c:pt>
                <c:pt idx="13497">
                  <c:v>-58.355999999999995</c:v>
                </c:pt>
                <c:pt idx="13498">
                  <c:v>-58.353999999999999</c:v>
                </c:pt>
                <c:pt idx="13499">
                  <c:v>-58.35199999999999</c:v>
                </c:pt>
                <c:pt idx="13500">
                  <c:v>-58.349999999999994</c:v>
                </c:pt>
                <c:pt idx="13501">
                  <c:v>-58.347999999999999</c:v>
                </c:pt>
                <c:pt idx="13502">
                  <c:v>-58.345999999999989</c:v>
                </c:pt>
                <c:pt idx="13503">
                  <c:v>-58.343999999999994</c:v>
                </c:pt>
                <c:pt idx="13504">
                  <c:v>-58.341999999999999</c:v>
                </c:pt>
                <c:pt idx="13505">
                  <c:v>-58.339999999999989</c:v>
                </c:pt>
                <c:pt idx="13506">
                  <c:v>-58.337999999999994</c:v>
                </c:pt>
                <c:pt idx="13507">
                  <c:v>-58.335999999999999</c:v>
                </c:pt>
                <c:pt idx="13508">
                  <c:v>-58.333999999999996</c:v>
                </c:pt>
                <c:pt idx="13509">
                  <c:v>-58.331999999999994</c:v>
                </c:pt>
                <c:pt idx="13510">
                  <c:v>-58.33</c:v>
                </c:pt>
                <c:pt idx="13511">
                  <c:v>-58.327999999999996</c:v>
                </c:pt>
                <c:pt idx="13512">
                  <c:v>-58.325999999999993</c:v>
                </c:pt>
                <c:pt idx="13513">
                  <c:v>-58.323999999999998</c:v>
                </c:pt>
                <c:pt idx="13514">
                  <c:v>-58.321999999999996</c:v>
                </c:pt>
                <c:pt idx="13515">
                  <c:v>-58.319999999999993</c:v>
                </c:pt>
                <c:pt idx="13516">
                  <c:v>-58.317999999999998</c:v>
                </c:pt>
                <c:pt idx="13517">
                  <c:v>-58.315999999999995</c:v>
                </c:pt>
                <c:pt idx="13518">
                  <c:v>-58.313999999999993</c:v>
                </c:pt>
                <c:pt idx="13519">
                  <c:v>-58.311999999999998</c:v>
                </c:pt>
                <c:pt idx="13520">
                  <c:v>-58.309999999999995</c:v>
                </c:pt>
                <c:pt idx="13521">
                  <c:v>-58.307999999999993</c:v>
                </c:pt>
                <c:pt idx="13522">
                  <c:v>-58.305999999999997</c:v>
                </c:pt>
                <c:pt idx="13523">
                  <c:v>-58.303999999999995</c:v>
                </c:pt>
                <c:pt idx="13524">
                  <c:v>-58.301999999999992</c:v>
                </c:pt>
                <c:pt idx="13525">
                  <c:v>-58.3</c:v>
                </c:pt>
                <c:pt idx="13526">
                  <c:v>-58.297999999999995</c:v>
                </c:pt>
                <c:pt idx="13527">
                  <c:v>-58.295999999999992</c:v>
                </c:pt>
                <c:pt idx="13528">
                  <c:v>-58.293999999999997</c:v>
                </c:pt>
                <c:pt idx="13529">
                  <c:v>-58.291999999999994</c:v>
                </c:pt>
                <c:pt idx="13530">
                  <c:v>-58.289999999999992</c:v>
                </c:pt>
                <c:pt idx="13531">
                  <c:v>-58.287999999999997</c:v>
                </c:pt>
                <c:pt idx="13532">
                  <c:v>-58.285999999999994</c:v>
                </c:pt>
                <c:pt idx="13533">
                  <c:v>-58.283999999999992</c:v>
                </c:pt>
                <c:pt idx="13534">
                  <c:v>-58.281999999999996</c:v>
                </c:pt>
                <c:pt idx="13535">
                  <c:v>-58.279999999999994</c:v>
                </c:pt>
                <c:pt idx="13536">
                  <c:v>-58.277999999999992</c:v>
                </c:pt>
                <c:pt idx="13537">
                  <c:v>-58.275999999999996</c:v>
                </c:pt>
                <c:pt idx="13538">
                  <c:v>-58.273999999999994</c:v>
                </c:pt>
                <c:pt idx="13539">
                  <c:v>-58.271999999999991</c:v>
                </c:pt>
                <c:pt idx="13540">
                  <c:v>-58.269999999999996</c:v>
                </c:pt>
                <c:pt idx="13541">
                  <c:v>-58.267999999999994</c:v>
                </c:pt>
                <c:pt idx="13542">
                  <c:v>-58.265999999999991</c:v>
                </c:pt>
                <c:pt idx="13543">
                  <c:v>-58.263999999999996</c:v>
                </c:pt>
                <c:pt idx="13544">
                  <c:v>-58.261999999999993</c:v>
                </c:pt>
                <c:pt idx="13545">
                  <c:v>-58.259999999999991</c:v>
                </c:pt>
                <c:pt idx="13546">
                  <c:v>-58.257999999999996</c:v>
                </c:pt>
                <c:pt idx="13547">
                  <c:v>-58.255999999999993</c:v>
                </c:pt>
                <c:pt idx="13548">
                  <c:v>-58.253999999999991</c:v>
                </c:pt>
                <c:pt idx="13549">
                  <c:v>-58.251999999999995</c:v>
                </c:pt>
                <c:pt idx="13550">
                  <c:v>-58.249999999999993</c:v>
                </c:pt>
                <c:pt idx="13551">
                  <c:v>-58.24799999999999</c:v>
                </c:pt>
                <c:pt idx="13552">
                  <c:v>-58.245999999999995</c:v>
                </c:pt>
                <c:pt idx="13553">
                  <c:v>-58.243999999999993</c:v>
                </c:pt>
                <c:pt idx="13554">
                  <c:v>-58.24199999999999</c:v>
                </c:pt>
                <c:pt idx="13555">
                  <c:v>-58.239999999999995</c:v>
                </c:pt>
                <c:pt idx="13556">
                  <c:v>-58.238</c:v>
                </c:pt>
                <c:pt idx="13557">
                  <c:v>-58.23599999999999</c:v>
                </c:pt>
                <c:pt idx="13558">
                  <c:v>-58.233999999999995</c:v>
                </c:pt>
                <c:pt idx="13559">
                  <c:v>-58.231999999999999</c:v>
                </c:pt>
                <c:pt idx="13560">
                  <c:v>-58.22999999999999</c:v>
                </c:pt>
                <c:pt idx="13561">
                  <c:v>-58.227999999999994</c:v>
                </c:pt>
                <c:pt idx="13562">
                  <c:v>-58.225999999999999</c:v>
                </c:pt>
                <c:pt idx="13563">
                  <c:v>-58.22399999999999</c:v>
                </c:pt>
                <c:pt idx="13564">
                  <c:v>-58.221999999999994</c:v>
                </c:pt>
                <c:pt idx="13565">
                  <c:v>-58.22</c:v>
                </c:pt>
                <c:pt idx="13566">
                  <c:v>-58.217999999999989</c:v>
                </c:pt>
                <c:pt idx="13567">
                  <c:v>-58.215999999999994</c:v>
                </c:pt>
                <c:pt idx="13568">
                  <c:v>-58.213999999999999</c:v>
                </c:pt>
                <c:pt idx="13569">
                  <c:v>-58.211999999999989</c:v>
                </c:pt>
                <c:pt idx="13570">
                  <c:v>-58.209999999999994</c:v>
                </c:pt>
                <c:pt idx="13571">
                  <c:v>-58.207999999999998</c:v>
                </c:pt>
                <c:pt idx="13572">
                  <c:v>-58.205999999999996</c:v>
                </c:pt>
                <c:pt idx="13573">
                  <c:v>-58.203999999999994</c:v>
                </c:pt>
                <c:pt idx="13574">
                  <c:v>-58.201999999999998</c:v>
                </c:pt>
                <c:pt idx="13575">
                  <c:v>-58.199999999999996</c:v>
                </c:pt>
                <c:pt idx="13576">
                  <c:v>-58.197999999999993</c:v>
                </c:pt>
                <c:pt idx="13577">
                  <c:v>-58.195999999999998</c:v>
                </c:pt>
                <c:pt idx="13578">
                  <c:v>-58.193999999999996</c:v>
                </c:pt>
                <c:pt idx="13579">
                  <c:v>-58.191999999999993</c:v>
                </c:pt>
                <c:pt idx="13580">
                  <c:v>-58.19</c:v>
                </c:pt>
                <c:pt idx="13581">
                  <c:v>-58.187999999999995</c:v>
                </c:pt>
                <c:pt idx="13582">
                  <c:v>-58.185999999999993</c:v>
                </c:pt>
                <c:pt idx="13583">
                  <c:v>-58.183999999999997</c:v>
                </c:pt>
                <c:pt idx="13584">
                  <c:v>-58.181999999999995</c:v>
                </c:pt>
                <c:pt idx="13585">
                  <c:v>-58.179999999999993</c:v>
                </c:pt>
                <c:pt idx="13586">
                  <c:v>-58.177999999999997</c:v>
                </c:pt>
                <c:pt idx="13587">
                  <c:v>-58.175999999999995</c:v>
                </c:pt>
                <c:pt idx="13588">
                  <c:v>-58.173999999999992</c:v>
                </c:pt>
                <c:pt idx="13589">
                  <c:v>-58.171999999999997</c:v>
                </c:pt>
                <c:pt idx="13590">
                  <c:v>-58.169999999999995</c:v>
                </c:pt>
                <c:pt idx="13591">
                  <c:v>-58.167999999999992</c:v>
                </c:pt>
                <c:pt idx="13592">
                  <c:v>-58.165999999999997</c:v>
                </c:pt>
                <c:pt idx="13593">
                  <c:v>-58.163999999999994</c:v>
                </c:pt>
                <c:pt idx="13594">
                  <c:v>-58.161999999999992</c:v>
                </c:pt>
                <c:pt idx="13595">
                  <c:v>-58.16</c:v>
                </c:pt>
                <c:pt idx="13596">
                  <c:v>-58.157999999999994</c:v>
                </c:pt>
                <c:pt idx="13597">
                  <c:v>-58.155999999999992</c:v>
                </c:pt>
                <c:pt idx="13598">
                  <c:v>-58.153999999999996</c:v>
                </c:pt>
                <c:pt idx="13599">
                  <c:v>-58.151999999999994</c:v>
                </c:pt>
                <c:pt idx="13600">
                  <c:v>-58.149999999999991</c:v>
                </c:pt>
                <c:pt idx="13601">
                  <c:v>-58.147999999999996</c:v>
                </c:pt>
                <c:pt idx="13602">
                  <c:v>-58.145999999999994</c:v>
                </c:pt>
                <c:pt idx="13603">
                  <c:v>-58.143999999999991</c:v>
                </c:pt>
                <c:pt idx="13604">
                  <c:v>-58.141999999999996</c:v>
                </c:pt>
                <c:pt idx="13605">
                  <c:v>-58.139999999999993</c:v>
                </c:pt>
                <c:pt idx="13606">
                  <c:v>-58.137999999999991</c:v>
                </c:pt>
                <c:pt idx="13607">
                  <c:v>-58.135999999999996</c:v>
                </c:pt>
                <c:pt idx="13608">
                  <c:v>-58.133999999999993</c:v>
                </c:pt>
                <c:pt idx="13609">
                  <c:v>-58.131999999999991</c:v>
                </c:pt>
                <c:pt idx="13610">
                  <c:v>-58.129999999999995</c:v>
                </c:pt>
                <c:pt idx="13611">
                  <c:v>-58.127999999999993</c:v>
                </c:pt>
                <c:pt idx="13612">
                  <c:v>-58.125999999999991</c:v>
                </c:pt>
                <c:pt idx="13613">
                  <c:v>-58.123999999999995</c:v>
                </c:pt>
                <c:pt idx="13614">
                  <c:v>-58.121999999999993</c:v>
                </c:pt>
                <c:pt idx="13615">
                  <c:v>-58.11999999999999</c:v>
                </c:pt>
                <c:pt idx="13616">
                  <c:v>-58.117999999999995</c:v>
                </c:pt>
                <c:pt idx="13617">
                  <c:v>-58.115999999999993</c:v>
                </c:pt>
                <c:pt idx="13618">
                  <c:v>-58.11399999999999</c:v>
                </c:pt>
                <c:pt idx="13619">
                  <c:v>-58.111999999999995</c:v>
                </c:pt>
                <c:pt idx="13620">
                  <c:v>-58.11</c:v>
                </c:pt>
                <c:pt idx="13621">
                  <c:v>-58.10799999999999</c:v>
                </c:pt>
                <c:pt idx="13622">
                  <c:v>-58.105999999999995</c:v>
                </c:pt>
                <c:pt idx="13623">
                  <c:v>-58.103999999999999</c:v>
                </c:pt>
                <c:pt idx="13624">
                  <c:v>-58.10199999999999</c:v>
                </c:pt>
                <c:pt idx="13625">
                  <c:v>-58.099999999999994</c:v>
                </c:pt>
                <c:pt idx="13626">
                  <c:v>-58.097999999999999</c:v>
                </c:pt>
                <c:pt idx="13627">
                  <c:v>-58.095999999999989</c:v>
                </c:pt>
                <c:pt idx="13628">
                  <c:v>-58.093999999999994</c:v>
                </c:pt>
                <c:pt idx="13629">
                  <c:v>-58.091999999999999</c:v>
                </c:pt>
                <c:pt idx="13630">
                  <c:v>-58.089999999999989</c:v>
                </c:pt>
                <c:pt idx="13631">
                  <c:v>-58.087999999999994</c:v>
                </c:pt>
                <c:pt idx="13632">
                  <c:v>-58.085999999999999</c:v>
                </c:pt>
                <c:pt idx="13633">
                  <c:v>-58.083999999999996</c:v>
                </c:pt>
                <c:pt idx="13634">
                  <c:v>-58.081999999999994</c:v>
                </c:pt>
                <c:pt idx="13635">
                  <c:v>-58.08</c:v>
                </c:pt>
                <c:pt idx="13636">
                  <c:v>-58.077999999999996</c:v>
                </c:pt>
                <c:pt idx="13637">
                  <c:v>-58.075999999999993</c:v>
                </c:pt>
                <c:pt idx="13638">
                  <c:v>-58.073999999999998</c:v>
                </c:pt>
                <c:pt idx="13639">
                  <c:v>-58.071999999999996</c:v>
                </c:pt>
                <c:pt idx="13640">
                  <c:v>-58.069999999999993</c:v>
                </c:pt>
                <c:pt idx="13641">
                  <c:v>-58.067999999999998</c:v>
                </c:pt>
                <c:pt idx="13642">
                  <c:v>-58.065999999999995</c:v>
                </c:pt>
                <c:pt idx="13643">
                  <c:v>-58.063999999999993</c:v>
                </c:pt>
                <c:pt idx="13644">
                  <c:v>-58.061999999999998</c:v>
                </c:pt>
                <c:pt idx="13645">
                  <c:v>-58.059999999999995</c:v>
                </c:pt>
                <c:pt idx="13646">
                  <c:v>-58.057999999999993</c:v>
                </c:pt>
                <c:pt idx="13647">
                  <c:v>-58.055999999999997</c:v>
                </c:pt>
                <c:pt idx="13648">
                  <c:v>-58.053999999999995</c:v>
                </c:pt>
                <c:pt idx="13649">
                  <c:v>-58.051999999999992</c:v>
                </c:pt>
                <c:pt idx="13650">
                  <c:v>-58.05</c:v>
                </c:pt>
                <c:pt idx="13651">
                  <c:v>-58.047999999999995</c:v>
                </c:pt>
                <c:pt idx="13652">
                  <c:v>-58.045999999999992</c:v>
                </c:pt>
                <c:pt idx="13653">
                  <c:v>-58.043999999999997</c:v>
                </c:pt>
                <c:pt idx="13654">
                  <c:v>-58.041999999999994</c:v>
                </c:pt>
                <c:pt idx="13655">
                  <c:v>-58.039999999999992</c:v>
                </c:pt>
                <c:pt idx="13656">
                  <c:v>-58.037999999999997</c:v>
                </c:pt>
                <c:pt idx="13657">
                  <c:v>-58.035999999999994</c:v>
                </c:pt>
                <c:pt idx="13658">
                  <c:v>-58.033999999999992</c:v>
                </c:pt>
                <c:pt idx="13659">
                  <c:v>-58.031999999999996</c:v>
                </c:pt>
                <c:pt idx="13660">
                  <c:v>-58.029999999999994</c:v>
                </c:pt>
                <c:pt idx="13661">
                  <c:v>-58.027999999999992</c:v>
                </c:pt>
                <c:pt idx="13662">
                  <c:v>-58.025999999999996</c:v>
                </c:pt>
                <c:pt idx="13663">
                  <c:v>-58.023999999999994</c:v>
                </c:pt>
                <c:pt idx="13664">
                  <c:v>-58.021999999999991</c:v>
                </c:pt>
                <c:pt idx="13665">
                  <c:v>-58.019999999999996</c:v>
                </c:pt>
                <c:pt idx="13666">
                  <c:v>-58.017999999999994</c:v>
                </c:pt>
                <c:pt idx="13667">
                  <c:v>-58.015999999999991</c:v>
                </c:pt>
                <c:pt idx="13668">
                  <c:v>-58.013999999999996</c:v>
                </c:pt>
                <c:pt idx="13669">
                  <c:v>-58.011999999999993</c:v>
                </c:pt>
                <c:pt idx="13670">
                  <c:v>-58.009999999999991</c:v>
                </c:pt>
                <c:pt idx="13671">
                  <c:v>-58.007999999999996</c:v>
                </c:pt>
                <c:pt idx="13672">
                  <c:v>-58.005999999999993</c:v>
                </c:pt>
                <c:pt idx="13673">
                  <c:v>-58.003999999999991</c:v>
                </c:pt>
                <c:pt idx="13674">
                  <c:v>-58.001999999999995</c:v>
                </c:pt>
                <c:pt idx="13675">
                  <c:v>-57.999999999999993</c:v>
                </c:pt>
                <c:pt idx="13676">
                  <c:v>-57.99799999999999</c:v>
                </c:pt>
                <c:pt idx="13677">
                  <c:v>-57.995999999999995</c:v>
                </c:pt>
                <c:pt idx="13678">
                  <c:v>-57.993999999999993</c:v>
                </c:pt>
                <c:pt idx="13679">
                  <c:v>-57.99199999999999</c:v>
                </c:pt>
                <c:pt idx="13680">
                  <c:v>-57.989999999999995</c:v>
                </c:pt>
                <c:pt idx="13681">
                  <c:v>-57.988</c:v>
                </c:pt>
                <c:pt idx="13682">
                  <c:v>-57.98599999999999</c:v>
                </c:pt>
                <c:pt idx="13683">
                  <c:v>-57.983999999999995</c:v>
                </c:pt>
                <c:pt idx="13684">
                  <c:v>-57.981999999999999</c:v>
                </c:pt>
                <c:pt idx="13685">
                  <c:v>-57.97999999999999</c:v>
                </c:pt>
                <c:pt idx="13686">
                  <c:v>-57.977999999999994</c:v>
                </c:pt>
                <c:pt idx="13687">
                  <c:v>-57.975999999999999</c:v>
                </c:pt>
                <c:pt idx="13688">
                  <c:v>-57.97399999999999</c:v>
                </c:pt>
                <c:pt idx="13689">
                  <c:v>-57.971999999999994</c:v>
                </c:pt>
                <c:pt idx="13690">
                  <c:v>-57.97</c:v>
                </c:pt>
                <c:pt idx="13691">
                  <c:v>-57.967999999999989</c:v>
                </c:pt>
                <c:pt idx="13692">
                  <c:v>-57.965999999999994</c:v>
                </c:pt>
                <c:pt idx="13693">
                  <c:v>-57.963999999999999</c:v>
                </c:pt>
                <c:pt idx="13694">
                  <c:v>-57.961999999999989</c:v>
                </c:pt>
                <c:pt idx="13695">
                  <c:v>-57.959999999999994</c:v>
                </c:pt>
                <c:pt idx="13696">
                  <c:v>-57.957999999999998</c:v>
                </c:pt>
                <c:pt idx="13697">
                  <c:v>-57.955999999999996</c:v>
                </c:pt>
                <c:pt idx="13698">
                  <c:v>-57.953999999999994</c:v>
                </c:pt>
                <c:pt idx="13699">
                  <c:v>-57.951999999999998</c:v>
                </c:pt>
                <c:pt idx="13700">
                  <c:v>-57.949999999999996</c:v>
                </c:pt>
                <c:pt idx="13701">
                  <c:v>-57.947999999999993</c:v>
                </c:pt>
                <c:pt idx="13702">
                  <c:v>-57.945999999999998</c:v>
                </c:pt>
                <c:pt idx="13703">
                  <c:v>-57.943999999999996</c:v>
                </c:pt>
                <c:pt idx="13704">
                  <c:v>-57.941999999999993</c:v>
                </c:pt>
                <c:pt idx="13705">
                  <c:v>-57.94</c:v>
                </c:pt>
                <c:pt idx="13706">
                  <c:v>-57.937999999999995</c:v>
                </c:pt>
                <c:pt idx="13707">
                  <c:v>-57.935999999999993</c:v>
                </c:pt>
                <c:pt idx="13708">
                  <c:v>-57.933999999999997</c:v>
                </c:pt>
                <c:pt idx="13709">
                  <c:v>-57.931999999999995</c:v>
                </c:pt>
                <c:pt idx="13710">
                  <c:v>-57.929999999999993</c:v>
                </c:pt>
                <c:pt idx="13711">
                  <c:v>-57.927999999999997</c:v>
                </c:pt>
                <c:pt idx="13712">
                  <c:v>-57.925999999999995</c:v>
                </c:pt>
                <c:pt idx="13713">
                  <c:v>-57.923999999999992</c:v>
                </c:pt>
                <c:pt idx="13714">
                  <c:v>-57.921999999999997</c:v>
                </c:pt>
                <c:pt idx="13715">
                  <c:v>-57.919999999999995</c:v>
                </c:pt>
                <c:pt idx="13716">
                  <c:v>-57.917999999999992</c:v>
                </c:pt>
                <c:pt idx="13717">
                  <c:v>-57.915999999999997</c:v>
                </c:pt>
                <c:pt idx="13718">
                  <c:v>-57.913999999999994</c:v>
                </c:pt>
                <c:pt idx="13719">
                  <c:v>-57.911999999999992</c:v>
                </c:pt>
                <c:pt idx="13720">
                  <c:v>-57.91</c:v>
                </c:pt>
                <c:pt idx="13721">
                  <c:v>-57.907999999999994</c:v>
                </c:pt>
                <c:pt idx="13722">
                  <c:v>-57.905999999999992</c:v>
                </c:pt>
                <c:pt idx="13723">
                  <c:v>-57.903999999999996</c:v>
                </c:pt>
                <c:pt idx="13724">
                  <c:v>-57.901999999999994</c:v>
                </c:pt>
                <c:pt idx="13725">
                  <c:v>-57.899999999999991</c:v>
                </c:pt>
                <c:pt idx="13726">
                  <c:v>-57.897999999999996</c:v>
                </c:pt>
                <c:pt idx="13727">
                  <c:v>-57.895999999999994</c:v>
                </c:pt>
                <c:pt idx="13728">
                  <c:v>-57.893999999999991</c:v>
                </c:pt>
                <c:pt idx="13729">
                  <c:v>-57.891999999999996</c:v>
                </c:pt>
                <c:pt idx="13730">
                  <c:v>-57.889999999999993</c:v>
                </c:pt>
                <c:pt idx="13731">
                  <c:v>-57.887999999999991</c:v>
                </c:pt>
                <c:pt idx="13732">
                  <c:v>-57.885999999999996</c:v>
                </c:pt>
                <c:pt idx="13733">
                  <c:v>-57.883999999999993</c:v>
                </c:pt>
                <c:pt idx="13734">
                  <c:v>-57.881999999999991</c:v>
                </c:pt>
                <c:pt idx="13735">
                  <c:v>-57.879999999999995</c:v>
                </c:pt>
                <c:pt idx="13736">
                  <c:v>-57.877999999999993</c:v>
                </c:pt>
                <c:pt idx="13737">
                  <c:v>-57.875999999999991</c:v>
                </c:pt>
                <c:pt idx="13738">
                  <c:v>-57.873999999999995</c:v>
                </c:pt>
                <c:pt idx="13739">
                  <c:v>-57.871999999999993</c:v>
                </c:pt>
                <c:pt idx="13740">
                  <c:v>-57.86999999999999</c:v>
                </c:pt>
                <c:pt idx="13741">
                  <c:v>-57.867999999999995</c:v>
                </c:pt>
                <c:pt idx="13742">
                  <c:v>-57.865999999999993</c:v>
                </c:pt>
                <c:pt idx="13743">
                  <c:v>-57.86399999999999</c:v>
                </c:pt>
                <c:pt idx="13744">
                  <c:v>-57.861999999999995</c:v>
                </c:pt>
                <c:pt idx="13745">
                  <c:v>-57.86</c:v>
                </c:pt>
                <c:pt idx="13746">
                  <c:v>-57.85799999999999</c:v>
                </c:pt>
                <c:pt idx="13747">
                  <c:v>-57.855999999999995</c:v>
                </c:pt>
                <c:pt idx="13748">
                  <c:v>-57.853999999999999</c:v>
                </c:pt>
                <c:pt idx="13749">
                  <c:v>-57.85199999999999</c:v>
                </c:pt>
                <c:pt idx="13750">
                  <c:v>-57.849999999999994</c:v>
                </c:pt>
                <c:pt idx="13751">
                  <c:v>-57.847999999999999</c:v>
                </c:pt>
                <c:pt idx="13752">
                  <c:v>-57.845999999999989</c:v>
                </c:pt>
                <c:pt idx="13753">
                  <c:v>-57.843999999999994</c:v>
                </c:pt>
                <c:pt idx="13754">
                  <c:v>-57.841999999999999</c:v>
                </c:pt>
                <c:pt idx="13755">
                  <c:v>-57.839999999999989</c:v>
                </c:pt>
                <c:pt idx="13756">
                  <c:v>-57.837999999999994</c:v>
                </c:pt>
                <c:pt idx="13757">
                  <c:v>-57.835999999999999</c:v>
                </c:pt>
                <c:pt idx="13758">
                  <c:v>-57.833999999999996</c:v>
                </c:pt>
                <c:pt idx="13759">
                  <c:v>-57.831999999999994</c:v>
                </c:pt>
                <c:pt idx="13760">
                  <c:v>-57.83</c:v>
                </c:pt>
                <c:pt idx="13761">
                  <c:v>-57.827999999999996</c:v>
                </c:pt>
                <c:pt idx="13762">
                  <c:v>-57.825999999999993</c:v>
                </c:pt>
                <c:pt idx="13763">
                  <c:v>-57.823999999999998</c:v>
                </c:pt>
                <c:pt idx="13764">
                  <c:v>-57.821999999999996</c:v>
                </c:pt>
                <c:pt idx="13765">
                  <c:v>-57.819999999999993</c:v>
                </c:pt>
                <c:pt idx="13766">
                  <c:v>-57.817999999999998</c:v>
                </c:pt>
                <c:pt idx="13767">
                  <c:v>-57.815999999999995</c:v>
                </c:pt>
                <c:pt idx="13768">
                  <c:v>-57.813999999999993</c:v>
                </c:pt>
                <c:pt idx="13769">
                  <c:v>-57.811999999999998</c:v>
                </c:pt>
                <c:pt idx="13770">
                  <c:v>-57.809999999999995</c:v>
                </c:pt>
                <c:pt idx="13771">
                  <c:v>-57.807999999999993</c:v>
                </c:pt>
                <c:pt idx="13772">
                  <c:v>-57.805999999999997</c:v>
                </c:pt>
                <c:pt idx="13773">
                  <c:v>-57.803999999999995</c:v>
                </c:pt>
                <c:pt idx="13774">
                  <c:v>-57.801999999999992</c:v>
                </c:pt>
                <c:pt idx="13775">
                  <c:v>-57.8</c:v>
                </c:pt>
                <c:pt idx="13776">
                  <c:v>-57.797999999999995</c:v>
                </c:pt>
                <c:pt idx="13777">
                  <c:v>-57.795999999999992</c:v>
                </c:pt>
                <c:pt idx="13778">
                  <c:v>-57.793999999999997</c:v>
                </c:pt>
                <c:pt idx="13779">
                  <c:v>-57.791999999999994</c:v>
                </c:pt>
                <c:pt idx="13780">
                  <c:v>-57.789999999999992</c:v>
                </c:pt>
                <c:pt idx="13781">
                  <c:v>-57.787999999999997</c:v>
                </c:pt>
                <c:pt idx="13782">
                  <c:v>-57.785999999999994</c:v>
                </c:pt>
                <c:pt idx="13783">
                  <c:v>-57.783999999999992</c:v>
                </c:pt>
                <c:pt idx="13784">
                  <c:v>-57.781999999999996</c:v>
                </c:pt>
                <c:pt idx="13785">
                  <c:v>-57.779999999999994</c:v>
                </c:pt>
                <c:pt idx="13786">
                  <c:v>-57.777999999999992</c:v>
                </c:pt>
                <c:pt idx="13787">
                  <c:v>-57.775999999999996</c:v>
                </c:pt>
                <c:pt idx="13788">
                  <c:v>-57.773999999999994</c:v>
                </c:pt>
                <c:pt idx="13789">
                  <c:v>-57.771999999999991</c:v>
                </c:pt>
                <c:pt idx="13790">
                  <c:v>-57.769999999999996</c:v>
                </c:pt>
                <c:pt idx="13791">
                  <c:v>-57.767999999999994</c:v>
                </c:pt>
                <c:pt idx="13792">
                  <c:v>-57.765999999999991</c:v>
                </c:pt>
                <c:pt idx="13793">
                  <c:v>-57.763999999999996</c:v>
                </c:pt>
                <c:pt idx="13794">
                  <c:v>-57.761999999999993</c:v>
                </c:pt>
                <c:pt idx="13795">
                  <c:v>-57.759999999999991</c:v>
                </c:pt>
                <c:pt idx="13796">
                  <c:v>-57.757999999999996</c:v>
                </c:pt>
                <c:pt idx="13797">
                  <c:v>-57.755999999999993</c:v>
                </c:pt>
                <c:pt idx="13798">
                  <c:v>-57.753999999999991</c:v>
                </c:pt>
                <c:pt idx="13799">
                  <c:v>-57.751999999999995</c:v>
                </c:pt>
                <c:pt idx="13800">
                  <c:v>-57.749999999999993</c:v>
                </c:pt>
                <c:pt idx="13801">
                  <c:v>-57.74799999999999</c:v>
                </c:pt>
                <c:pt idx="13802">
                  <c:v>-57.745999999999995</c:v>
                </c:pt>
                <c:pt idx="13803">
                  <c:v>-57.743999999999993</c:v>
                </c:pt>
                <c:pt idx="13804">
                  <c:v>-57.74199999999999</c:v>
                </c:pt>
                <c:pt idx="13805">
                  <c:v>-57.739999999999995</c:v>
                </c:pt>
                <c:pt idx="13806">
                  <c:v>-57.738</c:v>
                </c:pt>
                <c:pt idx="13807">
                  <c:v>-57.73599999999999</c:v>
                </c:pt>
                <c:pt idx="13808">
                  <c:v>-57.733999999999995</c:v>
                </c:pt>
                <c:pt idx="13809">
                  <c:v>-57.731999999999999</c:v>
                </c:pt>
                <c:pt idx="13810">
                  <c:v>-57.72999999999999</c:v>
                </c:pt>
                <c:pt idx="13811">
                  <c:v>-57.727999999999994</c:v>
                </c:pt>
                <c:pt idx="13812">
                  <c:v>-57.725999999999999</c:v>
                </c:pt>
                <c:pt idx="13813">
                  <c:v>-57.72399999999999</c:v>
                </c:pt>
                <c:pt idx="13814">
                  <c:v>-57.721999999999994</c:v>
                </c:pt>
                <c:pt idx="13815">
                  <c:v>-57.72</c:v>
                </c:pt>
                <c:pt idx="13816">
                  <c:v>-57.717999999999989</c:v>
                </c:pt>
                <c:pt idx="13817">
                  <c:v>-57.715999999999994</c:v>
                </c:pt>
                <c:pt idx="13818">
                  <c:v>-57.713999999999999</c:v>
                </c:pt>
                <c:pt idx="13819">
                  <c:v>-57.711999999999989</c:v>
                </c:pt>
                <c:pt idx="13820">
                  <c:v>-57.709999999999994</c:v>
                </c:pt>
                <c:pt idx="13821">
                  <c:v>-57.707999999999998</c:v>
                </c:pt>
                <c:pt idx="13822">
                  <c:v>-57.705999999999996</c:v>
                </c:pt>
                <c:pt idx="13823">
                  <c:v>-57.703999999999994</c:v>
                </c:pt>
                <c:pt idx="13824">
                  <c:v>-57.701999999999998</c:v>
                </c:pt>
                <c:pt idx="13825">
                  <c:v>-57.699999999999996</c:v>
                </c:pt>
                <c:pt idx="13826">
                  <c:v>-57.697999999999993</c:v>
                </c:pt>
                <c:pt idx="13827">
                  <c:v>-57.695999999999998</c:v>
                </c:pt>
                <c:pt idx="13828">
                  <c:v>-57.693999999999996</c:v>
                </c:pt>
                <c:pt idx="13829">
                  <c:v>-57.691999999999993</c:v>
                </c:pt>
                <c:pt idx="13830">
                  <c:v>-57.69</c:v>
                </c:pt>
                <c:pt idx="13831">
                  <c:v>-57.687999999999995</c:v>
                </c:pt>
                <c:pt idx="13832">
                  <c:v>-57.685999999999993</c:v>
                </c:pt>
                <c:pt idx="13833">
                  <c:v>-57.683999999999997</c:v>
                </c:pt>
                <c:pt idx="13834">
                  <c:v>-57.681999999999995</c:v>
                </c:pt>
                <c:pt idx="13835">
                  <c:v>-57.679999999999993</c:v>
                </c:pt>
                <c:pt idx="13836">
                  <c:v>-57.677999999999997</c:v>
                </c:pt>
                <c:pt idx="13837">
                  <c:v>-57.675999999999995</c:v>
                </c:pt>
                <c:pt idx="13838">
                  <c:v>-57.673999999999992</c:v>
                </c:pt>
                <c:pt idx="13839">
                  <c:v>-57.671999999999997</c:v>
                </c:pt>
                <c:pt idx="13840">
                  <c:v>-57.669999999999995</c:v>
                </c:pt>
                <c:pt idx="13841">
                  <c:v>-57.667999999999992</c:v>
                </c:pt>
                <c:pt idx="13842">
                  <c:v>-57.665999999999997</c:v>
                </c:pt>
                <c:pt idx="13843">
                  <c:v>-57.663999999999994</c:v>
                </c:pt>
                <c:pt idx="13844">
                  <c:v>-57.661999999999992</c:v>
                </c:pt>
                <c:pt idx="13845">
                  <c:v>-57.66</c:v>
                </c:pt>
                <c:pt idx="13846">
                  <c:v>-57.657999999999994</c:v>
                </c:pt>
                <c:pt idx="13847">
                  <c:v>-57.655999999999992</c:v>
                </c:pt>
                <c:pt idx="13848">
                  <c:v>-57.653999999999996</c:v>
                </c:pt>
                <c:pt idx="13849">
                  <c:v>-57.651999999999994</c:v>
                </c:pt>
                <c:pt idx="13850">
                  <c:v>-57.649999999999991</c:v>
                </c:pt>
                <c:pt idx="13851">
                  <c:v>-57.647999999999996</c:v>
                </c:pt>
                <c:pt idx="13852">
                  <c:v>-57.645999999999994</c:v>
                </c:pt>
                <c:pt idx="13853">
                  <c:v>-57.643999999999991</c:v>
                </c:pt>
                <c:pt idx="13854">
                  <c:v>-57.641999999999996</c:v>
                </c:pt>
                <c:pt idx="13855">
                  <c:v>-57.639999999999993</c:v>
                </c:pt>
                <c:pt idx="13856">
                  <c:v>-57.637999999999991</c:v>
                </c:pt>
                <c:pt idx="13857">
                  <c:v>-57.635999999999996</c:v>
                </c:pt>
                <c:pt idx="13858">
                  <c:v>-57.633999999999993</c:v>
                </c:pt>
                <c:pt idx="13859">
                  <c:v>-57.631999999999991</c:v>
                </c:pt>
                <c:pt idx="13860">
                  <c:v>-57.629999999999995</c:v>
                </c:pt>
                <c:pt idx="13861">
                  <c:v>-57.627999999999993</c:v>
                </c:pt>
                <c:pt idx="13862">
                  <c:v>-57.625999999999991</c:v>
                </c:pt>
                <c:pt idx="13863">
                  <c:v>-57.623999999999995</c:v>
                </c:pt>
                <c:pt idx="13864">
                  <c:v>-57.621999999999993</c:v>
                </c:pt>
                <c:pt idx="13865">
                  <c:v>-57.61999999999999</c:v>
                </c:pt>
                <c:pt idx="13866">
                  <c:v>-57.617999999999995</c:v>
                </c:pt>
                <c:pt idx="13867">
                  <c:v>-57.615999999999993</c:v>
                </c:pt>
                <c:pt idx="13868">
                  <c:v>-57.61399999999999</c:v>
                </c:pt>
                <c:pt idx="13869">
                  <c:v>-57.611999999999995</c:v>
                </c:pt>
                <c:pt idx="13870">
                  <c:v>-57.61</c:v>
                </c:pt>
                <c:pt idx="13871">
                  <c:v>-57.60799999999999</c:v>
                </c:pt>
                <c:pt idx="13872">
                  <c:v>-57.605999999999995</c:v>
                </c:pt>
                <c:pt idx="13873">
                  <c:v>-57.603999999999999</c:v>
                </c:pt>
                <c:pt idx="13874">
                  <c:v>-57.60199999999999</c:v>
                </c:pt>
                <c:pt idx="13875">
                  <c:v>-57.599999999999994</c:v>
                </c:pt>
                <c:pt idx="13876">
                  <c:v>-57.597999999999999</c:v>
                </c:pt>
                <c:pt idx="13877">
                  <c:v>-57.595999999999989</c:v>
                </c:pt>
                <c:pt idx="13878">
                  <c:v>-57.593999999999994</c:v>
                </c:pt>
                <c:pt idx="13879">
                  <c:v>-57.591999999999999</c:v>
                </c:pt>
                <c:pt idx="13880">
                  <c:v>-57.589999999999989</c:v>
                </c:pt>
                <c:pt idx="13881">
                  <c:v>-57.587999999999994</c:v>
                </c:pt>
                <c:pt idx="13882">
                  <c:v>-57.585999999999999</c:v>
                </c:pt>
                <c:pt idx="13883">
                  <c:v>-57.583999999999996</c:v>
                </c:pt>
                <c:pt idx="13884">
                  <c:v>-57.581999999999994</c:v>
                </c:pt>
                <c:pt idx="13885">
                  <c:v>-57.58</c:v>
                </c:pt>
                <c:pt idx="13886">
                  <c:v>-57.577999999999996</c:v>
                </c:pt>
                <c:pt idx="13887">
                  <c:v>-57.575999999999993</c:v>
                </c:pt>
                <c:pt idx="13888">
                  <c:v>-57.573999999999998</c:v>
                </c:pt>
                <c:pt idx="13889">
                  <c:v>-57.571999999999996</c:v>
                </c:pt>
                <c:pt idx="13890">
                  <c:v>-57.569999999999993</c:v>
                </c:pt>
                <c:pt idx="13891">
                  <c:v>-57.567999999999998</c:v>
                </c:pt>
                <c:pt idx="13892">
                  <c:v>-57.565999999999995</c:v>
                </c:pt>
                <c:pt idx="13893">
                  <c:v>-57.563999999999993</c:v>
                </c:pt>
                <c:pt idx="13894">
                  <c:v>-57.561999999999998</c:v>
                </c:pt>
                <c:pt idx="13895">
                  <c:v>-57.559999999999995</c:v>
                </c:pt>
                <c:pt idx="13896">
                  <c:v>-57.557999999999993</c:v>
                </c:pt>
                <c:pt idx="13897">
                  <c:v>-57.555999999999997</c:v>
                </c:pt>
                <c:pt idx="13898">
                  <c:v>-57.553999999999995</c:v>
                </c:pt>
                <c:pt idx="13899">
                  <c:v>-57.551999999999992</c:v>
                </c:pt>
                <c:pt idx="13900">
                  <c:v>-57.55</c:v>
                </c:pt>
                <c:pt idx="13901">
                  <c:v>-57.547999999999995</c:v>
                </c:pt>
                <c:pt idx="13902">
                  <c:v>-57.545999999999992</c:v>
                </c:pt>
                <c:pt idx="13903">
                  <c:v>-57.543999999999997</c:v>
                </c:pt>
                <c:pt idx="13904">
                  <c:v>-57.541999999999994</c:v>
                </c:pt>
                <c:pt idx="13905">
                  <c:v>-57.539999999999992</c:v>
                </c:pt>
                <c:pt idx="13906">
                  <c:v>-57.537999999999997</c:v>
                </c:pt>
                <c:pt idx="13907">
                  <c:v>-57.535999999999994</c:v>
                </c:pt>
                <c:pt idx="13908">
                  <c:v>-57.533999999999992</c:v>
                </c:pt>
                <c:pt idx="13909">
                  <c:v>-57.531999999999996</c:v>
                </c:pt>
                <c:pt idx="13910">
                  <c:v>-57.529999999999994</c:v>
                </c:pt>
                <c:pt idx="13911">
                  <c:v>-57.527999999999992</c:v>
                </c:pt>
                <c:pt idx="13912">
                  <c:v>-57.525999999999996</c:v>
                </c:pt>
                <c:pt idx="13913">
                  <c:v>-57.523999999999994</c:v>
                </c:pt>
                <c:pt idx="13914">
                  <c:v>-57.521999999999991</c:v>
                </c:pt>
                <c:pt idx="13915">
                  <c:v>-57.519999999999996</c:v>
                </c:pt>
                <c:pt idx="13916">
                  <c:v>-57.517999999999994</c:v>
                </c:pt>
                <c:pt idx="13917">
                  <c:v>-57.515999999999991</c:v>
                </c:pt>
                <c:pt idx="13918">
                  <c:v>-57.513999999999996</c:v>
                </c:pt>
                <c:pt idx="13919">
                  <c:v>-57.511999999999993</c:v>
                </c:pt>
                <c:pt idx="13920">
                  <c:v>-57.509999999999991</c:v>
                </c:pt>
                <c:pt idx="13921">
                  <c:v>-57.507999999999996</c:v>
                </c:pt>
                <c:pt idx="13922">
                  <c:v>-57.505999999999993</c:v>
                </c:pt>
                <c:pt idx="13923">
                  <c:v>-57.503999999999991</c:v>
                </c:pt>
                <c:pt idx="13924">
                  <c:v>-57.501999999999995</c:v>
                </c:pt>
                <c:pt idx="13925">
                  <c:v>-57.499999999999993</c:v>
                </c:pt>
                <c:pt idx="13926">
                  <c:v>-57.49799999999999</c:v>
                </c:pt>
                <c:pt idx="13927">
                  <c:v>-57.495999999999995</c:v>
                </c:pt>
                <c:pt idx="13928">
                  <c:v>-57.493999999999993</c:v>
                </c:pt>
                <c:pt idx="13929">
                  <c:v>-57.49199999999999</c:v>
                </c:pt>
                <c:pt idx="13930">
                  <c:v>-57.489999999999995</c:v>
                </c:pt>
                <c:pt idx="13931">
                  <c:v>-57.488</c:v>
                </c:pt>
                <c:pt idx="13932">
                  <c:v>-57.48599999999999</c:v>
                </c:pt>
                <c:pt idx="13933">
                  <c:v>-57.483999999999995</c:v>
                </c:pt>
                <c:pt idx="13934">
                  <c:v>-57.481999999999999</c:v>
                </c:pt>
                <c:pt idx="13935">
                  <c:v>-57.47999999999999</c:v>
                </c:pt>
                <c:pt idx="13936">
                  <c:v>-57.477999999999994</c:v>
                </c:pt>
                <c:pt idx="13937">
                  <c:v>-57.475999999999999</c:v>
                </c:pt>
                <c:pt idx="13938">
                  <c:v>-57.47399999999999</c:v>
                </c:pt>
                <c:pt idx="13939">
                  <c:v>-57.471999999999994</c:v>
                </c:pt>
                <c:pt idx="13940">
                  <c:v>-57.47</c:v>
                </c:pt>
                <c:pt idx="13941">
                  <c:v>-57.467999999999989</c:v>
                </c:pt>
                <c:pt idx="13942">
                  <c:v>-57.465999999999994</c:v>
                </c:pt>
                <c:pt idx="13943">
                  <c:v>-57.463999999999999</c:v>
                </c:pt>
                <c:pt idx="13944">
                  <c:v>-57.461999999999989</c:v>
                </c:pt>
                <c:pt idx="13945">
                  <c:v>-57.459999999999994</c:v>
                </c:pt>
                <c:pt idx="13946">
                  <c:v>-57.457999999999998</c:v>
                </c:pt>
                <c:pt idx="13947">
                  <c:v>-57.455999999999996</c:v>
                </c:pt>
                <c:pt idx="13948">
                  <c:v>-57.453999999999994</c:v>
                </c:pt>
                <c:pt idx="13949">
                  <c:v>-57.451999999999998</c:v>
                </c:pt>
                <c:pt idx="13950">
                  <c:v>-57.449999999999996</c:v>
                </c:pt>
                <c:pt idx="13951">
                  <c:v>-57.447999999999993</c:v>
                </c:pt>
                <c:pt idx="13952">
                  <c:v>-57.445999999999998</c:v>
                </c:pt>
                <c:pt idx="13953">
                  <c:v>-57.443999999999996</c:v>
                </c:pt>
                <c:pt idx="13954">
                  <c:v>-57.441999999999993</c:v>
                </c:pt>
                <c:pt idx="13955">
                  <c:v>-57.44</c:v>
                </c:pt>
                <c:pt idx="13956">
                  <c:v>-57.437999999999995</c:v>
                </c:pt>
                <c:pt idx="13957">
                  <c:v>-57.435999999999993</c:v>
                </c:pt>
                <c:pt idx="13958">
                  <c:v>-57.433999999999997</c:v>
                </c:pt>
                <c:pt idx="13959">
                  <c:v>-57.431999999999995</c:v>
                </c:pt>
                <c:pt idx="13960">
                  <c:v>-57.429999999999993</c:v>
                </c:pt>
                <c:pt idx="13961">
                  <c:v>-57.427999999999997</c:v>
                </c:pt>
                <c:pt idx="13962">
                  <c:v>-57.425999999999995</c:v>
                </c:pt>
                <c:pt idx="13963">
                  <c:v>-57.423999999999992</c:v>
                </c:pt>
                <c:pt idx="13964">
                  <c:v>-57.421999999999997</c:v>
                </c:pt>
                <c:pt idx="13965">
                  <c:v>-57.419999999999995</c:v>
                </c:pt>
                <c:pt idx="13966">
                  <c:v>-57.417999999999992</c:v>
                </c:pt>
                <c:pt idx="13967">
                  <c:v>-57.415999999999997</c:v>
                </c:pt>
                <c:pt idx="13968">
                  <c:v>-57.413999999999994</c:v>
                </c:pt>
                <c:pt idx="13969">
                  <c:v>-57.411999999999992</c:v>
                </c:pt>
                <c:pt idx="13970">
                  <c:v>-57.41</c:v>
                </c:pt>
                <c:pt idx="13971">
                  <c:v>-57.407999999999994</c:v>
                </c:pt>
                <c:pt idx="13972">
                  <c:v>-57.405999999999992</c:v>
                </c:pt>
                <c:pt idx="13973">
                  <c:v>-57.403999999999996</c:v>
                </c:pt>
                <c:pt idx="13974">
                  <c:v>-57.401999999999994</c:v>
                </c:pt>
                <c:pt idx="13975">
                  <c:v>-57.399999999999991</c:v>
                </c:pt>
                <c:pt idx="13976">
                  <c:v>-57.397999999999996</c:v>
                </c:pt>
                <c:pt idx="13977">
                  <c:v>-57.395999999999994</c:v>
                </c:pt>
                <c:pt idx="13978">
                  <c:v>-57.393999999999991</c:v>
                </c:pt>
                <c:pt idx="13979">
                  <c:v>-57.391999999999996</c:v>
                </c:pt>
                <c:pt idx="13980">
                  <c:v>-57.389999999999993</c:v>
                </c:pt>
                <c:pt idx="13981">
                  <c:v>-57.387999999999991</c:v>
                </c:pt>
                <c:pt idx="13982">
                  <c:v>-57.385999999999996</c:v>
                </c:pt>
                <c:pt idx="13983">
                  <c:v>-57.383999999999993</c:v>
                </c:pt>
                <c:pt idx="13984">
                  <c:v>-57.381999999999991</c:v>
                </c:pt>
                <c:pt idx="13985">
                  <c:v>-57.379999999999995</c:v>
                </c:pt>
                <c:pt idx="13986">
                  <c:v>-57.377999999999993</c:v>
                </c:pt>
                <c:pt idx="13987">
                  <c:v>-57.375999999999991</c:v>
                </c:pt>
                <c:pt idx="13988">
                  <c:v>-57.373999999999995</c:v>
                </c:pt>
                <c:pt idx="13989">
                  <c:v>-57.371999999999993</c:v>
                </c:pt>
                <c:pt idx="13990">
                  <c:v>-57.36999999999999</c:v>
                </c:pt>
                <c:pt idx="13991">
                  <c:v>-57.367999999999995</c:v>
                </c:pt>
                <c:pt idx="13992">
                  <c:v>-57.365999999999993</c:v>
                </c:pt>
                <c:pt idx="13993">
                  <c:v>-57.36399999999999</c:v>
                </c:pt>
                <c:pt idx="13994">
                  <c:v>-57.361999999999995</c:v>
                </c:pt>
                <c:pt idx="13995">
                  <c:v>-57.36</c:v>
                </c:pt>
                <c:pt idx="13996">
                  <c:v>-57.35799999999999</c:v>
                </c:pt>
                <c:pt idx="13997">
                  <c:v>-57.355999999999995</c:v>
                </c:pt>
                <c:pt idx="13998">
                  <c:v>-57.353999999999999</c:v>
                </c:pt>
                <c:pt idx="13999">
                  <c:v>-57.35199999999999</c:v>
                </c:pt>
                <c:pt idx="14000">
                  <c:v>-57.349999999999994</c:v>
                </c:pt>
                <c:pt idx="14001">
                  <c:v>-57.347999999999999</c:v>
                </c:pt>
                <c:pt idx="14002">
                  <c:v>-57.345999999999989</c:v>
                </c:pt>
                <c:pt idx="14003">
                  <c:v>-57.343999999999994</c:v>
                </c:pt>
                <c:pt idx="14004">
                  <c:v>-57.341999999999999</c:v>
                </c:pt>
                <c:pt idx="14005">
                  <c:v>-57.339999999999989</c:v>
                </c:pt>
                <c:pt idx="14006">
                  <c:v>-57.337999999999994</c:v>
                </c:pt>
                <c:pt idx="14007">
                  <c:v>-57.335999999999999</c:v>
                </c:pt>
                <c:pt idx="14008">
                  <c:v>-57.333999999999996</c:v>
                </c:pt>
                <c:pt idx="14009">
                  <c:v>-57.331999999999994</c:v>
                </c:pt>
                <c:pt idx="14010">
                  <c:v>-57.33</c:v>
                </c:pt>
                <c:pt idx="14011">
                  <c:v>-57.327999999999996</c:v>
                </c:pt>
                <c:pt idx="14012">
                  <c:v>-57.325999999999993</c:v>
                </c:pt>
                <c:pt idx="14013">
                  <c:v>-57.323999999999998</c:v>
                </c:pt>
                <c:pt idx="14014">
                  <c:v>-57.321999999999996</c:v>
                </c:pt>
                <c:pt idx="14015">
                  <c:v>-57.319999999999993</c:v>
                </c:pt>
                <c:pt idx="14016">
                  <c:v>-57.317999999999998</c:v>
                </c:pt>
                <c:pt idx="14017">
                  <c:v>-57.315999999999995</c:v>
                </c:pt>
                <c:pt idx="14018">
                  <c:v>-57.313999999999993</c:v>
                </c:pt>
                <c:pt idx="14019">
                  <c:v>-57.311999999999998</c:v>
                </c:pt>
                <c:pt idx="14020">
                  <c:v>-57.309999999999995</c:v>
                </c:pt>
                <c:pt idx="14021">
                  <c:v>-57.307999999999993</c:v>
                </c:pt>
                <c:pt idx="14022">
                  <c:v>-57.305999999999997</c:v>
                </c:pt>
                <c:pt idx="14023">
                  <c:v>-57.303999999999995</c:v>
                </c:pt>
                <c:pt idx="14024">
                  <c:v>-57.301999999999992</c:v>
                </c:pt>
                <c:pt idx="14025">
                  <c:v>-57.3</c:v>
                </c:pt>
                <c:pt idx="14026">
                  <c:v>-57.297999999999995</c:v>
                </c:pt>
                <c:pt idx="14027">
                  <c:v>-57.295999999999992</c:v>
                </c:pt>
                <c:pt idx="14028">
                  <c:v>-57.293999999999997</c:v>
                </c:pt>
                <c:pt idx="14029">
                  <c:v>-57.291999999999994</c:v>
                </c:pt>
                <c:pt idx="14030">
                  <c:v>-57.289999999999992</c:v>
                </c:pt>
                <c:pt idx="14031">
                  <c:v>-57.287999999999997</c:v>
                </c:pt>
                <c:pt idx="14032">
                  <c:v>-57.285999999999994</c:v>
                </c:pt>
                <c:pt idx="14033">
                  <c:v>-57.283999999999992</c:v>
                </c:pt>
                <c:pt idx="14034">
                  <c:v>-57.281999999999996</c:v>
                </c:pt>
                <c:pt idx="14035">
                  <c:v>-57.279999999999994</c:v>
                </c:pt>
                <c:pt idx="14036">
                  <c:v>-57.277999999999992</c:v>
                </c:pt>
                <c:pt idx="14037">
                  <c:v>-57.275999999999996</c:v>
                </c:pt>
                <c:pt idx="14038">
                  <c:v>-57.273999999999994</c:v>
                </c:pt>
                <c:pt idx="14039">
                  <c:v>-57.271999999999991</c:v>
                </c:pt>
                <c:pt idx="14040">
                  <c:v>-57.269999999999996</c:v>
                </c:pt>
                <c:pt idx="14041">
                  <c:v>-57.267999999999994</c:v>
                </c:pt>
                <c:pt idx="14042">
                  <c:v>-57.265999999999991</c:v>
                </c:pt>
                <c:pt idx="14043">
                  <c:v>-57.263999999999996</c:v>
                </c:pt>
                <c:pt idx="14044">
                  <c:v>-57.261999999999993</c:v>
                </c:pt>
                <c:pt idx="14045">
                  <c:v>-57.259999999999991</c:v>
                </c:pt>
                <c:pt idx="14046">
                  <c:v>-57.257999999999996</c:v>
                </c:pt>
                <c:pt idx="14047">
                  <c:v>-57.255999999999993</c:v>
                </c:pt>
                <c:pt idx="14048">
                  <c:v>-57.253999999999991</c:v>
                </c:pt>
                <c:pt idx="14049">
                  <c:v>-57.251999999999995</c:v>
                </c:pt>
                <c:pt idx="14050">
                  <c:v>-57.249999999999993</c:v>
                </c:pt>
                <c:pt idx="14051">
                  <c:v>-57.24799999999999</c:v>
                </c:pt>
                <c:pt idx="14052">
                  <c:v>-57.245999999999995</c:v>
                </c:pt>
                <c:pt idx="14053">
                  <c:v>-57.243999999999993</c:v>
                </c:pt>
                <c:pt idx="14054">
                  <c:v>-57.24199999999999</c:v>
                </c:pt>
                <c:pt idx="14055">
                  <c:v>-57.239999999999995</c:v>
                </c:pt>
                <c:pt idx="14056">
                  <c:v>-57.238</c:v>
                </c:pt>
                <c:pt idx="14057">
                  <c:v>-57.23599999999999</c:v>
                </c:pt>
                <c:pt idx="14058">
                  <c:v>-57.233999999999995</c:v>
                </c:pt>
                <c:pt idx="14059">
                  <c:v>-57.231999999999999</c:v>
                </c:pt>
                <c:pt idx="14060">
                  <c:v>-57.22999999999999</c:v>
                </c:pt>
                <c:pt idx="14061">
                  <c:v>-57.227999999999994</c:v>
                </c:pt>
                <c:pt idx="14062">
                  <c:v>-57.225999999999999</c:v>
                </c:pt>
                <c:pt idx="14063">
                  <c:v>-57.22399999999999</c:v>
                </c:pt>
                <c:pt idx="14064">
                  <c:v>-57.221999999999994</c:v>
                </c:pt>
                <c:pt idx="14065">
                  <c:v>-57.22</c:v>
                </c:pt>
                <c:pt idx="14066">
                  <c:v>-57.217999999999989</c:v>
                </c:pt>
                <c:pt idx="14067">
                  <c:v>-57.215999999999994</c:v>
                </c:pt>
                <c:pt idx="14068">
                  <c:v>-57.213999999999999</c:v>
                </c:pt>
                <c:pt idx="14069">
                  <c:v>-57.211999999999989</c:v>
                </c:pt>
                <c:pt idx="14070">
                  <c:v>-57.209999999999994</c:v>
                </c:pt>
                <c:pt idx="14071">
                  <c:v>-57.207999999999998</c:v>
                </c:pt>
                <c:pt idx="14072">
                  <c:v>-57.205999999999996</c:v>
                </c:pt>
                <c:pt idx="14073">
                  <c:v>-57.203999999999994</c:v>
                </c:pt>
                <c:pt idx="14074">
                  <c:v>-57.201999999999998</c:v>
                </c:pt>
                <c:pt idx="14075">
                  <c:v>-57.199999999999996</c:v>
                </c:pt>
                <c:pt idx="14076">
                  <c:v>-57.197999999999993</c:v>
                </c:pt>
                <c:pt idx="14077">
                  <c:v>-57.195999999999998</c:v>
                </c:pt>
                <c:pt idx="14078">
                  <c:v>-57.193999999999996</c:v>
                </c:pt>
                <c:pt idx="14079">
                  <c:v>-57.191999999999993</c:v>
                </c:pt>
                <c:pt idx="14080">
                  <c:v>-57.19</c:v>
                </c:pt>
                <c:pt idx="14081">
                  <c:v>-57.187999999999995</c:v>
                </c:pt>
                <c:pt idx="14082">
                  <c:v>-57.185999999999993</c:v>
                </c:pt>
                <c:pt idx="14083">
                  <c:v>-57.183999999999997</c:v>
                </c:pt>
                <c:pt idx="14084">
                  <c:v>-57.181999999999995</c:v>
                </c:pt>
                <c:pt idx="14085">
                  <c:v>-57.179999999999993</c:v>
                </c:pt>
                <c:pt idx="14086">
                  <c:v>-57.177999999999997</c:v>
                </c:pt>
                <c:pt idx="14087">
                  <c:v>-57.175999999999995</c:v>
                </c:pt>
                <c:pt idx="14088">
                  <c:v>-57.173999999999992</c:v>
                </c:pt>
                <c:pt idx="14089">
                  <c:v>-57.171999999999997</c:v>
                </c:pt>
                <c:pt idx="14090">
                  <c:v>-57.169999999999995</c:v>
                </c:pt>
                <c:pt idx="14091">
                  <c:v>-57.167999999999992</c:v>
                </c:pt>
                <c:pt idx="14092">
                  <c:v>-57.165999999999997</c:v>
                </c:pt>
                <c:pt idx="14093">
                  <c:v>-57.163999999999994</c:v>
                </c:pt>
                <c:pt idx="14094">
                  <c:v>-57.161999999999992</c:v>
                </c:pt>
                <c:pt idx="14095">
                  <c:v>-57.16</c:v>
                </c:pt>
                <c:pt idx="14096">
                  <c:v>-57.157999999999994</c:v>
                </c:pt>
                <c:pt idx="14097">
                  <c:v>-57.155999999999992</c:v>
                </c:pt>
                <c:pt idx="14098">
                  <c:v>-57.153999999999996</c:v>
                </c:pt>
                <c:pt idx="14099">
                  <c:v>-57.151999999999994</c:v>
                </c:pt>
                <c:pt idx="14100">
                  <c:v>-57.149999999999991</c:v>
                </c:pt>
                <c:pt idx="14101">
                  <c:v>-57.147999999999996</c:v>
                </c:pt>
                <c:pt idx="14102">
                  <c:v>-57.145999999999994</c:v>
                </c:pt>
                <c:pt idx="14103">
                  <c:v>-57.143999999999991</c:v>
                </c:pt>
                <c:pt idx="14104">
                  <c:v>-57.141999999999996</c:v>
                </c:pt>
                <c:pt idx="14105">
                  <c:v>-57.139999999999993</c:v>
                </c:pt>
                <c:pt idx="14106">
                  <c:v>-57.137999999999991</c:v>
                </c:pt>
                <c:pt idx="14107">
                  <c:v>-57.135999999999996</c:v>
                </c:pt>
                <c:pt idx="14108">
                  <c:v>-57.133999999999993</c:v>
                </c:pt>
                <c:pt idx="14109">
                  <c:v>-57.131999999999991</c:v>
                </c:pt>
                <c:pt idx="14110">
                  <c:v>-57.129999999999995</c:v>
                </c:pt>
                <c:pt idx="14111">
                  <c:v>-57.127999999999993</c:v>
                </c:pt>
                <c:pt idx="14112">
                  <c:v>-57.125999999999991</c:v>
                </c:pt>
                <c:pt idx="14113">
                  <c:v>-57.123999999999995</c:v>
                </c:pt>
                <c:pt idx="14114">
                  <c:v>-57.121999999999993</c:v>
                </c:pt>
                <c:pt idx="14115">
                  <c:v>-57.11999999999999</c:v>
                </c:pt>
                <c:pt idx="14116">
                  <c:v>-57.117999999999995</c:v>
                </c:pt>
                <c:pt idx="14117">
                  <c:v>-57.115999999999993</c:v>
                </c:pt>
                <c:pt idx="14118">
                  <c:v>-57.11399999999999</c:v>
                </c:pt>
                <c:pt idx="14119">
                  <c:v>-57.111999999999995</c:v>
                </c:pt>
                <c:pt idx="14120">
                  <c:v>-57.11</c:v>
                </c:pt>
                <c:pt idx="14121">
                  <c:v>-57.10799999999999</c:v>
                </c:pt>
                <c:pt idx="14122">
                  <c:v>-57.105999999999995</c:v>
                </c:pt>
                <c:pt idx="14123">
                  <c:v>-57.103999999999999</c:v>
                </c:pt>
                <c:pt idx="14124">
                  <c:v>-57.10199999999999</c:v>
                </c:pt>
                <c:pt idx="14125">
                  <c:v>-57.099999999999994</c:v>
                </c:pt>
                <c:pt idx="14126">
                  <c:v>-57.097999999999999</c:v>
                </c:pt>
                <c:pt idx="14127">
                  <c:v>-57.095999999999989</c:v>
                </c:pt>
                <c:pt idx="14128">
                  <c:v>-57.093999999999994</c:v>
                </c:pt>
                <c:pt idx="14129">
                  <c:v>-57.091999999999999</c:v>
                </c:pt>
                <c:pt idx="14130">
                  <c:v>-57.089999999999989</c:v>
                </c:pt>
                <c:pt idx="14131">
                  <c:v>-57.087999999999994</c:v>
                </c:pt>
                <c:pt idx="14132">
                  <c:v>-57.085999999999999</c:v>
                </c:pt>
                <c:pt idx="14133">
                  <c:v>-57.083999999999996</c:v>
                </c:pt>
                <c:pt idx="14134">
                  <c:v>-57.081999999999994</c:v>
                </c:pt>
                <c:pt idx="14135">
                  <c:v>-57.08</c:v>
                </c:pt>
                <c:pt idx="14136">
                  <c:v>-57.077999999999996</c:v>
                </c:pt>
                <c:pt idx="14137">
                  <c:v>-57.075999999999993</c:v>
                </c:pt>
                <c:pt idx="14138">
                  <c:v>-57.073999999999998</c:v>
                </c:pt>
                <c:pt idx="14139">
                  <c:v>-57.071999999999996</c:v>
                </c:pt>
                <c:pt idx="14140">
                  <c:v>-57.069999999999993</c:v>
                </c:pt>
                <c:pt idx="14141">
                  <c:v>-57.067999999999998</c:v>
                </c:pt>
                <c:pt idx="14142">
                  <c:v>-57.065999999999995</c:v>
                </c:pt>
                <c:pt idx="14143">
                  <c:v>-57.063999999999993</c:v>
                </c:pt>
                <c:pt idx="14144">
                  <c:v>-57.061999999999998</c:v>
                </c:pt>
                <c:pt idx="14145">
                  <c:v>-57.059999999999995</c:v>
                </c:pt>
                <c:pt idx="14146">
                  <c:v>-57.057999999999993</c:v>
                </c:pt>
                <c:pt idx="14147">
                  <c:v>-57.055999999999997</c:v>
                </c:pt>
                <c:pt idx="14148">
                  <c:v>-57.053999999999995</c:v>
                </c:pt>
                <c:pt idx="14149">
                  <c:v>-57.051999999999992</c:v>
                </c:pt>
                <c:pt idx="14150">
                  <c:v>-57.05</c:v>
                </c:pt>
                <c:pt idx="14151">
                  <c:v>-57.047999999999995</c:v>
                </c:pt>
                <c:pt idx="14152">
                  <c:v>-57.045999999999992</c:v>
                </c:pt>
                <c:pt idx="14153">
                  <c:v>-57.043999999999997</c:v>
                </c:pt>
                <c:pt idx="14154">
                  <c:v>-57.041999999999994</c:v>
                </c:pt>
                <c:pt idx="14155">
                  <c:v>-57.039999999999992</c:v>
                </c:pt>
                <c:pt idx="14156">
                  <c:v>-57.037999999999997</c:v>
                </c:pt>
                <c:pt idx="14157">
                  <c:v>-57.035999999999994</c:v>
                </c:pt>
                <c:pt idx="14158">
                  <c:v>-57.033999999999992</c:v>
                </c:pt>
                <c:pt idx="14159">
                  <c:v>-57.031999999999996</c:v>
                </c:pt>
                <c:pt idx="14160">
                  <c:v>-57.029999999999994</c:v>
                </c:pt>
                <c:pt idx="14161">
                  <c:v>-57.027999999999992</c:v>
                </c:pt>
                <c:pt idx="14162">
                  <c:v>-57.025999999999996</c:v>
                </c:pt>
                <c:pt idx="14163">
                  <c:v>-57.023999999999994</c:v>
                </c:pt>
                <c:pt idx="14164">
                  <c:v>-57.021999999999991</c:v>
                </c:pt>
                <c:pt idx="14165">
                  <c:v>-57.019999999999996</c:v>
                </c:pt>
                <c:pt idx="14166">
                  <c:v>-57.017999999999994</c:v>
                </c:pt>
                <c:pt idx="14167">
                  <c:v>-57.015999999999991</c:v>
                </c:pt>
                <c:pt idx="14168">
                  <c:v>-57.013999999999996</c:v>
                </c:pt>
                <c:pt idx="14169">
                  <c:v>-57.011999999999993</c:v>
                </c:pt>
                <c:pt idx="14170">
                  <c:v>-57.009999999999991</c:v>
                </c:pt>
                <c:pt idx="14171">
                  <c:v>-57.007999999999996</c:v>
                </c:pt>
                <c:pt idx="14172">
                  <c:v>-57.005999999999993</c:v>
                </c:pt>
                <c:pt idx="14173">
                  <c:v>-57.003999999999991</c:v>
                </c:pt>
                <c:pt idx="14174">
                  <c:v>-57.001999999999995</c:v>
                </c:pt>
                <c:pt idx="14175">
                  <c:v>-56.999999999999993</c:v>
                </c:pt>
                <c:pt idx="14176">
                  <c:v>-56.99799999999999</c:v>
                </c:pt>
                <c:pt idx="14177">
                  <c:v>-56.995999999999995</c:v>
                </c:pt>
                <c:pt idx="14178">
                  <c:v>-56.993999999999993</c:v>
                </c:pt>
                <c:pt idx="14179">
                  <c:v>-56.99199999999999</c:v>
                </c:pt>
                <c:pt idx="14180">
                  <c:v>-56.989999999999995</c:v>
                </c:pt>
                <c:pt idx="14181">
                  <c:v>-56.988</c:v>
                </c:pt>
                <c:pt idx="14182">
                  <c:v>-56.98599999999999</c:v>
                </c:pt>
                <c:pt idx="14183">
                  <c:v>-56.983999999999995</c:v>
                </c:pt>
                <c:pt idx="14184">
                  <c:v>-56.981999999999999</c:v>
                </c:pt>
                <c:pt idx="14185">
                  <c:v>-56.97999999999999</c:v>
                </c:pt>
                <c:pt idx="14186">
                  <c:v>-56.977999999999994</c:v>
                </c:pt>
                <c:pt idx="14187">
                  <c:v>-56.975999999999999</c:v>
                </c:pt>
                <c:pt idx="14188">
                  <c:v>-56.97399999999999</c:v>
                </c:pt>
                <c:pt idx="14189">
                  <c:v>-56.971999999999994</c:v>
                </c:pt>
                <c:pt idx="14190">
                  <c:v>-56.97</c:v>
                </c:pt>
                <c:pt idx="14191">
                  <c:v>-56.967999999999989</c:v>
                </c:pt>
                <c:pt idx="14192">
                  <c:v>-56.965999999999994</c:v>
                </c:pt>
                <c:pt idx="14193">
                  <c:v>-56.963999999999999</c:v>
                </c:pt>
                <c:pt idx="14194">
                  <c:v>-56.961999999999989</c:v>
                </c:pt>
                <c:pt idx="14195">
                  <c:v>-56.959999999999994</c:v>
                </c:pt>
                <c:pt idx="14196">
                  <c:v>-56.957999999999998</c:v>
                </c:pt>
                <c:pt idx="14197">
                  <c:v>-56.955999999999996</c:v>
                </c:pt>
                <c:pt idx="14198">
                  <c:v>-56.953999999999994</c:v>
                </c:pt>
                <c:pt idx="14199">
                  <c:v>-56.951999999999998</c:v>
                </c:pt>
                <c:pt idx="14200">
                  <c:v>-56.949999999999996</c:v>
                </c:pt>
                <c:pt idx="14201">
                  <c:v>-56.947999999999993</c:v>
                </c:pt>
                <c:pt idx="14202">
                  <c:v>-56.945999999999998</c:v>
                </c:pt>
                <c:pt idx="14203">
                  <c:v>-56.943999999999996</c:v>
                </c:pt>
                <c:pt idx="14204">
                  <c:v>-56.941999999999993</c:v>
                </c:pt>
                <c:pt idx="14205">
                  <c:v>-56.94</c:v>
                </c:pt>
                <c:pt idx="14206">
                  <c:v>-56.937999999999995</c:v>
                </c:pt>
                <c:pt idx="14207">
                  <c:v>-56.935999999999993</c:v>
                </c:pt>
                <c:pt idx="14208">
                  <c:v>-56.933999999999997</c:v>
                </c:pt>
                <c:pt idx="14209">
                  <c:v>-56.931999999999995</c:v>
                </c:pt>
                <c:pt idx="14210">
                  <c:v>-56.929999999999993</c:v>
                </c:pt>
                <c:pt idx="14211">
                  <c:v>-56.927999999999997</c:v>
                </c:pt>
                <c:pt idx="14212">
                  <c:v>-56.925999999999995</c:v>
                </c:pt>
                <c:pt idx="14213">
                  <c:v>-56.923999999999992</c:v>
                </c:pt>
                <c:pt idx="14214">
                  <c:v>-56.921999999999997</c:v>
                </c:pt>
                <c:pt idx="14215">
                  <c:v>-56.919999999999995</c:v>
                </c:pt>
                <c:pt idx="14216">
                  <c:v>-56.917999999999992</c:v>
                </c:pt>
                <c:pt idx="14217">
                  <c:v>-56.915999999999997</c:v>
                </c:pt>
                <c:pt idx="14218">
                  <c:v>-56.913999999999994</c:v>
                </c:pt>
                <c:pt idx="14219">
                  <c:v>-56.911999999999992</c:v>
                </c:pt>
                <c:pt idx="14220">
                  <c:v>-56.91</c:v>
                </c:pt>
                <c:pt idx="14221">
                  <c:v>-56.907999999999994</c:v>
                </c:pt>
                <c:pt idx="14222">
                  <c:v>-56.905999999999992</c:v>
                </c:pt>
                <c:pt idx="14223">
                  <c:v>-56.903999999999996</c:v>
                </c:pt>
                <c:pt idx="14224">
                  <c:v>-56.901999999999994</c:v>
                </c:pt>
                <c:pt idx="14225">
                  <c:v>-56.899999999999991</c:v>
                </c:pt>
                <c:pt idx="14226">
                  <c:v>-56.897999999999996</c:v>
                </c:pt>
                <c:pt idx="14227">
                  <c:v>-56.895999999999994</c:v>
                </c:pt>
                <c:pt idx="14228">
                  <c:v>-56.893999999999991</c:v>
                </c:pt>
                <c:pt idx="14229">
                  <c:v>-56.891999999999996</c:v>
                </c:pt>
                <c:pt idx="14230">
                  <c:v>-56.889999999999993</c:v>
                </c:pt>
                <c:pt idx="14231">
                  <c:v>-56.887999999999991</c:v>
                </c:pt>
                <c:pt idx="14232">
                  <c:v>-56.885999999999996</c:v>
                </c:pt>
                <c:pt idx="14233">
                  <c:v>-56.883999999999993</c:v>
                </c:pt>
                <c:pt idx="14234">
                  <c:v>-56.881999999999991</c:v>
                </c:pt>
                <c:pt idx="14235">
                  <c:v>-56.879999999999995</c:v>
                </c:pt>
                <c:pt idx="14236">
                  <c:v>-56.877999999999993</c:v>
                </c:pt>
                <c:pt idx="14237">
                  <c:v>-56.875999999999991</c:v>
                </c:pt>
                <c:pt idx="14238">
                  <c:v>-56.873999999999995</c:v>
                </c:pt>
                <c:pt idx="14239">
                  <c:v>-56.871999999999993</c:v>
                </c:pt>
                <c:pt idx="14240">
                  <c:v>-56.86999999999999</c:v>
                </c:pt>
                <c:pt idx="14241">
                  <c:v>-56.867999999999995</c:v>
                </c:pt>
                <c:pt idx="14242">
                  <c:v>-56.865999999999993</c:v>
                </c:pt>
                <c:pt idx="14243">
                  <c:v>-56.86399999999999</c:v>
                </c:pt>
                <c:pt idx="14244">
                  <c:v>-56.861999999999995</c:v>
                </c:pt>
                <c:pt idx="14245">
                  <c:v>-56.86</c:v>
                </c:pt>
                <c:pt idx="14246">
                  <c:v>-56.85799999999999</c:v>
                </c:pt>
                <c:pt idx="14247">
                  <c:v>-56.855999999999995</c:v>
                </c:pt>
                <c:pt idx="14248">
                  <c:v>-56.853999999999999</c:v>
                </c:pt>
                <c:pt idx="14249">
                  <c:v>-56.85199999999999</c:v>
                </c:pt>
                <c:pt idx="14250">
                  <c:v>-56.849999999999994</c:v>
                </c:pt>
                <c:pt idx="14251">
                  <c:v>-56.847999999999999</c:v>
                </c:pt>
                <c:pt idx="14252">
                  <c:v>-56.845999999999989</c:v>
                </c:pt>
                <c:pt idx="14253">
                  <c:v>-56.843999999999994</c:v>
                </c:pt>
                <c:pt idx="14254">
                  <c:v>-56.841999999999999</c:v>
                </c:pt>
                <c:pt idx="14255">
                  <c:v>-56.839999999999989</c:v>
                </c:pt>
                <c:pt idx="14256">
                  <c:v>-56.837999999999994</c:v>
                </c:pt>
                <c:pt idx="14257">
                  <c:v>-56.835999999999999</c:v>
                </c:pt>
                <c:pt idx="14258">
                  <c:v>-56.833999999999996</c:v>
                </c:pt>
                <c:pt idx="14259">
                  <c:v>-56.831999999999994</c:v>
                </c:pt>
                <c:pt idx="14260">
                  <c:v>-56.83</c:v>
                </c:pt>
                <c:pt idx="14261">
                  <c:v>-56.827999999999996</c:v>
                </c:pt>
                <c:pt idx="14262">
                  <c:v>-56.825999999999993</c:v>
                </c:pt>
                <c:pt idx="14263">
                  <c:v>-56.823999999999998</c:v>
                </c:pt>
                <c:pt idx="14264">
                  <c:v>-56.821999999999996</c:v>
                </c:pt>
                <c:pt idx="14265">
                  <c:v>-56.819999999999993</c:v>
                </c:pt>
                <c:pt idx="14266">
                  <c:v>-56.817999999999998</c:v>
                </c:pt>
                <c:pt idx="14267">
                  <c:v>-56.815999999999995</c:v>
                </c:pt>
                <c:pt idx="14268">
                  <c:v>-56.813999999999993</c:v>
                </c:pt>
                <c:pt idx="14269">
                  <c:v>-56.811999999999998</c:v>
                </c:pt>
                <c:pt idx="14270">
                  <c:v>-56.809999999999995</c:v>
                </c:pt>
                <c:pt idx="14271">
                  <c:v>-56.807999999999993</c:v>
                </c:pt>
                <c:pt idx="14272">
                  <c:v>-56.805999999999997</c:v>
                </c:pt>
                <c:pt idx="14273">
                  <c:v>-56.803999999999995</c:v>
                </c:pt>
                <c:pt idx="14274">
                  <c:v>-56.801999999999992</c:v>
                </c:pt>
                <c:pt idx="14275">
                  <c:v>-56.8</c:v>
                </c:pt>
                <c:pt idx="14276">
                  <c:v>-56.797999999999995</c:v>
                </c:pt>
                <c:pt idx="14277">
                  <c:v>-56.795999999999992</c:v>
                </c:pt>
                <c:pt idx="14278">
                  <c:v>-56.793999999999997</c:v>
                </c:pt>
                <c:pt idx="14279">
                  <c:v>-56.791999999999994</c:v>
                </c:pt>
                <c:pt idx="14280">
                  <c:v>-56.789999999999992</c:v>
                </c:pt>
                <c:pt idx="14281">
                  <c:v>-56.787999999999997</c:v>
                </c:pt>
                <c:pt idx="14282">
                  <c:v>-56.785999999999994</c:v>
                </c:pt>
                <c:pt idx="14283">
                  <c:v>-56.783999999999992</c:v>
                </c:pt>
                <c:pt idx="14284">
                  <c:v>-56.781999999999996</c:v>
                </c:pt>
                <c:pt idx="14285">
                  <c:v>-56.779999999999994</c:v>
                </c:pt>
                <c:pt idx="14286">
                  <c:v>-56.777999999999992</c:v>
                </c:pt>
                <c:pt idx="14287">
                  <c:v>-56.775999999999996</c:v>
                </c:pt>
                <c:pt idx="14288">
                  <c:v>-56.773999999999994</c:v>
                </c:pt>
                <c:pt idx="14289">
                  <c:v>-56.771999999999991</c:v>
                </c:pt>
                <c:pt idx="14290">
                  <c:v>-56.769999999999996</c:v>
                </c:pt>
                <c:pt idx="14291">
                  <c:v>-56.767999999999994</c:v>
                </c:pt>
                <c:pt idx="14292">
                  <c:v>-56.765999999999991</c:v>
                </c:pt>
                <c:pt idx="14293">
                  <c:v>-56.763999999999996</c:v>
                </c:pt>
                <c:pt idx="14294">
                  <c:v>-56.761999999999993</c:v>
                </c:pt>
                <c:pt idx="14295">
                  <c:v>-56.759999999999991</c:v>
                </c:pt>
                <c:pt idx="14296">
                  <c:v>-56.757999999999996</c:v>
                </c:pt>
                <c:pt idx="14297">
                  <c:v>-56.755999999999993</c:v>
                </c:pt>
                <c:pt idx="14298">
                  <c:v>-56.753999999999991</c:v>
                </c:pt>
                <c:pt idx="14299">
                  <c:v>-56.751999999999995</c:v>
                </c:pt>
                <c:pt idx="14300">
                  <c:v>-56.749999999999993</c:v>
                </c:pt>
                <c:pt idx="14301">
                  <c:v>-56.74799999999999</c:v>
                </c:pt>
                <c:pt idx="14302">
                  <c:v>-56.745999999999995</c:v>
                </c:pt>
                <c:pt idx="14303">
                  <c:v>-56.743999999999993</c:v>
                </c:pt>
                <c:pt idx="14304">
                  <c:v>-56.74199999999999</c:v>
                </c:pt>
                <c:pt idx="14305">
                  <c:v>-56.739999999999995</c:v>
                </c:pt>
                <c:pt idx="14306">
                  <c:v>-56.738</c:v>
                </c:pt>
                <c:pt idx="14307">
                  <c:v>-56.73599999999999</c:v>
                </c:pt>
                <c:pt idx="14308">
                  <c:v>-56.733999999999995</c:v>
                </c:pt>
                <c:pt idx="14309">
                  <c:v>-56.731999999999999</c:v>
                </c:pt>
                <c:pt idx="14310">
                  <c:v>-56.72999999999999</c:v>
                </c:pt>
                <c:pt idx="14311">
                  <c:v>-56.727999999999994</c:v>
                </c:pt>
                <c:pt idx="14312">
                  <c:v>-56.725999999999999</c:v>
                </c:pt>
                <c:pt idx="14313">
                  <c:v>-56.72399999999999</c:v>
                </c:pt>
                <c:pt idx="14314">
                  <c:v>-56.721999999999994</c:v>
                </c:pt>
                <c:pt idx="14315">
                  <c:v>-56.72</c:v>
                </c:pt>
                <c:pt idx="14316">
                  <c:v>-56.717999999999989</c:v>
                </c:pt>
                <c:pt idx="14317">
                  <c:v>-56.715999999999994</c:v>
                </c:pt>
                <c:pt idx="14318">
                  <c:v>-56.713999999999999</c:v>
                </c:pt>
                <c:pt idx="14319">
                  <c:v>-56.711999999999989</c:v>
                </c:pt>
                <c:pt idx="14320">
                  <c:v>-56.709999999999994</c:v>
                </c:pt>
                <c:pt idx="14321">
                  <c:v>-56.707999999999998</c:v>
                </c:pt>
                <c:pt idx="14322">
                  <c:v>-56.705999999999996</c:v>
                </c:pt>
                <c:pt idx="14323">
                  <c:v>-56.703999999999994</c:v>
                </c:pt>
                <c:pt idx="14324">
                  <c:v>-56.701999999999998</c:v>
                </c:pt>
                <c:pt idx="14325">
                  <c:v>-56.699999999999996</c:v>
                </c:pt>
                <c:pt idx="14326">
                  <c:v>-56.697999999999993</c:v>
                </c:pt>
                <c:pt idx="14327">
                  <c:v>-56.695999999999998</c:v>
                </c:pt>
                <c:pt idx="14328">
                  <c:v>-56.693999999999996</c:v>
                </c:pt>
                <c:pt idx="14329">
                  <c:v>-56.691999999999993</c:v>
                </c:pt>
                <c:pt idx="14330">
                  <c:v>-56.69</c:v>
                </c:pt>
                <c:pt idx="14331">
                  <c:v>-56.687999999999995</c:v>
                </c:pt>
                <c:pt idx="14332">
                  <c:v>-56.685999999999993</c:v>
                </c:pt>
                <c:pt idx="14333">
                  <c:v>-56.683999999999997</c:v>
                </c:pt>
                <c:pt idx="14334">
                  <c:v>-56.681999999999995</c:v>
                </c:pt>
                <c:pt idx="14335">
                  <c:v>-56.679999999999993</c:v>
                </c:pt>
                <c:pt idx="14336">
                  <c:v>-56.677999999999997</c:v>
                </c:pt>
                <c:pt idx="14337">
                  <c:v>-56.675999999999995</c:v>
                </c:pt>
                <c:pt idx="14338">
                  <c:v>-56.673999999999992</c:v>
                </c:pt>
                <c:pt idx="14339">
                  <c:v>-56.671999999999997</c:v>
                </c:pt>
                <c:pt idx="14340">
                  <c:v>-56.669999999999995</c:v>
                </c:pt>
                <c:pt idx="14341">
                  <c:v>-56.667999999999992</c:v>
                </c:pt>
                <c:pt idx="14342">
                  <c:v>-56.665999999999997</c:v>
                </c:pt>
                <c:pt idx="14343">
                  <c:v>-56.663999999999994</c:v>
                </c:pt>
                <c:pt idx="14344">
                  <c:v>-56.661999999999992</c:v>
                </c:pt>
                <c:pt idx="14345">
                  <c:v>-56.66</c:v>
                </c:pt>
                <c:pt idx="14346">
                  <c:v>-56.657999999999994</c:v>
                </c:pt>
                <c:pt idx="14347">
                  <c:v>-56.655999999999992</c:v>
                </c:pt>
                <c:pt idx="14348">
                  <c:v>-56.653999999999996</c:v>
                </c:pt>
                <c:pt idx="14349">
                  <c:v>-56.651999999999994</c:v>
                </c:pt>
                <c:pt idx="14350">
                  <c:v>-56.649999999999991</c:v>
                </c:pt>
                <c:pt idx="14351">
                  <c:v>-56.647999999999996</c:v>
                </c:pt>
                <c:pt idx="14352">
                  <c:v>-56.645999999999994</c:v>
                </c:pt>
                <c:pt idx="14353">
                  <c:v>-56.643999999999991</c:v>
                </c:pt>
                <c:pt idx="14354">
                  <c:v>-56.641999999999996</c:v>
                </c:pt>
                <c:pt idx="14355">
                  <c:v>-56.639999999999993</c:v>
                </c:pt>
                <c:pt idx="14356">
                  <c:v>-56.637999999999991</c:v>
                </c:pt>
                <c:pt idx="14357">
                  <c:v>-56.635999999999996</c:v>
                </c:pt>
                <c:pt idx="14358">
                  <c:v>-56.633999999999993</c:v>
                </c:pt>
                <c:pt idx="14359">
                  <c:v>-56.631999999999991</c:v>
                </c:pt>
                <c:pt idx="14360">
                  <c:v>-56.629999999999995</c:v>
                </c:pt>
                <c:pt idx="14361">
                  <c:v>-56.627999999999993</c:v>
                </c:pt>
                <c:pt idx="14362">
                  <c:v>-56.625999999999991</c:v>
                </c:pt>
                <c:pt idx="14363">
                  <c:v>-56.623999999999995</c:v>
                </c:pt>
                <c:pt idx="14364">
                  <c:v>-56.621999999999993</c:v>
                </c:pt>
                <c:pt idx="14365">
                  <c:v>-56.61999999999999</c:v>
                </c:pt>
                <c:pt idx="14366">
                  <c:v>-56.617999999999995</c:v>
                </c:pt>
                <c:pt idx="14367">
                  <c:v>-56.615999999999993</c:v>
                </c:pt>
                <c:pt idx="14368">
                  <c:v>-56.61399999999999</c:v>
                </c:pt>
                <c:pt idx="14369">
                  <c:v>-56.611999999999995</c:v>
                </c:pt>
                <c:pt idx="14370">
                  <c:v>-56.61</c:v>
                </c:pt>
                <c:pt idx="14371">
                  <c:v>-56.60799999999999</c:v>
                </c:pt>
                <c:pt idx="14372">
                  <c:v>-56.605999999999995</c:v>
                </c:pt>
                <c:pt idx="14373">
                  <c:v>-56.603999999999999</c:v>
                </c:pt>
                <c:pt idx="14374">
                  <c:v>-56.60199999999999</c:v>
                </c:pt>
                <c:pt idx="14375">
                  <c:v>-56.599999999999994</c:v>
                </c:pt>
                <c:pt idx="14376">
                  <c:v>-56.597999999999999</c:v>
                </c:pt>
                <c:pt idx="14377">
                  <c:v>-56.595999999999989</c:v>
                </c:pt>
                <c:pt idx="14378">
                  <c:v>-56.593999999999994</c:v>
                </c:pt>
                <c:pt idx="14379">
                  <c:v>-56.591999999999999</c:v>
                </c:pt>
                <c:pt idx="14380">
                  <c:v>-56.589999999999989</c:v>
                </c:pt>
                <c:pt idx="14381">
                  <c:v>-56.587999999999994</c:v>
                </c:pt>
                <c:pt idx="14382">
                  <c:v>-56.585999999999999</c:v>
                </c:pt>
                <c:pt idx="14383">
                  <c:v>-56.583999999999996</c:v>
                </c:pt>
                <c:pt idx="14384">
                  <c:v>-56.581999999999994</c:v>
                </c:pt>
                <c:pt idx="14385">
                  <c:v>-56.58</c:v>
                </c:pt>
                <c:pt idx="14386">
                  <c:v>-56.577999999999996</c:v>
                </c:pt>
                <c:pt idx="14387">
                  <c:v>-56.575999999999993</c:v>
                </c:pt>
                <c:pt idx="14388">
                  <c:v>-56.573999999999998</c:v>
                </c:pt>
                <c:pt idx="14389">
                  <c:v>-56.571999999999996</c:v>
                </c:pt>
                <c:pt idx="14390">
                  <c:v>-56.569999999999993</c:v>
                </c:pt>
                <c:pt idx="14391">
                  <c:v>-56.567999999999998</c:v>
                </c:pt>
                <c:pt idx="14392">
                  <c:v>-56.565999999999995</c:v>
                </c:pt>
                <c:pt idx="14393">
                  <c:v>-56.563999999999993</c:v>
                </c:pt>
                <c:pt idx="14394">
                  <c:v>-56.561999999999998</c:v>
                </c:pt>
                <c:pt idx="14395">
                  <c:v>-56.559999999999995</c:v>
                </c:pt>
                <c:pt idx="14396">
                  <c:v>-56.557999999999993</c:v>
                </c:pt>
                <c:pt idx="14397">
                  <c:v>-56.555999999999997</c:v>
                </c:pt>
                <c:pt idx="14398">
                  <c:v>-56.553999999999995</c:v>
                </c:pt>
                <c:pt idx="14399">
                  <c:v>-56.551999999999992</c:v>
                </c:pt>
                <c:pt idx="14400">
                  <c:v>-56.55</c:v>
                </c:pt>
                <c:pt idx="14401">
                  <c:v>-56.547999999999995</c:v>
                </c:pt>
                <c:pt idx="14402">
                  <c:v>-56.545999999999992</c:v>
                </c:pt>
                <c:pt idx="14403">
                  <c:v>-56.543999999999997</c:v>
                </c:pt>
                <c:pt idx="14404">
                  <c:v>-56.541999999999994</c:v>
                </c:pt>
                <c:pt idx="14405">
                  <c:v>-56.539999999999992</c:v>
                </c:pt>
                <c:pt idx="14406">
                  <c:v>-56.537999999999997</c:v>
                </c:pt>
                <c:pt idx="14407">
                  <c:v>-56.535999999999994</c:v>
                </c:pt>
                <c:pt idx="14408">
                  <c:v>-56.533999999999992</c:v>
                </c:pt>
                <c:pt idx="14409">
                  <c:v>-56.531999999999996</c:v>
                </c:pt>
                <c:pt idx="14410">
                  <c:v>-56.529999999999994</c:v>
                </c:pt>
                <c:pt idx="14411">
                  <c:v>-56.527999999999992</c:v>
                </c:pt>
                <c:pt idx="14412">
                  <c:v>-56.525999999999996</c:v>
                </c:pt>
                <c:pt idx="14413">
                  <c:v>-56.523999999999994</c:v>
                </c:pt>
                <c:pt idx="14414">
                  <c:v>-56.521999999999991</c:v>
                </c:pt>
                <c:pt idx="14415">
                  <c:v>-56.519999999999996</c:v>
                </c:pt>
                <c:pt idx="14416">
                  <c:v>-56.517999999999994</c:v>
                </c:pt>
                <c:pt idx="14417">
                  <c:v>-56.515999999999991</c:v>
                </c:pt>
                <c:pt idx="14418">
                  <c:v>-56.513999999999996</c:v>
                </c:pt>
                <c:pt idx="14419">
                  <c:v>-56.511999999999993</c:v>
                </c:pt>
                <c:pt idx="14420">
                  <c:v>-56.509999999999991</c:v>
                </c:pt>
                <c:pt idx="14421">
                  <c:v>-56.507999999999996</c:v>
                </c:pt>
                <c:pt idx="14422">
                  <c:v>-56.505999999999993</c:v>
                </c:pt>
                <c:pt idx="14423">
                  <c:v>-56.503999999999991</c:v>
                </c:pt>
                <c:pt idx="14424">
                  <c:v>-56.501999999999995</c:v>
                </c:pt>
                <c:pt idx="14425">
                  <c:v>-56.499999999999993</c:v>
                </c:pt>
                <c:pt idx="14426">
                  <c:v>-56.49799999999999</c:v>
                </c:pt>
                <c:pt idx="14427">
                  <c:v>-56.495999999999995</c:v>
                </c:pt>
                <c:pt idx="14428">
                  <c:v>-56.493999999999993</c:v>
                </c:pt>
                <c:pt idx="14429">
                  <c:v>-56.49199999999999</c:v>
                </c:pt>
                <c:pt idx="14430">
                  <c:v>-56.489999999999995</c:v>
                </c:pt>
                <c:pt idx="14431">
                  <c:v>-56.488</c:v>
                </c:pt>
                <c:pt idx="14432">
                  <c:v>-56.48599999999999</c:v>
                </c:pt>
                <c:pt idx="14433">
                  <c:v>-56.483999999999995</c:v>
                </c:pt>
                <c:pt idx="14434">
                  <c:v>-56.481999999999999</c:v>
                </c:pt>
                <c:pt idx="14435">
                  <c:v>-56.47999999999999</c:v>
                </c:pt>
                <c:pt idx="14436">
                  <c:v>-56.477999999999994</c:v>
                </c:pt>
                <c:pt idx="14437">
                  <c:v>-56.475999999999999</c:v>
                </c:pt>
                <c:pt idx="14438">
                  <c:v>-56.47399999999999</c:v>
                </c:pt>
                <c:pt idx="14439">
                  <c:v>-56.471999999999994</c:v>
                </c:pt>
                <c:pt idx="14440">
                  <c:v>-56.47</c:v>
                </c:pt>
                <c:pt idx="14441">
                  <c:v>-56.467999999999989</c:v>
                </c:pt>
                <c:pt idx="14442">
                  <c:v>-56.465999999999994</c:v>
                </c:pt>
                <c:pt idx="14443">
                  <c:v>-56.463999999999999</c:v>
                </c:pt>
                <c:pt idx="14444">
                  <c:v>-56.461999999999989</c:v>
                </c:pt>
                <c:pt idx="14445">
                  <c:v>-56.459999999999994</c:v>
                </c:pt>
                <c:pt idx="14446">
                  <c:v>-56.457999999999998</c:v>
                </c:pt>
                <c:pt idx="14447">
                  <c:v>-56.455999999999996</c:v>
                </c:pt>
                <c:pt idx="14448">
                  <c:v>-56.453999999999994</c:v>
                </c:pt>
                <c:pt idx="14449">
                  <c:v>-56.451999999999998</c:v>
                </c:pt>
                <c:pt idx="14450">
                  <c:v>-56.449999999999996</c:v>
                </c:pt>
                <c:pt idx="14451">
                  <c:v>-56.447999999999993</c:v>
                </c:pt>
                <c:pt idx="14452">
                  <c:v>-56.445999999999998</c:v>
                </c:pt>
                <c:pt idx="14453">
                  <c:v>-56.443999999999996</c:v>
                </c:pt>
                <c:pt idx="14454">
                  <c:v>-56.441999999999993</c:v>
                </c:pt>
                <c:pt idx="14455">
                  <c:v>-56.44</c:v>
                </c:pt>
                <c:pt idx="14456">
                  <c:v>-56.437999999999995</c:v>
                </c:pt>
                <c:pt idx="14457">
                  <c:v>-56.435999999999993</c:v>
                </c:pt>
                <c:pt idx="14458">
                  <c:v>-56.433999999999997</c:v>
                </c:pt>
                <c:pt idx="14459">
                  <c:v>-56.431999999999995</c:v>
                </c:pt>
                <c:pt idx="14460">
                  <c:v>-56.429999999999993</c:v>
                </c:pt>
                <c:pt idx="14461">
                  <c:v>-56.427999999999997</c:v>
                </c:pt>
                <c:pt idx="14462">
                  <c:v>-56.425999999999995</c:v>
                </c:pt>
                <c:pt idx="14463">
                  <c:v>-56.423999999999992</c:v>
                </c:pt>
                <c:pt idx="14464">
                  <c:v>-56.421999999999997</c:v>
                </c:pt>
                <c:pt idx="14465">
                  <c:v>-56.419999999999995</c:v>
                </c:pt>
                <c:pt idx="14466">
                  <c:v>-56.417999999999992</c:v>
                </c:pt>
                <c:pt idx="14467">
                  <c:v>-56.415999999999997</c:v>
                </c:pt>
                <c:pt idx="14468">
                  <c:v>-56.413999999999994</c:v>
                </c:pt>
                <c:pt idx="14469">
                  <c:v>-56.411999999999992</c:v>
                </c:pt>
                <c:pt idx="14470">
                  <c:v>-56.41</c:v>
                </c:pt>
                <c:pt idx="14471">
                  <c:v>-56.407999999999994</c:v>
                </c:pt>
                <c:pt idx="14472">
                  <c:v>-56.405999999999992</c:v>
                </c:pt>
                <c:pt idx="14473">
                  <c:v>-56.403999999999996</c:v>
                </c:pt>
                <c:pt idx="14474">
                  <c:v>-56.401999999999994</c:v>
                </c:pt>
                <c:pt idx="14475">
                  <c:v>-56.399999999999991</c:v>
                </c:pt>
                <c:pt idx="14476">
                  <c:v>-56.397999999999996</c:v>
                </c:pt>
                <c:pt idx="14477">
                  <c:v>-56.395999999999994</c:v>
                </c:pt>
                <c:pt idx="14478">
                  <c:v>-56.393999999999991</c:v>
                </c:pt>
                <c:pt idx="14479">
                  <c:v>-56.391999999999996</c:v>
                </c:pt>
                <c:pt idx="14480">
                  <c:v>-56.389999999999993</c:v>
                </c:pt>
                <c:pt idx="14481">
                  <c:v>-56.387999999999991</c:v>
                </c:pt>
                <c:pt idx="14482">
                  <c:v>-56.385999999999996</c:v>
                </c:pt>
                <c:pt idx="14483">
                  <c:v>-56.383999999999993</c:v>
                </c:pt>
                <c:pt idx="14484">
                  <c:v>-56.381999999999991</c:v>
                </c:pt>
                <c:pt idx="14485">
                  <c:v>-56.379999999999995</c:v>
                </c:pt>
                <c:pt idx="14486">
                  <c:v>-56.377999999999993</c:v>
                </c:pt>
                <c:pt idx="14487">
                  <c:v>-56.375999999999991</c:v>
                </c:pt>
                <c:pt idx="14488">
                  <c:v>-56.373999999999995</c:v>
                </c:pt>
                <c:pt idx="14489">
                  <c:v>-56.371999999999993</c:v>
                </c:pt>
                <c:pt idx="14490">
                  <c:v>-56.36999999999999</c:v>
                </c:pt>
                <c:pt idx="14491">
                  <c:v>-56.367999999999995</c:v>
                </c:pt>
                <c:pt idx="14492">
                  <c:v>-56.365999999999993</c:v>
                </c:pt>
                <c:pt idx="14493">
                  <c:v>-56.36399999999999</c:v>
                </c:pt>
                <c:pt idx="14494">
                  <c:v>-56.361999999999995</c:v>
                </c:pt>
                <c:pt idx="14495">
                  <c:v>-56.36</c:v>
                </c:pt>
                <c:pt idx="14496">
                  <c:v>-56.35799999999999</c:v>
                </c:pt>
                <c:pt idx="14497">
                  <c:v>-56.355999999999995</c:v>
                </c:pt>
                <c:pt idx="14498">
                  <c:v>-56.353999999999999</c:v>
                </c:pt>
                <c:pt idx="14499">
                  <c:v>-56.35199999999999</c:v>
                </c:pt>
                <c:pt idx="14500">
                  <c:v>-56.349999999999994</c:v>
                </c:pt>
                <c:pt idx="14501">
                  <c:v>-56.347999999999999</c:v>
                </c:pt>
                <c:pt idx="14502">
                  <c:v>-56.345999999999989</c:v>
                </c:pt>
                <c:pt idx="14503">
                  <c:v>-56.343999999999994</c:v>
                </c:pt>
                <c:pt idx="14504">
                  <c:v>-56.341999999999999</c:v>
                </c:pt>
                <c:pt idx="14505">
                  <c:v>-56.339999999999989</c:v>
                </c:pt>
                <c:pt idx="14506">
                  <c:v>-56.337999999999994</c:v>
                </c:pt>
                <c:pt idx="14507">
                  <c:v>-56.335999999999999</c:v>
                </c:pt>
                <c:pt idx="14508">
                  <c:v>-56.333999999999996</c:v>
                </c:pt>
                <c:pt idx="14509">
                  <c:v>-56.331999999999994</c:v>
                </c:pt>
                <c:pt idx="14510">
                  <c:v>-56.33</c:v>
                </c:pt>
                <c:pt idx="14511">
                  <c:v>-56.327999999999996</c:v>
                </c:pt>
                <c:pt idx="14512">
                  <c:v>-56.325999999999993</c:v>
                </c:pt>
                <c:pt idx="14513">
                  <c:v>-56.323999999999998</c:v>
                </c:pt>
                <c:pt idx="14514">
                  <c:v>-56.321999999999996</c:v>
                </c:pt>
                <c:pt idx="14515">
                  <c:v>-56.319999999999993</c:v>
                </c:pt>
                <c:pt idx="14516">
                  <c:v>-56.317999999999998</c:v>
                </c:pt>
                <c:pt idx="14517">
                  <c:v>-56.315999999999995</c:v>
                </c:pt>
                <c:pt idx="14518">
                  <c:v>-56.313999999999993</c:v>
                </c:pt>
                <c:pt idx="14519">
                  <c:v>-56.311999999999998</c:v>
                </c:pt>
                <c:pt idx="14520">
                  <c:v>-56.309999999999995</c:v>
                </c:pt>
                <c:pt idx="14521">
                  <c:v>-56.307999999999993</c:v>
                </c:pt>
                <c:pt idx="14522">
                  <c:v>-56.305999999999997</c:v>
                </c:pt>
                <c:pt idx="14523">
                  <c:v>-56.303999999999995</c:v>
                </c:pt>
                <c:pt idx="14524">
                  <c:v>-56.301999999999992</c:v>
                </c:pt>
                <c:pt idx="14525">
                  <c:v>-56.3</c:v>
                </c:pt>
                <c:pt idx="14526">
                  <c:v>-56.297999999999995</c:v>
                </c:pt>
                <c:pt idx="14527">
                  <c:v>-56.295999999999992</c:v>
                </c:pt>
                <c:pt idx="14528">
                  <c:v>-56.293999999999997</c:v>
                </c:pt>
                <c:pt idx="14529">
                  <c:v>-56.291999999999994</c:v>
                </c:pt>
                <c:pt idx="14530">
                  <c:v>-56.289999999999992</c:v>
                </c:pt>
                <c:pt idx="14531">
                  <c:v>-56.287999999999997</c:v>
                </c:pt>
                <c:pt idx="14532">
                  <c:v>-56.285999999999994</c:v>
                </c:pt>
                <c:pt idx="14533">
                  <c:v>-56.283999999999992</c:v>
                </c:pt>
                <c:pt idx="14534">
                  <c:v>-56.281999999999996</c:v>
                </c:pt>
                <c:pt idx="14535">
                  <c:v>-56.279999999999994</c:v>
                </c:pt>
                <c:pt idx="14536">
                  <c:v>-56.277999999999992</c:v>
                </c:pt>
                <c:pt idx="14537">
                  <c:v>-56.275999999999996</c:v>
                </c:pt>
                <c:pt idx="14538">
                  <c:v>-56.273999999999994</c:v>
                </c:pt>
                <c:pt idx="14539">
                  <c:v>-56.271999999999991</c:v>
                </c:pt>
                <c:pt idx="14540">
                  <c:v>-56.269999999999996</c:v>
                </c:pt>
                <c:pt idx="14541">
                  <c:v>-56.267999999999994</c:v>
                </c:pt>
                <c:pt idx="14542">
                  <c:v>-56.265999999999991</c:v>
                </c:pt>
                <c:pt idx="14543">
                  <c:v>-56.263999999999996</c:v>
                </c:pt>
                <c:pt idx="14544">
                  <c:v>-56.261999999999993</c:v>
                </c:pt>
                <c:pt idx="14545">
                  <c:v>-56.259999999999991</c:v>
                </c:pt>
                <c:pt idx="14546">
                  <c:v>-56.257999999999996</c:v>
                </c:pt>
                <c:pt idx="14547">
                  <c:v>-56.255999999999993</c:v>
                </c:pt>
                <c:pt idx="14548">
                  <c:v>-56.253999999999991</c:v>
                </c:pt>
                <c:pt idx="14549">
                  <c:v>-56.251999999999995</c:v>
                </c:pt>
                <c:pt idx="14550">
                  <c:v>-56.249999999999993</c:v>
                </c:pt>
                <c:pt idx="14551">
                  <c:v>-56.24799999999999</c:v>
                </c:pt>
                <c:pt idx="14552">
                  <c:v>-56.245999999999995</c:v>
                </c:pt>
                <c:pt idx="14553">
                  <c:v>-56.243999999999993</c:v>
                </c:pt>
                <c:pt idx="14554">
                  <c:v>-56.24199999999999</c:v>
                </c:pt>
                <c:pt idx="14555">
                  <c:v>-56.239999999999995</c:v>
                </c:pt>
                <c:pt idx="14556">
                  <c:v>-56.238</c:v>
                </c:pt>
                <c:pt idx="14557">
                  <c:v>-56.23599999999999</c:v>
                </c:pt>
                <c:pt idx="14558">
                  <c:v>-56.233999999999995</c:v>
                </c:pt>
                <c:pt idx="14559">
                  <c:v>-56.231999999999999</c:v>
                </c:pt>
                <c:pt idx="14560">
                  <c:v>-56.22999999999999</c:v>
                </c:pt>
                <c:pt idx="14561">
                  <c:v>-56.227999999999994</c:v>
                </c:pt>
                <c:pt idx="14562">
                  <c:v>-56.225999999999999</c:v>
                </c:pt>
                <c:pt idx="14563">
                  <c:v>-56.22399999999999</c:v>
                </c:pt>
                <c:pt idx="14564">
                  <c:v>-56.221999999999994</c:v>
                </c:pt>
                <c:pt idx="14565">
                  <c:v>-56.22</c:v>
                </c:pt>
                <c:pt idx="14566">
                  <c:v>-56.217999999999989</c:v>
                </c:pt>
                <c:pt idx="14567">
                  <c:v>-56.215999999999994</c:v>
                </c:pt>
                <c:pt idx="14568">
                  <c:v>-56.213999999999999</c:v>
                </c:pt>
                <c:pt idx="14569">
                  <c:v>-56.211999999999989</c:v>
                </c:pt>
                <c:pt idx="14570">
                  <c:v>-56.209999999999994</c:v>
                </c:pt>
                <c:pt idx="14571">
                  <c:v>-56.207999999999998</c:v>
                </c:pt>
                <c:pt idx="14572">
                  <c:v>-56.205999999999996</c:v>
                </c:pt>
                <c:pt idx="14573">
                  <c:v>-56.203999999999994</c:v>
                </c:pt>
                <c:pt idx="14574">
                  <c:v>-56.201999999999998</c:v>
                </c:pt>
                <c:pt idx="14575">
                  <c:v>-56.199999999999996</c:v>
                </c:pt>
                <c:pt idx="14576">
                  <c:v>-56.197999999999993</c:v>
                </c:pt>
                <c:pt idx="14577">
                  <c:v>-56.195999999999998</c:v>
                </c:pt>
                <c:pt idx="14578">
                  <c:v>-56.193999999999996</c:v>
                </c:pt>
                <c:pt idx="14579">
                  <c:v>-56.191999999999993</c:v>
                </c:pt>
                <c:pt idx="14580">
                  <c:v>-56.19</c:v>
                </c:pt>
                <c:pt idx="14581">
                  <c:v>-56.187999999999995</c:v>
                </c:pt>
                <c:pt idx="14582">
                  <c:v>-56.185999999999993</c:v>
                </c:pt>
                <c:pt idx="14583">
                  <c:v>-56.183999999999997</c:v>
                </c:pt>
                <c:pt idx="14584">
                  <c:v>-56.181999999999995</c:v>
                </c:pt>
                <c:pt idx="14585">
                  <c:v>-56.179999999999993</c:v>
                </c:pt>
                <c:pt idx="14586">
                  <c:v>-56.177999999999997</c:v>
                </c:pt>
                <c:pt idx="14587">
                  <c:v>-56.175999999999995</c:v>
                </c:pt>
                <c:pt idx="14588">
                  <c:v>-56.173999999999992</c:v>
                </c:pt>
                <c:pt idx="14589">
                  <c:v>-56.171999999999997</c:v>
                </c:pt>
                <c:pt idx="14590">
                  <c:v>-56.169999999999995</c:v>
                </c:pt>
                <c:pt idx="14591">
                  <c:v>-56.167999999999992</c:v>
                </c:pt>
                <c:pt idx="14592">
                  <c:v>-56.165999999999997</c:v>
                </c:pt>
                <c:pt idx="14593">
                  <c:v>-56.163999999999994</c:v>
                </c:pt>
                <c:pt idx="14594">
                  <c:v>-56.161999999999992</c:v>
                </c:pt>
                <c:pt idx="14595">
                  <c:v>-56.16</c:v>
                </c:pt>
                <c:pt idx="14596">
                  <c:v>-56.157999999999994</c:v>
                </c:pt>
                <c:pt idx="14597">
                  <c:v>-56.155999999999992</c:v>
                </c:pt>
                <c:pt idx="14598">
                  <c:v>-56.153999999999996</c:v>
                </c:pt>
                <c:pt idx="14599">
                  <c:v>-56.151999999999994</c:v>
                </c:pt>
                <c:pt idx="14600">
                  <c:v>-56.149999999999991</c:v>
                </c:pt>
                <c:pt idx="14601">
                  <c:v>-56.147999999999996</c:v>
                </c:pt>
                <c:pt idx="14602">
                  <c:v>-56.145999999999994</c:v>
                </c:pt>
                <c:pt idx="14603">
                  <c:v>-56.143999999999991</c:v>
                </c:pt>
                <c:pt idx="14604">
                  <c:v>-56.141999999999996</c:v>
                </c:pt>
                <c:pt idx="14605">
                  <c:v>-56.139999999999993</c:v>
                </c:pt>
                <c:pt idx="14606">
                  <c:v>-56.137999999999991</c:v>
                </c:pt>
                <c:pt idx="14607">
                  <c:v>-56.135999999999996</c:v>
                </c:pt>
                <c:pt idx="14608">
                  <c:v>-56.133999999999993</c:v>
                </c:pt>
                <c:pt idx="14609">
                  <c:v>-56.131999999999991</c:v>
                </c:pt>
                <c:pt idx="14610">
                  <c:v>-56.129999999999995</c:v>
                </c:pt>
                <c:pt idx="14611">
                  <c:v>-56.127999999999993</c:v>
                </c:pt>
                <c:pt idx="14612">
                  <c:v>-56.125999999999991</c:v>
                </c:pt>
                <c:pt idx="14613">
                  <c:v>-56.123999999999995</c:v>
                </c:pt>
                <c:pt idx="14614">
                  <c:v>-56.121999999999993</c:v>
                </c:pt>
                <c:pt idx="14615">
                  <c:v>-56.11999999999999</c:v>
                </c:pt>
                <c:pt idx="14616">
                  <c:v>-56.117999999999995</c:v>
                </c:pt>
                <c:pt idx="14617">
                  <c:v>-56.115999999999993</c:v>
                </c:pt>
                <c:pt idx="14618">
                  <c:v>-56.11399999999999</c:v>
                </c:pt>
                <c:pt idx="14619">
                  <c:v>-56.111999999999995</c:v>
                </c:pt>
                <c:pt idx="14620">
                  <c:v>-56.11</c:v>
                </c:pt>
                <c:pt idx="14621">
                  <c:v>-56.10799999999999</c:v>
                </c:pt>
                <c:pt idx="14622">
                  <c:v>-56.105999999999995</c:v>
                </c:pt>
                <c:pt idx="14623">
                  <c:v>-56.103999999999999</c:v>
                </c:pt>
                <c:pt idx="14624">
                  <c:v>-56.10199999999999</c:v>
                </c:pt>
                <c:pt idx="14625">
                  <c:v>-56.099999999999994</c:v>
                </c:pt>
                <c:pt idx="14626">
                  <c:v>-56.097999999999999</c:v>
                </c:pt>
                <c:pt idx="14627">
                  <c:v>-56.095999999999989</c:v>
                </c:pt>
                <c:pt idx="14628">
                  <c:v>-56.093999999999994</c:v>
                </c:pt>
                <c:pt idx="14629">
                  <c:v>-56.091999999999999</c:v>
                </c:pt>
                <c:pt idx="14630">
                  <c:v>-56.089999999999989</c:v>
                </c:pt>
                <c:pt idx="14631">
                  <c:v>-56.087999999999994</c:v>
                </c:pt>
                <c:pt idx="14632">
                  <c:v>-56.085999999999999</c:v>
                </c:pt>
                <c:pt idx="14633">
                  <c:v>-56.083999999999996</c:v>
                </c:pt>
                <c:pt idx="14634">
                  <c:v>-56.081999999999994</c:v>
                </c:pt>
                <c:pt idx="14635">
                  <c:v>-56.08</c:v>
                </c:pt>
                <c:pt idx="14636">
                  <c:v>-56.077999999999996</c:v>
                </c:pt>
                <c:pt idx="14637">
                  <c:v>-56.075999999999993</c:v>
                </c:pt>
                <c:pt idx="14638">
                  <c:v>-56.073999999999998</c:v>
                </c:pt>
                <c:pt idx="14639">
                  <c:v>-56.071999999999996</c:v>
                </c:pt>
                <c:pt idx="14640">
                  <c:v>-56.069999999999993</c:v>
                </c:pt>
                <c:pt idx="14641">
                  <c:v>-56.067999999999998</c:v>
                </c:pt>
                <c:pt idx="14642">
                  <c:v>-56.065999999999995</c:v>
                </c:pt>
                <c:pt idx="14643">
                  <c:v>-56.063999999999993</c:v>
                </c:pt>
                <c:pt idx="14644">
                  <c:v>-56.061999999999998</c:v>
                </c:pt>
                <c:pt idx="14645">
                  <c:v>-56.059999999999995</c:v>
                </c:pt>
                <c:pt idx="14646">
                  <c:v>-56.057999999999993</c:v>
                </c:pt>
                <c:pt idx="14647">
                  <c:v>-56.055999999999997</c:v>
                </c:pt>
                <c:pt idx="14648">
                  <c:v>-56.053999999999995</c:v>
                </c:pt>
                <c:pt idx="14649">
                  <c:v>-56.051999999999992</c:v>
                </c:pt>
                <c:pt idx="14650">
                  <c:v>-56.05</c:v>
                </c:pt>
                <c:pt idx="14651">
                  <c:v>-56.047999999999995</c:v>
                </c:pt>
                <c:pt idx="14652">
                  <c:v>-56.045999999999992</c:v>
                </c:pt>
                <c:pt idx="14653">
                  <c:v>-56.043999999999997</c:v>
                </c:pt>
                <c:pt idx="14654">
                  <c:v>-56.041999999999994</c:v>
                </c:pt>
                <c:pt idx="14655">
                  <c:v>-56.039999999999992</c:v>
                </c:pt>
                <c:pt idx="14656">
                  <c:v>-56.037999999999997</c:v>
                </c:pt>
                <c:pt idx="14657">
                  <c:v>-56.035999999999994</c:v>
                </c:pt>
                <c:pt idx="14658">
                  <c:v>-56.033999999999992</c:v>
                </c:pt>
                <c:pt idx="14659">
                  <c:v>-56.031999999999996</c:v>
                </c:pt>
                <c:pt idx="14660">
                  <c:v>-56.029999999999994</c:v>
                </c:pt>
                <c:pt idx="14661">
                  <c:v>-56.027999999999992</c:v>
                </c:pt>
                <c:pt idx="14662">
                  <c:v>-56.025999999999996</c:v>
                </c:pt>
                <c:pt idx="14663">
                  <c:v>-56.023999999999994</c:v>
                </c:pt>
                <c:pt idx="14664">
                  <c:v>-56.021999999999991</c:v>
                </c:pt>
                <c:pt idx="14665">
                  <c:v>-56.019999999999996</c:v>
                </c:pt>
                <c:pt idx="14666">
                  <c:v>-56.017999999999994</c:v>
                </c:pt>
                <c:pt idx="14667">
                  <c:v>-56.015999999999991</c:v>
                </c:pt>
                <c:pt idx="14668">
                  <c:v>-56.013999999999996</c:v>
                </c:pt>
                <c:pt idx="14669">
                  <c:v>-56.011999999999993</c:v>
                </c:pt>
                <c:pt idx="14670">
                  <c:v>-56.009999999999991</c:v>
                </c:pt>
                <c:pt idx="14671">
                  <c:v>-56.007999999999996</c:v>
                </c:pt>
                <c:pt idx="14672">
                  <c:v>-56.005999999999993</c:v>
                </c:pt>
                <c:pt idx="14673">
                  <c:v>-56.003999999999991</c:v>
                </c:pt>
                <c:pt idx="14674">
                  <c:v>-56.001999999999995</c:v>
                </c:pt>
                <c:pt idx="14675">
                  <c:v>-55.999999999999993</c:v>
                </c:pt>
                <c:pt idx="14676">
                  <c:v>-55.99799999999999</c:v>
                </c:pt>
                <c:pt idx="14677">
                  <c:v>-55.995999999999995</c:v>
                </c:pt>
                <c:pt idx="14678">
                  <c:v>-55.993999999999993</c:v>
                </c:pt>
                <c:pt idx="14679">
                  <c:v>-55.99199999999999</c:v>
                </c:pt>
                <c:pt idx="14680">
                  <c:v>-55.989999999999995</c:v>
                </c:pt>
                <c:pt idx="14681">
                  <c:v>-55.988</c:v>
                </c:pt>
                <c:pt idx="14682">
                  <c:v>-55.98599999999999</c:v>
                </c:pt>
                <c:pt idx="14683">
                  <c:v>-55.983999999999995</c:v>
                </c:pt>
                <c:pt idx="14684">
                  <c:v>-55.981999999999999</c:v>
                </c:pt>
                <c:pt idx="14685">
                  <c:v>-55.97999999999999</c:v>
                </c:pt>
                <c:pt idx="14686">
                  <c:v>-55.977999999999994</c:v>
                </c:pt>
                <c:pt idx="14687">
                  <c:v>-55.975999999999999</c:v>
                </c:pt>
                <c:pt idx="14688">
                  <c:v>-55.97399999999999</c:v>
                </c:pt>
                <c:pt idx="14689">
                  <c:v>-55.971999999999994</c:v>
                </c:pt>
                <c:pt idx="14690">
                  <c:v>-55.97</c:v>
                </c:pt>
                <c:pt idx="14691">
                  <c:v>-55.967999999999989</c:v>
                </c:pt>
                <c:pt idx="14692">
                  <c:v>-55.965999999999994</c:v>
                </c:pt>
                <c:pt idx="14693">
                  <c:v>-55.963999999999999</c:v>
                </c:pt>
                <c:pt idx="14694">
                  <c:v>-55.961999999999989</c:v>
                </c:pt>
                <c:pt idx="14695">
                  <c:v>-55.959999999999994</c:v>
                </c:pt>
                <c:pt idx="14696">
                  <c:v>-55.957999999999998</c:v>
                </c:pt>
                <c:pt idx="14697">
                  <c:v>-55.955999999999996</c:v>
                </c:pt>
                <c:pt idx="14698">
                  <c:v>-55.953999999999994</c:v>
                </c:pt>
                <c:pt idx="14699">
                  <c:v>-55.951999999999998</c:v>
                </c:pt>
                <c:pt idx="14700">
                  <c:v>-55.949999999999996</c:v>
                </c:pt>
                <c:pt idx="14701">
                  <c:v>-55.947999999999993</c:v>
                </c:pt>
                <c:pt idx="14702">
                  <c:v>-55.945999999999998</c:v>
                </c:pt>
                <c:pt idx="14703">
                  <c:v>-55.943999999999996</c:v>
                </c:pt>
                <c:pt idx="14704">
                  <c:v>-55.941999999999993</c:v>
                </c:pt>
                <c:pt idx="14705">
                  <c:v>-55.94</c:v>
                </c:pt>
                <c:pt idx="14706">
                  <c:v>-55.937999999999995</c:v>
                </c:pt>
                <c:pt idx="14707">
                  <c:v>-55.935999999999993</c:v>
                </c:pt>
                <c:pt idx="14708">
                  <c:v>-55.933999999999997</c:v>
                </c:pt>
                <c:pt idx="14709">
                  <c:v>-55.931999999999995</c:v>
                </c:pt>
                <c:pt idx="14710">
                  <c:v>-55.929999999999993</c:v>
                </c:pt>
                <c:pt idx="14711">
                  <c:v>-55.927999999999997</c:v>
                </c:pt>
                <c:pt idx="14712">
                  <c:v>-55.925999999999995</c:v>
                </c:pt>
                <c:pt idx="14713">
                  <c:v>-55.923999999999992</c:v>
                </c:pt>
                <c:pt idx="14714">
                  <c:v>-55.921999999999997</c:v>
                </c:pt>
                <c:pt idx="14715">
                  <c:v>-55.919999999999995</c:v>
                </c:pt>
                <c:pt idx="14716">
                  <c:v>-55.917999999999992</c:v>
                </c:pt>
                <c:pt idx="14717">
                  <c:v>-55.915999999999997</c:v>
                </c:pt>
                <c:pt idx="14718">
                  <c:v>-55.913999999999994</c:v>
                </c:pt>
                <c:pt idx="14719">
                  <c:v>-55.911999999999992</c:v>
                </c:pt>
                <c:pt idx="14720">
                  <c:v>-55.91</c:v>
                </c:pt>
                <c:pt idx="14721">
                  <c:v>-55.907999999999994</c:v>
                </c:pt>
                <c:pt idx="14722">
                  <c:v>-55.905999999999992</c:v>
                </c:pt>
                <c:pt idx="14723">
                  <c:v>-55.903999999999996</c:v>
                </c:pt>
                <c:pt idx="14724">
                  <c:v>-55.901999999999994</c:v>
                </c:pt>
                <c:pt idx="14725">
                  <c:v>-55.899999999999991</c:v>
                </c:pt>
                <c:pt idx="14726">
                  <c:v>-55.897999999999996</c:v>
                </c:pt>
                <c:pt idx="14727">
                  <c:v>-55.895999999999994</c:v>
                </c:pt>
                <c:pt idx="14728">
                  <c:v>-55.893999999999991</c:v>
                </c:pt>
                <c:pt idx="14729">
                  <c:v>-55.891999999999996</c:v>
                </c:pt>
                <c:pt idx="14730">
                  <c:v>-55.889999999999993</c:v>
                </c:pt>
                <c:pt idx="14731">
                  <c:v>-55.887999999999991</c:v>
                </c:pt>
                <c:pt idx="14732">
                  <c:v>-55.885999999999996</c:v>
                </c:pt>
                <c:pt idx="14733">
                  <c:v>-55.883999999999993</c:v>
                </c:pt>
                <c:pt idx="14734">
                  <c:v>-55.881999999999991</c:v>
                </c:pt>
                <c:pt idx="14735">
                  <c:v>-55.879999999999995</c:v>
                </c:pt>
                <c:pt idx="14736">
                  <c:v>-55.877999999999993</c:v>
                </c:pt>
                <c:pt idx="14737">
                  <c:v>-55.875999999999991</c:v>
                </c:pt>
                <c:pt idx="14738">
                  <c:v>-55.873999999999995</c:v>
                </c:pt>
                <c:pt idx="14739">
                  <c:v>-55.871999999999993</c:v>
                </c:pt>
                <c:pt idx="14740">
                  <c:v>-55.86999999999999</c:v>
                </c:pt>
                <c:pt idx="14741">
                  <c:v>-55.867999999999995</c:v>
                </c:pt>
                <c:pt idx="14742">
                  <c:v>-55.865999999999993</c:v>
                </c:pt>
                <c:pt idx="14743">
                  <c:v>-55.86399999999999</c:v>
                </c:pt>
                <c:pt idx="14744">
                  <c:v>-55.861999999999995</c:v>
                </c:pt>
                <c:pt idx="14745">
                  <c:v>-55.86</c:v>
                </c:pt>
                <c:pt idx="14746">
                  <c:v>-55.85799999999999</c:v>
                </c:pt>
                <c:pt idx="14747">
                  <c:v>-55.855999999999995</c:v>
                </c:pt>
                <c:pt idx="14748">
                  <c:v>-55.853999999999999</c:v>
                </c:pt>
                <c:pt idx="14749">
                  <c:v>-55.85199999999999</c:v>
                </c:pt>
                <c:pt idx="14750">
                  <c:v>-55.849999999999994</c:v>
                </c:pt>
                <c:pt idx="14751">
                  <c:v>-55.847999999999999</c:v>
                </c:pt>
                <c:pt idx="14752">
                  <c:v>-55.845999999999989</c:v>
                </c:pt>
                <c:pt idx="14753">
                  <c:v>-55.843999999999994</c:v>
                </c:pt>
                <c:pt idx="14754">
                  <c:v>-55.841999999999999</c:v>
                </c:pt>
                <c:pt idx="14755">
                  <c:v>-55.839999999999989</c:v>
                </c:pt>
                <c:pt idx="14756">
                  <c:v>-55.837999999999994</c:v>
                </c:pt>
                <c:pt idx="14757">
                  <c:v>-55.835999999999999</c:v>
                </c:pt>
                <c:pt idx="14758">
                  <c:v>-55.833999999999996</c:v>
                </c:pt>
                <c:pt idx="14759">
                  <c:v>-55.831999999999994</c:v>
                </c:pt>
                <c:pt idx="14760">
                  <c:v>-55.83</c:v>
                </c:pt>
                <c:pt idx="14761">
                  <c:v>-55.827999999999996</c:v>
                </c:pt>
                <c:pt idx="14762">
                  <c:v>-55.825999999999993</c:v>
                </c:pt>
                <c:pt idx="14763">
                  <c:v>-55.823999999999998</c:v>
                </c:pt>
                <c:pt idx="14764">
                  <c:v>-55.821999999999996</c:v>
                </c:pt>
                <c:pt idx="14765">
                  <c:v>-55.819999999999993</c:v>
                </c:pt>
                <c:pt idx="14766">
                  <c:v>-55.817999999999998</c:v>
                </c:pt>
                <c:pt idx="14767">
                  <c:v>-55.815999999999995</c:v>
                </c:pt>
                <c:pt idx="14768">
                  <c:v>-55.813999999999993</c:v>
                </c:pt>
                <c:pt idx="14769">
                  <c:v>-55.811999999999998</c:v>
                </c:pt>
                <c:pt idx="14770">
                  <c:v>-55.809999999999995</c:v>
                </c:pt>
                <c:pt idx="14771">
                  <c:v>-55.807999999999993</c:v>
                </c:pt>
                <c:pt idx="14772">
                  <c:v>-55.805999999999997</c:v>
                </c:pt>
                <c:pt idx="14773">
                  <c:v>-55.803999999999995</c:v>
                </c:pt>
                <c:pt idx="14774">
                  <c:v>-55.801999999999992</c:v>
                </c:pt>
                <c:pt idx="14775">
                  <c:v>-55.8</c:v>
                </c:pt>
                <c:pt idx="14776">
                  <c:v>-55.797999999999995</c:v>
                </c:pt>
                <c:pt idx="14777">
                  <c:v>-55.795999999999992</c:v>
                </c:pt>
                <c:pt idx="14778">
                  <c:v>-55.793999999999997</c:v>
                </c:pt>
                <c:pt idx="14779">
                  <c:v>-55.791999999999994</c:v>
                </c:pt>
                <c:pt idx="14780">
                  <c:v>-55.789999999999992</c:v>
                </c:pt>
                <c:pt idx="14781">
                  <c:v>-55.787999999999997</c:v>
                </c:pt>
                <c:pt idx="14782">
                  <c:v>-55.785999999999994</c:v>
                </c:pt>
                <c:pt idx="14783">
                  <c:v>-55.783999999999992</c:v>
                </c:pt>
                <c:pt idx="14784">
                  <c:v>-55.781999999999996</c:v>
                </c:pt>
                <c:pt idx="14785">
                  <c:v>-55.779999999999994</c:v>
                </c:pt>
                <c:pt idx="14786">
                  <c:v>-55.777999999999992</c:v>
                </c:pt>
                <c:pt idx="14787">
                  <c:v>-55.775999999999996</c:v>
                </c:pt>
                <c:pt idx="14788">
                  <c:v>-55.773999999999994</c:v>
                </c:pt>
                <c:pt idx="14789">
                  <c:v>-55.771999999999991</c:v>
                </c:pt>
                <c:pt idx="14790">
                  <c:v>-55.769999999999996</c:v>
                </c:pt>
                <c:pt idx="14791">
                  <c:v>-55.767999999999994</c:v>
                </c:pt>
                <c:pt idx="14792">
                  <c:v>-55.765999999999991</c:v>
                </c:pt>
                <c:pt idx="14793">
                  <c:v>-55.763999999999996</c:v>
                </c:pt>
                <c:pt idx="14794">
                  <c:v>-55.761999999999993</c:v>
                </c:pt>
                <c:pt idx="14795">
                  <c:v>-55.759999999999991</c:v>
                </c:pt>
                <c:pt idx="14796">
                  <c:v>-55.757999999999996</c:v>
                </c:pt>
                <c:pt idx="14797">
                  <c:v>-55.755999999999993</c:v>
                </c:pt>
                <c:pt idx="14798">
                  <c:v>-55.753999999999991</c:v>
                </c:pt>
                <c:pt idx="14799">
                  <c:v>-55.751999999999995</c:v>
                </c:pt>
                <c:pt idx="14800">
                  <c:v>-55.749999999999993</c:v>
                </c:pt>
                <c:pt idx="14801">
                  <c:v>-55.74799999999999</c:v>
                </c:pt>
                <c:pt idx="14802">
                  <c:v>-55.745999999999995</c:v>
                </c:pt>
                <c:pt idx="14803">
                  <c:v>-55.743999999999993</c:v>
                </c:pt>
                <c:pt idx="14804">
                  <c:v>-55.74199999999999</c:v>
                </c:pt>
                <c:pt idx="14805">
                  <c:v>-55.739999999999995</c:v>
                </c:pt>
                <c:pt idx="14806">
                  <c:v>-55.738</c:v>
                </c:pt>
                <c:pt idx="14807">
                  <c:v>-55.73599999999999</c:v>
                </c:pt>
                <c:pt idx="14808">
                  <c:v>-55.733999999999995</c:v>
                </c:pt>
                <c:pt idx="14809">
                  <c:v>-55.731999999999999</c:v>
                </c:pt>
                <c:pt idx="14810">
                  <c:v>-55.72999999999999</c:v>
                </c:pt>
                <c:pt idx="14811">
                  <c:v>-55.727999999999994</c:v>
                </c:pt>
                <c:pt idx="14812">
                  <c:v>-55.725999999999999</c:v>
                </c:pt>
                <c:pt idx="14813">
                  <c:v>-55.72399999999999</c:v>
                </c:pt>
                <c:pt idx="14814">
                  <c:v>-55.721999999999994</c:v>
                </c:pt>
                <c:pt idx="14815">
                  <c:v>-55.72</c:v>
                </c:pt>
                <c:pt idx="14816">
                  <c:v>-55.717999999999989</c:v>
                </c:pt>
                <c:pt idx="14817">
                  <c:v>-55.715999999999994</c:v>
                </c:pt>
                <c:pt idx="14818">
                  <c:v>-55.713999999999999</c:v>
                </c:pt>
                <c:pt idx="14819">
                  <c:v>-55.711999999999989</c:v>
                </c:pt>
                <c:pt idx="14820">
                  <c:v>-55.709999999999994</c:v>
                </c:pt>
                <c:pt idx="14821">
                  <c:v>-55.707999999999998</c:v>
                </c:pt>
                <c:pt idx="14822">
                  <c:v>-55.705999999999996</c:v>
                </c:pt>
                <c:pt idx="14823">
                  <c:v>-55.703999999999994</c:v>
                </c:pt>
                <c:pt idx="14824">
                  <c:v>-55.701999999999998</c:v>
                </c:pt>
                <c:pt idx="14825">
                  <c:v>-55.699999999999996</c:v>
                </c:pt>
                <c:pt idx="14826">
                  <c:v>-55.697999999999993</c:v>
                </c:pt>
                <c:pt idx="14827">
                  <c:v>-55.695999999999998</c:v>
                </c:pt>
                <c:pt idx="14828">
                  <c:v>-55.693999999999996</c:v>
                </c:pt>
                <c:pt idx="14829">
                  <c:v>-55.691999999999993</c:v>
                </c:pt>
                <c:pt idx="14830">
                  <c:v>-55.69</c:v>
                </c:pt>
                <c:pt idx="14831">
                  <c:v>-55.687999999999995</c:v>
                </c:pt>
                <c:pt idx="14832">
                  <c:v>-55.685999999999993</c:v>
                </c:pt>
                <c:pt idx="14833">
                  <c:v>-55.683999999999997</c:v>
                </c:pt>
                <c:pt idx="14834">
                  <c:v>-55.681999999999995</c:v>
                </c:pt>
                <c:pt idx="14835">
                  <c:v>-55.679999999999993</c:v>
                </c:pt>
                <c:pt idx="14836">
                  <c:v>-55.677999999999997</c:v>
                </c:pt>
                <c:pt idx="14837">
                  <c:v>-55.675999999999995</c:v>
                </c:pt>
                <c:pt idx="14838">
                  <c:v>-55.673999999999992</c:v>
                </c:pt>
                <c:pt idx="14839">
                  <c:v>-55.671999999999997</c:v>
                </c:pt>
                <c:pt idx="14840">
                  <c:v>-55.669999999999995</c:v>
                </c:pt>
                <c:pt idx="14841">
                  <c:v>-55.667999999999992</c:v>
                </c:pt>
                <c:pt idx="14842">
                  <c:v>-55.665999999999997</c:v>
                </c:pt>
                <c:pt idx="14843">
                  <c:v>-55.663999999999994</c:v>
                </c:pt>
                <c:pt idx="14844">
                  <c:v>-55.661999999999992</c:v>
                </c:pt>
                <c:pt idx="14845">
                  <c:v>-55.66</c:v>
                </c:pt>
                <c:pt idx="14846">
                  <c:v>-55.657999999999994</c:v>
                </c:pt>
                <c:pt idx="14847">
                  <c:v>-55.655999999999992</c:v>
                </c:pt>
                <c:pt idx="14848">
                  <c:v>-55.653999999999996</c:v>
                </c:pt>
                <c:pt idx="14849">
                  <c:v>-55.651999999999994</c:v>
                </c:pt>
                <c:pt idx="14850">
                  <c:v>-55.649999999999991</c:v>
                </c:pt>
                <c:pt idx="14851">
                  <c:v>-55.647999999999996</c:v>
                </c:pt>
                <c:pt idx="14852">
                  <c:v>-55.645999999999994</c:v>
                </c:pt>
                <c:pt idx="14853">
                  <c:v>-55.643999999999991</c:v>
                </c:pt>
                <c:pt idx="14854">
                  <c:v>-55.641999999999996</c:v>
                </c:pt>
                <c:pt idx="14855">
                  <c:v>-55.639999999999993</c:v>
                </c:pt>
                <c:pt idx="14856">
                  <c:v>-55.637999999999991</c:v>
                </c:pt>
                <c:pt idx="14857">
                  <c:v>-55.635999999999996</c:v>
                </c:pt>
                <c:pt idx="14858">
                  <c:v>-55.633999999999993</c:v>
                </c:pt>
                <c:pt idx="14859">
                  <c:v>-55.631999999999991</c:v>
                </c:pt>
                <c:pt idx="14860">
                  <c:v>-55.629999999999995</c:v>
                </c:pt>
                <c:pt idx="14861">
                  <c:v>-55.627999999999993</c:v>
                </c:pt>
                <c:pt idx="14862">
                  <c:v>-55.625999999999991</c:v>
                </c:pt>
                <c:pt idx="14863">
                  <c:v>-55.623999999999995</c:v>
                </c:pt>
                <c:pt idx="14864">
                  <c:v>-55.621999999999993</c:v>
                </c:pt>
                <c:pt idx="14865">
                  <c:v>-55.61999999999999</c:v>
                </c:pt>
                <c:pt idx="14866">
                  <c:v>-55.617999999999995</c:v>
                </c:pt>
                <c:pt idx="14867">
                  <c:v>-55.615999999999993</c:v>
                </c:pt>
                <c:pt idx="14868">
                  <c:v>-55.61399999999999</c:v>
                </c:pt>
                <c:pt idx="14869">
                  <c:v>-55.611999999999995</c:v>
                </c:pt>
                <c:pt idx="14870">
                  <c:v>-55.61</c:v>
                </c:pt>
                <c:pt idx="14871">
                  <c:v>-55.60799999999999</c:v>
                </c:pt>
                <c:pt idx="14872">
                  <c:v>-55.605999999999995</c:v>
                </c:pt>
                <c:pt idx="14873">
                  <c:v>-55.603999999999999</c:v>
                </c:pt>
                <c:pt idx="14874">
                  <c:v>-55.60199999999999</c:v>
                </c:pt>
                <c:pt idx="14875">
                  <c:v>-55.599999999999994</c:v>
                </c:pt>
                <c:pt idx="14876">
                  <c:v>-55.597999999999999</c:v>
                </c:pt>
                <c:pt idx="14877">
                  <c:v>-55.595999999999989</c:v>
                </c:pt>
                <c:pt idx="14878">
                  <c:v>-55.593999999999994</c:v>
                </c:pt>
                <c:pt idx="14879">
                  <c:v>-55.591999999999999</c:v>
                </c:pt>
                <c:pt idx="14880">
                  <c:v>-55.589999999999989</c:v>
                </c:pt>
                <c:pt idx="14881">
                  <c:v>-55.587999999999994</c:v>
                </c:pt>
                <c:pt idx="14882">
                  <c:v>-55.585999999999999</c:v>
                </c:pt>
                <c:pt idx="14883">
                  <c:v>-55.583999999999996</c:v>
                </c:pt>
                <c:pt idx="14884">
                  <c:v>-55.581999999999994</c:v>
                </c:pt>
                <c:pt idx="14885">
                  <c:v>-55.58</c:v>
                </c:pt>
                <c:pt idx="14886">
                  <c:v>-55.577999999999996</c:v>
                </c:pt>
                <c:pt idx="14887">
                  <c:v>-55.575999999999993</c:v>
                </c:pt>
                <c:pt idx="14888">
                  <c:v>-55.573999999999998</c:v>
                </c:pt>
                <c:pt idx="14889">
                  <c:v>-55.571999999999996</c:v>
                </c:pt>
                <c:pt idx="14890">
                  <c:v>-55.569999999999993</c:v>
                </c:pt>
                <c:pt idx="14891">
                  <c:v>-55.567999999999998</c:v>
                </c:pt>
                <c:pt idx="14892">
                  <c:v>-55.565999999999995</c:v>
                </c:pt>
                <c:pt idx="14893">
                  <c:v>-55.563999999999993</c:v>
                </c:pt>
                <c:pt idx="14894">
                  <c:v>-55.561999999999998</c:v>
                </c:pt>
                <c:pt idx="14895">
                  <c:v>-55.559999999999995</c:v>
                </c:pt>
                <c:pt idx="14896">
                  <c:v>-55.557999999999993</c:v>
                </c:pt>
                <c:pt idx="14897">
                  <c:v>-55.555999999999997</c:v>
                </c:pt>
                <c:pt idx="14898">
                  <c:v>-55.553999999999995</c:v>
                </c:pt>
                <c:pt idx="14899">
                  <c:v>-55.551999999999992</c:v>
                </c:pt>
                <c:pt idx="14900">
                  <c:v>-55.55</c:v>
                </c:pt>
                <c:pt idx="14901">
                  <c:v>-55.547999999999995</c:v>
                </c:pt>
                <c:pt idx="14902">
                  <c:v>-55.545999999999992</c:v>
                </c:pt>
                <c:pt idx="14903">
                  <c:v>-55.543999999999997</c:v>
                </c:pt>
                <c:pt idx="14904">
                  <c:v>-55.541999999999994</c:v>
                </c:pt>
                <c:pt idx="14905">
                  <c:v>-55.539999999999992</c:v>
                </c:pt>
                <c:pt idx="14906">
                  <c:v>-55.537999999999997</c:v>
                </c:pt>
                <c:pt idx="14907">
                  <c:v>-55.535999999999994</c:v>
                </c:pt>
                <c:pt idx="14908">
                  <c:v>-55.533999999999992</c:v>
                </c:pt>
                <c:pt idx="14909">
                  <c:v>-55.531999999999996</c:v>
                </c:pt>
                <c:pt idx="14910">
                  <c:v>-55.529999999999994</c:v>
                </c:pt>
                <c:pt idx="14911">
                  <c:v>-55.527999999999992</c:v>
                </c:pt>
                <c:pt idx="14912">
                  <c:v>-55.525999999999996</c:v>
                </c:pt>
                <c:pt idx="14913">
                  <c:v>-55.523999999999994</c:v>
                </c:pt>
                <c:pt idx="14914">
                  <c:v>-55.521999999999991</c:v>
                </c:pt>
                <c:pt idx="14915">
                  <c:v>-55.519999999999996</c:v>
                </c:pt>
                <c:pt idx="14916">
                  <c:v>-55.517999999999994</c:v>
                </c:pt>
                <c:pt idx="14917">
                  <c:v>-55.515999999999991</c:v>
                </c:pt>
                <c:pt idx="14918">
                  <c:v>-55.513999999999996</c:v>
                </c:pt>
                <c:pt idx="14919">
                  <c:v>-55.511999999999993</c:v>
                </c:pt>
                <c:pt idx="14920">
                  <c:v>-55.509999999999991</c:v>
                </c:pt>
                <c:pt idx="14921">
                  <c:v>-55.507999999999996</c:v>
                </c:pt>
                <c:pt idx="14922">
                  <c:v>-55.505999999999993</c:v>
                </c:pt>
                <c:pt idx="14923">
                  <c:v>-55.503999999999991</c:v>
                </c:pt>
                <c:pt idx="14924">
                  <c:v>-55.501999999999995</c:v>
                </c:pt>
                <c:pt idx="14925">
                  <c:v>-55.499999999999993</c:v>
                </c:pt>
                <c:pt idx="14926">
                  <c:v>-55.49799999999999</c:v>
                </c:pt>
                <c:pt idx="14927">
                  <c:v>-55.495999999999995</c:v>
                </c:pt>
                <c:pt idx="14928">
                  <c:v>-55.493999999999993</c:v>
                </c:pt>
                <c:pt idx="14929">
                  <c:v>-55.49199999999999</c:v>
                </c:pt>
                <c:pt idx="14930">
                  <c:v>-55.489999999999995</c:v>
                </c:pt>
                <c:pt idx="14931">
                  <c:v>-55.488</c:v>
                </c:pt>
                <c:pt idx="14932">
                  <c:v>-55.48599999999999</c:v>
                </c:pt>
                <c:pt idx="14933">
                  <c:v>-55.483999999999995</c:v>
                </c:pt>
                <c:pt idx="14934">
                  <c:v>-55.481999999999999</c:v>
                </c:pt>
                <c:pt idx="14935">
                  <c:v>-55.47999999999999</c:v>
                </c:pt>
                <c:pt idx="14936">
                  <c:v>-55.477999999999994</c:v>
                </c:pt>
                <c:pt idx="14937">
                  <c:v>-55.475999999999999</c:v>
                </c:pt>
                <c:pt idx="14938">
                  <c:v>-55.47399999999999</c:v>
                </c:pt>
                <c:pt idx="14939">
                  <c:v>-55.471999999999994</c:v>
                </c:pt>
                <c:pt idx="14940">
                  <c:v>-55.47</c:v>
                </c:pt>
                <c:pt idx="14941">
                  <c:v>-55.467999999999989</c:v>
                </c:pt>
                <c:pt idx="14942">
                  <c:v>-55.465999999999994</c:v>
                </c:pt>
                <c:pt idx="14943">
                  <c:v>-55.463999999999999</c:v>
                </c:pt>
                <c:pt idx="14944">
                  <c:v>-55.461999999999989</c:v>
                </c:pt>
                <c:pt idx="14945">
                  <c:v>-55.459999999999994</c:v>
                </c:pt>
                <c:pt idx="14946">
                  <c:v>-55.457999999999998</c:v>
                </c:pt>
                <c:pt idx="14947">
                  <c:v>-55.455999999999996</c:v>
                </c:pt>
                <c:pt idx="14948">
                  <c:v>-55.453999999999994</c:v>
                </c:pt>
                <c:pt idx="14949">
                  <c:v>-55.451999999999998</c:v>
                </c:pt>
                <c:pt idx="14950">
                  <c:v>-55.449999999999996</c:v>
                </c:pt>
                <c:pt idx="14951">
                  <c:v>-55.447999999999993</c:v>
                </c:pt>
                <c:pt idx="14952">
                  <c:v>-55.445999999999998</c:v>
                </c:pt>
                <c:pt idx="14953">
                  <c:v>-55.443999999999996</c:v>
                </c:pt>
                <c:pt idx="14954">
                  <c:v>-55.441999999999993</c:v>
                </c:pt>
                <c:pt idx="14955">
                  <c:v>-55.44</c:v>
                </c:pt>
                <c:pt idx="14956">
                  <c:v>-55.437999999999995</c:v>
                </c:pt>
                <c:pt idx="14957">
                  <c:v>-55.435999999999993</c:v>
                </c:pt>
                <c:pt idx="14958">
                  <c:v>-55.433999999999997</c:v>
                </c:pt>
                <c:pt idx="14959">
                  <c:v>-55.431999999999995</c:v>
                </c:pt>
                <c:pt idx="14960">
                  <c:v>-55.429999999999993</c:v>
                </c:pt>
                <c:pt idx="14961">
                  <c:v>-55.427999999999997</c:v>
                </c:pt>
                <c:pt idx="14962">
                  <c:v>-55.425999999999995</c:v>
                </c:pt>
                <c:pt idx="14963">
                  <c:v>-55.423999999999992</c:v>
                </c:pt>
                <c:pt idx="14964">
                  <c:v>-55.421999999999997</c:v>
                </c:pt>
                <c:pt idx="14965">
                  <c:v>-55.419999999999995</c:v>
                </c:pt>
                <c:pt idx="14966">
                  <c:v>-55.417999999999992</c:v>
                </c:pt>
                <c:pt idx="14967">
                  <c:v>-55.415999999999997</c:v>
                </c:pt>
                <c:pt idx="14968">
                  <c:v>-55.413999999999994</c:v>
                </c:pt>
                <c:pt idx="14969">
                  <c:v>-55.411999999999992</c:v>
                </c:pt>
                <c:pt idx="14970">
                  <c:v>-55.41</c:v>
                </c:pt>
                <c:pt idx="14971">
                  <c:v>-55.407999999999994</c:v>
                </c:pt>
                <c:pt idx="14972">
                  <c:v>-55.405999999999992</c:v>
                </c:pt>
                <c:pt idx="14973">
                  <c:v>-55.403999999999996</c:v>
                </c:pt>
                <c:pt idx="14974">
                  <c:v>-55.401999999999994</c:v>
                </c:pt>
                <c:pt idx="14975">
                  <c:v>-55.399999999999991</c:v>
                </c:pt>
                <c:pt idx="14976">
                  <c:v>-55.397999999999996</c:v>
                </c:pt>
                <c:pt idx="14977">
                  <c:v>-55.395999999999994</c:v>
                </c:pt>
                <c:pt idx="14978">
                  <c:v>-55.393999999999991</c:v>
                </c:pt>
                <c:pt idx="14979">
                  <c:v>-55.391999999999996</c:v>
                </c:pt>
                <c:pt idx="14980">
                  <c:v>-55.389999999999993</c:v>
                </c:pt>
                <c:pt idx="14981">
                  <c:v>-55.387999999999991</c:v>
                </c:pt>
                <c:pt idx="14982">
                  <c:v>-55.385999999999996</c:v>
                </c:pt>
                <c:pt idx="14983">
                  <c:v>-55.383999999999993</c:v>
                </c:pt>
                <c:pt idx="14984">
                  <c:v>-55.381999999999991</c:v>
                </c:pt>
                <c:pt idx="14985">
                  <c:v>-55.379999999999995</c:v>
                </c:pt>
                <c:pt idx="14986">
                  <c:v>-55.377999999999993</c:v>
                </c:pt>
                <c:pt idx="14987">
                  <c:v>-55.375999999999991</c:v>
                </c:pt>
                <c:pt idx="14988">
                  <c:v>-55.373999999999995</c:v>
                </c:pt>
                <c:pt idx="14989">
                  <c:v>-55.371999999999993</c:v>
                </c:pt>
                <c:pt idx="14990">
                  <c:v>-55.36999999999999</c:v>
                </c:pt>
                <c:pt idx="14991">
                  <c:v>-55.367999999999995</c:v>
                </c:pt>
                <c:pt idx="14992">
                  <c:v>-55.365999999999993</c:v>
                </c:pt>
                <c:pt idx="14993">
                  <c:v>-55.36399999999999</c:v>
                </c:pt>
                <c:pt idx="14994">
                  <c:v>-55.361999999999995</c:v>
                </c:pt>
                <c:pt idx="14995">
                  <c:v>-55.36</c:v>
                </c:pt>
                <c:pt idx="14996">
                  <c:v>-55.35799999999999</c:v>
                </c:pt>
                <c:pt idx="14997">
                  <c:v>-55.355999999999995</c:v>
                </c:pt>
                <c:pt idx="14998">
                  <c:v>-55.353999999999999</c:v>
                </c:pt>
                <c:pt idx="14999">
                  <c:v>-55.35199999999999</c:v>
                </c:pt>
                <c:pt idx="15000">
                  <c:v>-55.349999999999994</c:v>
                </c:pt>
                <c:pt idx="15001">
                  <c:v>-55.347999999999999</c:v>
                </c:pt>
                <c:pt idx="15002">
                  <c:v>-55.345999999999989</c:v>
                </c:pt>
                <c:pt idx="15003">
                  <c:v>-55.343999999999994</c:v>
                </c:pt>
                <c:pt idx="15004">
                  <c:v>-55.341999999999999</c:v>
                </c:pt>
                <c:pt idx="15005">
                  <c:v>-55.339999999999989</c:v>
                </c:pt>
                <c:pt idx="15006">
                  <c:v>-55.337999999999994</c:v>
                </c:pt>
                <c:pt idx="15007">
                  <c:v>-55.335999999999999</c:v>
                </c:pt>
                <c:pt idx="15008">
                  <c:v>-55.333999999999996</c:v>
                </c:pt>
                <c:pt idx="15009">
                  <c:v>-55.331999999999994</c:v>
                </c:pt>
                <c:pt idx="15010">
                  <c:v>-55.33</c:v>
                </c:pt>
                <c:pt idx="15011">
                  <c:v>-55.327999999999996</c:v>
                </c:pt>
                <c:pt idx="15012">
                  <c:v>-55.325999999999993</c:v>
                </c:pt>
                <c:pt idx="15013">
                  <c:v>-55.323999999999998</c:v>
                </c:pt>
                <c:pt idx="15014">
                  <c:v>-55.321999999999996</c:v>
                </c:pt>
                <c:pt idx="15015">
                  <c:v>-55.319999999999993</c:v>
                </c:pt>
                <c:pt idx="15016">
                  <c:v>-55.317999999999998</c:v>
                </c:pt>
                <c:pt idx="15017">
                  <c:v>-55.315999999999995</c:v>
                </c:pt>
                <c:pt idx="15018">
                  <c:v>-55.313999999999993</c:v>
                </c:pt>
                <c:pt idx="15019">
                  <c:v>-55.311999999999998</c:v>
                </c:pt>
                <c:pt idx="15020">
                  <c:v>-55.309999999999995</c:v>
                </c:pt>
                <c:pt idx="15021">
                  <c:v>-55.307999999999993</c:v>
                </c:pt>
                <c:pt idx="15022">
                  <c:v>-55.305999999999997</c:v>
                </c:pt>
                <c:pt idx="15023">
                  <c:v>-55.303999999999995</c:v>
                </c:pt>
                <c:pt idx="15024">
                  <c:v>-55.301999999999992</c:v>
                </c:pt>
                <c:pt idx="15025">
                  <c:v>-55.3</c:v>
                </c:pt>
                <c:pt idx="15026">
                  <c:v>-55.297999999999995</c:v>
                </c:pt>
                <c:pt idx="15027">
                  <c:v>-55.295999999999992</c:v>
                </c:pt>
                <c:pt idx="15028">
                  <c:v>-55.293999999999997</c:v>
                </c:pt>
                <c:pt idx="15029">
                  <c:v>-55.291999999999994</c:v>
                </c:pt>
                <c:pt idx="15030">
                  <c:v>-55.289999999999992</c:v>
                </c:pt>
                <c:pt idx="15031">
                  <c:v>-55.287999999999997</c:v>
                </c:pt>
                <c:pt idx="15032">
                  <c:v>-55.285999999999994</c:v>
                </c:pt>
                <c:pt idx="15033">
                  <c:v>-55.283999999999992</c:v>
                </c:pt>
                <c:pt idx="15034">
                  <c:v>-55.281999999999996</c:v>
                </c:pt>
                <c:pt idx="15035">
                  <c:v>-55.279999999999994</c:v>
                </c:pt>
                <c:pt idx="15036">
                  <c:v>-55.277999999999992</c:v>
                </c:pt>
                <c:pt idx="15037">
                  <c:v>-55.275999999999996</c:v>
                </c:pt>
                <c:pt idx="15038">
                  <c:v>-55.273999999999994</c:v>
                </c:pt>
                <c:pt idx="15039">
                  <c:v>-55.271999999999991</c:v>
                </c:pt>
                <c:pt idx="15040">
                  <c:v>-55.269999999999996</c:v>
                </c:pt>
                <c:pt idx="15041">
                  <c:v>-55.267999999999994</c:v>
                </c:pt>
                <c:pt idx="15042">
                  <c:v>-55.265999999999991</c:v>
                </c:pt>
                <c:pt idx="15043">
                  <c:v>-55.263999999999996</c:v>
                </c:pt>
                <c:pt idx="15044">
                  <c:v>-55.261999999999993</c:v>
                </c:pt>
                <c:pt idx="15045">
                  <c:v>-55.259999999999991</c:v>
                </c:pt>
                <c:pt idx="15046">
                  <c:v>-55.257999999999996</c:v>
                </c:pt>
                <c:pt idx="15047">
                  <c:v>-55.255999999999993</c:v>
                </c:pt>
                <c:pt idx="15048">
                  <c:v>-55.253999999999991</c:v>
                </c:pt>
                <c:pt idx="15049">
                  <c:v>-55.251999999999995</c:v>
                </c:pt>
                <c:pt idx="15050">
                  <c:v>-55.249999999999993</c:v>
                </c:pt>
                <c:pt idx="15051">
                  <c:v>-55.24799999999999</c:v>
                </c:pt>
                <c:pt idx="15052">
                  <c:v>-55.245999999999995</c:v>
                </c:pt>
                <c:pt idx="15053">
                  <c:v>-55.243999999999993</c:v>
                </c:pt>
                <c:pt idx="15054">
                  <c:v>-55.24199999999999</c:v>
                </c:pt>
                <c:pt idx="15055">
                  <c:v>-55.239999999999995</c:v>
                </c:pt>
                <c:pt idx="15056">
                  <c:v>-55.238</c:v>
                </c:pt>
                <c:pt idx="15057">
                  <c:v>-55.23599999999999</c:v>
                </c:pt>
                <c:pt idx="15058">
                  <c:v>-55.233999999999995</c:v>
                </c:pt>
                <c:pt idx="15059">
                  <c:v>-55.231999999999999</c:v>
                </c:pt>
                <c:pt idx="15060">
                  <c:v>-55.22999999999999</c:v>
                </c:pt>
                <c:pt idx="15061">
                  <c:v>-55.227999999999994</c:v>
                </c:pt>
                <c:pt idx="15062">
                  <c:v>-55.225999999999999</c:v>
                </c:pt>
                <c:pt idx="15063">
                  <c:v>-55.22399999999999</c:v>
                </c:pt>
                <c:pt idx="15064">
                  <c:v>-55.221999999999994</c:v>
                </c:pt>
                <c:pt idx="15065">
                  <c:v>-55.22</c:v>
                </c:pt>
                <c:pt idx="15066">
                  <c:v>-55.217999999999989</c:v>
                </c:pt>
                <c:pt idx="15067">
                  <c:v>-55.215999999999994</c:v>
                </c:pt>
                <c:pt idx="15068">
                  <c:v>-55.213999999999999</c:v>
                </c:pt>
                <c:pt idx="15069">
                  <c:v>-55.211999999999989</c:v>
                </c:pt>
                <c:pt idx="15070">
                  <c:v>-55.209999999999994</c:v>
                </c:pt>
                <c:pt idx="15071">
                  <c:v>-55.207999999999998</c:v>
                </c:pt>
                <c:pt idx="15072">
                  <c:v>-55.205999999999996</c:v>
                </c:pt>
                <c:pt idx="15073">
                  <c:v>-55.203999999999994</c:v>
                </c:pt>
                <c:pt idx="15074">
                  <c:v>-55.201999999999998</c:v>
                </c:pt>
                <c:pt idx="15075">
                  <c:v>-55.199999999999996</c:v>
                </c:pt>
                <c:pt idx="15076">
                  <c:v>-55.197999999999993</c:v>
                </c:pt>
                <c:pt idx="15077">
                  <c:v>-55.195999999999998</c:v>
                </c:pt>
                <c:pt idx="15078">
                  <c:v>-55.193999999999996</c:v>
                </c:pt>
                <c:pt idx="15079">
                  <c:v>-55.191999999999993</c:v>
                </c:pt>
                <c:pt idx="15080">
                  <c:v>-55.19</c:v>
                </c:pt>
                <c:pt idx="15081">
                  <c:v>-55.187999999999995</c:v>
                </c:pt>
                <c:pt idx="15082">
                  <c:v>-55.185999999999993</c:v>
                </c:pt>
                <c:pt idx="15083">
                  <c:v>-55.183999999999997</c:v>
                </c:pt>
                <c:pt idx="15084">
                  <c:v>-55.181999999999995</c:v>
                </c:pt>
                <c:pt idx="15085">
                  <c:v>-55.179999999999993</c:v>
                </c:pt>
                <c:pt idx="15086">
                  <c:v>-55.177999999999997</c:v>
                </c:pt>
                <c:pt idx="15087">
                  <c:v>-55.175999999999995</c:v>
                </c:pt>
                <c:pt idx="15088">
                  <c:v>-55.173999999999992</c:v>
                </c:pt>
                <c:pt idx="15089">
                  <c:v>-55.171999999999997</c:v>
                </c:pt>
                <c:pt idx="15090">
                  <c:v>-55.169999999999995</c:v>
                </c:pt>
                <c:pt idx="15091">
                  <c:v>-55.167999999999992</c:v>
                </c:pt>
                <c:pt idx="15092">
                  <c:v>-55.165999999999997</c:v>
                </c:pt>
                <c:pt idx="15093">
                  <c:v>-55.163999999999994</c:v>
                </c:pt>
                <c:pt idx="15094">
                  <c:v>-55.161999999999992</c:v>
                </c:pt>
                <c:pt idx="15095">
                  <c:v>-55.16</c:v>
                </c:pt>
                <c:pt idx="15096">
                  <c:v>-55.157999999999994</c:v>
                </c:pt>
                <c:pt idx="15097">
                  <c:v>-55.155999999999992</c:v>
                </c:pt>
                <c:pt idx="15098">
                  <c:v>-55.153999999999996</c:v>
                </c:pt>
                <c:pt idx="15099">
                  <c:v>-55.151999999999994</c:v>
                </c:pt>
                <c:pt idx="15100">
                  <c:v>-55.149999999999991</c:v>
                </c:pt>
                <c:pt idx="15101">
                  <c:v>-55.147999999999996</c:v>
                </c:pt>
                <c:pt idx="15102">
                  <c:v>-55.145999999999994</c:v>
                </c:pt>
                <c:pt idx="15103">
                  <c:v>-55.143999999999991</c:v>
                </c:pt>
                <c:pt idx="15104">
                  <c:v>-55.141999999999996</c:v>
                </c:pt>
                <c:pt idx="15105">
                  <c:v>-55.139999999999993</c:v>
                </c:pt>
                <c:pt idx="15106">
                  <c:v>-55.137999999999991</c:v>
                </c:pt>
                <c:pt idx="15107">
                  <c:v>-55.135999999999996</c:v>
                </c:pt>
                <c:pt idx="15108">
                  <c:v>-55.133999999999993</c:v>
                </c:pt>
                <c:pt idx="15109">
                  <c:v>-55.131999999999991</c:v>
                </c:pt>
                <c:pt idx="15110">
                  <c:v>-55.129999999999995</c:v>
                </c:pt>
                <c:pt idx="15111">
                  <c:v>-55.127999999999993</c:v>
                </c:pt>
                <c:pt idx="15112">
                  <c:v>-55.125999999999991</c:v>
                </c:pt>
                <c:pt idx="15113">
                  <c:v>-55.123999999999995</c:v>
                </c:pt>
                <c:pt idx="15114">
                  <c:v>-55.121999999999993</c:v>
                </c:pt>
                <c:pt idx="15115">
                  <c:v>-55.11999999999999</c:v>
                </c:pt>
                <c:pt idx="15116">
                  <c:v>-55.117999999999995</c:v>
                </c:pt>
                <c:pt idx="15117">
                  <c:v>-55.115999999999993</c:v>
                </c:pt>
                <c:pt idx="15118">
                  <c:v>-55.11399999999999</c:v>
                </c:pt>
                <c:pt idx="15119">
                  <c:v>-55.111999999999995</c:v>
                </c:pt>
                <c:pt idx="15120">
                  <c:v>-55.11</c:v>
                </c:pt>
                <c:pt idx="15121">
                  <c:v>-55.10799999999999</c:v>
                </c:pt>
                <c:pt idx="15122">
                  <c:v>-55.105999999999995</c:v>
                </c:pt>
                <c:pt idx="15123">
                  <c:v>-55.103999999999999</c:v>
                </c:pt>
                <c:pt idx="15124">
                  <c:v>-55.10199999999999</c:v>
                </c:pt>
                <c:pt idx="15125">
                  <c:v>-55.099999999999994</c:v>
                </c:pt>
                <c:pt idx="15126">
                  <c:v>-55.097999999999999</c:v>
                </c:pt>
                <c:pt idx="15127">
                  <c:v>-55.095999999999989</c:v>
                </c:pt>
                <c:pt idx="15128">
                  <c:v>-55.093999999999994</c:v>
                </c:pt>
                <c:pt idx="15129">
                  <c:v>-55.091999999999999</c:v>
                </c:pt>
                <c:pt idx="15130">
                  <c:v>-55.089999999999989</c:v>
                </c:pt>
                <c:pt idx="15131">
                  <c:v>-55.087999999999994</c:v>
                </c:pt>
                <c:pt idx="15132">
                  <c:v>-55.085999999999999</c:v>
                </c:pt>
                <c:pt idx="15133">
                  <c:v>-55.083999999999996</c:v>
                </c:pt>
                <c:pt idx="15134">
                  <c:v>-55.081999999999994</c:v>
                </c:pt>
                <c:pt idx="15135">
                  <c:v>-55.08</c:v>
                </c:pt>
                <c:pt idx="15136">
                  <c:v>-55.077999999999996</c:v>
                </c:pt>
                <c:pt idx="15137">
                  <c:v>-55.075999999999993</c:v>
                </c:pt>
                <c:pt idx="15138">
                  <c:v>-55.073999999999998</c:v>
                </c:pt>
                <c:pt idx="15139">
                  <c:v>-55.071999999999996</c:v>
                </c:pt>
                <c:pt idx="15140">
                  <c:v>-55.069999999999993</c:v>
                </c:pt>
                <c:pt idx="15141">
                  <c:v>-55.067999999999998</c:v>
                </c:pt>
                <c:pt idx="15142">
                  <c:v>-55.065999999999995</c:v>
                </c:pt>
                <c:pt idx="15143">
                  <c:v>-55.063999999999993</c:v>
                </c:pt>
                <c:pt idx="15144">
                  <c:v>-55.061999999999998</c:v>
                </c:pt>
                <c:pt idx="15145">
                  <c:v>-55.059999999999995</c:v>
                </c:pt>
                <c:pt idx="15146">
                  <c:v>-55.057999999999993</c:v>
                </c:pt>
                <c:pt idx="15147">
                  <c:v>-55.055999999999997</c:v>
                </c:pt>
                <c:pt idx="15148">
                  <c:v>-55.053999999999995</c:v>
                </c:pt>
                <c:pt idx="15149">
                  <c:v>-55.051999999999992</c:v>
                </c:pt>
                <c:pt idx="15150">
                  <c:v>-55.05</c:v>
                </c:pt>
                <c:pt idx="15151">
                  <c:v>-55.047999999999995</c:v>
                </c:pt>
                <c:pt idx="15152">
                  <c:v>-55.045999999999992</c:v>
                </c:pt>
                <c:pt idx="15153">
                  <c:v>-55.043999999999997</c:v>
                </c:pt>
                <c:pt idx="15154">
                  <c:v>-55.041999999999994</c:v>
                </c:pt>
                <c:pt idx="15155">
                  <c:v>-55.039999999999992</c:v>
                </c:pt>
                <c:pt idx="15156">
                  <c:v>-55.037999999999997</c:v>
                </c:pt>
                <c:pt idx="15157">
                  <c:v>-55.035999999999994</c:v>
                </c:pt>
                <c:pt idx="15158">
                  <c:v>-55.033999999999992</c:v>
                </c:pt>
                <c:pt idx="15159">
                  <c:v>-55.031999999999996</c:v>
                </c:pt>
                <c:pt idx="15160">
                  <c:v>-55.029999999999994</c:v>
                </c:pt>
                <c:pt idx="15161">
                  <c:v>-55.027999999999992</c:v>
                </c:pt>
                <c:pt idx="15162">
                  <c:v>-55.025999999999996</c:v>
                </c:pt>
                <c:pt idx="15163">
                  <c:v>-55.023999999999994</c:v>
                </c:pt>
                <c:pt idx="15164">
                  <c:v>-55.021999999999991</c:v>
                </c:pt>
                <c:pt idx="15165">
                  <c:v>-55.019999999999996</c:v>
                </c:pt>
                <c:pt idx="15166">
                  <c:v>-55.017999999999994</c:v>
                </c:pt>
                <c:pt idx="15167">
                  <c:v>-55.015999999999991</c:v>
                </c:pt>
                <c:pt idx="15168">
                  <c:v>-55.013999999999996</c:v>
                </c:pt>
                <c:pt idx="15169">
                  <c:v>-55.011999999999993</c:v>
                </c:pt>
                <c:pt idx="15170">
                  <c:v>-55.009999999999991</c:v>
                </c:pt>
                <c:pt idx="15171">
                  <c:v>-55.007999999999996</c:v>
                </c:pt>
                <c:pt idx="15172">
                  <c:v>-55.005999999999993</c:v>
                </c:pt>
                <c:pt idx="15173">
                  <c:v>-55.003999999999991</c:v>
                </c:pt>
                <c:pt idx="15174">
                  <c:v>-55.001999999999995</c:v>
                </c:pt>
                <c:pt idx="15175">
                  <c:v>-54.999999999999993</c:v>
                </c:pt>
                <c:pt idx="15176">
                  <c:v>-54.99799999999999</c:v>
                </c:pt>
                <c:pt idx="15177">
                  <c:v>-54.995999999999995</c:v>
                </c:pt>
                <c:pt idx="15178">
                  <c:v>-54.993999999999993</c:v>
                </c:pt>
                <c:pt idx="15179">
                  <c:v>-54.99199999999999</c:v>
                </c:pt>
                <c:pt idx="15180">
                  <c:v>-54.989999999999995</c:v>
                </c:pt>
                <c:pt idx="15181">
                  <c:v>-54.988</c:v>
                </c:pt>
                <c:pt idx="15182">
                  <c:v>-54.98599999999999</c:v>
                </c:pt>
                <c:pt idx="15183">
                  <c:v>-54.983999999999995</c:v>
                </c:pt>
                <c:pt idx="15184">
                  <c:v>-54.981999999999999</c:v>
                </c:pt>
                <c:pt idx="15185">
                  <c:v>-54.97999999999999</c:v>
                </c:pt>
                <c:pt idx="15186">
                  <c:v>-54.977999999999994</c:v>
                </c:pt>
                <c:pt idx="15187">
                  <c:v>-54.975999999999999</c:v>
                </c:pt>
                <c:pt idx="15188">
                  <c:v>-54.97399999999999</c:v>
                </c:pt>
                <c:pt idx="15189">
                  <c:v>-54.971999999999994</c:v>
                </c:pt>
                <c:pt idx="15190">
                  <c:v>-54.97</c:v>
                </c:pt>
                <c:pt idx="15191">
                  <c:v>-54.967999999999989</c:v>
                </c:pt>
                <c:pt idx="15192">
                  <c:v>-54.965999999999994</c:v>
                </c:pt>
                <c:pt idx="15193">
                  <c:v>-54.963999999999999</c:v>
                </c:pt>
                <c:pt idx="15194">
                  <c:v>-54.961999999999989</c:v>
                </c:pt>
                <c:pt idx="15195">
                  <c:v>-54.959999999999994</c:v>
                </c:pt>
                <c:pt idx="15196">
                  <c:v>-54.957999999999998</c:v>
                </c:pt>
                <c:pt idx="15197">
                  <c:v>-54.955999999999996</c:v>
                </c:pt>
                <c:pt idx="15198">
                  <c:v>-54.953999999999994</c:v>
                </c:pt>
                <c:pt idx="15199">
                  <c:v>-54.951999999999998</c:v>
                </c:pt>
                <c:pt idx="15200">
                  <c:v>-54.949999999999996</c:v>
                </c:pt>
                <c:pt idx="15201">
                  <c:v>-54.947999999999993</c:v>
                </c:pt>
                <c:pt idx="15202">
                  <c:v>-54.945999999999998</c:v>
                </c:pt>
                <c:pt idx="15203">
                  <c:v>-54.943999999999996</c:v>
                </c:pt>
                <c:pt idx="15204">
                  <c:v>-54.941999999999993</c:v>
                </c:pt>
                <c:pt idx="15205">
                  <c:v>-54.94</c:v>
                </c:pt>
                <c:pt idx="15206">
                  <c:v>-54.937999999999995</c:v>
                </c:pt>
                <c:pt idx="15207">
                  <c:v>-54.935999999999993</c:v>
                </c:pt>
                <c:pt idx="15208">
                  <c:v>-54.933999999999997</c:v>
                </c:pt>
                <c:pt idx="15209">
                  <c:v>-54.931999999999995</c:v>
                </c:pt>
                <c:pt idx="15210">
                  <c:v>-54.929999999999993</c:v>
                </c:pt>
                <c:pt idx="15211">
                  <c:v>-54.927999999999997</c:v>
                </c:pt>
                <c:pt idx="15212">
                  <c:v>-54.925999999999995</c:v>
                </c:pt>
                <c:pt idx="15213">
                  <c:v>-54.923999999999992</c:v>
                </c:pt>
                <c:pt idx="15214">
                  <c:v>-54.921999999999997</c:v>
                </c:pt>
                <c:pt idx="15215">
                  <c:v>-54.919999999999995</c:v>
                </c:pt>
                <c:pt idx="15216">
                  <c:v>-54.917999999999992</c:v>
                </c:pt>
                <c:pt idx="15217">
                  <c:v>-54.915999999999997</c:v>
                </c:pt>
                <c:pt idx="15218">
                  <c:v>-54.913999999999994</c:v>
                </c:pt>
                <c:pt idx="15219">
                  <c:v>-54.911999999999992</c:v>
                </c:pt>
                <c:pt idx="15220">
                  <c:v>-54.91</c:v>
                </c:pt>
                <c:pt idx="15221">
                  <c:v>-54.907999999999994</c:v>
                </c:pt>
                <c:pt idx="15222">
                  <c:v>-54.905999999999992</c:v>
                </c:pt>
                <c:pt idx="15223">
                  <c:v>-54.903999999999996</c:v>
                </c:pt>
                <c:pt idx="15224">
                  <c:v>-54.901999999999994</c:v>
                </c:pt>
                <c:pt idx="15225">
                  <c:v>-54.899999999999991</c:v>
                </c:pt>
                <c:pt idx="15226">
                  <c:v>-54.897999999999996</c:v>
                </c:pt>
                <c:pt idx="15227">
                  <c:v>-54.895999999999994</c:v>
                </c:pt>
                <c:pt idx="15228">
                  <c:v>-54.893999999999991</c:v>
                </c:pt>
                <c:pt idx="15229">
                  <c:v>-54.891999999999996</c:v>
                </c:pt>
                <c:pt idx="15230">
                  <c:v>-54.889999999999993</c:v>
                </c:pt>
                <c:pt idx="15231">
                  <c:v>-54.887999999999991</c:v>
                </c:pt>
                <c:pt idx="15232">
                  <c:v>-54.885999999999996</c:v>
                </c:pt>
                <c:pt idx="15233">
                  <c:v>-54.883999999999993</c:v>
                </c:pt>
                <c:pt idx="15234">
                  <c:v>-54.881999999999991</c:v>
                </c:pt>
                <c:pt idx="15235">
                  <c:v>-54.879999999999995</c:v>
                </c:pt>
                <c:pt idx="15236">
                  <c:v>-54.877999999999993</c:v>
                </c:pt>
                <c:pt idx="15237">
                  <c:v>-54.875999999999991</c:v>
                </c:pt>
                <c:pt idx="15238">
                  <c:v>-54.873999999999995</c:v>
                </c:pt>
                <c:pt idx="15239">
                  <c:v>-54.871999999999993</c:v>
                </c:pt>
                <c:pt idx="15240">
                  <c:v>-54.86999999999999</c:v>
                </c:pt>
                <c:pt idx="15241">
                  <c:v>-54.867999999999995</c:v>
                </c:pt>
                <c:pt idx="15242">
                  <c:v>-54.865999999999993</c:v>
                </c:pt>
                <c:pt idx="15243">
                  <c:v>-54.86399999999999</c:v>
                </c:pt>
                <c:pt idx="15244">
                  <c:v>-54.861999999999995</c:v>
                </c:pt>
                <c:pt idx="15245">
                  <c:v>-54.86</c:v>
                </c:pt>
                <c:pt idx="15246">
                  <c:v>-54.85799999999999</c:v>
                </c:pt>
                <c:pt idx="15247">
                  <c:v>-54.855999999999995</c:v>
                </c:pt>
                <c:pt idx="15248">
                  <c:v>-54.853999999999999</c:v>
                </c:pt>
                <c:pt idx="15249">
                  <c:v>-54.85199999999999</c:v>
                </c:pt>
                <c:pt idx="15250">
                  <c:v>-54.849999999999994</c:v>
                </c:pt>
                <c:pt idx="15251">
                  <c:v>-54.847999999999999</c:v>
                </c:pt>
                <c:pt idx="15252">
                  <c:v>-54.845999999999989</c:v>
                </c:pt>
                <c:pt idx="15253">
                  <c:v>-54.843999999999994</c:v>
                </c:pt>
                <c:pt idx="15254">
                  <c:v>-54.841999999999999</c:v>
                </c:pt>
                <c:pt idx="15255">
                  <c:v>-54.839999999999989</c:v>
                </c:pt>
                <c:pt idx="15256">
                  <c:v>-54.837999999999994</c:v>
                </c:pt>
                <c:pt idx="15257">
                  <c:v>-54.835999999999999</c:v>
                </c:pt>
                <c:pt idx="15258">
                  <c:v>-54.833999999999996</c:v>
                </c:pt>
                <c:pt idx="15259">
                  <c:v>-54.831999999999994</c:v>
                </c:pt>
                <c:pt idx="15260">
                  <c:v>-54.83</c:v>
                </c:pt>
                <c:pt idx="15261">
                  <c:v>-54.827999999999996</c:v>
                </c:pt>
                <c:pt idx="15262">
                  <c:v>-54.825999999999993</c:v>
                </c:pt>
                <c:pt idx="15263">
                  <c:v>-54.823999999999998</c:v>
                </c:pt>
                <c:pt idx="15264">
                  <c:v>-54.821999999999996</c:v>
                </c:pt>
                <c:pt idx="15265">
                  <c:v>-54.819999999999993</c:v>
                </c:pt>
                <c:pt idx="15266">
                  <c:v>-54.817999999999998</c:v>
                </c:pt>
                <c:pt idx="15267">
                  <c:v>-54.815999999999995</c:v>
                </c:pt>
                <c:pt idx="15268">
                  <c:v>-54.813999999999993</c:v>
                </c:pt>
                <c:pt idx="15269">
                  <c:v>-54.811999999999998</c:v>
                </c:pt>
                <c:pt idx="15270">
                  <c:v>-54.809999999999995</c:v>
                </c:pt>
                <c:pt idx="15271">
                  <c:v>-54.807999999999993</c:v>
                </c:pt>
                <c:pt idx="15272">
                  <c:v>-54.805999999999997</c:v>
                </c:pt>
                <c:pt idx="15273">
                  <c:v>-54.803999999999995</c:v>
                </c:pt>
                <c:pt idx="15274">
                  <c:v>-54.801999999999992</c:v>
                </c:pt>
                <c:pt idx="15275">
                  <c:v>-54.8</c:v>
                </c:pt>
                <c:pt idx="15276">
                  <c:v>-54.797999999999995</c:v>
                </c:pt>
                <c:pt idx="15277">
                  <c:v>-54.795999999999992</c:v>
                </c:pt>
                <c:pt idx="15278">
                  <c:v>-54.793999999999997</c:v>
                </c:pt>
                <c:pt idx="15279">
                  <c:v>-54.791999999999994</c:v>
                </c:pt>
                <c:pt idx="15280">
                  <c:v>-54.789999999999992</c:v>
                </c:pt>
                <c:pt idx="15281">
                  <c:v>-54.787999999999997</c:v>
                </c:pt>
                <c:pt idx="15282">
                  <c:v>-54.785999999999994</c:v>
                </c:pt>
                <c:pt idx="15283">
                  <c:v>-54.783999999999992</c:v>
                </c:pt>
                <c:pt idx="15284">
                  <c:v>-54.781999999999996</c:v>
                </c:pt>
                <c:pt idx="15285">
                  <c:v>-54.779999999999994</c:v>
                </c:pt>
                <c:pt idx="15286">
                  <c:v>-54.777999999999992</c:v>
                </c:pt>
                <c:pt idx="15287">
                  <c:v>-54.775999999999996</c:v>
                </c:pt>
                <c:pt idx="15288">
                  <c:v>-54.773999999999994</c:v>
                </c:pt>
                <c:pt idx="15289">
                  <c:v>-54.771999999999991</c:v>
                </c:pt>
                <c:pt idx="15290">
                  <c:v>-54.769999999999996</c:v>
                </c:pt>
                <c:pt idx="15291">
                  <c:v>-54.767999999999994</c:v>
                </c:pt>
                <c:pt idx="15292">
                  <c:v>-54.765999999999991</c:v>
                </c:pt>
                <c:pt idx="15293">
                  <c:v>-54.763999999999996</c:v>
                </c:pt>
                <c:pt idx="15294">
                  <c:v>-54.761999999999993</c:v>
                </c:pt>
                <c:pt idx="15295">
                  <c:v>-54.759999999999991</c:v>
                </c:pt>
                <c:pt idx="15296">
                  <c:v>-54.757999999999996</c:v>
                </c:pt>
                <c:pt idx="15297">
                  <c:v>-54.755999999999993</c:v>
                </c:pt>
                <c:pt idx="15298">
                  <c:v>-54.753999999999991</c:v>
                </c:pt>
                <c:pt idx="15299">
                  <c:v>-54.751999999999995</c:v>
                </c:pt>
                <c:pt idx="15300">
                  <c:v>-54.749999999999993</c:v>
                </c:pt>
                <c:pt idx="15301">
                  <c:v>-54.74799999999999</c:v>
                </c:pt>
                <c:pt idx="15302">
                  <c:v>-54.745999999999995</c:v>
                </c:pt>
                <c:pt idx="15303">
                  <c:v>-54.743999999999993</c:v>
                </c:pt>
                <c:pt idx="15304">
                  <c:v>-54.74199999999999</c:v>
                </c:pt>
                <c:pt idx="15305">
                  <c:v>-54.739999999999995</c:v>
                </c:pt>
                <c:pt idx="15306">
                  <c:v>-54.738</c:v>
                </c:pt>
                <c:pt idx="15307">
                  <c:v>-54.73599999999999</c:v>
                </c:pt>
                <c:pt idx="15308">
                  <c:v>-54.733999999999995</c:v>
                </c:pt>
                <c:pt idx="15309">
                  <c:v>-54.731999999999999</c:v>
                </c:pt>
                <c:pt idx="15310">
                  <c:v>-54.72999999999999</c:v>
                </c:pt>
                <c:pt idx="15311">
                  <c:v>-54.727999999999994</c:v>
                </c:pt>
                <c:pt idx="15312">
                  <c:v>-54.725999999999999</c:v>
                </c:pt>
                <c:pt idx="15313">
                  <c:v>-54.72399999999999</c:v>
                </c:pt>
                <c:pt idx="15314">
                  <c:v>-54.721999999999994</c:v>
                </c:pt>
                <c:pt idx="15315">
                  <c:v>-54.72</c:v>
                </c:pt>
                <c:pt idx="15316">
                  <c:v>-54.717999999999989</c:v>
                </c:pt>
                <c:pt idx="15317">
                  <c:v>-54.715999999999994</c:v>
                </c:pt>
                <c:pt idx="15318">
                  <c:v>-54.713999999999999</c:v>
                </c:pt>
                <c:pt idx="15319">
                  <c:v>-54.711999999999989</c:v>
                </c:pt>
                <c:pt idx="15320">
                  <c:v>-54.709999999999994</c:v>
                </c:pt>
                <c:pt idx="15321">
                  <c:v>-54.707999999999998</c:v>
                </c:pt>
                <c:pt idx="15322">
                  <c:v>-54.705999999999996</c:v>
                </c:pt>
                <c:pt idx="15323">
                  <c:v>-54.703999999999994</c:v>
                </c:pt>
                <c:pt idx="15324">
                  <c:v>-54.701999999999998</c:v>
                </c:pt>
                <c:pt idx="15325">
                  <c:v>-54.699999999999996</c:v>
                </c:pt>
                <c:pt idx="15326">
                  <c:v>-54.697999999999993</c:v>
                </c:pt>
                <c:pt idx="15327">
                  <c:v>-54.695999999999998</c:v>
                </c:pt>
                <c:pt idx="15328">
                  <c:v>-54.693999999999996</c:v>
                </c:pt>
                <c:pt idx="15329">
                  <c:v>-54.691999999999993</c:v>
                </c:pt>
                <c:pt idx="15330">
                  <c:v>-54.69</c:v>
                </c:pt>
                <c:pt idx="15331">
                  <c:v>-54.687999999999995</c:v>
                </c:pt>
                <c:pt idx="15332">
                  <c:v>-54.685999999999993</c:v>
                </c:pt>
                <c:pt idx="15333">
                  <c:v>-54.683999999999997</c:v>
                </c:pt>
                <c:pt idx="15334">
                  <c:v>-54.681999999999995</c:v>
                </c:pt>
                <c:pt idx="15335">
                  <c:v>-54.679999999999993</c:v>
                </c:pt>
                <c:pt idx="15336">
                  <c:v>-54.677999999999997</c:v>
                </c:pt>
                <c:pt idx="15337">
                  <c:v>-54.675999999999995</c:v>
                </c:pt>
                <c:pt idx="15338">
                  <c:v>-54.673999999999992</c:v>
                </c:pt>
                <c:pt idx="15339">
                  <c:v>-54.671999999999997</c:v>
                </c:pt>
                <c:pt idx="15340">
                  <c:v>-54.669999999999995</c:v>
                </c:pt>
                <c:pt idx="15341">
                  <c:v>-54.667999999999992</c:v>
                </c:pt>
                <c:pt idx="15342">
                  <c:v>-54.665999999999997</c:v>
                </c:pt>
                <c:pt idx="15343">
                  <c:v>-54.663999999999994</c:v>
                </c:pt>
                <c:pt idx="15344">
                  <c:v>-54.661999999999992</c:v>
                </c:pt>
                <c:pt idx="15345">
                  <c:v>-54.66</c:v>
                </c:pt>
                <c:pt idx="15346">
                  <c:v>-54.657999999999994</c:v>
                </c:pt>
                <c:pt idx="15347">
                  <c:v>-54.655999999999992</c:v>
                </c:pt>
                <c:pt idx="15348">
                  <c:v>-54.653999999999996</c:v>
                </c:pt>
                <c:pt idx="15349">
                  <c:v>-54.651999999999994</c:v>
                </c:pt>
                <c:pt idx="15350">
                  <c:v>-54.649999999999991</c:v>
                </c:pt>
                <c:pt idx="15351">
                  <c:v>-54.647999999999996</c:v>
                </c:pt>
                <c:pt idx="15352">
                  <c:v>-54.645999999999994</c:v>
                </c:pt>
                <c:pt idx="15353">
                  <c:v>-54.643999999999991</c:v>
                </c:pt>
                <c:pt idx="15354">
                  <c:v>-54.641999999999996</c:v>
                </c:pt>
                <c:pt idx="15355">
                  <c:v>-54.639999999999993</c:v>
                </c:pt>
                <c:pt idx="15356">
                  <c:v>-54.637999999999991</c:v>
                </c:pt>
                <c:pt idx="15357">
                  <c:v>-54.635999999999996</c:v>
                </c:pt>
                <c:pt idx="15358">
                  <c:v>-54.633999999999993</c:v>
                </c:pt>
                <c:pt idx="15359">
                  <c:v>-54.631999999999991</c:v>
                </c:pt>
                <c:pt idx="15360">
                  <c:v>-54.629999999999995</c:v>
                </c:pt>
                <c:pt idx="15361">
                  <c:v>-54.627999999999993</c:v>
                </c:pt>
                <c:pt idx="15362">
                  <c:v>-54.625999999999991</c:v>
                </c:pt>
                <c:pt idx="15363">
                  <c:v>-54.623999999999995</c:v>
                </c:pt>
                <c:pt idx="15364">
                  <c:v>-54.621999999999993</c:v>
                </c:pt>
                <c:pt idx="15365">
                  <c:v>-54.61999999999999</c:v>
                </c:pt>
                <c:pt idx="15366">
                  <c:v>-54.617999999999995</c:v>
                </c:pt>
                <c:pt idx="15367">
                  <c:v>-54.615999999999993</c:v>
                </c:pt>
                <c:pt idx="15368">
                  <c:v>-54.61399999999999</c:v>
                </c:pt>
                <c:pt idx="15369">
                  <c:v>-54.611999999999995</c:v>
                </c:pt>
                <c:pt idx="15370">
                  <c:v>-54.61</c:v>
                </c:pt>
                <c:pt idx="15371">
                  <c:v>-54.60799999999999</c:v>
                </c:pt>
                <c:pt idx="15372">
                  <c:v>-54.605999999999995</c:v>
                </c:pt>
                <c:pt idx="15373">
                  <c:v>-54.603999999999999</c:v>
                </c:pt>
                <c:pt idx="15374">
                  <c:v>-54.60199999999999</c:v>
                </c:pt>
                <c:pt idx="15375">
                  <c:v>-54.599999999999994</c:v>
                </c:pt>
                <c:pt idx="15376">
                  <c:v>-54.597999999999999</c:v>
                </c:pt>
                <c:pt idx="15377">
                  <c:v>-54.595999999999989</c:v>
                </c:pt>
                <c:pt idx="15378">
                  <c:v>-54.593999999999994</c:v>
                </c:pt>
                <c:pt idx="15379">
                  <c:v>-54.591999999999999</c:v>
                </c:pt>
                <c:pt idx="15380">
                  <c:v>-54.589999999999989</c:v>
                </c:pt>
                <c:pt idx="15381">
                  <c:v>-54.587999999999994</c:v>
                </c:pt>
                <c:pt idx="15382">
                  <c:v>-54.585999999999999</c:v>
                </c:pt>
                <c:pt idx="15383">
                  <c:v>-54.583999999999996</c:v>
                </c:pt>
                <c:pt idx="15384">
                  <c:v>-54.581999999999994</c:v>
                </c:pt>
                <c:pt idx="15385">
                  <c:v>-54.58</c:v>
                </c:pt>
                <c:pt idx="15386">
                  <c:v>-54.577999999999996</c:v>
                </c:pt>
                <c:pt idx="15387">
                  <c:v>-54.575999999999993</c:v>
                </c:pt>
                <c:pt idx="15388">
                  <c:v>-54.573999999999998</c:v>
                </c:pt>
                <c:pt idx="15389">
                  <c:v>-54.571999999999996</c:v>
                </c:pt>
                <c:pt idx="15390">
                  <c:v>-54.569999999999993</c:v>
                </c:pt>
                <c:pt idx="15391">
                  <c:v>-54.567999999999998</c:v>
                </c:pt>
                <c:pt idx="15392">
                  <c:v>-54.565999999999995</c:v>
                </c:pt>
                <c:pt idx="15393">
                  <c:v>-54.563999999999993</c:v>
                </c:pt>
                <c:pt idx="15394">
                  <c:v>-54.561999999999998</c:v>
                </c:pt>
                <c:pt idx="15395">
                  <c:v>-54.559999999999995</c:v>
                </c:pt>
                <c:pt idx="15396">
                  <c:v>-54.557999999999993</c:v>
                </c:pt>
                <c:pt idx="15397">
                  <c:v>-54.555999999999997</c:v>
                </c:pt>
                <c:pt idx="15398">
                  <c:v>-54.553999999999995</c:v>
                </c:pt>
                <c:pt idx="15399">
                  <c:v>-54.551999999999992</c:v>
                </c:pt>
                <c:pt idx="15400">
                  <c:v>-54.55</c:v>
                </c:pt>
                <c:pt idx="15401">
                  <c:v>-54.547999999999995</c:v>
                </c:pt>
                <c:pt idx="15402">
                  <c:v>-54.545999999999992</c:v>
                </c:pt>
                <c:pt idx="15403">
                  <c:v>-54.543999999999997</c:v>
                </c:pt>
                <c:pt idx="15404">
                  <c:v>-54.541999999999994</c:v>
                </c:pt>
                <c:pt idx="15405">
                  <c:v>-54.539999999999992</c:v>
                </c:pt>
                <c:pt idx="15406">
                  <c:v>-54.537999999999997</c:v>
                </c:pt>
                <c:pt idx="15407">
                  <c:v>-54.535999999999994</c:v>
                </c:pt>
                <c:pt idx="15408">
                  <c:v>-54.533999999999992</c:v>
                </c:pt>
                <c:pt idx="15409">
                  <c:v>-54.531999999999996</c:v>
                </c:pt>
                <c:pt idx="15410">
                  <c:v>-54.529999999999994</c:v>
                </c:pt>
                <c:pt idx="15411">
                  <c:v>-54.527999999999992</c:v>
                </c:pt>
                <c:pt idx="15412">
                  <c:v>-54.525999999999996</c:v>
                </c:pt>
                <c:pt idx="15413">
                  <c:v>-54.523999999999994</c:v>
                </c:pt>
                <c:pt idx="15414">
                  <c:v>-54.521999999999991</c:v>
                </c:pt>
                <c:pt idx="15415">
                  <c:v>-54.519999999999996</c:v>
                </c:pt>
                <c:pt idx="15416">
                  <c:v>-54.517999999999994</c:v>
                </c:pt>
                <c:pt idx="15417">
                  <c:v>-54.515999999999991</c:v>
                </c:pt>
                <c:pt idx="15418">
                  <c:v>-54.513999999999996</c:v>
                </c:pt>
                <c:pt idx="15419">
                  <c:v>-54.511999999999993</c:v>
                </c:pt>
                <c:pt idx="15420">
                  <c:v>-54.509999999999991</c:v>
                </c:pt>
                <c:pt idx="15421">
                  <c:v>-54.507999999999996</c:v>
                </c:pt>
                <c:pt idx="15422">
                  <c:v>-54.505999999999993</c:v>
                </c:pt>
                <c:pt idx="15423">
                  <c:v>-54.503999999999991</c:v>
                </c:pt>
                <c:pt idx="15424">
                  <c:v>-54.501999999999995</c:v>
                </c:pt>
                <c:pt idx="15425">
                  <c:v>-54.499999999999993</c:v>
                </c:pt>
                <c:pt idx="15426">
                  <c:v>-54.49799999999999</c:v>
                </c:pt>
                <c:pt idx="15427">
                  <c:v>-54.495999999999995</c:v>
                </c:pt>
                <c:pt idx="15428">
                  <c:v>-54.493999999999993</c:v>
                </c:pt>
                <c:pt idx="15429">
                  <c:v>-54.49199999999999</c:v>
                </c:pt>
                <c:pt idx="15430">
                  <c:v>-54.489999999999995</c:v>
                </c:pt>
                <c:pt idx="15431">
                  <c:v>-54.488</c:v>
                </c:pt>
                <c:pt idx="15432">
                  <c:v>-54.48599999999999</c:v>
                </c:pt>
                <c:pt idx="15433">
                  <c:v>-54.483999999999995</c:v>
                </c:pt>
                <c:pt idx="15434">
                  <c:v>-54.481999999999999</c:v>
                </c:pt>
                <c:pt idx="15435">
                  <c:v>-54.47999999999999</c:v>
                </c:pt>
                <c:pt idx="15436">
                  <c:v>-54.477999999999994</c:v>
                </c:pt>
                <c:pt idx="15437">
                  <c:v>-54.475999999999999</c:v>
                </c:pt>
                <c:pt idx="15438">
                  <c:v>-54.47399999999999</c:v>
                </c:pt>
                <c:pt idx="15439">
                  <c:v>-54.471999999999994</c:v>
                </c:pt>
                <c:pt idx="15440">
                  <c:v>-54.47</c:v>
                </c:pt>
                <c:pt idx="15441">
                  <c:v>-54.467999999999989</c:v>
                </c:pt>
                <c:pt idx="15442">
                  <c:v>-54.465999999999994</c:v>
                </c:pt>
                <c:pt idx="15443">
                  <c:v>-54.463999999999999</c:v>
                </c:pt>
                <c:pt idx="15444">
                  <c:v>-54.461999999999989</c:v>
                </c:pt>
                <c:pt idx="15445">
                  <c:v>-54.459999999999994</c:v>
                </c:pt>
                <c:pt idx="15446">
                  <c:v>-54.457999999999998</c:v>
                </c:pt>
                <c:pt idx="15447">
                  <c:v>-54.455999999999996</c:v>
                </c:pt>
                <c:pt idx="15448">
                  <c:v>-54.453999999999994</c:v>
                </c:pt>
                <c:pt idx="15449">
                  <c:v>-54.451999999999998</c:v>
                </c:pt>
                <c:pt idx="15450">
                  <c:v>-54.449999999999996</c:v>
                </c:pt>
                <c:pt idx="15451">
                  <c:v>-54.447999999999993</c:v>
                </c:pt>
                <c:pt idx="15452">
                  <c:v>-54.445999999999998</c:v>
                </c:pt>
                <c:pt idx="15453">
                  <c:v>-54.443999999999996</c:v>
                </c:pt>
                <c:pt idx="15454">
                  <c:v>-54.441999999999993</c:v>
                </c:pt>
                <c:pt idx="15455">
                  <c:v>-54.44</c:v>
                </c:pt>
                <c:pt idx="15456">
                  <c:v>-54.437999999999995</c:v>
                </c:pt>
                <c:pt idx="15457">
                  <c:v>-54.435999999999993</c:v>
                </c:pt>
                <c:pt idx="15458">
                  <c:v>-54.433999999999997</c:v>
                </c:pt>
                <c:pt idx="15459">
                  <c:v>-54.431999999999995</c:v>
                </c:pt>
                <c:pt idx="15460">
                  <c:v>-54.429999999999993</c:v>
                </c:pt>
                <c:pt idx="15461">
                  <c:v>-54.427999999999997</c:v>
                </c:pt>
                <c:pt idx="15462">
                  <c:v>-54.425999999999995</c:v>
                </c:pt>
                <c:pt idx="15463">
                  <c:v>-54.423999999999992</c:v>
                </c:pt>
                <c:pt idx="15464">
                  <c:v>-54.421999999999997</c:v>
                </c:pt>
                <c:pt idx="15465">
                  <c:v>-54.419999999999995</c:v>
                </c:pt>
                <c:pt idx="15466">
                  <c:v>-54.417999999999992</c:v>
                </c:pt>
                <c:pt idx="15467">
                  <c:v>-54.415999999999997</c:v>
                </c:pt>
                <c:pt idx="15468">
                  <c:v>-54.413999999999994</c:v>
                </c:pt>
                <c:pt idx="15469">
                  <c:v>-54.411999999999992</c:v>
                </c:pt>
                <c:pt idx="15470">
                  <c:v>-54.41</c:v>
                </c:pt>
                <c:pt idx="15471">
                  <c:v>-54.407999999999994</c:v>
                </c:pt>
                <c:pt idx="15472">
                  <c:v>-54.405999999999992</c:v>
                </c:pt>
                <c:pt idx="15473">
                  <c:v>-54.403999999999996</c:v>
                </c:pt>
                <c:pt idx="15474">
                  <c:v>-54.401999999999994</c:v>
                </c:pt>
                <c:pt idx="15475">
                  <c:v>-54.399999999999991</c:v>
                </c:pt>
                <c:pt idx="15476">
                  <c:v>-54.397999999999996</c:v>
                </c:pt>
                <c:pt idx="15477">
                  <c:v>-54.395999999999994</c:v>
                </c:pt>
                <c:pt idx="15478">
                  <c:v>-54.393999999999991</c:v>
                </c:pt>
                <c:pt idx="15479">
                  <c:v>-54.391999999999996</c:v>
                </c:pt>
                <c:pt idx="15480">
                  <c:v>-54.389999999999993</c:v>
                </c:pt>
                <c:pt idx="15481">
                  <c:v>-54.387999999999991</c:v>
                </c:pt>
                <c:pt idx="15482">
                  <c:v>-54.385999999999996</c:v>
                </c:pt>
                <c:pt idx="15483">
                  <c:v>-54.383999999999993</c:v>
                </c:pt>
                <c:pt idx="15484">
                  <c:v>-54.381999999999991</c:v>
                </c:pt>
                <c:pt idx="15485">
                  <c:v>-54.379999999999995</c:v>
                </c:pt>
                <c:pt idx="15486">
                  <c:v>-54.377999999999993</c:v>
                </c:pt>
                <c:pt idx="15487">
                  <c:v>-54.375999999999991</c:v>
                </c:pt>
                <c:pt idx="15488">
                  <c:v>-54.373999999999995</c:v>
                </c:pt>
                <c:pt idx="15489">
                  <c:v>-54.371999999999993</c:v>
                </c:pt>
                <c:pt idx="15490">
                  <c:v>-54.36999999999999</c:v>
                </c:pt>
                <c:pt idx="15491">
                  <c:v>-54.367999999999995</c:v>
                </c:pt>
                <c:pt idx="15492">
                  <c:v>-54.365999999999993</c:v>
                </c:pt>
                <c:pt idx="15493">
                  <c:v>-54.36399999999999</c:v>
                </c:pt>
                <c:pt idx="15494">
                  <c:v>-54.361999999999995</c:v>
                </c:pt>
                <c:pt idx="15495">
                  <c:v>-54.36</c:v>
                </c:pt>
                <c:pt idx="15496">
                  <c:v>-54.35799999999999</c:v>
                </c:pt>
                <c:pt idx="15497">
                  <c:v>-54.355999999999995</c:v>
                </c:pt>
                <c:pt idx="15498">
                  <c:v>-54.353999999999999</c:v>
                </c:pt>
                <c:pt idx="15499">
                  <c:v>-54.35199999999999</c:v>
                </c:pt>
                <c:pt idx="15500">
                  <c:v>-54.349999999999994</c:v>
                </c:pt>
                <c:pt idx="15501">
                  <c:v>-54.347999999999999</c:v>
                </c:pt>
                <c:pt idx="15502">
                  <c:v>-54.345999999999989</c:v>
                </c:pt>
                <c:pt idx="15503">
                  <c:v>-54.343999999999994</c:v>
                </c:pt>
                <c:pt idx="15504">
                  <c:v>-54.341999999999999</c:v>
                </c:pt>
                <c:pt idx="15505">
                  <c:v>-54.339999999999989</c:v>
                </c:pt>
                <c:pt idx="15506">
                  <c:v>-54.337999999999994</c:v>
                </c:pt>
                <c:pt idx="15507">
                  <c:v>-54.335999999999999</c:v>
                </c:pt>
                <c:pt idx="15508">
                  <c:v>-54.333999999999996</c:v>
                </c:pt>
                <c:pt idx="15509">
                  <c:v>-54.331999999999994</c:v>
                </c:pt>
                <c:pt idx="15510">
                  <c:v>-54.33</c:v>
                </c:pt>
                <c:pt idx="15511">
                  <c:v>-54.327999999999996</c:v>
                </c:pt>
                <c:pt idx="15512">
                  <c:v>-54.325999999999993</c:v>
                </c:pt>
                <c:pt idx="15513">
                  <c:v>-54.323999999999998</c:v>
                </c:pt>
                <c:pt idx="15514">
                  <c:v>-54.321999999999996</c:v>
                </c:pt>
                <c:pt idx="15515">
                  <c:v>-54.319999999999993</c:v>
                </c:pt>
                <c:pt idx="15516">
                  <c:v>-54.317999999999998</c:v>
                </c:pt>
                <c:pt idx="15517">
                  <c:v>-54.315999999999995</c:v>
                </c:pt>
                <c:pt idx="15518">
                  <c:v>-54.313999999999993</c:v>
                </c:pt>
                <c:pt idx="15519">
                  <c:v>-54.311999999999998</c:v>
                </c:pt>
                <c:pt idx="15520">
                  <c:v>-54.309999999999995</c:v>
                </c:pt>
                <c:pt idx="15521">
                  <c:v>-54.307999999999993</c:v>
                </c:pt>
                <c:pt idx="15522">
                  <c:v>-54.305999999999997</c:v>
                </c:pt>
                <c:pt idx="15523">
                  <c:v>-54.303999999999995</c:v>
                </c:pt>
                <c:pt idx="15524">
                  <c:v>-54.301999999999992</c:v>
                </c:pt>
                <c:pt idx="15525">
                  <c:v>-54.3</c:v>
                </c:pt>
                <c:pt idx="15526">
                  <c:v>-54.297999999999995</c:v>
                </c:pt>
                <c:pt idx="15527">
                  <c:v>-54.295999999999992</c:v>
                </c:pt>
                <c:pt idx="15528">
                  <c:v>-54.293999999999997</c:v>
                </c:pt>
                <c:pt idx="15529">
                  <c:v>-54.291999999999994</c:v>
                </c:pt>
                <c:pt idx="15530">
                  <c:v>-54.289999999999992</c:v>
                </c:pt>
                <c:pt idx="15531">
                  <c:v>-54.287999999999997</c:v>
                </c:pt>
                <c:pt idx="15532">
                  <c:v>-54.285999999999994</c:v>
                </c:pt>
                <c:pt idx="15533">
                  <c:v>-54.283999999999992</c:v>
                </c:pt>
                <c:pt idx="15534">
                  <c:v>-54.281999999999996</c:v>
                </c:pt>
                <c:pt idx="15535">
                  <c:v>-54.279999999999994</c:v>
                </c:pt>
                <c:pt idx="15536">
                  <c:v>-54.277999999999992</c:v>
                </c:pt>
                <c:pt idx="15537">
                  <c:v>-54.275999999999996</c:v>
                </c:pt>
                <c:pt idx="15538">
                  <c:v>-54.273999999999994</c:v>
                </c:pt>
                <c:pt idx="15539">
                  <c:v>-54.271999999999991</c:v>
                </c:pt>
                <c:pt idx="15540">
                  <c:v>-54.269999999999996</c:v>
                </c:pt>
                <c:pt idx="15541">
                  <c:v>-54.267999999999994</c:v>
                </c:pt>
                <c:pt idx="15542">
                  <c:v>-54.265999999999991</c:v>
                </c:pt>
                <c:pt idx="15543">
                  <c:v>-54.263999999999996</c:v>
                </c:pt>
                <c:pt idx="15544">
                  <c:v>-54.261999999999993</c:v>
                </c:pt>
                <c:pt idx="15545">
                  <c:v>-54.259999999999991</c:v>
                </c:pt>
                <c:pt idx="15546">
                  <c:v>-54.257999999999996</c:v>
                </c:pt>
                <c:pt idx="15547">
                  <c:v>-54.255999999999993</c:v>
                </c:pt>
                <c:pt idx="15548">
                  <c:v>-54.253999999999991</c:v>
                </c:pt>
                <c:pt idx="15549">
                  <c:v>-54.251999999999995</c:v>
                </c:pt>
                <c:pt idx="15550">
                  <c:v>-54.249999999999993</c:v>
                </c:pt>
                <c:pt idx="15551">
                  <c:v>-54.24799999999999</c:v>
                </c:pt>
                <c:pt idx="15552">
                  <c:v>-54.245999999999995</c:v>
                </c:pt>
                <c:pt idx="15553">
                  <c:v>-54.243999999999993</c:v>
                </c:pt>
                <c:pt idx="15554">
                  <c:v>-54.24199999999999</c:v>
                </c:pt>
                <c:pt idx="15555">
                  <c:v>-54.239999999999995</c:v>
                </c:pt>
                <c:pt idx="15556">
                  <c:v>-54.238</c:v>
                </c:pt>
                <c:pt idx="15557">
                  <c:v>-54.23599999999999</c:v>
                </c:pt>
                <c:pt idx="15558">
                  <c:v>-54.233999999999995</c:v>
                </c:pt>
                <c:pt idx="15559">
                  <c:v>-54.231999999999999</c:v>
                </c:pt>
                <c:pt idx="15560">
                  <c:v>-54.22999999999999</c:v>
                </c:pt>
                <c:pt idx="15561">
                  <c:v>-54.227999999999994</c:v>
                </c:pt>
                <c:pt idx="15562">
                  <c:v>-54.225999999999999</c:v>
                </c:pt>
                <c:pt idx="15563">
                  <c:v>-54.22399999999999</c:v>
                </c:pt>
                <c:pt idx="15564">
                  <c:v>-54.221999999999994</c:v>
                </c:pt>
                <c:pt idx="15565">
                  <c:v>-54.22</c:v>
                </c:pt>
                <c:pt idx="15566">
                  <c:v>-54.217999999999989</c:v>
                </c:pt>
                <c:pt idx="15567">
                  <c:v>-54.215999999999994</c:v>
                </c:pt>
                <c:pt idx="15568">
                  <c:v>-54.213999999999999</c:v>
                </c:pt>
                <c:pt idx="15569">
                  <c:v>-54.211999999999989</c:v>
                </c:pt>
                <c:pt idx="15570">
                  <c:v>-54.209999999999994</c:v>
                </c:pt>
                <c:pt idx="15571">
                  <c:v>-54.207999999999998</c:v>
                </c:pt>
                <c:pt idx="15572">
                  <c:v>-54.205999999999996</c:v>
                </c:pt>
                <c:pt idx="15573">
                  <c:v>-54.203999999999994</c:v>
                </c:pt>
                <c:pt idx="15574">
                  <c:v>-54.201999999999998</c:v>
                </c:pt>
                <c:pt idx="15575">
                  <c:v>-54.199999999999996</c:v>
                </c:pt>
                <c:pt idx="15576">
                  <c:v>-54.197999999999993</c:v>
                </c:pt>
                <c:pt idx="15577">
                  <c:v>-54.195999999999998</c:v>
                </c:pt>
                <c:pt idx="15578">
                  <c:v>-54.193999999999996</c:v>
                </c:pt>
                <c:pt idx="15579">
                  <c:v>-54.191999999999993</c:v>
                </c:pt>
                <c:pt idx="15580">
                  <c:v>-54.19</c:v>
                </c:pt>
                <c:pt idx="15581">
                  <c:v>-54.187999999999995</c:v>
                </c:pt>
                <c:pt idx="15582">
                  <c:v>-54.185999999999993</c:v>
                </c:pt>
                <c:pt idx="15583">
                  <c:v>-54.183999999999997</c:v>
                </c:pt>
                <c:pt idx="15584">
                  <c:v>-54.181999999999995</c:v>
                </c:pt>
                <c:pt idx="15585">
                  <c:v>-54.179999999999993</c:v>
                </c:pt>
                <c:pt idx="15586">
                  <c:v>-54.177999999999997</c:v>
                </c:pt>
                <c:pt idx="15587">
                  <c:v>-54.175999999999995</c:v>
                </c:pt>
                <c:pt idx="15588">
                  <c:v>-54.173999999999992</c:v>
                </c:pt>
                <c:pt idx="15589">
                  <c:v>-54.171999999999997</c:v>
                </c:pt>
                <c:pt idx="15590">
                  <c:v>-54.169999999999995</c:v>
                </c:pt>
                <c:pt idx="15591">
                  <c:v>-54.167999999999992</c:v>
                </c:pt>
                <c:pt idx="15592">
                  <c:v>-54.165999999999997</c:v>
                </c:pt>
                <c:pt idx="15593">
                  <c:v>-54.163999999999994</c:v>
                </c:pt>
                <c:pt idx="15594">
                  <c:v>-54.161999999999992</c:v>
                </c:pt>
                <c:pt idx="15595">
                  <c:v>-54.16</c:v>
                </c:pt>
                <c:pt idx="15596">
                  <c:v>-54.157999999999994</c:v>
                </c:pt>
                <c:pt idx="15597">
                  <c:v>-54.155999999999992</c:v>
                </c:pt>
                <c:pt idx="15598">
                  <c:v>-54.153999999999996</c:v>
                </c:pt>
                <c:pt idx="15599">
                  <c:v>-54.151999999999994</c:v>
                </c:pt>
                <c:pt idx="15600">
                  <c:v>-54.149999999999991</c:v>
                </c:pt>
                <c:pt idx="15601">
                  <c:v>-54.147999999999996</c:v>
                </c:pt>
                <c:pt idx="15602">
                  <c:v>-54.145999999999994</c:v>
                </c:pt>
                <c:pt idx="15603">
                  <c:v>-54.143999999999991</c:v>
                </c:pt>
                <c:pt idx="15604">
                  <c:v>-54.141999999999996</c:v>
                </c:pt>
                <c:pt idx="15605">
                  <c:v>-54.139999999999993</c:v>
                </c:pt>
                <c:pt idx="15606">
                  <c:v>-54.137999999999991</c:v>
                </c:pt>
                <c:pt idx="15607">
                  <c:v>-54.135999999999996</c:v>
                </c:pt>
                <c:pt idx="15608">
                  <c:v>-54.133999999999993</c:v>
                </c:pt>
                <c:pt idx="15609">
                  <c:v>-54.131999999999991</c:v>
                </c:pt>
                <c:pt idx="15610">
                  <c:v>-54.129999999999995</c:v>
                </c:pt>
                <c:pt idx="15611">
                  <c:v>-54.127999999999993</c:v>
                </c:pt>
                <c:pt idx="15612">
                  <c:v>-54.125999999999991</c:v>
                </c:pt>
                <c:pt idx="15613">
                  <c:v>-54.123999999999995</c:v>
                </c:pt>
                <c:pt idx="15614">
                  <c:v>-54.121999999999993</c:v>
                </c:pt>
                <c:pt idx="15615">
                  <c:v>-54.11999999999999</c:v>
                </c:pt>
                <c:pt idx="15616">
                  <c:v>-54.117999999999995</c:v>
                </c:pt>
                <c:pt idx="15617">
                  <c:v>-54.115999999999993</c:v>
                </c:pt>
                <c:pt idx="15618">
                  <c:v>-54.11399999999999</c:v>
                </c:pt>
                <c:pt idx="15619">
                  <c:v>-54.111999999999995</c:v>
                </c:pt>
                <c:pt idx="15620">
                  <c:v>-54.11</c:v>
                </c:pt>
                <c:pt idx="15621">
                  <c:v>-54.10799999999999</c:v>
                </c:pt>
                <c:pt idx="15622">
                  <c:v>-54.105999999999995</c:v>
                </c:pt>
                <c:pt idx="15623">
                  <c:v>-54.103999999999999</c:v>
                </c:pt>
                <c:pt idx="15624">
                  <c:v>-54.10199999999999</c:v>
                </c:pt>
                <c:pt idx="15625">
                  <c:v>-54.099999999999994</c:v>
                </c:pt>
                <c:pt idx="15626">
                  <c:v>-54.097999999999999</c:v>
                </c:pt>
                <c:pt idx="15627">
                  <c:v>-54.095999999999989</c:v>
                </c:pt>
                <c:pt idx="15628">
                  <c:v>-54.093999999999994</c:v>
                </c:pt>
                <c:pt idx="15629">
                  <c:v>-54.091999999999999</c:v>
                </c:pt>
                <c:pt idx="15630">
                  <c:v>-54.089999999999989</c:v>
                </c:pt>
                <c:pt idx="15631">
                  <c:v>-54.087999999999994</c:v>
                </c:pt>
                <c:pt idx="15632">
                  <c:v>-54.085999999999999</c:v>
                </c:pt>
                <c:pt idx="15633">
                  <c:v>-54.083999999999996</c:v>
                </c:pt>
                <c:pt idx="15634">
                  <c:v>-54.081999999999994</c:v>
                </c:pt>
                <c:pt idx="15635">
                  <c:v>-54.08</c:v>
                </c:pt>
                <c:pt idx="15636">
                  <c:v>-54.077999999999996</c:v>
                </c:pt>
                <c:pt idx="15637">
                  <c:v>-54.075999999999993</c:v>
                </c:pt>
                <c:pt idx="15638">
                  <c:v>-54.073999999999998</c:v>
                </c:pt>
                <c:pt idx="15639">
                  <c:v>-54.071999999999996</c:v>
                </c:pt>
                <c:pt idx="15640">
                  <c:v>-54.069999999999993</c:v>
                </c:pt>
                <c:pt idx="15641">
                  <c:v>-54.067999999999998</c:v>
                </c:pt>
                <c:pt idx="15642">
                  <c:v>-54.065999999999995</c:v>
                </c:pt>
                <c:pt idx="15643">
                  <c:v>-54.063999999999993</c:v>
                </c:pt>
                <c:pt idx="15644">
                  <c:v>-54.061999999999998</c:v>
                </c:pt>
                <c:pt idx="15645">
                  <c:v>-54.059999999999995</c:v>
                </c:pt>
                <c:pt idx="15646">
                  <c:v>-54.057999999999993</c:v>
                </c:pt>
                <c:pt idx="15647">
                  <c:v>-54.055999999999997</c:v>
                </c:pt>
                <c:pt idx="15648">
                  <c:v>-54.053999999999995</c:v>
                </c:pt>
                <c:pt idx="15649">
                  <c:v>-54.051999999999992</c:v>
                </c:pt>
                <c:pt idx="15650">
                  <c:v>-54.05</c:v>
                </c:pt>
                <c:pt idx="15651">
                  <c:v>-54.047999999999995</c:v>
                </c:pt>
                <c:pt idx="15652">
                  <c:v>-54.045999999999992</c:v>
                </c:pt>
                <c:pt idx="15653">
                  <c:v>-54.043999999999997</c:v>
                </c:pt>
                <c:pt idx="15654">
                  <c:v>-54.041999999999994</c:v>
                </c:pt>
                <c:pt idx="15655">
                  <c:v>-54.039999999999992</c:v>
                </c:pt>
                <c:pt idx="15656">
                  <c:v>-54.037999999999997</c:v>
                </c:pt>
                <c:pt idx="15657">
                  <c:v>-54.035999999999994</c:v>
                </c:pt>
                <c:pt idx="15658">
                  <c:v>-54.033999999999992</c:v>
                </c:pt>
                <c:pt idx="15659">
                  <c:v>-54.031999999999996</c:v>
                </c:pt>
                <c:pt idx="15660">
                  <c:v>-54.029999999999994</c:v>
                </c:pt>
                <c:pt idx="15661">
                  <c:v>-54.027999999999992</c:v>
                </c:pt>
                <c:pt idx="15662">
                  <c:v>-54.025999999999996</c:v>
                </c:pt>
                <c:pt idx="15663">
                  <c:v>-54.023999999999994</c:v>
                </c:pt>
                <c:pt idx="15664">
                  <c:v>-54.021999999999991</c:v>
                </c:pt>
                <c:pt idx="15665">
                  <c:v>-54.019999999999996</c:v>
                </c:pt>
                <c:pt idx="15666">
                  <c:v>-54.017999999999994</c:v>
                </c:pt>
                <c:pt idx="15667">
                  <c:v>-54.015999999999991</c:v>
                </c:pt>
                <c:pt idx="15668">
                  <c:v>-54.013999999999996</c:v>
                </c:pt>
                <c:pt idx="15669">
                  <c:v>-54.011999999999993</c:v>
                </c:pt>
                <c:pt idx="15670">
                  <c:v>-54.009999999999991</c:v>
                </c:pt>
                <c:pt idx="15671">
                  <c:v>-54.007999999999996</c:v>
                </c:pt>
                <c:pt idx="15672">
                  <c:v>-54.005999999999993</c:v>
                </c:pt>
                <c:pt idx="15673">
                  <c:v>-54.003999999999991</c:v>
                </c:pt>
                <c:pt idx="15674">
                  <c:v>-54.001999999999995</c:v>
                </c:pt>
                <c:pt idx="15675">
                  <c:v>-53.999999999999993</c:v>
                </c:pt>
                <c:pt idx="15676">
                  <c:v>-53.99799999999999</c:v>
                </c:pt>
                <c:pt idx="15677">
                  <c:v>-53.995999999999995</c:v>
                </c:pt>
                <c:pt idx="15678">
                  <c:v>-53.993999999999993</c:v>
                </c:pt>
                <c:pt idx="15679">
                  <c:v>-53.99199999999999</c:v>
                </c:pt>
                <c:pt idx="15680">
                  <c:v>-53.989999999999995</c:v>
                </c:pt>
                <c:pt idx="15681">
                  <c:v>-53.988</c:v>
                </c:pt>
                <c:pt idx="15682">
                  <c:v>-53.98599999999999</c:v>
                </c:pt>
                <c:pt idx="15683">
                  <c:v>-53.983999999999995</c:v>
                </c:pt>
                <c:pt idx="15684">
                  <c:v>-53.981999999999999</c:v>
                </c:pt>
                <c:pt idx="15685">
                  <c:v>-53.97999999999999</c:v>
                </c:pt>
                <c:pt idx="15686">
                  <c:v>-53.977999999999994</c:v>
                </c:pt>
                <c:pt idx="15687">
                  <c:v>-53.975999999999999</c:v>
                </c:pt>
                <c:pt idx="15688">
                  <c:v>-53.97399999999999</c:v>
                </c:pt>
                <c:pt idx="15689">
                  <c:v>-53.971999999999994</c:v>
                </c:pt>
                <c:pt idx="15690">
                  <c:v>-53.97</c:v>
                </c:pt>
                <c:pt idx="15691">
                  <c:v>-53.967999999999989</c:v>
                </c:pt>
                <c:pt idx="15692">
                  <c:v>-53.965999999999994</c:v>
                </c:pt>
                <c:pt idx="15693">
                  <c:v>-53.963999999999999</c:v>
                </c:pt>
                <c:pt idx="15694">
                  <c:v>-53.961999999999989</c:v>
                </c:pt>
                <c:pt idx="15695">
                  <c:v>-53.959999999999994</c:v>
                </c:pt>
                <c:pt idx="15696">
                  <c:v>-53.957999999999998</c:v>
                </c:pt>
                <c:pt idx="15697">
                  <c:v>-53.955999999999996</c:v>
                </c:pt>
                <c:pt idx="15698">
                  <c:v>-53.953999999999994</c:v>
                </c:pt>
                <c:pt idx="15699">
                  <c:v>-53.951999999999998</c:v>
                </c:pt>
                <c:pt idx="15700">
                  <c:v>-53.949999999999996</c:v>
                </c:pt>
                <c:pt idx="15701">
                  <c:v>-53.947999999999993</c:v>
                </c:pt>
                <c:pt idx="15702">
                  <c:v>-53.945999999999998</c:v>
                </c:pt>
                <c:pt idx="15703">
                  <c:v>-53.943999999999996</c:v>
                </c:pt>
                <c:pt idx="15704">
                  <c:v>-53.941999999999993</c:v>
                </c:pt>
                <c:pt idx="15705">
                  <c:v>-53.94</c:v>
                </c:pt>
                <c:pt idx="15706">
                  <c:v>-53.937999999999995</c:v>
                </c:pt>
                <c:pt idx="15707">
                  <c:v>-53.935999999999993</c:v>
                </c:pt>
                <c:pt idx="15708">
                  <c:v>-53.933999999999997</c:v>
                </c:pt>
                <c:pt idx="15709">
                  <c:v>-53.931999999999995</c:v>
                </c:pt>
                <c:pt idx="15710">
                  <c:v>-53.929999999999993</c:v>
                </c:pt>
                <c:pt idx="15711">
                  <c:v>-53.927999999999997</c:v>
                </c:pt>
                <c:pt idx="15712">
                  <c:v>-53.925999999999995</c:v>
                </c:pt>
                <c:pt idx="15713">
                  <c:v>-53.923999999999992</c:v>
                </c:pt>
                <c:pt idx="15714">
                  <c:v>-53.921999999999997</c:v>
                </c:pt>
                <c:pt idx="15715">
                  <c:v>-53.919999999999995</c:v>
                </c:pt>
                <c:pt idx="15716">
                  <c:v>-53.917999999999992</c:v>
                </c:pt>
                <c:pt idx="15717">
                  <c:v>-53.915999999999997</c:v>
                </c:pt>
                <c:pt idx="15718">
                  <c:v>-53.913999999999994</c:v>
                </c:pt>
                <c:pt idx="15719">
                  <c:v>-53.911999999999992</c:v>
                </c:pt>
                <c:pt idx="15720">
                  <c:v>-53.91</c:v>
                </c:pt>
                <c:pt idx="15721">
                  <c:v>-53.907999999999994</c:v>
                </c:pt>
                <c:pt idx="15722">
                  <c:v>-53.905999999999992</c:v>
                </c:pt>
                <c:pt idx="15723">
                  <c:v>-53.903999999999996</c:v>
                </c:pt>
                <c:pt idx="15724">
                  <c:v>-53.901999999999994</c:v>
                </c:pt>
                <c:pt idx="15725">
                  <c:v>-53.899999999999991</c:v>
                </c:pt>
                <c:pt idx="15726">
                  <c:v>-53.897999999999996</c:v>
                </c:pt>
                <c:pt idx="15727">
                  <c:v>-53.895999999999994</c:v>
                </c:pt>
                <c:pt idx="15728">
                  <c:v>-53.893999999999991</c:v>
                </c:pt>
                <c:pt idx="15729">
                  <c:v>-53.891999999999996</c:v>
                </c:pt>
                <c:pt idx="15730">
                  <c:v>-53.889999999999993</c:v>
                </c:pt>
                <c:pt idx="15731">
                  <c:v>-53.887999999999991</c:v>
                </c:pt>
                <c:pt idx="15732">
                  <c:v>-53.885999999999996</c:v>
                </c:pt>
                <c:pt idx="15733">
                  <c:v>-53.883999999999993</c:v>
                </c:pt>
                <c:pt idx="15734">
                  <c:v>-53.881999999999991</c:v>
                </c:pt>
                <c:pt idx="15735">
                  <c:v>-53.879999999999995</c:v>
                </c:pt>
                <c:pt idx="15736">
                  <c:v>-53.877999999999993</c:v>
                </c:pt>
                <c:pt idx="15737">
                  <c:v>-53.875999999999991</c:v>
                </c:pt>
                <c:pt idx="15738">
                  <c:v>-53.873999999999995</c:v>
                </c:pt>
                <c:pt idx="15739">
                  <c:v>-53.871999999999993</c:v>
                </c:pt>
                <c:pt idx="15740">
                  <c:v>-53.86999999999999</c:v>
                </c:pt>
                <c:pt idx="15741">
                  <c:v>-53.867999999999995</c:v>
                </c:pt>
                <c:pt idx="15742">
                  <c:v>-53.865999999999993</c:v>
                </c:pt>
                <c:pt idx="15743">
                  <c:v>-53.86399999999999</c:v>
                </c:pt>
                <c:pt idx="15744">
                  <c:v>-53.861999999999995</c:v>
                </c:pt>
                <c:pt idx="15745">
                  <c:v>-53.86</c:v>
                </c:pt>
                <c:pt idx="15746">
                  <c:v>-53.85799999999999</c:v>
                </c:pt>
                <c:pt idx="15747">
                  <c:v>-53.855999999999995</c:v>
                </c:pt>
                <c:pt idx="15748">
                  <c:v>-53.853999999999999</c:v>
                </c:pt>
                <c:pt idx="15749">
                  <c:v>-53.85199999999999</c:v>
                </c:pt>
                <c:pt idx="15750">
                  <c:v>-53.849999999999994</c:v>
                </c:pt>
                <c:pt idx="15751">
                  <c:v>-53.847999999999999</c:v>
                </c:pt>
                <c:pt idx="15752">
                  <c:v>-53.845999999999989</c:v>
                </c:pt>
                <c:pt idx="15753">
                  <c:v>-53.843999999999994</c:v>
                </c:pt>
                <c:pt idx="15754">
                  <c:v>-53.841999999999999</c:v>
                </c:pt>
                <c:pt idx="15755">
                  <c:v>-53.839999999999989</c:v>
                </c:pt>
                <c:pt idx="15756">
                  <c:v>-53.837999999999994</c:v>
                </c:pt>
                <c:pt idx="15757">
                  <c:v>-53.835999999999999</c:v>
                </c:pt>
                <c:pt idx="15758">
                  <c:v>-53.833999999999996</c:v>
                </c:pt>
                <c:pt idx="15759">
                  <c:v>-53.831999999999994</c:v>
                </c:pt>
                <c:pt idx="15760">
                  <c:v>-53.83</c:v>
                </c:pt>
                <c:pt idx="15761">
                  <c:v>-53.827999999999996</c:v>
                </c:pt>
                <c:pt idx="15762">
                  <c:v>-53.825999999999993</c:v>
                </c:pt>
                <c:pt idx="15763">
                  <c:v>-53.823999999999998</c:v>
                </c:pt>
                <c:pt idx="15764">
                  <c:v>-53.821999999999996</c:v>
                </c:pt>
                <c:pt idx="15765">
                  <c:v>-53.819999999999993</c:v>
                </c:pt>
                <c:pt idx="15766">
                  <c:v>-53.817999999999998</c:v>
                </c:pt>
                <c:pt idx="15767">
                  <c:v>-53.815999999999995</c:v>
                </c:pt>
                <c:pt idx="15768">
                  <c:v>-53.813999999999993</c:v>
                </c:pt>
                <c:pt idx="15769">
                  <c:v>-53.811999999999998</c:v>
                </c:pt>
                <c:pt idx="15770">
                  <c:v>-53.809999999999995</c:v>
                </c:pt>
                <c:pt idx="15771">
                  <c:v>-53.807999999999993</c:v>
                </c:pt>
                <c:pt idx="15772">
                  <c:v>-53.805999999999997</c:v>
                </c:pt>
                <c:pt idx="15773">
                  <c:v>-53.803999999999995</c:v>
                </c:pt>
                <c:pt idx="15774">
                  <c:v>-53.801999999999992</c:v>
                </c:pt>
                <c:pt idx="15775">
                  <c:v>-53.8</c:v>
                </c:pt>
                <c:pt idx="15776">
                  <c:v>-53.797999999999995</c:v>
                </c:pt>
                <c:pt idx="15777">
                  <c:v>-53.795999999999992</c:v>
                </c:pt>
                <c:pt idx="15778">
                  <c:v>-53.793999999999997</c:v>
                </c:pt>
                <c:pt idx="15779">
                  <c:v>-53.791999999999994</c:v>
                </c:pt>
                <c:pt idx="15780">
                  <c:v>-53.789999999999992</c:v>
                </c:pt>
                <c:pt idx="15781">
                  <c:v>-53.787999999999997</c:v>
                </c:pt>
                <c:pt idx="15782">
                  <c:v>-53.785999999999994</c:v>
                </c:pt>
                <c:pt idx="15783">
                  <c:v>-53.783999999999992</c:v>
                </c:pt>
                <c:pt idx="15784">
                  <c:v>-53.781999999999996</c:v>
                </c:pt>
                <c:pt idx="15785">
                  <c:v>-53.779999999999994</c:v>
                </c:pt>
                <c:pt idx="15786">
                  <c:v>-53.777999999999992</c:v>
                </c:pt>
                <c:pt idx="15787">
                  <c:v>-53.775999999999996</c:v>
                </c:pt>
                <c:pt idx="15788">
                  <c:v>-53.773999999999994</c:v>
                </c:pt>
                <c:pt idx="15789">
                  <c:v>-53.771999999999991</c:v>
                </c:pt>
                <c:pt idx="15790">
                  <c:v>-53.769999999999996</c:v>
                </c:pt>
                <c:pt idx="15791">
                  <c:v>-53.767999999999994</c:v>
                </c:pt>
                <c:pt idx="15792">
                  <c:v>-53.765999999999991</c:v>
                </c:pt>
                <c:pt idx="15793">
                  <c:v>-53.763999999999996</c:v>
                </c:pt>
                <c:pt idx="15794">
                  <c:v>-53.761999999999993</c:v>
                </c:pt>
                <c:pt idx="15795">
                  <c:v>-53.759999999999991</c:v>
                </c:pt>
                <c:pt idx="15796">
                  <c:v>-53.757999999999996</c:v>
                </c:pt>
                <c:pt idx="15797">
                  <c:v>-53.755999999999993</c:v>
                </c:pt>
                <c:pt idx="15798">
                  <c:v>-53.753999999999991</c:v>
                </c:pt>
                <c:pt idx="15799">
                  <c:v>-53.751999999999995</c:v>
                </c:pt>
                <c:pt idx="15800">
                  <c:v>-53.749999999999993</c:v>
                </c:pt>
                <c:pt idx="15801">
                  <c:v>-53.74799999999999</c:v>
                </c:pt>
                <c:pt idx="15802">
                  <c:v>-53.745999999999995</c:v>
                </c:pt>
                <c:pt idx="15803">
                  <c:v>-53.743999999999993</c:v>
                </c:pt>
                <c:pt idx="15804">
                  <c:v>-53.74199999999999</c:v>
                </c:pt>
                <c:pt idx="15805">
                  <c:v>-53.739999999999995</c:v>
                </c:pt>
                <c:pt idx="15806">
                  <c:v>-53.738</c:v>
                </c:pt>
                <c:pt idx="15807">
                  <c:v>-53.73599999999999</c:v>
                </c:pt>
                <c:pt idx="15808">
                  <c:v>-53.733999999999995</c:v>
                </c:pt>
                <c:pt idx="15809">
                  <c:v>-53.731999999999999</c:v>
                </c:pt>
                <c:pt idx="15810">
                  <c:v>-53.72999999999999</c:v>
                </c:pt>
                <c:pt idx="15811">
                  <c:v>-53.727999999999994</c:v>
                </c:pt>
                <c:pt idx="15812">
                  <c:v>-53.725999999999999</c:v>
                </c:pt>
                <c:pt idx="15813">
                  <c:v>-53.72399999999999</c:v>
                </c:pt>
                <c:pt idx="15814">
                  <c:v>-53.721999999999994</c:v>
                </c:pt>
                <c:pt idx="15815">
                  <c:v>-53.72</c:v>
                </c:pt>
                <c:pt idx="15816">
                  <c:v>-53.717999999999989</c:v>
                </c:pt>
                <c:pt idx="15817">
                  <c:v>-53.715999999999994</c:v>
                </c:pt>
                <c:pt idx="15818">
                  <c:v>-53.713999999999999</c:v>
                </c:pt>
                <c:pt idx="15819">
                  <c:v>-53.711999999999989</c:v>
                </c:pt>
                <c:pt idx="15820">
                  <c:v>-53.709999999999994</c:v>
                </c:pt>
                <c:pt idx="15821">
                  <c:v>-53.707999999999998</c:v>
                </c:pt>
                <c:pt idx="15822">
                  <c:v>-53.705999999999996</c:v>
                </c:pt>
                <c:pt idx="15823">
                  <c:v>-53.703999999999994</c:v>
                </c:pt>
                <c:pt idx="15824">
                  <c:v>-53.701999999999998</c:v>
                </c:pt>
                <c:pt idx="15825">
                  <c:v>-53.699999999999996</c:v>
                </c:pt>
                <c:pt idx="15826">
                  <c:v>-53.697999999999993</c:v>
                </c:pt>
                <c:pt idx="15827">
                  <c:v>-53.695999999999998</c:v>
                </c:pt>
                <c:pt idx="15828">
                  <c:v>-53.693999999999996</c:v>
                </c:pt>
                <c:pt idx="15829">
                  <c:v>-53.691999999999993</c:v>
                </c:pt>
                <c:pt idx="15830">
                  <c:v>-53.69</c:v>
                </c:pt>
                <c:pt idx="15831">
                  <c:v>-53.687999999999995</c:v>
                </c:pt>
                <c:pt idx="15832">
                  <c:v>-53.685999999999993</c:v>
                </c:pt>
                <c:pt idx="15833">
                  <c:v>-53.683999999999997</c:v>
                </c:pt>
                <c:pt idx="15834">
                  <c:v>-53.681999999999995</c:v>
                </c:pt>
                <c:pt idx="15835">
                  <c:v>-53.679999999999993</c:v>
                </c:pt>
                <c:pt idx="15836">
                  <c:v>-53.677999999999997</c:v>
                </c:pt>
                <c:pt idx="15837">
                  <c:v>-53.675999999999995</c:v>
                </c:pt>
                <c:pt idx="15838">
                  <c:v>-53.673999999999992</c:v>
                </c:pt>
                <c:pt idx="15839">
                  <c:v>-53.671999999999997</c:v>
                </c:pt>
                <c:pt idx="15840">
                  <c:v>-53.669999999999995</c:v>
                </c:pt>
                <c:pt idx="15841">
                  <c:v>-53.667999999999992</c:v>
                </c:pt>
                <c:pt idx="15842">
                  <c:v>-53.665999999999997</c:v>
                </c:pt>
                <c:pt idx="15843">
                  <c:v>-53.663999999999994</c:v>
                </c:pt>
                <c:pt idx="15844">
                  <c:v>-53.661999999999992</c:v>
                </c:pt>
                <c:pt idx="15845">
                  <c:v>-53.66</c:v>
                </c:pt>
                <c:pt idx="15846">
                  <c:v>-53.657999999999994</c:v>
                </c:pt>
                <c:pt idx="15847">
                  <c:v>-53.655999999999992</c:v>
                </c:pt>
                <c:pt idx="15848">
                  <c:v>-53.653999999999996</c:v>
                </c:pt>
                <c:pt idx="15849">
                  <c:v>-53.651999999999994</c:v>
                </c:pt>
                <c:pt idx="15850">
                  <c:v>-53.649999999999991</c:v>
                </c:pt>
                <c:pt idx="15851">
                  <c:v>-53.647999999999996</c:v>
                </c:pt>
                <c:pt idx="15852">
                  <c:v>-53.645999999999994</c:v>
                </c:pt>
                <c:pt idx="15853">
                  <c:v>-53.643999999999991</c:v>
                </c:pt>
                <c:pt idx="15854">
                  <c:v>-53.641999999999996</c:v>
                </c:pt>
                <c:pt idx="15855">
                  <c:v>-53.639999999999993</c:v>
                </c:pt>
                <c:pt idx="15856">
                  <c:v>-53.637999999999991</c:v>
                </c:pt>
                <c:pt idx="15857">
                  <c:v>-53.635999999999996</c:v>
                </c:pt>
                <c:pt idx="15858">
                  <c:v>-53.633999999999993</c:v>
                </c:pt>
                <c:pt idx="15859">
                  <c:v>-53.631999999999991</c:v>
                </c:pt>
                <c:pt idx="15860">
                  <c:v>-53.629999999999995</c:v>
                </c:pt>
                <c:pt idx="15861">
                  <c:v>-53.627999999999993</c:v>
                </c:pt>
                <c:pt idx="15862">
                  <c:v>-53.625999999999991</c:v>
                </c:pt>
                <c:pt idx="15863">
                  <c:v>-53.623999999999995</c:v>
                </c:pt>
                <c:pt idx="15864">
                  <c:v>-53.621999999999993</c:v>
                </c:pt>
                <c:pt idx="15865">
                  <c:v>-53.61999999999999</c:v>
                </c:pt>
                <c:pt idx="15866">
                  <c:v>-53.617999999999995</c:v>
                </c:pt>
                <c:pt idx="15867">
                  <c:v>-53.615999999999993</c:v>
                </c:pt>
                <c:pt idx="15868">
                  <c:v>-53.61399999999999</c:v>
                </c:pt>
                <c:pt idx="15869">
                  <c:v>-53.611999999999995</c:v>
                </c:pt>
                <c:pt idx="15870">
                  <c:v>-53.61</c:v>
                </c:pt>
                <c:pt idx="15871">
                  <c:v>-53.60799999999999</c:v>
                </c:pt>
                <c:pt idx="15872">
                  <c:v>-53.605999999999995</c:v>
                </c:pt>
                <c:pt idx="15873">
                  <c:v>-53.603999999999999</c:v>
                </c:pt>
                <c:pt idx="15874">
                  <c:v>-53.60199999999999</c:v>
                </c:pt>
                <c:pt idx="15875">
                  <c:v>-53.599999999999994</c:v>
                </c:pt>
                <c:pt idx="15876">
                  <c:v>-53.597999999999999</c:v>
                </c:pt>
                <c:pt idx="15877">
                  <c:v>-53.595999999999989</c:v>
                </c:pt>
                <c:pt idx="15878">
                  <c:v>-53.593999999999994</c:v>
                </c:pt>
                <c:pt idx="15879">
                  <c:v>-53.591999999999999</c:v>
                </c:pt>
                <c:pt idx="15880">
                  <c:v>-53.589999999999989</c:v>
                </c:pt>
                <c:pt idx="15881">
                  <c:v>-53.587999999999994</c:v>
                </c:pt>
                <c:pt idx="15882">
                  <c:v>-53.585999999999999</c:v>
                </c:pt>
                <c:pt idx="15883">
                  <c:v>-53.583999999999996</c:v>
                </c:pt>
                <c:pt idx="15884">
                  <c:v>-53.581999999999994</c:v>
                </c:pt>
                <c:pt idx="15885">
                  <c:v>-53.58</c:v>
                </c:pt>
                <c:pt idx="15886">
                  <c:v>-53.577999999999996</c:v>
                </c:pt>
                <c:pt idx="15887">
                  <c:v>-53.575999999999993</c:v>
                </c:pt>
                <c:pt idx="15888">
                  <c:v>-53.573999999999998</c:v>
                </c:pt>
                <c:pt idx="15889">
                  <c:v>-53.571999999999996</c:v>
                </c:pt>
                <c:pt idx="15890">
                  <c:v>-53.569999999999993</c:v>
                </c:pt>
                <c:pt idx="15891">
                  <c:v>-53.567999999999998</c:v>
                </c:pt>
                <c:pt idx="15892">
                  <c:v>-53.565999999999995</c:v>
                </c:pt>
                <c:pt idx="15893">
                  <c:v>-53.563999999999993</c:v>
                </c:pt>
                <c:pt idx="15894">
                  <c:v>-53.561999999999998</c:v>
                </c:pt>
                <c:pt idx="15895">
                  <c:v>-53.559999999999995</c:v>
                </c:pt>
                <c:pt idx="15896">
                  <c:v>-53.557999999999993</c:v>
                </c:pt>
                <c:pt idx="15897">
                  <c:v>-53.555999999999997</c:v>
                </c:pt>
                <c:pt idx="15898">
                  <c:v>-53.553999999999995</c:v>
                </c:pt>
                <c:pt idx="15899">
                  <c:v>-53.551999999999992</c:v>
                </c:pt>
                <c:pt idx="15900">
                  <c:v>-53.55</c:v>
                </c:pt>
                <c:pt idx="15901">
                  <c:v>-53.547999999999995</c:v>
                </c:pt>
                <c:pt idx="15902">
                  <c:v>-53.545999999999992</c:v>
                </c:pt>
                <c:pt idx="15903">
                  <c:v>-53.543999999999997</c:v>
                </c:pt>
                <c:pt idx="15904">
                  <c:v>-53.541999999999994</c:v>
                </c:pt>
                <c:pt idx="15905">
                  <c:v>-53.539999999999992</c:v>
                </c:pt>
                <c:pt idx="15906">
                  <c:v>-53.537999999999997</c:v>
                </c:pt>
                <c:pt idx="15907">
                  <c:v>-53.535999999999994</c:v>
                </c:pt>
                <c:pt idx="15908">
                  <c:v>-53.533999999999992</c:v>
                </c:pt>
                <c:pt idx="15909">
                  <c:v>-53.531999999999996</c:v>
                </c:pt>
                <c:pt idx="15910">
                  <c:v>-53.529999999999994</c:v>
                </c:pt>
                <c:pt idx="15911">
                  <c:v>-53.527999999999992</c:v>
                </c:pt>
                <c:pt idx="15912">
                  <c:v>-53.525999999999996</c:v>
                </c:pt>
                <c:pt idx="15913">
                  <c:v>-53.523999999999994</c:v>
                </c:pt>
                <c:pt idx="15914">
                  <c:v>-53.521999999999991</c:v>
                </c:pt>
                <c:pt idx="15915">
                  <c:v>-53.519999999999996</c:v>
                </c:pt>
                <c:pt idx="15916">
                  <c:v>-53.517999999999994</c:v>
                </c:pt>
                <c:pt idx="15917">
                  <c:v>-53.515999999999991</c:v>
                </c:pt>
                <c:pt idx="15918">
                  <c:v>-53.513999999999996</c:v>
                </c:pt>
                <c:pt idx="15919">
                  <c:v>-53.511999999999993</c:v>
                </c:pt>
                <c:pt idx="15920">
                  <c:v>-53.509999999999991</c:v>
                </c:pt>
                <c:pt idx="15921">
                  <c:v>-53.507999999999996</c:v>
                </c:pt>
                <c:pt idx="15922">
                  <c:v>-53.505999999999993</c:v>
                </c:pt>
                <c:pt idx="15923">
                  <c:v>-53.503999999999991</c:v>
                </c:pt>
                <c:pt idx="15924">
                  <c:v>-53.501999999999995</c:v>
                </c:pt>
                <c:pt idx="15925">
                  <c:v>-53.499999999999993</c:v>
                </c:pt>
                <c:pt idx="15926">
                  <c:v>-53.49799999999999</c:v>
                </c:pt>
                <c:pt idx="15927">
                  <c:v>-53.495999999999995</c:v>
                </c:pt>
                <c:pt idx="15928">
                  <c:v>-53.493999999999993</c:v>
                </c:pt>
                <c:pt idx="15929">
                  <c:v>-53.49199999999999</c:v>
                </c:pt>
                <c:pt idx="15930">
                  <c:v>-53.489999999999995</c:v>
                </c:pt>
                <c:pt idx="15931">
                  <c:v>-53.488</c:v>
                </c:pt>
                <c:pt idx="15932">
                  <c:v>-53.48599999999999</c:v>
                </c:pt>
                <c:pt idx="15933">
                  <c:v>-53.483999999999995</c:v>
                </c:pt>
                <c:pt idx="15934">
                  <c:v>-53.481999999999999</c:v>
                </c:pt>
                <c:pt idx="15935">
                  <c:v>-53.47999999999999</c:v>
                </c:pt>
                <c:pt idx="15936">
                  <c:v>-53.477999999999994</c:v>
                </c:pt>
                <c:pt idx="15937">
                  <c:v>-53.475999999999999</c:v>
                </c:pt>
                <c:pt idx="15938">
                  <c:v>-53.47399999999999</c:v>
                </c:pt>
                <c:pt idx="15939">
                  <c:v>-53.471999999999994</c:v>
                </c:pt>
                <c:pt idx="15940">
                  <c:v>-53.47</c:v>
                </c:pt>
                <c:pt idx="15941">
                  <c:v>-53.467999999999989</c:v>
                </c:pt>
                <c:pt idx="15942">
                  <c:v>-53.465999999999994</c:v>
                </c:pt>
                <c:pt idx="15943">
                  <c:v>-53.463999999999999</c:v>
                </c:pt>
                <c:pt idx="15944">
                  <c:v>-53.461999999999989</c:v>
                </c:pt>
                <c:pt idx="15945">
                  <c:v>-53.459999999999994</c:v>
                </c:pt>
                <c:pt idx="15946">
                  <c:v>-53.457999999999998</c:v>
                </c:pt>
                <c:pt idx="15947">
                  <c:v>-53.455999999999996</c:v>
                </c:pt>
                <c:pt idx="15948">
                  <c:v>-53.453999999999994</c:v>
                </c:pt>
                <c:pt idx="15949">
                  <c:v>-53.451999999999998</c:v>
                </c:pt>
                <c:pt idx="15950">
                  <c:v>-53.449999999999996</c:v>
                </c:pt>
                <c:pt idx="15951">
                  <c:v>-53.447999999999993</c:v>
                </c:pt>
                <c:pt idx="15952">
                  <c:v>-53.445999999999998</c:v>
                </c:pt>
                <c:pt idx="15953">
                  <c:v>-53.443999999999996</c:v>
                </c:pt>
                <c:pt idx="15954">
                  <c:v>-53.441999999999993</c:v>
                </c:pt>
                <c:pt idx="15955">
                  <c:v>-53.44</c:v>
                </c:pt>
                <c:pt idx="15956">
                  <c:v>-53.437999999999995</c:v>
                </c:pt>
                <c:pt idx="15957">
                  <c:v>-53.435999999999993</c:v>
                </c:pt>
                <c:pt idx="15958">
                  <c:v>-53.433999999999997</c:v>
                </c:pt>
                <c:pt idx="15959">
                  <c:v>-53.431999999999995</c:v>
                </c:pt>
                <c:pt idx="15960">
                  <c:v>-53.429999999999993</c:v>
                </c:pt>
                <c:pt idx="15961">
                  <c:v>-53.427999999999997</c:v>
                </c:pt>
                <c:pt idx="15962">
                  <c:v>-53.425999999999995</c:v>
                </c:pt>
                <c:pt idx="15963">
                  <c:v>-53.423999999999992</c:v>
                </c:pt>
                <c:pt idx="15964">
                  <c:v>-53.421999999999997</c:v>
                </c:pt>
                <c:pt idx="15965">
                  <c:v>-53.419999999999995</c:v>
                </c:pt>
                <c:pt idx="15966">
                  <c:v>-53.417999999999992</c:v>
                </c:pt>
                <c:pt idx="15967">
                  <c:v>-53.415999999999997</c:v>
                </c:pt>
                <c:pt idx="15968">
                  <c:v>-53.413999999999994</c:v>
                </c:pt>
                <c:pt idx="15969">
                  <c:v>-53.411999999999992</c:v>
                </c:pt>
                <c:pt idx="15970">
                  <c:v>-53.41</c:v>
                </c:pt>
                <c:pt idx="15971">
                  <c:v>-53.407999999999994</c:v>
                </c:pt>
                <c:pt idx="15972">
                  <c:v>-53.405999999999992</c:v>
                </c:pt>
                <c:pt idx="15973">
                  <c:v>-53.403999999999996</c:v>
                </c:pt>
                <c:pt idx="15974">
                  <c:v>-53.401999999999994</c:v>
                </c:pt>
                <c:pt idx="15975">
                  <c:v>-53.399999999999991</c:v>
                </c:pt>
                <c:pt idx="15976">
                  <c:v>-53.397999999999996</c:v>
                </c:pt>
                <c:pt idx="15977">
                  <c:v>-53.395999999999994</c:v>
                </c:pt>
                <c:pt idx="15978">
                  <c:v>-53.393999999999991</c:v>
                </c:pt>
                <c:pt idx="15979">
                  <c:v>-53.391999999999996</c:v>
                </c:pt>
                <c:pt idx="15980">
                  <c:v>-53.389999999999993</c:v>
                </c:pt>
                <c:pt idx="15981">
                  <c:v>-53.387999999999991</c:v>
                </c:pt>
                <c:pt idx="15982">
                  <c:v>-53.385999999999996</c:v>
                </c:pt>
                <c:pt idx="15983">
                  <c:v>-53.383999999999993</c:v>
                </c:pt>
                <c:pt idx="15984">
                  <c:v>-53.381999999999991</c:v>
                </c:pt>
                <c:pt idx="15985">
                  <c:v>-53.379999999999995</c:v>
                </c:pt>
                <c:pt idx="15986">
                  <c:v>-53.377999999999993</c:v>
                </c:pt>
                <c:pt idx="15987">
                  <c:v>-53.375999999999991</c:v>
                </c:pt>
                <c:pt idx="15988">
                  <c:v>-53.373999999999995</c:v>
                </c:pt>
                <c:pt idx="15989">
                  <c:v>-53.371999999999993</c:v>
                </c:pt>
                <c:pt idx="15990">
                  <c:v>-53.36999999999999</c:v>
                </c:pt>
                <c:pt idx="15991">
                  <c:v>-53.367999999999995</c:v>
                </c:pt>
                <c:pt idx="15992">
                  <c:v>-53.365999999999993</c:v>
                </c:pt>
                <c:pt idx="15993">
                  <c:v>-53.36399999999999</c:v>
                </c:pt>
                <c:pt idx="15994">
                  <c:v>-53.361999999999995</c:v>
                </c:pt>
                <c:pt idx="15995">
                  <c:v>-53.36</c:v>
                </c:pt>
                <c:pt idx="15996">
                  <c:v>-53.35799999999999</c:v>
                </c:pt>
                <c:pt idx="15997">
                  <c:v>-53.355999999999995</c:v>
                </c:pt>
                <c:pt idx="15998">
                  <c:v>-53.353999999999999</c:v>
                </c:pt>
                <c:pt idx="15999">
                  <c:v>-53.35199999999999</c:v>
                </c:pt>
                <c:pt idx="16000">
                  <c:v>-53.349999999999994</c:v>
                </c:pt>
                <c:pt idx="16001">
                  <c:v>-53.347999999999992</c:v>
                </c:pt>
                <c:pt idx="16002">
                  <c:v>-53.345999999999997</c:v>
                </c:pt>
                <c:pt idx="16003">
                  <c:v>-53.343999999999994</c:v>
                </c:pt>
                <c:pt idx="16004">
                  <c:v>-53.341999999999992</c:v>
                </c:pt>
                <c:pt idx="16005">
                  <c:v>-53.339999999999996</c:v>
                </c:pt>
                <c:pt idx="16006">
                  <c:v>-53.337999999999994</c:v>
                </c:pt>
                <c:pt idx="16007">
                  <c:v>-53.335999999999991</c:v>
                </c:pt>
                <c:pt idx="16008">
                  <c:v>-53.333999999999996</c:v>
                </c:pt>
                <c:pt idx="16009">
                  <c:v>-53.331999999999994</c:v>
                </c:pt>
                <c:pt idx="16010">
                  <c:v>-53.329999999999991</c:v>
                </c:pt>
                <c:pt idx="16011">
                  <c:v>-53.327999999999996</c:v>
                </c:pt>
                <c:pt idx="16012">
                  <c:v>-53.325999999999993</c:v>
                </c:pt>
                <c:pt idx="16013">
                  <c:v>-53.323999999999991</c:v>
                </c:pt>
                <c:pt idx="16014">
                  <c:v>-53.321999999999996</c:v>
                </c:pt>
                <c:pt idx="16015">
                  <c:v>-53.319999999999993</c:v>
                </c:pt>
                <c:pt idx="16016">
                  <c:v>-53.317999999999998</c:v>
                </c:pt>
                <c:pt idx="16017">
                  <c:v>-53.315999999999995</c:v>
                </c:pt>
                <c:pt idx="16018">
                  <c:v>-53.313999999999993</c:v>
                </c:pt>
                <c:pt idx="16019">
                  <c:v>-53.311999999999998</c:v>
                </c:pt>
                <c:pt idx="16020">
                  <c:v>-53.309999999999995</c:v>
                </c:pt>
                <c:pt idx="16021">
                  <c:v>-53.307999999999993</c:v>
                </c:pt>
                <c:pt idx="16022">
                  <c:v>-53.305999999999997</c:v>
                </c:pt>
                <c:pt idx="16023">
                  <c:v>-53.303999999999995</c:v>
                </c:pt>
                <c:pt idx="16024">
                  <c:v>-53.301999999999992</c:v>
                </c:pt>
                <c:pt idx="16025">
                  <c:v>-53.3</c:v>
                </c:pt>
                <c:pt idx="16026">
                  <c:v>-53.297999999999995</c:v>
                </c:pt>
                <c:pt idx="16027">
                  <c:v>-53.295999999999992</c:v>
                </c:pt>
                <c:pt idx="16028">
                  <c:v>-53.293999999999997</c:v>
                </c:pt>
                <c:pt idx="16029">
                  <c:v>-53.291999999999994</c:v>
                </c:pt>
                <c:pt idx="16030">
                  <c:v>-53.289999999999992</c:v>
                </c:pt>
                <c:pt idx="16031">
                  <c:v>-53.287999999999997</c:v>
                </c:pt>
                <c:pt idx="16032">
                  <c:v>-53.285999999999994</c:v>
                </c:pt>
                <c:pt idx="16033">
                  <c:v>-53.283999999999992</c:v>
                </c:pt>
                <c:pt idx="16034">
                  <c:v>-53.281999999999996</c:v>
                </c:pt>
                <c:pt idx="16035">
                  <c:v>-53.279999999999994</c:v>
                </c:pt>
                <c:pt idx="16036">
                  <c:v>-53.277999999999992</c:v>
                </c:pt>
                <c:pt idx="16037">
                  <c:v>-53.275999999999996</c:v>
                </c:pt>
                <c:pt idx="16038">
                  <c:v>-53.273999999999994</c:v>
                </c:pt>
                <c:pt idx="16039">
                  <c:v>-53.271999999999991</c:v>
                </c:pt>
                <c:pt idx="16040">
                  <c:v>-53.269999999999996</c:v>
                </c:pt>
                <c:pt idx="16041">
                  <c:v>-53.267999999999994</c:v>
                </c:pt>
                <c:pt idx="16042">
                  <c:v>-53.265999999999991</c:v>
                </c:pt>
                <c:pt idx="16043">
                  <c:v>-53.263999999999996</c:v>
                </c:pt>
                <c:pt idx="16044">
                  <c:v>-53.261999999999993</c:v>
                </c:pt>
                <c:pt idx="16045">
                  <c:v>-53.259999999999991</c:v>
                </c:pt>
                <c:pt idx="16046">
                  <c:v>-53.257999999999996</c:v>
                </c:pt>
                <c:pt idx="16047">
                  <c:v>-53.255999999999993</c:v>
                </c:pt>
                <c:pt idx="16048">
                  <c:v>-53.253999999999998</c:v>
                </c:pt>
                <c:pt idx="16049">
                  <c:v>-53.251999999999995</c:v>
                </c:pt>
                <c:pt idx="16050">
                  <c:v>-53.249999999999993</c:v>
                </c:pt>
                <c:pt idx="16051">
                  <c:v>-53.247999999999998</c:v>
                </c:pt>
                <c:pt idx="16052">
                  <c:v>-53.245999999999995</c:v>
                </c:pt>
                <c:pt idx="16053">
                  <c:v>-53.243999999999993</c:v>
                </c:pt>
                <c:pt idx="16054">
                  <c:v>-53.241999999999997</c:v>
                </c:pt>
                <c:pt idx="16055">
                  <c:v>-53.239999999999995</c:v>
                </c:pt>
                <c:pt idx="16056">
                  <c:v>-53.237999999999992</c:v>
                </c:pt>
                <c:pt idx="16057">
                  <c:v>-53.235999999999997</c:v>
                </c:pt>
                <c:pt idx="16058">
                  <c:v>-53.233999999999995</c:v>
                </c:pt>
                <c:pt idx="16059">
                  <c:v>-53.231999999999992</c:v>
                </c:pt>
                <c:pt idx="16060">
                  <c:v>-53.23</c:v>
                </c:pt>
                <c:pt idx="16061">
                  <c:v>-53.227999999999994</c:v>
                </c:pt>
                <c:pt idx="16062">
                  <c:v>-53.225999999999992</c:v>
                </c:pt>
                <c:pt idx="16063">
                  <c:v>-53.223999999999997</c:v>
                </c:pt>
                <c:pt idx="16064">
                  <c:v>-53.221999999999994</c:v>
                </c:pt>
                <c:pt idx="16065">
                  <c:v>-53.219999999999992</c:v>
                </c:pt>
                <c:pt idx="16066">
                  <c:v>-53.217999999999996</c:v>
                </c:pt>
                <c:pt idx="16067">
                  <c:v>-53.215999999999994</c:v>
                </c:pt>
                <c:pt idx="16068">
                  <c:v>-53.213999999999992</c:v>
                </c:pt>
                <c:pt idx="16069">
                  <c:v>-53.211999999999996</c:v>
                </c:pt>
                <c:pt idx="16070">
                  <c:v>-53.209999999999994</c:v>
                </c:pt>
                <c:pt idx="16071">
                  <c:v>-53.207999999999991</c:v>
                </c:pt>
                <c:pt idx="16072">
                  <c:v>-53.205999999999996</c:v>
                </c:pt>
                <c:pt idx="16073">
                  <c:v>-53.203999999999994</c:v>
                </c:pt>
                <c:pt idx="16074">
                  <c:v>-53.201999999999991</c:v>
                </c:pt>
                <c:pt idx="16075">
                  <c:v>-53.199999999999996</c:v>
                </c:pt>
                <c:pt idx="16076">
                  <c:v>-53.197999999999993</c:v>
                </c:pt>
                <c:pt idx="16077">
                  <c:v>-53.195999999999991</c:v>
                </c:pt>
                <c:pt idx="16078">
                  <c:v>-53.193999999999996</c:v>
                </c:pt>
                <c:pt idx="16079">
                  <c:v>-53.191999999999993</c:v>
                </c:pt>
                <c:pt idx="16080">
                  <c:v>-53.19</c:v>
                </c:pt>
                <c:pt idx="16081">
                  <c:v>-53.187999999999995</c:v>
                </c:pt>
                <c:pt idx="16082">
                  <c:v>-53.185999999999993</c:v>
                </c:pt>
                <c:pt idx="16083">
                  <c:v>-53.183999999999997</c:v>
                </c:pt>
                <c:pt idx="16084">
                  <c:v>-53.181999999999995</c:v>
                </c:pt>
                <c:pt idx="16085">
                  <c:v>-53.179999999999993</c:v>
                </c:pt>
                <c:pt idx="16086">
                  <c:v>-53.177999999999997</c:v>
                </c:pt>
                <c:pt idx="16087">
                  <c:v>-53.175999999999995</c:v>
                </c:pt>
                <c:pt idx="16088">
                  <c:v>-53.173999999999992</c:v>
                </c:pt>
                <c:pt idx="16089">
                  <c:v>-53.171999999999997</c:v>
                </c:pt>
                <c:pt idx="16090">
                  <c:v>-53.169999999999995</c:v>
                </c:pt>
                <c:pt idx="16091">
                  <c:v>-53.167999999999992</c:v>
                </c:pt>
                <c:pt idx="16092">
                  <c:v>-53.165999999999997</c:v>
                </c:pt>
                <c:pt idx="16093">
                  <c:v>-53.163999999999994</c:v>
                </c:pt>
                <c:pt idx="16094">
                  <c:v>-53.161999999999992</c:v>
                </c:pt>
                <c:pt idx="16095">
                  <c:v>-53.16</c:v>
                </c:pt>
                <c:pt idx="16096">
                  <c:v>-53.157999999999994</c:v>
                </c:pt>
                <c:pt idx="16097">
                  <c:v>-53.155999999999992</c:v>
                </c:pt>
                <c:pt idx="16098">
                  <c:v>-53.153999999999996</c:v>
                </c:pt>
                <c:pt idx="16099">
                  <c:v>-53.151999999999994</c:v>
                </c:pt>
                <c:pt idx="16100">
                  <c:v>-53.149999999999991</c:v>
                </c:pt>
                <c:pt idx="16101">
                  <c:v>-53.147999999999996</c:v>
                </c:pt>
                <c:pt idx="16102">
                  <c:v>-53.145999999999994</c:v>
                </c:pt>
                <c:pt idx="16103">
                  <c:v>-53.143999999999991</c:v>
                </c:pt>
                <c:pt idx="16104">
                  <c:v>-53.141999999999996</c:v>
                </c:pt>
                <c:pt idx="16105">
                  <c:v>-53.139999999999993</c:v>
                </c:pt>
                <c:pt idx="16106">
                  <c:v>-53.137999999999991</c:v>
                </c:pt>
                <c:pt idx="16107">
                  <c:v>-53.135999999999996</c:v>
                </c:pt>
                <c:pt idx="16108">
                  <c:v>-53.133999999999993</c:v>
                </c:pt>
                <c:pt idx="16109">
                  <c:v>-53.131999999999991</c:v>
                </c:pt>
                <c:pt idx="16110">
                  <c:v>-53.129999999999995</c:v>
                </c:pt>
                <c:pt idx="16111">
                  <c:v>-53.127999999999993</c:v>
                </c:pt>
                <c:pt idx="16112">
                  <c:v>-53.125999999999998</c:v>
                </c:pt>
                <c:pt idx="16113">
                  <c:v>-53.123999999999995</c:v>
                </c:pt>
                <c:pt idx="16114">
                  <c:v>-53.121999999999993</c:v>
                </c:pt>
                <c:pt idx="16115">
                  <c:v>-53.12</c:v>
                </c:pt>
                <c:pt idx="16116">
                  <c:v>-53.117999999999995</c:v>
                </c:pt>
                <c:pt idx="16117">
                  <c:v>-53.115999999999993</c:v>
                </c:pt>
                <c:pt idx="16118">
                  <c:v>-53.113999999999997</c:v>
                </c:pt>
                <c:pt idx="16119">
                  <c:v>-53.111999999999995</c:v>
                </c:pt>
                <c:pt idx="16120">
                  <c:v>-53.109999999999992</c:v>
                </c:pt>
                <c:pt idx="16121">
                  <c:v>-53.107999999999997</c:v>
                </c:pt>
                <c:pt idx="16122">
                  <c:v>-53.105999999999995</c:v>
                </c:pt>
                <c:pt idx="16123">
                  <c:v>-53.103999999999992</c:v>
                </c:pt>
                <c:pt idx="16124">
                  <c:v>-53.101999999999997</c:v>
                </c:pt>
                <c:pt idx="16125">
                  <c:v>-53.099999999999994</c:v>
                </c:pt>
                <c:pt idx="16126">
                  <c:v>-53.097999999999992</c:v>
                </c:pt>
                <c:pt idx="16127">
                  <c:v>-53.095999999999997</c:v>
                </c:pt>
                <c:pt idx="16128">
                  <c:v>-53.093999999999994</c:v>
                </c:pt>
                <c:pt idx="16129">
                  <c:v>-53.091999999999992</c:v>
                </c:pt>
                <c:pt idx="16130">
                  <c:v>-53.089999999999996</c:v>
                </c:pt>
                <c:pt idx="16131">
                  <c:v>-53.087999999999994</c:v>
                </c:pt>
                <c:pt idx="16132">
                  <c:v>-53.085999999999991</c:v>
                </c:pt>
                <c:pt idx="16133">
                  <c:v>-53.083999999999996</c:v>
                </c:pt>
                <c:pt idx="16134">
                  <c:v>-53.081999999999994</c:v>
                </c:pt>
                <c:pt idx="16135">
                  <c:v>-53.079999999999991</c:v>
                </c:pt>
                <c:pt idx="16136">
                  <c:v>-53.077999999999996</c:v>
                </c:pt>
                <c:pt idx="16137">
                  <c:v>-53.075999999999993</c:v>
                </c:pt>
                <c:pt idx="16138">
                  <c:v>-53.073999999999991</c:v>
                </c:pt>
                <c:pt idx="16139">
                  <c:v>-53.071999999999996</c:v>
                </c:pt>
                <c:pt idx="16140">
                  <c:v>-53.069999999999993</c:v>
                </c:pt>
                <c:pt idx="16141">
                  <c:v>-53.067999999999998</c:v>
                </c:pt>
                <c:pt idx="16142">
                  <c:v>-53.065999999999995</c:v>
                </c:pt>
                <c:pt idx="16143">
                  <c:v>-53.063999999999993</c:v>
                </c:pt>
                <c:pt idx="16144">
                  <c:v>-53.061999999999998</c:v>
                </c:pt>
                <c:pt idx="16145">
                  <c:v>-53.059999999999995</c:v>
                </c:pt>
                <c:pt idx="16146">
                  <c:v>-53.057999999999993</c:v>
                </c:pt>
                <c:pt idx="16147">
                  <c:v>-53.055999999999997</c:v>
                </c:pt>
                <c:pt idx="16148">
                  <c:v>-53.053999999999995</c:v>
                </c:pt>
                <c:pt idx="16149">
                  <c:v>-53.051999999999992</c:v>
                </c:pt>
                <c:pt idx="16150">
                  <c:v>-53.05</c:v>
                </c:pt>
                <c:pt idx="16151">
                  <c:v>-53.047999999999995</c:v>
                </c:pt>
                <c:pt idx="16152">
                  <c:v>-53.045999999999992</c:v>
                </c:pt>
                <c:pt idx="16153">
                  <c:v>-53.043999999999997</c:v>
                </c:pt>
                <c:pt idx="16154">
                  <c:v>-53.041999999999994</c:v>
                </c:pt>
                <c:pt idx="16155">
                  <c:v>-53.039999999999992</c:v>
                </c:pt>
                <c:pt idx="16156">
                  <c:v>-53.037999999999997</c:v>
                </c:pt>
                <c:pt idx="16157">
                  <c:v>-53.035999999999994</c:v>
                </c:pt>
                <c:pt idx="16158">
                  <c:v>-53.033999999999992</c:v>
                </c:pt>
                <c:pt idx="16159">
                  <c:v>-53.031999999999996</c:v>
                </c:pt>
                <c:pt idx="16160">
                  <c:v>-53.029999999999994</c:v>
                </c:pt>
                <c:pt idx="16161">
                  <c:v>-53.027999999999992</c:v>
                </c:pt>
                <c:pt idx="16162">
                  <c:v>-53.025999999999996</c:v>
                </c:pt>
                <c:pt idx="16163">
                  <c:v>-53.023999999999994</c:v>
                </c:pt>
                <c:pt idx="16164">
                  <c:v>-53.021999999999991</c:v>
                </c:pt>
                <c:pt idx="16165">
                  <c:v>-53.019999999999996</c:v>
                </c:pt>
                <c:pt idx="16166">
                  <c:v>-53.017999999999994</c:v>
                </c:pt>
                <c:pt idx="16167">
                  <c:v>-53.015999999999991</c:v>
                </c:pt>
                <c:pt idx="16168">
                  <c:v>-53.013999999999996</c:v>
                </c:pt>
                <c:pt idx="16169">
                  <c:v>-53.011999999999993</c:v>
                </c:pt>
                <c:pt idx="16170">
                  <c:v>-53.009999999999991</c:v>
                </c:pt>
                <c:pt idx="16171">
                  <c:v>-53.007999999999996</c:v>
                </c:pt>
                <c:pt idx="16172">
                  <c:v>-53.005999999999993</c:v>
                </c:pt>
                <c:pt idx="16173">
                  <c:v>-53.003999999999998</c:v>
                </c:pt>
                <c:pt idx="16174">
                  <c:v>-53.001999999999995</c:v>
                </c:pt>
                <c:pt idx="16175">
                  <c:v>-52.999999999999993</c:v>
                </c:pt>
                <c:pt idx="16176">
                  <c:v>-52.997999999999998</c:v>
                </c:pt>
                <c:pt idx="16177">
                  <c:v>-52.995999999999995</c:v>
                </c:pt>
                <c:pt idx="16178">
                  <c:v>-52.993999999999993</c:v>
                </c:pt>
                <c:pt idx="16179">
                  <c:v>-52.991999999999997</c:v>
                </c:pt>
                <c:pt idx="16180">
                  <c:v>-52.989999999999995</c:v>
                </c:pt>
                <c:pt idx="16181">
                  <c:v>-52.987999999999992</c:v>
                </c:pt>
                <c:pt idx="16182">
                  <c:v>-52.985999999999997</c:v>
                </c:pt>
                <c:pt idx="16183">
                  <c:v>-52.983999999999995</c:v>
                </c:pt>
                <c:pt idx="16184">
                  <c:v>-52.981999999999992</c:v>
                </c:pt>
                <c:pt idx="16185">
                  <c:v>-52.98</c:v>
                </c:pt>
                <c:pt idx="16186">
                  <c:v>-52.977999999999994</c:v>
                </c:pt>
                <c:pt idx="16187">
                  <c:v>-52.975999999999992</c:v>
                </c:pt>
                <c:pt idx="16188">
                  <c:v>-52.973999999999997</c:v>
                </c:pt>
                <c:pt idx="16189">
                  <c:v>-52.971999999999994</c:v>
                </c:pt>
                <c:pt idx="16190">
                  <c:v>-52.969999999999992</c:v>
                </c:pt>
                <c:pt idx="16191">
                  <c:v>-52.967999999999996</c:v>
                </c:pt>
                <c:pt idx="16192">
                  <c:v>-52.965999999999994</c:v>
                </c:pt>
                <c:pt idx="16193">
                  <c:v>-52.963999999999992</c:v>
                </c:pt>
                <c:pt idx="16194">
                  <c:v>-52.961999999999996</c:v>
                </c:pt>
                <c:pt idx="16195">
                  <c:v>-52.959999999999994</c:v>
                </c:pt>
                <c:pt idx="16196">
                  <c:v>-52.957999999999991</c:v>
                </c:pt>
                <c:pt idx="16197">
                  <c:v>-52.955999999999996</c:v>
                </c:pt>
                <c:pt idx="16198">
                  <c:v>-52.953999999999994</c:v>
                </c:pt>
                <c:pt idx="16199">
                  <c:v>-52.951999999999991</c:v>
                </c:pt>
                <c:pt idx="16200">
                  <c:v>-52.949999999999996</c:v>
                </c:pt>
                <c:pt idx="16201">
                  <c:v>-52.947999999999993</c:v>
                </c:pt>
                <c:pt idx="16202">
                  <c:v>-52.945999999999991</c:v>
                </c:pt>
                <c:pt idx="16203">
                  <c:v>-52.943999999999996</c:v>
                </c:pt>
                <c:pt idx="16204">
                  <c:v>-52.941999999999993</c:v>
                </c:pt>
                <c:pt idx="16205">
                  <c:v>-52.94</c:v>
                </c:pt>
                <c:pt idx="16206">
                  <c:v>-52.937999999999995</c:v>
                </c:pt>
                <c:pt idx="16207">
                  <c:v>-52.935999999999993</c:v>
                </c:pt>
                <c:pt idx="16208">
                  <c:v>-52.933999999999997</c:v>
                </c:pt>
                <c:pt idx="16209">
                  <c:v>-52.931999999999995</c:v>
                </c:pt>
                <c:pt idx="16210">
                  <c:v>-52.929999999999993</c:v>
                </c:pt>
                <c:pt idx="16211">
                  <c:v>-52.927999999999997</c:v>
                </c:pt>
                <c:pt idx="16212">
                  <c:v>-52.925999999999995</c:v>
                </c:pt>
                <c:pt idx="16213">
                  <c:v>-52.923999999999992</c:v>
                </c:pt>
                <c:pt idx="16214">
                  <c:v>-52.921999999999997</c:v>
                </c:pt>
                <c:pt idx="16215">
                  <c:v>-52.919999999999995</c:v>
                </c:pt>
                <c:pt idx="16216">
                  <c:v>-52.917999999999992</c:v>
                </c:pt>
                <c:pt idx="16217">
                  <c:v>-52.915999999999997</c:v>
                </c:pt>
                <c:pt idx="16218">
                  <c:v>-52.913999999999994</c:v>
                </c:pt>
                <c:pt idx="16219">
                  <c:v>-52.911999999999992</c:v>
                </c:pt>
                <c:pt idx="16220">
                  <c:v>-52.91</c:v>
                </c:pt>
                <c:pt idx="16221">
                  <c:v>-52.907999999999994</c:v>
                </c:pt>
                <c:pt idx="16222">
                  <c:v>-52.905999999999992</c:v>
                </c:pt>
                <c:pt idx="16223">
                  <c:v>-52.903999999999996</c:v>
                </c:pt>
                <c:pt idx="16224">
                  <c:v>-52.901999999999994</c:v>
                </c:pt>
                <c:pt idx="16225">
                  <c:v>-52.899999999999991</c:v>
                </c:pt>
                <c:pt idx="16226">
                  <c:v>-52.897999999999996</c:v>
                </c:pt>
                <c:pt idx="16227">
                  <c:v>-52.895999999999994</c:v>
                </c:pt>
                <c:pt idx="16228">
                  <c:v>-52.893999999999991</c:v>
                </c:pt>
                <c:pt idx="16229">
                  <c:v>-52.891999999999996</c:v>
                </c:pt>
                <c:pt idx="16230">
                  <c:v>-52.889999999999993</c:v>
                </c:pt>
                <c:pt idx="16231">
                  <c:v>-52.887999999999991</c:v>
                </c:pt>
                <c:pt idx="16232">
                  <c:v>-52.885999999999996</c:v>
                </c:pt>
                <c:pt idx="16233">
                  <c:v>-52.883999999999993</c:v>
                </c:pt>
                <c:pt idx="16234">
                  <c:v>-52.881999999999991</c:v>
                </c:pt>
                <c:pt idx="16235">
                  <c:v>-52.879999999999995</c:v>
                </c:pt>
                <c:pt idx="16236">
                  <c:v>-52.877999999999993</c:v>
                </c:pt>
                <c:pt idx="16237">
                  <c:v>-52.875999999999998</c:v>
                </c:pt>
                <c:pt idx="16238">
                  <c:v>-52.873999999999995</c:v>
                </c:pt>
                <c:pt idx="16239">
                  <c:v>-52.871999999999993</c:v>
                </c:pt>
                <c:pt idx="16240">
                  <c:v>-52.87</c:v>
                </c:pt>
                <c:pt idx="16241">
                  <c:v>-52.867999999999995</c:v>
                </c:pt>
                <c:pt idx="16242">
                  <c:v>-52.865999999999993</c:v>
                </c:pt>
                <c:pt idx="16243">
                  <c:v>-52.863999999999997</c:v>
                </c:pt>
                <c:pt idx="16244">
                  <c:v>-52.861999999999995</c:v>
                </c:pt>
                <c:pt idx="16245">
                  <c:v>-52.859999999999992</c:v>
                </c:pt>
                <c:pt idx="16246">
                  <c:v>-52.857999999999997</c:v>
                </c:pt>
                <c:pt idx="16247">
                  <c:v>-52.855999999999995</c:v>
                </c:pt>
                <c:pt idx="16248">
                  <c:v>-52.853999999999992</c:v>
                </c:pt>
                <c:pt idx="16249">
                  <c:v>-52.851999999999997</c:v>
                </c:pt>
                <c:pt idx="16250">
                  <c:v>-52.849999999999994</c:v>
                </c:pt>
                <c:pt idx="16251">
                  <c:v>-52.847999999999992</c:v>
                </c:pt>
                <c:pt idx="16252">
                  <c:v>-52.845999999999997</c:v>
                </c:pt>
                <c:pt idx="16253">
                  <c:v>-52.843999999999994</c:v>
                </c:pt>
                <c:pt idx="16254">
                  <c:v>-52.841999999999992</c:v>
                </c:pt>
                <c:pt idx="16255">
                  <c:v>-52.839999999999996</c:v>
                </c:pt>
                <c:pt idx="16256">
                  <c:v>-52.837999999999994</c:v>
                </c:pt>
                <c:pt idx="16257">
                  <c:v>-52.835999999999991</c:v>
                </c:pt>
                <c:pt idx="16258">
                  <c:v>-52.833999999999996</c:v>
                </c:pt>
                <c:pt idx="16259">
                  <c:v>-52.831999999999994</c:v>
                </c:pt>
                <c:pt idx="16260">
                  <c:v>-52.829999999999991</c:v>
                </c:pt>
                <c:pt idx="16261">
                  <c:v>-52.827999999999996</c:v>
                </c:pt>
                <c:pt idx="16262">
                  <c:v>-52.825999999999993</c:v>
                </c:pt>
                <c:pt idx="16263">
                  <c:v>-52.823999999999991</c:v>
                </c:pt>
                <c:pt idx="16264">
                  <c:v>-52.821999999999996</c:v>
                </c:pt>
                <c:pt idx="16265">
                  <c:v>-52.819999999999993</c:v>
                </c:pt>
                <c:pt idx="16266">
                  <c:v>-52.817999999999998</c:v>
                </c:pt>
                <c:pt idx="16267">
                  <c:v>-52.815999999999995</c:v>
                </c:pt>
                <c:pt idx="16268">
                  <c:v>-52.813999999999993</c:v>
                </c:pt>
                <c:pt idx="16269">
                  <c:v>-52.811999999999998</c:v>
                </c:pt>
                <c:pt idx="16270">
                  <c:v>-52.809999999999995</c:v>
                </c:pt>
                <c:pt idx="16271">
                  <c:v>-52.807999999999993</c:v>
                </c:pt>
                <c:pt idx="16272">
                  <c:v>-52.805999999999997</c:v>
                </c:pt>
                <c:pt idx="16273">
                  <c:v>-52.803999999999995</c:v>
                </c:pt>
                <c:pt idx="16274">
                  <c:v>-52.801999999999992</c:v>
                </c:pt>
                <c:pt idx="16275">
                  <c:v>-52.8</c:v>
                </c:pt>
                <c:pt idx="16276">
                  <c:v>-52.797999999999995</c:v>
                </c:pt>
                <c:pt idx="16277">
                  <c:v>-52.795999999999992</c:v>
                </c:pt>
                <c:pt idx="16278">
                  <c:v>-52.793999999999997</c:v>
                </c:pt>
                <c:pt idx="16279">
                  <c:v>-52.791999999999994</c:v>
                </c:pt>
                <c:pt idx="16280">
                  <c:v>-52.789999999999992</c:v>
                </c:pt>
                <c:pt idx="16281">
                  <c:v>-52.787999999999997</c:v>
                </c:pt>
                <c:pt idx="16282">
                  <c:v>-52.785999999999994</c:v>
                </c:pt>
                <c:pt idx="16283">
                  <c:v>-52.783999999999992</c:v>
                </c:pt>
                <c:pt idx="16284">
                  <c:v>-52.781999999999996</c:v>
                </c:pt>
                <c:pt idx="16285">
                  <c:v>-52.779999999999994</c:v>
                </c:pt>
                <c:pt idx="16286">
                  <c:v>-52.777999999999992</c:v>
                </c:pt>
                <c:pt idx="16287">
                  <c:v>-52.775999999999996</c:v>
                </c:pt>
                <c:pt idx="16288">
                  <c:v>-52.773999999999994</c:v>
                </c:pt>
                <c:pt idx="16289">
                  <c:v>-52.771999999999991</c:v>
                </c:pt>
                <c:pt idx="16290">
                  <c:v>-52.769999999999996</c:v>
                </c:pt>
                <c:pt idx="16291">
                  <c:v>-52.767999999999994</c:v>
                </c:pt>
                <c:pt idx="16292">
                  <c:v>-52.765999999999991</c:v>
                </c:pt>
                <c:pt idx="16293">
                  <c:v>-52.763999999999996</c:v>
                </c:pt>
                <c:pt idx="16294">
                  <c:v>-52.761999999999993</c:v>
                </c:pt>
                <c:pt idx="16295">
                  <c:v>-52.759999999999991</c:v>
                </c:pt>
                <c:pt idx="16296">
                  <c:v>-52.757999999999996</c:v>
                </c:pt>
                <c:pt idx="16297">
                  <c:v>-52.755999999999993</c:v>
                </c:pt>
                <c:pt idx="16298">
                  <c:v>-52.753999999999998</c:v>
                </c:pt>
                <c:pt idx="16299">
                  <c:v>-52.751999999999995</c:v>
                </c:pt>
                <c:pt idx="16300">
                  <c:v>-52.749999999999993</c:v>
                </c:pt>
                <c:pt idx="16301">
                  <c:v>-52.747999999999998</c:v>
                </c:pt>
                <c:pt idx="16302">
                  <c:v>-52.745999999999995</c:v>
                </c:pt>
                <c:pt idx="16303">
                  <c:v>-52.743999999999993</c:v>
                </c:pt>
                <c:pt idx="16304">
                  <c:v>-52.741999999999997</c:v>
                </c:pt>
                <c:pt idx="16305">
                  <c:v>-52.739999999999995</c:v>
                </c:pt>
                <c:pt idx="16306">
                  <c:v>-52.737999999999992</c:v>
                </c:pt>
                <c:pt idx="16307">
                  <c:v>-52.735999999999997</c:v>
                </c:pt>
                <c:pt idx="16308">
                  <c:v>-52.733999999999995</c:v>
                </c:pt>
                <c:pt idx="16309">
                  <c:v>-52.731999999999992</c:v>
                </c:pt>
                <c:pt idx="16310">
                  <c:v>-52.73</c:v>
                </c:pt>
                <c:pt idx="16311">
                  <c:v>-52.727999999999994</c:v>
                </c:pt>
                <c:pt idx="16312">
                  <c:v>-52.725999999999992</c:v>
                </c:pt>
                <c:pt idx="16313">
                  <c:v>-52.723999999999997</c:v>
                </c:pt>
                <c:pt idx="16314">
                  <c:v>-52.721999999999994</c:v>
                </c:pt>
                <c:pt idx="16315">
                  <c:v>-52.719999999999992</c:v>
                </c:pt>
                <c:pt idx="16316">
                  <c:v>-52.717999999999996</c:v>
                </c:pt>
                <c:pt idx="16317">
                  <c:v>-52.715999999999994</c:v>
                </c:pt>
                <c:pt idx="16318">
                  <c:v>-52.713999999999992</c:v>
                </c:pt>
                <c:pt idx="16319">
                  <c:v>-52.711999999999996</c:v>
                </c:pt>
                <c:pt idx="16320">
                  <c:v>-52.709999999999994</c:v>
                </c:pt>
                <c:pt idx="16321">
                  <c:v>-52.707999999999991</c:v>
                </c:pt>
                <c:pt idx="16322">
                  <c:v>-52.705999999999996</c:v>
                </c:pt>
                <c:pt idx="16323">
                  <c:v>-52.703999999999994</c:v>
                </c:pt>
                <c:pt idx="16324">
                  <c:v>-52.701999999999991</c:v>
                </c:pt>
                <c:pt idx="16325">
                  <c:v>-52.699999999999996</c:v>
                </c:pt>
                <c:pt idx="16326">
                  <c:v>-52.697999999999993</c:v>
                </c:pt>
                <c:pt idx="16327">
                  <c:v>-52.695999999999991</c:v>
                </c:pt>
                <c:pt idx="16328">
                  <c:v>-52.693999999999996</c:v>
                </c:pt>
                <c:pt idx="16329">
                  <c:v>-52.691999999999993</c:v>
                </c:pt>
                <c:pt idx="16330">
                  <c:v>-52.69</c:v>
                </c:pt>
                <c:pt idx="16331">
                  <c:v>-52.687999999999995</c:v>
                </c:pt>
                <c:pt idx="16332">
                  <c:v>-52.685999999999993</c:v>
                </c:pt>
                <c:pt idx="16333">
                  <c:v>-52.683999999999997</c:v>
                </c:pt>
                <c:pt idx="16334">
                  <c:v>-52.681999999999995</c:v>
                </c:pt>
                <c:pt idx="16335">
                  <c:v>-52.679999999999993</c:v>
                </c:pt>
                <c:pt idx="16336">
                  <c:v>-52.677999999999997</c:v>
                </c:pt>
                <c:pt idx="16337">
                  <c:v>-52.675999999999995</c:v>
                </c:pt>
                <c:pt idx="16338">
                  <c:v>-52.673999999999992</c:v>
                </c:pt>
                <c:pt idx="16339">
                  <c:v>-52.671999999999997</c:v>
                </c:pt>
                <c:pt idx="16340">
                  <c:v>-52.669999999999995</c:v>
                </c:pt>
                <c:pt idx="16341">
                  <c:v>-52.667999999999992</c:v>
                </c:pt>
                <c:pt idx="16342">
                  <c:v>-52.665999999999997</c:v>
                </c:pt>
                <c:pt idx="16343">
                  <c:v>-52.663999999999994</c:v>
                </c:pt>
                <c:pt idx="16344">
                  <c:v>-52.661999999999992</c:v>
                </c:pt>
                <c:pt idx="16345">
                  <c:v>-52.66</c:v>
                </c:pt>
                <c:pt idx="16346">
                  <c:v>-52.657999999999994</c:v>
                </c:pt>
                <c:pt idx="16347">
                  <c:v>-52.655999999999992</c:v>
                </c:pt>
                <c:pt idx="16348">
                  <c:v>-52.653999999999996</c:v>
                </c:pt>
                <c:pt idx="16349">
                  <c:v>-52.651999999999994</c:v>
                </c:pt>
                <c:pt idx="16350">
                  <c:v>-52.649999999999991</c:v>
                </c:pt>
                <c:pt idx="16351">
                  <c:v>-52.647999999999996</c:v>
                </c:pt>
                <c:pt idx="16352">
                  <c:v>-52.645999999999994</c:v>
                </c:pt>
                <c:pt idx="16353">
                  <c:v>-52.643999999999991</c:v>
                </c:pt>
                <c:pt idx="16354">
                  <c:v>-52.641999999999996</c:v>
                </c:pt>
                <c:pt idx="16355">
                  <c:v>-52.639999999999993</c:v>
                </c:pt>
                <c:pt idx="16356">
                  <c:v>-52.637999999999991</c:v>
                </c:pt>
                <c:pt idx="16357">
                  <c:v>-52.635999999999996</c:v>
                </c:pt>
                <c:pt idx="16358">
                  <c:v>-52.633999999999993</c:v>
                </c:pt>
                <c:pt idx="16359">
                  <c:v>-52.631999999999991</c:v>
                </c:pt>
                <c:pt idx="16360">
                  <c:v>-52.629999999999995</c:v>
                </c:pt>
                <c:pt idx="16361">
                  <c:v>-52.627999999999993</c:v>
                </c:pt>
                <c:pt idx="16362">
                  <c:v>-52.625999999999998</c:v>
                </c:pt>
                <c:pt idx="16363">
                  <c:v>-52.623999999999995</c:v>
                </c:pt>
                <c:pt idx="16364">
                  <c:v>-52.621999999999993</c:v>
                </c:pt>
                <c:pt idx="16365">
                  <c:v>-52.62</c:v>
                </c:pt>
                <c:pt idx="16366">
                  <c:v>-52.617999999999995</c:v>
                </c:pt>
                <c:pt idx="16367">
                  <c:v>-52.615999999999993</c:v>
                </c:pt>
                <c:pt idx="16368">
                  <c:v>-52.613999999999997</c:v>
                </c:pt>
                <c:pt idx="16369">
                  <c:v>-52.611999999999995</c:v>
                </c:pt>
                <c:pt idx="16370">
                  <c:v>-52.609999999999992</c:v>
                </c:pt>
                <c:pt idx="16371">
                  <c:v>-52.607999999999997</c:v>
                </c:pt>
                <c:pt idx="16372">
                  <c:v>-52.605999999999995</c:v>
                </c:pt>
                <c:pt idx="16373">
                  <c:v>-52.603999999999992</c:v>
                </c:pt>
                <c:pt idx="16374">
                  <c:v>-52.601999999999997</c:v>
                </c:pt>
                <c:pt idx="16375">
                  <c:v>-52.599999999999994</c:v>
                </c:pt>
                <c:pt idx="16376">
                  <c:v>-52.597999999999992</c:v>
                </c:pt>
                <c:pt idx="16377">
                  <c:v>-52.595999999999997</c:v>
                </c:pt>
                <c:pt idx="16378">
                  <c:v>-52.593999999999994</c:v>
                </c:pt>
                <c:pt idx="16379">
                  <c:v>-52.591999999999992</c:v>
                </c:pt>
                <c:pt idx="16380">
                  <c:v>-52.589999999999996</c:v>
                </c:pt>
                <c:pt idx="16381">
                  <c:v>-52.587999999999994</c:v>
                </c:pt>
                <c:pt idx="16382">
                  <c:v>-52.585999999999991</c:v>
                </c:pt>
                <c:pt idx="16383">
                  <c:v>-52.583999999999996</c:v>
                </c:pt>
                <c:pt idx="16384">
                  <c:v>-52.581999999999994</c:v>
                </c:pt>
                <c:pt idx="16385">
                  <c:v>-52.579999999999991</c:v>
                </c:pt>
                <c:pt idx="16386">
                  <c:v>-52.577999999999996</c:v>
                </c:pt>
                <c:pt idx="16387">
                  <c:v>-52.575999999999993</c:v>
                </c:pt>
                <c:pt idx="16388">
                  <c:v>-52.573999999999991</c:v>
                </c:pt>
                <c:pt idx="16389">
                  <c:v>-52.571999999999996</c:v>
                </c:pt>
                <c:pt idx="16390">
                  <c:v>-52.569999999999993</c:v>
                </c:pt>
                <c:pt idx="16391">
                  <c:v>-52.567999999999998</c:v>
                </c:pt>
                <c:pt idx="16392">
                  <c:v>-52.565999999999995</c:v>
                </c:pt>
                <c:pt idx="16393">
                  <c:v>-52.563999999999993</c:v>
                </c:pt>
                <c:pt idx="16394">
                  <c:v>-52.561999999999998</c:v>
                </c:pt>
                <c:pt idx="16395">
                  <c:v>-52.559999999999995</c:v>
                </c:pt>
                <c:pt idx="16396">
                  <c:v>-52.557999999999993</c:v>
                </c:pt>
                <c:pt idx="16397">
                  <c:v>-52.555999999999997</c:v>
                </c:pt>
                <c:pt idx="16398">
                  <c:v>-52.553999999999995</c:v>
                </c:pt>
                <c:pt idx="16399">
                  <c:v>-52.551999999999992</c:v>
                </c:pt>
                <c:pt idx="16400">
                  <c:v>-52.55</c:v>
                </c:pt>
                <c:pt idx="16401">
                  <c:v>-52.547999999999995</c:v>
                </c:pt>
                <c:pt idx="16402">
                  <c:v>-52.545999999999992</c:v>
                </c:pt>
                <c:pt idx="16403">
                  <c:v>-52.543999999999997</c:v>
                </c:pt>
                <c:pt idx="16404">
                  <c:v>-52.541999999999994</c:v>
                </c:pt>
                <c:pt idx="16405">
                  <c:v>-52.539999999999992</c:v>
                </c:pt>
                <c:pt idx="16406">
                  <c:v>-52.537999999999997</c:v>
                </c:pt>
                <c:pt idx="16407">
                  <c:v>-52.535999999999994</c:v>
                </c:pt>
                <c:pt idx="16408">
                  <c:v>-52.533999999999992</c:v>
                </c:pt>
                <c:pt idx="16409">
                  <c:v>-52.531999999999996</c:v>
                </c:pt>
                <c:pt idx="16410">
                  <c:v>-52.529999999999994</c:v>
                </c:pt>
                <c:pt idx="16411">
                  <c:v>-52.527999999999992</c:v>
                </c:pt>
                <c:pt idx="16412">
                  <c:v>-52.525999999999996</c:v>
                </c:pt>
                <c:pt idx="16413">
                  <c:v>-52.523999999999994</c:v>
                </c:pt>
                <c:pt idx="16414">
                  <c:v>-52.521999999999991</c:v>
                </c:pt>
                <c:pt idx="16415">
                  <c:v>-52.519999999999996</c:v>
                </c:pt>
                <c:pt idx="16416">
                  <c:v>-52.517999999999994</c:v>
                </c:pt>
                <c:pt idx="16417">
                  <c:v>-52.515999999999991</c:v>
                </c:pt>
                <c:pt idx="16418">
                  <c:v>-52.513999999999996</c:v>
                </c:pt>
                <c:pt idx="16419">
                  <c:v>-52.511999999999993</c:v>
                </c:pt>
                <c:pt idx="16420">
                  <c:v>-52.509999999999991</c:v>
                </c:pt>
                <c:pt idx="16421">
                  <c:v>-52.507999999999996</c:v>
                </c:pt>
                <c:pt idx="16422">
                  <c:v>-52.505999999999993</c:v>
                </c:pt>
                <c:pt idx="16423">
                  <c:v>-52.503999999999998</c:v>
                </c:pt>
                <c:pt idx="16424">
                  <c:v>-52.501999999999995</c:v>
                </c:pt>
                <c:pt idx="16425">
                  <c:v>-52.499999999999993</c:v>
                </c:pt>
                <c:pt idx="16426">
                  <c:v>-52.497999999999998</c:v>
                </c:pt>
                <c:pt idx="16427">
                  <c:v>-52.495999999999995</c:v>
                </c:pt>
                <c:pt idx="16428">
                  <c:v>-52.493999999999993</c:v>
                </c:pt>
                <c:pt idx="16429">
                  <c:v>-52.491999999999997</c:v>
                </c:pt>
                <c:pt idx="16430">
                  <c:v>-52.489999999999995</c:v>
                </c:pt>
                <c:pt idx="16431">
                  <c:v>-52.487999999999992</c:v>
                </c:pt>
                <c:pt idx="16432">
                  <c:v>-52.485999999999997</c:v>
                </c:pt>
                <c:pt idx="16433">
                  <c:v>-52.483999999999995</c:v>
                </c:pt>
                <c:pt idx="16434">
                  <c:v>-52.481999999999992</c:v>
                </c:pt>
                <c:pt idx="16435">
                  <c:v>-52.48</c:v>
                </c:pt>
                <c:pt idx="16436">
                  <c:v>-52.477999999999994</c:v>
                </c:pt>
                <c:pt idx="16437">
                  <c:v>-52.475999999999992</c:v>
                </c:pt>
                <c:pt idx="16438">
                  <c:v>-52.473999999999997</c:v>
                </c:pt>
                <c:pt idx="16439">
                  <c:v>-52.471999999999994</c:v>
                </c:pt>
                <c:pt idx="16440">
                  <c:v>-52.469999999999992</c:v>
                </c:pt>
                <c:pt idx="16441">
                  <c:v>-52.467999999999996</c:v>
                </c:pt>
                <c:pt idx="16442">
                  <c:v>-52.465999999999994</c:v>
                </c:pt>
                <c:pt idx="16443">
                  <c:v>-52.463999999999992</c:v>
                </c:pt>
                <c:pt idx="16444">
                  <c:v>-52.461999999999996</c:v>
                </c:pt>
                <c:pt idx="16445">
                  <c:v>-52.459999999999994</c:v>
                </c:pt>
                <c:pt idx="16446">
                  <c:v>-52.457999999999991</c:v>
                </c:pt>
                <c:pt idx="16447">
                  <c:v>-52.455999999999996</c:v>
                </c:pt>
                <c:pt idx="16448">
                  <c:v>-52.453999999999994</c:v>
                </c:pt>
                <c:pt idx="16449">
                  <c:v>-52.451999999999991</c:v>
                </c:pt>
                <c:pt idx="16450">
                  <c:v>-52.449999999999996</c:v>
                </c:pt>
                <c:pt idx="16451">
                  <c:v>-52.447999999999993</c:v>
                </c:pt>
                <c:pt idx="16452">
                  <c:v>-52.445999999999991</c:v>
                </c:pt>
                <c:pt idx="16453">
                  <c:v>-52.443999999999996</c:v>
                </c:pt>
                <c:pt idx="16454">
                  <c:v>-52.441999999999993</c:v>
                </c:pt>
                <c:pt idx="16455">
                  <c:v>-52.44</c:v>
                </c:pt>
                <c:pt idx="16456">
                  <c:v>-52.437999999999995</c:v>
                </c:pt>
                <c:pt idx="16457">
                  <c:v>-52.435999999999993</c:v>
                </c:pt>
                <c:pt idx="16458">
                  <c:v>-52.433999999999997</c:v>
                </c:pt>
                <c:pt idx="16459">
                  <c:v>-52.431999999999995</c:v>
                </c:pt>
                <c:pt idx="16460">
                  <c:v>-52.429999999999993</c:v>
                </c:pt>
                <c:pt idx="16461">
                  <c:v>-52.427999999999997</c:v>
                </c:pt>
                <c:pt idx="16462">
                  <c:v>-52.425999999999995</c:v>
                </c:pt>
                <c:pt idx="16463">
                  <c:v>-52.423999999999992</c:v>
                </c:pt>
                <c:pt idx="16464">
                  <c:v>-52.421999999999997</c:v>
                </c:pt>
                <c:pt idx="16465">
                  <c:v>-52.419999999999995</c:v>
                </c:pt>
                <c:pt idx="16466">
                  <c:v>-52.417999999999992</c:v>
                </c:pt>
                <c:pt idx="16467">
                  <c:v>-52.415999999999997</c:v>
                </c:pt>
                <c:pt idx="16468">
                  <c:v>-52.413999999999994</c:v>
                </c:pt>
                <c:pt idx="16469">
                  <c:v>-52.411999999999992</c:v>
                </c:pt>
                <c:pt idx="16470">
                  <c:v>-52.41</c:v>
                </c:pt>
                <c:pt idx="16471">
                  <c:v>-52.407999999999994</c:v>
                </c:pt>
                <c:pt idx="16472">
                  <c:v>-52.405999999999992</c:v>
                </c:pt>
                <c:pt idx="16473">
                  <c:v>-52.403999999999996</c:v>
                </c:pt>
                <c:pt idx="16474">
                  <c:v>-52.401999999999994</c:v>
                </c:pt>
                <c:pt idx="16475">
                  <c:v>-52.399999999999991</c:v>
                </c:pt>
                <c:pt idx="16476">
                  <c:v>-52.397999999999996</c:v>
                </c:pt>
                <c:pt idx="16477">
                  <c:v>-52.395999999999994</c:v>
                </c:pt>
                <c:pt idx="16478">
                  <c:v>-52.393999999999991</c:v>
                </c:pt>
                <c:pt idx="16479">
                  <c:v>-52.391999999999996</c:v>
                </c:pt>
                <c:pt idx="16480">
                  <c:v>-52.389999999999993</c:v>
                </c:pt>
                <c:pt idx="16481">
                  <c:v>-52.387999999999991</c:v>
                </c:pt>
                <c:pt idx="16482">
                  <c:v>-52.385999999999996</c:v>
                </c:pt>
                <c:pt idx="16483">
                  <c:v>-52.383999999999993</c:v>
                </c:pt>
                <c:pt idx="16484">
                  <c:v>-52.381999999999991</c:v>
                </c:pt>
                <c:pt idx="16485">
                  <c:v>-52.379999999999995</c:v>
                </c:pt>
                <c:pt idx="16486">
                  <c:v>-52.377999999999993</c:v>
                </c:pt>
                <c:pt idx="16487">
                  <c:v>-52.375999999999998</c:v>
                </c:pt>
                <c:pt idx="16488">
                  <c:v>-52.373999999999995</c:v>
                </c:pt>
                <c:pt idx="16489">
                  <c:v>-52.371999999999993</c:v>
                </c:pt>
                <c:pt idx="16490">
                  <c:v>-52.37</c:v>
                </c:pt>
                <c:pt idx="16491">
                  <c:v>-52.367999999999995</c:v>
                </c:pt>
                <c:pt idx="16492">
                  <c:v>-52.365999999999993</c:v>
                </c:pt>
                <c:pt idx="16493">
                  <c:v>-52.363999999999997</c:v>
                </c:pt>
                <c:pt idx="16494">
                  <c:v>-52.361999999999995</c:v>
                </c:pt>
                <c:pt idx="16495">
                  <c:v>-52.359999999999992</c:v>
                </c:pt>
                <c:pt idx="16496">
                  <c:v>-52.357999999999997</c:v>
                </c:pt>
                <c:pt idx="16497">
                  <c:v>-52.355999999999995</c:v>
                </c:pt>
                <c:pt idx="16498">
                  <c:v>-52.353999999999992</c:v>
                </c:pt>
                <c:pt idx="16499">
                  <c:v>-52.351999999999997</c:v>
                </c:pt>
                <c:pt idx="16500">
                  <c:v>-52.349999999999994</c:v>
                </c:pt>
                <c:pt idx="16501">
                  <c:v>-52.347999999999992</c:v>
                </c:pt>
                <c:pt idx="16502">
                  <c:v>-52.345999999999997</c:v>
                </c:pt>
                <c:pt idx="16503">
                  <c:v>-52.343999999999994</c:v>
                </c:pt>
                <c:pt idx="16504">
                  <c:v>-52.341999999999992</c:v>
                </c:pt>
                <c:pt idx="16505">
                  <c:v>-52.339999999999996</c:v>
                </c:pt>
                <c:pt idx="16506">
                  <c:v>-52.337999999999994</c:v>
                </c:pt>
                <c:pt idx="16507">
                  <c:v>-52.335999999999991</c:v>
                </c:pt>
                <c:pt idx="16508">
                  <c:v>-52.333999999999996</c:v>
                </c:pt>
                <c:pt idx="16509">
                  <c:v>-52.331999999999994</c:v>
                </c:pt>
                <c:pt idx="16510">
                  <c:v>-52.329999999999991</c:v>
                </c:pt>
                <c:pt idx="16511">
                  <c:v>-52.327999999999996</c:v>
                </c:pt>
                <c:pt idx="16512">
                  <c:v>-52.325999999999993</c:v>
                </c:pt>
                <c:pt idx="16513">
                  <c:v>-52.323999999999991</c:v>
                </c:pt>
                <c:pt idx="16514">
                  <c:v>-52.321999999999996</c:v>
                </c:pt>
                <c:pt idx="16515">
                  <c:v>-52.319999999999993</c:v>
                </c:pt>
                <c:pt idx="16516">
                  <c:v>-52.317999999999998</c:v>
                </c:pt>
                <c:pt idx="16517">
                  <c:v>-52.315999999999995</c:v>
                </c:pt>
                <c:pt idx="16518">
                  <c:v>-52.313999999999993</c:v>
                </c:pt>
                <c:pt idx="16519">
                  <c:v>-52.311999999999998</c:v>
                </c:pt>
                <c:pt idx="16520">
                  <c:v>-52.309999999999995</c:v>
                </c:pt>
                <c:pt idx="16521">
                  <c:v>-52.307999999999993</c:v>
                </c:pt>
                <c:pt idx="16522">
                  <c:v>-52.305999999999997</c:v>
                </c:pt>
                <c:pt idx="16523">
                  <c:v>-52.303999999999995</c:v>
                </c:pt>
                <c:pt idx="16524">
                  <c:v>-52.301999999999992</c:v>
                </c:pt>
                <c:pt idx="16525">
                  <c:v>-52.3</c:v>
                </c:pt>
                <c:pt idx="16526">
                  <c:v>-52.297999999999995</c:v>
                </c:pt>
                <c:pt idx="16527">
                  <c:v>-52.295999999999992</c:v>
                </c:pt>
                <c:pt idx="16528">
                  <c:v>-52.293999999999997</c:v>
                </c:pt>
                <c:pt idx="16529">
                  <c:v>-52.291999999999994</c:v>
                </c:pt>
                <c:pt idx="16530">
                  <c:v>-52.289999999999992</c:v>
                </c:pt>
                <c:pt idx="16531">
                  <c:v>-52.287999999999997</c:v>
                </c:pt>
                <c:pt idx="16532">
                  <c:v>-52.285999999999994</c:v>
                </c:pt>
                <c:pt idx="16533">
                  <c:v>-52.283999999999992</c:v>
                </c:pt>
                <c:pt idx="16534">
                  <c:v>-52.281999999999996</c:v>
                </c:pt>
                <c:pt idx="16535">
                  <c:v>-52.279999999999994</c:v>
                </c:pt>
                <c:pt idx="16536">
                  <c:v>-52.277999999999992</c:v>
                </c:pt>
                <c:pt idx="16537">
                  <c:v>-52.275999999999996</c:v>
                </c:pt>
                <c:pt idx="16538">
                  <c:v>-52.273999999999994</c:v>
                </c:pt>
                <c:pt idx="16539">
                  <c:v>-52.271999999999991</c:v>
                </c:pt>
                <c:pt idx="16540">
                  <c:v>-52.269999999999996</c:v>
                </c:pt>
                <c:pt idx="16541">
                  <c:v>-52.267999999999994</c:v>
                </c:pt>
                <c:pt idx="16542">
                  <c:v>-52.265999999999991</c:v>
                </c:pt>
                <c:pt idx="16543">
                  <c:v>-52.263999999999996</c:v>
                </c:pt>
                <c:pt idx="16544">
                  <c:v>-52.261999999999993</c:v>
                </c:pt>
                <c:pt idx="16545">
                  <c:v>-52.259999999999991</c:v>
                </c:pt>
                <c:pt idx="16546">
                  <c:v>-52.257999999999996</c:v>
                </c:pt>
                <c:pt idx="16547">
                  <c:v>-52.255999999999993</c:v>
                </c:pt>
                <c:pt idx="16548">
                  <c:v>-52.253999999999998</c:v>
                </c:pt>
                <c:pt idx="16549">
                  <c:v>-52.251999999999995</c:v>
                </c:pt>
                <c:pt idx="16550">
                  <c:v>-52.249999999999993</c:v>
                </c:pt>
                <c:pt idx="16551">
                  <c:v>-52.247999999999998</c:v>
                </c:pt>
                <c:pt idx="16552">
                  <c:v>-52.245999999999995</c:v>
                </c:pt>
                <c:pt idx="16553">
                  <c:v>-52.243999999999993</c:v>
                </c:pt>
                <c:pt idx="16554">
                  <c:v>-52.241999999999997</c:v>
                </c:pt>
                <c:pt idx="16555">
                  <c:v>-52.239999999999995</c:v>
                </c:pt>
                <c:pt idx="16556">
                  <c:v>-52.237999999999992</c:v>
                </c:pt>
                <c:pt idx="16557">
                  <c:v>-52.235999999999997</c:v>
                </c:pt>
                <c:pt idx="16558">
                  <c:v>-52.233999999999995</c:v>
                </c:pt>
                <c:pt idx="16559">
                  <c:v>-52.231999999999992</c:v>
                </c:pt>
                <c:pt idx="16560">
                  <c:v>-52.23</c:v>
                </c:pt>
                <c:pt idx="16561">
                  <c:v>-52.227999999999994</c:v>
                </c:pt>
                <c:pt idx="16562">
                  <c:v>-52.225999999999992</c:v>
                </c:pt>
                <c:pt idx="16563">
                  <c:v>-52.223999999999997</c:v>
                </c:pt>
                <c:pt idx="16564">
                  <c:v>-52.221999999999994</c:v>
                </c:pt>
                <c:pt idx="16565">
                  <c:v>-52.219999999999992</c:v>
                </c:pt>
                <c:pt idx="16566">
                  <c:v>-52.217999999999996</c:v>
                </c:pt>
                <c:pt idx="16567">
                  <c:v>-52.215999999999994</c:v>
                </c:pt>
                <c:pt idx="16568">
                  <c:v>-52.213999999999992</c:v>
                </c:pt>
                <c:pt idx="16569">
                  <c:v>-52.211999999999996</c:v>
                </c:pt>
                <c:pt idx="16570">
                  <c:v>-52.209999999999994</c:v>
                </c:pt>
                <c:pt idx="16571">
                  <c:v>-52.207999999999991</c:v>
                </c:pt>
                <c:pt idx="16572">
                  <c:v>-52.205999999999996</c:v>
                </c:pt>
                <c:pt idx="16573">
                  <c:v>-52.203999999999994</c:v>
                </c:pt>
                <c:pt idx="16574">
                  <c:v>-52.201999999999991</c:v>
                </c:pt>
                <c:pt idx="16575">
                  <c:v>-52.199999999999996</c:v>
                </c:pt>
                <c:pt idx="16576">
                  <c:v>-52.197999999999993</c:v>
                </c:pt>
                <c:pt idx="16577">
                  <c:v>-52.195999999999991</c:v>
                </c:pt>
                <c:pt idx="16578">
                  <c:v>-52.193999999999996</c:v>
                </c:pt>
                <c:pt idx="16579">
                  <c:v>-52.191999999999993</c:v>
                </c:pt>
                <c:pt idx="16580">
                  <c:v>-52.19</c:v>
                </c:pt>
                <c:pt idx="16581">
                  <c:v>-52.187999999999995</c:v>
                </c:pt>
                <c:pt idx="16582">
                  <c:v>-52.185999999999993</c:v>
                </c:pt>
                <c:pt idx="16583">
                  <c:v>-52.183999999999997</c:v>
                </c:pt>
                <c:pt idx="16584">
                  <c:v>-52.181999999999995</c:v>
                </c:pt>
                <c:pt idx="16585">
                  <c:v>-52.179999999999993</c:v>
                </c:pt>
                <c:pt idx="16586">
                  <c:v>-52.177999999999997</c:v>
                </c:pt>
                <c:pt idx="16587">
                  <c:v>-52.175999999999995</c:v>
                </c:pt>
                <c:pt idx="16588">
                  <c:v>-52.173999999999992</c:v>
                </c:pt>
                <c:pt idx="16589">
                  <c:v>-52.171999999999997</c:v>
                </c:pt>
                <c:pt idx="16590">
                  <c:v>-52.169999999999995</c:v>
                </c:pt>
                <c:pt idx="16591">
                  <c:v>-52.167999999999992</c:v>
                </c:pt>
                <c:pt idx="16592">
                  <c:v>-52.165999999999997</c:v>
                </c:pt>
                <c:pt idx="16593">
                  <c:v>-52.163999999999994</c:v>
                </c:pt>
                <c:pt idx="16594">
                  <c:v>-52.161999999999992</c:v>
                </c:pt>
                <c:pt idx="16595">
                  <c:v>-52.16</c:v>
                </c:pt>
                <c:pt idx="16596">
                  <c:v>-52.157999999999994</c:v>
                </c:pt>
                <c:pt idx="16597">
                  <c:v>-52.155999999999992</c:v>
                </c:pt>
                <c:pt idx="16598">
                  <c:v>-52.153999999999996</c:v>
                </c:pt>
                <c:pt idx="16599">
                  <c:v>-52.151999999999994</c:v>
                </c:pt>
                <c:pt idx="16600">
                  <c:v>-52.149999999999991</c:v>
                </c:pt>
                <c:pt idx="16601">
                  <c:v>-52.147999999999996</c:v>
                </c:pt>
                <c:pt idx="16602">
                  <c:v>-52.145999999999994</c:v>
                </c:pt>
                <c:pt idx="16603">
                  <c:v>-52.143999999999991</c:v>
                </c:pt>
                <c:pt idx="16604">
                  <c:v>-52.141999999999996</c:v>
                </c:pt>
                <c:pt idx="16605">
                  <c:v>-52.139999999999993</c:v>
                </c:pt>
                <c:pt idx="16606">
                  <c:v>-52.137999999999991</c:v>
                </c:pt>
                <c:pt idx="16607">
                  <c:v>-52.135999999999996</c:v>
                </c:pt>
                <c:pt idx="16608">
                  <c:v>-52.133999999999993</c:v>
                </c:pt>
                <c:pt idx="16609">
                  <c:v>-52.131999999999991</c:v>
                </c:pt>
                <c:pt idx="16610">
                  <c:v>-52.129999999999995</c:v>
                </c:pt>
                <c:pt idx="16611">
                  <c:v>-52.127999999999993</c:v>
                </c:pt>
                <c:pt idx="16612">
                  <c:v>-52.125999999999998</c:v>
                </c:pt>
                <c:pt idx="16613">
                  <c:v>-52.123999999999995</c:v>
                </c:pt>
                <c:pt idx="16614">
                  <c:v>-52.121999999999993</c:v>
                </c:pt>
                <c:pt idx="16615">
                  <c:v>-52.12</c:v>
                </c:pt>
                <c:pt idx="16616">
                  <c:v>-52.117999999999995</c:v>
                </c:pt>
                <c:pt idx="16617">
                  <c:v>-52.115999999999993</c:v>
                </c:pt>
                <c:pt idx="16618">
                  <c:v>-52.113999999999997</c:v>
                </c:pt>
                <c:pt idx="16619">
                  <c:v>-52.111999999999995</c:v>
                </c:pt>
                <c:pt idx="16620">
                  <c:v>-52.109999999999992</c:v>
                </c:pt>
                <c:pt idx="16621">
                  <c:v>-52.107999999999997</c:v>
                </c:pt>
                <c:pt idx="16622">
                  <c:v>-52.105999999999995</c:v>
                </c:pt>
                <c:pt idx="16623">
                  <c:v>-52.103999999999992</c:v>
                </c:pt>
                <c:pt idx="16624">
                  <c:v>-52.101999999999997</c:v>
                </c:pt>
                <c:pt idx="16625">
                  <c:v>-52.099999999999994</c:v>
                </c:pt>
                <c:pt idx="16626">
                  <c:v>-52.097999999999992</c:v>
                </c:pt>
                <c:pt idx="16627">
                  <c:v>-52.095999999999997</c:v>
                </c:pt>
                <c:pt idx="16628">
                  <c:v>-52.093999999999994</c:v>
                </c:pt>
                <c:pt idx="16629">
                  <c:v>-52.091999999999992</c:v>
                </c:pt>
                <c:pt idx="16630">
                  <c:v>-52.089999999999996</c:v>
                </c:pt>
                <c:pt idx="16631">
                  <c:v>-52.087999999999994</c:v>
                </c:pt>
                <c:pt idx="16632">
                  <c:v>-52.085999999999991</c:v>
                </c:pt>
                <c:pt idx="16633">
                  <c:v>-52.083999999999996</c:v>
                </c:pt>
                <c:pt idx="16634">
                  <c:v>-52.081999999999994</c:v>
                </c:pt>
                <c:pt idx="16635">
                  <c:v>-52.079999999999991</c:v>
                </c:pt>
                <c:pt idx="16636">
                  <c:v>-52.077999999999996</c:v>
                </c:pt>
                <c:pt idx="16637">
                  <c:v>-52.075999999999993</c:v>
                </c:pt>
                <c:pt idx="16638">
                  <c:v>-52.073999999999991</c:v>
                </c:pt>
                <c:pt idx="16639">
                  <c:v>-52.071999999999996</c:v>
                </c:pt>
                <c:pt idx="16640">
                  <c:v>-52.069999999999993</c:v>
                </c:pt>
                <c:pt idx="16641">
                  <c:v>-52.067999999999998</c:v>
                </c:pt>
                <c:pt idx="16642">
                  <c:v>-52.065999999999995</c:v>
                </c:pt>
                <c:pt idx="16643">
                  <c:v>-52.063999999999993</c:v>
                </c:pt>
                <c:pt idx="16644">
                  <c:v>-52.061999999999998</c:v>
                </c:pt>
                <c:pt idx="16645">
                  <c:v>-52.059999999999995</c:v>
                </c:pt>
                <c:pt idx="16646">
                  <c:v>-52.057999999999993</c:v>
                </c:pt>
                <c:pt idx="16647">
                  <c:v>-52.055999999999997</c:v>
                </c:pt>
                <c:pt idx="16648">
                  <c:v>-52.053999999999995</c:v>
                </c:pt>
                <c:pt idx="16649">
                  <c:v>-52.051999999999992</c:v>
                </c:pt>
                <c:pt idx="16650">
                  <c:v>-52.05</c:v>
                </c:pt>
                <c:pt idx="16651">
                  <c:v>-52.047999999999995</c:v>
                </c:pt>
                <c:pt idx="16652">
                  <c:v>-52.045999999999992</c:v>
                </c:pt>
                <c:pt idx="16653">
                  <c:v>-52.043999999999997</c:v>
                </c:pt>
                <c:pt idx="16654">
                  <c:v>-52.041999999999994</c:v>
                </c:pt>
                <c:pt idx="16655">
                  <c:v>-52.039999999999992</c:v>
                </c:pt>
                <c:pt idx="16656">
                  <c:v>-52.037999999999997</c:v>
                </c:pt>
                <c:pt idx="16657">
                  <c:v>-52.035999999999994</c:v>
                </c:pt>
                <c:pt idx="16658">
                  <c:v>-52.033999999999992</c:v>
                </c:pt>
                <c:pt idx="16659">
                  <c:v>-52.031999999999996</c:v>
                </c:pt>
                <c:pt idx="16660">
                  <c:v>-52.029999999999994</c:v>
                </c:pt>
                <c:pt idx="16661">
                  <c:v>-52.027999999999992</c:v>
                </c:pt>
                <c:pt idx="16662">
                  <c:v>-52.025999999999996</c:v>
                </c:pt>
                <c:pt idx="16663">
                  <c:v>-52.023999999999994</c:v>
                </c:pt>
                <c:pt idx="16664">
                  <c:v>-52.021999999999991</c:v>
                </c:pt>
                <c:pt idx="16665">
                  <c:v>-52.019999999999996</c:v>
                </c:pt>
                <c:pt idx="16666">
                  <c:v>-52.017999999999994</c:v>
                </c:pt>
                <c:pt idx="16667">
                  <c:v>-52.015999999999991</c:v>
                </c:pt>
                <c:pt idx="16668">
                  <c:v>-52.013999999999996</c:v>
                </c:pt>
                <c:pt idx="16669">
                  <c:v>-52.011999999999993</c:v>
                </c:pt>
                <c:pt idx="16670">
                  <c:v>-52.009999999999991</c:v>
                </c:pt>
                <c:pt idx="16671">
                  <c:v>-52.007999999999996</c:v>
                </c:pt>
                <c:pt idx="16672">
                  <c:v>-52.005999999999993</c:v>
                </c:pt>
                <c:pt idx="16673">
                  <c:v>-52.003999999999998</c:v>
                </c:pt>
                <c:pt idx="16674">
                  <c:v>-52.001999999999995</c:v>
                </c:pt>
                <c:pt idx="16675">
                  <c:v>-51.999999999999993</c:v>
                </c:pt>
                <c:pt idx="16676">
                  <c:v>-51.997999999999998</c:v>
                </c:pt>
                <c:pt idx="16677">
                  <c:v>-51.995999999999995</c:v>
                </c:pt>
                <c:pt idx="16678">
                  <c:v>-51.993999999999993</c:v>
                </c:pt>
                <c:pt idx="16679">
                  <c:v>-51.991999999999997</c:v>
                </c:pt>
                <c:pt idx="16680">
                  <c:v>-51.989999999999995</c:v>
                </c:pt>
                <c:pt idx="16681">
                  <c:v>-51.987999999999992</c:v>
                </c:pt>
                <c:pt idx="16682">
                  <c:v>-51.985999999999997</c:v>
                </c:pt>
                <c:pt idx="16683">
                  <c:v>-51.983999999999995</c:v>
                </c:pt>
                <c:pt idx="16684">
                  <c:v>-51.981999999999992</c:v>
                </c:pt>
                <c:pt idx="16685">
                  <c:v>-51.98</c:v>
                </c:pt>
                <c:pt idx="16686">
                  <c:v>-51.977999999999994</c:v>
                </c:pt>
                <c:pt idx="16687">
                  <c:v>-51.975999999999992</c:v>
                </c:pt>
                <c:pt idx="16688">
                  <c:v>-51.973999999999997</c:v>
                </c:pt>
                <c:pt idx="16689">
                  <c:v>-51.971999999999994</c:v>
                </c:pt>
                <c:pt idx="16690">
                  <c:v>-51.969999999999992</c:v>
                </c:pt>
                <c:pt idx="16691">
                  <c:v>-51.967999999999996</c:v>
                </c:pt>
                <c:pt idx="16692">
                  <c:v>-51.965999999999994</c:v>
                </c:pt>
                <c:pt idx="16693">
                  <c:v>-51.963999999999992</c:v>
                </c:pt>
                <c:pt idx="16694">
                  <c:v>-51.961999999999996</c:v>
                </c:pt>
                <c:pt idx="16695">
                  <c:v>-51.959999999999994</c:v>
                </c:pt>
                <c:pt idx="16696">
                  <c:v>-51.957999999999991</c:v>
                </c:pt>
                <c:pt idx="16697">
                  <c:v>-51.955999999999996</c:v>
                </c:pt>
                <c:pt idx="16698">
                  <c:v>-51.953999999999994</c:v>
                </c:pt>
                <c:pt idx="16699">
                  <c:v>-51.951999999999991</c:v>
                </c:pt>
                <c:pt idx="16700">
                  <c:v>-51.949999999999996</c:v>
                </c:pt>
                <c:pt idx="16701">
                  <c:v>-51.947999999999993</c:v>
                </c:pt>
                <c:pt idx="16702">
                  <c:v>-51.945999999999991</c:v>
                </c:pt>
                <c:pt idx="16703">
                  <c:v>-51.943999999999996</c:v>
                </c:pt>
                <c:pt idx="16704">
                  <c:v>-51.941999999999993</c:v>
                </c:pt>
                <c:pt idx="16705">
                  <c:v>-51.94</c:v>
                </c:pt>
                <c:pt idx="16706">
                  <c:v>-51.937999999999995</c:v>
                </c:pt>
                <c:pt idx="16707">
                  <c:v>-51.935999999999993</c:v>
                </c:pt>
                <c:pt idx="16708">
                  <c:v>-51.933999999999997</c:v>
                </c:pt>
                <c:pt idx="16709">
                  <c:v>-51.931999999999995</c:v>
                </c:pt>
                <c:pt idx="16710">
                  <c:v>-51.929999999999993</c:v>
                </c:pt>
                <c:pt idx="16711">
                  <c:v>-51.927999999999997</c:v>
                </c:pt>
                <c:pt idx="16712">
                  <c:v>-51.925999999999995</c:v>
                </c:pt>
                <c:pt idx="16713">
                  <c:v>-51.923999999999992</c:v>
                </c:pt>
                <c:pt idx="16714">
                  <c:v>-51.921999999999997</c:v>
                </c:pt>
                <c:pt idx="16715">
                  <c:v>-51.919999999999995</c:v>
                </c:pt>
                <c:pt idx="16716">
                  <c:v>-51.917999999999992</c:v>
                </c:pt>
                <c:pt idx="16717">
                  <c:v>-51.915999999999997</c:v>
                </c:pt>
                <c:pt idx="16718">
                  <c:v>-51.913999999999994</c:v>
                </c:pt>
                <c:pt idx="16719">
                  <c:v>-51.911999999999992</c:v>
                </c:pt>
                <c:pt idx="16720">
                  <c:v>-51.91</c:v>
                </c:pt>
                <c:pt idx="16721">
                  <c:v>-51.907999999999994</c:v>
                </c:pt>
                <c:pt idx="16722">
                  <c:v>-51.905999999999992</c:v>
                </c:pt>
                <c:pt idx="16723">
                  <c:v>-51.903999999999996</c:v>
                </c:pt>
                <c:pt idx="16724">
                  <c:v>-51.901999999999994</c:v>
                </c:pt>
                <c:pt idx="16725">
                  <c:v>-51.899999999999991</c:v>
                </c:pt>
                <c:pt idx="16726">
                  <c:v>-51.897999999999996</c:v>
                </c:pt>
                <c:pt idx="16727">
                  <c:v>-51.895999999999994</c:v>
                </c:pt>
                <c:pt idx="16728">
                  <c:v>-51.893999999999991</c:v>
                </c:pt>
                <c:pt idx="16729">
                  <c:v>-51.891999999999996</c:v>
                </c:pt>
                <c:pt idx="16730">
                  <c:v>-51.889999999999993</c:v>
                </c:pt>
                <c:pt idx="16731">
                  <c:v>-51.887999999999991</c:v>
                </c:pt>
                <c:pt idx="16732">
                  <c:v>-51.885999999999996</c:v>
                </c:pt>
                <c:pt idx="16733">
                  <c:v>-51.883999999999993</c:v>
                </c:pt>
                <c:pt idx="16734">
                  <c:v>-51.881999999999991</c:v>
                </c:pt>
                <c:pt idx="16735">
                  <c:v>-51.879999999999995</c:v>
                </c:pt>
                <c:pt idx="16736">
                  <c:v>-51.877999999999993</c:v>
                </c:pt>
                <c:pt idx="16737">
                  <c:v>-51.875999999999998</c:v>
                </c:pt>
                <c:pt idx="16738">
                  <c:v>-51.873999999999995</c:v>
                </c:pt>
                <c:pt idx="16739">
                  <c:v>-51.871999999999993</c:v>
                </c:pt>
                <c:pt idx="16740">
                  <c:v>-51.87</c:v>
                </c:pt>
                <c:pt idx="16741">
                  <c:v>-51.867999999999995</c:v>
                </c:pt>
                <c:pt idx="16742">
                  <c:v>-51.865999999999993</c:v>
                </c:pt>
                <c:pt idx="16743">
                  <c:v>-51.863999999999997</c:v>
                </c:pt>
                <c:pt idx="16744">
                  <c:v>-51.861999999999995</c:v>
                </c:pt>
                <c:pt idx="16745">
                  <c:v>-51.859999999999992</c:v>
                </c:pt>
                <c:pt idx="16746">
                  <c:v>-51.857999999999997</c:v>
                </c:pt>
                <c:pt idx="16747">
                  <c:v>-51.855999999999995</c:v>
                </c:pt>
                <c:pt idx="16748">
                  <c:v>-51.853999999999992</c:v>
                </c:pt>
                <c:pt idx="16749">
                  <c:v>-51.851999999999997</c:v>
                </c:pt>
                <c:pt idx="16750">
                  <c:v>-51.849999999999994</c:v>
                </c:pt>
                <c:pt idx="16751">
                  <c:v>-51.847999999999992</c:v>
                </c:pt>
                <c:pt idx="16752">
                  <c:v>-51.845999999999997</c:v>
                </c:pt>
                <c:pt idx="16753">
                  <c:v>-51.843999999999994</c:v>
                </c:pt>
                <c:pt idx="16754">
                  <c:v>-51.841999999999992</c:v>
                </c:pt>
                <c:pt idx="16755">
                  <c:v>-51.839999999999996</c:v>
                </c:pt>
                <c:pt idx="16756">
                  <c:v>-51.837999999999994</c:v>
                </c:pt>
                <c:pt idx="16757">
                  <c:v>-51.835999999999991</c:v>
                </c:pt>
                <c:pt idx="16758">
                  <c:v>-51.833999999999996</c:v>
                </c:pt>
                <c:pt idx="16759">
                  <c:v>-51.831999999999994</c:v>
                </c:pt>
                <c:pt idx="16760">
                  <c:v>-51.829999999999991</c:v>
                </c:pt>
                <c:pt idx="16761">
                  <c:v>-51.827999999999996</c:v>
                </c:pt>
                <c:pt idx="16762">
                  <c:v>-51.825999999999993</c:v>
                </c:pt>
                <c:pt idx="16763">
                  <c:v>-51.823999999999991</c:v>
                </c:pt>
                <c:pt idx="16764">
                  <c:v>-51.821999999999996</c:v>
                </c:pt>
                <c:pt idx="16765">
                  <c:v>-51.819999999999993</c:v>
                </c:pt>
                <c:pt idx="16766">
                  <c:v>-51.817999999999998</c:v>
                </c:pt>
                <c:pt idx="16767">
                  <c:v>-51.815999999999995</c:v>
                </c:pt>
                <c:pt idx="16768">
                  <c:v>-51.813999999999993</c:v>
                </c:pt>
                <c:pt idx="16769">
                  <c:v>-51.811999999999998</c:v>
                </c:pt>
                <c:pt idx="16770">
                  <c:v>-51.809999999999995</c:v>
                </c:pt>
                <c:pt idx="16771">
                  <c:v>-51.807999999999993</c:v>
                </c:pt>
                <c:pt idx="16772">
                  <c:v>-51.805999999999997</c:v>
                </c:pt>
                <c:pt idx="16773">
                  <c:v>-51.803999999999995</c:v>
                </c:pt>
                <c:pt idx="16774">
                  <c:v>-51.801999999999992</c:v>
                </c:pt>
                <c:pt idx="16775">
                  <c:v>-51.8</c:v>
                </c:pt>
                <c:pt idx="16776">
                  <c:v>-51.797999999999995</c:v>
                </c:pt>
                <c:pt idx="16777">
                  <c:v>-51.795999999999992</c:v>
                </c:pt>
                <c:pt idx="16778">
                  <c:v>-51.793999999999997</c:v>
                </c:pt>
                <c:pt idx="16779">
                  <c:v>-51.791999999999994</c:v>
                </c:pt>
                <c:pt idx="16780">
                  <c:v>-51.789999999999992</c:v>
                </c:pt>
                <c:pt idx="16781">
                  <c:v>-51.787999999999997</c:v>
                </c:pt>
                <c:pt idx="16782">
                  <c:v>-51.785999999999994</c:v>
                </c:pt>
                <c:pt idx="16783">
                  <c:v>-51.783999999999992</c:v>
                </c:pt>
                <c:pt idx="16784">
                  <c:v>-51.781999999999996</c:v>
                </c:pt>
                <c:pt idx="16785">
                  <c:v>-51.779999999999994</c:v>
                </c:pt>
                <c:pt idx="16786">
                  <c:v>-51.777999999999992</c:v>
                </c:pt>
                <c:pt idx="16787">
                  <c:v>-51.775999999999996</c:v>
                </c:pt>
                <c:pt idx="16788">
                  <c:v>-51.773999999999994</c:v>
                </c:pt>
                <c:pt idx="16789">
                  <c:v>-51.771999999999991</c:v>
                </c:pt>
                <c:pt idx="16790">
                  <c:v>-51.769999999999996</c:v>
                </c:pt>
                <c:pt idx="16791">
                  <c:v>-51.767999999999994</c:v>
                </c:pt>
                <c:pt idx="16792">
                  <c:v>-51.765999999999991</c:v>
                </c:pt>
                <c:pt idx="16793">
                  <c:v>-51.763999999999996</c:v>
                </c:pt>
                <c:pt idx="16794">
                  <c:v>-51.761999999999993</c:v>
                </c:pt>
                <c:pt idx="16795">
                  <c:v>-51.759999999999991</c:v>
                </c:pt>
                <c:pt idx="16796">
                  <c:v>-51.757999999999996</c:v>
                </c:pt>
                <c:pt idx="16797">
                  <c:v>-51.755999999999993</c:v>
                </c:pt>
                <c:pt idx="16798">
                  <c:v>-51.753999999999998</c:v>
                </c:pt>
                <c:pt idx="16799">
                  <c:v>-51.751999999999995</c:v>
                </c:pt>
                <c:pt idx="16800">
                  <c:v>-51.749999999999993</c:v>
                </c:pt>
                <c:pt idx="16801">
                  <c:v>-51.747999999999998</c:v>
                </c:pt>
                <c:pt idx="16802">
                  <c:v>-51.745999999999995</c:v>
                </c:pt>
                <c:pt idx="16803">
                  <c:v>-51.743999999999993</c:v>
                </c:pt>
                <c:pt idx="16804">
                  <c:v>-51.741999999999997</c:v>
                </c:pt>
                <c:pt idx="16805">
                  <c:v>-51.739999999999995</c:v>
                </c:pt>
                <c:pt idx="16806">
                  <c:v>-51.737999999999992</c:v>
                </c:pt>
                <c:pt idx="16807">
                  <c:v>-51.735999999999997</c:v>
                </c:pt>
                <c:pt idx="16808">
                  <c:v>-51.733999999999995</c:v>
                </c:pt>
                <c:pt idx="16809">
                  <c:v>-51.731999999999992</c:v>
                </c:pt>
                <c:pt idx="16810">
                  <c:v>-51.73</c:v>
                </c:pt>
                <c:pt idx="16811">
                  <c:v>-51.727999999999994</c:v>
                </c:pt>
                <c:pt idx="16812">
                  <c:v>-51.725999999999992</c:v>
                </c:pt>
                <c:pt idx="16813">
                  <c:v>-51.723999999999997</c:v>
                </c:pt>
                <c:pt idx="16814">
                  <c:v>-51.721999999999994</c:v>
                </c:pt>
                <c:pt idx="16815">
                  <c:v>-51.719999999999992</c:v>
                </c:pt>
                <c:pt idx="16816">
                  <c:v>-51.717999999999996</c:v>
                </c:pt>
                <c:pt idx="16817">
                  <c:v>-51.715999999999994</c:v>
                </c:pt>
                <c:pt idx="16818">
                  <c:v>-51.713999999999992</c:v>
                </c:pt>
                <c:pt idx="16819">
                  <c:v>-51.711999999999996</c:v>
                </c:pt>
                <c:pt idx="16820">
                  <c:v>-51.709999999999994</c:v>
                </c:pt>
                <c:pt idx="16821">
                  <c:v>-51.707999999999991</c:v>
                </c:pt>
                <c:pt idx="16822">
                  <c:v>-51.705999999999996</c:v>
                </c:pt>
                <c:pt idx="16823">
                  <c:v>-51.703999999999994</c:v>
                </c:pt>
                <c:pt idx="16824">
                  <c:v>-51.701999999999991</c:v>
                </c:pt>
                <c:pt idx="16825">
                  <c:v>-51.699999999999996</c:v>
                </c:pt>
                <c:pt idx="16826">
                  <c:v>-51.697999999999993</c:v>
                </c:pt>
                <c:pt idx="16827">
                  <c:v>-51.695999999999991</c:v>
                </c:pt>
                <c:pt idx="16828">
                  <c:v>-51.693999999999996</c:v>
                </c:pt>
                <c:pt idx="16829">
                  <c:v>-51.691999999999993</c:v>
                </c:pt>
                <c:pt idx="16830">
                  <c:v>-51.69</c:v>
                </c:pt>
                <c:pt idx="16831">
                  <c:v>-51.687999999999995</c:v>
                </c:pt>
                <c:pt idx="16832">
                  <c:v>-51.685999999999993</c:v>
                </c:pt>
                <c:pt idx="16833">
                  <c:v>-51.683999999999997</c:v>
                </c:pt>
                <c:pt idx="16834">
                  <c:v>-51.681999999999995</c:v>
                </c:pt>
                <c:pt idx="16835">
                  <c:v>-51.679999999999993</c:v>
                </c:pt>
                <c:pt idx="16836">
                  <c:v>-51.677999999999997</c:v>
                </c:pt>
                <c:pt idx="16837">
                  <c:v>-51.675999999999995</c:v>
                </c:pt>
                <c:pt idx="16838">
                  <c:v>-51.673999999999992</c:v>
                </c:pt>
                <c:pt idx="16839">
                  <c:v>-51.671999999999997</c:v>
                </c:pt>
                <c:pt idx="16840">
                  <c:v>-51.669999999999995</c:v>
                </c:pt>
                <c:pt idx="16841">
                  <c:v>-51.667999999999992</c:v>
                </c:pt>
                <c:pt idx="16842">
                  <c:v>-51.665999999999997</c:v>
                </c:pt>
                <c:pt idx="16843">
                  <c:v>-51.663999999999994</c:v>
                </c:pt>
                <c:pt idx="16844">
                  <c:v>-51.661999999999992</c:v>
                </c:pt>
                <c:pt idx="16845">
                  <c:v>-51.66</c:v>
                </c:pt>
                <c:pt idx="16846">
                  <c:v>-51.657999999999994</c:v>
                </c:pt>
                <c:pt idx="16847">
                  <c:v>-51.655999999999992</c:v>
                </c:pt>
                <c:pt idx="16848">
                  <c:v>-51.653999999999996</c:v>
                </c:pt>
                <c:pt idx="16849">
                  <c:v>-51.651999999999994</c:v>
                </c:pt>
                <c:pt idx="16850">
                  <c:v>-51.649999999999991</c:v>
                </c:pt>
                <c:pt idx="16851">
                  <c:v>-51.647999999999996</c:v>
                </c:pt>
                <c:pt idx="16852">
                  <c:v>-51.645999999999994</c:v>
                </c:pt>
                <c:pt idx="16853">
                  <c:v>-51.643999999999991</c:v>
                </c:pt>
                <c:pt idx="16854">
                  <c:v>-51.641999999999996</c:v>
                </c:pt>
                <c:pt idx="16855">
                  <c:v>-51.639999999999993</c:v>
                </c:pt>
                <c:pt idx="16856">
                  <c:v>-51.637999999999991</c:v>
                </c:pt>
                <c:pt idx="16857">
                  <c:v>-51.635999999999996</c:v>
                </c:pt>
                <c:pt idx="16858">
                  <c:v>-51.633999999999993</c:v>
                </c:pt>
                <c:pt idx="16859">
                  <c:v>-51.631999999999991</c:v>
                </c:pt>
                <c:pt idx="16860">
                  <c:v>-51.629999999999995</c:v>
                </c:pt>
                <c:pt idx="16861">
                  <c:v>-51.627999999999993</c:v>
                </c:pt>
                <c:pt idx="16862">
                  <c:v>-51.625999999999998</c:v>
                </c:pt>
                <c:pt idx="16863">
                  <c:v>-51.623999999999995</c:v>
                </c:pt>
                <c:pt idx="16864">
                  <c:v>-51.621999999999993</c:v>
                </c:pt>
                <c:pt idx="16865">
                  <c:v>-51.62</c:v>
                </c:pt>
                <c:pt idx="16866">
                  <c:v>-51.617999999999995</c:v>
                </c:pt>
                <c:pt idx="16867">
                  <c:v>-51.615999999999993</c:v>
                </c:pt>
                <c:pt idx="16868">
                  <c:v>-51.613999999999997</c:v>
                </c:pt>
                <c:pt idx="16869">
                  <c:v>-51.611999999999995</c:v>
                </c:pt>
                <c:pt idx="16870">
                  <c:v>-51.609999999999992</c:v>
                </c:pt>
                <c:pt idx="16871">
                  <c:v>-51.607999999999997</c:v>
                </c:pt>
                <c:pt idx="16872">
                  <c:v>-51.605999999999995</c:v>
                </c:pt>
                <c:pt idx="16873">
                  <c:v>-51.603999999999992</c:v>
                </c:pt>
                <c:pt idx="16874">
                  <c:v>-51.601999999999997</c:v>
                </c:pt>
                <c:pt idx="16875">
                  <c:v>-51.599999999999994</c:v>
                </c:pt>
                <c:pt idx="16876">
                  <c:v>-51.597999999999992</c:v>
                </c:pt>
                <c:pt idx="16877">
                  <c:v>-51.595999999999997</c:v>
                </c:pt>
                <c:pt idx="16878">
                  <c:v>-51.593999999999994</c:v>
                </c:pt>
                <c:pt idx="16879">
                  <c:v>-51.591999999999992</c:v>
                </c:pt>
                <c:pt idx="16880">
                  <c:v>-51.589999999999996</c:v>
                </c:pt>
                <c:pt idx="16881">
                  <c:v>-51.587999999999994</c:v>
                </c:pt>
                <c:pt idx="16882">
                  <c:v>-51.585999999999991</c:v>
                </c:pt>
                <c:pt idx="16883">
                  <c:v>-51.583999999999996</c:v>
                </c:pt>
                <c:pt idx="16884">
                  <c:v>-51.581999999999994</c:v>
                </c:pt>
                <c:pt idx="16885">
                  <c:v>-51.579999999999991</c:v>
                </c:pt>
                <c:pt idx="16886">
                  <c:v>-51.577999999999996</c:v>
                </c:pt>
                <c:pt idx="16887">
                  <c:v>-51.575999999999993</c:v>
                </c:pt>
                <c:pt idx="16888">
                  <c:v>-51.573999999999991</c:v>
                </c:pt>
                <c:pt idx="16889">
                  <c:v>-51.571999999999996</c:v>
                </c:pt>
                <c:pt idx="16890">
                  <c:v>-51.569999999999993</c:v>
                </c:pt>
                <c:pt idx="16891">
                  <c:v>-51.567999999999998</c:v>
                </c:pt>
                <c:pt idx="16892">
                  <c:v>-51.565999999999995</c:v>
                </c:pt>
                <c:pt idx="16893">
                  <c:v>-51.563999999999993</c:v>
                </c:pt>
                <c:pt idx="16894">
                  <c:v>-51.561999999999998</c:v>
                </c:pt>
                <c:pt idx="16895">
                  <c:v>-51.559999999999995</c:v>
                </c:pt>
                <c:pt idx="16896">
                  <c:v>-51.557999999999993</c:v>
                </c:pt>
                <c:pt idx="16897">
                  <c:v>-51.555999999999997</c:v>
                </c:pt>
                <c:pt idx="16898">
                  <c:v>-51.553999999999995</c:v>
                </c:pt>
                <c:pt idx="16899">
                  <c:v>-51.551999999999992</c:v>
                </c:pt>
                <c:pt idx="16900">
                  <c:v>-51.55</c:v>
                </c:pt>
                <c:pt idx="16901">
                  <c:v>-51.547999999999995</c:v>
                </c:pt>
                <c:pt idx="16902">
                  <c:v>-51.545999999999992</c:v>
                </c:pt>
                <c:pt idx="16903">
                  <c:v>-51.543999999999997</c:v>
                </c:pt>
                <c:pt idx="16904">
                  <c:v>-51.541999999999994</c:v>
                </c:pt>
                <c:pt idx="16905">
                  <c:v>-51.539999999999992</c:v>
                </c:pt>
                <c:pt idx="16906">
                  <c:v>-51.537999999999997</c:v>
                </c:pt>
                <c:pt idx="16907">
                  <c:v>-51.535999999999994</c:v>
                </c:pt>
                <c:pt idx="16908">
                  <c:v>-51.533999999999992</c:v>
                </c:pt>
                <c:pt idx="16909">
                  <c:v>-51.531999999999996</c:v>
                </c:pt>
                <c:pt idx="16910">
                  <c:v>-51.529999999999994</c:v>
                </c:pt>
                <c:pt idx="16911">
                  <c:v>-51.527999999999992</c:v>
                </c:pt>
                <c:pt idx="16912">
                  <c:v>-51.525999999999996</c:v>
                </c:pt>
                <c:pt idx="16913">
                  <c:v>-51.523999999999994</c:v>
                </c:pt>
                <c:pt idx="16914">
                  <c:v>-51.521999999999991</c:v>
                </c:pt>
                <c:pt idx="16915">
                  <c:v>-51.519999999999996</c:v>
                </c:pt>
                <c:pt idx="16916">
                  <c:v>-51.517999999999994</c:v>
                </c:pt>
                <c:pt idx="16917">
                  <c:v>-51.515999999999991</c:v>
                </c:pt>
                <c:pt idx="16918">
                  <c:v>-51.513999999999996</c:v>
                </c:pt>
                <c:pt idx="16919">
                  <c:v>-51.511999999999993</c:v>
                </c:pt>
                <c:pt idx="16920">
                  <c:v>-51.509999999999991</c:v>
                </c:pt>
                <c:pt idx="16921">
                  <c:v>-51.507999999999996</c:v>
                </c:pt>
                <c:pt idx="16922">
                  <c:v>-51.505999999999993</c:v>
                </c:pt>
                <c:pt idx="16923">
                  <c:v>-51.503999999999998</c:v>
                </c:pt>
                <c:pt idx="16924">
                  <c:v>-51.501999999999995</c:v>
                </c:pt>
                <c:pt idx="16925">
                  <c:v>-51.499999999999993</c:v>
                </c:pt>
                <c:pt idx="16926">
                  <c:v>-51.497999999999998</c:v>
                </c:pt>
                <c:pt idx="16927">
                  <c:v>-51.495999999999995</c:v>
                </c:pt>
                <c:pt idx="16928">
                  <c:v>-51.493999999999993</c:v>
                </c:pt>
                <c:pt idx="16929">
                  <c:v>-51.491999999999997</c:v>
                </c:pt>
                <c:pt idx="16930">
                  <c:v>-51.489999999999995</c:v>
                </c:pt>
                <c:pt idx="16931">
                  <c:v>-51.487999999999992</c:v>
                </c:pt>
                <c:pt idx="16932">
                  <c:v>-51.485999999999997</c:v>
                </c:pt>
                <c:pt idx="16933">
                  <c:v>-51.483999999999995</c:v>
                </c:pt>
                <c:pt idx="16934">
                  <c:v>-51.481999999999992</c:v>
                </c:pt>
                <c:pt idx="16935">
                  <c:v>-51.48</c:v>
                </c:pt>
                <c:pt idx="16936">
                  <c:v>-51.477999999999994</c:v>
                </c:pt>
                <c:pt idx="16937">
                  <c:v>-51.475999999999992</c:v>
                </c:pt>
                <c:pt idx="16938">
                  <c:v>-51.473999999999997</c:v>
                </c:pt>
                <c:pt idx="16939">
                  <c:v>-51.471999999999994</c:v>
                </c:pt>
                <c:pt idx="16940">
                  <c:v>-51.469999999999992</c:v>
                </c:pt>
                <c:pt idx="16941">
                  <c:v>-51.467999999999996</c:v>
                </c:pt>
                <c:pt idx="16942">
                  <c:v>-51.465999999999994</c:v>
                </c:pt>
                <c:pt idx="16943">
                  <c:v>-51.463999999999992</c:v>
                </c:pt>
                <c:pt idx="16944">
                  <c:v>-51.461999999999996</c:v>
                </c:pt>
                <c:pt idx="16945">
                  <c:v>-51.459999999999994</c:v>
                </c:pt>
                <c:pt idx="16946">
                  <c:v>-51.457999999999991</c:v>
                </c:pt>
                <c:pt idx="16947">
                  <c:v>-51.455999999999996</c:v>
                </c:pt>
                <c:pt idx="16948">
                  <c:v>-51.453999999999994</c:v>
                </c:pt>
                <c:pt idx="16949">
                  <c:v>-51.451999999999991</c:v>
                </c:pt>
                <c:pt idx="16950">
                  <c:v>-51.449999999999996</c:v>
                </c:pt>
                <c:pt idx="16951">
                  <c:v>-51.447999999999993</c:v>
                </c:pt>
                <c:pt idx="16952">
                  <c:v>-51.445999999999991</c:v>
                </c:pt>
                <c:pt idx="16953">
                  <c:v>-51.443999999999996</c:v>
                </c:pt>
                <c:pt idx="16954">
                  <c:v>-51.441999999999993</c:v>
                </c:pt>
                <c:pt idx="16955">
                  <c:v>-51.44</c:v>
                </c:pt>
                <c:pt idx="16956">
                  <c:v>-51.437999999999995</c:v>
                </c:pt>
                <c:pt idx="16957">
                  <c:v>-51.435999999999993</c:v>
                </c:pt>
                <c:pt idx="16958">
                  <c:v>-51.433999999999997</c:v>
                </c:pt>
                <c:pt idx="16959">
                  <c:v>-51.431999999999995</c:v>
                </c:pt>
                <c:pt idx="16960">
                  <c:v>-51.429999999999993</c:v>
                </c:pt>
                <c:pt idx="16961">
                  <c:v>-51.427999999999997</c:v>
                </c:pt>
                <c:pt idx="16962">
                  <c:v>-51.425999999999995</c:v>
                </c:pt>
                <c:pt idx="16963">
                  <c:v>-51.423999999999992</c:v>
                </c:pt>
                <c:pt idx="16964">
                  <c:v>-51.421999999999997</c:v>
                </c:pt>
                <c:pt idx="16965">
                  <c:v>-51.419999999999995</c:v>
                </c:pt>
                <c:pt idx="16966">
                  <c:v>-51.417999999999992</c:v>
                </c:pt>
                <c:pt idx="16967">
                  <c:v>-51.415999999999997</c:v>
                </c:pt>
                <c:pt idx="16968">
                  <c:v>-51.413999999999994</c:v>
                </c:pt>
                <c:pt idx="16969">
                  <c:v>-51.411999999999992</c:v>
                </c:pt>
                <c:pt idx="16970">
                  <c:v>-51.41</c:v>
                </c:pt>
                <c:pt idx="16971">
                  <c:v>-51.407999999999994</c:v>
                </c:pt>
                <c:pt idx="16972">
                  <c:v>-51.405999999999992</c:v>
                </c:pt>
                <c:pt idx="16973">
                  <c:v>-51.403999999999996</c:v>
                </c:pt>
                <c:pt idx="16974">
                  <c:v>-51.401999999999994</c:v>
                </c:pt>
                <c:pt idx="16975">
                  <c:v>-51.399999999999991</c:v>
                </c:pt>
                <c:pt idx="16976">
                  <c:v>-51.397999999999996</c:v>
                </c:pt>
                <c:pt idx="16977">
                  <c:v>-51.395999999999994</c:v>
                </c:pt>
                <c:pt idx="16978">
                  <c:v>-51.393999999999991</c:v>
                </c:pt>
                <c:pt idx="16979">
                  <c:v>-51.391999999999996</c:v>
                </c:pt>
                <c:pt idx="16980">
                  <c:v>-51.389999999999993</c:v>
                </c:pt>
                <c:pt idx="16981">
                  <c:v>-51.387999999999991</c:v>
                </c:pt>
                <c:pt idx="16982">
                  <c:v>-51.385999999999996</c:v>
                </c:pt>
                <c:pt idx="16983">
                  <c:v>-51.383999999999993</c:v>
                </c:pt>
                <c:pt idx="16984">
                  <c:v>-51.381999999999991</c:v>
                </c:pt>
                <c:pt idx="16985">
                  <c:v>-51.379999999999995</c:v>
                </c:pt>
                <c:pt idx="16986">
                  <c:v>-51.377999999999993</c:v>
                </c:pt>
                <c:pt idx="16987">
                  <c:v>-51.375999999999998</c:v>
                </c:pt>
                <c:pt idx="16988">
                  <c:v>-51.373999999999995</c:v>
                </c:pt>
                <c:pt idx="16989">
                  <c:v>-51.371999999999993</c:v>
                </c:pt>
                <c:pt idx="16990">
                  <c:v>-51.37</c:v>
                </c:pt>
                <c:pt idx="16991">
                  <c:v>-51.367999999999995</c:v>
                </c:pt>
                <c:pt idx="16992">
                  <c:v>-51.365999999999993</c:v>
                </c:pt>
                <c:pt idx="16993">
                  <c:v>-51.363999999999997</c:v>
                </c:pt>
                <c:pt idx="16994">
                  <c:v>-51.361999999999995</c:v>
                </c:pt>
                <c:pt idx="16995">
                  <c:v>-51.359999999999992</c:v>
                </c:pt>
                <c:pt idx="16996">
                  <c:v>-51.357999999999997</c:v>
                </c:pt>
                <c:pt idx="16997">
                  <c:v>-51.355999999999995</c:v>
                </c:pt>
                <c:pt idx="16998">
                  <c:v>-51.353999999999992</c:v>
                </c:pt>
                <c:pt idx="16999">
                  <c:v>-51.351999999999997</c:v>
                </c:pt>
                <c:pt idx="17000">
                  <c:v>-51.349999999999994</c:v>
                </c:pt>
                <c:pt idx="17001">
                  <c:v>-51.347999999999992</c:v>
                </c:pt>
                <c:pt idx="17002">
                  <c:v>-51.345999999999997</c:v>
                </c:pt>
                <c:pt idx="17003">
                  <c:v>-51.343999999999994</c:v>
                </c:pt>
                <c:pt idx="17004">
                  <c:v>-51.341999999999992</c:v>
                </c:pt>
                <c:pt idx="17005">
                  <c:v>-51.339999999999996</c:v>
                </c:pt>
                <c:pt idx="17006">
                  <c:v>-51.337999999999994</c:v>
                </c:pt>
                <c:pt idx="17007">
                  <c:v>-51.335999999999991</c:v>
                </c:pt>
                <c:pt idx="17008">
                  <c:v>-51.333999999999996</c:v>
                </c:pt>
                <c:pt idx="17009">
                  <c:v>-51.331999999999994</c:v>
                </c:pt>
                <c:pt idx="17010">
                  <c:v>-51.329999999999991</c:v>
                </c:pt>
                <c:pt idx="17011">
                  <c:v>-51.327999999999996</c:v>
                </c:pt>
                <c:pt idx="17012">
                  <c:v>-51.325999999999993</c:v>
                </c:pt>
                <c:pt idx="17013">
                  <c:v>-51.323999999999991</c:v>
                </c:pt>
                <c:pt idx="17014">
                  <c:v>-51.321999999999996</c:v>
                </c:pt>
                <c:pt idx="17015">
                  <c:v>-51.319999999999993</c:v>
                </c:pt>
                <c:pt idx="17016">
                  <c:v>-51.317999999999998</c:v>
                </c:pt>
                <c:pt idx="17017">
                  <c:v>-51.315999999999995</c:v>
                </c:pt>
                <c:pt idx="17018">
                  <c:v>-51.313999999999993</c:v>
                </c:pt>
                <c:pt idx="17019">
                  <c:v>-51.311999999999998</c:v>
                </c:pt>
                <c:pt idx="17020">
                  <c:v>-51.309999999999995</c:v>
                </c:pt>
                <c:pt idx="17021">
                  <c:v>-51.307999999999993</c:v>
                </c:pt>
                <c:pt idx="17022">
                  <c:v>-51.305999999999997</c:v>
                </c:pt>
                <c:pt idx="17023">
                  <c:v>-51.303999999999995</c:v>
                </c:pt>
                <c:pt idx="17024">
                  <c:v>-51.301999999999992</c:v>
                </c:pt>
                <c:pt idx="17025">
                  <c:v>-51.3</c:v>
                </c:pt>
                <c:pt idx="17026">
                  <c:v>-51.297999999999995</c:v>
                </c:pt>
                <c:pt idx="17027">
                  <c:v>-51.295999999999992</c:v>
                </c:pt>
                <c:pt idx="17028">
                  <c:v>-51.293999999999997</c:v>
                </c:pt>
                <c:pt idx="17029">
                  <c:v>-51.291999999999994</c:v>
                </c:pt>
                <c:pt idx="17030">
                  <c:v>-51.289999999999992</c:v>
                </c:pt>
                <c:pt idx="17031">
                  <c:v>-51.287999999999997</c:v>
                </c:pt>
                <c:pt idx="17032">
                  <c:v>-51.285999999999994</c:v>
                </c:pt>
                <c:pt idx="17033">
                  <c:v>-51.283999999999992</c:v>
                </c:pt>
                <c:pt idx="17034">
                  <c:v>-51.281999999999996</c:v>
                </c:pt>
                <c:pt idx="17035">
                  <c:v>-51.279999999999994</c:v>
                </c:pt>
                <c:pt idx="17036">
                  <c:v>-51.277999999999992</c:v>
                </c:pt>
                <c:pt idx="17037">
                  <c:v>-51.275999999999996</c:v>
                </c:pt>
                <c:pt idx="17038">
                  <c:v>-51.273999999999994</c:v>
                </c:pt>
                <c:pt idx="17039">
                  <c:v>-51.271999999999991</c:v>
                </c:pt>
                <c:pt idx="17040">
                  <c:v>-51.269999999999996</c:v>
                </c:pt>
                <c:pt idx="17041">
                  <c:v>-51.267999999999994</c:v>
                </c:pt>
                <c:pt idx="17042">
                  <c:v>-51.265999999999991</c:v>
                </c:pt>
                <c:pt idx="17043">
                  <c:v>-51.263999999999996</c:v>
                </c:pt>
                <c:pt idx="17044">
                  <c:v>-51.261999999999993</c:v>
                </c:pt>
                <c:pt idx="17045">
                  <c:v>-51.259999999999991</c:v>
                </c:pt>
                <c:pt idx="17046">
                  <c:v>-51.257999999999996</c:v>
                </c:pt>
                <c:pt idx="17047">
                  <c:v>-51.255999999999993</c:v>
                </c:pt>
                <c:pt idx="17048">
                  <c:v>-51.253999999999998</c:v>
                </c:pt>
                <c:pt idx="17049">
                  <c:v>-51.251999999999995</c:v>
                </c:pt>
                <c:pt idx="17050">
                  <c:v>-51.249999999999993</c:v>
                </c:pt>
                <c:pt idx="17051">
                  <c:v>-51.247999999999998</c:v>
                </c:pt>
                <c:pt idx="17052">
                  <c:v>-51.245999999999995</c:v>
                </c:pt>
                <c:pt idx="17053">
                  <c:v>-51.243999999999993</c:v>
                </c:pt>
                <c:pt idx="17054">
                  <c:v>-51.241999999999997</c:v>
                </c:pt>
                <c:pt idx="17055">
                  <c:v>-51.239999999999995</c:v>
                </c:pt>
                <c:pt idx="17056">
                  <c:v>-51.237999999999992</c:v>
                </c:pt>
                <c:pt idx="17057">
                  <c:v>-51.235999999999997</c:v>
                </c:pt>
                <c:pt idx="17058">
                  <c:v>-51.233999999999995</c:v>
                </c:pt>
                <c:pt idx="17059">
                  <c:v>-51.231999999999992</c:v>
                </c:pt>
                <c:pt idx="17060">
                  <c:v>-51.23</c:v>
                </c:pt>
                <c:pt idx="17061">
                  <c:v>-51.227999999999994</c:v>
                </c:pt>
                <c:pt idx="17062">
                  <c:v>-51.225999999999992</c:v>
                </c:pt>
                <c:pt idx="17063">
                  <c:v>-51.223999999999997</c:v>
                </c:pt>
                <c:pt idx="17064">
                  <c:v>-51.221999999999994</c:v>
                </c:pt>
                <c:pt idx="17065">
                  <c:v>-51.219999999999992</c:v>
                </c:pt>
                <c:pt idx="17066">
                  <c:v>-51.217999999999996</c:v>
                </c:pt>
                <c:pt idx="17067">
                  <c:v>-51.215999999999994</c:v>
                </c:pt>
                <c:pt idx="17068">
                  <c:v>-51.213999999999992</c:v>
                </c:pt>
                <c:pt idx="17069">
                  <c:v>-51.211999999999996</c:v>
                </c:pt>
                <c:pt idx="17070">
                  <c:v>-51.209999999999994</c:v>
                </c:pt>
                <c:pt idx="17071">
                  <c:v>-51.207999999999991</c:v>
                </c:pt>
                <c:pt idx="17072">
                  <c:v>-51.205999999999996</c:v>
                </c:pt>
                <c:pt idx="17073">
                  <c:v>-51.203999999999994</c:v>
                </c:pt>
                <c:pt idx="17074">
                  <c:v>-51.201999999999991</c:v>
                </c:pt>
                <c:pt idx="17075">
                  <c:v>-51.199999999999996</c:v>
                </c:pt>
                <c:pt idx="17076">
                  <c:v>-51.197999999999993</c:v>
                </c:pt>
                <c:pt idx="17077">
                  <c:v>-51.195999999999991</c:v>
                </c:pt>
                <c:pt idx="17078">
                  <c:v>-51.193999999999996</c:v>
                </c:pt>
                <c:pt idx="17079">
                  <c:v>-51.191999999999993</c:v>
                </c:pt>
                <c:pt idx="17080">
                  <c:v>-51.19</c:v>
                </c:pt>
                <c:pt idx="17081">
                  <c:v>-51.187999999999995</c:v>
                </c:pt>
                <c:pt idx="17082">
                  <c:v>-51.185999999999993</c:v>
                </c:pt>
                <c:pt idx="17083">
                  <c:v>-51.183999999999997</c:v>
                </c:pt>
                <c:pt idx="17084">
                  <c:v>-51.181999999999995</c:v>
                </c:pt>
                <c:pt idx="17085">
                  <c:v>-51.179999999999993</c:v>
                </c:pt>
                <c:pt idx="17086">
                  <c:v>-51.177999999999997</c:v>
                </c:pt>
                <c:pt idx="17087">
                  <c:v>-51.175999999999995</c:v>
                </c:pt>
                <c:pt idx="17088">
                  <c:v>-51.173999999999992</c:v>
                </c:pt>
                <c:pt idx="17089">
                  <c:v>-51.171999999999997</c:v>
                </c:pt>
                <c:pt idx="17090">
                  <c:v>-51.169999999999995</c:v>
                </c:pt>
                <c:pt idx="17091">
                  <c:v>-51.167999999999992</c:v>
                </c:pt>
                <c:pt idx="17092">
                  <c:v>-51.165999999999997</c:v>
                </c:pt>
                <c:pt idx="17093">
                  <c:v>-51.163999999999994</c:v>
                </c:pt>
                <c:pt idx="17094">
                  <c:v>-51.161999999999992</c:v>
                </c:pt>
                <c:pt idx="17095">
                  <c:v>-51.16</c:v>
                </c:pt>
                <c:pt idx="17096">
                  <c:v>-51.157999999999994</c:v>
                </c:pt>
                <c:pt idx="17097">
                  <c:v>-51.155999999999992</c:v>
                </c:pt>
                <c:pt idx="17098">
                  <c:v>-51.153999999999996</c:v>
                </c:pt>
                <c:pt idx="17099">
                  <c:v>-51.151999999999994</c:v>
                </c:pt>
                <c:pt idx="17100">
                  <c:v>-51.149999999999991</c:v>
                </c:pt>
                <c:pt idx="17101">
                  <c:v>-51.147999999999996</c:v>
                </c:pt>
                <c:pt idx="17102">
                  <c:v>-51.145999999999994</c:v>
                </c:pt>
                <c:pt idx="17103">
                  <c:v>-51.143999999999991</c:v>
                </c:pt>
                <c:pt idx="17104">
                  <c:v>-51.141999999999996</c:v>
                </c:pt>
                <c:pt idx="17105">
                  <c:v>-51.139999999999993</c:v>
                </c:pt>
                <c:pt idx="17106">
                  <c:v>-51.137999999999991</c:v>
                </c:pt>
                <c:pt idx="17107">
                  <c:v>-51.135999999999996</c:v>
                </c:pt>
                <c:pt idx="17108">
                  <c:v>-51.133999999999993</c:v>
                </c:pt>
                <c:pt idx="17109">
                  <c:v>-51.131999999999991</c:v>
                </c:pt>
                <c:pt idx="17110">
                  <c:v>-51.129999999999995</c:v>
                </c:pt>
                <c:pt idx="17111">
                  <c:v>-51.127999999999993</c:v>
                </c:pt>
                <c:pt idx="17112">
                  <c:v>-51.125999999999998</c:v>
                </c:pt>
                <c:pt idx="17113">
                  <c:v>-51.123999999999995</c:v>
                </c:pt>
                <c:pt idx="17114">
                  <c:v>-51.121999999999993</c:v>
                </c:pt>
                <c:pt idx="17115">
                  <c:v>-51.12</c:v>
                </c:pt>
                <c:pt idx="17116">
                  <c:v>-51.117999999999995</c:v>
                </c:pt>
                <c:pt idx="17117">
                  <c:v>-51.115999999999993</c:v>
                </c:pt>
                <c:pt idx="17118">
                  <c:v>-51.113999999999997</c:v>
                </c:pt>
                <c:pt idx="17119">
                  <c:v>-51.111999999999995</c:v>
                </c:pt>
                <c:pt idx="17120">
                  <c:v>-51.109999999999992</c:v>
                </c:pt>
                <c:pt idx="17121">
                  <c:v>-51.107999999999997</c:v>
                </c:pt>
                <c:pt idx="17122">
                  <c:v>-51.105999999999995</c:v>
                </c:pt>
                <c:pt idx="17123">
                  <c:v>-51.103999999999992</c:v>
                </c:pt>
                <c:pt idx="17124">
                  <c:v>-51.101999999999997</c:v>
                </c:pt>
                <c:pt idx="17125">
                  <c:v>-51.099999999999994</c:v>
                </c:pt>
                <c:pt idx="17126">
                  <c:v>-51.097999999999992</c:v>
                </c:pt>
                <c:pt idx="17127">
                  <c:v>-51.095999999999997</c:v>
                </c:pt>
                <c:pt idx="17128">
                  <c:v>-51.093999999999994</c:v>
                </c:pt>
                <c:pt idx="17129">
                  <c:v>-51.091999999999992</c:v>
                </c:pt>
                <c:pt idx="17130">
                  <c:v>-51.089999999999996</c:v>
                </c:pt>
                <c:pt idx="17131">
                  <c:v>-51.087999999999994</c:v>
                </c:pt>
                <c:pt idx="17132">
                  <c:v>-51.085999999999991</c:v>
                </c:pt>
                <c:pt idx="17133">
                  <c:v>-51.083999999999996</c:v>
                </c:pt>
                <c:pt idx="17134">
                  <c:v>-51.081999999999994</c:v>
                </c:pt>
                <c:pt idx="17135">
                  <c:v>-51.079999999999991</c:v>
                </c:pt>
                <c:pt idx="17136">
                  <c:v>-51.077999999999996</c:v>
                </c:pt>
                <c:pt idx="17137">
                  <c:v>-51.075999999999993</c:v>
                </c:pt>
                <c:pt idx="17138">
                  <c:v>-51.073999999999991</c:v>
                </c:pt>
                <c:pt idx="17139">
                  <c:v>-51.071999999999996</c:v>
                </c:pt>
                <c:pt idx="17140">
                  <c:v>-51.069999999999993</c:v>
                </c:pt>
                <c:pt idx="17141">
                  <c:v>-51.067999999999998</c:v>
                </c:pt>
                <c:pt idx="17142">
                  <c:v>-51.065999999999995</c:v>
                </c:pt>
                <c:pt idx="17143">
                  <c:v>-51.063999999999993</c:v>
                </c:pt>
                <c:pt idx="17144">
                  <c:v>-51.061999999999998</c:v>
                </c:pt>
                <c:pt idx="17145">
                  <c:v>-51.059999999999995</c:v>
                </c:pt>
                <c:pt idx="17146">
                  <c:v>-51.057999999999993</c:v>
                </c:pt>
                <c:pt idx="17147">
                  <c:v>-51.055999999999997</c:v>
                </c:pt>
                <c:pt idx="17148">
                  <c:v>-51.053999999999995</c:v>
                </c:pt>
                <c:pt idx="17149">
                  <c:v>-51.051999999999992</c:v>
                </c:pt>
                <c:pt idx="17150">
                  <c:v>-51.05</c:v>
                </c:pt>
                <c:pt idx="17151">
                  <c:v>-51.047999999999995</c:v>
                </c:pt>
                <c:pt idx="17152">
                  <c:v>-51.045999999999992</c:v>
                </c:pt>
                <c:pt idx="17153">
                  <c:v>-51.043999999999997</c:v>
                </c:pt>
                <c:pt idx="17154">
                  <c:v>-51.041999999999994</c:v>
                </c:pt>
                <c:pt idx="17155">
                  <c:v>-51.039999999999992</c:v>
                </c:pt>
                <c:pt idx="17156">
                  <c:v>-51.037999999999997</c:v>
                </c:pt>
                <c:pt idx="17157">
                  <c:v>-51.035999999999994</c:v>
                </c:pt>
                <c:pt idx="17158">
                  <c:v>-51.033999999999992</c:v>
                </c:pt>
                <c:pt idx="17159">
                  <c:v>-51.031999999999996</c:v>
                </c:pt>
                <c:pt idx="17160">
                  <c:v>-51.029999999999994</c:v>
                </c:pt>
                <c:pt idx="17161">
                  <c:v>-51.027999999999992</c:v>
                </c:pt>
                <c:pt idx="17162">
                  <c:v>-51.025999999999996</c:v>
                </c:pt>
                <c:pt idx="17163">
                  <c:v>-51.023999999999994</c:v>
                </c:pt>
                <c:pt idx="17164">
                  <c:v>-51.021999999999991</c:v>
                </c:pt>
                <c:pt idx="17165">
                  <c:v>-51.019999999999996</c:v>
                </c:pt>
                <c:pt idx="17166">
                  <c:v>-51.017999999999994</c:v>
                </c:pt>
                <c:pt idx="17167">
                  <c:v>-51.015999999999991</c:v>
                </c:pt>
                <c:pt idx="17168">
                  <c:v>-51.013999999999996</c:v>
                </c:pt>
                <c:pt idx="17169">
                  <c:v>-51.011999999999993</c:v>
                </c:pt>
                <c:pt idx="17170">
                  <c:v>-51.009999999999991</c:v>
                </c:pt>
                <c:pt idx="17171">
                  <c:v>-51.007999999999996</c:v>
                </c:pt>
                <c:pt idx="17172">
                  <c:v>-51.005999999999993</c:v>
                </c:pt>
                <c:pt idx="17173">
                  <c:v>-51.003999999999998</c:v>
                </c:pt>
                <c:pt idx="17174">
                  <c:v>-51.001999999999995</c:v>
                </c:pt>
                <c:pt idx="17175">
                  <c:v>-50.999999999999993</c:v>
                </c:pt>
                <c:pt idx="17176">
                  <c:v>-50.997999999999998</c:v>
                </c:pt>
                <c:pt idx="17177">
                  <c:v>-50.995999999999995</c:v>
                </c:pt>
                <c:pt idx="17178">
                  <c:v>-50.993999999999993</c:v>
                </c:pt>
                <c:pt idx="17179">
                  <c:v>-50.991999999999997</c:v>
                </c:pt>
                <c:pt idx="17180">
                  <c:v>-50.989999999999995</c:v>
                </c:pt>
                <c:pt idx="17181">
                  <c:v>-50.987999999999992</c:v>
                </c:pt>
                <c:pt idx="17182">
                  <c:v>-50.985999999999997</c:v>
                </c:pt>
                <c:pt idx="17183">
                  <c:v>-50.983999999999995</c:v>
                </c:pt>
                <c:pt idx="17184">
                  <c:v>-50.981999999999992</c:v>
                </c:pt>
                <c:pt idx="17185">
                  <c:v>-50.98</c:v>
                </c:pt>
                <c:pt idx="17186">
                  <c:v>-50.977999999999994</c:v>
                </c:pt>
                <c:pt idx="17187">
                  <c:v>-50.975999999999992</c:v>
                </c:pt>
                <c:pt idx="17188">
                  <c:v>-50.973999999999997</c:v>
                </c:pt>
                <c:pt idx="17189">
                  <c:v>-50.971999999999994</c:v>
                </c:pt>
                <c:pt idx="17190">
                  <c:v>-50.969999999999992</c:v>
                </c:pt>
                <c:pt idx="17191">
                  <c:v>-50.967999999999996</c:v>
                </c:pt>
                <c:pt idx="17192">
                  <c:v>-50.965999999999994</c:v>
                </c:pt>
                <c:pt idx="17193">
                  <c:v>-50.963999999999992</c:v>
                </c:pt>
                <c:pt idx="17194">
                  <c:v>-50.961999999999996</c:v>
                </c:pt>
                <c:pt idx="17195">
                  <c:v>-50.959999999999994</c:v>
                </c:pt>
                <c:pt idx="17196">
                  <c:v>-50.957999999999991</c:v>
                </c:pt>
                <c:pt idx="17197">
                  <c:v>-50.955999999999996</c:v>
                </c:pt>
                <c:pt idx="17198">
                  <c:v>-50.953999999999994</c:v>
                </c:pt>
                <c:pt idx="17199">
                  <c:v>-50.951999999999991</c:v>
                </c:pt>
                <c:pt idx="17200">
                  <c:v>-50.949999999999996</c:v>
                </c:pt>
                <c:pt idx="17201">
                  <c:v>-50.947999999999993</c:v>
                </c:pt>
                <c:pt idx="17202">
                  <c:v>-50.945999999999991</c:v>
                </c:pt>
                <c:pt idx="17203">
                  <c:v>-50.943999999999996</c:v>
                </c:pt>
                <c:pt idx="17204">
                  <c:v>-50.941999999999993</c:v>
                </c:pt>
                <c:pt idx="17205">
                  <c:v>-50.94</c:v>
                </c:pt>
                <c:pt idx="17206">
                  <c:v>-50.937999999999995</c:v>
                </c:pt>
                <c:pt idx="17207">
                  <c:v>-50.935999999999993</c:v>
                </c:pt>
                <c:pt idx="17208">
                  <c:v>-50.933999999999997</c:v>
                </c:pt>
                <c:pt idx="17209">
                  <c:v>-50.931999999999995</c:v>
                </c:pt>
                <c:pt idx="17210">
                  <c:v>-50.929999999999993</c:v>
                </c:pt>
                <c:pt idx="17211">
                  <c:v>-50.927999999999997</c:v>
                </c:pt>
                <c:pt idx="17212">
                  <c:v>-50.925999999999995</c:v>
                </c:pt>
                <c:pt idx="17213">
                  <c:v>-50.923999999999992</c:v>
                </c:pt>
                <c:pt idx="17214">
                  <c:v>-50.921999999999997</c:v>
                </c:pt>
                <c:pt idx="17215">
                  <c:v>-50.919999999999995</c:v>
                </c:pt>
                <c:pt idx="17216">
                  <c:v>-50.917999999999992</c:v>
                </c:pt>
                <c:pt idx="17217">
                  <c:v>-50.915999999999997</c:v>
                </c:pt>
                <c:pt idx="17218">
                  <c:v>-50.913999999999994</c:v>
                </c:pt>
                <c:pt idx="17219">
                  <c:v>-50.911999999999992</c:v>
                </c:pt>
                <c:pt idx="17220">
                  <c:v>-50.91</c:v>
                </c:pt>
                <c:pt idx="17221">
                  <c:v>-50.907999999999994</c:v>
                </c:pt>
                <c:pt idx="17222">
                  <c:v>-50.905999999999992</c:v>
                </c:pt>
                <c:pt idx="17223">
                  <c:v>-50.903999999999996</c:v>
                </c:pt>
                <c:pt idx="17224">
                  <c:v>-50.901999999999994</c:v>
                </c:pt>
                <c:pt idx="17225">
                  <c:v>-50.899999999999991</c:v>
                </c:pt>
                <c:pt idx="17226">
                  <c:v>-50.897999999999996</c:v>
                </c:pt>
                <c:pt idx="17227">
                  <c:v>-50.895999999999994</c:v>
                </c:pt>
                <c:pt idx="17228">
                  <c:v>-50.893999999999991</c:v>
                </c:pt>
                <c:pt idx="17229">
                  <c:v>-50.891999999999996</c:v>
                </c:pt>
                <c:pt idx="17230">
                  <c:v>-50.889999999999993</c:v>
                </c:pt>
                <c:pt idx="17231">
                  <c:v>-50.887999999999991</c:v>
                </c:pt>
                <c:pt idx="17232">
                  <c:v>-50.885999999999996</c:v>
                </c:pt>
                <c:pt idx="17233">
                  <c:v>-50.883999999999993</c:v>
                </c:pt>
                <c:pt idx="17234">
                  <c:v>-50.881999999999991</c:v>
                </c:pt>
                <c:pt idx="17235">
                  <c:v>-50.879999999999995</c:v>
                </c:pt>
                <c:pt idx="17236">
                  <c:v>-50.877999999999993</c:v>
                </c:pt>
                <c:pt idx="17237">
                  <c:v>-50.875999999999998</c:v>
                </c:pt>
                <c:pt idx="17238">
                  <c:v>-50.873999999999995</c:v>
                </c:pt>
                <c:pt idx="17239">
                  <c:v>-50.871999999999993</c:v>
                </c:pt>
                <c:pt idx="17240">
                  <c:v>-50.87</c:v>
                </c:pt>
                <c:pt idx="17241">
                  <c:v>-50.867999999999995</c:v>
                </c:pt>
                <c:pt idx="17242">
                  <c:v>-50.865999999999993</c:v>
                </c:pt>
                <c:pt idx="17243">
                  <c:v>-50.863999999999997</c:v>
                </c:pt>
                <c:pt idx="17244">
                  <c:v>-50.861999999999995</c:v>
                </c:pt>
                <c:pt idx="17245">
                  <c:v>-50.859999999999992</c:v>
                </c:pt>
                <c:pt idx="17246">
                  <c:v>-50.857999999999997</c:v>
                </c:pt>
                <c:pt idx="17247">
                  <c:v>-50.855999999999995</c:v>
                </c:pt>
                <c:pt idx="17248">
                  <c:v>-50.853999999999992</c:v>
                </c:pt>
                <c:pt idx="17249">
                  <c:v>-50.851999999999997</c:v>
                </c:pt>
                <c:pt idx="17250">
                  <c:v>-50.849999999999994</c:v>
                </c:pt>
                <c:pt idx="17251">
                  <c:v>-50.847999999999992</c:v>
                </c:pt>
                <c:pt idx="17252">
                  <c:v>-50.845999999999997</c:v>
                </c:pt>
                <c:pt idx="17253">
                  <c:v>-50.843999999999994</c:v>
                </c:pt>
                <c:pt idx="17254">
                  <c:v>-50.841999999999992</c:v>
                </c:pt>
                <c:pt idx="17255">
                  <c:v>-50.839999999999996</c:v>
                </c:pt>
                <c:pt idx="17256">
                  <c:v>-50.837999999999994</c:v>
                </c:pt>
                <c:pt idx="17257">
                  <c:v>-50.835999999999991</c:v>
                </c:pt>
                <c:pt idx="17258">
                  <c:v>-50.833999999999996</c:v>
                </c:pt>
                <c:pt idx="17259">
                  <c:v>-50.831999999999994</c:v>
                </c:pt>
                <c:pt idx="17260">
                  <c:v>-50.829999999999991</c:v>
                </c:pt>
                <c:pt idx="17261">
                  <c:v>-50.827999999999996</c:v>
                </c:pt>
                <c:pt idx="17262">
                  <c:v>-50.825999999999993</c:v>
                </c:pt>
                <c:pt idx="17263">
                  <c:v>-50.823999999999991</c:v>
                </c:pt>
                <c:pt idx="17264">
                  <c:v>-50.821999999999996</c:v>
                </c:pt>
                <c:pt idx="17265">
                  <c:v>-50.819999999999993</c:v>
                </c:pt>
                <c:pt idx="17266">
                  <c:v>-50.817999999999998</c:v>
                </c:pt>
                <c:pt idx="17267">
                  <c:v>-50.815999999999995</c:v>
                </c:pt>
                <c:pt idx="17268">
                  <c:v>-50.813999999999993</c:v>
                </c:pt>
                <c:pt idx="17269">
                  <c:v>-50.811999999999998</c:v>
                </c:pt>
                <c:pt idx="17270">
                  <c:v>-50.809999999999995</c:v>
                </c:pt>
                <c:pt idx="17271">
                  <c:v>-50.807999999999993</c:v>
                </c:pt>
                <c:pt idx="17272">
                  <c:v>-50.805999999999997</c:v>
                </c:pt>
                <c:pt idx="17273">
                  <c:v>-50.803999999999995</c:v>
                </c:pt>
                <c:pt idx="17274">
                  <c:v>-50.801999999999992</c:v>
                </c:pt>
                <c:pt idx="17275">
                  <c:v>-50.8</c:v>
                </c:pt>
                <c:pt idx="17276">
                  <c:v>-50.797999999999995</c:v>
                </c:pt>
                <c:pt idx="17277">
                  <c:v>-50.795999999999992</c:v>
                </c:pt>
                <c:pt idx="17278">
                  <c:v>-50.793999999999997</c:v>
                </c:pt>
                <c:pt idx="17279">
                  <c:v>-50.791999999999994</c:v>
                </c:pt>
                <c:pt idx="17280">
                  <c:v>-50.789999999999992</c:v>
                </c:pt>
                <c:pt idx="17281">
                  <c:v>-50.787999999999997</c:v>
                </c:pt>
                <c:pt idx="17282">
                  <c:v>-50.785999999999994</c:v>
                </c:pt>
                <c:pt idx="17283">
                  <c:v>-50.783999999999992</c:v>
                </c:pt>
                <c:pt idx="17284">
                  <c:v>-50.781999999999996</c:v>
                </c:pt>
                <c:pt idx="17285">
                  <c:v>-50.779999999999994</c:v>
                </c:pt>
                <c:pt idx="17286">
                  <c:v>-50.777999999999992</c:v>
                </c:pt>
                <c:pt idx="17287">
                  <c:v>-50.775999999999996</c:v>
                </c:pt>
                <c:pt idx="17288">
                  <c:v>-50.773999999999994</c:v>
                </c:pt>
                <c:pt idx="17289">
                  <c:v>-50.771999999999991</c:v>
                </c:pt>
                <c:pt idx="17290">
                  <c:v>-50.769999999999996</c:v>
                </c:pt>
                <c:pt idx="17291">
                  <c:v>-50.767999999999994</c:v>
                </c:pt>
                <c:pt idx="17292">
                  <c:v>-50.765999999999991</c:v>
                </c:pt>
                <c:pt idx="17293">
                  <c:v>-50.763999999999996</c:v>
                </c:pt>
                <c:pt idx="17294">
                  <c:v>-50.761999999999993</c:v>
                </c:pt>
                <c:pt idx="17295">
                  <c:v>-50.759999999999991</c:v>
                </c:pt>
                <c:pt idx="17296">
                  <c:v>-50.757999999999996</c:v>
                </c:pt>
                <c:pt idx="17297">
                  <c:v>-50.755999999999993</c:v>
                </c:pt>
                <c:pt idx="17298">
                  <c:v>-50.753999999999998</c:v>
                </c:pt>
                <c:pt idx="17299">
                  <c:v>-50.751999999999995</c:v>
                </c:pt>
                <c:pt idx="17300">
                  <c:v>-50.749999999999993</c:v>
                </c:pt>
                <c:pt idx="17301">
                  <c:v>-50.747999999999998</c:v>
                </c:pt>
                <c:pt idx="17302">
                  <c:v>-50.745999999999995</c:v>
                </c:pt>
                <c:pt idx="17303">
                  <c:v>-50.743999999999993</c:v>
                </c:pt>
                <c:pt idx="17304">
                  <c:v>-50.741999999999997</c:v>
                </c:pt>
                <c:pt idx="17305">
                  <c:v>-50.739999999999995</c:v>
                </c:pt>
                <c:pt idx="17306">
                  <c:v>-50.737999999999992</c:v>
                </c:pt>
                <c:pt idx="17307">
                  <c:v>-50.735999999999997</c:v>
                </c:pt>
                <c:pt idx="17308">
                  <c:v>-50.733999999999995</c:v>
                </c:pt>
                <c:pt idx="17309">
                  <c:v>-50.731999999999992</c:v>
                </c:pt>
                <c:pt idx="17310">
                  <c:v>-50.73</c:v>
                </c:pt>
                <c:pt idx="17311">
                  <c:v>-50.727999999999994</c:v>
                </c:pt>
                <c:pt idx="17312">
                  <c:v>-50.725999999999992</c:v>
                </c:pt>
                <c:pt idx="17313">
                  <c:v>-50.723999999999997</c:v>
                </c:pt>
                <c:pt idx="17314">
                  <c:v>-50.721999999999994</c:v>
                </c:pt>
                <c:pt idx="17315">
                  <c:v>-50.719999999999992</c:v>
                </c:pt>
                <c:pt idx="17316">
                  <c:v>-50.717999999999996</c:v>
                </c:pt>
                <c:pt idx="17317">
                  <c:v>-50.715999999999994</c:v>
                </c:pt>
                <c:pt idx="17318">
                  <c:v>-50.713999999999992</c:v>
                </c:pt>
                <c:pt idx="17319">
                  <c:v>-50.711999999999996</c:v>
                </c:pt>
                <c:pt idx="17320">
                  <c:v>-50.709999999999994</c:v>
                </c:pt>
                <c:pt idx="17321">
                  <c:v>-50.707999999999991</c:v>
                </c:pt>
                <c:pt idx="17322">
                  <c:v>-50.705999999999996</c:v>
                </c:pt>
                <c:pt idx="17323">
                  <c:v>-50.703999999999994</c:v>
                </c:pt>
                <c:pt idx="17324">
                  <c:v>-50.701999999999991</c:v>
                </c:pt>
                <c:pt idx="17325">
                  <c:v>-50.699999999999996</c:v>
                </c:pt>
                <c:pt idx="17326">
                  <c:v>-50.697999999999993</c:v>
                </c:pt>
                <c:pt idx="17327">
                  <c:v>-50.695999999999991</c:v>
                </c:pt>
                <c:pt idx="17328">
                  <c:v>-50.693999999999996</c:v>
                </c:pt>
                <c:pt idx="17329">
                  <c:v>-50.691999999999993</c:v>
                </c:pt>
                <c:pt idx="17330">
                  <c:v>-50.69</c:v>
                </c:pt>
                <c:pt idx="17331">
                  <c:v>-50.687999999999995</c:v>
                </c:pt>
                <c:pt idx="17332">
                  <c:v>-50.685999999999993</c:v>
                </c:pt>
                <c:pt idx="17333">
                  <c:v>-50.683999999999997</c:v>
                </c:pt>
                <c:pt idx="17334">
                  <c:v>-50.681999999999995</c:v>
                </c:pt>
                <c:pt idx="17335">
                  <c:v>-50.679999999999993</c:v>
                </c:pt>
                <c:pt idx="17336">
                  <c:v>-50.677999999999997</c:v>
                </c:pt>
                <c:pt idx="17337">
                  <c:v>-50.675999999999995</c:v>
                </c:pt>
                <c:pt idx="17338">
                  <c:v>-50.673999999999992</c:v>
                </c:pt>
                <c:pt idx="17339">
                  <c:v>-50.671999999999997</c:v>
                </c:pt>
                <c:pt idx="17340">
                  <c:v>-50.669999999999995</c:v>
                </c:pt>
                <c:pt idx="17341">
                  <c:v>-50.667999999999992</c:v>
                </c:pt>
                <c:pt idx="17342">
                  <c:v>-50.665999999999997</c:v>
                </c:pt>
                <c:pt idx="17343">
                  <c:v>-50.663999999999994</c:v>
                </c:pt>
                <c:pt idx="17344">
                  <c:v>-50.661999999999992</c:v>
                </c:pt>
                <c:pt idx="17345">
                  <c:v>-50.66</c:v>
                </c:pt>
                <c:pt idx="17346">
                  <c:v>-50.657999999999994</c:v>
                </c:pt>
                <c:pt idx="17347">
                  <c:v>-50.655999999999992</c:v>
                </c:pt>
                <c:pt idx="17348">
                  <c:v>-50.653999999999996</c:v>
                </c:pt>
                <c:pt idx="17349">
                  <c:v>-50.651999999999994</c:v>
                </c:pt>
                <c:pt idx="17350">
                  <c:v>-50.649999999999991</c:v>
                </c:pt>
                <c:pt idx="17351">
                  <c:v>-50.647999999999996</c:v>
                </c:pt>
                <c:pt idx="17352">
                  <c:v>-50.645999999999994</c:v>
                </c:pt>
                <c:pt idx="17353">
                  <c:v>-50.643999999999991</c:v>
                </c:pt>
                <c:pt idx="17354">
                  <c:v>-50.641999999999996</c:v>
                </c:pt>
                <c:pt idx="17355">
                  <c:v>-50.639999999999993</c:v>
                </c:pt>
                <c:pt idx="17356">
                  <c:v>-50.637999999999991</c:v>
                </c:pt>
                <c:pt idx="17357">
                  <c:v>-50.635999999999996</c:v>
                </c:pt>
                <c:pt idx="17358">
                  <c:v>-50.633999999999993</c:v>
                </c:pt>
                <c:pt idx="17359">
                  <c:v>-50.631999999999991</c:v>
                </c:pt>
                <c:pt idx="17360">
                  <c:v>-50.629999999999995</c:v>
                </c:pt>
                <c:pt idx="17361">
                  <c:v>-50.627999999999993</c:v>
                </c:pt>
                <c:pt idx="17362">
                  <c:v>-50.625999999999998</c:v>
                </c:pt>
                <c:pt idx="17363">
                  <c:v>-50.623999999999995</c:v>
                </c:pt>
                <c:pt idx="17364">
                  <c:v>-50.621999999999993</c:v>
                </c:pt>
                <c:pt idx="17365">
                  <c:v>-50.62</c:v>
                </c:pt>
                <c:pt idx="17366">
                  <c:v>-50.617999999999995</c:v>
                </c:pt>
                <c:pt idx="17367">
                  <c:v>-50.615999999999993</c:v>
                </c:pt>
                <c:pt idx="17368">
                  <c:v>-50.613999999999997</c:v>
                </c:pt>
                <c:pt idx="17369">
                  <c:v>-50.611999999999995</c:v>
                </c:pt>
                <c:pt idx="17370">
                  <c:v>-50.609999999999992</c:v>
                </c:pt>
                <c:pt idx="17371">
                  <c:v>-50.607999999999997</c:v>
                </c:pt>
                <c:pt idx="17372">
                  <c:v>-50.605999999999995</c:v>
                </c:pt>
                <c:pt idx="17373">
                  <c:v>-50.603999999999992</c:v>
                </c:pt>
                <c:pt idx="17374">
                  <c:v>-50.601999999999997</c:v>
                </c:pt>
                <c:pt idx="17375">
                  <c:v>-50.599999999999994</c:v>
                </c:pt>
                <c:pt idx="17376">
                  <c:v>-50.597999999999992</c:v>
                </c:pt>
                <c:pt idx="17377">
                  <c:v>-50.595999999999997</c:v>
                </c:pt>
                <c:pt idx="17378">
                  <c:v>-50.593999999999994</c:v>
                </c:pt>
                <c:pt idx="17379">
                  <c:v>-50.591999999999992</c:v>
                </c:pt>
                <c:pt idx="17380">
                  <c:v>-50.589999999999996</c:v>
                </c:pt>
                <c:pt idx="17381">
                  <c:v>-50.587999999999994</c:v>
                </c:pt>
                <c:pt idx="17382">
                  <c:v>-50.585999999999991</c:v>
                </c:pt>
                <c:pt idx="17383">
                  <c:v>-50.583999999999996</c:v>
                </c:pt>
                <c:pt idx="17384">
                  <c:v>-50.581999999999994</c:v>
                </c:pt>
                <c:pt idx="17385">
                  <c:v>-50.579999999999991</c:v>
                </c:pt>
                <c:pt idx="17386">
                  <c:v>-50.577999999999996</c:v>
                </c:pt>
                <c:pt idx="17387">
                  <c:v>-50.575999999999993</c:v>
                </c:pt>
                <c:pt idx="17388">
                  <c:v>-50.573999999999991</c:v>
                </c:pt>
                <c:pt idx="17389">
                  <c:v>-50.571999999999996</c:v>
                </c:pt>
                <c:pt idx="17390">
                  <c:v>-50.569999999999993</c:v>
                </c:pt>
                <c:pt idx="17391">
                  <c:v>-50.567999999999998</c:v>
                </c:pt>
                <c:pt idx="17392">
                  <c:v>-50.565999999999995</c:v>
                </c:pt>
                <c:pt idx="17393">
                  <c:v>-50.563999999999993</c:v>
                </c:pt>
                <c:pt idx="17394">
                  <c:v>-50.561999999999998</c:v>
                </c:pt>
                <c:pt idx="17395">
                  <c:v>-50.559999999999995</c:v>
                </c:pt>
                <c:pt idx="17396">
                  <c:v>-50.557999999999993</c:v>
                </c:pt>
                <c:pt idx="17397">
                  <c:v>-50.555999999999997</c:v>
                </c:pt>
                <c:pt idx="17398">
                  <c:v>-50.553999999999995</c:v>
                </c:pt>
                <c:pt idx="17399">
                  <c:v>-50.551999999999992</c:v>
                </c:pt>
                <c:pt idx="17400">
                  <c:v>-50.55</c:v>
                </c:pt>
                <c:pt idx="17401">
                  <c:v>-50.547999999999995</c:v>
                </c:pt>
                <c:pt idx="17402">
                  <c:v>-50.545999999999992</c:v>
                </c:pt>
                <c:pt idx="17403">
                  <c:v>-50.543999999999997</c:v>
                </c:pt>
                <c:pt idx="17404">
                  <c:v>-50.541999999999994</c:v>
                </c:pt>
                <c:pt idx="17405">
                  <c:v>-50.539999999999992</c:v>
                </c:pt>
                <c:pt idx="17406">
                  <c:v>-50.537999999999997</c:v>
                </c:pt>
                <c:pt idx="17407">
                  <c:v>-50.535999999999994</c:v>
                </c:pt>
                <c:pt idx="17408">
                  <c:v>-50.533999999999992</c:v>
                </c:pt>
                <c:pt idx="17409">
                  <c:v>-50.531999999999996</c:v>
                </c:pt>
                <c:pt idx="17410">
                  <c:v>-50.529999999999994</c:v>
                </c:pt>
                <c:pt idx="17411">
                  <c:v>-50.527999999999992</c:v>
                </c:pt>
                <c:pt idx="17412">
                  <c:v>-50.525999999999996</c:v>
                </c:pt>
                <c:pt idx="17413">
                  <c:v>-50.523999999999994</c:v>
                </c:pt>
                <c:pt idx="17414">
                  <c:v>-50.521999999999991</c:v>
                </c:pt>
                <c:pt idx="17415">
                  <c:v>-50.519999999999996</c:v>
                </c:pt>
                <c:pt idx="17416">
                  <c:v>-50.517999999999994</c:v>
                </c:pt>
                <c:pt idx="17417">
                  <c:v>-50.515999999999991</c:v>
                </c:pt>
                <c:pt idx="17418">
                  <c:v>-50.513999999999996</c:v>
                </c:pt>
                <c:pt idx="17419">
                  <c:v>-50.511999999999993</c:v>
                </c:pt>
                <c:pt idx="17420">
                  <c:v>-50.509999999999991</c:v>
                </c:pt>
                <c:pt idx="17421">
                  <c:v>-50.507999999999996</c:v>
                </c:pt>
                <c:pt idx="17422">
                  <c:v>-50.505999999999993</c:v>
                </c:pt>
                <c:pt idx="17423">
                  <c:v>-50.503999999999998</c:v>
                </c:pt>
                <c:pt idx="17424">
                  <c:v>-50.501999999999995</c:v>
                </c:pt>
                <c:pt idx="17425">
                  <c:v>-50.499999999999993</c:v>
                </c:pt>
                <c:pt idx="17426">
                  <c:v>-50.497999999999998</c:v>
                </c:pt>
                <c:pt idx="17427">
                  <c:v>-50.495999999999995</c:v>
                </c:pt>
                <c:pt idx="17428">
                  <c:v>-50.493999999999993</c:v>
                </c:pt>
                <c:pt idx="17429">
                  <c:v>-50.491999999999997</c:v>
                </c:pt>
                <c:pt idx="17430">
                  <c:v>-50.489999999999995</c:v>
                </c:pt>
                <c:pt idx="17431">
                  <c:v>-50.487999999999992</c:v>
                </c:pt>
                <c:pt idx="17432">
                  <c:v>-50.485999999999997</c:v>
                </c:pt>
                <c:pt idx="17433">
                  <c:v>-50.483999999999995</c:v>
                </c:pt>
                <c:pt idx="17434">
                  <c:v>-50.481999999999992</c:v>
                </c:pt>
                <c:pt idx="17435">
                  <c:v>-50.48</c:v>
                </c:pt>
                <c:pt idx="17436">
                  <c:v>-50.477999999999994</c:v>
                </c:pt>
                <c:pt idx="17437">
                  <c:v>-50.475999999999992</c:v>
                </c:pt>
                <c:pt idx="17438">
                  <c:v>-50.473999999999997</c:v>
                </c:pt>
                <c:pt idx="17439">
                  <c:v>-50.471999999999994</c:v>
                </c:pt>
                <c:pt idx="17440">
                  <c:v>-50.469999999999992</c:v>
                </c:pt>
                <c:pt idx="17441">
                  <c:v>-50.467999999999996</c:v>
                </c:pt>
                <c:pt idx="17442">
                  <c:v>-50.465999999999994</c:v>
                </c:pt>
                <c:pt idx="17443">
                  <c:v>-50.463999999999992</c:v>
                </c:pt>
                <c:pt idx="17444">
                  <c:v>-50.461999999999996</c:v>
                </c:pt>
                <c:pt idx="17445">
                  <c:v>-50.459999999999994</c:v>
                </c:pt>
                <c:pt idx="17446">
                  <c:v>-50.457999999999991</c:v>
                </c:pt>
                <c:pt idx="17447">
                  <c:v>-50.455999999999996</c:v>
                </c:pt>
                <c:pt idx="17448">
                  <c:v>-50.453999999999994</c:v>
                </c:pt>
                <c:pt idx="17449">
                  <c:v>-50.451999999999991</c:v>
                </c:pt>
                <c:pt idx="17450">
                  <c:v>-50.449999999999996</c:v>
                </c:pt>
                <c:pt idx="17451">
                  <c:v>-50.447999999999993</c:v>
                </c:pt>
                <c:pt idx="17452">
                  <c:v>-50.445999999999991</c:v>
                </c:pt>
                <c:pt idx="17453">
                  <c:v>-50.443999999999996</c:v>
                </c:pt>
                <c:pt idx="17454">
                  <c:v>-50.441999999999993</c:v>
                </c:pt>
                <c:pt idx="17455">
                  <c:v>-50.44</c:v>
                </c:pt>
                <c:pt idx="17456">
                  <c:v>-50.437999999999995</c:v>
                </c:pt>
                <c:pt idx="17457">
                  <c:v>-50.435999999999993</c:v>
                </c:pt>
                <c:pt idx="17458">
                  <c:v>-50.433999999999997</c:v>
                </c:pt>
                <c:pt idx="17459">
                  <c:v>-50.431999999999995</c:v>
                </c:pt>
                <c:pt idx="17460">
                  <c:v>-50.429999999999993</c:v>
                </c:pt>
                <c:pt idx="17461">
                  <c:v>-50.427999999999997</c:v>
                </c:pt>
                <c:pt idx="17462">
                  <c:v>-50.425999999999995</c:v>
                </c:pt>
                <c:pt idx="17463">
                  <c:v>-50.423999999999992</c:v>
                </c:pt>
                <c:pt idx="17464">
                  <c:v>-50.421999999999997</c:v>
                </c:pt>
                <c:pt idx="17465">
                  <c:v>-50.419999999999995</c:v>
                </c:pt>
                <c:pt idx="17466">
                  <c:v>-50.417999999999992</c:v>
                </c:pt>
                <c:pt idx="17467">
                  <c:v>-50.415999999999997</c:v>
                </c:pt>
                <c:pt idx="17468">
                  <c:v>-50.413999999999994</c:v>
                </c:pt>
                <c:pt idx="17469">
                  <c:v>-50.411999999999992</c:v>
                </c:pt>
                <c:pt idx="17470">
                  <c:v>-50.41</c:v>
                </c:pt>
                <c:pt idx="17471">
                  <c:v>-50.407999999999994</c:v>
                </c:pt>
                <c:pt idx="17472">
                  <c:v>-50.405999999999992</c:v>
                </c:pt>
                <c:pt idx="17473">
                  <c:v>-50.403999999999996</c:v>
                </c:pt>
                <c:pt idx="17474">
                  <c:v>-50.401999999999994</c:v>
                </c:pt>
                <c:pt idx="17475">
                  <c:v>-50.399999999999991</c:v>
                </c:pt>
                <c:pt idx="17476">
                  <c:v>-50.397999999999996</c:v>
                </c:pt>
                <c:pt idx="17477">
                  <c:v>-50.395999999999994</c:v>
                </c:pt>
                <c:pt idx="17478">
                  <c:v>-50.393999999999991</c:v>
                </c:pt>
                <c:pt idx="17479">
                  <c:v>-50.391999999999996</c:v>
                </c:pt>
                <c:pt idx="17480">
                  <c:v>-50.389999999999993</c:v>
                </c:pt>
                <c:pt idx="17481">
                  <c:v>-50.387999999999991</c:v>
                </c:pt>
                <c:pt idx="17482">
                  <c:v>-50.385999999999996</c:v>
                </c:pt>
                <c:pt idx="17483">
                  <c:v>-50.383999999999993</c:v>
                </c:pt>
                <c:pt idx="17484">
                  <c:v>-50.381999999999991</c:v>
                </c:pt>
                <c:pt idx="17485">
                  <c:v>-50.379999999999995</c:v>
                </c:pt>
                <c:pt idx="17486">
                  <c:v>-50.377999999999993</c:v>
                </c:pt>
                <c:pt idx="17487">
                  <c:v>-50.375999999999998</c:v>
                </c:pt>
                <c:pt idx="17488">
                  <c:v>-50.373999999999995</c:v>
                </c:pt>
                <c:pt idx="17489">
                  <c:v>-50.371999999999993</c:v>
                </c:pt>
                <c:pt idx="17490">
                  <c:v>-50.37</c:v>
                </c:pt>
                <c:pt idx="17491">
                  <c:v>-50.367999999999995</c:v>
                </c:pt>
                <c:pt idx="17492">
                  <c:v>-50.365999999999993</c:v>
                </c:pt>
                <c:pt idx="17493">
                  <c:v>-50.363999999999997</c:v>
                </c:pt>
                <c:pt idx="17494">
                  <c:v>-50.361999999999995</c:v>
                </c:pt>
                <c:pt idx="17495">
                  <c:v>-50.359999999999992</c:v>
                </c:pt>
                <c:pt idx="17496">
                  <c:v>-50.357999999999997</c:v>
                </c:pt>
                <c:pt idx="17497">
                  <c:v>-50.355999999999995</c:v>
                </c:pt>
                <c:pt idx="17498">
                  <c:v>-50.353999999999992</c:v>
                </c:pt>
                <c:pt idx="17499">
                  <c:v>-50.351999999999997</c:v>
                </c:pt>
                <c:pt idx="17500">
                  <c:v>-50.349999999999994</c:v>
                </c:pt>
                <c:pt idx="17501">
                  <c:v>-50.347999999999992</c:v>
                </c:pt>
                <c:pt idx="17502">
                  <c:v>-50.345999999999997</c:v>
                </c:pt>
                <c:pt idx="17503">
                  <c:v>-50.343999999999994</c:v>
                </c:pt>
                <c:pt idx="17504">
                  <c:v>-50.341999999999992</c:v>
                </c:pt>
                <c:pt idx="17505">
                  <c:v>-50.339999999999996</c:v>
                </c:pt>
                <c:pt idx="17506">
                  <c:v>-50.337999999999994</c:v>
                </c:pt>
                <c:pt idx="17507">
                  <c:v>-50.335999999999991</c:v>
                </c:pt>
                <c:pt idx="17508">
                  <c:v>-50.333999999999996</c:v>
                </c:pt>
                <c:pt idx="17509">
                  <c:v>-50.331999999999994</c:v>
                </c:pt>
                <c:pt idx="17510">
                  <c:v>-50.329999999999991</c:v>
                </c:pt>
                <c:pt idx="17511">
                  <c:v>-50.327999999999996</c:v>
                </c:pt>
                <c:pt idx="17512">
                  <c:v>-50.325999999999993</c:v>
                </c:pt>
                <c:pt idx="17513">
                  <c:v>-50.323999999999991</c:v>
                </c:pt>
                <c:pt idx="17514">
                  <c:v>-50.321999999999996</c:v>
                </c:pt>
                <c:pt idx="17515">
                  <c:v>-50.319999999999993</c:v>
                </c:pt>
                <c:pt idx="17516">
                  <c:v>-50.317999999999998</c:v>
                </c:pt>
                <c:pt idx="17517">
                  <c:v>-50.315999999999995</c:v>
                </c:pt>
                <c:pt idx="17518">
                  <c:v>-50.313999999999993</c:v>
                </c:pt>
                <c:pt idx="17519">
                  <c:v>-50.311999999999998</c:v>
                </c:pt>
                <c:pt idx="17520">
                  <c:v>-50.309999999999995</c:v>
                </c:pt>
                <c:pt idx="17521">
                  <c:v>-50.307999999999993</c:v>
                </c:pt>
                <c:pt idx="17522">
                  <c:v>-50.305999999999997</c:v>
                </c:pt>
                <c:pt idx="17523">
                  <c:v>-50.303999999999995</c:v>
                </c:pt>
                <c:pt idx="17524">
                  <c:v>-50.301999999999992</c:v>
                </c:pt>
                <c:pt idx="17525">
                  <c:v>-50.3</c:v>
                </c:pt>
                <c:pt idx="17526">
                  <c:v>-50.297999999999995</c:v>
                </c:pt>
                <c:pt idx="17527">
                  <c:v>-50.295999999999992</c:v>
                </c:pt>
                <c:pt idx="17528">
                  <c:v>-50.293999999999997</c:v>
                </c:pt>
                <c:pt idx="17529">
                  <c:v>-50.291999999999994</c:v>
                </c:pt>
                <c:pt idx="17530">
                  <c:v>-50.289999999999992</c:v>
                </c:pt>
                <c:pt idx="17531">
                  <c:v>-50.287999999999997</c:v>
                </c:pt>
                <c:pt idx="17532">
                  <c:v>-50.285999999999994</c:v>
                </c:pt>
                <c:pt idx="17533">
                  <c:v>-50.283999999999992</c:v>
                </c:pt>
                <c:pt idx="17534">
                  <c:v>-50.281999999999996</c:v>
                </c:pt>
                <c:pt idx="17535">
                  <c:v>-50.279999999999994</c:v>
                </c:pt>
                <c:pt idx="17536">
                  <c:v>-50.277999999999992</c:v>
                </c:pt>
                <c:pt idx="17537">
                  <c:v>-50.275999999999996</c:v>
                </c:pt>
                <c:pt idx="17538">
                  <c:v>-50.273999999999994</c:v>
                </c:pt>
                <c:pt idx="17539">
                  <c:v>-50.271999999999991</c:v>
                </c:pt>
                <c:pt idx="17540">
                  <c:v>-50.269999999999996</c:v>
                </c:pt>
                <c:pt idx="17541">
                  <c:v>-50.267999999999994</c:v>
                </c:pt>
                <c:pt idx="17542">
                  <c:v>-50.265999999999991</c:v>
                </c:pt>
                <c:pt idx="17543">
                  <c:v>-50.263999999999996</c:v>
                </c:pt>
                <c:pt idx="17544">
                  <c:v>-50.261999999999993</c:v>
                </c:pt>
                <c:pt idx="17545">
                  <c:v>-50.259999999999991</c:v>
                </c:pt>
                <c:pt idx="17546">
                  <c:v>-50.257999999999996</c:v>
                </c:pt>
                <c:pt idx="17547">
                  <c:v>-50.255999999999993</c:v>
                </c:pt>
                <c:pt idx="17548">
                  <c:v>-50.253999999999998</c:v>
                </c:pt>
                <c:pt idx="17549">
                  <c:v>-50.251999999999995</c:v>
                </c:pt>
                <c:pt idx="17550">
                  <c:v>-50.249999999999993</c:v>
                </c:pt>
                <c:pt idx="17551">
                  <c:v>-50.247999999999998</c:v>
                </c:pt>
                <c:pt idx="17552">
                  <c:v>-50.245999999999995</c:v>
                </c:pt>
                <c:pt idx="17553">
                  <c:v>-50.243999999999993</c:v>
                </c:pt>
                <c:pt idx="17554">
                  <c:v>-50.241999999999997</c:v>
                </c:pt>
                <c:pt idx="17555">
                  <c:v>-50.239999999999995</c:v>
                </c:pt>
                <c:pt idx="17556">
                  <c:v>-50.237999999999992</c:v>
                </c:pt>
                <c:pt idx="17557">
                  <c:v>-50.235999999999997</c:v>
                </c:pt>
                <c:pt idx="17558">
                  <c:v>-50.233999999999995</c:v>
                </c:pt>
                <c:pt idx="17559">
                  <c:v>-50.231999999999992</c:v>
                </c:pt>
                <c:pt idx="17560">
                  <c:v>-50.23</c:v>
                </c:pt>
                <c:pt idx="17561">
                  <c:v>-50.227999999999994</c:v>
                </c:pt>
                <c:pt idx="17562">
                  <c:v>-50.225999999999992</c:v>
                </c:pt>
                <c:pt idx="17563">
                  <c:v>-50.223999999999997</c:v>
                </c:pt>
                <c:pt idx="17564">
                  <c:v>-50.221999999999994</c:v>
                </c:pt>
                <c:pt idx="17565">
                  <c:v>-50.219999999999992</c:v>
                </c:pt>
                <c:pt idx="17566">
                  <c:v>-50.217999999999996</c:v>
                </c:pt>
                <c:pt idx="17567">
                  <c:v>-50.215999999999994</c:v>
                </c:pt>
                <c:pt idx="17568">
                  <c:v>-50.213999999999992</c:v>
                </c:pt>
                <c:pt idx="17569">
                  <c:v>-50.211999999999996</c:v>
                </c:pt>
                <c:pt idx="17570">
                  <c:v>-50.209999999999994</c:v>
                </c:pt>
                <c:pt idx="17571">
                  <c:v>-50.207999999999991</c:v>
                </c:pt>
                <c:pt idx="17572">
                  <c:v>-50.205999999999996</c:v>
                </c:pt>
                <c:pt idx="17573">
                  <c:v>-50.203999999999994</c:v>
                </c:pt>
                <c:pt idx="17574">
                  <c:v>-50.201999999999991</c:v>
                </c:pt>
                <c:pt idx="17575">
                  <c:v>-50.199999999999996</c:v>
                </c:pt>
                <c:pt idx="17576">
                  <c:v>-50.197999999999993</c:v>
                </c:pt>
                <c:pt idx="17577">
                  <c:v>-50.195999999999991</c:v>
                </c:pt>
                <c:pt idx="17578">
                  <c:v>-50.193999999999996</c:v>
                </c:pt>
                <c:pt idx="17579">
                  <c:v>-50.191999999999993</c:v>
                </c:pt>
                <c:pt idx="17580">
                  <c:v>-50.19</c:v>
                </c:pt>
                <c:pt idx="17581">
                  <c:v>-50.187999999999995</c:v>
                </c:pt>
                <c:pt idx="17582">
                  <c:v>-50.185999999999993</c:v>
                </c:pt>
                <c:pt idx="17583">
                  <c:v>-50.183999999999997</c:v>
                </c:pt>
                <c:pt idx="17584">
                  <c:v>-50.181999999999995</c:v>
                </c:pt>
                <c:pt idx="17585">
                  <c:v>-50.179999999999993</c:v>
                </c:pt>
                <c:pt idx="17586">
                  <c:v>-50.177999999999997</c:v>
                </c:pt>
                <c:pt idx="17587">
                  <c:v>-50.175999999999995</c:v>
                </c:pt>
                <c:pt idx="17588">
                  <c:v>-50.173999999999992</c:v>
                </c:pt>
                <c:pt idx="17589">
                  <c:v>-50.171999999999997</c:v>
                </c:pt>
                <c:pt idx="17590">
                  <c:v>-50.169999999999995</c:v>
                </c:pt>
                <c:pt idx="17591">
                  <c:v>-50.167999999999992</c:v>
                </c:pt>
                <c:pt idx="17592">
                  <c:v>-50.165999999999997</c:v>
                </c:pt>
                <c:pt idx="17593">
                  <c:v>-50.163999999999994</c:v>
                </c:pt>
                <c:pt idx="17594">
                  <c:v>-50.161999999999992</c:v>
                </c:pt>
                <c:pt idx="17595">
                  <c:v>-50.16</c:v>
                </c:pt>
                <c:pt idx="17596">
                  <c:v>-50.157999999999994</c:v>
                </c:pt>
                <c:pt idx="17597">
                  <c:v>-50.155999999999992</c:v>
                </c:pt>
                <c:pt idx="17598">
                  <c:v>-50.153999999999996</c:v>
                </c:pt>
                <c:pt idx="17599">
                  <c:v>-50.151999999999994</c:v>
                </c:pt>
                <c:pt idx="17600">
                  <c:v>-50.149999999999991</c:v>
                </c:pt>
                <c:pt idx="17601">
                  <c:v>-50.147999999999996</c:v>
                </c:pt>
                <c:pt idx="17602">
                  <c:v>-50.145999999999994</c:v>
                </c:pt>
                <c:pt idx="17603">
                  <c:v>-50.143999999999991</c:v>
                </c:pt>
                <c:pt idx="17604">
                  <c:v>-50.141999999999996</c:v>
                </c:pt>
                <c:pt idx="17605">
                  <c:v>-50.139999999999993</c:v>
                </c:pt>
                <c:pt idx="17606">
                  <c:v>-50.137999999999991</c:v>
                </c:pt>
                <c:pt idx="17607">
                  <c:v>-50.135999999999996</c:v>
                </c:pt>
                <c:pt idx="17608">
                  <c:v>-50.133999999999993</c:v>
                </c:pt>
                <c:pt idx="17609">
                  <c:v>-50.131999999999991</c:v>
                </c:pt>
                <c:pt idx="17610">
                  <c:v>-50.129999999999995</c:v>
                </c:pt>
                <c:pt idx="17611">
                  <c:v>-50.127999999999993</c:v>
                </c:pt>
                <c:pt idx="17612">
                  <c:v>-50.125999999999998</c:v>
                </c:pt>
                <c:pt idx="17613">
                  <c:v>-50.123999999999995</c:v>
                </c:pt>
                <c:pt idx="17614">
                  <c:v>-50.121999999999993</c:v>
                </c:pt>
                <c:pt idx="17615">
                  <c:v>-50.12</c:v>
                </c:pt>
                <c:pt idx="17616">
                  <c:v>-50.117999999999995</c:v>
                </c:pt>
                <c:pt idx="17617">
                  <c:v>-50.115999999999993</c:v>
                </c:pt>
                <c:pt idx="17618">
                  <c:v>-50.113999999999997</c:v>
                </c:pt>
                <c:pt idx="17619">
                  <c:v>-50.111999999999995</c:v>
                </c:pt>
                <c:pt idx="17620">
                  <c:v>-50.109999999999992</c:v>
                </c:pt>
                <c:pt idx="17621">
                  <c:v>-50.107999999999997</c:v>
                </c:pt>
                <c:pt idx="17622">
                  <c:v>-50.105999999999995</c:v>
                </c:pt>
                <c:pt idx="17623">
                  <c:v>-50.103999999999992</c:v>
                </c:pt>
                <c:pt idx="17624">
                  <c:v>-50.101999999999997</c:v>
                </c:pt>
                <c:pt idx="17625">
                  <c:v>-50.099999999999994</c:v>
                </c:pt>
                <c:pt idx="17626">
                  <c:v>-50.097999999999992</c:v>
                </c:pt>
                <c:pt idx="17627">
                  <c:v>-50.095999999999997</c:v>
                </c:pt>
                <c:pt idx="17628">
                  <c:v>-50.093999999999994</c:v>
                </c:pt>
                <c:pt idx="17629">
                  <c:v>-50.091999999999992</c:v>
                </c:pt>
                <c:pt idx="17630">
                  <c:v>-50.089999999999996</c:v>
                </c:pt>
                <c:pt idx="17631">
                  <c:v>-50.087999999999994</c:v>
                </c:pt>
                <c:pt idx="17632">
                  <c:v>-50.085999999999991</c:v>
                </c:pt>
                <c:pt idx="17633">
                  <c:v>-50.083999999999996</c:v>
                </c:pt>
                <c:pt idx="17634">
                  <c:v>-50.081999999999994</c:v>
                </c:pt>
                <c:pt idx="17635">
                  <c:v>-50.079999999999991</c:v>
                </c:pt>
                <c:pt idx="17636">
                  <c:v>-50.077999999999996</c:v>
                </c:pt>
                <c:pt idx="17637">
                  <c:v>-50.075999999999993</c:v>
                </c:pt>
                <c:pt idx="17638">
                  <c:v>-50.073999999999991</c:v>
                </c:pt>
                <c:pt idx="17639">
                  <c:v>-50.071999999999996</c:v>
                </c:pt>
                <c:pt idx="17640">
                  <c:v>-50.069999999999993</c:v>
                </c:pt>
                <c:pt idx="17641">
                  <c:v>-50.067999999999998</c:v>
                </c:pt>
                <c:pt idx="17642">
                  <c:v>-50.065999999999995</c:v>
                </c:pt>
                <c:pt idx="17643">
                  <c:v>-50.063999999999993</c:v>
                </c:pt>
                <c:pt idx="17644">
                  <c:v>-50.061999999999998</c:v>
                </c:pt>
                <c:pt idx="17645">
                  <c:v>-50.059999999999995</c:v>
                </c:pt>
                <c:pt idx="17646">
                  <c:v>-50.057999999999993</c:v>
                </c:pt>
                <c:pt idx="17647">
                  <c:v>-50.055999999999997</c:v>
                </c:pt>
                <c:pt idx="17648">
                  <c:v>-50.053999999999995</c:v>
                </c:pt>
                <c:pt idx="17649">
                  <c:v>-50.051999999999992</c:v>
                </c:pt>
                <c:pt idx="17650">
                  <c:v>-50.05</c:v>
                </c:pt>
                <c:pt idx="17651">
                  <c:v>-50.047999999999995</c:v>
                </c:pt>
                <c:pt idx="17652">
                  <c:v>-50.045999999999992</c:v>
                </c:pt>
                <c:pt idx="17653">
                  <c:v>-50.043999999999997</c:v>
                </c:pt>
                <c:pt idx="17654">
                  <c:v>-50.041999999999994</c:v>
                </c:pt>
                <c:pt idx="17655">
                  <c:v>-50.039999999999992</c:v>
                </c:pt>
                <c:pt idx="17656">
                  <c:v>-50.037999999999997</c:v>
                </c:pt>
                <c:pt idx="17657">
                  <c:v>-50.035999999999994</c:v>
                </c:pt>
                <c:pt idx="17658">
                  <c:v>-50.033999999999992</c:v>
                </c:pt>
                <c:pt idx="17659">
                  <c:v>-50.031999999999996</c:v>
                </c:pt>
                <c:pt idx="17660">
                  <c:v>-50.029999999999994</c:v>
                </c:pt>
                <c:pt idx="17661">
                  <c:v>-50.027999999999992</c:v>
                </c:pt>
                <c:pt idx="17662">
                  <c:v>-50.025999999999996</c:v>
                </c:pt>
                <c:pt idx="17663">
                  <c:v>-50.023999999999994</c:v>
                </c:pt>
                <c:pt idx="17664">
                  <c:v>-50.021999999999991</c:v>
                </c:pt>
                <c:pt idx="17665">
                  <c:v>-50.019999999999996</c:v>
                </c:pt>
                <c:pt idx="17666">
                  <c:v>-50.017999999999994</c:v>
                </c:pt>
                <c:pt idx="17667">
                  <c:v>-50.015999999999991</c:v>
                </c:pt>
                <c:pt idx="17668">
                  <c:v>-50.013999999999996</c:v>
                </c:pt>
                <c:pt idx="17669">
                  <c:v>-50.011999999999993</c:v>
                </c:pt>
                <c:pt idx="17670">
                  <c:v>-50.009999999999991</c:v>
                </c:pt>
                <c:pt idx="17671">
                  <c:v>-50.007999999999996</c:v>
                </c:pt>
                <c:pt idx="17672">
                  <c:v>-50.005999999999993</c:v>
                </c:pt>
                <c:pt idx="17673">
                  <c:v>-50.003999999999998</c:v>
                </c:pt>
                <c:pt idx="17674">
                  <c:v>-50.001999999999995</c:v>
                </c:pt>
                <c:pt idx="17675">
                  <c:v>-49.999999999999993</c:v>
                </c:pt>
                <c:pt idx="17676">
                  <c:v>-49.997999999999998</c:v>
                </c:pt>
                <c:pt idx="17677">
                  <c:v>-49.995999999999995</c:v>
                </c:pt>
                <c:pt idx="17678">
                  <c:v>-49.993999999999993</c:v>
                </c:pt>
                <c:pt idx="17679">
                  <c:v>-49.991999999999997</c:v>
                </c:pt>
                <c:pt idx="17680">
                  <c:v>-49.989999999999995</c:v>
                </c:pt>
                <c:pt idx="17681">
                  <c:v>-49.987999999999992</c:v>
                </c:pt>
                <c:pt idx="17682">
                  <c:v>-49.985999999999997</c:v>
                </c:pt>
                <c:pt idx="17683">
                  <c:v>-49.983999999999995</c:v>
                </c:pt>
                <c:pt idx="17684">
                  <c:v>-49.981999999999992</c:v>
                </c:pt>
                <c:pt idx="17685">
                  <c:v>-49.98</c:v>
                </c:pt>
                <c:pt idx="17686">
                  <c:v>-49.977999999999994</c:v>
                </c:pt>
                <c:pt idx="17687">
                  <c:v>-49.975999999999992</c:v>
                </c:pt>
                <c:pt idx="17688">
                  <c:v>-49.973999999999997</c:v>
                </c:pt>
                <c:pt idx="17689">
                  <c:v>-49.971999999999994</c:v>
                </c:pt>
                <c:pt idx="17690">
                  <c:v>-49.969999999999992</c:v>
                </c:pt>
                <c:pt idx="17691">
                  <c:v>-49.967999999999996</c:v>
                </c:pt>
                <c:pt idx="17692">
                  <c:v>-49.965999999999994</c:v>
                </c:pt>
                <c:pt idx="17693">
                  <c:v>-49.963999999999992</c:v>
                </c:pt>
                <c:pt idx="17694">
                  <c:v>-49.961999999999996</c:v>
                </c:pt>
                <c:pt idx="17695">
                  <c:v>-49.959999999999994</c:v>
                </c:pt>
                <c:pt idx="17696">
                  <c:v>-49.957999999999991</c:v>
                </c:pt>
                <c:pt idx="17697">
                  <c:v>-49.955999999999996</c:v>
                </c:pt>
                <c:pt idx="17698">
                  <c:v>-49.953999999999994</c:v>
                </c:pt>
                <c:pt idx="17699">
                  <c:v>-49.951999999999991</c:v>
                </c:pt>
                <c:pt idx="17700">
                  <c:v>-49.949999999999996</c:v>
                </c:pt>
                <c:pt idx="17701">
                  <c:v>-49.947999999999993</c:v>
                </c:pt>
                <c:pt idx="17702">
                  <c:v>-49.945999999999991</c:v>
                </c:pt>
                <c:pt idx="17703">
                  <c:v>-49.943999999999996</c:v>
                </c:pt>
                <c:pt idx="17704">
                  <c:v>-49.941999999999993</c:v>
                </c:pt>
                <c:pt idx="17705">
                  <c:v>-49.94</c:v>
                </c:pt>
                <c:pt idx="17706">
                  <c:v>-49.937999999999995</c:v>
                </c:pt>
                <c:pt idx="17707">
                  <c:v>-49.935999999999993</c:v>
                </c:pt>
                <c:pt idx="17708">
                  <c:v>-49.933999999999997</c:v>
                </c:pt>
                <c:pt idx="17709">
                  <c:v>-49.931999999999995</c:v>
                </c:pt>
                <c:pt idx="17710">
                  <c:v>-49.929999999999993</c:v>
                </c:pt>
                <c:pt idx="17711">
                  <c:v>-49.927999999999997</c:v>
                </c:pt>
                <c:pt idx="17712">
                  <c:v>-49.925999999999995</c:v>
                </c:pt>
                <c:pt idx="17713">
                  <c:v>-49.923999999999992</c:v>
                </c:pt>
                <c:pt idx="17714">
                  <c:v>-49.921999999999997</c:v>
                </c:pt>
                <c:pt idx="17715">
                  <c:v>-49.919999999999995</c:v>
                </c:pt>
                <c:pt idx="17716">
                  <c:v>-49.917999999999992</c:v>
                </c:pt>
                <c:pt idx="17717">
                  <c:v>-49.915999999999997</c:v>
                </c:pt>
                <c:pt idx="17718">
                  <c:v>-49.913999999999994</c:v>
                </c:pt>
                <c:pt idx="17719">
                  <c:v>-49.911999999999992</c:v>
                </c:pt>
                <c:pt idx="17720">
                  <c:v>-49.91</c:v>
                </c:pt>
                <c:pt idx="17721">
                  <c:v>-49.907999999999994</c:v>
                </c:pt>
                <c:pt idx="17722">
                  <c:v>-49.905999999999992</c:v>
                </c:pt>
                <c:pt idx="17723">
                  <c:v>-49.903999999999996</c:v>
                </c:pt>
                <c:pt idx="17724">
                  <c:v>-49.901999999999994</c:v>
                </c:pt>
                <c:pt idx="17725">
                  <c:v>-49.899999999999991</c:v>
                </c:pt>
                <c:pt idx="17726">
                  <c:v>-49.897999999999996</c:v>
                </c:pt>
                <c:pt idx="17727">
                  <c:v>-49.895999999999994</c:v>
                </c:pt>
                <c:pt idx="17728">
                  <c:v>-49.893999999999991</c:v>
                </c:pt>
                <c:pt idx="17729">
                  <c:v>-49.891999999999996</c:v>
                </c:pt>
                <c:pt idx="17730">
                  <c:v>-49.889999999999993</c:v>
                </c:pt>
                <c:pt idx="17731">
                  <c:v>-49.887999999999991</c:v>
                </c:pt>
                <c:pt idx="17732">
                  <c:v>-49.885999999999996</c:v>
                </c:pt>
                <c:pt idx="17733">
                  <c:v>-49.883999999999993</c:v>
                </c:pt>
                <c:pt idx="17734">
                  <c:v>-49.881999999999991</c:v>
                </c:pt>
                <c:pt idx="17735">
                  <c:v>-49.879999999999995</c:v>
                </c:pt>
                <c:pt idx="17736">
                  <c:v>-49.877999999999993</c:v>
                </c:pt>
                <c:pt idx="17737">
                  <c:v>-49.875999999999998</c:v>
                </c:pt>
                <c:pt idx="17738">
                  <c:v>-49.873999999999995</c:v>
                </c:pt>
                <c:pt idx="17739">
                  <c:v>-49.871999999999993</c:v>
                </c:pt>
                <c:pt idx="17740">
                  <c:v>-49.87</c:v>
                </c:pt>
                <c:pt idx="17741">
                  <c:v>-49.867999999999995</c:v>
                </c:pt>
                <c:pt idx="17742">
                  <c:v>-49.865999999999993</c:v>
                </c:pt>
                <c:pt idx="17743">
                  <c:v>-49.863999999999997</c:v>
                </c:pt>
                <c:pt idx="17744">
                  <c:v>-49.861999999999995</c:v>
                </c:pt>
                <c:pt idx="17745">
                  <c:v>-49.859999999999992</c:v>
                </c:pt>
                <c:pt idx="17746">
                  <c:v>-49.857999999999997</c:v>
                </c:pt>
                <c:pt idx="17747">
                  <c:v>-49.855999999999995</c:v>
                </c:pt>
                <c:pt idx="17748">
                  <c:v>-49.853999999999992</c:v>
                </c:pt>
                <c:pt idx="17749">
                  <c:v>-49.851999999999997</c:v>
                </c:pt>
                <c:pt idx="17750">
                  <c:v>-49.849999999999994</c:v>
                </c:pt>
                <c:pt idx="17751">
                  <c:v>-49.847999999999992</c:v>
                </c:pt>
                <c:pt idx="17752">
                  <c:v>-49.845999999999997</c:v>
                </c:pt>
                <c:pt idx="17753">
                  <c:v>-49.843999999999994</c:v>
                </c:pt>
                <c:pt idx="17754">
                  <c:v>-49.841999999999992</c:v>
                </c:pt>
                <c:pt idx="17755">
                  <c:v>-49.839999999999996</c:v>
                </c:pt>
                <c:pt idx="17756">
                  <c:v>-49.837999999999994</c:v>
                </c:pt>
                <c:pt idx="17757">
                  <c:v>-49.835999999999991</c:v>
                </c:pt>
                <c:pt idx="17758">
                  <c:v>-49.833999999999996</c:v>
                </c:pt>
                <c:pt idx="17759">
                  <c:v>-49.831999999999994</c:v>
                </c:pt>
                <c:pt idx="17760">
                  <c:v>-49.829999999999991</c:v>
                </c:pt>
                <c:pt idx="17761">
                  <c:v>-49.827999999999996</c:v>
                </c:pt>
                <c:pt idx="17762">
                  <c:v>-49.825999999999993</c:v>
                </c:pt>
                <c:pt idx="17763">
                  <c:v>-49.823999999999991</c:v>
                </c:pt>
                <c:pt idx="17764">
                  <c:v>-49.821999999999996</c:v>
                </c:pt>
                <c:pt idx="17765">
                  <c:v>-49.819999999999993</c:v>
                </c:pt>
                <c:pt idx="17766">
                  <c:v>-49.817999999999998</c:v>
                </c:pt>
                <c:pt idx="17767">
                  <c:v>-49.815999999999995</c:v>
                </c:pt>
                <c:pt idx="17768">
                  <c:v>-49.813999999999993</c:v>
                </c:pt>
                <c:pt idx="17769">
                  <c:v>-49.811999999999998</c:v>
                </c:pt>
                <c:pt idx="17770">
                  <c:v>-49.809999999999995</c:v>
                </c:pt>
                <c:pt idx="17771">
                  <c:v>-49.807999999999993</c:v>
                </c:pt>
                <c:pt idx="17772">
                  <c:v>-49.805999999999997</c:v>
                </c:pt>
                <c:pt idx="17773">
                  <c:v>-49.803999999999995</c:v>
                </c:pt>
                <c:pt idx="17774">
                  <c:v>-49.801999999999992</c:v>
                </c:pt>
                <c:pt idx="17775">
                  <c:v>-49.8</c:v>
                </c:pt>
                <c:pt idx="17776">
                  <c:v>-49.797999999999995</c:v>
                </c:pt>
                <c:pt idx="17777">
                  <c:v>-49.795999999999992</c:v>
                </c:pt>
                <c:pt idx="17778">
                  <c:v>-49.793999999999997</c:v>
                </c:pt>
                <c:pt idx="17779">
                  <c:v>-49.791999999999994</c:v>
                </c:pt>
                <c:pt idx="17780">
                  <c:v>-49.789999999999992</c:v>
                </c:pt>
                <c:pt idx="17781">
                  <c:v>-49.787999999999997</c:v>
                </c:pt>
                <c:pt idx="17782">
                  <c:v>-49.785999999999994</c:v>
                </c:pt>
                <c:pt idx="17783">
                  <c:v>-49.783999999999992</c:v>
                </c:pt>
                <c:pt idx="17784">
                  <c:v>-49.781999999999996</c:v>
                </c:pt>
                <c:pt idx="17785">
                  <c:v>-49.779999999999994</c:v>
                </c:pt>
                <c:pt idx="17786">
                  <c:v>-49.777999999999992</c:v>
                </c:pt>
                <c:pt idx="17787">
                  <c:v>-49.775999999999996</c:v>
                </c:pt>
                <c:pt idx="17788">
                  <c:v>-49.773999999999994</c:v>
                </c:pt>
                <c:pt idx="17789">
                  <c:v>-49.771999999999991</c:v>
                </c:pt>
                <c:pt idx="17790">
                  <c:v>-49.769999999999996</c:v>
                </c:pt>
                <c:pt idx="17791">
                  <c:v>-49.767999999999994</c:v>
                </c:pt>
                <c:pt idx="17792">
                  <c:v>-49.765999999999991</c:v>
                </c:pt>
                <c:pt idx="17793">
                  <c:v>-49.763999999999996</c:v>
                </c:pt>
                <c:pt idx="17794">
                  <c:v>-49.761999999999993</c:v>
                </c:pt>
                <c:pt idx="17795">
                  <c:v>-49.759999999999991</c:v>
                </c:pt>
                <c:pt idx="17796">
                  <c:v>-49.757999999999996</c:v>
                </c:pt>
                <c:pt idx="17797">
                  <c:v>-49.755999999999993</c:v>
                </c:pt>
                <c:pt idx="17798">
                  <c:v>-49.753999999999998</c:v>
                </c:pt>
                <c:pt idx="17799">
                  <c:v>-49.751999999999995</c:v>
                </c:pt>
                <c:pt idx="17800">
                  <c:v>-49.749999999999993</c:v>
                </c:pt>
                <c:pt idx="17801">
                  <c:v>-49.747999999999998</c:v>
                </c:pt>
                <c:pt idx="17802">
                  <c:v>-49.745999999999995</c:v>
                </c:pt>
                <c:pt idx="17803">
                  <c:v>-49.743999999999993</c:v>
                </c:pt>
                <c:pt idx="17804">
                  <c:v>-49.741999999999997</c:v>
                </c:pt>
                <c:pt idx="17805">
                  <c:v>-49.739999999999995</c:v>
                </c:pt>
                <c:pt idx="17806">
                  <c:v>-49.737999999999992</c:v>
                </c:pt>
                <c:pt idx="17807">
                  <c:v>-49.735999999999997</c:v>
                </c:pt>
                <c:pt idx="17808">
                  <c:v>-49.733999999999995</c:v>
                </c:pt>
                <c:pt idx="17809">
                  <c:v>-49.731999999999992</c:v>
                </c:pt>
                <c:pt idx="17810">
                  <c:v>-49.73</c:v>
                </c:pt>
                <c:pt idx="17811">
                  <c:v>-49.727999999999994</c:v>
                </c:pt>
                <c:pt idx="17812">
                  <c:v>-49.725999999999992</c:v>
                </c:pt>
                <c:pt idx="17813">
                  <c:v>-49.723999999999997</c:v>
                </c:pt>
                <c:pt idx="17814">
                  <c:v>-49.721999999999994</c:v>
                </c:pt>
                <c:pt idx="17815">
                  <c:v>-49.719999999999992</c:v>
                </c:pt>
                <c:pt idx="17816">
                  <c:v>-49.717999999999996</c:v>
                </c:pt>
                <c:pt idx="17817">
                  <c:v>-49.715999999999994</c:v>
                </c:pt>
                <c:pt idx="17818">
                  <c:v>-49.713999999999992</c:v>
                </c:pt>
                <c:pt idx="17819">
                  <c:v>-49.711999999999996</c:v>
                </c:pt>
                <c:pt idx="17820">
                  <c:v>-49.709999999999994</c:v>
                </c:pt>
                <c:pt idx="17821">
                  <c:v>-49.707999999999991</c:v>
                </c:pt>
                <c:pt idx="17822">
                  <c:v>-49.705999999999996</c:v>
                </c:pt>
                <c:pt idx="17823">
                  <c:v>-49.703999999999994</c:v>
                </c:pt>
                <c:pt idx="17824">
                  <c:v>-49.701999999999991</c:v>
                </c:pt>
                <c:pt idx="17825">
                  <c:v>-49.699999999999996</c:v>
                </c:pt>
                <c:pt idx="17826">
                  <c:v>-49.697999999999993</c:v>
                </c:pt>
                <c:pt idx="17827">
                  <c:v>-49.695999999999991</c:v>
                </c:pt>
                <c:pt idx="17828">
                  <c:v>-49.693999999999996</c:v>
                </c:pt>
                <c:pt idx="17829">
                  <c:v>-49.691999999999993</c:v>
                </c:pt>
                <c:pt idx="17830">
                  <c:v>-49.69</c:v>
                </c:pt>
                <c:pt idx="17831">
                  <c:v>-49.687999999999995</c:v>
                </c:pt>
                <c:pt idx="17832">
                  <c:v>-49.685999999999993</c:v>
                </c:pt>
                <c:pt idx="17833">
                  <c:v>-49.683999999999997</c:v>
                </c:pt>
                <c:pt idx="17834">
                  <c:v>-49.681999999999995</c:v>
                </c:pt>
                <c:pt idx="17835">
                  <c:v>-49.679999999999993</c:v>
                </c:pt>
                <c:pt idx="17836">
                  <c:v>-49.677999999999997</c:v>
                </c:pt>
                <c:pt idx="17837">
                  <c:v>-49.675999999999995</c:v>
                </c:pt>
                <c:pt idx="17838">
                  <c:v>-49.673999999999992</c:v>
                </c:pt>
                <c:pt idx="17839">
                  <c:v>-49.671999999999997</c:v>
                </c:pt>
                <c:pt idx="17840">
                  <c:v>-49.669999999999995</c:v>
                </c:pt>
                <c:pt idx="17841">
                  <c:v>-49.667999999999992</c:v>
                </c:pt>
                <c:pt idx="17842">
                  <c:v>-49.665999999999997</c:v>
                </c:pt>
                <c:pt idx="17843">
                  <c:v>-49.663999999999994</c:v>
                </c:pt>
                <c:pt idx="17844">
                  <c:v>-49.661999999999992</c:v>
                </c:pt>
                <c:pt idx="17845">
                  <c:v>-49.66</c:v>
                </c:pt>
                <c:pt idx="17846">
                  <c:v>-49.657999999999994</c:v>
                </c:pt>
                <c:pt idx="17847">
                  <c:v>-49.655999999999992</c:v>
                </c:pt>
                <c:pt idx="17848">
                  <c:v>-49.653999999999996</c:v>
                </c:pt>
                <c:pt idx="17849">
                  <c:v>-49.651999999999994</c:v>
                </c:pt>
                <c:pt idx="17850">
                  <c:v>-49.649999999999991</c:v>
                </c:pt>
                <c:pt idx="17851">
                  <c:v>-49.647999999999996</c:v>
                </c:pt>
                <c:pt idx="17852">
                  <c:v>-49.645999999999994</c:v>
                </c:pt>
                <c:pt idx="17853">
                  <c:v>-49.643999999999991</c:v>
                </c:pt>
                <c:pt idx="17854">
                  <c:v>-49.641999999999996</c:v>
                </c:pt>
                <c:pt idx="17855">
                  <c:v>-49.639999999999993</c:v>
                </c:pt>
                <c:pt idx="17856">
                  <c:v>-49.637999999999991</c:v>
                </c:pt>
                <c:pt idx="17857">
                  <c:v>-49.635999999999996</c:v>
                </c:pt>
                <c:pt idx="17858">
                  <c:v>-49.633999999999993</c:v>
                </c:pt>
                <c:pt idx="17859">
                  <c:v>-49.631999999999991</c:v>
                </c:pt>
                <c:pt idx="17860">
                  <c:v>-49.629999999999995</c:v>
                </c:pt>
                <c:pt idx="17861">
                  <c:v>-49.627999999999993</c:v>
                </c:pt>
                <c:pt idx="17862">
                  <c:v>-49.625999999999998</c:v>
                </c:pt>
                <c:pt idx="17863">
                  <c:v>-49.623999999999995</c:v>
                </c:pt>
                <c:pt idx="17864">
                  <c:v>-49.621999999999993</c:v>
                </c:pt>
                <c:pt idx="17865">
                  <c:v>-49.62</c:v>
                </c:pt>
                <c:pt idx="17866">
                  <c:v>-49.617999999999995</c:v>
                </c:pt>
                <c:pt idx="17867">
                  <c:v>-49.615999999999993</c:v>
                </c:pt>
                <c:pt idx="17868">
                  <c:v>-49.613999999999997</c:v>
                </c:pt>
                <c:pt idx="17869">
                  <c:v>-49.611999999999995</c:v>
                </c:pt>
                <c:pt idx="17870">
                  <c:v>-49.609999999999992</c:v>
                </c:pt>
                <c:pt idx="17871">
                  <c:v>-49.607999999999997</c:v>
                </c:pt>
                <c:pt idx="17872">
                  <c:v>-49.605999999999995</c:v>
                </c:pt>
                <c:pt idx="17873">
                  <c:v>-49.603999999999992</c:v>
                </c:pt>
                <c:pt idx="17874">
                  <c:v>-49.601999999999997</c:v>
                </c:pt>
                <c:pt idx="17875">
                  <c:v>-49.599999999999994</c:v>
                </c:pt>
                <c:pt idx="17876">
                  <c:v>-49.597999999999992</c:v>
                </c:pt>
                <c:pt idx="17877">
                  <c:v>-49.595999999999997</c:v>
                </c:pt>
                <c:pt idx="17878">
                  <c:v>-49.593999999999994</c:v>
                </c:pt>
                <c:pt idx="17879">
                  <c:v>-49.591999999999992</c:v>
                </c:pt>
                <c:pt idx="17880">
                  <c:v>-49.589999999999996</c:v>
                </c:pt>
                <c:pt idx="17881">
                  <c:v>-49.587999999999994</c:v>
                </c:pt>
                <c:pt idx="17882">
                  <c:v>-49.585999999999991</c:v>
                </c:pt>
                <c:pt idx="17883">
                  <c:v>-49.583999999999996</c:v>
                </c:pt>
                <c:pt idx="17884">
                  <c:v>-49.581999999999994</c:v>
                </c:pt>
                <c:pt idx="17885">
                  <c:v>-49.579999999999991</c:v>
                </c:pt>
                <c:pt idx="17886">
                  <c:v>-49.577999999999996</c:v>
                </c:pt>
                <c:pt idx="17887">
                  <c:v>-49.575999999999993</c:v>
                </c:pt>
                <c:pt idx="17888">
                  <c:v>-49.573999999999991</c:v>
                </c:pt>
                <c:pt idx="17889">
                  <c:v>-49.571999999999996</c:v>
                </c:pt>
                <c:pt idx="17890">
                  <c:v>-49.569999999999993</c:v>
                </c:pt>
                <c:pt idx="17891">
                  <c:v>-49.567999999999998</c:v>
                </c:pt>
                <c:pt idx="17892">
                  <c:v>-49.565999999999995</c:v>
                </c:pt>
                <c:pt idx="17893">
                  <c:v>-49.563999999999993</c:v>
                </c:pt>
                <c:pt idx="17894">
                  <c:v>-49.561999999999998</c:v>
                </c:pt>
                <c:pt idx="17895">
                  <c:v>-49.559999999999995</c:v>
                </c:pt>
                <c:pt idx="17896">
                  <c:v>-49.557999999999993</c:v>
                </c:pt>
                <c:pt idx="17897">
                  <c:v>-49.555999999999997</c:v>
                </c:pt>
                <c:pt idx="17898">
                  <c:v>-49.553999999999995</c:v>
                </c:pt>
                <c:pt idx="17899">
                  <c:v>-49.551999999999992</c:v>
                </c:pt>
                <c:pt idx="17900">
                  <c:v>-49.55</c:v>
                </c:pt>
                <c:pt idx="17901">
                  <c:v>-49.547999999999995</c:v>
                </c:pt>
                <c:pt idx="17902">
                  <c:v>-49.545999999999992</c:v>
                </c:pt>
                <c:pt idx="17903">
                  <c:v>-49.543999999999997</c:v>
                </c:pt>
                <c:pt idx="17904">
                  <c:v>-49.541999999999994</c:v>
                </c:pt>
                <c:pt idx="17905">
                  <c:v>-49.539999999999992</c:v>
                </c:pt>
                <c:pt idx="17906">
                  <c:v>-49.537999999999997</c:v>
                </c:pt>
                <c:pt idx="17907">
                  <c:v>-49.535999999999994</c:v>
                </c:pt>
                <c:pt idx="17908">
                  <c:v>-49.533999999999992</c:v>
                </c:pt>
                <c:pt idx="17909">
                  <c:v>-49.531999999999996</c:v>
                </c:pt>
                <c:pt idx="17910">
                  <c:v>-49.529999999999994</c:v>
                </c:pt>
                <c:pt idx="17911">
                  <c:v>-49.527999999999992</c:v>
                </c:pt>
                <c:pt idx="17912">
                  <c:v>-49.525999999999996</c:v>
                </c:pt>
                <c:pt idx="17913">
                  <c:v>-49.523999999999994</c:v>
                </c:pt>
                <c:pt idx="17914">
                  <c:v>-49.521999999999991</c:v>
                </c:pt>
                <c:pt idx="17915">
                  <c:v>-49.519999999999996</c:v>
                </c:pt>
                <c:pt idx="17916">
                  <c:v>-49.517999999999994</c:v>
                </c:pt>
                <c:pt idx="17917">
                  <c:v>-49.515999999999991</c:v>
                </c:pt>
                <c:pt idx="17918">
                  <c:v>-49.513999999999996</c:v>
                </c:pt>
                <c:pt idx="17919">
                  <c:v>-49.511999999999993</c:v>
                </c:pt>
                <c:pt idx="17920">
                  <c:v>-49.509999999999991</c:v>
                </c:pt>
                <c:pt idx="17921">
                  <c:v>-49.507999999999996</c:v>
                </c:pt>
                <c:pt idx="17922">
                  <c:v>-49.505999999999993</c:v>
                </c:pt>
                <c:pt idx="17923">
                  <c:v>-49.503999999999998</c:v>
                </c:pt>
                <c:pt idx="17924">
                  <c:v>-49.501999999999995</c:v>
                </c:pt>
                <c:pt idx="17925">
                  <c:v>-49.499999999999993</c:v>
                </c:pt>
                <c:pt idx="17926">
                  <c:v>-49.497999999999998</c:v>
                </c:pt>
                <c:pt idx="17927">
                  <c:v>-49.495999999999995</c:v>
                </c:pt>
                <c:pt idx="17928">
                  <c:v>-49.493999999999993</c:v>
                </c:pt>
                <c:pt idx="17929">
                  <c:v>-49.491999999999997</c:v>
                </c:pt>
                <c:pt idx="17930">
                  <c:v>-49.489999999999995</c:v>
                </c:pt>
                <c:pt idx="17931">
                  <c:v>-49.487999999999992</c:v>
                </c:pt>
                <c:pt idx="17932">
                  <c:v>-49.485999999999997</c:v>
                </c:pt>
                <c:pt idx="17933">
                  <c:v>-49.483999999999995</c:v>
                </c:pt>
                <c:pt idx="17934">
                  <c:v>-49.481999999999992</c:v>
                </c:pt>
                <c:pt idx="17935">
                  <c:v>-49.48</c:v>
                </c:pt>
                <c:pt idx="17936">
                  <c:v>-49.477999999999994</c:v>
                </c:pt>
                <c:pt idx="17937">
                  <c:v>-49.475999999999992</c:v>
                </c:pt>
                <c:pt idx="17938">
                  <c:v>-49.473999999999997</c:v>
                </c:pt>
                <c:pt idx="17939">
                  <c:v>-49.471999999999994</c:v>
                </c:pt>
                <c:pt idx="17940">
                  <c:v>-49.469999999999992</c:v>
                </c:pt>
                <c:pt idx="17941">
                  <c:v>-49.467999999999996</c:v>
                </c:pt>
                <c:pt idx="17942">
                  <c:v>-49.465999999999994</c:v>
                </c:pt>
                <c:pt idx="17943">
                  <c:v>-49.463999999999992</c:v>
                </c:pt>
                <c:pt idx="17944">
                  <c:v>-49.461999999999996</c:v>
                </c:pt>
                <c:pt idx="17945">
                  <c:v>-49.459999999999994</c:v>
                </c:pt>
                <c:pt idx="17946">
                  <c:v>-49.457999999999991</c:v>
                </c:pt>
                <c:pt idx="17947">
                  <c:v>-49.455999999999996</c:v>
                </c:pt>
                <c:pt idx="17948">
                  <c:v>-49.453999999999994</c:v>
                </c:pt>
                <c:pt idx="17949">
                  <c:v>-49.451999999999991</c:v>
                </c:pt>
                <c:pt idx="17950">
                  <c:v>-49.449999999999996</c:v>
                </c:pt>
                <c:pt idx="17951">
                  <c:v>-49.447999999999993</c:v>
                </c:pt>
                <c:pt idx="17952">
                  <c:v>-49.445999999999991</c:v>
                </c:pt>
                <c:pt idx="17953">
                  <c:v>-49.443999999999996</c:v>
                </c:pt>
                <c:pt idx="17954">
                  <c:v>-49.441999999999993</c:v>
                </c:pt>
                <c:pt idx="17955">
                  <c:v>-49.44</c:v>
                </c:pt>
                <c:pt idx="17956">
                  <c:v>-49.437999999999995</c:v>
                </c:pt>
                <c:pt idx="17957">
                  <c:v>-49.435999999999993</c:v>
                </c:pt>
                <c:pt idx="17958">
                  <c:v>-49.433999999999997</c:v>
                </c:pt>
                <c:pt idx="17959">
                  <c:v>-49.431999999999995</c:v>
                </c:pt>
                <c:pt idx="17960">
                  <c:v>-49.429999999999993</c:v>
                </c:pt>
                <c:pt idx="17961">
                  <c:v>-49.427999999999997</c:v>
                </c:pt>
                <c:pt idx="17962">
                  <c:v>-49.425999999999995</c:v>
                </c:pt>
                <c:pt idx="17963">
                  <c:v>-49.423999999999992</c:v>
                </c:pt>
                <c:pt idx="17964">
                  <c:v>-49.421999999999997</c:v>
                </c:pt>
                <c:pt idx="17965">
                  <c:v>-49.419999999999995</c:v>
                </c:pt>
                <c:pt idx="17966">
                  <c:v>-49.417999999999992</c:v>
                </c:pt>
                <c:pt idx="17967">
                  <c:v>-49.415999999999997</c:v>
                </c:pt>
                <c:pt idx="17968">
                  <c:v>-49.413999999999994</c:v>
                </c:pt>
                <c:pt idx="17969">
                  <c:v>-49.411999999999992</c:v>
                </c:pt>
                <c:pt idx="17970">
                  <c:v>-49.41</c:v>
                </c:pt>
                <c:pt idx="17971">
                  <c:v>-49.407999999999994</c:v>
                </c:pt>
                <c:pt idx="17972">
                  <c:v>-49.405999999999992</c:v>
                </c:pt>
                <c:pt idx="17973">
                  <c:v>-49.403999999999996</c:v>
                </c:pt>
                <c:pt idx="17974">
                  <c:v>-49.401999999999994</c:v>
                </c:pt>
                <c:pt idx="17975">
                  <c:v>-49.399999999999991</c:v>
                </c:pt>
                <c:pt idx="17976">
                  <c:v>-49.397999999999996</c:v>
                </c:pt>
                <c:pt idx="17977">
                  <c:v>-49.395999999999994</c:v>
                </c:pt>
                <c:pt idx="17978">
                  <c:v>-49.393999999999991</c:v>
                </c:pt>
                <c:pt idx="17979">
                  <c:v>-49.391999999999996</c:v>
                </c:pt>
                <c:pt idx="17980">
                  <c:v>-49.389999999999993</c:v>
                </c:pt>
                <c:pt idx="17981">
                  <c:v>-49.387999999999991</c:v>
                </c:pt>
                <c:pt idx="17982">
                  <c:v>-49.385999999999996</c:v>
                </c:pt>
                <c:pt idx="17983">
                  <c:v>-49.383999999999993</c:v>
                </c:pt>
                <c:pt idx="17984">
                  <c:v>-49.381999999999991</c:v>
                </c:pt>
                <c:pt idx="17985">
                  <c:v>-49.379999999999995</c:v>
                </c:pt>
                <c:pt idx="17986">
                  <c:v>-49.377999999999993</c:v>
                </c:pt>
                <c:pt idx="17987">
                  <c:v>-49.375999999999998</c:v>
                </c:pt>
                <c:pt idx="17988">
                  <c:v>-49.373999999999995</c:v>
                </c:pt>
                <c:pt idx="17989">
                  <c:v>-49.371999999999993</c:v>
                </c:pt>
                <c:pt idx="17990">
                  <c:v>-49.37</c:v>
                </c:pt>
                <c:pt idx="17991">
                  <c:v>-49.367999999999995</c:v>
                </c:pt>
                <c:pt idx="17992">
                  <c:v>-49.365999999999993</c:v>
                </c:pt>
                <c:pt idx="17993">
                  <c:v>-49.363999999999997</c:v>
                </c:pt>
                <c:pt idx="17994">
                  <c:v>-49.361999999999995</c:v>
                </c:pt>
                <c:pt idx="17995">
                  <c:v>-49.359999999999992</c:v>
                </c:pt>
                <c:pt idx="17996">
                  <c:v>-49.357999999999997</c:v>
                </c:pt>
                <c:pt idx="17997">
                  <c:v>-49.355999999999995</c:v>
                </c:pt>
                <c:pt idx="17998">
                  <c:v>-49.353999999999992</c:v>
                </c:pt>
                <c:pt idx="17999">
                  <c:v>-49.351999999999997</c:v>
                </c:pt>
                <c:pt idx="18000">
                  <c:v>-49.349999999999994</c:v>
                </c:pt>
                <c:pt idx="18001">
                  <c:v>-49.347999999999992</c:v>
                </c:pt>
                <c:pt idx="18002">
                  <c:v>-49.345999999999997</c:v>
                </c:pt>
                <c:pt idx="18003">
                  <c:v>-49.343999999999994</c:v>
                </c:pt>
                <c:pt idx="18004">
                  <c:v>-49.341999999999992</c:v>
                </c:pt>
                <c:pt idx="18005">
                  <c:v>-49.339999999999996</c:v>
                </c:pt>
                <c:pt idx="18006">
                  <c:v>-49.337999999999994</c:v>
                </c:pt>
                <c:pt idx="18007">
                  <c:v>-49.335999999999991</c:v>
                </c:pt>
                <c:pt idx="18008">
                  <c:v>-49.333999999999996</c:v>
                </c:pt>
                <c:pt idx="18009">
                  <c:v>-49.331999999999994</c:v>
                </c:pt>
                <c:pt idx="18010">
                  <c:v>-49.329999999999991</c:v>
                </c:pt>
                <c:pt idx="18011">
                  <c:v>-49.327999999999996</c:v>
                </c:pt>
                <c:pt idx="18012">
                  <c:v>-49.325999999999993</c:v>
                </c:pt>
                <c:pt idx="18013">
                  <c:v>-49.323999999999991</c:v>
                </c:pt>
                <c:pt idx="18014">
                  <c:v>-49.321999999999996</c:v>
                </c:pt>
                <c:pt idx="18015">
                  <c:v>-49.319999999999993</c:v>
                </c:pt>
                <c:pt idx="18016">
                  <c:v>-49.317999999999998</c:v>
                </c:pt>
                <c:pt idx="18017">
                  <c:v>-49.315999999999995</c:v>
                </c:pt>
                <c:pt idx="18018">
                  <c:v>-49.313999999999993</c:v>
                </c:pt>
                <c:pt idx="18019">
                  <c:v>-49.311999999999998</c:v>
                </c:pt>
                <c:pt idx="18020">
                  <c:v>-49.309999999999995</c:v>
                </c:pt>
                <c:pt idx="18021">
                  <c:v>-49.307999999999993</c:v>
                </c:pt>
                <c:pt idx="18022">
                  <c:v>-49.305999999999997</c:v>
                </c:pt>
                <c:pt idx="18023">
                  <c:v>-49.303999999999995</c:v>
                </c:pt>
                <c:pt idx="18024">
                  <c:v>-49.301999999999992</c:v>
                </c:pt>
                <c:pt idx="18025">
                  <c:v>-49.3</c:v>
                </c:pt>
                <c:pt idx="18026">
                  <c:v>-49.297999999999995</c:v>
                </c:pt>
                <c:pt idx="18027">
                  <c:v>-49.295999999999992</c:v>
                </c:pt>
                <c:pt idx="18028">
                  <c:v>-49.293999999999997</c:v>
                </c:pt>
                <c:pt idx="18029">
                  <c:v>-49.291999999999994</c:v>
                </c:pt>
                <c:pt idx="18030">
                  <c:v>-49.289999999999992</c:v>
                </c:pt>
                <c:pt idx="18031">
                  <c:v>-49.287999999999997</c:v>
                </c:pt>
                <c:pt idx="18032">
                  <c:v>-49.285999999999994</c:v>
                </c:pt>
                <c:pt idx="18033">
                  <c:v>-49.283999999999992</c:v>
                </c:pt>
                <c:pt idx="18034">
                  <c:v>-49.281999999999996</c:v>
                </c:pt>
                <c:pt idx="18035">
                  <c:v>-49.279999999999994</c:v>
                </c:pt>
                <c:pt idx="18036">
                  <c:v>-49.277999999999992</c:v>
                </c:pt>
                <c:pt idx="18037">
                  <c:v>-49.275999999999996</c:v>
                </c:pt>
                <c:pt idx="18038">
                  <c:v>-49.273999999999994</c:v>
                </c:pt>
                <c:pt idx="18039">
                  <c:v>-49.271999999999991</c:v>
                </c:pt>
                <c:pt idx="18040">
                  <c:v>-49.269999999999996</c:v>
                </c:pt>
                <c:pt idx="18041">
                  <c:v>-49.267999999999994</c:v>
                </c:pt>
                <c:pt idx="18042">
                  <c:v>-49.265999999999991</c:v>
                </c:pt>
                <c:pt idx="18043">
                  <c:v>-49.263999999999996</c:v>
                </c:pt>
                <c:pt idx="18044">
                  <c:v>-49.261999999999993</c:v>
                </c:pt>
                <c:pt idx="18045">
                  <c:v>-49.259999999999991</c:v>
                </c:pt>
                <c:pt idx="18046">
                  <c:v>-49.257999999999996</c:v>
                </c:pt>
                <c:pt idx="18047">
                  <c:v>-49.255999999999993</c:v>
                </c:pt>
                <c:pt idx="18048">
                  <c:v>-49.253999999999998</c:v>
                </c:pt>
                <c:pt idx="18049">
                  <c:v>-49.251999999999995</c:v>
                </c:pt>
                <c:pt idx="18050">
                  <c:v>-49.249999999999993</c:v>
                </c:pt>
                <c:pt idx="18051">
                  <c:v>-49.247999999999998</c:v>
                </c:pt>
                <c:pt idx="18052">
                  <c:v>-49.245999999999995</c:v>
                </c:pt>
                <c:pt idx="18053">
                  <c:v>-49.243999999999993</c:v>
                </c:pt>
                <c:pt idx="18054">
                  <c:v>-49.241999999999997</c:v>
                </c:pt>
                <c:pt idx="18055">
                  <c:v>-49.239999999999995</c:v>
                </c:pt>
                <c:pt idx="18056">
                  <c:v>-49.237999999999992</c:v>
                </c:pt>
                <c:pt idx="18057">
                  <c:v>-49.235999999999997</c:v>
                </c:pt>
                <c:pt idx="18058">
                  <c:v>-49.233999999999995</c:v>
                </c:pt>
                <c:pt idx="18059">
                  <c:v>-49.231999999999992</c:v>
                </c:pt>
                <c:pt idx="18060">
                  <c:v>-49.23</c:v>
                </c:pt>
                <c:pt idx="18061">
                  <c:v>-49.227999999999994</c:v>
                </c:pt>
                <c:pt idx="18062">
                  <c:v>-49.225999999999992</c:v>
                </c:pt>
                <c:pt idx="18063">
                  <c:v>-49.223999999999997</c:v>
                </c:pt>
                <c:pt idx="18064">
                  <c:v>-49.221999999999994</c:v>
                </c:pt>
                <c:pt idx="18065">
                  <c:v>-49.219999999999992</c:v>
                </c:pt>
                <c:pt idx="18066">
                  <c:v>-49.217999999999996</c:v>
                </c:pt>
                <c:pt idx="18067">
                  <c:v>-49.215999999999994</c:v>
                </c:pt>
                <c:pt idx="18068">
                  <c:v>-49.213999999999992</c:v>
                </c:pt>
                <c:pt idx="18069">
                  <c:v>-49.211999999999996</c:v>
                </c:pt>
                <c:pt idx="18070">
                  <c:v>-49.209999999999994</c:v>
                </c:pt>
                <c:pt idx="18071">
                  <c:v>-49.207999999999991</c:v>
                </c:pt>
                <c:pt idx="18072">
                  <c:v>-49.205999999999996</c:v>
                </c:pt>
                <c:pt idx="18073">
                  <c:v>-49.203999999999994</c:v>
                </c:pt>
                <c:pt idx="18074">
                  <c:v>-49.201999999999991</c:v>
                </c:pt>
                <c:pt idx="18075">
                  <c:v>-49.199999999999996</c:v>
                </c:pt>
                <c:pt idx="18076">
                  <c:v>-49.197999999999993</c:v>
                </c:pt>
                <c:pt idx="18077">
                  <c:v>-49.195999999999991</c:v>
                </c:pt>
                <c:pt idx="18078">
                  <c:v>-49.193999999999996</c:v>
                </c:pt>
                <c:pt idx="18079">
                  <c:v>-49.191999999999993</c:v>
                </c:pt>
                <c:pt idx="18080">
                  <c:v>-49.19</c:v>
                </c:pt>
                <c:pt idx="18081">
                  <c:v>-49.187999999999995</c:v>
                </c:pt>
                <c:pt idx="18082">
                  <c:v>-49.185999999999993</c:v>
                </c:pt>
                <c:pt idx="18083">
                  <c:v>-49.183999999999997</c:v>
                </c:pt>
                <c:pt idx="18084">
                  <c:v>-49.181999999999995</c:v>
                </c:pt>
                <c:pt idx="18085">
                  <c:v>-49.179999999999993</c:v>
                </c:pt>
                <c:pt idx="18086">
                  <c:v>-49.177999999999997</c:v>
                </c:pt>
                <c:pt idx="18087">
                  <c:v>-49.175999999999995</c:v>
                </c:pt>
                <c:pt idx="18088">
                  <c:v>-49.173999999999992</c:v>
                </c:pt>
                <c:pt idx="18089">
                  <c:v>-49.171999999999997</c:v>
                </c:pt>
                <c:pt idx="18090">
                  <c:v>-49.169999999999995</c:v>
                </c:pt>
                <c:pt idx="18091">
                  <c:v>-49.167999999999992</c:v>
                </c:pt>
                <c:pt idx="18092">
                  <c:v>-49.165999999999997</c:v>
                </c:pt>
                <c:pt idx="18093">
                  <c:v>-49.163999999999994</c:v>
                </c:pt>
                <c:pt idx="18094">
                  <c:v>-49.161999999999992</c:v>
                </c:pt>
                <c:pt idx="18095">
                  <c:v>-49.16</c:v>
                </c:pt>
                <c:pt idx="18096">
                  <c:v>-49.157999999999994</c:v>
                </c:pt>
                <c:pt idx="18097">
                  <c:v>-49.155999999999992</c:v>
                </c:pt>
                <c:pt idx="18098">
                  <c:v>-49.153999999999996</c:v>
                </c:pt>
                <c:pt idx="18099">
                  <c:v>-49.151999999999994</c:v>
                </c:pt>
                <c:pt idx="18100">
                  <c:v>-49.149999999999991</c:v>
                </c:pt>
                <c:pt idx="18101">
                  <c:v>-49.147999999999996</c:v>
                </c:pt>
                <c:pt idx="18102">
                  <c:v>-49.145999999999994</c:v>
                </c:pt>
                <c:pt idx="18103">
                  <c:v>-49.143999999999991</c:v>
                </c:pt>
                <c:pt idx="18104">
                  <c:v>-49.141999999999996</c:v>
                </c:pt>
                <c:pt idx="18105">
                  <c:v>-49.139999999999993</c:v>
                </c:pt>
                <c:pt idx="18106">
                  <c:v>-49.137999999999991</c:v>
                </c:pt>
                <c:pt idx="18107">
                  <c:v>-49.135999999999996</c:v>
                </c:pt>
                <c:pt idx="18108">
                  <c:v>-49.133999999999993</c:v>
                </c:pt>
                <c:pt idx="18109">
                  <c:v>-49.131999999999991</c:v>
                </c:pt>
                <c:pt idx="18110">
                  <c:v>-49.129999999999995</c:v>
                </c:pt>
                <c:pt idx="18111">
                  <c:v>-49.127999999999993</c:v>
                </c:pt>
                <c:pt idx="18112">
                  <c:v>-49.125999999999998</c:v>
                </c:pt>
                <c:pt idx="18113">
                  <c:v>-49.123999999999995</c:v>
                </c:pt>
                <c:pt idx="18114">
                  <c:v>-49.121999999999993</c:v>
                </c:pt>
                <c:pt idx="18115">
                  <c:v>-49.12</c:v>
                </c:pt>
                <c:pt idx="18116">
                  <c:v>-49.117999999999995</c:v>
                </c:pt>
                <c:pt idx="18117">
                  <c:v>-49.115999999999993</c:v>
                </c:pt>
                <c:pt idx="18118">
                  <c:v>-49.113999999999997</c:v>
                </c:pt>
                <c:pt idx="18119">
                  <c:v>-49.111999999999995</c:v>
                </c:pt>
                <c:pt idx="18120">
                  <c:v>-49.109999999999992</c:v>
                </c:pt>
                <c:pt idx="18121">
                  <c:v>-49.107999999999997</c:v>
                </c:pt>
                <c:pt idx="18122">
                  <c:v>-49.105999999999995</c:v>
                </c:pt>
                <c:pt idx="18123">
                  <c:v>-49.103999999999992</c:v>
                </c:pt>
                <c:pt idx="18124">
                  <c:v>-49.101999999999997</c:v>
                </c:pt>
                <c:pt idx="18125">
                  <c:v>-49.099999999999994</c:v>
                </c:pt>
                <c:pt idx="18126">
                  <c:v>-49.097999999999992</c:v>
                </c:pt>
                <c:pt idx="18127">
                  <c:v>-49.095999999999997</c:v>
                </c:pt>
                <c:pt idx="18128">
                  <c:v>-49.093999999999994</c:v>
                </c:pt>
                <c:pt idx="18129">
                  <c:v>-49.091999999999992</c:v>
                </c:pt>
                <c:pt idx="18130">
                  <c:v>-49.089999999999996</c:v>
                </c:pt>
                <c:pt idx="18131">
                  <c:v>-49.087999999999994</c:v>
                </c:pt>
                <c:pt idx="18132">
                  <c:v>-49.085999999999991</c:v>
                </c:pt>
                <c:pt idx="18133">
                  <c:v>-49.083999999999996</c:v>
                </c:pt>
                <c:pt idx="18134">
                  <c:v>-49.081999999999994</c:v>
                </c:pt>
                <c:pt idx="18135">
                  <c:v>-49.079999999999991</c:v>
                </c:pt>
                <c:pt idx="18136">
                  <c:v>-49.077999999999996</c:v>
                </c:pt>
                <c:pt idx="18137">
                  <c:v>-49.075999999999993</c:v>
                </c:pt>
                <c:pt idx="18138">
                  <c:v>-49.073999999999991</c:v>
                </c:pt>
                <c:pt idx="18139">
                  <c:v>-49.071999999999996</c:v>
                </c:pt>
                <c:pt idx="18140">
                  <c:v>-49.069999999999993</c:v>
                </c:pt>
                <c:pt idx="18141">
                  <c:v>-49.067999999999998</c:v>
                </c:pt>
                <c:pt idx="18142">
                  <c:v>-49.065999999999995</c:v>
                </c:pt>
                <c:pt idx="18143">
                  <c:v>-49.063999999999993</c:v>
                </c:pt>
                <c:pt idx="18144">
                  <c:v>-49.061999999999998</c:v>
                </c:pt>
                <c:pt idx="18145">
                  <c:v>-49.059999999999995</c:v>
                </c:pt>
                <c:pt idx="18146">
                  <c:v>-49.057999999999993</c:v>
                </c:pt>
                <c:pt idx="18147">
                  <c:v>-49.055999999999997</c:v>
                </c:pt>
                <c:pt idx="18148">
                  <c:v>-49.053999999999995</c:v>
                </c:pt>
                <c:pt idx="18149">
                  <c:v>-49.051999999999992</c:v>
                </c:pt>
                <c:pt idx="18150">
                  <c:v>-49.05</c:v>
                </c:pt>
                <c:pt idx="18151">
                  <c:v>-49.047999999999995</c:v>
                </c:pt>
                <c:pt idx="18152">
                  <c:v>-49.045999999999992</c:v>
                </c:pt>
                <c:pt idx="18153">
                  <c:v>-49.043999999999997</c:v>
                </c:pt>
                <c:pt idx="18154">
                  <c:v>-49.041999999999994</c:v>
                </c:pt>
                <c:pt idx="18155">
                  <c:v>-49.039999999999992</c:v>
                </c:pt>
                <c:pt idx="18156">
                  <c:v>-49.037999999999997</c:v>
                </c:pt>
                <c:pt idx="18157">
                  <c:v>-49.035999999999994</c:v>
                </c:pt>
                <c:pt idx="18158">
                  <c:v>-49.033999999999992</c:v>
                </c:pt>
                <c:pt idx="18159">
                  <c:v>-49.031999999999996</c:v>
                </c:pt>
                <c:pt idx="18160">
                  <c:v>-49.029999999999994</c:v>
                </c:pt>
                <c:pt idx="18161">
                  <c:v>-49.027999999999992</c:v>
                </c:pt>
                <c:pt idx="18162">
                  <c:v>-49.025999999999996</c:v>
                </c:pt>
                <c:pt idx="18163">
                  <c:v>-49.023999999999994</c:v>
                </c:pt>
                <c:pt idx="18164">
                  <c:v>-49.021999999999991</c:v>
                </c:pt>
                <c:pt idx="18165">
                  <c:v>-49.019999999999996</c:v>
                </c:pt>
                <c:pt idx="18166">
                  <c:v>-49.017999999999994</c:v>
                </c:pt>
                <c:pt idx="18167">
                  <c:v>-49.015999999999991</c:v>
                </c:pt>
                <c:pt idx="18168">
                  <c:v>-49.013999999999996</c:v>
                </c:pt>
                <c:pt idx="18169">
                  <c:v>-49.011999999999993</c:v>
                </c:pt>
                <c:pt idx="18170">
                  <c:v>-49.009999999999991</c:v>
                </c:pt>
                <c:pt idx="18171">
                  <c:v>-49.007999999999996</c:v>
                </c:pt>
                <c:pt idx="18172">
                  <c:v>-49.005999999999993</c:v>
                </c:pt>
                <c:pt idx="18173">
                  <c:v>-49.003999999999998</c:v>
                </c:pt>
                <c:pt idx="18174">
                  <c:v>-49.001999999999995</c:v>
                </c:pt>
                <c:pt idx="18175">
                  <c:v>-48.999999999999993</c:v>
                </c:pt>
                <c:pt idx="18176">
                  <c:v>-48.997999999999998</c:v>
                </c:pt>
                <c:pt idx="18177">
                  <c:v>-48.995999999999995</c:v>
                </c:pt>
                <c:pt idx="18178">
                  <c:v>-48.993999999999993</c:v>
                </c:pt>
                <c:pt idx="18179">
                  <c:v>-48.991999999999997</c:v>
                </c:pt>
                <c:pt idx="18180">
                  <c:v>-48.989999999999995</c:v>
                </c:pt>
                <c:pt idx="18181">
                  <c:v>-48.987999999999992</c:v>
                </c:pt>
                <c:pt idx="18182">
                  <c:v>-48.985999999999997</c:v>
                </c:pt>
                <c:pt idx="18183">
                  <c:v>-48.983999999999995</c:v>
                </c:pt>
                <c:pt idx="18184">
                  <c:v>-48.981999999999992</c:v>
                </c:pt>
                <c:pt idx="18185">
                  <c:v>-48.98</c:v>
                </c:pt>
                <c:pt idx="18186">
                  <c:v>-48.977999999999994</c:v>
                </c:pt>
                <c:pt idx="18187">
                  <c:v>-48.975999999999992</c:v>
                </c:pt>
                <c:pt idx="18188">
                  <c:v>-48.973999999999997</c:v>
                </c:pt>
                <c:pt idx="18189">
                  <c:v>-48.971999999999994</c:v>
                </c:pt>
                <c:pt idx="18190">
                  <c:v>-48.969999999999992</c:v>
                </c:pt>
                <c:pt idx="18191">
                  <c:v>-48.967999999999996</c:v>
                </c:pt>
                <c:pt idx="18192">
                  <c:v>-48.965999999999994</c:v>
                </c:pt>
                <c:pt idx="18193">
                  <c:v>-48.963999999999992</c:v>
                </c:pt>
                <c:pt idx="18194">
                  <c:v>-48.961999999999996</c:v>
                </c:pt>
                <c:pt idx="18195">
                  <c:v>-48.959999999999994</c:v>
                </c:pt>
                <c:pt idx="18196">
                  <c:v>-48.957999999999991</c:v>
                </c:pt>
                <c:pt idx="18197">
                  <c:v>-48.955999999999996</c:v>
                </c:pt>
                <c:pt idx="18198">
                  <c:v>-48.953999999999994</c:v>
                </c:pt>
                <c:pt idx="18199">
                  <c:v>-48.951999999999991</c:v>
                </c:pt>
                <c:pt idx="18200">
                  <c:v>-48.949999999999996</c:v>
                </c:pt>
                <c:pt idx="18201">
                  <c:v>-48.947999999999993</c:v>
                </c:pt>
                <c:pt idx="18202">
                  <c:v>-48.945999999999991</c:v>
                </c:pt>
                <c:pt idx="18203">
                  <c:v>-48.943999999999996</c:v>
                </c:pt>
                <c:pt idx="18204">
                  <c:v>-48.941999999999993</c:v>
                </c:pt>
                <c:pt idx="18205">
                  <c:v>-48.94</c:v>
                </c:pt>
                <c:pt idx="18206">
                  <c:v>-48.937999999999995</c:v>
                </c:pt>
                <c:pt idx="18207">
                  <c:v>-48.935999999999993</c:v>
                </c:pt>
                <c:pt idx="18208">
                  <c:v>-48.933999999999997</c:v>
                </c:pt>
                <c:pt idx="18209">
                  <c:v>-48.931999999999995</c:v>
                </c:pt>
                <c:pt idx="18210">
                  <c:v>-48.929999999999993</c:v>
                </c:pt>
                <c:pt idx="18211">
                  <c:v>-48.927999999999997</c:v>
                </c:pt>
                <c:pt idx="18212">
                  <c:v>-48.925999999999995</c:v>
                </c:pt>
                <c:pt idx="18213">
                  <c:v>-48.923999999999992</c:v>
                </c:pt>
                <c:pt idx="18214">
                  <c:v>-48.921999999999997</c:v>
                </c:pt>
                <c:pt idx="18215">
                  <c:v>-48.919999999999995</c:v>
                </c:pt>
                <c:pt idx="18216">
                  <c:v>-48.917999999999992</c:v>
                </c:pt>
                <c:pt idx="18217">
                  <c:v>-48.915999999999997</c:v>
                </c:pt>
                <c:pt idx="18218">
                  <c:v>-48.913999999999994</c:v>
                </c:pt>
                <c:pt idx="18219">
                  <c:v>-48.911999999999992</c:v>
                </c:pt>
                <c:pt idx="18220">
                  <c:v>-48.91</c:v>
                </c:pt>
                <c:pt idx="18221">
                  <c:v>-48.907999999999994</c:v>
                </c:pt>
                <c:pt idx="18222">
                  <c:v>-48.905999999999992</c:v>
                </c:pt>
                <c:pt idx="18223">
                  <c:v>-48.903999999999996</c:v>
                </c:pt>
                <c:pt idx="18224">
                  <c:v>-48.901999999999994</c:v>
                </c:pt>
                <c:pt idx="18225">
                  <c:v>-48.899999999999991</c:v>
                </c:pt>
                <c:pt idx="18226">
                  <c:v>-48.897999999999996</c:v>
                </c:pt>
                <c:pt idx="18227">
                  <c:v>-48.895999999999994</c:v>
                </c:pt>
                <c:pt idx="18228">
                  <c:v>-48.893999999999991</c:v>
                </c:pt>
                <c:pt idx="18229">
                  <c:v>-48.891999999999996</c:v>
                </c:pt>
                <c:pt idx="18230">
                  <c:v>-48.889999999999993</c:v>
                </c:pt>
                <c:pt idx="18231">
                  <c:v>-48.887999999999991</c:v>
                </c:pt>
                <c:pt idx="18232">
                  <c:v>-48.885999999999996</c:v>
                </c:pt>
                <c:pt idx="18233">
                  <c:v>-48.883999999999993</c:v>
                </c:pt>
                <c:pt idx="18234">
                  <c:v>-48.881999999999991</c:v>
                </c:pt>
                <c:pt idx="18235">
                  <c:v>-48.879999999999995</c:v>
                </c:pt>
                <c:pt idx="18236">
                  <c:v>-48.877999999999993</c:v>
                </c:pt>
                <c:pt idx="18237">
                  <c:v>-48.875999999999998</c:v>
                </c:pt>
                <c:pt idx="18238">
                  <c:v>-48.873999999999995</c:v>
                </c:pt>
                <c:pt idx="18239">
                  <c:v>-48.871999999999993</c:v>
                </c:pt>
                <c:pt idx="18240">
                  <c:v>-48.87</c:v>
                </c:pt>
                <c:pt idx="18241">
                  <c:v>-48.867999999999995</c:v>
                </c:pt>
                <c:pt idx="18242">
                  <c:v>-48.865999999999993</c:v>
                </c:pt>
                <c:pt idx="18243">
                  <c:v>-48.863999999999997</c:v>
                </c:pt>
                <c:pt idx="18244">
                  <c:v>-48.861999999999995</c:v>
                </c:pt>
                <c:pt idx="18245">
                  <c:v>-48.859999999999992</c:v>
                </c:pt>
                <c:pt idx="18246">
                  <c:v>-48.857999999999997</c:v>
                </c:pt>
                <c:pt idx="18247">
                  <c:v>-48.855999999999995</c:v>
                </c:pt>
                <c:pt idx="18248">
                  <c:v>-48.853999999999992</c:v>
                </c:pt>
                <c:pt idx="18249">
                  <c:v>-48.851999999999997</c:v>
                </c:pt>
                <c:pt idx="18250">
                  <c:v>-48.849999999999994</c:v>
                </c:pt>
                <c:pt idx="18251">
                  <c:v>-48.847999999999992</c:v>
                </c:pt>
                <c:pt idx="18252">
                  <c:v>-48.845999999999997</c:v>
                </c:pt>
                <c:pt idx="18253">
                  <c:v>-48.843999999999994</c:v>
                </c:pt>
                <c:pt idx="18254">
                  <c:v>-48.841999999999992</c:v>
                </c:pt>
                <c:pt idx="18255">
                  <c:v>-48.839999999999996</c:v>
                </c:pt>
                <c:pt idx="18256">
                  <c:v>-48.837999999999994</c:v>
                </c:pt>
                <c:pt idx="18257">
                  <c:v>-48.835999999999991</c:v>
                </c:pt>
                <c:pt idx="18258">
                  <c:v>-48.833999999999996</c:v>
                </c:pt>
                <c:pt idx="18259">
                  <c:v>-48.831999999999994</c:v>
                </c:pt>
                <c:pt idx="18260">
                  <c:v>-48.829999999999991</c:v>
                </c:pt>
                <c:pt idx="18261">
                  <c:v>-48.827999999999996</c:v>
                </c:pt>
                <c:pt idx="18262">
                  <c:v>-48.825999999999993</c:v>
                </c:pt>
                <c:pt idx="18263">
                  <c:v>-48.823999999999991</c:v>
                </c:pt>
                <c:pt idx="18264">
                  <c:v>-48.821999999999996</c:v>
                </c:pt>
                <c:pt idx="18265">
                  <c:v>-48.819999999999993</c:v>
                </c:pt>
                <c:pt idx="18266">
                  <c:v>-48.817999999999998</c:v>
                </c:pt>
                <c:pt idx="18267">
                  <c:v>-48.815999999999995</c:v>
                </c:pt>
                <c:pt idx="18268">
                  <c:v>-48.813999999999993</c:v>
                </c:pt>
                <c:pt idx="18269">
                  <c:v>-48.811999999999998</c:v>
                </c:pt>
                <c:pt idx="18270">
                  <c:v>-48.809999999999995</c:v>
                </c:pt>
                <c:pt idx="18271">
                  <c:v>-48.807999999999993</c:v>
                </c:pt>
                <c:pt idx="18272">
                  <c:v>-48.805999999999997</c:v>
                </c:pt>
                <c:pt idx="18273">
                  <c:v>-48.803999999999995</c:v>
                </c:pt>
                <c:pt idx="18274">
                  <c:v>-48.801999999999992</c:v>
                </c:pt>
                <c:pt idx="18275">
                  <c:v>-48.8</c:v>
                </c:pt>
                <c:pt idx="18276">
                  <c:v>-48.797999999999995</c:v>
                </c:pt>
                <c:pt idx="18277">
                  <c:v>-48.795999999999992</c:v>
                </c:pt>
                <c:pt idx="18278">
                  <c:v>-48.793999999999997</c:v>
                </c:pt>
                <c:pt idx="18279">
                  <c:v>-48.791999999999994</c:v>
                </c:pt>
                <c:pt idx="18280">
                  <c:v>-48.789999999999992</c:v>
                </c:pt>
                <c:pt idx="18281">
                  <c:v>-48.787999999999997</c:v>
                </c:pt>
                <c:pt idx="18282">
                  <c:v>-48.785999999999994</c:v>
                </c:pt>
                <c:pt idx="18283">
                  <c:v>-48.783999999999992</c:v>
                </c:pt>
                <c:pt idx="18284">
                  <c:v>-48.781999999999996</c:v>
                </c:pt>
                <c:pt idx="18285">
                  <c:v>-48.779999999999994</c:v>
                </c:pt>
                <c:pt idx="18286">
                  <c:v>-48.777999999999992</c:v>
                </c:pt>
                <c:pt idx="18287">
                  <c:v>-48.775999999999996</c:v>
                </c:pt>
                <c:pt idx="18288">
                  <c:v>-48.773999999999994</c:v>
                </c:pt>
                <c:pt idx="18289">
                  <c:v>-48.771999999999991</c:v>
                </c:pt>
                <c:pt idx="18290">
                  <c:v>-48.769999999999996</c:v>
                </c:pt>
                <c:pt idx="18291">
                  <c:v>-48.767999999999994</c:v>
                </c:pt>
                <c:pt idx="18292">
                  <c:v>-48.765999999999991</c:v>
                </c:pt>
                <c:pt idx="18293">
                  <c:v>-48.763999999999996</c:v>
                </c:pt>
                <c:pt idx="18294">
                  <c:v>-48.761999999999993</c:v>
                </c:pt>
                <c:pt idx="18295">
                  <c:v>-48.759999999999991</c:v>
                </c:pt>
                <c:pt idx="18296">
                  <c:v>-48.757999999999996</c:v>
                </c:pt>
                <c:pt idx="18297">
                  <c:v>-48.755999999999993</c:v>
                </c:pt>
                <c:pt idx="18298">
                  <c:v>-48.753999999999998</c:v>
                </c:pt>
                <c:pt idx="18299">
                  <c:v>-48.751999999999995</c:v>
                </c:pt>
                <c:pt idx="18300">
                  <c:v>-48.749999999999993</c:v>
                </c:pt>
                <c:pt idx="18301">
                  <c:v>-48.747999999999998</c:v>
                </c:pt>
                <c:pt idx="18302">
                  <c:v>-48.745999999999995</c:v>
                </c:pt>
                <c:pt idx="18303">
                  <c:v>-48.743999999999993</c:v>
                </c:pt>
                <c:pt idx="18304">
                  <c:v>-48.741999999999997</c:v>
                </c:pt>
                <c:pt idx="18305">
                  <c:v>-48.739999999999995</c:v>
                </c:pt>
                <c:pt idx="18306">
                  <c:v>-48.737999999999992</c:v>
                </c:pt>
                <c:pt idx="18307">
                  <c:v>-48.735999999999997</c:v>
                </c:pt>
                <c:pt idx="18308">
                  <c:v>-48.733999999999995</c:v>
                </c:pt>
                <c:pt idx="18309">
                  <c:v>-48.731999999999992</c:v>
                </c:pt>
                <c:pt idx="18310">
                  <c:v>-48.73</c:v>
                </c:pt>
                <c:pt idx="18311">
                  <c:v>-48.727999999999994</c:v>
                </c:pt>
                <c:pt idx="18312">
                  <c:v>-48.725999999999992</c:v>
                </c:pt>
                <c:pt idx="18313">
                  <c:v>-48.723999999999997</c:v>
                </c:pt>
                <c:pt idx="18314">
                  <c:v>-48.721999999999994</c:v>
                </c:pt>
                <c:pt idx="18315">
                  <c:v>-48.719999999999992</c:v>
                </c:pt>
                <c:pt idx="18316">
                  <c:v>-48.717999999999996</c:v>
                </c:pt>
                <c:pt idx="18317">
                  <c:v>-48.715999999999994</c:v>
                </c:pt>
                <c:pt idx="18318">
                  <c:v>-48.713999999999992</c:v>
                </c:pt>
                <c:pt idx="18319">
                  <c:v>-48.711999999999996</c:v>
                </c:pt>
                <c:pt idx="18320">
                  <c:v>-48.709999999999994</c:v>
                </c:pt>
                <c:pt idx="18321">
                  <c:v>-48.707999999999991</c:v>
                </c:pt>
                <c:pt idx="18322">
                  <c:v>-48.705999999999996</c:v>
                </c:pt>
                <c:pt idx="18323">
                  <c:v>-48.703999999999994</c:v>
                </c:pt>
                <c:pt idx="18324">
                  <c:v>-48.701999999999991</c:v>
                </c:pt>
                <c:pt idx="18325">
                  <c:v>-48.699999999999996</c:v>
                </c:pt>
                <c:pt idx="18326">
                  <c:v>-48.697999999999993</c:v>
                </c:pt>
                <c:pt idx="18327">
                  <c:v>-48.695999999999991</c:v>
                </c:pt>
                <c:pt idx="18328">
                  <c:v>-48.693999999999996</c:v>
                </c:pt>
                <c:pt idx="18329">
                  <c:v>-48.691999999999993</c:v>
                </c:pt>
                <c:pt idx="18330">
                  <c:v>-48.69</c:v>
                </c:pt>
                <c:pt idx="18331">
                  <c:v>-48.687999999999995</c:v>
                </c:pt>
                <c:pt idx="18332">
                  <c:v>-48.685999999999993</c:v>
                </c:pt>
                <c:pt idx="18333">
                  <c:v>-48.683999999999997</c:v>
                </c:pt>
                <c:pt idx="18334">
                  <c:v>-48.681999999999995</c:v>
                </c:pt>
                <c:pt idx="18335">
                  <c:v>-48.679999999999993</c:v>
                </c:pt>
                <c:pt idx="18336">
                  <c:v>-48.677999999999997</c:v>
                </c:pt>
                <c:pt idx="18337">
                  <c:v>-48.675999999999995</c:v>
                </c:pt>
                <c:pt idx="18338">
                  <c:v>-48.673999999999992</c:v>
                </c:pt>
                <c:pt idx="18339">
                  <c:v>-48.671999999999997</c:v>
                </c:pt>
                <c:pt idx="18340">
                  <c:v>-48.669999999999995</c:v>
                </c:pt>
                <c:pt idx="18341">
                  <c:v>-48.667999999999992</c:v>
                </c:pt>
                <c:pt idx="18342">
                  <c:v>-48.665999999999997</c:v>
                </c:pt>
                <c:pt idx="18343">
                  <c:v>-48.663999999999994</c:v>
                </c:pt>
                <c:pt idx="18344">
                  <c:v>-48.661999999999992</c:v>
                </c:pt>
                <c:pt idx="18345">
                  <c:v>-48.66</c:v>
                </c:pt>
                <c:pt idx="18346">
                  <c:v>-48.657999999999994</c:v>
                </c:pt>
                <c:pt idx="18347">
                  <c:v>-48.655999999999992</c:v>
                </c:pt>
                <c:pt idx="18348">
                  <c:v>-48.653999999999996</c:v>
                </c:pt>
                <c:pt idx="18349">
                  <c:v>-48.651999999999994</c:v>
                </c:pt>
                <c:pt idx="18350">
                  <c:v>-48.649999999999991</c:v>
                </c:pt>
                <c:pt idx="18351">
                  <c:v>-48.647999999999996</c:v>
                </c:pt>
                <c:pt idx="18352">
                  <c:v>-48.645999999999994</c:v>
                </c:pt>
                <c:pt idx="18353">
                  <c:v>-48.643999999999991</c:v>
                </c:pt>
                <c:pt idx="18354">
                  <c:v>-48.641999999999996</c:v>
                </c:pt>
                <c:pt idx="18355">
                  <c:v>-48.639999999999993</c:v>
                </c:pt>
                <c:pt idx="18356">
                  <c:v>-48.637999999999991</c:v>
                </c:pt>
                <c:pt idx="18357">
                  <c:v>-48.635999999999996</c:v>
                </c:pt>
                <c:pt idx="18358">
                  <c:v>-48.633999999999993</c:v>
                </c:pt>
                <c:pt idx="18359">
                  <c:v>-48.631999999999991</c:v>
                </c:pt>
                <c:pt idx="18360">
                  <c:v>-48.629999999999995</c:v>
                </c:pt>
                <c:pt idx="18361">
                  <c:v>-48.627999999999993</c:v>
                </c:pt>
                <c:pt idx="18362">
                  <c:v>-48.625999999999998</c:v>
                </c:pt>
                <c:pt idx="18363">
                  <c:v>-48.623999999999995</c:v>
                </c:pt>
                <c:pt idx="18364">
                  <c:v>-48.621999999999993</c:v>
                </c:pt>
                <c:pt idx="18365">
                  <c:v>-48.62</c:v>
                </c:pt>
                <c:pt idx="18366">
                  <c:v>-48.617999999999995</c:v>
                </c:pt>
                <c:pt idx="18367">
                  <c:v>-48.615999999999993</c:v>
                </c:pt>
                <c:pt idx="18368">
                  <c:v>-48.613999999999997</c:v>
                </c:pt>
                <c:pt idx="18369">
                  <c:v>-48.611999999999995</c:v>
                </c:pt>
                <c:pt idx="18370">
                  <c:v>-48.609999999999992</c:v>
                </c:pt>
                <c:pt idx="18371">
                  <c:v>-48.607999999999997</c:v>
                </c:pt>
                <c:pt idx="18372">
                  <c:v>-48.605999999999995</c:v>
                </c:pt>
                <c:pt idx="18373">
                  <c:v>-48.603999999999992</c:v>
                </c:pt>
                <c:pt idx="18374">
                  <c:v>-48.601999999999997</c:v>
                </c:pt>
                <c:pt idx="18375">
                  <c:v>-48.599999999999994</c:v>
                </c:pt>
                <c:pt idx="18376">
                  <c:v>-48.597999999999992</c:v>
                </c:pt>
                <c:pt idx="18377">
                  <c:v>-48.595999999999997</c:v>
                </c:pt>
                <c:pt idx="18378">
                  <c:v>-48.593999999999994</c:v>
                </c:pt>
                <c:pt idx="18379">
                  <c:v>-48.591999999999992</c:v>
                </c:pt>
                <c:pt idx="18380">
                  <c:v>-48.589999999999996</c:v>
                </c:pt>
                <c:pt idx="18381">
                  <c:v>-48.587999999999994</c:v>
                </c:pt>
                <c:pt idx="18382">
                  <c:v>-48.585999999999991</c:v>
                </c:pt>
                <c:pt idx="18383">
                  <c:v>-48.583999999999996</c:v>
                </c:pt>
                <c:pt idx="18384">
                  <c:v>-48.581999999999994</c:v>
                </c:pt>
                <c:pt idx="18385">
                  <c:v>-48.579999999999991</c:v>
                </c:pt>
                <c:pt idx="18386">
                  <c:v>-48.577999999999996</c:v>
                </c:pt>
                <c:pt idx="18387">
                  <c:v>-48.575999999999993</c:v>
                </c:pt>
                <c:pt idx="18388">
                  <c:v>-48.573999999999991</c:v>
                </c:pt>
                <c:pt idx="18389">
                  <c:v>-48.571999999999996</c:v>
                </c:pt>
                <c:pt idx="18390">
                  <c:v>-48.569999999999993</c:v>
                </c:pt>
                <c:pt idx="18391">
                  <c:v>-48.567999999999998</c:v>
                </c:pt>
                <c:pt idx="18392">
                  <c:v>-48.565999999999995</c:v>
                </c:pt>
                <c:pt idx="18393">
                  <c:v>-48.563999999999993</c:v>
                </c:pt>
                <c:pt idx="18394">
                  <c:v>-48.561999999999998</c:v>
                </c:pt>
                <c:pt idx="18395">
                  <c:v>-48.559999999999995</c:v>
                </c:pt>
                <c:pt idx="18396">
                  <c:v>-48.557999999999993</c:v>
                </c:pt>
                <c:pt idx="18397">
                  <c:v>-48.555999999999997</c:v>
                </c:pt>
                <c:pt idx="18398">
                  <c:v>-48.553999999999995</c:v>
                </c:pt>
                <c:pt idx="18399">
                  <c:v>-48.551999999999992</c:v>
                </c:pt>
                <c:pt idx="18400">
                  <c:v>-48.55</c:v>
                </c:pt>
                <c:pt idx="18401">
                  <c:v>-48.547999999999995</c:v>
                </c:pt>
                <c:pt idx="18402">
                  <c:v>-48.545999999999992</c:v>
                </c:pt>
                <c:pt idx="18403">
                  <c:v>-48.543999999999997</c:v>
                </c:pt>
                <c:pt idx="18404">
                  <c:v>-48.541999999999994</c:v>
                </c:pt>
                <c:pt idx="18405">
                  <c:v>-48.539999999999992</c:v>
                </c:pt>
                <c:pt idx="18406">
                  <c:v>-48.537999999999997</c:v>
                </c:pt>
                <c:pt idx="18407">
                  <c:v>-48.535999999999994</c:v>
                </c:pt>
                <c:pt idx="18408">
                  <c:v>-48.533999999999992</c:v>
                </c:pt>
                <c:pt idx="18409">
                  <c:v>-48.531999999999996</c:v>
                </c:pt>
                <c:pt idx="18410">
                  <c:v>-48.529999999999994</c:v>
                </c:pt>
                <c:pt idx="18411">
                  <c:v>-48.527999999999992</c:v>
                </c:pt>
                <c:pt idx="18412">
                  <c:v>-48.525999999999996</c:v>
                </c:pt>
                <c:pt idx="18413">
                  <c:v>-48.523999999999994</c:v>
                </c:pt>
                <c:pt idx="18414">
                  <c:v>-48.521999999999991</c:v>
                </c:pt>
                <c:pt idx="18415">
                  <c:v>-48.519999999999996</c:v>
                </c:pt>
                <c:pt idx="18416">
                  <c:v>-48.517999999999994</c:v>
                </c:pt>
                <c:pt idx="18417">
                  <c:v>-48.515999999999991</c:v>
                </c:pt>
                <c:pt idx="18418">
                  <c:v>-48.513999999999996</c:v>
                </c:pt>
                <c:pt idx="18419">
                  <c:v>-48.511999999999993</c:v>
                </c:pt>
                <c:pt idx="18420">
                  <c:v>-48.509999999999991</c:v>
                </c:pt>
                <c:pt idx="18421">
                  <c:v>-48.507999999999996</c:v>
                </c:pt>
                <c:pt idx="18422">
                  <c:v>-48.505999999999993</c:v>
                </c:pt>
                <c:pt idx="18423">
                  <c:v>-48.503999999999998</c:v>
                </c:pt>
                <c:pt idx="18424">
                  <c:v>-48.501999999999995</c:v>
                </c:pt>
                <c:pt idx="18425">
                  <c:v>-48.499999999999993</c:v>
                </c:pt>
                <c:pt idx="18426">
                  <c:v>-48.497999999999998</c:v>
                </c:pt>
                <c:pt idx="18427">
                  <c:v>-48.495999999999995</c:v>
                </c:pt>
                <c:pt idx="18428">
                  <c:v>-48.493999999999993</c:v>
                </c:pt>
                <c:pt idx="18429">
                  <c:v>-48.491999999999997</c:v>
                </c:pt>
                <c:pt idx="18430">
                  <c:v>-48.489999999999995</c:v>
                </c:pt>
                <c:pt idx="18431">
                  <c:v>-48.487999999999992</c:v>
                </c:pt>
                <c:pt idx="18432">
                  <c:v>-48.485999999999997</c:v>
                </c:pt>
                <c:pt idx="18433">
                  <c:v>-48.483999999999995</c:v>
                </c:pt>
                <c:pt idx="18434">
                  <c:v>-48.481999999999992</c:v>
                </c:pt>
                <c:pt idx="18435">
                  <c:v>-48.48</c:v>
                </c:pt>
                <c:pt idx="18436">
                  <c:v>-48.477999999999994</c:v>
                </c:pt>
                <c:pt idx="18437">
                  <c:v>-48.475999999999992</c:v>
                </c:pt>
                <c:pt idx="18438">
                  <c:v>-48.473999999999997</c:v>
                </c:pt>
                <c:pt idx="18439">
                  <c:v>-48.471999999999994</c:v>
                </c:pt>
                <c:pt idx="18440">
                  <c:v>-48.469999999999992</c:v>
                </c:pt>
                <c:pt idx="18441">
                  <c:v>-48.467999999999996</c:v>
                </c:pt>
                <c:pt idx="18442">
                  <c:v>-48.465999999999994</c:v>
                </c:pt>
                <c:pt idx="18443">
                  <c:v>-48.463999999999992</c:v>
                </c:pt>
                <c:pt idx="18444">
                  <c:v>-48.461999999999996</c:v>
                </c:pt>
                <c:pt idx="18445">
                  <c:v>-48.459999999999994</c:v>
                </c:pt>
                <c:pt idx="18446">
                  <c:v>-48.457999999999991</c:v>
                </c:pt>
                <c:pt idx="18447">
                  <c:v>-48.455999999999996</c:v>
                </c:pt>
                <c:pt idx="18448">
                  <c:v>-48.453999999999994</c:v>
                </c:pt>
                <c:pt idx="18449">
                  <c:v>-48.451999999999991</c:v>
                </c:pt>
                <c:pt idx="18450">
                  <c:v>-48.449999999999996</c:v>
                </c:pt>
                <c:pt idx="18451">
                  <c:v>-48.447999999999993</c:v>
                </c:pt>
                <c:pt idx="18452">
                  <c:v>-48.445999999999991</c:v>
                </c:pt>
                <c:pt idx="18453">
                  <c:v>-48.443999999999996</c:v>
                </c:pt>
                <c:pt idx="18454">
                  <c:v>-48.441999999999993</c:v>
                </c:pt>
                <c:pt idx="18455">
                  <c:v>-48.44</c:v>
                </c:pt>
                <c:pt idx="18456">
                  <c:v>-48.437999999999995</c:v>
                </c:pt>
                <c:pt idx="18457">
                  <c:v>-48.435999999999993</c:v>
                </c:pt>
                <c:pt idx="18458">
                  <c:v>-48.433999999999997</c:v>
                </c:pt>
                <c:pt idx="18459">
                  <c:v>-48.431999999999995</c:v>
                </c:pt>
                <c:pt idx="18460">
                  <c:v>-48.429999999999993</c:v>
                </c:pt>
                <c:pt idx="18461">
                  <c:v>-48.427999999999997</c:v>
                </c:pt>
                <c:pt idx="18462">
                  <c:v>-48.425999999999995</c:v>
                </c:pt>
                <c:pt idx="18463">
                  <c:v>-48.423999999999992</c:v>
                </c:pt>
                <c:pt idx="18464">
                  <c:v>-48.421999999999997</c:v>
                </c:pt>
                <c:pt idx="18465">
                  <c:v>-48.419999999999995</c:v>
                </c:pt>
                <c:pt idx="18466">
                  <c:v>-48.417999999999992</c:v>
                </c:pt>
                <c:pt idx="18467">
                  <c:v>-48.415999999999997</c:v>
                </c:pt>
                <c:pt idx="18468">
                  <c:v>-48.413999999999994</c:v>
                </c:pt>
                <c:pt idx="18469">
                  <c:v>-48.411999999999992</c:v>
                </c:pt>
                <c:pt idx="18470">
                  <c:v>-48.41</c:v>
                </c:pt>
                <c:pt idx="18471">
                  <c:v>-48.407999999999994</c:v>
                </c:pt>
                <c:pt idx="18472">
                  <c:v>-48.405999999999992</c:v>
                </c:pt>
                <c:pt idx="18473">
                  <c:v>-48.403999999999996</c:v>
                </c:pt>
                <c:pt idx="18474">
                  <c:v>-48.401999999999994</c:v>
                </c:pt>
                <c:pt idx="18475">
                  <c:v>-48.399999999999991</c:v>
                </c:pt>
                <c:pt idx="18476">
                  <c:v>-48.397999999999996</c:v>
                </c:pt>
                <c:pt idx="18477">
                  <c:v>-48.395999999999994</c:v>
                </c:pt>
                <c:pt idx="18478">
                  <c:v>-48.393999999999991</c:v>
                </c:pt>
                <c:pt idx="18479">
                  <c:v>-48.391999999999996</c:v>
                </c:pt>
                <c:pt idx="18480">
                  <c:v>-48.389999999999993</c:v>
                </c:pt>
                <c:pt idx="18481">
                  <c:v>-48.387999999999991</c:v>
                </c:pt>
                <c:pt idx="18482">
                  <c:v>-48.385999999999996</c:v>
                </c:pt>
                <c:pt idx="18483">
                  <c:v>-48.383999999999993</c:v>
                </c:pt>
                <c:pt idx="18484">
                  <c:v>-48.381999999999991</c:v>
                </c:pt>
                <c:pt idx="18485">
                  <c:v>-48.379999999999995</c:v>
                </c:pt>
                <c:pt idx="18486">
                  <c:v>-48.377999999999993</c:v>
                </c:pt>
                <c:pt idx="18487">
                  <c:v>-48.375999999999998</c:v>
                </c:pt>
                <c:pt idx="18488">
                  <c:v>-48.373999999999995</c:v>
                </c:pt>
                <c:pt idx="18489">
                  <c:v>-48.371999999999993</c:v>
                </c:pt>
                <c:pt idx="18490">
                  <c:v>-48.37</c:v>
                </c:pt>
                <c:pt idx="18491">
                  <c:v>-48.367999999999995</c:v>
                </c:pt>
                <c:pt idx="18492">
                  <c:v>-48.365999999999993</c:v>
                </c:pt>
                <c:pt idx="18493">
                  <c:v>-48.363999999999997</c:v>
                </c:pt>
                <c:pt idx="18494">
                  <c:v>-48.361999999999995</c:v>
                </c:pt>
                <c:pt idx="18495">
                  <c:v>-48.359999999999992</c:v>
                </c:pt>
                <c:pt idx="18496">
                  <c:v>-48.357999999999997</c:v>
                </c:pt>
                <c:pt idx="18497">
                  <c:v>-48.355999999999995</c:v>
                </c:pt>
                <c:pt idx="18498">
                  <c:v>-48.353999999999992</c:v>
                </c:pt>
                <c:pt idx="18499">
                  <c:v>-48.351999999999997</c:v>
                </c:pt>
                <c:pt idx="18500">
                  <c:v>-48.349999999999994</c:v>
                </c:pt>
                <c:pt idx="18501">
                  <c:v>-48.347999999999992</c:v>
                </c:pt>
                <c:pt idx="18502">
                  <c:v>-48.345999999999997</c:v>
                </c:pt>
                <c:pt idx="18503">
                  <c:v>-48.343999999999994</c:v>
                </c:pt>
                <c:pt idx="18504">
                  <c:v>-48.341999999999992</c:v>
                </c:pt>
                <c:pt idx="18505">
                  <c:v>-48.339999999999996</c:v>
                </c:pt>
                <c:pt idx="18506">
                  <c:v>-48.337999999999994</c:v>
                </c:pt>
                <c:pt idx="18507">
                  <c:v>-48.335999999999991</c:v>
                </c:pt>
                <c:pt idx="18508">
                  <c:v>-48.333999999999996</c:v>
                </c:pt>
                <c:pt idx="18509">
                  <c:v>-48.331999999999994</c:v>
                </c:pt>
                <c:pt idx="18510">
                  <c:v>-48.329999999999991</c:v>
                </c:pt>
                <c:pt idx="18511">
                  <c:v>-48.327999999999996</c:v>
                </c:pt>
                <c:pt idx="18512">
                  <c:v>-48.325999999999993</c:v>
                </c:pt>
                <c:pt idx="18513">
                  <c:v>-48.323999999999991</c:v>
                </c:pt>
                <c:pt idx="18514">
                  <c:v>-48.321999999999996</c:v>
                </c:pt>
                <c:pt idx="18515">
                  <c:v>-48.319999999999993</c:v>
                </c:pt>
                <c:pt idx="18516">
                  <c:v>-48.317999999999998</c:v>
                </c:pt>
                <c:pt idx="18517">
                  <c:v>-48.315999999999995</c:v>
                </c:pt>
                <c:pt idx="18518">
                  <c:v>-48.313999999999993</c:v>
                </c:pt>
                <c:pt idx="18519">
                  <c:v>-48.311999999999998</c:v>
                </c:pt>
                <c:pt idx="18520">
                  <c:v>-48.309999999999995</c:v>
                </c:pt>
                <c:pt idx="18521">
                  <c:v>-48.307999999999993</c:v>
                </c:pt>
                <c:pt idx="18522">
                  <c:v>-48.305999999999997</c:v>
                </c:pt>
                <c:pt idx="18523">
                  <c:v>-48.303999999999995</c:v>
                </c:pt>
                <c:pt idx="18524">
                  <c:v>-48.301999999999992</c:v>
                </c:pt>
                <c:pt idx="18525">
                  <c:v>-48.3</c:v>
                </c:pt>
                <c:pt idx="18526">
                  <c:v>-48.297999999999995</c:v>
                </c:pt>
                <c:pt idx="18527">
                  <c:v>-48.295999999999992</c:v>
                </c:pt>
                <c:pt idx="18528">
                  <c:v>-48.293999999999997</c:v>
                </c:pt>
                <c:pt idx="18529">
                  <c:v>-48.291999999999994</c:v>
                </c:pt>
                <c:pt idx="18530">
                  <c:v>-48.289999999999992</c:v>
                </c:pt>
                <c:pt idx="18531">
                  <c:v>-48.287999999999997</c:v>
                </c:pt>
                <c:pt idx="18532">
                  <c:v>-48.285999999999994</c:v>
                </c:pt>
                <c:pt idx="18533">
                  <c:v>-48.283999999999992</c:v>
                </c:pt>
                <c:pt idx="18534">
                  <c:v>-48.281999999999996</c:v>
                </c:pt>
                <c:pt idx="18535">
                  <c:v>-48.279999999999994</c:v>
                </c:pt>
                <c:pt idx="18536">
                  <c:v>-48.277999999999992</c:v>
                </c:pt>
                <c:pt idx="18537">
                  <c:v>-48.275999999999996</c:v>
                </c:pt>
                <c:pt idx="18538">
                  <c:v>-48.273999999999994</c:v>
                </c:pt>
                <c:pt idx="18539">
                  <c:v>-48.271999999999991</c:v>
                </c:pt>
                <c:pt idx="18540">
                  <c:v>-48.269999999999996</c:v>
                </c:pt>
                <c:pt idx="18541">
                  <c:v>-48.267999999999994</c:v>
                </c:pt>
                <c:pt idx="18542">
                  <c:v>-48.265999999999991</c:v>
                </c:pt>
                <c:pt idx="18543">
                  <c:v>-48.263999999999996</c:v>
                </c:pt>
                <c:pt idx="18544">
                  <c:v>-48.261999999999993</c:v>
                </c:pt>
                <c:pt idx="18545">
                  <c:v>-48.259999999999991</c:v>
                </c:pt>
                <c:pt idx="18546">
                  <c:v>-48.257999999999996</c:v>
                </c:pt>
                <c:pt idx="18547">
                  <c:v>-48.255999999999993</c:v>
                </c:pt>
                <c:pt idx="18548">
                  <c:v>-48.253999999999998</c:v>
                </c:pt>
                <c:pt idx="18549">
                  <c:v>-48.251999999999995</c:v>
                </c:pt>
                <c:pt idx="18550">
                  <c:v>-48.249999999999993</c:v>
                </c:pt>
                <c:pt idx="18551">
                  <c:v>-48.247999999999998</c:v>
                </c:pt>
                <c:pt idx="18552">
                  <c:v>-48.245999999999995</c:v>
                </c:pt>
                <c:pt idx="18553">
                  <c:v>-48.243999999999993</c:v>
                </c:pt>
                <c:pt idx="18554">
                  <c:v>-48.241999999999997</c:v>
                </c:pt>
                <c:pt idx="18555">
                  <c:v>-48.239999999999995</c:v>
                </c:pt>
                <c:pt idx="18556">
                  <c:v>-48.237999999999992</c:v>
                </c:pt>
                <c:pt idx="18557">
                  <c:v>-48.235999999999997</c:v>
                </c:pt>
                <c:pt idx="18558">
                  <c:v>-48.233999999999995</c:v>
                </c:pt>
                <c:pt idx="18559">
                  <c:v>-48.231999999999992</c:v>
                </c:pt>
                <c:pt idx="18560">
                  <c:v>-48.23</c:v>
                </c:pt>
                <c:pt idx="18561">
                  <c:v>-48.227999999999994</c:v>
                </c:pt>
                <c:pt idx="18562">
                  <c:v>-48.225999999999992</c:v>
                </c:pt>
                <c:pt idx="18563">
                  <c:v>-48.223999999999997</c:v>
                </c:pt>
                <c:pt idx="18564">
                  <c:v>-48.221999999999994</c:v>
                </c:pt>
                <c:pt idx="18565">
                  <c:v>-48.219999999999992</c:v>
                </c:pt>
                <c:pt idx="18566">
                  <c:v>-48.217999999999996</c:v>
                </c:pt>
                <c:pt idx="18567">
                  <c:v>-48.215999999999994</c:v>
                </c:pt>
                <c:pt idx="18568">
                  <c:v>-48.213999999999992</c:v>
                </c:pt>
                <c:pt idx="18569">
                  <c:v>-48.211999999999996</c:v>
                </c:pt>
                <c:pt idx="18570">
                  <c:v>-48.209999999999994</c:v>
                </c:pt>
                <c:pt idx="18571">
                  <c:v>-48.207999999999991</c:v>
                </c:pt>
                <c:pt idx="18572">
                  <c:v>-48.205999999999996</c:v>
                </c:pt>
                <c:pt idx="18573">
                  <c:v>-48.203999999999994</c:v>
                </c:pt>
                <c:pt idx="18574">
                  <c:v>-48.201999999999991</c:v>
                </c:pt>
                <c:pt idx="18575">
                  <c:v>-48.199999999999996</c:v>
                </c:pt>
                <c:pt idx="18576">
                  <c:v>-48.197999999999993</c:v>
                </c:pt>
                <c:pt idx="18577">
                  <c:v>-48.195999999999991</c:v>
                </c:pt>
                <c:pt idx="18578">
                  <c:v>-48.193999999999996</c:v>
                </c:pt>
                <c:pt idx="18579">
                  <c:v>-48.191999999999993</c:v>
                </c:pt>
                <c:pt idx="18580">
                  <c:v>-48.19</c:v>
                </c:pt>
                <c:pt idx="18581">
                  <c:v>-48.187999999999995</c:v>
                </c:pt>
                <c:pt idx="18582">
                  <c:v>-48.185999999999993</c:v>
                </c:pt>
                <c:pt idx="18583">
                  <c:v>-48.183999999999997</c:v>
                </c:pt>
                <c:pt idx="18584">
                  <c:v>-48.181999999999995</c:v>
                </c:pt>
                <c:pt idx="18585">
                  <c:v>-48.179999999999993</c:v>
                </c:pt>
                <c:pt idx="18586">
                  <c:v>-48.177999999999997</c:v>
                </c:pt>
                <c:pt idx="18587">
                  <c:v>-48.175999999999995</c:v>
                </c:pt>
                <c:pt idx="18588">
                  <c:v>-48.173999999999992</c:v>
                </c:pt>
                <c:pt idx="18589">
                  <c:v>-48.171999999999997</c:v>
                </c:pt>
                <c:pt idx="18590">
                  <c:v>-48.169999999999995</c:v>
                </c:pt>
                <c:pt idx="18591">
                  <c:v>-48.167999999999992</c:v>
                </c:pt>
                <c:pt idx="18592">
                  <c:v>-48.165999999999997</c:v>
                </c:pt>
                <c:pt idx="18593">
                  <c:v>-48.163999999999994</c:v>
                </c:pt>
                <c:pt idx="18594">
                  <c:v>-48.161999999999992</c:v>
                </c:pt>
                <c:pt idx="18595">
                  <c:v>-48.16</c:v>
                </c:pt>
                <c:pt idx="18596">
                  <c:v>-48.157999999999994</c:v>
                </c:pt>
                <c:pt idx="18597">
                  <c:v>-48.155999999999992</c:v>
                </c:pt>
                <c:pt idx="18598">
                  <c:v>-48.153999999999996</c:v>
                </c:pt>
                <c:pt idx="18599">
                  <c:v>-48.151999999999994</c:v>
                </c:pt>
                <c:pt idx="18600">
                  <c:v>-48.149999999999991</c:v>
                </c:pt>
                <c:pt idx="18601">
                  <c:v>-48.147999999999996</c:v>
                </c:pt>
                <c:pt idx="18602">
                  <c:v>-48.145999999999994</c:v>
                </c:pt>
                <c:pt idx="18603">
                  <c:v>-48.143999999999991</c:v>
                </c:pt>
                <c:pt idx="18604">
                  <c:v>-48.141999999999996</c:v>
                </c:pt>
                <c:pt idx="18605">
                  <c:v>-48.139999999999993</c:v>
                </c:pt>
                <c:pt idx="18606">
                  <c:v>-48.137999999999991</c:v>
                </c:pt>
                <c:pt idx="18607">
                  <c:v>-48.135999999999996</c:v>
                </c:pt>
                <c:pt idx="18608">
                  <c:v>-48.133999999999993</c:v>
                </c:pt>
                <c:pt idx="18609">
                  <c:v>-48.131999999999991</c:v>
                </c:pt>
                <c:pt idx="18610">
                  <c:v>-48.129999999999995</c:v>
                </c:pt>
                <c:pt idx="18611">
                  <c:v>-48.127999999999993</c:v>
                </c:pt>
                <c:pt idx="18612">
                  <c:v>-48.125999999999998</c:v>
                </c:pt>
                <c:pt idx="18613">
                  <c:v>-48.123999999999995</c:v>
                </c:pt>
                <c:pt idx="18614">
                  <c:v>-48.121999999999993</c:v>
                </c:pt>
                <c:pt idx="18615">
                  <c:v>-48.12</c:v>
                </c:pt>
                <c:pt idx="18616">
                  <c:v>-48.117999999999995</c:v>
                </c:pt>
                <c:pt idx="18617">
                  <c:v>-48.115999999999993</c:v>
                </c:pt>
                <c:pt idx="18618">
                  <c:v>-48.113999999999997</c:v>
                </c:pt>
                <c:pt idx="18619">
                  <c:v>-48.111999999999995</c:v>
                </c:pt>
                <c:pt idx="18620">
                  <c:v>-48.109999999999992</c:v>
                </c:pt>
                <c:pt idx="18621">
                  <c:v>-48.107999999999997</c:v>
                </c:pt>
                <c:pt idx="18622">
                  <c:v>-48.105999999999995</c:v>
                </c:pt>
                <c:pt idx="18623">
                  <c:v>-48.103999999999992</c:v>
                </c:pt>
                <c:pt idx="18624">
                  <c:v>-48.101999999999997</c:v>
                </c:pt>
                <c:pt idx="18625">
                  <c:v>-48.099999999999994</c:v>
                </c:pt>
                <c:pt idx="18626">
                  <c:v>-48.097999999999992</c:v>
                </c:pt>
                <c:pt idx="18627">
                  <c:v>-48.095999999999997</c:v>
                </c:pt>
                <c:pt idx="18628">
                  <c:v>-48.093999999999994</c:v>
                </c:pt>
                <c:pt idx="18629">
                  <c:v>-48.091999999999992</c:v>
                </c:pt>
                <c:pt idx="18630">
                  <c:v>-48.089999999999996</c:v>
                </c:pt>
                <c:pt idx="18631">
                  <c:v>-48.087999999999994</c:v>
                </c:pt>
                <c:pt idx="18632">
                  <c:v>-48.085999999999991</c:v>
                </c:pt>
                <c:pt idx="18633">
                  <c:v>-48.083999999999996</c:v>
                </c:pt>
                <c:pt idx="18634">
                  <c:v>-48.081999999999994</c:v>
                </c:pt>
                <c:pt idx="18635">
                  <c:v>-48.079999999999991</c:v>
                </c:pt>
                <c:pt idx="18636">
                  <c:v>-48.077999999999996</c:v>
                </c:pt>
                <c:pt idx="18637">
                  <c:v>-48.075999999999993</c:v>
                </c:pt>
                <c:pt idx="18638">
                  <c:v>-48.073999999999991</c:v>
                </c:pt>
                <c:pt idx="18639">
                  <c:v>-48.071999999999996</c:v>
                </c:pt>
                <c:pt idx="18640">
                  <c:v>-48.069999999999993</c:v>
                </c:pt>
                <c:pt idx="18641">
                  <c:v>-48.067999999999998</c:v>
                </c:pt>
                <c:pt idx="18642">
                  <c:v>-48.065999999999995</c:v>
                </c:pt>
                <c:pt idx="18643">
                  <c:v>-48.063999999999993</c:v>
                </c:pt>
                <c:pt idx="18644">
                  <c:v>-48.061999999999998</c:v>
                </c:pt>
                <c:pt idx="18645">
                  <c:v>-48.059999999999995</c:v>
                </c:pt>
                <c:pt idx="18646">
                  <c:v>-48.057999999999993</c:v>
                </c:pt>
                <c:pt idx="18647">
                  <c:v>-48.055999999999997</c:v>
                </c:pt>
                <c:pt idx="18648">
                  <c:v>-48.053999999999995</c:v>
                </c:pt>
                <c:pt idx="18649">
                  <c:v>-48.051999999999992</c:v>
                </c:pt>
                <c:pt idx="18650">
                  <c:v>-48.05</c:v>
                </c:pt>
                <c:pt idx="18651">
                  <c:v>-48.047999999999995</c:v>
                </c:pt>
                <c:pt idx="18652">
                  <c:v>-48.045999999999992</c:v>
                </c:pt>
                <c:pt idx="18653">
                  <c:v>-48.043999999999997</c:v>
                </c:pt>
                <c:pt idx="18654">
                  <c:v>-48.041999999999994</c:v>
                </c:pt>
                <c:pt idx="18655">
                  <c:v>-48.039999999999992</c:v>
                </c:pt>
                <c:pt idx="18656">
                  <c:v>-48.037999999999997</c:v>
                </c:pt>
                <c:pt idx="18657">
                  <c:v>-48.035999999999994</c:v>
                </c:pt>
                <c:pt idx="18658">
                  <c:v>-48.033999999999992</c:v>
                </c:pt>
                <c:pt idx="18659">
                  <c:v>-48.031999999999996</c:v>
                </c:pt>
                <c:pt idx="18660">
                  <c:v>-48.029999999999994</c:v>
                </c:pt>
                <c:pt idx="18661">
                  <c:v>-48.027999999999992</c:v>
                </c:pt>
                <c:pt idx="18662">
                  <c:v>-48.025999999999996</c:v>
                </c:pt>
                <c:pt idx="18663">
                  <c:v>-48.023999999999994</c:v>
                </c:pt>
                <c:pt idx="18664">
                  <c:v>-48.021999999999991</c:v>
                </c:pt>
                <c:pt idx="18665">
                  <c:v>-48.019999999999996</c:v>
                </c:pt>
                <c:pt idx="18666">
                  <c:v>-48.017999999999994</c:v>
                </c:pt>
                <c:pt idx="18667">
                  <c:v>-48.015999999999991</c:v>
                </c:pt>
                <c:pt idx="18668">
                  <c:v>-48.013999999999996</c:v>
                </c:pt>
                <c:pt idx="18669">
                  <c:v>-48.011999999999993</c:v>
                </c:pt>
                <c:pt idx="18670">
                  <c:v>-48.009999999999991</c:v>
                </c:pt>
                <c:pt idx="18671">
                  <c:v>-48.007999999999996</c:v>
                </c:pt>
                <c:pt idx="18672">
                  <c:v>-48.005999999999993</c:v>
                </c:pt>
                <c:pt idx="18673">
                  <c:v>-48.003999999999998</c:v>
                </c:pt>
                <c:pt idx="18674">
                  <c:v>-48.001999999999995</c:v>
                </c:pt>
                <c:pt idx="18675">
                  <c:v>-47.999999999999993</c:v>
                </c:pt>
                <c:pt idx="18676">
                  <c:v>-47.997999999999998</c:v>
                </c:pt>
                <c:pt idx="18677">
                  <c:v>-47.995999999999995</c:v>
                </c:pt>
                <c:pt idx="18678">
                  <c:v>-47.993999999999993</c:v>
                </c:pt>
                <c:pt idx="18679">
                  <c:v>-47.991999999999997</c:v>
                </c:pt>
                <c:pt idx="18680">
                  <c:v>-47.989999999999995</c:v>
                </c:pt>
                <c:pt idx="18681">
                  <c:v>-47.987999999999992</c:v>
                </c:pt>
                <c:pt idx="18682">
                  <c:v>-47.985999999999997</c:v>
                </c:pt>
                <c:pt idx="18683">
                  <c:v>-47.983999999999995</c:v>
                </c:pt>
                <c:pt idx="18684">
                  <c:v>-47.981999999999992</c:v>
                </c:pt>
                <c:pt idx="18685">
                  <c:v>-47.98</c:v>
                </c:pt>
                <c:pt idx="18686">
                  <c:v>-47.977999999999994</c:v>
                </c:pt>
                <c:pt idx="18687">
                  <c:v>-47.975999999999992</c:v>
                </c:pt>
                <c:pt idx="18688">
                  <c:v>-47.973999999999997</c:v>
                </c:pt>
                <c:pt idx="18689">
                  <c:v>-47.971999999999994</c:v>
                </c:pt>
                <c:pt idx="18690">
                  <c:v>-47.969999999999992</c:v>
                </c:pt>
                <c:pt idx="18691">
                  <c:v>-47.967999999999996</c:v>
                </c:pt>
                <c:pt idx="18692">
                  <c:v>-47.965999999999994</c:v>
                </c:pt>
                <c:pt idx="18693">
                  <c:v>-47.963999999999992</c:v>
                </c:pt>
                <c:pt idx="18694">
                  <c:v>-47.961999999999996</c:v>
                </c:pt>
                <c:pt idx="18695">
                  <c:v>-47.959999999999994</c:v>
                </c:pt>
                <c:pt idx="18696">
                  <c:v>-47.957999999999991</c:v>
                </c:pt>
                <c:pt idx="18697">
                  <c:v>-47.955999999999996</c:v>
                </c:pt>
                <c:pt idx="18698">
                  <c:v>-47.953999999999994</c:v>
                </c:pt>
                <c:pt idx="18699">
                  <c:v>-47.951999999999991</c:v>
                </c:pt>
                <c:pt idx="18700">
                  <c:v>-47.949999999999996</c:v>
                </c:pt>
                <c:pt idx="18701">
                  <c:v>-47.947999999999993</c:v>
                </c:pt>
                <c:pt idx="18702">
                  <c:v>-47.945999999999991</c:v>
                </c:pt>
                <c:pt idx="18703">
                  <c:v>-47.943999999999996</c:v>
                </c:pt>
                <c:pt idx="18704">
                  <c:v>-47.941999999999993</c:v>
                </c:pt>
                <c:pt idx="18705">
                  <c:v>-47.94</c:v>
                </c:pt>
                <c:pt idx="18706">
                  <c:v>-47.937999999999995</c:v>
                </c:pt>
                <c:pt idx="18707">
                  <c:v>-47.935999999999993</c:v>
                </c:pt>
                <c:pt idx="18708">
                  <c:v>-47.933999999999997</c:v>
                </c:pt>
                <c:pt idx="18709">
                  <c:v>-47.931999999999995</c:v>
                </c:pt>
                <c:pt idx="18710">
                  <c:v>-47.929999999999993</c:v>
                </c:pt>
                <c:pt idx="18711">
                  <c:v>-47.927999999999997</c:v>
                </c:pt>
                <c:pt idx="18712">
                  <c:v>-47.925999999999995</c:v>
                </c:pt>
                <c:pt idx="18713">
                  <c:v>-47.923999999999992</c:v>
                </c:pt>
                <c:pt idx="18714">
                  <c:v>-47.921999999999997</c:v>
                </c:pt>
                <c:pt idx="18715">
                  <c:v>-47.919999999999995</c:v>
                </c:pt>
                <c:pt idx="18716">
                  <c:v>-47.917999999999992</c:v>
                </c:pt>
                <c:pt idx="18717">
                  <c:v>-47.915999999999997</c:v>
                </c:pt>
                <c:pt idx="18718">
                  <c:v>-47.913999999999994</c:v>
                </c:pt>
                <c:pt idx="18719">
                  <c:v>-47.911999999999992</c:v>
                </c:pt>
                <c:pt idx="18720">
                  <c:v>-47.91</c:v>
                </c:pt>
                <c:pt idx="18721">
                  <c:v>-47.907999999999994</c:v>
                </c:pt>
                <c:pt idx="18722">
                  <c:v>-47.905999999999992</c:v>
                </c:pt>
                <c:pt idx="18723">
                  <c:v>-47.903999999999996</c:v>
                </c:pt>
                <c:pt idx="18724">
                  <c:v>-47.901999999999994</c:v>
                </c:pt>
                <c:pt idx="18725">
                  <c:v>-47.899999999999991</c:v>
                </c:pt>
                <c:pt idx="18726">
                  <c:v>-47.897999999999996</c:v>
                </c:pt>
                <c:pt idx="18727">
                  <c:v>-47.895999999999994</c:v>
                </c:pt>
                <c:pt idx="18728">
                  <c:v>-47.893999999999991</c:v>
                </c:pt>
                <c:pt idx="18729">
                  <c:v>-47.891999999999996</c:v>
                </c:pt>
                <c:pt idx="18730">
                  <c:v>-47.889999999999993</c:v>
                </c:pt>
                <c:pt idx="18731">
                  <c:v>-47.887999999999991</c:v>
                </c:pt>
                <c:pt idx="18732">
                  <c:v>-47.885999999999996</c:v>
                </c:pt>
                <c:pt idx="18733">
                  <c:v>-47.883999999999993</c:v>
                </c:pt>
                <c:pt idx="18734">
                  <c:v>-47.881999999999991</c:v>
                </c:pt>
                <c:pt idx="18735">
                  <c:v>-47.879999999999995</c:v>
                </c:pt>
                <c:pt idx="18736">
                  <c:v>-47.877999999999993</c:v>
                </c:pt>
                <c:pt idx="18737">
                  <c:v>-47.875999999999998</c:v>
                </c:pt>
                <c:pt idx="18738">
                  <c:v>-47.873999999999995</c:v>
                </c:pt>
                <c:pt idx="18739">
                  <c:v>-47.871999999999993</c:v>
                </c:pt>
                <c:pt idx="18740">
                  <c:v>-47.87</c:v>
                </c:pt>
                <c:pt idx="18741">
                  <c:v>-47.867999999999995</c:v>
                </c:pt>
                <c:pt idx="18742">
                  <c:v>-47.865999999999993</c:v>
                </c:pt>
                <c:pt idx="18743">
                  <c:v>-47.863999999999997</c:v>
                </c:pt>
                <c:pt idx="18744">
                  <c:v>-47.861999999999995</c:v>
                </c:pt>
                <c:pt idx="18745">
                  <c:v>-47.859999999999992</c:v>
                </c:pt>
                <c:pt idx="18746">
                  <c:v>-47.857999999999997</c:v>
                </c:pt>
                <c:pt idx="18747">
                  <c:v>-47.855999999999995</c:v>
                </c:pt>
                <c:pt idx="18748">
                  <c:v>-47.853999999999992</c:v>
                </c:pt>
                <c:pt idx="18749">
                  <c:v>-47.851999999999997</c:v>
                </c:pt>
                <c:pt idx="18750">
                  <c:v>-47.849999999999994</c:v>
                </c:pt>
                <c:pt idx="18751">
                  <c:v>-47.847999999999992</c:v>
                </c:pt>
                <c:pt idx="18752">
                  <c:v>-47.845999999999997</c:v>
                </c:pt>
                <c:pt idx="18753">
                  <c:v>-47.843999999999994</c:v>
                </c:pt>
                <c:pt idx="18754">
                  <c:v>-47.841999999999992</c:v>
                </c:pt>
                <c:pt idx="18755">
                  <c:v>-47.839999999999996</c:v>
                </c:pt>
                <c:pt idx="18756">
                  <c:v>-47.837999999999994</c:v>
                </c:pt>
                <c:pt idx="18757">
                  <c:v>-47.835999999999991</c:v>
                </c:pt>
                <c:pt idx="18758">
                  <c:v>-47.833999999999996</c:v>
                </c:pt>
                <c:pt idx="18759">
                  <c:v>-47.831999999999994</c:v>
                </c:pt>
                <c:pt idx="18760">
                  <c:v>-47.829999999999991</c:v>
                </c:pt>
                <c:pt idx="18761">
                  <c:v>-47.827999999999996</c:v>
                </c:pt>
                <c:pt idx="18762">
                  <c:v>-47.825999999999993</c:v>
                </c:pt>
                <c:pt idx="18763">
                  <c:v>-47.823999999999991</c:v>
                </c:pt>
                <c:pt idx="18764">
                  <c:v>-47.821999999999996</c:v>
                </c:pt>
                <c:pt idx="18765">
                  <c:v>-47.819999999999993</c:v>
                </c:pt>
                <c:pt idx="18766">
                  <c:v>-47.817999999999998</c:v>
                </c:pt>
                <c:pt idx="18767">
                  <c:v>-47.815999999999995</c:v>
                </c:pt>
                <c:pt idx="18768">
                  <c:v>-47.813999999999993</c:v>
                </c:pt>
                <c:pt idx="18769">
                  <c:v>-47.811999999999998</c:v>
                </c:pt>
                <c:pt idx="18770">
                  <c:v>-47.809999999999995</c:v>
                </c:pt>
                <c:pt idx="18771">
                  <c:v>-47.807999999999993</c:v>
                </c:pt>
                <c:pt idx="18772">
                  <c:v>-47.805999999999997</c:v>
                </c:pt>
                <c:pt idx="18773">
                  <c:v>-47.803999999999995</c:v>
                </c:pt>
                <c:pt idx="18774">
                  <c:v>-47.801999999999992</c:v>
                </c:pt>
                <c:pt idx="18775">
                  <c:v>-47.8</c:v>
                </c:pt>
                <c:pt idx="18776">
                  <c:v>-47.797999999999995</c:v>
                </c:pt>
                <c:pt idx="18777">
                  <c:v>-47.795999999999992</c:v>
                </c:pt>
                <c:pt idx="18778">
                  <c:v>-47.793999999999997</c:v>
                </c:pt>
                <c:pt idx="18779">
                  <c:v>-47.791999999999994</c:v>
                </c:pt>
                <c:pt idx="18780">
                  <c:v>-47.789999999999992</c:v>
                </c:pt>
                <c:pt idx="18781">
                  <c:v>-47.787999999999997</c:v>
                </c:pt>
                <c:pt idx="18782">
                  <c:v>-47.785999999999994</c:v>
                </c:pt>
                <c:pt idx="18783">
                  <c:v>-47.783999999999992</c:v>
                </c:pt>
                <c:pt idx="18784">
                  <c:v>-47.781999999999996</c:v>
                </c:pt>
                <c:pt idx="18785">
                  <c:v>-47.779999999999994</c:v>
                </c:pt>
                <c:pt idx="18786">
                  <c:v>-47.777999999999992</c:v>
                </c:pt>
                <c:pt idx="18787">
                  <c:v>-47.775999999999996</c:v>
                </c:pt>
                <c:pt idx="18788">
                  <c:v>-47.773999999999994</c:v>
                </c:pt>
                <c:pt idx="18789">
                  <c:v>-47.771999999999991</c:v>
                </c:pt>
                <c:pt idx="18790">
                  <c:v>-47.769999999999996</c:v>
                </c:pt>
                <c:pt idx="18791">
                  <c:v>-47.767999999999994</c:v>
                </c:pt>
                <c:pt idx="18792">
                  <c:v>-47.765999999999991</c:v>
                </c:pt>
                <c:pt idx="18793">
                  <c:v>-47.763999999999996</c:v>
                </c:pt>
                <c:pt idx="18794">
                  <c:v>-47.761999999999993</c:v>
                </c:pt>
                <c:pt idx="18795">
                  <c:v>-47.759999999999991</c:v>
                </c:pt>
                <c:pt idx="18796">
                  <c:v>-47.757999999999996</c:v>
                </c:pt>
                <c:pt idx="18797">
                  <c:v>-47.755999999999993</c:v>
                </c:pt>
                <c:pt idx="18798">
                  <c:v>-47.753999999999998</c:v>
                </c:pt>
                <c:pt idx="18799">
                  <c:v>-47.751999999999995</c:v>
                </c:pt>
                <c:pt idx="18800">
                  <c:v>-47.749999999999993</c:v>
                </c:pt>
                <c:pt idx="18801">
                  <c:v>-47.747999999999998</c:v>
                </c:pt>
                <c:pt idx="18802">
                  <c:v>-47.745999999999995</c:v>
                </c:pt>
                <c:pt idx="18803">
                  <c:v>-47.743999999999993</c:v>
                </c:pt>
                <c:pt idx="18804">
                  <c:v>-47.741999999999997</c:v>
                </c:pt>
                <c:pt idx="18805">
                  <c:v>-47.739999999999995</c:v>
                </c:pt>
                <c:pt idx="18806">
                  <c:v>-47.737999999999992</c:v>
                </c:pt>
                <c:pt idx="18807">
                  <c:v>-47.735999999999997</c:v>
                </c:pt>
                <c:pt idx="18808">
                  <c:v>-47.733999999999995</c:v>
                </c:pt>
                <c:pt idx="18809">
                  <c:v>-47.731999999999992</c:v>
                </c:pt>
                <c:pt idx="18810">
                  <c:v>-47.73</c:v>
                </c:pt>
                <c:pt idx="18811">
                  <c:v>-47.727999999999994</c:v>
                </c:pt>
                <c:pt idx="18812">
                  <c:v>-47.725999999999992</c:v>
                </c:pt>
                <c:pt idx="18813">
                  <c:v>-47.723999999999997</c:v>
                </c:pt>
                <c:pt idx="18814">
                  <c:v>-47.721999999999994</c:v>
                </c:pt>
                <c:pt idx="18815">
                  <c:v>-47.719999999999992</c:v>
                </c:pt>
                <c:pt idx="18816">
                  <c:v>-47.717999999999996</c:v>
                </c:pt>
                <c:pt idx="18817">
                  <c:v>-47.715999999999994</c:v>
                </c:pt>
                <c:pt idx="18818">
                  <c:v>-47.713999999999992</c:v>
                </c:pt>
                <c:pt idx="18819">
                  <c:v>-47.711999999999996</c:v>
                </c:pt>
                <c:pt idx="18820">
                  <c:v>-47.709999999999994</c:v>
                </c:pt>
                <c:pt idx="18821">
                  <c:v>-47.707999999999991</c:v>
                </c:pt>
                <c:pt idx="18822">
                  <c:v>-47.705999999999996</c:v>
                </c:pt>
                <c:pt idx="18823">
                  <c:v>-47.703999999999994</c:v>
                </c:pt>
                <c:pt idx="18824">
                  <c:v>-47.701999999999991</c:v>
                </c:pt>
                <c:pt idx="18825">
                  <c:v>-47.699999999999996</c:v>
                </c:pt>
                <c:pt idx="18826">
                  <c:v>-47.697999999999993</c:v>
                </c:pt>
                <c:pt idx="18827">
                  <c:v>-47.695999999999991</c:v>
                </c:pt>
                <c:pt idx="18828">
                  <c:v>-47.693999999999996</c:v>
                </c:pt>
                <c:pt idx="18829">
                  <c:v>-47.691999999999993</c:v>
                </c:pt>
                <c:pt idx="18830">
                  <c:v>-47.69</c:v>
                </c:pt>
                <c:pt idx="18831">
                  <c:v>-47.687999999999995</c:v>
                </c:pt>
                <c:pt idx="18832">
                  <c:v>-47.685999999999993</c:v>
                </c:pt>
                <c:pt idx="18833">
                  <c:v>-47.683999999999997</c:v>
                </c:pt>
                <c:pt idx="18834">
                  <c:v>-47.681999999999995</c:v>
                </c:pt>
                <c:pt idx="18835">
                  <c:v>-47.679999999999993</c:v>
                </c:pt>
                <c:pt idx="18836">
                  <c:v>-47.677999999999997</c:v>
                </c:pt>
                <c:pt idx="18837">
                  <c:v>-47.675999999999995</c:v>
                </c:pt>
                <c:pt idx="18838">
                  <c:v>-47.673999999999992</c:v>
                </c:pt>
                <c:pt idx="18839">
                  <c:v>-47.671999999999997</c:v>
                </c:pt>
                <c:pt idx="18840">
                  <c:v>-47.669999999999995</c:v>
                </c:pt>
                <c:pt idx="18841">
                  <c:v>-47.667999999999992</c:v>
                </c:pt>
                <c:pt idx="18842">
                  <c:v>-47.665999999999997</c:v>
                </c:pt>
                <c:pt idx="18843">
                  <c:v>-47.663999999999994</c:v>
                </c:pt>
                <c:pt idx="18844">
                  <c:v>-47.661999999999992</c:v>
                </c:pt>
                <c:pt idx="18845">
                  <c:v>-47.66</c:v>
                </c:pt>
                <c:pt idx="18846">
                  <c:v>-47.657999999999994</c:v>
                </c:pt>
                <c:pt idx="18847">
                  <c:v>-47.655999999999992</c:v>
                </c:pt>
                <c:pt idx="18848">
                  <c:v>-47.653999999999996</c:v>
                </c:pt>
                <c:pt idx="18849">
                  <c:v>-47.651999999999994</c:v>
                </c:pt>
                <c:pt idx="18850">
                  <c:v>-47.649999999999991</c:v>
                </c:pt>
                <c:pt idx="18851">
                  <c:v>-47.647999999999996</c:v>
                </c:pt>
                <c:pt idx="18852">
                  <c:v>-47.645999999999994</c:v>
                </c:pt>
                <c:pt idx="18853">
                  <c:v>-47.643999999999991</c:v>
                </c:pt>
                <c:pt idx="18854">
                  <c:v>-47.641999999999996</c:v>
                </c:pt>
                <c:pt idx="18855">
                  <c:v>-47.639999999999993</c:v>
                </c:pt>
                <c:pt idx="18856">
                  <c:v>-47.637999999999991</c:v>
                </c:pt>
                <c:pt idx="18857">
                  <c:v>-47.635999999999996</c:v>
                </c:pt>
                <c:pt idx="18858">
                  <c:v>-47.633999999999993</c:v>
                </c:pt>
                <c:pt idx="18859">
                  <c:v>-47.631999999999991</c:v>
                </c:pt>
                <c:pt idx="18860">
                  <c:v>-47.629999999999995</c:v>
                </c:pt>
                <c:pt idx="18861">
                  <c:v>-47.627999999999993</c:v>
                </c:pt>
                <c:pt idx="18862">
                  <c:v>-47.625999999999998</c:v>
                </c:pt>
                <c:pt idx="18863">
                  <c:v>-47.623999999999995</c:v>
                </c:pt>
                <c:pt idx="18864">
                  <c:v>-47.621999999999993</c:v>
                </c:pt>
                <c:pt idx="18865">
                  <c:v>-47.62</c:v>
                </c:pt>
                <c:pt idx="18866">
                  <c:v>-47.617999999999995</c:v>
                </c:pt>
                <c:pt idx="18867">
                  <c:v>-47.615999999999993</c:v>
                </c:pt>
                <c:pt idx="18868">
                  <c:v>-47.613999999999997</c:v>
                </c:pt>
                <c:pt idx="18869">
                  <c:v>-47.611999999999995</c:v>
                </c:pt>
                <c:pt idx="18870">
                  <c:v>-47.609999999999992</c:v>
                </c:pt>
                <c:pt idx="18871">
                  <c:v>-47.607999999999997</c:v>
                </c:pt>
                <c:pt idx="18872">
                  <c:v>-47.605999999999995</c:v>
                </c:pt>
                <c:pt idx="18873">
                  <c:v>-47.603999999999992</c:v>
                </c:pt>
                <c:pt idx="18874">
                  <c:v>-47.601999999999997</c:v>
                </c:pt>
                <c:pt idx="18875">
                  <c:v>-47.599999999999994</c:v>
                </c:pt>
                <c:pt idx="18876">
                  <c:v>-47.597999999999992</c:v>
                </c:pt>
                <c:pt idx="18877">
                  <c:v>-47.595999999999997</c:v>
                </c:pt>
                <c:pt idx="18878">
                  <c:v>-47.593999999999994</c:v>
                </c:pt>
                <c:pt idx="18879">
                  <c:v>-47.591999999999992</c:v>
                </c:pt>
                <c:pt idx="18880">
                  <c:v>-47.589999999999996</c:v>
                </c:pt>
                <c:pt idx="18881">
                  <c:v>-47.587999999999994</c:v>
                </c:pt>
                <c:pt idx="18882">
                  <c:v>-47.585999999999991</c:v>
                </c:pt>
                <c:pt idx="18883">
                  <c:v>-47.583999999999996</c:v>
                </c:pt>
                <c:pt idx="18884">
                  <c:v>-47.581999999999994</c:v>
                </c:pt>
                <c:pt idx="18885">
                  <c:v>-47.579999999999991</c:v>
                </c:pt>
                <c:pt idx="18886">
                  <c:v>-47.577999999999996</c:v>
                </c:pt>
                <c:pt idx="18887">
                  <c:v>-47.575999999999993</c:v>
                </c:pt>
                <c:pt idx="18888">
                  <c:v>-47.573999999999991</c:v>
                </c:pt>
                <c:pt idx="18889">
                  <c:v>-47.571999999999996</c:v>
                </c:pt>
                <c:pt idx="18890">
                  <c:v>-47.569999999999993</c:v>
                </c:pt>
                <c:pt idx="18891">
                  <c:v>-47.567999999999998</c:v>
                </c:pt>
                <c:pt idx="18892">
                  <c:v>-47.565999999999995</c:v>
                </c:pt>
                <c:pt idx="18893">
                  <c:v>-47.563999999999993</c:v>
                </c:pt>
                <c:pt idx="18894">
                  <c:v>-47.561999999999998</c:v>
                </c:pt>
                <c:pt idx="18895">
                  <c:v>-47.559999999999995</c:v>
                </c:pt>
                <c:pt idx="18896">
                  <c:v>-47.557999999999993</c:v>
                </c:pt>
                <c:pt idx="18897">
                  <c:v>-47.555999999999997</c:v>
                </c:pt>
                <c:pt idx="18898">
                  <c:v>-47.553999999999995</c:v>
                </c:pt>
                <c:pt idx="18899">
                  <c:v>-47.551999999999992</c:v>
                </c:pt>
                <c:pt idx="18900">
                  <c:v>-47.55</c:v>
                </c:pt>
                <c:pt idx="18901">
                  <c:v>-47.547999999999995</c:v>
                </c:pt>
                <c:pt idx="18902">
                  <c:v>-47.545999999999992</c:v>
                </c:pt>
                <c:pt idx="18903">
                  <c:v>-47.543999999999997</c:v>
                </c:pt>
                <c:pt idx="18904">
                  <c:v>-47.541999999999994</c:v>
                </c:pt>
                <c:pt idx="18905">
                  <c:v>-47.539999999999992</c:v>
                </c:pt>
                <c:pt idx="18906">
                  <c:v>-47.537999999999997</c:v>
                </c:pt>
                <c:pt idx="18907">
                  <c:v>-47.535999999999994</c:v>
                </c:pt>
                <c:pt idx="18908">
                  <c:v>-47.533999999999992</c:v>
                </c:pt>
                <c:pt idx="18909">
                  <c:v>-47.531999999999996</c:v>
                </c:pt>
                <c:pt idx="18910">
                  <c:v>-47.529999999999994</c:v>
                </c:pt>
                <c:pt idx="18911">
                  <c:v>-47.527999999999992</c:v>
                </c:pt>
                <c:pt idx="18912">
                  <c:v>-47.525999999999996</c:v>
                </c:pt>
                <c:pt idx="18913">
                  <c:v>-47.523999999999994</c:v>
                </c:pt>
                <c:pt idx="18914">
                  <c:v>-47.521999999999991</c:v>
                </c:pt>
                <c:pt idx="18915">
                  <c:v>-47.519999999999996</c:v>
                </c:pt>
                <c:pt idx="18916">
                  <c:v>-47.517999999999994</c:v>
                </c:pt>
                <c:pt idx="18917">
                  <c:v>-47.515999999999991</c:v>
                </c:pt>
                <c:pt idx="18918">
                  <c:v>-47.513999999999996</c:v>
                </c:pt>
                <c:pt idx="18919">
                  <c:v>-47.511999999999993</c:v>
                </c:pt>
                <c:pt idx="18920">
                  <c:v>-47.509999999999991</c:v>
                </c:pt>
                <c:pt idx="18921">
                  <c:v>-47.507999999999996</c:v>
                </c:pt>
                <c:pt idx="18922">
                  <c:v>-47.505999999999993</c:v>
                </c:pt>
                <c:pt idx="18923">
                  <c:v>-47.503999999999998</c:v>
                </c:pt>
                <c:pt idx="18924">
                  <c:v>-47.501999999999995</c:v>
                </c:pt>
                <c:pt idx="18925">
                  <c:v>-47.499999999999993</c:v>
                </c:pt>
                <c:pt idx="18926">
                  <c:v>-47.497999999999998</c:v>
                </c:pt>
                <c:pt idx="18927">
                  <c:v>-47.495999999999995</c:v>
                </c:pt>
                <c:pt idx="18928">
                  <c:v>-47.493999999999993</c:v>
                </c:pt>
                <c:pt idx="18929">
                  <c:v>-47.491999999999997</c:v>
                </c:pt>
                <c:pt idx="18930">
                  <c:v>-47.489999999999995</c:v>
                </c:pt>
                <c:pt idx="18931">
                  <c:v>-47.487999999999992</c:v>
                </c:pt>
                <c:pt idx="18932">
                  <c:v>-47.485999999999997</c:v>
                </c:pt>
                <c:pt idx="18933">
                  <c:v>-47.483999999999995</c:v>
                </c:pt>
                <c:pt idx="18934">
                  <c:v>-47.481999999999992</c:v>
                </c:pt>
                <c:pt idx="18935">
                  <c:v>-47.48</c:v>
                </c:pt>
                <c:pt idx="18936">
                  <c:v>-47.477999999999994</c:v>
                </c:pt>
                <c:pt idx="18937">
                  <c:v>-47.475999999999992</c:v>
                </c:pt>
                <c:pt idx="18938">
                  <c:v>-47.473999999999997</c:v>
                </c:pt>
                <c:pt idx="18939">
                  <c:v>-47.471999999999994</c:v>
                </c:pt>
                <c:pt idx="18940">
                  <c:v>-47.469999999999992</c:v>
                </c:pt>
                <c:pt idx="18941">
                  <c:v>-47.467999999999996</c:v>
                </c:pt>
                <c:pt idx="18942">
                  <c:v>-47.465999999999994</c:v>
                </c:pt>
                <c:pt idx="18943">
                  <c:v>-47.463999999999992</c:v>
                </c:pt>
                <c:pt idx="18944">
                  <c:v>-47.461999999999996</c:v>
                </c:pt>
                <c:pt idx="18945">
                  <c:v>-47.459999999999994</c:v>
                </c:pt>
                <c:pt idx="18946">
                  <c:v>-47.457999999999991</c:v>
                </c:pt>
                <c:pt idx="18947">
                  <c:v>-47.455999999999996</c:v>
                </c:pt>
                <c:pt idx="18948">
                  <c:v>-47.453999999999994</c:v>
                </c:pt>
                <c:pt idx="18949">
                  <c:v>-47.451999999999991</c:v>
                </c:pt>
                <c:pt idx="18950">
                  <c:v>-47.449999999999996</c:v>
                </c:pt>
                <c:pt idx="18951">
                  <c:v>-47.447999999999993</c:v>
                </c:pt>
                <c:pt idx="18952">
                  <c:v>-47.445999999999991</c:v>
                </c:pt>
                <c:pt idx="18953">
                  <c:v>-47.443999999999996</c:v>
                </c:pt>
                <c:pt idx="18954">
                  <c:v>-47.441999999999993</c:v>
                </c:pt>
                <c:pt idx="18955">
                  <c:v>-47.44</c:v>
                </c:pt>
                <c:pt idx="18956">
                  <c:v>-47.437999999999995</c:v>
                </c:pt>
                <c:pt idx="18957">
                  <c:v>-47.435999999999993</c:v>
                </c:pt>
                <c:pt idx="18958">
                  <c:v>-47.433999999999997</c:v>
                </c:pt>
                <c:pt idx="18959">
                  <c:v>-47.431999999999995</c:v>
                </c:pt>
                <c:pt idx="18960">
                  <c:v>-47.429999999999993</c:v>
                </c:pt>
                <c:pt idx="18961">
                  <c:v>-47.427999999999997</c:v>
                </c:pt>
                <c:pt idx="18962">
                  <c:v>-47.425999999999995</c:v>
                </c:pt>
                <c:pt idx="18963">
                  <c:v>-47.423999999999992</c:v>
                </c:pt>
                <c:pt idx="18964">
                  <c:v>-47.421999999999997</c:v>
                </c:pt>
                <c:pt idx="18965">
                  <c:v>-47.419999999999995</c:v>
                </c:pt>
                <c:pt idx="18966">
                  <c:v>-47.417999999999992</c:v>
                </c:pt>
                <c:pt idx="18967">
                  <c:v>-47.415999999999997</c:v>
                </c:pt>
                <c:pt idx="18968">
                  <c:v>-47.413999999999994</c:v>
                </c:pt>
                <c:pt idx="18969">
                  <c:v>-47.411999999999992</c:v>
                </c:pt>
                <c:pt idx="18970">
                  <c:v>-47.41</c:v>
                </c:pt>
                <c:pt idx="18971">
                  <c:v>-47.407999999999994</c:v>
                </c:pt>
                <c:pt idx="18972">
                  <c:v>-47.405999999999992</c:v>
                </c:pt>
                <c:pt idx="18973">
                  <c:v>-47.403999999999996</c:v>
                </c:pt>
                <c:pt idx="18974">
                  <c:v>-47.401999999999994</c:v>
                </c:pt>
                <c:pt idx="18975">
                  <c:v>-47.399999999999991</c:v>
                </c:pt>
                <c:pt idx="18976">
                  <c:v>-47.397999999999996</c:v>
                </c:pt>
                <c:pt idx="18977">
                  <c:v>-47.395999999999994</c:v>
                </c:pt>
                <c:pt idx="18978">
                  <c:v>-47.393999999999991</c:v>
                </c:pt>
                <c:pt idx="18979">
                  <c:v>-47.391999999999996</c:v>
                </c:pt>
                <c:pt idx="18980">
                  <c:v>-47.389999999999993</c:v>
                </c:pt>
                <c:pt idx="18981">
                  <c:v>-47.387999999999991</c:v>
                </c:pt>
                <c:pt idx="18982">
                  <c:v>-47.385999999999996</c:v>
                </c:pt>
                <c:pt idx="18983">
                  <c:v>-47.383999999999993</c:v>
                </c:pt>
                <c:pt idx="18984">
                  <c:v>-47.381999999999991</c:v>
                </c:pt>
                <c:pt idx="18985">
                  <c:v>-47.379999999999995</c:v>
                </c:pt>
                <c:pt idx="18986">
                  <c:v>-47.377999999999993</c:v>
                </c:pt>
                <c:pt idx="18987">
                  <c:v>-47.375999999999998</c:v>
                </c:pt>
                <c:pt idx="18988">
                  <c:v>-47.373999999999995</c:v>
                </c:pt>
                <c:pt idx="18989">
                  <c:v>-47.371999999999993</c:v>
                </c:pt>
                <c:pt idx="18990">
                  <c:v>-47.37</c:v>
                </c:pt>
                <c:pt idx="18991">
                  <c:v>-47.367999999999995</c:v>
                </c:pt>
                <c:pt idx="18992">
                  <c:v>-47.365999999999993</c:v>
                </c:pt>
                <c:pt idx="18993">
                  <c:v>-47.363999999999997</c:v>
                </c:pt>
                <c:pt idx="18994">
                  <c:v>-47.361999999999995</c:v>
                </c:pt>
                <c:pt idx="18995">
                  <c:v>-47.359999999999992</c:v>
                </c:pt>
                <c:pt idx="18996">
                  <c:v>-47.357999999999997</c:v>
                </c:pt>
                <c:pt idx="18997">
                  <c:v>-47.355999999999995</c:v>
                </c:pt>
                <c:pt idx="18998">
                  <c:v>-47.353999999999992</c:v>
                </c:pt>
                <c:pt idx="18999">
                  <c:v>-47.351999999999997</c:v>
                </c:pt>
                <c:pt idx="19000">
                  <c:v>-47.349999999999994</c:v>
                </c:pt>
                <c:pt idx="19001">
                  <c:v>-47.347999999999992</c:v>
                </c:pt>
                <c:pt idx="19002">
                  <c:v>-47.345999999999997</c:v>
                </c:pt>
                <c:pt idx="19003">
                  <c:v>-47.343999999999994</c:v>
                </c:pt>
                <c:pt idx="19004">
                  <c:v>-47.341999999999992</c:v>
                </c:pt>
                <c:pt idx="19005">
                  <c:v>-47.339999999999996</c:v>
                </c:pt>
                <c:pt idx="19006">
                  <c:v>-47.337999999999994</c:v>
                </c:pt>
                <c:pt idx="19007">
                  <c:v>-47.335999999999991</c:v>
                </c:pt>
                <c:pt idx="19008">
                  <c:v>-47.333999999999996</c:v>
                </c:pt>
                <c:pt idx="19009">
                  <c:v>-47.331999999999994</c:v>
                </c:pt>
                <c:pt idx="19010">
                  <c:v>-47.329999999999991</c:v>
                </c:pt>
                <c:pt idx="19011">
                  <c:v>-47.327999999999996</c:v>
                </c:pt>
                <c:pt idx="19012">
                  <c:v>-47.325999999999993</c:v>
                </c:pt>
                <c:pt idx="19013">
                  <c:v>-47.323999999999991</c:v>
                </c:pt>
                <c:pt idx="19014">
                  <c:v>-47.321999999999996</c:v>
                </c:pt>
                <c:pt idx="19015">
                  <c:v>-47.319999999999993</c:v>
                </c:pt>
                <c:pt idx="19016">
                  <c:v>-47.317999999999998</c:v>
                </c:pt>
                <c:pt idx="19017">
                  <c:v>-47.315999999999995</c:v>
                </c:pt>
                <c:pt idx="19018">
                  <c:v>-47.313999999999993</c:v>
                </c:pt>
                <c:pt idx="19019">
                  <c:v>-47.311999999999998</c:v>
                </c:pt>
                <c:pt idx="19020">
                  <c:v>-47.309999999999995</c:v>
                </c:pt>
                <c:pt idx="19021">
                  <c:v>-47.307999999999993</c:v>
                </c:pt>
                <c:pt idx="19022">
                  <c:v>-47.305999999999997</c:v>
                </c:pt>
                <c:pt idx="19023">
                  <c:v>-47.303999999999995</c:v>
                </c:pt>
                <c:pt idx="19024">
                  <c:v>-47.301999999999992</c:v>
                </c:pt>
                <c:pt idx="19025">
                  <c:v>-47.3</c:v>
                </c:pt>
                <c:pt idx="19026">
                  <c:v>-47.297999999999995</c:v>
                </c:pt>
                <c:pt idx="19027">
                  <c:v>-47.295999999999992</c:v>
                </c:pt>
                <c:pt idx="19028">
                  <c:v>-47.293999999999997</c:v>
                </c:pt>
                <c:pt idx="19029">
                  <c:v>-47.291999999999994</c:v>
                </c:pt>
                <c:pt idx="19030">
                  <c:v>-47.289999999999992</c:v>
                </c:pt>
                <c:pt idx="19031">
                  <c:v>-47.287999999999997</c:v>
                </c:pt>
                <c:pt idx="19032">
                  <c:v>-47.285999999999994</c:v>
                </c:pt>
                <c:pt idx="19033">
                  <c:v>-47.283999999999992</c:v>
                </c:pt>
                <c:pt idx="19034">
                  <c:v>-47.281999999999996</c:v>
                </c:pt>
                <c:pt idx="19035">
                  <c:v>-47.279999999999994</c:v>
                </c:pt>
                <c:pt idx="19036">
                  <c:v>-47.277999999999992</c:v>
                </c:pt>
                <c:pt idx="19037">
                  <c:v>-47.275999999999996</c:v>
                </c:pt>
                <c:pt idx="19038">
                  <c:v>-47.273999999999994</c:v>
                </c:pt>
                <c:pt idx="19039">
                  <c:v>-47.271999999999991</c:v>
                </c:pt>
                <c:pt idx="19040">
                  <c:v>-47.269999999999996</c:v>
                </c:pt>
                <c:pt idx="19041">
                  <c:v>-47.267999999999994</c:v>
                </c:pt>
                <c:pt idx="19042">
                  <c:v>-47.265999999999991</c:v>
                </c:pt>
                <c:pt idx="19043">
                  <c:v>-47.263999999999996</c:v>
                </c:pt>
                <c:pt idx="19044">
                  <c:v>-47.261999999999993</c:v>
                </c:pt>
                <c:pt idx="19045">
                  <c:v>-47.259999999999991</c:v>
                </c:pt>
                <c:pt idx="19046">
                  <c:v>-47.257999999999996</c:v>
                </c:pt>
                <c:pt idx="19047">
                  <c:v>-47.255999999999993</c:v>
                </c:pt>
                <c:pt idx="19048">
                  <c:v>-47.253999999999998</c:v>
                </c:pt>
                <c:pt idx="19049">
                  <c:v>-47.251999999999995</c:v>
                </c:pt>
                <c:pt idx="19050">
                  <c:v>-47.249999999999993</c:v>
                </c:pt>
                <c:pt idx="19051">
                  <c:v>-47.247999999999998</c:v>
                </c:pt>
                <c:pt idx="19052">
                  <c:v>-47.245999999999995</c:v>
                </c:pt>
                <c:pt idx="19053">
                  <c:v>-47.243999999999993</c:v>
                </c:pt>
                <c:pt idx="19054">
                  <c:v>-47.241999999999997</c:v>
                </c:pt>
                <c:pt idx="19055">
                  <c:v>-47.239999999999995</c:v>
                </c:pt>
                <c:pt idx="19056">
                  <c:v>-47.237999999999992</c:v>
                </c:pt>
                <c:pt idx="19057">
                  <c:v>-47.235999999999997</c:v>
                </c:pt>
                <c:pt idx="19058">
                  <c:v>-47.233999999999995</c:v>
                </c:pt>
                <c:pt idx="19059">
                  <c:v>-47.231999999999992</c:v>
                </c:pt>
                <c:pt idx="19060">
                  <c:v>-47.23</c:v>
                </c:pt>
                <c:pt idx="19061">
                  <c:v>-47.227999999999994</c:v>
                </c:pt>
                <c:pt idx="19062">
                  <c:v>-47.225999999999992</c:v>
                </c:pt>
                <c:pt idx="19063">
                  <c:v>-47.223999999999997</c:v>
                </c:pt>
                <c:pt idx="19064">
                  <c:v>-47.221999999999994</c:v>
                </c:pt>
                <c:pt idx="19065">
                  <c:v>-47.219999999999992</c:v>
                </c:pt>
                <c:pt idx="19066">
                  <c:v>-47.217999999999996</c:v>
                </c:pt>
                <c:pt idx="19067">
                  <c:v>-47.215999999999994</c:v>
                </c:pt>
                <c:pt idx="19068">
                  <c:v>-47.213999999999992</c:v>
                </c:pt>
                <c:pt idx="19069">
                  <c:v>-47.211999999999996</c:v>
                </c:pt>
                <c:pt idx="19070">
                  <c:v>-47.209999999999994</c:v>
                </c:pt>
                <c:pt idx="19071">
                  <c:v>-47.207999999999991</c:v>
                </c:pt>
                <c:pt idx="19072">
                  <c:v>-47.205999999999996</c:v>
                </c:pt>
                <c:pt idx="19073">
                  <c:v>-47.203999999999994</c:v>
                </c:pt>
                <c:pt idx="19074">
                  <c:v>-47.201999999999991</c:v>
                </c:pt>
                <c:pt idx="19075">
                  <c:v>-47.199999999999996</c:v>
                </c:pt>
                <c:pt idx="19076">
                  <c:v>-47.197999999999993</c:v>
                </c:pt>
                <c:pt idx="19077">
                  <c:v>-47.195999999999991</c:v>
                </c:pt>
                <c:pt idx="19078">
                  <c:v>-47.193999999999996</c:v>
                </c:pt>
                <c:pt idx="19079">
                  <c:v>-47.191999999999993</c:v>
                </c:pt>
                <c:pt idx="19080">
                  <c:v>-47.19</c:v>
                </c:pt>
                <c:pt idx="19081">
                  <c:v>-47.187999999999995</c:v>
                </c:pt>
                <c:pt idx="19082">
                  <c:v>-47.185999999999993</c:v>
                </c:pt>
                <c:pt idx="19083">
                  <c:v>-47.183999999999997</c:v>
                </c:pt>
                <c:pt idx="19084">
                  <c:v>-47.181999999999995</c:v>
                </c:pt>
                <c:pt idx="19085">
                  <c:v>-47.179999999999993</c:v>
                </c:pt>
                <c:pt idx="19086">
                  <c:v>-47.177999999999997</c:v>
                </c:pt>
                <c:pt idx="19087">
                  <c:v>-47.175999999999995</c:v>
                </c:pt>
                <c:pt idx="19088">
                  <c:v>-47.173999999999992</c:v>
                </c:pt>
                <c:pt idx="19089">
                  <c:v>-47.171999999999997</c:v>
                </c:pt>
                <c:pt idx="19090">
                  <c:v>-47.169999999999995</c:v>
                </c:pt>
                <c:pt idx="19091">
                  <c:v>-47.167999999999992</c:v>
                </c:pt>
                <c:pt idx="19092">
                  <c:v>-47.165999999999997</c:v>
                </c:pt>
                <c:pt idx="19093">
                  <c:v>-47.163999999999994</c:v>
                </c:pt>
                <c:pt idx="19094">
                  <c:v>-47.161999999999992</c:v>
                </c:pt>
                <c:pt idx="19095">
                  <c:v>-47.16</c:v>
                </c:pt>
                <c:pt idx="19096">
                  <c:v>-47.157999999999994</c:v>
                </c:pt>
                <c:pt idx="19097">
                  <c:v>-47.155999999999992</c:v>
                </c:pt>
                <c:pt idx="19098">
                  <c:v>-47.153999999999996</c:v>
                </c:pt>
                <c:pt idx="19099">
                  <c:v>-47.151999999999994</c:v>
                </c:pt>
                <c:pt idx="19100">
                  <c:v>-47.149999999999991</c:v>
                </c:pt>
                <c:pt idx="19101">
                  <c:v>-47.147999999999996</c:v>
                </c:pt>
                <c:pt idx="19102">
                  <c:v>-47.145999999999994</c:v>
                </c:pt>
                <c:pt idx="19103">
                  <c:v>-47.143999999999991</c:v>
                </c:pt>
                <c:pt idx="19104">
                  <c:v>-47.141999999999996</c:v>
                </c:pt>
                <c:pt idx="19105">
                  <c:v>-47.139999999999993</c:v>
                </c:pt>
                <c:pt idx="19106">
                  <c:v>-47.137999999999991</c:v>
                </c:pt>
                <c:pt idx="19107">
                  <c:v>-47.135999999999996</c:v>
                </c:pt>
                <c:pt idx="19108">
                  <c:v>-47.133999999999993</c:v>
                </c:pt>
                <c:pt idx="19109">
                  <c:v>-47.131999999999991</c:v>
                </c:pt>
                <c:pt idx="19110">
                  <c:v>-47.129999999999995</c:v>
                </c:pt>
                <c:pt idx="19111">
                  <c:v>-47.127999999999993</c:v>
                </c:pt>
                <c:pt idx="19112">
                  <c:v>-47.125999999999998</c:v>
                </c:pt>
                <c:pt idx="19113">
                  <c:v>-47.123999999999995</c:v>
                </c:pt>
                <c:pt idx="19114">
                  <c:v>-47.121999999999993</c:v>
                </c:pt>
                <c:pt idx="19115">
                  <c:v>-47.12</c:v>
                </c:pt>
                <c:pt idx="19116">
                  <c:v>-47.117999999999995</c:v>
                </c:pt>
                <c:pt idx="19117">
                  <c:v>-47.115999999999993</c:v>
                </c:pt>
                <c:pt idx="19118">
                  <c:v>-47.113999999999997</c:v>
                </c:pt>
                <c:pt idx="19119">
                  <c:v>-47.111999999999995</c:v>
                </c:pt>
                <c:pt idx="19120">
                  <c:v>-47.109999999999992</c:v>
                </c:pt>
                <c:pt idx="19121">
                  <c:v>-47.107999999999997</c:v>
                </c:pt>
                <c:pt idx="19122">
                  <c:v>-47.105999999999995</c:v>
                </c:pt>
                <c:pt idx="19123">
                  <c:v>-47.103999999999992</c:v>
                </c:pt>
                <c:pt idx="19124">
                  <c:v>-47.101999999999997</c:v>
                </c:pt>
                <c:pt idx="19125">
                  <c:v>-47.099999999999994</c:v>
                </c:pt>
                <c:pt idx="19126">
                  <c:v>-47.097999999999992</c:v>
                </c:pt>
                <c:pt idx="19127">
                  <c:v>-47.095999999999997</c:v>
                </c:pt>
                <c:pt idx="19128">
                  <c:v>-47.093999999999994</c:v>
                </c:pt>
                <c:pt idx="19129">
                  <c:v>-47.091999999999992</c:v>
                </c:pt>
                <c:pt idx="19130">
                  <c:v>-47.089999999999996</c:v>
                </c:pt>
                <c:pt idx="19131">
                  <c:v>-47.087999999999994</c:v>
                </c:pt>
                <c:pt idx="19132">
                  <c:v>-47.085999999999991</c:v>
                </c:pt>
                <c:pt idx="19133">
                  <c:v>-47.083999999999996</c:v>
                </c:pt>
                <c:pt idx="19134">
                  <c:v>-47.081999999999994</c:v>
                </c:pt>
                <c:pt idx="19135">
                  <c:v>-47.079999999999991</c:v>
                </c:pt>
                <c:pt idx="19136">
                  <c:v>-47.077999999999996</c:v>
                </c:pt>
                <c:pt idx="19137">
                  <c:v>-47.075999999999993</c:v>
                </c:pt>
                <c:pt idx="19138">
                  <c:v>-47.073999999999991</c:v>
                </c:pt>
                <c:pt idx="19139">
                  <c:v>-47.071999999999996</c:v>
                </c:pt>
                <c:pt idx="19140">
                  <c:v>-47.069999999999993</c:v>
                </c:pt>
                <c:pt idx="19141">
                  <c:v>-47.067999999999998</c:v>
                </c:pt>
                <c:pt idx="19142">
                  <c:v>-47.065999999999995</c:v>
                </c:pt>
                <c:pt idx="19143">
                  <c:v>-47.063999999999993</c:v>
                </c:pt>
                <c:pt idx="19144">
                  <c:v>-47.061999999999998</c:v>
                </c:pt>
                <c:pt idx="19145">
                  <c:v>-47.059999999999995</c:v>
                </c:pt>
                <c:pt idx="19146">
                  <c:v>-47.057999999999993</c:v>
                </c:pt>
                <c:pt idx="19147">
                  <c:v>-47.055999999999997</c:v>
                </c:pt>
                <c:pt idx="19148">
                  <c:v>-47.053999999999995</c:v>
                </c:pt>
                <c:pt idx="19149">
                  <c:v>-47.051999999999992</c:v>
                </c:pt>
                <c:pt idx="19150">
                  <c:v>-47.05</c:v>
                </c:pt>
                <c:pt idx="19151">
                  <c:v>-47.047999999999995</c:v>
                </c:pt>
                <c:pt idx="19152">
                  <c:v>-47.045999999999992</c:v>
                </c:pt>
                <c:pt idx="19153">
                  <c:v>-47.043999999999997</c:v>
                </c:pt>
                <c:pt idx="19154">
                  <c:v>-47.041999999999994</c:v>
                </c:pt>
                <c:pt idx="19155">
                  <c:v>-47.039999999999992</c:v>
                </c:pt>
                <c:pt idx="19156">
                  <c:v>-47.037999999999997</c:v>
                </c:pt>
                <c:pt idx="19157">
                  <c:v>-47.035999999999994</c:v>
                </c:pt>
                <c:pt idx="19158">
                  <c:v>-47.033999999999992</c:v>
                </c:pt>
                <c:pt idx="19159">
                  <c:v>-47.031999999999996</c:v>
                </c:pt>
                <c:pt idx="19160">
                  <c:v>-47.029999999999994</c:v>
                </c:pt>
                <c:pt idx="19161">
                  <c:v>-47.027999999999992</c:v>
                </c:pt>
                <c:pt idx="19162">
                  <c:v>-47.025999999999996</c:v>
                </c:pt>
                <c:pt idx="19163">
                  <c:v>-47.023999999999994</c:v>
                </c:pt>
                <c:pt idx="19164">
                  <c:v>-47.021999999999991</c:v>
                </c:pt>
                <c:pt idx="19165">
                  <c:v>-47.019999999999996</c:v>
                </c:pt>
                <c:pt idx="19166">
                  <c:v>-47.017999999999994</c:v>
                </c:pt>
                <c:pt idx="19167">
                  <c:v>-47.015999999999991</c:v>
                </c:pt>
                <c:pt idx="19168">
                  <c:v>-47.013999999999996</c:v>
                </c:pt>
                <c:pt idx="19169">
                  <c:v>-47.011999999999993</c:v>
                </c:pt>
                <c:pt idx="19170">
                  <c:v>-47.009999999999991</c:v>
                </c:pt>
                <c:pt idx="19171">
                  <c:v>-47.007999999999996</c:v>
                </c:pt>
                <c:pt idx="19172">
                  <c:v>-47.005999999999993</c:v>
                </c:pt>
                <c:pt idx="19173">
                  <c:v>-47.003999999999998</c:v>
                </c:pt>
                <c:pt idx="19174">
                  <c:v>-47.001999999999995</c:v>
                </c:pt>
                <c:pt idx="19175">
                  <c:v>-46.999999999999993</c:v>
                </c:pt>
                <c:pt idx="19176">
                  <c:v>-46.997999999999998</c:v>
                </c:pt>
                <c:pt idx="19177">
                  <c:v>-46.995999999999995</c:v>
                </c:pt>
                <c:pt idx="19178">
                  <c:v>-46.993999999999993</c:v>
                </c:pt>
                <c:pt idx="19179">
                  <c:v>-46.991999999999997</c:v>
                </c:pt>
                <c:pt idx="19180">
                  <c:v>-46.989999999999995</c:v>
                </c:pt>
                <c:pt idx="19181">
                  <c:v>-46.987999999999992</c:v>
                </c:pt>
                <c:pt idx="19182">
                  <c:v>-46.985999999999997</c:v>
                </c:pt>
                <c:pt idx="19183">
                  <c:v>-46.983999999999995</c:v>
                </c:pt>
                <c:pt idx="19184">
                  <c:v>-46.981999999999992</c:v>
                </c:pt>
                <c:pt idx="19185">
                  <c:v>-46.98</c:v>
                </c:pt>
                <c:pt idx="19186">
                  <c:v>-46.977999999999994</c:v>
                </c:pt>
                <c:pt idx="19187">
                  <c:v>-46.975999999999992</c:v>
                </c:pt>
                <c:pt idx="19188">
                  <c:v>-46.973999999999997</c:v>
                </c:pt>
                <c:pt idx="19189">
                  <c:v>-46.971999999999994</c:v>
                </c:pt>
                <c:pt idx="19190">
                  <c:v>-46.969999999999992</c:v>
                </c:pt>
                <c:pt idx="19191">
                  <c:v>-46.967999999999996</c:v>
                </c:pt>
                <c:pt idx="19192">
                  <c:v>-46.965999999999994</c:v>
                </c:pt>
                <c:pt idx="19193">
                  <c:v>-46.963999999999992</c:v>
                </c:pt>
                <c:pt idx="19194">
                  <c:v>-46.961999999999996</c:v>
                </c:pt>
                <c:pt idx="19195">
                  <c:v>-46.959999999999994</c:v>
                </c:pt>
                <c:pt idx="19196">
                  <c:v>-46.957999999999991</c:v>
                </c:pt>
                <c:pt idx="19197">
                  <c:v>-46.955999999999996</c:v>
                </c:pt>
                <c:pt idx="19198">
                  <c:v>-46.953999999999994</c:v>
                </c:pt>
                <c:pt idx="19199">
                  <c:v>-46.951999999999991</c:v>
                </c:pt>
                <c:pt idx="19200">
                  <c:v>-46.949999999999996</c:v>
                </c:pt>
                <c:pt idx="19201">
                  <c:v>-46.947999999999993</c:v>
                </c:pt>
                <c:pt idx="19202">
                  <c:v>-46.945999999999991</c:v>
                </c:pt>
                <c:pt idx="19203">
                  <c:v>-46.943999999999996</c:v>
                </c:pt>
                <c:pt idx="19204">
                  <c:v>-46.941999999999993</c:v>
                </c:pt>
                <c:pt idx="19205">
                  <c:v>-46.94</c:v>
                </c:pt>
                <c:pt idx="19206">
                  <c:v>-46.937999999999995</c:v>
                </c:pt>
                <c:pt idx="19207">
                  <c:v>-46.935999999999993</c:v>
                </c:pt>
                <c:pt idx="19208">
                  <c:v>-46.933999999999997</c:v>
                </c:pt>
                <c:pt idx="19209">
                  <c:v>-46.931999999999995</c:v>
                </c:pt>
                <c:pt idx="19210">
                  <c:v>-46.929999999999993</c:v>
                </c:pt>
                <c:pt idx="19211">
                  <c:v>-46.927999999999997</c:v>
                </c:pt>
                <c:pt idx="19212">
                  <c:v>-46.925999999999995</c:v>
                </c:pt>
                <c:pt idx="19213">
                  <c:v>-46.923999999999992</c:v>
                </c:pt>
                <c:pt idx="19214">
                  <c:v>-46.921999999999997</c:v>
                </c:pt>
                <c:pt idx="19215">
                  <c:v>-46.919999999999995</c:v>
                </c:pt>
                <c:pt idx="19216">
                  <c:v>-46.917999999999992</c:v>
                </c:pt>
                <c:pt idx="19217">
                  <c:v>-46.915999999999997</c:v>
                </c:pt>
                <c:pt idx="19218">
                  <c:v>-46.913999999999994</c:v>
                </c:pt>
                <c:pt idx="19219">
                  <c:v>-46.911999999999992</c:v>
                </c:pt>
                <c:pt idx="19220">
                  <c:v>-46.91</c:v>
                </c:pt>
                <c:pt idx="19221">
                  <c:v>-46.907999999999994</c:v>
                </c:pt>
                <c:pt idx="19222">
                  <c:v>-46.905999999999992</c:v>
                </c:pt>
                <c:pt idx="19223">
                  <c:v>-46.903999999999996</c:v>
                </c:pt>
                <c:pt idx="19224">
                  <c:v>-46.901999999999994</c:v>
                </c:pt>
                <c:pt idx="19225">
                  <c:v>-46.899999999999991</c:v>
                </c:pt>
                <c:pt idx="19226">
                  <c:v>-46.897999999999996</c:v>
                </c:pt>
                <c:pt idx="19227">
                  <c:v>-46.895999999999994</c:v>
                </c:pt>
                <c:pt idx="19228">
                  <c:v>-46.893999999999991</c:v>
                </c:pt>
                <c:pt idx="19229">
                  <c:v>-46.891999999999996</c:v>
                </c:pt>
                <c:pt idx="19230">
                  <c:v>-46.889999999999993</c:v>
                </c:pt>
                <c:pt idx="19231">
                  <c:v>-46.887999999999991</c:v>
                </c:pt>
                <c:pt idx="19232">
                  <c:v>-46.885999999999996</c:v>
                </c:pt>
                <c:pt idx="19233">
                  <c:v>-46.883999999999993</c:v>
                </c:pt>
                <c:pt idx="19234">
                  <c:v>-46.881999999999991</c:v>
                </c:pt>
                <c:pt idx="19235">
                  <c:v>-46.879999999999995</c:v>
                </c:pt>
                <c:pt idx="19236">
                  <c:v>-46.877999999999993</c:v>
                </c:pt>
                <c:pt idx="19237">
                  <c:v>-46.875999999999998</c:v>
                </c:pt>
                <c:pt idx="19238">
                  <c:v>-46.873999999999995</c:v>
                </c:pt>
                <c:pt idx="19239">
                  <c:v>-46.871999999999993</c:v>
                </c:pt>
                <c:pt idx="19240">
                  <c:v>-46.87</c:v>
                </c:pt>
                <c:pt idx="19241">
                  <c:v>-46.867999999999995</c:v>
                </c:pt>
                <c:pt idx="19242">
                  <c:v>-46.865999999999993</c:v>
                </c:pt>
                <c:pt idx="19243">
                  <c:v>-46.863999999999997</c:v>
                </c:pt>
                <c:pt idx="19244">
                  <c:v>-46.861999999999995</c:v>
                </c:pt>
                <c:pt idx="19245">
                  <c:v>-46.859999999999992</c:v>
                </c:pt>
                <c:pt idx="19246">
                  <c:v>-46.857999999999997</c:v>
                </c:pt>
                <c:pt idx="19247">
                  <c:v>-46.855999999999995</c:v>
                </c:pt>
                <c:pt idx="19248">
                  <c:v>-46.853999999999992</c:v>
                </c:pt>
                <c:pt idx="19249">
                  <c:v>-46.851999999999997</c:v>
                </c:pt>
                <c:pt idx="19250">
                  <c:v>-46.849999999999994</c:v>
                </c:pt>
                <c:pt idx="19251">
                  <c:v>-46.847999999999992</c:v>
                </c:pt>
                <c:pt idx="19252">
                  <c:v>-46.845999999999997</c:v>
                </c:pt>
                <c:pt idx="19253">
                  <c:v>-46.843999999999994</c:v>
                </c:pt>
                <c:pt idx="19254">
                  <c:v>-46.841999999999992</c:v>
                </c:pt>
                <c:pt idx="19255">
                  <c:v>-46.839999999999996</c:v>
                </c:pt>
                <c:pt idx="19256">
                  <c:v>-46.837999999999994</c:v>
                </c:pt>
                <c:pt idx="19257">
                  <c:v>-46.835999999999991</c:v>
                </c:pt>
                <c:pt idx="19258">
                  <c:v>-46.833999999999996</c:v>
                </c:pt>
                <c:pt idx="19259">
                  <c:v>-46.831999999999994</c:v>
                </c:pt>
                <c:pt idx="19260">
                  <c:v>-46.829999999999991</c:v>
                </c:pt>
                <c:pt idx="19261">
                  <c:v>-46.827999999999996</c:v>
                </c:pt>
                <c:pt idx="19262">
                  <c:v>-46.825999999999993</c:v>
                </c:pt>
                <c:pt idx="19263">
                  <c:v>-46.823999999999991</c:v>
                </c:pt>
                <c:pt idx="19264">
                  <c:v>-46.821999999999996</c:v>
                </c:pt>
                <c:pt idx="19265">
                  <c:v>-46.819999999999993</c:v>
                </c:pt>
                <c:pt idx="19266">
                  <c:v>-46.817999999999998</c:v>
                </c:pt>
                <c:pt idx="19267">
                  <c:v>-46.815999999999995</c:v>
                </c:pt>
                <c:pt idx="19268">
                  <c:v>-46.813999999999993</c:v>
                </c:pt>
                <c:pt idx="19269">
                  <c:v>-46.811999999999998</c:v>
                </c:pt>
                <c:pt idx="19270">
                  <c:v>-46.809999999999995</c:v>
                </c:pt>
                <c:pt idx="19271">
                  <c:v>-46.807999999999993</c:v>
                </c:pt>
                <c:pt idx="19272">
                  <c:v>-46.805999999999997</c:v>
                </c:pt>
                <c:pt idx="19273">
                  <c:v>-46.803999999999995</c:v>
                </c:pt>
                <c:pt idx="19274">
                  <c:v>-46.801999999999992</c:v>
                </c:pt>
                <c:pt idx="19275">
                  <c:v>-46.8</c:v>
                </c:pt>
                <c:pt idx="19276">
                  <c:v>-46.797999999999995</c:v>
                </c:pt>
                <c:pt idx="19277">
                  <c:v>-46.795999999999992</c:v>
                </c:pt>
                <c:pt idx="19278">
                  <c:v>-46.793999999999997</c:v>
                </c:pt>
                <c:pt idx="19279">
                  <c:v>-46.791999999999994</c:v>
                </c:pt>
                <c:pt idx="19280">
                  <c:v>-46.789999999999992</c:v>
                </c:pt>
                <c:pt idx="19281">
                  <c:v>-46.787999999999997</c:v>
                </c:pt>
                <c:pt idx="19282">
                  <c:v>-46.785999999999994</c:v>
                </c:pt>
                <c:pt idx="19283">
                  <c:v>-46.783999999999992</c:v>
                </c:pt>
                <c:pt idx="19284">
                  <c:v>-46.781999999999996</c:v>
                </c:pt>
                <c:pt idx="19285">
                  <c:v>-46.779999999999994</c:v>
                </c:pt>
                <c:pt idx="19286">
                  <c:v>-46.777999999999992</c:v>
                </c:pt>
                <c:pt idx="19287">
                  <c:v>-46.775999999999996</c:v>
                </c:pt>
                <c:pt idx="19288">
                  <c:v>-46.773999999999994</c:v>
                </c:pt>
                <c:pt idx="19289">
                  <c:v>-46.771999999999991</c:v>
                </c:pt>
                <c:pt idx="19290">
                  <c:v>-46.769999999999996</c:v>
                </c:pt>
                <c:pt idx="19291">
                  <c:v>-46.767999999999994</c:v>
                </c:pt>
                <c:pt idx="19292">
                  <c:v>-46.765999999999991</c:v>
                </c:pt>
                <c:pt idx="19293">
                  <c:v>-46.763999999999996</c:v>
                </c:pt>
                <c:pt idx="19294">
                  <c:v>-46.761999999999993</c:v>
                </c:pt>
                <c:pt idx="19295">
                  <c:v>-46.759999999999991</c:v>
                </c:pt>
                <c:pt idx="19296">
                  <c:v>-46.757999999999996</c:v>
                </c:pt>
                <c:pt idx="19297">
                  <c:v>-46.755999999999993</c:v>
                </c:pt>
                <c:pt idx="19298">
                  <c:v>-46.753999999999998</c:v>
                </c:pt>
                <c:pt idx="19299">
                  <c:v>-46.751999999999995</c:v>
                </c:pt>
                <c:pt idx="19300">
                  <c:v>-46.749999999999993</c:v>
                </c:pt>
                <c:pt idx="19301">
                  <c:v>-46.747999999999998</c:v>
                </c:pt>
                <c:pt idx="19302">
                  <c:v>-46.745999999999995</c:v>
                </c:pt>
                <c:pt idx="19303">
                  <c:v>-46.743999999999993</c:v>
                </c:pt>
                <c:pt idx="19304">
                  <c:v>-46.741999999999997</c:v>
                </c:pt>
                <c:pt idx="19305">
                  <c:v>-46.739999999999995</c:v>
                </c:pt>
                <c:pt idx="19306">
                  <c:v>-46.737999999999992</c:v>
                </c:pt>
                <c:pt idx="19307">
                  <c:v>-46.735999999999997</c:v>
                </c:pt>
                <c:pt idx="19308">
                  <c:v>-46.733999999999995</c:v>
                </c:pt>
                <c:pt idx="19309">
                  <c:v>-46.731999999999992</c:v>
                </c:pt>
                <c:pt idx="19310">
                  <c:v>-46.73</c:v>
                </c:pt>
                <c:pt idx="19311">
                  <c:v>-46.727999999999994</c:v>
                </c:pt>
                <c:pt idx="19312">
                  <c:v>-46.725999999999992</c:v>
                </c:pt>
                <c:pt idx="19313">
                  <c:v>-46.723999999999997</c:v>
                </c:pt>
                <c:pt idx="19314">
                  <c:v>-46.721999999999994</c:v>
                </c:pt>
                <c:pt idx="19315">
                  <c:v>-46.719999999999992</c:v>
                </c:pt>
                <c:pt idx="19316">
                  <c:v>-46.717999999999996</c:v>
                </c:pt>
                <c:pt idx="19317">
                  <c:v>-46.715999999999994</c:v>
                </c:pt>
                <c:pt idx="19318">
                  <c:v>-46.713999999999992</c:v>
                </c:pt>
                <c:pt idx="19319">
                  <c:v>-46.711999999999996</c:v>
                </c:pt>
                <c:pt idx="19320">
                  <c:v>-46.709999999999994</c:v>
                </c:pt>
                <c:pt idx="19321">
                  <c:v>-46.707999999999991</c:v>
                </c:pt>
                <c:pt idx="19322">
                  <c:v>-46.705999999999996</c:v>
                </c:pt>
                <c:pt idx="19323">
                  <c:v>-46.703999999999994</c:v>
                </c:pt>
                <c:pt idx="19324">
                  <c:v>-46.701999999999991</c:v>
                </c:pt>
                <c:pt idx="19325">
                  <c:v>-46.699999999999996</c:v>
                </c:pt>
                <c:pt idx="19326">
                  <c:v>-46.697999999999993</c:v>
                </c:pt>
                <c:pt idx="19327">
                  <c:v>-46.695999999999991</c:v>
                </c:pt>
                <c:pt idx="19328">
                  <c:v>-46.693999999999996</c:v>
                </c:pt>
                <c:pt idx="19329">
                  <c:v>-46.691999999999993</c:v>
                </c:pt>
                <c:pt idx="19330">
                  <c:v>-46.69</c:v>
                </c:pt>
                <c:pt idx="19331">
                  <c:v>-46.687999999999995</c:v>
                </c:pt>
                <c:pt idx="19332">
                  <c:v>-46.685999999999993</c:v>
                </c:pt>
                <c:pt idx="19333">
                  <c:v>-46.683999999999997</c:v>
                </c:pt>
                <c:pt idx="19334">
                  <c:v>-46.681999999999995</c:v>
                </c:pt>
                <c:pt idx="19335">
                  <c:v>-46.679999999999993</c:v>
                </c:pt>
                <c:pt idx="19336">
                  <c:v>-46.677999999999997</c:v>
                </c:pt>
                <c:pt idx="19337">
                  <c:v>-46.675999999999995</c:v>
                </c:pt>
                <c:pt idx="19338">
                  <c:v>-46.673999999999992</c:v>
                </c:pt>
                <c:pt idx="19339">
                  <c:v>-46.671999999999997</c:v>
                </c:pt>
                <c:pt idx="19340">
                  <c:v>-46.669999999999995</c:v>
                </c:pt>
                <c:pt idx="19341">
                  <c:v>-46.667999999999992</c:v>
                </c:pt>
                <c:pt idx="19342">
                  <c:v>-46.665999999999997</c:v>
                </c:pt>
                <c:pt idx="19343">
                  <c:v>-46.663999999999994</c:v>
                </c:pt>
                <c:pt idx="19344">
                  <c:v>-46.661999999999992</c:v>
                </c:pt>
                <c:pt idx="19345">
                  <c:v>-46.66</c:v>
                </c:pt>
                <c:pt idx="19346">
                  <c:v>-46.657999999999994</c:v>
                </c:pt>
                <c:pt idx="19347">
                  <c:v>-46.655999999999992</c:v>
                </c:pt>
                <c:pt idx="19348">
                  <c:v>-46.653999999999996</c:v>
                </c:pt>
                <c:pt idx="19349">
                  <c:v>-46.651999999999994</c:v>
                </c:pt>
                <c:pt idx="19350">
                  <c:v>-46.649999999999991</c:v>
                </c:pt>
                <c:pt idx="19351">
                  <c:v>-46.647999999999996</c:v>
                </c:pt>
                <c:pt idx="19352">
                  <c:v>-46.645999999999994</c:v>
                </c:pt>
                <c:pt idx="19353">
                  <c:v>-46.643999999999991</c:v>
                </c:pt>
                <c:pt idx="19354">
                  <c:v>-46.641999999999996</c:v>
                </c:pt>
                <c:pt idx="19355">
                  <c:v>-46.639999999999993</c:v>
                </c:pt>
                <c:pt idx="19356">
                  <c:v>-46.637999999999991</c:v>
                </c:pt>
                <c:pt idx="19357">
                  <c:v>-46.635999999999996</c:v>
                </c:pt>
                <c:pt idx="19358">
                  <c:v>-46.633999999999993</c:v>
                </c:pt>
                <c:pt idx="19359">
                  <c:v>-46.631999999999991</c:v>
                </c:pt>
                <c:pt idx="19360">
                  <c:v>-46.629999999999995</c:v>
                </c:pt>
                <c:pt idx="19361">
                  <c:v>-46.627999999999993</c:v>
                </c:pt>
                <c:pt idx="19362">
                  <c:v>-46.625999999999998</c:v>
                </c:pt>
                <c:pt idx="19363">
                  <c:v>-46.623999999999995</c:v>
                </c:pt>
                <c:pt idx="19364">
                  <c:v>-46.621999999999993</c:v>
                </c:pt>
                <c:pt idx="19365">
                  <c:v>-46.62</c:v>
                </c:pt>
                <c:pt idx="19366">
                  <c:v>-46.617999999999995</c:v>
                </c:pt>
                <c:pt idx="19367">
                  <c:v>-46.615999999999993</c:v>
                </c:pt>
                <c:pt idx="19368">
                  <c:v>-46.613999999999997</c:v>
                </c:pt>
                <c:pt idx="19369">
                  <c:v>-46.611999999999995</c:v>
                </c:pt>
                <c:pt idx="19370">
                  <c:v>-46.609999999999992</c:v>
                </c:pt>
                <c:pt idx="19371">
                  <c:v>-46.607999999999997</c:v>
                </c:pt>
                <c:pt idx="19372">
                  <c:v>-46.605999999999995</c:v>
                </c:pt>
                <c:pt idx="19373">
                  <c:v>-46.603999999999992</c:v>
                </c:pt>
                <c:pt idx="19374">
                  <c:v>-46.601999999999997</c:v>
                </c:pt>
                <c:pt idx="19375">
                  <c:v>-46.599999999999994</c:v>
                </c:pt>
                <c:pt idx="19376">
                  <c:v>-46.597999999999992</c:v>
                </c:pt>
                <c:pt idx="19377">
                  <c:v>-46.595999999999997</c:v>
                </c:pt>
                <c:pt idx="19378">
                  <c:v>-46.593999999999994</c:v>
                </c:pt>
                <c:pt idx="19379">
                  <c:v>-46.591999999999992</c:v>
                </c:pt>
                <c:pt idx="19380">
                  <c:v>-46.589999999999996</c:v>
                </c:pt>
                <c:pt idx="19381">
                  <c:v>-46.587999999999994</c:v>
                </c:pt>
                <c:pt idx="19382">
                  <c:v>-46.585999999999991</c:v>
                </c:pt>
                <c:pt idx="19383">
                  <c:v>-46.583999999999996</c:v>
                </c:pt>
                <c:pt idx="19384">
                  <c:v>-46.581999999999994</c:v>
                </c:pt>
                <c:pt idx="19385">
                  <c:v>-46.579999999999991</c:v>
                </c:pt>
                <c:pt idx="19386">
                  <c:v>-46.577999999999996</c:v>
                </c:pt>
                <c:pt idx="19387">
                  <c:v>-46.575999999999993</c:v>
                </c:pt>
                <c:pt idx="19388">
                  <c:v>-46.573999999999991</c:v>
                </c:pt>
                <c:pt idx="19389">
                  <c:v>-46.571999999999996</c:v>
                </c:pt>
                <c:pt idx="19390">
                  <c:v>-46.569999999999993</c:v>
                </c:pt>
                <c:pt idx="19391">
                  <c:v>-46.567999999999998</c:v>
                </c:pt>
                <c:pt idx="19392">
                  <c:v>-46.565999999999995</c:v>
                </c:pt>
                <c:pt idx="19393">
                  <c:v>-46.563999999999993</c:v>
                </c:pt>
                <c:pt idx="19394">
                  <c:v>-46.561999999999998</c:v>
                </c:pt>
                <c:pt idx="19395">
                  <c:v>-46.559999999999995</c:v>
                </c:pt>
                <c:pt idx="19396">
                  <c:v>-46.557999999999993</c:v>
                </c:pt>
                <c:pt idx="19397">
                  <c:v>-46.555999999999997</c:v>
                </c:pt>
                <c:pt idx="19398">
                  <c:v>-46.553999999999995</c:v>
                </c:pt>
                <c:pt idx="19399">
                  <c:v>-46.551999999999992</c:v>
                </c:pt>
                <c:pt idx="19400">
                  <c:v>-46.55</c:v>
                </c:pt>
                <c:pt idx="19401">
                  <c:v>-46.547999999999995</c:v>
                </c:pt>
                <c:pt idx="19402">
                  <c:v>-46.545999999999992</c:v>
                </c:pt>
                <c:pt idx="19403">
                  <c:v>-46.543999999999997</c:v>
                </c:pt>
                <c:pt idx="19404">
                  <c:v>-46.541999999999994</c:v>
                </c:pt>
                <c:pt idx="19405">
                  <c:v>-46.539999999999992</c:v>
                </c:pt>
                <c:pt idx="19406">
                  <c:v>-46.537999999999997</c:v>
                </c:pt>
                <c:pt idx="19407">
                  <c:v>-46.535999999999994</c:v>
                </c:pt>
                <c:pt idx="19408">
                  <c:v>-46.533999999999992</c:v>
                </c:pt>
                <c:pt idx="19409">
                  <c:v>-46.531999999999996</c:v>
                </c:pt>
                <c:pt idx="19410">
                  <c:v>-46.529999999999994</c:v>
                </c:pt>
                <c:pt idx="19411">
                  <c:v>-46.527999999999992</c:v>
                </c:pt>
                <c:pt idx="19412">
                  <c:v>-46.525999999999996</c:v>
                </c:pt>
                <c:pt idx="19413">
                  <c:v>-46.523999999999994</c:v>
                </c:pt>
                <c:pt idx="19414">
                  <c:v>-46.521999999999991</c:v>
                </c:pt>
                <c:pt idx="19415">
                  <c:v>-46.519999999999996</c:v>
                </c:pt>
                <c:pt idx="19416">
                  <c:v>-46.517999999999994</c:v>
                </c:pt>
                <c:pt idx="19417">
                  <c:v>-46.515999999999991</c:v>
                </c:pt>
                <c:pt idx="19418">
                  <c:v>-46.513999999999996</c:v>
                </c:pt>
                <c:pt idx="19419">
                  <c:v>-46.511999999999993</c:v>
                </c:pt>
                <c:pt idx="19420">
                  <c:v>-46.509999999999991</c:v>
                </c:pt>
                <c:pt idx="19421">
                  <c:v>-46.507999999999996</c:v>
                </c:pt>
                <c:pt idx="19422">
                  <c:v>-46.505999999999993</c:v>
                </c:pt>
                <c:pt idx="19423">
                  <c:v>-46.503999999999998</c:v>
                </c:pt>
                <c:pt idx="19424">
                  <c:v>-46.501999999999995</c:v>
                </c:pt>
                <c:pt idx="19425">
                  <c:v>-46.499999999999993</c:v>
                </c:pt>
                <c:pt idx="19426">
                  <c:v>-46.497999999999998</c:v>
                </c:pt>
                <c:pt idx="19427">
                  <c:v>-46.495999999999995</c:v>
                </c:pt>
                <c:pt idx="19428">
                  <c:v>-46.493999999999993</c:v>
                </c:pt>
                <c:pt idx="19429">
                  <c:v>-46.491999999999997</c:v>
                </c:pt>
                <c:pt idx="19430">
                  <c:v>-46.489999999999995</c:v>
                </c:pt>
                <c:pt idx="19431">
                  <c:v>-46.487999999999992</c:v>
                </c:pt>
                <c:pt idx="19432">
                  <c:v>-46.485999999999997</c:v>
                </c:pt>
                <c:pt idx="19433">
                  <c:v>-46.483999999999995</c:v>
                </c:pt>
                <c:pt idx="19434">
                  <c:v>-46.481999999999992</c:v>
                </c:pt>
                <c:pt idx="19435">
                  <c:v>-46.48</c:v>
                </c:pt>
                <c:pt idx="19436">
                  <c:v>-46.477999999999994</c:v>
                </c:pt>
                <c:pt idx="19437">
                  <c:v>-46.475999999999992</c:v>
                </c:pt>
                <c:pt idx="19438">
                  <c:v>-46.473999999999997</c:v>
                </c:pt>
                <c:pt idx="19439">
                  <c:v>-46.471999999999994</c:v>
                </c:pt>
                <c:pt idx="19440">
                  <c:v>-46.469999999999992</c:v>
                </c:pt>
                <c:pt idx="19441">
                  <c:v>-46.467999999999996</c:v>
                </c:pt>
                <c:pt idx="19442">
                  <c:v>-46.465999999999994</c:v>
                </c:pt>
                <c:pt idx="19443">
                  <c:v>-46.463999999999992</c:v>
                </c:pt>
                <c:pt idx="19444">
                  <c:v>-46.461999999999996</c:v>
                </c:pt>
                <c:pt idx="19445">
                  <c:v>-46.459999999999994</c:v>
                </c:pt>
                <c:pt idx="19446">
                  <c:v>-46.457999999999991</c:v>
                </c:pt>
                <c:pt idx="19447">
                  <c:v>-46.455999999999996</c:v>
                </c:pt>
                <c:pt idx="19448">
                  <c:v>-46.453999999999994</c:v>
                </c:pt>
                <c:pt idx="19449">
                  <c:v>-46.451999999999991</c:v>
                </c:pt>
                <c:pt idx="19450">
                  <c:v>-46.449999999999996</c:v>
                </c:pt>
                <c:pt idx="19451">
                  <c:v>-46.447999999999993</c:v>
                </c:pt>
                <c:pt idx="19452">
                  <c:v>-46.445999999999991</c:v>
                </c:pt>
                <c:pt idx="19453">
                  <c:v>-46.443999999999996</c:v>
                </c:pt>
                <c:pt idx="19454">
                  <c:v>-46.441999999999993</c:v>
                </c:pt>
                <c:pt idx="19455">
                  <c:v>-46.44</c:v>
                </c:pt>
                <c:pt idx="19456">
                  <c:v>-46.437999999999995</c:v>
                </c:pt>
                <c:pt idx="19457">
                  <c:v>-46.435999999999993</c:v>
                </c:pt>
                <c:pt idx="19458">
                  <c:v>-46.433999999999997</c:v>
                </c:pt>
                <c:pt idx="19459">
                  <c:v>-46.431999999999995</c:v>
                </c:pt>
                <c:pt idx="19460">
                  <c:v>-46.429999999999993</c:v>
                </c:pt>
                <c:pt idx="19461">
                  <c:v>-46.427999999999997</c:v>
                </c:pt>
                <c:pt idx="19462">
                  <c:v>-46.425999999999995</c:v>
                </c:pt>
                <c:pt idx="19463">
                  <c:v>-46.423999999999992</c:v>
                </c:pt>
                <c:pt idx="19464">
                  <c:v>-46.421999999999997</c:v>
                </c:pt>
                <c:pt idx="19465">
                  <c:v>-46.419999999999995</c:v>
                </c:pt>
                <c:pt idx="19466">
                  <c:v>-46.417999999999992</c:v>
                </c:pt>
                <c:pt idx="19467">
                  <c:v>-46.415999999999997</c:v>
                </c:pt>
                <c:pt idx="19468">
                  <c:v>-46.413999999999994</c:v>
                </c:pt>
                <c:pt idx="19469">
                  <c:v>-46.411999999999992</c:v>
                </c:pt>
                <c:pt idx="19470">
                  <c:v>-46.41</c:v>
                </c:pt>
                <c:pt idx="19471">
                  <c:v>-46.407999999999994</c:v>
                </c:pt>
                <c:pt idx="19472">
                  <c:v>-46.405999999999992</c:v>
                </c:pt>
                <c:pt idx="19473">
                  <c:v>-46.403999999999996</c:v>
                </c:pt>
                <c:pt idx="19474">
                  <c:v>-46.401999999999994</c:v>
                </c:pt>
                <c:pt idx="19475">
                  <c:v>-46.399999999999991</c:v>
                </c:pt>
                <c:pt idx="19476">
                  <c:v>-46.397999999999996</c:v>
                </c:pt>
                <c:pt idx="19477">
                  <c:v>-46.395999999999994</c:v>
                </c:pt>
                <c:pt idx="19478">
                  <c:v>-46.393999999999991</c:v>
                </c:pt>
                <c:pt idx="19479">
                  <c:v>-46.391999999999996</c:v>
                </c:pt>
                <c:pt idx="19480">
                  <c:v>-46.389999999999993</c:v>
                </c:pt>
                <c:pt idx="19481">
                  <c:v>-46.387999999999991</c:v>
                </c:pt>
                <c:pt idx="19482">
                  <c:v>-46.385999999999996</c:v>
                </c:pt>
                <c:pt idx="19483">
                  <c:v>-46.383999999999993</c:v>
                </c:pt>
                <c:pt idx="19484">
                  <c:v>-46.381999999999991</c:v>
                </c:pt>
                <c:pt idx="19485">
                  <c:v>-46.379999999999995</c:v>
                </c:pt>
                <c:pt idx="19486">
                  <c:v>-46.377999999999993</c:v>
                </c:pt>
                <c:pt idx="19487">
                  <c:v>-46.375999999999998</c:v>
                </c:pt>
                <c:pt idx="19488">
                  <c:v>-46.373999999999995</c:v>
                </c:pt>
                <c:pt idx="19489">
                  <c:v>-46.371999999999993</c:v>
                </c:pt>
                <c:pt idx="19490">
                  <c:v>-46.37</c:v>
                </c:pt>
                <c:pt idx="19491">
                  <c:v>-46.367999999999995</c:v>
                </c:pt>
                <c:pt idx="19492">
                  <c:v>-46.365999999999993</c:v>
                </c:pt>
                <c:pt idx="19493">
                  <c:v>-46.363999999999997</c:v>
                </c:pt>
                <c:pt idx="19494">
                  <c:v>-46.361999999999995</c:v>
                </c:pt>
                <c:pt idx="19495">
                  <c:v>-46.359999999999992</c:v>
                </c:pt>
                <c:pt idx="19496">
                  <c:v>-46.357999999999997</c:v>
                </c:pt>
                <c:pt idx="19497">
                  <c:v>-46.355999999999995</c:v>
                </c:pt>
                <c:pt idx="19498">
                  <c:v>-46.353999999999992</c:v>
                </c:pt>
                <c:pt idx="19499">
                  <c:v>-46.351999999999997</c:v>
                </c:pt>
                <c:pt idx="19500">
                  <c:v>-46.349999999999994</c:v>
                </c:pt>
                <c:pt idx="19501">
                  <c:v>-46.347999999999992</c:v>
                </c:pt>
                <c:pt idx="19502">
                  <c:v>-46.345999999999997</c:v>
                </c:pt>
                <c:pt idx="19503">
                  <c:v>-46.343999999999994</c:v>
                </c:pt>
                <c:pt idx="19504">
                  <c:v>-46.341999999999992</c:v>
                </c:pt>
                <c:pt idx="19505">
                  <c:v>-46.339999999999996</c:v>
                </c:pt>
                <c:pt idx="19506">
                  <c:v>-46.337999999999994</c:v>
                </c:pt>
                <c:pt idx="19507">
                  <c:v>-46.335999999999991</c:v>
                </c:pt>
                <c:pt idx="19508">
                  <c:v>-46.333999999999996</c:v>
                </c:pt>
                <c:pt idx="19509">
                  <c:v>-46.331999999999994</c:v>
                </c:pt>
                <c:pt idx="19510">
                  <c:v>-46.329999999999991</c:v>
                </c:pt>
                <c:pt idx="19511">
                  <c:v>-46.327999999999996</c:v>
                </c:pt>
                <c:pt idx="19512">
                  <c:v>-46.325999999999993</c:v>
                </c:pt>
                <c:pt idx="19513">
                  <c:v>-46.323999999999991</c:v>
                </c:pt>
                <c:pt idx="19514">
                  <c:v>-46.321999999999996</c:v>
                </c:pt>
                <c:pt idx="19515">
                  <c:v>-46.319999999999993</c:v>
                </c:pt>
                <c:pt idx="19516">
                  <c:v>-46.317999999999998</c:v>
                </c:pt>
                <c:pt idx="19517">
                  <c:v>-46.315999999999995</c:v>
                </c:pt>
                <c:pt idx="19518">
                  <c:v>-46.313999999999993</c:v>
                </c:pt>
                <c:pt idx="19519">
                  <c:v>-46.311999999999998</c:v>
                </c:pt>
                <c:pt idx="19520">
                  <c:v>-46.309999999999995</c:v>
                </c:pt>
                <c:pt idx="19521">
                  <c:v>-46.307999999999993</c:v>
                </c:pt>
                <c:pt idx="19522">
                  <c:v>-46.305999999999997</c:v>
                </c:pt>
                <c:pt idx="19523">
                  <c:v>-46.303999999999995</c:v>
                </c:pt>
                <c:pt idx="19524">
                  <c:v>-46.301999999999992</c:v>
                </c:pt>
                <c:pt idx="19525">
                  <c:v>-46.3</c:v>
                </c:pt>
                <c:pt idx="19526">
                  <c:v>-46.297999999999995</c:v>
                </c:pt>
                <c:pt idx="19527">
                  <c:v>-46.295999999999992</c:v>
                </c:pt>
                <c:pt idx="19528">
                  <c:v>-46.293999999999997</c:v>
                </c:pt>
                <c:pt idx="19529">
                  <c:v>-46.291999999999994</c:v>
                </c:pt>
                <c:pt idx="19530">
                  <c:v>-46.289999999999992</c:v>
                </c:pt>
                <c:pt idx="19531">
                  <c:v>-46.287999999999997</c:v>
                </c:pt>
                <c:pt idx="19532">
                  <c:v>-46.285999999999994</c:v>
                </c:pt>
                <c:pt idx="19533">
                  <c:v>-46.283999999999992</c:v>
                </c:pt>
                <c:pt idx="19534">
                  <c:v>-46.281999999999996</c:v>
                </c:pt>
                <c:pt idx="19535">
                  <c:v>-46.279999999999994</c:v>
                </c:pt>
                <c:pt idx="19536">
                  <c:v>-46.277999999999992</c:v>
                </c:pt>
                <c:pt idx="19537">
                  <c:v>-46.275999999999996</c:v>
                </c:pt>
                <c:pt idx="19538">
                  <c:v>-46.273999999999994</c:v>
                </c:pt>
                <c:pt idx="19539">
                  <c:v>-46.271999999999991</c:v>
                </c:pt>
                <c:pt idx="19540">
                  <c:v>-46.269999999999996</c:v>
                </c:pt>
                <c:pt idx="19541">
                  <c:v>-46.267999999999994</c:v>
                </c:pt>
                <c:pt idx="19542">
                  <c:v>-46.265999999999991</c:v>
                </c:pt>
                <c:pt idx="19543">
                  <c:v>-46.263999999999996</c:v>
                </c:pt>
                <c:pt idx="19544">
                  <c:v>-46.261999999999993</c:v>
                </c:pt>
                <c:pt idx="19545">
                  <c:v>-46.259999999999991</c:v>
                </c:pt>
                <c:pt idx="19546">
                  <c:v>-46.257999999999996</c:v>
                </c:pt>
                <c:pt idx="19547">
                  <c:v>-46.255999999999993</c:v>
                </c:pt>
                <c:pt idx="19548">
                  <c:v>-46.253999999999998</c:v>
                </c:pt>
                <c:pt idx="19549">
                  <c:v>-46.251999999999995</c:v>
                </c:pt>
                <c:pt idx="19550">
                  <c:v>-46.249999999999993</c:v>
                </c:pt>
                <c:pt idx="19551">
                  <c:v>-46.247999999999998</c:v>
                </c:pt>
                <c:pt idx="19552">
                  <c:v>-46.245999999999995</c:v>
                </c:pt>
                <c:pt idx="19553">
                  <c:v>-46.243999999999993</c:v>
                </c:pt>
                <c:pt idx="19554">
                  <c:v>-46.241999999999997</c:v>
                </c:pt>
                <c:pt idx="19555">
                  <c:v>-46.239999999999995</c:v>
                </c:pt>
                <c:pt idx="19556">
                  <c:v>-46.237999999999992</c:v>
                </c:pt>
                <c:pt idx="19557">
                  <c:v>-46.235999999999997</c:v>
                </c:pt>
                <c:pt idx="19558">
                  <c:v>-46.233999999999995</c:v>
                </c:pt>
                <c:pt idx="19559">
                  <c:v>-46.231999999999992</c:v>
                </c:pt>
                <c:pt idx="19560">
                  <c:v>-46.23</c:v>
                </c:pt>
                <c:pt idx="19561">
                  <c:v>-46.227999999999994</c:v>
                </c:pt>
                <c:pt idx="19562">
                  <c:v>-46.225999999999992</c:v>
                </c:pt>
                <c:pt idx="19563">
                  <c:v>-46.223999999999997</c:v>
                </c:pt>
                <c:pt idx="19564">
                  <c:v>-46.221999999999994</c:v>
                </c:pt>
                <c:pt idx="19565">
                  <c:v>-46.219999999999992</c:v>
                </c:pt>
                <c:pt idx="19566">
                  <c:v>-46.217999999999996</c:v>
                </c:pt>
                <c:pt idx="19567">
                  <c:v>-46.215999999999994</c:v>
                </c:pt>
                <c:pt idx="19568">
                  <c:v>-46.213999999999992</c:v>
                </c:pt>
                <c:pt idx="19569">
                  <c:v>-46.211999999999996</c:v>
                </c:pt>
                <c:pt idx="19570">
                  <c:v>-46.209999999999994</c:v>
                </c:pt>
                <c:pt idx="19571">
                  <c:v>-46.207999999999991</c:v>
                </c:pt>
                <c:pt idx="19572">
                  <c:v>-46.205999999999996</c:v>
                </c:pt>
                <c:pt idx="19573">
                  <c:v>-46.203999999999994</c:v>
                </c:pt>
                <c:pt idx="19574">
                  <c:v>-46.201999999999991</c:v>
                </c:pt>
                <c:pt idx="19575">
                  <c:v>-46.199999999999996</c:v>
                </c:pt>
                <c:pt idx="19576">
                  <c:v>-46.197999999999993</c:v>
                </c:pt>
                <c:pt idx="19577">
                  <c:v>-46.195999999999991</c:v>
                </c:pt>
                <c:pt idx="19578">
                  <c:v>-46.193999999999996</c:v>
                </c:pt>
                <c:pt idx="19579">
                  <c:v>-46.191999999999993</c:v>
                </c:pt>
                <c:pt idx="19580">
                  <c:v>-46.19</c:v>
                </c:pt>
                <c:pt idx="19581">
                  <c:v>-46.187999999999995</c:v>
                </c:pt>
                <c:pt idx="19582">
                  <c:v>-46.185999999999993</c:v>
                </c:pt>
                <c:pt idx="19583">
                  <c:v>-46.183999999999997</c:v>
                </c:pt>
                <c:pt idx="19584">
                  <c:v>-46.181999999999995</c:v>
                </c:pt>
                <c:pt idx="19585">
                  <c:v>-46.179999999999993</c:v>
                </c:pt>
                <c:pt idx="19586">
                  <c:v>-46.177999999999997</c:v>
                </c:pt>
                <c:pt idx="19587">
                  <c:v>-46.175999999999995</c:v>
                </c:pt>
                <c:pt idx="19588">
                  <c:v>-46.173999999999992</c:v>
                </c:pt>
                <c:pt idx="19589">
                  <c:v>-46.171999999999997</c:v>
                </c:pt>
                <c:pt idx="19590">
                  <c:v>-46.169999999999995</c:v>
                </c:pt>
                <c:pt idx="19591">
                  <c:v>-46.167999999999992</c:v>
                </c:pt>
                <c:pt idx="19592">
                  <c:v>-46.165999999999997</c:v>
                </c:pt>
                <c:pt idx="19593">
                  <c:v>-46.163999999999994</c:v>
                </c:pt>
                <c:pt idx="19594">
                  <c:v>-46.161999999999992</c:v>
                </c:pt>
                <c:pt idx="19595">
                  <c:v>-46.16</c:v>
                </c:pt>
                <c:pt idx="19596">
                  <c:v>-46.157999999999994</c:v>
                </c:pt>
                <c:pt idx="19597">
                  <c:v>-46.155999999999992</c:v>
                </c:pt>
                <c:pt idx="19598">
                  <c:v>-46.153999999999996</c:v>
                </c:pt>
                <c:pt idx="19599">
                  <c:v>-46.151999999999994</c:v>
                </c:pt>
                <c:pt idx="19600">
                  <c:v>-46.149999999999991</c:v>
                </c:pt>
                <c:pt idx="19601">
                  <c:v>-46.147999999999996</c:v>
                </c:pt>
                <c:pt idx="19602">
                  <c:v>-46.145999999999994</c:v>
                </c:pt>
                <c:pt idx="19603">
                  <c:v>-46.143999999999991</c:v>
                </c:pt>
                <c:pt idx="19604">
                  <c:v>-46.141999999999996</c:v>
                </c:pt>
                <c:pt idx="19605">
                  <c:v>-46.139999999999993</c:v>
                </c:pt>
                <c:pt idx="19606">
                  <c:v>-46.137999999999991</c:v>
                </c:pt>
                <c:pt idx="19607">
                  <c:v>-46.135999999999996</c:v>
                </c:pt>
                <c:pt idx="19608">
                  <c:v>-46.133999999999993</c:v>
                </c:pt>
                <c:pt idx="19609">
                  <c:v>-46.131999999999991</c:v>
                </c:pt>
                <c:pt idx="19610">
                  <c:v>-46.129999999999995</c:v>
                </c:pt>
                <c:pt idx="19611">
                  <c:v>-46.127999999999993</c:v>
                </c:pt>
                <c:pt idx="19612">
                  <c:v>-46.125999999999998</c:v>
                </c:pt>
                <c:pt idx="19613">
                  <c:v>-46.123999999999995</c:v>
                </c:pt>
                <c:pt idx="19614">
                  <c:v>-46.121999999999993</c:v>
                </c:pt>
                <c:pt idx="19615">
                  <c:v>-46.12</c:v>
                </c:pt>
                <c:pt idx="19616">
                  <c:v>-46.117999999999995</c:v>
                </c:pt>
                <c:pt idx="19617">
                  <c:v>-46.115999999999993</c:v>
                </c:pt>
                <c:pt idx="19618">
                  <c:v>-46.113999999999997</c:v>
                </c:pt>
                <c:pt idx="19619">
                  <c:v>-46.111999999999995</c:v>
                </c:pt>
                <c:pt idx="19620">
                  <c:v>-46.109999999999992</c:v>
                </c:pt>
                <c:pt idx="19621">
                  <c:v>-46.107999999999997</c:v>
                </c:pt>
                <c:pt idx="19622">
                  <c:v>-46.105999999999995</c:v>
                </c:pt>
                <c:pt idx="19623">
                  <c:v>-46.103999999999992</c:v>
                </c:pt>
                <c:pt idx="19624">
                  <c:v>-46.101999999999997</c:v>
                </c:pt>
                <c:pt idx="19625">
                  <c:v>-46.099999999999994</c:v>
                </c:pt>
                <c:pt idx="19626">
                  <c:v>-46.097999999999992</c:v>
                </c:pt>
                <c:pt idx="19627">
                  <c:v>-46.095999999999997</c:v>
                </c:pt>
                <c:pt idx="19628">
                  <c:v>-46.093999999999994</c:v>
                </c:pt>
                <c:pt idx="19629">
                  <c:v>-46.091999999999992</c:v>
                </c:pt>
                <c:pt idx="19630">
                  <c:v>-46.089999999999996</c:v>
                </c:pt>
                <c:pt idx="19631">
                  <c:v>-46.087999999999994</c:v>
                </c:pt>
                <c:pt idx="19632">
                  <c:v>-46.085999999999991</c:v>
                </c:pt>
                <c:pt idx="19633">
                  <c:v>-46.083999999999996</c:v>
                </c:pt>
                <c:pt idx="19634">
                  <c:v>-46.081999999999994</c:v>
                </c:pt>
                <c:pt idx="19635">
                  <c:v>-46.079999999999991</c:v>
                </c:pt>
                <c:pt idx="19636">
                  <c:v>-46.077999999999996</c:v>
                </c:pt>
                <c:pt idx="19637">
                  <c:v>-46.075999999999993</c:v>
                </c:pt>
                <c:pt idx="19638">
                  <c:v>-46.073999999999991</c:v>
                </c:pt>
                <c:pt idx="19639">
                  <c:v>-46.071999999999996</c:v>
                </c:pt>
                <c:pt idx="19640">
                  <c:v>-46.069999999999993</c:v>
                </c:pt>
                <c:pt idx="19641">
                  <c:v>-46.067999999999998</c:v>
                </c:pt>
                <c:pt idx="19642">
                  <c:v>-46.065999999999995</c:v>
                </c:pt>
                <c:pt idx="19643">
                  <c:v>-46.063999999999993</c:v>
                </c:pt>
                <c:pt idx="19644">
                  <c:v>-46.061999999999998</c:v>
                </c:pt>
                <c:pt idx="19645">
                  <c:v>-46.059999999999995</c:v>
                </c:pt>
                <c:pt idx="19646">
                  <c:v>-46.057999999999993</c:v>
                </c:pt>
                <c:pt idx="19647">
                  <c:v>-46.055999999999997</c:v>
                </c:pt>
                <c:pt idx="19648">
                  <c:v>-46.053999999999995</c:v>
                </c:pt>
                <c:pt idx="19649">
                  <c:v>-46.051999999999992</c:v>
                </c:pt>
                <c:pt idx="19650">
                  <c:v>-46.05</c:v>
                </c:pt>
                <c:pt idx="19651">
                  <c:v>-46.047999999999995</c:v>
                </c:pt>
                <c:pt idx="19652">
                  <c:v>-46.045999999999992</c:v>
                </c:pt>
                <c:pt idx="19653">
                  <c:v>-46.043999999999997</c:v>
                </c:pt>
                <c:pt idx="19654">
                  <c:v>-46.041999999999994</c:v>
                </c:pt>
                <c:pt idx="19655">
                  <c:v>-46.039999999999992</c:v>
                </c:pt>
                <c:pt idx="19656">
                  <c:v>-46.037999999999997</c:v>
                </c:pt>
                <c:pt idx="19657">
                  <c:v>-46.035999999999994</c:v>
                </c:pt>
                <c:pt idx="19658">
                  <c:v>-46.033999999999992</c:v>
                </c:pt>
                <c:pt idx="19659">
                  <c:v>-46.031999999999996</c:v>
                </c:pt>
                <c:pt idx="19660">
                  <c:v>-46.029999999999994</c:v>
                </c:pt>
                <c:pt idx="19661">
                  <c:v>-46.027999999999992</c:v>
                </c:pt>
                <c:pt idx="19662">
                  <c:v>-46.025999999999996</c:v>
                </c:pt>
                <c:pt idx="19663">
                  <c:v>-46.023999999999994</c:v>
                </c:pt>
                <c:pt idx="19664">
                  <c:v>-46.021999999999991</c:v>
                </c:pt>
                <c:pt idx="19665">
                  <c:v>-46.019999999999996</c:v>
                </c:pt>
                <c:pt idx="19666">
                  <c:v>-46.017999999999994</c:v>
                </c:pt>
                <c:pt idx="19667">
                  <c:v>-46.015999999999991</c:v>
                </c:pt>
                <c:pt idx="19668">
                  <c:v>-46.013999999999996</c:v>
                </c:pt>
                <c:pt idx="19669">
                  <c:v>-46.011999999999993</c:v>
                </c:pt>
                <c:pt idx="19670">
                  <c:v>-46.009999999999991</c:v>
                </c:pt>
                <c:pt idx="19671">
                  <c:v>-46.007999999999996</c:v>
                </c:pt>
                <c:pt idx="19672">
                  <c:v>-46.005999999999993</c:v>
                </c:pt>
                <c:pt idx="19673">
                  <c:v>-46.003999999999998</c:v>
                </c:pt>
                <c:pt idx="19674">
                  <c:v>-46.001999999999995</c:v>
                </c:pt>
                <c:pt idx="19675">
                  <c:v>-45.999999999999993</c:v>
                </c:pt>
                <c:pt idx="19676">
                  <c:v>-45.997999999999998</c:v>
                </c:pt>
                <c:pt idx="19677">
                  <c:v>-45.995999999999995</c:v>
                </c:pt>
                <c:pt idx="19678">
                  <c:v>-45.993999999999993</c:v>
                </c:pt>
                <c:pt idx="19679">
                  <c:v>-45.991999999999997</c:v>
                </c:pt>
                <c:pt idx="19680">
                  <c:v>-45.989999999999995</c:v>
                </c:pt>
                <c:pt idx="19681">
                  <c:v>-45.987999999999992</c:v>
                </c:pt>
                <c:pt idx="19682">
                  <c:v>-45.985999999999997</c:v>
                </c:pt>
                <c:pt idx="19683">
                  <c:v>-45.983999999999995</c:v>
                </c:pt>
                <c:pt idx="19684">
                  <c:v>-45.981999999999992</c:v>
                </c:pt>
                <c:pt idx="19685">
                  <c:v>-45.98</c:v>
                </c:pt>
                <c:pt idx="19686">
                  <c:v>-45.977999999999994</c:v>
                </c:pt>
                <c:pt idx="19687">
                  <c:v>-45.975999999999992</c:v>
                </c:pt>
                <c:pt idx="19688">
                  <c:v>-45.973999999999997</c:v>
                </c:pt>
                <c:pt idx="19689">
                  <c:v>-45.971999999999994</c:v>
                </c:pt>
                <c:pt idx="19690">
                  <c:v>-45.969999999999992</c:v>
                </c:pt>
                <c:pt idx="19691">
                  <c:v>-45.967999999999996</c:v>
                </c:pt>
                <c:pt idx="19692">
                  <c:v>-45.965999999999994</c:v>
                </c:pt>
                <c:pt idx="19693">
                  <c:v>-45.963999999999992</c:v>
                </c:pt>
                <c:pt idx="19694">
                  <c:v>-45.961999999999996</c:v>
                </c:pt>
                <c:pt idx="19695">
                  <c:v>-45.959999999999994</c:v>
                </c:pt>
                <c:pt idx="19696">
                  <c:v>-45.957999999999991</c:v>
                </c:pt>
                <c:pt idx="19697">
                  <c:v>-45.955999999999996</c:v>
                </c:pt>
                <c:pt idx="19698">
                  <c:v>-45.953999999999994</c:v>
                </c:pt>
                <c:pt idx="19699">
                  <c:v>-45.951999999999991</c:v>
                </c:pt>
                <c:pt idx="19700">
                  <c:v>-45.949999999999996</c:v>
                </c:pt>
                <c:pt idx="19701">
                  <c:v>-45.947999999999993</c:v>
                </c:pt>
                <c:pt idx="19702">
                  <c:v>-45.945999999999991</c:v>
                </c:pt>
                <c:pt idx="19703">
                  <c:v>-45.943999999999996</c:v>
                </c:pt>
                <c:pt idx="19704">
                  <c:v>-45.941999999999993</c:v>
                </c:pt>
                <c:pt idx="19705">
                  <c:v>-45.94</c:v>
                </c:pt>
                <c:pt idx="19706">
                  <c:v>-45.937999999999995</c:v>
                </c:pt>
                <c:pt idx="19707">
                  <c:v>-45.935999999999993</c:v>
                </c:pt>
                <c:pt idx="19708">
                  <c:v>-45.933999999999997</c:v>
                </c:pt>
                <c:pt idx="19709">
                  <c:v>-45.931999999999995</c:v>
                </c:pt>
                <c:pt idx="19710">
                  <c:v>-45.929999999999993</c:v>
                </c:pt>
                <c:pt idx="19711">
                  <c:v>-45.927999999999997</c:v>
                </c:pt>
                <c:pt idx="19712">
                  <c:v>-45.925999999999995</c:v>
                </c:pt>
                <c:pt idx="19713">
                  <c:v>-45.923999999999992</c:v>
                </c:pt>
                <c:pt idx="19714">
                  <c:v>-45.921999999999997</c:v>
                </c:pt>
                <c:pt idx="19715">
                  <c:v>-45.919999999999995</c:v>
                </c:pt>
                <c:pt idx="19716">
                  <c:v>-45.917999999999992</c:v>
                </c:pt>
                <c:pt idx="19717">
                  <c:v>-45.915999999999997</c:v>
                </c:pt>
                <c:pt idx="19718">
                  <c:v>-45.913999999999994</c:v>
                </c:pt>
                <c:pt idx="19719">
                  <c:v>-45.911999999999992</c:v>
                </c:pt>
                <c:pt idx="19720">
                  <c:v>-45.91</c:v>
                </c:pt>
                <c:pt idx="19721">
                  <c:v>-45.907999999999994</c:v>
                </c:pt>
                <c:pt idx="19722">
                  <c:v>-45.905999999999992</c:v>
                </c:pt>
                <c:pt idx="19723">
                  <c:v>-45.903999999999996</c:v>
                </c:pt>
                <c:pt idx="19724">
                  <c:v>-45.901999999999994</c:v>
                </c:pt>
                <c:pt idx="19725">
                  <c:v>-45.899999999999991</c:v>
                </c:pt>
                <c:pt idx="19726">
                  <c:v>-45.897999999999996</c:v>
                </c:pt>
                <c:pt idx="19727">
                  <c:v>-45.895999999999994</c:v>
                </c:pt>
                <c:pt idx="19728">
                  <c:v>-45.893999999999991</c:v>
                </c:pt>
                <c:pt idx="19729">
                  <c:v>-45.891999999999996</c:v>
                </c:pt>
                <c:pt idx="19730">
                  <c:v>-45.889999999999993</c:v>
                </c:pt>
                <c:pt idx="19731">
                  <c:v>-45.887999999999991</c:v>
                </c:pt>
                <c:pt idx="19732">
                  <c:v>-45.885999999999996</c:v>
                </c:pt>
                <c:pt idx="19733">
                  <c:v>-45.883999999999993</c:v>
                </c:pt>
                <c:pt idx="19734">
                  <c:v>-45.881999999999991</c:v>
                </c:pt>
                <c:pt idx="19735">
                  <c:v>-45.879999999999995</c:v>
                </c:pt>
                <c:pt idx="19736">
                  <c:v>-45.877999999999993</c:v>
                </c:pt>
                <c:pt idx="19737">
                  <c:v>-45.875999999999998</c:v>
                </c:pt>
                <c:pt idx="19738">
                  <c:v>-45.873999999999995</c:v>
                </c:pt>
                <c:pt idx="19739">
                  <c:v>-45.871999999999993</c:v>
                </c:pt>
                <c:pt idx="19740">
                  <c:v>-45.87</c:v>
                </c:pt>
                <c:pt idx="19741">
                  <c:v>-45.867999999999995</c:v>
                </c:pt>
                <c:pt idx="19742">
                  <c:v>-45.865999999999993</c:v>
                </c:pt>
                <c:pt idx="19743">
                  <c:v>-45.863999999999997</c:v>
                </c:pt>
                <c:pt idx="19744">
                  <c:v>-45.861999999999995</c:v>
                </c:pt>
                <c:pt idx="19745">
                  <c:v>-45.859999999999992</c:v>
                </c:pt>
                <c:pt idx="19746">
                  <c:v>-45.857999999999997</c:v>
                </c:pt>
                <c:pt idx="19747">
                  <c:v>-45.855999999999995</c:v>
                </c:pt>
                <c:pt idx="19748">
                  <c:v>-45.853999999999992</c:v>
                </c:pt>
                <c:pt idx="19749">
                  <c:v>-45.851999999999997</c:v>
                </c:pt>
                <c:pt idx="19750">
                  <c:v>-45.849999999999994</c:v>
                </c:pt>
                <c:pt idx="19751">
                  <c:v>-45.847999999999992</c:v>
                </c:pt>
                <c:pt idx="19752">
                  <c:v>-45.845999999999997</c:v>
                </c:pt>
                <c:pt idx="19753">
                  <c:v>-45.843999999999994</c:v>
                </c:pt>
                <c:pt idx="19754">
                  <c:v>-45.841999999999992</c:v>
                </c:pt>
                <c:pt idx="19755">
                  <c:v>-45.839999999999996</c:v>
                </c:pt>
                <c:pt idx="19756">
                  <c:v>-45.837999999999994</c:v>
                </c:pt>
                <c:pt idx="19757">
                  <c:v>-45.835999999999991</c:v>
                </c:pt>
                <c:pt idx="19758">
                  <c:v>-45.833999999999996</c:v>
                </c:pt>
                <c:pt idx="19759">
                  <c:v>-45.831999999999994</c:v>
                </c:pt>
                <c:pt idx="19760">
                  <c:v>-45.829999999999991</c:v>
                </c:pt>
                <c:pt idx="19761">
                  <c:v>-45.827999999999996</c:v>
                </c:pt>
                <c:pt idx="19762">
                  <c:v>-45.825999999999993</c:v>
                </c:pt>
                <c:pt idx="19763">
                  <c:v>-45.823999999999991</c:v>
                </c:pt>
                <c:pt idx="19764">
                  <c:v>-45.821999999999996</c:v>
                </c:pt>
                <c:pt idx="19765">
                  <c:v>-45.819999999999993</c:v>
                </c:pt>
                <c:pt idx="19766">
                  <c:v>-45.817999999999998</c:v>
                </c:pt>
                <c:pt idx="19767">
                  <c:v>-45.815999999999995</c:v>
                </c:pt>
                <c:pt idx="19768">
                  <c:v>-45.813999999999993</c:v>
                </c:pt>
                <c:pt idx="19769">
                  <c:v>-45.811999999999998</c:v>
                </c:pt>
                <c:pt idx="19770">
                  <c:v>-45.809999999999995</c:v>
                </c:pt>
                <c:pt idx="19771">
                  <c:v>-45.807999999999993</c:v>
                </c:pt>
                <c:pt idx="19772">
                  <c:v>-45.805999999999997</c:v>
                </c:pt>
                <c:pt idx="19773">
                  <c:v>-45.803999999999995</c:v>
                </c:pt>
                <c:pt idx="19774">
                  <c:v>-45.801999999999992</c:v>
                </c:pt>
                <c:pt idx="19775">
                  <c:v>-45.8</c:v>
                </c:pt>
                <c:pt idx="19776">
                  <c:v>-45.797999999999995</c:v>
                </c:pt>
                <c:pt idx="19777">
                  <c:v>-45.795999999999992</c:v>
                </c:pt>
                <c:pt idx="19778">
                  <c:v>-45.793999999999997</c:v>
                </c:pt>
                <c:pt idx="19779">
                  <c:v>-45.791999999999994</c:v>
                </c:pt>
                <c:pt idx="19780">
                  <c:v>-45.789999999999992</c:v>
                </c:pt>
                <c:pt idx="19781">
                  <c:v>-45.787999999999997</c:v>
                </c:pt>
                <c:pt idx="19782">
                  <c:v>-45.785999999999994</c:v>
                </c:pt>
                <c:pt idx="19783">
                  <c:v>-45.783999999999992</c:v>
                </c:pt>
                <c:pt idx="19784">
                  <c:v>-45.781999999999996</c:v>
                </c:pt>
                <c:pt idx="19785">
                  <c:v>-45.779999999999994</c:v>
                </c:pt>
                <c:pt idx="19786">
                  <c:v>-45.777999999999992</c:v>
                </c:pt>
                <c:pt idx="19787">
                  <c:v>-45.775999999999996</c:v>
                </c:pt>
                <c:pt idx="19788">
                  <c:v>-45.773999999999994</c:v>
                </c:pt>
                <c:pt idx="19789">
                  <c:v>-45.771999999999991</c:v>
                </c:pt>
                <c:pt idx="19790">
                  <c:v>-45.769999999999996</c:v>
                </c:pt>
                <c:pt idx="19791">
                  <c:v>-45.767999999999994</c:v>
                </c:pt>
                <c:pt idx="19792">
                  <c:v>-45.765999999999991</c:v>
                </c:pt>
                <c:pt idx="19793">
                  <c:v>-45.763999999999996</c:v>
                </c:pt>
                <c:pt idx="19794">
                  <c:v>-45.761999999999993</c:v>
                </c:pt>
                <c:pt idx="19795">
                  <c:v>-45.759999999999991</c:v>
                </c:pt>
                <c:pt idx="19796">
                  <c:v>-45.757999999999996</c:v>
                </c:pt>
                <c:pt idx="19797">
                  <c:v>-45.755999999999993</c:v>
                </c:pt>
                <c:pt idx="19798">
                  <c:v>-45.753999999999998</c:v>
                </c:pt>
                <c:pt idx="19799">
                  <c:v>-45.751999999999995</c:v>
                </c:pt>
                <c:pt idx="19800">
                  <c:v>-45.749999999999993</c:v>
                </c:pt>
                <c:pt idx="19801">
                  <c:v>-45.747999999999998</c:v>
                </c:pt>
                <c:pt idx="19802">
                  <c:v>-45.745999999999995</c:v>
                </c:pt>
                <c:pt idx="19803">
                  <c:v>-45.743999999999993</c:v>
                </c:pt>
                <c:pt idx="19804">
                  <c:v>-45.741999999999997</c:v>
                </c:pt>
                <c:pt idx="19805">
                  <c:v>-45.739999999999995</c:v>
                </c:pt>
                <c:pt idx="19806">
                  <c:v>-45.737999999999992</c:v>
                </c:pt>
                <c:pt idx="19807">
                  <c:v>-45.735999999999997</c:v>
                </c:pt>
                <c:pt idx="19808">
                  <c:v>-45.733999999999995</c:v>
                </c:pt>
                <c:pt idx="19809">
                  <c:v>-45.731999999999992</c:v>
                </c:pt>
                <c:pt idx="19810">
                  <c:v>-45.73</c:v>
                </c:pt>
                <c:pt idx="19811">
                  <c:v>-45.727999999999994</c:v>
                </c:pt>
                <c:pt idx="19812">
                  <c:v>-45.725999999999992</c:v>
                </c:pt>
                <c:pt idx="19813">
                  <c:v>-45.723999999999997</c:v>
                </c:pt>
                <c:pt idx="19814">
                  <c:v>-45.721999999999994</c:v>
                </c:pt>
                <c:pt idx="19815">
                  <c:v>-45.719999999999992</c:v>
                </c:pt>
                <c:pt idx="19816">
                  <c:v>-45.717999999999996</c:v>
                </c:pt>
                <c:pt idx="19817">
                  <c:v>-45.715999999999994</c:v>
                </c:pt>
                <c:pt idx="19818">
                  <c:v>-45.713999999999992</c:v>
                </c:pt>
                <c:pt idx="19819">
                  <c:v>-45.711999999999996</c:v>
                </c:pt>
                <c:pt idx="19820">
                  <c:v>-45.709999999999994</c:v>
                </c:pt>
                <c:pt idx="19821">
                  <c:v>-45.707999999999991</c:v>
                </c:pt>
                <c:pt idx="19822">
                  <c:v>-45.705999999999996</c:v>
                </c:pt>
                <c:pt idx="19823">
                  <c:v>-45.703999999999994</c:v>
                </c:pt>
                <c:pt idx="19824">
                  <c:v>-45.701999999999991</c:v>
                </c:pt>
                <c:pt idx="19825">
                  <c:v>-45.699999999999996</c:v>
                </c:pt>
                <c:pt idx="19826">
                  <c:v>-45.697999999999993</c:v>
                </c:pt>
                <c:pt idx="19827">
                  <c:v>-45.695999999999991</c:v>
                </c:pt>
                <c:pt idx="19828">
                  <c:v>-45.693999999999996</c:v>
                </c:pt>
                <c:pt idx="19829">
                  <c:v>-45.691999999999993</c:v>
                </c:pt>
                <c:pt idx="19830">
                  <c:v>-45.69</c:v>
                </c:pt>
                <c:pt idx="19831">
                  <c:v>-45.687999999999995</c:v>
                </c:pt>
                <c:pt idx="19832">
                  <c:v>-45.685999999999993</c:v>
                </c:pt>
                <c:pt idx="19833">
                  <c:v>-45.683999999999997</c:v>
                </c:pt>
                <c:pt idx="19834">
                  <c:v>-45.681999999999995</c:v>
                </c:pt>
                <c:pt idx="19835">
                  <c:v>-45.679999999999993</c:v>
                </c:pt>
                <c:pt idx="19836">
                  <c:v>-45.677999999999997</c:v>
                </c:pt>
                <c:pt idx="19837">
                  <c:v>-45.675999999999995</c:v>
                </c:pt>
                <c:pt idx="19838">
                  <c:v>-45.673999999999992</c:v>
                </c:pt>
                <c:pt idx="19839">
                  <c:v>-45.671999999999997</c:v>
                </c:pt>
                <c:pt idx="19840">
                  <c:v>-45.669999999999995</c:v>
                </c:pt>
                <c:pt idx="19841">
                  <c:v>-45.667999999999992</c:v>
                </c:pt>
                <c:pt idx="19842">
                  <c:v>-45.665999999999997</c:v>
                </c:pt>
                <c:pt idx="19843">
                  <c:v>-45.663999999999994</c:v>
                </c:pt>
                <c:pt idx="19844">
                  <c:v>-45.661999999999992</c:v>
                </c:pt>
                <c:pt idx="19845">
                  <c:v>-45.66</c:v>
                </c:pt>
                <c:pt idx="19846">
                  <c:v>-45.657999999999994</c:v>
                </c:pt>
                <c:pt idx="19847">
                  <c:v>-45.655999999999992</c:v>
                </c:pt>
                <c:pt idx="19848">
                  <c:v>-45.653999999999996</c:v>
                </c:pt>
                <c:pt idx="19849">
                  <c:v>-45.651999999999994</c:v>
                </c:pt>
                <c:pt idx="19850">
                  <c:v>-45.649999999999991</c:v>
                </c:pt>
                <c:pt idx="19851">
                  <c:v>-45.647999999999996</c:v>
                </c:pt>
                <c:pt idx="19852">
                  <c:v>-45.645999999999994</c:v>
                </c:pt>
                <c:pt idx="19853">
                  <c:v>-45.643999999999991</c:v>
                </c:pt>
                <c:pt idx="19854">
                  <c:v>-45.641999999999996</c:v>
                </c:pt>
                <c:pt idx="19855">
                  <c:v>-45.639999999999993</c:v>
                </c:pt>
                <c:pt idx="19856">
                  <c:v>-45.637999999999991</c:v>
                </c:pt>
                <c:pt idx="19857">
                  <c:v>-45.635999999999996</c:v>
                </c:pt>
                <c:pt idx="19858">
                  <c:v>-45.633999999999993</c:v>
                </c:pt>
                <c:pt idx="19859">
                  <c:v>-45.631999999999991</c:v>
                </c:pt>
                <c:pt idx="19860">
                  <c:v>-45.629999999999995</c:v>
                </c:pt>
                <c:pt idx="19861">
                  <c:v>-45.627999999999993</c:v>
                </c:pt>
                <c:pt idx="19862">
                  <c:v>-45.625999999999998</c:v>
                </c:pt>
                <c:pt idx="19863">
                  <c:v>-45.623999999999995</c:v>
                </c:pt>
                <c:pt idx="19864">
                  <c:v>-45.621999999999993</c:v>
                </c:pt>
                <c:pt idx="19865">
                  <c:v>-45.62</c:v>
                </c:pt>
                <c:pt idx="19866">
                  <c:v>-45.617999999999995</c:v>
                </c:pt>
                <c:pt idx="19867">
                  <c:v>-45.615999999999993</c:v>
                </c:pt>
                <c:pt idx="19868">
                  <c:v>-45.613999999999997</c:v>
                </c:pt>
                <c:pt idx="19869">
                  <c:v>-45.611999999999995</c:v>
                </c:pt>
                <c:pt idx="19870">
                  <c:v>-45.609999999999992</c:v>
                </c:pt>
                <c:pt idx="19871">
                  <c:v>-45.607999999999997</c:v>
                </c:pt>
                <c:pt idx="19872">
                  <c:v>-45.605999999999995</c:v>
                </c:pt>
                <c:pt idx="19873">
                  <c:v>-45.603999999999992</c:v>
                </c:pt>
                <c:pt idx="19874">
                  <c:v>-45.601999999999997</c:v>
                </c:pt>
                <c:pt idx="19875">
                  <c:v>-45.599999999999994</c:v>
                </c:pt>
                <c:pt idx="19876">
                  <c:v>-45.597999999999992</c:v>
                </c:pt>
                <c:pt idx="19877">
                  <c:v>-45.595999999999997</c:v>
                </c:pt>
                <c:pt idx="19878">
                  <c:v>-45.593999999999994</c:v>
                </c:pt>
                <c:pt idx="19879">
                  <c:v>-45.591999999999992</c:v>
                </c:pt>
                <c:pt idx="19880">
                  <c:v>-45.589999999999996</c:v>
                </c:pt>
                <c:pt idx="19881">
                  <c:v>-45.587999999999994</c:v>
                </c:pt>
                <c:pt idx="19882">
                  <c:v>-45.585999999999991</c:v>
                </c:pt>
                <c:pt idx="19883">
                  <c:v>-45.583999999999996</c:v>
                </c:pt>
                <c:pt idx="19884">
                  <c:v>-45.581999999999994</c:v>
                </c:pt>
                <c:pt idx="19885">
                  <c:v>-45.579999999999991</c:v>
                </c:pt>
                <c:pt idx="19886">
                  <c:v>-45.577999999999996</c:v>
                </c:pt>
                <c:pt idx="19887">
                  <c:v>-45.575999999999993</c:v>
                </c:pt>
                <c:pt idx="19888">
                  <c:v>-45.573999999999991</c:v>
                </c:pt>
                <c:pt idx="19889">
                  <c:v>-45.571999999999996</c:v>
                </c:pt>
                <c:pt idx="19890">
                  <c:v>-45.569999999999993</c:v>
                </c:pt>
                <c:pt idx="19891">
                  <c:v>-45.567999999999998</c:v>
                </c:pt>
                <c:pt idx="19892">
                  <c:v>-45.565999999999995</c:v>
                </c:pt>
                <c:pt idx="19893">
                  <c:v>-45.563999999999993</c:v>
                </c:pt>
                <c:pt idx="19894">
                  <c:v>-45.561999999999998</c:v>
                </c:pt>
                <c:pt idx="19895">
                  <c:v>-45.559999999999995</c:v>
                </c:pt>
                <c:pt idx="19896">
                  <c:v>-45.557999999999993</c:v>
                </c:pt>
                <c:pt idx="19897">
                  <c:v>-45.555999999999997</c:v>
                </c:pt>
                <c:pt idx="19898">
                  <c:v>-45.553999999999995</c:v>
                </c:pt>
                <c:pt idx="19899">
                  <c:v>-45.551999999999992</c:v>
                </c:pt>
                <c:pt idx="19900">
                  <c:v>-45.55</c:v>
                </c:pt>
                <c:pt idx="19901">
                  <c:v>-45.547999999999995</c:v>
                </c:pt>
                <c:pt idx="19902">
                  <c:v>-45.545999999999992</c:v>
                </c:pt>
                <c:pt idx="19903">
                  <c:v>-45.543999999999997</c:v>
                </c:pt>
                <c:pt idx="19904">
                  <c:v>-45.541999999999994</c:v>
                </c:pt>
                <c:pt idx="19905">
                  <c:v>-45.539999999999992</c:v>
                </c:pt>
                <c:pt idx="19906">
                  <c:v>-45.537999999999997</c:v>
                </c:pt>
                <c:pt idx="19907">
                  <c:v>-45.535999999999994</c:v>
                </c:pt>
                <c:pt idx="19908">
                  <c:v>-45.533999999999992</c:v>
                </c:pt>
                <c:pt idx="19909">
                  <c:v>-45.531999999999996</c:v>
                </c:pt>
                <c:pt idx="19910">
                  <c:v>-45.529999999999994</c:v>
                </c:pt>
                <c:pt idx="19911">
                  <c:v>-45.527999999999992</c:v>
                </c:pt>
                <c:pt idx="19912">
                  <c:v>-45.525999999999996</c:v>
                </c:pt>
                <c:pt idx="19913">
                  <c:v>-45.523999999999994</c:v>
                </c:pt>
                <c:pt idx="19914">
                  <c:v>-45.521999999999991</c:v>
                </c:pt>
                <c:pt idx="19915">
                  <c:v>-45.519999999999996</c:v>
                </c:pt>
                <c:pt idx="19916">
                  <c:v>-45.517999999999994</c:v>
                </c:pt>
                <c:pt idx="19917">
                  <c:v>-45.515999999999991</c:v>
                </c:pt>
                <c:pt idx="19918">
                  <c:v>-45.513999999999996</c:v>
                </c:pt>
                <c:pt idx="19919">
                  <c:v>-45.511999999999993</c:v>
                </c:pt>
                <c:pt idx="19920">
                  <c:v>-45.509999999999991</c:v>
                </c:pt>
                <c:pt idx="19921">
                  <c:v>-45.507999999999996</c:v>
                </c:pt>
                <c:pt idx="19922">
                  <c:v>-45.505999999999993</c:v>
                </c:pt>
                <c:pt idx="19923">
                  <c:v>-45.503999999999998</c:v>
                </c:pt>
                <c:pt idx="19924">
                  <c:v>-45.501999999999995</c:v>
                </c:pt>
                <c:pt idx="19925">
                  <c:v>-45.499999999999993</c:v>
                </c:pt>
                <c:pt idx="19926">
                  <c:v>-45.497999999999998</c:v>
                </c:pt>
                <c:pt idx="19927">
                  <c:v>-45.495999999999995</c:v>
                </c:pt>
                <c:pt idx="19928">
                  <c:v>-45.493999999999993</c:v>
                </c:pt>
                <c:pt idx="19929">
                  <c:v>-45.491999999999997</c:v>
                </c:pt>
                <c:pt idx="19930">
                  <c:v>-45.489999999999995</c:v>
                </c:pt>
                <c:pt idx="19931">
                  <c:v>-45.487999999999992</c:v>
                </c:pt>
                <c:pt idx="19932">
                  <c:v>-45.485999999999997</c:v>
                </c:pt>
                <c:pt idx="19933">
                  <c:v>-45.483999999999995</c:v>
                </c:pt>
                <c:pt idx="19934">
                  <c:v>-45.481999999999992</c:v>
                </c:pt>
                <c:pt idx="19935">
                  <c:v>-45.48</c:v>
                </c:pt>
                <c:pt idx="19936">
                  <c:v>-45.477999999999994</c:v>
                </c:pt>
                <c:pt idx="19937">
                  <c:v>-45.475999999999992</c:v>
                </c:pt>
                <c:pt idx="19938">
                  <c:v>-45.473999999999997</c:v>
                </c:pt>
                <c:pt idx="19939">
                  <c:v>-45.471999999999994</c:v>
                </c:pt>
                <c:pt idx="19940">
                  <c:v>-45.469999999999992</c:v>
                </c:pt>
                <c:pt idx="19941">
                  <c:v>-45.467999999999996</c:v>
                </c:pt>
                <c:pt idx="19942">
                  <c:v>-45.465999999999994</c:v>
                </c:pt>
                <c:pt idx="19943">
                  <c:v>-45.463999999999992</c:v>
                </c:pt>
                <c:pt idx="19944">
                  <c:v>-45.461999999999996</c:v>
                </c:pt>
                <c:pt idx="19945">
                  <c:v>-45.459999999999994</c:v>
                </c:pt>
                <c:pt idx="19946">
                  <c:v>-45.457999999999991</c:v>
                </c:pt>
                <c:pt idx="19947">
                  <c:v>-45.455999999999996</c:v>
                </c:pt>
                <c:pt idx="19948">
                  <c:v>-45.453999999999994</c:v>
                </c:pt>
                <c:pt idx="19949">
                  <c:v>-45.451999999999991</c:v>
                </c:pt>
                <c:pt idx="19950">
                  <c:v>-45.449999999999996</c:v>
                </c:pt>
                <c:pt idx="19951">
                  <c:v>-45.447999999999993</c:v>
                </c:pt>
                <c:pt idx="19952">
                  <c:v>-45.445999999999991</c:v>
                </c:pt>
                <c:pt idx="19953">
                  <c:v>-45.443999999999996</c:v>
                </c:pt>
                <c:pt idx="19954">
                  <c:v>-45.441999999999993</c:v>
                </c:pt>
                <c:pt idx="19955">
                  <c:v>-45.44</c:v>
                </c:pt>
                <c:pt idx="19956">
                  <c:v>-45.437999999999995</c:v>
                </c:pt>
                <c:pt idx="19957">
                  <c:v>-45.435999999999993</c:v>
                </c:pt>
                <c:pt idx="19958">
                  <c:v>-45.433999999999997</c:v>
                </c:pt>
                <c:pt idx="19959">
                  <c:v>-45.431999999999995</c:v>
                </c:pt>
                <c:pt idx="19960">
                  <c:v>-45.429999999999993</c:v>
                </c:pt>
                <c:pt idx="19961">
                  <c:v>-45.427999999999997</c:v>
                </c:pt>
                <c:pt idx="19962">
                  <c:v>-45.425999999999995</c:v>
                </c:pt>
                <c:pt idx="19963">
                  <c:v>-45.423999999999992</c:v>
                </c:pt>
                <c:pt idx="19964">
                  <c:v>-45.421999999999997</c:v>
                </c:pt>
                <c:pt idx="19965">
                  <c:v>-45.419999999999995</c:v>
                </c:pt>
                <c:pt idx="19966">
                  <c:v>-45.417999999999992</c:v>
                </c:pt>
                <c:pt idx="19967">
                  <c:v>-45.415999999999997</c:v>
                </c:pt>
                <c:pt idx="19968">
                  <c:v>-45.413999999999994</c:v>
                </c:pt>
                <c:pt idx="19969">
                  <c:v>-45.411999999999992</c:v>
                </c:pt>
                <c:pt idx="19970">
                  <c:v>-45.41</c:v>
                </c:pt>
                <c:pt idx="19971">
                  <c:v>-45.407999999999994</c:v>
                </c:pt>
                <c:pt idx="19972">
                  <c:v>-45.405999999999992</c:v>
                </c:pt>
                <c:pt idx="19973">
                  <c:v>-45.403999999999996</c:v>
                </c:pt>
                <c:pt idx="19974">
                  <c:v>-45.401999999999994</c:v>
                </c:pt>
                <c:pt idx="19975">
                  <c:v>-45.399999999999991</c:v>
                </c:pt>
                <c:pt idx="19976">
                  <c:v>-45.397999999999996</c:v>
                </c:pt>
                <c:pt idx="19977">
                  <c:v>-45.395999999999994</c:v>
                </c:pt>
                <c:pt idx="19978">
                  <c:v>-45.393999999999991</c:v>
                </c:pt>
                <c:pt idx="19979">
                  <c:v>-45.391999999999996</c:v>
                </c:pt>
                <c:pt idx="19980">
                  <c:v>-45.389999999999993</c:v>
                </c:pt>
                <c:pt idx="19981">
                  <c:v>-45.387999999999991</c:v>
                </c:pt>
                <c:pt idx="19982">
                  <c:v>-45.385999999999996</c:v>
                </c:pt>
                <c:pt idx="19983">
                  <c:v>-45.383999999999993</c:v>
                </c:pt>
                <c:pt idx="19984">
                  <c:v>-45.381999999999991</c:v>
                </c:pt>
                <c:pt idx="19985">
                  <c:v>-45.379999999999995</c:v>
                </c:pt>
                <c:pt idx="19986">
                  <c:v>-45.377999999999993</c:v>
                </c:pt>
                <c:pt idx="19987">
                  <c:v>-45.375999999999998</c:v>
                </c:pt>
                <c:pt idx="19988">
                  <c:v>-45.373999999999995</c:v>
                </c:pt>
                <c:pt idx="19989">
                  <c:v>-45.371999999999993</c:v>
                </c:pt>
                <c:pt idx="19990">
                  <c:v>-45.37</c:v>
                </c:pt>
                <c:pt idx="19991">
                  <c:v>-45.367999999999995</c:v>
                </c:pt>
                <c:pt idx="19992">
                  <c:v>-45.365999999999993</c:v>
                </c:pt>
                <c:pt idx="19993">
                  <c:v>-45.363999999999997</c:v>
                </c:pt>
                <c:pt idx="19994">
                  <c:v>-45.361999999999995</c:v>
                </c:pt>
                <c:pt idx="19995">
                  <c:v>-45.359999999999992</c:v>
                </c:pt>
                <c:pt idx="19996">
                  <c:v>-45.357999999999997</c:v>
                </c:pt>
                <c:pt idx="19997">
                  <c:v>-45.355999999999995</c:v>
                </c:pt>
                <c:pt idx="19998">
                  <c:v>-45.353999999999992</c:v>
                </c:pt>
                <c:pt idx="19999">
                  <c:v>-45.351999999999997</c:v>
                </c:pt>
                <c:pt idx="20000">
                  <c:v>-45.349999999999994</c:v>
                </c:pt>
                <c:pt idx="20001">
                  <c:v>-45.347999999999992</c:v>
                </c:pt>
                <c:pt idx="20002">
                  <c:v>-45.345999999999997</c:v>
                </c:pt>
                <c:pt idx="20003">
                  <c:v>-45.343999999999994</c:v>
                </c:pt>
                <c:pt idx="20004">
                  <c:v>-45.341999999999992</c:v>
                </c:pt>
                <c:pt idx="20005">
                  <c:v>-45.339999999999996</c:v>
                </c:pt>
                <c:pt idx="20006">
                  <c:v>-45.337999999999994</c:v>
                </c:pt>
                <c:pt idx="20007">
                  <c:v>-45.335999999999991</c:v>
                </c:pt>
                <c:pt idx="20008">
                  <c:v>-45.333999999999996</c:v>
                </c:pt>
                <c:pt idx="20009">
                  <c:v>-45.331999999999994</c:v>
                </c:pt>
                <c:pt idx="20010">
                  <c:v>-45.329999999999991</c:v>
                </c:pt>
                <c:pt idx="20011">
                  <c:v>-45.327999999999996</c:v>
                </c:pt>
                <c:pt idx="20012">
                  <c:v>-45.325999999999993</c:v>
                </c:pt>
                <c:pt idx="20013">
                  <c:v>-45.323999999999991</c:v>
                </c:pt>
                <c:pt idx="20014">
                  <c:v>-45.321999999999996</c:v>
                </c:pt>
                <c:pt idx="20015">
                  <c:v>-45.319999999999993</c:v>
                </c:pt>
                <c:pt idx="20016">
                  <c:v>-45.317999999999998</c:v>
                </c:pt>
                <c:pt idx="20017">
                  <c:v>-45.315999999999995</c:v>
                </c:pt>
                <c:pt idx="20018">
                  <c:v>-45.313999999999993</c:v>
                </c:pt>
                <c:pt idx="20019">
                  <c:v>-45.311999999999998</c:v>
                </c:pt>
                <c:pt idx="20020">
                  <c:v>-45.309999999999995</c:v>
                </c:pt>
                <c:pt idx="20021">
                  <c:v>-45.307999999999993</c:v>
                </c:pt>
                <c:pt idx="20022">
                  <c:v>-45.305999999999997</c:v>
                </c:pt>
                <c:pt idx="20023">
                  <c:v>-45.303999999999995</c:v>
                </c:pt>
                <c:pt idx="20024">
                  <c:v>-45.301999999999992</c:v>
                </c:pt>
                <c:pt idx="20025">
                  <c:v>-45.3</c:v>
                </c:pt>
                <c:pt idx="20026">
                  <c:v>-45.297999999999995</c:v>
                </c:pt>
                <c:pt idx="20027">
                  <c:v>-45.295999999999992</c:v>
                </c:pt>
                <c:pt idx="20028">
                  <c:v>-45.293999999999997</c:v>
                </c:pt>
                <c:pt idx="20029">
                  <c:v>-45.291999999999994</c:v>
                </c:pt>
                <c:pt idx="20030">
                  <c:v>-45.289999999999992</c:v>
                </c:pt>
                <c:pt idx="20031">
                  <c:v>-45.287999999999997</c:v>
                </c:pt>
                <c:pt idx="20032">
                  <c:v>-45.285999999999994</c:v>
                </c:pt>
                <c:pt idx="20033">
                  <c:v>-45.283999999999992</c:v>
                </c:pt>
                <c:pt idx="20034">
                  <c:v>-45.281999999999996</c:v>
                </c:pt>
                <c:pt idx="20035">
                  <c:v>-45.279999999999994</c:v>
                </c:pt>
                <c:pt idx="20036">
                  <c:v>-45.277999999999992</c:v>
                </c:pt>
                <c:pt idx="20037">
                  <c:v>-45.275999999999996</c:v>
                </c:pt>
                <c:pt idx="20038">
                  <c:v>-45.273999999999994</c:v>
                </c:pt>
                <c:pt idx="20039">
                  <c:v>-45.271999999999991</c:v>
                </c:pt>
                <c:pt idx="20040">
                  <c:v>-45.269999999999996</c:v>
                </c:pt>
                <c:pt idx="20041">
                  <c:v>-45.267999999999994</c:v>
                </c:pt>
                <c:pt idx="20042">
                  <c:v>-45.265999999999991</c:v>
                </c:pt>
                <c:pt idx="20043">
                  <c:v>-45.263999999999996</c:v>
                </c:pt>
                <c:pt idx="20044">
                  <c:v>-45.261999999999993</c:v>
                </c:pt>
                <c:pt idx="20045">
                  <c:v>-45.259999999999991</c:v>
                </c:pt>
                <c:pt idx="20046">
                  <c:v>-45.257999999999996</c:v>
                </c:pt>
                <c:pt idx="20047">
                  <c:v>-45.255999999999993</c:v>
                </c:pt>
                <c:pt idx="20048">
                  <c:v>-45.253999999999998</c:v>
                </c:pt>
                <c:pt idx="20049">
                  <c:v>-45.251999999999995</c:v>
                </c:pt>
                <c:pt idx="20050">
                  <c:v>-45.249999999999993</c:v>
                </c:pt>
                <c:pt idx="20051">
                  <c:v>-45.247999999999998</c:v>
                </c:pt>
                <c:pt idx="20052">
                  <c:v>-45.245999999999995</c:v>
                </c:pt>
                <c:pt idx="20053">
                  <c:v>-45.243999999999993</c:v>
                </c:pt>
                <c:pt idx="20054">
                  <c:v>-45.241999999999997</c:v>
                </c:pt>
                <c:pt idx="20055">
                  <c:v>-45.239999999999995</c:v>
                </c:pt>
                <c:pt idx="20056">
                  <c:v>-45.237999999999992</c:v>
                </c:pt>
                <c:pt idx="20057">
                  <c:v>-45.235999999999997</c:v>
                </c:pt>
                <c:pt idx="20058">
                  <c:v>-45.233999999999995</c:v>
                </c:pt>
                <c:pt idx="20059">
                  <c:v>-45.231999999999992</c:v>
                </c:pt>
                <c:pt idx="20060">
                  <c:v>-45.23</c:v>
                </c:pt>
                <c:pt idx="20061">
                  <c:v>-45.227999999999994</c:v>
                </c:pt>
                <c:pt idx="20062">
                  <c:v>-45.225999999999992</c:v>
                </c:pt>
                <c:pt idx="20063">
                  <c:v>-45.223999999999997</c:v>
                </c:pt>
                <c:pt idx="20064">
                  <c:v>-45.221999999999994</c:v>
                </c:pt>
                <c:pt idx="20065">
                  <c:v>-45.219999999999992</c:v>
                </c:pt>
                <c:pt idx="20066">
                  <c:v>-45.217999999999996</c:v>
                </c:pt>
                <c:pt idx="20067">
                  <c:v>-45.215999999999994</c:v>
                </c:pt>
                <c:pt idx="20068">
                  <c:v>-45.213999999999992</c:v>
                </c:pt>
                <c:pt idx="20069">
                  <c:v>-45.211999999999996</c:v>
                </c:pt>
                <c:pt idx="20070">
                  <c:v>-45.209999999999994</c:v>
                </c:pt>
                <c:pt idx="20071">
                  <c:v>-45.207999999999991</c:v>
                </c:pt>
                <c:pt idx="20072">
                  <c:v>-45.205999999999996</c:v>
                </c:pt>
                <c:pt idx="20073">
                  <c:v>-45.203999999999994</c:v>
                </c:pt>
                <c:pt idx="20074">
                  <c:v>-45.201999999999991</c:v>
                </c:pt>
                <c:pt idx="20075">
                  <c:v>-45.199999999999996</c:v>
                </c:pt>
                <c:pt idx="20076">
                  <c:v>-45.197999999999993</c:v>
                </c:pt>
                <c:pt idx="20077">
                  <c:v>-45.195999999999991</c:v>
                </c:pt>
                <c:pt idx="20078">
                  <c:v>-45.193999999999996</c:v>
                </c:pt>
                <c:pt idx="20079">
                  <c:v>-45.191999999999993</c:v>
                </c:pt>
                <c:pt idx="20080">
                  <c:v>-45.19</c:v>
                </c:pt>
                <c:pt idx="20081">
                  <c:v>-45.187999999999995</c:v>
                </c:pt>
                <c:pt idx="20082">
                  <c:v>-45.185999999999993</c:v>
                </c:pt>
                <c:pt idx="20083">
                  <c:v>-45.183999999999997</c:v>
                </c:pt>
                <c:pt idx="20084">
                  <c:v>-45.181999999999995</c:v>
                </c:pt>
                <c:pt idx="20085">
                  <c:v>-45.179999999999993</c:v>
                </c:pt>
                <c:pt idx="20086">
                  <c:v>-45.177999999999997</c:v>
                </c:pt>
                <c:pt idx="20087">
                  <c:v>-45.175999999999995</c:v>
                </c:pt>
                <c:pt idx="20088">
                  <c:v>-45.173999999999992</c:v>
                </c:pt>
                <c:pt idx="20089">
                  <c:v>-45.171999999999997</c:v>
                </c:pt>
                <c:pt idx="20090">
                  <c:v>-45.169999999999995</c:v>
                </c:pt>
                <c:pt idx="20091">
                  <c:v>-45.167999999999992</c:v>
                </c:pt>
                <c:pt idx="20092">
                  <c:v>-45.165999999999997</c:v>
                </c:pt>
                <c:pt idx="20093">
                  <c:v>-45.163999999999994</c:v>
                </c:pt>
                <c:pt idx="20094">
                  <c:v>-45.161999999999992</c:v>
                </c:pt>
                <c:pt idx="20095">
                  <c:v>-45.16</c:v>
                </c:pt>
                <c:pt idx="20096">
                  <c:v>-45.157999999999994</c:v>
                </c:pt>
                <c:pt idx="20097">
                  <c:v>-45.155999999999992</c:v>
                </c:pt>
                <c:pt idx="20098">
                  <c:v>-45.153999999999996</c:v>
                </c:pt>
                <c:pt idx="20099">
                  <c:v>-45.151999999999994</c:v>
                </c:pt>
                <c:pt idx="20100">
                  <c:v>-45.149999999999991</c:v>
                </c:pt>
                <c:pt idx="20101">
                  <c:v>-45.147999999999996</c:v>
                </c:pt>
                <c:pt idx="20102">
                  <c:v>-45.145999999999994</c:v>
                </c:pt>
                <c:pt idx="20103">
                  <c:v>-45.143999999999991</c:v>
                </c:pt>
                <c:pt idx="20104">
                  <c:v>-45.141999999999996</c:v>
                </c:pt>
                <c:pt idx="20105">
                  <c:v>-45.139999999999993</c:v>
                </c:pt>
                <c:pt idx="20106">
                  <c:v>-45.137999999999991</c:v>
                </c:pt>
                <c:pt idx="20107">
                  <c:v>-45.135999999999996</c:v>
                </c:pt>
                <c:pt idx="20108">
                  <c:v>-45.133999999999993</c:v>
                </c:pt>
                <c:pt idx="20109">
                  <c:v>-45.131999999999991</c:v>
                </c:pt>
                <c:pt idx="20110">
                  <c:v>-45.129999999999995</c:v>
                </c:pt>
                <c:pt idx="20111">
                  <c:v>-45.127999999999993</c:v>
                </c:pt>
                <c:pt idx="20112">
                  <c:v>-45.125999999999998</c:v>
                </c:pt>
                <c:pt idx="20113">
                  <c:v>-45.123999999999995</c:v>
                </c:pt>
                <c:pt idx="20114">
                  <c:v>-45.121999999999993</c:v>
                </c:pt>
                <c:pt idx="20115">
                  <c:v>-45.12</c:v>
                </c:pt>
                <c:pt idx="20116">
                  <c:v>-45.117999999999995</c:v>
                </c:pt>
                <c:pt idx="20117">
                  <c:v>-45.115999999999993</c:v>
                </c:pt>
                <c:pt idx="20118">
                  <c:v>-45.113999999999997</c:v>
                </c:pt>
                <c:pt idx="20119">
                  <c:v>-45.111999999999995</c:v>
                </c:pt>
                <c:pt idx="20120">
                  <c:v>-45.109999999999992</c:v>
                </c:pt>
                <c:pt idx="20121">
                  <c:v>-45.107999999999997</c:v>
                </c:pt>
                <c:pt idx="20122">
                  <c:v>-45.105999999999995</c:v>
                </c:pt>
                <c:pt idx="20123">
                  <c:v>-45.103999999999992</c:v>
                </c:pt>
                <c:pt idx="20124">
                  <c:v>-45.101999999999997</c:v>
                </c:pt>
                <c:pt idx="20125">
                  <c:v>-45.099999999999994</c:v>
                </c:pt>
                <c:pt idx="20126">
                  <c:v>-45.097999999999992</c:v>
                </c:pt>
                <c:pt idx="20127">
                  <c:v>-45.095999999999997</c:v>
                </c:pt>
                <c:pt idx="20128">
                  <c:v>-45.093999999999994</c:v>
                </c:pt>
                <c:pt idx="20129">
                  <c:v>-45.091999999999992</c:v>
                </c:pt>
                <c:pt idx="20130">
                  <c:v>-45.089999999999996</c:v>
                </c:pt>
                <c:pt idx="20131">
                  <c:v>-45.087999999999994</c:v>
                </c:pt>
                <c:pt idx="20132">
                  <c:v>-45.085999999999991</c:v>
                </c:pt>
                <c:pt idx="20133">
                  <c:v>-45.083999999999996</c:v>
                </c:pt>
                <c:pt idx="20134">
                  <c:v>-45.081999999999994</c:v>
                </c:pt>
                <c:pt idx="20135">
                  <c:v>-45.079999999999991</c:v>
                </c:pt>
                <c:pt idx="20136">
                  <c:v>-45.077999999999996</c:v>
                </c:pt>
                <c:pt idx="20137">
                  <c:v>-45.075999999999993</c:v>
                </c:pt>
                <c:pt idx="20138">
                  <c:v>-45.073999999999991</c:v>
                </c:pt>
                <c:pt idx="20139">
                  <c:v>-45.071999999999996</c:v>
                </c:pt>
                <c:pt idx="20140">
                  <c:v>-45.069999999999993</c:v>
                </c:pt>
                <c:pt idx="20141">
                  <c:v>-45.067999999999998</c:v>
                </c:pt>
                <c:pt idx="20142">
                  <c:v>-45.065999999999995</c:v>
                </c:pt>
                <c:pt idx="20143">
                  <c:v>-45.063999999999993</c:v>
                </c:pt>
                <c:pt idx="20144">
                  <c:v>-45.061999999999998</c:v>
                </c:pt>
                <c:pt idx="20145">
                  <c:v>-45.059999999999995</c:v>
                </c:pt>
                <c:pt idx="20146">
                  <c:v>-45.057999999999993</c:v>
                </c:pt>
                <c:pt idx="20147">
                  <c:v>-45.055999999999997</c:v>
                </c:pt>
                <c:pt idx="20148">
                  <c:v>-45.053999999999995</c:v>
                </c:pt>
                <c:pt idx="20149">
                  <c:v>-45.051999999999992</c:v>
                </c:pt>
                <c:pt idx="20150">
                  <c:v>-45.05</c:v>
                </c:pt>
                <c:pt idx="20151">
                  <c:v>-45.047999999999995</c:v>
                </c:pt>
                <c:pt idx="20152">
                  <c:v>-45.045999999999992</c:v>
                </c:pt>
                <c:pt idx="20153">
                  <c:v>-45.043999999999997</c:v>
                </c:pt>
                <c:pt idx="20154">
                  <c:v>-45.041999999999994</c:v>
                </c:pt>
                <c:pt idx="20155">
                  <c:v>-45.039999999999992</c:v>
                </c:pt>
                <c:pt idx="20156">
                  <c:v>-45.037999999999997</c:v>
                </c:pt>
                <c:pt idx="20157">
                  <c:v>-45.035999999999994</c:v>
                </c:pt>
                <c:pt idx="20158">
                  <c:v>-45.033999999999992</c:v>
                </c:pt>
                <c:pt idx="20159">
                  <c:v>-45.031999999999996</c:v>
                </c:pt>
                <c:pt idx="20160">
                  <c:v>-45.029999999999994</c:v>
                </c:pt>
                <c:pt idx="20161">
                  <c:v>-45.027999999999992</c:v>
                </c:pt>
                <c:pt idx="20162">
                  <c:v>-45.025999999999996</c:v>
                </c:pt>
                <c:pt idx="20163">
                  <c:v>-45.023999999999994</c:v>
                </c:pt>
                <c:pt idx="20164">
                  <c:v>-45.021999999999991</c:v>
                </c:pt>
                <c:pt idx="20165">
                  <c:v>-45.019999999999996</c:v>
                </c:pt>
                <c:pt idx="20166">
                  <c:v>-45.017999999999994</c:v>
                </c:pt>
                <c:pt idx="20167">
                  <c:v>-45.015999999999991</c:v>
                </c:pt>
                <c:pt idx="20168">
                  <c:v>-45.013999999999996</c:v>
                </c:pt>
                <c:pt idx="20169">
                  <c:v>-45.011999999999993</c:v>
                </c:pt>
                <c:pt idx="20170">
                  <c:v>-45.009999999999991</c:v>
                </c:pt>
                <c:pt idx="20171">
                  <c:v>-45.007999999999996</c:v>
                </c:pt>
                <c:pt idx="20172">
                  <c:v>-45.005999999999993</c:v>
                </c:pt>
                <c:pt idx="20173">
                  <c:v>-45.003999999999998</c:v>
                </c:pt>
                <c:pt idx="20174">
                  <c:v>-45.001999999999995</c:v>
                </c:pt>
                <c:pt idx="20175">
                  <c:v>-44.999999999999993</c:v>
                </c:pt>
                <c:pt idx="20176">
                  <c:v>-44.997999999999998</c:v>
                </c:pt>
                <c:pt idx="20177">
                  <c:v>-44.995999999999995</c:v>
                </c:pt>
                <c:pt idx="20178">
                  <c:v>-44.993999999999993</c:v>
                </c:pt>
                <c:pt idx="20179">
                  <c:v>-44.991999999999997</c:v>
                </c:pt>
                <c:pt idx="20180">
                  <c:v>-44.989999999999995</c:v>
                </c:pt>
                <c:pt idx="20181">
                  <c:v>-44.987999999999992</c:v>
                </c:pt>
                <c:pt idx="20182">
                  <c:v>-44.985999999999997</c:v>
                </c:pt>
                <c:pt idx="20183">
                  <c:v>-44.983999999999995</c:v>
                </c:pt>
                <c:pt idx="20184">
                  <c:v>-44.981999999999992</c:v>
                </c:pt>
                <c:pt idx="20185">
                  <c:v>-44.98</c:v>
                </c:pt>
                <c:pt idx="20186">
                  <c:v>-44.977999999999994</c:v>
                </c:pt>
                <c:pt idx="20187">
                  <c:v>-44.975999999999992</c:v>
                </c:pt>
                <c:pt idx="20188">
                  <c:v>-44.973999999999997</c:v>
                </c:pt>
                <c:pt idx="20189">
                  <c:v>-44.971999999999994</c:v>
                </c:pt>
                <c:pt idx="20190">
                  <c:v>-44.969999999999992</c:v>
                </c:pt>
                <c:pt idx="20191">
                  <c:v>-44.967999999999996</c:v>
                </c:pt>
                <c:pt idx="20192">
                  <c:v>-44.965999999999994</c:v>
                </c:pt>
                <c:pt idx="20193">
                  <c:v>-44.963999999999992</c:v>
                </c:pt>
                <c:pt idx="20194">
                  <c:v>-44.961999999999996</c:v>
                </c:pt>
                <c:pt idx="20195">
                  <c:v>-44.959999999999994</c:v>
                </c:pt>
                <c:pt idx="20196">
                  <c:v>-44.957999999999991</c:v>
                </c:pt>
                <c:pt idx="20197">
                  <c:v>-44.955999999999996</c:v>
                </c:pt>
                <c:pt idx="20198">
                  <c:v>-44.953999999999994</c:v>
                </c:pt>
                <c:pt idx="20199">
                  <c:v>-44.951999999999991</c:v>
                </c:pt>
                <c:pt idx="20200">
                  <c:v>-44.949999999999996</c:v>
                </c:pt>
                <c:pt idx="20201">
                  <c:v>-44.947999999999993</c:v>
                </c:pt>
                <c:pt idx="20202">
                  <c:v>-44.945999999999991</c:v>
                </c:pt>
                <c:pt idx="20203">
                  <c:v>-44.943999999999996</c:v>
                </c:pt>
                <c:pt idx="20204">
                  <c:v>-44.941999999999993</c:v>
                </c:pt>
                <c:pt idx="20205">
                  <c:v>-44.94</c:v>
                </c:pt>
                <c:pt idx="20206">
                  <c:v>-44.937999999999995</c:v>
                </c:pt>
                <c:pt idx="20207">
                  <c:v>-44.935999999999993</c:v>
                </c:pt>
                <c:pt idx="20208">
                  <c:v>-44.933999999999997</c:v>
                </c:pt>
                <c:pt idx="20209">
                  <c:v>-44.931999999999995</c:v>
                </c:pt>
                <c:pt idx="20210">
                  <c:v>-44.929999999999993</c:v>
                </c:pt>
                <c:pt idx="20211">
                  <c:v>-44.927999999999997</c:v>
                </c:pt>
                <c:pt idx="20212">
                  <c:v>-44.925999999999995</c:v>
                </c:pt>
                <c:pt idx="20213">
                  <c:v>-44.923999999999992</c:v>
                </c:pt>
                <c:pt idx="20214">
                  <c:v>-44.921999999999997</c:v>
                </c:pt>
                <c:pt idx="20215">
                  <c:v>-44.919999999999995</c:v>
                </c:pt>
                <c:pt idx="20216">
                  <c:v>-44.917999999999992</c:v>
                </c:pt>
                <c:pt idx="20217">
                  <c:v>-44.915999999999997</c:v>
                </c:pt>
                <c:pt idx="20218">
                  <c:v>-44.913999999999994</c:v>
                </c:pt>
                <c:pt idx="20219">
                  <c:v>-44.911999999999992</c:v>
                </c:pt>
                <c:pt idx="20220">
                  <c:v>-44.91</c:v>
                </c:pt>
                <c:pt idx="20221">
                  <c:v>-44.907999999999994</c:v>
                </c:pt>
                <c:pt idx="20222">
                  <c:v>-44.905999999999992</c:v>
                </c:pt>
                <c:pt idx="20223">
                  <c:v>-44.903999999999996</c:v>
                </c:pt>
                <c:pt idx="20224">
                  <c:v>-44.901999999999994</c:v>
                </c:pt>
                <c:pt idx="20225">
                  <c:v>-44.899999999999991</c:v>
                </c:pt>
                <c:pt idx="20226">
                  <c:v>-44.897999999999996</c:v>
                </c:pt>
                <c:pt idx="20227">
                  <c:v>-44.895999999999994</c:v>
                </c:pt>
                <c:pt idx="20228">
                  <c:v>-44.893999999999991</c:v>
                </c:pt>
                <c:pt idx="20229">
                  <c:v>-44.891999999999996</c:v>
                </c:pt>
                <c:pt idx="20230">
                  <c:v>-44.889999999999993</c:v>
                </c:pt>
                <c:pt idx="20231">
                  <c:v>-44.887999999999991</c:v>
                </c:pt>
                <c:pt idx="20232">
                  <c:v>-44.885999999999996</c:v>
                </c:pt>
                <c:pt idx="20233">
                  <c:v>-44.883999999999993</c:v>
                </c:pt>
                <c:pt idx="20234">
                  <c:v>-44.881999999999991</c:v>
                </c:pt>
                <c:pt idx="20235">
                  <c:v>-44.879999999999995</c:v>
                </c:pt>
                <c:pt idx="20236">
                  <c:v>-44.877999999999993</c:v>
                </c:pt>
                <c:pt idx="20237">
                  <c:v>-44.875999999999998</c:v>
                </c:pt>
                <c:pt idx="20238">
                  <c:v>-44.873999999999995</c:v>
                </c:pt>
                <c:pt idx="20239">
                  <c:v>-44.871999999999993</c:v>
                </c:pt>
                <c:pt idx="20240">
                  <c:v>-44.87</c:v>
                </c:pt>
                <c:pt idx="20241">
                  <c:v>-44.867999999999995</c:v>
                </c:pt>
                <c:pt idx="20242">
                  <c:v>-44.865999999999993</c:v>
                </c:pt>
                <c:pt idx="20243">
                  <c:v>-44.863999999999997</c:v>
                </c:pt>
                <c:pt idx="20244">
                  <c:v>-44.861999999999995</c:v>
                </c:pt>
                <c:pt idx="20245">
                  <c:v>-44.859999999999992</c:v>
                </c:pt>
                <c:pt idx="20246">
                  <c:v>-44.857999999999997</c:v>
                </c:pt>
                <c:pt idx="20247">
                  <c:v>-44.855999999999995</c:v>
                </c:pt>
                <c:pt idx="20248">
                  <c:v>-44.853999999999992</c:v>
                </c:pt>
                <c:pt idx="20249">
                  <c:v>-44.851999999999997</c:v>
                </c:pt>
                <c:pt idx="20250">
                  <c:v>-44.849999999999994</c:v>
                </c:pt>
                <c:pt idx="20251">
                  <c:v>-44.847999999999992</c:v>
                </c:pt>
                <c:pt idx="20252">
                  <c:v>-44.845999999999997</c:v>
                </c:pt>
                <c:pt idx="20253">
                  <c:v>-44.843999999999994</c:v>
                </c:pt>
                <c:pt idx="20254">
                  <c:v>-44.841999999999992</c:v>
                </c:pt>
                <c:pt idx="20255">
                  <c:v>-44.839999999999996</c:v>
                </c:pt>
                <c:pt idx="20256">
                  <c:v>-44.837999999999994</c:v>
                </c:pt>
                <c:pt idx="20257">
                  <c:v>-44.835999999999991</c:v>
                </c:pt>
                <c:pt idx="20258">
                  <c:v>-44.833999999999996</c:v>
                </c:pt>
                <c:pt idx="20259">
                  <c:v>-44.831999999999994</c:v>
                </c:pt>
                <c:pt idx="20260">
                  <c:v>-44.829999999999991</c:v>
                </c:pt>
                <c:pt idx="20261">
                  <c:v>-44.827999999999996</c:v>
                </c:pt>
                <c:pt idx="20262">
                  <c:v>-44.825999999999993</c:v>
                </c:pt>
                <c:pt idx="20263">
                  <c:v>-44.823999999999991</c:v>
                </c:pt>
                <c:pt idx="20264">
                  <c:v>-44.821999999999996</c:v>
                </c:pt>
                <c:pt idx="20265">
                  <c:v>-44.819999999999993</c:v>
                </c:pt>
                <c:pt idx="20266">
                  <c:v>-44.817999999999998</c:v>
                </c:pt>
                <c:pt idx="20267">
                  <c:v>-44.815999999999995</c:v>
                </c:pt>
                <c:pt idx="20268">
                  <c:v>-44.813999999999993</c:v>
                </c:pt>
                <c:pt idx="20269">
                  <c:v>-44.811999999999998</c:v>
                </c:pt>
                <c:pt idx="20270">
                  <c:v>-44.809999999999995</c:v>
                </c:pt>
                <c:pt idx="20271">
                  <c:v>-44.807999999999993</c:v>
                </c:pt>
                <c:pt idx="20272">
                  <c:v>-44.805999999999997</c:v>
                </c:pt>
                <c:pt idx="20273">
                  <c:v>-44.803999999999995</c:v>
                </c:pt>
                <c:pt idx="20274">
                  <c:v>-44.801999999999992</c:v>
                </c:pt>
                <c:pt idx="20275">
                  <c:v>-44.8</c:v>
                </c:pt>
                <c:pt idx="20276">
                  <c:v>-44.797999999999995</c:v>
                </c:pt>
                <c:pt idx="20277">
                  <c:v>-44.795999999999992</c:v>
                </c:pt>
                <c:pt idx="20278">
                  <c:v>-44.793999999999997</c:v>
                </c:pt>
                <c:pt idx="20279">
                  <c:v>-44.791999999999994</c:v>
                </c:pt>
                <c:pt idx="20280">
                  <c:v>-44.789999999999992</c:v>
                </c:pt>
                <c:pt idx="20281">
                  <c:v>-44.787999999999997</c:v>
                </c:pt>
                <c:pt idx="20282">
                  <c:v>-44.785999999999994</c:v>
                </c:pt>
                <c:pt idx="20283">
                  <c:v>-44.783999999999992</c:v>
                </c:pt>
                <c:pt idx="20284">
                  <c:v>-44.781999999999996</c:v>
                </c:pt>
                <c:pt idx="20285">
                  <c:v>-44.779999999999994</c:v>
                </c:pt>
                <c:pt idx="20286">
                  <c:v>-44.777999999999992</c:v>
                </c:pt>
                <c:pt idx="20287">
                  <c:v>-44.775999999999996</c:v>
                </c:pt>
                <c:pt idx="20288">
                  <c:v>-44.773999999999994</c:v>
                </c:pt>
                <c:pt idx="20289">
                  <c:v>-44.771999999999991</c:v>
                </c:pt>
                <c:pt idx="20290">
                  <c:v>-44.769999999999996</c:v>
                </c:pt>
                <c:pt idx="20291">
                  <c:v>-44.767999999999994</c:v>
                </c:pt>
                <c:pt idx="20292">
                  <c:v>-44.765999999999991</c:v>
                </c:pt>
                <c:pt idx="20293">
                  <c:v>-44.763999999999996</c:v>
                </c:pt>
                <c:pt idx="20294">
                  <c:v>-44.761999999999993</c:v>
                </c:pt>
                <c:pt idx="20295">
                  <c:v>-44.759999999999991</c:v>
                </c:pt>
                <c:pt idx="20296">
                  <c:v>-44.757999999999996</c:v>
                </c:pt>
                <c:pt idx="20297">
                  <c:v>-44.755999999999993</c:v>
                </c:pt>
                <c:pt idx="20298">
                  <c:v>-44.753999999999998</c:v>
                </c:pt>
                <c:pt idx="20299">
                  <c:v>-44.751999999999995</c:v>
                </c:pt>
                <c:pt idx="20300">
                  <c:v>-44.749999999999993</c:v>
                </c:pt>
                <c:pt idx="20301">
                  <c:v>-44.747999999999998</c:v>
                </c:pt>
                <c:pt idx="20302">
                  <c:v>-44.745999999999995</c:v>
                </c:pt>
                <c:pt idx="20303">
                  <c:v>-44.743999999999993</c:v>
                </c:pt>
                <c:pt idx="20304">
                  <c:v>-44.741999999999997</c:v>
                </c:pt>
                <c:pt idx="20305">
                  <c:v>-44.739999999999995</c:v>
                </c:pt>
                <c:pt idx="20306">
                  <c:v>-44.737999999999992</c:v>
                </c:pt>
                <c:pt idx="20307">
                  <c:v>-44.735999999999997</c:v>
                </c:pt>
                <c:pt idx="20308">
                  <c:v>-44.733999999999995</c:v>
                </c:pt>
                <c:pt idx="20309">
                  <c:v>-44.731999999999992</c:v>
                </c:pt>
                <c:pt idx="20310">
                  <c:v>-44.73</c:v>
                </c:pt>
                <c:pt idx="20311">
                  <c:v>-44.727999999999994</c:v>
                </c:pt>
                <c:pt idx="20312">
                  <c:v>-44.725999999999992</c:v>
                </c:pt>
                <c:pt idx="20313">
                  <c:v>-44.723999999999997</c:v>
                </c:pt>
                <c:pt idx="20314">
                  <c:v>-44.721999999999994</c:v>
                </c:pt>
                <c:pt idx="20315">
                  <c:v>-44.719999999999992</c:v>
                </c:pt>
                <c:pt idx="20316">
                  <c:v>-44.717999999999996</c:v>
                </c:pt>
                <c:pt idx="20317">
                  <c:v>-44.715999999999994</c:v>
                </c:pt>
                <c:pt idx="20318">
                  <c:v>-44.713999999999992</c:v>
                </c:pt>
                <c:pt idx="20319">
                  <c:v>-44.711999999999996</c:v>
                </c:pt>
                <c:pt idx="20320">
                  <c:v>-44.709999999999994</c:v>
                </c:pt>
                <c:pt idx="20321">
                  <c:v>-44.707999999999991</c:v>
                </c:pt>
                <c:pt idx="20322">
                  <c:v>-44.705999999999996</c:v>
                </c:pt>
                <c:pt idx="20323">
                  <c:v>-44.703999999999994</c:v>
                </c:pt>
                <c:pt idx="20324">
                  <c:v>-44.701999999999991</c:v>
                </c:pt>
                <c:pt idx="20325">
                  <c:v>-44.699999999999996</c:v>
                </c:pt>
                <c:pt idx="20326">
                  <c:v>-44.697999999999993</c:v>
                </c:pt>
                <c:pt idx="20327">
                  <c:v>-44.695999999999991</c:v>
                </c:pt>
                <c:pt idx="20328">
                  <c:v>-44.693999999999996</c:v>
                </c:pt>
                <c:pt idx="20329">
                  <c:v>-44.691999999999993</c:v>
                </c:pt>
                <c:pt idx="20330">
                  <c:v>-44.69</c:v>
                </c:pt>
                <c:pt idx="20331">
                  <c:v>-44.687999999999995</c:v>
                </c:pt>
                <c:pt idx="20332">
                  <c:v>-44.685999999999993</c:v>
                </c:pt>
                <c:pt idx="20333">
                  <c:v>-44.683999999999997</c:v>
                </c:pt>
                <c:pt idx="20334">
                  <c:v>-44.681999999999995</c:v>
                </c:pt>
                <c:pt idx="20335">
                  <c:v>-44.679999999999993</c:v>
                </c:pt>
                <c:pt idx="20336">
                  <c:v>-44.677999999999997</c:v>
                </c:pt>
                <c:pt idx="20337">
                  <c:v>-44.675999999999995</c:v>
                </c:pt>
                <c:pt idx="20338">
                  <c:v>-44.673999999999992</c:v>
                </c:pt>
                <c:pt idx="20339">
                  <c:v>-44.671999999999997</c:v>
                </c:pt>
                <c:pt idx="20340">
                  <c:v>-44.669999999999995</c:v>
                </c:pt>
                <c:pt idx="20341">
                  <c:v>-44.667999999999992</c:v>
                </c:pt>
                <c:pt idx="20342">
                  <c:v>-44.665999999999997</c:v>
                </c:pt>
                <c:pt idx="20343">
                  <c:v>-44.663999999999994</c:v>
                </c:pt>
                <c:pt idx="20344">
                  <c:v>-44.661999999999992</c:v>
                </c:pt>
                <c:pt idx="20345">
                  <c:v>-44.66</c:v>
                </c:pt>
                <c:pt idx="20346">
                  <c:v>-44.657999999999994</c:v>
                </c:pt>
                <c:pt idx="20347">
                  <c:v>-44.655999999999992</c:v>
                </c:pt>
                <c:pt idx="20348">
                  <c:v>-44.653999999999996</c:v>
                </c:pt>
                <c:pt idx="20349">
                  <c:v>-44.651999999999994</c:v>
                </c:pt>
                <c:pt idx="20350">
                  <c:v>-44.649999999999991</c:v>
                </c:pt>
                <c:pt idx="20351">
                  <c:v>-44.647999999999996</c:v>
                </c:pt>
                <c:pt idx="20352">
                  <c:v>-44.645999999999994</c:v>
                </c:pt>
                <c:pt idx="20353">
                  <c:v>-44.643999999999991</c:v>
                </c:pt>
                <c:pt idx="20354">
                  <c:v>-44.641999999999996</c:v>
                </c:pt>
                <c:pt idx="20355">
                  <c:v>-44.639999999999993</c:v>
                </c:pt>
                <c:pt idx="20356">
                  <c:v>-44.637999999999991</c:v>
                </c:pt>
                <c:pt idx="20357">
                  <c:v>-44.635999999999996</c:v>
                </c:pt>
                <c:pt idx="20358">
                  <c:v>-44.633999999999993</c:v>
                </c:pt>
                <c:pt idx="20359">
                  <c:v>-44.631999999999991</c:v>
                </c:pt>
                <c:pt idx="20360">
                  <c:v>-44.629999999999995</c:v>
                </c:pt>
                <c:pt idx="20361">
                  <c:v>-44.627999999999993</c:v>
                </c:pt>
                <c:pt idx="20362">
                  <c:v>-44.625999999999998</c:v>
                </c:pt>
                <c:pt idx="20363">
                  <c:v>-44.623999999999995</c:v>
                </c:pt>
                <c:pt idx="20364">
                  <c:v>-44.621999999999993</c:v>
                </c:pt>
                <c:pt idx="20365">
                  <c:v>-44.62</c:v>
                </c:pt>
                <c:pt idx="20366">
                  <c:v>-44.617999999999995</c:v>
                </c:pt>
                <c:pt idx="20367">
                  <c:v>-44.615999999999993</c:v>
                </c:pt>
                <c:pt idx="20368">
                  <c:v>-44.613999999999997</c:v>
                </c:pt>
                <c:pt idx="20369">
                  <c:v>-44.611999999999995</c:v>
                </c:pt>
                <c:pt idx="20370">
                  <c:v>-44.609999999999992</c:v>
                </c:pt>
                <c:pt idx="20371">
                  <c:v>-44.607999999999997</c:v>
                </c:pt>
                <c:pt idx="20372">
                  <c:v>-44.605999999999995</c:v>
                </c:pt>
                <c:pt idx="20373">
                  <c:v>-44.603999999999992</c:v>
                </c:pt>
                <c:pt idx="20374">
                  <c:v>-44.601999999999997</c:v>
                </c:pt>
                <c:pt idx="20375">
                  <c:v>-44.599999999999994</c:v>
                </c:pt>
                <c:pt idx="20376">
                  <c:v>-44.597999999999992</c:v>
                </c:pt>
                <c:pt idx="20377">
                  <c:v>-44.595999999999997</c:v>
                </c:pt>
                <c:pt idx="20378">
                  <c:v>-44.593999999999994</c:v>
                </c:pt>
                <c:pt idx="20379">
                  <c:v>-44.591999999999992</c:v>
                </c:pt>
                <c:pt idx="20380">
                  <c:v>-44.589999999999996</c:v>
                </c:pt>
                <c:pt idx="20381">
                  <c:v>-44.587999999999994</c:v>
                </c:pt>
                <c:pt idx="20382">
                  <c:v>-44.585999999999991</c:v>
                </c:pt>
                <c:pt idx="20383">
                  <c:v>-44.583999999999996</c:v>
                </c:pt>
                <c:pt idx="20384">
                  <c:v>-44.581999999999994</c:v>
                </c:pt>
                <c:pt idx="20385">
                  <c:v>-44.579999999999991</c:v>
                </c:pt>
                <c:pt idx="20386">
                  <c:v>-44.577999999999996</c:v>
                </c:pt>
                <c:pt idx="20387">
                  <c:v>-44.575999999999993</c:v>
                </c:pt>
                <c:pt idx="20388">
                  <c:v>-44.573999999999991</c:v>
                </c:pt>
                <c:pt idx="20389">
                  <c:v>-44.571999999999996</c:v>
                </c:pt>
                <c:pt idx="20390">
                  <c:v>-44.569999999999993</c:v>
                </c:pt>
                <c:pt idx="20391">
                  <c:v>-44.567999999999998</c:v>
                </c:pt>
                <c:pt idx="20392">
                  <c:v>-44.565999999999995</c:v>
                </c:pt>
                <c:pt idx="20393">
                  <c:v>-44.563999999999993</c:v>
                </c:pt>
                <c:pt idx="20394">
                  <c:v>-44.561999999999998</c:v>
                </c:pt>
                <c:pt idx="20395">
                  <c:v>-44.559999999999995</c:v>
                </c:pt>
                <c:pt idx="20396">
                  <c:v>-44.557999999999993</c:v>
                </c:pt>
                <c:pt idx="20397">
                  <c:v>-44.555999999999997</c:v>
                </c:pt>
                <c:pt idx="20398">
                  <c:v>-44.553999999999995</c:v>
                </c:pt>
                <c:pt idx="20399">
                  <c:v>-44.551999999999992</c:v>
                </c:pt>
                <c:pt idx="20400">
                  <c:v>-44.55</c:v>
                </c:pt>
                <c:pt idx="20401">
                  <c:v>-44.547999999999995</c:v>
                </c:pt>
                <c:pt idx="20402">
                  <c:v>-44.545999999999992</c:v>
                </c:pt>
                <c:pt idx="20403">
                  <c:v>-44.543999999999997</c:v>
                </c:pt>
                <c:pt idx="20404">
                  <c:v>-44.541999999999994</c:v>
                </c:pt>
                <c:pt idx="20405">
                  <c:v>-44.539999999999992</c:v>
                </c:pt>
                <c:pt idx="20406">
                  <c:v>-44.537999999999997</c:v>
                </c:pt>
                <c:pt idx="20407">
                  <c:v>-44.535999999999994</c:v>
                </c:pt>
                <c:pt idx="20408">
                  <c:v>-44.533999999999992</c:v>
                </c:pt>
                <c:pt idx="20409">
                  <c:v>-44.531999999999996</c:v>
                </c:pt>
                <c:pt idx="20410">
                  <c:v>-44.529999999999994</c:v>
                </c:pt>
                <c:pt idx="20411">
                  <c:v>-44.527999999999992</c:v>
                </c:pt>
                <c:pt idx="20412">
                  <c:v>-44.525999999999996</c:v>
                </c:pt>
                <c:pt idx="20413">
                  <c:v>-44.523999999999994</c:v>
                </c:pt>
                <c:pt idx="20414">
                  <c:v>-44.521999999999991</c:v>
                </c:pt>
                <c:pt idx="20415">
                  <c:v>-44.519999999999996</c:v>
                </c:pt>
                <c:pt idx="20416">
                  <c:v>-44.517999999999994</c:v>
                </c:pt>
                <c:pt idx="20417">
                  <c:v>-44.515999999999991</c:v>
                </c:pt>
                <c:pt idx="20418">
                  <c:v>-44.513999999999996</c:v>
                </c:pt>
                <c:pt idx="20419">
                  <c:v>-44.511999999999993</c:v>
                </c:pt>
                <c:pt idx="20420">
                  <c:v>-44.509999999999991</c:v>
                </c:pt>
                <c:pt idx="20421">
                  <c:v>-44.507999999999996</c:v>
                </c:pt>
                <c:pt idx="20422">
                  <c:v>-44.505999999999993</c:v>
                </c:pt>
                <c:pt idx="20423">
                  <c:v>-44.503999999999998</c:v>
                </c:pt>
                <c:pt idx="20424">
                  <c:v>-44.501999999999995</c:v>
                </c:pt>
                <c:pt idx="20425">
                  <c:v>-44.499999999999993</c:v>
                </c:pt>
                <c:pt idx="20426">
                  <c:v>-44.497999999999998</c:v>
                </c:pt>
                <c:pt idx="20427">
                  <c:v>-44.495999999999995</c:v>
                </c:pt>
                <c:pt idx="20428">
                  <c:v>-44.493999999999993</c:v>
                </c:pt>
                <c:pt idx="20429">
                  <c:v>-44.491999999999997</c:v>
                </c:pt>
                <c:pt idx="20430">
                  <c:v>-44.489999999999995</c:v>
                </c:pt>
                <c:pt idx="20431">
                  <c:v>-44.487999999999992</c:v>
                </c:pt>
                <c:pt idx="20432">
                  <c:v>-44.485999999999997</c:v>
                </c:pt>
                <c:pt idx="20433">
                  <c:v>-44.483999999999995</c:v>
                </c:pt>
                <c:pt idx="20434">
                  <c:v>-44.481999999999992</c:v>
                </c:pt>
                <c:pt idx="20435">
                  <c:v>-44.48</c:v>
                </c:pt>
                <c:pt idx="20436">
                  <c:v>-44.477999999999994</c:v>
                </c:pt>
                <c:pt idx="20437">
                  <c:v>-44.475999999999992</c:v>
                </c:pt>
                <c:pt idx="20438">
                  <c:v>-44.473999999999997</c:v>
                </c:pt>
                <c:pt idx="20439">
                  <c:v>-44.471999999999994</c:v>
                </c:pt>
                <c:pt idx="20440">
                  <c:v>-44.469999999999992</c:v>
                </c:pt>
                <c:pt idx="20441">
                  <c:v>-44.467999999999996</c:v>
                </c:pt>
                <c:pt idx="20442">
                  <c:v>-44.465999999999994</c:v>
                </c:pt>
                <c:pt idx="20443">
                  <c:v>-44.463999999999992</c:v>
                </c:pt>
                <c:pt idx="20444">
                  <c:v>-44.461999999999996</c:v>
                </c:pt>
                <c:pt idx="20445">
                  <c:v>-44.459999999999994</c:v>
                </c:pt>
                <c:pt idx="20446">
                  <c:v>-44.457999999999991</c:v>
                </c:pt>
                <c:pt idx="20447">
                  <c:v>-44.455999999999996</c:v>
                </c:pt>
                <c:pt idx="20448">
                  <c:v>-44.453999999999994</c:v>
                </c:pt>
                <c:pt idx="20449">
                  <c:v>-44.451999999999991</c:v>
                </c:pt>
                <c:pt idx="20450">
                  <c:v>-44.449999999999996</c:v>
                </c:pt>
                <c:pt idx="20451">
                  <c:v>-44.447999999999993</c:v>
                </c:pt>
                <c:pt idx="20452">
                  <c:v>-44.445999999999991</c:v>
                </c:pt>
                <c:pt idx="20453">
                  <c:v>-44.443999999999996</c:v>
                </c:pt>
                <c:pt idx="20454">
                  <c:v>-44.441999999999993</c:v>
                </c:pt>
                <c:pt idx="20455">
                  <c:v>-44.44</c:v>
                </c:pt>
                <c:pt idx="20456">
                  <c:v>-44.437999999999995</c:v>
                </c:pt>
                <c:pt idx="20457">
                  <c:v>-44.435999999999993</c:v>
                </c:pt>
                <c:pt idx="20458">
                  <c:v>-44.433999999999997</c:v>
                </c:pt>
                <c:pt idx="20459">
                  <c:v>-44.431999999999995</c:v>
                </c:pt>
                <c:pt idx="20460">
                  <c:v>-44.429999999999993</c:v>
                </c:pt>
                <c:pt idx="20461">
                  <c:v>-44.427999999999997</c:v>
                </c:pt>
                <c:pt idx="20462">
                  <c:v>-44.425999999999995</c:v>
                </c:pt>
                <c:pt idx="20463">
                  <c:v>-44.423999999999992</c:v>
                </c:pt>
                <c:pt idx="20464">
                  <c:v>-44.421999999999997</c:v>
                </c:pt>
                <c:pt idx="20465">
                  <c:v>-44.419999999999995</c:v>
                </c:pt>
                <c:pt idx="20466">
                  <c:v>-44.417999999999992</c:v>
                </c:pt>
                <c:pt idx="20467">
                  <c:v>-44.415999999999997</c:v>
                </c:pt>
                <c:pt idx="20468">
                  <c:v>-44.413999999999994</c:v>
                </c:pt>
                <c:pt idx="20469">
                  <c:v>-44.411999999999992</c:v>
                </c:pt>
                <c:pt idx="20470">
                  <c:v>-44.41</c:v>
                </c:pt>
                <c:pt idx="20471">
                  <c:v>-44.407999999999994</c:v>
                </c:pt>
                <c:pt idx="20472">
                  <c:v>-44.405999999999992</c:v>
                </c:pt>
                <c:pt idx="20473">
                  <c:v>-44.403999999999996</c:v>
                </c:pt>
                <c:pt idx="20474">
                  <c:v>-44.401999999999994</c:v>
                </c:pt>
                <c:pt idx="20475">
                  <c:v>-44.399999999999991</c:v>
                </c:pt>
                <c:pt idx="20476">
                  <c:v>-44.397999999999996</c:v>
                </c:pt>
                <c:pt idx="20477">
                  <c:v>-44.395999999999994</c:v>
                </c:pt>
                <c:pt idx="20478">
                  <c:v>-44.393999999999991</c:v>
                </c:pt>
                <c:pt idx="20479">
                  <c:v>-44.391999999999996</c:v>
                </c:pt>
                <c:pt idx="20480">
                  <c:v>-44.389999999999993</c:v>
                </c:pt>
                <c:pt idx="20481">
                  <c:v>-44.387999999999991</c:v>
                </c:pt>
                <c:pt idx="20482">
                  <c:v>-44.385999999999996</c:v>
                </c:pt>
                <c:pt idx="20483">
                  <c:v>-44.383999999999993</c:v>
                </c:pt>
                <c:pt idx="20484">
                  <c:v>-44.381999999999991</c:v>
                </c:pt>
                <c:pt idx="20485">
                  <c:v>-44.379999999999995</c:v>
                </c:pt>
                <c:pt idx="20486">
                  <c:v>-44.377999999999993</c:v>
                </c:pt>
                <c:pt idx="20487">
                  <c:v>-44.375999999999998</c:v>
                </c:pt>
                <c:pt idx="20488">
                  <c:v>-44.373999999999995</c:v>
                </c:pt>
                <c:pt idx="20489">
                  <c:v>-44.371999999999993</c:v>
                </c:pt>
                <c:pt idx="20490">
                  <c:v>-44.37</c:v>
                </c:pt>
                <c:pt idx="20491">
                  <c:v>-44.367999999999995</c:v>
                </c:pt>
                <c:pt idx="20492">
                  <c:v>-44.365999999999993</c:v>
                </c:pt>
                <c:pt idx="20493">
                  <c:v>-44.363999999999997</c:v>
                </c:pt>
                <c:pt idx="20494">
                  <c:v>-44.361999999999995</c:v>
                </c:pt>
                <c:pt idx="20495">
                  <c:v>-44.359999999999992</c:v>
                </c:pt>
                <c:pt idx="20496">
                  <c:v>-44.357999999999997</c:v>
                </c:pt>
                <c:pt idx="20497">
                  <c:v>-44.355999999999995</c:v>
                </c:pt>
                <c:pt idx="20498">
                  <c:v>-44.353999999999992</c:v>
                </c:pt>
                <c:pt idx="20499">
                  <c:v>-44.351999999999997</c:v>
                </c:pt>
                <c:pt idx="20500">
                  <c:v>-44.349999999999994</c:v>
                </c:pt>
                <c:pt idx="20501">
                  <c:v>-44.347999999999992</c:v>
                </c:pt>
                <c:pt idx="20502">
                  <c:v>-44.345999999999997</c:v>
                </c:pt>
                <c:pt idx="20503">
                  <c:v>-44.343999999999994</c:v>
                </c:pt>
                <c:pt idx="20504">
                  <c:v>-44.341999999999992</c:v>
                </c:pt>
                <c:pt idx="20505">
                  <c:v>-44.339999999999996</c:v>
                </c:pt>
                <c:pt idx="20506">
                  <c:v>-44.337999999999994</c:v>
                </c:pt>
                <c:pt idx="20507">
                  <c:v>-44.335999999999991</c:v>
                </c:pt>
                <c:pt idx="20508">
                  <c:v>-44.333999999999996</c:v>
                </c:pt>
                <c:pt idx="20509">
                  <c:v>-44.331999999999994</c:v>
                </c:pt>
                <c:pt idx="20510">
                  <c:v>-44.329999999999991</c:v>
                </c:pt>
                <c:pt idx="20511">
                  <c:v>-44.327999999999996</c:v>
                </c:pt>
                <c:pt idx="20512">
                  <c:v>-44.325999999999993</c:v>
                </c:pt>
                <c:pt idx="20513">
                  <c:v>-44.323999999999991</c:v>
                </c:pt>
                <c:pt idx="20514">
                  <c:v>-44.321999999999996</c:v>
                </c:pt>
                <c:pt idx="20515">
                  <c:v>-44.319999999999993</c:v>
                </c:pt>
                <c:pt idx="20516">
                  <c:v>-44.317999999999998</c:v>
                </c:pt>
                <c:pt idx="20517">
                  <c:v>-44.315999999999995</c:v>
                </c:pt>
                <c:pt idx="20518">
                  <c:v>-44.313999999999993</c:v>
                </c:pt>
                <c:pt idx="20519">
                  <c:v>-44.311999999999998</c:v>
                </c:pt>
                <c:pt idx="20520">
                  <c:v>-44.309999999999995</c:v>
                </c:pt>
                <c:pt idx="20521">
                  <c:v>-44.307999999999993</c:v>
                </c:pt>
                <c:pt idx="20522">
                  <c:v>-44.305999999999997</c:v>
                </c:pt>
                <c:pt idx="20523">
                  <c:v>-44.303999999999995</c:v>
                </c:pt>
                <c:pt idx="20524">
                  <c:v>-44.301999999999992</c:v>
                </c:pt>
                <c:pt idx="20525">
                  <c:v>-44.3</c:v>
                </c:pt>
                <c:pt idx="20526">
                  <c:v>-44.297999999999995</c:v>
                </c:pt>
                <c:pt idx="20527">
                  <c:v>-44.295999999999992</c:v>
                </c:pt>
                <c:pt idx="20528">
                  <c:v>-44.293999999999997</c:v>
                </c:pt>
                <c:pt idx="20529">
                  <c:v>-44.291999999999994</c:v>
                </c:pt>
                <c:pt idx="20530">
                  <c:v>-44.289999999999992</c:v>
                </c:pt>
                <c:pt idx="20531">
                  <c:v>-44.287999999999997</c:v>
                </c:pt>
                <c:pt idx="20532">
                  <c:v>-44.285999999999994</c:v>
                </c:pt>
                <c:pt idx="20533">
                  <c:v>-44.283999999999992</c:v>
                </c:pt>
                <c:pt idx="20534">
                  <c:v>-44.281999999999996</c:v>
                </c:pt>
                <c:pt idx="20535">
                  <c:v>-44.279999999999994</c:v>
                </c:pt>
                <c:pt idx="20536">
                  <c:v>-44.277999999999992</c:v>
                </c:pt>
                <c:pt idx="20537">
                  <c:v>-44.275999999999996</c:v>
                </c:pt>
                <c:pt idx="20538">
                  <c:v>-44.273999999999994</c:v>
                </c:pt>
                <c:pt idx="20539">
                  <c:v>-44.271999999999991</c:v>
                </c:pt>
                <c:pt idx="20540">
                  <c:v>-44.269999999999996</c:v>
                </c:pt>
                <c:pt idx="20541">
                  <c:v>-44.267999999999994</c:v>
                </c:pt>
                <c:pt idx="20542">
                  <c:v>-44.265999999999991</c:v>
                </c:pt>
                <c:pt idx="20543">
                  <c:v>-44.263999999999996</c:v>
                </c:pt>
                <c:pt idx="20544">
                  <c:v>-44.261999999999993</c:v>
                </c:pt>
                <c:pt idx="20545">
                  <c:v>-44.259999999999991</c:v>
                </c:pt>
                <c:pt idx="20546">
                  <c:v>-44.257999999999996</c:v>
                </c:pt>
                <c:pt idx="20547">
                  <c:v>-44.255999999999993</c:v>
                </c:pt>
                <c:pt idx="20548">
                  <c:v>-44.253999999999998</c:v>
                </c:pt>
                <c:pt idx="20549">
                  <c:v>-44.251999999999995</c:v>
                </c:pt>
                <c:pt idx="20550">
                  <c:v>-44.249999999999993</c:v>
                </c:pt>
                <c:pt idx="20551">
                  <c:v>-44.247999999999998</c:v>
                </c:pt>
                <c:pt idx="20552">
                  <c:v>-44.245999999999995</c:v>
                </c:pt>
                <c:pt idx="20553">
                  <c:v>-44.243999999999993</c:v>
                </c:pt>
                <c:pt idx="20554">
                  <c:v>-44.241999999999997</c:v>
                </c:pt>
                <c:pt idx="20555">
                  <c:v>-44.239999999999995</c:v>
                </c:pt>
                <c:pt idx="20556">
                  <c:v>-44.237999999999992</c:v>
                </c:pt>
                <c:pt idx="20557">
                  <c:v>-44.235999999999997</c:v>
                </c:pt>
                <c:pt idx="20558">
                  <c:v>-44.233999999999995</c:v>
                </c:pt>
                <c:pt idx="20559">
                  <c:v>-44.231999999999992</c:v>
                </c:pt>
                <c:pt idx="20560">
                  <c:v>-44.23</c:v>
                </c:pt>
                <c:pt idx="20561">
                  <c:v>-44.227999999999994</c:v>
                </c:pt>
                <c:pt idx="20562">
                  <c:v>-44.225999999999992</c:v>
                </c:pt>
                <c:pt idx="20563">
                  <c:v>-44.223999999999997</c:v>
                </c:pt>
                <c:pt idx="20564">
                  <c:v>-44.221999999999994</c:v>
                </c:pt>
                <c:pt idx="20565">
                  <c:v>-44.219999999999992</c:v>
                </c:pt>
                <c:pt idx="20566">
                  <c:v>-44.217999999999996</c:v>
                </c:pt>
                <c:pt idx="20567">
                  <c:v>-44.215999999999994</c:v>
                </c:pt>
                <c:pt idx="20568">
                  <c:v>-44.213999999999992</c:v>
                </c:pt>
                <c:pt idx="20569">
                  <c:v>-44.211999999999996</c:v>
                </c:pt>
                <c:pt idx="20570">
                  <c:v>-44.209999999999994</c:v>
                </c:pt>
                <c:pt idx="20571">
                  <c:v>-44.207999999999991</c:v>
                </c:pt>
                <c:pt idx="20572">
                  <c:v>-44.205999999999996</c:v>
                </c:pt>
                <c:pt idx="20573">
                  <c:v>-44.203999999999994</c:v>
                </c:pt>
                <c:pt idx="20574">
                  <c:v>-44.201999999999991</c:v>
                </c:pt>
                <c:pt idx="20575">
                  <c:v>-44.199999999999996</c:v>
                </c:pt>
                <c:pt idx="20576">
                  <c:v>-44.197999999999993</c:v>
                </c:pt>
                <c:pt idx="20577">
                  <c:v>-44.195999999999991</c:v>
                </c:pt>
                <c:pt idx="20578">
                  <c:v>-44.193999999999996</c:v>
                </c:pt>
                <c:pt idx="20579">
                  <c:v>-44.191999999999993</c:v>
                </c:pt>
                <c:pt idx="20580">
                  <c:v>-44.19</c:v>
                </c:pt>
                <c:pt idx="20581">
                  <c:v>-44.187999999999995</c:v>
                </c:pt>
                <c:pt idx="20582">
                  <c:v>-44.185999999999993</c:v>
                </c:pt>
                <c:pt idx="20583">
                  <c:v>-44.183999999999997</c:v>
                </c:pt>
                <c:pt idx="20584">
                  <c:v>-44.181999999999995</c:v>
                </c:pt>
                <c:pt idx="20585">
                  <c:v>-44.179999999999993</c:v>
                </c:pt>
                <c:pt idx="20586">
                  <c:v>-44.177999999999997</c:v>
                </c:pt>
                <c:pt idx="20587">
                  <c:v>-44.175999999999995</c:v>
                </c:pt>
                <c:pt idx="20588">
                  <c:v>-44.173999999999992</c:v>
                </c:pt>
                <c:pt idx="20589">
                  <c:v>-44.171999999999997</c:v>
                </c:pt>
                <c:pt idx="20590">
                  <c:v>-44.169999999999995</c:v>
                </c:pt>
                <c:pt idx="20591">
                  <c:v>-44.167999999999992</c:v>
                </c:pt>
                <c:pt idx="20592">
                  <c:v>-44.165999999999997</c:v>
                </c:pt>
                <c:pt idx="20593">
                  <c:v>-44.163999999999994</c:v>
                </c:pt>
                <c:pt idx="20594">
                  <c:v>-44.161999999999992</c:v>
                </c:pt>
                <c:pt idx="20595">
                  <c:v>-44.16</c:v>
                </c:pt>
                <c:pt idx="20596">
                  <c:v>-44.157999999999994</c:v>
                </c:pt>
                <c:pt idx="20597">
                  <c:v>-44.155999999999992</c:v>
                </c:pt>
                <c:pt idx="20598">
                  <c:v>-44.153999999999996</c:v>
                </c:pt>
                <c:pt idx="20599">
                  <c:v>-44.151999999999994</c:v>
                </c:pt>
                <c:pt idx="20600">
                  <c:v>-44.149999999999991</c:v>
                </c:pt>
                <c:pt idx="20601">
                  <c:v>-44.147999999999996</c:v>
                </c:pt>
                <c:pt idx="20602">
                  <c:v>-44.145999999999994</c:v>
                </c:pt>
                <c:pt idx="20603">
                  <c:v>-44.143999999999991</c:v>
                </c:pt>
                <c:pt idx="20604">
                  <c:v>-44.141999999999996</c:v>
                </c:pt>
                <c:pt idx="20605">
                  <c:v>-44.139999999999993</c:v>
                </c:pt>
                <c:pt idx="20606">
                  <c:v>-44.137999999999991</c:v>
                </c:pt>
                <c:pt idx="20607">
                  <c:v>-44.135999999999996</c:v>
                </c:pt>
                <c:pt idx="20608">
                  <c:v>-44.133999999999993</c:v>
                </c:pt>
                <c:pt idx="20609">
                  <c:v>-44.131999999999991</c:v>
                </c:pt>
                <c:pt idx="20610">
                  <c:v>-44.129999999999995</c:v>
                </c:pt>
                <c:pt idx="20611">
                  <c:v>-44.127999999999993</c:v>
                </c:pt>
                <c:pt idx="20612">
                  <c:v>-44.125999999999998</c:v>
                </c:pt>
                <c:pt idx="20613">
                  <c:v>-44.123999999999995</c:v>
                </c:pt>
                <c:pt idx="20614">
                  <c:v>-44.121999999999993</c:v>
                </c:pt>
                <c:pt idx="20615">
                  <c:v>-44.12</c:v>
                </c:pt>
                <c:pt idx="20616">
                  <c:v>-44.117999999999995</c:v>
                </c:pt>
                <c:pt idx="20617">
                  <c:v>-44.115999999999993</c:v>
                </c:pt>
                <c:pt idx="20618">
                  <c:v>-44.113999999999997</c:v>
                </c:pt>
                <c:pt idx="20619">
                  <c:v>-44.111999999999995</c:v>
                </c:pt>
                <c:pt idx="20620">
                  <c:v>-44.109999999999992</c:v>
                </c:pt>
                <c:pt idx="20621">
                  <c:v>-44.107999999999997</c:v>
                </c:pt>
                <c:pt idx="20622">
                  <c:v>-44.105999999999995</c:v>
                </c:pt>
                <c:pt idx="20623">
                  <c:v>-44.103999999999992</c:v>
                </c:pt>
                <c:pt idx="20624">
                  <c:v>-44.101999999999997</c:v>
                </c:pt>
                <c:pt idx="20625">
                  <c:v>-44.099999999999994</c:v>
                </c:pt>
                <c:pt idx="20626">
                  <c:v>-44.097999999999992</c:v>
                </c:pt>
                <c:pt idx="20627">
                  <c:v>-44.095999999999997</c:v>
                </c:pt>
                <c:pt idx="20628">
                  <c:v>-44.093999999999994</c:v>
                </c:pt>
                <c:pt idx="20629">
                  <c:v>-44.091999999999992</c:v>
                </c:pt>
                <c:pt idx="20630">
                  <c:v>-44.089999999999996</c:v>
                </c:pt>
                <c:pt idx="20631">
                  <c:v>-44.087999999999994</c:v>
                </c:pt>
                <c:pt idx="20632">
                  <c:v>-44.085999999999991</c:v>
                </c:pt>
                <c:pt idx="20633">
                  <c:v>-44.083999999999996</c:v>
                </c:pt>
                <c:pt idx="20634">
                  <c:v>-44.081999999999994</c:v>
                </c:pt>
                <c:pt idx="20635">
                  <c:v>-44.079999999999991</c:v>
                </c:pt>
                <c:pt idx="20636">
                  <c:v>-44.077999999999996</c:v>
                </c:pt>
                <c:pt idx="20637">
                  <c:v>-44.075999999999993</c:v>
                </c:pt>
                <c:pt idx="20638">
                  <c:v>-44.073999999999991</c:v>
                </c:pt>
                <c:pt idx="20639">
                  <c:v>-44.071999999999996</c:v>
                </c:pt>
                <c:pt idx="20640">
                  <c:v>-44.069999999999993</c:v>
                </c:pt>
                <c:pt idx="20641">
                  <c:v>-44.067999999999998</c:v>
                </c:pt>
                <c:pt idx="20642">
                  <c:v>-44.065999999999995</c:v>
                </c:pt>
                <c:pt idx="20643">
                  <c:v>-44.063999999999993</c:v>
                </c:pt>
                <c:pt idx="20644">
                  <c:v>-44.061999999999998</c:v>
                </c:pt>
                <c:pt idx="20645">
                  <c:v>-44.059999999999995</c:v>
                </c:pt>
                <c:pt idx="20646">
                  <c:v>-44.057999999999993</c:v>
                </c:pt>
                <c:pt idx="20647">
                  <c:v>-44.055999999999997</c:v>
                </c:pt>
                <c:pt idx="20648">
                  <c:v>-44.053999999999995</c:v>
                </c:pt>
                <c:pt idx="20649">
                  <c:v>-44.051999999999992</c:v>
                </c:pt>
                <c:pt idx="20650">
                  <c:v>-44.05</c:v>
                </c:pt>
                <c:pt idx="20651">
                  <c:v>-44.047999999999995</c:v>
                </c:pt>
                <c:pt idx="20652">
                  <c:v>-44.045999999999992</c:v>
                </c:pt>
                <c:pt idx="20653">
                  <c:v>-44.043999999999997</c:v>
                </c:pt>
                <c:pt idx="20654">
                  <c:v>-44.041999999999994</c:v>
                </c:pt>
                <c:pt idx="20655">
                  <c:v>-44.039999999999992</c:v>
                </c:pt>
                <c:pt idx="20656">
                  <c:v>-44.037999999999997</c:v>
                </c:pt>
                <c:pt idx="20657">
                  <c:v>-44.035999999999994</c:v>
                </c:pt>
                <c:pt idx="20658">
                  <c:v>-44.033999999999992</c:v>
                </c:pt>
                <c:pt idx="20659">
                  <c:v>-44.031999999999996</c:v>
                </c:pt>
                <c:pt idx="20660">
                  <c:v>-44.029999999999994</c:v>
                </c:pt>
                <c:pt idx="20661">
                  <c:v>-44.027999999999992</c:v>
                </c:pt>
                <c:pt idx="20662">
                  <c:v>-44.025999999999996</c:v>
                </c:pt>
                <c:pt idx="20663">
                  <c:v>-44.023999999999994</c:v>
                </c:pt>
                <c:pt idx="20664">
                  <c:v>-44.021999999999991</c:v>
                </c:pt>
                <c:pt idx="20665">
                  <c:v>-44.019999999999996</c:v>
                </c:pt>
                <c:pt idx="20666">
                  <c:v>-44.017999999999994</c:v>
                </c:pt>
                <c:pt idx="20667">
                  <c:v>-44.015999999999991</c:v>
                </c:pt>
                <c:pt idx="20668">
                  <c:v>-44.013999999999996</c:v>
                </c:pt>
                <c:pt idx="20669">
                  <c:v>-44.011999999999993</c:v>
                </c:pt>
                <c:pt idx="20670">
                  <c:v>-44.009999999999991</c:v>
                </c:pt>
                <c:pt idx="20671">
                  <c:v>-44.007999999999996</c:v>
                </c:pt>
                <c:pt idx="20672">
                  <c:v>-44.005999999999993</c:v>
                </c:pt>
                <c:pt idx="20673">
                  <c:v>-44.003999999999998</c:v>
                </c:pt>
                <c:pt idx="20674">
                  <c:v>-44.001999999999995</c:v>
                </c:pt>
                <c:pt idx="20675">
                  <c:v>-43.999999999999993</c:v>
                </c:pt>
                <c:pt idx="20676">
                  <c:v>-43.997999999999998</c:v>
                </c:pt>
                <c:pt idx="20677">
                  <c:v>-43.995999999999995</c:v>
                </c:pt>
                <c:pt idx="20678">
                  <c:v>-43.993999999999993</c:v>
                </c:pt>
                <c:pt idx="20679">
                  <c:v>-43.991999999999997</c:v>
                </c:pt>
                <c:pt idx="20680">
                  <c:v>-43.989999999999995</c:v>
                </c:pt>
                <c:pt idx="20681">
                  <c:v>-43.987999999999992</c:v>
                </c:pt>
                <c:pt idx="20682">
                  <c:v>-43.985999999999997</c:v>
                </c:pt>
                <c:pt idx="20683">
                  <c:v>-43.983999999999995</c:v>
                </c:pt>
                <c:pt idx="20684">
                  <c:v>-43.981999999999992</c:v>
                </c:pt>
                <c:pt idx="20685">
                  <c:v>-43.98</c:v>
                </c:pt>
                <c:pt idx="20686">
                  <c:v>-43.977999999999994</c:v>
                </c:pt>
                <c:pt idx="20687">
                  <c:v>-43.975999999999992</c:v>
                </c:pt>
                <c:pt idx="20688">
                  <c:v>-43.973999999999997</c:v>
                </c:pt>
                <c:pt idx="20689">
                  <c:v>-43.971999999999994</c:v>
                </c:pt>
                <c:pt idx="20690">
                  <c:v>-43.969999999999992</c:v>
                </c:pt>
                <c:pt idx="20691">
                  <c:v>-43.967999999999996</c:v>
                </c:pt>
                <c:pt idx="20692">
                  <c:v>-43.965999999999994</c:v>
                </c:pt>
                <c:pt idx="20693">
                  <c:v>-43.963999999999992</c:v>
                </c:pt>
                <c:pt idx="20694">
                  <c:v>-43.961999999999996</c:v>
                </c:pt>
                <c:pt idx="20695">
                  <c:v>-43.959999999999994</c:v>
                </c:pt>
                <c:pt idx="20696">
                  <c:v>-43.957999999999991</c:v>
                </c:pt>
                <c:pt idx="20697">
                  <c:v>-43.955999999999996</c:v>
                </c:pt>
                <c:pt idx="20698">
                  <c:v>-43.953999999999994</c:v>
                </c:pt>
                <c:pt idx="20699">
                  <c:v>-43.951999999999991</c:v>
                </c:pt>
                <c:pt idx="20700">
                  <c:v>-43.949999999999996</c:v>
                </c:pt>
                <c:pt idx="20701">
                  <c:v>-43.947999999999993</c:v>
                </c:pt>
                <c:pt idx="20702">
                  <c:v>-43.945999999999991</c:v>
                </c:pt>
                <c:pt idx="20703">
                  <c:v>-43.943999999999996</c:v>
                </c:pt>
                <c:pt idx="20704">
                  <c:v>-43.941999999999993</c:v>
                </c:pt>
                <c:pt idx="20705">
                  <c:v>-43.94</c:v>
                </c:pt>
                <c:pt idx="20706">
                  <c:v>-43.937999999999995</c:v>
                </c:pt>
                <c:pt idx="20707">
                  <c:v>-43.935999999999993</c:v>
                </c:pt>
                <c:pt idx="20708">
                  <c:v>-43.933999999999997</c:v>
                </c:pt>
                <c:pt idx="20709">
                  <c:v>-43.931999999999995</c:v>
                </c:pt>
                <c:pt idx="20710">
                  <c:v>-43.929999999999993</c:v>
                </c:pt>
                <c:pt idx="20711">
                  <c:v>-43.927999999999997</c:v>
                </c:pt>
                <c:pt idx="20712">
                  <c:v>-43.925999999999995</c:v>
                </c:pt>
                <c:pt idx="20713">
                  <c:v>-43.923999999999992</c:v>
                </c:pt>
                <c:pt idx="20714">
                  <c:v>-43.921999999999997</c:v>
                </c:pt>
                <c:pt idx="20715">
                  <c:v>-43.919999999999995</c:v>
                </c:pt>
                <c:pt idx="20716">
                  <c:v>-43.917999999999992</c:v>
                </c:pt>
                <c:pt idx="20717">
                  <c:v>-43.915999999999997</c:v>
                </c:pt>
                <c:pt idx="20718">
                  <c:v>-43.913999999999994</c:v>
                </c:pt>
                <c:pt idx="20719">
                  <c:v>-43.911999999999992</c:v>
                </c:pt>
                <c:pt idx="20720">
                  <c:v>-43.91</c:v>
                </c:pt>
                <c:pt idx="20721">
                  <c:v>-43.907999999999994</c:v>
                </c:pt>
                <c:pt idx="20722">
                  <c:v>-43.905999999999992</c:v>
                </c:pt>
                <c:pt idx="20723">
                  <c:v>-43.903999999999996</c:v>
                </c:pt>
                <c:pt idx="20724">
                  <c:v>-43.901999999999994</c:v>
                </c:pt>
                <c:pt idx="20725">
                  <c:v>-43.899999999999991</c:v>
                </c:pt>
                <c:pt idx="20726">
                  <c:v>-43.897999999999996</c:v>
                </c:pt>
                <c:pt idx="20727">
                  <c:v>-43.895999999999994</c:v>
                </c:pt>
                <c:pt idx="20728">
                  <c:v>-43.893999999999991</c:v>
                </c:pt>
                <c:pt idx="20729">
                  <c:v>-43.891999999999996</c:v>
                </c:pt>
                <c:pt idx="20730">
                  <c:v>-43.889999999999993</c:v>
                </c:pt>
                <c:pt idx="20731">
                  <c:v>-43.887999999999991</c:v>
                </c:pt>
                <c:pt idx="20732">
                  <c:v>-43.885999999999996</c:v>
                </c:pt>
                <c:pt idx="20733">
                  <c:v>-43.883999999999993</c:v>
                </c:pt>
                <c:pt idx="20734">
                  <c:v>-43.881999999999991</c:v>
                </c:pt>
                <c:pt idx="20735">
                  <c:v>-43.879999999999995</c:v>
                </c:pt>
                <c:pt idx="20736">
                  <c:v>-43.877999999999993</c:v>
                </c:pt>
                <c:pt idx="20737">
                  <c:v>-43.875999999999998</c:v>
                </c:pt>
                <c:pt idx="20738">
                  <c:v>-43.873999999999995</c:v>
                </c:pt>
                <c:pt idx="20739">
                  <c:v>-43.871999999999993</c:v>
                </c:pt>
                <c:pt idx="20740">
                  <c:v>-43.87</c:v>
                </c:pt>
                <c:pt idx="20741">
                  <c:v>-43.867999999999995</c:v>
                </c:pt>
                <c:pt idx="20742">
                  <c:v>-43.865999999999993</c:v>
                </c:pt>
                <c:pt idx="20743">
                  <c:v>-43.863999999999997</c:v>
                </c:pt>
                <c:pt idx="20744">
                  <c:v>-43.861999999999995</c:v>
                </c:pt>
                <c:pt idx="20745">
                  <c:v>-43.859999999999992</c:v>
                </c:pt>
                <c:pt idx="20746">
                  <c:v>-43.857999999999997</c:v>
                </c:pt>
                <c:pt idx="20747">
                  <c:v>-43.855999999999995</c:v>
                </c:pt>
                <c:pt idx="20748">
                  <c:v>-43.853999999999992</c:v>
                </c:pt>
                <c:pt idx="20749">
                  <c:v>-43.851999999999997</c:v>
                </c:pt>
                <c:pt idx="20750">
                  <c:v>-43.849999999999994</c:v>
                </c:pt>
                <c:pt idx="20751">
                  <c:v>-43.847999999999992</c:v>
                </c:pt>
                <c:pt idx="20752">
                  <c:v>-43.845999999999997</c:v>
                </c:pt>
                <c:pt idx="20753">
                  <c:v>-43.843999999999994</c:v>
                </c:pt>
                <c:pt idx="20754">
                  <c:v>-43.841999999999992</c:v>
                </c:pt>
                <c:pt idx="20755">
                  <c:v>-43.839999999999996</c:v>
                </c:pt>
                <c:pt idx="20756">
                  <c:v>-43.837999999999994</c:v>
                </c:pt>
                <c:pt idx="20757">
                  <c:v>-43.835999999999991</c:v>
                </c:pt>
                <c:pt idx="20758">
                  <c:v>-43.833999999999996</c:v>
                </c:pt>
                <c:pt idx="20759">
                  <c:v>-43.831999999999994</c:v>
                </c:pt>
                <c:pt idx="20760">
                  <c:v>-43.829999999999991</c:v>
                </c:pt>
                <c:pt idx="20761">
                  <c:v>-43.827999999999996</c:v>
                </c:pt>
                <c:pt idx="20762">
                  <c:v>-43.825999999999993</c:v>
                </c:pt>
                <c:pt idx="20763">
                  <c:v>-43.823999999999991</c:v>
                </c:pt>
                <c:pt idx="20764">
                  <c:v>-43.821999999999996</c:v>
                </c:pt>
                <c:pt idx="20765">
                  <c:v>-43.819999999999993</c:v>
                </c:pt>
                <c:pt idx="20766">
                  <c:v>-43.817999999999998</c:v>
                </c:pt>
                <c:pt idx="20767">
                  <c:v>-43.815999999999995</c:v>
                </c:pt>
                <c:pt idx="20768">
                  <c:v>-43.813999999999993</c:v>
                </c:pt>
                <c:pt idx="20769">
                  <c:v>-43.811999999999998</c:v>
                </c:pt>
                <c:pt idx="20770">
                  <c:v>-43.809999999999995</c:v>
                </c:pt>
                <c:pt idx="20771">
                  <c:v>-43.807999999999993</c:v>
                </c:pt>
                <c:pt idx="20772">
                  <c:v>-43.805999999999997</c:v>
                </c:pt>
                <c:pt idx="20773">
                  <c:v>-43.803999999999995</c:v>
                </c:pt>
                <c:pt idx="20774">
                  <c:v>-43.801999999999992</c:v>
                </c:pt>
                <c:pt idx="20775">
                  <c:v>-43.8</c:v>
                </c:pt>
                <c:pt idx="20776">
                  <c:v>-43.797999999999995</c:v>
                </c:pt>
                <c:pt idx="20777">
                  <c:v>-43.795999999999992</c:v>
                </c:pt>
                <c:pt idx="20778">
                  <c:v>-43.793999999999997</c:v>
                </c:pt>
                <c:pt idx="20779">
                  <c:v>-43.791999999999994</c:v>
                </c:pt>
                <c:pt idx="20780">
                  <c:v>-43.789999999999992</c:v>
                </c:pt>
                <c:pt idx="20781">
                  <c:v>-43.787999999999997</c:v>
                </c:pt>
                <c:pt idx="20782">
                  <c:v>-43.785999999999994</c:v>
                </c:pt>
                <c:pt idx="20783">
                  <c:v>-43.783999999999992</c:v>
                </c:pt>
                <c:pt idx="20784">
                  <c:v>-43.781999999999996</c:v>
                </c:pt>
                <c:pt idx="20785">
                  <c:v>-43.779999999999994</c:v>
                </c:pt>
                <c:pt idx="20786">
                  <c:v>-43.777999999999992</c:v>
                </c:pt>
                <c:pt idx="20787">
                  <c:v>-43.775999999999996</c:v>
                </c:pt>
                <c:pt idx="20788">
                  <c:v>-43.773999999999994</c:v>
                </c:pt>
                <c:pt idx="20789">
                  <c:v>-43.771999999999991</c:v>
                </c:pt>
                <c:pt idx="20790">
                  <c:v>-43.769999999999996</c:v>
                </c:pt>
                <c:pt idx="20791">
                  <c:v>-43.767999999999994</c:v>
                </c:pt>
                <c:pt idx="20792">
                  <c:v>-43.765999999999991</c:v>
                </c:pt>
                <c:pt idx="20793">
                  <c:v>-43.763999999999996</c:v>
                </c:pt>
                <c:pt idx="20794">
                  <c:v>-43.761999999999993</c:v>
                </c:pt>
                <c:pt idx="20795">
                  <c:v>-43.759999999999991</c:v>
                </c:pt>
                <c:pt idx="20796">
                  <c:v>-43.757999999999996</c:v>
                </c:pt>
                <c:pt idx="20797">
                  <c:v>-43.755999999999993</c:v>
                </c:pt>
                <c:pt idx="20798">
                  <c:v>-43.753999999999998</c:v>
                </c:pt>
                <c:pt idx="20799">
                  <c:v>-43.751999999999995</c:v>
                </c:pt>
                <c:pt idx="20800">
                  <c:v>-43.749999999999993</c:v>
                </c:pt>
                <c:pt idx="20801">
                  <c:v>-43.747999999999998</c:v>
                </c:pt>
                <c:pt idx="20802">
                  <c:v>-43.745999999999995</c:v>
                </c:pt>
                <c:pt idx="20803">
                  <c:v>-43.743999999999993</c:v>
                </c:pt>
                <c:pt idx="20804">
                  <c:v>-43.741999999999997</c:v>
                </c:pt>
                <c:pt idx="20805">
                  <c:v>-43.739999999999995</c:v>
                </c:pt>
                <c:pt idx="20806">
                  <c:v>-43.737999999999992</c:v>
                </c:pt>
                <c:pt idx="20807">
                  <c:v>-43.735999999999997</c:v>
                </c:pt>
                <c:pt idx="20808">
                  <c:v>-43.733999999999995</c:v>
                </c:pt>
                <c:pt idx="20809">
                  <c:v>-43.731999999999992</c:v>
                </c:pt>
                <c:pt idx="20810">
                  <c:v>-43.73</c:v>
                </c:pt>
                <c:pt idx="20811">
                  <c:v>-43.727999999999994</c:v>
                </c:pt>
                <c:pt idx="20812">
                  <c:v>-43.725999999999992</c:v>
                </c:pt>
                <c:pt idx="20813">
                  <c:v>-43.723999999999997</c:v>
                </c:pt>
                <c:pt idx="20814">
                  <c:v>-43.721999999999994</c:v>
                </c:pt>
                <c:pt idx="20815">
                  <c:v>-43.719999999999992</c:v>
                </c:pt>
                <c:pt idx="20816">
                  <c:v>-43.717999999999996</c:v>
                </c:pt>
                <c:pt idx="20817">
                  <c:v>-43.715999999999994</c:v>
                </c:pt>
                <c:pt idx="20818">
                  <c:v>-43.713999999999992</c:v>
                </c:pt>
                <c:pt idx="20819">
                  <c:v>-43.711999999999996</c:v>
                </c:pt>
                <c:pt idx="20820">
                  <c:v>-43.709999999999994</c:v>
                </c:pt>
                <c:pt idx="20821">
                  <c:v>-43.707999999999991</c:v>
                </c:pt>
                <c:pt idx="20822">
                  <c:v>-43.705999999999996</c:v>
                </c:pt>
                <c:pt idx="20823">
                  <c:v>-43.703999999999994</c:v>
                </c:pt>
                <c:pt idx="20824">
                  <c:v>-43.701999999999991</c:v>
                </c:pt>
                <c:pt idx="20825">
                  <c:v>-43.699999999999996</c:v>
                </c:pt>
                <c:pt idx="20826">
                  <c:v>-43.697999999999993</c:v>
                </c:pt>
                <c:pt idx="20827">
                  <c:v>-43.695999999999991</c:v>
                </c:pt>
                <c:pt idx="20828">
                  <c:v>-43.693999999999996</c:v>
                </c:pt>
                <c:pt idx="20829">
                  <c:v>-43.691999999999993</c:v>
                </c:pt>
                <c:pt idx="20830">
                  <c:v>-43.69</c:v>
                </c:pt>
                <c:pt idx="20831">
                  <c:v>-43.687999999999995</c:v>
                </c:pt>
                <c:pt idx="20832">
                  <c:v>-43.685999999999993</c:v>
                </c:pt>
                <c:pt idx="20833">
                  <c:v>-43.683999999999997</c:v>
                </c:pt>
                <c:pt idx="20834">
                  <c:v>-43.681999999999995</c:v>
                </c:pt>
                <c:pt idx="20835">
                  <c:v>-43.679999999999993</c:v>
                </c:pt>
                <c:pt idx="20836">
                  <c:v>-43.677999999999997</c:v>
                </c:pt>
                <c:pt idx="20837">
                  <c:v>-43.675999999999995</c:v>
                </c:pt>
                <c:pt idx="20838">
                  <c:v>-43.673999999999992</c:v>
                </c:pt>
                <c:pt idx="20839">
                  <c:v>-43.671999999999997</c:v>
                </c:pt>
                <c:pt idx="20840">
                  <c:v>-43.669999999999995</c:v>
                </c:pt>
                <c:pt idx="20841">
                  <c:v>-43.667999999999992</c:v>
                </c:pt>
                <c:pt idx="20842">
                  <c:v>-43.665999999999997</c:v>
                </c:pt>
                <c:pt idx="20843">
                  <c:v>-43.663999999999994</c:v>
                </c:pt>
                <c:pt idx="20844">
                  <c:v>-43.661999999999992</c:v>
                </c:pt>
                <c:pt idx="20845">
                  <c:v>-43.66</c:v>
                </c:pt>
                <c:pt idx="20846">
                  <c:v>-43.657999999999994</c:v>
                </c:pt>
                <c:pt idx="20847">
                  <c:v>-43.655999999999992</c:v>
                </c:pt>
                <c:pt idx="20848">
                  <c:v>-43.653999999999996</c:v>
                </c:pt>
                <c:pt idx="20849">
                  <c:v>-43.651999999999994</c:v>
                </c:pt>
                <c:pt idx="20850">
                  <c:v>-43.649999999999991</c:v>
                </c:pt>
                <c:pt idx="20851">
                  <c:v>-43.647999999999996</c:v>
                </c:pt>
                <c:pt idx="20852">
                  <c:v>-43.645999999999994</c:v>
                </c:pt>
                <c:pt idx="20853">
                  <c:v>-43.643999999999991</c:v>
                </c:pt>
                <c:pt idx="20854">
                  <c:v>-43.641999999999996</c:v>
                </c:pt>
                <c:pt idx="20855">
                  <c:v>-43.639999999999993</c:v>
                </c:pt>
                <c:pt idx="20856">
                  <c:v>-43.637999999999991</c:v>
                </c:pt>
                <c:pt idx="20857">
                  <c:v>-43.635999999999996</c:v>
                </c:pt>
                <c:pt idx="20858">
                  <c:v>-43.633999999999993</c:v>
                </c:pt>
                <c:pt idx="20859">
                  <c:v>-43.631999999999991</c:v>
                </c:pt>
                <c:pt idx="20860">
                  <c:v>-43.629999999999995</c:v>
                </c:pt>
                <c:pt idx="20861">
                  <c:v>-43.627999999999993</c:v>
                </c:pt>
                <c:pt idx="20862">
                  <c:v>-43.625999999999998</c:v>
                </c:pt>
                <c:pt idx="20863">
                  <c:v>-43.623999999999995</c:v>
                </c:pt>
                <c:pt idx="20864">
                  <c:v>-43.621999999999993</c:v>
                </c:pt>
                <c:pt idx="20865">
                  <c:v>-43.62</c:v>
                </c:pt>
                <c:pt idx="20866">
                  <c:v>-43.617999999999995</c:v>
                </c:pt>
                <c:pt idx="20867">
                  <c:v>-43.615999999999993</c:v>
                </c:pt>
                <c:pt idx="20868">
                  <c:v>-43.613999999999997</c:v>
                </c:pt>
                <c:pt idx="20869">
                  <c:v>-43.611999999999995</c:v>
                </c:pt>
                <c:pt idx="20870">
                  <c:v>-43.609999999999992</c:v>
                </c:pt>
                <c:pt idx="20871">
                  <c:v>-43.607999999999997</c:v>
                </c:pt>
                <c:pt idx="20872">
                  <c:v>-43.605999999999995</c:v>
                </c:pt>
                <c:pt idx="20873">
                  <c:v>-43.603999999999992</c:v>
                </c:pt>
                <c:pt idx="20874">
                  <c:v>-43.601999999999997</c:v>
                </c:pt>
                <c:pt idx="20875">
                  <c:v>-43.599999999999994</c:v>
                </c:pt>
                <c:pt idx="20876">
                  <c:v>-43.597999999999992</c:v>
                </c:pt>
                <c:pt idx="20877">
                  <c:v>-43.595999999999997</c:v>
                </c:pt>
                <c:pt idx="20878">
                  <c:v>-43.593999999999994</c:v>
                </c:pt>
                <c:pt idx="20879">
                  <c:v>-43.591999999999992</c:v>
                </c:pt>
                <c:pt idx="20880">
                  <c:v>-43.589999999999996</c:v>
                </c:pt>
                <c:pt idx="20881">
                  <c:v>-43.587999999999994</c:v>
                </c:pt>
                <c:pt idx="20882">
                  <c:v>-43.585999999999991</c:v>
                </c:pt>
                <c:pt idx="20883">
                  <c:v>-43.583999999999996</c:v>
                </c:pt>
                <c:pt idx="20884">
                  <c:v>-43.581999999999994</c:v>
                </c:pt>
                <c:pt idx="20885">
                  <c:v>-43.579999999999991</c:v>
                </c:pt>
                <c:pt idx="20886">
                  <c:v>-43.577999999999996</c:v>
                </c:pt>
                <c:pt idx="20887">
                  <c:v>-43.575999999999993</c:v>
                </c:pt>
                <c:pt idx="20888">
                  <c:v>-43.573999999999991</c:v>
                </c:pt>
                <c:pt idx="20889">
                  <c:v>-43.571999999999996</c:v>
                </c:pt>
                <c:pt idx="20890">
                  <c:v>-43.569999999999993</c:v>
                </c:pt>
                <c:pt idx="20891">
                  <c:v>-43.567999999999998</c:v>
                </c:pt>
                <c:pt idx="20892">
                  <c:v>-43.565999999999995</c:v>
                </c:pt>
                <c:pt idx="20893">
                  <c:v>-43.563999999999993</c:v>
                </c:pt>
                <c:pt idx="20894">
                  <c:v>-43.561999999999998</c:v>
                </c:pt>
                <c:pt idx="20895">
                  <c:v>-43.559999999999995</c:v>
                </c:pt>
                <c:pt idx="20896">
                  <c:v>-43.557999999999993</c:v>
                </c:pt>
                <c:pt idx="20897">
                  <c:v>-43.555999999999997</c:v>
                </c:pt>
                <c:pt idx="20898">
                  <c:v>-43.553999999999995</c:v>
                </c:pt>
                <c:pt idx="20899">
                  <c:v>-43.551999999999992</c:v>
                </c:pt>
                <c:pt idx="20900">
                  <c:v>-43.55</c:v>
                </c:pt>
                <c:pt idx="20901">
                  <c:v>-43.547999999999995</c:v>
                </c:pt>
                <c:pt idx="20902">
                  <c:v>-43.545999999999992</c:v>
                </c:pt>
                <c:pt idx="20903">
                  <c:v>-43.543999999999997</c:v>
                </c:pt>
                <c:pt idx="20904">
                  <c:v>-43.541999999999994</c:v>
                </c:pt>
                <c:pt idx="20905">
                  <c:v>-43.539999999999992</c:v>
                </c:pt>
                <c:pt idx="20906">
                  <c:v>-43.537999999999997</c:v>
                </c:pt>
                <c:pt idx="20907">
                  <c:v>-43.535999999999994</c:v>
                </c:pt>
                <c:pt idx="20908">
                  <c:v>-43.533999999999992</c:v>
                </c:pt>
                <c:pt idx="20909">
                  <c:v>-43.531999999999996</c:v>
                </c:pt>
                <c:pt idx="20910">
                  <c:v>-43.529999999999994</c:v>
                </c:pt>
                <c:pt idx="20911">
                  <c:v>-43.527999999999992</c:v>
                </c:pt>
                <c:pt idx="20912">
                  <c:v>-43.525999999999996</c:v>
                </c:pt>
                <c:pt idx="20913">
                  <c:v>-43.523999999999994</c:v>
                </c:pt>
                <c:pt idx="20914">
                  <c:v>-43.521999999999991</c:v>
                </c:pt>
                <c:pt idx="20915">
                  <c:v>-43.519999999999996</c:v>
                </c:pt>
                <c:pt idx="20916">
                  <c:v>-43.517999999999994</c:v>
                </c:pt>
                <c:pt idx="20917">
                  <c:v>-43.515999999999991</c:v>
                </c:pt>
                <c:pt idx="20918">
                  <c:v>-43.513999999999996</c:v>
                </c:pt>
                <c:pt idx="20919">
                  <c:v>-43.511999999999993</c:v>
                </c:pt>
                <c:pt idx="20920">
                  <c:v>-43.509999999999991</c:v>
                </c:pt>
                <c:pt idx="20921">
                  <c:v>-43.507999999999996</c:v>
                </c:pt>
                <c:pt idx="20922">
                  <c:v>-43.505999999999993</c:v>
                </c:pt>
                <c:pt idx="20923">
                  <c:v>-43.503999999999998</c:v>
                </c:pt>
                <c:pt idx="20924">
                  <c:v>-43.501999999999995</c:v>
                </c:pt>
                <c:pt idx="20925">
                  <c:v>-43.499999999999993</c:v>
                </c:pt>
                <c:pt idx="20926">
                  <c:v>-43.497999999999998</c:v>
                </c:pt>
                <c:pt idx="20927">
                  <c:v>-43.495999999999995</c:v>
                </c:pt>
                <c:pt idx="20928">
                  <c:v>-43.493999999999993</c:v>
                </c:pt>
                <c:pt idx="20929">
                  <c:v>-43.491999999999997</c:v>
                </c:pt>
                <c:pt idx="20930">
                  <c:v>-43.489999999999995</c:v>
                </c:pt>
                <c:pt idx="20931">
                  <c:v>-43.487999999999992</c:v>
                </c:pt>
                <c:pt idx="20932">
                  <c:v>-43.485999999999997</c:v>
                </c:pt>
                <c:pt idx="20933">
                  <c:v>-43.483999999999995</c:v>
                </c:pt>
                <c:pt idx="20934">
                  <c:v>-43.481999999999992</c:v>
                </c:pt>
                <c:pt idx="20935">
                  <c:v>-43.48</c:v>
                </c:pt>
                <c:pt idx="20936">
                  <c:v>-43.477999999999994</c:v>
                </c:pt>
                <c:pt idx="20937">
                  <c:v>-43.475999999999992</c:v>
                </c:pt>
                <c:pt idx="20938">
                  <c:v>-43.473999999999997</c:v>
                </c:pt>
                <c:pt idx="20939">
                  <c:v>-43.471999999999994</c:v>
                </c:pt>
                <c:pt idx="20940">
                  <c:v>-43.469999999999992</c:v>
                </c:pt>
                <c:pt idx="20941">
                  <c:v>-43.467999999999996</c:v>
                </c:pt>
                <c:pt idx="20942">
                  <c:v>-43.465999999999994</c:v>
                </c:pt>
                <c:pt idx="20943">
                  <c:v>-43.463999999999992</c:v>
                </c:pt>
                <c:pt idx="20944">
                  <c:v>-43.461999999999996</c:v>
                </c:pt>
                <c:pt idx="20945">
                  <c:v>-43.459999999999994</c:v>
                </c:pt>
                <c:pt idx="20946">
                  <c:v>-43.457999999999991</c:v>
                </c:pt>
                <c:pt idx="20947">
                  <c:v>-43.455999999999996</c:v>
                </c:pt>
                <c:pt idx="20948">
                  <c:v>-43.453999999999994</c:v>
                </c:pt>
                <c:pt idx="20949">
                  <c:v>-43.451999999999991</c:v>
                </c:pt>
                <c:pt idx="20950">
                  <c:v>-43.449999999999996</c:v>
                </c:pt>
                <c:pt idx="20951">
                  <c:v>-43.447999999999993</c:v>
                </c:pt>
                <c:pt idx="20952">
                  <c:v>-43.445999999999991</c:v>
                </c:pt>
                <c:pt idx="20953">
                  <c:v>-43.443999999999996</c:v>
                </c:pt>
                <c:pt idx="20954">
                  <c:v>-43.441999999999993</c:v>
                </c:pt>
                <c:pt idx="20955">
                  <c:v>-43.44</c:v>
                </c:pt>
                <c:pt idx="20956">
                  <c:v>-43.437999999999995</c:v>
                </c:pt>
                <c:pt idx="20957">
                  <c:v>-43.435999999999993</c:v>
                </c:pt>
                <c:pt idx="20958">
                  <c:v>-43.433999999999997</c:v>
                </c:pt>
                <c:pt idx="20959">
                  <c:v>-43.431999999999995</c:v>
                </c:pt>
                <c:pt idx="20960">
                  <c:v>-43.429999999999993</c:v>
                </c:pt>
                <c:pt idx="20961">
                  <c:v>-43.427999999999997</c:v>
                </c:pt>
                <c:pt idx="20962">
                  <c:v>-43.425999999999995</c:v>
                </c:pt>
                <c:pt idx="20963">
                  <c:v>-43.423999999999992</c:v>
                </c:pt>
                <c:pt idx="20964">
                  <c:v>-43.421999999999997</c:v>
                </c:pt>
                <c:pt idx="20965">
                  <c:v>-43.419999999999995</c:v>
                </c:pt>
                <c:pt idx="20966">
                  <c:v>-43.417999999999992</c:v>
                </c:pt>
                <c:pt idx="20967">
                  <c:v>-43.415999999999997</c:v>
                </c:pt>
                <c:pt idx="20968">
                  <c:v>-43.413999999999994</c:v>
                </c:pt>
                <c:pt idx="20969">
                  <c:v>-43.411999999999992</c:v>
                </c:pt>
                <c:pt idx="20970">
                  <c:v>-43.41</c:v>
                </c:pt>
                <c:pt idx="20971">
                  <c:v>-43.407999999999994</c:v>
                </c:pt>
                <c:pt idx="20972">
                  <c:v>-43.405999999999992</c:v>
                </c:pt>
                <c:pt idx="20973">
                  <c:v>-43.403999999999996</c:v>
                </c:pt>
                <c:pt idx="20974">
                  <c:v>-43.401999999999994</c:v>
                </c:pt>
                <c:pt idx="20975">
                  <c:v>-43.399999999999991</c:v>
                </c:pt>
                <c:pt idx="20976">
                  <c:v>-43.397999999999996</c:v>
                </c:pt>
                <c:pt idx="20977">
                  <c:v>-43.395999999999994</c:v>
                </c:pt>
                <c:pt idx="20978">
                  <c:v>-43.393999999999991</c:v>
                </c:pt>
                <c:pt idx="20979">
                  <c:v>-43.391999999999996</c:v>
                </c:pt>
                <c:pt idx="20980">
                  <c:v>-43.389999999999993</c:v>
                </c:pt>
                <c:pt idx="20981">
                  <c:v>-43.387999999999991</c:v>
                </c:pt>
                <c:pt idx="20982">
                  <c:v>-43.385999999999996</c:v>
                </c:pt>
                <c:pt idx="20983">
                  <c:v>-43.383999999999993</c:v>
                </c:pt>
                <c:pt idx="20984">
                  <c:v>-43.381999999999991</c:v>
                </c:pt>
                <c:pt idx="20985">
                  <c:v>-43.379999999999995</c:v>
                </c:pt>
                <c:pt idx="20986">
                  <c:v>-43.377999999999993</c:v>
                </c:pt>
                <c:pt idx="20987">
                  <c:v>-43.375999999999998</c:v>
                </c:pt>
                <c:pt idx="20988">
                  <c:v>-43.373999999999995</c:v>
                </c:pt>
                <c:pt idx="20989">
                  <c:v>-43.371999999999993</c:v>
                </c:pt>
                <c:pt idx="20990">
                  <c:v>-43.37</c:v>
                </c:pt>
                <c:pt idx="20991">
                  <c:v>-43.367999999999995</c:v>
                </c:pt>
                <c:pt idx="20992">
                  <c:v>-43.365999999999993</c:v>
                </c:pt>
                <c:pt idx="20993">
                  <c:v>-43.363999999999997</c:v>
                </c:pt>
                <c:pt idx="20994">
                  <c:v>-43.361999999999995</c:v>
                </c:pt>
                <c:pt idx="20995">
                  <c:v>-43.359999999999992</c:v>
                </c:pt>
                <c:pt idx="20996">
                  <c:v>-43.357999999999997</c:v>
                </c:pt>
                <c:pt idx="20997">
                  <c:v>-43.355999999999995</c:v>
                </c:pt>
                <c:pt idx="20998">
                  <c:v>-43.353999999999992</c:v>
                </c:pt>
                <c:pt idx="20999">
                  <c:v>-43.351999999999997</c:v>
                </c:pt>
                <c:pt idx="21000">
                  <c:v>-43.349999999999994</c:v>
                </c:pt>
                <c:pt idx="21001">
                  <c:v>-43.347999999999992</c:v>
                </c:pt>
                <c:pt idx="21002">
                  <c:v>-43.345999999999997</c:v>
                </c:pt>
                <c:pt idx="21003">
                  <c:v>-43.343999999999994</c:v>
                </c:pt>
                <c:pt idx="21004">
                  <c:v>-43.341999999999992</c:v>
                </c:pt>
                <c:pt idx="21005">
                  <c:v>-43.339999999999996</c:v>
                </c:pt>
                <c:pt idx="21006">
                  <c:v>-43.337999999999994</c:v>
                </c:pt>
                <c:pt idx="21007">
                  <c:v>-43.335999999999991</c:v>
                </c:pt>
                <c:pt idx="21008">
                  <c:v>-43.333999999999996</c:v>
                </c:pt>
                <c:pt idx="21009">
                  <c:v>-43.331999999999994</c:v>
                </c:pt>
                <c:pt idx="21010">
                  <c:v>-43.329999999999991</c:v>
                </c:pt>
                <c:pt idx="21011">
                  <c:v>-43.327999999999996</c:v>
                </c:pt>
                <c:pt idx="21012">
                  <c:v>-43.325999999999993</c:v>
                </c:pt>
                <c:pt idx="21013">
                  <c:v>-43.323999999999991</c:v>
                </c:pt>
                <c:pt idx="21014">
                  <c:v>-43.321999999999996</c:v>
                </c:pt>
                <c:pt idx="21015">
                  <c:v>-43.319999999999993</c:v>
                </c:pt>
                <c:pt idx="21016">
                  <c:v>-43.317999999999998</c:v>
                </c:pt>
                <c:pt idx="21017">
                  <c:v>-43.315999999999995</c:v>
                </c:pt>
                <c:pt idx="21018">
                  <c:v>-43.313999999999993</c:v>
                </c:pt>
                <c:pt idx="21019">
                  <c:v>-43.311999999999998</c:v>
                </c:pt>
                <c:pt idx="21020">
                  <c:v>-43.309999999999995</c:v>
                </c:pt>
                <c:pt idx="21021">
                  <c:v>-43.307999999999993</c:v>
                </c:pt>
                <c:pt idx="21022">
                  <c:v>-43.305999999999997</c:v>
                </c:pt>
                <c:pt idx="21023">
                  <c:v>-43.303999999999995</c:v>
                </c:pt>
                <c:pt idx="21024">
                  <c:v>-43.301999999999992</c:v>
                </c:pt>
                <c:pt idx="21025">
                  <c:v>-43.3</c:v>
                </c:pt>
                <c:pt idx="21026">
                  <c:v>-43.297999999999995</c:v>
                </c:pt>
                <c:pt idx="21027">
                  <c:v>-43.295999999999992</c:v>
                </c:pt>
                <c:pt idx="21028">
                  <c:v>-43.293999999999997</c:v>
                </c:pt>
                <c:pt idx="21029">
                  <c:v>-43.291999999999994</c:v>
                </c:pt>
                <c:pt idx="21030">
                  <c:v>-43.289999999999992</c:v>
                </c:pt>
                <c:pt idx="21031">
                  <c:v>-43.287999999999997</c:v>
                </c:pt>
                <c:pt idx="21032">
                  <c:v>-43.285999999999994</c:v>
                </c:pt>
                <c:pt idx="21033">
                  <c:v>-43.283999999999992</c:v>
                </c:pt>
                <c:pt idx="21034">
                  <c:v>-43.281999999999996</c:v>
                </c:pt>
                <c:pt idx="21035">
                  <c:v>-43.279999999999994</c:v>
                </c:pt>
                <c:pt idx="21036">
                  <c:v>-43.277999999999992</c:v>
                </c:pt>
                <c:pt idx="21037">
                  <c:v>-43.275999999999996</c:v>
                </c:pt>
                <c:pt idx="21038">
                  <c:v>-43.273999999999994</c:v>
                </c:pt>
                <c:pt idx="21039">
                  <c:v>-43.271999999999991</c:v>
                </c:pt>
                <c:pt idx="21040">
                  <c:v>-43.269999999999996</c:v>
                </c:pt>
                <c:pt idx="21041">
                  <c:v>-43.267999999999994</c:v>
                </c:pt>
                <c:pt idx="21042">
                  <c:v>-43.265999999999991</c:v>
                </c:pt>
                <c:pt idx="21043">
                  <c:v>-43.263999999999996</c:v>
                </c:pt>
                <c:pt idx="21044">
                  <c:v>-43.261999999999993</c:v>
                </c:pt>
                <c:pt idx="21045">
                  <c:v>-43.259999999999991</c:v>
                </c:pt>
                <c:pt idx="21046">
                  <c:v>-43.257999999999996</c:v>
                </c:pt>
                <c:pt idx="21047">
                  <c:v>-43.255999999999993</c:v>
                </c:pt>
                <c:pt idx="21048">
                  <c:v>-43.253999999999998</c:v>
                </c:pt>
                <c:pt idx="21049">
                  <c:v>-43.251999999999995</c:v>
                </c:pt>
                <c:pt idx="21050">
                  <c:v>-43.249999999999993</c:v>
                </c:pt>
                <c:pt idx="21051">
                  <c:v>-43.247999999999998</c:v>
                </c:pt>
                <c:pt idx="21052">
                  <c:v>-43.245999999999995</c:v>
                </c:pt>
                <c:pt idx="21053">
                  <c:v>-43.243999999999993</c:v>
                </c:pt>
                <c:pt idx="21054">
                  <c:v>-43.241999999999997</c:v>
                </c:pt>
                <c:pt idx="21055">
                  <c:v>-43.239999999999995</c:v>
                </c:pt>
                <c:pt idx="21056">
                  <c:v>-43.237999999999992</c:v>
                </c:pt>
                <c:pt idx="21057">
                  <c:v>-43.235999999999997</c:v>
                </c:pt>
                <c:pt idx="21058">
                  <c:v>-43.233999999999995</c:v>
                </c:pt>
                <c:pt idx="21059">
                  <c:v>-43.231999999999992</c:v>
                </c:pt>
                <c:pt idx="21060">
                  <c:v>-43.23</c:v>
                </c:pt>
                <c:pt idx="21061">
                  <c:v>-43.227999999999994</c:v>
                </c:pt>
                <c:pt idx="21062">
                  <c:v>-43.225999999999992</c:v>
                </c:pt>
                <c:pt idx="21063">
                  <c:v>-43.223999999999997</c:v>
                </c:pt>
                <c:pt idx="21064">
                  <c:v>-43.221999999999994</c:v>
                </c:pt>
                <c:pt idx="21065">
                  <c:v>-43.219999999999992</c:v>
                </c:pt>
                <c:pt idx="21066">
                  <c:v>-43.217999999999996</c:v>
                </c:pt>
                <c:pt idx="21067">
                  <c:v>-43.215999999999994</c:v>
                </c:pt>
                <c:pt idx="21068">
                  <c:v>-43.213999999999992</c:v>
                </c:pt>
                <c:pt idx="21069">
                  <c:v>-43.211999999999996</c:v>
                </c:pt>
                <c:pt idx="21070">
                  <c:v>-43.209999999999994</c:v>
                </c:pt>
                <c:pt idx="21071">
                  <c:v>-43.207999999999991</c:v>
                </c:pt>
                <c:pt idx="21072">
                  <c:v>-43.205999999999996</c:v>
                </c:pt>
                <c:pt idx="21073">
                  <c:v>-43.203999999999994</c:v>
                </c:pt>
                <c:pt idx="21074">
                  <c:v>-43.201999999999991</c:v>
                </c:pt>
                <c:pt idx="21075">
                  <c:v>-43.199999999999996</c:v>
                </c:pt>
                <c:pt idx="21076">
                  <c:v>-43.197999999999993</c:v>
                </c:pt>
                <c:pt idx="21077">
                  <c:v>-43.195999999999991</c:v>
                </c:pt>
                <c:pt idx="21078">
                  <c:v>-43.193999999999996</c:v>
                </c:pt>
                <c:pt idx="21079">
                  <c:v>-43.191999999999993</c:v>
                </c:pt>
                <c:pt idx="21080">
                  <c:v>-43.19</c:v>
                </c:pt>
                <c:pt idx="21081">
                  <c:v>-43.187999999999995</c:v>
                </c:pt>
                <c:pt idx="21082">
                  <c:v>-43.185999999999993</c:v>
                </c:pt>
                <c:pt idx="21083">
                  <c:v>-43.183999999999997</c:v>
                </c:pt>
                <c:pt idx="21084">
                  <c:v>-43.181999999999995</c:v>
                </c:pt>
                <c:pt idx="21085">
                  <c:v>-43.179999999999993</c:v>
                </c:pt>
                <c:pt idx="21086">
                  <c:v>-43.177999999999997</c:v>
                </c:pt>
                <c:pt idx="21087">
                  <c:v>-43.175999999999995</c:v>
                </c:pt>
                <c:pt idx="21088">
                  <c:v>-43.173999999999992</c:v>
                </c:pt>
                <c:pt idx="21089">
                  <c:v>-43.171999999999997</c:v>
                </c:pt>
                <c:pt idx="21090">
                  <c:v>-43.169999999999995</c:v>
                </c:pt>
                <c:pt idx="21091">
                  <c:v>-43.167999999999992</c:v>
                </c:pt>
                <c:pt idx="21092">
                  <c:v>-43.165999999999997</c:v>
                </c:pt>
                <c:pt idx="21093">
                  <c:v>-43.163999999999994</c:v>
                </c:pt>
                <c:pt idx="21094">
                  <c:v>-43.161999999999992</c:v>
                </c:pt>
                <c:pt idx="21095">
                  <c:v>-43.16</c:v>
                </c:pt>
                <c:pt idx="21096">
                  <c:v>-43.157999999999994</c:v>
                </c:pt>
                <c:pt idx="21097">
                  <c:v>-43.155999999999992</c:v>
                </c:pt>
                <c:pt idx="21098">
                  <c:v>-43.153999999999996</c:v>
                </c:pt>
                <c:pt idx="21099">
                  <c:v>-43.151999999999994</c:v>
                </c:pt>
                <c:pt idx="21100">
                  <c:v>-43.149999999999991</c:v>
                </c:pt>
                <c:pt idx="21101">
                  <c:v>-43.147999999999996</c:v>
                </c:pt>
                <c:pt idx="21102">
                  <c:v>-43.145999999999994</c:v>
                </c:pt>
                <c:pt idx="21103">
                  <c:v>-43.143999999999991</c:v>
                </c:pt>
                <c:pt idx="21104">
                  <c:v>-43.141999999999996</c:v>
                </c:pt>
                <c:pt idx="21105">
                  <c:v>-43.139999999999993</c:v>
                </c:pt>
                <c:pt idx="21106">
                  <c:v>-43.137999999999991</c:v>
                </c:pt>
                <c:pt idx="21107">
                  <c:v>-43.135999999999996</c:v>
                </c:pt>
                <c:pt idx="21108">
                  <c:v>-43.133999999999993</c:v>
                </c:pt>
                <c:pt idx="21109">
                  <c:v>-43.131999999999991</c:v>
                </c:pt>
                <c:pt idx="21110">
                  <c:v>-43.129999999999995</c:v>
                </c:pt>
                <c:pt idx="21111">
                  <c:v>-43.127999999999993</c:v>
                </c:pt>
                <c:pt idx="21112">
                  <c:v>-43.125999999999998</c:v>
                </c:pt>
                <c:pt idx="21113">
                  <c:v>-43.123999999999995</c:v>
                </c:pt>
                <c:pt idx="21114">
                  <c:v>-43.121999999999993</c:v>
                </c:pt>
                <c:pt idx="21115">
                  <c:v>-43.12</c:v>
                </c:pt>
                <c:pt idx="21116">
                  <c:v>-43.117999999999995</c:v>
                </c:pt>
                <c:pt idx="21117">
                  <c:v>-43.115999999999993</c:v>
                </c:pt>
                <c:pt idx="21118">
                  <c:v>-43.113999999999997</c:v>
                </c:pt>
                <c:pt idx="21119">
                  <c:v>-43.111999999999995</c:v>
                </c:pt>
                <c:pt idx="21120">
                  <c:v>-43.109999999999992</c:v>
                </c:pt>
                <c:pt idx="21121">
                  <c:v>-43.107999999999997</c:v>
                </c:pt>
                <c:pt idx="21122">
                  <c:v>-43.105999999999995</c:v>
                </c:pt>
                <c:pt idx="21123">
                  <c:v>-43.103999999999992</c:v>
                </c:pt>
                <c:pt idx="21124">
                  <c:v>-43.101999999999997</c:v>
                </c:pt>
                <c:pt idx="21125">
                  <c:v>-43.099999999999994</c:v>
                </c:pt>
                <c:pt idx="21126">
                  <c:v>-43.097999999999992</c:v>
                </c:pt>
                <c:pt idx="21127">
                  <c:v>-43.095999999999997</c:v>
                </c:pt>
                <c:pt idx="21128">
                  <c:v>-43.093999999999994</c:v>
                </c:pt>
                <c:pt idx="21129">
                  <c:v>-43.091999999999992</c:v>
                </c:pt>
                <c:pt idx="21130">
                  <c:v>-43.089999999999996</c:v>
                </c:pt>
                <c:pt idx="21131">
                  <c:v>-43.087999999999994</c:v>
                </c:pt>
                <c:pt idx="21132">
                  <c:v>-43.085999999999991</c:v>
                </c:pt>
                <c:pt idx="21133">
                  <c:v>-43.083999999999996</c:v>
                </c:pt>
                <c:pt idx="21134">
                  <c:v>-43.081999999999994</c:v>
                </c:pt>
                <c:pt idx="21135">
                  <c:v>-43.079999999999991</c:v>
                </c:pt>
                <c:pt idx="21136">
                  <c:v>-43.077999999999996</c:v>
                </c:pt>
                <c:pt idx="21137">
                  <c:v>-43.075999999999993</c:v>
                </c:pt>
                <c:pt idx="21138">
                  <c:v>-43.073999999999991</c:v>
                </c:pt>
                <c:pt idx="21139">
                  <c:v>-43.071999999999996</c:v>
                </c:pt>
                <c:pt idx="21140">
                  <c:v>-43.069999999999993</c:v>
                </c:pt>
                <c:pt idx="21141">
                  <c:v>-43.067999999999998</c:v>
                </c:pt>
                <c:pt idx="21142">
                  <c:v>-43.065999999999995</c:v>
                </c:pt>
                <c:pt idx="21143">
                  <c:v>-43.063999999999993</c:v>
                </c:pt>
                <c:pt idx="21144">
                  <c:v>-43.061999999999998</c:v>
                </c:pt>
                <c:pt idx="21145">
                  <c:v>-43.059999999999995</c:v>
                </c:pt>
                <c:pt idx="21146">
                  <c:v>-43.057999999999993</c:v>
                </c:pt>
                <c:pt idx="21147">
                  <c:v>-43.055999999999997</c:v>
                </c:pt>
                <c:pt idx="21148">
                  <c:v>-43.053999999999995</c:v>
                </c:pt>
                <c:pt idx="21149">
                  <c:v>-43.051999999999992</c:v>
                </c:pt>
                <c:pt idx="21150">
                  <c:v>-43.05</c:v>
                </c:pt>
                <c:pt idx="21151">
                  <c:v>-43.047999999999995</c:v>
                </c:pt>
                <c:pt idx="21152">
                  <c:v>-43.045999999999992</c:v>
                </c:pt>
                <c:pt idx="21153">
                  <c:v>-43.043999999999997</c:v>
                </c:pt>
                <c:pt idx="21154">
                  <c:v>-43.041999999999994</c:v>
                </c:pt>
                <c:pt idx="21155">
                  <c:v>-43.039999999999992</c:v>
                </c:pt>
                <c:pt idx="21156">
                  <c:v>-43.037999999999997</c:v>
                </c:pt>
                <c:pt idx="21157">
                  <c:v>-43.035999999999994</c:v>
                </c:pt>
                <c:pt idx="21158">
                  <c:v>-43.033999999999992</c:v>
                </c:pt>
                <c:pt idx="21159">
                  <c:v>-43.031999999999996</c:v>
                </c:pt>
                <c:pt idx="21160">
                  <c:v>-43.029999999999994</c:v>
                </c:pt>
                <c:pt idx="21161">
                  <c:v>-43.027999999999992</c:v>
                </c:pt>
                <c:pt idx="21162">
                  <c:v>-43.025999999999996</c:v>
                </c:pt>
                <c:pt idx="21163">
                  <c:v>-43.023999999999994</c:v>
                </c:pt>
                <c:pt idx="21164">
                  <c:v>-43.021999999999991</c:v>
                </c:pt>
                <c:pt idx="21165">
                  <c:v>-43.019999999999996</c:v>
                </c:pt>
                <c:pt idx="21166">
                  <c:v>-43.017999999999994</c:v>
                </c:pt>
                <c:pt idx="21167">
                  <c:v>-43.015999999999991</c:v>
                </c:pt>
                <c:pt idx="21168">
                  <c:v>-43.013999999999996</c:v>
                </c:pt>
                <c:pt idx="21169">
                  <c:v>-43.011999999999993</c:v>
                </c:pt>
                <c:pt idx="21170">
                  <c:v>-43.009999999999991</c:v>
                </c:pt>
                <c:pt idx="21171">
                  <c:v>-43.007999999999996</c:v>
                </c:pt>
                <c:pt idx="21172">
                  <c:v>-43.005999999999993</c:v>
                </c:pt>
                <c:pt idx="21173">
                  <c:v>-43.003999999999998</c:v>
                </c:pt>
                <c:pt idx="21174">
                  <c:v>-43.001999999999995</c:v>
                </c:pt>
                <c:pt idx="21175">
                  <c:v>-42.999999999999993</c:v>
                </c:pt>
                <c:pt idx="21176">
                  <c:v>-42.997999999999998</c:v>
                </c:pt>
                <c:pt idx="21177">
                  <c:v>-42.995999999999995</c:v>
                </c:pt>
                <c:pt idx="21178">
                  <c:v>-42.993999999999993</c:v>
                </c:pt>
                <c:pt idx="21179">
                  <c:v>-42.991999999999997</c:v>
                </c:pt>
                <c:pt idx="21180">
                  <c:v>-42.989999999999995</c:v>
                </c:pt>
                <c:pt idx="21181">
                  <c:v>-42.987999999999992</c:v>
                </c:pt>
                <c:pt idx="21182">
                  <c:v>-42.985999999999997</c:v>
                </c:pt>
                <c:pt idx="21183">
                  <c:v>-42.983999999999995</c:v>
                </c:pt>
                <c:pt idx="21184">
                  <c:v>-42.981999999999992</c:v>
                </c:pt>
                <c:pt idx="21185">
                  <c:v>-42.98</c:v>
                </c:pt>
                <c:pt idx="21186">
                  <c:v>-42.977999999999994</c:v>
                </c:pt>
                <c:pt idx="21187">
                  <c:v>-42.975999999999992</c:v>
                </c:pt>
                <c:pt idx="21188">
                  <c:v>-42.973999999999997</c:v>
                </c:pt>
                <c:pt idx="21189">
                  <c:v>-42.971999999999994</c:v>
                </c:pt>
                <c:pt idx="21190">
                  <c:v>-42.969999999999992</c:v>
                </c:pt>
                <c:pt idx="21191">
                  <c:v>-42.967999999999996</c:v>
                </c:pt>
                <c:pt idx="21192">
                  <c:v>-42.965999999999994</c:v>
                </c:pt>
                <c:pt idx="21193">
                  <c:v>-42.963999999999992</c:v>
                </c:pt>
                <c:pt idx="21194">
                  <c:v>-42.961999999999996</c:v>
                </c:pt>
                <c:pt idx="21195">
                  <c:v>-42.959999999999994</c:v>
                </c:pt>
                <c:pt idx="21196">
                  <c:v>-42.957999999999991</c:v>
                </c:pt>
                <c:pt idx="21197">
                  <c:v>-42.955999999999996</c:v>
                </c:pt>
                <c:pt idx="21198">
                  <c:v>-42.953999999999994</c:v>
                </c:pt>
                <c:pt idx="21199">
                  <c:v>-42.951999999999991</c:v>
                </c:pt>
                <c:pt idx="21200">
                  <c:v>-42.949999999999996</c:v>
                </c:pt>
                <c:pt idx="21201">
                  <c:v>-42.947999999999993</c:v>
                </c:pt>
                <c:pt idx="21202">
                  <c:v>-42.945999999999991</c:v>
                </c:pt>
                <c:pt idx="21203">
                  <c:v>-42.943999999999996</c:v>
                </c:pt>
                <c:pt idx="21204">
                  <c:v>-42.941999999999993</c:v>
                </c:pt>
                <c:pt idx="21205">
                  <c:v>-42.94</c:v>
                </c:pt>
                <c:pt idx="21206">
                  <c:v>-42.937999999999995</c:v>
                </c:pt>
                <c:pt idx="21207">
                  <c:v>-42.935999999999993</c:v>
                </c:pt>
                <c:pt idx="21208">
                  <c:v>-42.933999999999997</c:v>
                </c:pt>
                <c:pt idx="21209">
                  <c:v>-42.931999999999995</c:v>
                </c:pt>
                <c:pt idx="21210">
                  <c:v>-42.929999999999993</c:v>
                </c:pt>
                <c:pt idx="21211">
                  <c:v>-42.927999999999997</c:v>
                </c:pt>
                <c:pt idx="21212">
                  <c:v>-42.925999999999995</c:v>
                </c:pt>
                <c:pt idx="21213">
                  <c:v>-42.923999999999992</c:v>
                </c:pt>
                <c:pt idx="21214">
                  <c:v>-42.921999999999997</c:v>
                </c:pt>
                <c:pt idx="21215">
                  <c:v>-42.919999999999995</c:v>
                </c:pt>
                <c:pt idx="21216">
                  <c:v>-42.917999999999992</c:v>
                </c:pt>
                <c:pt idx="21217">
                  <c:v>-42.915999999999997</c:v>
                </c:pt>
                <c:pt idx="21218">
                  <c:v>-42.913999999999994</c:v>
                </c:pt>
                <c:pt idx="21219">
                  <c:v>-42.911999999999992</c:v>
                </c:pt>
                <c:pt idx="21220">
                  <c:v>-42.91</c:v>
                </c:pt>
                <c:pt idx="21221">
                  <c:v>-42.907999999999994</c:v>
                </c:pt>
                <c:pt idx="21222">
                  <c:v>-42.905999999999992</c:v>
                </c:pt>
                <c:pt idx="21223">
                  <c:v>-42.903999999999996</c:v>
                </c:pt>
                <c:pt idx="21224">
                  <c:v>-42.901999999999994</c:v>
                </c:pt>
                <c:pt idx="21225">
                  <c:v>-42.899999999999991</c:v>
                </c:pt>
                <c:pt idx="21226">
                  <c:v>-42.897999999999996</c:v>
                </c:pt>
                <c:pt idx="21227">
                  <c:v>-42.895999999999994</c:v>
                </c:pt>
                <c:pt idx="21228">
                  <c:v>-42.893999999999991</c:v>
                </c:pt>
                <c:pt idx="21229">
                  <c:v>-42.891999999999996</c:v>
                </c:pt>
                <c:pt idx="21230">
                  <c:v>-42.889999999999993</c:v>
                </c:pt>
                <c:pt idx="21231">
                  <c:v>-42.887999999999991</c:v>
                </c:pt>
                <c:pt idx="21232">
                  <c:v>-42.885999999999996</c:v>
                </c:pt>
                <c:pt idx="21233">
                  <c:v>-42.883999999999993</c:v>
                </c:pt>
                <c:pt idx="21234">
                  <c:v>-42.881999999999991</c:v>
                </c:pt>
                <c:pt idx="21235">
                  <c:v>-42.879999999999995</c:v>
                </c:pt>
                <c:pt idx="21236">
                  <c:v>-42.877999999999993</c:v>
                </c:pt>
                <c:pt idx="21237">
                  <c:v>-42.875999999999998</c:v>
                </c:pt>
                <c:pt idx="21238">
                  <c:v>-42.873999999999995</c:v>
                </c:pt>
                <c:pt idx="21239">
                  <c:v>-42.871999999999993</c:v>
                </c:pt>
                <c:pt idx="21240">
                  <c:v>-42.87</c:v>
                </c:pt>
                <c:pt idx="21241">
                  <c:v>-42.867999999999995</c:v>
                </c:pt>
                <c:pt idx="21242">
                  <c:v>-42.865999999999993</c:v>
                </c:pt>
                <c:pt idx="21243">
                  <c:v>-42.863999999999997</c:v>
                </c:pt>
                <c:pt idx="21244">
                  <c:v>-42.861999999999995</c:v>
                </c:pt>
                <c:pt idx="21245">
                  <c:v>-42.859999999999992</c:v>
                </c:pt>
                <c:pt idx="21246">
                  <c:v>-42.857999999999997</c:v>
                </c:pt>
                <c:pt idx="21247">
                  <c:v>-42.855999999999995</c:v>
                </c:pt>
                <c:pt idx="21248">
                  <c:v>-42.853999999999992</c:v>
                </c:pt>
                <c:pt idx="21249">
                  <c:v>-42.851999999999997</c:v>
                </c:pt>
                <c:pt idx="21250">
                  <c:v>-42.849999999999994</c:v>
                </c:pt>
                <c:pt idx="21251">
                  <c:v>-42.847999999999992</c:v>
                </c:pt>
                <c:pt idx="21252">
                  <c:v>-42.845999999999997</c:v>
                </c:pt>
                <c:pt idx="21253">
                  <c:v>-42.843999999999994</c:v>
                </c:pt>
                <c:pt idx="21254">
                  <c:v>-42.841999999999992</c:v>
                </c:pt>
                <c:pt idx="21255">
                  <c:v>-42.839999999999996</c:v>
                </c:pt>
                <c:pt idx="21256">
                  <c:v>-42.837999999999994</c:v>
                </c:pt>
                <c:pt idx="21257">
                  <c:v>-42.835999999999991</c:v>
                </c:pt>
                <c:pt idx="21258">
                  <c:v>-42.833999999999996</c:v>
                </c:pt>
                <c:pt idx="21259">
                  <c:v>-42.831999999999994</c:v>
                </c:pt>
                <c:pt idx="21260">
                  <c:v>-42.829999999999991</c:v>
                </c:pt>
                <c:pt idx="21261">
                  <c:v>-42.827999999999996</c:v>
                </c:pt>
                <c:pt idx="21262">
                  <c:v>-42.825999999999993</c:v>
                </c:pt>
                <c:pt idx="21263">
                  <c:v>-42.823999999999991</c:v>
                </c:pt>
                <c:pt idx="21264">
                  <c:v>-42.821999999999996</c:v>
                </c:pt>
                <c:pt idx="21265">
                  <c:v>-42.819999999999993</c:v>
                </c:pt>
                <c:pt idx="21266">
                  <c:v>-42.817999999999998</c:v>
                </c:pt>
                <c:pt idx="21267">
                  <c:v>-42.815999999999995</c:v>
                </c:pt>
                <c:pt idx="21268">
                  <c:v>-42.813999999999993</c:v>
                </c:pt>
                <c:pt idx="21269">
                  <c:v>-42.811999999999998</c:v>
                </c:pt>
                <c:pt idx="21270">
                  <c:v>-42.809999999999995</c:v>
                </c:pt>
                <c:pt idx="21271">
                  <c:v>-42.807999999999993</c:v>
                </c:pt>
                <c:pt idx="21272">
                  <c:v>-42.805999999999997</c:v>
                </c:pt>
                <c:pt idx="21273">
                  <c:v>-42.803999999999995</c:v>
                </c:pt>
                <c:pt idx="21274">
                  <c:v>-42.801999999999992</c:v>
                </c:pt>
                <c:pt idx="21275">
                  <c:v>-42.8</c:v>
                </c:pt>
                <c:pt idx="21276">
                  <c:v>-42.797999999999995</c:v>
                </c:pt>
                <c:pt idx="21277">
                  <c:v>-42.795999999999992</c:v>
                </c:pt>
                <c:pt idx="21278">
                  <c:v>-42.793999999999997</c:v>
                </c:pt>
                <c:pt idx="21279">
                  <c:v>-42.791999999999994</c:v>
                </c:pt>
                <c:pt idx="21280">
                  <c:v>-42.789999999999992</c:v>
                </c:pt>
                <c:pt idx="21281">
                  <c:v>-42.787999999999997</c:v>
                </c:pt>
                <c:pt idx="21282">
                  <c:v>-42.785999999999994</c:v>
                </c:pt>
                <c:pt idx="21283">
                  <c:v>-42.783999999999992</c:v>
                </c:pt>
                <c:pt idx="21284">
                  <c:v>-42.781999999999996</c:v>
                </c:pt>
                <c:pt idx="21285">
                  <c:v>-42.779999999999994</c:v>
                </c:pt>
                <c:pt idx="21286">
                  <c:v>-42.777999999999992</c:v>
                </c:pt>
                <c:pt idx="21287">
                  <c:v>-42.775999999999996</c:v>
                </c:pt>
                <c:pt idx="21288">
                  <c:v>-42.773999999999994</c:v>
                </c:pt>
                <c:pt idx="21289">
                  <c:v>-42.771999999999991</c:v>
                </c:pt>
                <c:pt idx="21290">
                  <c:v>-42.769999999999996</c:v>
                </c:pt>
                <c:pt idx="21291">
                  <c:v>-42.767999999999994</c:v>
                </c:pt>
                <c:pt idx="21292">
                  <c:v>-42.765999999999991</c:v>
                </c:pt>
                <c:pt idx="21293">
                  <c:v>-42.763999999999996</c:v>
                </c:pt>
                <c:pt idx="21294">
                  <c:v>-42.761999999999993</c:v>
                </c:pt>
                <c:pt idx="21295">
                  <c:v>-42.759999999999991</c:v>
                </c:pt>
                <c:pt idx="21296">
                  <c:v>-42.757999999999996</c:v>
                </c:pt>
                <c:pt idx="21297">
                  <c:v>-42.755999999999993</c:v>
                </c:pt>
                <c:pt idx="21298">
                  <c:v>-42.753999999999998</c:v>
                </c:pt>
                <c:pt idx="21299">
                  <c:v>-42.751999999999995</c:v>
                </c:pt>
                <c:pt idx="21300">
                  <c:v>-42.749999999999993</c:v>
                </c:pt>
                <c:pt idx="21301">
                  <c:v>-42.747999999999998</c:v>
                </c:pt>
                <c:pt idx="21302">
                  <c:v>-42.745999999999995</c:v>
                </c:pt>
                <c:pt idx="21303">
                  <c:v>-42.743999999999993</c:v>
                </c:pt>
                <c:pt idx="21304">
                  <c:v>-42.741999999999997</c:v>
                </c:pt>
                <c:pt idx="21305">
                  <c:v>-42.739999999999995</c:v>
                </c:pt>
                <c:pt idx="21306">
                  <c:v>-42.737999999999992</c:v>
                </c:pt>
                <c:pt idx="21307">
                  <c:v>-42.735999999999997</c:v>
                </c:pt>
                <c:pt idx="21308">
                  <c:v>-42.733999999999995</c:v>
                </c:pt>
                <c:pt idx="21309">
                  <c:v>-42.731999999999992</c:v>
                </c:pt>
                <c:pt idx="21310">
                  <c:v>-42.73</c:v>
                </c:pt>
                <c:pt idx="21311">
                  <c:v>-42.727999999999994</c:v>
                </c:pt>
                <c:pt idx="21312">
                  <c:v>-42.725999999999992</c:v>
                </c:pt>
                <c:pt idx="21313">
                  <c:v>-42.723999999999997</c:v>
                </c:pt>
                <c:pt idx="21314">
                  <c:v>-42.721999999999994</c:v>
                </c:pt>
                <c:pt idx="21315">
                  <c:v>-42.719999999999992</c:v>
                </c:pt>
                <c:pt idx="21316">
                  <c:v>-42.717999999999996</c:v>
                </c:pt>
                <c:pt idx="21317">
                  <c:v>-42.715999999999994</c:v>
                </c:pt>
                <c:pt idx="21318">
                  <c:v>-42.713999999999992</c:v>
                </c:pt>
                <c:pt idx="21319">
                  <c:v>-42.711999999999996</c:v>
                </c:pt>
                <c:pt idx="21320">
                  <c:v>-42.709999999999994</c:v>
                </c:pt>
                <c:pt idx="21321">
                  <c:v>-42.707999999999991</c:v>
                </c:pt>
                <c:pt idx="21322">
                  <c:v>-42.705999999999996</c:v>
                </c:pt>
                <c:pt idx="21323">
                  <c:v>-42.703999999999994</c:v>
                </c:pt>
                <c:pt idx="21324">
                  <c:v>-42.701999999999991</c:v>
                </c:pt>
                <c:pt idx="21325">
                  <c:v>-42.699999999999996</c:v>
                </c:pt>
                <c:pt idx="21326">
                  <c:v>-42.697999999999993</c:v>
                </c:pt>
                <c:pt idx="21327">
                  <c:v>-42.695999999999991</c:v>
                </c:pt>
                <c:pt idx="21328">
                  <c:v>-42.693999999999996</c:v>
                </c:pt>
                <c:pt idx="21329">
                  <c:v>-42.691999999999993</c:v>
                </c:pt>
                <c:pt idx="21330">
                  <c:v>-42.69</c:v>
                </c:pt>
                <c:pt idx="21331">
                  <c:v>-42.687999999999995</c:v>
                </c:pt>
                <c:pt idx="21332">
                  <c:v>-42.685999999999993</c:v>
                </c:pt>
                <c:pt idx="21333">
                  <c:v>-42.683999999999997</c:v>
                </c:pt>
                <c:pt idx="21334">
                  <c:v>-42.681999999999995</c:v>
                </c:pt>
                <c:pt idx="21335">
                  <c:v>-42.679999999999993</c:v>
                </c:pt>
                <c:pt idx="21336">
                  <c:v>-42.677999999999997</c:v>
                </c:pt>
                <c:pt idx="21337">
                  <c:v>-42.675999999999995</c:v>
                </c:pt>
                <c:pt idx="21338">
                  <c:v>-42.673999999999992</c:v>
                </c:pt>
                <c:pt idx="21339">
                  <c:v>-42.671999999999997</c:v>
                </c:pt>
                <c:pt idx="21340">
                  <c:v>-42.669999999999995</c:v>
                </c:pt>
                <c:pt idx="21341">
                  <c:v>-42.667999999999992</c:v>
                </c:pt>
                <c:pt idx="21342">
                  <c:v>-42.665999999999997</c:v>
                </c:pt>
                <c:pt idx="21343">
                  <c:v>-42.663999999999994</c:v>
                </c:pt>
                <c:pt idx="21344">
                  <c:v>-42.661999999999992</c:v>
                </c:pt>
                <c:pt idx="21345">
                  <c:v>-42.66</c:v>
                </c:pt>
                <c:pt idx="21346">
                  <c:v>-42.657999999999994</c:v>
                </c:pt>
                <c:pt idx="21347">
                  <c:v>-42.655999999999992</c:v>
                </c:pt>
                <c:pt idx="21348">
                  <c:v>-42.653999999999996</c:v>
                </c:pt>
                <c:pt idx="21349">
                  <c:v>-42.651999999999994</c:v>
                </c:pt>
                <c:pt idx="21350">
                  <c:v>-42.649999999999991</c:v>
                </c:pt>
                <c:pt idx="21351">
                  <c:v>-42.647999999999996</c:v>
                </c:pt>
                <c:pt idx="21352">
                  <c:v>-42.645999999999994</c:v>
                </c:pt>
                <c:pt idx="21353">
                  <c:v>-42.643999999999991</c:v>
                </c:pt>
                <c:pt idx="21354">
                  <c:v>-42.641999999999996</c:v>
                </c:pt>
                <c:pt idx="21355">
                  <c:v>-42.639999999999993</c:v>
                </c:pt>
                <c:pt idx="21356">
                  <c:v>-42.637999999999991</c:v>
                </c:pt>
                <c:pt idx="21357">
                  <c:v>-42.635999999999996</c:v>
                </c:pt>
                <c:pt idx="21358">
                  <c:v>-42.633999999999993</c:v>
                </c:pt>
                <c:pt idx="21359">
                  <c:v>-42.631999999999991</c:v>
                </c:pt>
                <c:pt idx="21360">
                  <c:v>-42.629999999999995</c:v>
                </c:pt>
                <c:pt idx="21361">
                  <c:v>-42.627999999999993</c:v>
                </c:pt>
                <c:pt idx="21362">
                  <c:v>-42.625999999999998</c:v>
                </c:pt>
                <c:pt idx="21363">
                  <c:v>-42.623999999999995</c:v>
                </c:pt>
                <c:pt idx="21364">
                  <c:v>-42.621999999999993</c:v>
                </c:pt>
                <c:pt idx="21365">
                  <c:v>-42.62</c:v>
                </c:pt>
                <c:pt idx="21366">
                  <c:v>-42.617999999999995</c:v>
                </c:pt>
                <c:pt idx="21367">
                  <c:v>-42.615999999999993</c:v>
                </c:pt>
                <c:pt idx="21368">
                  <c:v>-42.613999999999997</c:v>
                </c:pt>
                <c:pt idx="21369">
                  <c:v>-42.611999999999995</c:v>
                </c:pt>
                <c:pt idx="21370">
                  <c:v>-42.609999999999992</c:v>
                </c:pt>
                <c:pt idx="21371">
                  <c:v>-42.607999999999997</c:v>
                </c:pt>
                <c:pt idx="21372">
                  <c:v>-42.605999999999995</c:v>
                </c:pt>
                <c:pt idx="21373">
                  <c:v>-42.603999999999992</c:v>
                </c:pt>
                <c:pt idx="21374">
                  <c:v>-42.601999999999997</c:v>
                </c:pt>
                <c:pt idx="21375">
                  <c:v>-42.599999999999994</c:v>
                </c:pt>
                <c:pt idx="21376">
                  <c:v>-42.597999999999992</c:v>
                </c:pt>
                <c:pt idx="21377">
                  <c:v>-42.595999999999997</c:v>
                </c:pt>
                <c:pt idx="21378">
                  <c:v>-42.593999999999994</c:v>
                </c:pt>
                <c:pt idx="21379">
                  <c:v>-42.591999999999992</c:v>
                </c:pt>
                <c:pt idx="21380">
                  <c:v>-42.589999999999996</c:v>
                </c:pt>
                <c:pt idx="21381">
                  <c:v>-42.587999999999994</c:v>
                </c:pt>
                <c:pt idx="21382">
                  <c:v>-42.585999999999991</c:v>
                </c:pt>
                <c:pt idx="21383">
                  <c:v>-42.583999999999996</c:v>
                </c:pt>
                <c:pt idx="21384">
                  <c:v>-42.581999999999994</c:v>
                </c:pt>
                <c:pt idx="21385">
                  <c:v>-42.579999999999991</c:v>
                </c:pt>
                <c:pt idx="21386">
                  <c:v>-42.577999999999996</c:v>
                </c:pt>
                <c:pt idx="21387">
                  <c:v>-42.575999999999993</c:v>
                </c:pt>
                <c:pt idx="21388">
                  <c:v>-42.573999999999991</c:v>
                </c:pt>
                <c:pt idx="21389">
                  <c:v>-42.571999999999996</c:v>
                </c:pt>
                <c:pt idx="21390">
                  <c:v>-42.569999999999993</c:v>
                </c:pt>
                <c:pt idx="21391">
                  <c:v>-42.567999999999998</c:v>
                </c:pt>
                <c:pt idx="21392">
                  <c:v>-42.565999999999995</c:v>
                </c:pt>
                <c:pt idx="21393">
                  <c:v>-42.563999999999993</c:v>
                </c:pt>
                <c:pt idx="21394">
                  <c:v>-42.561999999999998</c:v>
                </c:pt>
                <c:pt idx="21395">
                  <c:v>-42.559999999999995</c:v>
                </c:pt>
                <c:pt idx="21396">
                  <c:v>-42.557999999999993</c:v>
                </c:pt>
                <c:pt idx="21397">
                  <c:v>-42.555999999999997</c:v>
                </c:pt>
                <c:pt idx="21398">
                  <c:v>-42.553999999999995</c:v>
                </c:pt>
                <c:pt idx="21399">
                  <c:v>-42.551999999999992</c:v>
                </c:pt>
                <c:pt idx="21400">
                  <c:v>-42.55</c:v>
                </c:pt>
                <c:pt idx="21401">
                  <c:v>-42.547999999999995</c:v>
                </c:pt>
                <c:pt idx="21402">
                  <c:v>-42.545999999999992</c:v>
                </c:pt>
                <c:pt idx="21403">
                  <c:v>-42.543999999999997</c:v>
                </c:pt>
                <c:pt idx="21404">
                  <c:v>-42.541999999999994</c:v>
                </c:pt>
                <c:pt idx="21405">
                  <c:v>-42.539999999999992</c:v>
                </c:pt>
                <c:pt idx="21406">
                  <c:v>-42.537999999999997</c:v>
                </c:pt>
                <c:pt idx="21407">
                  <c:v>-42.535999999999994</c:v>
                </c:pt>
                <c:pt idx="21408">
                  <c:v>-42.533999999999992</c:v>
                </c:pt>
                <c:pt idx="21409">
                  <c:v>-42.531999999999996</c:v>
                </c:pt>
                <c:pt idx="21410">
                  <c:v>-42.529999999999994</c:v>
                </c:pt>
                <c:pt idx="21411">
                  <c:v>-42.527999999999992</c:v>
                </c:pt>
                <c:pt idx="21412">
                  <c:v>-42.525999999999996</c:v>
                </c:pt>
                <c:pt idx="21413">
                  <c:v>-42.523999999999994</c:v>
                </c:pt>
                <c:pt idx="21414">
                  <c:v>-42.521999999999991</c:v>
                </c:pt>
                <c:pt idx="21415">
                  <c:v>-42.519999999999996</c:v>
                </c:pt>
                <c:pt idx="21416">
                  <c:v>-42.517999999999994</c:v>
                </c:pt>
                <c:pt idx="21417">
                  <c:v>-42.515999999999991</c:v>
                </c:pt>
                <c:pt idx="21418">
                  <c:v>-42.513999999999996</c:v>
                </c:pt>
                <c:pt idx="21419">
                  <c:v>-42.511999999999993</c:v>
                </c:pt>
                <c:pt idx="21420">
                  <c:v>-42.509999999999991</c:v>
                </c:pt>
                <c:pt idx="21421">
                  <c:v>-42.507999999999996</c:v>
                </c:pt>
                <c:pt idx="21422">
                  <c:v>-42.505999999999993</c:v>
                </c:pt>
                <c:pt idx="21423">
                  <c:v>-42.503999999999998</c:v>
                </c:pt>
                <c:pt idx="21424">
                  <c:v>-42.501999999999995</c:v>
                </c:pt>
                <c:pt idx="21425">
                  <c:v>-42.499999999999993</c:v>
                </c:pt>
                <c:pt idx="21426">
                  <c:v>-42.497999999999998</c:v>
                </c:pt>
                <c:pt idx="21427">
                  <c:v>-42.495999999999995</c:v>
                </c:pt>
                <c:pt idx="21428">
                  <c:v>-42.493999999999993</c:v>
                </c:pt>
                <c:pt idx="21429">
                  <c:v>-42.491999999999997</c:v>
                </c:pt>
                <c:pt idx="21430">
                  <c:v>-42.489999999999995</c:v>
                </c:pt>
                <c:pt idx="21431">
                  <c:v>-42.487999999999992</c:v>
                </c:pt>
                <c:pt idx="21432">
                  <c:v>-42.485999999999997</c:v>
                </c:pt>
                <c:pt idx="21433">
                  <c:v>-42.483999999999995</c:v>
                </c:pt>
                <c:pt idx="21434">
                  <c:v>-42.481999999999992</c:v>
                </c:pt>
                <c:pt idx="21435">
                  <c:v>-42.48</c:v>
                </c:pt>
                <c:pt idx="21436">
                  <c:v>-42.477999999999994</c:v>
                </c:pt>
                <c:pt idx="21437">
                  <c:v>-42.475999999999992</c:v>
                </c:pt>
                <c:pt idx="21438">
                  <c:v>-42.473999999999997</c:v>
                </c:pt>
                <c:pt idx="21439">
                  <c:v>-42.471999999999994</c:v>
                </c:pt>
                <c:pt idx="21440">
                  <c:v>-42.469999999999992</c:v>
                </c:pt>
                <c:pt idx="21441">
                  <c:v>-42.467999999999996</c:v>
                </c:pt>
                <c:pt idx="21442">
                  <c:v>-42.465999999999994</c:v>
                </c:pt>
                <c:pt idx="21443">
                  <c:v>-42.463999999999992</c:v>
                </c:pt>
                <c:pt idx="21444">
                  <c:v>-42.461999999999996</c:v>
                </c:pt>
                <c:pt idx="21445">
                  <c:v>-42.459999999999994</c:v>
                </c:pt>
                <c:pt idx="21446">
                  <c:v>-42.457999999999991</c:v>
                </c:pt>
                <c:pt idx="21447">
                  <c:v>-42.455999999999996</c:v>
                </c:pt>
                <c:pt idx="21448">
                  <c:v>-42.453999999999994</c:v>
                </c:pt>
                <c:pt idx="21449">
                  <c:v>-42.451999999999991</c:v>
                </c:pt>
                <c:pt idx="21450">
                  <c:v>-42.449999999999996</c:v>
                </c:pt>
                <c:pt idx="21451">
                  <c:v>-42.447999999999993</c:v>
                </c:pt>
                <c:pt idx="21452">
                  <c:v>-42.445999999999991</c:v>
                </c:pt>
                <c:pt idx="21453">
                  <c:v>-42.443999999999996</c:v>
                </c:pt>
                <c:pt idx="21454">
                  <c:v>-42.441999999999993</c:v>
                </c:pt>
                <c:pt idx="21455">
                  <c:v>-42.44</c:v>
                </c:pt>
                <c:pt idx="21456">
                  <c:v>-42.437999999999995</c:v>
                </c:pt>
                <c:pt idx="21457">
                  <c:v>-42.435999999999993</c:v>
                </c:pt>
                <c:pt idx="21458">
                  <c:v>-42.433999999999997</c:v>
                </c:pt>
                <c:pt idx="21459">
                  <c:v>-42.431999999999995</c:v>
                </c:pt>
                <c:pt idx="21460">
                  <c:v>-42.429999999999993</c:v>
                </c:pt>
                <c:pt idx="21461">
                  <c:v>-42.427999999999997</c:v>
                </c:pt>
                <c:pt idx="21462">
                  <c:v>-42.425999999999995</c:v>
                </c:pt>
                <c:pt idx="21463">
                  <c:v>-42.423999999999992</c:v>
                </c:pt>
                <c:pt idx="21464">
                  <c:v>-42.421999999999997</c:v>
                </c:pt>
                <c:pt idx="21465">
                  <c:v>-42.419999999999995</c:v>
                </c:pt>
                <c:pt idx="21466">
                  <c:v>-42.417999999999992</c:v>
                </c:pt>
                <c:pt idx="21467">
                  <c:v>-42.415999999999997</c:v>
                </c:pt>
                <c:pt idx="21468">
                  <c:v>-42.413999999999994</c:v>
                </c:pt>
                <c:pt idx="21469">
                  <c:v>-42.411999999999992</c:v>
                </c:pt>
                <c:pt idx="21470">
                  <c:v>-42.41</c:v>
                </c:pt>
                <c:pt idx="21471">
                  <c:v>-42.407999999999994</c:v>
                </c:pt>
                <c:pt idx="21472">
                  <c:v>-42.405999999999992</c:v>
                </c:pt>
                <c:pt idx="21473">
                  <c:v>-42.403999999999996</c:v>
                </c:pt>
                <c:pt idx="21474">
                  <c:v>-42.401999999999994</c:v>
                </c:pt>
                <c:pt idx="21475">
                  <c:v>-42.399999999999991</c:v>
                </c:pt>
                <c:pt idx="21476">
                  <c:v>-42.397999999999996</c:v>
                </c:pt>
                <c:pt idx="21477">
                  <c:v>-42.395999999999994</c:v>
                </c:pt>
                <c:pt idx="21478">
                  <c:v>-42.393999999999991</c:v>
                </c:pt>
                <c:pt idx="21479">
                  <c:v>-42.391999999999996</c:v>
                </c:pt>
                <c:pt idx="21480">
                  <c:v>-42.389999999999993</c:v>
                </c:pt>
                <c:pt idx="21481">
                  <c:v>-42.387999999999991</c:v>
                </c:pt>
                <c:pt idx="21482">
                  <c:v>-42.385999999999996</c:v>
                </c:pt>
                <c:pt idx="21483">
                  <c:v>-42.383999999999993</c:v>
                </c:pt>
                <c:pt idx="21484">
                  <c:v>-42.381999999999991</c:v>
                </c:pt>
                <c:pt idx="21485">
                  <c:v>-42.379999999999995</c:v>
                </c:pt>
                <c:pt idx="21486">
                  <c:v>-42.377999999999993</c:v>
                </c:pt>
                <c:pt idx="21487">
                  <c:v>-42.375999999999998</c:v>
                </c:pt>
                <c:pt idx="21488">
                  <c:v>-42.373999999999995</c:v>
                </c:pt>
                <c:pt idx="21489">
                  <c:v>-42.371999999999993</c:v>
                </c:pt>
                <c:pt idx="21490">
                  <c:v>-42.37</c:v>
                </c:pt>
                <c:pt idx="21491">
                  <c:v>-42.367999999999995</c:v>
                </c:pt>
                <c:pt idx="21492">
                  <c:v>-42.365999999999993</c:v>
                </c:pt>
                <c:pt idx="21493">
                  <c:v>-42.363999999999997</c:v>
                </c:pt>
                <c:pt idx="21494">
                  <c:v>-42.361999999999995</c:v>
                </c:pt>
                <c:pt idx="21495">
                  <c:v>-42.359999999999992</c:v>
                </c:pt>
                <c:pt idx="21496">
                  <c:v>-42.357999999999997</c:v>
                </c:pt>
                <c:pt idx="21497">
                  <c:v>-42.355999999999995</c:v>
                </c:pt>
                <c:pt idx="21498">
                  <c:v>-42.353999999999992</c:v>
                </c:pt>
                <c:pt idx="21499">
                  <c:v>-42.351999999999997</c:v>
                </c:pt>
                <c:pt idx="21500">
                  <c:v>-42.349999999999994</c:v>
                </c:pt>
                <c:pt idx="21501">
                  <c:v>-42.347999999999992</c:v>
                </c:pt>
                <c:pt idx="21502">
                  <c:v>-42.345999999999997</c:v>
                </c:pt>
                <c:pt idx="21503">
                  <c:v>-42.343999999999994</c:v>
                </c:pt>
                <c:pt idx="21504">
                  <c:v>-42.341999999999992</c:v>
                </c:pt>
                <c:pt idx="21505">
                  <c:v>-42.339999999999996</c:v>
                </c:pt>
                <c:pt idx="21506">
                  <c:v>-42.337999999999994</c:v>
                </c:pt>
                <c:pt idx="21507">
                  <c:v>-42.335999999999991</c:v>
                </c:pt>
                <c:pt idx="21508">
                  <c:v>-42.333999999999996</c:v>
                </c:pt>
                <c:pt idx="21509">
                  <c:v>-42.331999999999994</c:v>
                </c:pt>
                <c:pt idx="21510">
                  <c:v>-42.329999999999991</c:v>
                </c:pt>
                <c:pt idx="21511">
                  <c:v>-42.327999999999996</c:v>
                </c:pt>
                <c:pt idx="21512">
                  <c:v>-42.325999999999993</c:v>
                </c:pt>
                <c:pt idx="21513">
                  <c:v>-42.323999999999991</c:v>
                </c:pt>
                <c:pt idx="21514">
                  <c:v>-42.321999999999996</c:v>
                </c:pt>
                <c:pt idx="21515">
                  <c:v>-42.319999999999993</c:v>
                </c:pt>
                <c:pt idx="21516">
                  <c:v>-42.317999999999998</c:v>
                </c:pt>
                <c:pt idx="21517">
                  <c:v>-42.315999999999995</c:v>
                </c:pt>
                <c:pt idx="21518">
                  <c:v>-42.313999999999993</c:v>
                </c:pt>
                <c:pt idx="21519">
                  <c:v>-42.311999999999998</c:v>
                </c:pt>
                <c:pt idx="21520">
                  <c:v>-42.309999999999995</c:v>
                </c:pt>
                <c:pt idx="21521">
                  <c:v>-42.307999999999993</c:v>
                </c:pt>
                <c:pt idx="21522">
                  <c:v>-42.305999999999997</c:v>
                </c:pt>
                <c:pt idx="21523">
                  <c:v>-42.303999999999995</c:v>
                </c:pt>
                <c:pt idx="21524">
                  <c:v>-42.301999999999992</c:v>
                </c:pt>
                <c:pt idx="21525">
                  <c:v>-42.3</c:v>
                </c:pt>
                <c:pt idx="21526">
                  <c:v>-42.297999999999995</c:v>
                </c:pt>
                <c:pt idx="21527">
                  <c:v>-42.295999999999992</c:v>
                </c:pt>
                <c:pt idx="21528">
                  <c:v>-42.293999999999997</c:v>
                </c:pt>
                <c:pt idx="21529">
                  <c:v>-42.291999999999994</c:v>
                </c:pt>
                <c:pt idx="21530">
                  <c:v>-42.289999999999992</c:v>
                </c:pt>
                <c:pt idx="21531">
                  <c:v>-42.287999999999997</c:v>
                </c:pt>
                <c:pt idx="21532">
                  <c:v>-42.285999999999994</c:v>
                </c:pt>
                <c:pt idx="21533">
                  <c:v>-42.283999999999992</c:v>
                </c:pt>
                <c:pt idx="21534">
                  <c:v>-42.281999999999996</c:v>
                </c:pt>
                <c:pt idx="21535">
                  <c:v>-42.279999999999994</c:v>
                </c:pt>
                <c:pt idx="21536">
                  <c:v>-42.277999999999992</c:v>
                </c:pt>
                <c:pt idx="21537">
                  <c:v>-42.275999999999996</c:v>
                </c:pt>
                <c:pt idx="21538">
                  <c:v>-42.273999999999994</c:v>
                </c:pt>
                <c:pt idx="21539">
                  <c:v>-42.271999999999991</c:v>
                </c:pt>
                <c:pt idx="21540">
                  <c:v>-42.269999999999996</c:v>
                </c:pt>
                <c:pt idx="21541">
                  <c:v>-42.267999999999994</c:v>
                </c:pt>
                <c:pt idx="21542">
                  <c:v>-42.265999999999991</c:v>
                </c:pt>
                <c:pt idx="21543">
                  <c:v>-42.263999999999996</c:v>
                </c:pt>
                <c:pt idx="21544">
                  <c:v>-42.261999999999993</c:v>
                </c:pt>
                <c:pt idx="21545">
                  <c:v>-42.259999999999991</c:v>
                </c:pt>
                <c:pt idx="21546">
                  <c:v>-42.257999999999996</c:v>
                </c:pt>
                <c:pt idx="21547">
                  <c:v>-42.255999999999993</c:v>
                </c:pt>
                <c:pt idx="21548">
                  <c:v>-42.253999999999998</c:v>
                </c:pt>
                <c:pt idx="21549">
                  <c:v>-42.251999999999995</c:v>
                </c:pt>
                <c:pt idx="21550">
                  <c:v>-42.249999999999993</c:v>
                </c:pt>
                <c:pt idx="21551">
                  <c:v>-42.247999999999998</c:v>
                </c:pt>
                <c:pt idx="21552">
                  <c:v>-42.245999999999995</c:v>
                </c:pt>
                <c:pt idx="21553">
                  <c:v>-42.243999999999993</c:v>
                </c:pt>
                <c:pt idx="21554">
                  <c:v>-42.241999999999997</c:v>
                </c:pt>
                <c:pt idx="21555">
                  <c:v>-42.239999999999995</c:v>
                </c:pt>
                <c:pt idx="21556">
                  <c:v>-42.237999999999992</c:v>
                </c:pt>
                <c:pt idx="21557">
                  <c:v>-42.235999999999997</c:v>
                </c:pt>
                <c:pt idx="21558">
                  <c:v>-42.233999999999995</c:v>
                </c:pt>
                <c:pt idx="21559">
                  <c:v>-42.231999999999992</c:v>
                </c:pt>
                <c:pt idx="21560">
                  <c:v>-42.23</c:v>
                </c:pt>
                <c:pt idx="21561">
                  <c:v>-42.227999999999994</c:v>
                </c:pt>
                <c:pt idx="21562">
                  <c:v>-42.225999999999992</c:v>
                </c:pt>
                <c:pt idx="21563">
                  <c:v>-42.223999999999997</c:v>
                </c:pt>
                <c:pt idx="21564">
                  <c:v>-42.221999999999994</c:v>
                </c:pt>
                <c:pt idx="21565">
                  <c:v>-42.219999999999992</c:v>
                </c:pt>
                <c:pt idx="21566">
                  <c:v>-42.217999999999996</c:v>
                </c:pt>
                <c:pt idx="21567">
                  <c:v>-42.215999999999994</c:v>
                </c:pt>
                <c:pt idx="21568">
                  <c:v>-42.213999999999992</c:v>
                </c:pt>
                <c:pt idx="21569">
                  <c:v>-42.211999999999996</c:v>
                </c:pt>
                <c:pt idx="21570">
                  <c:v>-42.209999999999994</c:v>
                </c:pt>
                <c:pt idx="21571">
                  <c:v>-42.207999999999991</c:v>
                </c:pt>
                <c:pt idx="21572">
                  <c:v>-42.205999999999996</c:v>
                </c:pt>
                <c:pt idx="21573">
                  <c:v>-42.203999999999994</c:v>
                </c:pt>
                <c:pt idx="21574">
                  <c:v>-42.201999999999991</c:v>
                </c:pt>
                <c:pt idx="21575">
                  <c:v>-42.199999999999996</c:v>
                </c:pt>
                <c:pt idx="21576">
                  <c:v>-42.197999999999993</c:v>
                </c:pt>
                <c:pt idx="21577">
                  <c:v>-42.195999999999991</c:v>
                </c:pt>
                <c:pt idx="21578">
                  <c:v>-42.193999999999996</c:v>
                </c:pt>
                <c:pt idx="21579">
                  <c:v>-42.191999999999993</c:v>
                </c:pt>
                <c:pt idx="21580">
                  <c:v>-42.19</c:v>
                </c:pt>
                <c:pt idx="21581">
                  <c:v>-42.187999999999995</c:v>
                </c:pt>
                <c:pt idx="21582">
                  <c:v>-42.185999999999993</c:v>
                </c:pt>
                <c:pt idx="21583">
                  <c:v>-42.183999999999997</c:v>
                </c:pt>
                <c:pt idx="21584">
                  <c:v>-42.181999999999995</c:v>
                </c:pt>
                <c:pt idx="21585">
                  <c:v>-42.179999999999993</c:v>
                </c:pt>
                <c:pt idx="21586">
                  <c:v>-42.177999999999997</c:v>
                </c:pt>
                <c:pt idx="21587">
                  <c:v>-42.175999999999995</c:v>
                </c:pt>
                <c:pt idx="21588">
                  <c:v>-42.173999999999992</c:v>
                </c:pt>
                <c:pt idx="21589">
                  <c:v>-42.171999999999997</c:v>
                </c:pt>
                <c:pt idx="21590">
                  <c:v>-42.169999999999995</c:v>
                </c:pt>
                <c:pt idx="21591">
                  <c:v>-42.167999999999992</c:v>
                </c:pt>
                <c:pt idx="21592">
                  <c:v>-42.165999999999997</c:v>
                </c:pt>
                <c:pt idx="21593">
                  <c:v>-42.163999999999994</c:v>
                </c:pt>
                <c:pt idx="21594">
                  <c:v>-42.161999999999992</c:v>
                </c:pt>
                <c:pt idx="21595">
                  <c:v>-42.16</c:v>
                </c:pt>
                <c:pt idx="21596">
                  <c:v>-42.157999999999994</c:v>
                </c:pt>
                <c:pt idx="21597">
                  <c:v>-42.155999999999992</c:v>
                </c:pt>
                <c:pt idx="21598">
                  <c:v>-42.153999999999996</c:v>
                </c:pt>
                <c:pt idx="21599">
                  <c:v>-42.151999999999994</c:v>
                </c:pt>
                <c:pt idx="21600">
                  <c:v>-42.149999999999991</c:v>
                </c:pt>
                <c:pt idx="21601">
                  <c:v>-42.147999999999996</c:v>
                </c:pt>
                <c:pt idx="21602">
                  <c:v>-42.145999999999994</c:v>
                </c:pt>
                <c:pt idx="21603">
                  <c:v>-42.143999999999991</c:v>
                </c:pt>
                <c:pt idx="21604">
                  <c:v>-42.141999999999996</c:v>
                </c:pt>
                <c:pt idx="21605">
                  <c:v>-42.139999999999993</c:v>
                </c:pt>
                <c:pt idx="21606">
                  <c:v>-42.137999999999991</c:v>
                </c:pt>
                <c:pt idx="21607">
                  <c:v>-42.135999999999996</c:v>
                </c:pt>
                <c:pt idx="21608">
                  <c:v>-42.133999999999993</c:v>
                </c:pt>
                <c:pt idx="21609">
                  <c:v>-42.131999999999991</c:v>
                </c:pt>
                <c:pt idx="21610">
                  <c:v>-42.129999999999995</c:v>
                </c:pt>
                <c:pt idx="21611">
                  <c:v>-42.127999999999993</c:v>
                </c:pt>
                <c:pt idx="21612">
                  <c:v>-42.125999999999998</c:v>
                </c:pt>
                <c:pt idx="21613">
                  <c:v>-42.123999999999995</c:v>
                </c:pt>
                <c:pt idx="21614">
                  <c:v>-42.121999999999993</c:v>
                </c:pt>
                <c:pt idx="21615">
                  <c:v>-42.12</c:v>
                </c:pt>
                <c:pt idx="21616">
                  <c:v>-42.117999999999995</c:v>
                </c:pt>
                <c:pt idx="21617">
                  <c:v>-42.115999999999993</c:v>
                </c:pt>
                <c:pt idx="21618">
                  <c:v>-42.113999999999997</c:v>
                </c:pt>
                <c:pt idx="21619">
                  <c:v>-42.111999999999995</c:v>
                </c:pt>
                <c:pt idx="21620">
                  <c:v>-42.109999999999992</c:v>
                </c:pt>
                <c:pt idx="21621">
                  <c:v>-42.107999999999997</c:v>
                </c:pt>
                <c:pt idx="21622">
                  <c:v>-42.105999999999995</c:v>
                </c:pt>
                <c:pt idx="21623">
                  <c:v>-42.103999999999992</c:v>
                </c:pt>
                <c:pt idx="21624">
                  <c:v>-42.101999999999997</c:v>
                </c:pt>
                <c:pt idx="21625">
                  <c:v>-42.099999999999994</c:v>
                </c:pt>
                <c:pt idx="21626">
                  <c:v>-42.097999999999992</c:v>
                </c:pt>
                <c:pt idx="21627">
                  <c:v>-42.095999999999997</c:v>
                </c:pt>
                <c:pt idx="21628">
                  <c:v>-42.093999999999994</c:v>
                </c:pt>
                <c:pt idx="21629">
                  <c:v>-42.091999999999992</c:v>
                </c:pt>
                <c:pt idx="21630">
                  <c:v>-42.089999999999996</c:v>
                </c:pt>
                <c:pt idx="21631">
                  <c:v>-42.087999999999994</c:v>
                </c:pt>
                <c:pt idx="21632">
                  <c:v>-42.085999999999991</c:v>
                </c:pt>
                <c:pt idx="21633">
                  <c:v>-42.083999999999996</c:v>
                </c:pt>
                <c:pt idx="21634">
                  <c:v>-42.081999999999994</c:v>
                </c:pt>
                <c:pt idx="21635">
                  <c:v>-42.079999999999991</c:v>
                </c:pt>
                <c:pt idx="21636">
                  <c:v>-42.077999999999996</c:v>
                </c:pt>
                <c:pt idx="21637">
                  <c:v>-42.075999999999993</c:v>
                </c:pt>
                <c:pt idx="21638">
                  <c:v>-42.073999999999991</c:v>
                </c:pt>
                <c:pt idx="21639">
                  <c:v>-42.071999999999996</c:v>
                </c:pt>
                <c:pt idx="21640">
                  <c:v>-42.069999999999993</c:v>
                </c:pt>
                <c:pt idx="21641">
                  <c:v>-42.067999999999998</c:v>
                </c:pt>
                <c:pt idx="21642">
                  <c:v>-42.065999999999995</c:v>
                </c:pt>
                <c:pt idx="21643">
                  <c:v>-42.063999999999993</c:v>
                </c:pt>
                <c:pt idx="21644">
                  <c:v>-42.061999999999998</c:v>
                </c:pt>
                <c:pt idx="21645">
                  <c:v>-42.059999999999995</c:v>
                </c:pt>
                <c:pt idx="21646">
                  <c:v>-42.057999999999993</c:v>
                </c:pt>
                <c:pt idx="21647">
                  <c:v>-42.055999999999997</c:v>
                </c:pt>
                <c:pt idx="21648">
                  <c:v>-42.053999999999995</c:v>
                </c:pt>
                <c:pt idx="21649">
                  <c:v>-42.051999999999992</c:v>
                </c:pt>
                <c:pt idx="21650">
                  <c:v>-42.05</c:v>
                </c:pt>
                <c:pt idx="21651">
                  <c:v>-42.047999999999995</c:v>
                </c:pt>
                <c:pt idx="21652">
                  <c:v>-42.045999999999992</c:v>
                </c:pt>
                <c:pt idx="21653">
                  <c:v>-42.043999999999997</c:v>
                </c:pt>
                <c:pt idx="21654">
                  <c:v>-42.041999999999994</c:v>
                </c:pt>
                <c:pt idx="21655">
                  <c:v>-42.039999999999992</c:v>
                </c:pt>
                <c:pt idx="21656">
                  <c:v>-42.037999999999997</c:v>
                </c:pt>
                <c:pt idx="21657">
                  <c:v>-42.035999999999994</c:v>
                </c:pt>
                <c:pt idx="21658">
                  <c:v>-42.033999999999992</c:v>
                </c:pt>
                <c:pt idx="21659">
                  <c:v>-42.031999999999996</c:v>
                </c:pt>
                <c:pt idx="21660">
                  <c:v>-42.029999999999994</c:v>
                </c:pt>
                <c:pt idx="21661">
                  <c:v>-42.027999999999992</c:v>
                </c:pt>
                <c:pt idx="21662">
                  <c:v>-42.025999999999996</c:v>
                </c:pt>
                <c:pt idx="21663">
                  <c:v>-42.023999999999994</c:v>
                </c:pt>
                <c:pt idx="21664">
                  <c:v>-42.021999999999991</c:v>
                </c:pt>
                <c:pt idx="21665">
                  <c:v>-42.019999999999996</c:v>
                </c:pt>
                <c:pt idx="21666">
                  <c:v>-42.017999999999994</c:v>
                </c:pt>
                <c:pt idx="21667">
                  <c:v>-42.015999999999991</c:v>
                </c:pt>
                <c:pt idx="21668">
                  <c:v>-42.013999999999996</c:v>
                </c:pt>
                <c:pt idx="21669">
                  <c:v>-42.011999999999993</c:v>
                </c:pt>
                <c:pt idx="21670">
                  <c:v>-42.009999999999991</c:v>
                </c:pt>
                <c:pt idx="21671">
                  <c:v>-42.007999999999996</c:v>
                </c:pt>
                <c:pt idx="21672">
                  <c:v>-42.005999999999993</c:v>
                </c:pt>
                <c:pt idx="21673">
                  <c:v>-42.003999999999998</c:v>
                </c:pt>
                <c:pt idx="21674">
                  <c:v>-42.001999999999995</c:v>
                </c:pt>
                <c:pt idx="21675">
                  <c:v>-41.999999999999993</c:v>
                </c:pt>
                <c:pt idx="21676">
                  <c:v>-41.997999999999998</c:v>
                </c:pt>
                <c:pt idx="21677">
                  <c:v>-41.995999999999995</c:v>
                </c:pt>
                <c:pt idx="21678">
                  <c:v>-41.993999999999993</c:v>
                </c:pt>
                <c:pt idx="21679">
                  <c:v>-41.991999999999997</c:v>
                </c:pt>
                <c:pt idx="21680">
                  <c:v>-41.989999999999995</c:v>
                </c:pt>
                <c:pt idx="21681">
                  <c:v>-41.987999999999992</c:v>
                </c:pt>
                <c:pt idx="21682">
                  <c:v>-41.985999999999997</c:v>
                </c:pt>
                <c:pt idx="21683">
                  <c:v>-41.983999999999995</c:v>
                </c:pt>
                <c:pt idx="21684">
                  <c:v>-41.981999999999992</c:v>
                </c:pt>
                <c:pt idx="21685">
                  <c:v>-41.98</c:v>
                </c:pt>
                <c:pt idx="21686">
                  <c:v>-41.977999999999994</c:v>
                </c:pt>
                <c:pt idx="21687">
                  <c:v>-41.975999999999992</c:v>
                </c:pt>
                <c:pt idx="21688">
                  <c:v>-41.973999999999997</c:v>
                </c:pt>
                <c:pt idx="21689">
                  <c:v>-41.971999999999994</c:v>
                </c:pt>
                <c:pt idx="21690">
                  <c:v>-41.969999999999992</c:v>
                </c:pt>
                <c:pt idx="21691">
                  <c:v>-41.967999999999996</c:v>
                </c:pt>
                <c:pt idx="21692">
                  <c:v>-41.965999999999994</c:v>
                </c:pt>
                <c:pt idx="21693">
                  <c:v>-41.963999999999992</c:v>
                </c:pt>
                <c:pt idx="21694">
                  <c:v>-41.961999999999996</c:v>
                </c:pt>
                <c:pt idx="21695">
                  <c:v>-41.959999999999994</c:v>
                </c:pt>
                <c:pt idx="21696">
                  <c:v>-41.957999999999991</c:v>
                </c:pt>
                <c:pt idx="21697">
                  <c:v>-41.955999999999996</c:v>
                </c:pt>
                <c:pt idx="21698">
                  <c:v>-41.953999999999994</c:v>
                </c:pt>
                <c:pt idx="21699">
                  <c:v>-41.951999999999991</c:v>
                </c:pt>
                <c:pt idx="21700">
                  <c:v>-41.949999999999996</c:v>
                </c:pt>
                <c:pt idx="21701">
                  <c:v>-41.947999999999993</c:v>
                </c:pt>
                <c:pt idx="21702">
                  <c:v>-41.945999999999991</c:v>
                </c:pt>
                <c:pt idx="21703">
                  <c:v>-41.943999999999996</c:v>
                </c:pt>
                <c:pt idx="21704">
                  <c:v>-41.941999999999993</c:v>
                </c:pt>
                <c:pt idx="21705">
                  <c:v>-41.94</c:v>
                </c:pt>
                <c:pt idx="21706">
                  <c:v>-41.937999999999995</c:v>
                </c:pt>
                <c:pt idx="21707">
                  <c:v>-41.935999999999993</c:v>
                </c:pt>
                <c:pt idx="21708">
                  <c:v>-41.933999999999997</c:v>
                </c:pt>
                <c:pt idx="21709">
                  <c:v>-41.931999999999995</c:v>
                </c:pt>
                <c:pt idx="21710">
                  <c:v>-41.929999999999993</c:v>
                </c:pt>
                <c:pt idx="21711">
                  <c:v>-41.927999999999997</c:v>
                </c:pt>
                <c:pt idx="21712">
                  <c:v>-41.925999999999995</c:v>
                </c:pt>
                <c:pt idx="21713">
                  <c:v>-41.923999999999992</c:v>
                </c:pt>
                <c:pt idx="21714">
                  <c:v>-41.921999999999997</c:v>
                </c:pt>
                <c:pt idx="21715">
                  <c:v>-41.919999999999995</c:v>
                </c:pt>
                <c:pt idx="21716">
                  <c:v>-41.917999999999992</c:v>
                </c:pt>
                <c:pt idx="21717">
                  <c:v>-41.915999999999997</c:v>
                </c:pt>
                <c:pt idx="21718">
                  <c:v>-41.913999999999994</c:v>
                </c:pt>
                <c:pt idx="21719">
                  <c:v>-41.911999999999992</c:v>
                </c:pt>
                <c:pt idx="21720">
                  <c:v>-41.91</c:v>
                </c:pt>
                <c:pt idx="21721">
                  <c:v>-41.907999999999994</c:v>
                </c:pt>
                <c:pt idx="21722">
                  <c:v>-41.905999999999992</c:v>
                </c:pt>
                <c:pt idx="21723">
                  <c:v>-41.903999999999996</c:v>
                </c:pt>
                <c:pt idx="21724">
                  <c:v>-41.901999999999994</c:v>
                </c:pt>
                <c:pt idx="21725">
                  <c:v>-41.899999999999991</c:v>
                </c:pt>
                <c:pt idx="21726">
                  <c:v>-41.897999999999996</c:v>
                </c:pt>
                <c:pt idx="21727">
                  <c:v>-41.895999999999994</c:v>
                </c:pt>
                <c:pt idx="21728">
                  <c:v>-41.893999999999991</c:v>
                </c:pt>
                <c:pt idx="21729">
                  <c:v>-41.891999999999996</c:v>
                </c:pt>
                <c:pt idx="21730">
                  <c:v>-41.889999999999993</c:v>
                </c:pt>
                <c:pt idx="21731">
                  <c:v>-41.887999999999991</c:v>
                </c:pt>
                <c:pt idx="21732">
                  <c:v>-41.885999999999996</c:v>
                </c:pt>
                <c:pt idx="21733">
                  <c:v>-41.883999999999993</c:v>
                </c:pt>
                <c:pt idx="21734">
                  <c:v>-41.881999999999991</c:v>
                </c:pt>
                <c:pt idx="21735">
                  <c:v>-41.879999999999995</c:v>
                </c:pt>
                <c:pt idx="21736">
                  <c:v>-41.877999999999993</c:v>
                </c:pt>
                <c:pt idx="21737">
                  <c:v>-41.875999999999998</c:v>
                </c:pt>
                <c:pt idx="21738">
                  <c:v>-41.873999999999995</c:v>
                </c:pt>
                <c:pt idx="21739">
                  <c:v>-41.871999999999993</c:v>
                </c:pt>
                <c:pt idx="21740">
                  <c:v>-41.87</c:v>
                </c:pt>
                <c:pt idx="21741">
                  <c:v>-41.867999999999995</c:v>
                </c:pt>
                <c:pt idx="21742">
                  <c:v>-41.865999999999993</c:v>
                </c:pt>
                <c:pt idx="21743">
                  <c:v>-41.863999999999997</c:v>
                </c:pt>
                <c:pt idx="21744">
                  <c:v>-41.861999999999995</c:v>
                </c:pt>
                <c:pt idx="21745">
                  <c:v>-41.859999999999992</c:v>
                </c:pt>
                <c:pt idx="21746">
                  <c:v>-41.857999999999997</c:v>
                </c:pt>
                <c:pt idx="21747">
                  <c:v>-41.855999999999995</c:v>
                </c:pt>
                <c:pt idx="21748">
                  <c:v>-41.853999999999992</c:v>
                </c:pt>
                <c:pt idx="21749">
                  <c:v>-41.851999999999997</c:v>
                </c:pt>
                <c:pt idx="21750">
                  <c:v>-41.849999999999994</c:v>
                </c:pt>
                <c:pt idx="21751">
                  <c:v>-41.847999999999992</c:v>
                </c:pt>
                <c:pt idx="21752">
                  <c:v>-41.845999999999997</c:v>
                </c:pt>
                <c:pt idx="21753">
                  <c:v>-41.843999999999994</c:v>
                </c:pt>
                <c:pt idx="21754">
                  <c:v>-41.841999999999992</c:v>
                </c:pt>
                <c:pt idx="21755">
                  <c:v>-41.839999999999996</c:v>
                </c:pt>
                <c:pt idx="21756">
                  <c:v>-41.837999999999994</c:v>
                </c:pt>
                <c:pt idx="21757">
                  <c:v>-41.835999999999991</c:v>
                </c:pt>
                <c:pt idx="21758">
                  <c:v>-41.833999999999996</c:v>
                </c:pt>
                <c:pt idx="21759">
                  <c:v>-41.831999999999994</c:v>
                </c:pt>
                <c:pt idx="21760">
                  <c:v>-41.829999999999991</c:v>
                </c:pt>
                <c:pt idx="21761">
                  <c:v>-41.827999999999996</c:v>
                </c:pt>
                <c:pt idx="21762">
                  <c:v>-41.825999999999993</c:v>
                </c:pt>
                <c:pt idx="21763">
                  <c:v>-41.823999999999991</c:v>
                </c:pt>
                <c:pt idx="21764">
                  <c:v>-41.821999999999996</c:v>
                </c:pt>
                <c:pt idx="21765">
                  <c:v>-41.819999999999993</c:v>
                </c:pt>
                <c:pt idx="21766">
                  <c:v>-41.817999999999998</c:v>
                </c:pt>
                <c:pt idx="21767">
                  <c:v>-41.815999999999995</c:v>
                </c:pt>
                <c:pt idx="21768">
                  <c:v>-41.813999999999993</c:v>
                </c:pt>
                <c:pt idx="21769">
                  <c:v>-41.811999999999998</c:v>
                </c:pt>
                <c:pt idx="21770">
                  <c:v>-41.809999999999995</c:v>
                </c:pt>
                <c:pt idx="21771">
                  <c:v>-41.807999999999993</c:v>
                </c:pt>
                <c:pt idx="21772">
                  <c:v>-41.805999999999997</c:v>
                </c:pt>
                <c:pt idx="21773">
                  <c:v>-41.803999999999995</c:v>
                </c:pt>
                <c:pt idx="21774">
                  <c:v>-41.801999999999992</c:v>
                </c:pt>
                <c:pt idx="21775">
                  <c:v>-41.8</c:v>
                </c:pt>
                <c:pt idx="21776">
                  <c:v>-41.797999999999995</c:v>
                </c:pt>
                <c:pt idx="21777">
                  <c:v>-41.795999999999992</c:v>
                </c:pt>
                <c:pt idx="21778">
                  <c:v>-41.793999999999997</c:v>
                </c:pt>
                <c:pt idx="21779">
                  <c:v>-41.791999999999994</c:v>
                </c:pt>
                <c:pt idx="21780">
                  <c:v>-41.789999999999992</c:v>
                </c:pt>
                <c:pt idx="21781">
                  <c:v>-41.787999999999997</c:v>
                </c:pt>
                <c:pt idx="21782">
                  <c:v>-41.785999999999994</c:v>
                </c:pt>
                <c:pt idx="21783">
                  <c:v>-41.783999999999992</c:v>
                </c:pt>
                <c:pt idx="21784">
                  <c:v>-41.781999999999996</c:v>
                </c:pt>
                <c:pt idx="21785">
                  <c:v>-41.779999999999994</c:v>
                </c:pt>
                <c:pt idx="21786">
                  <c:v>-41.777999999999992</c:v>
                </c:pt>
                <c:pt idx="21787">
                  <c:v>-41.775999999999996</c:v>
                </c:pt>
                <c:pt idx="21788">
                  <c:v>-41.773999999999994</c:v>
                </c:pt>
                <c:pt idx="21789">
                  <c:v>-41.771999999999991</c:v>
                </c:pt>
                <c:pt idx="21790">
                  <c:v>-41.769999999999996</c:v>
                </c:pt>
                <c:pt idx="21791">
                  <c:v>-41.767999999999994</c:v>
                </c:pt>
                <c:pt idx="21792">
                  <c:v>-41.765999999999991</c:v>
                </c:pt>
                <c:pt idx="21793">
                  <c:v>-41.763999999999996</c:v>
                </c:pt>
                <c:pt idx="21794">
                  <c:v>-41.761999999999993</c:v>
                </c:pt>
                <c:pt idx="21795">
                  <c:v>-41.759999999999991</c:v>
                </c:pt>
                <c:pt idx="21796">
                  <c:v>-41.757999999999996</c:v>
                </c:pt>
                <c:pt idx="21797">
                  <c:v>-41.755999999999993</c:v>
                </c:pt>
                <c:pt idx="21798">
                  <c:v>-41.753999999999998</c:v>
                </c:pt>
                <c:pt idx="21799">
                  <c:v>-41.751999999999995</c:v>
                </c:pt>
                <c:pt idx="21800">
                  <c:v>-41.749999999999993</c:v>
                </c:pt>
                <c:pt idx="21801">
                  <c:v>-41.747999999999998</c:v>
                </c:pt>
                <c:pt idx="21802">
                  <c:v>-41.745999999999995</c:v>
                </c:pt>
                <c:pt idx="21803">
                  <c:v>-41.743999999999993</c:v>
                </c:pt>
                <c:pt idx="21804">
                  <c:v>-41.741999999999997</c:v>
                </c:pt>
                <c:pt idx="21805">
                  <c:v>-41.739999999999995</c:v>
                </c:pt>
                <c:pt idx="21806">
                  <c:v>-41.737999999999992</c:v>
                </c:pt>
                <c:pt idx="21807">
                  <c:v>-41.735999999999997</c:v>
                </c:pt>
                <c:pt idx="21808">
                  <c:v>-41.733999999999995</c:v>
                </c:pt>
                <c:pt idx="21809">
                  <c:v>-41.731999999999992</c:v>
                </c:pt>
                <c:pt idx="21810">
                  <c:v>-41.73</c:v>
                </c:pt>
                <c:pt idx="21811">
                  <c:v>-41.727999999999994</c:v>
                </c:pt>
                <c:pt idx="21812">
                  <c:v>-41.725999999999992</c:v>
                </c:pt>
                <c:pt idx="21813">
                  <c:v>-41.723999999999997</c:v>
                </c:pt>
                <c:pt idx="21814">
                  <c:v>-41.721999999999994</c:v>
                </c:pt>
                <c:pt idx="21815">
                  <c:v>-41.719999999999992</c:v>
                </c:pt>
                <c:pt idx="21816">
                  <c:v>-41.717999999999996</c:v>
                </c:pt>
                <c:pt idx="21817">
                  <c:v>-41.715999999999994</c:v>
                </c:pt>
                <c:pt idx="21818">
                  <c:v>-41.713999999999992</c:v>
                </c:pt>
                <c:pt idx="21819">
                  <c:v>-41.711999999999996</c:v>
                </c:pt>
                <c:pt idx="21820">
                  <c:v>-41.709999999999994</c:v>
                </c:pt>
                <c:pt idx="21821">
                  <c:v>-41.707999999999991</c:v>
                </c:pt>
                <c:pt idx="21822">
                  <c:v>-41.705999999999996</c:v>
                </c:pt>
                <c:pt idx="21823">
                  <c:v>-41.703999999999994</c:v>
                </c:pt>
                <c:pt idx="21824">
                  <c:v>-41.701999999999991</c:v>
                </c:pt>
                <c:pt idx="21825">
                  <c:v>-41.699999999999996</c:v>
                </c:pt>
                <c:pt idx="21826">
                  <c:v>-41.697999999999993</c:v>
                </c:pt>
                <c:pt idx="21827">
                  <c:v>-41.695999999999991</c:v>
                </c:pt>
                <c:pt idx="21828">
                  <c:v>-41.693999999999996</c:v>
                </c:pt>
                <c:pt idx="21829">
                  <c:v>-41.691999999999993</c:v>
                </c:pt>
                <c:pt idx="21830">
                  <c:v>-41.69</c:v>
                </c:pt>
                <c:pt idx="21831">
                  <c:v>-41.687999999999995</c:v>
                </c:pt>
                <c:pt idx="21832">
                  <c:v>-41.685999999999993</c:v>
                </c:pt>
                <c:pt idx="21833">
                  <c:v>-41.683999999999997</c:v>
                </c:pt>
                <c:pt idx="21834">
                  <c:v>-41.681999999999995</c:v>
                </c:pt>
                <c:pt idx="21835">
                  <c:v>-41.679999999999993</c:v>
                </c:pt>
                <c:pt idx="21836">
                  <c:v>-41.677999999999997</c:v>
                </c:pt>
                <c:pt idx="21837">
                  <c:v>-41.675999999999995</c:v>
                </c:pt>
                <c:pt idx="21838">
                  <c:v>-41.673999999999992</c:v>
                </c:pt>
                <c:pt idx="21839">
                  <c:v>-41.671999999999997</c:v>
                </c:pt>
                <c:pt idx="21840">
                  <c:v>-41.669999999999995</c:v>
                </c:pt>
                <c:pt idx="21841">
                  <c:v>-41.667999999999992</c:v>
                </c:pt>
                <c:pt idx="21842">
                  <c:v>-41.665999999999997</c:v>
                </c:pt>
                <c:pt idx="21843">
                  <c:v>-41.663999999999994</c:v>
                </c:pt>
                <c:pt idx="21844">
                  <c:v>-41.661999999999992</c:v>
                </c:pt>
                <c:pt idx="21845">
                  <c:v>-41.66</c:v>
                </c:pt>
                <c:pt idx="21846">
                  <c:v>-41.657999999999994</c:v>
                </c:pt>
                <c:pt idx="21847">
                  <c:v>-41.655999999999992</c:v>
                </c:pt>
                <c:pt idx="21848">
                  <c:v>-41.653999999999996</c:v>
                </c:pt>
                <c:pt idx="21849">
                  <c:v>-41.651999999999994</c:v>
                </c:pt>
                <c:pt idx="21850">
                  <c:v>-41.649999999999991</c:v>
                </c:pt>
                <c:pt idx="21851">
                  <c:v>-41.647999999999996</c:v>
                </c:pt>
                <c:pt idx="21852">
                  <c:v>-41.645999999999994</c:v>
                </c:pt>
                <c:pt idx="21853">
                  <c:v>-41.643999999999991</c:v>
                </c:pt>
                <c:pt idx="21854">
                  <c:v>-41.641999999999996</c:v>
                </c:pt>
                <c:pt idx="21855">
                  <c:v>-41.639999999999993</c:v>
                </c:pt>
                <c:pt idx="21856">
                  <c:v>-41.637999999999991</c:v>
                </c:pt>
                <c:pt idx="21857">
                  <c:v>-41.635999999999996</c:v>
                </c:pt>
                <c:pt idx="21858">
                  <c:v>-41.633999999999993</c:v>
                </c:pt>
                <c:pt idx="21859">
                  <c:v>-41.631999999999991</c:v>
                </c:pt>
                <c:pt idx="21860">
                  <c:v>-41.629999999999995</c:v>
                </c:pt>
                <c:pt idx="21861">
                  <c:v>-41.627999999999993</c:v>
                </c:pt>
                <c:pt idx="21862">
                  <c:v>-41.625999999999998</c:v>
                </c:pt>
                <c:pt idx="21863">
                  <c:v>-41.623999999999995</c:v>
                </c:pt>
                <c:pt idx="21864">
                  <c:v>-41.621999999999993</c:v>
                </c:pt>
                <c:pt idx="21865">
                  <c:v>-41.62</c:v>
                </c:pt>
                <c:pt idx="21866">
                  <c:v>-41.617999999999995</c:v>
                </c:pt>
                <c:pt idx="21867">
                  <c:v>-41.615999999999993</c:v>
                </c:pt>
                <c:pt idx="21868">
                  <c:v>-41.613999999999997</c:v>
                </c:pt>
                <c:pt idx="21869">
                  <c:v>-41.611999999999995</c:v>
                </c:pt>
                <c:pt idx="21870">
                  <c:v>-41.609999999999992</c:v>
                </c:pt>
                <c:pt idx="21871">
                  <c:v>-41.607999999999997</c:v>
                </c:pt>
                <c:pt idx="21872">
                  <c:v>-41.605999999999995</c:v>
                </c:pt>
                <c:pt idx="21873">
                  <c:v>-41.603999999999992</c:v>
                </c:pt>
                <c:pt idx="21874">
                  <c:v>-41.601999999999997</c:v>
                </c:pt>
                <c:pt idx="21875">
                  <c:v>-41.599999999999994</c:v>
                </c:pt>
                <c:pt idx="21876">
                  <c:v>-41.597999999999992</c:v>
                </c:pt>
                <c:pt idx="21877">
                  <c:v>-41.595999999999997</c:v>
                </c:pt>
                <c:pt idx="21878">
                  <c:v>-41.593999999999994</c:v>
                </c:pt>
                <c:pt idx="21879">
                  <c:v>-41.591999999999992</c:v>
                </c:pt>
                <c:pt idx="21880">
                  <c:v>-41.589999999999996</c:v>
                </c:pt>
                <c:pt idx="21881">
                  <c:v>-41.587999999999994</c:v>
                </c:pt>
                <c:pt idx="21882">
                  <c:v>-41.585999999999991</c:v>
                </c:pt>
                <c:pt idx="21883">
                  <c:v>-41.583999999999996</c:v>
                </c:pt>
                <c:pt idx="21884">
                  <c:v>-41.581999999999994</c:v>
                </c:pt>
                <c:pt idx="21885">
                  <c:v>-41.579999999999991</c:v>
                </c:pt>
                <c:pt idx="21886">
                  <c:v>-41.577999999999996</c:v>
                </c:pt>
                <c:pt idx="21887">
                  <c:v>-41.575999999999993</c:v>
                </c:pt>
                <c:pt idx="21888">
                  <c:v>-41.573999999999991</c:v>
                </c:pt>
                <c:pt idx="21889">
                  <c:v>-41.571999999999996</c:v>
                </c:pt>
                <c:pt idx="21890">
                  <c:v>-41.569999999999993</c:v>
                </c:pt>
                <c:pt idx="21891">
                  <c:v>-41.567999999999998</c:v>
                </c:pt>
                <c:pt idx="21892">
                  <c:v>-41.565999999999995</c:v>
                </c:pt>
                <c:pt idx="21893">
                  <c:v>-41.563999999999993</c:v>
                </c:pt>
                <c:pt idx="21894">
                  <c:v>-41.561999999999998</c:v>
                </c:pt>
                <c:pt idx="21895">
                  <c:v>-41.559999999999995</c:v>
                </c:pt>
                <c:pt idx="21896">
                  <c:v>-41.557999999999993</c:v>
                </c:pt>
                <c:pt idx="21897">
                  <c:v>-41.555999999999997</c:v>
                </c:pt>
                <c:pt idx="21898">
                  <c:v>-41.553999999999995</c:v>
                </c:pt>
                <c:pt idx="21899">
                  <c:v>-41.551999999999992</c:v>
                </c:pt>
                <c:pt idx="21900">
                  <c:v>-41.55</c:v>
                </c:pt>
                <c:pt idx="21901">
                  <c:v>-41.547999999999995</c:v>
                </c:pt>
                <c:pt idx="21902">
                  <c:v>-41.545999999999992</c:v>
                </c:pt>
                <c:pt idx="21903">
                  <c:v>-41.543999999999997</c:v>
                </c:pt>
                <c:pt idx="21904">
                  <c:v>-41.541999999999994</c:v>
                </c:pt>
                <c:pt idx="21905">
                  <c:v>-41.539999999999992</c:v>
                </c:pt>
                <c:pt idx="21906">
                  <c:v>-41.537999999999997</c:v>
                </c:pt>
                <c:pt idx="21907">
                  <c:v>-41.535999999999994</c:v>
                </c:pt>
                <c:pt idx="21908">
                  <c:v>-41.533999999999992</c:v>
                </c:pt>
                <c:pt idx="21909">
                  <c:v>-41.531999999999996</c:v>
                </c:pt>
                <c:pt idx="21910">
                  <c:v>-41.529999999999994</c:v>
                </c:pt>
                <c:pt idx="21911">
                  <c:v>-41.527999999999992</c:v>
                </c:pt>
                <c:pt idx="21912">
                  <c:v>-41.525999999999996</c:v>
                </c:pt>
                <c:pt idx="21913">
                  <c:v>-41.523999999999994</c:v>
                </c:pt>
                <c:pt idx="21914">
                  <c:v>-41.521999999999991</c:v>
                </c:pt>
                <c:pt idx="21915">
                  <c:v>-41.519999999999996</c:v>
                </c:pt>
                <c:pt idx="21916">
                  <c:v>-41.517999999999994</c:v>
                </c:pt>
                <c:pt idx="21917">
                  <c:v>-41.515999999999991</c:v>
                </c:pt>
                <c:pt idx="21918">
                  <c:v>-41.513999999999996</c:v>
                </c:pt>
                <c:pt idx="21919">
                  <c:v>-41.511999999999993</c:v>
                </c:pt>
                <c:pt idx="21920">
                  <c:v>-41.509999999999991</c:v>
                </c:pt>
                <c:pt idx="21921">
                  <c:v>-41.507999999999996</c:v>
                </c:pt>
                <c:pt idx="21922">
                  <c:v>-41.505999999999993</c:v>
                </c:pt>
                <c:pt idx="21923">
                  <c:v>-41.503999999999998</c:v>
                </c:pt>
                <c:pt idx="21924">
                  <c:v>-41.501999999999995</c:v>
                </c:pt>
                <c:pt idx="21925">
                  <c:v>-41.499999999999993</c:v>
                </c:pt>
                <c:pt idx="21926">
                  <c:v>-41.497999999999998</c:v>
                </c:pt>
                <c:pt idx="21927">
                  <c:v>-41.495999999999995</c:v>
                </c:pt>
                <c:pt idx="21928">
                  <c:v>-41.493999999999993</c:v>
                </c:pt>
                <c:pt idx="21929">
                  <c:v>-41.491999999999997</c:v>
                </c:pt>
                <c:pt idx="21930">
                  <c:v>-41.489999999999995</c:v>
                </c:pt>
                <c:pt idx="21931">
                  <c:v>-41.487999999999992</c:v>
                </c:pt>
                <c:pt idx="21932">
                  <c:v>-41.485999999999997</c:v>
                </c:pt>
                <c:pt idx="21933">
                  <c:v>-41.483999999999995</c:v>
                </c:pt>
                <c:pt idx="21934">
                  <c:v>-41.481999999999992</c:v>
                </c:pt>
                <c:pt idx="21935">
                  <c:v>-41.48</c:v>
                </c:pt>
                <c:pt idx="21936">
                  <c:v>-41.477999999999994</c:v>
                </c:pt>
                <c:pt idx="21937">
                  <c:v>-41.475999999999992</c:v>
                </c:pt>
                <c:pt idx="21938">
                  <c:v>-41.473999999999997</c:v>
                </c:pt>
                <c:pt idx="21939">
                  <c:v>-41.471999999999994</c:v>
                </c:pt>
                <c:pt idx="21940">
                  <c:v>-41.469999999999992</c:v>
                </c:pt>
                <c:pt idx="21941">
                  <c:v>-41.467999999999996</c:v>
                </c:pt>
                <c:pt idx="21942">
                  <c:v>-41.465999999999994</c:v>
                </c:pt>
                <c:pt idx="21943">
                  <c:v>-41.463999999999992</c:v>
                </c:pt>
                <c:pt idx="21944">
                  <c:v>-41.461999999999996</c:v>
                </c:pt>
                <c:pt idx="21945">
                  <c:v>-41.459999999999994</c:v>
                </c:pt>
                <c:pt idx="21946">
                  <c:v>-41.457999999999991</c:v>
                </c:pt>
                <c:pt idx="21947">
                  <c:v>-41.455999999999996</c:v>
                </c:pt>
                <c:pt idx="21948">
                  <c:v>-41.453999999999994</c:v>
                </c:pt>
                <c:pt idx="21949">
                  <c:v>-41.451999999999991</c:v>
                </c:pt>
                <c:pt idx="21950">
                  <c:v>-41.449999999999996</c:v>
                </c:pt>
                <c:pt idx="21951">
                  <c:v>-41.447999999999993</c:v>
                </c:pt>
                <c:pt idx="21952">
                  <c:v>-41.445999999999991</c:v>
                </c:pt>
                <c:pt idx="21953">
                  <c:v>-41.443999999999996</c:v>
                </c:pt>
                <c:pt idx="21954">
                  <c:v>-41.441999999999993</c:v>
                </c:pt>
                <c:pt idx="21955">
                  <c:v>-41.44</c:v>
                </c:pt>
                <c:pt idx="21956">
                  <c:v>-41.437999999999995</c:v>
                </c:pt>
                <c:pt idx="21957">
                  <c:v>-41.435999999999993</c:v>
                </c:pt>
                <c:pt idx="21958">
                  <c:v>-41.433999999999997</c:v>
                </c:pt>
                <c:pt idx="21959">
                  <c:v>-41.431999999999995</c:v>
                </c:pt>
                <c:pt idx="21960">
                  <c:v>-41.429999999999993</c:v>
                </c:pt>
                <c:pt idx="21961">
                  <c:v>-41.427999999999997</c:v>
                </c:pt>
                <c:pt idx="21962">
                  <c:v>-41.425999999999995</c:v>
                </c:pt>
                <c:pt idx="21963">
                  <c:v>-41.423999999999992</c:v>
                </c:pt>
                <c:pt idx="21964">
                  <c:v>-41.421999999999997</c:v>
                </c:pt>
                <c:pt idx="21965">
                  <c:v>-41.419999999999995</c:v>
                </c:pt>
                <c:pt idx="21966">
                  <c:v>-41.417999999999992</c:v>
                </c:pt>
                <c:pt idx="21967">
                  <c:v>-41.415999999999997</c:v>
                </c:pt>
                <c:pt idx="21968">
                  <c:v>-41.413999999999994</c:v>
                </c:pt>
                <c:pt idx="21969">
                  <c:v>-41.411999999999992</c:v>
                </c:pt>
                <c:pt idx="21970">
                  <c:v>-41.41</c:v>
                </c:pt>
                <c:pt idx="21971">
                  <c:v>-41.407999999999994</c:v>
                </c:pt>
                <c:pt idx="21972">
                  <c:v>-41.405999999999992</c:v>
                </c:pt>
                <c:pt idx="21973">
                  <c:v>-41.403999999999996</c:v>
                </c:pt>
                <c:pt idx="21974">
                  <c:v>-41.401999999999994</c:v>
                </c:pt>
                <c:pt idx="21975">
                  <c:v>-41.399999999999991</c:v>
                </c:pt>
                <c:pt idx="21976">
                  <c:v>-41.397999999999996</c:v>
                </c:pt>
                <c:pt idx="21977">
                  <c:v>-41.395999999999994</c:v>
                </c:pt>
                <c:pt idx="21978">
                  <c:v>-41.393999999999991</c:v>
                </c:pt>
                <c:pt idx="21979">
                  <c:v>-41.391999999999996</c:v>
                </c:pt>
                <c:pt idx="21980">
                  <c:v>-41.389999999999993</c:v>
                </c:pt>
                <c:pt idx="21981">
                  <c:v>-41.387999999999991</c:v>
                </c:pt>
                <c:pt idx="21982">
                  <c:v>-41.385999999999996</c:v>
                </c:pt>
                <c:pt idx="21983">
                  <c:v>-41.383999999999993</c:v>
                </c:pt>
                <c:pt idx="21984">
                  <c:v>-41.381999999999991</c:v>
                </c:pt>
                <c:pt idx="21985">
                  <c:v>-41.379999999999995</c:v>
                </c:pt>
                <c:pt idx="21986">
                  <c:v>-41.377999999999993</c:v>
                </c:pt>
                <c:pt idx="21987">
                  <c:v>-41.375999999999998</c:v>
                </c:pt>
                <c:pt idx="21988">
                  <c:v>-41.373999999999995</c:v>
                </c:pt>
                <c:pt idx="21989">
                  <c:v>-41.371999999999993</c:v>
                </c:pt>
                <c:pt idx="21990">
                  <c:v>-41.37</c:v>
                </c:pt>
                <c:pt idx="21991">
                  <c:v>-41.367999999999995</c:v>
                </c:pt>
                <c:pt idx="21992">
                  <c:v>-41.365999999999993</c:v>
                </c:pt>
                <c:pt idx="21993">
                  <c:v>-41.363999999999997</c:v>
                </c:pt>
                <c:pt idx="21994">
                  <c:v>-41.361999999999995</c:v>
                </c:pt>
                <c:pt idx="21995">
                  <c:v>-41.359999999999992</c:v>
                </c:pt>
                <c:pt idx="21996">
                  <c:v>-41.357999999999997</c:v>
                </c:pt>
                <c:pt idx="21997">
                  <c:v>-41.355999999999995</c:v>
                </c:pt>
                <c:pt idx="21998">
                  <c:v>-41.353999999999992</c:v>
                </c:pt>
                <c:pt idx="21999">
                  <c:v>-41.351999999999997</c:v>
                </c:pt>
                <c:pt idx="22000">
                  <c:v>-41.349999999999994</c:v>
                </c:pt>
                <c:pt idx="22001">
                  <c:v>-41.347999999999992</c:v>
                </c:pt>
                <c:pt idx="22002">
                  <c:v>-41.345999999999997</c:v>
                </c:pt>
                <c:pt idx="22003">
                  <c:v>-41.343999999999994</c:v>
                </c:pt>
                <c:pt idx="22004">
                  <c:v>-41.341999999999992</c:v>
                </c:pt>
                <c:pt idx="22005">
                  <c:v>-41.339999999999996</c:v>
                </c:pt>
                <c:pt idx="22006">
                  <c:v>-41.337999999999994</c:v>
                </c:pt>
                <c:pt idx="22007">
                  <c:v>-41.335999999999991</c:v>
                </c:pt>
                <c:pt idx="22008">
                  <c:v>-41.333999999999996</c:v>
                </c:pt>
                <c:pt idx="22009">
                  <c:v>-41.331999999999994</c:v>
                </c:pt>
                <c:pt idx="22010">
                  <c:v>-41.329999999999991</c:v>
                </c:pt>
                <c:pt idx="22011">
                  <c:v>-41.327999999999996</c:v>
                </c:pt>
                <c:pt idx="22012">
                  <c:v>-41.325999999999993</c:v>
                </c:pt>
                <c:pt idx="22013">
                  <c:v>-41.323999999999991</c:v>
                </c:pt>
                <c:pt idx="22014">
                  <c:v>-41.321999999999996</c:v>
                </c:pt>
                <c:pt idx="22015">
                  <c:v>-41.319999999999993</c:v>
                </c:pt>
                <c:pt idx="22016">
                  <c:v>-41.317999999999998</c:v>
                </c:pt>
                <c:pt idx="22017">
                  <c:v>-41.315999999999995</c:v>
                </c:pt>
                <c:pt idx="22018">
                  <c:v>-41.313999999999993</c:v>
                </c:pt>
                <c:pt idx="22019">
                  <c:v>-41.311999999999998</c:v>
                </c:pt>
                <c:pt idx="22020">
                  <c:v>-41.309999999999995</c:v>
                </c:pt>
                <c:pt idx="22021">
                  <c:v>-41.307999999999993</c:v>
                </c:pt>
                <c:pt idx="22022">
                  <c:v>-41.305999999999997</c:v>
                </c:pt>
                <c:pt idx="22023">
                  <c:v>-41.303999999999995</c:v>
                </c:pt>
                <c:pt idx="22024">
                  <c:v>-41.301999999999992</c:v>
                </c:pt>
                <c:pt idx="22025">
                  <c:v>-41.3</c:v>
                </c:pt>
                <c:pt idx="22026">
                  <c:v>-41.297999999999995</c:v>
                </c:pt>
                <c:pt idx="22027">
                  <c:v>-41.295999999999992</c:v>
                </c:pt>
                <c:pt idx="22028">
                  <c:v>-41.293999999999997</c:v>
                </c:pt>
                <c:pt idx="22029">
                  <c:v>-41.291999999999994</c:v>
                </c:pt>
                <c:pt idx="22030">
                  <c:v>-41.289999999999992</c:v>
                </c:pt>
                <c:pt idx="22031">
                  <c:v>-41.287999999999997</c:v>
                </c:pt>
                <c:pt idx="22032">
                  <c:v>-41.285999999999994</c:v>
                </c:pt>
                <c:pt idx="22033">
                  <c:v>-41.283999999999992</c:v>
                </c:pt>
                <c:pt idx="22034">
                  <c:v>-41.281999999999996</c:v>
                </c:pt>
                <c:pt idx="22035">
                  <c:v>-41.279999999999994</c:v>
                </c:pt>
                <c:pt idx="22036">
                  <c:v>-41.277999999999992</c:v>
                </c:pt>
                <c:pt idx="22037">
                  <c:v>-41.275999999999996</c:v>
                </c:pt>
                <c:pt idx="22038">
                  <c:v>-41.273999999999994</c:v>
                </c:pt>
                <c:pt idx="22039">
                  <c:v>-41.271999999999991</c:v>
                </c:pt>
                <c:pt idx="22040">
                  <c:v>-41.269999999999996</c:v>
                </c:pt>
                <c:pt idx="22041">
                  <c:v>-41.267999999999994</c:v>
                </c:pt>
                <c:pt idx="22042">
                  <c:v>-41.265999999999991</c:v>
                </c:pt>
                <c:pt idx="22043">
                  <c:v>-41.263999999999996</c:v>
                </c:pt>
                <c:pt idx="22044">
                  <c:v>-41.261999999999993</c:v>
                </c:pt>
                <c:pt idx="22045">
                  <c:v>-41.259999999999991</c:v>
                </c:pt>
                <c:pt idx="22046">
                  <c:v>-41.257999999999996</c:v>
                </c:pt>
                <c:pt idx="22047">
                  <c:v>-41.255999999999993</c:v>
                </c:pt>
                <c:pt idx="22048">
                  <c:v>-41.253999999999998</c:v>
                </c:pt>
                <c:pt idx="22049">
                  <c:v>-41.251999999999995</c:v>
                </c:pt>
                <c:pt idx="22050">
                  <c:v>-41.249999999999993</c:v>
                </c:pt>
                <c:pt idx="22051">
                  <c:v>-41.247999999999998</c:v>
                </c:pt>
                <c:pt idx="22052">
                  <c:v>-41.245999999999995</c:v>
                </c:pt>
                <c:pt idx="22053">
                  <c:v>-41.243999999999993</c:v>
                </c:pt>
                <c:pt idx="22054">
                  <c:v>-41.241999999999997</c:v>
                </c:pt>
                <c:pt idx="22055">
                  <c:v>-41.239999999999995</c:v>
                </c:pt>
                <c:pt idx="22056">
                  <c:v>-41.237999999999992</c:v>
                </c:pt>
                <c:pt idx="22057">
                  <c:v>-41.235999999999997</c:v>
                </c:pt>
                <c:pt idx="22058">
                  <c:v>-41.233999999999995</c:v>
                </c:pt>
                <c:pt idx="22059">
                  <c:v>-41.231999999999992</c:v>
                </c:pt>
                <c:pt idx="22060">
                  <c:v>-41.23</c:v>
                </c:pt>
                <c:pt idx="22061">
                  <c:v>-41.227999999999994</c:v>
                </c:pt>
                <c:pt idx="22062">
                  <c:v>-41.225999999999992</c:v>
                </c:pt>
                <c:pt idx="22063">
                  <c:v>-41.223999999999997</c:v>
                </c:pt>
                <c:pt idx="22064">
                  <c:v>-41.221999999999994</c:v>
                </c:pt>
                <c:pt idx="22065">
                  <c:v>-41.219999999999992</c:v>
                </c:pt>
                <c:pt idx="22066">
                  <c:v>-41.217999999999996</c:v>
                </c:pt>
                <c:pt idx="22067">
                  <c:v>-41.215999999999994</c:v>
                </c:pt>
                <c:pt idx="22068">
                  <c:v>-41.213999999999992</c:v>
                </c:pt>
                <c:pt idx="22069">
                  <c:v>-41.211999999999996</c:v>
                </c:pt>
                <c:pt idx="22070">
                  <c:v>-41.209999999999994</c:v>
                </c:pt>
                <c:pt idx="22071">
                  <c:v>-41.207999999999991</c:v>
                </c:pt>
                <c:pt idx="22072">
                  <c:v>-41.205999999999996</c:v>
                </c:pt>
                <c:pt idx="22073">
                  <c:v>-41.203999999999994</c:v>
                </c:pt>
                <c:pt idx="22074">
                  <c:v>-41.201999999999991</c:v>
                </c:pt>
                <c:pt idx="22075">
                  <c:v>-41.199999999999996</c:v>
                </c:pt>
                <c:pt idx="22076">
                  <c:v>-41.197999999999993</c:v>
                </c:pt>
                <c:pt idx="22077">
                  <c:v>-41.195999999999991</c:v>
                </c:pt>
                <c:pt idx="22078">
                  <c:v>-41.193999999999996</c:v>
                </c:pt>
                <c:pt idx="22079">
                  <c:v>-41.191999999999993</c:v>
                </c:pt>
                <c:pt idx="22080">
                  <c:v>-41.19</c:v>
                </c:pt>
                <c:pt idx="22081">
                  <c:v>-41.187999999999995</c:v>
                </c:pt>
                <c:pt idx="22082">
                  <c:v>-41.185999999999993</c:v>
                </c:pt>
                <c:pt idx="22083">
                  <c:v>-41.183999999999997</c:v>
                </c:pt>
                <c:pt idx="22084">
                  <c:v>-41.181999999999995</c:v>
                </c:pt>
                <c:pt idx="22085">
                  <c:v>-41.179999999999993</c:v>
                </c:pt>
                <c:pt idx="22086">
                  <c:v>-41.177999999999997</c:v>
                </c:pt>
                <c:pt idx="22087">
                  <c:v>-41.175999999999995</c:v>
                </c:pt>
                <c:pt idx="22088">
                  <c:v>-41.173999999999992</c:v>
                </c:pt>
                <c:pt idx="22089">
                  <c:v>-41.171999999999997</c:v>
                </c:pt>
                <c:pt idx="22090">
                  <c:v>-41.169999999999995</c:v>
                </c:pt>
                <c:pt idx="22091">
                  <c:v>-41.167999999999992</c:v>
                </c:pt>
                <c:pt idx="22092">
                  <c:v>-41.165999999999997</c:v>
                </c:pt>
                <c:pt idx="22093">
                  <c:v>-41.163999999999994</c:v>
                </c:pt>
                <c:pt idx="22094">
                  <c:v>-41.161999999999992</c:v>
                </c:pt>
                <c:pt idx="22095">
                  <c:v>-41.16</c:v>
                </c:pt>
                <c:pt idx="22096">
                  <c:v>-41.157999999999994</c:v>
                </c:pt>
                <c:pt idx="22097">
                  <c:v>-41.155999999999992</c:v>
                </c:pt>
                <c:pt idx="22098">
                  <c:v>-41.153999999999996</c:v>
                </c:pt>
                <c:pt idx="22099">
                  <c:v>-41.151999999999994</c:v>
                </c:pt>
                <c:pt idx="22100">
                  <c:v>-41.149999999999991</c:v>
                </c:pt>
                <c:pt idx="22101">
                  <c:v>-41.147999999999996</c:v>
                </c:pt>
                <c:pt idx="22102">
                  <c:v>-41.145999999999994</c:v>
                </c:pt>
                <c:pt idx="22103">
                  <c:v>-41.143999999999991</c:v>
                </c:pt>
                <c:pt idx="22104">
                  <c:v>-41.141999999999996</c:v>
                </c:pt>
                <c:pt idx="22105">
                  <c:v>-41.139999999999993</c:v>
                </c:pt>
                <c:pt idx="22106">
                  <c:v>-41.137999999999991</c:v>
                </c:pt>
                <c:pt idx="22107">
                  <c:v>-41.135999999999996</c:v>
                </c:pt>
                <c:pt idx="22108">
                  <c:v>-41.133999999999993</c:v>
                </c:pt>
                <c:pt idx="22109">
                  <c:v>-41.131999999999991</c:v>
                </c:pt>
                <c:pt idx="22110">
                  <c:v>-41.129999999999995</c:v>
                </c:pt>
                <c:pt idx="22111">
                  <c:v>-41.127999999999993</c:v>
                </c:pt>
                <c:pt idx="22112">
                  <c:v>-41.125999999999998</c:v>
                </c:pt>
                <c:pt idx="22113">
                  <c:v>-41.123999999999995</c:v>
                </c:pt>
                <c:pt idx="22114">
                  <c:v>-41.121999999999993</c:v>
                </c:pt>
                <c:pt idx="22115">
                  <c:v>-41.12</c:v>
                </c:pt>
                <c:pt idx="22116">
                  <c:v>-41.117999999999995</c:v>
                </c:pt>
                <c:pt idx="22117">
                  <c:v>-41.115999999999993</c:v>
                </c:pt>
                <c:pt idx="22118">
                  <c:v>-41.113999999999997</c:v>
                </c:pt>
                <c:pt idx="22119">
                  <c:v>-41.111999999999995</c:v>
                </c:pt>
                <c:pt idx="22120">
                  <c:v>-41.109999999999992</c:v>
                </c:pt>
                <c:pt idx="22121">
                  <c:v>-41.107999999999997</c:v>
                </c:pt>
                <c:pt idx="22122">
                  <c:v>-41.105999999999995</c:v>
                </c:pt>
                <c:pt idx="22123">
                  <c:v>-41.103999999999992</c:v>
                </c:pt>
                <c:pt idx="22124">
                  <c:v>-41.101999999999997</c:v>
                </c:pt>
                <c:pt idx="22125">
                  <c:v>-41.099999999999994</c:v>
                </c:pt>
                <c:pt idx="22126">
                  <c:v>-41.097999999999992</c:v>
                </c:pt>
                <c:pt idx="22127">
                  <c:v>-41.095999999999997</c:v>
                </c:pt>
                <c:pt idx="22128">
                  <c:v>-41.093999999999994</c:v>
                </c:pt>
                <c:pt idx="22129">
                  <c:v>-41.091999999999992</c:v>
                </c:pt>
                <c:pt idx="22130">
                  <c:v>-41.089999999999996</c:v>
                </c:pt>
                <c:pt idx="22131">
                  <c:v>-41.087999999999994</c:v>
                </c:pt>
                <c:pt idx="22132">
                  <c:v>-41.085999999999991</c:v>
                </c:pt>
                <c:pt idx="22133">
                  <c:v>-41.083999999999996</c:v>
                </c:pt>
                <c:pt idx="22134">
                  <c:v>-41.081999999999994</c:v>
                </c:pt>
                <c:pt idx="22135">
                  <c:v>-41.079999999999991</c:v>
                </c:pt>
                <c:pt idx="22136">
                  <c:v>-41.077999999999996</c:v>
                </c:pt>
                <c:pt idx="22137">
                  <c:v>-41.075999999999993</c:v>
                </c:pt>
                <c:pt idx="22138">
                  <c:v>-41.073999999999991</c:v>
                </c:pt>
                <c:pt idx="22139">
                  <c:v>-41.071999999999996</c:v>
                </c:pt>
                <c:pt idx="22140">
                  <c:v>-41.069999999999993</c:v>
                </c:pt>
                <c:pt idx="22141">
                  <c:v>-41.067999999999998</c:v>
                </c:pt>
                <c:pt idx="22142">
                  <c:v>-41.065999999999995</c:v>
                </c:pt>
                <c:pt idx="22143">
                  <c:v>-41.063999999999993</c:v>
                </c:pt>
                <c:pt idx="22144">
                  <c:v>-41.061999999999998</c:v>
                </c:pt>
                <c:pt idx="22145">
                  <c:v>-41.059999999999995</c:v>
                </c:pt>
                <c:pt idx="22146">
                  <c:v>-41.057999999999993</c:v>
                </c:pt>
                <c:pt idx="22147">
                  <c:v>-41.055999999999997</c:v>
                </c:pt>
                <c:pt idx="22148">
                  <c:v>-41.053999999999995</c:v>
                </c:pt>
                <c:pt idx="22149">
                  <c:v>-41.051999999999992</c:v>
                </c:pt>
                <c:pt idx="22150">
                  <c:v>-41.05</c:v>
                </c:pt>
                <c:pt idx="22151">
                  <c:v>-41.047999999999995</c:v>
                </c:pt>
                <c:pt idx="22152">
                  <c:v>-41.045999999999992</c:v>
                </c:pt>
                <c:pt idx="22153">
                  <c:v>-41.043999999999997</c:v>
                </c:pt>
                <c:pt idx="22154">
                  <c:v>-41.041999999999994</c:v>
                </c:pt>
                <c:pt idx="22155">
                  <c:v>-41.039999999999992</c:v>
                </c:pt>
                <c:pt idx="22156">
                  <c:v>-41.037999999999997</c:v>
                </c:pt>
                <c:pt idx="22157">
                  <c:v>-41.035999999999994</c:v>
                </c:pt>
                <c:pt idx="22158">
                  <c:v>-41.033999999999992</c:v>
                </c:pt>
                <c:pt idx="22159">
                  <c:v>-41.031999999999996</c:v>
                </c:pt>
                <c:pt idx="22160">
                  <c:v>-41.029999999999994</c:v>
                </c:pt>
                <c:pt idx="22161">
                  <c:v>-41.027999999999992</c:v>
                </c:pt>
                <c:pt idx="22162">
                  <c:v>-41.025999999999996</c:v>
                </c:pt>
                <c:pt idx="22163">
                  <c:v>-41.023999999999994</c:v>
                </c:pt>
                <c:pt idx="22164">
                  <c:v>-41.021999999999991</c:v>
                </c:pt>
                <c:pt idx="22165">
                  <c:v>-41.019999999999996</c:v>
                </c:pt>
                <c:pt idx="22166">
                  <c:v>-41.017999999999994</c:v>
                </c:pt>
                <c:pt idx="22167">
                  <c:v>-41.015999999999991</c:v>
                </c:pt>
                <c:pt idx="22168">
                  <c:v>-41.013999999999996</c:v>
                </c:pt>
                <c:pt idx="22169">
                  <c:v>-41.011999999999993</c:v>
                </c:pt>
                <c:pt idx="22170">
                  <c:v>-41.009999999999991</c:v>
                </c:pt>
                <c:pt idx="22171">
                  <c:v>-41.007999999999996</c:v>
                </c:pt>
                <c:pt idx="22172">
                  <c:v>-41.005999999999993</c:v>
                </c:pt>
                <c:pt idx="22173">
                  <c:v>-41.003999999999998</c:v>
                </c:pt>
                <c:pt idx="22174">
                  <c:v>-41.001999999999995</c:v>
                </c:pt>
                <c:pt idx="22175">
                  <c:v>-40.999999999999993</c:v>
                </c:pt>
                <c:pt idx="22176">
                  <c:v>-40.997999999999998</c:v>
                </c:pt>
                <c:pt idx="22177">
                  <c:v>-40.995999999999995</c:v>
                </c:pt>
                <c:pt idx="22178">
                  <c:v>-40.993999999999993</c:v>
                </c:pt>
                <c:pt idx="22179">
                  <c:v>-40.991999999999997</c:v>
                </c:pt>
                <c:pt idx="22180">
                  <c:v>-40.989999999999995</c:v>
                </c:pt>
                <c:pt idx="22181">
                  <c:v>-40.987999999999992</c:v>
                </c:pt>
                <c:pt idx="22182">
                  <c:v>-40.985999999999997</c:v>
                </c:pt>
                <c:pt idx="22183">
                  <c:v>-40.983999999999995</c:v>
                </c:pt>
                <c:pt idx="22184">
                  <c:v>-40.981999999999992</c:v>
                </c:pt>
                <c:pt idx="22185">
                  <c:v>-40.98</c:v>
                </c:pt>
                <c:pt idx="22186">
                  <c:v>-40.977999999999994</c:v>
                </c:pt>
                <c:pt idx="22187">
                  <c:v>-40.975999999999992</c:v>
                </c:pt>
                <c:pt idx="22188">
                  <c:v>-40.973999999999997</c:v>
                </c:pt>
                <c:pt idx="22189">
                  <c:v>-40.971999999999994</c:v>
                </c:pt>
                <c:pt idx="22190">
                  <c:v>-40.969999999999992</c:v>
                </c:pt>
                <c:pt idx="22191">
                  <c:v>-40.967999999999996</c:v>
                </c:pt>
                <c:pt idx="22192">
                  <c:v>-40.965999999999994</c:v>
                </c:pt>
                <c:pt idx="22193">
                  <c:v>-40.963999999999992</c:v>
                </c:pt>
                <c:pt idx="22194">
                  <c:v>-40.961999999999996</c:v>
                </c:pt>
                <c:pt idx="22195">
                  <c:v>-40.959999999999994</c:v>
                </c:pt>
                <c:pt idx="22196">
                  <c:v>-40.957999999999991</c:v>
                </c:pt>
                <c:pt idx="22197">
                  <c:v>-40.955999999999996</c:v>
                </c:pt>
                <c:pt idx="22198">
                  <c:v>-40.953999999999994</c:v>
                </c:pt>
                <c:pt idx="22199">
                  <c:v>-40.951999999999991</c:v>
                </c:pt>
                <c:pt idx="22200">
                  <c:v>-40.949999999999996</c:v>
                </c:pt>
                <c:pt idx="22201">
                  <c:v>-40.947999999999993</c:v>
                </c:pt>
                <c:pt idx="22202">
                  <c:v>-40.945999999999991</c:v>
                </c:pt>
                <c:pt idx="22203">
                  <c:v>-40.943999999999996</c:v>
                </c:pt>
                <c:pt idx="22204">
                  <c:v>-40.941999999999993</c:v>
                </c:pt>
                <c:pt idx="22205">
                  <c:v>-40.94</c:v>
                </c:pt>
                <c:pt idx="22206">
                  <c:v>-40.937999999999995</c:v>
                </c:pt>
                <c:pt idx="22207">
                  <c:v>-40.935999999999993</c:v>
                </c:pt>
                <c:pt idx="22208">
                  <c:v>-40.933999999999997</c:v>
                </c:pt>
                <c:pt idx="22209">
                  <c:v>-40.931999999999995</c:v>
                </c:pt>
                <c:pt idx="22210">
                  <c:v>-40.929999999999993</c:v>
                </c:pt>
                <c:pt idx="22211">
                  <c:v>-40.927999999999997</c:v>
                </c:pt>
                <c:pt idx="22212">
                  <c:v>-40.925999999999995</c:v>
                </c:pt>
                <c:pt idx="22213">
                  <c:v>-40.923999999999992</c:v>
                </c:pt>
                <c:pt idx="22214">
                  <c:v>-40.921999999999997</c:v>
                </c:pt>
                <c:pt idx="22215">
                  <c:v>-40.919999999999995</c:v>
                </c:pt>
                <c:pt idx="22216">
                  <c:v>-40.917999999999992</c:v>
                </c:pt>
                <c:pt idx="22217">
                  <c:v>-40.915999999999997</c:v>
                </c:pt>
                <c:pt idx="22218">
                  <c:v>-40.913999999999994</c:v>
                </c:pt>
                <c:pt idx="22219">
                  <c:v>-40.911999999999992</c:v>
                </c:pt>
                <c:pt idx="22220">
                  <c:v>-40.909999999999997</c:v>
                </c:pt>
                <c:pt idx="22221">
                  <c:v>-40.907999999999994</c:v>
                </c:pt>
                <c:pt idx="22222">
                  <c:v>-40.905999999999992</c:v>
                </c:pt>
                <c:pt idx="22223">
                  <c:v>-40.903999999999996</c:v>
                </c:pt>
                <c:pt idx="22224">
                  <c:v>-40.901999999999994</c:v>
                </c:pt>
                <c:pt idx="22225">
                  <c:v>-40.899999999999991</c:v>
                </c:pt>
                <c:pt idx="22226">
                  <c:v>-40.897999999999996</c:v>
                </c:pt>
                <c:pt idx="22227">
                  <c:v>-40.895999999999994</c:v>
                </c:pt>
                <c:pt idx="22228">
                  <c:v>-40.893999999999991</c:v>
                </c:pt>
                <c:pt idx="22229">
                  <c:v>-40.891999999999996</c:v>
                </c:pt>
                <c:pt idx="22230">
                  <c:v>-40.889999999999993</c:v>
                </c:pt>
                <c:pt idx="22231">
                  <c:v>-40.887999999999991</c:v>
                </c:pt>
                <c:pt idx="22232">
                  <c:v>-40.885999999999996</c:v>
                </c:pt>
                <c:pt idx="22233">
                  <c:v>-40.883999999999993</c:v>
                </c:pt>
                <c:pt idx="22234">
                  <c:v>-40.881999999999991</c:v>
                </c:pt>
                <c:pt idx="22235">
                  <c:v>-40.879999999999995</c:v>
                </c:pt>
                <c:pt idx="22236">
                  <c:v>-40.877999999999993</c:v>
                </c:pt>
                <c:pt idx="22237">
                  <c:v>-40.875999999999998</c:v>
                </c:pt>
                <c:pt idx="22238">
                  <c:v>-40.873999999999995</c:v>
                </c:pt>
                <c:pt idx="22239">
                  <c:v>-40.871999999999993</c:v>
                </c:pt>
                <c:pt idx="22240">
                  <c:v>-40.869999999999997</c:v>
                </c:pt>
                <c:pt idx="22241">
                  <c:v>-40.867999999999995</c:v>
                </c:pt>
                <c:pt idx="22242">
                  <c:v>-40.865999999999993</c:v>
                </c:pt>
                <c:pt idx="22243">
                  <c:v>-40.863999999999997</c:v>
                </c:pt>
                <c:pt idx="22244">
                  <c:v>-40.861999999999995</c:v>
                </c:pt>
                <c:pt idx="22245">
                  <c:v>-40.859999999999992</c:v>
                </c:pt>
                <c:pt idx="22246">
                  <c:v>-40.857999999999997</c:v>
                </c:pt>
                <c:pt idx="22247">
                  <c:v>-40.855999999999995</c:v>
                </c:pt>
                <c:pt idx="22248">
                  <c:v>-40.853999999999992</c:v>
                </c:pt>
                <c:pt idx="22249">
                  <c:v>-40.851999999999997</c:v>
                </c:pt>
                <c:pt idx="22250">
                  <c:v>-40.849999999999994</c:v>
                </c:pt>
                <c:pt idx="22251">
                  <c:v>-40.847999999999992</c:v>
                </c:pt>
                <c:pt idx="22252">
                  <c:v>-40.845999999999997</c:v>
                </c:pt>
                <c:pt idx="22253">
                  <c:v>-40.843999999999994</c:v>
                </c:pt>
                <c:pt idx="22254">
                  <c:v>-40.841999999999992</c:v>
                </c:pt>
                <c:pt idx="22255">
                  <c:v>-40.839999999999996</c:v>
                </c:pt>
                <c:pt idx="22256">
                  <c:v>-40.837999999999994</c:v>
                </c:pt>
                <c:pt idx="22257">
                  <c:v>-40.835999999999991</c:v>
                </c:pt>
                <c:pt idx="22258">
                  <c:v>-40.833999999999996</c:v>
                </c:pt>
                <c:pt idx="22259">
                  <c:v>-40.831999999999994</c:v>
                </c:pt>
                <c:pt idx="22260">
                  <c:v>-40.829999999999991</c:v>
                </c:pt>
                <c:pt idx="22261">
                  <c:v>-40.827999999999996</c:v>
                </c:pt>
                <c:pt idx="22262">
                  <c:v>-40.825999999999993</c:v>
                </c:pt>
                <c:pt idx="22263">
                  <c:v>-40.823999999999991</c:v>
                </c:pt>
                <c:pt idx="22264">
                  <c:v>-40.821999999999996</c:v>
                </c:pt>
                <c:pt idx="22265">
                  <c:v>-40.819999999999993</c:v>
                </c:pt>
                <c:pt idx="22266">
                  <c:v>-40.817999999999998</c:v>
                </c:pt>
                <c:pt idx="22267">
                  <c:v>-40.815999999999995</c:v>
                </c:pt>
                <c:pt idx="22268">
                  <c:v>-40.813999999999993</c:v>
                </c:pt>
                <c:pt idx="22269">
                  <c:v>-40.811999999999998</c:v>
                </c:pt>
                <c:pt idx="22270">
                  <c:v>-40.809999999999995</c:v>
                </c:pt>
                <c:pt idx="22271">
                  <c:v>-40.807999999999993</c:v>
                </c:pt>
                <c:pt idx="22272">
                  <c:v>-40.805999999999997</c:v>
                </c:pt>
                <c:pt idx="22273">
                  <c:v>-40.803999999999995</c:v>
                </c:pt>
                <c:pt idx="22274">
                  <c:v>-40.801999999999992</c:v>
                </c:pt>
                <c:pt idx="22275">
                  <c:v>-40.799999999999997</c:v>
                </c:pt>
                <c:pt idx="22276">
                  <c:v>-40.797999999999995</c:v>
                </c:pt>
                <c:pt idx="22277">
                  <c:v>-40.795999999999992</c:v>
                </c:pt>
                <c:pt idx="22278">
                  <c:v>-40.793999999999997</c:v>
                </c:pt>
                <c:pt idx="22279">
                  <c:v>-40.791999999999994</c:v>
                </c:pt>
                <c:pt idx="22280">
                  <c:v>-40.789999999999992</c:v>
                </c:pt>
                <c:pt idx="22281">
                  <c:v>-40.787999999999997</c:v>
                </c:pt>
                <c:pt idx="22282">
                  <c:v>-40.785999999999994</c:v>
                </c:pt>
                <c:pt idx="22283">
                  <c:v>-40.783999999999992</c:v>
                </c:pt>
                <c:pt idx="22284">
                  <c:v>-40.781999999999996</c:v>
                </c:pt>
                <c:pt idx="22285">
                  <c:v>-40.779999999999994</c:v>
                </c:pt>
                <c:pt idx="22286">
                  <c:v>-40.777999999999992</c:v>
                </c:pt>
                <c:pt idx="22287">
                  <c:v>-40.775999999999996</c:v>
                </c:pt>
                <c:pt idx="22288">
                  <c:v>-40.773999999999994</c:v>
                </c:pt>
                <c:pt idx="22289">
                  <c:v>-40.771999999999991</c:v>
                </c:pt>
                <c:pt idx="22290">
                  <c:v>-40.769999999999996</c:v>
                </c:pt>
                <c:pt idx="22291">
                  <c:v>-40.767999999999994</c:v>
                </c:pt>
                <c:pt idx="22292">
                  <c:v>-40.765999999999991</c:v>
                </c:pt>
                <c:pt idx="22293">
                  <c:v>-40.763999999999996</c:v>
                </c:pt>
                <c:pt idx="22294">
                  <c:v>-40.761999999999993</c:v>
                </c:pt>
                <c:pt idx="22295">
                  <c:v>-40.759999999999991</c:v>
                </c:pt>
                <c:pt idx="22296">
                  <c:v>-40.757999999999996</c:v>
                </c:pt>
                <c:pt idx="22297">
                  <c:v>-40.755999999999993</c:v>
                </c:pt>
                <c:pt idx="22298">
                  <c:v>-40.753999999999998</c:v>
                </c:pt>
                <c:pt idx="22299">
                  <c:v>-40.751999999999995</c:v>
                </c:pt>
                <c:pt idx="22300">
                  <c:v>-40.749999999999993</c:v>
                </c:pt>
                <c:pt idx="22301">
                  <c:v>-40.747999999999998</c:v>
                </c:pt>
                <c:pt idx="22302">
                  <c:v>-40.745999999999995</c:v>
                </c:pt>
                <c:pt idx="22303">
                  <c:v>-40.743999999999993</c:v>
                </c:pt>
                <c:pt idx="22304">
                  <c:v>-40.741999999999997</c:v>
                </c:pt>
                <c:pt idx="22305">
                  <c:v>-40.739999999999995</c:v>
                </c:pt>
                <c:pt idx="22306">
                  <c:v>-40.737999999999992</c:v>
                </c:pt>
                <c:pt idx="22307">
                  <c:v>-40.735999999999997</c:v>
                </c:pt>
                <c:pt idx="22308">
                  <c:v>-40.733999999999995</c:v>
                </c:pt>
                <c:pt idx="22309">
                  <c:v>-40.731999999999992</c:v>
                </c:pt>
                <c:pt idx="22310">
                  <c:v>-40.729999999999997</c:v>
                </c:pt>
                <c:pt idx="22311">
                  <c:v>-40.727999999999994</c:v>
                </c:pt>
                <c:pt idx="22312">
                  <c:v>-40.725999999999992</c:v>
                </c:pt>
                <c:pt idx="22313">
                  <c:v>-40.723999999999997</c:v>
                </c:pt>
                <c:pt idx="22314">
                  <c:v>-40.721999999999994</c:v>
                </c:pt>
                <c:pt idx="22315">
                  <c:v>-40.719999999999992</c:v>
                </c:pt>
                <c:pt idx="22316">
                  <c:v>-40.717999999999996</c:v>
                </c:pt>
                <c:pt idx="22317">
                  <c:v>-40.715999999999994</c:v>
                </c:pt>
                <c:pt idx="22318">
                  <c:v>-40.713999999999992</c:v>
                </c:pt>
                <c:pt idx="22319">
                  <c:v>-40.711999999999996</c:v>
                </c:pt>
                <c:pt idx="22320">
                  <c:v>-40.709999999999994</c:v>
                </c:pt>
                <c:pt idx="22321">
                  <c:v>-40.707999999999991</c:v>
                </c:pt>
                <c:pt idx="22322">
                  <c:v>-40.705999999999996</c:v>
                </c:pt>
                <c:pt idx="22323">
                  <c:v>-40.703999999999994</c:v>
                </c:pt>
                <c:pt idx="22324">
                  <c:v>-40.701999999999991</c:v>
                </c:pt>
                <c:pt idx="22325">
                  <c:v>-40.699999999999996</c:v>
                </c:pt>
                <c:pt idx="22326">
                  <c:v>-40.697999999999993</c:v>
                </c:pt>
                <c:pt idx="22327">
                  <c:v>-40.695999999999991</c:v>
                </c:pt>
                <c:pt idx="22328">
                  <c:v>-40.693999999999996</c:v>
                </c:pt>
                <c:pt idx="22329">
                  <c:v>-40.691999999999993</c:v>
                </c:pt>
                <c:pt idx="22330">
                  <c:v>-40.69</c:v>
                </c:pt>
                <c:pt idx="22331">
                  <c:v>-40.687999999999995</c:v>
                </c:pt>
                <c:pt idx="22332">
                  <c:v>-40.685999999999993</c:v>
                </c:pt>
                <c:pt idx="22333">
                  <c:v>-40.683999999999997</c:v>
                </c:pt>
                <c:pt idx="22334">
                  <c:v>-40.681999999999995</c:v>
                </c:pt>
                <c:pt idx="22335">
                  <c:v>-40.679999999999993</c:v>
                </c:pt>
                <c:pt idx="22336">
                  <c:v>-40.677999999999997</c:v>
                </c:pt>
                <c:pt idx="22337">
                  <c:v>-40.675999999999995</c:v>
                </c:pt>
                <c:pt idx="22338">
                  <c:v>-40.673999999999992</c:v>
                </c:pt>
                <c:pt idx="22339">
                  <c:v>-40.671999999999997</c:v>
                </c:pt>
                <c:pt idx="22340">
                  <c:v>-40.669999999999995</c:v>
                </c:pt>
                <c:pt idx="22341">
                  <c:v>-40.667999999999992</c:v>
                </c:pt>
                <c:pt idx="22342">
                  <c:v>-40.665999999999997</c:v>
                </c:pt>
                <c:pt idx="22343">
                  <c:v>-40.663999999999994</c:v>
                </c:pt>
                <c:pt idx="22344">
                  <c:v>-40.661999999999992</c:v>
                </c:pt>
                <c:pt idx="22345">
                  <c:v>-40.659999999999997</c:v>
                </c:pt>
                <c:pt idx="22346">
                  <c:v>-40.657999999999994</c:v>
                </c:pt>
                <c:pt idx="22347">
                  <c:v>-40.655999999999992</c:v>
                </c:pt>
                <c:pt idx="22348">
                  <c:v>-40.653999999999996</c:v>
                </c:pt>
                <c:pt idx="22349">
                  <c:v>-40.651999999999994</c:v>
                </c:pt>
                <c:pt idx="22350">
                  <c:v>-40.649999999999991</c:v>
                </c:pt>
                <c:pt idx="22351">
                  <c:v>-40.647999999999996</c:v>
                </c:pt>
                <c:pt idx="22352">
                  <c:v>-40.645999999999994</c:v>
                </c:pt>
                <c:pt idx="22353">
                  <c:v>-40.643999999999991</c:v>
                </c:pt>
                <c:pt idx="22354">
                  <c:v>-40.641999999999996</c:v>
                </c:pt>
                <c:pt idx="22355">
                  <c:v>-40.639999999999993</c:v>
                </c:pt>
                <c:pt idx="22356">
                  <c:v>-40.637999999999991</c:v>
                </c:pt>
                <c:pt idx="22357">
                  <c:v>-40.635999999999996</c:v>
                </c:pt>
                <c:pt idx="22358">
                  <c:v>-40.633999999999993</c:v>
                </c:pt>
                <c:pt idx="22359">
                  <c:v>-40.631999999999991</c:v>
                </c:pt>
                <c:pt idx="22360">
                  <c:v>-40.629999999999995</c:v>
                </c:pt>
                <c:pt idx="22361">
                  <c:v>-40.627999999999993</c:v>
                </c:pt>
                <c:pt idx="22362">
                  <c:v>-40.625999999999998</c:v>
                </c:pt>
                <c:pt idx="22363">
                  <c:v>-40.623999999999995</c:v>
                </c:pt>
                <c:pt idx="22364">
                  <c:v>-40.621999999999993</c:v>
                </c:pt>
                <c:pt idx="22365">
                  <c:v>-40.619999999999997</c:v>
                </c:pt>
                <c:pt idx="22366">
                  <c:v>-40.617999999999995</c:v>
                </c:pt>
                <c:pt idx="22367">
                  <c:v>-40.615999999999993</c:v>
                </c:pt>
                <c:pt idx="22368">
                  <c:v>-40.613999999999997</c:v>
                </c:pt>
                <c:pt idx="22369">
                  <c:v>-40.611999999999995</c:v>
                </c:pt>
                <c:pt idx="22370">
                  <c:v>-40.609999999999992</c:v>
                </c:pt>
                <c:pt idx="22371">
                  <c:v>-40.607999999999997</c:v>
                </c:pt>
                <c:pt idx="22372">
                  <c:v>-40.605999999999995</c:v>
                </c:pt>
                <c:pt idx="22373">
                  <c:v>-40.603999999999992</c:v>
                </c:pt>
                <c:pt idx="22374">
                  <c:v>-40.601999999999997</c:v>
                </c:pt>
                <c:pt idx="22375">
                  <c:v>-40.599999999999994</c:v>
                </c:pt>
                <c:pt idx="22376">
                  <c:v>-40.597999999999992</c:v>
                </c:pt>
                <c:pt idx="22377">
                  <c:v>-40.595999999999997</c:v>
                </c:pt>
                <c:pt idx="22378">
                  <c:v>-40.593999999999994</c:v>
                </c:pt>
                <c:pt idx="22379">
                  <c:v>-40.591999999999992</c:v>
                </c:pt>
                <c:pt idx="22380">
                  <c:v>-40.589999999999996</c:v>
                </c:pt>
                <c:pt idx="22381">
                  <c:v>-40.587999999999994</c:v>
                </c:pt>
                <c:pt idx="22382">
                  <c:v>-40.585999999999991</c:v>
                </c:pt>
                <c:pt idx="22383">
                  <c:v>-40.583999999999996</c:v>
                </c:pt>
                <c:pt idx="22384">
                  <c:v>-40.581999999999994</c:v>
                </c:pt>
                <c:pt idx="22385">
                  <c:v>-40.579999999999991</c:v>
                </c:pt>
                <c:pt idx="22386">
                  <c:v>-40.577999999999996</c:v>
                </c:pt>
                <c:pt idx="22387">
                  <c:v>-40.575999999999993</c:v>
                </c:pt>
                <c:pt idx="22388">
                  <c:v>-40.573999999999991</c:v>
                </c:pt>
                <c:pt idx="22389">
                  <c:v>-40.571999999999996</c:v>
                </c:pt>
                <c:pt idx="22390">
                  <c:v>-40.569999999999993</c:v>
                </c:pt>
                <c:pt idx="22391">
                  <c:v>-40.567999999999998</c:v>
                </c:pt>
                <c:pt idx="22392">
                  <c:v>-40.565999999999995</c:v>
                </c:pt>
                <c:pt idx="22393">
                  <c:v>-40.563999999999993</c:v>
                </c:pt>
                <c:pt idx="22394">
                  <c:v>-40.561999999999998</c:v>
                </c:pt>
                <c:pt idx="22395">
                  <c:v>-40.559999999999995</c:v>
                </c:pt>
                <c:pt idx="22396">
                  <c:v>-40.557999999999993</c:v>
                </c:pt>
                <c:pt idx="22397">
                  <c:v>-40.555999999999997</c:v>
                </c:pt>
                <c:pt idx="22398">
                  <c:v>-40.553999999999995</c:v>
                </c:pt>
                <c:pt idx="22399">
                  <c:v>-40.551999999999992</c:v>
                </c:pt>
                <c:pt idx="22400">
                  <c:v>-40.549999999999997</c:v>
                </c:pt>
                <c:pt idx="22401">
                  <c:v>-40.547999999999995</c:v>
                </c:pt>
                <c:pt idx="22402">
                  <c:v>-40.545999999999992</c:v>
                </c:pt>
                <c:pt idx="22403">
                  <c:v>-40.543999999999997</c:v>
                </c:pt>
                <c:pt idx="22404">
                  <c:v>-40.541999999999994</c:v>
                </c:pt>
                <c:pt idx="22405">
                  <c:v>-40.539999999999992</c:v>
                </c:pt>
                <c:pt idx="22406">
                  <c:v>-40.537999999999997</c:v>
                </c:pt>
                <c:pt idx="22407">
                  <c:v>-40.535999999999994</c:v>
                </c:pt>
                <c:pt idx="22408">
                  <c:v>-40.533999999999992</c:v>
                </c:pt>
                <c:pt idx="22409">
                  <c:v>-40.531999999999996</c:v>
                </c:pt>
                <c:pt idx="22410">
                  <c:v>-40.529999999999994</c:v>
                </c:pt>
                <c:pt idx="22411">
                  <c:v>-40.527999999999992</c:v>
                </c:pt>
                <c:pt idx="22412">
                  <c:v>-40.525999999999996</c:v>
                </c:pt>
                <c:pt idx="22413">
                  <c:v>-40.523999999999994</c:v>
                </c:pt>
                <c:pt idx="22414">
                  <c:v>-40.521999999999991</c:v>
                </c:pt>
                <c:pt idx="22415">
                  <c:v>-40.519999999999996</c:v>
                </c:pt>
                <c:pt idx="22416">
                  <c:v>-40.517999999999994</c:v>
                </c:pt>
                <c:pt idx="22417">
                  <c:v>-40.515999999999991</c:v>
                </c:pt>
                <c:pt idx="22418">
                  <c:v>-40.513999999999996</c:v>
                </c:pt>
                <c:pt idx="22419">
                  <c:v>-40.511999999999993</c:v>
                </c:pt>
                <c:pt idx="22420">
                  <c:v>-40.509999999999991</c:v>
                </c:pt>
                <c:pt idx="22421">
                  <c:v>-40.507999999999996</c:v>
                </c:pt>
                <c:pt idx="22422">
                  <c:v>-40.505999999999993</c:v>
                </c:pt>
                <c:pt idx="22423">
                  <c:v>-40.503999999999998</c:v>
                </c:pt>
                <c:pt idx="22424">
                  <c:v>-40.501999999999995</c:v>
                </c:pt>
                <c:pt idx="22425">
                  <c:v>-40.499999999999993</c:v>
                </c:pt>
                <c:pt idx="22426">
                  <c:v>-40.497999999999998</c:v>
                </c:pt>
                <c:pt idx="22427">
                  <c:v>-40.495999999999995</c:v>
                </c:pt>
                <c:pt idx="22428">
                  <c:v>-40.493999999999993</c:v>
                </c:pt>
                <c:pt idx="22429">
                  <c:v>-40.491999999999997</c:v>
                </c:pt>
                <c:pt idx="22430">
                  <c:v>-40.489999999999995</c:v>
                </c:pt>
                <c:pt idx="22431">
                  <c:v>-40.487999999999992</c:v>
                </c:pt>
                <c:pt idx="22432">
                  <c:v>-40.485999999999997</c:v>
                </c:pt>
                <c:pt idx="22433">
                  <c:v>-40.483999999999995</c:v>
                </c:pt>
                <c:pt idx="22434">
                  <c:v>-40.481999999999992</c:v>
                </c:pt>
                <c:pt idx="22435">
                  <c:v>-40.479999999999997</c:v>
                </c:pt>
                <c:pt idx="22436">
                  <c:v>-40.477999999999994</c:v>
                </c:pt>
                <c:pt idx="22437">
                  <c:v>-40.475999999999992</c:v>
                </c:pt>
                <c:pt idx="22438">
                  <c:v>-40.473999999999997</c:v>
                </c:pt>
                <c:pt idx="22439">
                  <c:v>-40.471999999999994</c:v>
                </c:pt>
                <c:pt idx="22440">
                  <c:v>-40.469999999999992</c:v>
                </c:pt>
                <c:pt idx="22441">
                  <c:v>-40.467999999999996</c:v>
                </c:pt>
                <c:pt idx="22442">
                  <c:v>-40.465999999999994</c:v>
                </c:pt>
                <c:pt idx="22443">
                  <c:v>-40.463999999999992</c:v>
                </c:pt>
                <c:pt idx="22444">
                  <c:v>-40.461999999999996</c:v>
                </c:pt>
                <c:pt idx="22445">
                  <c:v>-40.459999999999994</c:v>
                </c:pt>
                <c:pt idx="22446">
                  <c:v>-40.457999999999991</c:v>
                </c:pt>
                <c:pt idx="22447">
                  <c:v>-40.455999999999996</c:v>
                </c:pt>
                <c:pt idx="22448">
                  <c:v>-40.453999999999994</c:v>
                </c:pt>
                <c:pt idx="22449">
                  <c:v>-40.451999999999991</c:v>
                </c:pt>
                <c:pt idx="22450">
                  <c:v>-40.449999999999996</c:v>
                </c:pt>
                <c:pt idx="22451">
                  <c:v>-40.447999999999993</c:v>
                </c:pt>
                <c:pt idx="22452">
                  <c:v>-40.445999999999991</c:v>
                </c:pt>
                <c:pt idx="22453">
                  <c:v>-40.443999999999996</c:v>
                </c:pt>
                <c:pt idx="22454">
                  <c:v>-40.441999999999993</c:v>
                </c:pt>
                <c:pt idx="22455">
                  <c:v>-40.44</c:v>
                </c:pt>
                <c:pt idx="22456">
                  <c:v>-40.437999999999995</c:v>
                </c:pt>
                <c:pt idx="22457">
                  <c:v>-40.435999999999993</c:v>
                </c:pt>
                <c:pt idx="22458">
                  <c:v>-40.433999999999997</c:v>
                </c:pt>
                <c:pt idx="22459">
                  <c:v>-40.431999999999995</c:v>
                </c:pt>
                <c:pt idx="22460">
                  <c:v>-40.429999999999993</c:v>
                </c:pt>
                <c:pt idx="22461">
                  <c:v>-40.427999999999997</c:v>
                </c:pt>
                <c:pt idx="22462">
                  <c:v>-40.425999999999995</c:v>
                </c:pt>
                <c:pt idx="22463">
                  <c:v>-40.423999999999992</c:v>
                </c:pt>
                <c:pt idx="22464">
                  <c:v>-40.421999999999997</c:v>
                </c:pt>
                <c:pt idx="22465">
                  <c:v>-40.419999999999995</c:v>
                </c:pt>
                <c:pt idx="22466">
                  <c:v>-40.417999999999992</c:v>
                </c:pt>
                <c:pt idx="22467">
                  <c:v>-40.415999999999997</c:v>
                </c:pt>
                <c:pt idx="22468">
                  <c:v>-40.413999999999994</c:v>
                </c:pt>
                <c:pt idx="22469">
                  <c:v>-40.411999999999992</c:v>
                </c:pt>
                <c:pt idx="22470">
                  <c:v>-40.409999999999997</c:v>
                </c:pt>
                <c:pt idx="22471">
                  <c:v>-40.407999999999994</c:v>
                </c:pt>
                <c:pt idx="22472">
                  <c:v>-40.405999999999992</c:v>
                </c:pt>
                <c:pt idx="22473">
                  <c:v>-40.403999999999996</c:v>
                </c:pt>
                <c:pt idx="22474">
                  <c:v>-40.401999999999994</c:v>
                </c:pt>
                <c:pt idx="22475">
                  <c:v>-40.399999999999991</c:v>
                </c:pt>
                <c:pt idx="22476">
                  <c:v>-40.397999999999996</c:v>
                </c:pt>
                <c:pt idx="22477">
                  <c:v>-40.395999999999994</c:v>
                </c:pt>
                <c:pt idx="22478">
                  <c:v>-40.393999999999991</c:v>
                </c:pt>
                <c:pt idx="22479">
                  <c:v>-40.391999999999996</c:v>
                </c:pt>
                <c:pt idx="22480">
                  <c:v>-40.389999999999993</c:v>
                </c:pt>
                <c:pt idx="22481">
                  <c:v>-40.387999999999991</c:v>
                </c:pt>
                <c:pt idx="22482">
                  <c:v>-40.385999999999996</c:v>
                </c:pt>
                <c:pt idx="22483">
                  <c:v>-40.383999999999993</c:v>
                </c:pt>
                <c:pt idx="22484">
                  <c:v>-40.381999999999991</c:v>
                </c:pt>
                <c:pt idx="22485">
                  <c:v>-40.379999999999995</c:v>
                </c:pt>
                <c:pt idx="22486">
                  <c:v>-40.377999999999993</c:v>
                </c:pt>
                <c:pt idx="22487">
                  <c:v>-40.375999999999998</c:v>
                </c:pt>
                <c:pt idx="22488">
                  <c:v>-40.373999999999995</c:v>
                </c:pt>
                <c:pt idx="22489">
                  <c:v>-40.371999999999993</c:v>
                </c:pt>
                <c:pt idx="22490">
                  <c:v>-40.369999999999997</c:v>
                </c:pt>
                <c:pt idx="22491">
                  <c:v>-40.367999999999995</c:v>
                </c:pt>
                <c:pt idx="22492">
                  <c:v>-40.365999999999993</c:v>
                </c:pt>
                <c:pt idx="22493">
                  <c:v>-40.363999999999997</c:v>
                </c:pt>
                <c:pt idx="22494">
                  <c:v>-40.361999999999995</c:v>
                </c:pt>
                <c:pt idx="22495">
                  <c:v>-40.359999999999992</c:v>
                </c:pt>
                <c:pt idx="22496">
                  <c:v>-40.357999999999997</c:v>
                </c:pt>
                <c:pt idx="22497">
                  <c:v>-40.355999999999995</c:v>
                </c:pt>
                <c:pt idx="22498">
                  <c:v>-40.353999999999992</c:v>
                </c:pt>
                <c:pt idx="22499">
                  <c:v>-40.351999999999997</c:v>
                </c:pt>
                <c:pt idx="22500">
                  <c:v>-40.349999999999994</c:v>
                </c:pt>
                <c:pt idx="22501">
                  <c:v>-40.347999999999992</c:v>
                </c:pt>
                <c:pt idx="22502">
                  <c:v>-40.345999999999997</c:v>
                </c:pt>
                <c:pt idx="22503">
                  <c:v>-40.343999999999994</c:v>
                </c:pt>
                <c:pt idx="22504">
                  <c:v>-40.341999999999992</c:v>
                </c:pt>
                <c:pt idx="22505">
                  <c:v>-40.339999999999996</c:v>
                </c:pt>
                <c:pt idx="22506">
                  <c:v>-40.337999999999994</c:v>
                </c:pt>
                <c:pt idx="22507">
                  <c:v>-40.335999999999991</c:v>
                </c:pt>
                <c:pt idx="22508">
                  <c:v>-40.333999999999996</c:v>
                </c:pt>
                <c:pt idx="22509">
                  <c:v>-40.331999999999994</c:v>
                </c:pt>
                <c:pt idx="22510">
                  <c:v>-40.329999999999991</c:v>
                </c:pt>
                <c:pt idx="22511">
                  <c:v>-40.327999999999996</c:v>
                </c:pt>
                <c:pt idx="22512">
                  <c:v>-40.325999999999993</c:v>
                </c:pt>
                <c:pt idx="22513">
                  <c:v>-40.323999999999991</c:v>
                </c:pt>
                <c:pt idx="22514">
                  <c:v>-40.321999999999996</c:v>
                </c:pt>
                <c:pt idx="22515">
                  <c:v>-40.319999999999993</c:v>
                </c:pt>
                <c:pt idx="22516">
                  <c:v>-40.317999999999998</c:v>
                </c:pt>
                <c:pt idx="22517">
                  <c:v>-40.315999999999995</c:v>
                </c:pt>
                <c:pt idx="22518">
                  <c:v>-40.313999999999993</c:v>
                </c:pt>
                <c:pt idx="22519">
                  <c:v>-40.311999999999998</c:v>
                </c:pt>
                <c:pt idx="22520">
                  <c:v>-40.309999999999995</c:v>
                </c:pt>
                <c:pt idx="22521">
                  <c:v>-40.307999999999993</c:v>
                </c:pt>
                <c:pt idx="22522">
                  <c:v>-40.305999999999997</c:v>
                </c:pt>
                <c:pt idx="22523">
                  <c:v>-40.303999999999995</c:v>
                </c:pt>
                <c:pt idx="22524">
                  <c:v>-40.301999999999992</c:v>
                </c:pt>
                <c:pt idx="22525">
                  <c:v>-40.299999999999997</c:v>
                </c:pt>
                <c:pt idx="22526">
                  <c:v>-40.297999999999995</c:v>
                </c:pt>
                <c:pt idx="22527">
                  <c:v>-40.295999999999992</c:v>
                </c:pt>
                <c:pt idx="22528">
                  <c:v>-40.293999999999997</c:v>
                </c:pt>
                <c:pt idx="22529">
                  <c:v>-40.291999999999994</c:v>
                </c:pt>
                <c:pt idx="22530">
                  <c:v>-40.289999999999992</c:v>
                </c:pt>
                <c:pt idx="22531">
                  <c:v>-40.287999999999997</c:v>
                </c:pt>
                <c:pt idx="22532">
                  <c:v>-40.285999999999994</c:v>
                </c:pt>
                <c:pt idx="22533">
                  <c:v>-40.283999999999992</c:v>
                </c:pt>
                <c:pt idx="22534">
                  <c:v>-40.281999999999996</c:v>
                </c:pt>
                <c:pt idx="22535">
                  <c:v>-40.279999999999994</c:v>
                </c:pt>
                <c:pt idx="22536">
                  <c:v>-40.277999999999992</c:v>
                </c:pt>
                <c:pt idx="22537">
                  <c:v>-40.275999999999996</c:v>
                </c:pt>
                <c:pt idx="22538">
                  <c:v>-40.273999999999994</c:v>
                </c:pt>
                <c:pt idx="22539">
                  <c:v>-40.271999999999991</c:v>
                </c:pt>
                <c:pt idx="22540">
                  <c:v>-40.269999999999996</c:v>
                </c:pt>
                <c:pt idx="22541">
                  <c:v>-40.267999999999994</c:v>
                </c:pt>
                <c:pt idx="22542">
                  <c:v>-40.265999999999991</c:v>
                </c:pt>
                <c:pt idx="22543">
                  <c:v>-40.263999999999996</c:v>
                </c:pt>
                <c:pt idx="22544">
                  <c:v>-40.261999999999993</c:v>
                </c:pt>
                <c:pt idx="22545">
                  <c:v>-40.259999999999991</c:v>
                </c:pt>
                <c:pt idx="22546">
                  <c:v>-40.257999999999996</c:v>
                </c:pt>
                <c:pt idx="22547">
                  <c:v>-40.255999999999993</c:v>
                </c:pt>
                <c:pt idx="22548">
                  <c:v>-40.253999999999998</c:v>
                </c:pt>
                <c:pt idx="22549">
                  <c:v>-40.251999999999995</c:v>
                </c:pt>
                <c:pt idx="22550">
                  <c:v>-40.249999999999993</c:v>
                </c:pt>
                <c:pt idx="22551">
                  <c:v>-40.247999999999998</c:v>
                </c:pt>
                <c:pt idx="22552">
                  <c:v>-40.245999999999995</c:v>
                </c:pt>
                <c:pt idx="22553">
                  <c:v>-40.243999999999993</c:v>
                </c:pt>
                <c:pt idx="22554">
                  <c:v>-40.241999999999997</c:v>
                </c:pt>
                <c:pt idx="22555">
                  <c:v>-40.239999999999995</c:v>
                </c:pt>
                <c:pt idx="22556">
                  <c:v>-40.237999999999992</c:v>
                </c:pt>
                <c:pt idx="22557">
                  <c:v>-40.235999999999997</c:v>
                </c:pt>
                <c:pt idx="22558">
                  <c:v>-40.233999999999995</c:v>
                </c:pt>
                <c:pt idx="22559">
                  <c:v>-40.231999999999992</c:v>
                </c:pt>
                <c:pt idx="22560">
                  <c:v>-40.229999999999997</c:v>
                </c:pt>
                <c:pt idx="22561">
                  <c:v>-40.227999999999994</c:v>
                </c:pt>
                <c:pt idx="22562">
                  <c:v>-40.225999999999992</c:v>
                </c:pt>
                <c:pt idx="22563">
                  <c:v>-40.223999999999997</c:v>
                </c:pt>
                <c:pt idx="22564">
                  <c:v>-40.221999999999994</c:v>
                </c:pt>
                <c:pt idx="22565">
                  <c:v>-40.219999999999992</c:v>
                </c:pt>
                <c:pt idx="22566">
                  <c:v>-40.217999999999996</c:v>
                </c:pt>
                <c:pt idx="22567">
                  <c:v>-40.215999999999994</c:v>
                </c:pt>
                <c:pt idx="22568">
                  <c:v>-40.213999999999992</c:v>
                </c:pt>
                <c:pt idx="22569">
                  <c:v>-40.211999999999996</c:v>
                </c:pt>
                <c:pt idx="22570">
                  <c:v>-40.209999999999994</c:v>
                </c:pt>
                <c:pt idx="22571">
                  <c:v>-40.207999999999991</c:v>
                </c:pt>
                <c:pt idx="22572">
                  <c:v>-40.205999999999996</c:v>
                </c:pt>
                <c:pt idx="22573">
                  <c:v>-40.203999999999994</c:v>
                </c:pt>
                <c:pt idx="22574">
                  <c:v>-40.201999999999991</c:v>
                </c:pt>
                <c:pt idx="22575">
                  <c:v>-40.199999999999996</c:v>
                </c:pt>
                <c:pt idx="22576">
                  <c:v>-40.197999999999993</c:v>
                </c:pt>
                <c:pt idx="22577">
                  <c:v>-40.195999999999991</c:v>
                </c:pt>
                <c:pt idx="22578">
                  <c:v>-40.193999999999996</c:v>
                </c:pt>
                <c:pt idx="22579">
                  <c:v>-40.191999999999993</c:v>
                </c:pt>
                <c:pt idx="22580">
                  <c:v>-40.19</c:v>
                </c:pt>
                <c:pt idx="22581">
                  <c:v>-40.187999999999995</c:v>
                </c:pt>
                <c:pt idx="22582">
                  <c:v>-40.185999999999993</c:v>
                </c:pt>
                <c:pt idx="22583">
                  <c:v>-40.183999999999997</c:v>
                </c:pt>
                <c:pt idx="22584">
                  <c:v>-40.181999999999995</c:v>
                </c:pt>
                <c:pt idx="22585">
                  <c:v>-40.179999999999993</c:v>
                </c:pt>
                <c:pt idx="22586">
                  <c:v>-40.177999999999997</c:v>
                </c:pt>
                <c:pt idx="22587">
                  <c:v>-40.175999999999995</c:v>
                </c:pt>
                <c:pt idx="22588">
                  <c:v>-40.173999999999992</c:v>
                </c:pt>
                <c:pt idx="22589">
                  <c:v>-40.171999999999997</c:v>
                </c:pt>
                <c:pt idx="22590">
                  <c:v>-40.169999999999995</c:v>
                </c:pt>
                <c:pt idx="22591">
                  <c:v>-40.167999999999992</c:v>
                </c:pt>
                <c:pt idx="22592">
                  <c:v>-40.165999999999997</c:v>
                </c:pt>
                <c:pt idx="22593">
                  <c:v>-40.163999999999994</c:v>
                </c:pt>
                <c:pt idx="22594">
                  <c:v>-40.161999999999992</c:v>
                </c:pt>
                <c:pt idx="22595">
                  <c:v>-40.159999999999997</c:v>
                </c:pt>
                <c:pt idx="22596">
                  <c:v>-40.157999999999994</c:v>
                </c:pt>
                <c:pt idx="22597">
                  <c:v>-40.155999999999992</c:v>
                </c:pt>
                <c:pt idx="22598">
                  <c:v>-40.153999999999996</c:v>
                </c:pt>
                <c:pt idx="22599">
                  <c:v>-40.151999999999994</c:v>
                </c:pt>
                <c:pt idx="22600">
                  <c:v>-40.149999999999991</c:v>
                </c:pt>
                <c:pt idx="22601">
                  <c:v>-40.147999999999996</c:v>
                </c:pt>
                <c:pt idx="22602">
                  <c:v>-40.145999999999994</c:v>
                </c:pt>
                <c:pt idx="22603">
                  <c:v>-40.143999999999991</c:v>
                </c:pt>
                <c:pt idx="22604">
                  <c:v>-40.141999999999996</c:v>
                </c:pt>
                <c:pt idx="22605">
                  <c:v>-40.139999999999993</c:v>
                </c:pt>
                <c:pt idx="22606">
                  <c:v>-40.137999999999991</c:v>
                </c:pt>
                <c:pt idx="22607">
                  <c:v>-40.135999999999996</c:v>
                </c:pt>
                <c:pt idx="22608">
                  <c:v>-40.133999999999993</c:v>
                </c:pt>
                <c:pt idx="22609">
                  <c:v>-40.131999999999991</c:v>
                </c:pt>
                <c:pt idx="22610">
                  <c:v>-40.129999999999995</c:v>
                </c:pt>
                <c:pt idx="22611">
                  <c:v>-40.127999999999993</c:v>
                </c:pt>
                <c:pt idx="22612">
                  <c:v>-40.125999999999998</c:v>
                </c:pt>
                <c:pt idx="22613">
                  <c:v>-40.123999999999995</c:v>
                </c:pt>
                <c:pt idx="22614">
                  <c:v>-40.121999999999993</c:v>
                </c:pt>
                <c:pt idx="22615">
                  <c:v>-40.119999999999997</c:v>
                </c:pt>
                <c:pt idx="22616">
                  <c:v>-40.117999999999995</c:v>
                </c:pt>
                <c:pt idx="22617">
                  <c:v>-40.115999999999993</c:v>
                </c:pt>
                <c:pt idx="22618">
                  <c:v>-40.113999999999997</c:v>
                </c:pt>
                <c:pt idx="22619">
                  <c:v>-40.111999999999995</c:v>
                </c:pt>
                <c:pt idx="22620">
                  <c:v>-40.109999999999992</c:v>
                </c:pt>
                <c:pt idx="22621">
                  <c:v>-40.107999999999997</c:v>
                </c:pt>
                <c:pt idx="22622">
                  <c:v>-40.105999999999995</c:v>
                </c:pt>
                <c:pt idx="22623">
                  <c:v>-40.103999999999992</c:v>
                </c:pt>
                <c:pt idx="22624">
                  <c:v>-40.101999999999997</c:v>
                </c:pt>
                <c:pt idx="22625">
                  <c:v>-40.099999999999994</c:v>
                </c:pt>
                <c:pt idx="22626">
                  <c:v>-40.097999999999992</c:v>
                </c:pt>
                <c:pt idx="22627">
                  <c:v>-40.095999999999997</c:v>
                </c:pt>
                <c:pt idx="22628">
                  <c:v>-40.093999999999994</c:v>
                </c:pt>
                <c:pt idx="22629">
                  <c:v>-40.091999999999992</c:v>
                </c:pt>
                <c:pt idx="22630">
                  <c:v>-40.089999999999996</c:v>
                </c:pt>
                <c:pt idx="22631">
                  <c:v>-40.087999999999994</c:v>
                </c:pt>
                <c:pt idx="22632">
                  <c:v>-40.085999999999991</c:v>
                </c:pt>
                <c:pt idx="22633">
                  <c:v>-40.083999999999996</c:v>
                </c:pt>
                <c:pt idx="22634">
                  <c:v>-40.081999999999994</c:v>
                </c:pt>
                <c:pt idx="22635">
                  <c:v>-40.079999999999991</c:v>
                </c:pt>
                <c:pt idx="22636">
                  <c:v>-40.077999999999996</c:v>
                </c:pt>
                <c:pt idx="22637">
                  <c:v>-40.075999999999993</c:v>
                </c:pt>
                <c:pt idx="22638">
                  <c:v>-40.073999999999991</c:v>
                </c:pt>
                <c:pt idx="22639">
                  <c:v>-40.071999999999996</c:v>
                </c:pt>
                <c:pt idx="22640">
                  <c:v>-40.069999999999993</c:v>
                </c:pt>
                <c:pt idx="22641">
                  <c:v>-40.067999999999998</c:v>
                </c:pt>
                <c:pt idx="22642">
                  <c:v>-40.065999999999995</c:v>
                </c:pt>
                <c:pt idx="22643">
                  <c:v>-40.063999999999993</c:v>
                </c:pt>
                <c:pt idx="22644">
                  <c:v>-40.061999999999998</c:v>
                </c:pt>
                <c:pt idx="22645">
                  <c:v>-40.059999999999995</c:v>
                </c:pt>
                <c:pt idx="22646">
                  <c:v>-40.057999999999993</c:v>
                </c:pt>
                <c:pt idx="22647">
                  <c:v>-40.055999999999997</c:v>
                </c:pt>
                <c:pt idx="22648">
                  <c:v>-40.053999999999995</c:v>
                </c:pt>
                <c:pt idx="22649">
                  <c:v>-40.051999999999992</c:v>
                </c:pt>
                <c:pt idx="22650">
                  <c:v>-40.049999999999997</c:v>
                </c:pt>
                <c:pt idx="22651">
                  <c:v>-40.047999999999995</c:v>
                </c:pt>
                <c:pt idx="22652">
                  <c:v>-40.045999999999992</c:v>
                </c:pt>
                <c:pt idx="22653">
                  <c:v>-40.043999999999997</c:v>
                </c:pt>
                <c:pt idx="22654">
                  <c:v>-40.041999999999994</c:v>
                </c:pt>
                <c:pt idx="22655">
                  <c:v>-40.039999999999992</c:v>
                </c:pt>
                <c:pt idx="22656">
                  <c:v>-40.037999999999997</c:v>
                </c:pt>
                <c:pt idx="22657">
                  <c:v>-40.035999999999994</c:v>
                </c:pt>
                <c:pt idx="22658">
                  <c:v>-40.033999999999992</c:v>
                </c:pt>
                <c:pt idx="22659">
                  <c:v>-40.031999999999996</c:v>
                </c:pt>
                <c:pt idx="22660">
                  <c:v>-40.029999999999994</c:v>
                </c:pt>
                <c:pt idx="22661">
                  <c:v>-40.027999999999992</c:v>
                </c:pt>
                <c:pt idx="22662">
                  <c:v>-40.025999999999996</c:v>
                </c:pt>
                <c:pt idx="22663">
                  <c:v>-40.023999999999994</c:v>
                </c:pt>
                <c:pt idx="22664">
                  <c:v>-40.021999999999991</c:v>
                </c:pt>
                <c:pt idx="22665">
                  <c:v>-40.019999999999996</c:v>
                </c:pt>
                <c:pt idx="22666">
                  <c:v>-40.017999999999994</c:v>
                </c:pt>
                <c:pt idx="22667">
                  <c:v>-40.015999999999991</c:v>
                </c:pt>
                <c:pt idx="22668">
                  <c:v>-40.013999999999996</c:v>
                </c:pt>
                <c:pt idx="22669">
                  <c:v>-40.011999999999993</c:v>
                </c:pt>
                <c:pt idx="22670">
                  <c:v>-40.009999999999991</c:v>
                </c:pt>
                <c:pt idx="22671">
                  <c:v>-40.007999999999996</c:v>
                </c:pt>
                <c:pt idx="22672">
                  <c:v>-40.005999999999993</c:v>
                </c:pt>
                <c:pt idx="22673">
                  <c:v>-40.003999999999998</c:v>
                </c:pt>
                <c:pt idx="22674">
                  <c:v>-40.001999999999995</c:v>
                </c:pt>
                <c:pt idx="22675">
                  <c:v>-39.999999999999993</c:v>
                </c:pt>
                <c:pt idx="22676">
                  <c:v>-39.997999999999998</c:v>
                </c:pt>
                <c:pt idx="22677">
                  <c:v>-39.995999999999995</c:v>
                </c:pt>
                <c:pt idx="22678">
                  <c:v>-39.993999999999993</c:v>
                </c:pt>
                <c:pt idx="22679">
                  <c:v>-39.991999999999997</c:v>
                </c:pt>
                <c:pt idx="22680">
                  <c:v>-39.989999999999995</c:v>
                </c:pt>
                <c:pt idx="22681">
                  <c:v>-39.987999999999992</c:v>
                </c:pt>
                <c:pt idx="22682">
                  <c:v>-39.985999999999997</c:v>
                </c:pt>
                <c:pt idx="22683">
                  <c:v>-39.983999999999995</c:v>
                </c:pt>
                <c:pt idx="22684">
                  <c:v>-39.981999999999992</c:v>
                </c:pt>
                <c:pt idx="22685">
                  <c:v>-39.979999999999997</c:v>
                </c:pt>
                <c:pt idx="22686">
                  <c:v>-39.977999999999994</c:v>
                </c:pt>
                <c:pt idx="22687">
                  <c:v>-39.975999999999992</c:v>
                </c:pt>
                <c:pt idx="22688">
                  <c:v>-39.973999999999997</c:v>
                </c:pt>
                <c:pt idx="22689">
                  <c:v>-39.971999999999994</c:v>
                </c:pt>
                <c:pt idx="22690">
                  <c:v>-39.969999999999992</c:v>
                </c:pt>
                <c:pt idx="22691">
                  <c:v>-39.967999999999996</c:v>
                </c:pt>
                <c:pt idx="22692">
                  <c:v>-39.965999999999994</c:v>
                </c:pt>
                <c:pt idx="22693">
                  <c:v>-39.963999999999992</c:v>
                </c:pt>
                <c:pt idx="22694">
                  <c:v>-39.961999999999996</c:v>
                </c:pt>
                <c:pt idx="22695">
                  <c:v>-39.959999999999994</c:v>
                </c:pt>
                <c:pt idx="22696">
                  <c:v>-39.957999999999991</c:v>
                </c:pt>
                <c:pt idx="22697">
                  <c:v>-39.955999999999996</c:v>
                </c:pt>
                <c:pt idx="22698">
                  <c:v>-39.953999999999994</c:v>
                </c:pt>
                <c:pt idx="22699">
                  <c:v>-39.951999999999991</c:v>
                </c:pt>
                <c:pt idx="22700">
                  <c:v>-39.949999999999996</c:v>
                </c:pt>
                <c:pt idx="22701">
                  <c:v>-39.947999999999993</c:v>
                </c:pt>
                <c:pt idx="22702">
                  <c:v>-39.945999999999991</c:v>
                </c:pt>
                <c:pt idx="22703">
                  <c:v>-39.943999999999996</c:v>
                </c:pt>
                <c:pt idx="22704">
                  <c:v>-39.941999999999993</c:v>
                </c:pt>
                <c:pt idx="22705">
                  <c:v>-39.94</c:v>
                </c:pt>
                <c:pt idx="22706">
                  <c:v>-39.937999999999995</c:v>
                </c:pt>
                <c:pt idx="22707">
                  <c:v>-39.935999999999993</c:v>
                </c:pt>
                <c:pt idx="22708">
                  <c:v>-39.933999999999997</c:v>
                </c:pt>
                <c:pt idx="22709">
                  <c:v>-39.931999999999995</c:v>
                </c:pt>
                <c:pt idx="22710">
                  <c:v>-39.929999999999993</c:v>
                </c:pt>
                <c:pt idx="22711">
                  <c:v>-39.927999999999997</c:v>
                </c:pt>
                <c:pt idx="22712">
                  <c:v>-39.925999999999995</c:v>
                </c:pt>
                <c:pt idx="22713">
                  <c:v>-39.923999999999992</c:v>
                </c:pt>
                <c:pt idx="22714">
                  <c:v>-39.921999999999997</c:v>
                </c:pt>
                <c:pt idx="22715">
                  <c:v>-39.919999999999995</c:v>
                </c:pt>
                <c:pt idx="22716">
                  <c:v>-39.917999999999992</c:v>
                </c:pt>
                <c:pt idx="22717">
                  <c:v>-39.915999999999997</c:v>
                </c:pt>
                <c:pt idx="22718">
                  <c:v>-39.913999999999994</c:v>
                </c:pt>
                <c:pt idx="22719">
                  <c:v>-39.911999999999992</c:v>
                </c:pt>
                <c:pt idx="22720">
                  <c:v>-39.909999999999997</c:v>
                </c:pt>
                <c:pt idx="22721">
                  <c:v>-39.907999999999994</c:v>
                </c:pt>
                <c:pt idx="22722">
                  <c:v>-39.905999999999992</c:v>
                </c:pt>
                <c:pt idx="22723">
                  <c:v>-39.903999999999996</c:v>
                </c:pt>
                <c:pt idx="22724">
                  <c:v>-39.901999999999994</c:v>
                </c:pt>
                <c:pt idx="22725">
                  <c:v>-39.899999999999991</c:v>
                </c:pt>
                <c:pt idx="22726">
                  <c:v>-39.897999999999996</c:v>
                </c:pt>
                <c:pt idx="22727">
                  <c:v>-39.895999999999994</c:v>
                </c:pt>
                <c:pt idx="22728">
                  <c:v>-39.893999999999991</c:v>
                </c:pt>
                <c:pt idx="22729">
                  <c:v>-39.891999999999996</c:v>
                </c:pt>
                <c:pt idx="22730">
                  <c:v>-39.889999999999993</c:v>
                </c:pt>
                <c:pt idx="22731">
                  <c:v>-39.887999999999991</c:v>
                </c:pt>
                <c:pt idx="22732">
                  <c:v>-39.885999999999996</c:v>
                </c:pt>
                <c:pt idx="22733">
                  <c:v>-39.883999999999993</c:v>
                </c:pt>
                <c:pt idx="22734">
                  <c:v>-39.881999999999991</c:v>
                </c:pt>
                <c:pt idx="22735">
                  <c:v>-39.879999999999995</c:v>
                </c:pt>
                <c:pt idx="22736">
                  <c:v>-39.877999999999993</c:v>
                </c:pt>
                <c:pt idx="22737">
                  <c:v>-39.875999999999998</c:v>
                </c:pt>
                <c:pt idx="22738">
                  <c:v>-39.873999999999995</c:v>
                </c:pt>
                <c:pt idx="22739">
                  <c:v>-39.871999999999993</c:v>
                </c:pt>
                <c:pt idx="22740">
                  <c:v>-39.869999999999997</c:v>
                </c:pt>
                <c:pt idx="22741">
                  <c:v>-39.867999999999995</c:v>
                </c:pt>
                <c:pt idx="22742">
                  <c:v>-39.865999999999993</c:v>
                </c:pt>
                <c:pt idx="22743">
                  <c:v>-39.863999999999997</c:v>
                </c:pt>
                <c:pt idx="22744">
                  <c:v>-39.861999999999995</c:v>
                </c:pt>
                <c:pt idx="22745">
                  <c:v>-39.859999999999992</c:v>
                </c:pt>
                <c:pt idx="22746">
                  <c:v>-39.857999999999997</c:v>
                </c:pt>
                <c:pt idx="22747">
                  <c:v>-39.855999999999995</c:v>
                </c:pt>
                <c:pt idx="22748">
                  <c:v>-39.853999999999992</c:v>
                </c:pt>
                <c:pt idx="22749">
                  <c:v>-39.851999999999997</c:v>
                </c:pt>
                <c:pt idx="22750">
                  <c:v>-39.849999999999994</c:v>
                </c:pt>
                <c:pt idx="22751">
                  <c:v>-39.847999999999992</c:v>
                </c:pt>
                <c:pt idx="22752">
                  <c:v>-39.845999999999997</c:v>
                </c:pt>
                <c:pt idx="22753">
                  <c:v>-39.843999999999994</c:v>
                </c:pt>
                <c:pt idx="22754">
                  <c:v>-39.841999999999992</c:v>
                </c:pt>
                <c:pt idx="22755">
                  <c:v>-39.839999999999996</c:v>
                </c:pt>
                <c:pt idx="22756">
                  <c:v>-39.837999999999994</c:v>
                </c:pt>
                <c:pt idx="22757">
                  <c:v>-39.835999999999991</c:v>
                </c:pt>
                <c:pt idx="22758">
                  <c:v>-39.833999999999996</c:v>
                </c:pt>
                <c:pt idx="22759">
                  <c:v>-39.831999999999994</c:v>
                </c:pt>
                <c:pt idx="22760">
                  <c:v>-39.829999999999991</c:v>
                </c:pt>
                <c:pt idx="22761">
                  <c:v>-39.827999999999996</c:v>
                </c:pt>
                <c:pt idx="22762">
                  <c:v>-39.825999999999993</c:v>
                </c:pt>
                <c:pt idx="22763">
                  <c:v>-39.823999999999991</c:v>
                </c:pt>
                <c:pt idx="22764">
                  <c:v>-39.821999999999996</c:v>
                </c:pt>
                <c:pt idx="22765">
                  <c:v>-39.819999999999993</c:v>
                </c:pt>
                <c:pt idx="22766">
                  <c:v>-39.817999999999998</c:v>
                </c:pt>
                <c:pt idx="22767">
                  <c:v>-39.815999999999995</c:v>
                </c:pt>
                <c:pt idx="22768">
                  <c:v>-39.813999999999993</c:v>
                </c:pt>
                <c:pt idx="22769">
                  <c:v>-39.811999999999998</c:v>
                </c:pt>
                <c:pt idx="22770">
                  <c:v>-39.809999999999995</c:v>
                </c:pt>
                <c:pt idx="22771">
                  <c:v>-39.807999999999993</c:v>
                </c:pt>
                <c:pt idx="22772">
                  <c:v>-39.805999999999997</c:v>
                </c:pt>
                <c:pt idx="22773">
                  <c:v>-39.803999999999995</c:v>
                </c:pt>
                <c:pt idx="22774">
                  <c:v>-39.801999999999992</c:v>
                </c:pt>
                <c:pt idx="22775">
                  <c:v>-39.799999999999997</c:v>
                </c:pt>
                <c:pt idx="22776">
                  <c:v>-39.797999999999995</c:v>
                </c:pt>
                <c:pt idx="22777">
                  <c:v>-39.795999999999992</c:v>
                </c:pt>
                <c:pt idx="22778">
                  <c:v>-39.793999999999997</c:v>
                </c:pt>
                <c:pt idx="22779">
                  <c:v>-39.791999999999994</c:v>
                </c:pt>
                <c:pt idx="22780">
                  <c:v>-39.789999999999992</c:v>
                </c:pt>
                <c:pt idx="22781">
                  <c:v>-39.787999999999997</c:v>
                </c:pt>
                <c:pt idx="22782">
                  <c:v>-39.785999999999994</c:v>
                </c:pt>
                <c:pt idx="22783">
                  <c:v>-39.783999999999992</c:v>
                </c:pt>
                <c:pt idx="22784">
                  <c:v>-39.781999999999996</c:v>
                </c:pt>
                <c:pt idx="22785">
                  <c:v>-39.779999999999994</c:v>
                </c:pt>
                <c:pt idx="22786">
                  <c:v>-39.777999999999992</c:v>
                </c:pt>
                <c:pt idx="22787">
                  <c:v>-39.775999999999996</c:v>
                </c:pt>
                <c:pt idx="22788">
                  <c:v>-39.773999999999994</c:v>
                </c:pt>
                <c:pt idx="22789">
                  <c:v>-39.771999999999991</c:v>
                </c:pt>
                <c:pt idx="22790">
                  <c:v>-39.769999999999996</c:v>
                </c:pt>
                <c:pt idx="22791">
                  <c:v>-39.767999999999994</c:v>
                </c:pt>
                <c:pt idx="22792">
                  <c:v>-39.765999999999991</c:v>
                </c:pt>
                <c:pt idx="22793">
                  <c:v>-39.763999999999996</c:v>
                </c:pt>
                <c:pt idx="22794">
                  <c:v>-39.761999999999993</c:v>
                </c:pt>
                <c:pt idx="22795">
                  <c:v>-39.759999999999991</c:v>
                </c:pt>
                <c:pt idx="22796">
                  <c:v>-39.757999999999996</c:v>
                </c:pt>
                <c:pt idx="22797">
                  <c:v>-39.755999999999993</c:v>
                </c:pt>
                <c:pt idx="22798">
                  <c:v>-39.753999999999998</c:v>
                </c:pt>
                <c:pt idx="22799">
                  <c:v>-39.751999999999995</c:v>
                </c:pt>
                <c:pt idx="22800">
                  <c:v>-39.749999999999993</c:v>
                </c:pt>
                <c:pt idx="22801">
                  <c:v>-39.747999999999998</c:v>
                </c:pt>
                <c:pt idx="22802">
                  <c:v>-39.745999999999995</c:v>
                </c:pt>
                <c:pt idx="22803">
                  <c:v>-39.743999999999993</c:v>
                </c:pt>
                <c:pt idx="22804">
                  <c:v>-39.741999999999997</c:v>
                </c:pt>
                <c:pt idx="22805">
                  <c:v>-39.739999999999995</c:v>
                </c:pt>
                <c:pt idx="22806">
                  <c:v>-39.737999999999992</c:v>
                </c:pt>
                <c:pt idx="22807">
                  <c:v>-39.735999999999997</c:v>
                </c:pt>
                <c:pt idx="22808">
                  <c:v>-39.733999999999995</c:v>
                </c:pt>
                <c:pt idx="22809">
                  <c:v>-39.731999999999992</c:v>
                </c:pt>
                <c:pt idx="22810">
                  <c:v>-39.729999999999997</c:v>
                </c:pt>
                <c:pt idx="22811">
                  <c:v>-39.727999999999994</c:v>
                </c:pt>
                <c:pt idx="22812">
                  <c:v>-39.725999999999992</c:v>
                </c:pt>
                <c:pt idx="22813">
                  <c:v>-39.723999999999997</c:v>
                </c:pt>
                <c:pt idx="22814">
                  <c:v>-39.721999999999994</c:v>
                </c:pt>
                <c:pt idx="22815">
                  <c:v>-39.719999999999992</c:v>
                </c:pt>
                <c:pt idx="22816">
                  <c:v>-39.717999999999996</c:v>
                </c:pt>
                <c:pt idx="22817">
                  <c:v>-39.715999999999994</c:v>
                </c:pt>
                <c:pt idx="22818">
                  <c:v>-39.713999999999992</c:v>
                </c:pt>
                <c:pt idx="22819">
                  <c:v>-39.711999999999996</c:v>
                </c:pt>
                <c:pt idx="22820">
                  <c:v>-39.709999999999994</c:v>
                </c:pt>
                <c:pt idx="22821">
                  <c:v>-39.707999999999991</c:v>
                </c:pt>
                <c:pt idx="22822">
                  <c:v>-39.705999999999996</c:v>
                </c:pt>
                <c:pt idx="22823">
                  <c:v>-39.703999999999994</c:v>
                </c:pt>
                <c:pt idx="22824">
                  <c:v>-39.701999999999991</c:v>
                </c:pt>
                <c:pt idx="22825">
                  <c:v>-39.699999999999996</c:v>
                </c:pt>
                <c:pt idx="22826">
                  <c:v>-39.697999999999993</c:v>
                </c:pt>
                <c:pt idx="22827">
                  <c:v>-39.695999999999991</c:v>
                </c:pt>
                <c:pt idx="22828">
                  <c:v>-39.693999999999996</c:v>
                </c:pt>
                <c:pt idx="22829">
                  <c:v>-39.691999999999993</c:v>
                </c:pt>
                <c:pt idx="22830">
                  <c:v>-39.69</c:v>
                </c:pt>
                <c:pt idx="22831">
                  <c:v>-39.687999999999995</c:v>
                </c:pt>
                <c:pt idx="22832">
                  <c:v>-39.685999999999993</c:v>
                </c:pt>
                <c:pt idx="22833">
                  <c:v>-39.683999999999997</c:v>
                </c:pt>
                <c:pt idx="22834">
                  <c:v>-39.681999999999995</c:v>
                </c:pt>
                <c:pt idx="22835">
                  <c:v>-39.679999999999993</c:v>
                </c:pt>
                <c:pt idx="22836">
                  <c:v>-39.677999999999997</c:v>
                </c:pt>
                <c:pt idx="22837">
                  <c:v>-39.675999999999995</c:v>
                </c:pt>
                <c:pt idx="22838">
                  <c:v>-39.673999999999992</c:v>
                </c:pt>
                <c:pt idx="22839">
                  <c:v>-39.671999999999997</c:v>
                </c:pt>
                <c:pt idx="22840">
                  <c:v>-39.669999999999995</c:v>
                </c:pt>
                <c:pt idx="22841">
                  <c:v>-39.667999999999992</c:v>
                </c:pt>
                <c:pt idx="22842">
                  <c:v>-39.665999999999997</c:v>
                </c:pt>
                <c:pt idx="22843">
                  <c:v>-39.663999999999994</c:v>
                </c:pt>
                <c:pt idx="22844">
                  <c:v>-39.661999999999992</c:v>
                </c:pt>
                <c:pt idx="22845">
                  <c:v>-39.659999999999997</c:v>
                </c:pt>
                <c:pt idx="22846">
                  <c:v>-39.657999999999994</c:v>
                </c:pt>
                <c:pt idx="22847">
                  <c:v>-39.655999999999992</c:v>
                </c:pt>
                <c:pt idx="22848">
                  <c:v>-39.653999999999996</c:v>
                </c:pt>
                <c:pt idx="22849">
                  <c:v>-39.651999999999994</c:v>
                </c:pt>
                <c:pt idx="22850">
                  <c:v>-39.649999999999991</c:v>
                </c:pt>
                <c:pt idx="22851">
                  <c:v>-39.647999999999996</c:v>
                </c:pt>
                <c:pt idx="22852">
                  <c:v>-39.645999999999994</c:v>
                </c:pt>
                <c:pt idx="22853">
                  <c:v>-39.643999999999991</c:v>
                </c:pt>
                <c:pt idx="22854">
                  <c:v>-39.641999999999996</c:v>
                </c:pt>
                <c:pt idx="22855">
                  <c:v>-39.639999999999993</c:v>
                </c:pt>
                <c:pt idx="22856">
                  <c:v>-39.637999999999991</c:v>
                </c:pt>
                <c:pt idx="22857">
                  <c:v>-39.635999999999996</c:v>
                </c:pt>
                <c:pt idx="22858">
                  <c:v>-39.633999999999993</c:v>
                </c:pt>
                <c:pt idx="22859">
                  <c:v>-39.631999999999991</c:v>
                </c:pt>
                <c:pt idx="22860">
                  <c:v>-39.629999999999995</c:v>
                </c:pt>
                <c:pt idx="22861">
                  <c:v>-39.627999999999993</c:v>
                </c:pt>
                <c:pt idx="22862">
                  <c:v>-39.625999999999998</c:v>
                </c:pt>
                <c:pt idx="22863">
                  <c:v>-39.623999999999995</c:v>
                </c:pt>
                <c:pt idx="22864">
                  <c:v>-39.621999999999993</c:v>
                </c:pt>
                <c:pt idx="22865">
                  <c:v>-39.619999999999997</c:v>
                </c:pt>
                <c:pt idx="22866">
                  <c:v>-39.617999999999995</c:v>
                </c:pt>
                <c:pt idx="22867">
                  <c:v>-39.615999999999993</c:v>
                </c:pt>
                <c:pt idx="22868">
                  <c:v>-39.613999999999997</c:v>
                </c:pt>
                <c:pt idx="22869">
                  <c:v>-39.611999999999995</c:v>
                </c:pt>
                <c:pt idx="22870">
                  <c:v>-39.609999999999992</c:v>
                </c:pt>
                <c:pt idx="22871">
                  <c:v>-39.607999999999997</c:v>
                </c:pt>
                <c:pt idx="22872">
                  <c:v>-39.605999999999995</c:v>
                </c:pt>
                <c:pt idx="22873">
                  <c:v>-39.603999999999992</c:v>
                </c:pt>
                <c:pt idx="22874">
                  <c:v>-39.601999999999997</c:v>
                </c:pt>
                <c:pt idx="22875">
                  <c:v>-39.599999999999994</c:v>
                </c:pt>
                <c:pt idx="22876">
                  <c:v>-39.597999999999992</c:v>
                </c:pt>
                <c:pt idx="22877">
                  <c:v>-39.595999999999997</c:v>
                </c:pt>
                <c:pt idx="22878">
                  <c:v>-39.593999999999994</c:v>
                </c:pt>
                <c:pt idx="22879">
                  <c:v>-39.591999999999992</c:v>
                </c:pt>
                <c:pt idx="22880">
                  <c:v>-39.589999999999996</c:v>
                </c:pt>
                <c:pt idx="22881">
                  <c:v>-39.587999999999994</c:v>
                </c:pt>
                <c:pt idx="22882">
                  <c:v>-39.585999999999991</c:v>
                </c:pt>
                <c:pt idx="22883">
                  <c:v>-39.583999999999996</c:v>
                </c:pt>
                <c:pt idx="22884">
                  <c:v>-39.581999999999994</c:v>
                </c:pt>
                <c:pt idx="22885">
                  <c:v>-39.579999999999991</c:v>
                </c:pt>
                <c:pt idx="22886">
                  <c:v>-39.577999999999996</c:v>
                </c:pt>
                <c:pt idx="22887">
                  <c:v>-39.575999999999993</c:v>
                </c:pt>
                <c:pt idx="22888">
                  <c:v>-39.573999999999991</c:v>
                </c:pt>
                <c:pt idx="22889">
                  <c:v>-39.571999999999996</c:v>
                </c:pt>
                <c:pt idx="22890">
                  <c:v>-39.569999999999993</c:v>
                </c:pt>
                <c:pt idx="22891">
                  <c:v>-39.567999999999998</c:v>
                </c:pt>
                <c:pt idx="22892">
                  <c:v>-39.565999999999995</c:v>
                </c:pt>
                <c:pt idx="22893">
                  <c:v>-39.563999999999993</c:v>
                </c:pt>
                <c:pt idx="22894">
                  <c:v>-39.561999999999998</c:v>
                </c:pt>
                <c:pt idx="22895">
                  <c:v>-39.559999999999995</c:v>
                </c:pt>
                <c:pt idx="22896">
                  <c:v>-39.557999999999993</c:v>
                </c:pt>
                <c:pt idx="22897">
                  <c:v>-39.555999999999997</c:v>
                </c:pt>
                <c:pt idx="22898">
                  <c:v>-39.553999999999995</c:v>
                </c:pt>
                <c:pt idx="22899">
                  <c:v>-39.551999999999992</c:v>
                </c:pt>
                <c:pt idx="22900">
                  <c:v>-39.549999999999997</c:v>
                </c:pt>
                <c:pt idx="22901">
                  <c:v>-39.547999999999995</c:v>
                </c:pt>
                <c:pt idx="22902">
                  <c:v>-39.545999999999992</c:v>
                </c:pt>
                <c:pt idx="22903">
                  <c:v>-39.543999999999997</c:v>
                </c:pt>
                <c:pt idx="22904">
                  <c:v>-39.541999999999994</c:v>
                </c:pt>
                <c:pt idx="22905">
                  <c:v>-39.539999999999992</c:v>
                </c:pt>
                <c:pt idx="22906">
                  <c:v>-39.537999999999997</c:v>
                </c:pt>
                <c:pt idx="22907">
                  <c:v>-39.535999999999994</c:v>
                </c:pt>
                <c:pt idx="22908">
                  <c:v>-39.533999999999992</c:v>
                </c:pt>
                <c:pt idx="22909">
                  <c:v>-39.531999999999996</c:v>
                </c:pt>
                <c:pt idx="22910">
                  <c:v>-39.529999999999994</c:v>
                </c:pt>
                <c:pt idx="22911">
                  <c:v>-39.527999999999992</c:v>
                </c:pt>
                <c:pt idx="22912">
                  <c:v>-39.525999999999996</c:v>
                </c:pt>
                <c:pt idx="22913">
                  <c:v>-39.523999999999994</c:v>
                </c:pt>
                <c:pt idx="22914">
                  <c:v>-39.521999999999991</c:v>
                </c:pt>
                <c:pt idx="22915">
                  <c:v>-39.519999999999996</c:v>
                </c:pt>
                <c:pt idx="22916">
                  <c:v>-39.517999999999994</c:v>
                </c:pt>
                <c:pt idx="22917">
                  <c:v>-39.515999999999991</c:v>
                </c:pt>
                <c:pt idx="22918">
                  <c:v>-39.513999999999996</c:v>
                </c:pt>
                <c:pt idx="22919">
                  <c:v>-39.511999999999993</c:v>
                </c:pt>
                <c:pt idx="22920">
                  <c:v>-39.509999999999991</c:v>
                </c:pt>
                <c:pt idx="22921">
                  <c:v>-39.507999999999996</c:v>
                </c:pt>
                <c:pt idx="22922">
                  <c:v>-39.505999999999993</c:v>
                </c:pt>
                <c:pt idx="22923">
                  <c:v>-39.503999999999998</c:v>
                </c:pt>
                <c:pt idx="22924">
                  <c:v>-39.501999999999995</c:v>
                </c:pt>
                <c:pt idx="22925">
                  <c:v>-39.499999999999993</c:v>
                </c:pt>
                <c:pt idx="22926">
                  <c:v>-39.497999999999998</c:v>
                </c:pt>
                <c:pt idx="22927">
                  <c:v>-39.495999999999995</c:v>
                </c:pt>
                <c:pt idx="22928">
                  <c:v>-39.493999999999993</c:v>
                </c:pt>
                <c:pt idx="22929">
                  <c:v>-39.491999999999997</c:v>
                </c:pt>
                <c:pt idx="22930">
                  <c:v>-39.489999999999995</c:v>
                </c:pt>
                <c:pt idx="22931">
                  <c:v>-39.487999999999992</c:v>
                </c:pt>
                <c:pt idx="22932">
                  <c:v>-39.485999999999997</c:v>
                </c:pt>
                <c:pt idx="22933">
                  <c:v>-39.483999999999995</c:v>
                </c:pt>
                <c:pt idx="22934">
                  <c:v>-39.481999999999992</c:v>
                </c:pt>
                <c:pt idx="22935">
                  <c:v>-39.479999999999997</c:v>
                </c:pt>
                <c:pt idx="22936">
                  <c:v>-39.477999999999994</c:v>
                </c:pt>
                <c:pt idx="22937">
                  <c:v>-39.475999999999992</c:v>
                </c:pt>
                <c:pt idx="22938">
                  <c:v>-39.473999999999997</c:v>
                </c:pt>
                <c:pt idx="22939">
                  <c:v>-39.471999999999994</c:v>
                </c:pt>
                <c:pt idx="22940">
                  <c:v>-39.469999999999992</c:v>
                </c:pt>
                <c:pt idx="22941">
                  <c:v>-39.467999999999996</c:v>
                </c:pt>
                <c:pt idx="22942">
                  <c:v>-39.465999999999994</c:v>
                </c:pt>
                <c:pt idx="22943">
                  <c:v>-39.463999999999992</c:v>
                </c:pt>
                <c:pt idx="22944">
                  <c:v>-39.461999999999996</c:v>
                </c:pt>
                <c:pt idx="22945">
                  <c:v>-39.459999999999994</c:v>
                </c:pt>
                <c:pt idx="22946">
                  <c:v>-39.457999999999991</c:v>
                </c:pt>
                <c:pt idx="22947">
                  <c:v>-39.455999999999996</c:v>
                </c:pt>
                <c:pt idx="22948">
                  <c:v>-39.453999999999994</c:v>
                </c:pt>
                <c:pt idx="22949">
                  <c:v>-39.451999999999991</c:v>
                </c:pt>
                <c:pt idx="22950">
                  <c:v>-39.449999999999996</c:v>
                </c:pt>
                <c:pt idx="22951">
                  <c:v>-39.447999999999993</c:v>
                </c:pt>
                <c:pt idx="22952">
                  <c:v>-39.445999999999991</c:v>
                </c:pt>
                <c:pt idx="22953">
                  <c:v>-39.443999999999996</c:v>
                </c:pt>
                <c:pt idx="22954">
                  <c:v>-39.441999999999993</c:v>
                </c:pt>
                <c:pt idx="22955">
                  <c:v>-39.44</c:v>
                </c:pt>
                <c:pt idx="22956">
                  <c:v>-39.437999999999995</c:v>
                </c:pt>
                <c:pt idx="22957">
                  <c:v>-39.435999999999993</c:v>
                </c:pt>
                <c:pt idx="22958">
                  <c:v>-39.433999999999997</c:v>
                </c:pt>
                <c:pt idx="22959">
                  <c:v>-39.431999999999995</c:v>
                </c:pt>
                <c:pt idx="22960">
                  <c:v>-39.429999999999993</c:v>
                </c:pt>
                <c:pt idx="22961">
                  <c:v>-39.427999999999997</c:v>
                </c:pt>
                <c:pt idx="22962">
                  <c:v>-39.425999999999995</c:v>
                </c:pt>
                <c:pt idx="22963">
                  <c:v>-39.423999999999992</c:v>
                </c:pt>
                <c:pt idx="22964">
                  <c:v>-39.421999999999997</c:v>
                </c:pt>
                <c:pt idx="22965">
                  <c:v>-39.419999999999995</c:v>
                </c:pt>
                <c:pt idx="22966">
                  <c:v>-39.417999999999992</c:v>
                </c:pt>
                <c:pt idx="22967">
                  <c:v>-39.415999999999997</c:v>
                </c:pt>
                <c:pt idx="22968">
                  <c:v>-39.413999999999994</c:v>
                </c:pt>
                <c:pt idx="22969">
                  <c:v>-39.411999999999992</c:v>
                </c:pt>
                <c:pt idx="22970">
                  <c:v>-39.409999999999997</c:v>
                </c:pt>
                <c:pt idx="22971">
                  <c:v>-39.407999999999994</c:v>
                </c:pt>
                <c:pt idx="22972">
                  <c:v>-39.405999999999992</c:v>
                </c:pt>
                <c:pt idx="22973">
                  <c:v>-39.403999999999996</c:v>
                </c:pt>
                <c:pt idx="22974">
                  <c:v>-39.401999999999994</c:v>
                </c:pt>
                <c:pt idx="22975">
                  <c:v>-39.399999999999991</c:v>
                </c:pt>
                <c:pt idx="22976">
                  <c:v>-39.397999999999996</c:v>
                </c:pt>
                <c:pt idx="22977">
                  <c:v>-39.395999999999994</c:v>
                </c:pt>
                <c:pt idx="22978">
                  <c:v>-39.393999999999991</c:v>
                </c:pt>
                <c:pt idx="22979">
                  <c:v>-39.391999999999996</c:v>
                </c:pt>
                <c:pt idx="22980">
                  <c:v>-39.389999999999993</c:v>
                </c:pt>
                <c:pt idx="22981">
                  <c:v>-39.387999999999991</c:v>
                </c:pt>
                <c:pt idx="22982">
                  <c:v>-39.385999999999996</c:v>
                </c:pt>
                <c:pt idx="22983">
                  <c:v>-39.383999999999993</c:v>
                </c:pt>
                <c:pt idx="22984">
                  <c:v>-39.381999999999991</c:v>
                </c:pt>
                <c:pt idx="22985">
                  <c:v>-39.379999999999995</c:v>
                </c:pt>
                <c:pt idx="22986">
                  <c:v>-39.377999999999993</c:v>
                </c:pt>
                <c:pt idx="22987">
                  <c:v>-39.375999999999998</c:v>
                </c:pt>
                <c:pt idx="22988">
                  <c:v>-39.373999999999995</c:v>
                </c:pt>
                <c:pt idx="22989">
                  <c:v>-39.371999999999993</c:v>
                </c:pt>
                <c:pt idx="22990">
                  <c:v>-39.369999999999997</c:v>
                </c:pt>
                <c:pt idx="22991">
                  <c:v>-39.367999999999995</c:v>
                </c:pt>
                <c:pt idx="22992">
                  <c:v>-39.365999999999993</c:v>
                </c:pt>
                <c:pt idx="22993">
                  <c:v>-39.363999999999997</c:v>
                </c:pt>
                <c:pt idx="22994">
                  <c:v>-39.361999999999995</c:v>
                </c:pt>
                <c:pt idx="22995">
                  <c:v>-39.359999999999992</c:v>
                </c:pt>
                <c:pt idx="22996">
                  <c:v>-39.357999999999997</c:v>
                </c:pt>
                <c:pt idx="22997">
                  <c:v>-39.355999999999995</c:v>
                </c:pt>
                <c:pt idx="22998">
                  <c:v>-39.353999999999992</c:v>
                </c:pt>
                <c:pt idx="22999">
                  <c:v>-39.351999999999997</c:v>
                </c:pt>
                <c:pt idx="23000">
                  <c:v>-39.349999999999994</c:v>
                </c:pt>
                <c:pt idx="23001">
                  <c:v>-39.347999999999992</c:v>
                </c:pt>
                <c:pt idx="23002">
                  <c:v>-39.345999999999997</c:v>
                </c:pt>
                <c:pt idx="23003">
                  <c:v>-39.343999999999994</c:v>
                </c:pt>
                <c:pt idx="23004">
                  <c:v>-39.341999999999992</c:v>
                </c:pt>
                <c:pt idx="23005">
                  <c:v>-39.339999999999996</c:v>
                </c:pt>
                <c:pt idx="23006">
                  <c:v>-39.337999999999994</c:v>
                </c:pt>
                <c:pt idx="23007">
                  <c:v>-39.335999999999991</c:v>
                </c:pt>
                <c:pt idx="23008">
                  <c:v>-39.333999999999996</c:v>
                </c:pt>
                <c:pt idx="23009">
                  <c:v>-39.331999999999994</c:v>
                </c:pt>
                <c:pt idx="23010">
                  <c:v>-39.329999999999991</c:v>
                </c:pt>
                <c:pt idx="23011">
                  <c:v>-39.327999999999996</c:v>
                </c:pt>
                <c:pt idx="23012">
                  <c:v>-39.325999999999993</c:v>
                </c:pt>
                <c:pt idx="23013">
                  <c:v>-39.323999999999991</c:v>
                </c:pt>
                <c:pt idx="23014">
                  <c:v>-39.321999999999996</c:v>
                </c:pt>
                <c:pt idx="23015">
                  <c:v>-39.319999999999993</c:v>
                </c:pt>
                <c:pt idx="23016">
                  <c:v>-39.317999999999998</c:v>
                </c:pt>
                <c:pt idx="23017">
                  <c:v>-39.315999999999995</c:v>
                </c:pt>
                <c:pt idx="23018">
                  <c:v>-39.313999999999993</c:v>
                </c:pt>
                <c:pt idx="23019">
                  <c:v>-39.311999999999998</c:v>
                </c:pt>
                <c:pt idx="23020">
                  <c:v>-39.309999999999995</c:v>
                </c:pt>
                <c:pt idx="23021">
                  <c:v>-39.307999999999993</c:v>
                </c:pt>
                <c:pt idx="23022">
                  <c:v>-39.305999999999997</c:v>
                </c:pt>
                <c:pt idx="23023">
                  <c:v>-39.303999999999995</c:v>
                </c:pt>
                <c:pt idx="23024">
                  <c:v>-39.301999999999992</c:v>
                </c:pt>
                <c:pt idx="23025">
                  <c:v>-39.299999999999997</c:v>
                </c:pt>
                <c:pt idx="23026">
                  <c:v>-39.297999999999995</c:v>
                </c:pt>
                <c:pt idx="23027">
                  <c:v>-39.295999999999992</c:v>
                </c:pt>
                <c:pt idx="23028">
                  <c:v>-39.293999999999997</c:v>
                </c:pt>
                <c:pt idx="23029">
                  <c:v>-39.291999999999994</c:v>
                </c:pt>
                <c:pt idx="23030">
                  <c:v>-39.289999999999992</c:v>
                </c:pt>
                <c:pt idx="23031">
                  <c:v>-39.287999999999997</c:v>
                </c:pt>
                <c:pt idx="23032">
                  <c:v>-39.285999999999994</c:v>
                </c:pt>
                <c:pt idx="23033">
                  <c:v>-39.283999999999992</c:v>
                </c:pt>
                <c:pt idx="23034">
                  <c:v>-39.281999999999996</c:v>
                </c:pt>
                <c:pt idx="23035">
                  <c:v>-39.279999999999994</c:v>
                </c:pt>
                <c:pt idx="23036">
                  <c:v>-39.277999999999992</c:v>
                </c:pt>
                <c:pt idx="23037">
                  <c:v>-39.275999999999996</c:v>
                </c:pt>
                <c:pt idx="23038">
                  <c:v>-39.273999999999994</c:v>
                </c:pt>
                <c:pt idx="23039">
                  <c:v>-39.271999999999991</c:v>
                </c:pt>
                <c:pt idx="23040">
                  <c:v>-39.269999999999996</c:v>
                </c:pt>
                <c:pt idx="23041">
                  <c:v>-39.267999999999994</c:v>
                </c:pt>
                <c:pt idx="23042">
                  <c:v>-39.265999999999991</c:v>
                </c:pt>
                <c:pt idx="23043">
                  <c:v>-39.263999999999996</c:v>
                </c:pt>
                <c:pt idx="23044">
                  <c:v>-39.261999999999993</c:v>
                </c:pt>
                <c:pt idx="23045">
                  <c:v>-39.259999999999991</c:v>
                </c:pt>
                <c:pt idx="23046">
                  <c:v>-39.257999999999996</c:v>
                </c:pt>
                <c:pt idx="23047">
                  <c:v>-39.255999999999993</c:v>
                </c:pt>
                <c:pt idx="23048">
                  <c:v>-39.253999999999998</c:v>
                </c:pt>
                <c:pt idx="23049">
                  <c:v>-39.251999999999995</c:v>
                </c:pt>
                <c:pt idx="23050">
                  <c:v>-39.249999999999993</c:v>
                </c:pt>
                <c:pt idx="23051">
                  <c:v>-39.247999999999998</c:v>
                </c:pt>
                <c:pt idx="23052">
                  <c:v>-39.245999999999995</c:v>
                </c:pt>
                <c:pt idx="23053">
                  <c:v>-39.243999999999993</c:v>
                </c:pt>
                <c:pt idx="23054">
                  <c:v>-39.241999999999997</c:v>
                </c:pt>
                <c:pt idx="23055">
                  <c:v>-39.239999999999995</c:v>
                </c:pt>
                <c:pt idx="23056">
                  <c:v>-39.237999999999992</c:v>
                </c:pt>
                <c:pt idx="23057">
                  <c:v>-39.235999999999997</c:v>
                </c:pt>
                <c:pt idx="23058">
                  <c:v>-39.233999999999995</c:v>
                </c:pt>
                <c:pt idx="23059">
                  <c:v>-39.231999999999992</c:v>
                </c:pt>
                <c:pt idx="23060">
                  <c:v>-39.229999999999997</c:v>
                </c:pt>
                <c:pt idx="23061">
                  <c:v>-39.227999999999994</c:v>
                </c:pt>
                <c:pt idx="23062">
                  <c:v>-39.225999999999992</c:v>
                </c:pt>
                <c:pt idx="23063">
                  <c:v>-39.223999999999997</c:v>
                </c:pt>
                <c:pt idx="23064">
                  <c:v>-39.221999999999994</c:v>
                </c:pt>
                <c:pt idx="23065">
                  <c:v>-39.219999999999992</c:v>
                </c:pt>
                <c:pt idx="23066">
                  <c:v>-39.217999999999996</c:v>
                </c:pt>
                <c:pt idx="23067">
                  <c:v>-39.215999999999994</c:v>
                </c:pt>
                <c:pt idx="23068">
                  <c:v>-39.213999999999992</c:v>
                </c:pt>
                <c:pt idx="23069">
                  <c:v>-39.211999999999996</c:v>
                </c:pt>
                <c:pt idx="23070">
                  <c:v>-39.209999999999994</c:v>
                </c:pt>
                <c:pt idx="23071">
                  <c:v>-39.207999999999991</c:v>
                </c:pt>
                <c:pt idx="23072">
                  <c:v>-39.205999999999996</c:v>
                </c:pt>
                <c:pt idx="23073">
                  <c:v>-39.203999999999994</c:v>
                </c:pt>
                <c:pt idx="23074">
                  <c:v>-39.201999999999991</c:v>
                </c:pt>
                <c:pt idx="23075">
                  <c:v>-39.199999999999996</c:v>
                </c:pt>
                <c:pt idx="23076">
                  <c:v>-39.197999999999993</c:v>
                </c:pt>
                <c:pt idx="23077">
                  <c:v>-39.195999999999991</c:v>
                </c:pt>
                <c:pt idx="23078">
                  <c:v>-39.193999999999996</c:v>
                </c:pt>
                <c:pt idx="23079">
                  <c:v>-39.191999999999993</c:v>
                </c:pt>
                <c:pt idx="23080">
                  <c:v>-39.19</c:v>
                </c:pt>
                <c:pt idx="23081">
                  <c:v>-39.187999999999995</c:v>
                </c:pt>
                <c:pt idx="23082">
                  <c:v>-39.185999999999993</c:v>
                </c:pt>
                <c:pt idx="23083">
                  <c:v>-39.183999999999997</c:v>
                </c:pt>
                <c:pt idx="23084">
                  <c:v>-39.181999999999995</c:v>
                </c:pt>
                <c:pt idx="23085">
                  <c:v>-39.179999999999993</c:v>
                </c:pt>
                <c:pt idx="23086">
                  <c:v>-39.177999999999997</c:v>
                </c:pt>
                <c:pt idx="23087">
                  <c:v>-39.175999999999995</c:v>
                </c:pt>
                <c:pt idx="23088">
                  <c:v>-39.173999999999992</c:v>
                </c:pt>
                <c:pt idx="23089">
                  <c:v>-39.171999999999997</c:v>
                </c:pt>
                <c:pt idx="23090">
                  <c:v>-39.169999999999995</c:v>
                </c:pt>
                <c:pt idx="23091">
                  <c:v>-39.167999999999992</c:v>
                </c:pt>
                <c:pt idx="23092">
                  <c:v>-39.165999999999997</c:v>
                </c:pt>
                <c:pt idx="23093">
                  <c:v>-39.163999999999994</c:v>
                </c:pt>
                <c:pt idx="23094">
                  <c:v>-39.161999999999992</c:v>
                </c:pt>
                <c:pt idx="23095">
                  <c:v>-39.159999999999997</c:v>
                </c:pt>
                <c:pt idx="23096">
                  <c:v>-39.157999999999994</c:v>
                </c:pt>
                <c:pt idx="23097">
                  <c:v>-39.155999999999992</c:v>
                </c:pt>
                <c:pt idx="23098">
                  <c:v>-39.153999999999996</c:v>
                </c:pt>
                <c:pt idx="23099">
                  <c:v>-39.151999999999994</c:v>
                </c:pt>
                <c:pt idx="23100">
                  <c:v>-39.149999999999991</c:v>
                </c:pt>
                <c:pt idx="23101">
                  <c:v>-39.147999999999996</c:v>
                </c:pt>
                <c:pt idx="23102">
                  <c:v>-39.145999999999994</c:v>
                </c:pt>
                <c:pt idx="23103">
                  <c:v>-39.143999999999991</c:v>
                </c:pt>
                <c:pt idx="23104">
                  <c:v>-39.141999999999996</c:v>
                </c:pt>
                <c:pt idx="23105">
                  <c:v>-39.139999999999993</c:v>
                </c:pt>
                <c:pt idx="23106">
                  <c:v>-39.137999999999991</c:v>
                </c:pt>
                <c:pt idx="23107">
                  <c:v>-39.135999999999996</c:v>
                </c:pt>
                <c:pt idx="23108">
                  <c:v>-39.133999999999993</c:v>
                </c:pt>
                <c:pt idx="23109">
                  <c:v>-39.131999999999991</c:v>
                </c:pt>
                <c:pt idx="23110">
                  <c:v>-39.129999999999995</c:v>
                </c:pt>
                <c:pt idx="23111">
                  <c:v>-39.127999999999993</c:v>
                </c:pt>
                <c:pt idx="23112">
                  <c:v>-39.125999999999998</c:v>
                </c:pt>
                <c:pt idx="23113">
                  <c:v>-39.123999999999995</c:v>
                </c:pt>
                <c:pt idx="23114">
                  <c:v>-39.121999999999993</c:v>
                </c:pt>
                <c:pt idx="23115">
                  <c:v>-39.119999999999997</c:v>
                </c:pt>
                <c:pt idx="23116">
                  <c:v>-39.117999999999995</c:v>
                </c:pt>
                <c:pt idx="23117">
                  <c:v>-39.115999999999993</c:v>
                </c:pt>
                <c:pt idx="23118">
                  <c:v>-39.113999999999997</c:v>
                </c:pt>
                <c:pt idx="23119">
                  <c:v>-39.111999999999995</c:v>
                </c:pt>
                <c:pt idx="23120">
                  <c:v>-39.109999999999992</c:v>
                </c:pt>
                <c:pt idx="23121">
                  <c:v>-39.107999999999997</c:v>
                </c:pt>
                <c:pt idx="23122">
                  <c:v>-39.105999999999995</c:v>
                </c:pt>
                <c:pt idx="23123">
                  <c:v>-39.103999999999992</c:v>
                </c:pt>
                <c:pt idx="23124">
                  <c:v>-39.101999999999997</c:v>
                </c:pt>
                <c:pt idx="23125">
                  <c:v>-39.099999999999994</c:v>
                </c:pt>
                <c:pt idx="23126">
                  <c:v>-39.097999999999992</c:v>
                </c:pt>
                <c:pt idx="23127">
                  <c:v>-39.095999999999997</c:v>
                </c:pt>
                <c:pt idx="23128">
                  <c:v>-39.093999999999994</c:v>
                </c:pt>
                <c:pt idx="23129">
                  <c:v>-39.091999999999992</c:v>
                </c:pt>
                <c:pt idx="23130">
                  <c:v>-39.089999999999996</c:v>
                </c:pt>
                <c:pt idx="23131">
                  <c:v>-39.087999999999994</c:v>
                </c:pt>
                <c:pt idx="23132">
                  <c:v>-39.085999999999991</c:v>
                </c:pt>
                <c:pt idx="23133">
                  <c:v>-39.083999999999996</c:v>
                </c:pt>
                <c:pt idx="23134">
                  <c:v>-39.081999999999994</c:v>
                </c:pt>
                <c:pt idx="23135">
                  <c:v>-39.079999999999991</c:v>
                </c:pt>
                <c:pt idx="23136">
                  <c:v>-39.077999999999996</c:v>
                </c:pt>
                <c:pt idx="23137">
                  <c:v>-39.075999999999993</c:v>
                </c:pt>
                <c:pt idx="23138">
                  <c:v>-39.073999999999991</c:v>
                </c:pt>
                <c:pt idx="23139">
                  <c:v>-39.071999999999996</c:v>
                </c:pt>
                <c:pt idx="23140">
                  <c:v>-39.069999999999993</c:v>
                </c:pt>
                <c:pt idx="23141">
                  <c:v>-39.067999999999998</c:v>
                </c:pt>
                <c:pt idx="23142">
                  <c:v>-39.065999999999995</c:v>
                </c:pt>
                <c:pt idx="23143">
                  <c:v>-39.063999999999993</c:v>
                </c:pt>
                <c:pt idx="23144">
                  <c:v>-39.061999999999998</c:v>
                </c:pt>
                <c:pt idx="23145">
                  <c:v>-39.059999999999995</c:v>
                </c:pt>
                <c:pt idx="23146">
                  <c:v>-39.057999999999993</c:v>
                </c:pt>
                <c:pt idx="23147">
                  <c:v>-39.055999999999997</c:v>
                </c:pt>
                <c:pt idx="23148">
                  <c:v>-39.053999999999995</c:v>
                </c:pt>
                <c:pt idx="23149">
                  <c:v>-39.051999999999992</c:v>
                </c:pt>
                <c:pt idx="23150">
                  <c:v>-39.049999999999997</c:v>
                </c:pt>
                <c:pt idx="23151">
                  <c:v>-39.047999999999995</c:v>
                </c:pt>
                <c:pt idx="23152">
                  <c:v>-39.045999999999992</c:v>
                </c:pt>
                <c:pt idx="23153">
                  <c:v>-39.043999999999997</c:v>
                </c:pt>
                <c:pt idx="23154">
                  <c:v>-39.041999999999994</c:v>
                </c:pt>
                <c:pt idx="23155">
                  <c:v>-39.039999999999992</c:v>
                </c:pt>
                <c:pt idx="23156">
                  <c:v>-39.037999999999997</c:v>
                </c:pt>
                <c:pt idx="23157">
                  <c:v>-39.035999999999994</c:v>
                </c:pt>
                <c:pt idx="23158">
                  <c:v>-39.033999999999992</c:v>
                </c:pt>
                <c:pt idx="23159">
                  <c:v>-39.031999999999996</c:v>
                </c:pt>
                <c:pt idx="23160">
                  <c:v>-39.029999999999994</c:v>
                </c:pt>
                <c:pt idx="23161">
                  <c:v>-39.027999999999992</c:v>
                </c:pt>
                <c:pt idx="23162">
                  <c:v>-39.025999999999996</c:v>
                </c:pt>
                <c:pt idx="23163">
                  <c:v>-39.023999999999994</c:v>
                </c:pt>
                <c:pt idx="23164">
                  <c:v>-39.021999999999991</c:v>
                </c:pt>
                <c:pt idx="23165">
                  <c:v>-39.019999999999996</c:v>
                </c:pt>
                <c:pt idx="23166">
                  <c:v>-39.017999999999994</c:v>
                </c:pt>
                <c:pt idx="23167">
                  <c:v>-39.015999999999991</c:v>
                </c:pt>
                <c:pt idx="23168">
                  <c:v>-39.013999999999996</c:v>
                </c:pt>
                <c:pt idx="23169">
                  <c:v>-39.011999999999993</c:v>
                </c:pt>
                <c:pt idx="23170">
                  <c:v>-39.009999999999991</c:v>
                </c:pt>
                <c:pt idx="23171">
                  <c:v>-39.007999999999996</c:v>
                </c:pt>
                <c:pt idx="23172">
                  <c:v>-39.005999999999993</c:v>
                </c:pt>
                <c:pt idx="23173">
                  <c:v>-39.003999999999998</c:v>
                </c:pt>
                <c:pt idx="23174">
                  <c:v>-39.001999999999995</c:v>
                </c:pt>
                <c:pt idx="23175">
                  <c:v>-38.999999999999993</c:v>
                </c:pt>
                <c:pt idx="23176">
                  <c:v>-38.997999999999998</c:v>
                </c:pt>
                <c:pt idx="23177">
                  <c:v>-38.995999999999995</c:v>
                </c:pt>
                <c:pt idx="23178">
                  <c:v>-38.993999999999993</c:v>
                </c:pt>
                <c:pt idx="23179">
                  <c:v>-38.991999999999997</c:v>
                </c:pt>
                <c:pt idx="23180">
                  <c:v>-38.989999999999995</c:v>
                </c:pt>
                <c:pt idx="23181">
                  <c:v>-38.987999999999992</c:v>
                </c:pt>
                <c:pt idx="23182">
                  <c:v>-38.985999999999997</c:v>
                </c:pt>
                <c:pt idx="23183">
                  <c:v>-38.983999999999995</c:v>
                </c:pt>
                <c:pt idx="23184">
                  <c:v>-38.981999999999992</c:v>
                </c:pt>
                <c:pt idx="23185">
                  <c:v>-38.979999999999997</c:v>
                </c:pt>
                <c:pt idx="23186">
                  <c:v>-38.977999999999994</c:v>
                </c:pt>
                <c:pt idx="23187">
                  <c:v>-38.975999999999992</c:v>
                </c:pt>
                <c:pt idx="23188">
                  <c:v>-38.973999999999997</c:v>
                </c:pt>
                <c:pt idx="23189">
                  <c:v>-38.971999999999994</c:v>
                </c:pt>
                <c:pt idx="23190">
                  <c:v>-38.969999999999992</c:v>
                </c:pt>
                <c:pt idx="23191">
                  <c:v>-38.967999999999996</c:v>
                </c:pt>
                <c:pt idx="23192">
                  <c:v>-38.965999999999994</c:v>
                </c:pt>
                <c:pt idx="23193">
                  <c:v>-38.963999999999992</c:v>
                </c:pt>
                <c:pt idx="23194">
                  <c:v>-38.961999999999996</c:v>
                </c:pt>
                <c:pt idx="23195">
                  <c:v>-38.959999999999994</c:v>
                </c:pt>
                <c:pt idx="23196">
                  <c:v>-38.957999999999991</c:v>
                </c:pt>
                <c:pt idx="23197">
                  <c:v>-38.955999999999996</c:v>
                </c:pt>
                <c:pt idx="23198">
                  <c:v>-38.953999999999994</c:v>
                </c:pt>
                <c:pt idx="23199">
                  <c:v>-38.951999999999991</c:v>
                </c:pt>
                <c:pt idx="23200">
                  <c:v>-38.949999999999996</c:v>
                </c:pt>
                <c:pt idx="23201">
                  <c:v>-38.947999999999993</c:v>
                </c:pt>
                <c:pt idx="23202">
                  <c:v>-38.945999999999991</c:v>
                </c:pt>
                <c:pt idx="23203">
                  <c:v>-38.943999999999996</c:v>
                </c:pt>
                <c:pt idx="23204">
                  <c:v>-38.941999999999993</c:v>
                </c:pt>
                <c:pt idx="23205">
                  <c:v>-38.94</c:v>
                </c:pt>
                <c:pt idx="23206">
                  <c:v>-38.937999999999995</c:v>
                </c:pt>
                <c:pt idx="23207">
                  <c:v>-38.935999999999993</c:v>
                </c:pt>
                <c:pt idx="23208">
                  <c:v>-38.933999999999997</c:v>
                </c:pt>
                <c:pt idx="23209">
                  <c:v>-38.931999999999995</c:v>
                </c:pt>
                <c:pt idx="23210">
                  <c:v>-38.929999999999993</c:v>
                </c:pt>
                <c:pt idx="23211">
                  <c:v>-38.927999999999997</c:v>
                </c:pt>
                <c:pt idx="23212">
                  <c:v>-38.925999999999995</c:v>
                </c:pt>
                <c:pt idx="23213">
                  <c:v>-38.923999999999992</c:v>
                </c:pt>
                <c:pt idx="23214">
                  <c:v>-38.921999999999997</c:v>
                </c:pt>
                <c:pt idx="23215">
                  <c:v>-38.919999999999995</c:v>
                </c:pt>
                <c:pt idx="23216">
                  <c:v>-38.917999999999992</c:v>
                </c:pt>
                <c:pt idx="23217">
                  <c:v>-38.915999999999997</c:v>
                </c:pt>
                <c:pt idx="23218">
                  <c:v>-38.913999999999994</c:v>
                </c:pt>
                <c:pt idx="23219">
                  <c:v>-38.911999999999992</c:v>
                </c:pt>
                <c:pt idx="23220">
                  <c:v>-38.909999999999997</c:v>
                </c:pt>
                <c:pt idx="23221">
                  <c:v>-38.907999999999994</c:v>
                </c:pt>
                <c:pt idx="23222">
                  <c:v>-38.905999999999992</c:v>
                </c:pt>
                <c:pt idx="23223">
                  <c:v>-38.903999999999996</c:v>
                </c:pt>
                <c:pt idx="23224">
                  <c:v>-38.901999999999994</c:v>
                </c:pt>
                <c:pt idx="23225">
                  <c:v>-38.899999999999991</c:v>
                </c:pt>
                <c:pt idx="23226">
                  <c:v>-38.897999999999996</c:v>
                </c:pt>
                <c:pt idx="23227">
                  <c:v>-38.895999999999994</c:v>
                </c:pt>
                <c:pt idx="23228">
                  <c:v>-38.893999999999991</c:v>
                </c:pt>
                <c:pt idx="23229">
                  <c:v>-38.891999999999996</c:v>
                </c:pt>
                <c:pt idx="23230">
                  <c:v>-38.889999999999993</c:v>
                </c:pt>
                <c:pt idx="23231">
                  <c:v>-38.887999999999991</c:v>
                </c:pt>
                <c:pt idx="23232">
                  <c:v>-38.885999999999996</c:v>
                </c:pt>
                <c:pt idx="23233">
                  <c:v>-38.883999999999993</c:v>
                </c:pt>
                <c:pt idx="23234">
                  <c:v>-38.881999999999991</c:v>
                </c:pt>
                <c:pt idx="23235">
                  <c:v>-38.879999999999995</c:v>
                </c:pt>
                <c:pt idx="23236">
                  <c:v>-38.877999999999993</c:v>
                </c:pt>
                <c:pt idx="23237">
                  <c:v>-38.875999999999998</c:v>
                </c:pt>
                <c:pt idx="23238">
                  <c:v>-38.873999999999995</c:v>
                </c:pt>
                <c:pt idx="23239">
                  <c:v>-38.871999999999993</c:v>
                </c:pt>
                <c:pt idx="23240">
                  <c:v>-38.869999999999997</c:v>
                </c:pt>
                <c:pt idx="23241">
                  <c:v>-38.867999999999995</c:v>
                </c:pt>
                <c:pt idx="23242">
                  <c:v>-38.865999999999993</c:v>
                </c:pt>
                <c:pt idx="23243">
                  <c:v>-38.863999999999997</c:v>
                </c:pt>
                <c:pt idx="23244">
                  <c:v>-38.861999999999995</c:v>
                </c:pt>
                <c:pt idx="23245">
                  <c:v>-38.859999999999992</c:v>
                </c:pt>
                <c:pt idx="23246">
                  <c:v>-38.857999999999997</c:v>
                </c:pt>
                <c:pt idx="23247">
                  <c:v>-38.855999999999995</c:v>
                </c:pt>
                <c:pt idx="23248">
                  <c:v>-38.853999999999992</c:v>
                </c:pt>
                <c:pt idx="23249">
                  <c:v>-38.851999999999997</c:v>
                </c:pt>
                <c:pt idx="23250">
                  <c:v>-38.849999999999994</c:v>
                </c:pt>
                <c:pt idx="23251">
                  <c:v>-38.847999999999992</c:v>
                </c:pt>
                <c:pt idx="23252">
                  <c:v>-38.845999999999997</c:v>
                </c:pt>
                <c:pt idx="23253">
                  <c:v>-38.843999999999994</c:v>
                </c:pt>
                <c:pt idx="23254">
                  <c:v>-38.841999999999992</c:v>
                </c:pt>
                <c:pt idx="23255">
                  <c:v>-38.839999999999996</c:v>
                </c:pt>
                <c:pt idx="23256">
                  <c:v>-38.837999999999994</c:v>
                </c:pt>
                <c:pt idx="23257">
                  <c:v>-38.835999999999991</c:v>
                </c:pt>
                <c:pt idx="23258">
                  <c:v>-38.833999999999996</c:v>
                </c:pt>
                <c:pt idx="23259">
                  <c:v>-38.831999999999994</c:v>
                </c:pt>
                <c:pt idx="23260">
                  <c:v>-38.829999999999991</c:v>
                </c:pt>
                <c:pt idx="23261">
                  <c:v>-38.827999999999996</c:v>
                </c:pt>
                <c:pt idx="23262">
                  <c:v>-38.825999999999993</c:v>
                </c:pt>
                <c:pt idx="23263">
                  <c:v>-38.823999999999991</c:v>
                </c:pt>
                <c:pt idx="23264">
                  <c:v>-38.821999999999996</c:v>
                </c:pt>
                <c:pt idx="23265">
                  <c:v>-38.819999999999993</c:v>
                </c:pt>
                <c:pt idx="23266">
                  <c:v>-38.817999999999998</c:v>
                </c:pt>
                <c:pt idx="23267">
                  <c:v>-38.815999999999995</c:v>
                </c:pt>
                <c:pt idx="23268">
                  <c:v>-38.813999999999993</c:v>
                </c:pt>
                <c:pt idx="23269">
                  <c:v>-38.811999999999998</c:v>
                </c:pt>
                <c:pt idx="23270">
                  <c:v>-38.809999999999995</c:v>
                </c:pt>
                <c:pt idx="23271">
                  <c:v>-38.807999999999993</c:v>
                </c:pt>
                <c:pt idx="23272">
                  <c:v>-38.805999999999997</c:v>
                </c:pt>
                <c:pt idx="23273">
                  <c:v>-38.803999999999995</c:v>
                </c:pt>
                <c:pt idx="23274">
                  <c:v>-38.801999999999992</c:v>
                </c:pt>
                <c:pt idx="23275">
                  <c:v>-38.799999999999997</c:v>
                </c:pt>
                <c:pt idx="23276">
                  <c:v>-38.797999999999995</c:v>
                </c:pt>
                <c:pt idx="23277">
                  <c:v>-38.795999999999992</c:v>
                </c:pt>
                <c:pt idx="23278">
                  <c:v>-38.793999999999997</c:v>
                </c:pt>
                <c:pt idx="23279">
                  <c:v>-38.791999999999994</c:v>
                </c:pt>
                <c:pt idx="23280">
                  <c:v>-38.789999999999992</c:v>
                </c:pt>
                <c:pt idx="23281">
                  <c:v>-38.787999999999997</c:v>
                </c:pt>
                <c:pt idx="23282">
                  <c:v>-38.785999999999994</c:v>
                </c:pt>
                <c:pt idx="23283">
                  <c:v>-38.783999999999992</c:v>
                </c:pt>
                <c:pt idx="23284">
                  <c:v>-38.781999999999996</c:v>
                </c:pt>
                <c:pt idx="23285">
                  <c:v>-38.779999999999994</c:v>
                </c:pt>
                <c:pt idx="23286">
                  <c:v>-38.777999999999992</c:v>
                </c:pt>
                <c:pt idx="23287">
                  <c:v>-38.775999999999996</c:v>
                </c:pt>
                <c:pt idx="23288">
                  <c:v>-38.773999999999994</c:v>
                </c:pt>
                <c:pt idx="23289">
                  <c:v>-38.771999999999991</c:v>
                </c:pt>
                <c:pt idx="23290">
                  <c:v>-38.769999999999996</c:v>
                </c:pt>
                <c:pt idx="23291">
                  <c:v>-38.767999999999994</c:v>
                </c:pt>
                <c:pt idx="23292">
                  <c:v>-38.765999999999991</c:v>
                </c:pt>
                <c:pt idx="23293">
                  <c:v>-38.763999999999996</c:v>
                </c:pt>
                <c:pt idx="23294">
                  <c:v>-38.761999999999993</c:v>
                </c:pt>
                <c:pt idx="23295">
                  <c:v>-38.759999999999991</c:v>
                </c:pt>
                <c:pt idx="23296">
                  <c:v>-38.757999999999996</c:v>
                </c:pt>
                <c:pt idx="23297">
                  <c:v>-38.755999999999993</c:v>
                </c:pt>
                <c:pt idx="23298">
                  <c:v>-38.753999999999998</c:v>
                </c:pt>
                <c:pt idx="23299">
                  <c:v>-38.751999999999995</c:v>
                </c:pt>
                <c:pt idx="23300">
                  <c:v>-38.749999999999993</c:v>
                </c:pt>
                <c:pt idx="23301">
                  <c:v>-38.747999999999998</c:v>
                </c:pt>
                <c:pt idx="23302">
                  <c:v>-38.745999999999995</c:v>
                </c:pt>
                <c:pt idx="23303">
                  <c:v>-38.743999999999993</c:v>
                </c:pt>
                <c:pt idx="23304">
                  <c:v>-38.741999999999997</c:v>
                </c:pt>
                <c:pt idx="23305">
                  <c:v>-38.739999999999995</c:v>
                </c:pt>
                <c:pt idx="23306">
                  <c:v>-38.737999999999992</c:v>
                </c:pt>
                <c:pt idx="23307">
                  <c:v>-38.735999999999997</c:v>
                </c:pt>
                <c:pt idx="23308">
                  <c:v>-38.733999999999995</c:v>
                </c:pt>
                <c:pt idx="23309">
                  <c:v>-38.731999999999992</c:v>
                </c:pt>
                <c:pt idx="23310">
                  <c:v>-38.729999999999997</c:v>
                </c:pt>
                <c:pt idx="23311">
                  <c:v>-38.727999999999994</c:v>
                </c:pt>
                <c:pt idx="23312">
                  <c:v>-38.725999999999992</c:v>
                </c:pt>
                <c:pt idx="23313">
                  <c:v>-38.723999999999997</c:v>
                </c:pt>
                <c:pt idx="23314">
                  <c:v>-38.721999999999994</c:v>
                </c:pt>
                <c:pt idx="23315">
                  <c:v>-38.719999999999992</c:v>
                </c:pt>
                <c:pt idx="23316">
                  <c:v>-38.717999999999996</c:v>
                </c:pt>
                <c:pt idx="23317">
                  <c:v>-38.715999999999994</c:v>
                </c:pt>
                <c:pt idx="23318">
                  <c:v>-38.713999999999992</c:v>
                </c:pt>
                <c:pt idx="23319">
                  <c:v>-38.711999999999996</c:v>
                </c:pt>
                <c:pt idx="23320">
                  <c:v>-38.709999999999994</c:v>
                </c:pt>
                <c:pt idx="23321">
                  <c:v>-38.707999999999991</c:v>
                </c:pt>
                <c:pt idx="23322">
                  <c:v>-38.705999999999996</c:v>
                </c:pt>
                <c:pt idx="23323">
                  <c:v>-38.703999999999994</c:v>
                </c:pt>
                <c:pt idx="23324">
                  <c:v>-38.701999999999991</c:v>
                </c:pt>
                <c:pt idx="23325">
                  <c:v>-38.699999999999996</c:v>
                </c:pt>
                <c:pt idx="23326">
                  <c:v>-38.697999999999993</c:v>
                </c:pt>
                <c:pt idx="23327">
                  <c:v>-38.695999999999991</c:v>
                </c:pt>
                <c:pt idx="23328">
                  <c:v>-38.693999999999996</c:v>
                </c:pt>
                <c:pt idx="23329">
                  <c:v>-38.691999999999993</c:v>
                </c:pt>
                <c:pt idx="23330">
                  <c:v>-38.69</c:v>
                </c:pt>
                <c:pt idx="23331">
                  <c:v>-38.687999999999995</c:v>
                </c:pt>
                <c:pt idx="23332">
                  <c:v>-38.685999999999993</c:v>
                </c:pt>
                <c:pt idx="23333">
                  <c:v>-38.683999999999997</c:v>
                </c:pt>
                <c:pt idx="23334">
                  <c:v>-38.681999999999995</c:v>
                </c:pt>
                <c:pt idx="23335">
                  <c:v>-38.679999999999993</c:v>
                </c:pt>
                <c:pt idx="23336">
                  <c:v>-38.677999999999997</c:v>
                </c:pt>
                <c:pt idx="23337">
                  <c:v>-38.675999999999995</c:v>
                </c:pt>
                <c:pt idx="23338">
                  <c:v>-38.673999999999992</c:v>
                </c:pt>
                <c:pt idx="23339">
                  <c:v>-38.671999999999997</c:v>
                </c:pt>
                <c:pt idx="23340">
                  <c:v>-38.669999999999995</c:v>
                </c:pt>
                <c:pt idx="23341">
                  <c:v>-38.667999999999992</c:v>
                </c:pt>
                <c:pt idx="23342">
                  <c:v>-38.665999999999997</c:v>
                </c:pt>
                <c:pt idx="23343">
                  <c:v>-38.663999999999994</c:v>
                </c:pt>
                <c:pt idx="23344">
                  <c:v>-38.661999999999992</c:v>
                </c:pt>
                <c:pt idx="23345">
                  <c:v>-38.659999999999997</c:v>
                </c:pt>
                <c:pt idx="23346">
                  <c:v>-38.657999999999994</c:v>
                </c:pt>
                <c:pt idx="23347">
                  <c:v>-38.655999999999992</c:v>
                </c:pt>
                <c:pt idx="23348">
                  <c:v>-38.653999999999996</c:v>
                </c:pt>
                <c:pt idx="23349">
                  <c:v>-38.651999999999994</c:v>
                </c:pt>
                <c:pt idx="23350">
                  <c:v>-38.649999999999991</c:v>
                </c:pt>
                <c:pt idx="23351">
                  <c:v>-38.647999999999996</c:v>
                </c:pt>
                <c:pt idx="23352">
                  <c:v>-38.645999999999994</c:v>
                </c:pt>
                <c:pt idx="23353">
                  <c:v>-38.643999999999991</c:v>
                </c:pt>
                <c:pt idx="23354">
                  <c:v>-38.641999999999996</c:v>
                </c:pt>
                <c:pt idx="23355">
                  <c:v>-38.639999999999993</c:v>
                </c:pt>
                <c:pt idx="23356">
                  <c:v>-38.637999999999991</c:v>
                </c:pt>
                <c:pt idx="23357">
                  <c:v>-38.635999999999996</c:v>
                </c:pt>
                <c:pt idx="23358">
                  <c:v>-38.633999999999993</c:v>
                </c:pt>
                <c:pt idx="23359">
                  <c:v>-38.631999999999991</c:v>
                </c:pt>
                <c:pt idx="23360">
                  <c:v>-38.629999999999995</c:v>
                </c:pt>
                <c:pt idx="23361">
                  <c:v>-38.627999999999993</c:v>
                </c:pt>
                <c:pt idx="23362">
                  <c:v>-38.625999999999998</c:v>
                </c:pt>
                <c:pt idx="23363">
                  <c:v>-38.623999999999995</c:v>
                </c:pt>
                <c:pt idx="23364">
                  <c:v>-38.621999999999993</c:v>
                </c:pt>
                <c:pt idx="23365">
                  <c:v>-38.619999999999997</c:v>
                </c:pt>
                <c:pt idx="23366">
                  <c:v>-38.617999999999995</c:v>
                </c:pt>
                <c:pt idx="23367">
                  <c:v>-38.615999999999993</c:v>
                </c:pt>
                <c:pt idx="23368">
                  <c:v>-38.613999999999997</c:v>
                </c:pt>
                <c:pt idx="23369">
                  <c:v>-38.611999999999995</c:v>
                </c:pt>
                <c:pt idx="23370">
                  <c:v>-38.609999999999992</c:v>
                </c:pt>
                <c:pt idx="23371">
                  <c:v>-38.607999999999997</c:v>
                </c:pt>
                <c:pt idx="23372">
                  <c:v>-38.605999999999995</c:v>
                </c:pt>
                <c:pt idx="23373">
                  <c:v>-38.603999999999992</c:v>
                </c:pt>
                <c:pt idx="23374">
                  <c:v>-38.601999999999997</c:v>
                </c:pt>
                <c:pt idx="23375">
                  <c:v>-38.599999999999994</c:v>
                </c:pt>
                <c:pt idx="23376">
                  <c:v>-38.597999999999992</c:v>
                </c:pt>
                <c:pt idx="23377">
                  <c:v>-38.595999999999997</c:v>
                </c:pt>
                <c:pt idx="23378">
                  <c:v>-38.593999999999994</c:v>
                </c:pt>
                <c:pt idx="23379">
                  <c:v>-38.591999999999992</c:v>
                </c:pt>
                <c:pt idx="23380">
                  <c:v>-38.589999999999996</c:v>
                </c:pt>
                <c:pt idx="23381">
                  <c:v>-38.587999999999994</c:v>
                </c:pt>
                <c:pt idx="23382">
                  <c:v>-38.585999999999991</c:v>
                </c:pt>
                <c:pt idx="23383">
                  <c:v>-38.583999999999996</c:v>
                </c:pt>
                <c:pt idx="23384">
                  <c:v>-38.581999999999994</c:v>
                </c:pt>
                <c:pt idx="23385">
                  <c:v>-38.579999999999991</c:v>
                </c:pt>
                <c:pt idx="23386">
                  <c:v>-38.577999999999996</c:v>
                </c:pt>
                <c:pt idx="23387">
                  <c:v>-38.575999999999993</c:v>
                </c:pt>
                <c:pt idx="23388">
                  <c:v>-38.573999999999991</c:v>
                </c:pt>
                <c:pt idx="23389">
                  <c:v>-38.571999999999996</c:v>
                </c:pt>
                <c:pt idx="23390">
                  <c:v>-38.569999999999993</c:v>
                </c:pt>
                <c:pt idx="23391">
                  <c:v>-38.567999999999998</c:v>
                </c:pt>
                <c:pt idx="23392">
                  <c:v>-38.565999999999995</c:v>
                </c:pt>
                <c:pt idx="23393">
                  <c:v>-38.563999999999993</c:v>
                </c:pt>
                <c:pt idx="23394">
                  <c:v>-38.561999999999998</c:v>
                </c:pt>
                <c:pt idx="23395">
                  <c:v>-38.559999999999995</c:v>
                </c:pt>
                <c:pt idx="23396">
                  <c:v>-38.557999999999993</c:v>
                </c:pt>
                <c:pt idx="23397">
                  <c:v>-38.555999999999997</c:v>
                </c:pt>
                <c:pt idx="23398">
                  <c:v>-38.553999999999995</c:v>
                </c:pt>
                <c:pt idx="23399">
                  <c:v>-38.551999999999992</c:v>
                </c:pt>
                <c:pt idx="23400">
                  <c:v>-38.549999999999997</c:v>
                </c:pt>
                <c:pt idx="23401">
                  <c:v>-38.547999999999995</c:v>
                </c:pt>
                <c:pt idx="23402">
                  <c:v>-38.545999999999992</c:v>
                </c:pt>
                <c:pt idx="23403">
                  <c:v>-38.543999999999997</c:v>
                </c:pt>
                <c:pt idx="23404">
                  <c:v>-38.541999999999994</c:v>
                </c:pt>
                <c:pt idx="23405">
                  <c:v>-38.539999999999992</c:v>
                </c:pt>
                <c:pt idx="23406">
                  <c:v>-38.537999999999997</c:v>
                </c:pt>
                <c:pt idx="23407">
                  <c:v>-38.535999999999994</c:v>
                </c:pt>
                <c:pt idx="23408">
                  <c:v>-38.533999999999992</c:v>
                </c:pt>
                <c:pt idx="23409">
                  <c:v>-38.531999999999996</c:v>
                </c:pt>
                <c:pt idx="23410">
                  <c:v>-38.529999999999994</c:v>
                </c:pt>
                <c:pt idx="23411">
                  <c:v>-38.527999999999992</c:v>
                </c:pt>
                <c:pt idx="23412">
                  <c:v>-38.525999999999996</c:v>
                </c:pt>
                <c:pt idx="23413">
                  <c:v>-38.523999999999994</c:v>
                </c:pt>
                <c:pt idx="23414">
                  <c:v>-38.521999999999991</c:v>
                </c:pt>
                <c:pt idx="23415">
                  <c:v>-38.519999999999996</c:v>
                </c:pt>
                <c:pt idx="23416">
                  <c:v>-38.517999999999994</c:v>
                </c:pt>
                <c:pt idx="23417">
                  <c:v>-38.515999999999991</c:v>
                </c:pt>
                <c:pt idx="23418">
                  <c:v>-38.513999999999996</c:v>
                </c:pt>
                <c:pt idx="23419">
                  <c:v>-38.511999999999993</c:v>
                </c:pt>
                <c:pt idx="23420">
                  <c:v>-38.509999999999991</c:v>
                </c:pt>
                <c:pt idx="23421">
                  <c:v>-38.507999999999996</c:v>
                </c:pt>
                <c:pt idx="23422">
                  <c:v>-38.505999999999993</c:v>
                </c:pt>
                <c:pt idx="23423">
                  <c:v>-38.503999999999998</c:v>
                </c:pt>
                <c:pt idx="23424">
                  <c:v>-38.501999999999995</c:v>
                </c:pt>
                <c:pt idx="23425">
                  <c:v>-38.499999999999993</c:v>
                </c:pt>
                <c:pt idx="23426">
                  <c:v>-38.497999999999998</c:v>
                </c:pt>
                <c:pt idx="23427">
                  <c:v>-38.495999999999995</c:v>
                </c:pt>
                <c:pt idx="23428">
                  <c:v>-38.493999999999993</c:v>
                </c:pt>
                <c:pt idx="23429">
                  <c:v>-38.491999999999997</c:v>
                </c:pt>
                <c:pt idx="23430">
                  <c:v>-38.489999999999995</c:v>
                </c:pt>
                <c:pt idx="23431">
                  <c:v>-38.487999999999992</c:v>
                </c:pt>
                <c:pt idx="23432">
                  <c:v>-38.485999999999997</c:v>
                </c:pt>
                <c:pt idx="23433">
                  <c:v>-38.483999999999995</c:v>
                </c:pt>
                <c:pt idx="23434">
                  <c:v>-38.481999999999992</c:v>
                </c:pt>
                <c:pt idx="23435">
                  <c:v>-38.479999999999997</c:v>
                </c:pt>
                <c:pt idx="23436">
                  <c:v>-38.477999999999994</c:v>
                </c:pt>
                <c:pt idx="23437">
                  <c:v>-38.475999999999992</c:v>
                </c:pt>
                <c:pt idx="23438">
                  <c:v>-38.473999999999997</c:v>
                </c:pt>
                <c:pt idx="23439">
                  <c:v>-38.471999999999994</c:v>
                </c:pt>
                <c:pt idx="23440">
                  <c:v>-38.469999999999992</c:v>
                </c:pt>
                <c:pt idx="23441">
                  <c:v>-38.467999999999996</c:v>
                </c:pt>
                <c:pt idx="23442">
                  <c:v>-38.465999999999994</c:v>
                </c:pt>
                <c:pt idx="23443">
                  <c:v>-38.463999999999992</c:v>
                </c:pt>
                <c:pt idx="23444">
                  <c:v>-38.461999999999996</c:v>
                </c:pt>
                <c:pt idx="23445">
                  <c:v>-38.459999999999994</c:v>
                </c:pt>
                <c:pt idx="23446">
                  <c:v>-38.457999999999991</c:v>
                </c:pt>
                <c:pt idx="23447">
                  <c:v>-38.455999999999996</c:v>
                </c:pt>
                <c:pt idx="23448">
                  <c:v>-38.453999999999994</c:v>
                </c:pt>
                <c:pt idx="23449">
                  <c:v>-38.451999999999991</c:v>
                </c:pt>
                <c:pt idx="23450">
                  <c:v>-38.449999999999996</c:v>
                </c:pt>
                <c:pt idx="23451">
                  <c:v>-38.447999999999993</c:v>
                </c:pt>
                <c:pt idx="23452">
                  <c:v>-38.445999999999991</c:v>
                </c:pt>
                <c:pt idx="23453">
                  <c:v>-38.443999999999996</c:v>
                </c:pt>
                <c:pt idx="23454">
                  <c:v>-38.441999999999993</c:v>
                </c:pt>
                <c:pt idx="23455">
                  <c:v>-38.44</c:v>
                </c:pt>
                <c:pt idx="23456">
                  <c:v>-38.437999999999995</c:v>
                </c:pt>
                <c:pt idx="23457">
                  <c:v>-38.435999999999993</c:v>
                </c:pt>
                <c:pt idx="23458">
                  <c:v>-38.433999999999997</c:v>
                </c:pt>
                <c:pt idx="23459">
                  <c:v>-38.431999999999995</c:v>
                </c:pt>
                <c:pt idx="23460">
                  <c:v>-38.429999999999993</c:v>
                </c:pt>
                <c:pt idx="23461">
                  <c:v>-38.427999999999997</c:v>
                </c:pt>
                <c:pt idx="23462">
                  <c:v>-38.425999999999995</c:v>
                </c:pt>
                <c:pt idx="23463">
                  <c:v>-38.423999999999992</c:v>
                </c:pt>
                <c:pt idx="23464">
                  <c:v>-38.421999999999997</c:v>
                </c:pt>
                <c:pt idx="23465">
                  <c:v>-38.419999999999995</c:v>
                </c:pt>
                <c:pt idx="23466">
                  <c:v>-38.417999999999992</c:v>
                </c:pt>
                <c:pt idx="23467">
                  <c:v>-38.415999999999997</c:v>
                </c:pt>
                <c:pt idx="23468">
                  <c:v>-38.413999999999994</c:v>
                </c:pt>
                <c:pt idx="23469">
                  <c:v>-38.411999999999992</c:v>
                </c:pt>
                <c:pt idx="23470">
                  <c:v>-38.409999999999997</c:v>
                </c:pt>
                <c:pt idx="23471">
                  <c:v>-38.407999999999994</c:v>
                </c:pt>
                <c:pt idx="23472">
                  <c:v>-38.405999999999992</c:v>
                </c:pt>
                <c:pt idx="23473">
                  <c:v>-38.403999999999996</c:v>
                </c:pt>
                <c:pt idx="23474">
                  <c:v>-38.401999999999994</c:v>
                </c:pt>
                <c:pt idx="23475">
                  <c:v>-38.399999999999991</c:v>
                </c:pt>
                <c:pt idx="23476">
                  <c:v>-38.397999999999996</c:v>
                </c:pt>
                <c:pt idx="23477">
                  <c:v>-38.395999999999994</c:v>
                </c:pt>
                <c:pt idx="23478">
                  <c:v>-38.393999999999991</c:v>
                </c:pt>
                <c:pt idx="23479">
                  <c:v>-38.391999999999996</c:v>
                </c:pt>
                <c:pt idx="23480">
                  <c:v>-38.389999999999993</c:v>
                </c:pt>
                <c:pt idx="23481">
                  <c:v>-38.387999999999991</c:v>
                </c:pt>
                <c:pt idx="23482">
                  <c:v>-38.385999999999996</c:v>
                </c:pt>
                <c:pt idx="23483">
                  <c:v>-38.383999999999993</c:v>
                </c:pt>
                <c:pt idx="23484">
                  <c:v>-38.381999999999991</c:v>
                </c:pt>
                <c:pt idx="23485">
                  <c:v>-38.379999999999995</c:v>
                </c:pt>
                <c:pt idx="23486">
                  <c:v>-38.377999999999993</c:v>
                </c:pt>
                <c:pt idx="23487">
                  <c:v>-38.375999999999998</c:v>
                </c:pt>
                <c:pt idx="23488">
                  <c:v>-38.373999999999995</c:v>
                </c:pt>
                <c:pt idx="23489">
                  <c:v>-38.371999999999993</c:v>
                </c:pt>
                <c:pt idx="23490">
                  <c:v>-38.369999999999997</c:v>
                </c:pt>
                <c:pt idx="23491">
                  <c:v>-38.367999999999995</c:v>
                </c:pt>
                <c:pt idx="23492">
                  <c:v>-38.365999999999993</c:v>
                </c:pt>
                <c:pt idx="23493">
                  <c:v>-38.363999999999997</c:v>
                </c:pt>
                <c:pt idx="23494">
                  <c:v>-38.361999999999995</c:v>
                </c:pt>
                <c:pt idx="23495">
                  <c:v>-38.359999999999992</c:v>
                </c:pt>
                <c:pt idx="23496">
                  <c:v>-38.357999999999997</c:v>
                </c:pt>
                <c:pt idx="23497">
                  <c:v>-38.355999999999995</c:v>
                </c:pt>
                <c:pt idx="23498">
                  <c:v>-38.353999999999992</c:v>
                </c:pt>
                <c:pt idx="23499">
                  <c:v>-38.351999999999997</c:v>
                </c:pt>
                <c:pt idx="23500">
                  <c:v>-38.349999999999994</c:v>
                </c:pt>
                <c:pt idx="23501">
                  <c:v>-38.347999999999992</c:v>
                </c:pt>
                <c:pt idx="23502">
                  <c:v>-38.345999999999997</c:v>
                </c:pt>
                <c:pt idx="23503">
                  <c:v>-38.343999999999994</c:v>
                </c:pt>
                <c:pt idx="23504">
                  <c:v>-38.341999999999992</c:v>
                </c:pt>
                <c:pt idx="23505">
                  <c:v>-38.339999999999996</c:v>
                </c:pt>
                <c:pt idx="23506">
                  <c:v>-38.337999999999994</c:v>
                </c:pt>
                <c:pt idx="23507">
                  <c:v>-38.335999999999991</c:v>
                </c:pt>
                <c:pt idx="23508">
                  <c:v>-38.333999999999996</c:v>
                </c:pt>
                <c:pt idx="23509">
                  <c:v>-38.331999999999994</c:v>
                </c:pt>
                <c:pt idx="23510">
                  <c:v>-38.329999999999991</c:v>
                </c:pt>
                <c:pt idx="23511">
                  <c:v>-38.327999999999996</c:v>
                </c:pt>
                <c:pt idx="23512">
                  <c:v>-38.325999999999993</c:v>
                </c:pt>
                <c:pt idx="23513">
                  <c:v>-38.323999999999991</c:v>
                </c:pt>
                <c:pt idx="23514">
                  <c:v>-38.321999999999996</c:v>
                </c:pt>
                <c:pt idx="23515">
                  <c:v>-38.319999999999993</c:v>
                </c:pt>
                <c:pt idx="23516">
                  <c:v>-38.317999999999998</c:v>
                </c:pt>
                <c:pt idx="23517">
                  <c:v>-38.315999999999995</c:v>
                </c:pt>
                <c:pt idx="23518">
                  <c:v>-38.313999999999993</c:v>
                </c:pt>
                <c:pt idx="23519">
                  <c:v>-38.311999999999998</c:v>
                </c:pt>
                <c:pt idx="23520">
                  <c:v>-38.309999999999995</c:v>
                </c:pt>
                <c:pt idx="23521">
                  <c:v>-38.307999999999993</c:v>
                </c:pt>
                <c:pt idx="23522">
                  <c:v>-38.305999999999997</c:v>
                </c:pt>
                <c:pt idx="23523">
                  <c:v>-38.303999999999995</c:v>
                </c:pt>
                <c:pt idx="23524">
                  <c:v>-38.301999999999992</c:v>
                </c:pt>
                <c:pt idx="23525">
                  <c:v>-38.299999999999997</c:v>
                </c:pt>
                <c:pt idx="23526">
                  <c:v>-38.297999999999995</c:v>
                </c:pt>
                <c:pt idx="23527">
                  <c:v>-38.295999999999992</c:v>
                </c:pt>
                <c:pt idx="23528">
                  <c:v>-38.293999999999997</c:v>
                </c:pt>
                <c:pt idx="23529">
                  <c:v>-38.291999999999994</c:v>
                </c:pt>
                <c:pt idx="23530">
                  <c:v>-38.289999999999992</c:v>
                </c:pt>
                <c:pt idx="23531">
                  <c:v>-38.287999999999997</c:v>
                </c:pt>
                <c:pt idx="23532">
                  <c:v>-38.285999999999994</c:v>
                </c:pt>
                <c:pt idx="23533">
                  <c:v>-38.283999999999992</c:v>
                </c:pt>
                <c:pt idx="23534">
                  <c:v>-38.281999999999996</c:v>
                </c:pt>
                <c:pt idx="23535">
                  <c:v>-38.279999999999994</c:v>
                </c:pt>
                <c:pt idx="23536">
                  <c:v>-38.277999999999992</c:v>
                </c:pt>
                <c:pt idx="23537">
                  <c:v>-38.275999999999996</c:v>
                </c:pt>
                <c:pt idx="23538">
                  <c:v>-38.273999999999994</c:v>
                </c:pt>
                <c:pt idx="23539">
                  <c:v>-38.271999999999991</c:v>
                </c:pt>
                <c:pt idx="23540">
                  <c:v>-38.269999999999996</c:v>
                </c:pt>
                <c:pt idx="23541">
                  <c:v>-38.267999999999994</c:v>
                </c:pt>
                <c:pt idx="23542">
                  <c:v>-38.265999999999991</c:v>
                </c:pt>
                <c:pt idx="23543">
                  <c:v>-38.263999999999996</c:v>
                </c:pt>
                <c:pt idx="23544">
                  <c:v>-38.261999999999993</c:v>
                </c:pt>
                <c:pt idx="23545">
                  <c:v>-38.259999999999991</c:v>
                </c:pt>
                <c:pt idx="23546">
                  <c:v>-38.257999999999996</c:v>
                </c:pt>
                <c:pt idx="23547">
                  <c:v>-38.255999999999993</c:v>
                </c:pt>
                <c:pt idx="23548">
                  <c:v>-38.253999999999998</c:v>
                </c:pt>
                <c:pt idx="23549">
                  <c:v>-38.251999999999995</c:v>
                </c:pt>
                <c:pt idx="23550">
                  <c:v>-38.249999999999993</c:v>
                </c:pt>
                <c:pt idx="23551">
                  <c:v>-38.247999999999998</c:v>
                </c:pt>
                <c:pt idx="23552">
                  <c:v>-38.245999999999995</c:v>
                </c:pt>
                <c:pt idx="23553">
                  <c:v>-38.243999999999993</c:v>
                </c:pt>
                <c:pt idx="23554">
                  <c:v>-38.241999999999997</c:v>
                </c:pt>
                <c:pt idx="23555">
                  <c:v>-38.239999999999995</c:v>
                </c:pt>
                <c:pt idx="23556">
                  <c:v>-38.237999999999992</c:v>
                </c:pt>
                <c:pt idx="23557">
                  <c:v>-38.235999999999997</c:v>
                </c:pt>
                <c:pt idx="23558">
                  <c:v>-38.233999999999995</c:v>
                </c:pt>
                <c:pt idx="23559">
                  <c:v>-38.231999999999992</c:v>
                </c:pt>
                <c:pt idx="23560">
                  <c:v>-38.229999999999997</c:v>
                </c:pt>
                <c:pt idx="23561">
                  <c:v>-38.227999999999994</c:v>
                </c:pt>
                <c:pt idx="23562">
                  <c:v>-38.225999999999992</c:v>
                </c:pt>
                <c:pt idx="23563">
                  <c:v>-38.223999999999997</c:v>
                </c:pt>
                <c:pt idx="23564">
                  <c:v>-38.221999999999994</c:v>
                </c:pt>
                <c:pt idx="23565">
                  <c:v>-38.219999999999992</c:v>
                </c:pt>
                <c:pt idx="23566">
                  <c:v>-38.217999999999996</c:v>
                </c:pt>
                <c:pt idx="23567">
                  <c:v>-38.215999999999994</c:v>
                </c:pt>
                <c:pt idx="23568">
                  <c:v>-38.213999999999992</c:v>
                </c:pt>
                <c:pt idx="23569">
                  <c:v>-38.211999999999996</c:v>
                </c:pt>
                <c:pt idx="23570">
                  <c:v>-38.209999999999994</c:v>
                </c:pt>
                <c:pt idx="23571">
                  <c:v>-38.207999999999991</c:v>
                </c:pt>
                <c:pt idx="23572">
                  <c:v>-38.205999999999996</c:v>
                </c:pt>
                <c:pt idx="23573">
                  <c:v>-38.203999999999994</c:v>
                </c:pt>
                <c:pt idx="23574">
                  <c:v>-38.201999999999991</c:v>
                </c:pt>
                <c:pt idx="23575">
                  <c:v>-38.199999999999996</c:v>
                </c:pt>
                <c:pt idx="23576">
                  <c:v>-38.197999999999993</c:v>
                </c:pt>
                <c:pt idx="23577">
                  <c:v>-38.195999999999991</c:v>
                </c:pt>
                <c:pt idx="23578">
                  <c:v>-38.193999999999996</c:v>
                </c:pt>
                <c:pt idx="23579">
                  <c:v>-38.191999999999993</c:v>
                </c:pt>
                <c:pt idx="23580">
                  <c:v>-38.19</c:v>
                </c:pt>
                <c:pt idx="23581">
                  <c:v>-38.187999999999995</c:v>
                </c:pt>
                <c:pt idx="23582">
                  <c:v>-38.185999999999993</c:v>
                </c:pt>
                <c:pt idx="23583">
                  <c:v>-38.183999999999997</c:v>
                </c:pt>
                <c:pt idx="23584">
                  <c:v>-38.181999999999995</c:v>
                </c:pt>
                <c:pt idx="23585">
                  <c:v>-38.179999999999993</c:v>
                </c:pt>
                <c:pt idx="23586">
                  <c:v>-38.177999999999997</c:v>
                </c:pt>
                <c:pt idx="23587">
                  <c:v>-38.175999999999995</c:v>
                </c:pt>
                <c:pt idx="23588">
                  <c:v>-38.173999999999992</c:v>
                </c:pt>
                <c:pt idx="23589">
                  <c:v>-38.171999999999997</c:v>
                </c:pt>
                <c:pt idx="23590">
                  <c:v>-38.169999999999995</c:v>
                </c:pt>
                <c:pt idx="23591">
                  <c:v>-38.167999999999992</c:v>
                </c:pt>
                <c:pt idx="23592">
                  <c:v>-38.165999999999997</c:v>
                </c:pt>
                <c:pt idx="23593">
                  <c:v>-38.163999999999994</c:v>
                </c:pt>
                <c:pt idx="23594">
                  <c:v>-38.161999999999992</c:v>
                </c:pt>
                <c:pt idx="23595">
                  <c:v>-38.159999999999997</c:v>
                </c:pt>
                <c:pt idx="23596">
                  <c:v>-38.157999999999994</c:v>
                </c:pt>
                <c:pt idx="23597">
                  <c:v>-38.155999999999992</c:v>
                </c:pt>
                <c:pt idx="23598">
                  <c:v>-38.153999999999996</c:v>
                </c:pt>
                <c:pt idx="23599">
                  <c:v>-38.151999999999994</c:v>
                </c:pt>
                <c:pt idx="23600">
                  <c:v>-38.149999999999991</c:v>
                </c:pt>
                <c:pt idx="23601">
                  <c:v>-38.147999999999996</c:v>
                </c:pt>
                <c:pt idx="23602">
                  <c:v>-38.145999999999994</c:v>
                </c:pt>
                <c:pt idx="23603">
                  <c:v>-38.143999999999991</c:v>
                </c:pt>
                <c:pt idx="23604">
                  <c:v>-38.141999999999996</c:v>
                </c:pt>
                <c:pt idx="23605">
                  <c:v>-38.139999999999993</c:v>
                </c:pt>
                <c:pt idx="23606">
                  <c:v>-38.137999999999991</c:v>
                </c:pt>
                <c:pt idx="23607">
                  <c:v>-38.135999999999996</c:v>
                </c:pt>
                <c:pt idx="23608">
                  <c:v>-38.133999999999993</c:v>
                </c:pt>
                <c:pt idx="23609">
                  <c:v>-38.131999999999991</c:v>
                </c:pt>
                <c:pt idx="23610">
                  <c:v>-38.129999999999995</c:v>
                </c:pt>
                <c:pt idx="23611">
                  <c:v>-38.127999999999993</c:v>
                </c:pt>
                <c:pt idx="23612">
                  <c:v>-38.125999999999998</c:v>
                </c:pt>
                <c:pt idx="23613">
                  <c:v>-38.123999999999995</c:v>
                </c:pt>
                <c:pt idx="23614">
                  <c:v>-38.121999999999993</c:v>
                </c:pt>
                <c:pt idx="23615">
                  <c:v>-38.119999999999997</c:v>
                </c:pt>
                <c:pt idx="23616">
                  <c:v>-38.117999999999995</c:v>
                </c:pt>
                <c:pt idx="23617">
                  <c:v>-38.115999999999993</c:v>
                </c:pt>
                <c:pt idx="23618">
                  <c:v>-38.113999999999997</c:v>
                </c:pt>
                <c:pt idx="23619">
                  <c:v>-38.111999999999995</c:v>
                </c:pt>
                <c:pt idx="23620">
                  <c:v>-38.109999999999992</c:v>
                </c:pt>
                <c:pt idx="23621">
                  <c:v>-38.107999999999997</c:v>
                </c:pt>
                <c:pt idx="23622">
                  <c:v>-38.105999999999995</c:v>
                </c:pt>
                <c:pt idx="23623">
                  <c:v>-38.103999999999992</c:v>
                </c:pt>
                <c:pt idx="23624">
                  <c:v>-38.101999999999997</c:v>
                </c:pt>
                <c:pt idx="23625">
                  <c:v>-38.099999999999994</c:v>
                </c:pt>
                <c:pt idx="23626">
                  <c:v>-38.097999999999992</c:v>
                </c:pt>
                <c:pt idx="23627">
                  <c:v>-38.095999999999997</c:v>
                </c:pt>
                <c:pt idx="23628">
                  <c:v>-38.093999999999994</c:v>
                </c:pt>
                <c:pt idx="23629">
                  <c:v>-38.091999999999992</c:v>
                </c:pt>
                <c:pt idx="23630">
                  <c:v>-38.089999999999996</c:v>
                </c:pt>
                <c:pt idx="23631">
                  <c:v>-38.087999999999994</c:v>
                </c:pt>
                <c:pt idx="23632">
                  <c:v>-38.085999999999991</c:v>
                </c:pt>
                <c:pt idx="23633">
                  <c:v>-38.083999999999996</c:v>
                </c:pt>
                <c:pt idx="23634">
                  <c:v>-38.081999999999994</c:v>
                </c:pt>
                <c:pt idx="23635">
                  <c:v>-38.079999999999991</c:v>
                </c:pt>
                <c:pt idx="23636">
                  <c:v>-38.077999999999996</c:v>
                </c:pt>
                <c:pt idx="23637">
                  <c:v>-38.075999999999993</c:v>
                </c:pt>
                <c:pt idx="23638">
                  <c:v>-38.073999999999991</c:v>
                </c:pt>
                <c:pt idx="23639">
                  <c:v>-38.071999999999996</c:v>
                </c:pt>
                <c:pt idx="23640">
                  <c:v>-38.069999999999993</c:v>
                </c:pt>
                <c:pt idx="23641">
                  <c:v>-38.067999999999998</c:v>
                </c:pt>
                <c:pt idx="23642">
                  <c:v>-38.065999999999995</c:v>
                </c:pt>
                <c:pt idx="23643">
                  <c:v>-38.063999999999993</c:v>
                </c:pt>
                <c:pt idx="23644">
                  <c:v>-38.061999999999998</c:v>
                </c:pt>
                <c:pt idx="23645">
                  <c:v>-38.059999999999995</c:v>
                </c:pt>
                <c:pt idx="23646">
                  <c:v>-38.057999999999993</c:v>
                </c:pt>
                <c:pt idx="23647">
                  <c:v>-38.055999999999997</c:v>
                </c:pt>
                <c:pt idx="23648">
                  <c:v>-38.053999999999995</c:v>
                </c:pt>
                <c:pt idx="23649">
                  <c:v>-38.051999999999992</c:v>
                </c:pt>
                <c:pt idx="23650">
                  <c:v>-38.049999999999997</c:v>
                </c:pt>
                <c:pt idx="23651">
                  <c:v>-38.047999999999995</c:v>
                </c:pt>
                <c:pt idx="23652">
                  <c:v>-38.045999999999992</c:v>
                </c:pt>
                <c:pt idx="23653">
                  <c:v>-38.043999999999997</c:v>
                </c:pt>
                <c:pt idx="23654">
                  <c:v>-38.041999999999994</c:v>
                </c:pt>
                <c:pt idx="23655">
                  <c:v>-38.039999999999992</c:v>
                </c:pt>
                <c:pt idx="23656">
                  <c:v>-38.037999999999997</c:v>
                </c:pt>
                <c:pt idx="23657">
                  <c:v>-38.035999999999994</c:v>
                </c:pt>
                <c:pt idx="23658">
                  <c:v>-38.033999999999992</c:v>
                </c:pt>
                <c:pt idx="23659">
                  <c:v>-38.031999999999996</c:v>
                </c:pt>
                <c:pt idx="23660">
                  <c:v>-38.029999999999994</c:v>
                </c:pt>
                <c:pt idx="23661">
                  <c:v>-38.027999999999992</c:v>
                </c:pt>
                <c:pt idx="23662">
                  <c:v>-38.025999999999996</c:v>
                </c:pt>
                <c:pt idx="23663">
                  <c:v>-38.023999999999994</c:v>
                </c:pt>
                <c:pt idx="23664">
                  <c:v>-38.021999999999991</c:v>
                </c:pt>
                <c:pt idx="23665">
                  <c:v>-38.019999999999996</c:v>
                </c:pt>
                <c:pt idx="23666">
                  <c:v>-38.017999999999994</c:v>
                </c:pt>
                <c:pt idx="23667">
                  <c:v>-38.015999999999991</c:v>
                </c:pt>
                <c:pt idx="23668">
                  <c:v>-38.013999999999996</c:v>
                </c:pt>
                <c:pt idx="23669">
                  <c:v>-38.011999999999993</c:v>
                </c:pt>
                <c:pt idx="23670">
                  <c:v>-38.009999999999991</c:v>
                </c:pt>
                <c:pt idx="23671">
                  <c:v>-38.007999999999996</c:v>
                </c:pt>
                <c:pt idx="23672">
                  <c:v>-38.005999999999993</c:v>
                </c:pt>
                <c:pt idx="23673">
                  <c:v>-38.003999999999998</c:v>
                </c:pt>
                <c:pt idx="23674">
                  <c:v>-38.001999999999995</c:v>
                </c:pt>
                <c:pt idx="23675">
                  <c:v>-37.999999999999993</c:v>
                </c:pt>
                <c:pt idx="23676">
                  <c:v>-37.997999999999998</c:v>
                </c:pt>
                <c:pt idx="23677">
                  <c:v>-37.995999999999995</c:v>
                </c:pt>
                <c:pt idx="23678">
                  <c:v>-37.993999999999993</c:v>
                </c:pt>
                <c:pt idx="23679">
                  <c:v>-37.991999999999997</c:v>
                </c:pt>
                <c:pt idx="23680">
                  <c:v>-37.989999999999995</c:v>
                </c:pt>
                <c:pt idx="23681">
                  <c:v>-37.987999999999992</c:v>
                </c:pt>
                <c:pt idx="23682">
                  <c:v>-37.985999999999997</c:v>
                </c:pt>
                <c:pt idx="23683">
                  <c:v>-37.983999999999995</c:v>
                </c:pt>
                <c:pt idx="23684">
                  <c:v>-37.981999999999992</c:v>
                </c:pt>
                <c:pt idx="23685">
                  <c:v>-37.979999999999997</c:v>
                </c:pt>
                <c:pt idx="23686">
                  <c:v>-37.977999999999994</c:v>
                </c:pt>
                <c:pt idx="23687">
                  <c:v>-37.975999999999992</c:v>
                </c:pt>
                <c:pt idx="23688">
                  <c:v>-37.973999999999997</c:v>
                </c:pt>
                <c:pt idx="23689">
                  <c:v>-37.971999999999994</c:v>
                </c:pt>
                <c:pt idx="23690">
                  <c:v>-37.969999999999992</c:v>
                </c:pt>
                <c:pt idx="23691">
                  <c:v>-37.967999999999996</c:v>
                </c:pt>
                <c:pt idx="23692">
                  <c:v>-37.965999999999994</c:v>
                </c:pt>
                <c:pt idx="23693">
                  <c:v>-37.963999999999992</c:v>
                </c:pt>
                <c:pt idx="23694">
                  <c:v>-37.961999999999996</c:v>
                </c:pt>
                <c:pt idx="23695">
                  <c:v>-37.959999999999994</c:v>
                </c:pt>
                <c:pt idx="23696">
                  <c:v>-37.957999999999991</c:v>
                </c:pt>
                <c:pt idx="23697">
                  <c:v>-37.955999999999996</c:v>
                </c:pt>
                <c:pt idx="23698">
                  <c:v>-37.953999999999994</c:v>
                </c:pt>
                <c:pt idx="23699">
                  <c:v>-37.951999999999991</c:v>
                </c:pt>
                <c:pt idx="23700">
                  <c:v>-37.949999999999996</c:v>
                </c:pt>
                <c:pt idx="23701">
                  <c:v>-37.947999999999993</c:v>
                </c:pt>
                <c:pt idx="23702">
                  <c:v>-37.945999999999991</c:v>
                </c:pt>
                <c:pt idx="23703">
                  <c:v>-37.943999999999996</c:v>
                </c:pt>
                <c:pt idx="23704">
                  <c:v>-37.941999999999993</c:v>
                </c:pt>
                <c:pt idx="23705">
                  <c:v>-37.94</c:v>
                </c:pt>
                <c:pt idx="23706">
                  <c:v>-37.937999999999995</c:v>
                </c:pt>
                <c:pt idx="23707">
                  <c:v>-37.935999999999993</c:v>
                </c:pt>
                <c:pt idx="23708">
                  <c:v>-37.933999999999997</c:v>
                </c:pt>
                <c:pt idx="23709">
                  <c:v>-37.931999999999995</c:v>
                </c:pt>
                <c:pt idx="23710">
                  <c:v>-37.929999999999993</c:v>
                </c:pt>
                <c:pt idx="23711">
                  <c:v>-37.927999999999997</c:v>
                </c:pt>
                <c:pt idx="23712">
                  <c:v>-37.925999999999995</c:v>
                </c:pt>
                <c:pt idx="23713">
                  <c:v>-37.923999999999992</c:v>
                </c:pt>
                <c:pt idx="23714">
                  <c:v>-37.921999999999997</c:v>
                </c:pt>
                <c:pt idx="23715">
                  <c:v>-37.919999999999995</c:v>
                </c:pt>
                <c:pt idx="23716">
                  <c:v>-37.917999999999992</c:v>
                </c:pt>
                <c:pt idx="23717">
                  <c:v>-37.915999999999997</c:v>
                </c:pt>
                <c:pt idx="23718">
                  <c:v>-37.913999999999994</c:v>
                </c:pt>
                <c:pt idx="23719">
                  <c:v>-37.911999999999992</c:v>
                </c:pt>
                <c:pt idx="23720">
                  <c:v>-37.909999999999997</c:v>
                </c:pt>
                <c:pt idx="23721">
                  <c:v>-37.907999999999994</c:v>
                </c:pt>
                <c:pt idx="23722">
                  <c:v>-37.905999999999992</c:v>
                </c:pt>
                <c:pt idx="23723">
                  <c:v>-37.903999999999996</c:v>
                </c:pt>
                <c:pt idx="23724">
                  <c:v>-37.901999999999994</c:v>
                </c:pt>
                <c:pt idx="23725">
                  <c:v>-37.899999999999991</c:v>
                </c:pt>
                <c:pt idx="23726">
                  <c:v>-37.897999999999996</c:v>
                </c:pt>
                <c:pt idx="23727">
                  <c:v>-37.895999999999994</c:v>
                </c:pt>
                <c:pt idx="23728">
                  <c:v>-37.893999999999991</c:v>
                </c:pt>
                <c:pt idx="23729">
                  <c:v>-37.891999999999996</c:v>
                </c:pt>
                <c:pt idx="23730">
                  <c:v>-37.889999999999993</c:v>
                </c:pt>
                <c:pt idx="23731">
                  <c:v>-37.887999999999991</c:v>
                </c:pt>
                <c:pt idx="23732">
                  <c:v>-37.885999999999996</c:v>
                </c:pt>
                <c:pt idx="23733">
                  <c:v>-37.883999999999993</c:v>
                </c:pt>
                <c:pt idx="23734">
                  <c:v>-37.881999999999991</c:v>
                </c:pt>
                <c:pt idx="23735">
                  <c:v>-37.879999999999995</c:v>
                </c:pt>
                <c:pt idx="23736">
                  <c:v>-37.877999999999993</c:v>
                </c:pt>
                <c:pt idx="23737">
                  <c:v>-37.875999999999998</c:v>
                </c:pt>
                <c:pt idx="23738">
                  <c:v>-37.873999999999995</c:v>
                </c:pt>
                <c:pt idx="23739">
                  <c:v>-37.871999999999993</c:v>
                </c:pt>
                <c:pt idx="23740">
                  <c:v>-37.869999999999997</c:v>
                </c:pt>
                <c:pt idx="23741">
                  <c:v>-37.867999999999995</c:v>
                </c:pt>
                <c:pt idx="23742">
                  <c:v>-37.865999999999993</c:v>
                </c:pt>
                <c:pt idx="23743">
                  <c:v>-37.863999999999997</c:v>
                </c:pt>
                <c:pt idx="23744">
                  <c:v>-37.861999999999995</c:v>
                </c:pt>
                <c:pt idx="23745">
                  <c:v>-37.859999999999992</c:v>
                </c:pt>
                <c:pt idx="23746">
                  <c:v>-37.857999999999997</c:v>
                </c:pt>
                <c:pt idx="23747">
                  <c:v>-37.855999999999995</c:v>
                </c:pt>
                <c:pt idx="23748">
                  <c:v>-37.853999999999992</c:v>
                </c:pt>
                <c:pt idx="23749">
                  <c:v>-37.851999999999997</c:v>
                </c:pt>
                <c:pt idx="23750">
                  <c:v>-37.849999999999994</c:v>
                </c:pt>
                <c:pt idx="23751">
                  <c:v>-37.847999999999992</c:v>
                </c:pt>
                <c:pt idx="23752">
                  <c:v>-37.845999999999997</c:v>
                </c:pt>
                <c:pt idx="23753">
                  <c:v>-37.843999999999994</c:v>
                </c:pt>
                <c:pt idx="23754">
                  <c:v>-37.841999999999992</c:v>
                </c:pt>
                <c:pt idx="23755">
                  <c:v>-37.839999999999996</c:v>
                </c:pt>
                <c:pt idx="23756">
                  <c:v>-37.837999999999994</c:v>
                </c:pt>
                <c:pt idx="23757">
                  <c:v>-37.835999999999991</c:v>
                </c:pt>
                <c:pt idx="23758">
                  <c:v>-37.833999999999996</c:v>
                </c:pt>
                <c:pt idx="23759">
                  <c:v>-37.831999999999994</c:v>
                </c:pt>
                <c:pt idx="23760">
                  <c:v>-37.829999999999991</c:v>
                </c:pt>
                <c:pt idx="23761">
                  <c:v>-37.827999999999996</c:v>
                </c:pt>
                <c:pt idx="23762">
                  <c:v>-37.825999999999993</c:v>
                </c:pt>
                <c:pt idx="23763">
                  <c:v>-37.823999999999991</c:v>
                </c:pt>
                <c:pt idx="23764">
                  <c:v>-37.821999999999996</c:v>
                </c:pt>
                <c:pt idx="23765">
                  <c:v>-37.819999999999993</c:v>
                </c:pt>
                <c:pt idx="23766">
                  <c:v>-37.817999999999998</c:v>
                </c:pt>
                <c:pt idx="23767">
                  <c:v>-37.815999999999995</c:v>
                </c:pt>
                <c:pt idx="23768">
                  <c:v>-37.813999999999993</c:v>
                </c:pt>
                <c:pt idx="23769">
                  <c:v>-37.811999999999998</c:v>
                </c:pt>
                <c:pt idx="23770">
                  <c:v>-37.809999999999995</c:v>
                </c:pt>
                <c:pt idx="23771">
                  <c:v>-37.807999999999993</c:v>
                </c:pt>
                <c:pt idx="23772">
                  <c:v>-37.805999999999997</c:v>
                </c:pt>
                <c:pt idx="23773">
                  <c:v>-37.803999999999995</c:v>
                </c:pt>
                <c:pt idx="23774">
                  <c:v>-37.801999999999992</c:v>
                </c:pt>
                <c:pt idx="23775">
                  <c:v>-37.799999999999997</c:v>
                </c:pt>
                <c:pt idx="23776">
                  <c:v>-37.797999999999995</c:v>
                </c:pt>
                <c:pt idx="23777">
                  <c:v>-37.795999999999992</c:v>
                </c:pt>
                <c:pt idx="23778">
                  <c:v>-37.793999999999997</c:v>
                </c:pt>
                <c:pt idx="23779">
                  <c:v>-37.791999999999994</c:v>
                </c:pt>
                <c:pt idx="23780">
                  <c:v>-37.789999999999992</c:v>
                </c:pt>
                <c:pt idx="23781">
                  <c:v>-37.787999999999997</c:v>
                </c:pt>
                <c:pt idx="23782">
                  <c:v>-37.785999999999994</c:v>
                </c:pt>
                <c:pt idx="23783">
                  <c:v>-37.783999999999992</c:v>
                </c:pt>
                <c:pt idx="23784">
                  <c:v>-37.781999999999996</c:v>
                </c:pt>
                <c:pt idx="23785">
                  <c:v>-37.779999999999994</c:v>
                </c:pt>
                <c:pt idx="23786">
                  <c:v>-37.777999999999992</c:v>
                </c:pt>
                <c:pt idx="23787">
                  <c:v>-37.775999999999996</c:v>
                </c:pt>
                <c:pt idx="23788">
                  <c:v>-37.773999999999994</c:v>
                </c:pt>
                <c:pt idx="23789">
                  <c:v>-37.771999999999991</c:v>
                </c:pt>
                <c:pt idx="23790">
                  <c:v>-37.769999999999996</c:v>
                </c:pt>
                <c:pt idx="23791">
                  <c:v>-37.767999999999994</c:v>
                </c:pt>
                <c:pt idx="23792">
                  <c:v>-37.765999999999991</c:v>
                </c:pt>
                <c:pt idx="23793">
                  <c:v>-37.763999999999996</c:v>
                </c:pt>
                <c:pt idx="23794">
                  <c:v>-37.761999999999993</c:v>
                </c:pt>
                <c:pt idx="23795">
                  <c:v>-37.759999999999991</c:v>
                </c:pt>
                <c:pt idx="23796">
                  <c:v>-37.757999999999996</c:v>
                </c:pt>
                <c:pt idx="23797">
                  <c:v>-37.755999999999993</c:v>
                </c:pt>
                <c:pt idx="23798">
                  <c:v>-37.753999999999998</c:v>
                </c:pt>
                <c:pt idx="23799">
                  <c:v>-37.751999999999995</c:v>
                </c:pt>
                <c:pt idx="23800">
                  <c:v>-37.749999999999993</c:v>
                </c:pt>
                <c:pt idx="23801">
                  <c:v>-37.747999999999998</c:v>
                </c:pt>
                <c:pt idx="23802">
                  <c:v>-37.745999999999995</c:v>
                </c:pt>
                <c:pt idx="23803">
                  <c:v>-37.743999999999993</c:v>
                </c:pt>
                <c:pt idx="23804">
                  <c:v>-37.741999999999997</c:v>
                </c:pt>
                <c:pt idx="23805">
                  <c:v>-37.739999999999995</c:v>
                </c:pt>
                <c:pt idx="23806">
                  <c:v>-37.737999999999992</c:v>
                </c:pt>
                <c:pt idx="23807">
                  <c:v>-37.735999999999997</c:v>
                </c:pt>
                <c:pt idx="23808">
                  <c:v>-37.733999999999995</c:v>
                </c:pt>
                <c:pt idx="23809">
                  <c:v>-37.731999999999992</c:v>
                </c:pt>
                <c:pt idx="23810">
                  <c:v>-37.729999999999997</c:v>
                </c:pt>
                <c:pt idx="23811">
                  <c:v>-37.727999999999994</c:v>
                </c:pt>
                <c:pt idx="23812">
                  <c:v>-37.725999999999992</c:v>
                </c:pt>
                <c:pt idx="23813">
                  <c:v>-37.723999999999997</c:v>
                </c:pt>
                <c:pt idx="23814">
                  <c:v>-37.721999999999994</c:v>
                </c:pt>
                <c:pt idx="23815">
                  <c:v>-37.719999999999992</c:v>
                </c:pt>
                <c:pt idx="23816">
                  <c:v>-37.717999999999996</c:v>
                </c:pt>
                <c:pt idx="23817">
                  <c:v>-37.715999999999994</c:v>
                </c:pt>
                <c:pt idx="23818">
                  <c:v>-37.713999999999992</c:v>
                </c:pt>
                <c:pt idx="23819">
                  <c:v>-37.711999999999996</c:v>
                </c:pt>
                <c:pt idx="23820">
                  <c:v>-37.709999999999994</c:v>
                </c:pt>
                <c:pt idx="23821">
                  <c:v>-37.707999999999991</c:v>
                </c:pt>
                <c:pt idx="23822">
                  <c:v>-37.705999999999996</c:v>
                </c:pt>
                <c:pt idx="23823">
                  <c:v>-37.703999999999994</c:v>
                </c:pt>
                <c:pt idx="23824">
                  <c:v>-37.701999999999991</c:v>
                </c:pt>
                <c:pt idx="23825">
                  <c:v>-37.699999999999996</c:v>
                </c:pt>
                <c:pt idx="23826">
                  <c:v>-37.697999999999993</c:v>
                </c:pt>
                <c:pt idx="23827">
                  <c:v>-37.695999999999991</c:v>
                </c:pt>
                <c:pt idx="23828">
                  <c:v>-37.693999999999996</c:v>
                </c:pt>
                <c:pt idx="23829">
                  <c:v>-37.691999999999993</c:v>
                </c:pt>
                <c:pt idx="23830">
                  <c:v>-37.69</c:v>
                </c:pt>
                <c:pt idx="23831">
                  <c:v>-37.687999999999995</c:v>
                </c:pt>
                <c:pt idx="23832">
                  <c:v>-37.685999999999993</c:v>
                </c:pt>
                <c:pt idx="23833">
                  <c:v>-37.683999999999997</c:v>
                </c:pt>
                <c:pt idx="23834">
                  <c:v>-37.681999999999995</c:v>
                </c:pt>
                <c:pt idx="23835">
                  <c:v>-37.679999999999993</c:v>
                </c:pt>
                <c:pt idx="23836">
                  <c:v>-37.677999999999997</c:v>
                </c:pt>
                <c:pt idx="23837">
                  <c:v>-37.675999999999995</c:v>
                </c:pt>
                <c:pt idx="23838">
                  <c:v>-37.673999999999992</c:v>
                </c:pt>
                <c:pt idx="23839">
                  <c:v>-37.671999999999997</c:v>
                </c:pt>
                <c:pt idx="23840">
                  <c:v>-37.669999999999995</c:v>
                </c:pt>
                <c:pt idx="23841">
                  <c:v>-37.667999999999992</c:v>
                </c:pt>
                <c:pt idx="23842">
                  <c:v>-37.665999999999997</c:v>
                </c:pt>
                <c:pt idx="23843">
                  <c:v>-37.663999999999994</c:v>
                </c:pt>
                <c:pt idx="23844">
                  <c:v>-37.661999999999992</c:v>
                </c:pt>
                <c:pt idx="23845">
                  <c:v>-37.659999999999997</c:v>
                </c:pt>
                <c:pt idx="23846">
                  <c:v>-37.657999999999994</c:v>
                </c:pt>
                <c:pt idx="23847">
                  <c:v>-37.655999999999992</c:v>
                </c:pt>
                <c:pt idx="23848">
                  <c:v>-37.653999999999996</c:v>
                </c:pt>
                <c:pt idx="23849">
                  <c:v>-37.651999999999994</c:v>
                </c:pt>
                <c:pt idx="23850">
                  <c:v>-37.649999999999991</c:v>
                </c:pt>
                <c:pt idx="23851">
                  <c:v>-37.647999999999996</c:v>
                </c:pt>
                <c:pt idx="23852">
                  <c:v>-37.645999999999994</c:v>
                </c:pt>
                <c:pt idx="23853">
                  <c:v>-37.643999999999991</c:v>
                </c:pt>
                <c:pt idx="23854">
                  <c:v>-37.641999999999996</c:v>
                </c:pt>
                <c:pt idx="23855">
                  <c:v>-37.639999999999993</c:v>
                </c:pt>
                <c:pt idx="23856">
                  <c:v>-37.637999999999991</c:v>
                </c:pt>
                <c:pt idx="23857">
                  <c:v>-37.635999999999996</c:v>
                </c:pt>
                <c:pt idx="23858">
                  <c:v>-37.633999999999993</c:v>
                </c:pt>
                <c:pt idx="23859">
                  <c:v>-37.631999999999991</c:v>
                </c:pt>
                <c:pt idx="23860">
                  <c:v>-37.629999999999995</c:v>
                </c:pt>
                <c:pt idx="23861">
                  <c:v>-37.627999999999993</c:v>
                </c:pt>
                <c:pt idx="23862">
                  <c:v>-37.625999999999998</c:v>
                </c:pt>
                <c:pt idx="23863">
                  <c:v>-37.623999999999995</c:v>
                </c:pt>
                <c:pt idx="23864">
                  <c:v>-37.621999999999993</c:v>
                </c:pt>
                <c:pt idx="23865">
                  <c:v>-37.619999999999997</c:v>
                </c:pt>
                <c:pt idx="23866">
                  <c:v>-37.617999999999995</c:v>
                </c:pt>
                <c:pt idx="23867">
                  <c:v>-37.615999999999993</c:v>
                </c:pt>
                <c:pt idx="23868">
                  <c:v>-37.613999999999997</c:v>
                </c:pt>
                <c:pt idx="23869">
                  <c:v>-37.611999999999995</c:v>
                </c:pt>
                <c:pt idx="23870">
                  <c:v>-37.609999999999992</c:v>
                </c:pt>
                <c:pt idx="23871">
                  <c:v>-37.607999999999997</c:v>
                </c:pt>
                <c:pt idx="23872">
                  <c:v>-37.605999999999995</c:v>
                </c:pt>
                <c:pt idx="23873">
                  <c:v>-37.603999999999992</c:v>
                </c:pt>
                <c:pt idx="23874">
                  <c:v>-37.601999999999997</c:v>
                </c:pt>
                <c:pt idx="23875">
                  <c:v>-37.599999999999994</c:v>
                </c:pt>
                <c:pt idx="23876">
                  <c:v>-37.597999999999992</c:v>
                </c:pt>
                <c:pt idx="23877">
                  <c:v>-37.595999999999997</c:v>
                </c:pt>
                <c:pt idx="23878">
                  <c:v>-37.593999999999994</c:v>
                </c:pt>
                <c:pt idx="23879">
                  <c:v>-37.591999999999992</c:v>
                </c:pt>
                <c:pt idx="23880">
                  <c:v>-37.589999999999996</c:v>
                </c:pt>
                <c:pt idx="23881">
                  <c:v>-37.587999999999994</c:v>
                </c:pt>
                <c:pt idx="23882">
                  <c:v>-37.585999999999991</c:v>
                </c:pt>
                <c:pt idx="23883">
                  <c:v>-37.583999999999996</c:v>
                </c:pt>
                <c:pt idx="23884">
                  <c:v>-37.581999999999994</c:v>
                </c:pt>
                <c:pt idx="23885">
                  <c:v>-37.579999999999991</c:v>
                </c:pt>
                <c:pt idx="23886">
                  <c:v>-37.577999999999996</c:v>
                </c:pt>
                <c:pt idx="23887">
                  <c:v>-37.575999999999993</c:v>
                </c:pt>
                <c:pt idx="23888">
                  <c:v>-37.573999999999991</c:v>
                </c:pt>
                <c:pt idx="23889">
                  <c:v>-37.571999999999996</c:v>
                </c:pt>
                <c:pt idx="23890">
                  <c:v>-37.569999999999993</c:v>
                </c:pt>
                <c:pt idx="23891">
                  <c:v>-37.567999999999998</c:v>
                </c:pt>
                <c:pt idx="23892">
                  <c:v>-37.565999999999995</c:v>
                </c:pt>
                <c:pt idx="23893">
                  <c:v>-37.563999999999993</c:v>
                </c:pt>
                <c:pt idx="23894">
                  <c:v>-37.561999999999998</c:v>
                </c:pt>
                <c:pt idx="23895">
                  <c:v>-37.559999999999995</c:v>
                </c:pt>
                <c:pt idx="23896">
                  <c:v>-37.557999999999993</c:v>
                </c:pt>
                <c:pt idx="23897">
                  <c:v>-37.555999999999997</c:v>
                </c:pt>
                <c:pt idx="23898">
                  <c:v>-37.553999999999995</c:v>
                </c:pt>
                <c:pt idx="23899">
                  <c:v>-37.551999999999992</c:v>
                </c:pt>
                <c:pt idx="23900">
                  <c:v>-37.549999999999997</c:v>
                </c:pt>
                <c:pt idx="23901">
                  <c:v>-37.547999999999995</c:v>
                </c:pt>
                <c:pt idx="23902">
                  <c:v>-37.545999999999992</c:v>
                </c:pt>
                <c:pt idx="23903">
                  <c:v>-37.543999999999997</c:v>
                </c:pt>
                <c:pt idx="23904">
                  <c:v>-37.541999999999994</c:v>
                </c:pt>
                <c:pt idx="23905">
                  <c:v>-37.539999999999992</c:v>
                </c:pt>
                <c:pt idx="23906">
                  <c:v>-37.537999999999997</c:v>
                </c:pt>
                <c:pt idx="23907">
                  <c:v>-37.535999999999994</c:v>
                </c:pt>
                <c:pt idx="23908">
                  <c:v>-37.533999999999992</c:v>
                </c:pt>
                <c:pt idx="23909">
                  <c:v>-37.531999999999996</c:v>
                </c:pt>
                <c:pt idx="23910">
                  <c:v>-37.529999999999994</c:v>
                </c:pt>
                <c:pt idx="23911">
                  <c:v>-37.527999999999992</c:v>
                </c:pt>
                <c:pt idx="23912">
                  <c:v>-37.525999999999996</c:v>
                </c:pt>
                <c:pt idx="23913">
                  <c:v>-37.523999999999994</c:v>
                </c:pt>
                <c:pt idx="23914">
                  <c:v>-37.521999999999991</c:v>
                </c:pt>
                <c:pt idx="23915">
                  <c:v>-37.519999999999996</c:v>
                </c:pt>
                <c:pt idx="23916">
                  <c:v>-37.517999999999994</c:v>
                </c:pt>
                <c:pt idx="23917">
                  <c:v>-37.515999999999991</c:v>
                </c:pt>
                <c:pt idx="23918">
                  <c:v>-37.513999999999996</c:v>
                </c:pt>
                <c:pt idx="23919">
                  <c:v>-37.511999999999993</c:v>
                </c:pt>
                <c:pt idx="23920">
                  <c:v>-37.509999999999991</c:v>
                </c:pt>
                <c:pt idx="23921">
                  <c:v>-37.507999999999996</c:v>
                </c:pt>
                <c:pt idx="23922">
                  <c:v>-37.505999999999993</c:v>
                </c:pt>
                <c:pt idx="23923">
                  <c:v>-37.503999999999998</c:v>
                </c:pt>
                <c:pt idx="23924">
                  <c:v>-37.501999999999995</c:v>
                </c:pt>
                <c:pt idx="23925">
                  <c:v>-37.499999999999993</c:v>
                </c:pt>
                <c:pt idx="23926">
                  <c:v>-37.497999999999998</c:v>
                </c:pt>
                <c:pt idx="23927">
                  <c:v>-37.495999999999995</c:v>
                </c:pt>
                <c:pt idx="23928">
                  <c:v>-37.493999999999993</c:v>
                </c:pt>
                <c:pt idx="23929">
                  <c:v>-37.491999999999997</c:v>
                </c:pt>
                <c:pt idx="23930">
                  <c:v>-37.489999999999995</c:v>
                </c:pt>
                <c:pt idx="23931">
                  <c:v>-37.487999999999992</c:v>
                </c:pt>
                <c:pt idx="23932">
                  <c:v>-37.485999999999997</c:v>
                </c:pt>
                <c:pt idx="23933">
                  <c:v>-37.483999999999995</c:v>
                </c:pt>
                <c:pt idx="23934">
                  <c:v>-37.481999999999992</c:v>
                </c:pt>
                <c:pt idx="23935">
                  <c:v>-37.479999999999997</c:v>
                </c:pt>
                <c:pt idx="23936">
                  <c:v>-37.477999999999994</c:v>
                </c:pt>
                <c:pt idx="23937">
                  <c:v>-37.475999999999992</c:v>
                </c:pt>
                <c:pt idx="23938">
                  <c:v>-37.473999999999997</c:v>
                </c:pt>
                <c:pt idx="23939">
                  <c:v>-37.471999999999994</c:v>
                </c:pt>
                <c:pt idx="23940">
                  <c:v>-37.469999999999992</c:v>
                </c:pt>
                <c:pt idx="23941">
                  <c:v>-37.467999999999996</c:v>
                </c:pt>
                <c:pt idx="23942">
                  <c:v>-37.465999999999994</c:v>
                </c:pt>
                <c:pt idx="23943">
                  <c:v>-37.463999999999992</c:v>
                </c:pt>
                <c:pt idx="23944">
                  <c:v>-37.461999999999996</c:v>
                </c:pt>
                <c:pt idx="23945">
                  <c:v>-37.459999999999994</c:v>
                </c:pt>
                <c:pt idx="23946">
                  <c:v>-37.457999999999991</c:v>
                </c:pt>
                <c:pt idx="23947">
                  <c:v>-37.455999999999996</c:v>
                </c:pt>
                <c:pt idx="23948">
                  <c:v>-37.453999999999994</c:v>
                </c:pt>
                <c:pt idx="23949">
                  <c:v>-37.451999999999991</c:v>
                </c:pt>
                <c:pt idx="23950">
                  <c:v>-37.449999999999996</c:v>
                </c:pt>
                <c:pt idx="23951">
                  <c:v>-37.447999999999993</c:v>
                </c:pt>
                <c:pt idx="23952">
                  <c:v>-37.445999999999991</c:v>
                </c:pt>
                <c:pt idx="23953">
                  <c:v>-37.443999999999996</c:v>
                </c:pt>
                <c:pt idx="23954">
                  <c:v>-37.441999999999993</c:v>
                </c:pt>
                <c:pt idx="23955">
                  <c:v>-37.44</c:v>
                </c:pt>
                <c:pt idx="23956">
                  <c:v>-37.437999999999995</c:v>
                </c:pt>
                <c:pt idx="23957">
                  <c:v>-37.435999999999993</c:v>
                </c:pt>
                <c:pt idx="23958">
                  <c:v>-37.433999999999997</c:v>
                </c:pt>
                <c:pt idx="23959">
                  <c:v>-37.431999999999995</c:v>
                </c:pt>
                <c:pt idx="23960">
                  <c:v>-37.429999999999993</c:v>
                </c:pt>
                <c:pt idx="23961">
                  <c:v>-37.427999999999997</c:v>
                </c:pt>
                <c:pt idx="23962">
                  <c:v>-37.425999999999995</c:v>
                </c:pt>
                <c:pt idx="23963">
                  <c:v>-37.423999999999992</c:v>
                </c:pt>
                <c:pt idx="23964">
                  <c:v>-37.421999999999997</c:v>
                </c:pt>
                <c:pt idx="23965">
                  <c:v>-37.419999999999995</c:v>
                </c:pt>
                <c:pt idx="23966">
                  <c:v>-37.417999999999992</c:v>
                </c:pt>
                <c:pt idx="23967">
                  <c:v>-37.415999999999997</c:v>
                </c:pt>
                <c:pt idx="23968">
                  <c:v>-37.413999999999994</c:v>
                </c:pt>
                <c:pt idx="23969">
                  <c:v>-37.411999999999992</c:v>
                </c:pt>
                <c:pt idx="23970">
                  <c:v>-37.409999999999997</c:v>
                </c:pt>
                <c:pt idx="23971">
                  <c:v>-37.407999999999994</c:v>
                </c:pt>
                <c:pt idx="23972">
                  <c:v>-37.405999999999992</c:v>
                </c:pt>
                <c:pt idx="23973">
                  <c:v>-37.403999999999996</c:v>
                </c:pt>
                <c:pt idx="23974">
                  <c:v>-37.401999999999994</c:v>
                </c:pt>
                <c:pt idx="23975">
                  <c:v>-37.399999999999991</c:v>
                </c:pt>
                <c:pt idx="23976">
                  <c:v>-37.397999999999996</c:v>
                </c:pt>
                <c:pt idx="23977">
                  <c:v>-37.395999999999994</c:v>
                </c:pt>
                <c:pt idx="23978">
                  <c:v>-37.393999999999991</c:v>
                </c:pt>
                <c:pt idx="23979">
                  <c:v>-37.391999999999996</c:v>
                </c:pt>
                <c:pt idx="23980">
                  <c:v>-37.389999999999993</c:v>
                </c:pt>
                <c:pt idx="23981">
                  <c:v>-37.387999999999991</c:v>
                </c:pt>
                <c:pt idx="23982">
                  <c:v>-37.385999999999996</c:v>
                </c:pt>
                <c:pt idx="23983">
                  <c:v>-37.383999999999993</c:v>
                </c:pt>
                <c:pt idx="23984">
                  <c:v>-37.381999999999991</c:v>
                </c:pt>
                <c:pt idx="23985">
                  <c:v>-37.379999999999995</c:v>
                </c:pt>
                <c:pt idx="23986">
                  <c:v>-37.377999999999993</c:v>
                </c:pt>
                <c:pt idx="23987">
                  <c:v>-37.375999999999998</c:v>
                </c:pt>
                <c:pt idx="23988">
                  <c:v>-37.373999999999995</c:v>
                </c:pt>
                <c:pt idx="23989">
                  <c:v>-37.371999999999993</c:v>
                </c:pt>
                <c:pt idx="23990">
                  <c:v>-37.369999999999997</c:v>
                </c:pt>
                <c:pt idx="23991">
                  <c:v>-37.367999999999995</c:v>
                </c:pt>
                <c:pt idx="23992">
                  <c:v>-37.365999999999993</c:v>
                </c:pt>
                <c:pt idx="23993">
                  <c:v>-37.363999999999997</c:v>
                </c:pt>
                <c:pt idx="23994">
                  <c:v>-37.361999999999995</c:v>
                </c:pt>
                <c:pt idx="23995">
                  <c:v>-37.359999999999992</c:v>
                </c:pt>
                <c:pt idx="23996">
                  <c:v>-37.357999999999997</c:v>
                </c:pt>
                <c:pt idx="23997">
                  <c:v>-37.355999999999995</c:v>
                </c:pt>
                <c:pt idx="23998">
                  <c:v>-37.353999999999992</c:v>
                </c:pt>
                <c:pt idx="23999">
                  <c:v>-37.351999999999997</c:v>
                </c:pt>
                <c:pt idx="24000">
                  <c:v>-37.349999999999994</c:v>
                </c:pt>
                <c:pt idx="24001">
                  <c:v>-37.347999999999992</c:v>
                </c:pt>
                <c:pt idx="24002">
                  <c:v>-37.345999999999997</c:v>
                </c:pt>
                <c:pt idx="24003">
                  <c:v>-37.343999999999994</c:v>
                </c:pt>
                <c:pt idx="24004">
                  <c:v>-37.341999999999992</c:v>
                </c:pt>
                <c:pt idx="24005">
                  <c:v>-37.339999999999996</c:v>
                </c:pt>
                <c:pt idx="24006">
                  <c:v>-37.337999999999994</c:v>
                </c:pt>
                <c:pt idx="24007">
                  <c:v>-37.335999999999991</c:v>
                </c:pt>
                <c:pt idx="24008">
                  <c:v>-37.333999999999996</c:v>
                </c:pt>
                <c:pt idx="24009">
                  <c:v>-37.331999999999994</c:v>
                </c:pt>
                <c:pt idx="24010">
                  <c:v>-37.329999999999991</c:v>
                </c:pt>
                <c:pt idx="24011">
                  <c:v>-37.327999999999996</c:v>
                </c:pt>
                <c:pt idx="24012">
                  <c:v>-37.325999999999993</c:v>
                </c:pt>
                <c:pt idx="24013">
                  <c:v>-37.323999999999991</c:v>
                </c:pt>
                <c:pt idx="24014">
                  <c:v>-37.321999999999996</c:v>
                </c:pt>
                <c:pt idx="24015">
                  <c:v>-37.319999999999993</c:v>
                </c:pt>
                <c:pt idx="24016">
                  <c:v>-37.317999999999998</c:v>
                </c:pt>
                <c:pt idx="24017">
                  <c:v>-37.315999999999995</c:v>
                </c:pt>
                <c:pt idx="24018">
                  <c:v>-37.313999999999993</c:v>
                </c:pt>
                <c:pt idx="24019">
                  <c:v>-37.311999999999998</c:v>
                </c:pt>
                <c:pt idx="24020">
                  <c:v>-37.309999999999995</c:v>
                </c:pt>
                <c:pt idx="24021">
                  <c:v>-37.307999999999993</c:v>
                </c:pt>
                <c:pt idx="24022">
                  <c:v>-37.305999999999997</c:v>
                </c:pt>
                <c:pt idx="24023">
                  <c:v>-37.303999999999995</c:v>
                </c:pt>
                <c:pt idx="24024">
                  <c:v>-37.301999999999992</c:v>
                </c:pt>
                <c:pt idx="24025">
                  <c:v>-37.299999999999997</c:v>
                </c:pt>
                <c:pt idx="24026">
                  <c:v>-37.297999999999995</c:v>
                </c:pt>
                <c:pt idx="24027">
                  <c:v>-37.295999999999992</c:v>
                </c:pt>
                <c:pt idx="24028">
                  <c:v>-37.293999999999997</c:v>
                </c:pt>
                <c:pt idx="24029">
                  <c:v>-37.291999999999994</c:v>
                </c:pt>
                <c:pt idx="24030">
                  <c:v>-37.289999999999992</c:v>
                </c:pt>
                <c:pt idx="24031">
                  <c:v>-37.287999999999997</c:v>
                </c:pt>
                <c:pt idx="24032">
                  <c:v>-37.285999999999994</c:v>
                </c:pt>
                <c:pt idx="24033">
                  <c:v>-37.283999999999992</c:v>
                </c:pt>
                <c:pt idx="24034">
                  <c:v>-37.281999999999996</c:v>
                </c:pt>
                <c:pt idx="24035">
                  <c:v>-37.279999999999994</c:v>
                </c:pt>
                <c:pt idx="24036">
                  <c:v>-37.277999999999992</c:v>
                </c:pt>
                <c:pt idx="24037">
                  <c:v>-37.275999999999996</c:v>
                </c:pt>
                <c:pt idx="24038">
                  <c:v>-37.273999999999994</c:v>
                </c:pt>
                <c:pt idx="24039">
                  <c:v>-37.271999999999991</c:v>
                </c:pt>
                <c:pt idx="24040">
                  <c:v>-37.269999999999996</c:v>
                </c:pt>
                <c:pt idx="24041">
                  <c:v>-37.267999999999994</c:v>
                </c:pt>
                <c:pt idx="24042">
                  <c:v>-37.265999999999991</c:v>
                </c:pt>
                <c:pt idx="24043">
                  <c:v>-37.263999999999996</c:v>
                </c:pt>
                <c:pt idx="24044">
                  <c:v>-37.261999999999993</c:v>
                </c:pt>
                <c:pt idx="24045">
                  <c:v>-37.259999999999991</c:v>
                </c:pt>
                <c:pt idx="24046">
                  <c:v>-37.257999999999996</c:v>
                </c:pt>
                <c:pt idx="24047">
                  <c:v>-37.255999999999993</c:v>
                </c:pt>
                <c:pt idx="24048">
                  <c:v>-37.253999999999998</c:v>
                </c:pt>
                <c:pt idx="24049">
                  <c:v>-37.251999999999995</c:v>
                </c:pt>
                <c:pt idx="24050">
                  <c:v>-37.249999999999993</c:v>
                </c:pt>
                <c:pt idx="24051">
                  <c:v>-37.247999999999998</c:v>
                </c:pt>
                <c:pt idx="24052">
                  <c:v>-37.245999999999995</c:v>
                </c:pt>
                <c:pt idx="24053">
                  <c:v>-37.243999999999993</c:v>
                </c:pt>
                <c:pt idx="24054">
                  <c:v>-37.241999999999997</c:v>
                </c:pt>
                <c:pt idx="24055">
                  <c:v>-37.239999999999995</c:v>
                </c:pt>
                <c:pt idx="24056">
                  <c:v>-37.237999999999992</c:v>
                </c:pt>
                <c:pt idx="24057">
                  <c:v>-37.235999999999997</c:v>
                </c:pt>
                <c:pt idx="24058">
                  <c:v>-37.233999999999995</c:v>
                </c:pt>
                <c:pt idx="24059">
                  <c:v>-37.231999999999992</c:v>
                </c:pt>
                <c:pt idx="24060">
                  <c:v>-37.229999999999997</c:v>
                </c:pt>
                <c:pt idx="24061">
                  <c:v>-37.227999999999994</c:v>
                </c:pt>
                <c:pt idx="24062">
                  <c:v>-37.225999999999992</c:v>
                </c:pt>
                <c:pt idx="24063">
                  <c:v>-37.223999999999997</c:v>
                </c:pt>
                <c:pt idx="24064">
                  <c:v>-37.221999999999994</c:v>
                </c:pt>
                <c:pt idx="24065">
                  <c:v>-37.219999999999992</c:v>
                </c:pt>
                <c:pt idx="24066">
                  <c:v>-37.217999999999996</c:v>
                </c:pt>
                <c:pt idx="24067">
                  <c:v>-37.215999999999994</c:v>
                </c:pt>
                <c:pt idx="24068">
                  <c:v>-37.213999999999992</c:v>
                </c:pt>
                <c:pt idx="24069">
                  <c:v>-37.211999999999996</c:v>
                </c:pt>
                <c:pt idx="24070">
                  <c:v>-37.209999999999994</c:v>
                </c:pt>
                <c:pt idx="24071">
                  <c:v>-37.207999999999991</c:v>
                </c:pt>
                <c:pt idx="24072">
                  <c:v>-37.205999999999996</c:v>
                </c:pt>
                <c:pt idx="24073">
                  <c:v>-37.203999999999994</c:v>
                </c:pt>
                <c:pt idx="24074">
                  <c:v>-37.201999999999991</c:v>
                </c:pt>
                <c:pt idx="24075">
                  <c:v>-37.199999999999996</c:v>
                </c:pt>
                <c:pt idx="24076">
                  <c:v>-37.197999999999993</c:v>
                </c:pt>
                <c:pt idx="24077">
                  <c:v>-37.195999999999991</c:v>
                </c:pt>
                <c:pt idx="24078">
                  <c:v>-37.193999999999996</c:v>
                </c:pt>
                <c:pt idx="24079">
                  <c:v>-37.191999999999993</c:v>
                </c:pt>
                <c:pt idx="24080">
                  <c:v>-37.19</c:v>
                </c:pt>
                <c:pt idx="24081">
                  <c:v>-37.187999999999995</c:v>
                </c:pt>
                <c:pt idx="24082">
                  <c:v>-37.185999999999993</c:v>
                </c:pt>
                <c:pt idx="24083">
                  <c:v>-37.183999999999997</c:v>
                </c:pt>
                <c:pt idx="24084">
                  <c:v>-37.181999999999995</c:v>
                </c:pt>
                <c:pt idx="24085">
                  <c:v>-37.179999999999993</c:v>
                </c:pt>
                <c:pt idx="24086">
                  <c:v>-37.177999999999997</c:v>
                </c:pt>
                <c:pt idx="24087">
                  <c:v>-37.175999999999995</c:v>
                </c:pt>
                <c:pt idx="24088">
                  <c:v>-37.173999999999992</c:v>
                </c:pt>
                <c:pt idx="24089">
                  <c:v>-37.171999999999997</c:v>
                </c:pt>
                <c:pt idx="24090">
                  <c:v>-37.169999999999995</c:v>
                </c:pt>
                <c:pt idx="24091">
                  <c:v>-37.167999999999992</c:v>
                </c:pt>
                <c:pt idx="24092">
                  <c:v>-37.165999999999997</c:v>
                </c:pt>
                <c:pt idx="24093">
                  <c:v>-37.163999999999994</c:v>
                </c:pt>
                <c:pt idx="24094">
                  <c:v>-37.161999999999992</c:v>
                </c:pt>
                <c:pt idx="24095">
                  <c:v>-37.159999999999997</c:v>
                </c:pt>
                <c:pt idx="24096">
                  <c:v>-37.157999999999994</c:v>
                </c:pt>
                <c:pt idx="24097">
                  <c:v>-37.155999999999992</c:v>
                </c:pt>
                <c:pt idx="24098">
                  <c:v>-37.153999999999996</c:v>
                </c:pt>
                <c:pt idx="24099">
                  <c:v>-37.151999999999994</c:v>
                </c:pt>
                <c:pt idx="24100">
                  <c:v>-37.149999999999991</c:v>
                </c:pt>
                <c:pt idx="24101">
                  <c:v>-37.147999999999996</c:v>
                </c:pt>
                <c:pt idx="24102">
                  <c:v>-37.145999999999994</c:v>
                </c:pt>
                <c:pt idx="24103">
                  <c:v>-37.143999999999991</c:v>
                </c:pt>
                <c:pt idx="24104">
                  <c:v>-37.141999999999996</c:v>
                </c:pt>
                <c:pt idx="24105">
                  <c:v>-37.139999999999993</c:v>
                </c:pt>
                <c:pt idx="24106">
                  <c:v>-37.137999999999991</c:v>
                </c:pt>
                <c:pt idx="24107">
                  <c:v>-37.135999999999996</c:v>
                </c:pt>
                <c:pt idx="24108">
                  <c:v>-37.133999999999993</c:v>
                </c:pt>
                <c:pt idx="24109">
                  <c:v>-37.131999999999991</c:v>
                </c:pt>
                <c:pt idx="24110">
                  <c:v>-37.129999999999995</c:v>
                </c:pt>
                <c:pt idx="24111">
                  <c:v>-37.127999999999993</c:v>
                </c:pt>
                <c:pt idx="24112">
                  <c:v>-37.125999999999998</c:v>
                </c:pt>
                <c:pt idx="24113">
                  <c:v>-37.123999999999995</c:v>
                </c:pt>
                <c:pt idx="24114">
                  <c:v>-37.121999999999993</c:v>
                </c:pt>
                <c:pt idx="24115">
                  <c:v>-37.119999999999997</c:v>
                </c:pt>
                <c:pt idx="24116">
                  <c:v>-37.117999999999995</c:v>
                </c:pt>
                <c:pt idx="24117">
                  <c:v>-37.115999999999993</c:v>
                </c:pt>
                <c:pt idx="24118">
                  <c:v>-37.113999999999997</c:v>
                </c:pt>
                <c:pt idx="24119">
                  <c:v>-37.111999999999995</c:v>
                </c:pt>
                <c:pt idx="24120">
                  <c:v>-37.109999999999992</c:v>
                </c:pt>
                <c:pt idx="24121">
                  <c:v>-37.107999999999997</c:v>
                </c:pt>
                <c:pt idx="24122">
                  <c:v>-37.105999999999995</c:v>
                </c:pt>
                <c:pt idx="24123">
                  <c:v>-37.103999999999992</c:v>
                </c:pt>
                <c:pt idx="24124">
                  <c:v>-37.101999999999997</c:v>
                </c:pt>
                <c:pt idx="24125">
                  <c:v>-37.099999999999994</c:v>
                </c:pt>
                <c:pt idx="24126">
                  <c:v>-37.097999999999992</c:v>
                </c:pt>
                <c:pt idx="24127">
                  <c:v>-37.095999999999997</c:v>
                </c:pt>
                <c:pt idx="24128">
                  <c:v>-37.093999999999994</c:v>
                </c:pt>
                <c:pt idx="24129">
                  <c:v>-37.091999999999992</c:v>
                </c:pt>
                <c:pt idx="24130">
                  <c:v>-37.089999999999996</c:v>
                </c:pt>
                <c:pt idx="24131">
                  <c:v>-37.087999999999994</c:v>
                </c:pt>
                <c:pt idx="24132">
                  <c:v>-37.085999999999991</c:v>
                </c:pt>
                <c:pt idx="24133">
                  <c:v>-37.083999999999996</c:v>
                </c:pt>
                <c:pt idx="24134">
                  <c:v>-37.081999999999994</c:v>
                </c:pt>
                <c:pt idx="24135">
                  <c:v>-37.079999999999991</c:v>
                </c:pt>
                <c:pt idx="24136">
                  <c:v>-37.077999999999996</c:v>
                </c:pt>
                <c:pt idx="24137">
                  <c:v>-37.075999999999993</c:v>
                </c:pt>
                <c:pt idx="24138">
                  <c:v>-37.073999999999991</c:v>
                </c:pt>
                <c:pt idx="24139">
                  <c:v>-37.071999999999996</c:v>
                </c:pt>
                <c:pt idx="24140">
                  <c:v>-37.069999999999993</c:v>
                </c:pt>
                <c:pt idx="24141">
                  <c:v>-37.067999999999998</c:v>
                </c:pt>
                <c:pt idx="24142">
                  <c:v>-37.065999999999995</c:v>
                </c:pt>
                <c:pt idx="24143">
                  <c:v>-37.063999999999993</c:v>
                </c:pt>
                <c:pt idx="24144">
                  <c:v>-37.061999999999998</c:v>
                </c:pt>
                <c:pt idx="24145">
                  <c:v>-37.059999999999995</c:v>
                </c:pt>
                <c:pt idx="24146">
                  <c:v>-37.057999999999993</c:v>
                </c:pt>
                <c:pt idx="24147">
                  <c:v>-37.055999999999997</c:v>
                </c:pt>
                <c:pt idx="24148">
                  <c:v>-37.053999999999995</c:v>
                </c:pt>
                <c:pt idx="24149">
                  <c:v>-37.051999999999992</c:v>
                </c:pt>
                <c:pt idx="24150">
                  <c:v>-37.049999999999997</c:v>
                </c:pt>
                <c:pt idx="24151">
                  <c:v>-37.047999999999995</c:v>
                </c:pt>
                <c:pt idx="24152">
                  <c:v>-37.045999999999992</c:v>
                </c:pt>
                <c:pt idx="24153">
                  <c:v>-37.043999999999997</c:v>
                </c:pt>
                <c:pt idx="24154">
                  <c:v>-37.041999999999994</c:v>
                </c:pt>
                <c:pt idx="24155">
                  <c:v>-37.039999999999992</c:v>
                </c:pt>
                <c:pt idx="24156">
                  <c:v>-37.037999999999997</c:v>
                </c:pt>
                <c:pt idx="24157">
                  <c:v>-37.035999999999994</c:v>
                </c:pt>
                <c:pt idx="24158">
                  <c:v>-37.033999999999992</c:v>
                </c:pt>
                <c:pt idx="24159">
                  <c:v>-37.031999999999996</c:v>
                </c:pt>
                <c:pt idx="24160">
                  <c:v>-37.029999999999994</c:v>
                </c:pt>
                <c:pt idx="24161">
                  <c:v>-37.027999999999992</c:v>
                </c:pt>
                <c:pt idx="24162">
                  <c:v>-37.025999999999996</c:v>
                </c:pt>
                <c:pt idx="24163">
                  <c:v>-37.023999999999994</c:v>
                </c:pt>
                <c:pt idx="24164">
                  <c:v>-37.021999999999991</c:v>
                </c:pt>
                <c:pt idx="24165">
                  <c:v>-37.019999999999996</c:v>
                </c:pt>
                <c:pt idx="24166">
                  <c:v>-37.017999999999994</c:v>
                </c:pt>
                <c:pt idx="24167">
                  <c:v>-37.015999999999991</c:v>
                </c:pt>
                <c:pt idx="24168">
                  <c:v>-37.013999999999996</c:v>
                </c:pt>
                <c:pt idx="24169">
                  <c:v>-37.011999999999993</c:v>
                </c:pt>
                <c:pt idx="24170">
                  <c:v>-37.009999999999991</c:v>
                </c:pt>
                <c:pt idx="24171">
                  <c:v>-37.007999999999996</c:v>
                </c:pt>
                <c:pt idx="24172">
                  <c:v>-37.005999999999993</c:v>
                </c:pt>
                <c:pt idx="24173">
                  <c:v>-37.003999999999998</c:v>
                </c:pt>
                <c:pt idx="24174">
                  <c:v>-37.001999999999995</c:v>
                </c:pt>
                <c:pt idx="24175">
                  <c:v>-36.999999999999993</c:v>
                </c:pt>
                <c:pt idx="24176">
                  <c:v>-36.997999999999998</c:v>
                </c:pt>
                <c:pt idx="24177">
                  <c:v>-36.995999999999995</c:v>
                </c:pt>
                <c:pt idx="24178">
                  <c:v>-36.993999999999993</c:v>
                </c:pt>
                <c:pt idx="24179">
                  <c:v>-36.991999999999997</c:v>
                </c:pt>
                <c:pt idx="24180">
                  <c:v>-36.989999999999995</c:v>
                </c:pt>
                <c:pt idx="24181">
                  <c:v>-36.987999999999992</c:v>
                </c:pt>
                <c:pt idx="24182">
                  <c:v>-36.985999999999997</c:v>
                </c:pt>
                <c:pt idx="24183">
                  <c:v>-36.983999999999995</c:v>
                </c:pt>
                <c:pt idx="24184">
                  <c:v>-36.981999999999992</c:v>
                </c:pt>
                <c:pt idx="24185">
                  <c:v>-36.979999999999997</c:v>
                </c:pt>
                <c:pt idx="24186">
                  <c:v>-36.977999999999994</c:v>
                </c:pt>
                <c:pt idx="24187">
                  <c:v>-36.975999999999992</c:v>
                </c:pt>
                <c:pt idx="24188">
                  <c:v>-36.973999999999997</c:v>
                </c:pt>
                <c:pt idx="24189">
                  <c:v>-36.971999999999994</c:v>
                </c:pt>
                <c:pt idx="24190">
                  <c:v>-36.969999999999992</c:v>
                </c:pt>
                <c:pt idx="24191">
                  <c:v>-36.967999999999996</c:v>
                </c:pt>
                <c:pt idx="24192">
                  <c:v>-36.965999999999994</c:v>
                </c:pt>
                <c:pt idx="24193">
                  <c:v>-36.963999999999992</c:v>
                </c:pt>
                <c:pt idx="24194">
                  <c:v>-36.961999999999996</c:v>
                </c:pt>
                <c:pt idx="24195">
                  <c:v>-36.959999999999994</c:v>
                </c:pt>
                <c:pt idx="24196">
                  <c:v>-36.957999999999991</c:v>
                </c:pt>
                <c:pt idx="24197">
                  <c:v>-36.955999999999996</c:v>
                </c:pt>
                <c:pt idx="24198">
                  <c:v>-36.953999999999994</c:v>
                </c:pt>
                <c:pt idx="24199">
                  <c:v>-36.951999999999991</c:v>
                </c:pt>
                <c:pt idx="24200">
                  <c:v>-36.949999999999996</c:v>
                </c:pt>
                <c:pt idx="24201">
                  <c:v>-36.947999999999993</c:v>
                </c:pt>
                <c:pt idx="24202">
                  <c:v>-36.945999999999991</c:v>
                </c:pt>
                <c:pt idx="24203">
                  <c:v>-36.943999999999996</c:v>
                </c:pt>
                <c:pt idx="24204">
                  <c:v>-36.941999999999993</c:v>
                </c:pt>
                <c:pt idx="24205">
                  <c:v>-36.94</c:v>
                </c:pt>
                <c:pt idx="24206">
                  <c:v>-36.937999999999995</c:v>
                </c:pt>
                <c:pt idx="24207">
                  <c:v>-36.935999999999993</c:v>
                </c:pt>
                <c:pt idx="24208">
                  <c:v>-36.933999999999997</c:v>
                </c:pt>
                <c:pt idx="24209">
                  <c:v>-36.931999999999995</c:v>
                </c:pt>
                <c:pt idx="24210">
                  <c:v>-36.929999999999993</c:v>
                </c:pt>
                <c:pt idx="24211">
                  <c:v>-36.927999999999997</c:v>
                </c:pt>
                <c:pt idx="24212">
                  <c:v>-36.925999999999995</c:v>
                </c:pt>
                <c:pt idx="24213">
                  <c:v>-36.923999999999992</c:v>
                </c:pt>
                <c:pt idx="24214">
                  <c:v>-36.921999999999997</c:v>
                </c:pt>
                <c:pt idx="24215">
                  <c:v>-36.919999999999995</c:v>
                </c:pt>
                <c:pt idx="24216">
                  <c:v>-36.917999999999992</c:v>
                </c:pt>
                <c:pt idx="24217">
                  <c:v>-36.915999999999997</c:v>
                </c:pt>
                <c:pt idx="24218">
                  <c:v>-36.913999999999994</c:v>
                </c:pt>
                <c:pt idx="24219">
                  <c:v>-36.911999999999992</c:v>
                </c:pt>
                <c:pt idx="24220">
                  <c:v>-36.909999999999997</c:v>
                </c:pt>
                <c:pt idx="24221">
                  <c:v>-36.907999999999994</c:v>
                </c:pt>
                <c:pt idx="24222">
                  <c:v>-36.905999999999992</c:v>
                </c:pt>
                <c:pt idx="24223">
                  <c:v>-36.903999999999996</c:v>
                </c:pt>
                <c:pt idx="24224">
                  <c:v>-36.901999999999994</c:v>
                </c:pt>
                <c:pt idx="24225">
                  <c:v>-36.899999999999991</c:v>
                </c:pt>
                <c:pt idx="24226">
                  <c:v>-36.897999999999996</c:v>
                </c:pt>
                <c:pt idx="24227">
                  <c:v>-36.895999999999994</c:v>
                </c:pt>
                <c:pt idx="24228">
                  <c:v>-36.893999999999991</c:v>
                </c:pt>
                <c:pt idx="24229">
                  <c:v>-36.891999999999996</c:v>
                </c:pt>
                <c:pt idx="24230">
                  <c:v>-36.889999999999993</c:v>
                </c:pt>
                <c:pt idx="24231">
                  <c:v>-36.887999999999991</c:v>
                </c:pt>
                <c:pt idx="24232">
                  <c:v>-36.885999999999996</c:v>
                </c:pt>
                <c:pt idx="24233">
                  <c:v>-36.883999999999993</c:v>
                </c:pt>
                <c:pt idx="24234">
                  <c:v>-36.881999999999991</c:v>
                </c:pt>
                <c:pt idx="24235">
                  <c:v>-36.879999999999995</c:v>
                </c:pt>
                <c:pt idx="24236">
                  <c:v>-36.877999999999993</c:v>
                </c:pt>
                <c:pt idx="24237">
                  <c:v>-36.875999999999998</c:v>
                </c:pt>
                <c:pt idx="24238">
                  <c:v>-36.873999999999995</c:v>
                </c:pt>
                <c:pt idx="24239">
                  <c:v>-36.871999999999993</c:v>
                </c:pt>
                <c:pt idx="24240">
                  <c:v>-36.869999999999997</c:v>
                </c:pt>
                <c:pt idx="24241">
                  <c:v>-36.867999999999995</c:v>
                </c:pt>
                <c:pt idx="24242">
                  <c:v>-36.865999999999993</c:v>
                </c:pt>
                <c:pt idx="24243">
                  <c:v>-36.863999999999997</c:v>
                </c:pt>
                <c:pt idx="24244">
                  <c:v>-36.861999999999995</c:v>
                </c:pt>
                <c:pt idx="24245">
                  <c:v>-36.859999999999992</c:v>
                </c:pt>
                <c:pt idx="24246">
                  <c:v>-36.857999999999997</c:v>
                </c:pt>
                <c:pt idx="24247">
                  <c:v>-36.855999999999995</c:v>
                </c:pt>
                <c:pt idx="24248">
                  <c:v>-36.853999999999992</c:v>
                </c:pt>
                <c:pt idx="24249">
                  <c:v>-36.851999999999997</c:v>
                </c:pt>
                <c:pt idx="24250">
                  <c:v>-36.849999999999994</c:v>
                </c:pt>
                <c:pt idx="24251">
                  <c:v>-36.847999999999992</c:v>
                </c:pt>
                <c:pt idx="24252">
                  <c:v>-36.845999999999997</c:v>
                </c:pt>
                <c:pt idx="24253">
                  <c:v>-36.843999999999994</c:v>
                </c:pt>
                <c:pt idx="24254">
                  <c:v>-36.841999999999992</c:v>
                </c:pt>
                <c:pt idx="24255">
                  <c:v>-36.839999999999996</c:v>
                </c:pt>
                <c:pt idx="24256">
                  <c:v>-36.837999999999994</c:v>
                </c:pt>
                <c:pt idx="24257">
                  <c:v>-36.835999999999991</c:v>
                </c:pt>
                <c:pt idx="24258">
                  <c:v>-36.833999999999996</c:v>
                </c:pt>
                <c:pt idx="24259">
                  <c:v>-36.831999999999994</c:v>
                </c:pt>
                <c:pt idx="24260">
                  <c:v>-36.829999999999991</c:v>
                </c:pt>
                <c:pt idx="24261">
                  <c:v>-36.827999999999996</c:v>
                </c:pt>
                <c:pt idx="24262">
                  <c:v>-36.825999999999993</c:v>
                </c:pt>
                <c:pt idx="24263">
                  <c:v>-36.823999999999991</c:v>
                </c:pt>
                <c:pt idx="24264">
                  <c:v>-36.821999999999996</c:v>
                </c:pt>
                <c:pt idx="24265">
                  <c:v>-36.819999999999993</c:v>
                </c:pt>
                <c:pt idx="24266">
                  <c:v>-36.817999999999998</c:v>
                </c:pt>
                <c:pt idx="24267">
                  <c:v>-36.815999999999995</c:v>
                </c:pt>
                <c:pt idx="24268">
                  <c:v>-36.813999999999993</c:v>
                </c:pt>
                <c:pt idx="24269">
                  <c:v>-36.811999999999998</c:v>
                </c:pt>
                <c:pt idx="24270">
                  <c:v>-36.809999999999995</c:v>
                </c:pt>
                <c:pt idx="24271">
                  <c:v>-36.807999999999993</c:v>
                </c:pt>
                <c:pt idx="24272">
                  <c:v>-36.805999999999997</c:v>
                </c:pt>
                <c:pt idx="24273">
                  <c:v>-36.803999999999995</c:v>
                </c:pt>
                <c:pt idx="24274">
                  <c:v>-36.801999999999992</c:v>
                </c:pt>
                <c:pt idx="24275">
                  <c:v>-36.799999999999997</c:v>
                </c:pt>
                <c:pt idx="24276">
                  <c:v>-36.797999999999995</c:v>
                </c:pt>
                <c:pt idx="24277">
                  <c:v>-36.795999999999992</c:v>
                </c:pt>
                <c:pt idx="24278">
                  <c:v>-36.793999999999997</c:v>
                </c:pt>
                <c:pt idx="24279">
                  <c:v>-36.791999999999994</c:v>
                </c:pt>
                <c:pt idx="24280">
                  <c:v>-36.789999999999992</c:v>
                </c:pt>
                <c:pt idx="24281">
                  <c:v>-36.787999999999997</c:v>
                </c:pt>
                <c:pt idx="24282">
                  <c:v>-36.785999999999994</c:v>
                </c:pt>
                <c:pt idx="24283">
                  <c:v>-36.783999999999992</c:v>
                </c:pt>
                <c:pt idx="24284">
                  <c:v>-36.781999999999996</c:v>
                </c:pt>
                <c:pt idx="24285">
                  <c:v>-36.779999999999994</c:v>
                </c:pt>
                <c:pt idx="24286">
                  <c:v>-36.777999999999992</c:v>
                </c:pt>
                <c:pt idx="24287">
                  <c:v>-36.775999999999996</c:v>
                </c:pt>
                <c:pt idx="24288">
                  <c:v>-36.773999999999994</c:v>
                </c:pt>
                <c:pt idx="24289">
                  <c:v>-36.771999999999991</c:v>
                </c:pt>
                <c:pt idx="24290">
                  <c:v>-36.769999999999996</c:v>
                </c:pt>
                <c:pt idx="24291">
                  <c:v>-36.767999999999994</c:v>
                </c:pt>
                <c:pt idx="24292">
                  <c:v>-36.765999999999991</c:v>
                </c:pt>
                <c:pt idx="24293">
                  <c:v>-36.763999999999996</c:v>
                </c:pt>
                <c:pt idx="24294">
                  <c:v>-36.761999999999993</c:v>
                </c:pt>
                <c:pt idx="24295">
                  <c:v>-36.759999999999991</c:v>
                </c:pt>
                <c:pt idx="24296">
                  <c:v>-36.757999999999996</c:v>
                </c:pt>
                <c:pt idx="24297">
                  <c:v>-36.755999999999993</c:v>
                </c:pt>
                <c:pt idx="24298">
                  <c:v>-36.753999999999998</c:v>
                </c:pt>
                <c:pt idx="24299">
                  <c:v>-36.751999999999995</c:v>
                </c:pt>
                <c:pt idx="24300">
                  <c:v>-36.749999999999993</c:v>
                </c:pt>
                <c:pt idx="24301">
                  <c:v>-36.747999999999998</c:v>
                </c:pt>
                <c:pt idx="24302">
                  <c:v>-36.745999999999995</c:v>
                </c:pt>
                <c:pt idx="24303">
                  <c:v>-36.743999999999993</c:v>
                </c:pt>
                <c:pt idx="24304">
                  <c:v>-36.741999999999997</c:v>
                </c:pt>
                <c:pt idx="24305">
                  <c:v>-36.739999999999995</c:v>
                </c:pt>
                <c:pt idx="24306">
                  <c:v>-36.737999999999992</c:v>
                </c:pt>
                <c:pt idx="24307">
                  <c:v>-36.735999999999997</c:v>
                </c:pt>
                <c:pt idx="24308">
                  <c:v>-36.733999999999995</c:v>
                </c:pt>
                <c:pt idx="24309">
                  <c:v>-36.731999999999992</c:v>
                </c:pt>
                <c:pt idx="24310">
                  <c:v>-36.729999999999997</c:v>
                </c:pt>
                <c:pt idx="24311">
                  <c:v>-36.727999999999994</c:v>
                </c:pt>
                <c:pt idx="24312">
                  <c:v>-36.725999999999992</c:v>
                </c:pt>
                <c:pt idx="24313">
                  <c:v>-36.723999999999997</c:v>
                </c:pt>
                <c:pt idx="24314">
                  <c:v>-36.721999999999994</c:v>
                </c:pt>
                <c:pt idx="24315">
                  <c:v>-36.719999999999992</c:v>
                </c:pt>
                <c:pt idx="24316">
                  <c:v>-36.717999999999996</c:v>
                </c:pt>
                <c:pt idx="24317">
                  <c:v>-36.715999999999994</c:v>
                </c:pt>
                <c:pt idx="24318">
                  <c:v>-36.713999999999992</c:v>
                </c:pt>
                <c:pt idx="24319">
                  <c:v>-36.711999999999996</c:v>
                </c:pt>
                <c:pt idx="24320">
                  <c:v>-36.709999999999994</c:v>
                </c:pt>
                <c:pt idx="24321">
                  <c:v>-36.707999999999991</c:v>
                </c:pt>
                <c:pt idx="24322">
                  <c:v>-36.705999999999996</c:v>
                </c:pt>
                <c:pt idx="24323">
                  <c:v>-36.703999999999994</c:v>
                </c:pt>
                <c:pt idx="24324">
                  <c:v>-36.701999999999991</c:v>
                </c:pt>
                <c:pt idx="24325">
                  <c:v>-36.699999999999996</c:v>
                </c:pt>
                <c:pt idx="24326">
                  <c:v>-36.697999999999993</c:v>
                </c:pt>
                <c:pt idx="24327">
                  <c:v>-36.695999999999991</c:v>
                </c:pt>
                <c:pt idx="24328">
                  <c:v>-36.693999999999996</c:v>
                </c:pt>
                <c:pt idx="24329">
                  <c:v>-36.691999999999993</c:v>
                </c:pt>
                <c:pt idx="24330">
                  <c:v>-36.69</c:v>
                </c:pt>
                <c:pt idx="24331">
                  <c:v>-36.687999999999995</c:v>
                </c:pt>
                <c:pt idx="24332">
                  <c:v>-36.685999999999993</c:v>
                </c:pt>
                <c:pt idx="24333">
                  <c:v>-36.683999999999997</c:v>
                </c:pt>
                <c:pt idx="24334">
                  <c:v>-36.681999999999995</c:v>
                </c:pt>
                <c:pt idx="24335">
                  <c:v>-36.679999999999993</c:v>
                </c:pt>
                <c:pt idx="24336">
                  <c:v>-36.677999999999997</c:v>
                </c:pt>
                <c:pt idx="24337">
                  <c:v>-36.675999999999995</c:v>
                </c:pt>
                <c:pt idx="24338">
                  <c:v>-36.673999999999992</c:v>
                </c:pt>
                <c:pt idx="24339">
                  <c:v>-36.671999999999997</c:v>
                </c:pt>
                <c:pt idx="24340">
                  <c:v>-36.669999999999995</c:v>
                </c:pt>
                <c:pt idx="24341">
                  <c:v>-36.667999999999992</c:v>
                </c:pt>
                <c:pt idx="24342">
                  <c:v>-36.665999999999997</c:v>
                </c:pt>
                <c:pt idx="24343">
                  <c:v>-36.663999999999994</c:v>
                </c:pt>
                <c:pt idx="24344">
                  <c:v>-36.661999999999992</c:v>
                </c:pt>
                <c:pt idx="24345">
                  <c:v>-36.659999999999997</c:v>
                </c:pt>
                <c:pt idx="24346">
                  <c:v>-36.657999999999994</c:v>
                </c:pt>
                <c:pt idx="24347">
                  <c:v>-36.655999999999992</c:v>
                </c:pt>
                <c:pt idx="24348">
                  <c:v>-36.653999999999996</c:v>
                </c:pt>
                <c:pt idx="24349">
                  <c:v>-36.651999999999994</c:v>
                </c:pt>
                <c:pt idx="24350">
                  <c:v>-36.649999999999991</c:v>
                </c:pt>
                <c:pt idx="24351">
                  <c:v>-36.647999999999996</c:v>
                </c:pt>
                <c:pt idx="24352">
                  <c:v>-36.645999999999994</c:v>
                </c:pt>
                <c:pt idx="24353">
                  <c:v>-36.643999999999991</c:v>
                </c:pt>
                <c:pt idx="24354">
                  <c:v>-36.641999999999996</c:v>
                </c:pt>
                <c:pt idx="24355">
                  <c:v>-36.639999999999993</c:v>
                </c:pt>
                <c:pt idx="24356">
                  <c:v>-36.637999999999991</c:v>
                </c:pt>
                <c:pt idx="24357">
                  <c:v>-36.635999999999996</c:v>
                </c:pt>
                <c:pt idx="24358">
                  <c:v>-36.633999999999993</c:v>
                </c:pt>
                <c:pt idx="24359">
                  <c:v>-36.631999999999991</c:v>
                </c:pt>
                <c:pt idx="24360">
                  <c:v>-36.629999999999995</c:v>
                </c:pt>
                <c:pt idx="24361">
                  <c:v>-36.627999999999993</c:v>
                </c:pt>
                <c:pt idx="24362">
                  <c:v>-36.625999999999998</c:v>
                </c:pt>
                <c:pt idx="24363">
                  <c:v>-36.623999999999995</c:v>
                </c:pt>
                <c:pt idx="24364">
                  <c:v>-36.621999999999993</c:v>
                </c:pt>
                <c:pt idx="24365">
                  <c:v>-36.619999999999997</c:v>
                </c:pt>
                <c:pt idx="24366">
                  <c:v>-36.617999999999995</c:v>
                </c:pt>
                <c:pt idx="24367">
                  <c:v>-36.615999999999993</c:v>
                </c:pt>
                <c:pt idx="24368">
                  <c:v>-36.613999999999997</c:v>
                </c:pt>
                <c:pt idx="24369">
                  <c:v>-36.611999999999995</c:v>
                </c:pt>
                <c:pt idx="24370">
                  <c:v>-36.609999999999992</c:v>
                </c:pt>
                <c:pt idx="24371">
                  <c:v>-36.607999999999997</c:v>
                </c:pt>
                <c:pt idx="24372">
                  <c:v>-36.605999999999995</c:v>
                </c:pt>
                <c:pt idx="24373">
                  <c:v>-36.603999999999992</c:v>
                </c:pt>
                <c:pt idx="24374">
                  <c:v>-36.601999999999997</c:v>
                </c:pt>
                <c:pt idx="24375">
                  <c:v>-36.599999999999994</c:v>
                </c:pt>
                <c:pt idx="24376">
                  <c:v>-36.597999999999992</c:v>
                </c:pt>
                <c:pt idx="24377">
                  <c:v>-36.595999999999997</c:v>
                </c:pt>
                <c:pt idx="24378">
                  <c:v>-36.593999999999994</c:v>
                </c:pt>
                <c:pt idx="24379">
                  <c:v>-36.591999999999992</c:v>
                </c:pt>
                <c:pt idx="24380">
                  <c:v>-36.589999999999996</c:v>
                </c:pt>
                <c:pt idx="24381">
                  <c:v>-36.587999999999994</c:v>
                </c:pt>
                <c:pt idx="24382">
                  <c:v>-36.585999999999991</c:v>
                </c:pt>
                <c:pt idx="24383">
                  <c:v>-36.583999999999996</c:v>
                </c:pt>
                <c:pt idx="24384">
                  <c:v>-36.581999999999994</c:v>
                </c:pt>
                <c:pt idx="24385">
                  <c:v>-36.579999999999991</c:v>
                </c:pt>
                <c:pt idx="24386">
                  <c:v>-36.577999999999996</c:v>
                </c:pt>
                <c:pt idx="24387">
                  <c:v>-36.575999999999993</c:v>
                </c:pt>
                <c:pt idx="24388">
                  <c:v>-36.573999999999991</c:v>
                </c:pt>
                <c:pt idx="24389">
                  <c:v>-36.571999999999996</c:v>
                </c:pt>
                <c:pt idx="24390">
                  <c:v>-36.569999999999993</c:v>
                </c:pt>
                <c:pt idx="24391">
                  <c:v>-36.567999999999998</c:v>
                </c:pt>
                <c:pt idx="24392">
                  <c:v>-36.565999999999995</c:v>
                </c:pt>
                <c:pt idx="24393">
                  <c:v>-36.563999999999993</c:v>
                </c:pt>
                <c:pt idx="24394">
                  <c:v>-36.561999999999998</c:v>
                </c:pt>
                <c:pt idx="24395">
                  <c:v>-36.559999999999995</c:v>
                </c:pt>
                <c:pt idx="24396">
                  <c:v>-36.557999999999993</c:v>
                </c:pt>
                <c:pt idx="24397">
                  <c:v>-36.555999999999997</c:v>
                </c:pt>
                <c:pt idx="24398">
                  <c:v>-36.553999999999995</c:v>
                </c:pt>
                <c:pt idx="24399">
                  <c:v>-36.551999999999992</c:v>
                </c:pt>
                <c:pt idx="24400">
                  <c:v>-36.549999999999997</c:v>
                </c:pt>
                <c:pt idx="24401">
                  <c:v>-36.547999999999995</c:v>
                </c:pt>
                <c:pt idx="24402">
                  <c:v>-36.545999999999992</c:v>
                </c:pt>
                <c:pt idx="24403">
                  <c:v>-36.543999999999997</c:v>
                </c:pt>
                <c:pt idx="24404">
                  <c:v>-36.541999999999994</c:v>
                </c:pt>
                <c:pt idx="24405">
                  <c:v>-36.539999999999992</c:v>
                </c:pt>
                <c:pt idx="24406">
                  <c:v>-36.537999999999997</c:v>
                </c:pt>
                <c:pt idx="24407">
                  <c:v>-36.535999999999994</c:v>
                </c:pt>
                <c:pt idx="24408">
                  <c:v>-36.533999999999992</c:v>
                </c:pt>
                <c:pt idx="24409">
                  <c:v>-36.531999999999996</c:v>
                </c:pt>
                <c:pt idx="24410">
                  <c:v>-36.529999999999994</c:v>
                </c:pt>
                <c:pt idx="24411">
                  <c:v>-36.527999999999992</c:v>
                </c:pt>
                <c:pt idx="24412">
                  <c:v>-36.525999999999996</c:v>
                </c:pt>
                <c:pt idx="24413">
                  <c:v>-36.523999999999994</c:v>
                </c:pt>
                <c:pt idx="24414">
                  <c:v>-36.521999999999991</c:v>
                </c:pt>
                <c:pt idx="24415">
                  <c:v>-36.519999999999996</c:v>
                </c:pt>
                <c:pt idx="24416">
                  <c:v>-36.517999999999994</c:v>
                </c:pt>
                <c:pt idx="24417">
                  <c:v>-36.515999999999991</c:v>
                </c:pt>
                <c:pt idx="24418">
                  <c:v>-36.513999999999996</c:v>
                </c:pt>
                <c:pt idx="24419">
                  <c:v>-36.511999999999993</c:v>
                </c:pt>
                <c:pt idx="24420">
                  <c:v>-36.509999999999991</c:v>
                </c:pt>
                <c:pt idx="24421">
                  <c:v>-36.507999999999996</c:v>
                </c:pt>
                <c:pt idx="24422">
                  <c:v>-36.505999999999993</c:v>
                </c:pt>
                <c:pt idx="24423">
                  <c:v>-36.503999999999998</c:v>
                </c:pt>
                <c:pt idx="24424">
                  <c:v>-36.501999999999995</c:v>
                </c:pt>
                <c:pt idx="24425">
                  <c:v>-36.499999999999993</c:v>
                </c:pt>
                <c:pt idx="24426">
                  <c:v>-36.497999999999998</c:v>
                </c:pt>
                <c:pt idx="24427">
                  <c:v>-36.495999999999995</c:v>
                </c:pt>
                <c:pt idx="24428">
                  <c:v>-36.493999999999993</c:v>
                </c:pt>
                <c:pt idx="24429">
                  <c:v>-36.491999999999997</c:v>
                </c:pt>
                <c:pt idx="24430">
                  <c:v>-36.489999999999995</c:v>
                </c:pt>
                <c:pt idx="24431">
                  <c:v>-36.487999999999992</c:v>
                </c:pt>
                <c:pt idx="24432">
                  <c:v>-36.485999999999997</c:v>
                </c:pt>
                <c:pt idx="24433">
                  <c:v>-36.483999999999995</c:v>
                </c:pt>
                <c:pt idx="24434">
                  <c:v>-36.481999999999992</c:v>
                </c:pt>
                <c:pt idx="24435">
                  <c:v>-36.479999999999997</c:v>
                </c:pt>
                <c:pt idx="24436">
                  <c:v>-36.477999999999994</c:v>
                </c:pt>
                <c:pt idx="24437">
                  <c:v>-36.475999999999992</c:v>
                </c:pt>
                <c:pt idx="24438">
                  <c:v>-36.473999999999997</c:v>
                </c:pt>
                <c:pt idx="24439">
                  <c:v>-36.471999999999994</c:v>
                </c:pt>
                <c:pt idx="24440">
                  <c:v>-36.469999999999992</c:v>
                </c:pt>
                <c:pt idx="24441">
                  <c:v>-36.467999999999996</c:v>
                </c:pt>
                <c:pt idx="24442">
                  <c:v>-36.465999999999994</c:v>
                </c:pt>
                <c:pt idx="24443">
                  <c:v>-36.463999999999992</c:v>
                </c:pt>
                <c:pt idx="24444">
                  <c:v>-36.461999999999996</c:v>
                </c:pt>
                <c:pt idx="24445">
                  <c:v>-36.459999999999994</c:v>
                </c:pt>
                <c:pt idx="24446">
                  <c:v>-36.457999999999991</c:v>
                </c:pt>
                <c:pt idx="24447">
                  <c:v>-36.455999999999996</c:v>
                </c:pt>
                <c:pt idx="24448">
                  <c:v>-36.453999999999994</c:v>
                </c:pt>
                <c:pt idx="24449">
                  <c:v>-36.451999999999991</c:v>
                </c:pt>
                <c:pt idx="24450">
                  <c:v>-36.449999999999996</c:v>
                </c:pt>
                <c:pt idx="24451">
                  <c:v>-36.447999999999993</c:v>
                </c:pt>
                <c:pt idx="24452">
                  <c:v>-36.445999999999991</c:v>
                </c:pt>
                <c:pt idx="24453">
                  <c:v>-36.443999999999996</c:v>
                </c:pt>
                <c:pt idx="24454">
                  <c:v>-36.441999999999993</c:v>
                </c:pt>
                <c:pt idx="24455">
                  <c:v>-36.44</c:v>
                </c:pt>
                <c:pt idx="24456">
                  <c:v>-36.437999999999995</c:v>
                </c:pt>
                <c:pt idx="24457">
                  <c:v>-36.435999999999993</c:v>
                </c:pt>
                <c:pt idx="24458">
                  <c:v>-36.433999999999997</c:v>
                </c:pt>
                <c:pt idx="24459">
                  <c:v>-36.431999999999995</c:v>
                </c:pt>
                <c:pt idx="24460">
                  <c:v>-36.429999999999993</c:v>
                </c:pt>
                <c:pt idx="24461">
                  <c:v>-36.427999999999997</c:v>
                </c:pt>
                <c:pt idx="24462">
                  <c:v>-36.425999999999995</c:v>
                </c:pt>
                <c:pt idx="24463">
                  <c:v>-36.423999999999992</c:v>
                </c:pt>
                <c:pt idx="24464">
                  <c:v>-36.421999999999997</c:v>
                </c:pt>
                <c:pt idx="24465">
                  <c:v>-36.419999999999995</c:v>
                </c:pt>
                <c:pt idx="24466">
                  <c:v>-36.417999999999992</c:v>
                </c:pt>
                <c:pt idx="24467">
                  <c:v>-36.415999999999997</c:v>
                </c:pt>
                <c:pt idx="24468">
                  <c:v>-36.413999999999994</c:v>
                </c:pt>
                <c:pt idx="24469">
                  <c:v>-36.411999999999992</c:v>
                </c:pt>
                <c:pt idx="24470">
                  <c:v>-36.409999999999997</c:v>
                </c:pt>
                <c:pt idx="24471">
                  <c:v>-36.407999999999994</c:v>
                </c:pt>
                <c:pt idx="24472">
                  <c:v>-36.405999999999992</c:v>
                </c:pt>
                <c:pt idx="24473">
                  <c:v>-36.403999999999996</c:v>
                </c:pt>
                <c:pt idx="24474">
                  <c:v>-36.401999999999994</c:v>
                </c:pt>
                <c:pt idx="24475">
                  <c:v>-36.399999999999991</c:v>
                </c:pt>
                <c:pt idx="24476">
                  <c:v>-36.397999999999996</c:v>
                </c:pt>
                <c:pt idx="24477">
                  <c:v>-36.395999999999994</c:v>
                </c:pt>
                <c:pt idx="24478">
                  <c:v>-36.393999999999991</c:v>
                </c:pt>
                <c:pt idx="24479">
                  <c:v>-36.391999999999996</c:v>
                </c:pt>
                <c:pt idx="24480">
                  <c:v>-36.389999999999993</c:v>
                </c:pt>
                <c:pt idx="24481">
                  <c:v>-36.387999999999991</c:v>
                </c:pt>
                <c:pt idx="24482">
                  <c:v>-36.385999999999996</c:v>
                </c:pt>
                <c:pt idx="24483">
                  <c:v>-36.383999999999993</c:v>
                </c:pt>
                <c:pt idx="24484">
                  <c:v>-36.381999999999991</c:v>
                </c:pt>
                <c:pt idx="24485">
                  <c:v>-36.379999999999995</c:v>
                </c:pt>
                <c:pt idx="24486">
                  <c:v>-36.377999999999993</c:v>
                </c:pt>
                <c:pt idx="24487">
                  <c:v>-36.375999999999998</c:v>
                </c:pt>
                <c:pt idx="24488">
                  <c:v>-36.373999999999995</c:v>
                </c:pt>
                <c:pt idx="24489">
                  <c:v>-36.371999999999993</c:v>
                </c:pt>
                <c:pt idx="24490">
                  <c:v>-36.369999999999997</c:v>
                </c:pt>
                <c:pt idx="24491">
                  <c:v>-36.367999999999995</c:v>
                </c:pt>
                <c:pt idx="24492">
                  <c:v>-36.365999999999993</c:v>
                </c:pt>
                <c:pt idx="24493">
                  <c:v>-36.363999999999997</c:v>
                </c:pt>
                <c:pt idx="24494">
                  <c:v>-36.361999999999995</c:v>
                </c:pt>
                <c:pt idx="24495">
                  <c:v>-36.359999999999992</c:v>
                </c:pt>
                <c:pt idx="24496">
                  <c:v>-36.357999999999997</c:v>
                </c:pt>
                <c:pt idx="24497">
                  <c:v>-36.355999999999995</c:v>
                </c:pt>
                <c:pt idx="24498">
                  <c:v>-36.353999999999992</c:v>
                </c:pt>
                <c:pt idx="24499">
                  <c:v>-36.351999999999997</c:v>
                </c:pt>
                <c:pt idx="24500">
                  <c:v>-36.349999999999994</c:v>
                </c:pt>
                <c:pt idx="24501">
                  <c:v>-36.347999999999992</c:v>
                </c:pt>
                <c:pt idx="24502">
                  <c:v>-36.345999999999997</c:v>
                </c:pt>
                <c:pt idx="24503">
                  <c:v>-36.343999999999994</c:v>
                </c:pt>
                <c:pt idx="24504">
                  <c:v>-36.341999999999992</c:v>
                </c:pt>
                <c:pt idx="24505">
                  <c:v>-36.339999999999996</c:v>
                </c:pt>
                <c:pt idx="24506">
                  <c:v>-36.337999999999994</c:v>
                </c:pt>
                <c:pt idx="24507">
                  <c:v>-36.335999999999991</c:v>
                </c:pt>
                <c:pt idx="24508">
                  <c:v>-36.333999999999996</c:v>
                </c:pt>
                <c:pt idx="24509">
                  <c:v>-36.331999999999994</c:v>
                </c:pt>
                <c:pt idx="24510">
                  <c:v>-36.329999999999991</c:v>
                </c:pt>
                <c:pt idx="24511">
                  <c:v>-36.327999999999996</c:v>
                </c:pt>
                <c:pt idx="24512">
                  <c:v>-36.325999999999993</c:v>
                </c:pt>
                <c:pt idx="24513">
                  <c:v>-36.323999999999991</c:v>
                </c:pt>
                <c:pt idx="24514">
                  <c:v>-36.321999999999996</c:v>
                </c:pt>
                <c:pt idx="24515">
                  <c:v>-36.319999999999993</c:v>
                </c:pt>
                <c:pt idx="24516">
                  <c:v>-36.317999999999998</c:v>
                </c:pt>
                <c:pt idx="24517">
                  <c:v>-36.315999999999995</c:v>
                </c:pt>
                <c:pt idx="24518">
                  <c:v>-36.313999999999993</c:v>
                </c:pt>
                <c:pt idx="24519">
                  <c:v>-36.311999999999998</c:v>
                </c:pt>
                <c:pt idx="24520">
                  <c:v>-36.309999999999995</c:v>
                </c:pt>
                <c:pt idx="24521">
                  <c:v>-36.307999999999993</c:v>
                </c:pt>
                <c:pt idx="24522">
                  <c:v>-36.305999999999997</c:v>
                </c:pt>
                <c:pt idx="24523">
                  <c:v>-36.303999999999995</c:v>
                </c:pt>
                <c:pt idx="24524">
                  <c:v>-36.301999999999992</c:v>
                </c:pt>
                <c:pt idx="24525">
                  <c:v>-36.299999999999997</c:v>
                </c:pt>
                <c:pt idx="24526">
                  <c:v>-36.297999999999995</c:v>
                </c:pt>
                <c:pt idx="24527">
                  <c:v>-36.295999999999992</c:v>
                </c:pt>
                <c:pt idx="24528">
                  <c:v>-36.293999999999997</c:v>
                </c:pt>
                <c:pt idx="24529">
                  <c:v>-36.291999999999994</c:v>
                </c:pt>
                <c:pt idx="24530">
                  <c:v>-36.289999999999992</c:v>
                </c:pt>
                <c:pt idx="24531">
                  <c:v>-36.287999999999997</c:v>
                </c:pt>
                <c:pt idx="24532">
                  <c:v>-36.285999999999994</c:v>
                </c:pt>
                <c:pt idx="24533">
                  <c:v>-36.283999999999992</c:v>
                </c:pt>
                <c:pt idx="24534">
                  <c:v>-36.281999999999996</c:v>
                </c:pt>
                <c:pt idx="24535">
                  <c:v>-36.279999999999994</c:v>
                </c:pt>
                <c:pt idx="24536">
                  <c:v>-36.277999999999992</c:v>
                </c:pt>
                <c:pt idx="24537">
                  <c:v>-36.275999999999996</c:v>
                </c:pt>
                <c:pt idx="24538">
                  <c:v>-36.273999999999994</c:v>
                </c:pt>
                <c:pt idx="24539">
                  <c:v>-36.271999999999991</c:v>
                </c:pt>
                <c:pt idx="24540">
                  <c:v>-36.269999999999996</c:v>
                </c:pt>
                <c:pt idx="24541">
                  <c:v>-36.267999999999994</c:v>
                </c:pt>
                <c:pt idx="24542">
                  <c:v>-36.265999999999991</c:v>
                </c:pt>
                <c:pt idx="24543">
                  <c:v>-36.263999999999996</c:v>
                </c:pt>
                <c:pt idx="24544">
                  <c:v>-36.261999999999993</c:v>
                </c:pt>
                <c:pt idx="24545">
                  <c:v>-36.259999999999991</c:v>
                </c:pt>
                <c:pt idx="24546">
                  <c:v>-36.257999999999996</c:v>
                </c:pt>
                <c:pt idx="24547">
                  <c:v>-36.255999999999993</c:v>
                </c:pt>
                <c:pt idx="24548">
                  <c:v>-36.253999999999998</c:v>
                </c:pt>
                <c:pt idx="24549">
                  <c:v>-36.251999999999995</c:v>
                </c:pt>
                <c:pt idx="24550">
                  <c:v>-36.249999999999993</c:v>
                </c:pt>
                <c:pt idx="24551">
                  <c:v>-36.247999999999998</c:v>
                </c:pt>
                <c:pt idx="24552">
                  <c:v>-36.245999999999995</c:v>
                </c:pt>
                <c:pt idx="24553">
                  <c:v>-36.243999999999993</c:v>
                </c:pt>
                <c:pt idx="24554">
                  <c:v>-36.241999999999997</c:v>
                </c:pt>
                <c:pt idx="24555">
                  <c:v>-36.239999999999995</c:v>
                </c:pt>
                <c:pt idx="24556">
                  <c:v>-36.237999999999992</c:v>
                </c:pt>
                <c:pt idx="24557">
                  <c:v>-36.235999999999997</c:v>
                </c:pt>
                <c:pt idx="24558">
                  <c:v>-36.233999999999995</c:v>
                </c:pt>
                <c:pt idx="24559">
                  <c:v>-36.231999999999992</c:v>
                </c:pt>
                <c:pt idx="24560">
                  <c:v>-36.229999999999997</c:v>
                </c:pt>
                <c:pt idx="24561">
                  <c:v>-36.227999999999994</c:v>
                </c:pt>
                <c:pt idx="24562">
                  <c:v>-36.225999999999992</c:v>
                </c:pt>
                <c:pt idx="24563">
                  <c:v>-36.223999999999997</c:v>
                </c:pt>
                <c:pt idx="24564">
                  <c:v>-36.221999999999994</c:v>
                </c:pt>
                <c:pt idx="24565">
                  <c:v>-36.219999999999992</c:v>
                </c:pt>
                <c:pt idx="24566">
                  <c:v>-36.217999999999996</c:v>
                </c:pt>
                <c:pt idx="24567">
                  <c:v>-36.215999999999994</c:v>
                </c:pt>
                <c:pt idx="24568">
                  <c:v>-36.213999999999992</c:v>
                </c:pt>
                <c:pt idx="24569">
                  <c:v>-36.211999999999996</c:v>
                </c:pt>
                <c:pt idx="24570">
                  <c:v>-36.209999999999994</c:v>
                </c:pt>
                <c:pt idx="24571">
                  <c:v>-36.207999999999991</c:v>
                </c:pt>
                <c:pt idx="24572">
                  <c:v>-36.205999999999996</c:v>
                </c:pt>
                <c:pt idx="24573">
                  <c:v>-36.203999999999994</c:v>
                </c:pt>
                <c:pt idx="24574">
                  <c:v>-36.201999999999991</c:v>
                </c:pt>
                <c:pt idx="24575">
                  <c:v>-36.199999999999996</c:v>
                </c:pt>
                <c:pt idx="24576">
                  <c:v>-36.197999999999993</c:v>
                </c:pt>
                <c:pt idx="24577">
                  <c:v>-36.195999999999991</c:v>
                </c:pt>
                <c:pt idx="24578">
                  <c:v>-36.193999999999996</c:v>
                </c:pt>
                <c:pt idx="24579">
                  <c:v>-36.191999999999993</c:v>
                </c:pt>
                <c:pt idx="24580">
                  <c:v>-36.19</c:v>
                </c:pt>
                <c:pt idx="24581">
                  <c:v>-36.187999999999995</c:v>
                </c:pt>
                <c:pt idx="24582">
                  <c:v>-36.185999999999993</c:v>
                </c:pt>
                <c:pt idx="24583">
                  <c:v>-36.183999999999997</c:v>
                </c:pt>
                <c:pt idx="24584">
                  <c:v>-36.181999999999995</c:v>
                </c:pt>
                <c:pt idx="24585">
                  <c:v>-36.179999999999993</c:v>
                </c:pt>
                <c:pt idx="24586">
                  <c:v>-36.177999999999997</c:v>
                </c:pt>
                <c:pt idx="24587">
                  <c:v>-36.175999999999995</c:v>
                </c:pt>
                <c:pt idx="24588">
                  <c:v>-36.173999999999992</c:v>
                </c:pt>
                <c:pt idx="24589">
                  <c:v>-36.171999999999997</c:v>
                </c:pt>
                <c:pt idx="24590">
                  <c:v>-36.169999999999995</c:v>
                </c:pt>
                <c:pt idx="24591">
                  <c:v>-36.167999999999992</c:v>
                </c:pt>
                <c:pt idx="24592">
                  <c:v>-36.165999999999997</c:v>
                </c:pt>
                <c:pt idx="24593">
                  <c:v>-36.163999999999994</c:v>
                </c:pt>
                <c:pt idx="24594">
                  <c:v>-36.161999999999992</c:v>
                </c:pt>
                <c:pt idx="24595">
                  <c:v>-36.159999999999997</c:v>
                </c:pt>
                <c:pt idx="24596">
                  <c:v>-36.157999999999994</c:v>
                </c:pt>
                <c:pt idx="24597">
                  <c:v>-36.155999999999992</c:v>
                </c:pt>
                <c:pt idx="24598">
                  <c:v>-36.153999999999996</c:v>
                </c:pt>
                <c:pt idx="24599">
                  <c:v>-36.151999999999994</c:v>
                </c:pt>
                <c:pt idx="24600">
                  <c:v>-36.149999999999991</c:v>
                </c:pt>
                <c:pt idx="24601">
                  <c:v>-36.147999999999996</c:v>
                </c:pt>
                <c:pt idx="24602">
                  <c:v>-36.145999999999994</c:v>
                </c:pt>
                <c:pt idx="24603">
                  <c:v>-36.143999999999991</c:v>
                </c:pt>
                <c:pt idx="24604">
                  <c:v>-36.141999999999996</c:v>
                </c:pt>
                <c:pt idx="24605">
                  <c:v>-36.139999999999993</c:v>
                </c:pt>
                <c:pt idx="24606">
                  <c:v>-36.137999999999991</c:v>
                </c:pt>
                <c:pt idx="24607">
                  <c:v>-36.135999999999996</c:v>
                </c:pt>
                <c:pt idx="24608">
                  <c:v>-36.133999999999993</c:v>
                </c:pt>
                <c:pt idx="24609">
                  <c:v>-36.131999999999991</c:v>
                </c:pt>
                <c:pt idx="24610">
                  <c:v>-36.129999999999995</c:v>
                </c:pt>
                <c:pt idx="24611">
                  <c:v>-36.127999999999993</c:v>
                </c:pt>
                <c:pt idx="24612">
                  <c:v>-36.125999999999998</c:v>
                </c:pt>
                <c:pt idx="24613">
                  <c:v>-36.123999999999995</c:v>
                </c:pt>
                <c:pt idx="24614">
                  <c:v>-36.121999999999993</c:v>
                </c:pt>
                <c:pt idx="24615">
                  <c:v>-36.119999999999997</c:v>
                </c:pt>
                <c:pt idx="24616">
                  <c:v>-36.117999999999995</c:v>
                </c:pt>
                <c:pt idx="24617">
                  <c:v>-36.115999999999993</c:v>
                </c:pt>
                <c:pt idx="24618">
                  <c:v>-36.113999999999997</c:v>
                </c:pt>
                <c:pt idx="24619">
                  <c:v>-36.111999999999995</c:v>
                </c:pt>
                <c:pt idx="24620">
                  <c:v>-36.109999999999992</c:v>
                </c:pt>
                <c:pt idx="24621">
                  <c:v>-36.107999999999997</c:v>
                </c:pt>
                <c:pt idx="24622">
                  <c:v>-36.105999999999995</c:v>
                </c:pt>
                <c:pt idx="24623">
                  <c:v>-36.103999999999992</c:v>
                </c:pt>
                <c:pt idx="24624">
                  <c:v>-36.101999999999997</c:v>
                </c:pt>
                <c:pt idx="24625">
                  <c:v>-36.099999999999994</c:v>
                </c:pt>
                <c:pt idx="24626">
                  <c:v>-36.097999999999992</c:v>
                </c:pt>
                <c:pt idx="24627">
                  <c:v>-36.095999999999997</c:v>
                </c:pt>
                <c:pt idx="24628">
                  <c:v>-36.093999999999994</c:v>
                </c:pt>
                <c:pt idx="24629">
                  <c:v>-36.091999999999992</c:v>
                </c:pt>
                <c:pt idx="24630">
                  <c:v>-36.089999999999996</c:v>
                </c:pt>
                <c:pt idx="24631">
                  <c:v>-36.087999999999994</c:v>
                </c:pt>
                <c:pt idx="24632">
                  <c:v>-36.085999999999991</c:v>
                </c:pt>
                <c:pt idx="24633">
                  <c:v>-36.083999999999996</c:v>
                </c:pt>
                <c:pt idx="24634">
                  <c:v>-36.081999999999994</c:v>
                </c:pt>
                <c:pt idx="24635">
                  <c:v>-36.079999999999991</c:v>
                </c:pt>
                <c:pt idx="24636">
                  <c:v>-36.077999999999996</c:v>
                </c:pt>
                <c:pt idx="24637">
                  <c:v>-36.075999999999993</c:v>
                </c:pt>
                <c:pt idx="24638">
                  <c:v>-36.073999999999991</c:v>
                </c:pt>
                <c:pt idx="24639">
                  <c:v>-36.071999999999996</c:v>
                </c:pt>
                <c:pt idx="24640">
                  <c:v>-36.069999999999993</c:v>
                </c:pt>
                <c:pt idx="24641">
                  <c:v>-36.067999999999998</c:v>
                </c:pt>
                <c:pt idx="24642">
                  <c:v>-36.065999999999995</c:v>
                </c:pt>
                <c:pt idx="24643">
                  <c:v>-36.063999999999993</c:v>
                </c:pt>
                <c:pt idx="24644">
                  <c:v>-36.061999999999998</c:v>
                </c:pt>
                <c:pt idx="24645">
                  <c:v>-36.059999999999995</c:v>
                </c:pt>
                <c:pt idx="24646">
                  <c:v>-36.057999999999993</c:v>
                </c:pt>
                <c:pt idx="24647">
                  <c:v>-36.055999999999997</c:v>
                </c:pt>
                <c:pt idx="24648">
                  <c:v>-36.053999999999995</c:v>
                </c:pt>
                <c:pt idx="24649">
                  <c:v>-36.051999999999992</c:v>
                </c:pt>
                <c:pt idx="24650">
                  <c:v>-36.049999999999997</c:v>
                </c:pt>
                <c:pt idx="24651">
                  <c:v>-36.047999999999995</c:v>
                </c:pt>
                <c:pt idx="24652">
                  <c:v>-36.045999999999992</c:v>
                </c:pt>
                <c:pt idx="24653">
                  <c:v>-36.043999999999997</c:v>
                </c:pt>
                <c:pt idx="24654">
                  <c:v>-36.041999999999994</c:v>
                </c:pt>
                <c:pt idx="24655">
                  <c:v>-36.039999999999992</c:v>
                </c:pt>
                <c:pt idx="24656">
                  <c:v>-36.037999999999997</c:v>
                </c:pt>
                <c:pt idx="24657">
                  <c:v>-36.035999999999994</c:v>
                </c:pt>
                <c:pt idx="24658">
                  <c:v>-36.033999999999992</c:v>
                </c:pt>
                <c:pt idx="24659">
                  <c:v>-36.031999999999996</c:v>
                </c:pt>
                <c:pt idx="24660">
                  <c:v>-36.029999999999994</c:v>
                </c:pt>
                <c:pt idx="24661">
                  <c:v>-36.027999999999992</c:v>
                </c:pt>
                <c:pt idx="24662">
                  <c:v>-36.025999999999996</c:v>
                </c:pt>
                <c:pt idx="24663">
                  <c:v>-36.023999999999994</c:v>
                </c:pt>
                <c:pt idx="24664">
                  <c:v>-36.021999999999991</c:v>
                </c:pt>
                <c:pt idx="24665">
                  <c:v>-36.019999999999996</c:v>
                </c:pt>
                <c:pt idx="24666">
                  <c:v>-36.017999999999994</c:v>
                </c:pt>
                <c:pt idx="24667">
                  <c:v>-36.015999999999991</c:v>
                </c:pt>
                <c:pt idx="24668">
                  <c:v>-36.013999999999996</c:v>
                </c:pt>
                <c:pt idx="24669">
                  <c:v>-36.011999999999993</c:v>
                </c:pt>
                <c:pt idx="24670">
                  <c:v>-36.009999999999991</c:v>
                </c:pt>
                <c:pt idx="24671">
                  <c:v>-36.007999999999996</c:v>
                </c:pt>
                <c:pt idx="24672">
                  <c:v>-36.005999999999993</c:v>
                </c:pt>
                <c:pt idx="24673">
                  <c:v>-36.003999999999998</c:v>
                </c:pt>
                <c:pt idx="24674">
                  <c:v>-36.001999999999995</c:v>
                </c:pt>
                <c:pt idx="24675">
                  <c:v>-35.999999999999993</c:v>
                </c:pt>
                <c:pt idx="24676">
                  <c:v>-35.997999999999998</c:v>
                </c:pt>
                <c:pt idx="24677">
                  <c:v>-35.995999999999995</c:v>
                </c:pt>
                <c:pt idx="24678">
                  <c:v>-35.993999999999993</c:v>
                </c:pt>
                <c:pt idx="24679">
                  <c:v>-35.991999999999997</c:v>
                </c:pt>
                <c:pt idx="24680">
                  <c:v>-35.989999999999995</c:v>
                </c:pt>
                <c:pt idx="24681">
                  <c:v>-35.987999999999992</c:v>
                </c:pt>
                <c:pt idx="24682">
                  <c:v>-35.985999999999997</c:v>
                </c:pt>
                <c:pt idx="24683">
                  <c:v>-35.983999999999995</c:v>
                </c:pt>
                <c:pt idx="24684">
                  <c:v>-35.981999999999992</c:v>
                </c:pt>
                <c:pt idx="24685">
                  <c:v>-35.979999999999997</c:v>
                </c:pt>
                <c:pt idx="24686">
                  <c:v>-35.977999999999994</c:v>
                </c:pt>
                <c:pt idx="24687">
                  <c:v>-35.975999999999992</c:v>
                </c:pt>
                <c:pt idx="24688">
                  <c:v>-35.973999999999997</c:v>
                </c:pt>
                <c:pt idx="24689">
                  <c:v>-35.971999999999994</c:v>
                </c:pt>
                <c:pt idx="24690">
                  <c:v>-35.969999999999992</c:v>
                </c:pt>
                <c:pt idx="24691">
                  <c:v>-35.967999999999996</c:v>
                </c:pt>
                <c:pt idx="24692">
                  <c:v>-35.965999999999994</c:v>
                </c:pt>
                <c:pt idx="24693">
                  <c:v>-35.963999999999992</c:v>
                </c:pt>
                <c:pt idx="24694">
                  <c:v>-35.961999999999996</c:v>
                </c:pt>
                <c:pt idx="24695">
                  <c:v>-35.959999999999994</c:v>
                </c:pt>
                <c:pt idx="24696">
                  <c:v>-35.957999999999991</c:v>
                </c:pt>
                <c:pt idx="24697">
                  <c:v>-35.955999999999996</c:v>
                </c:pt>
                <c:pt idx="24698">
                  <c:v>-35.953999999999994</c:v>
                </c:pt>
                <c:pt idx="24699">
                  <c:v>-35.951999999999991</c:v>
                </c:pt>
                <c:pt idx="24700">
                  <c:v>-35.949999999999996</c:v>
                </c:pt>
                <c:pt idx="24701">
                  <c:v>-35.947999999999993</c:v>
                </c:pt>
                <c:pt idx="24702">
                  <c:v>-35.945999999999991</c:v>
                </c:pt>
                <c:pt idx="24703">
                  <c:v>-35.943999999999996</c:v>
                </c:pt>
                <c:pt idx="24704">
                  <c:v>-35.941999999999993</c:v>
                </c:pt>
                <c:pt idx="24705">
                  <c:v>-35.94</c:v>
                </c:pt>
                <c:pt idx="24706">
                  <c:v>-35.937999999999995</c:v>
                </c:pt>
                <c:pt idx="24707">
                  <c:v>-35.935999999999993</c:v>
                </c:pt>
                <c:pt idx="24708">
                  <c:v>-35.933999999999997</c:v>
                </c:pt>
                <c:pt idx="24709">
                  <c:v>-35.931999999999995</c:v>
                </c:pt>
                <c:pt idx="24710">
                  <c:v>-35.929999999999993</c:v>
                </c:pt>
                <c:pt idx="24711">
                  <c:v>-35.927999999999997</c:v>
                </c:pt>
                <c:pt idx="24712">
                  <c:v>-35.925999999999995</c:v>
                </c:pt>
                <c:pt idx="24713">
                  <c:v>-35.923999999999992</c:v>
                </c:pt>
                <c:pt idx="24714">
                  <c:v>-35.921999999999997</c:v>
                </c:pt>
                <c:pt idx="24715">
                  <c:v>-35.919999999999995</c:v>
                </c:pt>
                <c:pt idx="24716">
                  <c:v>-35.917999999999992</c:v>
                </c:pt>
                <c:pt idx="24717">
                  <c:v>-35.915999999999997</c:v>
                </c:pt>
                <c:pt idx="24718">
                  <c:v>-35.913999999999994</c:v>
                </c:pt>
                <c:pt idx="24719">
                  <c:v>-35.911999999999992</c:v>
                </c:pt>
                <c:pt idx="24720">
                  <c:v>-35.909999999999997</c:v>
                </c:pt>
                <c:pt idx="24721">
                  <c:v>-35.907999999999994</c:v>
                </c:pt>
                <c:pt idx="24722">
                  <c:v>-35.905999999999992</c:v>
                </c:pt>
                <c:pt idx="24723">
                  <c:v>-35.903999999999996</c:v>
                </c:pt>
                <c:pt idx="24724">
                  <c:v>-35.901999999999994</c:v>
                </c:pt>
                <c:pt idx="24725">
                  <c:v>-35.899999999999991</c:v>
                </c:pt>
                <c:pt idx="24726">
                  <c:v>-35.897999999999996</c:v>
                </c:pt>
                <c:pt idx="24727">
                  <c:v>-35.895999999999994</c:v>
                </c:pt>
                <c:pt idx="24728">
                  <c:v>-35.893999999999991</c:v>
                </c:pt>
                <c:pt idx="24729">
                  <c:v>-35.891999999999996</c:v>
                </c:pt>
                <c:pt idx="24730">
                  <c:v>-35.889999999999993</c:v>
                </c:pt>
                <c:pt idx="24731">
                  <c:v>-35.887999999999991</c:v>
                </c:pt>
                <c:pt idx="24732">
                  <c:v>-35.885999999999996</c:v>
                </c:pt>
                <c:pt idx="24733">
                  <c:v>-35.883999999999993</c:v>
                </c:pt>
                <c:pt idx="24734">
                  <c:v>-35.881999999999991</c:v>
                </c:pt>
                <c:pt idx="24735">
                  <c:v>-35.879999999999995</c:v>
                </c:pt>
                <c:pt idx="24736">
                  <c:v>-35.877999999999993</c:v>
                </c:pt>
                <c:pt idx="24737">
                  <c:v>-35.875999999999998</c:v>
                </c:pt>
                <c:pt idx="24738">
                  <c:v>-35.873999999999995</c:v>
                </c:pt>
                <c:pt idx="24739">
                  <c:v>-35.871999999999993</c:v>
                </c:pt>
                <c:pt idx="24740">
                  <c:v>-35.869999999999997</c:v>
                </c:pt>
                <c:pt idx="24741">
                  <c:v>-35.867999999999995</c:v>
                </c:pt>
                <c:pt idx="24742">
                  <c:v>-35.865999999999993</c:v>
                </c:pt>
                <c:pt idx="24743">
                  <c:v>-35.863999999999997</c:v>
                </c:pt>
                <c:pt idx="24744">
                  <c:v>-35.861999999999995</c:v>
                </c:pt>
                <c:pt idx="24745">
                  <c:v>-35.859999999999992</c:v>
                </c:pt>
                <c:pt idx="24746">
                  <c:v>-35.857999999999997</c:v>
                </c:pt>
                <c:pt idx="24747">
                  <c:v>-35.855999999999995</c:v>
                </c:pt>
                <c:pt idx="24748">
                  <c:v>-35.853999999999992</c:v>
                </c:pt>
                <c:pt idx="24749">
                  <c:v>-35.851999999999997</c:v>
                </c:pt>
                <c:pt idx="24750">
                  <c:v>-35.849999999999994</c:v>
                </c:pt>
                <c:pt idx="24751">
                  <c:v>-35.847999999999992</c:v>
                </c:pt>
                <c:pt idx="24752">
                  <c:v>-35.845999999999997</c:v>
                </c:pt>
                <c:pt idx="24753">
                  <c:v>-35.843999999999994</c:v>
                </c:pt>
                <c:pt idx="24754">
                  <c:v>-35.841999999999992</c:v>
                </c:pt>
                <c:pt idx="24755">
                  <c:v>-35.839999999999996</c:v>
                </c:pt>
                <c:pt idx="24756">
                  <c:v>-35.837999999999994</c:v>
                </c:pt>
                <c:pt idx="24757">
                  <c:v>-35.835999999999991</c:v>
                </c:pt>
                <c:pt idx="24758">
                  <c:v>-35.833999999999996</c:v>
                </c:pt>
                <c:pt idx="24759">
                  <c:v>-35.831999999999994</c:v>
                </c:pt>
                <c:pt idx="24760">
                  <c:v>-35.829999999999991</c:v>
                </c:pt>
                <c:pt idx="24761">
                  <c:v>-35.827999999999996</c:v>
                </c:pt>
                <c:pt idx="24762">
                  <c:v>-35.825999999999993</c:v>
                </c:pt>
                <c:pt idx="24763">
                  <c:v>-35.823999999999991</c:v>
                </c:pt>
                <c:pt idx="24764">
                  <c:v>-35.821999999999996</c:v>
                </c:pt>
                <c:pt idx="24765">
                  <c:v>-35.819999999999993</c:v>
                </c:pt>
                <c:pt idx="24766">
                  <c:v>-35.817999999999998</c:v>
                </c:pt>
                <c:pt idx="24767">
                  <c:v>-35.815999999999995</c:v>
                </c:pt>
                <c:pt idx="24768">
                  <c:v>-35.813999999999993</c:v>
                </c:pt>
                <c:pt idx="24769">
                  <c:v>-35.811999999999998</c:v>
                </c:pt>
                <c:pt idx="24770">
                  <c:v>-35.809999999999995</c:v>
                </c:pt>
                <c:pt idx="24771">
                  <c:v>-35.807999999999993</c:v>
                </c:pt>
                <c:pt idx="24772">
                  <c:v>-35.805999999999997</c:v>
                </c:pt>
                <c:pt idx="24773">
                  <c:v>-35.803999999999995</c:v>
                </c:pt>
                <c:pt idx="24774">
                  <c:v>-35.801999999999992</c:v>
                </c:pt>
                <c:pt idx="24775">
                  <c:v>-35.799999999999997</c:v>
                </c:pt>
                <c:pt idx="24776">
                  <c:v>-35.797999999999995</c:v>
                </c:pt>
                <c:pt idx="24777">
                  <c:v>-35.795999999999992</c:v>
                </c:pt>
                <c:pt idx="24778">
                  <c:v>-35.793999999999997</c:v>
                </c:pt>
                <c:pt idx="24779">
                  <c:v>-35.791999999999994</c:v>
                </c:pt>
                <c:pt idx="24780">
                  <c:v>-35.789999999999992</c:v>
                </c:pt>
                <c:pt idx="24781">
                  <c:v>-35.787999999999997</c:v>
                </c:pt>
                <c:pt idx="24782">
                  <c:v>-35.785999999999994</c:v>
                </c:pt>
                <c:pt idx="24783">
                  <c:v>-35.783999999999992</c:v>
                </c:pt>
                <c:pt idx="24784">
                  <c:v>-35.781999999999996</c:v>
                </c:pt>
                <c:pt idx="24785">
                  <c:v>-35.779999999999994</c:v>
                </c:pt>
                <c:pt idx="24786">
                  <c:v>-35.777999999999992</c:v>
                </c:pt>
                <c:pt idx="24787">
                  <c:v>-35.775999999999996</c:v>
                </c:pt>
                <c:pt idx="24788">
                  <c:v>-35.773999999999994</c:v>
                </c:pt>
                <c:pt idx="24789">
                  <c:v>-35.771999999999991</c:v>
                </c:pt>
                <c:pt idx="24790">
                  <c:v>-35.769999999999996</c:v>
                </c:pt>
                <c:pt idx="24791">
                  <c:v>-35.767999999999994</c:v>
                </c:pt>
                <c:pt idx="24792">
                  <c:v>-35.765999999999991</c:v>
                </c:pt>
                <c:pt idx="24793">
                  <c:v>-35.763999999999996</c:v>
                </c:pt>
                <c:pt idx="24794">
                  <c:v>-35.761999999999993</c:v>
                </c:pt>
                <c:pt idx="24795">
                  <c:v>-35.759999999999991</c:v>
                </c:pt>
                <c:pt idx="24796">
                  <c:v>-35.757999999999996</c:v>
                </c:pt>
                <c:pt idx="24797">
                  <c:v>-35.755999999999993</c:v>
                </c:pt>
                <c:pt idx="24798">
                  <c:v>-35.753999999999998</c:v>
                </c:pt>
                <c:pt idx="24799">
                  <c:v>-35.751999999999995</c:v>
                </c:pt>
                <c:pt idx="24800">
                  <c:v>-35.749999999999993</c:v>
                </c:pt>
                <c:pt idx="24801">
                  <c:v>-35.747999999999998</c:v>
                </c:pt>
                <c:pt idx="24802">
                  <c:v>-35.745999999999995</c:v>
                </c:pt>
                <c:pt idx="24803">
                  <c:v>-35.743999999999993</c:v>
                </c:pt>
                <c:pt idx="24804">
                  <c:v>-35.741999999999997</c:v>
                </c:pt>
                <c:pt idx="24805">
                  <c:v>-35.739999999999995</c:v>
                </c:pt>
                <c:pt idx="24806">
                  <c:v>-35.737999999999992</c:v>
                </c:pt>
                <c:pt idx="24807">
                  <c:v>-35.735999999999997</c:v>
                </c:pt>
                <c:pt idx="24808">
                  <c:v>-35.733999999999995</c:v>
                </c:pt>
                <c:pt idx="24809">
                  <c:v>-35.731999999999992</c:v>
                </c:pt>
                <c:pt idx="24810">
                  <c:v>-35.729999999999997</c:v>
                </c:pt>
                <c:pt idx="24811">
                  <c:v>-35.727999999999994</c:v>
                </c:pt>
                <c:pt idx="24812">
                  <c:v>-35.725999999999992</c:v>
                </c:pt>
                <c:pt idx="24813">
                  <c:v>-35.723999999999997</c:v>
                </c:pt>
                <c:pt idx="24814">
                  <c:v>-35.721999999999994</c:v>
                </c:pt>
                <c:pt idx="24815">
                  <c:v>-35.719999999999992</c:v>
                </c:pt>
                <c:pt idx="24816">
                  <c:v>-35.717999999999996</c:v>
                </c:pt>
                <c:pt idx="24817">
                  <c:v>-35.715999999999994</c:v>
                </c:pt>
                <c:pt idx="24818">
                  <c:v>-35.713999999999992</c:v>
                </c:pt>
                <c:pt idx="24819">
                  <c:v>-35.711999999999996</c:v>
                </c:pt>
                <c:pt idx="24820">
                  <c:v>-35.709999999999994</c:v>
                </c:pt>
                <c:pt idx="24821">
                  <c:v>-35.707999999999991</c:v>
                </c:pt>
                <c:pt idx="24822">
                  <c:v>-35.705999999999996</c:v>
                </c:pt>
                <c:pt idx="24823">
                  <c:v>-35.703999999999994</c:v>
                </c:pt>
                <c:pt idx="24824">
                  <c:v>-35.701999999999991</c:v>
                </c:pt>
                <c:pt idx="24825">
                  <c:v>-35.699999999999996</c:v>
                </c:pt>
                <c:pt idx="24826">
                  <c:v>-35.697999999999993</c:v>
                </c:pt>
                <c:pt idx="24827">
                  <c:v>-35.695999999999991</c:v>
                </c:pt>
                <c:pt idx="24828">
                  <c:v>-35.693999999999996</c:v>
                </c:pt>
                <c:pt idx="24829">
                  <c:v>-35.691999999999993</c:v>
                </c:pt>
                <c:pt idx="24830">
                  <c:v>-35.69</c:v>
                </c:pt>
                <c:pt idx="24831">
                  <c:v>-35.687999999999995</c:v>
                </c:pt>
                <c:pt idx="24832">
                  <c:v>-35.685999999999993</c:v>
                </c:pt>
                <c:pt idx="24833">
                  <c:v>-35.683999999999997</c:v>
                </c:pt>
                <c:pt idx="24834">
                  <c:v>-35.681999999999995</c:v>
                </c:pt>
                <c:pt idx="24835">
                  <c:v>-35.679999999999993</c:v>
                </c:pt>
                <c:pt idx="24836">
                  <c:v>-35.677999999999997</c:v>
                </c:pt>
                <c:pt idx="24837">
                  <c:v>-35.675999999999995</c:v>
                </c:pt>
                <c:pt idx="24838">
                  <c:v>-35.673999999999992</c:v>
                </c:pt>
                <c:pt idx="24839">
                  <c:v>-35.671999999999997</c:v>
                </c:pt>
                <c:pt idx="24840">
                  <c:v>-35.669999999999995</c:v>
                </c:pt>
                <c:pt idx="24841">
                  <c:v>-35.667999999999992</c:v>
                </c:pt>
                <c:pt idx="24842">
                  <c:v>-35.665999999999997</c:v>
                </c:pt>
                <c:pt idx="24843">
                  <c:v>-35.663999999999994</c:v>
                </c:pt>
                <c:pt idx="24844">
                  <c:v>-35.661999999999992</c:v>
                </c:pt>
                <c:pt idx="24845">
                  <c:v>-35.659999999999997</c:v>
                </c:pt>
                <c:pt idx="24846">
                  <c:v>-35.657999999999994</c:v>
                </c:pt>
                <c:pt idx="24847">
                  <c:v>-35.655999999999992</c:v>
                </c:pt>
                <c:pt idx="24848">
                  <c:v>-35.653999999999996</c:v>
                </c:pt>
                <c:pt idx="24849">
                  <c:v>-35.651999999999994</c:v>
                </c:pt>
                <c:pt idx="24850">
                  <c:v>-35.649999999999991</c:v>
                </c:pt>
                <c:pt idx="24851">
                  <c:v>-35.647999999999996</c:v>
                </c:pt>
                <c:pt idx="24852">
                  <c:v>-35.645999999999994</c:v>
                </c:pt>
                <c:pt idx="24853">
                  <c:v>-35.643999999999991</c:v>
                </c:pt>
                <c:pt idx="24854">
                  <c:v>-35.641999999999996</c:v>
                </c:pt>
                <c:pt idx="24855">
                  <c:v>-35.639999999999993</c:v>
                </c:pt>
                <c:pt idx="24856">
                  <c:v>-35.637999999999991</c:v>
                </c:pt>
                <c:pt idx="24857">
                  <c:v>-35.635999999999996</c:v>
                </c:pt>
                <c:pt idx="24858">
                  <c:v>-35.633999999999993</c:v>
                </c:pt>
                <c:pt idx="24859">
                  <c:v>-35.631999999999991</c:v>
                </c:pt>
                <c:pt idx="24860">
                  <c:v>-35.629999999999995</c:v>
                </c:pt>
                <c:pt idx="24861">
                  <c:v>-35.627999999999993</c:v>
                </c:pt>
                <c:pt idx="24862">
                  <c:v>-35.625999999999998</c:v>
                </c:pt>
                <c:pt idx="24863">
                  <c:v>-35.623999999999995</c:v>
                </c:pt>
                <c:pt idx="24864">
                  <c:v>-35.621999999999993</c:v>
                </c:pt>
                <c:pt idx="24865">
                  <c:v>-35.619999999999997</c:v>
                </c:pt>
                <c:pt idx="24866">
                  <c:v>-35.617999999999995</c:v>
                </c:pt>
                <c:pt idx="24867">
                  <c:v>-35.615999999999993</c:v>
                </c:pt>
                <c:pt idx="24868">
                  <c:v>-35.613999999999997</c:v>
                </c:pt>
                <c:pt idx="24869">
                  <c:v>-35.611999999999995</c:v>
                </c:pt>
                <c:pt idx="24870">
                  <c:v>-35.609999999999992</c:v>
                </c:pt>
                <c:pt idx="24871">
                  <c:v>-35.607999999999997</c:v>
                </c:pt>
                <c:pt idx="24872">
                  <c:v>-35.605999999999995</c:v>
                </c:pt>
                <c:pt idx="24873">
                  <c:v>-35.603999999999992</c:v>
                </c:pt>
                <c:pt idx="24874">
                  <c:v>-35.601999999999997</c:v>
                </c:pt>
                <c:pt idx="24875">
                  <c:v>-35.599999999999994</c:v>
                </c:pt>
                <c:pt idx="24876">
                  <c:v>-35.597999999999992</c:v>
                </c:pt>
                <c:pt idx="24877">
                  <c:v>-35.595999999999997</c:v>
                </c:pt>
                <c:pt idx="24878">
                  <c:v>-35.593999999999994</c:v>
                </c:pt>
                <c:pt idx="24879">
                  <c:v>-35.591999999999992</c:v>
                </c:pt>
                <c:pt idx="24880">
                  <c:v>-35.589999999999996</c:v>
                </c:pt>
                <c:pt idx="24881">
                  <c:v>-35.587999999999994</c:v>
                </c:pt>
                <c:pt idx="24882">
                  <c:v>-35.585999999999991</c:v>
                </c:pt>
                <c:pt idx="24883">
                  <c:v>-35.583999999999996</c:v>
                </c:pt>
                <c:pt idx="24884">
                  <c:v>-35.581999999999994</c:v>
                </c:pt>
                <c:pt idx="24885">
                  <c:v>-35.579999999999991</c:v>
                </c:pt>
                <c:pt idx="24886">
                  <c:v>-35.577999999999996</c:v>
                </c:pt>
                <c:pt idx="24887">
                  <c:v>-35.575999999999993</c:v>
                </c:pt>
                <c:pt idx="24888">
                  <c:v>-35.573999999999991</c:v>
                </c:pt>
                <c:pt idx="24889">
                  <c:v>-35.571999999999996</c:v>
                </c:pt>
                <c:pt idx="24890">
                  <c:v>-35.569999999999993</c:v>
                </c:pt>
                <c:pt idx="24891">
                  <c:v>-35.567999999999998</c:v>
                </c:pt>
                <c:pt idx="24892">
                  <c:v>-35.565999999999995</c:v>
                </c:pt>
                <c:pt idx="24893">
                  <c:v>-35.563999999999993</c:v>
                </c:pt>
                <c:pt idx="24894">
                  <c:v>-35.561999999999998</c:v>
                </c:pt>
                <c:pt idx="24895">
                  <c:v>-35.559999999999995</c:v>
                </c:pt>
                <c:pt idx="24896">
                  <c:v>-35.557999999999993</c:v>
                </c:pt>
                <c:pt idx="24897">
                  <c:v>-35.555999999999997</c:v>
                </c:pt>
                <c:pt idx="24898">
                  <c:v>-35.553999999999995</c:v>
                </c:pt>
                <c:pt idx="24899">
                  <c:v>-35.551999999999992</c:v>
                </c:pt>
                <c:pt idx="24900">
                  <c:v>-35.549999999999997</c:v>
                </c:pt>
                <c:pt idx="24901">
                  <c:v>-35.547999999999995</c:v>
                </c:pt>
                <c:pt idx="24902">
                  <c:v>-35.545999999999992</c:v>
                </c:pt>
                <c:pt idx="24903">
                  <c:v>-35.543999999999997</c:v>
                </c:pt>
                <c:pt idx="24904">
                  <c:v>-35.541999999999994</c:v>
                </c:pt>
                <c:pt idx="24905">
                  <c:v>-35.539999999999992</c:v>
                </c:pt>
                <c:pt idx="24906">
                  <c:v>-35.537999999999997</c:v>
                </c:pt>
                <c:pt idx="24907">
                  <c:v>-35.535999999999994</c:v>
                </c:pt>
                <c:pt idx="24908">
                  <c:v>-35.533999999999992</c:v>
                </c:pt>
                <c:pt idx="24909">
                  <c:v>-35.531999999999996</c:v>
                </c:pt>
                <c:pt idx="24910">
                  <c:v>-35.529999999999994</c:v>
                </c:pt>
                <c:pt idx="24911">
                  <c:v>-35.527999999999992</c:v>
                </c:pt>
                <c:pt idx="24912">
                  <c:v>-35.525999999999996</c:v>
                </c:pt>
                <c:pt idx="24913">
                  <c:v>-35.523999999999994</c:v>
                </c:pt>
                <c:pt idx="24914">
                  <c:v>-35.521999999999991</c:v>
                </c:pt>
                <c:pt idx="24915">
                  <c:v>-35.519999999999996</c:v>
                </c:pt>
                <c:pt idx="24916">
                  <c:v>-35.517999999999994</c:v>
                </c:pt>
                <c:pt idx="24917">
                  <c:v>-35.515999999999991</c:v>
                </c:pt>
                <c:pt idx="24918">
                  <c:v>-35.513999999999996</c:v>
                </c:pt>
                <c:pt idx="24919">
                  <c:v>-35.511999999999993</c:v>
                </c:pt>
                <c:pt idx="24920">
                  <c:v>-35.509999999999991</c:v>
                </c:pt>
                <c:pt idx="24921">
                  <c:v>-35.507999999999996</c:v>
                </c:pt>
                <c:pt idx="24922">
                  <c:v>-35.505999999999993</c:v>
                </c:pt>
                <c:pt idx="24923">
                  <c:v>-35.503999999999998</c:v>
                </c:pt>
                <c:pt idx="24924">
                  <c:v>-35.501999999999995</c:v>
                </c:pt>
                <c:pt idx="24925">
                  <c:v>-35.499999999999993</c:v>
                </c:pt>
                <c:pt idx="24926">
                  <c:v>-35.497999999999998</c:v>
                </c:pt>
                <c:pt idx="24927">
                  <c:v>-35.495999999999995</c:v>
                </c:pt>
                <c:pt idx="24928">
                  <c:v>-35.493999999999993</c:v>
                </c:pt>
                <c:pt idx="24929">
                  <c:v>-35.491999999999997</c:v>
                </c:pt>
                <c:pt idx="24930">
                  <c:v>-35.489999999999995</c:v>
                </c:pt>
                <c:pt idx="24931">
                  <c:v>-35.487999999999992</c:v>
                </c:pt>
                <c:pt idx="24932">
                  <c:v>-35.485999999999997</c:v>
                </c:pt>
                <c:pt idx="24933">
                  <c:v>-35.483999999999995</c:v>
                </c:pt>
                <c:pt idx="24934">
                  <c:v>-35.481999999999992</c:v>
                </c:pt>
                <c:pt idx="24935">
                  <c:v>-35.479999999999997</c:v>
                </c:pt>
                <c:pt idx="24936">
                  <c:v>-35.477999999999994</c:v>
                </c:pt>
                <c:pt idx="24937">
                  <c:v>-35.475999999999992</c:v>
                </c:pt>
                <c:pt idx="24938">
                  <c:v>-35.473999999999997</c:v>
                </c:pt>
                <c:pt idx="24939">
                  <c:v>-35.471999999999994</c:v>
                </c:pt>
                <c:pt idx="24940">
                  <c:v>-35.469999999999992</c:v>
                </c:pt>
                <c:pt idx="24941">
                  <c:v>-35.467999999999996</c:v>
                </c:pt>
                <c:pt idx="24942">
                  <c:v>-35.465999999999994</c:v>
                </c:pt>
                <c:pt idx="24943">
                  <c:v>-35.463999999999992</c:v>
                </c:pt>
                <c:pt idx="24944">
                  <c:v>-35.461999999999996</c:v>
                </c:pt>
                <c:pt idx="24945">
                  <c:v>-35.459999999999994</c:v>
                </c:pt>
                <c:pt idx="24946">
                  <c:v>-35.457999999999991</c:v>
                </c:pt>
                <c:pt idx="24947">
                  <c:v>-35.455999999999996</c:v>
                </c:pt>
                <c:pt idx="24948">
                  <c:v>-35.453999999999994</c:v>
                </c:pt>
                <c:pt idx="24949">
                  <c:v>-35.451999999999991</c:v>
                </c:pt>
                <c:pt idx="24950">
                  <c:v>-35.449999999999996</c:v>
                </c:pt>
                <c:pt idx="24951">
                  <c:v>-35.447999999999993</c:v>
                </c:pt>
                <c:pt idx="24952">
                  <c:v>-35.445999999999991</c:v>
                </c:pt>
                <c:pt idx="24953">
                  <c:v>-35.443999999999996</c:v>
                </c:pt>
                <c:pt idx="24954">
                  <c:v>-35.441999999999993</c:v>
                </c:pt>
                <c:pt idx="24955">
                  <c:v>-35.44</c:v>
                </c:pt>
                <c:pt idx="24956">
                  <c:v>-35.437999999999995</c:v>
                </c:pt>
                <c:pt idx="24957">
                  <c:v>-35.435999999999993</c:v>
                </c:pt>
                <c:pt idx="24958">
                  <c:v>-35.433999999999997</c:v>
                </c:pt>
                <c:pt idx="24959">
                  <c:v>-35.431999999999995</c:v>
                </c:pt>
                <c:pt idx="24960">
                  <c:v>-35.429999999999993</c:v>
                </c:pt>
                <c:pt idx="24961">
                  <c:v>-35.427999999999997</c:v>
                </c:pt>
                <c:pt idx="24962">
                  <c:v>-35.425999999999995</c:v>
                </c:pt>
                <c:pt idx="24963">
                  <c:v>-35.423999999999992</c:v>
                </c:pt>
                <c:pt idx="24964">
                  <c:v>-35.421999999999997</c:v>
                </c:pt>
                <c:pt idx="24965">
                  <c:v>-35.419999999999995</c:v>
                </c:pt>
                <c:pt idx="24966">
                  <c:v>-35.417999999999992</c:v>
                </c:pt>
                <c:pt idx="24967">
                  <c:v>-35.415999999999997</c:v>
                </c:pt>
                <c:pt idx="24968">
                  <c:v>-35.413999999999994</c:v>
                </c:pt>
                <c:pt idx="24969">
                  <c:v>-35.411999999999992</c:v>
                </c:pt>
                <c:pt idx="24970">
                  <c:v>-35.409999999999997</c:v>
                </c:pt>
                <c:pt idx="24971">
                  <c:v>-35.407999999999994</c:v>
                </c:pt>
                <c:pt idx="24972">
                  <c:v>-35.405999999999992</c:v>
                </c:pt>
                <c:pt idx="24973">
                  <c:v>-35.403999999999996</c:v>
                </c:pt>
                <c:pt idx="24974">
                  <c:v>-35.401999999999994</c:v>
                </c:pt>
                <c:pt idx="24975">
                  <c:v>-35.399999999999991</c:v>
                </c:pt>
                <c:pt idx="24976">
                  <c:v>-35.397999999999996</c:v>
                </c:pt>
                <c:pt idx="24977">
                  <c:v>-35.395999999999994</c:v>
                </c:pt>
                <c:pt idx="24978">
                  <c:v>-35.393999999999991</c:v>
                </c:pt>
                <c:pt idx="24979">
                  <c:v>-35.391999999999996</c:v>
                </c:pt>
                <c:pt idx="24980">
                  <c:v>-35.389999999999993</c:v>
                </c:pt>
                <c:pt idx="24981">
                  <c:v>-35.387999999999991</c:v>
                </c:pt>
                <c:pt idx="24982">
                  <c:v>-35.385999999999996</c:v>
                </c:pt>
                <c:pt idx="24983">
                  <c:v>-35.383999999999993</c:v>
                </c:pt>
                <c:pt idx="24984">
                  <c:v>-35.381999999999991</c:v>
                </c:pt>
                <c:pt idx="24985">
                  <c:v>-35.379999999999995</c:v>
                </c:pt>
                <c:pt idx="24986">
                  <c:v>-35.377999999999993</c:v>
                </c:pt>
                <c:pt idx="24987">
                  <c:v>-35.375999999999998</c:v>
                </c:pt>
                <c:pt idx="24988">
                  <c:v>-35.373999999999995</c:v>
                </c:pt>
                <c:pt idx="24989">
                  <c:v>-35.371999999999993</c:v>
                </c:pt>
                <c:pt idx="24990">
                  <c:v>-35.369999999999997</c:v>
                </c:pt>
                <c:pt idx="24991">
                  <c:v>-35.367999999999995</c:v>
                </c:pt>
                <c:pt idx="24992">
                  <c:v>-35.365999999999993</c:v>
                </c:pt>
                <c:pt idx="24993">
                  <c:v>-35.363999999999997</c:v>
                </c:pt>
                <c:pt idx="24994">
                  <c:v>-35.361999999999995</c:v>
                </c:pt>
                <c:pt idx="24995">
                  <c:v>-35.359999999999992</c:v>
                </c:pt>
                <c:pt idx="24996">
                  <c:v>-35.357999999999997</c:v>
                </c:pt>
                <c:pt idx="24997">
                  <c:v>-35.355999999999995</c:v>
                </c:pt>
                <c:pt idx="24998">
                  <c:v>-35.353999999999992</c:v>
                </c:pt>
                <c:pt idx="24999">
                  <c:v>-35.351999999999997</c:v>
                </c:pt>
                <c:pt idx="25000">
                  <c:v>-35.349999999999994</c:v>
                </c:pt>
                <c:pt idx="25001">
                  <c:v>-35.347999999999992</c:v>
                </c:pt>
                <c:pt idx="25002">
                  <c:v>-35.345999999999997</c:v>
                </c:pt>
                <c:pt idx="25003">
                  <c:v>-35.343999999999994</c:v>
                </c:pt>
                <c:pt idx="25004">
                  <c:v>-35.341999999999992</c:v>
                </c:pt>
                <c:pt idx="25005">
                  <c:v>-35.339999999999996</c:v>
                </c:pt>
                <c:pt idx="25006">
                  <c:v>-35.337999999999994</c:v>
                </c:pt>
                <c:pt idx="25007">
                  <c:v>-35.335999999999991</c:v>
                </c:pt>
                <c:pt idx="25008">
                  <c:v>-35.333999999999996</c:v>
                </c:pt>
                <c:pt idx="25009">
                  <c:v>-35.331999999999994</c:v>
                </c:pt>
                <c:pt idx="25010">
                  <c:v>-35.329999999999991</c:v>
                </c:pt>
                <c:pt idx="25011">
                  <c:v>-35.327999999999996</c:v>
                </c:pt>
                <c:pt idx="25012">
                  <c:v>-35.325999999999993</c:v>
                </c:pt>
                <c:pt idx="25013">
                  <c:v>-35.323999999999991</c:v>
                </c:pt>
                <c:pt idx="25014">
                  <c:v>-35.321999999999996</c:v>
                </c:pt>
                <c:pt idx="25015">
                  <c:v>-35.319999999999993</c:v>
                </c:pt>
                <c:pt idx="25016">
                  <c:v>-35.317999999999998</c:v>
                </c:pt>
                <c:pt idx="25017">
                  <c:v>-35.315999999999995</c:v>
                </c:pt>
                <c:pt idx="25018">
                  <c:v>-35.313999999999993</c:v>
                </c:pt>
                <c:pt idx="25019">
                  <c:v>-35.311999999999998</c:v>
                </c:pt>
                <c:pt idx="25020">
                  <c:v>-35.309999999999995</c:v>
                </c:pt>
                <c:pt idx="25021">
                  <c:v>-35.307999999999993</c:v>
                </c:pt>
                <c:pt idx="25022">
                  <c:v>-35.305999999999997</c:v>
                </c:pt>
                <c:pt idx="25023">
                  <c:v>-35.303999999999995</c:v>
                </c:pt>
                <c:pt idx="25024">
                  <c:v>-35.301999999999992</c:v>
                </c:pt>
                <c:pt idx="25025">
                  <c:v>-35.299999999999997</c:v>
                </c:pt>
                <c:pt idx="25026">
                  <c:v>-35.297999999999995</c:v>
                </c:pt>
                <c:pt idx="25027">
                  <c:v>-35.295999999999992</c:v>
                </c:pt>
                <c:pt idx="25028">
                  <c:v>-35.293999999999997</c:v>
                </c:pt>
                <c:pt idx="25029">
                  <c:v>-35.291999999999994</c:v>
                </c:pt>
                <c:pt idx="25030">
                  <c:v>-35.289999999999992</c:v>
                </c:pt>
                <c:pt idx="25031">
                  <c:v>-35.287999999999997</c:v>
                </c:pt>
                <c:pt idx="25032">
                  <c:v>-35.285999999999994</c:v>
                </c:pt>
                <c:pt idx="25033">
                  <c:v>-35.283999999999992</c:v>
                </c:pt>
                <c:pt idx="25034">
                  <c:v>-35.281999999999996</c:v>
                </c:pt>
                <c:pt idx="25035">
                  <c:v>-35.279999999999994</c:v>
                </c:pt>
                <c:pt idx="25036">
                  <c:v>-35.277999999999992</c:v>
                </c:pt>
                <c:pt idx="25037">
                  <c:v>-35.275999999999996</c:v>
                </c:pt>
                <c:pt idx="25038">
                  <c:v>-35.273999999999994</c:v>
                </c:pt>
                <c:pt idx="25039">
                  <c:v>-35.271999999999991</c:v>
                </c:pt>
                <c:pt idx="25040">
                  <c:v>-35.269999999999996</c:v>
                </c:pt>
                <c:pt idx="25041">
                  <c:v>-35.267999999999994</c:v>
                </c:pt>
                <c:pt idx="25042">
                  <c:v>-35.265999999999991</c:v>
                </c:pt>
                <c:pt idx="25043">
                  <c:v>-35.263999999999996</c:v>
                </c:pt>
                <c:pt idx="25044">
                  <c:v>-35.261999999999993</c:v>
                </c:pt>
                <c:pt idx="25045">
                  <c:v>-35.259999999999991</c:v>
                </c:pt>
                <c:pt idx="25046">
                  <c:v>-35.257999999999996</c:v>
                </c:pt>
                <c:pt idx="25047">
                  <c:v>-35.255999999999993</c:v>
                </c:pt>
                <c:pt idx="25048">
                  <c:v>-35.253999999999998</c:v>
                </c:pt>
                <c:pt idx="25049">
                  <c:v>-35.251999999999995</c:v>
                </c:pt>
                <c:pt idx="25050">
                  <c:v>-35.249999999999993</c:v>
                </c:pt>
                <c:pt idx="25051">
                  <c:v>-35.247999999999998</c:v>
                </c:pt>
                <c:pt idx="25052">
                  <c:v>-35.245999999999995</c:v>
                </c:pt>
                <c:pt idx="25053">
                  <c:v>-35.243999999999993</c:v>
                </c:pt>
                <c:pt idx="25054">
                  <c:v>-35.241999999999997</c:v>
                </c:pt>
                <c:pt idx="25055">
                  <c:v>-35.239999999999995</c:v>
                </c:pt>
                <c:pt idx="25056">
                  <c:v>-35.237999999999992</c:v>
                </c:pt>
                <c:pt idx="25057">
                  <c:v>-35.235999999999997</c:v>
                </c:pt>
                <c:pt idx="25058">
                  <c:v>-35.233999999999995</c:v>
                </c:pt>
                <c:pt idx="25059">
                  <c:v>-35.231999999999992</c:v>
                </c:pt>
                <c:pt idx="25060">
                  <c:v>-35.229999999999997</c:v>
                </c:pt>
                <c:pt idx="25061">
                  <c:v>-35.227999999999994</c:v>
                </c:pt>
                <c:pt idx="25062">
                  <c:v>-35.225999999999992</c:v>
                </c:pt>
                <c:pt idx="25063">
                  <c:v>-35.223999999999997</c:v>
                </c:pt>
                <c:pt idx="25064">
                  <c:v>-35.221999999999994</c:v>
                </c:pt>
                <c:pt idx="25065">
                  <c:v>-35.219999999999992</c:v>
                </c:pt>
                <c:pt idx="25066">
                  <c:v>-35.217999999999996</c:v>
                </c:pt>
                <c:pt idx="25067">
                  <c:v>-35.215999999999994</c:v>
                </c:pt>
                <c:pt idx="25068">
                  <c:v>-35.213999999999992</c:v>
                </c:pt>
                <c:pt idx="25069">
                  <c:v>-35.211999999999996</c:v>
                </c:pt>
                <c:pt idx="25070">
                  <c:v>-35.209999999999994</c:v>
                </c:pt>
                <c:pt idx="25071">
                  <c:v>-35.207999999999991</c:v>
                </c:pt>
                <c:pt idx="25072">
                  <c:v>-35.205999999999996</c:v>
                </c:pt>
                <c:pt idx="25073">
                  <c:v>-35.203999999999994</c:v>
                </c:pt>
                <c:pt idx="25074">
                  <c:v>-35.201999999999991</c:v>
                </c:pt>
                <c:pt idx="25075">
                  <c:v>-35.199999999999996</c:v>
                </c:pt>
                <c:pt idx="25076">
                  <c:v>-35.197999999999993</c:v>
                </c:pt>
                <c:pt idx="25077">
                  <c:v>-35.195999999999991</c:v>
                </c:pt>
                <c:pt idx="25078">
                  <c:v>-35.193999999999996</c:v>
                </c:pt>
                <c:pt idx="25079">
                  <c:v>-35.191999999999993</c:v>
                </c:pt>
                <c:pt idx="25080">
                  <c:v>-35.19</c:v>
                </c:pt>
                <c:pt idx="25081">
                  <c:v>-35.187999999999995</c:v>
                </c:pt>
                <c:pt idx="25082">
                  <c:v>-35.185999999999993</c:v>
                </c:pt>
                <c:pt idx="25083">
                  <c:v>-35.183999999999997</c:v>
                </c:pt>
                <c:pt idx="25084">
                  <c:v>-35.181999999999995</c:v>
                </c:pt>
                <c:pt idx="25085">
                  <c:v>-35.179999999999993</c:v>
                </c:pt>
                <c:pt idx="25086">
                  <c:v>-35.177999999999997</c:v>
                </c:pt>
                <c:pt idx="25087">
                  <c:v>-35.175999999999995</c:v>
                </c:pt>
                <c:pt idx="25088">
                  <c:v>-35.173999999999992</c:v>
                </c:pt>
                <c:pt idx="25089">
                  <c:v>-35.171999999999997</c:v>
                </c:pt>
                <c:pt idx="25090">
                  <c:v>-35.169999999999995</c:v>
                </c:pt>
                <c:pt idx="25091">
                  <c:v>-35.167999999999992</c:v>
                </c:pt>
                <c:pt idx="25092">
                  <c:v>-35.165999999999997</c:v>
                </c:pt>
                <c:pt idx="25093">
                  <c:v>-35.163999999999994</c:v>
                </c:pt>
                <c:pt idx="25094">
                  <c:v>-35.161999999999992</c:v>
                </c:pt>
                <c:pt idx="25095">
                  <c:v>-35.159999999999997</c:v>
                </c:pt>
                <c:pt idx="25096">
                  <c:v>-35.157999999999994</c:v>
                </c:pt>
                <c:pt idx="25097">
                  <c:v>-35.155999999999992</c:v>
                </c:pt>
                <c:pt idx="25098">
                  <c:v>-35.153999999999996</c:v>
                </c:pt>
                <c:pt idx="25099">
                  <c:v>-35.151999999999994</c:v>
                </c:pt>
                <c:pt idx="25100">
                  <c:v>-35.149999999999991</c:v>
                </c:pt>
                <c:pt idx="25101">
                  <c:v>-35.147999999999996</c:v>
                </c:pt>
                <c:pt idx="25102">
                  <c:v>-35.145999999999994</c:v>
                </c:pt>
                <c:pt idx="25103">
                  <c:v>-35.143999999999991</c:v>
                </c:pt>
                <c:pt idx="25104">
                  <c:v>-35.141999999999996</c:v>
                </c:pt>
                <c:pt idx="25105">
                  <c:v>-35.139999999999993</c:v>
                </c:pt>
                <c:pt idx="25106">
                  <c:v>-35.137999999999991</c:v>
                </c:pt>
                <c:pt idx="25107">
                  <c:v>-35.135999999999996</c:v>
                </c:pt>
                <c:pt idx="25108">
                  <c:v>-35.133999999999993</c:v>
                </c:pt>
                <c:pt idx="25109">
                  <c:v>-35.131999999999991</c:v>
                </c:pt>
                <c:pt idx="25110">
                  <c:v>-35.129999999999995</c:v>
                </c:pt>
                <c:pt idx="25111">
                  <c:v>-35.127999999999993</c:v>
                </c:pt>
                <c:pt idx="25112">
                  <c:v>-35.125999999999998</c:v>
                </c:pt>
                <c:pt idx="25113">
                  <c:v>-35.123999999999995</c:v>
                </c:pt>
                <c:pt idx="25114">
                  <c:v>-35.121999999999993</c:v>
                </c:pt>
                <c:pt idx="25115">
                  <c:v>-35.119999999999997</c:v>
                </c:pt>
                <c:pt idx="25116">
                  <c:v>-35.117999999999995</c:v>
                </c:pt>
                <c:pt idx="25117">
                  <c:v>-35.115999999999993</c:v>
                </c:pt>
                <c:pt idx="25118">
                  <c:v>-35.113999999999997</c:v>
                </c:pt>
                <c:pt idx="25119">
                  <c:v>-35.111999999999995</c:v>
                </c:pt>
                <c:pt idx="25120">
                  <c:v>-35.109999999999992</c:v>
                </c:pt>
                <c:pt idx="25121">
                  <c:v>-35.107999999999997</c:v>
                </c:pt>
                <c:pt idx="25122">
                  <c:v>-35.105999999999995</c:v>
                </c:pt>
                <c:pt idx="25123">
                  <c:v>-35.103999999999992</c:v>
                </c:pt>
                <c:pt idx="25124">
                  <c:v>-35.101999999999997</c:v>
                </c:pt>
                <c:pt idx="25125">
                  <c:v>-35.099999999999994</c:v>
                </c:pt>
                <c:pt idx="25126">
                  <c:v>-35.097999999999992</c:v>
                </c:pt>
                <c:pt idx="25127">
                  <c:v>-35.095999999999997</c:v>
                </c:pt>
                <c:pt idx="25128">
                  <c:v>-35.093999999999994</c:v>
                </c:pt>
                <c:pt idx="25129">
                  <c:v>-35.091999999999992</c:v>
                </c:pt>
                <c:pt idx="25130">
                  <c:v>-35.089999999999996</c:v>
                </c:pt>
                <c:pt idx="25131">
                  <c:v>-35.087999999999994</c:v>
                </c:pt>
                <c:pt idx="25132">
                  <c:v>-35.085999999999991</c:v>
                </c:pt>
                <c:pt idx="25133">
                  <c:v>-35.083999999999996</c:v>
                </c:pt>
                <c:pt idx="25134">
                  <c:v>-35.081999999999994</c:v>
                </c:pt>
                <c:pt idx="25135">
                  <c:v>-35.079999999999991</c:v>
                </c:pt>
                <c:pt idx="25136">
                  <c:v>-35.077999999999996</c:v>
                </c:pt>
                <c:pt idx="25137">
                  <c:v>-35.075999999999993</c:v>
                </c:pt>
                <c:pt idx="25138">
                  <c:v>-35.073999999999991</c:v>
                </c:pt>
                <c:pt idx="25139">
                  <c:v>-35.071999999999996</c:v>
                </c:pt>
                <c:pt idx="25140">
                  <c:v>-35.069999999999993</c:v>
                </c:pt>
                <c:pt idx="25141">
                  <c:v>-35.067999999999998</c:v>
                </c:pt>
                <c:pt idx="25142">
                  <c:v>-35.065999999999995</c:v>
                </c:pt>
                <c:pt idx="25143">
                  <c:v>-35.063999999999993</c:v>
                </c:pt>
                <c:pt idx="25144">
                  <c:v>-35.061999999999998</c:v>
                </c:pt>
                <c:pt idx="25145">
                  <c:v>-35.059999999999995</c:v>
                </c:pt>
                <c:pt idx="25146">
                  <c:v>-35.057999999999993</c:v>
                </c:pt>
                <c:pt idx="25147">
                  <c:v>-35.055999999999997</c:v>
                </c:pt>
                <c:pt idx="25148">
                  <c:v>-35.053999999999995</c:v>
                </c:pt>
                <c:pt idx="25149">
                  <c:v>-35.051999999999992</c:v>
                </c:pt>
                <c:pt idx="25150">
                  <c:v>-35.049999999999997</c:v>
                </c:pt>
                <c:pt idx="25151">
                  <c:v>-35.047999999999995</c:v>
                </c:pt>
                <c:pt idx="25152">
                  <c:v>-35.045999999999992</c:v>
                </c:pt>
                <c:pt idx="25153">
                  <c:v>-35.043999999999997</c:v>
                </c:pt>
                <c:pt idx="25154">
                  <c:v>-35.041999999999994</c:v>
                </c:pt>
                <c:pt idx="25155">
                  <c:v>-35.039999999999992</c:v>
                </c:pt>
                <c:pt idx="25156">
                  <c:v>-35.037999999999997</c:v>
                </c:pt>
                <c:pt idx="25157">
                  <c:v>-35.035999999999994</c:v>
                </c:pt>
                <c:pt idx="25158">
                  <c:v>-35.033999999999992</c:v>
                </c:pt>
                <c:pt idx="25159">
                  <c:v>-35.031999999999996</c:v>
                </c:pt>
                <c:pt idx="25160">
                  <c:v>-35.029999999999994</c:v>
                </c:pt>
                <c:pt idx="25161">
                  <c:v>-35.027999999999992</c:v>
                </c:pt>
                <c:pt idx="25162">
                  <c:v>-35.025999999999996</c:v>
                </c:pt>
                <c:pt idx="25163">
                  <c:v>-35.023999999999994</c:v>
                </c:pt>
                <c:pt idx="25164">
                  <c:v>-35.021999999999991</c:v>
                </c:pt>
                <c:pt idx="25165">
                  <c:v>-35.019999999999996</c:v>
                </c:pt>
                <c:pt idx="25166">
                  <c:v>-35.017999999999994</c:v>
                </c:pt>
                <c:pt idx="25167">
                  <c:v>-35.015999999999991</c:v>
                </c:pt>
                <c:pt idx="25168">
                  <c:v>-35.013999999999996</c:v>
                </c:pt>
                <c:pt idx="25169">
                  <c:v>-35.011999999999993</c:v>
                </c:pt>
                <c:pt idx="25170">
                  <c:v>-35.009999999999991</c:v>
                </c:pt>
                <c:pt idx="25171">
                  <c:v>-35.007999999999996</c:v>
                </c:pt>
                <c:pt idx="25172">
                  <c:v>-35.005999999999993</c:v>
                </c:pt>
                <c:pt idx="25173">
                  <c:v>-35.003999999999998</c:v>
                </c:pt>
                <c:pt idx="25174">
                  <c:v>-35.001999999999995</c:v>
                </c:pt>
                <c:pt idx="25175">
                  <c:v>-34.999999999999993</c:v>
                </c:pt>
                <c:pt idx="25176">
                  <c:v>-34.997999999999998</c:v>
                </c:pt>
                <c:pt idx="25177">
                  <c:v>-34.995999999999995</c:v>
                </c:pt>
                <c:pt idx="25178">
                  <c:v>-34.993999999999993</c:v>
                </c:pt>
                <c:pt idx="25179">
                  <c:v>-34.991999999999997</c:v>
                </c:pt>
                <c:pt idx="25180">
                  <c:v>-34.989999999999995</c:v>
                </c:pt>
                <c:pt idx="25181">
                  <c:v>-34.987999999999992</c:v>
                </c:pt>
                <c:pt idx="25182">
                  <c:v>-34.985999999999997</c:v>
                </c:pt>
                <c:pt idx="25183">
                  <c:v>-34.983999999999995</c:v>
                </c:pt>
                <c:pt idx="25184">
                  <c:v>-34.981999999999992</c:v>
                </c:pt>
                <c:pt idx="25185">
                  <c:v>-34.979999999999997</c:v>
                </c:pt>
                <c:pt idx="25186">
                  <c:v>-34.977999999999994</c:v>
                </c:pt>
                <c:pt idx="25187">
                  <c:v>-34.975999999999992</c:v>
                </c:pt>
                <c:pt idx="25188">
                  <c:v>-34.973999999999997</c:v>
                </c:pt>
                <c:pt idx="25189">
                  <c:v>-34.971999999999994</c:v>
                </c:pt>
                <c:pt idx="25190">
                  <c:v>-34.969999999999992</c:v>
                </c:pt>
                <c:pt idx="25191">
                  <c:v>-34.967999999999996</c:v>
                </c:pt>
                <c:pt idx="25192">
                  <c:v>-34.965999999999994</c:v>
                </c:pt>
                <c:pt idx="25193">
                  <c:v>-34.963999999999992</c:v>
                </c:pt>
                <c:pt idx="25194">
                  <c:v>-34.961999999999996</c:v>
                </c:pt>
                <c:pt idx="25195">
                  <c:v>-34.959999999999994</c:v>
                </c:pt>
                <c:pt idx="25196">
                  <c:v>-34.957999999999991</c:v>
                </c:pt>
                <c:pt idx="25197">
                  <c:v>-34.955999999999996</c:v>
                </c:pt>
                <c:pt idx="25198">
                  <c:v>-34.953999999999994</c:v>
                </c:pt>
                <c:pt idx="25199">
                  <c:v>-34.951999999999991</c:v>
                </c:pt>
                <c:pt idx="25200">
                  <c:v>-34.949999999999996</c:v>
                </c:pt>
                <c:pt idx="25201">
                  <c:v>-34.947999999999993</c:v>
                </c:pt>
                <c:pt idx="25202">
                  <c:v>-34.945999999999991</c:v>
                </c:pt>
                <c:pt idx="25203">
                  <c:v>-34.943999999999996</c:v>
                </c:pt>
                <c:pt idx="25204">
                  <c:v>-34.941999999999993</c:v>
                </c:pt>
                <c:pt idx="25205">
                  <c:v>-34.94</c:v>
                </c:pt>
                <c:pt idx="25206">
                  <c:v>-34.937999999999995</c:v>
                </c:pt>
                <c:pt idx="25207">
                  <c:v>-34.935999999999993</c:v>
                </c:pt>
                <c:pt idx="25208">
                  <c:v>-34.933999999999997</c:v>
                </c:pt>
                <c:pt idx="25209">
                  <c:v>-34.931999999999995</c:v>
                </c:pt>
                <c:pt idx="25210">
                  <c:v>-34.929999999999993</c:v>
                </c:pt>
                <c:pt idx="25211">
                  <c:v>-34.927999999999997</c:v>
                </c:pt>
                <c:pt idx="25212">
                  <c:v>-34.925999999999995</c:v>
                </c:pt>
                <c:pt idx="25213">
                  <c:v>-34.923999999999992</c:v>
                </c:pt>
                <c:pt idx="25214">
                  <c:v>-34.921999999999997</c:v>
                </c:pt>
                <c:pt idx="25215">
                  <c:v>-34.919999999999995</c:v>
                </c:pt>
                <c:pt idx="25216">
                  <c:v>-34.917999999999992</c:v>
                </c:pt>
                <c:pt idx="25217">
                  <c:v>-34.915999999999997</c:v>
                </c:pt>
                <c:pt idx="25218">
                  <c:v>-34.913999999999994</c:v>
                </c:pt>
                <c:pt idx="25219">
                  <c:v>-34.911999999999992</c:v>
                </c:pt>
                <c:pt idx="25220">
                  <c:v>-34.909999999999997</c:v>
                </c:pt>
                <c:pt idx="25221">
                  <c:v>-34.907999999999994</c:v>
                </c:pt>
                <c:pt idx="25222">
                  <c:v>-34.905999999999992</c:v>
                </c:pt>
                <c:pt idx="25223">
                  <c:v>-34.903999999999996</c:v>
                </c:pt>
                <c:pt idx="25224">
                  <c:v>-34.901999999999994</c:v>
                </c:pt>
                <c:pt idx="25225">
                  <c:v>-34.899999999999991</c:v>
                </c:pt>
                <c:pt idx="25226">
                  <c:v>-34.897999999999996</c:v>
                </c:pt>
                <c:pt idx="25227">
                  <c:v>-34.895999999999994</c:v>
                </c:pt>
                <c:pt idx="25228">
                  <c:v>-34.893999999999991</c:v>
                </c:pt>
                <c:pt idx="25229">
                  <c:v>-34.891999999999996</c:v>
                </c:pt>
                <c:pt idx="25230">
                  <c:v>-34.889999999999993</c:v>
                </c:pt>
                <c:pt idx="25231">
                  <c:v>-34.887999999999991</c:v>
                </c:pt>
                <c:pt idx="25232">
                  <c:v>-34.885999999999996</c:v>
                </c:pt>
                <c:pt idx="25233">
                  <c:v>-34.883999999999993</c:v>
                </c:pt>
                <c:pt idx="25234">
                  <c:v>-34.881999999999991</c:v>
                </c:pt>
                <c:pt idx="25235">
                  <c:v>-34.879999999999995</c:v>
                </c:pt>
                <c:pt idx="25236">
                  <c:v>-34.877999999999993</c:v>
                </c:pt>
                <c:pt idx="25237">
                  <c:v>-34.875999999999998</c:v>
                </c:pt>
                <c:pt idx="25238">
                  <c:v>-34.873999999999995</c:v>
                </c:pt>
                <c:pt idx="25239">
                  <c:v>-34.871999999999993</c:v>
                </c:pt>
                <c:pt idx="25240">
                  <c:v>-34.869999999999997</c:v>
                </c:pt>
                <c:pt idx="25241">
                  <c:v>-34.867999999999995</c:v>
                </c:pt>
                <c:pt idx="25242">
                  <c:v>-34.865999999999993</c:v>
                </c:pt>
                <c:pt idx="25243">
                  <c:v>-34.863999999999997</c:v>
                </c:pt>
                <c:pt idx="25244">
                  <c:v>-34.861999999999995</c:v>
                </c:pt>
                <c:pt idx="25245">
                  <c:v>-34.859999999999992</c:v>
                </c:pt>
                <c:pt idx="25246">
                  <c:v>-34.857999999999997</c:v>
                </c:pt>
                <c:pt idx="25247">
                  <c:v>-34.855999999999995</c:v>
                </c:pt>
                <c:pt idx="25248">
                  <c:v>-34.853999999999992</c:v>
                </c:pt>
                <c:pt idx="25249">
                  <c:v>-34.851999999999997</c:v>
                </c:pt>
                <c:pt idx="25250">
                  <c:v>-34.849999999999994</c:v>
                </c:pt>
                <c:pt idx="25251">
                  <c:v>-34.847999999999992</c:v>
                </c:pt>
                <c:pt idx="25252">
                  <c:v>-34.845999999999997</c:v>
                </c:pt>
                <c:pt idx="25253">
                  <c:v>-34.843999999999994</c:v>
                </c:pt>
                <c:pt idx="25254">
                  <c:v>-34.841999999999992</c:v>
                </c:pt>
                <c:pt idx="25255">
                  <c:v>-34.839999999999996</c:v>
                </c:pt>
                <c:pt idx="25256">
                  <c:v>-34.837999999999994</c:v>
                </c:pt>
                <c:pt idx="25257">
                  <c:v>-34.835999999999991</c:v>
                </c:pt>
                <c:pt idx="25258">
                  <c:v>-34.833999999999996</c:v>
                </c:pt>
                <c:pt idx="25259">
                  <c:v>-34.831999999999994</c:v>
                </c:pt>
                <c:pt idx="25260">
                  <c:v>-34.829999999999991</c:v>
                </c:pt>
                <c:pt idx="25261">
                  <c:v>-34.827999999999996</c:v>
                </c:pt>
                <c:pt idx="25262">
                  <c:v>-34.825999999999993</c:v>
                </c:pt>
                <c:pt idx="25263">
                  <c:v>-34.823999999999991</c:v>
                </c:pt>
                <c:pt idx="25264">
                  <c:v>-34.821999999999996</c:v>
                </c:pt>
                <c:pt idx="25265">
                  <c:v>-34.819999999999993</c:v>
                </c:pt>
                <c:pt idx="25266">
                  <c:v>-34.817999999999998</c:v>
                </c:pt>
                <c:pt idx="25267">
                  <c:v>-34.815999999999995</c:v>
                </c:pt>
                <c:pt idx="25268">
                  <c:v>-34.813999999999993</c:v>
                </c:pt>
                <c:pt idx="25269">
                  <c:v>-34.811999999999998</c:v>
                </c:pt>
                <c:pt idx="25270">
                  <c:v>-34.809999999999995</c:v>
                </c:pt>
                <c:pt idx="25271">
                  <c:v>-34.807999999999993</c:v>
                </c:pt>
                <c:pt idx="25272">
                  <c:v>-34.805999999999997</c:v>
                </c:pt>
                <c:pt idx="25273">
                  <c:v>-34.803999999999995</c:v>
                </c:pt>
                <c:pt idx="25274">
                  <c:v>-34.801999999999992</c:v>
                </c:pt>
                <c:pt idx="25275">
                  <c:v>-34.799999999999997</c:v>
                </c:pt>
                <c:pt idx="25276">
                  <c:v>-34.797999999999995</c:v>
                </c:pt>
                <c:pt idx="25277">
                  <c:v>-34.795999999999992</c:v>
                </c:pt>
                <c:pt idx="25278">
                  <c:v>-34.793999999999997</c:v>
                </c:pt>
                <c:pt idx="25279">
                  <c:v>-34.791999999999994</c:v>
                </c:pt>
                <c:pt idx="25280">
                  <c:v>-34.789999999999992</c:v>
                </c:pt>
                <c:pt idx="25281">
                  <c:v>-34.787999999999997</c:v>
                </c:pt>
                <c:pt idx="25282">
                  <c:v>-34.785999999999994</c:v>
                </c:pt>
                <c:pt idx="25283">
                  <c:v>-34.783999999999992</c:v>
                </c:pt>
                <c:pt idx="25284">
                  <c:v>-34.781999999999996</c:v>
                </c:pt>
                <c:pt idx="25285">
                  <c:v>-34.779999999999994</c:v>
                </c:pt>
                <c:pt idx="25286">
                  <c:v>-34.777999999999992</c:v>
                </c:pt>
                <c:pt idx="25287">
                  <c:v>-34.775999999999996</c:v>
                </c:pt>
                <c:pt idx="25288">
                  <c:v>-34.773999999999994</c:v>
                </c:pt>
                <c:pt idx="25289">
                  <c:v>-34.771999999999991</c:v>
                </c:pt>
                <c:pt idx="25290">
                  <c:v>-34.769999999999996</c:v>
                </c:pt>
                <c:pt idx="25291">
                  <c:v>-34.767999999999994</c:v>
                </c:pt>
                <c:pt idx="25292">
                  <c:v>-34.765999999999991</c:v>
                </c:pt>
                <c:pt idx="25293">
                  <c:v>-34.763999999999996</c:v>
                </c:pt>
                <c:pt idx="25294">
                  <c:v>-34.761999999999993</c:v>
                </c:pt>
                <c:pt idx="25295">
                  <c:v>-34.759999999999991</c:v>
                </c:pt>
                <c:pt idx="25296">
                  <c:v>-34.757999999999996</c:v>
                </c:pt>
                <c:pt idx="25297">
                  <c:v>-34.755999999999993</c:v>
                </c:pt>
                <c:pt idx="25298">
                  <c:v>-34.753999999999998</c:v>
                </c:pt>
                <c:pt idx="25299">
                  <c:v>-34.751999999999995</c:v>
                </c:pt>
                <c:pt idx="25300">
                  <c:v>-34.749999999999993</c:v>
                </c:pt>
                <c:pt idx="25301">
                  <c:v>-34.747999999999998</c:v>
                </c:pt>
                <c:pt idx="25302">
                  <c:v>-34.745999999999995</c:v>
                </c:pt>
                <c:pt idx="25303">
                  <c:v>-34.743999999999993</c:v>
                </c:pt>
                <c:pt idx="25304">
                  <c:v>-34.741999999999997</c:v>
                </c:pt>
                <c:pt idx="25305">
                  <c:v>-34.739999999999995</c:v>
                </c:pt>
                <c:pt idx="25306">
                  <c:v>-34.737999999999992</c:v>
                </c:pt>
                <c:pt idx="25307">
                  <c:v>-34.735999999999997</c:v>
                </c:pt>
                <c:pt idx="25308">
                  <c:v>-34.733999999999995</c:v>
                </c:pt>
                <c:pt idx="25309">
                  <c:v>-34.731999999999992</c:v>
                </c:pt>
                <c:pt idx="25310">
                  <c:v>-34.729999999999997</c:v>
                </c:pt>
                <c:pt idx="25311">
                  <c:v>-34.727999999999994</c:v>
                </c:pt>
                <c:pt idx="25312">
                  <c:v>-34.725999999999992</c:v>
                </c:pt>
                <c:pt idx="25313">
                  <c:v>-34.723999999999997</c:v>
                </c:pt>
                <c:pt idx="25314">
                  <c:v>-34.721999999999994</c:v>
                </c:pt>
                <c:pt idx="25315">
                  <c:v>-34.719999999999992</c:v>
                </c:pt>
                <c:pt idx="25316">
                  <c:v>-34.717999999999996</c:v>
                </c:pt>
                <c:pt idx="25317">
                  <c:v>-34.715999999999994</c:v>
                </c:pt>
                <c:pt idx="25318">
                  <c:v>-34.713999999999992</c:v>
                </c:pt>
                <c:pt idx="25319">
                  <c:v>-34.711999999999996</c:v>
                </c:pt>
                <c:pt idx="25320">
                  <c:v>-34.709999999999994</c:v>
                </c:pt>
                <c:pt idx="25321">
                  <c:v>-34.707999999999991</c:v>
                </c:pt>
                <c:pt idx="25322">
                  <c:v>-34.705999999999996</c:v>
                </c:pt>
                <c:pt idx="25323">
                  <c:v>-34.703999999999994</c:v>
                </c:pt>
                <c:pt idx="25324">
                  <c:v>-34.701999999999991</c:v>
                </c:pt>
                <c:pt idx="25325">
                  <c:v>-34.699999999999996</c:v>
                </c:pt>
                <c:pt idx="25326">
                  <c:v>-34.697999999999993</c:v>
                </c:pt>
                <c:pt idx="25327">
                  <c:v>-34.695999999999991</c:v>
                </c:pt>
                <c:pt idx="25328">
                  <c:v>-34.693999999999996</c:v>
                </c:pt>
                <c:pt idx="25329">
                  <c:v>-34.691999999999993</c:v>
                </c:pt>
                <c:pt idx="25330">
                  <c:v>-34.69</c:v>
                </c:pt>
                <c:pt idx="25331">
                  <c:v>-34.687999999999995</c:v>
                </c:pt>
                <c:pt idx="25332">
                  <c:v>-34.685999999999993</c:v>
                </c:pt>
                <c:pt idx="25333">
                  <c:v>-34.683999999999997</c:v>
                </c:pt>
                <c:pt idx="25334">
                  <c:v>-34.681999999999995</c:v>
                </c:pt>
                <c:pt idx="25335">
                  <c:v>-34.679999999999993</c:v>
                </c:pt>
                <c:pt idx="25336">
                  <c:v>-34.677999999999997</c:v>
                </c:pt>
                <c:pt idx="25337">
                  <c:v>-34.675999999999995</c:v>
                </c:pt>
                <c:pt idx="25338">
                  <c:v>-34.673999999999992</c:v>
                </c:pt>
                <c:pt idx="25339">
                  <c:v>-34.671999999999997</c:v>
                </c:pt>
                <c:pt idx="25340">
                  <c:v>-34.669999999999995</c:v>
                </c:pt>
                <c:pt idx="25341">
                  <c:v>-34.667999999999992</c:v>
                </c:pt>
                <c:pt idx="25342">
                  <c:v>-34.665999999999997</c:v>
                </c:pt>
                <c:pt idx="25343">
                  <c:v>-34.663999999999994</c:v>
                </c:pt>
                <c:pt idx="25344">
                  <c:v>-34.661999999999992</c:v>
                </c:pt>
                <c:pt idx="25345">
                  <c:v>-34.659999999999997</c:v>
                </c:pt>
                <c:pt idx="25346">
                  <c:v>-34.657999999999994</c:v>
                </c:pt>
                <c:pt idx="25347">
                  <c:v>-34.655999999999992</c:v>
                </c:pt>
                <c:pt idx="25348">
                  <c:v>-34.653999999999996</c:v>
                </c:pt>
                <c:pt idx="25349">
                  <c:v>-34.651999999999994</c:v>
                </c:pt>
                <c:pt idx="25350">
                  <c:v>-34.649999999999991</c:v>
                </c:pt>
                <c:pt idx="25351">
                  <c:v>-34.647999999999996</c:v>
                </c:pt>
                <c:pt idx="25352">
                  <c:v>-34.645999999999994</c:v>
                </c:pt>
                <c:pt idx="25353">
                  <c:v>-34.643999999999991</c:v>
                </c:pt>
                <c:pt idx="25354">
                  <c:v>-34.641999999999996</c:v>
                </c:pt>
                <c:pt idx="25355">
                  <c:v>-34.639999999999993</c:v>
                </c:pt>
                <c:pt idx="25356">
                  <c:v>-34.637999999999991</c:v>
                </c:pt>
                <c:pt idx="25357">
                  <c:v>-34.635999999999996</c:v>
                </c:pt>
                <c:pt idx="25358">
                  <c:v>-34.633999999999993</c:v>
                </c:pt>
                <c:pt idx="25359">
                  <c:v>-34.631999999999991</c:v>
                </c:pt>
                <c:pt idx="25360">
                  <c:v>-34.629999999999995</c:v>
                </c:pt>
                <c:pt idx="25361">
                  <c:v>-34.627999999999993</c:v>
                </c:pt>
                <c:pt idx="25362">
                  <c:v>-34.625999999999998</c:v>
                </c:pt>
                <c:pt idx="25363">
                  <c:v>-34.623999999999995</c:v>
                </c:pt>
                <c:pt idx="25364">
                  <c:v>-34.621999999999993</c:v>
                </c:pt>
                <c:pt idx="25365">
                  <c:v>-34.619999999999997</c:v>
                </c:pt>
                <c:pt idx="25366">
                  <c:v>-34.617999999999995</c:v>
                </c:pt>
                <c:pt idx="25367">
                  <c:v>-34.615999999999993</c:v>
                </c:pt>
                <c:pt idx="25368">
                  <c:v>-34.613999999999997</c:v>
                </c:pt>
                <c:pt idx="25369">
                  <c:v>-34.611999999999995</c:v>
                </c:pt>
                <c:pt idx="25370">
                  <c:v>-34.609999999999992</c:v>
                </c:pt>
                <c:pt idx="25371">
                  <c:v>-34.607999999999997</c:v>
                </c:pt>
                <c:pt idx="25372">
                  <c:v>-34.605999999999995</c:v>
                </c:pt>
                <c:pt idx="25373">
                  <c:v>-34.603999999999992</c:v>
                </c:pt>
                <c:pt idx="25374">
                  <c:v>-34.601999999999997</c:v>
                </c:pt>
                <c:pt idx="25375">
                  <c:v>-34.599999999999994</c:v>
                </c:pt>
                <c:pt idx="25376">
                  <c:v>-34.597999999999992</c:v>
                </c:pt>
                <c:pt idx="25377">
                  <c:v>-34.595999999999997</c:v>
                </c:pt>
                <c:pt idx="25378">
                  <c:v>-34.593999999999994</c:v>
                </c:pt>
                <c:pt idx="25379">
                  <c:v>-34.591999999999992</c:v>
                </c:pt>
                <c:pt idx="25380">
                  <c:v>-34.589999999999996</c:v>
                </c:pt>
                <c:pt idx="25381">
                  <c:v>-34.587999999999994</c:v>
                </c:pt>
                <c:pt idx="25382">
                  <c:v>-34.585999999999991</c:v>
                </c:pt>
                <c:pt idx="25383">
                  <c:v>-34.583999999999996</c:v>
                </c:pt>
                <c:pt idx="25384">
                  <c:v>-34.581999999999994</c:v>
                </c:pt>
                <c:pt idx="25385">
                  <c:v>-34.579999999999991</c:v>
                </c:pt>
                <c:pt idx="25386">
                  <c:v>-34.577999999999996</c:v>
                </c:pt>
                <c:pt idx="25387">
                  <c:v>-34.575999999999993</c:v>
                </c:pt>
                <c:pt idx="25388">
                  <c:v>-34.573999999999991</c:v>
                </c:pt>
                <c:pt idx="25389">
                  <c:v>-34.571999999999996</c:v>
                </c:pt>
                <c:pt idx="25390">
                  <c:v>-34.569999999999993</c:v>
                </c:pt>
                <c:pt idx="25391">
                  <c:v>-34.567999999999998</c:v>
                </c:pt>
                <c:pt idx="25392">
                  <c:v>-34.565999999999995</c:v>
                </c:pt>
                <c:pt idx="25393">
                  <c:v>-34.563999999999993</c:v>
                </c:pt>
                <c:pt idx="25394">
                  <c:v>-34.561999999999998</c:v>
                </c:pt>
                <c:pt idx="25395">
                  <c:v>-34.559999999999995</c:v>
                </c:pt>
                <c:pt idx="25396">
                  <c:v>-34.557999999999993</c:v>
                </c:pt>
                <c:pt idx="25397">
                  <c:v>-34.555999999999997</c:v>
                </c:pt>
                <c:pt idx="25398">
                  <c:v>-34.553999999999995</c:v>
                </c:pt>
                <c:pt idx="25399">
                  <c:v>-34.551999999999992</c:v>
                </c:pt>
                <c:pt idx="25400">
                  <c:v>-34.549999999999997</c:v>
                </c:pt>
                <c:pt idx="25401">
                  <c:v>-34.547999999999995</c:v>
                </c:pt>
                <c:pt idx="25402">
                  <c:v>-34.545999999999992</c:v>
                </c:pt>
                <c:pt idx="25403">
                  <c:v>-34.543999999999997</c:v>
                </c:pt>
                <c:pt idx="25404">
                  <c:v>-34.541999999999994</c:v>
                </c:pt>
                <c:pt idx="25405">
                  <c:v>-34.539999999999992</c:v>
                </c:pt>
                <c:pt idx="25406">
                  <c:v>-34.537999999999997</c:v>
                </c:pt>
                <c:pt idx="25407">
                  <c:v>-34.535999999999994</c:v>
                </c:pt>
                <c:pt idx="25408">
                  <c:v>-34.533999999999992</c:v>
                </c:pt>
                <c:pt idx="25409">
                  <c:v>-34.531999999999996</c:v>
                </c:pt>
                <c:pt idx="25410">
                  <c:v>-34.529999999999994</c:v>
                </c:pt>
                <c:pt idx="25411">
                  <c:v>-34.527999999999992</c:v>
                </c:pt>
                <c:pt idx="25412">
                  <c:v>-34.525999999999996</c:v>
                </c:pt>
                <c:pt idx="25413">
                  <c:v>-34.523999999999994</c:v>
                </c:pt>
                <c:pt idx="25414">
                  <c:v>-34.521999999999991</c:v>
                </c:pt>
                <c:pt idx="25415">
                  <c:v>-34.519999999999996</c:v>
                </c:pt>
                <c:pt idx="25416">
                  <c:v>-34.517999999999994</c:v>
                </c:pt>
                <c:pt idx="25417">
                  <c:v>-34.515999999999991</c:v>
                </c:pt>
                <c:pt idx="25418">
                  <c:v>-34.513999999999996</c:v>
                </c:pt>
                <c:pt idx="25419">
                  <c:v>-34.511999999999993</c:v>
                </c:pt>
                <c:pt idx="25420">
                  <c:v>-34.509999999999991</c:v>
                </c:pt>
                <c:pt idx="25421">
                  <c:v>-34.507999999999996</c:v>
                </c:pt>
                <c:pt idx="25422">
                  <c:v>-34.505999999999993</c:v>
                </c:pt>
                <c:pt idx="25423">
                  <c:v>-34.503999999999998</c:v>
                </c:pt>
                <c:pt idx="25424">
                  <c:v>-34.501999999999995</c:v>
                </c:pt>
                <c:pt idx="25425">
                  <c:v>-34.499999999999993</c:v>
                </c:pt>
                <c:pt idx="25426">
                  <c:v>-34.497999999999998</c:v>
                </c:pt>
                <c:pt idx="25427">
                  <c:v>-34.495999999999995</c:v>
                </c:pt>
                <c:pt idx="25428">
                  <c:v>-34.493999999999993</c:v>
                </c:pt>
                <c:pt idx="25429">
                  <c:v>-34.491999999999997</c:v>
                </c:pt>
                <c:pt idx="25430">
                  <c:v>-34.489999999999995</c:v>
                </c:pt>
                <c:pt idx="25431">
                  <c:v>-34.487999999999992</c:v>
                </c:pt>
                <c:pt idx="25432">
                  <c:v>-34.485999999999997</c:v>
                </c:pt>
                <c:pt idx="25433">
                  <c:v>-34.483999999999995</c:v>
                </c:pt>
                <c:pt idx="25434">
                  <c:v>-34.481999999999992</c:v>
                </c:pt>
                <c:pt idx="25435">
                  <c:v>-34.479999999999997</c:v>
                </c:pt>
                <c:pt idx="25436">
                  <c:v>-34.477999999999994</c:v>
                </c:pt>
                <c:pt idx="25437">
                  <c:v>-34.475999999999992</c:v>
                </c:pt>
                <c:pt idx="25438">
                  <c:v>-34.473999999999997</c:v>
                </c:pt>
                <c:pt idx="25439">
                  <c:v>-34.471999999999994</c:v>
                </c:pt>
                <c:pt idx="25440">
                  <c:v>-34.469999999999992</c:v>
                </c:pt>
                <c:pt idx="25441">
                  <c:v>-34.467999999999996</c:v>
                </c:pt>
                <c:pt idx="25442">
                  <c:v>-34.465999999999994</c:v>
                </c:pt>
                <c:pt idx="25443">
                  <c:v>-34.463999999999992</c:v>
                </c:pt>
                <c:pt idx="25444">
                  <c:v>-34.461999999999996</c:v>
                </c:pt>
                <c:pt idx="25445">
                  <c:v>-34.459999999999994</c:v>
                </c:pt>
                <c:pt idx="25446">
                  <c:v>-34.457999999999991</c:v>
                </c:pt>
                <c:pt idx="25447">
                  <c:v>-34.455999999999996</c:v>
                </c:pt>
                <c:pt idx="25448">
                  <c:v>-34.453999999999994</c:v>
                </c:pt>
                <c:pt idx="25449">
                  <c:v>-34.451999999999991</c:v>
                </c:pt>
                <c:pt idx="25450">
                  <c:v>-34.449999999999996</c:v>
                </c:pt>
                <c:pt idx="25451">
                  <c:v>-34.447999999999993</c:v>
                </c:pt>
                <c:pt idx="25452">
                  <c:v>-34.445999999999991</c:v>
                </c:pt>
                <c:pt idx="25453">
                  <c:v>-34.443999999999996</c:v>
                </c:pt>
                <c:pt idx="25454">
                  <c:v>-34.441999999999993</c:v>
                </c:pt>
                <c:pt idx="25455">
                  <c:v>-34.44</c:v>
                </c:pt>
                <c:pt idx="25456">
                  <c:v>-34.437999999999995</c:v>
                </c:pt>
                <c:pt idx="25457">
                  <c:v>-34.435999999999993</c:v>
                </c:pt>
                <c:pt idx="25458">
                  <c:v>-34.433999999999997</c:v>
                </c:pt>
                <c:pt idx="25459">
                  <c:v>-34.431999999999995</c:v>
                </c:pt>
                <c:pt idx="25460">
                  <c:v>-34.429999999999993</c:v>
                </c:pt>
                <c:pt idx="25461">
                  <c:v>-34.427999999999997</c:v>
                </c:pt>
                <c:pt idx="25462">
                  <c:v>-34.425999999999995</c:v>
                </c:pt>
                <c:pt idx="25463">
                  <c:v>-34.423999999999992</c:v>
                </c:pt>
                <c:pt idx="25464">
                  <c:v>-34.421999999999997</c:v>
                </c:pt>
                <c:pt idx="25465">
                  <c:v>-34.419999999999995</c:v>
                </c:pt>
                <c:pt idx="25466">
                  <c:v>-34.417999999999992</c:v>
                </c:pt>
                <c:pt idx="25467">
                  <c:v>-34.415999999999997</c:v>
                </c:pt>
                <c:pt idx="25468">
                  <c:v>-34.413999999999994</c:v>
                </c:pt>
                <c:pt idx="25469">
                  <c:v>-34.411999999999992</c:v>
                </c:pt>
                <c:pt idx="25470">
                  <c:v>-34.409999999999997</c:v>
                </c:pt>
                <c:pt idx="25471">
                  <c:v>-34.407999999999994</c:v>
                </c:pt>
                <c:pt idx="25472">
                  <c:v>-34.405999999999992</c:v>
                </c:pt>
                <c:pt idx="25473">
                  <c:v>-34.403999999999996</c:v>
                </c:pt>
                <c:pt idx="25474">
                  <c:v>-34.401999999999994</c:v>
                </c:pt>
                <c:pt idx="25475">
                  <c:v>-34.399999999999991</c:v>
                </c:pt>
                <c:pt idx="25476">
                  <c:v>-34.397999999999996</c:v>
                </c:pt>
                <c:pt idx="25477">
                  <c:v>-34.395999999999994</c:v>
                </c:pt>
                <c:pt idx="25478">
                  <c:v>-34.393999999999991</c:v>
                </c:pt>
                <c:pt idx="25479">
                  <c:v>-34.391999999999996</c:v>
                </c:pt>
                <c:pt idx="25480">
                  <c:v>-34.389999999999993</c:v>
                </c:pt>
                <c:pt idx="25481">
                  <c:v>-34.387999999999991</c:v>
                </c:pt>
                <c:pt idx="25482">
                  <c:v>-34.385999999999996</c:v>
                </c:pt>
                <c:pt idx="25483">
                  <c:v>-34.383999999999993</c:v>
                </c:pt>
                <c:pt idx="25484">
                  <c:v>-34.381999999999991</c:v>
                </c:pt>
                <c:pt idx="25485">
                  <c:v>-34.379999999999995</c:v>
                </c:pt>
                <c:pt idx="25486">
                  <c:v>-34.377999999999993</c:v>
                </c:pt>
                <c:pt idx="25487">
                  <c:v>-34.375999999999998</c:v>
                </c:pt>
                <c:pt idx="25488">
                  <c:v>-34.373999999999995</c:v>
                </c:pt>
                <c:pt idx="25489">
                  <c:v>-34.371999999999993</c:v>
                </c:pt>
                <c:pt idx="25490">
                  <c:v>-34.369999999999997</c:v>
                </c:pt>
                <c:pt idx="25491">
                  <c:v>-34.367999999999995</c:v>
                </c:pt>
                <c:pt idx="25492">
                  <c:v>-34.365999999999993</c:v>
                </c:pt>
                <c:pt idx="25493">
                  <c:v>-34.363999999999997</c:v>
                </c:pt>
                <c:pt idx="25494">
                  <c:v>-34.361999999999995</c:v>
                </c:pt>
                <c:pt idx="25495">
                  <c:v>-34.359999999999992</c:v>
                </c:pt>
                <c:pt idx="25496">
                  <c:v>-34.357999999999997</c:v>
                </c:pt>
                <c:pt idx="25497">
                  <c:v>-34.355999999999995</c:v>
                </c:pt>
                <c:pt idx="25498">
                  <c:v>-34.353999999999992</c:v>
                </c:pt>
                <c:pt idx="25499">
                  <c:v>-34.351999999999997</c:v>
                </c:pt>
                <c:pt idx="25500">
                  <c:v>-34.349999999999994</c:v>
                </c:pt>
                <c:pt idx="25501">
                  <c:v>-34.347999999999992</c:v>
                </c:pt>
                <c:pt idx="25502">
                  <c:v>-34.345999999999997</c:v>
                </c:pt>
                <c:pt idx="25503">
                  <c:v>-34.343999999999994</c:v>
                </c:pt>
                <c:pt idx="25504">
                  <c:v>-34.341999999999992</c:v>
                </c:pt>
                <c:pt idx="25505">
                  <c:v>-34.339999999999996</c:v>
                </c:pt>
                <c:pt idx="25506">
                  <c:v>-34.337999999999994</c:v>
                </c:pt>
                <c:pt idx="25507">
                  <c:v>-34.335999999999991</c:v>
                </c:pt>
                <c:pt idx="25508">
                  <c:v>-34.333999999999996</c:v>
                </c:pt>
                <c:pt idx="25509">
                  <c:v>-34.331999999999994</c:v>
                </c:pt>
                <c:pt idx="25510">
                  <c:v>-34.329999999999991</c:v>
                </c:pt>
                <c:pt idx="25511">
                  <c:v>-34.327999999999996</c:v>
                </c:pt>
                <c:pt idx="25512">
                  <c:v>-34.325999999999993</c:v>
                </c:pt>
                <c:pt idx="25513">
                  <c:v>-34.323999999999991</c:v>
                </c:pt>
                <c:pt idx="25514">
                  <c:v>-34.321999999999996</c:v>
                </c:pt>
                <c:pt idx="25515">
                  <c:v>-34.319999999999993</c:v>
                </c:pt>
                <c:pt idx="25516">
                  <c:v>-34.317999999999998</c:v>
                </c:pt>
                <c:pt idx="25517">
                  <c:v>-34.315999999999995</c:v>
                </c:pt>
                <c:pt idx="25518">
                  <c:v>-34.313999999999993</c:v>
                </c:pt>
                <c:pt idx="25519">
                  <c:v>-34.311999999999998</c:v>
                </c:pt>
                <c:pt idx="25520">
                  <c:v>-34.309999999999995</c:v>
                </c:pt>
                <c:pt idx="25521">
                  <c:v>-34.307999999999993</c:v>
                </c:pt>
                <c:pt idx="25522">
                  <c:v>-34.305999999999997</c:v>
                </c:pt>
                <c:pt idx="25523">
                  <c:v>-34.303999999999995</c:v>
                </c:pt>
                <c:pt idx="25524">
                  <c:v>-34.301999999999992</c:v>
                </c:pt>
                <c:pt idx="25525">
                  <c:v>-34.299999999999997</c:v>
                </c:pt>
                <c:pt idx="25526">
                  <c:v>-34.297999999999995</c:v>
                </c:pt>
                <c:pt idx="25527">
                  <c:v>-34.295999999999992</c:v>
                </c:pt>
                <c:pt idx="25528">
                  <c:v>-34.293999999999997</c:v>
                </c:pt>
                <c:pt idx="25529">
                  <c:v>-34.291999999999994</c:v>
                </c:pt>
                <c:pt idx="25530">
                  <c:v>-34.289999999999992</c:v>
                </c:pt>
                <c:pt idx="25531">
                  <c:v>-34.287999999999997</c:v>
                </c:pt>
                <c:pt idx="25532">
                  <c:v>-34.285999999999994</c:v>
                </c:pt>
                <c:pt idx="25533">
                  <c:v>-34.283999999999992</c:v>
                </c:pt>
                <c:pt idx="25534">
                  <c:v>-34.281999999999996</c:v>
                </c:pt>
                <c:pt idx="25535">
                  <c:v>-34.279999999999994</c:v>
                </c:pt>
                <c:pt idx="25536">
                  <c:v>-34.277999999999992</c:v>
                </c:pt>
                <c:pt idx="25537">
                  <c:v>-34.275999999999996</c:v>
                </c:pt>
                <c:pt idx="25538">
                  <c:v>-34.273999999999994</c:v>
                </c:pt>
                <c:pt idx="25539">
                  <c:v>-34.271999999999991</c:v>
                </c:pt>
                <c:pt idx="25540">
                  <c:v>-34.269999999999996</c:v>
                </c:pt>
                <c:pt idx="25541">
                  <c:v>-34.267999999999994</c:v>
                </c:pt>
                <c:pt idx="25542">
                  <c:v>-34.265999999999991</c:v>
                </c:pt>
                <c:pt idx="25543">
                  <c:v>-34.263999999999996</c:v>
                </c:pt>
                <c:pt idx="25544">
                  <c:v>-34.261999999999993</c:v>
                </c:pt>
                <c:pt idx="25545">
                  <c:v>-34.259999999999991</c:v>
                </c:pt>
                <c:pt idx="25546">
                  <c:v>-34.257999999999996</c:v>
                </c:pt>
                <c:pt idx="25547">
                  <c:v>-34.255999999999993</c:v>
                </c:pt>
                <c:pt idx="25548">
                  <c:v>-34.253999999999998</c:v>
                </c:pt>
                <c:pt idx="25549">
                  <c:v>-34.251999999999995</c:v>
                </c:pt>
                <c:pt idx="25550">
                  <c:v>-34.249999999999993</c:v>
                </c:pt>
                <c:pt idx="25551">
                  <c:v>-34.247999999999998</c:v>
                </c:pt>
                <c:pt idx="25552">
                  <c:v>-34.245999999999995</c:v>
                </c:pt>
                <c:pt idx="25553">
                  <c:v>-34.243999999999993</c:v>
                </c:pt>
                <c:pt idx="25554">
                  <c:v>-34.241999999999997</c:v>
                </c:pt>
                <c:pt idx="25555">
                  <c:v>-34.239999999999995</c:v>
                </c:pt>
                <c:pt idx="25556">
                  <c:v>-34.237999999999992</c:v>
                </c:pt>
                <c:pt idx="25557">
                  <c:v>-34.235999999999997</c:v>
                </c:pt>
                <c:pt idx="25558">
                  <c:v>-34.233999999999995</c:v>
                </c:pt>
                <c:pt idx="25559">
                  <c:v>-34.231999999999992</c:v>
                </c:pt>
                <c:pt idx="25560">
                  <c:v>-34.229999999999997</c:v>
                </c:pt>
                <c:pt idx="25561">
                  <c:v>-34.227999999999994</c:v>
                </c:pt>
                <c:pt idx="25562">
                  <c:v>-34.225999999999992</c:v>
                </c:pt>
                <c:pt idx="25563">
                  <c:v>-34.223999999999997</c:v>
                </c:pt>
                <c:pt idx="25564">
                  <c:v>-34.221999999999994</c:v>
                </c:pt>
                <c:pt idx="25565">
                  <c:v>-34.219999999999992</c:v>
                </c:pt>
                <c:pt idx="25566">
                  <c:v>-34.217999999999996</c:v>
                </c:pt>
                <c:pt idx="25567">
                  <c:v>-34.215999999999994</c:v>
                </c:pt>
                <c:pt idx="25568">
                  <c:v>-34.213999999999992</c:v>
                </c:pt>
                <c:pt idx="25569">
                  <c:v>-34.211999999999996</c:v>
                </c:pt>
                <c:pt idx="25570">
                  <c:v>-34.209999999999994</c:v>
                </c:pt>
                <c:pt idx="25571">
                  <c:v>-34.207999999999991</c:v>
                </c:pt>
                <c:pt idx="25572">
                  <c:v>-34.205999999999996</c:v>
                </c:pt>
                <c:pt idx="25573">
                  <c:v>-34.203999999999994</c:v>
                </c:pt>
                <c:pt idx="25574">
                  <c:v>-34.201999999999991</c:v>
                </c:pt>
                <c:pt idx="25575">
                  <c:v>-34.199999999999996</c:v>
                </c:pt>
                <c:pt idx="25576">
                  <c:v>-34.197999999999993</c:v>
                </c:pt>
                <c:pt idx="25577">
                  <c:v>-34.195999999999991</c:v>
                </c:pt>
                <c:pt idx="25578">
                  <c:v>-34.193999999999996</c:v>
                </c:pt>
                <c:pt idx="25579">
                  <c:v>-34.191999999999993</c:v>
                </c:pt>
                <c:pt idx="25580">
                  <c:v>-34.19</c:v>
                </c:pt>
                <c:pt idx="25581">
                  <c:v>-34.187999999999995</c:v>
                </c:pt>
                <c:pt idx="25582">
                  <c:v>-34.185999999999993</c:v>
                </c:pt>
                <c:pt idx="25583">
                  <c:v>-34.183999999999997</c:v>
                </c:pt>
                <c:pt idx="25584">
                  <c:v>-34.181999999999995</c:v>
                </c:pt>
                <c:pt idx="25585">
                  <c:v>-34.179999999999993</c:v>
                </c:pt>
                <c:pt idx="25586">
                  <c:v>-34.177999999999997</c:v>
                </c:pt>
                <c:pt idx="25587">
                  <c:v>-34.175999999999995</c:v>
                </c:pt>
                <c:pt idx="25588">
                  <c:v>-34.173999999999992</c:v>
                </c:pt>
                <c:pt idx="25589">
                  <c:v>-34.171999999999997</c:v>
                </c:pt>
                <c:pt idx="25590">
                  <c:v>-34.169999999999995</c:v>
                </c:pt>
                <c:pt idx="25591">
                  <c:v>-34.167999999999992</c:v>
                </c:pt>
                <c:pt idx="25592">
                  <c:v>-34.165999999999997</c:v>
                </c:pt>
                <c:pt idx="25593">
                  <c:v>-34.163999999999994</c:v>
                </c:pt>
                <c:pt idx="25594">
                  <c:v>-34.161999999999992</c:v>
                </c:pt>
                <c:pt idx="25595">
                  <c:v>-34.159999999999997</c:v>
                </c:pt>
                <c:pt idx="25596">
                  <c:v>-34.157999999999994</c:v>
                </c:pt>
                <c:pt idx="25597">
                  <c:v>-34.155999999999992</c:v>
                </c:pt>
                <c:pt idx="25598">
                  <c:v>-34.153999999999996</c:v>
                </c:pt>
                <c:pt idx="25599">
                  <c:v>-34.151999999999994</c:v>
                </c:pt>
                <c:pt idx="25600">
                  <c:v>-34.149999999999991</c:v>
                </c:pt>
                <c:pt idx="25601">
                  <c:v>-34.147999999999996</c:v>
                </c:pt>
                <c:pt idx="25602">
                  <c:v>-34.145999999999994</c:v>
                </c:pt>
                <c:pt idx="25603">
                  <c:v>-34.143999999999991</c:v>
                </c:pt>
                <c:pt idx="25604">
                  <c:v>-34.141999999999996</c:v>
                </c:pt>
                <c:pt idx="25605">
                  <c:v>-34.139999999999993</c:v>
                </c:pt>
                <c:pt idx="25606">
                  <c:v>-34.137999999999991</c:v>
                </c:pt>
                <c:pt idx="25607">
                  <c:v>-34.135999999999996</c:v>
                </c:pt>
                <c:pt idx="25608">
                  <c:v>-34.133999999999993</c:v>
                </c:pt>
                <c:pt idx="25609">
                  <c:v>-34.131999999999991</c:v>
                </c:pt>
                <c:pt idx="25610">
                  <c:v>-34.129999999999995</c:v>
                </c:pt>
                <c:pt idx="25611">
                  <c:v>-34.127999999999993</c:v>
                </c:pt>
                <c:pt idx="25612">
                  <c:v>-34.125999999999998</c:v>
                </c:pt>
                <c:pt idx="25613">
                  <c:v>-34.123999999999995</c:v>
                </c:pt>
                <c:pt idx="25614">
                  <c:v>-34.121999999999993</c:v>
                </c:pt>
                <c:pt idx="25615">
                  <c:v>-34.119999999999997</c:v>
                </c:pt>
                <c:pt idx="25616">
                  <c:v>-34.117999999999995</c:v>
                </c:pt>
                <c:pt idx="25617">
                  <c:v>-34.115999999999993</c:v>
                </c:pt>
                <c:pt idx="25618">
                  <c:v>-34.113999999999997</c:v>
                </c:pt>
                <c:pt idx="25619">
                  <c:v>-34.111999999999995</c:v>
                </c:pt>
                <c:pt idx="25620">
                  <c:v>-34.109999999999992</c:v>
                </c:pt>
                <c:pt idx="25621">
                  <c:v>-34.107999999999997</c:v>
                </c:pt>
                <c:pt idx="25622">
                  <c:v>-34.105999999999995</c:v>
                </c:pt>
                <c:pt idx="25623">
                  <c:v>-34.103999999999992</c:v>
                </c:pt>
                <c:pt idx="25624">
                  <c:v>-34.101999999999997</c:v>
                </c:pt>
                <c:pt idx="25625">
                  <c:v>-34.099999999999994</c:v>
                </c:pt>
                <c:pt idx="25626">
                  <c:v>-34.097999999999992</c:v>
                </c:pt>
                <c:pt idx="25627">
                  <c:v>-34.095999999999997</c:v>
                </c:pt>
                <c:pt idx="25628">
                  <c:v>-34.093999999999994</c:v>
                </c:pt>
                <c:pt idx="25629">
                  <c:v>-34.091999999999992</c:v>
                </c:pt>
                <c:pt idx="25630">
                  <c:v>-34.089999999999996</c:v>
                </c:pt>
                <c:pt idx="25631">
                  <c:v>-34.087999999999994</c:v>
                </c:pt>
                <c:pt idx="25632">
                  <c:v>-34.085999999999991</c:v>
                </c:pt>
                <c:pt idx="25633">
                  <c:v>-34.083999999999996</c:v>
                </c:pt>
                <c:pt idx="25634">
                  <c:v>-34.081999999999994</c:v>
                </c:pt>
                <c:pt idx="25635">
                  <c:v>-34.079999999999991</c:v>
                </c:pt>
                <c:pt idx="25636">
                  <c:v>-34.077999999999996</c:v>
                </c:pt>
                <c:pt idx="25637">
                  <c:v>-34.075999999999993</c:v>
                </c:pt>
                <c:pt idx="25638">
                  <c:v>-34.073999999999991</c:v>
                </c:pt>
                <c:pt idx="25639">
                  <c:v>-34.071999999999996</c:v>
                </c:pt>
                <c:pt idx="25640">
                  <c:v>-34.069999999999993</c:v>
                </c:pt>
                <c:pt idx="25641">
                  <c:v>-34.067999999999998</c:v>
                </c:pt>
                <c:pt idx="25642">
                  <c:v>-34.065999999999995</c:v>
                </c:pt>
                <c:pt idx="25643">
                  <c:v>-34.063999999999993</c:v>
                </c:pt>
                <c:pt idx="25644">
                  <c:v>-34.061999999999998</c:v>
                </c:pt>
                <c:pt idx="25645">
                  <c:v>-34.059999999999995</c:v>
                </c:pt>
                <c:pt idx="25646">
                  <c:v>-34.057999999999993</c:v>
                </c:pt>
                <c:pt idx="25647">
                  <c:v>-34.055999999999997</c:v>
                </c:pt>
                <c:pt idx="25648">
                  <c:v>-34.053999999999995</c:v>
                </c:pt>
                <c:pt idx="25649">
                  <c:v>-34.051999999999992</c:v>
                </c:pt>
                <c:pt idx="25650">
                  <c:v>-34.049999999999997</c:v>
                </c:pt>
                <c:pt idx="25651">
                  <c:v>-34.047999999999995</c:v>
                </c:pt>
                <c:pt idx="25652">
                  <c:v>-34.045999999999992</c:v>
                </c:pt>
                <c:pt idx="25653">
                  <c:v>-34.043999999999997</c:v>
                </c:pt>
                <c:pt idx="25654">
                  <c:v>-34.041999999999994</c:v>
                </c:pt>
                <c:pt idx="25655">
                  <c:v>-34.039999999999992</c:v>
                </c:pt>
                <c:pt idx="25656">
                  <c:v>-34.037999999999997</c:v>
                </c:pt>
                <c:pt idx="25657">
                  <c:v>-34.035999999999994</c:v>
                </c:pt>
                <c:pt idx="25658">
                  <c:v>-34.033999999999992</c:v>
                </c:pt>
                <c:pt idx="25659">
                  <c:v>-34.031999999999996</c:v>
                </c:pt>
                <c:pt idx="25660">
                  <c:v>-34.029999999999994</c:v>
                </c:pt>
                <c:pt idx="25661">
                  <c:v>-34.027999999999992</c:v>
                </c:pt>
                <c:pt idx="25662">
                  <c:v>-34.025999999999996</c:v>
                </c:pt>
                <c:pt idx="25663">
                  <c:v>-34.023999999999994</c:v>
                </c:pt>
                <c:pt idx="25664">
                  <c:v>-34.021999999999991</c:v>
                </c:pt>
                <c:pt idx="25665">
                  <c:v>-34.019999999999996</c:v>
                </c:pt>
                <c:pt idx="25666">
                  <c:v>-34.017999999999994</c:v>
                </c:pt>
                <c:pt idx="25667">
                  <c:v>-34.015999999999991</c:v>
                </c:pt>
                <c:pt idx="25668">
                  <c:v>-34.013999999999996</c:v>
                </c:pt>
                <c:pt idx="25669">
                  <c:v>-34.011999999999993</c:v>
                </c:pt>
                <c:pt idx="25670">
                  <c:v>-34.009999999999991</c:v>
                </c:pt>
                <c:pt idx="25671">
                  <c:v>-34.007999999999996</c:v>
                </c:pt>
                <c:pt idx="25672">
                  <c:v>-34.005999999999993</c:v>
                </c:pt>
                <c:pt idx="25673">
                  <c:v>-34.003999999999998</c:v>
                </c:pt>
                <c:pt idx="25674">
                  <c:v>-34.001999999999995</c:v>
                </c:pt>
                <c:pt idx="25675">
                  <c:v>-33.999999999999993</c:v>
                </c:pt>
                <c:pt idx="25676">
                  <c:v>-33.997999999999998</c:v>
                </c:pt>
                <c:pt idx="25677">
                  <c:v>-33.995999999999995</c:v>
                </c:pt>
                <c:pt idx="25678">
                  <c:v>-33.993999999999993</c:v>
                </c:pt>
                <c:pt idx="25679">
                  <c:v>-33.991999999999997</c:v>
                </c:pt>
                <c:pt idx="25680">
                  <c:v>-33.989999999999995</c:v>
                </c:pt>
                <c:pt idx="25681">
                  <c:v>-33.987999999999992</c:v>
                </c:pt>
                <c:pt idx="25682">
                  <c:v>-33.985999999999997</c:v>
                </c:pt>
                <c:pt idx="25683">
                  <c:v>-33.983999999999995</c:v>
                </c:pt>
                <c:pt idx="25684">
                  <c:v>-33.981999999999992</c:v>
                </c:pt>
                <c:pt idx="25685">
                  <c:v>-33.979999999999997</c:v>
                </c:pt>
                <c:pt idx="25686">
                  <c:v>-33.977999999999994</c:v>
                </c:pt>
                <c:pt idx="25687">
                  <c:v>-33.975999999999992</c:v>
                </c:pt>
                <c:pt idx="25688">
                  <c:v>-33.973999999999997</c:v>
                </c:pt>
                <c:pt idx="25689">
                  <c:v>-33.971999999999994</c:v>
                </c:pt>
                <c:pt idx="25690">
                  <c:v>-33.969999999999992</c:v>
                </c:pt>
                <c:pt idx="25691">
                  <c:v>-33.967999999999996</c:v>
                </c:pt>
                <c:pt idx="25692">
                  <c:v>-33.965999999999994</c:v>
                </c:pt>
                <c:pt idx="25693">
                  <c:v>-33.963999999999992</c:v>
                </c:pt>
                <c:pt idx="25694">
                  <c:v>-33.961999999999996</c:v>
                </c:pt>
                <c:pt idx="25695">
                  <c:v>-33.959999999999994</c:v>
                </c:pt>
                <c:pt idx="25696">
                  <c:v>-33.957999999999991</c:v>
                </c:pt>
                <c:pt idx="25697">
                  <c:v>-33.955999999999996</c:v>
                </c:pt>
                <c:pt idx="25698">
                  <c:v>-33.953999999999994</c:v>
                </c:pt>
                <c:pt idx="25699">
                  <c:v>-33.951999999999991</c:v>
                </c:pt>
                <c:pt idx="25700">
                  <c:v>-33.949999999999996</c:v>
                </c:pt>
                <c:pt idx="25701">
                  <c:v>-33.947999999999993</c:v>
                </c:pt>
                <c:pt idx="25702">
                  <c:v>-33.945999999999991</c:v>
                </c:pt>
                <c:pt idx="25703">
                  <c:v>-33.943999999999996</c:v>
                </c:pt>
                <c:pt idx="25704">
                  <c:v>-33.941999999999993</c:v>
                </c:pt>
                <c:pt idx="25705">
                  <c:v>-33.94</c:v>
                </c:pt>
                <c:pt idx="25706">
                  <c:v>-33.937999999999995</c:v>
                </c:pt>
                <c:pt idx="25707">
                  <c:v>-33.935999999999993</c:v>
                </c:pt>
                <c:pt idx="25708">
                  <c:v>-33.933999999999997</c:v>
                </c:pt>
                <c:pt idx="25709">
                  <c:v>-33.931999999999995</c:v>
                </c:pt>
                <c:pt idx="25710">
                  <c:v>-33.929999999999993</c:v>
                </c:pt>
                <c:pt idx="25711">
                  <c:v>-33.927999999999997</c:v>
                </c:pt>
                <c:pt idx="25712">
                  <c:v>-33.925999999999995</c:v>
                </c:pt>
                <c:pt idx="25713">
                  <c:v>-33.923999999999992</c:v>
                </c:pt>
                <c:pt idx="25714">
                  <c:v>-33.921999999999997</c:v>
                </c:pt>
                <c:pt idx="25715">
                  <c:v>-33.919999999999995</c:v>
                </c:pt>
                <c:pt idx="25716">
                  <c:v>-33.917999999999992</c:v>
                </c:pt>
                <c:pt idx="25717">
                  <c:v>-33.915999999999997</c:v>
                </c:pt>
                <c:pt idx="25718">
                  <c:v>-33.913999999999994</c:v>
                </c:pt>
                <c:pt idx="25719">
                  <c:v>-33.911999999999992</c:v>
                </c:pt>
                <c:pt idx="25720">
                  <c:v>-33.909999999999997</c:v>
                </c:pt>
                <c:pt idx="25721">
                  <c:v>-33.907999999999994</c:v>
                </c:pt>
                <c:pt idx="25722">
                  <c:v>-33.905999999999992</c:v>
                </c:pt>
                <c:pt idx="25723">
                  <c:v>-33.903999999999996</c:v>
                </c:pt>
                <c:pt idx="25724">
                  <c:v>-33.901999999999994</c:v>
                </c:pt>
                <c:pt idx="25725">
                  <c:v>-33.899999999999991</c:v>
                </c:pt>
                <c:pt idx="25726">
                  <c:v>-33.897999999999996</c:v>
                </c:pt>
                <c:pt idx="25727">
                  <c:v>-33.895999999999994</c:v>
                </c:pt>
                <c:pt idx="25728">
                  <c:v>-33.893999999999991</c:v>
                </c:pt>
                <c:pt idx="25729">
                  <c:v>-33.891999999999996</c:v>
                </c:pt>
                <c:pt idx="25730">
                  <c:v>-33.889999999999993</c:v>
                </c:pt>
                <c:pt idx="25731">
                  <c:v>-33.887999999999991</c:v>
                </c:pt>
                <c:pt idx="25732">
                  <c:v>-33.885999999999996</c:v>
                </c:pt>
                <c:pt idx="25733">
                  <c:v>-33.883999999999993</c:v>
                </c:pt>
                <c:pt idx="25734">
                  <c:v>-33.881999999999991</c:v>
                </c:pt>
                <c:pt idx="25735">
                  <c:v>-33.879999999999995</c:v>
                </c:pt>
                <c:pt idx="25736">
                  <c:v>-33.877999999999993</c:v>
                </c:pt>
                <c:pt idx="25737">
                  <c:v>-33.875999999999998</c:v>
                </c:pt>
                <c:pt idx="25738">
                  <c:v>-33.873999999999995</c:v>
                </c:pt>
                <c:pt idx="25739">
                  <c:v>-33.871999999999993</c:v>
                </c:pt>
                <c:pt idx="25740">
                  <c:v>-33.869999999999997</c:v>
                </c:pt>
                <c:pt idx="25741">
                  <c:v>-33.867999999999995</c:v>
                </c:pt>
                <c:pt idx="25742">
                  <c:v>-33.865999999999993</c:v>
                </c:pt>
                <c:pt idx="25743">
                  <c:v>-33.863999999999997</c:v>
                </c:pt>
                <c:pt idx="25744">
                  <c:v>-33.861999999999995</c:v>
                </c:pt>
                <c:pt idx="25745">
                  <c:v>-33.859999999999992</c:v>
                </c:pt>
                <c:pt idx="25746">
                  <c:v>-33.857999999999997</c:v>
                </c:pt>
                <c:pt idx="25747">
                  <c:v>-33.855999999999995</c:v>
                </c:pt>
                <c:pt idx="25748">
                  <c:v>-33.853999999999992</c:v>
                </c:pt>
                <c:pt idx="25749">
                  <c:v>-33.851999999999997</c:v>
                </c:pt>
                <c:pt idx="25750">
                  <c:v>-33.849999999999994</c:v>
                </c:pt>
                <c:pt idx="25751">
                  <c:v>-33.847999999999992</c:v>
                </c:pt>
                <c:pt idx="25752">
                  <c:v>-33.845999999999997</c:v>
                </c:pt>
                <c:pt idx="25753">
                  <c:v>-33.843999999999994</c:v>
                </c:pt>
                <c:pt idx="25754">
                  <c:v>-33.841999999999992</c:v>
                </c:pt>
                <c:pt idx="25755">
                  <c:v>-33.839999999999996</c:v>
                </c:pt>
                <c:pt idx="25756">
                  <c:v>-33.837999999999994</c:v>
                </c:pt>
                <c:pt idx="25757">
                  <c:v>-33.835999999999991</c:v>
                </c:pt>
                <c:pt idx="25758">
                  <c:v>-33.833999999999996</c:v>
                </c:pt>
                <c:pt idx="25759">
                  <c:v>-33.831999999999994</c:v>
                </c:pt>
                <c:pt idx="25760">
                  <c:v>-33.829999999999991</c:v>
                </c:pt>
                <c:pt idx="25761">
                  <c:v>-33.827999999999996</c:v>
                </c:pt>
                <c:pt idx="25762">
                  <c:v>-33.825999999999993</c:v>
                </c:pt>
                <c:pt idx="25763">
                  <c:v>-33.823999999999991</c:v>
                </c:pt>
                <c:pt idx="25764">
                  <c:v>-33.821999999999996</c:v>
                </c:pt>
                <c:pt idx="25765">
                  <c:v>-33.819999999999993</c:v>
                </c:pt>
                <c:pt idx="25766">
                  <c:v>-33.817999999999998</c:v>
                </c:pt>
                <c:pt idx="25767">
                  <c:v>-33.815999999999995</c:v>
                </c:pt>
                <c:pt idx="25768">
                  <c:v>-33.813999999999993</c:v>
                </c:pt>
                <c:pt idx="25769">
                  <c:v>-33.811999999999998</c:v>
                </c:pt>
                <c:pt idx="25770">
                  <c:v>-33.809999999999995</c:v>
                </c:pt>
                <c:pt idx="25771">
                  <c:v>-33.807999999999993</c:v>
                </c:pt>
                <c:pt idx="25772">
                  <c:v>-33.805999999999997</c:v>
                </c:pt>
                <c:pt idx="25773">
                  <c:v>-33.803999999999995</c:v>
                </c:pt>
                <c:pt idx="25774">
                  <c:v>-33.801999999999992</c:v>
                </c:pt>
                <c:pt idx="25775">
                  <c:v>-33.799999999999997</c:v>
                </c:pt>
                <c:pt idx="25776">
                  <c:v>-33.797999999999995</c:v>
                </c:pt>
                <c:pt idx="25777">
                  <c:v>-33.795999999999992</c:v>
                </c:pt>
                <c:pt idx="25778">
                  <c:v>-33.793999999999997</c:v>
                </c:pt>
                <c:pt idx="25779">
                  <c:v>-33.791999999999994</c:v>
                </c:pt>
                <c:pt idx="25780">
                  <c:v>-33.789999999999992</c:v>
                </c:pt>
                <c:pt idx="25781">
                  <c:v>-33.787999999999997</c:v>
                </c:pt>
                <c:pt idx="25782">
                  <c:v>-33.785999999999994</c:v>
                </c:pt>
                <c:pt idx="25783">
                  <c:v>-33.783999999999992</c:v>
                </c:pt>
                <c:pt idx="25784">
                  <c:v>-33.781999999999996</c:v>
                </c:pt>
                <c:pt idx="25785">
                  <c:v>-33.779999999999994</c:v>
                </c:pt>
                <c:pt idx="25786">
                  <c:v>-33.777999999999992</c:v>
                </c:pt>
                <c:pt idx="25787">
                  <c:v>-33.775999999999996</c:v>
                </c:pt>
                <c:pt idx="25788">
                  <c:v>-33.773999999999994</c:v>
                </c:pt>
                <c:pt idx="25789">
                  <c:v>-33.771999999999991</c:v>
                </c:pt>
                <c:pt idx="25790">
                  <c:v>-33.769999999999996</c:v>
                </c:pt>
                <c:pt idx="25791">
                  <c:v>-33.767999999999994</c:v>
                </c:pt>
                <c:pt idx="25792">
                  <c:v>-33.765999999999991</c:v>
                </c:pt>
                <c:pt idx="25793">
                  <c:v>-33.763999999999996</c:v>
                </c:pt>
                <c:pt idx="25794">
                  <c:v>-33.761999999999993</c:v>
                </c:pt>
                <c:pt idx="25795">
                  <c:v>-33.759999999999991</c:v>
                </c:pt>
                <c:pt idx="25796">
                  <c:v>-33.757999999999996</c:v>
                </c:pt>
                <c:pt idx="25797">
                  <c:v>-33.755999999999993</c:v>
                </c:pt>
                <c:pt idx="25798">
                  <c:v>-33.753999999999998</c:v>
                </c:pt>
                <c:pt idx="25799">
                  <c:v>-33.751999999999995</c:v>
                </c:pt>
                <c:pt idx="25800">
                  <c:v>-33.749999999999993</c:v>
                </c:pt>
                <c:pt idx="25801">
                  <c:v>-33.747999999999998</c:v>
                </c:pt>
                <c:pt idx="25802">
                  <c:v>-33.745999999999995</c:v>
                </c:pt>
                <c:pt idx="25803">
                  <c:v>-33.743999999999993</c:v>
                </c:pt>
                <c:pt idx="25804">
                  <c:v>-33.741999999999997</c:v>
                </c:pt>
                <c:pt idx="25805">
                  <c:v>-33.739999999999995</c:v>
                </c:pt>
                <c:pt idx="25806">
                  <c:v>-33.737999999999992</c:v>
                </c:pt>
                <c:pt idx="25807">
                  <c:v>-33.735999999999997</c:v>
                </c:pt>
                <c:pt idx="25808">
                  <c:v>-33.733999999999995</c:v>
                </c:pt>
                <c:pt idx="25809">
                  <c:v>-33.731999999999992</c:v>
                </c:pt>
                <c:pt idx="25810">
                  <c:v>-33.729999999999997</c:v>
                </c:pt>
                <c:pt idx="25811">
                  <c:v>-33.727999999999994</c:v>
                </c:pt>
                <c:pt idx="25812">
                  <c:v>-33.725999999999992</c:v>
                </c:pt>
                <c:pt idx="25813">
                  <c:v>-33.723999999999997</c:v>
                </c:pt>
                <c:pt idx="25814">
                  <c:v>-33.721999999999994</c:v>
                </c:pt>
                <c:pt idx="25815">
                  <c:v>-33.719999999999992</c:v>
                </c:pt>
                <c:pt idx="25816">
                  <c:v>-33.717999999999996</c:v>
                </c:pt>
                <c:pt idx="25817">
                  <c:v>-33.715999999999994</c:v>
                </c:pt>
                <c:pt idx="25818">
                  <c:v>-33.713999999999992</c:v>
                </c:pt>
                <c:pt idx="25819">
                  <c:v>-33.711999999999996</c:v>
                </c:pt>
                <c:pt idx="25820">
                  <c:v>-33.709999999999994</c:v>
                </c:pt>
                <c:pt idx="25821">
                  <c:v>-33.707999999999991</c:v>
                </c:pt>
                <c:pt idx="25822">
                  <c:v>-33.705999999999996</c:v>
                </c:pt>
                <c:pt idx="25823">
                  <c:v>-33.703999999999994</c:v>
                </c:pt>
                <c:pt idx="25824">
                  <c:v>-33.701999999999991</c:v>
                </c:pt>
                <c:pt idx="25825">
                  <c:v>-33.699999999999996</c:v>
                </c:pt>
                <c:pt idx="25826">
                  <c:v>-33.697999999999993</c:v>
                </c:pt>
                <c:pt idx="25827">
                  <c:v>-33.695999999999991</c:v>
                </c:pt>
                <c:pt idx="25828">
                  <c:v>-33.693999999999996</c:v>
                </c:pt>
                <c:pt idx="25829">
                  <c:v>-33.691999999999993</c:v>
                </c:pt>
                <c:pt idx="25830">
                  <c:v>-33.69</c:v>
                </c:pt>
                <c:pt idx="25831">
                  <c:v>-33.687999999999995</c:v>
                </c:pt>
                <c:pt idx="25832">
                  <c:v>-33.685999999999993</c:v>
                </c:pt>
                <c:pt idx="25833">
                  <c:v>-33.683999999999997</c:v>
                </c:pt>
                <c:pt idx="25834">
                  <c:v>-33.681999999999995</c:v>
                </c:pt>
                <c:pt idx="25835">
                  <c:v>-33.679999999999993</c:v>
                </c:pt>
                <c:pt idx="25836">
                  <c:v>-33.677999999999997</c:v>
                </c:pt>
                <c:pt idx="25837">
                  <c:v>-33.675999999999995</c:v>
                </c:pt>
                <c:pt idx="25838">
                  <c:v>-33.673999999999992</c:v>
                </c:pt>
                <c:pt idx="25839">
                  <c:v>-33.671999999999997</c:v>
                </c:pt>
                <c:pt idx="25840">
                  <c:v>-33.669999999999995</c:v>
                </c:pt>
                <c:pt idx="25841">
                  <c:v>-33.667999999999992</c:v>
                </c:pt>
                <c:pt idx="25842">
                  <c:v>-33.665999999999997</c:v>
                </c:pt>
                <c:pt idx="25843">
                  <c:v>-33.663999999999994</c:v>
                </c:pt>
                <c:pt idx="25844">
                  <c:v>-33.661999999999992</c:v>
                </c:pt>
                <c:pt idx="25845">
                  <c:v>-33.659999999999997</c:v>
                </c:pt>
                <c:pt idx="25846">
                  <c:v>-33.657999999999994</c:v>
                </c:pt>
                <c:pt idx="25847">
                  <c:v>-33.655999999999992</c:v>
                </c:pt>
                <c:pt idx="25848">
                  <c:v>-33.653999999999996</c:v>
                </c:pt>
                <c:pt idx="25849">
                  <c:v>-33.651999999999994</c:v>
                </c:pt>
                <c:pt idx="25850">
                  <c:v>-33.649999999999991</c:v>
                </c:pt>
                <c:pt idx="25851">
                  <c:v>-33.647999999999996</c:v>
                </c:pt>
                <c:pt idx="25852">
                  <c:v>-33.645999999999994</c:v>
                </c:pt>
                <c:pt idx="25853">
                  <c:v>-33.643999999999991</c:v>
                </c:pt>
                <c:pt idx="25854">
                  <c:v>-33.641999999999996</c:v>
                </c:pt>
                <c:pt idx="25855">
                  <c:v>-33.639999999999993</c:v>
                </c:pt>
                <c:pt idx="25856">
                  <c:v>-33.637999999999991</c:v>
                </c:pt>
                <c:pt idx="25857">
                  <c:v>-33.635999999999996</c:v>
                </c:pt>
                <c:pt idx="25858">
                  <c:v>-33.633999999999993</c:v>
                </c:pt>
                <c:pt idx="25859">
                  <c:v>-33.631999999999991</c:v>
                </c:pt>
                <c:pt idx="25860">
                  <c:v>-33.629999999999995</c:v>
                </c:pt>
                <c:pt idx="25861">
                  <c:v>-33.627999999999993</c:v>
                </c:pt>
                <c:pt idx="25862">
                  <c:v>-33.625999999999998</c:v>
                </c:pt>
                <c:pt idx="25863">
                  <c:v>-33.623999999999995</c:v>
                </c:pt>
                <c:pt idx="25864">
                  <c:v>-33.621999999999993</c:v>
                </c:pt>
                <c:pt idx="25865">
                  <c:v>-33.619999999999997</c:v>
                </c:pt>
                <c:pt idx="25866">
                  <c:v>-33.617999999999995</c:v>
                </c:pt>
                <c:pt idx="25867">
                  <c:v>-33.615999999999993</c:v>
                </c:pt>
                <c:pt idx="25868">
                  <c:v>-33.613999999999997</c:v>
                </c:pt>
                <c:pt idx="25869">
                  <c:v>-33.611999999999995</c:v>
                </c:pt>
                <c:pt idx="25870">
                  <c:v>-33.609999999999992</c:v>
                </c:pt>
                <c:pt idx="25871">
                  <c:v>-33.607999999999997</c:v>
                </c:pt>
                <c:pt idx="25872">
                  <c:v>-33.605999999999995</c:v>
                </c:pt>
                <c:pt idx="25873">
                  <c:v>-33.603999999999992</c:v>
                </c:pt>
                <c:pt idx="25874">
                  <c:v>-33.601999999999997</c:v>
                </c:pt>
                <c:pt idx="25875">
                  <c:v>-33.599999999999994</c:v>
                </c:pt>
                <c:pt idx="25876">
                  <c:v>-33.597999999999992</c:v>
                </c:pt>
                <c:pt idx="25877">
                  <c:v>-33.595999999999997</c:v>
                </c:pt>
                <c:pt idx="25878">
                  <c:v>-33.593999999999994</c:v>
                </c:pt>
                <c:pt idx="25879">
                  <c:v>-33.591999999999992</c:v>
                </c:pt>
                <c:pt idx="25880">
                  <c:v>-33.589999999999996</c:v>
                </c:pt>
                <c:pt idx="25881">
                  <c:v>-33.587999999999994</c:v>
                </c:pt>
                <c:pt idx="25882">
                  <c:v>-33.585999999999991</c:v>
                </c:pt>
                <c:pt idx="25883">
                  <c:v>-33.583999999999996</c:v>
                </c:pt>
                <c:pt idx="25884">
                  <c:v>-33.581999999999994</c:v>
                </c:pt>
                <c:pt idx="25885">
                  <c:v>-33.579999999999991</c:v>
                </c:pt>
                <c:pt idx="25886">
                  <c:v>-33.577999999999996</c:v>
                </c:pt>
                <c:pt idx="25887">
                  <c:v>-33.575999999999993</c:v>
                </c:pt>
                <c:pt idx="25888">
                  <c:v>-33.573999999999991</c:v>
                </c:pt>
                <c:pt idx="25889">
                  <c:v>-33.571999999999996</c:v>
                </c:pt>
                <c:pt idx="25890">
                  <c:v>-33.569999999999993</c:v>
                </c:pt>
                <c:pt idx="25891">
                  <c:v>-33.567999999999998</c:v>
                </c:pt>
                <c:pt idx="25892">
                  <c:v>-33.565999999999995</c:v>
                </c:pt>
                <c:pt idx="25893">
                  <c:v>-33.563999999999993</c:v>
                </c:pt>
                <c:pt idx="25894">
                  <c:v>-33.561999999999998</c:v>
                </c:pt>
                <c:pt idx="25895">
                  <c:v>-33.559999999999995</c:v>
                </c:pt>
                <c:pt idx="25896">
                  <c:v>-33.557999999999993</c:v>
                </c:pt>
                <c:pt idx="25897">
                  <c:v>-33.555999999999997</c:v>
                </c:pt>
                <c:pt idx="25898">
                  <c:v>-33.553999999999995</c:v>
                </c:pt>
                <c:pt idx="25899">
                  <c:v>-33.551999999999992</c:v>
                </c:pt>
                <c:pt idx="25900">
                  <c:v>-33.549999999999997</c:v>
                </c:pt>
                <c:pt idx="25901">
                  <c:v>-33.547999999999995</c:v>
                </c:pt>
                <c:pt idx="25902">
                  <c:v>-33.545999999999992</c:v>
                </c:pt>
                <c:pt idx="25903">
                  <c:v>-33.543999999999997</c:v>
                </c:pt>
                <c:pt idx="25904">
                  <c:v>-33.541999999999994</c:v>
                </c:pt>
                <c:pt idx="25905">
                  <c:v>-33.539999999999992</c:v>
                </c:pt>
                <c:pt idx="25906">
                  <c:v>-33.537999999999997</c:v>
                </c:pt>
                <c:pt idx="25907">
                  <c:v>-33.535999999999994</c:v>
                </c:pt>
                <c:pt idx="25908">
                  <c:v>-33.533999999999992</c:v>
                </c:pt>
                <c:pt idx="25909">
                  <c:v>-33.531999999999996</c:v>
                </c:pt>
                <c:pt idx="25910">
                  <c:v>-33.529999999999994</c:v>
                </c:pt>
                <c:pt idx="25911">
                  <c:v>-33.527999999999992</c:v>
                </c:pt>
                <c:pt idx="25912">
                  <c:v>-33.525999999999996</c:v>
                </c:pt>
                <c:pt idx="25913">
                  <c:v>-33.523999999999994</c:v>
                </c:pt>
                <c:pt idx="25914">
                  <c:v>-33.521999999999991</c:v>
                </c:pt>
                <c:pt idx="25915">
                  <c:v>-33.519999999999996</c:v>
                </c:pt>
                <c:pt idx="25916">
                  <c:v>-33.517999999999994</c:v>
                </c:pt>
                <c:pt idx="25917">
                  <c:v>-33.515999999999991</c:v>
                </c:pt>
                <c:pt idx="25918">
                  <c:v>-33.513999999999996</c:v>
                </c:pt>
                <c:pt idx="25919">
                  <c:v>-33.511999999999993</c:v>
                </c:pt>
                <c:pt idx="25920">
                  <c:v>-33.509999999999991</c:v>
                </c:pt>
                <c:pt idx="25921">
                  <c:v>-33.507999999999996</c:v>
                </c:pt>
                <c:pt idx="25922">
                  <c:v>-33.505999999999993</c:v>
                </c:pt>
                <c:pt idx="25923">
                  <c:v>-33.503999999999998</c:v>
                </c:pt>
                <c:pt idx="25924">
                  <c:v>-33.501999999999995</c:v>
                </c:pt>
                <c:pt idx="25925">
                  <c:v>-33.499999999999993</c:v>
                </c:pt>
                <c:pt idx="25926">
                  <c:v>-33.497999999999998</c:v>
                </c:pt>
                <c:pt idx="25927">
                  <c:v>-33.495999999999995</c:v>
                </c:pt>
                <c:pt idx="25928">
                  <c:v>-33.493999999999993</c:v>
                </c:pt>
                <c:pt idx="25929">
                  <c:v>-33.491999999999997</c:v>
                </c:pt>
                <c:pt idx="25930">
                  <c:v>-33.489999999999995</c:v>
                </c:pt>
                <c:pt idx="25931">
                  <c:v>-33.487999999999992</c:v>
                </c:pt>
                <c:pt idx="25932">
                  <c:v>-33.485999999999997</c:v>
                </c:pt>
                <c:pt idx="25933">
                  <c:v>-33.483999999999995</c:v>
                </c:pt>
                <c:pt idx="25934">
                  <c:v>-33.481999999999992</c:v>
                </c:pt>
                <c:pt idx="25935">
                  <c:v>-33.479999999999997</c:v>
                </c:pt>
                <c:pt idx="25936">
                  <c:v>-33.477999999999994</c:v>
                </c:pt>
                <c:pt idx="25937">
                  <c:v>-33.475999999999992</c:v>
                </c:pt>
                <c:pt idx="25938">
                  <c:v>-33.473999999999997</c:v>
                </c:pt>
                <c:pt idx="25939">
                  <c:v>-33.471999999999994</c:v>
                </c:pt>
                <c:pt idx="25940">
                  <c:v>-33.469999999999992</c:v>
                </c:pt>
                <c:pt idx="25941">
                  <c:v>-33.467999999999996</c:v>
                </c:pt>
                <c:pt idx="25942">
                  <c:v>-33.465999999999994</c:v>
                </c:pt>
                <c:pt idx="25943">
                  <c:v>-33.463999999999992</c:v>
                </c:pt>
                <c:pt idx="25944">
                  <c:v>-33.461999999999996</c:v>
                </c:pt>
                <c:pt idx="25945">
                  <c:v>-33.459999999999994</c:v>
                </c:pt>
                <c:pt idx="25946">
                  <c:v>-33.457999999999991</c:v>
                </c:pt>
                <c:pt idx="25947">
                  <c:v>-33.455999999999996</c:v>
                </c:pt>
                <c:pt idx="25948">
                  <c:v>-33.453999999999994</c:v>
                </c:pt>
                <c:pt idx="25949">
                  <c:v>-33.451999999999991</c:v>
                </c:pt>
                <c:pt idx="25950">
                  <c:v>-33.449999999999996</c:v>
                </c:pt>
                <c:pt idx="25951">
                  <c:v>-33.447999999999993</c:v>
                </c:pt>
                <c:pt idx="25952">
                  <c:v>-33.445999999999991</c:v>
                </c:pt>
                <c:pt idx="25953">
                  <c:v>-33.443999999999996</c:v>
                </c:pt>
                <c:pt idx="25954">
                  <c:v>-33.441999999999993</c:v>
                </c:pt>
                <c:pt idx="25955">
                  <c:v>-33.44</c:v>
                </c:pt>
                <c:pt idx="25956">
                  <c:v>-33.437999999999995</c:v>
                </c:pt>
                <c:pt idx="25957">
                  <c:v>-33.435999999999993</c:v>
                </c:pt>
                <c:pt idx="25958">
                  <c:v>-33.433999999999997</c:v>
                </c:pt>
                <c:pt idx="25959">
                  <c:v>-33.431999999999995</c:v>
                </c:pt>
                <c:pt idx="25960">
                  <c:v>-33.429999999999993</c:v>
                </c:pt>
                <c:pt idx="25961">
                  <c:v>-33.427999999999997</c:v>
                </c:pt>
                <c:pt idx="25962">
                  <c:v>-33.425999999999995</c:v>
                </c:pt>
                <c:pt idx="25963">
                  <c:v>-33.423999999999992</c:v>
                </c:pt>
                <c:pt idx="25964">
                  <c:v>-33.421999999999997</c:v>
                </c:pt>
                <c:pt idx="25965">
                  <c:v>-33.419999999999995</c:v>
                </c:pt>
                <c:pt idx="25966">
                  <c:v>-33.417999999999992</c:v>
                </c:pt>
                <c:pt idx="25967">
                  <c:v>-33.415999999999997</c:v>
                </c:pt>
                <c:pt idx="25968">
                  <c:v>-33.413999999999994</c:v>
                </c:pt>
                <c:pt idx="25969">
                  <c:v>-33.411999999999992</c:v>
                </c:pt>
                <c:pt idx="25970">
                  <c:v>-33.409999999999997</c:v>
                </c:pt>
                <c:pt idx="25971">
                  <c:v>-33.407999999999994</c:v>
                </c:pt>
                <c:pt idx="25972">
                  <c:v>-33.405999999999992</c:v>
                </c:pt>
                <c:pt idx="25973">
                  <c:v>-33.403999999999996</c:v>
                </c:pt>
                <c:pt idx="25974">
                  <c:v>-33.401999999999994</c:v>
                </c:pt>
                <c:pt idx="25975">
                  <c:v>-33.399999999999991</c:v>
                </c:pt>
                <c:pt idx="25976">
                  <c:v>-33.397999999999996</c:v>
                </c:pt>
                <c:pt idx="25977">
                  <c:v>-33.395999999999994</c:v>
                </c:pt>
                <c:pt idx="25978">
                  <c:v>-33.393999999999991</c:v>
                </c:pt>
                <c:pt idx="25979">
                  <c:v>-33.391999999999996</c:v>
                </c:pt>
                <c:pt idx="25980">
                  <c:v>-33.389999999999993</c:v>
                </c:pt>
                <c:pt idx="25981">
                  <c:v>-33.387999999999991</c:v>
                </c:pt>
                <c:pt idx="25982">
                  <c:v>-33.385999999999996</c:v>
                </c:pt>
                <c:pt idx="25983">
                  <c:v>-33.383999999999993</c:v>
                </c:pt>
                <c:pt idx="25984">
                  <c:v>-33.381999999999991</c:v>
                </c:pt>
                <c:pt idx="25985">
                  <c:v>-33.379999999999995</c:v>
                </c:pt>
                <c:pt idx="25986">
                  <c:v>-33.377999999999993</c:v>
                </c:pt>
                <c:pt idx="25987">
                  <c:v>-33.375999999999998</c:v>
                </c:pt>
                <c:pt idx="25988">
                  <c:v>-33.373999999999995</c:v>
                </c:pt>
                <c:pt idx="25989">
                  <c:v>-33.371999999999993</c:v>
                </c:pt>
                <c:pt idx="25990">
                  <c:v>-33.369999999999997</c:v>
                </c:pt>
                <c:pt idx="25991">
                  <c:v>-33.367999999999995</c:v>
                </c:pt>
                <c:pt idx="25992">
                  <c:v>-33.365999999999993</c:v>
                </c:pt>
                <c:pt idx="25993">
                  <c:v>-33.363999999999997</c:v>
                </c:pt>
                <c:pt idx="25994">
                  <c:v>-33.361999999999995</c:v>
                </c:pt>
                <c:pt idx="25995">
                  <c:v>-33.359999999999992</c:v>
                </c:pt>
                <c:pt idx="25996">
                  <c:v>-33.357999999999997</c:v>
                </c:pt>
                <c:pt idx="25997">
                  <c:v>-33.355999999999995</c:v>
                </c:pt>
                <c:pt idx="25998">
                  <c:v>-33.353999999999992</c:v>
                </c:pt>
                <c:pt idx="25999">
                  <c:v>-33.351999999999997</c:v>
                </c:pt>
                <c:pt idx="26000">
                  <c:v>-33.349999999999994</c:v>
                </c:pt>
                <c:pt idx="26001">
                  <c:v>-33.347999999999992</c:v>
                </c:pt>
                <c:pt idx="26002">
                  <c:v>-33.345999999999997</c:v>
                </c:pt>
                <c:pt idx="26003">
                  <c:v>-33.343999999999994</c:v>
                </c:pt>
                <c:pt idx="26004">
                  <c:v>-33.341999999999992</c:v>
                </c:pt>
                <c:pt idx="26005">
                  <c:v>-33.339999999999996</c:v>
                </c:pt>
                <c:pt idx="26006">
                  <c:v>-33.337999999999994</c:v>
                </c:pt>
                <c:pt idx="26007">
                  <c:v>-33.335999999999991</c:v>
                </c:pt>
                <c:pt idx="26008">
                  <c:v>-33.333999999999996</c:v>
                </c:pt>
                <c:pt idx="26009">
                  <c:v>-33.331999999999994</c:v>
                </c:pt>
                <c:pt idx="26010">
                  <c:v>-33.329999999999991</c:v>
                </c:pt>
                <c:pt idx="26011">
                  <c:v>-33.327999999999996</c:v>
                </c:pt>
                <c:pt idx="26012">
                  <c:v>-33.325999999999993</c:v>
                </c:pt>
                <c:pt idx="26013">
                  <c:v>-33.323999999999991</c:v>
                </c:pt>
                <c:pt idx="26014">
                  <c:v>-33.321999999999996</c:v>
                </c:pt>
                <c:pt idx="26015">
                  <c:v>-33.319999999999993</c:v>
                </c:pt>
                <c:pt idx="26016">
                  <c:v>-33.317999999999998</c:v>
                </c:pt>
                <c:pt idx="26017">
                  <c:v>-33.315999999999995</c:v>
                </c:pt>
                <c:pt idx="26018">
                  <c:v>-33.313999999999993</c:v>
                </c:pt>
                <c:pt idx="26019">
                  <c:v>-33.311999999999998</c:v>
                </c:pt>
                <c:pt idx="26020">
                  <c:v>-33.309999999999995</c:v>
                </c:pt>
                <c:pt idx="26021">
                  <c:v>-33.307999999999993</c:v>
                </c:pt>
                <c:pt idx="26022">
                  <c:v>-33.305999999999997</c:v>
                </c:pt>
                <c:pt idx="26023">
                  <c:v>-33.303999999999995</c:v>
                </c:pt>
                <c:pt idx="26024">
                  <c:v>-33.301999999999992</c:v>
                </c:pt>
                <c:pt idx="26025">
                  <c:v>-33.299999999999997</c:v>
                </c:pt>
                <c:pt idx="26026">
                  <c:v>-33.297999999999995</c:v>
                </c:pt>
                <c:pt idx="26027">
                  <c:v>-33.295999999999992</c:v>
                </c:pt>
                <c:pt idx="26028">
                  <c:v>-33.293999999999997</c:v>
                </c:pt>
                <c:pt idx="26029">
                  <c:v>-33.291999999999994</c:v>
                </c:pt>
                <c:pt idx="26030">
                  <c:v>-33.289999999999992</c:v>
                </c:pt>
                <c:pt idx="26031">
                  <c:v>-33.287999999999997</c:v>
                </c:pt>
                <c:pt idx="26032">
                  <c:v>-33.285999999999994</c:v>
                </c:pt>
                <c:pt idx="26033">
                  <c:v>-33.283999999999992</c:v>
                </c:pt>
                <c:pt idx="26034">
                  <c:v>-33.281999999999996</c:v>
                </c:pt>
                <c:pt idx="26035">
                  <c:v>-33.279999999999994</c:v>
                </c:pt>
                <c:pt idx="26036">
                  <c:v>-33.277999999999992</c:v>
                </c:pt>
                <c:pt idx="26037">
                  <c:v>-33.275999999999996</c:v>
                </c:pt>
                <c:pt idx="26038">
                  <c:v>-33.273999999999994</c:v>
                </c:pt>
                <c:pt idx="26039">
                  <c:v>-33.271999999999991</c:v>
                </c:pt>
                <c:pt idx="26040">
                  <c:v>-33.269999999999996</c:v>
                </c:pt>
                <c:pt idx="26041">
                  <c:v>-33.267999999999994</c:v>
                </c:pt>
                <c:pt idx="26042">
                  <c:v>-33.265999999999991</c:v>
                </c:pt>
                <c:pt idx="26043">
                  <c:v>-33.263999999999996</c:v>
                </c:pt>
                <c:pt idx="26044">
                  <c:v>-33.261999999999993</c:v>
                </c:pt>
                <c:pt idx="26045">
                  <c:v>-33.259999999999991</c:v>
                </c:pt>
                <c:pt idx="26046">
                  <c:v>-33.257999999999996</c:v>
                </c:pt>
                <c:pt idx="26047">
                  <c:v>-33.255999999999993</c:v>
                </c:pt>
                <c:pt idx="26048">
                  <c:v>-33.253999999999998</c:v>
                </c:pt>
                <c:pt idx="26049">
                  <c:v>-33.251999999999995</c:v>
                </c:pt>
                <c:pt idx="26050">
                  <c:v>-33.249999999999993</c:v>
                </c:pt>
                <c:pt idx="26051">
                  <c:v>-33.247999999999998</c:v>
                </c:pt>
                <c:pt idx="26052">
                  <c:v>-33.245999999999995</c:v>
                </c:pt>
                <c:pt idx="26053">
                  <c:v>-33.243999999999993</c:v>
                </c:pt>
                <c:pt idx="26054">
                  <c:v>-33.241999999999997</c:v>
                </c:pt>
                <c:pt idx="26055">
                  <c:v>-33.239999999999995</c:v>
                </c:pt>
                <c:pt idx="26056">
                  <c:v>-33.237999999999992</c:v>
                </c:pt>
                <c:pt idx="26057">
                  <c:v>-33.235999999999997</c:v>
                </c:pt>
                <c:pt idx="26058">
                  <c:v>-33.233999999999995</c:v>
                </c:pt>
                <c:pt idx="26059">
                  <c:v>-33.231999999999992</c:v>
                </c:pt>
                <c:pt idx="26060">
                  <c:v>-33.229999999999997</c:v>
                </c:pt>
                <c:pt idx="26061">
                  <c:v>-33.227999999999994</c:v>
                </c:pt>
                <c:pt idx="26062">
                  <c:v>-33.225999999999992</c:v>
                </c:pt>
                <c:pt idx="26063">
                  <c:v>-33.223999999999997</c:v>
                </c:pt>
                <c:pt idx="26064">
                  <c:v>-33.221999999999994</c:v>
                </c:pt>
                <c:pt idx="26065">
                  <c:v>-33.219999999999992</c:v>
                </c:pt>
                <c:pt idx="26066">
                  <c:v>-33.217999999999996</c:v>
                </c:pt>
                <c:pt idx="26067">
                  <c:v>-33.215999999999994</c:v>
                </c:pt>
                <c:pt idx="26068">
                  <c:v>-33.213999999999992</c:v>
                </c:pt>
                <c:pt idx="26069">
                  <c:v>-33.211999999999996</c:v>
                </c:pt>
                <c:pt idx="26070">
                  <c:v>-33.209999999999994</c:v>
                </c:pt>
                <c:pt idx="26071">
                  <c:v>-33.207999999999991</c:v>
                </c:pt>
                <c:pt idx="26072">
                  <c:v>-33.205999999999996</c:v>
                </c:pt>
                <c:pt idx="26073">
                  <c:v>-33.203999999999994</c:v>
                </c:pt>
                <c:pt idx="26074">
                  <c:v>-33.201999999999991</c:v>
                </c:pt>
                <c:pt idx="26075">
                  <c:v>-33.199999999999996</c:v>
                </c:pt>
                <c:pt idx="26076">
                  <c:v>-33.197999999999993</c:v>
                </c:pt>
                <c:pt idx="26077">
                  <c:v>-33.195999999999991</c:v>
                </c:pt>
                <c:pt idx="26078">
                  <c:v>-33.193999999999996</c:v>
                </c:pt>
                <c:pt idx="26079">
                  <c:v>-33.191999999999993</c:v>
                </c:pt>
                <c:pt idx="26080">
                  <c:v>-33.19</c:v>
                </c:pt>
                <c:pt idx="26081">
                  <c:v>-33.187999999999995</c:v>
                </c:pt>
                <c:pt idx="26082">
                  <c:v>-33.185999999999993</c:v>
                </c:pt>
                <c:pt idx="26083">
                  <c:v>-33.183999999999997</c:v>
                </c:pt>
                <c:pt idx="26084">
                  <c:v>-33.181999999999995</c:v>
                </c:pt>
                <c:pt idx="26085">
                  <c:v>-33.179999999999993</c:v>
                </c:pt>
                <c:pt idx="26086">
                  <c:v>-33.177999999999997</c:v>
                </c:pt>
                <c:pt idx="26087">
                  <c:v>-33.175999999999995</c:v>
                </c:pt>
                <c:pt idx="26088">
                  <c:v>-33.173999999999992</c:v>
                </c:pt>
                <c:pt idx="26089">
                  <c:v>-33.171999999999997</c:v>
                </c:pt>
                <c:pt idx="26090">
                  <c:v>-33.169999999999995</c:v>
                </c:pt>
                <c:pt idx="26091">
                  <c:v>-33.167999999999992</c:v>
                </c:pt>
                <c:pt idx="26092">
                  <c:v>-33.165999999999997</c:v>
                </c:pt>
                <c:pt idx="26093">
                  <c:v>-33.163999999999994</c:v>
                </c:pt>
                <c:pt idx="26094">
                  <c:v>-33.161999999999992</c:v>
                </c:pt>
                <c:pt idx="26095">
                  <c:v>-33.159999999999997</c:v>
                </c:pt>
                <c:pt idx="26096">
                  <c:v>-33.157999999999994</c:v>
                </c:pt>
                <c:pt idx="26097">
                  <c:v>-33.155999999999992</c:v>
                </c:pt>
                <c:pt idx="26098">
                  <c:v>-33.153999999999996</c:v>
                </c:pt>
                <c:pt idx="26099">
                  <c:v>-33.151999999999994</c:v>
                </c:pt>
                <c:pt idx="26100">
                  <c:v>-33.149999999999991</c:v>
                </c:pt>
                <c:pt idx="26101">
                  <c:v>-33.147999999999996</c:v>
                </c:pt>
                <c:pt idx="26102">
                  <c:v>-33.145999999999994</c:v>
                </c:pt>
                <c:pt idx="26103">
                  <c:v>-33.143999999999991</c:v>
                </c:pt>
                <c:pt idx="26104">
                  <c:v>-33.141999999999996</c:v>
                </c:pt>
                <c:pt idx="26105">
                  <c:v>-33.139999999999993</c:v>
                </c:pt>
                <c:pt idx="26106">
                  <c:v>-33.137999999999991</c:v>
                </c:pt>
                <c:pt idx="26107">
                  <c:v>-33.135999999999996</c:v>
                </c:pt>
                <c:pt idx="26108">
                  <c:v>-33.133999999999993</c:v>
                </c:pt>
                <c:pt idx="26109">
                  <c:v>-33.131999999999991</c:v>
                </c:pt>
                <c:pt idx="26110">
                  <c:v>-33.129999999999995</c:v>
                </c:pt>
                <c:pt idx="26111">
                  <c:v>-33.127999999999993</c:v>
                </c:pt>
                <c:pt idx="26112">
                  <c:v>-33.125999999999998</c:v>
                </c:pt>
                <c:pt idx="26113">
                  <c:v>-33.123999999999995</c:v>
                </c:pt>
                <c:pt idx="26114">
                  <c:v>-33.121999999999993</c:v>
                </c:pt>
                <c:pt idx="26115">
                  <c:v>-33.119999999999997</c:v>
                </c:pt>
                <c:pt idx="26116">
                  <c:v>-33.117999999999995</c:v>
                </c:pt>
                <c:pt idx="26117">
                  <c:v>-33.115999999999993</c:v>
                </c:pt>
                <c:pt idx="26118">
                  <c:v>-33.113999999999997</c:v>
                </c:pt>
                <c:pt idx="26119">
                  <c:v>-33.111999999999995</c:v>
                </c:pt>
                <c:pt idx="26120">
                  <c:v>-33.109999999999992</c:v>
                </c:pt>
                <c:pt idx="26121">
                  <c:v>-33.107999999999997</c:v>
                </c:pt>
                <c:pt idx="26122">
                  <c:v>-33.105999999999995</c:v>
                </c:pt>
                <c:pt idx="26123">
                  <c:v>-33.103999999999992</c:v>
                </c:pt>
                <c:pt idx="26124">
                  <c:v>-33.101999999999997</c:v>
                </c:pt>
                <c:pt idx="26125">
                  <c:v>-33.099999999999994</c:v>
                </c:pt>
                <c:pt idx="26126">
                  <c:v>-33.097999999999992</c:v>
                </c:pt>
                <c:pt idx="26127">
                  <c:v>-33.095999999999997</c:v>
                </c:pt>
                <c:pt idx="26128">
                  <c:v>-33.093999999999994</c:v>
                </c:pt>
                <c:pt idx="26129">
                  <c:v>-33.091999999999992</c:v>
                </c:pt>
                <c:pt idx="26130">
                  <c:v>-33.089999999999996</c:v>
                </c:pt>
                <c:pt idx="26131">
                  <c:v>-33.087999999999994</c:v>
                </c:pt>
                <c:pt idx="26132">
                  <c:v>-33.085999999999991</c:v>
                </c:pt>
                <c:pt idx="26133">
                  <c:v>-33.083999999999996</c:v>
                </c:pt>
                <c:pt idx="26134">
                  <c:v>-33.081999999999994</c:v>
                </c:pt>
                <c:pt idx="26135">
                  <c:v>-33.079999999999991</c:v>
                </c:pt>
                <c:pt idx="26136">
                  <c:v>-33.077999999999996</c:v>
                </c:pt>
                <c:pt idx="26137">
                  <c:v>-33.075999999999993</c:v>
                </c:pt>
                <c:pt idx="26138">
                  <c:v>-33.073999999999991</c:v>
                </c:pt>
                <c:pt idx="26139">
                  <c:v>-33.071999999999996</c:v>
                </c:pt>
                <c:pt idx="26140">
                  <c:v>-33.069999999999993</c:v>
                </c:pt>
                <c:pt idx="26141">
                  <c:v>-33.067999999999998</c:v>
                </c:pt>
                <c:pt idx="26142">
                  <c:v>-33.065999999999995</c:v>
                </c:pt>
                <c:pt idx="26143">
                  <c:v>-33.063999999999993</c:v>
                </c:pt>
                <c:pt idx="26144">
                  <c:v>-33.061999999999998</c:v>
                </c:pt>
                <c:pt idx="26145">
                  <c:v>-33.059999999999995</c:v>
                </c:pt>
                <c:pt idx="26146">
                  <c:v>-33.057999999999993</c:v>
                </c:pt>
                <c:pt idx="26147">
                  <c:v>-33.055999999999997</c:v>
                </c:pt>
                <c:pt idx="26148">
                  <c:v>-33.053999999999995</c:v>
                </c:pt>
                <c:pt idx="26149">
                  <c:v>-33.051999999999992</c:v>
                </c:pt>
                <c:pt idx="26150">
                  <c:v>-33.049999999999997</c:v>
                </c:pt>
                <c:pt idx="26151">
                  <c:v>-33.047999999999995</c:v>
                </c:pt>
                <c:pt idx="26152">
                  <c:v>-33.045999999999992</c:v>
                </c:pt>
                <c:pt idx="26153">
                  <c:v>-33.043999999999997</c:v>
                </c:pt>
                <c:pt idx="26154">
                  <c:v>-33.041999999999994</c:v>
                </c:pt>
                <c:pt idx="26155">
                  <c:v>-33.039999999999992</c:v>
                </c:pt>
                <c:pt idx="26156">
                  <c:v>-33.037999999999997</c:v>
                </c:pt>
                <c:pt idx="26157">
                  <c:v>-33.035999999999994</c:v>
                </c:pt>
                <c:pt idx="26158">
                  <c:v>-33.033999999999992</c:v>
                </c:pt>
                <c:pt idx="26159">
                  <c:v>-33.031999999999996</c:v>
                </c:pt>
                <c:pt idx="26160">
                  <c:v>-33.029999999999994</c:v>
                </c:pt>
                <c:pt idx="26161">
                  <c:v>-33.027999999999992</c:v>
                </c:pt>
                <c:pt idx="26162">
                  <c:v>-33.025999999999996</c:v>
                </c:pt>
                <c:pt idx="26163">
                  <c:v>-33.023999999999994</c:v>
                </c:pt>
                <c:pt idx="26164">
                  <c:v>-33.021999999999991</c:v>
                </c:pt>
                <c:pt idx="26165">
                  <c:v>-33.019999999999996</c:v>
                </c:pt>
                <c:pt idx="26166">
                  <c:v>-33.017999999999994</c:v>
                </c:pt>
                <c:pt idx="26167">
                  <c:v>-33.015999999999991</c:v>
                </c:pt>
                <c:pt idx="26168">
                  <c:v>-33.013999999999996</c:v>
                </c:pt>
                <c:pt idx="26169">
                  <c:v>-33.011999999999993</c:v>
                </c:pt>
                <c:pt idx="26170">
                  <c:v>-33.009999999999991</c:v>
                </c:pt>
                <c:pt idx="26171">
                  <c:v>-33.007999999999996</c:v>
                </c:pt>
                <c:pt idx="26172">
                  <c:v>-33.005999999999993</c:v>
                </c:pt>
                <c:pt idx="26173">
                  <c:v>-33.003999999999998</c:v>
                </c:pt>
                <c:pt idx="26174">
                  <c:v>-33.001999999999995</c:v>
                </c:pt>
                <c:pt idx="26175">
                  <c:v>-32.999999999999993</c:v>
                </c:pt>
                <c:pt idx="26176">
                  <c:v>-32.997999999999998</c:v>
                </c:pt>
                <c:pt idx="26177">
                  <c:v>-32.995999999999995</c:v>
                </c:pt>
                <c:pt idx="26178">
                  <c:v>-32.993999999999993</c:v>
                </c:pt>
                <c:pt idx="26179">
                  <c:v>-32.991999999999997</c:v>
                </c:pt>
                <c:pt idx="26180">
                  <c:v>-32.989999999999995</c:v>
                </c:pt>
                <c:pt idx="26181">
                  <c:v>-32.987999999999992</c:v>
                </c:pt>
                <c:pt idx="26182">
                  <c:v>-32.985999999999997</c:v>
                </c:pt>
                <c:pt idx="26183">
                  <c:v>-32.983999999999995</c:v>
                </c:pt>
                <c:pt idx="26184">
                  <c:v>-32.981999999999992</c:v>
                </c:pt>
                <c:pt idx="26185">
                  <c:v>-32.979999999999997</c:v>
                </c:pt>
                <c:pt idx="26186">
                  <c:v>-32.977999999999994</c:v>
                </c:pt>
                <c:pt idx="26187">
                  <c:v>-32.975999999999992</c:v>
                </c:pt>
                <c:pt idx="26188">
                  <c:v>-32.973999999999997</c:v>
                </c:pt>
                <c:pt idx="26189">
                  <c:v>-32.971999999999994</c:v>
                </c:pt>
                <c:pt idx="26190">
                  <c:v>-32.969999999999992</c:v>
                </c:pt>
                <c:pt idx="26191">
                  <c:v>-32.967999999999996</c:v>
                </c:pt>
                <c:pt idx="26192">
                  <c:v>-32.965999999999994</c:v>
                </c:pt>
                <c:pt idx="26193">
                  <c:v>-32.963999999999992</c:v>
                </c:pt>
                <c:pt idx="26194">
                  <c:v>-32.961999999999996</c:v>
                </c:pt>
                <c:pt idx="26195">
                  <c:v>-32.959999999999994</c:v>
                </c:pt>
                <c:pt idx="26196">
                  <c:v>-32.957999999999991</c:v>
                </c:pt>
                <c:pt idx="26197">
                  <c:v>-32.955999999999996</c:v>
                </c:pt>
                <c:pt idx="26198">
                  <c:v>-32.953999999999994</c:v>
                </c:pt>
                <c:pt idx="26199">
                  <c:v>-32.951999999999991</c:v>
                </c:pt>
                <c:pt idx="26200">
                  <c:v>-32.949999999999996</c:v>
                </c:pt>
                <c:pt idx="26201">
                  <c:v>-32.947999999999993</c:v>
                </c:pt>
                <c:pt idx="26202">
                  <c:v>-32.945999999999991</c:v>
                </c:pt>
                <c:pt idx="26203">
                  <c:v>-32.943999999999996</c:v>
                </c:pt>
                <c:pt idx="26204">
                  <c:v>-32.941999999999993</c:v>
                </c:pt>
                <c:pt idx="26205">
                  <c:v>-32.94</c:v>
                </c:pt>
                <c:pt idx="26206">
                  <c:v>-32.937999999999995</c:v>
                </c:pt>
                <c:pt idx="26207">
                  <c:v>-32.935999999999993</c:v>
                </c:pt>
                <c:pt idx="26208">
                  <c:v>-32.933999999999997</c:v>
                </c:pt>
                <c:pt idx="26209">
                  <c:v>-32.931999999999995</c:v>
                </c:pt>
                <c:pt idx="26210">
                  <c:v>-32.929999999999993</c:v>
                </c:pt>
                <c:pt idx="26211">
                  <c:v>-32.927999999999997</c:v>
                </c:pt>
                <c:pt idx="26212">
                  <c:v>-32.925999999999995</c:v>
                </c:pt>
                <c:pt idx="26213">
                  <c:v>-32.923999999999992</c:v>
                </c:pt>
                <c:pt idx="26214">
                  <c:v>-32.921999999999997</c:v>
                </c:pt>
                <c:pt idx="26215">
                  <c:v>-32.919999999999995</c:v>
                </c:pt>
                <c:pt idx="26216">
                  <c:v>-32.917999999999992</c:v>
                </c:pt>
                <c:pt idx="26217">
                  <c:v>-32.915999999999997</c:v>
                </c:pt>
                <c:pt idx="26218">
                  <c:v>-32.913999999999994</c:v>
                </c:pt>
                <c:pt idx="26219">
                  <c:v>-32.911999999999992</c:v>
                </c:pt>
                <c:pt idx="26220">
                  <c:v>-32.909999999999997</c:v>
                </c:pt>
                <c:pt idx="26221">
                  <c:v>-32.907999999999994</c:v>
                </c:pt>
                <c:pt idx="26222">
                  <c:v>-32.905999999999992</c:v>
                </c:pt>
                <c:pt idx="26223">
                  <c:v>-32.903999999999996</c:v>
                </c:pt>
                <c:pt idx="26224">
                  <c:v>-32.901999999999994</c:v>
                </c:pt>
                <c:pt idx="26225">
                  <c:v>-32.899999999999991</c:v>
                </c:pt>
                <c:pt idx="26226">
                  <c:v>-32.897999999999996</c:v>
                </c:pt>
                <c:pt idx="26227">
                  <c:v>-32.895999999999994</c:v>
                </c:pt>
                <c:pt idx="26228">
                  <c:v>-32.893999999999991</c:v>
                </c:pt>
                <c:pt idx="26229">
                  <c:v>-32.891999999999996</c:v>
                </c:pt>
                <c:pt idx="26230">
                  <c:v>-32.889999999999993</c:v>
                </c:pt>
                <c:pt idx="26231">
                  <c:v>-32.887999999999991</c:v>
                </c:pt>
                <c:pt idx="26232">
                  <c:v>-32.885999999999996</c:v>
                </c:pt>
                <c:pt idx="26233">
                  <c:v>-32.883999999999993</c:v>
                </c:pt>
                <c:pt idx="26234">
                  <c:v>-32.881999999999991</c:v>
                </c:pt>
                <c:pt idx="26235">
                  <c:v>-32.879999999999995</c:v>
                </c:pt>
                <c:pt idx="26236">
                  <c:v>-32.877999999999993</c:v>
                </c:pt>
                <c:pt idx="26237">
                  <c:v>-32.875999999999998</c:v>
                </c:pt>
                <c:pt idx="26238">
                  <c:v>-32.873999999999995</c:v>
                </c:pt>
                <c:pt idx="26239">
                  <c:v>-32.871999999999993</c:v>
                </c:pt>
                <c:pt idx="26240">
                  <c:v>-32.869999999999997</c:v>
                </c:pt>
                <c:pt idx="26241">
                  <c:v>-32.867999999999995</c:v>
                </c:pt>
                <c:pt idx="26242">
                  <c:v>-32.865999999999993</c:v>
                </c:pt>
                <c:pt idx="26243">
                  <c:v>-32.863999999999997</c:v>
                </c:pt>
                <c:pt idx="26244">
                  <c:v>-32.861999999999995</c:v>
                </c:pt>
                <c:pt idx="26245">
                  <c:v>-32.859999999999992</c:v>
                </c:pt>
                <c:pt idx="26246">
                  <c:v>-32.857999999999997</c:v>
                </c:pt>
                <c:pt idx="26247">
                  <c:v>-32.855999999999995</c:v>
                </c:pt>
                <c:pt idx="26248">
                  <c:v>-32.853999999999992</c:v>
                </c:pt>
                <c:pt idx="26249">
                  <c:v>-32.851999999999997</c:v>
                </c:pt>
                <c:pt idx="26250">
                  <c:v>-32.849999999999994</c:v>
                </c:pt>
                <c:pt idx="26251">
                  <c:v>-32.847999999999992</c:v>
                </c:pt>
                <c:pt idx="26252">
                  <c:v>-32.845999999999997</c:v>
                </c:pt>
                <c:pt idx="26253">
                  <c:v>-32.843999999999994</c:v>
                </c:pt>
                <c:pt idx="26254">
                  <c:v>-32.841999999999992</c:v>
                </c:pt>
                <c:pt idx="26255">
                  <c:v>-32.839999999999996</c:v>
                </c:pt>
                <c:pt idx="26256">
                  <c:v>-32.837999999999994</c:v>
                </c:pt>
                <c:pt idx="26257">
                  <c:v>-32.835999999999991</c:v>
                </c:pt>
                <c:pt idx="26258">
                  <c:v>-32.833999999999996</c:v>
                </c:pt>
                <c:pt idx="26259">
                  <c:v>-32.831999999999994</c:v>
                </c:pt>
                <c:pt idx="26260">
                  <c:v>-32.829999999999991</c:v>
                </c:pt>
                <c:pt idx="26261">
                  <c:v>-32.827999999999996</c:v>
                </c:pt>
                <c:pt idx="26262">
                  <c:v>-32.825999999999993</c:v>
                </c:pt>
                <c:pt idx="26263">
                  <c:v>-32.823999999999991</c:v>
                </c:pt>
                <c:pt idx="26264">
                  <c:v>-32.821999999999996</c:v>
                </c:pt>
                <c:pt idx="26265">
                  <c:v>-32.819999999999993</c:v>
                </c:pt>
                <c:pt idx="26266">
                  <c:v>-32.817999999999998</c:v>
                </c:pt>
                <c:pt idx="26267">
                  <c:v>-32.815999999999995</c:v>
                </c:pt>
                <c:pt idx="26268">
                  <c:v>-32.813999999999993</c:v>
                </c:pt>
                <c:pt idx="26269">
                  <c:v>-32.811999999999998</c:v>
                </c:pt>
                <c:pt idx="26270">
                  <c:v>-32.809999999999995</c:v>
                </c:pt>
                <c:pt idx="26271">
                  <c:v>-32.807999999999993</c:v>
                </c:pt>
                <c:pt idx="26272">
                  <c:v>-32.805999999999997</c:v>
                </c:pt>
                <c:pt idx="26273">
                  <c:v>-32.803999999999995</c:v>
                </c:pt>
                <c:pt idx="26274">
                  <c:v>-32.801999999999992</c:v>
                </c:pt>
                <c:pt idx="26275">
                  <c:v>-32.799999999999997</c:v>
                </c:pt>
                <c:pt idx="26276">
                  <c:v>-32.797999999999995</c:v>
                </c:pt>
                <c:pt idx="26277">
                  <c:v>-32.795999999999992</c:v>
                </c:pt>
                <c:pt idx="26278">
                  <c:v>-32.793999999999997</c:v>
                </c:pt>
                <c:pt idx="26279">
                  <c:v>-32.791999999999994</c:v>
                </c:pt>
                <c:pt idx="26280">
                  <c:v>-32.789999999999992</c:v>
                </c:pt>
                <c:pt idx="26281">
                  <c:v>-32.787999999999997</c:v>
                </c:pt>
                <c:pt idx="26282">
                  <c:v>-32.785999999999994</c:v>
                </c:pt>
                <c:pt idx="26283">
                  <c:v>-32.783999999999992</c:v>
                </c:pt>
                <c:pt idx="26284">
                  <c:v>-32.781999999999996</c:v>
                </c:pt>
                <c:pt idx="26285">
                  <c:v>-32.779999999999994</c:v>
                </c:pt>
                <c:pt idx="26286">
                  <c:v>-32.777999999999992</c:v>
                </c:pt>
                <c:pt idx="26287">
                  <c:v>-32.775999999999996</c:v>
                </c:pt>
                <c:pt idx="26288">
                  <c:v>-32.773999999999994</c:v>
                </c:pt>
                <c:pt idx="26289">
                  <c:v>-32.771999999999991</c:v>
                </c:pt>
                <c:pt idx="26290">
                  <c:v>-32.769999999999996</c:v>
                </c:pt>
                <c:pt idx="26291">
                  <c:v>-32.767999999999994</c:v>
                </c:pt>
                <c:pt idx="26292">
                  <c:v>-32.765999999999991</c:v>
                </c:pt>
                <c:pt idx="26293">
                  <c:v>-32.763999999999996</c:v>
                </c:pt>
                <c:pt idx="26294">
                  <c:v>-32.761999999999993</c:v>
                </c:pt>
                <c:pt idx="26295">
                  <c:v>-32.759999999999991</c:v>
                </c:pt>
                <c:pt idx="26296">
                  <c:v>-32.757999999999996</c:v>
                </c:pt>
                <c:pt idx="26297">
                  <c:v>-32.755999999999993</c:v>
                </c:pt>
                <c:pt idx="26298">
                  <c:v>-32.753999999999998</c:v>
                </c:pt>
                <c:pt idx="26299">
                  <c:v>-32.751999999999995</c:v>
                </c:pt>
                <c:pt idx="26300">
                  <c:v>-32.749999999999993</c:v>
                </c:pt>
                <c:pt idx="26301">
                  <c:v>-32.747999999999998</c:v>
                </c:pt>
                <c:pt idx="26302">
                  <c:v>-32.745999999999995</c:v>
                </c:pt>
                <c:pt idx="26303">
                  <c:v>-32.743999999999993</c:v>
                </c:pt>
                <c:pt idx="26304">
                  <c:v>-32.741999999999997</c:v>
                </c:pt>
                <c:pt idx="26305">
                  <c:v>-32.739999999999995</c:v>
                </c:pt>
                <c:pt idx="26306">
                  <c:v>-32.737999999999992</c:v>
                </c:pt>
                <c:pt idx="26307">
                  <c:v>-32.735999999999997</c:v>
                </c:pt>
                <c:pt idx="26308">
                  <c:v>-32.733999999999995</c:v>
                </c:pt>
                <c:pt idx="26309">
                  <c:v>-32.731999999999992</c:v>
                </c:pt>
                <c:pt idx="26310">
                  <c:v>-32.729999999999997</c:v>
                </c:pt>
                <c:pt idx="26311">
                  <c:v>-32.727999999999994</c:v>
                </c:pt>
                <c:pt idx="26312">
                  <c:v>-32.725999999999992</c:v>
                </c:pt>
                <c:pt idx="26313">
                  <c:v>-32.723999999999997</c:v>
                </c:pt>
                <c:pt idx="26314">
                  <c:v>-32.721999999999994</c:v>
                </c:pt>
                <c:pt idx="26315">
                  <c:v>-32.719999999999992</c:v>
                </c:pt>
                <c:pt idx="26316">
                  <c:v>-32.717999999999996</c:v>
                </c:pt>
                <c:pt idx="26317">
                  <c:v>-32.715999999999994</c:v>
                </c:pt>
                <c:pt idx="26318">
                  <c:v>-32.713999999999992</c:v>
                </c:pt>
                <c:pt idx="26319">
                  <c:v>-32.711999999999996</c:v>
                </c:pt>
                <c:pt idx="26320">
                  <c:v>-32.709999999999994</c:v>
                </c:pt>
                <c:pt idx="26321">
                  <c:v>-32.707999999999991</c:v>
                </c:pt>
                <c:pt idx="26322">
                  <c:v>-32.705999999999996</c:v>
                </c:pt>
                <c:pt idx="26323">
                  <c:v>-32.703999999999994</c:v>
                </c:pt>
                <c:pt idx="26324">
                  <c:v>-32.701999999999991</c:v>
                </c:pt>
                <c:pt idx="26325">
                  <c:v>-32.699999999999996</c:v>
                </c:pt>
                <c:pt idx="26326">
                  <c:v>-32.697999999999993</c:v>
                </c:pt>
                <c:pt idx="26327">
                  <c:v>-32.695999999999991</c:v>
                </c:pt>
                <c:pt idx="26328">
                  <c:v>-32.693999999999996</c:v>
                </c:pt>
                <c:pt idx="26329">
                  <c:v>-32.691999999999993</c:v>
                </c:pt>
                <c:pt idx="26330">
                  <c:v>-32.69</c:v>
                </c:pt>
                <c:pt idx="26331">
                  <c:v>-32.687999999999995</c:v>
                </c:pt>
                <c:pt idx="26332">
                  <c:v>-32.685999999999993</c:v>
                </c:pt>
                <c:pt idx="26333">
                  <c:v>-32.683999999999997</c:v>
                </c:pt>
                <c:pt idx="26334">
                  <c:v>-32.681999999999995</c:v>
                </c:pt>
                <c:pt idx="26335">
                  <c:v>-32.679999999999993</c:v>
                </c:pt>
                <c:pt idx="26336">
                  <c:v>-32.677999999999997</c:v>
                </c:pt>
                <c:pt idx="26337">
                  <c:v>-32.675999999999995</c:v>
                </c:pt>
                <c:pt idx="26338">
                  <c:v>-32.673999999999992</c:v>
                </c:pt>
                <c:pt idx="26339">
                  <c:v>-32.671999999999997</c:v>
                </c:pt>
                <c:pt idx="26340">
                  <c:v>-32.669999999999995</c:v>
                </c:pt>
                <c:pt idx="26341">
                  <c:v>-32.667999999999992</c:v>
                </c:pt>
                <c:pt idx="26342">
                  <c:v>-32.665999999999997</c:v>
                </c:pt>
                <c:pt idx="26343">
                  <c:v>-32.663999999999994</c:v>
                </c:pt>
                <c:pt idx="26344">
                  <c:v>-32.661999999999992</c:v>
                </c:pt>
                <c:pt idx="26345">
                  <c:v>-32.659999999999997</c:v>
                </c:pt>
                <c:pt idx="26346">
                  <c:v>-32.657999999999994</c:v>
                </c:pt>
                <c:pt idx="26347">
                  <c:v>-32.655999999999992</c:v>
                </c:pt>
                <c:pt idx="26348">
                  <c:v>-32.653999999999996</c:v>
                </c:pt>
                <c:pt idx="26349">
                  <c:v>-32.651999999999994</c:v>
                </c:pt>
                <c:pt idx="26350">
                  <c:v>-32.649999999999991</c:v>
                </c:pt>
                <c:pt idx="26351">
                  <c:v>-32.647999999999996</c:v>
                </c:pt>
                <c:pt idx="26352">
                  <c:v>-32.645999999999994</c:v>
                </c:pt>
                <c:pt idx="26353">
                  <c:v>-32.643999999999991</c:v>
                </c:pt>
                <c:pt idx="26354">
                  <c:v>-32.641999999999996</c:v>
                </c:pt>
                <c:pt idx="26355">
                  <c:v>-32.639999999999993</c:v>
                </c:pt>
                <c:pt idx="26356">
                  <c:v>-32.637999999999991</c:v>
                </c:pt>
                <c:pt idx="26357">
                  <c:v>-32.635999999999996</c:v>
                </c:pt>
                <c:pt idx="26358">
                  <c:v>-32.633999999999993</c:v>
                </c:pt>
                <c:pt idx="26359">
                  <c:v>-32.631999999999991</c:v>
                </c:pt>
                <c:pt idx="26360">
                  <c:v>-32.629999999999995</c:v>
                </c:pt>
                <c:pt idx="26361">
                  <c:v>-32.627999999999993</c:v>
                </c:pt>
                <c:pt idx="26362">
                  <c:v>-32.625999999999998</c:v>
                </c:pt>
                <c:pt idx="26363">
                  <c:v>-32.623999999999995</c:v>
                </c:pt>
                <c:pt idx="26364">
                  <c:v>-32.621999999999993</c:v>
                </c:pt>
                <c:pt idx="26365">
                  <c:v>-32.619999999999997</c:v>
                </c:pt>
                <c:pt idx="26366">
                  <c:v>-32.617999999999995</c:v>
                </c:pt>
                <c:pt idx="26367">
                  <c:v>-32.615999999999993</c:v>
                </c:pt>
                <c:pt idx="26368">
                  <c:v>-32.613999999999997</c:v>
                </c:pt>
                <c:pt idx="26369">
                  <c:v>-32.611999999999995</c:v>
                </c:pt>
                <c:pt idx="26370">
                  <c:v>-32.609999999999992</c:v>
                </c:pt>
                <c:pt idx="26371">
                  <c:v>-32.607999999999997</c:v>
                </c:pt>
                <c:pt idx="26372">
                  <c:v>-32.605999999999995</c:v>
                </c:pt>
                <c:pt idx="26373">
                  <c:v>-32.603999999999992</c:v>
                </c:pt>
                <c:pt idx="26374">
                  <c:v>-32.601999999999997</c:v>
                </c:pt>
                <c:pt idx="26375">
                  <c:v>-32.599999999999994</c:v>
                </c:pt>
                <c:pt idx="26376">
                  <c:v>-32.597999999999992</c:v>
                </c:pt>
                <c:pt idx="26377">
                  <c:v>-32.595999999999997</c:v>
                </c:pt>
                <c:pt idx="26378">
                  <c:v>-32.593999999999994</c:v>
                </c:pt>
                <c:pt idx="26379">
                  <c:v>-32.591999999999992</c:v>
                </c:pt>
                <c:pt idx="26380">
                  <c:v>-32.589999999999996</c:v>
                </c:pt>
                <c:pt idx="26381">
                  <c:v>-32.587999999999994</c:v>
                </c:pt>
                <c:pt idx="26382">
                  <c:v>-32.585999999999991</c:v>
                </c:pt>
                <c:pt idx="26383">
                  <c:v>-32.583999999999996</c:v>
                </c:pt>
                <c:pt idx="26384">
                  <c:v>-32.581999999999994</c:v>
                </c:pt>
                <c:pt idx="26385">
                  <c:v>-32.579999999999991</c:v>
                </c:pt>
                <c:pt idx="26386">
                  <c:v>-32.577999999999996</c:v>
                </c:pt>
                <c:pt idx="26387">
                  <c:v>-32.575999999999993</c:v>
                </c:pt>
                <c:pt idx="26388">
                  <c:v>-32.573999999999991</c:v>
                </c:pt>
                <c:pt idx="26389">
                  <c:v>-32.571999999999996</c:v>
                </c:pt>
                <c:pt idx="26390">
                  <c:v>-32.569999999999993</c:v>
                </c:pt>
                <c:pt idx="26391">
                  <c:v>-32.567999999999998</c:v>
                </c:pt>
                <c:pt idx="26392">
                  <c:v>-32.565999999999995</c:v>
                </c:pt>
                <c:pt idx="26393">
                  <c:v>-32.563999999999993</c:v>
                </c:pt>
                <c:pt idx="26394">
                  <c:v>-32.561999999999998</c:v>
                </c:pt>
                <c:pt idx="26395">
                  <c:v>-32.559999999999995</c:v>
                </c:pt>
                <c:pt idx="26396">
                  <c:v>-32.557999999999993</c:v>
                </c:pt>
                <c:pt idx="26397">
                  <c:v>-32.555999999999997</c:v>
                </c:pt>
                <c:pt idx="26398">
                  <c:v>-32.553999999999995</c:v>
                </c:pt>
                <c:pt idx="26399">
                  <c:v>-32.551999999999992</c:v>
                </c:pt>
                <c:pt idx="26400">
                  <c:v>-32.549999999999997</c:v>
                </c:pt>
                <c:pt idx="26401">
                  <c:v>-32.547999999999995</c:v>
                </c:pt>
                <c:pt idx="26402">
                  <c:v>-32.545999999999992</c:v>
                </c:pt>
                <c:pt idx="26403">
                  <c:v>-32.543999999999997</c:v>
                </c:pt>
                <c:pt idx="26404">
                  <c:v>-32.541999999999994</c:v>
                </c:pt>
                <c:pt idx="26405">
                  <c:v>-32.539999999999992</c:v>
                </c:pt>
                <c:pt idx="26406">
                  <c:v>-32.537999999999997</c:v>
                </c:pt>
                <c:pt idx="26407">
                  <c:v>-32.535999999999994</c:v>
                </c:pt>
                <c:pt idx="26408">
                  <c:v>-32.533999999999992</c:v>
                </c:pt>
                <c:pt idx="26409">
                  <c:v>-32.531999999999996</c:v>
                </c:pt>
                <c:pt idx="26410">
                  <c:v>-32.529999999999994</c:v>
                </c:pt>
                <c:pt idx="26411">
                  <c:v>-32.527999999999992</c:v>
                </c:pt>
                <c:pt idx="26412">
                  <c:v>-32.525999999999996</c:v>
                </c:pt>
                <c:pt idx="26413">
                  <c:v>-32.523999999999994</c:v>
                </c:pt>
                <c:pt idx="26414">
                  <c:v>-32.521999999999991</c:v>
                </c:pt>
                <c:pt idx="26415">
                  <c:v>-32.519999999999996</c:v>
                </c:pt>
                <c:pt idx="26416">
                  <c:v>-32.517999999999994</c:v>
                </c:pt>
                <c:pt idx="26417">
                  <c:v>-32.515999999999991</c:v>
                </c:pt>
                <c:pt idx="26418">
                  <c:v>-32.513999999999996</c:v>
                </c:pt>
                <c:pt idx="26419">
                  <c:v>-32.511999999999993</c:v>
                </c:pt>
                <c:pt idx="26420">
                  <c:v>-32.509999999999991</c:v>
                </c:pt>
                <c:pt idx="26421">
                  <c:v>-32.507999999999996</c:v>
                </c:pt>
                <c:pt idx="26422">
                  <c:v>-32.505999999999993</c:v>
                </c:pt>
                <c:pt idx="26423">
                  <c:v>-32.503999999999998</c:v>
                </c:pt>
                <c:pt idx="26424">
                  <c:v>-32.501999999999995</c:v>
                </c:pt>
                <c:pt idx="26425">
                  <c:v>-32.499999999999993</c:v>
                </c:pt>
                <c:pt idx="26426">
                  <c:v>-32.497999999999998</c:v>
                </c:pt>
                <c:pt idx="26427">
                  <c:v>-32.495999999999995</c:v>
                </c:pt>
                <c:pt idx="26428">
                  <c:v>-32.493999999999993</c:v>
                </c:pt>
                <c:pt idx="26429">
                  <c:v>-32.491999999999997</c:v>
                </c:pt>
                <c:pt idx="26430">
                  <c:v>-32.489999999999995</c:v>
                </c:pt>
                <c:pt idx="26431">
                  <c:v>-32.487999999999992</c:v>
                </c:pt>
                <c:pt idx="26432">
                  <c:v>-32.485999999999997</c:v>
                </c:pt>
                <c:pt idx="26433">
                  <c:v>-32.483999999999995</c:v>
                </c:pt>
                <c:pt idx="26434">
                  <c:v>-32.481999999999992</c:v>
                </c:pt>
                <c:pt idx="26435">
                  <c:v>-32.479999999999997</c:v>
                </c:pt>
                <c:pt idx="26436">
                  <c:v>-32.477999999999994</c:v>
                </c:pt>
                <c:pt idx="26437">
                  <c:v>-32.475999999999992</c:v>
                </c:pt>
                <c:pt idx="26438">
                  <c:v>-32.473999999999997</c:v>
                </c:pt>
                <c:pt idx="26439">
                  <c:v>-32.471999999999994</c:v>
                </c:pt>
                <c:pt idx="26440">
                  <c:v>-32.469999999999992</c:v>
                </c:pt>
                <c:pt idx="26441">
                  <c:v>-32.467999999999996</c:v>
                </c:pt>
                <c:pt idx="26442">
                  <c:v>-32.465999999999994</c:v>
                </c:pt>
                <c:pt idx="26443">
                  <c:v>-32.463999999999992</c:v>
                </c:pt>
                <c:pt idx="26444">
                  <c:v>-32.461999999999996</c:v>
                </c:pt>
                <c:pt idx="26445">
                  <c:v>-32.459999999999994</c:v>
                </c:pt>
                <c:pt idx="26446">
                  <c:v>-32.457999999999991</c:v>
                </c:pt>
                <c:pt idx="26447">
                  <c:v>-32.455999999999996</c:v>
                </c:pt>
                <c:pt idx="26448">
                  <c:v>-32.453999999999994</c:v>
                </c:pt>
                <c:pt idx="26449">
                  <c:v>-32.451999999999991</c:v>
                </c:pt>
                <c:pt idx="26450">
                  <c:v>-32.449999999999996</c:v>
                </c:pt>
                <c:pt idx="26451">
                  <c:v>-32.447999999999993</c:v>
                </c:pt>
                <c:pt idx="26452">
                  <c:v>-32.445999999999991</c:v>
                </c:pt>
                <c:pt idx="26453">
                  <c:v>-32.443999999999996</c:v>
                </c:pt>
                <c:pt idx="26454">
                  <c:v>-32.441999999999993</c:v>
                </c:pt>
                <c:pt idx="26455">
                  <c:v>-32.44</c:v>
                </c:pt>
                <c:pt idx="26456">
                  <c:v>-32.437999999999995</c:v>
                </c:pt>
                <c:pt idx="26457">
                  <c:v>-32.435999999999993</c:v>
                </c:pt>
                <c:pt idx="26458">
                  <c:v>-32.433999999999997</c:v>
                </c:pt>
                <c:pt idx="26459">
                  <c:v>-32.431999999999995</c:v>
                </c:pt>
                <c:pt idx="26460">
                  <c:v>-32.429999999999993</c:v>
                </c:pt>
                <c:pt idx="26461">
                  <c:v>-32.427999999999997</c:v>
                </c:pt>
                <c:pt idx="26462">
                  <c:v>-32.425999999999995</c:v>
                </c:pt>
                <c:pt idx="26463">
                  <c:v>-32.423999999999992</c:v>
                </c:pt>
                <c:pt idx="26464">
                  <c:v>-32.421999999999997</c:v>
                </c:pt>
                <c:pt idx="26465">
                  <c:v>-32.419999999999995</c:v>
                </c:pt>
                <c:pt idx="26466">
                  <c:v>-32.417999999999992</c:v>
                </c:pt>
                <c:pt idx="26467">
                  <c:v>-32.415999999999997</c:v>
                </c:pt>
                <c:pt idx="26468">
                  <c:v>-32.413999999999994</c:v>
                </c:pt>
                <c:pt idx="26469">
                  <c:v>-32.411999999999992</c:v>
                </c:pt>
                <c:pt idx="26470">
                  <c:v>-32.409999999999997</c:v>
                </c:pt>
                <c:pt idx="26471">
                  <c:v>-32.407999999999994</c:v>
                </c:pt>
                <c:pt idx="26472">
                  <c:v>-32.405999999999992</c:v>
                </c:pt>
                <c:pt idx="26473">
                  <c:v>-32.403999999999996</c:v>
                </c:pt>
                <c:pt idx="26474">
                  <c:v>-32.401999999999994</c:v>
                </c:pt>
                <c:pt idx="26475">
                  <c:v>-32.399999999999991</c:v>
                </c:pt>
                <c:pt idx="26476">
                  <c:v>-32.397999999999996</c:v>
                </c:pt>
                <c:pt idx="26477">
                  <c:v>-32.395999999999994</c:v>
                </c:pt>
                <c:pt idx="26478">
                  <c:v>-32.393999999999991</c:v>
                </c:pt>
                <c:pt idx="26479">
                  <c:v>-32.391999999999996</c:v>
                </c:pt>
                <c:pt idx="26480">
                  <c:v>-32.389999999999993</c:v>
                </c:pt>
                <c:pt idx="26481">
                  <c:v>-32.387999999999991</c:v>
                </c:pt>
                <c:pt idx="26482">
                  <c:v>-32.385999999999996</c:v>
                </c:pt>
                <c:pt idx="26483">
                  <c:v>-32.383999999999993</c:v>
                </c:pt>
                <c:pt idx="26484">
                  <c:v>-32.381999999999991</c:v>
                </c:pt>
                <c:pt idx="26485">
                  <c:v>-32.379999999999995</c:v>
                </c:pt>
                <c:pt idx="26486">
                  <c:v>-32.377999999999993</c:v>
                </c:pt>
                <c:pt idx="26487">
                  <c:v>-32.375999999999998</c:v>
                </c:pt>
                <c:pt idx="26488">
                  <c:v>-32.373999999999995</c:v>
                </c:pt>
                <c:pt idx="26489">
                  <c:v>-32.371999999999993</c:v>
                </c:pt>
                <c:pt idx="26490">
                  <c:v>-32.369999999999997</c:v>
                </c:pt>
                <c:pt idx="26491">
                  <c:v>-32.367999999999995</c:v>
                </c:pt>
                <c:pt idx="26492">
                  <c:v>-32.365999999999993</c:v>
                </c:pt>
                <c:pt idx="26493">
                  <c:v>-32.363999999999997</c:v>
                </c:pt>
                <c:pt idx="26494">
                  <c:v>-32.361999999999995</c:v>
                </c:pt>
                <c:pt idx="26495">
                  <c:v>-32.359999999999992</c:v>
                </c:pt>
                <c:pt idx="26496">
                  <c:v>-32.357999999999997</c:v>
                </c:pt>
                <c:pt idx="26497">
                  <c:v>-32.355999999999995</c:v>
                </c:pt>
                <c:pt idx="26498">
                  <c:v>-32.353999999999992</c:v>
                </c:pt>
                <c:pt idx="26499">
                  <c:v>-32.351999999999997</c:v>
                </c:pt>
                <c:pt idx="26500">
                  <c:v>-32.349999999999994</c:v>
                </c:pt>
                <c:pt idx="26501">
                  <c:v>-32.347999999999992</c:v>
                </c:pt>
                <c:pt idx="26502">
                  <c:v>-32.345999999999997</c:v>
                </c:pt>
                <c:pt idx="26503">
                  <c:v>-32.343999999999994</c:v>
                </c:pt>
                <c:pt idx="26504">
                  <c:v>-32.341999999999992</c:v>
                </c:pt>
                <c:pt idx="26505">
                  <c:v>-32.339999999999996</c:v>
                </c:pt>
                <c:pt idx="26506">
                  <c:v>-32.337999999999994</c:v>
                </c:pt>
                <c:pt idx="26507">
                  <c:v>-32.335999999999991</c:v>
                </c:pt>
                <c:pt idx="26508">
                  <c:v>-32.333999999999996</c:v>
                </c:pt>
                <c:pt idx="26509">
                  <c:v>-32.331999999999994</c:v>
                </c:pt>
                <c:pt idx="26510">
                  <c:v>-32.329999999999991</c:v>
                </c:pt>
                <c:pt idx="26511">
                  <c:v>-32.327999999999996</c:v>
                </c:pt>
                <c:pt idx="26512">
                  <c:v>-32.325999999999993</c:v>
                </c:pt>
                <c:pt idx="26513">
                  <c:v>-32.323999999999991</c:v>
                </c:pt>
                <c:pt idx="26514">
                  <c:v>-32.321999999999996</c:v>
                </c:pt>
                <c:pt idx="26515">
                  <c:v>-32.319999999999993</c:v>
                </c:pt>
                <c:pt idx="26516">
                  <c:v>-32.317999999999998</c:v>
                </c:pt>
                <c:pt idx="26517">
                  <c:v>-32.315999999999995</c:v>
                </c:pt>
                <c:pt idx="26518">
                  <c:v>-32.313999999999993</c:v>
                </c:pt>
                <c:pt idx="26519">
                  <c:v>-32.311999999999998</c:v>
                </c:pt>
                <c:pt idx="26520">
                  <c:v>-32.309999999999995</c:v>
                </c:pt>
                <c:pt idx="26521">
                  <c:v>-32.307999999999993</c:v>
                </c:pt>
                <c:pt idx="26522">
                  <c:v>-32.305999999999997</c:v>
                </c:pt>
                <c:pt idx="26523">
                  <c:v>-32.303999999999995</c:v>
                </c:pt>
                <c:pt idx="26524">
                  <c:v>-32.301999999999992</c:v>
                </c:pt>
                <c:pt idx="26525">
                  <c:v>-32.299999999999997</c:v>
                </c:pt>
                <c:pt idx="26526">
                  <c:v>-32.297999999999995</c:v>
                </c:pt>
                <c:pt idx="26527">
                  <c:v>-32.295999999999992</c:v>
                </c:pt>
                <c:pt idx="26528">
                  <c:v>-32.293999999999997</c:v>
                </c:pt>
                <c:pt idx="26529">
                  <c:v>-32.291999999999994</c:v>
                </c:pt>
                <c:pt idx="26530">
                  <c:v>-32.289999999999992</c:v>
                </c:pt>
                <c:pt idx="26531">
                  <c:v>-32.287999999999997</c:v>
                </c:pt>
                <c:pt idx="26532">
                  <c:v>-32.285999999999994</c:v>
                </c:pt>
                <c:pt idx="26533">
                  <c:v>-32.283999999999992</c:v>
                </c:pt>
                <c:pt idx="26534">
                  <c:v>-32.281999999999996</c:v>
                </c:pt>
                <c:pt idx="26535">
                  <c:v>-32.279999999999994</c:v>
                </c:pt>
                <c:pt idx="26536">
                  <c:v>-32.277999999999992</c:v>
                </c:pt>
                <c:pt idx="26537">
                  <c:v>-32.275999999999996</c:v>
                </c:pt>
                <c:pt idx="26538">
                  <c:v>-32.273999999999994</c:v>
                </c:pt>
                <c:pt idx="26539">
                  <c:v>-32.271999999999991</c:v>
                </c:pt>
                <c:pt idx="26540">
                  <c:v>-32.269999999999996</c:v>
                </c:pt>
                <c:pt idx="26541">
                  <c:v>-32.267999999999994</c:v>
                </c:pt>
                <c:pt idx="26542">
                  <c:v>-32.265999999999991</c:v>
                </c:pt>
                <c:pt idx="26543">
                  <c:v>-32.263999999999996</c:v>
                </c:pt>
                <c:pt idx="26544">
                  <c:v>-32.261999999999993</c:v>
                </c:pt>
                <c:pt idx="26545">
                  <c:v>-32.259999999999991</c:v>
                </c:pt>
                <c:pt idx="26546">
                  <c:v>-32.257999999999996</c:v>
                </c:pt>
                <c:pt idx="26547">
                  <c:v>-32.255999999999993</c:v>
                </c:pt>
                <c:pt idx="26548">
                  <c:v>-32.253999999999998</c:v>
                </c:pt>
                <c:pt idx="26549">
                  <c:v>-32.251999999999995</c:v>
                </c:pt>
                <c:pt idx="26550">
                  <c:v>-32.249999999999993</c:v>
                </c:pt>
                <c:pt idx="26551">
                  <c:v>-32.247999999999998</c:v>
                </c:pt>
                <c:pt idx="26552">
                  <c:v>-32.245999999999995</c:v>
                </c:pt>
                <c:pt idx="26553">
                  <c:v>-32.243999999999993</c:v>
                </c:pt>
                <c:pt idx="26554">
                  <c:v>-32.241999999999997</c:v>
                </c:pt>
                <c:pt idx="26555">
                  <c:v>-32.239999999999995</c:v>
                </c:pt>
                <c:pt idx="26556">
                  <c:v>-32.237999999999992</c:v>
                </c:pt>
                <c:pt idx="26557">
                  <c:v>-32.235999999999997</c:v>
                </c:pt>
                <c:pt idx="26558">
                  <c:v>-32.233999999999995</c:v>
                </c:pt>
                <c:pt idx="26559">
                  <c:v>-32.231999999999992</c:v>
                </c:pt>
                <c:pt idx="26560">
                  <c:v>-32.229999999999997</c:v>
                </c:pt>
                <c:pt idx="26561">
                  <c:v>-32.227999999999994</c:v>
                </c:pt>
                <c:pt idx="26562">
                  <c:v>-32.225999999999992</c:v>
                </c:pt>
                <c:pt idx="26563">
                  <c:v>-32.223999999999997</c:v>
                </c:pt>
                <c:pt idx="26564">
                  <c:v>-32.221999999999994</c:v>
                </c:pt>
                <c:pt idx="26565">
                  <c:v>-32.219999999999992</c:v>
                </c:pt>
                <c:pt idx="26566">
                  <c:v>-32.217999999999996</c:v>
                </c:pt>
                <c:pt idx="26567">
                  <c:v>-32.215999999999994</c:v>
                </c:pt>
                <c:pt idx="26568">
                  <c:v>-32.213999999999992</c:v>
                </c:pt>
                <c:pt idx="26569">
                  <c:v>-32.211999999999996</c:v>
                </c:pt>
                <c:pt idx="26570">
                  <c:v>-32.209999999999994</c:v>
                </c:pt>
                <c:pt idx="26571">
                  <c:v>-32.207999999999991</c:v>
                </c:pt>
                <c:pt idx="26572">
                  <c:v>-32.205999999999996</c:v>
                </c:pt>
                <c:pt idx="26573">
                  <c:v>-32.203999999999994</c:v>
                </c:pt>
                <c:pt idx="26574">
                  <c:v>-32.201999999999991</c:v>
                </c:pt>
                <c:pt idx="26575">
                  <c:v>-32.199999999999996</c:v>
                </c:pt>
                <c:pt idx="26576">
                  <c:v>-32.197999999999993</c:v>
                </c:pt>
                <c:pt idx="26577">
                  <c:v>-32.195999999999991</c:v>
                </c:pt>
                <c:pt idx="26578">
                  <c:v>-32.193999999999996</c:v>
                </c:pt>
                <c:pt idx="26579">
                  <c:v>-32.191999999999993</c:v>
                </c:pt>
                <c:pt idx="26580">
                  <c:v>-32.19</c:v>
                </c:pt>
                <c:pt idx="26581">
                  <c:v>-32.187999999999995</c:v>
                </c:pt>
                <c:pt idx="26582">
                  <c:v>-32.185999999999993</c:v>
                </c:pt>
                <c:pt idx="26583">
                  <c:v>-32.183999999999997</c:v>
                </c:pt>
                <c:pt idx="26584">
                  <c:v>-32.181999999999995</c:v>
                </c:pt>
                <c:pt idx="26585">
                  <c:v>-32.179999999999993</c:v>
                </c:pt>
                <c:pt idx="26586">
                  <c:v>-32.177999999999997</c:v>
                </c:pt>
                <c:pt idx="26587">
                  <c:v>-32.175999999999995</c:v>
                </c:pt>
                <c:pt idx="26588">
                  <c:v>-32.173999999999992</c:v>
                </c:pt>
                <c:pt idx="26589">
                  <c:v>-32.171999999999997</c:v>
                </c:pt>
                <c:pt idx="26590">
                  <c:v>-32.169999999999995</c:v>
                </c:pt>
                <c:pt idx="26591">
                  <c:v>-32.167999999999992</c:v>
                </c:pt>
                <c:pt idx="26592">
                  <c:v>-32.165999999999997</c:v>
                </c:pt>
                <c:pt idx="26593">
                  <c:v>-32.163999999999994</c:v>
                </c:pt>
                <c:pt idx="26594">
                  <c:v>-32.161999999999992</c:v>
                </c:pt>
                <c:pt idx="26595">
                  <c:v>-32.159999999999997</c:v>
                </c:pt>
                <c:pt idx="26596">
                  <c:v>-32.157999999999994</c:v>
                </c:pt>
                <c:pt idx="26597">
                  <c:v>-32.155999999999992</c:v>
                </c:pt>
                <c:pt idx="26598">
                  <c:v>-32.153999999999996</c:v>
                </c:pt>
                <c:pt idx="26599">
                  <c:v>-32.151999999999994</c:v>
                </c:pt>
                <c:pt idx="26600">
                  <c:v>-32.149999999999991</c:v>
                </c:pt>
                <c:pt idx="26601">
                  <c:v>-32.147999999999996</c:v>
                </c:pt>
                <c:pt idx="26602">
                  <c:v>-32.145999999999994</c:v>
                </c:pt>
                <c:pt idx="26603">
                  <c:v>-32.143999999999991</c:v>
                </c:pt>
                <c:pt idx="26604">
                  <c:v>-32.141999999999996</c:v>
                </c:pt>
                <c:pt idx="26605">
                  <c:v>-32.139999999999993</c:v>
                </c:pt>
                <c:pt idx="26606">
                  <c:v>-32.137999999999991</c:v>
                </c:pt>
                <c:pt idx="26607">
                  <c:v>-32.135999999999996</c:v>
                </c:pt>
                <c:pt idx="26608">
                  <c:v>-32.133999999999993</c:v>
                </c:pt>
                <c:pt idx="26609">
                  <c:v>-32.131999999999991</c:v>
                </c:pt>
                <c:pt idx="26610">
                  <c:v>-32.129999999999995</c:v>
                </c:pt>
                <c:pt idx="26611">
                  <c:v>-32.127999999999993</c:v>
                </c:pt>
                <c:pt idx="26612">
                  <c:v>-32.125999999999998</c:v>
                </c:pt>
                <c:pt idx="26613">
                  <c:v>-32.123999999999995</c:v>
                </c:pt>
                <c:pt idx="26614">
                  <c:v>-32.121999999999993</c:v>
                </c:pt>
                <c:pt idx="26615">
                  <c:v>-32.119999999999997</c:v>
                </c:pt>
                <c:pt idx="26616">
                  <c:v>-32.117999999999995</c:v>
                </c:pt>
                <c:pt idx="26617">
                  <c:v>-32.115999999999993</c:v>
                </c:pt>
                <c:pt idx="26618">
                  <c:v>-32.113999999999997</c:v>
                </c:pt>
                <c:pt idx="26619">
                  <c:v>-32.111999999999995</c:v>
                </c:pt>
                <c:pt idx="26620">
                  <c:v>-32.109999999999992</c:v>
                </c:pt>
                <c:pt idx="26621">
                  <c:v>-32.107999999999997</c:v>
                </c:pt>
                <c:pt idx="26622">
                  <c:v>-32.105999999999995</c:v>
                </c:pt>
                <c:pt idx="26623">
                  <c:v>-32.103999999999992</c:v>
                </c:pt>
                <c:pt idx="26624">
                  <c:v>-32.101999999999997</c:v>
                </c:pt>
                <c:pt idx="26625">
                  <c:v>-32.099999999999994</c:v>
                </c:pt>
                <c:pt idx="26626">
                  <c:v>-32.097999999999992</c:v>
                </c:pt>
                <c:pt idx="26627">
                  <c:v>-32.095999999999997</c:v>
                </c:pt>
                <c:pt idx="26628">
                  <c:v>-32.093999999999994</c:v>
                </c:pt>
                <c:pt idx="26629">
                  <c:v>-32.091999999999992</c:v>
                </c:pt>
                <c:pt idx="26630">
                  <c:v>-32.089999999999996</c:v>
                </c:pt>
                <c:pt idx="26631">
                  <c:v>-32.087999999999994</c:v>
                </c:pt>
                <c:pt idx="26632">
                  <c:v>-32.085999999999991</c:v>
                </c:pt>
                <c:pt idx="26633">
                  <c:v>-32.083999999999996</c:v>
                </c:pt>
                <c:pt idx="26634">
                  <c:v>-32.081999999999994</c:v>
                </c:pt>
                <c:pt idx="26635">
                  <c:v>-32.079999999999991</c:v>
                </c:pt>
                <c:pt idx="26636">
                  <c:v>-32.077999999999996</c:v>
                </c:pt>
                <c:pt idx="26637">
                  <c:v>-32.075999999999993</c:v>
                </c:pt>
                <c:pt idx="26638">
                  <c:v>-32.073999999999991</c:v>
                </c:pt>
                <c:pt idx="26639">
                  <c:v>-32.071999999999996</c:v>
                </c:pt>
                <c:pt idx="26640">
                  <c:v>-32.069999999999993</c:v>
                </c:pt>
                <c:pt idx="26641">
                  <c:v>-32.067999999999998</c:v>
                </c:pt>
                <c:pt idx="26642">
                  <c:v>-32.065999999999995</c:v>
                </c:pt>
                <c:pt idx="26643">
                  <c:v>-32.063999999999993</c:v>
                </c:pt>
                <c:pt idx="26644">
                  <c:v>-32.061999999999998</c:v>
                </c:pt>
                <c:pt idx="26645">
                  <c:v>-32.059999999999995</c:v>
                </c:pt>
                <c:pt idx="26646">
                  <c:v>-32.057999999999993</c:v>
                </c:pt>
                <c:pt idx="26647">
                  <c:v>-32.055999999999997</c:v>
                </c:pt>
                <c:pt idx="26648">
                  <c:v>-32.053999999999995</c:v>
                </c:pt>
                <c:pt idx="26649">
                  <c:v>-32.051999999999992</c:v>
                </c:pt>
                <c:pt idx="26650">
                  <c:v>-32.049999999999997</c:v>
                </c:pt>
                <c:pt idx="26651">
                  <c:v>-32.047999999999995</c:v>
                </c:pt>
                <c:pt idx="26652">
                  <c:v>-32.045999999999992</c:v>
                </c:pt>
                <c:pt idx="26653">
                  <c:v>-32.043999999999997</c:v>
                </c:pt>
                <c:pt idx="26654">
                  <c:v>-32.041999999999994</c:v>
                </c:pt>
                <c:pt idx="26655">
                  <c:v>-32.039999999999992</c:v>
                </c:pt>
                <c:pt idx="26656">
                  <c:v>-32.037999999999997</c:v>
                </c:pt>
                <c:pt idx="26657">
                  <c:v>-32.035999999999994</c:v>
                </c:pt>
                <c:pt idx="26658">
                  <c:v>-32.033999999999992</c:v>
                </c:pt>
                <c:pt idx="26659">
                  <c:v>-32.031999999999996</c:v>
                </c:pt>
                <c:pt idx="26660">
                  <c:v>-32.029999999999994</c:v>
                </c:pt>
                <c:pt idx="26661">
                  <c:v>-32.027999999999992</c:v>
                </c:pt>
                <c:pt idx="26662">
                  <c:v>-32.025999999999996</c:v>
                </c:pt>
                <c:pt idx="26663">
                  <c:v>-32.023999999999994</c:v>
                </c:pt>
                <c:pt idx="26664">
                  <c:v>-32.021999999999991</c:v>
                </c:pt>
                <c:pt idx="26665">
                  <c:v>-32.019999999999996</c:v>
                </c:pt>
                <c:pt idx="26666">
                  <c:v>-32.017999999999994</c:v>
                </c:pt>
                <c:pt idx="26667">
                  <c:v>-32.015999999999991</c:v>
                </c:pt>
                <c:pt idx="26668">
                  <c:v>-32.013999999999996</c:v>
                </c:pt>
                <c:pt idx="26669">
                  <c:v>-32.011999999999993</c:v>
                </c:pt>
                <c:pt idx="26670">
                  <c:v>-32.009999999999991</c:v>
                </c:pt>
                <c:pt idx="26671">
                  <c:v>-32.007999999999996</c:v>
                </c:pt>
                <c:pt idx="26672">
                  <c:v>-32.005999999999993</c:v>
                </c:pt>
                <c:pt idx="26673">
                  <c:v>-32.003999999999998</c:v>
                </c:pt>
                <c:pt idx="26674">
                  <c:v>-32.001999999999995</c:v>
                </c:pt>
                <c:pt idx="26675">
                  <c:v>-31.999999999999993</c:v>
                </c:pt>
                <c:pt idx="26676">
                  <c:v>-31.997999999999998</c:v>
                </c:pt>
                <c:pt idx="26677">
                  <c:v>-31.995999999999995</c:v>
                </c:pt>
                <c:pt idx="26678">
                  <c:v>-31.993999999999993</c:v>
                </c:pt>
                <c:pt idx="26679">
                  <c:v>-31.991999999999997</c:v>
                </c:pt>
                <c:pt idx="26680">
                  <c:v>-31.989999999999995</c:v>
                </c:pt>
                <c:pt idx="26681">
                  <c:v>-31.987999999999992</c:v>
                </c:pt>
                <c:pt idx="26682">
                  <c:v>-31.985999999999997</c:v>
                </c:pt>
                <c:pt idx="26683">
                  <c:v>-31.983999999999995</c:v>
                </c:pt>
                <c:pt idx="26684">
                  <c:v>-31.981999999999992</c:v>
                </c:pt>
                <c:pt idx="26685">
                  <c:v>-31.979999999999997</c:v>
                </c:pt>
                <c:pt idx="26686">
                  <c:v>-31.977999999999994</c:v>
                </c:pt>
                <c:pt idx="26687">
                  <c:v>-31.975999999999992</c:v>
                </c:pt>
                <c:pt idx="26688">
                  <c:v>-31.973999999999997</c:v>
                </c:pt>
                <c:pt idx="26689">
                  <c:v>-31.971999999999994</c:v>
                </c:pt>
                <c:pt idx="26690">
                  <c:v>-31.969999999999992</c:v>
                </c:pt>
                <c:pt idx="26691">
                  <c:v>-31.967999999999996</c:v>
                </c:pt>
                <c:pt idx="26692">
                  <c:v>-31.965999999999994</c:v>
                </c:pt>
                <c:pt idx="26693">
                  <c:v>-31.963999999999992</c:v>
                </c:pt>
                <c:pt idx="26694">
                  <c:v>-31.961999999999996</c:v>
                </c:pt>
                <c:pt idx="26695">
                  <c:v>-31.959999999999994</c:v>
                </c:pt>
                <c:pt idx="26696">
                  <c:v>-31.957999999999991</c:v>
                </c:pt>
                <c:pt idx="26697">
                  <c:v>-31.955999999999996</c:v>
                </c:pt>
                <c:pt idx="26698">
                  <c:v>-31.953999999999994</c:v>
                </c:pt>
                <c:pt idx="26699">
                  <c:v>-31.951999999999991</c:v>
                </c:pt>
                <c:pt idx="26700">
                  <c:v>-31.949999999999996</c:v>
                </c:pt>
                <c:pt idx="26701">
                  <c:v>-31.947999999999993</c:v>
                </c:pt>
                <c:pt idx="26702">
                  <c:v>-31.945999999999991</c:v>
                </c:pt>
                <c:pt idx="26703">
                  <c:v>-31.943999999999996</c:v>
                </c:pt>
                <c:pt idx="26704">
                  <c:v>-31.941999999999993</c:v>
                </c:pt>
                <c:pt idx="26705">
                  <c:v>-31.939999999999998</c:v>
                </c:pt>
                <c:pt idx="26706">
                  <c:v>-31.937999999999995</c:v>
                </c:pt>
                <c:pt idx="26707">
                  <c:v>-31.935999999999993</c:v>
                </c:pt>
                <c:pt idx="26708">
                  <c:v>-31.933999999999997</c:v>
                </c:pt>
                <c:pt idx="26709">
                  <c:v>-31.931999999999995</c:v>
                </c:pt>
                <c:pt idx="26710">
                  <c:v>-31.929999999999993</c:v>
                </c:pt>
                <c:pt idx="26711">
                  <c:v>-31.927999999999997</c:v>
                </c:pt>
                <c:pt idx="26712">
                  <c:v>-31.925999999999995</c:v>
                </c:pt>
                <c:pt idx="26713">
                  <c:v>-31.923999999999992</c:v>
                </c:pt>
                <c:pt idx="26714">
                  <c:v>-31.921999999999997</c:v>
                </c:pt>
                <c:pt idx="26715">
                  <c:v>-31.919999999999995</c:v>
                </c:pt>
                <c:pt idx="26716">
                  <c:v>-31.917999999999992</c:v>
                </c:pt>
                <c:pt idx="26717">
                  <c:v>-31.915999999999997</c:v>
                </c:pt>
                <c:pt idx="26718">
                  <c:v>-31.913999999999994</c:v>
                </c:pt>
                <c:pt idx="26719">
                  <c:v>-31.911999999999992</c:v>
                </c:pt>
                <c:pt idx="26720">
                  <c:v>-31.909999999999997</c:v>
                </c:pt>
                <c:pt idx="26721">
                  <c:v>-31.907999999999994</c:v>
                </c:pt>
                <c:pt idx="26722">
                  <c:v>-31.905999999999992</c:v>
                </c:pt>
                <c:pt idx="26723">
                  <c:v>-31.903999999999996</c:v>
                </c:pt>
                <c:pt idx="26724">
                  <c:v>-31.901999999999994</c:v>
                </c:pt>
                <c:pt idx="26725">
                  <c:v>-31.899999999999991</c:v>
                </c:pt>
                <c:pt idx="26726">
                  <c:v>-31.897999999999996</c:v>
                </c:pt>
                <c:pt idx="26727">
                  <c:v>-31.895999999999994</c:v>
                </c:pt>
                <c:pt idx="26728">
                  <c:v>-31.893999999999991</c:v>
                </c:pt>
                <c:pt idx="26729">
                  <c:v>-31.891999999999996</c:v>
                </c:pt>
                <c:pt idx="26730">
                  <c:v>-31.889999999999993</c:v>
                </c:pt>
                <c:pt idx="26731">
                  <c:v>-31.887999999999991</c:v>
                </c:pt>
                <c:pt idx="26732">
                  <c:v>-31.885999999999996</c:v>
                </c:pt>
                <c:pt idx="26733">
                  <c:v>-31.883999999999993</c:v>
                </c:pt>
                <c:pt idx="26734">
                  <c:v>-31.881999999999991</c:v>
                </c:pt>
                <c:pt idx="26735">
                  <c:v>-31.879999999999995</c:v>
                </c:pt>
                <c:pt idx="26736">
                  <c:v>-31.877999999999993</c:v>
                </c:pt>
                <c:pt idx="26737">
                  <c:v>-31.875999999999998</c:v>
                </c:pt>
                <c:pt idx="26738">
                  <c:v>-31.873999999999995</c:v>
                </c:pt>
                <c:pt idx="26739">
                  <c:v>-31.871999999999993</c:v>
                </c:pt>
                <c:pt idx="26740">
                  <c:v>-31.869999999999997</c:v>
                </c:pt>
                <c:pt idx="26741">
                  <c:v>-31.867999999999995</c:v>
                </c:pt>
                <c:pt idx="26742">
                  <c:v>-31.865999999999993</c:v>
                </c:pt>
                <c:pt idx="26743">
                  <c:v>-31.863999999999997</c:v>
                </c:pt>
                <c:pt idx="26744">
                  <c:v>-31.861999999999995</c:v>
                </c:pt>
                <c:pt idx="26745">
                  <c:v>-31.859999999999992</c:v>
                </c:pt>
                <c:pt idx="26746">
                  <c:v>-31.857999999999997</c:v>
                </c:pt>
                <c:pt idx="26747">
                  <c:v>-31.855999999999995</c:v>
                </c:pt>
                <c:pt idx="26748">
                  <c:v>-31.853999999999992</c:v>
                </c:pt>
                <c:pt idx="26749">
                  <c:v>-31.851999999999997</c:v>
                </c:pt>
                <c:pt idx="26750">
                  <c:v>-31.849999999999994</c:v>
                </c:pt>
                <c:pt idx="26751">
                  <c:v>-31.847999999999992</c:v>
                </c:pt>
                <c:pt idx="26752">
                  <c:v>-31.845999999999997</c:v>
                </c:pt>
                <c:pt idx="26753">
                  <c:v>-31.843999999999994</c:v>
                </c:pt>
                <c:pt idx="26754">
                  <c:v>-31.841999999999992</c:v>
                </c:pt>
                <c:pt idx="26755">
                  <c:v>-31.839999999999996</c:v>
                </c:pt>
                <c:pt idx="26756">
                  <c:v>-31.837999999999994</c:v>
                </c:pt>
                <c:pt idx="26757">
                  <c:v>-31.835999999999991</c:v>
                </c:pt>
                <c:pt idx="26758">
                  <c:v>-31.833999999999996</c:v>
                </c:pt>
                <c:pt idx="26759">
                  <c:v>-31.831999999999994</c:v>
                </c:pt>
                <c:pt idx="26760">
                  <c:v>-31.829999999999991</c:v>
                </c:pt>
                <c:pt idx="26761">
                  <c:v>-31.827999999999996</c:v>
                </c:pt>
                <c:pt idx="26762">
                  <c:v>-31.825999999999993</c:v>
                </c:pt>
                <c:pt idx="26763">
                  <c:v>-31.823999999999991</c:v>
                </c:pt>
                <c:pt idx="26764">
                  <c:v>-31.821999999999996</c:v>
                </c:pt>
                <c:pt idx="26765">
                  <c:v>-31.819999999999993</c:v>
                </c:pt>
                <c:pt idx="26766">
                  <c:v>-31.817999999999998</c:v>
                </c:pt>
                <c:pt idx="26767">
                  <c:v>-31.815999999999995</c:v>
                </c:pt>
                <c:pt idx="26768">
                  <c:v>-31.813999999999993</c:v>
                </c:pt>
                <c:pt idx="26769">
                  <c:v>-31.811999999999998</c:v>
                </c:pt>
                <c:pt idx="26770">
                  <c:v>-31.809999999999995</c:v>
                </c:pt>
                <c:pt idx="26771">
                  <c:v>-31.807999999999993</c:v>
                </c:pt>
                <c:pt idx="26772">
                  <c:v>-31.805999999999997</c:v>
                </c:pt>
                <c:pt idx="26773">
                  <c:v>-31.803999999999995</c:v>
                </c:pt>
                <c:pt idx="26774">
                  <c:v>-31.801999999999992</c:v>
                </c:pt>
                <c:pt idx="26775">
                  <c:v>-31.799999999999997</c:v>
                </c:pt>
                <c:pt idx="26776">
                  <c:v>-31.797999999999995</c:v>
                </c:pt>
                <c:pt idx="26777">
                  <c:v>-31.795999999999992</c:v>
                </c:pt>
                <c:pt idx="26778">
                  <c:v>-31.793999999999997</c:v>
                </c:pt>
                <c:pt idx="26779">
                  <c:v>-31.791999999999994</c:v>
                </c:pt>
                <c:pt idx="26780">
                  <c:v>-31.789999999999992</c:v>
                </c:pt>
                <c:pt idx="26781">
                  <c:v>-31.787999999999997</c:v>
                </c:pt>
                <c:pt idx="26782">
                  <c:v>-31.785999999999994</c:v>
                </c:pt>
                <c:pt idx="26783">
                  <c:v>-31.783999999999992</c:v>
                </c:pt>
                <c:pt idx="26784">
                  <c:v>-31.781999999999996</c:v>
                </c:pt>
                <c:pt idx="26785">
                  <c:v>-31.779999999999994</c:v>
                </c:pt>
                <c:pt idx="26786">
                  <c:v>-31.777999999999992</c:v>
                </c:pt>
                <c:pt idx="26787">
                  <c:v>-31.775999999999996</c:v>
                </c:pt>
                <c:pt idx="26788">
                  <c:v>-31.773999999999994</c:v>
                </c:pt>
                <c:pt idx="26789">
                  <c:v>-31.771999999999991</c:v>
                </c:pt>
                <c:pt idx="26790">
                  <c:v>-31.769999999999996</c:v>
                </c:pt>
                <c:pt idx="26791">
                  <c:v>-31.767999999999994</c:v>
                </c:pt>
                <c:pt idx="26792">
                  <c:v>-31.765999999999991</c:v>
                </c:pt>
                <c:pt idx="26793">
                  <c:v>-31.763999999999996</c:v>
                </c:pt>
                <c:pt idx="26794">
                  <c:v>-31.761999999999993</c:v>
                </c:pt>
                <c:pt idx="26795">
                  <c:v>-31.759999999999991</c:v>
                </c:pt>
                <c:pt idx="26796">
                  <c:v>-31.757999999999996</c:v>
                </c:pt>
                <c:pt idx="26797">
                  <c:v>-31.755999999999993</c:v>
                </c:pt>
                <c:pt idx="26798">
                  <c:v>-31.753999999999998</c:v>
                </c:pt>
                <c:pt idx="26799">
                  <c:v>-31.751999999999995</c:v>
                </c:pt>
                <c:pt idx="26800">
                  <c:v>-31.749999999999993</c:v>
                </c:pt>
                <c:pt idx="26801">
                  <c:v>-31.747999999999998</c:v>
                </c:pt>
                <c:pt idx="26802">
                  <c:v>-31.745999999999995</c:v>
                </c:pt>
                <c:pt idx="26803">
                  <c:v>-31.743999999999993</c:v>
                </c:pt>
                <c:pt idx="26804">
                  <c:v>-31.741999999999997</c:v>
                </c:pt>
                <c:pt idx="26805">
                  <c:v>-31.739999999999995</c:v>
                </c:pt>
                <c:pt idx="26806">
                  <c:v>-31.737999999999992</c:v>
                </c:pt>
                <c:pt idx="26807">
                  <c:v>-31.735999999999997</c:v>
                </c:pt>
                <c:pt idx="26808">
                  <c:v>-31.733999999999995</c:v>
                </c:pt>
                <c:pt idx="26809">
                  <c:v>-31.731999999999992</c:v>
                </c:pt>
                <c:pt idx="26810">
                  <c:v>-31.729999999999997</c:v>
                </c:pt>
                <c:pt idx="26811">
                  <c:v>-31.727999999999994</c:v>
                </c:pt>
                <c:pt idx="26812">
                  <c:v>-31.725999999999992</c:v>
                </c:pt>
                <c:pt idx="26813">
                  <c:v>-31.723999999999997</c:v>
                </c:pt>
                <c:pt idx="26814">
                  <c:v>-31.721999999999994</c:v>
                </c:pt>
                <c:pt idx="26815">
                  <c:v>-31.719999999999992</c:v>
                </c:pt>
                <c:pt idx="26816">
                  <c:v>-31.717999999999996</c:v>
                </c:pt>
                <c:pt idx="26817">
                  <c:v>-31.715999999999994</c:v>
                </c:pt>
                <c:pt idx="26818">
                  <c:v>-31.713999999999992</c:v>
                </c:pt>
                <c:pt idx="26819">
                  <c:v>-31.711999999999996</c:v>
                </c:pt>
                <c:pt idx="26820">
                  <c:v>-31.709999999999994</c:v>
                </c:pt>
                <c:pt idx="26821">
                  <c:v>-31.707999999999991</c:v>
                </c:pt>
                <c:pt idx="26822">
                  <c:v>-31.705999999999996</c:v>
                </c:pt>
                <c:pt idx="26823">
                  <c:v>-31.703999999999994</c:v>
                </c:pt>
                <c:pt idx="26824">
                  <c:v>-31.701999999999991</c:v>
                </c:pt>
                <c:pt idx="26825">
                  <c:v>-31.699999999999996</c:v>
                </c:pt>
                <c:pt idx="26826">
                  <c:v>-31.697999999999993</c:v>
                </c:pt>
                <c:pt idx="26827">
                  <c:v>-31.695999999999991</c:v>
                </c:pt>
                <c:pt idx="26828">
                  <c:v>-31.693999999999996</c:v>
                </c:pt>
                <c:pt idx="26829">
                  <c:v>-31.691999999999993</c:v>
                </c:pt>
                <c:pt idx="26830">
                  <c:v>-31.689999999999998</c:v>
                </c:pt>
                <c:pt idx="26831">
                  <c:v>-31.687999999999995</c:v>
                </c:pt>
                <c:pt idx="26832">
                  <c:v>-31.685999999999993</c:v>
                </c:pt>
                <c:pt idx="26833">
                  <c:v>-31.683999999999997</c:v>
                </c:pt>
                <c:pt idx="26834">
                  <c:v>-31.681999999999995</c:v>
                </c:pt>
                <c:pt idx="26835">
                  <c:v>-31.679999999999993</c:v>
                </c:pt>
                <c:pt idx="26836">
                  <c:v>-31.677999999999997</c:v>
                </c:pt>
                <c:pt idx="26837">
                  <c:v>-31.675999999999995</c:v>
                </c:pt>
                <c:pt idx="26838">
                  <c:v>-31.673999999999992</c:v>
                </c:pt>
                <c:pt idx="26839">
                  <c:v>-31.671999999999997</c:v>
                </c:pt>
                <c:pt idx="26840">
                  <c:v>-31.669999999999995</c:v>
                </c:pt>
                <c:pt idx="26841">
                  <c:v>-31.667999999999992</c:v>
                </c:pt>
                <c:pt idx="26842">
                  <c:v>-31.665999999999997</c:v>
                </c:pt>
                <c:pt idx="26843">
                  <c:v>-31.663999999999994</c:v>
                </c:pt>
                <c:pt idx="26844">
                  <c:v>-31.661999999999992</c:v>
                </c:pt>
                <c:pt idx="26845">
                  <c:v>-31.659999999999997</c:v>
                </c:pt>
                <c:pt idx="26846">
                  <c:v>-31.657999999999994</c:v>
                </c:pt>
                <c:pt idx="26847">
                  <c:v>-31.655999999999992</c:v>
                </c:pt>
                <c:pt idx="26848">
                  <c:v>-31.653999999999996</c:v>
                </c:pt>
                <c:pt idx="26849">
                  <c:v>-31.651999999999994</c:v>
                </c:pt>
                <c:pt idx="26850">
                  <c:v>-31.649999999999991</c:v>
                </c:pt>
                <c:pt idx="26851">
                  <c:v>-31.647999999999996</c:v>
                </c:pt>
                <c:pt idx="26852">
                  <c:v>-31.645999999999994</c:v>
                </c:pt>
                <c:pt idx="26853">
                  <c:v>-31.643999999999991</c:v>
                </c:pt>
                <c:pt idx="26854">
                  <c:v>-31.641999999999996</c:v>
                </c:pt>
                <c:pt idx="26855">
                  <c:v>-31.639999999999993</c:v>
                </c:pt>
                <c:pt idx="26856">
                  <c:v>-31.637999999999991</c:v>
                </c:pt>
                <c:pt idx="26857">
                  <c:v>-31.635999999999996</c:v>
                </c:pt>
                <c:pt idx="26858">
                  <c:v>-31.633999999999993</c:v>
                </c:pt>
                <c:pt idx="26859">
                  <c:v>-31.631999999999991</c:v>
                </c:pt>
                <c:pt idx="26860">
                  <c:v>-31.629999999999995</c:v>
                </c:pt>
                <c:pt idx="26861">
                  <c:v>-31.627999999999993</c:v>
                </c:pt>
                <c:pt idx="26862">
                  <c:v>-31.625999999999998</c:v>
                </c:pt>
                <c:pt idx="26863">
                  <c:v>-31.623999999999995</c:v>
                </c:pt>
                <c:pt idx="26864">
                  <c:v>-31.621999999999993</c:v>
                </c:pt>
                <c:pt idx="26865">
                  <c:v>-31.619999999999997</c:v>
                </c:pt>
                <c:pt idx="26866">
                  <c:v>-31.617999999999995</c:v>
                </c:pt>
                <c:pt idx="26867">
                  <c:v>-31.615999999999993</c:v>
                </c:pt>
                <c:pt idx="26868">
                  <c:v>-31.613999999999997</c:v>
                </c:pt>
                <c:pt idx="26869">
                  <c:v>-31.611999999999995</c:v>
                </c:pt>
                <c:pt idx="26870">
                  <c:v>-31.609999999999992</c:v>
                </c:pt>
                <c:pt idx="26871">
                  <c:v>-31.607999999999997</c:v>
                </c:pt>
                <c:pt idx="26872">
                  <c:v>-31.605999999999995</c:v>
                </c:pt>
                <c:pt idx="26873">
                  <c:v>-31.603999999999992</c:v>
                </c:pt>
                <c:pt idx="26874">
                  <c:v>-31.601999999999997</c:v>
                </c:pt>
                <c:pt idx="26875">
                  <c:v>-31.599999999999994</c:v>
                </c:pt>
                <c:pt idx="26876">
                  <c:v>-31.597999999999992</c:v>
                </c:pt>
                <c:pt idx="26877">
                  <c:v>-31.595999999999997</c:v>
                </c:pt>
                <c:pt idx="26878">
                  <c:v>-31.593999999999994</c:v>
                </c:pt>
                <c:pt idx="26879">
                  <c:v>-31.591999999999992</c:v>
                </c:pt>
                <c:pt idx="26880">
                  <c:v>-31.589999999999996</c:v>
                </c:pt>
                <c:pt idx="26881">
                  <c:v>-31.587999999999994</c:v>
                </c:pt>
                <c:pt idx="26882">
                  <c:v>-31.585999999999991</c:v>
                </c:pt>
                <c:pt idx="26883">
                  <c:v>-31.583999999999996</c:v>
                </c:pt>
                <c:pt idx="26884">
                  <c:v>-31.581999999999994</c:v>
                </c:pt>
                <c:pt idx="26885">
                  <c:v>-31.579999999999991</c:v>
                </c:pt>
                <c:pt idx="26886">
                  <c:v>-31.577999999999996</c:v>
                </c:pt>
                <c:pt idx="26887">
                  <c:v>-31.575999999999993</c:v>
                </c:pt>
                <c:pt idx="26888">
                  <c:v>-31.573999999999991</c:v>
                </c:pt>
                <c:pt idx="26889">
                  <c:v>-31.571999999999996</c:v>
                </c:pt>
                <c:pt idx="26890">
                  <c:v>-31.569999999999993</c:v>
                </c:pt>
                <c:pt idx="26891">
                  <c:v>-31.567999999999998</c:v>
                </c:pt>
                <c:pt idx="26892">
                  <c:v>-31.565999999999995</c:v>
                </c:pt>
                <c:pt idx="26893">
                  <c:v>-31.563999999999993</c:v>
                </c:pt>
                <c:pt idx="26894">
                  <c:v>-31.561999999999998</c:v>
                </c:pt>
                <c:pt idx="26895">
                  <c:v>-31.559999999999995</c:v>
                </c:pt>
                <c:pt idx="26896">
                  <c:v>-31.557999999999993</c:v>
                </c:pt>
                <c:pt idx="26897">
                  <c:v>-31.555999999999997</c:v>
                </c:pt>
                <c:pt idx="26898">
                  <c:v>-31.553999999999995</c:v>
                </c:pt>
                <c:pt idx="26899">
                  <c:v>-31.551999999999992</c:v>
                </c:pt>
                <c:pt idx="26900">
                  <c:v>-31.549999999999997</c:v>
                </c:pt>
                <c:pt idx="26901">
                  <c:v>-31.547999999999995</c:v>
                </c:pt>
                <c:pt idx="26902">
                  <c:v>-31.545999999999992</c:v>
                </c:pt>
                <c:pt idx="26903">
                  <c:v>-31.543999999999997</c:v>
                </c:pt>
                <c:pt idx="26904">
                  <c:v>-31.541999999999994</c:v>
                </c:pt>
                <c:pt idx="26905">
                  <c:v>-31.539999999999992</c:v>
                </c:pt>
                <c:pt idx="26906">
                  <c:v>-31.537999999999997</c:v>
                </c:pt>
                <c:pt idx="26907">
                  <c:v>-31.535999999999994</c:v>
                </c:pt>
                <c:pt idx="26908">
                  <c:v>-31.533999999999992</c:v>
                </c:pt>
                <c:pt idx="26909">
                  <c:v>-31.531999999999996</c:v>
                </c:pt>
                <c:pt idx="26910">
                  <c:v>-31.529999999999994</c:v>
                </c:pt>
                <c:pt idx="26911">
                  <c:v>-31.527999999999992</c:v>
                </c:pt>
                <c:pt idx="26912">
                  <c:v>-31.525999999999996</c:v>
                </c:pt>
                <c:pt idx="26913">
                  <c:v>-31.523999999999994</c:v>
                </c:pt>
                <c:pt idx="26914">
                  <c:v>-31.521999999999991</c:v>
                </c:pt>
                <c:pt idx="26915">
                  <c:v>-31.519999999999996</c:v>
                </c:pt>
                <c:pt idx="26916">
                  <c:v>-31.517999999999994</c:v>
                </c:pt>
                <c:pt idx="26917">
                  <c:v>-31.515999999999991</c:v>
                </c:pt>
                <c:pt idx="26918">
                  <c:v>-31.513999999999996</c:v>
                </c:pt>
                <c:pt idx="26919">
                  <c:v>-31.511999999999993</c:v>
                </c:pt>
                <c:pt idx="26920">
                  <c:v>-31.509999999999991</c:v>
                </c:pt>
                <c:pt idx="26921">
                  <c:v>-31.507999999999996</c:v>
                </c:pt>
                <c:pt idx="26922">
                  <c:v>-31.505999999999993</c:v>
                </c:pt>
                <c:pt idx="26923">
                  <c:v>-31.503999999999998</c:v>
                </c:pt>
                <c:pt idx="26924">
                  <c:v>-31.501999999999995</c:v>
                </c:pt>
                <c:pt idx="26925">
                  <c:v>-31.499999999999993</c:v>
                </c:pt>
                <c:pt idx="26926">
                  <c:v>-31.497999999999998</c:v>
                </c:pt>
                <c:pt idx="26927">
                  <c:v>-31.495999999999995</c:v>
                </c:pt>
                <c:pt idx="26928">
                  <c:v>-31.493999999999993</c:v>
                </c:pt>
                <c:pt idx="26929">
                  <c:v>-31.491999999999997</c:v>
                </c:pt>
                <c:pt idx="26930">
                  <c:v>-31.489999999999995</c:v>
                </c:pt>
                <c:pt idx="26931">
                  <c:v>-31.487999999999992</c:v>
                </c:pt>
                <c:pt idx="26932">
                  <c:v>-31.485999999999997</c:v>
                </c:pt>
                <c:pt idx="26933">
                  <c:v>-31.483999999999995</c:v>
                </c:pt>
                <c:pt idx="26934">
                  <c:v>-31.481999999999992</c:v>
                </c:pt>
                <c:pt idx="26935">
                  <c:v>-31.479999999999997</c:v>
                </c:pt>
                <c:pt idx="26936">
                  <c:v>-31.477999999999994</c:v>
                </c:pt>
                <c:pt idx="26937">
                  <c:v>-31.475999999999992</c:v>
                </c:pt>
                <c:pt idx="26938">
                  <c:v>-31.473999999999997</c:v>
                </c:pt>
                <c:pt idx="26939">
                  <c:v>-31.471999999999994</c:v>
                </c:pt>
                <c:pt idx="26940">
                  <c:v>-31.469999999999992</c:v>
                </c:pt>
                <c:pt idx="26941">
                  <c:v>-31.467999999999996</c:v>
                </c:pt>
                <c:pt idx="26942">
                  <c:v>-31.465999999999994</c:v>
                </c:pt>
                <c:pt idx="26943">
                  <c:v>-31.463999999999992</c:v>
                </c:pt>
                <c:pt idx="26944">
                  <c:v>-31.461999999999996</c:v>
                </c:pt>
                <c:pt idx="26945">
                  <c:v>-31.459999999999994</c:v>
                </c:pt>
                <c:pt idx="26946">
                  <c:v>-31.457999999999991</c:v>
                </c:pt>
                <c:pt idx="26947">
                  <c:v>-31.455999999999996</c:v>
                </c:pt>
                <c:pt idx="26948">
                  <c:v>-31.453999999999994</c:v>
                </c:pt>
                <c:pt idx="26949">
                  <c:v>-31.451999999999991</c:v>
                </c:pt>
                <c:pt idx="26950">
                  <c:v>-31.449999999999996</c:v>
                </c:pt>
                <c:pt idx="26951">
                  <c:v>-31.447999999999993</c:v>
                </c:pt>
                <c:pt idx="26952">
                  <c:v>-31.445999999999991</c:v>
                </c:pt>
                <c:pt idx="26953">
                  <c:v>-31.443999999999996</c:v>
                </c:pt>
                <c:pt idx="26954">
                  <c:v>-31.441999999999993</c:v>
                </c:pt>
                <c:pt idx="26955">
                  <c:v>-31.439999999999998</c:v>
                </c:pt>
                <c:pt idx="26956">
                  <c:v>-31.437999999999995</c:v>
                </c:pt>
                <c:pt idx="26957">
                  <c:v>-31.435999999999993</c:v>
                </c:pt>
                <c:pt idx="26958">
                  <c:v>-31.433999999999997</c:v>
                </c:pt>
                <c:pt idx="26959">
                  <c:v>-31.431999999999995</c:v>
                </c:pt>
                <c:pt idx="26960">
                  <c:v>-31.429999999999993</c:v>
                </c:pt>
                <c:pt idx="26961">
                  <c:v>-31.427999999999997</c:v>
                </c:pt>
                <c:pt idx="26962">
                  <c:v>-31.425999999999995</c:v>
                </c:pt>
                <c:pt idx="26963">
                  <c:v>-31.423999999999992</c:v>
                </c:pt>
                <c:pt idx="26964">
                  <c:v>-31.421999999999997</c:v>
                </c:pt>
                <c:pt idx="26965">
                  <c:v>-31.419999999999995</c:v>
                </c:pt>
                <c:pt idx="26966">
                  <c:v>-31.417999999999992</c:v>
                </c:pt>
                <c:pt idx="26967">
                  <c:v>-31.415999999999997</c:v>
                </c:pt>
                <c:pt idx="26968">
                  <c:v>-31.413999999999994</c:v>
                </c:pt>
                <c:pt idx="26969">
                  <c:v>-31.411999999999992</c:v>
                </c:pt>
                <c:pt idx="26970">
                  <c:v>-31.409999999999997</c:v>
                </c:pt>
                <c:pt idx="26971">
                  <c:v>-31.407999999999994</c:v>
                </c:pt>
                <c:pt idx="26972">
                  <c:v>-31.405999999999992</c:v>
                </c:pt>
                <c:pt idx="26973">
                  <c:v>-31.403999999999996</c:v>
                </c:pt>
                <c:pt idx="26974">
                  <c:v>-31.401999999999994</c:v>
                </c:pt>
                <c:pt idx="26975">
                  <c:v>-31.399999999999991</c:v>
                </c:pt>
                <c:pt idx="26976">
                  <c:v>-31.397999999999996</c:v>
                </c:pt>
                <c:pt idx="26977">
                  <c:v>-31.395999999999994</c:v>
                </c:pt>
                <c:pt idx="26978">
                  <c:v>-31.393999999999991</c:v>
                </c:pt>
                <c:pt idx="26979">
                  <c:v>-31.391999999999996</c:v>
                </c:pt>
                <c:pt idx="26980">
                  <c:v>-31.389999999999993</c:v>
                </c:pt>
                <c:pt idx="26981">
                  <c:v>-31.387999999999991</c:v>
                </c:pt>
                <c:pt idx="26982">
                  <c:v>-31.385999999999996</c:v>
                </c:pt>
                <c:pt idx="26983">
                  <c:v>-31.383999999999993</c:v>
                </c:pt>
                <c:pt idx="26984">
                  <c:v>-31.381999999999991</c:v>
                </c:pt>
                <c:pt idx="26985">
                  <c:v>-31.379999999999995</c:v>
                </c:pt>
                <c:pt idx="26986">
                  <c:v>-31.377999999999993</c:v>
                </c:pt>
                <c:pt idx="26987">
                  <c:v>-31.375999999999998</c:v>
                </c:pt>
                <c:pt idx="26988">
                  <c:v>-31.373999999999995</c:v>
                </c:pt>
                <c:pt idx="26989">
                  <c:v>-31.371999999999993</c:v>
                </c:pt>
                <c:pt idx="26990">
                  <c:v>-31.369999999999997</c:v>
                </c:pt>
                <c:pt idx="26991">
                  <c:v>-31.367999999999995</c:v>
                </c:pt>
                <c:pt idx="26992">
                  <c:v>-31.365999999999993</c:v>
                </c:pt>
                <c:pt idx="26993">
                  <c:v>-31.363999999999997</c:v>
                </c:pt>
                <c:pt idx="26994">
                  <c:v>-31.361999999999995</c:v>
                </c:pt>
                <c:pt idx="26995">
                  <c:v>-31.359999999999992</c:v>
                </c:pt>
                <c:pt idx="26996">
                  <c:v>-31.357999999999997</c:v>
                </c:pt>
                <c:pt idx="26997">
                  <c:v>-31.355999999999995</c:v>
                </c:pt>
                <c:pt idx="26998">
                  <c:v>-31.353999999999992</c:v>
                </c:pt>
                <c:pt idx="26999">
                  <c:v>-31.351999999999997</c:v>
                </c:pt>
                <c:pt idx="27000">
                  <c:v>-31.349999999999994</c:v>
                </c:pt>
                <c:pt idx="27001">
                  <c:v>-31.347999999999992</c:v>
                </c:pt>
                <c:pt idx="27002">
                  <c:v>-31.345999999999997</c:v>
                </c:pt>
                <c:pt idx="27003">
                  <c:v>-31.343999999999994</c:v>
                </c:pt>
                <c:pt idx="27004">
                  <c:v>-31.341999999999992</c:v>
                </c:pt>
                <c:pt idx="27005">
                  <c:v>-31.339999999999996</c:v>
                </c:pt>
                <c:pt idx="27006">
                  <c:v>-31.337999999999994</c:v>
                </c:pt>
                <c:pt idx="27007">
                  <c:v>-31.335999999999991</c:v>
                </c:pt>
                <c:pt idx="27008">
                  <c:v>-31.333999999999996</c:v>
                </c:pt>
                <c:pt idx="27009">
                  <c:v>-31.331999999999994</c:v>
                </c:pt>
                <c:pt idx="27010">
                  <c:v>-31.329999999999991</c:v>
                </c:pt>
                <c:pt idx="27011">
                  <c:v>-31.327999999999996</c:v>
                </c:pt>
                <c:pt idx="27012">
                  <c:v>-31.325999999999993</c:v>
                </c:pt>
                <c:pt idx="27013">
                  <c:v>-31.323999999999991</c:v>
                </c:pt>
                <c:pt idx="27014">
                  <c:v>-31.321999999999996</c:v>
                </c:pt>
                <c:pt idx="27015">
                  <c:v>-31.319999999999993</c:v>
                </c:pt>
                <c:pt idx="27016">
                  <c:v>-31.317999999999998</c:v>
                </c:pt>
                <c:pt idx="27017">
                  <c:v>-31.315999999999995</c:v>
                </c:pt>
                <c:pt idx="27018">
                  <c:v>-31.313999999999993</c:v>
                </c:pt>
                <c:pt idx="27019">
                  <c:v>-31.311999999999998</c:v>
                </c:pt>
                <c:pt idx="27020">
                  <c:v>-31.309999999999995</c:v>
                </c:pt>
                <c:pt idx="27021">
                  <c:v>-31.307999999999993</c:v>
                </c:pt>
                <c:pt idx="27022">
                  <c:v>-31.305999999999997</c:v>
                </c:pt>
                <c:pt idx="27023">
                  <c:v>-31.303999999999995</c:v>
                </c:pt>
                <c:pt idx="27024">
                  <c:v>-31.301999999999992</c:v>
                </c:pt>
                <c:pt idx="27025">
                  <c:v>-31.299999999999997</c:v>
                </c:pt>
                <c:pt idx="27026">
                  <c:v>-31.297999999999995</c:v>
                </c:pt>
                <c:pt idx="27027">
                  <c:v>-31.295999999999992</c:v>
                </c:pt>
                <c:pt idx="27028">
                  <c:v>-31.293999999999997</c:v>
                </c:pt>
                <c:pt idx="27029">
                  <c:v>-31.291999999999994</c:v>
                </c:pt>
                <c:pt idx="27030">
                  <c:v>-31.289999999999992</c:v>
                </c:pt>
                <c:pt idx="27031">
                  <c:v>-31.287999999999997</c:v>
                </c:pt>
                <c:pt idx="27032">
                  <c:v>-31.285999999999994</c:v>
                </c:pt>
                <c:pt idx="27033">
                  <c:v>-31.283999999999992</c:v>
                </c:pt>
                <c:pt idx="27034">
                  <c:v>-31.281999999999996</c:v>
                </c:pt>
                <c:pt idx="27035">
                  <c:v>-31.279999999999994</c:v>
                </c:pt>
                <c:pt idx="27036">
                  <c:v>-31.277999999999992</c:v>
                </c:pt>
                <c:pt idx="27037">
                  <c:v>-31.275999999999996</c:v>
                </c:pt>
                <c:pt idx="27038">
                  <c:v>-31.273999999999994</c:v>
                </c:pt>
                <c:pt idx="27039">
                  <c:v>-31.271999999999991</c:v>
                </c:pt>
                <c:pt idx="27040">
                  <c:v>-31.269999999999996</c:v>
                </c:pt>
                <c:pt idx="27041">
                  <c:v>-31.267999999999994</c:v>
                </c:pt>
                <c:pt idx="27042">
                  <c:v>-31.265999999999991</c:v>
                </c:pt>
                <c:pt idx="27043">
                  <c:v>-31.263999999999996</c:v>
                </c:pt>
                <c:pt idx="27044">
                  <c:v>-31.261999999999993</c:v>
                </c:pt>
                <c:pt idx="27045">
                  <c:v>-31.259999999999991</c:v>
                </c:pt>
                <c:pt idx="27046">
                  <c:v>-31.257999999999996</c:v>
                </c:pt>
                <c:pt idx="27047">
                  <c:v>-31.255999999999993</c:v>
                </c:pt>
                <c:pt idx="27048">
                  <c:v>-31.253999999999998</c:v>
                </c:pt>
                <c:pt idx="27049">
                  <c:v>-31.251999999999995</c:v>
                </c:pt>
                <c:pt idx="27050">
                  <c:v>-31.249999999999993</c:v>
                </c:pt>
                <c:pt idx="27051">
                  <c:v>-31.247999999999998</c:v>
                </c:pt>
                <c:pt idx="27052">
                  <c:v>-31.245999999999995</c:v>
                </c:pt>
                <c:pt idx="27053">
                  <c:v>-31.243999999999993</c:v>
                </c:pt>
                <c:pt idx="27054">
                  <c:v>-31.241999999999997</c:v>
                </c:pt>
                <c:pt idx="27055">
                  <c:v>-31.239999999999995</c:v>
                </c:pt>
                <c:pt idx="27056">
                  <c:v>-31.237999999999992</c:v>
                </c:pt>
                <c:pt idx="27057">
                  <c:v>-31.235999999999997</c:v>
                </c:pt>
                <c:pt idx="27058">
                  <c:v>-31.233999999999995</c:v>
                </c:pt>
                <c:pt idx="27059">
                  <c:v>-31.231999999999992</c:v>
                </c:pt>
                <c:pt idx="27060">
                  <c:v>-31.229999999999997</c:v>
                </c:pt>
                <c:pt idx="27061">
                  <c:v>-31.227999999999994</c:v>
                </c:pt>
                <c:pt idx="27062">
                  <c:v>-31.225999999999992</c:v>
                </c:pt>
                <c:pt idx="27063">
                  <c:v>-31.223999999999997</c:v>
                </c:pt>
                <c:pt idx="27064">
                  <c:v>-31.221999999999994</c:v>
                </c:pt>
                <c:pt idx="27065">
                  <c:v>-31.219999999999992</c:v>
                </c:pt>
                <c:pt idx="27066">
                  <c:v>-31.217999999999996</c:v>
                </c:pt>
                <c:pt idx="27067">
                  <c:v>-31.215999999999994</c:v>
                </c:pt>
                <c:pt idx="27068">
                  <c:v>-31.213999999999992</c:v>
                </c:pt>
                <c:pt idx="27069">
                  <c:v>-31.211999999999996</c:v>
                </c:pt>
                <c:pt idx="27070">
                  <c:v>-31.209999999999994</c:v>
                </c:pt>
                <c:pt idx="27071">
                  <c:v>-31.207999999999991</c:v>
                </c:pt>
                <c:pt idx="27072">
                  <c:v>-31.205999999999996</c:v>
                </c:pt>
                <c:pt idx="27073">
                  <c:v>-31.203999999999994</c:v>
                </c:pt>
                <c:pt idx="27074">
                  <c:v>-31.201999999999991</c:v>
                </c:pt>
                <c:pt idx="27075">
                  <c:v>-31.199999999999996</c:v>
                </c:pt>
                <c:pt idx="27076">
                  <c:v>-31.197999999999993</c:v>
                </c:pt>
                <c:pt idx="27077">
                  <c:v>-31.195999999999991</c:v>
                </c:pt>
                <c:pt idx="27078">
                  <c:v>-31.193999999999996</c:v>
                </c:pt>
                <c:pt idx="27079">
                  <c:v>-31.191999999999993</c:v>
                </c:pt>
                <c:pt idx="27080">
                  <c:v>-31.189999999999998</c:v>
                </c:pt>
                <c:pt idx="27081">
                  <c:v>-31.187999999999995</c:v>
                </c:pt>
                <c:pt idx="27082">
                  <c:v>-31.185999999999993</c:v>
                </c:pt>
                <c:pt idx="27083">
                  <c:v>-31.183999999999997</c:v>
                </c:pt>
                <c:pt idx="27084">
                  <c:v>-31.181999999999995</c:v>
                </c:pt>
                <c:pt idx="27085">
                  <c:v>-31.179999999999993</c:v>
                </c:pt>
                <c:pt idx="27086">
                  <c:v>-31.177999999999997</c:v>
                </c:pt>
                <c:pt idx="27087">
                  <c:v>-31.175999999999995</c:v>
                </c:pt>
                <c:pt idx="27088">
                  <c:v>-31.173999999999992</c:v>
                </c:pt>
                <c:pt idx="27089">
                  <c:v>-31.171999999999997</c:v>
                </c:pt>
                <c:pt idx="27090">
                  <c:v>-31.169999999999995</c:v>
                </c:pt>
                <c:pt idx="27091">
                  <c:v>-31.167999999999992</c:v>
                </c:pt>
                <c:pt idx="27092">
                  <c:v>-31.165999999999997</c:v>
                </c:pt>
                <c:pt idx="27093">
                  <c:v>-31.163999999999994</c:v>
                </c:pt>
                <c:pt idx="27094">
                  <c:v>-31.161999999999992</c:v>
                </c:pt>
                <c:pt idx="27095">
                  <c:v>-31.159999999999997</c:v>
                </c:pt>
                <c:pt idx="27096">
                  <c:v>-31.157999999999994</c:v>
                </c:pt>
                <c:pt idx="27097">
                  <c:v>-31.155999999999992</c:v>
                </c:pt>
                <c:pt idx="27098">
                  <c:v>-31.153999999999996</c:v>
                </c:pt>
                <c:pt idx="27099">
                  <c:v>-31.151999999999994</c:v>
                </c:pt>
                <c:pt idx="27100">
                  <c:v>-31.149999999999991</c:v>
                </c:pt>
                <c:pt idx="27101">
                  <c:v>-31.147999999999996</c:v>
                </c:pt>
                <c:pt idx="27102">
                  <c:v>-31.145999999999994</c:v>
                </c:pt>
                <c:pt idx="27103">
                  <c:v>-31.143999999999991</c:v>
                </c:pt>
                <c:pt idx="27104">
                  <c:v>-31.141999999999996</c:v>
                </c:pt>
                <c:pt idx="27105">
                  <c:v>-31.139999999999993</c:v>
                </c:pt>
                <c:pt idx="27106">
                  <c:v>-31.137999999999991</c:v>
                </c:pt>
                <c:pt idx="27107">
                  <c:v>-31.135999999999996</c:v>
                </c:pt>
                <c:pt idx="27108">
                  <c:v>-31.133999999999993</c:v>
                </c:pt>
                <c:pt idx="27109">
                  <c:v>-31.131999999999991</c:v>
                </c:pt>
                <c:pt idx="27110">
                  <c:v>-31.129999999999995</c:v>
                </c:pt>
                <c:pt idx="27111">
                  <c:v>-31.127999999999993</c:v>
                </c:pt>
                <c:pt idx="27112">
                  <c:v>-31.125999999999998</c:v>
                </c:pt>
                <c:pt idx="27113">
                  <c:v>-31.123999999999995</c:v>
                </c:pt>
                <c:pt idx="27114">
                  <c:v>-31.121999999999993</c:v>
                </c:pt>
                <c:pt idx="27115">
                  <c:v>-31.119999999999997</c:v>
                </c:pt>
                <c:pt idx="27116">
                  <c:v>-31.117999999999995</c:v>
                </c:pt>
                <c:pt idx="27117">
                  <c:v>-31.115999999999993</c:v>
                </c:pt>
                <c:pt idx="27118">
                  <c:v>-31.113999999999997</c:v>
                </c:pt>
                <c:pt idx="27119">
                  <c:v>-31.111999999999995</c:v>
                </c:pt>
                <c:pt idx="27120">
                  <c:v>-31.109999999999992</c:v>
                </c:pt>
                <c:pt idx="27121">
                  <c:v>-31.107999999999997</c:v>
                </c:pt>
                <c:pt idx="27122">
                  <c:v>-31.105999999999995</c:v>
                </c:pt>
                <c:pt idx="27123">
                  <c:v>-31.103999999999992</c:v>
                </c:pt>
                <c:pt idx="27124">
                  <c:v>-31.101999999999997</c:v>
                </c:pt>
                <c:pt idx="27125">
                  <c:v>-31.099999999999994</c:v>
                </c:pt>
                <c:pt idx="27126">
                  <c:v>-31.097999999999992</c:v>
                </c:pt>
                <c:pt idx="27127">
                  <c:v>-31.095999999999997</c:v>
                </c:pt>
                <c:pt idx="27128">
                  <c:v>-31.093999999999994</c:v>
                </c:pt>
                <c:pt idx="27129">
                  <c:v>-31.091999999999992</c:v>
                </c:pt>
                <c:pt idx="27130">
                  <c:v>-31.089999999999996</c:v>
                </c:pt>
                <c:pt idx="27131">
                  <c:v>-31.087999999999994</c:v>
                </c:pt>
                <c:pt idx="27132">
                  <c:v>-31.085999999999991</c:v>
                </c:pt>
                <c:pt idx="27133">
                  <c:v>-31.083999999999996</c:v>
                </c:pt>
                <c:pt idx="27134">
                  <c:v>-31.081999999999994</c:v>
                </c:pt>
                <c:pt idx="27135">
                  <c:v>-31.079999999999991</c:v>
                </c:pt>
                <c:pt idx="27136">
                  <c:v>-31.077999999999996</c:v>
                </c:pt>
                <c:pt idx="27137">
                  <c:v>-31.075999999999993</c:v>
                </c:pt>
                <c:pt idx="27138">
                  <c:v>-31.073999999999991</c:v>
                </c:pt>
                <c:pt idx="27139">
                  <c:v>-31.071999999999996</c:v>
                </c:pt>
                <c:pt idx="27140">
                  <c:v>-31.069999999999993</c:v>
                </c:pt>
                <c:pt idx="27141">
                  <c:v>-31.067999999999998</c:v>
                </c:pt>
                <c:pt idx="27142">
                  <c:v>-31.065999999999995</c:v>
                </c:pt>
                <c:pt idx="27143">
                  <c:v>-31.063999999999993</c:v>
                </c:pt>
                <c:pt idx="27144">
                  <c:v>-31.061999999999998</c:v>
                </c:pt>
                <c:pt idx="27145">
                  <c:v>-31.059999999999995</c:v>
                </c:pt>
                <c:pt idx="27146">
                  <c:v>-31.057999999999993</c:v>
                </c:pt>
                <c:pt idx="27147">
                  <c:v>-31.055999999999997</c:v>
                </c:pt>
                <c:pt idx="27148">
                  <c:v>-31.053999999999995</c:v>
                </c:pt>
                <c:pt idx="27149">
                  <c:v>-31.051999999999992</c:v>
                </c:pt>
                <c:pt idx="27150">
                  <c:v>-31.049999999999997</c:v>
                </c:pt>
                <c:pt idx="27151">
                  <c:v>-31.047999999999995</c:v>
                </c:pt>
                <c:pt idx="27152">
                  <c:v>-31.045999999999992</c:v>
                </c:pt>
                <c:pt idx="27153">
                  <c:v>-31.043999999999997</c:v>
                </c:pt>
                <c:pt idx="27154">
                  <c:v>-31.041999999999994</c:v>
                </c:pt>
                <c:pt idx="27155">
                  <c:v>-31.039999999999992</c:v>
                </c:pt>
                <c:pt idx="27156">
                  <c:v>-31.037999999999997</c:v>
                </c:pt>
                <c:pt idx="27157">
                  <c:v>-31.035999999999994</c:v>
                </c:pt>
                <c:pt idx="27158">
                  <c:v>-31.033999999999992</c:v>
                </c:pt>
                <c:pt idx="27159">
                  <c:v>-31.031999999999996</c:v>
                </c:pt>
                <c:pt idx="27160">
                  <c:v>-31.029999999999994</c:v>
                </c:pt>
                <c:pt idx="27161">
                  <c:v>-31.027999999999992</c:v>
                </c:pt>
                <c:pt idx="27162">
                  <c:v>-31.025999999999996</c:v>
                </c:pt>
                <c:pt idx="27163">
                  <c:v>-31.023999999999994</c:v>
                </c:pt>
                <c:pt idx="27164">
                  <c:v>-31.021999999999991</c:v>
                </c:pt>
                <c:pt idx="27165">
                  <c:v>-31.019999999999996</c:v>
                </c:pt>
                <c:pt idx="27166">
                  <c:v>-31.017999999999994</c:v>
                </c:pt>
                <c:pt idx="27167">
                  <c:v>-31.015999999999991</c:v>
                </c:pt>
                <c:pt idx="27168">
                  <c:v>-31.013999999999996</c:v>
                </c:pt>
                <c:pt idx="27169">
                  <c:v>-31.011999999999993</c:v>
                </c:pt>
                <c:pt idx="27170">
                  <c:v>-31.009999999999991</c:v>
                </c:pt>
                <c:pt idx="27171">
                  <c:v>-31.007999999999996</c:v>
                </c:pt>
                <c:pt idx="27172">
                  <c:v>-31.005999999999993</c:v>
                </c:pt>
                <c:pt idx="27173">
                  <c:v>-31.003999999999998</c:v>
                </c:pt>
                <c:pt idx="27174">
                  <c:v>-31.001999999999995</c:v>
                </c:pt>
                <c:pt idx="27175">
                  <c:v>-30.999999999999993</c:v>
                </c:pt>
                <c:pt idx="27176">
                  <c:v>-30.997999999999998</c:v>
                </c:pt>
                <c:pt idx="27177">
                  <c:v>-30.995999999999995</c:v>
                </c:pt>
                <c:pt idx="27178">
                  <c:v>-30.993999999999993</c:v>
                </c:pt>
                <c:pt idx="27179">
                  <c:v>-30.991999999999997</c:v>
                </c:pt>
                <c:pt idx="27180">
                  <c:v>-30.989999999999995</c:v>
                </c:pt>
                <c:pt idx="27181">
                  <c:v>-30.987999999999992</c:v>
                </c:pt>
                <c:pt idx="27182">
                  <c:v>-30.985999999999997</c:v>
                </c:pt>
                <c:pt idx="27183">
                  <c:v>-30.983999999999995</c:v>
                </c:pt>
                <c:pt idx="27184">
                  <c:v>-30.981999999999992</c:v>
                </c:pt>
                <c:pt idx="27185">
                  <c:v>-30.979999999999997</c:v>
                </c:pt>
                <c:pt idx="27186">
                  <c:v>-30.977999999999994</c:v>
                </c:pt>
                <c:pt idx="27187">
                  <c:v>-30.975999999999992</c:v>
                </c:pt>
                <c:pt idx="27188">
                  <c:v>-30.973999999999997</c:v>
                </c:pt>
                <c:pt idx="27189">
                  <c:v>-30.971999999999994</c:v>
                </c:pt>
                <c:pt idx="27190">
                  <c:v>-30.969999999999992</c:v>
                </c:pt>
                <c:pt idx="27191">
                  <c:v>-30.967999999999996</c:v>
                </c:pt>
                <c:pt idx="27192">
                  <c:v>-30.965999999999994</c:v>
                </c:pt>
                <c:pt idx="27193">
                  <c:v>-30.963999999999992</c:v>
                </c:pt>
                <c:pt idx="27194">
                  <c:v>-30.961999999999996</c:v>
                </c:pt>
                <c:pt idx="27195">
                  <c:v>-30.959999999999994</c:v>
                </c:pt>
                <c:pt idx="27196">
                  <c:v>-30.957999999999991</c:v>
                </c:pt>
                <c:pt idx="27197">
                  <c:v>-30.955999999999996</c:v>
                </c:pt>
                <c:pt idx="27198">
                  <c:v>-30.953999999999994</c:v>
                </c:pt>
                <c:pt idx="27199">
                  <c:v>-30.951999999999991</c:v>
                </c:pt>
                <c:pt idx="27200">
                  <c:v>-30.949999999999996</c:v>
                </c:pt>
                <c:pt idx="27201">
                  <c:v>-30.947999999999993</c:v>
                </c:pt>
                <c:pt idx="27202">
                  <c:v>-30.945999999999991</c:v>
                </c:pt>
                <c:pt idx="27203">
                  <c:v>-30.943999999999996</c:v>
                </c:pt>
                <c:pt idx="27204">
                  <c:v>-30.941999999999993</c:v>
                </c:pt>
                <c:pt idx="27205">
                  <c:v>-30.939999999999998</c:v>
                </c:pt>
                <c:pt idx="27206">
                  <c:v>-30.937999999999995</c:v>
                </c:pt>
                <c:pt idx="27207">
                  <c:v>-30.935999999999993</c:v>
                </c:pt>
                <c:pt idx="27208">
                  <c:v>-30.933999999999997</c:v>
                </c:pt>
                <c:pt idx="27209">
                  <c:v>-30.931999999999995</c:v>
                </c:pt>
                <c:pt idx="27210">
                  <c:v>-30.929999999999993</c:v>
                </c:pt>
                <c:pt idx="27211">
                  <c:v>-30.927999999999997</c:v>
                </c:pt>
                <c:pt idx="27212">
                  <c:v>-30.925999999999995</c:v>
                </c:pt>
                <c:pt idx="27213">
                  <c:v>-30.923999999999992</c:v>
                </c:pt>
                <c:pt idx="27214">
                  <c:v>-30.921999999999997</c:v>
                </c:pt>
                <c:pt idx="27215">
                  <c:v>-30.919999999999995</c:v>
                </c:pt>
                <c:pt idx="27216">
                  <c:v>-30.917999999999992</c:v>
                </c:pt>
                <c:pt idx="27217">
                  <c:v>-30.915999999999997</c:v>
                </c:pt>
                <c:pt idx="27218">
                  <c:v>-30.913999999999994</c:v>
                </c:pt>
                <c:pt idx="27219">
                  <c:v>-30.911999999999992</c:v>
                </c:pt>
                <c:pt idx="27220">
                  <c:v>-30.909999999999997</c:v>
                </c:pt>
                <c:pt idx="27221">
                  <c:v>-30.907999999999994</c:v>
                </c:pt>
                <c:pt idx="27222">
                  <c:v>-30.905999999999992</c:v>
                </c:pt>
                <c:pt idx="27223">
                  <c:v>-30.903999999999996</c:v>
                </c:pt>
                <c:pt idx="27224">
                  <c:v>-30.901999999999994</c:v>
                </c:pt>
                <c:pt idx="27225">
                  <c:v>-30.899999999999991</c:v>
                </c:pt>
                <c:pt idx="27226">
                  <c:v>-30.897999999999996</c:v>
                </c:pt>
                <c:pt idx="27227">
                  <c:v>-30.895999999999994</c:v>
                </c:pt>
                <c:pt idx="27228">
                  <c:v>-30.893999999999991</c:v>
                </c:pt>
                <c:pt idx="27229">
                  <c:v>-30.891999999999996</c:v>
                </c:pt>
                <c:pt idx="27230">
                  <c:v>-30.889999999999993</c:v>
                </c:pt>
                <c:pt idx="27231">
                  <c:v>-30.887999999999991</c:v>
                </c:pt>
                <c:pt idx="27232">
                  <c:v>-30.885999999999996</c:v>
                </c:pt>
                <c:pt idx="27233">
                  <c:v>-30.883999999999993</c:v>
                </c:pt>
                <c:pt idx="27234">
                  <c:v>-30.881999999999991</c:v>
                </c:pt>
                <c:pt idx="27235">
                  <c:v>-30.879999999999995</c:v>
                </c:pt>
                <c:pt idx="27236">
                  <c:v>-30.877999999999993</c:v>
                </c:pt>
                <c:pt idx="27237">
                  <c:v>-30.875999999999998</c:v>
                </c:pt>
                <c:pt idx="27238">
                  <c:v>-30.873999999999995</c:v>
                </c:pt>
                <c:pt idx="27239">
                  <c:v>-30.871999999999993</c:v>
                </c:pt>
                <c:pt idx="27240">
                  <c:v>-30.869999999999997</c:v>
                </c:pt>
                <c:pt idx="27241">
                  <c:v>-30.867999999999995</c:v>
                </c:pt>
                <c:pt idx="27242">
                  <c:v>-30.865999999999993</c:v>
                </c:pt>
                <c:pt idx="27243">
                  <c:v>-30.863999999999997</c:v>
                </c:pt>
                <c:pt idx="27244">
                  <c:v>-30.861999999999995</c:v>
                </c:pt>
                <c:pt idx="27245">
                  <c:v>-30.859999999999992</c:v>
                </c:pt>
                <c:pt idx="27246">
                  <c:v>-30.857999999999997</c:v>
                </c:pt>
                <c:pt idx="27247">
                  <c:v>-30.855999999999995</c:v>
                </c:pt>
                <c:pt idx="27248">
                  <c:v>-30.853999999999992</c:v>
                </c:pt>
                <c:pt idx="27249">
                  <c:v>-30.851999999999997</c:v>
                </c:pt>
                <c:pt idx="27250">
                  <c:v>-30.849999999999994</c:v>
                </c:pt>
                <c:pt idx="27251">
                  <c:v>-30.847999999999992</c:v>
                </c:pt>
                <c:pt idx="27252">
                  <c:v>-30.845999999999997</c:v>
                </c:pt>
                <c:pt idx="27253">
                  <c:v>-30.843999999999994</c:v>
                </c:pt>
                <c:pt idx="27254">
                  <c:v>-30.841999999999992</c:v>
                </c:pt>
                <c:pt idx="27255">
                  <c:v>-30.839999999999996</c:v>
                </c:pt>
                <c:pt idx="27256">
                  <c:v>-30.837999999999994</c:v>
                </c:pt>
                <c:pt idx="27257">
                  <c:v>-30.835999999999991</c:v>
                </c:pt>
                <c:pt idx="27258">
                  <c:v>-30.833999999999996</c:v>
                </c:pt>
                <c:pt idx="27259">
                  <c:v>-30.831999999999994</c:v>
                </c:pt>
                <c:pt idx="27260">
                  <c:v>-30.829999999999991</c:v>
                </c:pt>
                <c:pt idx="27261">
                  <c:v>-30.827999999999996</c:v>
                </c:pt>
                <c:pt idx="27262">
                  <c:v>-30.825999999999993</c:v>
                </c:pt>
                <c:pt idx="27263">
                  <c:v>-30.823999999999991</c:v>
                </c:pt>
                <c:pt idx="27264">
                  <c:v>-30.821999999999996</c:v>
                </c:pt>
                <c:pt idx="27265">
                  <c:v>-30.819999999999993</c:v>
                </c:pt>
                <c:pt idx="27266">
                  <c:v>-30.817999999999998</c:v>
                </c:pt>
                <c:pt idx="27267">
                  <c:v>-30.815999999999995</c:v>
                </c:pt>
                <c:pt idx="27268">
                  <c:v>-30.813999999999993</c:v>
                </c:pt>
                <c:pt idx="27269">
                  <c:v>-30.811999999999998</c:v>
                </c:pt>
                <c:pt idx="27270">
                  <c:v>-30.809999999999995</c:v>
                </c:pt>
                <c:pt idx="27271">
                  <c:v>-30.807999999999993</c:v>
                </c:pt>
                <c:pt idx="27272">
                  <c:v>-30.805999999999997</c:v>
                </c:pt>
                <c:pt idx="27273">
                  <c:v>-30.803999999999995</c:v>
                </c:pt>
                <c:pt idx="27274">
                  <c:v>-30.801999999999992</c:v>
                </c:pt>
                <c:pt idx="27275">
                  <c:v>-30.799999999999997</c:v>
                </c:pt>
                <c:pt idx="27276">
                  <c:v>-30.797999999999995</c:v>
                </c:pt>
                <c:pt idx="27277">
                  <c:v>-30.795999999999992</c:v>
                </c:pt>
                <c:pt idx="27278">
                  <c:v>-30.793999999999997</c:v>
                </c:pt>
                <c:pt idx="27279">
                  <c:v>-30.791999999999994</c:v>
                </c:pt>
                <c:pt idx="27280">
                  <c:v>-30.789999999999992</c:v>
                </c:pt>
                <c:pt idx="27281">
                  <c:v>-30.787999999999997</c:v>
                </c:pt>
                <c:pt idx="27282">
                  <c:v>-30.785999999999994</c:v>
                </c:pt>
                <c:pt idx="27283">
                  <c:v>-30.783999999999992</c:v>
                </c:pt>
                <c:pt idx="27284">
                  <c:v>-30.781999999999996</c:v>
                </c:pt>
                <c:pt idx="27285">
                  <c:v>-30.779999999999994</c:v>
                </c:pt>
                <c:pt idx="27286">
                  <c:v>-30.777999999999992</c:v>
                </c:pt>
                <c:pt idx="27287">
                  <c:v>-30.775999999999996</c:v>
                </c:pt>
                <c:pt idx="27288">
                  <c:v>-30.773999999999994</c:v>
                </c:pt>
                <c:pt idx="27289">
                  <c:v>-30.771999999999991</c:v>
                </c:pt>
                <c:pt idx="27290">
                  <c:v>-30.769999999999996</c:v>
                </c:pt>
                <c:pt idx="27291">
                  <c:v>-30.767999999999994</c:v>
                </c:pt>
                <c:pt idx="27292">
                  <c:v>-30.765999999999991</c:v>
                </c:pt>
                <c:pt idx="27293">
                  <c:v>-30.763999999999996</c:v>
                </c:pt>
                <c:pt idx="27294">
                  <c:v>-30.761999999999993</c:v>
                </c:pt>
                <c:pt idx="27295">
                  <c:v>-30.759999999999991</c:v>
                </c:pt>
                <c:pt idx="27296">
                  <c:v>-30.757999999999996</c:v>
                </c:pt>
                <c:pt idx="27297">
                  <c:v>-30.755999999999993</c:v>
                </c:pt>
                <c:pt idx="27298">
                  <c:v>-30.753999999999998</c:v>
                </c:pt>
                <c:pt idx="27299">
                  <c:v>-30.751999999999995</c:v>
                </c:pt>
                <c:pt idx="27300">
                  <c:v>-30.749999999999993</c:v>
                </c:pt>
                <c:pt idx="27301">
                  <c:v>-30.747999999999998</c:v>
                </c:pt>
                <c:pt idx="27302">
                  <c:v>-30.745999999999995</c:v>
                </c:pt>
                <c:pt idx="27303">
                  <c:v>-30.743999999999993</c:v>
                </c:pt>
                <c:pt idx="27304">
                  <c:v>-30.741999999999997</c:v>
                </c:pt>
                <c:pt idx="27305">
                  <c:v>-30.739999999999995</c:v>
                </c:pt>
                <c:pt idx="27306">
                  <c:v>-30.737999999999992</c:v>
                </c:pt>
                <c:pt idx="27307">
                  <c:v>-30.735999999999997</c:v>
                </c:pt>
                <c:pt idx="27308">
                  <c:v>-30.733999999999995</c:v>
                </c:pt>
                <c:pt idx="27309">
                  <c:v>-30.731999999999992</c:v>
                </c:pt>
                <c:pt idx="27310">
                  <c:v>-30.729999999999997</c:v>
                </c:pt>
                <c:pt idx="27311">
                  <c:v>-30.727999999999994</c:v>
                </c:pt>
                <c:pt idx="27312">
                  <c:v>-30.725999999999992</c:v>
                </c:pt>
                <c:pt idx="27313">
                  <c:v>-30.723999999999997</c:v>
                </c:pt>
                <c:pt idx="27314">
                  <c:v>-30.721999999999994</c:v>
                </c:pt>
                <c:pt idx="27315">
                  <c:v>-30.719999999999992</c:v>
                </c:pt>
                <c:pt idx="27316">
                  <c:v>-30.717999999999996</c:v>
                </c:pt>
                <c:pt idx="27317">
                  <c:v>-30.715999999999994</c:v>
                </c:pt>
                <c:pt idx="27318">
                  <c:v>-30.713999999999992</c:v>
                </c:pt>
                <c:pt idx="27319">
                  <c:v>-30.711999999999996</c:v>
                </c:pt>
                <c:pt idx="27320">
                  <c:v>-30.709999999999994</c:v>
                </c:pt>
                <c:pt idx="27321">
                  <c:v>-30.707999999999991</c:v>
                </c:pt>
                <c:pt idx="27322">
                  <c:v>-30.705999999999996</c:v>
                </c:pt>
                <c:pt idx="27323">
                  <c:v>-30.703999999999994</c:v>
                </c:pt>
                <c:pt idx="27324">
                  <c:v>-30.701999999999991</c:v>
                </c:pt>
                <c:pt idx="27325">
                  <c:v>-30.699999999999996</c:v>
                </c:pt>
                <c:pt idx="27326">
                  <c:v>-30.697999999999993</c:v>
                </c:pt>
                <c:pt idx="27327">
                  <c:v>-30.695999999999991</c:v>
                </c:pt>
                <c:pt idx="27328">
                  <c:v>-30.693999999999996</c:v>
                </c:pt>
                <c:pt idx="27329">
                  <c:v>-30.691999999999993</c:v>
                </c:pt>
                <c:pt idx="27330">
                  <c:v>-30.689999999999998</c:v>
                </c:pt>
                <c:pt idx="27331">
                  <c:v>-30.687999999999995</c:v>
                </c:pt>
                <c:pt idx="27332">
                  <c:v>-30.685999999999993</c:v>
                </c:pt>
                <c:pt idx="27333">
                  <c:v>-30.683999999999997</c:v>
                </c:pt>
                <c:pt idx="27334">
                  <c:v>-30.681999999999995</c:v>
                </c:pt>
                <c:pt idx="27335">
                  <c:v>-30.679999999999993</c:v>
                </c:pt>
                <c:pt idx="27336">
                  <c:v>-30.677999999999997</c:v>
                </c:pt>
                <c:pt idx="27337">
                  <c:v>-30.675999999999995</c:v>
                </c:pt>
                <c:pt idx="27338">
                  <c:v>-30.673999999999992</c:v>
                </c:pt>
                <c:pt idx="27339">
                  <c:v>-30.671999999999997</c:v>
                </c:pt>
                <c:pt idx="27340">
                  <c:v>-30.669999999999995</c:v>
                </c:pt>
                <c:pt idx="27341">
                  <c:v>-30.667999999999992</c:v>
                </c:pt>
                <c:pt idx="27342">
                  <c:v>-30.665999999999997</c:v>
                </c:pt>
                <c:pt idx="27343">
                  <c:v>-30.663999999999994</c:v>
                </c:pt>
                <c:pt idx="27344">
                  <c:v>-30.661999999999992</c:v>
                </c:pt>
                <c:pt idx="27345">
                  <c:v>-30.659999999999997</c:v>
                </c:pt>
                <c:pt idx="27346">
                  <c:v>-30.657999999999994</c:v>
                </c:pt>
                <c:pt idx="27347">
                  <c:v>-30.655999999999992</c:v>
                </c:pt>
                <c:pt idx="27348">
                  <c:v>-30.653999999999996</c:v>
                </c:pt>
                <c:pt idx="27349">
                  <c:v>-30.651999999999994</c:v>
                </c:pt>
                <c:pt idx="27350">
                  <c:v>-30.649999999999991</c:v>
                </c:pt>
                <c:pt idx="27351">
                  <c:v>-30.647999999999996</c:v>
                </c:pt>
                <c:pt idx="27352">
                  <c:v>-30.645999999999994</c:v>
                </c:pt>
                <c:pt idx="27353">
                  <c:v>-30.643999999999991</c:v>
                </c:pt>
                <c:pt idx="27354">
                  <c:v>-30.641999999999996</c:v>
                </c:pt>
                <c:pt idx="27355">
                  <c:v>-30.639999999999993</c:v>
                </c:pt>
                <c:pt idx="27356">
                  <c:v>-30.637999999999991</c:v>
                </c:pt>
                <c:pt idx="27357">
                  <c:v>-30.635999999999996</c:v>
                </c:pt>
                <c:pt idx="27358">
                  <c:v>-30.633999999999993</c:v>
                </c:pt>
                <c:pt idx="27359">
                  <c:v>-30.631999999999991</c:v>
                </c:pt>
                <c:pt idx="27360">
                  <c:v>-30.629999999999995</c:v>
                </c:pt>
                <c:pt idx="27361">
                  <c:v>-30.627999999999993</c:v>
                </c:pt>
                <c:pt idx="27362">
                  <c:v>-30.625999999999998</c:v>
                </c:pt>
                <c:pt idx="27363">
                  <c:v>-30.623999999999995</c:v>
                </c:pt>
                <c:pt idx="27364">
                  <c:v>-30.621999999999993</c:v>
                </c:pt>
                <c:pt idx="27365">
                  <c:v>-30.619999999999997</c:v>
                </c:pt>
                <c:pt idx="27366">
                  <c:v>-30.617999999999995</c:v>
                </c:pt>
                <c:pt idx="27367">
                  <c:v>-30.615999999999993</c:v>
                </c:pt>
                <c:pt idx="27368">
                  <c:v>-30.613999999999997</c:v>
                </c:pt>
                <c:pt idx="27369">
                  <c:v>-30.611999999999995</c:v>
                </c:pt>
                <c:pt idx="27370">
                  <c:v>-30.609999999999992</c:v>
                </c:pt>
                <c:pt idx="27371">
                  <c:v>-30.607999999999997</c:v>
                </c:pt>
                <c:pt idx="27372">
                  <c:v>-30.605999999999995</c:v>
                </c:pt>
                <c:pt idx="27373">
                  <c:v>-30.603999999999992</c:v>
                </c:pt>
                <c:pt idx="27374">
                  <c:v>-30.601999999999997</c:v>
                </c:pt>
                <c:pt idx="27375">
                  <c:v>-30.599999999999994</c:v>
                </c:pt>
                <c:pt idx="27376">
                  <c:v>-30.597999999999992</c:v>
                </c:pt>
                <c:pt idx="27377">
                  <c:v>-30.595999999999997</c:v>
                </c:pt>
                <c:pt idx="27378">
                  <c:v>-30.593999999999994</c:v>
                </c:pt>
                <c:pt idx="27379">
                  <c:v>-30.591999999999992</c:v>
                </c:pt>
                <c:pt idx="27380">
                  <c:v>-30.589999999999996</c:v>
                </c:pt>
                <c:pt idx="27381">
                  <c:v>-30.587999999999994</c:v>
                </c:pt>
                <c:pt idx="27382">
                  <c:v>-30.585999999999991</c:v>
                </c:pt>
                <c:pt idx="27383">
                  <c:v>-30.583999999999996</c:v>
                </c:pt>
                <c:pt idx="27384">
                  <c:v>-30.581999999999994</c:v>
                </c:pt>
                <c:pt idx="27385">
                  <c:v>-30.579999999999991</c:v>
                </c:pt>
                <c:pt idx="27386">
                  <c:v>-30.577999999999996</c:v>
                </c:pt>
                <c:pt idx="27387">
                  <c:v>-30.575999999999993</c:v>
                </c:pt>
                <c:pt idx="27388">
                  <c:v>-30.573999999999991</c:v>
                </c:pt>
                <c:pt idx="27389">
                  <c:v>-30.571999999999996</c:v>
                </c:pt>
                <c:pt idx="27390">
                  <c:v>-30.569999999999993</c:v>
                </c:pt>
                <c:pt idx="27391">
                  <c:v>-30.567999999999998</c:v>
                </c:pt>
                <c:pt idx="27392">
                  <c:v>-30.565999999999995</c:v>
                </c:pt>
                <c:pt idx="27393">
                  <c:v>-30.563999999999993</c:v>
                </c:pt>
                <c:pt idx="27394">
                  <c:v>-30.561999999999998</c:v>
                </c:pt>
                <c:pt idx="27395">
                  <c:v>-30.559999999999995</c:v>
                </c:pt>
                <c:pt idx="27396">
                  <c:v>-30.557999999999993</c:v>
                </c:pt>
                <c:pt idx="27397">
                  <c:v>-30.555999999999997</c:v>
                </c:pt>
                <c:pt idx="27398">
                  <c:v>-30.553999999999995</c:v>
                </c:pt>
                <c:pt idx="27399">
                  <c:v>-30.551999999999992</c:v>
                </c:pt>
                <c:pt idx="27400">
                  <c:v>-30.549999999999997</c:v>
                </c:pt>
                <c:pt idx="27401">
                  <c:v>-30.547999999999995</c:v>
                </c:pt>
                <c:pt idx="27402">
                  <c:v>-30.545999999999992</c:v>
                </c:pt>
                <c:pt idx="27403">
                  <c:v>-30.543999999999997</c:v>
                </c:pt>
                <c:pt idx="27404">
                  <c:v>-30.541999999999994</c:v>
                </c:pt>
                <c:pt idx="27405">
                  <c:v>-30.539999999999992</c:v>
                </c:pt>
                <c:pt idx="27406">
                  <c:v>-30.537999999999997</c:v>
                </c:pt>
                <c:pt idx="27407">
                  <c:v>-30.535999999999994</c:v>
                </c:pt>
                <c:pt idx="27408">
                  <c:v>-30.533999999999992</c:v>
                </c:pt>
                <c:pt idx="27409">
                  <c:v>-30.531999999999996</c:v>
                </c:pt>
                <c:pt idx="27410">
                  <c:v>-30.529999999999994</c:v>
                </c:pt>
                <c:pt idx="27411">
                  <c:v>-30.527999999999992</c:v>
                </c:pt>
                <c:pt idx="27412">
                  <c:v>-30.525999999999996</c:v>
                </c:pt>
                <c:pt idx="27413">
                  <c:v>-30.523999999999994</c:v>
                </c:pt>
                <c:pt idx="27414">
                  <c:v>-30.521999999999991</c:v>
                </c:pt>
                <c:pt idx="27415">
                  <c:v>-30.519999999999996</c:v>
                </c:pt>
                <c:pt idx="27416">
                  <c:v>-30.517999999999994</c:v>
                </c:pt>
                <c:pt idx="27417">
                  <c:v>-30.515999999999991</c:v>
                </c:pt>
                <c:pt idx="27418">
                  <c:v>-30.513999999999996</c:v>
                </c:pt>
                <c:pt idx="27419">
                  <c:v>-30.511999999999993</c:v>
                </c:pt>
                <c:pt idx="27420">
                  <c:v>-30.509999999999991</c:v>
                </c:pt>
                <c:pt idx="27421">
                  <c:v>-30.507999999999996</c:v>
                </c:pt>
                <c:pt idx="27422">
                  <c:v>-30.505999999999993</c:v>
                </c:pt>
                <c:pt idx="27423">
                  <c:v>-30.503999999999998</c:v>
                </c:pt>
                <c:pt idx="27424">
                  <c:v>-30.501999999999995</c:v>
                </c:pt>
                <c:pt idx="27425">
                  <c:v>-30.499999999999993</c:v>
                </c:pt>
                <c:pt idx="27426">
                  <c:v>-30.497999999999998</c:v>
                </c:pt>
                <c:pt idx="27427">
                  <c:v>-30.495999999999995</c:v>
                </c:pt>
                <c:pt idx="27428">
                  <c:v>-30.493999999999993</c:v>
                </c:pt>
                <c:pt idx="27429">
                  <c:v>-30.491999999999997</c:v>
                </c:pt>
                <c:pt idx="27430">
                  <c:v>-30.489999999999995</c:v>
                </c:pt>
                <c:pt idx="27431">
                  <c:v>-30.487999999999992</c:v>
                </c:pt>
                <c:pt idx="27432">
                  <c:v>-30.485999999999997</c:v>
                </c:pt>
                <c:pt idx="27433">
                  <c:v>-30.483999999999995</c:v>
                </c:pt>
                <c:pt idx="27434">
                  <c:v>-30.481999999999992</c:v>
                </c:pt>
                <c:pt idx="27435">
                  <c:v>-30.479999999999997</c:v>
                </c:pt>
                <c:pt idx="27436">
                  <c:v>-30.477999999999994</c:v>
                </c:pt>
                <c:pt idx="27437">
                  <c:v>-30.475999999999992</c:v>
                </c:pt>
                <c:pt idx="27438">
                  <c:v>-30.473999999999997</c:v>
                </c:pt>
                <c:pt idx="27439">
                  <c:v>-30.471999999999994</c:v>
                </c:pt>
                <c:pt idx="27440">
                  <c:v>-30.469999999999992</c:v>
                </c:pt>
                <c:pt idx="27441">
                  <c:v>-30.467999999999996</c:v>
                </c:pt>
                <c:pt idx="27442">
                  <c:v>-30.465999999999994</c:v>
                </c:pt>
                <c:pt idx="27443">
                  <c:v>-30.463999999999992</c:v>
                </c:pt>
                <c:pt idx="27444">
                  <c:v>-30.461999999999996</c:v>
                </c:pt>
                <c:pt idx="27445">
                  <c:v>-30.459999999999994</c:v>
                </c:pt>
                <c:pt idx="27446">
                  <c:v>-30.457999999999991</c:v>
                </c:pt>
                <c:pt idx="27447">
                  <c:v>-30.455999999999996</c:v>
                </c:pt>
                <c:pt idx="27448">
                  <c:v>-30.453999999999994</c:v>
                </c:pt>
                <c:pt idx="27449">
                  <c:v>-30.451999999999991</c:v>
                </c:pt>
                <c:pt idx="27450">
                  <c:v>-30.449999999999996</c:v>
                </c:pt>
                <c:pt idx="27451">
                  <c:v>-30.447999999999993</c:v>
                </c:pt>
                <c:pt idx="27452">
                  <c:v>-30.445999999999991</c:v>
                </c:pt>
                <c:pt idx="27453">
                  <c:v>-30.443999999999996</c:v>
                </c:pt>
                <c:pt idx="27454">
                  <c:v>-30.441999999999993</c:v>
                </c:pt>
                <c:pt idx="27455">
                  <c:v>-30.439999999999998</c:v>
                </c:pt>
                <c:pt idx="27456">
                  <c:v>-30.437999999999995</c:v>
                </c:pt>
                <c:pt idx="27457">
                  <c:v>-30.435999999999993</c:v>
                </c:pt>
                <c:pt idx="27458">
                  <c:v>-30.433999999999997</c:v>
                </c:pt>
                <c:pt idx="27459">
                  <c:v>-30.431999999999995</c:v>
                </c:pt>
                <c:pt idx="27460">
                  <c:v>-30.429999999999993</c:v>
                </c:pt>
                <c:pt idx="27461">
                  <c:v>-30.427999999999997</c:v>
                </c:pt>
                <c:pt idx="27462">
                  <c:v>-30.425999999999995</c:v>
                </c:pt>
                <c:pt idx="27463">
                  <c:v>-30.423999999999992</c:v>
                </c:pt>
                <c:pt idx="27464">
                  <c:v>-30.421999999999997</c:v>
                </c:pt>
                <c:pt idx="27465">
                  <c:v>-30.419999999999995</c:v>
                </c:pt>
                <c:pt idx="27466">
                  <c:v>-30.417999999999992</c:v>
                </c:pt>
                <c:pt idx="27467">
                  <c:v>-30.415999999999997</c:v>
                </c:pt>
                <c:pt idx="27468">
                  <c:v>-30.413999999999994</c:v>
                </c:pt>
                <c:pt idx="27469">
                  <c:v>-30.411999999999992</c:v>
                </c:pt>
                <c:pt idx="27470">
                  <c:v>-30.409999999999997</c:v>
                </c:pt>
                <c:pt idx="27471">
                  <c:v>-30.407999999999994</c:v>
                </c:pt>
                <c:pt idx="27472">
                  <c:v>-30.405999999999992</c:v>
                </c:pt>
                <c:pt idx="27473">
                  <c:v>-30.403999999999996</c:v>
                </c:pt>
                <c:pt idx="27474">
                  <c:v>-30.401999999999994</c:v>
                </c:pt>
                <c:pt idx="27475">
                  <c:v>-30.399999999999991</c:v>
                </c:pt>
                <c:pt idx="27476">
                  <c:v>-30.397999999999996</c:v>
                </c:pt>
                <c:pt idx="27477">
                  <c:v>-30.395999999999994</c:v>
                </c:pt>
                <c:pt idx="27478">
                  <c:v>-30.393999999999991</c:v>
                </c:pt>
                <c:pt idx="27479">
                  <c:v>-30.391999999999996</c:v>
                </c:pt>
                <c:pt idx="27480">
                  <c:v>-30.389999999999993</c:v>
                </c:pt>
                <c:pt idx="27481">
                  <c:v>-30.387999999999991</c:v>
                </c:pt>
                <c:pt idx="27482">
                  <c:v>-30.385999999999996</c:v>
                </c:pt>
                <c:pt idx="27483">
                  <c:v>-30.383999999999993</c:v>
                </c:pt>
                <c:pt idx="27484">
                  <c:v>-30.381999999999991</c:v>
                </c:pt>
                <c:pt idx="27485">
                  <c:v>-30.379999999999995</c:v>
                </c:pt>
                <c:pt idx="27486">
                  <c:v>-30.377999999999993</c:v>
                </c:pt>
                <c:pt idx="27487">
                  <c:v>-30.375999999999998</c:v>
                </c:pt>
                <c:pt idx="27488">
                  <c:v>-30.373999999999995</c:v>
                </c:pt>
                <c:pt idx="27489">
                  <c:v>-30.371999999999993</c:v>
                </c:pt>
                <c:pt idx="27490">
                  <c:v>-30.369999999999997</c:v>
                </c:pt>
                <c:pt idx="27491">
                  <c:v>-30.367999999999995</c:v>
                </c:pt>
                <c:pt idx="27492">
                  <c:v>-30.365999999999993</c:v>
                </c:pt>
                <c:pt idx="27493">
                  <c:v>-30.363999999999997</c:v>
                </c:pt>
                <c:pt idx="27494">
                  <c:v>-30.361999999999995</c:v>
                </c:pt>
                <c:pt idx="27495">
                  <c:v>-30.359999999999992</c:v>
                </c:pt>
                <c:pt idx="27496">
                  <c:v>-30.357999999999997</c:v>
                </c:pt>
                <c:pt idx="27497">
                  <c:v>-30.355999999999995</c:v>
                </c:pt>
                <c:pt idx="27498">
                  <c:v>-30.353999999999992</c:v>
                </c:pt>
                <c:pt idx="27499">
                  <c:v>-30.351999999999997</c:v>
                </c:pt>
                <c:pt idx="27500">
                  <c:v>-30.349999999999994</c:v>
                </c:pt>
                <c:pt idx="27501">
                  <c:v>-30.347999999999992</c:v>
                </c:pt>
                <c:pt idx="27502">
                  <c:v>-30.345999999999997</c:v>
                </c:pt>
                <c:pt idx="27503">
                  <c:v>-30.343999999999994</c:v>
                </c:pt>
                <c:pt idx="27504">
                  <c:v>-30.341999999999992</c:v>
                </c:pt>
                <c:pt idx="27505">
                  <c:v>-30.339999999999996</c:v>
                </c:pt>
                <c:pt idx="27506">
                  <c:v>-30.337999999999994</c:v>
                </c:pt>
                <c:pt idx="27507">
                  <c:v>-30.335999999999991</c:v>
                </c:pt>
                <c:pt idx="27508">
                  <c:v>-30.333999999999996</c:v>
                </c:pt>
                <c:pt idx="27509">
                  <c:v>-30.331999999999994</c:v>
                </c:pt>
                <c:pt idx="27510">
                  <c:v>-30.329999999999991</c:v>
                </c:pt>
                <c:pt idx="27511">
                  <c:v>-30.327999999999996</c:v>
                </c:pt>
                <c:pt idx="27512">
                  <c:v>-30.325999999999993</c:v>
                </c:pt>
                <c:pt idx="27513">
                  <c:v>-30.323999999999991</c:v>
                </c:pt>
                <c:pt idx="27514">
                  <c:v>-30.321999999999996</c:v>
                </c:pt>
                <c:pt idx="27515">
                  <c:v>-30.319999999999993</c:v>
                </c:pt>
                <c:pt idx="27516">
                  <c:v>-30.317999999999998</c:v>
                </c:pt>
                <c:pt idx="27517">
                  <c:v>-30.315999999999995</c:v>
                </c:pt>
                <c:pt idx="27518">
                  <c:v>-30.313999999999993</c:v>
                </c:pt>
                <c:pt idx="27519">
                  <c:v>-30.311999999999998</c:v>
                </c:pt>
                <c:pt idx="27520">
                  <c:v>-30.309999999999995</c:v>
                </c:pt>
                <c:pt idx="27521">
                  <c:v>-30.307999999999993</c:v>
                </c:pt>
                <c:pt idx="27522">
                  <c:v>-30.305999999999997</c:v>
                </c:pt>
                <c:pt idx="27523">
                  <c:v>-30.303999999999995</c:v>
                </c:pt>
                <c:pt idx="27524">
                  <c:v>-30.301999999999992</c:v>
                </c:pt>
                <c:pt idx="27525">
                  <c:v>-30.299999999999997</c:v>
                </c:pt>
                <c:pt idx="27526">
                  <c:v>-30.297999999999995</c:v>
                </c:pt>
                <c:pt idx="27527">
                  <c:v>-30.295999999999992</c:v>
                </c:pt>
                <c:pt idx="27528">
                  <c:v>-30.293999999999997</c:v>
                </c:pt>
                <c:pt idx="27529">
                  <c:v>-30.291999999999994</c:v>
                </c:pt>
                <c:pt idx="27530">
                  <c:v>-30.289999999999992</c:v>
                </c:pt>
                <c:pt idx="27531">
                  <c:v>-30.287999999999997</c:v>
                </c:pt>
                <c:pt idx="27532">
                  <c:v>-30.285999999999994</c:v>
                </c:pt>
                <c:pt idx="27533">
                  <c:v>-30.283999999999992</c:v>
                </c:pt>
                <c:pt idx="27534">
                  <c:v>-30.281999999999996</c:v>
                </c:pt>
                <c:pt idx="27535">
                  <c:v>-30.279999999999994</c:v>
                </c:pt>
                <c:pt idx="27536">
                  <c:v>-30.277999999999992</c:v>
                </c:pt>
                <c:pt idx="27537">
                  <c:v>-30.275999999999996</c:v>
                </c:pt>
                <c:pt idx="27538">
                  <c:v>-30.273999999999994</c:v>
                </c:pt>
                <c:pt idx="27539">
                  <c:v>-30.271999999999991</c:v>
                </c:pt>
                <c:pt idx="27540">
                  <c:v>-30.269999999999996</c:v>
                </c:pt>
                <c:pt idx="27541">
                  <c:v>-30.267999999999994</c:v>
                </c:pt>
                <c:pt idx="27542">
                  <c:v>-30.265999999999991</c:v>
                </c:pt>
                <c:pt idx="27543">
                  <c:v>-30.263999999999996</c:v>
                </c:pt>
                <c:pt idx="27544">
                  <c:v>-30.261999999999993</c:v>
                </c:pt>
                <c:pt idx="27545">
                  <c:v>-30.259999999999991</c:v>
                </c:pt>
                <c:pt idx="27546">
                  <c:v>-30.257999999999996</c:v>
                </c:pt>
                <c:pt idx="27547">
                  <c:v>-30.255999999999993</c:v>
                </c:pt>
                <c:pt idx="27548">
                  <c:v>-30.253999999999998</c:v>
                </c:pt>
                <c:pt idx="27549">
                  <c:v>-30.251999999999995</c:v>
                </c:pt>
                <c:pt idx="27550">
                  <c:v>-30.249999999999993</c:v>
                </c:pt>
                <c:pt idx="27551">
                  <c:v>-30.247999999999998</c:v>
                </c:pt>
                <c:pt idx="27552">
                  <c:v>-30.245999999999995</c:v>
                </c:pt>
                <c:pt idx="27553">
                  <c:v>-30.243999999999993</c:v>
                </c:pt>
                <c:pt idx="27554">
                  <c:v>-30.241999999999997</c:v>
                </c:pt>
                <c:pt idx="27555">
                  <c:v>-30.239999999999995</c:v>
                </c:pt>
                <c:pt idx="27556">
                  <c:v>-30.237999999999992</c:v>
                </c:pt>
                <c:pt idx="27557">
                  <c:v>-30.235999999999997</c:v>
                </c:pt>
                <c:pt idx="27558">
                  <c:v>-30.233999999999995</c:v>
                </c:pt>
                <c:pt idx="27559">
                  <c:v>-30.231999999999992</c:v>
                </c:pt>
                <c:pt idx="27560">
                  <c:v>-30.229999999999997</c:v>
                </c:pt>
                <c:pt idx="27561">
                  <c:v>-30.227999999999994</c:v>
                </c:pt>
                <c:pt idx="27562">
                  <c:v>-30.225999999999992</c:v>
                </c:pt>
                <c:pt idx="27563">
                  <c:v>-30.223999999999997</c:v>
                </c:pt>
                <c:pt idx="27564">
                  <c:v>-30.221999999999994</c:v>
                </c:pt>
                <c:pt idx="27565">
                  <c:v>-30.219999999999992</c:v>
                </c:pt>
                <c:pt idx="27566">
                  <c:v>-30.217999999999996</c:v>
                </c:pt>
                <c:pt idx="27567">
                  <c:v>-30.215999999999994</c:v>
                </c:pt>
                <c:pt idx="27568">
                  <c:v>-30.213999999999992</c:v>
                </c:pt>
                <c:pt idx="27569">
                  <c:v>-30.211999999999996</c:v>
                </c:pt>
                <c:pt idx="27570">
                  <c:v>-30.209999999999994</c:v>
                </c:pt>
                <c:pt idx="27571">
                  <c:v>-30.207999999999991</c:v>
                </c:pt>
                <c:pt idx="27572">
                  <c:v>-30.205999999999996</c:v>
                </c:pt>
                <c:pt idx="27573">
                  <c:v>-30.203999999999994</c:v>
                </c:pt>
                <c:pt idx="27574">
                  <c:v>-30.201999999999991</c:v>
                </c:pt>
                <c:pt idx="27575">
                  <c:v>-30.199999999999996</c:v>
                </c:pt>
                <c:pt idx="27576">
                  <c:v>-30.197999999999993</c:v>
                </c:pt>
                <c:pt idx="27577">
                  <c:v>-30.195999999999991</c:v>
                </c:pt>
                <c:pt idx="27578">
                  <c:v>-30.193999999999996</c:v>
                </c:pt>
                <c:pt idx="27579">
                  <c:v>-30.191999999999993</c:v>
                </c:pt>
                <c:pt idx="27580">
                  <c:v>-30.189999999999998</c:v>
                </c:pt>
                <c:pt idx="27581">
                  <c:v>-30.187999999999995</c:v>
                </c:pt>
                <c:pt idx="27582">
                  <c:v>-30.185999999999993</c:v>
                </c:pt>
                <c:pt idx="27583">
                  <c:v>-30.183999999999997</c:v>
                </c:pt>
                <c:pt idx="27584">
                  <c:v>-30.181999999999995</c:v>
                </c:pt>
                <c:pt idx="27585">
                  <c:v>-30.179999999999993</c:v>
                </c:pt>
                <c:pt idx="27586">
                  <c:v>-30.177999999999997</c:v>
                </c:pt>
                <c:pt idx="27587">
                  <c:v>-30.175999999999995</c:v>
                </c:pt>
                <c:pt idx="27588">
                  <c:v>-30.173999999999992</c:v>
                </c:pt>
                <c:pt idx="27589">
                  <c:v>-30.171999999999997</c:v>
                </c:pt>
                <c:pt idx="27590">
                  <c:v>-30.169999999999995</c:v>
                </c:pt>
                <c:pt idx="27591">
                  <c:v>-30.167999999999992</c:v>
                </c:pt>
                <c:pt idx="27592">
                  <c:v>-30.165999999999997</c:v>
                </c:pt>
                <c:pt idx="27593">
                  <c:v>-30.163999999999994</c:v>
                </c:pt>
                <c:pt idx="27594">
                  <c:v>-30.161999999999992</c:v>
                </c:pt>
                <c:pt idx="27595">
                  <c:v>-30.159999999999997</c:v>
                </c:pt>
                <c:pt idx="27596">
                  <c:v>-30.157999999999994</c:v>
                </c:pt>
                <c:pt idx="27597">
                  <c:v>-30.155999999999992</c:v>
                </c:pt>
                <c:pt idx="27598">
                  <c:v>-30.153999999999996</c:v>
                </c:pt>
                <c:pt idx="27599">
                  <c:v>-30.151999999999994</c:v>
                </c:pt>
                <c:pt idx="27600">
                  <c:v>-30.149999999999991</c:v>
                </c:pt>
                <c:pt idx="27601">
                  <c:v>-30.147999999999996</c:v>
                </c:pt>
                <c:pt idx="27602">
                  <c:v>-30.145999999999994</c:v>
                </c:pt>
                <c:pt idx="27603">
                  <c:v>-30.143999999999991</c:v>
                </c:pt>
                <c:pt idx="27604">
                  <c:v>-30.141999999999996</c:v>
                </c:pt>
                <c:pt idx="27605">
                  <c:v>-30.139999999999993</c:v>
                </c:pt>
                <c:pt idx="27606">
                  <c:v>-30.137999999999991</c:v>
                </c:pt>
                <c:pt idx="27607">
                  <c:v>-30.135999999999996</c:v>
                </c:pt>
                <c:pt idx="27608">
                  <c:v>-30.133999999999993</c:v>
                </c:pt>
                <c:pt idx="27609">
                  <c:v>-30.131999999999991</c:v>
                </c:pt>
                <c:pt idx="27610">
                  <c:v>-30.129999999999995</c:v>
                </c:pt>
                <c:pt idx="27611">
                  <c:v>-30.127999999999993</c:v>
                </c:pt>
                <c:pt idx="27612">
                  <c:v>-30.125999999999998</c:v>
                </c:pt>
                <c:pt idx="27613">
                  <c:v>-30.123999999999995</c:v>
                </c:pt>
                <c:pt idx="27614">
                  <c:v>-30.121999999999993</c:v>
                </c:pt>
                <c:pt idx="27615">
                  <c:v>-30.119999999999997</c:v>
                </c:pt>
                <c:pt idx="27616">
                  <c:v>-30.117999999999995</c:v>
                </c:pt>
                <c:pt idx="27617">
                  <c:v>-30.115999999999993</c:v>
                </c:pt>
                <c:pt idx="27618">
                  <c:v>-30.113999999999997</c:v>
                </c:pt>
                <c:pt idx="27619">
                  <c:v>-30.111999999999995</c:v>
                </c:pt>
                <c:pt idx="27620">
                  <c:v>-30.109999999999992</c:v>
                </c:pt>
                <c:pt idx="27621">
                  <c:v>-30.107999999999997</c:v>
                </c:pt>
                <c:pt idx="27622">
                  <c:v>-30.105999999999995</c:v>
                </c:pt>
                <c:pt idx="27623">
                  <c:v>-30.103999999999992</c:v>
                </c:pt>
                <c:pt idx="27624">
                  <c:v>-30.101999999999997</c:v>
                </c:pt>
                <c:pt idx="27625">
                  <c:v>-30.099999999999994</c:v>
                </c:pt>
                <c:pt idx="27626">
                  <c:v>-30.097999999999992</c:v>
                </c:pt>
                <c:pt idx="27627">
                  <c:v>-30.095999999999997</c:v>
                </c:pt>
                <c:pt idx="27628">
                  <c:v>-30.093999999999994</c:v>
                </c:pt>
                <c:pt idx="27629">
                  <c:v>-30.091999999999992</c:v>
                </c:pt>
                <c:pt idx="27630">
                  <c:v>-30.089999999999996</c:v>
                </c:pt>
                <c:pt idx="27631">
                  <c:v>-30.087999999999994</c:v>
                </c:pt>
                <c:pt idx="27632">
                  <c:v>-30.085999999999991</c:v>
                </c:pt>
                <c:pt idx="27633">
                  <c:v>-30.083999999999996</c:v>
                </c:pt>
                <c:pt idx="27634">
                  <c:v>-30.081999999999994</c:v>
                </c:pt>
                <c:pt idx="27635">
                  <c:v>-30.079999999999991</c:v>
                </c:pt>
                <c:pt idx="27636">
                  <c:v>-30.077999999999996</c:v>
                </c:pt>
                <c:pt idx="27637">
                  <c:v>-30.075999999999993</c:v>
                </c:pt>
                <c:pt idx="27638">
                  <c:v>-30.073999999999991</c:v>
                </c:pt>
                <c:pt idx="27639">
                  <c:v>-30.071999999999996</c:v>
                </c:pt>
                <c:pt idx="27640">
                  <c:v>-30.069999999999993</c:v>
                </c:pt>
                <c:pt idx="27641">
                  <c:v>-30.067999999999998</c:v>
                </c:pt>
                <c:pt idx="27642">
                  <c:v>-30.065999999999995</c:v>
                </c:pt>
                <c:pt idx="27643">
                  <c:v>-30.063999999999993</c:v>
                </c:pt>
                <c:pt idx="27644">
                  <c:v>-30.061999999999998</c:v>
                </c:pt>
                <c:pt idx="27645">
                  <c:v>-30.059999999999995</c:v>
                </c:pt>
                <c:pt idx="27646">
                  <c:v>-30.057999999999993</c:v>
                </c:pt>
                <c:pt idx="27647">
                  <c:v>-30.055999999999997</c:v>
                </c:pt>
                <c:pt idx="27648">
                  <c:v>-30.053999999999995</c:v>
                </c:pt>
                <c:pt idx="27649">
                  <c:v>-30.051999999999992</c:v>
                </c:pt>
                <c:pt idx="27650">
                  <c:v>-30.049999999999997</c:v>
                </c:pt>
                <c:pt idx="27651">
                  <c:v>-30.047999999999995</c:v>
                </c:pt>
                <c:pt idx="27652">
                  <c:v>-30.045999999999992</c:v>
                </c:pt>
                <c:pt idx="27653">
                  <c:v>-30.043999999999997</c:v>
                </c:pt>
                <c:pt idx="27654">
                  <c:v>-30.041999999999994</c:v>
                </c:pt>
                <c:pt idx="27655">
                  <c:v>-30.039999999999992</c:v>
                </c:pt>
                <c:pt idx="27656">
                  <c:v>-30.037999999999997</c:v>
                </c:pt>
                <c:pt idx="27657">
                  <c:v>-30.035999999999994</c:v>
                </c:pt>
                <c:pt idx="27658">
                  <c:v>-30.033999999999992</c:v>
                </c:pt>
                <c:pt idx="27659">
                  <c:v>-30.031999999999996</c:v>
                </c:pt>
                <c:pt idx="27660">
                  <c:v>-30.029999999999994</c:v>
                </c:pt>
                <c:pt idx="27661">
                  <c:v>-30.027999999999992</c:v>
                </c:pt>
                <c:pt idx="27662">
                  <c:v>-30.025999999999996</c:v>
                </c:pt>
                <c:pt idx="27663">
                  <c:v>-30.023999999999994</c:v>
                </c:pt>
                <c:pt idx="27664">
                  <c:v>-30.021999999999991</c:v>
                </c:pt>
                <c:pt idx="27665">
                  <c:v>-30.019999999999996</c:v>
                </c:pt>
                <c:pt idx="27666">
                  <c:v>-30.017999999999994</c:v>
                </c:pt>
                <c:pt idx="27667">
                  <c:v>-30.015999999999991</c:v>
                </c:pt>
                <c:pt idx="27668">
                  <c:v>-30.013999999999996</c:v>
                </c:pt>
                <c:pt idx="27669">
                  <c:v>-30.011999999999993</c:v>
                </c:pt>
                <c:pt idx="27670">
                  <c:v>-30.009999999999991</c:v>
                </c:pt>
                <c:pt idx="27671">
                  <c:v>-30.007999999999996</c:v>
                </c:pt>
                <c:pt idx="27672">
                  <c:v>-30.005999999999993</c:v>
                </c:pt>
                <c:pt idx="27673">
                  <c:v>-30.003999999999998</c:v>
                </c:pt>
                <c:pt idx="27674">
                  <c:v>-30.001999999999995</c:v>
                </c:pt>
                <c:pt idx="27675">
                  <c:v>-29.999999999999993</c:v>
                </c:pt>
                <c:pt idx="27676">
                  <c:v>-29.997999999999998</c:v>
                </c:pt>
                <c:pt idx="27677">
                  <c:v>-29.995999999999995</c:v>
                </c:pt>
                <c:pt idx="27678">
                  <c:v>-29.993999999999993</c:v>
                </c:pt>
                <c:pt idx="27679">
                  <c:v>-29.991999999999997</c:v>
                </c:pt>
                <c:pt idx="27680">
                  <c:v>-29.989999999999995</c:v>
                </c:pt>
                <c:pt idx="27681">
                  <c:v>-29.987999999999992</c:v>
                </c:pt>
                <c:pt idx="27682">
                  <c:v>-29.985999999999997</c:v>
                </c:pt>
                <c:pt idx="27683">
                  <c:v>-29.983999999999995</c:v>
                </c:pt>
                <c:pt idx="27684">
                  <c:v>-29.981999999999992</c:v>
                </c:pt>
                <c:pt idx="27685">
                  <c:v>-29.979999999999997</c:v>
                </c:pt>
                <c:pt idx="27686">
                  <c:v>-29.977999999999994</c:v>
                </c:pt>
                <c:pt idx="27687">
                  <c:v>-29.975999999999992</c:v>
                </c:pt>
                <c:pt idx="27688">
                  <c:v>-29.973999999999997</c:v>
                </c:pt>
                <c:pt idx="27689">
                  <c:v>-29.971999999999994</c:v>
                </c:pt>
                <c:pt idx="27690">
                  <c:v>-29.969999999999992</c:v>
                </c:pt>
                <c:pt idx="27691">
                  <c:v>-29.967999999999996</c:v>
                </c:pt>
                <c:pt idx="27692">
                  <c:v>-29.965999999999994</c:v>
                </c:pt>
                <c:pt idx="27693">
                  <c:v>-29.963999999999992</c:v>
                </c:pt>
                <c:pt idx="27694">
                  <c:v>-29.961999999999996</c:v>
                </c:pt>
                <c:pt idx="27695">
                  <c:v>-29.959999999999994</c:v>
                </c:pt>
                <c:pt idx="27696">
                  <c:v>-29.957999999999991</c:v>
                </c:pt>
                <c:pt idx="27697">
                  <c:v>-29.955999999999996</c:v>
                </c:pt>
                <c:pt idx="27698">
                  <c:v>-29.953999999999994</c:v>
                </c:pt>
                <c:pt idx="27699">
                  <c:v>-29.951999999999991</c:v>
                </c:pt>
                <c:pt idx="27700">
                  <c:v>-29.949999999999996</c:v>
                </c:pt>
                <c:pt idx="27701">
                  <c:v>-29.947999999999993</c:v>
                </c:pt>
                <c:pt idx="27702">
                  <c:v>-29.945999999999991</c:v>
                </c:pt>
                <c:pt idx="27703">
                  <c:v>-29.943999999999996</c:v>
                </c:pt>
                <c:pt idx="27704">
                  <c:v>-29.941999999999993</c:v>
                </c:pt>
                <c:pt idx="27705">
                  <c:v>-29.939999999999998</c:v>
                </c:pt>
                <c:pt idx="27706">
                  <c:v>-29.937999999999995</c:v>
                </c:pt>
                <c:pt idx="27707">
                  <c:v>-29.935999999999993</c:v>
                </c:pt>
                <c:pt idx="27708">
                  <c:v>-29.933999999999997</c:v>
                </c:pt>
                <c:pt idx="27709">
                  <c:v>-29.931999999999995</c:v>
                </c:pt>
                <c:pt idx="27710">
                  <c:v>-29.929999999999993</c:v>
                </c:pt>
                <c:pt idx="27711">
                  <c:v>-29.927999999999997</c:v>
                </c:pt>
                <c:pt idx="27712">
                  <c:v>-29.925999999999995</c:v>
                </c:pt>
                <c:pt idx="27713">
                  <c:v>-29.923999999999992</c:v>
                </c:pt>
                <c:pt idx="27714">
                  <c:v>-29.921999999999997</c:v>
                </c:pt>
                <c:pt idx="27715">
                  <c:v>-29.919999999999995</c:v>
                </c:pt>
                <c:pt idx="27716">
                  <c:v>-29.917999999999992</c:v>
                </c:pt>
                <c:pt idx="27717">
                  <c:v>-29.915999999999997</c:v>
                </c:pt>
                <c:pt idx="27718">
                  <c:v>-29.913999999999994</c:v>
                </c:pt>
                <c:pt idx="27719">
                  <c:v>-29.911999999999992</c:v>
                </c:pt>
                <c:pt idx="27720">
                  <c:v>-29.909999999999997</c:v>
                </c:pt>
                <c:pt idx="27721">
                  <c:v>-29.907999999999994</c:v>
                </c:pt>
                <c:pt idx="27722">
                  <c:v>-29.905999999999992</c:v>
                </c:pt>
                <c:pt idx="27723">
                  <c:v>-29.903999999999996</c:v>
                </c:pt>
                <c:pt idx="27724">
                  <c:v>-29.901999999999994</c:v>
                </c:pt>
                <c:pt idx="27725">
                  <c:v>-29.899999999999991</c:v>
                </c:pt>
                <c:pt idx="27726">
                  <c:v>-29.897999999999996</c:v>
                </c:pt>
                <c:pt idx="27727">
                  <c:v>-29.895999999999994</c:v>
                </c:pt>
                <c:pt idx="27728">
                  <c:v>-29.893999999999991</c:v>
                </c:pt>
                <c:pt idx="27729">
                  <c:v>-29.891999999999996</c:v>
                </c:pt>
                <c:pt idx="27730">
                  <c:v>-29.889999999999993</c:v>
                </c:pt>
                <c:pt idx="27731">
                  <c:v>-29.887999999999991</c:v>
                </c:pt>
                <c:pt idx="27732">
                  <c:v>-29.885999999999996</c:v>
                </c:pt>
                <c:pt idx="27733">
                  <c:v>-29.883999999999993</c:v>
                </c:pt>
                <c:pt idx="27734">
                  <c:v>-29.881999999999991</c:v>
                </c:pt>
                <c:pt idx="27735">
                  <c:v>-29.879999999999995</c:v>
                </c:pt>
                <c:pt idx="27736">
                  <c:v>-29.877999999999993</c:v>
                </c:pt>
                <c:pt idx="27737">
                  <c:v>-29.875999999999998</c:v>
                </c:pt>
                <c:pt idx="27738">
                  <c:v>-29.873999999999995</c:v>
                </c:pt>
                <c:pt idx="27739">
                  <c:v>-29.871999999999993</c:v>
                </c:pt>
                <c:pt idx="27740">
                  <c:v>-29.869999999999997</c:v>
                </c:pt>
                <c:pt idx="27741">
                  <c:v>-29.867999999999995</c:v>
                </c:pt>
                <c:pt idx="27742">
                  <c:v>-29.865999999999993</c:v>
                </c:pt>
                <c:pt idx="27743">
                  <c:v>-29.863999999999997</c:v>
                </c:pt>
                <c:pt idx="27744">
                  <c:v>-29.861999999999995</c:v>
                </c:pt>
                <c:pt idx="27745">
                  <c:v>-29.859999999999992</c:v>
                </c:pt>
                <c:pt idx="27746">
                  <c:v>-29.857999999999997</c:v>
                </c:pt>
                <c:pt idx="27747">
                  <c:v>-29.855999999999995</c:v>
                </c:pt>
                <c:pt idx="27748">
                  <c:v>-29.853999999999992</c:v>
                </c:pt>
                <c:pt idx="27749">
                  <c:v>-29.851999999999997</c:v>
                </c:pt>
                <c:pt idx="27750">
                  <c:v>-29.849999999999994</c:v>
                </c:pt>
                <c:pt idx="27751">
                  <c:v>-29.847999999999992</c:v>
                </c:pt>
                <c:pt idx="27752">
                  <c:v>-29.845999999999997</c:v>
                </c:pt>
                <c:pt idx="27753">
                  <c:v>-29.843999999999994</c:v>
                </c:pt>
                <c:pt idx="27754">
                  <c:v>-29.841999999999992</c:v>
                </c:pt>
                <c:pt idx="27755">
                  <c:v>-29.839999999999996</c:v>
                </c:pt>
                <c:pt idx="27756">
                  <c:v>-29.837999999999994</c:v>
                </c:pt>
                <c:pt idx="27757">
                  <c:v>-29.835999999999991</c:v>
                </c:pt>
                <c:pt idx="27758">
                  <c:v>-29.833999999999996</c:v>
                </c:pt>
                <c:pt idx="27759">
                  <c:v>-29.831999999999994</c:v>
                </c:pt>
                <c:pt idx="27760">
                  <c:v>-29.829999999999991</c:v>
                </c:pt>
                <c:pt idx="27761">
                  <c:v>-29.827999999999996</c:v>
                </c:pt>
                <c:pt idx="27762">
                  <c:v>-29.825999999999993</c:v>
                </c:pt>
                <c:pt idx="27763">
                  <c:v>-29.823999999999991</c:v>
                </c:pt>
                <c:pt idx="27764">
                  <c:v>-29.821999999999996</c:v>
                </c:pt>
                <c:pt idx="27765">
                  <c:v>-29.819999999999993</c:v>
                </c:pt>
                <c:pt idx="27766">
                  <c:v>-29.817999999999998</c:v>
                </c:pt>
                <c:pt idx="27767">
                  <c:v>-29.815999999999995</c:v>
                </c:pt>
                <c:pt idx="27768">
                  <c:v>-29.813999999999993</c:v>
                </c:pt>
                <c:pt idx="27769">
                  <c:v>-29.811999999999998</c:v>
                </c:pt>
                <c:pt idx="27770">
                  <c:v>-29.809999999999995</c:v>
                </c:pt>
                <c:pt idx="27771">
                  <c:v>-29.807999999999993</c:v>
                </c:pt>
                <c:pt idx="27772">
                  <c:v>-29.805999999999997</c:v>
                </c:pt>
                <c:pt idx="27773">
                  <c:v>-29.803999999999995</c:v>
                </c:pt>
                <c:pt idx="27774">
                  <c:v>-29.801999999999992</c:v>
                </c:pt>
                <c:pt idx="27775">
                  <c:v>-29.799999999999997</c:v>
                </c:pt>
                <c:pt idx="27776">
                  <c:v>-29.797999999999995</c:v>
                </c:pt>
                <c:pt idx="27777">
                  <c:v>-29.795999999999992</c:v>
                </c:pt>
                <c:pt idx="27778">
                  <c:v>-29.793999999999997</c:v>
                </c:pt>
                <c:pt idx="27779">
                  <c:v>-29.791999999999994</c:v>
                </c:pt>
                <c:pt idx="27780">
                  <c:v>-29.789999999999992</c:v>
                </c:pt>
                <c:pt idx="27781">
                  <c:v>-29.787999999999997</c:v>
                </c:pt>
                <c:pt idx="27782">
                  <c:v>-29.785999999999994</c:v>
                </c:pt>
                <c:pt idx="27783">
                  <c:v>-29.783999999999992</c:v>
                </c:pt>
                <c:pt idx="27784">
                  <c:v>-29.781999999999996</c:v>
                </c:pt>
                <c:pt idx="27785">
                  <c:v>-29.779999999999994</c:v>
                </c:pt>
                <c:pt idx="27786">
                  <c:v>-29.777999999999992</c:v>
                </c:pt>
                <c:pt idx="27787">
                  <c:v>-29.775999999999996</c:v>
                </c:pt>
                <c:pt idx="27788">
                  <c:v>-29.773999999999994</c:v>
                </c:pt>
                <c:pt idx="27789">
                  <c:v>-29.771999999999991</c:v>
                </c:pt>
                <c:pt idx="27790">
                  <c:v>-29.769999999999996</c:v>
                </c:pt>
                <c:pt idx="27791">
                  <c:v>-29.767999999999994</c:v>
                </c:pt>
                <c:pt idx="27792">
                  <c:v>-29.765999999999991</c:v>
                </c:pt>
                <c:pt idx="27793">
                  <c:v>-29.763999999999996</c:v>
                </c:pt>
                <c:pt idx="27794">
                  <c:v>-29.761999999999993</c:v>
                </c:pt>
                <c:pt idx="27795">
                  <c:v>-29.759999999999991</c:v>
                </c:pt>
                <c:pt idx="27796">
                  <c:v>-29.757999999999996</c:v>
                </c:pt>
                <c:pt idx="27797">
                  <c:v>-29.755999999999993</c:v>
                </c:pt>
                <c:pt idx="27798">
                  <c:v>-29.753999999999998</c:v>
                </c:pt>
                <c:pt idx="27799">
                  <c:v>-29.751999999999995</c:v>
                </c:pt>
                <c:pt idx="27800">
                  <c:v>-29.749999999999993</c:v>
                </c:pt>
                <c:pt idx="27801">
                  <c:v>-29.747999999999998</c:v>
                </c:pt>
                <c:pt idx="27802">
                  <c:v>-29.745999999999995</c:v>
                </c:pt>
                <c:pt idx="27803">
                  <c:v>-29.743999999999993</c:v>
                </c:pt>
                <c:pt idx="27804">
                  <c:v>-29.741999999999997</c:v>
                </c:pt>
                <c:pt idx="27805">
                  <c:v>-29.739999999999995</c:v>
                </c:pt>
                <c:pt idx="27806">
                  <c:v>-29.737999999999992</c:v>
                </c:pt>
                <c:pt idx="27807">
                  <c:v>-29.735999999999997</c:v>
                </c:pt>
                <c:pt idx="27808">
                  <c:v>-29.733999999999995</c:v>
                </c:pt>
                <c:pt idx="27809">
                  <c:v>-29.731999999999992</c:v>
                </c:pt>
                <c:pt idx="27810">
                  <c:v>-29.729999999999997</c:v>
                </c:pt>
                <c:pt idx="27811">
                  <c:v>-29.727999999999994</c:v>
                </c:pt>
                <c:pt idx="27812">
                  <c:v>-29.725999999999992</c:v>
                </c:pt>
                <c:pt idx="27813">
                  <c:v>-29.723999999999997</c:v>
                </c:pt>
                <c:pt idx="27814">
                  <c:v>-29.721999999999994</c:v>
                </c:pt>
                <c:pt idx="27815">
                  <c:v>-29.719999999999992</c:v>
                </c:pt>
                <c:pt idx="27816">
                  <c:v>-29.717999999999996</c:v>
                </c:pt>
                <c:pt idx="27817">
                  <c:v>-29.715999999999994</c:v>
                </c:pt>
                <c:pt idx="27818">
                  <c:v>-29.713999999999992</c:v>
                </c:pt>
                <c:pt idx="27819">
                  <c:v>-29.711999999999996</c:v>
                </c:pt>
                <c:pt idx="27820">
                  <c:v>-29.709999999999994</c:v>
                </c:pt>
                <c:pt idx="27821">
                  <c:v>-29.707999999999991</c:v>
                </c:pt>
                <c:pt idx="27822">
                  <c:v>-29.705999999999996</c:v>
                </c:pt>
                <c:pt idx="27823">
                  <c:v>-29.703999999999994</c:v>
                </c:pt>
                <c:pt idx="27824">
                  <c:v>-29.701999999999991</c:v>
                </c:pt>
                <c:pt idx="27825">
                  <c:v>-29.699999999999996</c:v>
                </c:pt>
                <c:pt idx="27826">
                  <c:v>-29.697999999999993</c:v>
                </c:pt>
                <c:pt idx="27827">
                  <c:v>-29.695999999999991</c:v>
                </c:pt>
                <c:pt idx="27828">
                  <c:v>-29.693999999999996</c:v>
                </c:pt>
                <c:pt idx="27829">
                  <c:v>-29.691999999999993</c:v>
                </c:pt>
                <c:pt idx="27830">
                  <c:v>-29.689999999999998</c:v>
                </c:pt>
                <c:pt idx="27831">
                  <c:v>-29.687999999999995</c:v>
                </c:pt>
                <c:pt idx="27832">
                  <c:v>-29.685999999999993</c:v>
                </c:pt>
                <c:pt idx="27833">
                  <c:v>-29.683999999999997</c:v>
                </c:pt>
                <c:pt idx="27834">
                  <c:v>-29.681999999999995</c:v>
                </c:pt>
                <c:pt idx="27835">
                  <c:v>-29.679999999999993</c:v>
                </c:pt>
                <c:pt idx="27836">
                  <c:v>-29.677999999999997</c:v>
                </c:pt>
                <c:pt idx="27837">
                  <c:v>-29.675999999999995</c:v>
                </c:pt>
                <c:pt idx="27838">
                  <c:v>-29.673999999999992</c:v>
                </c:pt>
                <c:pt idx="27839">
                  <c:v>-29.671999999999997</c:v>
                </c:pt>
                <c:pt idx="27840">
                  <c:v>-29.669999999999995</c:v>
                </c:pt>
                <c:pt idx="27841">
                  <c:v>-29.667999999999992</c:v>
                </c:pt>
                <c:pt idx="27842">
                  <c:v>-29.665999999999997</c:v>
                </c:pt>
                <c:pt idx="27843">
                  <c:v>-29.663999999999994</c:v>
                </c:pt>
                <c:pt idx="27844">
                  <c:v>-29.661999999999992</c:v>
                </c:pt>
                <c:pt idx="27845">
                  <c:v>-29.659999999999997</c:v>
                </c:pt>
                <c:pt idx="27846">
                  <c:v>-29.657999999999994</c:v>
                </c:pt>
                <c:pt idx="27847">
                  <c:v>-29.655999999999992</c:v>
                </c:pt>
                <c:pt idx="27848">
                  <c:v>-29.653999999999996</c:v>
                </c:pt>
                <c:pt idx="27849">
                  <c:v>-29.651999999999994</c:v>
                </c:pt>
                <c:pt idx="27850">
                  <c:v>-29.649999999999991</c:v>
                </c:pt>
                <c:pt idx="27851">
                  <c:v>-29.647999999999996</c:v>
                </c:pt>
                <c:pt idx="27852">
                  <c:v>-29.645999999999994</c:v>
                </c:pt>
                <c:pt idx="27853">
                  <c:v>-29.643999999999991</c:v>
                </c:pt>
                <c:pt idx="27854">
                  <c:v>-29.641999999999996</c:v>
                </c:pt>
                <c:pt idx="27855">
                  <c:v>-29.639999999999993</c:v>
                </c:pt>
                <c:pt idx="27856">
                  <c:v>-29.637999999999991</c:v>
                </c:pt>
                <c:pt idx="27857">
                  <c:v>-29.635999999999996</c:v>
                </c:pt>
                <c:pt idx="27858">
                  <c:v>-29.633999999999993</c:v>
                </c:pt>
                <c:pt idx="27859">
                  <c:v>-29.631999999999991</c:v>
                </c:pt>
                <c:pt idx="27860">
                  <c:v>-29.629999999999995</c:v>
                </c:pt>
                <c:pt idx="27861">
                  <c:v>-29.627999999999993</c:v>
                </c:pt>
                <c:pt idx="27862">
                  <c:v>-29.625999999999998</c:v>
                </c:pt>
                <c:pt idx="27863">
                  <c:v>-29.623999999999995</c:v>
                </c:pt>
                <c:pt idx="27864">
                  <c:v>-29.621999999999993</c:v>
                </c:pt>
                <c:pt idx="27865">
                  <c:v>-29.619999999999997</c:v>
                </c:pt>
                <c:pt idx="27866">
                  <c:v>-29.617999999999995</c:v>
                </c:pt>
                <c:pt idx="27867">
                  <c:v>-29.615999999999993</c:v>
                </c:pt>
                <c:pt idx="27868">
                  <c:v>-29.613999999999997</c:v>
                </c:pt>
                <c:pt idx="27869">
                  <c:v>-29.611999999999995</c:v>
                </c:pt>
                <c:pt idx="27870">
                  <c:v>-29.609999999999992</c:v>
                </c:pt>
                <c:pt idx="27871">
                  <c:v>-29.607999999999997</c:v>
                </c:pt>
                <c:pt idx="27872">
                  <c:v>-29.605999999999995</c:v>
                </c:pt>
                <c:pt idx="27873">
                  <c:v>-29.603999999999992</c:v>
                </c:pt>
                <c:pt idx="27874">
                  <c:v>-29.601999999999997</c:v>
                </c:pt>
                <c:pt idx="27875">
                  <c:v>-29.599999999999994</c:v>
                </c:pt>
                <c:pt idx="27876">
                  <c:v>-29.597999999999992</c:v>
                </c:pt>
                <c:pt idx="27877">
                  <c:v>-29.595999999999997</c:v>
                </c:pt>
                <c:pt idx="27878">
                  <c:v>-29.593999999999994</c:v>
                </c:pt>
                <c:pt idx="27879">
                  <c:v>-29.591999999999992</c:v>
                </c:pt>
                <c:pt idx="27880">
                  <c:v>-29.589999999999996</c:v>
                </c:pt>
                <c:pt idx="27881">
                  <c:v>-29.587999999999994</c:v>
                </c:pt>
                <c:pt idx="27882">
                  <c:v>-29.585999999999991</c:v>
                </c:pt>
                <c:pt idx="27883">
                  <c:v>-29.583999999999996</c:v>
                </c:pt>
                <c:pt idx="27884">
                  <c:v>-29.581999999999994</c:v>
                </c:pt>
                <c:pt idx="27885">
                  <c:v>-29.579999999999991</c:v>
                </c:pt>
                <c:pt idx="27886">
                  <c:v>-29.577999999999996</c:v>
                </c:pt>
                <c:pt idx="27887">
                  <c:v>-29.575999999999993</c:v>
                </c:pt>
                <c:pt idx="27888">
                  <c:v>-29.573999999999991</c:v>
                </c:pt>
                <c:pt idx="27889">
                  <c:v>-29.571999999999996</c:v>
                </c:pt>
                <c:pt idx="27890">
                  <c:v>-29.569999999999993</c:v>
                </c:pt>
                <c:pt idx="27891">
                  <c:v>-29.567999999999998</c:v>
                </c:pt>
                <c:pt idx="27892">
                  <c:v>-29.565999999999995</c:v>
                </c:pt>
                <c:pt idx="27893">
                  <c:v>-29.563999999999993</c:v>
                </c:pt>
                <c:pt idx="27894">
                  <c:v>-29.561999999999998</c:v>
                </c:pt>
                <c:pt idx="27895">
                  <c:v>-29.559999999999995</c:v>
                </c:pt>
                <c:pt idx="27896">
                  <c:v>-29.557999999999993</c:v>
                </c:pt>
                <c:pt idx="27897">
                  <c:v>-29.555999999999997</c:v>
                </c:pt>
                <c:pt idx="27898">
                  <c:v>-29.553999999999995</c:v>
                </c:pt>
                <c:pt idx="27899">
                  <c:v>-29.551999999999992</c:v>
                </c:pt>
                <c:pt idx="27900">
                  <c:v>-29.549999999999997</c:v>
                </c:pt>
                <c:pt idx="27901">
                  <c:v>-29.547999999999995</c:v>
                </c:pt>
                <c:pt idx="27902">
                  <c:v>-29.545999999999992</c:v>
                </c:pt>
                <c:pt idx="27903">
                  <c:v>-29.543999999999997</c:v>
                </c:pt>
                <c:pt idx="27904">
                  <c:v>-29.541999999999994</c:v>
                </c:pt>
                <c:pt idx="27905">
                  <c:v>-29.539999999999992</c:v>
                </c:pt>
                <c:pt idx="27906">
                  <c:v>-29.537999999999997</c:v>
                </c:pt>
                <c:pt idx="27907">
                  <c:v>-29.535999999999994</c:v>
                </c:pt>
                <c:pt idx="27908">
                  <c:v>-29.533999999999992</c:v>
                </c:pt>
                <c:pt idx="27909">
                  <c:v>-29.531999999999996</c:v>
                </c:pt>
                <c:pt idx="27910">
                  <c:v>-29.529999999999994</c:v>
                </c:pt>
                <c:pt idx="27911">
                  <c:v>-29.527999999999992</c:v>
                </c:pt>
                <c:pt idx="27912">
                  <c:v>-29.525999999999996</c:v>
                </c:pt>
                <c:pt idx="27913">
                  <c:v>-29.523999999999994</c:v>
                </c:pt>
                <c:pt idx="27914">
                  <c:v>-29.521999999999991</c:v>
                </c:pt>
                <c:pt idx="27915">
                  <c:v>-29.519999999999996</c:v>
                </c:pt>
                <c:pt idx="27916">
                  <c:v>-29.517999999999994</c:v>
                </c:pt>
                <c:pt idx="27917">
                  <c:v>-29.515999999999991</c:v>
                </c:pt>
                <c:pt idx="27918">
                  <c:v>-29.513999999999996</c:v>
                </c:pt>
                <c:pt idx="27919">
                  <c:v>-29.511999999999993</c:v>
                </c:pt>
                <c:pt idx="27920">
                  <c:v>-29.509999999999991</c:v>
                </c:pt>
                <c:pt idx="27921">
                  <c:v>-29.507999999999996</c:v>
                </c:pt>
                <c:pt idx="27922">
                  <c:v>-29.505999999999993</c:v>
                </c:pt>
                <c:pt idx="27923">
                  <c:v>-29.503999999999998</c:v>
                </c:pt>
                <c:pt idx="27924">
                  <c:v>-29.501999999999995</c:v>
                </c:pt>
                <c:pt idx="27925">
                  <c:v>-29.499999999999993</c:v>
                </c:pt>
                <c:pt idx="27926">
                  <c:v>-29.497999999999998</c:v>
                </c:pt>
                <c:pt idx="27927">
                  <c:v>-29.495999999999995</c:v>
                </c:pt>
                <c:pt idx="27928">
                  <c:v>-29.493999999999993</c:v>
                </c:pt>
                <c:pt idx="27929">
                  <c:v>-29.491999999999997</c:v>
                </c:pt>
                <c:pt idx="27930">
                  <c:v>-29.489999999999995</c:v>
                </c:pt>
                <c:pt idx="27931">
                  <c:v>-29.487999999999992</c:v>
                </c:pt>
                <c:pt idx="27932">
                  <c:v>-29.485999999999997</c:v>
                </c:pt>
                <c:pt idx="27933">
                  <c:v>-29.483999999999995</c:v>
                </c:pt>
                <c:pt idx="27934">
                  <c:v>-29.481999999999992</c:v>
                </c:pt>
                <c:pt idx="27935">
                  <c:v>-29.479999999999997</c:v>
                </c:pt>
                <c:pt idx="27936">
                  <c:v>-29.477999999999994</c:v>
                </c:pt>
                <c:pt idx="27937">
                  <c:v>-29.475999999999992</c:v>
                </c:pt>
                <c:pt idx="27938">
                  <c:v>-29.473999999999997</c:v>
                </c:pt>
                <c:pt idx="27939">
                  <c:v>-29.471999999999994</c:v>
                </c:pt>
                <c:pt idx="27940">
                  <c:v>-29.469999999999992</c:v>
                </c:pt>
                <c:pt idx="27941">
                  <c:v>-29.467999999999996</c:v>
                </c:pt>
                <c:pt idx="27942">
                  <c:v>-29.465999999999994</c:v>
                </c:pt>
                <c:pt idx="27943">
                  <c:v>-29.463999999999992</c:v>
                </c:pt>
                <c:pt idx="27944">
                  <c:v>-29.461999999999996</c:v>
                </c:pt>
                <c:pt idx="27945">
                  <c:v>-29.459999999999994</c:v>
                </c:pt>
                <c:pt idx="27946">
                  <c:v>-29.457999999999991</c:v>
                </c:pt>
                <c:pt idx="27947">
                  <c:v>-29.455999999999996</c:v>
                </c:pt>
                <c:pt idx="27948">
                  <c:v>-29.453999999999994</c:v>
                </c:pt>
                <c:pt idx="27949">
                  <c:v>-29.451999999999991</c:v>
                </c:pt>
                <c:pt idx="27950">
                  <c:v>-29.449999999999996</c:v>
                </c:pt>
                <c:pt idx="27951">
                  <c:v>-29.447999999999993</c:v>
                </c:pt>
                <c:pt idx="27952">
                  <c:v>-29.445999999999991</c:v>
                </c:pt>
                <c:pt idx="27953">
                  <c:v>-29.443999999999996</c:v>
                </c:pt>
                <c:pt idx="27954">
                  <c:v>-29.441999999999993</c:v>
                </c:pt>
                <c:pt idx="27955">
                  <c:v>-29.439999999999998</c:v>
                </c:pt>
                <c:pt idx="27956">
                  <c:v>-29.437999999999995</c:v>
                </c:pt>
                <c:pt idx="27957">
                  <c:v>-29.435999999999993</c:v>
                </c:pt>
                <c:pt idx="27958">
                  <c:v>-29.433999999999997</c:v>
                </c:pt>
                <c:pt idx="27959">
                  <c:v>-29.431999999999995</c:v>
                </c:pt>
                <c:pt idx="27960">
                  <c:v>-29.429999999999993</c:v>
                </c:pt>
                <c:pt idx="27961">
                  <c:v>-29.427999999999997</c:v>
                </c:pt>
                <c:pt idx="27962">
                  <c:v>-29.425999999999995</c:v>
                </c:pt>
                <c:pt idx="27963">
                  <c:v>-29.423999999999992</c:v>
                </c:pt>
                <c:pt idx="27964">
                  <c:v>-29.421999999999997</c:v>
                </c:pt>
                <c:pt idx="27965">
                  <c:v>-29.419999999999995</c:v>
                </c:pt>
                <c:pt idx="27966">
                  <c:v>-29.417999999999992</c:v>
                </c:pt>
                <c:pt idx="27967">
                  <c:v>-29.415999999999997</c:v>
                </c:pt>
                <c:pt idx="27968">
                  <c:v>-29.413999999999994</c:v>
                </c:pt>
                <c:pt idx="27969">
                  <c:v>-29.411999999999992</c:v>
                </c:pt>
                <c:pt idx="27970">
                  <c:v>-29.409999999999997</c:v>
                </c:pt>
                <c:pt idx="27971">
                  <c:v>-29.407999999999994</c:v>
                </c:pt>
                <c:pt idx="27972">
                  <c:v>-29.405999999999992</c:v>
                </c:pt>
                <c:pt idx="27973">
                  <c:v>-29.403999999999996</c:v>
                </c:pt>
                <c:pt idx="27974">
                  <c:v>-29.401999999999994</c:v>
                </c:pt>
                <c:pt idx="27975">
                  <c:v>-29.399999999999991</c:v>
                </c:pt>
                <c:pt idx="27976">
                  <c:v>-29.397999999999996</c:v>
                </c:pt>
                <c:pt idx="27977">
                  <c:v>-29.395999999999994</c:v>
                </c:pt>
                <c:pt idx="27978">
                  <c:v>-29.393999999999991</c:v>
                </c:pt>
                <c:pt idx="27979">
                  <c:v>-29.391999999999996</c:v>
                </c:pt>
                <c:pt idx="27980">
                  <c:v>-29.389999999999993</c:v>
                </c:pt>
                <c:pt idx="27981">
                  <c:v>-29.387999999999991</c:v>
                </c:pt>
                <c:pt idx="27982">
                  <c:v>-29.385999999999996</c:v>
                </c:pt>
                <c:pt idx="27983">
                  <c:v>-29.383999999999993</c:v>
                </c:pt>
                <c:pt idx="27984">
                  <c:v>-29.381999999999991</c:v>
                </c:pt>
                <c:pt idx="27985">
                  <c:v>-29.379999999999995</c:v>
                </c:pt>
                <c:pt idx="27986">
                  <c:v>-29.377999999999993</c:v>
                </c:pt>
                <c:pt idx="27987">
                  <c:v>-29.375999999999998</c:v>
                </c:pt>
                <c:pt idx="27988">
                  <c:v>-29.373999999999995</c:v>
                </c:pt>
                <c:pt idx="27989">
                  <c:v>-29.371999999999993</c:v>
                </c:pt>
                <c:pt idx="27990">
                  <c:v>-29.369999999999997</c:v>
                </c:pt>
                <c:pt idx="27991">
                  <c:v>-29.367999999999995</c:v>
                </c:pt>
                <c:pt idx="27992">
                  <c:v>-29.365999999999993</c:v>
                </c:pt>
                <c:pt idx="27993">
                  <c:v>-29.363999999999997</c:v>
                </c:pt>
                <c:pt idx="27994">
                  <c:v>-29.361999999999995</c:v>
                </c:pt>
                <c:pt idx="27995">
                  <c:v>-29.359999999999992</c:v>
                </c:pt>
                <c:pt idx="27996">
                  <c:v>-29.357999999999997</c:v>
                </c:pt>
                <c:pt idx="27997">
                  <c:v>-29.355999999999995</c:v>
                </c:pt>
                <c:pt idx="27998">
                  <c:v>-29.353999999999992</c:v>
                </c:pt>
                <c:pt idx="27999">
                  <c:v>-29.351999999999997</c:v>
                </c:pt>
                <c:pt idx="28000">
                  <c:v>-29.349999999999994</c:v>
                </c:pt>
                <c:pt idx="28001">
                  <c:v>-29.347999999999992</c:v>
                </c:pt>
                <c:pt idx="28002">
                  <c:v>-29.345999999999997</c:v>
                </c:pt>
                <c:pt idx="28003">
                  <c:v>-29.343999999999994</c:v>
                </c:pt>
                <c:pt idx="28004">
                  <c:v>-29.341999999999992</c:v>
                </c:pt>
                <c:pt idx="28005">
                  <c:v>-29.339999999999996</c:v>
                </c:pt>
                <c:pt idx="28006">
                  <c:v>-29.337999999999994</c:v>
                </c:pt>
                <c:pt idx="28007">
                  <c:v>-29.335999999999991</c:v>
                </c:pt>
                <c:pt idx="28008">
                  <c:v>-29.333999999999996</c:v>
                </c:pt>
                <c:pt idx="28009">
                  <c:v>-29.331999999999994</c:v>
                </c:pt>
                <c:pt idx="28010">
                  <c:v>-29.329999999999991</c:v>
                </c:pt>
                <c:pt idx="28011">
                  <c:v>-29.327999999999996</c:v>
                </c:pt>
                <c:pt idx="28012">
                  <c:v>-29.325999999999993</c:v>
                </c:pt>
                <c:pt idx="28013">
                  <c:v>-29.323999999999991</c:v>
                </c:pt>
                <c:pt idx="28014">
                  <c:v>-29.321999999999996</c:v>
                </c:pt>
                <c:pt idx="28015">
                  <c:v>-29.319999999999993</c:v>
                </c:pt>
                <c:pt idx="28016">
                  <c:v>-29.317999999999998</c:v>
                </c:pt>
                <c:pt idx="28017">
                  <c:v>-29.315999999999995</c:v>
                </c:pt>
                <c:pt idx="28018">
                  <c:v>-29.313999999999993</c:v>
                </c:pt>
                <c:pt idx="28019">
                  <c:v>-29.311999999999998</c:v>
                </c:pt>
                <c:pt idx="28020">
                  <c:v>-29.309999999999995</c:v>
                </c:pt>
                <c:pt idx="28021">
                  <c:v>-29.307999999999993</c:v>
                </c:pt>
                <c:pt idx="28022">
                  <c:v>-29.305999999999997</c:v>
                </c:pt>
                <c:pt idx="28023">
                  <c:v>-29.303999999999995</c:v>
                </c:pt>
                <c:pt idx="28024">
                  <c:v>-29.301999999999992</c:v>
                </c:pt>
                <c:pt idx="28025">
                  <c:v>-29.299999999999997</c:v>
                </c:pt>
                <c:pt idx="28026">
                  <c:v>-29.297999999999995</c:v>
                </c:pt>
                <c:pt idx="28027">
                  <c:v>-29.295999999999992</c:v>
                </c:pt>
                <c:pt idx="28028">
                  <c:v>-29.293999999999997</c:v>
                </c:pt>
                <c:pt idx="28029">
                  <c:v>-29.291999999999994</c:v>
                </c:pt>
                <c:pt idx="28030">
                  <c:v>-29.289999999999992</c:v>
                </c:pt>
                <c:pt idx="28031">
                  <c:v>-29.287999999999997</c:v>
                </c:pt>
                <c:pt idx="28032">
                  <c:v>-29.285999999999994</c:v>
                </c:pt>
                <c:pt idx="28033">
                  <c:v>-29.283999999999992</c:v>
                </c:pt>
                <c:pt idx="28034">
                  <c:v>-29.281999999999996</c:v>
                </c:pt>
                <c:pt idx="28035">
                  <c:v>-29.279999999999994</c:v>
                </c:pt>
                <c:pt idx="28036">
                  <c:v>-29.277999999999992</c:v>
                </c:pt>
                <c:pt idx="28037">
                  <c:v>-29.275999999999996</c:v>
                </c:pt>
                <c:pt idx="28038">
                  <c:v>-29.273999999999994</c:v>
                </c:pt>
                <c:pt idx="28039">
                  <c:v>-29.271999999999991</c:v>
                </c:pt>
                <c:pt idx="28040">
                  <c:v>-29.269999999999996</c:v>
                </c:pt>
                <c:pt idx="28041">
                  <c:v>-29.267999999999994</c:v>
                </c:pt>
                <c:pt idx="28042">
                  <c:v>-29.265999999999991</c:v>
                </c:pt>
                <c:pt idx="28043">
                  <c:v>-29.263999999999996</c:v>
                </c:pt>
                <c:pt idx="28044">
                  <c:v>-29.261999999999993</c:v>
                </c:pt>
                <c:pt idx="28045">
                  <c:v>-29.259999999999991</c:v>
                </c:pt>
                <c:pt idx="28046">
                  <c:v>-29.257999999999996</c:v>
                </c:pt>
                <c:pt idx="28047">
                  <c:v>-29.255999999999993</c:v>
                </c:pt>
                <c:pt idx="28048">
                  <c:v>-29.253999999999998</c:v>
                </c:pt>
                <c:pt idx="28049">
                  <c:v>-29.251999999999995</c:v>
                </c:pt>
                <c:pt idx="28050">
                  <c:v>-29.249999999999993</c:v>
                </c:pt>
                <c:pt idx="28051">
                  <c:v>-29.247999999999998</c:v>
                </c:pt>
                <c:pt idx="28052">
                  <c:v>-29.245999999999995</c:v>
                </c:pt>
                <c:pt idx="28053">
                  <c:v>-29.243999999999993</c:v>
                </c:pt>
                <c:pt idx="28054">
                  <c:v>-29.241999999999997</c:v>
                </c:pt>
                <c:pt idx="28055">
                  <c:v>-29.239999999999995</c:v>
                </c:pt>
                <c:pt idx="28056">
                  <c:v>-29.237999999999992</c:v>
                </c:pt>
                <c:pt idx="28057">
                  <c:v>-29.235999999999997</c:v>
                </c:pt>
                <c:pt idx="28058">
                  <c:v>-29.233999999999995</c:v>
                </c:pt>
                <c:pt idx="28059">
                  <c:v>-29.231999999999992</c:v>
                </c:pt>
                <c:pt idx="28060">
                  <c:v>-29.229999999999997</c:v>
                </c:pt>
                <c:pt idx="28061">
                  <c:v>-29.227999999999994</c:v>
                </c:pt>
                <c:pt idx="28062">
                  <c:v>-29.225999999999992</c:v>
                </c:pt>
                <c:pt idx="28063">
                  <c:v>-29.223999999999997</c:v>
                </c:pt>
                <c:pt idx="28064">
                  <c:v>-29.221999999999994</c:v>
                </c:pt>
                <c:pt idx="28065">
                  <c:v>-29.219999999999992</c:v>
                </c:pt>
                <c:pt idx="28066">
                  <c:v>-29.217999999999996</c:v>
                </c:pt>
                <c:pt idx="28067">
                  <c:v>-29.215999999999994</c:v>
                </c:pt>
                <c:pt idx="28068">
                  <c:v>-29.213999999999992</c:v>
                </c:pt>
                <c:pt idx="28069">
                  <c:v>-29.211999999999996</c:v>
                </c:pt>
                <c:pt idx="28070">
                  <c:v>-29.209999999999994</c:v>
                </c:pt>
                <c:pt idx="28071">
                  <c:v>-29.207999999999991</c:v>
                </c:pt>
                <c:pt idx="28072">
                  <c:v>-29.205999999999996</c:v>
                </c:pt>
                <c:pt idx="28073">
                  <c:v>-29.203999999999994</c:v>
                </c:pt>
                <c:pt idx="28074">
                  <c:v>-29.201999999999991</c:v>
                </c:pt>
                <c:pt idx="28075">
                  <c:v>-29.199999999999996</c:v>
                </c:pt>
                <c:pt idx="28076">
                  <c:v>-29.197999999999993</c:v>
                </c:pt>
                <c:pt idx="28077">
                  <c:v>-29.195999999999991</c:v>
                </c:pt>
                <c:pt idx="28078">
                  <c:v>-29.193999999999996</c:v>
                </c:pt>
                <c:pt idx="28079">
                  <c:v>-29.191999999999993</c:v>
                </c:pt>
                <c:pt idx="28080">
                  <c:v>-29.189999999999998</c:v>
                </c:pt>
                <c:pt idx="28081">
                  <c:v>-29.187999999999995</c:v>
                </c:pt>
                <c:pt idx="28082">
                  <c:v>-29.185999999999993</c:v>
                </c:pt>
                <c:pt idx="28083">
                  <c:v>-29.183999999999997</c:v>
                </c:pt>
                <c:pt idx="28084">
                  <c:v>-29.181999999999995</c:v>
                </c:pt>
                <c:pt idx="28085">
                  <c:v>-29.179999999999993</c:v>
                </c:pt>
                <c:pt idx="28086">
                  <c:v>-29.177999999999997</c:v>
                </c:pt>
                <c:pt idx="28087">
                  <c:v>-29.175999999999995</c:v>
                </c:pt>
                <c:pt idx="28088">
                  <c:v>-29.173999999999992</c:v>
                </c:pt>
                <c:pt idx="28089">
                  <c:v>-29.171999999999997</c:v>
                </c:pt>
                <c:pt idx="28090">
                  <c:v>-29.169999999999995</c:v>
                </c:pt>
                <c:pt idx="28091">
                  <c:v>-29.167999999999992</c:v>
                </c:pt>
                <c:pt idx="28092">
                  <c:v>-29.165999999999997</c:v>
                </c:pt>
                <c:pt idx="28093">
                  <c:v>-29.163999999999994</c:v>
                </c:pt>
                <c:pt idx="28094">
                  <c:v>-29.161999999999992</c:v>
                </c:pt>
                <c:pt idx="28095">
                  <c:v>-29.159999999999997</c:v>
                </c:pt>
                <c:pt idx="28096">
                  <c:v>-29.157999999999994</c:v>
                </c:pt>
                <c:pt idx="28097">
                  <c:v>-29.155999999999992</c:v>
                </c:pt>
                <c:pt idx="28098">
                  <c:v>-29.153999999999996</c:v>
                </c:pt>
                <c:pt idx="28099">
                  <c:v>-29.151999999999994</c:v>
                </c:pt>
                <c:pt idx="28100">
                  <c:v>-29.149999999999991</c:v>
                </c:pt>
                <c:pt idx="28101">
                  <c:v>-29.147999999999996</c:v>
                </c:pt>
                <c:pt idx="28102">
                  <c:v>-29.145999999999994</c:v>
                </c:pt>
                <c:pt idx="28103">
                  <c:v>-29.143999999999991</c:v>
                </c:pt>
                <c:pt idx="28104">
                  <c:v>-29.141999999999996</c:v>
                </c:pt>
                <c:pt idx="28105">
                  <c:v>-29.139999999999993</c:v>
                </c:pt>
                <c:pt idx="28106">
                  <c:v>-29.137999999999991</c:v>
                </c:pt>
                <c:pt idx="28107">
                  <c:v>-29.135999999999996</c:v>
                </c:pt>
                <c:pt idx="28108">
                  <c:v>-29.133999999999993</c:v>
                </c:pt>
                <c:pt idx="28109">
                  <c:v>-29.131999999999991</c:v>
                </c:pt>
                <c:pt idx="28110">
                  <c:v>-29.129999999999995</c:v>
                </c:pt>
                <c:pt idx="28111">
                  <c:v>-29.127999999999993</c:v>
                </c:pt>
                <c:pt idx="28112">
                  <c:v>-29.125999999999998</c:v>
                </c:pt>
                <c:pt idx="28113">
                  <c:v>-29.123999999999995</c:v>
                </c:pt>
                <c:pt idx="28114">
                  <c:v>-29.121999999999993</c:v>
                </c:pt>
                <c:pt idx="28115">
                  <c:v>-29.119999999999997</c:v>
                </c:pt>
                <c:pt idx="28116">
                  <c:v>-29.117999999999995</c:v>
                </c:pt>
                <c:pt idx="28117">
                  <c:v>-29.115999999999993</c:v>
                </c:pt>
                <c:pt idx="28118">
                  <c:v>-29.113999999999997</c:v>
                </c:pt>
                <c:pt idx="28119">
                  <c:v>-29.111999999999995</c:v>
                </c:pt>
                <c:pt idx="28120">
                  <c:v>-29.109999999999992</c:v>
                </c:pt>
                <c:pt idx="28121">
                  <c:v>-29.107999999999997</c:v>
                </c:pt>
                <c:pt idx="28122">
                  <c:v>-29.105999999999995</c:v>
                </c:pt>
                <c:pt idx="28123">
                  <c:v>-29.103999999999992</c:v>
                </c:pt>
                <c:pt idx="28124">
                  <c:v>-29.101999999999997</c:v>
                </c:pt>
                <c:pt idx="28125">
                  <c:v>-29.099999999999994</c:v>
                </c:pt>
                <c:pt idx="28126">
                  <c:v>-29.097999999999992</c:v>
                </c:pt>
                <c:pt idx="28127">
                  <c:v>-29.095999999999997</c:v>
                </c:pt>
                <c:pt idx="28128">
                  <c:v>-29.093999999999994</c:v>
                </c:pt>
                <c:pt idx="28129">
                  <c:v>-29.091999999999992</c:v>
                </c:pt>
                <c:pt idx="28130">
                  <c:v>-29.089999999999996</c:v>
                </c:pt>
                <c:pt idx="28131">
                  <c:v>-29.087999999999994</c:v>
                </c:pt>
                <c:pt idx="28132">
                  <c:v>-29.085999999999991</c:v>
                </c:pt>
                <c:pt idx="28133">
                  <c:v>-29.083999999999996</c:v>
                </c:pt>
                <c:pt idx="28134">
                  <c:v>-29.081999999999994</c:v>
                </c:pt>
                <c:pt idx="28135">
                  <c:v>-29.079999999999991</c:v>
                </c:pt>
                <c:pt idx="28136">
                  <c:v>-29.077999999999996</c:v>
                </c:pt>
                <c:pt idx="28137">
                  <c:v>-29.075999999999993</c:v>
                </c:pt>
                <c:pt idx="28138">
                  <c:v>-29.073999999999991</c:v>
                </c:pt>
                <c:pt idx="28139">
                  <c:v>-29.071999999999996</c:v>
                </c:pt>
                <c:pt idx="28140">
                  <c:v>-29.069999999999993</c:v>
                </c:pt>
                <c:pt idx="28141">
                  <c:v>-29.067999999999998</c:v>
                </c:pt>
                <c:pt idx="28142">
                  <c:v>-29.065999999999995</c:v>
                </c:pt>
                <c:pt idx="28143">
                  <c:v>-29.063999999999993</c:v>
                </c:pt>
                <c:pt idx="28144">
                  <c:v>-29.061999999999998</c:v>
                </c:pt>
                <c:pt idx="28145">
                  <c:v>-29.059999999999995</c:v>
                </c:pt>
                <c:pt idx="28146">
                  <c:v>-29.057999999999993</c:v>
                </c:pt>
                <c:pt idx="28147">
                  <c:v>-29.055999999999997</c:v>
                </c:pt>
                <c:pt idx="28148">
                  <c:v>-29.053999999999995</c:v>
                </c:pt>
                <c:pt idx="28149">
                  <c:v>-29.051999999999992</c:v>
                </c:pt>
                <c:pt idx="28150">
                  <c:v>-29.049999999999997</c:v>
                </c:pt>
                <c:pt idx="28151">
                  <c:v>-29.047999999999995</c:v>
                </c:pt>
                <c:pt idx="28152">
                  <c:v>-29.045999999999992</c:v>
                </c:pt>
                <c:pt idx="28153">
                  <c:v>-29.043999999999997</c:v>
                </c:pt>
                <c:pt idx="28154">
                  <c:v>-29.041999999999994</c:v>
                </c:pt>
                <c:pt idx="28155">
                  <c:v>-29.039999999999992</c:v>
                </c:pt>
                <c:pt idx="28156">
                  <c:v>-29.037999999999997</c:v>
                </c:pt>
                <c:pt idx="28157">
                  <c:v>-29.035999999999994</c:v>
                </c:pt>
                <c:pt idx="28158">
                  <c:v>-29.033999999999992</c:v>
                </c:pt>
                <c:pt idx="28159">
                  <c:v>-29.031999999999996</c:v>
                </c:pt>
                <c:pt idx="28160">
                  <c:v>-29.029999999999994</c:v>
                </c:pt>
                <c:pt idx="28161">
                  <c:v>-29.027999999999992</c:v>
                </c:pt>
                <c:pt idx="28162">
                  <c:v>-29.025999999999996</c:v>
                </c:pt>
                <c:pt idx="28163">
                  <c:v>-29.023999999999994</c:v>
                </c:pt>
                <c:pt idx="28164">
                  <c:v>-29.021999999999991</c:v>
                </c:pt>
                <c:pt idx="28165">
                  <c:v>-29.019999999999996</c:v>
                </c:pt>
                <c:pt idx="28166">
                  <c:v>-29.017999999999994</c:v>
                </c:pt>
                <c:pt idx="28167">
                  <c:v>-29.015999999999991</c:v>
                </c:pt>
                <c:pt idx="28168">
                  <c:v>-29.013999999999996</c:v>
                </c:pt>
                <c:pt idx="28169">
                  <c:v>-29.011999999999993</c:v>
                </c:pt>
                <c:pt idx="28170">
                  <c:v>-29.009999999999991</c:v>
                </c:pt>
                <c:pt idx="28171">
                  <c:v>-29.007999999999996</c:v>
                </c:pt>
                <c:pt idx="28172">
                  <c:v>-29.005999999999993</c:v>
                </c:pt>
                <c:pt idx="28173">
                  <c:v>-29.003999999999998</c:v>
                </c:pt>
                <c:pt idx="28174">
                  <c:v>-29.001999999999995</c:v>
                </c:pt>
                <c:pt idx="28175">
                  <c:v>-28.999999999999993</c:v>
                </c:pt>
                <c:pt idx="28176">
                  <c:v>-28.997999999999998</c:v>
                </c:pt>
                <c:pt idx="28177">
                  <c:v>-28.995999999999995</c:v>
                </c:pt>
                <c:pt idx="28178">
                  <c:v>-28.993999999999993</c:v>
                </c:pt>
                <c:pt idx="28179">
                  <c:v>-28.991999999999997</c:v>
                </c:pt>
                <c:pt idx="28180">
                  <c:v>-28.989999999999995</c:v>
                </c:pt>
                <c:pt idx="28181">
                  <c:v>-28.987999999999992</c:v>
                </c:pt>
                <c:pt idx="28182">
                  <c:v>-28.985999999999997</c:v>
                </c:pt>
                <c:pt idx="28183">
                  <c:v>-28.983999999999995</c:v>
                </c:pt>
                <c:pt idx="28184">
                  <c:v>-28.981999999999992</c:v>
                </c:pt>
                <c:pt idx="28185">
                  <c:v>-28.979999999999997</c:v>
                </c:pt>
                <c:pt idx="28186">
                  <c:v>-28.977999999999994</c:v>
                </c:pt>
                <c:pt idx="28187">
                  <c:v>-28.975999999999992</c:v>
                </c:pt>
                <c:pt idx="28188">
                  <c:v>-28.973999999999997</c:v>
                </c:pt>
                <c:pt idx="28189">
                  <c:v>-28.971999999999994</c:v>
                </c:pt>
                <c:pt idx="28190">
                  <c:v>-28.969999999999992</c:v>
                </c:pt>
                <c:pt idx="28191">
                  <c:v>-28.967999999999996</c:v>
                </c:pt>
                <c:pt idx="28192">
                  <c:v>-28.965999999999994</c:v>
                </c:pt>
                <c:pt idx="28193">
                  <c:v>-28.963999999999992</c:v>
                </c:pt>
                <c:pt idx="28194">
                  <c:v>-28.961999999999996</c:v>
                </c:pt>
                <c:pt idx="28195">
                  <c:v>-28.959999999999994</c:v>
                </c:pt>
                <c:pt idx="28196">
                  <c:v>-28.957999999999991</c:v>
                </c:pt>
                <c:pt idx="28197">
                  <c:v>-28.955999999999996</c:v>
                </c:pt>
                <c:pt idx="28198">
                  <c:v>-28.953999999999994</c:v>
                </c:pt>
                <c:pt idx="28199">
                  <c:v>-28.951999999999991</c:v>
                </c:pt>
                <c:pt idx="28200">
                  <c:v>-28.949999999999996</c:v>
                </c:pt>
                <c:pt idx="28201">
                  <c:v>-28.947999999999993</c:v>
                </c:pt>
                <c:pt idx="28202">
                  <c:v>-28.945999999999991</c:v>
                </c:pt>
                <c:pt idx="28203">
                  <c:v>-28.943999999999996</c:v>
                </c:pt>
                <c:pt idx="28204">
                  <c:v>-28.941999999999993</c:v>
                </c:pt>
                <c:pt idx="28205">
                  <c:v>-28.939999999999998</c:v>
                </c:pt>
                <c:pt idx="28206">
                  <c:v>-28.937999999999995</c:v>
                </c:pt>
                <c:pt idx="28207">
                  <c:v>-28.935999999999993</c:v>
                </c:pt>
                <c:pt idx="28208">
                  <c:v>-28.933999999999997</c:v>
                </c:pt>
                <c:pt idx="28209">
                  <c:v>-28.931999999999995</c:v>
                </c:pt>
                <c:pt idx="28210">
                  <c:v>-28.929999999999993</c:v>
                </c:pt>
                <c:pt idx="28211">
                  <c:v>-28.927999999999997</c:v>
                </c:pt>
                <c:pt idx="28212">
                  <c:v>-28.925999999999995</c:v>
                </c:pt>
                <c:pt idx="28213">
                  <c:v>-28.923999999999992</c:v>
                </c:pt>
                <c:pt idx="28214">
                  <c:v>-28.921999999999997</c:v>
                </c:pt>
                <c:pt idx="28215">
                  <c:v>-28.919999999999995</c:v>
                </c:pt>
                <c:pt idx="28216">
                  <c:v>-28.917999999999992</c:v>
                </c:pt>
                <c:pt idx="28217">
                  <c:v>-28.915999999999997</c:v>
                </c:pt>
                <c:pt idx="28218">
                  <c:v>-28.913999999999994</c:v>
                </c:pt>
                <c:pt idx="28219">
                  <c:v>-28.911999999999992</c:v>
                </c:pt>
                <c:pt idx="28220">
                  <c:v>-28.909999999999997</c:v>
                </c:pt>
                <c:pt idx="28221">
                  <c:v>-28.907999999999994</c:v>
                </c:pt>
                <c:pt idx="28222">
                  <c:v>-28.905999999999992</c:v>
                </c:pt>
                <c:pt idx="28223">
                  <c:v>-28.903999999999996</c:v>
                </c:pt>
                <c:pt idx="28224">
                  <c:v>-28.901999999999994</c:v>
                </c:pt>
                <c:pt idx="28225">
                  <c:v>-28.899999999999991</c:v>
                </c:pt>
                <c:pt idx="28226">
                  <c:v>-28.897999999999996</c:v>
                </c:pt>
                <c:pt idx="28227">
                  <c:v>-28.895999999999994</c:v>
                </c:pt>
                <c:pt idx="28228">
                  <c:v>-28.893999999999991</c:v>
                </c:pt>
                <c:pt idx="28229">
                  <c:v>-28.891999999999996</c:v>
                </c:pt>
                <c:pt idx="28230">
                  <c:v>-28.889999999999993</c:v>
                </c:pt>
                <c:pt idx="28231">
                  <c:v>-28.887999999999991</c:v>
                </c:pt>
                <c:pt idx="28232">
                  <c:v>-28.885999999999996</c:v>
                </c:pt>
                <c:pt idx="28233">
                  <c:v>-28.883999999999993</c:v>
                </c:pt>
                <c:pt idx="28234">
                  <c:v>-28.881999999999991</c:v>
                </c:pt>
                <c:pt idx="28235">
                  <c:v>-28.879999999999995</c:v>
                </c:pt>
                <c:pt idx="28236">
                  <c:v>-28.877999999999993</c:v>
                </c:pt>
                <c:pt idx="28237">
                  <c:v>-28.875999999999998</c:v>
                </c:pt>
                <c:pt idx="28238">
                  <c:v>-28.873999999999995</c:v>
                </c:pt>
                <c:pt idx="28239">
                  <c:v>-28.871999999999993</c:v>
                </c:pt>
                <c:pt idx="28240">
                  <c:v>-28.869999999999997</c:v>
                </c:pt>
                <c:pt idx="28241">
                  <c:v>-28.867999999999995</c:v>
                </c:pt>
                <c:pt idx="28242">
                  <c:v>-28.865999999999993</c:v>
                </c:pt>
                <c:pt idx="28243">
                  <c:v>-28.863999999999997</c:v>
                </c:pt>
                <c:pt idx="28244">
                  <c:v>-28.861999999999995</c:v>
                </c:pt>
                <c:pt idx="28245">
                  <c:v>-28.859999999999992</c:v>
                </c:pt>
                <c:pt idx="28246">
                  <c:v>-28.857999999999997</c:v>
                </c:pt>
                <c:pt idx="28247">
                  <c:v>-28.855999999999995</c:v>
                </c:pt>
                <c:pt idx="28248">
                  <c:v>-28.853999999999992</c:v>
                </c:pt>
                <c:pt idx="28249">
                  <c:v>-28.851999999999997</c:v>
                </c:pt>
                <c:pt idx="28250">
                  <c:v>-28.849999999999994</c:v>
                </c:pt>
                <c:pt idx="28251">
                  <c:v>-28.847999999999992</c:v>
                </c:pt>
                <c:pt idx="28252">
                  <c:v>-28.845999999999997</c:v>
                </c:pt>
                <c:pt idx="28253">
                  <c:v>-28.843999999999994</c:v>
                </c:pt>
                <c:pt idx="28254">
                  <c:v>-28.841999999999992</c:v>
                </c:pt>
                <c:pt idx="28255">
                  <c:v>-28.839999999999996</c:v>
                </c:pt>
                <c:pt idx="28256">
                  <c:v>-28.837999999999994</c:v>
                </c:pt>
                <c:pt idx="28257">
                  <c:v>-28.835999999999991</c:v>
                </c:pt>
                <c:pt idx="28258">
                  <c:v>-28.833999999999996</c:v>
                </c:pt>
                <c:pt idx="28259">
                  <c:v>-28.831999999999994</c:v>
                </c:pt>
                <c:pt idx="28260">
                  <c:v>-28.829999999999991</c:v>
                </c:pt>
                <c:pt idx="28261">
                  <c:v>-28.827999999999996</c:v>
                </c:pt>
                <c:pt idx="28262">
                  <c:v>-28.825999999999993</c:v>
                </c:pt>
                <c:pt idx="28263">
                  <c:v>-28.823999999999991</c:v>
                </c:pt>
                <c:pt idx="28264">
                  <c:v>-28.821999999999996</c:v>
                </c:pt>
                <c:pt idx="28265">
                  <c:v>-28.819999999999993</c:v>
                </c:pt>
                <c:pt idx="28266">
                  <c:v>-28.817999999999998</c:v>
                </c:pt>
                <c:pt idx="28267">
                  <c:v>-28.815999999999995</c:v>
                </c:pt>
                <c:pt idx="28268">
                  <c:v>-28.813999999999993</c:v>
                </c:pt>
                <c:pt idx="28269">
                  <c:v>-28.811999999999998</c:v>
                </c:pt>
                <c:pt idx="28270">
                  <c:v>-28.809999999999995</c:v>
                </c:pt>
                <c:pt idx="28271">
                  <c:v>-28.807999999999993</c:v>
                </c:pt>
                <c:pt idx="28272">
                  <c:v>-28.805999999999997</c:v>
                </c:pt>
                <c:pt idx="28273">
                  <c:v>-28.803999999999995</c:v>
                </c:pt>
                <c:pt idx="28274">
                  <c:v>-28.801999999999992</c:v>
                </c:pt>
                <c:pt idx="28275">
                  <c:v>-28.799999999999997</c:v>
                </c:pt>
                <c:pt idx="28276">
                  <c:v>-28.797999999999995</c:v>
                </c:pt>
                <c:pt idx="28277">
                  <c:v>-28.795999999999992</c:v>
                </c:pt>
                <c:pt idx="28278">
                  <c:v>-28.793999999999997</c:v>
                </c:pt>
                <c:pt idx="28279">
                  <c:v>-28.791999999999994</c:v>
                </c:pt>
                <c:pt idx="28280">
                  <c:v>-28.789999999999992</c:v>
                </c:pt>
                <c:pt idx="28281">
                  <c:v>-28.787999999999997</c:v>
                </c:pt>
                <c:pt idx="28282">
                  <c:v>-28.785999999999994</c:v>
                </c:pt>
                <c:pt idx="28283">
                  <c:v>-28.783999999999992</c:v>
                </c:pt>
                <c:pt idx="28284">
                  <c:v>-28.781999999999996</c:v>
                </c:pt>
                <c:pt idx="28285">
                  <c:v>-28.779999999999994</c:v>
                </c:pt>
                <c:pt idx="28286">
                  <c:v>-28.777999999999992</c:v>
                </c:pt>
                <c:pt idx="28287">
                  <c:v>-28.775999999999996</c:v>
                </c:pt>
                <c:pt idx="28288">
                  <c:v>-28.773999999999994</c:v>
                </c:pt>
                <c:pt idx="28289">
                  <c:v>-28.771999999999991</c:v>
                </c:pt>
                <c:pt idx="28290">
                  <c:v>-28.769999999999996</c:v>
                </c:pt>
                <c:pt idx="28291">
                  <c:v>-28.767999999999994</c:v>
                </c:pt>
                <c:pt idx="28292">
                  <c:v>-28.765999999999991</c:v>
                </c:pt>
                <c:pt idx="28293">
                  <c:v>-28.763999999999996</c:v>
                </c:pt>
                <c:pt idx="28294">
                  <c:v>-28.761999999999993</c:v>
                </c:pt>
                <c:pt idx="28295">
                  <c:v>-28.759999999999991</c:v>
                </c:pt>
                <c:pt idx="28296">
                  <c:v>-28.757999999999996</c:v>
                </c:pt>
                <c:pt idx="28297">
                  <c:v>-28.755999999999993</c:v>
                </c:pt>
                <c:pt idx="28298">
                  <c:v>-28.753999999999998</c:v>
                </c:pt>
                <c:pt idx="28299">
                  <c:v>-28.751999999999995</c:v>
                </c:pt>
                <c:pt idx="28300">
                  <c:v>-28.749999999999993</c:v>
                </c:pt>
                <c:pt idx="28301">
                  <c:v>-28.747999999999998</c:v>
                </c:pt>
                <c:pt idx="28302">
                  <c:v>-28.745999999999995</c:v>
                </c:pt>
                <c:pt idx="28303">
                  <c:v>-28.743999999999993</c:v>
                </c:pt>
                <c:pt idx="28304">
                  <c:v>-28.741999999999997</c:v>
                </c:pt>
                <c:pt idx="28305">
                  <c:v>-28.739999999999995</c:v>
                </c:pt>
                <c:pt idx="28306">
                  <c:v>-28.737999999999992</c:v>
                </c:pt>
                <c:pt idx="28307">
                  <c:v>-28.735999999999997</c:v>
                </c:pt>
                <c:pt idx="28308">
                  <c:v>-28.733999999999995</c:v>
                </c:pt>
                <c:pt idx="28309">
                  <c:v>-28.731999999999992</c:v>
                </c:pt>
                <c:pt idx="28310">
                  <c:v>-28.729999999999997</c:v>
                </c:pt>
                <c:pt idx="28311">
                  <c:v>-28.727999999999994</c:v>
                </c:pt>
                <c:pt idx="28312">
                  <c:v>-28.725999999999992</c:v>
                </c:pt>
                <c:pt idx="28313">
                  <c:v>-28.723999999999997</c:v>
                </c:pt>
                <c:pt idx="28314">
                  <c:v>-28.721999999999994</c:v>
                </c:pt>
                <c:pt idx="28315">
                  <c:v>-28.719999999999992</c:v>
                </c:pt>
                <c:pt idx="28316">
                  <c:v>-28.717999999999996</c:v>
                </c:pt>
                <c:pt idx="28317">
                  <c:v>-28.715999999999994</c:v>
                </c:pt>
                <c:pt idx="28318">
                  <c:v>-28.713999999999992</c:v>
                </c:pt>
                <c:pt idx="28319">
                  <c:v>-28.711999999999996</c:v>
                </c:pt>
                <c:pt idx="28320">
                  <c:v>-28.709999999999994</c:v>
                </c:pt>
                <c:pt idx="28321">
                  <c:v>-28.707999999999991</c:v>
                </c:pt>
                <c:pt idx="28322">
                  <c:v>-28.705999999999996</c:v>
                </c:pt>
                <c:pt idx="28323">
                  <c:v>-28.703999999999994</c:v>
                </c:pt>
                <c:pt idx="28324">
                  <c:v>-28.701999999999991</c:v>
                </c:pt>
                <c:pt idx="28325">
                  <c:v>-28.699999999999996</c:v>
                </c:pt>
                <c:pt idx="28326">
                  <c:v>-28.697999999999993</c:v>
                </c:pt>
                <c:pt idx="28327">
                  <c:v>-28.695999999999991</c:v>
                </c:pt>
                <c:pt idx="28328">
                  <c:v>-28.693999999999996</c:v>
                </c:pt>
                <c:pt idx="28329">
                  <c:v>-28.691999999999993</c:v>
                </c:pt>
                <c:pt idx="28330">
                  <c:v>-28.689999999999998</c:v>
                </c:pt>
                <c:pt idx="28331">
                  <c:v>-28.687999999999995</c:v>
                </c:pt>
                <c:pt idx="28332">
                  <c:v>-28.685999999999993</c:v>
                </c:pt>
                <c:pt idx="28333">
                  <c:v>-28.683999999999997</c:v>
                </c:pt>
                <c:pt idx="28334">
                  <c:v>-28.681999999999995</c:v>
                </c:pt>
                <c:pt idx="28335">
                  <c:v>-28.679999999999993</c:v>
                </c:pt>
                <c:pt idx="28336">
                  <c:v>-28.677999999999997</c:v>
                </c:pt>
                <c:pt idx="28337">
                  <c:v>-28.675999999999995</c:v>
                </c:pt>
                <c:pt idx="28338">
                  <c:v>-28.673999999999992</c:v>
                </c:pt>
                <c:pt idx="28339">
                  <c:v>-28.671999999999997</c:v>
                </c:pt>
                <c:pt idx="28340">
                  <c:v>-28.669999999999995</c:v>
                </c:pt>
                <c:pt idx="28341">
                  <c:v>-28.667999999999992</c:v>
                </c:pt>
                <c:pt idx="28342">
                  <c:v>-28.665999999999997</c:v>
                </c:pt>
                <c:pt idx="28343">
                  <c:v>-28.663999999999994</c:v>
                </c:pt>
                <c:pt idx="28344">
                  <c:v>-28.661999999999992</c:v>
                </c:pt>
                <c:pt idx="28345">
                  <c:v>-28.659999999999997</c:v>
                </c:pt>
                <c:pt idx="28346">
                  <c:v>-28.657999999999994</c:v>
                </c:pt>
                <c:pt idx="28347">
                  <c:v>-28.655999999999992</c:v>
                </c:pt>
                <c:pt idx="28348">
                  <c:v>-28.653999999999996</c:v>
                </c:pt>
                <c:pt idx="28349">
                  <c:v>-28.651999999999994</c:v>
                </c:pt>
                <c:pt idx="28350">
                  <c:v>-28.649999999999991</c:v>
                </c:pt>
                <c:pt idx="28351">
                  <c:v>-28.647999999999996</c:v>
                </c:pt>
                <c:pt idx="28352">
                  <c:v>-28.645999999999994</c:v>
                </c:pt>
                <c:pt idx="28353">
                  <c:v>-28.643999999999991</c:v>
                </c:pt>
                <c:pt idx="28354">
                  <c:v>-28.641999999999996</c:v>
                </c:pt>
                <c:pt idx="28355">
                  <c:v>-28.639999999999993</c:v>
                </c:pt>
                <c:pt idx="28356">
                  <c:v>-28.637999999999991</c:v>
                </c:pt>
                <c:pt idx="28357">
                  <c:v>-28.635999999999996</c:v>
                </c:pt>
                <c:pt idx="28358">
                  <c:v>-28.633999999999993</c:v>
                </c:pt>
                <c:pt idx="28359">
                  <c:v>-28.631999999999991</c:v>
                </c:pt>
                <c:pt idx="28360">
                  <c:v>-28.629999999999995</c:v>
                </c:pt>
                <c:pt idx="28361">
                  <c:v>-28.627999999999993</c:v>
                </c:pt>
                <c:pt idx="28362">
                  <c:v>-28.625999999999998</c:v>
                </c:pt>
                <c:pt idx="28363">
                  <c:v>-28.623999999999995</c:v>
                </c:pt>
                <c:pt idx="28364">
                  <c:v>-28.621999999999993</c:v>
                </c:pt>
                <c:pt idx="28365">
                  <c:v>-28.619999999999997</c:v>
                </c:pt>
                <c:pt idx="28366">
                  <c:v>-28.617999999999995</c:v>
                </c:pt>
                <c:pt idx="28367">
                  <c:v>-28.615999999999993</c:v>
                </c:pt>
                <c:pt idx="28368">
                  <c:v>-28.613999999999997</c:v>
                </c:pt>
                <c:pt idx="28369">
                  <c:v>-28.611999999999995</c:v>
                </c:pt>
                <c:pt idx="28370">
                  <c:v>-28.609999999999992</c:v>
                </c:pt>
                <c:pt idx="28371">
                  <c:v>-28.607999999999997</c:v>
                </c:pt>
                <c:pt idx="28372">
                  <c:v>-28.605999999999995</c:v>
                </c:pt>
                <c:pt idx="28373">
                  <c:v>-28.603999999999992</c:v>
                </c:pt>
                <c:pt idx="28374">
                  <c:v>-28.601999999999997</c:v>
                </c:pt>
                <c:pt idx="28375">
                  <c:v>-28.599999999999994</c:v>
                </c:pt>
                <c:pt idx="28376">
                  <c:v>-28.597999999999992</c:v>
                </c:pt>
                <c:pt idx="28377">
                  <c:v>-28.595999999999997</c:v>
                </c:pt>
                <c:pt idx="28378">
                  <c:v>-28.593999999999994</c:v>
                </c:pt>
                <c:pt idx="28379">
                  <c:v>-28.591999999999992</c:v>
                </c:pt>
                <c:pt idx="28380">
                  <c:v>-28.589999999999996</c:v>
                </c:pt>
                <c:pt idx="28381">
                  <c:v>-28.587999999999994</c:v>
                </c:pt>
                <c:pt idx="28382">
                  <c:v>-28.585999999999991</c:v>
                </c:pt>
                <c:pt idx="28383">
                  <c:v>-28.583999999999996</c:v>
                </c:pt>
                <c:pt idx="28384">
                  <c:v>-28.581999999999994</c:v>
                </c:pt>
                <c:pt idx="28385">
                  <c:v>-28.579999999999991</c:v>
                </c:pt>
                <c:pt idx="28386">
                  <c:v>-28.577999999999996</c:v>
                </c:pt>
                <c:pt idx="28387">
                  <c:v>-28.575999999999993</c:v>
                </c:pt>
                <c:pt idx="28388">
                  <c:v>-28.573999999999991</c:v>
                </c:pt>
                <c:pt idx="28389">
                  <c:v>-28.571999999999996</c:v>
                </c:pt>
                <c:pt idx="28390">
                  <c:v>-28.569999999999993</c:v>
                </c:pt>
                <c:pt idx="28391">
                  <c:v>-28.567999999999998</c:v>
                </c:pt>
                <c:pt idx="28392">
                  <c:v>-28.565999999999995</c:v>
                </c:pt>
                <c:pt idx="28393">
                  <c:v>-28.563999999999993</c:v>
                </c:pt>
                <c:pt idx="28394">
                  <c:v>-28.561999999999998</c:v>
                </c:pt>
                <c:pt idx="28395">
                  <c:v>-28.559999999999995</c:v>
                </c:pt>
                <c:pt idx="28396">
                  <c:v>-28.557999999999993</c:v>
                </c:pt>
                <c:pt idx="28397">
                  <c:v>-28.555999999999997</c:v>
                </c:pt>
                <c:pt idx="28398">
                  <c:v>-28.553999999999995</c:v>
                </c:pt>
                <c:pt idx="28399">
                  <c:v>-28.551999999999992</c:v>
                </c:pt>
                <c:pt idx="28400">
                  <c:v>-28.549999999999997</c:v>
                </c:pt>
                <c:pt idx="28401">
                  <c:v>-28.547999999999995</c:v>
                </c:pt>
                <c:pt idx="28402">
                  <c:v>-28.545999999999992</c:v>
                </c:pt>
                <c:pt idx="28403">
                  <c:v>-28.543999999999997</c:v>
                </c:pt>
                <c:pt idx="28404">
                  <c:v>-28.541999999999994</c:v>
                </c:pt>
                <c:pt idx="28405">
                  <c:v>-28.539999999999992</c:v>
                </c:pt>
                <c:pt idx="28406">
                  <c:v>-28.537999999999997</c:v>
                </c:pt>
                <c:pt idx="28407">
                  <c:v>-28.535999999999994</c:v>
                </c:pt>
                <c:pt idx="28408">
                  <c:v>-28.533999999999992</c:v>
                </c:pt>
                <c:pt idx="28409">
                  <c:v>-28.531999999999996</c:v>
                </c:pt>
                <c:pt idx="28410">
                  <c:v>-28.529999999999994</c:v>
                </c:pt>
                <c:pt idx="28411">
                  <c:v>-28.527999999999992</c:v>
                </c:pt>
                <c:pt idx="28412">
                  <c:v>-28.525999999999996</c:v>
                </c:pt>
                <c:pt idx="28413">
                  <c:v>-28.523999999999994</c:v>
                </c:pt>
                <c:pt idx="28414">
                  <c:v>-28.521999999999991</c:v>
                </c:pt>
                <c:pt idx="28415">
                  <c:v>-28.519999999999996</c:v>
                </c:pt>
                <c:pt idx="28416">
                  <c:v>-28.517999999999994</c:v>
                </c:pt>
                <c:pt idx="28417">
                  <c:v>-28.515999999999991</c:v>
                </c:pt>
                <c:pt idx="28418">
                  <c:v>-28.513999999999996</c:v>
                </c:pt>
                <c:pt idx="28419">
                  <c:v>-28.511999999999993</c:v>
                </c:pt>
                <c:pt idx="28420">
                  <c:v>-28.509999999999991</c:v>
                </c:pt>
                <c:pt idx="28421">
                  <c:v>-28.507999999999996</c:v>
                </c:pt>
                <c:pt idx="28422">
                  <c:v>-28.505999999999993</c:v>
                </c:pt>
                <c:pt idx="28423">
                  <c:v>-28.503999999999998</c:v>
                </c:pt>
                <c:pt idx="28424">
                  <c:v>-28.501999999999995</c:v>
                </c:pt>
                <c:pt idx="28425">
                  <c:v>-28.499999999999993</c:v>
                </c:pt>
                <c:pt idx="28426">
                  <c:v>-28.497999999999998</c:v>
                </c:pt>
                <c:pt idx="28427">
                  <c:v>-28.495999999999995</c:v>
                </c:pt>
                <c:pt idx="28428">
                  <c:v>-28.493999999999993</c:v>
                </c:pt>
                <c:pt idx="28429">
                  <c:v>-28.491999999999997</c:v>
                </c:pt>
                <c:pt idx="28430">
                  <c:v>-28.489999999999995</c:v>
                </c:pt>
                <c:pt idx="28431">
                  <c:v>-28.487999999999992</c:v>
                </c:pt>
                <c:pt idx="28432">
                  <c:v>-28.485999999999997</c:v>
                </c:pt>
                <c:pt idx="28433">
                  <c:v>-28.483999999999995</c:v>
                </c:pt>
                <c:pt idx="28434">
                  <c:v>-28.481999999999992</c:v>
                </c:pt>
                <c:pt idx="28435">
                  <c:v>-28.479999999999997</c:v>
                </c:pt>
                <c:pt idx="28436">
                  <c:v>-28.477999999999994</c:v>
                </c:pt>
                <c:pt idx="28437">
                  <c:v>-28.475999999999992</c:v>
                </c:pt>
                <c:pt idx="28438">
                  <c:v>-28.473999999999997</c:v>
                </c:pt>
                <c:pt idx="28439">
                  <c:v>-28.471999999999994</c:v>
                </c:pt>
                <c:pt idx="28440">
                  <c:v>-28.469999999999992</c:v>
                </c:pt>
                <c:pt idx="28441">
                  <c:v>-28.467999999999996</c:v>
                </c:pt>
                <c:pt idx="28442">
                  <c:v>-28.465999999999994</c:v>
                </c:pt>
                <c:pt idx="28443">
                  <c:v>-28.463999999999992</c:v>
                </c:pt>
                <c:pt idx="28444">
                  <c:v>-28.461999999999996</c:v>
                </c:pt>
                <c:pt idx="28445">
                  <c:v>-28.459999999999994</c:v>
                </c:pt>
                <c:pt idx="28446">
                  <c:v>-28.457999999999991</c:v>
                </c:pt>
                <c:pt idx="28447">
                  <c:v>-28.455999999999996</c:v>
                </c:pt>
                <c:pt idx="28448">
                  <c:v>-28.453999999999994</c:v>
                </c:pt>
                <c:pt idx="28449">
                  <c:v>-28.451999999999991</c:v>
                </c:pt>
                <c:pt idx="28450">
                  <c:v>-28.449999999999996</c:v>
                </c:pt>
                <c:pt idx="28451">
                  <c:v>-28.447999999999993</c:v>
                </c:pt>
                <c:pt idx="28452">
                  <c:v>-28.445999999999991</c:v>
                </c:pt>
                <c:pt idx="28453">
                  <c:v>-28.443999999999996</c:v>
                </c:pt>
                <c:pt idx="28454">
                  <c:v>-28.441999999999993</c:v>
                </c:pt>
                <c:pt idx="28455">
                  <c:v>-28.439999999999998</c:v>
                </c:pt>
                <c:pt idx="28456">
                  <c:v>-28.437999999999995</c:v>
                </c:pt>
                <c:pt idx="28457">
                  <c:v>-28.435999999999993</c:v>
                </c:pt>
                <c:pt idx="28458">
                  <c:v>-28.433999999999997</c:v>
                </c:pt>
                <c:pt idx="28459">
                  <c:v>-28.431999999999995</c:v>
                </c:pt>
                <c:pt idx="28460">
                  <c:v>-28.429999999999993</c:v>
                </c:pt>
                <c:pt idx="28461">
                  <c:v>-28.427999999999997</c:v>
                </c:pt>
                <c:pt idx="28462">
                  <c:v>-28.425999999999995</c:v>
                </c:pt>
                <c:pt idx="28463">
                  <c:v>-28.423999999999992</c:v>
                </c:pt>
                <c:pt idx="28464">
                  <c:v>-28.421999999999997</c:v>
                </c:pt>
                <c:pt idx="28465">
                  <c:v>-28.419999999999995</c:v>
                </c:pt>
                <c:pt idx="28466">
                  <c:v>-28.417999999999992</c:v>
                </c:pt>
                <c:pt idx="28467">
                  <c:v>-28.415999999999997</c:v>
                </c:pt>
                <c:pt idx="28468">
                  <c:v>-28.413999999999994</c:v>
                </c:pt>
                <c:pt idx="28469">
                  <c:v>-28.411999999999992</c:v>
                </c:pt>
                <c:pt idx="28470">
                  <c:v>-28.409999999999997</c:v>
                </c:pt>
                <c:pt idx="28471">
                  <c:v>-28.407999999999994</c:v>
                </c:pt>
                <c:pt idx="28472">
                  <c:v>-28.405999999999992</c:v>
                </c:pt>
                <c:pt idx="28473">
                  <c:v>-28.403999999999996</c:v>
                </c:pt>
                <c:pt idx="28474">
                  <c:v>-28.401999999999994</c:v>
                </c:pt>
                <c:pt idx="28475">
                  <c:v>-28.399999999999991</c:v>
                </c:pt>
                <c:pt idx="28476">
                  <c:v>-28.397999999999996</c:v>
                </c:pt>
                <c:pt idx="28477">
                  <c:v>-28.395999999999994</c:v>
                </c:pt>
                <c:pt idx="28478">
                  <c:v>-28.393999999999991</c:v>
                </c:pt>
                <c:pt idx="28479">
                  <c:v>-28.391999999999996</c:v>
                </c:pt>
                <c:pt idx="28480">
                  <c:v>-28.389999999999993</c:v>
                </c:pt>
                <c:pt idx="28481">
                  <c:v>-28.387999999999991</c:v>
                </c:pt>
                <c:pt idx="28482">
                  <c:v>-28.385999999999996</c:v>
                </c:pt>
                <c:pt idx="28483">
                  <c:v>-28.383999999999993</c:v>
                </c:pt>
                <c:pt idx="28484">
                  <c:v>-28.381999999999991</c:v>
                </c:pt>
                <c:pt idx="28485">
                  <c:v>-28.379999999999995</c:v>
                </c:pt>
                <c:pt idx="28486">
                  <c:v>-28.377999999999993</c:v>
                </c:pt>
                <c:pt idx="28487">
                  <c:v>-28.375999999999998</c:v>
                </c:pt>
                <c:pt idx="28488">
                  <c:v>-28.373999999999995</c:v>
                </c:pt>
                <c:pt idx="28489">
                  <c:v>-28.371999999999993</c:v>
                </c:pt>
                <c:pt idx="28490">
                  <c:v>-28.369999999999997</c:v>
                </c:pt>
                <c:pt idx="28491">
                  <c:v>-28.367999999999995</c:v>
                </c:pt>
                <c:pt idx="28492">
                  <c:v>-28.365999999999993</c:v>
                </c:pt>
                <c:pt idx="28493">
                  <c:v>-28.363999999999997</c:v>
                </c:pt>
                <c:pt idx="28494">
                  <c:v>-28.361999999999995</c:v>
                </c:pt>
                <c:pt idx="28495">
                  <c:v>-28.359999999999992</c:v>
                </c:pt>
                <c:pt idx="28496">
                  <c:v>-28.357999999999997</c:v>
                </c:pt>
                <c:pt idx="28497">
                  <c:v>-28.355999999999995</c:v>
                </c:pt>
                <c:pt idx="28498">
                  <c:v>-28.353999999999992</c:v>
                </c:pt>
                <c:pt idx="28499">
                  <c:v>-28.351999999999997</c:v>
                </c:pt>
                <c:pt idx="28500">
                  <c:v>-28.349999999999994</c:v>
                </c:pt>
                <c:pt idx="28501">
                  <c:v>-28.347999999999992</c:v>
                </c:pt>
                <c:pt idx="28502">
                  <c:v>-28.345999999999997</c:v>
                </c:pt>
                <c:pt idx="28503">
                  <c:v>-28.343999999999994</c:v>
                </c:pt>
                <c:pt idx="28504">
                  <c:v>-28.341999999999992</c:v>
                </c:pt>
                <c:pt idx="28505">
                  <c:v>-28.339999999999996</c:v>
                </c:pt>
                <c:pt idx="28506">
                  <c:v>-28.337999999999994</c:v>
                </c:pt>
                <c:pt idx="28507">
                  <c:v>-28.335999999999991</c:v>
                </c:pt>
                <c:pt idx="28508">
                  <c:v>-28.333999999999996</c:v>
                </c:pt>
                <c:pt idx="28509">
                  <c:v>-28.331999999999994</c:v>
                </c:pt>
                <c:pt idx="28510">
                  <c:v>-28.329999999999991</c:v>
                </c:pt>
                <c:pt idx="28511">
                  <c:v>-28.327999999999996</c:v>
                </c:pt>
                <c:pt idx="28512">
                  <c:v>-28.325999999999993</c:v>
                </c:pt>
                <c:pt idx="28513">
                  <c:v>-28.323999999999991</c:v>
                </c:pt>
                <c:pt idx="28514">
                  <c:v>-28.321999999999996</c:v>
                </c:pt>
                <c:pt idx="28515">
                  <c:v>-28.319999999999993</c:v>
                </c:pt>
                <c:pt idx="28516">
                  <c:v>-28.317999999999998</c:v>
                </c:pt>
                <c:pt idx="28517">
                  <c:v>-28.315999999999995</c:v>
                </c:pt>
                <c:pt idx="28518">
                  <c:v>-28.313999999999993</c:v>
                </c:pt>
                <c:pt idx="28519">
                  <c:v>-28.311999999999998</c:v>
                </c:pt>
                <c:pt idx="28520">
                  <c:v>-28.309999999999995</c:v>
                </c:pt>
                <c:pt idx="28521">
                  <c:v>-28.307999999999993</c:v>
                </c:pt>
                <c:pt idx="28522">
                  <c:v>-28.305999999999997</c:v>
                </c:pt>
                <c:pt idx="28523">
                  <c:v>-28.303999999999995</c:v>
                </c:pt>
                <c:pt idx="28524">
                  <c:v>-28.301999999999992</c:v>
                </c:pt>
                <c:pt idx="28525">
                  <c:v>-28.299999999999997</c:v>
                </c:pt>
                <c:pt idx="28526">
                  <c:v>-28.297999999999995</c:v>
                </c:pt>
                <c:pt idx="28527">
                  <c:v>-28.295999999999992</c:v>
                </c:pt>
                <c:pt idx="28528">
                  <c:v>-28.293999999999997</c:v>
                </c:pt>
                <c:pt idx="28529">
                  <c:v>-28.291999999999994</c:v>
                </c:pt>
                <c:pt idx="28530">
                  <c:v>-28.289999999999992</c:v>
                </c:pt>
                <c:pt idx="28531">
                  <c:v>-28.287999999999997</c:v>
                </c:pt>
                <c:pt idx="28532">
                  <c:v>-28.285999999999994</c:v>
                </c:pt>
                <c:pt idx="28533">
                  <c:v>-28.283999999999992</c:v>
                </c:pt>
                <c:pt idx="28534">
                  <c:v>-28.281999999999996</c:v>
                </c:pt>
                <c:pt idx="28535">
                  <c:v>-28.279999999999994</c:v>
                </c:pt>
                <c:pt idx="28536">
                  <c:v>-28.277999999999992</c:v>
                </c:pt>
                <c:pt idx="28537">
                  <c:v>-28.275999999999996</c:v>
                </c:pt>
                <c:pt idx="28538">
                  <c:v>-28.273999999999994</c:v>
                </c:pt>
                <c:pt idx="28539">
                  <c:v>-28.271999999999991</c:v>
                </c:pt>
                <c:pt idx="28540">
                  <c:v>-28.269999999999996</c:v>
                </c:pt>
                <c:pt idx="28541">
                  <c:v>-28.267999999999994</c:v>
                </c:pt>
                <c:pt idx="28542">
                  <c:v>-28.265999999999991</c:v>
                </c:pt>
                <c:pt idx="28543">
                  <c:v>-28.263999999999996</c:v>
                </c:pt>
                <c:pt idx="28544">
                  <c:v>-28.261999999999993</c:v>
                </c:pt>
                <c:pt idx="28545">
                  <c:v>-28.259999999999991</c:v>
                </c:pt>
                <c:pt idx="28546">
                  <c:v>-28.257999999999996</c:v>
                </c:pt>
                <c:pt idx="28547">
                  <c:v>-28.255999999999993</c:v>
                </c:pt>
                <c:pt idx="28548">
                  <c:v>-28.253999999999998</c:v>
                </c:pt>
                <c:pt idx="28549">
                  <c:v>-28.251999999999995</c:v>
                </c:pt>
                <c:pt idx="28550">
                  <c:v>-28.249999999999993</c:v>
                </c:pt>
                <c:pt idx="28551">
                  <c:v>-28.247999999999998</c:v>
                </c:pt>
                <c:pt idx="28552">
                  <c:v>-28.245999999999995</c:v>
                </c:pt>
                <c:pt idx="28553">
                  <c:v>-28.243999999999993</c:v>
                </c:pt>
                <c:pt idx="28554">
                  <c:v>-28.241999999999997</c:v>
                </c:pt>
                <c:pt idx="28555">
                  <c:v>-28.239999999999995</c:v>
                </c:pt>
                <c:pt idx="28556">
                  <c:v>-28.237999999999992</c:v>
                </c:pt>
                <c:pt idx="28557">
                  <c:v>-28.235999999999997</c:v>
                </c:pt>
                <c:pt idx="28558">
                  <c:v>-28.233999999999995</c:v>
                </c:pt>
                <c:pt idx="28559">
                  <c:v>-28.231999999999992</c:v>
                </c:pt>
                <c:pt idx="28560">
                  <c:v>-28.229999999999997</c:v>
                </c:pt>
                <c:pt idx="28561">
                  <c:v>-28.227999999999994</c:v>
                </c:pt>
                <c:pt idx="28562">
                  <c:v>-28.225999999999992</c:v>
                </c:pt>
                <c:pt idx="28563">
                  <c:v>-28.223999999999997</c:v>
                </c:pt>
                <c:pt idx="28564">
                  <c:v>-28.221999999999994</c:v>
                </c:pt>
                <c:pt idx="28565">
                  <c:v>-28.219999999999992</c:v>
                </c:pt>
                <c:pt idx="28566">
                  <c:v>-28.217999999999996</c:v>
                </c:pt>
                <c:pt idx="28567">
                  <c:v>-28.215999999999994</c:v>
                </c:pt>
                <c:pt idx="28568">
                  <c:v>-28.213999999999992</c:v>
                </c:pt>
                <c:pt idx="28569">
                  <c:v>-28.211999999999996</c:v>
                </c:pt>
                <c:pt idx="28570">
                  <c:v>-28.209999999999994</c:v>
                </c:pt>
                <c:pt idx="28571">
                  <c:v>-28.207999999999991</c:v>
                </c:pt>
                <c:pt idx="28572">
                  <c:v>-28.205999999999996</c:v>
                </c:pt>
                <c:pt idx="28573">
                  <c:v>-28.203999999999994</c:v>
                </c:pt>
                <c:pt idx="28574">
                  <c:v>-28.201999999999991</c:v>
                </c:pt>
                <c:pt idx="28575">
                  <c:v>-28.199999999999996</c:v>
                </c:pt>
                <c:pt idx="28576">
                  <c:v>-28.197999999999993</c:v>
                </c:pt>
                <c:pt idx="28577">
                  <c:v>-28.195999999999991</c:v>
                </c:pt>
                <c:pt idx="28578">
                  <c:v>-28.193999999999996</c:v>
                </c:pt>
                <c:pt idx="28579">
                  <c:v>-28.191999999999993</c:v>
                </c:pt>
                <c:pt idx="28580">
                  <c:v>-28.189999999999998</c:v>
                </c:pt>
                <c:pt idx="28581">
                  <c:v>-28.187999999999995</c:v>
                </c:pt>
                <c:pt idx="28582">
                  <c:v>-28.185999999999993</c:v>
                </c:pt>
                <c:pt idx="28583">
                  <c:v>-28.183999999999997</c:v>
                </c:pt>
                <c:pt idx="28584">
                  <c:v>-28.181999999999995</c:v>
                </c:pt>
                <c:pt idx="28585">
                  <c:v>-28.179999999999993</c:v>
                </c:pt>
                <c:pt idx="28586">
                  <c:v>-28.177999999999997</c:v>
                </c:pt>
                <c:pt idx="28587">
                  <c:v>-28.175999999999995</c:v>
                </c:pt>
                <c:pt idx="28588">
                  <c:v>-28.173999999999992</c:v>
                </c:pt>
                <c:pt idx="28589">
                  <c:v>-28.171999999999997</c:v>
                </c:pt>
                <c:pt idx="28590">
                  <c:v>-28.169999999999995</c:v>
                </c:pt>
                <c:pt idx="28591">
                  <c:v>-28.167999999999992</c:v>
                </c:pt>
                <c:pt idx="28592">
                  <c:v>-28.165999999999997</c:v>
                </c:pt>
                <c:pt idx="28593">
                  <c:v>-28.163999999999994</c:v>
                </c:pt>
                <c:pt idx="28594">
                  <c:v>-28.161999999999992</c:v>
                </c:pt>
                <c:pt idx="28595">
                  <c:v>-28.159999999999997</c:v>
                </c:pt>
                <c:pt idx="28596">
                  <c:v>-28.157999999999994</c:v>
                </c:pt>
                <c:pt idx="28597">
                  <c:v>-28.155999999999992</c:v>
                </c:pt>
                <c:pt idx="28598">
                  <c:v>-28.153999999999996</c:v>
                </c:pt>
                <c:pt idx="28599">
                  <c:v>-28.151999999999994</c:v>
                </c:pt>
                <c:pt idx="28600">
                  <c:v>-28.149999999999991</c:v>
                </c:pt>
                <c:pt idx="28601">
                  <c:v>-28.147999999999996</c:v>
                </c:pt>
                <c:pt idx="28602">
                  <c:v>-28.145999999999994</c:v>
                </c:pt>
                <c:pt idx="28603">
                  <c:v>-28.143999999999991</c:v>
                </c:pt>
                <c:pt idx="28604">
                  <c:v>-28.141999999999996</c:v>
                </c:pt>
                <c:pt idx="28605">
                  <c:v>-28.139999999999993</c:v>
                </c:pt>
                <c:pt idx="28606">
                  <c:v>-28.137999999999991</c:v>
                </c:pt>
                <c:pt idx="28607">
                  <c:v>-28.135999999999996</c:v>
                </c:pt>
                <c:pt idx="28608">
                  <c:v>-28.133999999999993</c:v>
                </c:pt>
                <c:pt idx="28609">
                  <c:v>-28.131999999999991</c:v>
                </c:pt>
                <c:pt idx="28610">
                  <c:v>-28.129999999999995</c:v>
                </c:pt>
                <c:pt idx="28611">
                  <c:v>-28.127999999999993</c:v>
                </c:pt>
                <c:pt idx="28612">
                  <c:v>-28.125999999999998</c:v>
                </c:pt>
                <c:pt idx="28613">
                  <c:v>-28.123999999999995</c:v>
                </c:pt>
                <c:pt idx="28614">
                  <c:v>-28.121999999999993</c:v>
                </c:pt>
                <c:pt idx="28615">
                  <c:v>-28.119999999999997</c:v>
                </c:pt>
                <c:pt idx="28616">
                  <c:v>-28.117999999999995</c:v>
                </c:pt>
                <c:pt idx="28617">
                  <c:v>-28.115999999999993</c:v>
                </c:pt>
                <c:pt idx="28618">
                  <c:v>-28.113999999999997</c:v>
                </c:pt>
                <c:pt idx="28619">
                  <c:v>-28.111999999999995</c:v>
                </c:pt>
                <c:pt idx="28620">
                  <c:v>-28.109999999999992</c:v>
                </c:pt>
                <c:pt idx="28621">
                  <c:v>-28.107999999999997</c:v>
                </c:pt>
                <c:pt idx="28622">
                  <c:v>-28.105999999999995</c:v>
                </c:pt>
                <c:pt idx="28623">
                  <c:v>-28.103999999999992</c:v>
                </c:pt>
                <c:pt idx="28624">
                  <c:v>-28.101999999999997</c:v>
                </c:pt>
                <c:pt idx="28625">
                  <c:v>-28.099999999999994</c:v>
                </c:pt>
                <c:pt idx="28626">
                  <c:v>-28.097999999999992</c:v>
                </c:pt>
                <c:pt idx="28627">
                  <c:v>-28.095999999999997</c:v>
                </c:pt>
                <c:pt idx="28628">
                  <c:v>-28.093999999999994</c:v>
                </c:pt>
                <c:pt idx="28629">
                  <c:v>-28.091999999999992</c:v>
                </c:pt>
                <c:pt idx="28630">
                  <c:v>-28.089999999999996</c:v>
                </c:pt>
                <c:pt idx="28631">
                  <c:v>-28.087999999999994</c:v>
                </c:pt>
                <c:pt idx="28632">
                  <c:v>-28.085999999999991</c:v>
                </c:pt>
                <c:pt idx="28633">
                  <c:v>-28.083999999999996</c:v>
                </c:pt>
                <c:pt idx="28634">
                  <c:v>-28.081999999999994</c:v>
                </c:pt>
                <c:pt idx="28635">
                  <c:v>-28.079999999999991</c:v>
                </c:pt>
                <c:pt idx="28636">
                  <c:v>-28.077999999999996</c:v>
                </c:pt>
                <c:pt idx="28637">
                  <c:v>-28.075999999999993</c:v>
                </c:pt>
                <c:pt idx="28638">
                  <c:v>-28.073999999999991</c:v>
                </c:pt>
                <c:pt idx="28639">
                  <c:v>-28.071999999999996</c:v>
                </c:pt>
                <c:pt idx="28640">
                  <c:v>-28.069999999999993</c:v>
                </c:pt>
                <c:pt idx="28641">
                  <c:v>-28.067999999999998</c:v>
                </c:pt>
                <c:pt idx="28642">
                  <c:v>-28.065999999999995</c:v>
                </c:pt>
                <c:pt idx="28643">
                  <c:v>-28.063999999999993</c:v>
                </c:pt>
                <c:pt idx="28644">
                  <c:v>-28.061999999999998</c:v>
                </c:pt>
                <c:pt idx="28645">
                  <c:v>-28.059999999999995</c:v>
                </c:pt>
                <c:pt idx="28646">
                  <c:v>-28.057999999999993</c:v>
                </c:pt>
                <c:pt idx="28647">
                  <c:v>-28.055999999999997</c:v>
                </c:pt>
                <c:pt idx="28648">
                  <c:v>-28.053999999999995</c:v>
                </c:pt>
                <c:pt idx="28649">
                  <c:v>-28.051999999999992</c:v>
                </c:pt>
                <c:pt idx="28650">
                  <c:v>-28.049999999999997</c:v>
                </c:pt>
                <c:pt idx="28651">
                  <c:v>-28.047999999999995</c:v>
                </c:pt>
                <c:pt idx="28652">
                  <c:v>-28.045999999999992</c:v>
                </c:pt>
                <c:pt idx="28653">
                  <c:v>-28.043999999999997</c:v>
                </c:pt>
                <c:pt idx="28654">
                  <c:v>-28.041999999999994</c:v>
                </c:pt>
                <c:pt idx="28655">
                  <c:v>-28.039999999999992</c:v>
                </c:pt>
                <c:pt idx="28656">
                  <c:v>-28.037999999999997</c:v>
                </c:pt>
                <c:pt idx="28657">
                  <c:v>-28.035999999999994</c:v>
                </c:pt>
                <c:pt idx="28658">
                  <c:v>-28.033999999999992</c:v>
                </c:pt>
                <c:pt idx="28659">
                  <c:v>-28.031999999999996</c:v>
                </c:pt>
                <c:pt idx="28660">
                  <c:v>-28.029999999999994</c:v>
                </c:pt>
                <c:pt idx="28661">
                  <c:v>-28.027999999999992</c:v>
                </c:pt>
                <c:pt idx="28662">
                  <c:v>-28.025999999999996</c:v>
                </c:pt>
                <c:pt idx="28663">
                  <c:v>-28.023999999999994</c:v>
                </c:pt>
                <c:pt idx="28664">
                  <c:v>-28.021999999999991</c:v>
                </c:pt>
                <c:pt idx="28665">
                  <c:v>-28.019999999999996</c:v>
                </c:pt>
                <c:pt idx="28666">
                  <c:v>-28.017999999999994</c:v>
                </c:pt>
                <c:pt idx="28667">
                  <c:v>-28.015999999999991</c:v>
                </c:pt>
                <c:pt idx="28668">
                  <c:v>-28.013999999999996</c:v>
                </c:pt>
                <c:pt idx="28669">
                  <c:v>-28.011999999999993</c:v>
                </c:pt>
                <c:pt idx="28670">
                  <c:v>-28.009999999999991</c:v>
                </c:pt>
                <c:pt idx="28671">
                  <c:v>-28.007999999999996</c:v>
                </c:pt>
                <c:pt idx="28672">
                  <c:v>-28.005999999999993</c:v>
                </c:pt>
                <c:pt idx="28673">
                  <c:v>-28.003999999999998</c:v>
                </c:pt>
                <c:pt idx="28674">
                  <c:v>-28.001999999999995</c:v>
                </c:pt>
                <c:pt idx="28675">
                  <c:v>-27.999999999999993</c:v>
                </c:pt>
                <c:pt idx="28676">
                  <c:v>-27.997999999999998</c:v>
                </c:pt>
                <c:pt idx="28677">
                  <c:v>-27.995999999999995</c:v>
                </c:pt>
                <c:pt idx="28678">
                  <c:v>-27.993999999999993</c:v>
                </c:pt>
                <c:pt idx="28679">
                  <c:v>-27.991999999999997</c:v>
                </c:pt>
                <c:pt idx="28680">
                  <c:v>-27.989999999999995</c:v>
                </c:pt>
                <c:pt idx="28681">
                  <c:v>-27.987999999999992</c:v>
                </c:pt>
                <c:pt idx="28682">
                  <c:v>-27.985999999999997</c:v>
                </c:pt>
                <c:pt idx="28683">
                  <c:v>-27.983999999999995</c:v>
                </c:pt>
                <c:pt idx="28684">
                  <c:v>-27.981999999999992</c:v>
                </c:pt>
                <c:pt idx="28685">
                  <c:v>-27.979999999999997</c:v>
                </c:pt>
                <c:pt idx="28686">
                  <c:v>-27.977999999999994</c:v>
                </c:pt>
                <c:pt idx="28687">
                  <c:v>-27.975999999999992</c:v>
                </c:pt>
                <c:pt idx="28688">
                  <c:v>-27.973999999999997</c:v>
                </c:pt>
                <c:pt idx="28689">
                  <c:v>-27.971999999999994</c:v>
                </c:pt>
                <c:pt idx="28690">
                  <c:v>-27.969999999999992</c:v>
                </c:pt>
                <c:pt idx="28691">
                  <c:v>-27.967999999999996</c:v>
                </c:pt>
                <c:pt idx="28692">
                  <c:v>-27.965999999999994</c:v>
                </c:pt>
                <c:pt idx="28693">
                  <c:v>-27.963999999999992</c:v>
                </c:pt>
                <c:pt idx="28694">
                  <c:v>-27.961999999999996</c:v>
                </c:pt>
                <c:pt idx="28695">
                  <c:v>-27.959999999999994</c:v>
                </c:pt>
                <c:pt idx="28696">
                  <c:v>-27.957999999999991</c:v>
                </c:pt>
                <c:pt idx="28697">
                  <c:v>-27.955999999999996</c:v>
                </c:pt>
                <c:pt idx="28698">
                  <c:v>-27.953999999999994</c:v>
                </c:pt>
                <c:pt idx="28699">
                  <c:v>-27.951999999999991</c:v>
                </c:pt>
                <c:pt idx="28700">
                  <c:v>-27.949999999999996</c:v>
                </c:pt>
                <c:pt idx="28701">
                  <c:v>-27.947999999999993</c:v>
                </c:pt>
                <c:pt idx="28702">
                  <c:v>-27.945999999999991</c:v>
                </c:pt>
                <c:pt idx="28703">
                  <c:v>-27.943999999999996</c:v>
                </c:pt>
                <c:pt idx="28704">
                  <c:v>-27.941999999999993</c:v>
                </c:pt>
                <c:pt idx="28705">
                  <c:v>-27.939999999999998</c:v>
                </c:pt>
                <c:pt idx="28706">
                  <c:v>-27.937999999999995</c:v>
                </c:pt>
                <c:pt idx="28707">
                  <c:v>-27.935999999999993</c:v>
                </c:pt>
                <c:pt idx="28708">
                  <c:v>-27.933999999999997</c:v>
                </c:pt>
                <c:pt idx="28709">
                  <c:v>-27.931999999999995</c:v>
                </c:pt>
                <c:pt idx="28710">
                  <c:v>-27.929999999999993</c:v>
                </c:pt>
                <c:pt idx="28711">
                  <c:v>-27.927999999999997</c:v>
                </c:pt>
                <c:pt idx="28712">
                  <c:v>-27.925999999999995</c:v>
                </c:pt>
                <c:pt idx="28713">
                  <c:v>-27.923999999999992</c:v>
                </c:pt>
                <c:pt idx="28714">
                  <c:v>-27.921999999999997</c:v>
                </c:pt>
                <c:pt idx="28715">
                  <c:v>-27.919999999999995</c:v>
                </c:pt>
                <c:pt idx="28716">
                  <c:v>-27.917999999999992</c:v>
                </c:pt>
                <c:pt idx="28717">
                  <c:v>-27.915999999999997</c:v>
                </c:pt>
                <c:pt idx="28718">
                  <c:v>-27.913999999999994</c:v>
                </c:pt>
                <c:pt idx="28719">
                  <c:v>-27.911999999999992</c:v>
                </c:pt>
                <c:pt idx="28720">
                  <c:v>-27.909999999999997</c:v>
                </c:pt>
                <c:pt idx="28721">
                  <c:v>-27.907999999999994</c:v>
                </c:pt>
                <c:pt idx="28722">
                  <c:v>-27.905999999999992</c:v>
                </c:pt>
                <c:pt idx="28723">
                  <c:v>-27.903999999999996</c:v>
                </c:pt>
                <c:pt idx="28724">
                  <c:v>-27.901999999999994</c:v>
                </c:pt>
                <c:pt idx="28725">
                  <c:v>-27.899999999999991</c:v>
                </c:pt>
                <c:pt idx="28726">
                  <c:v>-27.897999999999996</c:v>
                </c:pt>
                <c:pt idx="28727">
                  <c:v>-27.895999999999994</c:v>
                </c:pt>
                <c:pt idx="28728">
                  <c:v>-27.893999999999991</c:v>
                </c:pt>
                <c:pt idx="28729">
                  <c:v>-27.891999999999996</c:v>
                </c:pt>
                <c:pt idx="28730">
                  <c:v>-27.889999999999993</c:v>
                </c:pt>
                <c:pt idx="28731">
                  <c:v>-27.887999999999991</c:v>
                </c:pt>
                <c:pt idx="28732">
                  <c:v>-27.885999999999996</c:v>
                </c:pt>
                <c:pt idx="28733">
                  <c:v>-27.883999999999993</c:v>
                </c:pt>
                <c:pt idx="28734">
                  <c:v>-27.881999999999991</c:v>
                </c:pt>
                <c:pt idx="28735">
                  <c:v>-27.879999999999995</c:v>
                </c:pt>
                <c:pt idx="28736">
                  <c:v>-27.877999999999993</c:v>
                </c:pt>
                <c:pt idx="28737">
                  <c:v>-27.875999999999998</c:v>
                </c:pt>
                <c:pt idx="28738">
                  <c:v>-27.873999999999995</c:v>
                </c:pt>
                <c:pt idx="28739">
                  <c:v>-27.871999999999993</c:v>
                </c:pt>
                <c:pt idx="28740">
                  <c:v>-27.869999999999997</c:v>
                </c:pt>
                <c:pt idx="28741">
                  <c:v>-27.867999999999995</c:v>
                </c:pt>
                <c:pt idx="28742">
                  <c:v>-27.865999999999993</c:v>
                </c:pt>
                <c:pt idx="28743">
                  <c:v>-27.863999999999997</c:v>
                </c:pt>
                <c:pt idx="28744">
                  <c:v>-27.861999999999995</c:v>
                </c:pt>
                <c:pt idx="28745">
                  <c:v>-27.859999999999992</c:v>
                </c:pt>
                <c:pt idx="28746">
                  <c:v>-27.857999999999997</c:v>
                </c:pt>
                <c:pt idx="28747">
                  <c:v>-27.855999999999995</c:v>
                </c:pt>
                <c:pt idx="28748">
                  <c:v>-27.853999999999992</c:v>
                </c:pt>
                <c:pt idx="28749">
                  <c:v>-27.851999999999997</c:v>
                </c:pt>
                <c:pt idx="28750">
                  <c:v>-27.849999999999994</c:v>
                </c:pt>
                <c:pt idx="28751">
                  <c:v>-27.847999999999992</c:v>
                </c:pt>
                <c:pt idx="28752">
                  <c:v>-27.845999999999997</c:v>
                </c:pt>
                <c:pt idx="28753">
                  <c:v>-27.843999999999994</c:v>
                </c:pt>
                <c:pt idx="28754">
                  <c:v>-27.841999999999992</c:v>
                </c:pt>
                <c:pt idx="28755">
                  <c:v>-27.839999999999996</c:v>
                </c:pt>
                <c:pt idx="28756">
                  <c:v>-27.837999999999994</c:v>
                </c:pt>
                <c:pt idx="28757">
                  <c:v>-27.835999999999991</c:v>
                </c:pt>
                <c:pt idx="28758">
                  <c:v>-27.833999999999996</c:v>
                </c:pt>
                <c:pt idx="28759">
                  <c:v>-27.831999999999994</c:v>
                </c:pt>
                <c:pt idx="28760">
                  <c:v>-27.829999999999991</c:v>
                </c:pt>
                <c:pt idx="28761">
                  <c:v>-27.827999999999996</c:v>
                </c:pt>
                <c:pt idx="28762">
                  <c:v>-27.825999999999993</c:v>
                </c:pt>
                <c:pt idx="28763">
                  <c:v>-27.823999999999991</c:v>
                </c:pt>
                <c:pt idx="28764">
                  <c:v>-27.821999999999996</c:v>
                </c:pt>
                <c:pt idx="28765">
                  <c:v>-27.819999999999993</c:v>
                </c:pt>
                <c:pt idx="28766">
                  <c:v>-27.817999999999998</c:v>
                </c:pt>
                <c:pt idx="28767">
                  <c:v>-27.815999999999995</c:v>
                </c:pt>
                <c:pt idx="28768">
                  <c:v>-27.813999999999993</c:v>
                </c:pt>
                <c:pt idx="28769">
                  <c:v>-27.811999999999998</c:v>
                </c:pt>
                <c:pt idx="28770">
                  <c:v>-27.809999999999995</c:v>
                </c:pt>
                <c:pt idx="28771">
                  <c:v>-27.807999999999993</c:v>
                </c:pt>
                <c:pt idx="28772">
                  <c:v>-27.805999999999997</c:v>
                </c:pt>
                <c:pt idx="28773">
                  <c:v>-27.803999999999995</c:v>
                </c:pt>
                <c:pt idx="28774">
                  <c:v>-27.801999999999992</c:v>
                </c:pt>
                <c:pt idx="28775">
                  <c:v>-27.799999999999997</c:v>
                </c:pt>
                <c:pt idx="28776">
                  <c:v>-27.797999999999995</c:v>
                </c:pt>
                <c:pt idx="28777">
                  <c:v>-27.795999999999992</c:v>
                </c:pt>
                <c:pt idx="28778">
                  <c:v>-27.793999999999997</c:v>
                </c:pt>
                <c:pt idx="28779">
                  <c:v>-27.791999999999994</c:v>
                </c:pt>
                <c:pt idx="28780">
                  <c:v>-27.789999999999992</c:v>
                </c:pt>
                <c:pt idx="28781">
                  <c:v>-27.787999999999997</c:v>
                </c:pt>
                <c:pt idx="28782">
                  <c:v>-27.785999999999994</c:v>
                </c:pt>
                <c:pt idx="28783">
                  <c:v>-27.783999999999992</c:v>
                </c:pt>
                <c:pt idx="28784">
                  <c:v>-27.781999999999996</c:v>
                </c:pt>
                <c:pt idx="28785">
                  <c:v>-27.779999999999994</c:v>
                </c:pt>
                <c:pt idx="28786">
                  <c:v>-27.777999999999992</c:v>
                </c:pt>
                <c:pt idx="28787">
                  <c:v>-27.775999999999996</c:v>
                </c:pt>
                <c:pt idx="28788">
                  <c:v>-27.773999999999994</c:v>
                </c:pt>
                <c:pt idx="28789">
                  <c:v>-27.771999999999991</c:v>
                </c:pt>
                <c:pt idx="28790">
                  <c:v>-27.769999999999996</c:v>
                </c:pt>
                <c:pt idx="28791">
                  <c:v>-27.767999999999994</c:v>
                </c:pt>
                <c:pt idx="28792">
                  <c:v>-27.765999999999991</c:v>
                </c:pt>
                <c:pt idx="28793">
                  <c:v>-27.763999999999996</c:v>
                </c:pt>
                <c:pt idx="28794">
                  <c:v>-27.761999999999993</c:v>
                </c:pt>
                <c:pt idx="28795">
                  <c:v>-27.759999999999991</c:v>
                </c:pt>
                <c:pt idx="28796">
                  <c:v>-27.757999999999996</c:v>
                </c:pt>
                <c:pt idx="28797">
                  <c:v>-27.755999999999993</c:v>
                </c:pt>
                <c:pt idx="28798">
                  <c:v>-27.753999999999998</c:v>
                </c:pt>
                <c:pt idx="28799">
                  <c:v>-27.751999999999995</c:v>
                </c:pt>
                <c:pt idx="28800">
                  <c:v>-27.749999999999993</c:v>
                </c:pt>
                <c:pt idx="28801">
                  <c:v>-27.747999999999998</c:v>
                </c:pt>
                <c:pt idx="28802">
                  <c:v>-27.745999999999995</c:v>
                </c:pt>
                <c:pt idx="28803">
                  <c:v>-27.743999999999993</c:v>
                </c:pt>
                <c:pt idx="28804">
                  <c:v>-27.741999999999997</c:v>
                </c:pt>
                <c:pt idx="28805">
                  <c:v>-27.739999999999995</c:v>
                </c:pt>
                <c:pt idx="28806">
                  <c:v>-27.737999999999992</c:v>
                </c:pt>
                <c:pt idx="28807">
                  <c:v>-27.735999999999997</c:v>
                </c:pt>
                <c:pt idx="28808">
                  <c:v>-27.733999999999995</c:v>
                </c:pt>
                <c:pt idx="28809">
                  <c:v>-27.731999999999992</c:v>
                </c:pt>
                <c:pt idx="28810">
                  <c:v>-27.729999999999997</c:v>
                </c:pt>
                <c:pt idx="28811">
                  <c:v>-27.727999999999994</c:v>
                </c:pt>
                <c:pt idx="28812">
                  <c:v>-27.725999999999992</c:v>
                </c:pt>
                <c:pt idx="28813">
                  <c:v>-27.723999999999997</c:v>
                </c:pt>
                <c:pt idx="28814">
                  <c:v>-27.721999999999994</c:v>
                </c:pt>
                <c:pt idx="28815">
                  <c:v>-27.719999999999992</c:v>
                </c:pt>
                <c:pt idx="28816">
                  <c:v>-27.717999999999996</c:v>
                </c:pt>
                <c:pt idx="28817">
                  <c:v>-27.715999999999994</c:v>
                </c:pt>
                <c:pt idx="28818">
                  <c:v>-27.713999999999992</c:v>
                </c:pt>
                <c:pt idx="28819">
                  <c:v>-27.711999999999996</c:v>
                </c:pt>
                <c:pt idx="28820">
                  <c:v>-27.709999999999994</c:v>
                </c:pt>
                <c:pt idx="28821">
                  <c:v>-27.707999999999991</c:v>
                </c:pt>
                <c:pt idx="28822">
                  <c:v>-27.705999999999996</c:v>
                </c:pt>
                <c:pt idx="28823">
                  <c:v>-27.703999999999994</c:v>
                </c:pt>
                <c:pt idx="28824">
                  <c:v>-27.701999999999991</c:v>
                </c:pt>
                <c:pt idx="28825">
                  <c:v>-27.699999999999996</c:v>
                </c:pt>
                <c:pt idx="28826">
                  <c:v>-27.697999999999993</c:v>
                </c:pt>
                <c:pt idx="28827">
                  <c:v>-27.695999999999991</c:v>
                </c:pt>
                <c:pt idx="28828">
                  <c:v>-27.693999999999996</c:v>
                </c:pt>
                <c:pt idx="28829">
                  <c:v>-27.691999999999993</c:v>
                </c:pt>
                <c:pt idx="28830">
                  <c:v>-27.689999999999998</c:v>
                </c:pt>
                <c:pt idx="28831">
                  <c:v>-27.687999999999995</c:v>
                </c:pt>
                <c:pt idx="28832">
                  <c:v>-27.685999999999993</c:v>
                </c:pt>
                <c:pt idx="28833">
                  <c:v>-27.683999999999997</c:v>
                </c:pt>
                <c:pt idx="28834">
                  <c:v>-27.681999999999995</c:v>
                </c:pt>
                <c:pt idx="28835">
                  <c:v>-27.679999999999993</c:v>
                </c:pt>
                <c:pt idx="28836">
                  <c:v>-27.677999999999997</c:v>
                </c:pt>
                <c:pt idx="28837">
                  <c:v>-27.675999999999995</c:v>
                </c:pt>
                <c:pt idx="28838">
                  <c:v>-27.673999999999992</c:v>
                </c:pt>
                <c:pt idx="28839">
                  <c:v>-27.671999999999997</c:v>
                </c:pt>
                <c:pt idx="28840">
                  <c:v>-27.669999999999995</c:v>
                </c:pt>
                <c:pt idx="28841">
                  <c:v>-27.667999999999992</c:v>
                </c:pt>
                <c:pt idx="28842">
                  <c:v>-27.665999999999997</c:v>
                </c:pt>
                <c:pt idx="28843">
                  <c:v>-27.663999999999994</c:v>
                </c:pt>
                <c:pt idx="28844">
                  <c:v>-27.661999999999992</c:v>
                </c:pt>
                <c:pt idx="28845">
                  <c:v>-27.659999999999997</c:v>
                </c:pt>
                <c:pt idx="28846">
                  <c:v>-27.657999999999994</c:v>
                </c:pt>
                <c:pt idx="28847">
                  <c:v>-27.655999999999992</c:v>
                </c:pt>
                <c:pt idx="28848">
                  <c:v>-27.653999999999996</c:v>
                </c:pt>
                <c:pt idx="28849">
                  <c:v>-27.651999999999994</c:v>
                </c:pt>
                <c:pt idx="28850">
                  <c:v>-27.649999999999991</c:v>
                </c:pt>
                <c:pt idx="28851">
                  <c:v>-27.647999999999996</c:v>
                </c:pt>
                <c:pt idx="28852">
                  <c:v>-27.645999999999994</c:v>
                </c:pt>
                <c:pt idx="28853">
                  <c:v>-27.643999999999991</c:v>
                </c:pt>
                <c:pt idx="28854">
                  <c:v>-27.641999999999996</c:v>
                </c:pt>
                <c:pt idx="28855">
                  <c:v>-27.639999999999993</c:v>
                </c:pt>
                <c:pt idx="28856">
                  <c:v>-27.637999999999991</c:v>
                </c:pt>
                <c:pt idx="28857">
                  <c:v>-27.635999999999996</c:v>
                </c:pt>
                <c:pt idx="28858">
                  <c:v>-27.633999999999993</c:v>
                </c:pt>
                <c:pt idx="28859">
                  <c:v>-27.631999999999991</c:v>
                </c:pt>
                <c:pt idx="28860">
                  <c:v>-27.629999999999995</c:v>
                </c:pt>
                <c:pt idx="28861">
                  <c:v>-27.627999999999993</c:v>
                </c:pt>
                <c:pt idx="28862">
                  <c:v>-27.625999999999998</c:v>
                </c:pt>
                <c:pt idx="28863">
                  <c:v>-27.623999999999995</c:v>
                </c:pt>
                <c:pt idx="28864">
                  <c:v>-27.621999999999993</c:v>
                </c:pt>
                <c:pt idx="28865">
                  <c:v>-27.619999999999997</c:v>
                </c:pt>
                <c:pt idx="28866">
                  <c:v>-27.617999999999995</c:v>
                </c:pt>
                <c:pt idx="28867">
                  <c:v>-27.615999999999993</c:v>
                </c:pt>
                <c:pt idx="28868">
                  <c:v>-27.613999999999997</c:v>
                </c:pt>
                <c:pt idx="28869">
                  <c:v>-27.611999999999995</c:v>
                </c:pt>
                <c:pt idx="28870">
                  <c:v>-27.609999999999992</c:v>
                </c:pt>
                <c:pt idx="28871">
                  <c:v>-27.607999999999997</c:v>
                </c:pt>
                <c:pt idx="28872">
                  <c:v>-27.605999999999995</c:v>
                </c:pt>
                <c:pt idx="28873">
                  <c:v>-27.603999999999992</c:v>
                </c:pt>
                <c:pt idx="28874">
                  <c:v>-27.601999999999997</c:v>
                </c:pt>
                <c:pt idx="28875">
                  <c:v>-27.599999999999994</c:v>
                </c:pt>
                <c:pt idx="28876">
                  <c:v>-27.597999999999992</c:v>
                </c:pt>
                <c:pt idx="28877">
                  <c:v>-27.595999999999997</c:v>
                </c:pt>
                <c:pt idx="28878">
                  <c:v>-27.593999999999994</c:v>
                </c:pt>
                <c:pt idx="28879">
                  <c:v>-27.591999999999992</c:v>
                </c:pt>
                <c:pt idx="28880">
                  <c:v>-27.589999999999996</c:v>
                </c:pt>
                <c:pt idx="28881">
                  <c:v>-27.587999999999994</c:v>
                </c:pt>
                <c:pt idx="28882">
                  <c:v>-27.585999999999991</c:v>
                </c:pt>
                <c:pt idx="28883">
                  <c:v>-27.583999999999996</c:v>
                </c:pt>
                <c:pt idx="28884">
                  <c:v>-27.581999999999994</c:v>
                </c:pt>
                <c:pt idx="28885">
                  <c:v>-27.579999999999991</c:v>
                </c:pt>
                <c:pt idx="28886">
                  <c:v>-27.577999999999996</c:v>
                </c:pt>
                <c:pt idx="28887">
                  <c:v>-27.575999999999993</c:v>
                </c:pt>
                <c:pt idx="28888">
                  <c:v>-27.573999999999991</c:v>
                </c:pt>
                <c:pt idx="28889">
                  <c:v>-27.571999999999996</c:v>
                </c:pt>
                <c:pt idx="28890">
                  <c:v>-27.569999999999993</c:v>
                </c:pt>
                <c:pt idx="28891">
                  <c:v>-27.567999999999998</c:v>
                </c:pt>
                <c:pt idx="28892">
                  <c:v>-27.565999999999995</c:v>
                </c:pt>
                <c:pt idx="28893">
                  <c:v>-27.563999999999993</c:v>
                </c:pt>
                <c:pt idx="28894">
                  <c:v>-27.561999999999998</c:v>
                </c:pt>
                <c:pt idx="28895">
                  <c:v>-27.559999999999995</c:v>
                </c:pt>
                <c:pt idx="28896">
                  <c:v>-27.557999999999993</c:v>
                </c:pt>
                <c:pt idx="28897">
                  <c:v>-27.555999999999997</c:v>
                </c:pt>
                <c:pt idx="28898">
                  <c:v>-27.553999999999995</c:v>
                </c:pt>
                <c:pt idx="28899">
                  <c:v>-27.551999999999992</c:v>
                </c:pt>
                <c:pt idx="28900">
                  <c:v>-27.549999999999997</c:v>
                </c:pt>
                <c:pt idx="28901">
                  <c:v>-27.547999999999995</c:v>
                </c:pt>
                <c:pt idx="28902">
                  <c:v>-27.545999999999992</c:v>
                </c:pt>
                <c:pt idx="28903">
                  <c:v>-27.543999999999997</c:v>
                </c:pt>
                <c:pt idx="28904">
                  <c:v>-27.541999999999994</c:v>
                </c:pt>
                <c:pt idx="28905">
                  <c:v>-27.539999999999992</c:v>
                </c:pt>
                <c:pt idx="28906">
                  <c:v>-27.537999999999997</c:v>
                </c:pt>
                <c:pt idx="28907">
                  <c:v>-27.535999999999994</c:v>
                </c:pt>
                <c:pt idx="28908">
                  <c:v>-27.533999999999992</c:v>
                </c:pt>
                <c:pt idx="28909">
                  <c:v>-27.531999999999996</c:v>
                </c:pt>
                <c:pt idx="28910">
                  <c:v>-27.529999999999994</c:v>
                </c:pt>
                <c:pt idx="28911">
                  <c:v>-27.527999999999992</c:v>
                </c:pt>
                <c:pt idx="28912">
                  <c:v>-27.525999999999996</c:v>
                </c:pt>
                <c:pt idx="28913">
                  <c:v>-27.523999999999994</c:v>
                </c:pt>
                <c:pt idx="28914">
                  <c:v>-27.521999999999991</c:v>
                </c:pt>
                <c:pt idx="28915">
                  <c:v>-27.519999999999996</c:v>
                </c:pt>
                <c:pt idx="28916">
                  <c:v>-27.517999999999994</c:v>
                </c:pt>
                <c:pt idx="28917">
                  <c:v>-27.515999999999991</c:v>
                </c:pt>
                <c:pt idx="28918">
                  <c:v>-27.513999999999996</c:v>
                </c:pt>
                <c:pt idx="28919">
                  <c:v>-27.511999999999993</c:v>
                </c:pt>
                <c:pt idx="28920">
                  <c:v>-27.509999999999991</c:v>
                </c:pt>
                <c:pt idx="28921">
                  <c:v>-27.507999999999996</c:v>
                </c:pt>
                <c:pt idx="28922">
                  <c:v>-27.505999999999993</c:v>
                </c:pt>
                <c:pt idx="28923">
                  <c:v>-27.503999999999998</c:v>
                </c:pt>
                <c:pt idx="28924">
                  <c:v>-27.501999999999995</c:v>
                </c:pt>
                <c:pt idx="28925">
                  <c:v>-27.499999999999993</c:v>
                </c:pt>
                <c:pt idx="28926">
                  <c:v>-27.497999999999998</c:v>
                </c:pt>
                <c:pt idx="28927">
                  <c:v>-27.495999999999995</c:v>
                </c:pt>
                <c:pt idx="28928">
                  <c:v>-27.493999999999993</c:v>
                </c:pt>
                <c:pt idx="28929">
                  <c:v>-27.491999999999997</c:v>
                </c:pt>
                <c:pt idx="28930">
                  <c:v>-27.489999999999995</c:v>
                </c:pt>
                <c:pt idx="28931">
                  <c:v>-27.487999999999992</c:v>
                </c:pt>
                <c:pt idx="28932">
                  <c:v>-27.485999999999997</c:v>
                </c:pt>
                <c:pt idx="28933">
                  <c:v>-27.483999999999995</c:v>
                </c:pt>
                <c:pt idx="28934">
                  <c:v>-27.481999999999992</c:v>
                </c:pt>
                <c:pt idx="28935">
                  <c:v>-27.479999999999997</c:v>
                </c:pt>
                <c:pt idx="28936">
                  <c:v>-27.477999999999994</c:v>
                </c:pt>
                <c:pt idx="28937">
                  <c:v>-27.475999999999992</c:v>
                </c:pt>
                <c:pt idx="28938">
                  <c:v>-27.473999999999997</c:v>
                </c:pt>
                <c:pt idx="28939">
                  <c:v>-27.471999999999994</c:v>
                </c:pt>
                <c:pt idx="28940">
                  <c:v>-27.469999999999992</c:v>
                </c:pt>
                <c:pt idx="28941">
                  <c:v>-27.467999999999996</c:v>
                </c:pt>
                <c:pt idx="28942">
                  <c:v>-27.465999999999994</c:v>
                </c:pt>
                <c:pt idx="28943">
                  <c:v>-27.463999999999992</c:v>
                </c:pt>
                <c:pt idx="28944">
                  <c:v>-27.461999999999996</c:v>
                </c:pt>
                <c:pt idx="28945">
                  <c:v>-27.459999999999994</c:v>
                </c:pt>
                <c:pt idx="28946">
                  <c:v>-27.457999999999991</c:v>
                </c:pt>
                <c:pt idx="28947">
                  <c:v>-27.455999999999996</c:v>
                </c:pt>
                <c:pt idx="28948">
                  <c:v>-27.453999999999994</c:v>
                </c:pt>
                <c:pt idx="28949">
                  <c:v>-27.451999999999991</c:v>
                </c:pt>
                <c:pt idx="28950">
                  <c:v>-27.449999999999996</c:v>
                </c:pt>
                <c:pt idx="28951">
                  <c:v>-27.447999999999993</c:v>
                </c:pt>
                <c:pt idx="28952">
                  <c:v>-27.445999999999991</c:v>
                </c:pt>
                <c:pt idx="28953">
                  <c:v>-27.443999999999996</c:v>
                </c:pt>
                <c:pt idx="28954">
                  <c:v>-27.441999999999993</c:v>
                </c:pt>
                <c:pt idx="28955">
                  <c:v>-27.439999999999998</c:v>
                </c:pt>
                <c:pt idx="28956">
                  <c:v>-27.437999999999995</c:v>
                </c:pt>
                <c:pt idx="28957">
                  <c:v>-27.435999999999993</c:v>
                </c:pt>
                <c:pt idx="28958">
                  <c:v>-27.433999999999997</c:v>
                </c:pt>
                <c:pt idx="28959">
                  <c:v>-27.431999999999995</c:v>
                </c:pt>
                <c:pt idx="28960">
                  <c:v>-27.429999999999993</c:v>
                </c:pt>
                <c:pt idx="28961">
                  <c:v>-27.427999999999997</c:v>
                </c:pt>
                <c:pt idx="28962">
                  <c:v>-27.425999999999995</c:v>
                </c:pt>
                <c:pt idx="28963">
                  <c:v>-27.423999999999992</c:v>
                </c:pt>
                <c:pt idx="28964">
                  <c:v>-27.421999999999997</c:v>
                </c:pt>
                <c:pt idx="28965">
                  <c:v>-27.419999999999995</c:v>
                </c:pt>
                <c:pt idx="28966">
                  <c:v>-27.417999999999992</c:v>
                </c:pt>
                <c:pt idx="28967">
                  <c:v>-27.415999999999997</c:v>
                </c:pt>
                <c:pt idx="28968">
                  <c:v>-27.413999999999994</c:v>
                </c:pt>
                <c:pt idx="28969">
                  <c:v>-27.411999999999992</c:v>
                </c:pt>
                <c:pt idx="28970">
                  <c:v>-27.409999999999997</c:v>
                </c:pt>
                <c:pt idx="28971">
                  <c:v>-27.407999999999994</c:v>
                </c:pt>
                <c:pt idx="28972">
                  <c:v>-27.405999999999992</c:v>
                </c:pt>
                <c:pt idx="28973">
                  <c:v>-27.403999999999996</c:v>
                </c:pt>
                <c:pt idx="28974">
                  <c:v>-27.401999999999994</c:v>
                </c:pt>
                <c:pt idx="28975">
                  <c:v>-27.399999999999991</c:v>
                </c:pt>
                <c:pt idx="28976">
                  <c:v>-27.397999999999996</c:v>
                </c:pt>
                <c:pt idx="28977">
                  <c:v>-27.395999999999994</c:v>
                </c:pt>
                <c:pt idx="28978">
                  <c:v>-27.393999999999991</c:v>
                </c:pt>
                <c:pt idx="28979">
                  <c:v>-27.391999999999996</c:v>
                </c:pt>
                <c:pt idx="28980">
                  <c:v>-27.389999999999993</c:v>
                </c:pt>
                <c:pt idx="28981">
                  <c:v>-27.387999999999991</c:v>
                </c:pt>
                <c:pt idx="28982">
                  <c:v>-27.385999999999996</c:v>
                </c:pt>
                <c:pt idx="28983">
                  <c:v>-27.383999999999993</c:v>
                </c:pt>
                <c:pt idx="28984">
                  <c:v>-27.381999999999991</c:v>
                </c:pt>
                <c:pt idx="28985">
                  <c:v>-27.379999999999995</c:v>
                </c:pt>
                <c:pt idx="28986">
                  <c:v>-27.377999999999993</c:v>
                </c:pt>
                <c:pt idx="28987">
                  <c:v>-27.375999999999998</c:v>
                </c:pt>
                <c:pt idx="28988">
                  <c:v>-27.373999999999995</c:v>
                </c:pt>
                <c:pt idx="28989">
                  <c:v>-27.371999999999993</c:v>
                </c:pt>
                <c:pt idx="28990">
                  <c:v>-27.369999999999997</c:v>
                </c:pt>
                <c:pt idx="28991">
                  <c:v>-27.367999999999995</c:v>
                </c:pt>
                <c:pt idx="28992">
                  <c:v>-27.365999999999993</c:v>
                </c:pt>
                <c:pt idx="28993">
                  <c:v>-27.363999999999997</c:v>
                </c:pt>
                <c:pt idx="28994">
                  <c:v>-27.361999999999995</c:v>
                </c:pt>
                <c:pt idx="28995">
                  <c:v>-27.359999999999992</c:v>
                </c:pt>
                <c:pt idx="28996">
                  <c:v>-27.357999999999997</c:v>
                </c:pt>
                <c:pt idx="28997">
                  <c:v>-27.355999999999995</c:v>
                </c:pt>
                <c:pt idx="28998">
                  <c:v>-27.353999999999992</c:v>
                </c:pt>
                <c:pt idx="28999">
                  <c:v>-27.351999999999997</c:v>
                </c:pt>
                <c:pt idx="29000">
                  <c:v>-27.349999999999994</c:v>
                </c:pt>
                <c:pt idx="29001">
                  <c:v>-27.347999999999992</c:v>
                </c:pt>
                <c:pt idx="29002">
                  <c:v>-27.345999999999997</c:v>
                </c:pt>
                <c:pt idx="29003">
                  <c:v>-27.343999999999994</c:v>
                </c:pt>
                <c:pt idx="29004">
                  <c:v>-27.341999999999992</c:v>
                </c:pt>
                <c:pt idx="29005">
                  <c:v>-27.339999999999996</c:v>
                </c:pt>
                <c:pt idx="29006">
                  <c:v>-27.337999999999994</c:v>
                </c:pt>
                <c:pt idx="29007">
                  <c:v>-27.335999999999991</c:v>
                </c:pt>
                <c:pt idx="29008">
                  <c:v>-27.333999999999996</c:v>
                </c:pt>
                <c:pt idx="29009">
                  <c:v>-27.331999999999994</c:v>
                </c:pt>
                <c:pt idx="29010">
                  <c:v>-27.329999999999991</c:v>
                </c:pt>
                <c:pt idx="29011">
                  <c:v>-27.327999999999996</c:v>
                </c:pt>
                <c:pt idx="29012">
                  <c:v>-27.325999999999993</c:v>
                </c:pt>
                <c:pt idx="29013">
                  <c:v>-27.323999999999991</c:v>
                </c:pt>
                <c:pt idx="29014">
                  <c:v>-27.321999999999996</c:v>
                </c:pt>
                <c:pt idx="29015">
                  <c:v>-27.319999999999993</c:v>
                </c:pt>
                <c:pt idx="29016">
                  <c:v>-27.317999999999998</c:v>
                </c:pt>
                <c:pt idx="29017">
                  <c:v>-27.315999999999995</c:v>
                </c:pt>
                <c:pt idx="29018">
                  <c:v>-27.313999999999993</c:v>
                </c:pt>
                <c:pt idx="29019">
                  <c:v>-27.311999999999998</c:v>
                </c:pt>
                <c:pt idx="29020">
                  <c:v>-27.309999999999995</c:v>
                </c:pt>
                <c:pt idx="29021">
                  <c:v>-27.307999999999993</c:v>
                </c:pt>
                <c:pt idx="29022">
                  <c:v>-27.305999999999997</c:v>
                </c:pt>
                <c:pt idx="29023">
                  <c:v>-27.303999999999995</c:v>
                </c:pt>
                <c:pt idx="29024">
                  <c:v>-27.301999999999992</c:v>
                </c:pt>
                <c:pt idx="29025">
                  <c:v>-27.299999999999997</c:v>
                </c:pt>
                <c:pt idx="29026">
                  <c:v>-27.297999999999995</c:v>
                </c:pt>
                <c:pt idx="29027">
                  <c:v>-27.295999999999992</c:v>
                </c:pt>
                <c:pt idx="29028">
                  <c:v>-27.293999999999997</c:v>
                </c:pt>
                <c:pt idx="29029">
                  <c:v>-27.291999999999994</c:v>
                </c:pt>
                <c:pt idx="29030">
                  <c:v>-27.289999999999992</c:v>
                </c:pt>
                <c:pt idx="29031">
                  <c:v>-27.287999999999997</c:v>
                </c:pt>
                <c:pt idx="29032">
                  <c:v>-27.285999999999994</c:v>
                </c:pt>
                <c:pt idx="29033">
                  <c:v>-27.283999999999992</c:v>
                </c:pt>
                <c:pt idx="29034">
                  <c:v>-27.281999999999996</c:v>
                </c:pt>
                <c:pt idx="29035">
                  <c:v>-27.279999999999994</c:v>
                </c:pt>
                <c:pt idx="29036">
                  <c:v>-27.277999999999992</c:v>
                </c:pt>
                <c:pt idx="29037">
                  <c:v>-27.275999999999996</c:v>
                </c:pt>
                <c:pt idx="29038">
                  <c:v>-27.273999999999994</c:v>
                </c:pt>
                <c:pt idx="29039">
                  <c:v>-27.271999999999991</c:v>
                </c:pt>
                <c:pt idx="29040">
                  <c:v>-27.269999999999996</c:v>
                </c:pt>
                <c:pt idx="29041">
                  <c:v>-27.267999999999994</c:v>
                </c:pt>
                <c:pt idx="29042">
                  <c:v>-27.265999999999991</c:v>
                </c:pt>
                <c:pt idx="29043">
                  <c:v>-27.263999999999996</c:v>
                </c:pt>
                <c:pt idx="29044">
                  <c:v>-27.261999999999993</c:v>
                </c:pt>
                <c:pt idx="29045">
                  <c:v>-27.259999999999991</c:v>
                </c:pt>
                <c:pt idx="29046">
                  <c:v>-27.257999999999996</c:v>
                </c:pt>
                <c:pt idx="29047">
                  <c:v>-27.255999999999993</c:v>
                </c:pt>
                <c:pt idx="29048">
                  <c:v>-27.253999999999998</c:v>
                </c:pt>
                <c:pt idx="29049">
                  <c:v>-27.251999999999995</c:v>
                </c:pt>
                <c:pt idx="29050">
                  <c:v>-27.249999999999993</c:v>
                </c:pt>
                <c:pt idx="29051">
                  <c:v>-27.247999999999998</c:v>
                </c:pt>
                <c:pt idx="29052">
                  <c:v>-27.245999999999995</c:v>
                </c:pt>
                <c:pt idx="29053">
                  <c:v>-27.243999999999993</c:v>
                </c:pt>
                <c:pt idx="29054">
                  <c:v>-27.241999999999997</c:v>
                </c:pt>
                <c:pt idx="29055">
                  <c:v>-27.239999999999995</c:v>
                </c:pt>
                <c:pt idx="29056">
                  <c:v>-27.237999999999992</c:v>
                </c:pt>
                <c:pt idx="29057">
                  <c:v>-27.235999999999997</c:v>
                </c:pt>
                <c:pt idx="29058">
                  <c:v>-27.233999999999995</c:v>
                </c:pt>
                <c:pt idx="29059">
                  <c:v>-27.231999999999992</c:v>
                </c:pt>
                <c:pt idx="29060">
                  <c:v>-27.229999999999997</c:v>
                </c:pt>
                <c:pt idx="29061">
                  <c:v>-27.227999999999994</c:v>
                </c:pt>
                <c:pt idx="29062">
                  <c:v>-27.225999999999992</c:v>
                </c:pt>
                <c:pt idx="29063">
                  <c:v>-27.223999999999997</c:v>
                </c:pt>
                <c:pt idx="29064">
                  <c:v>-27.221999999999994</c:v>
                </c:pt>
                <c:pt idx="29065">
                  <c:v>-27.219999999999992</c:v>
                </c:pt>
                <c:pt idx="29066">
                  <c:v>-27.217999999999996</c:v>
                </c:pt>
                <c:pt idx="29067">
                  <c:v>-27.215999999999994</c:v>
                </c:pt>
                <c:pt idx="29068">
                  <c:v>-27.213999999999992</c:v>
                </c:pt>
                <c:pt idx="29069">
                  <c:v>-27.211999999999996</c:v>
                </c:pt>
                <c:pt idx="29070">
                  <c:v>-27.209999999999994</c:v>
                </c:pt>
                <c:pt idx="29071">
                  <c:v>-27.207999999999991</c:v>
                </c:pt>
                <c:pt idx="29072">
                  <c:v>-27.205999999999996</c:v>
                </c:pt>
                <c:pt idx="29073">
                  <c:v>-27.203999999999994</c:v>
                </c:pt>
                <c:pt idx="29074">
                  <c:v>-27.201999999999991</c:v>
                </c:pt>
                <c:pt idx="29075">
                  <c:v>-27.199999999999996</c:v>
                </c:pt>
                <c:pt idx="29076">
                  <c:v>-27.197999999999993</c:v>
                </c:pt>
                <c:pt idx="29077">
                  <c:v>-27.195999999999991</c:v>
                </c:pt>
                <c:pt idx="29078">
                  <c:v>-27.193999999999996</c:v>
                </c:pt>
                <c:pt idx="29079">
                  <c:v>-27.191999999999993</c:v>
                </c:pt>
                <c:pt idx="29080">
                  <c:v>-27.189999999999998</c:v>
                </c:pt>
                <c:pt idx="29081">
                  <c:v>-27.187999999999995</c:v>
                </c:pt>
                <c:pt idx="29082">
                  <c:v>-27.185999999999993</c:v>
                </c:pt>
                <c:pt idx="29083">
                  <c:v>-27.183999999999997</c:v>
                </c:pt>
                <c:pt idx="29084">
                  <c:v>-27.181999999999995</c:v>
                </c:pt>
                <c:pt idx="29085">
                  <c:v>-27.179999999999993</c:v>
                </c:pt>
                <c:pt idx="29086">
                  <c:v>-27.177999999999997</c:v>
                </c:pt>
                <c:pt idx="29087">
                  <c:v>-27.175999999999995</c:v>
                </c:pt>
                <c:pt idx="29088">
                  <c:v>-27.173999999999992</c:v>
                </c:pt>
                <c:pt idx="29089">
                  <c:v>-27.171999999999997</c:v>
                </c:pt>
                <c:pt idx="29090">
                  <c:v>-27.169999999999995</c:v>
                </c:pt>
                <c:pt idx="29091">
                  <c:v>-27.167999999999992</c:v>
                </c:pt>
                <c:pt idx="29092">
                  <c:v>-27.165999999999997</c:v>
                </c:pt>
                <c:pt idx="29093">
                  <c:v>-27.163999999999994</c:v>
                </c:pt>
                <c:pt idx="29094">
                  <c:v>-27.161999999999992</c:v>
                </c:pt>
                <c:pt idx="29095">
                  <c:v>-27.159999999999997</c:v>
                </c:pt>
                <c:pt idx="29096">
                  <c:v>-27.157999999999994</c:v>
                </c:pt>
                <c:pt idx="29097">
                  <c:v>-27.155999999999992</c:v>
                </c:pt>
                <c:pt idx="29098">
                  <c:v>-27.153999999999996</c:v>
                </c:pt>
                <c:pt idx="29099">
                  <c:v>-27.151999999999994</c:v>
                </c:pt>
                <c:pt idx="29100">
                  <c:v>-27.149999999999991</c:v>
                </c:pt>
                <c:pt idx="29101">
                  <c:v>-27.147999999999996</c:v>
                </c:pt>
                <c:pt idx="29102">
                  <c:v>-27.145999999999994</c:v>
                </c:pt>
                <c:pt idx="29103">
                  <c:v>-27.143999999999991</c:v>
                </c:pt>
                <c:pt idx="29104">
                  <c:v>-27.141999999999996</c:v>
                </c:pt>
                <c:pt idx="29105">
                  <c:v>-27.139999999999993</c:v>
                </c:pt>
                <c:pt idx="29106">
                  <c:v>-27.137999999999991</c:v>
                </c:pt>
                <c:pt idx="29107">
                  <c:v>-27.135999999999996</c:v>
                </c:pt>
                <c:pt idx="29108">
                  <c:v>-27.133999999999993</c:v>
                </c:pt>
                <c:pt idx="29109">
                  <c:v>-27.131999999999991</c:v>
                </c:pt>
                <c:pt idx="29110">
                  <c:v>-27.129999999999995</c:v>
                </c:pt>
                <c:pt idx="29111">
                  <c:v>-27.127999999999993</c:v>
                </c:pt>
                <c:pt idx="29112">
                  <c:v>-27.125999999999998</c:v>
                </c:pt>
                <c:pt idx="29113">
                  <c:v>-27.123999999999995</c:v>
                </c:pt>
                <c:pt idx="29114">
                  <c:v>-27.121999999999993</c:v>
                </c:pt>
                <c:pt idx="29115">
                  <c:v>-27.119999999999997</c:v>
                </c:pt>
                <c:pt idx="29116">
                  <c:v>-27.117999999999995</c:v>
                </c:pt>
                <c:pt idx="29117">
                  <c:v>-27.115999999999993</c:v>
                </c:pt>
                <c:pt idx="29118">
                  <c:v>-27.113999999999997</c:v>
                </c:pt>
                <c:pt idx="29119">
                  <c:v>-27.111999999999995</c:v>
                </c:pt>
                <c:pt idx="29120">
                  <c:v>-27.109999999999992</c:v>
                </c:pt>
                <c:pt idx="29121">
                  <c:v>-27.107999999999997</c:v>
                </c:pt>
                <c:pt idx="29122">
                  <c:v>-27.105999999999995</c:v>
                </c:pt>
                <c:pt idx="29123">
                  <c:v>-27.103999999999992</c:v>
                </c:pt>
                <c:pt idx="29124">
                  <c:v>-27.101999999999997</c:v>
                </c:pt>
                <c:pt idx="29125">
                  <c:v>-27.099999999999994</c:v>
                </c:pt>
                <c:pt idx="29126">
                  <c:v>-27.097999999999992</c:v>
                </c:pt>
                <c:pt idx="29127">
                  <c:v>-27.095999999999997</c:v>
                </c:pt>
                <c:pt idx="29128">
                  <c:v>-27.093999999999994</c:v>
                </c:pt>
                <c:pt idx="29129">
                  <c:v>-27.091999999999992</c:v>
                </c:pt>
                <c:pt idx="29130">
                  <c:v>-27.089999999999996</c:v>
                </c:pt>
                <c:pt idx="29131">
                  <c:v>-27.087999999999994</c:v>
                </c:pt>
                <c:pt idx="29132">
                  <c:v>-27.085999999999991</c:v>
                </c:pt>
                <c:pt idx="29133">
                  <c:v>-27.083999999999996</c:v>
                </c:pt>
                <c:pt idx="29134">
                  <c:v>-27.081999999999994</c:v>
                </c:pt>
                <c:pt idx="29135">
                  <c:v>-27.079999999999991</c:v>
                </c:pt>
                <c:pt idx="29136">
                  <c:v>-27.077999999999996</c:v>
                </c:pt>
                <c:pt idx="29137">
                  <c:v>-27.075999999999993</c:v>
                </c:pt>
                <c:pt idx="29138">
                  <c:v>-27.073999999999991</c:v>
                </c:pt>
                <c:pt idx="29139">
                  <c:v>-27.071999999999996</c:v>
                </c:pt>
                <c:pt idx="29140">
                  <c:v>-27.069999999999993</c:v>
                </c:pt>
                <c:pt idx="29141">
                  <c:v>-27.067999999999998</c:v>
                </c:pt>
                <c:pt idx="29142">
                  <c:v>-27.065999999999995</c:v>
                </c:pt>
                <c:pt idx="29143">
                  <c:v>-27.063999999999993</c:v>
                </c:pt>
                <c:pt idx="29144">
                  <c:v>-27.061999999999998</c:v>
                </c:pt>
                <c:pt idx="29145">
                  <c:v>-27.059999999999995</c:v>
                </c:pt>
                <c:pt idx="29146">
                  <c:v>-27.057999999999993</c:v>
                </c:pt>
                <c:pt idx="29147">
                  <c:v>-27.055999999999997</c:v>
                </c:pt>
                <c:pt idx="29148">
                  <c:v>-27.053999999999995</c:v>
                </c:pt>
                <c:pt idx="29149">
                  <c:v>-27.051999999999992</c:v>
                </c:pt>
                <c:pt idx="29150">
                  <c:v>-27.049999999999997</c:v>
                </c:pt>
                <c:pt idx="29151">
                  <c:v>-27.047999999999995</c:v>
                </c:pt>
                <c:pt idx="29152">
                  <c:v>-27.045999999999992</c:v>
                </c:pt>
                <c:pt idx="29153">
                  <c:v>-27.043999999999997</c:v>
                </c:pt>
                <c:pt idx="29154">
                  <c:v>-27.041999999999994</c:v>
                </c:pt>
                <c:pt idx="29155">
                  <c:v>-27.039999999999992</c:v>
                </c:pt>
                <c:pt idx="29156">
                  <c:v>-27.037999999999997</c:v>
                </c:pt>
                <c:pt idx="29157">
                  <c:v>-27.035999999999994</c:v>
                </c:pt>
                <c:pt idx="29158">
                  <c:v>-27.033999999999992</c:v>
                </c:pt>
                <c:pt idx="29159">
                  <c:v>-27.031999999999996</c:v>
                </c:pt>
                <c:pt idx="29160">
                  <c:v>-27.029999999999994</c:v>
                </c:pt>
                <c:pt idx="29161">
                  <c:v>-27.027999999999992</c:v>
                </c:pt>
                <c:pt idx="29162">
                  <c:v>-27.025999999999996</c:v>
                </c:pt>
                <c:pt idx="29163">
                  <c:v>-27.023999999999994</c:v>
                </c:pt>
                <c:pt idx="29164">
                  <c:v>-27.021999999999991</c:v>
                </c:pt>
                <c:pt idx="29165">
                  <c:v>-27.019999999999996</c:v>
                </c:pt>
                <c:pt idx="29166">
                  <c:v>-27.017999999999994</c:v>
                </c:pt>
                <c:pt idx="29167">
                  <c:v>-27.015999999999991</c:v>
                </c:pt>
                <c:pt idx="29168">
                  <c:v>-27.013999999999996</c:v>
                </c:pt>
                <c:pt idx="29169">
                  <c:v>-27.011999999999993</c:v>
                </c:pt>
                <c:pt idx="29170">
                  <c:v>-27.009999999999991</c:v>
                </c:pt>
                <c:pt idx="29171">
                  <c:v>-27.007999999999996</c:v>
                </c:pt>
                <c:pt idx="29172">
                  <c:v>-27.005999999999993</c:v>
                </c:pt>
                <c:pt idx="29173">
                  <c:v>-27.003999999999998</c:v>
                </c:pt>
                <c:pt idx="29174">
                  <c:v>-27.001999999999995</c:v>
                </c:pt>
                <c:pt idx="29175">
                  <c:v>-26.999999999999993</c:v>
                </c:pt>
                <c:pt idx="29176">
                  <c:v>-26.997999999999998</c:v>
                </c:pt>
                <c:pt idx="29177">
                  <c:v>-26.995999999999995</c:v>
                </c:pt>
                <c:pt idx="29178">
                  <c:v>-26.993999999999993</c:v>
                </c:pt>
                <c:pt idx="29179">
                  <c:v>-26.991999999999997</c:v>
                </c:pt>
                <c:pt idx="29180">
                  <c:v>-26.989999999999995</c:v>
                </c:pt>
                <c:pt idx="29181">
                  <c:v>-26.987999999999992</c:v>
                </c:pt>
                <c:pt idx="29182">
                  <c:v>-26.985999999999997</c:v>
                </c:pt>
                <c:pt idx="29183">
                  <c:v>-26.983999999999995</c:v>
                </c:pt>
                <c:pt idx="29184">
                  <c:v>-26.981999999999992</c:v>
                </c:pt>
                <c:pt idx="29185">
                  <c:v>-26.979999999999997</c:v>
                </c:pt>
                <c:pt idx="29186">
                  <c:v>-26.977999999999994</c:v>
                </c:pt>
                <c:pt idx="29187">
                  <c:v>-26.975999999999992</c:v>
                </c:pt>
                <c:pt idx="29188">
                  <c:v>-26.973999999999997</c:v>
                </c:pt>
                <c:pt idx="29189">
                  <c:v>-26.971999999999994</c:v>
                </c:pt>
                <c:pt idx="29190">
                  <c:v>-26.969999999999992</c:v>
                </c:pt>
                <c:pt idx="29191">
                  <c:v>-26.967999999999996</c:v>
                </c:pt>
                <c:pt idx="29192">
                  <c:v>-26.965999999999994</c:v>
                </c:pt>
                <c:pt idx="29193">
                  <c:v>-26.963999999999992</c:v>
                </c:pt>
                <c:pt idx="29194">
                  <c:v>-26.961999999999996</c:v>
                </c:pt>
                <c:pt idx="29195">
                  <c:v>-26.959999999999994</c:v>
                </c:pt>
                <c:pt idx="29196">
                  <c:v>-26.957999999999991</c:v>
                </c:pt>
                <c:pt idx="29197">
                  <c:v>-26.955999999999996</c:v>
                </c:pt>
                <c:pt idx="29198">
                  <c:v>-26.953999999999994</c:v>
                </c:pt>
                <c:pt idx="29199">
                  <c:v>-26.951999999999991</c:v>
                </c:pt>
                <c:pt idx="29200">
                  <c:v>-26.949999999999996</c:v>
                </c:pt>
                <c:pt idx="29201">
                  <c:v>-26.947999999999993</c:v>
                </c:pt>
                <c:pt idx="29202">
                  <c:v>-26.945999999999991</c:v>
                </c:pt>
                <c:pt idx="29203">
                  <c:v>-26.943999999999996</c:v>
                </c:pt>
                <c:pt idx="29204">
                  <c:v>-26.941999999999993</c:v>
                </c:pt>
                <c:pt idx="29205">
                  <c:v>-26.939999999999998</c:v>
                </c:pt>
                <c:pt idx="29206">
                  <c:v>-26.937999999999995</c:v>
                </c:pt>
                <c:pt idx="29207">
                  <c:v>-26.935999999999993</c:v>
                </c:pt>
                <c:pt idx="29208">
                  <c:v>-26.933999999999997</c:v>
                </c:pt>
                <c:pt idx="29209">
                  <c:v>-26.931999999999995</c:v>
                </c:pt>
                <c:pt idx="29210">
                  <c:v>-26.929999999999993</c:v>
                </c:pt>
                <c:pt idx="29211">
                  <c:v>-26.927999999999997</c:v>
                </c:pt>
                <c:pt idx="29212">
                  <c:v>-26.925999999999995</c:v>
                </c:pt>
                <c:pt idx="29213">
                  <c:v>-26.923999999999992</c:v>
                </c:pt>
                <c:pt idx="29214">
                  <c:v>-26.921999999999997</c:v>
                </c:pt>
                <c:pt idx="29215">
                  <c:v>-26.919999999999995</c:v>
                </c:pt>
                <c:pt idx="29216">
                  <c:v>-26.917999999999992</c:v>
                </c:pt>
                <c:pt idx="29217">
                  <c:v>-26.915999999999997</c:v>
                </c:pt>
                <c:pt idx="29218">
                  <c:v>-26.913999999999994</c:v>
                </c:pt>
                <c:pt idx="29219">
                  <c:v>-26.911999999999992</c:v>
                </c:pt>
                <c:pt idx="29220">
                  <c:v>-26.909999999999997</c:v>
                </c:pt>
                <c:pt idx="29221">
                  <c:v>-26.907999999999994</c:v>
                </c:pt>
                <c:pt idx="29222">
                  <c:v>-26.905999999999992</c:v>
                </c:pt>
                <c:pt idx="29223">
                  <c:v>-26.903999999999996</c:v>
                </c:pt>
                <c:pt idx="29224">
                  <c:v>-26.901999999999994</c:v>
                </c:pt>
                <c:pt idx="29225">
                  <c:v>-26.899999999999991</c:v>
                </c:pt>
                <c:pt idx="29226">
                  <c:v>-26.897999999999996</c:v>
                </c:pt>
                <c:pt idx="29227">
                  <c:v>-26.895999999999994</c:v>
                </c:pt>
                <c:pt idx="29228">
                  <c:v>-26.893999999999991</c:v>
                </c:pt>
                <c:pt idx="29229">
                  <c:v>-26.891999999999996</c:v>
                </c:pt>
                <c:pt idx="29230">
                  <c:v>-26.889999999999993</c:v>
                </c:pt>
                <c:pt idx="29231">
                  <c:v>-26.887999999999991</c:v>
                </c:pt>
                <c:pt idx="29232">
                  <c:v>-26.885999999999996</c:v>
                </c:pt>
                <c:pt idx="29233">
                  <c:v>-26.883999999999993</c:v>
                </c:pt>
                <c:pt idx="29234">
                  <c:v>-26.881999999999991</c:v>
                </c:pt>
                <c:pt idx="29235">
                  <c:v>-26.879999999999995</c:v>
                </c:pt>
                <c:pt idx="29236">
                  <c:v>-26.877999999999993</c:v>
                </c:pt>
                <c:pt idx="29237">
                  <c:v>-26.875999999999998</c:v>
                </c:pt>
                <c:pt idx="29238">
                  <c:v>-26.873999999999995</c:v>
                </c:pt>
                <c:pt idx="29239">
                  <c:v>-26.871999999999993</c:v>
                </c:pt>
                <c:pt idx="29240">
                  <c:v>-26.869999999999997</c:v>
                </c:pt>
                <c:pt idx="29241">
                  <c:v>-26.867999999999995</c:v>
                </c:pt>
                <c:pt idx="29242">
                  <c:v>-26.865999999999993</c:v>
                </c:pt>
                <c:pt idx="29243">
                  <c:v>-26.863999999999997</c:v>
                </c:pt>
                <c:pt idx="29244">
                  <c:v>-26.861999999999995</c:v>
                </c:pt>
                <c:pt idx="29245">
                  <c:v>-26.859999999999992</c:v>
                </c:pt>
                <c:pt idx="29246">
                  <c:v>-26.857999999999997</c:v>
                </c:pt>
                <c:pt idx="29247">
                  <c:v>-26.855999999999995</c:v>
                </c:pt>
                <c:pt idx="29248">
                  <c:v>-26.853999999999992</c:v>
                </c:pt>
                <c:pt idx="29249">
                  <c:v>-26.851999999999997</c:v>
                </c:pt>
                <c:pt idx="29250">
                  <c:v>-26.849999999999994</c:v>
                </c:pt>
                <c:pt idx="29251">
                  <c:v>-26.847999999999992</c:v>
                </c:pt>
                <c:pt idx="29252">
                  <c:v>-26.845999999999997</c:v>
                </c:pt>
                <c:pt idx="29253">
                  <c:v>-26.843999999999994</c:v>
                </c:pt>
                <c:pt idx="29254">
                  <c:v>-26.841999999999992</c:v>
                </c:pt>
                <c:pt idx="29255">
                  <c:v>-26.839999999999996</c:v>
                </c:pt>
                <c:pt idx="29256">
                  <c:v>-26.837999999999994</c:v>
                </c:pt>
                <c:pt idx="29257">
                  <c:v>-26.835999999999991</c:v>
                </c:pt>
                <c:pt idx="29258">
                  <c:v>-26.833999999999996</c:v>
                </c:pt>
                <c:pt idx="29259">
                  <c:v>-26.831999999999994</c:v>
                </c:pt>
                <c:pt idx="29260">
                  <c:v>-26.829999999999991</c:v>
                </c:pt>
                <c:pt idx="29261">
                  <c:v>-26.827999999999996</c:v>
                </c:pt>
                <c:pt idx="29262">
                  <c:v>-26.825999999999993</c:v>
                </c:pt>
                <c:pt idx="29263">
                  <c:v>-26.823999999999991</c:v>
                </c:pt>
                <c:pt idx="29264">
                  <c:v>-26.821999999999996</c:v>
                </c:pt>
                <c:pt idx="29265">
                  <c:v>-26.819999999999993</c:v>
                </c:pt>
                <c:pt idx="29266">
                  <c:v>-26.817999999999998</c:v>
                </c:pt>
                <c:pt idx="29267">
                  <c:v>-26.815999999999995</c:v>
                </c:pt>
                <c:pt idx="29268">
                  <c:v>-26.813999999999993</c:v>
                </c:pt>
                <c:pt idx="29269">
                  <c:v>-26.811999999999998</c:v>
                </c:pt>
                <c:pt idx="29270">
                  <c:v>-26.809999999999995</c:v>
                </c:pt>
                <c:pt idx="29271">
                  <c:v>-26.807999999999993</c:v>
                </c:pt>
                <c:pt idx="29272">
                  <c:v>-26.805999999999997</c:v>
                </c:pt>
                <c:pt idx="29273">
                  <c:v>-26.803999999999995</c:v>
                </c:pt>
                <c:pt idx="29274">
                  <c:v>-26.801999999999992</c:v>
                </c:pt>
                <c:pt idx="29275">
                  <c:v>-26.799999999999997</c:v>
                </c:pt>
                <c:pt idx="29276">
                  <c:v>-26.797999999999995</c:v>
                </c:pt>
                <c:pt idx="29277">
                  <c:v>-26.795999999999992</c:v>
                </c:pt>
                <c:pt idx="29278">
                  <c:v>-26.793999999999997</c:v>
                </c:pt>
                <c:pt idx="29279">
                  <c:v>-26.791999999999994</c:v>
                </c:pt>
                <c:pt idx="29280">
                  <c:v>-26.789999999999992</c:v>
                </c:pt>
                <c:pt idx="29281">
                  <c:v>-26.787999999999997</c:v>
                </c:pt>
                <c:pt idx="29282">
                  <c:v>-26.785999999999994</c:v>
                </c:pt>
                <c:pt idx="29283">
                  <c:v>-26.783999999999992</c:v>
                </c:pt>
                <c:pt idx="29284">
                  <c:v>-26.781999999999996</c:v>
                </c:pt>
                <c:pt idx="29285">
                  <c:v>-26.779999999999994</c:v>
                </c:pt>
                <c:pt idx="29286">
                  <c:v>-26.777999999999992</c:v>
                </c:pt>
                <c:pt idx="29287">
                  <c:v>-26.775999999999996</c:v>
                </c:pt>
                <c:pt idx="29288">
                  <c:v>-26.773999999999994</c:v>
                </c:pt>
                <c:pt idx="29289">
                  <c:v>-26.771999999999991</c:v>
                </c:pt>
                <c:pt idx="29290">
                  <c:v>-26.769999999999996</c:v>
                </c:pt>
                <c:pt idx="29291">
                  <c:v>-26.767999999999994</c:v>
                </c:pt>
                <c:pt idx="29292">
                  <c:v>-26.765999999999991</c:v>
                </c:pt>
                <c:pt idx="29293">
                  <c:v>-26.763999999999996</c:v>
                </c:pt>
                <c:pt idx="29294">
                  <c:v>-26.761999999999993</c:v>
                </c:pt>
                <c:pt idx="29295">
                  <c:v>-26.759999999999991</c:v>
                </c:pt>
                <c:pt idx="29296">
                  <c:v>-26.757999999999996</c:v>
                </c:pt>
                <c:pt idx="29297">
                  <c:v>-26.755999999999993</c:v>
                </c:pt>
                <c:pt idx="29298">
                  <c:v>-26.753999999999998</c:v>
                </c:pt>
                <c:pt idx="29299">
                  <c:v>-26.751999999999995</c:v>
                </c:pt>
                <c:pt idx="29300">
                  <c:v>-26.749999999999993</c:v>
                </c:pt>
                <c:pt idx="29301">
                  <c:v>-26.747999999999998</c:v>
                </c:pt>
                <c:pt idx="29302">
                  <c:v>-26.745999999999995</c:v>
                </c:pt>
                <c:pt idx="29303">
                  <c:v>-26.743999999999993</c:v>
                </c:pt>
                <c:pt idx="29304">
                  <c:v>-26.741999999999997</c:v>
                </c:pt>
                <c:pt idx="29305">
                  <c:v>-26.739999999999995</c:v>
                </c:pt>
                <c:pt idx="29306">
                  <c:v>-26.737999999999992</c:v>
                </c:pt>
                <c:pt idx="29307">
                  <c:v>-26.735999999999997</c:v>
                </c:pt>
                <c:pt idx="29308">
                  <c:v>-26.733999999999995</c:v>
                </c:pt>
                <c:pt idx="29309">
                  <c:v>-26.731999999999992</c:v>
                </c:pt>
                <c:pt idx="29310">
                  <c:v>-26.729999999999997</c:v>
                </c:pt>
                <c:pt idx="29311">
                  <c:v>-26.727999999999994</c:v>
                </c:pt>
                <c:pt idx="29312">
                  <c:v>-26.725999999999992</c:v>
                </c:pt>
                <c:pt idx="29313">
                  <c:v>-26.723999999999997</c:v>
                </c:pt>
                <c:pt idx="29314">
                  <c:v>-26.721999999999994</c:v>
                </c:pt>
                <c:pt idx="29315">
                  <c:v>-26.719999999999992</c:v>
                </c:pt>
                <c:pt idx="29316">
                  <c:v>-26.717999999999996</c:v>
                </c:pt>
                <c:pt idx="29317">
                  <c:v>-26.715999999999994</c:v>
                </c:pt>
                <c:pt idx="29318">
                  <c:v>-26.713999999999992</c:v>
                </c:pt>
                <c:pt idx="29319">
                  <c:v>-26.711999999999996</c:v>
                </c:pt>
                <c:pt idx="29320">
                  <c:v>-26.709999999999994</c:v>
                </c:pt>
                <c:pt idx="29321">
                  <c:v>-26.707999999999991</c:v>
                </c:pt>
                <c:pt idx="29322">
                  <c:v>-26.705999999999996</c:v>
                </c:pt>
                <c:pt idx="29323">
                  <c:v>-26.703999999999994</c:v>
                </c:pt>
                <c:pt idx="29324">
                  <c:v>-26.701999999999991</c:v>
                </c:pt>
                <c:pt idx="29325">
                  <c:v>-26.699999999999996</c:v>
                </c:pt>
                <c:pt idx="29326">
                  <c:v>-26.697999999999993</c:v>
                </c:pt>
                <c:pt idx="29327">
                  <c:v>-26.695999999999991</c:v>
                </c:pt>
                <c:pt idx="29328">
                  <c:v>-26.693999999999996</c:v>
                </c:pt>
                <c:pt idx="29329">
                  <c:v>-26.691999999999993</c:v>
                </c:pt>
                <c:pt idx="29330">
                  <c:v>-26.689999999999998</c:v>
                </c:pt>
                <c:pt idx="29331">
                  <c:v>-26.687999999999995</c:v>
                </c:pt>
                <c:pt idx="29332">
                  <c:v>-26.685999999999993</c:v>
                </c:pt>
                <c:pt idx="29333">
                  <c:v>-26.683999999999997</c:v>
                </c:pt>
                <c:pt idx="29334">
                  <c:v>-26.681999999999995</c:v>
                </c:pt>
                <c:pt idx="29335">
                  <c:v>-26.679999999999993</c:v>
                </c:pt>
                <c:pt idx="29336">
                  <c:v>-26.677999999999997</c:v>
                </c:pt>
                <c:pt idx="29337">
                  <c:v>-26.675999999999995</c:v>
                </c:pt>
                <c:pt idx="29338">
                  <c:v>-26.673999999999992</c:v>
                </c:pt>
                <c:pt idx="29339">
                  <c:v>-26.671999999999997</c:v>
                </c:pt>
                <c:pt idx="29340">
                  <c:v>-26.669999999999995</c:v>
                </c:pt>
                <c:pt idx="29341">
                  <c:v>-26.667999999999992</c:v>
                </c:pt>
                <c:pt idx="29342">
                  <c:v>-26.665999999999997</c:v>
                </c:pt>
                <c:pt idx="29343">
                  <c:v>-26.663999999999994</c:v>
                </c:pt>
                <c:pt idx="29344">
                  <c:v>-26.661999999999992</c:v>
                </c:pt>
                <c:pt idx="29345">
                  <c:v>-26.659999999999997</c:v>
                </c:pt>
                <c:pt idx="29346">
                  <c:v>-26.657999999999994</c:v>
                </c:pt>
                <c:pt idx="29347">
                  <c:v>-26.655999999999992</c:v>
                </c:pt>
                <c:pt idx="29348">
                  <c:v>-26.653999999999996</c:v>
                </c:pt>
                <c:pt idx="29349">
                  <c:v>-26.651999999999994</c:v>
                </c:pt>
                <c:pt idx="29350">
                  <c:v>-26.649999999999991</c:v>
                </c:pt>
                <c:pt idx="29351">
                  <c:v>-26.647999999999996</c:v>
                </c:pt>
                <c:pt idx="29352">
                  <c:v>-26.645999999999994</c:v>
                </c:pt>
                <c:pt idx="29353">
                  <c:v>-26.643999999999991</c:v>
                </c:pt>
                <c:pt idx="29354">
                  <c:v>-26.641999999999996</c:v>
                </c:pt>
                <c:pt idx="29355">
                  <c:v>-26.639999999999993</c:v>
                </c:pt>
                <c:pt idx="29356">
                  <c:v>-26.637999999999991</c:v>
                </c:pt>
                <c:pt idx="29357">
                  <c:v>-26.635999999999996</c:v>
                </c:pt>
                <c:pt idx="29358">
                  <c:v>-26.633999999999993</c:v>
                </c:pt>
                <c:pt idx="29359">
                  <c:v>-26.631999999999991</c:v>
                </c:pt>
                <c:pt idx="29360">
                  <c:v>-26.629999999999995</c:v>
                </c:pt>
                <c:pt idx="29361">
                  <c:v>-26.627999999999993</c:v>
                </c:pt>
                <c:pt idx="29362">
                  <c:v>-26.625999999999998</c:v>
                </c:pt>
                <c:pt idx="29363">
                  <c:v>-26.623999999999995</c:v>
                </c:pt>
                <c:pt idx="29364">
                  <c:v>-26.621999999999993</c:v>
                </c:pt>
                <c:pt idx="29365">
                  <c:v>-26.619999999999997</c:v>
                </c:pt>
                <c:pt idx="29366">
                  <c:v>-26.617999999999995</c:v>
                </c:pt>
                <c:pt idx="29367">
                  <c:v>-26.615999999999993</c:v>
                </c:pt>
                <c:pt idx="29368">
                  <c:v>-26.613999999999997</c:v>
                </c:pt>
                <c:pt idx="29369">
                  <c:v>-26.611999999999995</c:v>
                </c:pt>
                <c:pt idx="29370">
                  <c:v>-26.609999999999992</c:v>
                </c:pt>
                <c:pt idx="29371">
                  <c:v>-26.607999999999997</c:v>
                </c:pt>
                <c:pt idx="29372">
                  <c:v>-26.605999999999995</c:v>
                </c:pt>
                <c:pt idx="29373">
                  <c:v>-26.603999999999992</c:v>
                </c:pt>
                <c:pt idx="29374">
                  <c:v>-26.601999999999997</c:v>
                </c:pt>
                <c:pt idx="29375">
                  <c:v>-26.599999999999994</c:v>
                </c:pt>
                <c:pt idx="29376">
                  <c:v>-26.597999999999992</c:v>
                </c:pt>
                <c:pt idx="29377">
                  <c:v>-26.595999999999997</c:v>
                </c:pt>
                <c:pt idx="29378">
                  <c:v>-26.593999999999994</c:v>
                </c:pt>
                <c:pt idx="29379">
                  <c:v>-26.591999999999992</c:v>
                </c:pt>
                <c:pt idx="29380">
                  <c:v>-26.589999999999996</c:v>
                </c:pt>
                <c:pt idx="29381">
                  <c:v>-26.587999999999994</c:v>
                </c:pt>
                <c:pt idx="29382">
                  <c:v>-26.585999999999991</c:v>
                </c:pt>
                <c:pt idx="29383">
                  <c:v>-26.583999999999996</c:v>
                </c:pt>
                <c:pt idx="29384">
                  <c:v>-26.581999999999994</c:v>
                </c:pt>
                <c:pt idx="29385">
                  <c:v>-26.579999999999991</c:v>
                </c:pt>
                <c:pt idx="29386">
                  <c:v>-26.577999999999996</c:v>
                </c:pt>
                <c:pt idx="29387">
                  <c:v>-26.575999999999993</c:v>
                </c:pt>
                <c:pt idx="29388">
                  <c:v>-26.573999999999991</c:v>
                </c:pt>
                <c:pt idx="29389">
                  <c:v>-26.571999999999996</c:v>
                </c:pt>
                <c:pt idx="29390">
                  <c:v>-26.569999999999993</c:v>
                </c:pt>
                <c:pt idx="29391">
                  <c:v>-26.567999999999998</c:v>
                </c:pt>
                <c:pt idx="29392">
                  <c:v>-26.565999999999995</c:v>
                </c:pt>
                <c:pt idx="29393">
                  <c:v>-26.563999999999993</c:v>
                </c:pt>
                <c:pt idx="29394">
                  <c:v>-26.561999999999998</c:v>
                </c:pt>
                <c:pt idx="29395">
                  <c:v>-26.559999999999995</c:v>
                </c:pt>
                <c:pt idx="29396">
                  <c:v>-26.557999999999993</c:v>
                </c:pt>
                <c:pt idx="29397">
                  <c:v>-26.555999999999997</c:v>
                </c:pt>
                <c:pt idx="29398">
                  <c:v>-26.553999999999995</c:v>
                </c:pt>
                <c:pt idx="29399">
                  <c:v>-26.551999999999992</c:v>
                </c:pt>
                <c:pt idx="29400">
                  <c:v>-26.549999999999997</c:v>
                </c:pt>
                <c:pt idx="29401">
                  <c:v>-26.547999999999995</c:v>
                </c:pt>
                <c:pt idx="29402">
                  <c:v>-26.545999999999992</c:v>
                </c:pt>
                <c:pt idx="29403">
                  <c:v>-26.543999999999997</c:v>
                </c:pt>
                <c:pt idx="29404">
                  <c:v>-26.541999999999994</c:v>
                </c:pt>
                <c:pt idx="29405">
                  <c:v>-26.539999999999992</c:v>
                </c:pt>
                <c:pt idx="29406">
                  <c:v>-26.537999999999997</c:v>
                </c:pt>
                <c:pt idx="29407">
                  <c:v>-26.535999999999994</c:v>
                </c:pt>
                <c:pt idx="29408">
                  <c:v>-26.533999999999992</c:v>
                </c:pt>
                <c:pt idx="29409">
                  <c:v>-26.531999999999996</c:v>
                </c:pt>
                <c:pt idx="29410">
                  <c:v>-26.529999999999994</c:v>
                </c:pt>
                <c:pt idx="29411">
                  <c:v>-26.527999999999992</c:v>
                </c:pt>
                <c:pt idx="29412">
                  <c:v>-26.525999999999996</c:v>
                </c:pt>
                <c:pt idx="29413">
                  <c:v>-26.523999999999994</c:v>
                </c:pt>
                <c:pt idx="29414">
                  <c:v>-26.521999999999991</c:v>
                </c:pt>
                <c:pt idx="29415">
                  <c:v>-26.519999999999996</c:v>
                </c:pt>
                <c:pt idx="29416">
                  <c:v>-26.517999999999994</c:v>
                </c:pt>
                <c:pt idx="29417">
                  <c:v>-26.515999999999991</c:v>
                </c:pt>
                <c:pt idx="29418">
                  <c:v>-26.513999999999996</c:v>
                </c:pt>
                <c:pt idx="29419">
                  <c:v>-26.511999999999993</c:v>
                </c:pt>
                <c:pt idx="29420">
                  <c:v>-26.509999999999991</c:v>
                </c:pt>
                <c:pt idx="29421">
                  <c:v>-26.507999999999996</c:v>
                </c:pt>
                <c:pt idx="29422">
                  <c:v>-26.505999999999993</c:v>
                </c:pt>
                <c:pt idx="29423">
                  <c:v>-26.503999999999998</c:v>
                </c:pt>
                <c:pt idx="29424">
                  <c:v>-26.501999999999995</c:v>
                </c:pt>
                <c:pt idx="29425">
                  <c:v>-26.499999999999993</c:v>
                </c:pt>
                <c:pt idx="29426">
                  <c:v>-26.497999999999998</c:v>
                </c:pt>
                <c:pt idx="29427">
                  <c:v>-26.495999999999995</c:v>
                </c:pt>
                <c:pt idx="29428">
                  <c:v>-26.493999999999993</c:v>
                </c:pt>
                <c:pt idx="29429">
                  <c:v>-26.491999999999997</c:v>
                </c:pt>
                <c:pt idx="29430">
                  <c:v>-26.489999999999995</c:v>
                </c:pt>
                <c:pt idx="29431">
                  <c:v>-26.487999999999992</c:v>
                </c:pt>
                <c:pt idx="29432">
                  <c:v>-26.485999999999997</c:v>
                </c:pt>
                <c:pt idx="29433">
                  <c:v>-26.483999999999995</c:v>
                </c:pt>
                <c:pt idx="29434">
                  <c:v>-26.481999999999992</c:v>
                </c:pt>
                <c:pt idx="29435">
                  <c:v>-26.479999999999997</c:v>
                </c:pt>
                <c:pt idx="29436">
                  <c:v>-26.477999999999994</c:v>
                </c:pt>
                <c:pt idx="29437">
                  <c:v>-26.475999999999992</c:v>
                </c:pt>
                <c:pt idx="29438">
                  <c:v>-26.473999999999997</c:v>
                </c:pt>
                <c:pt idx="29439">
                  <c:v>-26.471999999999994</c:v>
                </c:pt>
                <c:pt idx="29440">
                  <c:v>-26.469999999999992</c:v>
                </c:pt>
                <c:pt idx="29441">
                  <c:v>-26.467999999999996</c:v>
                </c:pt>
                <c:pt idx="29442">
                  <c:v>-26.465999999999994</c:v>
                </c:pt>
                <c:pt idx="29443">
                  <c:v>-26.463999999999992</c:v>
                </c:pt>
                <c:pt idx="29444">
                  <c:v>-26.461999999999996</c:v>
                </c:pt>
                <c:pt idx="29445">
                  <c:v>-26.459999999999994</c:v>
                </c:pt>
                <c:pt idx="29446">
                  <c:v>-26.457999999999991</c:v>
                </c:pt>
                <c:pt idx="29447">
                  <c:v>-26.455999999999996</c:v>
                </c:pt>
                <c:pt idx="29448">
                  <c:v>-26.453999999999994</c:v>
                </c:pt>
                <c:pt idx="29449">
                  <c:v>-26.451999999999991</c:v>
                </c:pt>
                <c:pt idx="29450">
                  <c:v>-26.449999999999996</c:v>
                </c:pt>
                <c:pt idx="29451">
                  <c:v>-26.447999999999993</c:v>
                </c:pt>
                <c:pt idx="29452">
                  <c:v>-26.445999999999991</c:v>
                </c:pt>
                <c:pt idx="29453">
                  <c:v>-26.443999999999996</c:v>
                </c:pt>
                <c:pt idx="29454">
                  <c:v>-26.441999999999993</c:v>
                </c:pt>
                <c:pt idx="29455">
                  <c:v>-26.439999999999998</c:v>
                </c:pt>
                <c:pt idx="29456">
                  <c:v>-26.437999999999995</c:v>
                </c:pt>
                <c:pt idx="29457">
                  <c:v>-26.435999999999993</c:v>
                </c:pt>
                <c:pt idx="29458">
                  <c:v>-26.433999999999997</c:v>
                </c:pt>
                <c:pt idx="29459">
                  <c:v>-26.431999999999995</c:v>
                </c:pt>
                <c:pt idx="29460">
                  <c:v>-26.429999999999993</c:v>
                </c:pt>
                <c:pt idx="29461">
                  <c:v>-26.427999999999997</c:v>
                </c:pt>
                <c:pt idx="29462">
                  <c:v>-26.425999999999995</c:v>
                </c:pt>
                <c:pt idx="29463">
                  <c:v>-26.423999999999992</c:v>
                </c:pt>
                <c:pt idx="29464">
                  <c:v>-26.421999999999997</c:v>
                </c:pt>
                <c:pt idx="29465">
                  <c:v>-26.419999999999995</c:v>
                </c:pt>
                <c:pt idx="29466">
                  <c:v>-26.417999999999992</c:v>
                </c:pt>
                <c:pt idx="29467">
                  <c:v>-26.415999999999997</c:v>
                </c:pt>
                <c:pt idx="29468">
                  <c:v>-26.413999999999994</c:v>
                </c:pt>
                <c:pt idx="29469">
                  <c:v>-26.411999999999992</c:v>
                </c:pt>
                <c:pt idx="29470">
                  <c:v>-26.409999999999997</c:v>
                </c:pt>
                <c:pt idx="29471">
                  <c:v>-26.407999999999994</c:v>
                </c:pt>
                <c:pt idx="29472">
                  <c:v>-26.405999999999992</c:v>
                </c:pt>
                <c:pt idx="29473">
                  <c:v>-26.403999999999996</c:v>
                </c:pt>
                <c:pt idx="29474">
                  <c:v>-26.401999999999994</c:v>
                </c:pt>
                <c:pt idx="29475">
                  <c:v>-26.399999999999991</c:v>
                </c:pt>
                <c:pt idx="29476">
                  <c:v>-26.397999999999996</c:v>
                </c:pt>
                <c:pt idx="29477">
                  <c:v>-26.395999999999994</c:v>
                </c:pt>
                <c:pt idx="29478">
                  <c:v>-26.393999999999991</c:v>
                </c:pt>
                <c:pt idx="29479">
                  <c:v>-26.391999999999996</c:v>
                </c:pt>
                <c:pt idx="29480">
                  <c:v>-26.389999999999993</c:v>
                </c:pt>
                <c:pt idx="29481">
                  <c:v>-26.387999999999991</c:v>
                </c:pt>
                <c:pt idx="29482">
                  <c:v>-26.385999999999996</c:v>
                </c:pt>
                <c:pt idx="29483">
                  <c:v>-26.383999999999993</c:v>
                </c:pt>
                <c:pt idx="29484">
                  <c:v>-26.381999999999991</c:v>
                </c:pt>
                <c:pt idx="29485">
                  <c:v>-26.379999999999995</c:v>
                </c:pt>
                <c:pt idx="29486">
                  <c:v>-26.377999999999993</c:v>
                </c:pt>
                <c:pt idx="29487">
                  <c:v>-26.375999999999998</c:v>
                </c:pt>
                <c:pt idx="29488">
                  <c:v>-26.373999999999995</c:v>
                </c:pt>
                <c:pt idx="29489">
                  <c:v>-26.371999999999993</c:v>
                </c:pt>
                <c:pt idx="29490">
                  <c:v>-26.369999999999997</c:v>
                </c:pt>
                <c:pt idx="29491">
                  <c:v>-26.367999999999995</c:v>
                </c:pt>
                <c:pt idx="29492">
                  <c:v>-26.365999999999993</c:v>
                </c:pt>
                <c:pt idx="29493">
                  <c:v>-26.363999999999997</c:v>
                </c:pt>
                <c:pt idx="29494">
                  <c:v>-26.361999999999995</c:v>
                </c:pt>
                <c:pt idx="29495">
                  <c:v>-26.359999999999992</c:v>
                </c:pt>
                <c:pt idx="29496">
                  <c:v>-26.357999999999997</c:v>
                </c:pt>
                <c:pt idx="29497">
                  <c:v>-26.355999999999995</c:v>
                </c:pt>
                <c:pt idx="29498">
                  <c:v>-26.353999999999992</c:v>
                </c:pt>
                <c:pt idx="29499">
                  <c:v>-26.351999999999997</c:v>
                </c:pt>
                <c:pt idx="29500">
                  <c:v>-26.349999999999994</c:v>
                </c:pt>
                <c:pt idx="29501">
                  <c:v>-26.347999999999992</c:v>
                </c:pt>
                <c:pt idx="29502">
                  <c:v>-26.345999999999997</c:v>
                </c:pt>
                <c:pt idx="29503">
                  <c:v>-26.343999999999994</c:v>
                </c:pt>
                <c:pt idx="29504">
                  <c:v>-26.341999999999992</c:v>
                </c:pt>
                <c:pt idx="29505">
                  <c:v>-26.339999999999996</c:v>
                </c:pt>
                <c:pt idx="29506">
                  <c:v>-26.337999999999994</c:v>
                </c:pt>
                <c:pt idx="29507">
                  <c:v>-26.335999999999991</c:v>
                </c:pt>
                <c:pt idx="29508">
                  <c:v>-26.333999999999996</c:v>
                </c:pt>
                <c:pt idx="29509">
                  <c:v>-26.331999999999994</c:v>
                </c:pt>
                <c:pt idx="29510">
                  <c:v>-26.329999999999991</c:v>
                </c:pt>
                <c:pt idx="29511">
                  <c:v>-26.327999999999996</c:v>
                </c:pt>
                <c:pt idx="29512">
                  <c:v>-26.325999999999993</c:v>
                </c:pt>
                <c:pt idx="29513">
                  <c:v>-26.323999999999991</c:v>
                </c:pt>
                <c:pt idx="29514">
                  <c:v>-26.321999999999996</c:v>
                </c:pt>
                <c:pt idx="29515">
                  <c:v>-26.319999999999993</c:v>
                </c:pt>
                <c:pt idx="29516">
                  <c:v>-26.317999999999998</c:v>
                </c:pt>
                <c:pt idx="29517">
                  <c:v>-26.315999999999995</c:v>
                </c:pt>
                <c:pt idx="29518">
                  <c:v>-26.313999999999993</c:v>
                </c:pt>
                <c:pt idx="29519">
                  <c:v>-26.311999999999998</c:v>
                </c:pt>
                <c:pt idx="29520">
                  <c:v>-26.309999999999995</c:v>
                </c:pt>
                <c:pt idx="29521">
                  <c:v>-26.307999999999993</c:v>
                </c:pt>
                <c:pt idx="29522">
                  <c:v>-26.305999999999997</c:v>
                </c:pt>
                <c:pt idx="29523">
                  <c:v>-26.303999999999995</c:v>
                </c:pt>
                <c:pt idx="29524">
                  <c:v>-26.301999999999992</c:v>
                </c:pt>
                <c:pt idx="29525">
                  <c:v>-26.299999999999997</c:v>
                </c:pt>
                <c:pt idx="29526">
                  <c:v>-26.297999999999995</c:v>
                </c:pt>
                <c:pt idx="29527">
                  <c:v>-26.295999999999992</c:v>
                </c:pt>
                <c:pt idx="29528">
                  <c:v>-26.293999999999997</c:v>
                </c:pt>
                <c:pt idx="29529">
                  <c:v>-26.291999999999994</c:v>
                </c:pt>
                <c:pt idx="29530">
                  <c:v>-26.289999999999992</c:v>
                </c:pt>
                <c:pt idx="29531">
                  <c:v>-26.287999999999997</c:v>
                </c:pt>
                <c:pt idx="29532">
                  <c:v>-26.285999999999994</c:v>
                </c:pt>
                <c:pt idx="29533">
                  <c:v>-26.283999999999992</c:v>
                </c:pt>
                <c:pt idx="29534">
                  <c:v>-26.281999999999996</c:v>
                </c:pt>
                <c:pt idx="29535">
                  <c:v>-26.279999999999994</c:v>
                </c:pt>
                <c:pt idx="29536">
                  <c:v>-26.277999999999992</c:v>
                </c:pt>
                <c:pt idx="29537">
                  <c:v>-26.275999999999996</c:v>
                </c:pt>
                <c:pt idx="29538">
                  <c:v>-26.273999999999994</c:v>
                </c:pt>
                <c:pt idx="29539">
                  <c:v>-26.271999999999991</c:v>
                </c:pt>
                <c:pt idx="29540">
                  <c:v>-26.269999999999996</c:v>
                </c:pt>
                <c:pt idx="29541">
                  <c:v>-26.267999999999994</c:v>
                </c:pt>
                <c:pt idx="29542">
                  <c:v>-26.265999999999991</c:v>
                </c:pt>
                <c:pt idx="29543">
                  <c:v>-26.263999999999996</c:v>
                </c:pt>
                <c:pt idx="29544">
                  <c:v>-26.261999999999993</c:v>
                </c:pt>
                <c:pt idx="29545">
                  <c:v>-26.259999999999991</c:v>
                </c:pt>
                <c:pt idx="29546">
                  <c:v>-26.257999999999996</c:v>
                </c:pt>
                <c:pt idx="29547">
                  <c:v>-26.255999999999993</c:v>
                </c:pt>
                <c:pt idx="29548">
                  <c:v>-26.253999999999998</c:v>
                </c:pt>
                <c:pt idx="29549">
                  <c:v>-26.251999999999995</c:v>
                </c:pt>
                <c:pt idx="29550">
                  <c:v>-26.249999999999993</c:v>
                </c:pt>
                <c:pt idx="29551">
                  <c:v>-26.247999999999998</c:v>
                </c:pt>
                <c:pt idx="29552">
                  <c:v>-26.245999999999995</c:v>
                </c:pt>
                <c:pt idx="29553">
                  <c:v>-26.243999999999993</c:v>
                </c:pt>
                <c:pt idx="29554">
                  <c:v>-26.241999999999997</c:v>
                </c:pt>
                <c:pt idx="29555">
                  <c:v>-26.239999999999995</c:v>
                </c:pt>
                <c:pt idx="29556">
                  <c:v>-26.237999999999992</c:v>
                </c:pt>
                <c:pt idx="29557">
                  <c:v>-26.235999999999997</c:v>
                </c:pt>
                <c:pt idx="29558">
                  <c:v>-26.233999999999995</c:v>
                </c:pt>
                <c:pt idx="29559">
                  <c:v>-26.231999999999992</c:v>
                </c:pt>
                <c:pt idx="29560">
                  <c:v>-26.229999999999997</c:v>
                </c:pt>
                <c:pt idx="29561">
                  <c:v>-26.227999999999994</c:v>
                </c:pt>
                <c:pt idx="29562">
                  <c:v>-26.225999999999992</c:v>
                </c:pt>
                <c:pt idx="29563">
                  <c:v>-26.223999999999997</c:v>
                </c:pt>
                <c:pt idx="29564">
                  <c:v>-26.221999999999994</c:v>
                </c:pt>
                <c:pt idx="29565">
                  <c:v>-26.219999999999992</c:v>
                </c:pt>
                <c:pt idx="29566">
                  <c:v>-26.217999999999996</c:v>
                </c:pt>
                <c:pt idx="29567">
                  <c:v>-26.215999999999994</c:v>
                </c:pt>
                <c:pt idx="29568">
                  <c:v>-26.213999999999992</c:v>
                </c:pt>
                <c:pt idx="29569">
                  <c:v>-26.211999999999996</c:v>
                </c:pt>
                <c:pt idx="29570">
                  <c:v>-26.209999999999994</c:v>
                </c:pt>
                <c:pt idx="29571">
                  <c:v>-26.207999999999991</c:v>
                </c:pt>
                <c:pt idx="29572">
                  <c:v>-26.205999999999996</c:v>
                </c:pt>
                <c:pt idx="29573">
                  <c:v>-26.203999999999994</c:v>
                </c:pt>
                <c:pt idx="29574">
                  <c:v>-26.201999999999991</c:v>
                </c:pt>
                <c:pt idx="29575">
                  <c:v>-26.199999999999996</c:v>
                </c:pt>
                <c:pt idx="29576">
                  <c:v>-26.197999999999993</c:v>
                </c:pt>
                <c:pt idx="29577">
                  <c:v>-26.195999999999991</c:v>
                </c:pt>
                <c:pt idx="29578">
                  <c:v>-26.193999999999996</c:v>
                </c:pt>
                <c:pt idx="29579">
                  <c:v>-26.191999999999993</c:v>
                </c:pt>
                <c:pt idx="29580">
                  <c:v>-26.189999999999998</c:v>
                </c:pt>
                <c:pt idx="29581">
                  <c:v>-26.187999999999995</c:v>
                </c:pt>
                <c:pt idx="29582">
                  <c:v>-26.185999999999993</c:v>
                </c:pt>
                <c:pt idx="29583">
                  <c:v>-26.183999999999997</c:v>
                </c:pt>
                <c:pt idx="29584">
                  <c:v>-26.181999999999995</c:v>
                </c:pt>
                <c:pt idx="29585">
                  <c:v>-26.179999999999993</c:v>
                </c:pt>
                <c:pt idx="29586">
                  <c:v>-26.177999999999997</c:v>
                </c:pt>
                <c:pt idx="29587">
                  <c:v>-26.175999999999995</c:v>
                </c:pt>
                <c:pt idx="29588">
                  <c:v>-26.173999999999992</c:v>
                </c:pt>
                <c:pt idx="29589">
                  <c:v>-26.171999999999997</c:v>
                </c:pt>
                <c:pt idx="29590">
                  <c:v>-26.169999999999995</c:v>
                </c:pt>
                <c:pt idx="29591">
                  <c:v>-26.167999999999992</c:v>
                </c:pt>
                <c:pt idx="29592">
                  <c:v>-26.165999999999997</c:v>
                </c:pt>
                <c:pt idx="29593">
                  <c:v>-26.163999999999994</c:v>
                </c:pt>
                <c:pt idx="29594">
                  <c:v>-26.161999999999992</c:v>
                </c:pt>
                <c:pt idx="29595">
                  <c:v>-26.159999999999997</c:v>
                </c:pt>
                <c:pt idx="29596">
                  <c:v>-26.157999999999994</c:v>
                </c:pt>
                <c:pt idx="29597">
                  <c:v>-26.155999999999992</c:v>
                </c:pt>
                <c:pt idx="29598">
                  <c:v>-26.153999999999996</c:v>
                </c:pt>
                <c:pt idx="29599">
                  <c:v>-26.151999999999994</c:v>
                </c:pt>
                <c:pt idx="29600">
                  <c:v>-26.149999999999991</c:v>
                </c:pt>
                <c:pt idx="29601">
                  <c:v>-26.147999999999996</c:v>
                </c:pt>
                <c:pt idx="29602">
                  <c:v>-26.145999999999994</c:v>
                </c:pt>
                <c:pt idx="29603">
                  <c:v>-26.143999999999991</c:v>
                </c:pt>
                <c:pt idx="29604">
                  <c:v>-26.141999999999996</c:v>
                </c:pt>
                <c:pt idx="29605">
                  <c:v>-26.139999999999993</c:v>
                </c:pt>
                <c:pt idx="29606">
                  <c:v>-26.137999999999991</c:v>
                </c:pt>
                <c:pt idx="29607">
                  <c:v>-26.135999999999996</c:v>
                </c:pt>
                <c:pt idx="29608">
                  <c:v>-26.133999999999993</c:v>
                </c:pt>
                <c:pt idx="29609">
                  <c:v>-26.131999999999991</c:v>
                </c:pt>
                <c:pt idx="29610">
                  <c:v>-26.129999999999995</c:v>
                </c:pt>
                <c:pt idx="29611">
                  <c:v>-26.127999999999993</c:v>
                </c:pt>
                <c:pt idx="29612">
                  <c:v>-26.125999999999998</c:v>
                </c:pt>
                <c:pt idx="29613">
                  <c:v>-26.123999999999995</c:v>
                </c:pt>
                <c:pt idx="29614">
                  <c:v>-26.121999999999993</c:v>
                </c:pt>
                <c:pt idx="29615">
                  <c:v>-26.119999999999997</c:v>
                </c:pt>
                <c:pt idx="29616">
                  <c:v>-26.117999999999995</c:v>
                </c:pt>
                <c:pt idx="29617">
                  <c:v>-26.115999999999993</c:v>
                </c:pt>
                <c:pt idx="29618">
                  <c:v>-26.113999999999997</c:v>
                </c:pt>
                <c:pt idx="29619">
                  <c:v>-26.111999999999995</c:v>
                </c:pt>
                <c:pt idx="29620">
                  <c:v>-26.109999999999992</c:v>
                </c:pt>
                <c:pt idx="29621">
                  <c:v>-26.107999999999997</c:v>
                </c:pt>
                <c:pt idx="29622">
                  <c:v>-26.105999999999995</c:v>
                </c:pt>
                <c:pt idx="29623">
                  <c:v>-26.103999999999992</c:v>
                </c:pt>
                <c:pt idx="29624">
                  <c:v>-26.101999999999997</c:v>
                </c:pt>
                <c:pt idx="29625">
                  <c:v>-26.099999999999994</c:v>
                </c:pt>
                <c:pt idx="29626">
                  <c:v>-26.097999999999992</c:v>
                </c:pt>
                <c:pt idx="29627">
                  <c:v>-26.095999999999997</c:v>
                </c:pt>
                <c:pt idx="29628">
                  <c:v>-26.093999999999994</c:v>
                </c:pt>
                <c:pt idx="29629">
                  <c:v>-26.091999999999992</c:v>
                </c:pt>
                <c:pt idx="29630">
                  <c:v>-26.089999999999996</c:v>
                </c:pt>
                <c:pt idx="29631">
                  <c:v>-26.087999999999994</c:v>
                </c:pt>
                <c:pt idx="29632">
                  <c:v>-26.085999999999991</c:v>
                </c:pt>
                <c:pt idx="29633">
                  <c:v>-26.083999999999996</c:v>
                </c:pt>
                <c:pt idx="29634">
                  <c:v>-26.081999999999994</c:v>
                </c:pt>
                <c:pt idx="29635">
                  <c:v>-26.079999999999991</c:v>
                </c:pt>
                <c:pt idx="29636">
                  <c:v>-26.077999999999996</c:v>
                </c:pt>
                <c:pt idx="29637">
                  <c:v>-26.075999999999993</c:v>
                </c:pt>
                <c:pt idx="29638">
                  <c:v>-26.073999999999991</c:v>
                </c:pt>
                <c:pt idx="29639">
                  <c:v>-26.071999999999996</c:v>
                </c:pt>
                <c:pt idx="29640">
                  <c:v>-26.069999999999993</c:v>
                </c:pt>
                <c:pt idx="29641">
                  <c:v>-26.067999999999998</c:v>
                </c:pt>
                <c:pt idx="29642">
                  <c:v>-26.065999999999995</c:v>
                </c:pt>
                <c:pt idx="29643">
                  <c:v>-26.063999999999993</c:v>
                </c:pt>
                <c:pt idx="29644">
                  <c:v>-26.061999999999998</c:v>
                </c:pt>
                <c:pt idx="29645">
                  <c:v>-26.059999999999995</c:v>
                </c:pt>
                <c:pt idx="29646">
                  <c:v>-26.057999999999993</c:v>
                </c:pt>
                <c:pt idx="29647">
                  <c:v>-26.055999999999997</c:v>
                </c:pt>
                <c:pt idx="29648">
                  <c:v>-26.053999999999995</c:v>
                </c:pt>
                <c:pt idx="29649">
                  <c:v>-26.051999999999992</c:v>
                </c:pt>
                <c:pt idx="29650">
                  <c:v>-26.049999999999997</c:v>
                </c:pt>
                <c:pt idx="29651">
                  <c:v>-26.047999999999995</c:v>
                </c:pt>
                <c:pt idx="29652">
                  <c:v>-26.045999999999992</c:v>
                </c:pt>
                <c:pt idx="29653">
                  <c:v>-26.043999999999997</c:v>
                </c:pt>
                <c:pt idx="29654">
                  <c:v>-26.041999999999994</c:v>
                </c:pt>
                <c:pt idx="29655">
                  <c:v>-26.039999999999992</c:v>
                </c:pt>
                <c:pt idx="29656">
                  <c:v>-26.037999999999997</c:v>
                </c:pt>
                <c:pt idx="29657">
                  <c:v>-26.035999999999994</c:v>
                </c:pt>
                <c:pt idx="29658">
                  <c:v>-26.033999999999992</c:v>
                </c:pt>
                <c:pt idx="29659">
                  <c:v>-26.031999999999996</c:v>
                </c:pt>
                <c:pt idx="29660">
                  <c:v>-26.029999999999994</c:v>
                </c:pt>
                <c:pt idx="29661">
                  <c:v>-26.027999999999992</c:v>
                </c:pt>
                <c:pt idx="29662">
                  <c:v>-26.025999999999996</c:v>
                </c:pt>
                <c:pt idx="29663">
                  <c:v>-26.023999999999994</c:v>
                </c:pt>
                <c:pt idx="29664">
                  <c:v>-26.021999999999991</c:v>
                </c:pt>
                <c:pt idx="29665">
                  <c:v>-26.019999999999996</c:v>
                </c:pt>
                <c:pt idx="29666">
                  <c:v>-26.017999999999994</c:v>
                </c:pt>
                <c:pt idx="29667">
                  <c:v>-26.015999999999991</c:v>
                </c:pt>
                <c:pt idx="29668">
                  <c:v>-26.013999999999996</c:v>
                </c:pt>
                <c:pt idx="29669">
                  <c:v>-26.011999999999993</c:v>
                </c:pt>
                <c:pt idx="29670">
                  <c:v>-26.009999999999991</c:v>
                </c:pt>
                <c:pt idx="29671">
                  <c:v>-26.007999999999996</c:v>
                </c:pt>
                <c:pt idx="29672">
                  <c:v>-26.005999999999993</c:v>
                </c:pt>
                <c:pt idx="29673">
                  <c:v>-26.003999999999998</c:v>
                </c:pt>
                <c:pt idx="29674">
                  <c:v>-26.001999999999995</c:v>
                </c:pt>
                <c:pt idx="29675">
                  <c:v>-25.999999999999993</c:v>
                </c:pt>
                <c:pt idx="29676">
                  <c:v>-25.997999999999998</c:v>
                </c:pt>
                <c:pt idx="29677">
                  <c:v>-25.995999999999995</c:v>
                </c:pt>
                <c:pt idx="29678">
                  <c:v>-25.993999999999993</c:v>
                </c:pt>
                <c:pt idx="29679">
                  <c:v>-25.991999999999997</c:v>
                </c:pt>
                <c:pt idx="29680">
                  <c:v>-25.989999999999995</c:v>
                </c:pt>
                <c:pt idx="29681">
                  <c:v>-25.987999999999992</c:v>
                </c:pt>
                <c:pt idx="29682">
                  <c:v>-25.985999999999997</c:v>
                </c:pt>
                <c:pt idx="29683">
                  <c:v>-25.983999999999995</c:v>
                </c:pt>
                <c:pt idx="29684">
                  <c:v>-25.981999999999992</c:v>
                </c:pt>
                <c:pt idx="29685">
                  <c:v>-25.979999999999997</c:v>
                </c:pt>
                <c:pt idx="29686">
                  <c:v>-25.977999999999994</c:v>
                </c:pt>
                <c:pt idx="29687">
                  <c:v>-25.975999999999992</c:v>
                </c:pt>
                <c:pt idx="29688">
                  <c:v>-25.973999999999997</c:v>
                </c:pt>
                <c:pt idx="29689">
                  <c:v>-25.971999999999994</c:v>
                </c:pt>
                <c:pt idx="29690">
                  <c:v>-25.969999999999992</c:v>
                </c:pt>
                <c:pt idx="29691">
                  <c:v>-25.967999999999996</c:v>
                </c:pt>
                <c:pt idx="29692">
                  <c:v>-25.965999999999994</c:v>
                </c:pt>
                <c:pt idx="29693">
                  <c:v>-25.963999999999992</c:v>
                </c:pt>
                <c:pt idx="29694">
                  <c:v>-25.961999999999996</c:v>
                </c:pt>
                <c:pt idx="29695">
                  <c:v>-25.959999999999994</c:v>
                </c:pt>
                <c:pt idx="29696">
                  <c:v>-25.957999999999991</c:v>
                </c:pt>
                <c:pt idx="29697">
                  <c:v>-25.955999999999996</c:v>
                </c:pt>
                <c:pt idx="29698">
                  <c:v>-25.953999999999994</c:v>
                </c:pt>
                <c:pt idx="29699">
                  <c:v>-25.951999999999991</c:v>
                </c:pt>
                <c:pt idx="29700">
                  <c:v>-25.949999999999996</c:v>
                </c:pt>
                <c:pt idx="29701">
                  <c:v>-25.947999999999993</c:v>
                </c:pt>
                <c:pt idx="29702">
                  <c:v>-25.945999999999991</c:v>
                </c:pt>
                <c:pt idx="29703">
                  <c:v>-25.943999999999996</c:v>
                </c:pt>
                <c:pt idx="29704">
                  <c:v>-25.941999999999993</c:v>
                </c:pt>
                <c:pt idx="29705">
                  <c:v>-25.939999999999998</c:v>
                </c:pt>
                <c:pt idx="29706">
                  <c:v>-25.937999999999995</c:v>
                </c:pt>
                <c:pt idx="29707">
                  <c:v>-25.935999999999993</c:v>
                </c:pt>
                <c:pt idx="29708">
                  <c:v>-25.933999999999997</c:v>
                </c:pt>
                <c:pt idx="29709">
                  <c:v>-25.931999999999995</c:v>
                </c:pt>
                <c:pt idx="29710">
                  <c:v>-25.929999999999993</c:v>
                </c:pt>
                <c:pt idx="29711">
                  <c:v>-25.927999999999997</c:v>
                </c:pt>
                <c:pt idx="29712">
                  <c:v>-25.925999999999995</c:v>
                </c:pt>
                <c:pt idx="29713">
                  <c:v>-25.923999999999992</c:v>
                </c:pt>
                <c:pt idx="29714">
                  <c:v>-25.921999999999997</c:v>
                </c:pt>
                <c:pt idx="29715">
                  <c:v>-25.919999999999995</c:v>
                </c:pt>
                <c:pt idx="29716">
                  <c:v>-25.917999999999992</c:v>
                </c:pt>
                <c:pt idx="29717">
                  <c:v>-25.915999999999997</c:v>
                </c:pt>
                <c:pt idx="29718">
                  <c:v>-25.913999999999994</c:v>
                </c:pt>
                <c:pt idx="29719">
                  <c:v>-25.911999999999992</c:v>
                </c:pt>
                <c:pt idx="29720">
                  <c:v>-25.909999999999997</c:v>
                </c:pt>
                <c:pt idx="29721">
                  <c:v>-25.907999999999994</c:v>
                </c:pt>
                <c:pt idx="29722">
                  <c:v>-25.905999999999992</c:v>
                </c:pt>
                <c:pt idx="29723">
                  <c:v>-25.903999999999996</c:v>
                </c:pt>
                <c:pt idx="29724">
                  <c:v>-25.901999999999994</c:v>
                </c:pt>
                <c:pt idx="29725">
                  <c:v>-25.899999999999991</c:v>
                </c:pt>
                <c:pt idx="29726">
                  <c:v>-25.897999999999996</c:v>
                </c:pt>
                <c:pt idx="29727">
                  <c:v>-25.895999999999994</c:v>
                </c:pt>
                <c:pt idx="29728">
                  <c:v>-25.893999999999991</c:v>
                </c:pt>
                <c:pt idx="29729">
                  <c:v>-25.891999999999996</c:v>
                </c:pt>
                <c:pt idx="29730">
                  <c:v>-25.889999999999993</c:v>
                </c:pt>
                <c:pt idx="29731">
                  <c:v>-25.887999999999991</c:v>
                </c:pt>
                <c:pt idx="29732">
                  <c:v>-25.885999999999996</c:v>
                </c:pt>
                <c:pt idx="29733">
                  <c:v>-25.883999999999993</c:v>
                </c:pt>
                <c:pt idx="29734">
                  <c:v>-25.881999999999991</c:v>
                </c:pt>
                <c:pt idx="29735">
                  <c:v>-25.879999999999995</c:v>
                </c:pt>
                <c:pt idx="29736">
                  <c:v>-25.877999999999993</c:v>
                </c:pt>
                <c:pt idx="29737">
                  <c:v>-25.875999999999998</c:v>
                </c:pt>
                <c:pt idx="29738">
                  <c:v>-25.873999999999995</c:v>
                </c:pt>
                <c:pt idx="29739">
                  <c:v>-25.871999999999993</c:v>
                </c:pt>
                <c:pt idx="29740">
                  <c:v>-25.869999999999997</c:v>
                </c:pt>
                <c:pt idx="29741">
                  <c:v>-25.867999999999995</c:v>
                </c:pt>
                <c:pt idx="29742">
                  <c:v>-25.865999999999993</c:v>
                </c:pt>
                <c:pt idx="29743">
                  <c:v>-25.863999999999997</c:v>
                </c:pt>
                <c:pt idx="29744">
                  <c:v>-25.861999999999995</c:v>
                </c:pt>
                <c:pt idx="29745">
                  <c:v>-25.859999999999992</c:v>
                </c:pt>
                <c:pt idx="29746">
                  <c:v>-25.857999999999997</c:v>
                </c:pt>
                <c:pt idx="29747">
                  <c:v>-25.855999999999995</c:v>
                </c:pt>
                <c:pt idx="29748">
                  <c:v>-25.853999999999992</c:v>
                </c:pt>
                <c:pt idx="29749">
                  <c:v>-25.851999999999997</c:v>
                </c:pt>
                <c:pt idx="29750">
                  <c:v>-25.849999999999994</c:v>
                </c:pt>
                <c:pt idx="29751">
                  <c:v>-25.847999999999992</c:v>
                </c:pt>
                <c:pt idx="29752">
                  <c:v>-25.845999999999997</c:v>
                </c:pt>
                <c:pt idx="29753">
                  <c:v>-25.843999999999994</c:v>
                </c:pt>
                <c:pt idx="29754">
                  <c:v>-25.841999999999992</c:v>
                </c:pt>
                <c:pt idx="29755">
                  <c:v>-25.839999999999996</c:v>
                </c:pt>
                <c:pt idx="29756">
                  <c:v>-25.837999999999994</c:v>
                </c:pt>
                <c:pt idx="29757">
                  <c:v>-25.835999999999991</c:v>
                </c:pt>
                <c:pt idx="29758">
                  <c:v>-25.833999999999996</c:v>
                </c:pt>
                <c:pt idx="29759">
                  <c:v>-25.831999999999994</c:v>
                </c:pt>
                <c:pt idx="29760">
                  <c:v>-25.829999999999991</c:v>
                </c:pt>
                <c:pt idx="29761">
                  <c:v>-25.827999999999996</c:v>
                </c:pt>
                <c:pt idx="29762">
                  <c:v>-25.825999999999993</c:v>
                </c:pt>
                <c:pt idx="29763">
                  <c:v>-25.823999999999991</c:v>
                </c:pt>
                <c:pt idx="29764">
                  <c:v>-25.821999999999996</c:v>
                </c:pt>
                <c:pt idx="29765">
                  <c:v>-25.819999999999993</c:v>
                </c:pt>
                <c:pt idx="29766">
                  <c:v>-25.817999999999998</c:v>
                </c:pt>
                <c:pt idx="29767">
                  <c:v>-25.815999999999995</c:v>
                </c:pt>
                <c:pt idx="29768">
                  <c:v>-25.813999999999993</c:v>
                </c:pt>
                <c:pt idx="29769">
                  <c:v>-25.811999999999998</c:v>
                </c:pt>
                <c:pt idx="29770">
                  <c:v>-25.809999999999995</c:v>
                </c:pt>
                <c:pt idx="29771">
                  <c:v>-25.807999999999993</c:v>
                </c:pt>
                <c:pt idx="29772">
                  <c:v>-25.805999999999997</c:v>
                </c:pt>
                <c:pt idx="29773">
                  <c:v>-25.803999999999995</c:v>
                </c:pt>
                <c:pt idx="29774">
                  <c:v>-25.801999999999992</c:v>
                </c:pt>
                <c:pt idx="29775">
                  <c:v>-25.799999999999997</c:v>
                </c:pt>
                <c:pt idx="29776">
                  <c:v>-25.797999999999995</c:v>
                </c:pt>
                <c:pt idx="29777">
                  <c:v>-25.795999999999992</c:v>
                </c:pt>
                <c:pt idx="29778">
                  <c:v>-25.793999999999997</c:v>
                </c:pt>
                <c:pt idx="29779">
                  <c:v>-25.791999999999994</c:v>
                </c:pt>
                <c:pt idx="29780">
                  <c:v>-25.789999999999992</c:v>
                </c:pt>
                <c:pt idx="29781">
                  <c:v>-25.787999999999997</c:v>
                </c:pt>
                <c:pt idx="29782">
                  <c:v>-25.785999999999994</c:v>
                </c:pt>
                <c:pt idx="29783">
                  <c:v>-25.783999999999992</c:v>
                </c:pt>
                <c:pt idx="29784">
                  <c:v>-25.781999999999996</c:v>
                </c:pt>
                <c:pt idx="29785">
                  <c:v>-25.779999999999994</c:v>
                </c:pt>
                <c:pt idx="29786">
                  <c:v>-25.777999999999992</c:v>
                </c:pt>
                <c:pt idx="29787">
                  <c:v>-25.775999999999996</c:v>
                </c:pt>
                <c:pt idx="29788">
                  <c:v>-25.773999999999994</c:v>
                </c:pt>
                <c:pt idx="29789">
                  <c:v>-25.771999999999991</c:v>
                </c:pt>
                <c:pt idx="29790">
                  <c:v>-25.769999999999996</c:v>
                </c:pt>
                <c:pt idx="29791">
                  <c:v>-25.767999999999994</c:v>
                </c:pt>
                <c:pt idx="29792">
                  <c:v>-25.765999999999991</c:v>
                </c:pt>
                <c:pt idx="29793">
                  <c:v>-25.763999999999996</c:v>
                </c:pt>
                <c:pt idx="29794">
                  <c:v>-25.761999999999993</c:v>
                </c:pt>
                <c:pt idx="29795">
                  <c:v>-25.759999999999991</c:v>
                </c:pt>
                <c:pt idx="29796">
                  <c:v>-25.757999999999996</c:v>
                </c:pt>
                <c:pt idx="29797">
                  <c:v>-25.755999999999993</c:v>
                </c:pt>
                <c:pt idx="29798">
                  <c:v>-25.753999999999998</c:v>
                </c:pt>
                <c:pt idx="29799">
                  <c:v>-25.751999999999995</c:v>
                </c:pt>
                <c:pt idx="29800">
                  <c:v>-25.749999999999993</c:v>
                </c:pt>
                <c:pt idx="29801">
                  <c:v>-25.747999999999998</c:v>
                </c:pt>
                <c:pt idx="29802">
                  <c:v>-25.745999999999995</c:v>
                </c:pt>
                <c:pt idx="29803">
                  <c:v>-25.743999999999993</c:v>
                </c:pt>
                <c:pt idx="29804">
                  <c:v>-25.741999999999997</c:v>
                </c:pt>
                <c:pt idx="29805">
                  <c:v>-25.739999999999995</c:v>
                </c:pt>
                <c:pt idx="29806">
                  <c:v>-25.737999999999992</c:v>
                </c:pt>
                <c:pt idx="29807">
                  <c:v>-25.735999999999997</c:v>
                </c:pt>
                <c:pt idx="29808">
                  <c:v>-25.733999999999995</c:v>
                </c:pt>
                <c:pt idx="29809">
                  <c:v>-25.731999999999992</c:v>
                </c:pt>
                <c:pt idx="29810">
                  <c:v>-25.729999999999997</c:v>
                </c:pt>
                <c:pt idx="29811">
                  <c:v>-25.727999999999994</c:v>
                </c:pt>
                <c:pt idx="29812">
                  <c:v>-25.725999999999992</c:v>
                </c:pt>
                <c:pt idx="29813">
                  <c:v>-25.723999999999997</c:v>
                </c:pt>
                <c:pt idx="29814">
                  <c:v>-25.721999999999994</c:v>
                </c:pt>
                <c:pt idx="29815">
                  <c:v>-25.719999999999992</c:v>
                </c:pt>
                <c:pt idx="29816">
                  <c:v>-25.717999999999996</c:v>
                </c:pt>
                <c:pt idx="29817">
                  <c:v>-25.715999999999994</c:v>
                </c:pt>
                <c:pt idx="29818">
                  <c:v>-25.713999999999992</c:v>
                </c:pt>
                <c:pt idx="29819">
                  <c:v>-25.711999999999996</c:v>
                </c:pt>
                <c:pt idx="29820">
                  <c:v>-25.709999999999994</c:v>
                </c:pt>
                <c:pt idx="29821">
                  <c:v>-25.707999999999991</c:v>
                </c:pt>
                <c:pt idx="29822">
                  <c:v>-25.705999999999996</c:v>
                </c:pt>
                <c:pt idx="29823">
                  <c:v>-25.703999999999994</c:v>
                </c:pt>
                <c:pt idx="29824">
                  <c:v>-25.701999999999991</c:v>
                </c:pt>
                <c:pt idx="29825">
                  <c:v>-25.699999999999996</c:v>
                </c:pt>
                <c:pt idx="29826">
                  <c:v>-25.697999999999993</c:v>
                </c:pt>
                <c:pt idx="29827">
                  <c:v>-25.695999999999991</c:v>
                </c:pt>
                <c:pt idx="29828">
                  <c:v>-25.693999999999996</c:v>
                </c:pt>
                <c:pt idx="29829">
                  <c:v>-25.691999999999993</c:v>
                </c:pt>
                <c:pt idx="29830">
                  <c:v>-25.689999999999998</c:v>
                </c:pt>
                <c:pt idx="29831">
                  <c:v>-25.687999999999995</c:v>
                </c:pt>
                <c:pt idx="29832">
                  <c:v>-25.685999999999993</c:v>
                </c:pt>
                <c:pt idx="29833">
                  <c:v>-25.683999999999997</c:v>
                </c:pt>
                <c:pt idx="29834">
                  <c:v>-25.681999999999995</c:v>
                </c:pt>
                <c:pt idx="29835">
                  <c:v>-25.679999999999993</c:v>
                </c:pt>
                <c:pt idx="29836">
                  <c:v>-25.677999999999997</c:v>
                </c:pt>
                <c:pt idx="29837">
                  <c:v>-25.675999999999995</c:v>
                </c:pt>
                <c:pt idx="29838">
                  <c:v>-25.673999999999992</c:v>
                </c:pt>
                <c:pt idx="29839">
                  <c:v>-25.671999999999997</c:v>
                </c:pt>
                <c:pt idx="29840">
                  <c:v>-25.669999999999995</c:v>
                </c:pt>
                <c:pt idx="29841">
                  <c:v>-25.667999999999992</c:v>
                </c:pt>
                <c:pt idx="29842">
                  <c:v>-25.665999999999997</c:v>
                </c:pt>
                <c:pt idx="29843">
                  <c:v>-25.663999999999994</c:v>
                </c:pt>
                <c:pt idx="29844">
                  <c:v>-25.661999999999992</c:v>
                </c:pt>
                <c:pt idx="29845">
                  <c:v>-25.659999999999997</c:v>
                </c:pt>
                <c:pt idx="29846">
                  <c:v>-25.657999999999994</c:v>
                </c:pt>
                <c:pt idx="29847">
                  <c:v>-25.655999999999992</c:v>
                </c:pt>
                <c:pt idx="29848">
                  <c:v>-25.653999999999996</c:v>
                </c:pt>
                <c:pt idx="29849">
                  <c:v>-25.651999999999994</c:v>
                </c:pt>
                <c:pt idx="29850">
                  <c:v>-25.649999999999991</c:v>
                </c:pt>
                <c:pt idx="29851">
                  <c:v>-25.647999999999996</c:v>
                </c:pt>
                <c:pt idx="29852">
                  <c:v>-25.645999999999994</c:v>
                </c:pt>
                <c:pt idx="29853">
                  <c:v>-25.643999999999991</c:v>
                </c:pt>
                <c:pt idx="29854">
                  <c:v>-25.641999999999996</c:v>
                </c:pt>
                <c:pt idx="29855">
                  <c:v>-25.639999999999993</c:v>
                </c:pt>
                <c:pt idx="29856">
                  <c:v>-25.637999999999991</c:v>
                </c:pt>
                <c:pt idx="29857">
                  <c:v>-25.635999999999996</c:v>
                </c:pt>
                <c:pt idx="29858">
                  <c:v>-25.633999999999993</c:v>
                </c:pt>
                <c:pt idx="29859">
                  <c:v>-25.631999999999991</c:v>
                </c:pt>
                <c:pt idx="29860">
                  <c:v>-25.629999999999995</c:v>
                </c:pt>
                <c:pt idx="29861">
                  <c:v>-25.627999999999993</c:v>
                </c:pt>
                <c:pt idx="29862">
                  <c:v>-25.625999999999998</c:v>
                </c:pt>
                <c:pt idx="29863">
                  <c:v>-25.623999999999995</c:v>
                </c:pt>
                <c:pt idx="29864">
                  <c:v>-25.621999999999993</c:v>
                </c:pt>
                <c:pt idx="29865">
                  <c:v>-25.619999999999997</c:v>
                </c:pt>
                <c:pt idx="29866">
                  <c:v>-25.617999999999995</c:v>
                </c:pt>
                <c:pt idx="29867">
                  <c:v>-25.615999999999993</c:v>
                </c:pt>
                <c:pt idx="29868">
                  <c:v>-25.613999999999997</c:v>
                </c:pt>
                <c:pt idx="29869">
                  <c:v>-25.611999999999995</c:v>
                </c:pt>
                <c:pt idx="29870">
                  <c:v>-25.609999999999992</c:v>
                </c:pt>
                <c:pt idx="29871">
                  <c:v>-25.607999999999997</c:v>
                </c:pt>
                <c:pt idx="29872">
                  <c:v>-25.605999999999995</c:v>
                </c:pt>
                <c:pt idx="29873">
                  <c:v>-25.603999999999992</c:v>
                </c:pt>
                <c:pt idx="29874">
                  <c:v>-25.601999999999997</c:v>
                </c:pt>
                <c:pt idx="29875">
                  <c:v>-25.599999999999994</c:v>
                </c:pt>
                <c:pt idx="29876">
                  <c:v>-25.597999999999992</c:v>
                </c:pt>
                <c:pt idx="29877">
                  <c:v>-25.595999999999997</c:v>
                </c:pt>
                <c:pt idx="29878">
                  <c:v>-25.593999999999994</c:v>
                </c:pt>
                <c:pt idx="29879">
                  <c:v>-25.591999999999992</c:v>
                </c:pt>
                <c:pt idx="29880">
                  <c:v>-25.589999999999996</c:v>
                </c:pt>
                <c:pt idx="29881">
                  <c:v>-25.587999999999994</c:v>
                </c:pt>
                <c:pt idx="29882">
                  <c:v>-25.585999999999991</c:v>
                </c:pt>
                <c:pt idx="29883">
                  <c:v>-25.583999999999996</c:v>
                </c:pt>
                <c:pt idx="29884">
                  <c:v>-25.581999999999994</c:v>
                </c:pt>
                <c:pt idx="29885">
                  <c:v>-25.579999999999991</c:v>
                </c:pt>
                <c:pt idx="29886">
                  <c:v>-25.577999999999996</c:v>
                </c:pt>
                <c:pt idx="29887">
                  <c:v>-25.575999999999993</c:v>
                </c:pt>
                <c:pt idx="29888">
                  <c:v>-25.573999999999991</c:v>
                </c:pt>
                <c:pt idx="29889">
                  <c:v>-25.571999999999996</c:v>
                </c:pt>
                <c:pt idx="29890">
                  <c:v>-25.569999999999993</c:v>
                </c:pt>
                <c:pt idx="29891">
                  <c:v>-25.567999999999998</c:v>
                </c:pt>
                <c:pt idx="29892">
                  <c:v>-25.565999999999995</c:v>
                </c:pt>
                <c:pt idx="29893">
                  <c:v>-25.563999999999993</c:v>
                </c:pt>
                <c:pt idx="29894">
                  <c:v>-25.561999999999998</c:v>
                </c:pt>
                <c:pt idx="29895">
                  <c:v>-25.559999999999995</c:v>
                </c:pt>
                <c:pt idx="29896">
                  <c:v>-25.557999999999993</c:v>
                </c:pt>
                <c:pt idx="29897">
                  <c:v>-25.555999999999997</c:v>
                </c:pt>
                <c:pt idx="29898">
                  <c:v>-25.553999999999995</c:v>
                </c:pt>
                <c:pt idx="29899">
                  <c:v>-25.551999999999992</c:v>
                </c:pt>
                <c:pt idx="29900">
                  <c:v>-25.549999999999997</c:v>
                </c:pt>
                <c:pt idx="29901">
                  <c:v>-25.547999999999995</c:v>
                </c:pt>
                <c:pt idx="29902">
                  <c:v>-25.545999999999992</c:v>
                </c:pt>
                <c:pt idx="29903">
                  <c:v>-25.543999999999997</c:v>
                </c:pt>
                <c:pt idx="29904">
                  <c:v>-25.541999999999994</c:v>
                </c:pt>
                <c:pt idx="29905">
                  <c:v>-25.539999999999992</c:v>
                </c:pt>
                <c:pt idx="29906">
                  <c:v>-25.537999999999997</c:v>
                </c:pt>
                <c:pt idx="29907">
                  <c:v>-25.535999999999994</c:v>
                </c:pt>
                <c:pt idx="29908">
                  <c:v>-25.533999999999992</c:v>
                </c:pt>
                <c:pt idx="29909">
                  <c:v>-25.531999999999996</c:v>
                </c:pt>
                <c:pt idx="29910">
                  <c:v>-25.529999999999994</c:v>
                </c:pt>
                <c:pt idx="29911">
                  <c:v>-25.527999999999992</c:v>
                </c:pt>
                <c:pt idx="29912">
                  <c:v>-25.525999999999996</c:v>
                </c:pt>
                <c:pt idx="29913">
                  <c:v>-25.523999999999994</c:v>
                </c:pt>
                <c:pt idx="29914">
                  <c:v>-25.521999999999991</c:v>
                </c:pt>
                <c:pt idx="29915">
                  <c:v>-25.519999999999996</c:v>
                </c:pt>
                <c:pt idx="29916">
                  <c:v>-25.517999999999994</c:v>
                </c:pt>
                <c:pt idx="29917">
                  <c:v>-25.515999999999991</c:v>
                </c:pt>
                <c:pt idx="29918">
                  <c:v>-25.513999999999996</c:v>
                </c:pt>
                <c:pt idx="29919">
                  <c:v>-25.511999999999993</c:v>
                </c:pt>
                <c:pt idx="29920">
                  <c:v>-25.509999999999991</c:v>
                </c:pt>
                <c:pt idx="29921">
                  <c:v>-25.507999999999996</c:v>
                </c:pt>
                <c:pt idx="29922">
                  <c:v>-25.505999999999993</c:v>
                </c:pt>
                <c:pt idx="29923">
                  <c:v>-25.503999999999998</c:v>
                </c:pt>
                <c:pt idx="29924">
                  <c:v>-25.501999999999995</c:v>
                </c:pt>
                <c:pt idx="29925">
                  <c:v>-25.499999999999993</c:v>
                </c:pt>
                <c:pt idx="29926">
                  <c:v>-25.497999999999998</c:v>
                </c:pt>
                <c:pt idx="29927">
                  <c:v>-25.495999999999995</c:v>
                </c:pt>
                <c:pt idx="29928">
                  <c:v>-25.493999999999993</c:v>
                </c:pt>
                <c:pt idx="29929">
                  <c:v>-25.491999999999997</c:v>
                </c:pt>
                <c:pt idx="29930">
                  <c:v>-25.489999999999995</c:v>
                </c:pt>
                <c:pt idx="29931">
                  <c:v>-25.487999999999992</c:v>
                </c:pt>
                <c:pt idx="29932">
                  <c:v>-25.485999999999997</c:v>
                </c:pt>
                <c:pt idx="29933">
                  <c:v>-25.483999999999995</c:v>
                </c:pt>
                <c:pt idx="29934">
                  <c:v>-25.481999999999992</c:v>
                </c:pt>
                <c:pt idx="29935">
                  <c:v>-25.479999999999997</c:v>
                </c:pt>
                <c:pt idx="29936">
                  <c:v>-25.477999999999994</c:v>
                </c:pt>
                <c:pt idx="29937">
                  <c:v>-25.475999999999992</c:v>
                </c:pt>
                <c:pt idx="29938">
                  <c:v>-25.473999999999997</c:v>
                </c:pt>
                <c:pt idx="29939">
                  <c:v>-25.471999999999994</c:v>
                </c:pt>
                <c:pt idx="29940">
                  <c:v>-25.469999999999992</c:v>
                </c:pt>
                <c:pt idx="29941">
                  <c:v>-25.467999999999996</c:v>
                </c:pt>
                <c:pt idx="29942">
                  <c:v>-25.465999999999994</c:v>
                </c:pt>
                <c:pt idx="29943">
                  <c:v>-25.463999999999992</c:v>
                </c:pt>
                <c:pt idx="29944">
                  <c:v>-25.461999999999996</c:v>
                </c:pt>
                <c:pt idx="29945">
                  <c:v>-25.459999999999994</c:v>
                </c:pt>
                <c:pt idx="29946">
                  <c:v>-25.457999999999991</c:v>
                </c:pt>
                <c:pt idx="29947">
                  <c:v>-25.455999999999996</c:v>
                </c:pt>
                <c:pt idx="29948">
                  <c:v>-25.453999999999994</c:v>
                </c:pt>
                <c:pt idx="29949">
                  <c:v>-25.451999999999991</c:v>
                </c:pt>
                <c:pt idx="29950">
                  <c:v>-25.449999999999996</c:v>
                </c:pt>
                <c:pt idx="29951">
                  <c:v>-25.447999999999993</c:v>
                </c:pt>
                <c:pt idx="29952">
                  <c:v>-25.445999999999991</c:v>
                </c:pt>
                <c:pt idx="29953">
                  <c:v>-25.443999999999996</c:v>
                </c:pt>
                <c:pt idx="29954">
                  <c:v>-25.441999999999993</c:v>
                </c:pt>
                <c:pt idx="29955">
                  <c:v>-25.439999999999998</c:v>
                </c:pt>
                <c:pt idx="29956">
                  <c:v>-25.437999999999995</c:v>
                </c:pt>
                <c:pt idx="29957">
                  <c:v>-25.435999999999993</c:v>
                </c:pt>
                <c:pt idx="29958">
                  <c:v>-25.433999999999997</c:v>
                </c:pt>
                <c:pt idx="29959">
                  <c:v>-25.431999999999995</c:v>
                </c:pt>
                <c:pt idx="29960">
                  <c:v>-25.429999999999993</c:v>
                </c:pt>
                <c:pt idx="29961">
                  <c:v>-25.427999999999997</c:v>
                </c:pt>
                <c:pt idx="29962">
                  <c:v>-25.425999999999995</c:v>
                </c:pt>
                <c:pt idx="29963">
                  <c:v>-25.423999999999992</c:v>
                </c:pt>
                <c:pt idx="29964">
                  <c:v>-25.421999999999997</c:v>
                </c:pt>
                <c:pt idx="29965">
                  <c:v>-25.419999999999995</c:v>
                </c:pt>
                <c:pt idx="29966">
                  <c:v>-25.417999999999992</c:v>
                </c:pt>
                <c:pt idx="29967">
                  <c:v>-25.415999999999997</c:v>
                </c:pt>
                <c:pt idx="29968">
                  <c:v>-25.413999999999994</c:v>
                </c:pt>
                <c:pt idx="29969">
                  <c:v>-25.411999999999992</c:v>
                </c:pt>
                <c:pt idx="29970">
                  <c:v>-25.409999999999997</c:v>
                </c:pt>
                <c:pt idx="29971">
                  <c:v>-25.407999999999994</c:v>
                </c:pt>
                <c:pt idx="29972">
                  <c:v>-25.405999999999992</c:v>
                </c:pt>
                <c:pt idx="29973">
                  <c:v>-25.403999999999996</c:v>
                </c:pt>
                <c:pt idx="29974">
                  <c:v>-25.401999999999994</c:v>
                </c:pt>
                <c:pt idx="29975">
                  <c:v>-25.399999999999991</c:v>
                </c:pt>
                <c:pt idx="29976">
                  <c:v>-25.397999999999996</c:v>
                </c:pt>
                <c:pt idx="29977">
                  <c:v>-25.395999999999994</c:v>
                </c:pt>
                <c:pt idx="29978">
                  <c:v>-25.393999999999991</c:v>
                </c:pt>
                <c:pt idx="29979">
                  <c:v>-25.391999999999996</c:v>
                </c:pt>
                <c:pt idx="29980">
                  <c:v>-25.389999999999993</c:v>
                </c:pt>
                <c:pt idx="29981">
                  <c:v>-25.387999999999991</c:v>
                </c:pt>
                <c:pt idx="29982">
                  <c:v>-25.385999999999996</c:v>
                </c:pt>
                <c:pt idx="29983">
                  <c:v>-25.383999999999993</c:v>
                </c:pt>
                <c:pt idx="29984">
                  <c:v>-25.381999999999991</c:v>
                </c:pt>
                <c:pt idx="29985">
                  <c:v>-25.379999999999995</c:v>
                </c:pt>
                <c:pt idx="29986">
                  <c:v>-25.377999999999993</c:v>
                </c:pt>
                <c:pt idx="29987">
                  <c:v>-25.375999999999998</c:v>
                </c:pt>
                <c:pt idx="29988">
                  <c:v>-25.373999999999995</c:v>
                </c:pt>
                <c:pt idx="29989">
                  <c:v>-25.371999999999993</c:v>
                </c:pt>
                <c:pt idx="29990">
                  <c:v>-25.369999999999997</c:v>
                </c:pt>
                <c:pt idx="29991">
                  <c:v>-25.367999999999995</c:v>
                </c:pt>
                <c:pt idx="29992">
                  <c:v>-25.365999999999993</c:v>
                </c:pt>
                <c:pt idx="29993">
                  <c:v>-25.363999999999997</c:v>
                </c:pt>
                <c:pt idx="29994">
                  <c:v>-25.361999999999995</c:v>
                </c:pt>
                <c:pt idx="29995">
                  <c:v>-25.359999999999992</c:v>
                </c:pt>
                <c:pt idx="29996">
                  <c:v>-25.357999999999997</c:v>
                </c:pt>
                <c:pt idx="29997">
                  <c:v>-25.355999999999995</c:v>
                </c:pt>
                <c:pt idx="29998">
                  <c:v>-25.353999999999992</c:v>
                </c:pt>
                <c:pt idx="29999">
                  <c:v>-25.351999999999997</c:v>
                </c:pt>
                <c:pt idx="30000">
                  <c:v>-25.349999999999994</c:v>
                </c:pt>
                <c:pt idx="30001">
                  <c:v>-25.347999999999992</c:v>
                </c:pt>
                <c:pt idx="30002">
                  <c:v>-25.345999999999997</c:v>
                </c:pt>
                <c:pt idx="30003">
                  <c:v>-25.343999999999994</c:v>
                </c:pt>
                <c:pt idx="30004">
                  <c:v>-25.341999999999992</c:v>
                </c:pt>
                <c:pt idx="30005">
                  <c:v>-25.339999999999996</c:v>
                </c:pt>
                <c:pt idx="30006">
                  <c:v>-25.337999999999994</c:v>
                </c:pt>
                <c:pt idx="30007">
                  <c:v>-25.335999999999991</c:v>
                </c:pt>
                <c:pt idx="30008">
                  <c:v>-25.333999999999996</c:v>
                </c:pt>
                <c:pt idx="30009">
                  <c:v>-25.331999999999994</c:v>
                </c:pt>
                <c:pt idx="30010">
                  <c:v>-25.329999999999991</c:v>
                </c:pt>
                <c:pt idx="30011">
                  <c:v>-25.327999999999996</c:v>
                </c:pt>
                <c:pt idx="30012">
                  <c:v>-25.325999999999993</c:v>
                </c:pt>
                <c:pt idx="30013">
                  <c:v>-25.323999999999991</c:v>
                </c:pt>
                <c:pt idx="30014">
                  <c:v>-25.321999999999996</c:v>
                </c:pt>
                <c:pt idx="30015">
                  <c:v>-25.319999999999993</c:v>
                </c:pt>
                <c:pt idx="30016">
                  <c:v>-25.317999999999998</c:v>
                </c:pt>
                <c:pt idx="30017">
                  <c:v>-25.315999999999995</c:v>
                </c:pt>
                <c:pt idx="30018">
                  <c:v>-25.313999999999993</c:v>
                </c:pt>
                <c:pt idx="30019">
                  <c:v>-25.311999999999998</c:v>
                </c:pt>
                <c:pt idx="30020">
                  <c:v>-25.309999999999995</c:v>
                </c:pt>
                <c:pt idx="30021">
                  <c:v>-25.307999999999993</c:v>
                </c:pt>
                <c:pt idx="30022">
                  <c:v>-25.305999999999997</c:v>
                </c:pt>
                <c:pt idx="30023">
                  <c:v>-25.303999999999995</c:v>
                </c:pt>
                <c:pt idx="30024">
                  <c:v>-25.301999999999992</c:v>
                </c:pt>
                <c:pt idx="30025">
                  <c:v>-25.299999999999997</c:v>
                </c:pt>
                <c:pt idx="30026">
                  <c:v>-25.297999999999995</c:v>
                </c:pt>
                <c:pt idx="30027">
                  <c:v>-25.295999999999992</c:v>
                </c:pt>
                <c:pt idx="30028">
                  <c:v>-25.293999999999997</c:v>
                </c:pt>
                <c:pt idx="30029">
                  <c:v>-25.291999999999994</c:v>
                </c:pt>
                <c:pt idx="30030">
                  <c:v>-25.289999999999992</c:v>
                </c:pt>
                <c:pt idx="30031">
                  <c:v>-25.287999999999997</c:v>
                </c:pt>
                <c:pt idx="30032">
                  <c:v>-25.285999999999994</c:v>
                </c:pt>
                <c:pt idx="30033">
                  <c:v>-25.283999999999992</c:v>
                </c:pt>
                <c:pt idx="30034">
                  <c:v>-25.281999999999996</c:v>
                </c:pt>
                <c:pt idx="30035">
                  <c:v>-25.279999999999994</c:v>
                </c:pt>
                <c:pt idx="30036">
                  <c:v>-25.277999999999992</c:v>
                </c:pt>
                <c:pt idx="30037">
                  <c:v>-25.275999999999996</c:v>
                </c:pt>
                <c:pt idx="30038">
                  <c:v>-25.273999999999994</c:v>
                </c:pt>
                <c:pt idx="30039">
                  <c:v>-25.271999999999991</c:v>
                </c:pt>
                <c:pt idx="30040">
                  <c:v>-25.269999999999996</c:v>
                </c:pt>
                <c:pt idx="30041">
                  <c:v>-25.267999999999994</c:v>
                </c:pt>
                <c:pt idx="30042">
                  <c:v>-25.265999999999991</c:v>
                </c:pt>
                <c:pt idx="30043">
                  <c:v>-25.263999999999996</c:v>
                </c:pt>
                <c:pt idx="30044">
                  <c:v>-25.261999999999993</c:v>
                </c:pt>
                <c:pt idx="30045">
                  <c:v>-25.259999999999991</c:v>
                </c:pt>
                <c:pt idx="30046">
                  <c:v>-25.257999999999996</c:v>
                </c:pt>
                <c:pt idx="30047">
                  <c:v>-25.255999999999993</c:v>
                </c:pt>
                <c:pt idx="30048">
                  <c:v>-25.253999999999998</c:v>
                </c:pt>
                <c:pt idx="30049">
                  <c:v>-25.251999999999995</c:v>
                </c:pt>
                <c:pt idx="30050">
                  <c:v>-25.249999999999993</c:v>
                </c:pt>
                <c:pt idx="30051">
                  <c:v>-25.247999999999998</c:v>
                </c:pt>
                <c:pt idx="30052">
                  <c:v>-25.245999999999995</c:v>
                </c:pt>
                <c:pt idx="30053">
                  <c:v>-25.243999999999993</c:v>
                </c:pt>
                <c:pt idx="30054">
                  <c:v>-25.241999999999997</c:v>
                </c:pt>
                <c:pt idx="30055">
                  <c:v>-25.239999999999995</c:v>
                </c:pt>
                <c:pt idx="30056">
                  <c:v>-25.237999999999992</c:v>
                </c:pt>
                <c:pt idx="30057">
                  <c:v>-25.235999999999997</c:v>
                </c:pt>
                <c:pt idx="30058">
                  <c:v>-25.233999999999995</c:v>
                </c:pt>
                <c:pt idx="30059">
                  <c:v>-25.231999999999992</c:v>
                </c:pt>
                <c:pt idx="30060">
                  <c:v>-25.229999999999997</c:v>
                </c:pt>
                <c:pt idx="30061">
                  <c:v>-25.227999999999994</c:v>
                </c:pt>
                <c:pt idx="30062">
                  <c:v>-25.225999999999992</c:v>
                </c:pt>
                <c:pt idx="30063">
                  <c:v>-25.223999999999997</c:v>
                </c:pt>
                <c:pt idx="30064">
                  <c:v>-25.221999999999994</c:v>
                </c:pt>
                <c:pt idx="30065">
                  <c:v>-25.219999999999992</c:v>
                </c:pt>
                <c:pt idx="30066">
                  <c:v>-25.217999999999996</c:v>
                </c:pt>
                <c:pt idx="30067">
                  <c:v>-25.215999999999994</c:v>
                </c:pt>
                <c:pt idx="30068">
                  <c:v>-25.213999999999992</c:v>
                </c:pt>
                <c:pt idx="30069">
                  <c:v>-25.211999999999996</c:v>
                </c:pt>
                <c:pt idx="30070">
                  <c:v>-25.209999999999994</c:v>
                </c:pt>
                <c:pt idx="30071">
                  <c:v>-25.207999999999991</c:v>
                </c:pt>
                <c:pt idx="30072">
                  <c:v>-25.205999999999996</c:v>
                </c:pt>
                <c:pt idx="30073">
                  <c:v>-25.203999999999994</c:v>
                </c:pt>
                <c:pt idx="30074">
                  <c:v>-25.201999999999991</c:v>
                </c:pt>
                <c:pt idx="30075">
                  <c:v>-25.199999999999996</c:v>
                </c:pt>
                <c:pt idx="30076">
                  <c:v>-25.197999999999993</c:v>
                </c:pt>
                <c:pt idx="30077">
                  <c:v>-25.195999999999991</c:v>
                </c:pt>
                <c:pt idx="30078">
                  <c:v>-25.193999999999996</c:v>
                </c:pt>
                <c:pt idx="30079">
                  <c:v>-25.191999999999993</c:v>
                </c:pt>
                <c:pt idx="30080">
                  <c:v>-25.189999999999998</c:v>
                </c:pt>
                <c:pt idx="30081">
                  <c:v>-25.187999999999995</c:v>
                </c:pt>
                <c:pt idx="30082">
                  <c:v>-25.185999999999993</c:v>
                </c:pt>
                <c:pt idx="30083">
                  <c:v>-25.183999999999997</c:v>
                </c:pt>
                <c:pt idx="30084">
                  <c:v>-25.181999999999995</c:v>
                </c:pt>
                <c:pt idx="30085">
                  <c:v>-25.179999999999993</c:v>
                </c:pt>
                <c:pt idx="30086">
                  <c:v>-25.177999999999997</c:v>
                </c:pt>
                <c:pt idx="30087">
                  <c:v>-25.175999999999995</c:v>
                </c:pt>
                <c:pt idx="30088">
                  <c:v>-25.173999999999992</c:v>
                </c:pt>
                <c:pt idx="30089">
                  <c:v>-25.171999999999997</c:v>
                </c:pt>
                <c:pt idx="30090">
                  <c:v>-25.169999999999995</c:v>
                </c:pt>
                <c:pt idx="30091">
                  <c:v>-25.167999999999992</c:v>
                </c:pt>
                <c:pt idx="30092">
                  <c:v>-25.165999999999997</c:v>
                </c:pt>
                <c:pt idx="30093">
                  <c:v>-25.163999999999994</c:v>
                </c:pt>
                <c:pt idx="30094">
                  <c:v>-25.161999999999992</c:v>
                </c:pt>
                <c:pt idx="30095">
                  <c:v>-25.159999999999997</c:v>
                </c:pt>
                <c:pt idx="30096">
                  <c:v>-25.157999999999994</c:v>
                </c:pt>
                <c:pt idx="30097">
                  <c:v>-25.155999999999992</c:v>
                </c:pt>
                <c:pt idx="30098">
                  <c:v>-25.153999999999996</c:v>
                </c:pt>
                <c:pt idx="30099">
                  <c:v>-25.151999999999994</c:v>
                </c:pt>
                <c:pt idx="30100">
                  <c:v>-25.149999999999991</c:v>
                </c:pt>
                <c:pt idx="30101">
                  <c:v>-25.147999999999996</c:v>
                </c:pt>
                <c:pt idx="30102">
                  <c:v>-25.145999999999994</c:v>
                </c:pt>
                <c:pt idx="30103">
                  <c:v>-25.143999999999991</c:v>
                </c:pt>
                <c:pt idx="30104">
                  <c:v>-25.141999999999996</c:v>
                </c:pt>
                <c:pt idx="30105">
                  <c:v>-25.139999999999993</c:v>
                </c:pt>
                <c:pt idx="30106">
                  <c:v>-25.137999999999991</c:v>
                </c:pt>
                <c:pt idx="30107">
                  <c:v>-25.135999999999996</c:v>
                </c:pt>
                <c:pt idx="30108">
                  <c:v>-25.133999999999993</c:v>
                </c:pt>
                <c:pt idx="30109">
                  <c:v>-25.131999999999991</c:v>
                </c:pt>
                <c:pt idx="30110">
                  <c:v>-25.129999999999995</c:v>
                </c:pt>
                <c:pt idx="30111">
                  <c:v>-25.127999999999993</c:v>
                </c:pt>
                <c:pt idx="30112">
                  <c:v>-25.125999999999998</c:v>
                </c:pt>
                <c:pt idx="30113">
                  <c:v>-25.123999999999995</c:v>
                </c:pt>
                <c:pt idx="30114">
                  <c:v>-25.121999999999993</c:v>
                </c:pt>
                <c:pt idx="30115">
                  <c:v>-25.119999999999997</c:v>
                </c:pt>
                <c:pt idx="30116">
                  <c:v>-25.117999999999995</c:v>
                </c:pt>
                <c:pt idx="30117">
                  <c:v>-25.115999999999993</c:v>
                </c:pt>
                <c:pt idx="30118">
                  <c:v>-25.113999999999997</c:v>
                </c:pt>
                <c:pt idx="30119">
                  <c:v>-25.111999999999995</c:v>
                </c:pt>
                <c:pt idx="30120">
                  <c:v>-25.109999999999992</c:v>
                </c:pt>
                <c:pt idx="30121">
                  <c:v>-25.107999999999997</c:v>
                </c:pt>
                <c:pt idx="30122">
                  <c:v>-25.105999999999995</c:v>
                </c:pt>
                <c:pt idx="30123">
                  <c:v>-25.103999999999992</c:v>
                </c:pt>
                <c:pt idx="30124">
                  <c:v>-25.101999999999997</c:v>
                </c:pt>
                <c:pt idx="30125">
                  <c:v>-25.099999999999994</c:v>
                </c:pt>
                <c:pt idx="30126">
                  <c:v>-25.097999999999992</c:v>
                </c:pt>
                <c:pt idx="30127">
                  <c:v>-25.095999999999997</c:v>
                </c:pt>
                <c:pt idx="30128">
                  <c:v>-25.093999999999994</c:v>
                </c:pt>
                <c:pt idx="30129">
                  <c:v>-25.091999999999992</c:v>
                </c:pt>
                <c:pt idx="30130">
                  <c:v>-25.089999999999996</c:v>
                </c:pt>
                <c:pt idx="30131">
                  <c:v>-25.087999999999994</c:v>
                </c:pt>
                <c:pt idx="30132">
                  <c:v>-25.085999999999991</c:v>
                </c:pt>
                <c:pt idx="30133">
                  <c:v>-25.083999999999996</c:v>
                </c:pt>
                <c:pt idx="30134">
                  <c:v>-25.081999999999994</c:v>
                </c:pt>
                <c:pt idx="30135">
                  <c:v>-25.079999999999991</c:v>
                </c:pt>
                <c:pt idx="30136">
                  <c:v>-25.077999999999996</c:v>
                </c:pt>
                <c:pt idx="30137">
                  <c:v>-25.075999999999993</c:v>
                </c:pt>
                <c:pt idx="30138">
                  <c:v>-25.073999999999991</c:v>
                </c:pt>
                <c:pt idx="30139">
                  <c:v>-25.071999999999996</c:v>
                </c:pt>
                <c:pt idx="30140">
                  <c:v>-25.069999999999993</c:v>
                </c:pt>
                <c:pt idx="30141">
                  <c:v>-25.067999999999998</c:v>
                </c:pt>
                <c:pt idx="30142">
                  <c:v>-25.065999999999995</c:v>
                </c:pt>
                <c:pt idx="30143">
                  <c:v>-25.063999999999993</c:v>
                </c:pt>
                <c:pt idx="30144">
                  <c:v>-25.061999999999998</c:v>
                </c:pt>
                <c:pt idx="30145">
                  <c:v>-25.059999999999995</c:v>
                </c:pt>
                <c:pt idx="30146">
                  <c:v>-25.057999999999993</c:v>
                </c:pt>
                <c:pt idx="30147">
                  <c:v>-25.055999999999997</c:v>
                </c:pt>
                <c:pt idx="30148">
                  <c:v>-25.053999999999995</c:v>
                </c:pt>
                <c:pt idx="30149">
                  <c:v>-25.051999999999992</c:v>
                </c:pt>
                <c:pt idx="30150">
                  <c:v>-25.049999999999997</c:v>
                </c:pt>
                <c:pt idx="30151">
                  <c:v>-25.047999999999995</c:v>
                </c:pt>
                <c:pt idx="30152">
                  <c:v>-25.045999999999992</c:v>
                </c:pt>
                <c:pt idx="30153">
                  <c:v>-25.043999999999997</c:v>
                </c:pt>
                <c:pt idx="30154">
                  <c:v>-25.041999999999994</c:v>
                </c:pt>
                <c:pt idx="30155">
                  <c:v>-25.039999999999992</c:v>
                </c:pt>
                <c:pt idx="30156">
                  <c:v>-25.037999999999997</c:v>
                </c:pt>
                <c:pt idx="30157">
                  <c:v>-25.035999999999994</c:v>
                </c:pt>
                <c:pt idx="30158">
                  <c:v>-25.033999999999992</c:v>
                </c:pt>
                <c:pt idx="30159">
                  <c:v>-25.031999999999996</c:v>
                </c:pt>
                <c:pt idx="30160">
                  <c:v>-25.029999999999994</c:v>
                </c:pt>
                <c:pt idx="30161">
                  <c:v>-25.027999999999992</c:v>
                </c:pt>
                <c:pt idx="30162">
                  <c:v>-25.025999999999996</c:v>
                </c:pt>
                <c:pt idx="30163">
                  <c:v>-25.023999999999994</c:v>
                </c:pt>
                <c:pt idx="30164">
                  <c:v>-25.021999999999991</c:v>
                </c:pt>
                <c:pt idx="30165">
                  <c:v>-25.019999999999996</c:v>
                </c:pt>
                <c:pt idx="30166">
                  <c:v>-25.017999999999994</c:v>
                </c:pt>
                <c:pt idx="30167">
                  <c:v>-25.015999999999991</c:v>
                </c:pt>
                <c:pt idx="30168">
                  <c:v>-25.013999999999996</c:v>
                </c:pt>
                <c:pt idx="30169">
                  <c:v>-25.011999999999993</c:v>
                </c:pt>
                <c:pt idx="30170">
                  <c:v>-25.009999999999991</c:v>
                </c:pt>
                <c:pt idx="30171">
                  <c:v>-25.007999999999996</c:v>
                </c:pt>
                <c:pt idx="30172">
                  <c:v>-25.005999999999993</c:v>
                </c:pt>
                <c:pt idx="30173">
                  <c:v>-25.003999999999998</c:v>
                </c:pt>
                <c:pt idx="30174">
                  <c:v>-25.001999999999995</c:v>
                </c:pt>
                <c:pt idx="30175">
                  <c:v>-24.999999999999993</c:v>
                </c:pt>
                <c:pt idx="30176">
                  <c:v>-24.997999999999998</c:v>
                </c:pt>
                <c:pt idx="30177">
                  <c:v>-24.995999999999995</c:v>
                </c:pt>
                <c:pt idx="30178">
                  <c:v>-24.993999999999993</c:v>
                </c:pt>
                <c:pt idx="30179">
                  <c:v>-24.991999999999997</c:v>
                </c:pt>
                <c:pt idx="30180">
                  <c:v>-24.989999999999995</c:v>
                </c:pt>
                <c:pt idx="30181">
                  <c:v>-24.987999999999992</c:v>
                </c:pt>
                <c:pt idx="30182">
                  <c:v>-24.985999999999997</c:v>
                </c:pt>
                <c:pt idx="30183">
                  <c:v>-24.983999999999995</c:v>
                </c:pt>
                <c:pt idx="30184">
                  <c:v>-24.981999999999992</c:v>
                </c:pt>
                <c:pt idx="30185">
                  <c:v>-24.979999999999997</c:v>
                </c:pt>
                <c:pt idx="30186">
                  <c:v>-24.977999999999994</c:v>
                </c:pt>
                <c:pt idx="30187">
                  <c:v>-24.975999999999992</c:v>
                </c:pt>
                <c:pt idx="30188">
                  <c:v>-24.973999999999997</c:v>
                </c:pt>
                <c:pt idx="30189">
                  <c:v>-24.971999999999994</c:v>
                </c:pt>
                <c:pt idx="30190">
                  <c:v>-24.969999999999992</c:v>
                </c:pt>
                <c:pt idx="30191">
                  <c:v>-24.967999999999996</c:v>
                </c:pt>
                <c:pt idx="30192">
                  <c:v>-24.965999999999994</c:v>
                </c:pt>
                <c:pt idx="30193">
                  <c:v>-24.963999999999992</c:v>
                </c:pt>
                <c:pt idx="30194">
                  <c:v>-24.961999999999996</c:v>
                </c:pt>
                <c:pt idx="30195">
                  <c:v>-24.959999999999994</c:v>
                </c:pt>
                <c:pt idx="30196">
                  <c:v>-24.957999999999991</c:v>
                </c:pt>
                <c:pt idx="30197">
                  <c:v>-24.955999999999996</c:v>
                </c:pt>
                <c:pt idx="30198">
                  <c:v>-24.953999999999994</c:v>
                </c:pt>
                <c:pt idx="30199">
                  <c:v>-24.951999999999991</c:v>
                </c:pt>
                <c:pt idx="30200">
                  <c:v>-24.949999999999996</c:v>
                </c:pt>
                <c:pt idx="30201">
                  <c:v>-24.947999999999993</c:v>
                </c:pt>
                <c:pt idx="30202">
                  <c:v>-24.945999999999991</c:v>
                </c:pt>
                <c:pt idx="30203">
                  <c:v>-24.943999999999996</c:v>
                </c:pt>
                <c:pt idx="30204">
                  <c:v>-24.941999999999993</c:v>
                </c:pt>
                <c:pt idx="30205">
                  <c:v>-24.939999999999998</c:v>
                </c:pt>
                <c:pt idx="30206">
                  <c:v>-24.937999999999995</c:v>
                </c:pt>
                <c:pt idx="30207">
                  <c:v>-24.935999999999993</c:v>
                </c:pt>
                <c:pt idx="30208">
                  <c:v>-24.933999999999997</c:v>
                </c:pt>
                <c:pt idx="30209">
                  <c:v>-24.931999999999995</c:v>
                </c:pt>
                <c:pt idx="30210">
                  <c:v>-24.929999999999993</c:v>
                </c:pt>
                <c:pt idx="30211">
                  <c:v>-24.927999999999997</c:v>
                </c:pt>
                <c:pt idx="30212">
                  <c:v>-24.925999999999995</c:v>
                </c:pt>
                <c:pt idx="30213">
                  <c:v>-24.923999999999992</c:v>
                </c:pt>
                <c:pt idx="30214">
                  <c:v>-24.921999999999997</c:v>
                </c:pt>
                <c:pt idx="30215">
                  <c:v>-24.919999999999995</c:v>
                </c:pt>
                <c:pt idx="30216">
                  <c:v>-24.917999999999992</c:v>
                </c:pt>
                <c:pt idx="30217">
                  <c:v>-24.915999999999997</c:v>
                </c:pt>
                <c:pt idx="30218">
                  <c:v>-24.913999999999994</c:v>
                </c:pt>
                <c:pt idx="30219">
                  <c:v>-24.911999999999992</c:v>
                </c:pt>
                <c:pt idx="30220">
                  <c:v>-24.909999999999997</c:v>
                </c:pt>
                <c:pt idx="30221">
                  <c:v>-24.907999999999994</c:v>
                </c:pt>
                <c:pt idx="30222">
                  <c:v>-24.905999999999992</c:v>
                </c:pt>
                <c:pt idx="30223">
                  <c:v>-24.903999999999996</c:v>
                </c:pt>
                <c:pt idx="30224">
                  <c:v>-24.901999999999994</c:v>
                </c:pt>
                <c:pt idx="30225">
                  <c:v>-24.899999999999991</c:v>
                </c:pt>
                <c:pt idx="30226">
                  <c:v>-24.897999999999996</c:v>
                </c:pt>
                <c:pt idx="30227">
                  <c:v>-24.895999999999994</c:v>
                </c:pt>
                <c:pt idx="30228">
                  <c:v>-24.893999999999991</c:v>
                </c:pt>
                <c:pt idx="30229">
                  <c:v>-24.891999999999996</c:v>
                </c:pt>
                <c:pt idx="30230">
                  <c:v>-24.889999999999993</c:v>
                </c:pt>
                <c:pt idx="30231">
                  <c:v>-24.887999999999991</c:v>
                </c:pt>
                <c:pt idx="30232">
                  <c:v>-24.885999999999996</c:v>
                </c:pt>
                <c:pt idx="30233">
                  <c:v>-24.883999999999993</c:v>
                </c:pt>
                <c:pt idx="30234">
                  <c:v>-24.881999999999991</c:v>
                </c:pt>
                <c:pt idx="30235">
                  <c:v>-24.879999999999995</c:v>
                </c:pt>
                <c:pt idx="30236">
                  <c:v>-24.877999999999993</c:v>
                </c:pt>
                <c:pt idx="30237">
                  <c:v>-24.875999999999998</c:v>
                </c:pt>
                <c:pt idx="30238">
                  <c:v>-24.873999999999995</c:v>
                </c:pt>
                <c:pt idx="30239">
                  <c:v>-24.871999999999993</c:v>
                </c:pt>
                <c:pt idx="30240">
                  <c:v>-24.869999999999997</c:v>
                </c:pt>
                <c:pt idx="30241">
                  <c:v>-24.867999999999995</c:v>
                </c:pt>
                <c:pt idx="30242">
                  <c:v>-24.865999999999993</c:v>
                </c:pt>
                <c:pt idx="30243">
                  <c:v>-24.863999999999997</c:v>
                </c:pt>
                <c:pt idx="30244">
                  <c:v>-24.861999999999995</c:v>
                </c:pt>
                <c:pt idx="30245">
                  <c:v>-24.859999999999992</c:v>
                </c:pt>
                <c:pt idx="30246">
                  <c:v>-24.857999999999997</c:v>
                </c:pt>
                <c:pt idx="30247">
                  <c:v>-24.855999999999995</c:v>
                </c:pt>
                <c:pt idx="30248">
                  <c:v>-24.853999999999992</c:v>
                </c:pt>
                <c:pt idx="30249">
                  <c:v>-24.851999999999997</c:v>
                </c:pt>
                <c:pt idx="30250">
                  <c:v>-24.849999999999994</c:v>
                </c:pt>
                <c:pt idx="30251">
                  <c:v>-24.847999999999992</c:v>
                </c:pt>
                <c:pt idx="30252">
                  <c:v>-24.845999999999997</c:v>
                </c:pt>
                <c:pt idx="30253">
                  <c:v>-24.843999999999994</c:v>
                </c:pt>
                <c:pt idx="30254">
                  <c:v>-24.841999999999992</c:v>
                </c:pt>
                <c:pt idx="30255">
                  <c:v>-24.839999999999996</c:v>
                </c:pt>
                <c:pt idx="30256">
                  <c:v>-24.837999999999994</c:v>
                </c:pt>
                <c:pt idx="30257">
                  <c:v>-24.835999999999991</c:v>
                </c:pt>
                <c:pt idx="30258">
                  <c:v>-24.833999999999996</c:v>
                </c:pt>
                <c:pt idx="30259">
                  <c:v>-24.831999999999994</c:v>
                </c:pt>
                <c:pt idx="30260">
                  <c:v>-24.829999999999991</c:v>
                </c:pt>
                <c:pt idx="30261">
                  <c:v>-24.827999999999996</c:v>
                </c:pt>
                <c:pt idx="30262">
                  <c:v>-24.825999999999993</c:v>
                </c:pt>
                <c:pt idx="30263">
                  <c:v>-24.823999999999991</c:v>
                </c:pt>
                <c:pt idx="30264">
                  <c:v>-24.821999999999996</c:v>
                </c:pt>
                <c:pt idx="30265">
                  <c:v>-24.819999999999993</c:v>
                </c:pt>
                <c:pt idx="30266">
                  <c:v>-24.817999999999998</c:v>
                </c:pt>
                <c:pt idx="30267">
                  <c:v>-24.815999999999995</c:v>
                </c:pt>
                <c:pt idx="30268">
                  <c:v>-24.813999999999993</c:v>
                </c:pt>
                <c:pt idx="30269">
                  <c:v>-24.811999999999998</c:v>
                </c:pt>
                <c:pt idx="30270">
                  <c:v>-24.809999999999995</c:v>
                </c:pt>
                <c:pt idx="30271">
                  <c:v>-24.807999999999993</c:v>
                </c:pt>
                <c:pt idx="30272">
                  <c:v>-24.805999999999997</c:v>
                </c:pt>
                <c:pt idx="30273">
                  <c:v>-24.803999999999995</c:v>
                </c:pt>
                <c:pt idx="30274">
                  <c:v>-24.801999999999992</c:v>
                </c:pt>
                <c:pt idx="30275">
                  <c:v>-24.799999999999997</c:v>
                </c:pt>
                <c:pt idx="30276">
                  <c:v>-24.797999999999995</c:v>
                </c:pt>
                <c:pt idx="30277">
                  <c:v>-24.795999999999992</c:v>
                </c:pt>
                <c:pt idx="30278">
                  <c:v>-24.793999999999997</c:v>
                </c:pt>
                <c:pt idx="30279">
                  <c:v>-24.791999999999994</c:v>
                </c:pt>
                <c:pt idx="30280">
                  <c:v>-24.789999999999992</c:v>
                </c:pt>
                <c:pt idx="30281">
                  <c:v>-24.787999999999997</c:v>
                </c:pt>
                <c:pt idx="30282">
                  <c:v>-24.785999999999994</c:v>
                </c:pt>
                <c:pt idx="30283">
                  <c:v>-24.783999999999992</c:v>
                </c:pt>
                <c:pt idx="30284">
                  <c:v>-24.781999999999996</c:v>
                </c:pt>
                <c:pt idx="30285">
                  <c:v>-24.779999999999994</c:v>
                </c:pt>
                <c:pt idx="30286">
                  <c:v>-24.777999999999992</c:v>
                </c:pt>
                <c:pt idx="30287">
                  <c:v>-24.775999999999996</c:v>
                </c:pt>
                <c:pt idx="30288">
                  <c:v>-24.773999999999994</c:v>
                </c:pt>
                <c:pt idx="30289">
                  <c:v>-24.771999999999991</c:v>
                </c:pt>
                <c:pt idx="30290">
                  <c:v>-24.769999999999996</c:v>
                </c:pt>
                <c:pt idx="30291">
                  <c:v>-24.767999999999994</c:v>
                </c:pt>
                <c:pt idx="30292">
                  <c:v>-24.765999999999991</c:v>
                </c:pt>
                <c:pt idx="30293">
                  <c:v>-24.763999999999996</c:v>
                </c:pt>
                <c:pt idx="30294">
                  <c:v>-24.761999999999993</c:v>
                </c:pt>
                <c:pt idx="30295">
                  <c:v>-24.759999999999991</c:v>
                </c:pt>
                <c:pt idx="30296">
                  <c:v>-24.757999999999996</c:v>
                </c:pt>
                <c:pt idx="30297">
                  <c:v>-24.755999999999993</c:v>
                </c:pt>
                <c:pt idx="30298">
                  <c:v>-24.753999999999998</c:v>
                </c:pt>
                <c:pt idx="30299">
                  <c:v>-24.751999999999995</c:v>
                </c:pt>
                <c:pt idx="30300">
                  <c:v>-24.749999999999993</c:v>
                </c:pt>
                <c:pt idx="30301">
                  <c:v>-24.747999999999998</c:v>
                </c:pt>
                <c:pt idx="30302">
                  <c:v>-24.745999999999995</c:v>
                </c:pt>
                <c:pt idx="30303">
                  <c:v>-24.743999999999993</c:v>
                </c:pt>
                <c:pt idx="30304">
                  <c:v>-24.741999999999997</c:v>
                </c:pt>
                <c:pt idx="30305">
                  <c:v>-24.739999999999995</c:v>
                </c:pt>
                <c:pt idx="30306">
                  <c:v>-24.737999999999992</c:v>
                </c:pt>
                <c:pt idx="30307">
                  <c:v>-24.735999999999997</c:v>
                </c:pt>
                <c:pt idx="30308">
                  <c:v>-24.733999999999995</c:v>
                </c:pt>
                <c:pt idx="30309">
                  <c:v>-24.731999999999992</c:v>
                </c:pt>
                <c:pt idx="30310">
                  <c:v>-24.729999999999997</c:v>
                </c:pt>
                <c:pt idx="30311">
                  <c:v>-24.727999999999994</c:v>
                </c:pt>
                <c:pt idx="30312">
                  <c:v>-24.725999999999992</c:v>
                </c:pt>
                <c:pt idx="30313">
                  <c:v>-24.723999999999997</c:v>
                </c:pt>
                <c:pt idx="30314">
                  <c:v>-24.721999999999994</c:v>
                </c:pt>
                <c:pt idx="30315">
                  <c:v>-24.719999999999992</c:v>
                </c:pt>
                <c:pt idx="30316">
                  <c:v>-24.717999999999996</c:v>
                </c:pt>
                <c:pt idx="30317">
                  <c:v>-24.715999999999994</c:v>
                </c:pt>
                <c:pt idx="30318">
                  <c:v>-24.713999999999992</c:v>
                </c:pt>
                <c:pt idx="30319">
                  <c:v>-24.711999999999996</c:v>
                </c:pt>
                <c:pt idx="30320">
                  <c:v>-24.709999999999994</c:v>
                </c:pt>
                <c:pt idx="30321">
                  <c:v>-24.707999999999991</c:v>
                </c:pt>
                <c:pt idx="30322">
                  <c:v>-24.705999999999996</c:v>
                </c:pt>
                <c:pt idx="30323">
                  <c:v>-24.703999999999994</c:v>
                </c:pt>
                <c:pt idx="30324">
                  <c:v>-24.701999999999991</c:v>
                </c:pt>
                <c:pt idx="30325">
                  <c:v>-24.699999999999996</c:v>
                </c:pt>
                <c:pt idx="30326">
                  <c:v>-24.697999999999993</c:v>
                </c:pt>
                <c:pt idx="30327">
                  <c:v>-24.695999999999991</c:v>
                </c:pt>
                <c:pt idx="30328">
                  <c:v>-24.693999999999996</c:v>
                </c:pt>
                <c:pt idx="30329">
                  <c:v>-24.691999999999993</c:v>
                </c:pt>
                <c:pt idx="30330">
                  <c:v>-24.689999999999998</c:v>
                </c:pt>
                <c:pt idx="30331">
                  <c:v>-24.687999999999995</c:v>
                </c:pt>
                <c:pt idx="30332">
                  <c:v>-24.685999999999993</c:v>
                </c:pt>
                <c:pt idx="30333">
                  <c:v>-24.683999999999997</c:v>
                </c:pt>
                <c:pt idx="30334">
                  <c:v>-24.681999999999995</c:v>
                </c:pt>
                <c:pt idx="30335">
                  <c:v>-24.679999999999993</c:v>
                </c:pt>
                <c:pt idx="30336">
                  <c:v>-24.677999999999997</c:v>
                </c:pt>
                <c:pt idx="30337">
                  <c:v>-24.675999999999995</c:v>
                </c:pt>
                <c:pt idx="30338">
                  <c:v>-24.673999999999992</c:v>
                </c:pt>
                <c:pt idx="30339">
                  <c:v>-24.671999999999997</c:v>
                </c:pt>
                <c:pt idx="30340">
                  <c:v>-24.669999999999995</c:v>
                </c:pt>
                <c:pt idx="30341">
                  <c:v>-24.667999999999992</c:v>
                </c:pt>
                <c:pt idx="30342">
                  <c:v>-24.665999999999997</c:v>
                </c:pt>
                <c:pt idx="30343">
                  <c:v>-24.663999999999994</c:v>
                </c:pt>
                <c:pt idx="30344">
                  <c:v>-24.661999999999992</c:v>
                </c:pt>
                <c:pt idx="30345">
                  <c:v>-24.659999999999997</c:v>
                </c:pt>
                <c:pt idx="30346">
                  <c:v>-24.657999999999994</c:v>
                </c:pt>
                <c:pt idx="30347">
                  <c:v>-24.655999999999992</c:v>
                </c:pt>
                <c:pt idx="30348">
                  <c:v>-24.653999999999996</c:v>
                </c:pt>
                <c:pt idx="30349">
                  <c:v>-24.651999999999994</c:v>
                </c:pt>
                <c:pt idx="30350">
                  <c:v>-24.649999999999991</c:v>
                </c:pt>
                <c:pt idx="30351">
                  <c:v>-24.647999999999996</c:v>
                </c:pt>
                <c:pt idx="30352">
                  <c:v>-24.645999999999994</c:v>
                </c:pt>
                <c:pt idx="30353">
                  <c:v>-24.643999999999991</c:v>
                </c:pt>
                <c:pt idx="30354">
                  <c:v>-24.641999999999996</c:v>
                </c:pt>
                <c:pt idx="30355">
                  <c:v>-24.639999999999993</c:v>
                </c:pt>
                <c:pt idx="30356">
                  <c:v>-24.637999999999991</c:v>
                </c:pt>
                <c:pt idx="30357">
                  <c:v>-24.635999999999996</c:v>
                </c:pt>
                <c:pt idx="30358">
                  <c:v>-24.633999999999993</c:v>
                </c:pt>
                <c:pt idx="30359">
                  <c:v>-24.631999999999991</c:v>
                </c:pt>
                <c:pt idx="30360">
                  <c:v>-24.629999999999995</c:v>
                </c:pt>
                <c:pt idx="30361">
                  <c:v>-24.627999999999993</c:v>
                </c:pt>
                <c:pt idx="30362">
                  <c:v>-24.625999999999998</c:v>
                </c:pt>
                <c:pt idx="30363">
                  <c:v>-24.623999999999995</c:v>
                </c:pt>
                <c:pt idx="30364">
                  <c:v>-24.621999999999993</c:v>
                </c:pt>
                <c:pt idx="30365">
                  <c:v>-24.619999999999997</c:v>
                </c:pt>
                <c:pt idx="30366">
                  <c:v>-24.617999999999995</c:v>
                </c:pt>
                <c:pt idx="30367">
                  <c:v>-24.615999999999993</c:v>
                </c:pt>
                <c:pt idx="30368">
                  <c:v>-24.613999999999997</c:v>
                </c:pt>
                <c:pt idx="30369">
                  <c:v>-24.611999999999995</c:v>
                </c:pt>
                <c:pt idx="30370">
                  <c:v>-24.609999999999992</c:v>
                </c:pt>
                <c:pt idx="30371">
                  <c:v>-24.607999999999997</c:v>
                </c:pt>
                <c:pt idx="30372">
                  <c:v>-24.605999999999995</c:v>
                </c:pt>
                <c:pt idx="30373">
                  <c:v>-24.603999999999992</c:v>
                </c:pt>
                <c:pt idx="30374">
                  <c:v>-24.601999999999997</c:v>
                </c:pt>
                <c:pt idx="30375">
                  <c:v>-24.599999999999994</c:v>
                </c:pt>
                <c:pt idx="30376">
                  <c:v>-24.597999999999992</c:v>
                </c:pt>
                <c:pt idx="30377">
                  <c:v>-24.595999999999997</c:v>
                </c:pt>
                <c:pt idx="30378">
                  <c:v>-24.593999999999994</c:v>
                </c:pt>
                <c:pt idx="30379">
                  <c:v>-24.591999999999992</c:v>
                </c:pt>
                <c:pt idx="30380">
                  <c:v>-24.589999999999996</c:v>
                </c:pt>
                <c:pt idx="30381">
                  <c:v>-24.587999999999994</c:v>
                </c:pt>
                <c:pt idx="30382">
                  <c:v>-24.585999999999991</c:v>
                </c:pt>
                <c:pt idx="30383">
                  <c:v>-24.583999999999996</c:v>
                </c:pt>
                <c:pt idx="30384">
                  <c:v>-24.581999999999994</c:v>
                </c:pt>
                <c:pt idx="30385">
                  <c:v>-24.579999999999991</c:v>
                </c:pt>
                <c:pt idx="30386">
                  <c:v>-24.577999999999996</c:v>
                </c:pt>
                <c:pt idx="30387">
                  <c:v>-24.575999999999993</c:v>
                </c:pt>
                <c:pt idx="30388">
                  <c:v>-24.573999999999991</c:v>
                </c:pt>
                <c:pt idx="30389">
                  <c:v>-24.571999999999996</c:v>
                </c:pt>
                <c:pt idx="30390">
                  <c:v>-24.569999999999993</c:v>
                </c:pt>
                <c:pt idx="30391">
                  <c:v>-24.567999999999998</c:v>
                </c:pt>
                <c:pt idx="30392">
                  <c:v>-24.565999999999995</c:v>
                </c:pt>
                <c:pt idx="30393">
                  <c:v>-24.563999999999993</c:v>
                </c:pt>
                <c:pt idx="30394">
                  <c:v>-24.561999999999998</c:v>
                </c:pt>
                <c:pt idx="30395">
                  <c:v>-24.559999999999995</c:v>
                </c:pt>
                <c:pt idx="30396">
                  <c:v>-24.557999999999993</c:v>
                </c:pt>
                <c:pt idx="30397">
                  <c:v>-24.555999999999997</c:v>
                </c:pt>
                <c:pt idx="30398">
                  <c:v>-24.553999999999995</c:v>
                </c:pt>
                <c:pt idx="30399">
                  <c:v>-24.551999999999992</c:v>
                </c:pt>
                <c:pt idx="30400">
                  <c:v>-24.549999999999997</c:v>
                </c:pt>
                <c:pt idx="30401">
                  <c:v>-24.547999999999995</c:v>
                </c:pt>
                <c:pt idx="30402">
                  <c:v>-24.545999999999992</c:v>
                </c:pt>
                <c:pt idx="30403">
                  <c:v>-24.543999999999997</c:v>
                </c:pt>
                <c:pt idx="30404">
                  <c:v>-24.541999999999994</c:v>
                </c:pt>
                <c:pt idx="30405">
                  <c:v>-24.539999999999992</c:v>
                </c:pt>
                <c:pt idx="30406">
                  <c:v>-24.537999999999997</c:v>
                </c:pt>
                <c:pt idx="30407">
                  <c:v>-24.535999999999994</c:v>
                </c:pt>
                <c:pt idx="30408">
                  <c:v>-24.533999999999992</c:v>
                </c:pt>
                <c:pt idx="30409">
                  <c:v>-24.531999999999996</c:v>
                </c:pt>
                <c:pt idx="30410">
                  <c:v>-24.529999999999994</c:v>
                </c:pt>
                <c:pt idx="30411">
                  <c:v>-24.527999999999992</c:v>
                </c:pt>
                <c:pt idx="30412">
                  <c:v>-24.525999999999996</c:v>
                </c:pt>
                <c:pt idx="30413">
                  <c:v>-24.523999999999994</c:v>
                </c:pt>
                <c:pt idx="30414">
                  <c:v>-24.521999999999991</c:v>
                </c:pt>
                <c:pt idx="30415">
                  <c:v>-24.519999999999996</c:v>
                </c:pt>
                <c:pt idx="30416">
                  <c:v>-24.517999999999994</c:v>
                </c:pt>
                <c:pt idx="30417">
                  <c:v>-24.515999999999991</c:v>
                </c:pt>
                <c:pt idx="30418">
                  <c:v>-24.513999999999996</c:v>
                </c:pt>
                <c:pt idx="30419">
                  <c:v>-24.511999999999993</c:v>
                </c:pt>
                <c:pt idx="30420">
                  <c:v>-24.509999999999991</c:v>
                </c:pt>
                <c:pt idx="30421">
                  <c:v>-24.507999999999996</c:v>
                </c:pt>
                <c:pt idx="30422">
                  <c:v>-24.505999999999993</c:v>
                </c:pt>
                <c:pt idx="30423">
                  <c:v>-24.503999999999998</c:v>
                </c:pt>
                <c:pt idx="30424">
                  <c:v>-24.501999999999995</c:v>
                </c:pt>
                <c:pt idx="30425">
                  <c:v>-24.499999999999993</c:v>
                </c:pt>
                <c:pt idx="30426">
                  <c:v>-24.497999999999998</c:v>
                </c:pt>
                <c:pt idx="30427">
                  <c:v>-24.495999999999995</c:v>
                </c:pt>
                <c:pt idx="30428">
                  <c:v>-24.493999999999993</c:v>
                </c:pt>
                <c:pt idx="30429">
                  <c:v>-24.491999999999997</c:v>
                </c:pt>
                <c:pt idx="30430">
                  <c:v>-24.489999999999995</c:v>
                </c:pt>
                <c:pt idx="30431">
                  <c:v>-24.487999999999992</c:v>
                </c:pt>
                <c:pt idx="30432">
                  <c:v>-24.485999999999997</c:v>
                </c:pt>
                <c:pt idx="30433">
                  <c:v>-24.483999999999995</c:v>
                </c:pt>
                <c:pt idx="30434">
                  <c:v>-24.481999999999992</c:v>
                </c:pt>
                <c:pt idx="30435">
                  <c:v>-24.479999999999997</c:v>
                </c:pt>
                <c:pt idx="30436">
                  <c:v>-24.477999999999994</c:v>
                </c:pt>
                <c:pt idx="30437">
                  <c:v>-24.475999999999992</c:v>
                </c:pt>
                <c:pt idx="30438">
                  <c:v>-24.473999999999997</c:v>
                </c:pt>
                <c:pt idx="30439">
                  <c:v>-24.471999999999994</c:v>
                </c:pt>
                <c:pt idx="30440">
                  <c:v>-24.469999999999992</c:v>
                </c:pt>
                <c:pt idx="30441">
                  <c:v>-24.467999999999996</c:v>
                </c:pt>
                <c:pt idx="30442">
                  <c:v>-24.465999999999994</c:v>
                </c:pt>
                <c:pt idx="30443">
                  <c:v>-24.463999999999992</c:v>
                </c:pt>
                <c:pt idx="30444">
                  <c:v>-24.461999999999996</c:v>
                </c:pt>
                <c:pt idx="30445">
                  <c:v>-24.459999999999994</c:v>
                </c:pt>
                <c:pt idx="30446">
                  <c:v>-24.457999999999991</c:v>
                </c:pt>
                <c:pt idx="30447">
                  <c:v>-24.455999999999996</c:v>
                </c:pt>
                <c:pt idx="30448">
                  <c:v>-24.453999999999994</c:v>
                </c:pt>
                <c:pt idx="30449">
                  <c:v>-24.451999999999991</c:v>
                </c:pt>
                <c:pt idx="30450">
                  <c:v>-24.449999999999996</c:v>
                </c:pt>
                <c:pt idx="30451">
                  <c:v>-24.447999999999993</c:v>
                </c:pt>
                <c:pt idx="30452">
                  <c:v>-24.445999999999991</c:v>
                </c:pt>
                <c:pt idx="30453">
                  <c:v>-24.443999999999996</c:v>
                </c:pt>
                <c:pt idx="30454">
                  <c:v>-24.441999999999993</c:v>
                </c:pt>
                <c:pt idx="30455">
                  <c:v>-24.439999999999998</c:v>
                </c:pt>
                <c:pt idx="30456">
                  <c:v>-24.437999999999995</c:v>
                </c:pt>
                <c:pt idx="30457">
                  <c:v>-24.435999999999993</c:v>
                </c:pt>
                <c:pt idx="30458">
                  <c:v>-24.433999999999997</c:v>
                </c:pt>
                <c:pt idx="30459">
                  <c:v>-24.431999999999995</c:v>
                </c:pt>
                <c:pt idx="30460">
                  <c:v>-24.429999999999993</c:v>
                </c:pt>
                <c:pt idx="30461">
                  <c:v>-24.427999999999997</c:v>
                </c:pt>
                <c:pt idx="30462">
                  <c:v>-24.425999999999995</c:v>
                </c:pt>
                <c:pt idx="30463">
                  <c:v>-24.423999999999992</c:v>
                </c:pt>
                <c:pt idx="30464">
                  <c:v>-24.421999999999997</c:v>
                </c:pt>
                <c:pt idx="30465">
                  <c:v>-24.419999999999995</c:v>
                </c:pt>
                <c:pt idx="30466">
                  <c:v>-24.417999999999992</c:v>
                </c:pt>
                <c:pt idx="30467">
                  <c:v>-24.415999999999997</c:v>
                </c:pt>
                <c:pt idx="30468">
                  <c:v>-24.413999999999994</c:v>
                </c:pt>
                <c:pt idx="30469">
                  <c:v>-24.411999999999992</c:v>
                </c:pt>
                <c:pt idx="30470">
                  <c:v>-24.409999999999997</c:v>
                </c:pt>
                <c:pt idx="30471">
                  <c:v>-24.407999999999994</c:v>
                </c:pt>
                <c:pt idx="30472">
                  <c:v>-24.405999999999992</c:v>
                </c:pt>
                <c:pt idx="30473">
                  <c:v>-24.403999999999996</c:v>
                </c:pt>
                <c:pt idx="30474">
                  <c:v>-24.401999999999994</c:v>
                </c:pt>
                <c:pt idx="30475">
                  <c:v>-24.399999999999991</c:v>
                </c:pt>
                <c:pt idx="30476">
                  <c:v>-24.397999999999996</c:v>
                </c:pt>
                <c:pt idx="30477">
                  <c:v>-24.395999999999994</c:v>
                </c:pt>
                <c:pt idx="30478">
                  <c:v>-24.393999999999991</c:v>
                </c:pt>
                <c:pt idx="30479">
                  <c:v>-24.391999999999996</c:v>
                </c:pt>
                <c:pt idx="30480">
                  <c:v>-24.389999999999993</c:v>
                </c:pt>
                <c:pt idx="30481">
                  <c:v>-24.387999999999991</c:v>
                </c:pt>
                <c:pt idx="30482">
                  <c:v>-24.385999999999996</c:v>
                </c:pt>
                <c:pt idx="30483">
                  <c:v>-24.383999999999993</c:v>
                </c:pt>
                <c:pt idx="30484">
                  <c:v>-24.381999999999991</c:v>
                </c:pt>
                <c:pt idx="30485">
                  <c:v>-24.379999999999995</c:v>
                </c:pt>
                <c:pt idx="30486">
                  <c:v>-24.377999999999993</c:v>
                </c:pt>
                <c:pt idx="30487">
                  <c:v>-24.375999999999998</c:v>
                </c:pt>
                <c:pt idx="30488">
                  <c:v>-24.373999999999995</c:v>
                </c:pt>
                <c:pt idx="30489">
                  <c:v>-24.371999999999993</c:v>
                </c:pt>
                <c:pt idx="30490">
                  <c:v>-24.369999999999997</c:v>
                </c:pt>
                <c:pt idx="30491">
                  <c:v>-24.367999999999995</c:v>
                </c:pt>
                <c:pt idx="30492">
                  <c:v>-24.365999999999993</c:v>
                </c:pt>
                <c:pt idx="30493">
                  <c:v>-24.363999999999997</c:v>
                </c:pt>
                <c:pt idx="30494">
                  <c:v>-24.361999999999995</c:v>
                </c:pt>
                <c:pt idx="30495">
                  <c:v>-24.359999999999992</c:v>
                </c:pt>
                <c:pt idx="30496">
                  <c:v>-24.357999999999997</c:v>
                </c:pt>
                <c:pt idx="30497">
                  <c:v>-24.355999999999995</c:v>
                </c:pt>
                <c:pt idx="30498">
                  <c:v>-24.353999999999992</c:v>
                </c:pt>
                <c:pt idx="30499">
                  <c:v>-24.351999999999997</c:v>
                </c:pt>
                <c:pt idx="30500">
                  <c:v>-24.349999999999994</c:v>
                </c:pt>
                <c:pt idx="30501">
                  <c:v>-24.347999999999992</c:v>
                </c:pt>
                <c:pt idx="30502">
                  <c:v>-24.345999999999997</c:v>
                </c:pt>
                <c:pt idx="30503">
                  <c:v>-24.343999999999994</c:v>
                </c:pt>
                <c:pt idx="30504">
                  <c:v>-24.341999999999992</c:v>
                </c:pt>
                <c:pt idx="30505">
                  <c:v>-24.339999999999996</c:v>
                </c:pt>
                <c:pt idx="30506">
                  <c:v>-24.337999999999994</c:v>
                </c:pt>
                <c:pt idx="30507">
                  <c:v>-24.335999999999991</c:v>
                </c:pt>
                <c:pt idx="30508">
                  <c:v>-24.333999999999996</c:v>
                </c:pt>
                <c:pt idx="30509">
                  <c:v>-24.331999999999994</c:v>
                </c:pt>
                <c:pt idx="30510">
                  <c:v>-24.329999999999991</c:v>
                </c:pt>
                <c:pt idx="30511">
                  <c:v>-24.327999999999996</c:v>
                </c:pt>
                <c:pt idx="30512">
                  <c:v>-24.325999999999993</c:v>
                </c:pt>
                <c:pt idx="30513">
                  <c:v>-24.323999999999991</c:v>
                </c:pt>
                <c:pt idx="30514">
                  <c:v>-24.321999999999996</c:v>
                </c:pt>
                <c:pt idx="30515">
                  <c:v>-24.319999999999993</c:v>
                </c:pt>
                <c:pt idx="30516">
                  <c:v>-24.317999999999998</c:v>
                </c:pt>
                <c:pt idx="30517">
                  <c:v>-24.315999999999995</c:v>
                </c:pt>
                <c:pt idx="30518">
                  <c:v>-24.313999999999993</c:v>
                </c:pt>
                <c:pt idx="30519">
                  <c:v>-24.311999999999998</c:v>
                </c:pt>
                <c:pt idx="30520">
                  <c:v>-24.309999999999995</c:v>
                </c:pt>
                <c:pt idx="30521">
                  <c:v>-24.307999999999993</c:v>
                </c:pt>
                <c:pt idx="30522">
                  <c:v>-24.305999999999997</c:v>
                </c:pt>
                <c:pt idx="30523">
                  <c:v>-24.303999999999995</c:v>
                </c:pt>
                <c:pt idx="30524">
                  <c:v>-24.301999999999992</c:v>
                </c:pt>
                <c:pt idx="30525">
                  <c:v>-24.299999999999997</c:v>
                </c:pt>
                <c:pt idx="30526">
                  <c:v>-24.297999999999995</c:v>
                </c:pt>
                <c:pt idx="30527">
                  <c:v>-24.295999999999992</c:v>
                </c:pt>
                <c:pt idx="30528">
                  <c:v>-24.293999999999997</c:v>
                </c:pt>
                <c:pt idx="30529">
                  <c:v>-24.291999999999994</c:v>
                </c:pt>
                <c:pt idx="30530">
                  <c:v>-24.289999999999992</c:v>
                </c:pt>
                <c:pt idx="30531">
                  <c:v>-24.287999999999997</c:v>
                </c:pt>
                <c:pt idx="30532">
                  <c:v>-24.285999999999994</c:v>
                </c:pt>
                <c:pt idx="30533">
                  <c:v>-24.283999999999992</c:v>
                </c:pt>
                <c:pt idx="30534">
                  <c:v>-24.281999999999996</c:v>
                </c:pt>
                <c:pt idx="30535">
                  <c:v>-24.279999999999994</c:v>
                </c:pt>
                <c:pt idx="30536">
                  <c:v>-24.277999999999992</c:v>
                </c:pt>
                <c:pt idx="30537">
                  <c:v>-24.275999999999996</c:v>
                </c:pt>
                <c:pt idx="30538">
                  <c:v>-24.273999999999994</c:v>
                </c:pt>
                <c:pt idx="30539">
                  <c:v>-24.271999999999991</c:v>
                </c:pt>
                <c:pt idx="30540">
                  <c:v>-24.269999999999996</c:v>
                </c:pt>
                <c:pt idx="30541">
                  <c:v>-24.267999999999994</c:v>
                </c:pt>
                <c:pt idx="30542">
                  <c:v>-24.265999999999991</c:v>
                </c:pt>
                <c:pt idx="30543">
                  <c:v>-24.263999999999996</c:v>
                </c:pt>
                <c:pt idx="30544">
                  <c:v>-24.261999999999993</c:v>
                </c:pt>
                <c:pt idx="30545">
                  <c:v>-24.259999999999991</c:v>
                </c:pt>
                <c:pt idx="30546">
                  <c:v>-24.257999999999996</c:v>
                </c:pt>
                <c:pt idx="30547">
                  <c:v>-24.255999999999993</c:v>
                </c:pt>
                <c:pt idx="30548">
                  <c:v>-24.253999999999998</c:v>
                </c:pt>
                <c:pt idx="30549">
                  <c:v>-24.251999999999995</c:v>
                </c:pt>
                <c:pt idx="30550">
                  <c:v>-24.249999999999993</c:v>
                </c:pt>
                <c:pt idx="30551">
                  <c:v>-24.247999999999998</c:v>
                </c:pt>
                <c:pt idx="30552">
                  <c:v>-24.245999999999995</c:v>
                </c:pt>
                <c:pt idx="30553">
                  <c:v>-24.243999999999993</c:v>
                </c:pt>
                <c:pt idx="30554">
                  <c:v>-24.241999999999997</c:v>
                </c:pt>
                <c:pt idx="30555">
                  <c:v>-24.239999999999995</c:v>
                </c:pt>
                <c:pt idx="30556">
                  <c:v>-24.237999999999992</c:v>
                </c:pt>
                <c:pt idx="30557">
                  <c:v>-24.235999999999997</c:v>
                </c:pt>
                <c:pt idx="30558">
                  <c:v>-24.233999999999995</c:v>
                </c:pt>
                <c:pt idx="30559">
                  <c:v>-24.231999999999992</c:v>
                </c:pt>
                <c:pt idx="30560">
                  <c:v>-24.229999999999997</c:v>
                </c:pt>
                <c:pt idx="30561">
                  <c:v>-24.227999999999994</c:v>
                </c:pt>
                <c:pt idx="30562">
                  <c:v>-24.225999999999992</c:v>
                </c:pt>
                <c:pt idx="30563">
                  <c:v>-24.223999999999997</c:v>
                </c:pt>
                <c:pt idx="30564">
                  <c:v>-24.221999999999994</c:v>
                </c:pt>
                <c:pt idx="30565">
                  <c:v>-24.219999999999992</c:v>
                </c:pt>
                <c:pt idx="30566">
                  <c:v>-24.217999999999996</c:v>
                </c:pt>
                <c:pt idx="30567">
                  <c:v>-24.215999999999994</c:v>
                </c:pt>
                <c:pt idx="30568">
                  <c:v>-24.213999999999992</c:v>
                </c:pt>
                <c:pt idx="30569">
                  <c:v>-24.211999999999996</c:v>
                </c:pt>
                <c:pt idx="30570">
                  <c:v>-24.209999999999994</c:v>
                </c:pt>
                <c:pt idx="30571">
                  <c:v>-24.207999999999991</c:v>
                </c:pt>
                <c:pt idx="30572">
                  <c:v>-24.205999999999996</c:v>
                </c:pt>
                <c:pt idx="30573">
                  <c:v>-24.203999999999994</c:v>
                </c:pt>
                <c:pt idx="30574">
                  <c:v>-24.201999999999991</c:v>
                </c:pt>
                <c:pt idx="30575">
                  <c:v>-24.199999999999996</c:v>
                </c:pt>
                <c:pt idx="30576">
                  <c:v>-24.197999999999993</c:v>
                </c:pt>
                <c:pt idx="30577">
                  <c:v>-24.195999999999991</c:v>
                </c:pt>
                <c:pt idx="30578">
                  <c:v>-24.193999999999996</c:v>
                </c:pt>
                <c:pt idx="30579">
                  <c:v>-24.191999999999993</c:v>
                </c:pt>
                <c:pt idx="30580">
                  <c:v>-24.189999999999998</c:v>
                </c:pt>
                <c:pt idx="30581">
                  <c:v>-24.187999999999995</c:v>
                </c:pt>
                <c:pt idx="30582">
                  <c:v>-24.185999999999993</c:v>
                </c:pt>
                <c:pt idx="30583">
                  <c:v>-24.183999999999997</c:v>
                </c:pt>
                <c:pt idx="30584">
                  <c:v>-24.181999999999995</c:v>
                </c:pt>
                <c:pt idx="30585">
                  <c:v>-24.179999999999993</c:v>
                </c:pt>
                <c:pt idx="30586">
                  <c:v>-24.177999999999997</c:v>
                </c:pt>
                <c:pt idx="30587">
                  <c:v>-24.175999999999995</c:v>
                </c:pt>
                <c:pt idx="30588">
                  <c:v>-24.173999999999992</c:v>
                </c:pt>
                <c:pt idx="30589">
                  <c:v>-24.171999999999997</c:v>
                </c:pt>
                <c:pt idx="30590">
                  <c:v>-24.169999999999995</c:v>
                </c:pt>
                <c:pt idx="30591">
                  <c:v>-24.167999999999992</c:v>
                </c:pt>
                <c:pt idx="30592">
                  <c:v>-24.165999999999997</c:v>
                </c:pt>
                <c:pt idx="30593">
                  <c:v>-24.163999999999994</c:v>
                </c:pt>
                <c:pt idx="30594">
                  <c:v>-24.161999999999992</c:v>
                </c:pt>
                <c:pt idx="30595">
                  <c:v>-24.159999999999997</c:v>
                </c:pt>
                <c:pt idx="30596">
                  <c:v>-24.157999999999994</c:v>
                </c:pt>
                <c:pt idx="30597">
                  <c:v>-24.155999999999992</c:v>
                </c:pt>
                <c:pt idx="30598">
                  <c:v>-24.153999999999996</c:v>
                </c:pt>
                <c:pt idx="30599">
                  <c:v>-24.151999999999994</c:v>
                </c:pt>
                <c:pt idx="30600">
                  <c:v>-24.149999999999991</c:v>
                </c:pt>
                <c:pt idx="30601">
                  <c:v>-24.147999999999996</c:v>
                </c:pt>
                <c:pt idx="30602">
                  <c:v>-24.145999999999994</c:v>
                </c:pt>
                <c:pt idx="30603">
                  <c:v>-24.143999999999991</c:v>
                </c:pt>
                <c:pt idx="30604">
                  <c:v>-24.141999999999996</c:v>
                </c:pt>
                <c:pt idx="30605">
                  <c:v>-24.139999999999993</c:v>
                </c:pt>
                <c:pt idx="30606">
                  <c:v>-24.137999999999991</c:v>
                </c:pt>
                <c:pt idx="30607">
                  <c:v>-24.135999999999996</c:v>
                </c:pt>
                <c:pt idx="30608">
                  <c:v>-24.133999999999993</c:v>
                </c:pt>
                <c:pt idx="30609">
                  <c:v>-24.131999999999991</c:v>
                </c:pt>
                <c:pt idx="30610">
                  <c:v>-24.129999999999995</c:v>
                </c:pt>
                <c:pt idx="30611">
                  <c:v>-24.127999999999993</c:v>
                </c:pt>
                <c:pt idx="30612">
                  <c:v>-24.125999999999998</c:v>
                </c:pt>
                <c:pt idx="30613">
                  <c:v>-24.123999999999995</c:v>
                </c:pt>
                <c:pt idx="30614">
                  <c:v>-24.121999999999993</c:v>
                </c:pt>
                <c:pt idx="30615">
                  <c:v>-24.119999999999997</c:v>
                </c:pt>
                <c:pt idx="30616">
                  <c:v>-24.117999999999995</c:v>
                </c:pt>
                <c:pt idx="30617">
                  <c:v>-24.115999999999993</c:v>
                </c:pt>
                <c:pt idx="30618">
                  <c:v>-24.113999999999997</c:v>
                </c:pt>
                <c:pt idx="30619">
                  <c:v>-24.111999999999995</c:v>
                </c:pt>
                <c:pt idx="30620">
                  <c:v>-24.109999999999992</c:v>
                </c:pt>
                <c:pt idx="30621">
                  <c:v>-24.107999999999997</c:v>
                </c:pt>
                <c:pt idx="30622">
                  <c:v>-24.105999999999995</c:v>
                </c:pt>
                <c:pt idx="30623">
                  <c:v>-24.103999999999992</c:v>
                </c:pt>
                <c:pt idx="30624">
                  <c:v>-24.101999999999997</c:v>
                </c:pt>
                <c:pt idx="30625">
                  <c:v>-24.099999999999994</c:v>
                </c:pt>
                <c:pt idx="30626">
                  <c:v>-24.097999999999992</c:v>
                </c:pt>
                <c:pt idx="30627">
                  <c:v>-24.095999999999997</c:v>
                </c:pt>
                <c:pt idx="30628">
                  <c:v>-24.093999999999994</c:v>
                </c:pt>
                <c:pt idx="30629">
                  <c:v>-24.091999999999992</c:v>
                </c:pt>
                <c:pt idx="30630">
                  <c:v>-24.089999999999996</c:v>
                </c:pt>
                <c:pt idx="30631">
                  <c:v>-24.087999999999994</c:v>
                </c:pt>
                <c:pt idx="30632">
                  <c:v>-24.085999999999991</c:v>
                </c:pt>
                <c:pt idx="30633">
                  <c:v>-24.083999999999996</c:v>
                </c:pt>
                <c:pt idx="30634">
                  <c:v>-24.081999999999994</c:v>
                </c:pt>
                <c:pt idx="30635">
                  <c:v>-24.079999999999991</c:v>
                </c:pt>
                <c:pt idx="30636">
                  <c:v>-24.077999999999996</c:v>
                </c:pt>
                <c:pt idx="30637">
                  <c:v>-24.075999999999993</c:v>
                </c:pt>
                <c:pt idx="30638">
                  <c:v>-24.073999999999991</c:v>
                </c:pt>
                <c:pt idx="30639">
                  <c:v>-24.071999999999996</c:v>
                </c:pt>
                <c:pt idx="30640">
                  <c:v>-24.069999999999993</c:v>
                </c:pt>
                <c:pt idx="30641">
                  <c:v>-24.067999999999998</c:v>
                </c:pt>
                <c:pt idx="30642">
                  <c:v>-24.065999999999995</c:v>
                </c:pt>
                <c:pt idx="30643">
                  <c:v>-24.063999999999993</c:v>
                </c:pt>
                <c:pt idx="30644">
                  <c:v>-24.061999999999998</c:v>
                </c:pt>
                <c:pt idx="30645">
                  <c:v>-24.059999999999995</c:v>
                </c:pt>
                <c:pt idx="30646">
                  <c:v>-24.057999999999993</c:v>
                </c:pt>
                <c:pt idx="30647">
                  <c:v>-24.055999999999997</c:v>
                </c:pt>
                <c:pt idx="30648">
                  <c:v>-24.053999999999995</c:v>
                </c:pt>
                <c:pt idx="30649">
                  <c:v>-24.051999999999992</c:v>
                </c:pt>
                <c:pt idx="30650">
                  <c:v>-24.049999999999997</c:v>
                </c:pt>
                <c:pt idx="30651">
                  <c:v>-24.047999999999995</c:v>
                </c:pt>
                <c:pt idx="30652">
                  <c:v>-24.045999999999992</c:v>
                </c:pt>
                <c:pt idx="30653">
                  <c:v>-24.043999999999997</c:v>
                </c:pt>
                <c:pt idx="30654">
                  <c:v>-24.041999999999994</c:v>
                </c:pt>
                <c:pt idx="30655">
                  <c:v>-24.039999999999992</c:v>
                </c:pt>
                <c:pt idx="30656">
                  <c:v>-24.037999999999997</c:v>
                </c:pt>
                <c:pt idx="30657">
                  <c:v>-24.035999999999994</c:v>
                </c:pt>
                <c:pt idx="30658">
                  <c:v>-24.033999999999992</c:v>
                </c:pt>
                <c:pt idx="30659">
                  <c:v>-24.031999999999996</c:v>
                </c:pt>
                <c:pt idx="30660">
                  <c:v>-24.029999999999994</c:v>
                </c:pt>
                <c:pt idx="30661">
                  <c:v>-24.027999999999992</c:v>
                </c:pt>
                <c:pt idx="30662">
                  <c:v>-24.025999999999996</c:v>
                </c:pt>
                <c:pt idx="30663">
                  <c:v>-24.023999999999994</c:v>
                </c:pt>
                <c:pt idx="30664">
                  <c:v>-24.021999999999991</c:v>
                </c:pt>
                <c:pt idx="30665">
                  <c:v>-24.019999999999996</c:v>
                </c:pt>
                <c:pt idx="30666">
                  <c:v>-24.017999999999994</c:v>
                </c:pt>
                <c:pt idx="30667">
                  <c:v>-24.015999999999991</c:v>
                </c:pt>
                <c:pt idx="30668">
                  <c:v>-24.013999999999996</c:v>
                </c:pt>
                <c:pt idx="30669">
                  <c:v>-24.011999999999993</c:v>
                </c:pt>
                <c:pt idx="30670">
                  <c:v>-24.009999999999991</c:v>
                </c:pt>
                <c:pt idx="30671">
                  <c:v>-24.007999999999996</c:v>
                </c:pt>
                <c:pt idx="30672">
                  <c:v>-24.005999999999993</c:v>
                </c:pt>
                <c:pt idx="30673">
                  <c:v>-24.003999999999998</c:v>
                </c:pt>
                <c:pt idx="30674">
                  <c:v>-24.001999999999995</c:v>
                </c:pt>
                <c:pt idx="30675">
                  <c:v>-23.999999999999993</c:v>
                </c:pt>
                <c:pt idx="30676">
                  <c:v>-23.997999999999998</c:v>
                </c:pt>
                <c:pt idx="30677">
                  <c:v>-23.995999999999995</c:v>
                </c:pt>
                <c:pt idx="30678">
                  <c:v>-23.993999999999993</c:v>
                </c:pt>
                <c:pt idx="30679">
                  <c:v>-23.991999999999997</c:v>
                </c:pt>
                <c:pt idx="30680">
                  <c:v>-23.989999999999995</c:v>
                </c:pt>
                <c:pt idx="30681">
                  <c:v>-23.987999999999992</c:v>
                </c:pt>
                <c:pt idx="30682">
                  <c:v>-23.985999999999997</c:v>
                </c:pt>
                <c:pt idx="30683">
                  <c:v>-23.983999999999995</c:v>
                </c:pt>
                <c:pt idx="30684">
                  <c:v>-23.981999999999992</c:v>
                </c:pt>
                <c:pt idx="30685">
                  <c:v>-23.979999999999997</c:v>
                </c:pt>
                <c:pt idx="30686">
                  <c:v>-23.977999999999994</c:v>
                </c:pt>
                <c:pt idx="30687">
                  <c:v>-23.975999999999992</c:v>
                </c:pt>
                <c:pt idx="30688">
                  <c:v>-23.973999999999997</c:v>
                </c:pt>
                <c:pt idx="30689">
                  <c:v>-23.971999999999994</c:v>
                </c:pt>
                <c:pt idx="30690">
                  <c:v>-23.969999999999992</c:v>
                </c:pt>
                <c:pt idx="30691">
                  <c:v>-23.967999999999996</c:v>
                </c:pt>
                <c:pt idx="30692">
                  <c:v>-23.965999999999994</c:v>
                </c:pt>
                <c:pt idx="30693">
                  <c:v>-23.963999999999992</c:v>
                </c:pt>
                <c:pt idx="30694">
                  <c:v>-23.961999999999996</c:v>
                </c:pt>
                <c:pt idx="30695">
                  <c:v>-23.959999999999994</c:v>
                </c:pt>
                <c:pt idx="30696">
                  <c:v>-23.957999999999991</c:v>
                </c:pt>
                <c:pt idx="30697">
                  <c:v>-23.955999999999996</c:v>
                </c:pt>
                <c:pt idx="30698">
                  <c:v>-23.953999999999994</c:v>
                </c:pt>
                <c:pt idx="30699">
                  <c:v>-23.951999999999991</c:v>
                </c:pt>
                <c:pt idx="30700">
                  <c:v>-23.949999999999996</c:v>
                </c:pt>
                <c:pt idx="30701">
                  <c:v>-23.947999999999993</c:v>
                </c:pt>
                <c:pt idx="30702">
                  <c:v>-23.945999999999991</c:v>
                </c:pt>
                <c:pt idx="30703">
                  <c:v>-23.943999999999996</c:v>
                </c:pt>
                <c:pt idx="30704">
                  <c:v>-23.941999999999993</c:v>
                </c:pt>
                <c:pt idx="30705">
                  <c:v>-23.939999999999998</c:v>
                </c:pt>
                <c:pt idx="30706">
                  <c:v>-23.937999999999995</c:v>
                </c:pt>
                <c:pt idx="30707">
                  <c:v>-23.935999999999993</c:v>
                </c:pt>
                <c:pt idx="30708">
                  <c:v>-23.933999999999997</c:v>
                </c:pt>
                <c:pt idx="30709">
                  <c:v>-23.931999999999995</c:v>
                </c:pt>
                <c:pt idx="30710">
                  <c:v>-23.929999999999993</c:v>
                </c:pt>
                <c:pt idx="30711">
                  <c:v>-23.927999999999997</c:v>
                </c:pt>
                <c:pt idx="30712">
                  <c:v>-23.925999999999995</c:v>
                </c:pt>
                <c:pt idx="30713">
                  <c:v>-23.923999999999992</c:v>
                </c:pt>
                <c:pt idx="30714">
                  <c:v>-23.921999999999997</c:v>
                </c:pt>
                <c:pt idx="30715">
                  <c:v>-23.919999999999995</c:v>
                </c:pt>
                <c:pt idx="30716">
                  <c:v>-23.917999999999992</c:v>
                </c:pt>
                <c:pt idx="30717">
                  <c:v>-23.915999999999997</c:v>
                </c:pt>
                <c:pt idx="30718">
                  <c:v>-23.913999999999994</c:v>
                </c:pt>
                <c:pt idx="30719">
                  <c:v>-23.911999999999992</c:v>
                </c:pt>
                <c:pt idx="30720">
                  <c:v>-23.909999999999997</c:v>
                </c:pt>
                <c:pt idx="30721">
                  <c:v>-23.907999999999994</c:v>
                </c:pt>
                <c:pt idx="30722">
                  <c:v>-23.905999999999992</c:v>
                </c:pt>
                <c:pt idx="30723">
                  <c:v>-23.903999999999996</c:v>
                </c:pt>
                <c:pt idx="30724">
                  <c:v>-23.901999999999994</c:v>
                </c:pt>
                <c:pt idx="30725">
                  <c:v>-23.899999999999991</c:v>
                </c:pt>
                <c:pt idx="30726">
                  <c:v>-23.897999999999996</c:v>
                </c:pt>
                <c:pt idx="30727">
                  <c:v>-23.895999999999994</c:v>
                </c:pt>
                <c:pt idx="30728">
                  <c:v>-23.893999999999991</c:v>
                </c:pt>
                <c:pt idx="30729">
                  <c:v>-23.891999999999996</c:v>
                </c:pt>
                <c:pt idx="30730">
                  <c:v>-23.889999999999993</c:v>
                </c:pt>
                <c:pt idx="30731">
                  <c:v>-23.887999999999991</c:v>
                </c:pt>
                <c:pt idx="30732">
                  <c:v>-23.885999999999996</c:v>
                </c:pt>
                <c:pt idx="30733">
                  <c:v>-23.883999999999993</c:v>
                </c:pt>
                <c:pt idx="30734">
                  <c:v>-23.881999999999991</c:v>
                </c:pt>
                <c:pt idx="30735">
                  <c:v>-23.879999999999995</c:v>
                </c:pt>
                <c:pt idx="30736">
                  <c:v>-23.877999999999993</c:v>
                </c:pt>
                <c:pt idx="30737">
                  <c:v>-23.875999999999998</c:v>
                </c:pt>
                <c:pt idx="30738">
                  <c:v>-23.873999999999995</c:v>
                </c:pt>
                <c:pt idx="30739">
                  <c:v>-23.871999999999993</c:v>
                </c:pt>
                <c:pt idx="30740">
                  <c:v>-23.869999999999997</c:v>
                </c:pt>
                <c:pt idx="30741">
                  <c:v>-23.867999999999995</c:v>
                </c:pt>
                <c:pt idx="30742">
                  <c:v>-23.865999999999993</c:v>
                </c:pt>
                <c:pt idx="30743">
                  <c:v>-23.863999999999997</c:v>
                </c:pt>
                <c:pt idx="30744">
                  <c:v>-23.861999999999995</c:v>
                </c:pt>
                <c:pt idx="30745">
                  <c:v>-23.859999999999992</c:v>
                </c:pt>
                <c:pt idx="30746">
                  <c:v>-23.857999999999997</c:v>
                </c:pt>
                <c:pt idx="30747">
                  <c:v>-23.855999999999995</c:v>
                </c:pt>
                <c:pt idx="30748">
                  <c:v>-23.853999999999992</c:v>
                </c:pt>
                <c:pt idx="30749">
                  <c:v>-23.851999999999997</c:v>
                </c:pt>
                <c:pt idx="30750">
                  <c:v>-23.849999999999994</c:v>
                </c:pt>
                <c:pt idx="30751">
                  <c:v>-23.847999999999992</c:v>
                </c:pt>
                <c:pt idx="30752">
                  <c:v>-23.845999999999997</c:v>
                </c:pt>
                <c:pt idx="30753">
                  <c:v>-23.843999999999994</c:v>
                </c:pt>
                <c:pt idx="30754">
                  <c:v>-23.841999999999992</c:v>
                </c:pt>
                <c:pt idx="30755">
                  <c:v>-23.839999999999996</c:v>
                </c:pt>
                <c:pt idx="30756">
                  <c:v>-23.837999999999994</c:v>
                </c:pt>
                <c:pt idx="30757">
                  <c:v>-23.835999999999991</c:v>
                </c:pt>
                <c:pt idx="30758">
                  <c:v>-23.833999999999996</c:v>
                </c:pt>
                <c:pt idx="30759">
                  <c:v>-23.831999999999994</c:v>
                </c:pt>
                <c:pt idx="30760">
                  <c:v>-23.829999999999991</c:v>
                </c:pt>
                <c:pt idx="30761">
                  <c:v>-23.827999999999996</c:v>
                </c:pt>
                <c:pt idx="30762">
                  <c:v>-23.825999999999993</c:v>
                </c:pt>
                <c:pt idx="30763">
                  <c:v>-23.823999999999991</c:v>
                </c:pt>
                <c:pt idx="30764">
                  <c:v>-23.821999999999996</c:v>
                </c:pt>
                <c:pt idx="30765">
                  <c:v>-23.819999999999993</c:v>
                </c:pt>
                <c:pt idx="30766">
                  <c:v>-23.817999999999998</c:v>
                </c:pt>
                <c:pt idx="30767">
                  <c:v>-23.815999999999995</c:v>
                </c:pt>
                <c:pt idx="30768">
                  <c:v>-23.813999999999993</c:v>
                </c:pt>
                <c:pt idx="30769">
                  <c:v>-23.811999999999998</c:v>
                </c:pt>
                <c:pt idx="30770">
                  <c:v>-23.809999999999995</c:v>
                </c:pt>
                <c:pt idx="30771">
                  <c:v>-23.807999999999993</c:v>
                </c:pt>
                <c:pt idx="30772">
                  <c:v>-23.805999999999997</c:v>
                </c:pt>
                <c:pt idx="30773">
                  <c:v>-23.803999999999995</c:v>
                </c:pt>
                <c:pt idx="30774">
                  <c:v>-23.801999999999992</c:v>
                </c:pt>
                <c:pt idx="30775">
                  <c:v>-23.799999999999997</c:v>
                </c:pt>
                <c:pt idx="30776">
                  <c:v>-23.797999999999995</c:v>
                </c:pt>
                <c:pt idx="30777">
                  <c:v>-23.795999999999992</c:v>
                </c:pt>
                <c:pt idx="30778">
                  <c:v>-23.793999999999997</c:v>
                </c:pt>
                <c:pt idx="30779">
                  <c:v>-23.791999999999994</c:v>
                </c:pt>
                <c:pt idx="30780">
                  <c:v>-23.789999999999992</c:v>
                </c:pt>
                <c:pt idx="30781">
                  <c:v>-23.787999999999997</c:v>
                </c:pt>
                <c:pt idx="30782">
                  <c:v>-23.785999999999994</c:v>
                </c:pt>
                <c:pt idx="30783">
                  <c:v>-23.783999999999992</c:v>
                </c:pt>
                <c:pt idx="30784">
                  <c:v>-23.781999999999996</c:v>
                </c:pt>
                <c:pt idx="30785">
                  <c:v>-23.779999999999994</c:v>
                </c:pt>
                <c:pt idx="30786">
                  <c:v>-23.777999999999992</c:v>
                </c:pt>
                <c:pt idx="30787">
                  <c:v>-23.775999999999996</c:v>
                </c:pt>
                <c:pt idx="30788">
                  <c:v>-23.773999999999994</c:v>
                </c:pt>
                <c:pt idx="30789">
                  <c:v>-23.771999999999991</c:v>
                </c:pt>
                <c:pt idx="30790">
                  <c:v>-23.769999999999996</c:v>
                </c:pt>
                <c:pt idx="30791">
                  <c:v>-23.767999999999994</c:v>
                </c:pt>
                <c:pt idx="30792">
                  <c:v>-23.765999999999991</c:v>
                </c:pt>
                <c:pt idx="30793">
                  <c:v>-23.763999999999996</c:v>
                </c:pt>
                <c:pt idx="30794">
                  <c:v>-23.761999999999993</c:v>
                </c:pt>
                <c:pt idx="30795">
                  <c:v>-23.759999999999991</c:v>
                </c:pt>
                <c:pt idx="30796">
                  <c:v>-23.757999999999996</c:v>
                </c:pt>
                <c:pt idx="30797">
                  <c:v>-23.755999999999993</c:v>
                </c:pt>
                <c:pt idx="30798">
                  <c:v>-23.753999999999998</c:v>
                </c:pt>
                <c:pt idx="30799">
                  <c:v>-23.751999999999995</c:v>
                </c:pt>
                <c:pt idx="30800">
                  <c:v>-23.749999999999993</c:v>
                </c:pt>
                <c:pt idx="30801">
                  <c:v>-23.747999999999998</c:v>
                </c:pt>
                <c:pt idx="30802">
                  <c:v>-23.745999999999995</c:v>
                </c:pt>
                <c:pt idx="30803">
                  <c:v>-23.743999999999993</c:v>
                </c:pt>
                <c:pt idx="30804">
                  <c:v>-23.741999999999997</c:v>
                </c:pt>
                <c:pt idx="30805">
                  <c:v>-23.739999999999995</c:v>
                </c:pt>
                <c:pt idx="30806">
                  <c:v>-23.737999999999992</c:v>
                </c:pt>
                <c:pt idx="30807">
                  <c:v>-23.735999999999997</c:v>
                </c:pt>
                <c:pt idx="30808">
                  <c:v>-23.733999999999995</c:v>
                </c:pt>
                <c:pt idx="30809">
                  <c:v>-23.731999999999992</c:v>
                </c:pt>
                <c:pt idx="30810">
                  <c:v>-23.729999999999997</c:v>
                </c:pt>
                <c:pt idx="30811">
                  <c:v>-23.727999999999994</c:v>
                </c:pt>
                <c:pt idx="30812">
                  <c:v>-23.725999999999992</c:v>
                </c:pt>
                <c:pt idx="30813">
                  <c:v>-23.723999999999997</c:v>
                </c:pt>
                <c:pt idx="30814">
                  <c:v>-23.721999999999994</c:v>
                </c:pt>
                <c:pt idx="30815">
                  <c:v>-23.719999999999992</c:v>
                </c:pt>
                <c:pt idx="30816">
                  <c:v>-23.717999999999996</c:v>
                </c:pt>
                <c:pt idx="30817">
                  <c:v>-23.715999999999994</c:v>
                </c:pt>
                <c:pt idx="30818">
                  <c:v>-23.713999999999992</c:v>
                </c:pt>
                <c:pt idx="30819">
                  <c:v>-23.711999999999996</c:v>
                </c:pt>
                <c:pt idx="30820">
                  <c:v>-23.709999999999994</c:v>
                </c:pt>
                <c:pt idx="30821">
                  <c:v>-23.707999999999991</c:v>
                </c:pt>
                <c:pt idx="30822">
                  <c:v>-23.705999999999996</c:v>
                </c:pt>
                <c:pt idx="30823">
                  <c:v>-23.703999999999994</c:v>
                </c:pt>
                <c:pt idx="30824">
                  <c:v>-23.701999999999991</c:v>
                </c:pt>
                <c:pt idx="30825">
                  <c:v>-23.699999999999996</c:v>
                </c:pt>
                <c:pt idx="30826">
                  <c:v>-23.697999999999993</c:v>
                </c:pt>
                <c:pt idx="30827">
                  <c:v>-23.695999999999991</c:v>
                </c:pt>
                <c:pt idx="30828">
                  <c:v>-23.693999999999996</c:v>
                </c:pt>
                <c:pt idx="30829">
                  <c:v>-23.691999999999993</c:v>
                </c:pt>
                <c:pt idx="30830">
                  <c:v>-23.689999999999998</c:v>
                </c:pt>
                <c:pt idx="30831">
                  <c:v>-23.687999999999995</c:v>
                </c:pt>
                <c:pt idx="30832">
                  <c:v>-23.685999999999993</c:v>
                </c:pt>
                <c:pt idx="30833">
                  <c:v>-23.683999999999997</c:v>
                </c:pt>
                <c:pt idx="30834">
                  <c:v>-23.681999999999995</c:v>
                </c:pt>
                <c:pt idx="30835">
                  <c:v>-23.679999999999993</c:v>
                </c:pt>
                <c:pt idx="30836">
                  <c:v>-23.677999999999997</c:v>
                </c:pt>
                <c:pt idx="30837">
                  <c:v>-23.675999999999995</c:v>
                </c:pt>
                <c:pt idx="30838">
                  <c:v>-23.673999999999992</c:v>
                </c:pt>
                <c:pt idx="30839">
                  <c:v>-23.671999999999997</c:v>
                </c:pt>
                <c:pt idx="30840">
                  <c:v>-23.669999999999995</c:v>
                </c:pt>
                <c:pt idx="30841">
                  <c:v>-23.667999999999992</c:v>
                </c:pt>
                <c:pt idx="30842">
                  <c:v>-23.665999999999997</c:v>
                </c:pt>
                <c:pt idx="30843">
                  <c:v>-23.663999999999994</c:v>
                </c:pt>
                <c:pt idx="30844">
                  <c:v>-23.661999999999992</c:v>
                </c:pt>
                <c:pt idx="30845">
                  <c:v>-23.659999999999997</c:v>
                </c:pt>
                <c:pt idx="30846">
                  <c:v>-23.657999999999994</c:v>
                </c:pt>
                <c:pt idx="30847">
                  <c:v>-23.655999999999992</c:v>
                </c:pt>
                <c:pt idx="30848">
                  <c:v>-23.653999999999996</c:v>
                </c:pt>
                <c:pt idx="30849">
                  <c:v>-23.651999999999994</c:v>
                </c:pt>
                <c:pt idx="30850">
                  <c:v>-23.649999999999991</c:v>
                </c:pt>
                <c:pt idx="30851">
                  <c:v>-23.647999999999996</c:v>
                </c:pt>
                <c:pt idx="30852">
                  <c:v>-23.645999999999994</c:v>
                </c:pt>
                <c:pt idx="30853">
                  <c:v>-23.643999999999991</c:v>
                </c:pt>
                <c:pt idx="30854">
                  <c:v>-23.641999999999996</c:v>
                </c:pt>
                <c:pt idx="30855">
                  <c:v>-23.639999999999993</c:v>
                </c:pt>
                <c:pt idx="30856">
                  <c:v>-23.637999999999991</c:v>
                </c:pt>
                <c:pt idx="30857">
                  <c:v>-23.635999999999996</c:v>
                </c:pt>
                <c:pt idx="30858">
                  <c:v>-23.633999999999993</c:v>
                </c:pt>
                <c:pt idx="30859">
                  <c:v>-23.631999999999991</c:v>
                </c:pt>
                <c:pt idx="30860">
                  <c:v>-23.629999999999995</c:v>
                </c:pt>
                <c:pt idx="30861">
                  <c:v>-23.627999999999993</c:v>
                </c:pt>
                <c:pt idx="30862">
                  <c:v>-23.625999999999998</c:v>
                </c:pt>
                <c:pt idx="30863">
                  <c:v>-23.623999999999995</c:v>
                </c:pt>
                <c:pt idx="30864">
                  <c:v>-23.621999999999993</c:v>
                </c:pt>
                <c:pt idx="30865">
                  <c:v>-23.619999999999997</c:v>
                </c:pt>
                <c:pt idx="30866">
                  <c:v>-23.617999999999995</c:v>
                </c:pt>
                <c:pt idx="30867">
                  <c:v>-23.615999999999993</c:v>
                </c:pt>
                <c:pt idx="30868">
                  <c:v>-23.613999999999997</c:v>
                </c:pt>
                <c:pt idx="30869">
                  <c:v>-23.611999999999995</c:v>
                </c:pt>
                <c:pt idx="30870">
                  <c:v>-23.609999999999992</c:v>
                </c:pt>
                <c:pt idx="30871">
                  <c:v>-23.607999999999997</c:v>
                </c:pt>
                <c:pt idx="30872">
                  <c:v>-23.605999999999995</c:v>
                </c:pt>
                <c:pt idx="30873">
                  <c:v>-23.603999999999992</c:v>
                </c:pt>
                <c:pt idx="30874">
                  <c:v>-23.601999999999997</c:v>
                </c:pt>
                <c:pt idx="30875">
                  <c:v>-23.599999999999994</c:v>
                </c:pt>
                <c:pt idx="30876">
                  <c:v>-23.597999999999992</c:v>
                </c:pt>
                <c:pt idx="30877">
                  <c:v>-23.595999999999997</c:v>
                </c:pt>
                <c:pt idx="30878">
                  <c:v>-23.593999999999994</c:v>
                </c:pt>
                <c:pt idx="30879">
                  <c:v>-23.591999999999992</c:v>
                </c:pt>
                <c:pt idx="30880">
                  <c:v>-23.589999999999996</c:v>
                </c:pt>
                <c:pt idx="30881">
                  <c:v>-23.587999999999994</c:v>
                </c:pt>
                <c:pt idx="30882">
                  <c:v>-23.585999999999991</c:v>
                </c:pt>
                <c:pt idx="30883">
                  <c:v>-23.583999999999996</c:v>
                </c:pt>
                <c:pt idx="30884">
                  <c:v>-23.581999999999994</c:v>
                </c:pt>
                <c:pt idx="30885">
                  <c:v>-23.579999999999991</c:v>
                </c:pt>
                <c:pt idx="30886">
                  <c:v>-23.577999999999996</c:v>
                </c:pt>
                <c:pt idx="30887">
                  <c:v>-23.575999999999993</c:v>
                </c:pt>
                <c:pt idx="30888">
                  <c:v>-23.573999999999991</c:v>
                </c:pt>
                <c:pt idx="30889">
                  <c:v>-23.571999999999996</c:v>
                </c:pt>
                <c:pt idx="30890">
                  <c:v>-23.569999999999993</c:v>
                </c:pt>
                <c:pt idx="30891">
                  <c:v>-23.567999999999998</c:v>
                </c:pt>
                <c:pt idx="30892">
                  <c:v>-23.565999999999995</c:v>
                </c:pt>
                <c:pt idx="30893">
                  <c:v>-23.563999999999993</c:v>
                </c:pt>
                <c:pt idx="30894">
                  <c:v>-23.561999999999998</c:v>
                </c:pt>
                <c:pt idx="30895">
                  <c:v>-23.559999999999995</c:v>
                </c:pt>
                <c:pt idx="30896">
                  <c:v>-23.557999999999993</c:v>
                </c:pt>
                <c:pt idx="30897">
                  <c:v>-23.555999999999997</c:v>
                </c:pt>
                <c:pt idx="30898">
                  <c:v>-23.553999999999995</c:v>
                </c:pt>
                <c:pt idx="30899">
                  <c:v>-23.551999999999992</c:v>
                </c:pt>
                <c:pt idx="30900">
                  <c:v>-23.549999999999997</c:v>
                </c:pt>
                <c:pt idx="30901">
                  <c:v>-23.547999999999995</c:v>
                </c:pt>
                <c:pt idx="30902">
                  <c:v>-23.545999999999992</c:v>
                </c:pt>
                <c:pt idx="30903">
                  <c:v>-23.543999999999997</c:v>
                </c:pt>
                <c:pt idx="30904">
                  <c:v>-23.541999999999994</c:v>
                </c:pt>
                <c:pt idx="30905">
                  <c:v>-23.539999999999992</c:v>
                </c:pt>
                <c:pt idx="30906">
                  <c:v>-23.537999999999997</c:v>
                </c:pt>
                <c:pt idx="30907">
                  <c:v>-23.535999999999994</c:v>
                </c:pt>
                <c:pt idx="30908">
                  <c:v>-23.533999999999992</c:v>
                </c:pt>
                <c:pt idx="30909">
                  <c:v>-23.531999999999996</c:v>
                </c:pt>
                <c:pt idx="30910">
                  <c:v>-23.529999999999994</c:v>
                </c:pt>
                <c:pt idx="30911">
                  <c:v>-23.527999999999992</c:v>
                </c:pt>
                <c:pt idx="30912">
                  <c:v>-23.525999999999996</c:v>
                </c:pt>
                <c:pt idx="30913">
                  <c:v>-23.523999999999994</c:v>
                </c:pt>
                <c:pt idx="30914">
                  <c:v>-23.521999999999991</c:v>
                </c:pt>
                <c:pt idx="30915">
                  <c:v>-23.519999999999996</c:v>
                </c:pt>
                <c:pt idx="30916">
                  <c:v>-23.517999999999994</c:v>
                </c:pt>
                <c:pt idx="30917">
                  <c:v>-23.515999999999991</c:v>
                </c:pt>
                <c:pt idx="30918">
                  <c:v>-23.513999999999996</c:v>
                </c:pt>
                <c:pt idx="30919">
                  <c:v>-23.511999999999993</c:v>
                </c:pt>
                <c:pt idx="30920">
                  <c:v>-23.509999999999991</c:v>
                </c:pt>
                <c:pt idx="30921">
                  <c:v>-23.507999999999996</c:v>
                </c:pt>
                <c:pt idx="30922">
                  <c:v>-23.505999999999993</c:v>
                </c:pt>
                <c:pt idx="30923">
                  <c:v>-23.503999999999998</c:v>
                </c:pt>
                <c:pt idx="30924">
                  <c:v>-23.501999999999995</c:v>
                </c:pt>
                <c:pt idx="30925">
                  <c:v>-23.499999999999993</c:v>
                </c:pt>
                <c:pt idx="30926">
                  <c:v>-23.497999999999998</c:v>
                </c:pt>
                <c:pt idx="30927">
                  <c:v>-23.495999999999995</c:v>
                </c:pt>
                <c:pt idx="30928">
                  <c:v>-23.493999999999993</c:v>
                </c:pt>
                <c:pt idx="30929">
                  <c:v>-23.491999999999997</c:v>
                </c:pt>
                <c:pt idx="30930">
                  <c:v>-23.489999999999995</c:v>
                </c:pt>
                <c:pt idx="30931">
                  <c:v>-23.487999999999992</c:v>
                </c:pt>
                <c:pt idx="30932">
                  <c:v>-23.485999999999997</c:v>
                </c:pt>
                <c:pt idx="30933">
                  <c:v>-23.483999999999995</c:v>
                </c:pt>
                <c:pt idx="30934">
                  <c:v>-23.481999999999992</c:v>
                </c:pt>
                <c:pt idx="30935">
                  <c:v>-23.479999999999997</c:v>
                </c:pt>
                <c:pt idx="30936">
                  <c:v>-23.477999999999994</c:v>
                </c:pt>
                <c:pt idx="30937">
                  <c:v>-23.475999999999992</c:v>
                </c:pt>
                <c:pt idx="30938">
                  <c:v>-23.473999999999997</c:v>
                </c:pt>
                <c:pt idx="30939">
                  <c:v>-23.471999999999994</c:v>
                </c:pt>
                <c:pt idx="30940">
                  <c:v>-23.469999999999992</c:v>
                </c:pt>
                <c:pt idx="30941">
                  <c:v>-23.467999999999996</c:v>
                </c:pt>
                <c:pt idx="30942">
                  <c:v>-23.465999999999994</c:v>
                </c:pt>
                <c:pt idx="30943">
                  <c:v>-23.463999999999992</c:v>
                </c:pt>
                <c:pt idx="30944">
                  <c:v>-23.461999999999996</c:v>
                </c:pt>
                <c:pt idx="30945">
                  <c:v>-23.459999999999994</c:v>
                </c:pt>
                <c:pt idx="30946">
                  <c:v>-23.457999999999991</c:v>
                </c:pt>
                <c:pt idx="30947">
                  <c:v>-23.455999999999996</c:v>
                </c:pt>
                <c:pt idx="30948">
                  <c:v>-23.453999999999994</c:v>
                </c:pt>
                <c:pt idx="30949">
                  <c:v>-23.451999999999991</c:v>
                </c:pt>
                <c:pt idx="30950">
                  <c:v>-23.449999999999996</c:v>
                </c:pt>
                <c:pt idx="30951">
                  <c:v>-23.447999999999993</c:v>
                </c:pt>
                <c:pt idx="30952">
                  <c:v>-23.445999999999991</c:v>
                </c:pt>
                <c:pt idx="30953">
                  <c:v>-23.443999999999996</c:v>
                </c:pt>
                <c:pt idx="30954">
                  <c:v>-23.441999999999993</c:v>
                </c:pt>
                <c:pt idx="30955">
                  <c:v>-23.439999999999998</c:v>
                </c:pt>
                <c:pt idx="30956">
                  <c:v>-23.437999999999995</c:v>
                </c:pt>
                <c:pt idx="30957">
                  <c:v>-23.435999999999993</c:v>
                </c:pt>
                <c:pt idx="30958">
                  <c:v>-23.433999999999997</c:v>
                </c:pt>
                <c:pt idx="30959">
                  <c:v>-23.431999999999995</c:v>
                </c:pt>
                <c:pt idx="30960">
                  <c:v>-23.429999999999993</c:v>
                </c:pt>
                <c:pt idx="30961">
                  <c:v>-23.427999999999997</c:v>
                </c:pt>
                <c:pt idx="30962">
                  <c:v>-23.425999999999995</c:v>
                </c:pt>
                <c:pt idx="30963">
                  <c:v>-23.423999999999992</c:v>
                </c:pt>
                <c:pt idx="30964">
                  <c:v>-23.421999999999997</c:v>
                </c:pt>
                <c:pt idx="30965">
                  <c:v>-23.419999999999995</c:v>
                </c:pt>
                <c:pt idx="30966">
                  <c:v>-23.417999999999992</c:v>
                </c:pt>
                <c:pt idx="30967">
                  <c:v>-23.415999999999997</c:v>
                </c:pt>
                <c:pt idx="30968">
                  <c:v>-23.413999999999994</c:v>
                </c:pt>
                <c:pt idx="30969">
                  <c:v>-23.411999999999992</c:v>
                </c:pt>
                <c:pt idx="30970">
                  <c:v>-23.409999999999997</c:v>
                </c:pt>
                <c:pt idx="30971">
                  <c:v>-23.407999999999994</c:v>
                </c:pt>
                <c:pt idx="30972">
                  <c:v>-23.405999999999992</c:v>
                </c:pt>
                <c:pt idx="30973">
                  <c:v>-23.403999999999996</c:v>
                </c:pt>
                <c:pt idx="30974">
                  <c:v>-23.401999999999994</c:v>
                </c:pt>
                <c:pt idx="30975">
                  <c:v>-23.399999999999991</c:v>
                </c:pt>
                <c:pt idx="30976">
                  <c:v>-23.397999999999996</c:v>
                </c:pt>
                <c:pt idx="30977">
                  <c:v>-23.395999999999994</c:v>
                </c:pt>
                <c:pt idx="30978">
                  <c:v>-23.393999999999991</c:v>
                </c:pt>
                <c:pt idx="30979">
                  <c:v>-23.391999999999996</c:v>
                </c:pt>
                <c:pt idx="30980">
                  <c:v>-23.389999999999993</c:v>
                </c:pt>
                <c:pt idx="30981">
                  <c:v>-23.387999999999991</c:v>
                </c:pt>
                <c:pt idx="30982">
                  <c:v>-23.385999999999996</c:v>
                </c:pt>
                <c:pt idx="30983">
                  <c:v>-23.383999999999993</c:v>
                </c:pt>
                <c:pt idx="30984">
                  <c:v>-23.381999999999991</c:v>
                </c:pt>
                <c:pt idx="30985">
                  <c:v>-23.379999999999995</c:v>
                </c:pt>
                <c:pt idx="30986">
                  <c:v>-23.377999999999993</c:v>
                </c:pt>
                <c:pt idx="30987">
                  <c:v>-23.375999999999998</c:v>
                </c:pt>
                <c:pt idx="30988">
                  <c:v>-23.373999999999995</c:v>
                </c:pt>
                <c:pt idx="30989">
                  <c:v>-23.371999999999993</c:v>
                </c:pt>
                <c:pt idx="30990">
                  <c:v>-23.369999999999997</c:v>
                </c:pt>
                <c:pt idx="30991">
                  <c:v>-23.367999999999995</c:v>
                </c:pt>
                <c:pt idx="30992">
                  <c:v>-23.365999999999993</c:v>
                </c:pt>
                <c:pt idx="30993">
                  <c:v>-23.363999999999997</c:v>
                </c:pt>
                <c:pt idx="30994">
                  <c:v>-23.361999999999995</c:v>
                </c:pt>
                <c:pt idx="30995">
                  <c:v>-23.359999999999992</c:v>
                </c:pt>
                <c:pt idx="30996">
                  <c:v>-23.357999999999997</c:v>
                </c:pt>
                <c:pt idx="30997">
                  <c:v>-23.355999999999995</c:v>
                </c:pt>
                <c:pt idx="30998">
                  <c:v>-23.353999999999992</c:v>
                </c:pt>
                <c:pt idx="30999">
                  <c:v>-23.351999999999997</c:v>
                </c:pt>
                <c:pt idx="31000">
                  <c:v>-23.349999999999994</c:v>
                </c:pt>
                <c:pt idx="31001">
                  <c:v>-23.347999999999992</c:v>
                </c:pt>
                <c:pt idx="31002">
                  <c:v>-23.345999999999997</c:v>
                </c:pt>
                <c:pt idx="31003">
                  <c:v>-23.343999999999994</c:v>
                </c:pt>
                <c:pt idx="31004">
                  <c:v>-23.341999999999992</c:v>
                </c:pt>
                <c:pt idx="31005">
                  <c:v>-23.339999999999996</c:v>
                </c:pt>
                <c:pt idx="31006">
                  <c:v>-23.337999999999994</c:v>
                </c:pt>
                <c:pt idx="31007">
                  <c:v>-23.335999999999991</c:v>
                </c:pt>
                <c:pt idx="31008">
                  <c:v>-23.333999999999996</c:v>
                </c:pt>
                <c:pt idx="31009">
                  <c:v>-23.331999999999994</c:v>
                </c:pt>
                <c:pt idx="31010">
                  <c:v>-23.329999999999991</c:v>
                </c:pt>
                <c:pt idx="31011">
                  <c:v>-23.327999999999996</c:v>
                </c:pt>
                <c:pt idx="31012">
                  <c:v>-23.325999999999993</c:v>
                </c:pt>
                <c:pt idx="31013">
                  <c:v>-23.323999999999991</c:v>
                </c:pt>
                <c:pt idx="31014">
                  <c:v>-23.321999999999996</c:v>
                </c:pt>
                <c:pt idx="31015">
                  <c:v>-23.319999999999993</c:v>
                </c:pt>
                <c:pt idx="31016">
                  <c:v>-23.317999999999998</c:v>
                </c:pt>
                <c:pt idx="31017">
                  <c:v>-23.315999999999995</c:v>
                </c:pt>
                <c:pt idx="31018">
                  <c:v>-23.313999999999993</c:v>
                </c:pt>
                <c:pt idx="31019">
                  <c:v>-23.311999999999998</c:v>
                </c:pt>
                <c:pt idx="31020">
                  <c:v>-23.309999999999995</c:v>
                </c:pt>
                <c:pt idx="31021">
                  <c:v>-23.307999999999993</c:v>
                </c:pt>
                <c:pt idx="31022">
                  <c:v>-23.305999999999997</c:v>
                </c:pt>
                <c:pt idx="31023">
                  <c:v>-23.303999999999995</c:v>
                </c:pt>
                <c:pt idx="31024">
                  <c:v>-23.301999999999992</c:v>
                </c:pt>
                <c:pt idx="31025">
                  <c:v>-23.299999999999997</c:v>
                </c:pt>
                <c:pt idx="31026">
                  <c:v>-23.297999999999995</c:v>
                </c:pt>
                <c:pt idx="31027">
                  <c:v>-23.295999999999992</c:v>
                </c:pt>
                <c:pt idx="31028">
                  <c:v>-23.293999999999997</c:v>
                </c:pt>
                <c:pt idx="31029">
                  <c:v>-23.291999999999994</c:v>
                </c:pt>
                <c:pt idx="31030">
                  <c:v>-23.289999999999992</c:v>
                </c:pt>
                <c:pt idx="31031">
                  <c:v>-23.287999999999997</c:v>
                </c:pt>
                <c:pt idx="31032">
                  <c:v>-23.285999999999994</c:v>
                </c:pt>
                <c:pt idx="31033">
                  <c:v>-23.283999999999992</c:v>
                </c:pt>
                <c:pt idx="31034">
                  <c:v>-23.281999999999996</c:v>
                </c:pt>
                <c:pt idx="31035">
                  <c:v>-23.279999999999994</c:v>
                </c:pt>
                <c:pt idx="31036">
                  <c:v>-23.277999999999992</c:v>
                </c:pt>
                <c:pt idx="31037">
                  <c:v>-23.275999999999996</c:v>
                </c:pt>
                <c:pt idx="31038">
                  <c:v>-23.273999999999994</c:v>
                </c:pt>
                <c:pt idx="31039">
                  <c:v>-23.271999999999991</c:v>
                </c:pt>
                <c:pt idx="31040">
                  <c:v>-23.269999999999996</c:v>
                </c:pt>
                <c:pt idx="31041">
                  <c:v>-23.267999999999994</c:v>
                </c:pt>
                <c:pt idx="31042">
                  <c:v>-23.265999999999991</c:v>
                </c:pt>
                <c:pt idx="31043">
                  <c:v>-23.263999999999996</c:v>
                </c:pt>
                <c:pt idx="31044">
                  <c:v>-23.261999999999993</c:v>
                </c:pt>
                <c:pt idx="31045">
                  <c:v>-23.259999999999991</c:v>
                </c:pt>
                <c:pt idx="31046">
                  <c:v>-23.257999999999996</c:v>
                </c:pt>
                <c:pt idx="31047">
                  <c:v>-23.255999999999993</c:v>
                </c:pt>
                <c:pt idx="31048">
                  <c:v>-23.253999999999998</c:v>
                </c:pt>
                <c:pt idx="31049">
                  <c:v>-23.251999999999995</c:v>
                </c:pt>
                <c:pt idx="31050">
                  <c:v>-23.249999999999993</c:v>
                </c:pt>
                <c:pt idx="31051">
                  <c:v>-23.247999999999998</c:v>
                </c:pt>
                <c:pt idx="31052">
                  <c:v>-23.245999999999995</c:v>
                </c:pt>
                <c:pt idx="31053">
                  <c:v>-23.243999999999993</c:v>
                </c:pt>
                <c:pt idx="31054">
                  <c:v>-23.241999999999997</c:v>
                </c:pt>
                <c:pt idx="31055">
                  <c:v>-23.239999999999995</c:v>
                </c:pt>
                <c:pt idx="31056">
                  <c:v>-23.237999999999992</c:v>
                </c:pt>
                <c:pt idx="31057">
                  <c:v>-23.235999999999997</c:v>
                </c:pt>
                <c:pt idx="31058">
                  <c:v>-23.233999999999995</c:v>
                </c:pt>
                <c:pt idx="31059">
                  <c:v>-23.231999999999992</c:v>
                </c:pt>
                <c:pt idx="31060">
                  <c:v>-23.229999999999997</c:v>
                </c:pt>
                <c:pt idx="31061">
                  <c:v>-23.227999999999994</c:v>
                </c:pt>
                <c:pt idx="31062">
                  <c:v>-23.225999999999992</c:v>
                </c:pt>
                <c:pt idx="31063">
                  <c:v>-23.223999999999997</c:v>
                </c:pt>
                <c:pt idx="31064">
                  <c:v>-23.221999999999994</c:v>
                </c:pt>
                <c:pt idx="31065">
                  <c:v>-23.219999999999992</c:v>
                </c:pt>
                <c:pt idx="31066">
                  <c:v>-23.217999999999996</c:v>
                </c:pt>
                <c:pt idx="31067">
                  <c:v>-23.215999999999994</c:v>
                </c:pt>
                <c:pt idx="31068">
                  <c:v>-23.213999999999992</c:v>
                </c:pt>
                <c:pt idx="31069">
                  <c:v>-23.211999999999996</c:v>
                </c:pt>
                <c:pt idx="31070">
                  <c:v>-23.209999999999994</c:v>
                </c:pt>
                <c:pt idx="31071">
                  <c:v>-23.207999999999991</c:v>
                </c:pt>
                <c:pt idx="31072">
                  <c:v>-23.205999999999996</c:v>
                </c:pt>
                <c:pt idx="31073">
                  <c:v>-23.203999999999994</c:v>
                </c:pt>
                <c:pt idx="31074">
                  <c:v>-23.201999999999991</c:v>
                </c:pt>
                <c:pt idx="31075">
                  <c:v>-23.199999999999996</c:v>
                </c:pt>
                <c:pt idx="31076">
                  <c:v>-23.197999999999993</c:v>
                </c:pt>
                <c:pt idx="31077">
                  <c:v>-23.195999999999991</c:v>
                </c:pt>
                <c:pt idx="31078">
                  <c:v>-23.193999999999996</c:v>
                </c:pt>
                <c:pt idx="31079">
                  <c:v>-23.191999999999993</c:v>
                </c:pt>
                <c:pt idx="31080">
                  <c:v>-23.189999999999998</c:v>
                </c:pt>
                <c:pt idx="31081">
                  <c:v>-23.187999999999995</c:v>
                </c:pt>
                <c:pt idx="31082">
                  <c:v>-23.185999999999993</c:v>
                </c:pt>
                <c:pt idx="31083">
                  <c:v>-23.183999999999997</c:v>
                </c:pt>
                <c:pt idx="31084">
                  <c:v>-23.181999999999995</c:v>
                </c:pt>
                <c:pt idx="31085">
                  <c:v>-23.179999999999993</c:v>
                </c:pt>
                <c:pt idx="31086">
                  <c:v>-23.177999999999997</c:v>
                </c:pt>
                <c:pt idx="31087">
                  <c:v>-23.175999999999995</c:v>
                </c:pt>
                <c:pt idx="31088">
                  <c:v>-23.173999999999992</c:v>
                </c:pt>
                <c:pt idx="31089">
                  <c:v>-23.171999999999997</c:v>
                </c:pt>
                <c:pt idx="31090">
                  <c:v>-23.169999999999995</c:v>
                </c:pt>
                <c:pt idx="31091">
                  <c:v>-23.167999999999992</c:v>
                </c:pt>
                <c:pt idx="31092">
                  <c:v>-23.165999999999997</c:v>
                </c:pt>
                <c:pt idx="31093">
                  <c:v>-23.163999999999994</c:v>
                </c:pt>
                <c:pt idx="31094">
                  <c:v>-23.161999999999992</c:v>
                </c:pt>
                <c:pt idx="31095">
                  <c:v>-23.159999999999997</c:v>
                </c:pt>
                <c:pt idx="31096">
                  <c:v>-23.157999999999994</c:v>
                </c:pt>
                <c:pt idx="31097">
                  <c:v>-23.155999999999992</c:v>
                </c:pt>
                <c:pt idx="31098">
                  <c:v>-23.153999999999996</c:v>
                </c:pt>
                <c:pt idx="31099">
                  <c:v>-23.151999999999994</c:v>
                </c:pt>
                <c:pt idx="31100">
                  <c:v>-23.149999999999991</c:v>
                </c:pt>
                <c:pt idx="31101">
                  <c:v>-23.147999999999996</c:v>
                </c:pt>
                <c:pt idx="31102">
                  <c:v>-23.145999999999994</c:v>
                </c:pt>
                <c:pt idx="31103">
                  <c:v>-23.143999999999991</c:v>
                </c:pt>
                <c:pt idx="31104">
                  <c:v>-23.141999999999996</c:v>
                </c:pt>
                <c:pt idx="31105">
                  <c:v>-23.139999999999993</c:v>
                </c:pt>
                <c:pt idx="31106">
                  <c:v>-23.137999999999991</c:v>
                </c:pt>
                <c:pt idx="31107">
                  <c:v>-23.135999999999996</c:v>
                </c:pt>
                <c:pt idx="31108">
                  <c:v>-23.133999999999993</c:v>
                </c:pt>
                <c:pt idx="31109">
                  <c:v>-23.131999999999991</c:v>
                </c:pt>
                <c:pt idx="31110">
                  <c:v>-23.129999999999995</c:v>
                </c:pt>
                <c:pt idx="31111">
                  <c:v>-23.127999999999993</c:v>
                </c:pt>
                <c:pt idx="31112">
                  <c:v>-23.125999999999998</c:v>
                </c:pt>
                <c:pt idx="31113">
                  <c:v>-23.123999999999995</c:v>
                </c:pt>
                <c:pt idx="31114">
                  <c:v>-23.121999999999993</c:v>
                </c:pt>
                <c:pt idx="31115">
                  <c:v>-23.119999999999997</c:v>
                </c:pt>
                <c:pt idx="31116">
                  <c:v>-23.117999999999995</c:v>
                </c:pt>
                <c:pt idx="31117">
                  <c:v>-23.115999999999993</c:v>
                </c:pt>
                <c:pt idx="31118">
                  <c:v>-23.113999999999997</c:v>
                </c:pt>
                <c:pt idx="31119">
                  <c:v>-23.111999999999995</c:v>
                </c:pt>
                <c:pt idx="31120">
                  <c:v>-23.109999999999992</c:v>
                </c:pt>
                <c:pt idx="31121">
                  <c:v>-23.107999999999997</c:v>
                </c:pt>
                <c:pt idx="31122">
                  <c:v>-23.105999999999995</c:v>
                </c:pt>
                <c:pt idx="31123">
                  <c:v>-23.103999999999992</c:v>
                </c:pt>
                <c:pt idx="31124">
                  <c:v>-23.101999999999997</c:v>
                </c:pt>
                <c:pt idx="31125">
                  <c:v>-23.099999999999994</c:v>
                </c:pt>
                <c:pt idx="31126">
                  <c:v>-23.097999999999992</c:v>
                </c:pt>
                <c:pt idx="31127">
                  <c:v>-23.095999999999997</c:v>
                </c:pt>
                <c:pt idx="31128">
                  <c:v>-23.093999999999994</c:v>
                </c:pt>
                <c:pt idx="31129">
                  <c:v>-23.091999999999992</c:v>
                </c:pt>
                <c:pt idx="31130">
                  <c:v>-23.089999999999996</c:v>
                </c:pt>
                <c:pt idx="31131">
                  <c:v>-23.087999999999994</c:v>
                </c:pt>
                <c:pt idx="31132">
                  <c:v>-23.085999999999991</c:v>
                </c:pt>
                <c:pt idx="31133">
                  <c:v>-23.083999999999996</c:v>
                </c:pt>
                <c:pt idx="31134">
                  <c:v>-23.081999999999994</c:v>
                </c:pt>
                <c:pt idx="31135">
                  <c:v>-23.079999999999991</c:v>
                </c:pt>
                <c:pt idx="31136">
                  <c:v>-23.077999999999996</c:v>
                </c:pt>
                <c:pt idx="31137">
                  <c:v>-23.075999999999993</c:v>
                </c:pt>
                <c:pt idx="31138">
                  <c:v>-23.073999999999991</c:v>
                </c:pt>
                <c:pt idx="31139">
                  <c:v>-23.071999999999996</c:v>
                </c:pt>
                <c:pt idx="31140">
                  <c:v>-23.069999999999993</c:v>
                </c:pt>
                <c:pt idx="31141">
                  <c:v>-23.067999999999998</c:v>
                </c:pt>
                <c:pt idx="31142">
                  <c:v>-23.065999999999995</c:v>
                </c:pt>
                <c:pt idx="31143">
                  <c:v>-23.063999999999993</c:v>
                </c:pt>
                <c:pt idx="31144">
                  <c:v>-23.061999999999998</c:v>
                </c:pt>
                <c:pt idx="31145">
                  <c:v>-23.059999999999995</c:v>
                </c:pt>
                <c:pt idx="31146">
                  <c:v>-23.057999999999993</c:v>
                </c:pt>
                <c:pt idx="31147">
                  <c:v>-23.055999999999997</c:v>
                </c:pt>
                <c:pt idx="31148">
                  <c:v>-23.053999999999995</c:v>
                </c:pt>
                <c:pt idx="31149">
                  <c:v>-23.051999999999992</c:v>
                </c:pt>
                <c:pt idx="31150">
                  <c:v>-23.049999999999997</c:v>
                </c:pt>
                <c:pt idx="31151">
                  <c:v>-23.047999999999995</c:v>
                </c:pt>
                <c:pt idx="31152">
                  <c:v>-23.045999999999992</c:v>
                </c:pt>
                <c:pt idx="31153">
                  <c:v>-23.043999999999997</c:v>
                </c:pt>
                <c:pt idx="31154">
                  <c:v>-23.041999999999994</c:v>
                </c:pt>
                <c:pt idx="31155">
                  <c:v>-23.039999999999992</c:v>
                </c:pt>
                <c:pt idx="31156">
                  <c:v>-23.037999999999997</c:v>
                </c:pt>
                <c:pt idx="31157">
                  <c:v>-23.035999999999994</c:v>
                </c:pt>
                <c:pt idx="31158">
                  <c:v>-23.033999999999992</c:v>
                </c:pt>
                <c:pt idx="31159">
                  <c:v>-23.031999999999996</c:v>
                </c:pt>
                <c:pt idx="31160">
                  <c:v>-23.029999999999994</c:v>
                </c:pt>
                <c:pt idx="31161">
                  <c:v>-23.027999999999992</c:v>
                </c:pt>
                <c:pt idx="31162">
                  <c:v>-23.025999999999996</c:v>
                </c:pt>
                <c:pt idx="31163">
                  <c:v>-23.023999999999994</c:v>
                </c:pt>
                <c:pt idx="31164">
                  <c:v>-23.021999999999991</c:v>
                </c:pt>
                <c:pt idx="31165">
                  <c:v>-23.019999999999996</c:v>
                </c:pt>
                <c:pt idx="31166">
                  <c:v>-23.017999999999994</c:v>
                </c:pt>
                <c:pt idx="31167">
                  <c:v>-23.015999999999991</c:v>
                </c:pt>
                <c:pt idx="31168">
                  <c:v>-23.013999999999996</c:v>
                </c:pt>
                <c:pt idx="31169">
                  <c:v>-23.011999999999993</c:v>
                </c:pt>
                <c:pt idx="31170">
                  <c:v>-23.009999999999991</c:v>
                </c:pt>
                <c:pt idx="31171">
                  <c:v>-23.007999999999996</c:v>
                </c:pt>
                <c:pt idx="31172">
                  <c:v>-23.005999999999993</c:v>
                </c:pt>
                <c:pt idx="31173">
                  <c:v>-23.003999999999998</c:v>
                </c:pt>
                <c:pt idx="31174">
                  <c:v>-23.001999999999995</c:v>
                </c:pt>
                <c:pt idx="31175">
                  <c:v>-22.999999999999993</c:v>
                </c:pt>
                <c:pt idx="31176">
                  <c:v>-22.997999999999998</c:v>
                </c:pt>
                <c:pt idx="31177">
                  <c:v>-22.995999999999995</c:v>
                </c:pt>
                <c:pt idx="31178">
                  <c:v>-22.993999999999993</c:v>
                </c:pt>
                <c:pt idx="31179">
                  <c:v>-22.991999999999997</c:v>
                </c:pt>
                <c:pt idx="31180">
                  <c:v>-22.989999999999995</c:v>
                </c:pt>
                <c:pt idx="31181">
                  <c:v>-22.987999999999992</c:v>
                </c:pt>
                <c:pt idx="31182">
                  <c:v>-22.985999999999997</c:v>
                </c:pt>
                <c:pt idx="31183">
                  <c:v>-22.983999999999995</c:v>
                </c:pt>
                <c:pt idx="31184">
                  <c:v>-22.981999999999992</c:v>
                </c:pt>
                <c:pt idx="31185">
                  <c:v>-22.979999999999997</c:v>
                </c:pt>
                <c:pt idx="31186">
                  <c:v>-22.977999999999994</c:v>
                </c:pt>
                <c:pt idx="31187">
                  <c:v>-22.975999999999992</c:v>
                </c:pt>
                <c:pt idx="31188">
                  <c:v>-22.973999999999997</c:v>
                </c:pt>
                <c:pt idx="31189">
                  <c:v>-22.971999999999994</c:v>
                </c:pt>
                <c:pt idx="31190">
                  <c:v>-22.969999999999992</c:v>
                </c:pt>
                <c:pt idx="31191">
                  <c:v>-22.967999999999996</c:v>
                </c:pt>
                <c:pt idx="31192">
                  <c:v>-22.965999999999994</c:v>
                </c:pt>
                <c:pt idx="31193">
                  <c:v>-22.963999999999992</c:v>
                </c:pt>
                <c:pt idx="31194">
                  <c:v>-22.961999999999996</c:v>
                </c:pt>
                <c:pt idx="31195">
                  <c:v>-22.959999999999994</c:v>
                </c:pt>
                <c:pt idx="31196">
                  <c:v>-22.957999999999991</c:v>
                </c:pt>
                <c:pt idx="31197">
                  <c:v>-22.955999999999996</c:v>
                </c:pt>
                <c:pt idx="31198">
                  <c:v>-22.953999999999994</c:v>
                </c:pt>
                <c:pt idx="31199">
                  <c:v>-22.951999999999991</c:v>
                </c:pt>
                <c:pt idx="31200">
                  <c:v>-22.949999999999996</c:v>
                </c:pt>
                <c:pt idx="31201">
                  <c:v>-22.947999999999993</c:v>
                </c:pt>
                <c:pt idx="31202">
                  <c:v>-22.945999999999991</c:v>
                </c:pt>
                <c:pt idx="31203">
                  <c:v>-22.943999999999996</c:v>
                </c:pt>
                <c:pt idx="31204">
                  <c:v>-22.941999999999993</c:v>
                </c:pt>
                <c:pt idx="31205">
                  <c:v>-22.939999999999998</c:v>
                </c:pt>
                <c:pt idx="31206">
                  <c:v>-22.937999999999995</c:v>
                </c:pt>
                <c:pt idx="31207">
                  <c:v>-22.935999999999993</c:v>
                </c:pt>
                <c:pt idx="31208">
                  <c:v>-22.933999999999997</c:v>
                </c:pt>
                <c:pt idx="31209">
                  <c:v>-22.931999999999995</c:v>
                </c:pt>
                <c:pt idx="31210">
                  <c:v>-22.929999999999993</c:v>
                </c:pt>
                <c:pt idx="31211">
                  <c:v>-22.927999999999997</c:v>
                </c:pt>
                <c:pt idx="31212">
                  <c:v>-22.925999999999995</c:v>
                </c:pt>
                <c:pt idx="31213">
                  <c:v>-22.923999999999992</c:v>
                </c:pt>
                <c:pt idx="31214">
                  <c:v>-22.921999999999997</c:v>
                </c:pt>
                <c:pt idx="31215">
                  <c:v>-22.919999999999995</c:v>
                </c:pt>
                <c:pt idx="31216">
                  <c:v>-22.917999999999992</c:v>
                </c:pt>
                <c:pt idx="31217">
                  <c:v>-22.915999999999997</c:v>
                </c:pt>
                <c:pt idx="31218">
                  <c:v>-22.913999999999994</c:v>
                </c:pt>
                <c:pt idx="31219">
                  <c:v>-22.911999999999992</c:v>
                </c:pt>
                <c:pt idx="31220">
                  <c:v>-22.909999999999997</c:v>
                </c:pt>
                <c:pt idx="31221">
                  <c:v>-22.907999999999994</c:v>
                </c:pt>
                <c:pt idx="31222">
                  <c:v>-22.905999999999992</c:v>
                </c:pt>
                <c:pt idx="31223">
                  <c:v>-22.903999999999996</c:v>
                </c:pt>
                <c:pt idx="31224">
                  <c:v>-22.901999999999994</c:v>
                </c:pt>
                <c:pt idx="31225">
                  <c:v>-22.899999999999991</c:v>
                </c:pt>
                <c:pt idx="31226">
                  <c:v>-22.897999999999996</c:v>
                </c:pt>
                <c:pt idx="31227">
                  <c:v>-22.895999999999994</c:v>
                </c:pt>
                <c:pt idx="31228">
                  <c:v>-22.893999999999991</c:v>
                </c:pt>
                <c:pt idx="31229">
                  <c:v>-22.891999999999996</c:v>
                </c:pt>
                <c:pt idx="31230">
                  <c:v>-22.889999999999993</c:v>
                </c:pt>
                <c:pt idx="31231">
                  <c:v>-22.887999999999991</c:v>
                </c:pt>
                <c:pt idx="31232">
                  <c:v>-22.885999999999996</c:v>
                </c:pt>
                <c:pt idx="31233">
                  <c:v>-22.883999999999993</c:v>
                </c:pt>
                <c:pt idx="31234">
                  <c:v>-22.881999999999991</c:v>
                </c:pt>
                <c:pt idx="31235">
                  <c:v>-22.879999999999995</c:v>
                </c:pt>
                <c:pt idx="31236">
                  <c:v>-22.877999999999993</c:v>
                </c:pt>
                <c:pt idx="31237">
                  <c:v>-22.875999999999998</c:v>
                </c:pt>
                <c:pt idx="31238">
                  <c:v>-22.873999999999995</c:v>
                </c:pt>
                <c:pt idx="31239">
                  <c:v>-22.871999999999993</c:v>
                </c:pt>
                <c:pt idx="31240">
                  <c:v>-22.869999999999997</c:v>
                </c:pt>
                <c:pt idx="31241">
                  <c:v>-22.867999999999995</c:v>
                </c:pt>
                <c:pt idx="31242">
                  <c:v>-22.865999999999993</c:v>
                </c:pt>
                <c:pt idx="31243">
                  <c:v>-22.863999999999997</c:v>
                </c:pt>
                <c:pt idx="31244">
                  <c:v>-22.861999999999995</c:v>
                </c:pt>
                <c:pt idx="31245">
                  <c:v>-22.859999999999992</c:v>
                </c:pt>
                <c:pt idx="31246">
                  <c:v>-22.857999999999997</c:v>
                </c:pt>
                <c:pt idx="31247">
                  <c:v>-22.855999999999995</c:v>
                </c:pt>
                <c:pt idx="31248">
                  <c:v>-22.853999999999992</c:v>
                </c:pt>
                <c:pt idx="31249">
                  <c:v>-22.851999999999997</c:v>
                </c:pt>
                <c:pt idx="31250">
                  <c:v>-22.849999999999994</c:v>
                </c:pt>
                <c:pt idx="31251">
                  <c:v>-22.847999999999992</c:v>
                </c:pt>
                <c:pt idx="31252">
                  <c:v>-22.845999999999997</c:v>
                </c:pt>
                <c:pt idx="31253">
                  <c:v>-22.843999999999994</c:v>
                </c:pt>
                <c:pt idx="31254">
                  <c:v>-22.841999999999992</c:v>
                </c:pt>
                <c:pt idx="31255">
                  <c:v>-22.839999999999996</c:v>
                </c:pt>
                <c:pt idx="31256">
                  <c:v>-22.837999999999994</c:v>
                </c:pt>
                <c:pt idx="31257">
                  <c:v>-22.835999999999991</c:v>
                </c:pt>
                <c:pt idx="31258">
                  <c:v>-22.833999999999996</c:v>
                </c:pt>
                <c:pt idx="31259">
                  <c:v>-22.831999999999994</c:v>
                </c:pt>
                <c:pt idx="31260">
                  <c:v>-22.829999999999991</c:v>
                </c:pt>
                <c:pt idx="31261">
                  <c:v>-22.827999999999996</c:v>
                </c:pt>
                <c:pt idx="31262">
                  <c:v>-22.825999999999993</c:v>
                </c:pt>
                <c:pt idx="31263">
                  <c:v>-22.823999999999991</c:v>
                </c:pt>
                <c:pt idx="31264">
                  <c:v>-22.821999999999996</c:v>
                </c:pt>
                <c:pt idx="31265">
                  <c:v>-22.819999999999993</c:v>
                </c:pt>
                <c:pt idx="31266">
                  <c:v>-22.817999999999998</c:v>
                </c:pt>
                <c:pt idx="31267">
                  <c:v>-22.815999999999995</c:v>
                </c:pt>
                <c:pt idx="31268">
                  <c:v>-22.813999999999993</c:v>
                </c:pt>
                <c:pt idx="31269">
                  <c:v>-22.811999999999998</c:v>
                </c:pt>
                <c:pt idx="31270">
                  <c:v>-22.809999999999995</c:v>
                </c:pt>
                <c:pt idx="31271">
                  <c:v>-22.807999999999993</c:v>
                </c:pt>
                <c:pt idx="31272">
                  <c:v>-22.805999999999997</c:v>
                </c:pt>
                <c:pt idx="31273">
                  <c:v>-22.803999999999995</c:v>
                </c:pt>
                <c:pt idx="31274">
                  <c:v>-22.801999999999992</c:v>
                </c:pt>
                <c:pt idx="31275">
                  <c:v>-22.799999999999997</c:v>
                </c:pt>
                <c:pt idx="31276">
                  <c:v>-22.797999999999995</c:v>
                </c:pt>
                <c:pt idx="31277">
                  <c:v>-22.795999999999992</c:v>
                </c:pt>
                <c:pt idx="31278">
                  <c:v>-22.793999999999997</c:v>
                </c:pt>
                <c:pt idx="31279">
                  <c:v>-22.791999999999994</c:v>
                </c:pt>
                <c:pt idx="31280">
                  <c:v>-22.789999999999992</c:v>
                </c:pt>
                <c:pt idx="31281">
                  <c:v>-22.787999999999997</c:v>
                </c:pt>
                <c:pt idx="31282">
                  <c:v>-22.785999999999994</c:v>
                </c:pt>
                <c:pt idx="31283">
                  <c:v>-22.783999999999992</c:v>
                </c:pt>
                <c:pt idx="31284">
                  <c:v>-22.781999999999996</c:v>
                </c:pt>
                <c:pt idx="31285">
                  <c:v>-22.779999999999994</c:v>
                </c:pt>
                <c:pt idx="31286">
                  <c:v>-22.777999999999992</c:v>
                </c:pt>
                <c:pt idx="31287">
                  <c:v>-22.775999999999996</c:v>
                </c:pt>
                <c:pt idx="31288">
                  <c:v>-22.773999999999994</c:v>
                </c:pt>
                <c:pt idx="31289">
                  <c:v>-22.771999999999991</c:v>
                </c:pt>
                <c:pt idx="31290">
                  <c:v>-22.769999999999996</c:v>
                </c:pt>
                <c:pt idx="31291">
                  <c:v>-22.767999999999994</c:v>
                </c:pt>
                <c:pt idx="31292">
                  <c:v>-22.765999999999991</c:v>
                </c:pt>
                <c:pt idx="31293">
                  <c:v>-22.763999999999996</c:v>
                </c:pt>
                <c:pt idx="31294">
                  <c:v>-22.761999999999993</c:v>
                </c:pt>
                <c:pt idx="31295">
                  <c:v>-22.759999999999991</c:v>
                </c:pt>
                <c:pt idx="31296">
                  <c:v>-22.757999999999996</c:v>
                </c:pt>
                <c:pt idx="31297">
                  <c:v>-22.755999999999993</c:v>
                </c:pt>
                <c:pt idx="31298">
                  <c:v>-22.753999999999998</c:v>
                </c:pt>
                <c:pt idx="31299">
                  <c:v>-22.751999999999995</c:v>
                </c:pt>
                <c:pt idx="31300">
                  <c:v>-22.749999999999993</c:v>
                </c:pt>
                <c:pt idx="31301">
                  <c:v>-22.747999999999998</c:v>
                </c:pt>
                <c:pt idx="31302">
                  <c:v>-22.745999999999995</c:v>
                </c:pt>
                <c:pt idx="31303">
                  <c:v>-22.743999999999993</c:v>
                </c:pt>
                <c:pt idx="31304">
                  <c:v>-22.741999999999997</c:v>
                </c:pt>
                <c:pt idx="31305">
                  <c:v>-22.739999999999995</c:v>
                </c:pt>
                <c:pt idx="31306">
                  <c:v>-22.737999999999992</c:v>
                </c:pt>
                <c:pt idx="31307">
                  <c:v>-22.735999999999997</c:v>
                </c:pt>
                <c:pt idx="31308">
                  <c:v>-22.733999999999995</c:v>
                </c:pt>
                <c:pt idx="31309">
                  <c:v>-22.731999999999992</c:v>
                </c:pt>
                <c:pt idx="31310">
                  <c:v>-22.729999999999997</c:v>
                </c:pt>
                <c:pt idx="31311">
                  <c:v>-22.727999999999994</c:v>
                </c:pt>
                <c:pt idx="31312">
                  <c:v>-22.725999999999992</c:v>
                </c:pt>
                <c:pt idx="31313">
                  <c:v>-22.723999999999997</c:v>
                </c:pt>
                <c:pt idx="31314">
                  <c:v>-22.721999999999994</c:v>
                </c:pt>
                <c:pt idx="31315">
                  <c:v>-22.719999999999992</c:v>
                </c:pt>
                <c:pt idx="31316">
                  <c:v>-22.717999999999996</c:v>
                </c:pt>
                <c:pt idx="31317">
                  <c:v>-22.715999999999994</c:v>
                </c:pt>
                <c:pt idx="31318">
                  <c:v>-22.713999999999992</c:v>
                </c:pt>
                <c:pt idx="31319">
                  <c:v>-22.711999999999996</c:v>
                </c:pt>
                <c:pt idx="31320">
                  <c:v>-22.709999999999994</c:v>
                </c:pt>
                <c:pt idx="31321">
                  <c:v>-22.707999999999991</c:v>
                </c:pt>
                <c:pt idx="31322">
                  <c:v>-22.705999999999996</c:v>
                </c:pt>
                <c:pt idx="31323">
                  <c:v>-22.703999999999994</c:v>
                </c:pt>
                <c:pt idx="31324">
                  <c:v>-22.701999999999991</c:v>
                </c:pt>
                <c:pt idx="31325">
                  <c:v>-22.699999999999996</c:v>
                </c:pt>
                <c:pt idx="31326">
                  <c:v>-22.697999999999993</c:v>
                </c:pt>
                <c:pt idx="31327">
                  <c:v>-22.695999999999991</c:v>
                </c:pt>
                <c:pt idx="31328">
                  <c:v>-22.693999999999996</c:v>
                </c:pt>
                <c:pt idx="31329">
                  <c:v>-22.691999999999993</c:v>
                </c:pt>
                <c:pt idx="31330">
                  <c:v>-22.689999999999998</c:v>
                </c:pt>
                <c:pt idx="31331">
                  <c:v>-22.687999999999995</c:v>
                </c:pt>
                <c:pt idx="31332">
                  <c:v>-22.685999999999993</c:v>
                </c:pt>
                <c:pt idx="31333">
                  <c:v>-22.683999999999997</c:v>
                </c:pt>
                <c:pt idx="31334">
                  <c:v>-22.681999999999995</c:v>
                </c:pt>
                <c:pt idx="31335">
                  <c:v>-22.679999999999993</c:v>
                </c:pt>
                <c:pt idx="31336">
                  <c:v>-22.677999999999997</c:v>
                </c:pt>
                <c:pt idx="31337">
                  <c:v>-22.675999999999995</c:v>
                </c:pt>
                <c:pt idx="31338">
                  <c:v>-22.673999999999992</c:v>
                </c:pt>
                <c:pt idx="31339">
                  <c:v>-22.671999999999997</c:v>
                </c:pt>
                <c:pt idx="31340">
                  <c:v>-22.669999999999995</c:v>
                </c:pt>
                <c:pt idx="31341">
                  <c:v>-22.667999999999992</c:v>
                </c:pt>
                <c:pt idx="31342">
                  <c:v>-22.665999999999997</c:v>
                </c:pt>
                <c:pt idx="31343">
                  <c:v>-22.663999999999994</c:v>
                </c:pt>
                <c:pt idx="31344">
                  <c:v>-22.661999999999992</c:v>
                </c:pt>
                <c:pt idx="31345">
                  <c:v>-22.659999999999997</c:v>
                </c:pt>
                <c:pt idx="31346">
                  <c:v>-22.657999999999994</c:v>
                </c:pt>
                <c:pt idx="31347">
                  <c:v>-22.655999999999992</c:v>
                </c:pt>
                <c:pt idx="31348">
                  <c:v>-22.653999999999996</c:v>
                </c:pt>
                <c:pt idx="31349">
                  <c:v>-22.651999999999994</c:v>
                </c:pt>
                <c:pt idx="31350">
                  <c:v>-22.649999999999991</c:v>
                </c:pt>
                <c:pt idx="31351">
                  <c:v>-22.647999999999996</c:v>
                </c:pt>
                <c:pt idx="31352">
                  <c:v>-22.645999999999994</c:v>
                </c:pt>
                <c:pt idx="31353">
                  <c:v>-22.643999999999991</c:v>
                </c:pt>
                <c:pt idx="31354">
                  <c:v>-22.641999999999996</c:v>
                </c:pt>
                <c:pt idx="31355">
                  <c:v>-22.639999999999993</c:v>
                </c:pt>
                <c:pt idx="31356">
                  <c:v>-22.637999999999991</c:v>
                </c:pt>
                <c:pt idx="31357">
                  <c:v>-22.635999999999996</c:v>
                </c:pt>
                <c:pt idx="31358">
                  <c:v>-22.633999999999993</c:v>
                </c:pt>
                <c:pt idx="31359">
                  <c:v>-22.631999999999991</c:v>
                </c:pt>
                <c:pt idx="31360">
                  <c:v>-22.629999999999995</c:v>
                </c:pt>
                <c:pt idx="31361">
                  <c:v>-22.627999999999993</c:v>
                </c:pt>
                <c:pt idx="31362">
                  <c:v>-22.625999999999998</c:v>
                </c:pt>
                <c:pt idx="31363">
                  <c:v>-22.623999999999995</c:v>
                </c:pt>
                <c:pt idx="31364">
                  <c:v>-22.621999999999993</c:v>
                </c:pt>
                <c:pt idx="31365">
                  <c:v>-22.619999999999997</c:v>
                </c:pt>
                <c:pt idx="31366">
                  <c:v>-22.617999999999995</c:v>
                </c:pt>
                <c:pt idx="31367">
                  <c:v>-22.615999999999993</c:v>
                </c:pt>
                <c:pt idx="31368">
                  <c:v>-22.613999999999997</c:v>
                </c:pt>
                <c:pt idx="31369">
                  <c:v>-22.611999999999995</c:v>
                </c:pt>
                <c:pt idx="31370">
                  <c:v>-22.609999999999992</c:v>
                </c:pt>
                <c:pt idx="31371">
                  <c:v>-22.607999999999997</c:v>
                </c:pt>
                <c:pt idx="31372">
                  <c:v>-22.605999999999995</c:v>
                </c:pt>
                <c:pt idx="31373">
                  <c:v>-22.603999999999992</c:v>
                </c:pt>
                <c:pt idx="31374">
                  <c:v>-22.601999999999997</c:v>
                </c:pt>
                <c:pt idx="31375">
                  <c:v>-22.599999999999994</c:v>
                </c:pt>
                <c:pt idx="31376">
                  <c:v>-22.597999999999992</c:v>
                </c:pt>
                <c:pt idx="31377">
                  <c:v>-22.595999999999997</c:v>
                </c:pt>
                <c:pt idx="31378">
                  <c:v>-22.593999999999994</c:v>
                </c:pt>
                <c:pt idx="31379">
                  <c:v>-22.591999999999992</c:v>
                </c:pt>
                <c:pt idx="31380">
                  <c:v>-22.589999999999996</c:v>
                </c:pt>
                <c:pt idx="31381">
                  <c:v>-22.587999999999994</c:v>
                </c:pt>
                <c:pt idx="31382">
                  <c:v>-22.585999999999991</c:v>
                </c:pt>
                <c:pt idx="31383">
                  <c:v>-22.583999999999996</c:v>
                </c:pt>
                <c:pt idx="31384">
                  <c:v>-22.581999999999994</c:v>
                </c:pt>
                <c:pt idx="31385">
                  <c:v>-22.579999999999991</c:v>
                </c:pt>
                <c:pt idx="31386">
                  <c:v>-22.577999999999996</c:v>
                </c:pt>
                <c:pt idx="31387">
                  <c:v>-22.575999999999993</c:v>
                </c:pt>
                <c:pt idx="31388">
                  <c:v>-22.573999999999991</c:v>
                </c:pt>
                <c:pt idx="31389">
                  <c:v>-22.571999999999996</c:v>
                </c:pt>
                <c:pt idx="31390">
                  <c:v>-22.569999999999993</c:v>
                </c:pt>
                <c:pt idx="31391">
                  <c:v>-22.567999999999998</c:v>
                </c:pt>
                <c:pt idx="31392">
                  <c:v>-22.565999999999995</c:v>
                </c:pt>
                <c:pt idx="31393">
                  <c:v>-22.563999999999993</c:v>
                </c:pt>
                <c:pt idx="31394">
                  <c:v>-22.561999999999998</c:v>
                </c:pt>
                <c:pt idx="31395">
                  <c:v>-22.559999999999995</c:v>
                </c:pt>
                <c:pt idx="31396">
                  <c:v>-22.557999999999993</c:v>
                </c:pt>
                <c:pt idx="31397">
                  <c:v>-22.555999999999997</c:v>
                </c:pt>
                <c:pt idx="31398">
                  <c:v>-22.553999999999995</c:v>
                </c:pt>
                <c:pt idx="31399">
                  <c:v>-22.551999999999992</c:v>
                </c:pt>
                <c:pt idx="31400">
                  <c:v>-22.549999999999997</c:v>
                </c:pt>
                <c:pt idx="31401">
                  <c:v>-22.547999999999995</c:v>
                </c:pt>
                <c:pt idx="31402">
                  <c:v>-22.545999999999992</c:v>
                </c:pt>
                <c:pt idx="31403">
                  <c:v>-22.543999999999997</c:v>
                </c:pt>
                <c:pt idx="31404">
                  <c:v>-22.541999999999994</c:v>
                </c:pt>
                <c:pt idx="31405">
                  <c:v>-22.539999999999992</c:v>
                </c:pt>
                <c:pt idx="31406">
                  <c:v>-22.537999999999997</c:v>
                </c:pt>
                <c:pt idx="31407">
                  <c:v>-22.535999999999994</c:v>
                </c:pt>
                <c:pt idx="31408">
                  <c:v>-22.533999999999992</c:v>
                </c:pt>
                <c:pt idx="31409">
                  <c:v>-22.531999999999996</c:v>
                </c:pt>
                <c:pt idx="31410">
                  <c:v>-22.529999999999994</c:v>
                </c:pt>
                <c:pt idx="31411">
                  <c:v>-22.527999999999992</c:v>
                </c:pt>
                <c:pt idx="31412">
                  <c:v>-22.525999999999996</c:v>
                </c:pt>
                <c:pt idx="31413">
                  <c:v>-22.523999999999994</c:v>
                </c:pt>
                <c:pt idx="31414">
                  <c:v>-22.521999999999991</c:v>
                </c:pt>
                <c:pt idx="31415">
                  <c:v>-22.519999999999996</c:v>
                </c:pt>
                <c:pt idx="31416">
                  <c:v>-22.517999999999994</c:v>
                </c:pt>
                <c:pt idx="31417">
                  <c:v>-22.515999999999991</c:v>
                </c:pt>
                <c:pt idx="31418">
                  <c:v>-22.513999999999996</c:v>
                </c:pt>
                <c:pt idx="31419">
                  <c:v>-22.511999999999993</c:v>
                </c:pt>
                <c:pt idx="31420">
                  <c:v>-22.509999999999991</c:v>
                </c:pt>
                <c:pt idx="31421">
                  <c:v>-22.507999999999996</c:v>
                </c:pt>
                <c:pt idx="31422">
                  <c:v>-22.505999999999993</c:v>
                </c:pt>
                <c:pt idx="31423">
                  <c:v>-22.503999999999998</c:v>
                </c:pt>
                <c:pt idx="31424">
                  <c:v>-22.501999999999995</c:v>
                </c:pt>
                <c:pt idx="31425">
                  <c:v>-22.499999999999993</c:v>
                </c:pt>
                <c:pt idx="31426">
                  <c:v>-22.497999999999998</c:v>
                </c:pt>
                <c:pt idx="31427">
                  <c:v>-22.495999999999995</c:v>
                </c:pt>
                <c:pt idx="31428">
                  <c:v>-22.493999999999993</c:v>
                </c:pt>
                <c:pt idx="31429">
                  <c:v>-22.491999999999997</c:v>
                </c:pt>
                <c:pt idx="31430">
                  <c:v>-22.489999999999995</c:v>
                </c:pt>
                <c:pt idx="31431">
                  <c:v>-22.487999999999992</c:v>
                </c:pt>
                <c:pt idx="31432">
                  <c:v>-22.485999999999997</c:v>
                </c:pt>
                <c:pt idx="31433">
                  <c:v>-22.483999999999995</c:v>
                </c:pt>
                <c:pt idx="31434">
                  <c:v>-22.481999999999992</c:v>
                </c:pt>
                <c:pt idx="31435">
                  <c:v>-22.479999999999997</c:v>
                </c:pt>
                <c:pt idx="31436">
                  <c:v>-22.477999999999994</c:v>
                </c:pt>
                <c:pt idx="31437">
                  <c:v>-22.475999999999992</c:v>
                </c:pt>
                <c:pt idx="31438">
                  <c:v>-22.473999999999997</c:v>
                </c:pt>
                <c:pt idx="31439">
                  <c:v>-22.471999999999994</c:v>
                </c:pt>
                <c:pt idx="31440">
                  <c:v>-22.469999999999992</c:v>
                </c:pt>
                <c:pt idx="31441">
                  <c:v>-22.467999999999996</c:v>
                </c:pt>
                <c:pt idx="31442">
                  <c:v>-22.465999999999994</c:v>
                </c:pt>
                <c:pt idx="31443">
                  <c:v>-22.463999999999992</c:v>
                </c:pt>
                <c:pt idx="31444">
                  <c:v>-22.461999999999996</c:v>
                </c:pt>
                <c:pt idx="31445">
                  <c:v>-22.459999999999994</c:v>
                </c:pt>
                <c:pt idx="31446">
                  <c:v>-22.457999999999991</c:v>
                </c:pt>
                <c:pt idx="31447">
                  <c:v>-22.455999999999996</c:v>
                </c:pt>
                <c:pt idx="31448">
                  <c:v>-22.453999999999994</c:v>
                </c:pt>
                <c:pt idx="31449">
                  <c:v>-22.451999999999991</c:v>
                </c:pt>
                <c:pt idx="31450">
                  <c:v>-22.449999999999996</c:v>
                </c:pt>
                <c:pt idx="31451">
                  <c:v>-22.447999999999993</c:v>
                </c:pt>
                <c:pt idx="31452">
                  <c:v>-22.445999999999991</c:v>
                </c:pt>
                <c:pt idx="31453">
                  <c:v>-22.443999999999996</c:v>
                </c:pt>
                <c:pt idx="31454">
                  <c:v>-22.441999999999993</c:v>
                </c:pt>
                <c:pt idx="31455">
                  <c:v>-22.439999999999998</c:v>
                </c:pt>
                <c:pt idx="31456">
                  <c:v>-22.437999999999995</c:v>
                </c:pt>
                <c:pt idx="31457">
                  <c:v>-22.435999999999993</c:v>
                </c:pt>
                <c:pt idx="31458">
                  <c:v>-22.433999999999997</c:v>
                </c:pt>
                <c:pt idx="31459">
                  <c:v>-22.431999999999995</c:v>
                </c:pt>
                <c:pt idx="31460">
                  <c:v>-22.429999999999993</c:v>
                </c:pt>
                <c:pt idx="31461">
                  <c:v>-22.427999999999997</c:v>
                </c:pt>
                <c:pt idx="31462">
                  <c:v>-22.425999999999995</c:v>
                </c:pt>
                <c:pt idx="31463">
                  <c:v>-22.423999999999992</c:v>
                </c:pt>
                <c:pt idx="31464">
                  <c:v>-22.421999999999997</c:v>
                </c:pt>
                <c:pt idx="31465">
                  <c:v>-22.419999999999995</c:v>
                </c:pt>
                <c:pt idx="31466">
                  <c:v>-22.417999999999992</c:v>
                </c:pt>
                <c:pt idx="31467">
                  <c:v>-22.415999999999997</c:v>
                </c:pt>
                <c:pt idx="31468">
                  <c:v>-22.413999999999994</c:v>
                </c:pt>
                <c:pt idx="31469">
                  <c:v>-22.411999999999992</c:v>
                </c:pt>
                <c:pt idx="31470">
                  <c:v>-22.409999999999997</c:v>
                </c:pt>
                <c:pt idx="31471">
                  <c:v>-22.407999999999994</c:v>
                </c:pt>
                <c:pt idx="31472">
                  <c:v>-22.405999999999992</c:v>
                </c:pt>
                <c:pt idx="31473">
                  <c:v>-22.403999999999996</c:v>
                </c:pt>
                <c:pt idx="31474">
                  <c:v>-22.401999999999994</c:v>
                </c:pt>
                <c:pt idx="31475">
                  <c:v>-22.399999999999991</c:v>
                </c:pt>
                <c:pt idx="31476">
                  <c:v>-22.397999999999996</c:v>
                </c:pt>
                <c:pt idx="31477">
                  <c:v>-22.395999999999994</c:v>
                </c:pt>
                <c:pt idx="31478">
                  <c:v>-22.393999999999991</c:v>
                </c:pt>
                <c:pt idx="31479">
                  <c:v>-22.391999999999996</c:v>
                </c:pt>
                <c:pt idx="31480">
                  <c:v>-22.389999999999993</c:v>
                </c:pt>
                <c:pt idx="31481">
                  <c:v>-22.387999999999991</c:v>
                </c:pt>
                <c:pt idx="31482">
                  <c:v>-22.385999999999996</c:v>
                </c:pt>
                <c:pt idx="31483">
                  <c:v>-22.383999999999993</c:v>
                </c:pt>
                <c:pt idx="31484">
                  <c:v>-22.381999999999991</c:v>
                </c:pt>
                <c:pt idx="31485">
                  <c:v>-22.379999999999995</c:v>
                </c:pt>
                <c:pt idx="31486">
                  <c:v>-22.377999999999993</c:v>
                </c:pt>
                <c:pt idx="31487">
                  <c:v>-22.375999999999998</c:v>
                </c:pt>
                <c:pt idx="31488">
                  <c:v>-22.373999999999995</c:v>
                </c:pt>
                <c:pt idx="31489">
                  <c:v>-22.371999999999993</c:v>
                </c:pt>
                <c:pt idx="31490">
                  <c:v>-22.369999999999997</c:v>
                </c:pt>
                <c:pt idx="31491">
                  <c:v>-22.367999999999995</c:v>
                </c:pt>
                <c:pt idx="31492">
                  <c:v>-22.365999999999993</c:v>
                </c:pt>
                <c:pt idx="31493">
                  <c:v>-22.363999999999997</c:v>
                </c:pt>
                <c:pt idx="31494">
                  <c:v>-22.361999999999995</c:v>
                </c:pt>
                <c:pt idx="31495">
                  <c:v>-22.359999999999992</c:v>
                </c:pt>
                <c:pt idx="31496">
                  <c:v>-22.357999999999997</c:v>
                </c:pt>
                <c:pt idx="31497">
                  <c:v>-22.355999999999995</c:v>
                </c:pt>
                <c:pt idx="31498">
                  <c:v>-22.353999999999992</c:v>
                </c:pt>
                <c:pt idx="31499">
                  <c:v>-22.351999999999997</c:v>
                </c:pt>
                <c:pt idx="31500">
                  <c:v>-22.349999999999994</c:v>
                </c:pt>
                <c:pt idx="31501">
                  <c:v>-22.347999999999992</c:v>
                </c:pt>
                <c:pt idx="31502">
                  <c:v>-22.345999999999997</c:v>
                </c:pt>
                <c:pt idx="31503">
                  <c:v>-22.343999999999994</c:v>
                </c:pt>
                <c:pt idx="31504">
                  <c:v>-22.341999999999992</c:v>
                </c:pt>
                <c:pt idx="31505">
                  <c:v>-22.339999999999996</c:v>
                </c:pt>
                <c:pt idx="31506">
                  <c:v>-22.337999999999994</c:v>
                </c:pt>
                <c:pt idx="31507">
                  <c:v>-22.335999999999991</c:v>
                </c:pt>
                <c:pt idx="31508">
                  <c:v>-22.333999999999996</c:v>
                </c:pt>
                <c:pt idx="31509">
                  <c:v>-22.331999999999994</c:v>
                </c:pt>
                <c:pt idx="31510">
                  <c:v>-22.329999999999991</c:v>
                </c:pt>
                <c:pt idx="31511">
                  <c:v>-22.327999999999996</c:v>
                </c:pt>
                <c:pt idx="31512">
                  <c:v>-22.325999999999993</c:v>
                </c:pt>
                <c:pt idx="31513">
                  <c:v>-22.323999999999991</c:v>
                </c:pt>
                <c:pt idx="31514">
                  <c:v>-22.321999999999996</c:v>
                </c:pt>
                <c:pt idx="31515">
                  <c:v>-22.319999999999993</c:v>
                </c:pt>
                <c:pt idx="31516">
                  <c:v>-22.317999999999998</c:v>
                </c:pt>
                <c:pt idx="31517">
                  <c:v>-22.315999999999995</c:v>
                </c:pt>
                <c:pt idx="31518">
                  <c:v>-22.313999999999993</c:v>
                </c:pt>
                <c:pt idx="31519">
                  <c:v>-22.311999999999998</c:v>
                </c:pt>
                <c:pt idx="31520">
                  <c:v>-22.309999999999995</c:v>
                </c:pt>
                <c:pt idx="31521">
                  <c:v>-22.307999999999993</c:v>
                </c:pt>
                <c:pt idx="31522">
                  <c:v>-22.305999999999997</c:v>
                </c:pt>
                <c:pt idx="31523">
                  <c:v>-22.303999999999995</c:v>
                </c:pt>
                <c:pt idx="31524">
                  <c:v>-22.301999999999992</c:v>
                </c:pt>
                <c:pt idx="31525">
                  <c:v>-22.299999999999997</c:v>
                </c:pt>
                <c:pt idx="31526">
                  <c:v>-22.297999999999995</c:v>
                </c:pt>
                <c:pt idx="31527">
                  <c:v>-22.295999999999992</c:v>
                </c:pt>
                <c:pt idx="31528">
                  <c:v>-22.293999999999997</c:v>
                </c:pt>
                <c:pt idx="31529">
                  <c:v>-22.291999999999994</c:v>
                </c:pt>
                <c:pt idx="31530">
                  <c:v>-22.289999999999992</c:v>
                </c:pt>
                <c:pt idx="31531">
                  <c:v>-22.287999999999997</c:v>
                </c:pt>
                <c:pt idx="31532">
                  <c:v>-22.285999999999994</c:v>
                </c:pt>
                <c:pt idx="31533">
                  <c:v>-22.283999999999992</c:v>
                </c:pt>
                <c:pt idx="31534">
                  <c:v>-22.281999999999996</c:v>
                </c:pt>
                <c:pt idx="31535">
                  <c:v>-22.279999999999994</c:v>
                </c:pt>
                <c:pt idx="31536">
                  <c:v>-22.277999999999992</c:v>
                </c:pt>
                <c:pt idx="31537">
                  <c:v>-22.275999999999996</c:v>
                </c:pt>
                <c:pt idx="31538">
                  <c:v>-22.273999999999994</c:v>
                </c:pt>
                <c:pt idx="31539">
                  <c:v>-22.271999999999991</c:v>
                </c:pt>
                <c:pt idx="31540">
                  <c:v>-22.269999999999996</c:v>
                </c:pt>
                <c:pt idx="31541">
                  <c:v>-22.267999999999994</c:v>
                </c:pt>
                <c:pt idx="31542">
                  <c:v>-22.265999999999991</c:v>
                </c:pt>
                <c:pt idx="31543">
                  <c:v>-22.263999999999996</c:v>
                </c:pt>
                <c:pt idx="31544">
                  <c:v>-22.261999999999993</c:v>
                </c:pt>
                <c:pt idx="31545">
                  <c:v>-22.259999999999991</c:v>
                </c:pt>
                <c:pt idx="31546">
                  <c:v>-22.257999999999996</c:v>
                </c:pt>
                <c:pt idx="31547">
                  <c:v>-22.255999999999993</c:v>
                </c:pt>
                <c:pt idx="31548">
                  <c:v>-22.253999999999998</c:v>
                </c:pt>
                <c:pt idx="31549">
                  <c:v>-22.251999999999995</c:v>
                </c:pt>
                <c:pt idx="31550">
                  <c:v>-22.249999999999993</c:v>
                </c:pt>
                <c:pt idx="31551">
                  <c:v>-22.247999999999998</c:v>
                </c:pt>
                <c:pt idx="31552">
                  <c:v>-22.245999999999995</c:v>
                </c:pt>
                <c:pt idx="31553">
                  <c:v>-22.243999999999993</c:v>
                </c:pt>
                <c:pt idx="31554">
                  <c:v>-22.241999999999997</c:v>
                </c:pt>
                <c:pt idx="31555">
                  <c:v>-22.239999999999995</c:v>
                </c:pt>
                <c:pt idx="31556">
                  <c:v>-22.237999999999992</c:v>
                </c:pt>
                <c:pt idx="31557">
                  <c:v>-22.235999999999997</c:v>
                </c:pt>
                <c:pt idx="31558">
                  <c:v>-22.233999999999995</c:v>
                </c:pt>
                <c:pt idx="31559">
                  <c:v>-22.231999999999992</c:v>
                </c:pt>
                <c:pt idx="31560">
                  <c:v>-22.229999999999997</c:v>
                </c:pt>
                <c:pt idx="31561">
                  <c:v>-22.227999999999994</c:v>
                </c:pt>
                <c:pt idx="31562">
                  <c:v>-22.225999999999992</c:v>
                </c:pt>
                <c:pt idx="31563">
                  <c:v>-22.223999999999997</c:v>
                </c:pt>
                <c:pt idx="31564">
                  <c:v>-22.221999999999994</c:v>
                </c:pt>
                <c:pt idx="31565">
                  <c:v>-22.219999999999992</c:v>
                </c:pt>
                <c:pt idx="31566">
                  <c:v>-22.217999999999996</c:v>
                </c:pt>
                <c:pt idx="31567">
                  <c:v>-22.215999999999994</c:v>
                </c:pt>
                <c:pt idx="31568">
                  <c:v>-22.213999999999992</c:v>
                </c:pt>
                <c:pt idx="31569">
                  <c:v>-22.211999999999996</c:v>
                </c:pt>
                <c:pt idx="31570">
                  <c:v>-22.209999999999994</c:v>
                </c:pt>
                <c:pt idx="31571">
                  <c:v>-22.207999999999991</c:v>
                </c:pt>
                <c:pt idx="31572">
                  <c:v>-22.205999999999996</c:v>
                </c:pt>
                <c:pt idx="31573">
                  <c:v>-22.203999999999994</c:v>
                </c:pt>
                <c:pt idx="31574">
                  <c:v>-22.201999999999991</c:v>
                </c:pt>
                <c:pt idx="31575">
                  <c:v>-22.199999999999996</c:v>
                </c:pt>
                <c:pt idx="31576">
                  <c:v>-22.197999999999993</c:v>
                </c:pt>
                <c:pt idx="31577">
                  <c:v>-22.195999999999991</c:v>
                </c:pt>
                <c:pt idx="31578">
                  <c:v>-22.193999999999996</c:v>
                </c:pt>
                <c:pt idx="31579">
                  <c:v>-22.191999999999993</c:v>
                </c:pt>
                <c:pt idx="31580">
                  <c:v>-22.189999999999998</c:v>
                </c:pt>
                <c:pt idx="31581">
                  <c:v>-22.187999999999995</c:v>
                </c:pt>
                <c:pt idx="31582">
                  <c:v>-22.185999999999993</c:v>
                </c:pt>
                <c:pt idx="31583">
                  <c:v>-22.183999999999997</c:v>
                </c:pt>
                <c:pt idx="31584">
                  <c:v>-22.181999999999995</c:v>
                </c:pt>
                <c:pt idx="31585">
                  <c:v>-22.179999999999993</c:v>
                </c:pt>
                <c:pt idx="31586">
                  <c:v>-22.177999999999997</c:v>
                </c:pt>
                <c:pt idx="31587">
                  <c:v>-22.175999999999995</c:v>
                </c:pt>
                <c:pt idx="31588">
                  <c:v>-22.173999999999992</c:v>
                </c:pt>
                <c:pt idx="31589">
                  <c:v>-22.171999999999997</c:v>
                </c:pt>
                <c:pt idx="31590">
                  <c:v>-22.169999999999995</c:v>
                </c:pt>
                <c:pt idx="31591">
                  <c:v>-22.167999999999992</c:v>
                </c:pt>
                <c:pt idx="31592">
                  <c:v>-22.165999999999997</c:v>
                </c:pt>
                <c:pt idx="31593">
                  <c:v>-22.163999999999994</c:v>
                </c:pt>
                <c:pt idx="31594">
                  <c:v>-22.161999999999992</c:v>
                </c:pt>
                <c:pt idx="31595">
                  <c:v>-22.159999999999997</c:v>
                </c:pt>
                <c:pt idx="31596">
                  <c:v>-22.157999999999994</c:v>
                </c:pt>
                <c:pt idx="31597">
                  <c:v>-22.155999999999992</c:v>
                </c:pt>
                <c:pt idx="31598">
                  <c:v>-22.153999999999996</c:v>
                </c:pt>
                <c:pt idx="31599">
                  <c:v>-22.151999999999994</c:v>
                </c:pt>
                <c:pt idx="31600">
                  <c:v>-22.149999999999991</c:v>
                </c:pt>
                <c:pt idx="31601">
                  <c:v>-22.147999999999996</c:v>
                </c:pt>
                <c:pt idx="31602">
                  <c:v>-22.145999999999994</c:v>
                </c:pt>
                <c:pt idx="31603">
                  <c:v>-22.143999999999991</c:v>
                </c:pt>
                <c:pt idx="31604">
                  <c:v>-22.141999999999996</c:v>
                </c:pt>
                <c:pt idx="31605">
                  <c:v>-22.139999999999993</c:v>
                </c:pt>
                <c:pt idx="31606">
                  <c:v>-22.137999999999991</c:v>
                </c:pt>
                <c:pt idx="31607">
                  <c:v>-22.135999999999996</c:v>
                </c:pt>
                <c:pt idx="31608">
                  <c:v>-22.133999999999993</c:v>
                </c:pt>
                <c:pt idx="31609">
                  <c:v>-22.131999999999991</c:v>
                </c:pt>
                <c:pt idx="31610">
                  <c:v>-22.129999999999995</c:v>
                </c:pt>
                <c:pt idx="31611">
                  <c:v>-22.127999999999993</c:v>
                </c:pt>
                <c:pt idx="31612">
                  <c:v>-22.125999999999998</c:v>
                </c:pt>
                <c:pt idx="31613">
                  <c:v>-22.123999999999995</c:v>
                </c:pt>
                <c:pt idx="31614">
                  <c:v>-22.121999999999993</c:v>
                </c:pt>
                <c:pt idx="31615">
                  <c:v>-22.119999999999997</c:v>
                </c:pt>
                <c:pt idx="31616">
                  <c:v>-22.117999999999995</c:v>
                </c:pt>
                <c:pt idx="31617">
                  <c:v>-22.115999999999993</c:v>
                </c:pt>
                <c:pt idx="31618">
                  <c:v>-22.113999999999997</c:v>
                </c:pt>
                <c:pt idx="31619">
                  <c:v>-22.111999999999995</c:v>
                </c:pt>
                <c:pt idx="31620">
                  <c:v>-22.109999999999992</c:v>
                </c:pt>
                <c:pt idx="31621">
                  <c:v>-22.107999999999997</c:v>
                </c:pt>
                <c:pt idx="31622">
                  <c:v>-22.105999999999995</c:v>
                </c:pt>
                <c:pt idx="31623">
                  <c:v>-22.103999999999992</c:v>
                </c:pt>
                <c:pt idx="31624">
                  <c:v>-22.101999999999997</c:v>
                </c:pt>
                <c:pt idx="31625">
                  <c:v>-22.099999999999994</c:v>
                </c:pt>
                <c:pt idx="31626">
                  <c:v>-22.097999999999992</c:v>
                </c:pt>
                <c:pt idx="31627">
                  <c:v>-22.095999999999997</c:v>
                </c:pt>
                <c:pt idx="31628">
                  <c:v>-22.093999999999994</c:v>
                </c:pt>
                <c:pt idx="31629">
                  <c:v>-22.091999999999992</c:v>
                </c:pt>
                <c:pt idx="31630">
                  <c:v>-22.089999999999996</c:v>
                </c:pt>
                <c:pt idx="31631">
                  <c:v>-22.087999999999994</c:v>
                </c:pt>
                <c:pt idx="31632">
                  <c:v>-22.085999999999991</c:v>
                </c:pt>
                <c:pt idx="31633">
                  <c:v>-22.083999999999996</c:v>
                </c:pt>
                <c:pt idx="31634">
                  <c:v>-22.081999999999994</c:v>
                </c:pt>
                <c:pt idx="31635">
                  <c:v>-22.079999999999991</c:v>
                </c:pt>
                <c:pt idx="31636">
                  <c:v>-22.077999999999996</c:v>
                </c:pt>
                <c:pt idx="31637">
                  <c:v>-22.075999999999993</c:v>
                </c:pt>
                <c:pt idx="31638">
                  <c:v>-22.073999999999991</c:v>
                </c:pt>
                <c:pt idx="31639">
                  <c:v>-22.071999999999996</c:v>
                </c:pt>
                <c:pt idx="31640">
                  <c:v>-22.069999999999993</c:v>
                </c:pt>
                <c:pt idx="31641">
                  <c:v>-22.067999999999998</c:v>
                </c:pt>
                <c:pt idx="31642">
                  <c:v>-22.065999999999995</c:v>
                </c:pt>
                <c:pt idx="31643">
                  <c:v>-22.063999999999993</c:v>
                </c:pt>
                <c:pt idx="31644">
                  <c:v>-22.061999999999998</c:v>
                </c:pt>
                <c:pt idx="31645">
                  <c:v>-22.059999999999995</c:v>
                </c:pt>
                <c:pt idx="31646">
                  <c:v>-22.057999999999993</c:v>
                </c:pt>
                <c:pt idx="31647">
                  <c:v>-22.055999999999997</c:v>
                </c:pt>
                <c:pt idx="31648">
                  <c:v>-22.053999999999995</c:v>
                </c:pt>
                <c:pt idx="31649">
                  <c:v>-22.051999999999992</c:v>
                </c:pt>
                <c:pt idx="31650">
                  <c:v>-22.049999999999997</c:v>
                </c:pt>
                <c:pt idx="31651">
                  <c:v>-22.047999999999995</c:v>
                </c:pt>
                <c:pt idx="31652">
                  <c:v>-22.045999999999992</c:v>
                </c:pt>
                <c:pt idx="31653">
                  <c:v>-22.043999999999997</c:v>
                </c:pt>
                <c:pt idx="31654">
                  <c:v>-22.041999999999994</c:v>
                </c:pt>
                <c:pt idx="31655">
                  <c:v>-22.039999999999992</c:v>
                </c:pt>
                <c:pt idx="31656">
                  <c:v>-22.037999999999997</c:v>
                </c:pt>
                <c:pt idx="31657">
                  <c:v>-22.035999999999994</c:v>
                </c:pt>
                <c:pt idx="31658">
                  <c:v>-22.033999999999992</c:v>
                </c:pt>
                <c:pt idx="31659">
                  <c:v>-22.031999999999996</c:v>
                </c:pt>
                <c:pt idx="31660">
                  <c:v>-22.029999999999994</c:v>
                </c:pt>
                <c:pt idx="31661">
                  <c:v>-22.027999999999992</c:v>
                </c:pt>
                <c:pt idx="31662">
                  <c:v>-22.025999999999996</c:v>
                </c:pt>
                <c:pt idx="31663">
                  <c:v>-22.023999999999994</c:v>
                </c:pt>
                <c:pt idx="31664">
                  <c:v>-22.021999999999991</c:v>
                </c:pt>
                <c:pt idx="31665">
                  <c:v>-22.019999999999996</c:v>
                </c:pt>
                <c:pt idx="31666">
                  <c:v>-22.017999999999994</c:v>
                </c:pt>
                <c:pt idx="31667">
                  <c:v>-22.015999999999991</c:v>
                </c:pt>
                <c:pt idx="31668">
                  <c:v>-22.013999999999996</c:v>
                </c:pt>
                <c:pt idx="31669">
                  <c:v>-22.011999999999993</c:v>
                </c:pt>
                <c:pt idx="31670">
                  <c:v>-22.009999999999991</c:v>
                </c:pt>
                <c:pt idx="31671">
                  <c:v>-22.007999999999996</c:v>
                </c:pt>
                <c:pt idx="31672">
                  <c:v>-22.005999999999993</c:v>
                </c:pt>
                <c:pt idx="31673">
                  <c:v>-22.003999999999998</c:v>
                </c:pt>
                <c:pt idx="31674">
                  <c:v>-22.001999999999995</c:v>
                </c:pt>
                <c:pt idx="31675">
                  <c:v>-21.999999999999993</c:v>
                </c:pt>
                <c:pt idx="31676">
                  <c:v>-21.997999999999998</c:v>
                </c:pt>
                <c:pt idx="31677">
                  <c:v>-21.995999999999995</c:v>
                </c:pt>
                <c:pt idx="31678">
                  <c:v>-21.993999999999993</c:v>
                </c:pt>
                <c:pt idx="31679">
                  <c:v>-21.991999999999997</c:v>
                </c:pt>
                <c:pt idx="31680">
                  <c:v>-21.989999999999995</c:v>
                </c:pt>
                <c:pt idx="31681">
                  <c:v>-21.987999999999992</c:v>
                </c:pt>
                <c:pt idx="31682">
                  <c:v>-21.985999999999997</c:v>
                </c:pt>
                <c:pt idx="31683">
                  <c:v>-21.983999999999995</c:v>
                </c:pt>
                <c:pt idx="31684">
                  <c:v>-21.981999999999992</c:v>
                </c:pt>
                <c:pt idx="31685">
                  <c:v>-21.979999999999997</c:v>
                </c:pt>
                <c:pt idx="31686">
                  <c:v>-21.977999999999994</c:v>
                </c:pt>
                <c:pt idx="31687">
                  <c:v>-21.975999999999992</c:v>
                </c:pt>
                <c:pt idx="31688">
                  <c:v>-21.973999999999997</c:v>
                </c:pt>
                <c:pt idx="31689">
                  <c:v>-21.971999999999994</c:v>
                </c:pt>
                <c:pt idx="31690">
                  <c:v>-21.969999999999992</c:v>
                </c:pt>
                <c:pt idx="31691">
                  <c:v>-21.967999999999996</c:v>
                </c:pt>
                <c:pt idx="31692">
                  <c:v>-21.965999999999994</c:v>
                </c:pt>
                <c:pt idx="31693">
                  <c:v>-21.963999999999992</c:v>
                </c:pt>
                <c:pt idx="31694">
                  <c:v>-21.961999999999996</c:v>
                </c:pt>
                <c:pt idx="31695">
                  <c:v>-21.959999999999994</c:v>
                </c:pt>
                <c:pt idx="31696">
                  <c:v>-21.957999999999991</c:v>
                </c:pt>
                <c:pt idx="31697">
                  <c:v>-21.955999999999996</c:v>
                </c:pt>
                <c:pt idx="31698">
                  <c:v>-21.953999999999994</c:v>
                </c:pt>
                <c:pt idx="31699">
                  <c:v>-21.951999999999991</c:v>
                </c:pt>
                <c:pt idx="31700">
                  <c:v>-21.949999999999996</c:v>
                </c:pt>
                <c:pt idx="31701">
                  <c:v>-21.947999999999993</c:v>
                </c:pt>
                <c:pt idx="31702">
                  <c:v>-21.945999999999991</c:v>
                </c:pt>
                <c:pt idx="31703">
                  <c:v>-21.943999999999996</c:v>
                </c:pt>
                <c:pt idx="31704">
                  <c:v>-21.941999999999993</c:v>
                </c:pt>
                <c:pt idx="31705">
                  <c:v>-21.939999999999998</c:v>
                </c:pt>
                <c:pt idx="31706">
                  <c:v>-21.937999999999995</c:v>
                </c:pt>
                <c:pt idx="31707">
                  <c:v>-21.935999999999993</c:v>
                </c:pt>
                <c:pt idx="31708">
                  <c:v>-21.933999999999997</c:v>
                </c:pt>
                <c:pt idx="31709">
                  <c:v>-21.931999999999995</c:v>
                </c:pt>
                <c:pt idx="31710">
                  <c:v>-21.929999999999993</c:v>
                </c:pt>
                <c:pt idx="31711">
                  <c:v>-21.927999999999997</c:v>
                </c:pt>
                <c:pt idx="31712">
                  <c:v>-21.925999999999995</c:v>
                </c:pt>
                <c:pt idx="31713">
                  <c:v>-21.923999999999992</c:v>
                </c:pt>
                <c:pt idx="31714">
                  <c:v>-21.921999999999997</c:v>
                </c:pt>
                <c:pt idx="31715">
                  <c:v>-21.919999999999995</c:v>
                </c:pt>
                <c:pt idx="31716">
                  <c:v>-21.917999999999992</c:v>
                </c:pt>
                <c:pt idx="31717">
                  <c:v>-21.915999999999997</c:v>
                </c:pt>
                <c:pt idx="31718">
                  <c:v>-21.913999999999994</c:v>
                </c:pt>
                <c:pt idx="31719">
                  <c:v>-21.911999999999992</c:v>
                </c:pt>
                <c:pt idx="31720">
                  <c:v>-21.909999999999997</c:v>
                </c:pt>
                <c:pt idx="31721">
                  <c:v>-21.907999999999994</c:v>
                </c:pt>
                <c:pt idx="31722">
                  <c:v>-21.905999999999992</c:v>
                </c:pt>
                <c:pt idx="31723">
                  <c:v>-21.903999999999996</c:v>
                </c:pt>
                <c:pt idx="31724">
                  <c:v>-21.901999999999994</c:v>
                </c:pt>
                <c:pt idx="31725">
                  <c:v>-21.899999999999991</c:v>
                </c:pt>
                <c:pt idx="31726">
                  <c:v>-21.897999999999996</c:v>
                </c:pt>
                <c:pt idx="31727">
                  <c:v>-21.895999999999994</c:v>
                </c:pt>
                <c:pt idx="31728">
                  <c:v>-21.893999999999991</c:v>
                </c:pt>
                <c:pt idx="31729">
                  <c:v>-21.891999999999996</c:v>
                </c:pt>
                <c:pt idx="31730">
                  <c:v>-21.889999999999993</c:v>
                </c:pt>
                <c:pt idx="31731">
                  <c:v>-21.887999999999991</c:v>
                </c:pt>
                <c:pt idx="31732">
                  <c:v>-21.885999999999996</c:v>
                </c:pt>
                <c:pt idx="31733">
                  <c:v>-21.883999999999993</c:v>
                </c:pt>
                <c:pt idx="31734">
                  <c:v>-21.881999999999991</c:v>
                </c:pt>
                <c:pt idx="31735">
                  <c:v>-21.879999999999995</c:v>
                </c:pt>
                <c:pt idx="31736">
                  <c:v>-21.877999999999993</c:v>
                </c:pt>
                <c:pt idx="31737">
                  <c:v>-21.875999999999998</c:v>
                </c:pt>
                <c:pt idx="31738">
                  <c:v>-21.873999999999995</c:v>
                </c:pt>
                <c:pt idx="31739">
                  <c:v>-21.871999999999993</c:v>
                </c:pt>
                <c:pt idx="31740">
                  <c:v>-21.869999999999997</c:v>
                </c:pt>
                <c:pt idx="31741">
                  <c:v>-21.867999999999995</c:v>
                </c:pt>
                <c:pt idx="31742">
                  <c:v>-21.865999999999993</c:v>
                </c:pt>
                <c:pt idx="31743">
                  <c:v>-21.863999999999997</c:v>
                </c:pt>
                <c:pt idx="31744">
                  <c:v>-21.861999999999995</c:v>
                </c:pt>
                <c:pt idx="31745">
                  <c:v>-21.859999999999992</c:v>
                </c:pt>
                <c:pt idx="31746">
                  <c:v>-21.857999999999997</c:v>
                </c:pt>
                <c:pt idx="31747">
                  <c:v>-21.855999999999995</c:v>
                </c:pt>
                <c:pt idx="31748">
                  <c:v>-21.853999999999992</c:v>
                </c:pt>
                <c:pt idx="31749">
                  <c:v>-21.851999999999997</c:v>
                </c:pt>
                <c:pt idx="31750">
                  <c:v>-21.849999999999994</c:v>
                </c:pt>
                <c:pt idx="31751">
                  <c:v>-21.847999999999992</c:v>
                </c:pt>
                <c:pt idx="31752">
                  <c:v>-21.845999999999997</c:v>
                </c:pt>
                <c:pt idx="31753">
                  <c:v>-21.843999999999994</c:v>
                </c:pt>
                <c:pt idx="31754">
                  <c:v>-21.841999999999992</c:v>
                </c:pt>
                <c:pt idx="31755">
                  <c:v>-21.839999999999996</c:v>
                </c:pt>
                <c:pt idx="31756">
                  <c:v>-21.837999999999994</c:v>
                </c:pt>
                <c:pt idx="31757">
                  <c:v>-21.835999999999991</c:v>
                </c:pt>
                <c:pt idx="31758">
                  <c:v>-21.833999999999996</c:v>
                </c:pt>
                <c:pt idx="31759">
                  <c:v>-21.831999999999994</c:v>
                </c:pt>
                <c:pt idx="31760">
                  <c:v>-21.829999999999991</c:v>
                </c:pt>
                <c:pt idx="31761">
                  <c:v>-21.827999999999996</c:v>
                </c:pt>
                <c:pt idx="31762">
                  <c:v>-21.825999999999993</c:v>
                </c:pt>
                <c:pt idx="31763">
                  <c:v>-21.823999999999991</c:v>
                </c:pt>
                <c:pt idx="31764">
                  <c:v>-21.821999999999996</c:v>
                </c:pt>
                <c:pt idx="31765">
                  <c:v>-21.819999999999993</c:v>
                </c:pt>
                <c:pt idx="31766">
                  <c:v>-21.817999999999998</c:v>
                </c:pt>
                <c:pt idx="31767">
                  <c:v>-21.815999999999995</c:v>
                </c:pt>
                <c:pt idx="31768">
                  <c:v>-21.813999999999993</c:v>
                </c:pt>
                <c:pt idx="31769">
                  <c:v>-21.811999999999998</c:v>
                </c:pt>
                <c:pt idx="31770">
                  <c:v>-21.809999999999995</c:v>
                </c:pt>
                <c:pt idx="31771">
                  <c:v>-21.807999999999993</c:v>
                </c:pt>
                <c:pt idx="31772">
                  <c:v>-21.805999999999997</c:v>
                </c:pt>
                <c:pt idx="31773">
                  <c:v>-21.803999999999995</c:v>
                </c:pt>
                <c:pt idx="31774">
                  <c:v>-21.801999999999992</c:v>
                </c:pt>
                <c:pt idx="31775">
                  <c:v>-21.799999999999997</c:v>
                </c:pt>
                <c:pt idx="31776">
                  <c:v>-21.797999999999995</c:v>
                </c:pt>
                <c:pt idx="31777">
                  <c:v>-21.795999999999992</c:v>
                </c:pt>
                <c:pt idx="31778">
                  <c:v>-21.793999999999997</c:v>
                </c:pt>
                <c:pt idx="31779">
                  <c:v>-21.791999999999994</c:v>
                </c:pt>
                <c:pt idx="31780">
                  <c:v>-21.789999999999992</c:v>
                </c:pt>
                <c:pt idx="31781">
                  <c:v>-21.787999999999997</c:v>
                </c:pt>
                <c:pt idx="31782">
                  <c:v>-21.785999999999994</c:v>
                </c:pt>
                <c:pt idx="31783">
                  <c:v>-21.783999999999992</c:v>
                </c:pt>
                <c:pt idx="31784">
                  <c:v>-21.781999999999996</c:v>
                </c:pt>
                <c:pt idx="31785">
                  <c:v>-21.779999999999994</c:v>
                </c:pt>
                <c:pt idx="31786">
                  <c:v>-21.777999999999992</c:v>
                </c:pt>
                <c:pt idx="31787">
                  <c:v>-21.775999999999996</c:v>
                </c:pt>
                <c:pt idx="31788">
                  <c:v>-21.773999999999994</c:v>
                </c:pt>
                <c:pt idx="31789">
                  <c:v>-21.771999999999991</c:v>
                </c:pt>
                <c:pt idx="31790">
                  <c:v>-21.769999999999996</c:v>
                </c:pt>
                <c:pt idx="31791">
                  <c:v>-21.767999999999994</c:v>
                </c:pt>
                <c:pt idx="31792">
                  <c:v>-21.765999999999991</c:v>
                </c:pt>
                <c:pt idx="31793">
                  <c:v>-21.763999999999996</c:v>
                </c:pt>
                <c:pt idx="31794">
                  <c:v>-21.761999999999993</c:v>
                </c:pt>
                <c:pt idx="31795">
                  <c:v>-21.759999999999991</c:v>
                </c:pt>
                <c:pt idx="31796">
                  <c:v>-21.757999999999996</c:v>
                </c:pt>
                <c:pt idx="31797">
                  <c:v>-21.755999999999993</c:v>
                </c:pt>
                <c:pt idx="31798">
                  <c:v>-21.753999999999998</c:v>
                </c:pt>
                <c:pt idx="31799">
                  <c:v>-21.751999999999995</c:v>
                </c:pt>
                <c:pt idx="31800">
                  <c:v>-21.749999999999993</c:v>
                </c:pt>
                <c:pt idx="31801">
                  <c:v>-21.747999999999998</c:v>
                </c:pt>
                <c:pt idx="31802">
                  <c:v>-21.745999999999995</c:v>
                </c:pt>
                <c:pt idx="31803">
                  <c:v>-21.743999999999993</c:v>
                </c:pt>
                <c:pt idx="31804">
                  <c:v>-21.741999999999997</c:v>
                </c:pt>
                <c:pt idx="31805">
                  <c:v>-21.739999999999995</c:v>
                </c:pt>
                <c:pt idx="31806">
                  <c:v>-21.737999999999992</c:v>
                </c:pt>
                <c:pt idx="31807">
                  <c:v>-21.735999999999997</c:v>
                </c:pt>
                <c:pt idx="31808">
                  <c:v>-21.733999999999995</c:v>
                </c:pt>
                <c:pt idx="31809">
                  <c:v>-21.731999999999992</c:v>
                </c:pt>
                <c:pt idx="31810">
                  <c:v>-21.729999999999997</c:v>
                </c:pt>
                <c:pt idx="31811">
                  <c:v>-21.727999999999994</c:v>
                </c:pt>
                <c:pt idx="31812">
                  <c:v>-21.725999999999992</c:v>
                </c:pt>
                <c:pt idx="31813">
                  <c:v>-21.723999999999997</c:v>
                </c:pt>
                <c:pt idx="31814">
                  <c:v>-21.721999999999994</c:v>
                </c:pt>
                <c:pt idx="31815">
                  <c:v>-21.719999999999992</c:v>
                </c:pt>
                <c:pt idx="31816">
                  <c:v>-21.717999999999996</c:v>
                </c:pt>
                <c:pt idx="31817">
                  <c:v>-21.715999999999994</c:v>
                </c:pt>
                <c:pt idx="31818">
                  <c:v>-21.713999999999992</c:v>
                </c:pt>
                <c:pt idx="31819">
                  <c:v>-21.711999999999996</c:v>
                </c:pt>
                <c:pt idx="31820">
                  <c:v>-21.709999999999994</c:v>
                </c:pt>
                <c:pt idx="31821">
                  <c:v>-21.707999999999991</c:v>
                </c:pt>
                <c:pt idx="31822">
                  <c:v>-21.705999999999996</c:v>
                </c:pt>
                <c:pt idx="31823">
                  <c:v>-21.703999999999994</c:v>
                </c:pt>
                <c:pt idx="31824">
                  <c:v>-21.701999999999991</c:v>
                </c:pt>
                <c:pt idx="31825">
                  <c:v>-21.699999999999996</c:v>
                </c:pt>
                <c:pt idx="31826">
                  <c:v>-21.697999999999993</c:v>
                </c:pt>
                <c:pt idx="31827">
                  <c:v>-21.695999999999991</c:v>
                </c:pt>
                <c:pt idx="31828">
                  <c:v>-21.693999999999996</c:v>
                </c:pt>
                <c:pt idx="31829">
                  <c:v>-21.691999999999993</c:v>
                </c:pt>
                <c:pt idx="31830">
                  <c:v>-21.689999999999998</c:v>
                </c:pt>
                <c:pt idx="31831">
                  <c:v>-21.687999999999995</c:v>
                </c:pt>
                <c:pt idx="31832">
                  <c:v>-21.685999999999993</c:v>
                </c:pt>
                <c:pt idx="31833">
                  <c:v>-21.683999999999997</c:v>
                </c:pt>
                <c:pt idx="31834">
                  <c:v>-21.681999999999995</c:v>
                </c:pt>
                <c:pt idx="31835">
                  <c:v>-21.679999999999993</c:v>
                </c:pt>
                <c:pt idx="31836">
                  <c:v>-21.677999999999997</c:v>
                </c:pt>
                <c:pt idx="31837">
                  <c:v>-21.675999999999995</c:v>
                </c:pt>
                <c:pt idx="31838">
                  <c:v>-21.673999999999992</c:v>
                </c:pt>
                <c:pt idx="31839">
                  <c:v>-21.671999999999997</c:v>
                </c:pt>
                <c:pt idx="31840">
                  <c:v>-21.669999999999995</c:v>
                </c:pt>
                <c:pt idx="31841">
                  <c:v>-21.667999999999992</c:v>
                </c:pt>
                <c:pt idx="31842">
                  <c:v>-21.665999999999997</c:v>
                </c:pt>
                <c:pt idx="31843">
                  <c:v>-21.663999999999994</c:v>
                </c:pt>
                <c:pt idx="31844">
                  <c:v>-21.661999999999992</c:v>
                </c:pt>
                <c:pt idx="31845">
                  <c:v>-21.659999999999997</c:v>
                </c:pt>
                <c:pt idx="31846">
                  <c:v>-21.657999999999994</c:v>
                </c:pt>
                <c:pt idx="31847">
                  <c:v>-21.655999999999992</c:v>
                </c:pt>
                <c:pt idx="31848">
                  <c:v>-21.653999999999996</c:v>
                </c:pt>
                <c:pt idx="31849">
                  <c:v>-21.651999999999994</c:v>
                </c:pt>
                <c:pt idx="31850">
                  <c:v>-21.649999999999991</c:v>
                </c:pt>
                <c:pt idx="31851">
                  <c:v>-21.647999999999996</c:v>
                </c:pt>
                <c:pt idx="31852">
                  <c:v>-21.645999999999994</c:v>
                </c:pt>
                <c:pt idx="31853">
                  <c:v>-21.643999999999991</c:v>
                </c:pt>
                <c:pt idx="31854">
                  <c:v>-21.641999999999996</c:v>
                </c:pt>
                <c:pt idx="31855">
                  <c:v>-21.639999999999993</c:v>
                </c:pt>
                <c:pt idx="31856">
                  <c:v>-21.637999999999991</c:v>
                </c:pt>
                <c:pt idx="31857">
                  <c:v>-21.635999999999996</c:v>
                </c:pt>
                <c:pt idx="31858">
                  <c:v>-21.633999999999993</c:v>
                </c:pt>
                <c:pt idx="31859">
                  <c:v>-21.631999999999991</c:v>
                </c:pt>
                <c:pt idx="31860">
                  <c:v>-21.629999999999995</c:v>
                </c:pt>
                <c:pt idx="31861">
                  <c:v>-21.627999999999993</c:v>
                </c:pt>
                <c:pt idx="31862">
                  <c:v>-21.625999999999998</c:v>
                </c:pt>
                <c:pt idx="31863">
                  <c:v>-21.623999999999995</c:v>
                </c:pt>
                <c:pt idx="31864">
                  <c:v>-21.621999999999993</c:v>
                </c:pt>
                <c:pt idx="31865">
                  <c:v>-21.619999999999997</c:v>
                </c:pt>
                <c:pt idx="31866">
                  <c:v>-21.617999999999995</c:v>
                </c:pt>
                <c:pt idx="31867">
                  <c:v>-21.615999999999993</c:v>
                </c:pt>
                <c:pt idx="31868">
                  <c:v>-21.613999999999997</c:v>
                </c:pt>
                <c:pt idx="31869">
                  <c:v>-21.611999999999995</c:v>
                </c:pt>
                <c:pt idx="31870">
                  <c:v>-21.609999999999992</c:v>
                </c:pt>
                <c:pt idx="31871">
                  <c:v>-21.607999999999997</c:v>
                </c:pt>
                <c:pt idx="31872">
                  <c:v>-21.605999999999995</c:v>
                </c:pt>
                <c:pt idx="31873">
                  <c:v>-21.603999999999992</c:v>
                </c:pt>
                <c:pt idx="31874">
                  <c:v>-21.601999999999997</c:v>
                </c:pt>
                <c:pt idx="31875">
                  <c:v>-21.599999999999994</c:v>
                </c:pt>
                <c:pt idx="31876">
                  <c:v>-21.597999999999992</c:v>
                </c:pt>
                <c:pt idx="31877">
                  <c:v>-21.595999999999997</c:v>
                </c:pt>
                <c:pt idx="31878">
                  <c:v>-21.593999999999994</c:v>
                </c:pt>
                <c:pt idx="31879">
                  <c:v>-21.591999999999992</c:v>
                </c:pt>
                <c:pt idx="31880">
                  <c:v>-21.589999999999996</c:v>
                </c:pt>
                <c:pt idx="31881">
                  <c:v>-21.587999999999994</c:v>
                </c:pt>
                <c:pt idx="31882">
                  <c:v>-21.585999999999991</c:v>
                </c:pt>
                <c:pt idx="31883">
                  <c:v>-21.583999999999996</c:v>
                </c:pt>
                <c:pt idx="31884">
                  <c:v>-21.581999999999994</c:v>
                </c:pt>
                <c:pt idx="31885">
                  <c:v>-21.579999999999991</c:v>
                </c:pt>
                <c:pt idx="31886">
                  <c:v>-21.577999999999996</c:v>
                </c:pt>
                <c:pt idx="31887">
                  <c:v>-21.575999999999993</c:v>
                </c:pt>
                <c:pt idx="31888">
                  <c:v>-21.573999999999991</c:v>
                </c:pt>
                <c:pt idx="31889">
                  <c:v>-21.571999999999996</c:v>
                </c:pt>
                <c:pt idx="31890">
                  <c:v>-21.569999999999993</c:v>
                </c:pt>
                <c:pt idx="31891">
                  <c:v>-21.567999999999998</c:v>
                </c:pt>
                <c:pt idx="31892">
                  <c:v>-21.565999999999995</c:v>
                </c:pt>
                <c:pt idx="31893">
                  <c:v>-21.563999999999993</c:v>
                </c:pt>
                <c:pt idx="31894">
                  <c:v>-21.561999999999998</c:v>
                </c:pt>
                <c:pt idx="31895">
                  <c:v>-21.559999999999995</c:v>
                </c:pt>
                <c:pt idx="31896">
                  <c:v>-21.557999999999993</c:v>
                </c:pt>
                <c:pt idx="31897">
                  <c:v>-21.555999999999997</c:v>
                </c:pt>
                <c:pt idx="31898">
                  <c:v>-21.553999999999995</c:v>
                </c:pt>
                <c:pt idx="31899">
                  <c:v>-21.551999999999992</c:v>
                </c:pt>
                <c:pt idx="31900">
                  <c:v>-21.549999999999997</c:v>
                </c:pt>
                <c:pt idx="31901">
                  <c:v>-21.547999999999995</c:v>
                </c:pt>
                <c:pt idx="31902">
                  <c:v>-21.545999999999992</c:v>
                </c:pt>
                <c:pt idx="31903">
                  <c:v>-21.543999999999997</c:v>
                </c:pt>
                <c:pt idx="31904">
                  <c:v>-21.541999999999994</c:v>
                </c:pt>
                <c:pt idx="31905">
                  <c:v>-21.539999999999992</c:v>
                </c:pt>
                <c:pt idx="31906">
                  <c:v>-21.537999999999997</c:v>
                </c:pt>
                <c:pt idx="31907">
                  <c:v>-21.535999999999994</c:v>
                </c:pt>
                <c:pt idx="31908">
                  <c:v>-21.533999999999992</c:v>
                </c:pt>
                <c:pt idx="31909">
                  <c:v>-21.531999999999996</c:v>
                </c:pt>
                <c:pt idx="31910">
                  <c:v>-21.529999999999994</c:v>
                </c:pt>
                <c:pt idx="31911">
                  <c:v>-21.527999999999992</c:v>
                </c:pt>
                <c:pt idx="31912">
                  <c:v>-21.525999999999996</c:v>
                </c:pt>
                <c:pt idx="31913">
                  <c:v>-21.523999999999994</c:v>
                </c:pt>
                <c:pt idx="31914">
                  <c:v>-21.521999999999991</c:v>
                </c:pt>
                <c:pt idx="31915">
                  <c:v>-21.519999999999996</c:v>
                </c:pt>
                <c:pt idx="31916">
                  <c:v>-21.517999999999994</c:v>
                </c:pt>
                <c:pt idx="31917">
                  <c:v>-21.515999999999991</c:v>
                </c:pt>
                <c:pt idx="31918">
                  <c:v>-21.513999999999996</c:v>
                </c:pt>
                <c:pt idx="31919">
                  <c:v>-21.511999999999993</c:v>
                </c:pt>
                <c:pt idx="31920">
                  <c:v>-21.509999999999991</c:v>
                </c:pt>
                <c:pt idx="31921">
                  <c:v>-21.507999999999996</c:v>
                </c:pt>
                <c:pt idx="31922">
                  <c:v>-21.505999999999993</c:v>
                </c:pt>
                <c:pt idx="31923">
                  <c:v>-21.503999999999998</c:v>
                </c:pt>
                <c:pt idx="31924">
                  <c:v>-21.501999999999995</c:v>
                </c:pt>
                <c:pt idx="31925">
                  <c:v>-21.499999999999993</c:v>
                </c:pt>
                <c:pt idx="31926">
                  <c:v>-21.497999999999998</c:v>
                </c:pt>
                <c:pt idx="31927">
                  <c:v>-21.495999999999995</c:v>
                </c:pt>
                <c:pt idx="31928">
                  <c:v>-21.493999999999993</c:v>
                </c:pt>
                <c:pt idx="31929">
                  <c:v>-21.491999999999997</c:v>
                </c:pt>
                <c:pt idx="31930">
                  <c:v>-21.489999999999995</c:v>
                </c:pt>
                <c:pt idx="31931">
                  <c:v>-21.487999999999992</c:v>
                </c:pt>
                <c:pt idx="31932">
                  <c:v>-21.485999999999997</c:v>
                </c:pt>
                <c:pt idx="31933">
                  <c:v>-21.483999999999995</c:v>
                </c:pt>
                <c:pt idx="31934">
                  <c:v>-21.481999999999992</c:v>
                </c:pt>
                <c:pt idx="31935">
                  <c:v>-21.479999999999997</c:v>
                </c:pt>
                <c:pt idx="31936">
                  <c:v>-21.477999999999994</c:v>
                </c:pt>
                <c:pt idx="31937">
                  <c:v>-21.475999999999992</c:v>
                </c:pt>
                <c:pt idx="31938">
                  <c:v>-21.473999999999997</c:v>
                </c:pt>
                <c:pt idx="31939">
                  <c:v>-21.471999999999994</c:v>
                </c:pt>
                <c:pt idx="31940">
                  <c:v>-21.469999999999992</c:v>
                </c:pt>
                <c:pt idx="31941">
                  <c:v>-21.467999999999996</c:v>
                </c:pt>
                <c:pt idx="31942">
                  <c:v>-21.465999999999994</c:v>
                </c:pt>
                <c:pt idx="31943">
                  <c:v>-21.463999999999992</c:v>
                </c:pt>
                <c:pt idx="31944">
                  <c:v>-21.461999999999996</c:v>
                </c:pt>
                <c:pt idx="31945">
                  <c:v>-21.459999999999994</c:v>
                </c:pt>
                <c:pt idx="31946">
                  <c:v>-21.457999999999991</c:v>
                </c:pt>
                <c:pt idx="31947">
                  <c:v>-21.455999999999996</c:v>
                </c:pt>
                <c:pt idx="31948">
                  <c:v>-21.453999999999994</c:v>
                </c:pt>
                <c:pt idx="31949">
                  <c:v>-21.451999999999991</c:v>
                </c:pt>
                <c:pt idx="31950">
                  <c:v>-21.449999999999996</c:v>
                </c:pt>
                <c:pt idx="31951">
                  <c:v>-21.447999999999993</c:v>
                </c:pt>
                <c:pt idx="31952">
                  <c:v>-21.445999999999991</c:v>
                </c:pt>
                <c:pt idx="31953">
                  <c:v>-21.443999999999996</c:v>
                </c:pt>
                <c:pt idx="31954">
                  <c:v>-21.441999999999993</c:v>
                </c:pt>
                <c:pt idx="31955">
                  <c:v>-21.439999999999998</c:v>
                </c:pt>
                <c:pt idx="31956">
                  <c:v>-21.437999999999995</c:v>
                </c:pt>
                <c:pt idx="31957">
                  <c:v>-21.435999999999993</c:v>
                </c:pt>
                <c:pt idx="31958">
                  <c:v>-21.433999999999997</c:v>
                </c:pt>
                <c:pt idx="31959">
                  <c:v>-21.431999999999995</c:v>
                </c:pt>
                <c:pt idx="31960">
                  <c:v>-21.429999999999993</c:v>
                </c:pt>
                <c:pt idx="31961">
                  <c:v>-21.427999999999997</c:v>
                </c:pt>
                <c:pt idx="31962">
                  <c:v>-21.425999999999995</c:v>
                </c:pt>
                <c:pt idx="31963">
                  <c:v>-21.423999999999992</c:v>
                </c:pt>
                <c:pt idx="31964">
                  <c:v>-21.421999999999997</c:v>
                </c:pt>
                <c:pt idx="31965">
                  <c:v>-21.419999999999995</c:v>
                </c:pt>
                <c:pt idx="31966">
                  <c:v>-21.417999999999992</c:v>
                </c:pt>
                <c:pt idx="31967">
                  <c:v>-21.415999999999997</c:v>
                </c:pt>
                <c:pt idx="31968">
                  <c:v>-21.413999999999994</c:v>
                </c:pt>
                <c:pt idx="31969">
                  <c:v>-21.411999999999992</c:v>
                </c:pt>
                <c:pt idx="31970">
                  <c:v>-21.409999999999997</c:v>
                </c:pt>
                <c:pt idx="31971">
                  <c:v>-21.407999999999994</c:v>
                </c:pt>
                <c:pt idx="31972">
                  <c:v>-21.405999999999992</c:v>
                </c:pt>
                <c:pt idx="31973">
                  <c:v>-21.403999999999996</c:v>
                </c:pt>
                <c:pt idx="31974">
                  <c:v>-21.401999999999994</c:v>
                </c:pt>
                <c:pt idx="31975">
                  <c:v>-21.399999999999991</c:v>
                </c:pt>
                <c:pt idx="31976">
                  <c:v>-21.397999999999996</c:v>
                </c:pt>
                <c:pt idx="31977">
                  <c:v>-21.395999999999994</c:v>
                </c:pt>
                <c:pt idx="31978">
                  <c:v>-21.393999999999991</c:v>
                </c:pt>
                <c:pt idx="31979">
                  <c:v>-21.391999999999996</c:v>
                </c:pt>
                <c:pt idx="31980">
                  <c:v>-21.389999999999993</c:v>
                </c:pt>
                <c:pt idx="31981">
                  <c:v>-21.387999999999991</c:v>
                </c:pt>
                <c:pt idx="31982">
                  <c:v>-21.385999999999996</c:v>
                </c:pt>
                <c:pt idx="31983">
                  <c:v>-21.383999999999993</c:v>
                </c:pt>
                <c:pt idx="31984">
                  <c:v>-21.381999999999991</c:v>
                </c:pt>
                <c:pt idx="31985">
                  <c:v>-21.379999999999995</c:v>
                </c:pt>
                <c:pt idx="31986">
                  <c:v>-21.377999999999993</c:v>
                </c:pt>
                <c:pt idx="31987">
                  <c:v>-21.375999999999998</c:v>
                </c:pt>
                <c:pt idx="31988">
                  <c:v>-21.373999999999995</c:v>
                </c:pt>
                <c:pt idx="31989">
                  <c:v>-21.371999999999993</c:v>
                </c:pt>
                <c:pt idx="31990">
                  <c:v>-21.369999999999997</c:v>
                </c:pt>
                <c:pt idx="31991">
                  <c:v>-21.367999999999995</c:v>
                </c:pt>
                <c:pt idx="31992">
                  <c:v>-21.365999999999993</c:v>
                </c:pt>
                <c:pt idx="31993">
                  <c:v>-21.363999999999997</c:v>
                </c:pt>
                <c:pt idx="31994">
                  <c:v>-21.361999999999995</c:v>
                </c:pt>
                <c:pt idx="31995">
                  <c:v>-21.359999999999992</c:v>
                </c:pt>
                <c:pt idx="31996">
                  <c:v>-21.357999999999997</c:v>
                </c:pt>
                <c:pt idx="31997">
                  <c:v>-21.355999999999995</c:v>
                </c:pt>
                <c:pt idx="31998">
                  <c:v>-21.353999999999992</c:v>
                </c:pt>
                <c:pt idx="31999">
                  <c:v>-21.351999999999997</c:v>
                </c:pt>
                <c:pt idx="32000">
                  <c:v>-21.349999999999994</c:v>
                </c:pt>
                <c:pt idx="32001">
                  <c:v>-21.347999999999999</c:v>
                </c:pt>
                <c:pt idx="32002">
                  <c:v>-21.345999999999989</c:v>
                </c:pt>
                <c:pt idx="32003">
                  <c:v>-21.343999999999994</c:v>
                </c:pt>
                <c:pt idx="32004">
                  <c:v>-21.341999999999999</c:v>
                </c:pt>
                <c:pt idx="32005">
                  <c:v>-21.339999999999989</c:v>
                </c:pt>
                <c:pt idx="32006">
                  <c:v>-21.337999999999994</c:v>
                </c:pt>
                <c:pt idx="32007">
                  <c:v>-21.335999999999999</c:v>
                </c:pt>
                <c:pt idx="32008">
                  <c:v>-21.333999999999989</c:v>
                </c:pt>
                <c:pt idx="32009">
                  <c:v>-21.331999999999994</c:v>
                </c:pt>
                <c:pt idx="32010">
                  <c:v>-21.33</c:v>
                </c:pt>
                <c:pt idx="32011">
                  <c:v>-21.327999999999989</c:v>
                </c:pt>
                <c:pt idx="32012">
                  <c:v>-21.325999999999993</c:v>
                </c:pt>
                <c:pt idx="32013">
                  <c:v>-21.323999999999998</c:v>
                </c:pt>
                <c:pt idx="32014">
                  <c:v>-21.321999999999989</c:v>
                </c:pt>
                <c:pt idx="32015">
                  <c:v>-21.319999999999993</c:v>
                </c:pt>
                <c:pt idx="32016">
                  <c:v>-21.317999999999998</c:v>
                </c:pt>
                <c:pt idx="32017">
                  <c:v>-21.315999999999988</c:v>
                </c:pt>
                <c:pt idx="32018">
                  <c:v>-21.313999999999993</c:v>
                </c:pt>
                <c:pt idx="32019">
                  <c:v>-21.311999999999998</c:v>
                </c:pt>
                <c:pt idx="32020">
                  <c:v>-21.309999999999988</c:v>
                </c:pt>
                <c:pt idx="32021">
                  <c:v>-21.307999999999993</c:v>
                </c:pt>
                <c:pt idx="32022">
                  <c:v>-21.305999999999997</c:v>
                </c:pt>
                <c:pt idx="32023">
                  <c:v>-21.303999999999988</c:v>
                </c:pt>
                <c:pt idx="32024">
                  <c:v>-21.301999999999992</c:v>
                </c:pt>
                <c:pt idx="32025">
                  <c:v>-21.299999999999997</c:v>
                </c:pt>
                <c:pt idx="32026">
                  <c:v>-21.297999999999988</c:v>
                </c:pt>
                <c:pt idx="32027">
                  <c:v>-21.295999999999992</c:v>
                </c:pt>
                <c:pt idx="32028">
                  <c:v>-21.293999999999997</c:v>
                </c:pt>
                <c:pt idx="32029">
                  <c:v>-21.291999999999987</c:v>
                </c:pt>
                <c:pt idx="32030">
                  <c:v>-21.289999999999992</c:v>
                </c:pt>
                <c:pt idx="32031">
                  <c:v>-21.287999999999997</c:v>
                </c:pt>
                <c:pt idx="32032">
                  <c:v>-21.286000000000001</c:v>
                </c:pt>
                <c:pt idx="32033">
                  <c:v>-21.283999999999992</c:v>
                </c:pt>
                <c:pt idx="32034">
                  <c:v>-21.281999999999996</c:v>
                </c:pt>
                <c:pt idx="32035">
                  <c:v>-21.28</c:v>
                </c:pt>
                <c:pt idx="32036">
                  <c:v>-21.277999999999992</c:v>
                </c:pt>
                <c:pt idx="32037">
                  <c:v>-21.275999999999996</c:v>
                </c:pt>
                <c:pt idx="32038">
                  <c:v>-21.274000000000001</c:v>
                </c:pt>
                <c:pt idx="32039">
                  <c:v>-21.271999999999991</c:v>
                </c:pt>
                <c:pt idx="32040">
                  <c:v>-21.269999999999996</c:v>
                </c:pt>
                <c:pt idx="32041">
                  <c:v>-21.268000000000001</c:v>
                </c:pt>
                <c:pt idx="32042">
                  <c:v>-21.265999999999991</c:v>
                </c:pt>
                <c:pt idx="32043">
                  <c:v>-21.263999999999996</c:v>
                </c:pt>
                <c:pt idx="32044">
                  <c:v>-21.262</c:v>
                </c:pt>
                <c:pt idx="32045">
                  <c:v>-21.259999999999991</c:v>
                </c:pt>
                <c:pt idx="32046">
                  <c:v>-21.257999999999996</c:v>
                </c:pt>
                <c:pt idx="32047">
                  <c:v>-21.256</c:v>
                </c:pt>
                <c:pt idx="32048">
                  <c:v>-21.253999999999991</c:v>
                </c:pt>
                <c:pt idx="32049">
                  <c:v>-21.251999999999995</c:v>
                </c:pt>
                <c:pt idx="32050">
                  <c:v>-21.25</c:v>
                </c:pt>
                <c:pt idx="32051">
                  <c:v>-21.24799999999999</c:v>
                </c:pt>
                <c:pt idx="32052">
                  <c:v>-21.245999999999995</c:v>
                </c:pt>
                <c:pt idx="32053">
                  <c:v>-21.244</c:v>
                </c:pt>
                <c:pt idx="32054">
                  <c:v>-21.24199999999999</c:v>
                </c:pt>
                <c:pt idx="32055">
                  <c:v>-21.239999999999995</c:v>
                </c:pt>
                <c:pt idx="32056">
                  <c:v>-21.238</c:v>
                </c:pt>
                <c:pt idx="32057">
                  <c:v>-21.23599999999999</c:v>
                </c:pt>
                <c:pt idx="32058">
                  <c:v>-21.233999999999995</c:v>
                </c:pt>
                <c:pt idx="32059">
                  <c:v>-21.231999999999999</c:v>
                </c:pt>
                <c:pt idx="32060">
                  <c:v>-21.22999999999999</c:v>
                </c:pt>
                <c:pt idx="32061">
                  <c:v>-21.227999999999994</c:v>
                </c:pt>
                <c:pt idx="32062">
                  <c:v>-21.225999999999999</c:v>
                </c:pt>
                <c:pt idx="32063">
                  <c:v>-21.22399999999999</c:v>
                </c:pt>
                <c:pt idx="32064">
                  <c:v>-21.221999999999994</c:v>
                </c:pt>
                <c:pt idx="32065">
                  <c:v>-21.22</c:v>
                </c:pt>
                <c:pt idx="32066">
                  <c:v>-21.217999999999989</c:v>
                </c:pt>
                <c:pt idx="32067">
                  <c:v>-21.215999999999994</c:v>
                </c:pt>
                <c:pt idx="32068">
                  <c:v>-21.213999999999999</c:v>
                </c:pt>
                <c:pt idx="32069">
                  <c:v>-21.211999999999989</c:v>
                </c:pt>
                <c:pt idx="32070">
                  <c:v>-21.209999999999994</c:v>
                </c:pt>
                <c:pt idx="32071">
                  <c:v>-21.207999999999998</c:v>
                </c:pt>
                <c:pt idx="32072">
                  <c:v>-21.205999999999989</c:v>
                </c:pt>
                <c:pt idx="32073">
                  <c:v>-21.203999999999994</c:v>
                </c:pt>
                <c:pt idx="32074">
                  <c:v>-21.201999999999998</c:v>
                </c:pt>
                <c:pt idx="32075">
                  <c:v>-21.199999999999989</c:v>
                </c:pt>
                <c:pt idx="32076">
                  <c:v>-21.197999999999993</c:v>
                </c:pt>
                <c:pt idx="32077">
                  <c:v>-21.195999999999998</c:v>
                </c:pt>
                <c:pt idx="32078">
                  <c:v>-21.193999999999988</c:v>
                </c:pt>
                <c:pt idx="32079">
                  <c:v>-21.191999999999993</c:v>
                </c:pt>
                <c:pt idx="32080">
                  <c:v>-21.189999999999998</c:v>
                </c:pt>
                <c:pt idx="32081">
                  <c:v>-21.187999999999988</c:v>
                </c:pt>
                <c:pt idx="32082">
                  <c:v>-21.185999999999993</c:v>
                </c:pt>
                <c:pt idx="32083">
                  <c:v>-21.183999999999997</c:v>
                </c:pt>
                <c:pt idx="32084">
                  <c:v>-21.181999999999988</c:v>
                </c:pt>
                <c:pt idx="32085">
                  <c:v>-21.179999999999993</c:v>
                </c:pt>
                <c:pt idx="32086">
                  <c:v>-21.177999999999997</c:v>
                </c:pt>
                <c:pt idx="32087">
                  <c:v>-21.175999999999988</c:v>
                </c:pt>
                <c:pt idx="32088">
                  <c:v>-21.173999999999992</c:v>
                </c:pt>
                <c:pt idx="32089">
                  <c:v>-21.171999999999997</c:v>
                </c:pt>
                <c:pt idx="32090">
                  <c:v>-21.169999999999987</c:v>
                </c:pt>
                <c:pt idx="32091">
                  <c:v>-21.167999999999992</c:v>
                </c:pt>
                <c:pt idx="32092">
                  <c:v>-21.165999999999997</c:v>
                </c:pt>
                <c:pt idx="32093">
                  <c:v>-21.163999999999987</c:v>
                </c:pt>
                <c:pt idx="32094">
                  <c:v>-21.161999999999992</c:v>
                </c:pt>
                <c:pt idx="32095">
                  <c:v>-21.159999999999997</c:v>
                </c:pt>
                <c:pt idx="32096">
                  <c:v>-21.158000000000001</c:v>
                </c:pt>
                <c:pt idx="32097">
                  <c:v>-21.155999999999992</c:v>
                </c:pt>
                <c:pt idx="32098">
                  <c:v>-21.153999999999996</c:v>
                </c:pt>
                <c:pt idx="32099">
                  <c:v>-21.152000000000001</c:v>
                </c:pt>
                <c:pt idx="32100">
                  <c:v>-21.149999999999991</c:v>
                </c:pt>
                <c:pt idx="32101">
                  <c:v>-21.147999999999996</c:v>
                </c:pt>
                <c:pt idx="32102">
                  <c:v>-21.146000000000001</c:v>
                </c:pt>
                <c:pt idx="32103">
                  <c:v>-21.143999999999991</c:v>
                </c:pt>
                <c:pt idx="32104">
                  <c:v>-21.141999999999996</c:v>
                </c:pt>
                <c:pt idx="32105">
                  <c:v>-21.14</c:v>
                </c:pt>
                <c:pt idx="32106">
                  <c:v>-21.137999999999991</c:v>
                </c:pt>
                <c:pt idx="32107">
                  <c:v>-21.135999999999996</c:v>
                </c:pt>
                <c:pt idx="32108">
                  <c:v>-21.134</c:v>
                </c:pt>
                <c:pt idx="32109">
                  <c:v>-21.131999999999991</c:v>
                </c:pt>
                <c:pt idx="32110">
                  <c:v>-21.129999999999995</c:v>
                </c:pt>
                <c:pt idx="32111">
                  <c:v>-21.128</c:v>
                </c:pt>
                <c:pt idx="32112">
                  <c:v>-21.125999999999991</c:v>
                </c:pt>
                <c:pt idx="32113">
                  <c:v>-21.123999999999995</c:v>
                </c:pt>
                <c:pt idx="32114">
                  <c:v>-21.122</c:v>
                </c:pt>
                <c:pt idx="32115">
                  <c:v>-21.11999999999999</c:v>
                </c:pt>
                <c:pt idx="32116">
                  <c:v>-21.117999999999995</c:v>
                </c:pt>
                <c:pt idx="32117">
                  <c:v>-21.116</c:v>
                </c:pt>
                <c:pt idx="32118">
                  <c:v>-21.11399999999999</c:v>
                </c:pt>
                <c:pt idx="32119">
                  <c:v>-21.111999999999995</c:v>
                </c:pt>
                <c:pt idx="32120">
                  <c:v>-21.11</c:v>
                </c:pt>
                <c:pt idx="32121">
                  <c:v>-21.10799999999999</c:v>
                </c:pt>
                <c:pt idx="32122">
                  <c:v>-21.105999999999995</c:v>
                </c:pt>
                <c:pt idx="32123">
                  <c:v>-21.103999999999999</c:v>
                </c:pt>
                <c:pt idx="32124">
                  <c:v>-21.10199999999999</c:v>
                </c:pt>
                <c:pt idx="32125">
                  <c:v>-21.099999999999994</c:v>
                </c:pt>
                <c:pt idx="32126">
                  <c:v>-21.097999999999999</c:v>
                </c:pt>
                <c:pt idx="32127">
                  <c:v>-21.095999999999989</c:v>
                </c:pt>
                <c:pt idx="32128">
                  <c:v>-21.093999999999994</c:v>
                </c:pt>
                <c:pt idx="32129">
                  <c:v>-21.091999999999999</c:v>
                </c:pt>
                <c:pt idx="32130">
                  <c:v>-21.089999999999989</c:v>
                </c:pt>
                <c:pt idx="32131">
                  <c:v>-21.087999999999994</c:v>
                </c:pt>
                <c:pt idx="32132">
                  <c:v>-21.085999999999999</c:v>
                </c:pt>
                <c:pt idx="32133">
                  <c:v>-21.083999999999989</c:v>
                </c:pt>
                <c:pt idx="32134">
                  <c:v>-21.081999999999994</c:v>
                </c:pt>
                <c:pt idx="32135">
                  <c:v>-21.08</c:v>
                </c:pt>
                <c:pt idx="32136">
                  <c:v>-21.077999999999989</c:v>
                </c:pt>
                <c:pt idx="32137">
                  <c:v>-21.075999999999993</c:v>
                </c:pt>
                <c:pt idx="32138">
                  <c:v>-21.073999999999998</c:v>
                </c:pt>
                <c:pt idx="32139">
                  <c:v>-21.071999999999989</c:v>
                </c:pt>
                <c:pt idx="32140">
                  <c:v>-21.069999999999993</c:v>
                </c:pt>
                <c:pt idx="32141">
                  <c:v>-21.067999999999998</c:v>
                </c:pt>
                <c:pt idx="32142">
                  <c:v>-21.065999999999988</c:v>
                </c:pt>
                <c:pt idx="32143">
                  <c:v>-21.063999999999993</c:v>
                </c:pt>
                <c:pt idx="32144">
                  <c:v>-21.061999999999998</c:v>
                </c:pt>
                <c:pt idx="32145">
                  <c:v>-21.059999999999988</c:v>
                </c:pt>
                <c:pt idx="32146">
                  <c:v>-21.057999999999993</c:v>
                </c:pt>
                <c:pt idx="32147">
                  <c:v>-21.055999999999997</c:v>
                </c:pt>
                <c:pt idx="32148">
                  <c:v>-21.053999999999988</c:v>
                </c:pt>
                <c:pt idx="32149">
                  <c:v>-21.051999999999992</c:v>
                </c:pt>
                <c:pt idx="32150">
                  <c:v>-21.049999999999997</c:v>
                </c:pt>
                <c:pt idx="32151">
                  <c:v>-21.047999999999988</c:v>
                </c:pt>
                <c:pt idx="32152">
                  <c:v>-21.045999999999992</c:v>
                </c:pt>
                <c:pt idx="32153">
                  <c:v>-21.043999999999997</c:v>
                </c:pt>
                <c:pt idx="32154">
                  <c:v>-21.041999999999987</c:v>
                </c:pt>
                <c:pt idx="32155">
                  <c:v>-21.039999999999992</c:v>
                </c:pt>
                <c:pt idx="32156">
                  <c:v>-21.037999999999997</c:v>
                </c:pt>
                <c:pt idx="32157">
                  <c:v>-21.036000000000001</c:v>
                </c:pt>
                <c:pt idx="32158">
                  <c:v>-21.033999999999992</c:v>
                </c:pt>
                <c:pt idx="32159">
                  <c:v>-21.031999999999996</c:v>
                </c:pt>
                <c:pt idx="32160">
                  <c:v>-21.03</c:v>
                </c:pt>
                <c:pt idx="32161">
                  <c:v>-21.027999999999992</c:v>
                </c:pt>
                <c:pt idx="32162">
                  <c:v>-21.025999999999996</c:v>
                </c:pt>
                <c:pt idx="32163">
                  <c:v>-21.024000000000001</c:v>
                </c:pt>
                <c:pt idx="32164">
                  <c:v>-21.021999999999991</c:v>
                </c:pt>
                <c:pt idx="32165">
                  <c:v>-21.019999999999996</c:v>
                </c:pt>
                <c:pt idx="32166">
                  <c:v>-21.018000000000001</c:v>
                </c:pt>
                <c:pt idx="32167">
                  <c:v>-21.015999999999991</c:v>
                </c:pt>
                <c:pt idx="32168">
                  <c:v>-21.013999999999996</c:v>
                </c:pt>
                <c:pt idx="32169">
                  <c:v>-21.012</c:v>
                </c:pt>
                <c:pt idx="32170">
                  <c:v>-21.009999999999991</c:v>
                </c:pt>
                <c:pt idx="32171">
                  <c:v>-21.007999999999996</c:v>
                </c:pt>
                <c:pt idx="32172">
                  <c:v>-21.006</c:v>
                </c:pt>
                <c:pt idx="32173">
                  <c:v>-21.003999999999991</c:v>
                </c:pt>
                <c:pt idx="32174">
                  <c:v>-21.001999999999995</c:v>
                </c:pt>
                <c:pt idx="32175">
                  <c:v>-21</c:v>
                </c:pt>
                <c:pt idx="32176">
                  <c:v>-20.99799999999999</c:v>
                </c:pt>
                <c:pt idx="32177">
                  <c:v>-20.995999999999995</c:v>
                </c:pt>
                <c:pt idx="32178">
                  <c:v>-20.994</c:v>
                </c:pt>
                <c:pt idx="32179">
                  <c:v>-20.99199999999999</c:v>
                </c:pt>
                <c:pt idx="32180">
                  <c:v>-20.989999999999995</c:v>
                </c:pt>
                <c:pt idx="32181">
                  <c:v>-20.988</c:v>
                </c:pt>
                <c:pt idx="32182">
                  <c:v>-20.98599999999999</c:v>
                </c:pt>
                <c:pt idx="32183">
                  <c:v>-20.983999999999995</c:v>
                </c:pt>
                <c:pt idx="32184">
                  <c:v>-20.981999999999999</c:v>
                </c:pt>
                <c:pt idx="32185">
                  <c:v>-20.97999999999999</c:v>
                </c:pt>
                <c:pt idx="32186">
                  <c:v>-20.977999999999994</c:v>
                </c:pt>
                <c:pt idx="32187">
                  <c:v>-20.975999999999999</c:v>
                </c:pt>
                <c:pt idx="32188">
                  <c:v>-20.97399999999999</c:v>
                </c:pt>
                <c:pt idx="32189">
                  <c:v>-20.971999999999994</c:v>
                </c:pt>
                <c:pt idx="32190">
                  <c:v>-20.97</c:v>
                </c:pt>
                <c:pt idx="32191">
                  <c:v>-20.967999999999989</c:v>
                </c:pt>
                <c:pt idx="32192">
                  <c:v>-20.965999999999994</c:v>
                </c:pt>
                <c:pt idx="32193">
                  <c:v>-20.963999999999999</c:v>
                </c:pt>
                <c:pt idx="32194">
                  <c:v>-20.961999999999989</c:v>
                </c:pt>
                <c:pt idx="32195">
                  <c:v>-20.959999999999994</c:v>
                </c:pt>
                <c:pt idx="32196">
                  <c:v>-20.957999999999998</c:v>
                </c:pt>
                <c:pt idx="32197">
                  <c:v>-20.955999999999989</c:v>
                </c:pt>
                <c:pt idx="32198">
                  <c:v>-20.953999999999994</c:v>
                </c:pt>
                <c:pt idx="32199">
                  <c:v>-20.951999999999998</c:v>
                </c:pt>
                <c:pt idx="32200">
                  <c:v>-20.949999999999989</c:v>
                </c:pt>
                <c:pt idx="32201">
                  <c:v>-20.947999999999993</c:v>
                </c:pt>
                <c:pt idx="32202">
                  <c:v>-20.945999999999998</c:v>
                </c:pt>
                <c:pt idx="32203">
                  <c:v>-20.943999999999988</c:v>
                </c:pt>
                <c:pt idx="32204">
                  <c:v>-20.941999999999993</c:v>
                </c:pt>
                <c:pt idx="32205">
                  <c:v>-20.939999999999998</c:v>
                </c:pt>
                <c:pt idx="32206">
                  <c:v>-20.937999999999988</c:v>
                </c:pt>
                <c:pt idx="32207">
                  <c:v>-20.935999999999993</c:v>
                </c:pt>
                <c:pt idx="32208">
                  <c:v>-20.933999999999997</c:v>
                </c:pt>
                <c:pt idx="32209">
                  <c:v>-20.931999999999988</c:v>
                </c:pt>
                <c:pt idx="32210">
                  <c:v>-20.929999999999993</c:v>
                </c:pt>
                <c:pt idx="32211">
                  <c:v>-20.927999999999997</c:v>
                </c:pt>
                <c:pt idx="32212">
                  <c:v>-20.925999999999988</c:v>
                </c:pt>
                <c:pt idx="32213">
                  <c:v>-20.923999999999992</c:v>
                </c:pt>
                <c:pt idx="32214">
                  <c:v>-20.921999999999997</c:v>
                </c:pt>
                <c:pt idx="32215">
                  <c:v>-20.919999999999987</c:v>
                </c:pt>
                <c:pt idx="32216">
                  <c:v>-20.917999999999992</c:v>
                </c:pt>
                <c:pt idx="32217">
                  <c:v>-20.915999999999997</c:v>
                </c:pt>
                <c:pt idx="32218">
                  <c:v>-20.913999999999987</c:v>
                </c:pt>
                <c:pt idx="32219">
                  <c:v>-20.911999999999992</c:v>
                </c:pt>
                <c:pt idx="32220">
                  <c:v>-20.909999999999997</c:v>
                </c:pt>
                <c:pt idx="32221">
                  <c:v>-20.908000000000001</c:v>
                </c:pt>
                <c:pt idx="32222">
                  <c:v>-20.905999999999992</c:v>
                </c:pt>
                <c:pt idx="32223">
                  <c:v>-20.903999999999996</c:v>
                </c:pt>
                <c:pt idx="32224">
                  <c:v>-20.902000000000001</c:v>
                </c:pt>
                <c:pt idx="32225">
                  <c:v>-20.899999999999991</c:v>
                </c:pt>
                <c:pt idx="32226">
                  <c:v>-20.897999999999996</c:v>
                </c:pt>
                <c:pt idx="32227">
                  <c:v>-20.896000000000001</c:v>
                </c:pt>
                <c:pt idx="32228">
                  <c:v>-20.893999999999991</c:v>
                </c:pt>
                <c:pt idx="32229">
                  <c:v>-20.891999999999996</c:v>
                </c:pt>
                <c:pt idx="32230">
                  <c:v>-20.89</c:v>
                </c:pt>
                <c:pt idx="32231">
                  <c:v>-20.887999999999991</c:v>
                </c:pt>
                <c:pt idx="32232">
                  <c:v>-20.885999999999996</c:v>
                </c:pt>
                <c:pt idx="32233">
                  <c:v>-20.884</c:v>
                </c:pt>
                <c:pt idx="32234">
                  <c:v>-20.881999999999991</c:v>
                </c:pt>
                <c:pt idx="32235">
                  <c:v>-20.879999999999995</c:v>
                </c:pt>
                <c:pt idx="32236">
                  <c:v>-20.878</c:v>
                </c:pt>
                <c:pt idx="32237">
                  <c:v>-20.875999999999991</c:v>
                </c:pt>
                <c:pt idx="32238">
                  <c:v>-20.873999999999995</c:v>
                </c:pt>
                <c:pt idx="32239">
                  <c:v>-20.872</c:v>
                </c:pt>
                <c:pt idx="32240">
                  <c:v>-20.86999999999999</c:v>
                </c:pt>
                <c:pt idx="32241">
                  <c:v>-20.867999999999995</c:v>
                </c:pt>
                <c:pt idx="32242">
                  <c:v>-20.866</c:v>
                </c:pt>
                <c:pt idx="32243">
                  <c:v>-20.86399999999999</c:v>
                </c:pt>
                <c:pt idx="32244">
                  <c:v>-20.861999999999995</c:v>
                </c:pt>
                <c:pt idx="32245">
                  <c:v>-20.86</c:v>
                </c:pt>
                <c:pt idx="32246">
                  <c:v>-20.85799999999999</c:v>
                </c:pt>
                <c:pt idx="32247">
                  <c:v>-20.855999999999995</c:v>
                </c:pt>
                <c:pt idx="32248">
                  <c:v>-20.853999999999999</c:v>
                </c:pt>
                <c:pt idx="32249">
                  <c:v>-20.85199999999999</c:v>
                </c:pt>
                <c:pt idx="32250">
                  <c:v>-20.849999999999994</c:v>
                </c:pt>
                <c:pt idx="32251">
                  <c:v>-20.847999999999999</c:v>
                </c:pt>
                <c:pt idx="32252">
                  <c:v>-20.845999999999989</c:v>
                </c:pt>
                <c:pt idx="32253">
                  <c:v>-20.843999999999994</c:v>
                </c:pt>
                <c:pt idx="32254">
                  <c:v>-20.841999999999999</c:v>
                </c:pt>
                <c:pt idx="32255">
                  <c:v>-20.839999999999989</c:v>
                </c:pt>
                <c:pt idx="32256">
                  <c:v>-20.837999999999994</c:v>
                </c:pt>
                <c:pt idx="32257">
                  <c:v>-20.835999999999999</c:v>
                </c:pt>
                <c:pt idx="32258">
                  <c:v>-20.833999999999989</c:v>
                </c:pt>
                <c:pt idx="32259">
                  <c:v>-20.831999999999994</c:v>
                </c:pt>
                <c:pt idx="32260">
                  <c:v>-20.83</c:v>
                </c:pt>
                <c:pt idx="32261">
                  <c:v>-20.827999999999989</c:v>
                </c:pt>
                <c:pt idx="32262">
                  <c:v>-20.825999999999993</c:v>
                </c:pt>
                <c:pt idx="32263">
                  <c:v>-20.823999999999998</c:v>
                </c:pt>
                <c:pt idx="32264">
                  <c:v>-20.821999999999989</c:v>
                </c:pt>
                <c:pt idx="32265">
                  <c:v>-20.819999999999993</c:v>
                </c:pt>
                <c:pt idx="32266">
                  <c:v>-20.817999999999998</c:v>
                </c:pt>
                <c:pt idx="32267">
                  <c:v>-20.815999999999988</c:v>
                </c:pt>
                <c:pt idx="32268">
                  <c:v>-20.813999999999993</c:v>
                </c:pt>
                <c:pt idx="32269">
                  <c:v>-20.811999999999998</c:v>
                </c:pt>
                <c:pt idx="32270">
                  <c:v>-20.809999999999988</c:v>
                </c:pt>
                <c:pt idx="32271">
                  <c:v>-20.807999999999993</c:v>
                </c:pt>
                <c:pt idx="32272">
                  <c:v>-20.805999999999997</c:v>
                </c:pt>
                <c:pt idx="32273">
                  <c:v>-20.803999999999988</c:v>
                </c:pt>
                <c:pt idx="32274">
                  <c:v>-20.801999999999992</c:v>
                </c:pt>
                <c:pt idx="32275">
                  <c:v>-20.799999999999997</c:v>
                </c:pt>
                <c:pt idx="32276">
                  <c:v>-20.797999999999988</c:v>
                </c:pt>
                <c:pt idx="32277">
                  <c:v>-20.795999999999992</c:v>
                </c:pt>
                <c:pt idx="32278">
                  <c:v>-20.793999999999997</c:v>
                </c:pt>
                <c:pt idx="32279">
                  <c:v>-20.791999999999987</c:v>
                </c:pt>
                <c:pt idx="32280">
                  <c:v>-20.789999999999992</c:v>
                </c:pt>
                <c:pt idx="32281">
                  <c:v>-20.787999999999997</c:v>
                </c:pt>
                <c:pt idx="32282">
                  <c:v>-20.786000000000001</c:v>
                </c:pt>
                <c:pt idx="32283">
                  <c:v>-20.783999999999992</c:v>
                </c:pt>
                <c:pt idx="32284">
                  <c:v>-20.781999999999996</c:v>
                </c:pt>
                <c:pt idx="32285">
                  <c:v>-20.78</c:v>
                </c:pt>
                <c:pt idx="32286">
                  <c:v>-20.777999999999992</c:v>
                </c:pt>
                <c:pt idx="32287">
                  <c:v>-20.775999999999996</c:v>
                </c:pt>
                <c:pt idx="32288">
                  <c:v>-20.774000000000001</c:v>
                </c:pt>
                <c:pt idx="32289">
                  <c:v>-20.771999999999991</c:v>
                </c:pt>
                <c:pt idx="32290">
                  <c:v>-20.769999999999996</c:v>
                </c:pt>
                <c:pt idx="32291">
                  <c:v>-20.768000000000001</c:v>
                </c:pt>
                <c:pt idx="32292">
                  <c:v>-20.765999999999991</c:v>
                </c:pt>
                <c:pt idx="32293">
                  <c:v>-20.763999999999996</c:v>
                </c:pt>
                <c:pt idx="32294">
                  <c:v>-20.762</c:v>
                </c:pt>
                <c:pt idx="32295">
                  <c:v>-20.759999999999991</c:v>
                </c:pt>
                <c:pt idx="32296">
                  <c:v>-20.757999999999996</c:v>
                </c:pt>
                <c:pt idx="32297">
                  <c:v>-20.756</c:v>
                </c:pt>
                <c:pt idx="32298">
                  <c:v>-20.753999999999991</c:v>
                </c:pt>
                <c:pt idx="32299">
                  <c:v>-20.751999999999995</c:v>
                </c:pt>
                <c:pt idx="32300">
                  <c:v>-20.75</c:v>
                </c:pt>
                <c:pt idx="32301">
                  <c:v>-20.74799999999999</c:v>
                </c:pt>
                <c:pt idx="32302">
                  <c:v>-20.745999999999995</c:v>
                </c:pt>
                <c:pt idx="32303">
                  <c:v>-20.744</c:v>
                </c:pt>
                <c:pt idx="32304">
                  <c:v>-20.74199999999999</c:v>
                </c:pt>
                <c:pt idx="32305">
                  <c:v>-20.739999999999995</c:v>
                </c:pt>
                <c:pt idx="32306">
                  <c:v>-20.738</c:v>
                </c:pt>
                <c:pt idx="32307">
                  <c:v>-20.73599999999999</c:v>
                </c:pt>
                <c:pt idx="32308">
                  <c:v>-20.733999999999995</c:v>
                </c:pt>
                <c:pt idx="32309">
                  <c:v>-20.731999999999999</c:v>
                </c:pt>
                <c:pt idx="32310">
                  <c:v>-20.72999999999999</c:v>
                </c:pt>
                <c:pt idx="32311">
                  <c:v>-20.727999999999994</c:v>
                </c:pt>
                <c:pt idx="32312">
                  <c:v>-20.725999999999999</c:v>
                </c:pt>
                <c:pt idx="32313">
                  <c:v>-20.72399999999999</c:v>
                </c:pt>
                <c:pt idx="32314">
                  <c:v>-20.721999999999994</c:v>
                </c:pt>
                <c:pt idx="32315">
                  <c:v>-20.72</c:v>
                </c:pt>
                <c:pt idx="32316">
                  <c:v>-20.717999999999989</c:v>
                </c:pt>
                <c:pt idx="32317">
                  <c:v>-20.715999999999994</c:v>
                </c:pt>
                <c:pt idx="32318">
                  <c:v>-20.713999999999999</c:v>
                </c:pt>
                <c:pt idx="32319">
                  <c:v>-20.711999999999989</c:v>
                </c:pt>
                <c:pt idx="32320">
                  <c:v>-20.709999999999994</c:v>
                </c:pt>
                <c:pt idx="32321">
                  <c:v>-20.707999999999998</c:v>
                </c:pt>
                <c:pt idx="32322">
                  <c:v>-20.705999999999989</c:v>
                </c:pt>
                <c:pt idx="32323">
                  <c:v>-20.703999999999994</c:v>
                </c:pt>
                <c:pt idx="32324">
                  <c:v>-20.701999999999998</c:v>
                </c:pt>
                <c:pt idx="32325">
                  <c:v>-20.699999999999989</c:v>
                </c:pt>
                <c:pt idx="32326">
                  <c:v>-20.697999999999993</c:v>
                </c:pt>
                <c:pt idx="32327">
                  <c:v>-20.695999999999998</c:v>
                </c:pt>
                <c:pt idx="32328">
                  <c:v>-20.693999999999988</c:v>
                </c:pt>
                <c:pt idx="32329">
                  <c:v>-20.691999999999993</c:v>
                </c:pt>
                <c:pt idx="32330">
                  <c:v>-20.689999999999998</c:v>
                </c:pt>
                <c:pt idx="32331">
                  <c:v>-20.687999999999988</c:v>
                </c:pt>
                <c:pt idx="32332">
                  <c:v>-20.685999999999993</c:v>
                </c:pt>
                <c:pt idx="32333">
                  <c:v>-20.683999999999997</c:v>
                </c:pt>
                <c:pt idx="32334">
                  <c:v>-20.681999999999988</c:v>
                </c:pt>
                <c:pt idx="32335">
                  <c:v>-20.679999999999993</c:v>
                </c:pt>
                <c:pt idx="32336">
                  <c:v>-20.677999999999997</c:v>
                </c:pt>
                <c:pt idx="32337">
                  <c:v>-20.675999999999988</c:v>
                </c:pt>
                <c:pt idx="32338">
                  <c:v>-20.673999999999992</c:v>
                </c:pt>
                <c:pt idx="32339">
                  <c:v>-20.671999999999997</c:v>
                </c:pt>
                <c:pt idx="32340">
                  <c:v>-20.669999999999987</c:v>
                </c:pt>
                <c:pt idx="32341">
                  <c:v>-20.667999999999992</c:v>
                </c:pt>
                <c:pt idx="32342">
                  <c:v>-20.665999999999997</c:v>
                </c:pt>
                <c:pt idx="32343">
                  <c:v>-20.663999999999987</c:v>
                </c:pt>
                <c:pt idx="32344">
                  <c:v>-20.661999999999992</c:v>
                </c:pt>
                <c:pt idx="32345">
                  <c:v>-20.659999999999997</c:v>
                </c:pt>
                <c:pt idx="32346">
                  <c:v>-20.658000000000001</c:v>
                </c:pt>
                <c:pt idx="32347">
                  <c:v>-20.655999999999992</c:v>
                </c:pt>
                <c:pt idx="32348">
                  <c:v>-20.653999999999996</c:v>
                </c:pt>
                <c:pt idx="32349">
                  <c:v>-20.652000000000001</c:v>
                </c:pt>
                <c:pt idx="32350">
                  <c:v>-20.649999999999991</c:v>
                </c:pt>
                <c:pt idx="32351">
                  <c:v>-20.647999999999996</c:v>
                </c:pt>
                <c:pt idx="32352">
                  <c:v>-20.646000000000001</c:v>
                </c:pt>
                <c:pt idx="32353">
                  <c:v>-20.643999999999991</c:v>
                </c:pt>
                <c:pt idx="32354">
                  <c:v>-20.641999999999996</c:v>
                </c:pt>
                <c:pt idx="32355">
                  <c:v>-20.64</c:v>
                </c:pt>
                <c:pt idx="32356">
                  <c:v>-20.637999999999991</c:v>
                </c:pt>
                <c:pt idx="32357">
                  <c:v>-20.635999999999996</c:v>
                </c:pt>
                <c:pt idx="32358">
                  <c:v>-20.634</c:v>
                </c:pt>
                <c:pt idx="32359">
                  <c:v>-20.631999999999991</c:v>
                </c:pt>
                <c:pt idx="32360">
                  <c:v>-20.629999999999995</c:v>
                </c:pt>
                <c:pt idx="32361">
                  <c:v>-20.628</c:v>
                </c:pt>
                <c:pt idx="32362">
                  <c:v>-20.625999999999991</c:v>
                </c:pt>
                <c:pt idx="32363">
                  <c:v>-20.623999999999995</c:v>
                </c:pt>
                <c:pt idx="32364">
                  <c:v>-20.622</c:v>
                </c:pt>
                <c:pt idx="32365">
                  <c:v>-20.61999999999999</c:v>
                </c:pt>
                <c:pt idx="32366">
                  <c:v>-20.617999999999995</c:v>
                </c:pt>
                <c:pt idx="32367">
                  <c:v>-20.616</c:v>
                </c:pt>
                <c:pt idx="32368">
                  <c:v>-20.61399999999999</c:v>
                </c:pt>
                <c:pt idx="32369">
                  <c:v>-20.611999999999995</c:v>
                </c:pt>
                <c:pt idx="32370">
                  <c:v>-20.61</c:v>
                </c:pt>
                <c:pt idx="32371">
                  <c:v>-20.60799999999999</c:v>
                </c:pt>
                <c:pt idx="32372">
                  <c:v>-20.605999999999995</c:v>
                </c:pt>
                <c:pt idx="32373">
                  <c:v>-20.603999999999999</c:v>
                </c:pt>
                <c:pt idx="32374">
                  <c:v>-20.60199999999999</c:v>
                </c:pt>
                <c:pt idx="32375">
                  <c:v>-20.599999999999994</c:v>
                </c:pt>
                <c:pt idx="32376">
                  <c:v>-20.597999999999999</c:v>
                </c:pt>
                <c:pt idx="32377">
                  <c:v>-20.595999999999989</c:v>
                </c:pt>
                <c:pt idx="32378">
                  <c:v>-20.593999999999994</c:v>
                </c:pt>
                <c:pt idx="32379">
                  <c:v>-20.591999999999999</c:v>
                </c:pt>
                <c:pt idx="32380">
                  <c:v>-20.589999999999989</c:v>
                </c:pt>
                <c:pt idx="32381">
                  <c:v>-20.587999999999994</c:v>
                </c:pt>
                <c:pt idx="32382">
                  <c:v>-20.585999999999999</c:v>
                </c:pt>
                <c:pt idx="32383">
                  <c:v>-20.583999999999989</c:v>
                </c:pt>
                <c:pt idx="32384">
                  <c:v>-20.581999999999994</c:v>
                </c:pt>
                <c:pt idx="32385">
                  <c:v>-20.58</c:v>
                </c:pt>
                <c:pt idx="32386">
                  <c:v>-20.577999999999989</c:v>
                </c:pt>
                <c:pt idx="32387">
                  <c:v>-20.575999999999993</c:v>
                </c:pt>
                <c:pt idx="32388">
                  <c:v>-20.573999999999998</c:v>
                </c:pt>
                <c:pt idx="32389">
                  <c:v>-20.571999999999989</c:v>
                </c:pt>
                <c:pt idx="32390">
                  <c:v>-20.569999999999993</c:v>
                </c:pt>
                <c:pt idx="32391">
                  <c:v>-20.567999999999998</c:v>
                </c:pt>
                <c:pt idx="32392">
                  <c:v>-20.565999999999988</c:v>
                </c:pt>
                <c:pt idx="32393">
                  <c:v>-20.563999999999993</c:v>
                </c:pt>
                <c:pt idx="32394">
                  <c:v>-20.561999999999998</c:v>
                </c:pt>
                <c:pt idx="32395">
                  <c:v>-20.559999999999988</c:v>
                </c:pt>
                <c:pt idx="32396">
                  <c:v>-20.557999999999993</c:v>
                </c:pt>
                <c:pt idx="32397">
                  <c:v>-20.555999999999997</c:v>
                </c:pt>
                <c:pt idx="32398">
                  <c:v>-20.553999999999988</c:v>
                </c:pt>
                <c:pt idx="32399">
                  <c:v>-20.551999999999992</c:v>
                </c:pt>
                <c:pt idx="32400">
                  <c:v>-20.549999999999997</c:v>
                </c:pt>
                <c:pt idx="32401">
                  <c:v>-20.547999999999988</c:v>
                </c:pt>
                <c:pt idx="32402">
                  <c:v>-20.545999999999992</c:v>
                </c:pt>
                <c:pt idx="32403">
                  <c:v>-20.543999999999997</c:v>
                </c:pt>
                <c:pt idx="32404">
                  <c:v>-20.541999999999987</c:v>
                </c:pt>
                <c:pt idx="32405">
                  <c:v>-20.539999999999992</c:v>
                </c:pt>
                <c:pt idx="32406">
                  <c:v>-20.537999999999997</c:v>
                </c:pt>
                <c:pt idx="32407">
                  <c:v>-20.536000000000001</c:v>
                </c:pt>
                <c:pt idx="32408">
                  <c:v>-20.533999999999992</c:v>
                </c:pt>
                <c:pt idx="32409">
                  <c:v>-20.531999999999996</c:v>
                </c:pt>
                <c:pt idx="32410">
                  <c:v>-20.53</c:v>
                </c:pt>
                <c:pt idx="32411">
                  <c:v>-20.527999999999992</c:v>
                </c:pt>
                <c:pt idx="32412">
                  <c:v>-20.525999999999996</c:v>
                </c:pt>
                <c:pt idx="32413">
                  <c:v>-20.524000000000001</c:v>
                </c:pt>
                <c:pt idx="32414">
                  <c:v>-20.521999999999991</c:v>
                </c:pt>
                <c:pt idx="32415">
                  <c:v>-20.519999999999996</c:v>
                </c:pt>
                <c:pt idx="32416">
                  <c:v>-20.518000000000001</c:v>
                </c:pt>
                <c:pt idx="32417">
                  <c:v>-20.515999999999991</c:v>
                </c:pt>
                <c:pt idx="32418">
                  <c:v>-20.513999999999996</c:v>
                </c:pt>
                <c:pt idx="32419">
                  <c:v>-20.512</c:v>
                </c:pt>
                <c:pt idx="32420">
                  <c:v>-20.509999999999991</c:v>
                </c:pt>
                <c:pt idx="32421">
                  <c:v>-20.507999999999996</c:v>
                </c:pt>
                <c:pt idx="32422">
                  <c:v>-20.506</c:v>
                </c:pt>
                <c:pt idx="32423">
                  <c:v>-20.503999999999991</c:v>
                </c:pt>
                <c:pt idx="32424">
                  <c:v>-20.501999999999995</c:v>
                </c:pt>
                <c:pt idx="32425">
                  <c:v>-20.5</c:v>
                </c:pt>
                <c:pt idx="32426">
                  <c:v>-20.49799999999999</c:v>
                </c:pt>
                <c:pt idx="32427">
                  <c:v>-20.495999999999995</c:v>
                </c:pt>
                <c:pt idx="32428">
                  <c:v>-20.494</c:v>
                </c:pt>
                <c:pt idx="32429">
                  <c:v>-20.49199999999999</c:v>
                </c:pt>
                <c:pt idx="32430">
                  <c:v>-20.489999999999995</c:v>
                </c:pt>
                <c:pt idx="32431">
                  <c:v>-20.488</c:v>
                </c:pt>
                <c:pt idx="32432">
                  <c:v>-20.48599999999999</c:v>
                </c:pt>
                <c:pt idx="32433">
                  <c:v>-20.483999999999995</c:v>
                </c:pt>
                <c:pt idx="32434">
                  <c:v>-20.481999999999999</c:v>
                </c:pt>
                <c:pt idx="32435">
                  <c:v>-20.47999999999999</c:v>
                </c:pt>
                <c:pt idx="32436">
                  <c:v>-20.477999999999994</c:v>
                </c:pt>
                <c:pt idx="32437">
                  <c:v>-20.475999999999999</c:v>
                </c:pt>
                <c:pt idx="32438">
                  <c:v>-20.47399999999999</c:v>
                </c:pt>
                <c:pt idx="32439">
                  <c:v>-20.471999999999994</c:v>
                </c:pt>
                <c:pt idx="32440">
                  <c:v>-20.47</c:v>
                </c:pt>
                <c:pt idx="32441">
                  <c:v>-20.467999999999989</c:v>
                </c:pt>
                <c:pt idx="32442">
                  <c:v>-20.465999999999994</c:v>
                </c:pt>
                <c:pt idx="32443">
                  <c:v>-20.463999999999999</c:v>
                </c:pt>
                <c:pt idx="32444">
                  <c:v>-20.461999999999989</c:v>
                </c:pt>
                <c:pt idx="32445">
                  <c:v>-20.459999999999994</c:v>
                </c:pt>
                <c:pt idx="32446">
                  <c:v>-20.457999999999998</c:v>
                </c:pt>
                <c:pt idx="32447">
                  <c:v>-20.455999999999989</c:v>
                </c:pt>
                <c:pt idx="32448">
                  <c:v>-20.453999999999994</c:v>
                </c:pt>
                <c:pt idx="32449">
                  <c:v>-20.451999999999998</c:v>
                </c:pt>
                <c:pt idx="32450">
                  <c:v>-20.449999999999989</c:v>
                </c:pt>
                <c:pt idx="32451">
                  <c:v>-20.447999999999993</c:v>
                </c:pt>
                <c:pt idx="32452">
                  <c:v>-20.445999999999998</c:v>
                </c:pt>
                <c:pt idx="32453">
                  <c:v>-20.443999999999988</c:v>
                </c:pt>
                <c:pt idx="32454">
                  <c:v>-20.441999999999993</c:v>
                </c:pt>
                <c:pt idx="32455">
                  <c:v>-20.439999999999998</c:v>
                </c:pt>
                <c:pt idx="32456">
                  <c:v>-20.437999999999988</c:v>
                </c:pt>
                <c:pt idx="32457">
                  <c:v>-20.435999999999993</c:v>
                </c:pt>
                <c:pt idx="32458">
                  <c:v>-20.433999999999997</c:v>
                </c:pt>
                <c:pt idx="32459">
                  <c:v>-20.431999999999988</c:v>
                </c:pt>
                <c:pt idx="32460">
                  <c:v>-20.429999999999993</c:v>
                </c:pt>
                <c:pt idx="32461">
                  <c:v>-20.427999999999997</c:v>
                </c:pt>
                <c:pt idx="32462">
                  <c:v>-20.425999999999988</c:v>
                </c:pt>
                <c:pt idx="32463">
                  <c:v>-20.423999999999992</c:v>
                </c:pt>
                <c:pt idx="32464">
                  <c:v>-20.421999999999997</c:v>
                </c:pt>
                <c:pt idx="32465">
                  <c:v>-20.419999999999987</c:v>
                </c:pt>
                <c:pt idx="32466">
                  <c:v>-20.417999999999992</c:v>
                </c:pt>
                <c:pt idx="32467">
                  <c:v>-20.415999999999997</c:v>
                </c:pt>
                <c:pt idx="32468">
                  <c:v>-20.413999999999987</c:v>
                </c:pt>
                <c:pt idx="32469">
                  <c:v>-20.411999999999992</c:v>
                </c:pt>
                <c:pt idx="32470">
                  <c:v>-20.409999999999997</c:v>
                </c:pt>
                <c:pt idx="32471">
                  <c:v>-20.408000000000001</c:v>
                </c:pt>
                <c:pt idx="32472">
                  <c:v>-20.405999999999992</c:v>
                </c:pt>
                <c:pt idx="32473">
                  <c:v>-20.403999999999996</c:v>
                </c:pt>
                <c:pt idx="32474">
                  <c:v>-20.402000000000001</c:v>
                </c:pt>
                <c:pt idx="32475">
                  <c:v>-20.399999999999991</c:v>
                </c:pt>
                <c:pt idx="32476">
                  <c:v>-20.397999999999996</c:v>
                </c:pt>
                <c:pt idx="32477">
                  <c:v>-20.396000000000001</c:v>
                </c:pt>
                <c:pt idx="32478">
                  <c:v>-20.393999999999991</c:v>
                </c:pt>
                <c:pt idx="32479">
                  <c:v>-20.391999999999996</c:v>
                </c:pt>
                <c:pt idx="32480">
                  <c:v>-20.39</c:v>
                </c:pt>
                <c:pt idx="32481">
                  <c:v>-20.387999999999991</c:v>
                </c:pt>
                <c:pt idx="32482">
                  <c:v>-20.385999999999996</c:v>
                </c:pt>
                <c:pt idx="32483">
                  <c:v>-20.384</c:v>
                </c:pt>
                <c:pt idx="32484">
                  <c:v>-20.381999999999991</c:v>
                </c:pt>
                <c:pt idx="32485">
                  <c:v>-20.379999999999995</c:v>
                </c:pt>
                <c:pt idx="32486">
                  <c:v>-20.378</c:v>
                </c:pt>
                <c:pt idx="32487">
                  <c:v>-20.375999999999991</c:v>
                </c:pt>
                <c:pt idx="32488">
                  <c:v>-20.373999999999995</c:v>
                </c:pt>
                <c:pt idx="32489">
                  <c:v>-20.372</c:v>
                </c:pt>
                <c:pt idx="32490">
                  <c:v>-20.36999999999999</c:v>
                </c:pt>
                <c:pt idx="32491">
                  <c:v>-20.367999999999995</c:v>
                </c:pt>
                <c:pt idx="32492">
                  <c:v>-20.366</c:v>
                </c:pt>
                <c:pt idx="32493">
                  <c:v>-20.36399999999999</c:v>
                </c:pt>
                <c:pt idx="32494">
                  <c:v>-20.361999999999995</c:v>
                </c:pt>
                <c:pt idx="32495">
                  <c:v>-20.36</c:v>
                </c:pt>
                <c:pt idx="32496">
                  <c:v>-20.35799999999999</c:v>
                </c:pt>
                <c:pt idx="32497">
                  <c:v>-20.355999999999995</c:v>
                </c:pt>
                <c:pt idx="32498">
                  <c:v>-20.353999999999999</c:v>
                </c:pt>
                <c:pt idx="32499">
                  <c:v>-20.35199999999999</c:v>
                </c:pt>
                <c:pt idx="32500">
                  <c:v>-20.349999999999994</c:v>
                </c:pt>
                <c:pt idx="32501">
                  <c:v>-20.347999999999999</c:v>
                </c:pt>
                <c:pt idx="32502">
                  <c:v>-20.345999999999989</c:v>
                </c:pt>
                <c:pt idx="32503">
                  <c:v>-20.343999999999994</c:v>
                </c:pt>
                <c:pt idx="32504">
                  <c:v>-20.341999999999999</c:v>
                </c:pt>
                <c:pt idx="32505">
                  <c:v>-20.339999999999989</c:v>
                </c:pt>
                <c:pt idx="32506">
                  <c:v>-20.337999999999994</c:v>
                </c:pt>
                <c:pt idx="32507">
                  <c:v>-20.335999999999999</c:v>
                </c:pt>
                <c:pt idx="32508">
                  <c:v>-20.333999999999989</c:v>
                </c:pt>
                <c:pt idx="32509">
                  <c:v>-20.331999999999994</c:v>
                </c:pt>
                <c:pt idx="32510">
                  <c:v>-20.329999999999998</c:v>
                </c:pt>
                <c:pt idx="32511">
                  <c:v>-20.327999999999989</c:v>
                </c:pt>
                <c:pt idx="32512">
                  <c:v>-20.325999999999993</c:v>
                </c:pt>
                <c:pt idx="32513">
                  <c:v>-20.323999999999998</c:v>
                </c:pt>
                <c:pt idx="32514">
                  <c:v>-20.321999999999989</c:v>
                </c:pt>
                <c:pt idx="32515">
                  <c:v>-20.319999999999993</c:v>
                </c:pt>
                <c:pt idx="32516">
                  <c:v>-20.317999999999998</c:v>
                </c:pt>
                <c:pt idx="32517">
                  <c:v>-20.315999999999988</c:v>
                </c:pt>
                <c:pt idx="32518">
                  <c:v>-20.313999999999993</c:v>
                </c:pt>
                <c:pt idx="32519">
                  <c:v>-20.311999999999998</c:v>
                </c:pt>
                <c:pt idx="32520">
                  <c:v>-20.309999999999988</c:v>
                </c:pt>
                <c:pt idx="32521">
                  <c:v>-20.307999999999993</c:v>
                </c:pt>
                <c:pt idx="32522">
                  <c:v>-20.305999999999997</c:v>
                </c:pt>
                <c:pt idx="32523">
                  <c:v>-20.303999999999988</c:v>
                </c:pt>
                <c:pt idx="32524">
                  <c:v>-20.301999999999992</c:v>
                </c:pt>
                <c:pt idx="32525">
                  <c:v>-20.299999999999997</c:v>
                </c:pt>
                <c:pt idx="32526">
                  <c:v>-20.297999999999988</c:v>
                </c:pt>
                <c:pt idx="32527">
                  <c:v>-20.295999999999992</c:v>
                </c:pt>
                <c:pt idx="32528">
                  <c:v>-20.293999999999997</c:v>
                </c:pt>
                <c:pt idx="32529">
                  <c:v>-20.291999999999987</c:v>
                </c:pt>
                <c:pt idx="32530">
                  <c:v>-20.289999999999992</c:v>
                </c:pt>
                <c:pt idx="32531">
                  <c:v>-20.287999999999997</c:v>
                </c:pt>
                <c:pt idx="32532">
                  <c:v>-20.286000000000001</c:v>
                </c:pt>
                <c:pt idx="32533">
                  <c:v>-20.283999999999992</c:v>
                </c:pt>
                <c:pt idx="32534">
                  <c:v>-20.281999999999996</c:v>
                </c:pt>
                <c:pt idx="32535">
                  <c:v>-20.28</c:v>
                </c:pt>
                <c:pt idx="32536">
                  <c:v>-20.277999999999992</c:v>
                </c:pt>
                <c:pt idx="32537">
                  <c:v>-20.275999999999996</c:v>
                </c:pt>
                <c:pt idx="32538">
                  <c:v>-20.274000000000001</c:v>
                </c:pt>
                <c:pt idx="32539">
                  <c:v>-20.271999999999991</c:v>
                </c:pt>
                <c:pt idx="32540">
                  <c:v>-20.269999999999996</c:v>
                </c:pt>
                <c:pt idx="32541">
                  <c:v>-20.268000000000001</c:v>
                </c:pt>
                <c:pt idx="32542">
                  <c:v>-20.265999999999991</c:v>
                </c:pt>
                <c:pt idx="32543">
                  <c:v>-20.263999999999996</c:v>
                </c:pt>
                <c:pt idx="32544">
                  <c:v>-20.262</c:v>
                </c:pt>
                <c:pt idx="32545">
                  <c:v>-20.259999999999991</c:v>
                </c:pt>
                <c:pt idx="32546">
                  <c:v>-20.257999999999996</c:v>
                </c:pt>
                <c:pt idx="32547">
                  <c:v>-20.256</c:v>
                </c:pt>
                <c:pt idx="32548">
                  <c:v>-20.253999999999991</c:v>
                </c:pt>
                <c:pt idx="32549">
                  <c:v>-20.251999999999995</c:v>
                </c:pt>
                <c:pt idx="32550">
                  <c:v>-20.25</c:v>
                </c:pt>
                <c:pt idx="32551">
                  <c:v>-20.24799999999999</c:v>
                </c:pt>
                <c:pt idx="32552">
                  <c:v>-20.245999999999995</c:v>
                </c:pt>
                <c:pt idx="32553">
                  <c:v>-20.244</c:v>
                </c:pt>
                <c:pt idx="32554">
                  <c:v>-20.24199999999999</c:v>
                </c:pt>
                <c:pt idx="32555">
                  <c:v>-20.239999999999995</c:v>
                </c:pt>
                <c:pt idx="32556">
                  <c:v>-20.238</c:v>
                </c:pt>
                <c:pt idx="32557">
                  <c:v>-20.23599999999999</c:v>
                </c:pt>
                <c:pt idx="32558">
                  <c:v>-20.233999999999995</c:v>
                </c:pt>
                <c:pt idx="32559">
                  <c:v>-20.231999999999999</c:v>
                </c:pt>
                <c:pt idx="32560">
                  <c:v>-20.22999999999999</c:v>
                </c:pt>
                <c:pt idx="32561">
                  <c:v>-20.227999999999994</c:v>
                </c:pt>
                <c:pt idx="32562">
                  <c:v>-20.225999999999999</c:v>
                </c:pt>
                <c:pt idx="32563">
                  <c:v>-20.22399999999999</c:v>
                </c:pt>
                <c:pt idx="32564">
                  <c:v>-20.221999999999994</c:v>
                </c:pt>
                <c:pt idx="32565">
                  <c:v>-20.22</c:v>
                </c:pt>
                <c:pt idx="32566">
                  <c:v>-20.217999999999989</c:v>
                </c:pt>
                <c:pt idx="32567">
                  <c:v>-20.215999999999994</c:v>
                </c:pt>
                <c:pt idx="32568">
                  <c:v>-20.213999999999999</c:v>
                </c:pt>
                <c:pt idx="32569">
                  <c:v>-20.211999999999989</c:v>
                </c:pt>
                <c:pt idx="32570">
                  <c:v>-20.209999999999994</c:v>
                </c:pt>
                <c:pt idx="32571">
                  <c:v>-20.207999999999998</c:v>
                </c:pt>
                <c:pt idx="32572">
                  <c:v>-20.205999999999989</c:v>
                </c:pt>
                <c:pt idx="32573">
                  <c:v>-20.203999999999994</c:v>
                </c:pt>
                <c:pt idx="32574">
                  <c:v>-20.201999999999998</c:v>
                </c:pt>
                <c:pt idx="32575">
                  <c:v>-20.199999999999989</c:v>
                </c:pt>
                <c:pt idx="32576">
                  <c:v>-20.197999999999993</c:v>
                </c:pt>
                <c:pt idx="32577">
                  <c:v>-20.195999999999998</c:v>
                </c:pt>
                <c:pt idx="32578">
                  <c:v>-20.193999999999988</c:v>
                </c:pt>
                <c:pt idx="32579">
                  <c:v>-20.191999999999993</c:v>
                </c:pt>
                <c:pt idx="32580">
                  <c:v>-20.189999999999998</c:v>
                </c:pt>
                <c:pt idx="32581">
                  <c:v>-20.187999999999988</c:v>
                </c:pt>
                <c:pt idx="32582">
                  <c:v>-20.185999999999993</c:v>
                </c:pt>
                <c:pt idx="32583">
                  <c:v>-20.183999999999997</c:v>
                </c:pt>
                <c:pt idx="32584">
                  <c:v>-20.181999999999988</c:v>
                </c:pt>
                <c:pt idx="32585">
                  <c:v>-20.179999999999993</c:v>
                </c:pt>
                <c:pt idx="32586">
                  <c:v>-20.177999999999997</c:v>
                </c:pt>
                <c:pt idx="32587">
                  <c:v>-20.175999999999988</c:v>
                </c:pt>
                <c:pt idx="32588">
                  <c:v>-20.173999999999992</c:v>
                </c:pt>
                <c:pt idx="32589">
                  <c:v>-20.171999999999997</c:v>
                </c:pt>
                <c:pt idx="32590">
                  <c:v>-20.169999999999987</c:v>
                </c:pt>
                <c:pt idx="32591">
                  <c:v>-20.167999999999992</c:v>
                </c:pt>
                <c:pt idx="32592">
                  <c:v>-20.165999999999997</c:v>
                </c:pt>
                <c:pt idx="32593">
                  <c:v>-20.163999999999987</c:v>
                </c:pt>
                <c:pt idx="32594">
                  <c:v>-20.161999999999992</c:v>
                </c:pt>
                <c:pt idx="32595">
                  <c:v>-20.159999999999997</c:v>
                </c:pt>
                <c:pt idx="32596">
                  <c:v>-20.158000000000001</c:v>
                </c:pt>
                <c:pt idx="32597">
                  <c:v>-20.155999999999992</c:v>
                </c:pt>
                <c:pt idx="32598">
                  <c:v>-20.153999999999996</c:v>
                </c:pt>
                <c:pt idx="32599">
                  <c:v>-20.152000000000001</c:v>
                </c:pt>
                <c:pt idx="32600">
                  <c:v>-20.149999999999991</c:v>
                </c:pt>
                <c:pt idx="32601">
                  <c:v>-20.147999999999996</c:v>
                </c:pt>
                <c:pt idx="32602">
                  <c:v>-20.146000000000001</c:v>
                </c:pt>
                <c:pt idx="32603">
                  <c:v>-20.143999999999991</c:v>
                </c:pt>
                <c:pt idx="32604">
                  <c:v>-20.141999999999996</c:v>
                </c:pt>
                <c:pt idx="32605">
                  <c:v>-20.14</c:v>
                </c:pt>
                <c:pt idx="32606">
                  <c:v>-20.137999999999991</c:v>
                </c:pt>
                <c:pt idx="32607">
                  <c:v>-20.135999999999996</c:v>
                </c:pt>
                <c:pt idx="32608">
                  <c:v>-20.134</c:v>
                </c:pt>
                <c:pt idx="32609">
                  <c:v>-20.131999999999991</c:v>
                </c:pt>
                <c:pt idx="32610">
                  <c:v>-20.129999999999995</c:v>
                </c:pt>
                <c:pt idx="32611">
                  <c:v>-20.128</c:v>
                </c:pt>
                <c:pt idx="32612">
                  <c:v>-20.125999999999991</c:v>
                </c:pt>
                <c:pt idx="32613">
                  <c:v>-20.123999999999995</c:v>
                </c:pt>
                <c:pt idx="32614">
                  <c:v>-20.122</c:v>
                </c:pt>
                <c:pt idx="32615">
                  <c:v>-20.11999999999999</c:v>
                </c:pt>
                <c:pt idx="32616">
                  <c:v>-20.117999999999995</c:v>
                </c:pt>
                <c:pt idx="32617">
                  <c:v>-20.116</c:v>
                </c:pt>
                <c:pt idx="32618">
                  <c:v>-20.11399999999999</c:v>
                </c:pt>
                <c:pt idx="32619">
                  <c:v>-20.111999999999995</c:v>
                </c:pt>
                <c:pt idx="32620">
                  <c:v>-20.11</c:v>
                </c:pt>
                <c:pt idx="32621">
                  <c:v>-20.10799999999999</c:v>
                </c:pt>
                <c:pt idx="32622">
                  <c:v>-20.105999999999995</c:v>
                </c:pt>
                <c:pt idx="32623">
                  <c:v>-20.103999999999999</c:v>
                </c:pt>
                <c:pt idx="32624">
                  <c:v>-20.10199999999999</c:v>
                </c:pt>
                <c:pt idx="32625">
                  <c:v>-20.099999999999994</c:v>
                </c:pt>
                <c:pt idx="32626">
                  <c:v>-20.097999999999999</c:v>
                </c:pt>
                <c:pt idx="32627">
                  <c:v>-20.095999999999989</c:v>
                </c:pt>
                <c:pt idx="32628">
                  <c:v>-20.093999999999994</c:v>
                </c:pt>
                <c:pt idx="32629">
                  <c:v>-20.091999999999999</c:v>
                </c:pt>
                <c:pt idx="32630">
                  <c:v>-20.089999999999989</c:v>
                </c:pt>
                <c:pt idx="32631">
                  <c:v>-20.087999999999994</c:v>
                </c:pt>
                <c:pt idx="32632">
                  <c:v>-20.085999999999999</c:v>
                </c:pt>
                <c:pt idx="32633">
                  <c:v>-20.083999999999989</c:v>
                </c:pt>
                <c:pt idx="32634">
                  <c:v>-20.081999999999994</c:v>
                </c:pt>
                <c:pt idx="32635">
                  <c:v>-20.079999999999998</c:v>
                </c:pt>
                <c:pt idx="32636">
                  <c:v>-20.077999999999989</c:v>
                </c:pt>
                <c:pt idx="32637">
                  <c:v>-20.075999999999993</c:v>
                </c:pt>
                <c:pt idx="32638">
                  <c:v>-20.073999999999998</c:v>
                </c:pt>
                <c:pt idx="32639">
                  <c:v>-20.071999999999989</c:v>
                </c:pt>
                <c:pt idx="32640">
                  <c:v>-20.069999999999993</c:v>
                </c:pt>
                <c:pt idx="32641">
                  <c:v>-20.067999999999998</c:v>
                </c:pt>
                <c:pt idx="32642">
                  <c:v>-20.065999999999988</c:v>
                </c:pt>
                <c:pt idx="32643">
                  <c:v>-20.063999999999993</c:v>
                </c:pt>
                <c:pt idx="32644">
                  <c:v>-20.061999999999998</c:v>
                </c:pt>
                <c:pt idx="32645">
                  <c:v>-20.059999999999988</c:v>
                </c:pt>
                <c:pt idx="32646">
                  <c:v>-20.057999999999993</c:v>
                </c:pt>
                <c:pt idx="32647">
                  <c:v>-20.055999999999997</c:v>
                </c:pt>
                <c:pt idx="32648">
                  <c:v>-20.053999999999988</c:v>
                </c:pt>
                <c:pt idx="32649">
                  <c:v>-20.051999999999992</c:v>
                </c:pt>
                <c:pt idx="32650">
                  <c:v>-20.049999999999997</c:v>
                </c:pt>
                <c:pt idx="32651">
                  <c:v>-20.047999999999988</c:v>
                </c:pt>
                <c:pt idx="32652">
                  <c:v>-20.045999999999992</c:v>
                </c:pt>
                <c:pt idx="32653">
                  <c:v>-20.043999999999997</c:v>
                </c:pt>
                <c:pt idx="32654">
                  <c:v>-20.041999999999987</c:v>
                </c:pt>
                <c:pt idx="32655">
                  <c:v>-20.039999999999992</c:v>
                </c:pt>
                <c:pt idx="32656">
                  <c:v>-20.037999999999997</c:v>
                </c:pt>
                <c:pt idx="32657">
                  <c:v>-20.036000000000001</c:v>
                </c:pt>
                <c:pt idx="32658">
                  <c:v>-20.033999999999992</c:v>
                </c:pt>
                <c:pt idx="32659">
                  <c:v>-20.031999999999996</c:v>
                </c:pt>
                <c:pt idx="32660">
                  <c:v>-20.03</c:v>
                </c:pt>
                <c:pt idx="32661">
                  <c:v>-20.027999999999992</c:v>
                </c:pt>
                <c:pt idx="32662">
                  <c:v>-20.025999999999996</c:v>
                </c:pt>
                <c:pt idx="32663">
                  <c:v>-20.024000000000001</c:v>
                </c:pt>
                <c:pt idx="32664">
                  <c:v>-20.021999999999991</c:v>
                </c:pt>
                <c:pt idx="32665">
                  <c:v>-20.019999999999996</c:v>
                </c:pt>
                <c:pt idx="32666">
                  <c:v>-20.018000000000001</c:v>
                </c:pt>
                <c:pt idx="32667">
                  <c:v>-20.015999999999991</c:v>
                </c:pt>
                <c:pt idx="32668">
                  <c:v>-20.013999999999996</c:v>
                </c:pt>
                <c:pt idx="32669">
                  <c:v>-20.012</c:v>
                </c:pt>
                <c:pt idx="32670">
                  <c:v>-20.009999999999991</c:v>
                </c:pt>
                <c:pt idx="32671">
                  <c:v>-20.007999999999996</c:v>
                </c:pt>
                <c:pt idx="32672">
                  <c:v>-20.006</c:v>
                </c:pt>
                <c:pt idx="32673">
                  <c:v>-20.003999999999991</c:v>
                </c:pt>
                <c:pt idx="32674">
                  <c:v>-20.001999999999995</c:v>
                </c:pt>
                <c:pt idx="32675">
                  <c:v>-20</c:v>
                </c:pt>
                <c:pt idx="32676">
                  <c:v>-19.99799999999999</c:v>
                </c:pt>
                <c:pt idx="32677">
                  <c:v>-19.995999999999995</c:v>
                </c:pt>
                <c:pt idx="32678">
                  <c:v>-19.994</c:v>
                </c:pt>
                <c:pt idx="32679">
                  <c:v>-19.99199999999999</c:v>
                </c:pt>
                <c:pt idx="32680">
                  <c:v>-19.989999999999995</c:v>
                </c:pt>
                <c:pt idx="32681">
                  <c:v>-19.988</c:v>
                </c:pt>
                <c:pt idx="32682">
                  <c:v>-19.98599999999999</c:v>
                </c:pt>
                <c:pt idx="32683">
                  <c:v>-19.983999999999995</c:v>
                </c:pt>
                <c:pt idx="32684">
                  <c:v>-19.981999999999999</c:v>
                </c:pt>
                <c:pt idx="32685">
                  <c:v>-19.97999999999999</c:v>
                </c:pt>
                <c:pt idx="32686">
                  <c:v>-19.977999999999994</c:v>
                </c:pt>
                <c:pt idx="32687">
                  <c:v>-19.975999999999999</c:v>
                </c:pt>
                <c:pt idx="32688">
                  <c:v>-19.97399999999999</c:v>
                </c:pt>
                <c:pt idx="32689">
                  <c:v>-19.971999999999994</c:v>
                </c:pt>
                <c:pt idx="32690">
                  <c:v>-19.97</c:v>
                </c:pt>
                <c:pt idx="32691">
                  <c:v>-19.967999999999989</c:v>
                </c:pt>
                <c:pt idx="32692">
                  <c:v>-19.965999999999994</c:v>
                </c:pt>
                <c:pt idx="32693">
                  <c:v>-19.963999999999999</c:v>
                </c:pt>
                <c:pt idx="32694">
                  <c:v>-19.961999999999989</c:v>
                </c:pt>
                <c:pt idx="32695">
                  <c:v>-19.959999999999994</c:v>
                </c:pt>
                <c:pt idx="32696">
                  <c:v>-19.957999999999998</c:v>
                </c:pt>
                <c:pt idx="32697">
                  <c:v>-19.955999999999989</c:v>
                </c:pt>
                <c:pt idx="32698">
                  <c:v>-19.953999999999994</c:v>
                </c:pt>
                <c:pt idx="32699">
                  <c:v>-19.951999999999998</c:v>
                </c:pt>
                <c:pt idx="32700">
                  <c:v>-19.949999999999989</c:v>
                </c:pt>
                <c:pt idx="32701">
                  <c:v>-19.947999999999993</c:v>
                </c:pt>
                <c:pt idx="32702">
                  <c:v>-19.945999999999998</c:v>
                </c:pt>
                <c:pt idx="32703">
                  <c:v>-19.943999999999988</c:v>
                </c:pt>
                <c:pt idx="32704">
                  <c:v>-19.941999999999993</c:v>
                </c:pt>
                <c:pt idx="32705">
                  <c:v>-19.939999999999998</c:v>
                </c:pt>
                <c:pt idx="32706">
                  <c:v>-19.937999999999988</c:v>
                </c:pt>
                <c:pt idx="32707">
                  <c:v>-19.935999999999993</c:v>
                </c:pt>
                <c:pt idx="32708">
                  <c:v>-19.933999999999997</c:v>
                </c:pt>
                <c:pt idx="32709">
                  <c:v>-19.931999999999988</c:v>
                </c:pt>
                <c:pt idx="32710">
                  <c:v>-19.929999999999993</c:v>
                </c:pt>
                <c:pt idx="32711">
                  <c:v>-19.927999999999997</c:v>
                </c:pt>
                <c:pt idx="32712">
                  <c:v>-19.925999999999988</c:v>
                </c:pt>
                <c:pt idx="32713">
                  <c:v>-19.923999999999992</c:v>
                </c:pt>
                <c:pt idx="32714">
                  <c:v>-19.921999999999997</c:v>
                </c:pt>
                <c:pt idx="32715">
                  <c:v>-19.919999999999987</c:v>
                </c:pt>
                <c:pt idx="32716">
                  <c:v>-19.917999999999992</c:v>
                </c:pt>
                <c:pt idx="32717">
                  <c:v>-19.915999999999997</c:v>
                </c:pt>
                <c:pt idx="32718">
                  <c:v>-19.913999999999987</c:v>
                </c:pt>
                <c:pt idx="32719">
                  <c:v>-19.911999999999992</c:v>
                </c:pt>
                <c:pt idx="32720">
                  <c:v>-19.909999999999997</c:v>
                </c:pt>
                <c:pt idx="32721">
                  <c:v>-19.908000000000001</c:v>
                </c:pt>
                <c:pt idx="32722">
                  <c:v>-19.905999999999992</c:v>
                </c:pt>
                <c:pt idx="32723">
                  <c:v>-19.903999999999996</c:v>
                </c:pt>
                <c:pt idx="32724">
                  <c:v>-19.902000000000001</c:v>
                </c:pt>
                <c:pt idx="32725">
                  <c:v>-19.899999999999991</c:v>
                </c:pt>
                <c:pt idx="32726">
                  <c:v>-19.897999999999996</c:v>
                </c:pt>
                <c:pt idx="32727">
                  <c:v>-19.896000000000001</c:v>
                </c:pt>
                <c:pt idx="32728">
                  <c:v>-19.893999999999991</c:v>
                </c:pt>
                <c:pt idx="32729">
                  <c:v>-19.891999999999996</c:v>
                </c:pt>
                <c:pt idx="32730">
                  <c:v>-19.89</c:v>
                </c:pt>
                <c:pt idx="32731">
                  <c:v>-19.887999999999991</c:v>
                </c:pt>
                <c:pt idx="32732">
                  <c:v>-19.885999999999996</c:v>
                </c:pt>
                <c:pt idx="32733">
                  <c:v>-19.884</c:v>
                </c:pt>
                <c:pt idx="32734">
                  <c:v>-19.881999999999991</c:v>
                </c:pt>
                <c:pt idx="32735">
                  <c:v>-19.879999999999995</c:v>
                </c:pt>
                <c:pt idx="32736">
                  <c:v>-19.878</c:v>
                </c:pt>
                <c:pt idx="32737">
                  <c:v>-19.875999999999991</c:v>
                </c:pt>
                <c:pt idx="32738">
                  <c:v>-19.873999999999995</c:v>
                </c:pt>
                <c:pt idx="32739">
                  <c:v>-19.872</c:v>
                </c:pt>
                <c:pt idx="32740">
                  <c:v>-19.86999999999999</c:v>
                </c:pt>
                <c:pt idx="32741">
                  <c:v>-19.867999999999995</c:v>
                </c:pt>
                <c:pt idx="32742">
                  <c:v>-19.866</c:v>
                </c:pt>
                <c:pt idx="32743">
                  <c:v>-19.86399999999999</c:v>
                </c:pt>
                <c:pt idx="32744">
                  <c:v>-19.861999999999995</c:v>
                </c:pt>
                <c:pt idx="32745">
                  <c:v>-19.86</c:v>
                </c:pt>
                <c:pt idx="32746">
                  <c:v>-19.85799999999999</c:v>
                </c:pt>
                <c:pt idx="32747">
                  <c:v>-19.855999999999995</c:v>
                </c:pt>
                <c:pt idx="32748">
                  <c:v>-19.853999999999999</c:v>
                </c:pt>
                <c:pt idx="32749">
                  <c:v>-19.85199999999999</c:v>
                </c:pt>
                <c:pt idx="32750">
                  <c:v>-19.849999999999994</c:v>
                </c:pt>
                <c:pt idx="32751">
                  <c:v>-19.847999999999999</c:v>
                </c:pt>
                <c:pt idx="32752">
                  <c:v>-19.845999999999989</c:v>
                </c:pt>
                <c:pt idx="32753">
                  <c:v>-19.843999999999994</c:v>
                </c:pt>
                <c:pt idx="32754">
                  <c:v>-19.841999999999999</c:v>
                </c:pt>
                <c:pt idx="32755">
                  <c:v>-19.839999999999989</c:v>
                </c:pt>
                <c:pt idx="32756">
                  <c:v>-19.837999999999994</c:v>
                </c:pt>
                <c:pt idx="32757">
                  <c:v>-19.835999999999999</c:v>
                </c:pt>
                <c:pt idx="32758">
                  <c:v>-19.833999999999989</c:v>
                </c:pt>
                <c:pt idx="32759">
                  <c:v>-19.831999999999994</c:v>
                </c:pt>
                <c:pt idx="32760">
                  <c:v>-19.829999999999998</c:v>
                </c:pt>
                <c:pt idx="32761">
                  <c:v>-19.827999999999989</c:v>
                </c:pt>
                <c:pt idx="32762">
                  <c:v>-19.825999999999993</c:v>
                </c:pt>
                <c:pt idx="32763">
                  <c:v>-19.823999999999998</c:v>
                </c:pt>
                <c:pt idx="32764">
                  <c:v>-19.821999999999989</c:v>
                </c:pt>
                <c:pt idx="32765">
                  <c:v>-19.819999999999993</c:v>
                </c:pt>
                <c:pt idx="32766">
                  <c:v>-19.817999999999998</c:v>
                </c:pt>
                <c:pt idx="32767">
                  <c:v>-19.815999999999988</c:v>
                </c:pt>
                <c:pt idx="32768">
                  <c:v>-19.813999999999993</c:v>
                </c:pt>
                <c:pt idx="32769">
                  <c:v>-19.811999999999998</c:v>
                </c:pt>
                <c:pt idx="32770">
                  <c:v>-19.809999999999988</c:v>
                </c:pt>
                <c:pt idx="32771">
                  <c:v>-19.807999999999993</c:v>
                </c:pt>
                <c:pt idx="32772">
                  <c:v>-19.805999999999997</c:v>
                </c:pt>
                <c:pt idx="32773">
                  <c:v>-19.803999999999988</c:v>
                </c:pt>
                <c:pt idx="32774">
                  <c:v>-19.801999999999992</c:v>
                </c:pt>
                <c:pt idx="32775">
                  <c:v>-19.799999999999997</c:v>
                </c:pt>
                <c:pt idx="32776">
                  <c:v>-19.797999999999988</c:v>
                </c:pt>
                <c:pt idx="32777">
                  <c:v>-19.795999999999992</c:v>
                </c:pt>
                <c:pt idx="32778">
                  <c:v>-19.793999999999997</c:v>
                </c:pt>
                <c:pt idx="32779">
                  <c:v>-19.791999999999987</c:v>
                </c:pt>
                <c:pt idx="32780">
                  <c:v>-19.789999999999992</c:v>
                </c:pt>
                <c:pt idx="32781">
                  <c:v>-19.787999999999997</c:v>
                </c:pt>
                <c:pt idx="32782">
                  <c:v>-19.786000000000001</c:v>
                </c:pt>
                <c:pt idx="32783">
                  <c:v>-19.783999999999992</c:v>
                </c:pt>
                <c:pt idx="32784">
                  <c:v>-19.781999999999996</c:v>
                </c:pt>
                <c:pt idx="32785">
                  <c:v>-19.78</c:v>
                </c:pt>
                <c:pt idx="32786">
                  <c:v>-19.777999999999992</c:v>
                </c:pt>
                <c:pt idx="32787">
                  <c:v>-19.775999999999996</c:v>
                </c:pt>
                <c:pt idx="32788">
                  <c:v>-19.774000000000001</c:v>
                </c:pt>
                <c:pt idx="32789">
                  <c:v>-19.771999999999991</c:v>
                </c:pt>
                <c:pt idx="32790">
                  <c:v>-19.769999999999996</c:v>
                </c:pt>
                <c:pt idx="32791">
                  <c:v>-19.768000000000001</c:v>
                </c:pt>
                <c:pt idx="32792">
                  <c:v>-19.765999999999991</c:v>
                </c:pt>
                <c:pt idx="32793">
                  <c:v>-19.763999999999996</c:v>
                </c:pt>
                <c:pt idx="32794">
                  <c:v>-19.762</c:v>
                </c:pt>
                <c:pt idx="32795">
                  <c:v>-19.759999999999991</c:v>
                </c:pt>
                <c:pt idx="32796">
                  <c:v>-19.757999999999996</c:v>
                </c:pt>
                <c:pt idx="32797">
                  <c:v>-19.756</c:v>
                </c:pt>
                <c:pt idx="32798">
                  <c:v>-19.753999999999991</c:v>
                </c:pt>
                <c:pt idx="32799">
                  <c:v>-19.751999999999995</c:v>
                </c:pt>
                <c:pt idx="32800">
                  <c:v>-19.75</c:v>
                </c:pt>
                <c:pt idx="32801">
                  <c:v>-19.74799999999999</c:v>
                </c:pt>
                <c:pt idx="32802">
                  <c:v>-19.745999999999995</c:v>
                </c:pt>
                <c:pt idx="32803">
                  <c:v>-19.744</c:v>
                </c:pt>
                <c:pt idx="32804">
                  <c:v>-19.74199999999999</c:v>
                </c:pt>
                <c:pt idx="32805">
                  <c:v>-19.739999999999995</c:v>
                </c:pt>
                <c:pt idx="32806">
                  <c:v>-19.738</c:v>
                </c:pt>
                <c:pt idx="32807">
                  <c:v>-19.73599999999999</c:v>
                </c:pt>
                <c:pt idx="32808">
                  <c:v>-19.733999999999995</c:v>
                </c:pt>
                <c:pt idx="32809">
                  <c:v>-19.731999999999999</c:v>
                </c:pt>
                <c:pt idx="32810">
                  <c:v>-19.72999999999999</c:v>
                </c:pt>
                <c:pt idx="32811">
                  <c:v>-19.727999999999994</c:v>
                </c:pt>
                <c:pt idx="32812">
                  <c:v>-19.725999999999999</c:v>
                </c:pt>
                <c:pt idx="32813">
                  <c:v>-19.72399999999999</c:v>
                </c:pt>
                <c:pt idx="32814">
                  <c:v>-19.721999999999994</c:v>
                </c:pt>
                <c:pt idx="32815">
                  <c:v>-19.72</c:v>
                </c:pt>
                <c:pt idx="32816">
                  <c:v>-19.717999999999989</c:v>
                </c:pt>
                <c:pt idx="32817">
                  <c:v>-19.715999999999994</c:v>
                </c:pt>
                <c:pt idx="32818">
                  <c:v>-19.713999999999999</c:v>
                </c:pt>
                <c:pt idx="32819">
                  <c:v>-19.711999999999989</c:v>
                </c:pt>
                <c:pt idx="32820">
                  <c:v>-19.709999999999994</c:v>
                </c:pt>
                <c:pt idx="32821">
                  <c:v>-19.707999999999998</c:v>
                </c:pt>
                <c:pt idx="32822">
                  <c:v>-19.705999999999989</c:v>
                </c:pt>
                <c:pt idx="32823">
                  <c:v>-19.703999999999994</c:v>
                </c:pt>
                <c:pt idx="32824">
                  <c:v>-19.701999999999998</c:v>
                </c:pt>
                <c:pt idx="32825">
                  <c:v>-19.699999999999989</c:v>
                </c:pt>
                <c:pt idx="32826">
                  <c:v>-19.697999999999993</c:v>
                </c:pt>
                <c:pt idx="32827">
                  <c:v>-19.695999999999998</c:v>
                </c:pt>
                <c:pt idx="32828">
                  <c:v>-19.693999999999988</c:v>
                </c:pt>
                <c:pt idx="32829">
                  <c:v>-19.691999999999993</c:v>
                </c:pt>
                <c:pt idx="32830">
                  <c:v>-19.689999999999998</c:v>
                </c:pt>
                <c:pt idx="32831">
                  <c:v>-19.687999999999988</c:v>
                </c:pt>
                <c:pt idx="32832">
                  <c:v>-19.685999999999993</c:v>
                </c:pt>
                <c:pt idx="32833">
                  <c:v>-19.683999999999997</c:v>
                </c:pt>
                <c:pt idx="32834">
                  <c:v>-19.681999999999988</c:v>
                </c:pt>
                <c:pt idx="32835">
                  <c:v>-19.679999999999993</c:v>
                </c:pt>
                <c:pt idx="32836">
                  <c:v>-19.677999999999997</c:v>
                </c:pt>
                <c:pt idx="32837">
                  <c:v>-19.675999999999988</c:v>
                </c:pt>
                <c:pt idx="32838">
                  <c:v>-19.673999999999992</c:v>
                </c:pt>
                <c:pt idx="32839">
                  <c:v>-19.671999999999997</c:v>
                </c:pt>
                <c:pt idx="32840">
                  <c:v>-19.669999999999987</c:v>
                </c:pt>
                <c:pt idx="32841">
                  <c:v>-19.667999999999992</c:v>
                </c:pt>
                <c:pt idx="32842">
                  <c:v>-19.665999999999997</c:v>
                </c:pt>
                <c:pt idx="32843">
                  <c:v>-19.663999999999987</c:v>
                </c:pt>
                <c:pt idx="32844">
                  <c:v>-19.661999999999992</c:v>
                </c:pt>
                <c:pt idx="32845">
                  <c:v>-19.659999999999997</c:v>
                </c:pt>
                <c:pt idx="32846">
                  <c:v>-19.658000000000001</c:v>
                </c:pt>
                <c:pt idx="32847">
                  <c:v>-19.655999999999992</c:v>
                </c:pt>
                <c:pt idx="32848">
                  <c:v>-19.653999999999996</c:v>
                </c:pt>
                <c:pt idx="32849">
                  <c:v>-19.652000000000001</c:v>
                </c:pt>
                <c:pt idx="32850">
                  <c:v>-19.649999999999991</c:v>
                </c:pt>
                <c:pt idx="32851">
                  <c:v>-19.647999999999996</c:v>
                </c:pt>
                <c:pt idx="32852">
                  <c:v>-19.646000000000001</c:v>
                </c:pt>
                <c:pt idx="32853">
                  <c:v>-19.643999999999991</c:v>
                </c:pt>
                <c:pt idx="32854">
                  <c:v>-19.641999999999996</c:v>
                </c:pt>
                <c:pt idx="32855">
                  <c:v>-19.64</c:v>
                </c:pt>
                <c:pt idx="32856">
                  <c:v>-19.637999999999991</c:v>
                </c:pt>
                <c:pt idx="32857">
                  <c:v>-19.635999999999996</c:v>
                </c:pt>
                <c:pt idx="32858">
                  <c:v>-19.634</c:v>
                </c:pt>
                <c:pt idx="32859">
                  <c:v>-19.631999999999991</c:v>
                </c:pt>
                <c:pt idx="32860">
                  <c:v>-19.629999999999995</c:v>
                </c:pt>
                <c:pt idx="32861">
                  <c:v>-19.628</c:v>
                </c:pt>
                <c:pt idx="32862">
                  <c:v>-19.625999999999991</c:v>
                </c:pt>
                <c:pt idx="32863">
                  <c:v>-19.623999999999995</c:v>
                </c:pt>
                <c:pt idx="32864">
                  <c:v>-19.622</c:v>
                </c:pt>
                <c:pt idx="32865">
                  <c:v>-19.61999999999999</c:v>
                </c:pt>
                <c:pt idx="32866">
                  <c:v>-19.617999999999995</c:v>
                </c:pt>
                <c:pt idx="32867">
                  <c:v>-19.616</c:v>
                </c:pt>
                <c:pt idx="32868">
                  <c:v>-19.61399999999999</c:v>
                </c:pt>
                <c:pt idx="32869">
                  <c:v>-19.611999999999995</c:v>
                </c:pt>
                <c:pt idx="32870">
                  <c:v>-19.61</c:v>
                </c:pt>
                <c:pt idx="32871">
                  <c:v>-19.60799999999999</c:v>
                </c:pt>
                <c:pt idx="32872">
                  <c:v>-19.605999999999995</c:v>
                </c:pt>
                <c:pt idx="32873">
                  <c:v>-19.603999999999999</c:v>
                </c:pt>
                <c:pt idx="32874">
                  <c:v>-19.60199999999999</c:v>
                </c:pt>
                <c:pt idx="32875">
                  <c:v>-19.599999999999994</c:v>
                </c:pt>
                <c:pt idx="32876">
                  <c:v>-19.597999999999999</c:v>
                </c:pt>
                <c:pt idx="32877">
                  <c:v>-19.595999999999989</c:v>
                </c:pt>
                <c:pt idx="32878">
                  <c:v>-19.593999999999994</c:v>
                </c:pt>
                <c:pt idx="32879">
                  <c:v>-19.591999999999999</c:v>
                </c:pt>
                <c:pt idx="32880">
                  <c:v>-19.589999999999989</c:v>
                </c:pt>
                <c:pt idx="32881">
                  <c:v>-19.587999999999994</c:v>
                </c:pt>
                <c:pt idx="32882">
                  <c:v>-19.585999999999999</c:v>
                </c:pt>
                <c:pt idx="32883">
                  <c:v>-19.583999999999989</c:v>
                </c:pt>
                <c:pt idx="32884">
                  <c:v>-19.581999999999994</c:v>
                </c:pt>
                <c:pt idx="32885">
                  <c:v>-19.579999999999998</c:v>
                </c:pt>
                <c:pt idx="32886">
                  <c:v>-19.577999999999989</c:v>
                </c:pt>
                <c:pt idx="32887">
                  <c:v>-19.575999999999993</c:v>
                </c:pt>
                <c:pt idx="32888">
                  <c:v>-19.573999999999998</c:v>
                </c:pt>
                <c:pt idx="32889">
                  <c:v>-19.571999999999989</c:v>
                </c:pt>
                <c:pt idx="32890">
                  <c:v>-19.569999999999993</c:v>
                </c:pt>
                <c:pt idx="32891">
                  <c:v>-19.567999999999998</c:v>
                </c:pt>
                <c:pt idx="32892">
                  <c:v>-19.565999999999988</c:v>
                </c:pt>
                <c:pt idx="32893">
                  <c:v>-19.563999999999993</c:v>
                </c:pt>
                <c:pt idx="32894">
                  <c:v>-19.561999999999998</c:v>
                </c:pt>
                <c:pt idx="32895">
                  <c:v>-19.559999999999988</c:v>
                </c:pt>
                <c:pt idx="32896">
                  <c:v>-19.557999999999993</c:v>
                </c:pt>
                <c:pt idx="32897">
                  <c:v>-19.555999999999997</c:v>
                </c:pt>
                <c:pt idx="32898">
                  <c:v>-19.553999999999988</c:v>
                </c:pt>
                <c:pt idx="32899">
                  <c:v>-19.551999999999992</c:v>
                </c:pt>
                <c:pt idx="32900">
                  <c:v>-19.549999999999997</c:v>
                </c:pt>
                <c:pt idx="32901">
                  <c:v>-19.547999999999988</c:v>
                </c:pt>
                <c:pt idx="32902">
                  <c:v>-19.545999999999992</c:v>
                </c:pt>
                <c:pt idx="32903">
                  <c:v>-19.543999999999997</c:v>
                </c:pt>
                <c:pt idx="32904">
                  <c:v>-19.541999999999987</c:v>
                </c:pt>
                <c:pt idx="32905">
                  <c:v>-19.539999999999992</c:v>
                </c:pt>
                <c:pt idx="32906">
                  <c:v>-19.537999999999997</c:v>
                </c:pt>
                <c:pt idx="32907">
                  <c:v>-19.536000000000001</c:v>
                </c:pt>
                <c:pt idx="32908">
                  <c:v>-19.533999999999992</c:v>
                </c:pt>
                <c:pt idx="32909">
                  <c:v>-19.531999999999996</c:v>
                </c:pt>
                <c:pt idx="32910">
                  <c:v>-19.53</c:v>
                </c:pt>
                <c:pt idx="32911">
                  <c:v>-19.527999999999992</c:v>
                </c:pt>
                <c:pt idx="32912">
                  <c:v>-19.525999999999996</c:v>
                </c:pt>
                <c:pt idx="32913">
                  <c:v>-19.524000000000001</c:v>
                </c:pt>
                <c:pt idx="32914">
                  <c:v>-19.521999999999991</c:v>
                </c:pt>
                <c:pt idx="32915">
                  <c:v>-19.519999999999996</c:v>
                </c:pt>
                <c:pt idx="32916">
                  <c:v>-19.518000000000001</c:v>
                </c:pt>
                <c:pt idx="32917">
                  <c:v>-19.515999999999991</c:v>
                </c:pt>
                <c:pt idx="32918">
                  <c:v>-19.513999999999996</c:v>
                </c:pt>
                <c:pt idx="32919">
                  <c:v>-19.512</c:v>
                </c:pt>
                <c:pt idx="32920">
                  <c:v>-19.509999999999991</c:v>
                </c:pt>
                <c:pt idx="32921">
                  <c:v>-19.507999999999996</c:v>
                </c:pt>
                <c:pt idx="32922">
                  <c:v>-19.506</c:v>
                </c:pt>
                <c:pt idx="32923">
                  <c:v>-19.503999999999991</c:v>
                </c:pt>
                <c:pt idx="32924">
                  <c:v>-19.501999999999995</c:v>
                </c:pt>
                <c:pt idx="32925">
                  <c:v>-19.5</c:v>
                </c:pt>
                <c:pt idx="32926">
                  <c:v>-19.49799999999999</c:v>
                </c:pt>
                <c:pt idx="32927">
                  <c:v>-19.495999999999995</c:v>
                </c:pt>
                <c:pt idx="32928">
                  <c:v>-19.494</c:v>
                </c:pt>
                <c:pt idx="32929">
                  <c:v>-19.49199999999999</c:v>
                </c:pt>
                <c:pt idx="32930">
                  <c:v>-19.489999999999995</c:v>
                </c:pt>
                <c:pt idx="32931">
                  <c:v>-19.488</c:v>
                </c:pt>
                <c:pt idx="32932">
                  <c:v>-19.48599999999999</c:v>
                </c:pt>
                <c:pt idx="32933">
                  <c:v>-19.483999999999995</c:v>
                </c:pt>
                <c:pt idx="32934">
                  <c:v>-19.481999999999999</c:v>
                </c:pt>
                <c:pt idx="32935">
                  <c:v>-19.47999999999999</c:v>
                </c:pt>
                <c:pt idx="32936">
                  <c:v>-19.477999999999994</c:v>
                </c:pt>
                <c:pt idx="32937">
                  <c:v>-19.475999999999999</c:v>
                </c:pt>
                <c:pt idx="32938">
                  <c:v>-19.47399999999999</c:v>
                </c:pt>
                <c:pt idx="32939">
                  <c:v>-19.471999999999994</c:v>
                </c:pt>
                <c:pt idx="32940">
                  <c:v>-19.47</c:v>
                </c:pt>
                <c:pt idx="32941">
                  <c:v>-19.467999999999989</c:v>
                </c:pt>
                <c:pt idx="32942">
                  <c:v>-19.465999999999994</c:v>
                </c:pt>
                <c:pt idx="32943">
                  <c:v>-19.463999999999999</c:v>
                </c:pt>
                <c:pt idx="32944">
                  <c:v>-19.461999999999989</c:v>
                </c:pt>
                <c:pt idx="32945">
                  <c:v>-19.459999999999994</c:v>
                </c:pt>
                <c:pt idx="32946">
                  <c:v>-19.457999999999998</c:v>
                </c:pt>
                <c:pt idx="32947">
                  <c:v>-19.455999999999989</c:v>
                </c:pt>
                <c:pt idx="32948">
                  <c:v>-19.453999999999994</c:v>
                </c:pt>
                <c:pt idx="32949">
                  <c:v>-19.451999999999998</c:v>
                </c:pt>
                <c:pt idx="32950">
                  <c:v>-19.449999999999989</c:v>
                </c:pt>
                <c:pt idx="32951">
                  <c:v>-19.447999999999993</c:v>
                </c:pt>
                <c:pt idx="32952">
                  <c:v>-19.445999999999998</c:v>
                </c:pt>
                <c:pt idx="32953">
                  <c:v>-19.443999999999988</c:v>
                </c:pt>
                <c:pt idx="32954">
                  <c:v>-19.441999999999993</c:v>
                </c:pt>
                <c:pt idx="32955">
                  <c:v>-19.439999999999998</c:v>
                </c:pt>
                <c:pt idx="32956">
                  <c:v>-19.437999999999988</c:v>
                </c:pt>
                <c:pt idx="32957">
                  <c:v>-19.435999999999993</c:v>
                </c:pt>
                <c:pt idx="32958">
                  <c:v>-19.433999999999997</c:v>
                </c:pt>
                <c:pt idx="32959">
                  <c:v>-19.431999999999988</c:v>
                </c:pt>
                <c:pt idx="32960">
                  <c:v>-19.429999999999993</c:v>
                </c:pt>
                <c:pt idx="32961">
                  <c:v>-19.427999999999997</c:v>
                </c:pt>
                <c:pt idx="32962">
                  <c:v>-19.425999999999988</c:v>
                </c:pt>
                <c:pt idx="32963">
                  <c:v>-19.423999999999992</c:v>
                </c:pt>
                <c:pt idx="32964">
                  <c:v>-19.421999999999997</c:v>
                </c:pt>
                <c:pt idx="32965">
                  <c:v>-19.419999999999987</c:v>
                </c:pt>
                <c:pt idx="32966">
                  <c:v>-19.417999999999992</c:v>
                </c:pt>
                <c:pt idx="32967">
                  <c:v>-19.415999999999997</c:v>
                </c:pt>
                <c:pt idx="32968">
                  <c:v>-19.413999999999987</c:v>
                </c:pt>
                <c:pt idx="32969">
                  <c:v>-19.411999999999992</c:v>
                </c:pt>
                <c:pt idx="32970">
                  <c:v>-19.409999999999997</c:v>
                </c:pt>
                <c:pt idx="32971">
                  <c:v>-19.408000000000001</c:v>
                </c:pt>
                <c:pt idx="32972">
                  <c:v>-19.405999999999992</c:v>
                </c:pt>
                <c:pt idx="32973">
                  <c:v>-19.403999999999996</c:v>
                </c:pt>
                <c:pt idx="32974">
                  <c:v>-19.402000000000001</c:v>
                </c:pt>
                <c:pt idx="32975">
                  <c:v>-19.399999999999991</c:v>
                </c:pt>
                <c:pt idx="32976">
                  <c:v>-19.397999999999996</c:v>
                </c:pt>
                <c:pt idx="32977">
                  <c:v>-19.396000000000001</c:v>
                </c:pt>
                <c:pt idx="32978">
                  <c:v>-19.393999999999991</c:v>
                </c:pt>
                <c:pt idx="32979">
                  <c:v>-19.391999999999996</c:v>
                </c:pt>
                <c:pt idx="32980">
                  <c:v>-19.39</c:v>
                </c:pt>
                <c:pt idx="32981">
                  <c:v>-19.387999999999991</c:v>
                </c:pt>
                <c:pt idx="32982">
                  <c:v>-19.385999999999996</c:v>
                </c:pt>
                <c:pt idx="32983">
                  <c:v>-19.384</c:v>
                </c:pt>
                <c:pt idx="32984">
                  <c:v>-19.381999999999991</c:v>
                </c:pt>
                <c:pt idx="32985">
                  <c:v>-19.379999999999995</c:v>
                </c:pt>
                <c:pt idx="32986">
                  <c:v>-19.378</c:v>
                </c:pt>
                <c:pt idx="32987">
                  <c:v>-19.375999999999991</c:v>
                </c:pt>
                <c:pt idx="32988">
                  <c:v>-19.373999999999995</c:v>
                </c:pt>
                <c:pt idx="32989">
                  <c:v>-19.372</c:v>
                </c:pt>
                <c:pt idx="32990">
                  <c:v>-19.36999999999999</c:v>
                </c:pt>
                <c:pt idx="32991">
                  <c:v>-19.367999999999995</c:v>
                </c:pt>
                <c:pt idx="32992">
                  <c:v>-19.366</c:v>
                </c:pt>
                <c:pt idx="32993">
                  <c:v>-19.36399999999999</c:v>
                </c:pt>
                <c:pt idx="32994">
                  <c:v>-19.361999999999995</c:v>
                </c:pt>
                <c:pt idx="32995">
                  <c:v>-19.36</c:v>
                </c:pt>
                <c:pt idx="32996">
                  <c:v>-19.35799999999999</c:v>
                </c:pt>
                <c:pt idx="32997">
                  <c:v>-19.355999999999995</c:v>
                </c:pt>
                <c:pt idx="32998">
                  <c:v>-19.353999999999999</c:v>
                </c:pt>
                <c:pt idx="32999">
                  <c:v>-19.35199999999999</c:v>
                </c:pt>
                <c:pt idx="33000">
                  <c:v>-19.349999999999994</c:v>
                </c:pt>
                <c:pt idx="33001">
                  <c:v>-19.347999999999999</c:v>
                </c:pt>
                <c:pt idx="33002">
                  <c:v>-19.345999999999989</c:v>
                </c:pt>
                <c:pt idx="33003">
                  <c:v>-19.343999999999994</c:v>
                </c:pt>
                <c:pt idx="33004">
                  <c:v>-19.341999999999999</c:v>
                </c:pt>
                <c:pt idx="33005">
                  <c:v>-19.339999999999989</c:v>
                </c:pt>
                <c:pt idx="33006">
                  <c:v>-19.337999999999994</c:v>
                </c:pt>
                <c:pt idx="33007">
                  <c:v>-19.335999999999999</c:v>
                </c:pt>
                <c:pt idx="33008">
                  <c:v>-19.333999999999989</c:v>
                </c:pt>
                <c:pt idx="33009">
                  <c:v>-19.331999999999994</c:v>
                </c:pt>
                <c:pt idx="33010">
                  <c:v>-19.329999999999998</c:v>
                </c:pt>
                <c:pt idx="33011">
                  <c:v>-19.327999999999989</c:v>
                </c:pt>
                <c:pt idx="33012">
                  <c:v>-19.325999999999993</c:v>
                </c:pt>
                <c:pt idx="33013">
                  <c:v>-19.323999999999998</c:v>
                </c:pt>
                <c:pt idx="33014">
                  <c:v>-19.321999999999989</c:v>
                </c:pt>
                <c:pt idx="33015">
                  <c:v>-19.319999999999993</c:v>
                </c:pt>
                <c:pt idx="33016">
                  <c:v>-19.317999999999998</c:v>
                </c:pt>
                <c:pt idx="33017">
                  <c:v>-19.315999999999988</c:v>
                </c:pt>
                <c:pt idx="33018">
                  <c:v>-19.313999999999993</c:v>
                </c:pt>
                <c:pt idx="33019">
                  <c:v>-19.311999999999998</c:v>
                </c:pt>
                <c:pt idx="33020">
                  <c:v>-19.309999999999988</c:v>
                </c:pt>
                <c:pt idx="33021">
                  <c:v>-19.307999999999993</c:v>
                </c:pt>
                <c:pt idx="33022">
                  <c:v>-19.305999999999997</c:v>
                </c:pt>
                <c:pt idx="33023">
                  <c:v>-19.303999999999988</c:v>
                </c:pt>
                <c:pt idx="33024">
                  <c:v>-19.301999999999992</c:v>
                </c:pt>
                <c:pt idx="33025">
                  <c:v>-19.299999999999997</c:v>
                </c:pt>
                <c:pt idx="33026">
                  <c:v>-19.297999999999988</c:v>
                </c:pt>
                <c:pt idx="33027">
                  <c:v>-19.295999999999992</c:v>
                </c:pt>
                <c:pt idx="33028">
                  <c:v>-19.293999999999997</c:v>
                </c:pt>
                <c:pt idx="33029">
                  <c:v>-19.291999999999987</c:v>
                </c:pt>
                <c:pt idx="33030">
                  <c:v>-19.289999999999992</c:v>
                </c:pt>
                <c:pt idx="33031">
                  <c:v>-19.287999999999997</c:v>
                </c:pt>
                <c:pt idx="33032">
                  <c:v>-19.286000000000001</c:v>
                </c:pt>
                <c:pt idx="33033">
                  <c:v>-19.283999999999992</c:v>
                </c:pt>
                <c:pt idx="33034">
                  <c:v>-19.281999999999996</c:v>
                </c:pt>
                <c:pt idx="33035">
                  <c:v>-19.28</c:v>
                </c:pt>
                <c:pt idx="33036">
                  <c:v>-19.277999999999992</c:v>
                </c:pt>
                <c:pt idx="33037">
                  <c:v>-19.275999999999996</c:v>
                </c:pt>
                <c:pt idx="33038">
                  <c:v>-19.274000000000001</c:v>
                </c:pt>
                <c:pt idx="33039">
                  <c:v>-19.271999999999991</c:v>
                </c:pt>
                <c:pt idx="33040">
                  <c:v>-19.269999999999996</c:v>
                </c:pt>
                <c:pt idx="33041">
                  <c:v>-19.268000000000001</c:v>
                </c:pt>
                <c:pt idx="33042">
                  <c:v>-19.265999999999991</c:v>
                </c:pt>
                <c:pt idx="33043">
                  <c:v>-19.263999999999996</c:v>
                </c:pt>
                <c:pt idx="33044">
                  <c:v>-19.262</c:v>
                </c:pt>
                <c:pt idx="33045">
                  <c:v>-19.259999999999991</c:v>
                </c:pt>
                <c:pt idx="33046">
                  <c:v>-19.257999999999996</c:v>
                </c:pt>
                <c:pt idx="33047">
                  <c:v>-19.256</c:v>
                </c:pt>
                <c:pt idx="33048">
                  <c:v>-19.253999999999991</c:v>
                </c:pt>
                <c:pt idx="33049">
                  <c:v>-19.251999999999995</c:v>
                </c:pt>
                <c:pt idx="33050">
                  <c:v>-19.25</c:v>
                </c:pt>
                <c:pt idx="33051">
                  <c:v>-19.24799999999999</c:v>
                </c:pt>
                <c:pt idx="33052">
                  <c:v>-19.245999999999995</c:v>
                </c:pt>
                <c:pt idx="33053">
                  <c:v>-19.244</c:v>
                </c:pt>
                <c:pt idx="33054">
                  <c:v>-19.24199999999999</c:v>
                </c:pt>
                <c:pt idx="33055">
                  <c:v>-19.239999999999995</c:v>
                </c:pt>
                <c:pt idx="33056">
                  <c:v>-19.238</c:v>
                </c:pt>
                <c:pt idx="33057">
                  <c:v>-19.23599999999999</c:v>
                </c:pt>
                <c:pt idx="33058">
                  <c:v>-19.233999999999995</c:v>
                </c:pt>
                <c:pt idx="33059">
                  <c:v>-19.231999999999999</c:v>
                </c:pt>
                <c:pt idx="33060">
                  <c:v>-19.22999999999999</c:v>
                </c:pt>
                <c:pt idx="33061">
                  <c:v>-19.227999999999994</c:v>
                </c:pt>
                <c:pt idx="33062">
                  <c:v>-19.225999999999999</c:v>
                </c:pt>
                <c:pt idx="33063">
                  <c:v>-19.22399999999999</c:v>
                </c:pt>
                <c:pt idx="33064">
                  <c:v>-19.221999999999994</c:v>
                </c:pt>
                <c:pt idx="33065">
                  <c:v>-19.22</c:v>
                </c:pt>
                <c:pt idx="33066">
                  <c:v>-19.217999999999989</c:v>
                </c:pt>
                <c:pt idx="33067">
                  <c:v>-19.215999999999994</c:v>
                </c:pt>
                <c:pt idx="33068">
                  <c:v>-19.213999999999999</c:v>
                </c:pt>
                <c:pt idx="33069">
                  <c:v>-19.211999999999989</c:v>
                </c:pt>
                <c:pt idx="33070">
                  <c:v>-19.209999999999994</c:v>
                </c:pt>
                <c:pt idx="33071">
                  <c:v>-19.207999999999998</c:v>
                </c:pt>
                <c:pt idx="33072">
                  <c:v>-19.205999999999989</c:v>
                </c:pt>
                <c:pt idx="33073">
                  <c:v>-19.203999999999994</c:v>
                </c:pt>
                <c:pt idx="33074">
                  <c:v>-19.201999999999998</c:v>
                </c:pt>
                <c:pt idx="33075">
                  <c:v>-19.199999999999989</c:v>
                </c:pt>
                <c:pt idx="33076">
                  <c:v>-19.197999999999993</c:v>
                </c:pt>
                <c:pt idx="33077">
                  <c:v>-19.195999999999998</c:v>
                </c:pt>
                <c:pt idx="33078">
                  <c:v>-19.193999999999988</c:v>
                </c:pt>
                <c:pt idx="33079">
                  <c:v>-19.191999999999993</c:v>
                </c:pt>
                <c:pt idx="33080">
                  <c:v>-19.189999999999998</c:v>
                </c:pt>
                <c:pt idx="33081">
                  <c:v>-19.187999999999988</c:v>
                </c:pt>
                <c:pt idx="33082">
                  <c:v>-19.185999999999993</c:v>
                </c:pt>
                <c:pt idx="33083">
                  <c:v>-19.183999999999997</c:v>
                </c:pt>
                <c:pt idx="33084">
                  <c:v>-19.181999999999988</c:v>
                </c:pt>
                <c:pt idx="33085">
                  <c:v>-19.179999999999993</c:v>
                </c:pt>
                <c:pt idx="33086">
                  <c:v>-19.177999999999997</c:v>
                </c:pt>
                <c:pt idx="33087">
                  <c:v>-19.175999999999988</c:v>
                </c:pt>
                <c:pt idx="33088">
                  <c:v>-19.173999999999992</c:v>
                </c:pt>
                <c:pt idx="33089">
                  <c:v>-19.171999999999997</c:v>
                </c:pt>
                <c:pt idx="33090">
                  <c:v>-19.169999999999987</c:v>
                </c:pt>
                <c:pt idx="33091">
                  <c:v>-19.167999999999992</c:v>
                </c:pt>
                <c:pt idx="33092">
                  <c:v>-19.165999999999997</c:v>
                </c:pt>
                <c:pt idx="33093">
                  <c:v>-19.163999999999987</c:v>
                </c:pt>
                <c:pt idx="33094">
                  <c:v>-19.161999999999992</c:v>
                </c:pt>
                <c:pt idx="33095">
                  <c:v>-19.159999999999997</c:v>
                </c:pt>
                <c:pt idx="33096">
                  <c:v>-19.158000000000001</c:v>
                </c:pt>
                <c:pt idx="33097">
                  <c:v>-19.155999999999992</c:v>
                </c:pt>
                <c:pt idx="33098">
                  <c:v>-19.153999999999996</c:v>
                </c:pt>
                <c:pt idx="33099">
                  <c:v>-19.152000000000001</c:v>
                </c:pt>
                <c:pt idx="33100">
                  <c:v>-19.149999999999991</c:v>
                </c:pt>
                <c:pt idx="33101">
                  <c:v>-19.147999999999996</c:v>
                </c:pt>
                <c:pt idx="33102">
                  <c:v>-19.146000000000001</c:v>
                </c:pt>
                <c:pt idx="33103">
                  <c:v>-19.143999999999991</c:v>
                </c:pt>
                <c:pt idx="33104">
                  <c:v>-19.141999999999996</c:v>
                </c:pt>
                <c:pt idx="33105">
                  <c:v>-19.14</c:v>
                </c:pt>
                <c:pt idx="33106">
                  <c:v>-19.137999999999991</c:v>
                </c:pt>
                <c:pt idx="33107">
                  <c:v>-19.135999999999996</c:v>
                </c:pt>
                <c:pt idx="33108">
                  <c:v>-19.134</c:v>
                </c:pt>
                <c:pt idx="33109">
                  <c:v>-19.131999999999991</c:v>
                </c:pt>
                <c:pt idx="33110">
                  <c:v>-19.129999999999995</c:v>
                </c:pt>
                <c:pt idx="33111">
                  <c:v>-19.128</c:v>
                </c:pt>
                <c:pt idx="33112">
                  <c:v>-19.125999999999991</c:v>
                </c:pt>
                <c:pt idx="33113">
                  <c:v>-19.123999999999995</c:v>
                </c:pt>
                <c:pt idx="33114">
                  <c:v>-19.122</c:v>
                </c:pt>
                <c:pt idx="33115">
                  <c:v>-19.11999999999999</c:v>
                </c:pt>
                <c:pt idx="33116">
                  <c:v>-19.117999999999995</c:v>
                </c:pt>
                <c:pt idx="33117">
                  <c:v>-19.116</c:v>
                </c:pt>
                <c:pt idx="33118">
                  <c:v>-19.11399999999999</c:v>
                </c:pt>
                <c:pt idx="33119">
                  <c:v>-19.111999999999995</c:v>
                </c:pt>
                <c:pt idx="33120">
                  <c:v>-19.11</c:v>
                </c:pt>
                <c:pt idx="33121">
                  <c:v>-19.10799999999999</c:v>
                </c:pt>
                <c:pt idx="33122">
                  <c:v>-19.105999999999995</c:v>
                </c:pt>
                <c:pt idx="33123">
                  <c:v>-19.103999999999999</c:v>
                </c:pt>
                <c:pt idx="33124">
                  <c:v>-19.10199999999999</c:v>
                </c:pt>
                <c:pt idx="33125">
                  <c:v>-19.099999999999994</c:v>
                </c:pt>
                <c:pt idx="33126">
                  <c:v>-19.097999999999999</c:v>
                </c:pt>
                <c:pt idx="33127">
                  <c:v>-19.095999999999989</c:v>
                </c:pt>
                <c:pt idx="33128">
                  <c:v>-19.093999999999994</c:v>
                </c:pt>
                <c:pt idx="33129">
                  <c:v>-19.091999999999999</c:v>
                </c:pt>
                <c:pt idx="33130">
                  <c:v>-19.089999999999989</c:v>
                </c:pt>
                <c:pt idx="33131">
                  <c:v>-19.087999999999994</c:v>
                </c:pt>
                <c:pt idx="33132">
                  <c:v>-19.085999999999999</c:v>
                </c:pt>
                <c:pt idx="33133">
                  <c:v>-19.083999999999989</c:v>
                </c:pt>
                <c:pt idx="33134">
                  <c:v>-19.081999999999994</c:v>
                </c:pt>
                <c:pt idx="33135">
                  <c:v>-19.079999999999998</c:v>
                </c:pt>
                <c:pt idx="33136">
                  <c:v>-19.077999999999989</c:v>
                </c:pt>
                <c:pt idx="33137">
                  <c:v>-19.075999999999993</c:v>
                </c:pt>
                <c:pt idx="33138">
                  <c:v>-19.073999999999998</c:v>
                </c:pt>
                <c:pt idx="33139">
                  <c:v>-19.071999999999989</c:v>
                </c:pt>
                <c:pt idx="33140">
                  <c:v>-19.069999999999993</c:v>
                </c:pt>
                <c:pt idx="33141">
                  <c:v>-19.067999999999998</c:v>
                </c:pt>
                <c:pt idx="33142">
                  <c:v>-19.065999999999988</c:v>
                </c:pt>
                <c:pt idx="33143">
                  <c:v>-19.063999999999993</c:v>
                </c:pt>
                <c:pt idx="33144">
                  <c:v>-19.061999999999998</c:v>
                </c:pt>
                <c:pt idx="33145">
                  <c:v>-19.059999999999988</c:v>
                </c:pt>
                <c:pt idx="33146">
                  <c:v>-19.057999999999993</c:v>
                </c:pt>
                <c:pt idx="33147">
                  <c:v>-19.055999999999997</c:v>
                </c:pt>
                <c:pt idx="33148">
                  <c:v>-19.053999999999988</c:v>
                </c:pt>
                <c:pt idx="33149">
                  <c:v>-19.051999999999992</c:v>
                </c:pt>
                <c:pt idx="33150">
                  <c:v>-19.049999999999997</c:v>
                </c:pt>
                <c:pt idx="33151">
                  <c:v>-19.047999999999988</c:v>
                </c:pt>
                <c:pt idx="33152">
                  <c:v>-19.045999999999992</c:v>
                </c:pt>
                <c:pt idx="33153">
                  <c:v>-19.043999999999997</c:v>
                </c:pt>
                <c:pt idx="33154">
                  <c:v>-19.041999999999987</c:v>
                </c:pt>
                <c:pt idx="33155">
                  <c:v>-19.039999999999992</c:v>
                </c:pt>
                <c:pt idx="33156">
                  <c:v>-19.037999999999997</c:v>
                </c:pt>
                <c:pt idx="33157">
                  <c:v>-19.036000000000001</c:v>
                </c:pt>
                <c:pt idx="33158">
                  <c:v>-19.033999999999992</c:v>
                </c:pt>
                <c:pt idx="33159">
                  <c:v>-19.031999999999996</c:v>
                </c:pt>
                <c:pt idx="33160">
                  <c:v>-19.03</c:v>
                </c:pt>
                <c:pt idx="33161">
                  <c:v>-19.027999999999992</c:v>
                </c:pt>
                <c:pt idx="33162">
                  <c:v>-19.025999999999996</c:v>
                </c:pt>
                <c:pt idx="33163">
                  <c:v>-19.024000000000001</c:v>
                </c:pt>
                <c:pt idx="33164">
                  <c:v>-19.021999999999991</c:v>
                </c:pt>
                <c:pt idx="33165">
                  <c:v>-19.019999999999996</c:v>
                </c:pt>
                <c:pt idx="33166">
                  <c:v>-19.018000000000001</c:v>
                </c:pt>
                <c:pt idx="33167">
                  <c:v>-19.015999999999991</c:v>
                </c:pt>
                <c:pt idx="33168">
                  <c:v>-19.013999999999996</c:v>
                </c:pt>
                <c:pt idx="33169">
                  <c:v>-19.012</c:v>
                </c:pt>
                <c:pt idx="33170">
                  <c:v>-19.009999999999991</c:v>
                </c:pt>
                <c:pt idx="33171">
                  <c:v>-19.007999999999996</c:v>
                </c:pt>
                <c:pt idx="33172">
                  <c:v>-19.006</c:v>
                </c:pt>
                <c:pt idx="33173">
                  <c:v>-19.003999999999991</c:v>
                </c:pt>
                <c:pt idx="33174">
                  <c:v>-19.001999999999995</c:v>
                </c:pt>
                <c:pt idx="33175">
                  <c:v>-19</c:v>
                </c:pt>
                <c:pt idx="33176">
                  <c:v>-18.99799999999999</c:v>
                </c:pt>
                <c:pt idx="33177">
                  <c:v>-18.995999999999995</c:v>
                </c:pt>
                <c:pt idx="33178">
                  <c:v>-18.994</c:v>
                </c:pt>
                <c:pt idx="33179">
                  <c:v>-18.99199999999999</c:v>
                </c:pt>
                <c:pt idx="33180">
                  <c:v>-18.989999999999995</c:v>
                </c:pt>
                <c:pt idx="33181">
                  <c:v>-18.988</c:v>
                </c:pt>
                <c:pt idx="33182">
                  <c:v>-18.98599999999999</c:v>
                </c:pt>
                <c:pt idx="33183">
                  <c:v>-18.983999999999995</c:v>
                </c:pt>
                <c:pt idx="33184">
                  <c:v>-18.981999999999999</c:v>
                </c:pt>
                <c:pt idx="33185">
                  <c:v>-18.97999999999999</c:v>
                </c:pt>
                <c:pt idx="33186">
                  <c:v>-18.977999999999994</c:v>
                </c:pt>
                <c:pt idx="33187">
                  <c:v>-18.975999999999999</c:v>
                </c:pt>
                <c:pt idx="33188">
                  <c:v>-18.97399999999999</c:v>
                </c:pt>
                <c:pt idx="33189">
                  <c:v>-18.971999999999994</c:v>
                </c:pt>
                <c:pt idx="33190">
                  <c:v>-18.97</c:v>
                </c:pt>
                <c:pt idx="33191">
                  <c:v>-18.967999999999989</c:v>
                </c:pt>
                <c:pt idx="33192">
                  <c:v>-18.965999999999994</c:v>
                </c:pt>
                <c:pt idx="33193">
                  <c:v>-18.963999999999999</c:v>
                </c:pt>
                <c:pt idx="33194">
                  <c:v>-18.961999999999989</c:v>
                </c:pt>
                <c:pt idx="33195">
                  <c:v>-18.959999999999994</c:v>
                </c:pt>
                <c:pt idx="33196">
                  <c:v>-18.957999999999998</c:v>
                </c:pt>
                <c:pt idx="33197">
                  <c:v>-18.955999999999989</c:v>
                </c:pt>
                <c:pt idx="33198">
                  <c:v>-18.953999999999994</c:v>
                </c:pt>
                <c:pt idx="33199">
                  <c:v>-18.951999999999998</c:v>
                </c:pt>
                <c:pt idx="33200">
                  <c:v>-18.949999999999989</c:v>
                </c:pt>
                <c:pt idx="33201">
                  <c:v>-18.947999999999993</c:v>
                </c:pt>
                <c:pt idx="33202">
                  <c:v>-18.945999999999998</c:v>
                </c:pt>
                <c:pt idx="33203">
                  <c:v>-18.943999999999988</c:v>
                </c:pt>
                <c:pt idx="33204">
                  <c:v>-18.941999999999993</c:v>
                </c:pt>
                <c:pt idx="33205">
                  <c:v>-18.939999999999998</c:v>
                </c:pt>
                <c:pt idx="33206">
                  <c:v>-18.937999999999988</c:v>
                </c:pt>
                <c:pt idx="33207">
                  <c:v>-18.935999999999993</c:v>
                </c:pt>
                <c:pt idx="33208">
                  <c:v>-18.933999999999997</c:v>
                </c:pt>
                <c:pt idx="33209">
                  <c:v>-18.931999999999988</c:v>
                </c:pt>
                <c:pt idx="33210">
                  <c:v>-18.929999999999993</c:v>
                </c:pt>
                <c:pt idx="33211">
                  <c:v>-18.927999999999997</c:v>
                </c:pt>
                <c:pt idx="33212">
                  <c:v>-18.925999999999988</c:v>
                </c:pt>
                <c:pt idx="33213">
                  <c:v>-18.923999999999992</c:v>
                </c:pt>
                <c:pt idx="33214">
                  <c:v>-18.921999999999997</c:v>
                </c:pt>
                <c:pt idx="33215">
                  <c:v>-18.919999999999987</c:v>
                </c:pt>
                <c:pt idx="33216">
                  <c:v>-18.917999999999992</c:v>
                </c:pt>
                <c:pt idx="33217">
                  <c:v>-18.915999999999997</c:v>
                </c:pt>
                <c:pt idx="33218">
                  <c:v>-18.913999999999987</c:v>
                </c:pt>
                <c:pt idx="33219">
                  <c:v>-18.911999999999992</c:v>
                </c:pt>
                <c:pt idx="33220">
                  <c:v>-18.909999999999997</c:v>
                </c:pt>
                <c:pt idx="33221">
                  <c:v>-18.908000000000001</c:v>
                </c:pt>
                <c:pt idx="33222">
                  <c:v>-18.905999999999992</c:v>
                </c:pt>
                <c:pt idx="33223">
                  <c:v>-18.903999999999996</c:v>
                </c:pt>
                <c:pt idx="33224">
                  <c:v>-18.902000000000001</c:v>
                </c:pt>
                <c:pt idx="33225">
                  <c:v>-18.899999999999991</c:v>
                </c:pt>
                <c:pt idx="33226">
                  <c:v>-18.897999999999996</c:v>
                </c:pt>
                <c:pt idx="33227">
                  <c:v>-18.896000000000001</c:v>
                </c:pt>
                <c:pt idx="33228">
                  <c:v>-18.893999999999991</c:v>
                </c:pt>
                <c:pt idx="33229">
                  <c:v>-18.891999999999996</c:v>
                </c:pt>
                <c:pt idx="33230">
                  <c:v>-18.89</c:v>
                </c:pt>
                <c:pt idx="33231">
                  <c:v>-18.887999999999991</c:v>
                </c:pt>
                <c:pt idx="33232">
                  <c:v>-18.885999999999996</c:v>
                </c:pt>
                <c:pt idx="33233">
                  <c:v>-18.884</c:v>
                </c:pt>
                <c:pt idx="33234">
                  <c:v>-18.881999999999991</c:v>
                </c:pt>
                <c:pt idx="33235">
                  <c:v>-18.879999999999995</c:v>
                </c:pt>
                <c:pt idx="33236">
                  <c:v>-18.878</c:v>
                </c:pt>
                <c:pt idx="33237">
                  <c:v>-18.875999999999991</c:v>
                </c:pt>
                <c:pt idx="33238">
                  <c:v>-18.873999999999995</c:v>
                </c:pt>
                <c:pt idx="33239">
                  <c:v>-18.872</c:v>
                </c:pt>
                <c:pt idx="33240">
                  <c:v>-18.86999999999999</c:v>
                </c:pt>
                <c:pt idx="33241">
                  <c:v>-18.867999999999995</c:v>
                </c:pt>
                <c:pt idx="33242">
                  <c:v>-18.866</c:v>
                </c:pt>
                <c:pt idx="33243">
                  <c:v>-18.86399999999999</c:v>
                </c:pt>
                <c:pt idx="33244">
                  <c:v>-18.861999999999995</c:v>
                </c:pt>
                <c:pt idx="33245">
                  <c:v>-18.86</c:v>
                </c:pt>
                <c:pt idx="33246">
                  <c:v>-18.85799999999999</c:v>
                </c:pt>
                <c:pt idx="33247">
                  <c:v>-18.855999999999995</c:v>
                </c:pt>
                <c:pt idx="33248">
                  <c:v>-18.853999999999999</c:v>
                </c:pt>
                <c:pt idx="33249">
                  <c:v>-18.85199999999999</c:v>
                </c:pt>
                <c:pt idx="33250">
                  <c:v>-18.849999999999994</c:v>
                </c:pt>
                <c:pt idx="33251">
                  <c:v>-18.847999999999999</c:v>
                </c:pt>
                <c:pt idx="33252">
                  <c:v>-18.845999999999989</c:v>
                </c:pt>
                <c:pt idx="33253">
                  <c:v>-18.843999999999994</c:v>
                </c:pt>
                <c:pt idx="33254">
                  <c:v>-18.841999999999999</c:v>
                </c:pt>
                <c:pt idx="33255">
                  <c:v>-18.839999999999989</c:v>
                </c:pt>
                <c:pt idx="33256">
                  <c:v>-18.837999999999994</c:v>
                </c:pt>
                <c:pt idx="33257">
                  <c:v>-18.835999999999999</c:v>
                </c:pt>
                <c:pt idx="33258">
                  <c:v>-18.833999999999989</c:v>
                </c:pt>
                <c:pt idx="33259">
                  <c:v>-18.831999999999994</c:v>
                </c:pt>
                <c:pt idx="33260">
                  <c:v>-18.829999999999998</c:v>
                </c:pt>
                <c:pt idx="33261">
                  <c:v>-18.827999999999989</c:v>
                </c:pt>
                <c:pt idx="33262">
                  <c:v>-18.825999999999993</c:v>
                </c:pt>
                <c:pt idx="33263">
                  <c:v>-18.823999999999998</c:v>
                </c:pt>
                <c:pt idx="33264">
                  <c:v>-18.821999999999989</c:v>
                </c:pt>
                <c:pt idx="33265">
                  <c:v>-18.819999999999993</c:v>
                </c:pt>
                <c:pt idx="33266">
                  <c:v>-18.817999999999998</c:v>
                </c:pt>
                <c:pt idx="33267">
                  <c:v>-18.815999999999988</c:v>
                </c:pt>
                <c:pt idx="33268">
                  <c:v>-18.813999999999993</c:v>
                </c:pt>
                <c:pt idx="33269">
                  <c:v>-18.811999999999998</c:v>
                </c:pt>
                <c:pt idx="33270">
                  <c:v>-18.809999999999988</c:v>
                </c:pt>
                <c:pt idx="33271">
                  <c:v>-18.807999999999993</c:v>
                </c:pt>
                <c:pt idx="33272">
                  <c:v>-18.805999999999997</c:v>
                </c:pt>
                <c:pt idx="33273">
                  <c:v>-18.803999999999988</c:v>
                </c:pt>
                <c:pt idx="33274">
                  <c:v>-18.801999999999992</c:v>
                </c:pt>
                <c:pt idx="33275">
                  <c:v>-18.799999999999997</c:v>
                </c:pt>
                <c:pt idx="33276">
                  <c:v>-18.797999999999988</c:v>
                </c:pt>
                <c:pt idx="33277">
                  <c:v>-18.795999999999992</c:v>
                </c:pt>
                <c:pt idx="33278">
                  <c:v>-18.793999999999997</c:v>
                </c:pt>
                <c:pt idx="33279">
                  <c:v>-18.791999999999987</c:v>
                </c:pt>
                <c:pt idx="33280">
                  <c:v>-18.789999999999992</c:v>
                </c:pt>
                <c:pt idx="33281">
                  <c:v>-18.787999999999997</c:v>
                </c:pt>
                <c:pt idx="33282">
                  <c:v>-18.786000000000001</c:v>
                </c:pt>
                <c:pt idx="33283">
                  <c:v>-18.783999999999992</c:v>
                </c:pt>
                <c:pt idx="33284">
                  <c:v>-18.781999999999996</c:v>
                </c:pt>
                <c:pt idx="33285">
                  <c:v>-18.78</c:v>
                </c:pt>
                <c:pt idx="33286">
                  <c:v>-18.777999999999992</c:v>
                </c:pt>
                <c:pt idx="33287">
                  <c:v>-18.775999999999996</c:v>
                </c:pt>
                <c:pt idx="33288">
                  <c:v>-18.774000000000001</c:v>
                </c:pt>
                <c:pt idx="33289">
                  <c:v>-18.771999999999991</c:v>
                </c:pt>
                <c:pt idx="33290">
                  <c:v>-18.769999999999996</c:v>
                </c:pt>
                <c:pt idx="33291">
                  <c:v>-18.768000000000001</c:v>
                </c:pt>
                <c:pt idx="33292">
                  <c:v>-18.765999999999991</c:v>
                </c:pt>
                <c:pt idx="33293">
                  <c:v>-18.763999999999996</c:v>
                </c:pt>
                <c:pt idx="33294">
                  <c:v>-18.762</c:v>
                </c:pt>
                <c:pt idx="33295">
                  <c:v>-18.759999999999991</c:v>
                </c:pt>
                <c:pt idx="33296">
                  <c:v>-18.757999999999996</c:v>
                </c:pt>
                <c:pt idx="33297">
                  <c:v>-18.756</c:v>
                </c:pt>
                <c:pt idx="33298">
                  <c:v>-18.753999999999991</c:v>
                </c:pt>
                <c:pt idx="33299">
                  <c:v>-18.751999999999995</c:v>
                </c:pt>
                <c:pt idx="33300">
                  <c:v>-18.75</c:v>
                </c:pt>
                <c:pt idx="33301">
                  <c:v>-18.74799999999999</c:v>
                </c:pt>
                <c:pt idx="33302">
                  <c:v>-18.745999999999995</c:v>
                </c:pt>
                <c:pt idx="33303">
                  <c:v>-18.744</c:v>
                </c:pt>
                <c:pt idx="33304">
                  <c:v>-18.74199999999999</c:v>
                </c:pt>
                <c:pt idx="33305">
                  <c:v>-18.739999999999995</c:v>
                </c:pt>
                <c:pt idx="33306">
                  <c:v>-18.738</c:v>
                </c:pt>
                <c:pt idx="33307">
                  <c:v>-18.73599999999999</c:v>
                </c:pt>
                <c:pt idx="33308">
                  <c:v>-18.733999999999995</c:v>
                </c:pt>
                <c:pt idx="33309">
                  <c:v>-18.731999999999999</c:v>
                </c:pt>
                <c:pt idx="33310">
                  <c:v>-18.72999999999999</c:v>
                </c:pt>
                <c:pt idx="33311">
                  <c:v>-18.727999999999994</c:v>
                </c:pt>
                <c:pt idx="33312">
                  <c:v>-18.725999999999999</c:v>
                </c:pt>
                <c:pt idx="33313">
                  <c:v>-18.72399999999999</c:v>
                </c:pt>
                <c:pt idx="33314">
                  <c:v>-18.721999999999994</c:v>
                </c:pt>
                <c:pt idx="33315">
                  <c:v>-18.72</c:v>
                </c:pt>
                <c:pt idx="33316">
                  <c:v>-18.717999999999989</c:v>
                </c:pt>
                <c:pt idx="33317">
                  <c:v>-18.715999999999994</c:v>
                </c:pt>
                <c:pt idx="33318">
                  <c:v>-18.713999999999999</c:v>
                </c:pt>
                <c:pt idx="33319">
                  <c:v>-18.711999999999989</c:v>
                </c:pt>
                <c:pt idx="33320">
                  <c:v>-18.709999999999994</c:v>
                </c:pt>
                <c:pt idx="33321">
                  <c:v>-18.707999999999998</c:v>
                </c:pt>
                <c:pt idx="33322">
                  <c:v>-18.705999999999989</c:v>
                </c:pt>
                <c:pt idx="33323">
                  <c:v>-18.703999999999994</c:v>
                </c:pt>
                <c:pt idx="33324">
                  <c:v>-18.701999999999998</c:v>
                </c:pt>
                <c:pt idx="33325">
                  <c:v>-18.699999999999989</c:v>
                </c:pt>
                <c:pt idx="33326">
                  <c:v>-18.697999999999993</c:v>
                </c:pt>
                <c:pt idx="33327">
                  <c:v>-18.695999999999998</c:v>
                </c:pt>
                <c:pt idx="33328">
                  <c:v>-18.693999999999988</c:v>
                </c:pt>
                <c:pt idx="33329">
                  <c:v>-18.691999999999993</c:v>
                </c:pt>
                <c:pt idx="33330">
                  <c:v>-18.689999999999998</c:v>
                </c:pt>
                <c:pt idx="33331">
                  <c:v>-18.687999999999988</c:v>
                </c:pt>
                <c:pt idx="33332">
                  <c:v>-18.685999999999993</c:v>
                </c:pt>
                <c:pt idx="33333">
                  <c:v>-18.683999999999997</c:v>
                </c:pt>
                <c:pt idx="33334">
                  <c:v>-18.681999999999988</c:v>
                </c:pt>
                <c:pt idx="33335">
                  <c:v>-18.679999999999993</c:v>
                </c:pt>
                <c:pt idx="33336">
                  <c:v>-18.677999999999997</c:v>
                </c:pt>
                <c:pt idx="33337">
                  <c:v>-18.675999999999988</c:v>
                </c:pt>
                <c:pt idx="33338">
                  <c:v>-18.673999999999992</c:v>
                </c:pt>
                <c:pt idx="33339">
                  <c:v>-18.671999999999997</c:v>
                </c:pt>
                <c:pt idx="33340">
                  <c:v>-18.669999999999987</c:v>
                </c:pt>
                <c:pt idx="33341">
                  <c:v>-18.667999999999992</c:v>
                </c:pt>
                <c:pt idx="33342">
                  <c:v>-18.665999999999997</c:v>
                </c:pt>
                <c:pt idx="33343">
                  <c:v>-18.663999999999987</c:v>
                </c:pt>
                <c:pt idx="33344">
                  <c:v>-18.661999999999992</c:v>
                </c:pt>
                <c:pt idx="33345">
                  <c:v>-18.659999999999997</c:v>
                </c:pt>
                <c:pt idx="33346">
                  <c:v>-18.658000000000001</c:v>
                </c:pt>
                <c:pt idx="33347">
                  <c:v>-18.655999999999992</c:v>
                </c:pt>
                <c:pt idx="33348">
                  <c:v>-18.653999999999996</c:v>
                </c:pt>
                <c:pt idx="33349">
                  <c:v>-18.652000000000001</c:v>
                </c:pt>
                <c:pt idx="33350">
                  <c:v>-18.649999999999991</c:v>
                </c:pt>
                <c:pt idx="33351">
                  <c:v>-18.647999999999996</c:v>
                </c:pt>
                <c:pt idx="33352">
                  <c:v>-18.646000000000001</c:v>
                </c:pt>
                <c:pt idx="33353">
                  <c:v>-18.643999999999991</c:v>
                </c:pt>
                <c:pt idx="33354">
                  <c:v>-18.641999999999996</c:v>
                </c:pt>
                <c:pt idx="33355">
                  <c:v>-18.64</c:v>
                </c:pt>
                <c:pt idx="33356">
                  <c:v>-18.637999999999991</c:v>
                </c:pt>
                <c:pt idx="33357">
                  <c:v>-18.635999999999996</c:v>
                </c:pt>
                <c:pt idx="33358">
                  <c:v>-18.634</c:v>
                </c:pt>
                <c:pt idx="33359">
                  <c:v>-18.631999999999991</c:v>
                </c:pt>
                <c:pt idx="33360">
                  <c:v>-18.629999999999995</c:v>
                </c:pt>
                <c:pt idx="33361">
                  <c:v>-18.628</c:v>
                </c:pt>
                <c:pt idx="33362">
                  <c:v>-18.625999999999991</c:v>
                </c:pt>
                <c:pt idx="33363">
                  <c:v>-18.623999999999995</c:v>
                </c:pt>
                <c:pt idx="33364">
                  <c:v>-18.622</c:v>
                </c:pt>
                <c:pt idx="33365">
                  <c:v>-18.61999999999999</c:v>
                </c:pt>
                <c:pt idx="33366">
                  <c:v>-18.617999999999995</c:v>
                </c:pt>
                <c:pt idx="33367">
                  <c:v>-18.616</c:v>
                </c:pt>
                <c:pt idx="33368">
                  <c:v>-18.61399999999999</c:v>
                </c:pt>
                <c:pt idx="33369">
                  <c:v>-18.611999999999995</c:v>
                </c:pt>
                <c:pt idx="33370">
                  <c:v>-18.61</c:v>
                </c:pt>
                <c:pt idx="33371">
                  <c:v>-18.60799999999999</c:v>
                </c:pt>
                <c:pt idx="33372">
                  <c:v>-18.605999999999995</c:v>
                </c:pt>
                <c:pt idx="33373">
                  <c:v>-18.603999999999999</c:v>
                </c:pt>
                <c:pt idx="33374">
                  <c:v>-18.60199999999999</c:v>
                </c:pt>
                <c:pt idx="33375">
                  <c:v>-18.599999999999994</c:v>
                </c:pt>
                <c:pt idx="33376">
                  <c:v>-18.597999999999999</c:v>
                </c:pt>
                <c:pt idx="33377">
                  <c:v>-18.595999999999989</c:v>
                </c:pt>
                <c:pt idx="33378">
                  <c:v>-18.593999999999994</c:v>
                </c:pt>
                <c:pt idx="33379">
                  <c:v>-18.591999999999999</c:v>
                </c:pt>
                <c:pt idx="33380">
                  <c:v>-18.589999999999989</c:v>
                </c:pt>
                <c:pt idx="33381">
                  <c:v>-18.587999999999994</c:v>
                </c:pt>
                <c:pt idx="33382">
                  <c:v>-18.585999999999999</c:v>
                </c:pt>
                <c:pt idx="33383">
                  <c:v>-18.583999999999989</c:v>
                </c:pt>
                <c:pt idx="33384">
                  <c:v>-18.581999999999994</c:v>
                </c:pt>
                <c:pt idx="33385">
                  <c:v>-18.579999999999998</c:v>
                </c:pt>
                <c:pt idx="33386">
                  <c:v>-18.577999999999989</c:v>
                </c:pt>
                <c:pt idx="33387">
                  <c:v>-18.575999999999993</c:v>
                </c:pt>
                <c:pt idx="33388">
                  <c:v>-18.573999999999998</c:v>
                </c:pt>
                <c:pt idx="33389">
                  <c:v>-18.571999999999989</c:v>
                </c:pt>
                <c:pt idx="33390">
                  <c:v>-18.569999999999993</c:v>
                </c:pt>
                <c:pt idx="33391">
                  <c:v>-18.567999999999998</c:v>
                </c:pt>
                <c:pt idx="33392">
                  <c:v>-18.565999999999988</c:v>
                </c:pt>
                <c:pt idx="33393">
                  <c:v>-18.563999999999993</c:v>
                </c:pt>
                <c:pt idx="33394">
                  <c:v>-18.561999999999998</c:v>
                </c:pt>
                <c:pt idx="33395">
                  <c:v>-18.559999999999988</c:v>
                </c:pt>
                <c:pt idx="33396">
                  <c:v>-18.557999999999993</c:v>
                </c:pt>
                <c:pt idx="33397">
                  <c:v>-18.555999999999997</c:v>
                </c:pt>
                <c:pt idx="33398">
                  <c:v>-18.553999999999988</c:v>
                </c:pt>
                <c:pt idx="33399">
                  <c:v>-18.551999999999992</c:v>
                </c:pt>
                <c:pt idx="33400">
                  <c:v>-18.549999999999997</c:v>
                </c:pt>
                <c:pt idx="33401">
                  <c:v>-18.547999999999988</c:v>
                </c:pt>
                <c:pt idx="33402">
                  <c:v>-18.545999999999992</c:v>
                </c:pt>
                <c:pt idx="33403">
                  <c:v>-18.543999999999997</c:v>
                </c:pt>
                <c:pt idx="33404">
                  <c:v>-18.541999999999987</c:v>
                </c:pt>
                <c:pt idx="33405">
                  <c:v>-18.539999999999992</c:v>
                </c:pt>
                <c:pt idx="33406">
                  <c:v>-18.537999999999997</c:v>
                </c:pt>
                <c:pt idx="33407">
                  <c:v>-18.536000000000001</c:v>
                </c:pt>
                <c:pt idx="33408">
                  <c:v>-18.533999999999992</c:v>
                </c:pt>
                <c:pt idx="33409">
                  <c:v>-18.531999999999996</c:v>
                </c:pt>
                <c:pt idx="33410">
                  <c:v>-18.53</c:v>
                </c:pt>
                <c:pt idx="33411">
                  <c:v>-18.527999999999992</c:v>
                </c:pt>
                <c:pt idx="33412">
                  <c:v>-18.525999999999996</c:v>
                </c:pt>
                <c:pt idx="33413">
                  <c:v>-18.524000000000001</c:v>
                </c:pt>
                <c:pt idx="33414">
                  <c:v>-18.521999999999991</c:v>
                </c:pt>
                <c:pt idx="33415">
                  <c:v>-18.519999999999996</c:v>
                </c:pt>
                <c:pt idx="33416">
                  <c:v>-18.518000000000001</c:v>
                </c:pt>
                <c:pt idx="33417">
                  <c:v>-18.515999999999991</c:v>
                </c:pt>
                <c:pt idx="33418">
                  <c:v>-18.513999999999996</c:v>
                </c:pt>
                <c:pt idx="33419">
                  <c:v>-18.512</c:v>
                </c:pt>
                <c:pt idx="33420">
                  <c:v>-18.509999999999991</c:v>
                </c:pt>
                <c:pt idx="33421">
                  <c:v>-18.507999999999996</c:v>
                </c:pt>
                <c:pt idx="33422">
                  <c:v>-18.506</c:v>
                </c:pt>
                <c:pt idx="33423">
                  <c:v>-18.503999999999991</c:v>
                </c:pt>
                <c:pt idx="33424">
                  <c:v>-18.501999999999995</c:v>
                </c:pt>
                <c:pt idx="33425">
                  <c:v>-18.5</c:v>
                </c:pt>
                <c:pt idx="33426">
                  <c:v>-18.49799999999999</c:v>
                </c:pt>
                <c:pt idx="33427">
                  <c:v>-18.495999999999995</c:v>
                </c:pt>
                <c:pt idx="33428">
                  <c:v>-18.494</c:v>
                </c:pt>
                <c:pt idx="33429">
                  <c:v>-18.49199999999999</c:v>
                </c:pt>
                <c:pt idx="33430">
                  <c:v>-18.489999999999995</c:v>
                </c:pt>
                <c:pt idx="33431">
                  <c:v>-18.488</c:v>
                </c:pt>
                <c:pt idx="33432">
                  <c:v>-18.48599999999999</c:v>
                </c:pt>
                <c:pt idx="33433">
                  <c:v>-18.483999999999995</c:v>
                </c:pt>
                <c:pt idx="33434">
                  <c:v>-18.481999999999999</c:v>
                </c:pt>
                <c:pt idx="33435">
                  <c:v>-18.47999999999999</c:v>
                </c:pt>
                <c:pt idx="33436">
                  <c:v>-18.477999999999994</c:v>
                </c:pt>
                <c:pt idx="33437">
                  <c:v>-18.475999999999999</c:v>
                </c:pt>
                <c:pt idx="33438">
                  <c:v>-18.47399999999999</c:v>
                </c:pt>
                <c:pt idx="33439">
                  <c:v>-18.471999999999994</c:v>
                </c:pt>
                <c:pt idx="33440">
                  <c:v>-18.47</c:v>
                </c:pt>
                <c:pt idx="33441">
                  <c:v>-18.467999999999989</c:v>
                </c:pt>
                <c:pt idx="33442">
                  <c:v>-18.465999999999994</c:v>
                </c:pt>
                <c:pt idx="33443">
                  <c:v>-18.463999999999999</c:v>
                </c:pt>
                <c:pt idx="33444">
                  <c:v>-18.461999999999989</c:v>
                </c:pt>
                <c:pt idx="33445">
                  <c:v>-18.459999999999994</c:v>
                </c:pt>
                <c:pt idx="33446">
                  <c:v>-18.457999999999998</c:v>
                </c:pt>
                <c:pt idx="33447">
                  <c:v>-18.455999999999989</c:v>
                </c:pt>
                <c:pt idx="33448">
                  <c:v>-18.453999999999994</c:v>
                </c:pt>
                <c:pt idx="33449">
                  <c:v>-18.451999999999998</c:v>
                </c:pt>
                <c:pt idx="33450">
                  <c:v>-18.449999999999989</c:v>
                </c:pt>
                <c:pt idx="33451">
                  <c:v>-18.447999999999993</c:v>
                </c:pt>
                <c:pt idx="33452">
                  <c:v>-18.445999999999998</c:v>
                </c:pt>
                <c:pt idx="33453">
                  <c:v>-18.443999999999988</c:v>
                </c:pt>
                <c:pt idx="33454">
                  <c:v>-18.441999999999993</c:v>
                </c:pt>
                <c:pt idx="33455">
                  <c:v>-18.439999999999998</c:v>
                </c:pt>
                <c:pt idx="33456">
                  <c:v>-18.437999999999988</c:v>
                </c:pt>
                <c:pt idx="33457">
                  <c:v>-18.435999999999993</c:v>
                </c:pt>
                <c:pt idx="33458">
                  <c:v>-18.433999999999997</c:v>
                </c:pt>
                <c:pt idx="33459">
                  <c:v>-18.431999999999988</c:v>
                </c:pt>
                <c:pt idx="33460">
                  <c:v>-18.429999999999993</c:v>
                </c:pt>
                <c:pt idx="33461">
                  <c:v>-18.427999999999997</c:v>
                </c:pt>
                <c:pt idx="33462">
                  <c:v>-18.425999999999988</c:v>
                </c:pt>
                <c:pt idx="33463">
                  <c:v>-18.423999999999992</c:v>
                </c:pt>
                <c:pt idx="33464">
                  <c:v>-18.421999999999997</c:v>
                </c:pt>
                <c:pt idx="33465">
                  <c:v>-18.419999999999987</c:v>
                </c:pt>
                <c:pt idx="33466">
                  <c:v>-18.417999999999992</c:v>
                </c:pt>
                <c:pt idx="33467">
                  <c:v>-18.415999999999997</c:v>
                </c:pt>
                <c:pt idx="33468">
                  <c:v>-18.413999999999987</c:v>
                </c:pt>
                <c:pt idx="33469">
                  <c:v>-18.411999999999992</c:v>
                </c:pt>
                <c:pt idx="33470">
                  <c:v>-18.409999999999997</c:v>
                </c:pt>
                <c:pt idx="33471">
                  <c:v>-18.408000000000001</c:v>
                </c:pt>
                <c:pt idx="33472">
                  <c:v>-18.405999999999992</c:v>
                </c:pt>
                <c:pt idx="33473">
                  <c:v>-18.403999999999996</c:v>
                </c:pt>
                <c:pt idx="33474">
                  <c:v>-18.402000000000001</c:v>
                </c:pt>
                <c:pt idx="33475">
                  <c:v>-18.399999999999991</c:v>
                </c:pt>
                <c:pt idx="33476">
                  <c:v>-18.397999999999996</c:v>
                </c:pt>
                <c:pt idx="33477">
                  <c:v>-18.396000000000001</c:v>
                </c:pt>
                <c:pt idx="33478">
                  <c:v>-18.393999999999991</c:v>
                </c:pt>
                <c:pt idx="33479">
                  <c:v>-18.391999999999996</c:v>
                </c:pt>
                <c:pt idx="33480">
                  <c:v>-18.39</c:v>
                </c:pt>
                <c:pt idx="33481">
                  <c:v>-18.387999999999991</c:v>
                </c:pt>
                <c:pt idx="33482">
                  <c:v>-18.385999999999996</c:v>
                </c:pt>
                <c:pt idx="33483">
                  <c:v>-18.384</c:v>
                </c:pt>
                <c:pt idx="33484">
                  <c:v>-18.381999999999991</c:v>
                </c:pt>
                <c:pt idx="33485">
                  <c:v>-18.379999999999995</c:v>
                </c:pt>
                <c:pt idx="33486">
                  <c:v>-18.378</c:v>
                </c:pt>
                <c:pt idx="33487">
                  <c:v>-18.375999999999991</c:v>
                </c:pt>
                <c:pt idx="33488">
                  <c:v>-18.373999999999995</c:v>
                </c:pt>
                <c:pt idx="33489">
                  <c:v>-18.372</c:v>
                </c:pt>
                <c:pt idx="33490">
                  <c:v>-18.36999999999999</c:v>
                </c:pt>
                <c:pt idx="33491">
                  <c:v>-18.367999999999995</c:v>
                </c:pt>
                <c:pt idx="33492">
                  <c:v>-18.366</c:v>
                </c:pt>
                <c:pt idx="33493">
                  <c:v>-18.36399999999999</c:v>
                </c:pt>
                <c:pt idx="33494">
                  <c:v>-18.361999999999995</c:v>
                </c:pt>
                <c:pt idx="33495">
                  <c:v>-18.36</c:v>
                </c:pt>
                <c:pt idx="33496">
                  <c:v>-18.35799999999999</c:v>
                </c:pt>
                <c:pt idx="33497">
                  <c:v>-18.355999999999995</c:v>
                </c:pt>
                <c:pt idx="33498">
                  <c:v>-18.353999999999999</c:v>
                </c:pt>
                <c:pt idx="33499">
                  <c:v>-18.35199999999999</c:v>
                </c:pt>
                <c:pt idx="33500">
                  <c:v>-18.349999999999994</c:v>
                </c:pt>
                <c:pt idx="33501">
                  <c:v>-18.347999999999999</c:v>
                </c:pt>
                <c:pt idx="33502">
                  <c:v>-18.345999999999989</c:v>
                </c:pt>
                <c:pt idx="33503">
                  <c:v>-18.343999999999994</c:v>
                </c:pt>
                <c:pt idx="33504">
                  <c:v>-18.341999999999999</c:v>
                </c:pt>
                <c:pt idx="33505">
                  <c:v>-18.339999999999989</c:v>
                </c:pt>
                <c:pt idx="33506">
                  <c:v>-18.337999999999994</c:v>
                </c:pt>
                <c:pt idx="33507">
                  <c:v>-18.335999999999999</c:v>
                </c:pt>
                <c:pt idx="33508">
                  <c:v>-18.333999999999989</c:v>
                </c:pt>
                <c:pt idx="33509">
                  <c:v>-18.331999999999994</c:v>
                </c:pt>
                <c:pt idx="33510">
                  <c:v>-18.329999999999998</c:v>
                </c:pt>
                <c:pt idx="33511">
                  <c:v>-18.327999999999989</c:v>
                </c:pt>
                <c:pt idx="33512">
                  <c:v>-18.325999999999993</c:v>
                </c:pt>
                <c:pt idx="33513">
                  <c:v>-18.323999999999998</c:v>
                </c:pt>
                <c:pt idx="33514">
                  <c:v>-18.321999999999989</c:v>
                </c:pt>
                <c:pt idx="33515">
                  <c:v>-18.319999999999993</c:v>
                </c:pt>
                <c:pt idx="33516">
                  <c:v>-18.317999999999998</c:v>
                </c:pt>
                <c:pt idx="33517">
                  <c:v>-18.315999999999988</c:v>
                </c:pt>
                <c:pt idx="33518">
                  <c:v>-18.313999999999993</c:v>
                </c:pt>
                <c:pt idx="33519">
                  <c:v>-18.311999999999998</c:v>
                </c:pt>
                <c:pt idx="33520">
                  <c:v>-18.309999999999988</c:v>
                </c:pt>
                <c:pt idx="33521">
                  <c:v>-18.307999999999993</c:v>
                </c:pt>
                <c:pt idx="33522">
                  <c:v>-18.305999999999997</c:v>
                </c:pt>
                <c:pt idx="33523">
                  <c:v>-18.303999999999988</c:v>
                </c:pt>
                <c:pt idx="33524">
                  <c:v>-18.301999999999992</c:v>
                </c:pt>
                <c:pt idx="33525">
                  <c:v>-18.299999999999997</c:v>
                </c:pt>
                <c:pt idx="33526">
                  <c:v>-18.297999999999988</c:v>
                </c:pt>
                <c:pt idx="33527">
                  <c:v>-18.295999999999992</c:v>
                </c:pt>
                <c:pt idx="33528">
                  <c:v>-18.293999999999997</c:v>
                </c:pt>
                <c:pt idx="33529">
                  <c:v>-18.291999999999987</c:v>
                </c:pt>
                <c:pt idx="33530">
                  <c:v>-18.289999999999992</c:v>
                </c:pt>
                <c:pt idx="33531">
                  <c:v>-18.287999999999997</c:v>
                </c:pt>
                <c:pt idx="33532">
                  <c:v>-18.286000000000001</c:v>
                </c:pt>
                <c:pt idx="33533">
                  <c:v>-18.283999999999992</c:v>
                </c:pt>
                <c:pt idx="33534">
                  <c:v>-18.281999999999996</c:v>
                </c:pt>
                <c:pt idx="33535">
                  <c:v>-18.28</c:v>
                </c:pt>
                <c:pt idx="33536">
                  <c:v>-18.277999999999992</c:v>
                </c:pt>
                <c:pt idx="33537">
                  <c:v>-18.275999999999996</c:v>
                </c:pt>
                <c:pt idx="33538">
                  <c:v>-18.274000000000001</c:v>
                </c:pt>
                <c:pt idx="33539">
                  <c:v>-18.271999999999991</c:v>
                </c:pt>
                <c:pt idx="33540">
                  <c:v>-18.269999999999996</c:v>
                </c:pt>
                <c:pt idx="33541">
                  <c:v>-18.268000000000001</c:v>
                </c:pt>
                <c:pt idx="33542">
                  <c:v>-18.265999999999991</c:v>
                </c:pt>
                <c:pt idx="33543">
                  <c:v>-18.263999999999996</c:v>
                </c:pt>
                <c:pt idx="33544">
                  <c:v>-18.262</c:v>
                </c:pt>
                <c:pt idx="33545">
                  <c:v>-18.259999999999991</c:v>
                </c:pt>
                <c:pt idx="33546">
                  <c:v>-18.257999999999996</c:v>
                </c:pt>
                <c:pt idx="33547">
                  <c:v>-18.256</c:v>
                </c:pt>
                <c:pt idx="33548">
                  <c:v>-18.253999999999991</c:v>
                </c:pt>
                <c:pt idx="33549">
                  <c:v>-18.251999999999995</c:v>
                </c:pt>
                <c:pt idx="33550">
                  <c:v>-18.25</c:v>
                </c:pt>
                <c:pt idx="33551">
                  <c:v>-18.24799999999999</c:v>
                </c:pt>
                <c:pt idx="33552">
                  <c:v>-18.245999999999995</c:v>
                </c:pt>
                <c:pt idx="33553">
                  <c:v>-18.244</c:v>
                </c:pt>
                <c:pt idx="33554">
                  <c:v>-18.24199999999999</c:v>
                </c:pt>
                <c:pt idx="33555">
                  <c:v>-18.239999999999995</c:v>
                </c:pt>
                <c:pt idx="33556">
                  <c:v>-18.238</c:v>
                </c:pt>
                <c:pt idx="33557">
                  <c:v>-18.23599999999999</c:v>
                </c:pt>
                <c:pt idx="33558">
                  <c:v>-18.233999999999995</c:v>
                </c:pt>
                <c:pt idx="33559">
                  <c:v>-18.231999999999999</c:v>
                </c:pt>
                <c:pt idx="33560">
                  <c:v>-18.22999999999999</c:v>
                </c:pt>
                <c:pt idx="33561">
                  <c:v>-18.227999999999994</c:v>
                </c:pt>
                <c:pt idx="33562">
                  <c:v>-18.225999999999999</c:v>
                </c:pt>
                <c:pt idx="33563">
                  <c:v>-18.22399999999999</c:v>
                </c:pt>
                <c:pt idx="33564">
                  <c:v>-18.221999999999994</c:v>
                </c:pt>
                <c:pt idx="33565">
                  <c:v>-18.22</c:v>
                </c:pt>
                <c:pt idx="33566">
                  <c:v>-18.217999999999989</c:v>
                </c:pt>
                <c:pt idx="33567">
                  <c:v>-18.215999999999994</c:v>
                </c:pt>
                <c:pt idx="33568">
                  <c:v>-18.213999999999999</c:v>
                </c:pt>
                <c:pt idx="33569">
                  <c:v>-18.211999999999989</c:v>
                </c:pt>
                <c:pt idx="33570">
                  <c:v>-18.209999999999994</c:v>
                </c:pt>
                <c:pt idx="33571">
                  <c:v>-18.207999999999998</c:v>
                </c:pt>
                <c:pt idx="33572">
                  <c:v>-18.205999999999989</c:v>
                </c:pt>
                <c:pt idx="33573">
                  <c:v>-18.203999999999994</c:v>
                </c:pt>
                <c:pt idx="33574">
                  <c:v>-18.201999999999998</c:v>
                </c:pt>
                <c:pt idx="33575">
                  <c:v>-18.199999999999989</c:v>
                </c:pt>
                <c:pt idx="33576">
                  <c:v>-18.197999999999993</c:v>
                </c:pt>
                <c:pt idx="33577">
                  <c:v>-18.195999999999998</c:v>
                </c:pt>
                <c:pt idx="33578">
                  <c:v>-18.193999999999988</c:v>
                </c:pt>
                <c:pt idx="33579">
                  <c:v>-18.191999999999993</c:v>
                </c:pt>
                <c:pt idx="33580">
                  <c:v>-18.189999999999998</c:v>
                </c:pt>
                <c:pt idx="33581">
                  <c:v>-18.187999999999988</c:v>
                </c:pt>
                <c:pt idx="33582">
                  <c:v>-18.185999999999993</c:v>
                </c:pt>
                <c:pt idx="33583">
                  <c:v>-18.183999999999997</c:v>
                </c:pt>
                <c:pt idx="33584">
                  <c:v>-18.181999999999988</c:v>
                </c:pt>
                <c:pt idx="33585">
                  <c:v>-18.179999999999993</c:v>
                </c:pt>
                <c:pt idx="33586">
                  <c:v>-18.177999999999997</c:v>
                </c:pt>
                <c:pt idx="33587">
                  <c:v>-18.175999999999988</c:v>
                </c:pt>
                <c:pt idx="33588">
                  <c:v>-18.173999999999992</c:v>
                </c:pt>
                <c:pt idx="33589">
                  <c:v>-18.171999999999997</c:v>
                </c:pt>
                <c:pt idx="33590">
                  <c:v>-18.169999999999987</c:v>
                </c:pt>
                <c:pt idx="33591">
                  <c:v>-18.167999999999992</c:v>
                </c:pt>
                <c:pt idx="33592">
                  <c:v>-18.165999999999997</c:v>
                </c:pt>
                <c:pt idx="33593">
                  <c:v>-18.163999999999987</c:v>
                </c:pt>
                <c:pt idx="33594">
                  <c:v>-18.161999999999992</c:v>
                </c:pt>
                <c:pt idx="33595">
                  <c:v>-18.159999999999997</c:v>
                </c:pt>
                <c:pt idx="33596">
                  <c:v>-18.158000000000001</c:v>
                </c:pt>
                <c:pt idx="33597">
                  <c:v>-18.155999999999992</c:v>
                </c:pt>
                <c:pt idx="33598">
                  <c:v>-18.153999999999996</c:v>
                </c:pt>
                <c:pt idx="33599">
                  <c:v>-18.152000000000001</c:v>
                </c:pt>
                <c:pt idx="33600">
                  <c:v>-18.149999999999991</c:v>
                </c:pt>
                <c:pt idx="33601">
                  <c:v>-18.147999999999996</c:v>
                </c:pt>
                <c:pt idx="33602">
                  <c:v>-18.146000000000001</c:v>
                </c:pt>
                <c:pt idx="33603">
                  <c:v>-18.143999999999991</c:v>
                </c:pt>
                <c:pt idx="33604">
                  <c:v>-18.141999999999996</c:v>
                </c:pt>
                <c:pt idx="33605">
                  <c:v>-18.14</c:v>
                </c:pt>
                <c:pt idx="33606">
                  <c:v>-18.137999999999991</c:v>
                </c:pt>
                <c:pt idx="33607">
                  <c:v>-18.135999999999996</c:v>
                </c:pt>
                <c:pt idx="33608">
                  <c:v>-18.134</c:v>
                </c:pt>
                <c:pt idx="33609">
                  <c:v>-18.131999999999991</c:v>
                </c:pt>
                <c:pt idx="33610">
                  <c:v>-18.129999999999995</c:v>
                </c:pt>
                <c:pt idx="33611">
                  <c:v>-18.128</c:v>
                </c:pt>
                <c:pt idx="33612">
                  <c:v>-18.125999999999991</c:v>
                </c:pt>
                <c:pt idx="33613">
                  <c:v>-18.123999999999995</c:v>
                </c:pt>
                <c:pt idx="33614">
                  <c:v>-18.122</c:v>
                </c:pt>
                <c:pt idx="33615">
                  <c:v>-18.11999999999999</c:v>
                </c:pt>
                <c:pt idx="33616">
                  <c:v>-18.117999999999995</c:v>
                </c:pt>
                <c:pt idx="33617">
                  <c:v>-18.116</c:v>
                </c:pt>
                <c:pt idx="33618">
                  <c:v>-18.11399999999999</c:v>
                </c:pt>
                <c:pt idx="33619">
                  <c:v>-18.111999999999995</c:v>
                </c:pt>
                <c:pt idx="33620">
                  <c:v>-18.11</c:v>
                </c:pt>
                <c:pt idx="33621">
                  <c:v>-18.10799999999999</c:v>
                </c:pt>
                <c:pt idx="33622">
                  <c:v>-18.105999999999995</c:v>
                </c:pt>
                <c:pt idx="33623">
                  <c:v>-18.103999999999999</c:v>
                </c:pt>
                <c:pt idx="33624">
                  <c:v>-18.10199999999999</c:v>
                </c:pt>
                <c:pt idx="33625">
                  <c:v>-18.099999999999994</c:v>
                </c:pt>
                <c:pt idx="33626">
                  <c:v>-18.097999999999999</c:v>
                </c:pt>
                <c:pt idx="33627">
                  <c:v>-18.095999999999989</c:v>
                </c:pt>
                <c:pt idx="33628">
                  <c:v>-18.093999999999994</c:v>
                </c:pt>
                <c:pt idx="33629">
                  <c:v>-18.091999999999999</c:v>
                </c:pt>
                <c:pt idx="33630">
                  <c:v>-18.089999999999989</c:v>
                </c:pt>
                <c:pt idx="33631">
                  <c:v>-18.087999999999994</c:v>
                </c:pt>
                <c:pt idx="33632">
                  <c:v>-18.085999999999999</c:v>
                </c:pt>
                <c:pt idx="33633">
                  <c:v>-18.083999999999989</c:v>
                </c:pt>
                <c:pt idx="33634">
                  <c:v>-18.081999999999994</c:v>
                </c:pt>
                <c:pt idx="33635">
                  <c:v>-18.079999999999998</c:v>
                </c:pt>
                <c:pt idx="33636">
                  <c:v>-18.077999999999989</c:v>
                </c:pt>
                <c:pt idx="33637">
                  <c:v>-18.075999999999993</c:v>
                </c:pt>
                <c:pt idx="33638">
                  <c:v>-18.073999999999998</c:v>
                </c:pt>
                <c:pt idx="33639">
                  <c:v>-18.071999999999989</c:v>
                </c:pt>
                <c:pt idx="33640">
                  <c:v>-18.069999999999993</c:v>
                </c:pt>
                <c:pt idx="33641">
                  <c:v>-18.067999999999998</c:v>
                </c:pt>
                <c:pt idx="33642">
                  <c:v>-18.065999999999988</c:v>
                </c:pt>
                <c:pt idx="33643">
                  <c:v>-18.063999999999993</c:v>
                </c:pt>
                <c:pt idx="33644">
                  <c:v>-18.061999999999998</c:v>
                </c:pt>
                <c:pt idx="33645">
                  <c:v>-18.059999999999988</c:v>
                </c:pt>
                <c:pt idx="33646">
                  <c:v>-18.057999999999993</c:v>
                </c:pt>
                <c:pt idx="33647">
                  <c:v>-18.055999999999997</c:v>
                </c:pt>
                <c:pt idx="33648">
                  <c:v>-18.053999999999988</c:v>
                </c:pt>
                <c:pt idx="33649">
                  <c:v>-18.051999999999992</c:v>
                </c:pt>
                <c:pt idx="33650">
                  <c:v>-18.049999999999997</c:v>
                </c:pt>
                <c:pt idx="33651">
                  <c:v>-18.047999999999988</c:v>
                </c:pt>
                <c:pt idx="33652">
                  <c:v>-18.045999999999992</c:v>
                </c:pt>
                <c:pt idx="33653">
                  <c:v>-18.043999999999997</c:v>
                </c:pt>
                <c:pt idx="33654">
                  <c:v>-18.041999999999987</c:v>
                </c:pt>
                <c:pt idx="33655">
                  <c:v>-18.039999999999992</c:v>
                </c:pt>
                <c:pt idx="33656">
                  <c:v>-18.037999999999997</c:v>
                </c:pt>
                <c:pt idx="33657">
                  <c:v>-18.036000000000001</c:v>
                </c:pt>
                <c:pt idx="33658">
                  <c:v>-18.033999999999992</c:v>
                </c:pt>
                <c:pt idx="33659">
                  <c:v>-18.031999999999996</c:v>
                </c:pt>
                <c:pt idx="33660">
                  <c:v>-18.03</c:v>
                </c:pt>
                <c:pt idx="33661">
                  <c:v>-18.027999999999992</c:v>
                </c:pt>
                <c:pt idx="33662">
                  <c:v>-18.025999999999996</c:v>
                </c:pt>
                <c:pt idx="33663">
                  <c:v>-18.024000000000001</c:v>
                </c:pt>
                <c:pt idx="33664">
                  <c:v>-18.021999999999991</c:v>
                </c:pt>
                <c:pt idx="33665">
                  <c:v>-18.019999999999996</c:v>
                </c:pt>
                <c:pt idx="33666">
                  <c:v>-18.018000000000001</c:v>
                </c:pt>
                <c:pt idx="33667">
                  <c:v>-18.015999999999991</c:v>
                </c:pt>
                <c:pt idx="33668">
                  <c:v>-18.013999999999996</c:v>
                </c:pt>
                <c:pt idx="33669">
                  <c:v>-18.012</c:v>
                </c:pt>
                <c:pt idx="33670">
                  <c:v>-18.009999999999991</c:v>
                </c:pt>
                <c:pt idx="33671">
                  <c:v>-18.007999999999996</c:v>
                </c:pt>
                <c:pt idx="33672">
                  <c:v>-18.006</c:v>
                </c:pt>
                <c:pt idx="33673">
                  <c:v>-18.003999999999991</c:v>
                </c:pt>
                <c:pt idx="33674">
                  <c:v>-18.001999999999995</c:v>
                </c:pt>
                <c:pt idx="33675">
                  <c:v>-18</c:v>
                </c:pt>
                <c:pt idx="33676">
                  <c:v>-17.99799999999999</c:v>
                </c:pt>
                <c:pt idx="33677">
                  <c:v>-17.995999999999995</c:v>
                </c:pt>
                <c:pt idx="33678">
                  <c:v>-17.994</c:v>
                </c:pt>
                <c:pt idx="33679">
                  <c:v>-17.99199999999999</c:v>
                </c:pt>
                <c:pt idx="33680">
                  <c:v>-17.989999999999995</c:v>
                </c:pt>
                <c:pt idx="33681">
                  <c:v>-17.988</c:v>
                </c:pt>
                <c:pt idx="33682">
                  <c:v>-17.98599999999999</c:v>
                </c:pt>
                <c:pt idx="33683">
                  <c:v>-17.983999999999995</c:v>
                </c:pt>
                <c:pt idx="33684">
                  <c:v>-17.981999999999999</c:v>
                </c:pt>
                <c:pt idx="33685">
                  <c:v>-17.97999999999999</c:v>
                </c:pt>
                <c:pt idx="33686">
                  <c:v>-17.977999999999994</c:v>
                </c:pt>
                <c:pt idx="33687">
                  <c:v>-17.975999999999999</c:v>
                </c:pt>
                <c:pt idx="33688">
                  <c:v>-17.97399999999999</c:v>
                </c:pt>
                <c:pt idx="33689">
                  <c:v>-17.971999999999994</c:v>
                </c:pt>
                <c:pt idx="33690">
                  <c:v>-17.97</c:v>
                </c:pt>
                <c:pt idx="33691">
                  <c:v>-17.967999999999989</c:v>
                </c:pt>
                <c:pt idx="33692">
                  <c:v>-17.965999999999994</c:v>
                </c:pt>
                <c:pt idx="33693">
                  <c:v>-17.963999999999999</c:v>
                </c:pt>
                <c:pt idx="33694">
                  <c:v>-17.961999999999989</c:v>
                </c:pt>
                <c:pt idx="33695">
                  <c:v>-17.959999999999994</c:v>
                </c:pt>
                <c:pt idx="33696">
                  <c:v>-17.957999999999998</c:v>
                </c:pt>
                <c:pt idx="33697">
                  <c:v>-17.955999999999989</c:v>
                </c:pt>
                <c:pt idx="33698">
                  <c:v>-17.953999999999994</c:v>
                </c:pt>
                <c:pt idx="33699">
                  <c:v>-17.951999999999998</c:v>
                </c:pt>
                <c:pt idx="33700">
                  <c:v>-17.949999999999989</c:v>
                </c:pt>
                <c:pt idx="33701">
                  <c:v>-17.947999999999993</c:v>
                </c:pt>
                <c:pt idx="33702">
                  <c:v>-17.945999999999998</c:v>
                </c:pt>
                <c:pt idx="33703">
                  <c:v>-17.943999999999988</c:v>
                </c:pt>
                <c:pt idx="33704">
                  <c:v>-17.941999999999993</c:v>
                </c:pt>
                <c:pt idx="33705">
                  <c:v>-17.939999999999998</c:v>
                </c:pt>
                <c:pt idx="33706">
                  <c:v>-17.937999999999988</c:v>
                </c:pt>
                <c:pt idx="33707">
                  <c:v>-17.935999999999993</c:v>
                </c:pt>
                <c:pt idx="33708">
                  <c:v>-17.933999999999997</c:v>
                </c:pt>
                <c:pt idx="33709">
                  <c:v>-17.931999999999988</c:v>
                </c:pt>
                <c:pt idx="33710">
                  <c:v>-17.929999999999993</c:v>
                </c:pt>
                <c:pt idx="33711">
                  <c:v>-17.927999999999997</c:v>
                </c:pt>
                <c:pt idx="33712">
                  <c:v>-17.925999999999988</c:v>
                </c:pt>
                <c:pt idx="33713">
                  <c:v>-17.923999999999992</c:v>
                </c:pt>
                <c:pt idx="33714">
                  <c:v>-17.921999999999997</c:v>
                </c:pt>
                <c:pt idx="33715">
                  <c:v>-17.919999999999987</c:v>
                </c:pt>
                <c:pt idx="33716">
                  <c:v>-17.917999999999992</c:v>
                </c:pt>
                <c:pt idx="33717">
                  <c:v>-17.915999999999997</c:v>
                </c:pt>
                <c:pt idx="33718">
                  <c:v>-17.913999999999987</c:v>
                </c:pt>
                <c:pt idx="33719">
                  <c:v>-17.911999999999992</c:v>
                </c:pt>
                <c:pt idx="33720">
                  <c:v>-17.909999999999997</c:v>
                </c:pt>
                <c:pt idx="33721">
                  <c:v>-17.908000000000001</c:v>
                </c:pt>
                <c:pt idx="33722">
                  <c:v>-17.905999999999992</c:v>
                </c:pt>
                <c:pt idx="33723">
                  <c:v>-17.903999999999996</c:v>
                </c:pt>
                <c:pt idx="33724">
                  <c:v>-17.902000000000001</c:v>
                </c:pt>
                <c:pt idx="33725">
                  <c:v>-17.899999999999991</c:v>
                </c:pt>
                <c:pt idx="33726">
                  <c:v>-17.897999999999996</c:v>
                </c:pt>
                <c:pt idx="33727">
                  <c:v>-17.896000000000001</c:v>
                </c:pt>
                <c:pt idx="33728">
                  <c:v>-17.893999999999991</c:v>
                </c:pt>
                <c:pt idx="33729">
                  <c:v>-17.891999999999996</c:v>
                </c:pt>
                <c:pt idx="33730">
                  <c:v>-17.89</c:v>
                </c:pt>
                <c:pt idx="33731">
                  <c:v>-17.887999999999991</c:v>
                </c:pt>
                <c:pt idx="33732">
                  <c:v>-17.885999999999996</c:v>
                </c:pt>
                <c:pt idx="33733">
                  <c:v>-17.884</c:v>
                </c:pt>
                <c:pt idx="33734">
                  <c:v>-17.881999999999991</c:v>
                </c:pt>
                <c:pt idx="33735">
                  <c:v>-17.879999999999995</c:v>
                </c:pt>
                <c:pt idx="33736">
                  <c:v>-17.878</c:v>
                </c:pt>
                <c:pt idx="33737">
                  <c:v>-17.875999999999991</c:v>
                </c:pt>
                <c:pt idx="33738">
                  <c:v>-17.873999999999995</c:v>
                </c:pt>
                <c:pt idx="33739">
                  <c:v>-17.872</c:v>
                </c:pt>
                <c:pt idx="33740">
                  <c:v>-17.86999999999999</c:v>
                </c:pt>
                <c:pt idx="33741">
                  <c:v>-17.867999999999995</c:v>
                </c:pt>
                <c:pt idx="33742">
                  <c:v>-17.866</c:v>
                </c:pt>
                <c:pt idx="33743">
                  <c:v>-17.86399999999999</c:v>
                </c:pt>
                <c:pt idx="33744">
                  <c:v>-17.861999999999995</c:v>
                </c:pt>
                <c:pt idx="33745">
                  <c:v>-17.86</c:v>
                </c:pt>
                <c:pt idx="33746">
                  <c:v>-17.85799999999999</c:v>
                </c:pt>
                <c:pt idx="33747">
                  <c:v>-17.855999999999995</c:v>
                </c:pt>
                <c:pt idx="33748">
                  <c:v>-17.853999999999999</c:v>
                </c:pt>
                <c:pt idx="33749">
                  <c:v>-17.85199999999999</c:v>
                </c:pt>
                <c:pt idx="33750">
                  <c:v>-17.849999999999994</c:v>
                </c:pt>
                <c:pt idx="33751">
                  <c:v>-17.847999999999999</c:v>
                </c:pt>
                <c:pt idx="33752">
                  <c:v>-17.845999999999989</c:v>
                </c:pt>
                <c:pt idx="33753">
                  <c:v>-17.843999999999994</c:v>
                </c:pt>
                <c:pt idx="33754">
                  <c:v>-17.841999999999999</c:v>
                </c:pt>
                <c:pt idx="33755">
                  <c:v>-17.839999999999989</c:v>
                </c:pt>
                <c:pt idx="33756">
                  <c:v>-17.837999999999994</c:v>
                </c:pt>
                <c:pt idx="33757">
                  <c:v>-17.835999999999999</c:v>
                </c:pt>
                <c:pt idx="33758">
                  <c:v>-17.833999999999989</c:v>
                </c:pt>
                <c:pt idx="33759">
                  <c:v>-17.831999999999994</c:v>
                </c:pt>
                <c:pt idx="33760">
                  <c:v>-17.829999999999998</c:v>
                </c:pt>
                <c:pt idx="33761">
                  <c:v>-17.827999999999989</c:v>
                </c:pt>
                <c:pt idx="33762">
                  <c:v>-17.825999999999993</c:v>
                </c:pt>
                <c:pt idx="33763">
                  <c:v>-17.823999999999998</c:v>
                </c:pt>
                <c:pt idx="33764">
                  <c:v>-17.821999999999989</c:v>
                </c:pt>
                <c:pt idx="33765">
                  <c:v>-17.819999999999993</c:v>
                </c:pt>
                <c:pt idx="33766">
                  <c:v>-17.817999999999998</c:v>
                </c:pt>
                <c:pt idx="33767">
                  <c:v>-17.815999999999988</c:v>
                </c:pt>
                <c:pt idx="33768">
                  <c:v>-17.813999999999993</c:v>
                </c:pt>
                <c:pt idx="33769">
                  <c:v>-17.811999999999998</c:v>
                </c:pt>
                <c:pt idx="33770">
                  <c:v>-17.809999999999988</c:v>
                </c:pt>
                <c:pt idx="33771">
                  <c:v>-17.807999999999993</c:v>
                </c:pt>
                <c:pt idx="33772">
                  <c:v>-17.805999999999997</c:v>
                </c:pt>
                <c:pt idx="33773">
                  <c:v>-17.803999999999988</c:v>
                </c:pt>
                <c:pt idx="33774">
                  <c:v>-17.801999999999992</c:v>
                </c:pt>
                <c:pt idx="33775">
                  <c:v>-17.799999999999997</c:v>
                </c:pt>
                <c:pt idx="33776">
                  <c:v>-17.797999999999988</c:v>
                </c:pt>
                <c:pt idx="33777">
                  <c:v>-17.795999999999992</c:v>
                </c:pt>
                <c:pt idx="33778">
                  <c:v>-17.793999999999997</c:v>
                </c:pt>
                <c:pt idx="33779">
                  <c:v>-17.791999999999987</c:v>
                </c:pt>
                <c:pt idx="33780">
                  <c:v>-17.789999999999992</c:v>
                </c:pt>
                <c:pt idx="33781">
                  <c:v>-17.787999999999997</c:v>
                </c:pt>
                <c:pt idx="33782">
                  <c:v>-17.786000000000001</c:v>
                </c:pt>
                <c:pt idx="33783">
                  <c:v>-17.783999999999992</c:v>
                </c:pt>
                <c:pt idx="33784">
                  <c:v>-17.781999999999996</c:v>
                </c:pt>
                <c:pt idx="33785">
                  <c:v>-17.78</c:v>
                </c:pt>
                <c:pt idx="33786">
                  <c:v>-17.777999999999992</c:v>
                </c:pt>
                <c:pt idx="33787">
                  <c:v>-17.775999999999996</c:v>
                </c:pt>
                <c:pt idx="33788">
                  <c:v>-17.774000000000001</c:v>
                </c:pt>
                <c:pt idx="33789">
                  <c:v>-17.771999999999991</c:v>
                </c:pt>
                <c:pt idx="33790">
                  <c:v>-17.769999999999996</c:v>
                </c:pt>
                <c:pt idx="33791">
                  <c:v>-17.768000000000001</c:v>
                </c:pt>
                <c:pt idx="33792">
                  <c:v>-17.765999999999991</c:v>
                </c:pt>
                <c:pt idx="33793">
                  <c:v>-17.763999999999996</c:v>
                </c:pt>
                <c:pt idx="33794">
                  <c:v>-17.762</c:v>
                </c:pt>
                <c:pt idx="33795">
                  <c:v>-17.759999999999991</c:v>
                </c:pt>
                <c:pt idx="33796">
                  <c:v>-17.757999999999996</c:v>
                </c:pt>
                <c:pt idx="33797">
                  <c:v>-17.756</c:v>
                </c:pt>
                <c:pt idx="33798">
                  <c:v>-17.753999999999991</c:v>
                </c:pt>
                <c:pt idx="33799">
                  <c:v>-17.751999999999995</c:v>
                </c:pt>
                <c:pt idx="33800">
                  <c:v>-17.75</c:v>
                </c:pt>
                <c:pt idx="33801">
                  <c:v>-17.74799999999999</c:v>
                </c:pt>
                <c:pt idx="33802">
                  <c:v>-17.745999999999995</c:v>
                </c:pt>
                <c:pt idx="33803">
                  <c:v>-17.744</c:v>
                </c:pt>
                <c:pt idx="33804">
                  <c:v>-17.74199999999999</c:v>
                </c:pt>
                <c:pt idx="33805">
                  <c:v>-17.739999999999995</c:v>
                </c:pt>
                <c:pt idx="33806">
                  <c:v>-17.738</c:v>
                </c:pt>
                <c:pt idx="33807">
                  <c:v>-17.73599999999999</c:v>
                </c:pt>
                <c:pt idx="33808">
                  <c:v>-17.733999999999995</c:v>
                </c:pt>
                <c:pt idx="33809">
                  <c:v>-17.731999999999999</c:v>
                </c:pt>
                <c:pt idx="33810">
                  <c:v>-17.72999999999999</c:v>
                </c:pt>
                <c:pt idx="33811">
                  <c:v>-17.727999999999994</c:v>
                </c:pt>
                <c:pt idx="33812">
                  <c:v>-17.725999999999999</c:v>
                </c:pt>
                <c:pt idx="33813">
                  <c:v>-17.72399999999999</c:v>
                </c:pt>
                <c:pt idx="33814">
                  <c:v>-17.721999999999994</c:v>
                </c:pt>
                <c:pt idx="33815">
                  <c:v>-17.72</c:v>
                </c:pt>
                <c:pt idx="33816">
                  <c:v>-17.717999999999989</c:v>
                </c:pt>
                <c:pt idx="33817">
                  <c:v>-17.715999999999994</c:v>
                </c:pt>
                <c:pt idx="33818">
                  <c:v>-17.713999999999999</c:v>
                </c:pt>
                <c:pt idx="33819">
                  <c:v>-17.711999999999989</c:v>
                </c:pt>
                <c:pt idx="33820">
                  <c:v>-17.709999999999994</c:v>
                </c:pt>
                <c:pt idx="33821">
                  <c:v>-17.707999999999998</c:v>
                </c:pt>
                <c:pt idx="33822">
                  <c:v>-17.705999999999989</c:v>
                </c:pt>
                <c:pt idx="33823">
                  <c:v>-17.703999999999994</c:v>
                </c:pt>
                <c:pt idx="33824">
                  <c:v>-17.701999999999998</c:v>
                </c:pt>
                <c:pt idx="33825">
                  <c:v>-17.699999999999989</c:v>
                </c:pt>
                <c:pt idx="33826">
                  <c:v>-17.697999999999993</c:v>
                </c:pt>
                <c:pt idx="33827">
                  <c:v>-17.695999999999998</c:v>
                </c:pt>
                <c:pt idx="33828">
                  <c:v>-17.693999999999988</c:v>
                </c:pt>
                <c:pt idx="33829">
                  <c:v>-17.691999999999993</c:v>
                </c:pt>
                <c:pt idx="33830">
                  <c:v>-17.689999999999998</c:v>
                </c:pt>
                <c:pt idx="33831">
                  <c:v>-17.687999999999988</c:v>
                </c:pt>
                <c:pt idx="33832">
                  <c:v>-17.685999999999993</c:v>
                </c:pt>
                <c:pt idx="33833">
                  <c:v>-17.683999999999997</c:v>
                </c:pt>
                <c:pt idx="33834">
                  <c:v>-17.681999999999988</c:v>
                </c:pt>
                <c:pt idx="33835">
                  <c:v>-17.679999999999993</c:v>
                </c:pt>
                <c:pt idx="33836">
                  <c:v>-17.677999999999997</c:v>
                </c:pt>
                <c:pt idx="33837">
                  <c:v>-17.675999999999988</c:v>
                </c:pt>
                <c:pt idx="33838">
                  <c:v>-17.673999999999992</c:v>
                </c:pt>
                <c:pt idx="33839">
                  <c:v>-17.671999999999997</c:v>
                </c:pt>
                <c:pt idx="33840">
                  <c:v>-17.669999999999987</c:v>
                </c:pt>
                <c:pt idx="33841">
                  <c:v>-17.667999999999992</c:v>
                </c:pt>
                <c:pt idx="33842">
                  <c:v>-17.665999999999997</c:v>
                </c:pt>
                <c:pt idx="33843">
                  <c:v>-17.663999999999987</c:v>
                </c:pt>
                <c:pt idx="33844">
                  <c:v>-17.661999999999992</c:v>
                </c:pt>
                <c:pt idx="33845">
                  <c:v>-17.659999999999997</c:v>
                </c:pt>
                <c:pt idx="33846">
                  <c:v>-17.658000000000001</c:v>
                </c:pt>
                <c:pt idx="33847">
                  <c:v>-17.655999999999992</c:v>
                </c:pt>
                <c:pt idx="33848">
                  <c:v>-17.653999999999996</c:v>
                </c:pt>
                <c:pt idx="33849">
                  <c:v>-17.652000000000001</c:v>
                </c:pt>
                <c:pt idx="33850">
                  <c:v>-17.649999999999991</c:v>
                </c:pt>
                <c:pt idx="33851">
                  <c:v>-17.647999999999996</c:v>
                </c:pt>
                <c:pt idx="33852">
                  <c:v>-17.646000000000001</c:v>
                </c:pt>
                <c:pt idx="33853">
                  <c:v>-17.643999999999991</c:v>
                </c:pt>
                <c:pt idx="33854">
                  <c:v>-17.641999999999996</c:v>
                </c:pt>
                <c:pt idx="33855">
                  <c:v>-17.64</c:v>
                </c:pt>
                <c:pt idx="33856">
                  <c:v>-17.637999999999991</c:v>
                </c:pt>
                <c:pt idx="33857">
                  <c:v>-17.635999999999996</c:v>
                </c:pt>
                <c:pt idx="33858">
                  <c:v>-17.634</c:v>
                </c:pt>
                <c:pt idx="33859">
                  <c:v>-17.631999999999991</c:v>
                </c:pt>
                <c:pt idx="33860">
                  <c:v>-17.629999999999995</c:v>
                </c:pt>
                <c:pt idx="33861">
                  <c:v>-17.628</c:v>
                </c:pt>
                <c:pt idx="33862">
                  <c:v>-17.625999999999991</c:v>
                </c:pt>
                <c:pt idx="33863">
                  <c:v>-17.623999999999995</c:v>
                </c:pt>
                <c:pt idx="33864">
                  <c:v>-17.622</c:v>
                </c:pt>
                <c:pt idx="33865">
                  <c:v>-17.61999999999999</c:v>
                </c:pt>
                <c:pt idx="33866">
                  <c:v>-17.617999999999995</c:v>
                </c:pt>
                <c:pt idx="33867">
                  <c:v>-17.616</c:v>
                </c:pt>
                <c:pt idx="33868">
                  <c:v>-17.61399999999999</c:v>
                </c:pt>
                <c:pt idx="33869">
                  <c:v>-17.611999999999995</c:v>
                </c:pt>
                <c:pt idx="33870">
                  <c:v>-17.61</c:v>
                </c:pt>
                <c:pt idx="33871">
                  <c:v>-17.60799999999999</c:v>
                </c:pt>
                <c:pt idx="33872">
                  <c:v>-17.605999999999995</c:v>
                </c:pt>
                <c:pt idx="33873">
                  <c:v>-17.603999999999999</c:v>
                </c:pt>
                <c:pt idx="33874">
                  <c:v>-17.60199999999999</c:v>
                </c:pt>
                <c:pt idx="33875">
                  <c:v>-17.599999999999994</c:v>
                </c:pt>
                <c:pt idx="33876">
                  <c:v>-17.597999999999999</c:v>
                </c:pt>
                <c:pt idx="33877">
                  <c:v>-17.595999999999989</c:v>
                </c:pt>
                <c:pt idx="33878">
                  <c:v>-17.593999999999994</c:v>
                </c:pt>
                <c:pt idx="33879">
                  <c:v>-17.591999999999999</c:v>
                </c:pt>
                <c:pt idx="33880">
                  <c:v>-17.589999999999989</c:v>
                </c:pt>
                <c:pt idx="33881">
                  <c:v>-17.587999999999994</c:v>
                </c:pt>
                <c:pt idx="33882">
                  <c:v>-17.585999999999999</c:v>
                </c:pt>
                <c:pt idx="33883">
                  <c:v>-17.583999999999989</c:v>
                </c:pt>
                <c:pt idx="33884">
                  <c:v>-17.581999999999994</c:v>
                </c:pt>
                <c:pt idx="33885">
                  <c:v>-17.579999999999998</c:v>
                </c:pt>
                <c:pt idx="33886">
                  <c:v>-17.577999999999989</c:v>
                </c:pt>
                <c:pt idx="33887">
                  <c:v>-17.575999999999993</c:v>
                </c:pt>
                <c:pt idx="33888">
                  <c:v>-17.573999999999998</c:v>
                </c:pt>
                <c:pt idx="33889">
                  <c:v>-17.571999999999989</c:v>
                </c:pt>
                <c:pt idx="33890">
                  <c:v>-17.569999999999993</c:v>
                </c:pt>
                <c:pt idx="33891">
                  <c:v>-17.567999999999998</c:v>
                </c:pt>
                <c:pt idx="33892">
                  <c:v>-17.565999999999988</c:v>
                </c:pt>
                <c:pt idx="33893">
                  <c:v>-17.563999999999993</c:v>
                </c:pt>
                <c:pt idx="33894">
                  <c:v>-17.561999999999998</c:v>
                </c:pt>
                <c:pt idx="33895">
                  <c:v>-17.559999999999988</c:v>
                </c:pt>
                <c:pt idx="33896">
                  <c:v>-17.557999999999993</c:v>
                </c:pt>
                <c:pt idx="33897">
                  <c:v>-17.555999999999997</c:v>
                </c:pt>
                <c:pt idx="33898">
                  <c:v>-17.553999999999988</c:v>
                </c:pt>
                <c:pt idx="33899">
                  <c:v>-17.551999999999992</c:v>
                </c:pt>
                <c:pt idx="33900">
                  <c:v>-17.549999999999997</c:v>
                </c:pt>
                <c:pt idx="33901">
                  <c:v>-17.547999999999988</c:v>
                </c:pt>
                <c:pt idx="33902">
                  <c:v>-17.545999999999992</c:v>
                </c:pt>
                <c:pt idx="33903">
                  <c:v>-17.543999999999997</c:v>
                </c:pt>
                <c:pt idx="33904">
                  <c:v>-17.541999999999987</c:v>
                </c:pt>
                <c:pt idx="33905">
                  <c:v>-17.539999999999992</c:v>
                </c:pt>
                <c:pt idx="33906">
                  <c:v>-17.537999999999997</c:v>
                </c:pt>
                <c:pt idx="33907">
                  <c:v>-17.536000000000001</c:v>
                </c:pt>
                <c:pt idx="33908">
                  <c:v>-17.533999999999992</c:v>
                </c:pt>
                <c:pt idx="33909">
                  <c:v>-17.531999999999996</c:v>
                </c:pt>
                <c:pt idx="33910">
                  <c:v>-17.53</c:v>
                </c:pt>
                <c:pt idx="33911">
                  <c:v>-17.527999999999992</c:v>
                </c:pt>
                <c:pt idx="33912">
                  <c:v>-17.525999999999996</c:v>
                </c:pt>
                <c:pt idx="33913">
                  <c:v>-17.524000000000001</c:v>
                </c:pt>
                <c:pt idx="33914">
                  <c:v>-17.521999999999991</c:v>
                </c:pt>
                <c:pt idx="33915">
                  <c:v>-17.519999999999996</c:v>
                </c:pt>
                <c:pt idx="33916">
                  <c:v>-17.518000000000001</c:v>
                </c:pt>
                <c:pt idx="33917">
                  <c:v>-17.515999999999991</c:v>
                </c:pt>
                <c:pt idx="33918">
                  <c:v>-17.513999999999996</c:v>
                </c:pt>
                <c:pt idx="33919">
                  <c:v>-17.512</c:v>
                </c:pt>
                <c:pt idx="33920">
                  <c:v>-17.509999999999991</c:v>
                </c:pt>
                <c:pt idx="33921">
                  <c:v>-17.507999999999996</c:v>
                </c:pt>
                <c:pt idx="33922">
                  <c:v>-17.506</c:v>
                </c:pt>
                <c:pt idx="33923">
                  <c:v>-17.503999999999991</c:v>
                </c:pt>
                <c:pt idx="33924">
                  <c:v>-17.501999999999995</c:v>
                </c:pt>
                <c:pt idx="33925">
                  <c:v>-17.5</c:v>
                </c:pt>
                <c:pt idx="33926">
                  <c:v>-17.49799999999999</c:v>
                </c:pt>
                <c:pt idx="33927">
                  <c:v>-17.495999999999995</c:v>
                </c:pt>
                <c:pt idx="33928">
                  <c:v>-17.494</c:v>
                </c:pt>
                <c:pt idx="33929">
                  <c:v>-17.49199999999999</c:v>
                </c:pt>
                <c:pt idx="33930">
                  <c:v>-17.489999999999995</c:v>
                </c:pt>
                <c:pt idx="33931">
                  <c:v>-17.488</c:v>
                </c:pt>
                <c:pt idx="33932">
                  <c:v>-17.48599999999999</c:v>
                </c:pt>
                <c:pt idx="33933">
                  <c:v>-17.483999999999995</c:v>
                </c:pt>
                <c:pt idx="33934">
                  <c:v>-17.481999999999999</c:v>
                </c:pt>
                <c:pt idx="33935">
                  <c:v>-17.47999999999999</c:v>
                </c:pt>
                <c:pt idx="33936">
                  <c:v>-17.477999999999994</c:v>
                </c:pt>
                <c:pt idx="33937">
                  <c:v>-17.475999999999999</c:v>
                </c:pt>
                <c:pt idx="33938">
                  <c:v>-17.47399999999999</c:v>
                </c:pt>
                <c:pt idx="33939">
                  <c:v>-17.471999999999994</c:v>
                </c:pt>
                <c:pt idx="33940">
                  <c:v>-17.47</c:v>
                </c:pt>
                <c:pt idx="33941">
                  <c:v>-17.467999999999989</c:v>
                </c:pt>
                <c:pt idx="33942">
                  <c:v>-17.465999999999994</c:v>
                </c:pt>
                <c:pt idx="33943">
                  <c:v>-17.463999999999999</c:v>
                </c:pt>
                <c:pt idx="33944">
                  <c:v>-17.461999999999989</c:v>
                </c:pt>
                <c:pt idx="33945">
                  <c:v>-17.459999999999994</c:v>
                </c:pt>
                <c:pt idx="33946">
                  <c:v>-17.457999999999998</c:v>
                </c:pt>
                <c:pt idx="33947">
                  <c:v>-17.455999999999989</c:v>
                </c:pt>
                <c:pt idx="33948">
                  <c:v>-17.453999999999994</c:v>
                </c:pt>
                <c:pt idx="33949">
                  <c:v>-17.451999999999998</c:v>
                </c:pt>
                <c:pt idx="33950">
                  <c:v>-17.449999999999989</c:v>
                </c:pt>
                <c:pt idx="33951">
                  <c:v>-17.447999999999993</c:v>
                </c:pt>
                <c:pt idx="33952">
                  <c:v>-17.445999999999998</c:v>
                </c:pt>
                <c:pt idx="33953">
                  <c:v>-17.443999999999988</c:v>
                </c:pt>
                <c:pt idx="33954">
                  <c:v>-17.441999999999993</c:v>
                </c:pt>
                <c:pt idx="33955">
                  <c:v>-17.439999999999998</c:v>
                </c:pt>
                <c:pt idx="33956">
                  <c:v>-17.437999999999988</c:v>
                </c:pt>
                <c:pt idx="33957">
                  <c:v>-17.435999999999993</c:v>
                </c:pt>
                <c:pt idx="33958">
                  <c:v>-17.433999999999997</c:v>
                </c:pt>
                <c:pt idx="33959">
                  <c:v>-17.431999999999988</c:v>
                </c:pt>
                <c:pt idx="33960">
                  <c:v>-17.429999999999993</c:v>
                </c:pt>
                <c:pt idx="33961">
                  <c:v>-17.427999999999997</c:v>
                </c:pt>
                <c:pt idx="33962">
                  <c:v>-17.425999999999988</c:v>
                </c:pt>
                <c:pt idx="33963">
                  <c:v>-17.423999999999992</c:v>
                </c:pt>
                <c:pt idx="33964">
                  <c:v>-17.421999999999997</c:v>
                </c:pt>
                <c:pt idx="33965">
                  <c:v>-17.419999999999987</c:v>
                </c:pt>
                <c:pt idx="33966">
                  <c:v>-17.417999999999992</c:v>
                </c:pt>
                <c:pt idx="33967">
                  <c:v>-17.415999999999997</c:v>
                </c:pt>
                <c:pt idx="33968">
                  <c:v>-17.413999999999987</c:v>
                </c:pt>
                <c:pt idx="33969">
                  <c:v>-17.411999999999992</c:v>
                </c:pt>
                <c:pt idx="33970">
                  <c:v>-17.409999999999997</c:v>
                </c:pt>
                <c:pt idx="33971">
                  <c:v>-17.408000000000001</c:v>
                </c:pt>
                <c:pt idx="33972">
                  <c:v>-17.405999999999992</c:v>
                </c:pt>
                <c:pt idx="33973">
                  <c:v>-17.403999999999996</c:v>
                </c:pt>
                <c:pt idx="33974">
                  <c:v>-17.402000000000001</c:v>
                </c:pt>
                <c:pt idx="33975">
                  <c:v>-17.399999999999991</c:v>
                </c:pt>
                <c:pt idx="33976">
                  <c:v>-17.397999999999996</c:v>
                </c:pt>
                <c:pt idx="33977">
                  <c:v>-17.396000000000001</c:v>
                </c:pt>
                <c:pt idx="33978">
                  <c:v>-17.393999999999991</c:v>
                </c:pt>
                <c:pt idx="33979">
                  <c:v>-17.391999999999996</c:v>
                </c:pt>
                <c:pt idx="33980">
                  <c:v>-17.39</c:v>
                </c:pt>
                <c:pt idx="33981">
                  <c:v>-17.387999999999991</c:v>
                </c:pt>
                <c:pt idx="33982">
                  <c:v>-17.385999999999996</c:v>
                </c:pt>
                <c:pt idx="33983">
                  <c:v>-17.384</c:v>
                </c:pt>
                <c:pt idx="33984">
                  <c:v>-17.381999999999991</c:v>
                </c:pt>
                <c:pt idx="33985">
                  <c:v>-17.379999999999995</c:v>
                </c:pt>
                <c:pt idx="33986">
                  <c:v>-17.378</c:v>
                </c:pt>
                <c:pt idx="33987">
                  <c:v>-17.375999999999991</c:v>
                </c:pt>
                <c:pt idx="33988">
                  <c:v>-17.373999999999995</c:v>
                </c:pt>
                <c:pt idx="33989">
                  <c:v>-17.372</c:v>
                </c:pt>
                <c:pt idx="33990">
                  <c:v>-17.36999999999999</c:v>
                </c:pt>
                <c:pt idx="33991">
                  <c:v>-17.367999999999995</c:v>
                </c:pt>
                <c:pt idx="33992">
                  <c:v>-17.366</c:v>
                </c:pt>
                <c:pt idx="33993">
                  <c:v>-17.36399999999999</c:v>
                </c:pt>
                <c:pt idx="33994">
                  <c:v>-17.361999999999995</c:v>
                </c:pt>
                <c:pt idx="33995">
                  <c:v>-17.36</c:v>
                </c:pt>
                <c:pt idx="33996">
                  <c:v>-17.35799999999999</c:v>
                </c:pt>
                <c:pt idx="33997">
                  <c:v>-17.355999999999995</c:v>
                </c:pt>
                <c:pt idx="33998">
                  <c:v>-17.353999999999999</c:v>
                </c:pt>
                <c:pt idx="33999">
                  <c:v>-17.35199999999999</c:v>
                </c:pt>
                <c:pt idx="34000">
                  <c:v>-17.349999999999994</c:v>
                </c:pt>
                <c:pt idx="34001">
                  <c:v>-17.347999999999999</c:v>
                </c:pt>
                <c:pt idx="34002">
                  <c:v>-17.345999999999989</c:v>
                </c:pt>
                <c:pt idx="34003">
                  <c:v>-17.343999999999994</c:v>
                </c:pt>
                <c:pt idx="34004">
                  <c:v>-17.341999999999999</c:v>
                </c:pt>
                <c:pt idx="34005">
                  <c:v>-17.339999999999989</c:v>
                </c:pt>
                <c:pt idx="34006">
                  <c:v>-17.337999999999994</c:v>
                </c:pt>
                <c:pt idx="34007">
                  <c:v>-17.335999999999999</c:v>
                </c:pt>
                <c:pt idx="34008">
                  <c:v>-17.333999999999989</c:v>
                </c:pt>
                <c:pt idx="34009">
                  <c:v>-17.331999999999994</c:v>
                </c:pt>
                <c:pt idx="34010">
                  <c:v>-17.329999999999998</c:v>
                </c:pt>
                <c:pt idx="34011">
                  <c:v>-17.327999999999989</c:v>
                </c:pt>
                <c:pt idx="34012">
                  <c:v>-17.325999999999993</c:v>
                </c:pt>
                <c:pt idx="34013">
                  <c:v>-17.323999999999998</c:v>
                </c:pt>
                <c:pt idx="34014">
                  <c:v>-17.321999999999989</c:v>
                </c:pt>
                <c:pt idx="34015">
                  <c:v>-17.319999999999993</c:v>
                </c:pt>
                <c:pt idx="34016">
                  <c:v>-17.317999999999998</c:v>
                </c:pt>
                <c:pt idx="34017">
                  <c:v>-17.315999999999988</c:v>
                </c:pt>
                <c:pt idx="34018">
                  <c:v>-17.313999999999993</c:v>
                </c:pt>
                <c:pt idx="34019">
                  <c:v>-17.311999999999998</c:v>
                </c:pt>
                <c:pt idx="34020">
                  <c:v>-17.309999999999988</c:v>
                </c:pt>
                <c:pt idx="34021">
                  <c:v>-17.307999999999993</c:v>
                </c:pt>
                <c:pt idx="34022">
                  <c:v>-17.305999999999997</c:v>
                </c:pt>
                <c:pt idx="34023">
                  <c:v>-17.303999999999988</c:v>
                </c:pt>
                <c:pt idx="34024">
                  <c:v>-17.301999999999992</c:v>
                </c:pt>
                <c:pt idx="34025">
                  <c:v>-17.299999999999997</c:v>
                </c:pt>
                <c:pt idx="34026">
                  <c:v>-17.297999999999988</c:v>
                </c:pt>
                <c:pt idx="34027">
                  <c:v>-17.295999999999992</c:v>
                </c:pt>
                <c:pt idx="34028">
                  <c:v>-17.293999999999997</c:v>
                </c:pt>
                <c:pt idx="34029">
                  <c:v>-17.291999999999987</c:v>
                </c:pt>
                <c:pt idx="34030">
                  <c:v>-17.289999999999992</c:v>
                </c:pt>
                <c:pt idx="34031">
                  <c:v>-17.287999999999997</c:v>
                </c:pt>
                <c:pt idx="34032">
                  <c:v>-17.286000000000001</c:v>
                </c:pt>
                <c:pt idx="34033">
                  <c:v>-17.283999999999992</c:v>
                </c:pt>
                <c:pt idx="34034">
                  <c:v>-17.281999999999996</c:v>
                </c:pt>
                <c:pt idx="34035">
                  <c:v>-17.28</c:v>
                </c:pt>
                <c:pt idx="34036">
                  <c:v>-17.277999999999992</c:v>
                </c:pt>
                <c:pt idx="34037">
                  <c:v>-17.275999999999996</c:v>
                </c:pt>
                <c:pt idx="34038">
                  <c:v>-17.274000000000001</c:v>
                </c:pt>
                <c:pt idx="34039">
                  <c:v>-17.271999999999991</c:v>
                </c:pt>
                <c:pt idx="34040">
                  <c:v>-17.269999999999996</c:v>
                </c:pt>
                <c:pt idx="34041">
                  <c:v>-17.268000000000001</c:v>
                </c:pt>
                <c:pt idx="34042">
                  <c:v>-17.265999999999991</c:v>
                </c:pt>
                <c:pt idx="34043">
                  <c:v>-17.263999999999996</c:v>
                </c:pt>
                <c:pt idx="34044">
                  <c:v>-17.262</c:v>
                </c:pt>
                <c:pt idx="34045">
                  <c:v>-17.259999999999991</c:v>
                </c:pt>
                <c:pt idx="34046">
                  <c:v>-17.257999999999996</c:v>
                </c:pt>
                <c:pt idx="34047">
                  <c:v>-17.256</c:v>
                </c:pt>
                <c:pt idx="34048">
                  <c:v>-17.253999999999991</c:v>
                </c:pt>
                <c:pt idx="34049">
                  <c:v>-17.251999999999995</c:v>
                </c:pt>
                <c:pt idx="34050">
                  <c:v>-17.25</c:v>
                </c:pt>
                <c:pt idx="34051">
                  <c:v>-17.24799999999999</c:v>
                </c:pt>
                <c:pt idx="34052">
                  <c:v>-17.245999999999995</c:v>
                </c:pt>
                <c:pt idx="34053">
                  <c:v>-17.244</c:v>
                </c:pt>
                <c:pt idx="34054">
                  <c:v>-17.24199999999999</c:v>
                </c:pt>
                <c:pt idx="34055">
                  <c:v>-17.239999999999995</c:v>
                </c:pt>
                <c:pt idx="34056">
                  <c:v>-17.238</c:v>
                </c:pt>
                <c:pt idx="34057">
                  <c:v>-17.23599999999999</c:v>
                </c:pt>
                <c:pt idx="34058">
                  <c:v>-17.233999999999995</c:v>
                </c:pt>
                <c:pt idx="34059">
                  <c:v>-17.231999999999999</c:v>
                </c:pt>
                <c:pt idx="34060">
                  <c:v>-17.22999999999999</c:v>
                </c:pt>
                <c:pt idx="34061">
                  <c:v>-17.227999999999994</c:v>
                </c:pt>
                <c:pt idx="34062">
                  <c:v>-17.225999999999999</c:v>
                </c:pt>
                <c:pt idx="34063">
                  <c:v>-17.22399999999999</c:v>
                </c:pt>
                <c:pt idx="34064">
                  <c:v>-17.221999999999994</c:v>
                </c:pt>
                <c:pt idx="34065">
                  <c:v>-17.22</c:v>
                </c:pt>
                <c:pt idx="34066">
                  <c:v>-17.217999999999989</c:v>
                </c:pt>
                <c:pt idx="34067">
                  <c:v>-17.215999999999994</c:v>
                </c:pt>
                <c:pt idx="34068">
                  <c:v>-17.213999999999999</c:v>
                </c:pt>
                <c:pt idx="34069">
                  <c:v>-17.211999999999989</c:v>
                </c:pt>
                <c:pt idx="34070">
                  <c:v>-17.209999999999994</c:v>
                </c:pt>
                <c:pt idx="34071">
                  <c:v>-17.207999999999998</c:v>
                </c:pt>
                <c:pt idx="34072">
                  <c:v>-17.205999999999989</c:v>
                </c:pt>
                <c:pt idx="34073">
                  <c:v>-17.203999999999994</c:v>
                </c:pt>
                <c:pt idx="34074">
                  <c:v>-17.201999999999998</c:v>
                </c:pt>
                <c:pt idx="34075">
                  <c:v>-17.199999999999989</c:v>
                </c:pt>
                <c:pt idx="34076">
                  <c:v>-17.197999999999993</c:v>
                </c:pt>
                <c:pt idx="34077">
                  <c:v>-17.195999999999998</c:v>
                </c:pt>
                <c:pt idx="34078">
                  <c:v>-17.193999999999988</c:v>
                </c:pt>
                <c:pt idx="34079">
                  <c:v>-17.191999999999993</c:v>
                </c:pt>
                <c:pt idx="34080">
                  <c:v>-17.189999999999998</c:v>
                </c:pt>
                <c:pt idx="34081">
                  <c:v>-17.187999999999988</c:v>
                </c:pt>
                <c:pt idx="34082">
                  <c:v>-17.185999999999993</c:v>
                </c:pt>
                <c:pt idx="34083">
                  <c:v>-17.183999999999997</c:v>
                </c:pt>
                <c:pt idx="34084">
                  <c:v>-17.181999999999988</c:v>
                </c:pt>
                <c:pt idx="34085">
                  <c:v>-17.179999999999993</c:v>
                </c:pt>
                <c:pt idx="34086">
                  <c:v>-17.177999999999997</c:v>
                </c:pt>
                <c:pt idx="34087">
                  <c:v>-17.175999999999988</c:v>
                </c:pt>
                <c:pt idx="34088">
                  <c:v>-17.173999999999992</c:v>
                </c:pt>
                <c:pt idx="34089">
                  <c:v>-17.171999999999997</c:v>
                </c:pt>
                <c:pt idx="34090">
                  <c:v>-17.169999999999987</c:v>
                </c:pt>
                <c:pt idx="34091">
                  <c:v>-17.167999999999992</c:v>
                </c:pt>
                <c:pt idx="34092">
                  <c:v>-17.165999999999997</c:v>
                </c:pt>
                <c:pt idx="34093">
                  <c:v>-17.163999999999987</c:v>
                </c:pt>
                <c:pt idx="34094">
                  <c:v>-17.161999999999992</c:v>
                </c:pt>
                <c:pt idx="34095">
                  <c:v>-17.159999999999997</c:v>
                </c:pt>
                <c:pt idx="34096">
                  <c:v>-17.158000000000001</c:v>
                </c:pt>
                <c:pt idx="34097">
                  <c:v>-17.155999999999992</c:v>
                </c:pt>
                <c:pt idx="34098">
                  <c:v>-17.153999999999996</c:v>
                </c:pt>
                <c:pt idx="34099">
                  <c:v>-17.152000000000001</c:v>
                </c:pt>
                <c:pt idx="34100">
                  <c:v>-17.149999999999991</c:v>
                </c:pt>
                <c:pt idx="34101">
                  <c:v>-17.147999999999996</c:v>
                </c:pt>
                <c:pt idx="34102">
                  <c:v>-17.146000000000001</c:v>
                </c:pt>
                <c:pt idx="34103">
                  <c:v>-17.143999999999991</c:v>
                </c:pt>
                <c:pt idx="34104">
                  <c:v>-17.141999999999996</c:v>
                </c:pt>
                <c:pt idx="34105">
                  <c:v>-17.14</c:v>
                </c:pt>
                <c:pt idx="34106">
                  <c:v>-17.137999999999991</c:v>
                </c:pt>
                <c:pt idx="34107">
                  <c:v>-17.135999999999996</c:v>
                </c:pt>
                <c:pt idx="34108">
                  <c:v>-17.134</c:v>
                </c:pt>
                <c:pt idx="34109">
                  <c:v>-17.131999999999991</c:v>
                </c:pt>
                <c:pt idx="34110">
                  <c:v>-17.129999999999995</c:v>
                </c:pt>
                <c:pt idx="34111">
                  <c:v>-17.128</c:v>
                </c:pt>
                <c:pt idx="34112">
                  <c:v>-17.125999999999991</c:v>
                </c:pt>
                <c:pt idx="34113">
                  <c:v>-17.123999999999995</c:v>
                </c:pt>
                <c:pt idx="34114">
                  <c:v>-17.122</c:v>
                </c:pt>
                <c:pt idx="34115">
                  <c:v>-17.11999999999999</c:v>
                </c:pt>
                <c:pt idx="34116">
                  <c:v>-17.117999999999995</c:v>
                </c:pt>
                <c:pt idx="34117">
                  <c:v>-17.116</c:v>
                </c:pt>
                <c:pt idx="34118">
                  <c:v>-17.11399999999999</c:v>
                </c:pt>
                <c:pt idx="34119">
                  <c:v>-17.111999999999995</c:v>
                </c:pt>
                <c:pt idx="34120">
                  <c:v>-17.11</c:v>
                </c:pt>
                <c:pt idx="34121">
                  <c:v>-17.10799999999999</c:v>
                </c:pt>
                <c:pt idx="34122">
                  <c:v>-17.105999999999995</c:v>
                </c:pt>
                <c:pt idx="34123">
                  <c:v>-17.103999999999999</c:v>
                </c:pt>
                <c:pt idx="34124">
                  <c:v>-17.10199999999999</c:v>
                </c:pt>
                <c:pt idx="34125">
                  <c:v>-17.099999999999994</c:v>
                </c:pt>
                <c:pt idx="34126">
                  <c:v>-17.097999999999999</c:v>
                </c:pt>
                <c:pt idx="34127">
                  <c:v>-17.095999999999989</c:v>
                </c:pt>
                <c:pt idx="34128">
                  <c:v>-17.093999999999994</c:v>
                </c:pt>
                <c:pt idx="34129">
                  <c:v>-17.091999999999999</c:v>
                </c:pt>
                <c:pt idx="34130">
                  <c:v>-17.089999999999989</c:v>
                </c:pt>
                <c:pt idx="34131">
                  <c:v>-17.087999999999994</c:v>
                </c:pt>
                <c:pt idx="34132">
                  <c:v>-17.085999999999999</c:v>
                </c:pt>
                <c:pt idx="34133">
                  <c:v>-17.083999999999989</c:v>
                </c:pt>
                <c:pt idx="34134">
                  <c:v>-17.081999999999994</c:v>
                </c:pt>
                <c:pt idx="34135">
                  <c:v>-17.079999999999998</c:v>
                </c:pt>
                <c:pt idx="34136">
                  <c:v>-17.077999999999989</c:v>
                </c:pt>
                <c:pt idx="34137">
                  <c:v>-17.075999999999993</c:v>
                </c:pt>
                <c:pt idx="34138">
                  <c:v>-17.073999999999998</c:v>
                </c:pt>
                <c:pt idx="34139">
                  <c:v>-17.071999999999989</c:v>
                </c:pt>
                <c:pt idx="34140">
                  <c:v>-17.069999999999993</c:v>
                </c:pt>
                <c:pt idx="34141">
                  <c:v>-17.067999999999998</c:v>
                </c:pt>
                <c:pt idx="34142">
                  <c:v>-17.065999999999988</c:v>
                </c:pt>
                <c:pt idx="34143">
                  <c:v>-17.063999999999993</c:v>
                </c:pt>
                <c:pt idx="34144">
                  <c:v>-17.061999999999998</c:v>
                </c:pt>
                <c:pt idx="34145">
                  <c:v>-17.059999999999988</c:v>
                </c:pt>
                <c:pt idx="34146">
                  <c:v>-17.057999999999993</c:v>
                </c:pt>
                <c:pt idx="34147">
                  <c:v>-17.055999999999997</c:v>
                </c:pt>
                <c:pt idx="34148">
                  <c:v>-17.053999999999988</c:v>
                </c:pt>
                <c:pt idx="34149">
                  <c:v>-17.051999999999992</c:v>
                </c:pt>
                <c:pt idx="34150">
                  <c:v>-17.049999999999997</c:v>
                </c:pt>
                <c:pt idx="34151">
                  <c:v>-17.047999999999988</c:v>
                </c:pt>
                <c:pt idx="34152">
                  <c:v>-17.045999999999992</c:v>
                </c:pt>
                <c:pt idx="34153">
                  <c:v>-17.043999999999997</c:v>
                </c:pt>
                <c:pt idx="34154">
                  <c:v>-17.041999999999987</c:v>
                </c:pt>
                <c:pt idx="34155">
                  <c:v>-17.039999999999992</c:v>
                </c:pt>
                <c:pt idx="34156">
                  <c:v>-17.037999999999997</c:v>
                </c:pt>
                <c:pt idx="34157">
                  <c:v>-17.036000000000001</c:v>
                </c:pt>
                <c:pt idx="34158">
                  <c:v>-17.033999999999992</c:v>
                </c:pt>
                <c:pt idx="34159">
                  <c:v>-17.031999999999996</c:v>
                </c:pt>
                <c:pt idx="34160">
                  <c:v>-17.03</c:v>
                </c:pt>
                <c:pt idx="34161">
                  <c:v>-17.027999999999992</c:v>
                </c:pt>
                <c:pt idx="34162">
                  <c:v>-17.025999999999996</c:v>
                </c:pt>
                <c:pt idx="34163">
                  <c:v>-17.024000000000001</c:v>
                </c:pt>
                <c:pt idx="34164">
                  <c:v>-17.021999999999991</c:v>
                </c:pt>
                <c:pt idx="34165">
                  <c:v>-17.019999999999996</c:v>
                </c:pt>
                <c:pt idx="34166">
                  <c:v>-17.018000000000001</c:v>
                </c:pt>
                <c:pt idx="34167">
                  <c:v>-17.015999999999991</c:v>
                </c:pt>
                <c:pt idx="34168">
                  <c:v>-17.013999999999996</c:v>
                </c:pt>
                <c:pt idx="34169">
                  <c:v>-17.012</c:v>
                </c:pt>
                <c:pt idx="34170">
                  <c:v>-17.009999999999991</c:v>
                </c:pt>
                <c:pt idx="34171">
                  <c:v>-17.007999999999996</c:v>
                </c:pt>
                <c:pt idx="34172">
                  <c:v>-17.006</c:v>
                </c:pt>
                <c:pt idx="34173">
                  <c:v>-17.003999999999991</c:v>
                </c:pt>
                <c:pt idx="34174">
                  <c:v>-17.001999999999995</c:v>
                </c:pt>
                <c:pt idx="34175">
                  <c:v>-17</c:v>
                </c:pt>
                <c:pt idx="34176">
                  <c:v>-16.99799999999999</c:v>
                </c:pt>
                <c:pt idx="34177">
                  <c:v>-16.995999999999995</c:v>
                </c:pt>
                <c:pt idx="34178">
                  <c:v>-16.994</c:v>
                </c:pt>
                <c:pt idx="34179">
                  <c:v>-16.99199999999999</c:v>
                </c:pt>
                <c:pt idx="34180">
                  <c:v>-16.989999999999995</c:v>
                </c:pt>
                <c:pt idx="34181">
                  <c:v>-16.988</c:v>
                </c:pt>
                <c:pt idx="34182">
                  <c:v>-16.98599999999999</c:v>
                </c:pt>
                <c:pt idx="34183">
                  <c:v>-16.983999999999995</c:v>
                </c:pt>
                <c:pt idx="34184">
                  <c:v>-16.981999999999999</c:v>
                </c:pt>
                <c:pt idx="34185">
                  <c:v>-16.97999999999999</c:v>
                </c:pt>
                <c:pt idx="34186">
                  <c:v>-16.977999999999994</c:v>
                </c:pt>
                <c:pt idx="34187">
                  <c:v>-16.975999999999999</c:v>
                </c:pt>
                <c:pt idx="34188">
                  <c:v>-16.97399999999999</c:v>
                </c:pt>
                <c:pt idx="34189">
                  <c:v>-16.971999999999994</c:v>
                </c:pt>
                <c:pt idx="34190">
                  <c:v>-16.97</c:v>
                </c:pt>
                <c:pt idx="34191">
                  <c:v>-16.967999999999989</c:v>
                </c:pt>
                <c:pt idx="34192">
                  <c:v>-16.965999999999994</c:v>
                </c:pt>
                <c:pt idx="34193">
                  <c:v>-16.963999999999999</c:v>
                </c:pt>
                <c:pt idx="34194">
                  <c:v>-16.961999999999989</c:v>
                </c:pt>
                <c:pt idx="34195">
                  <c:v>-16.959999999999994</c:v>
                </c:pt>
                <c:pt idx="34196">
                  <c:v>-16.957999999999998</c:v>
                </c:pt>
                <c:pt idx="34197">
                  <c:v>-16.955999999999989</c:v>
                </c:pt>
                <c:pt idx="34198">
                  <c:v>-16.953999999999994</c:v>
                </c:pt>
                <c:pt idx="34199">
                  <c:v>-16.951999999999998</c:v>
                </c:pt>
                <c:pt idx="34200">
                  <c:v>-16.949999999999989</c:v>
                </c:pt>
                <c:pt idx="34201">
                  <c:v>-16.947999999999993</c:v>
                </c:pt>
                <c:pt idx="34202">
                  <c:v>-16.945999999999998</c:v>
                </c:pt>
                <c:pt idx="34203">
                  <c:v>-16.943999999999988</c:v>
                </c:pt>
                <c:pt idx="34204">
                  <c:v>-16.941999999999993</c:v>
                </c:pt>
                <c:pt idx="34205">
                  <c:v>-16.939999999999998</c:v>
                </c:pt>
                <c:pt idx="34206">
                  <c:v>-16.937999999999988</c:v>
                </c:pt>
                <c:pt idx="34207">
                  <c:v>-16.935999999999993</c:v>
                </c:pt>
                <c:pt idx="34208">
                  <c:v>-16.933999999999997</c:v>
                </c:pt>
                <c:pt idx="34209">
                  <c:v>-16.931999999999988</c:v>
                </c:pt>
                <c:pt idx="34210">
                  <c:v>-16.929999999999993</c:v>
                </c:pt>
                <c:pt idx="34211">
                  <c:v>-16.927999999999997</c:v>
                </c:pt>
                <c:pt idx="34212">
                  <c:v>-16.925999999999988</c:v>
                </c:pt>
                <c:pt idx="34213">
                  <c:v>-16.923999999999992</c:v>
                </c:pt>
                <c:pt idx="34214">
                  <c:v>-16.921999999999997</c:v>
                </c:pt>
                <c:pt idx="34215">
                  <c:v>-16.919999999999987</c:v>
                </c:pt>
                <c:pt idx="34216">
                  <c:v>-16.917999999999992</c:v>
                </c:pt>
                <c:pt idx="34217">
                  <c:v>-16.915999999999997</c:v>
                </c:pt>
                <c:pt idx="34218">
                  <c:v>-16.913999999999987</c:v>
                </c:pt>
                <c:pt idx="34219">
                  <c:v>-16.911999999999992</c:v>
                </c:pt>
                <c:pt idx="34220">
                  <c:v>-16.909999999999997</c:v>
                </c:pt>
                <c:pt idx="34221">
                  <c:v>-16.908000000000001</c:v>
                </c:pt>
                <c:pt idx="34222">
                  <c:v>-16.905999999999992</c:v>
                </c:pt>
                <c:pt idx="34223">
                  <c:v>-16.903999999999996</c:v>
                </c:pt>
                <c:pt idx="34224">
                  <c:v>-16.902000000000001</c:v>
                </c:pt>
                <c:pt idx="34225">
                  <c:v>-16.899999999999991</c:v>
                </c:pt>
                <c:pt idx="34226">
                  <c:v>-16.897999999999996</c:v>
                </c:pt>
                <c:pt idx="34227">
                  <c:v>-16.896000000000001</c:v>
                </c:pt>
                <c:pt idx="34228">
                  <c:v>-16.893999999999991</c:v>
                </c:pt>
                <c:pt idx="34229">
                  <c:v>-16.891999999999996</c:v>
                </c:pt>
                <c:pt idx="34230">
                  <c:v>-16.89</c:v>
                </c:pt>
                <c:pt idx="34231">
                  <c:v>-16.887999999999991</c:v>
                </c:pt>
                <c:pt idx="34232">
                  <c:v>-16.885999999999996</c:v>
                </c:pt>
                <c:pt idx="34233">
                  <c:v>-16.884</c:v>
                </c:pt>
                <c:pt idx="34234">
                  <c:v>-16.881999999999991</c:v>
                </c:pt>
                <c:pt idx="34235">
                  <c:v>-16.879999999999995</c:v>
                </c:pt>
                <c:pt idx="34236">
                  <c:v>-16.878</c:v>
                </c:pt>
                <c:pt idx="34237">
                  <c:v>-16.875999999999991</c:v>
                </c:pt>
                <c:pt idx="34238">
                  <c:v>-16.873999999999995</c:v>
                </c:pt>
                <c:pt idx="34239">
                  <c:v>-16.872</c:v>
                </c:pt>
                <c:pt idx="34240">
                  <c:v>-16.86999999999999</c:v>
                </c:pt>
                <c:pt idx="34241">
                  <c:v>-16.867999999999995</c:v>
                </c:pt>
                <c:pt idx="34242">
                  <c:v>-16.866</c:v>
                </c:pt>
                <c:pt idx="34243">
                  <c:v>-16.86399999999999</c:v>
                </c:pt>
                <c:pt idx="34244">
                  <c:v>-16.861999999999995</c:v>
                </c:pt>
                <c:pt idx="34245">
                  <c:v>-16.86</c:v>
                </c:pt>
                <c:pt idx="34246">
                  <c:v>-16.85799999999999</c:v>
                </c:pt>
                <c:pt idx="34247">
                  <c:v>-16.855999999999995</c:v>
                </c:pt>
                <c:pt idx="34248">
                  <c:v>-16.853999999999999</c:v>
                </c:pt>
                <c:pt idx="34249">
                  <c:v>-16.85199999999999</c:v>
                </c:pt>
                <c:pt idx="34250">
                  <c:v>-16.849999999999994</c:v>
                </c:pt>
                <c:pt idx="34251">
                  <c:v>-16.847999999999999</c:v>
                </c:pt>
                <c:pt idx="34252">
                  <c:v>-16.845999999999989</c:v>
                </c:pt>
                <c:pt idx="34253">
                  <c:v>-16.843999999999994</c:v>
                </c:pt>
                <c:pt idx="34254">
                  <c:v>-16.841999999999999</c:v>
                </c:pt>
                <c:pt idx="34255">
                  <c:v>-16.839999999999989</c:v>
                </c:pt>
                <c:pt idx="34256">
                  <c:v>-16.837999999999994</c:v>
                </c:pt>
                <c:pt idx="34257">
                  <c:v>-16.835999999999999</c:v>
                </c:pt>
                <c:pt idx="34258">
                  <c:v>-16.833999999999989</c:v>
                </c:pt>
                <c:pt idx="34259">
                  <c:v>-16.831999999999994</c:v>
                </c:pt>
                <c:pt idx="34260">
                  <c:v>-16.829999999999998</c:v>
                </c:pt>
                <c:pt idx="34261">
                  <c:v>-16.827999999999989</c:v>
                </c:pt>
                <c:pt idx="34262">
                  <c:v>-16.825999999999993</c:v>
                </c:pt>
                <c:pt idx="34263">
                  <c:v>-16.823999999999998</c:v>
                </c:pt>
                <c:pt idx="34264">
                  <c:v>-16.821999999999989</c:v>
                </c:pt>
                <c:pt idx="34265">
                  <c:v>-16.819999999999993</c:v>
                </c:pt>
                <c:pt idx="34266">
                  <c:v>-16.817999999999998</c:v>
                </c:pt>
                <c:pt idx="34267">
                  <c:v>-16.815999999999988</c:v>
                </c:pt>
                <c:pt idx="34268">
                  <c:v>-16.813999999999993</c:v>
                </c:pt>
                <c:pt idx="34269">
                  <c:v>-16.811999999999998</c:v>
                </c:pt>
                <c:pt idx="34270">
                  <c:v>-16.809999999999988</c:v>
                </c:pt>
                <c:pt idx="34271">
                  <c:v>-16.807999999999993</c:v>
                </c:pt>
                <c:pt idx="34272">
                  <c:v>-16.805999999999997</c:v>
                </c:pt>
                <c:pt idx="34273">
                  <c:v>-16.803999999999988</c:v>
                </c:pt>
                <c:pt idx="34274">
                  <c:v>-16.801999999999992</c:v>
                </c:pt>
                <c:pt idx="34275">
                  <c:v>-16.799999999999997</c:v>
                </c:pt>
                <c:pt idx="34276">
                  <c:v>-16.797999999999988</c:v>
                </c:pt>
                <c:pt idx="34277">
                  <c:v>-16.795999999999992</c:v>
                </c:pt>
                <c:pt idx="34278">
                  <c:v>-16.793999999999997</c:v>
                </c:pt>
                <c:pt idx="34279">
                  <c:v>-16.791999999999987</c:v>
                </c:pt>
                <c:pt idx="34280">
                  <c:v>-16.789999999999992</c:v>
                </c:pt>
                <c:pt idx="34281">
                  <c:v>-16.787999999999997</c:v>
                </c:pt>
                <c:pt idx="34282">
                  <c:v>-16.786000000000001</c:v>
                </c:pt>
                <c:pt idx="34283">
                  <c:v>-16.783999999999992</c:v>
                </c:pt>
                <c:pt idx="34284">
                  <c:v>-16.781999999999996</c:v>
                </c:pt>
                <c:pt idx="34285">
                  <c:v>-16.78</c:v>
                </c:pt>
                <c:pt idx="34286">
                  <c:v>-16.777999999999992</c:v>
                </c:pt>
                <c:pt idx="34287">
                  <c:v>-16.775999999999996</c:v>
                </c:pt>
                <c:pt idx="34288">
                  <c:v>-16.774000000000001</c:v>
                </c:pt>
                <c:pt idx="34289">
                  <c:v>-16.771999999999991</c:v>
                </c:pt>
                <c:pt idx="34290">
                  <c:v>-16.769999999999996</c:v>
                </c:pt>
                <c:pt idx="34291">
                  <c:v>-16.768000000000001</c:v>
                </c:pt>
                <c:pt idx="34292">
                  <c:v>-16.765999999999991</c:v>
                </c:pt>
                <c:pt idx="34293">
                  <c:v>-16.763999999999996</c:v>
                </c:pt>
                <c:pt idx="34294">
                  <c:v>-16.762</c:v>
                </c:pt>
                <c:pt idx="34295">
                  <c:v>-16.759999999999991</c:v>
                </c:pt>
                <c:pt idx="34296">
                  <c:v>-16.757999999999996</c:v>
                </c:pt>
                <c:pt idx="34297">
                  <c:v>-16.756</c:v>
                </c:pt>
                <c:pt idx="34298">
                  <c:v>-16.753999999999991</c:v>
                </c:pt>
                <c:pt idx="34299">
                  <c:v>-16.751999999999995</c:v>
                </c:pt>
                <c:pt idx="34300">
                  <c:v>-16.75</c:v>
                </c:pt>
                <c:pt idx="34301">
                  <c:v>-16.74799999999999</c:v>
                </c:pt>
                <c:pt idx="34302">
                  <c:v>-16.745999999999995</c:v>
                </c:pt>
                <c:pt idx="34303">
                  <c:v>-16.744</c:v>
                </c:pt>
                <c:pt idx="34304">
                  <c:v>-16.74199999999999</c:v>
                </c:pt>
                <c:pt idx="34305">
                  <c:v>-16.739999999999995</c:v>
                </c:pt>
                <c:pt idx="34306">
                  <c:v>-16.738</c:v>
                </c:pt>
                <c:pt idx="34307">
                  <c:v>-16.73599999999999</c:v>
                </c:pt>
                <c:pt idx="34308">
                  <c:v>-16.733999999999995</c:v>
                </c:pt>
                <c:pt idx="34309">
                  <c:v>-16.731999999999999</c:v>
                </c:pt>
                <c:pt idx="34310">
                  <c:v>-16.72999999999999</c:v>
                </c:pt>
                <c:pt idx="34311">
                  <c:v>-16.727999999999994</c:v>
                </c:pt>
                <c:pt idx="34312">
                  <c:v>-16.725999999999999</c:v>
                </c:pt>
                <c:pt idx="34313">
                  <c:v>-16.72399999999999</c:v>
                </c:pt>
                <c:pt idx="34314">
                  <c:v>-16.721999999999994</c:v>
                </c:pt>
                <c:pt idx="34315">
                  <c:v>-16.72</c:v>
                </c:pt>
                <c:pt idx="34316">
                  <c:v>-16.717999999999989</c:v>
                </c:pt>
                <c:pt idx="34317">
                  <c:v>-16.715999999999994</c:v>
                </c:pt>
                <c:pt idx="34318">
                  <c:v>-16.713999999999999</c:v>
                </c:pt>
                <c:pt idx="34319">
                  <c:v>-16.711999999999989</c:v>
                </c:pt>
                <c:pt idx="34320">
                  <c:v>-16.709999999999994</c:v>
                </c:pt>
                <c:pt idx="34321">
                  <c:v>-16.707999999999998</c:v>
                </c:pt>
                <c:pt idx="34322">
                  <c:v>-16.705999999999989</c:v>
                </c:pt>
                <c:pt idx="34323">
                  <c:v>-16.703999999999994</c:v>
                </c:pt>
                <c:pt idx="34324">
                  <c:v>-16.701999999999998</c:v>
                </c:pt>
                <c:pt idx="34325">
                  <c:v>-16.699999999999989</c:v>
                </c:pt>
                <c:pt idx="34326">
                  <c:v>-16.697999999999993</c:v>
                </c:pt>
                <c:pt idx="34327">
                  <c:v>-16.695999999999998</c:v>
                </c:pt>
                <c:pt idx="34328">
                  <c:v>-16.693999999999988</c:v>
                </c:pt>
                <c:pt idx="34329">
                  <c:v>-16.691999999999993</c:v>
                </c:pt>
                <c:pt idx="34330">
                  <c:v>-16.689999999999998</c:v>
                </c:pt>
                <c:pt idx="34331">
                  <c:v>-16.687999999999988</c:v>
                </c:pt>
                <c:pt idx="34332">
                  <c:v>-16.685999999999993</c:v>
                </c:pt>
                <c:pt idx="34333">
                  <c:v>-16.683999999999997</c:v>
                </c:pt>
                <c:pt idx="34334">
                  <c:v>-16.681999999999988</c:v>
                </c:pt>
                <c:pt idx="34335">
                  <c:v>-16.679999999999993</c:v>
                </c:pt>
                <c:pt idx="34336">
                  <c:v>-16.677999999999997</c:v>
                </c:pt>
                <c:pt idx="34337">
                  <c:v>-16.675999999999988</c:v>
                </c:pt>
                <c:pt idx="34338">
                  <c:v>-16.673999999999992</c:v>
                </c:pt>
                <c:pt idx="34339">
                  <c:v>-16.671999999999997</c:v>
                </c:pt>
                <c:pt idx="34340">
                  <c:v>-16.669999999999987</c:v>
                </c:pt>
                <c:pt idx="34341">
                  <c:v>-16.667999999999992</c:v>
                </c:pt>
                <c:pt idx="34342">
                  <c:v>-16.665999999999997</c:v>
                </c:pt>
                <c:pt idx="34343">
                  <c:v>-16.663999999999987</c:v>
                </c:pt>
                <c:pt idx="34344">
                  <c:v>-16.661999999999992</c:v>
                </c:pt>
                <c:pt idx="34345">
                  <c:v>-16.659999999999997</c:v>
                </c:pt>
                <c:pt idx="34346">
                  <c:v>-16.658000000000001</c:v>
                </c:pt>
                <c:pt idx="34347">
                  <c:v>-16.655999999999992</c:v>
                </c:pt>
                <c:pt idx="34348">
                  <c:v>-16.653999999999996</c:v>
                </c:pt>
                <c:pt idx="34349">
                  <c:v>-16.652000000000001</c:v>
                </c:pt>
                <c:pt idx="34350">
                  <c:v>-16.649999999999991</c:v>
                </c:pt>
                <c:pt idx="34351">
                  <c:v>-16.647999999999996</c:v>
                </c:pt>
                <c:pt idx="34352">
                  <c:v>-16.646000000000001</c:v>
                </c:pt>
                <c:pt idx="34353">
                  <c:v>-16.643999999999991</c:v>
                </c:pt>
                <c:pt idx="34354">
                  <c:v>-16.641999999999996</c:v>
                </c:pt>
                <c:pt idx="34355">
                  <c:v>-16.64</c:v>
                </c:pt>
                <c:pt idx="34356">
                  <c:v>-16.637999999999991</c:v>
                </c:pt>
                <c:pt idx="34357">
                  <c:v>-16.635999999999996</c:v>
                </c:pt>
                <c:pt idx="34358">
                  <c:v>-16.634</c:v>
                </c:pt>
                <c:pt idx="34359">
                  <c:v>-16.631999999999991</c:v>
                </c:pt>
                <c:pt idx="34360">
                  <c:v>-16.629999999999995</c:v>
                </c:pt>
                <c:pt idx="34361">
                  <c:v>-16.628</c:v>
                </c:pt>
                <c:pt idx="34362">
                  <c:v>-16.625999999999991</c:v>
                </c:pt>
                <c:pt idx="34363">
                  <c:v>-16.623999999999995</c:v>
                </c:pt>
                <c:pt idx="34364">
                  <c:v>-16.622</c:v>
                </c:pt>
                <c:pt idx="34365">
                  <c:v>-16.61999999999999</c:v>
                </c:pt>
                <c:pt idx="34366">
                  <c:v>-16.617999999999995</c:v>
                </c:pt>
                <c:pt idx="34367">
                  <c:v>-16.616</c:v>
                </c:pt>
                <c:pt idx="34368">
                  <c:v>-16.61399999999999</c:v>
                </c:pt>
                <c:pt idx="34369">
                  <c:v>-16.611999999999995</c:v>
                </c:pt>
                <c:pt idx="34370">
                  <c:v>-16.61</c:v>
                </c:pt>
                <c:pt idx="34371">
                  <c:v>-16.60799999999999</c:v>
                </c:pt>
                <c:pt idx="34372">
                  <c:v>-16.605999999999995</c:v>
                </c:pt>
                <c:pt idx="34373">
                  <c:v>-16.603999999999999</c:v>
                </c:pt>
                <c:pt idx="34374">
                  <c:v>-16.60199999999999</c:v>
                </c:pt>
                <c:pt idx="34375">
                  <c:v>-16.599999999999994</c:v>
                </c:pt>
                <c:pt idx="34376">
                  <c:v>-16.597999999999999</c:v>
                </c:pt>
                <c:pt idx="34377">
                  <c:v>-16.595999999999989</c:v>
                </c:pt>
                <c:pt idx="34378">
                  <c:v>-16.593999999999994</c:v>
                </c:pt>
                <c:pt idx="34379">
                  <c:v>-16.591999999999999</c:v>
                </c:pt>
                <c:pt idx="34380">
                  <c:v>-16.589999999999989</c:v>
                </c:pt>
                <c:pt idx="34381">
                  <c:v>-16.587999999999994</c:v>
                </c:pt>
                <c:pt idx="34382">
                  <c:v>-16.585999999999999</c:v>
                </c:pt>
                <c:pt idx="34383">
                  <c:v>-16.583999999999989</c:v>
                </c:pt>
                <c:pt idx="34384">
                  <c:v>-16.581999999999994</c:v>
                </c:pt>
                <c:pt idx="34385">
                  <c:v>-16.579999999999998</c:v>
                </c:pt>
                <c:pt idx="34386">
                  <c:v>-16.577999999999989</c:v>
                </c:pt>
                <c:pt idx="34387">
                  <c:v>-16.575999999999993</c:v>
                </c:pt>
                <c:pt idx="34388">
                  <c:v>-16.573999999999998</c:v>
                </c:pt>
                <c:pt idx="34389">
                  <c:v>-16.571999999999989</c:v>
                </c:pt>
                <c:pt idx="34390">
                  <c:v>-16.569999999999993</c:v>
                </c:pt>
                <c:pt idx="34391">
                  <c:v>-16.567999999999998</c:v>
                </c:pt>
                <c:pt idx="34392">
                  <c:v>-16.565999999999988</c:v>
                </c:pt>
                <c:pt idx="34393">
                  <c:v>-16.563999999999993</c:v>
                </c:pt>
                <c:pt idx="34394">
                  <c:v>-16.561999999999998</c:v>
                </c:pt>
                <c:pt idx="34395">
                  <c:v>-16.559999999999988</c:v>
                </c:pt>
                <c:pt idx="34396">
                  <c:v>-16.557999999999993</c:v>
                </c:pt>
                <c:pt idx="34397">
                  <c:v>-16.555999999999997</c:v>
                </c:pt>
                <c:pt idx="34398">
                  <c:v>-16.553999999999988</c:v>
                </c:pt>
                <c:pt idx="34399">
                  <c:v>-16.551999999999992</c:v>
                </c:pt>
                <c:pt idx="34400">
                  <c:v>-16.549999999999997</c:v>
                </c:pt>
                <c:pt idx="34401">
                  <c:v>-16.547999999999988</c:v>
                </c:pt>
                <c:pt idx="34402">
                  <c:v>-16.545999999999992</c:v>
                </c:pt>
                <c:pt idx="34403">
                  <c:v>-16.543999999999997</c:v>
                </c:pt>
                <c:pt idx="34404">
                  <c:v>-16.541999999999987</c:v>
                </c:pt>
                <c:pt idx="34405">
                  <c:v>-16.539999999999992</c:v>
                </c:pt>
                <c:pt idx="34406">
                  <c:v>-16.537999999999997</c:v>
                </c:pt>
                <c:pt idx="34407">
                  <c:v>-16.536000000000001</c:v>
                </c:pt>
                <c:pt idx="34408">
                  <c:v>-16.533999999999992</c:v>
                </c:pt>
                <c:pt idx="34409">
                  <c:v>-16.531999999999996</c:v>
                </c:pt>
                <c:pt idx="34410">
                  <c:v>-16.53</c:v>
                </c:pt>
                <c:pt idx="34411">
                  <c:v>-16.527999999999992</c:v>
                </c:pt>
                <c:pt idx="34412">
                  <c:v>-16.525999999999996</c:v>
                </c:pt>
                <c:pt idx="34413">
                  <c:v>-16.524000000000001</c:v>
                </c:pt>
                <c:pt idx="34414">
                  <c:v>-16.521999999999991</c:v>
                </c:pt>
                <c:pt idx="34415">
                  <c:v>-16.519999999999996</c:v>
                </c:pt>
                <c:pt idx="34416">
                  <c:v>-16.518000000000001</c:v>
                </c:pt>
                <c:pt idx="34417">
                  <c:v>-16.515999999999991</c:v>
                </c:pt>
                <c:pt idx="34418">
                  <c:v>-16.513999999999996</c:v>
                </c:pt>
                <c:pt idx="34419">
                  <c:v>-16.512</c:v>
                </c:pt>
                <c:pt idx="34420">
                  <c:v>-16.509999999999991</c:v>
                </c:pt>
                <c:pt idx="34421">
                  <c:v>-16.507999999999996</c:v>
                </c:pt>
                <c:pt idx="34422">
                  <c:v>-16.506</c:v>
                </c:pt>
                <c:pt idx="34423">
                  <c:v>-16.503999999999991</c:v>
                </c:pt>
                <c:pt idx="34424">
                  <c:v>-16.501999999999995</c:v>
                </c:pt>
                <c:pt idx="34425">
                  <c:v>-16.5</c:v>
                </c:pt>
                <c:pt idx="34426">
                  <c:v>-16.49799999999999</c:v>
                </c:pt>
                <c:pt idx="34427">
                  <c:v>-16.495999999999995</c:v>
                </c:pt>
                <c:pt idx="34428">
                  <c:v>-16.494</c:v>
                </c:pt>
                <c:pt idx="34429">
                  <c:v>-16.49199999999999</c:v>
                </c:pt>
                <c:pt idx="34430">
                  <c:v>-16.489999999999995</c:v>
                </c:pt>
                <c:pt idx="34431">
                  <c:v>-16.488</c:v>
                </c:pt>
                <c:pt idx="34432">
                  <c:v>-16.48599999999999</c:v>
                </c:pt>
                <c:pt idx="34433">
                  <c:v>-16.483999999999995</c:v>
                </c:pt>
                <c:pt idx="34434">
                  <c:v>-16.481999999999999</c:v>
                </c:pt>
                <c:pt idx="34435">
                  <c:v>-16.47999999999999</c:v>
                </c:pt>
                <c:pt idx="34436">
                  <c:v>-16.477999999999994</c:v>
                </c:pt>
                <c:pt idx="34437">
                  <c:v>-16.475999999999999</c:v>
                </c:pt>
                <c:pt idx="34438">
                  <c:v>-16.47399999999999</c:v>
                </c:pt>
                <c:pt idx="34439">
                  <c:v>-16.471999999999994</c:v>
                </c:pt>
                <c:pt idx="34440">
                  <c:v>-16.47</c:v>
                </c:pt>
                <c:pt idx="34441">
                  <c:v>-16.467999999999989</c:v>
                </c:pt>
                <c:pt idx="34442">
                  <c:v>-16.465999999999994</c:v>
                </c:pt>
                <c:pt idx="34443">
                  <c:v>-16.463999999999999</c:v>
                </c:pt>
                <c:pt idx="34444">
                  <c:v>-16.461999999999989</c:v>
                </c:pt>
                <c:pt idx="34445">
                  <c:v>-16.459999999999994</c:v>
                </c:pt>
                <c:pt idx="34446">
                  <c:v>-16.457999999999998</c:v>
                </c:pt>
                <c:pt idx="34447">
                  <c:v>-16.455999999999989</c:v>
                </c:pt>
                <c:pt idx="34448">
                  <c:v>-16.453999999999994</c:v>
                </c:pt>
                <c:pt idx="34449">
                  <c:v>-16.451999999999998</c:v>
                </c:pt>
                <c:pt idx="34450">
                  <c:v>-16.449999999999989</c:v>
                </c:pt>
                <c:pt idx="34451">
                  <c:v>-16.447999999999993</c:v>
                </c:pt>
                <c:pt idx="34452">
                  <c:v>-16.445999999999998</c:v>
                </c:pt>
                <c:pt idx="34453">
                  <c:v>-16.443999999999988</c:v>
                </c:pt>
                <c:pt idx="34454">
                  <c:v>-16.441999999999993</c:v>
                </c:pt>
                <c:pt idx="34455">
                  <c:v>-16.439999999999998</c:v>
                </c:pt>
                <c:pt idx="34456">
                  <c:v>-16.437999999999988</c:v>
                </c:pt>
                <c:pt idx="34457">
                  <c:v>-16.435999999999993</c:v>
                </c:pt>
                <c:pt idx="34458">
                  <c:v>-16.433999999999997</c:v>
                </c:pt>
                <c:pt idx="34459">
                  <c:v>-16.431999999999988</c:v>
                </c:pt>
                <c:pt idx="34460">
                  <c:v>-16.429999999999993</c:v>
                </c:pt>
                <c:pt idx="34461">
                  <c:v>-16.427999999999997</c:v>
                </c:pt>
                <c:pt idx="34462">
                  <c:v>-16.425999999999988</c:v>
                </c:pt>
                <c:pt idx="34463">
                  <c:v>-16.423999999999992</c:v>
                </c:pt>
                <c:pt idx="34464">
                  <c:v>-16.421999999999997</c:v>
                </c:pt>
                <c:pt idx="34465">
                  <c:v>-16.419999999999987</c:v>
                </c:pt>
                <c:pt idx="34466">
                  <c:v>-16.417999999999992</c:v>
                </c:pt>
                <c:pt idx="34467">
                  <c:v>-16.415999999999997</c:v>
                </c:pt>
                <c:pt idx="34468">
                  <c:v>-16.413999999999987</c:v>
                </c:pt>
                <c:pt idx="34469">
                  <c:v>-16.411999999999992</c:v>
                </c:pt>
                <c:pt idx="34470">
                  <c:v>-16.409999999999997</c:v>
                </c:pt>
                <c:pt idx="34471">
                  <c:v>-16.408000000000001</c:v>
                </c:pt>
                <c:pt idx="34472">
                  <c:v>-16.405999999999992</c:v>
                </c:pt>
                <c:pt idx="34473">
                  <c:v>-16.403999999999996</c:v>
                </c:pt>
                <c:pt idx="34474">
                  <c:v>-16.402000000000001</c:v>
                </c:pt>
                <c:pt idx="34475">
                  <c:v>-16.399999999999991</c:v>
                </c:pt>
                <c:pt idx="34476">
                  <c:v>-16.397999999999996</c:v>
                </c:pt>
                <c:pt idx="34477">
                  <c:v>-16.396000000000001</c:v>
                </c:pt>
                <c:pt idx="34478">
                  <c:v>-16.393999999999991</c:v>
                </c:pt>
                <c:pt idx="34479">
                  <c:v>-16.391999999999996</c:v>
                </c:pt>
                <c:pt idx="34480">
                  <c:v>-16.39</c:v>
                </c:pt>
                <c:pt idx="34481">
                  <c:v>-16.387999999999991</c:v>
                </c:pt>
                <c:pt idx="34482">
                  <c:v>-16.385999999999996</c:v>
                </c:pt>
                <c:pt idx="34483">
                  <c:v>-16.384</c:v>
                </c:pt>
                <c:pt idx="34484">
                  <c:v>-16.381999999999991</c:v>
                </c:pt>
                <c:pt idx="34485">
                  <c:v>-16.379999999999995</c:v>
                </c:pt>
                <c:pt idx="34486">
                  <c:v>-16.378</c:v>
                </c:pt>
                <c:pt idx="34487">
                  <c:v>-16.375999999999991</c:v>
                </c:pt>
                <c:pt idx="34488">
                  <c:v>-16.373999999999995</c:v>
                </c:pt>
                <c:pt idx="34489">
                  <c:v>-16.372</c:v>
                </c:pt>
                <c:pt idx="34490">
                  <c:v>-16.36999999999999</c:v>
                </c:pt>
                <c:pt idx="34491">
                  <c:v>-16.367999999999995</c:v>
                </c:pt>
                <c:pt idx="34492">
                  <c:v>-16.366</c:v>
                </c:pt>
                <c:pt idx="34493">
                  <c:v>-16.36399999999999</c:v>
                </c:pt>
                <c:pt idx="34494">
                  <c:v>-16.361999999999995</c:v>
                </c:pt>
                <c:pt idx="34495">
                  <c:v>-16.36</c:v>
                </c:pt>
                <c:pt idx="34496">
                  <c:v>-16.35799999999999</c:v>
                </c:pt>
                <c:pt idx="34497">
                  <c:v>-16.355999999999995</c:v>
                </c:pt>
                <c:pt idx="34498">
                  <c:v>-16.353999999999999</c:v>
                </c:pt>
                <c:pt idx="34499">
                  <c:v>-16.35199999999999</c:v>
                </c:pt>
                <c:pt idx="34500">
                  <c:v>-16.349999999999994</c:v>
                </c:pt>
                <c:pt idx="34501">
                  <c:v>-16.347999999999999</c:v>
                </c:pt>
                <c:pt idx="34502">
                  <c:v>-16.345999999999989</c:v>
                </c:pt>
                <c:pt idx="34503">
                  <c:v>-16.343999999999994</c:v>
                </c:pt>
                <c:pt idx="34504">
                  <c:v>-16.341999999999999</c:v>
                </c:pt>
                <c:pt idx="34505">
                  <c:v>-16.339999999999989</c:v>
                </c:pt>
                <c:pt idx="34506">
                  <c:v>-16.337999999999994</c:v>
                </c:pt>
                <c:pt idx="34507">
                  <c:v>-16.335999999999999</c:v>
                </c:pt>
                <c:pt idx="34508">
                  <c:v>-16.333999999999989</c:v>
                </c:pt>
                <c:pt idx="34509">
                  <c:v>-16.331999999999994</c:v>
                </c:pt>
                <c:pt idx="34510">
                  <c:v>-16.329999999999998</c:v>
                </c:pt>
                <c:pt idx="34511">
                  <c:v>-16.327999999999989</c:v>
                </c:pt>
                <c:pt idx="34512">
                  <c:v>-16.325999999999993</c:v>
                </c:pt>
                <c:pt idx="34513">
                  <c:v>-16.323999999999998</c:v>
                </c:pt>
                <c:pt idx="34514">
                  <c:v>-16.321999999999989</c:v>
                </c:pt>
                <c:pt idx="34515">
                  <c:v>-16.319999999999993</c:v>
                </c:pt>
                <c:pt idx="34516">
                  <c:v>-16.317999999999998</c:v>
                </c:pt>
                <c:pt idx="34517">
                  <c:v>-16.315999999999988</c:v>
                </c:pt>
                <c:pt idx="34518">
                  <c:v>-16.313999999999993</c:v>
                </c:pt>
                <c:pt idx="34519">
                  <c:v>-16.311999999999998</c:v>
                </c:pt>
                <c:pt idx="34520">
                  <c:v>-16.309999999999988</c:v>
                </c:pt>
                <c:pt idx="34521">
                  <c:v>-16.307999999999993</c:v>
                </c:pt>
                <c:pt idx="34522">
                  <c:v>-16.305999999999997</c:v>
                </c:pt>
                <c:pt idx="34523">
                  <c:v>-16.303999999999988</c:v>
                </c:pt>
                <c:pt idx="34524">
                  <c:v>-16.301999999999992</c:v>
                </c:pt>
                <c:pt idx="34525">
                  <c:v>-16.299999999999997</c:v>
                </c:pt>
                <c:pt idx="34526">
                  <c:v>-16.297999999999988</c:v>
                </c:pt>
                <c:pt idx="34527">
                  <c:v>-16.295999999999992</c:v>
                </c:pt>
                <c:pt idx="34528">
                  <c:v>-16.293999999999997</c:v>
                </c:pt>
                <c:pt idx="34529">
                  <c:v>-16.291999999999987</c:v>
                </c:pt>
                <c:pt idx="34530">
                  <c:v>-16.289999999999992</c:v>
                </c:pt>
                <c:pt idx="34531">
                  <c:v>-16.287999999999997</c:v>
                </c:pt>
                <c:pt idx="34532">
                  <c:v>-16.286000000000001</c:v>
                </c:pt>
                <c:pt idx="34533">
                  <c:v>-16.283999999999992</c:v>
                </c:pt>
                <c:pt idx="34534">
                  <c:v>-16.281999999999996</c:v>
                </c:pt>
                <c:pt idx="34535">
                  <c:v>-16.28</c:v>
                </c:pt>
                <c:pt idx="34536">
                  <c:v>-16.277999999999992</c:v>
                </c:pt>
                <c:pt idx="34537">
                  <c:v>-16.275999999999996</c:v>
                </c:pt>
                <c:pt idx="34538">
                  <c:v>-16.274000000000001</c:v>
                </c:pt>
                <c:pt idx="34539">
                  <c:v>-16.271999999999991</c:v>
                </c:pt>
                <c:pt idx="34540">
                  <c:v>-16.269999999999996</c:v>
                </c:pt>
                <c:pt idx="34541">
                  <c:v>-16.268000000000001</c:v>
                </c:pt>
                <c:pt idx="34542">
                  <c:v>-16.265999999999991</c:v>
                </c:pt>
                <c:pt idx="34543">
                  <c:v>-16.263999999999996</c:v>
                </c:pt>
                <c:pt idx="34544">
                  <c:v>-16.262</c:v>
                </c:pt>
                <c:pt idx="34545">
                  <c:v>-16.259999999999991</c:v>
                </c:pt>
                <c:pt idx="34546">
                  <c:v>-16.257999999999996</c:v>
                </c:pt>
                <c:pt idx="34547">
                  <c:v>-16.256</c:v>
                </c:pt>
                <c:pt idx="34548">
                  <c:v>-16.253999999999991</c:v>
                </c:pt>
                <c:pt idx="34549">
                  <c:v>-16.251999999999995</c:v>
                </c:pt>
                <c:pt idx="34550">
                  <c:v>-16.25</c:v>
                </c:pt>
                <c:pt idx="34551">
                  <c:v>-16.24799999999999</c:v>
                </c:pt>
                <c:pt idx="34552">
                  <c:v>-16.245999999999995</c:v>
                </c:pt>
                <c:pt idx="34553">
                  <c:v>-16.244</c:v>
                </c:pt>
                <c:pt idx="34554">
                  <c:v>-16.24199999999999</c:v>
                </c:pt>
                <c:pt idx="34555">
                  <c:v>-16.239999999999995</c:v>
                </c:pt>
                <c:pt idx="34556">
                  <c:v>-16.238</c:v>
                </c:pt>
                <c:pt idx="34557">
                  <c:v>-16.23599999999999</c:v>
                </c:pt>
                <c:pt idx="34558">
                  <c:v>-16.233999999999995</c:v>
                </c:pt>
                <c:pt idx="34559">
                  <c:v>-16.231999999999999</c:v>
                </c:pt>
                <c:pt idx="34560">
                  <c:v>-16.22999999999999</c:v>
                </c:pt>
                <c:pt idx="34561">
                  <c:v>-16.227999999999994</c:v>
                </c:pt>
                <c:pt idx="34562">
                  <c:v>-16.225999999999999</c:v>
                </c:pt>
                <c:pt idx="34563">
                  <c:v>-16.22399999999999</c:v>
                </c:pt>
                <c:pt idx="34564">
                  <c:v>-16.221999999999994</c:v>
                </c:pt>
                <c:pt idx="34565">
                  <c:v>-16.22</c:v>
                </c:pt>
                <c:pt idx="34566">
                  <c:v>-16.217999999999989</c:v>
                </c:pt>
                <c:pt idx="34567">
                  <c:v>-16.215999999999994</c:v>
                </c:pt>
                <c:pt idx="34568">
                  <c:v>-16.213999999999999</c:v>
                </c:pt>
                <c:pt idx="34569">
                  <c:v>-16.211999999999989</c:v>
                </c:pt>
                <c:pt idx="34570">
                  <c:v>-16.209999999999994</c:v>
                </c:pt>
                <c:pt idx="34571">
                  <c:v>-16.207999999999998</c:v>
                </c:pt>
                <c:pt idx="34572">
                  <c:v>-16.205999999999989</c:v>
                </c:pt>
                <c:pt idx="34573">
                  <c:v>-16.203999999999994</c:v>
                </c:pt>
                <c:pt idx="34574">
                  <c:v>-16.201999999999998</c:v>
                </c:pt>
                <c:pt idx="34575">
                  <c:v>-16.199999999999989</c:v>
                </c:pt>
                <c:pt idx="34576">
                  <c:v>-16.197999999999993</c:v>
                </c:pt>
                <c:pt idx="34577">
                  <c:v>-16.195999999999998</c:v>
                </c:pt>
                <c:pt idx="34578">
                  <c:v>-16.193999999999988</c:v>
                </c:pt>
                <c:pt idx="34579">
                  <c:v>-16.191999999999993</c:v>
                </c:pt>
                <c:pt idx="34580">
                  <c:v>-16.189999999999998</c:v>
                </c:pt>
                <c:pt idx="34581">
                  <c:v>-16.187999999999988</c:v>
                </c:pt>
                <c:pt idx="34582">
                  <c:v>-16.185999999999993</c:v>
                </c:pt>
                <c:pt idx="34583">
                  <c:v>-16.183999999999997</c:v>
                </c:pt>
                <c:pt idx="34584">
                  <c:v>-16.181999999999988</c:v>
                </c:pt>
                <c:pt idx="34585">
                  <c:v>-16.179999999999993</c:v>
                </c:pt>
                <c:pt idx="34586">
                  <c:v>-16.177999999999997</c:v>
                </c:pt>
                <c:pt idx="34587">
                  <c:v>-16.175999999999988</c:v>
                </c:pt>
                <c:pt idx="34588">
                  <c:v>-16.173999999999992</c:v>
                </c:pt>
                <c:pt idx="34589">
                  <c:v>-16.171999999999997</c:v>
                </c:pt>
                <c:pt idx="34590">
                  <c:v>-16.169999999999987</c:v>
                </c:pt>
                <c:pt idx="34591">
                  <c:v>-16.167999999999992</c:v>
                </c:pt>
                <c:pt idx="34592">
                  <c:v>-16.165999999999997</c:v>
                </c:pt>
                <c:pt idx="34593">
                  <c:v>-16.163999999999987</c:v>
                </c:pt>
                <c:pt idx="34594">
                  <c:v>-16.161999999999992</c:v>
                </c:pt>
                <c:pt idx="34595">
                  <c:v>-16.159999999999997</c:v>
                </c:pt>
                <c:pt idx="34596">
                  <c:v>-16.158000000000001</c:v>
                </c:pt>
                <c:pt idx="34597">
                  <c:v>-16.155999999999992</c:v>
                </c:pt>
                <c:pt idx="34598">
                  <c:v>-16.153999999999996</c:v>
                </c:pt>
                <c:pt idx="34599">
                  <c:v>-16.152000000000001</c:v>
                </c:pt>
                <c:pt idx="34600">
                  <c:v>-16.149999999999991</c:v>
                </c:pt>
                <c:pt idx="34601">
                  <c:v>-16.147999999999996</c:v>
                </c:pt>
                <c:pt idx="34602">
                  <c:v>-16.146000000000001</c:v>
                </c:pt>
                <c:pt idx="34603">
                  <c:v>-16.143999999999991</c:v>
                </c:pt>
                <c:pt idx="34604">
                  <c:v>-16.141999999999996</c:v>
                </c:pt>
                <c:pt idx="34605">
                  <c:v>-16.14</c:v>
                </c:pt>
                <c:pt idx="34606">
                  <c:v>-16.137999999999991</c:v>
                </c:pt>
                <c:pt idx="34607">
                  <c:v>-16.135999999999996</c:v>
                </c:pt>
                <c:pt idx="34608">
                  <c:v>-16.134</c:v>
                </c:pt>
                <c:pt idx="34609">
                  <c:v>-16.131999999999991</c:v>
                </c:pt>
                <c:pt idx="34610">
                  <c:v>-16.129999999999995</c:v>
                </c:pt>
                <c:pt idx="34611">
                  <c:v>-16.128</c:v>
                </c:pt>
                <c:pt idx="34612">
                  <c:v>-16.125999999999991</c:v>
                </c:pt>
                <c:pt idx="34613">
                  <c:v>-16.123999999999995</c:v>
                </c:pt>
                <c:pt idx="34614">
                  <c:v>-16.122</c:v>
                </c:pt>
                <c:pt idx="34615">
                  <c:v>-16.11999999999999</c:v>
                </c:pt>
                <c:pt idx="34616">
                  <c:v>-16.117999999999995</c:v>
                </c:pt>
                <c:pt idx="34617">
                  <c:v>-16.116</c:v>
                </c:pt>
                <c:pt idx="34618">
                  <c:v>-16.11399999999999</c:v>
                </c:pt>
                <c:pt idx="34619">
                  <c:v>-16.111999999999995</c:v>
                </c:pt>
                <c:pt idx="34620">
                  <c:v>-16.11</c:v>
                </c:pt>
                <c:pt idx="34621">
                  <c:v>-16.10799999999999</c:v>
                </c:pt>
                <c:pt idx="34622">
                  <c:v>-16.105999999999995</c:v>
                </c:pt>
                <c:pt idx="34623">
                  <c:v>-16.103999999999999</c:v>
                </c:pt>
                <c:pt idx="34624">
                  <c:v>-16.10199999999999</c:v>
                </c:pt>
                <c:pt idx="34625">
                  <c:v>-16.099999999999994</c:v>
                </c:pt>
                <c:pt idx="34626">
                  <c:v>-16.097999999999999</c:v>
                </c:pt>
                <c:pt idx="34627">
                  <c:v>-16.095999999999989</c:v>
                </c:pt>
                <c:pt idx="34628">
                  <c:v>-16.093999999999994</c:v>
                </c:pt>
                <c:pt idx="34629">
                  <c:v>-16.091999999999999</c:v>
                </c:pt>
                <c:pt idx="34630">
                  <c:v>-16.089999999999989</c:v>
                </c:pt>
                <c:pt idx="34631">
                  <c:v>-16.087999999999994</c:v>
                </c:pt>
                <c:pt idx="34632">
                  <c:v>-16.085999999999999</c:v>
                </c:pt>
                <c:pt idx="34633">
                  <c:v>-16.083999999999989</c:v>
                </c:pt>
                <c:pt idx="34634">
                  <c:v>-16.081999999999994</c:v>
                </c:pt>
                <c:pt idx="34635">
                  <c:v>-16.079999999999998</c:v>
                </c:pt>
                <c:pt idx="34636">
                  <c:v>-16.077999999999989</c:v>
                </c:pt>
                <c:pt idx="34637">
                  <c:v>-16.075999999999993</c:v>
                </c:pt>
                <c:pt idx="34638">
                  <c:v>-16.073999999999998</c:v>
                </c:pt>
                <c:pt idx="34639">
                  <c:v>-16.071999999999989</c:v>
                </c:pt>
                <c:pt idx="34640">
                  <c:v>-16.069999999999993</c:v>
                </c:pt>
                <c:pt idx="34641">
                  <c:v>-16.067999999999998</c:v>
                </c:pt>
                <c:pt idx="34642">
                  <c:v>-16.065999999999988</c:v>
                </c:pt>
                <c:pt idx="34643">
                  <c:v>-16.063999999999993</c:v>
                </c:pt>
                <c:pt idx="34644">
                  <c:v>-16.061999999999998</c:v>
                </c:pt>
                <c:pt idx="34645">
                  <c:v>-16.059999999999988</c:v>
                </c:pt>
                <c:pt idx="34646">
                  <c:v>-16.057999999999993</c:v>
                </c:pt>
                <c:pt idx="34647">
                  <c:v>-16.055999999999997</c:v>
                </c:pt>
                <c:pt idx="34648">
                  <c:v>-16.053999999999988</c:v>
                </c:pt>
                <c:pt idx="34649">
                  <c:v>-16.051999999999992</c:v>
                </c:pt>
                <c:pt idx="34650">
                  <c:v>-16.049999999999997</c:v>
                </c:pt>
                <c:pt idx="34651">
                  <c:v>-16.047999999999988</c:v>
                </c:pt>
                <c:pt idx="34652">
                  <c:v>-16.045999999999992</c:v>
                </c:pt>
                <c:pt idx="34653">
                  <c:v>-16.043999999999997</c:v>
                </c:pt>
                <c:pt idx="34654">
                  <c:v>-16.041999999999987</c:v>
                </c:pt>
                <c:pt idx="34655">
                  <c:v>-16.039999999999992</c:v>
                </c:pt>
                <c:pt idx="34656">
                  <c:v>-16.037999999999997</c:v>
                </c:pt>
                <c:pt idx="34657">
                  <c:v>-16.036000000000001</c:v>
                </c:pt>
                <c:pt idx="34658">
                  <c:v>-16.033999999999992</c:v>
                </c:pt>
                <c:pt idx="34659">
                  <c:v>-16.031999999999996</c:v>
                </c:pt>
                <c:pt idx="34660">
                  <c:v>-16.03</c:v>
                </c:pt>
                <c:pt idx="34661">
                  <c:v>-16.027999999999992</c:v>
                </c:pt>
                <c:pt idx="34662">
                  <c:v>-16.025999999999996</c:v>
                </c:pt>
                <c:pt idx="34663">
                  <c:v>-16.024000000000001</c:v>
                </c:pt>
                <c:pt idx="34664">
                  <c:v>-16.021999999999991</c:v>
                </c:pt>
                <c:pt idx="34665">
                  <c:v>-16.019999999999996</c:v>
                </c:pt>
                <c:pt idx="34666">
                  <c:v>-16.018000000000001</c:v>
                </c:pt>
                <c:pt idx="34667">
                  <c:v>-16.015999999999991</c:v>
                </c:pt>
                <c:pt idx="34668">
                  <c:v>-16.013999999999996</c:v>
                </c:pt>
                <c:pt idx="34669">
                  <c:v>-16.012</c:v>
                </c:pt>
                <c:pt idx="34670">
                  <c:v>-16.009999999999991</c:v>
                </c:pt>
                <c:pt idx="34671">
                  <c:v>-16.007999999999996</c:v>
                </c:pt>
                <c:pt idx="34672">
                  <c:v>-16.006</c:v>
                </c:pt>
                <c:pt idx="34673">
                  <c:v>-16.003999999999991</c:v>
                </c:pt>
                <c:pt idx="34674">
                  <c:v>-16.001999999999995</c:v>
                </c:pt>
                <c:pt idx="34675">
                  <c:v>-16</c:v>
                </c:pt>
                <c:pt idx="34676">
                  <c:v>-15.99799999999999</c:v>
                </c:pt>
                <c:pt idx="34677">
                  <c:v>-15.995999999999995</c:v>
                </c:pt>
                <c:pt idx="34678">
                  <c:v>-15.994</c:v>
                </c:pt>
                <c:pt idx="34679">
                  <c:v>-15.99199999999999</c:v>
                </c:pt>
                <c:pt idx="34680">
                  <c:v>-15.989999999999995</c:v>
                </c:pt>
                <c:pt idx="34681">
                  <c:v>-15.988</c:v>
                </c:pt>
                <c:pt idx="34682">
                  <c:v>-15.98599999999999</c:v>
                </c:pt>
                <c:pt idx="34683">
                  <c:v>-15.983999999999995</c:v>
                </c:pt>
                <c:pt idx="34684">
                  <c:v>-15.981999999999999</c:v>
                </c:pt>
                <c:pt idx="34685">
                  <c:v>-15.97999999999999</c:v>
                </c:pt>
                <c:pt idx="34686">
                  <c:v>-15.977999999999994</c:v>
                </c:pt>
                <c:pt idx="34687">
                  <c:v>-15.975999999999999</c:v>
                </c:pt>
                <c:pt idx="34688">
                  <c:v>-15.97399999999999</c:v>
                </c:pt>
                <c:pt idx="34689">
                  <c:v>-15.971999999999994</c:v>
                </c:pt>
                <c:pt idx="34690">
                  <c:v>-15.969999999999999</c:v>
                </c:pt>
                <c:pt idx="34691">
                  <c:v>-15.967999999999989</c:v>
                </c:pt>
                <c:pt idx="34692">
                  <c:v>-15.965999999999994</c:v>
                </c:pt>
                <c:pt idx="34693">
                  <c:v>-15.963999999999999</c:v>
                </c:pt>
                <c:pt idx="34694">
                  <c:v>-15.961999999999989</c:v>
                </c:pt>
                <c:pt idx="34695">
                  <c:v>-15.959999999999994</c:v>
                </c:pt>
                <c:pt idx="34696">
                  <c:v>-15.957999999999998</c:v>
                </c:pt>
                <c:pt idx="34697">
                  <c:v>-15.955999999999989</c:v>
                </c:pt>
                <c:pt idx="34698">
                  <c:v>-15.953999999999994</c:v>
                </c:pt>
                <c:pt idx="34699">
                  <c:v>-15.951999999999998</c:v>
                </c:pt>
                <c:pt idx="34700">
                  <c:v>-15.949999999999989</c:v>
                </c:pt>
                <c:pt idx="34701">
                  <c:v>-15.947999999999993</c:v>
                </c:pt>
                <c:pt idx="34702">
                  <c:v>-15.945999999999998</c:v>
                </c:pt>
                <c:pt idx="34703">
                  <c:v>-15.943999999999988</c:v>
                </c:pt>
                <c:pt idx="34704">
                  <c:v>-15.941999999999993</c:v>
                </c:pt>
                <c:pt idx="34705">
                  <c:v>-15.939999999999998</c:v>
                </c:pt>
                <c:pt idx="34706">
                  <c:v>-15.937999999999988</c:v>
                </c:pt>
                <c:pt idx="34707">
                  <c:v>-15.935999999999993</c:v>
                </c:pt>
                <c:pt idx="34708">
                  <c:v>-15.933999999999997</c:v>
                </c:pt>
                <c:pt idx="34709">
                  <c:v>-15.931999999999988</c:v>
                </c:pt>
                <c:pt idx="34710">
                  <c:v>-15.929999999999993</c:v>
                </c:pt>
                <c:pt idx="34711">
                  <c:v>-15.927999999999997</c:v>
                </c:pt>
                <c:pt idx="34712">
                  <c:v>-15.925999999999988</c:v>
                </c:pt>
                <c:pt idx="34713">
                  <c:v>-15.923999999999992</c:v>
                </c:pt>
                <c:pt idx="34714">
                  <c:v>-15.921999999999997</c:v>
                </c:pt>
                <c:pt idx="34715">
                  <c:v>-15.919999999999987</c:v>
                </c:pt>
                <c:pt idx="34716">
                  <c:v>-15.917999999999992</c:v>
                </c:pt>
                <c:pt idx="34717">
                  <c:v>-15.915999999999997</c:v>
                </c:pt>
                <c:pt idx="34718">
                  <c:v>-15.913999999999987</c:v>
                </c:pt>
                <c:pt idx="34719">
                  <c:v>-15.911999999999992</c:v>
                </c:pt>
                <c:pt idx="34720">
                  <c:v>-15.909999999999997</c:v>
                </c:pt>
                <c:pt idx="34721">
                  <c:v>-15.908000000000001</c:v>
                </c:pt>
                <c:pt idx="34722">
                  <c:v>-15.905999999999992</c:v>
                </c:pt>
                <c:pt idx="34723">
                  <c:v>-15.903999999999996</c:v>
                </c:pt>
                <c:pt idx="34724">
                  <c:v>-15.902000000000001</c:v>
                </c:pt>
                <c:pt idx="34725">
                  <c:v>-15.899999999999991</c:v>
                </c:pt>
                <c:pt idx="34726">
                  <c:v>-15.897999999999996</c:v>
                </c:pt>
                <c:pt idx="34727">
                  <c:v>-15.896000000000001</c:v>
                </c:pt>
                <c:pt idx="34728">
                  <c:v>-15.893999999999991</c:v>
                </c:pt>
                <c:pt idx="34729">
                  <c:v>-15.891999999999996</c:v>
                </c:pt>
                <c:pt idx="34730">
                  <c:v>-15.89</c:v>
                </c:pt>
                <c:pt idx="34731">
                  <c:v>-15.887999999999991</c:v>
                </c:pt>
                <c:pt idx="34732">
                  <c:v>-15.885999999999996</c:v>
                </c:pt>
                <c:pt idx="34733">
                  <c:v>-15.884</c:v>
                </c:pt>
                <c:pt idx="34734">
                  <c:v>-15.881999999999991</c:v>
                </c:pt>
                <c:pt idx="34735">
                  <c:v>-15.879999999999995</c:v>
                </c:pt>
                <c:pt idx="34736">
                  <c:v>-15.878</c:v>
                </c:pt>
                <c:pt idx="34737">
                  <c:v>-15.875999999999991</c:v>
                </c:pt>
                <c:pt idx="34738">
                  <c:v>-15.873999999999995</c:v>
                </c:pt>
                <c:pt idx="34739">
                  <c:v>-15.872</c:v>
                </c:pt>
                <c:pt idx="34740">
                  <c:v>-15.86999999999999</c:v>
                </c:pt>
                <c:pt idx="34741">
                  <c:v>-15.867999999999995</c:v>
                </c:pt>
                <c:pt idx="34742">
                  <c:v>-15.866</c:v>
                </c:pt>
                <c:pt idx="34743">
                  <c:v>-15.86399999999999</c:v>
                </c:pt>
                <c:pt idx="34744">
                  <c:v>-15.861999999999995</c:v>
                </c:pt>
                <c:pt idx="34745">
                  <c:v>-15.86</c:v>
                </c:pt>
                <c:pt idx="34746">
                  <c:v>-15.85799999999999</c:v>
                </c:pt>
                <c:pt idx="34747">
                  <c:v>-15.855999999999995</c:v>
                </c:pt>
                <c:pt idx="34748">
                  <c:v>-15.853999999999999</c:v>
                </c:pt>
                <c:pt idx="34749">
                  <c:v>-15.85199999999999</c:v>
                </c:pt>
                <c:pt idx="34750">
                  <c:v>-15.849999999999994</c:v>
                </c:pt>
                <c:pt idx="34751">
                  <c:v>-15.847999999999999</c:v>
                </c:pt>
                <c:pt idx="34752">
                  <c:v>-15.845999999999989</c:v>
                </c:pt>
                <c:pt idx="34753">
                  <c:v>-15.843999999999994</c:v>
                </c:pt>
                <c:pt idx="34754">
                  <c:v>-15.841999999999999</c:v>
                </c:pt>
                <c:pt idx="34755">
                  <c:v>-15.839999999999989</c:v>
                </c:pt>
                <c:pt idx="34756">
                  <c:v>-15.837999999999994</c:v>
                </c:pt>
                <c:pt idx="34757">
                  <c:v>-15.835999999999999</c:v>
                </c:pt>
                <c:pt idx="34758">
                  <c:v>-15.833999999999989</c:v>
                </c:pt>
                <c:pt idx="34759">
                  <c:v>-15.831999999999994</c:v>
                </c:pt>
                <c:pt idx="34760">
                  <c:v>-15.829999999999998</c:v>
                </c:pt>
                <c:pt idx="34761">
                  <c:v>-15.827999999999989</c:v>
                </c:pt>
                <c:pt idx="34762">
                  <c:v>-15.825999999999993</c:v>
                </c:pt>
                <c:pt idx="34763">
                  <c:v>-15.823999999999998</c:v>
                </c:pt>
                <c:pt idx="34764">
                  <c:v>-15.821999999999989</c:v>
                </c:pt>
                <c:pt idx="34765">
                  <c:v>-15.819999999999993</c:v>
                </c:pt>
                <c:pt idx="34766">
                  <c:v>-15.817999999999998</c:v>
                </c:pt>
                <c:pt idx="34767">
                  <c:v>-15.815999999999988</c:v>
                </c:pt>
                <c:pt idx="34768">
                  <c:v>-15.813999999999993</c:v>
                </c:pt>
                <c:pt idx="34769">
                  <c:v>-15.811999999999998</c:v>
                </c:pt>
                <c:pt idx="34770">
                  <c:v>-15.809999999999988</c:v>
                </c:pt>
                <c:pt idx="34771">
                  <c:v>-15.807999999999993</c:v>
                </c:pt>
                <c:pt idx="34772">
                  <c:v>-15.805999999999997</c:v>
                </c:pt>
                <c:pt idx="34773">
                  <c:v>-15.803999999999988</c:v>
                </c:pt>
                <c:pt idx="34774">
                  <c:v>-15.801999999999992</c:v>
                </c:pt>
                <c:pt idx="34775">
                  <c:v>-15.799999999999997</c:v>
                </c:pt>
                <c:pt idx="34776">
                  <c:v>-15.797999999999988</c:v>
                </c:pt>
                <c:pt idx="34777">
                  <c:v>-15.795999999999992</c:v>
                </c:pt>
                <c:pt idx="34778">
                  <c:v>-15.793999999999997</c:v>
                </c:pt>
                <c:pt idx="34779">
                  <c:v>-15.791999999999987</c:v>
                </c:pt>
                <c:pt idx="34780">
                  <c:v>-15.789999999999992</c:v>
                </c:pt>
                <c:pt idx="34781">
                  <c:v>-15.787999999999997</c:v>
                </c:pt>
                <c:pt idx="34782">
                  <c:v>-15.786000000000001</c:v>
                </c:pt>
                <c:pt idx="34783">
                  <c:v>-15.783999999999992</c:v>
                </c:pt>
                <c:pt idx="34784">
                  <c:v>-15.781999999999996</c:v>
                </c:pt>
                <c:pt idx="34785">
                  <c:v>-15.780000000000001</c:v>
                </c:pt>
                <c:pt idx="34786">
                  <c:v>-15.777999999999992</c:v>
                </c:pt>
                <c:pt idx="34787">
                  <c:v>-15.775999999999996</c:v>
                </c:pt>
                <c:pt idx="34788">
                  <c:v>-15.774000000000001</c:v>
                </c:pt>
                <c:pt idx="34789">
                  <c:v>-15.771999999999991</c:v>
                </c:pt>
                <c:pt idx="34790">
                  <c:v>-15.769999999999996</c:v>
                </c:pt>
                <c:pt idx="34791">
                  <c:v>-15.768000000000001</c:v>
                </c:pt>
                <c:pt idx="34792">
                  <c:v>-15.765999999999991</c:v>
                </c:pt>
                <c:pt idx="34793">
                  <c:v>-15.763999999999996</c:v>
                </c:pt>
                <c:pt idx="34794">
                  <c:v>-15.762</c:v>
                </c:pt>
                <c:pt idx="34795">
                  <c:v>-15.759999999999991</c:v>
                </c:pt>
                <c:pt idx="34796">
                  <c:v>-15.757999999999996</c:v>
                </c:pt>
                <c:pt idx="34797">
                  <c:v>-15.756</c:v>
                </c:pt>
                <c:pt idx="34798">
                  <c:v>-15.753999999999991</c:v>
                </c:pt>
                <c:pt idx="34799">
                  <c:v>-15.751999999999995</c:v>
                </c:pt>
                <c:pt idx="34800">
                  <c:v>-15.75</c:v>
                </c:pt>
                <c:pt idx="34801">
                  <c:v>-15.74799999999999</c:v>
                </c:pt>
                <c:pt idx="34802">
                  <c:v>-15.745999999999995</c:v>
                </c:pt>
                <c:pt idx="34803">
                  <c:v>-15.744</c:v>
                </c:pt>
                <c:pt idx="34804">
                  <c:v>-15.74199999999999</c:v>
                </c:pt>
                <c:pt idx="34805">
                  <c:v>-15.739999999999995</c:v>
                </c:pt>
                <c:pt idx="34806">
                  <c:v>-15.738</c:v>
                </c:pt>
                <c:pt idx="34807">
                  <c:v>-15.73599999999999</c:v>
                </c:pt>
                <c:pt idx="34808">
                  <c:v>-15.733999999999995</c:v>
                </c:pt>
                <c:pt idx="34809">
                  <c:v>-15.731999999999999</c:v>
                </c:pt>
                <c:pt idx="34810">
                  <c:v>-15.72999999999999</c:v>
                </c:pt>
                <c:pt idx="34811">
                  <c:v>-15.727999999999994</c:v>
                </c:pt>
                <c:pt idx="34812">
                  <c:v>-15.725999999999999</c:v>
                </c:pt>
                <c:pt idx="34813">
                  <c:v>-15.72399999999999</c:v>
                </c:pt>
                <c:pt idx="34814">
                  <c:v>-15.721999999999994</c:v>
                </c:pt>
                <c:pt idx="34815">
                  <c:v>-15.719999999999999</c:v>
                </c:pt>
                <c:pt idx="34816">
                  <c:v>-15.717999999999989</c:v>
                </c:pt>
                <c:pt idx="34817">
                  <c:v>-15.715999999999994</c:v>
                </c:pt>
                <c:pt idx="34818">
                  <c:v>-15.713999999999999</c:v>
                </c:pt>
                <c:pt idx="34819">
                  <c:v>-15.711999999999989</c:v>
                </c:pt>
                <c:pt idx="34820">
                  <c:v>-15.709999999999994</c:v>
                </c:pt>
                <c:pt idx="34821">
                  <c:v>-15.707999999999998</c:v>
                </c:pt>
                <c:pt idx="34822">
                  <c:v>-15.705999999999989</c:v>
                </c:pt>
                <c:pt idx="34823">
                  <c:v>-15.703999999999994</c:v>
                </c:pt>
                <c:pt idx="34824">
                  <c:v>-15.701999999999998</c:v>
                </c:pt>
                <c:pt idx="34825">
                  <c:v>-15.699999999999989</c:v>
                </c:pt>
                <c:pt idx="34826">
                  <c:v>-15.697999999999993</c:v>
                </c:pt>
                <c:pt idx="34827">
                  <c:v>-15.695999999999998</c:v>
                </c:pt>
                <c:pt idx="34828">
                  <c:v>-15.693999999999988</c:v>
                </c:pt>
                <c:pt idx="34829">
                  <c:v>-15.691999999999993</c:v>
                </c:pt>
                <c:pt idx="34830">
                  <c:v>-15.689999999999998</c:v>
                </c:pt>
                <c:pt idx="34831">
                  <c:v>-15.687999999999988</c:v>
                </c:pt>
                <c:pt idx="34832">
                  <c:v>-15.685999999999993</c:v>
                </c:pt>
                <c:pt idx="34833">
                  <c:v>-15.683999999999997</c:v>
                </c:pt>
                <c:pt idx="34834">
                  <c:v>-15.681999999999988</c:v>
                </c:pt>
                <c:pt idx="34835">
                  <c:v>-15.679999999999993</c:v>
                </c:pt>
                <c:pt idx="34836">
                  <c:v>-15.677999999999997</c:v>
                </c:pt>
                <c:pt idx="34837">
                  <c:v>-15.675999999999988</c:v>
                </c:pt>
                <c:pt idx="34838">
                  <c:v>-15.673999999999992</c:v>
                </c:pt>
                <c:pt idx="34839">
                  <c:v>-15.671999999999997</c:v>
                </c:pt>
                <c:pt idx="34840">
                  <c:v>-15.669999999999987</c:v>
                </c:pt>
                <c:pt idx="34841">
                  <c:v>-15.667999999999992</c:v>
                </c:pt>
                <c:pt idx="34842">
                  <c:v>-15.665999999999997</c:v>
                </c:pt>
                <c:pt idx="34843">
                  <c:v>-15.663999999999987</c:v>
                </c:pt>
                <c:pt idx="34844">
                  <c:v>-15.661999999999992</c:v>
                </c:pt>
                <c:pt idx="34845">
                  <c:v>-15.659999999999997</c:v>
                </c:pt>
                <c:pt idx="34846">
                  <c:v>-15.658000000000001</c:v>
                </c:pt>
                <c:pt idx="34847">
                  <c:v>-15.655999999999992</c:v>
                </c:pt>
                <c:pt idx="34848">
                  <c:v>-15.653999999999996</c:v>
                </c:pt>
                <c:pt idx="34849">
                  <c:v>-15.652000000000001</c:v>
                </c:pt>
                <c:pt idx="34850">
                  <c:v>-15.649999999999991</c:v>
                </c:pt>
                <c:pt idx="34851">
                  <c:v>-15.647999999999996</c:v>
                </c:pt>
                <c:pt idx="34852">
                  <c:v>-15.646000000000001</c:v>
                </c:pt>
                <c:pt idx="34853">
                  <c:v>-15.643999999999991</c:v>
                </c:pt>
                <c:pt idx="34854">
                  <c:v>-15.641999999999996</c:v>
                </c:pt>
                <c:pt idx="34855">
                  <c:v>-15.64</c:v>
                </c:pt>
                <c:pt idx="34856">
                  <c:v>-15.637999999999991</c:v>
                </c:pt>
                <c:pt idx="34857">
                  <c:v>-15.635999999999996</c:v>
                </c:pt>
                <c:pt idx="34858">
                  <c:v>-15.634</c:v>
                </c:pt>
                <c:pt idx="34859">
                  <c:v>-15.631999999999991</c:v>
                </c:pt>
                <c:pt idx="34860">
                  <c:v>-15.629999999999995</c:v>
                </c:pt>
                <c:pt idx="34861">
                  <c:v>-15.628</c:v>
                </c:pt>
                <c:pt idx="34862">
                  <c:v>-15.625999999999991</c:v>
                </c:pt>
                <c:pt idx="34863">
                  <c:v>-15.623999999999995</c:v>
                </c:pt>
                <c:pt idx="34864">
                  <c:v>-15.622</c:v>
                </c:pt>
                <c:pt idx="34865">
                  <c:v>-15.61999999999999</c:v>
                </c:pt>
                <c:pt idx="34866">
                  <c:v>-15.617999999999995</c:v>
                </c:pt>
                <c:pt idx="34867">
                  <c:v>-15.616</c:v>
                </c:pt>
                <c:pt idx="34868">
                  <c:v>-15.61399999999999</c:v>
                </c:pt>
                <c:pt idx="34869">
                  <c:v>-15.611999999999995</c:v>
                </c:pt>
                <c:pt idx="34870">
                  <c:v>-15.61</c:v>
                </c:pt>
                <c:pt idx="34871">
                  <c:v>-15.60799999999999</c:v>
                </c:pt>
                <c:pt idx="34872">
                  <c:v>-15.605999999999995</c:v>
                </c:pt>
                <c:pt idx="34873">
                  <c:v>-15.603999999999999</c:v>
                </c:pt>
                <c:pt idx="34874">
                  <c:v>-15.60199999999999</c:v>
                </c:pt>
                <c:pt idx="34875">
                  <c:v>-15.599999999999994</c:v>
                </c:pt>
                <c:pt idx="34876">
                  <c:v>-15.597999999999999</c:v>
                </c:pt>
                <c:pt idx="34877">
                  <c:v>-15.595999999999989</c:v>
                </c:pt>
                <c:pt idx="34878">
                  <c:v>-15.593999999999994</c:v>
                </c:pt>
                <c:pt idx="34879">
                  <c:v>-15.591999999999999</c:v>
                </c:pt>
                <c:pt idx="34880">
                  <c:v>-15.589999999999989</c:v>
                </c:pt>
                <c:pt idx="34881">
                  <c:v>-15.587999999999994</c:v>
                </c:pt>
                <c:pt idx="34882">
                  <c:v>-15.585999999999999</c:v>
                </c:pt>
                <c:pt idx="34883">
                  <c:v>-15.583999999999989</c:v>
                </c:pt>
                <c:pt idx="34884">
                  <c:v>-15.581999999999994</c:v>
                </c:pt>
                <c:pt idx="34885">
                  <c:v>-15.579999999999998</c:v>
                </c:pt>
                <c:pt idx="34886">
                  <c:v>-15.577999999999989</c:v>
                </c:pt>
                <c:pt idx="34887">
                  <c:v>-15.575999999999993</c:v>
                </c:pt>
                <c:pt idx="34888">
                  <c:v>-15.573999999999998</c:v>
                </c:pt>
                <c:pt idx="34889">
                  <c:v>-15.571999999999989</c:v>
                </c:pt>
                <c:pt idx="34890">
                  <c:v>-15.569999999999993</c:v>
                </c:pt>
                <c:pt idx="34891">
                  <c:v>-15.567999999999998</c:v>
                </c:pt>
                <c:pt idx="34892">
                  <c:v>-15.565999999999988</c:v>
                </c:pt>
                <c:pt idx="34893">
                  <c:v>-15.563999999999993</c:v>
                </c:pt>
                <c:pt idx="34894">
                  <c:v>-15.561999999999998</c:v>
                </c:pt>
                <c:pt idx="34895">
                  <c:v>-15.559999999999988</c:v>
                </c:pt>
                <c:pt idx="34896">
                  <c:v>-15.557999999999993</c:v>
                </c:pt>
                <c:pt idx="34897">
                  <c:v>-15.555999999999997</c:v>
                </c:pt>
                <c:pt idx="34898">
                  <c:v>-15.553999999999988</c:v>
                </c:pt>
                <c:pt idx="34899">
                  <c:v>-15.551999999999992</c:v>
                </c:pt>
                <c:pt idx="34900">
                  <c:v>-15.549999999999997</c:v>
                </c:pt>
                <c:pt idx="34901">
                  <c:v>-15.547999999999988</c:v>
                </c:pt>
                <c:pt idx="34902">
                  <c:v>-15.545999999999992</c:v>
                </c:pt>
                <c:pt idx="34903">
                  <c:v>-15.543999999999997</c:v>
                </c:pt>
                <c:pt idx="34904">
                  <c:v>-15.541999999999987</c:v>
                </c:pt>
                <c:pt idx="34905">
                  <c:v>-15.539999999999992</c:v>
                </c:pt>
                <c:pt idx="34906">
                  <c:v>-15.537999999999997</c:v>
                </c:pt>
                <c:pt idx="34907">
                  <c:v>-15.536000000000001</c:v>
                </c:pt>
                <c:pt idx="34908">
                  <c:v>-15.533999999999992</c:v>
                </c:pt>
                <c:pt idx="34909">
                  <c:v>-15.531999999999996</c:v>
                </c:pt>
                <c:pt idx="34910">
                  <c:v>-15.530000000000001</c:v>
                </c:pt>
                <c:pt idx="34911">
                  <c:v>-15.527999999999992</c:v>
                </c:pt>
                <c:pt idx="34912">
                  <c:v>-15.525999999999996</c:v>
                </c:pt>
                <c:pt idx="34913">
                  <c:v>-15.524000000000001</c:v>
                </c:pt>
                <c:pt idx="34914">
                  <c:v>-15.521999999999991</c:v>
                </c:pt>
                <c:pt idx="34915">
                  <c:v>-15.519999999999996</c:v>
                </c:pt>
                <c:pt idx="34916">
                  <c:v>-15.518000000000001</c:v>
                </c:pt>
                <c:pt idx="34917">
                  <c:v>-15.515999999999991</c:v>
                </c:pt>
                <c:pt idx="34918">
                  <c:v>-15.513999999999996</c:v>
                </c:pt>
                <c:pt idx="34919">
                  <c:v>-15.512</c:v>
                </c:pt>
                <c:pt idx="34920">
                  <c:v>-15.509999999999991</c:v>
                </c:pt>
                <c:pt idx="34921">
                  <c:v>-15.507999999999996</c:v>
                </c:pt>
                <c:pt idx="34922">
                  <c:v>-15.506</c:v>
                </c:pt>
                <c:pt idx="34923">
                  <c:v>-15.503999999999991</c:v>
                </c:pt>
                <c:pt idx="34924">
                  <c:v>-15.501999999999995</c:v>
                </c:pt>
                <c:pt idx="34925">
                  <c:v>-15.5</c:v>
                </c:pt>
                <c:pt idx="34926">
                  <c:v>-15.49799999999999</c:v>
                </c:pt>
                <c:pt idx="34927">
                  <c:v>-15.495999999999995</c:v>
                </c:pt>
                <c:pt idx="34928">
                  <c:v>-15.494</c:v>
                </c:pt>
                <c:pt idx="34929">
                  <c:v>-15.49199999999999</c:v>
                </c:pt>
                <c:pt idx="34930">
                  <c:v>-15.489999999999995</c:v>
                </c:pt>
                <c:pt idx="34931">
                  <c:v>-15.488</c:v>
                </c:pt>
                <c:pt idx="34932">
                  <c:v>-15.48599999999999</c:v>
                </c:pt>
                <c:pt idx="34933">
                  <c:v>-15.483999999999995</c:v>
                </c:pt>
                <c:pt idx="34934">
                  <c:v>-15.481999999999999</c:v>
                </c:pt>
                <c:pt idx="34935">
                  <c:v>-15.47999999999999</c:v>
                </c:pt>
                <c:pt idx="34936">
                  <c:v>-15.477999999999994</c:v>
                </c:pt>
                <c:pt idx="34937">
                  <c:v>-15.475999999999999</c:v>
                </c:pt>
                <c:pt idx="34938">
                  <c:v>-15.47399999999999</c:v>
                </c:pt>
                <c:pt idx="34939">
                  <c:v>-15.471999999999994</c:v>
                </c:pt>
                <c:pt idx="34940">
                  <c:v>-15.469999999999999</c:v>
                </c:pt>
                <c:pt idx="34941">
                  <c:v>-15.467999999999989</c:v>
                </c:pt>
                <c:pt idx="34942">
                  <c:v>-15.465999999999994</c:v>
                </c:pt>
                <c:pt idx="34943">
                  <c:v>-15.463999999999999</c:v>
                </c:pt>
                <c:pt idx="34944">
                  <c:v>-15.461999999999989</c:v>
                </c:pt>
                <c:pt idx="34945">
                  <c:v>-15.459999999999994</c:v>
                </c:pt>
                <c:pt idx="34946">
                  <c:v>-15.457999999999998</c:v>
                </c:pt>
                <c:pt idx="34947">
                  <c:v>-15.455999999999989</c:v>
                </c:pt>
                <c:pt idx="34948">
                  <c:v>-15.453999999999994</c:v>
                </c:pt>
                <c:pt idx="34949">
                  <c:v>-15.451999999999998</c:v>
                </c:pt>
                <c:pt idx="34950">
                  <c:v>-15.449999999999989</c:v>
                </c:pt>
                <c:pt idx="34951">
                  <c:v>-15.447999999999993</c:v>
                </c:pt>
                <c:pt idx="34952">
                  <c:v>-15.445999999999998</c:v>
                </c:pt>
                <c:pt idx="34953">
                  <c:v>-15.443999999999988</c:v>
                </c:pt>
                <c:pt idx="34954">
                  <c:v>-15.441999999999993</c:v>
                </c:pt>
                <c:pt idx="34955">
                  <c:v>-15.439999999999998</c:v>
                </c:pt>
                <c:pt idx="34956">
                  <c:v>-15.437999999999988</c:v>
                </c:pt>
                <c:pt idx="34957">
                  <c:v>-15.435999999999993</c:v>
                </c:pt>
                <c:pt idx="34958">
                  <c:v>-15.433999999999997</c:v>
                </c:pt>
                <c:pt idx="34959">
                  <c:v>-15.431999999999988</c:v>
                </c:pt>
                <c:pt idx="34960">
                  <c:v>-15.429999999999993</c:v>
                </c:pt>
                <c:pt idx="34961">
                  <c:v>-15.427999999999997</c:v>
                </c:pt>
                <c:pt idx="34962">
                  <c:v>-15.425999999999988</c:v>
                </c:pt>
                <c:pt idx="34963">
                  <c:v>-15.423999999999992</c:v>
                </c:pt>
                <c:pt idx="34964">
                  <c:v>-15.421999999999997</c:v>
                </c:pt>
                <c:pt idx="34965">
                  <c:v>-15.419999999999987</c:v>
                </c:pt>
                <c:pt idx="34966">
                  <c:v>-15.417999999999992</c:v>
                </c:pt>
                <c:pt idx="34967">
                  <c:v>-15.415999999999997</c:v>
                </c:pt>
                <c:pt idx="34968">
                  <c:v>-15.413999999999987</c:v>
                </c:pt>
                <c:pt idx="34969">
                  <c:v>-15.411999999999992</c:v>
                </c:pt>
                <c:pt idx="34970">
                  <c:v>-15.409999999999997</c:v>
                </c:pt>
                <c:pt idx="34971">
                  <c:v>-15.408000000000001</c:v>
                </c:pt>
                <c:pt idx="34972">
                  <c:v>-15.405999999999992</c:v>
                </c:pt>
                <c:pt idx="34973">
                  <c:v>-15.403999999999996</c:v>
                </c:pt>
                <c:pt idx="34974">
                  <c:v>-15.402000000000001</c:v>
                </c:pt>
                <c:pt idx="34975">
                  <c:v>-15.399999999999991</c:v>
                </c:pt>
                <c:pt idx="34976">
                  <c:v>-15.397999999999996</c:v>
                </c:pt>
                <c:pt idx="34977">
                  <c:v>-15.396000000000001</c:v>
                </c:pt>
                <c:pt idx="34978">
                  <c:v>-15.393999999999991</c:v>
                </c:pt>
                <c:pt idx="34979">
                  <c:v>-15.391999999999996</c:v>
                </c:pt>
                <c:pt idx="34980">
                  <c:v>-15.39</c:v>
                </c:pt>
                <c:pt idx="34981">
                  <c:v>-15.387999999999991</c:v>
                </c:pt>
                <c:pt idx="34982">
                  <c:v>-15.385999999999996</c:v>
                </c:pt>
                <c:pt idx="34983">
                  <c:v>-15.384</c:v>
                </c:pt>
                <c:pt idx="34984">
                  <c:v>-15.381999999999991</c:v>
                </c:pt>
                <c:pt idx="34985">
                  <c:v>-15.379999999999995</c:v>
                </c:pt>
                <c:pt idx="34986">
                  <c:v>-15.378</c:v>
                </c:pt>
                <c:pt idx="34987">
                  <c:v>-15.375999999999991</c:v>
                </c:pt>
                <c:pt idx="34988">
                  <c:v>-15.373999999999995</c:v>
                </c:pt>
                <c:pt idx="34989">
                  <c:v>-15.372</c:v>
                </c:pt>
                <c:pt idx="34990">
                  <c:v>-15.36999999999999</c:v>
                </c:pt>
                <c:pt idx="34991">
                  <c:v>-15.367999999999995</c:v>
                </c:pt>
                <c:pt idx="34992">
                  <c:v>-15.366</c:v>
                </c:pt>
                <c:pt idx="34993">
                  <c:v>-15.36399999999999</c:v>
                </c:pt>
                <c:pt idx="34994">
                  <c:v>-15.361999999999995</c:v>
                </c:pt>
                <c:pt idx="34995">
                  <c:v>-15.36</c:v>
                </c:pt>
                <c:pt idx="34996">
                  <c:v>-15.35799999999999</c:v>
                </c:pt>
                <c:pt idx="34997">
                  <c:v>-15.355999999999995</c:v>
                </c:pt>
                <c:pt idx="34998">
                  <c:v>-15.353999999999999</c:v>
                </c:pt>
                <c:pt idx="34999">
                  <c:v>-15.35199999999999</c:v>
                </c:pt>
                <c:pt idx="35000">
                  <c:v>-15.349999999999994</c:v>
                </c:pt>
                <c:pt idx="35001">
                  <c:v>-15.347999999999999</c:v>
                </c:pt>
                <c:pt idx="35002">
                  <c:v>-15.345999999999989</c:v>
                </c:pt>
                <c:pt idx="35003">
                  <c:v>-15.343999999999994</c:v>
                </c:pt>
                <c:pt idx="35004">
                  <c:v>-15.341999999999999</c:v>
                </c:pt>
                <c:pt idx="35005">
                  <c:v>-15.339999999999989</c:v>
                </c:pt>
                <c:pt idx="35006">
                  <c:v>-15.337999999999994</c:v>
                </c:pt>
                <c:pt idx="35007">
                  <c:v>-15.335999999999999</c:v>
                </c:pt>
                <c:pt idx="35008">
                  <c:v>-15.333999999999989</c:v>
                </c:pt>
                <c:pt idx="35009">
                  <c:v>-15.331999999999994</c:v>
                </c:pt>
                <c:pt idx="35010">
                  <c:v>-15.329999999999998</c:v>
                </c:pt>
                <c:pt idx="35011">
                  <c:v>-15.327999999999989</c:v>
                </c:pt>
                <c:pt idx="35012">
                  <c:v>-15.325999999999993</c:v>
                </c:pt>
                <c:pt idx="35013">
                  <c:v>-15.323999999999998</c:v>
                </c:pt>
                <c:pt idx="35014">
                  <c:v>-15.321999999999989</c:v>
                </c:pt>
                <c:pt idx="35015">
                  <c:v>-15.319999999999993</c:v>
                </c:pt>
                <c:pt idx="35016">
                  <c:v>-15.317999999999998</c:v>
                </c:pt>
                <c:pt idx="35017">
                  <c:v>-15.315999999999988</c:v>
                </c:pt>
                <c:pt idx="35018">
                  <c:v>-15.313999999999993</c:v>
                </c:pt>
                <c:pt idx="35019">
                  <c:v>-15.311999999999998</c:v>
                </c:pt>
                <c:pt idx="35020">
                  <c:v>-15.309999999999988</c:v>
                </c:pt>
                <c:pt idx="35021">
                  <c:v>-15.307999999999993</c:v>
                </c:pt>
                <c:pt idx="35022">
                  <c:v>-15.305999999999997</c:v>
                </c:pt>
                <c:pt idx="35023">
                  <c:v>-15.303999999999988</c:v>
                </c:pt>
                <c:pt idx="35024">
                  <c:v>-15.301999999999992</c:v>
                </c:pt>
                <c:pt idx="35025">
                  <c:v>-15.299999999999997</c:v>
                </c:pt>
                <c:pt idx="35026">
                  <c:v>-15.297999999999988</c:v>
                </c:pt>
                <c:pt idx="35027">
                  <c:v>-15.295999999999992</c:v>
                </c:pt>
                <c:pt idx="35028">
                  <c:v>-15.293999999999997</c:v>
                </c:pt>
                <c:pt idx="35029">
                  <c:v>-15.291999999999987</c:v>
                </c:pt>
                <c:pt idx="35030">
                  <c:v>-15.289999999999992</c:v>
                </c:pt>
                <c:pt idx="35031">
                  <c:v>-15.287999999999997</c:v>
                </c:pt>
                <c:pt idx="35032">
                  <c:v>-15.286000000000001</c:v>
                </c:pt>
                <c:pt idx="35033">
                  <c:v>-15.283999999999992</c:v>
                </c:pt>
                <c:pt idx="35034">
                  <c:v>-15.281999999999996</c:v>
                </c:pt>
                <c:pt idx="35035">
                  <c:v>-15.280000000000001</c:v>
                </c:pt>
                <c:pt idx="35036">
                  <c:v>-15.277999999999992</c:v>
                </c:pt>
                <c:pt idx="35037">
                  <c:v>-15.275999999999996</c:v>
                </c:pt>
                <c:pt idx="35038">
                  <c:v>-15.274000000000001</c:v>
                </c:pt>
                <c:pt idx="35039">
                  <c:v>-15.271999999999991</c:v>
                </c:pt>
                <c:pt idx="35040">
                  <c:v>-15.269999999999996</c:v>
                </c:pt>
                <c:pt idx="35041">
                  <c:v>-15.268000000000001</c:v>
                </c:pt>
                <c:pt idx="35042">
                  <c:v>-15.265999999999991</c:v>
                </c:pt>
                <c:pt idx="35043">
                  <c:v>-15.263999999999996</c:v>
                </c:pt>
                <c:pt idx="35044">
                  <c:v>-15.262</c:v>
                </c:pt>
                <c:pt idx="35045">
                  <c:v>-15.259999999999991</c:v>
                </c:pt>
                <c:pt idx="35046">
                  <c:v>-15.257999999999996</c:v>
                </c:pt>
                <c:pt idx="35047">
                  <c:v>-15.256</c:v>
                </c:pt>
                <c:pt idx="35048">
                  <c:v>-15.253999999999991</c:v>
                </c:pt>
                <c:pt idx="35049">
                  <c:v>-15.251999999999995</c:v>
                </c:pt>
                <c:pt idx="35050">
                  <c:v>-15.25</c:v>
                </c:pt>
                <c:pt idx="35051">
                  <c:v>-15.24799999999999</c:v>
                </c:pt>
                <c:pt idx="35052">
                  <c:v>-15.245999999999995</c:v>
                </c:pt>
                <c:pt idx="35053">
                  <c:v>-15.244</c:v>
                </c:pt>
                <c:pt idx="35054">
                  <c:v>-15.24199999999999</c:v>
                </c:pt>
                <c:pt idx="35055">
                  <c:v>-15.239999999999995</c:v>
                </c:pt>
                <c:pt idx="35056">
                  <c:v>-15.238</c:v>
                </c:pt>
                <c:pt idx="35057">
                  <c:v>-15.23599999999999</c:v>
                </c:pt>
                <c:pt idx="35058">
                  <c:v>-15.233999999999995</c:v>
                </c:pt>
                <c:pt idx="35059">
                  <c:v>-15.231999999999999</c:v>
                </c:pt>
                <c:pt idx="35060">
                  <c:v>-15.22999999999999</c:v>
                </c:pt>
                <c:pt idx="35061">
                  <c:v>-15.227999999999994</c:v>
                </c:pt>
                <c:pt idx="35062">
                  <c:v>-15.225999999999999</c:v>
                </c:pt>
                <c:pt idx="35063">
                  <c:v>-15.22399999999999</c:v>
                </c:pt>
                <c:pt idx="35064">
                  <c:v>-15.221999999999994</c:v>
                </c:pt>
                <c:pt idx="35065">
                  <c:v>-15.219999999999999</c:v>
                </c:pt>
                <c:pt idx="35066">
                  <c:v>-15.217999999999989</c:v>
                </c:pt>
                <c:pt idx="35067">
                  <c:v>-15.215999999999994</c:v>
                </c:pt>
                <c:pt idx="35068">
                  <c:v>-15.213999999999999</c:v>
                </c:pt>
                <c:pt idx="35069">
                  <c:v>-15.211999999999989</c:v>
                </c:pt>
                <c:pt idx="35070">
                  <c:v>-15.209999999999994</c:v>
                </c:pt>
                <c:pt idx="35071">
                  <c:v>-15.207999999999998</c:v>
                </c:pt>
                <c:pt idx="35072">
                  <c:v>-15.205999999999989</c:v>
                </c:pt>
                <c:pt idx="35073">
                  <c:v>-15.203999999999994</c:v>
                </c:pt>
                <c:pt idx="35074">
                  <c:v>-15.201999999999998</c:v>
                </c:pt>
                <c:pt idx="35075">
                  <c:v>-15.199999999999989</c:v>
                </c:pt>
                <c:pt idx="35076">
                  <c:v>-15.197999999999993</c:v>
                </c:pt>
                <c:pt idx="35077">
                  <c:v>-15.195999999999998</c:v>
                </c:pt>
                <c:pt idx="35078">
                  <c:v>-15.193999999999988</c:v>
                </c:pt>
                <c:pt idx="35079">
                  <c:v>-15.191999999999993</c:v>
                </c:pt>
                <c:pt idx="35080">
                  <c:v>-15.189999999999998</c:v>
                </c:pt>
                <c:pt idx="35081">
                  <c:v>-15.187999999999988</c:v>
                </c:pt>
                <c:pt idx="35082">
                  <c:v>-15.185999999999993</c:v>
                </c:pt>
                <c:pt idx="35083">
                  <c:v>-15.183999999999997</c:v>
                </c:pt>
                <c:pt idx="35084">
                  <c:v>-15.181999999999988</c:v>
                </c:pt>
                <c:pt idx="35085">
                  <c:v>-15.179999999999993</c:v>
                </c:pt>
                <c:pt idx="35086">
                  <c:v>-15.177999999999997</c:v>
                </c:pt>
                <c:pt idx="35087">
                  <c:v>-15.175999999999988</c:v>
                </c:pt>
                <c:pt idx="35088">
                  <c:v>-15.173999999999992</c:v>
                </c:pt>
                <c:pt idx="35089">
                  <c:v>-15.171999999999997</c:v>
                </c:pt>
                <c:pt idx="35090">
                  <c:v>-15.169999999999987</c:v>
                </c:pt>
                <c:pt idx="35091">
                  <c:v>-15.167999999999992</c:v>
                </c:pt>
                <c:pt idx="35092">
                  <c:v>-15.165999999999997</c:v>
                </c:pt>
                <c:pt idx="35093">
                  <c:v>-15.163999999999987</c:v>
                </c:pt>
                <c:pt idx="35094">
                  <c:v>-15.161999999999992</c:v>
                </c:pt>
                <c:pt idx="35095">
                  <c:v>-15.159999999999997</c:v>
                </c:pt>
                <c:pt idx="35096">
                  <c:v>-15.158000000000001</c:v>
                </c:pt>
                <c:pt idx="35097">
                  <c:v>-15.155999999999992</c:v>
                </c:pt>
                <c:pt idx="35098">
                  <c:v>-15.153999999999996</c:v>
                </c:pt>
                <c:pt idx="35099">
                  <c:v>-15.152000000000001</c:v>
                </c:pt>
                <c:pt idx="35100">
                  <c:v>-15.149999999999991</c:v>
                </c:pt>
                <c:pt idx="35101">
                  <c:v>-15.147999999999996</c:v>
                </c:pt>
                <c:pt idx="35102">
                  <c:v>-15.146000000000001</c:v>
                </c:pt>
                <c:pt idx="35103">
                  <c:v>-15.143999999999991</c:v>
                </c:pt>
                <c:pt idx="35104">
                  <c:v>-15.141999999999996</c:v>
                </c:pt>
                <c:pt idx="35105">
                  <c:v>-15.14</c:v>
                </c:pt>
                <c:pt idx="35106">
                  <c:v>-15.137999999999991</c:v>
                </c:pt>
                <c:pt idx="35107">
                  <c:v>-15.135999999999996</c:v>
                </c:pt>
                <c:pt idx="35108">
                  <c:v>-15.134</c:v>
                </c:pt>
                <c:pt idx="35109">
                  <c:v>-15.131999999999991</c:v>
                </c:pt>
                <c:pt idx="35110">
                  <c:v>-15.129999999999995</c:v>
                </c:pt>
                <c:pt idx="35111">
                  <c:v>-15.128</c:v>
                </c:pt>
                <c:pt idx="35112">
                  <c:v>-15.125999999999991</c:v>
                </c:pt>
                <c:pt idx="35113">
                  <c:v>-15.123999999999995</c:v>
                </c:pt>
                <c:pt idx="35114">
                  <c:v>-15.122</c:v>
                </c:pt>
                <c:pt idx="35115">
                  <c:v>-15.11999999999999</c:v>
                </c:pt>
                <c:pt idx="35116">
                  <c:v>-15.117999999999995</c:v>
                </c:pt>
                <c:pt idx="35117">
                  <c:v>-15.116</c:v>
                </c:pt>
                <c:pt idx="35118">
                  <c:v>-15.11399999999999</c:v>
                </c:pt>
                <c:pt idx="35119">
                  <c:v>-15.111999999999995</c:v>
                </c:pt>
                <c:pt idx="35120">
                  <c:v>-15.11</c:v>
                </c:pt>
                <c:pt idx="35121">
                  <c:v>-15.10799999999999</c:v>
                </c:pt>
                <c:pt idx="35122">
                  <c:v>-15.105999999999995</c:v>
                </c:pt>
                <c:pt idx="35123">
                  <c:v>-15.103999999999999</c:v>
                </c:pt>
                <c:pt idx="35124">
                  <c:v>-15.10199999999999</c:v>
                </c:pt>
                <c:pt idx="35125">
                  <c:v>-15.099999999999994</c:v>
                </c:pt>
                <c:pt idx="35126">
                  <c:v>-15.097999999999999</c:v>
                </c:pt>
                <c:pt idx="35127">
                  <c:v>-15.095999999999989</c:v>
                </c:pt>
                <c:pt idx="35128">
                  <c:v>-15.093999999999994</c:v>
                </c:pt>
                <c:pt idx="35129">
                  <c:v>-15.091999999999999</c:v>
                </c:pt>
                <c:pt idx="35130">
                  <c:v>-15.089999999999989</c:v>
                </c:pt>
                <c:pt idx="35131">
                  <c:v>-15.087999999999994</c:v>
                </c:pt>
                <c:pt idx="35132">
                  <c:v>-15.085999999999999</c:v>
                </c:pt>
                <c:pt idx="35133">
                  <c:v>-15.083999999999989</c:v>
                </c:pt>
                <c:pt idx="35134">
                  <c:v>-15.081999999999994</c:v>
                </c:pt>
                <c:pt idx="35135">
                  <c:v>-15.079999999999998</c:v>
                </c:pt>
                <c:pt idx="35136">
                  <c:v>-15.077999999999989</c:v>
                </c:pt>
                <c:pt idx="35137">
                  <c:v>-15.075999999999993</c:v>
                </c:pt>
                <c:pt idx="35138">
                  <c:v>-15.073999999999998</c:v>
                </c:pt>
                <c:pt idx="35139">
                  <c:v>-15.071999999999989</c:v>
                </c:pt>
                <c:pt idx="35140">
                  <c:v>-15.069999999999993</c:v>
                </c:pt>
                <c:pt idx="35141">
                  <c:v>-15.067999999999998</c:v>
                </c:pt>
                <c:pt idx="35142">
                  <c:v>-15.065999999999988</c:v>
                </c:pt>
                <c:pt idx="35143">
                  <c:v>-15.063999999999993</c:v>
                </c:pt>
                <c:pt idx="35144">
                  <c:v>-15.061999999999998</c:v>
                </c:pt>
                <c:pt idx="35145">
                  <c:v>-15.059999999999988</c:v>
                </c:pt>
                <c:pt idx="35146">
                  <c:v>-15.057999999999993</c:v>
                </c:pt>
                <c:pt idx="35147">
                  <c:v>-15.055999999999997</c:v>
                </c:pt>
                <c:pt idx="35148">
                  <c:v>-15.053999999999988</c:v>
                </c:pt>
                <c:pt idx="35149">
                  <c:v>-15.051999999999992</c:v>
                </c:pt>
                <c:pt idx="35150">
                  <c:v>-15.049999999999997</c:v>
                </c:pt>
                <c:pt idx="35151">
                  <c:v>-15.047999999999988</c:v>
                </c:pt>
                <c:pt idx="35152">
                  <c:v>-15.045999999999992</c:v>
                </c:pt>
                <c:pt idx="35153">
                  <c:v>-15.043999999999997</c:v>
                </c:pt>
                <c:pt idx="35154">
                  <c:v>-15.041999999999987</c:v>
                </c:pt>
                <c:pt idx="35155">
                  <c:v>-15.039999999999992</c:v>
                </c:pt>
                <c:pt idx="35156">
                  <c:v>-15.037999999999997</c:v>
                </c:pt>
                <c:pt idx="35157">
                  <c:v>-15.036000000000001</c:v>
                </c:pt>
                <c:pt idx="35158">
                  <c:v>-15.033999999999992</c:v>
                </c:pt>
                <c:pt idx="35159">
                  <c:v>-15.031999999999996</c:v>
                </c:pt>
                <c:pt idx="35160">
                  <c:v>-15.030000000000001</c:v>
                </c:pt>
                <c:pt idx="35161">
                  <c:v>-15.027999999999992</c:v>
                </c:pt>
                <c:pt idx="35162">
                  <c:v>-15.025999999999996</c:v>
                </c:pt>
                <c:pt idx="35163">
                  <c:v>-15.024000000000001</c:v>
                </c:pt>
                <c:pt idx="35164">
                  <c:v>-15.021999999999991</c:v>
                </c:pt>
                <c:pt idx="35165">
                  <c:v>-15.019999999999996</c:v>
                </c:pt>
                <c:pt idx="35166">
                  <c:v>-15.018000000000001</c:v>
                </c:pt>
                <c:pt idx="35167">
                  <c:v>-15.015999999999991</c:v>
                </c:pt>
                <c:pt idx="35168">
                  <c:v>-15.013999999999996</c:v>
                </c:pt>
                <c:pt idx="35169">
                  <c:v>-15.012</c:v>
                </c:pt>
                <c:pt idx="35170">
                  <c:v>-15.009999999999991</c:v>
                </c:pt>
                <c:pt idx="35171">
                  <c:v>-15.007999999999996</c:v>
                </c:pt>
                <c:pt idx="35172">
                  <c:v>-15.006</c:v>
                </c:pt>
                <c:pt idx="35173">
                  <c:v>-15.003999999999991</c:v>
                </c:pt>
                <c:pt idx="35174">
                  <c:v>-15.001999999999995</c:v>
                </c:pt>
                <c:pt idx="35175">
                  <c:v>-15</c:v>
                </c:pt>
                <c:pt idx="35176">
                  <c:v>-14.99799999999999</c:v>
                </c:pt>
                <c:pt idx="35177">
                  <c:v>-14.995999999999995</c:v>
                </c:pt>
                <c:pt idx="35178">
                  <c:v>-14.994</c:v>
                </c:pt>
                <c:pt idx="35179">
                  <c:v>-14.99199999999999</c:v>
                </c:pt>
                <c:pt idx="35180">
                  <c:v>-14.989999999999995</c:v>
                </c:pt>
                <c:pt idx="35181">
                  <c:v>-14.988</c:v>
                </c:pt>
                <c:pt idx="35182">
                  <c:v>-14.98599999999999</c:v>
                </c:pt>
                <c:pt idx="35183">
                  <c:v>-14.983999999999995</c:v>
                </c:pt>
                <c:pt idx="35184">
                  <c:v>-14.981999999999999</c:v>
                </c:pt>
                <c:pt idx="35185">
                  <c:v>-14.97999999999999</c:v>
                </c:pt>
                <c:pt idx="35186">
                  <c:v>-14.977999999999994</c:v>
                </c:pt>
                <c:pt idx="35187">
                  <c:v>-14.975999999999999</c:v>
                </c:pt>
                <c:pt idx="35188">
                  <c:v>-14.97399999999999</c:v>
                </c:pt>
                <c:pt idx="35189">
                  <c:v>-14.971999999999994</c:v>
                </c:pt>
                <c:pt idx="35190">
                  <c:v>-14.969999999999999</c:v>
                </c:pt>
                <c:pt idx="35191">
                  <c:v>-14.967999999999989</c:v>
                </c:pt>
                <c:pt idx="35192">
                  <c:v>-14.965999999999994</c:v>
                </c:pt>
                <c:pt idx="35193">
                  <c:v>-14.963999999999999</c:v>
                </c:pt>
                <c:pt idx="35194">
                  <c:v>-14.961999999999989</c:v>
                </c:pt>
                <c:pt idx="35195">
                  <c:v>-14.959999999999994</c:v>
                </c:pt>
                <c:pt idx="35196">
                  <c:v>-14.957999999999998</c:v>
                </c:pt>
                <c:pt idx="35197">
                  <c:v>-14.955999999999989</c:v>
                </c:pt>
                <c:pt idx="35198">
                  <c:v>-14.953999999999994</c:v>
                </c:pt>
                <c:pt idx="35199">
                  <c:v>-14.951999999999998</c:v>
                </c:pt>
                <c:pt idx="35200">
                  <c:v>-14.949999999999989</c:v>
                </c:pt>
                <c:pt idx="35201">
                  <c:v>-14.947999999999993</c:v>
                </c:pt>
                <c:pt idx="35202">
                  <c:v>-14.945999999999998</c:v>
                </c:pt>
                <c:pt idx="35203">
                  <c:v>-14.943999999999988</c:v>
                </c:pt>
                <c:pt idx="35204">
                  <c:v>-14.941999999999993</c:v>
                </c:pt>
                <c:pt idx="35205">
                  <c:v>-14.939999999999998</c:v>
                </c:pt>
                <c:pt idx="35206">
                  <c:v>-14.937999999999988</c:v>
                </c:pt>
                <c:pt idx="35207">
                  <c:v>-14.935999999999993</c:v>
                </c:pt>
                <c:pt idx="35208">
                  <c:v>-14.933999999999997</c:v>
                </c:pt>
                <c:pt idx="35209">
                  <c:v>-14.931999999999988</c:v>
                </c:pt>
                <c:pt idx="35210">
                  <c:v>-14.929999999999993</c:v>
                </c:pt>
                <c:pt idx="35211">
                  <c:v>-14.927999999999997</c:v>
                </c:pt>
                <c:pt idx="35212">
                  <c:v>-14.925999999999988</c:v>
                </c:pt>
                <c:pt idx="35213">
                  <c:v>-14.923999999999992</c:v>
                </c:pt>
                <c:pt idx="35214">
                  <c:v>-14.921999999999997</c:v>
                </c:pt>
                <c:pt idx="35215">
                  <c:v>-14.919999999999987</c:v>
                </c:pt>
                <c:pt idx="35216">
                  <c:v>-14.917999999999992</c:v>
                </c:pt>
                <c:pt idx="35217">
                  <c:v>-14.915999999999997</c:v>
                </c:pt>
                <c:pt idx="35218">
                  <c:v>-14.913999999999987</c:v>
                </c:pt>
                <c:pt idx="35219">
                  <c:v>-14.911999999999992</c:v>
                </c:pt>
                <c:pt idx="35220">
                  <c:v>-14.909999999999997</c:v>
                </c:pt>
                <c:pt idx="35221">
                  <c:v>-14.908000000000001</c:v>
                </c:pt>
                <c:pt idx="35222">
                  <c:v>-14.905999999999992</c:v>
                </c:pt>
                <c:pt idx="35223">
                  <c:v>-14.903999999999996</c:v>
                </c:pt>
                <c:pt idx="35224">
                  <c:v>-14.902000000000001</c:v>
                </c:pt>
                <c:pt idx="35225">
                  <c:v>-14.899999999999991</c:v>
                </c:pt>
                <c:pt idx="35226">
                  <c:v>-14.897999999999996</c:v>
                </c:pt>
                <c:pt idx="35227">
                  <c:v>-14.896000000000001</c:v>
                </c:pt>
                <c:pt idx="35228">
                  <c:v>-14.893999999999991</c:v>
                </c:pt>
                <c:pt idx="35229">
                  <c:v>-14.891999999999996</c:v>
                </c:pt>
                <c:pt idx="35230">
                  <c:v>-14.89</c:v>
                </c:pt>
                <c:pt idx="35231">
                  <c:v>-14.887999999999991</c:v>
                </c:pt>
                <c:pt idx="35232">
                  <c:v>-14.885999999999996</c:v>
                </c:pt>
                <c:pt idx="35233">
                  <c:v>-14.884</c:v>
                </c:pt>
                <c:pt idx="35234">
                  <c:v>-14.881999999999991</c:v>
                </c:pt>
                <c:pt idx="35235">
                  <c:v>-14.879999999999995</c:v>
                </c:pt>
                <c:pt idx="35236">
                  <c:v>-14.878</c:v>
                </c:pt>
                <c:pt idx="35237">
                  <c:v>-14.875999999999991</c:v>
                </c:pt>
                <c:pt idx="35238">
                  <c:v>-14.873999999999995</c:v>
                </c:pt>
                <c:pt idx="35239">
                  <c:v>-14.872</c:v>
                </c:pt>
                <c:pt idx="35240">
                  <c:v>-14.86999999999999</c:v>
                </c:pt>
                <c:pt idx="35241">
                  <c:v>-14.867999999999995</c:v>
                </c:pt>
                <c:pt idx="35242">
                  <c:v>-14.866</c:v>
                </c:pt>
                <c:pt idx="35243">
                  <c:v>-14.86399999999999</c:v>
                </c:pt>
                <c:pt idx="35244">
                  <c:v>-14.861999999999995</c:v>
                </c:pt>
                <c:pt idx="35245">
                  <c:v>-14.86</c:v>
                </c:pt>
                <c:pt idx="35246">
                  <c:v>-14.85799999999999</c:v>
                </c:pt>
                <c:pt idx="35247">
                  <c:v>-14.855999999999995</c:v>
                </c:pt>
                <c:pt idx="35248">
                  <c:v>-14.853999999999999</c:v>
                </c:pt>
                <c:pt idx="35249">
                  <c:v>-14.85199999999999</c:v>
                </c:pt>
                <c:pt idx="35250">
                  <c:v>-14.849999999999994</c:v>
                </c:pt>
                <c:pt idx="35251">
                  <c:v>-14.847999999999999</c:v>
                </c:pt>
                <c:pt idx="35252">
                  <c:v>-14.845999999999989</c:v>
                </c:pt>
                <c:pt idx="35253">
                  <c:v>-14.843999999999994</c:v>
                </c:pt>
                <c:pt idx="35254">
                  <c:v>-14.841999999999999</c:v>
                </c:pt>
                <c:pt idx="35255">
                  <c:v>-14.839999999999989</c:v>
                </c:pt>
                <c:pt idx="35256">
                  <c:v>-14.837999999999994</c:v>
                </c:pt>
                <c:pt idx="35257">
                  <c:v>-14.835999999999999</c:v>
                </c:pt>
                <c:pt idx="35258">
                  <c:v>-14.833999999999989</c:v>
                </c:pt>
                <c:pt idx="35259">
                  <c:v>-14.831999999999994</c:v>
                </c:pt>
                <c:pt idx="35260">
                  <c:v>-14.829999999999998</c:v>
                </c:pt>
                <c:pt idx="35261">
                  <c:v>-14.827999999999989</c:v>
                </c:pt>
                <c:pt idx="35262">
                  <c:v>-14.825999999999993</c:v>
                </c:pt>
                <c:pt idx="35263">
                  <c:v>-14.823999999999998</c:v>
                </c:pt>
                <c:pt idx="35264">
                  <c:v>-14.821999999999989</c:v>
                </c:pt>
                <c:pt idx="35265">
                  <c:v>-14.819999999999993</c:v>
                </c:pt>
                <c:pt idx="35266">
                  <c:v>-14.817999999999998</c:v>
                </c:pt>
                <c:pt idx="35267">
                  <c:v>-14.815999999999988</c:v>
                </c:pt>
                <c:pt idx="35268">
                  <c:v>-14.813999999999993</c:v>
                </c:pt>
                <c:pt idx="35269">
                  <c:v>-14.811999999999998</c:v>
                </c:pt>
                <c:pt idx="35270">
                  <c:v>-14.809999999999988</c:v>
                </c:pt>
                <c:pt idx="35271">
                  <c:v>-14.807999999999993</c:v>
                </c:pt>
                <c:pt idx="35272">
                  <c:v>-14.805999999999997</c:v>
                </c:pt>
                <c:pt idx="35273">
                  <c:v>-14.803999999999988</c:v>
                </c:pt>
                <c:pt idx="35274">
                  <c:v>-14.801999999999992</c:v>
                </c:pt>
                <c:pt idx="35275">
                  <c:v>-14.799999999999997</c:v>
                </c:pt>
                <c:pt idx="35276">
                  <c:v>-14.797999999999988</c:v>
                </c:pt>
                <c:pt idx="35277">
                  <c:v>-14.795999999999992</c:v>
                </c:pt>
                <c:pt idx="35278">
                  <c:v>-14.793999999999997</c:v>
                </c:pt>
                <c:pt idx="35279">
                  <c:v>-14.791999999999987</c:v>
                </c:pt>
                <c:pt idx="35280">
                  <c:v>-14.789999999999992</c:v>
                </c:pt>
                <c:pt idx="35281">
                  <c:v>-14.787999999999997</c:v>
                </c:pt>
                <c:pt idx="35282">
                  <c:v>-14.786000000000001</c:v>
                </c:pt>
                <c:pt idx="35283">
                  <c:v>-14.783999999999992</c:v>
                </c:pt>
                <c:pt idx="35284">
                  <c:v>-14.781999999999996</c:v>
                </c:pt>
                <c:pt idx="35285">
                  <c:v>-14.780000000000001</c:v>
                </c:pt>
                <c:pt idx="35286">
                  <c:v>-14.777999999999992</c:v>
                </c:pt>
                <c:pt idx="35287">
                  <c:v>-14.775999999999996</c:v>
                </c:pt>
                <c:pt idx="35288">
                  <c:v>-14.774000000000001</c:v>
                </c:pt>
                <c:pt idx="35289">
                  <c:v>-14.771999999999991</c:v>
                </c:pt>
                <c:pt idx="35290">
                  <c:v>-14.769999999999996</c:v>
                </c:pt>
                <c:pt idx="35291">
                  <c:v>-14.768000000000001</c:v>
                </c:pt>
                <c:pt idx="35292">
                  <c:v>-14.765999999999991</c:v>
                </c:pt>
                <c:pt idx="35293">
                  <c:v>-14.763999999999996</c:v>
                </c:pt>
                <c:pt idx="35294">
                  <c:v>-14.762</c:v>
                </c:pt>
                <c:pt idx="35295">
                  <c:v>-14.759999999999991</c:v>
                </c:pt>
                <c:pt idx="35296">
                  <c:v>-14.757999999999996</c:v>
                </c:pt>
                <c:pt idx="35297">
                  <c:v>-14.756</c:v>
                </c:pt>
                <c:pt idx="35298">
                  <c:v>-14.753999999999991</c:v>
                </c:pt>
                <c:pt idx="35299">
                  <c:v>-14.751999999999995</c:v>
                </c:pt>
                <c:pt idx="35300">
                  <c:v>-14.75</c:v>
                </c:pt>
                <c:pt idx="35301">
                  <c:v>-14.74799999999999</c:v>
                </c:pt>
                <c:pt idx="35302">
                  <c:v>-14.745999999999995</c:v>
                </c:pt>
                <c:pt idx="35303">
                  <c:v>-14.744</c:v>
                </c:pt>
                <c:pt idx="35304">
                  <c:v>-14.74199999999999</c:v>
                </c:pt>
                <c:pt idx="35305">
                  <c:v>-14.739999999999995</c:v>
                </c:pt>
                <c:pt idx="35306">
                  <c:v>-14.738</c:v>
                </c:pt>
                <c:pt idx="35307">
                  <c:v>-14.73599999999999</c:v>
                </c:pt>
                <c:pt idx="35308">
                  <c:v>-14.733999999999995</c:v>
                </c:pt>
                <c:pt idx="35309">
                  <c:v>-14.731999999999999</c:v>
                </c:pt>
                <c:pt idx="35310">
                  <c:v>-14.72999999999999</c:v>
                </c:pt>
                <c:pt idx="35311">
                  <c:v>-14.727999999999994</c:v>
                </c:pt>
                <c:pt idx="35312">
                  <c:v>-14.725999999999999</c:v>
                </c:pt>
                <c:pt idx="35313">
                  <c:v>-14.72399999999999</c:v>
                </c:pt>
                <c:pt idx="35314">
                  <c:v>-14.721999999999994</c:v>
                </c:pt>
                <c:pt idx="35315">
                  <c:v>-14.719999999999999</c:v>
                </c:pt>
                <c:pt idx="35316">
                  <c:v>-14.717999999999989</c:v>
                </c:pt>
                <c:pt idx="35317">
                  <c:v>-14.715999999999994</c:v>
                </c:pt>
                <c:pt idx="35318">
                  <c:v>-14.713999999999999</c:v>
                </c:pt>
                <c:pt idx="35319">
                  <c:v>-14.711999999999989</c:v>
                </c:pt>
                <c:pt idx="35320">
                  <c:v>-14.709999999999994</c:v>
                </c:pt>
                <c:pt idx="35321">
                  <c:v>-14.707999999999998</c:v>
                </c:pt>
                <c:pt idx="35322">
                  <c:v>-14.705999999999989</c:v>
                </c:pt>
                <c:pt idx="35323">
                  <c:v>-14.703999999999994</c:v>
                </c:pt>
                <c:pt idx="35324">
                  <c:v>-14.701999999999998</c:v>
                </c:pt>
                <c:pt idx="35325">
                  <c:v>-14.699999999999989</c:v>
                </c:pt>
                <c:pt idx="35326">
                  <c:v>-14.697999999999993</c:v>
                </c:pt>
                <c:pt idx="35327">
                  <c:v>-14.695999999999998</c:v>
                </c:pt>
                <c:pt idx="35328">
                  <c:v>-14.693999999999988</c:v>
                </c:pt>
                <c:pt idx="35329">
                  <c:v>-14.691999999999993</c:v>
                </c:pt>
                <c:pt idx="35330">
                  <c:v>-14.689999999999998</c:v>
                </c:pt>
                <c:pt idx="35331">
                  <c:v>-14.687999999999988</c:v>
                </c:pt>
                <c:pt idx="35332">
                  <c:v>-14.685999999999993</c:v>
                </c:pt>
                <c:pt idx="35333">
                  <c:v>-14.683999999999997</c:v>
                </c:pt>
                <c:pt idx="35334">
                  <c:v>-14.681999999999988</c:v>
                </c:pt>
                <c:pt idx="35335">
                  <c:v>-14.679999999999993</c:v>
                </c:pt>
                <c:pt idx="35336">
                  <c:v>-14.677999999999997</c:v>
                </c:pt>
                <c:pt idx="35337">
                  <c:v>-14.675999999999988</c:v>
                </c:pt>
                <c:pt idx="35338">
                  <c:v>-14.673999999999992</c:v>
                </c:pt>
                <c:pt idx="35339">
                  <c:v>-14.671999999999997</c:v>
                </c:pt>
                <c:pt idx="35340">
                  <c:v>-14.669999999999987</c:v>
                </c:pt>
                <c:pt idx="35341">
                  <c:v>-14.667999999999992</c:v>
                </c:pt>
                <c:pt idx="35342">
                  <c:v>-14.665999999999997</c:v>
                </c:pt>
                <c:pt idx="35343">
                  <c:v>-14.663999999999987</c:v>
                </c:pt>
                <c:pt idx="35344">
                  <c:v>-14.661999999999992</c:v>
                </c:pt>
                <c:pt idx="35345">
                  <c:v>-14.659999999999997</c:v>
                </c:pt>
                <c:pt idx="35346">
                  <c:v>-14.658000000000001</c:v>
                </c:pt>
                <c:pt idx="35347">
                  <c:v>-14.655999999999992</c:v>
                </c:pt>
                <c:pt idx="35348">
                  <c:v>-14.653999999999996</c:v>
                </c:pt>
                <c:pt idx="35349">
                  <c:v>-14.652000000000001</c:v>
                </c:pt>
                <c:pt idx="35350">
                  <c:v>-14.649999999999991</c:v>
                </c:pt>
                <c:pt idx="35351">
                  <c:v>-14.647999999999996</c:v>
                </c:pt>
                <c:pt idx="35352">
                  <c:v>-14.646000000000001</c:v>
                </c:pt>
                <c:pt idx="35353">
                  <c:v>-14.643999999999991</c:v>
                </c:pt>
                <c:pt idx="35354">
                  <c:v>-14.641999999999996</c:v>
                </c:pt>
                <c:pt idx="35355">
                  <c:v>-14.64</c:v>
                </c:pt>
                <c:pt idx="35356">
                  <c:v>-14.637999999999991</c:v>
                </c:pt>
                <c:pt idx="35357">
                  <c:v>-14.635999999999996</c:v>
                </c:pt>
                <c:pt idx="35358">
                  <c:v>-14.634</c:v>
                </c:pt>
                <c:pt idx="35359">
                  <c:v>-14.631999999999991</c:v>
                </c:pt>
                <c:pt idx="35360">
                  <c:v>-14.629999999999995</c:v>
                </c:pt>
                <c:pt idx="35361">
                  <c:v>-14.628</c:v>
                </c:pt>
                <c:pt idx="35362">
                  <c:v>-14.625999999999991</c:v>
                </c:pt>
                <c:pt idx="35363">
                  <c:v>-14.623999999999995</c:v>
                </c:pt>
                <c:pt idx="35364">
                  <c:v>-14.622</c:v>
                </c:pt>
                <c:pt idx="35365">
                  <c:v>-14.61999999999999</c:v>
                </c:pt>
                <c:pt idx="35366">
                  <c:v>-14.617999999999995</c:v>
                </c:pt>
                <c:pt idx="35367">
                  <c:v>-14.616</c:v>
                </c:pt>
                <c:pt idx="35368">
                  <c:v>-14.61399999999999</c:v>
                </c:pt>
                <c:pt idx="35369">
                  <c:v>-14.611999999999995</c:v>
                </c:pt>
                <c:pt idx="35370">
                  <c:v>-14.61</c:v>
                </c:pt>
                <c:pt idx="35371">
                  <c:v>-14.60799999999999</c:v>
                </c:pt>
                <c:pt idx="35372">
                  <c:v>-14.605999999999995</c:v>
                </c:pt>
                <c:pt idx="35373">
                  <c:v>-14.603999999999999</c:v>
                </c:pt>
                <c:pt idx="35374">
                  <c:v>-14.60199999999999</c:v>
                </c:pt>
                <c:pt idx="35375">
                  <c:v>-14.599999999999994</c:v>
                </c:pt>
                <c:pt idx="35376">
                  <c:v>-14.597999999999999</c:v>
                </c:pt>
                <c:pt idx="35377">
                  <c:v>-14.595999999999989</c:v>
                </c:pt>
                <c:pt idx="35378">
                  <c:v>-14.593999999999994</c:v>
                </c:pt>
                <c:pt idx="35379">
                  <c:v>-14.591999999999999</c:v>
                </c:pt>
                <c:pt idx="35380">
                  <c:v>-14.589999999999989</c:v>
                </c:pt>
                <c:pt idx="35381">
                  <c:v>-14.587999999999994</c:v>
                </c:pt>
                <c:pt idx="35382">
                  <c:v>-14.585999999999999</c:v>
                </c:pt>
                <c:pt idx="35383">
                  <c:v>-14.583999999999989</c:v>
                </c:pt>
                <c:pt idx="35384">
                  <c:v>-14.581999999999994</c:v>
                </c:pt>
                <c:pt idx="35385">
                  <c:v>-14.579999999999998</c:v>
                </c:pt>
                <c:pt idx="35386">
                  <c:v>-14.577999999999989</c:v>
                </c:pt>
                <c:pt idx="35387">
                  <c:v>-14.575999999999993</c:v>
                </c:pt>
                <c:pt idx="35388">
                  <c:v>-14.573999999999998</c:v>
                </c:pt>
                <c:pt idx="35389">
                  <c:v>-14.571999999999989</c:v>
                </c:pt>
                <c:pt idx="35390">
                  <c:v>-14.569999999999993</c:v>
                </c:pt>
                <c:pt idx="35391">
                  <c:v>-14.567999999999998</c:v>
                </c:pt>
                <c:pt idx="35392">
                  <c:v>-14.565999999999988</c:v>
                </c:pt>
                <c:pt idx="35393">
                  <c:v>-14.563999999999993</c:v>
                </c:pt>
                <c:pt idx="35394">
                  <c:v>-14.561999999999998</c:v>
                </c:pt>
                <c:pt idx="35395">
                  <c:v>-14.559999999999988</c:v>
                </c:pt>
                <c:pt idx="35396">
                  <c:v>-14.557999999999993</c:v>
                </c:pt>
                <c:pt idx="35397">
                  <c:v>-14.555999999999997</c:v>
                </c:pt>
                <c:pt idx="35398">
                  <c:v>-14.553999999999988</c:v>
                </c:pt>
                <c:pt idx="35399">
                  <c:v>-14.551999999999992</c:v>
                </c:pt>
                <c:pt idx="35400">
                  <c:v>-14.549999999999997</c:v>
                </c:pt>
                <c:pt idx="35401">
                  <c:v>-14.547999999999988</c:v>
                </c:pt>
                <c:pt idx="35402">
                  <c:v>-14.545999999999992</c:v>
                </c:pt>
                <c:pt idx="35403">
                  <c:v>-14.543999999999997</c:v>
                </c:pt>
                <c:pt idx="35404">
                  <c:v>-14.541999999999987</c:v>
                </c:pt>
                <c:pt idx="35405">
                  <c:v>-14.539999999999992</c:v>
                </c:pt>
                <c:pt idx="35406">
                  <c:v>-14.537999999999997</c:v>
                </c:pt>
                <c:pt idx="35407">
                  <c:v>-14.536000000000001</c:v>
                </c:pt>
                <c:pt idx="35408">
                  <c:v>-14.533999999999992</c:v>
                </c:pt>
                <c:pt idx="35409">
                  <c:v>-14.531999999999996</c:v>
                </c:pt>
                <c:pt idx="35410">
                  <c:v>-14.530000000000001</c:v>
                </c:pt>
                <c:pt idx="35411">
                  <c:v>-14.527999999999992</c:v>
                </c:pt>
                <c:pt idx="35412">
                  <c:v>-14.525999999999996</c:v>
                </c:pt>
                <c:pt idx="35413">
                  <c:v>-14.524000000000001</c:v>
                </c:pt>
                <c:pt idx="35414">
                  <c:v>-14.521999999999991</c:v>
                </c:pt>
                <c:pt idx="35415">
                  <c:v>-14.519999999999996</c:v>
                </c:pt>
                <c:pt idx="35416">
                  <c:v>-14.518000000000001</c:v>
                </c:pt>
                <c:pt idx="35417">
                  <c:v>-14.515999999999991</c:v>
                </c:pt>
                <c:pt idx="35418">
                  <c:v>-14.513999999999996</c:v>
                </c:pt>
                <c:pt idx="35419">
                  <c:v>-14.512</c:v>
                </c:pt>
                <c:pt idx="35420">
                  <c:v>-14.509999999999991</c:v>
                </c:pt>
                <c:pt idx="35421">
                  <c:v>-14.507999999999996</c:v>
                </c:pt>
                <c:pt idx="35422">
                  <c:v>-14.506</c:v>
                </c:pt>
                <c:pt idx="35423">
                  <c:v>-14.503999999999991</c:v>
                </c:pt>
                <c:pt idx="35424">
                  <c:v>-14.501999999999995</c:v>
                </c:pt>
                <c:pt idx="35425">
                  <c:v>-14.5</c:v>
                </c:pt>
                <c:pt idx="35426">
                  <c:v>-14.49799999999999</c:v>
                </c:pt>
                <c:pt idx="35427">
                  <c:v>-14.495999999999995</c:v>
                </c:pt>
                <c:pt idx="35428">
                  <c:v>-14.494</c:v>
                </c:pt>
                <c:pt idx="35429">
                  <c:v>-14.49199999999999</c:v>
                </c:pt>
                <c:pt idx="35430">
                  <c:v>-14.489999999999995</c:v>
                </c:pt>
                <c:pt idx="35431">
                  <c:v>-14.488</c:v>
                </c:pt>
                <c:pt idx="35432">
                  <c:v>-14.48599999999999</c:v>
                </c:pt>
                <c:pt idx="35433">
                  <c:v>-14.483999999999995</c:v>
                </c:pt>
                <c:pt idx="35434">
                  <c:v>-14.481999999999999</c:v>
                </c:pt>
                <c:pt idx="35435">
                  <c:v>-14.47999999999999</c:v>
                </c:pt>
                <c:pt idx="35436">
                  <c:v>-14.477999999999994</c:v>
                </c:pt>
                <c:pt idx="35437">
                  <c:v>-14.475999999999999</c:v>
                </c:pt>
                <c:pt idx="35438">
                  <c:v>-14.47399999999999</c:v>
                </c:pt>
                <c:pt idx="35439">
                  <c:v>-14.471999999999994</c:v>
                </c:pt>
                <c:pt idx="35440">
                  <c:v>-14.469999999999999</c:v>
                </c:pt>
                <c:pt idx="35441">
                  <c:v>-14.467999999999989</c:v>
                </c:pt>
                <c:pt idx="35442">
                  <c:v>-14.465999999999994</c:v>
                </c:pt>
                <c:pt idx="35443">
                  <c:v>-14.463999999999999</c:v>
                </c:pt>
                <c:pt idx="35444">
                  <c:v>-14.461999999999989</c:v>
                </c:pt>
                <c:pt idx="35445">
                  <c:v>-14.459999999999994</c:v>
                </c:pt>
                <c:pt idx="35446">
                  <c:v>-14.457999999999998</c:v>
                </c:pt>
                <c:pt idx="35447">
                  <c:v>-14.455999999999989</c:v>
                </c:pt>
                <c:pt idx="35448">
                  <c:v>-14.453999999999994</c:v>
                </c:pt>
                <c:pt idx="35449">
                  <c:v>-14.451999999999998</c:v>
                </c:pt>
                <c:pt idx="35450">
                  <c:v>-14.449999999999989</c:v>
                </c:pt>
                <c:pt idx="35451">
                  <c:v>-14.447999999999993</c:v>
                </c:pt>
                <c:pt idx="35452">
                  <c:v>-14.445999999999998</c:v>
                </c:pt>
                <c:pt idx="35453">
                  <c:v>-14.443999999999988</c:v>
                </c:pt>
                <c:pt idx="35454">
                  <c:v>-14.441999999999993</c:v>
                </c:pt>
                <c:pt idx="35455">
                  <c:v>-14.439999999999998</c:v>
                </c:pt>
                <c:pt idx="35456">
                  <c:v>-14.437999999999988</c:v>
                </c:pt>
                <c:pt idx="35457">
                  <c:v>-14.435999999999993</c:v>
                </c:pt>
                <c:pt idx="35458">
                  <c:v>-14.433999999999997</c:v>
                </c:pt>
                <c:pt idx="35459">
                  <c:v>-14.431999999999988</c:v>
                </c:pt>
                <c:pt idx="35460">
                  <c:v>-14.429999999999993</c:v>
                </c:pt>
                <c:pt idx="35461">
                  <c:v>-14.427999999999997</c:v>
                </c:pt>
                <c:pt idx="35462">
                  <c:v>-14.425999999999988</c:v>
                </c:pt>
                <c:pt idx="35463">
                  <c:v>-14.423999999999992</c:v>
                </c:pt>
                <c:pt idx="35464">
                  <c:v>-14.421999999999997</c:v>
                </c:pt>
                <c:pt idx="35465">
                  <c:v>-14.419999999999987</c:v>
                </c:pt>
                <c:pt idx="35466">
                  <c:v>-14.417999999999992</c:v>
                </c:pt>
                <c:pt idx="35467">
                  <c:v>-14.415999999999997</c:v>
                </c:pt>
                <c:pt idx="35468">
                  <c:v>-14.413999999999987</c:v>
                </c:pt>
                <c:pt idx="35469">
                  <c:v>-14.411999999999992</c:v>
                </c:pt>
                <c:pt idx="35470">
                  <c:v>-14.409999999999997</c:v>
                </c:pt>
                <c:pt idx="35471">
                  <c:v>-14.408000000000001</c:v>
                </c:pt>
                <c:pt idx="35472">
                  <c:v>-14.405999999999992</c:v>
                </c:pt>
                <c:pt idx="35473">
                  <c:v>-14.403999999999996</c:v>
                </c:pt>
                <c:pt idx="35474">
                  <c:v>-14.402000000000001</c:v>
                </c:pt>
                <c:pt idx="35475">
                  <c:v>-14.399999999999991</c:v>
                </c:pt>
                <c:pt idx="35476">
                  <c:v>-14.397999999999996</c:v>
                </c:pt>
                <c:pt idx="35477">
                  <c:v>-14.396000000000001</c:v>
                </c:pt>
                <c:pt idx="35478">
                  <c:v>-14.393999999999991</c:v>
                </c:pt>
                <c:pt idx="35479">
                  <c:v>-14.391999999999996</c:v>
                </c:pt>
                <c:pt idx="35480">
                  <c:v>-14.39</c:v>
                </c:pt>
                <c:pt idx="35481">
                  <c:v>-14.387999999999991</c:v>
                </c:pt>
                <c:pt idx="35482">
                  <c:v>-14.385999999999996</c:v>
                </c:pt>
                <c:pt idx="35483">
                  <c:v>-14.384</c:v>
                </c:pt>
                <c:pt idx="35484">
                  <c:v>-14.381999999999991</c:v>
                </c:pt>
                <c:pt idx="35485">
                  <c:v>-14.379999999999995</c:v>
                </c:pt>
                <c:pt idx="35486">
                  <c:v>-14.378</c:v>
                </c:pt>
                <c:pt idx="35487">
                  <c:v>-14.375999999999991</c:v>
                </c:pt>
                <c:pt idx="35488">
                  <c:v>-14.373999999999995</c:v>
                </c:pt>
                <c:pt idx="35489">
                  <c:v>-14.372</c:v>
                </c:pt>
                <c:pt idx="35490">
                  <c:v>-14.36999999999999</c:v>
                </c:pt>
                <c:pt idx="35491">
                  <c:v>-14.367999999999995</c:v>
                </c:pt>
                <c:pt idx="35492">
                  <c:v>-14.366</c:v>
                </c:pt>
                <c:pt idx="35493">
                  <c:v>-14.36399999999999</c:v>
                </c:pt>
                <c:pt idx="35494">
                  <c:v>-14.361999999999995</c:v>
                </c:pt>
                <c:pt idx="35495">
                  <c:v>-14.36</c:v>
                </c:pt>
                <c:pt idx="35496">
                  <c:v>-14.35799999999999</c:v>
                </c:pt>
                <c:pt idx="35497">
                  <c:v>-14.355999999999995</c:v>
                </c:pt>
                <c:pt idx="35498">
                  <c:v>-14.353999999999999</c:v>
                </c:pt>
                <c:pt idx="35499">
                  <c:v>-14.35199999999999</c:v>
                </c:pt>
                <c:pt idx="35500">
                  <c:v>-14.349999999999994</c:v>
                </c:pt>
                <c:pt idx="35501">
                  <c:v>-14.347999999999999</c:v>
                </c:pt>
                <c:pt idx="35502">
                  <c:v>-14.345999999999989</c:v>
                </c:pt>
                <c:pt idx="35503">
                  <c:v>-14.343999999999994</c:v>
                </c:pt>
                <c:pt idx="35504">
                  <c:v>-14.341999999999999</c:v>
                </c:pt>
                <c:pt idx="35505">
                  <c:v>-14.339999999999989</c:v>
                </c:pt>
                <c:pt idx="35506">
                  <c:v>-14.337999999999994</c:v>
                </c:pt>
                <c:pt idx="35507">
                  <c:v>-14.335999999999999</c:v>
                </c:pt>
                <c:pt idx="35508">
                  <c:v>-14.333999999999989</c:v>
                </c:pt>
                <c:pt idx="35509">
                  <c:v>-14.331999999999994</c:v>
                </c:pt>
                <c:pt idx="35510">
                  <c:v>-14.329999999999998</c:v>
                </c:pt>
                <c:pt idx="35511">
                  <c:v>-14.327999999999989</c:v>
                </c:pt>
                <c:pt idx="35512">
                  <c:v>-14.325999999999993</c:v>
                </c:pt>
                <c:pt idx="35513">
                  <c:v>-14.323999999999998</c:v>
                </c:pt>
                <c:pt idx="35514">
                  <c:v>-14.321999999999989</c:v>
                </c:pt>
                <c:pt idx="35515">
                  <c:v>-14.319999999999993</c:v>
                </c:pt>
                <c:pt idx="35516">
                  <c:v>-14.317999999999998</c:v>
                </c:pt>
                <c:pt idx="35517">
                  <c:v>-14.315999999999988</c:v>
                </c:pt>
                <c:pt idx="35518">
                  <c:v>-14.313999999999993</c:v>
                </c:pt>
                <c:pt idx="35519">
                  <c:v>-14.311999999999998</c:v>
                </c:pt>
                <c:pt idx="35520">
                  <c:v>-14.309999999999988</c:v>
                </c:pt>
                <c:pt idx="35521">
                  <c:v>-14.307999999999993</c:v>
                </c:pt>
                <c:pt idx="35522">
                  <c:v>-14.305999999999997</c:v>
                </c:pt>
                <c:pt idx="35523">
                  <c:v>-14.303999999999988</c:v>
                </c:pt>
                <c:pt idx="35524">
                  <c:v>-14.301999999999992</c:v>
                </c:pt>
                <c:pt idx="35525">
                  <c:v>-14.299999999999997</c:v>
                </c:pt>
                <c:pt idx="35526">
                  <c:v>-14.297999999999988</c:v>
                </c:pt>
                <c:pt idx="35527">
                  <c:v>-14.295999999999992</c:v>
                </c:pt>
                <c:pt idx="35528">
                  <c:v>-14.293999999999997</c:v>
                </c:pt>
                <c:pt idx="35529">
                  <c:v>-14.291999999999987</c:v>
                </c:pt>
                <c:pt idx="35530">
                  <c:v>-14.289999999999992</c:v>
                </c:pt>
                <c:pt idx="35531">
                  <c:v>-14.287999999999997</c:v>
                </c:pt>
                <c:pt idx="35532">
                  <c:v>-14.286000000000001</c:v>
                </c:pt>
                <c:pt idx="35533">
                  <c:v>-14.283999999999992</c:v>
                </c:pt>
                <c:pt idx="35534">
                  <c:v>-14.281999999999996</c:v>
                </c:pt>
                <c:pt idx="35535">
                  <c:v>-14.280000000000001</c:v>
                </c:pt>
                <c:pt idx="35536">
                  <c:v>-14.277999999999992</c:v>
                </c:pt>
                <c:pt idx="35537">
                  <c:v>-14.275999999999996</c:v>
                </c:pt>
                <c:pt idx="35538">
                  <c:v>-14.274000000000001</c:v>
                </c:pt>
                <c:pt idx="35539">
                  <c:v>-14.271999999999991</c:v>
                </c:pt>
                <c:pt idx="35540">
                  <c:v>-14.269999999999996</c:v>
                </c:pt>
                <c:pt idx="35541">
                  <c:v>-14.268000000000001</c:v>
                </c:pt>
                <c:pt idx="35542">
                  <c:v>-14.265999999999991</c:v>
                </c:pt>
                <c:pt idx="35543">
                  <c:v>-14.263999999999996</c:v>
                </c:pt>
                <c:pt idx="35544">
                  <c:v>-14.262</c:v>
                </c:pt>
                <c:pt idx="35545">
                  <c:v>-14.259999999999991</c:v>
                </c:pt>
                <c:pt idx="35546">
                  <c:v>-14.257999999999996</c:v>
                </c:pt>
                <c:pt idx="35547">
                  <c:v>-14.256</c:v>
                </c:pt>
                <c:pt idx="35548">
                  <c:v>-14.253999999999991</c:v>
                </c:pt>
                <c:pt idx="35549">
                  <c:v>-14.251999999999995</c:v>
                </c:pt>
                <c:pt idx="35550">
                  <c:v>-14.25</c:v>
                </c:pt>
                <c:pt idx="35551">
                  <c:v>-14.24799999999999</c:v>
                </c:pt>
                <c:pt idx="35552">
                  <c:v>-14.245999999999995</c:v>
                </c:pt>
                <c:pt idx="35553">
                  <c:v>-14.244</c:v>
                </c:pt>
                <c:pt idx="35554">
                  <c:v>-14.24199999999999</c:v>
                </c:pt>
                <c:pt idx="35555">
                  <c:v>-14.239999999999995</c:v>
                </c:pt>
                <c:pt idx="35556">
                  <c:v>-14.238</c:v>
                </c:pt>
                <c:pt idx="35557">
                  <c:v>-14.23599999999999</c:v>
                </c:pt>
                <c:pt idx="35558">
                  <c:v>-14.233999999999995</c:v>
                </c:pt>
                <c:pt idx="35559">
                  <c:v>-14.231999999999999</c:v>
                </c:pt>
                <c:pt idx="35560">
                  <c:v>-14.22999999999999</c:v>
                </c:pt>
                <c:pt idx="35561">
                  <c:v>-14.227999999999994</c:v>
                </c:pt>
                <c:pt idx="35562">
                  <c:v>-14.225999999999999</c:v>
                </c:pt>
                <c:pt idx="35563">
                  <c:v>-14.22399999999999</c:v>
                </c:pt>
                <c:pt idx="35564">
                  <c:v>-14.221999999999994</c:v>
                </c:pt>
                <c:pt idx="35565">
                  <c:v>-14.219999999999999</c:v>
                </c:pt>
                <c:pt idx="35566">
                  <c:v>-14.217999999999989</c:v>
                </c:pt>
                <c:pt idx="35567">
                  <c:v>-14.215999999999994</c:v>
                </c:pt>
                <c:pt idx="35568">
                  <c:v>-14.213999999999999</c:v>
                </c:pt>
                <c:pt idx="35569">
                  <c:v>-14.211999999999989</c:v>
                </c:pt>
                <c:pt idx="35570">
                  <c:v>-14.209999999999994</c:v>
                </c:pt>
                <c:pt idx="35571">
                  <c:v>-14.207999999999998</c:v>
                </c:pt>
                <c:pt idx="35572">
                  <c:v>-14.205999999999989</c:v>
                </c:pt>
                <c:pt idx="35573">
                  <c:v>-14.203999999999994</c:v>
                </c:pt>
                <c:pt idx="35574">
                  <c:v>-14.201999999999998</c:v>
                </c:pt>
                <c:pt idx="35575">
                  <c:v>-14.199999999999989</c:v>
                </c:pt>
                <c:pt idx="35576">
                  <c:v>-14.197999999999993</c:v>
                </c:pt>
                <c:pt idx="35577">
                  <c:v>-14.195999999999998</c:v>
                </c:pt>
                <c:pt idx="35578">
                  <c:v>-14.193999999999988</c:v>
                </c:pt>
                <c:pt idx="35579">
                  <c:v>-14.191999999999993</c:v>
                </c:pt>
                <c:pt idx="35580">
                  <c:v>-14.189999999999998</c:v>
                </c:pt>
                <c:pt idx="35581">
                  <c:v>-14.187999999999988</c:v>
                </c:pt>
                <c:pt idx="35582">
                  <c:v>-14.185999999999993</c:v>
                </c:pt>
                <c:pt idx="35583">
                  <c:v>-14.183999999999997</c:v>
                </c:pt>
                <c:pt idx="35584">
                  <c:v>-14.181999999999988</c:v>
                </c:pt>
                <c:pt idx="35585">
                  <c:v>-14.179999999999993</c:v>
                </c:pt>
                <c:pt idx="35586">
                  <c:v>-14.177999999999997</c:v>
                </c:pt>
                <c:pt idx="35587">
                  <c:v>-14.175999999999988</c:v>
                </c:pt>
                <c:pt idx="35588">
                  <c:v>-14.173999999999992</c:v>
                </c:pt>
                <c:pt idx="35589">
                  <c:v>-14.171999999999997</c:v>
                </c:pt>
                <c:pt idx="35590">
                  <c:v>-14.169999999999987</c:v>
                </c:pt>
                <c:pt idx="35591">
                  <c:v>-14.167999999999992</c:v>
                </c:pt>
                <c:pt idx="35592">
                  <c:v>-14.165999999999997</c:v>
                </c:pt>
                <c:pt idx="35593">
                  <c:v>-14.163999999999987</c:v>
                </c:pt>
                <c:pt idx="35594">
                  <c:v>-14.161999999999992</c:v>
                </c:pt>
                <c:pt idx="35595">
                  <c:v>-14.159999999999997</c:v>
                </c:pt>
                <c:pt idx="35596">
                  <c:v>-14.158000000000001</c:v>
                </c:pt>
                <c:pt idx="35597">
                  <c:v>-14.155999999999992</c:v>
                </c:pt>
                <c:pt idx="35598">
                  <c:v>-14.153999999999996</c:v>
                </c:pt>
                <c:pt idx="35599">
                  <c:v>-14.152000000000001</c:v>
                </c:pt>
                <c:pt idx="35600">
                  <c:v>-14.149999999999991</c:v>
                </c:pt>
                <c:pt idx="35601">
                  <c:v>-14.147999999999996</c:v>
                </c:pt>
                <c:pt idx="35602">
                  <c:v>-14.146000000000001</c:v>
                </c:pt>
                <c:pt idx="35603">
                  <c:v>-14.143999999999991</c:v>
                </c:pt>
                <c:pt idx="35604">
                  <c:v>-14.141999999999996</c:v>
                </c:pt>
                <c:pt idx="35605">
                  <c:v>-14.14</c:v>
                </c:pt>
                <c:pt idx="35606">
                  <c:v>-14.137999999999991</c:v>
                </c:pt>
                <c:pt idx="35607">
                  <c:v>-14.135999999999996</c:v>
                </c:pt>
                <c:pt idx="35608">
                  <c:v>-14.134</c:v>
                </c:pt>
                <c:pt idx="35609">
                  <c:v>-14.131999999999991</c:v>
                </c:pt>
                <c:pt idx="35610">
                  <c:v>-14.129999999999995</c:v>
                </c:pt>
                <c:pt idx="35611">
                  <c:v>-14.128</c:v>
                </c:pt>
                <c:pt idx="35612">
                  <c:v>-14.125999999999991</c:v>
                </c:pt>
                <c:pt idx="35613">
                  <c:v>-14.123999999999995</c:v>
                </c:pt>
                <c:pt idx="35614">
                  <c:v>-14.122</c:v>
                </c:pt>
                <c:pt idx="35615">
                  <c:v>-14.11999999999999</c:v>
                </c:pt>
                <c:pt idx="35616">
                  <c:v>-14.117999999999995</c:v>
                </c:pt>
                <c:pt idx="35617">
                  <c:v>-14.116</c:v>
                </c:pt>
                <c:pt idx="35618">
                  <c:v>-14.11399999999999</c:v>
                </c:pt>
                <c:pt idx="35619">
                  <c:v>-14.111999999999995</c:v>
                </c:pt>
                <c:pt idx="35620">
                  <c:v>-14.11</c:v>
                </c:pt>
                <c:pt idx="35621">
                  <c:v>-14.10799999999999</c:v>
                </c:pt>
                <c:pt idx="35622">
                  <c:v>-14.105999999999995</c:v>
                </c:pt>
                <c:pt idx="35623">
                  <c:v>-14.103999999999999</c:v>
                </c:pt>
                <c:pt idx="35624">
                  <c:v>-14.10199999999999</c:v>
                </c:pt>
                <c:pt idx="35625">
                  <c:v>-14.099999999999994</c:v>
                </c:pt>
                <c:pt idx="35626">
                  <c:v>-14.097999999999999</c:v>
                </c:pt>
                <c:pt idx="35627">
                  <c:v>-14.095999999999989</c:v>
                </c:pt>
                <c:pt idx="35628">
                  <c:v>-14.093999999999994</c:v>
                </c:pt>
                <c:pt idx="35629">
                  <c:v>-14.091999999999999</c:v>
                </c:pt>
                <c:pt idx="35630">
                  <c:v>-14.089999999999989</c:v>
                </c:pt>
                <c:pt idx="35631">
                  <c:v>-14.087999999999994</c:v>
                </c:pt>
                <c:pt idx="35632">
                  <c:v>-14.085999999999999</c:v>
                </c:pt>
                <c:pt idx="35633">
                  <c:v>-14.083999999999989</c:v>
                </c:pt>
                <c:pt idx="35634">
                  <c:v>-14.081999999999994</c:v>
                </c:pt>
                <c:pt idx="35635">
                  <c:v>-14.079999999999998</c:v>
                </c:pt>
                <c:pt idx="35636">
                  <c:v>-14.077999999999989</c:v>
                </c:pt>
                <c:pt idx="35637">
                  <c:v>-14.075999999999993</c:v>
                </c:pt>
                <c:pt idx="35638">
                  <c:v>-14.073999999999998</c:v>
                </c:pt>
                <c:pt idx="35639">
                  <c:v>-14.071999999999989</c:v>
                </c:pt>
                <c:pt idx="35640">
                  <c:v>-14.069999999999993</c:v>
                </c:pt>
                <c:pt idx="35641">
                  <c:v>-14.067999999999998</c:v>
                </c:pt>
                <c:pt idx="35642">
                  <c:v>-14.065999999999988</c:v>
                </c:pt>
                <c:pt idx="35643">
                  <c:v>-14.063999999999993</c:v>
                </c:pt>
                <c:pt idx="35644">
                  <c:v>-14.061999999999998</c:v>
                </c:pt>
                <c:pt idx="35645">
                  <c:v>-14.059999999999988</c:v>
                </c:pt>
                <c:pt idx="35646">
                  <c:v>-14.057999999999993</c:v>
                </c:pt>
                <c:pt idx="35647">
                  <c:v>-14.055999999999997</c:v>
                </c:pt>
                <c:pt idx="35648">
                  <c:v>-14.053999999999988</c:v>
                </c:pt>
                <c:pt idx="35649">
                  <c:v>-14.051999999999992</c:v>
                </c:pt>
                <c:pt idx="35650">
                  <c:v>-14.049999999999997</c:v>
                </c:pt>
                <c:pt idx="35651">
                  <c:v>-14.047999999999988</c:v>
                </c:pt>
                <c:pt idx="35652">
                  <c:v>-14.045999999999992</c:v>
                </c:pt>
                <c:pt idx="35653">
                  <c:v>-14.043999999999997</c:v>
                </c:pt>
                <c:pt idx="35654">
                  <c:v>-14.041999999999987</c:v>
                </c:pt>
                <c:pt idx="35655">
                  <c:v>-14.039999999999992</c:v>
                </c:pt>
                <c:pt idx="35656">
                  <c:v>-14.037999999999997</c:v>
                </c:pt>
                <c:pt idx="35657">
                  <c:v>-14.036000000000001</c:v>
                </c:pt>
                <c:pt idx="35658">
                  <c:v>-14.033999999999992</c:v>
                </c:pt>
                <c:pt idx="35659">
                  <c:v>-14.031999999999996</c:v>
                </c:pt>
                <c:pt idx="35660">
                  <c:v>-14.030000000000001</c:v>
                </c:pt>
                <c:pt idx="35661">
                  <c:v>-14.027999999999992</c:v>
                </c:pt>
                <c:pt idx="35662">
                  <c:v>-14.025999999999996</c:v>
                </c:pt>
                <c:pt idx="35663">
                  <c:v>-14.024000000000001</c:v>
                </c:pt>
                <c:pt idx="35664">
                  <c:v>-14.021999999999991</c:v>
                </c:pt>
                <c:pt idx="35665">
                  <c:v>-14.019999999999996</c:v>
                </c:pt>
                <c:pt idx="35666">
                  <c:v>-14.018000000000001</c:v>
                </c:pt>
                <c:pt idx="35667">
                  <c:v>-14.015999999999991</c:v>
                </c:pt>
                <c:pt idx="35668">
                  <c:v>-14.013999999999996</c:v>
                </c:pt>
                <c:pt idx="35669">
                  <c:v>-14.012</c:v>
                </c:pt>
                <c:pt idx="35670">
                  <c:v>-14.009999999999991</c:v>
                </c:pt>
                <c:pt idx="35671">
                  <c:v>-14.007999999999996</c:v>
                </c:pt>
                <c:pt idx="35672">
                  <c:v>-14.006</c:v>
                </c:pt>
                <c:pt idx="35673">
                  <c:v>-14.003999999999991</c:v>
                </c:pt>
                <c:pt idx="35674">
                  <c:v>-14.001999999999995</c:v>
                </c:pt>
                <c:pt idx="35675">
                  <c:v>-14</c:v>
                </c:pt>
                <c:pt idx="35676">
                  <c:v>-13.99799999999999</c:v>
                </c:pt>
                <c:pt idx="35677">
                  <c:v>-13.995999999999995</c:v>
                </c:pt>
                <c:pt idx="35678">
                  <c:v>-13.994</c:v>
                </c:pt>
                <c:pt idx="35679">
                  <c:v>-13.99199999999999</c:v>
                </c:pt>
                <c:pt idx="35680">
                  <c:v>-13.989999999999995</c:v>
                </c:pt>
                <c:pt idx="35681">
                  <c:v>-13.988</c:v>
                </c:pt>
                <c:pt idx="35682">
                  <c:v>-13.98599999999999</c:v>
                </c:pt>
                <c:pt idx="35683">
                  <c:v>-13.983999999999995</c:v>
                </c:pt>
                <c:pt idx="35684">
                  <c:v>-13.981999999999999</c:v>
                </c:pt>
                <c:pt idx="35685">
                  <c:v>-13.97999999999999</c:v>
                </c:pt>
                <c:pt idx="35686">
                  <c:v>-13.977999999999994</c:v>
                </c:pt>
                <c:pt idx="35687">
                  <c:v>-13.975999999999999</c:v>
                </c:pt>
                <c:pt idx="35688">
                  <c:v>-13.97399999999999</c:v>
                </c:pt>
                <c:pt idx="35689">
                  <c:v>-13.971999999999994</c:v>
                </c:pt>
                <c:pt idx="35690">
                  <c:v>-13.969999999999999</c:v>
                </c:pt>
                <c:pt idx="35691">
                  <c:v>-13.967999999999989</c:v>
                </c:pt>
                <c:pt idx="35692">
                  <c:v>-13.965999999999994</c:v>
                </c:pt>
                <c:pt idx="35693">
                  <c:v>-13.963999999999999</c:v>
                </c:pt>
                <c:pt idx="35694">
                  <c:v>-13.961999999999989</c:v>
                </c:pt>
                <c:pt idx="35695">
                  <c:v>-13.959999999999994</c:v>
                </c:pt>
                <c:pt idx="35696">
                  <c:v>-13.957999999999998</c:v>
                </c:pt>
                <c:pt idx="35697">
                  <c:v>-13.955999999999989</c:v>
                </c:pt>
                <c:pt idx="35698">
                  <c:v>-13.953999999999994</c:v>
                </c:pt>
                <c:pt idx="35699">
                  <c:v>-13.951999999999998</c:v>
                </c:pt>
                <c:pt idx="35700">
                  <c:v>-13.949999999999989</c:v>
                </c:pt>
                <c:pt idx="35701">
                  <c:v>-13.947999999999993</c:v>
                </c:pt>
                <c:pt idx="35702">
                  <c:v>-13.945999999999998</c:v>
                </c:pt>
                <c:pt idx="35703">
                  <c:v>-13.943999999999988</c:v>
                </c:pt>
                <c:pt idx="35704">
                  <c:v>-13.941999999999993</c:v>
                </c:pt>
                <c:pt idx="35705">
                  <c:v>-13.939999999999998</c:v>
                </c:pt>
                <c:pt idx="35706">
                  <c:v>-13.937999999999988</c:v>
                </c:pt>
                <c:pt idx="35707">
                  <c:v>-13.935999999999993</c:v>
                </c:pt>
                <c:pt idx="35708">
                  <c:v>-13.933999999999997</c:v>
                </c:pt>
                <c:pt idx="35709">
                  <c:v>-13.931999999999988</c:v>
                </c:pt>
                <c:pt idx="35710">
                  <c:v>-13.929999999999993</c:v>
                </c:pt>
                <c:pt idx="35711">
                  <c:v>-13.927999999999997</c:v>
                </c:pt>
                <c:pt idx="35712">
                  <c:v>-13.925999999999988</c:v>
                </c:pt>
                <c:pt idx="35713">
                  <c:v>-13.923999999999992</c:v>
                </c:pt>
                <c:pt idx="35714">
                  <c:v>-13.921999999999997</c:v>
                </c:pt>
                <c:pt idx="35715">
                  <c:v>-13.919999999999987</c:v>
                </c:pt>
                <c:pt idx="35716">
                  <c:v>-13.917999999999992</c:v>
                </c:pt>
                <c:pt idx="35717">
                  <c:v>-13.915999999999997</c:v>
                </c:pt>
                <c:pt idx="35718">
                  <c:v>-13.913999999999987</c:v>
                </c:pt>
                <c:pt idx="35719">
                  <c:v>-13.911999999999992</c:v>
                </c:pt>
                <c:pt idx="35720">
                  <c:v>-13.909999999999997</c:v>
                </c:pt>
                <c:pt idx="35721">
                  <c:v>-13.908000000000001</c:v>
                </c:pt>
                <c:pt idx="35722">
                  <c:v>-13.905999999999992</c:v>
                </c:pt>
                <c:pt idx="35723">
                  <c:v>-13.903999999999996</c:v>
                </c:pt>
                <c:pt idx="35724">
                  <c:v>-13.902000000000001</c:v>
                </c:pt>
                <c:pt idx="35725">
                  <c:v>-13.899999999999991</c:v>
                </c:pt>
                <c:pt idx="35726">
                  <c:v>-13.897999999999996</c:v>
                </c:pt>
                <c:pt idx="35727">
                  <c:v>-13.896000000000001</c:v>
                </c:pt>
                <c:pt idx="35728">
                  <c:v>-13.893999999999991</c:v>
                </c:pt>
                <c:pt idx="35729">
                  <c:v>-13.891999999999996</c:v>
                </c:pt>
                <c:pt idx="35730">
                  <c:v>-13.89</c:v>
                </c:pt>
                <c:pt idx="35731">
                  <c:v>-13.887999999999991</c:v>
                </c:pt>
                <c:pt idx="35732">
                  <c:v>-13.885999999999996</c:v>
                </c:pt>
                <c:pt idx="35733">
                  <c:v>-13.884</c:v>
                </c:pt>
                <c:pt idx="35734">
                  <c:v>-13.881999999999991</c:v>
                </c:pt>
                <c:pt idx="35735">
                  <c:v>-13.879999999999995</c:v>
                </c:pt>
                <c:pt idx="35736">
                  <c:v>-13.878</c:v>
                </c:pt>
                <c:pt idx="35737">
                  <c:v>-13.875999999999991</c:v>
                </c:pt>
                <c:pt idx="35738">
                  <c:v>-13.873999999999995</c:v>
                </c:pt>
                <c:pt idx="35739">
                  <c:v>-13.872</c:v>
                </c:pt>
                <c:pt idx="35740">
                  <c:v>-13.86999999999999</c:v>
                </c:pt>
                <c:pt idx="35741">
                  <c:v>-13.867999999999995</c:v>
                </c:pt>
                <c:pt idx="35742">
                  <c:v>-13.866</c:v>
                </c:pt>
                <c:pt idx="35743">
                  <c:v>-13.86399999999999</c:v>
                </c:pt>
                <c:pt idx="35744">
                  <c:v>-13.861999999999995</c:v>
                </c:pt>
                <c:pt idx="35745">
                  <c:v>-13.86</c:v>
                </c:pt>
                <c:pt idx="35746">
                  <c:v>-13.85799999999999</c:v>
                </c:pt>
                <c:pt idx="35747">
                  <c:v>-13.855999999999995</c:v>
                </c:pt>
                <c:pt idx="35748">
                  <c:v>-13.853999999999999</c:v>
                </c:pt>
                <c:pt idx="35749">
                  <c:v>-13.85199999999999</c:v>
                </c:pt>
                <c:pt idx="35750">
                  <c:v>-13.849999999999994</c:v>
                </c:pt>
                <c:pt idx="35751">
                  <c:v>-13.847999999999999</c:v>
                </c:pt>
                <c:pt idx="35752">
                  <c:v>-13.845999999999989</c:v>
                </c:pt>
                <c:pt idx="35753">
                  <c:v>-13.843999999999994</c:v>
                </c:pt>
                <c:pt idx="35754">
                  <c:v>-13.841999999999999</c:v>
                </c:pt>
                <c:pt idx="35755">
                  <c:v>-13.839999999999989</c:v>
                </c:pt>
                <c:pt idx="35756">
                  <c:v>-13.837999999999994</c:v>
                </c:pt>
                <c:pt idx="35757">
                  <c:v>-13.835999999999999</c:v>
                </c:pt>
                <c:pt idx="35758">
                  <c:v>-13.833999999999989</c:v>
                </c:pt>
                <c:pt idx="35759">
                  <c:v>-13.831999999999994</c:v>
                </c:pt>
                <c:pt idx="35760">
                  <c:v>-13.829999999999998</c:v>
                </c:pt>
                <c:pt idx="35761">
                  <c:v>-13.827999999999989</c:v>
                </c:pt>
                <c:pt idx="35762">
                  <c:v>-13.825999999999993</c:v>
                </c:pt>
                <c:pt idx="35763">
                  <c:v>-13.823999999999998</c:v>
                </c:pt>
                <c:pt idx="35764">
                  <c:v>-13.821999999999989</c:v>
                </c:pt>
                <c:pt idx="35765">
                  <c:v>-13.819999999999993</c:v>
                </c:pt>
                <c:pt idx="35766">
                  <c:v>-13.817999999999998</c:v>
                </c:pt>
                <c:pt idx="35767">
                  <c:v>-13.815999999999988</c:v>
                </c:pt>
                <c:pt idx="35768">
                  <c:v>-13.813999999999993</c:v>
                </c:pt>
                <c:pt idx="35769">
                  <c:v>-13.811999999999998</c:v>
                </c:pt>
                <c:pt idx="35770">
                  <c:v>-13.809999999999988</c:v>
                </c:pt>
                <c:pt idx="35771">
                  <c:v>-13.807999999999993</c:v>
                </c:pt>
                <c:pt idx="35772">
                  <c:v>-13.805999999999997</c:v>
                </c:pt>
                <c:pt idx="35773">
                  <c:v>-13.803999999999988</c:v>
                </c:pt>
                <c:pt idx="35774">
                  <c:v>-13.801999999999992</c:v>
                </c:pt>
                <c:pt idx="35775">
                  <c:v>-13.799999999999997</c:v>
                </c:pt>
                <c:pt idx="35776">
                  <c:v>-13.797999999999988</c:v>
                </c:pt>
                <c:pt idx="35777">
                  <c:v>-13.795999999999992</c:v>
                </c:pt>
                <c:pt idx="35778">
                  <c:v>-13.793999999999997</c:v>
                </c:pt>
                <c:pt idx="35779">
                  <c:v>-13.791999999999987</c:v>
                </c:pt>
                <c:pt idx="35780">
                  <c:v>-13.789999999999992</c:v>
                </c:pt>
                <c:pt idx="35781">
                  <c:v>-13.787999999999997</c:v>
                </c:pt>
                <c:pt idx="35782">
                  <c:v>-13.786000000000001</c:v>
                </c:pt>
                <c:pt idx="35783">
                  <c:v>-13.783999999999992</c:v>
                </c:pt>
                <c:pt idx="35784">
                  <c:v>-13.781999999999996</c:v>
                </c:pt>
                <c:pt idx="35785">
                  <c:v>-13.780000000000001</c:v>
                </c:pt>
                <c:pt idx="35786">
                  <c:v>-13.777999999999992</c:v>
                </c:pt>
                <c:pt idx="35787">
                  <c:v>-13.775999999999996</c:v>
                </c:pt>
                <c:pt idx="35788">
                  <c:v>-13.774000000000001</c:v>
                </c:pt>
                <c:pt idx="35789">
                  <c:v>-13.771999999999991</c:v>
                </c:pt>
                <c:pt idx="35790">
                  <c:v>-13.769999999999996</c:v>
                </c:pt>
                <c:pt idx="35791">
                  <c:v>-13.768000000000001</c:v>
                </c:pt>
                <c:pt idx="35792">
                  <c:v>-13.765999999999991</c:v>
                </c:pt>
                <c:pt idx="35793">
                  <c:v>-13.763999999999996</c:v>
                </c:pt>
                <c:pt idx="35794">
                  <c:v>-13.762</c:v>
                </c:pt>
                <c:pt idx="35795">
                  <c:v>-13.759999999999991</c:v>
                </c:pt>
                <c:pt idx="35796">
                  <c:v>-13.757999999999996</c:v>
                </c:pt>
                <c:pt idx="35797">
                  <c:v>-13.756</c:v>
                </c:pt>
                <c:pt idx="35798">
                  <c:v>-13.753999999999991</c:v>
                </c:pt>
                <c:pt idx="35799">
                  <c:v>-13.751999999999995</c:v>
                </c:pt>
                <c:pt idx="35800">
                  <c:v>-13.75</c:v>
                </c:pt>
                <c:pt idx="35801">
                  <c:v>-13.74799999999999</c:v>
                </c:pt>
                <c:pt idx="35802">
                  <c:v>-13.745999999999995</c:v>
                </c:pt>
                <c:pt idx="35803">
                  <c:v>-13.744</c:v>
                </c:pt>
                <c:pt idx="35804">
                  <c:v>-13.74199999999999</c:v>
                </c:pt>
                <c:pt idx="35805">
                  <c:v>-13.739999999999995</c:v>
                </c:pt>
                <c:pt idx="35806">
                  <c:v>-13.738</c:v>
                </c:pt>
                <c:pt idx="35807">
                  <c:v>-13.73599999999999</c:v>
                </c:pt>
                <c:pt idx="35808">
                  <c:v>-13.733999999999995</c:v>
                </c:pt>
                <c:pt idx="35809">
                  <c:v>-13.731999999999999</c:v>
                </c:pt>
                <c:pt idx="35810">
                  <c:v>-13.72999999999999</c:v>
                </c:pt>
                <c:pt idx="35811">
                  <c:v>-13.727999999999994</c:v>
                </c:pt>
                <c:pt idx="35812">
                  <c:v>-13.725999999999999</c:v>
                </c:pt>
                <c:pt idx="35813">
                  <c:v>-13.72399999999999</c:v>
                </c:pt>
                <c:pt idx="35814">
                  <c:v>-13.721999999999994</c:v>
                </c:pt>
                <c:pt idx="35815">
                  <c:v>-13.719999999999999</c:v>
                </c:pt>
                <c:pt idx="35816">
                  <c:v>-13.717999999999989</c:v>
                </c:pt>
                <c:pt idx="35817">
                  <c:v>-13.715999999999994</c:v>
                </c:pt>
                <c:pt idx="35818">
                  <c:v>-13.713999999999999</c:v>
                </c:pt>
                <c:pt idx="35819">
                  <c:v>-13.711999999999989</c:v>
                </c:pt>
                <c:pt idx="35820">
                  <c:v>-13.709999999999994</c:v>
                </c:pt>
                <c:pt idx="35821">
                  <c:v>-13.707999999999998</c:v>
                </c:pt>
                <c:pt idx="35822">
                  <c:v>-13.705999999999989</c:v>
                </c:pt>
                <c:pt idx="35823">
                  <c:v>-13.703999999999994</c:v>
                </c:pt>
                <c:pt idx="35824">
                  <c:v>-13.701999999999998</c:v>
                </c:pt>
                <c:pt idx="35825">
                  <c:v>-13.699999999999989</c:v>
                </c:pt>
                <c:pt idx="35826">
                  <c:v>-13.697999999999993</c:v>
                </c:pt>
                <c:pt idx="35827">
                  <c:v>-13.695999999999998</c:v>
                </c:pt>
                <c:pt idx="35828">
                  <c:v>-13.693999999999988</c:v>
                </c:pt>
                <c:pt idx="35829">
                  <c:v>-13.691999999999993</c:v>
                </c:pt>
                <c:pt idx="35830">
                  <c:v>-13.689999999999998</c:v>
                </c:pt>
                <c:pt idx="35831">
                  <c:v>-13.687999999999988</c:v>
                </c:pt>
                <c:pt idx="35832">
                  <c:v>-13.685999999999993</c:v>
                </c:pt>
                <c:pt idx="35833">
                  <c:v>-13.683999999999997</c:v>
                </c:pt>
                <c:pt idx="35834">
                  <c:v>-13.681999999999988</c:v>
                </c:pt>
                <c:pt idx="35835">
                  <c:v>-13.679999999999993</c:v>
                </c:pt>
                <c:pt idx="35836">
                  <c:v>-13.677999999999997</c:v>
                </c:pt>
                <c:pt idx="35837">
                  <c:v>-13.675999999999988</c:v>
                </c:pt>
                <c:pt idx="35838">
                  <c:v>-13.673999999999992</c:v>
                </c:pt>
                <c:pt idx="35839">
                  <c:v>-13.671999999999997</c:v>
                </c:pt>
                <c:pt idx="35840">
                  <c:v>-13.669999999999987</c:v>
                </c:pt>
                <c:pt idx="35841">
                  <c:v>-13.667999999999992</c:v>
                </c:pt>
                <c:pt idx="35842">
                  <c:v>-13.665999999999997</c:v>
                </c:pt>
                <c:pt idx="35843">
                  <c:v>-13.663999999999987</c:v>
                </c:pt>
                <c:pt idx="35844">
                  <c:v>-13.661999999999992</c:v>
                </c:pt>
                <c:pt idx="35845">
                  <c:v>-13.659999999999997</c:v>
                </c:pt>
                <c:pt idx="35846">
                  <c:v>-13.658000000000001</c:v>
                </c:pt>
                <c:pt idx="35847">
                  <c:v>-13.655999999999992</c:v>
                </c:pt>
                <c:pt idx="35848">
                  <c:v>-13.653999999999996</c:v>
                </c:pt>
                <c:pt idx="35849">
                  <c:v>-13.652000000000001</c:v>
                </c:pt>
                <c:pt idx="35850">
                  <c:v>-13.649999999999991</c:v>
                </c:pt>
                <c:pt idx="35851">
                  <c:v>-13.647999999999996</c:v>
                </c:pt>
                <c:pt idx="35852">
                  <c:v>-13.646000000000001</c:v>
                </c:pt>
                <c:pt idx="35853">
                  <c:v>-13.643999999999991</c:v>
                </c:pt>
                <c:pt idx="35854">
                  <c:v>-13.641999999999996</c:v>
                </c:pt>
                <c:pt idx="35855">
                  <c:v>-13.64</c:v>
                </c:pt>
                <c:pt idx="35856">
                  <c:v>-13.637999999999991</c:v>
                </c:pt>
                <c:pt idx="35857">
                  <c:v>-13.635999999999996</c:v>
                </c:pt>
                <c:pt idx="35858">
                  <c:v>-13.634</c:v>
                </c:pt>
                <c:pt idx="35859">
                  <c:v>-13.631999999999991</c:v>
                </c:pt>
                <c:pt idx="35860">
                  <c:v>-13.629999999999995</c:v>
                </c:pt>
                <c:pt idx="35861">
                  <c:v>-13.628</c:v>
                </c:pt>
                <c:pt idx="35862">
                  <c:v>-13.625999999999991</c:v>
                </c:pt>
                <c:pt idx="35863">
                  <c:v>-13.623999999999995</c:v>
                </c:pt>
                <c:pt idx="35864">
                  <c:v>-13.622</c:v>
                </c:pt>
                <c:pt idx="35865">
                  <c:v>-13.61999999999999</c:v>
                </c:pt>
                <c:pt idx="35866">
                  <c:v>-13.617999999999995</c:v>
                </c:pt>
                <c:pt idx="35867">
                  <c:v>-13.616</c:v>
                </c:pt>
                <c:pt idx="35868">
                  <c:v>-13.61399999999999</c:v>
                </c:pt>
                <c:pt idx="35869">
                  <c:v>-13.611999999999995</c:v>
                </c:pt>
                <c:pt idx="35870">
                  <c:v>-13.61</c:v>
                </c:pt>
                <c:pt idx="35871">
                  <c:v>-13.60799999999999</c:v>
                </c:pt>
                <c:pt idx="35872">
                  <c:v>-13.605999999999995</c:v>
                </c:pt>
                <c:pt idx="35873">
                  <c:v>-13.603999999999999</c:v>
                </c:pt>
                <c:pt idx="35874">
                  <c:v>-13.60199999999999</c:v>
                </c:pt>
                <c:pt idx="35875">
                  <c:v>-13.599999999999994</c:v>
                </c:pt>
                <c:pt idx="35876">
                  <c:v>-13.597999999999999</c:v>
                </c:pt>
                <c:pt idx="35877">
                  <c:v>-13.595999999999989</c:v>
                </c:pt>
                <c:pt idx="35878">
                  <c:v>-13.593999999999994</c:v>
                </c:pt>
                <c:pt idx="35879">
                  <c:v>-13.591999999999999</c:v>
                </c:pt>
                <c:pt idx="35880">
                  <c:v>-13.589999999999989</c:v>
                </c:pt>
                <c:pt idx="35881">
                  <c:v>-13.587999999999994</c:v>
                </c:pt>
                <c:pt idx="35882">
                  <c:v>-13.585999999999999</c:v>
                </c:pt>
                <c:pt idx="35883">
                  <c:v>-13.583999999999989</c:v>
                </c:pt>
                <c:pt idx="35884">
                  <c:v>-13.581999999999994</c:v>
                </c:pt>
                <c:pt idx="35885">
                  <c:v>-13.579999999999998</c:v>
                </c:pt>
                <c:pt idx="35886">
                  <c:v>-13.577999999999989</c:v>
                </c:pt>
                <c:pt idx="35887">
                  <c:v>-13.575999999999993</c:v>
                </c:pt>
                <c:pt idx="35888">
                  <c:v>-13.573999999999998</c:v>
                </c:pt>
                <c:pt idx="35889">
                  <c:v>-13.571999999999989</c:v>
                </c:pt>
                <c:pt idx="35890">
                  <c:v>-13.569999999999993</c:v>
                </c:pt>
                <c:pt idx="35891">
                  <c:v>-13.567999999999998</c:v>
                </c:pt>
                <c:pt idx="35892">
                  <c:v>-13.565999999999988</c:v>
                </c:pt>
                <c:pt idx="35893">
                  <c:v>-13.563999999999993</c:v>
                </c:pt>
                <c:pt idx="35894">
                  <c:v>-13.561999999999998</c:v>
                </c:pt>
                <c:pt idx="35895">
                  <c:v>-13.559999999999988</c:v>
                </c:pt>
                <c:pt idx="35896">
                  <c:v>-13.557999999999993</c:v>
                </c:pt>
                <c:pt idx="35897">
                  <c:v>-13.555999999999997</c:v>
                </c:pt>
                <c:pt idx="35898">
                  <c:v>-13.553999999999988</c:v>
                </c:pt>
                <c:pt idx="35899">
                  <c:v>-13.551999999999992</c:v>
                </c:pt>
                <c:pt idx="35900">
                  <c:v>-13.549999999999997</c:v>
                </c:pt>
                <c:pt idx="35901">
                  <c:v>-13.547999999999988</c:v>
                </c:pt>
                <c:pt idx="35902">
                  <c:v>-13.545999999999992</c:v>
                </c:pt>
                <c:pt idx="35903">
                  <c:v>-13.543999999999997</c:v>
                </c:pt>
                <c:pt idx="35904">
                  <c:v>-13.541999999999987</c:v>
                </c:pt>
                <c:pt idx="35905">
                  <c:v>-13.539999999999992</c:v>
                </c:pt>
                <c:pt idx="35906">
                  <c:v>-13.537999999999997</c:v>
                </c:pt>
                <c:pt idx="35907">
                  <c:v>-13.536000000000001</c:v>
                </c:pt>
                <c:pt idx="35908">
                  <c:v>-13.533999999999992</c:v>
                </c:pt>
                <c:pt idx="35909">
                  <c:v>-13.531999999999996</c:v>
                </c:pt>
                <c:pt idx="35910">
                  <c:v>-13.530000000000001</c:v>
                </c:pt>
                <c:pt idx="35911">
                  <c:v>-13.527999999999992</c:v>
                </c:pt>
                <c:pt idx="35912">
                  <c:v>-13.525999999999996</c:v>
                </c:pt>
                <c:pt idx="35913">
                  <c:v>-13.524000000000001</c:v>
                </c:pt>
                <c:pt idx="35914">
                  <c:v>-13.521999999999991</c:v>
                </c:pt>
                <c:pt idx="35915">
                  <c:v>-13.519999999999996</c:v>
                </c:pt>
                <c:pt idx="35916">
                  <c:v>-13.518000000000001</c:v>
                </c:pt>
                <c:pt idx="35917">
                  <c:v>-13.515999999999991</c:v>
                </c:pt>
                <c:pt idx="35918">
                  <c:v>-13.513999999999996</c:v>
                </c:pt>
                <c:pt idx="35919">
                  <c:v>-13.512</c:v>
                </c:pt>
                <c:pt idx="35920">
                  <c:v>-13.509999999999991</c:v>
                </c:pt>
                <c:pt idx="35921">
                  <c:v>-13.507999999999996</c:v>
                </c:pt>
                <c:pt idx="35922">
                  <c:v>-13.506</c:v>
                </c:pt>
                <c:pt idx="35923">
                  <c:v>-13.503999999999991</c:v>
                </c:pt>
                <c:pt idx="35924">
                  <c:v>-13.501999999999995</c:v>
                </c:pt>
                <c:pt idx="35925">
                  <c:v>-13.5</c:v>
                </c:pt>
                <c:pt idx="35926">
                  <c:v>-13.49799999999999</c:v>
                </c:pt>
                <c:pt idx="35927">
                  <c:v>-13.495999999999995</c:v>
                </c:pt>
                <c:pt idx="35928">
                  <c:v>-13.494</c:v>
                </c:pt>
                <c:pt idx="35929">
                  <c:v>-13.49199999999999</c:v>
                </c:pt>
                <c:pt idx="35930">
                  <c:v>-13.489999999999995</c:v>
                </c:pt>
                <c:pt idx="35931">
                  <c:v>-13.488</c:v>
                </c:pt>
                <c:pt idx="35932">
                  <c:v>-13.48599999999999</c:v>
                </c:pt>
                <c:pt idx="35933">
                  <c:v>-13.483999999999995</c:v>
                </c:pt>
                <c:pt idx="35934">
                  <c:v>-13.481999999999999</c:v>
                </c:pt>
                <c:pt idx="35935">
                  <c:v>-13.47999999999999</c:v>
                </c:pt>
                <c:pt idx="35936">
                  <c:v>-13.477999999999994</c:v>
                </c:pt>
                <c:pt idx="35937">
                  <c:v>-13.475999999999999</c:v>
                </c:pt>
                <c:pt idx="35938">
                  <c:v>-13.47399999999999</c:v>
                </c:pt>
                <c:pt idx="35939">
                  <c:v>-13.471999999999994</c:v>
                </c:pt>
                <c:pt idx="35940">
                  <c:v>-13.469999999999999</c:v>
                </c:pt>
                <c:pt idx="35941">
                  <c:v>-13.467999999999989</c:v>
                </c:pt>
                <c:pt idx="35942">
                  <c:v>-13.465999999999994</c:v>
                </c:pt>
                <c:pt idx="35943">
                  <c:v>-13.463999999999999</c:v>
                </c:pt>
                <c:pt idx="35944">
                  <c:v>-13.461999999999989</c:v>
                </c:pt>
                <c:pt idx="35945">
                  <c:v>-13.459999999999994</c:v>
                </c:pt>
                <c:pt idx="35946">
                  <c:v>-13.457999999999998</c:v>
                </c:pt>
                <c:pt idx="35947">
                  <c:v>-13.455999999999989</c:v>
                </c:pt>
                <c:pt idx="35948">
                  <c:v>-13.453999999999994</c:v>
                </c:pt>
                <c:pt idx="35949">
                  <c:v>-13.451999999999998</c:v>
                </c:pt>
                <c:pt idx="35950">
                  <c:v>-13.449999999999989</c:v>
                </c:pt>
                <c:pt idx="35951">
                  <c:v>-13.447999999999993</c:v>
                </c:pt>
                <c:pt idx="35952">
                  <c:v>-13.445999999999998</c:v>
                </c:pt>
                <c:pt idx="35953">
                  <c:v>-13.443999999999988</c:v>
                </c:pt>
                <c:pt idx="35954">
                  <c:v>-13.441999999999993</c:v>
                </c:pt>
                <c:pt idx="35955">
                  <c:v>-13.439999999999998</c:v>
                </c:pt>
                <c:pt idx="35956">
                  <c:v>-13.437999999999988</c:v>
                </c:pt>
                <c:pt idx="35957">
                  <c:v>-13.435999999999993</c:v>
                </c:pt>
                <c:pt idx="35958">
                  <c:v>-13.433999999999997</c:v>
                </c:pt>
                <c:pt idx="35959">
                  <c:v>-13.431999999999988</c:v>
                </c:pt>
                <c:pt idx="35960">
                  <c:v>-13.429999999999993</c:v>
                </c:pt>
                <c:pt idx="35961">
                  <c:v>-13.427999999999997</c:v>
                </c:pt>
                <c:pt idx="35962">
                  <c:v>-13.425999999999988</c:v>
                </c:pt>
                <c:pt idx="35963">
                  <c:v>-13.423999999999992</c:v>
                </c:pt>
                <c:pt idx="35964">
                  <c:v>-13.421999999999997</c:v>
                </c:pt>
                <c:pt idx="35965">
                  <c:v>-13.419999999999987</c:v>
                </c:pt>
                <c:pt idx="35966">
                  <c:v>-13.417999999999992</c:v>
                </c:pt>
                <c:pt idx="35967">
                  <c:v>-13.415999999999997</c:v>
                </c:pt>
                <c:pt idx="35968">
                  <c:v>-13.413999999999987</c:v>
                </c:pt>
                <c:pt idx="35969">
                  <c:v>-13.411999999999992</c:v>
                </c:pt>
                <c:pt idx="35970">
                  <c:v>-13.409999999999997</c:v>
                </c:pt>
                <c:pt idx="35971">
                  <c:v>-13.408000000000001</c:v>
                </c:pt>
                <c:pt idx="35972">
                  <c:v>-13.405999999999992</c:v>
                </c:pt>
                <c:pt idx="35973">
                  <c:v>-13.403999999999996</c:v>
                </c:pt>
                <c:pt idx="35974">
                  <c:v>-13.402000000000001</c:v>
                </c:pt>
                <c:pt idx="35975">
                  <c:v>-13.399999999999991</c:v>
                </c:pt>
                <c:pt idx="35976">
                  <c:v>-13.397999999999996</c:v>
                </c:pt>
                <c:pt idx="35977">
                  <c:v>-13.396000000000001</c:v>
                </c:pt>
                <c:pt idx="35978">
                  <c:v>-13.393999999999991</c:v>
                </c:pt>
                <c:pt idx="35979">
                  <c:v>-13.391999999999996</c:v>
                </c:pt>
                <c:pt idx="35980">
                  <c:v>-13.39</c:v>
                </c:pt>
                <c:pt idx="35981">
                  <c:v>-13.387999999999991</c:v>
                </c:pt>
                <c:pt idx="35982">
                  <c:v>-13.385999999999996</c:v>
                </c:pt>
                <c:pt idx="35983">
                  <c:v>-13.384</c:v>
                </c:pt>
                <c:pt idx="35984">
                  <c:v>-13.381999999999991</c:v>
                </c:pt>
                <c:pt idx="35985">
                  <c:v>-13.379999999999995</c:v>
                </c:pt>
                <c:pt idx="35986">
                  <c:v>-13.378</c:v>
                </c:pt>
                <c:pt idx="35987">
                  <c:v>-13.375999999999991</c:v>
                </c:pt>
                <c:pt idx="35988">
                  <c:v>-13.373999999999995</c:v>
                </c:pt>
                <c:pt idx="35989">
                  <c:v>-13.372</c:v>
                </c:pt>
                <c:pt idx="35990">
                  <c:v>-13.36999999999999</c:v>
                </c:pt>
                <c:pt idx="35991">
                  <c:v>-13.367999999999995</c:v>
                </c:pt>
                <c:pt idx="35992">
                  <c:v>-13.366</c:v>
                </c:pt>
                <c:pt idx="35993">
                  <c:v>-13.36399999999999</c:v>
                </c:pt>
                <c:pt idx="35994">
                  <c:v>-13.361999999999995</c:v>
                </c:pt>
                <c:pt idx="35995">
                  <c:v>-13.36</c:v>
                </c:pt>
                <c:pt idx="35996">
                  <c:v>-13.35799999999999</c:v>
                </c:pt>
                <c:pt idx="35997">
                  <c:v>-13.355999999999995</c:v>
                </c:pt>
                <c:pt idx="35998">
                  <c:v>-13.353999999999999</c:v>
                </c:pt>
                <c:pt idx="35999">
                  <c:v>-13.35199999999999</c:v>
                </c:pt>
                <c:pt idx="36000">
                  <c:v>-13.349999999999994</c:v>
                </c:pt>
                <c:pt idx="36001">
                  <c:v>-13.347999999999999</c:v>
                </c:pt>
                <c:pt idx="36002">
                  <c:v>-13.345999999999989</c:v>
                </c:pt>
                <c:pt idx="36003">
                  <c:v>-13.343999999999994</c:v>
                </c:pt>
                <c:pt idx="36004">
                  <c:v>-13.341999999999999</c:v>
                </c:pt>
                <c:pt idx="36005">
                  <c:v>-13.339999999999989</c:v>
                </c:pt>
                <c:pt idx="36006">
                  <c:v>-13.337999999999994</c:v>
                </c:pt>
                <c:pt idx="36007">
                  <c:v>-13.335999999999999</c:v>
                </c:pt>
                <c:pt idx="36008">
                  <c:v>-13.333999999999989</c:v>
                </c:pt>
                <c:pt idx="36009">
                  <c:v>-13.331999999999994</c:v>
                </c:pt>
                <c:pt idx="36010">
                  <c:v>-13.329999999999998</c:v>
                </c:pt>
                <c:pt idx="36011">
                  <c:v>-13.327999999999989</c:v>
                </c:pt>
                <c:pt idx="36012">
                  <c:v>-13.325999999999993</c:v>
                </c:pt>
                <c:pt idx="36013">
                  <c:v>-13.323999999999998</c:v>
                </c:pt>
                <c:pt idx="36014">
                  <c:v>-13.321999999999989</c:v>
                </c:pt>
                <c:pt idx="36015">
                  <c:v>-13.319999999999993</c:v>
                </c:pt>
                <c:pt idx="36016">
                  <c:v>-13.317999999999998</c:v>
                </c:pt>
                <c:pt idx="36017">
                  <c:v>-13.315999999999988</c:v>
                </c:pt>
                <c:pt idx="36018">
                  <c:v>-13.313999999999993</c:v>
                </c:pt>
                <c:pt idx="36019">
                  <c:v>-13.311999999999998</c:v>
                </c:pt>
                <c:pt idx="36020">
                  <c:v>-13.309999999999988</c:v>
                </c:pt>
                <c:pt idx="36021">
                  <c:v>-13.307999999999993</c:v>
                </c:pt>
                <c:pt idx="36022">
                  <c:v>-13.305999999999997</c:v>
                </c:pt>
                <c:pt idx="36023">
                  <c:v>-13.303999999999988</c:v>
                </c:pt>
                <c:pt idx="36024">
                  <c:v>-13.301999999999992</c:v>
                </c:pt>
                <c:pt idx="36025">
                  <c:v>-13.299999999999997</c:v>
                </c:pt>
                <c:pt idx="36026">
                  <c:v>-13.297999999999988</c:v>
                </c:pt>
                <c:pt idx="36027">
                  <c:v>-13.295999999999992</c:v>
                </c:pt>
                <c:pt idx="36028">
                  <c:v>-13.293999999999997</c:v>
                </c:pt>
                <c:pt idx="36029">
                  <c:v>-13.291999999999987</c:v>
                </c:pt>
                <c:pt idx="36030">
                  <c:v>-13.289999999999992</c:v>
                </c:pt>
                <c:pt idx="36031">
                  <c:v>-13.287999999999997</c:v>
                </c:pt>
                <c:pt idx="36032">
                  <c:v>-13.286000000000001</c:v>
                </c:pt>
                <c:pt idx="36033">
                  <c:v>-13.283999999999992</c:v>
                </c:pt>
                <c:pt idx="36034">
                  <c:v>-13.281999999999996</c:v>
                </c:pt>
                <c:pt idx="36035">
                  <c:v>-13.280000000000001</c:v>
                </c:pt>
                <c:pt idx="36036">
                  <c:v>-13.277999999999992</c:v>
                </c:pt>
                <c:pt idx="36037">
                  <c:v>-13.275999999999996</c:v>
                </c:pt>
                <c:pt idx="36038">
                  <c:v>-13.274000000000001</c:v>
                </c:pt>
                <c:pt idx="36039">
                  <c:v>-13.271999999999991</c:v>
                </c:pt>
                <c:pt idx="36040">
                  <c:v>-13.269999999999996</c:v>
                </c:pt>
                <c:pt idx="36041">
                  <c:v>-13.268000000000001</c:v>
                </c:pt>
                <c:pt idx="36042">
                  <c:v>-13.265999999999991</c:v>
                </c:pt>
                <c:pt idx="36043">
                  <c:v>-13.263999999999996</c:v>
                </c:pt>
                <c:pt idx="36044">
                  <c:v>-13.262</c:v>
                </c:pt>
                <c:pt idx="36045">
                  <c:v>-13.259999999999991</c:v>
                </c:pt>
                <c:pt idx="36046">
                  <c:v>-13.257999999999996</c:v>
                </c:pt>
                <c:pt idx="36047">
                  <c:v>-13.256</c:v>
                </c:pt>
                <c:pt idx="36048">
                  <c:v>-13.253999999999991</c:v>
                </c:pt>
                <c:pt idx="36049">
                  <c:v>-13.251999999999995</c:v>
                </c:pt>
                <c:pt idx="36050">
                  <c:v>-13.25</c:v>
                </c:pt>
                <c:pt idx="36051">
                  <c:v>-13.24799999999999</c:v>
                </c:pt>
                <c:pt idx="36052">
                  <c:v>-13.245999999999995</c:v>
                </c:pt>
                <c:pt idx="36053">
                  <c:v>-13.244</c:v>
                </c:pt>
                <c:pt idx="36054">
                  <c:v>-13.24199999999999</c:v>
                </c:pt>
                <c:pt idx="36055">
                  <c:v>-13.239999999999995</c:v>
                </c:pt>
                <c:pt idx="36056">
                  <c:v>-13.238</c:v>
                </c:pt>
                <c:pt idx="36057">
                  <c:v>-13.23599999999999</c:v>
                </c:pt>
                <c:pt idx="36058">
                  <c:v>-13.233999999999995</c:v>
                </c:pt>
                <c:pt idx="36059">
                  <c:v>-13.231999999999999</c:v>
                </c:pt>
                <c:pt idx="36060">
                  <c:v>-13.22999999999999</c:v>
                </c:pt>
                <c:pt idx="36061">
                  <c:v>-13.227999999999994</c:v>
                </c:pt>
                <c:pt idx="36062">
                  <c:v>-13.225999999999999</c:v>
                </c:pt>
                <c:pt idx="36063">
                  <c:v>-13.22399999999999</c:v>
                </c:pt>
                <c:pt idx="36064">
                  <c:v>-13.221999999999994</c:v>
                </c:pt>
                <c:pt idx="36065">
                  <c:v>-13.219999999999999</c:v>
                </c:pt>
                <c:pt idx="36066">
                  <c:v>-13.217999999999989</c:v>
                </c:pt>
                <c:pt idx="36067">
                  <c:v>-13.215999999999994</c:v>
                </c:pt>
                <c:pt idx="36068">
                  <c:v>-13.213999999999999</c:v>
                </c:pt>
                <c:pt idx="36069">
                  <c:v>-13.211999999999989</c:v>
                </c:pt>
                <c:pt idx="36070">
                  <c:v>-13.209999999999994</c:v>
                </c:pt>
                <c:pt idx="36071">
                  <c:v>-13.207999999999998</c:v>
                </c:pt>
                <c:pt idx="36072">
                  <c:v>-13.205999999999989</c:v>
                </c:pt>
                <c:pt idx="36073">
                  <c:v>-13.203999999999994</c:v>
                </c:pt>
                <c:pt idx="36074">
                  <c:v>-13.201999999999998</c:v>
                </c:pt>
                <c:pt idx="36075">
                  <c:v>-13.199999999999989</c:v>
                </c:pt>
                <c:pt idx="36076">
                  <c:v>-13.197999999999993</c:v>
                </c:pt>
                <c:pt idx="36077">
                  <c:v>-13.195999999999998</c:v>
                </c:pt>
                <c:pt idx="36078">
                  <c:v>-13.193999999999988</c:v>
                </c:pt>
                <c:pt idx="36079">
                  <c:v>-13.191999999999993</c:v>
                </c:pt>
                <c:pt idx="36080">
                  <c:v>-13.189999999999998</c:v>
                </c:pt>
                <c:pt idx="36081">
                  <c:v>-13.187999999999988</c:v>
                </c:pt>
                <c:pt idx="36082">
                  <c:v>-13.185999999999993</c:v>
                </c:pt>
                <c:pt idx="36083">
                  <c:v>-13.183999999999997</c:v>
                </c:pt>
                <c:pt idx="36084">
                  <c:v>-13.181999999999988</c:v>
                </c:pt>
                <c:pt idx="36085">
                  <c:v>-13.179999999999993</c:v>
                </c:pt>
                <c:pt idx="36086">
                  <c:v>-13.177999999999997</c:v>
                </c:pt>
                <c:pt idx="36087">
                  <c:v>-13.175999999999988</c:v>
                </c:pt>
                <c:pt idx="36088">
                  <c:v>-13.173999999999992</c:v>
                </c:pt>
                <c:pt idx="36089">
                  <c:v>-13.171999999999997</c:v>
                </c:pt>
                <c:pt idx="36090">
                  <c:v>-13.169999999999987</c:v>
                </c:pt>
                <c:pt idx="36091">
                  <c:v>-13.167999999999992</c:v>
                </c:pt>
                <c:pt idx="36092">
                  <c:v>-13.165999999999997</c:v>
                </c:pt>
                <c:pt idx="36093">
                  <c:v>-13.163999999999987</c:v>
                </c:pt>
                <c:pt idx="36094">
                  <c:v>-13.161999999999992</c:v>
                </c:pt>
                <c:pt idx="36095">
                  <c:v>-13.159999999999997</c:v>
                </c:pt>
                <c:pt idx="36096">
                  <c:v>-13.158000000000001</c:v>
                </c:pt>
                <c:pt idx="36097">
                  <c:v>-13.155999999999992</c:v>
                </c:pt>
                <c:pt idx="36098">
                  <c:v>-13.153999999999996</c:v>
                </c:pt>
                <c:pt idx="36099">
                  <c:v>-13.152000000000001</c:v>
                </c:pt>
                <c:pt idx="36100">
                  <c:v>-13.149999999999991</c:v>
                </c:pt>
                <c:pt idx="36101">
                  <c:v>-13.147999999999996</c:v>
                </c:pt>
                <c:pt idx="36102">
                  <c:v>-13.146000000000001</c:v>
                </c:pt>
                <c:pt idx="36103">
                  <c:v>-13.143999999999991</c:v>
                </c:pt>
                <c:pt idx="36104">
                  <c:v>-13.141999999999996</c:v>
                </c:pt>
                <c:pt idx="36105">
                  <c:v>-13.14</c:v>
                </c:pt>
                <c:pt idx="36106">
                  <c:v>-13.137999999999991</c:v>
                </c:pt>
                <c:pt idx="36107">
                  <c:v>-13.135999999999996</c:v>
                </c:pt>
                <c:pt idx="36108">
                  <c:v>-13.134</c:v>
                </c:pt>
                <c:pt idx="36109">
                  <c:v>-13.131999999999991</c:v>
                </c:pt>
                <c:pt idx="36110">
                  <c:v>-13.129999999999995</c:v>
                </c:pt>
                <c:pt idx="36111">
                  <c:v>-13.128</c:v>
                </c:pt>
                <c:pt idx="36112">
                  <c:v>-13.125999999999991</c:v>
                </c:pt>
                <c:pt idx="36113">
                  <c:v>-13.123999999999995</c:v>
                </c:pt>
                <c:pt idx="36114">
                  <c:v>-13.122</c:v>
                </c:pt>
                <c:pt idx="36115">
                  <c:v>-13.11999999999999</c:v>
                </c:pt>
                <c:pt idx="36116">
                  <c:v>-13.117999999999995</c:v>
                </c:pt>
                <c:pt idx="36117">
                  <c:v>-13.116</c:v>
                </c:pt>
                <c:pt idx="36118">
                  <c:v>-13.11399999999999</c:v>
                </c:pt>
                <c:pt idx="36119">
                  <c:v>-13.111999999999995</c:v>
                </c:pt>
                <c:pt idx="36120">
                  <c:v>-13.11</c:v>
                </c:pt>
                <c:pt idx="36121">
                  <c:v>-13.10799999999999</c:v>
                </c:pt>
                <c:pt idx="36122">
                  <c:v>-13.105999999999995</c:v>
                </c:pt>
                <c:pt idx="36123">
                  <c:v>-13.103999999999999</c:v>
                </c:pt>
                <c:pt idx="36124">
                  <c:v>-13.10199999999999</c:v>
                </c:pt>
                <c:pt idx="36125">
                  <c:v>-13.099999999999994</c:v>
                </c:pt>
                <c:pt idx="36126">
                  <c:v>-13.097999999999999</c:v>
                </c:pt>
                <c:pt idx="36127">
                  <c:v>-13.095999999999989</c:v>
                </c:pt>
                <c:pt idx="36128">
                  <c:v>-13.093999999999994</c:v>
                </c:pt>
                <c:pt idx="36129">
                  <c:v>-13.091999999999999</c:v>
                </c:pt>
                <c:pt idx="36130">
                  <c:v>-13.089999999999989</c:v>
                </c:pt>
                <c:pt idx="36131">
                  <c:v>-13.087999999999994</c:v>
                </c:pt>
                <c:pt idx="36132">
                  <c:v>-13.085999999999999</c:v>
                </c:pt>
                <c:pt idx="36133">
                  <c:v>-13.083999999999989</c:v>
                </c:pt>
                <c:pt idx="36134">
                  <c:v>-13.081999999999994</c:v>
                </c:pt>
                <c:pt idx="36135">
                  <c:v>-13.079999999999998</c:v>
                </c:pt>
                <c:pt idx="36136">
                  <c:v>-13.077999999999989</c:v>
                </c:pt>
                <c:pt idx="36137">
                  <c:v>-13.075999999999993</c:v>
                </c:pt>
                <c:pt idx="36138">
                  <c:v>-13.073999999999998</c:v>
                </c:pt>
                <c:pt idx="36139">
                  <c:v>-13.071999999999989</c:v>
                </c:pt>
                <c:pt idx="36140">
                  <c:v>-13.069999999999993</c:v>
                </c:pt>
                <c:pt idx="36141">
                  <c:v>-13.067999999999998</c:v>
                </c:pt>
                <c:pt idx="36142">
                  <c:v>-13.065999999999988</c:v>
                </c:pt>
                <c:pt idx="36143">
                  <c:v>-13.063999999999993</c:v>
                </c:pt>
                <c:pt idx="36144">
                  <c:v>-13.061999999999998</c:v>
                </c:pt>
                <c:pt idx="36145">
                  <c:v>-13.059999999999988</c:v>
                </c:pt>
                <c:pt idx="36146">
                  <c:v>-13.057999999999993</c:v>
                </c:pt>
                <c:pt idx="36147">
                  <c:v>-13.055999999999997</c:v>
                </c:pt>
                <c:pt idx="36148">
                  <c:v>-13.053999999999988</c:v>
                </c:pt>
                <c:pt idx="36149">
                  <c:v>-13.051999999999992</c:v>
                </c:pt>
                <c:pt idx="36150">
                  <c:v>-13.049999999999997</c:v>
                </c:pt>
                <c:pt idx="36151">
                  <c:v>-13.047999999999988</c:v>
                </c:pt>
                <c:pt idx="36152">
                  <c:v>-13.045999999999992</c:v>
                </c:pt>
                <c:pt idx="36153">
                  <c:v>-13.043999999999997</c:v>
                </c:pt>
                <c:pt idx="36154">
                  <c:v>-13.041999999999987</c:v>
                </c:pt>
                <c:pt idx="36155">
                  <c:v>-13.039999999999992</c:v>
                </c:pt>
                <c:pt idx="36156">
                  <c:v>-13.037999999999997</c:v>
                </c:pt>
                <c:pt idx="36157">
                  <c:v>-13.036000000000001</c:v>
                </c:pt>
                <c:pt idx="36158">
                  <c:v>-13.033999999999992</c:v>
                </c:pt>
                <c:pt idx="36159">
                  <c:v>-13.031999999999996</c:v>
                </c:pt>
                <c:pt idx="36160">
                  <c:v>-13.030000000000001</c:v>
                </c:pt>
                <c:pt idx="36161">
                  <c:v>-13.027999999999992</c:v>
                </c:pt>
                <c:pt idx="36162">
                  <c:v>-13.025999999999996</c:v>
                </c:pt>
                <c:pt idx="36163">
                  <c:v>-13.024000000000001</c:v>
                </c:pt>
                <c:pt idx="36164">
                  <c:v>-13.021999999999991</c:v>
                </c:pt>
                <c:pt idx="36165">
                  <c:v>-13.019999999999996</c:v>
                </c:pt>
                <c:pt idx="36166">
                  <c:v>-13.018000000000001</c:v>
                </c:pt>
                <c:pt idx="36167">
                  <c:v>-13.015999999999991</c:v>
                </c:pt>
                <c:pt idx="36168">
                  <c:v>-13.013999999999996</c:v>
                </c:pt>
                <c:pt idx="36169">
                  <c:v>-13.012</c:v>
                </c:pt>
                <c:pt idx="36170">
                  <c:v>-13.009999999999991</c:v>
                </c:pt>
                <c:pt idx="36171">
                  <c:v>-13.007999999999996</c:v>
                </c:pt>
                <c:pt idx="36172">
                  <c:v>-13.006</c:v>
                </c:pt>
                <c:pt idx="36173">
                  <c:v>-13.003999999999991</c:v>
                </c:pt>
                <c:pt idx="36174">
                  <c:v>-13.001999999999995</c:v>
                </c:pt>
                <c:pt idx="36175">
                  <c:v>-13</c:v>
                </c:pt>
                <c:pt idx="36176">
                  <c:v>-12.99799999999999</c:v>
                </c:pt>
                <c:pt idx="36177">
                  <c:v>-12.995999999999995</c:v>
                </c:pt>
                <c:pt idx="36178">
                  <c:v>-12.994</c:v>
                </c:pt>
                <c:pt idx="36179">
                  <c:v>-12.99199999999999</c:v>
                </c:pt>
                <c:pt idx="36180">
                  <c:v>-12.989999999999995</c:v>
                </c:pt>
                <c:pt idx="36181">
                  <c:v>-12.988</c:v>
                </c:pt>
                <c:pt idx="36182">
                  <c:v>-12.98599999999999</c:v>
                </c:pt>
                <c:pt idx="36183">
                  <c:v>-12.983999999999995</c:v>
                </c:pt>
                <c:pt idx="36184">
                  <c:v>-12.981999999999999</c:v>
                </c:pt>
                <c:pt idx="36185">
                  <c:v>-12.97999999999999</c:v>
                </c:pt>
                <c:pt idx="36186">
                  <c:v>-12.977999999999994</c:v>
                </c:pt>
                <c:pt idx="36187">
                  <c:v>-12.975999999999999</c:v>
                </c:pt>
                <c:pt idx="36188">
                  <c:v>-12.97399999999999</c:v>
                </c:pt>
                <c:pt idx="36189">
                  <c:v>-12.971999999999994</c:v>
                </c:pt>
                <c:pt idx="36190">
                  <c:v>-12.969999999999999</c:v>
                </c:pt>
                <c:pt idx="36191">
                  <c:v>-12.967999999999989</c:v>
                </c:pt>
                <c:pt idx="36192">
                  <c:v>-12.965999999999994</c:v>
                </c:pt>
                <c:pt idx="36193">
                  <c:v>-12.963999999999999</c:v>
                </c:pt>
                <c:pt idx="36194">
                  <c:v>-12.961999999999989</c:v>
                </c:pt>
                <c:pt idx="36195">
                  <c:v>-12.959999999999994</c:v>
                </c:pt>
                <c:pt idx="36196">
                  <c:v>-12.957999999999998</c:v>
                </c:pt>
                <c:pt idx="36197">
                  <c:v>-12.955999999999989</c:v>
                </c:pt>
                <c:pt idx="36198">
                  <c:v>-12.953999999999994</c:v>
                </c:pt>
                <c:pt idx="36199">
                  <c:v>-12.951999999999998</c:v>
                </c:pt>
                <c:pt idx="36200">
                  <c:v>-12.949999999999989</c:v>
                </c:pt>
                <c:pt idx="36201">
                  <c:v>-12.947999999999993</c:v>
                </c:pt>
                <c:pt idx="36202">
                  <c:v>-12.945999999999998</c:v>
                </c:pt>
                <c:pt idx="36203">
                  <c:v>-12.943999999999988</c:v>
                </c:pt>
                <c:pt idx="36204">
                  <c:v>-12.941999999999993</c:v>
                </c:pt>
                <c:pt idx="36205">
                  <c:v>-12.939999999999998</c:v>
                </c:pt>
                <c:pt idx="36206">
                  <c:v>-12.937999999999988</c:v>
                </c:pt>
                <c:pt idx="36207">
                  <c:v>-12.935999999999993</c:v>
                </c:pt>
                <c:pt idx="36208">
                  <c:v>-12.933999999999997</c:v>
                </c:pt>
                <c:pt idx="36209">
                  <c:v>-12.931999999999988</c:v>
                </c:pt>
                <c:pt idx="36210">
                  <c:v>-12.929999999999993</c:v>
                </c:pt>
                <c:pt idx="36211">
                  <c:v>-12.927999999999997</c:v>
                </c:pt>
                <c:pt idx="36212">
                  <c:v>-12.925999999999988</c:v>
                </c:pt>
                <c:pt idx="36213">
                  <c:v>-12.923999999999992</c:v>
                </c:pt>
                <c:pt idx="36214">
                  <c:v>-12.921999999999997</c:v>
                </c:pt>
                <c:pt idx="36215">
                  <c:v>-12.919999999999987</c:v>
                </c:pt>
                <c:pt idx="36216">
                  <c:v>-12.917999999999992</c:v>
                </c:pt>
                <c:pt idx="36217">
                  <c:v>-12.915999999999997</c:v>
                </c:pt>
                <c:pt idx="36218">
                  <c:v>-12.913999999999987</c:v>
                </c:pt>
                <c:pt idx="36219">
                  <c:v>-12.911999999999992</c:v>
                </c:pt>
                <c:pt idx="36220">
                  <c:v>-12.909999999999997</c:v>
                </c:pt>
                <c:pt idx="36221">
                  <c:v>-12.908000000000001</c:v>
                </c:pt>
                <c:pt idx="36222">
                  <c:v>-12.905999999999992</c:v>
                </c:pt>
                <c:pt idx="36223">
                  <c:v>-12.903999999999996</c:v>
                </c:pt>
                <c:pt idx="36224">
                  <c:v>-12.902000000000001</c:v>
                </c:pt>
                <c:pt idx="36225">
                  <c:v>-12.899999999999991</c:v>
                </c:pt>
                <c:pt idx="36226">
                  <c:v>-12.897999999999996</c:v>
                </c:pt>
                <c:pt idx="36227">
                  <c:v>-12.896000000000001</c:v>
                </c:pt>
                <c:pt idx="36228">
                  <c:v>-12.893999999999991</c:v>
                </c:pt>
                <c:pt idx="36229">
                  <c:v>-12.891999999999996</c:v>
                </c:pt>
                <c:pt idx="36230">
                  <c:v>-12.89</c:v>
                </c:pt>
                <c:pt idx="36231">
                  <c:v>-12.887999999999991</c:v>
                </c:pt>
                <c:pt idx="36232">
                  <c:v>-12.885999999999996</c:v>
                </c:pt>
                <c:pt idx="36233">
                  <c:v>-12.884</c:v>
                </c:pt>
                <c:pt idx="36234">
                  <c:v>-12.881999999999991</c:v>
                </c:pt>
                <c:pt idx="36235">
                  <c:v>-12.879999999999995</c:v>
                </c:pt>
                <c:pt idx="36236">
                  <c:v>-12.878</c:v>
                </c:pt>
                <c:pt idx="36237">
                  <c:v>-12.875999999999991</c:v>
                </c:pt>
                <c:pt idx="36238">
                  <c:v>-12.873999999999995</c:v>
                </c:pt>
                <c:pt idx="36239">
                  <c:v>-12.872</c:v>
                </c:pt>
                <c:pt idx="36240">
                  <c:v>-12.86999999999999</c:v>
                </c:pt>
                <c:pt idx="36241">
                  <c:v>-12.867999999999995</c:v>
                </c:pt>
                <c:pt idx="36242">
                  <c:v>-12.866</c:v>
                </c:pt>
                <c:pt idx="36243">
                  <c:v>-12.86399999999999</c:v>
                </c:pt>
                <c:pt idx="36244">
                  <c:v>-12.861999999999995</c:v>
                </c:pt>
                <c:pt idx="36245">
                  <c:v>-12.86</c:v>
                </c:pt>
                <c:pt idx="36246">
                  <c:v>-12.85799999999999</c:v>
                </c:pt>
                <c:pt idx="36247">
                  <c:v>-12.855999999999995</c:v>
                </c:pt>
                <c:pt idx="36248">
                  <c:v>-12.853999999999999</c:v>
                </c:pt>
                <c:pt idx="36249">
                  <c:v>-12.85199999999999</c:v>
                </c:pt>
                <c:pt idx="36250">
                  <c:v>-12.849999999999994</c:v>
                </c:pt>
                <c:pt idx="36251">
                  <c:v>-12.847999999999999</c:v>
                </c:pt>
                <c:pt idx="36252">
                  <c:v>-12.845999999999989</c:v>
                </c:pt>
                <c:pt idx="36253">
                  <c:v>-12.843999999999994</c:v>
                </c:pt>
                <c:pt idx="36254">
                  <c:v>-12.841999999999999</c:v>
                </c:pt>
                <c:pt idx="36255">
                  <c:v>-12.839999999999989</c:v>
                </c:pt>
                <c:pt idx="36256">
                  <c:v>-12.837999999999994</c:v>
                </c:pt>
                <c:pt idx="36257">
                  <c:v>-12.835999999999999</c:v>
                </c:pt>
                <c:pt idx="36258">
                  <c:v>-12.833999999999989</c:v>
                </c:pt>
                <c:pt idx="36259">
                  <c:v>-12.831999999999994</c:v>
                </c:pt>
                <c:pt idx="36260">
                  <c:v>-12.829999999999998</c:v>
                </c:pt>
                <c:pt idx="36261">
                  <c:v>-12.827999999999989</c:v>
                </c:pt>
                <c:pt idx="36262">
                  <c:v>-12.825999999999993</c:v>
                </c:pt>
                <c:pt idx="36263">
                  <c:v>-12.823999999999998</c:v>
                </c:pt>
                <c:pt idx="36264">
                  <c:v>-12.821999999999989</c:v>
                </c:pt>
                <c:pt idx="36265">
                  <c:v>-12.819999999999993</c:v>
                </c:pt>
                <c:pt idx="36266">
                  <c:v>-12.817999999999998</c:v>
                </c:pt>
                <c:pt idx="36267">
                  <c:v>-12.815999999999988</c:v>
                </c:pt>
                <c:pt idx="36268">
                  <c:v>-12.813999999999993</c:v>
                </c:pt>
                <c:pt idx="36269">
                  <c:v>-12.811999999999998</c:v>
                </c:pt>
                <c:pt idx="36270">
                  <c:v>-12.809999999999988</c:v>
                </c:pt>
                <c:pt idx="36271">
                  <c:v>-12.807999999999993</c:v>
                </c:pt>
                <c:pt idx="36272">
                  <c:v>-12.805999999999997</c:v>
                </c:pt>
                <c:pt idx="36273">
                  <c:v>-12.803999999999988</c:v>
                </c:pt>
                <c:pt idx="36274">
                  <c:v>-12.801999999999992</c:v>
                </c:pt>
                <c:pt idx="36275">
                  <c:v>-12.799999999999997</c:v>
                </c:pt>
                <c:pt idx="36276">
                  <c:v>-12.797999999999988</c:v>
                </c:pt>
                <c:pt idx="36277">
                  <c:v>-12.795999999999992</c:v>
                </c:pt>
                <c:pt idx="36278">
                  <c:v>-12.793999999999997</c:v>
                </c:pt>
                <c:pt idx="36279">
                  <c:v>-12.791999999999987</c:v>
                </c:pt>
                <c:pt idx="36280">
                  <c:v>-12.789999999999992</c:v>
                </c:pt>
                <c:pt idx="36281">
                  <c:v>-12.787999999999997</c:v>
                </c:pt>
                <c:pt idx="36282">
                  <c:v>-12.786000000000001</c:v>
                </c:pt>
                <c:pt idx="36283">
                  <c:v>-12.783999999999992</c:v>
                </c:pt>
                <c:pt idx="36284">
                  <c:v>-12.781999999999996</c:v>
                </c:pt>
                <c:pt idx="36285">
                  <c:v>-12.780000000000001</c:v>
                </c:pt>
                <c:pt idx="36286">
                  <c:v>-12.777999999999992</c:v>
                </c:pt>
                <c:pt idx="36287">
                  <c:v>-12.775999999999996</c:v>
                </c:pt>
                <c:pt idx="36288">
                  <c:v>-12.774000000000001</c:v>
                </c:pt>
                <c:pt idx="36289">
                  <c:v>-12.771999999999991</c:v>
                </c:pt>
                <c:pt idx="36290">
                  <c:v>-12.769999999999996</c:v>
                </c:pt>
                <c:pt idx="36291">
                  <c:v>-12.768000000000001</c:v>
                </c:pt>
                <c:pt idx="36292">
                  <c:v>-12.765999999999991</c:v>
                </c:pt>
                <c:pt idx="36293">
                  <c:v>-12.763999999999996</c:v>
                </c:pt>
                <c:pt idx="36294">
                  <c:v>-12.762</c:v>
                </c:pt>
                <c:pt idx="36295">
                  <c:v>-12.759999999999991</c:v>
                </c:pt>
                <c:pt idx="36296">
                  <c:v>-12.757999999999996</c:v>
                </c:pt>
                <c:pt idx="36297">
                  <c:v>-12.756</c:v>
                </c:pt>
                <c:pt idx="36298">
                  <c:v>-12.753999999999991</c:v>
                </c:pt>
                <c:pt idx="36299">
                  <c:v>-12.751999999999995</c:v>
                </c:pt>
                <c:pt idx="36300">
                  <c:v>-12.75</c:v>
                </c:pt>
                <c:pt idx="36301">
                  <c:v>-12.74799999999999</c:v>
                </c:pt>
                <c:pt idx="36302">
                  <c:v>-12.745999999999995</c:v>
                </c:pt>
                <c:pt idx="36303">
                  <c:v>-12.744</c:v>
                </c:pt>
                <c:pt idx="36304">
                  <c:v>-12.74199999999999</c:v>
                </c:pt>
                <c:pt idx="36305">
                  <c:v>-12.739999999999995</c:v>
                </c:pt>
                <c:pt idx="36306">
                  <c:v>-12.738</c:v>
                </c:pt>
                <c:pt idx="36307">
                  <c:v>-12.73599999999999</c:v>
                </c:pt>
                <c:pt idx="36308">
                  <c:v>-12.733999999999995</c:v>
                </c:pt>
                <c:pt idx="36309">
                  <c:v>-12.731999999999999</c:v>
                </c:pt>
                <c:pt idx="36310">
                  <c:v>-12.72999999999999</c:v>
                </c:pt>
                <c:pt idx="36311">
                  <c:v>-12.727999999999994</c:v>
                </c:pt>
                <c:pt idx="36312">
                  <c:v>-12.725999999999999</c:v>
                </c:pt>
                <c:pt idx="36313">
                  <c:v>-12.72399999999999</c:v>
                </c:pt>
                <c:pt idx="36314">
                  <c:v>-12.721999999999994</c:v>
                </c:pt>
                <c:pt idx="36315">
                  <c:v>-12.719999999999999</c:v>
                </c:pt>
                <c:pt idx="36316">
                  <c:v>-12.717999999999989</c:v>
                </c:pt>
                <c:pt idx="36317">
                  <c:v>-12.715999999999994</c:v>
                </c:pt>
                <c:pt idx="36318">
                  <c:v>-12.713999999999999</c:v>
                </c:pt>
                <c:pt idx="36319">
                  <c:v>-12.711999999999989</c:v>
                </c:pt>
                <c:pt idx="36320">
                  <c:v>-12.709999999999994</c:v>
                </c:pt>
                <c:pt idx="36321">
                  <c:v>-12.707999999999998</c:v>
                </c:pt>
                <c:pt idx="36322">
                  <c:v>-12.705999999999989</c:v>
                </c:pt>
                <c:pt idx="36323">
                  <c:v>-12.703999999999994</c:v>
                </c:pt>
                <c:pt idx="36324">
                  <c:v>-12.701999999999998</c:v>
                </c:pt>
                <c:pt idx="36325">
                  <c:v>-12.699999999999989</c:v>
                </c:pt>
                <c:pt idx="36326">
                  <c:v>-12.697999999999993</c:v>
                </c:pt>
                <c:pt idx="36327">
                  <c:v>-12.695999999999998</c:v>
                </c:pt>
                <c:pt idx="36328">
                  <c:v>-12.693999999999988</c:v>
                </c:pt>
                <c:pt idx="36329">
                  <c:v>-12.691999999999993</c:v>
                </c:pt>
                <c:pt idx="36330">
                  <c:v>-12.689999999999998</c:v>
                </c:pt>
                <c:pt idx="36331">
                  <c:v>-12.687999999999988</c:v>
                </c:pt>
                <c:pt idx="36332">
                  <c:v>-12.685999999999993</c:v>
                </c:pt>
                <c:pt idx="36333">
                  <c:v>-12.683999999999997</c:v>
                </c:pt>
                <c:pt idx="36334">
                  <c:v>-12.681999999999988</c:v>
                </c:pt>
                <c:pt idx="36335">
                  <c:v>-12.679999999999993</c:v>
                </c:pt>
                <c:pt idx="36336">
                  <c:v>-12.677999999999997</c:v>
                </c:pt>
                <c:pt idx="36337">
                  <c:v>-12.675999999999988</c:v>
                </c:pt>
                <c:pt idx="36338">
                  <c:v>-12.673999999999992</c:v>
                </c:pt>
                <c:pt idx="36339">
                  <c:v>-12.671999999999997</c:v>
                </c:pt>
                <c:pt idx="36340">
                  <c:v>-12.669999999999987</c:v>
                </c:pt>
                <c:pt idx="36341">
                  <c:v>-12.667999999999992</c:v>
                </c:pt>
                <c:pt idx="36342">
                  <c:v>-12.665999999999997</c:v>
                </c:pt>
                <c:pt idx="36343">
                  <c:v>-12.663999999999987</c:v>
                </c:pt>
                <c:pt idx="36344">
                  <c:v>-12.661999999999992</c:v>
                </c:pt>
                <c:pt idx="36345">
                  <c:v>-12.659999999999997</c:v>
                </c:pt>
                <c:pt idx="36346">
                  <c:v>-12.658000000000001</c:v>
                </c:pt>
                <c:pt idx="36347">
                  <c:v>-12.655999999999992</c:v>
                </c:pt>
                <c:pt idx="36348">
                  <c:v>-12.653999999999996</c:v>
                </c:pt>
                <c:pt idx="36349">
                  <c:v>-12.652000000000001</c:v>
                </c:pt>
                <c:pt idx="36350">
                  <c:v>-12.649999999999991</c:v>
                </c:pt>
                <c:pt idx="36351">
                  <c:v>-12.647999999999996</c:v>
                </c:pt>
                <c:pt idx="36352">
                  <c:v>-12.646000000000001</c:v>
                </c:pt>
                <c:pt idx="36353">
                  <c:v>-12.643999999999991</c:v>
                </c:pt>
                <c:pt idx="36354">
                  <c:v>-12.641999999999996</c:v>
                </c:pt>
                <c:pt idx="36355">
                  <c:v>-12.64</c:v>
                </c:pt>
                <c:pt idx="36356">
                  <c:v>-12.637999999999991</c:v>
                </c:pt>
                <c:pt idx="36357">
                  <c:v>-12.635999999999996</c:v>
                </c:pt>
                <c:pt idx="36358">
                  <c:v>-12.634</c:v>
                </c:pt>
                <c:pt idx="36359">
                  <c:v>-12.631999999999991</c:v>
                </c:pt>
                <c:pt idx="36360">
                  <c:v>-12.629999999999995</c:v>
                </c:pt>
                <c:pt idx="36361">
                  <c:v>-12.628</c:v>
                </c:pt>
                <c:pt idx="36362">
                  <c:v>-12.625999999999991</c:v>
                </c:pt>
                <c:pt idx="36363">
                  <c:v>-12.623999999999995</c:v>
                </c:pt>
                <c:pt idx="36364">
                  <c:v>-12.622</c:v>
                </c:pt>
                <c:pt idx="36365">
                  <c:v>-12.61999999999999</c:v>
                </c:pt>
                <c:pt idx="36366">
                  <c:v>-12.617999999999995</c:v>
                </c:pt>
                <c:pt idx="36367">
                  <c:v>-12.616</c:v>
                </c:pt>
                <c:pt idx="36368">
                  <c:v>-12.61399999999999</c:v>
                </c:pt>
                <c:pt idx="36369">
                  <c:v>-12.611999999999995</c:v>
                </c:pt>
                <c:pt idx="36370">
                  <c:v>-12.61</c:v>
                </c:pt>
                <c:pt idx="36371">
                  <c:v>-12.60799999999999</c:v>
                </c:pt>
                <c:pt idx="36372">
                  <c:v>-12.605999999999995</c:v>
                </c:pt>
                <c:pt idx="36373">
                  <c:v>-12.603999999999999</c:v>
                </c:pt>
                <c:pt idx="36374">
                  <c:v>-12.60199999999999</c:v>
                </c:pt>
                <c:pt idx="36375">
                  <c:v>-12.599999999999994</c:v>
                </c:pt>
                <c:pt idx="36376">
                  <c:v>-12.597999999999999</c:v>
                </c:pt>
                <c:pt idx="36377">
                  <c:v>-12.595999999999989</c:v>
                </c:pt>
                <c:pt idx="36378">
                  <c:v>-12.593999999999994</c:v>
                </c:pt>
                <c:pt idx="36379">
                  <c:v>-12.591999999999999</c:v>
                </c:pt>
                <c:pt idx="36380">
                  <c:v>-12.589999999999989</c:v>
                </c:pt>
                <c:pt idx="36381">
                  <c:v>-12.587999999999994</c:v>
                </c:pt>
                <c:pt idx="36382">
                  <c:v>-12.585999999999999</c:v>
                </c:pt>
                <c:pt idx="36383">
                  <c:v>-12.583999999999989</c:v>
                </c:pt>
                <c:pt idx="36384">
                  <c:v>-12.581999999999994</c:v>
                </c:pt>
                <c:pt idx="36385">
                  <c:v>-12.579999999999998</c:v>
                </c:pt>
                <c:pt idx="36386">
                  <c:v>-12.577999999999989</c:v>
                </c:pt>
                <c:pt idx="36387">
                  <c:v>-12.575999999999993</c:v>
                </c:pt>
                <c:pt idx="36388">
                  <c:v>-12.573999999999998</c:v>
                </c:pt>
                <c:pt idx="36389">
                  <c:v>-12.571999999999989</c:v>
                </c:pt>
                <c:pt idx="36390">
                  <c:v>-12.569999999999993</c:v>
                </c:pt>
                <c:pt idx="36391">
                  <c:v>-12.567999999999998</c:v>
                </c:pt>
                <c:pt idx="36392">
                  <c:v>-12.565999999999988</c:v>
                </c:pt>
                <c:pt idx="36393">
                  <c:v>-12.563999999999993</c:v>
                </c:pt>
                <c:pt idx="36394">
                  <c:v>-12.561999999999998</c:v>
                </c:pt>
                <c:pt idx="36395">
                  <c:v>-12.559999999999988</c:v>
                </c:pt>
                <c:pt idx="36396">
                  <c:v>-12.557999999999993</c:v>
                </c:pt>
                <c:pt idx="36397">
                  <c:v>-12.555999999999997</c:v>
                </c:pt>
                <c:pt idx="36398">
                  <c:v>-12.553999999999988</c:v>
                </c:pt>
                <c:pt idx="36399">
                  <c:v>-12.551999999999992</c:v>
                </c:pt>
                <c:pt idx="36400">
                  <c:v>-12.549999999999997</c:v>
                </c:pt>
                <c:pt idx="36401">
                  <c:v>-12.547999999999988</c:v>
                </c:pt>
                <c:pt idx="36402">
                  <c:v>-12.545999999999992</c:v>
                </c:pt>
                <c:pt idx="36403">
                  <c:v>-12.543999999999997</c:v>
                </c:pt>
                <c:pt idx="36404">
                  <c:v>-12.541999999999987</c:v>
                </c:pt>
                <c:pt idx="36405">
                  <c:v>-12.539999999999992</c:v>
                </c:pt>
                <c:pt idx="36406">
                  <c:v>-12.537999999999997</c:v>
                </c:pt>
                <c:pt idx="36407">
                  <c:v>-12.536000000000001</c:v>
                </c:pt>
                <c:pt idx="36408">
                  <c:v>-12.533999999999992</c:v>
                </c:pt>
                <c:pt idx="36409">
                  <c:v>-12.531999999999996</c:v>
                </c:pt>
                <c:pt idx="36410">
                  <c:v>-12.530000000000001</c:v>
                </c:pt>
                <c:pt idx="36411">
                  <c:v>-12.527999999999992</c:v>
                </c:pt>
                <c:pt idx="36412">
                  <c:v>-12.525999999999996</c:v>
                </c:pt>
                <c:pt idx="36413">
                  <c:v>-12.524000000000001</c:v>
                </c:pt>
                <c:pt idx="36414">
                  <c:v>-12.521999999999991</c:v>
                </c:pt>
                <c:pt idx="36415">
                  <c:v>-12.519999999999996</c:v>
                </c:pt>
                <c:pt idx="36416">
                  <c:v>-12.518000000000001</c:v>
                </c:pt>
                <c:pt idx="36417">
                  <c:v>-12.515999999999991</c:v>
                </c:pt>
                <c:pt idx="36418">
                  <c:v>-12.513999999999996</c:v>
                </c:pt>
                <c:pt idx="36419">
                  <c:v>-12.512</c:v>
                </c:pt>
                <c:pt idx="36420">
                  <c:v>-12.509999999999991</c:v>
                </c:pt>
                <c:pt idx="36421">
                  <c:v>-12.507999999999996</c:v>
                </c:pt>
                <c:pt idx="36422">
                  <c:v>-12.506</c:v>
                </c:pt>
                <c:pt idx="36423">
                  <c:v>-12.503999999999991</c:v>
                </c:pt>
                <c:pt idx="36424">
                  <c:v>-12.501999999999995</c:v>
                </c:pt>
                <c:pt idx="36425">
                  <c:v>-12.5</c:v>
                </c:pt>
                <c:pt idx="36426">
                  <c:v>-12.49799999999999</c:v>
                </c:pt>
                <c:pt idx="36427">
                  <c:v>-12.495999999999995</c:v>
                </c:pt>
                <c:pt idx="36428">
                  <c:v>-12.494</c:v>
                </c:pt>
                <c:pt idx="36429">
                  <c:v>-12.49199999999999</c:v>
                </c:pt>
                <c:pt idx="36430">
                  <c:v>-12.489999999999995</c:v>
                </c:pt>
                <c:pt idx="36431">
                  <c:v>-12.488</c:v>
                </c:pt>
                <c:pt idx="36432">
                  <c:v>-12.48599999999999</c:v>
                </c:pt>
                <c:pt idx="36433">
                  <c:v>-12.483999999999995</c:v>
                </c:pt>
                <c:pt idx="36434">
                  <c:v>-12.481999999999999</c:v>
                </c:pt>
                <c:pt idx="36435">
                  <c:v>-12.47999999999999</c:v>
                </c:pt>
                <c:pt idx="36436">
                  <c:v>-12.477999999999994</c:v>
                </c:pt>
                <c:pt idx="36437">
                  <c:v>-12.475999999999999</c:v>
                </c:pt>
                <c:pt idx="36438">
                  <c:v>-12.47399999999999</c:v>
                </c:pt>
                <c:pt idx="36439">
                  <c:v>-12.471999999999994</c:v>
                </c:pt>
                <c:pt idx="36440">
                  <c:v>-12.469999999999999</c:v>
                </c:pt>
                <c:pt idx="36441">
                  <c:v>-12.467999999999989</c:v>
                </c:pt>
                <c:pt idx="36442">
                  <c:v>-12.465999999999994</c:v>
                </c:pt>
                <c:pt idx="36443">
                  <c:v>-12.463999999999999</c:v>
                </c:pt>
                <c:pt idx="36444">
                  <c:v>-12.461999999999989</c:v>
                </c:pt>
                <c:pt idx="36445">
                  <c:v>-12.459999999999994</c:v>
                </c:pt>
                <c:pt idx="36446">
                  <c:v>-12.457999999999998</c:v>
                </c:pt>
                <c:pt idx="36447">
                  <c:v>-12.455999999999989</c:v>
                </c:pt>
                <c:pt idx="36448">
                  <c:v>-12.453999999999994</c:v>
                </c:pt>
                <c:pt idx="36449">
                  <c:v>-12.451999999999998</c:v>
                </c:pt>
                <c:pt idx="36450">
                  <c:v>-12.449999999999989</c:v>
                </c:pt>
                <c:pt idx="36451">
                  <c:v>-12.447999999999993</c:v>
                </c:pt>
                <c:pt idx="36452">
                  <c:v>-12.445999999999998</c:v>
                </c:pt>
                <c:pt idx="36453">
                  <c:v>-12.443999999999988</c:v>
                </c:pt>
                <c:pt idx="36454">
                  <c:v>-12.441999999999993</c:v>
                </c:pt>
                <c:pt idx="36455">
                  <c:v>-12.439999999999998</c:v>
                </c:pt>
                <c:pt idx="36456">
                  <c:v>-12.437999999999988</c:v>
                </c:pt>
                <c:pt idx="36457">
                  <c:v>-12.435999999999993</c:v>
                </c:pt>
                <c:pt idx="36458">
                  <c:v>-12.433999999999997</c:v>
                </c:pt>
                <c:pt idx="36459">
                  <c:v>-12.431999999999988</c:v>
                </c:pt>
                <c:pt idx="36460">
                  <c:v>-12.429999999999993</c:v>
                </c:pt>
                <c:pt idx="36461">
                  <c:v>-12.427999999999997</c:v>
                </c:pt>
                <c:pt idx="36462">
                  <c:v>-12.425999999999988</c:v>
                </c:pt>
                <c:pt idx="36463">
                  <c:v>-12.423999999999992</c:v>
                </c:pt>
                <c:pt idx="36464">
                  <c:v>-12.421999999999997</c:v>
                </c:pt>
                <c:pt idx="36465">
                  <c:v>-12.419999999999987</c:v>
                </c:pt>
                <c:pt idx="36466">
                  <c:v>-12.417999999999992</c:v>
                </c:pt>
                <c:pt idx="36467">
                  <c:v>-12.415999999999997</c:v>
                </c:pt>
                <c:pt idx="36468">
                  <c:v>-12.413999999999987</c:v>
                </c:pt>
                <c:pt idx="36469">
                  <c:v>-12.411999999999992</c:v>
                </c:pt>
                <c:pt idx="36470">
                  <c:v>-12.409999999999997</c:v>
                </c:pt>
                <c:pt idx="36471">
                  <c:v>-12.408000000000001</c:v>
                </c:pt>
                <c:pt idx="36472">
                  <c:v>-12.405999999999992</c:v>
                </c:pt>
                <c:pt idx="36473">
                  <c:v>-12.403999999999996</c:v>
                </c:pt>
                <c:pt idx="36474">
                  <c:v>-12.402000000000001</c:v>
                </c:pt>
                <c:pt idx="36475">
                  <c:v>-12.399999999999991</c:v>
                </c:pt>
                <c:pt idx="36476">
                  <c:v>-12.397999999999996</c:v>
                </c:pt>
                <c:pt idx="36477">
                  <c:v>-12.396000000000001</c:v>
                </c:pt>
                <c:pt idx="36478">
                  <c:v>-12.393999999999991</c:v>
                </c:pt>
                <c:pt idx="36479">
                  <c:v>-12.391999999999996</c:v>
                </c:pt>
                <c:pt idx="36480">
                  <c:v>-12.39</c:v>
                </c:pt>
                <c:pt idx="36481">
                  <c:v>-12.387999999999991</c:v>
                </c:pt>
                <c:pt idx="36482">
                  <c:v>-12.385999999999996</c:v>
                </c:pt>
                <c:pt idx="36483">
                  <c:v>-12.384</c:v>
                </c:pt>
                <c:pt idx="36484">
                  <c:v>-12.381999999999991</c:v>
                </c:pt>
                <c:pt idx="36485">
                  <c:v>-12.379999999999995</c:v>
                </c:pt>
                <c:pt idx="36486">
                  <c:v>-12.378</c:v>
                </c:pt>
                <c:pt idx="36487">
                  <c:v>-12.375999999999991</c:v>
                </c:pt>
                <c:pt idx="36488">
                  <c:v>-12.373999999999995</c:v>
                </c:pt>
                <c:pt idx="36489">
                  <c:v>-12.372</c:v>
                </c:pt>
                <c:pt idx="36490">
                  <c:v>-12.36999999999999</c:v>
                </c:pt>
                <c:pt idx="36491">
                  <c:v>-12.367999999999995</c:v>
                </c:pt>
                <c:pt idx="36492">
                  <c:v>-12.366</c:v>
                </c:pt>
                <c:pt idx="36493">
                  <c:v>-12.36399999999999</c:v>
                </c:pt>
                <c:pt idx="36494">
                  <c:v>-12.361999999999995</c:v>
                </c:pt>
                <c:pt idx="36495">
                  <c:v>-12.36</c:v>
                </c:pt>
                <c:pt idx="36496">
                  <c:v>-12.35799999999999</c:v>
                </c:pt>
                <c:pt idx="36497">
                  <c:v>-12.355999999999995</c:v>
                </c:pt>
                <c:pt idx="36498">
                  <c:v>-12.353999999999999</c:v>
                </c:pt>
                <c:pt idx="36499">
                  <c:v>-12.35199999999999</c:v>
                </c:pt>
                <c:pt idx="36500">
                  <c:v>-12.349999999999994</c:v>
                </c:pt>
                <c:pt idx="36501">
                  <c:v>-12.347999999999999</c:v>
                </c:pt>
                <c:pt idx="36502">
                  <c:v>-12.345999999999989</c:v>
                </c:pt>
                <c:pt idx="36503">
                  <c:v>-12.343999999999994</c:v>
                </c:pt>
                <c:pt idx="36504">
                  <c:v>-12.341999999999999</c:v>
                </c:pt>
                <c:pt idx="36505">
                  <c:v>-12.339999999999989</c:v>
                </c:pt>
                <c:pt idx="36506">
                  <c:v>-12.337999999999994</c:v>
                </c:pt>
                <c:pt idx="36507">
                  <c:v>-12.335999999999999</c:v>
                </c:pt>
                <c:pt idx="36508">
                  <c:v>-12.333999999999989</c:v>
                </c:pt>
                <c:pt idx="36509">
                  <c:v>-12.331999999999994</c:v>
                </c:pt>
                <c:pt idx="36510">
                  <c:v>-12.329999999999998</c:v>
                </c:pt>
                <c:pt idx="36511">
                  <c:v>-12.327999999999989</c:v>
                </c:pt>
                <c:pt idx="36512">
                  <c:v>-12.325999999999993</c:v>
                </c:pt>
                <c:pt idx="36513">
                  <c:v>-12.323999999999998</c:v>
                </c:pt>
                <c:pt idx="36514">
                  <c:v>-12.321999999999989</c:v>
                </c:pt>
                <c:pt idx="36515">
                  <c:v>-12.319999999999993</c:v>
                </c:pt>
                <c:pt idx="36516">
                  <c:v>-12.317999999999998</c:v>
                </c:pt>
                <c:pt idx="36517">
                  <c:v>-12.315999999999988</c:v>
                </c:pt>
                <c:pt idx="36518">
                  <c:v>-12.313999999999993</c:v>
                </c:pt>
                <c:pt idx="36519">
                  <c:v>-12.311999999999998</c:v>
                </c:pt>
                <c:pt idx="36520">
                  <c:v>-12.309999999999988</c:v>
                </c:pt>
                <c:pt idx="36521">
                  <c:v>-12.307999999999993</c:v>
                </c:pt>
                <c:pt idx="36522">
                  <c:v>-12.305999999999997</c:v>
                </c:pt>
                <c:pt idx="36523">
                  <c:v>-12.303999999999988</c:v>
                </c:pt>
                <c:pt idx="36524">
                  <c:v>-12.301999999999992</c:v>
                </c:pt>
                <c:pt idx="36525">
                  <c:v>-12.299999999999997</c:v>
                </c:pt>
                <c:pt idx="36526">
                  <c:v>-12.297999999999988</c:v>
                </c:pt>
                <c:pt idx="36527">
                  <c:v>-12.295999999999992</c:v>
                </c:pt>
                <c:pt idx="36528">
                  <c:v>-12.293999999999997</c:v>
                </c:pt>
                <c:pt idx="36529">
                  <c:v>-12.291999999999987</c:v>
                </c:pt>
                <c:pt idx="36530">
                  <c:v>-12.289999999999992</c:v>
                </c:pt>
                <c:pt idx="36531">
                  <c:v>-12.287999999999997</c:v>
                </c:pt>
                <c:pt idx="36532">
                  <c:v>-12.286000000000001</c:v>
                </c:pt>
                <c:pt idx="36533">
                  <c:v>-12.283999999999992</c:v>
                </c:pt>
                <c:pt idx="36534">
                  <c:v>-12.281999999999996</c:v>
                </c:pt>
                <c:pt idx="36535">
                  <c:v>-12.280000000000001</c:v>
                </c:pt>
                <c:pt idx="36536">
                  <c:v>-12.277999999999992</c:v>
                </c:pt>
                <c:pt idx="36537">
                  <c:v>-12.275999999999996</c:v>
                </c:pt>
                <c:pt idx="36538">
                  <c:v>-12.274000000000001</c:v>
                </c:pt>
                <c:pt idx="36539">
                  <c:v>-12.271999999999991</c:v>
                </c:pt>
                <c:pt idx="36540">
                  <c:v>-12.269999999999996</c:v>
                </c:pt>
                <c:pt idx="36541">
                  <c:v>-12.268000000000001</c:v>
                </c:pt>
                <c:pt idx="36542">
                  <c:v>-12.265999999999991</c:v>
                </c:pt>
                <c:pt idx="36543">
                  <c:v>-12.263999999999996</c:v>
                </c:pt>
                <c:pt idx="36544">
                  <c:v>-12.262</c:v>
                </c:pt>
                <c:pt idx="36545">
                  <c:v>-12.259999999999991</c:v>
                </c:pt>
                <c:pt idx="36546">
                  <c:v>-12.257999999999996</c:v>
                </c:pt>
                <c:pt idx="36547">
                  <c:v>-12.256</c:v>
                </c:pt>
                <c:pt idx="36548">
                  <c:v>-12.253999999999991</c:v>
                </c:pt>
                <c:pt idx="36549">
                  <c:v>-12.251999999999995</c:v>
                </c:pt>
                <c:pt idx="36550">
                  <c:v>-12.25</c:v>
                </c:pt>
                <c:pt idx="36551">
                  <c:v>-12.24799999999999</c:v>
                </c:pt>
                <c:pt idx="36552">
                  <c:v>-12.245999999999995</c:v>
                </c:pt>
                <c:pt idx="36553">
                  <c:v>-12.244</c:v>
                </c:pt>
                <c:pt idx="36554">
                  <c:v>-12.24199999999999</c:v>
                </c:pt>
                <c:pt idx="36555">
                  <c:v>-12.239999999999995</c:v>
                </c:pt>
                <c:pt idx="36556">
                  <c:v>-12.238</c:v>
                </c:pt>
                <c:pt idx="36557">
                  <c:v>-12.23599999999999</c:v>
                </c:pt>
                <c:pt idx="36558">
                  <c:v>-12.233999999999995</c:v>
                </c:pt>
                <c:pt idx="36559">
                  <c:v>-12.231999999999999</c:v>
                </c:pt>
                <c:pt idx="36560">
                  <c:v>-12.22999999999999</c:v>
                </c:pt>
                <c:pt idx="36561">
                  <c:v>-12.227999999999994</c:v>
                </c:pt>
                <c:pt idx="36562">
                  <c:v>-12.225999999999999</c:v>
                </c:pt>
                <c:pt idx="36563">
                  <c:v>-12.22399999999999</c:v>
                </c:pt>
                <c:pt idx="36564">
                  <c:v>-12.221999999999994</c:v>
                </c:pt>
                <c:pt idx="36565">
                  <c:v>-12.219999999999999</c:v>
                </c:pt>
                <c:pt idx="36566">
                  <c:v>-12.217999999999989</c:v>
                </c:pt>
                <c:pt idx="36567">
                  <c:v>-12.215999999999994</c:v>
                </c:pt>
                <c:pt idx="36568">
                  <c:v>-12.213999999999999</c:v>
                </c:pt>
                <c:pt idx="36569">
                  <c:v>-12.211999999999989</c:v>
                </c:pt>
                <c:pt idx="36570">
                  <c:v>-12.209999999999994</c:v>
                </c:pt>
                <c:pt idx="36571">
                  <c:v>-12.207999999999998</c:v>
                </c:pt>
                <c:pt idx="36572">
                  <c:v>-12.205999999999989</c:v>
                </c:pt>
                <c:pt idx="36573">
                  <c:v>-12.203999999999994</c:v>
                </c:pt>
                <c:pt idx="36574">
                  <c:v>-12.201999999999998</c:v>
                </c:pt>
                <c:pt idx="36575">
                  <c:v>-12.199999999999989</c:v>
                </c:pt>
                <c:pt idx="36576">
                  <c:v>-12.197999999999993</c:v>
                </c:pt>
                <c:pt idx="36577">
                  <c:v>-12.195999999999998</c:v>
                </c:pt>
                <c:pt idx="36578">
                  <c:v>-12.193999999999988</c:v>
                </c:pt>
                <c:pt idx="36579">
                  <c:v>-12.191999999999993</c:v>
                </c:pt>
                <c:pt idx="36580">
                  <c:v>-12.189999999999998</c:v>
                </c:pt>
                <c:pt idx="36581">
                  <c:v>-12.187999999999988</c:v>
                </c:pt>
                <c:pt idx="36582">
                  <c:v>-12.185999999999993</c:v>
                </c:pt>
                <c:pt idx="36583">
                  <c:v>-12.183999999999997</c:v>
                </c:pt>
                <c:pt idx="36584">
                  <c:v>-12.181999999999988</c:v>
                </c:pt>
                <c:pt idx="36585">
                  <c:v>-12.179999999999993</c:v>
                </c:pt>
                <c:pt idx="36586">
                  <c:v>-12.177999999999997</c:v>
                </c:pt>
                <c:pt idx="36587">
                  <c:v>-12.175999999999988</c:v>
                </c:pt>
                <c:pt idx="36588">
                  <c:v>-12.173999999999992</c:v>
                </c:pt>
                <c:pt idx="36589">
                  <c:v>-12.171999999999997</c:v>
                </c:pt>
                <c:pt idx="36590">
                  <c:v>-12.169999999999987</c:v>
                </c:pt>
                <c:pt idx="36591">
                  <c:v>-12.167999999999992</c:v>
                </c:pt>
                <c:pt idx="36592">
                  <c:v>-12.165999999999997</c:v>
                </c:pt>
                <c:pt idx="36593">
                  <c:v>-12.163999999999987</c:v>
                </c:pt>
                <c:pt idx="36594">
                  <c:v>-12.161999999999992</c:v>
                </c:pt>
                <c:pt idx="36595">
                  <c:v>-12.159999999999997</c:v>
                </c:pt>
                <c:pt idx="36596">
                  <c:v>-12.158000000000001</c:v>
                </c:pt>
                <c:pt idx="36597">
                  <c:v>-12.155999999999992</c:v>
                </c:pt>
                <c:pt idx="36598">
                  <c:v>-12.153999999999996</c:v>
                </c:pt>
                <c:pt idx="36599">
                  <c:v>-12.152000000000001</c:v>
                </c:pt>
                <c:pt idx="36600">
                  <c:v>-12.149999999999991</c:v>
                </c:pt>
                <c:pt idx="36601">
                  <c:v>-12.147999999999996</c:v>
                </c:pt>
                <c:pt idx="36602">
                  <c:v>-12.146000000000001</c:v>
                </c:pt>
                <c:pt idx="36603">
                  <c:v>-12.143999999999991</c:v>
                </c:pt>
                <c:pt idx="36604">
                  <c:v>-12.141999999999996</c:v>
                </c:pt>
                <c:pt idx="36605">
                  <c:v>-12.14</c:v>
                </c:pt>
                <c:pt idx="36606">
                  <c:v>-12.137999999999991</c:v>
                </c:pt>
                <c:pt idx="36607">
                  <c:v>-12.135999999999996</c:v>
                </c:pt>
                <c:pt idx="36608">
                  <c:v>-12.134</c:v>
                </c:pt>
                <c:pt idx="36609">
                  <c:v>-12.131999999999991</c:v>
                </c:pt>
                <c:pt idx="36610">
                  <c:v>-12.129999999999995</c:v>
                </c:pt>
                <c:pt idx="36611">
                  <c:v>-12.128</c:v>
                </c:pt>
                <c:pt idx="36612">
                  <c:v>-12.125999999999991</c:v>
                </c:pt>
                <c:pt idx="36613">
                  <c:v>-12.123999999999995</c:v>
                </c:pt>
                <c:pt idx="36614">
                  <c:v>-12.122</c:v>
                </c:pt>
                <c:pt idx="36615">
                  <c:v>-12.11999999999999</c:v>
                </c:pt>
                <c:pt idx="36616">
                  <c:v>-12.117999999999995</c:v>
                </c:pt>
                <c:pt idx="36617">
                  <c:v>-12.116</c:v>
                </c:pt>
                <c:pt idx="36618">
                  <c:v>-12.11399999999999</c:v>
                </c:pt>
                <c:pt idx="36619">
                  <c:v>-12.111999999999995</c:v>
                </c:pt>
                <c:pt idx="36620">
                  <c:v>-12.11</c:v>
                </c:pt>
                <c:pt idx="36621">
                  <c:v>-12.10799999999999</c:v>
                </c:pt>
                <c:pt idx="36622">
                  <c:v>-12.105999999999995</c:v>
                </c:pt>
                <c:pt idx="36623">
                  <c:v>-12.103999999999999</c:v>
                </c:pt>
                <c:pt idx="36624">
                  <c:v>-12.10199999999999</c:v>
                </c:pt>
                <c:pt idx="36625">
                  <c:v>-12.099999999999994</c:v>
                </c:pt>
                <c:pt idx="36626">
                  <c:v>-12.097999999999999</c:v>
                </c:pt>
                <c:pt idx="36627">
                  <c:v>-12.095999999999989</c:v>
                </c:pt>
                <c:pt idx="36628">
                  <c:v>-12.093999999999994</c:v>
                </c:pt>
                <c:pt idx="36629">
                  <c:v>-12.091999999999999</c:v>
                </c:pt>
                <c:pt idx="36630">
                  <c:v>-12.089999999999989</c:v>
                </c:pt>
                <c:pt idx="36631">
                  <c:v>-12.087999999999994</c:v>
                </c:pt>
                <c:pt idx="36632">
                  <c:v>-12.085999999999999</c:v>
                </c:pt>
                <c:pt idx="36633">
                  <c:v>-12.083999999999989</c:v>
                </c:pt>
                <c:pt idx="36634">
                  <c:v>-12.081999999999994</c:v>
                </c:pt>
                <c:pt idx="36635">
                  <c:v>-12.079999999999998</c:v>
                </c:pt>
                <c:pt idx="36636">
                  <c:v>-12.077999999999989</c:v>
                </c:pt>
                <c:pt idx="36637">
                  <c:v>-12.075999999999993</c:v>
                </c:pt>
                <c:pt idx="36638">
                  <c:v>-12.073999999999998</c:v>
                </c:pt>
                <c:pt idx="36639">
                  <c:v>-12.071999999999989</c:v>
                </c:pt>
                <c:pt idx="36640">
                  <c:v>-12.069999999999993</c:v>
                </c:pt>
                <c:pt idx="36641">
                  <c:v>-12.067999999999998</c:v>
                </c:pt>
                <c:pt idx="36642">
                  <c:v>-12.065999999999988</c:v>
                </c:pt>
                <c:pt idx="36643">
                  <c:v>-12.063999999999993</c:v>
                </c:pt>
                <c:pt idx="36644">
                  <c:v>-12.061999999999998</c:v>
                </c:pt>
                <c:pt idx="36645">
                  <c:v>-12.059999999999988</c:v>
                </c:pt>
                <c:pt idx="36646">
                  <c:v>-12.057999999999993</c:v>
                </c:pt>
                <c:pt idx="36647">
                  <c:v>-12.055999999999997</c:v>
                </c:pt>
                <c:pt idx="36648">
                  <c:v>-12.053999999999988</c:v>
                </c:pt>
                <c:pt idx="36649">
                  <c:v>-12.051999999999992</c:v>
                </c:pt>
                <c:pt idx="36650">
                  <c:v>-12.049999999999997</c:v>
                </c:pt>
                <c:pt idx="36651">
                  <c:v>-12.047999999999988</c:v>
                </c:pt>
                <c:pt idx="36652">
                  <c:v>-12.045999999999992</c:v>
                </c:pt>
                <c:pt idx="36653">
                  <c:v>-12.043999999999997</c:v>
                </c:pt>
                <c:pt idx="36654">
                  <c:v>-12.041999999999987</c:v>
                </c:pt>
                <c:pt idx="36655">
                  <c:v>-12.039999999999992</c:v>
                </c:pt>
                <c:pt idx="36656">
                  <c:v>-12.037999999999997</c:v>
                </c:pt>
                <c:pt idx="36657">
                  <c:v>-12.036000000000001</c:v>
                </c:pt>
                <c:pt idx="36658">
                  <c:v>-12.033999999999992</c:v>
                </c:pt>
                <c:pt idx="36659">
                  <c:v>-12.031999999999996</c:v>
                </c:pt>
                <c:pt idx="36660">
                  <c:v>-12.030000000000001</c:v>
                </c:pt>
                <c:pt idx="36661">
                  <c:v>-12.027999999999992</c:v>
                </c:pt>
                <c:pt idx="36662">
                  <c:v>-12.025999999999996</c:v>
                </c:pt>
                <c:pt idx="36663">
                  <c:v>-12.024000000000001</c:v>
                </c:pt>
                <c:pt idx="36664">
                  <c:v>-12.021999999999991</c:v>
                </c:pt>
                <c:pt idx="36665">
                  <c:v>-12.019999999999996</c:v>
                </c:pt>
                <c:pt idx="36666">
                  <c:v>-12.018000000000001</c:v>
                </c:pt>
                <c:pt idx="36667">
                  <c:v>-12.015999999999991</c:v>
                </c:pt>
                <c:pt idx="36668">
                  <c:v>-12.013999999999996</c:v>
                </c:pt>
                <c:pt idx="36669">
                  <c:v>-12.012</c:v>
                </c:pt>
                <c:pt idx="36670">
                  <c:v>-12.009999999999991</c:v>
                </c:pt>
                <c:pt idx="36671">
                  <c:v>-12.007999999999996</c:v>
                </c:pt>
                <c:pt idx="36672">
                  <c:v>-12.006</c:v>
                </c:pt>
                <c:pt idx="36673">
                  <c:v>-12.003999999999991</c:v>
                </c:pt>
                <c:pt idx="36674">
                  <c:v>-12.001999999999995</c:v>
                </c:pt>
                <c:pt idx="36675">
                  <c:v>-12</c:v>
                </c:pt>
                <c:pt idx="36676">
                  <c:v>-11.99799999999999</c:v>
                </c:pt>
                <c:pt idx="36677">
                  <c:v>-11.995999999999995</c:v>
                </c:pt>
                <c:pt idx="36678">
                  <c:v>-11.994</c:v>
                </c:pt>
                <c:pt idx="36679">
                  <c:v>-11.99199999999999</c:v>
                </c:pt>
                <c:pt idx="36680">
                  <c:v>-11.989999999999995</c:v>
                </c:pt>
                <c:pt idx="36681">
                  <c:v>-11.988</c:v>
                </c:pt>
                <c:pt idx="36682">
                  <c:v>-11.98599999999999</c:v>
                </c:pt>
                <c:pt idx="36683">
                  <c:v>-11.983999999999995</c:v>
                </c:pt>
                <c:pt idx="36684">
                  <c:v>-11.981999999999999</c:v>
                </c:pt>
                <c:pt idx="36685">
                  <c:v>-11.97999999999999</c:v>
                </c:pt>
                <c:pt idx="36686">
                  <c:v>-11.977999999999994</c:v>
                </c:pt>
                <c:pt idx="36687">
                  <c:v>-11.975999999999999</c:v>
                </c:pt>
                <c:pt idx="36688">
                  <c:v>-11.97399999999999</c:v>
                </c:pt>
                <c:pt idx="36689">
                  <c:v>-11.971999999999994</c:v>
                </c:pt>
                <c:pt idx="36690">
                  <c:v>-11.969999999999999</c:v>
                </c:pt>
                <c:pt idx="36691">
                  <c:v>-11.967999999999989</c:v>
                </c:pt>
                <c:pt idx="36692">
                  <c:v>-11.965999999999994</c:v>
                </c:pt>
                <c:pt idx="36693">
                  <c:v>-11.963999999999999</c:v>
                </c:pt>
                <c:pt idx="36694">
                  <c:v>-11.961999999999989</c:v>
                </c:pt>
                <c:pt idx="36695">
                  <c:v>-11.959999999999994</c:v>
                </c:pt>
                <c:pt idx="36696">
                  <c:v>-11.957999999999998</c:v>
                </c:pt>
                <c:pt idx="36697">
                  <c:v>-11.955999999999989</c:v>
                </c:pt>
                <c:pt idx="36698">
                  <c:v>-11.953999999999994</c:v>
                </c:pt>
                <c:pt idx="36699">
                  <c:v>-11.951999999999998</c:v>
                </c:pt>
                <c:pt idx="36700">
                  <c:v>-11.949999999999989</c:v>
                </c:pt>
                <c:pt idx="36701">
                  <c:v>-11.947999999999993</c:v>
                </c:pt>
                <c:pt idx="36702">
                  <c:v>-11.945999999999998</c:v>
                </c:pt>
                <c:pt idx="36703">
                  <c:v>-11.943999999999988</c:v>
                </c:pt>
                <c:pt idx="36704">
                  <c:v>-11.941999999999993</c:v>
                </c:pt>
                <c:pt idx="36705">
                  <c:v>-11.939999999999998</c:v>
                </c:pt>
                <c:pt idx="36706">
                  <c:v>-11.937999999999988</c:v>
                </c:pt>
                <c:pt idx="36707">
                  <c:v>-11.935999999999993</c:v>
                </c:pt>
                <c:pt idx="36708">
                  <c:v>-11.933999999999997</c:v>
                </c:pt>
                <c:pt idx="36709">
                  <c:v>-11.931999999999988</c:v>
                </c:pt>
                <c:pt idx="36710">
                  <c:v>-11.929999999999993</c:v>
                </c:pt>
                <c:pt idx="36711">
                  <c:v>-11.927999999999997</c:v>
                </c:pt>
                <c:pt idx="36712">
                  <c:v>-11.925999999999988</c:v>
                </c:pt>
                <c:pt idx="36713">
                  <c:v>-11.923999999999992</c:v>
                </c:pt>
                <c:pt idx="36714">
                  <c:v>-11.921999999999997</c:v>
                </c:pt>
                <c:pt idx="36715">
                  <c:v>-11.919999999999987</c:v>
                </c:pt>
                <c:pt idx="36716">
                  <c:v>-11.917999999999992</c:v>
                </c:pt>
                <c:pt idx="36717">
                  <c:v>-11.915999999999997</c:v>
                </c:pt>
                <c:pt idx="36718">
                  <c:v>-11.913999999999987</c:v>
                </c:pt>
                <c:pt idx="36719">
                  <c:v>-11.911999999999992</c:v>
                </c:pt>
                <c:pt idx="36720">
                  <c:v>-11.909999999999997</c:v>
                </c:pt>
                <c:pt idx="36721">
                  <c:v>-11.908000000000001</c:v>
                </c:pt>
                <c:pt idx="36722">
                  <c:v>-11.905999999999992</c:v>
                </c:pt>
                <c:pt idx="36723">
                  <c:v>-11.903999999999996</c:v>
                </c:pt>
                <c:pt idx="36724">
                  <c:v>-11.902000000000001</c:v>
                </c:pt>
                <c:pt idx="36725">
                  <c:v>-11.899999999999991</c:v>
                </c:pt>
                <c:pt idx="36726">
                  <c:v>-11.897999999999996</c:v>
                </c:pt>
                <c:pt idx="36727">
                  <c:v>-11.896000000000001</c:v>
                </c:pt>
                <c:pt idx="36728">
                  <c:v>-11.893999999999991</c:v>
                </c:pt>
                <c:pt idx="36729">
                  <c:v>-11.891999999999996</c:v>
                </c:pt>
                <c:pt idx="36730">
                  <c:v>-11.89</c:v>
                </c:pt>
                <c:pt idx="36731">
                  <c:v>-11.887999999999991</c:v>
                </c:pt>
                <c:pt idx="36732">
                  <c:v>-11.885999999999996</c:v>
                </c:pt>
                <c:pt idx="36733">
                  <c:v>-11.884</c:v>
                </c:pt>
                <c:pt idx="36734">
                  <c:v>-11.881999999999991</c:v>
                </c:pt>
                <c:pt idx="36735">
                  <c:v>-11.879999999999995</c:v>
                </c:pt>
                <c:pt idx="36736">
                  <c:v>-11.878</c:v>
                </c:pt>
                <c:pt idx="36737">
                  <c:v>-11.875999999999991</c:v>
                </c:pt>
                <c:pt idx="36738">
                  <c:v>-11.873999999999995</c:v>
                </c:pt>
                <c:pt idx="36739">
                  <c:v>-11.872</c:v>
                </c:pt>
                <c:pt idx="36740">
                  <c:v>-11.86999999999999</c:v>
                </c:pt>
                <c:pt idx="36741">
                  <c:v>-11.867999999999995</c:v>
                </c:pt>
                <c:pt idx="36742">
                  <c:v>-11.866</c:v>
                </c:pt>
                <c:pt idx="36743">
                  <c:v>-11.86399999999999</c:v>
                </c:pt>
                <c:pt idx="36744">
                  <c:v>-11.861999999999995</c:v>
                </c:pt>
                <c:pt idx="36745">
                  <c:v>-11.86</c:v>
                </c:pt>
                <c:pt idx="36746">
                  <c:v>-11.85799999999999</c:v>
                </c:pt>
                <c:pt idx="36747">
                  <c:v>-11.855999999999995</c:v>
                </c:pt>
                <c:pt idx="36748">
                  <c:v>-11.853999999999999</c:v>
                </c:pt>
                <c:pt idx="36749">
                  <c:v>-11.85199999999999</c:v>
                </c:pt>
                <c:pt idx="36750">
                  <c:v>-11.849999999999994</c:v>
                </c:pt>
                <c:pt idx="36751">
                  <c:v>-11.847999999999999</c:v>
                </c:pt>
                <c:pt idx="36752">
                  <c:v>-11.845999999999989</c:v>
                </c:pt>
                <c:pt idx="36753">
                  <c:v>-11.843999999999994</c:v>
                </c:pt>
                <c:pt idx="36754">
                  <c:v>-11.841999999999999</c:v>
                </c:pt>
                <c:pt idx="36755">
                  <c:v>-11.839999999999989</c:v>
                </c:pt>
                <c:pt idx="36756">
                  <c:v>-11.837999999999994</c:v>
                </c:pt>
                <c:pt idx="36757">
                  <c:v>-11.835999999999999</c:v>
                </c:pt>
                <c:pt idx="36758">
                  <c:v>-11.833999999999989</c:v>
                </c:pt>
                <c:pt idx="36759">
                  <c:v>-11.831999999999994</c:v>
                </c:pt>
                <c:pt idx="36760">
                  <c:v>-11.829999999999998</c:v>
                </c:pt>
                <c:pt idx="36761">
                  <c:v>-11.827999999999989</c:v>
                </c:pt>
                <c:pt idx="36762">
                  <c:v>-11.825999999999993</c:v>
                </c:pt>
                <c:pt idx="36763">
                  <c:v>-11.823999999999998</c:v>
                </c:pt>
                <c:pt idx="36764">
                  <c:v>-11.821999999999989</c:v>
                </c:pt>
                <c:pt idx="36765">
                  <c:v>-11.819999999999993</c:v>
                </c:pt>
                <c:pt idx="36766">
                  <c:v>-11.817999999999998</c:v>
                </c:pt>
                <c:pt idx="36767">
                  <c:v>-11.815999999999988</c:v>
                </c:pt>
                <c:pt idx="36768">
                  <c:v>-11.813999999999993</c:v>
                </c:pt>
                <c:pt idx="36769">
                  <c:v>-11.811999999999998</c:v>
                </c:pt>
                <c:pt idx="36770">
                  <c:v>-11.809999999999988</c:v>
                </c:pt>
                <c:pt idx="36771">
                  <c:v>-11.807999999999993</c:v>
                </c:pt>
                <c:pt idx="36772">
                  <c:v>-11.805999999999997</c:v>
                </c:pt>
                <c:pt idx="36773">
                  <c:v>-11.803999999999988</c:v>
                </c:pt>
                <c:pt idx="36774">
                  <c:v>-11.801999999999992</c:v>
                </c:pt>
                <c:pt idx="36775">
                  <c:v>-11.799999999999997</c:v>
                </c:pt>
                <c:pt idx="36776">
                  <c:v>-11.797999999999988</c:v>
                </c:pt>
                <c:pt idx="36777">
                  <c:v>-11.795999999999992</c:v>
                </c:pt>
                <c:pt idx="36778">
                  <c:v>-11.793999999999997</c:v>
                </c:pt>
                <c:pt idx="36779">
                  <c:v>-11.791999999999987</c:v>
                </c:pt>
                <c:pt idx="36780">
                  <c:v>-11.789999999999992</c:v>
                </c:pt>
                <c:pt idx="36781">
                  <c:v>-11.787999999999997</c:v>
                </c:pt>
                <c:pt idx="36782">
                  <c:v>-11.786000000000001</c:v>
                </c:pt>
                <c:pt idx="36783">
                  <c:v>-11.783999999999992</c:v>
                </c:pt>
                <c:pt idx="36784">
                  <c:v>-11.781999999999996</c:v>
                </c:pt>
                <c:pt idx="36785">
                  <c:v>-11.780000000000001</c:v>
                </c:pt>
                <c:pt idx="36786">
                  <c:v>-11.777999999999992</c:v>
                </c:pt>
                <c:pt idx="36787">
                  <c:v>-11.775999999999996</c:v>
                </c:pt>
                <c:pt idx="36788">
                  <c:v>-11.774000000000001</c:v>
                </c:pt>
                <c:pt idx="36789">
                  <c:v>-11.771999999999991</c:v>
                </c:pt>
                <c:pt idx="36790">
                  <c:v>-11.769999999999996</c:v>
                </c:pt>
                <c:pt idx="36791">
                  <c:v>-11.768000000000001</c:v>
                </c:pt>
                <c:pt idx="36792">
                  <c:v>-11.765999999999991</c:v>
                </c:pt>
                <c:pt idx="36793">
                  <c:v>-11.763999999999996</c:v>
                </c:pt>
                <c:pt idx="36794">
                  <c:v>-11.762</c:v>
                </c:pt>
                <c:pt idx="36795">
                  <c:v>-11.759999999999991</c:v>
                </c:pt>
                <c:pt idx="36796">
                  <c:v>-11.757999999999996</c:v>
                </c:pt>
                <c:pt idx="36797">
                  <c:v>-11.756</c:v>
                </c:pt>
                <c:pt idx="36798">
                  <c:v>-11.753999999999991</c:v>
                </c:pt>
                <c:pt idx="36799">
                  <c:v>-11.751999999999995</c:v>
                </c:pt>
                <c:pt idx="36800">
                  <c:v>-11.75</c:v>
                </c:pt>
                <c:pt idx="36801">
                  <c:v>-11.74799999999999</c:v>
                </c:pt>
                <c:pt idx="36802">
                  <c:v>-11.745999999999995</c:v>
                </c:pt>
                <c:pt idx="36803">
                  <c:v>-11.744</c:v>
                </c:pt>
                <c:pt idx="36804">
                  <c:v>-11.74199999999999</c:v>
                </c:pt>
                <c:pt idx="36805">
                  <c:v>-11.739999999999995</c:v>
                </c:pt>
                <c:pt idx="36806">
                  <c:v>-11.738</c:v>
                </c:pt>
                <c:pt idx="36807">
                  <c:v>-11.73599999999999</c:v>
                </c:pt>
                <c:pt idx="36808">
                  <c:v>-11.733999999999995</c:v>
                </c:pt>
                <c:pt idx="36809">
                  <c:v>-11.731999999999999</c:v>
                </c:pt>
                <c:pt idx="36810">
                  <c:v>-11.72999999999999</c:v>
                </c:pt>
                <c:pt idx="36811">
                  <c:v>-11.727999999999994</c:v>
                </c:pt>
                <c:pt idx="36812">
                  <c:v>-11.725999999999999</c:v>
                </c:pt>
                <c:pt idx="36813">
                  <c:v>-11.72399999999999</c:v>
                </c:pt>
                <c:pt idx="36814">
                  <c:v>-11.721999999999994</c:v>
                </c:pt>
                <c:pt idx="36815">
                  <c:v>-11.719999999999999</c:v>
                </c:pt>
                <c:pt idx="36816">
                  <c:v>-11.717999999999989</c:v>
                </c:pt>
                <c:pt idx="36817">
                  <c:v>-11.715999999999994</c:v>
                </c:pt>
                <c:pt idx="36818">
                  <c:v>-11.713999999999999</c:v>
                </c:pt>
                <c:pt idx="36819">
                  <c:v>-11.711999999999989</c:v>
                </c:pt>
                <c:pt idx="36820">
                  <c:v>-11.709999999999994</c:v>
                </c:pt>
                <c:pt idx="36821">
                  <c:v>-11.707999999999998</c:v>
                </c:pt>
                <c:pt idx="36822">
                  <c:v>-11.705999999999989</c:v>
                </c:pt>
                <c:pt idx="36823">
                  <c:v>-11.703999999999994</c:v>
                </c:pt>
                <c:pt idx="36824">
                  <c:v>-11.701999999999998</c:v>
                </c:pt>
                <c:pt idx="36825">
                  <c:v>-11.699999999999989</c:v>
                </c:pt>
                <c:pt idx="36826">
                  <c:v>-11.697999999999993</c:v>
                </c:pt>
                <c:pt idx="36827">
                  <c:v>-11.695999999999998</c:v>
                </c:pt>
                <c:pt idx="36828">
                  <c:v>-11.693999999999988</c:v>
                </c:pt>
                <c:pt idx="36829">
                  <c:v>-11.691999999999993</c:v>
                </c:pt>
                <c:pt idx="36830">
                  <c:v>-11.689999999999998</c:v>
                </c:pt>
                <c:pt idx="36831">
                  <c:v>-11.687999999999988</c:v>
                </c:pt>
                <c:pt idx="36832">
                  <c:v>-11.685999999999993</c:v>
                </c:pt>
                <c:pt idx="36833">
                  <c:v>-11.683999999999997</c:v>
                </c:pt>
                <c:pt idx="36834">
                  <c:v>-11.681999999999988</c:v>
                </c:pt>
                <c:pt idx="36835">
                  <c:v>-11.679999999999993</c:v>
                </c:pt>
                <c:pt idx="36836">
                  <c:v>-11.677999999999997</c:v>
                </c:pt>
                <c:pt idx="36837">
                  <c:v>-11.675999999999988</c:v>
                </c:pt>
                <c:pt idx="36838">
                  <c:v>-11.673999999999992</c:v>
                </c:pt>
                <c:pt idx="36839">
                  <c:v>-11.671999999999997</c:v>
                </c:pt>
                <c:pt idx="36840">
                  <c:v>-11.669999999999987</c:v>
                </c:pt>
                <c:pt idx="36841">
                  <c:v>-11.667999999999992</c:v>
                </c:pt>
                <c:pt idx="36842">
                  <c:v>-11.665999999999997</c:v>
                </c:pt>
                <c:pt idx="36843">
                  <c:v>-11.663999999999987</c:v>
                </c:pt>
                <c:pt idx="36844">
                  <c:v>-11.661999999999992</c:v>
                </c:pt>
                <c:pt idx="36845">
                  <c:v>-11.659999999999997</c:v>
                </c:pt>
                <c:pt idx="36846">
                  <c:v>-11.658000000000001</c:v>
                </c:pt>
                <c:pt idx="36847">
                  <c:v>-11.655999999999992</c:v>
                </c:pt>
                <c:pt idx="36848">
                  <c:v>-11.653999999999996</c:v>
                </c:pt>
                <c:pt idx="36849">
                  <c:v>-11.652000000000001</c:v>
                </c:pt>
                <c:pt idx="36850">
                  <c:v>-11.649999999999991</c:v>
                </c:pt>
                <c:pt idx="36851">
                  <c:v>-11.647999999999996</c:v>
                </c:pt>
                <c:pt idx="36852">
                  <c:v>-11.646000000000001</c:v>
                </c:pt>
                <c:pt idx="36853">
                  <c:v>-11.643999999999991</c:v>
                </c:pt>
                <c:pt idx="36854">
                  <c:v>-11.641999999999996</c:v>
                </c:pt>
                <c:pt idx="36855">
                  <c:v>-11.64</c:v>
                </c:pt>
                <c:pt idx="36856">
                  <c:v>-11.637999999999991</c:v>
                </c:pt>
                <c:pt idx="36857">
                  <c:v>-11.635999999999996</c:v>
                </c:pt>
                <c:pt idx="36858">
                  <c:v>-11.634</c:v>
                </c:pt>
                <c:pt idx="36859">
                  <c:v>-11.631999999999991</c:v>
                </c:pt>
                <c:pt idx="36860">
                  <c:v>-11.629999999999995</c:v>
                </c:pt>
                <c:pt idx="36861">
                  <c:v>-11.628</c:v>
                </c:pt>
                <c:pt idx="36862">
                  <c:v>-11.625999999999991</c:v>
                </c:pt>
                <c:pt idx="36863">
                  <c:v>-11.623999999999995</c:v>
                </c:pt>
                <c:pt idx="36864">
                  <c:v>-11.622</c:v>
                </c:pt>
                <c:pt idx="36865">
                  <c:v>-11.61999999999999</c:v>
                </c:pt>
                <c:pt idx="36866">
                  <c:v>-11.617999999999995</c:v>
                </c:pt>
                <c:pt idx="36867">
                  <c:v>-11.616</c:v>
                </c:pt>
                <c:pt idx="36868">
                  <c:v>-11.61399999999999</c:v>
                </c:pt>
                <c:pt idx="36869">
                  <c:v>-11.611999999999995</c:v>
                </c:pt>
                <c:pt idx="36870">
                  <c:v>-11.61</c:v>
                </c:pt>
                <c:pt idx="36871">
                  <c:v>-11.60799999999999</c:v>
                </c:pt>
                <c:pt idx="36872">
                  <c:v>-11.605999999999995</c:v>
                </c:pt>
                <c:pt idx="36873">
                  <c:v>-11.603999999999999</c:v>
                </c:pt>
                <c:pt idx="36874">
                  <c:v>-11.60199999999999</c:v>
                </c:pt>
                <c:pt idx="36875">
                  <c:v>-11.599999999999994</c:v>
                </c:pt>
                <c:pt idx="36876">
                  <c:v>-11.597999999999999</c:v>
                </c:pt>
                <c:pt idx="36877">
                  <c:v>-11.595999999999989</c:v>
                </c:pt>
                <c:pt idx="36878">
                  <c:v>-11.593999999999994</c:v>
                </c:pt>
                <c:pt idx="36879">
                  <c:v>-11.591999999999999</c:v>
                </c:pt>
                <c:pt idx="36880">
                  <c:v>-11.589999999999989</c:v>
                </c:pt>
                <c:pt idx="36881">
                  <c:v>-11.587999999999994</c:v>
                </c:pt>
                <c:pt idx="36882">
                  <c:v>-11.585999999999999</c:v>
                </c:pt>
                <c:pt idx="36883">
                  <c:v>-11.583999999999989</c:v>
                </c:pt>
                <c:pt idx="36884">
                  <c:v>-11.581999999999994</c:v>
                </c:pt>
                <c:pt idx="36885">
                  <c:v>-11.579999999999998</c:v>
                </c:pt>
                <c:pt idx="36886">
                  <c:v>-11.577999999999989</c:v>
                </c:pt>
                <c:pt idx="36887">
                  <c:v>-11.575999999999993</c:v>
                </c:pt>
                <c:pt idx="36888">
                  <c:v>-11.573999999999998</c:v>
                </c:pt>
                <c:pt idx="36889">
                  <c:v>-11.571999999999989</c:v>
                </c:pt>
                <c:pt idx="36890">
                  <c:v>-11.569999999999993</c:v>
                </c:pt>
                <c:pt idx="36891">
                  <c:v>-11.567999999999998</c:v>
                </c:pt>
                <c:pt idx="36892">
                  <c:v>-11.565999999999988</c:v>
                </c:pt>
                <c:pt idx="36893">
                  <c:v>-11.563999999999993</c:v>
                </c:pt>
                <c:pt idx="36894">
                  <c:v>-11.561999999999998</c:v>
                </c:pt>
                <c:pt idx="36895">
                  <c:v>-11.559999999999988</c:v>
                </c:pt>
                <c:pt idx="36896">
                  <c:v>-11.557999999999993</c:v>
                </c:pt>
                <c:pt idx="36897">
                  <c:v>-11.555999999999997</c:v>
                </c:pt>
                <c:pt idx="36898">
                  <c:v>-11.553999999999988</c:v>
                </c:pt>
                <c:pt idx="36899">
                  <c:v>-11.551999999999992</c:v>
                </c:pt>
                <c:pt idx="36900">
                  <c:v>-11.549999999999997</c:v>
                </c:pt>
                <c:pt idx="36901">
                  <c:v>-11.547999999999988</c:v>
                </c:pt>
                <c:pt idx="36902">
                  <c:v>-11.545999999999992</c:v>
                </c:pt>
                <c:pt idx="36903">
                  <c:v>-11.543999999999997</c:v>
                </c:pt>
                <c:pt idx="36904">
                  <c:v>-11.541999999999987</c:v>
                </c:pt>
                <c:pt idx="36905">
                  <c:v>-11.539999999999992</c:v>
                </c:pt>
                <c:pt idx="36906">
                  <c:v>-11.537999999999997</c:v>
                </c:pt>
                <c:pt idx="36907">
                  <c:v>-11.536000000000001</c:v>
                </c:pt>
                <c:pt idx="36908">
                  <c:v>-11.533999999999992</c:v>
                </c:pt>
                <c:pt idx="36909">
                  <c:v>-11.531999999999996</c:v>
                </c:pt>
                <c:pt idx="36910">
                  <c:v>-11.530000000000001</c:v>
                </c:pt>
                <c:pt idx="36911">
                  <c:v>-11.527999999999992</c:v>
                </c:pt>
                <c:pt idx="36912">
                  <c:v>-11.525999999999996</c:v>
                </c:pt>
                <c:pt idx="36913">
                  <c:v>-11.524000000000001</c:v>
                </c:pt>
                <c:pt idx="36914">
                  <c:v>-11.521999999999991</c:v>
                </c:pt>
                <c:pt idx="36915">
                  <c:v>-11.519999999999996</c:v>
                </c:pt>
                <c:pt idx="36916">
                  <c:v>-11.518000000000001</c:v>
                </c:pt>
                <c:pt idx="36917">
                  <c:v>-11.515999999999991</c:v>
                </c:pt>
                <c:pt idx="36918">
                  <c:v>-11.513999999999996</c:v>
                </c:pt>
                <c:pt idx="36919">
                  <c:v>-11.512</c:v>
                </c:pt>
                <c:pt idx="36920">
                  <c:v>-11.509999999999991</c:v>
                </c:pt>
                <c:pt idx="36921">
                  <c:v>-11.507999999999996</c:v>
                </c:pt>
                <c:pt idx="36922">
                  <c:v>-11.506</c:v>
                </c:pt>
                <c:pt idx="36923">
                  <c:v>-11.503999999999991</c:v>
                </c:pt>
                <c:pt idx="36924">
                  <c:v>-11.501999999999995</c:v>
                </c:pt>
                <c:pt idx="36925">
                  <c:v>-11.5</c:v>
                </c:pt>
                <c:pt idx="36926">
                  <c:v>-11.49799999999999</c:v>
                </c:pt>
                <c:pt idx="36927">
                  <c:v>-11.495999999999995</c:v>
                </c:pt>
                <c:pt idx="36928">
                  <c:v>-11.494</c:v>
                </c:pt>
                <c:pt idx="36929">
                  <c:v>-11.49199999999999</c:v>
                </c:pt>
                <c:pt idx="36930">
                  <c:v>-11.489999999999995</c:v>
                </c:pt>
                <c:pt idx="36931">
                  <c:v>-11.488</c:v>
                </c:pt>
                <c:pt idx="36932">
                  <c:v>-11.48599999999999</c:v>
                </c:pt>
                <c:pt idx="36933">
                  <c:v>-11.483999999999995</c:v>
                </c:pt>
                <c:pt idx="36934">
                  <c:v>-11.481999999999999</c:v>
                </c:pt>
                <c:pt idx="36935">
                  <c:v>-11.47999999999999</c:v>
                </c:pt>
                <c:pt idx="36936">
                  <c:v>-11.477999999999994</c:v>
                </c:pt>
                <c:pt idx="36937">
                  <c:v>-11.475999999999999</c:v>
                </c:pt>
                <c:pt idx="36938">
                  <c:v>-11.47399999999999</c:v>
                </c:pt>
                <c:pt idx="36939">
                  <c:v>-11.471999999999994</c:v>
                </c:pt>
                <c:pt idx="36940">
                  <c:v>-11.469999999999999</c:v>
                </c:pt>
                <c:pt idx="36941">
                  <c:v>-11.467999999999989</c:v>
                </c:pt>
                <c:pt idx="36942">
                  <c:v>-11.465999999999994</c:v>
                </c:pt>
                <c:pt idx="36943">
                  <c:v>-11.463999999999999</c:v>
                </c:pt>
                <c:pt idx="36944">
                  <c:v>-11.461999999999989</c:v>
                </c:pt>
                <c:pt idx="36945">
                  <c:v>-11.459999999999994</c:v>
                </c:pt>
                <c:pt idx="36946">
                  <c:v>-11.457999999999998</c:v>
                </c:pt>
                <c:pt idx="36947">
                  <c:v>-11.455999999999989</c:v>
                </c:pt>
                <c:pt idx="36948">
                  <c:v>-11.453999999999994</c:v>
                </c:pt>
                <c:pt idx="36949">
                  <c:v>-11.451999999999998</c:v>
                </c:pt>
                <c:pt idx="36950">
                  <c:v>-11.449999999999989</c:v>
                </c:pt>
                <c:pt idx="36951">
                  <c:v>-11.447999999999993</c:v>
                </c:pt>
                <c:pt idx="36952">
                  <c:v>-11.445999999999998</c:v>
                </c:pt>
                <c:pt idx="36953">
                  <c:v>-11.443999999999988</c:v>
                </c:pt>
                <c:pt idx="36954">
                  <c:v>-11.441999999999993</c:v>
                </c:pt>
                <c:pt idx="36955">
                  <c:v>-11.439999999999998</c:v>
                </c:pt>
                <c:pt idx="36956">
                  <c:v>-11.437999999999988</c:v>
                </c:pt>
                <c:pt idx="36957">
                  <c:v>-11.435999999999993</c:v>
                </c:pt>
                <c:pt idx="36958">
                  <c:v>-11.433999999999997</c:v>
                </c:pt>
                <c:pt idx="36959">
                  <c:v>-11.431999999999988</c:v>
                </c:pt>
                <c:pt idx="36960">
                  <c:v>-11.429999999999993</c:v>
                </c:pt>
                <c:pt idx="36961">
                  <c:v>-11.427999999999997</c:v>
                </c:pt>
                <c:pt idx="36962">
                  <c:v>-11.425999999999988</c:v>
                </c:pt>
                <c:pt idx="36963">
                  <c:v>-11.423999999999992</c:v>
                </c:pt>
                <c:pt idx="36964">
                  <c:v>-11.421999999999997</c:v>
                </c:pt>
                <c:pt idx="36965">
                  <c:v>-11.419999999999987</c:v>
                </c:pt>
                <c:pt idx="36966">
                  <c:v>-11.417999999999992</c:v>
                </c:pt>
                <c:pt idx="36967">
                  <c:v>-11.415999999999997</c:v>
                </c:pt>
                <c:pt idx="36968">
                  <c:v>-11.413999999999987</c:v>
                </c:pt>
                <c:pt idx="36969">
                  <c:v>-11.411999999999992</c:v>
                </c:pt>
                <c:pt idx="36970">
                  <c:v>-11.409999999999997</c:v>
                </c:pt>
                <c:pt idx="36971">
                  <c:v>-11.408000000000001</c:v>
                </c:pt>
                <c:pt idx="36972">
                  <c:v>-11.405999999999992</c:v>
                </c:pt>
                <c:pt idx="36973">
                  <c:v>-11.403999999999996</c:v>
                </c:pt>
                <c:pt idx="36974">
                  <c:v>-11.402000000000001</c:v>
                </c:pt>
                <c:pt idx="36975">
                  <c:v>-11.399999999999991</c:v>
                </c:pt>
                <c:pt idx="36976">
                  <c:v>-11.397999999999996</c:v>
                </c:pt>
                <c:pt idx="36977">
                  <c:v>-11.396000000000001</c:v>
                </c:pt>
                <c:pt idx="36978">
                  <c:v>-11.393999999999991</c:v>
                </c:pt>
                <c:pt idx="36979">
                  <c:v>-11.391999999999996</c:v>
                </c:pt>
                <c:pt idx="36980">
                  <c:v>-11.39</c:v>
                </c:pt>
                <c:pt idx="36981">
                  <c:v>-11.387999999999991</c:v>
                </c:pt>
                <c:pt idx="36982">
                  <c:v>-11.385999999999996</c:v>
                </c:pt>
                <c:pt idx="36983">
                  <c:v>-11.384</c:v>
                </c:pt>
                <c:pt idx="36984">
                  <c:v>-11.381999999999991</c:v>
                </c:pt>
                <c:pt idx="36985">
                  <c:v>-11.379999999999995</c:v>
                </c:pt>
                <c:pt idx="36986">
                  <c:v>-11.378</c:v>
                </c:pt>
                <c:pt idx="36987">
                  <c:v>-11.375999999999991</c:v>
                </c:pt>
                <c:pt idx="36988">
                  <c:v>-11.373999999999995</c:v>
                </c:pt>
                <c:pt idx="36989">
                  <c:v>-11.372</c:v>
                </c:pt>
                <c:pt idx="36990">
                  <c:v>-11.36999999999999</c:v>
                </c:pt>
                <c:pt idx="36991">
                  <c:v>-11.367999999999995</c:v>
                </c:pt>
                <c:pt idx="36992">
                  <c:v>-11.366</c:v>
                </c:pt>
                <c:pt idx="36993">
                  <c:v>-11.36399999999999</c:v>
                </c:pt>
                <c:pt idx="36994">
                  <c:v>-11.361999999999995</c:v>
                </c:pt>
                <c:pt idx="36995">
                  <c:v>-11.36</c:v>
                </c:pt>
                <c:pt idx="36996">
                  <c:v>-11.35799999999999</c:v>
                </c:pt>
                <c:pt idx="36997">
                  <c:v>-11.355999999999995</c:v>
                </c:pt>
                <c:pt idx="36998">
                  <c:v>-11.353999999999999</c:v>
                </c:pt>
                <c:pt idx="36999">
                  <c:v>-11.35199999999999</c:v>
                </c:pt>
                <c:pt idx="37000">
                  <c:v>-11.349999999999994</c:v>
                </c:pt>
                <c:pt idx="37001">
                  <c:v>-11.347999999999999</c:v>
                </c:pt>
                <c:pt idx="37002">
                  <c:v>-11.345999999999989</c:v>
                </c:pt>
                <c:pt idx="37003">
                  <c:v>-11.343999999999994</c:v>
                </c:pt>
                <c:pt idx="37004">
                  <c:v>-11.341999999999999</c:v>
                </c:pt>
                <c:pt idx="37005">
                  <c:v>-11.339999999999989</c:v>
                </c:pt>
                <c:pt idx="37006">
                  <c:v>-11.337999999999994</c:v>
                </c:pt>
                <c:pt idx="37007">
                  <c:v>-11.335999999999999</c:v>
                </c:pt>
                <c:pt idx="37008">
                  <c:v>-11.333999999999989</c:v>
                </c:pt>
                <c:pt idx="37009">
                  <c:v>-11.331999999999994</c:v>
                </c:pt>
                <c:pt idx="37010">
                  <c:v>-11.329999999999998</c:v>
                </c:pt>
                <c:pt idx="37011">
                  <c:v>-11.327999999999989</c:v>
                </c:pt>
                <c:pt idx="37012">
                  <c:v>-11.325999999999993</c:v>
                </c:pt>
                <c:pt idx="37013">
                  <c:v>-11.323999999999998</c:v>
                </c:pt>
                <c:pt idx="37014">
                  <c:v>-11.321999999999989</c:v>
                </c:pt>
                <c:pt idx="37015">
                  <c:v>-11.319999999999993</c:v>
                </c:pt>
                <c:pt idx="37016">
                  <c:v>-11.317999999999998</c:v>
                </c:pt>
                <c:pt idx="37017">
                  <c:v>-11.315999999999988</c:v>
                </c:pt>
                <c:pt idx="37018">
                  <c:v>-11.313999999999993</c:v>
                </c:pt>
                <c:pt idx="37019">
                  <c:v>-11.311999999999998</c:v>
                </c:pt>
                <c:pt idx="37020">
                  <c:v>-11.309999999999988</c:v>
                </c:pt>
                <c:pt idx="37021">
                  <c:v>-11.307999999999993</c:v>
                </c:pt>
                <c:pt idx="37022">
                  <c:v>-11.305999999999997</c:v>
                </c:pt>
                <c:pt idx="37023">
                  <c:v>-11.303999999999988</c:v>
                </c:pt>
                <c:pt idx="37024">
                  <c:v>-11.301999999999992</c:v>
                </c:pt>
                <c:pt idx="37025">
                  <c:v>-11.299999999999997</c:v>
                </c:pt>
                <c:pt idx="37026">
                  <c:v>-11.297999999999988</c:v>
                </c:pt>
                <c:pt idx="37027">
                  <c:v>-11.295999999999992</c:v>
                </c:pt>
                <c:pt idx="37028">
                  <c:v>-11.293999999999997</c:v>
                </c:pt>
                <c:pt idx="37029">
                  <c:v>-11.291999999999987</c:v>
                </c:pt>
                <c:pt idx="37030">
                  <c:v>-11.289999999999992</c:v>
                </c:pt>
                <c:pt idx="37031">
                  <c:v>-11.287999999999997</c:v>
                </c:pt>
                <c:pt idx="37032">
                  <c:v>-11.286000000000001</c:v>
                </c:pt>
                <c:pt idx="37033">
                  <c:v>-11.283999999999992</c:v>
                </c:pt>
                <c:pt idx="37034">
                  <c:v>-11.281999999999996</c:v>
                </c:pt>
                <c:pt idx="37035">
                  <c:v>-11.280000000000001</c:v>
                </c:pt>
                <c:pt idx="37036">
                  <c:v>-11.277999999999992</c:v>
                </c:pt>
                <c:pt idx="37037">
                  <c:v>-11.275999999999996</c:v>
                </c:pt>
                <c:pt idx="37038">
                  <c:v>-11.274000000000001</c:v>
                </c:pt>
                <c:pt idx="37039">
                  <c:v>-11.271999999999991</c:v>
                </c:pt>
                <c:pt idx="37040">
                  <c:v>-11.269999999999996</c:v>
                </c:pt>
                <c:pt idx="37041">
                  <c:v>-11.268000000000001</c:v>
                </c:pt>
                <c:pt idx="37042">
                  <c:v>-11.265999999999991</c:v>
                </c:pt>
                <c:pt idx="37043">
                  <c:v>-11.263999999999996</c:v>
                </c:pt>
                <c:pt idx="37044">
                  <c:v>-11.262</c:v>
                </c:pt>
                <c:pt idx="37045">
                  <c:v>-11.259999999999991</c:v>
                </c:pt>
                <c:pt idx="37046">
                  <c:v>-11.257999999999996</c:v>
                </c:pt>
                <c:pt idx="37047">
                  <c:v>-11.256</c:v>
                </c:pt>
                <c:pt idx="37048">
                  <c:v>-11.253999999999991</c:v>
                </c:pt>
                <c:pt idx="37049">
                  <c:v>-11.251999999999995</c:v>
                </c:pt>
                <c:pt idx="37050">
                  <c:v>-11.25</c:v>
                </c:pt>
                <c:pt idx="37051">
                  <c:v>-11.24799999999999</c:v>
                </c:pt>
                <c:pt idx="37052">
                  <c:v>-11.245999999999995</c:v>
                </c:pt>
                <c:pt idx="37053">
                  <c:v>-11.244</c:v>
                </c:pt>
                <c:pt idx="37054">
                  <c:v>-11.24199999999999</c:v>
                </c:pt>
                <c:pt idx="37055">
                  <c:v>-11.239999999999995</c:v>
                </c:pt>
                <c:pt idx="37056">
                  <c:v>-11.238</c:v>
                </c:pt>
                <c:pt idx="37057">
                  <c:v>-11.23599999999999</c:v>
                </c:pt>
                <c:pt idx="37058">
                  <c:v>-11.233999999999995</c:v>
                </c:pt>
                <c:pt idx="37059">
                  <c:v>-11.231999999999999</c:v>
                </c:pt>
                <c:pt idx="37060">
                  <c:v>-11.22999999999999</c:v>
                </c:pt>
                <c:pt idx="37061">
                  <c:v>-11.227999999999994</c:v>
                </c:pt>
                <c:pt idx="37062">
                  <c:v>-11.225999999999999</c:v>
                </c:pt>
                <c:pt idx="37063">
                  <c:v>-11.22399999999999</c:v>
                </c:pt>
                <c:pt idx="37064">
                  <c:v>-11.221999999999994</c:v>
                </c:pt>
                <c:pt idx="37065">
                  <c:v>-11.219999999999999</c:v>
                </c:pt>
                <c:pt idx="37066">
                  <c:v>-11.217999999999989</c:v>
                </c:pt>
                <c:pt idx="37067">
                  <c:v>-11.215999999999994</c:v>
                </c:pt>
                <c:pt idx="37068">
                  <c:v>-11.213999999999999</c:v>
                </c:pt>
                <c:pt idx="37069">
                  <c:v>-11.211999999999989</c:v>
                </c:pt>
                <c:pt idx="37070">
                  <c:v>-11.209999999999994</c:v>
                </c:pt>
                <c:pt idx="37071">
                  <c:v>-11.207999999999998</c:v>
                </c:pt>
                <c:pt idx="37072">
                  <c:v>-11.205999999999989</c:v>
                </c:pt>
                <c:pt idx="37073">
                  <c:v>-11.203999999999994</c:v>
                </c:pt>
                <c:pt idx="37074">
                  <c:v>-11.201999999999998</c:v>
                </c:pt>
                <c:pt idx="37075">
                  <c:v>-11.199999999999989</c:v>
                </c:pt>
                <c:pt idx="37076">
                  <c:v>-11.197999999999993</c:v>
                </c:pt>
                <c:pt idx="37077">
                  <c:v>-11.195999999999998</c:v>
                </c:pt>
                <c:pt idx="37078">
                  <c:v>-11.193999999999988</c:v>
                </c:pt>
                <c:pt idx="37079">
                  <c:v>-11.191999999999993</c:v>
                </c:pt>
                <c:pt idx="37080">
                  <c:v>-11.189999999999998</c:v>
                </c:pt>
                <c:pt idx="37081">
                  <c:v>-11.187999999999988</c:v>
                </c:pt>
                <c:pt idx="37082">
                  <c:v>-11.185999999999993</c:v>
                </c:pt>
                <c:pt idx="37083">
                  <c:v>-11.183999999999997</c:v>
                </c:pt>
                <c:pt idx="37084">
                  <c:v>-11.181999999999988</c:v>
                </c:pt>
                <c:pt idx="37085">
                  <c:v>-11.179999999999993</c:v>
                </c:pt>
                <c:pt idx="37086">
                  <c:v>-11.177999999999997</c:v>
                </c:pt>
                <c:pt idx="37087">
                  <c:v>-11.175999999999988</c:v>
                </c:pt>
                <c:pt idx="37088">
                  <c:v>-11.173999999999992</c:v>
                </c:pt>
                <c:pt idx="37089">
                  <c:v>-11.171999999999997</c:v>
                </c:pt>
                <c:pt idx="37090">
                  <c:v>-11.169999999999987</c:v>
                </c:pt>
                <c:pt idx="37091">
                  <c:v>-11.167999999999992</c:v>
                </c:pt>
                <c:pt idx="37092">
                  <c:v>-11.165999999999997</c:v>
                </c:pt>
                <c:pt idx="37093">
                  <c:v>-11.163999999999987</c:v>
                </c:pt>
                <c:pt idx="37094">
                  <c:v>-11.161999999999992</c:v>
                </c:pt>
                <c:pt idx="37095">
                  <c:v>-11.159999999999997</c:v>
                </c:pt>
                <c:pt idx="37096">
                  <c:v>-11.158000000000001</c:v>
                </c:pt>
                <c:pt idx="37097">
                  <c:v>-11.155999999999992</c:v>
                </c:pt>
                <c:pt idx="37098">
                  <c:v>-11.153999999999996</c:v>
                </c:pt>
                <c:pt idx="37099">
                  <c:v>-11.152000000000001</c:v>
                </c:pt>
                <c:pt idx="37100">
                  <c:v>-11.149999999999991</c:v>
                </c:pt>
                <c:pt idx="37101">
                  <c:v>-11.147999999999996</c:v>
                </c:pt>
                <c:pt idx="37102">
                  <c:v>-11.146000000000001</c:v>
                </c:pt>
                <c:pt idx="37103">
                  <c:v>-11.143999999999991</c:v>
                </c:pt>
                <c:pt idx="37104">
                  <c:v>-11.141999999999996</c:v>
                </c:pt>
                <c:pt idx="37105">
                  <c:v>-11.14</c:v>
                </c:pt>
                <c:pt idx="37106">
                  <c:v>-11.137999999999991</c:v>
                </c:pt>
                <c:pt idx="37107">
                  <c:v>-11.135999999999996</c:v>
                </c:pt>
                <c:pt idx="37108">
                  <c:v>-11.134</c:v>
                </c:pt>
                <c:pt idx="37109">
                  <c:v>-11.131999999999991</c:v>
                </c:pt>
                <c:pt idx="37110">
                  <c:v>-11.129999999999995</c:v>
                </c:pt>
                <c:pt idx="37111">
                  <c:v>-11.128</c:v>
                </c:pt>
                <c:pt idx="37112">
                  <c:v>-11.125999999999991</c:v>
                </c:pt>
                <c:pt idx="37113">
                  <c:v>-11.123999999999995</c:v>
                </c:pt>
                <c:pt idx="37114">
                  <c:v>-11.122</c:v>
                </c:pt>
                <c:pt idx="37115">
                  <c:v>-11.11999999999999</c:v>
                </c:pt>
                <c:pt idx="37116">
                  <c:v>-11.117999999999995</c:v>
                </c:pt>
                <c:pt idx="37117">
                  <c:v>-11.116</c:v>
                </c:pt>
                <c:pt idx="37118">
                  <c:v>-11.11399999999999</c:v>
                </c:pt>
                <c:pt idx="37119">
                  <c:v>-11.111999999999995</c:v>
                </c:pt>
                <c:pt idx="37120">
                  <c:v>-11.11</c:v>
                </c:pt>
                <c:pt idx="37121">
                  <c:v>-11.10799999999999</c:v>
                </c:pt>
                <c:pt idx="37122">
                  <c:v>-11.105999999999995</c:v>
                </c:pt>
                <c:pt idx="37123">
                  <c:v>-11.103999999999999</c:v>
                </c:pt>
                <c:pt idx="37124">
                  <c:v>-11.10199999999999</c:v>
                </c:pt>
                <c:pt idx="37125">
                  <c:v>-11.099999999999994</c:v>
                </c:pt>
                <c:pt idx="37126">
                  <c:v>-11.097999999999999</c:v>
                </c:pt>
                <c:pt idx="37127">
                  <c:v>-11.095999999999989</c:v>
                </c:pt>
                <c:pt idx="37128">
                  <c:v>-11.093999999999994</c:v>
                </c:pt>
                <c:pt idx="37129">
                  <c:v>-11.091999999999999</c:v>
                </c:pt>
                <c:pt idx="37130">
                  <c:v>-11.089999999999989</c:v>
                </c:pt>
                <c:pt idx="37131">
                  <c:v>-11.087999999999994</c:v>
                </c:pt>
                <c:pt idx="37132">
                  <c:v>-11.085999999999999</c:v>
                </c:pt>
                <c:pt idx="37133">
                  <c:v>-11.083999999999989</c:v>
                </c:pt>
                <c:pt idx="37134">
                  <c:v>-11.081999999999994</c:v>
                </c:pt>
                <c:pt idx="37135">
                  <c:v>-11.079999999999998</c:v>
                </c:pt>
                <c:pt idx="37136">
                  <c:v>-11.077999999999989</c:v>
                </c:pt>
                <c:pt idx="37137">
                  <c:v>-11.075999999999993</c:v>
                </c:pt>
                <c:pt idx="37138">
                  <c:v>-11.073999999999998</c:v>
                </c:pt>
                <c:pt idx="37139">
                  <c:v>-11.071999999999989</c:v>
                </c:pt>
                <c:pt idx="37140">
                  <c:v>-11.069999999999993</c:v>
                </c:pt>
                <c:pt idx="37141">
                  <c:v>-11.067999999999998</c:v>
                </c:pt>
                <c:pt idx="37142">
                  <c:v>-11.065999999999988</c:v>
                </c:pt>
                <c:pt idx="37143">
                  <c:v>-11.063999999999993</c:v>
                </c:pt>
                <c:pt idx="37144">
                  <c:v>-11.061999999999998</c:v>
                </c:pt>
                <c:pt idx="37145">
                  <c:v>-11.059999999999988</c:v>
                </c:pt>
                <c:pt idx="37146">
                  <c:v>-11.057999999999993</c:v>
                </c:pt>
                <c:pt idx="37147">
                  <c:v>-11.055999999999997</c:v>
                </c:pt>
                <c:pt idx="37148">
                  <c:v>-11.053999999999988</c:v>
                </c:pt>
                <c:pt idx="37149">
                  <c:v>-11.051999999999992</c:v>
                </c:pt>
                <c:pt idx="37150">
                  <c:v>-11.049999999999997</c:v>
                </c:pt>
                <c:pt idx="37151">
                  <c:v>-11.047999999999988</c:v>
                </c:pt>
                <c:pt idx="37152">
                  <c:v>-11.045999999999992</c:v>
                </c:pt>
                <c:pt idx="37153">
                  <c:v>-11.043999999999997</c:v>
                </c:pt>
                <c:pt idx="37154">
                  <c:v>-11.041999999999987</c:v>
                </c:pt>
                <c:pt idx="37155">
                  <c:v>-11.039999999999992</c:v>
                </c:pt>
                <c:pt idx="37156">
                  <c:v>-11.037999999999997</c:v>
                </c:pt>
                <c:pt idx="37157">
                  <c:v>-11.036000000000001</c:v>
                </c:pt>
                <c:pt idx="37158">
                  <c:v>-11.033999999999992</c:v>
                </c:pt>
                <c:pt idx="37159">
                  <c:v>-11.031999999999996</c:v>
                </c:pt>
                <c:pt idx="37160">
                  <c:v>-11.030000000000001</c:v>
                </c:pt>
                <c:pt idx="37161">
                  <c:v>-11.027999999999992</c:v>
                </c:pt>
                <c:pt idx="37162">
                  <c:v>-11.025999999999996</c:v>
                </c:pt>
                <c:pt idx="37163">
                  <c:v>-11.024000000000001</c:v>
                </c:pt>
                <c:pt idx="37164">
                  <c:v>-11.021999999999991</c:v>
                </c:pt>
                <c:pt idx="37165">
                  <c:v>-11.019999999999996</c:v>
                </c:pt>
                <c:pt idx="37166">
                  <c:v>-11.018000000000001</c:v>
                </c:pt>
                <c:pt idx="37167">
                  <c:v>-11.015999999999991</c:v>
                </c:pt>
                <c:pt idx="37168">
                  <c:v>-11.013999999999996</c:v>
                </c:pt>
                <c:pt idx="37169">
                  <c:v>-11.012</c:v>
                </c:pt>
                <c:pt idx="37170">
                  <c:v>-11.009999999999991</c:v>
                </c:pt>
                <c:pt idx="37171">
                  <c:v>-11.007999999999996</c:v>
                </c:pt>
                <c:pt idx="37172">
                  <c:v>-11.006</c:v>
                </c:pt>
                <c:pt idx="37173">
                  <c:v>-11.003999999999991</c:v>
                </c:pt>
                <c:pt idx="37174">
                  <c:v>-11.001999999999995</c:v>
                </c:pt>
                <c:pt idx="37175">
                  <c:v>-11</c:v>
                </c:pt>
                <c:pt idx="37176">
                  <c:v>-10.99799999999999</c:v>
                </c:pt>
                <c:pt idx="37177">
                  <c:v>-10.995999999999995</c:v>
                </c:pt>
                <c:pt idx="37178">
                  <c:v>-10.994</c:v>
                </c:pt>
                <c:pt idx="37179">
                  <c:v>-10.99199999999999</c:v>
                </c:pt>
                <c:pt idx="37180">
                  <c:v>-10.989999999999995</c:v>
                </c:pt>
                <c:pt idx="37181">
                  <c:v>-10.988</c:v>
                </c:pt>
                <c:pt idx="37182">
                  <c:v>-10.98599999999999</c:v>
                </c:pt>
                <c:pt idx="37183">
                  <c:v>-10.983999999999995</c:v>
                </c:pt>
                <c:pt idx="37184">
                  <c:v>-10.981999999999999</c:v>
                </c:pt>
                <c:pt idx="37185">
                  <c:v>-10.97999999999999</c:v>
                </c:pt>
                <c:pt idx="37186">
                  <c:v>-10.977999999999994</c:v>
                </c:pt>
                <c:pt idx="37187">
                  <c:v>-10.975999999999999</c:v>
                </c:pt>
                <c:pt idx="37188">
                  <c:v>-10.97399999999999</c:v>
                </c:pt>
                <c:pt idx="37189">
                  <c:v>-10.971999999999994</c:v>
                </c:pt>
                <c:pt idx="37190">
                  <c:v>-10.969999999999999</c:v>
                </c:pt>
                <c:pt idx="37191">
                  <c:v>-10.967999999999989</c:v>
                </c:pt>
                <c:pt idx="37192">
                  <c:v>-10.965999999999994</c:v>
                </c:pt>
                <c:pt idx="37193">
                  <c:v>-10.963999999999999</c:v>
                </c:pt>
                <c:pt idx="37194">
                  <c:v>-10.961999999999989</c:v>
                </c:pt>
                <c:pt idx="37195">
                  <c:v>-10.959999999999994</c:v>
                </c:pt>
                <c:pt idx="37196">
                  <c:v>-10.957999999999998</c:v>
                </c:pt>
                <c:pt idx="37197">
                  <c:v>-10.955999999999989</c:v>
                </c:pt>
                <c:pt idx="37198">
                  <c:v>-10.953999999999994</c:v>
                </c:pt>
                <c:pt idx="37199">
                  <c:v>-10.951999999999998</c:v>
                </c:pt>
                <c:pt idx="37200">
                  <c:v>-10.949999999999989</c:v>
                </c:pt>
                <c:pt idx="37201">
                  <c:v>-10.947999999999993</c:v>
                </c:pt>
                <c:pt idx="37202">
                  <c:v>-10.945999999999998</c:v>
                </c:pt>
                <c:pt idx="37203">
                  <c:v>-10.943999999999988</c:v>
                </c:pt>
                <c:pt idx="37204">
                  <c:v>-10.941999999999993</c:v>
                </c:pt>
                <c:pt idx="37205">
                  <c:v>-10.939999999999998</c:v>
                </c:pt>
                <c:pt idx="37206">
                  <c:v>-10.937999999999988</c:v>
                </c:pt>
                <c:pt idx="37207">
                  <c:v>-10.935999999999993</c:v>
                </c:pt>
                <c:pt idx="37208">
                  <c:v>-10.933999999999997</c:v>
                </c:pt>
                <c:pt idx="37209">
                  <c:v>-10.931999999999988</c:v>
                </c:pt>
                <c:pt idx="37210">
                  <c:v>-10.929999999999993</c:v>
                </c:pt>
                <c:pt idx="37211">
                  <c:v>-10.927999999999997</c:v>
                </c:pt>
                <c:pt idx="37212">
                  <c:v>-10.925999999999988</c:v>
                </c:pt>
                <c:pt idx="37213">
                  <c:v>-10.923999999999992</c:v>
                </c:pt>
                <c:pt idx="37214">
                  <c:v>-10.921999999999997</c:v>
                </c:pt>
                <c:pt idx="37215">
                  <c:v>-10.919999999999987</c:v>
                </c:pt>
                <c:pt idx="37216">
                  <c:v>-10.917999999999992</c:v>
                </c:pt>
                <c:pt idx="37217">
                  <c:v>-10.915999999999997</c:v>
                </c:pt>
                <c:pt idx="37218">
                  <c:v>-10.913999999999987</c:v>
                </c:pt>
                <c:pt idx="37219">
                  <c:v>-10.911999999999992</c:v>
                </c:pt>
                <c:pt idx="37220">
                  <c:v>-10.909999999999997</c:v>
                </c:pt>
                <c:pt idx="37221">
                  <c:v>-10.908000000000001</c:v>
                </c:pt>
                <c:pt idx="37222">
                  <c:v>-10.905999999999992</c:v>
                </c:pt>
                <c:pt idx="37223">
                  <c:v>-10.903999999999996</c:v>
                </c:pt>
                <c:pt idx="37224">
                  <c:v>-10.902000000000001</c:v>
                </c:pt>
                <c:pt idx="37225">
                  <c:v>-10.899999999999991</c:v>
                </c:pt>
                <c:pt idx="37226">
                  <c:v>-10.897999999999996</c:v>
                </c:pt>
                <c:pt idx="37227">
                  <c:v>-10.896000000000001</c:v>
                </c:pt>
                <c:pt idx="37228">
                  <c:v>-10.893999999999991</c:v>
                </c:pt>
                <c:pt idx="37229">
                  <c:v>-10.891999999999996</c:v>
                </c:pt>
                <c:pt idx="37230">
                  <c:v>-10.89</c:v>
                </c:pt>
                <c:pt idx="37231">
                  <c:v>-10.887999999999991</c:v>
                </c:pt>
                <c:pt idx="37232">
                  <c:v>-10.885999999999996</c:v>
                </c:pt>
                <c:pt idx="37233">
                  <c:v>-10.884</c:v>
                </c:pt>
                <c:pt idx="37234">
                  <c:v>-10.881999999999991</c:v>
                </c:pt>
                <c:pt idx="37235">
                  <c:v>-10.879999999999995</c:v>
                </c:pt>
                <c:pt idx="37236">
                  <c:v>-10.878</c:v>
                </c:pt>
                <c:pt idx="37237">
                  <c:v>-10.875999999999991</c:v>
                </c:pt>
                <c:pt idx="37238">
                  <c:v>-10.873999999999995</c:v>
                </c:pt>
                <c:pt idx="37239">
                  <c:v>-10.872</c:v>
                </c:pt>
                <c:pt idx="37240">
                  <c:v>-10.86999999999999</c:v>
                </c:pt>
                <c:pt idx="37241">
                  <c:v>-10.867999999999995</c:v>
                </c:pt>
                <c:pt idx="37242">
                  <c:v>-10.866</c:v>
                </c:pt>
                <c:pt idx="37243">
                  <c:v>-10.86399999999999</c:v>
                </c:pt>
                <c:pt idx="37244">
                  <c:v>-10.861999999999995</c:v>
                </c:pt>
                <c:pt idx="37245">
                  <c:v>-10.86</c:v>
                </c:pt>
                <c:pt idx="37246">
                  <c:v>-10.85799999999999</c:v>
                </c:pt>
                <c:pt idx="37247">
                  <c:v>-10.855999999999995</c:v>
                </c:pt>
                <c:pt idx="37248">
                  <c:v>-10.853999999999999</c:v>
                </c:pt>
                <c:pt idx="37249">
                  <c:v>-10.85199999999999</c:v>
                </c:pt>
                <c:pt idx="37250">
                  <c:v>-10.849999999999994</c:v>
                </c:pt>
                <c:pt idx="37251">
                  <c:v>-10.847999999999999</c:v>
                </c:pt>
                <c:pt idx="37252">
                  <c:v>-10.845999999999989</c:v>
                </c:pt>
                <c:pt idx="37253">
                  <c:v>-10.843999999999994</c:v>
                </c:pt>
                <c:pt idx="37254">
                  <c:v>-10.841999999999999</c:v>
                </c:pt>
                <c:pt idx="37255">
                  <c:v>-10.839999999999989</c:v>
                </c:pt>
                <c:pt idx="37256">
                  <c:v>-10.837999999999994</c:v>
                </c:pt>
                <c:pt idx="37257">
                  <c:v>-10.835999999999999</c:v>
                </c:pt>
                <c:pt idx="37258">
                  <c:v>-10.833999999999989</c:v>
                </c:pt>
                <c:pt idx="37259">
                  <c:v>-10.831999999999994</c:v>
                </c:pt>
                <c:pt idx="37260">
                  <c:v>-10.829999999999998</c:v>
                </c:pt>
                <c:pt idx="37261">
                  <c:v>-10.827999999999989</c:v>
                </c:pt>
                <c:pt idx="37262">
                  <c:v>-10.825999999999993</c:v>
                </c:pt>
                <c:pt idx="37263">
                  <c:v>-10.823999999999998</c:v>
                </c:pt>
                <c:pt idx="37264">
                  <c:v>-10.821999999999989</c:v>
                </c:pt>
                <c:pt idx="37265">
                  <c:v>-10.819999999999993</c:v>
                </c:pt>
                <c:pt idx="37266">
                  <c:v>-10.817999999999998</c:v>
                </c:pt>
                <c:pt idx="37267">
                  <c:v>-10.815999999999988</c:v>
                </c:pt>
                <c:pt idx="37268">
                  <c:v>-10.813999999999993</c:v>
                </c:pt>
                <c:pt idx="37269">
                  <c:v>-10.811999999999998</c:v>
                </c:pt>
                <c:pt idx="37270">
                  <c:v>-10.809999999999988</c:v>
                </c:pt>
                <c:pt idx="37271">
                  <c:v>-10.807999999999993</c:v>
                </c:pt>
                <c:pt idx="37272">
                  <c:v>-10.805999999999997</c:v>
                </c:pt>
                <c:pt idx="37273">
                  <c:v>-10.803999999999988</c:v>
                </c:pt>
                <c:pt idx="37274">
                  <c:v>-10.801999999999992</c:v>
                </c:pt>
                <c:pt idx="37275">
                  <c:v>-10.799999999999997</c:v>
                </c:pt>
                <c:pt idx="37276">
                  <c:v>-10.797999999999988</c:v>
                </c:pt>
                <c:pt idx="37277">
                  <c:v>-10.795999999999992</c:v>
                </c:pt>
                <c:pt idx="37278">
                  <c:v>-10.793999999999997</c:v>
                </c:pt>
                <c:pt idx="37279">
                  <c:v>-10.791999999999987</c:v>
                </c:pt>
                <c:pt idx="37280">
                  <c:v>-10.789999999999992</c:v>
                </c:pt>
                <c:pt idx="37281">
                  <c:v>-10.787999999999997</c:v>
                </c:pt>
                <c:pt idx="37282">
                  <c:v>-10.786000000000001</c:v>
                </c:pt>
                <c:pt idx="37283">
                  <c:v>-10.783999999999992</c:v>
                </c:pt>
                <c:pt idx="37284">
                  <c:v>-10.781999999999996</c:v>
                </c:pt>
                <c:pt idx="37285">
                  <c:v>-10.780000000000001</c:v>
                </c:pt>
                <c:pt idx="37286">
                  <c:v>-10.777999999999992</c:v>
                </c:pt>
                <c:pt idx="37287">
                  <c:v>-10.775999999999996</c:v>
                </c:pt>
                <c:pt idx="37288">
                  <c:v>-10.774000000000001</c:v>
                </c:pt>
                <c:pt idx="37289">
                  <c:v>-10.771999999999991</c:v>
                </c:pt>
                <c:pt idx="37290">
                  <c:v>-10.769999999999996</c:v>
                </c:pt>
                <c:pt idx="37291">
                  <c:v>-10.768000000000001</c:v>
                </c:pt>
                <c:pt idx="37292">
                  <c:v>-10.765999999999991</c:v>
                </c:pt>
                <c:pt idx="37293">
                  <c:v>-10.763999999999996</c:v>
                </c:pt>
                <c:pt idx="37294">
                  <c:v>-10.762</c:v>
                </c:pt>
                <c:pt idx="37295">
                  <c:v>-10.759999999999991</c:v>
                </c:pt>
                <c:pt idx="37296">
                  <c:v>-10.757999999999996</c:v>
                </c:pt>
                <c:pt idx="37297">
                  <c:v>-10.756</c:v>
                </c:pt>
                <c:pt idx="37298">
                  <c:v>-10.753999999999991</c:v>
                </c:pt>
                <c:pt idx="37299">
                  <c:v>-10.751999999999995</c:v>
                </c:pt>
                <c:pt idx="37300">
                  <c:v>-10.75</c:v>
                </c:pt>
                <c:pt idx="37301">
                  <c:v>-10.74799999999999</c:v>
                </c:pt>
                <c:pt idx="37302">
                  <c:v>-10.745999999999995</c:v>
                </c:pt>
                <c:pt idx="37303">
                  <c:v>-10.744</c:v>
                </c:pt>
                <c:pt idx="37304">
                  <c:v>-10.74199999999999</c:v>
                </c:pt>
                <c:pt idx="37305">
                  <c:v>-10.739999999999995</c:v>
                </c:pt>
                <c:pt idx="37306">
                  <c:v>-10.738</c:v>
                </c:pt>
                <c:pt idx="37307">
                  <c:v>-10.73599999999999</c:v>
                </c:pt>
                <c:pt idx="37308">
                  <c:v>-10.733999999999995</c:v>
                </c:pt>
                <c:pt idx="37309">
                  <c:v>-10.731999999999999</c:v>
                </c:pt>
                <c:pt idx="37310">
                  <c:v>-10.72999999999999</c:v>
                </c:pt>
                <c:pt idx="37311">
                  <c:v>-10.727999999999994</c:v>
                </c:pt>
                <c:pt idx="37312">
                  <c:v>-10.725999999999999</c:v>
                </c:pt>
                <c:pt idx="37313">
                  <c:v>-10.72399999999999</c:v>
                </c:pt>
                <c:pt idx="37314">
                  <c:v>-10.721999999999994</c:v>
                </c:pt>
                <c:pt idx="37315">
                  <c:v>-10.719999999999999</c:v>
                </c:pt>
                <c:pt idx="37316">
                  <c:v>-10.717999999999989</c:v>
                </c:pt>
                <c:pt idx="37317">
                  <c:v>-10.715999999999994</c:v>
                </c:pt>
                <c:pt idx="37318">
                  <c:v>-10.713999999999999</c:v>
                </c:pt>
                <c:pt idx="37319">
                  <c:v>-10.711999999999989</c:v>
                </c:pt>
                <c:pt idx="37320">
                  <c:v>-10.709999999999994</c:v>
                </c:pt>
                <c:pt idx="37321">
                  <c:v>-10.707999999999998</c:v>
                </c:pt>
                <c:pt idx="37322">
                  <c:v>-10.705999999999989</c:v>
                </c:pt>
                <c:pt idx="37323">
                  <c:v>-10.703999999999994</c:v>
                </c:pt>
                <c:pt idx="37324">
                  <c:v>-10.701999999999998</c:v>
                </c:pt>
                <c:pt idx="37325">
                  <c:v>-10.699999999999989</c:v>
                </c:pt>
                <c:pt idx="37326">
                  <c:v>-10.697999999999993</c:v>
                </c:pt>
                <c:pt idx="37327">
                  <c:v>-10.695999999999998</c:v>
                </c:pt>
                <c:pt idx="37328">
                  <c:v>-10.693999999999988</c:v>
                </c:pt>
                <c:pt idx="37329">
                  <c:v>-10.691999999999993</c:v>
                </c:pt>
                <c:pt idx="37330">
                  <c:v>-10.689999999999998</c:v>
                </c:pt>
                <c:pt idx="37331">
                  <c:v>-10.687999999999988</c:v>
                </c:pt>
                <c:pt idx="37332">
                  <c:v>-10.685999999999993</c:v>
                </c:pt>
                <c:pt idx="37333">
                  <c:v>-10.683999999999997</c:v>
                </c:pt>
                <c:pt idx="37334">
                  <c:v>-10.681999999999988</c:v>
                </c:pt>
                <c:pt idx="37335">
                  <c:v>-10.679999999999993</c:v>
                </c:pt>
                <c:pt idx="37336">
                  <c:v>-10.677999999999997</c:v>
                </c:pt>
                <c:pt idx="37337">
                  <c:v>-10.675999999999988</c:v>
                </c:pt>
                <c:pt idx="37338">
                  <c:v>-10.673999999999992</c:v>
                </c:pt>
                <c:pt idx="37339">
                  <c:v>-10.671999999999997</c:v>
                </c:pt>
                <c:pt idx="37340">
                  <c:v>-10.669999999999987</c:v>
                </c:pt>
                <c:pt idx="37341">
                  <c:v>-10.667999999999992</c:v>
                </c:pt>
                <c:pt idx="37342">
                  <c:v>-10.665999999999997</c:v>
                </c:pt>
                <c:pt idx="37343">
                  <c:v>-10.663999999999987</c:v>
                </c:pt>
                <c:pt idx="37344">
                  <c:v>-10.661999999999992</c:v>
                </c:pt>
                <c:pt idx="37345">
                  <c:v>-10.659999999999997</c:v>
                </c:pt>
                <c:pt idx="37346">
                  <c:v>-10.658000000000001</c:v>
                </c:pt>
                <c:pt idx="37347">
                  <c:v>-10.655999999999992</c:v>
                </c:pt>
                <c:pt idx="37348">
                  <c:v>-10.653999999999996</c:v>
                </c:pt>
                <c:pt idx="37349">
                  <c:v>-10.652000000000001</c:v>
                </c:pt>
                <c:pt idx="37350">
                  <c:v>-10.649999999999991</c:v>
                </c:pt>
                <c:pt idx="37351">
                  <c:v>-10.647999999999996</c:v>
                </c:pt>
                <c:pt idx="37352">
                  <c:v>-10.646000000000001</c:v>
                </c:pt>
                <c:pt idx="37353">
                  <c:v>-10.643999999999991</c:v>
                </c:pt>
                <c:pt idx="37354">
                  <c:v>-10.641999999999996</c:v>
                </c:pt>
                <c:pt idx="37355">
                  <c:v>-10.64</c:v>
                </c:pt>
                <c:pt idx="37356">
                  <c:v>-10.637999999999991</c:v>
                </c:pt>
                <c:pt idx="37357">
                  <c:v>-10.635999999999996</c:v>
                </c:pt>
                <c:pt idx="37358">
                  <c:v>-10.634</c:v>
                </c:pt>
                <c:pt idx="37359">
                  <c:v>-10.631999999999991</c:v>
                </c:pt>
                <c:pt idx="37360">
                  <c:v>-10.629999999999995</c:v>
                </c:pt>
                <c:pt idx="37361">
                  <c:v>-10.628</c:v>
                </c:pt>
                <c:pt idx="37362">
                  <c:v>-10.625999999999991</c:v>
                </c:pt>
                <c:pt idx="37363">
                  <c:v>-10.623999999999995</c:v>
                </c:pt>
                <c:pt idx="37364">
                  <c:v>-10.622</c:v>
                </c:pt>
                <c:pt idx="37365">
                  <c:v>-10.61999999999999</c:v>
                </c:pt>
                <c:pt idx="37366">
                  <c:v>-10.617999999999995</c:v>
                </c:pt>
                <c:pt idx="37367">
                  <c:v>-10.616</c:v>
                </c:pt>
                <c:pt idx="37368">
                  <c:v>-10.61399999999999</c:v>
                </c:pt>
                <c:pt idx="37369">
                  <c:v>-10.611999999999995</c:v>
                </c:pt>
                <c:pt idx="37370">
                  <c:v>-10.61</c:v>
                </c:pt>
                <c:pt idx="37371">
                  <c:v>-10.60799999999999</c:v>
                </c:pt>
                <c:pt idx="37372">
                  <c:v>-10.605999999999995</c:v>
                </c:pt>
                <c:pt idx="37373">
                  <c:v>-10.603999999999999</c:v>
                </c:pt>
                <c:pt idx="37374">
                  <c:v>-10.60199999999999</c:v>
                </c:pt>
                <c:pt idx="37375">
                  <c:v>-10.599999999999994</c:v>
                </c:pt>
                <c:pt idx="37376">
                  <c:v>-10.597999999999999</c:v>
                </c:pt>
                <c:pt idx="37377">
                  <c:v>-10.595999999999989</c:v>
                </c:pt>
                <c:pt idx="37378">
                  <c:v>-10.593999999999994</c:v>
                </c:pt>
                <c:pt idx="37379">
                  <c:v>-10.591999999999999</c:v>
                </c:pt>
                <c:pt idx="37380">
                  <c:v>-10.589999999999989</c:v>
                </c:pt>
                <c:pt idx="37381">
                  <c:v>-10.587999999999994</c:v>
                </c:pt>
                <c:pt idx="37382">
                  <c:v>-10.585999999999999</c:v>
                </c:pt>
                <c:pt idx="37383">
                  <c:v>-10.583999999999989</c:v>
                </c:pt>
                <c:pt idx="37384">
                  <c:v>-10.581999999999994</c:v>
                </c:pt>
                <c:pt idx="37385">
                  <c:v>-10.579999999999998</c:v>
                </c:pt>
                <c:pt idx="37386">
                  <c:v>-10.577999999999989</c:v>
                </c:pt>
                <c:pt idx="37387">
                  <c:v>-10.575999999999993</c:v>
                </c:pt>
                <c:pt idx="37388">
                  <c:v>-10.573999999999998</c:v>
                </c:pt>
                <c:pt idx="37389">
                  <c:v>-10.571999999999989</c:v>
                </c:pt>
                <c:pt idx="37390">
                  <c:v>-10.569999999999993</c:v>
                </c:pt>
                <c:pt idx="37391">
                  <c:v>-10.567999999999998</c:v>
                </c:pt>
                <c:pt idx="37392">
                  <c:v>-10.565999999999988</c:v>
                </c:pt>
                <c:pt idx="37393">
                  <c:v>-10.563999999999993</c:v>
                </c:pt>
                <c:pt idx="37394">
                  <c:v>-10.561999999999998</c:v>
                </c:pt>
                <c:pt idx="37395">
                  <c:v>-10.559999999999988</c:v>
                </c:pt>
                <c:pt idx="37396">
                  <c:v>-10.557999999999993</c:v>
                </c:pt>
                <c:pt idx="37397">
                  <c:v>-10.555999999999997</c:v>
                </c:pt>
                <c:pt idx="37398">
                  <c:v>-10.553999999999988</c:v>
                </c:pt>
                <c:pt idx="37399">
                  <c:v>-10.551999999999992</c:v>
                </c:pt>
                <c:pt idx="37400">
                  <c:v>-10.549999999999997</c:v>
                </c:pt>
                <c:pt idx="37401">
                  <c:v>-10.547999999999988</c:v>
                </c:pt>
                <c:pt idx="37402">
                  <c:v>-10.545999999999992</c:v>
                </c:pt>
                <c:pt idx="37403">
                  <c:v>-10.543999999999997</c:v>
                </c:pt>
                <c:pt idx="37404">
                  <c:v>-10.541999999999987</c:v>
                </c:pt>
                <c:pt idx="37405">
                  <c:v>-10.539999999999992</c:v>
                </c:pt>
                <c:pt idx="37406">
                  <c:v>-10.537999999999997</c:v>
                </c:pt>
                <c:pt idx="37407">
                  <c:v>-10.536000000000001</c:v>
                </c:pt>
                <c:pt idx="37408">
                  <c:v>-10.533999999999992</c:v>
                </c:pt>
                <c:pt idx="37409">
                  <c:v>-10.531999999999996</c:v>
                </c:pt>
                <c:pt idx="37410">
                  <c:v>-10.530000000000001</c:v>
                </c:pt>
                <c:pt idx="37411">
                  <c:v>-10.527999999999992</c:v>
                </c:pt>
                <c:pt idx="37412">
                  <c:v>-10.525999999999996</c:v>
                </c:pt>
                <c:pt idx="37413">
                  <c:v>-10.524000000000001</c:v>
                </c:pt>
                <c:pt idx="37414">
                  <c:v>-10.521999999999991</c:v>
                </c:pt>
                <c:pt idx="37415">
                  <c:v>-10.519999999999996</c:v>
                </c:pt>
                <c:pt idx="37416">
                  <c:v>-10.518000000000001</c:v>
                </c:pt>
                <c:pt idx="37417">
                  <c:v>-10.515999999999991</c:v>
                </c:pt>
                <c:pt idx="37418">
                  <c:v>-10.513999999999996</c:v>
                </c:pt>
                <c:pt idx="37419">
                  <c:v>-10.512</c:v>
                </c:pt>
                <c:pt idx="37420">
                  <c:v>-10.509999999999991</c:v>
                </c:pt>
                <c:pt idx="37421">
                  <c:v>-10.507999999999996</c:v>
                </c:pt>
                <c:pt idx="37422">
                  <c:v>-10.506</c:v>
                </c:pt>
                <c:pt idx="37423">
                  <c:v>-10.503999999999991</c:v>
                </c:pt>
                <c:pt idx="37424">
                  <c:v>-10.501999999999995</c:v>
                </c:pt>
                <c:pt idx="37425">
                  <c:v>-10.5</c:v>
                </c:pt>
                <c:pt idx="37426">
                  <c:v>-10.49799999999999</c:v>
                </c:pt>
                <c:pt idx="37427">
                  <c:v>-10.495999999999995</c:v>
                </c:pt>
                <c:pt idx="37428">
                  <c:v>-10.494</c:v>
                </c:pt>
                <c:pt idx="37429">
                  <c:v>-10.49199999999999</c:v>
                </c:pt>
                <c:pt idx="37430">
                  <c:v>-10.489999999999995</c:v>
                </c:pt>
                <c:pt idx="37431">
                  <c:v>-10.488</c:v>
                </c:pt>
                <c:pt idx="37432">
                  <c:v>-10.48599999999999</c:v>
                </c:pt>
                <c:pt idx="37433">
                  <c:v>-10.483999999999995</c:v>
                </c:pt>
                <c:pt idx="37434">
                  <c:v>-10.481999999999999</c:v>
                </c:pt>
                <c:pt idx="37435">
                  <c:v>-10.47999999999999</c:v>
                </c:pt>
                <c:pt idx="37436">
                  <c:v>-10.477999999999994</c:v>
                </c:pt>
                <c:pt idx="37437">
                  <c:v>-10.475999999999999</c:v>
                </c:pt>
                <c:pt idx="37438">
                  <c:v>-10.47399999999999</c:v>
                </c:pt>
                <c:pt idx="37439">
                  <c:v>-10.471999999999994</c:v>
                </c:pt>
                <c:pt idx="37440">
                  <c:v>-10.469999999999999</c:v>
                </c:pt>
                <c:pt idx="37441">
                  <c:v>-10.467999999999989</c:v>
                </c:pt>
                <c:pt idx="37442">
                  <c:v>-10.465999999999994</c:v>
                </c:pt>
                <c:pt idx="37443">
                  <c:v>-10.463999999999999</c:v>
                </c:pt>
                <c:pt idx="37444">
                  <c:v>-10.461999999999989</c:v>
                </c:pt>
                <c:pt idx="37445">
                  <c:v>-10.459999999999994</c:v>
                </c:pt>
                <c:pt idx="37446">
                  <c:v>-10.457999999999998</c:v>
                </c:pt>
                <c:pt idx="37447">
                  <c:v>-10.455999999999989</c:v>
                </c:pt>
                <c:pt idx="37448">
                  <c:v>-10.453999999999994</c:v>
                </c:pt>
                <c:pt idx="37449">
                  <c:v>-10.451999999999998</c:v>
                </c:pt>
                <c:pt idx="37450">
                  <c:v>-10.449999999999989</c:v>
                </c:pt>
                <c:pt idx="37451">
                  <c:v>-10.447999999999993</c:v>
                </c:pt>
                <c:pt idx="37452">
                  <c:v>-10.445999999999998</c:v>
                </c:pt>
                <c:pt idx="37453">
                  <c:v>-10.443999999999988</c:v>
                </c:pt>
                <c:pt idx="37454">
                  <c:v>-10.441999999999993</c:v>
                </c:pt>
                <c:pt idx="37455">
                  <c:v>-10.439999999999998</c:v>
                </c:pt>
                <c:pt idx="37456">
                  <c:v>-10.437999999999988</c:v>
                </c:pt>
                <c:pt idx="37457">
                  <c:v>-10.435999999999993</c:v>
                </c:pt>
                <c:pt idx="37458">
                  <c:v>-10.433999999999997</c:v>
                </c:pt>
                <c:pt idx="37459">
                  <c:v>-10.431999999999988</c:v>
                </c:pt>
                <c:pt idx="37460">
                  <c:v>-10.429999999999993</c:v>
                </c:pt>
                <c:pt idx="37461">
                  <c:v>-10.427999999999997</c:v>
                </c:pt>
                <c:pt idx="37462">
                  <c:v>-10.425999999999988</c:v>
                </c:pt>
                <c:pt idx="37463">
                  <c:v>-10.423999999999992</c:v>
                </c:pt>
                <c:pt idx="37464">
                  <c:v>-10.421999999999997</c:v>
                </c:pt>
                <c:pt idx="37465">
                  <c:v>-10.419999999999987</c:v>
                </c:pt>
                <c:pt idx="37466">
                  <c:v>-10.417999999999992</c:v>
                </c:pt>
                <c:pt idx="37467">
                  <c:v>-10.415999999999997</c:v>
                </c:pt>
                <c:pt idx="37468">
                  <c:v>-10.413999999999987</c:v>
                </c:pt>
                <c:pt idx="37469">
                  <c:v>-10.411999999999992</c:v>
                </c:pt>
                <c:pt idx="37470">
                  <c:v>-10.409999999999997</c:v>
                </c:pt>
                <c:pt idx="37471">
                  <c:v>-10.408000000000001</c:v>
                </c:pt>
                <c:pt idx="37472">
                  <c:v>-10.405999999999992</c:v>
                </c:pt>
                <c:pt idx="37473">
                  <c:v>-10.403999999999996</c:v>
                </c:pt>
                <c:pt idx="37474">
                  <c:v>-10.402000000000001</c:v>
                </c:pt>
                <c:pt idx="37475">
                  <c:v>-10.399999999999991</c:v>
                </c:pt>
                <c:pt idx="37476">
                  <c:v>-10.397999999999996</c:v>
                </c:pt>
                <c:pt idx="37477">
                  <c:v>-10.396000000000001</c:v>
                </c:pt>
                <c:pt idx="37478">
                  <c:v>-10.393999999999991</c:v>
                </c:pt>
                <c:pt idx="37479">
                  <c:v>-10.391999999999996</c:v>
                </c:pt>
                <c:pt idx="37480">
                  <c:v>-10.39</c:v>
                </c:pt>
                <c:pt idx="37481">
                  <c:v>-10.387999999999991</c:v>
                </c:pt>
                <c:pt idx="37482">
                  <c:v>-10.385999999999996</c:v>
                </c:pt>
                <c:pt idx="37483">
                  <c:v>-10.384</c:v>
                </c:pt>
                <c:pt idx="37484">
                  <c:v>-10.381999999999991</c:v>
                </c:pt>
                <c:pt idx="37485">
                  <c:v>-10.379999999999995</c:v>
                </c:pt>
                <c:pt idx="37486">
                  <c:v>-10.378</c:v>
                </c:pt>
                <c:pt idx="37487">
                  <c:v>-10.375999999999991</c:v>
                </c:pt>
                <c:pt idx="37488">
                  <c:v>-10.373999999999995</c:v>
                </c:pt>
                <c:pt idx="37489">
                  <c:v>-10.372</c:v>
                </c:pt>
                <c:pt idx="37490">
                  <c:v>-10.36999999999999</c:v>
                </c:pt>
                <c:pt idx="37491">
                  <c:v>-10.367999999999995</c:v>
                </c:pt>
                <c:pt idx="37492">
                  <c:v>-10.366</c:v>
                </c:pt>
                <c:pt idx="37493">
                  <c:v>-10.36399999999999</c:v>
                </c:pt>
                <c:pt idx="37494">
                  <c:v>-10.361999999999995</c:v>
                </c:pt>
                <c:pt idx="37495">
                  <c:v>-10.36</c:v>
                </c:pt>
                <c:pt idx="37496">
                  <c:v>-10.35799999999999</c:v>
                </c:pt>
                <c:pt idx="37497">
                  <c:v>-10.355999999999995</c:v>
                </c:pt>
                <c:pt idx="37498">
                  <c:v>-10.353999999999999</c:v>
                </c:pt>
                <c:pt idx="37499">
                  <c:v>-10.35199999999999</c:v>
                </c:pt>
                <c:pt idx="37500">
                  <c:v>-10.349999999999994</c:v>
                </c:pt>
                <c:pt idx="37501">
                  <c:v>-10.347999999999999</c:v>
                </c:pt>
                <c:pt idx="37502">
                  <c:v>-10.345999999999989</c:v>
                </c:pt>
                <c:pt idx="37503">
                  <c:v>-10.343999999999994</c:v>
                </c:pt>
                <c:pt idx="37504">
                  <c:v>-10.341999999999999</c:v>
                </c:pt>
                <c:pt idx="37505">
                  <c:v>-10.339999999999989</c:v>
                </c:pt>
                <c:pt idx="37506">
                  <c:v>-10.337999999999994</c:v>
                </c:pt>
                <c:pt idx="37507">
                  <c:v>-10.335999999999999</c:v>
                </c:pt>
                <c:pt idx="37508">
                  <c:v>-10.333999999999989</c:v>
                </c:pt>
                <c:pt idx="37509">
                  <c:v>-10.331999999999994</c:v>
                </c:pt>
                <c:pt idx="37510">
                  <c:v>-10.329999999999998</c:v>
                </c:pt>
                <c:pt idx="37511">
                  <c:v>-10.327999999999989</c:v>
                </c:pt>
                <c:pt idx="37512">
                  <c:v>-10.325999999999993</c:v>
                </c:pt>
                <c:pt idx="37513">
                  <c:v>-10.323999999999998</c:v>
                </c:pt>
                <c:pt idx="37514">
                  <c:v>-10.321999999999989</c:v>
                </c:pt>
                <c:pt idx="37515">
                  <c:v>-10.319999999999993</c:v>
                </c:pt>
                <c:pt idx="37516">
                  <c:v>-10.317999999999998</c:v>
                </c:pt>
                <c:pt idx="37517">
                  <c:v>-10.315999999999988</c:v>
                </c:pt>
                <c:pt idx="37518">
                  <c:v>-10.313999999999993</c:v>
                </c:pt>
                <c:pt idx="37519">
                  <c:v>-10.311999999999998</c:v>
                </c:pt>
                <c:pt idx="37520">
                  <c:v>-10.309999999999988</c:v>
                </c:pt>
                <c:pt idx="37521">
                  <c:v>-10.307999999999993</c:v>
                </c:pt>
                <c:pt idx="37522">
                  <c:v>-10.305999999999997</c:v>
                </c:pt>
                <c:pt idx="37523">
                  <c:v>-10.303999999999988</c:v>
                </c:pt>
                <c:pt idx="37524">
                  <c:v>-10.301999999999992</c:v>
                </c:pt>
                <c:pt idx="37525">
                  <c:v>-10.299999999999997</c:v>
                </c:pt>
                <c:pt idx="37526">
                  <c:v>-10.297999999999988</c:v>
                </c:pt>
                <c:pt idx="37527">
                  <c:v>-10.295999999999992</c:v>
                </c:pt>
                <c:pt idx="37528">
                  <c:v>-10.293999999999997</c:v>
                </c:pt>
                <c:pt idx="37529">
                  <c:v>-10.291999999999987</c:v>
                </c:pt>
                <c:pt idx="37530">
                  <c:v>-10.289999999999992</c:v>
                </c:pt>
                <c:pt idx="37531">
                  <c:v>-10.287999999999997</c:v>
                </c:pt>
                <c:pt idx="37532">
                  <c:v>-10.286000000000001</c:v>
                </c:pt>
                <c:pt idx="37533">
                  <c:v>-10.283999999999992</c:v>
                </c:pt>
                <c:pt idx="37534">
                  <c:v>-10.281999999999996</c:v>
                </c:pt>
                <c:pt idx="37535">
                  <c:v>-10.280000000000001</c:v>
                </c:pt>
                <c:pt idx="37536">
                  <c:v>-10.277999999999992</c:v>
                </c:pt>
                <c:pt idx="37537">
                  <c:v>-10.275999999999996</c:v>
                </c:pt>
                <c:pt idx="37538">
                  <c:v>-10.274000000000001</c:v>
                </c:pt>
                <c:pt idx="37539">
                  <c:v>-10.271999999999991</c:v>
                </c:pt>
                <c:pt idx="37540">
                  <c:v>-10.269999999999996</c:v>
                </c:pt>
                <c:pt idx="37541">
                  <c:v>-10.268000000000001</c:v>
                </c:pt>
                <c:pt idx="37542">
                  <c:v>-10.265999999999991</c:v>
                </c:pt>
                <c:pt idx="37543">
                  <c:v>-10.263999999999996</c:v>
                </c:pt>
                <c:pt idx="37544">
                  <c:v>-10.262</c:v>
                </c:pt>
                <c:pt idx="37545">
                  <c:v>-10.259999999999991</c:v>
                </c:pt>
                <c:pt idx="37546">
                  <c:v>-10.257999999999996</c:v>
                </c:pt>
                <c:pt idx="37547">
                  <c:v>-10.256</c:v>
                </c:pt>
                <c:pt idx="37548">
                  <c:v>-10.253999999999991</c:v>
                </c:pt>
                <c:pt idx="37549">
                  <c:v>-10.251999999999995</c:v>
                </c:pt>
                <c:pt idx="37550">
                  <c:v>-10.25</c:v>
                </c:pt>
                <c:pt idx="37551">
                  <c:v>-10.24799999999999</c:v>
                </c:pt>
                <c:pt idx="37552">
                  <c:v>-10.245999999999995</c:v>
                </c:pt>
                <c:pt idx="37553">
                  <c:v>-10.244</c:v>
                </c:pt>
                <c:pt idx="37554">
                  <c:v>-10.24199999999999</c:v>
                </c:pt>
                <c:pt idx="37555">
                  <c:v>-10.239999999999995</c:v>
                </c:pt>
                <c:pt idx="37556">
                  <c:v>-10.238</c:v>
                </c:pt>
                <c:pt idx="37557">
                  <c:v>-10.23599999999999</c:v>
                </c:pt>
                <c:pt idx="37558">
                  <c:v>-10.233999999999995</c:v>
                </c:pt>
                <c:pt idx="37559">
                  <c:v>-10.231999999999999</c:v>
                </c:pt>
                <c:pt idx="37560">
                  <c:v>-10.22999999999999</c:v>
                </c:pt>
                <c:pt idx="37561">
                  <c:v>-10.227999999999994</c:v>
                </c:pt>
                <c:pt idx="37562">
                  <c:v>-10.225999999999999</c:v>
                </c:pt>
                <c:pt idx="37563">
                  <c:v>-10.22399999999999</c:v>
                </c:pt>
                <c:pt idx="37564">
                  <c:v>-10.221999999999994</c:v>
                </c:pt>
                <c:pt idx="37565">
                  <c:v>-10.219999999999999</c:v>
                </c:pt>
                <c:pt idx="37566">
                  <c:v>-10.217999999999989</c:v>
                </c:pt>
                <c:pt idx="37567">
                  <c:v>-10.215999999999994</c:v>
                </c:pt>
                <c:pt idx="37568">
                  <c:v>-10.213999999999999</c:v>
                </c:pt>
                <c:pt idx="37569">
                  <c:v>-10.211999999999989</c:v>
                </c:pt>
                <c:pt idx="37570">
                  <c:v>-10.209999999999994</c:v>
                </c:pt>
                <c:pt idx="37571">
                  <c:v>-10.207999999999998</c:v>
                </c:pt>
                <c:pt idx="37572">
                  <c:v>-10.205999999999989</c:v>
                </c:pt>
                <c:pt idx="37573">
                  <c:v>-10.203999999999994</c:v>
                </c:pt>
                <c:pt idx="37574">
                  <c:v>-10.201999999999998</c:v>
                </c:pt>
                <c:pt idx="37575">
                  <c:v>-10.199999999999989</c:v>
                </c:pt>
                <c:pt idx="37576">
                  <c:v>-10.197999999999993</c:v>
                </c:pt>
                <c:pt idx="37577">
                  <c:v>-10.195999999999998</c:v>
                </c:pt>
                <c:pt idx="37578">
                  <c:v>-10.193999999999988</c:v>
                </c:pt>
                <c:pt idx="37579">
                  <c:v>-10.191999999999993</c:v>
                </c:pt>
                <c:pt idx="37580">
                  <c:v>-10.189999999999998</c:v>
                </c:pt>
                <c:pt idx="37581">
                  <c:v>-10.187999999999988</c:v>
                </c:pt>
                <c:pt idx="37582">
                  <c:v>-10.185999999999993</c:v>
                </c:pt>
                <c:pt idx="37583">
                  <c:v>-10.183999999999997</c:v>
                </c:pt>
                <c:pt idx="37584">
                  <c:v>-10.181999999999988</c:v>
                </c:pt>
                <c:pt idx="37585">
                  <c:v>-10.179999999999993</c:v>
                </c:pt>
                <c:pt idx="37586">
                  <c:v>-10.177999999999997</c:v>
                </c:pt>
                <c:pt idx="37587">
                  <c:v>-10.175999999999988</c:v>
                </c:pt>
                <c:pt idx="37588">
                  <c:v>-10.173999999999992</c:v>
                </c:pt>
                <c:pt idx="37589">
                  <c:v>-10.171999999999997</c:v>
                </c:pt>
                <c:pt idx="37590">
                  <c:v>-10.169999999999987</c:v>
                </c:pt>
                <c:pt idx="37591">
                  <c:v>-10.167999999999992</c:v>
                </c:pt>
                <c:pt idx="37592">
                  <c:v>-10.165999999999997</c:v>
                </c:pt>
                <c:pt idx="37593">
                  <c:v>-10.163999999999987</c:v>
                </c:pt>
                <c:pt idx="37594">
                  <c:v>-10.161999999999992</c:v>
                </c:pt>
                <c:pt idx="37595">
                  <c:v>-10.159999999999997</c:v>
                </c:pt>
                <c:pt idx="37596">
                  <c:v>-10.158000000000001</c:v>
                </c:pt>
                <c:pt idx="37597">
                  <c:v>-10.155999999999992</c:v>
                </c:pt>
                <c:pt idx="37598">
                  <c:v>-10.153999999999996</c:v>
                </c:pt>
                <c:pt idx="37599">
                  <c:v>-10.152000000000001</c:v>
                </c:pt>
                <c:pt idx="37600">
                  <c:v>-10.149999999999991</c:v>
                </c:pt>
                <c:pt idx="37601">
                  <c:v>-10.147999999999996</c:v>
                </c:pt>
                <c:pt idx="37602">
                  <c:v>-10.146000000000001</c:v>
                </c:pt>
                <c:pt idx="37603">
                  <c:v>-10.143999999999991</c:v>
                </c:pt>
                <c:pt idx="37604">
                  <c:v>-10.141999999999996</c:v>
                </c:pt>
                <c:pt idx="37605">
                  <c:v>-10.14</c:v>
                </c:pt>
                <c:pt idx="37606">
                  <c:v>-10.137999999999991</c:v>
                </c:pt>
                <c:pt idx="37607">
                  <c:v>-10.135999999999996</c:v>
                </c:pt>
                <c:pt idx="37608">
                  <c:v>-10.134</c:v>
                </c:pt>
                <c:pt idx="37609">
                  <c:v>-10.131999999999991</c:v>
                </c:pt>
                <c:pt idx="37610">
                  <c:v>-10.129999999999995</c:v>
                </c:pt>
                <c:pt idx="37611">
                  <c:v>-10.128</c:v>
                </c:pt>
                <c:pt idx="37612">
                  <c:v>-10.125999999999991</c:v>
                </c:pt>
                <c:pt idx="37613">
                  <c:v>-10.123999999999995</c:v>
                </c:pt>
                <c:pt idx="37614">
                  <c:v>-10.122</c:v>
                </c:pt>
                <c:pt idx="37615">
                  <c:v>-10.11999999999999</c:v>
                </c:pt>
                <c:pt idx="37616">
                  <c:v>-10.117999999999995</c:v>
                </c:pt>
                <c:pt idx="37617">
                  <c:v>-10.116</c:v>
                </c:pt>
                <c:pt idx="37618">
                  <c:v>-10.11399999999999</c:v>
                </c:pt>
                <c:pt idx="37619">
                  <c:v>-10.111999999999995</c:v>
                </c:pt>
                <c:pt idx="37620">
                  <c:v>-10.11</c:v>
                </c:pt>
                <c:pt idx="37621">
                  <c:v>-10.10799999999999</c:v>
                </c:pt>
                <c:pt idx="37622">
                  <c:v>-10.105999999999995</c:v>
                </c:pt>
                <c:pt idx="37623">
                  <c:v>-10.103999999999999</c:v>
                </c:pt>
                <c:pt idx="37624">
                  <c:v>-10.10199999999999</c:v>
                </c:pt>
                <c:pt idx="37625">
                  <c:v>-10.099999999999994</c:v>
                </c:pt>
                <c:pt idx="37626">
                  <c:v>-10.097999999999999</c:v>
                </c:pt>
                <c:pt idx="37627">
                  <c:v>-10.095999999999989</c:v>
                </c:pt>
                <c:pt idx="37628">
                  <c:v>-10.093999999999994</c:v>
                </c:pt>
                <c:pt idx="37629">
                  <c:v>-10.091999999999999</c:v>
                </c:pt>
                <c:pt idx="37630">
                  <c:v>-10.089999999999989</c:v>
                </c:pt>
                <c:pt idx="37631">
                  <c:v>-10.087999999999994</c:v>
                </c:pt>
                <c:pt idx="37632">
                  <c:v>-10.085999999999999</c:v>
                </c:pt>
                <c:pt idx="37633">
                  <c:v>-10.083999999999989</c:v>
                </c:pt>
                <c:pt idx="37634">
                  <c:v>-10.081999999999994</c:v>
                </c:pt>
                <c:pt idx="37635">
                  <c:v>-10.079999999999998</c:v>
                </c:pt>
                <c:pt idx="37636">
                  <c:v>-10.077999999999989</c:v>
                </c:pt>
                <c:pt idx="37637">
                  <c:v>-10.075999999999993</c:v>
                </c:pt>
                <c:pt idx="37638">
                  <c:v>-10.073999999999998</c:v>
                </c:pt>
                <c:pt idx="37639">
                  <c:v>-10.071999999999989</c:v>
                </c:pt>
                <c:pt idx="37640">
                  <c:v>-10.069999999999993</c:v>
                </c:pt>
                <c:pt idx="37641">
                  <c:v>-10.067999999999998</c:v>
                </c:pt>
                <c:pt idx="37642">
                  <c:v>-10.065999999999988</c:v>
                </c:pt>
                <c:pt idx="37643">
                  <c:v>-10.063999999999993</c:v>
                </c:pt>
                <c:pt idx="37644">
                  <c:v>-10.061999999999998</c:v>
                </c:pt>
                <c:pt idx="37645">
                  <c:v>-10.059999999999988</c:v>
                </c:pt>
                <c:pt idx="37646">
                  <c:v>-10.057999999999993</c:v>
                </c:pt>
                <c:pt idx="37647">
                  <c:v>-10.055999999999997</c:v>
                </c:pt>
                <c:pt idx="37648">
                  <c:v>-10.053999999999988</c:v>
                </c:pt>
                <c:pt idx="37649">
                  <c:v>-10.051999999999992</c:v>
                </c:pt>
                <c:pt idx="37650">
                  <c:v>-10.049999999999997</c:v>
                </c:pt>
                <c:pt idx="37651">
                  <c:v>-10.047999999999988</c:v>
                </c:pt>
                <c:pt idx="37652">
                  <c:v>-10.045999999999992</c:v>
                </c:pt>
                <c:pt idx="37653">
                  <c:v>-10.043999999999997</c:v>
                </c:pt>
                <c:pt idx="37654">
                  <c:v>-10.041999999999987</c:v>
                </c:pt>
                <c:pt idx="37655">
                  <c:v>-10.039999999999992</c:v>
                </c:pt>
                <c:pt idx="37656">
                  <c:v>-10.037999999999997</c:v>
                </c:pt>
                <c:pt idx="37657">
                  <c:v>-10.036000000000001</c:v>
                </c:pt>
                <c:pt idx="37658">
                  <c:v>-10.033999999999992</c:v>
                </c:pt>
                <c:pt idx="37659">
                  <c:v>-10.031999999999996</c:v>
                </c:pt>
                <c:pt idx="37660">
                  <c:v>-10.030000000000001</c:v>
                </c:pt>
                <c:pt idx="37661">
                  <c:v>-10.027999999999992</c:v>
                </c:pt>
                <c:pt idx="37662">
                  <c:v>-10.025999999999996</c:v>
                </c:pt>
                <c:pt idx="37663">
                  <c:v>-10.024000000000001</c:v>
                </c:pt>
                <c:pt idx="37664">
                  <c:v>-10.021999999999991</c:v>
                </c:pt>
                <c:pt idx="37665">
                  <c:v>-10.019999999999996</c:v>
                </c:pt>
                <c:pt idx="37666">
                  <c:v>-10.018000000000001</c:v>
                </c:pt>
                <c:pt idx="37667">
                  <c:v>-10.015999999999991</c:v>
                </c:pt>
                <c:pt idx="37668">
                  <c:v>-10.013999999999996</c:v>
                </c:pt>
                <c:pt idx="37669">
                  <c:v>-10.012</c:v>
                </c:pt>
                <c:pt idx="37670">
                  <c:v>-10.009999999999991</c:v>
                </c:pt>
                <c:pt idx="37671">
                  <c:v>-10.007999999999996</c:v>
                </c:pt>
                <c:pt idx="37672">
                  <c:v>-10.006</c:v>
                </c:pt>
                <c:pt idx="37673">
                  <c:v>-10.003999999999991</c:v>
                </c:pt>
                <c:pt idx="37674">
                  <c:v>-10.001999999999995</c:v>
                </c:pt>
                <c:pt idx="37675">
                  <c:v>-10</c:v>
                </c:pt>
                <c:pt idx="37676">
                  <c:v>-9.9979999999999905</c:v>
                </c:pt>
                <c:pt idx="37677">
                  <c:v>-9.9959999999999951</c:v>
                </c:pt>
                <c:pt idx="37678">
                  <c:v>-9.9939999999999998</c:v>
                </c:pt>
                <c:pt idx="37679">
                  <c:v>-9.9919999999999902</c:v>
                </c:pt>
                <c:pt idx="37680">
                  <c:v>-9.9899999999999949</c:v>
                </c:pt>
                <c:pt idx="37681">
                  <c:v>-9.9879999999999995</c:v>
                </c:pt>
                <c:pt idx="37682">
                  <c:v>-9.98599999999999</c:v>
                </c:pt>
                <c:pt idx="37683">
                  <c:v>-9.9839999999999947</c:v>
                </c:pt>
                <c:pt idx="37684">
                  <c:v>-9.9819999999999993</c:v>
                </c:pt>
                <c:pt idx="37685">
                  <c:v>-9.9799999999999898</c:v>
                </c:pt>
                <c:pt idx="37686">
                  <c:v>-9.9779999999999944</c:v>
                </c:pt>
                <c:pt idx="37687">
                  <c:v>-9.9759999999999991</c:v>
                </c:pt>
                <c:pt idx="37688">
                  <c:v>-9.9739999999999895</c:v>
                </c:pt>
                <c:pt idx="37689">
                  <c:v>-9.9719999999999942</c:v>
                </c:pt>
                <c:pt idx="37690">
                  <c:v>-9.9699999999999989</c:v>
                </c:pt>
                <c:pt idx="37691">
                  <c:v>-9.9679999999999893</c:v>
                </c:pt>
                <c:pt idx="37692">
                  <c:v>-9.965999999999994</c:v>
                </c:pt>
                <c:pt idx="37693">
                  <c:v>-9.9639999999999986</c:v>
                </c:pt>
                <c:pt idx="37694">
                  <c:v>-9.9619999999999891</c:v>
                </c:pt>
                <c:pt idx="37695">
                  <c:v>-9.9599999999999937</c:v>
                </c:pt>
                <c:pt idx="37696">
                  <c:v>-9.9579999999999984</c:v>
                </c:pt>
                <c:pt idx="37697">
                  <c:v>-9.9559999999999889</c:v>
                </c:pt>
                <c:pt idx="37698">
                  <c:v>-9.9539999999999935</c:v>
                </c:pt>
                <c:pt idx="37699">
                  <c:v>-9.9519999999999982</c:v>
                </c:pt>
                <c:pt idx="37700">
                  <c:v>-9.9499999999999886</c:v>
                </c:pt>
                <c:pt idx="37701">
                  <c:v>-9.9479999999999933</c:v>
                </c:pt>
                <c:pt idx="37702">
                  <c:v>-9.945999999999998</c:v>
                </c:pt>
                <c:pt idx="37703">
                  <c:v>-9.9439999999999884</c:v>
                </c:pt>
                <c:pt idx="37704">
                  <c:v>-9.9419999999999931</c:v>
                </c:pt>
                <c:pt idx="37705">
                  <c:v>-9.9399999999999977</c:v>
                </c:pt>
                <c:pt idx="37706">
                  <c:v>-9.9379999999999882</c:v>
                </c:pt>
                <c:pt idx="37707">
                  <c:v>-9.9359999999999928</c:v>
                </c:pt>
                <c:pt idx="37708">
                  <c:v>-9.9339999999999975</c:v>
                </c:pt>
                <c:pt idx="37709">
                  <c:v>-9.9319999999999879</c:v>
                </c:pt>
                <c:pt idx="37710">
                  <c:v>-9.9299999999999926</c:v>
                </c:pt>
                <c:pt idx="37711">
                  <c:v>-9.9279999999999973</c:v>
                </c:pt>
                <c:pt idx="37712">
                  <c:v>-9.9259999999999877</c:v>
                </c:pt>
                <c:pt idx="37713">
                  <c:v>-9.9239999999999924</c:v>
                </c:pt>
                <c:pt idx="37714">
                  <c:v>-9.921999999999997</c:v>
                </c:pt>
                <c:pt idx="37715">
                  <c:v>-9.9199999999999875</c:v>
                </c:pt>
                <c:pt idx="37716">
                  <c:v>-9.9179999999999922</c:v>
                </c:pt>
                <c:pt idx="37717">
                  <c:v>-9.9159999999999968</c:v>
                </c:pt>
                <c:pt idx="37718">
                  <c:v>-9.9139999999999873</c:v>
                </c:pt>
                <c:pt idx="37719">
                  <c:v>-9.9119999999999919</c:v>
                </c:pt>
                <c:pt idx="37720">
                  <c:v>-9.9099999999999966</c:v>
                </c:pt>
                <c:pt idx="37721">
                  <c:v>-9.9080000000000013</c:v>
                </c:pt>
                <c:pt idx="37722">
                  <c:v>-9.9059999999999917</c:v>
                </c:pt>
                <c:pt idx="37723">
                  <c:v>-9.9039999999999964</c:v>
                </c:pt>
                <c:pt idx="37724">
                  <c:v>-9.902000000000001</c:v>
                </c:pt>
                <c:pt idx="37725">
                  <c:v>-9.8999999999999915</c:v>
                </c:pt>
                <c:pt idx="37726">
                  <c:v>-9.8979999999999961</c:v>
                </c:pt>
                <c:pt idx="37727">
                  <c:v>-9.8960000000000008</c:v>
                </c:pt>
                <c:pt idx="37728">
                  <c:v>-9.8939999999999912</c:v>
                </c:pt>
                <c:pt idx="37729">
                  <c:v>-9.8919999999999959</c:v>
                </c:pt>
                <c:pt idx="37730">
                  <c:v>-9.89</c:v>
                </c:pt>
                <c:pt idx="37731">
                  <c:v>-9.887999999999991</c:v>
                </c:pt>
                <c:pt idx="37732">
                  <c:v>-9.8859999999999957</c:v>
                </c:pt>
                <c:pt idx="37733">
                  <c:v>-9.8840000000000003</c:v>
                </c:pt>
                <c:pt idx="37734">
                  <c:v>-9.8819999999999908</c:v>
                </c:pt>
                <c:pt idx="37735">
                  <c:v>-9.8799999999999955</c:v>
                </c:pt>
                <c:pt idx="37736">
                  <c:v>-9.8780000000000001</c:v>
                </c:pt>
                <c:pt idx="37737">
                  <c:v>-9.8759999999999906</c:v>
                </c:pt>
                <c:pt idx="37738">
                  <c:v>-9.8739999999999952</c:v>
                </c:pt>
                <c:pt idx="37739">
                  <c:v>-9.8719999999999999</c:v>
                </c:pt>
                <c:pt idx="37740">
                  <c:v>-9.8699999999999903</c:v>
                </c:pt>
                <c:pt idx="37741">
                  <c:v>-9.867999999999995</c:v>
                </c:pt>
                <c:pt idx="37742">
                  <c:v>-9.8659999999999997</c:v>
                </c:pt>
                <c:pt idx="37743">
                  <c:v>-9.8639999999999901</c:v>
                </c:pt>
                <c:pt idx="37744">
                  <c:v>-9.8619999999999948</c:v>
                </c:pt>
                <c:pt idx="37745">
                  <c:v>-9.86</c:v>
                </c:pt>
                <c:pt idx="37746">
                  <c:v>-9.8579999999999899</c:v>
                </c:pt>
                <c:pt idx="37747">
                  <c:v>-9.8559999999999945</c:v>
                </c:pt>
                <c:pt idx="37748">
                  <c:v>-9.8539999999999992</c:v>
                </c:pt>
                <c:pt idx="37749">
                  <c:v>-9.8519999999999897</c:v>
                </c:pt>
                <c:pt idx="37750">
                  <c:v>-9.8499999999999943</c:v>
                </c:pt>
                <c:pt idx="37751">
                  <c:v>-9.847999999999999</c:v>
                </c:pt>
                <c:pt idx="37752">
                  <c:v>-9.8459999999999894</c:v>
                </c:pt>
                <c:pt idx="37753">
                  <c:v>-9.8439999999999941</c:v>
                </c:pt>
                <c:pt idx="37754">
                  <c:v>-9.8419999999999987</c:v>
                </c:pt>
                <c:pt idx="37755">
                  <c:v>-9.8399999999999892</c:v>
                </c:pt>
                <c:pt idx="37756">
                  <c:v>-9.8379999999999939</c:v>
                </c:pt>
                <c:pt idx="37757">
                  <c:v>-9.8359999999999985</c:v>
                </c:pt>
                <c:pt idx="37758">
                  <c:v>-9.833999999999989</c:v>
                </c:pt>
                <c:pt idx="37759">
                  <c:v>-9.8319999999999936</c:v>
                </c:pt>
                <c:pt idx="37760">
                  <c:v>-9.8299999999999983</c:v>
                </c:pt>
                <c:pt idx="37761">
                  <c:v>-9.8279999999999887</c:v>
                </c:pt>
                <c:pt idx="37762">
                  <c:v>-9.8259999999999934</c:v>
                </c:pt>
                <c:pt idx="37763">
                  <c:v>-9.8239999999999981</c:v>
                </c:pt>
                <c:pt idx="37764">
                  <c:v>-9.8219999999999885</c:v>
                </c:pt>
                <c:pt idx="37765">
                  <c:v>-9.8199999999999932</c:v>
                </c:pt>
                <c:pt idx="37766">
                  <c:v>-9.8179999999999978</c:v>
                </c:pt>
                <c:pt idx="37767">
                  <c:v>-9.8159999999999883</c:v>
                </c:pt>
                <c:pt idx="37768">
                  <c:v>-9.813999999999993</c:v>
                </c:pt>
                <c:pt idx="37769">
                  <c:v>-9.8119999999999976</c:v>
                </c:pt>
                <c:pt idx="37770">
                  <c:v>-9.8099999999999881</c:v>
                </c:pt>
                <c:pt idx="37771">
                  <c:v>-9.8079999999999927</c:v>
                </c:pt>
                <c:pt idx="37772">
                  <c:v>-9.8059999999999974</c:v>
                </c:pt>
                <c:pt idx="37773">
                  <c:v>-9.8039999999999878</c:v>
                </c:pt>
                <c:pt idx="37774">
                  <c:v>-9.8019999999999925</c:v>
                </c:pt>
                <c:pt idx="37775">
                  <c:v>-9.7999999999999972</c:v>
                </c:pt>
                <c:pt idx="37776">
                  <c:v>-9.7979999999999876</c:v>
                </c:pt>
                <c:pt idx="37777">
                  <c:v>-9.7959999999999923</c:v>
                </c:pt>
                <c:pt idx="37778">
                  <c:v>-9.7939999999999969</c:v>
                </c:pt>
                <c:pt idx="37779">
                  <c:v>-9.7919999999999874</c:v>
                </c:pt>
                <c:pt idx="37780">
                  <c:v>-9.789999999999992</c:v>
                </c:pt>
                <c:pt idx="37781">
                  <c:v>-9.7879999999999967</c:v>
                </c:pt>
                <c:pt idx="37782">
                  <c:v>-9.7860000000000014</c:v>
                </c:pt>
                <c:pt idx="37783">
                  <c:v>-9.7839999999999918</c:v>
                </c:pt>
                <c:pt idx="37784">
                  <c:v>-9.7819999999999965</c:v>
                </c:pt>
                <c:pt idx="37785">
                  <c:v>-9.7800000000000011</c:v>
                </c:pt>
                <c:pt idx="37786">
                  <c:v>-9.7779999999999916</c:v>
                </c:pt>
                <c:pt idx="37787">
                  <c:v>-9.7759999999999962</c:v>
                </c:pt>
                <c:pt idx="37788">
                  <c:v>-9.7740000000000009</c:v>
                </c:pt>
                <c:pt idx="37789">
                  <c:v>-9.7719999999999914</c:v>
                </c:pt>
                <c:pt idx="37790">
                  <c:v>-9.769999999999996</c:v>
                </c:pt>
                <c:pt idx="37791">
                  <c:v>-9.7680000000000007</c:v>
                </c:pt>
                <c:pt idx="37792">
                  <c:v>-9.7659999999999911</c:v>
                </c:pt>
                <c:pt idx="37793">
                  <c:v>-9.7639999999999958</c:v>
                </c:pt>
                <c:pt idx="37794">
                  <c:v>-9.7620000000000005</c:v>
                </c:pt>
                <c:pt idx="37795">
                  <c:v>-9.7599999999999909</c:v>
                </c:pt>
                <c:pt idx="37796">
                  <c:v>-9.7579999999999956</c:v>
                </c:pt>
                <c:pt idx="37797">
                  <c:v>-9.7560000000000002</c:v>
                </c:pt>
                <c:pt idx="37798">
                  <c:v>-9.7539999999999907</c:v>
                </c:pt>
                <c:pt idx="37799">
                  <c:v>-9.7519999999999953</c:v>
                </c:pt>
                <c:pt idx="37800">
                  <c:v>-9.75</c:v>
                </c:pt>
                <c:pt idx="37801">
                  <c:v>-9.7479999999999905</c:v>
                </c:pt>
                <c:pt idx="37802">
                  <c:v>-9.7459999999999951</c:v>
                </c:pt>
                <c:pt idx="37803">
                  <c:v>-9.7439999999999998</c:v>
                </c:pt>
                <c:pt idx="37804">
                  <c:v>-9.7419999999999902</c:v>
                </c:pt>
                <c:pt idx="37805">
                  <c:v>-9.7399999999999949</c:v>
                </c:pt>
                <c:pt idx="37806">
                  <c:v>-9.7379999999999995</c:v>
                </c:pt>
                <c:pt idx="37807">
                  <c:v>-9.73599999999999</c:v>
                </c:pt>
                <c:pt idx="37808">
                  <c:v>-9.7339999999999947</c:v>
                </c:pt>
                <c:pt idx="37809">
                  <c:v>-9.7319999999999993</c:v>
                </c:pt>
                <c:pt idx="37810">
                  <c:v>-9.7299999999999898</c:v>
                </c:pt>
                <c:pt idx="37811">
                  <c:v>-9.7279999999999944</c:v>
                </c:pt>
                <c:pt idx="37812">
                  <c:v>-9.7259999999999991</c:v>
                </c:pt>
                <c:pt idx="37813">
                  <c:v>-9.7239999999999895</c:v>
                </c:pt>
                <c:pt idx="37814">
                  <c:v>-9.7219999999999942</c:v>
                </c:pt>
                <c:pt idx="37815">
                  <c:v>-9.7199999999999989</c:v>
                </c:pt>
                <c:pt idx="37816">
                  <c:v>-9.7179999999999893</c:v>
                </c:pt>
                <c:pt idx="37817">
                  <c:v>-9.715999999999994</c:v>
                </c:pt>
                <c:pt idx="37818">
                  <c:v>-9.7139999999999986</c:v>
                </c:pt>
                <c:pt idx="37819">
                  <c:v>-9.7119999999999891</c:v>
                </c:pt>
                <c:pt idx="37820">
                  <c:v>-9.7099999999999937</c:v>
                </c:pt>
                <c:pt idx="37821">
                  <c:v>-9.7079999999999984</c:v>
                </c:pt>
                <c:pt idx="37822">
                  <c:v>-9.7059999999999889</c:v>
                </c:pt>
                <c:pt idx="37823">
                  <c:v>-9.7039999999999935</c:v>
                </c:pt>
                <c:pt idx="37824">
                  <c:v>-9.7019999999999982</c:v>
                </c:pt>
                <c:pt idx="37825">
                  <c:v>-9.6999999999999886</c:v>
                </c:pt>
                <c:pt idx="37826">
                  <c:v>-9.6979999999999933</c:v>
                </c:pt>
                <c:pt idx="37827">
                  <c:v>-9.695999999999998</c:v>
                </c:pt>
                <c:pt idx="37828">
                  <c:v>-9.6939999999999884</c:v>
                </c:pt>
                <c:pt idx="37829">
                  <c:v>-9.6919999999999931</c:v>
                </c:pt>
                <c:pt idx="37830">
                  <c:v>-9.6899999999999977</c:v>
                </c:pt>
                <c:pt idx="37831">
                  <c:v>-9.6879999999999882</c:v>
                </c:pt>
                <c:pt idx="37832">
                  <c:v>-9.6859999999999928</c:v>
                </c:pt>
                <c:pt idx="37833">
                  <c:v>-9.6839999999999975</c:v>
                </c:pt>
                <c:pt idx="37834">
                  <c:v>-9.6819999999999879</c:v>
                </c:pt>
                <c:pt idx="37835">
                  <c:v>-9.6799999999999926</c:v>
                </c:pt>
                <c:pt idx="37836">
                  <c:v>-9.6779999999999973</c:v>
                </c:pt>
                <c:pt idx="37837">
                  <c:v>-9.6759999999999877</c:v>
                </c:pt>
                <c:pt idx="37838">
                  <c:v>-9.6739999999999924</c:v>
                </c:pt>
                <c:pt idx="37839">
                  <c:v>-9.671999999999997</c:v>
                </c:pt>
                <c:pt idx="37840">
                  <c:v>-9.6699999999999875</c:v>
                </c:pt>
                <c:pt idx="37841">
                  <c:v>-9.6679999999999922</c:v>
                </c:pt>
                <c:pt idx="37842">
                  <c:v>-9.6659999999999968</c:v>
                </c:pt>
                <c:pt idx="37843">
                  <c:v>-9.6639999999999873</c:v>
                </c:pt>
                <c:pt idx="37844">
                  <c:v>-9.6619999999999919</c:v>
                </c:pt>
                <c:pt idx="37845">
                  <c:v>-9.6599999999999966</c:v>
                </c:pt>
                <c:pt idx="37846">
                  <c:v>-9.6580000000000013</c:v>
                </c:pt>
                <c:pt idx="37847">
                  <c:v>-9.6559999999999917</c:v>
                </c:pt>
                <c:pt idx="37848">
                  <c:v>-9.6539999999999964</c:v>
                </c:pt>
                <c:pt idx="37849">
                  <c:v>-9.652000000000001</c:v>
                </c:pt>
                <c:pt idx="37850">
                  <c:v>-9.6499999999999915</c:v>
                </c:pt>
                <c:pt idx="37851">
                  <c:v>-9.6479999999999961</c:v>
                </c:pt>
                <c:pt idx="37852">
                  <c:v>-9.6460000000000008</c:v>
                </c:pt>
                <c:pt idx="37853">
                  <c:v>-9.6439999999999912</c:v>
                </c:pt>
                <c:pt idx="37854">
                  <c:v>-9.6419999999999959</c:v>
                </c:pt>
                <c:pt idx="37855">
                  <c:v>-9.64</c:v>
                </c:pt>
                <c:pt idx="37856">
                  <c:v>-9.637999999999991</c:v>
                </c:pt>
                <c:pt idx="37857">
                  <c:v>-9.6359999999999957</c:v>
                </c:pt>
                <c:pt idx="37858">
                  <c:v>-9.6340000000000003</c:v>
                </c:pt>
                <c:pt idx="37859">
                  <c:v>-9.6319999999999908</c:v>
                </c:pt>
                <c:pt idx="37860">
                  <c:v>-9.6299999999999955</c:v>
                </c:pt>
                <c:pt idx="37861">
                  <c:v>-9.6280000000000001</c:v>
                </c:pt>
                <c:pt idx="37862">
                  <c:v>-9.6259999999999906</c:v>
                </c:pt>
                <c:pt idx="37863">
                  <c:v>-9.6239999999999952</c:v>
                </c:pt>
                <c:pt idx="37864">
                  <c:v>-9.6219999999999999</c:v>
                </c:pt>
                <c:pt idx="37865">
                  <c:v>-9.6199999999999903</c:v>
                </c:pt>
                <c:pt idx="37866">
                  <c:v>-9.617999999999995</c:v>
                </c:pt>
                <c:pt idx="37867">
                  <c:v>-9.6159999999999997</c:v>
                </c:pt>
                <c:pt idx="37868">
                  <c:v>-9.6139999999999901</c:v>
                </c:pt>
                <c:pt idx="37869">
                  <c:v>-9.6119999999999948</c:v>
                </c:pt>
                <c:pt idx="37870">
                  <c:v>-9.61</c:v>
                </c:pt>
                <c:pt idx="37871">
                  <c:v>-9.6079999999999899</c:v>
                </c:pt>
                <c:pt idx="37872">
                  <c:v>-9.6059999999999945</c:v>
                </c:pt>
                <c:pt idx="37873">
                  <c:v>-9.6039999999999992</c:v>
                </c:pt>
                <c:pt idx="37874">
                  <c:v>-9.6019999999999897</c:v>
                </c:pt>
                <c:pt idx="37875">
                  <c:v>-9.5999999999999943</c:v>
                </c:pt>
                <c:pt idx="37876">
                  <c:v>-9.597999999999999</c:v>
                </c:pt>
                <c:pt idx="37877">
                  <c:v>-9.5959999999999894</c:v>
                </c:pt>
                <c:pt idx="37878">
                  <c:v>-9.5939999999999941</c:v>
                </c:pt>
                <c:pt idx="37879">
                  <c:v>-9.5919999999999987</c:v>
                </c:pt>
                <c:pt idx="37880">
                  <c:v>-9.5899999999999892</c:v>
                </c:pt>
                <c:pt idx="37881">
                  <c:v>-9.5879999999999939</c:v>
                </c:pt>
                <c:pt idx="37882">
                  <c:v>-9.5859999999999985</c:v>
                </c:pt>
                <c:pt idx="37883">
                  <c:v>-9.583999999999989</c:v>
                </c:pt>
                <c:pt idx="37884">
                  <c:v>-9.5819999999999936</c:v>
                </c:pt>
                <c:pt idx="37885">
                  <c:v>-9.5799999999999983</c:v>
                </c:pt>
                <c:pt idx="37886">
                  <c:v>-9.5779999999999887</c:v>
                </c:pt>
                <c:pt idx="37887">
                  <c:v>-9.5759999999999934</c:v>
                </c:pt>
                <c:pt idx="37888">
                  <c:v>-9.5739999999999981</c:v>
                </c:pt>
                <c:pt idx="37889">
                  <c:v>-9.5719999999999885</c:v>
                </c:pt>
                <c:pt idx="37890">
                  <c:v>-9.5699999999999932</c:v>
                </c:pt>
                <c:pt idx="37891">
                  <c:v>-9.5679999999999978</c:v>
                </c:pt>
                <c:pt idx="37892">
                  <c:v>-9.5659999999999883</c:v>
                </c:pt>
                <c:pt idx="37893">
                  <c:v>-9.563999999999993</c:v>
                </c:pt>
                <c:pt idx="37894">
                  <c:v>-9.5619999999999976</c:v>
                </c:pt>
                <c:pt idx="37895">
                  <c:v>-9.5599999999999881</c:v>
                </c:pt>
                <c:pt idx="37896">
                  <c:v>-9.5579999999999927</c:v>
                </c:pt>
                <c:pt idx="37897">
                  <c:v>-9.5559999999999974</c:v>
                </c:pt>
                <c:pt idx="37898">
                  <c:v>-9.5539999999999878</c:v>
                </c:pt>
                <c:pt idx="37899">
                  <c:v>-9.5519999999999925</c:v>
                </c:pt>
                <c:pt idx="37900">
                  <c:v>-9.5499999999999972</c:v>
                </c:pt>
                <c:pt idx="37901">
                  <c:v>-9.5479999999999876</c:v>
                </c:pt>
                <c:pt idx="37902">
                  <c:v>-9.5459999999999923</c:v>
                </c:pt>
                <c:pt idx="37903">
                  <c:v>-9.5439999999999969</c:v>
                </c:pt>
                <c:pt idx="37904">
                  <c:v>-9.5419999999999874</c:v>
                </c:pt>
                <c:pt idx="37905">
                  <c:v>-9.539999999999992</c:v>
                </c:pt>
                <c:pt idx="37906">
                  <c:v>-9.5379999999999967</c:v>
                </c:pt>
                <c:pt idx="37907">
                  <c:v>-9.5360000000000014</c:v>
                </c:pt>
                <c:pt idx="37908">
                  <c:v>-9.5339999999999918</c:v>
                </c:pt>
                <c:pt idx="37909">
                  <c:v>-9.5319999999999965</c:v>
                </c:pt>
                <c:pt idx="37910">
                  <c:v>-9.5300000000000011</c:v>
                </c:pt>
                <c:pt idx="37911">
                  <c:v>-9.5279999999999916</c:v>
                </c:pt>
                <c:pt idx="37912">
                  <c:v>-9.5259999999999962</c:v>
                </c:pt>
                <c:pt idx="37913">
                  <c:v>-9.5240000000000009</c:v>
                </c:pt>
                <c:pt idx="37914">
                  <c:v>-9.5219999999999914</c:v>
                </c:pt>
                <c:pt idx="37915">
                  <c:v>-9.519999999999996</c:v>
                </c:pt>
                <c:pt idx="37916">
                  <c:v>-9.5180000000000007</c:v>
                </c:pt>
                <c:pt idx="37917">
                  <c:v>-9.5159999999999911</c:v>
                </c:pt>
                <c:pt idx="37918">
                  <c:v>-9.5139999999999958</c:v>
                </c:pt>
                <c:pt idx="37919">
                  <c:v>-9.5120000000000005</c:v>
                </c:pt>
                <c:pt idx="37920">
                  <c:v>-9.5099999999999909</c:v>
                </c:pt>
                <c:pt idx="37921">
                  <c:v>-9.5079999999999956</c:v>
                </c:pt>
                <c:pt idx="37922">
                  <c:v>-9.5060000000000002</c:v>
                </c:pt>
                <c:pt idx="37923">
                  <c:v>-9.5039999999999907</c:v>
                </c:pt>
                <c:pt idx="37924">
                  <c:v>-9.5019999999999953</c:v>
                </c:pt>
                <c:pt idx="37925">
                  <c:v>-9.5</c:v>
                </c:pt>
                <c:pt idx="37926">
                  <c:v>-9.4979999999999905</c:v>
                </c:pt>
                <c:pt idx="37927">
                  <c:v>-9.4959999999999951</c:v>
                </c:pt>
                <c:pt idx="37928">
                  <c:v>-9.4939999999999998</c:v>
                </c:pt>
                <c:pt idx="37929">
                  <c:v>-9.4919999999999902</c:v>
                </c:pt>
                <c:pt idx="37930">
                  <c:v>-9.4899999999999949</c:v>
                </c:pt>
                <c:pt idx="37931">
                  <c:v>-9.4879999999999995</c:v>
                </c:pt>
                <c:pt idx="37932">
                  <c:v>-9.48599999999999</c:v>
                </c:pt>
                <c:pt idx="37933">
                  <c:v>-9.4839999999999947</c:v>
                </c:pt>
                <c:pt idx="37934">
                  <c:v>-9.4819999999999993</c:v>
                </c:pt>
                <c:pt idx="37935">
                  <c:v>-9.4799999999999898</c:v>
                </c:pt>
                <c:pt idx="37936">
                  <c:v>-9.4779999999999944</c:v>
                </c:pt>
                <c:pt idx="37937">
                  <c:v>-9.4759999999999991</c:v>
                </c:pt>
                <c:pt idx="37938">
                  <c:v>-9.4739999999999895</c:v>
                </c:pt>
                <c:pt idx="37939">
                  <c:v>-9.4719999999999942</c:v>
                </c:pt>
                <c:pt idx="37940">
                  <c:v>-9.4699999999999989</c:v>
                </c:pt>
                <c:pt idx="37941">
                  <c:v>-9.4679999999999893</c:v>
                </c:pt>
                <c:pt idx="37942">
                  <c:v>-9.465999999999994</c:v>
                </c:pt>
                <c:pt idx="37943">
                  <c:v>-9.4639999999999986</c:v>
                </c:pt>
                <c:pt idx="37944">
                  <c:v>-9.4619999999999891</c:v>
                </c:pt>
                <c:pt idx="37945">
                  <c:v>-9.4599999999999937</c:v>
                </c:pt>
                <c:pt idx="37946">
                  <c:v>-9.4579999999999984</c:v>
                </c:pt>
                <c:pt idx="37947">
                  <c:v>-9.4559999999999889</c:v>
                </c:pt>
                <c:pt idx="37948">
                  <c:v>-9.4539999999999935</c:v>
                </c:pt>
                <c:pt idx="37949">
                  <c:v>-9.4519999999999982</c:v>
                </c:pt>
                <c:pt idx="37950">
                  <c:v>-9.4499999999999886</c:v>
                </c:pt>
                <c:pt idx="37951">
                  <c:v>-9.4479999999999933</c:v>
                </c:pt>
                <c:pt idx="37952">
                  <c:v>-9.445999999999998</c:v>
                </c:pt>
                <c:pt idx="37953">
                  <c:v>-9.4439999999999884</c:v>
                </c:pt>
                <c:pt idx="37954">
                  <c:v>-9.4419999999999931</c:v>
                </c:pt>
                <c:pt idx="37955">
                  <c:v>-9.4399999999999977</c:v>
                </c:pt>
                <c:pt idx="37956">
                  <c:v>-9.4379999999999882</c:v>
                </c:pt>
                <c:pt idx="37957">
                  <c:v>-9.4359999999999928</c:v>
                </c:pt>
                <c:pt idx="37958">
                  <c:v>-9.4339999999999975</c:v>
                </c:pt>
                <c:pt idx="37959">
                  <c:v>-9.4319999999999879</c:v>
                </c:pt>
                <c:pt idx="37960">
                  <c:v>-9.4299999999999926</c:v>
                </c:pt>
                <c:pt idx="37961">
                  <c:v>-9.4279999999999973</c:v>
                </c:pt>
                <c:pt idx="37962">
                  <c:v>-9.4259999999999877</c:v>
                </c:pt>
                <c:pt idx="37963">
                  <c:v>-9.4239999999999924</c:v>
                </c:pt>
                <c:pt idx="37964">
                  <c:v>-9.421999999999997</c:v>
                </c:pt>
                <c:pt idx="37965">
                  <c:v>-9.4199999999999875</c:v>
                </c:pt>
                <c:pt idx="37966">
                  <c:v>-9.4179999999999922</c:v>
                </c:pt>
                <c:pt idx="37967">
                  <c:v>-9.4159999999999968</c:v>
                </c:pt>
                <c:pt idx="37968">
                  <c:v>-9.4139999999999873</c:v>
                </c:pt>
                <c:pt idx="37969">
                  <c:v>-9.4119999999999919</c:v>
                </c:pt>
                <c:pt idx="37970">
                  <c:v>-9.4099999999999966</c:v>
                </c:pt>
                <c:pt idx="37971">
                  <c:v>-9.4080000000000013</c:v>
                </c:pt>
                <c:pt idx="37972">
                  <c:v>-9.4059999999999917</c:v>
                </c:pt>
                <c:pt idx="37973">
                  <c:v>-9.4039999999999964</c:v>
                </c:pt>
                <c:pt idx="37974">
                  <c:v>-9.402000000000001</c:v>
                </c:pt>
                <c:pt idx="37975">
                  <c:v>-9.3999999999999915</c:v>
                </c:pt>
                <c:pt idx="37976">
                  <c:v>-9.3979999999999961</c:v>
                </c:pt>
                <c:pt idx="37977">
                  <c:v>-9.3960000000000008</c:v>
                </c:pt>
                <c:pt idx="37978">
                  <c:v>-9.3939999999999912</c:v>
                </c:pt>
                <c:pt idx="37979">
                  <c:v>-9.3919999999999959</c:v>
                </c:pt>
                <c:pt idx="37980">
                  <c:v>-9.39</c:v>
                </c:pt>
                <c:pt idx="37981">
                  <c:v>-9.387999999999991</c:v>
                </c:pt>
                <c:pt idx="37982">
                  <c:v>-9.3859999999999957</c:v>
                </c:pt>
                <c:pt idx="37983">
                  <c:v>-9.3840000000000003</c:v>
                </c:pt>
                <c:pt idx="37984">
                  <c:v>-9.3819999999999908</c:v>
                </c:pt>
                <c:pt idx="37985">
                  <c:v>-9.3799999999999955</c:v>
                </c:pt>
                <c:pt idx="37986">
                  <c:v>-9.3780000000000001</c:v>
                </c:pt>
                <c:pt idx="37987">
                  <c:v>-9.3759999999999906</c:v>
                </c:pt>
                <c:pt idx="37988">
                  <c:v>-9.3739999999999952</c:v>
                </c:pt>
                <c:pt idx="37989">
                  <c:v>-9.3719999999999999</c:v>
                </c:pt>
                <c:pt idx="37990">
                  <c:v>-9.3699999999999903</c:v>
                </c:pt>
                <c:pt idx="37991">
                  <c:v>-9.367999999999995</c:v>
                </c:pt>
                <c:pt idx="37992">
                  <c:v>-9.3659999999999997</c:v>
                </c:pt>
                <c:pt idx="37993">
                  <c:v>-9.3639999999999901</c:v>
                </c:pt>
                <c:pt idx="37994">
                  <c:v>-9.3619999999999948</c:v>
                </c:pt>
                <c:pt idx="37995">
                  <c:v>-9.36</c:v>
                </c:pt>
                <c:pt idx="37996">
                  <c:v>-9.3579999999999899</c:v>
                </c:pt>
                <c:pt idx="37997">
                  <c:v>-9.3559999999999945</c:v>
                </c:pt>
                <c:pt idx="37998">
                  <c:v>-9.3539999999999992</c:v>
                </c:pt>
                <c:pt idx="37999">
                  <c:v>-9.3519999999999897</c:v>
                </c:pt>
                <c:pt idx="38000">
                  <c:v>-9.3499999999999943</c:v>
                </c:pt>
                <c:pt idx="38001">
                  <c:v>-9.347999999999999</c:v>
                </c:pt>
                <c:pt idx="38002">
                  <c:v>-9.3459999999999894</c:v>
                </c:pt>
                <c:pt idx="38003">
                  <c:v>-9.3439999999999941</c:v>
                </c:pt>
                <c:pt idx="38004">
                  <c:v>-9.3419999999999987</c:v>
                </c:pt>
                <c:pt idx="38005">
                  <c:v>-9.3399999999999892</c:v>
                </c:pt>
                <c:pt idx="38006">
                  <c:v>-9.3379999999999939</c:v>
                </c:pt>
                <c:pt idx="38007">
                  <c:v>-9.3359999999999985</c:v>
                </c:pt>
                <c:pt idx="38008">
                  <c:v>-9.333999999999989</c:v>
                </c:pt>
                <c:pt idx="38009">
                  <c:v>-9.3319999999999936</c:v>
                </c:pt>
                <c:pt idx="38010">
                  <c:v>-9.3299999999999983</c:v>
                </c:pt>
                <c:pt idx="38011">
                  <c:v>-9.3279999999999887</c:v>
                </c:pt>
                <c:pt idx="38012">
                  <c:v>-9.3259999999999934</c:v>
                </c:pt>
                <c:pt idx="38013">
                  <c:v>-9.3239999999999981</c:v>
                </c:pt>
                <c:pt idx="38014">
                  <c:v>-9.3219999999999885</c:v>
                </c:pt>
                <c:pt idx="38015">
                  <c:v>-9.3199999999999932</c:v>
                </c:pt>
                <c:pt idx="38016">
                  <c:v>-9.3179999999999978</c:v>
                </c:pt>
                <c:pt idx="38017">
                  <c:v>-9.3159999999999883</c:v>
                </c:pt>
                <c:pt idx="38018">
                  <c:v>-9.313999999999993</c:v>
                </c:pt>
                <c:pt idx="38019">
                  <c:v>-9.3119999999999976</c:v>
                </c:pt>
                <c:pt idx="38020">
                  <c:v>-9.3099999999999881</c:v>
                </c:pt>
                <c:pt idx="38021">
                  <c:v>-9.3079999999999927</c:v>
                </c:pt>
                <c:pt idx="38022">
                  <c:v>-9.3059999999999974</c:v>
                </c:pt>
                <c:pt idx="38023">
                  <c:v>-9.3039999999999878</c:v>
                </c:pt>
                <c:pt idx="38024">
                  <c:v>-9.3019999999999925</c:v>
                </c:pt>
                <c:pt idx="38025">
                  <c:v>-9.2999999999999972</c:v>
                </c:pt>
                <c:pt idx="38026">
                  <c:v>-9.2979999999999876</c:v>
                </c:pt>
                <c:pt idx="38027">
                  <c:v>-9.2959999999999923</c:v>
                </c:pt>
                <c:pt idx="38028">
                  <c:v>-9.2939999999999969</c:v>
                </c:pt>
                <c:pt idx="38029">
                  <c:v>-9.2919999999999874</c:v>
                </c:pt>
                <c:pt idx="38030">
                  <c:v>-9.289999999999992</c:v>
                </c:pt>
                <c:pt idx="38031">
                  <c:v>-9.2879999999999967</c:v>
                </c:pt>
                <c:pt idx="38032">
                  <c:v>-9.2860000000000014</c:v>
                </c:pt>
                <c:pt idx="38033">
                  <c:v>-9.2839999999999918</c:v>
                </c:pt>
                <c:pt idx="38034">
                  <c:v>-9.2819999999999965</c:v>
                </c:pt>
                <c:pt idx="38035">
                  <c:v>-9.2800000000000011</c:v>
                </c:pt>
                <c:pt idx="38036">
                  <c:v>-9.2779999999999916</c:v>
                </c:pt>
                <c:pt idx="38037">
                  <c:v>-9.2759999999999962</c:v>
                </c:pt>
                <c:pt idx="38038">
                  <c:v>-9.2740000000000009</c:v>
                </c:pt>
                <c:pt idx="38039">
                  <c:v>-9.2719999999999914</c:v>
                </c:pt>
                <c:pt idx="38040">
                  <c:v>-9.269999999999996</c:v>
                </c:pt>
                <c:pt idx="38041">
                  <c:v>-9.2680000000000007</c:v>
                </c:pt>
                <c:pt idx="38042">
                  <c:v>-9.2659999999999911</c:v>
                </c:pt>
                <c:pt idx="38043">
                  <c:v>-9.2639999999999958</c:v>
                </c:pt>
                <c:pt idx="38044">
                  <c:v>-9.2620000000000005</c:v>
                </c:pt>
                <c:pt idx="38045">
                  <c:v>-9.2599999999999909</c:v>
                </c:pt>
                <c:pt idx="38046">
                  <c:v>-9.2579999999999956</c:v>
                </c:pt>
                <c:pt idx="38047">
                  <c:v>-9.2560000000000002</c:v>
                </c:pt>
                <c:pt idx="38048">
                  <c:v>-9.2539999999999907</c:v>
                </c:pt>
                <c:pt idx="38049">
                  <c:v>-9.2519999999999953</c:v>
                </c:pt>
                <c:pt idx="38050">
                  <c:v>-9.25</c:v>
                </c:pt>
                <c:pt idx="38051">
                  <c:v>-9.2479999999999905</c:v>
                </c:pt>
                <c:pt idx="38052">
                  <c:v>-9.2459999999999951</c:v>
                </c:pt>
                <c:pt idx="38053">
                  <c:v>-9.2439999999999998</c:v>
                </c:pt>
                <c:pt idx="38054">
                  <c:v>-9.2419999999999902</c:v>
                </c:pt>
                <c:pt idx="38055">
                  <c:v>-9.2399999999999949</c:v>
                </c:pt>
                <c:pt idx="38056">
                  <c:v>-9.2379999999999995</c:v>
                </c:pt>
                <c:pt idx="38057">
                  <c:v>-9.23599999999999</c:v>
                </c:pt>
                <c:pt idx="38058">
                  <c:v>-9.2339999999999947</c:v>
                </c:pt>
                <c:pt idx="38059">
                  <c:v>-9.2319999999999993</c:v>
                </c:pt>
                <c:pt idx="38060">
                  <c:v>-9.2299999999999898</c:v>
                </c:pt>
                <c:pt idx="38061">
                  <c:v>-9.2279999999999944</c:v>
                </c:pt>
                <c:pt idx="38062">
                  <c:v>-9.2259999999999991</c:v>
                </c:pt>
                <c:pt idx="38063">
                  <c:v>-9.2239999999999895</c:v>
                </c:pt>
                <c:pt idx="38064">
                  <c:v>-9.2219999999999942</c:v>
                </c:pt>
                <c:pt idx="38065">
                  <c:v>-9.2199999999999989</c:v>
                </c:pt>
                <c:pt idx="38066">
                  <c:v>-9.2179999999999893</c:v>
                </c:pt>
                <c:pt idx="38067">
                  <c:v>-9.215999999999994</c:v>
                </c:pt>
                <c:pt idx="38068">
                  <c:v>-9.2139999999999986</c:v>
                </c:pt>
                <c:pt idx="38069">
                  <c:v>-9.2119999999999891</c:v>
                </c:pt>
                <c:pt idx="38070">
                  <c:v>-9.2099999999999937</c:v>
                </c:pt>
                <c:pt idx="38071">
                  <c:v>-9.2079999999999984</c:v>
                </c:pt>
                <c:pt idx="38072">
                  <c:v>-9.2059999999999889</c:v>
                </c:pt>
                <c:pt idx="38073">
                  <c:v>-9.2039999999999935</c:v>
                </c:pt>
                <c:pt idx="38074">
                  <c:v>-9.2019999999999982</c:v>
                </c:pt>
                <c:pt idx="38075">
                  <c:v>-9.1999999999999886</c:v>
                </c:pt>
                <c:pt idx="38076">
                  <c:v>-9.1979999999999933</c:v>
                </c:pt>
                <c:pt idx="38077">
                  <c:v>-9.195999999999998</c:v>
                </c:pt>
                <c:pt idx="38078">
                  <c:v>-9.1939999999999884</c:v>
                </c:pt>
                <c:pt idx="38079">
                  <c:v>-9.1919999999999931</c:v>
                </c:pt>
                <c:pt idx="38080">
                  <c:v>-9.1899999999999977</c:v>
                </c:pt>
                <c:pt idx="38081">
                  <c:v>-9.1879999999999882</c:v>
                </c:pt>
                <c:pt idx="38082">
                  <c:v>-9.1859999999999928</c:v>
                </c:pt>
                <c:pt idx="38083">
                  <c:v>-9.1839999999999975</c:v>
                </c:pt>
                <c:pt idx="38084">
                  <c:v>-9.1819999999999879</c:v>
                </c:pt>
                <c:pt idx="38085">
                  <c:v>-9.1799999999999926</c:v>
                </c:pt>
                <c:pt idx="38086">
                  <c:v>-9.1779999999999973</c:v>
                </c:pt>
                <c:pt idx="38087">
                  <c:v>-9.1759999999999877</c:v>
                </c:pt>
                <c:pt idx="38088">
                  <c:v>-9.1739999999999924</c:v>
                </c:pt>
                <c:pt idx="38089">
                  <c:v>-9.171999999999997</c:v>
                </c:pt>
                <c:pt idx="38090">
                  <c:v>-9.1699999999999875</c:v>
                </c:pt>
                <c:pt idx="38091">
                  <c:v>-9.1679999999999922</c:v>
                </c:pt>
                <c:pt idx="38092">
                  <c:v>-9.1659999999999968</c:v>
                </c:pt>
                <c:pt idx="38093">
                  <c:v>-9.1639999999999873</c:v>
                </c:pt>
                <c:pt idx="38094">
                  <c:v>-9.1619999999999919</c:v>
                </c:pt>
                <c:pt idx="38095">
                  <c:v>-9.1599999999999966</c:v>
                </c:pt>
                <c:pt idx="38096">
                  <c:v>-9.1580000000000013</c:v>
                </c:pt>
                <c:pt idx="38097">
                  <c:v>-9.1559999999999917</c:v>
                </c:pt>
                <c:pt idx="38098">
                  <c:v>-9.1539999999999964</c:v>
                </c:pt>
                <c:pt idx="38099">
                  <c:v>-9.152000000000001</c:v>
                </c:pt>
                <c:pt idx="38100">
                  <c:v>-9.1499999999999915</c:v>
                </c:pt>
                <c:pt idx="38101">
                  <c:v>-9.1479999999999961</c:v>
                </c:pt>
                <c:pt idx="38102">
                  <c:v>-9.1460000000000008</c:v>
                </c:pt>
                <c:pt idx="38103">
                  <c:v>-9.1439999999999912</c:v>
                </c:pt>
                <c:pt idx="38104">
                  <c:v>-9.1419999999999959</c:v>
                </c:pt>
                <c:pt idx="38105">
                  <c:v>-9.14</c:v>
                </c:pt>
                <c:pt idx="38106">
                  <c:v>-9.137999999999991</c:v>
                </c:pt>
                <c:pt idx="38107">
                  <c:v>-9.1359999999999957</c:v>
                </c:pt>
                <c:pt idx="38108">
                  <c:v>-9.1340000000000003</c:v>
                </c:pt>
                <c:pt idx="38109">
                  <c:v>-9.1319999999999908</c:v>
                </c:pt>
                <c:pt idx="38110">
                  <c:v>-9.1299999999999955</c:v>
                </c:pt>
                <c:pt idx="38111">
                  <c:v>-9.1280000000000001</c:v>
                </c:pt>
                <c:pt idx="38112">
                  <c:v>-9.1259999999999906</c:v>
                </c:pt>
                <c:pt idx="38113">
                  <c:v>-9.1239999999999952</c:v>
                </c:pt>
                <c:pt idx="38114">
                  <c:v>-9.1219999999999999</c:v>
                </c:pt>
                <c:pt idx="38115">
                  <c:v>-9.1199999999999903</c:v>
                </c:pt>
                <c:pt idx="38116">
                  <c:v>-9.117999999999995</c:v>
                </c:pt>
                <c:pt idx="38117">
                  <c:v>-9.1159999999999997</c:v>
                </c:pt>
                <c:pt idx="38118">
                  <c:v>-9.1139999999999901</c:v>
                </c:pt>
                <c:pt idx="38119">
                  <c:v>-9.1119999999999948</c:v>
                </c:pt>
                <c:pt idx="38120">
                  <c:v>-9.11</c:v>
                </c:pt>
                <c:pt idx="38121">
                  <c:v>-9.1079999999999899</c:v>
                </c:pt>
                <c:pt idx="38122">
                  <c:v>-9.1059999999999945</c:v>
                </c:pt>
                <c:pt idx="38123">
                  <c:v>-9.1039999999999992</c:v>
                </c:pt>
                <c:pt idx="38124">
                  <c:v>-9.1019999999999897</c:v>
                </c:pt>
                <c:pt idx="38125">
                  <c:v>-9.0999999999999943</c:v>
                </c:pt>
                <c:pt idx="38126">
                  <c:v>-9.097999999999999</c:v>
                </c:pt>
                <c:pt idx="38127">
                  <c:v>-9.0959999999999894</c:v>
                </c:pt>
                <c:pt idx="38128">
                  <c:v>-9.0939999999999941</c:v>
                </c:pt>
                <c:pt idx="38129">
                  <c:v>-9.0919999999999987</c:v>
                </c:pt>
                <c:pt idx="38130">
                  <c:v>-9.0899999999999892</c:v>
                </c:pt>
                <c:pt idx="38131">
                  <c:v>-9.0879999999999939</c:v>
                </c:pt>
                <c:pt idx="38132">
                  <c:v>-9.0859999999999985</c:v>
                </c:pt>
                <c:pt idx="38133">
                  <c:v>-9.083999999999989</c:v>
                </c:pt>
                <c:pt idx="38134">
                  <c:v>-9.0819999999999936</c:v>
                </c:pt>
                <c:pt idx="38135">
                  <c:v>-9.0799999999999983</c:v>
                </c:pt>
                <c:pt idx="38136">
                  <c:v>-9.0779999999999887</c:v>
                </c:pt>
                <c:pt idx="38137">
                  <c:v>-9.0759999999999934</c:v>
                </c:pt>
                <c:pt idx="38138">
                  <c:v>-9.0739999999999981</c:v>
                </c:pt>
                <c:pt idx="38139">
                  <c:v>-9.0719999999999885</c:v>
                </c:pt>
                <c:pt idx="38140">
                  <c:v>-9.0699999999999932</c:v>
                </c:pt>
                <c:pt idx="38141">
                  <c:v>-9.0679999999999978</c:v>
                </c:pt>
                <c:pt idx="38142">
                  <c:v>-9.0659999999999883</c:v>
                </c:pt>
                <c:pt idx="38143">
                  <c:v>-9.063999999999993</c:v>
                </c:pt>
                <c:pt idx="38144">
                  <c:v>-9.0619999999999976</c:v>
                </c:pt>
                <c:pt idx="38145">
                  <c:v>-9.0599999999999881</c:v>
                </c:pt>
                <c:pt idx="38146">
                  <c:v>-9.0579999999999927</c:v>
                </c:pt>
                <c:pt idx="38147">
                  <c:v>-9.0559999999999974</c:v>
                </c:pt>
                <c:pt idx="38148">
                  <c:v>-9.0539999999999878</c:v>
                </c:pt>
                <c:pt idx="38149">
                  <c:v>-9.0519999999999925</c:v>
                </c:pt>
                <c:pt idx="38150">
                  <c:v>-9.0499999999999972</c:v>
                </c:pt>
                <c:pt idx="38151">
                  <c:v>-9.0479999999999876</c:v>
                </c:pt>
                <c:pt idx="38152">
                  <c:v>-9.0459999999999923</c:v>
                </c:pt>
                <c:pt idx="38153">
                  <c:v>-9.0439999999999969</c:v>
                </c:pt>
                <c:pt idx="38154">
                  <c:v>-9.0419999999999874</c:v>
                </c:pt>
                <c:pt idx="38155">
                  <c:v>-9.039999999999992</c:v>
                </c:pt>
                <c:pt idx="38156">
                  <c:v>-9.0379999999999967</c:v>
                </c:pt>
                <c:pt idx="38157">
                  <c:v>-9.0360000000000014</c:v>
                </c:pt>
                <c:pt idx="38158">
                  <c:v>-9.0339999999999918</c:v>
                </c:pt>
                <c:pt idx="38159">
                  <c:v>-9.0319999999999965</c:v>
                </c:pt>
                <c:pt idx="38160">
                  <c:v>-9.0300000000000011</c:v>
                </c:pt>
                <c:pt idx="38161">
                  <c:v>-9.0279999999999916</c:v>
                </c:pt>
                <c:pt idx="38162">
                  <c:v>-9.0259999999999962</c:v>
                </c:pt>
                <c:pt idx="38163">
                  <c:v>-9.0240000000000009</c:v>
                </c:pt>
                <c:pt idx="38164">
                  <c:v>-9.0219999999999914</c:v>
                </c:pt>
                <c:pt idx="38165">
                  <c:v>-9.019999999999996</c:v>
                </c:pt>
                <c:pt idx="38166">
                  <c:v>-9.0180000000000007</c:v>
                </c:pt>
                <c:pt idx="38167">
                  <c:v>-9.0159999999999911</c:v>
                </c:pt>
                <c:pt idx="38168">
                  <c:v>-9.0139999999999958</c:v>
                </c:pt>
                <c:pt idx="38169">
                  <c:v>-9.0120000000000005</c:v>
                </c:pt>
                <c:pt idx="38170">
                  <c:v>-9.0099999999999909</c:v>
                </c:pt>
                <c:pt idx="38171">
                  <c:v>-9.0079999999999956</c:v>
                </c:pt>
                <c:pt idx="38172">
                  <c:v>-9.0060000000000002</c:v>
                </c:pt>
                <c:pt idx="38173">
                  <c:v>-9.0039999999999907</c:v>
                </c:pt>
                <c:pt idx="38174">
                  <c:v>-9.0019999999999953</c:v>
                </c:pt>
                <c:pt idx="38175">
                  <c:v>-9</c:v>
                </c:pt>
                <c:pt idx="38176">
                  <c:v>-8.9979999999999905</c:v>
                </c:pt>
                <c:pt idx="38177">
                  <c:v>-8.9959999999999951</c:v>
                </c:pt>
                <c:pt idx="38178">
                  <c:v>-8.9939999999999998</c:v>
                </c:pt>
                <c:pt idx="38179">
                  <c:v>-8.9919999999999902</c:v>
                </c:pt>
                <c:pt idx="38180">
                  <c:v>-8.9899999999999949</c:v>
                </c:pt>
                <c:pt idx="38181">
                  <c:v>-8.9879999999999995</c:v>
                </c:pt>
                <c:pt idx="38182">
                  <c:v>-8.98599999999999</c:v>
                </c:pt>
                <c:pt idx="38183">
                  <c:v>-8.9839999999999947</c:v>
                </c:pt>
                <c:pt idx="38184">
                  <c:v>-8.9819999999999993</c:v>
                </c:pt>
                <c:pt idx="38185">
                  <c:v>-8.9799999999999898</c:v>
                </c:pt>
                <c:pt idx="38186">
                  <c:v>-8.9779999999999944</c:v>
                </c:pt>
                <c:pt idx="38187">
                  <c:v>-8.9759999999999991</c:v>
                </c:pt>
                <c:pt idx="38188">
                  <c:v>-8.9739999999999895</c:v>
                </c:pt>
                <c:pt idx="38189">
                  <c:v>-8.9719999999999942</c:v>
                </c:pt>
                <c:pt idx="38190">
                  <c:v>-8.9699999999999989</c:v>
                </c:pt>
                <c:pt idx="38191">
                  <c:v>-8.9679999999999893</c:v>
                </c:pt>
                <c:pt idx="38192">
                  <c:v>-8.965999999999994</c:v>
                </c:pt>
                <c:pt idx="38193">
                  <c:v>-8.9639999999999986</c:v>
                </c:pt>
                <c:pt idx="38194">
                  <c:v>-8.9619999999999891</c:v>
                </c:pt>
                <c:pt idx="38195">
                  <c:v>-8.9599999999999937</c:v>
                </c:pt>
                <c:pt idx="38196">
                  <c:v>-8.9579999999999984</c:v>
                </c:pt>
                <c:pt idx="38197">
                  <c:v>-8.9559999999999889</c:v>
                </c:pt>
                <c:pt idx="38198">
                  <c:v>-8.9539999999999935</c:v>
                </c:pt>
                <c:pt idx="38199">
                  <c:v>-8.9519999999999982</c:v>
                </c:pt>
                <c:pt idx="38200">
                  <c:v>-8.9499999999999886</c:v>
                </c:pt>
                <c:pt idx="38201">
                  <c:v>-8.9479999999999933</c:v>
                </c:pt>
                <c:pt idx="38202">
                  <c:v>-8.945999999999998</c:v>
                </c:pt>
                <c:pt idx="38203">
                  <c:v>-8.9439999999999884</c:v>
                </c:pt>
                <c:pt idx="38204">
                  <c:v>-8.9419999999999931</c:v>
                </c:pt>
                <c:pt idx="38205">
                  <c:v>-8.9399999999999977</c:v>
                </c:pt>
                <c:pt idx="38206">
                  <c:v>-8.9379999999999882</c:v>
                </c:pt>
                <c:pt idx="38207">
                  <c:v>-8.9359999999999928</c:v>
                </c:pt>
                <c:pt idx="38208">
                  <c:v>-8.9339999999999975</c:v>
                </c:pt>
                <c:pt idx="38209">
                  <c:v>-8.9319999999999879</c:v>
                </c:pt>
                <c:pt idx="38210">
                  <c:v>-8.9299999999999926</c:v>
                </c:pt>
                <c:pt idx="38211">
                  <c:v>-8.9279999999999973</c:v>
                </c:pt>
                <c:pt idx="38212">
                  <c:v>-8.9259999999999877</c:v>
                </c:pt>
                <c:pt idx="38213">
                  <c:v>-8.9239999999999924</c:v>
                </c:pt>
                <c:pt idx="38214">
                  <c:v>-8.921999999999997</c:v>
                </c:pt>
                <c:pt idx="38215">
                  <c:v>-8.9199999999999875</c:v>
                </c:pt>
                <c:pt idx="38216">
                  <c:v>-8.9179999999999922</c:v>
                </c:pt>
                <c:pt idx="38217">
                  <c:v>-8.9159999999999968</c:v>
                </c:pt>
                <c:pt idx="38218">
                  <c:v>-8.9139999999999873</c:v>
                </c:pt>
                <c:pt idx="38219">
                  <c:v>-8.9119999999999919</c:v>
                </c:pt>
                <c:pt idx="38220">
                  <c:v>-8.9099999999999966</c:v>
                </c:pt>
                <c:pt idx="38221">
                  <c:v>-8.9080000000000013</c:v>
                </c:pt>
                <c:pt idx="38222">
                  <c:v>-8.9059999999999917</c:v>
                </c:pt>
                <c:pt idx="38223">
                  <c:v>-8.9039999999999964</c:v>
                </c:pt>
                <c:pt idx="38224">
                  <c:v>-8.902000000000001</c:v>
                </c:pt>
                <c:pt idx="38225">
                  <c:v>-8.8999999999999915</c:v>
                </c:pt>
                <c:pt idx="38226">
                  <c:v>-8.8979999999999961</c:v>
                </c:pt>
                <c:pt idx="38227">
                  <c:v>-8.8960000000000008</c:v>
                </c:pt>
                <c:pt idx="38228">
                  <c:v>-8.8939999999999912</c:v>
                </c:pt>
                <c:pt idx="38229">
                  <c:v>-8.8919999999999959</c:v>
                </c:pt>
                <c:pt idx="38230">
                  <c:v>-8.89</c:v>
                </c:pt>
                <c:pt idx="38231">
                  <c:v>-8.887999999999991</c:v>
                </c:pt>
                <c:pt idx="38232">
                  <c:v>-8.8859999999999957</c:v>
                </c:pt>
                <c:pt idx="38233">
                  <c:v>-8.8840000000000003</c:v>
                </c:pt>
                <c:pt idx="38234">
                  <c:v>-8.8819999999999908</c:v>
                </c:pt>
                <c:pt idx="38235">
                  <c:v>-8.8799999999999955</c:v>
                </c:pt>
                <c:pt idx="38236">
                  <c:v>-8.8780000000000001</c:v>
                </c:pt>
                <c:pt idx="38237">
                  <c:v>-8.8759999999999906</c:v>
                </c:pt>
                <c:pt idx="38238">
                  <c:v>-8.8739999999999952</c:v>
                </c:pt>
                <c:pt idx="38239">
                  <c:v>-8.8719999999999999</c:v>
                </c:pt>
                <c:pt idx="38240">
                  <c:v>-8.8699999999999903</c:v>
                </c:pt>
                <c:pt idx="38241">
                  <c:v>-8.867999999999995</c:v>
                </c:pt>
                <c:pt idx="38242">
                  <c:v>-8.8659999999999997</c:v>
                </c:pt>
                <c:pt idx="38243">
                  <c:v>-8.8639999999999901</c:v>
                </c:pt>
                <c:pt idx="38244">
                  <c:v>-8.8619999999999948</c:v>
                </c:pt>
                <c:pt idx="38245">
                  <c:v>-8.86</c:v>
                </c:pt>
                <c:pt idx="38246">
                  <c:v>-8.8579999999999899</c:v>
                </c:pt>
                <c:pt idx="38247">
                  <c:v>-8.8559999999999945</c:v>
                </c:pt>
                <c:pt idx="38248">
                  <c:v>-8.8539999999999992</c:v>
                </c:pt>
                <c:pt idx="38249">
                  <c:v>-8.8519999999999897</c:v>
                </c:pt>
                <c:pt idx="38250">
                  <c:v>-8.8499999999999943</c:v>
                </c:pt>
                <c:pt idx="38251">
                  <c:v>-8.847999999999999</c:v>
                </c:pt>
                <c:pt idx="38252">
                  <c:v>-8.8459999999999894</c:v>
                </c:pt>
                <c:pt idx="38253">
                  <c:v>-8.8439999999999941</c:v>
                </c:pt>
                <c:pt idx="38254">
                  <c:v>-8.8419999999999987</c:v>
                </c:pt>
                <c:pt idx="38255">
                  <c:v>-8.8399999999999892</c:v>
                </c:pt>
                <c:pt idx="38256">
                  <c:v>-8.8379999999999939</c:v>
                </c:pt>
                <c:pt idx="38257">
                  <c:v>-8.8359999999999985</c:v>
                </c:pt>
                <c:pt idx="38258">
                  <c:v>-8.833999999999989</c:v>
                </c:pt>
                <c:pt idx="38259">
                  <c:v>-8.8319999999999936</c:v>
                </c:pt>
                <c:pt idx="38260">
                  <c:v>-8.8299999999999983</c:v>
                </c:pt>
                <c:pt idx="38261">
                  <c:v>-8.8279999999999887</c:v>
                </c:pt>
                <c:pt idx="38262">
                  <c:v>-8.8259999999999934</c:v>
                </c:pt>
                <c:pt idx="38263">
                  <c:v>-8.8239999999999981</c:v>
                </c:pt>
                <c:pt idx="38264">
                  <c:v>-8.8219999999999885</c:v>
                </c:pt>
                <c:pt idx="38265">
                  <c:v>-8.8199999999999932</c:v>
                </c:pt>
                <c:pt idx="38266">
                  <c:v>-8.8179999999999978</c:v>
                </c:pt>
                <c:pt idx="38267">
                  <c:v>-8.8159999999999883</c:v>
                </c:pt>
                <c:pt idx="38268">
                  <c:v>-8.813999999999993</c:v>
                </c:pt>
                <c:pt idx="38269">
                  <c:v>-8.8119999999999976</c:v>
                </c:pt>
                <c:pt idx="38270">
                  <c:v>-8.8099999999999881</c:v>
                </c:pt>
                <c:pt idx="38271">
                  <c:v>-8.8079999999999927</c:v>
                </c:pt>
                <c:pt idx="38272">
                  <c:v>-8.8059999999999974</c:v>
                </c:pt>
                <c:pt idx="38273">
                  <c:v>-8.8039999999999878</c:v>
                </c:pt>
                <c:pt idx="38274">
                  <c:v>-8.8019999999999925</c:v>
                </c:pt>
                <c:pt idx="38275">
                  <c:v>-8.7999999999999972</c:v>
                </c:pt>
                <c:pt idx="38276">
                  <c:v>-8.7979999999999876</c:v>
                </c:pt>
                <c:pt idx="38277">
                  <c:v>-8.7959999999999923</c:v>
                </c:pt>
                <c:pt idx="38278">
                  <c:v>-8.7939999999999969</c:v>
                </c:pt>
                <c:pt idx="38279">
                  <c:v>-8.7919999999999874</c:v>
                </c:pt>
                <c:pt idx="38280">
                  <c:v>-8.789999999999992</c:v>
                </c:pt>
                <c:pt idx="38281">
                  <c:v>-8.7879999999999967</c:v>
                </c:pt>
                <c:pt idx="38282">
                  <c:v>-8.7860000000000014</c:v>
                </c:pt>
                <c:pt idx="38283">
                  <c:v>-8.7839999999999918</c:v>
                </c:pt>
                <c:pt idx="38284">
                  <c:v>-8.7819999999999965</c:v>
                </c:pt>
                <c:pt idx="38285">
                  <c:v>-8.7800000000000011</c:v>
                </c:pt>
                <c:pt idx="38286">
                  <c:v>-8.7779999999999916</c:v>
                </c:pt>
                <c:pt idx="38287">
                  <c:v>-8.7759999999999962</c:v>
                </c:pt>
                <c:pt idx="38288">
                  <c:v>-8.7740000000000009</c:v>
                </c:pt>
                <c:pt idx="38289">
                  <c:v>-8.7719999999999914</c:v>
                </c:pt>
                <c:pt idx="38290">
                  <c:v>-8.769999999999996</c:v>
                </c:pt>
                <c:pt idx="38291">
                  <c:v>-8.7680000000000007</c:v>
                </c:pt>
                <c:pt idx="38292">
                  <c:v>-8.7659999999999911</c:v>
                </c:pt>
                <c:pt idx="38293">
                  <c:v>-8.7639999999999958</c:v>
                </c:pt>
                <c:pt idx="38294">
                  <c:v>-8.7620000000000005</c:v>
                </c:pt>
                <c:pt idx="38295">
                  <c:v>-8.7599999999999909</c:v>
                </c:pt>
                <c:pt idx="38296">
                  <c:v>-8.7579999999999956</c:v>
                </c:pt>
                <c:pt idx="38297">
                  <c:v>-8.7560000000000002</c:v>
                </c:pt>
                <c:pt idx="38298">
                  <c:v>-8.7539999999999907</c:v>
                </c:pt>
                <c:pt idx="38299">
                  <c:v>-8.7519999999999953</c:v>
                </c:pt>
                <c:pt idx="38300">
                  <c:v>-8.75</c:v>
                </c:pt>
                <c:pt idx="38301">
                  <c:v>-8.7479999999999905</c:v>
                </c:pt>
                <c:pt idx="38302">
                  <c:v>-8.7459999999999951</c:v>
                </c:pt>
                <c:pt idx="38303">
                  <c:v>-8.7439999999999998</c:v>
                </c:pt>
                <c:pt idx="38304">
                  <c:v>-8.7419999999999902</c:v>
                </c:pt>
                <c:pt idx="38305">
                  <c:v>-8.7399999999999949</c:v>
                </c:pt>
                <c:pt idx="38306">
                  <c:v>-8.7379999999999995</c:v>
                </c:pt>
                <c:pt idx="38307">
                  <c:v>-8.73599999999999</c:v>
                </c:pt>
                <c:pt idx="38308">
                  <c:v>-8.7339999999999947</c:v>
                </c:pt>
                <c:pt idx="38309">
                  <c:v>-8.7319999999999993</c:v>
                </c:pt>
                <c:pt idx="38310">
                  <c:v>-8.7299999999999898</c:v>
                </c:pt>
                <c:pt idx="38311">
                  <c:v>-8.7279999999999944</c:v>
                </c:pt>
                <c:pt idx="38312">
                  <c:v>-8.7259999999999991</c:v>
                </c:pt>
                <c:pt idx="38313">
                  <c:v>-8.7239999999999895</c:v>
                </c:pt>
                <c:pt idx="38314">
                  <c:v>-8.7219999999999942</c:v>
                </c:pt>
                <c:pt idx="38315">
                  <c:v>-8.7199999999999989</c:v>
                </c:pt>
                <c:pt idx="38316">
                  <c:v>-8.7179999999999893</c:v>
                </c:pt>
                <c:pt idx="38317">
                  <c:v>-8.715999999999994</c:v>
                </c:pt>
                <c:pt idx="38318">
                  <c:v>-8.7139999999999986</c:v>
                </c:pt>
                <c:pt idx="38319">
                  <c:v>-8.7119999999999891</c:v>
                </c:pt>
                <c:pt idx="38320">
                  <c:v>-8.7099999999999937</c:v>
                </c:pt>
                <c:pt idx="38321">
                  <c:v>-8.7079999999999984</c:v>
                </c:pt>
                <c:pt idx="38322">
                  <c:v>-8.7059999999999889</c:v>
                </c:pt>
                <c:pt idx="38323">
                  <c:v>-8.7039999999999935</c:v>
                </c:pt>
                <c:pt idx="38324">
                  <c:v>-8.7019999999999982</c:v>
                </c:pt>
                <c:pt idx="38325">
                  <c:v>-8.6999999999999886</c:v>
                </c:pt>
                <c:pt idx="38326">
                  <c:v>-8.6979999999999933</c:v>
                </c:pt>
                <c:pt idx="38327">
                  <c:v>-8.695999999999998</c:v>
                </c:pt>
                <c:pt idx="38328">
                  <c:v>-8.6939999999999884</c:v>
                </c:pt>
                <c:pt idx="38329">
                  <c:v>-8.6919999999999931</c:v>
                </c:pt>
                <c:pt idx="38330">
                  <c:v>-8.6899999999999977</c:v>
                </c:pt>
                <c:pt idx="38331">
                  <c:v>-8.6879999999999882</c:v>
                </c:pt>
                <c:pt idx="38332">
                  <c:v>-8.6859999999999928</c:v>
                </c:pt>
                <c:pt idx="38333">
                  <c:v>-8.6839999999999975</c:v>
                </c:pt>
                <c:pt idx="38334">
                  <c:v>-8.6819999999999879</c:v>
                </c:pt>
                <c:pt idx="38335">
                  <c:v>-8.6799999999999926</c:v>
                </c:pt>
                <c:pt idx="38336">
                  <c:v>-8.6779999999999973</c:v>
                </c:pt>
                <c:pt idx="38337">
                  <c:v>-8.6759999999999877</c:v>
                </c:pt>
                <c:pt idx="38338">
                  <c:v>-8.6739999999999924</c:v>
                </c:pt>
                <c:pt idx="38339">
                  <c:v>-8.671999999999997</c:v>
                </c:pt>
                <c:pt idx="38340">
                  <c:v>-8.6699999999999875</c:v>
                </c:pt>
                <c:pt idx="38341">
                  <c:v>-8.6679999999999922</c:v>
                </c:pt>
                <c:pt idx="38342">
                  <c:v>-8.6659999999999968</c:v>
                </c:pt>
                <c:pt idx="38343">
                  <c:v>-8.6639999999999873</c:v>
                </c:pt>
                <c:pt idx="38344">
                  <c:v>-8.6619999999999919</c:v>
                </c:pt>
                <c:pt idx="38345">
                  <c:v>-8.6599999999999966</c:v>
                </c:pt>
                <c:pt idx="38346">
                  <c:v>-8.6580000000000013</c:v>
                </c:pt>
                <c:pt idx="38347">
                  <c:v>-8.6559999999999917</c:v>
                </c:pt>
                <c:pt idx="38348">
                  <c:v>-8.6539999999999964</c:v>
                </c:pt>
                <c:pt idx="38349">
                  <c:v>-8.652000000000001</c:v>
                </c:pt>
                <c:pt idx="38350">
                  <c:v>-8.6499999999999915</c:v>
                </c:pt>
                <c:pt idx="38351">
                  <c:v>-8.6479999999999961</c:v>
                </c:pt>
                <c:pt idx="38352">
                  <c:v>-8.6460000000000008</c:v>
                </c:pt>
                <c:pt idx="38353">
                  <c:v>-8.6439999999999912</c:v>
                </c:pt>
                <c:pt idx="38354">
                  <c:v>-8.6419999999999959</c:v>
                </c:pt>
                <c:pt idx="38355">
                  <c:v>-8.64</c:v>
                </c:pt>
                <c:pt idx="38356">
                  <c:v>-8.637999999999991</c:v>
                </c:pt>
                <c:pt idx="38357">
                  <c:v>-8.6359999999999957</c:v>
                </c:pt>
                <c:pt idx="38358">
                  <c:v>-8.6340000000000003</c:v>
                </c:pt>
                <c:pt idx="38359">
                  <c:v>-8.6319999999999908</c:v>
                </c:pt>
                <c:pt idx="38360">
                  <c:v>-8.6299999999999955</c:v>
                </c:pt>
                <c:pt idx="38361">
                  <c:v>-8.6280000000000001</c:v>
                </c:pt>
                <c:pt idx="38362">
                  <c:v>-8.6259999999999906</c:v>
                </c:pt>
                <c:pt idx="38363">
                  <c:v>-8.6239999999999952</c:v>
                </c:pt>
                <c:pt idx="38364">
                  <c:v>-8.6219999999999999</c:v>
                </c:pt>
                <c:pt idx="38365">
                  <c:v>-8.6199999999999903</c:v>
                </c:pt>
                <c:pt idx="38366">
                  <c:v>-8.617999999999995</c:v>
                </c:pt>
                <c:pt idx="38367">
                  <c:v>-8.6159999999999997</c:v>
                </c:pt>
                <c:pt idx="38368">
                  <c:v>-8.6139999999999901</c:v>
                </c:pt>
                <c:pt idx="38369">
                  <c:v>-8.6119999999999948</c:v>
                </c:pt>
                <c:pt idx="38370">
                  <c:v>-8.61</c:v>
                </c:pt>
                <c:pt idx="38371">
                  <c:v>-8.6079999999999899</c:v>
                </c:pt>
                <c:pt idx="38372">
                  <c:v>-8.6059999999999945</c:v>
                </c:pt>
                <c:pt idx="38373">
                  <c:v>-8.6039999999999992</c:v>
                </c:pt>
                <c:pt idx="38374">
                  <c:v>-8.6019999999999897</c:v>
                </c:pt>
                <c:pt idx="38375">
                  <c:v>-8.5999999999999943</c:v>
                </c:pt>
                <c:pt idx="38376">
                  <c:v>-8.597999999999999</c:v>
                </c:pt>
                <c:pt idx="38377">
                  <c:v>-8.5959999999999894</c:v>
                </c:pt>
                <c:pt idx="38378">
                  <c:v>-8.5939999999999941</c:v>
                </c:pt>
                <c:pt idx="38379">
                  <c:v>-8.5919999999999987</c:v>
                </c:pt>
                <c:pt idx="38380">
                  <c:v>-8.5899999999999892</c:v>
                </c:pt>
                <c:pt idx="38381">
                  <c:v>-8.5879999999999939</c:v>
                </c:pt>
                <c:pt idx="38382">
                  <c:v>-8.5859999999999985</c:v>
                </c:pt>
                <c:pt idx="38383">
                  <c:v>-8.583999999999989</c:v>
                </c:pt>
                <c:pt idx="38384">
                  <c:v>-8.5819999999999936</c:v>
                </c:pt>
                <c:pt idx="38385">
                  <c:v>-8.5799999999999983</c:v>
                </c:pt>
                <c:pt idx="38386">
                  <c:v>-8.5779999999999887</c:v>
                </c:pt>
                <c:pt idx="38387">
                  <c:v>-8.5759999999999934</c:v>
                </c:pt>
                <c:pt idx="38388">
                  <c:v>-8.5739999999999981</c:v>
                </c:pt>
                <c:pt idx="38389">
                  <c:v>-8.5719999999999885</c:v>
                </c:pt>
                <c:pt idx="38390">
                  <c:v>-8.5699999999999932</c:v>
                </c:pt>
                <c:pt idx="38391">
                  <c:v>-8.5679999999999978</c:v>
                </c:pt>
                <c:pt idx="38392">
                  <c:v>-8.5659999999999883</c:v>
                </c:pt>
                <c:pt idx="38393">
                  <c:v>-8.563999999999993</c:v>
                </c:pt>
                <c:pt idx="38394">
                  <c:v>-8.5619999999999976</c:v>
                </c:pt>
                <c:pt idx="38395">
                  <c:v>-8.5599999999999881</c:v>
                </c:pt>
                <c:pt idx="38396">
                  <c:v>-8.5579999999999927</c:v>
                </c:pt>
                <c:pt idx="38397">
                  <c:v>-8.5559999999999974</c:v>
                </c:pt>
                <c:pt idx="38398">
                  <c:v>-8.5539999999999878</c:v>
                </c:pt>
                <c:pt idx="38399">
                  <c:v>-8.5519999999999925</c:v>
                </c:pt>
                <c:pt idx="38400">
                  <c:v>-8.5499999999999972</c:v>
                </c:pt>
                <c:pt idx="38401">
                  <c:v>-8.5479999999999876</c:v>
                </c:pt>
                <c:pt idx="38402">
                  <c:v>-8.5459999999999923</c:v>
                </c:pt>
                <c:pt idx="38403">
                  <c:v>-8.5439999999999969</c:v>
                </c:pt>
                <c:pt idx="38404">
                  <c:v>-8.5419999999999874</c:v>
                </c:pt>
                <c:pt idx="38405">
                  <c:v>-8.539999999999992</c:v>
                </c:pt>
                <c:pt idx="38406">
                  <c:v>-8.5379999999999967</c:v>
                </c:pt>
                <c:pt idx="38407">
                  <c:v>-8.5360000000000014</c:v>
                </c:pt>
                <c:pt idx="38408">
                  <c:v>-8.5339999999999918</c:v>
                </c:pt>
                <c:pt idx="38409">
                  <c:v>-8.5319999999999965</c:v>
                </c:pt>
                <c:pt idx="38410">
                  <c:v>-8.5300000000000011</c:v>
                </c:pt>
                <c:pt idx="38411">
                  <c:v>-8.5279999999999916</c:v>
                </c:pt>
                <c:pt idx="38412">
                  <c:v>-8.5259999999999962</c:v>
                </c:pt>
                <c:pt idx="38413">
                  <c:v>-8.5240000000000009</c:v>
                </c:pt>
                <c:pt idx="38414">
                  <c:v>-8.5219999999999914</c:v>
                </c:pt>
                <c:pt idx="38415">
                  <c:v>-8.519999999999996</c:v>
                </c:pt>
                <c:pt idx="38416">
                  <c:v>-8.5180000000000007</c:v>
                </c:pt>
                <c:pt idx="38417">
                  <c:v>-8.5159999999999911</c:v>
                </c:pt>
                <c:pt idx="38418">
                  <c:v>-8.5139999999999958</c:v>
                </c:pt>
                <c:pt idx="38419">
                  <c:v>-8.5120000000000005</c:v>
                </c:pt>
                <c:pt idx="38420">
                  <c:v>-8.5099999999999909</c:v>
                </c:pt>
                <c:pt idx="38421">
                  <c:v>-8.5079999999999956</c:v>
                </c:pt>
                <c:pt idx="38422">
                  <c:v>-8.5060000000000002</c:v>
                </c:pt>
                <c:pt idx="38423">
                  <c:v>-8.5039999999999907</c:v>
                </c:pt>
                <c:pt idx="38424">
                  <c:v>-8.5019999999999953</c:v>
                </c:pt>
                <c:pt idx="38425">
                  <c:v>-8.5</c:v>
                </c:pt>
                <c:pt idx="38426">
                  <c:v>-8.4979999999999905</c:v>
                </c:pt>
                <c:pt idx="38427">
                  <c:v>-8.4959999999999951</c:v>
                </c:pt>
                <c:pt idx="38428">
                  <c:v>-8.4939999999999998</c:v>
                </c:pt>
                <c:pt idx="38429">
                  <c:v>-8.4919999999999902</c:v>
                </c:pt>
                <c:pt idx="38430">
                  <c:v>-8.4899999999999949</c:v>
                </c:pt>
                <c:pt idx="38431">
                  <c:v>-8.4879999999999995</c:v>
                </c:pt>
                <c:pt idx="38432">
                  <c:v>-8.48599999999999</c:v>
                </c:pt>
                <c:pt idx="38433">
                  <c:v>-8.4839999999999947</c:v>
                </c:pt>
                <c:pt idx="38434">
                  <c:v>-8.4819999999999993</c:v>
                </c:pt>
                <c:pt idx="38435">
                  <c:v>-8.4799999999999898</c:v>
                </c:pt>
                <c:pt idx="38436">
                  <c:v>-8.4779999999999944</c:v>
                </c:pt>
                <c:pt idx="38437">
                  <c:v>-8.4759999999999991</c:v>
                </c:pt>
                <c:pt idx="38438">
                  <c:v>-8.4739999999999895</c:v>
                </c:pt>
                <c:pt idx="38439">
                  <c:v>-8.4719999999999942</c:v>
                </c:pt>
                <c:pt idx="38440">
                  <c:v>-8.4699999999999989</c:v>
                </c:pt>
                <c:pt idx="38441">
                  <c:v>-8.4679999999999893</c:v>
                </c:pt>
                <c:pt idx="38442">
                  <c:v>-8.465999999999994</c:v>
                </c:pt>
                <c:pt idx="38443">
                  <c:v>-8.4639999999999986</c:v>
                </c:pt>
                <c:pt idx="38444">
                  <c:v>-8.4619999999999891</c:v>
                </c:pt>
                <c:pt idx="38445">
                  <c:v>-8.4599999999999937</c:v>
                </c:pt>
                <c:pt idx="38446">
                  <c:v>-8.4579999999999984</c:v>
                </c:pt>
                <c:pt idx="38447">
                  <c:v>-8.4559999999999889</c:v>
                </c:pt>
                <c:pt idx="38448">
                  <c:v>-8.4539999999999935</c:v>
                </c:pt>
                <c:pt idx="38449">
                  <c:v>-8.4519999999999982</c:v>
                </c:pt>
                <c:pt idx="38450">
                  <c:v>-8.4499999999999886</c:v>
                </c:pt>
                <c:pt idx="38451">
                  <c:v>-8.4479999999999933</c:v>
                </c:pt>
                <c:pt idx="38452">
                  <c:v>-8.445999999999998</c:v>
                </c:pt>
                <c:pt idx="38453">
                  <c:v>-8.4439999999999884</c:v>
                </c:pt>
                <c:pt idx="38454">
                  <c:v>-8.4419999999999931</c:v>
                </c:pt>
                <c:pt idx="38455">
                  <c:v>-8.4399999999999977</c:v>
                </c:pt>
                <c:pt idx="38456">
                  <c:v>-8.4379999999999882</c:v>
                </c:pt>
                <c:pt idx="38457">
                  <c:v>-8.4359999999999928</c:v>
                </c:pt>
                <c:pt idx="38458">
                  <c:v>-8.4339999999999975</c:v>
                </c:pt>
                <c:pt idx="38459">
                  <c:v>-8.4319999999999879</c:v>
                </c:pt>
                <c:pt idx="38460">
                  <c:v>-8.4299999999999926</c:v>
                </c:pt>
                <c:pt idx="38461">
                  <c:v>-8.4279999999999973</c:v>
                </c:pt>
                <c:pt idx="38462">
                  <c:v>-8.4259999999999877</c:v>
                </c:pt>
                <c:pt idx="38463">
                  <c:v>-8.4239999999999924</c:v>
                </c:pt>
                <c:pt idx="38464">
                  <c:v>-8.421999999999997</c:v>
                </c:pt>
                <c:pt idx="38465">
                  <c:v>-8.4199999999999875</c:v>
                </c:pt>
                <c:pt idx="38466">
                  <c:v>-8.4179999999999922</c:v>
                </c:pt>
                <c:pt idx="38467">
                  <c:v>-8.4159999999999968</c:v>
                </c:pt>
                <c:pt idx="38468">
                  <c:v>-8.4139999999999873</c:v>
                </c:pt>
                <c:pt idx="38469">
                  <c:v>-8.4119999999999919</c:v>
                </c:pt>
                <c:pt idx="38470">
                  <c:v>-8.4099999999999966</c:v>
                </c:pt>
                <c:pt idx="38471">
                  <c:v>-8.4080000000000013</c:v>
                </c:pt>
                <c:pt idx="38472">
                  <c:v>-8.4059999999999917</c:v>
                </c:pt>
                <c:pt idx="38473">
                  <c:v>-8.4039999999999964</c:v>
                </c:pt>
                <c:pt idx="38474">
                  <c:v>-8.402000000000001</c:v>
                </c:pt>
                <c:pt idx="38475">
                  <c:v>-8.3999999999999915</c:v>
                </c:pt>
                <c:pt idx="38476">
                  <c:v>-8.3979999999999961</c:v>
                </c:pt>
                <c:pt idx="38477">
                  <c:v>-8.3960000000000008</c:v>
                </c:pt>
                <c:pt idx="38478">
                  <c:v>-8.3939999999999912</c:v>
                </c:pt>
                <c:pt idx="38479">
                  <c:v>-8.3919999999999959</c:v>
                </c:pt>
                <c:pt idx="38480">
                  <c:v>-8.39</c:v>
                </c:pt>
                <c:pt idx="38481">
                  <c:v>-8.387999999999991</c:v>
                </c:pt>
                <c:pt idx="38482">
                  <c:v>-8.3859999999999957</c:v>
                </c:pt>
                <c:pt idx="38483">
                  <c:v>-8.3840000000000003</c:v>
                </c:pt>
                <c:pt idx="38484">
                  <c:v>-8.3819999999999908</c:v>
                </c:pt>
                <c:pt idx="38485">
                  <c:v>-8.3799999999999955</c:v>
                </c:pt>
                <c:pt idx="38486">
                  <c:v>-8.3780000000000001</c:v>
                </c:pt>
                <c:pt idx="38487">
                  <c:v>-8.3759999999999906</c:v>
                </c:pt>
                <c:pt idx="38488">
                  <c:v>-8.3739999999999952</c:v>
                </c:pt>
                <c:pt idx="38489">
                  <c:v>-8.3719999999999999</c:v>
                </c:pt>
                <c:pt idx="38490">
                  <c:v>-8.3699999999999903</c:v>
                </c:pt>
                <c:pt idx="38491">
                  <c:v>-8.367999999999995</c:v>
                </c:pt>
                <c:pt idx="38492">
                  <c:v>-8.3659999999999997</c:v>
                </c:pt>
                <c:pt idx="38493">
                  <c:v>-8.3639999999999901</c:v>
                </c:pt>
                <c:pt idx="38494">
                  <c:v>-8.3619999999999948</c:v>
                </c:pt>
                <c:pt idx="38495">
                  <c:v>-8.36</c:v>
                </c:pt>
                <c:pt idx="38496">
                  <c:v>-8.3579999999999899</c:v>
                </c:pt>
                <c:pt idx="38497">
                  <c:v>-8.3559999999999945</c:v>
                </c:pt>
                <c:pt idx="38498">
                  <c:v>-8.3539999999999992</c:v>
                </c:pt>
                <c:pt idx="38499">
                  <c:v>-8.3519999999999897</c:v>
                </c:pt>
                <c:pt idx="38500">
                  <c:v>-8.3499999999999943</c:v>
                </c:pt>
                <c:pt idx="38501">
                  <c:v>-8.347999999999999</c:v>
                </c:pt>
                <c:pt idx="38502">
                  <c:v>-8.3459999999999894</c:v>
                </c:pt>
                <c:pt idx="38503">
                  <c:v>-8.3439999999999941</c:v>
                </c:pt>
                <c:pt idx="38504">
                  <c:v>-8.3419999999999987</c:v>
                </c:pt>
                <c:pt idx="38505">
                  <c:v>-8.3399999999999892</c:v>
                </c:pt>
                <c:pt idx="38506">
                  <c:v>-8.3379999999999939</c:v>
                </c:pt>
                <c:pt idx="38507">
                  <c:v>-8.3359999999999985</c:v>
                </c:pt>
                <c:pt idx="38508">
                  <c:v>-8.333999999999989</c:v>
                </c:pt>
                <c:pt idx="38509">
                  <c:v>-8.3319999999999936</c:v>
                </c:pt>
                <c:pt idx="38510">
                  <c:v>-8.3299999999999983</c:v>
                </c:pt>
                <c:pt idx="38511">
                  <c:v>-8.3279999999999887</c:v>
                </c:pt>
                <c:pt idx="38512">
                  <c:v>-8.3259999999999934</c:v>
                </c:pt>
                <c:pt idx="38513">
                  <c:v>-8.3239999999999981</c:v>
                </c:pt>
                <c:pt idx="38514">
                  <c:v>-8.3219999999999885</c:v>
                </c:pt>
                <c:pt idx="38515">
                  <c:v>-8.3199999999999932</c:v>
                </c:pt>
                <c:pt idx="38516">
                  <c:v>-8.3179999999999978</c:v>
                </c:pt>
                <c:pt idx="38517">
                  <c:v>-8.3159999999999883</c:v>
                </c:pt>
                <c:pt idx="38518">
                  <c:v>-8.313999999999993</c:v>
                </c:pt>
                <c:pt idx="38519">
                  <c:v>-8.3119999999999976</c:v>
                </c:pt>
                <c:pt idx="38520">
                  <c:v>-8.3099999999999881</c:v>
                </c:pt>
                <c:pt idx="38521">
                  <c:v>-8.3079999999999927</c:v>
                </c:pt>
                <c:pt idx="38522">
                  <c:v>-8.3059999999999974</c:v>
                </c:pt>
                <c:pt idx="38523">
                  <c:v>-8.3039999999999878</c:v>
                </c:pt>
                <c:pt idx="38524">
                  <c:v>-8.3019999999999925</c:v>
                </c:pt>
                <c:pt idx="38525">
                  <c:v>-8.2999999999999972</c:v>
                </c:pt>
                <c:pt idx="38526">
                  <c:v>-8.2979999999999876</c:v>
                </c:pt>
                <c:pt idx="38527">
                  <c:v>-8.2959999999999923</c:v>
                </c:pt>
                <c:pt idx="38528">
                  <c:v>-8.2939999999999969</c:v>
                </c:pt>
                <c:pt idx="38529">
                  <c:v>-8.2919999999999874</c:v>
                </c:pt>
                <c:pt idx="38530">
                  <c:v>-8.289999999999992</c:v>
                </c:pt>
                <c:pt idx="38531">
                  <c:v>-8.2879999999999967</c:v>
                </c:pt>
                <c:pt idx="38532">
                  <c:v>-8.2860000000000014</c:v>
                </c:pt>
                <c:pt idx="38533">
                  <c:v>-8.2839999999999918</c:v>
                </c:pt>
                <c:pt idx="38534">
                  <c:v>-8.2819999999999965</c:v>
                </c:pt>
                <c:pt idx="38535">
                  <c:v>-8.2800000000000011</c:v>
                </c:pt>
                <c:pt idx="38536">
                  <c:v>-8.2779999999999916</c:v>
                </c:pt>
                <c:pt idx="38537">
                  <c:v>-8.2759999999999962</c:v>
                </c:pt>
                <c:pt idx="38538">
                  <c:v>-8.2740000000000009</c:v>
                </c:pt>
                <c:pt idx="38539">
                  <c:v>-8.2719999999999914</c:v>
                </c:pt>
                <c:pt idx="38540">
                  <c:v>-8.269999999999996</c:v>
                </c:pt>
                <c:pt idx="38541">
                  <c:v>-8.2680000000000007</c:v>
                </c:pt>
                <c:pt idx="38542">
                  <c:v>-8.2659999999999911</c:v>
                </c:pt>
                <c:pt idx="38543">
                  <c:v>-8.2639999999999958</c:v>
                </c:pt>
                <c:pt idx="38544">
                  <c:v>-8.2620000000000005</c:v>
                </c:pt>
                <c:pt idx="38545">
                  <c:v>-8.2599999999999909</c:v>
                </c:pt>
                <c:pt idx="38546">
                  <c:v>-8.2579999999999956</c:v>
                </c:pt>
                <c:pt idx="38547">
                  <c:v>-8.2560000000000002</c:v>
                </c:pt>
                <c:pt idx="38548">
                  <c:v>-8.2539999999999907</c:v>
                </c:pt>
                <c:pt idx="38549">
                  <c:v>-8.2519999999999953</c:v>
                </c:pt>
                <c:pt idx="38550">
                  <c:v>-8.25</c:v>
                </c:pt>
                <c:pt idx="38551">
                  <c:v>-8.2479999999999905</c:v>
                </c:pt>
                <c:pt idx="38552">
                  <c:v>-8.2459999999999951</c:v>
                </c:pt>
                <c:pt idx="38553">
                  <c:v>-8.2439999999999998</c:v>
                </c:pt>
                <c:pt idx="38554">
                  <c:v>-8.2419999999999902</c:v>
                </c:pt>
                <c:pt idx="38555">
                  <c:v>-8.2399999999999949</c:v>
                </c:pt>
                <c:pt idx="38556">
                  <c:v>-8.2379999999999995</c:v>
                </c:pt>
                <c:pt idx="38557">
                  <c:v>-8.23599999999999</c:v>
                </c:pt>
                <c:pt idx="38558">
                  <c:v>-8.2339999999999947</c:v>
                </c:pt>
                <c:pt idx="38559">
                  <c:v>-8.2319999999999993</c:v>
                </c:pt>
                <c:pt idx="38560">
                  <c:v>-8.2299999999999898</c:v>
                </c:pt>
                <c:pt idx="38561">
                  <c:v>-8.2279999999999944</c:v>
                </c:pt>
                <c:pt idx="38562">
                  <c:v>-8.2259999999999991</c:v>
                </c:pt>
                <c:pt idx="38563">
                  <c:v>-8.2239999999999895</c:v>
                </c:pt>
                <c:pt idx="38564">
                  <c:v>-8.2219999999999942</c:v>
                </c:pt>
                <c:pt idx="38565">
                  <c:v>-8.2199999999999989</c:v>
                </c:pt>
                <c:pt idx="38566">
                  <c:v>-8.2179999999999893</c:v>
                </c:pt>
                <c:pt idx="38567">
                  <c:v>-8.215999999999994</c:v>
                </c:pt>
                <c:pt idx="38568">
                  <c:v>-8.2139999999999986</c:v>
                </c:pt>
                <c:pt idx="38569">
                  <c:v>-8.2119999999999891</c:v>
                </c:pt>
                <c:pt idx="38570">
                  <c:v>-8.2099999999999937</c:v>
                </c:pt>
                <c:pt idx="38571">
                  <c:v>-8.2079999999999984</c:v>
                </c:pt>
                <c:pt idx="38572">
                  <c:v>-8.2059999999999889</c:v>
                </c:pt>
                <c:pt idx="38573">
                  <c:v>-8.2039999999999935</c:v>
                </c:pt>
                <c:pt idx="38574">
                  <c:v>-8.2019999999999982</c:v>
                </c:pt>
                <c:pt idx="38575">
                  <c:v>-8.1999999999999886</c:v>
                </c:pt>
                <c:pt idx="38576">
                  <c:v>-8.1979999999999933</c:v>
                </c:pt>
                <c:pt idx="38577">
                  <c:v>-8.195999999999998</c:v>
                </c:pt>
                <c:pt idx="38578">
                  <c:v>-8.1939999999999884</c:v>
                </c:pt>
                <c:pt idx="38579">
                  <c:v>-8.1919999999999931</c:v>
                </c:pt>
                <c:pt idx="38580">
                  <c:v>-8.1899999999999977</c:v>
                </c:pt>
                <c:pt idx="38581">
                  <c:v>-8.1879999999999882</c:v>
                </c:pt>
                <c:pt idx="38582">
                  <c:v>-8.1859999999999928</c:v>
                </c:pt>
                <c:pt idx="38583">
                  <c:v>-8.1839999999999975</c:v>
                </c:pt>
                <c:pt idx="38584">
                  <c:v>-8.1819999999999879</c:v>
                </c:pt>
                <c:pt idx="38585">
                  <c:v>-8.1799999999999926</c:v>
                </c:pt>
                <c:pt idx="38586">
                  <c:v>-8.1779999999999973</c:v>
                </c:pt>
                <c:pt idx="38587">
                  <c:v>-8.1759999999999877</c:v>
                </c:pt>
                <c:pt idx="38588">
                  <c:v>-8.1739999999999924</c:v>
                </c:pt>
                <c:pt idx="38589">
                  <c:v>-8.171999999999997</c:v>
                </c:pt>
                <c:pt idx="38590">
                  <c:v>-8.1699999999999875</c:v>
                </c:pt>
                <c:pt idx="38591">
                  <c:v>-8.1679999999999922</c:v>
                </c:pt>
                <c:pt idx="38592">
                  <c:v>-8.1659999999999968</c:v>
                </c:pt>
                <c:pt idx="38593">
                  <c:v>-8.1639999999999873</c:v>
                </c:pt>
                <c:pt idx="38594">
                  <c:v>-8.1619999999999919</c:v>
                </c:pt>
                <c:pt idx="38595">
                  <c:v>-8.1599999999999966</c:v>
                </c:pt>
                <c:pt idx="38596">
                  <c:v>-8.1580000000000013</c:v>
                </c:pt>
                <c:pt idx="38597">
                  <c:v>-8.1559999999999917</c:v>
                </c:pt>
                <c:pt idx="38598">
                  <c:v>-8.1539999999999964</c:v>
                </c:pt>
                <c:pt idx="38599">
                  <c:v>-8.152000000000001</c:v>
                </c:pt>
                <c:pt idx="38600">
                  <c:v>-8.1499999999999915</c:v>
                </c:pt>
                <c:pt idx="38601">
                  <c:v>-8.1479999999999961</c:v>
                </c:pt>
                <c:pt idx="38602">
                  <c:v>-8.1460000000000008</c:v>
                </c:pt>
                <c:pt idx="38603">
                  <c:v>-8.1439999999999912</c:v>
                </c:pt>
                <c:pt idx="38604">
                  <c:v>-8.1419999999999959</c:v>
                </c:pt>
                <c:pt idx="38605">
                  <c:v>-8.14</c:v>
                </c:pt>
                <c:pt idx="38606">
                  <c:v>-8.137999999999991</c:v>
                </c:pt>
                <c:pt idx="38607">
                  <c:v>-8.1359999999999957</c:v>
                </c:pt>
                <c:pt idx="38608">
                  <c:v>-8.1340000000000003</c:v>
                </c:pt>
                <c:pt idx="38609">
                  <c:v>-8.1319999999999908</c:v>
                </c:pt>
                <c:pt idx="38610">
                  <c:v>-8.1299999999999955</c:v>
                </c:pt>
                <c:pt idx="38611">
                  <c:v>-8.1280000000000001</c:v>
                </c:pt>
                <c:pt idx="38612">
                  <c:v>-8.1259999999999906</c:v>
                </c:pt>
                <c:pt idx="38613">
                  <c:v>-8.1239999999999952</c:v>
                </c:pt>
                <c:pt idx="38614">
                  <c:v>-8.1219999999999999</c:v>
                </c:pt>
                <c:pt idx="38615">
                  <c:v>-8.1199999999999903</c:v>
                </c:pt>
                <c:pt idx="38616">
                  <c:v>-8.117999999999995</c:v>
                </c:pt>
                <c:pt idx="38617">
                  <c:v>-8.1159999999999997</c:v>
                </c:pt>
                <c:pt idx="38618">
                  <c:v>-8.1139999999999901</c:v>
                </c:pt>
                <c:pt idx="38619">
                  <c:v>-8.1119999999999948</c:v>
                </c:pt>
                <c:pt idx="38620">
                  <c:v>-8.11</c:v>
                </c:pt>
                <c:pt idx="38621">
                  <c:v>-8.1079999999999899</c:v>
                </c:pt>
                <c:pt idx="38622">
                  <c:v>-8.1059999999999945</c:v>
                </c:pt>
                <c:pt idx="38623">
                  <c:v>-8.1039999999999992</c:v>
                </c:pt>
                <c:pt idx="38624">
                  <c:v>-8.1019999999999897</c:v>
                </c:pt>
                <c:pt idx="38625">
                  <c:v>-8.0999999999999943</c:v>
                </c:pt>
                <c:pt idx="38626">
                  <c:v>-8.097999999999999</c:v>
                </c:pt>
                <c:pt idx="38627">
                  <c:v>-8.0959999999999894</c:v>
                </c:pt>
                <c:pt idx="38628">
                  <c:v>-8.0939999999999941</c:v>
                </c:pt>
                <c:pt idx="38629">
                  <c:v>-8.0919999999999987</c:v>
                </c:pt>
                <c:pt idx="38630">
                  <c:v>-8.0899999999999892</c:v>
                </c:pt>
                <c:pt idx="38631">
                  <c:v>-8.0879999999999939</c:v>
                </c:pt>
                <c:pt idx="38632">
                  <c:v>-8.0859999999999985</c:v>
                </c:pt>
                <c:pt idx="38633">
                  <c:v>-8.083999999999989</c:v>
                </c:pt>
                <c:pt idx="38634">
                  <c:v>-8.0819999999999936</c:v>
                </c:pt>
                <c:pt idx="38635">
                  <c:v>-8.0799999999999983</c:v>
                </c:pt>
                <c:pt idx="38636">
                  <c:v>-8.0779999999999887</c:v>
                </c:pt>
                <c:pt idx="38637">
                  <c:v>-8.0759999999999934</c:v>
                </c:pt>
                <c:pt idx="38638">
                  <c:v>-8.0739999999999981</c:v>
                </c:pt>
                <c:pt idx="38639">
                  <c:v>-8.0719999999999885</c:v>
                </c:pt>
                <c:pt idx="38640">
                  <c:v>-8.0699999999999932</c:v>
                </c:pt>
                <c:pt idx="38641">
                  <c:v>-8.0679999999999978</c:v>
                </c:pt>
                <c:pt idx="38642">
                  <c:v>-8.0659999999999883</c:v>
                </c:pt>
                <c:pt idx="38643">
                  <c:v>-8.063999999999993</c:v>
                </c:pt>
                <c:pt idx="38644">
                  <c:v>-8.0619999999999976</c:v>
                </c:pt>
                <c:pt idx="38645">
                  <c:v>-8.0599999999999881</c:v>
                </c:pt>
                <c:pt idx="38646">
                  <c:v>-8.0579999999999927</c:v>
                </c:pt>
                <c:pt idx="38647">
                  <c:v>-8.0559999999999974</c:v>
                </c:pt>
                <c:pt idx="38648">
                  <c:v>-8.0539999999999878</c:v>
                </c:pt>
                <c:pt idx="38649">
                  <c:v>-8.0519999999999925</c:v>
                </c:pt>
                <c:pt idx="38650">
                  <c:v>-8.0499999999999972</c:v>
                </c:pt>
                <c:pt idx="38651">
                  <c:v>-8.0479999999999876</c:v>
                </c:pt>
                <c:pt idx="38652">
                  <c:v>-8.0459999999999923</c:v>
                </c:pt>
                <c:pt idx="38653">
                  <c:v>-8.0439999999999969</c:v>
                </c:pt>
                <c:pt idx="38654">
                  <c:v>-8.0419999999999874</c:v>
                </c:pt>
                <c:pt idx="38655">
                  <c:v>-8.039999999999992</c:v>
                </c:pt>
                <c:pt idx="38656">
                  <c:v>-8.0379999999999967</c:v>
                </c:pt>
                <c:pt idx="38657">
                  <c:v>-8.0360000000000014</c:v>
                </c:pt>
                <c:pt idx="38658">
                  <c:v>-8.0339999999999918</c:v>
                </c:pt>
                <c:pt idx="38659">
                  <c:v>-8.0319999999999965</c:v>
                </c:pt>
                <c:pt idx="38660">
                  <c:v>-8.0300000000000011</c:v>
                </c:pt>
                <c:pt idx="38661">
                  <c:v>-8.0279999999999916</c:v>
                </c:pt>
                <c:pt idx="38662">
                  <c:v>-8.0259999999999962</c:v>
                </c:pt>
                <c:pt idx="38663">
                  <c:v>-8.0240000000000009</c:v>
                </c:pt>
                <c:pt idx="38664">
                  <c:v>-8.0219999999999914</c:v>
                </c:pt>
                <c:pt idx="38665">
                  <c:v>-8.019999999999996</c:v>
                </c:pt>
                <c:pt idx="38666">
                  <c:v>-8.0180000000000007</c:v>
                </c:pt>
                <c:pt idx="38667">
                  <c:v>-8.0159999999999911</c:v>
                </c:pt>
                <c:pt idx="38668">
                  <c:v>-8.0139999999999958</c:v>
                </c:pt>
                <c:pt idx="38669">
                  <c:v>-8.0120000000000005</c:v>
                </c:pt>
                <c:pt idx="38670">
                  <c:v>-8.0099999999999909</c:v>
                </c:pt>
                <c:pt idx="38671">
                  <c:v>-8.0079999999999956</c:v>
                </c:pt>
                <c:pt idx="38672">
                  <c:v>-8.0060000000000002</c:v>
                </c:pt>
                <c:pt idx="38673">
                  <c:v>-8.0039999999999907</c:v>
                </c:pt>
                <c:pt idx="38674">
                  <c:v>-8.0019999999999953</c:v>
                </c:pt>
                <c:pt idx="38675">
                  <c:v>-8</c:v>
                </c:pt>
                <c:pt idx="38676">
                  <c:v>-7.9979999999999905</c:v>
                </c:pt>
                <c:pt idx="38677">
                  <c:v>-7.9959999999999951</c:v>
                </c:pt>
                <c:pt idx="38678">
                  <c:v>-7.9939999999999998</c:v>
                </c:pt>
                <c:pt idx="38679">
                  <c:v>-7.9919999999999902</c:v>
                </c:pt>
                <c:pt idx="38680">
                  <c:v>-7.9899999999999949</c:v>
                </c:pt>
                <c:pt idx="38681">
                  <c:v>-7.9879999999999995</c:v>
                </c:pt>
                <c:pt idx="38682">
                  <c:v>-7.98599999999999</c:v>
                </c:pt>
                <c:pt idx="38683">
                  <c:v>-7.9839999999999947</c:v>
                </c:pt>
                <c:pt idx="38684">
                  <c:v>-7.9819999999999993</c:v>
                </c:pt>
                <c:pt idx="38685">
                  <c:v>-7.9799999999999898</c:v>
                </c:pt>
                <c:pt idx="38686">
                  <c:v>-7.9779999999999944</c:v>
                </c:pt>
                <c:pt idx="38687">
                  <c:v>-7.9759999999999991</c:v>
                </c:pt>
                <c:pt idx="38688">
                  <c:v>-7.9739999999999895</c:v>
                </c:pt>
                <c:pt idx="38689">
                  <c:v>-7.9719999999999942</c:v>
                </c:pt>
                <c:pt idx="38690">
                  <c:v>-7.9699999999999989</c:v>
                </c:pt>
                <c:pt idx="38691">
                  <c:v>-7.9679999999999893</c:v>
                </c:pt>
                <c:pt idx="38692">
                  <c:v>-7.965999999999994</c:v>
                </c:pt>
                <c:pt idx="38693">
                  <c:v>-7.9639999999999986</c:v>
                </c:pt>
                <c:pt idx="38694">
                  <c:v>-7.9619999999999891</c:v>
                </c:pt>
                <c:pt idx="38695">
                  <c:v>-7.9599999999999937</c:v>
                </c:pt>
                <c:pt idx="38696">
                  <c:v>-7.9579999999999984</c:v>
                </c:pt>
                <c:pt idx="38697">
                  <c:v>-7.9559999999999889</c:v>
                </c:pt>
                <c:pt idx="38698">
                  <c:v>-7.9539999999999935</c:v>
                </c:pt>
                <c:pt idx="38699">
                  <c:v>-7.9519999999999982</c:v>
                </c:pt>
                <c:pt idx="38700">
                  <c:v>-7.9499999999999886</c:v>
                </c:pt>
                <c:pt idx="38701">
                  <c:v>-7.9479999999999933</c:v>
                </c:pt>
                <c:pt idx="38702">
                  <c:v>-7.945999999999998</c:v>
                </c:pt>
                <c:pt idx="38703">
                  <c:v>-7.9439999999999884</c:v>
                </c:pt>
                <c:pt idx="38704">
                  <c:v>-7.9419999999999931</c:v>
                </c:pt>
                <c:pt idx="38705">
                  <c:v>-7.9399999999999977</c:v>
                </c:pt>
                <c:pt idx="38706">
                  <c:v>-7.9379999999999882</c:v>
                </c:pt>
                <c:pt idx="38707">
                  <c:v>-7.9359999999999928</c:v>
                </c:pt>
                <c:pt idx="38708">
                  <c:v>-7.9339999999999975</c:v>
                </c:pt>
                <c:pt idx="38709">
                  <c:v>-7.9319999999999879</c:v>
                </c:pt>
                <c:pt idx="38710">
                  <c:v>-7.9299999999999926</c:v>
                </c:pt>
                <c:pt idx="38711">
                  <c:v>-7.9279999999999973</c:v>
                </c:pt>
                <c:pt idx="38712">
                  <c:v>-7.9259999999999877</c:v>
                </c:pt>
                <c:pt idx="38713">
                  <c:v>-7.9239999999999924</c:v>
                </c:pt>
                <c:pt idx="38714">
                  <c:v>-7.921999999999997</c:v>
                </c:pt>
                <c:pt idx="38715">
                  <c:v>-7.9199999999999875</c:v>
                </c:pt>
                <c:pt idx="38716">
                  <c:v>-7.9179999999999922</c:v>
                </c:pt>
                <c:pt idx="38717">
                  <c:v>-7.9159999999999968</c:v>
                </c:pt>
                <c:pt idx="38718">
                  <c:v>-7.9139999999999873</c:v>
                </c:pt>
                <c:pt idx="38719">
                  <c:v>-7.9119999999999919</c:v>
                </c:pt>
                <c:pt idx="38720">
                  <c:v>-7.9099999999999966</c:v>
                </c:pt>
                <c:pt idx="38721">
                  <c:v>-7.9080000000000013</c:v>
                </c:pt>
                <c:pt idx="38722">
                  <c:v>-7.9059999999999917</c:v>
                </c:pt>
                <c:pt idx="38723">
                  <c:v>-7.9039999999999964</c:v>
                </c:pt>
                <c:pt idx="38724">
                  <c:v>-7.902000000000001</c:v>
                </c:pt>
                <c:pt idx="38725">
                  <c:v>-7.8999999999999915</c:v>
                </c:pt>
                <c:pt idx="38726">
                  <c:v>-7.8979999999999961</c:v>
                </c:pt>
                <c:pt idx="38727">
                  <c:v>-7.8960000000000008</c:v>
                </c:pt>
                <c:pt idx="38728">
                  <c:v>-7.8939999999999912</c:v>
                </c:pt>
                <c:pt idx="38729">
                  <c:v>-7.8919999999999959</c:v>
                </c:pt>
                <c:pt idx="38730">
                  <c:v>-7.8900000000000006</c:v>
                </c:pt>
                <c:pt idx="38731">
                  <c:v>-7.887999999999991</c:v>
                </c:pt>
                <c:pt idx="38732">
                  <c:v>-7.8859999999999957</c:v>
                </c:pt>
                <c:pt idx="38733">
                  <c:v>-7.8840000000000003</c:v>
                </c:pt>
                <c:pt idx="38734">
                  <c:v>-7.8819999999999908</c:v>
                </c:pt>
                <c:pt idx="38735">
                  <c:v>-7.8799999999999955</c:v>
                </c:pt>
                <c:pt idx="38736">
                  <c:v>-7.8780000000000001</c:v>
                </c:pt>
                <c:pt idx="38737">
                  <c:v>-7.8759999999999906</c:v>
                </c:pt>
                <c:pt idx="38738">
                  <c:v>-7.8739999999999952</c:v>
                </c:pt>
                <c:pt idx="38739">
                  <c:v>-7.8719999999999999</c:v>
                </c:pt>
                <c:pt idx="38740">
                  <c:v>-7.8699999999999903</c:v>
                </c:pt>
                <c:pt idx="38741">
                  <c:v>-7.867999999999995</c:v>
                </c:pt>
                <c:pt idx="38742">
                  <c:v>-7.8659999999999997</c:v>
                </c:pt>
                <c:pt idx="38743">
                  <c:v>-7.8639999999999901</c:v>
                </c:pt>
                <c:pt idx="38744">
                  <c:v>-7.8619999999999948</c:v>
                </c:pt>
                <c:pt idx="38745">
                  <c:v>-7.8599999999999994</c:v>
                </c:pt>
                <c:pt idx="38746">
                  <c:v>-7.8579999999999899</c:v>
                </c:pt>
                <c:pt idx="38747">
                  <c:v>-7.8559999999999945</c:v>
                </c:pt>
                <c:pt idx="38748">
                  <c:v>-7.8539999999999992</c:v>
                </c:pt>
                <c:pt idx="38749">
                  <c:v>-7.8519999999999897</c:v>
                </c:pt>
                <c:pt idx="38750">
                  <c:v>-7.8499999999999943</c:v>
                </c:pt>
                <c:pt idx="38751">
                  <c:v>-7.847999999999999</c:v>
                </c:pt>
                <c:pt idx="38752">
                  <c:v>-7.8459999999999894</c:v>
                </c:pt>
                <c:pt idx="38753">
                  <c:v>-7.8439999999999941</c:v>
                </c:pt>
                <c:pt idx="38754">
                  <c:v>-7.8419999999999987</c:v>
                </c:pt>
                <c:pt idx="38755">
                  <c:v>-7.8399999999999892</c:v>
                </c:pt>
                <c:pt idx="38756">
                  <c:v>-7.8379999999999939</c:v>
                </c:pt>
                <c:pt idx="38757">
                  <c:v>-7.8359999999999985</c:v>
                </c:pt>
                <c:pt idx="38758">
                  <c:v>-7.833999999999989</c:v>
                </c:pt>
                <c:pt idx="38759">
                  <c:v>-7.8319999999999936</c:v>
                </c:pt>
                <c:pt idx="38760">
                  <c:v>-7.8299999999999983</c:v>
                </c:pt>
                <c:pt idx="38761">
                  <c:v>-7.8279999999999887</c:v>
                </c:pt>
                <c:pt idx="38762">
                  <c:v>-7.8259999999999934</c:v>
                </c:pt>
                <c:pt idx="38763">
                  <c:v>-7.8239999999999981</c:v>
                </c:pt>
                <c:pt idx="38764">
                  <c:v>-7.8219999999999885</c:v>
                </c:pt>
                <c:pt idx="38765">
                  <c:v>-7.8199999999999932</c:v>
                </c:pt>
                <c:pt idx="38766">
                  <c:v>-7.8179999999999978</c:v>
                </c:pt>
                <c:pt idx="38767">
                  <c:v>-7.8159999999999883</c:v>
                </c:pt>
                <c:pt idx="38768">
                  <c:v>-7.813999999999993</c:v>
                </c:pt>
                <c:pt idx="38769">
                  <c:v>-7.8119999999999976</c:v>
                </c:pt>
                <c:pt idx="38770">
                  <c:v>-7.8099999999999881</c:v>
                </c:pt>
                <c:pt idx="38771">
                  <c:v>-7.8079999999999927</c:v>
                </c:pt>
                <c:pt idx="38772">
                  <c:v>-7.8059999999999974</c:v>
                </c:pt>
                <c:pt idx="38773">
                  <c:v>-7.8039999999999878</c:v>
                </c:pt>
                <c:pt idx="38774">
                  <c:v>-7.8019999999999925</c:v>
                </c:pt>
                <c:pt idx="38775">
                  <c:v>-7.7999999999999972</c:v>
                </c:pt>
                <c:pt idx="38776">
                  <c:v>-7.7979999999999876</c:v>
                </c:pt>
                <c:pt idx="38777">
                  <c:v>-7.7959999999999923</c:v>
                </c:pt>
                <c:pt idx="38778">
                  <c:v>-7.7939999999999969</c:v>
                </c:pt>
                <c:pt idx="38779">
                  <c:v>-7.7919999999999874</c:v>
                </c:pt>
                <c:pt idx="38780">
                  <c:v>-7.789999999999992</c:v>
                </c:pt>
                <c:pt idx="38781">
                  <c:v>-7.7879999999999967</c:v>
                </c:pt>
                <c:pt idx="38782">
                  <c:v>-7.7860000000000014</c:v>
                </c:pt>
                <c:pt idx="38783">
                  <c:v>-7.7839999999999918</c:v>
                </c:pt>
                <c:pt idx="38784">
                  <c:v>-7.7819999999999965</c:v>
                </c:pt>
                <c:pt idx="38785">
                  <c:v>-7.7800000000000011</c:v>
                </c:pt>
                <c:pt idx="38786">
                  <c:v>-7.7779999999999916</c:v>
                </c:pt>
                <c:pt idx="38787">
                  <c:v>-7.7759999999999962</c:v>
                </c:pt>
                <c:pt idx="38788">
                  <c:v>-7.7740000000000009</c:v>
                </c:pt>
                <c:pt idx="38789">
                  <c:v>-7.7719999999999914</c:v>
                </c:pt>
                <c:pt idx="38790">
                  <c:v>-7.769999999999996</c:v>
                </c:pt>
                <c:pt idx="38791">
                  <c:v>-7.7680000000000007</c:v>
                </c:pt>
                <c:pt idx="38792">
                  <c:v>-7.7659999999999911</c:v>
                </c:pt>
                <c:pt idx="38793">
                  <c:v>-7.7639999999999958</c:v>
                </c:pt>
                <c:pt idx="38794">
                  <c:v>-7.7620000000000005</c:v>
                </c:pt>
                <c:pt idx="38795">
                  <c:v>-7.7599999999999909</c:v>
                </c:pt>
                <c:pt idx="38796">
                  <c:v>-7.7579999999999956</c:v>
                </c:pt>
                <c:pt idx="38797">
                  <c:v>-7.7560000000000002</c:v>
                </c:pt>
                <c:pt idx="38798">
                  <c:v>-7.7539999999999907</c:v>
                </c:pt>
                <c:pt idx="38799">
                  <c:v>-7.7519999999999953</c:v>
                </c:pt>
                <c:pt idx="38800">
                  <c:v>-7.75</c:v>
                </c:pt>
                <c:pt idx="38801">
                  <c:v>-7.7479999999999905</c:v>
                </c:pt>
                <c:pt idx="38802">
                  <c:v>-7.7459999999999951</c:v>
                </c:pt>
                <c:pt idx="38803">
                  <c:v>-7.7439999999999998</c:v>
                </c:pt>
                <c:pt idx="38804">
                  <c:v>-7.7419999999999902</c:v>
                </c:pt>
                <c:pt idx="38805">
                  <c:v>-7.7399999999999949</c:v>
                </c:pt>
                <c:pt idx="38806">
                  <c:v>-7.7379999999999995</c:v>
                </c:pt>
                <c:pt idx="38807">
                  <c:v>-7.73599999999999</c:v>
                </c:pt>
                <c:pt idx="38808">
                  <c:v>-7.7339999999999947</c:v>
                </c:pt>
                <c:pt idx="38809">
                  <c:v>-7.7319999999999993</c:v>
                </c:pt>
                <c:pt idx="38810">
                  <c:v>-7.7299999999999898</c:v>
                </c:pt>
                <c:pt idx="38811">
                  <c:v>-7.7279999999999944</c:v>
                </c:pt>
                <c:pt idx="38812">
                  <c:v>-7.7259999999999991</c:v>
                </c:pt>
                <c:pt idx="38813">
                  <c:v>-7.7239999999999895</c:v>
                </c:pt>
                <c:pt idx="38814">
                  <c:v>-7.7219999999999942</c:v>
                </c:pt>
                <c:pt idx="38815">
                  <c:v>-7.7199999999999989</c:v>
                </c:pt>
                <c:pt idx="38816">
                  <c:v>-7.7179999999999893</c:v>
                </c:pt>
                <c:pt idx="38817">
                  <c:v>-7.715999999999994</c:v>
                </c:pt>
                <c:pt idx="38818">
                  <c:v>-7.7139999999999986</c:v>
                </c:pt>
                <c:pt idx="38819">
                  <c:v>-7.7119999999999891</c:v>
                </c:pt>
                <c:pt idx="38820">
                  <c:v>-7.7099999999999937</c:v>
                </c:pt>
                <c:pt idx="38821">
                  <c:v>-7.7079999999999984</c:v>
                </c:pt>
                <c:pt idx="38822">
                  <c:v>-7.7059999999999889</c:v>
                </c:pt>
                <c:pt idx="38823">
                  <c:v>-7.7039999999999935</c:v>
                </c:pt>
                <c:pt idx="38824">
                  <c:v>-7.7019999999999982</c:v>
                </c:pt>
                <c:pt idx="38825">
                  <c:v>-7.6999999999999886</c:v>
                </c:pt>
                <c:pt idx="38826">
                  <c:v>-7.6979999999999933</c:v>
                </c:pt>
                <c:pt idx="38827">
                  <c:v>-7.695999999999998</c:v>
                </c:pt>
                <c:pt idx="38828">
                  <c:v>-7.6939999999999884</c:v>
                </c:pt>
                <c:pt idx="38829">
                  <c:v>-7.6919999999999931</c:v>
                </c:pt>
                <c:pt idx="38830">
                  <c:v>-7.6899999999999977</c:v>
                </c:pt>
                <c:pt idx="38831">
                  <c:v>-7.6879999999999882</c:v>
                </c:pt>
                <c:pt idx="38832">
                  <c:v>-7.6859999999999928</c:v>
                </c:pt>
                <c:pt idx="38833">
                  <c:v>-7.6839999999999975</c:v>
                </c:pt>
                <c:pt idx="38834">
                  <c:v>-7.6819999999999879</c:v>
                </c:pt>
                <c:pt idx="38835">
                  <c:v>-7.6799999999999926</c:v>
                </c:pt>
                <c:pt idx="38836">
                  <c:v>-7.6779999999999973</c:v>
                </c:pt>
                <c:pt idx="38837">
                  <c:v>-7.6759999999999877</c:v>
                </c:pt>
                <c:pt idx="38838">
                  <c:v>-7.6739999999999924</c:v>
                </c:pt>
                <c:pt idx="38839">
                  <c:v>-7.671999999999997</c:v>
                </c:pt>
                <c:pt idx="38840">
                  <c:v>-7.6699999999999875</c:v>
                </c:pt>
                <c:pt idx="38841">
                  <c:v>-7.6679999999999922</c:v>
                </c:pt>
                <c:pt idx="38842">
                  <c:v>-7.6659999999999968</c:v>
                </c:pt>
                <c:pt idx="38843">
                  <c:v>-7.6639999999999873</c:v>
                </c:pt>
                <c:pt idx="38844">
                  <c:v>-7.6619999999999919</c:v>
                </c:pt>
                <c:pt idx="38845">
                  <c:v>-7.6599999999999966</c:v>
                </c:pt>
                <c:pt idx="38846">
                  <c:v>-7.6580000000000013</c:v>
                </c:pt>
                <c:pt idx="38847">
                  <c:v>-7.6559999999999917</c:v>
                </c:pt>
                <c:pt idx="38848">
                  <c:v>-7.6539999999999964</c:v>
                </c:pt>
                <c:pt idx="38849">
                  <c:v>-7.652000000000001</c:v>
                </c:pt>
                <c:pt idx="38850">
                  <c:v>-7.6499999999999915</c:v>
                </c:pt>
                <c:pt idx="38851">
                  <c:v>-7.6479999999999961</c:v>
                </c:pt>
                <c:pt idx="38852">
                  <c:v>-7.6460000000000008</c:v>
                </c:pt>
                <c:pt idx="38853">
                  <c:v>-7.6439999999999912</c:v>
                </c:pt>
                <c:pt idx="38854">
                  <c:v>-7.6419999999999959</c:v>
                </c:pt>
                <c:pt idx="38855">
                  <c:v>-7.6400000000000006</c:v>
                </c:pt>
                <c:pt idx="38856">
                  <c:v>-7.637999999999991</c:v>
                </c:pt>
                <c:pt idx="38857">
                  <c:v>-7.6359999999999957</c:v>
                </c:pt>
                <c:pt idx="38858">
                  <c:v>-7.6340000000000003</c:v>
                </c:pt>
                <c:pt idx="38859">
                  <c:v>-7.6319999999999908</c:v>
                </c:pt>
                <c:pt idx="38860">
                  <c:v>-7.6299999999999955</c:v>
                </c:pt>
                <c:pt idx="38861">
                  <c:v>-7.6280000000000001</c:v>
                </c:pt>
                <c:pt idx="38862">
                  <c:v>-7.6259999999999906</c:v>
                </c:pt>
                <c:pt idx="38863">
                  <c:v>-7.6239999999999952</c:v>
                </c:pt>
                <c:pt idx="38864">
                  <c:v>-7.6219999999999999</c:v>
                </c:pt>
                <c:pt idx="38865">
                  <c:v>-7.6199999999999903</c:v>
                </c:pt>
                <c:pt idx="38866">
                  <c:v>-7.617999999999995</c:v>
                </c:pt>
                <c:pt idx="38867">
                  <c:v>-7.6159999999999997</c:v>
                </c:pt>
                <c:pt idx="38868">
                  <c:v>-7.6139999999999901</c:v>
                </c:pt>
                <c:pt idx="38869">
                  <c:v>-7.6119999999999948</c:v>
                </c:pt>
                <c:pt idx="38870">
                  <c:v>-7.6099999999999994</c:v>
                </c:pt>
                <c:pt idx="38871">
                  <c:v>-7.6079999999999899</c:v>
                </c:pt>
                <c:pt idx="38872">
                  <c:v>-7.6059999999999945</c:v>
                </c:pt>
                <c:pt idx="38873">
                  <c:v>-7.6039999999999992</c:v>
                </c:pt>
                <c:pt idx="38874">
                  <c:v>-7.6019999999999897</c:v>
                </c:pt>
                <c:pt idx="38875">
                  <c:v>-7.5999999999999943</c:v>
                </c:pt>
                <c:pt idx="38876">
                  <c:v>-7.597999999999999</c:v>
                </c:pt>
                <c:pt idx="38877">
                  <c:v>-7.5959999999999894</c:v>
                </c:pt>
                <c:pt idx="38878">
                  <c:v>-7.5939999999999941</c:v>
                </c:pt>
                <c:pt idx="38879">
                  <c:v>-7.5919999999999987</c:v>
                </c:pt>
                <c:pt idx="38880">
                  <c:v>-7.5899999999999892</c:v>
                </c:pt>
                <c:pt idx="38881">
                  <c:v>-7.5879999999999939</c:v>
                </c:pt>
                <c:pt idx="38882">
                  <c:v>-7.5859999999999985</c:v>
                </c:pt>
                <c:pt idx="38883">
                  <c:v>-7.583999999999989</c:v>
                </c:pt>
                <c:pt idx="38884">
                  <c:v>-7.5819999999999936</c:v>
                </c:pt>
                <c:pt idx="38885">
                  <c:v>-7.5799999999999983</c:v>
                </c:pt>
                <c:pt idx="38886">
                  <c:v>-7.5779999999999887</c:v>
                </c:pt>
                <c:pt idx="38887">
                  <c:v>-7.5759999999999934</c:v>
                </c:pt>
                <c:pt idx="38888">
                  <c:v>-7.5739999999999981</c:v>
                </c:pt>
                <c:pt idx="38889">
                  <c:v>-7.5719999999999885</c:v>
                </c:pt>
                <c:pt idx="38890">
                  <c:v>-7.5699999999999932</c:v>
                </c:pt>
                <c:pt idx="38891">
                  <c:v>-7.5679999999999978</c:v>
                </c:pt>
                <c:pt idx="38892">
                  <c:v>-7.5659999999999883</c:v>
                </c:pt>
                <c:pt idx="38893">
                  <c:v>-7.563999999999993</c:v>
                </c:pt>
                <c:pt idx="38894">
                  <c:v>-7.5619999999999976</c:v>
                </c:pt>
                <c:pt idx="38895">
                  <c:v>-7.5599999999999881</c:v>
                </c:pt>
                <c:pt idx="38896">
                  <c:v>-7.5579999999999927</c:v>
                </c:pt>
                <c:pt idx="38897">
                  <c:v>-7.5559999999999974</c:v>
                </c:pt>
                <c:pt idx="38898">
                  <c:v>-7.5539999999999878</c:v>
                </c:pt>
                <c:pt idx="38899">
                  <c:v>-7.5519999999999925</c:v>
                </c:pt>
                <c:pt idx="38900">
                  <c:v>-7.5499999999999972</c:v>
                </c:pt>
                <c:pt idx="38901">
                  <c:v>-7.5479999999999876</c:v>
                </c:pt>
                <c:pt idx="38902">
                  <c:v>-7.5459999999999923</c:v>
                </c:pt>
                <c:pt idx="38903">
                  <c:v>-7.5439999999999969</c:v>
                </c:pt>
                <c:pt idx="38904">
                  <c:v>-7.5419999999999874</c:v>
                </c:pt>
                <c:pt idx="38905">
                  <c:v>-7.539999999999992</c:v>
                </c:pt>
                <c:pt idx="38906">
                  <c:v>-7.5379999999999967</c:v>
                </c:pt>
                <c:pt idx="38907">
                  <c:v>-7.5360000000000014</c:v>
                </c:pt>
                <c:pt idx="38908">
                  <c:v>-7.5339999999999918</c:v>
                </c:pt>
                <c:pt idx="38909">
                  <c:v>-7.5319999999999965</c:v>
                </c:pt>
                <c:pt idx="38910">
                  <c:v>-7.5300000000000011</c:v>
                </c:pt>
                <c:pt idx="38911">
                  <c:v>-7.5279999999999916</c:v>
                </c:pt>
                <c:pt idx="38912">
                  <c:v>-7.5259999999999962</c:v>
                </c:pt>
                <c:pt idx="38913">
                  <c:v>-7.5240000000000009</c:v>
                </c:pt>
                <c:pt idx="38914">
                  <c:v>-7.5219999999999914</c:v>
                </c:pt>
                <c:pt idx="38915">
                  <c:v>-7.519999999999996</c:v>
                </c:pt>
                <c:pt idx="38916">
                  <c:v>-7.5180000000000007</c:v>
                </c:pt>
                <c:pt idx="38917">
                  <c:v>-7.5159999999999911</c:v>
                </c:pt>
                <c:pt idx="38918">
                  <c:v>-7.5139999999999958</c:v>
                </c:pt>
                <c:pt idx="38919">
                  <c:v>-7.5120000000000005</c:v>
                </c:pt>
                <c:pt idx="38920">
                  <c:v>-7.5099999999999909</c:v>
                </c:pt>
                <c:pt idx="38921">
                  <c:v>-7.5079999999999956</c:v>
                </c:pt>
                <c:pt idx="38922">
                  <c:v>-7.5060000000000002</c:v>
                </c:pt>
                <c:pt idx="38923">
                  <c:v>-7.5039999999999907</c:v>
                </c:pt>
                <c:pt idx="38924">
                  <c:v>-7.5019999999999953</c:v>
                </c:pt>
                <c:pt idx="38925">
                  <c:v>-7.5</c:v>
                </c:pt>
                <c:pt idx="38926">
                  <c:v>-7.4979999999999905</c:v>
                </c:pt>
                <c:pt idx="38927">
                  <c:v>-7.4959999999999951</c:v>
                </c:pt>
                <c:pt idx="38928">
                  <c:v>-7.4939999999999998</c:v>
                </c:pt>
                <c:pt idx="38929">
                  <c:v>-7.4919999999999902</c:v>
                </c:pt>
                <c:pt idx="38930">
                  <c:v>-7.4899999999999949</c:v>
                </c:pt>
                <c:pt idx="38931">
                  <c:v>-7.4879999999999995</c:v>
                </c:pt>
                <c:pt idx="38932">
                  <c:v>-7.48599999999999</c:v>
                </c:pt>
                <c:pt idx="38933">
                  <c:v>-7.4839999999999947</c:v>
                </c:pt>
                <c:pt idx="38934">
                  <c:v>-7.4819999999999993</c:v>
                </c:pt>
                <c:pt idx="38935">
                  <c:v>-7.4799999999999898</c:v>
                </c:pt>
                <c:pt idx="38936">
                  <c:v>-7.4779999999999944</c:v>
                </c:pt>
                <c:pt idx="38937">
                  <c:v>-7.4759999999999991</c:v>
                </c:pt>
                <c:pt idx="38938">
                  <c:v>-7.4739999999999895</c:v>
                </c:pt>
                <c:pt idx="38939">
                  <c:v>-7.4719999999999942</c:v>
                </c:pt>
                <c:pt idx="38940">
                  <c:v>-7.4699999999999989</c:v>
                </c:pt>
                <c:pt idx="38941">
                  <c:v>-7.4679999999999893</c:v>
                </c:pt>
                <c:pt idx="38942">
                  <c:v>-7.465999999999994</c:v>
                </c:pt>
                <c:pt idx="38943">
                  <c:v>-7.4639999999999986</c:v>
                </c:pt>
                <c:pt idx="38944">
                  <c:v>-7.4619999999999891</c:v>
                </c:pt>
                <c:pt idx="38945">
                  <c:v>-7.4599999999999937</c:v>
                </c:pt>
                <c:pt idx="38946">
                  <c:v>-7.4579999999999984</c:v>
                </c:pt>
                <c:pt idx="38947">
                  <c:v>-7.4559999999999889</c:v>
                </c:pt>
                <c:pt idx="38948">
                  <c:v>-7.4539999999999935</c:v>
                </c:pt>
                <c:pt idx="38949">
                  <c:v>-7.4519999999999982</c:v>
                </c:pt>
                <c:pt idx="38950">
                  <c:v>-7.4499999999999886</c:v>
                </c:pt>
                <c:pt idx="38951">
                  <c:v>-7.4479999999999933</c:v>
                </c:pt>
                <c:pt idx="38952">
                  <c:v>-7.445999999999998</c:v>
                </c:pt>
                <c:pt idx="38953">
                  <c:v>-7.4439999999999884</c:v>
                </c:pt>
                <c:pt idx="38954">
                  <c:v>-7.4419999999999931</c:v>
                </c:pt>
                <c:pt idx="38955">
                  <c:v>-7.4399999999999977</c:v>
                </c:pt>
                <c:pt idx="38956">
                  <c:v>-7.4379999999999882</c:v>
                </c:pt>
                <c:pt idx="38957">
                  <c:v>-7.4359999999999928</c:v>
                </c:pt>
                <c:pt idx="38958">
                  <c:v>-7.4339999999999975</c:v>
                </c:pt>
                <c:pt idx="38959">
                  <c:v>-7.4319999999999879</c:v>
                </c:pt>
                <c:pt idx="38960">
                  <c:v>-7.4299999999999926</c:v>
                </c:pt>
                <c:pt idx="38961">
                  <c:v>-7.4279999999999973</c:v>
                </c:pt>
                <c:pt idx="38962">
                  <c:v>-7.4259999999999877</c:v>
                </c:pt>
                <c:pt idx="38963">
                  <c:v>-7.4239999999999924</c:v>
                </c:pt>
                <c:pt idx="38964">
                  <c:v>-7.421999999999997</c:v>
                </c:pt>
                <c:pt idx="38965">
                  <c:v>-7.4199999999999875</c:v>
                </c:pt>
                <c:pt idx="38966">
                  <c:v>-7.4179999999999922</c:v>
                </c:pt>
                <c:pt idx="38967">
                  <c:v>-7.4159999999999968</c:v>
                </c:pt>
                <c:pt idx="38968">
                  <c:v>-7.4139999999999873</c:v>
                </c:pt>
                <c:pt idx="38969">
                  <c:v>-7.4119999999999919</c:v>
                </c:pt>
                <c:pt idx="38970">
                  <c:v>-7.4099999999999966</c:v>
                </c:pt>
                <c:pt idx="38971">
                  <c:v>-7.4080000000000013</c:v>
                </c:pt>
                <c:pt idx="38972">
                  <c:v>-7.4059999999999917</c:v>
                </c:pt>
                <c:pt idx="38973">
                  <c:v>-7.4039999999999964</c:v>
                </c:pt>
                <c:pt idx="38974">
                  <c:v>-7.402000000000001</c:v>
                </c:pt>
                <c:pt idx="38975">
                  <c:v>-7.3999999999999915</c:v>
                </c:pt>
                <c:pt idx="38976">
                  <c:v>-7.3979999999999961</c:v>
                </c:pt>
                <c:pt idx="38977">
                  <c:v>-7.3960000000000008</c:v>
                </c:pt>
                <c:pt idx="38978">
                  <c:v>-7.3939999999999912</c:v>
                </c:pt>
                <c:pt idx="38979">
                  <c:v>-7.3919999999999959</c:v>
                </c:pt>
                <c:pt idx="38980">
                  <c:v>-7.3900000000000006</c:v>
                </c:pt>
                <c:pt idx="38981">
                  <c:v>-7.387999999999991</c:v>
                </c:pt>
                <c:pt idx="38982">
                  <c:v>-7.3859999999999957</c:v>
                </c:pt>
                <c:pt idx="38983">
                  <c:v>-7.3840000000000003</c:v>
                </c:pt>
                <c:pt idx="38984">
                  <c:v>-7.3819999999999908</c:v>
                </c:pt>
                <c:pt idx="38985">
                  <c:v>-7.3799999999999955</c:v>
                </c:pt>
                <c:pt idx="38986">
                  <c:v>-7.3780000000000001</c:v>
                </c:pt>
                <c:pt idx="38987">
                  <c:v>-7.3759999999999906</c:v>
                </c:pt>
                <c:pt idx="38988">
                  <c:v>-7.3739999999999952</c:v>
                </c:pt>
                <c:pt idx="38989">
                  <c:v>-7.3719999999999999</c:v>
                </c:pt>
                <c:pt idx="38990">
                  <c:v>-7.3699999999999903</c:v>
                </c:pt>
                <c:pt idx="38991">
                  <c:v>-7.367999999999995</c:v>
                </c:pt>
                <c:pt idx="38992">
                  <c:v>-7.3659999999999997</c:v>
                </c:pt>
                <c:pt idx="38993">
                  <c:v>-7.3639999999999901</c:v>
                </c:pt>
                <c:pt idx="38994">
                  <c:v>-7.3619999999999948</c:v>
                </c:pt>
                <c:pt idx="38995">
                  <c:v>-7.3599999999999994</c:v>
                </c:pt>
                <c:pt idx="38996">
                  <c:v>-7.3579999999999899</c:v>
                </c:pt>
                <c:pt idx="38997">
                  <c:v>-7.3559999999999945</c:v>
                </c:pt>
                <c:pt idx="38998">
                  <c:v>-7.3539999999999992</c:v>
                </c:pt>
                <c:pt idx="38999">
                  <c:v>-7.3519999999999897</c:v>
                </c:pt>
                <c:pt idx="39000">
                  <c:v>-7.3499999999999943</c:v>
                </c:pt>
                <c:pt idx="39001">
                  <c:v>-7.347999999999999</c:v>
                </c:pt>
                <c:pt idx="39002">
                  <c:v>-7.3459999999999894</c:v>
                </c:pt>
                <c:pt idx="39003">
                  <c:v>-7.3439999999999941</c:v>
                </c:pt>
                <c:pt idx="39004">
                  <c:v>-7.3419999999999987</c:v>
                </c:pt>
                <c:pt idx="39005">
                  <c:v>-7.3399999999999892</c:v>
                </c:pt>
                <c:pt idx="39006">
                  <c:v>-7.3379999999999939</c:v>
                </c:pt>
                <c:pt idx="39007">
                  <c:v>-7.3359999999999985</c:v>
                </c:pt>
                <c:pt idx="39008">
                  <c:v>-7.333999999999989</c:v>
                </c:pt>
                <c:pt idx="39009">
                  <c:v>-7.3319999999999936</c:v>
                </c:pt>
                <c:pt idx="39010">
                  <c:v>-7.3299999999999983</c:v>
                </c:pt>
                <c:pt idx="39011">
                  <c:v>-7.3279999999999887</c:v>
                </c:pt>
                <c:pt idx="39012">
                  <c:v>-7.3259999999999934</c:v>
                </c:pt>
                <c:pt idx="39013">
                  <c:v>-7.3239999999999981</c:v>
                </c:pt>
                <c:pt idx="39014">
                  <c:v>-7.3219999999999885</c:v>
                </c:pt>
                <c:pt idx="39015">
                  <c:v>-7.3199999999999932</c:v>
                </c:pt>
                <c:pt idx="39016">
                  <c:v>-7.3179999999999978</c:v>
                </c:pt>
                <c:pt idx="39017">
                  <c:v>-7.3159999999999883</c:v>
                </c:pt>
                <c:pt idx="39018">
                  <c:v>-7.313999999999993</c:v>
                </c:pt>
                <c:pt idx="39019">
                  <c:v>-7.3119999999999976</c:v>
                </c:pt>
                <c:pt idx="39020">
                  <c:v>-7.3099999999999881</c:v>
                </c:pt>
                <c:pt idx="39021">
                  <c:v>-7.3079999999999927</c:v>
                </c:pt>
                <c:pt idx="39022">
                  <c:v>-7.3059999999999974</c:v>
                </c:pt>
                <c:pt idx="39023">
                  <c:v>-7.3039999999999878</c:v>
                </c:pt>
                <c:pt idx="39024">
                  <c:v>-7.3019999999999925</c:v>
                </c:pt>
                <c:pt idx="39025">
                  <c:v>-7.2999999999999972</c:v>
                </c:pt>
                <c:pt idx="39026">
                  <c:v>-7.2979999999999876</c:v>
                </c:pt>
                <c:pt idx="39027">
                  <c:v>-7.2959999999999923</c:v>
                </c:pt>
                <c:pt idx="39028">
                  <c:v>-7.2939999999999969</c:v>
                </c:pt>
                <c:pt idx="39029">
                  <c:v>-7.2919999999999874</c:v>
                </c:pt>
                <c:pt idx="39030">
                  <c:v>-7.289999999999992</c:v>
                </c:pt>
                <c:pt idx="39031">
                  <c:v>-7.2879999999999967</c:v>
                </c:pt>
                <c:pt idx="39032">
                  <c:v>-7.2860000000000014</c:v>
                </c:pt>
                <c:pt idx="39033">
                  <c:v>-7.2839999999999918</c:v>
                </c:pt>
                <c:pt idx="39034">
                  <c:v>-7.2819999999999965</c:v>
                </c:pt>
                <c:pt idx="39035">
                  <c:v>-7.2800000000000011</c:v>
                </c:pt>
                <c:pt idx="39036">
                  <c:v>-7.2779999999999916</c:v>
                </c:pt>
                <c:pt idx="39037">
                  <c:v>-7.2759999999999962</c:v>
                </c:pt>
                <c:pt idx="39038">
                  <c:v>-7.2740000000000009</c:v>
                </c:pt>
                <c:pt idx="39039">
                  <c:v>-7.2719999999999914</c:v>
                </c:pt>
                <c:pt idx="39040">
                  <c:v>-7.269999999999996</c:v>
                </c:pt>
                <c:pt idx="39041">
                  <c:v>-7.2680000000000007</c:v>
                </c:pt>
                <c:pt idx="39042">
                  <c:v>-7.2659999999999911</c:v>
                </c:pt>
                <c:pt idx="39043">
                  <c:v>-7.2639999999999958</c:v>
                </c:pt>
                <c:pt idx="39044">
                  <c:v>-7.2620000000000005</c:v>
                </c:pt>
                <c:pt idx="39045">
                  <c:v>-7.2599999999999909</c:v>
                </c:pt>
                <c:pt idx="39046">
                  <c:v>-7.2579999999999956</c:v>
                </c:pt>
                <c:pt idx="39047">
                  <c:v>-7.2560000000000002</c:v>
                </c:pt>
                <c:pt idx="39048">
                  <c:v>-7.2539999999999907</c:v>
                </c:pt>
                <c:pt idx="39049">
                  <c:v>-7.2519999999999953</c:v>
                </c:pt>
                <c:pt idx="39050">
                  <c:v>-7.25</c:v>
                </c:pt>
                <c:pt idx="39051">
                  <c:v>-7.2479999999999905</c:v>
                </c:pt>
                <c:pt idx="39052">
                  <c:v>-7.2459999999999951</c:v>
                </c:pt>
                <c:pt idx="39053">
                  <c:v>-7.2439999999999998</c:v>
                </c:pt>
                <c:pt idx="39054">
                  <c:v>-7.2419999999999902</c:v>
                </c:pt>
                <c:pt idx="39055">
                  <c:v>-7.2399999999999949</c:v>
                </c:pt>
                <c:pt idx="39056">
                  <c:v>-7.2379999999999995</c:v>
                </c:pt>
                <c:pt idx="39057">
                  <c:v>-7.23599999999999</c:v>
                </c:pt>
                <c:pt idx="39058">
                  <c:v>-7.2339999999999947</c:v>
                </c:pt>
                <c:pt idx="39059">
                  <c:v>-7.2319999999999993</c:v>
                </c:pt>
                <c:pt idx="39060">
                  <c:v>-7.2299999999999898</c:v>
                </c:pt>
                <c:pt idx="39061">
                  <c:v>-7.2279999999999944</c:v>
                </c:pt>
                <c:pt idx="39062">
                  <c:v>-7.2259999999999991</c:v>
                </c:pt>
                <c:pt idx="39063">
                  <c:v>-7.2239999999999895</c:v>
                </c:pt>
                <c:pt idx="39064">
                  <c:v>-7.2219999999999942</c:v>
                </c:pt>
                <c:pt idx="39065">
                  <c:v>-7.2199999999999989</c:v>
                </c:pt>
                <c:pt idx="39066">
                  <c:v>-7.2179999999999893</c:v>
                </c:pt>
                <c:pt idx="39067">
                  <c:v>-7.215999999999994</c:v>
                </c:pt>
                <c:pt idx="39068">
                  <c:v>-7.2139999999999986</c:v>
                </c:pt>
                <c:pt idx="39069">
                  <c:v>-7.2119999999999891</c:v>
                </c:pt>
                <c:pt idx="39070">
                  <c:v>-7.2099999999999937</c:v>
                </c:pt>
                <c:pt idx="39071">
                  <c:v>-7.2079999999999984</c:v>
                </c:pt>
                <c:pt idx="39072">
                  <c:v>-7.2059999999999889</c:v>
                </c:pt>
                <c:pt idx="39073">
                  <c:v>-7.2039999999999935</c:v>
                </c:pt>
                <c:pt idx="39074">
                  <c:v>-7.2019999999999982</c:v>
                </c:pt>
                <c:pt idx="39075">
                  <c:v>-7.1999999999999886</c:v>
                </c:pt>
                <c:pt idx="39076">
                  <c:v>-7.1979999999999933</c:v>
                </c:pt>
                <c:pt idx="39077">
                  <c:v>-7.195999999999998</c:v>
                </c:pt>
                <c:pt idx="39078">
                  <c:v>-7.1939999999999884</c:v>
                </c:pt>
                <c:pt idx="39079">
                  <c:v>-7.1919999999999931</c:v>
                </c:pt>
                <c:pt idx="39080">
                  <c:v>-7.1899999999999977</c:v>
                </c:pt>
                <c:pt idx="39081">
                  <c:v>-7.1879999999999882</c:v>
                </c:pt>
                <c:pt idx="39082">
                  <c:v>-7.1859999999999928</c:v>
                </c:pt>
                <c:pt idx="39083">
                  <c:v>-7.1839999999999975</c:v>
                </c:pt>
                <c:pt idx="39084">
                  <c:v>-7.1819999999999879</c:v>
                </c:pt>
                <c:pt idx="39085">
                  <c:v>-7.1799999999999926</c:v>
                </c:pt>
                <c:pt idx="39086">
                  <c:v>-7.1779999999999973</c:v>
                </c:pt>
                <c:pt idx="39087">
                  <c:v>-7.1759999999999877</c:v>
                </c:pt>
                <c:pt idx="39088">
                  <c:v>-7.1739999999999924</c:v>
                </c:pt>
                <c:pt idx="39089">
                  <c:v>-7.171999999999997</c:v>
                </c:pt>
                <c:pt idx="39090">
                  <c:v>-7.1699999999999875</c:v>
                </c:pt>
                <c:pt idx="39091">
                  <c:v>-7.1679999999999922</c:v>
                </c:pt>
                <c:pt idx="39092">
                  <c:v>-7.1659999999999968</c:v>
                </c:pt>
                <c:pt idx="39093">
                  <c:v>-7.1639999999999873</c:v>
                </c:pt>
                <c:pt idx="39094">
                  <c:v>-7.1619999999999919</c:v>
                </c:pt>
                <c:pt idx="39095">
                  <c:v>-7.1599999999999966</c:v>
                </c:pt>
                <c:pt idx="39096">
                  <c:v>-7.1580000000000013</c:v>
                </c:pt>
                <c:pt idx="39097">
                  <c:v>-7.1559999999999917</c:v>
                </c:pt>
                <c:pt idx="39098">
                  <c:v>-7.1539999999999964</c:v>
                </c:pt>
                <c:pt idx="39099">
                  <c:v>-7.152000000000001</c:v>
                </c:pt>
                <c:pt idx="39100">
                  <c:v>-7.1499999999999915</c:v>
                </c:pt>
                <c:pt idx="39101">
                  <c:v>-7.1479999999999961</c:v>
                </c:pt>
                <c:pt idx="39102">
                  <c:v>-7.1460000000000008</c:v>
                </c:pt>
                <c:pt idx="39103">
                  <c:v>-7.1439999999999912</c:v>
                </c:pt>
                <c:pt idx="39104">
                  <c:v>-7.1419999999999959</c:v>
                </c:pt>
                <c:pt idx="39105">
                  <c:v>-7.1400000000000006</c:v>
                </c:pt>
                <c:pt idx="39106">
                  <c:v>-7.137999999999991</c:v>
                </c:pt>
                <c:pt idx="39107">
                  <c:v>-7.1359999999999957</c:v>
                </c:pt>
                <c:pt idx="39108">
                  <c:v>-7.1340000000000003</c:v>
                </c:pt>
                <c:pt idx="39109">
                  <c:v>-7.1319999999999908</c:v>
                </c:pt>
                <c:pt idx="39110">
                  <c:v>-7.1299999999999955</c:v>
                </c:pt>
                <c:pt idx="39111">
                  <c:v>-7.1280000000000001</c:v>
                </c:pt>
                <c:pt idx="39112">
                  <c:v>-7.1259999999999906</c:v>
                </c:pt>
                <c:pt idx="39113">
                  <c:v>-7.1239999999999952</c:v>
                </c:pt>
                <c:pt idx="39114">
                  <c:v>-7.1219999999999999</c:v>
                </c:pt>
                <c:pt idx="39115">
                  <c:v>-7.1199999999999903</c:v>
                </c:pt>
                <c:pt idx="39116">
                  <c:v>-7.117999999999995</c:v>
                </c:pt>
                <c:pt idx="39117">
                  <c:v>-7.1159999999999997</c:v>
                </c:pt>
                <c:pt idx="39118">
                  <c:v>-7.1139999999999901</c:v>
                </c:pt>
                <c:pt idx="39119">
                  <c:v>-7.1119999999999948</c:v>
                </c:pt>
                <c:pt idx="39120">
                  <c:v>-7.1099999999999994</c:v>
                </c:pt>
                <c:pt idx="39121">
                  <c:v>-7.1079999999999899</c:v>
                </c:pt>
                <c:pt idx="39122">
                  <c:v>-7.1059999999999945</c:v>
                </c:pt>
                <c:pt idx="39123">
                  <c:v>-7.1039999999999992</c:v>
                </c:pt>
                <c:pt idx="39124">
                  <c:v>-7.1019999999999897</c:v>
                </c:pt>
                <c:pt idx="39125">
                  <c:v>-7.0999999999999943</c:v>
                </c:pt>
                <c:pt idx="39126">
                  <c:v>-7.097999999999999</c:v>
                </c:pt>
                <c:pt idx="39127">
                  <c:v>-7.0959999999999894</c:v>
                </c:pt>
                <c:pt idx="39128">
                  <c:v>-7.0939999999999941</c:v>
                </c:pt>
                <c:pt idx="39129">
                  <c:v>-7.0919999999999987</c:v>
                </c:pt>
                <c:pt idx="39130">
                  <c:v>-7.0899999999999892</c:v>
                </c:pt>
                <c:pt idx="39131">
                  <c:v>-7.0879999999999939</c:v>
                </c:pt>
                <c:pt idx="39132">
                  <c:v>-7.0859999999999985</c:v>
                </c:pt>
                <c:pt idx="39133">
                  <c:v>-7.083999999999989</c:v>
                </c:pt>
                <c:pt idx="39134">
                  <c:v>-7.0819999999999936</c:v>
                </c:pt>
                <c:pt idx="39135">
                  <c:v>-7.0799999999999983</c:v>
                </c:pt>
                <c:pt idx="39136">
                  <c:v>-7.0779999999999887</c:v>
                </c:pt>
                <c:pt idx="39137">
                  <c:v>-7.0759999999999934</c:v>
                </c:pt>
                <c:pt idx="39138">
                  <c:v>-7.0739999999999981</c:v>
                </c:pt>
                <c:pt idx="39139">
                  <c:v>-7.0719999999999885</c:v>
                </c:pt>
                <c:pt idx="39140">
                  <c:v>-7.0699999999999932</c:v>
                </c:pt>
                <c:pt idx="39141">
                  <c:v>-7.0679999999999978</c:v>
                </c:pt>
                <c:pt idx="39142">
                  <c:v>-7.0659999999999883</c:v>
                </c:pt>
                <c:pt idx="39143">
                  <c:v>-7.063999999999993</c:v>
                </c:pt>
                <c:pt idx="39144">
                  <c:v>-7.0619999999999976</c:v>
                </c:pt>
                <c:pt idx="39145">
                  <c:v>-7.0599999999999881</c:v>
                </c:pt>
                <c:pt idx="39146">
                  <c:v>-7.0579999999999927</c:v>
                </c:pt>
                <c:pt idx="39147">
                  <c:v>-7.0559999999999974</c:v>
                </c:pt>
                <c:pt idx="39148">
                  <c:v>-7.0539999999999878</c:v>
                </c:pt>
                <c:pt idx="39149">
                  <c:v>-7.0519999999999925</c:v>
                </c:pt>
                <c:pt idx="39150">
                  <c:v>-7.0499999999999972</c:v>
                </c:pt>
                <c:pt idx="39151">
                  <c:v>-7.0479999999999876</c:v>
                </c:pt>
                <c:pt idx="39152">
                  <c:v>-7.0459999999999923</c:v>
                </c:pt>
                <c:pt idx="39153">
                  <c:v>-7.0439999999999969</c:v>
                </c:pt>
                <c:pt idx="39154">
                  <c:v>-7.0419999999999874</c:v>
                </c:pt>
                <c:pt idx="39155">
                  <c:v>-7.039999999999992</c:v>
                </c:pt>
                <c:pt idx="39156">
                  <c:v>-7.0379999999999967</c:v>
                </c:pt>
                <c:pt idx="39157">
                  <c:v>-7.0360000000000014</c:v>
                </c:pt>
                <c:pt idx="39158">
                  <c:v>-7.0339999999999918</c:v>
                </c:pt>
                <c:pt idx="39159">
                  <c:v>-7.0319999999999965</c:v>
                </c:pt>
                <c:pt idx="39160">
                  <c:v>-7.0300000000000011</c:v>
                </c:pt>
                <c:pt idx="39161">
                  <c:v>-7.0279999999999916</c:v>
                </c:pt>
                <c:pt idx="39162">
                  <c:v>-7.0259999999999962</c:v>
                </c:pt>
                <c:pt idx="39163">
                  <c:v>-7.0240000000000009</c:v>
                </c:pt>
                <c:pt idx="39164">
                  <c:v>-7.0219999999999914</c:v>
                </c:pt>
                <c:pt idx="39165">
                  <c:v>-7.019999999999996</c:v>
                </c:pt>
                <c:pt idx="39166">
                  <c:v>-7.0180000000000007</c:v>
                </c:pt>
                <c:pt idx="39167">
                  <c:v>-7.0159999999999911</c:v>
                </c:pt>
                <c:pt idx="39168">
                  <c:v>-7.0139999999999958</c:v>
                </c:pt>
                <c:pt idx="39169">
                  <c:v>-7.0120000000000005</c:v>
                </c:pt>
                <c:pt idx="39170">
                  <c:v>-7.0099999999999909</c:v>
                </c:pt>
                <c:pt idx="39171">
                  <c:v>-7.0079999999999956</c:v>
                </c:pt>
                <c:pt idx="39172">
                  <c:v>-7.0060000000000002</c:v>
                </c:pt>
                <c:pt idx="39173">
                  <c:v>-7.0039999999999907</c:v>
                </c:pt>
                <c:pt idx="39174">
                  <c:v>-7.0019999999999953</c:v>
                </c:pt>
                <c:pt idx="39175">
                  <c:v>-7</c:v>
                </c:pt>
                <c:pt idx="39176">
                  <c:v>-6.9979999999999905</c:v>
                </c:pt>
                <c:pt idx="39177">
                  <c:v>-6.9959999999999951</c:v>
                </c:pt>
                <c:pt idx="39178">
                  <c:v>-6.9939999999999998</c:v>
                </c:pt>
                <c:pt idx="39179">
                  <c:v>-6.9919999999999902</c:v>
                </c:pt>
                <c:pt idx="39180">
                  <c:v>-6.9899999999999949</c:v>
                </c:pt>
                <c:pt idx="39181">
                  <c:v>-6.9879999999999995</c:v>
                </c:pt>
                <c:pt idx="39182">
                  <c:v>-6.98599999999999</c:v>
                </c:pt>
                <c:pt idx="39183">
                  <c:v>-6.9839999999999947</c:v>
                </c:pt>
                <c:pt idx="39184">
                  <c:v>-6.9819999999999993</c:v>
                </c:pt>
                <c:pt idx="39185">
                  <c:v>-6.9799999999999898</c:v>
                </c:pt>
                <c:pt idx="39186">
                  <c:v>-6.9779999999999944</c:v>
                </c:pt>
                <c:pt idx="39187">
                  <c:v>-6.9759999999999991</c:v>
                </c:pt>
                <c:pt idx="39188">
                  <c:v>-6.9739999999999895</c:v>
                </c:pt>
                <c:pt idx="39189">
                  <c:v>-6.9719999999999942</c:v>
                </c:pt>
                <c:pt idx="39190">
                  <c:v>-6.9699999999999989</c:v>
                </c:pt>
                <c:pt idx="39191">
                  <c:v>-6.9679999999999893</c:v>
                </c:pt>
                <c:pt idx="39192">
                  <c:v>-6.965999999999994</c:v>
                </c:pt>
                <c:pt idx="39193">
                  <c:v>-6.9639999999999986</c:v>
                </c:pt>
                <c:pt idx="39194">
                  <c:v>-6.9619999999999891</c:v>
                </c:pt>
                <c:pt idx="39195">
                  <c:v>-6.9599999999999937</c:v>
                </c:pt>
                <c:pt idx="39196">
                  <c:v>-6.9579999999999984</c:v>
                </c:pt>
                <c:pt idx="39197">
                  <c:v>-6.9559999999999889</c:v>
                </c:pt>
                <c:pt idx="39198">
                  <c:v>-6.9539999999999935</c:v>
                </c:pt>
                <c:pt idx="39199">
                  <c:v>-6.9519999999999982</c:v>
                </c:pt>
                <c:pt idx="39200">
                  <c:v>-6.9499999999999886</c:v>
                </c:pt>
                <c:pt idx="39201">
                  <c:v>-6.9479999999999933</c:v>
                </c:pt>
                <c:pt idx="39202">
                  <c:v>-6.945999999999998</c:v>
                </c:pt>
                <c:pt idx="39203">
                  <c:v>-6.9439999999999884</c:v>
                </c:pt>
                <c:pt idx="39204">
                  <c:v>-6.9419999999999931</c:v>
                </c:pt>
                <c:pt idx="39205">
                  <c:v>-6.9399999999999977</c:v>
                </c:pt>
                <c:pt idx="39206">
                  <c:v>-6.9379999999999882</c:v>
                </c:pt>
                <c:pt idx="39207">
                  <c:v>-6.9359999999999928</c:v>
                </c:pt>
                <c:pt idx="39208">
                  <c:v>-6.9339999999999975</c:v>
                </c:pt>
                <c:pt idx="39209">
                  <c:v>-6.9319999999999879</c:v>
                </c:pt>
                <c:pt idx="39210">
                  <c:v>-6.9299999999999926</c:v>
                </c:pt>
                <c:pt idx="39211">
                  <c:v>-6.9279999999999973</c:v>
                </c:pt>
                <c:pt idx="39212">
                  <c:v>-6.9259999999999877</c:v>
                </c:pt>
                <c:pt idx="39213">
                  <c:v>-6.9239999999999924</c:v>
                </c:pt>
                <c:pt idx="39214">
                  <c:v>-6.921999999999997</c:v>
                </c:pt>
                <c:pt idx="39215">
                  <c:v>-6.9199999999999875</c:v>
                </c:pt>
                <c:pt idx="39216">
                  <c:v>-6.9179999999999922</c:v>
                </c:pt>
                <c:pt idx="39217">
                  <c:v>-6.9159999999999968</c:v>
                </c:pt>
                <c:pt idx="39218">
                  <c:v>-6.9139999999999873</c:v>
                </c:pt>
                <c:pt idx="39219">
                  <c:v>-6.9119999999999919</c:v>
                </c:pt>
                <c:pt idx="39220">
                  <c:v>-6.9099999999999966</c:v>
                </c:pt>
                <c:pt idx="39221">
                  <c:v>-6.9080000000000013</c:v>
                </c:pt>
                <c:pt idx="39222">
                  <c:v>-6.9059999999999917</c:v>
                </c:pt>
                <c:pt idx="39223">
                  <c:v>-6.9039999999999964</c:v>
                </c:pt>
                <c:pt idx="39224">
                  <c:v>-6.902000000000001</c:v>
                </c:pt>
                <c:pt idx="39225">
                  <c:v>-6.8999999999999915</c:v>
                </c:pt>
                <c:pt idx="39226">
                  <c:v>-6.8979999999999961</c:v>
                </c:pt>
                <c:pt idx="39227">
                  <c:v>-6.8960000000000008</c:v>
                </c:pt>
                <c:pt idx="39228">
                  <c:v>-6.8939999999999912</c:v>
                </c:pt>
                <c:pt idx="39229">
                  <c:v>-6.8919999999999959</c:v>
                </c:pt>
                <c:pt idx="39230">
                  <c:v>-6.8900000000000006</c:v>
                </c:pt>
                <c:pt idx="39231">
                  <c:v>-6.887999999999991</c:v>
                </c:pt>
                <c:pt idx="39232">
                  <c:v>-6.8859999999999957</c:v>
                </c:pt>
                <c:pt idx="39233">
                  <c:v>-6.8840000000000003</c:v>
                </c:pt>
                <c:pt idx="39234">
                  <c:v>-6.8819999999999908</c:v>
                </c:pt>
                <c:pt idx="39235">
                  <c:v>-6.8799999999999955</c:v>
                </c:pt>
                <c:pt idx="39236">
                  <c:v>-6.8780000000000001</c:v>
                </c:pt>
                <c:pt idx="39237">
                  <c:v>-6.8759999999999906</c:v>
                </c:pt>
                <c:pt idx="39238">
                  <c:v>-6.8739999999999952</c:v>
                </c:pt>
                <c:pt idx="39239">
                  <c:v>-6.8719999999999999</c:v>
                </c:pt>
                <c:pt idx="39240">
                  <c:v>-6.8699999999999903</c:v>
                </c:pt>
                <c:pt idx="39241">
                  <c:v>-6.867999999999995</c:v>
                </c:pt>
                <c:pt idx="39242">
                  <c:v>-6.8659999999999997</c:v>
                </c:pt>
                <c:pt idx="39243">
                  <c:v>-6.8639999999999901</c:v>
                </c:pt>
                <c:pt idx="39244">
                  <c:v>-6.8619999999999948</c:v>
                </c:pt>
                <c:pt idx="39245">
                  <c:v>-6.8599999999999994</c:v>
                </c:pt>
                <c:pt idx="39246">
                  <c:v>-6.8579999999999899</c:v>
                </c:pt>
                <c:pt idx="39247">
                  <c:v>-6.8559999999999945</c:v>
                </c:pt>
                <c:pt idx="39248">
                  <c:v>-6.8539999999999992</c:v>
                </c:pt>
                <c:pt idx="39249">
                  <c:v>-6.8519999999999897</c:v>
                </c:pt>
                <c:pt idx="39250">
                  <c:v>-6.8499999999999943</c:v>
                </c:pt>
                <c:pt idx="39251">
                  <c:v>-6.847999999999999</c:v>
                </c:pt>
                <c:pt idx="39252">
                  <c:v>-6.8459999999999894</c:v>
                </c:pt>
                <c:pt idx="39253">
                  <c:v>-6.8439999999999941</c:v>
                </c:pt>
                <c:pt idx="39254">
                  <c:v>-6.8419999999999987</c:v>
                </c:pt>
                <c:pt idx="39255">
                  <c:v>-6.8399999999999892</c:v>
                </c:pt>
                <c:pt idx="39256">
                  <c:v>-6.8379999999999939</c:v>
                </c:pt>
                <c:pt idx="39257">
                  <c:v>-6.8359999999999985</c:v>
                </c:pt>
                <c:pt idx="39258">
                  <c:v>-6.833999999999989</c:v>
                </c:pt>
                <c:pt idx="39259">
                  <c:v>-6.8319999999999936</c:v>
                </c:pt>
                <c:pt idx="39260">
                  <c:v>-6.8299999999999983</c:v>
                </c:pt>
                <c:pt idx="39261">
                  <c:v>-6.8279999999999887</c:v>
                </c:pt>
                <c:pt idx="39262">
                  <c:v>-6.8259999999999934</c:v>
                </c:pt>
                <c:pt idx="39263">
                  <c:v>-6.8239999999999981</c:v>
                </c:pt>
                <c:pt idx="39264">
                  <c:v>-6.8219999999999885</c:v>
                </c:pt>
                <c:pt idx="39265">
                  <c:v>-6.8199999999999932</c:v>
                </c:pt>
                <c:pt idx="39266">
                  <c:v>-6.8179999999999978</c:v>
                </c:pt>
                <c:pt idx="39267">
                  <c:v>-6.8159999999999883</c:v>
                </c:pt>
                <c:pt idx="39268">
                  <c:v>-6.813999999999993</c:v>
                </c:pt>
                <c:pt idx="39269">
                  <c:v>-6.8119999999999976</c:v>
                </c:pt>
                <c:pt idx="39270">
                  <c:v>-6.8099999999999881</c:v>
                </c:pt>
                <c:pt idx="39271">
                  <c:v>-6.8079999999999927</c:v>
                </c:pt>
                <c:pt idx="39272">
                  <c:v>-6.8059999999999974</c:v>
                </c:pt>
                <c:pt idx="39273">
                  <c:v>-6.8039999999999878</c:v>
                </c:pt>
                <c:pt idx="39274">
                  <c:v>-6.8019999999999925</c:v>
                </c:pt>
                <c:pt idx="39275">
                  <c:v>-6.7999999999999972</c:v>
                </c:pt>
                <c:pt idx="39276">
                  <c:v>-6.7979999999999876</c:v>
                </c:pt>
                <c:pt idx="39277">
                  <c:v>-6.7959999999999923</c:v>
                </c:pt>
                <c:pt idx="39278">
                  <c:v>-6.7939999999999969</c:v>
                </c:pt>
                <c:pt idx="39279">
                  <c:v>-6.7919999999999874</c:v>
                </c:pt>
                <c:pt idx="39280">
                  <c:v>-6.789999999999992</c:v>
                </c:pt>
                <c:pt idx="39281">
                  <c:v>-6.7879999999999967</c:v>
                </c:pt>
                <c:pt idx="39282">
                  <c:v>-6.7860000000000014</c:v>
                </c:pt>
                <c:pt idx="39283">
                  <c:v>-6.7839999999999918</c:v>
                </c:pt>
                <c:pt idx="39284">
                  <c:v>-6.7819999999999965</c:v>
                </c:pt>
                <c:pt idx="39285">
                  <c:v>-6.7800000000000011</c:v>
                </c:pt>
                <c:pt idx="39286">
                  <c:v>-6.7779999999999916</c:v>
                </c:pt>
                <c:pt idx="39287">
                  <c:v>-6.7759999999999962</c:v>
                </c:pt>
                <c:pt idx="39288">
                  <c:v>-6.7740000000000009</c:v>
                </c:pt>
                <c:pt idx="39289">
                  <c:v>-6.7719999999999914</c:v>
                </c:pt>
                <c:pt idx="39290">
                  <c:v>-6.769999999999996</c:v>
                </c:pt>
                <c:pt idx="39291">
                  <c:v>-6.7680000000000007</c:v>
                </c:pt>
                <c:pt idx="39292">
                  <c:v>-6.7659999999999911</c:v>
                </c:pt>
                <c:pt idx="39293">
                  <c:v>-6.7639999999999958</c:v>
                </c:pt>
                <c:pt idx="39294">
                  <c:v>-6.7620000000000005</c:v>
                </c:pt>
                <c:pt idx="39295">
                  <c:v>-6.7599999999999909</c:v>
                </c:pt>
                <c:pt idx="39296">
                  <c:v>-6.7579999999999956</c:v>
                </c:pt>
                <c:pt idx="39297">
                  <c:v>-6.7560000000000002</c:v>
                </c:pt>
                <c:pt idx="39298">
                  <c:v>-6.7539999999999907</c:v>
                </c:pt>
                <c:pt idx="39299">
                  <c:v>-6.7519999999999953</c:v>
                </c:pt>
                <c:pt idx="39300">
                  <c:v>-6.75</c:v>
                </c:pt>
                <c:pt idx="39301">
                  <c:v>-6.7479999999999905</c:v>
                </c:pt>
                <c:pt idx="39302">
                  <c:v>-6.7459999999999951</c:v>
                </c:pt>
                <c:pt idx="39303">
                  <c:v>-6.7439999999999998</c:v>
                </c:pt>
                <c:pt idx="39304">
                  <c:v>-6.7419999999999902</c:v>
                </c:pt>
                <c:pt idx="39305">
                  <c:v>-6.7399999999999949</c:v>
                </c:pt>
                <c:pt idx="39306">
                  <c:v>-6.7379999999999995</c:v>
                </c:pt>
                <c:pt idx="39307">
                  <c:v>-6.73599999999999</c:v>
                </c:pt>
                <c:pt idx="39308">
                  <c:v>-6.7339999999999947</c:v>
                </c:pt>
                <c:pt idx="39309">
                  <c:v>-6.7319999999999993</c:v>
                </c:pt>
                <c:pt idx="39310">
                  <c:v>-6.7299999999999898</c:v>
                </c:pt>
                <c:pt idx="39311">
                  <c:v>-6.7279999999999944</c:v>
                </c:pt>
                <c:pt idx="39312">
                  <c:v>-6.7259999999999991</c:v>
                </c:pt>
                <c:pt idx="39313">
                  <c:v>-6.7239999999999895</c:v>
                </c:pt>
                <c:pt idx="39314">
                  <c:v>-6.7219999999999942</c:v>
                </c:pt>
                <c:pt idx="39315">
                  <c:v>-6.7199999999999989</c:v>
                </c:pt>
                <c:pt idx="39316">
                  <c:v>-6.7179999999999893</c:v>
                </c:pt>
                <c:pt idx="39317">
                  <c:v>-6.715999999999994</c:v>
                </c:pt>
                <c:pt idx="39318">
                  <c:v>-6.7139999999999986</c:v>
                </c:pt>
                <c:pt idx="39319">
                  <c:v>-6.7119999999999891</c:v>
                </c:pt>
                <c:pt idx="39320">
                  <c:v>-6.7099999999999937</c:v>
                </c:pt>
                <c:pt idx="39321">
                  <c:v>-6.7079999999999984</c:v>
                </c:pt>
                <c:pt idx="39322">
                  <c:v>-6.7059999999999889</c:v>
                </c:pt>
                <c:pt idx="39323">
                  <c:v>-6.7039999999999935</c:v>
                </c:pt>
                <c:pt idx="39324">
                  <c:v>-6.7019999999999982</c:v>
                </c:pt>
                <c:pt idx="39325">
                  <c:v>-6.6999999999999886</c:v>
                </c:pt>
                <c:pt idx="39326">
                  <c:v>-6.6979999999999933</c:v>
                </c:pt>
                <c:pt idx="39327">
                  <c:v>-6.695999999999998</c:v>
                </c:pt>
                <c:pt idx="39328">
                  <c:v>-6.6939999999999884</c:v>
                </c:pt>
                <c:pt idx="39329">
                  <c:v>-6.6919999999999931</c:v>
                </c:pt>
                <c:pt idx="39330">
                  <c:v>-6.6899999999999977</c:v>
                </c:pt>
                <c:pt idx="39331">
                  <c:v>-6.6879999999999882</c:v>
                </c:pt>
                <c:pt idx="39332">
                  <c:v>-6.6859999999999928</c:v>
                </c:pt>
                <c:pt idx="39333">
                  <c:v>-6.6839999999999975</c:v>
                </c:pt>
                <c:pt idx="39334">
                  <c:v>-6.6819999999999879</c:v>
                </c:pt>
                <c:pt idx="39335">
                  <c:v>-6.6799999999999926</c:v>
                </c:pt>
                <c:pt idx="39336">
                  <c:v>-6.6779999999999973</c:v>
                </c:pt>
                <c:pt idx="39337">
                  <c:v>-6.6759999999999877</c:v>
                </c:pt>
                <c:pt idx="39338">
                  <c:v>-6.6739999999999924</c:v>
                </c:pt>
                <c:pt idx="39339">
                  <c:v>-6.671999999999997</c:v>
                </c:pt>
                <c:pt idx="39340">
                  <c:v>-6.6699999999999875</c:v>
                </c:pt>
                <c:pt idx="39341">
                  <c:v>-6.6679999999999922</c:v>
                </c:pt>
                <c:pt idx="39342">
                  <c:v>-6.6659999999999968</c:v>
                </c:pt>
                <c:pt idx="39343">
                  <c:v>-6.6639999999999873</c:v>
                </c:pt>
                <c:pt idx="39344">
                  <c:v>-6.6619999999999919</c:v>
                </c:pt>
                <c:pt idx="39345">
                  <c:v>-6.6599999999999966</c:v>
                </c:pt>
                <c:pt idx="39346">
                  <c:v>-6.6580000000000013</c:v>
                </c:pt>
                <c:pt idx="39347">
                  <c:v>-6.6559999999999917</c:v>
                </c:pt>
                <c:pt idx="39348">
                  <c:v>-6.6539999999999964</c:v>
                </c:pt>
                <c:pt idx="39349">
                  <c:v>-6.652000000000001</c:v>
                </c:pt>
                <c:pt idx="39350">
                  <c:v>-6.6499999999999915</c:v>
                </c:pt>
                <c:pt idx="39351">
                  <c:v>-6.6479999999999961</c:v>
                </c:pt>
                <c:pt idx="39352">
                  <c:v>-6.6460000000000008</c:v>
                </c:pt>
                <c:pt idx="39353">
                  <c:v>-6.6439999999999912</c:v>
                </c:pt>
                <c:pt idx="39354">
                  <c:v>-6.6419999999999959</c:v>
                </c:pt>
                <c:pt idx="39355">
                  <c:v>-6.6400000000000006</c:v>
                </c:pt>
                <c:pt idx="39356">
                  <c:v>-6.637999999999991</c:v>
                </c:pt>
                <c:pt idx="39357">
                  <c:v>-6.6359999999999957</c:v>
                </c:pt>
                <c:pt idx="39358">
                  <c:v>-6.6340000000000003</c:v>
                </c:pt>
                <c:pt idx="39359">
                  <c:v>-6.6319999999999908</c:v>
                </c:pt>
                <c:pt idx="39360">
                  <c:v>-6.6299999999999955</c:v>
                </c:pt>
                <c:pt idx="39361">
                  <c:v>-6.6280000000000001</c:v>
                </c:pt>
                <c:pt idx="39362">
                  <c:v>-6.6259999999999906</c:v>
                </c:pt>
                <c:pt idx="39363">
                  <c:v>-6.6239999999999952</c:v>
                </c:pt>
                <c:pt idx="39364">
                  <c:v>-6.6219999999999999</c:v>
                </c:pt>
                <c:pt idx="39365">
                  <c:v>-6.6199999999999903</c:v>
                </c:pt>
                <c:pt idx="39366">
                  <c:v>-6.617999999999995</c:v>
                </c:pt>
                <c:pt idx="39367">
                  <c:v>-6.6159999999999997</c:v>
                </c:pt>
                <c:pt idx="39368">
                  <c:v>-6.6139999999999901</c:v>
                </c:pt>
                <c:pt idx="39369">
                  <c:v>-6.6119999999999948</c:v>
                </c:pt>
                <c:pt idx="39370">
                  <c:v>-6.6099999999999994</c:v>
                </c:pt>
                <c:pt idx="39371">
                  <c:v>-6.6079999999999899</c:v>
                </c:pt>
                <c:pt idx="39372">
                  <c:v>-6.6059999999999945</c:v>
                </c:pt>
                <c:pt idx="39373">
                  <c:v>-6.6039999999999992</c:v>
                </c:pt>
                <c:pt idx="39374">
                  <c:v>-6.6019999999999897</c:v>
                </c:pt>
                <c:pt idx="39375">
                  <c:v>-6.5999999999999943</c:v>
                </c:pt>
                <c:pt idx="39376">
                  <c:v>-6.597999999999999</c:v>
                </c:pt>
                <c:pt idx="39377">
                  <c:v>-6.5959999999999894</c:v>
                </c:pt>
                <c:pt idx="39378">
                  <c:v>-6.5939999999999941</c:v>
                </c:pt>
                <c:pt idx="39379">
                  <c:v>-6.5919999999999987</c:v>
                </c:pt>
                <c:pt idx="39380">
                  <c:v>-6.5899999999999892</c:v>
                </c:pt>
                <c:pt idx="39381">
                  <c:v>-6.5879999999999939</c:v>
                </c:pt>
                <c:pt idx="39382">
                  <c:v>-6.5859999999999985</c:v>
                </c:pt>
                <c:pt idx="39383">
                  <c:v>-6.583999999999989</c:v>
                </c:pt>
                <c:pt idx="39384">
                  <c:v>-6.5819999999999936</c:v>
                </c:pt>
                <c:pt idx="39385">
                  <c:v>-6.5799999999999983</c:v>
                </c:pt>
                <c:pt idx="39386">
                  <c:v>-6.5779999999999887</c:v>
                </c:pt>
                <c:pt idx="39387">
                  <c:v>-6.5759999999999934</c:v>
                </c:pt>
                <c:pt idx="39388">
                  <c:v>-6.5739999999999981</c:v>
                </c:pt>
                <c:pt idx="39389">
                  <c:v>-6.5719999999999885</c:v>
                </c:pt>
                <c:pt idx="39390">
                  <c:v>-6.5699999999999932</c:v>
                </c:pt>
                <c:pt idx="39391">
                  <c:v>-6.5679999999999978</c:v>
                </c:pt>
                <c:pt idx="39392">
                  <c:v>-6.5659999999999883</c:v>
                </c:pt>
                <c:pt idx="39393">
                  <c:v>-6.563999999999993</c:v>
                </c:pt>
                <c:pt idx="39394">
                  <c:v>-6.5619999999999976</c:v>
                </c:pt>
                <c:pt idx="39395">
                  <c:v>-6.5599999999999881</c:v>
                </c:pt>
                <c:pt idx="39396">
                  <c:v>-6.5579999999999927</c:v>
                </c:pt>
                <c:pt idx="39397">
                  <c:v>-6.5559999999999974</c:v>
                </c:pt>
                <c:pt idx="39398">
                  <c:v>-6.5539999999999878</c:v>
                </c:pt>
                <c:pt idx="39399">
                  <c:v>-6.5519999999999925</c:v>
                </c:pt>
                <c:pt idx="39400">
                  <c:v>-6.5499999999999972</c:v>
                </c:pt>
                <c:pt idx="39401">
                  <c:v>-6.5479999999999876</c:v>
                </c:pt>
                <c:pt idx="39402">
                  <c:v>-6.5459999999999923</c:v>
                </c:pt>
                <c:pt idx="39403">
                  <c:v>-6.5439999999999969</c:v>
                </c:pt>
                <c:pt idx="39404">
                  <c:v>-6.5419999999999874</c:v>
                </c:pt>
                <c:pt idx="39405">
                  <c:v>-6.539999999999992</c:v>
                </c:pt>
                <c:pt idx="39406">
                  <c:v>-6.5379999999999967</c:v>
                </c:pt>
                <c:pt idx="39407">
                  <c:v>-6.5360000000000014</c:v>
                </c:pt>
                <c:pt idx="39408">
                  <c:v>-6.5339999999999918</c:v>
                </c:pt>
                <c:pt idx="39409">
                  <c:v>-6.5319999999999965</c:v>
                </c:pt>
                <c:pt idx="39410">
                  <c:v>-6.5300000000000011</c:v>
                </c:pt>
                <c:pt idx="39411">
                  <c:v>-6.5279999999999916</c:v>
                </c:pt>
                <c:pt idx="39412">
                  <c:v>-6.5259999999999962</c:v>
                </c:pt>
                <c:pt idx="39413">
                  <c:v>-6.5240000000000009</c:v>
                </c:pt>
                <c:pt idx="39414">
                  <c:v>-6.5219999999999914</c:v>
                </c:pt>
                <c:pt idx="39415">
                  <c:v>-6.519999999999996</c:v>
                </c:pt>
                <c:pt idx="39416">
                  <c:v>-6.5180000000000007</c:v>
                </c:pt>
                <c:pt idx="39417">
                  <c:v>-6.5159999999999911</c:v>
                </c:pt>
                <c:pt idx="39418">
                  <c:v>-6.5139999999999958</c:v>
                </c:pt>
                <c:pt idx="39419">
                  <c:v>-6.5120000000000005</c:v>
                </c:pt>
                <c:pt idx="39420">
                  <c:v>-6.5099999999999909</c:v>
                </c:pt>
                <c:pt idx="39421">
                  <c:v>-6.5079999999999956</c:v>
                </c:pt>
                <c:pt idx="39422">
                  <c:v>-6.5060000000000002</c:v>
                </c:pt>
                <c:pt idx="39423">
                  <c:v>-6.5039999999999907</c:v>
                </c:pt>
                <c:pt idx="39424">
                  <c:v>-6.5019999999999953</c:v>
                </c:pt>
                <c:pt idx="39425">
                  <c:v>-6.5</c:v>
                </c:pt>
                <c:pt idx="39426">
                  <c:v>-6.4979999999999905</c:v>
                </c:pt>
                <c:pt idx="39427">
                  <c:v>-6.4959999999999951</c:v>
                </c:pt>
                <c:pt idx="39428">
                  <c:v>-6.4939999999999998</c:v>
                </c:pt>
                <c:pt idx="39429">
                  <c:v>-6.4919999999999902</c:v>
                </c:pt>
                <c:pt idx="39430">
                  <c:v>-6.4899999999999949</c:v>
                </c:pt>
                <c:pt idx="39431">
                  <c:v>-6.4879999999999995</c:v>
                </c:pt>
                <c:pt idx="39432">
                  <c:v>-6.48599999999999</c:v>
                </c:pt>
                <c:pt idx="39433">
                  <c:v>-6.4839999999999947</c:v>
                </c:pt>
                <c:pt idx="39434">
                  <c:v>-6.4819999999999993</c:v>
                </c:pt>
                <c:pt idx="39435">
                  <c:v>-6.4799999999999898</c:v>
                </c:pt>
                <c:pt idx="39436">
                  <c:v>-6.4779999999999944</c:v>
                </c:pt>
                <c:pt idx="39437">
                  <c:v>-6.4759999999999991</c:v>
                </c:pt>
                <c:pt idx="39438">
                  <c:v>-6.4739999999999895</c:v>
                </c:pt>
                <c:pt idx="39439">
                  <c:v>-6.4719999999999942</c:v>
                </c:pt>
                <c:pt idx="39440">
                  <c:v>-6.4699999999999989</c:v>
                </c:pt>
                <c:pt idx="39441">
                  <c:v>-6.4679999999999893</c:v>
                </c:pt>
                <c:pt idx="39442">
                  <c:v>-6.465999999999994</c:v>
                </c:pt>
                <c:pt idx="39443">
                  <c:v>-6.4639999999999986</c:v>
                </c:pt>
                <c:pt idx="39444">
                  <c:v>-6.4619999999999891</c:v>
                </c:pt>
                <c:pt idx="39445">
                  <c:v>-6.4599999999999937</c:v>
                </c:pt>
                <c:pt idx="39446">
                  <c:v>-6.4579999999999984</c:v>
                </c:pt>
                <c:pt idx="39447">
                  <c:v>-6.4559999999999889</c:v>
                </c:pt>
                <c:pt idx="39448">
                  <c:v>-6.4539999999999935</c:v>
                </c:pt>
                <c:pt idx="39449">
                  <c:v>-6.4519999999999982</c:v>
                </c:pt>
                <c:pt idx="39450">
                  <c:v>-6.4499999999999886</c:v>
                </c:pt>
                <c:pt idx="39451">
                  <c:v>-6.4479999999999933</c:v>
                </c:pt>
                <c:pt idx="39452">
                  <c:v>-6.445999999999998</c:v>
                </c:pt>
                <c:pt idx="39453">
                  <c:v>-6.4439999999999884</c:v>
                </c:pt>
                <c:pt idx="39454">
                  <c:v>-6.4419999999999931</c:v>
                </c:pt>
                <c:pt idx="39455">
                  <c:v>-6.4399999999999977</c:v>
                </c:pt>
                <c:pt idx="39456">
                  <c:v>-6.4379999999999882</c:v>
                </c:pt>
                <c:pt idx="39457">
                  <c:v>-6.4359999999999928</c:v>
                </c:pt>
                <c:pt idx="39458">
                  <c:v>-6.4339999999999975</c:v>
                </c:pt>
                <c:pt idx="39459">
                  <c:v>-6.4319999999999879</c:v>
                </c:pt>
                <c:pt idx="39460">
                  <c:v>-6.4299999999999926</c:v>
                </c:pt>
                <c:pt idx="39461">
                  <c:v>-6.4279999999999973</c:v>
                </c:pt>
                <c:pt idx="39462">
                  <c:v>-6.4259999999999877</c:v>
                </c:pt>
                <c:pt idx="39463">
                  <c:v>-6.4239999999999924</c:v>
                </c:pt>
                <c:pt idx="39464">
                  <c:v>-6.421999999999997</c:v>
                </c:pt>
                <c:pt idx="39465">
                  <c:v>-6.4199999999999875</c:v>
                </c:pt>
                <c:pt idx="39466">
                  <c:v>-6.4179999999999922</c:v>
                </c:pt>
                <c:pt idx="39467">
                  <c:v>-6.4159999999999968</c:v>
                </c:pt>
                <c:pt idx="39468">
                  <c:v>-6.4139999999999873</c:v>
                </c:pt>
                <c:pt idx="39469">
                  <c:v>-6.4119999999999919</c:v>
                </c:pt>
                <c:pt idx="39470">
                  <c:v>-6.4099999999999966</c:v>
                </c:pt>
                <c:pt idx="39471">
                  <c:v>-6.4080000000000013</c:v>
                </c:pt>
                <c:pt idx="39472">
                  <c:v>-6.4059999999999917</c:v>
                </c:pt>
                <c:pt idx="39473">
                  <c:v>-6.4039999999999964</c:v>
                </c:pt>
                <c:pt idx="39474">
                  <c:v>-6.402000000000001</c:v>
                </c:pt>
                <c:pt idx="39475">
                  <c:v>-6.3999999999999915</c:v>
                </c:pt>
                <c:pt idx="39476">
                  <c:v>-6.3979999999999961</c:v>
                </c:pt>
                <c:pt idx="39477">
                  <c:v>-6.3960000000000008</c:v>
                </c:pt>
                <c:pt idx="39478">
                  <c:v>-6.3939999999999912</c:v>
                </c:pt>
                <c:pt idx="39479">
                  <c:v>-6.3919999999999959</c:v>
                </c:pt>
                <c:pt idx="39480">
                  <c:v>-6.3900000000000006</c:v>
                </c:pt>
                <c:pt idx="39481">
                  <c:v>-6.387999999999991</c:v>
                </c:pt>
                <c:pt idx="39482">
                  <c:v>-6.3859999999999957</c:v>
                </c:pt>
                <c:pt idx="39483">
                  <c:v>-6.3840000000000003</c:v>
                </c:pt>
                <c:pt idx="39484">
                  <c:v>-6.3819999999999908</c:v>
                </c:pt>
                <c:pt idx="39485">
                  <c:v>-6.3799999999999955</c:v>
                </c:pt>
                <c:pt idx="39486">
                  <c:v>-6.3780000000000001</c:v>
                </c:pt>
                <c:pt idx="39487">
                  <c:v>-6.3759999999999906</c:v>
                </c:pt>
                <c:pt idx="39488">
                  <c:v>-6.3739999999999952</c:v>
                </c:pt>
                <c:pt idx="39489">
                  <c:v>-6.3719999999999999</c:v>
                </c:pt>
                <c:pt idx="39490">
                  <c:v>-6.3699999999999903</c:v>
                </c:pt>
                <c:pt idx="39491">
                  <c:v>-6.367999999999995</c:v>
                </c:pt>
                <c:pt idx="39492">
                  <c:v>-6.3659999999999997</c:v>
                </c:pt>
                <c:pt idx="39493">
                  <c:v>-6.3639999999999901</c:v>
                </c:pt>
                <c:pt idx="39494">
                  <c:v>-6.3619999999999948</c:v>
                </c:pt>
                <c:pt idx="39495">
                  <c:v>-6.3599999999999994</c:v>
                </c:pt>
                <c:pt idx="39496">
                  <c:v>-6.3579999999999899</c:v>
                </c:pt>
                <c:pt idx="39497">
                  <c:v>-6.3559999999999945</c:v>
                </c:pt>
                <c:pt idx="39498">
                  <c:v>-6.3539999999999992</c:v>
                </c:pt>
                <c:pt idx="39499">
                  <c:v>-6.3519999999999897</c:v>
                </c:pt>
                <c:pt idx="39500">
                  <c:v>-6.3499999999999943</c:v>
                </c:pt>
                <c:pt idx="39501">
                  <c:v>-6.347999999999999</c:v>
                </c:pt>
                <c:pt idx="39502">
                  <c:v>-6.3459999999999894</c:v>
                </c:pt>
                <c:pt idx="39503">
                  <c:v>-6.3439999999999941</c:v>
                </c:pt>
                <c:pt idx="39504">
                  <c:v>-6.3419999999999987</c:v>
                </c:pt>
                <c:pt idx="39505">
                  <c:v>-6.3399999999999892</c:v>
                </c:pt>
                <c:pt idx="39506">
                  <c:v>-6.3379999999999939</c:v>
                </c:pt>
                <c:pt idx="39507">
                  <c:v>-6.3359999999999985</c:v>
                </c:pt>
                <c:pt idx="39508">
                  <c:v>-6.333999999999989</c:v>
                </c:pt>
                <c:pt idx="39509">
                  <c:v>-6.3319999999999936</c:v>
                </c:pt>
                <c:pt idx="39510">
                  <c:v>-6.3299999999999983</c:v>
                </c:pt>
                <c:pt idx="39511">
                  <c:v>-6.3279999999999887</c:v>
                </c:pt>
                <c:pt idx="39512">
                  <c:v>-6.3259999999999934</c:v>
                </c:pt>
                <c:pt idx="39513">
                  <c:v>-6.3239999999999981</c:v>
                </c:pt>
                <c:pt idx="39514">
                  <c:v>-6.3219999999999885</c:v>
                </c:pt>
                <c:pt idx="39515">
                  <c:v>-6.3199999999999932</c:v>
                </c:pt>
                <c:pt idx="39516">
                  <c:v>-6.3179999999999978</c:v>
                </c:pt>
                <c:pt idx="39517">
                  <c:v>-6.3159999999999883</c:v>
                </c:pt>
                <c:pt idx="39518">
                  <c:v>-6.313999999999993</c:v>
                </c:pt>
                <c:pt idx="39519">
                  <c:v>-6.3119999999999976</c:v>
                </c:pt>
                <c:pt idx="39520">
                  <c:v>-6.3099999999999881</c:v>
                </c:pt>
                <c:pt idx="39521">
                  <c:v>-6.3079999999999927</c:v>
                </c:pt>
                <c:pt idx="39522">
                  <c:v>-6.3059999999999974</c:v>
                </c:pt>
                <c:pt idx="39523">
                  <c:v>-6.3039999999999878</c:v>
                </c:pt>
                <c:pt idx="39524">
                  <c:v>-6.3019999999999925</c:v>
                </c:pt>
                <c:pt idx="39525">
                  <c:v>-6.2999999999999972</c:v>
                </c:pt>
                <c:pt idx="39526">
                  <c:v>-6.2979999999999876</c:v>
                </c:pt>
                <c:pt idx="39527">
                  <c:v>-6.2959999999999923</c:v>
                </c:pt>
                <c:pt idx="39528">
                  <c:v>-6.2939999999999969</c:v>
                </c:pt>
                <c:pt idx="39529">
                  <c:v>-6.2919999999999874</c:v>
                </c:pt>
                <c:pt idx="39530">
                  <c:v>-6.289999999999992</c:v>
                </c:pt>
                <c:pt idx="39531">
                  <c:v>-6.2879999999999967</c:v>
                </c:pt>
                <c:pt idx="39532">
                  <c:v>-6.2860000000000014</c:v>
                </c:pt>
                <c:pt idx="39533">
                  <c:v>-6.2839999999999918</c:v>
                </c:pt>
                <c:pt idx="39534">
                  <c:v>-6.2819999999999965</c:v>
                </c:pt>
                <c:pt idx="39535">
                  <c:v>-6.2800000000000011</c:v>
                </c:pt>
                <c:pt idx="39536">
                  <c:v>-6.2779999999999916</c:v>
                </c:pt>
                <c:pt idx="39537">
                  <c:v>-6.2759999999999962</c:v>
                </c:pt>
                <c:pt idx="39538">
                  <c:v>-6.2740000000000009</c:v>
                </c:pt>
                <c:pt idx="39539">
                  <c:v>-6.2719999999999914</c:v>
                </c:pt>
                <c:pt idx="39540">
                  <c:v>-6.269999999999996</c:v>
                </c:pt>
                <c:pt idx="39541">
                  <c:v>-6.2680000000000007</c:v>
                </c:pt>
                <c:pt idx="39542">
                  <c:v>-6.2659999999999911</c:v>
                </c:pt>
                <c:pt idx="39543">
                  <c:v>-6.2639999999999958</c:v>
                </c:pt>
                <c:pt idx="39544">
                  <c:v>-6.2620000000000005</c:v>
                </c:pt>
                <c:pt idx="39545">
                  <c:v>-6.2599999999999909</c:v>
                </c:pt>
                <c:pt idx="39546">
                  <c:v>-6.2579999999999956</c:v>
                </c:pt>
                <c:pt idx="39547">
                  <c:v>-6.2560000000000002</c:v>
                </c:pt>
                <c:pt idx="39548">
                  <c:v>-6.2539999999999907</c:v>
                </c:pt>
                <c:pt idx="39549">
                  <c:v>-6.2519999999999953</c:v>
                </c:pt>
                <c:pt idx="39550">
                  <c:v>-6.25</c:v>
                </c:pt>
                <c:pt idx="39551">
                  <c:v>-6.2479999999999905</c:v>
                </c:pt>
                <c:pt idx="39552">
                  <c:v>-6.2459999999999951</c:v>
                </c:pt>
                <c:pt idx="39553">
                  <c:v>-6.2439999999999998</c:v>
                </c:pt>
                <c:pt idx="39554">
                  <c:v>-6.2419999999999902</c:v>
                </c:pt>
                <c:pt idx="39555">
                  <c:v>-6.2399999999999949</c:v>
                </c:pt>
                <c:pt idx="39556">
                  <c:v>-6.2379999999999995</c:v>
                </c:pt>
                <c:pt idx="39557">
                  <c:v>-6.23599999999999</c:v>
                </c:pt>
                <c:pt idx="39558">
                  <c:v>-6.2339999999999947</c:v>
                </c:pt>
                <c:pt idx="39559">
                  <c:v>-6.2319999999999993</c:v>
                </c:pt>
                <c:pt idx="39560">
                  <c:v>-6.2299999999999898</c:v>
                </c:pt>
                <c:pt idx="39561">
                  <c:v>-6.2279999999999944</c:v>
                </c:pt>
                <c:pt idx="39562">
                  <c:v>-6.2259999999999991</c:v>
                </c:pt>
                <c:pt idx="39563">
                  <c:v>-6.2239999999999895</c:v>
                </c:pt>
                <c:pt idx="39564">
                  <c:v>-6.2219999999999942</c:v>
                </c:pt>
                <c:pt idx="39565">
                  <c:v>-6.2199999999999989</c:v>
                </c:pt>
                <c:pt idx="39566">
                  <c:v>-6.2179999999999893</c:v>
                </c:pt>
                <c:pt idx="39567">
                  <c:v>-6.215999999999994</c:v>
                </c:pt>
                <c:pt idx="39568">
                  <c:v>-6.2139999999999986</c:v>
                </c:pt>
                <c:pt idx="39569">
                  <c:v>-6.2119999999999891</c:v>
                </c:pt>
                <c:pt idx="39570">
                  <c:v>-6.2099999999999937</c:v>
                </c:pt>
                <c:pt idx="39571">
                  <c:v>-6.2079999999999984</c:v>
                </c:pt>
                <c:pt idx="39572">
                  <c:v>-6.2059999999999889</c:v>
                </c:pt>
                <c:pt idx="39573">
                  <c:v>-6.2039999999999935</c:v>
                </c:pt>
                <c:pt idx="39574">
                  <c:v>-6.2019999999999982</c:v>
                </c:pt>
                <c:pt idx="39575">
                  <c:v>-6.1999999999999886</c:v>
                </c:pt>
                <c:pt idx="39576">
                  <c:v>-6.1979999999999933</c:v>
                </c:pt>
                <c:pt idx="39577">
                  <c:v>-6.195999999999998</c:v>
                </c:pt>
                <c:pt idx="39578">
                  <c:v>-6.1939999999999884</c:v>
                </c:pt>
                <c:pt idx="39579">
                  <c:v>-6.1919999999999931</c:v>
                </c:pt>
                <c:pt idx="39580">
                  <c:v>-6.1899999999999977</c:v>
                </c:pt>
                <c:pt idx="39581">
                  <c:v>-6.1879999999999882</c:v>
                </c:pt>
                <c:pt idx="39582">
                  <c:v>-6.1859999999999928</c:v>
                </c:pt>
                <c:pt idx="39583">
                  <c:v>-6.1839999999999975</c:v>
                </c:pt>
                <c:pt idx="39584">
                  <c:v>-6.1819999999999879</c:v>
                </c:pt>
                <c:pt idx="39585">
                  <c:v>-6.1799999999999926</c:v>
                </c:pt>
                <c:pt idx="39586">
                  <c:v>-6.1779999999999973</c:v>
                </c:pt>
                <c:pt idx="39587">
                  <c:v>-6.1759999999999877</c:v>
                </c:pt>
                <c:pt idx="39588">
                  <c:v>-6.1739999999999924</c:v>
                </c:pt>
                <c:pt idx="39589">
                  <c:v>-6.171999999999997</c:v>
                </c:pt>
                <c:pt idx="39590">
                  <c:v>-6.1699999999999875</c:v>
                </c:pt>
                <c:pt idx="39591">
                  <c:v>-6.1679999999999922</c:v>
                </c:pt>
                <c:pt idx="39592">
                  <c:v>-6.1659999999999968</c:v>
                </c:pt>
                <c:pt idx="39593">
                  <c:v>-6.1639999999999873</c:v>
                </c:pt>
                <c:pt idx="39594">
                  <c:v>-6.1619999999999919</c:v>
                </c:pt>
                <c:pt idx="39595">
                  <c:v>-6.1599999999999966</c:v>
                </c:pt>
                <c:pt idx="39596">
                  <c:v>-6.1580000000000013</c:v>
                </c:pt>
                <c:pt idx="39597">
                  <c:v>-6.1559999999999917</c:v>
                </c:pt>
                <c:pt idx="39598">
                  <c:v>-6.1539999999999964</c:v>
                </c:pt>
                <c:pt idx="39599">
                  <c:v>-6.152000000000001</c:v>
                </c:pt>
                <c:pt idx="39600">
                  <c:v>-6.1499999999999915</c:v>
                </c:pt>
                <c:pt idx="39601">
                  <c:v>-6.1479999999999961</c:v>
                </c:pt>
                <c:pt idx="39602">
                  <c:v>-6.1460000000000008</c:v>
                </c:pt>
                <c:pt idx="39603">
                  <c:v>-6.1439999999999912</c:v>
                </c:pt>
                <c:pt idx="39604">
                  <c:v>-6.1419999999999959</c:v>
                </c:pt>
                <c:pt idx="39605">
                  <c:v>-6.1400000000000006</c:v>
                </c:pt>
                <c:pt idx="39606">
                  <c:v>-6.137999999999991</c:v>
                </c:pt>
                <c:pt idx="39607">
                  <c:v>-6.1359999999999957</c:v>
                </c:pt>
                <c:pt idx="39608">
                  <c:v>-6.1340000000000003</c:v>
                </c:pt>
                <c:pt idx="39609">
                  <c:v>-6.1319999999999908</c:v>
                </c:pt>
                <c:pt idx="39610">
                  <c:v>-6.1299999999999955</c:v>
                </c:pt>
                <c:pt idx="39611">
                  <c:v>-6.1280000000000001</c:v>
                </c:pt>
                <c:pt idx="39612">
                  <c:v>-6.1259999999999906</c:v>
                </c:pt>
                <c:pt idx="39613">
                  <c:v>-6.1239999999999952</c:v>
                </c:pt>
                <c:pt idx="39614">
                  <c:v>-6.1219999999999999</c:v>
                </c:pt>
                <c:pt idx="39615">
                  <c:v>-6.1199999999999903</c:v>
                </c:pt>
                <c:pt idx="39616">
                  <c:v>-6.117999999999995</c:v>
                </c:pt>
                <c:pt idx="39617">
                  <c:v>-6.1159999999999997</c:v>
                </c:pt>
                <c:pt idx="39618">
                  <c:v>-6.1139999999999901</c:v>
                </c:pt>
                <c:pt idx="39619">
                  <c:v>-6.1119999999999948</c:v>
                </c:pt>
                <c:pt idx="39620">
                  <c:v>-6.1099999999999994</c:v>
                </c:pt>
                <c:pt idx="39621">
                  <c:v>-6.1079999999999899</c:v>
                </c:pt>
                <c:pt idx="39622">
                  <c:v>-6.1059999999999945</c:v>
                </c:pt>
                <c:pt idx="39623">
                  <c:v>-6.1039999999999992</c:v>
                </c:pt>
                <c:pt idx="39624">
                  <c:v>-6.1019999999999897</c:v>
                </c:pt>
                <c:pt idx="39625">
                  <c:v>-6.0999999999999943</c:v>
                </c:pt>
                <c:pt idx="39626">
                  <c:v>-6.097999999999999</c:v>
                </c:pt>
                <c:pt idx="39627">
                  <c:v>-6.0959999999999894</c:v>
                </c:pt>
                <c:pt idx="39628">
                  <c:v>-6.0939999999999941</c:v>
                </c:pt>
                <c:pt idx="39629">
                  <c:v>-6.0919999999999987</c:v>
                </c:pt>
                <c:pt idx="39630">
                  <c:v>-6.0899999999999892</c:v>
                </c:pt>
                <c:pt idx="39631">
                  <c:v>-6.0879999999999939</c:v>
                </c:pt>
                <c:pt idx="39632">
                  <c:v>-6.0859999999999985</c:v>
                </c:pt>
                <c:pt idx="39633">
                  <c:v>-6.083999999999989</c:v>
                </c:pt>
                <c:pt idx="39634">
                  <c:v>-6.0819999999999936</c:v>
                </c:pt>
                <c:pt idx="39635">
                  <c:v>-6.0799999999999983</c:v>
                </c:pt>
                <c:pt idx="39636">
                  <c:v>-6.0779999999999887</c:v>
                </c:pt>
                <c:pt idx="39637">
                  <c:v>-6.0759999999999934</c:v>
                </c:pt>
                <c:pt idx="39638">
                  <c:v>-6.0739999999999981</c:v>
                </c:pt>
                <c:pt idx="39639">
                  <c:v>-6.0719999999999885</c:v>
                </c:pt>
                <c:pt idx="39640">
                  <c:v>-6.0699999999999932</c:v>
                </c:pt>
                <c:pt idx="39641">
                  <c:v>-6.0679999999999978</c:v>
                </c:pt>
                <c:pt idx="39642">
                  <c:v>-6.0659999999999883</c:v>
                </c:pt>
                <c:pt idx="39643">
                  <c:v>-6.063999999999993</c:v>
                </c:pt>
                <c:pt idx="39644">
                  <c:v>-6.0619999999999976</c:v>
                </c:pt>
                <c:pt idx="39645">
                  <c:v>-6.0599999999999881</c:v>
                </c:pt>
                <c:pt idx="39646">
                  <c:v>-6.0579999999999927</c:v>
                </c:pt>
                <c:pt idx="39647">
                  <c:v>-6.0559999999999974</c:v>
                </c:pt>
                <c:pt idx="39648">
                  <c:v>-6.0539999999999878</c:v>
                </c:pt>
                <c:pt idx="39649">
                  <c:v>-6.0519999999999925</c:v>
                </c:pt>
                <c:pt idx="39650">
                  <c:v>-6.0499999999999972</c:v>
                </c:pt>
                <c:pt idx="39651">
                  <c:v>-6.0479999999999876</c:v>
                </c:pt>
                <c:pt idx="39652">
                  <c:v>-6.0459999999999923</c:v>
                </c:pt>
                <c:pt idx="39653">
                  <c:v>-6.0439999999999969</c:v>
                </c:pt>
                <c:pt idx="39654">
                  <c:v>-6.0419999999999874</c:v>
                </c:pt>
                <c:pt idx="39655">
                  <c:v>-6.039999999999992</c:v>
                </c:pt>
                <c:pt idx="39656">
                  <c:v>-6.0379999999999967</c:v>
                </c:pt>
                <c:pt idx="39657">
                  <c:v>-6.0360000000000014</c:v>
                </c:pt>
                <c:pt idx="39658">
                  <c:v>-6.0339999999999918</c:v>
                </c:pt>
                <c:pt idx="39659">
                  <c:v>-6.0319999999999965</c:v>
                </c:pt>
                <c:pt idx="39660">
                  <c:v>-6.0300000000000011</c:v>
                </c:pt>
                <c:pt idx="39661">
                  <c:v>-6.0279999999999916</c:v>
                </c:pt>
                <c:pt idx="39662">
                  <c:v>-6.0259999999999962</c:v>
                </c:pt>
                <c:pt idx="39663">
                  <c:v>-6.0240000000000009</c:v>
                </c:pt>
                <c:pt idx="39664">
                  <c:v>-6.0219999999999914</c:v>
                </c:pt>
                <c:pt idx="39665">
                  <c:v>-6.019999999999996</c:v>
                </c:pt>
                <c:pt idx="39666">
                  <c:v>-6.0180000000000007</c:v>
                </c:pt>
                <c:pt idx="39667">
                  <c:v>-6.0159999999999911</c:v>
                </c:pt>
                <c:pt idx="39668">
                  <c:v>-6.0139999999999958</c:v>
                </c:pt>
                <c:pt idx="39669">
                  <c:v>-6.0120000000000005</c:v>
                </c:pt>
                <c:pt idx="39670">
                  <c:v>-6.0099999999999909</c:v>
                </c:pt>
                <c:pt idx="39671">
                  <c:v>-6.0079999999999956</c:v>
                </c:pt>
                <c:pt idx="39672">
                  <c:v>-6.0060000000000002</c:v>
                </c:pt>
                <c:pt idx="39673">
                  <c:v>-6.0039999999999907</c:v>
                </c:pt>
                <c:pt idx="39674">
                  <c:v>-6.0019999999999953</c:v>
                </c:pt>
                <c:pt idx="39675">
                  <c:v>-6</c:v>
                </c:pt>
                <c:pt idx="39676">
                  <c:v>-5.9979999999999905</c:v>
                </c:pt>
                <c:pt idx="39677">
                  <c:v>-5.9959999999999951</c:v>
                </c:pt>
                <c:pt idx="39678">
                  <c:v>-5.9939999999999998</c:v>
                </c:pt>
                <c:pt idx="39679">
                  <c:v>-5.9919999999999902</c:v>
                </c:pt>
                <c:pt idx="39680">
                  <c:v>-5.9899999999999949</c:v>
                </c:pt>
                <c:pt idx="39681">
                  <c:v>-5.9879999999999995</c:v>
                </c:pt>
                <c:pt idx="39682">
                  <c:v>-5.98599999999999</c:v>
                </c:pt>
                <c:pt idx="39683">
                  <c:v>-5.9839999999999947</c:v>
                </c:pt>
                <c:pt idx="39684">
                  <c:v>-5.9819999999999993</c:v>
                </c:pt>
                <c:pt idx="39685">
                  <c:v>-5.9799999999999898</c:v>
                </c:pt>
                <c:pt idx="39686">
                  <c:v>-5.9779999999999944</c:v>
                </c:pt>
                <c:pt idx="39687">
                  <c:v>-5.9759999999999991</c:v>
                </c:pt>
                <c:pt idx="39688">
                  <c:v>-5.9739999999999895</c:v>
                </c:pt>
                <c:pt idx="39689">
                  <c:v>-5.9719999999999942</c:v>
                </c:pt>
                <c:pt idx="39690">
                  <c:v>-5.9699999999999989</c:v>
                </c:pt>
                <c:pt idx="39691">
                  <c:v>-5.9679999999999893</c:v>
                </c:pt>
                <c:pt idx="39692">
                  <c:v>-5.965999999999994</c:v>
                </c:pt>
                <c:pt idx="39693">
                  <c:v>-5.9639999999999986</c:v>
                </c:pt>
                <c:pt idx="39694">
                  <c:v>-5.9619999999999891</c:v>
                </c:pt>
                <c:pt idx="39695">
                  <c:v>-5.9599999999999937</c:v>
                </c:pt>
                <c:pt idx="39696">
                  <c:v>-5.9579999999999984</c:v>
                </c:pt>
                <c:pt idx="39697">
                  <c:v>-5.9559999999999889</c:v>
                </c:pt>
                <c:pt idx="39698">
                  <c:v>-5.9539999999999935</c:v>
                </c:pt>
                <c:pt idx="39699">
                  <c:v>-5.9519999999999982</c:v>
                </c:pt>
                <c:pt idx="39700">
                  <c:v>-5.9499999999999886</c:v>
                </c:pt>
                <c:pt idx="39701">
                  <c:v>-5.9479999999999933</c:v>
                </c:pt>
                <c:pt idx="39702">
                  <c:v>-5.945999999999998</c:v>
                </c:pt>
                <c:pt idx="39703">
                  <c:v>-5.9439999999999884</c:v>
                </c:pt>
                <c:pt idx="39704">
                  <c:v>-5.9419999999999931</c:v>
                </c:pt>
                <c:pt idx="39705">
                  <c:v>-5.9399999999999977</c:v>
                </c:pt>
                <c:pt idx="39706">
                  <c:v>-5.9379999999999882</c:v>
                </c:pt>
                <c:pt idx="39707">
                  <c:v>-5.9359999999999928</c:v>
                </c:pt>
                <c:pt idx="39708">
                  <c:v>-5.9339999999999975</c:v>
                </c:pt>
                <c:pt idx="39709">
                  <c:v>-5.9319999999999879</c:v>
                </c:pt>
                <c:pt idx="39710">
                  <c:v>-5.9299999999999926</c:v>
                </c:pt>
                <c:pt idx="39711">
                  <c:v>-5.9279999999999973</c:v>
                </c:pt>
                <c:pt idx="39712">
                  <c:v>-5.9259999999999877</c:v>
                </c:pt>
                <c:pt idx="39713">
                  <c:v>-5.9239999999999924</c:v>
                </c:pt>
                <c:pt idx="39714">
                  <c:v>-5.921999999999997</c:v>
                </c:pt>
                <c:pt idx="39715">
                  <c:v>-5.9199999999999875</c:v>
                </c:pt>
                <c:pt idx="39716">
                  <c:v>-5.9179999999999922</c:v>
                </c:pt>
                <c:pt idx="39717">
                  <c:v>-5.9159999999999968</c:v>
                </c:pt>
                <c:pt idx="39718">
                  <c:v>-5.9139999999999873</c:v>
                </c:pt>
                <c:pt idx="39719">
                  <c:v>-5.9119999999999919</c:v>
                </c:pt>
                <c:pt idx="39720">
                  <c:v>-5.9099999999999966</c:v>
                </c:pt>
                <c:pt idx="39721">
                  <c:v>-5.9080000000000013</c:v>
                </c:pt>
                <c:pt idx="39722">
                  <c:v>-5.9059999999999917</c:v>
                </c:pt>
                <c:pt idx="39723">
                  <c:v>-5.9039999999999964</c:v>
                </c:pt>
                <c:pt idx="39724">
                  <c:v>-5.902000000000001</c:v>
                </c:pt>
                <c:pt idx="39725">
                  <c:v>-5.8999999999999915</c:v>
                </c:pt>
                <c:pt idx="39726">
                  <c:v>-5.8979999999999961</c:v>
                </c:pt>
                <c:pt idx="39727">
                  <c:v>-5.8960000000000008</c:v>
                </c:pt>
                <c:pt idx="39728">
                  <c:v>-5.8939999999999912</c:v>
                </c:pt>
                <c:pt idx="39729">
                  <c:v>-5.8919999999999959</c:v>
                </c:pt>
                <c:pt idx="39730">
                  <c:v>-5.8900000000000006</c:v>
                </c:pt>
                <c:pt idx="39731">
                  <c:v>-5.887999999999991</c:v>
                </c:pt>
                <c:pt idx="39732">
                  <c:v>-5.8859999999999957</c:v>
                </c:pt>
                <c:pt idx="39733">
                  <c:v>-5.8840000000000003</c:v>
                </c:pt>
                <c:pt idx="39734">
                  <c:v>-5.8819999999999908</c:v>
                </c:pt>
                <c:pt idx="39735">
                  <c:v>-5.8799999999999955</c:v>
                </c:pt>
                <c:pt idx="39736">
                  <c:v>-5.8780000000000001</c:v>
                </c:pt>
                <c:pt idx="39737">
                  <c:v>-5.8759999999999906</c:v>
                </c:pt>
                <c:pt idx="39738">
                  <c:v>-5.8739999999999952</c:v>
                </c:pt>
                <c:pt idx="39739">
                  <c:v>-5.8719999999999999</c:v>
                </c:pt>
                <c:pt idx="39740">
                  <c:v>-5.8699999999999903</c:v>
                </c:pt>
                <c:pt idx="39741">
                  <c:v>-5.867999999999995</c:v>
                </c:pt>
                <c:pt idx="39742">
                  <c:v>-5.8659999999999997</c:v>
                </c:pt>
                <c:pt idx="39743">
                  <c:v>-5.8639999999999901</c:v>
                </c:pt>
                <c:pt idx="39744">
                  <c:v>-5.8619999999999948</c:v>
                </c:pt>
                <c:pt idx="39745">
                  <c:v>-5.8599999999999994</c:v>
                </c:pt>
                <c:pt idx="39746">
                  <c:v>-5.8579999999999899</c:v>
                </c:pt>
                <c:pt idx="39747">
                  <c:v>-5.8559999999999945</c:v>
                </c:pt>
                <c:pt idx="39748">
                  <c:v>-5.8539999999999992</c:v>
                </c:pt>
                <c:pt idx="39749">
                  <c:v>-5.8519999999999897</c:v>
                </c:pt>
                <c:pt idx="39750">
                  <c:v>-5.8499999999999943</c:v>
                </c:pt>
                <c:pt idx="39751">
                  <c:v>-5.847999999999999</c:v>
                </c:pt>
                <c:pt idx="39752">
                  <c:v>-5.8459999999999894</c:v>
                </c:pt>
                <c:pt idx="39753">
                  <c:v>-5.8439999999999941</c:v>
                </c:pt>
                <c:pt idx="39754">
                  <c:v>-5.8419999999999987</c:v>
                </c:pt>
                <c:pt idx="39755">
                  <c:v>-5.8399999999999892</c:v>
                </c:pt>
                <c:pt idx="39756">
                  <c:v>-5.8379999999999939</c:v>
                </c:pt>
                <c:pt idx="39757">
                  <c:v>-5.8359999999999985</c:v>
                </c:pt>
                <c:pt idx="39758">
                  <c:v>-5.833999999999989</c:v>
                </c:pt>
                <c:pt idx="39759">
                  <c:v>-5.8319999999999936</c:v>
                </c:pt>
                <c:pt idx="39760">
                  <c:v>-5.8299999999999983</c:v>
                </c:pt>
                <c:pt idx="39761">
                  <c:v>-5.8279999999999887</c:v>
                </c:pt>
                <c:pt idx="39762">
                  <c:v>-5.8259999999999934</c:v>
                </c:pt>
                <c:pt idx="39763">
                  <c:v>-5.8239999999999981</c:v>
                </c:pt>
                <c:pt idx="39764">
                  <c:v>-5.8219999999999885</c:v>
                </c:pt>
                <c:pt idx="39765">
                  <c:v>-5.8199999999999932</c:v>
                </c:pt>
                <c:pt idx="39766">
                  <c:v>-5.8179999999999978</c:v>
                </c:pt>
                <c:pt idx="39767">
                  <c:v>-5.8159999999999883</c:v>
                </c:pt>
                <c:pt idx="39768">
                  <c:v>-5.813999999999993</c:v>
                </c:pt>
                <c:pt idx="39769">
                  <c:v>-5.8119999999999976</c:v>
                </c:pt>
                <c:pt idx="39770">
                  <c:v>-5.8099999999999881</c:v>
                </c:pt>
                <c:pt idx="39771">
                  <c:v>-5.8079999999999927</c:v>
                </c:pt>
                <c:pt idx="39772">
                  <c:v>-5.8059999999999974</c:v>
                </c:pt>
                <c:pt idx="39773">
                  <c:v>-5.8039999999999878</c:v>
                </c:pt>
                <c:pt idx="39774">
                  <c:v>-5.8019999999999925</c:v>
                </c:pt>
                <c:pt idx="39775">
                  <c:v>-5.7999999999999972</c:v>
                </c:pt>
                <c:pt idx="39776">
                  <c:v>-5.7979999999999876</c:v>
                </c:pt>
                <c:pt idx="39777">
                  <c:v>-5.7959999999999923</c:v>
                </c:pt>
                <c:pt idx="39778">
                  <c:v>-5.7939999999999969</c:v>
                </c:pt>
                <c:pt idx="39779">
                  <c:v>-5.7919999999999874</c:v>
                </c:pt>
                <c:pt idx="39780">
                  <c:v>-5.789999999999992</c:v>
                </c:pt>
                <c:pt idx="39781">
                  <c:v>-5.7879999999999967</c:v>
                </c:pt>
                <c:pt idx="39782">
                  <c:v>-5.7860000000000014</c:v>
                </c:pt>
                <c:pt idx="39783">
                  <c:v>-5.7839999999999918</c:v>
                </c:pt>
                <c:pt idx="39784">
                  <c:v>-5.7819999999999965</c:v>
                </c:pt>
                <c:pt idx="39785">
                  <c:v>-5.7800000000000011</c:v>
                </c:pt>
                <c:pt idx="39786">
                  <c:v>-5.7779999999999916</c:v>
                </c:pt>
                <c:pt idx="39787">
                  <c:v>-5.7759999999999962</c:v>
                </c:pt>
                <c:pt idx="39788">
                  <c:v>-5.7740000000000009</c:v>
                </c:pt>
                <c:pt idx="39789">
                  <c:v>-5.7719999999999914</c:v>
                </c:pt>
                <c:pt idx="39790">
                  <c:v>-5.769999999999996</c:v>
                </c:pt>
                <c:pt idx="39791">
                  <c:v>-5.7680000000000007</c:v>
                </c:pt>
                <c:pt idx="39792">
                  <c:v>-5.7659999999999911</c:v>
                </c:pt>
                <c:pt idx="39793">
                  <c:v>-5.7639999999999958</c:v>
                </c:pt>
                <c:pt idx="39794">
                  <c:v>-5.7620000000000005</c:v>
                </c:pt>
                <c:pt idx="39795">
                  <c:v>-5.7599999999999909</c:v>
                </c:pt>
                <c:pt idx="39796">
                  <c:v>-5.7579999999999956</c:v>
                </c:pt>
                <c:pt idx="39797">
                  <c:v>-5.7560000000000002</c:v>
                </c:pt>
                <c:pt idx="39798">
                  <c:v>-5.7539999999999907</c:v>
                </c:pt>
                <c:pt idx="39799">
                  <c:v>-5.7519999999999953</c:v>
                </c:pt>
                <c:pt idx="39800">
                  <c:v>-5.75</c:v>
                </c:pt>
                <c:pt idx="39801">
                  <c:v>-5.7479999999999905</c:v>
                </c:pt>
                <c:pt idx="39802">
                  <c:v>-5.7459999999999951</c:v>
                </c:pt>
                <c:pt idx="39803">
                  <c:v>-5.7439999999999998</c:v>
                </c:pt>
                <c:pt idx="39804">
                  <c:v>-5.7419999999999902</c:v>
                </c:pt>
                <c:pt idx="39805">
                  <c:v>-5.7399999999999949</c:v>
                </c:pt>
                <c:pt idx="39806">
                  <c:v>-5.7379999999999995</c:v>
                </c:pt>
                <c:pt idx="39807">
                  <c:v>-5.73599999999999</c:v>
                </c:pt>
                <c:pt idx="39808">
                  <c:v>-5.7339999999999947</c:v>
                </c:pt>
                <c:pt idx="39809">
                  <c:v>-5.7319999999999993</c:v>
                </c:pt>
                <c:pt idx="39810">
                  <c:v>-5.7299999999999898</c:v>
                </c:pt>
                <c:pt idx="39811">
                  <c:v>-5.7279999999999944</c:v>
                </c:pt>
                <c:pt idx="39812">
                  <c:v>-5.7259999999999991</c:v>
                </c:pt>
                <c:pt idx="39813">
                  <c:v>-5.7239999999999895</c:v>
                </c:pt>
                <c:pt idx="39814">
                  <c:v>-5.7219999999999942</c:v>
                </c:pt>
                <c:pt idx="39815">
                  <c:v>-5.7199999999999989</c:v>
                </c:pt>
                <c:pt idx="39816">
                  <c:v>-5.7179999999999893</c:v>
                </c:pt>
                <c:pt idx="39817">
                  <c:v>-5.715999999999994</c:v>
                </c:pt>
                <c:pt idx="39818">
                  <c:v>-5.7139999999999986</c:v>
                </c:pt>
                <c:pt idx="39819">
                  <c:v>-5.7119999999999891</c:v>
                </c:pt>
                <c:pt idx="39820">
                  <c:v>-5.7099999999999937</c:v>
                </c:pt>
                <c:pt idx="39821">
                  <c:v>-5.7079999999999984</c:v>
                </c:pt>
                <c:pt idx="39822">
                  <c:v>-5.7059999999999889</c:v>
                </c:pt>
                <c:pt idx="39823">
                  <c:v>-5.7039999999999935</c:v>
                </c:pt>
                <c:pt idx="39824">
                  <c:v>-5.7019999999999982</c:v>
                </c:pt>
                <c:pt idx="39825">
                  <c:v>-5.6999999999999886</c:v>
                </c:pt>
                <c:pt idx="39826">
                  <c:v>-5.6979999999999933</c:v>
                </c:pt>
                <c:pt idx="39827">
                  <c:v>-5.695999999999998</c:v>
                </c:pt>
                <c:pt idx="39828">
                  <c:v>-5.6939999999999884</c:v>
                </c:pt>
                <c:pt idx="39829">
                  <c:v>-5.6919999999999931</c:v>
                </c:pt>
                <c:pt idx="39830">
                  <c:v>-5.6899999999999977</c:v>
                </c:pt>
                <c:pt idx="39831">
                  <c:v>-5.6879999999999882</c:v>
                </c:pt>
                <c:pt idx="39832">
                  <c:v>-5.6859999999999928</c:v>
                </c:pt>
                <c:pt idx="39833">
                  <c:v>-5.6839999999999975</c:v>
                </c:pt>
                <c:pt idx="39834">
                  <c:v>-5.6819999999999879</c:v>
                </c:pt>
                <c:pt idx="39835">
                  <c:v>-5.6799999999999926</c:v>
                </c:pt>
                <c:pt idx="39836">
                  <c:v>-5.6779999999999973</c:v>
                </c:pt>
                <c:pt idx="39837">
                  <c:v>-5.6759999999999877</c:v>
                </c:pt>
                <c:pt idx="39838">
                  <c:v>-5.6739999999999924</c:v>
                </c:pt>
                <c:pt idx="39839">
                  <c:v>-5.671999999999997</c:v>
                </c:pt>
                <c:pt idx="39840">
                  <c:v>-5.6699999999999875</c:v>
                </c:pt>
                <c:pt idx="39841">
                  <c:v>-5.6679999999999922</c:v>
                </c:pt>
                <c:pt idx="39842">
                  <c:v>-5.6659999999999968</c:v>
                </c:pt>
                <c:pt idx="39843">
                  <c:v>-5.6639999999999873</c:v>
                </c:pt>
                <c:pt idx="39844">
                  <c:v>-5.6619999999999919</c:v>
                </c:pt>
                <c:pt idx="39845">
                  <c:v>-5.6599999999999966</c:v>
                </c:pt>
                <c:pt idx="39846">
                  <c:v>-5.6580000000000013</c:v>
                </c:pt>
                <c:pt idx="39847">
                  <c:v>-5.6559999999999917</c:v>
                </c:pt>
                <c:pt idx="39848">
                  <c:v>-5.6539999999999964</c:v>
                </c:pt>
                <c:pt idx="39849">
                  <c:v>-5.652000000000001</c:v>
                </c:pt>
                <c:pt idx="39850">
                  <c:v>-5.6499999999999915</c:v>
                </c:pt>
                <c:pt idx="39851">
                  <c:v>-5.6479999999999961</c:v>
                </c:pt>
                <c:pt idx="39852">
                  <c:v>-5.6460000000000008</c:v>
                </c:pt>
                <c:pt idx="39853">
                  <c:v>-5.6439999999999912</c:v>
                </c:pt>
                <c:pt idx="39854">
                  <c:v>-5.6419999999999959</c:v>
                </c:pt>
                <c:pt idx="39855">
                  <c:v>-5.6400000000000006</c:v>
                </c:pt>
                <c:pt idx="39856">
                  <c:v>-5.637999999999991</c:v>
                </c:pt>
                <c:pt idx="39857">
                  <c:v>-5.6359999999999957</c:v>
                </c:pt>
                <c:pt idx="39858">
                  <c:v>-5.6340000000000003</c:v>
                </c:pt>
                <c:pt idx="39859">
                  <c:v>-5.6319999999999908</c:v>
                </c:pt>
                <c:pt idx="39860">
                  <c:v>-5.6299999999999955</c:v>
                </c:pt>
                <c:pt idx="39861">
                  <c:v>-5.6280000000000001</c:v>
                </c:pt>
                <c:pt idx="39862">
                  <c:v>-5.6259999999999906</c:v>
                </c:pt>
                <c:pt idx="39863">
                  <c:v>-5.6239999999999952</c:v>
                </c:pt>
                <c:pt idx="39864">
                  <c:v>-5.6219999999999999</c:v>
                </c:pt>
                <c:pt idx="39865">
                  <c:v>-5.6199999999999903</c:v>
                </c:pt>
                <c:pt idx="39866">
                  <c:v>-5.617999999999995</c:v>
                </c:pt>
                <c:pt idx="39867">
                  <c:v>-5.6159999999999997</c:v>
                </c:pt>
                <c:pt idx="39868">
                  <c:v>-5.6139999999999901</c:v>
                </c:pt>
                <c:pt idx="39869">
                  <c:v>-5.6119999999999948</c:v>
                </c:pt>
                <c:pt idx="39870">
                  <c:v>-5.6099999999999994</c:v>
                </c:pt>
                <c:pt idx="39871">
                  <c:v>-5.6079999999999899</c:v>
                </c:pt>
                <c:pt idx="39872">
                  <c:v>-5.6059999999999945</c:v>
                </c:pt>
                <c:pt idx="39873">
                  <c:v>-5.6039999999999992</c:v>
                </c:pt>
                <c:pt idx="39874">
                  <c:v>-5.6019999999999897</c:v>
                </c:pt>
                <c:pt idx="39875">
                  <c:v>-5.5999999999999943</c:v>
                </c:pt>
                <c:pt idx="39876">
                  <c:v>-5.597999999999999</c:v>
                </c:pt>
                <c:pt idx="39877">
                  <c:v>-5.5959999999999894</c:v>
                </c:pt>
                <c:pt idx="39878">
                  <c:v>-5.5939999999999941</c:v>
                </c:pt>
                <c:pt idx="39879">
                  <c:v>-5.5919999999999987</c:v>
                </c:pt>
                <c:pt idx="39880">
                  <c:v>-5.5899999999999892</c:v>
                </c:pt>
                <c:pt idx="39881">
                  <c:v>-5.5879999999999939</c:v>
                </c:pt>
                <c:pt idx="39882">
                  <c:v>-5.5859999999999985</c:v>
                </c:pt>
                <c:pt idx="39883">
                  <c:v>-5.583999999999989</c:v>
                </c:pt>
                <c:pt idx="39884">
                  <c:v>-5.5819999999999936</c:v>
                </c:pt>
                <c:pt idx="39885">
                  <c:v>-5.5799999999999983</c:v>
                </c:pt>
                <c:pt idx="39886">
                  <c:v>-5.5779999999999887</c:v>
                </c:pt>
                <c:pt idx="39887">
                  <c:v>-5.5759999999999934</c:v>
                </c:pt>
                <c:pt idx="39888">
                  <c:v>-5.5739999999999981</c:v>
                </c:pt>
                <c:pt idx="39889">
                  <c:v>-5.5719999999999885</c:v>
                </c:pt>
                <c:pt idx="39890">
                  <c:v>-5.5699999999999932</c:v>
                </c:pt>
                <c:pt idx="39891">
                  <c:v>-5.5679999999999978</c:v>
                </c:pt>
                <c:pt idx="39892">
                  <c:v>-5.5659999999999883</c:v>
                </c:pt>
                <c:pt idx="39893">
                  <c:v>-5.563999999999993</c:v>
                </c:pt>
                <c:pt idx="39894">
                  <c:v>-5.5619999999999976</c:v>
                </c:pt>
                <c:pt idx="39895">
                  <c:v>-5.5599999999999881</c:v>
                </c:pt>
                <c:pt idx="39896">
                  <c:v>-5.5579999999999927</c:v>
                </c:pt>
                <c:pt idx="39897">
                  <c:v>-5.5559999999999974</c:v>
                </c:pt>
                <c:pt idx="39898">
                  <c:v>-5.5539999999999878</c:v>
                </c:pt>
                <c:pt idx="39899">
                  <c:v>-5.5519999999999925</c:v>
                </c:pt>
                <c:pt idx="39900">
                  <c:v>-5.5499999999999972</c:v>
                </c:pt>
                <c:pt idx="39901">
                  <c:v>-5.5479999999999876</c:v>
                </c:pt>
                <c:pt idx="39902">
                  <c:v>-5.5459999999999923</c:v>
                </c:pt>
                <c:pt idx="39903">
                  <c:v>-5.5439999999999969</c:v>
                </c:pt>
                <c:pt idx="39904">
                  <c:v>-5.5419999999999874</c:v>
                </c:pt>
                <c:pt idx="39905">
                  <c:v>-5.539999999999992</c:v>
                </c:pt>
                <c:pt idx="39906">
                  <c:v>-5.5379999999999967</c:v>
                </c:pt>
                <c:pt idx="39907">
                  <c:v>-5.5360000000000014</c:v>
                </c:pt>
                <c:pt idx="39908">
                  <c:v>-5.5339999999999918</c:v>
                </c:pt>
                <c:pt idx="39909">
                  <c:v>-5.5319999999999965</c:v>
                </c:pt>
                <c:pt idx="39910">
                  <c:v>-5.5300000000000011</c:v>
                </c:pt>
                <c:pt idx="39911">
                  <c:v>-5.5279999999999916</c:v>
                </c:pt>
                <c:pt idx="39912">
                  <c:v>-5.5259999999999962</c:v>
                </c:pt>
                <c:pt idx="39913">
                  <c:v>-5.5240000000000009</c:v>
                </c:pt>
                <c:pt idx="39914">
                  <c:v>-5.5219999999999914</c:v>
                </c:pt>
                <c:pt idx="39915">
                  <c:v>-5.519999999999996</c:v>
                </c:pt>
                <c:pt idx="39916">
                  <c:v>-5.5180000000000007</c:v>
                </c:pt>
                <c:pt idx="39917">
                  <c:v>-5.5159999999999911</c:v>
                </c:pt>
                <c:pt idx="39918">
                  <c:v>-5.5139999999999958</c:v>
                </c:pt>
                <c:pt idx="39919">
                  <c:v>-5.5120000000000005</c:v>
                </c:pt>
                <c:pt idx="39920">
                  <c:v>-5.5099999999999909</c:v>
                </c:pt>
                <c:pt idx="39921">
                  <c:v>-5.5079999999999956</c:v>
                </c:pt>
                <c:pt idx="39922">
                  <c:v>-5.5060000000000002</c:v>
                </c:pt>
                <c:pt idx="39923">
                  <c:v>-5.5039999999999907</c:v>
                </c:pt>
                <c:pt idx="39924">
                  <c:v>-5.5019999999999953</c:v>
                </c:pt>
                <c:pt idx="39925">
                  <c:v>-5.5</c:v>
                </c:pt>
                <c:pt idx="39926">
                  <c:v>-5.4979999999999905</c:v>
                </c:pt>
                <c:pt idx="39927">
                  <c:v>-5.4959999999999951</c:v>
                </c:pt>
                <c:pt idx="39928">
                  <c:v>-5.4939999999999998</c:v>
                </c:pt>
                <c:pt idx="39929">
                  <c:v>-5.4919999999999902</c:v>
                </c:pt>
                <c:pt idx="39930">
                  <c:v>-5.4899999999999949</c:v>
                </c:pt>
                <c:pt idx="39931">
                  <c:v>-5.4879999999999995</c:v>
                </c:pt>
                <c:pt idx="39932">
                  <c:v>-5.48599999999999</c:v>
                </c:pt>
                <c:pt idx="39933">
                  <c:v>-5.4839999999999947</c:v>
                </c:pt>
                <c:pt idx="39934">
                  <c:v>-5.4819999999999993</c:v>
                </c:pt>
                <c:pt idx="39935">
                  <c:v>-5.4799999999999898</c:v>
                </c:pt>
                <c:pt idx="39936">
                  <c:v>-5.4779999999999944</c:v>
                </c:pt>
                <c:pt idx="39937">
                  <c:v>-5.4759999999999991</c:v>
                </c:pt>
                <c:pt idx="39938">
                  <c:v>-5.4739999999999895</c:v>
                </c:pt>
                <c:pt idx="39939">
                  <c:v>-5.4719999999999942</c:v>
                </c:pt>
                <c:pt idx="39940">
                  <c:v>-5.4699999999999989</c:v>
                </c:pt>
                <c:pt idx="39941">
                  <c:v>-5.4679999999999893</c:v>
                </c:pt>
                <c:pt idx="39942">
                  <c:v>-5.465999999999994</c:v>
                </c:pt>
                <c:pt idx="39943">
                  <c:v>-5.4639999999999986</c:v>
                </c:pt>
                <c:pt idx="39944">
                  <c:v>-5.4619999999999891</c:v>
                </c:pt>
                <c:pt idx="39945">
                  <c:v>-5.4599999999999937</c:v>
                </c:pt>
                <c:pt idx="39946">
                  <c:v>-5.4579999999999984</c:v>
                </c:pt>
                <c:pt idx="39947">
                  <c:v>-5.4559999999999889</c:v>
                </c:pt>
                <c:pt idx="39948">
                  <c:v>-5.4539999999999935</c:v>
                </c:pt>
                <c:pt idx="39949">
                  <c:v>-5.4519999999999982</c:v>
                </c:pt>
                <c:pt idx="39950">
                  <c:v>-5.4499999999999886</c:v>
                </c:pt>
                <c:pt idx="39951">
                  <c:v>-5.4479999999999933</c:v>
                </c:pt>
                <c:pt idx="39952">
                  <c:v>-5.445999999999998</c:v>
                </c:pt>
                <c:pt idx="39953">
                  <c:v>-5.4439999999999884</c:v>
                </c:pt>
                <c:pt idx="39954">
                  <c:v>-5.4419999999999931</c:v>
                </c:pt>
                <c:pt idx="39955">
                  <c:v>-5.4399999999999977</c:v>
                </c:pt>
                <c:pt idx="39956">
                  <c:v>-5.4379999999999882</c:v>
                </c:pt>
                <c:pt idx="39957">
                  <c:v>-5.4359999999999928</c:v>
                </c:pt>
                <c:pt idx="39958">
                  <c:v>-5.4339999999999975</c:v>
                </c:pt>
                <c:pt idx="39959">
                  <c:v>-5.4319999999999879</c:v>
                </c:pt>
                <c:pt idx="39960">
                  <c:v>-5.4299999999999926</c:v>
                </c:pt>
                <c:pt idx="39961">
                  <c:v>-5.4279999999999973</c:v>
                </c:pt>
                <c:pt idx="39962">
                  <c:v>-5.4259999999999877</c:v>
                </c:pt>
                <c:pt idx="39963">
                  <c:v>-5.4239999999999924</c:v>
                </c:pt>
                <c:pt idx="39964">
                  <c:v>-5.421999999999997</c:v>
                </c:pt>
                <c:pt idx="39965">
                  <c:v>-5.4199999999999875</c:v>
                </c:pt>
                <c:pt idx="39966">
                  <c:v>-5.4179999999999922</c:v>
                </c:pt>
                <c:pt idx="39967">
                  <c:v>-5.4159999999999968</c:v>
                </c:pt>
                <c:pt idx="39968">
                  <c:v>-5.4139999999999873</c:v>
                </c:pt>
                <c:pt idx="39969">
                  <c:v>-5.4119999999999919</c:v>
                </c:pt>
                <c:pt idx="39970">
                  <c:v>-5.4099999999999966</c:v>
                </c:pt>
                <c:pt idx="39971">
                  <c:v>-5.4080000000000013</c:v>
                </c:pt>
                <c:pt idx="39972">
                  <c:v>-5.4059999999999917</c:v>
                </c:pt>
                <c:pt idx="39973">
                  <c:v>-5.4039999999999964</c:v>
                </c:pt>
                <c:pt idx="39974">
                  <c:v>-5.402000000000001</c:v>
                </c:pt>
                <c:pt idx="39975">
                  <c:v>-5.3999999999999915</c:v>
                </c:pt>
                <c:pt idx="39976">
                  <c:v>-5.3979999999999961</c:v>
                </c:pt>
                <c:pt idx="39977">
                  <c:v>-5.3960000000000008</c:v>
                </c:pt>
                <c:pt idx="39978">
                  <c:v>-5.3939999999999912</c:v>
                </c:pt>
                <c:pt idx="39979">
                  <c:v>-5.3919999999999959</c:v>
                </c:pt>
                <c:pt idx="39980">
                  <c:v>-5.3900000000000006</c:v>
                </c:pt>
                <c:pt idx="39981">
                  <c:v>-5.387999999999991</c:v>
                </c:pt>
                <c:pt idx="39982">
                  <c:v>-5.3859999999999957</c:v>
                </c:pt>
                <c:pt idx="39983">
                  <c:v>-5.3840000000000003</c:v>
                </c:pt>
                <c:pt idx="39984">
                  <c:v>-5.3819999999999908</c:v>
                </c:pt>
                <c:pt idx="39985">
                  <c:v>-5.3799999999999955</c:v>
                </c:pt>
                <c:pt idx="39986">
                  <c:v>-5.3780000000000001</c:v>
                </c:pt>
                <c:pt idx="39987">
                  <c:v>-5.3759999999999906</c:v>
                </c:pt>
                <c:pt idx="39988">
                  <c:v>-5.3739999999999952</c:v>
                </c:pt>
                <c:pt idx="39989">
                  <c:v>-5.3719999999999999</c:v>
                </c:pt>
                <c:pt idx="39990">
                  <c:v>-5.3699999999999903</c:v>
                </c:pt>
                <c:pt idx="39991">
                  <c:v>-5.367999999999995</c:v>
                </c:pt>
                <c:pt idx="39992">
                  <c:v>-5.3659999999999997</c:v>
                </c:pt>
                <c:pt idx="39993">
                  <c:v>-5.3639999999999901</c:v>
                </c:pt>
                <c:pt idx="39994">
                  <c:v>-5.3619999999999948</c:v>
                </c:pt>
                <c:pt idx="39995">
                  <c:v>-5.3599999999999994</c:v>
                </c:pt>
                <c:pt idx="39996">
                  <c:v>-5.3579999999999899</c:v>
                </c:pt>
                <c:pt idx="39997">
                  <c:v>-5.3559999999999945</c:v>
                </c:pt>
                <c:pt idx="39998">
                  <c:v>-5.3539999999999992</c:v>
                </c:pt>
                <c:pt idx="39999">
                  <c:v>-5.3519999999999897</c:v>
                </c:pt>
                <c:pt idx="40000">
                  <c:v>-5.3499999999999943</c:v>
                </c:pt>
                <c:pt idx="40001">
                  <c:v>-5.347999999999999</c:v>
                </c:pt>
                <c:pt idx="40002">
                  <c:v>-5.3459999999999894</c:v>
                </c:pt>
                <c:pt idx="40003">
                  <c:v>-5.3439999999999941</c:v>
                </c:pt>
                <c:pt idx="40004">
                  <c:v>-5.3419999999999987</c:v>
                </c:pt>
                <c:pt idx="40005">
                  <c:v>-5.3399999999999892</c:v>
                </c:pt>
                <c:pt idx="40006">
                  <c:v>-5.3379999999999939</c:v>
                </c:pt>
                <c:pt idx="40007">
                  <c:v>-5.3359999999999985</c:v>
                </c:pt>
                <c:pt idx="40008">
                  <c:v>-5.333999999999989</c:v>
                </c:pt>
                <c:pt idx="40009">
                  <c:v>-5.3319999999999936</c:v>
                </c:pt>
                <c:pt idx="40010">
                  <c:v>-5.3299999999999983</c:v>
                </c:pt>
                <c:pt idx="40011">
                  <c:v>-5.3279999999999887</c:v>
                </c:pt>
                <c:pt idx="40012">
                  <c:v>-5.3259999999999934</c:v>
                </c:pt>
                <c:pt idx="40013">
                  <c:v>-5.3239999999999981</c:v>
                </c:pt>
                <c:pt idx="40014">
                  <c:v>-5.3219999999999885</c:v>
                </c:pt>
                <c:pt idx="40015">
                  <c:v>-5.3199999999999932</c:v>
                </c:pt>
                <c:pt idx="40016">
                  <c:v>-5.3179999999999978</c:v>
                </c:pt>
                <c:pt idx="40017">
                  <c:v>-5.3159999999999883</c:v>
                </c:pt>
                <c:pt idx="40018">
                  <c:v>-5.313999999999993</c:v>
                </c:pt>
                <c:pt idx="40019">
                  <c:v>-5.3119999999999976</c:v>
                </c:pt>
                <c:pt idx="40020">
                  <c:v>-5.3099999999999881</c:v>
                </c:pt>
                <c:pt idx="40021">
                  <c:v>-5.3079999999999927</c:v>
                </c:pt>
                <c:pt idx="40022">
                  <c:v>-5.3059999999999974</c:v>
                </c:pt>
                <c:pt idx="40023">
                  <c:v>-5.3039999999999878</c:v>
                </c:pt>
                <c:pt idx="40024">
                  <c:v>-5.3019999999999925</c:v>
                </c:pt>
                <c:pt idx="40025">
                  <c:v>-5.2999999999999972</c:v>
                </c:pt>
                <c:pt idx="40026">
                  <c:v>-5.2979999999999876</c:v>
                </c:pt>
                <c:pt idx="40027">
                  <c:v>-5.2959999999999923</c:v>
                </c:pt>
                <c:pt idx="40028">
                  <c:v>-5.2939999999999969</c:v>
                </c:pt>
                <c:pt idx="40029">
                  <c:v>-5.2919999999999874</c:v>
                </c:pt>
                <c:pt idx="40030">
                  <c:v>-5.289999999999992</c:v>
                </c:pt>
                <c:pt idx="40031">
                  <c:v>-5.2879999999999967</c:v>
                </c:pt>
                <c:pt idx="40032">
                  <c:v>-5.2860000000000014</c:v>
                </c:pt>
                <c:pt idx="40033">
                  <c:v>-5.2839999999999918</c:v>
                </c:pt>
                <c:pt idx="40034">
                  <c:v>-5.2819999999999965</c:v>
                </c:pt>
                <c:pt idx="40035">
                  <c:v>-5.2800000000000011</c:v>
                </c:pt>
                <c:pt idx="40036">
                  <c:v>-5.2779999999999916</c:v>
                </c:pt>
                <c:pt idx="40037">
                  <c:v>-5.2759999999999962</c:v>
                </c:pt>
                <c:pt idx="40038">
                  <c:v>-5.2740000000000009</c:v>
                </c:pt>
                <c:pt idx="40039">
                  <c:v>-5.2719999999999914</c:v>
                </c:pt>
                <c:pt idx="40040">
                  <c:v>-5.269999999999996</c:v>
                </c:pt>
                <c:pt idx="40041">
                  <c:v>-5.2680000000000007</c:v>
                </c:pt>
                <c:pt idx="40042">
                  <c:v>-5.2659999999999911</c:v>
                </c:pt>
                <c:pt idx="40043">
                  <c:v>-5.2639999999999958</c:v>
                </c:pt>
                <c:pt idx="40044">
                  <c:v>-5.2620000000000005</c:v>
                </c:pt>
                <c:pt idx="40045">
                  <c:v>-5.2599999999999909</c:v>
                </c:pt>
                <c:pt idx="40046">
                  <c:v>-5.2579999999999956</c:v>
                </c:pt>
                <c:pt idx="40047">
                  <c:v>-5.2560000000000002</c:v>
                </c:pt>
                <c:pt idx="40048">
                  <c:v>-5.2539999999999907</c:v>
                </c:pt>
                <c:pt idx="40049">
                  <c:v>-5.2519999999999953</c:v>
                </c:pt>
                <c:pt idx="40050">
                  <c:v>-5.25</c:v>
                </c:pt>
                <c:pt idx="40051">
                  <c:v>-5.2479999999999905</c:v>
                </c:pt>
                <c:pt idx="40052">
                  <c:v>-5.2459999999999951</c:v>
                </c:pt>
                <c:pt idx="40053">
                  <c:v>-5.2439999999999998</c:v>
                </c:pt>
                <c:pt idx="40054">
                  <c:v>-5.2419999999999902</c:v>
                </c:pt>
                <c:pt idx="40055">
                  <c:v>-5.2399999999999949</c:v>
                </c:pt>
                <c:pt idx="40056">
                  <c:v>-5.2379999999999995</c:v>
                </c:pt>
                <c:pt idx="40057">
                  <c:v>-5.23599999999999</c:v>
                </c:pt>
                <c:pt idx="40058">
                  <c:v>-5.2339999999999947</c:v>
                </c:pt>
                <c:pt idx="40059">
                  <c:v>-5.2319999999999993</c:v>
                </c:pt>
                <c:pt idx="40060">
                  <c:v>-5.2299999999999898</c:v>
                </c:pt>
                <c:pt idx="40061">
                  <c:v>-5.2279999999999944</c:v>
                </c:pt>
                <c:pt idx="40062">
                  <c:v>-5.2259999999999991</c:v>
                </c:pt>
                <c:pt idx="40063">
                  <c:v>-5.2239999999999895</c:v>
                </c:pt>
                <c:pt idx="40064">
                  <c:v>-5.2219999999999942</c:v>
                </c:pt>
                <c:pt idx="40065">
                  <c:v>-5.2199999999999989</c:v>
                </c:pt>
                <c:pt idx="40066">
                  <c:v>-5.2179999999999893</c:v>
                </c:pt>
                <c:pt idx="40067">
                  <c:v>-5.215999999999994</c:v>
                </c:pt>
                <c:pt idx="40068">
                  <c:v>-5.2139999999999986</c:v>
                </c:pt>
                <c:pt idx="40069">
                  <c:v>-5.2119999999999891</c:v>
                </c:pt>
                <c:pt idx="40070">
                  <c:v>-5.2099999999999937</c:v>
                </c:pt>
                <c:pt idx="40071">
                  <c:v>-5.2079999999999984</c:v>
                </c:pt>
                <c:pt idx="40072">
                  <c:v>-5.2059999999999889</c:v>
                </c:pt>
                <c:pt idx="40073">
                  <c:v>-5.2039999999999935</c:v>
                </c:pt>
                <c:pt idx="40074">
                  <c:v>-5.2019999999999982</c:v>
                </c:pt>
                <c:pt idx="40075">
                  <c:v>-5.1999999999999886</c:v>
                </c:pt>
                <c:pt idx="40076">
                  <c:v>-5.1979999999999933</c:v>
                </c:pt>
                <c:pt idx="40077">
                  <c:v>-5.195999999999998</c:v>
                </c:pt>
                <c:pt idx="40078">
                  <c:v>-5.1939999999999884</c:v>
                </c:pt>
                <c:pt idx="40079">
                  <c:v>-5.1919999999999931</c:v>
                </c:pt>
                <c:pt idx="40080">
                  <c:v>-5.1899999999999977</c:v>
                </c:pt>
                <c:pt idx="40081">
                  <c:v>-5.1879999999999882</c:v>
                </c:pt>
                <c:pt idx="40082">
                  <c:v>-5.1859999999999928</c:v>
                </c:pt>
                <c:pt idx="40083">
                  <c:v>-5.1839999999999975</c:v>
                </c:pt>
                <c:pt idx="40084">
                  <c:v>-5.1819999999999879</c:v>
                </c:pt>
                <c:pt idx="40085">
                  <c:v>-5.1799999999999926</c:v>
                </c:pt>
                <c:pt idx="40086">
                  <c:v>-5.1779999999999973</c:v>
                </c:pt>
                <c:pt idx="40087">
                  <c:v>-5.1759999999999877</c:v>
                </c:pt>
                <c:pt idx="40088">
                  <c:v>-5.1739999999999924</c:v>
                </c:pt>
                <c:pt idx="40089">
                  <c:v>-5.171999999999997</c:v>
                </c:pt>
                <c:pt idx="40090">
                  <c:v>-5.1699999999999875</c:v>
                </c:pt>
                <c:pt idx="40091">
                  <c:v>-5.1679999999999922</c:v>
                </c:pt>
                <c:pt idx="40092">
                  <c:v>-5.1659999999999968</c:v>
                </c:pt>
                <c:pt idx="40093">
                  <c:v>-5.1639999999999873</c:v>
                </c:pt>
                <c:pt idx="40094">
                  <c:v>-5.1619999999999919</c:v>
                </c:pt>
                <c:pt idx="40095">
                  <c:v>-5.1599999999999966</c:v>
                </c:pt>
                <c:pt idx="40096">
                  <c:v>-5.1580000000000013</c:v>
                </c:pt>
                <c:pt idx="40097">
                  <c:v>-5.1559999999999917</c:v>
                </c:pt>
                <c:pt idx="40098">
                  <c:v>-5.1539999999999964</c:v>
                </c:pt>
                <c:pt idx="40099">
                  <c:v>-5.152000000000001</c:v>
                </c:pt>
                <c:pt idx="40100">
                  <c:v>-5.1499999999999915</c:v>
                </c:pt>
                <c:pt idx="40101">
                  <c:v>-5.1479999999999961</c:v>
                </c:pt>
                <c:pt idx="40102">
                  <c:v>-5.1460000000000008</c:v>
                </c:pt>
                <c:pt idx="40103">
                  <c:v>-5.1439999999999912</c:v>
                </c:pt>
                <c:pt idx="40104">
                  <c:v>-5.1419999999999959</c:v>
                </c:pt>
                <c:pt idx="40105">
                  <c:v>-5.1400000000000006</c:v>
                </c:pt>
                <c:pt idx="40106">
                  <c:v>-5.137999999999991</c:v>
                </c:pt>
                <c:pt idx="40107">
                  <c:v>-5.1359999999999957</c:v>
                </c:pt>
                <c:pt idx="40108">
                  <c:v>-5.1340000000000003</c:v>
                </c:pt>
                <c:pt idx="40109">
                  <c:v>-5.1319999999999908</c:v>
                </c:pt>
                <c:pt idx="40110">
                  <c:v>-5.1299999999999955</c:v>
                </c:pt>
                <c:pt idx="40111">
                  <c:v>-5.1280000000000001</c:v>
                </c:pt>
                <c:pt idx="40112">
                  <c:v>-5.1259999999999906</c:v>
                </c:pt>
                <c:pt idx="40113">
                  <c:v>-5.1239999999999952</c:v>
                </c:pt>
                <c:pt idx="40114">
                  <c:v>-5.1219999999999999</c:v>
                </c:pt>
                <c:pt idx="40115">
                  <c:v>-5.1199999999999903</c:v>
                </c:pt>
                <c:pt idx="40116">
                  <c:v>-5.117999999999995</c:v>
                </c:pt>
                <c:pt idx="40117">
                  <c:v>-5.1159999999999997</c:v>
                </c:pt>
                <c:pt idx="40118">
                  <c:v>-5.1139999999999901</c:v>
                </c:pt>
                <c:pt idx="40119">
                  <c:v>-5.1119999999999948</c:v>
                </c:pt>
                <c:pt idx="40120">
                  <c:v>-5.1099999999999994</c:v>
                </c:pt>
                <c:pt idx="40121">
                  <c:v>-5.1079999999999899</c:v>
                </c:pt>
                <c:pt idx="40122">
                  <c:v>-5.1059999999999945</c:v>
                </c:pt>
                <c:pt idx="40123">
                  <c:v>-5.1039999999999992</c:v>
                </c:pt>
                <c:pt idx="40124">
                  <c:v>-5.1019999999999897</c:v>
                </c:pt>
                <c:pt idx="40125">
                  <c:v>-5.0999999999999943</c:v>
                </c:pt>
                <c:pt idx="40126">
                  <c:v>-5.097999999999999</c:v>
                </c:pt>
                <c:pt idx="40127">
                  <c:v>-5.0959999999999894</c:v>
                </c:pt>
                <c:pt idx="40128">
                  <c:v>-5.0939999999999941</c:v>
                </c:pt>
                <c:pt idx="40129">
                  <c:v>-5.0919999999999987</c:v>
                </c:pt>
                <c:pt idx="40130">
                  <c:v>-5.0899999999999892</c:v>
                </c:pt>
                <c:pt idx="40131">
                  <c:v>-5.0879999999999939</c:v>
                </c:pt>
                <c:pt idx="40132">
                  <c:v>-5.0859999999999985</c:v>
                </c:pt>
                <c:pt idx="40133">
                  <c:v>-5.083999999999989</c:v>
                </c:pt>
                <c:pt idx="40134">
                  <c:v>-5.0819999999999936</c:v>
                </c:pt>
                <c:pt idx="40135">
                  <c:v>-5.0799999999999983</c:v>
                </c:pt>
                <c:pt idx="40136">
                  <c:v>-5.0779999999999887</c:v>
                </c:pt>
                <c:pt idx="40137">
                  <c:v>-5.0759999999999934</c:v>
                </c:pt>
                <c:pt idx="40138">
                  <c:v>-5.0739999999999981</c:v>
                </c:pt>
                <c:pt idx="40139">
                  <c:v>-5.0719999999999885</c:v>
                </c:pt>
                <c:pt idx="40140">
                  <c:v>-5.0699999999999932</c:v>
                </c:pt>
                <c:pt idx="40141">
                  <c:v>-5.0679999999999978</c:v>
                </c:pt>
                <c:pt idx="40142">
                  <c:v>-5.0659999999999883</c:v>
                </c:pt>
                <c:pt idx="40143">
                  <c:v>-5.063999999999993</c:v>
                </c:pt>
                <c:pt idx="40144">
                  <c:v>-5.0619999999999976</c:v>
                </c:pt>
                <c:pt idx="40145">
                  <c:v>-5.0599999999999881</c:v>
                </c:pt>
                <c:pt idx="40146">
                  <c:v>-5.0579999999999927</c:v>
                </c:pt>
                <c:pt idx="40147">
                  <c:v>-5.0559999999999974</c:v>
                </c:pt>
                <c:pt idx="40148">
                  <c:v>-5.0539999999999878</c:v>
                </c:pt>
                <c:pt idx="40149">
                  <c:v>-5.0519999999999925</c:v>
                </c:pt>
                <c:pt idx="40150">
                  <c:v>-5.0499999999999972</c:v>
                </c:pt>
                <c:pt idx="40151">
                  <c:v>-5.0479999999999876</c:v>
                </c:pt>
                <c:pt idx="40152">
                  <c:v>-5.0459999999999923</c:v>
                </c:pt>
                <c:pt idx="40153">
                  <c:v>-5.0439999999999969</c:v>
                </c:pt>
                <c:pt idx="40154">
                  <c:v>-5.0419999999999874</c:v>
                </c:pt>
                <c:pt idx="40155">
                  <c:v>-5.039999999999992</c:v>
                </c:pt>
                <c:pt idx="40156">
                  <c:v>-5.0379999999999967</c:v>
                </c:pt>
                <c:pt idx="40157">
                  <c:v>-5.0360000000000014</c:v>
                </c:pt>
                <c:pt idx="40158">
                  <c:v>-5.0339999999999918</c:v>
                </c:pt>
                <c:pt idx="40159">
                  <c:v>-5.0319999999999965</c:v>
                </c:pt>
                <c:pt idx="40160">
                  <c:v>-5.0300000000000011</c:v>
                </c:pt>
                <c:pt idx="40161">
                  <c:v>-5.0279999999999916</c:v>
                </c:pt>
                <c:pt idx="40162">
                  <c:v>-5.0259999999999962</c:v>
                </c:pt>
                <c:pt idx="40163">
                  <c:v>-5.0240000000000009</c:v>
                </c:pt>
                <c:pt idx="40164">
                  <c:v>-5.0219999999999914</c:v>
                </c:pt>
                <c:pt idx="40165">
                  <c:v>-5.019999999999996</c:v>
                </c:pt>
                <c:pt idx="40166">
                  <c:v>-5.0180000000000007</c:v>
                </c:pt>
                <c:pt idx="40167">
                  <c:v>-5.0159999999999911</c:v>
                </c:pt>
                <c:pt idx="40168">
                  <c:v>-5.0139999999999958</c:v>
                </c:pt>
                <c:pt idx="40169">
                  <c:v>-5.0120000000000005</c:v>
                </c:pt>
                <c:pt idx="40170">
                  <c:v>-5.0099999999999909</c:v>
                </c:pt>
                <c:pt idx="40171">
                  <c:v>-5.0079999999999956</c:v>
                </c:pt>
                <c:pt idx="40172">
                  <c:v>-5.0060000000000002</c:v>
                </c:pt>
                <c:pt idx="40173">
                  <c:v>-5.0039999999999907</c:v>
                </c:pt>
                <c:pt idx="40174">
                  <c:v>-5.0019999999999953</c:v>
                </c:pt>
                <c:pt idx="40175">
                  <c:v>-5</c:v>
                </c:pt>
                <c:pt idx="40176">
                  <c:v>-4.9979999999999905</c:v>
                </c:pt>
                <c:pt idx="40177">
                  <c:v>-4.9959999999999951</c:v>
                </c:pt>
                <c:pt idx="40178">
                  <c:v>-4.9939999999999998</c:v>
                </c:pt>
                <c:pt idx="40179">
                  <c:v>-4.9919999999999902</c:v>
                </c:pt>
                <c:pt idx="40180">
                  <c:v>-4.9899999999999949</c:v>
                </c:pt>
                <c:pt idx="40181">
                  <c:v>-4.9879999999999995</c:v>
                </c:pt>
                <c:pt idx="40182">
                  <c:v>-4.98599999999999</c:v>
                </c:pt>
                <c:pt idx="40183">
                  <c:v>-4.9839999999999947</c:v>
                </c:pt>
                <c:pt idx="40184">
                  <c:v>-4.9819999999999993</c:v>
                </c:pt>
                <c:pt idx="40185">
                  <c:v>-4.9799999999999898</c:v>
                </c:pt>
                <c:pt idx="40186">
                  <c:v>-4.9779999999999944</c:v>
                </c:pt>
                <c:pt idx="40187">
                  <c:v>-4.9759999999999991</c:v>
                </c:pt>
                <c:pt idx="40188">
                  <c:v>-4.9739999999999895</c:v>
                </c:pt>
                <c:pt idx="40189">
                  <c:v>-4.9719999999999942</c:v>
                </c:pt>
                <c:pt idx="40190">
                  <c:v>-4.9699999999999989</c:v>
                </c:pt>
                <c:pt idx="40191">
                  <c:v>-4.9679999999999893</c:v>
                </c:pt>
                <c:pt idx="40192">
                  <c:v>-4.965999999999994</c:v>
                </c:pt>
                <c:pt idx="40193">
                  <c:v>-4.9639999999999986</c:v>
                </c:pt>
                <c:pt idx="40194">
                  <c:v>-4.9619999999999891</c:v>
                </c:pt>
                <c:pt idx="40195">
                  <c:v>-4.9599999999999937</c:v>
                </c:pt>
                <c:pt idx="40196">
                  <c:v>-4.9579999999999984</c:v>
                </c:pt>
                <c:pt idx="40197">
                  <c:v>-4.9559999999999889</c:v>
                </c:pt>
                <c:pt idx="40198">
                  <c:v>-4.9539999999999935</c:v>
                </c:pt>
                <c:pt idx="40199">
                  <c:v>-4.9519999999999982</c:v>
                </c:pt>
                <c:pt idx="40200">
                  <c:v>-4.9499999999999886</c:v>
                </c:pt>
                <c:pt idx="40201">
                  <c:v>-4.9479999999999933</c:v>
                </c:pt>
                <c:pt idx="40202">
                  <c:v>-4.945999999999998</c:v>
                </c:pt>
                <c:pt idx="40203">
                  <c:v>-4.9439999999999884</c:v>
                </c:pt>
                <c:pt idx="40204">
                  <c:v>-4.9419999999999931</c:v>
                </c:pt>
                <c:pt idx="40205">
                  <c:v>-4.9399999999999977</c:v>
                </c:pt>
                <c:pt idx="40206">
                  <c:v>-4.9379999999999882</c:v>
                </c:pt>
                <c:pt idx="40207">
                  <c:v>-4.9359999999999928</c:v>
                </c:pt>
                <c:pt idx="40208">
                  <c:v>-4.9339999999999975</c:v>
                </c:pt>
                <c:pt idx="40209">
                  <c:v>-4.9319999999999879</c:v>
                </c:pt>
                <c:pt idx="40210">
                  <c:v>-4.9299999999999926</c:v>
                </c:pt>
                <c:pt idx="40211">
                  <c:v>-4.9279999999999973</c:v>
                </c:pt>
                <c:pt idx="40212">
                  <c:v>-4.9259999999999877</c:v>
                </c:pt>
                <c:pt idx="40213">
                  <c:v>-4.9239999999999924</c:v>
                </c:pt>
                <c:pt idx="40214">
                  <c:v>-4.921999999999997</c:v>
                </c:pt>
                <c:pt idx="40215">
                  <c:v>-4.9199999999999875</c:v>
                </c:pt>
                <c:pt idx="40216">
                  <c:v>-4.9179999999999922</c:v>
                </c:pt>
                <c:pt idx="40217">
                  <c:v>-4.9159999999999968</c:v>
                </c:pt>
                <c:pt idx="40218">
                  <c:v>-4.9139999999999873</c:v>
                </c:pt>
                <c:pt idx="40219">
                  <c:v>-4.9119999999999919</c:v>
                </c:pt>
                <c:pt idx="40220">
                  <c:v>-4.9099999999999966</c:v>
                </c:pt>
                <c:pt idx="40221">
                  <c:v>-4.9080000000000013</c:v>
                </c:pt>
                <c:pt idx="40222">
                  <c:v>-4.9059999999999917</c:v>
                </c:pt>
                <c:pt idx="40223">
                  <c:v>-4.9039999999999964</c:v>
                </c:pt>
                <c:pt idx="40224">
                  <c:v>-4.902000000000001</c:v>
                </c:pt>
                <c:pt idx="40225">
                  <c:v>-4.8999999999999915</c:v>
                </c:pt>
                <c:pt idx="40226">
                  <c:v>-4.8979999999999961</c:v>
                </c:pt>
                <c:pt idx="40227">
                  <c:v>-4.8960000000000008</c:v>
                </c:pt>
                <c:pt idx="40228">
                  <c:v>-4.8939999999999912</c:v>
                </c:pt>
                <c:pt idx="40229">
                  <c:v>-4.8919999999999959</c:v>
                </c:pt>
                <c:pt idx="40230">
                  <c:v>-4.8900000000000006</c:v>
                </c:pt>
                <c:pt idx="40231">
                  <c:v>-4.887999999999991</c:v>
                </c:pt>
                <c:pt idx="40232">
                  <c:v>-4.8859999999999957</c:v>
                </c:pt>
                <c:pt idx="40233">
                  <c:v>-4.8840000000000003</c:v>
                </c:pt>
                <c:pt idx="40234">
                  <c:v>-4.8819999999999908</c:v>
                </c:pt>
                <c:pt idx="40235">
                  <c:v>-4.8799999999999955</c:v>
                </c:pt>
                <c:pt idx="40236">
                  <c:v>-4.8780000000000001</c:v>
                </c:pt>
                <c:pt idx="40237">
                  <c:v>-4.8759999999999906</c:v>
                </c:pt>
                <c:pt idx="40238">
                  <c:v>-4.8739999999999952</c:v>
                </c:pt>
                <c:pt idx="40239">
                  <c:v>-4.8719999999999999</c:v>
                </c:pt>
                <c:pt idx="40240">
                  <c:v>-4.8699999999999903</c:v>
                </c:pt>
                <c:pt idx="40241">
                  <c:v>-4.867999999999995</c:v>
                </c:pt>
                <c:pt idx="40242">
                  <c:v>-4.8659999999999997</c:v>
                </c:pt>
                <c:pt idx="40243">
                  <c:v>-4.8639999999999901</c:v>
                </c:pt>
                <c:pt idx="40244">
                  <c:v>-4.8619999999999948</c:v>
                </c:pt>
                <c:pt idx="40245">
                  <c:v>-4.8599999999999994</c:v>
                </c:pt>
                <c:pt idx="40246">
                  <c:v>-4.8579999999999899</c:v>
                </c:pt>
                <c:pt idx="40247">
                  <c:v>-4.8559999999999945</c:v>
                </c:pt>
                <c:pt idx="40248">
                  <c:v>-4.8539999999999992</c:v>
                </c:pt>
                <c:pt idx="40249">
                  <c:v>-4.8519999999999897</c:v>
                </c:pt>
                <c:pt idx="40250">
                  <c:v>-4.8499999999999943</c:v>
                </c:pt>
                <c:pt idx="40251">
                  <c:v>-4.847999999999999</c:v>
                </c:pt>
                <c:pt idx="40252">
                  <c:v>-4.8459999999999894</c:v>
                </c:pt>
                <c:pt idx="40253">
                  <c:v>-4.8439999999999941</c:v>
                </c:pt>
                <c:pt idx="40254">
                  <c:v>-4.8419999999999987</c:v>
                </c:pt>
                <c:pt idx="40255">
                  <c:v>-4.8399999999999892</c:v>
                </c:pt>
                <c:pt idx="40256">
                  <c:v>-4.8379999999999939</c:v>
                </c:pt>
                <c:pt idx="40257">
                  <c:v>-4.8359999999999985</c:v>
                </c:pt>
                <c:pt idx="40258">
                  <c:v>-4.833999999999989</c:v>
                </c:pt>
                <c:pt idx="40259">
                  <c:v>-4.8319999999999936</c:v>
                </c:pt>
                <c:pt idx="40260">
                  <c:v>-4.8299999999999983</c:v>
                </c:pt>
                <c:pt idx="40261">
                  <c:v>-4.8279999999999887</c:v>
                </c:pt>
                <c:pt idx="40262">
                  <c:v>-4.8259999999999934</c:v>
                </c:pt>
                <c:pt idx="40263">
                  <c:v>-4.8239999999999981</c:v>
                </c:pt>
                <c:pt idx="40264">
                  <c:v>-4.8219999999999885</c:v>
                </c:pt>
                <c:pt idx="40265">
                  <c:v>-4.8199999999999932</c:v>
                </c:pt>
                <c:pt idx="40266">
                  <c:v>-4.8179999999999978</c:v>
                </c:pt>
                <c:pt idx="40267">
                  <c:v>-4.8159999999999883</c:v>
                </c:pt>
                <c:pt idx="40268">
                  <c:v>-4.813999999999993</c:v>
                </c:pt>
                <c:pt idx="40269">
                  <c:v>-4.8119999999999976</c:v>
                </c:pt>
                <c:pt idx="40270">
                  <c:v>-4.8099999999999881</c:v>
                </c:pt>
                <c:pt idx="40271">
                  <c:v>-4.8079999999999927</c:v>
                </c:pt>
                <c:pt idx="40272">
                  <c:v>-4.8059999999999974</c:v>
                </c:pt>
                <c:pt idx="40273">
                  <c:v>-4.8039999999999878</c:v>
                </c:pt>
                <c:pt idx="40274">
                  <c:v>-4.8019999999999925</c:v>
                </c:pt>
                <c:pt idx="40275">
                  <c:v>-4.7999999999999972</c:v>
                </c:pt>
                <c:pt idx="40276">
                  <c:v>-4.7979999999999876</c:v>
                </c:pt>
                <c:pt idx="40277">
                  <c:v>-4.7959999999999923</c:v>
                </c:pt>
                <c:pt idx="40278">
                  <c:v>-4.7939999999999969</c:v>
                </c:pt>
                <c:pt idx="40279">
                  <c:v>-4.7919999999999874</c:v>
                </c:pt>
                <c:pt idx="40280">
                  <c:v>-4.789999999999992</c:v>
                </c:pt>
                <c:pt idx="40281">
                  <c:v>-4.7879999999999967</c:v>
                </c:pt>
                <c:pt idx="40282">
                  <c:v>-4.7860000000000014</c:v>
                </c:pt>
                <c:pt idx="40283">
                  <c:v>-4.7839999999999918</c:v>
                </c:pt>
                <c:pt idx="40284">
                  <c:v>-4.7819999999999965</c:v>
                </c:pt>
                <c:pt idx="40285">
                  <c:v>-4.7800000000000011</c:v>
                </c:pt>
                <c:pt idx="40286">
                  <c:v>-4.7779999999999916</c:v>
                </c:pt>
                <c:pt idx="40287">
                  <c:v>-4.7759999999999962</c:v>
                </c:pt>
                <c:pt idx="40288">
                  <c:v>-4.7740000000000009</c:v>
                </c:pt>
                <c:pt idx="40289">
                  <c:v>-4.7719999999999914</c:v>
                </c:pt>
                <c:pt idx="40290">
                  <c:v>-4.769999999999996</c:v>
                </c:pt>
                <c:pt idx="40291">
                  <c:v>-4.7680000000000007</c:v>
                </c:pt>
                <c:pt idx="40292">
                  <c:v>-4.7659999999999911</c:v>
                </c:pt>
                <c:pt idx="40293">
                  <c:v>-4.7639999999999958</c:v>
                </c:pt>
                <c:pt idx="40294">
                  <c:v>-4.7620000000000005</c:v>
                </c:pt>
                <c:pt idx="40295">
                  <c:v>-4.7599999999999909</c:v>
                </c:pt>
                <c:pt idx="40296">
                  <c:v>-4.7579999999999956</c:v>
                </c:pt>
                <c:pt idx="40297">
                  <c:v>-4.7560000000000002</c:v>
                </c:pt>
                <c:pt idx="40298">
                  <c:v>-4.7539999999999907</c:v>
                </c:pt>
                <c:pt idx="40299">
                  <c:v>-4.7519999999999953</c:v>
                </c:pt>
                <c:pt idx="40300">
                  <c:v>-4.75</c:v>
                </c:pt>
                <c:pt idx="40301">
                  <c:v>-4.7479999999999905</c:v>
                </c:pt>
                <c:pt idx="40302">
                  <c:v>-4.7459999999999951</c:v>
                </c:pt>
                <c:pt idx="40303">
                  <c:v>-4.7439999999999998</c:v>
                </c:pt>
                <c:pt idx="40304">
                  <c:v>-4.7419999999999902</c:v>
                </c:pt>
                <c:pt idx="40305">
                  <c:v>-4.7399999999999949</c:v>
                </c:pt>
                <c:pt idx="40306">
                  <c:v>-4.7379999999999995</c:v>
                </c:pt>
                <c:pt idx="40307">
                  <c:v>-4.73599999999999</c:v>
                </c:pt>
                <c:pt idx="40308">
                  <c:v>-4.7339999999999947</c:v>
                </c:pt>
                <c:pt idx="40309">
                  <c:v>-4.7319999999999993</c:v>
                </c:pt>
                <c:pt idx="40310">
                  <c:v>-4.7299999999999898</c:v>
                </c:pt>
                <c:pt idx="40311">
                  <c:v>-4.7279999999999944</c:v>
                </c:pt>
                <c:pt idx="40312">
                  <c:v>-4.7259999999999991</c:v>
                </c:pt>
                <c:pt idx="40313">
                  <c:v>-4.7239999999999895</c:v>
                </c:pt>
                <c:pt idx="40314">
                  <c:v>-4.7219999999999942</c:v>
                </c:pt>
                <c:pt idx="40315">
                  <c:v>-4.7199999999999989</c:v>
                </c:pt>
                <c:pt idx="40316">
                  <c:v>-4.7179999999999893</c:v>
                </c:pt>
                <c:pt idx="40317">
                  <c:v>-4.715999999999994</c:v>
                </c:pt>
                <c:pt idx="40318">
                  <c:v>-4.7139999999999986</c:v>
                </c:pt>
                <c:pt idx="40319">
                  <c:v>-4.7119999999999891</c:v>
                </c:pt>
                <c:pt idx="40320">
                  <c:v>-4.7099999999999937</c:v>
                </c:pt>
                <c:pt idx="40321">
                  <c:v>-4.7079999999999984</c:v>
                </c:pt>
                <c:pt idx="40322">
                  <c:v>-4.7059999999999889</c:v>
                </c:pt>
                <c:pt idx="40323">
                  <c:v>-4.7039999999999935</c:v>
                </c:pt>
                <c:pt idx="40324">
                  <c:v>-4.7019999999999982</c:v>
                </c:pt>
                <c:pt idx="40325">
                  <c:v>-4.6999999999999886</c:v>
                </c:pt>
                <c:pt idx="40326">
                  <c:v>-4.6979999999999933</c:v>
                </c:pt>
                <c:pt idx="40327">
                  <c:v>-4.695999999999998</c:v>
                </c:pt>
                <c:pt idx="40328">
                  <c:v>-4.6939999999999884</c:v>
                </c:pt>
                <c:pt idx="40329">
                  <c:v>-4.6919999999999931</c:v>
                </c:pt>
                <c:pt idx="40330">
                  <c:v>-4.6899999999999977</c:v>
                </c:pt>
                <c:pt idx="40331">
                  <c:v>-4.6879999999999882</c:v>
                </c:pt>
                <c:pt idx="40332">
                  <c:v>-4.6859999999999928</c:v>
                </c:pt>
                <c:pt idx="40333">
                  <c:v>-4.6839999999999975</c:v>
                </c:pt>
                <c:pt idx="40334">
                  <c:v>-4.6819999999999879</c:v>
                </c:pt>
                <c:pt idx="40335">
                  <c:v>-4.6799999999999926</c:v>
                </c:pt>
                <c:pt idx="40336">
                  <c:v>-4.6779999999999973</c:v>
                </c:pt>
                <c:pt idx="40337">
                  <c:v>-4.6759999999999877</c:v>
                </c:pt>
                <c:pt idx="40338">
                  <c:v>-4.6739999999999924</c:v>
                </c:pt>
                <c:pt idx="40339">
                  <c:v>-4.671999999999997</c:v>
                </c:pt>
                <c:pt idx="40340">
                  <c:v>-4.6699999999999875</c:v>
                </c:pt>
                <c:pt idx="40341">
                  <c:v>-4.6679999999999922</c:v>
                </c:pt>
                <c:pt idx="40342">
                  <c:v>-4.6659999999999968</c:v>
                </c:pt>
                <c:pt idx="40343">
                  <c:v>-4.6639999999999873</c:v>
                </c:pt>
                <c:pt idx="40344">
                  <c:v>-4.6619999999999919</c:v>
                </c:pt>
                <c:pt idx="40345">
                  <c:v>-4.6599999999999966</c:v>
                </c:pt>
                <c:pt idx="40346">
                  <c:v>-4.6580000000000013</c:v>
                </c:pt>
                <c:pt idx="40347">
                  <c:v>-4.6559999999999917</c:v>
                </c:pt>
                <c:pt idx="40348">
                  <c:v>-4.6539999999999964</c:v>
                </c:pt>
                <c:pt idx="40349">
                  <c:v>-4.652000000000001</c:v>
                </c:pt>
                <c:pt idx="40350">
                  <c:v>-4.6499999999999915</c:v>
                </c:pt>
                <c:pt idx="40351">
                  <c:v>-4.6479999999999961</c:v>
                </c:pt>
                <c:pt idx="40352">
                  <c:v>-4.6460000000000008</c:v>
                </c:pt>
                <c:pt idx="40353">
                  <c:v>-4.6439999999999912</c:v>
                </c:pt>
                <c:pt idx="40354">
                  <c:v>-4.6419999999999959</c:v>
                </c:pt>
                <c:pt idx="40355">
                  <c:v>-4.6400000000000006</c:v>
                </c:pt>
                <c:pt idx="40356">
                  <c:v>-4.637999999999991</c:v>
                </c:pt>
                <c:pt idx="40357">
                  <c:v>-4.6359999999999957</c:v>
                </c:pt>
                <c:pt idx="40358">
                  <c:v>-4.6340000000000003</c:v>
                </c:pt>
                <c:pt idx="40359">
                  <c:v>-4.6319999999999908</c:v>
                </c:pt>
                <c:pt idx="40360">
                  <c:v>-4.6299999999999955</c:v>
                </c:pt>
                <c:pt idx="40361">
                  <c:v>-4.6280000000000001</c:v>
                </c:pt>
                <c:pt idx="40362">
                  <c:v>-4.6259999999999906</c:v>
                </c:pt>
                <c:pt idx="40363">
                  <c:v>-4.6239999999999952</c:v>
                </c:pt>
                <c:pt idx="40364">
                  <c:v>-4.6219999999999999</c:v>
                </c:pt>
                <c:pt idx="40365">
                  <c:v>-4.6199999999999903</c:v>
                </c:pt>
                <c:pt idx="40366">
                  <c:v>-4.617999999999995</c:v>
                </c:pt>
                <c:pt idx="40367">
                  <c:v>-4.6159999999999997</c:v>
                </c:pt>
                <c:pt idx="40368">
                  <c:v>-4.6139999999999901</c:v>
                </c:pt>
                <c:pt idx="40369">
                  <c:v>-4.6119999999999948</c:v>
                </c:pt>
                <c:pt idx="40370">
                  <c:v>-4.6099999999999994</c:v>
                </c:pt>
                <c:pt idx="40371">
                  <c:v>-4.6079999999999899</c:v>
                </c:pt>
                <c:pt idx="40372">
                  <c:v>-4.6059999999999945</c:v>
                </c:pt>
                <c:pt idx="40373">
                  <c:v>-4.6039999999999992</c:v>
                </c:pt>
                <c:pt idx="40374">
                  <c:v>-4.6019999999999897</c:v>
                </c:pt>
                <c:pt idx="40375">
                  <c:v>-4.5999999999999943</c:v>
                </c:pt>
                <c:pt idx="40376">
                  <c:v>-4.597999999999999</c:v>
                </c:pt>
                <c:pt idx="40377">
                  <c:v>-4.5959999999999894</c:v>
                </c:pt>
                <c:pt idx="40378">
                  <c:v>-4.5939999999999941</c:v>
                </c:pt>
                <c:pt idx="40379">
                  <c:v>-4.5919999999999987</c:v>
                </c:pt>
                <c:pt idx="40380">
                  <c:v>-4.5899999999999892</c:v>
                </c:pt>
                <c:pt idx="40381">
                  <c:v>-4.5879999999999939</c:v>
                </c:pt>
                <c:pt idx="40382">
                  <c:v>-4.5859999999999985</c:v>
                </c:pt>
                <c:pt idx="40383">
                  <c:v>-4.583999999999989</c:v>
                </c:pt>
                <c:pt idx="40384">
                  <c:v>-4.5819999999999936</c:v>
                </c:pt>
                <c:pt idx="40385">
                  <c:v>-4.5799999999999983</c:v>
                </c:pt>
                <c:pt idx="40386">
                  <c:v>-4.5779999999999887</c:v>
                </c:pt>
                <c:pt idx="40387">
                  <c:v>-4.5759999999999934</c:v>
                </c:pt>
                <c:pt idx="40388">
                  <c:v>-4.5739999999999981</c:v>
                </c:pt>
                <c:pt idx="40389">
                  <c:v>-4.5719999999999885</c:v>
                </c:pt>
                <c:pt idx="40390">
                  <c:v>-4.5699999999999932</c:v>
                </c:pt>
                <c:pt idx="40391">
                  <c:v>-4.5679999999999978</c:v>
                </c:pt>
                <c:pt idx="40392">
                  <c:v>-4.5659999999999883</c:v>
                </c:pt>
                <c:pt idx="40393">
                  <c:v>-4.563999999999993</c:v>
                </c:pt>
                <c:pt idx="40394">
                  <c:v>-4.5619999999999976</c:v>
                </c:pt>
                <c:pt idx="40395">
                  <c:v>-4.5599999999999881</c:v>
                </c:pt>
                <c:pt idx="40396">
                  <c:v>-4.5579999999999927</c:v>
                </c:pt>
                <c:pt idx="40397">
                  <c:v>-4.5559999999999974</c:v>
                </c:pt>
                <c:pt idx="40398">
                  <c:v>-4.5539999999999878</c:v>
                </c:pt>
                <c:pt idx="40399">
                  <c:v>-4.5519999999999925</c:v>
                </c:pt>
                <c:pt idx="40400">
                  <c:v>-4.5499999999999972</c:v>
                </c:pt>
                <c:pt idx="40401">
                  <c:v>-4.5479999999999876</c:v>
                </c:pt>
                <c:pt idx="40402">
                  <c:v>-4.5459999999999923</c:v>
                </c:pt>
                <c:pt idx="40403">
                  <c:v>-4.5439999999999969</c:v>
                </c:pt>
                <c:pt idx="40404">
                  <c:v>-4.5419999999999874</c:v>
                </c:pt>
                <c:pt idx="40405">
                  <c:v>-4.539999999999992</c:v>
                </c:pt>
                <c:pt idx="40406">
                  <c:v>-4.5379999999999967</c:v>
                </c:pt>
                <c:pt idx="40407">
                  <c:v>-4.5360000000000014</c:v>
                </c:pt>
                <c:pt idx="40408">
                  <c:v>-4.5339999999999918</c:v>
                </c:pt>
                <c:pt idx="40409">
                  <c:v>-4.5319999999999965</c:v>
                </c:pt>
                <c:pt idx="40410">
                  <c:v>-4.5300000000000011</c:v>
                </c:pt>
                <c:pt idx="40411">
                  <c:v>-4.5279999999999916</c:v>
                </c:pt>
                <c:pt idx="40412">
                  <c:v>-4.5259999999999962</c:v>
                </c:pt>
                <c:pt idx="40413">
                  <c:v>-4.5240000000000009</c:v>
                </c:pt>
                <c:pt idx="40414">
                  <c:v>-4.5219999999999914</c:v>
                </c:pt>
                <c:pt idx="40415">
                  <c:v>-4.519999999999996</c:v>
                </c:pt>
                <c:pt idx="40416">
                  <c:v>-4.5180000000000007</c:v>
                </c:pt>
                <c:pt idx="40417">
                  <c:v>-4.5159999999999911</c:v>
                </c:pt>
                <c:pt idx="40418">
                  <c:v>-4.5139999999999958</c:v>
                </c:pt>
                <c:pt idx="40419">
                  <c:v>-4.5120000000000005</c:v>
                </c:pt>
                <c:pt idx="40420">
                  <c:v>-4.5099999999999909</c:v>
                </c:pt>
                <c:pt idx="40421">
                  <c:v>-4.5079999999999956</c:v>
                </c:pt>
                <c:pt idx="40422">
                  <c:v>-4.5060000000000002</c:v>
                </c:pt>
                <c:pt idx="40423">
                  <c:v>-4.5039999999999907</c:v>
                </c:pt>
                <c:pt idx="40424">
                  <c:v>-4.5019999999999953</c:v>
                </c:pt>
                <c:pt idx="40425">
                  <c:v>-4.5</c:v>
                </c:pt>
                <c:pt idx="40426">
                  <c:v>-4.4979999999999905</c:v>
                </c:pt>
                <c:pt idx="40427">
                  <c:v>-4.4959999999999951</c:v>
                </c:pt>
                <c:pt idx="40428">
                  <c:v>-4.4939999999999998</c:v>
                </c:pt>
                <c:pt idx="40429">
                  <c:v>-4.4919999999999902</c:v>
                </c:pt>
                <c:pt idx="40430">
                  <c:v>-4.4899999999999949</c:v>
                </c:pt>
                <c:pt idx="40431">
                  <c:v>-4.4879999999999995</c:v>
                </c:pt>
                <c:pt idx="40432">
                  <c:v>-4.48599999999999</c:v>
                </c:pt>
                <c:pt idx="40433">
                  <c:v>-4.4839999999999947</c:v>
                </c:pt>
                <c:pt idx="40434">
                  <c:v>-4.4819999999999993</c:v>
                </c:pt>
                <c:pt idx="40435">
                  <c:v>-4.4799999999999898</c:v>
                </c:pt>
                <c:pt idx="40436">
                  <c:v>-4.4779999999999944</c:v>
                </c:pt>
                <c:pt idx="40437">
                  <c:v>-4.4759999999999991</c:v>
                </c:pt>
                <c:pt idx="40438">
                  <c:v>-4.4739999999999895</c:v>
                </c:pt>
                <c:pt idx="40439">
                  <c:v>-4.4719999999999942</c:v>
                </c:pt>
                <c:pt idx="40440">
                  <c:v>-4.4699999999999989</c:v>
                </c:pt>
                <c:pt idx="40441">
                  <c:v>-4.4679999999999893</c:v>
                </c:pt>
                <c:pt idx="40442">
                  <c:v>-4.465999999999994</c:v>
                </c:pt>
                <c:pt idx="40443">
                  <c:v>-4.4639999999999986</c:v>
                </c:pt>
                <c:pt idx="40444">
                  <c:v>-4.4619999999999891</c:v>
                </c:pt>
                <c:pt idx="40445">
                  <c:v>-4.4599999999999937</c:v>
                </c:pt>
                <c:pt idx="40446">
                  <c:v>-4.4579999999999984</c:v>
                </c:pt>
                <c:pt idx="40447">
                  <c:v>-4.4559999999999889</c:v>
                </c:pt>
                <c:pt idx="40448">
                  <c:v>-4.4539999999999935</c:v>
                </c:pt>
                <c:pt idx="40449">
                  <c:v>-4.4519999999999982</c:v>
                </c:pt>
                <c:pt idx="40450">
                  <c:v>-4.4499999999999886</c:v>
                </c:pt>
                <c:pt idx="40451">
                  <c:v>-4.4479999999999933</c:v>
                </c:pt>
                <c:pt idx="40452">
                  <c:v>-4.445999999999998</c:v>
                </c:pt>
                <c:pt idx="40453">
                  <c:v>-4.4439999999999884</c:v>
                </c:pt>
                <c:pt idx="40454">
                  <c:v>-4.4419999999999931</c:v>
                </c:pt>
                <c:pt idx="40455">
                  <c:v>-4.4399999999999977</c:v>
                </c:pt>
                <c:pt idx="40456">
                  <c:v>-4.4379999999999882</c:v>
                </c:pt>
                <c:pt idx="40457">
                  <c:v>-4.4359999999999928</c:v>
                </c:pt>
                <c:pt idx="40458">
                  <c:v>-4.4339999999999975</c:v>
                </c:pt>
                <c:pt idx="40459">
                  <c:v>-4.4319999999999879</c:v>
                </c:pt>
                <c:pt idx="40460">
                  <c:v>-4.4299999999999926</c:v>
                </c:pt>
                <c:pt idx="40461">
                  <c:v>-4.4279999999999973</c:v>
                </c:pt>
                <c:pt idx="40462">
                  <c:v>-4.4259999999999877</c:v>
                </c:pt>
                <c:pt idx="40463">
                  <c:v>-4.4239999999999924</c:v>
                </c:pt>
                <c:pt idx="40464">
                  <c:v>-4.421999999999997</c:v>
                </c:pt>
                <c:pt idx="40465">
                  <c:v>-4.4199999999999875</c:v>
                </c:pt>
                <c:pt idx="40466">
                  <c:v>-4.4179999999999922</c:v>
                </c:pt>
                <c:pt idx="40467">
                  <c:v>-4.4159999999999968</c:v>
                </c:pt>
                <c:pt idx="40468">
                  <c:v>-4.4139999999999873</c:v>
                </c:pt>
                <c:pt idx="40469">
                  <c:v>-4.4119999999999919</c:v>
                </c:pt>
                <c:pt idx="40470">
                  <c:v>-4.4099999999999966</c:v>
                </c:pt>
                <c:pt idx="40471">
                  <c:v>-4.4080000000000013</c:v>
                </c:pt>
                <c:pt idx="40472">
                  <c:v>-4.4059999999999917</c:v>
                </c:pt>
                <c:pt idx="40473">
                  <c:v>-4.4039999999999964</c:v>
                </c:pt>
                <c:pt idx="40474">
                  <c:v>-4.402000000000001</c:v>
                </c:pt>
                <c:pt idx="40475">
                  <c:v>-4.3999999999999915</c:v>
                </c:pt>
                <c:pt idx="40476">
                  <c:v>-4.3979999999999961</c:v>
                </c:pt>
                <c:pt idx="40477">
                  <c:v>-4.3960000000000008</c:v>
                </c:pt>
                <c:pt idx="40478">
                  <c:v>-4.3939999999999912</c:v>
                </c:pt>
                <c:pt idx="40479">
                  <c:v>-4.3919999999999959</c:v>
                </c:pt>
                <c:pt idx="40480">
                  <c:v>-4.3900000000000006</c:v>
                </c:pt>
                <c:pt idx="40481">
                  <c:v>-4.387999999999991</c:v>
                </c:pt>
                <c:pt idx="40482">
                  <c:v>-4.3859999999999957</c:v>
                </c:pt>
                <c:pt idx="40483">
                  <c:v>-4.3840000000000003</c:v>
                </c:pt>
                <c:pt idx="40484">
                  <c:v>-4.3819999999999908</c:v>
                </c:pt>
                <c:pt idx="40485">
                  <c:v>-4.3799999999999955</c:v>
                </c:pt>
                <c:pt idx="40486">
                  <c:v>-4.3780000000000001</c:v>
                </c:pt>
                <c:pt idx="40487">
                  <c:v>-4.3759999999999906</c:v>
                </c:pt>
                <c:pt idx="40488">
                  <c:v>-4.3739999999999952</c:v>
                </c:pt>
                <c:pt idx="40489">
                  <c:v>-4.3719999999999999</c:v>
                </c:pt>
                <c:pt idx="40490">
                  <c:v>-4.3699999999999903</c:v>
                </c:pt>
                <c:pt idx="40491">
                  <c:v>-4.367999999999995</c:v>
                </c:pt>
                <c:pt idx="40492">
                  <c:v>-4.3659999999999997</c:v>
                </c:pt>
                <c:pt idx="40493">
                  <c:v>-4.3639999999999901</c:v>
                </c:pt>
                <c:pt idx="40494">
                  <c:v>-4.3619999999999948</c:v>
                </c:pt>
                <c:pt idx="40495">
                  <c:v>-4.3599999999999994</c:v>
                </c:pt>
                <c:pt idx="40496">
                  <c:v>-4.3579999999999899</c:v>
                </c:pt>
                <c:pt idx="40497">
                  <c:v>-4.3559999999999945</c:v>
                </c:pt>
                <c:pt idx="40498">
                  <c:v>-4.3539999999999992</c:v>
                </c:pt>
                <c:pt idx="40499">
                  <c:v>-4.3519999999999897</c:v>
                </c:pt>
                <c:pt idx="40500">
                  <c:v>-4.3499999999999943</c:v>
                </c:pt>
                <c:pt idx="40501">
                  <c:v>-4.347999999999999</c:v>
                </c:pt>
                <c:pt idx="40502">
                  <c:v>-4.3459999999999894</c:v>
                </c:pt>
                <c:pt idx="40503">
                  <c:v>-4.3439999999999941</c:v>
                </c:pt>
                <c:pt idx="40504">
                  <c:v>-4.3419999999999987</c:v>
                </c:pt>
                <c:pt idx="40505">
                  <c:v>-4.3399999999999892</c:v>
                </c:pt>
                <c:pt idx="40506">
                  <c:v>-4.3379999999999939</c:v>
                </c:pt>
                <c:pt idx="40507">
                  <c:v>-4.3359999999999985</c:v>
                </c:pt>
                <c:pt idx="40508">
                  <c:v>-4.333999999999989</c:v>
                </c:pt>
                <c:pt idx="40509">
                  <c:v>-4.3319999999999936</c:v>
                </c:pt>
                <c:pt idx="40510">
                  <c:v>-4.3299999999999983</c:v>
                </c:pt>
                <c:pt idx="40511">
                  <c:v>-4.3279999999999887</c:v>
                </c:pt>
                <c:pt idx="40512">
                  <c:v>-4.3259999999999934</c:v>
                </c:pt>
                <c:pt idx="40513">
                  <c:v>-4.3239999999999981</c:v>
                </c:pt>
                <c:pt idx="40514">
                  <c:v>-4.3219999999999885</c:v>
                </c:pt>
                <c:pt idx="40515">
                  <c:v>-4.3199999999999932</c:v>
                </c:pt>
                <c:pt idx="40516">
                  <c:v>-4.3179999999999978</c:v>
                </c:pt>
                <c:pt idx="40517">
                  <c:v>-4.3159999999999883</c:v>
                </c:pt>
                <c:pt idx="40518">
                  <c:v>-4.313999999999993</c:v>
                </c:pt>
                <c:pt idx="40519">
                  <c:v>-4.3119999999999976</c:v>
                </c:pt>
                <c:pt idx="40520">
                  <c:v>-4.3099999999999881</c:v>
                </c:pt>
                <c:pt idx="40521">
                  <c:v>-4.3079999999999927</c:v>
                </c:pt>
                <c:pt idx="40522">
                  <c:v>-4.3059999999999974</c:v>
                </c:pt>
                <c:pt idx="40523">
                  <c:v>-4.3039999999999878</c:v>
                </c:pt>
                <c:pt idx="40524">
                  <c:v>-4.3019999999999925</c:v>
                </c:pt>
                <c:pt idx="40525">
                  <c:v>-4.2999999999999972</c:v>
                </c:pt>
                <c:pt idx="40526">
                  <c:v>-4.2979999999999876</c:v>
                </c:pt>
                <c:pt idx="40527">
                  <c:v>-4.2959999999999923</c:v>
                </c:pt>
                <c:pt idx="40528">
                  <c:v>-4.2939999999999969</c:v>
                </c:pt>
                <c:pt idx="40529">
                  <c:v>-4.2919999999999874</c:v>
                </c:pt>
                <c:pt idx="40530">
                  <c:v>-4.289999999999992</c:v>
                </c:pt>
                <c:pt idx="40531">
                  <c:v>-4.2879999999999967</c:v>
                </c:pt>
                <c:pt idx="40532">
                  <c:v>-4.2860000000000014</c:v>
                </c:pt>
                <c:pt idx="40533">
                  <c:v>-4.2839999999999918</c:v>
                </c:pt>
                <c:pt idx="40534">
                  <c:v>-4.2819999999999965</c:v>
                </c:pt>
                <c:pt idx="40535">
                  <c:v>-4.2800000000000011</c:v>
                </c:pt>
                <c:pt idx="40536">
                  <c:v>-4.2779999999999916</c:v>
                </c:pt>
                <c:pt idx="40537">
                  <c:v>-4.2759999999999962</c:v>
                </c:pt>
                <c:pt idx="40538">
                  <c:v>-4.2740000000000009</c:v>
                </c:pt>
                <c:pt idx="40539">
                  <c:v>-4.2719999999999914</c:v>
                </c:pt>
                <c:pt idx="40540">
                  <c:v>-4.269999999999996</c:v>
                </c:pt>
                <c:pt idx="40541">
                  <c:v>-4.2680000000000007</c:v>
                </c:pt>
                <c:pt idx="40542">
                  <c:v>-4.2659999999999911</c:v>
                </c:pt>
                <c:pt idx="40543">
                  <c:v>-4.2639999999999958</c:v>
                </c:pt>
                <c:pt idx="40544">
                  <c:v>-4.2620000000000005</c:v>
                </c:pt>
                <c:pt idx="40545">
                  <c:v>-4.2599999999999909</c:v>
                </c:pt>
                <c:pt idx="40546">
                  <c:v>-4.2579999999999956</c:v>
                </c:pt>
                <c:pt idx="40547">
                  <c:v>-4.2560000000000002</c:v>
                </c:pt>
                <c:pt idx="40548">
                  <c:v>-4.2539999999999907</c:v>
                </c:pt>
                <c:pt idx="40549">
                  <c:v>-4.2519999999999953</c:v>
                </c:pt>
                <c:pt idx="40550">
                  <c:v>-4.25</c:v>
                </c:pt>
                <c:pt idx="40551">
                  <c:v>-4.2479999999999905</c:v>
                </c:pt>
                <c:pt idx="40552">
                  <c:v>-4.2459999999999951</c:v>
                </c:pt>
                <c:pt idx="40553">
                  <c:v>-4.2439999999999998</c:v>
                </c:pt>
                <c:pt idx="40554">
                  <c:v>-4.2419999999999902</c:v>
                </c:pt>
                <c:pt idx="40555">
                  <c:v>-4.2399999999999949</c:v>
                </c:pt>
                <c:pt idx="40556">
                  <c:v>-4.2379999999999995</c:v>
                </c:pt>
                <c:pt idx="40557">
                  <c:v>-4.23599999999999</c:v>
                </c:pt>
                <c:pt idx="40558">
                  <c:v>-4.2339999999999947</c:v>
                </c:pt>
                <c:pt idx="40559">
                  <c:v>-4.2319999999999993</c:v>
                </c:pt>
                <c:pt idx="40560">
                  <c:v>-4.2299999999999898</c:v>
                </c:pt>
                <c:pt idx="40561">
                  <c:v>-4.2279999999999944</c:v>
                </c:pt>
                <c:pt idx="40562">
                  <c:v>-4.2259999999999991</c:v>
                </c:pt>
                <c:pt idx="40563">
                  <c:v>-4.2239999999999895</c:v>
                </c:pt>
                <c:pt idx="40564">
                  <c:v>-4.2219999999999942</c:v>
                </c:pt>
                <c:pt idx="40565">
                  <c:v>-4.2199999999999989</c:v>
                </c:pt>
                <c:pt idx="40566">
                  <c:v>-4.2179999999999893</c:v>
                </c:pt>
                <c:pt idx="40567">
                  <c:v>-4.215999999999994</c:v>
                </c:pt>
                <c:pt idx="40568">
                  <c:v>-4.2139999999999986</c:v>
                </c:pt>
                <c:pt idx="40569">
                  <c:v>-4.2119999999999891</c:v>
                </c:pt>
                <c:pt idx="40570">
                  <c:v>-4.2099999999999937</c:v>
                </c:pt>
                <c:pt idx="40571">
                  <c:v>-4.2079999999999984</c:v>
                </c:pt>
                <c:pt idx="40572">
                  <c:v>-4.2059999999999889</c:v>
                </c:pt>
                <c:pt idx="40573">
                  <c:v>-4.2039999999999935</c:v>
                </c:pt>
                <c:pt idx="40574">
                  <c:v>-4.2019999999999982</c:v>
                </c:pt>
                <c:pt idx="40575">
                  <c:v>-4.1999999999999886</c:v>
                </c:pt>
                <c:pt idx="40576">
                  <c:v>-4.1979999999999933</c:v>
                </c:pt>
                <c:pt idx="40577">
                  <c:v>-4.195999999999998</c:v>
                </c:pt>
                <c:pt idx="40578">
                  <c:v>-4.1939999999999884</c:v>
                </c:pt>
                <c:pt idx="40579">
                  <c:v>-4.1919999999999931</c:v>
                </c:pt>
                <c:pt idx="40580">
                  <c:v>-4.1899999999999977</c:v>
                </c:pt>
                <c:pt idx="40581">
                  <c:v>-4.1879999999999882</c:v>
                </c:pt>
                <c:pt idx="40582">
                  <c:v>-4.1859999999999928</c:v>
                </c:pt>
                <c:pt idx="40583">
                  <c:v>-4.1839999999999975</c:v>
                </c:pt>
                <c:pt idx="40584">
                  <c:v>-4.1819999999999879</c:v>
                </c:pt>
                <c:pt idx="40585">
                  <c:v>-4.1799999999999926</c:v>
                </c:pt>
                <c:pt idx="40586">
                  <c:v>-4.1779999999999973</c:v>
                </c:pt>
                <c:pt idx="40587">
                  <c:v>-4.1759999999999877</c:v>
                </c:pt>
                <c:pt idx="40588">
                  <c:v>-4.1739999999999924</c:v>
                </c:pt>
                <c:pt idx="40589">
                  <c:v>-4.171999999999997</c:v>
                </c:pt>
                <c:pt idx="40590">
                  <c:v>-4.1699999999999875</c:v>
                </c:pt>
                <c:pt idx="40591">
                  <c:v>-4.1679999999999922</c:v>
                </c:pt>
                <c:pt idx="40592">
                  <c:v>-4.1659999999999968</c:v>
                </c:pt>
                <c:pt idx="40593">
                  <c:v>-4.1639999999999873</c:v>
                </c:pt>
                <c:pt idx="40594">
                  <c:v>-4.1619999999999919</c:v>
                </c:pt>
                <c:pt idx="40595">
                  <c:v>-4.1599999999999966</c:v>
                </c:pt>
                <c:pt idx="40596">
                  <c:v>-4.1580000000000013</c:v>
                </c:pt>
                <c:pt idx="40597">
                  <c:v>-4.1559999999999917</c:v>
                </c:pt>
                <c:pt idx="40598">
                  <c:v>-4.1539999999999964</c:v>
                </c:pt>
                <c:pt idx="40599">
                  <c:v>-4.152000000000001</c:v>
                </c:pt>
                <c:pt idx="40600">
                  <c:v>-4.1499999999999915</c:v>
                </c:pt>
                <c:pt idx="40601">
                  <c:v>-4.1479999999999961</c:v>
                </c:pt>
                <c:pt idx="40602">
                  <c:v>-4.1460000000000008</c:v>
                </c:pt>
                <c:pt idx="40603">
                  <c:v>-4.1439999999999912</c:v>
                </c:pt>
                <c:pt idx="40604">
                  <c:v>-4.1419999999999959</c:v>
                </c:pt>
                <c:pt idx="40605">
                  <c:v>-4.1400000000000006</c:v>
                </c:pt>
                <c:pt idx="40606">
                  <c:v>-4.137999999999991</c:v>
                </c:pt>
                <c:pt idx="40607">
                  <c:v>-4.1359999999999957</c:v>
                </c:pt>
                <c:pt idx="40608">
                  <c:v>-4.1340000000000003</c:v>
                </c:pt>
                <c:pt idx="40609">
                  <c:v>-4.1319999999999908</c:v>
                </c:pt>
                <c:pt idx="40610">
                  <c:v>-4.1299999999999955</c:v>
                </c:pt>
                <c:pt idx="40611">
                  <c:v>-4.1280000000000001</c:v>
                </c:pt>
                <c:pt idx="40612">
                  <c:v>-4.1259999999999906</c:v>
                </c:pt>
                <c:pt idx="40613">
                  <c:v>-4.1239999999999952</c:v>
                </c:pt>
                <c:pt idx="40614">
                  <c:v>-4.1219999999999999</c:v>
                </c:pt>
                <c:pt idx="40615">
                  <c:v>-4.1199999999999903</c:v>
                </c:pt>
                <c:pt idx="40616">
                  <c:v>-4.117999999999995</c:v>
                </c:pt>
                <c:pt idx="40617">
                  <c:v>-4.1159999999999997</c:v>
                </c:pt>
                <c:pt idx="40618">
                  <c:v>-4.1139999999999901</c:v>
                </c:pt>
                <c:pt idx="40619">
                  <c:v>-4.1119999999999948</c:v>
                </c:pt>
                <c:pt idx="40620">
                  <c:v>-4.1099999999999994</c:v>
                </c:pt>
                <c:pt idx="40621">
                  <c:v>-4.1079999999999899</c:v>
                </c:pt>
                <c:pt idx="40622">
                  <c:v>-4.1059999999999945</c:v>
                </c:pt>
                <c:pt idx="40623">
                  <c:v>-4.1039999999999992</c:v>
                </c:pt>
                <c:pt idx="40624">
                  <c:v>-4.1019999999999897</c:v>
                </c:pt>
                <c:pt idx="40625">
                  <c:v>-4.0999999999999943</c:v>
                </c:pt>
                <c:pt idx="40626">
                  <c:v>-4.097999999999999</c:v>
                </c:pt>
                <c:pt idx="40627">
                  <c:v>-4.0959999999999894</c:v>
                </c:pt>
                <c:pt idx="40628">
                  <c:v>-4.0939999999999941</c:v>
                </c:pt>
                <c:pt idx="40629">
                  <c:v>-4.0919999999999987</c:v>
                </c:pt>
                <c:pt idx="40630">
                  <c:v>-4.0899999999999892</c:v>
                </c:pt>
                <c:pt idx="40631">
                  <c:v>-4.0879999999999939</c:v>
                </c:pt>
                <c:pt idx="40632">
                  <c:v>-4.0859999999999985</c:v>
                </c:pt>
                <c:pt idx="40633">
                  <c:v>-4.083999999999989</c:v>
                </c:pt>
                <c:pt idx="40634">
                  <c:v>-4.0819999999999936</c:v>
                </c:pt>
                <c:pt idx="40635">
                  <c:v>-4.0799999999999983</c:v>
                </c:pt>
                <c:pt idx="40636">
                  <c:v>-4.0779999999999887</c:v>
                </c:pt>
                <c:pt idx="40637">
                  <c:v>-4.0759999999999934</c:v>
                </c:pt>
                <c:pt idx="40638">
                  <c:v>-4.0739999999999981</c:v>
                </c:pt>
                <c:pt idx="40639">
                  <c:v>-4.0719999999999885</c:v>
                </c:pt>
                <c:pt idx="40640">
                  <c:v>-4.0699999999999932</c:v>
                </c:pt>
                <c:pt idx="40641">
                  <c:v>-4.0679999999999978</c:v>
                </c:pt>
                <c:pt idx="40642">
                  <c:v>-4.0659999999999883</c:v>
                </c:pt>
                <c:pt idx="40643">
                  <c:v>-4.063999999999993</c:v>
                </c:pt>
                <c:pt idx="40644">
                  <c:v>-4.0619999999999976</c:v>
                </c:pt>
                <c:pt idx="40645">
                  <c:v>-4.0599999999999881</c:v>
                </c:pt>
                <c:pt idx="40646">
                  <c:v>-4.0579999999999927</c:v>
                </c:pt>
                <c:pt idx="40647">
                  <c:v>-4.0559999999999974</c:v>
                </c:pt>
                <c:pt idx="40648">
                  <c:v>-4.0539999999999878</c:v>
                </c:pt>
                <c:pt idx="40649">
                  <c:v>-4.0519999999999925</c:v>
                </c:pt>
                <c:pt idx="40650">
                  <c:v>-4.0499999999999972</c:v>
                </c:pt>
                <c:pt idx="40651">
                  <c:v>-4.0479999999999876</c:v>
                </c:pt>
                <c:pt idx="40652">
                  <c:v>-4.0459999999999923</c:v>
                </c:pt>
                <c:pt idx="40653">
                  <c:v>-4.0439999999999969</c:v>
                </c:pt>
                <c:pt idx="40654">
                  <c:v>-4.0419999999999874</c:v>
                </c:pt>
                <c:pt idx="40655">
                  <c:v>-4.039999999999992</c:v>
                </c:pt>
                <c:pt idx="40656">
                  <c:v>-4.0379999999999967</c:v>
                </c:pt>
                <c:pt idx="40657">
                  <c:v>-4.0360000000000014</c:v>
                </c:pt>
                <c:pt idx="40658">
                  <c:v>-4.0339999999999918</c:v>
                </c:pt>
                <c:pt idx="40659">
                  <c:v>-4.0319999999999965</c:v>
                </c:pt>
                <c:pt idx="40660">
                  <c:v>-4.0300000000000011</c:v>
                </c:pt>
                <c:pt idx="40661">
                  <c:v>-4.0279999999999916</c:v>
                </c:pt>
                <c:pt idx="40662">
                  <c:v>-4.0259999999999962</c:v>
                </c:pt>
                <c:pt idx="40663">
                  <c:v>-4.0240000000000009</c:v>
                </c:pt>
                <c:pt idx="40664">
                  <c:v>-4.0219999999999914</c:v>
                </c:pt>
                <c:pt idx="40665">
                  <c:v>-4.019999999999996</c:v>
                </c:pt>
                <c:pt idx="40666">
                  <c:v>-4.0180000000000007</c:v>
                </c:pt>
                <c:pt idx="40667">
                  <c:v>-4.0159999999999911</c:v>
                </c:pt>
                <c:pt idx="40668">
                  <c:v>-4.0139999999999958</c:v>
                </c:pt>
                <c:pt idx="40669">
                  <c:v>-4.0120000000000005</c:v>
                </c:pt>
                <c:pt idx="40670">
                  <c:v>-4.0099999999999909</c:v>
                </c:pt>
                <c:pt idx="40671">
                  <c:v>-4.0079999999999956</c:v>
                </c:pt>
                <c:pt idx="40672">
                  <c:v>-4.0060000000000002</c:v>
                </c:pt>
                <c:pt idx="40673">
                  <c:v>-4.0039999999999907</c:v>
                </c:pt>
                <c:pt idx="40674">
                  <c:v>-4.0019999999999953</c:v>
                </c:pt>
                <c:pt idx="40675">
                  <c:v>-4</c:v>
                </c:pt>
                <c:pt idx="40676">
                  <c:v>-3.9979999999999905</c:v>
                </c:pt>
                <c:pt idx="40677">
                  <c:v>-3.9959999999999951</c:v>
                </c:pt>
                <c:pt idx="40678">
                  <c:v>-3.9939999999999998</c:v>
                </c:pt>
                <c:pt idx="40679">
                  <c:v>-3.9919999999999902</c:v>
                </c:pt>
                <c:pt idx="40680">
                  <c:v>-3.9899999999999949</c:v>
                </c:pt>
                <c:pt idx="40681">
                  <c:v>-3.9879999999999995</c:v>
                </c:pt>
                <c:pt idx="40682">
                  <c:v>-3.98599999999999</c:v>
                </c:pt>
                <c:pt idx="40683">
                  <c:v>-3.9839999999999947</c:v>
                </c:pt>
                <c:pt idx="40684">
                  <c:v>-3.9819999999999993</c:v>
                </c:pt>
                <c:pt idx="40685">
                  <c:v>-3.9799999999999898</c:v>
                </c:pt>
                <c:pt idx="40686">
                  <c:v>-3.9779999999999944</c:v>
                </c:pt>
                <c:pt idx="40687">
                  <c:v>-3.9759999999999991</c:v>
                </c:pt>
                <c:pt idx="40688">
                  <c:v>-3.9739999999999895</c:v>
                </c:pt>
                <c:pt idx="40689">
                  <c:v>-3.9719999999999942</c:v>
                </c:pt>
                <c:pt idx="40690">
                  <c:v>-3.9699999999999989</c:v>
                </c:pt>
                <c:pt idx="40691">
                  <c:v>-3.9679999999999893</c:v>
                </c:pt>
                <c:pt idx="40692">
                  <c:v>-3.965999999999994</c:v>
                </c:pt>
                <c:pt idx="40693">
                  <c:v>-3.9639999999999986</c:v>
                </c:pt>
                <c:pt idx="40694">
                  <c:v>-3.9619999999999891</c:v>
                </c:pt>
                <c:pt idx="40695">
                  <c:v>-3.9599999999999937</c:v>
                </c:pt>
                <c:pt idx="40696">
                  <c:v>-3.9579999999999984</c:v>
                </c:pt>
                <c:pt idx="40697">
                  <c:v>-3.9559999999999889</c:v>
                </c:pt>
                <c:pt idx="40698">
                  <c:v>-3.9539999999999935</c:v>
                </c:pt>
                <c:pt idx="40699">
                  <c:v>-3.9519999999999982</c:v>
                </c:pt>
                <c:pt idx="40700">
                  <c:v>-3.9499999999999886</c:v>
                </c:pt>
                <c:pt idx="40701">
                  <c:v>-3.9479999999999933</c:v>
                </c:pt>
                <c:pt idx="40702">
                  <c:v>-3.945999999999998</c:v>
                </c:pt>
                <c:pt idx="40703">
                  <c:v>-3.9439999999999884</c:v>
                </c:pt>
                <c:pt idx="40704">
                  <c:v>-3.9419999999999931</c:v>
                </c:pt>
                <c:pt idx="40705">
                  <c:v>-3.9399999999999977</c:v>
                </c:pt>
                <c:pt idx="40706">
                  <c:v>-3.9379999999999882</c:v>
                </c:pt>
                <c:pt idx="40707">
                  <c:v>-3.9359999999999928</c:v>
                </c:pt>
                <c:pt idx="40708">
                  <c:v>-3.9339999999999975</c:v>
                </c:pt>
                <c:pt idx="40709">
                  <c:v>-3.9319999999999879</c:v>
                </c:pt>
                <c:pt idx="40710">
                  <c:v>-3.9299999999999926</c:v>
                </c:pt>
                <c:pt idx="40711">
                  <c:v>-3.9279999999999973</c:v>
                </c:pt>
                <c:pt idx="40712">
                  <c:v>-3.9259999999999877</c:v>
                </c:pt>
                <c:pt idx="40713">
                  <c:v>-3.9239999999999924</c:v>
                </c:pt>
                <c:pt idx="40714">
                  <c:v>-3.921999999999997</c:v>
                </c:pt>
                <c:pt idx="40715">
                  <c:v>-3.9199999999999875</c:v>
                </c:pt>
                <c:pt idx="40716">
                  <c:v>-3.9179999999999922</c:v>
                </c:pt>
                <c:pt idx="40717">
                  <c:v>-3.9159999999999968</c:v>
                </c:pt>
                <c:pt idx="40718">
                  <c:v>-3.9139999999999873</c:v>
                </c:pt>
                <c:pt idx="40719">
                  <c:v>-3.9119999999999919</c:v>
                </c:pt>
                <c:pt idx="40720">
                  <c:v>-3.9099999999999966</c:v>
                </c:pt>
                <c:pt idx="40721">
                  <c:v>-3.9080000000000013</c:v>
                </c:pt>
                <c:pt idx="40722">
                  <c:v>-3.9059999999999917</c:v>
                </c:pt>
                <c:pt idx="40723">
                  <c:v>-3.9039999999999964</c:v>
                </c:pt>
                <c:pt idx="40724">
                  <c:v>-3.902000000000001</c:v>
                </c:pt>
                <c:pt idx="40725">
                  <c:v>-3.8999999999999915</c:v>
                </c:pt>
                <c:pt idx="40726">
                  <c:v>-3.8979999999999961</c:v>
                </c:pt>
                <c:pt idx="40727">
                  <c:v>-3.8960000000000008</c:v>
                </c:pt>
                <c:pt idx="40728">
                  <c:v>-3.8939999999999912</c:v>
                </c:pt>
                <c:pt idx="40729">
                  <c:v>-3.8919999999999959</c:v>
                </c:pt>
                <c:pt idx="40730">
                  <c:v>-3.8900000000000006</c:v>
                </c:pt>
                <c:pt idx="40731">
                  <c:v>-3.887999999999991</c:v>
                </c:pt>
                <c:pt idx="40732">
                  <c:v>-3.8859999999999957</c:v>
                </c:pt>
                <c:pt idx="40733">
                  <c:v>-3.8840000000000003</c:v>
                </c:pt>
                <c:pt idx="40734">
                  <c:v>-3.8819999999999908</c:v>
                </c:pt>
                <c:pt idx="40735">
                  <c:v>-3.8799999999999955</c:v>
                </c:pt>
                <c:pt idx="40736">
                  <c:v>-3.8780000000000001</c:v>
                </c:pt>
                <c:pt idx="40737">
                  <c:v>-3.8759999999999906</c:v>
                </c:pt>
                <c:pt idx="40738">
                  <c:v>-3.8739999999999952</c:v>
                </c:pt>
                <c:pt idx="40739">
                  <c:v>-3.8719999999999999</c:v>
                </c:pt>
                <c:pt idx="40740">
                  <c:v>-3.8699999999999903</c:v>
                </c:pt>
                <c:pt idx="40741">
                  <c:v>-3.867999999999995</c:v>
                </c:pt>
                <c:pt idx="40742">
                  <c:v>-3.8659999999999997</c:v>
                </c:pt>
                <c:pt idx="40743">
                  <c:v>-3.8639999999999901</c:v>
                </c:pt>
                <c:pt idx="40744">
                  <c:v>-3.8619999999999948</c:v>
                </c:pt>
                <c:pt idx="40745">
                  <c:v>-3.8599999999999994</c:v>
                </c:pt>
                <c:pt idx="40746">
                  <c:v>-3.8579999999999899</c:v>
                </c:pt>
                <c:pt idx="40747">
                  <c:v>-3.8559999999999945</c:v>
                </c:pt>
                <c:pt idx="40748">
                  <c:v>-3.8539999999999992</c:v>
                </c:pt>
                <c:pt idx="40749">
                  <c:v>-3.8519999999999897</c:v>
                </c:pt>
                <c:pt idx="40750">
                  <c:v>-3.8499999999999943</c:v>
                </c:pt>
                <c:pt idx="40751">
                  <c:v>-3.847999999999999</c:v>
                </c:pt>
                <c:pt idx="40752">
                  <c:v>-3.8459999999999894</c:v>
                </c:pt>
                <c:pt idx="40753">
                  <c:v>-3.8439999999999941</c:v>
                </c:pt>
                <c:pt idx="40754">
                  <c:v>-3.8419999999999987</c:v>
                </c:pt>
                <c:pt idx="40755">
                  <c:v>-3.8399999999999892</c:v>
                </c:pt>
                <c:pt idx="40756">
                  <c:v>-3.8379999999999939</c:v>
                </c:pt>
                <c:pt idx="40757">
                  <c:v>-3.8359999999999985</c:v>
                </c:pt>
                <c:pt idx="40758">
                  <c:v>-3.833999999999989</c:v>
                </c:pt>
                <c:pt idx="40759">
                  <c:v>-3.8319999999999936</c:v>
                </c:pt>
                <c:pt idx="40760">
                  <c:v>-3.8299999999999983</c:v>
                </c:pt>
                <c:pt idx="40761">
                  <c:v>-3.8279999999999887</c:v>
                </c:pt>
                <c:pt idx="40762">
                  <c:v>-3.8259999999999934</c:v>
                </c:pt>
                <c:pt idx="40763">
                  <c:v>-3.8239999999999981</c:v>
                </c:pt>
                <c:pt idx="40764">
                  <c:v>-3.8219999999999885</c:v>
                </c:pt>
                <c:pt idx="40765">
                  <c:v>-3.8199999999999932</c:v>
                </c:pt>
                <c:pt idx="40766">
                  <c:v>-3.8179999999999978</c:v>
                </c:pt>
                <c:pt idx="40767">
                  <c:v>-3.8159999999999883</c:v>
                </c:pt>
                <c:pt idx="40768">
                  <c:v>-3.813999999999993</c:v>
                </c:pt>
                <c:pt idx="40769">
                  <c:v>-3.8119999999999976</c:v>
                </c:pt>
                <c:pt idx="40770">
                  <c:v>-3.8099999999999881</c:v>
                </c:pt>
                <c:pt idx="40771">
                  <c:v>-3.8079999999999927</c:v>
                </c:pt>
                <c:pt idx="40772">
                  <c:v>-3.8059999999999974</c:v>
                </c:pt>
                <c:pt idx="40773">
                  <c:v>-3.8039999999999878</c:v>
                </c:pt>
                <c:pt idx="40774">
                  <c:v>-3.8019999999999925</c:v>
                </c:pt>
                <c:pt idx="40775">
                  <c:v>-3.7999999999999972</c:v>
                </c:pt>
                <c:pt idx="40776">
                  <c:v>-3.7979999999999876</c:v>
                </c:pt>
                <c:pt idx="40777">
                  <c:v>-3.7959999999999923</c:v>
                </c:pt>
                <c:pt idx="40778">
                  <c:v>-3.7939999999999969</c:v>
                </c:pt>
                <c:pt idx="40779">
                  <c:v>-3.7919999999999874</c:v>
                </c:pt>
                <c:pt idx="40780">
                  <c:v>-3.789999999999992</c:v>
                </c:pt>
                <c:pt idx="40781">
                  <c:v>-3.7879999999999967</c:v>
                </c:pt>
                <c:pt idx="40782">
                  <c:v>-3.7860000000000014</c:v>
                </c:pt>
                <c:pt idx="40783">
                  <c:v>-3.7839999999999918</c:v>
                </c:pt>
                <c:pt idx="40784">
                  <c:v>-3.7819999999999965</c:v>
                </c:pt>
                <c:pt idx="40785">
                  <c:v>-3.7800000000000011</c:v>
                </c:pt>
                <c:pt idx="40786">
                  <c:v>-3.7779999999999916</c:v>
                </c:pt>
                <c:pt idx="40787">
                  <c:v>-3.7759999999999962</c:v>
                </c:pt>
                <c:pt idx="40788">
                  <c:v>-3.7740000000000009</c:v>
                </c:pt>
                <c:pt idx="40789">
                  <c:v>-3.7719999999999914</c:v>
                </c:pt>
                <c:pt idx="40790">
                  <c:v>-3.769999999999996</c:v>
                </c:pt>
                <c:pt idx="40791">
                  <c:v>-3.7680000000000007</c:v>
                </c:pt>
                <c:pt idx="40792">
                  <c:v>-3.7659999999999911</c:v>
                </c:pt>
                <c:pt idx="40793">
                  <c:v>-3.7639999999999958</c:v>
                </c:pt>
                <c:pt idx="40794">
                  <c:v>-3.7620000000000005</c:v>
                </c:pt>
                <c:pt idx="40795">
                  <c:v>-3.7599999999999909</c:v>
                </c:pt>
                <c:pt idx="40796">
                  <c:v>-3.7579999999999956</c:v>
                </c:pt>
                <c:pt idx="40797">
                  <c:v>-3.7560000000000002</c:v>
                </c:pt>
                <c:pt idx="40798">
                  <c:v>-3.7539999999999907</c:v>
                </c:pt>
                <c:pt idx="40799">
                  <c:v>-3.7519999999999953</c:v>
                </c:pt>
                <c:pt idx="40800">
                  <c:v>-3.75</c:v>
                </c:pt>
                <c:pt idx="40801">
                  <c:v>-3.7479999999999905</c:v>
                </c:pt>
                <c:pt idx="40802">
                  <c:v>-3.7459999999999951</c:v>
                </c:pt>
                <c:pt idx="40803">
                  <c:v>-3.7439999999999998</c:v>
                </c:pt>
                <c:pt idx="40804">
                  <c:v>-3.7419999999999902</c:v>
                </c:pt>
                <c:pt idx="40805">
                  <c:v>-3.7399999999999949</c:v>
                </c:pt>
                <c:pt idx="40806">
                  <c:v>-3.7379999999999995</c:v>
                </c:pt>
                <c:pt idx="40807">
                  <c:v>-3.73599999999999</c:v>
                </c:pt>
                <c:pt idx="40808">
                  <c:v>-3.7339999999999947</c:v>
                </c:pt>
                <c:pt idx="40809">
                  <c:v>-3.7319999999999993</c:v>
                </c:pt>
                <c:pt idx="40810">
                  <c:v>-3.7299999999999898</c:v>
                </c:pt>
                <c:pt idx="40811">
                  <c:v>-3.7279999999999944</c:v>
                </c:pt>
                <c:pt idx="40812">
                  <c:v>-3.7259999999999991</c:v>
                </c:pt>
                <c:pt idx="40813">
                  <c:v>-3.7239999999999895</c:v>
                </c:pt>
                <c:pt idx="40814">
                  <c:v>-3.7219999999999942</c:v>
                </c:pt>
                <c:pt idx="40815">
                  <c:v>-3.7199999999999989</c:v>
                </c:pt>
                <c:pt idx="40816">
                  <c:v>-3.7179999999999893</c:v>
                </c:pt>
                <c:pt idx="40817">
                  <c:v>-3.715999999999994</c:v>
                </c:pt>
                <c:pt idx="40818">
                  <c:v>-3.7139999999999986</c:v>
                </c:pt>
                <c:pt idx="40819">
                  <c:v>-3.7119999999999891</c:v>
                </c:pt>
                <c:pt idx="40820">
                  <c:v>-3.7099999999999937</c:v>
                </c:pt>
                <c:pt idx="40821">
                  <c:v>-3.7079999999999984</c:v>
                </c:pt>
                <c:pt idx="40822">
                  <c:v>-3.7059999999999889</c:v>
                </c:pt>
                <c:pt idx="40823">
                  <c:v>-3.7039999999999935</c:v>
                </c:pt>
                <c:pt idx="40824">
                  <c:v>-3.7019999999999982</c:v>
                </c:pt>
                <c:pt idx="40825">
                  <c:v>-3.6999999999999886</c:v>
                </c:pt>
                <c:pt idx="40826">
                  <c:v>-3.6979999999999933</c:v>
                </c:pt>
                <c:pt idx="40827">
                  <c:v>-3.695999999999998</c:v>
                </c:pt>
                <c:pt idx="40828">
                  <c:v>-3.6939999999999884</c:v>
                </c:pt>
                <c:pt idx="40829">
                  <c:v>-3.6919999999999931</c:v>
                </c:pt>
                <c:pt idx="40830">
                  <c:v>-3.6899999999999977</c:v>
                </c:pt>
                <c:pt idx="40831">
                  <c:v>-3.6879999999999882</c:v>
                </c:pt>
                <c:pt idx="40832">
                  <c:v>-3.6859999999999928</c:v>
                </c:pt>
                <c:pt idx="40833">
                  <c:v>-3.6839999999999975</c:v>
                </c:pt>
                <c:pt idx="40834">
                  <c:v>-3.6819999999999879</c:v>
                </c:pt>
                <c:pt idx="40835">
                  <c:v>-3.6799999999999926</c:v>
                </c:pt>
                <c:pt idx="40836">
                  <c:v>-3.6779999999999973</c:v>
                </c:pt>
                <c:pt idx="40837">
                  <c:v>-3.6759999999999877</c:v>
                </c:pt>
                <c:pt idx="40838">
                  <c:v>-3.6739999999999924</c:v>
                </c:pt>
                <c:pt idx="40839">
                  <c:v>-3.671999999999997</c:v>
                </c:pt>
                <c:pt idx="40840">
                  <c:v>-3.6699999999999875</c:v>
                </c:pt>
                <c:pt idx="40841">
                  <c:v>-3.6679999999999922</c:v>
                </c:pt>
                <c:pt idx="40842">
                  <c:v>-3.6659999999999968</c:v>
                </c:pt>
                <c:pt idx="40843">
                  <c:v>-3.6639999999999873</c:v>
                </c:pt>
                <c:pt idx="40844">
                  <c:v>-3.6619999999999919</c:v>
                </c:pt>
                <c:pt idx="40845">
                  <c:v>-3.6599999999999966</c:v>
                </c:pt>
                <c:pt idx="40846">
                  <c:v>-3.6580000000000013</c:v>
                </c:pt>
                <c:pt idx="40847">
                  <c:v>-3.6559999999999917</c:v>
                </c:pt>
                <c:pt idx="40848">
                  <c:v>-3.6539999999999964</c:v>
                </c:pt>
                <c:pt idx="40849">
                  <c:v>-3.652000000000001</c:v>
                </c:pt>
                <c:pt idx="40850">
                  <c:v>-3.6499999999999915</c:v>
                </c:pt>
                <c:pt idx="40851">
                  <c:v>-3.6479999999999961</c:v>
                </c:pt>
                <c:pt idx="40852">
                  <c:v>-3.6460000000000008</c:v>
                </c:pt>
                <c:pt idx="40853">
                  <c:v>-3.6439999999999912</c:v>
                </c:pt>
                <c:pt idx="40854">
                  <c:v>-3.6419999999999959</c:v>
                </c:pt>
                <c:pt idx="40855">
                  <c:v>-3.6400000000000006</c:v>
                </c:pt>
                <c:pt idx="40856">
                  <c:v>-3.637999999999991</c:v>
                </c:pt>
                <c:pt idx="40857">
                  <c:v>-3.6359999999999957</c:v>
                </c:pt>
                <c:pt idx="40858">
                  <c:v>-3.6340000000000003</c:v>
                </c:pt>
                <c:pt idx="40859">
                  <c:v>-3.6319999999999908</c:v>
                </c:pt>
                <c:pt idx="40860">
                  <c:v>-3.6299999999999955</c:v>
                </c:pt>
                <c:pt idx="40861">
                  <c:v>-3.6280000000000001</c:v>
                </c:pt>
                <c:pt idx="40862">
                  <c:v>-3.6259999999999906</c:v>
                </c:pt>
                <c:pt idx="40863">
                  <c:v>-3.6239999999999952</c:v>
                </c:pt>
                <c:pt idx="40864">
                  <c:v>-3.6219999999999999</c:v>
                </c:pt>
                <c:pt idx="40865">
                  <c:v>-3.6199999999999903</c:v>
                </c:pt>
                <c:pt idx="40866">
                  <c:v>-3.617999999999995</c:v>
                </c:pt>
                <c:pt idx="40867">
                  <c:v>-3.6159999999999997</c:v>
                </c:pt>
                <c:pt idx="40868">
                  <c:v>-3.6139999999999901</c:v>
                </c:pt>
                <c:pt idx="40869">
                  <c:v>-3.6119999999999948</c:v>
                </c:pt>
                <c:pt idx="40870">
                  <c:v>-3.6099999999999994</c:v>
                </c:pt>
                <c:pt idx="40871">
                  <c:v>-3.6079999999999899</c:v>
                </c:pt>
                <c:pt idx="40872">
                  <c:v>-3.6059999999999945</c:v>
                </c:pt>
                <c:pt idx="40873">
                  <c:v>-3.6039999999999992</c:v>
                </c:pt>
                <c:pt idx="40874">
                  <c:v>-3.6019999999999897</c:v>
                </c:pt>
                <c:pt idx="40875">
                  <c:v>-3.5999999999999943</c:v>
                </c:pt>
                <c:pt idx="40876">
                  <c:v>-3.597999999999999</c:v>
                </c:pt>
                <c:pt idx="40877">
                  <c:v>-3.5959999999999894</c:v>
                </c:pt>
                <c:pt idx="40878">
                  <c:v>-3.5939999999999941</c:v>
                </c:pt>
                <c:pt idx="40879">
                  <c:v>-3.5919999999999987</c:v>
                </c:pt>
                <c:pt idx="40880">
                  <c:v>-3.5899999999999892</c:v>
                </c:pt>
                <c:pt idx="40881">
                  <c:v>-3.5879999999999939</c:v>
                </c:pt>
                <c:pt idx="40882">
                  <c:v>-3.5859999999999985</c:v>
                </c:pt>
                <c:pt idx="40883">
                  <c:v>-3.583999999999989</c:v>
                </c:pt>
                <c:pt idx="40884">
                  <c:v>-3.5819999999999936</c:v>
                </c:pt>
                <c:pt idx="40885">
                  <c:v>-3.5799999999999983</c:v>
                </c:pt>
                <c:pt idx="40886">
                  <c:v>-3.5779999999999887</c:v>
                </c:pt>
                <c:pt idx="40887">
                  <c:v>-3.5759999999999934</c:v>
                </c:pt>
                <c:pt idx="40888">
                  <c:v>-3.5739999999999981</c:v>
                </c:pt>
                <c:pt idx="40889">
                  <c:v>-3.5719999999999885</c:v>
                </c:pt>
                <c:pt idx="40890">
                  <c:v>-3.5699999999999932</c:v>
                </c:pt>
                <c:pt idx="40891">
                  <c:v>-3.5679999999999978</c:v>
                </c:pt>
                <c:pt idx="40892">
                  <c:v>-3.5659999999999883</c:v>
                </c:pt>
                <c:pt idx="40893">
                  <c:v>-3.563999999999993</c:v>
                </c:pt>
                <c:pt idx="40894">
                  <c:v>-3.5619999999999976</c:v>
                </c:pt>
                <c:pt idx="40895">
                  <c:v>-3.5599999999999881</c:v>
                </c:pt>
                <c:pt idx="40896">
                  <c:v>-3.5579999999999927</c:v>
                </c:pt>
                <c:pt idx="40897">
                  <c:v>-3.5559999999999974</c:v>
                </c:pt>
                <c:pt idx="40898">
                  <c:v>-3.5539999999999878</c:v>
                </c:pt>
                <c:pt idx="40899">
                  <c:v>-3.5519999999999925</c:v>
                </c:pt>
                <c:pt idx="40900">
                  <c:v>-3.5499999999999972</c:v>
                </c:pt>
                <c:pt idx="40901">
                  <c:v>-3.5479999999999876</c:v>
                </c:pt>
                <c:pt idx="40902">
                  <c:v>-3.5459999999999923</c:v>
                </c:pt>
                <c:pt idx="40903">
                  <c:v>-3.5439999999999969</c:v>
                </c:pt>
                <c:pt idx="40904">
                  <c:v>-3.5419999999999874</c:v>
                </c:pt>
                <c:pt idx="40905">
                  <c:v>-3.539999999999992</c:v>
                </c:pt>
                <c:pt idx="40906">
                  <c:v>-3.5379999999999967</c:v>
                </c:pt>
                <c:pt idx="40907">
                  <c:v>-3.5360000000000014</c:v>
                </c:pt>
                <c:pt idx="40908">
                  <c:v>-3.5339999999999918</c:v>
                </c:pt>
                <c:pt idx="40909">
                  <c:v>-3.5319999999999965</c:v>
                </c:pt>
                <c:pt idx="40910">
                  <c:v>-3.5300000000000011</c:v>
                </c:pt>
                <c:pt idx="40911">
                  <c:v>-3.5279999999999916</c:v>
                </c:pt>
                <c:pt idx="40912">
                  <c:v>-3.5259999999999962</c:v>
                </c:pt>
                <c:pt idx="40913">
                  <c:v>-3.5240000000000009</c:v>
                </c:pt>
                <c:pt idx="40914">
                  <c:v>-3.5219999999999914</c:v>
                </c:pt>
                <c:pt idx="40915">
                  <c:v>-3.519999999999996</c:v>
                </c:pt>
                <c:pt idx="40916">
                  <c:v>-3.5180000000000007</c:v>
                </c:pt>
                <c:pt idx="40917">
                  <c:v>-3.5159999999999911</c:v>
                </c:pt>
                <c:pt idx="40918">
                  <c:v>-3.5139999999999958</c:v>
                </c:pt>
                <c:pt idx="40919">
                  <c:v>-3.5120000000000005</c:v>
                </c:pt>
                <c:pt idx="40920">
                  <c:v>-3.5099999999999909</c:v>
                </c:pt>
                <c:pt idx="40921">
                  <c:v>-3.5079999999999956</c:v>
                </c:pt>
                <c:pt idx="40922">
                  <c:v>-3.5060000000000002</c:v>
                </c:pt>
                <c:pt idx="40923">
                  <c:v>-3.5039999999999907</c:v>
                </c:pt>
                <c:pt idx="40924">
                  <c:v>-3.5019999999999953</c:v>
                </c:pt>
                <c:pt idx="40925">
                  <c:v>-3.5</c:v>
                </c:pt>
                <c:pt idx="40926">
                  <c:v>-3.4979999999999905</c:v>
                </c:pt>
                <c:pt idx="40927">
                  <c:v>-3.4959999999999951</c:v>
                </c:pt>
                <c:pt idx="40928">
                  <c:v>-3.4939999999999998</c:v>
                </c:pt>
                <c:pt idx="40929">
                  <c:v>-3.4919999999999902</c:v>
                </c:pt>
                <c:pt idx="40930">
                  <c:v>-3.4899999999999949</c:v>
                </c:pt>
                <c:pt idx="40931">
                  <c:v>-3.4879999999999995</c:v>
                </c:pt>
                <c:pt idx="40932">
                  <c:v>-3.48599999999999</c:v>
                </c:pt>
                <c:pt idx="40933">
                  <c:v>-3.4839999999999947</c:v>
                </c:pt>
                <c:pt idx="40934">
                  <c:v>-3.4819999999999993</c:v>
                </c:pt>
                <c:pt idx="40935">
                  <c:v>-3.4799999999999898</c:v>
                </c:pt>
                <c:pt idx="40936">
                  <c:v>-3.4779999999999944</c:v>
                </c:pt>
                <c:pt idx="40937">
                  <c:v>-3.4759999999999991</c:v>
                </c:pt>
                <c:pt idx="40938">
                  <c:v>-3.4739999999999895</c:v>
                </c:pt>
                <c:pt idx="40939">
                  <c:v>-3.4719999999999942</c:v>
                </c:pt>
                <c:pt idx="40940">
                  <c:v>-3.4699999999999989</c:v>
                </c:pt>
                <c:pt idx="40941">
                  <c:v>-3.4679999999999893</c:v>
                </c:pt>
                <c:pt idx="40942">
                  <c:v>-3.465999999999994</c:v>
                </c:pt>
                <c:pt idx="40943">
                  <c:v>-3.4639999999999986</c:v>
                </c:pt>
                <c:pt idx="40944">
                  <c:v>-3.4619999999999891</c:v>
                </c:pt>
                <c:pt idx="40945">
                  <c:v>-3.4599999999999937</c:v>
                </c:pt>
                <c:pt idx="40946">
                  <c:v>-3.4579999999999984</c:v>
                </c:pt>
                <c:pt idx="40947">
                  <c:v>-3.4559999999999889</c:v>
                </c:pt>
                <c:pt idx="40948">
                  <c:v>-3.4539999999999935</c:v>
                </c:pt>
                <c:pt idx="40949">
                  <c:v>-3.4519999999999982</c:v>
                </c:pt>
                <c:pt idx="40950">
                  <c:v>-3.4499999999999886</c:v>
                </c:pt>
                <c:pt idx="40951">
                  <c:v>-3.4479999999999933</c:v>
                </c:pt>
                <c:pt idx="40952">
                  <c:v>-3.445999999999998</c:v>
                </c:pt>
                <c:pt idx="40953">
                  <c:v>-3.4439999999999884</c:v>
                </c:pt>
                <c:pt idx="40954">
                  <c:v>-3.4419999999999931</c:v>
                </c:pt>
                <c:pt idx="40955">
                  <c:v>-3.4399999999999977</c:v>
                </c:pt>
                <c:pt idx="40956">
                  <c:v>-3.4379999999999882</c:v>
                </c:pt>
                <c:pt idx="40957">
                  <c:v>-3.4359999999999928</c:v>
                </c:pt>
                <c:pt idx="40958">
                  <c:v>-3.4339999999999975</c:v>
                </c:pt>
                <c:pt idx="40959">
                  <c:v>-3.4319999999999879</c:v>
                </c:pt>
                <c:pt idx="40960">
                  <c:v>-3.4299999999999926</c:v>
                </c:pt>
                <c:pt idx="40961">
                  <c:v>-3.4279999999999973</c:v>
                </c:pt>
                <c:pt idx="40962">
                  <c:v>-3.4259999999999877</c:v>
                </c:pt>
                <c:pt idx="40963">
                  <c:v>-3.4239999999999924</c:v>
                </c:pt>
                <c:pt idx="40964">
                  <c:v>-3.421999999999997</c:v>
                </c:pt>
                <c:pt idx="40965">
                  <c:v>-3.4199999999999875</c:v>
                </c:pt>
                <c:pt idx="40966">
                  <c:v>-3.4179999999999922</c:v>
                </c:pt>
                <c:pt idx="40967">
                  <c:v>-3.4159999999999968</c:v>
                </c:pt>
                <c:pt idx="40968">
                  <c:v>-3.4139999999999873</c:v>
                </c:pt>
                <c:pt idx="40969">
                  <c:v>-3.4119999999999919</c:v>
                </c:pt>
                <c:pt idx="40970">
                  <c:v>-3.4099999999999966</c:v>
                </c:pt>
                <c:pt idx="40971">
                  <c:v>-3.4080000000000013</c:v>
                </c:pt>
                <c:pt idx="40972">
                  <c:v>-3.4059999999999917</c:v>
                </c:pt>
                <c:pt idx="40973">
                  <c:v>-3.4039999999999964</c:v>
                </c:pt>
                <c:pt idx="40974">
                  <c:v>-3.402000000000001</c:v>
                </c:pt>
                <c:pt idx="40975">
                  <c:v>-3.3999999999999915</c:v>
                </c:pt>
                <c:pt idx="40976">
                  <c:v>-3.3979999999999961</c:v>
                </c:pt>
                <c:pt idx="40977">
                  <c:v>-3.3960000000000008</c:v>
                </c:pt>
                <c:pt idx="40978">
                  <c:v>-3.3939999999999912</c:v>
                </c:pt>
                <c:pt idx="40979">
                  <c:v>-3.3919999999999959</c:v>
                </c:pt>
                <c:pt idx="40980">
                  <c:v>-3.3900000000000006</c:v>
                </c:pt>
                <c:pt idx="40981">
                  <c:v>-3.387999999999991</c:v>
                </c:pt>
                <c:pt idx="40982">
                  <c:v>-3.3859999999999957</c:v>
                </c:pt>
                <c:pt idx="40983">
                  <c:v>-3.3840000000000003</c:v>
                </c:pt>
                <c:pt idx="40984">
                  <c:v>-3.3819999999999908</c:v>
                </c:pt>
                <c:pt idx="40985">
                  <c:v>-3.3799999999999955</c:v>
                </c:pt>
                <c:pt idx="40986">
                  <c:v>-3.3780000000000001</c:v>
                </c:pt>
                <c:pt idx="40987">
                  <c:v>-3.3759999999999906</c:v>
                </c:pt>
                <c:pt idx="40988">
                  <c:v>-3.3739999999999952</c:v>
                </c:pt>
                <c:pt idx="40989">
                  <c:v>-3.3719999999999999</c:v>
                </c:pt>
                <c:pt idx="40990">
                  <c:v>-3.3699999999999903</c:v>
                </c:pt>
                <c:pt idx="40991">
                  <c:v>-3.367999999999995</c:v>
                </c:pt>
                <c:pt idx="40992">
                  <c:v>-3.3659999999999997</c:v>
                </c:pt>
                <c:pt idx="40993">
                  <c:v>-3.3639999999999901</c:v>
                </c:pt>
                <c:pt idx="40994">
                  <c:v>-3.3619999999999948</c:v>
                </c:pt>
                <c:pt idx="40995">
                  <c:v>-3.3599999999999994</c:v>
                </c:pt>
                <c:pt idx="40996">
                  <c:v>-3.3579999999999899</c:v>
                </c:pt>
                <c:pt idx="40997">
                  <c:v>-3.3559999999999945</c:v>
                </c:pt>
                <c:pt idx="40998">
                  <c:v>-3.3539999999999992</c:v>
                </c:pt>
                <c:pt idx="40999">
                  <c:v>-3.3519999999999897</c:v>
                </c:pt>
                <c:pt idx="41000">
                  <c:v>-3.3499999999999943</c:v>
                </c:pt>
                <c:pt idx="41001">
                  <c:v>-3.347999999999999</c:v>
                </c:pt>
                <c:pt idx="41002">
                  <c:v>-3.3459999999999894</c:v>
                </c:pt>
                <c:pt idx="41003">
                  <c:v>-3.3439999999999941</c:v>
                </c:pt>
                <c:pt idx="41004">
                  <c:v>-3.3419999999999987</c:v>
                </c:pt>
                <c:pt idx="41005">
                  <c:v>-3.3399999999999892</c:v>
                </c:pt>
                <c:pt idx="41006">
                  <c:v>-3.3379999999999939</c:v>
                </c:pt>
                <c:pt idx="41007">
                  <c:v>-3.3359999999999985</c:v>
                </c:pt>
                <c:pt idx="41008">
                  <c:v>-3.333999999999989</c:v>
                </c:pt>
                <c:pt idx="41009">
                  <c:v>-3.3319999999999936</c:v>
                </c:pt>
                <c:pt idx="41010">
                  <c:v>-3.3299999999999983</c:v>
                </c:pt>
                <c:pt idx="41011">
                  <c:v>-3.3279999999999887</c:v>
                </c:pt>
                <c:pt idx="41012">
                  <c:v>-3.3259999999999934</c:v>
                </c:pt>
                <c:pt idx="41013">
                  <c:v>-3.3239999999999981</c:v>
                </c:pt>
                <c:pt idx="41014">
                  <c:v>-3.3219999999999885</c:v>
                </c:pt>
                <c:pt idx="41015">
                  <c:v>-3.3199999999999932</c:v>
                </c:pt>
                <c:pt idx="41016">
                  <c:v>-3.3179999999999978</c:v>
                </c:pt>
                <c:pt idx="41017">
                  <c:v>-3.3159999999999883</c:v>
                </c:pt>
                <c:pt idx="41018">
                  <c:v>-3.313999999999993</c:v>
                </c:pt>
                <c:pt idx="41019">
                  <c:v>-3.3119999999999976</c:v>
                </c:pt>
                <c:pt idx="41020">
                  <c:v>-3.3099999999999881</c:v>
                </c:pt>
                <c:pt idx="41021">
                  <c:v>-3.3079999999999927</c:v>
                </c:pt>
                <c:pt idx="41022">
                  <c:v>-3.3059999999999974</c:v>
                </c:pt>
                <c:pt idx="41023">
                  <c:v>-3.3039999999999878</c:v>
                </c:pt>
                <c:pt idx="41024">
                  <c:v>-3.3019999999999925</c:v>
                </c:pt>
                <c:pt idx="41025">
                  <c:v>-3.2999999999999972</c:v>
                </c:pt>
                <c:pt idx="41026">
                  <c:v>-3.2979999999999876</c:v>
                </c:pt>
                <c:pt idx="41027">
                  <c:v>-3.2959999999999923</c:v>
                </c:pt>
                <c:pt idx="41028">
                  <c:v>-3.2939999999999969</c:v>
                </c:pt>
                <c:pt idx="41029">
                  <c:v>-3.2919999999999874</c:v>
                </c:pt>
                <c:pt idx="41030">
                  <c:v>-3.289999999999992</c:v>
                </c:pt>
                <c:pt idx="41031">
                  <c:v>-3.2879999999999967</c:v>
                </c:pt>
                <c:pt idx="41032">
                  <c:v>-3.2860000000000014</c:v>
                </c:pt>
                <c:pt idx="41033">
                  <c:v>-3.2839999999999918</c:v>
                </c:pt>
                <c:pt idx="41034">
                  <c:v>-3.2819999999999965</c:v>
                </c:pt>
                <c:pt idx="41035">
                  <c:v>-3.2800000000000011</c:v>
                </c:pt>
                <c:pt idx="41036">
                  <c:v>-3.2779999999999916</c:v>
                </c:pt>
                <c:pt idx="41037">
                  <c:v>-3.2759999999999962</c:v>
                </c:pt>
                <c:pt idx="41038">
                  <c:v>-3.2740000000000009</c:v>
                </c:pt>
                <c:pt idx="41039">
                  <c:v>-3.2719999999999914</c:v>
                </c:pt>
                <c:pt idx="41040">
                  <c:v>-3.269999999999996</c:v>
                </c:pt>
                <c:pt idx="41041">
                  <c:v>-3.2680000000000007</c:v>
                </c:pt>
                <c:pt idx="41042">
                  <c:v>-3.2659999999999911</c:v>
                </c:pt>
                <c:pt idx="41043">
                  <c:v>-3.2639999999999958</c:v>
                </c:pt>
                <c:pt idx="41044">
                  <c:v>-3.2620000000000005</c:v>
                </c:pt>
                <c:pt idx="41045">
                  <c:v>-3.2599999999999909</c:v>
                </c:pt>
                <c:pt idx="41046">
                  <c:v>-3.2579999999999956</c:v>
                </c:pt>
                <c:pt idx="41047">
                  <c:v>-3.2560000000000002</c:v>
                </c:pt>
                <c:pt idx="41048">
                  <c:v>-3.2539999999999907</c:v>
                </c:pt>
                <c:pt idx="41049">
                  <c:v>-3.2519999999999953</c:v>
                </c:pt>
                <c:pt idx="41050">
                  <c:v>-3.25</c:v>
                </c:pt>
                <c:pt idx="41051">
                  <c:v>-3.2479999999999905</c:v>
                </c:pt>
                <c:pt idx="41052">
                  <c:v>-3.2459999999999951</c:v>
                </c:pt>
                <c:pt idx="41053">
                  <c:v>-3.2439999999999998</c:v>
                </c:pt>
                <c:pt idx="41054">
                  <c:v>-3.2419999999999902</c:v>
                </c:pt>
                <c:pt idx="41055">
                  <c:v>-3.2399999999999949</c:v>
                </c:pt>
                <c:pt idx="41056">
                  <c:v>-3.2379999999999995</c:v>
                </c:pt>
                <c:pt idx="41057">
                  <c:v>-3.23599999999999</c:v>
                </c:pt>
                <c:pt idx="41058">
                  <c:v>-3.2339999999999947</c:v>
                </c:pt>
                <c:pt idx="41059">
                  <c:v>-3.2319999999999993</c:v>
                </c:pt>
                <c:pt idx="41060">
                  <c:v>-3.2299999999999898</c:v>
                </c:pt>
                <c:pt idx="41061">
                  <c:v>-3.2279999999999944</c:v>
                </c:pt>
                <c:pt idx="41062">
                  <c:v>-3.2259999999999991</c:v>
                </c:pt>
                <c:pt idx="41063">
                  <c:v>-3.2239999999999895</c:v>
                </c:pt>
                <c:pt idx="41064">
                  <c:v>-3.2219999999999942</c:v>
                </c:pt>
                <c:pt idx="41065">
                  <c:v>-3.2199999999999989</c:v>
                </c:pt>
                <c:pt idx="41066">
                  <c:v>-3.2179999999999893</c:v>
                </c:pt>
                <c:pt idx="41067">
                  <c:v>-3.215999999999994</c:v>
                </c:pt>
                <c:pt idx="41068">
                  <c:v>-3.2139999999999986</c:v>
                </c:pt>
                <c:pt idx="41069">
                  <c:v>-3.2119999999999891</c:v>
                </c:pt>
                <c:pt idx="41070">
                  <c:v>-3.2099999999999937</c:v>
                </c:pt>
                <c:pt idx="41071">
                  <c:v>-3.2079999999999984</c:v>
                </c:pt>
                <c:pt idx="41072">
                  <c:v>-3.2059999999999889</c:v>
                </c:pt>
                <c:pt idx="41073">
                  <c:v>-3.2039999999999935</c:v>
                </c:pt>
                <c:pt idx="41074">
                  <c:v>-3.2019999999999982</c:v>
                </c:pt>
                <c:pt idx="41075">
                  <c:v>-3.1999999999999886</c:v>
                </c:pt>
                <c:pt idx="41076">
                  <c:v>-3.1979999999999933</c:v>
                </c:pt>
                <c:pt idx="41077">
                  <c:v>-3.195999999999998</c:v>
                </c:pt>
                <c:pt idx="41078">
                  <c:v>-3.1939999999999884</c:v>
                </c:pt>
                <c:pt idx="41079">
                  <c:v>-3.1919999999999931</c:v>
                </c:pt>
                <c:pt idx="41080">
                  <c:v>-3.1899999999999977</c:v>
                </c:pt>
                <c:pt idx="41081">
                  <c:v>-3.1879999999999882</c:v>
                </c:pt>
                <c:pt idx="41082">
                  <c:v>-3.1859999999999928</c:v>
                </c:pt>
                <c:pt idx="41083">
                  <c:v>-3.1839999999999975</c:v>
                </c:pt>
                <c:pt idx="41084">
                  <c:v>-3.1819999999999879</c:v>
                </c:pt>
                <c:pt idx="41085">
                  <c:v>-3.1799999999999926</c:v>
                </c:pt>
                <c:pt idx="41086">
                  <c:v>-3.1779999999999973</c:v>
                </c:pt>
                <c:pt idx="41087">
                  <c:v>-3.1759999999999877</c:v>
                </c:pt>
                <c:pt idx="41088">
                  <c:v>-3.1739999999999924</c:v>
                </c:pt>
                <c:pt idx="41089">
                  <c:v>-3.171999999999997</c:v>
                </c:pt>
                <c:pt idx="41090">
                  <c:v>-3.1699999999999875</c:v>
                </c:pt>
                <c:pt idx="41091">
                  <c:v>-3.1679999999999922</c:v>
                </c:pt>
                <c:pt idx="41092">
                  <c:v>-3.1659999999999968</c:v>
                </c:pt>
                <c:pt idx="41093">
                  <c:v>-3.1639999999999873</c:v>
                </c:pt>
                <c:pt idx="41094">
                  <c:v>-3.1619999999999919</c:v>
                </c:pt>
                <c:pt idx="41095">
                  <c:v>-3.1599999999999966</c:v>
                </c:pt>
                <c:pt idx="41096">
                  <c:v>-3.1580000000000013</c:v>
                </c:pt>
                <c:pt idx="41097">
                  <c:v>-3.1559999999999917</c:v>
                </c:pt>
                <c:pt idx="41098">
                  <c:v>-3.1539999999999964</c:v>
                </c:pt>
                <c:pt idx="41099">
                  <c:v>-3.152000000000001</c:v>
                </c:pt>
                <c:pt idx="41100">
                  <c:v>-3.1499999999999915</c:v>
                </c:pt>
                <c:pt idx="41101">
                  <c:v>-3.1479999999999961</c:v>
                </c:pt>
                <c:pt idx="41102">
                  <c:v>-3.1460000000000008</c:v>
                </c:pt>
                <c:pt idx="41103">
                  <c:v>-3.1439999999999912</c:v>
                </c:pt>
                <c:pt idx="41104">
                  <c:v>-3.1419999999999959</c:v>
                </c:pt>
                <c:pt idx="41105">
                  <c:v>-3.1400000000000006</c:v>
                </c:pt>
                <c:pt idx="41106">
                  <c:v>-3.137999999999991</c:v>
                </c:pt>
                <c:pt idx="41107">
                  <c:v>-3.1359999999999957</c:v>
                </c:pt>
                <c:pt idx="41108">
                  <c:v>-3.1340000000000003</c:v>
                </c:pt>
                <c:pt idx="41109">
                  <c:v>-3.1319999999999908</c:v>
                </c:pt>
                <c:pt idx="41110">
                  <c:v>-3.1299999999999955</c:v>
                </c:pt>
                <c:pt idx="41111">
                  <c:v>-3.1280000000000001</c:v>
                </c:pt>
                <c:pt idx="41112">
                  <c:v>-3.1259999999999906</c:v>
                </c:pt>
                <c:pt idx="41113">
                  <c:v>-3.1239999999999952</c:v>
                </c:pt>
                <c:pt idx="41114">
                  <c:v>-3.1219999999999999</c:v>
                </c:pt>
                <c:pt idx="41115">
                  <c:v>-3.1199999999999903</c:v>
                </c:pt>
                <c:pt idx="41116">
                  <c:v>-3.117999999999995</c:v>
                </c:pt>
                <c:pt idx="41117">
                  <c:v>-3.1159999999999997</c:v>
                </c:pt>
                <c:pt idx="41118">
                  <c:v>-3.1139999999999901</c:v>
                </c:pt>
                <c:pt idx="41119">
                  <c:v>-3.1119999999999948</c:v>
                </c:pt>
                <c:pt idx="41120">
                  <c:v>-3.1099999999999994</c:v>
                </c:pt>
                <c:pt idx="41121">
                  <c:v>-3.1079999999999899</c:v>
                </c:pt>
                <c:pt idx="41122">
                  <c:v>-3.1059999999999945</c:v>
                </c:pt>
                <c:pt idx="41123">
                  <c:v>-3.1039999999999992</c:v>
                </c:pt>
                <c:pt idx="41124">
                  <c:v>-3.1019999999999897</c:v>
                </c:pt>
                <c:pt idx="41125">
                  <c:v>-3.0999999999999943</c:v>
                </c:pt>
                <c:pt idx="41126">
                  <c:v>-3.097999999999999</c:v>
                </c:pt>
                <c:pt idx="41127">
                  <c:v>-3.0959999999999894</c:v>
                </c:pt>
                <c:pt idx="41128">
                  <c:v>-3.0939999999999941</c:v>
                </c:pt>
                <c:pt idx="41129">
                  <c:v>-3.0919999999999987</c:v>
                </c:pt>
                <c:pt idx="41130">
                  <c:v>-3.0899999999999892</c:v>
                </c:pt>
                <c:pt idx="41131">
                  <c:v>-3.0879999999999939</c:v>
                </c:pt>
                <c:pt idx="41132">
                  <c:v>-3.0859999999999985</c:v>
                </c:pt>
                <c:pt idx="41133">
                  <c:v>-3.083999999999989</c:v>
                </c:pt>
                <c:pt idx="41134">
                  <c:v>-3.0819999999999936</c:v>
                </c:pt>
                <c:pt idx="41135">
                  <c:v>-3.0799999999999983</c:v>
                </c:pt>
                <c:pt idx="41136">
                  <c:v>-3.0779999999999887</c:v>
                </c:pt>
                <c:pt idx="41137">
                  <c:v>-3.0759999999999934</c:v>
                </c:pt>
                <c:pt idx="41138">
                  <c:v>-3.0739999999999981</c:v>
                </c:pt>
                <c:pt idx="41139">
                  <c:v>-3.0719999999999885</c:v>
                </c:pt>
                <c:pt idx="41140">
                  <c:v>-3.0699999999999932</c:v>
                </c:pt>
                <c:pt idx="41141">
                  <c:v>-3.0679999999999978</c:v>
                </c:pt>
                <c:pt idx="41142">
                  <c:v>-3.0659999999999883</c:v>
                </c:pt>
                <c:pt idx="41143">
                  <c:v>-3.063999999999993</c:v>
                </c:pt>
                <c:pt idx="41144">
                  <c:v>-3.0619999999999976</c:v>
                </c:pt>
                <c:pt idx="41145">
                  <c:v>-3.0599999999999881</c:v>
                </c:pt>
                <c:pt idx="41146">
                  <c:v>-3.0579999999999927</c:v>
                </c:pt>
                <c:pt idx="41147">
                  <c:v>-3.0559999999999974</c:v>
                </c:pt>
                <c:pt idx="41148">
                  <c:v>-3.0539999999999878</c:v>
                </c:pt>
                <c:pt idx="41149">
                  <c:v>-3.0519999999999925</c:v>
                </c:pt>
                <c:pt idx="41150">
                  <c:v>-3.0499999999999972</c:v>
                </c:pt>
                <c:pt idx="41151">
                  <c:v>-3.0479999999999876</c:v>
                </c:pt>
                <c:pt idx="41152">
                  <c:v>-3.0459999999999923</c:v>
                </c:pt>
                <c:pt idx="41153">
                  <c:v>-3.0439999999999969</c:v>
                </c:pt>
                <c:pt idx="41154">
                  <c:v>-3.0419999999999874</c:v>
                </c:pt>
                <c:pt idx="41155">
                  <c:v>-3.039999999999992</c:v>
                </c:pt>
                <c:pt idx="41156">
                  <c:v>-3.0379999999999967</c:v>
                </c:pt>
                <c:pt idx="41157">
                  <c:v>-3.0360000000000014</c:v>
                </c:pt>
                <c:pt idx="41158">
                  <c:v>-3.0339999999999918</c:v>
                </c:pt>
                <c:pt idx="41159">
                  <c:v>-3.0319999999999965</c:v>
                </c:pt>
                <c:pt idx="41160">
                  <c:v>-3.0300000000000011</c:v>
                </c:pt>
                <c:pt idx="41161">
                  <c:v>-3.0279999999999916</c:v>
                </c:pt>
                <c:pt idx="41162">
                  <c:v>-3.0259999999999962</c:v>
                </c:pt>
                <c:pt idx="41163">
                  <c:v>-3.0240000000000009</c:v>
                </c:pt>
                <c:pt idx="41164">
                  <c:v>-3.0219999999999914</c:v>
                </c:pt>
                <c:pt idx="41165">
                  <c:v>-3.019999999999996</c:v>
                </c:pt>
                <c:pt idx="41166">
                  <c:v>-3.0180000000000007</c:v>
                </c:pt>
                <c:pt idx="41167">
                  <c:v>-3.0159999999999911</c:v>
                </c:pt>
                <c:pt idx="41168">
                  <c:v>-3.0139999999999958</c:v>
                </c:pt>
                <c:pt idx="41169">
                  <c:v>-3.0120000000000005</c:v>
                </c:pt>
                <c:pt idx="41170">
                  <c:v>-3.0099999999999909</c:v>
                </c:pt>
                <c:pt idx="41171">
                  <c:v>-3.0079999999999956</c:v>
                </c:pt>
                <c:pt idx="41172">
                  <c:v>-3.0060000000000002</c:v>
                </c:pt>
                <c:pt idx="41173">
                  <c:v>-3.0039999999999907</c:v>
                </c:pt>
                <c:pt idx="41174">
                  <c:v>-3.0019999999999953</c:v>
                </c:pt>
                <c:pt idx="41175">
                  <c:v>-3</c:v>
                </c:pt>
                <c:pt idx="41176">
                  <c:v>-2.9979999999999905</c:v>
                </c:pt>
                <c:pt idx="41177">
                  <c:v>-2.9959999999999951</c:v>
                </c:pt>
                <c:pt idx="41178">
                  <c:v>-2.9939999999999998</c:v>
                </c:pt>
                <c:pt idx="41179">
                  <c:v>-2.9919999999999902</c:v>
                </c:pt>
                <c:pt idx="41180">
                  <c:v>-2.9899999999999949</c:v>
                </c:pt>
                <c:pt idx="41181">
                  <c:v>-2.9879999999999995</c:v>
                </c:pt>
                <c:pt idx="41182">
                  <c:v>-2.98599999999999</c:v>
                </c:pt>
                <c:pt idx="41183">
                  <c:v>-2.9839999999999947</c:v>
                </c:pt>
                <c:pt idx="41184">
                  <c:v>-2.9819999999999993</c:v>
                </c:pt>
                <c:pt idx="41185">
                  <c:v>-2.9799999999999898</c:v>
                </c:pt>
                <c:pt idx="41186">
                  <c:v>-2.9779999999999944</c:v>
                </c:pt>
                <c:pt idx="41187">
                  <c:v>-2.9759999999999991</c:v>
                </c:pt>
                <c:pt idx="41188">
                  <c:v>-2.9739999999999895</c:v>
                </c:pt>
                <c:pt idx="41189">
                  <c:v>-2.9719999999999942</c:v>
                </c:pt>
                <c:pt idx="41190">
                  <c:v>-2.9699999999999989</c:v>
                </c:pt>
                <c:pt idx="41191">
                  <c:v>-2.9679999999999893</c:v>
                </c:pt>
                <c:pt idx="41192">
                  <c:v>-2.965999999999994</c:v>
                </c:pt>
                <c:pt idx="41193">
                  <c:v>-2.9639999999999986</c:v>
                </c:pt>
                <c:pt idx="41194">
                  <c:v>-2.9619999999999891</c:v>
                </c:pt>
                <c:pt idx="41195">
                  <c:v>-2.9599999999999937</c:v>
                </c:pt>
                <c:pt idx="41196">
                  <c:v>-2.9579999999999984</c:v>
                </c:pt>
                <c:pt idx="41197">
                  <c:v>-2.9559999999999889</c:v>
                </c:pt>
                <c:pt idx="41198">
                  <c:v>-2.9539999999999935</c:v>
                </c:pt>
                <c:pt idx="41199">
                  <c:v>-2.9519999999999982</c:v>
                </c:pt>
                <c:pt idx="41200">
                  <c:v>-2.9499999999999886</c:v>
                </c:pt>
                <c:pt idx="41201">
                  <c:v>-2.9479999999999933</c:v>
                </c:pt>
                <c:pt idx="41202">
                  <c:v>-2.945999999999998</c:v>
                </c:pt>
                <c:pt idx="41203">
                  <c:v>-2.9439999999999884</c:v>
                </c:pt>
                <c:pt idx="41204">
                  <c:v>-2.9419999999999931</c:v>
                </c:pt>
                <c:pt idx="41205">
                  <c:v>-2.9399999999999977</c:v>
                </c:pt>
                <c:pt idx="41206">
                  <c:v>-2.9379999999999882</c:v>
                </c:pt>
                <c:pt idx="41207">
                  <c:v>-2.9359999999999928</c:v>
                </c:pt>
                <c:pt idx="41208">
                  <c:v>-2.9339999999999975</c:v>
                </c:pt>
                <c:pt idx="41209">
                  <c:v>-2.9319999999999879</c:v>
                </c:pt>
                <c:pt idx="41210">
                  <c:v>-2.9299999999999926</c:v>
                </c:pt>
                <c:pt idx="41211">
                  <c:v>-2.9279999999999973</c:v>
                </c:pt>
                <c:pt idx="41212">
                  <c:v>-2.9259999999999877</c:v>
                </c:pt>
                <c:pt idx="41213">
                  <c:v>-2.9239999999999924</c:v>
                </c:pt>
                <c:pt idx="41214">
                  <c:v>-2.921999999999997</c:v>
                </c:pt>
                <c:pt idx="41215">
                  <c:v>-2.9199999999999875</c:v>
                </c:pt>
                <c:pt idx="41216">
                  <c:v>-2.9179999999999922</c:v>
                </c:pt>
                <c:pt idx="41217">
                  <c:v>-2.9159999999999968</c:v>
                </c:pt>
                <c:pt idx="41218">
                  <c:v>-2.9139999999999873</c:v>
                </c:pt>
                <c:pt idx="41219">
                  <c:v>-2.9119999999999919</c:v>
                </c:pt>
                <c:pt idx="41220">
                  <c:v>-2.9099999999999966</c:v>
                </c:pt>
                <c:pt idx="41221">
                  <c:v>-2.9080000000000013</c:v>
                </c:pt>
                <c:pt idx="41222">
                  <c:v>-2.9059999999999917</c:v>
                </c:pt>
                <c:pt idx="41223">
                  <c:v>-2.9039999999999964</c:v>
                </c:pt>
                <c:pt idx="41224">
                  <c:v>-2.902000000000001</c:v>
                </c:pt>
                <c:pt idx="41225">
                  <c:v>-2.8999999999999915</c:v>
                </c:pt>
                <c:pt idx="41226">
                  <c:v>-2.8979999999999961</c:v>
                </c:pt>
                <c:pt idx="41227">
                  <c:v>-2.8960000000000008</c:v>
                </c:pt>
                <c:pt idx="41228">
                  <c:v>-2.8939999999999912</c:v>
                </c:pt>
                <c:pt idx="41229">
                  <c:v>-2.8919999999999959</c:v>
                </c:pt>
                <c:pt idx="41230">
                  <c:v>-2.8900000000000006</c:v>
                </c:pt>
                <c:pt idx="41231">
                  <c:v>-2.887999999999991</c:v>
                </c:pt>
                <c:pt idx="41232">
                  <c:v>-2.8859999999999957</c:v>
                </c:pt>
                <c:pt idx="41233">
                  <c:v>-2.8840000000000003</c:v>
                </c:pt>
                <c:pt idx="41234">
                  <c:v>-2.8819999999999908</c:v>
                </c:pt>
                <c:pt idx="41235">
                  <c:v>-2.8799999999999955</c:v>
                </c:pt>
                <c:pt idx="41236">
                  <c:v>-2.8780000000000001</c:v>
                </c:pt>
                <c:pt idx="41237">
                  <c:v>-2.8759999999999906</c:v>
                </c:pt>
                <c:pt idx="41238">
                  <c:v>-2.8739999999999952</c:v>
                </c:pt>
                <c:pt idx="41239">
                  <c:v>-2.8719999999999999</c:v>
                </c:pt>
                <c:pt idx="41240">
                  <c:v>-2.8699999999999903</c:v>
                </c:pt>
                <c:pt idx="41241">
                  <c:v>-2.867999999999995</c:v>
                </c:pt>
                <c:pt idx="41242">
                  <c:v>-2.8659999999999997</c:v>
                </c:pt>
                <c:pt idx="41243">
                  <c:v>-2.8639999999999901</c:v>
                </c:pt>
                <c:pt idx="41244">
                  <c:v>-2.8619999999999948</c:v>
                </c:pt>
                <c:pt idx="41245">
                  <c:v>-2.8599999999999994</c:v>
                </c:pt>
                <c:pt idx="41246">
                  <c:v>-2.8579999999999899</c:v>
                </c:pt>
                <c:pt idx="41247">
                  <c:v>-2.8559999999999945</c:v>
                </c:pt>
                <c:pt idx="41248">
                  <c:v>-2.8539999999999992</c:v>
                </c:pt>
                <c:pt idx="41249">
                  <c:v>-2.8519999999999897</c:v>
                </c:pt>
                <c:pt idx="41250">
                  <c:v>-2.8499999999999943</c:v>
                </c:pt>
                <c:pt idx="41251">
                  <c:v>-2.847999999999999</c:v>
                </c:pt>
                <c:pt idx="41252">
                  <c:v>-2.8459999999999894</c:v>
                </c:pt>
                <c:pt idx="41253">
                  <c:v>-2.8439999999999941</c:v>
                </c:pt>
                <c:pt idx="41254">
                  <c:v>-2.8419999999999987</c:v>
                </c:pt>
                <c:pt idx="41255">
                  <c:v>-2.8399999999999892</c:v>
                </c:pt>
                <c:pt idx="41256">
                  <c:v>-2.8379999999999939</c:v>
                </c:pt>
                <c:pt idx="41257">
                  <c:v>-2.8359999999999985</c:v>
                </c:pt>
                <c:pt idx="41258">
                  <c:v>-2.833999999999989</c:v>
                </c:pt>
                <c:pt idx="41259">
                  <c:v>-2.8319999999999936</c:v>
                </c:pt>
                <c:pt idx="41260">
                  <c:v>-2.8299999999999983</c:v>
                </c:pt>
                <c:pt idx="41261">
                  <c:v>-2.8279999999999887</c:v>
                </c:pt>
                <c:pt idx="41262">
                  <c:v>-2.8259999999999934</c:v>
                </c:pt>
                <c:pt idx="41263">
                  <c:v>-2.8239999999999981</c:v>
                </c:pt>
                <c:pt idx="41264">
                  <c:v>-2.8219999999999885</c:v>
                </c:pt>
                <c:pt idx="41265">
                  <c:v>-2.8199999999999932</c:v>
                </c:pt>
                <c:pt idx="41266">
                  <c:v>-2.8179999999999978</c:v>
                </c:pt>
                <c:pt idx="41267">
                  <c:v>-2.8159999999999883</c:v>
                </c:pt>
                <c:pt idx="41268">
                  <c:v>-2.813999999999993</c:v>
                </c:pt>
                <c:pt idx="41269">
                  <c:v>-2.8119999999999976</c:v>
                </c:pt>
                <c:pt idx="41270">
                  <c:v>-2.8099999999999881</c:v>
                </c:pt>
                <c:pt idx="41271">
                  <c:v>-2.8079999999999927</c:v>
                </c:pt>
                <c:pt idx="41272">
                  <c:v>-2.8059999999999974</c:v>
                </c:pt>
                <c:pt idx="41273">
                  <c:v>-2.8039999999999878</c:v>
                </c:pt>
                <c:pt idx="41274">
                  <c:v>-2.8019999999999925</c:v>
                </c:pt>
                <c:pt idx="41275">
                  <c:v>-2.7999999999999972</c:v>
                </c:pt>
                <c:pt idx="41276">
                  <c:v>-2.7979999999999876</c:v>
                </c:pt>
                <c:pt idx="41277">
                  <c:v>-2.7959999999999923</c:v>
                </c:pt>
                <c:pt idx="41278">
                  <c:v>-2.7939999999999969</c:v>
                </c:pt>
                <c:pt idx="41279">
                  <c:v>-2.7919999999999874</c:v>
                </c:pt>
                <c:pt idx="41280">
                  <c:v>-2.789999999999992</c:v>
                </c:pt>
                <c:pt idx="41281">
                  <c:v>-2.7879999999999967</c:v>
                </c:pt>
                <c:pt idx="41282">
                  <c:v>-2.7860000000000014</c:v>
                </c:pt>
                <c:pt idx="41283">
                  <c:v>-2.7839999999999918</c:v>
                </c:pt>
                <c:pt idx="41284">
                  <c:v>-2.7819999999999965</c:v>
                </c:pt>
                <c:pt idx="41285">
                  <c:v>-2.7800000000000011</c:v>
                </c:pt>
                <c:pt idx="41286">
                  <c:v>-2.7779999999999916</c:v>
                </c:pt>
                <c:pt idx="41287">
                  <c:v>-2.7759999999999962</c:v>
                </c:pt>
                <c:pt idx="41288">
                  <c:v>-2.7740000000000009</c:v>
                </c:pt>
                <c:pt idx="41289">
                  <c:v>-2.7719999999999914</c:v>
                </c:pt>
                <c:pt idx="41290">
                  <c:v>-2.769999999999996</c:v>
                </c:pt>
                <c:pt idx="41291">
                  <c:v>-2.7680000000000007</c:v>
                </c:pt>
                <c:pt idx="41292">
                  <c:v>-2.7659999999999911</c:v>
                </c:pt>
                <c:pt idx="41293">
                  <c:v>-2.7639999999999958</c:v>
                </c:pt>
                <c:pt idx="41294">
                  <c:v>-2.7620000000000005</c:v>
                </c:pt>
                <c:pt idx="41295">
                  <c:v>-2.7599999999999909</c:v>
                </c:pt>
                <c:pt idx="41296">
                  <c:v>-2.7579999999999956</c:v>
                </c:pt>
                <c:pt idx="41297">
                  <c:v>-2.7560000000000002</c:v>
                </c:pt>
                <c:pt idx="41298">
                  <c:v>-2.7539999999999907</c:v>
                </c:pt>
                <c:pt idx="41299">
                  <c:v>-2.7519999999999953</c:v>
                </c:pt>
                <c:pt idx="41300">
                  <c:v>-2.75</c:v>
                </c:pt>
                <c:pt idx="41301">
                  <c:v>-2.7479999999999905</c:v>
                </c:pt>
                <c:pt idx="41302">
                  <c:v>-2.7459999999999951</c:v>
                </c:pt>
                <c:pt idx="41303">
                  <c:v>-2.7439999999999998</c:v>
                </c:pt>
                <c:pt idx="41304">
                  <c:v>-2.7419999999999902</c:v>
                </c:pt>
                <c:pt idx="41305">
                  <c:v>-2.7399999999999949</c:v>
                </c:pt>
                <c:pt idx="41306">
                  <c:v>-2.7379999999999995</c:v>
                </c:pt>
                <c:pt idx="41307">
                  <c:v>-2.73599999999999</c:v>
                </c:pt>
                <c:pt idx="41308">
                  <c:v>-2.7339999999999947</c:v>
                </c:pt>
                <c:pt idx="41309">
                  <c:v>-2.7319999999999993</c:v>
                </c:pt>
                <c:pt idx="41310">
                  <c:v>-2.7299999999999898</c:v>
                </c:pt>
                <c:pt idx="41311">
                  <c:v>-2.7279999999999944</c:v>
                </c:pt>
                <c:pt idx="41312">
                  <c:v>-2.7259999999999991</c:v>
                </c:pt>
                <c:pt idx="41313">
                  <c:v>-2.7239999999999895</c:v>
                </c:pt>
                <c:pt idx="41314">
                  <c:v>-2.7219999999999942</c:v>
                </c:pt>
                <c:pt idx="41315">
                  <c:v>-2.7199999999999989</c:v>
                </c:pt>
                <c:pt idx="41316">
                  <c:v>-2.7179999999999893</c:v>
                </c:pt>
                <c:pt idx="41317">
                  <c:v>-2.715999999999994</c:v>
                </c:pt>
                <c:pt idx="41318">
                  <c:v>-2.7139999999999986</c:v>
                </c:pt>
                <c:pt idx="41319">
                  <c:v>-2.7119999999999891</c:v>
                </c:pt>
                <c:pt idx="41320">
                  <c:v>-2.7099999999999937</c:v>
                </c:pt>
                <c:pt idx="41321">
                  <c:v>-2.7079999999999984</c:v>
                </c:pt>
                <c:pt idx="41322">
                  <c:v>-2.7059999999999889</c:v>
                </c:pt>
                <c:pt idx="41323">
                  <c:v>-2.7039999999999935</c:v>
                </c:pt>
                <c:pt idx="41324">
                  <c:v>-2.7019999999999982</c:v>
                </c:pt>
                <c:pt idx="41325">
                  <c:v>-2.6999999999999886</c:v>
                </c:pt>
                <c:pt idx="41326">
                  <c:v>-2.6979999999999933</c:v>
                </c:pt>
                <c:pt idx="41327">
                  <c:v>-2.695999999999998</c:v>
                </c:pt>
                <c:pt idx="41328">
                  <c:v>-2.6939999999999884</c:v>
                </c:pt>
                <c:pt idx="41329">
                  <c:v>-2.6919999999999931</c:v>
                </c:pt>
                <c:pt idx="41330">
                  <c:v>-2.6899999999999977</c:v>
                </c:pt>
                <c:pt idx="41331">
                  <c:v>-2.6879999999999882</c:v>
                </c:pt>
                <c:pt idx="41332">
                  <c:v>-2.6859999999999928</c:v>
                </c:pt>
                <c:pt idx="41333">
                  <c:v>-2.6839999999999975</c:v>
                </c:pt>
                <c:pt idx="41334">
                  <c:v>-2.6819999999999879</c:v>
                </c:pt>
                <c:pt idx="41335">
                  <c:v>-2.6799999999999926</c:v>
                </c:pt>
                <c:pt idx="41336">
                  <c:v>-2.6779999999999973</c:v>
                </c:pt>
                <c:pt idx="41337">
                  <c:v>-2.6759999999999877</c:v>
                </c:pt>
                <c:pt idx="41338">
                  <c:v>-2.6739999999999924</c:v>
                </c:pt>
                <c:pt idx="41339">
                  <c:v>-2.671999999999997</c:v>
                </c:pt>
                <c:pt idx="41340">
                  <c:v>-2.6699999999999875</c:v>
                </c:pt>
                <c:pt idx="41341">
                  <c:v>-2.6679999999999922</c:v>
                </c:pt>
                <c:pt idx="41342">
                  <c:v>-2.6659999999999968</c:v>
                </c:pt>
                <c:pt idx="41343">
                  <c:v>-2.6639999999999873</c:v>
                </c:pt>
                <c:pt idx="41344">
                  <c:v>-2.6619999999999919</c:v>
                </c:pt>
                <c:pt idx="41345">
                  <c:v>-2.6599999999999966</c:v>
                </c:pt>
                <c:pt idx="41346">
                  <c:v>-2.6580000000000013</c:v>
                </c:pt>
                <c:pt idx="41347">
                  <c:v>-2.6559999999999917</c:v>
                </c:pt>
                <c:pt idx="41348">
                  <c:v>-2.6539999999999964</c:v>
                </c:pt>
                <c:pt idx="41349">
                  <c:v>-2.652000000000001</c:v>
                </c:pt>
                <c:pt idx="41350">
                  <c:v>-2.6499999999999915</c:v>
                </c:pt>
                <c:pt idx="41351">
                  <c:v>-2.6479999999999961</c:v>
                </c:pt>
                <c:pt idx="41352">
                  <c:v>-2.6460000000000008</c:v>
                </c:pt>
                <c:pt idx="41353">
                  <c:v>-2.6439999999999912</c:v>
                </c:pt>
                <c:pt idx="41354">
                  <c:v>-2.6419999999999959</c:v>
                </c:pt>
                <c:pt idx="41355">
                  <c:v>-2.6400000000000006</c:v>
                </c:pt>
                <c:pt idx="41356">
                  <c:v>-2.637999999999991</c:v>
                </c:pt>
                <c:pt idx="41357">
                  <c:v>-2.6359999999999957</c:v>
                </c:pt>
                <c:pt idx="41358">
                  <c:v>-2.6340000000000003</c:v>
                </c:pt>
                <c:pt idx="41359">
                  <c:v>-2.6319999999999908</c:v>
                </c:pt>
                <c:pt idx="41360">
                  <c:v>-2.6299999999999955</c:v>
                </c:pt>
                <c:pt idx="41361">
                  <c:v>-2.6280000000000001</c:v>
                </c:pt>
                <c:pt idx="41362">
                  <c:v>-2.6259999999999906</c:v>
                </c:pt>
                <c:pt idx="41363">
                  <c:v>-2.6239999999999952</c:v>
                </c:pt>
                <c:pt idx="41364">
                  <c:v>-2.6219999999999999</c:v>
                </c:pt>
                <c:pt idx="41365">
                  <c:v>-2.6199999999999903</c:v>
                </c:pt>
                <c:pt idx="41366">
                  <c:v>-2.617999999999995</c:v>
                </c:pt>
                <c:pt idx="41367">
                  <c:v>-2.6159999999999997</c:v>
                </c:pt>
                <c:pt idx="41368">
                  <c:v>-2.6139999999999901</c:v>
                </c:pt>
                <c:pt idx="41369">
                  <c:v>-2.6119999999999948</c:v>
                </c:pt>
                <c:pt idx="41370">
                  <c:v>-2.6099999999999994</c:v>
                </c:pt>
                <c:pt idx="41371">
                  <c:v>-2.6079999999999899</c:v>
                </c:pt>
                <c:pt idx="41372">
                  <c:v>-2.6059999999999945</c:v>
                </c:pt>
                <c:pt idx="41373">
                  <c:v>-2.6039999999999992</c:v>
                </c:pt>
                <c:pt idx="41374">
                  <c:v>-2.6019999999999897</c:v>
                </c:pt>
                <c:pt idx="41375">
                  <c:v>-2.5999999999999943</c:v>
                </c:pt>
                <c:pt idx="41376">
                  <c:v>-2.597999999999999</c:v>
                </c:pt>
                <c:pt idx="41377">
                  <c:v>-2.5959999999999894</c:v>
                </c:pt>
                <c:pt idx="41378">
                  <c:v>-2.5939999999999941</c:v>
                </c:pt>
                <c:pt idx="41379">
                  <c:v>-2.5919999999999987</c:v>
                </c:pt>
                <c:pt idx="41380">
                  <c:v>-2.5899999999999892</c:v>
                </c:pt>
                <c:pt idx="41381">
                  <c:v>-2.5879999999999939</c:v>
                </c:pt>
                <c:pt idx="41382">
                  <c:v>-2.5859999999999985</c:v>
                </c:pt>
                <c:pt idx="41383">
                  <c:v>-2.583999999999989</c:v>
                </c:pt>
                <c:pt idx="41384">
                  <c:v>-2.5819999999999936</c:v>
                </c:pt>
                <c:pt idx="41385">
                  <c:v>-2.5799999999999983</c:v>
                </c:pt>
                <c:pt idx="41386">
                  <c:v>-2.5779999999999887</c:v>
                </c:pt>
                <c:pt idx="41387">
                  <c:v>-2.5759999999999934</c:v>
                </c:pt>
                <c:pt idx="41388">
                  <c:v>-2.5739999999999981</c:v>
                </c:pt>
                <c:pt idx="41389">
                  <c:v>-2.5719999999999885</c:v>
                </c:pt>
                <c:pt idx="41390">
                  <c:v>-2.5699999999999932</c:v>
                </c:pt>
                <c:pt idx="41391">
                  <c:v>-2.5679999999999978</c:v>
                </c:pt>
                <c:pt idx="41392">
                  <c:v>-2.5659999999999883</c:v>
                </c:pt>
                <c:pt idx="41393">
                  <c:v>-2.563999999999993</c:v>
                </c:pt>
                <c:pt idx="41394">
                  <c:v>-2.5619999999999976</c:v>
                </c:pt>
                <c:pt idx="41395">
                  <c:v>-2.5599999999999881</c:v>
                </c:pt>
                <c:pt idx="41396">
                  <c:v>-2.5579999999999927</c:v>
                </c:pt>
                <c:pt idx="41397">
                  <c:v>-2.5559999999999974</c:v>
                </c:pt>
                <c:pt idx="41398">
                  <c:v>-2.5539999999999878</c:v>
                </c:pt>
                <c:pt idx="41399">
                  <c:v>-2.5519999999999925</c:v>
                </c:pt>
                <c:pt idx="41400">
                  <c:v>-2.5499999999999972</c:v>
                </c:pt>
                <c:pt idx="41401">
                  <c:v>-2.5479999999999876</c:v>
                </c:pt>
                <c:pt idx="41402">
                  <c:v>-2.5459999999999923</c:v>
                </c:pt>
                <c:pt idx="41403">
                  <c:v>-2.5439999999999969</c:v>
                </c:pt>
                <c:pt idx="41404">
                  <c:v>-2.5419999999999874</c:v>
                </c:pt>
                <c:pt idx="41405">
                  <c:v>-2.539999999999992</c:v>
                </c:pt>
                <c:pt idx="41406">
                  <c:v>-2.5379999999999967</c:v>
                </c:pt>
                <c:pt idx="41407">
                  <c:v>-2.5360000000000014</c:v>
                </c:pt>
                <c:pt idx="41408">
                  <c:v>-2.5339999999999918</c:v>
                </c:pt>
                <c:pt idx="41409">
                  <c:v>-2.5319999999999965</c:v>
                </c:pt>
                <c:pt idx="41410">
                  <c:v>-2.5300000000000011</c:v>
                </c:pt>
                <c:pt idx="41411">
                  <c:v>-2.5279999999999916</c:v>
                </c:pt>
                <c:pt idx="41412">
                  <c:v>-2.5259999999999962</c:v>
                </c:pt>
                <c:pt idx="41413">
                  <c:v>-2.5240000000000009</c:v>
                </c:pt>
                <c:pt idx="41414">
                  <c:v>-2.5219999999999914</c:v>
                </c:pt>
                <c:pt idx="41415">
                  <c:v>-2.519999999999996</c:v>
                </c:pt>
                <c:pt idx="41416">
                  <c:v>-2.5180000000000007</c:v>
                </c:pt>
                <c:pt idx="41417">
                  <c:v>-2.5159999999999911</c:v>
                </c:pt>
                <c:pt idx="41418">
                  <c:v>-2.5139999999999958</c:v>
                </c:pt>
                <c:pt idx="41419">
                  <c:v>-2.5120000000000005</c:v>
                </c:pt>
                <c:pt idx="41420">
                  <c:v>-2.5099999999999909</c:v>
                </c:pt>
                <c:pt idx="41421">
                  <c:v>-2.5079999999999956</c:v>
                </c:pt>
                <c:pt idx="41422">
                  <c:v>-2.5060000000000002</c:v>
                </c:pt>
                <c:pt idx="41423">
                  <c:v>-2.5039999999999907</c:v>
                </c:pt>
                <c:pt idx="41424">
                  <c:v>-2.5019999999999953</c:v>
                </c:pt>
                <c:pt idx="41425">
                  <c:v>-2.5</c:v>
                </c:pt>
                <c:pt idx="41426">
                  <c:v>-2.4979999999999905</c:v>
                </c:pt>
                <c:pt idx="41427">
                  <c:v>-2.4959999999999951</c:v>
                </c:pt>
                <c:pt idx="41428">
                  <c:v>-2.4939999999999998</c:v>
                </c:pt>
                <c:pt idx="41429">
                  <c:v>-2.4919999999999902</c:v>
                </c:pt>
                <c:pt idx="41430">
                  <c:v>-2.4899999999999949</c:v>
                </c:pt>
                <c:pt idx="41431">
                  <c:v>-2.4879999999999995</c:v>
                </c:pt>
                <c:pt idx="41432">
                  <c:v>-2.48599999999999</c:v>
                </c:pt>
                <c:pt idx="41433">
                  <c:v>-2.4839999999999947</c:v>
                </c:pt>
                <c:pt idx="41434">
                  <c:v>-2.4819999999999993</c:v>
                </c:pt>
                <c:pt idx="41435">
                  <c:v>-2.4799999999999898</c:v>
                </c:pt>
                <c:pt idx="41436">
                  <c:v>-2.4779999999999944</c:v>
                </c:pt>
                <c:pt idx="41437">
                  <c:v>-2.4759999999999991</c:v>
                </c:pt>
                <c:pt idx="41438">
                  <c:v>-2.4739999999999895</c:v>
                </c:pt>
                <c:pt idx="41439">
                  <c:v>-2.4719999999999942</c:v>
                </c:pt>
                <c:pt idx="41440">
                  <c:v>-2.4699999999999989</c:v>
                </c:pt>
                <c:pt idx="41441">
                  <c:v>-2.4679999999999893</c:v>
                </c:pt>
                <c:pt idx="41442">
                  <c:v>-2.465999999999994</c:v>
                </c:pt>
                <c:pt idx="41443">
                  <c:v>-2.4639999999999986</c:v>
                </c:pt>
                <c:pt idx="41444">
                  <c:v>-2.4619999999999891</c:v>
                </c:pt>
                <c:pt idx="41445">
                  <c:v>-2.4599999999999937</c:v>
                </c:pt>
                <c:pt idx="41446">
                  <c:v>-2.4579999999999984</c:v>
                </c:pt>
                <c:pt idx="41447">
                  <c:v>-2.4559999999999889</c:v>
                </c:pt>
                <c:pt idx="41448">
                  <c:v>-2.4539999999999935</c:v>
                </c:pt>
                <c:pt idx="41449">
                  <c:v>-2.4519999999999982</c:v>
                </c:pt>
                <c:pt idx="41450">
                  <c:v>-2.4499999999999886</c:v>
                </c:pt>
                <c:pt idx="41451">
                  <c:v>-2.4479999999999933</c:v>
                </c:pt>
                <c:pt idx="41452">
                  <c:v>-2.445999999999998</c:v>
                </c:pt>
                <c:pt idx="41453">
                  <c:v>-2.4439999999999884</c:v>
                </c:pt>
                <c:pt idx="41454">
                  <c:v>-2.4419999999999931</c:v>
                </c:pt>
                <c:pt idx="41455">
                  <c:v>-2.4399999999999977</c:v>
                </c:pt>
                <c:pt idx="41456">
                  <c:v>-2.4379999999999882</c:v>
                </c:pt>
                <c:pt idx="41457">
                  <c:v>-2.4359999999999928</c:v>
                </c:pt>
                <c:pt idx="41458">
                  <c:v>-2.4339999999999975</c:v>
                </c:pt>
                <c:pt idx="41459">
                  <c:v>-2.4319999999999879</c:v>
                </c:pt>
                <c:pt idx="41460">
                  <c:v>-2.4299999999999926</c:v>
                </c:pt>
                <c:pt idx="41461">
                  <c:v>-2.4279999999999973</c:v>
                </c:pt>
                <c:pt idx="41462">
                  <c:v>-2.4259999999999877</c:v>
                </c:pt>
                <c:pt idx="41463">
                  <c:v>-2.4239999999999924</c:v>
                </c:pt>
                <c:pt idx="41464">
                  <c:v>-2.421999999999997</c:v>
                </c:pt>
                <c:pt idx="41465">
                  <c:v>-2.4199999999999875</c:v>
                </c:pt>
                <c:pt idx="41466">
                  <c:v>-2.4179999999999922</c:v>
                </c:pt>
                <c:pt idx="41467">
                  <c:v>-2.4159999999999968</c:v>
                </c:pt>
                <c:pt idx="41468">
                  <c:v>-2.4139999999999873</c:v>
                </c:pt>
                <c:pt idx="41469">
                  <c:v>-2.4119999999999919</c:v>
                </c:pt>
                <c:pt idx="41470">
                  <c:v>-2.4099999999999966</c:v>
                </c:pt>
                <c:pt idx="41471">
                  <c:v>-2.4080000000000013</c:v>
                </c:pt>
                <c:pt idx="41472">
                  <c:v>-2.4059999999999917</c:v>
                </c:pt>
                <c:pt idx="41473">
                  <c:v>-2.4039999999999964</c:v>
                </c:pt>
                <c:pt idx="41474">
                  <c:v>-2.402000000000001</c:v>
                </c:pt>
                <c:pt idx="41475">
                  <c:v>-2.3999999999999915</c:v>
                </c:pt>
                <c:pt idx="41476">
                  <c:v>-2.3979999999999961</c:v>
                </c:pt>
                <c:pt idx="41477">
                  <c:v>-2.3960000000000008</c:v>
                </c:pt>
                <c:pt idx="41478">
                  <c:v>-2.3939999999999912</c:v>
                </c:pt>
                <c:pt idx="41479">
                  <c:v>-2.3919999999999959</c:v>
                </c:pt>
                <c:pt idx="41480">
                  <c:v>-2.3900000000000006</c:v>
                </c:pt>
                <c:pt idx="41481">
                  <c:v>-2.387999999999991</c:v>
                </c:pt>
                <c:pt idx="41482">
                  <c:v>-2.3859999999999957</c:v>
                </c:pt>
                <c:pt idx="41483">
                  <c:v>-2.3840000000000003</c:v>
                </c:pt>
                <c:pt idx="41484">
                  <c:v>-2.3819999999999908</c:v>
                </c:pt>
                <c:pt idx="41485">
                  <c:v>-2.3799999999999955</c:v>
                </c:pt>
                <c:pt idx="41486">
                  <c:v>-2.3780000000000001</c:v>
                </c:pt>
                <c:pt idx="41487">
                  <c:v>-2.3759999999999906</c:v>
                </c:pt>
                <c:pt idx="41488">
                  <c:v>-2.3739999999999952</c:v>
                </c:pt>
                <c:pt idx="41489">
                  <c:v>-2.3719999999999999</c:v>
                </c:pt>
                <c:pt idx="41490">
                  <c:v>-2.3699999999999903</c:v>
                </c:pt>
                <c:pt idx="41491">
                  <c:v>-2.367999999999995</c:v>
                </c:pt>
                <c:pt idx="41492">
                  <c:v>-2.3659999999999997</c:v>
                </c:pt>
                <c:pt idx="41493">
                  <c:v>-2.3639999999999901</c:v>
                </c:pt>
                <c:pt idx="41494">
                  <c:v>-2.3619999999999948</c:v>
                </c:pt>
                <c:pt idx="41495">
                  <c:v>-2.3599999999999994</c:v>
                </c:pt>
                <c:pt idx="41496">
                  <c:v>-2.3579999999999899</c:v>
                </c:pt>
                <c:pt idx="41497">
                  <c:v>-2.3559999999999945</c:v>
                </c:pt>
                <c:pt idx="41498">
                  <c:v>-2.3539999999999992</c:v>
                </c:pt>
                <c:pt idx="41499">
                  <c:v>-2.3519999999999897</c:v>
                </c:pt>
                <c:pt idx="41500">
                  <c:v>-2.3499999999999943</c:v>
                </c:pt>
                <c:pt idx="41501">
                  <c:v>-2.347999999999999</c:v>
                </c:pt>
                <c:pt idx="41502">
                  <c:v>-2.3459999999999894</c:v>
                </c:pt>
                <c:pt idx="41503">
                  <c:v>-2.3439999999999941</c:v>
                </c:pt>
                <c:pt idx="41504">
                  <c:v>-2.3419999999999987</c:v>
                </c:pt>
                <c:pt idx="41505">
                  <c:v>-2.3399999999999892</c:v>
                </c:pt>
                <c:pt idx="41506">
                  <c:v>-2.3379999999999939</c:v>
                </c:pt>
                <c:pt idx="41507">
                  <c:v>-2.3359999999999985</c:v>
                </c:pt>
                <c:pt idx="41508">
                  <c:v>-2.333999999999989</c:v>
                </c:pt>
                <c:pt idx="41509">
                  <c:v>-2.3319999999999936</c:v>
                </c:pt>
                <c:pt idx="41510">
                  <c:v>-2.3299999999999983</c:v>
                </c:pt>
                <c:pt idx="41511">
                  <c:v>-2.3279999999999887</c:v>
                </c:pt>
                <c:pt idx="41512">
                  <c:v>-2.3259999999999934</c:v>
                </c:pt>
                <c:pt idx="41513">
                  <c:v>-2.3239999999999981</c:v>
                </c:pt>
                <c:pt idx="41514">
                  <c:v>-2.3219999999999885</c:v>
                </c:pt>
                <c:pt idx="41515">
                  <c:v>-2.3199999999999932</c:v>
                </c:pt>
                <c:pt idx="41516">
                  <c:v>-2.3179999999999978</c:v>
                </c:pt>
                <c:pt idx="41517">
                  <c:v>-2.3159999999999883</c:v>
                </c:pt>
                <c:pt idx="41518">
                  <c:v>-2.313999999999993</c:v>
                </c:pt>
                <c:pt idx="41519">
                  <c:v>-2.3119999999999976</c:v>
                </c:pt>
                <c:pt idx="41520">
                  <c:v>-2.3099999999999881</c:v>
                </c:pt>
                <c:pt idx="41521">
                  <c:v>-2.3079999999999927</c:v>
                </c:pt>
                <c:pt idx="41522">
                  <c:v>-2.3059999999999974</c:v>
                </c:pt>
                <c:pt idx="41523">
                  <c:v>-2.3039999999999878</c:v>
                </c:pt>
                <c:pt idx="41524">
                  <c:v>-2.3019999999999925</c:v>
                </c:pt>
                <c:pt idx="41525">
                  <c:v>-2.2999999999999972</c:v>
                </c:pt>
                <c:pt idx="41526">
                  <c:v>-2.2979999999999876</c:v>
                </c:pt>
                <c:pt idx="41527">
                  <c:v>-2.2959999999999923</c:v>
                </c:pt>
                <c:pt idx="41528">
                  <c:v>-2.2939999999999969</c:v>
                </c:pt>
                <c:pt idx="41529">
                  <c:v>-2.2919999999999874</c:v>
                </c:pt>
                <c:pt idx="41530">
                  <c:v>-2.289999999999992</c:v>
                </c:pt>
                <c:pt idx="41531">
                  <c:v>-2.2879999999999967</c:v>
                </c:pt>
                <c:pt idx="41532">
                  <c:v>-2.2860000000000014</c:v>
                </c:pt>
                <c:pt idx="41533">
                  <c:v>-2.2839999999999918</c:v>
                </c:pt>
                <c:pt idx="41534">
                  <c:v>-2.2819999999999965</c:v>
                </c:pt>
                <c:pt idx="41535">
                  <c:v>-2.2800000000000011</c:v>
                </c:pt>
                <c:pt idx="41536">
                  <c:v>-2.2779999999999916</c:v>
                </c:pt>
                <c:pt idx="41537">
                  <c:v>-2.2759999999999962</c:v>
                </c:pt>
                <c:pt idx="41538">
                  <c:v>-2.2740000000000009</c:v>
                </c:pt>
                <c:pt idx="41539">
                  <c:v>-2.2719999999999914</c:v>
                </c:pt>
                <c:pt idx="41540">
                  <c:v>-2.269999999999996</c:v>
                </c:pt>
                <c:pt idx="41541">
                  <c:v>-2.2680000000000007</c:v>
                </c:pt>
                <c:pt idx="41542">
                  <c:v>-2.2659999999999911</c:v>
                </c:pt>
                <c:pt idx="41543">
                  <c:v>-2.2639999999999958</c:v>
                </c:pt>
                <c:pt idx="41544">
                  <c:v>-2.2620000000000005</c:v>
                </c:pt>
                <c:pt idx="41545">
                  <c:v>-2.2599999999999909</c:v>
                </c:pt>
                <c:pt idx="41546">
                  <c:v>-2.2579999999999956</c:v>
                </c:pt>
                <c:pt idx="41547">
                  <c:v>-2.2560000000000002</c:v>
                </c:pt>
                <c:pt idx="41548">
                  <c:v>-2.2539999999999907</c:v>
                </c:pt>
                <c:pt idx="41549">
                  <c:v>-2.2519999999999953</c:v>
                </c:pt>
                <c:pt idx="41550">
                  <c:v>-2.25</c:v>
                </c:pt>
                <c:pt idx="41551">
                  <c:v>-2.2479999999999905</c:v>
                </c:pt>
                <c:pt idx="41552">
                  <c:v>-2.2459999999999951</c:v>
                </c:pt>
                <c:pt idx="41553">
                  <c:v>-2.2439999999999998</c:v>
                </c:pt>
                <c:pt idx="41554">
                  <c:v>-2.2419999999999902</c:v>
                </c:pt>
                <c:pt idx="41555">
                  <c:v>-2.2399999999999949</c:v>
                </c:pt>
                <c:pt idx="41556">
                  <c:v>-2.2379999999999995</c:v>
                </c:pt>
                <c:pt idx="41557">
                  <c:v>-2.23599999999999</c:v>
                </c:pt>
                <c:pt idx="41558">
                  <c:v>-2.2339999999999947</c:v>
                </c:pt>
                <c:pt idx="41559">
                  <c:v>-2.2319999999999993</c:v>
                </c:pt>
                <c:pt idx="41560">
                  <c:v>-2.2299999999999898</c:v>
                </c:pt>
                <c:pt idx="41561">
                  <c:v>-2.2279999999999944</c:v>
                </c:pt>
                <c:pt idx="41562">
                  <c:v>-2.2259999999999991</c:v>
                </c:pt>
                <c:pt idx="41563">
                  <c:v>-2.2239999999999895</c:v>
                </c:pt>
                <c:pt idx="41564">
                  <c:v>-2.2219999999999942</c:v>
                </c:pt>
                <c:pt idx="41565">
                  <c:v>-2.2199999999999989</c:v>
                </c:pt>
                <c:pt idx="41566">
                  <c:v>-2.2179999999999893</c:v>
                </c:pt>
                <c:pt idx="41567">
                  <c:v>-2.215999999999994</c:v>
                </c:pt>
                <c:pt idx="41568">
                  <c:v>-2.2139999999999986</c:v>
                </c:pt>
                <c:pt idx="41569">
                  <c:v>-2.2119999999999891</c:v>
                </c:pt>
                <c:pt idx="41570">
                  <c:v>-2.2099999999999937</c:v>
                </c:pt>
                <c:pt idx="41571">
                  <c:v>-2.2079999999999984</c:v>
                </c:pt>
                <c:pt idx="41572">
                  <c:v>-2.2059999999999889</c:v>
                </c:pt>
                <c:pt idx="41573">
                  <c:v>-2.2039999999999935</c:v>
                </c:pt>
                <c:pt idx="41574">
                  <c:v>-2.2019999999999982</c:v>
                </c:pt>
                <c:pt idx="41575">
                  <c:v>-2.1999999999999886</c:v>
                </c:pt>
                <c:pt idx="41576">
                  <c:v>-2.1979999999999933</c:v>
                </c:pt>
                <c:pt idx="41577">
                  <c:v>-2.195999999999998</c:v>
                </c:pt>
                <c:pt idx="41578">
                  <c:v>-2.1939999999999884</c:v>
                </c:pt>
                <c:pt idx="41579">
                  <c:v>-2.1919999999999931</c:v>
                </c:pt>
                <c:pt idx="41580">
                  <c:v>-2.1899999999999977</c:v>
                </c:pt>
                <c:pt idx="41581">
                  <c:v>-2.1879999999999882</c:v>
                </c:pt>
                <c:pt idx="41582">
                  <c:v>-2.1859999999999928</c:v>
                </c:pt>
                <c:pt idx="41583">
                  <c:v>-2.1839999999999975</c:v>
                </c:pt>
                <c:pt idx="41584">
                  <c:v>-2.1819999999999879</c:v>
                </c:pt>
                <c:pt idx="41585">
                  <c:v>-2.1799999999999926</c:v>
                </c:pt>
                <c:pt idx="41586">
                  <c:v>-2.1779999999999973</c:v>
                </c:pt>
                <c:pt idx="41587">
                  <c:v>-2.1759999999999877</c:v>
                </c:pt>
                <c:pt idx="41588">
                  <c:v>-2.1739999999999924</c:v>
                </c:pt>
                <c:pt idx="41589">
                  <c:v>-2.171999999999997</c:v>
                </c:pt>
                <c:pt idx="41590">
                  <c:v>-2.1699999999999875</c:v>
                </c:pt>
                <c:pt idx="41591">
                  <c:v>-2.1679999999999922</c:v>
                </c:pt>
                <c:pt idx="41592">
                  <c:v>-2.1659999999999968</c:v>
                </c:pt>
                <c:pt idx="41593">
                  <c:v>-2.1639999999999873</c:v>
                </c:pt>
                <c:pt idx="41594">
                  <c:v>-2.1619999999999919</c:v>
                </c:pt>
                <c:pt idx="41595">
                  <c:v>-2.1599999999999966</c:v>
                </c:pt>
                <c:pt idx="41596">
                  <c:v>-2.1580000000000013</c:v>
                </c:pt>
                <c:pt idx="41597">
                  <c:v>-2.1559999999999917</c:v>
                </c:pt>
                <c:pt idx="41598">
                  <c:v>-2.1539999999999964</c:v>
                </c:pt>
                <c:pt idx="41599">
                  <c:v>-2.152000000000001</c:v>
                </c:pt>
                <c:pt idx="41600">
                  <c:v>-2.1499999999999915</c:v>
                </c:pt>
                <c:pt idx="41601">
                  <c:v>-2.1479999999999961</c:v>
                </c:pt>
                <c:pt idx="41602">
                  <c:v>-2.1460000000000008</c:v>
                </c:pt>
                <c:pt idx="41603">
                  <c:v>-2.1439999999999912</c:v>
                </c:pt>
                <c:pt idx="41604">
                  <c:v>-2.1419999999999959</c:v>
                </c:pt>
                <c:pt idx="41605">
                  <c:v>-2.1400000000000006</c:v>
                </c:pt>
                <c:pt idx="41606">
                  <c:v>-2.137999999999991</c:v>
                </c:pt>
                <c:pt idx="41607">
                  <c:v>-2.1359999999999957</c:v>
                </c:pt>
                <c:pt idx="41608">
                  <c:v>-2.1340000000000003</c:v>
                </c:pt>
                <c:pt idx="41609">
                  <c:v>-2.1319999999999908</c:v>
                </c:pt>
                <c:pt idx="41610">
                  <c:v>-2.1299999999999955</c:v>
                </c:pt>
                <c:pt idx="41611">
                  <c:v>-2.1280000000000001</c:v>
                </c:pt>
                <c:pt idx="41612">
                  <c:v>-2.1259999999999906</c:v>
                </c:pt>
                <c:pt idx="41613">
                  <c:v>-2.1239999999999952</c:v>
                </c:pt>
                <c:pt idx="41614">
                  <c:v>-2.1219999999999999</c:v>
                </c:pt>
                <c:pt idx="41615">
                  <c:v>-2.1199999999999903</c:v>
                </c:pt>
                <c:pt idx="41616">
                  <c:v>-2.117999999999995</c:v>
                </c:pt>
                <c:pt idx="41617">
                  <c:v>-2.1159999999999997</c:v>
                </c:pt>
                <c:pt idx="41618">
                  <c:v>-2.1139999999999901</c:v>
                </c:pt>
                <c:pt idx="41619">
                  <c:v>-2.1119999999999948</c:v>
                </c:pt>
                <c:pt idx="41620">
                  <c:v>-2.1099999999999994</c:v>
                </c:pt>
                <c:pt idx="41621">
                  <c:v>-2.1079999999999899</c:v>
                </c:pt>
                <c:pt idx="41622">
                  <c:v>-2.1059999999999945</c:v>
                </c:pt>
                <c:pt idx="41623">
                  <c:v>-2.1039999999999992</c:v>
                </c:pt>
                <c:pt idx="41624">
                  <c:v>-2.1019999999999897</c:v>
                </c:pt>
                <c:pt idx="41625">
                  <c:v>-2.0999999999999943</c:v>
                </c:pt>
                <c:pt idx="41626">
                  <c:v>-2.097999999999999</c:v>
                </c:pt>
                <c:pt idx="41627">
                  <c:v>-2.0959999999999894</c:v>
                </c:pt>
                <c:pt idx="41628">
                  <c:v>-2.0939999999999941</c:v>
                </c:pt>
                <c:pt idx="41629">
                  <c:v>-2.0919999999999987</c:v>
                </c:pt>
                <c:pt idx="41630">
                  <c:v>-2.0899999999999892</c:v>
                </c:pt>
                <c:pt idx="41631">
                  <c:v>-2.0879999999999939</c:v>
                </c:pt>
                <c:pt idx="41632">
                  <c:v>-2.0859999999999985</c:v>
                </c:pt>
                <c:pt idx="41633">
                  <c:v>-2.083999999999989</c:v>
                </c:pt>
                <c:pt idx="41634">
                  <c:v>-2.0819999999999936</c:v>
                </c:pt>
                <c:pt idx="41635">
                  <c:v>-2.0799999999999983</c:v>
                </c:pt>
                <c:pt idx="41636">
                  <c:v>-2.0779999999999887</c:v>
                </c:pt>
                <c:pt idx="41637">
                  <c:v>-2.0759999999999934</c:v>
                </c:pt>
                <c:pt idx="41638">
                  <c:v>-2.0739999999999981</c:v>
                </c:pt>
                <c:pt idx="41639">
                  <c:v>-2.0719999999999885</c:v>
                </c:pt>
                <c:pt idx="41640">
                  <c:v>-2.0699999999999932</c:v>
                </c:pt>
                <c:pt idx="41641">
                  <c:v>-2.0679999999999978</c:v>
                </c:pt>
                <c:pt idx="41642">
                  <c:v>-2.0659999999999883</c:v>
                </c:pt>
                <c:pt idx="41643">
                  <c:v>-2.063999999999993</c:v>
                </c:pt>
                <c:pt idx="41644">
                  <c:v>-2.0619999999999976</c:v>
                </c:pt>
                <c:pt idx="41645">
                  <c:v>-2.0599999999999881</c:v>
                </c:pt>
                <c:pt idx="41646">
                  <c:v>-2.0579999999999927</c:v>
                </c:pt>
                <c:pt idx="41647">
                  <c:v>-2.0559999999999974</c:v>
                </c:pt>
                <c:pt idx="41648">
                  <c:v>-2.0539999999999878</c:v>
                </c:pt>
                <c:pt idx="41649">
                  <c:v>-2.0519999999999925</c:v>
                </c:pt>
                <c:pt idx="41650">
                  <c:v>-2.0499999999999972</c:v>
                </c:pt>
                <c:pt idx="41651">
                  <c:v>-2.0479999999999876</c:v>
                </c:pt>
                <c:pt idx="41652">
                  <c:v>-2.0459999999999923</c:v>
                </c:pt>
                <c:pt idx="41653">
                  <c:v>-2.0439999999999969</c:v>
                </c:pt>
                <c:pt idx="41654">
                  <c:v>-2.0419999999999874</c:v>
                </c:pt>
                <c:pt idx="41655">
                  <c:v>-2.039999999999992</c:v>
                </c:pt>
                <c:pt idx="41656">
                  <c:v>-2.0379999999999967</c:v>
                </c:pt>
                <c:pt idx="41657">
                  <c:v>-2.0360000000000014</c:v>
                </c:pt>
                <c:pt idx="41658">
                  <c:v>-2.0339999999999918</c:v>
                </c:pt>
                <c:pt idx="41659">
                  <c:v>-2.0319999999999965</c:v>
                </c:pt>
                <c:pt idx="41660">
                  <c:v>-2.0300000000000011</c:v>
                </c:pt>
                <c:pt idx="41661">
                  <c:v>-2.0279999999999916</c:v>
                </c:pt>
                <c:pt idx="41662">
                  <c:v>-2.0259999999999962</c:v>
                </c:pt>
                <c:pt idx="41663">
                  <c:v>-2.0240000000000009</c:v>
                </c:pt>
                <c:pt idx="41664">
                  <c:v>-2.0219999999999914</c:v>
                </c:pt>
                <c:pt idx="41665">
                  <c:v>-2.019999999999996</c:v>
                </c:pt>
                <c:pt idx="41666">
                  <c:v>-2.0180000000000007</c:v>
                </c:pt>
                <c:pt idx="41667">
                  <c:v>-2.0159999999999911</c:v>
                </c:pt>
                <c:pt idx="41668">
                  <c:v>-2.0139999999999958</c:v>
                </c:pt>
                <c:pt idx="41669">
                  <c:v>-2.0120000000000005</c:v>
                </c:pt>
                <c:pt idx="41670">
                  <c:v>-2.0099999999999909</c:v>
                </c:pt>
                <c:pt idx="41671">
                  <c:v>-2.0079999999999956</c:v>
                </c:pt>
                <c:pt idx="41672">
                  <c:v>-2.0060000000000002</c:v>
                </c:pt>
                <c:pt idx="41673">
                  <c:v>-2.0039999999999907</c:v>
                </c:pt>
                <c:pt idx="41674">
                  <c:v>-2.0019999999999953</c:v>
                </c:pt>
                <c:pt idx="41675">
                  <c:v>-2</c:v>
                </c:pt>
                <c:pt idx="41676">
                  <c:v>-1.9979999999999905</c:v>
                </c:pt>
                <c:pt idx="41677">
                  <c:v>-1.9959999999999951</c:v>
                </c:pt>
                <c:pt idx="41678">
                  <c:v>-1.9939999999999998</c:v>
                </c:pt>
                <c:pt idx="41679">
                  <c:v>-1.9919999999999902</c:v>
                </c:pt>
                <c:pt idx="41680">
                  <c:v>-1.9899999999999949</c:v>
                </c:pt>
                <c:pt idx="41681">
                  <c:v>-1.9879999999999995</c:v>
                </c:pt>
                <c:pt idx="41682">
                  <c:v>-1.98599999999999</c:v>
                </c:pt>
                <c:pt idx="41683">
                  <c:v>-1.9839999999999947</c:v>
                </c:pt>
                <c:pt idx="41684">
                  <c:v>-1.9819999999999993</c:v>
                </c:pt>
                <c:pt idx="41685">
                  <c:v>-1.9799999999999898</c:v>
                </c:pt>
                <c:pt idx="41686">
                  <c:v>-1.9779999999999944</c:v>
                </c:pt>
                <c:pt idx="41687">
                  <c:v>-1.9759999999999991</c:v>
                </c:pt>
                <c:pt idx="41688">
                  <c:v>-1.9739999999999895</c:v>
                </c:pt>
                <c:pt idx="41689">
                  <c:v>-1.9719999999999942</c:v>
                </c:pt>
                <c:pt idx="41690">
                  <c:v>-1.9699999999999989</c:v>
                </c:pt>
                <c:pt idx="41691">
                  <c:v>-1.9679999999999893</c:v>
                </c:pt>
                <c:pt idx="41692">
                  <c:v>-1.965999999999994</c:v>
                </c:pt>
                <c:pt idx="41693">
                  <c:v>-1.9639999999999986</c:v>
                </c:pt>
                <c:pt idx="41694">
                  <c:v>-1.9619999999999891</c:v>
                </c:pt>
                <c:pt idx="41695">
                  <c:v>-1.9599999999999937</c:v>
                </c:pt>
                <c:pt idx="41696">
                  <c:v>-1.9579999999999984</c:v>
                </c:pt>
                <c:pt idx="41697">
                  <c:v>-1.9559999999999889</c:v>
                </c:pt>
                <c:pt idx="41698">
                  <c:v>-1.9539999999999935</c:v>
                </c:pt>
                <c:pt idx="41699">
                  <c:v>-1.9519999999999982</c:v>
                </c:pt>
                <c:pt idx="41700">
                  <c:v>-1.9499999999999886</c:v>
                </c:pt>
                <c:pt idx="41701">
                  <c:v>-1.9479999999999933</c:v>
                </c:pt>
                <c:pt idx="41702">
                  <c:v>-1.945999999999998</c:v>
                </c:pt>
                <c:pt idx="41703">
                  <c:v>-1.9439999999999884</c:v>
                </c:pt>
                <c:pt idx="41704">
                  <c:v>-1.9419999999999931</c:v>
                </c:pt>
                <c:pt idx="41705">
                  <c:v>-1.9399999999999977</c:v>
                </c:pt>
                <c:pt idx="41706">
                  <c:v>-1.9379999999999882</c:v>
                </c:pt>
                <c:pt idx="41707">
                  <c:v>-1.9359999999999928</c:v>
                </c:pt>
                <c:pt idx="41708">
                  <c:v>-1.9339999999999975</c:v>
                </c:pt>
                <c:pt idx="41709">
                  <c:v>-1.9319999999999879</c:v>
                </c:pt>
                <c:pt idx="41710">
                  <c:v>-1.9299999999999926</c:v>
                </c:pt>
                <c:pt idx="41711">
                  <c:v>-1.9279999999999973</c:v>
                </c:pt>
                <c:pt idx="41712">
                  <c:v>-1.9259999999999877</c:v>
                </c:pt>
                <c:pt idx="41713">
                  <c:v>-1.9239999999999924</c:v>
                </c:pt>
                <c:pt idx="41714">
                  <c:v>-1.921999999999997</c:v>
                </c:pt>
                <c:pt idx="41715">
                  <c:v>-1.9199999999999875</c:v>
                </c:pt>
                <c:pt idx="41716">
                  <c:v>-1.9179999999999922</c:v>
                </c:pt>
                <c:pt idx="41717">
                  <c:v>-1.9159999999999968</c:v>
                </c:pt>
                <c:pt idx="41718">
                  <c:v>-1.9139999999999873</c:v>
                </c:pt>
                <c:pt idx="41719">
                  <c:v>-1.9119999999999919</c:v>
                </c:pt>
                <c:pt idx="41720">
                  <c:v>-1.9099999999999966</c:v>
                </c:pt>
                <c:pt idx="41721">
                  <c:v>-1.9080000000000013</c:v>
                </c:pt>
                <c:pt idx="41722">
                  <c:v>-1.9059999999999917</c:v>
                </c:pt>
                <c:pt idx="41723">
                  <c:v>-1.9039999999999964</c:v>
                </c:pt>
                <c:pt idx="41724">
                  <c:v>-1.902000000000001</c:v>
                </c:pt>
                <c:pt idx="41725">
                  <c:v>-1.8999999999999915</c:v>
                </c:pt>
                <c:pt idx="41726">
                  <c:v>-1.8979999999999961</c:v>
                </c:pt>
                <c:pt idx="41727">
                  <c:v>-1.8960000000000008</c:v>
                </c:pt>
                <c:pt idx="41728">
                  <c:v>-1.8939999999999912</c:v>
                </c:pt>
                <c:pt idx="41729">
                  <c:v>-1.8919999999999959</c:v>
                </c:pt>
                <c:pt idx="41730">
                  <c:v>-1.8900000000000006</c:v>
                </c:pt>
                <c:pt idx="41731">
                  <c:v>-1.887999999999991</c:v>
                </c:pt>
                <c:pt idx="41732">
                  <c:v>-1.8859999999999957</c:v>
                </c:pt>
                <c:pt idx="41733">
                  <c:v>-1.8840000000000003</c:v>
                </c:pt>
                <c:pt idx="41734">
                  <c:v>-1.8819999999999908</c:v>
                </c:pt>
                <c:pt idx="41735">
                  <c:v>-1.8799999999999955</c:v>
                </c:pt>
                <c:pt idx="41736">
                  <c:v>-1.8780000000000001</c:v>
                </c:pt>
                <c:pt idx="41737">
                  <c:v>-1.8759999999999906</c:v>
                </c:pt>
                <c:pt idx="41738">
                  <c:v>-1.8739999999999952</c:v>
                </c:pt>
                <c:pt idx="41739">
                  <c:v>-1.8719999999999999</c:v>
                </c:pt>
                <c:pt idx="41740">
                  <c:v>-1.8699999999999903</c:v>
                </c:pt>
                <c:pt idx="41741">
                  <c:v>-1.867999999999995</c:v>
                </c:pt>
                <c:pt idx="41742">
                  <c:v>-1.8659999999999997</c:v>
                </c:pt>
                <c:pt idx="41743">
                  <c:v>-1.8639999999999901</c:v>
                </c:pt>
                <c:pt idx="41744">
                  <c:v>-1.8619999999999948</c:v>
                </c:pt>
                <c:pt idx="41745">
                  <c:v>-1.8599999999999994</c:v>
                </c:pt>
                <c:pt idx="41746">
                  <c:v>-1.8579999999999899</c:v>
                </c:pt>
                <c:pt idx="41747">
                  <c:v>-1.8559999999999945</c:v>
                </c:pt>
                <c:pt idx="41748">
                  <c:v>-1.8539999999999992</c:v>
                </c:pt>
                <c:pt idx="41749">
                  <c:v>-1.8519999999999897</c:v>
                </c:pt>
                <c:pt idx="41750">
                  <c:v>-1.8499999999999943</c:v>
                </c:pt>
                <c:pt idx="41751">
                  <c:v>-1.847999999999999</c:v>
                </c:pt>
                <c:pt idx="41752">
                  <c:v>-1.8459999999999894</c:v>
                </c:pt>
                <c:pt idx="41753">
                  <c:v>-1.8439999999999941</c:v>
                </c:pt>
                <c:pt idx="41754">
                  <c:v>-1.8419999999999987</c:v>
                </c:pt>
                <c:pt idx="41755">
                  <c:v>-1.8399999999999892</c:v>
                </c:pt>
                <c:pt idx="41756">
                  <c:v>-1.8379999999999939</c:v>
                </c:pt>
                <c:pt idx="41757">
                  <c:v>-1.8359999999999985</c:v>
                </c:pt>
                <c:pt idx="41758">
                  <c:v>-1.833999999999989</c:v>
                </c:pt>
                <c:pt idx="41759">
                  <c:v>-1.8319999999999936</c:v>
                </c:pt>
                <c:pt idx="41760">
                  <c:v>-1.8299999999999983</c:v>
                </c:pt>
                <c:pt idx="41761">
                  <c:v>-1.8279999999999887</c:v>
                </c:pt>
                <c:pt idx="41762">
                  <c:v>-1.8259999999999934</c:v>
                </c:pt>
                <c:pt idx="41763">
                  <c:v>-1.8239999999999981</c:v>
                </c:pt>
                <c:pt idx="41764">
                  <c:v>-1.8219999999999885</c:v>
                </c:pt>
                <c:pt idx="41765">
                  <c:v>-1.8199999999999932</c:v>
                </c:pt>
                <c:pt idx="41766">
                  <c:v>-1.8179999999999978</c:v>
                </c:pt>
                <c:pt idx="41767">
                  <c:v>-1.8159999999999883</c:v>
                </c:pt>
                <c:pt idx="41768">
                  <c:v>-1.813999999999993</c:v>
                </c:pt>
                <c:pt idx="41769">
                  <c:v>-1.8119999999999976</c:v>
                </c:pt>
                <c:pt idx="41770">
                  <c:v>-1.8099999999999881</c:v>
                </c:pt>
                <c:pt idx="41771">
                  <c:v>-1.8079999999999927</c:v>
                </c:pt>
                <c:pt idx="41772">
                  <c:v>-1.8059999999999974</c:v>
                </c:pt>
                <c:pt idx="41773">
                  <c:v>-1.8039999999999878</c:v>
                </c:pt>
                <c:pt idx="41774">
                  <c:v>-1.8019999999999925</c:v>
                </c:pt>
                <c:pt idx="41775">
                  <c:v>-1.7999999999999972</c:v>
                </c:pt>
                <c:pt idx="41776">
                  <c:v>-1.7979999999999876</c:v>
                </c:pt>
                <c:pt idx="41777">
                  <c:v>-1.7959999999999923</c:v>
                </c:pt>
                <c:pt idx="41778">
                  <c:v>-1.7939999999999969</c:v>
                </c:pt>
                <c:pt idx="41779">
                  <c:v>-1.7919999999999874</c:v>
                </c:pt>
                <c:pt idx="41780">
                  <c:v>-1.789999999999992</c:v>
                </c:pt>
                <c:pt idx="41781">
                  <c:v>-1.7879999999999967</c:v>
                </c:pt>
                <c:pt idx="41782">
                  <c:v>-1.7860000000000014</c:v>
                </c:pt>
                <c:pt idx="41783">
                  <c:v>-1.7839999999999918</c:v>
                </c:pt>
                <c:pt idx="41784">
                  <c:v>-1.7819999999999965</c:v>
                </c:pt>
                <c:pt idx="41785">
                  <c:v>-1.7800000000000011</c:v>
                </c:pt>
                <c:pt idx="41786">
                  <c:v>-1.7779999999999916</c:v>
                </c:pt>
                <c:pt idx="41787">
                  <c:v>-1.7759999999999962</c:v>
                </c:pt>
                <c:pt idx="41788">
                  <c:v>-1.7740000000000009</c:v>
                </c:pt>
                <c:pt idx="41789">
                  <c:v>-1.7719999999999914</c:v>
                </c:pt>
                <c:pt idx="41790">
                  <c:v>-1.769999999999996</c:v>
                </c:pt>
                <c:pt idx="41791">
                  <c:v>-1.7680000000000007</c:v>
                </c:pt>
                <c:pt idx="41792">
                  <c:v>-1.7659999999999911</c:v>
                </c:pt>
                <c:pt idx="41793">
                  <c:v>-1.7639999999999958</c:v>
                </c:pt>
                <c:pt idx="41794">
                  <c:v>-1.7620000000000005</c:v>
                </c:pt>
                <c:pt idx="41795">
                  <c:v>-1.7599999999999909</c:v>
                </c:pt>
                <c:pt idx="41796">
                  <c:v>-1.7579999999999956</c:v>
                </c:pt>
                <c:pt idx="41797">
                  <c:v>-1.7560000000000002</c:v>
                </c:pt>
                <c:pt idx="41798">
                  <c:v>-1.7539999999999907</c:v>
                </c:pt>
                <c:pt idx="41799">
                  <c:v>-1.7519999999999953</c:v>
                </c:pt>
                <c:pt idx="41800">
                  <c:v>-1.75</c:v>
                </c:pt>
                <c:pt idx="41801">
                  <c:v>-1.7479999999999905</c:v>
                </c:pt>
                <c:pt idx="41802">
                  <c:v>-1.7459999999999951</c:v>
                </c:pt>
                <c:pt idx="41803">
                  <c:v>-1.7439999999999998</c:v>
                </c:pt>
                <c:pt idx="41804">
                  <c:v>-1.7419999999999902</c:v>
                </c:pt>
                <c:pt idx="41805">
                  <c:v>-1.7399999999999949</c:v>
                </c:pt>
                <c:pt idx="41806">
                  <c:v>-1.7379999999999995</c:v>
                </c:pt>
                <c:pt idx="41807">
                  <c:v>-1.73599999999999</c:v>
                </c:pt>
                <c:pt idx="41808">
                  <c:v>-1.7339999999999947</c:v>
                </c:pt>
                <c:pt idx="41809">
                  <c:v>-1.7319999999999993</c:v>
                </c:pt>
                <c:pt idx="41810">
                  <c:v>-1.7299999999999898</c:v>
                </c:pt>
                <c:pt idx="41811">
                  <c:v>-1.7279999999999944</c:v>
                </c:pt>
                <c:pt idx="41812">
                  <c:v>-1.7259999999999991</c:v>
                </c:pt>
                <c:pt idx="41813">
                  <c:v>-1.7239999999999895</c:v>
                </c:pt>
                <c:pt idx="41814">
                  <c:v>-1.7219999999999942</c:v>
                </c:pt>
                <c:pt idx="41815">
                  <c:v>-1.7199999999999989</c:v>
                </c:pt>
                <c:pt idx="41816">
                  <c:v>-1.7179999999999893</c:v>
                </c:pt>
                <c:pt idx="41817">
                  <c:v>-1.715999999999994</c:v>
                </c:pt>
                <c:pt idx="41818">
                  <c:v>-1.7139999999999986</c:v>
                </c:pt>
                <c:pt idx="41819">
                  <c:v>-1.7119999999999891</c:v>
                </c:pt>
                <c:pt idx="41820">
                  <c:v>-1.7099999999999937</c:v>
                </c:pt>
                <c:pt idx="41821">
                  <c:v>-1.7079999999999984</c:v>
                </c:pt>
                <c:pt idx="41822">
                  <c:v>-1.7059999999999889</c:v>
                </c:pt>
                <c:pt idx="41823">
                  <c:v>-1.7039999999999935</c:v>
                </c:pt>
                <c:pt idx="41824">
                  <c:v>-1.7019999999999982</c:v>
                </c:pt>
                <c:pt idx="41825">
                  <c:v>-1.6999999999999886</c:v>
                </c:pt>
                <c:pt idx="41826">
                  <c:v>-1.6979999999999933</c:v>
                </c:pt>
                <c:pt idx="41827">
                  <c:v>-1.695999999999998</c:v>
                </c:pt>
                <c:pt idx="41828">
                  <c:v>-1.6939999999999884</c:v>
                </c:pt>
                <c:pt idx="41829">
                  <c:v>-1.6919999999999931</c:v>
                </c:pt>
                <c:pt idx="41830">
                  <c:v>-1.6899999999999977</c:v>
                </c:pt>
                <c:pt idx="41831">
                  <c:v>-1.6879999999999882</c:v>
                </c:pt>
                <c:pt idx="41832">
                  <c:v>-1.6859999999999928</c:v>
                </c:pt>
                <c:pt idx="41833">
                  <c:v>-1.6839999999999975</c:v>
                </c:pt>
                <c:pt idx="41834">
                  <c:v>-1.6819999999999879</c:v>
                </c:pt>
                <c:pt idx="41835">
                  <c:v>-1.6799999999999926</c:v>
                </c:pt>
                <c:pt idx="41836">
                  <c:v>-1.6779999999999973</c:v>
                </c:pt>
                <c:pt idx="41837">
                  <c:v>-1.6759999999999877</c:v>
                </c:pt>
                <c:pt idx="41838">
                  <c:v>-1.6739999999999924</c:v>
                </c:pt>
                <c:pt idx="41839">
                  <c:v>-1.671999999999997</c:v>
                </c:pt>
                <c:pt idx="41840">
                  <c:v>-1.6699999999999875</c:v>
                </c:pt>
                <c:pt idx="41841">
                  <c:v>-1.6679999999999922</c:v>
                </c:pt>
                <c:pt idx="41842">
                  <c:v>-1.6659999999999968</c:v>
                </c:pt>
                <c:pt idx="41843">
                  <c:v>-1.6639999999999873</c:v>
                </c:pt>
                <c:pt idx="41844">
                  <c:v>-1.6619999999999919</c:v>
                </c:pt>
                <c:pt idx="41845">
                  <c:v>-1.6599999999999966</c:v>
                </c:pt>
                <c:pt idx="41846">
                  <c:v>-1.6580000000000013</c:v>
                </c:pt>
                <c:pt idx="41847">
                  <c:v>-1.6559999999999917</c:v>
                </c:pt>
                <c:pt idx="41848">
                  <c:v>-1.6539999999999964</c:v>
                </c:pt>
                <c:pt idx="41849">
                  <c:v>-1.652000000000001</c:v>
                </c:pt>
                <c:pt idx="41850">
                  <c:v>-1.6499999999999915</c:v>
                </c:pt>
                <c:pt idx="41851">
                  <c:v>-1.6479999999999961</c:v>
                </c:pt>
                <c:pt idx="41852">
                  <c:v>-1.6460000000000008</c:v>
                </c:pt>
                <c:pt idx="41853">
                  <c:v>-1.6439999999999912</c:v>
                </c:pt>
                <c:pt idx="41854">
                  <c:v>-1.6419999999999959</c:v>
                </c:pt>
                <c:pt idx="41855">
                  <c:v>-1.6400000000000006</c:v>
                </c:pt>
                <c:pt idx="41856">
                  <c:v>-1.637999999999991</c:v>
                </c:pt>
                <c:pt idx="41857">
                  <c:v>-1.6359999999999957</c:v>
                </c:pt>
                <c:pt idx="41858">
                  <c:v>-1.6340000000000003</c:v>
                </c:pt>
                <c:pt idx="41859">
                  <c:v>-1.6319999999999908</c:v>
                </c:pt>
                <c:pt idx="41860">
                  <c:v>-1.6299999999999955</c:v>
                </c:pt>
                <c:pt idx="41861">
                  <c:v>-1.6280000000000001</c:v>
                </c:pt>
                <c:pt idx="41862">
                  <c:v>-1.6259999999999906</c:v>
                </c:pt>
                <c:pt idx="41863">
                  <c:v>-1.6239999999999952</c:v>
                </c:pt>
                <c:pt idx="41864">
                  <c:v>-1.6219999999999999</c:v>
                </c:pt>
                <c:pt idx="41865">
                  <c:v>-1.6199999999999903</c:v>
                </c:pt>
                <c:pt idx="41866">
                  <c:v>-1.617999999999995</c:v>
                </c:pt>
                <c:pt idx="41867">
                  <c:v>-1.6159999999999997</c:v>
                </c:pt>
                <c:pt idx="41868">
                  <c:v>-1.6139999999999901</c:v>
                </c:pt>
                <c:pt idx="41869">
                  <c:v>-1.6119999999999948</c:v>
                </c:pt>
                <c:pt idx="41870">
                  <c:v>-1.6099999999999994</c:v>
                </c:pt>
                <c:pt idx="41871">
                  <c:v>-1.6079999999999899</c:v>
                </c:pt>
                <c:pt idx="41872">
                  <c:v>-1.6059999999999945</c:v>
                </c:pt>
                <c:pt idx="41873">
                  <c:v>-1.6039999999999992</c:v>
                </c:pt>
                <c:pt idx="41874">
                  <c:v>-1.6019999999999897</c:v>
                </c:pt>
                <c:pt idx="41875">
                  <c:v>-1.5999999999999943</c:v>
                </c:pt>
                <c:pt idx="41876">
                  <c:v>-1.597999999999999</c:v>
                </c:pt>
                <c:pt idx="41877">
                  <c:v>-1.5959999999999894</c:v>
                </c:pt>
                <c:pt idx="41878">
                  <c:v>-1.5939999999999941</c:v>
                </c:pt>
                <c:pt idx="41879">
                  <c:v>-1.5919999999999987</c:v>
                </c:pt>
                <c:pt idx="41880">
                  <c:v>-1.5899999999999892</c:v>
                </c:pt>
                <c:pt idx="41881">
                  <c:v>-1.5879999999999939</c:v>
                </c:pt>
                <c:pt idx="41882">
                  <c:v>-1.5859999999999985</c:v>
                </c:pt>
                <c:pt idx="41883">
                  <c:v>-1.583999999999989</c:v>
                </c:pt>
                <c:pt idx="41884">
                  <c:v>-1.5819999999999936</c:v>
                </c:pt>
                <c:pt idx="41885">
                  <c:v>-1.5799999999999983</c:v>
                </c:pt>
                <c:pt idx="41886">
                  <c:v>-1.5779999999999887</c:v>
                </c:pt>
                <c:pt idx="41887">
                  <c:v>-1.5759999999999934</c:v>
                </c:pt>
                <c:pt idx="41888">
                  <c:v>-1.5739999999999981</c:v>
                </c:pt>
                <c:pt idx="41889">
                  <c:v>-1.5719999999999885</c:v>
                </c:pt>
                <c:pt idx="41890">
                  <c:v>-1.5699999999999932</c:v>
                </c:pt>
                <c:pt idx="41891">
                  <c:v>-1.5679999999999978</c:v>
                </c:pt>
                <c:pt idx="41892">
                  <c:v>-1.5659999999999883</c:v>
                </c:pt>
                <c:pt idx="41893">
                  <c:v>-1.563999999999993</c:v>
                </c:pt>
                <c:pt idx="41894">
                  <c:v>-1.5619999999999976</c:v>
                </c:pt>
                <c:pt idx="41895">
                  <c:v>-1.5599999999999881</c:v>
                </c:pt>
                <c:pt idx="41896">
                  <c:v>-1.5579999999999927</c:v>
                </c:pt>
                <c:pt idx="41897">
                  <c:v>-1.5559999999999974</c:v>
                </c:pt>
                <c:pt idx="41898">
                  <c:v>-1.5539999999999878</c:v>
                </c:pt>
                <c:pt idx="41899">
                  <c:v>-1.5519999999999925</c:v>
                </c:pt>
                <c:pt idx="41900">
                  <c:v>-1.5499999999999972</c:v>
                </c:pt>
                <c:pt idx="41901">
                  <c:v>-1.5479999999999876</c:v>
                </c:pt>
                <c:pt idx="41902">
                  <c:v>-1.5459999999999923</c:v>
                </c:pt>
                <c:pt idx="41903">
                  <c:v>-1.5439999999999969</c:v>
                </c:pt>
                <c:pt idx="41904">
                  <c:v>-1.5419999999999874</c:v>
                </c:pt>
                <c:pt idx="41905">
                  <c:v>-1.539999999999992</c:v>
                </c:pt>
                <c:pt idx="41906">
                  <c:v>-1.5379999999999967</c:v>
                </c:pt>
                <c:pt idx="41907">
                  <c:v>-1.5360000000000014</c:v>
                </c:pt>
                <c:pt idx="41908">
                  <c:v>-1.5339999999999918</c:v>
                </c:pt>
                <c:pt idx="41909">
                  <c:v>-1.5319999999999965</c:v>
                </c:pt>
                <c:pt idx="41910">
                  <c:v>-1.5300000000000011</c:v>
                </c:pt>
                <c:pt idx="41911">
                  <c:v>-1.5279999999999916</c:v>
                </c:pt>
                <c:pt idx="41912">
                  <c:v>-1.5259999999999962</c:v>
                </c:pt>
                <c:pt idx="41913">
                  <c:v>-1.5240000000000009</c:v>
                </c:pt>
                <c:pt idx="41914">
                  <c:v>-1.5219999999999914</c:v>
                </c:pt>
                <c:pt idx="41915">
                  <c:v>-1.519999999999996</c:v>
                </c:pt>
                <c:pt idx="41916">
                  <c:v>-1.5180000000000007</c:v>
                </c:pt>
                <c:pt idx="41917">
                  <c:v>-1.5159999999999911</c:v>
                </c:pt>
                <c:pt idx="41918">
                  <c:v>-1.5139999999999958</c:v>
                </c:pt>
                <c:pt idx="41919">
                  <c:v>-1.5120000000000005</c:v>
                </c:pt>
                <c:pt idx="41920">
                  <c:v>-1.5099999999999909</c:v>
                </c:pt>
                <c:pt idx="41921">
                  <c:v>-1.5079999999999956</c:v>
                </c:pt>
                <c:pt idx="41922">
                  <c:v>-1.5060000000000002</c:v>
                </c:pt>
                <c:pt idx="41923">
                  <c:v>-1.5039999999999907</c:v>
                </c:pt>
                <c:pt idx="41924">
                  <c:v>-1.5019999999999953</c:v>
                </c:pt>
                <c:pt idx="41925">
                  <c:v>-1.5</c:v>
                </c:pt>
                <c:pt idx="41926">
                  <c:v>-1.4979999999999905</c:v>
                </c:pt>
                <c:pt idx="41927">
                  <c:v>-1.4959999999999951</c:v>
                </c:pt>
                <c:pt idx="41928">
                  <c:v>-1.4939999999999998</c:v>
                </c:pt>
                <c:pt idx="41929">
                  <c:v>-1.4919999999999902</c:v>
                </c:pt>
                <c:pt idx="41930">
                  <c:v>-1.4899999999999949</c:v>
                </c:pt>
                <c:pt idx="41931">
                  <c:v>-1.4879999999999995</c:v>
                </c:pt>
                <c:pt idx="41932">
                  <c:v>-1.48599999999999</c:v>
                </c:pt>
                <c:pt idx="41933">
                  <c:v>-1.4839999999999947</c:v>
                </c:pt>
                <c:pt idx="41934">
                  <c:v>-1.4819999999999993</c:v>
                </c:pt>
                <c:pt idx="41935">
                  <c:v>-1.4799999999999898</c:v>
                </c:pt>
                <c:pt idx="41936">
                  <c:v>-1.4779999999999944</c:v>
                </c:pt>
                <c:pt idx="41937">
                  <c:v>-1.4759999999999991</c:v>
                </c:pt>
                <c:pt idx="41938">
                  <c:v>-1.4739999999999895</c:v>
                </c:pt>
                <c:pt idx="41939">
                  <c:v>-1.4719999999999942</c:v>
                </c:pt>
                <c:pt idx="41940">
                  <c:v>-1.4699999999999989</c:v>
                </c:pt>
                <c:pt idx="41941">
                  <c:v>-1.4679999999999893</c:v>
                </c:pt>
                <c:pt idx="41942">
                  <c:v>-1.465999999999994</c:v>
                </c:pt>
                <c:pt idx="41943">
                  <c:v>-1.4639999999999986</c:v>
                </c:pt>
                <c:pt idx="41944">
                  <c:v>-1.4619999999999891</c:v>
                </c:pt>
                <c:pt idx="41945">
                  <c:v>-1.4599999999999937</c:v>
                </c:pt>
                <c:pt idx="41946">
                  <c:v>-1.4579999999999984</c:v>
                </c:pt>
                <c:pt idx="41947">
                  <c:v>-1.4559999999999889</c:v>
                </c:pt>
                <c:pt idx="41948">
                  <c:v>-1.4539999999999935</c:v>
                </c:pt>
                <c:pt idx="41949">
                  <c:v>-1.4519999999999982</c:v>
                </c:pt>
                <c:pt idx="41950">
                  <c:v>-1.4499999999999886</c:v>
                </c:pt>
                <c:pt idx="41951">
                  <c:v>-1.4479999999999933</c:v>
                </c:pt>
                <c:pt idx="41952">
                  <c:v>-1.445999999999998</c:v>
                </c:pt>
                <c:pt idx="41953">
                  <c:v>-1.4439999999999884</c:v>
                </c:pt>
                <c:pt idx="41954">
                  <c:v>-1.4419999999999931</c:v>
                </c:pt>
                <c:pt idx="41955">
                  <c:v>-1.4399999999999977</c:v>
                </c:pt>
                <c:pt idx="41956">
                  <c:v>-1.4379999999999882</c:v>
                </c:pt>
                <c:pt idx="41957">
                  <c:v>-1.4359999999999928</c:v>
                </c:pt>
                <c:pt idx="41958">
                  <c:v>-1.4339999999999975</c:v>
                </c:pt>
                <c:pt idx="41959">
                  <c:v>-1.4319999999999879</c:v>
                </c:pt>
                <c:pt idx="41960">
                  <c:v>-1.4299999999999926</c:v>
                </c:pt>
                <c:pt idx="41961">
                  <c:v>-1.4279999999999973</c:v>
                </c:pt>
                <c:pt idx="41962">
                  <c:v>-1.4259999999999877</c:v>
                </c:pt>
                <c:pt idx="41963">
                  <c:v>-1.4239999999999924</c:v>
                </c:pt>
                <c:pt idx="41964">
                  <c:v>-1.421999999999997</c:v>
                </c:pt>
                <c:pt idx="41965">
                  <c:v>-1.4199999999999875</c:v>
                </c:pt>
                <c:pt idx="41966">
                  <c:v>-1.4179999999999922</c:v>
                </c:pt>
                <c:pt idx="41967">
                  <c:v>-1.4159999999999968</c:v>
                </c:pt>
                <c:pt idx="41968">
                  <c:v>-1.4139999999999873</c:v>
                </c:pt>
                <c:pt idx="41969">
                  <c:v>-1.4119999999999919</c:v>
                </c:pt>
                <c:pt idx="41970">
                  <c:v>-1.4099999999999966</c:v>
                </c:pt>
                <c:pt idx="41971">
                  <c:v>-1.4080000000000013</c:v>
                </c:pt>
                <c:pt idx="41972">
                  <c:v>-1.4059999999999917</c:v>
                </c:pt>
                <c:pt idx="41973">
                  <c:v>-1.4039999999999964</c:v>
                </c:pt>
                <c:pt idx="41974">
                  <c:v>-1.402000000000001</c:v>
                </c:pt>
                <c:pt idx="41975">
                  <c:v>-1.3999999999999915</c:v>
                </c:pt>
                <c:pt idx="41976">
                  <c:v>-1.3979999999999961</c:v>
                </c:pt>
                <c:pt idx="41977">
                  <c:v>-1.3960000000000008</c:v>
                </c:pt>
                <c:pt idx="41978">
                  <c:v>-1.3939999999999912</c:v>
                </c:pt>
                <c:pt idx="41979">
                  <c:v>-1.3919999999999959</c:v>
                </c:pt>
                <c:pt idx="41980">
                  <c:v>-1.3900000000000006</c:v>
                </c:pt>
                <c:pt idx="41981">
                  <c:v>-1.387999999999991</c:v>
                </c:pt>
                <c:pt idx="41982">
                  <c:v>-1.3859999999999957</c:v>
                </c:pt>
                <c:pt idx="41983">
                  <c:v>-1.3840000000000003</c:v>
                </c:pt>
                <c:pt idx="41984">
                  <c:v>-1.3819999999999908</c:v>
                </c:pt>
                <c:pt idx="41985">
                  <c:v>-1.3799999999999955</c:v>
                </c:pt>
                <c:pt idx="41986">
                  <c:v>-1.3780000000000001</c:v>
                </c:pt>
                <c:pt idx="41987">
                  <c:v>-1.3759999999999906</c:v>
                </c:pt>
                <c:pt idx="41988">
                  <c:v>-1.3739999999999952</c:v>
                </c:pt>
                <c:pt idx="41989">
                  <c:v>-1.3719999999999999</c:v>
                </c:pt>
                <c:pt idx="41990">
                  <c:v>-1.3699999999999903</c:v>
                </c:pt>
                <c:pt idx="41991">
                  <c:v>-1.367999999999995</c:v>
                </c:pt>
                <c:pt idx="41992">
                  <c:v>-1.3659999999999997</c:v>
                </c:pt>
                <c:pt idx="41993">
                  <c:v>-1.3639999999999901</c:v>
                </c:pt>
                <c:pt idx="41994">
                  <c:v>-1.3619999999999948</c:v>
                </c:pt>
                <c:pt idx="41995">
                  <c:v>-1.3599999999999994</c:v>
                </c:pt>
                <c:pt idx="41996">
                  <c:v>-1.3579999999999899</c:v>
                </c:pt>
                <c:pt idx="41997">
                  <c:v>-1.3559999999999945</c:v>
                </c:pt>
                <c:pt idx="41998">
                  <c:v>-1.3539999999999992</c:v>
                </c:pt>
                <c:pt idx="41999">
                  <c:v>-1.3519999999999897</c:v>
                </c:pt>
                <c:pt idx="42000">
                  <c:v>-1.3499999999999943</c:v>
                </c:pt>
                <c:pt idx="42001">
                  <c:v>-1.347999999999999</c:v>
                </c:pt>
                <c:pt idx="42002">
                  <c:v>-1.3459999999999894</c:v>
                </c:pt>
                <c:pt idx="42003">
                  <c:v>-1.3439999999999941</c:v>
                </c:pt>
                <c:pt idx="42004">
                  <c:v>-1.3419999999999987</c:v>
                </c:pt>
                <c:pt idx="42005">
                  <c:v>-1.3399999999999892</c:v>
                </c:pt>
                <c:pt idx="42006">
                  <c:v>-1.3379999999999939</c:v>
                </c:pt>
                <c:pt idx="42007">
                  <c:v>-1.3359999999999985</c:v>
                </c:pt>
                <c:pt idx="42008">
                  <c:v>-1.333999999999989</c:v>
                </c:pt>
                <c:pt idx="42009">
                  <c:v>-1.3319999999999936</c:v>
                </c:pt>
                <c:pt idx="42010">
                  <c:v>-1.3299999999999983</c:v>
                </c:pt>
                <c:pt idx="42011">
                  <c:v>-1.3279999999999887</c:v>
                </c:pt>
                <c:pt idx="42012">
                  <c:v>-1.3259999999999934</c:v>
                </c:pt>
                <c:pt idx="42013">
                  <c:v>-1.3239999999999981</c:v>
                </c:pt>
                <c:pt idx="42014">
                  <c:v>-1.3219999999999885</c:v>
                </c:pt>
                <c:pt idx="42015">
                  <c:v>-1.3199999999999932</c:v>
                </c:pt>
                <c:pt idx="42016">
                  <c:v>-1.3179999999999978</c:v>
                </c:pt>
                <c:pt idx="42017">
                  <c:v>-1.3159999999999883</c:v>
                </c:pt>
                <c:pt idx="42018">
                  <c:v>-1.313999999999993</c:v>
                </c:pt>
                <c:pt idx="42019">
                  <c:v>-1.3119999999999976</c:v>
                </c:pt>
                <c:pt idx="42020">
                  <c:v>-1.3099999999999881</c:v>
                </c:pt>
                <c:pt idx="42021">
                  <c:v>-1.3079999999999927</c:v>
                </c:pt>
                <c:pt idx="42022">
                  <c:v>-1.3059999999999974</c:v>
                </c:pt>
                <c:pt idx="42023">
                  <c:v>-1.3039999999999878</c:v>
                </c:pt>
                <c:pt idx="42024">
                  <c:v>-1.3019999999999925</c:v>
                </c:pt>
                <c:pt idx="42025">
                  <c:v>-1.2999999999999972</c:v>
                </c:pt>
                <c:pt idx="42026">
                  <c:v>-1.2979999999999876</c:v>
                </c:pt>
                <c:pt idx="42027">
                  <c:v>-1.2959999999999923</c:v>
                </c:pt>
                <c:pt idx="42028">
                  <c:v>-1.2939999999999969</c:v>
                </c:pt>
                <c:pt idx="42029">
                  <c:v>-1.2919999999999874</c:v>
                </c:pt>
                <c:pt idx="42030">
                  <c:v>-1.289999999999992</c:v>
                </c:pt>
                <c:pt idx="42031">
                  <c:v>-1.2879999999999967</c:v>
                </c:pt>
                <c:pt idx="42032">
                  <c:v>-1.2860000000000014</c:v>
                </c:pt>
                <c:pt idx="42033">
                  <c:v>-1.2839999999999918</c:v>
                </c:pt>
                <c:pt idx="42034">
                  <c:v>-1.2819999999999965</c:v>
                </c:pt>
                <c:pt idx="42035">
                  <c:v>-1.2800000000000011</c:v>
                </c:pt>
                <c:pt idx="42036">
                  <c:v>-1.2779999999999916</c:v>
                </c:pt>
                <c:pt idx="42037">
                  <c:v>-1.2759999999999962</c:v>
                </c:pt>
                <c:pt idx="42038">
                  <c:v>-1.2740000000000009</c:v>
                </c:pt>
                <c:pt idx="42039">
                  <c:v>-1.2719999999999914</c:v>
                </c:pt>
                <c:pt idx="42040">
                  <c:v>-1.269999999999996</c:v>
                </c:pt>
                <c:pt idx="42041">
                  <c:v>-1.2680000000000007</c:v>
                </c:pt>
                <c:pt idx="42042">
                  <c:v>-1.2659999999999911</c:v>
                </c:pt>
                <c:pt idx="42043">
                  <c:v>-1.2639999999999958</c:v>
                </c:pt>
                <c:pt idx="42044">
                  <c:v>-1.2620000000000005</c:v>
                </c:pt>
                <c:pt idx="42045">
                  <c:v>-1.2599999999999909</c:v>
                </c:pt>
                <c:pt idx="42046">
                  <c:v>-1.2579999999999956</c:v>
                </c:pt>
                <c:pt idx="42047">
                  <c:v>-1.2560000000000002</c:v>
                </c:pt>
                <c:pt idx="42048">
                  <c:v>-1.2539999999999907</c:v>
                </c:pt>
                <c:pt idx="42049">
                  <c:v>-1.2519999999999953</c:v>
                </c:pt>
                <c:pt idx="42050">
                  <c:v>-1.25</c:v>
                </c:pt>
                <c:pt idx="42051">
                  <c:v>-1.2479999999999905</c:v>
                </c:pt>
                <c:pt idx="42052">
                  <c:v>-1.2459999999999951</c:v>
                </c:pt>
                <c:pt idx="42053">
                  <c:v>-1.2439999999999998</c:v>
                </c:pt>
                <c:pt idx="42054">
                  <c:v>-1.2419999999999902</c:v>
                </c:pt>
                <c:pt idx="42055">
                  <c:v>-1.2399999999999949</c:v>
                </c:pt>
                <c:pt idx="42056">
                  <c:v>-1.2379999999999995</c:v>
                </c:pt>
                <c:pt idx="42057">
                  <c:v>-1.23599999999999</c:v>
                </c:pt>
                <c:pt idx="42058">
                  <c:v>-1.2339999999999947</c:v>
                </c:pt>
                <c:pt idx="42059">
                  <c:v>-1.2319999999999993</c:v>
                </c:pt>
                <c:pt idx="42060">
                  <c:v>-1.2299999999999898</c:v>
                </c:pt>
                <c:pt idx="42061">
                  <c:v>-1.2279999999999944</c:v>
                </c:pt>
                <c:pt idx="42062">
                  <c:v>-1.2259999999999991</c:v>
                </c:pt>
                <c:pt idx="42063">
                  <c:v>-1.2239999999999895</c:v>
                </c:pt>
                <c:pt idx="42064">
                  <c:v>-1.2219999999999942</c:v>
                </c:pt>
                <c:pt idx="42065">
                  <c:v>-1.2199999999999989</c:v>
                </c:pt>
                <c:pt idx="42066">
                  <c:v>-1.2179999999999893</c:v>
                </c:pt>
                <c:pt idx="42067">
                  <c:v>-1.215999999999994</c:v>
                </c:pt>
                <c:pt idx="42068">
                  <c:v>-1.2139999999999986</c:v>
                </c:pt>
                <c:pt idx="42069">
                  <c:v>-1.2119999999999891</c:v>
                </c:pt>
                <c:pt idx="42070">
                  <c:v>-1.2099999999999937</c:v>
                </c:pt>
                <c:pt idx="42071">
                  <c:v>-1.2079999999999984</c:v>
                </c:pt>
                <c:pt idx="42072">
                  <c:v>-1.2059999999999889</c:v>
                </c:pt>
                <c:pt idx="42073">
                  <c:v>-1.2039999999999935</c:v>
                </c:pt>
                <c:pt idx="42074">
                  <c:v>-1.2019999999999982</c:v>
                </c:pt>
                <c:pt idx="42075">
                  <c:v>-1.1999999999999886</c:v>
                </c:pt>
                <c:pt idx="42076">
                  <c:v>-1.1979999999999933</c:v>
                </c:pt>
                <c:pt idx="42077">
                  <c:v>-1.195999999999998</c:v>
                </c:pt>
                <c:pt idx="42078">
                  <c:v>-1.1939999999999884</c:v>
                </c:pt>
                <c:pt idx="42079">
                  <c:v>-1.1919999999999931</c:v>
                </c:pt>
                <c:pt idx="42080">
                  <c:v>-1.1899999999999977</c:v>
                </c:pt>
                <c:pt idx="42081">
                  <c:v>-1.1879999999999882</c:v>
                </c:pt>
                <c:pt idx="42082">
                  <c:v>-1.1859999999999928</c:v>
                </c:pt>
                <c:pt idx="42083">
                  <c:v>-1.1839999999999975</c:v>
                </c:pt>
                <c:pt idx="42084">
                  <c:v>-1.1819999999999879</c:v>
                </c:pt>
                <c:pt idx="42085">
                  <c:v>-1.1799999999999926</c:v>
                </c:pt>
                <c:pt idx="42086">
                  <c:v>-1.1779999999999973</c:v>
                </c:pt>
                <c:pt idx="42087">
                  <c:v>-1.1759999999999877</c:v>
                </c:pt>
                <c:pt idx="42088">
                  <c:v>-1.1739999999999924</c:v>
                </c:pt>
                <c:pt idx="42089">
                  <c:v>-1.171999999999997</c:v>
                </c:pt>
                <c:pt idx="42090">
                  <c:v>-1.1699999999999875</c:v>
                </c:pt>
                <c:pt idx="42091">
                  <c:v>-1.1679999999999922</c:v>
                </c:pt>
                <c:pt idx="42092">
                  <c:v>-1.1659999999999968</c:v>
                </c:pt>
                <c:pt idx="42093">
                  <c:v>-1.1639999999999873</c:v>
                </c:pt>
                <c:pt idx="42094">
                  <c:v>-1.1619999999999919</c:v>
                </c:pt>
                <c:pt idx="42095">
                  <c:v>-1.1599999999999966</c:v>
                </c:pt>
                <c:pt idx="42096">
                  <c:v>-1.1580000000000013</c:v>
                </c:pt>
                <c:pt idx="42097">
                  <c:v>-1.1559999999999917</c:v>
                </c:pt>
                <c:pt idx="42098">
                  <c:v>-1.1539999999999964</c:v>
                </c:pt>
                <c:pt idx="42099">
                  <c:v>-1.152000000000001</c:v>
                </c:pt>
                <c:pt idx="42100">
                  <c:v>-1.1499999999999915</c:v>
                </c:pt>
                <c:pt idx="42101">
                  <c:v>-1.1479999999999961</c:v>
                </c:pt>
                <c:pt idx="42102">
                  <c:v>-1.1460000000000008</c:v>
                </c:pt>
                <c:pt idx="42103">
                  <c:v>-1.1439999999999912</c:v>
                </c:pt>
                <c:pt idx="42104">
                  <c:v>-1.1419999999999959</c:v>
                </c:pt>
                <c:pt idx="42105">
                  <c:v>-1.1400000000000006</c:v>
                </c:pt>
                <c:pt idx="42106">
                  <c:v>-1.137999999999991</c:v>
                </c:pt>
                <c:pt idx="42107">
                  <c:v>-1.1359999999999957</c:v>
                </c:pt>
                <c:pt idx="42108">
                  <c:v>-1.1340000000000003</c:v>
                </c:pt>
                <c:pt idx="42109">
                  <c:v>-1.1319999999999908</c:v>
                </c:pt>
                <c:pt idx="42110">
                  <c:v>-1.1299999999999955</c:v>
                </c:pt>
                <c:pt idx="42111">
                  <c:v>-1.1280000000000001</c:v>
                </c:pt>
                <c:pt idx="42112">
                  <c:v>-1.1259999999999906</c:v>
                </c:pt>
                <c:pt idx="42113">
                  <c:v>-1.1239999999999952</c:v>
                </c:pt>
                <c:pt idx="42114">
                  <c:v>-1.1219999999999999</c:v>
                </c:pt>
                <c:pt idx="42115">
                  <c:v>-1.1199999999999903</c:v>
                </c:pt>
                <c:pt idx="42116">
                  <c:v>-1.117999999999995</c:v>
                </c:pt>
                <c:pt idx="42117">
                  <c:v>-1.1159999999999997</c:v>
                </c:pt>
                <c:pt idx="42118">
                  <c:v>-1.1139999999999901</c:v>
                </c:pt>
                <c:pt idx="42119">
                  <c:v>-1.1119999999999948</c:v>
                </c:pt>
                <c:pt idx="42120">
                  <c:v>-1.1099999999999994</c:v>
                </c:pt>
                <c:pt idx="42121">
                  <c:v>-1.1079999999999899</c:v>
                </c:pt>
                <c:pt idx="42122">
                  <c:v>-1.1059999999999945</c:v>
                </c:pt>
                <c:pt idx="42123">
                  <c:v>-1.1039999999999992</c:v>
                </c:pt>
                <c:pt idx="42124">
                  <c:v>-1.1019999999999897</c:v>
                </c:pt>
                <c:pt idx="42125">
                  <c:v>-1.0999999999999943</c:v>
                </c:pt>
                <c:pt idx="42126">
                  <c:v>-1.097999999999999</c:v>
                </c:pt>
                <c:pt idx="42127">
                  <c:v>-1.0959999999999894</c:v>
                </c:pt>
                <c:pt idx="42128">
                  <c:v>-1.0939999999999941</c:v>
                </c:pt>
                <c:pt idx="42129">
                  <c:v>-1.0919999999999987</c:v>
                </c:pt>
                <c:pt idx="42130">
                  <c:v>-1.0899999999999892</c:v>
                </c:pt>
                <c:pt idx="42131">
                  <c:v>-1.0879999999999939</c:v>
                </c:pt>
                <c:pt idx="42132">
                  <c:v>-1.0859999999999985</c:v>
                </c:pt>
                <c:pt idx="42133">
                  <c:v>-1.083999999999989</c:v>
                </c:pt>
                <c:pt idx="42134">
                  <c:v>-1.0819999999999936</c:v>
                </c:pt>
                <c:pt idx="42135">
                  <c:v>-1.0799999999999983</c:v>
                </c:pt>
                <c:pt idx="42136">
                  <c:v>-1.0779999999999887</c:v>
                </c:pt>
                <c:pt idx="42137">
                  <c:v>-1.0759999999999934</c:v>
                </c:pt>
                <c:pt idx="42138">
                  <c:v>-1.0739999999999981</c:v>
                </c:pt>
                <c:pt idx="42139">
                  <c:v>-1.0719999999999885</c:v>
                </c:pt>
                <c:pt idx="42140">
                  <c:v>-1.0699999999999932</c:v>
                </c:pt>
                <c:pt idx="42141">
                  <c:v>-1.0679999999999978</c:v>
                </c:pt>
                <c:pt idx="42142">
                  <c:v>-1.0659999999999883</c:v>
                </c:pt>
                <c:pt idx="42143">
                  <c:v>-1.063999999999993</c:v>
                </c:pt>
                <c:pt idx="42144">
                  <c:v>-1.0619999999999976</c:v>
                </c:pt>
                <c:pt idx="42145">
                  <c:v>-1.0599999999999881</c:v>
                </c:pt>
                <c:pt idx="42146">
                  <c:v>-1.0579999999999927</c:v>
                </c:pt>
                <c:pt idx="42147">
                  <c:v>-1.0559999999999974</c:v>
                </c:pt>
                <c:pt idx="42148">
                  <c:v>-1.0539999999999878</c:v>
                </c:pt>
                <c:pt idx="42149">
                  <c:v>-1.0519999999999925</c:v>
                </c:pt>
                <c:pt idx="42150">
                  <c:v>-1.0499999999999972</c:v>
                </c:pt>
                <c:pt idx="42151">
                  <c:v>-1.0479999999999876</c:v>
                </c:pt>
                <c:pt idx="42152">
                  <c:v>-1.0459999999999923</c:v>
                </c:pt>
                <c:pt idx="42153">
                  <c:v>-1.0439999999999969</c:v>
                </c:pt>
                <c:pt idx="42154">
                  <c:v>-1.0419999999999874</c:v>
                </c:pt>
                <c:pt idx="42155">
                  <c:v>-1.039999999999992</c:v>
                </c:pt>
                <c:pt idx="42156">
                  <c:v>-1.0379999999999967</c:v>
                </c:pt>
                <c:pt idx="42157">
                  <c:v>-1.0360000000000014</c:v>
                </c:pt>
                <c:pt idx="42158">
                  <c:v>-1.0339999999999918</c:v>
                </c:pt>
                <c:pt idx="42159">
                  <c:v>-1.0319999999999965</c:v>
                </c:pt>
                <c:pt idx="42160">
                  <c:v>-1.0300000000000011</c:v>
                </c:pt>
                <c:pt idx="42161">
                  <c:v>-1.0279999999999916</c:v>
                </c:pt>
                <c:pt idx="42162">
                  <c:v>-1.0259999999999962</c:v>
                </c:pt>
                <c:pt idx="42163">
                  <c:v>-1.0240000000000009</c:v>
                </c:pt>
                <c:pt idx="42164">
                  <c:v>-1.0219999999999914</c:v>
                </c:pt>
                <c:pt idx="42165">
                  <c:v>-1.019999999999996</c:v>
                </c:pt>
                <c:pt idx="42166">
                  <c:v>-1.0180000000000007</c:v>
                </c:pt>
                <c:pt idx="42167">
                  <c:v>-1.0159999999999911</c:v>
                </c:pt>
                <c:pt idx="42168">
                  <c:v>-1.0139999999999958</c:v>
                </c:pt>
                <c:pt idx="42169">
                  <c:v>-1.0120000000000005</c:v>
                </c:pt>
                <c:pt idx="42170">
                  <c:v>-1.0099999999999909</c:v>
                </c:pt>
                <c:pt idx="42171">
                  <c:v>-1.0079999999999956</c:v>
                </c:pt>
                <c:pt idx="42172">
                  <c:v>-1.0060000000000002</c:v>
                </c:pt>
                <c:pt idx="42173">
                  <c:v>-1.0039999999999907</c:v>
                </c:pt>
                <c:pt idx="42174">
                  <c:v>-1.0019999999999953</c:v>
                </c:pt>
                <c:pt idx="42175">
                  <c:v>-1</c:v>
                </c:pt>
                <c:pt idx="42176">
                  <c:v>-0.99799999999999045</c:v>
                </c:pt>
                <c:pt idx="42177">
                  <c:v>-0.99599999999999511</c:v>
                </c:pt>
                <c:pt idx="42178">
                  <c:v>-0.99399999999999977</c:v>
                </c:pt>
                <c:pt idx="42179">
                  <c:v>-0.99199999999999022</c:v>
                </c:pt>
                <c:pt idx="42180">
                  <c:v>-0.98999999999999488</c:v>
                </c:pt>
                <c:pt idx="42181">
                  <c:v>-0.98799999999999955</c:v>
                </c:pt>
                <c:pt idx="42182">
                  <c:v>-0.98599999999999</c:v>
                </c:pt>
                <c:pt idx="42183">
                  <c:v>-0.98399999999999466</c:v>
                </c:pt>
                <c:pt idx="42184">
                  <c:v>-0.98199999999999932</c:v>
                </c:pt>
                <c:pt idx="42185">
                  <c:v>-0.97999999999998977</c:v>
                </c:pt>
                <c:pt idx="42186">
                  <c:v>-0.97799999999999443</c:v>
                </c:pt>
                <c:pt idx="42187">
                  <c:v>-0.97599999999999909</c:v>
                </c:pt>
                <c:pt idx="42188">
                  <c:v>-0.97399999999998954</c:v>
                </c:pt>
                <c:pt idx="42189">
                  <c:v>-0.9719999999999942</c:v>
                </c:pt>
                <c:pt idx="42190">
                  <c:v>-0.96999999999999886</c:v>
                </c:pt>
                <c:pt idx="42191">
                  <c:v>-0.96799999999998931</c:v>
                </c:pt>
                <c:pt idx="42192">
                  <c:v>-0.96599999999999397</c:v>
                </c:pt>
                <c:pt idx="42193">
                  <c:v>-0.96399999999999864</c:v>
                </c:pt>
                <c:pt idx="42194">
                  <c:v>-0.96199999999998909</c:v>
                </c:pt>
                <c:pt idx="42195">
                  <c:v>-0.95999999999999375</c:v>
                </c:pt>
                <c:pt idx="42196">
                  <c:v>-0.95799999999999841</c:v>
                </c:pt>
                <c:pt idx="42197">
                  <c:v>-0.95599999999998886</c:v>
                </c:pt>
                <c:pt idx="42198">
                  <c:v>-0.95399999999999352</c:v>
                </c:pt>
                <c:pt idx="42199">
                  <c:v>-0.95199999999999818</c:v>
                </c:pt>
                <c:pt idx="42200">
                  <c:v>-0.94999999999998863</c:v>
                </c:pt>
                <c:pt idx="42201">
                  <c:v>-0.94799999999999329</c:v>
                </c:pt>
                <c:pt idx="42202">
                  <c:v>-0.94599999999999795</c:v>
                </c:pt>
                <c:pt idx="42203">
                  <c:v>-0.9439999999999884</c:v>
                </c:pt>
                <c:pt idx="42204">
                  <c:v>-0.94199999999999307</c:v>
                </c:pt>
                <c:pt idx="42205">
                  <c:v>-0.93999999999999773</c:v>
                </c:pt>
                <c:pt idx="42206">
                  <c:v>-0.93799999999998818</c:v>
                </c:pt>
                <c:pt idx="42207">
                  <c:v>-0.93599999999999284</c:v>
                </c:pt>
                <c:pt idx="42208">
                  <c:v>-0.9339999999999975</c:v>
                </c:pt>
                <c:pt idx="42209">
                  <c:v>-0.93199999999998795</c:v>
                </c:pt>
                <c:pt idx="42210">
                  <c:v>-0.92999999999999261</c:v>
                </c:pt>
                <c:pt idx="42211">
                  <c:v>-0.92799999999999727</c:v>
                </c:pt>
                <c:pt idx="42212">
                  <c:v>-0.92599999999998772</c:v>
                </c:pt>
                <c:pt idx="42213">
                  <c:v>-0.92399999999999238</c:v>
                </c:pt>
                <c:pt idx="42214">
                  <c:v>-0.92199999999999704</c:v>
                </c:pt>
                <c:pt idx="42215">
                  <c:v>-0.91999999999998749</c:v>
                </c:pt>
                <c:pt idx="42216">
                  <c:v>-0.91799999999999216</c:v>
                </c:pt>
                <c:pt idx="42217">
                  <c:v>-0.91599999999999682</c:v>
                </c:pt>
                <c:pt idx="42218">
                  <c:v>-0.91399999999998727</c:v>
                </c:pt>
                <c:pt idx="42219">
                  <c:v>-0.91199999999999193</c:v>
                </c:pt>
                <c:pt idx="42220">
                  <c:v>-0.90999999999999659</c:v>
                </c:pt>
                <c:pt idx="42221">
                  <c:v>-0.90800000000000125</c:v>
                </c:pt>
                <c:pt idx="42222">
                  <c:v>-0.9059999999999917</c:v>
                </c:pt>
                <c:pt idx="42223">
                  <c:v>-0.90399999999999636</c:v>
                </c:pt>
                <c:pt idx="42224">
                  <c:v>-0.90200000000000102</c:v>
                </c:pt>
                <c:pt idx="42225">
                  <c:v>-0.89999999999999147</c:v>
                </c:pt>
                <c:pt idx="42226">
                  <c:v>-0.89799999999999613</c:v>
                </c:pt>
                <c:pt idx="42227">
                  <c:v>-0.8960000000000008</c:v>
                </c:pt>
                <c:pt idx="42228">
                  <c:v>-0.89399999999999125</c:v>
                </c:pt>
                <c:pt idx="42229">
                  <c:v>-0.89199999999999591</c:v>
                </c:pt>
                <c:pt idx="42230">
                  <c:v>-0.89000000000000057</c:v>
                </c:pt>
                <c:pt idx="42231">
                  <c:v>-0.88799999999999102</c:v>
                </c:pt>
                <c:pt idx="42232">
                  <c:v>-0.88599999999999568</c:v>
                </c:pt>
                <c:pt idx="42233">
                  <c:v>-0.88400000000000034</c:v>
                </c:pt>
                <c:pt idx="42234">
                  <c:v>-0.88199999999999079</c:v>
                </c:pt>
                <c:pt idx="42235">
                  <c:v>-0.87999999999999545</c:v>
                </c:pt>
                <c:pt idx="42236">
                  <c:v>-0.87800000000000011</c:v>
                </c:pt>
                <c:pt idx="42237">
                  <c:v>-0.87599999999999056</c:v>
                </c:pt>
                <c:pt idx="42238">
                  <c:v>-0.87399999999999523</c:v>
                </c:pt>
                <c:pt idx="42239">
                  <c:v>-0.87199999999999989</c:v>
                </c:pt>
                <c:pt idx="42240">
                  <c:v>-0.86999999999999034</c:v>
                </c:pt>
                <c:pt idx="42241">
                  <c:v>-0.867999999999995</c:v>
                </c:pt>
                <c:pt idx="42242">
                  <c:v>-0.86599999999999966</c:v>
                </c:pt>
                <c:pt idx="42243">
                  <c:v>-0.86399999999999011</c:v>
                </c:pt>
                <c:pt idx="42244">
                  <c:v>-0.86199999999999477</c:v>
                </c:pt>
                <c:pt idx="42245">
                  <c:v>-0.85999999999999943</c:v>
                </c:pt>
                <c:pt idx="42246">
                  <c:v>-0.85799999999998988</c:v>
                </c:pt>
                <c:pt idx="42247">
                  <c:v>-0.85599999999999454</c:v>
                </c:pt>
                <c:pt idx="42248">
                  <c:v>-0.8539999999999992</c:v>
                </c:pt>
                <c:pt idx="42249">
                  <c:v>-0.85199999999998965</c:v>
                </c:pt>
                <c:pt idx="42250">
                  <c:v>-0.84999999999999432</c:v>
                </c:pt>
                <c:pt idx="42251">
                  <c:v>-0.84799999999999898</c:v>
                </c:pt>
                <c:pt idx="42252">
                  <c:v>-0.84599999999998943</c:v>
                </c:pt>
                <c:pt idx="42253">
                  <c:v>-0.84399999999999409</c:v>
                </c:pt>
                <c:pt idx="42254">
                  <c:v>-0.84199999999999875</c:v>
                </c:pt>
                <c:pt idx="42255">
                  <c:v>-0.8399999999999892</c:v>
                </c:pt>
                <c:pt idx="42256">
                  <c:v>-0.83799999999999386</c:v>
                </c:pt>
                <c:pt idx="42257">
                  <c:v>-0.83599999999999852</c:v>
                </c:pt>
                <c:pt idx="42258">
                  <c:v>-0.83399999999998897</c:v>
                </c:pt>
                <c:pt idx="42259">
                  <c:v>-0.83199999999999363</c:v>
                </c:pt>
                <c:pt idx="42260">
                  <c:v>-0.82999999999999829</c:v>
                </c:pt>
                <c:pt idx="42261">
                  <c:v>-0.82799999999998875</c:v>
                </c:pt>
                <c:pt idx="42262">
                  <c:v>-0.82599999999999341</c:v>
                </c:pt>
                <c:pt idx="42263">
                  <c:v>-0.82399999999999807</c:v>
                </c:pt>
                <c:pt idx="42264">
                  <c:v>-0.82199999999998852</c:v>
                </c:pt>
                <c:pt idx="42265">
                  <c:v>-0.81999999999999318</c:v>
                </c:pt>
                <c:pt idx="42266">
                  <c:v>-0.81799999999999784</c:v>
                </c:pt>
                <c:pt idx="42267">
                  <c:v>-0.81599999999998829</c:v>
                </c:pt>
                <c:pt idx="42268">
                  <c:v>-0.81399999999999295</c:v>
                </c:pt>
                <c:pt idx="42269">
                  <c:v>-0.81199999999999761</c:v>
                </c:pt>
                <c:pt idx="42270">
                  <c:v>-0.80999999999998806</c:v>
                </c:pt>
                <c:pt idx="42271">
                  <c:v>-0.80799999999999272</c:v>
                </c:pt>
                <c:pt idx="42272">
                  <c:v>-0.80599999999999739</c:v>
                </c:pt>
                <c:pt idx="42273">
                  <c:v>-0.80399999999998784</c:v>
                </c:pt>
                <c:pt idx="42274">
                  <c:v>-0.8019999999999925</c:v>
                </c:pt>
                <c:pt idx="42275">
                  <c:v>-0.79999999999999716</c:v>
                </c:pt>
                <c:pt idx="42276">
                  <c:v>-0.79799999999998761</c:v>
                </c:pt>
                <c:pt idx="42277">
                  <c:v>-0.79599999999999227</c:v>
                </c:pt>
                <c:pt idx="42278">
                  <c:v>-0.79399999999999693</c:v>
                </c:pt>
                <c:pt idx="42279">
                  <c:v>-0.79199999999998738</c:v>
                </c:pt>
                <c:pt idx="42280">
                  <c:v>-0.78999999999999204</c:v>
                </c:pt>
                <c:pt idx="42281">
                  <c:v>-0.7879999999999967</c:v>
                </c:pt>
                <c:pt idx="42282">
                  <c:v>-0.78600000000000136</c:v>
                </c:pt>
                <c:pt idx="42283">
                  <c:v>-0.78399999999999181</c:v>
                </c:pt>
                <c:pt idx="42284">
                  <c:v>-0.78199999999999648</c:v>
                </c:pt>
                <c:pt idx="42285">
                  <c:v>-0.78000000000000114</c:v>
                </c:pt>
                <c:pt idx="42286">
                  <c:v>-0.77799999999999159</c:v>
                </c:pt>
                <c:pt idx="42287">
                  <c:v>-0.77599999999999625</c:v>
                </c:pt>
                <c:pt idx="42288">
                  <c:v>-0.77400000000000091</c:v>
                </c:pt>
                <c:pt idx="42289">
                  <c:v>-0.77199999999999136</c:v>
                </c:pt>
                <c:pt idx="42290">
                  <c:v>-0.76999999999999602</c:v>
                </c:pt>
                <c:pt idx="42291">
                  <c:v>-0.76800000000000068</c:v>
                </c:pt>
                <c:pt idx="42292">
                  <c:v>-0.76599999999999113</c:v>
                </c:pt>
                <c:pt idx="42293">
                  <c:v>-0.76399999999999579</c:v>
                </c:pt>
                <c:pt idx="42294">
                  <c:v>-0.76200000000000045</c:v>
                </c:pt>
                <c:pt idx="42295">
                  <c:v>-0.75999999999999091</c:v>
                </c:pt>
                <c:pt idx="42296">
                  <c:v>-0.75799999999999557</c:v>
                </c:pt>
                <c:pt idx="42297">
                  <c:v>-0.75600000000000023</c:v>
                </c:pt>
                <c:pt idx="42298">
                  <c:v>-0.75399999999999068</c:v>
                </c:pt>
                <c:pt idx="42299">
                  <c:v>-0.75199999999999534</c:v>
                </c:pt>
                <c:pt idx="42300">
                  <c:v>-0.75</c:v>
                </c:pt>
                <c:pt idx="42301">
                  <c:v>-0.74799999999999045</c:v>
                </c:pt>
                <c:pt idx="42302">
                  <c:v>-0.74599999999999511</c:v>
                </c:pt>
                <c:pt idx="42303">
                  <c:v>-0.74399999999999977</c:v>
                </c:pt>
                <c:pt idx="42304">
                  <c:v>-0.74199999999999022</c:v>
                </c:pt>
                <c:pt idx="42305">
                  <c:v>-0.73999999999999488</c:v>
                </c:pt>
                <c:pt idx="42306">
                  <c:v>-0.73799999999999955</c:v>
                </c:pt>
                <c:pt idx="42307">
                  <c:v>-0.73599999999999</c:v>
                </c:pt>
                <c:pt idx="42308">
                  <c:v>-0.73399999999999466</c:v>
                </c:pt>
                <c:pt idx="42309">
                  <c:v>-0.73199999999999932</c:v>
                </c:pt>
                <c:pt idx="42310">
                  <c:v>-0.72999999999998977</c:v>
                </c:pt>
                <c:pt idx="42311">
                  <c:v>-0.72799999999999443</c:v>
                </c:pt>
                <c:pt idx="42312">
                  <c:v>-0.72599999999999909</c:v>
                </c:pt>
                <c:pt idx="42313">
                  <c:v>-0.72399999999998954</c:v>
                </c:pt>
                <c:pt idx="42314">
                  <c:v>-0.7219999999999942</c:v>
                </c:pt>
                <c:pt idx="42315">
                  <c:v>-0.71999999999999886</c:v>
                </c:pt>
                <c:pt idx="42316">
                  <c:v>-0.71799999999998931</c:v>
                </c:pt>
                <c:pt idx="42317">
                  <c:v>-0.71599999999999397</c:v>
                </c:pt>
                <c:pt idx="42318">
                  <c:v>-0.71399999999999864</c:v>
                </c:pt>
                <c:pt idx="42319">
                  <c:v>-0.71199999999998909</c:v>
                </c:pt>
                <c:pt idx="42320">
                  <c:v>-0.70999999999999375</c:v>
                </c:pt>
                <c:pt idx="42321">
                  <c:v>-0.70799999999999841</c:v>
                </c:pt>
                <c:pt idx="42322">
                  <c:v>-0.70599999999998886</c:v>
                </c:pt>
                <c:pt idx="42323">
                  <c:v>-0.70399999999999352</c:v>
                </c:pt>
                <c:pt idx="42324">
                  <c:v>-0.70199999999999818</c:v>
                </c:pt>
                <c:pt idx="42325">
                  <c:v>-0.69999999999998863</c:v>
                </c:pt>
                <c:pt idx="42326">
                  <c:v>-0.69799999999999329</c:v>
                </c:pt>
                <c:pt idx="42327">
                  <c:v>-0.69599999999999795</c:v>
                </c:pt>
                <c:pt idx="42328">
                  <c:v>-0.6939999999999884</c:v>
                </c:pt>
                <c:pt idx="42329">
                  <c:v>-0.69199999999999307</c:v>
                </c:pt>
                <c:pt idx="42330">
                  <c:v>-0.68999999999999773</c:v>
                </c:pt>
                <c:pt idx="42331">
                  <c:v>-0.68799999999998818</c:v>
                </c:pt>
                <c:pt idx="42332">
                  <c:v>-0.68599999999999284</c:v>
                </c:pt>
                <c:pt idx="42333">
                  <c:v>-0.6839999999999975</c:v>
                </c:pt>
                <c:pt idx="42334">
                  <c:v>-0.68199999999998795</c:v>
                </c:pt>
                <c:pt idx="42335">
                  <c:v>-0.67999999999999261</c:v>
                </c:pt>
                <c:pt idx="42336">
                  <c:v>-0.67799999999999727</c:v>
                </c:pt>
                <c:pt idx="42337">
                  <c:v>-0.67599999999998772</c:v>
                </c:pt>
                <c:pt idx="42338">
                  <c:v>-0.67399999999999238</c:v>
                </c:pt>
                <c:pt idx="42339">
                  <c:v>-0.67199999999999704</c:v>
                </c:pt>
                <c:pt idx="42340">
                  <c:v>-0.66999999999998749</c:v>
                </c:pt>
                <c:pt idx="42341">
                  <c:v>-0.66799999999999216</c:v>
                </c:pt>
                <c:pt idx="42342">
                  <c:v>-0.66599999999999682</c:v>
                </c:pt>
                <c:pt idx="42343">
                  <c:v>-0.66399999999998727</c:v>
                </c:pt>
                <c:pt idx="42344">
                  <c:v>-0.66199999999999193</c:v>
                </c:pt>
                <c:pt idx="42345">
                  <c:v>-0.65999999999999659</c:v>
                </c:pt>
                <c:pt idx="42346">
                  <c:v>-0.65800000000000125</c:v>
                </c:pt>
                <c:pt idx="42347">
                  <c:v>-0.6559999999999917</c:v>
                </c:pt>
                <c:pt idx="42348">
                  <c:v>-0.65399999999999636</c:v>
                </c:pt>
                <c:pt idx="42349">
                  <c:v>-0.65200000000000102</c:v>
                </c:pt>
                <c:pt idx="42350">
                  <c:v>-0.64999999999999147</c:v>
                </c:pt>
                <c:pt idx="42351">
                  <c:v>-0.64799999999999613</c:v>
                </c:pt>
                <c:pt idx="42352">
                  <c:v>-0.6460000000000008</c:v>
                </c:pt>
                <c:pt idx="42353">
                  <c:v>-0.64399999999999125</c:v>
                </c:pt>
                <c:pt idx="42354">
                  <c:v>-0.64199999999999591</c:v>
                </c:pt>
                <c:pt idx="42355">
                  <c:v>-0.64000000000000057</c:v>
                </c:pt>
                <c:pt idx="42356">
                  <c:v>-0.63799999999999102</c:v>
                </c:pt>
                <c:pt idx="42357">
                  <c:v>-0.63599999999999568</c:v>
                </c:pt>
                <c:pt idx="42358">
                  <c:v>-0.63400000000000034</c:v>
                </c:pt>
                <c:pt idx="42359">
                  <c:v>-0.63199999999999079</c:v>
                </c:pt>
                <c:pt idx="42360">
                  <c:v>-0.62999999999999545</c:v>
                </c:pt>
                <c:pt idx="42361">
                  <c:v>-0.62800000000000011</c:v>
                </c:pt>
                <c:pt idx="42362">
                  <c:v>-0.62599999999999056</c:v>
                </c:pt>
                <c:pt idx="42363">
                  <c:v>-0.62399999999999523</c:v>
                </c:pt>
                <c:pt idx="42364">
                  <c:v>-0.62199999999999989</c:v>
                </c:pt>
                <c:pt idx="42365">
                  <c:v>-0.61999999999999034</c:v>
                </c:pt>
                <c:pt idx="42366">
                  <c:v>-0.617999999999995</c:v>
                </c:pt>
                <c:pt idx="42367">
                  <c:v>-0.61599999999999966</c:v>
                </c:pt>
                <c:pt idx="42368">
                  <c:v>-0.61399999999999011</c:v>
                </c:pt>
                <c:pt idx="42369">
                  <c:v>-0.61199999999999477</c:v>
                </c:pt>
                <c:pt idx="42370">
                  <c:v>-0.60999999999999943</c:v>
                </c:pt>
                <c:pt idx="42371">
                  <c:v>-0.60799999999998988</c:v>
                </c:pt>
                <c:pt idx="42372">
                  <c:v>-0.60599999999999454</c:v>
                </c:pt>
                <c:pt idx="42373">
                  <c:v>-0.6039999999999992</c:v>
                </c:pt>
                <c:pt idx="42374">
                  <c:v>-0.60199999999998965</c:v>
                </c:pt>
                <c:pt idx="42375">
                  <c:v>-0.59999999999999432</c:v>
                </c:pt>
                <c:pt idx="42376">
                  <c:v>-0.59799999999999898</c:v>
                </c:pt>
                <c:pt idx="42377">
                  <c:v>-0.59599999999998943</c:v>
                </c:pt>
                <c:pt idx="42378">
                  <c:v>-0.59399999999999409</c:v>
                </c:pt>
                <c:pt idx="42379">
                  <c:v>-0.59199999999999875</c:v>
                </c:pt>
                <c:pt idx="42380">
                  <c:v>-0.5899999999999892</c:v>
                </c:pt>
                <c:pt idx="42381">
                  <c:v>-0.58799999999999386</c:v>
                </c:pt>
                <c:pt idx="42382">
                  <c:v>-0.58599999999999852</c:v>
                </c:pt>
                <c:pt idx="42383">
                  <c:v>-0.58399999999998897</c:v>
                </c:pt>
                <c:pt idx="42384">
                  <c:v>-0.58199999999999363</c:v>
                </c:pt>
                <c:pt idx="42385">
                  <c:v>-0.57999999999999829</c:v>
                </c:pt>
                <c:pt idx="42386">
                  <c:v>-0.57799999999998875</c:v>
                </c:pt>
                <c:pt idx="42387">
                  <c:v>-0.57599999999999341</c:v>
                </c:pt>
                <c:pt idx="42388">
                  <c:v>-0.57399999999999807</c:v>
                </c:pt>
                <c:pt idx="42389">
                  <c:v>-0.57199999999998852</c:v>
                </c:pt>
                <c:pt idx="42390">
                  <c:v>-0.56999999999999318</c:v>
                </c:pt>
                <c:pt idx="42391">
                  <c:v>-0.56799999999999784</c:v>
                </c:pt>
                <c:pt idx="42392">
                  <c:v>-0.56599999999998829</c:v>
                </c:pt>
                <c:pt idx="42393">
                  <c:v>-0.56399999999999295</c:v>
                </c:pt>
                <c:pt idx="42394">
                  <c:v>-0.56199999999999761</c:v>
                </c:pt>
                <c:pt idx="42395">
                  <c:v>-0.55999999999998806</c:v>
                </c:pt>
                <c:pt idx="42396">
                  <c:v>-0.55799999999999272</c:v>
                </c:pt>
                <c:pt idx="42397">
                  <c:v>-0.55599999999999739</c:v>
                </c:pt>
                <c:pt idx="42398">
                  <c:v>-0.55399999999998784</c:v>
                </c:pt>
                <c:pt idx="42399">
                  <c:v>-0.5519999999999925</c:v>
                </c:pt>
                <c:pt idx="42400">
                  <c:v>-0.54999999999999716</c:v>
                </c:pt>
                <c:pt idx="42401">
                  <c:v>-0.54799999999998761</c:v>
                </c:pt>
                <c:pt idx="42402">
                  <c:v>-0.54599999999999227</c:v>
                </c:pt>
                <c:pt idx="42403">
                  <c:v>-0.54399999999999693</c:v>
                </c:pt>
                <c:pt idx="42404">
                  <c:v>-0.54199999999998738</c:v>
                </c:pt>
                <c:pt idx="42405">
                  <c:v>-0.53999999999999204</c:v>
                </c:pt>
                <c:pt idx="42406">
                  <c:v>-0.5379999999999967</c:v>
                </c:pt>
                <c:pt idx="42407">
                  <c:v>-0.53600000000000136</c:v>
                </c:pt>
                <c:pt idx="42408">
                  <c:v>-0.53399999999999181</c:v>
                </c:pt>
                <c:pt idx="42409">
                  <c:v>-0.53199999999999648</c:v>
                </c:pt>
                <c:pt idx="42410">
                  <c:v>-0.53000000000000114</c:v>
                </c:pt>
                <c:pt idx="42411">
                  <c:v>-0.52799999999999159</c:v>
                </c:pt>
                <c:pt idx="42412">
                  <c:v>-0.52599999999999625</c:v>
                </c:pt>
                <c:pt idx="42413">
                  <c:v>-0.52400000000000091</c:v>
                </c:pt>
                <c:pt idx="42414">
                  <c:v>-0.52199999999999136</c:v>
                </c:pt>
                <c:pt idx="42415">
                  <c:v>-0.51999999999999602</c:v>
                </c:pt>
                <c:pt idx="42416">
                  <c:v>-0.51800000000000068</c:v>
                </c:pt>
                <c:pt idx="42417">
                  <c:v>-0.51599999999999113</c:v>
                </c:pt>
                <c:pt idx="42418">
                  <c:v>-0.51399999999999579</c:v>
                </c:pt>
                <c:pt idx="42419">
                  <c:v>-0.51200000000000045</c:v>
                </c:pt>
                <c:pt idx="42420">
                  <c:v>-0.50999999999999091</c:v>
                </c:pt>
                <c:pt idx="42421">
                  <c:v>-0.50799999999999557</c:v>
                </c:pt>
                <c:pt idx="42422">
                  <c:v>-0.50600000000000023</c:v>
                </c:pt>
                <c:pt idx="42423">
                  <c:v>-0.50399999999999068</c:v>
                </c:pt>
                <c:pt idx="42424">
                  <c:v>-0.50199999999999534</c:v>
                </c:pt>
                <c:pt idx="42425">
                  <c:v>-0.5</c:v>
                </c:pt>
                <c:pt idx="42426">
                  <c:v>-0.49799999999999045</c:v>
                </c:pt>
                <c:pt idx="42427">
                  <c:v>-0.49599999999999511</c:v>
                </c:pt>
                <c:pt idx="42428">
                  <c:v>-0.49399999999999977</c:v>
                </c:pt>
                <c:pt idx="42429">
                  <c:v>-0.49199999999999022</c:v>
                </c:pt>
                <c:pt idx="42430">
                  <c:v>-0.48999999999999488</c:v>
                </c:pt>
                <c:pt idx="42431">
                  <c:v>-0.48799999999999955</c:v>
                </c:pt>
                <c:pt idx="42432">
                  <c:v>-0.48599999999999</c:v>
                </c:pt>
                <c:pt idx="42433">
                  <c:v>-0.48399999999999466</c:v>
                </c:pt>
                <c:pt idx="42434">
                  <c:v>-0.48199999999999932</c:v>
                </c:pt>
                <c:pt idx="42435">
                  <c:v>-0.47999999999998977</c:v>
                </c:pt>
                <c:pt idx="42436">
                  <c:v>-0.47799999999999443</c:v>
                </c:pt>
                <c:pt idx="42437">
                  <c:v>-0.47599999999999909</c:v>
                </c:pt>
                <c:pt idx="42438">
                  <c:v>-0.47399999999998954</c:v>
                </c:pt>
                <c:pt idx="42439">
                  <c:v>-0.4719999999999942</c:v>
                </c:pt>
                <c:pt idx="42440">
                  <c:v>-0.46999999999999886</c:v>
                </c:pt>
                <c:pt idx="42441">
                  <c:v>-0.46799999999998931</c:v>
                </c:pt>
                <c:pt idx="42442">
                  <c:v>-0.46599999999999397</c:v>
                </c:pt>
                <c:pt idx="42443">
                  <c:v>-0.46399999999999864</c:v>
                </c:pt>
                <c:pt idx="42444">
                  <c:v>-0.46199999999998909</c:v>
                </c:pt>
                <c:pt idx="42445">
                  <c:v>-0.45999999999999375</c:v>
                </c:pt>
                <c:pt idx="42446">
                  <c:v>-0.45799999999999841</c:v>
                </c:pt>
                <c:pt idx="42447">
                  <c:v>-0.45599999999998886</c:v>
                </c:pt>
                <c:pt idx="42448">
                  <c:v>-0.45399999999999352</c:v>
                </c:pt>
                <c:pt idx="42449">
                  <c:v>-0.45199999999999818</c:v>
                </c:pt>
                <c:pt idx="42450">
                  <c:v>-0.44999999999998863</c:v>
                </c:pt>
                <c:pt idx="42451">
                  <c:v>-0.44799999999999329</c:v>
                </c:pt>
                <c:pt idx="42452">
                  <c:v>-0.44599999999999795</c:v>
                </c:pt>
                <c:pt idx="42453">
                  <c:v>-0.4439999999999884</c:v>
                </c:pt>
                <c:pt idx="42454">
                  <c:v>-0.44199999999999307</c:v>
                </c:pt>
                <c:pt idx="42455">
                  <c:v>-0.43999999999999773</c:v>
                </c:pt>
                <c:pt idx="42456">
                  <c:v>-0.43799999999998818</c:v>
                </c:pt>
                <c:pt idx="42457">
                  <c:v>-0.43599999999999284</c:v>
                </c:pt>
                <c:pt idx="42458">
                  <c:v>-0.4339999999999975</c:v>
                </c:pt>
                <c:pt idx="42459">
                  <c:v>-0.43199999999998795</c:v>
                </c:pt>
                <c:pt idx="42460">
                  <c:v>-0.42999999999999261</c:v>
                </c:pt>
                <c:pt idx="42461">
                  <c:v>-0.42799999999999727</c:v>
                </c:pt>
                <c:pt idx="42462">
                  <c:v>-0.42599999999998772</c:v>
                </c:pt>
                <c:pt idx="42463">
                  <c:v>-0.42399999999999238</c:v>
                </c:pt>
                <c:pt idx="42464">
                  <c:v>-0.42199999999999704</c:v>
                </c:pt>
                <c:pt idx="42465">
                  <c:v>-0.41999999999998749</c:v>
                </c:pt>
                <c:pt idx="42466">
                  <c:v>-0.41799999999999216</c:v>
                </c:pt>
                <c:pt idx="42467">
                  <c:v>-0.41599999999999682</c:v>
                </c:pt>
                <c:pt idx="42468">
                  <c:v>-0.41399999999998727</c:v>
                </c:pt>
                <c:pt idx="42469">
                  <c:v>-0.41199999999999193</c:v>
                </c:pt>
                <c:pt idx="42470">
                  <c:v>-0.40999999999999659</c:v>
                </c:pt>
                <c:pt idx="42471">
                  <c:v>-0.40800000000000125</c:v>
                </c:pt>
                <c:pt idx="42472">
                  <c:v>-0.4059999999999917</c:v>
                </c:pt>
                <c:pt idx="42473">
                  <c:v>-0.40399999999999636</c:v>
                </c:pt>
                <c:pt idx="42474">
                  <c:v>-0.40200000000000102</c:v>
                </c:pt>
                <c:pt idx="42475">
                  <c:v>-0.39999999999999147</c:v>
                </c:pt>
                <c:pt idx="42476">
                  <c:v>-0.39799999999999613</c:v>
                </c:pt>
                <c:pt idx="42477">
                  <c:v>-0.3960000000000008</c:v>
                </c:pt>
                <c:pt idx="42478">
                  <c:v>-0.39399999999999125</c:v>
                </c:pt>
                <c:pt idx="42479">
                  <c:v>-0.39199999999999591</c:v>
                </c:pt>
                <c:pt idx="42480">
                  <c:v>-0.39000000000000057</c:v>
                </c:pt>
                <c:pt idx="42481">
                  <c:v>-0.38799999999999102</c:v>
                </c:pt>
                <c:pt idx="42482">
                  <c:v>-0.38599999999999568</c:v>
                </c:pt>
                <c:pt idx="42483">
                  <c:v>-0.38400000000000034</c:v>
                </c:pt>
                <c:pt idx="42484">
                  <c:v>-0.38199999999999079</c:v>
                </c:pt>
                <c:pt idx="42485">
                  <c:v>-0.37999999999999545</c:v>
                </c:pt>
                <c:pt idx="42486">
                  <c:v>-0.37800000000000011</c:v>
                </c:pt>
                <c:pt idx="42487">
                  <c:v>-0.37599999999999056</c:v>
                </c:pt>
                <c:pt idx="42488">
                  <c:v>-0.37399999999999523</c:v>
                </c:pt>
                <c:pt idx="42489">
                  <c:v>-0.37199999999999989</c:v>
                </c:pt>
                <c:pt idx="42490">
                  <c:v>-0.36999999999999034</c:v>
                </c:pt>
                <c:pt idx="42491">
                  <c:v>-0.367999999999995</c:v>
                </c:pt>
                <c:pt idx="42492">
                  <c:v>-0.36599999999999966</c:v>
                </c:pt>
                <c:pt idx="42493">
                  <c:v>-0.36399999999999011</c:v>
                </c:pt>
                <c:pt idx="42494">
                  <c:v>-0.36199999999999477</c:v>
                </c:pt>
                <c:pt idx="42495">
                  <c:v>-0.35999999999999943</c:v>
                </c:pt>
                <c:pt idx="42496">
                  <c:v>-0.35799999999998988</c:v>
                </c:pt>
                <c:pt idx="42497">
                  <c:v>-0.35599999999999454</c:v>
                </c:pt>
                <c:pt idx="42498">
                  <c:v>-0.3539999999999992</c:v>
                </c:pt>
                <c:pt idx="42499">
                  <c:v>-0.35199999999998965</c:v>
                </c:pt>
                <c:pt idx="42500">
                  <c:v>-0.34999999999999432</c:v>
                </c:pt>
                <c:pt idx="42501">
                  <c:v>-0.34799999999999898</c:v>
                </c:pt>
                <c:pt idx="42502">
                  <c:v>-0.34599999999998943</c:v>
                </c:pt>
                <c:pt idx="42503">
                  <c:v>-0.34399999999999409</c:v>
                </c:pt>
                <c:pt idx="42504">
                  <c:v>-0.34199999999999875</c:v>
                </c:pt>
                <c:pt idx="42505">
                  <c:v>-0.3399999999999892</c:v>
                </c:pt>
                <c:pt idx="42506">
                  <c:v>-0.33799999999999386</c:v>
                </c:pt>
                <c:pt idx="42507">
                  <c:v>-0.33599999999999852</c:v>
                </c:pt>
                <c:pt idx="42508">
                  <c:v>-0.33399999999998897</c:v>
                </c:pt>
                <c:pt idx="42509">
                  <c:v>-0.33199999999999363</c:v>
                </c:pt>
                <c:pt idx="42510">
                  <c:v>-0.32999999999999829</c:v>
                </c:pt>
                <c:pt idx="42511">
                  <c:v>-0.32799999999998875</c:v>
                </c:pt>
                <c:pt idx="42512">
                  <c:v>-0.32599999999999341</c:v>
                </c:pt>
                <c:pt idx="42513">
                  <c:v>-0.32399999999999807</c:v>
                </c:pt>
                <c:pt idx="42514">
                  <c:v>-0.32199999999998852</c:v>
                </c:pt>
                <c:pt idx="42515">
                  <c:v>-0.31999999999999318</c:v>
                </c:pt>
                <c:pt idx="42516">
                  <c:v>-0.31799999999999784</c:v>
                </c:pt>
                <c:pt idx="42517">
                  <c:v>-0.31599999999998829</c:v>
                </c:pt>
                <c:pt idx="42518">
                  <c:v>-0.31399999999999295</c:v>
                </c:pt>
                <c:pt idx="42519">
                  <c:v>-0.31199999999999761</c:v>
                </c:pt>
                <c:pt idx="42520">
                  <c:v>-0.30999999999998806</c:v>
                </c:pt>
                <c:pt idx="42521">
                  <c:v>-0.30799999999999272</c:v>
                </c:pt>
                <c:pt idx="42522">
                  <c:v>-0.30599999999999739</c:v>
                </c:pt>
                <c:pt idx="42523">
                  <c:v>-0.30399999999998784</c:v>
                </c:pt>
                <c:pt idx="42524">
                  <c:v>-0.3019999999999925</c:v>
                </c:pt>
                <c:pt idx="42525">
                  <c:v>-0.29999999999999716</c:v>
                </c:pt>
                <c:pt idx="42526">
                  <c:v>-0.29799999999998761</c:v>
                </c:pt>
                <c:pt idx="42527">
                  <c:v>-0.29599999999999227</c:v>
                </c:pt>
                <c:pt idx="42528">
                  <c:v>-0.29399999999999693</c:v>
                </c:pt>
                <c:pt idx="42529">
                  <c:v>-0.29199999999998738</c:v>
                </c:pt>
                <c:pt idx="42530">
                  <c:v>-0.28999999999999204</c:v>
                </c:pt>
                <c:pt idx="42531">
                  <c:v>-0.2879999999999967</c:v>
                </c:pt>
                <c:pt idx="42532">
                  <c:v>-0.28600000000000136</c:v>
                </c:pt>
                <c:pt idx="42533">
                  <c:v>-0.28399999999999181</c:v>
                </c:pt>
                <c:pt idx="42534">
                  <c:v>-0.28199999999999648</c:v>
                </c:pt>
                <c:pt idx="42535">
                  <c:v>-0.28000000000000114</c:v>
                </c:pt>
                <c:pt idx="42536">
                  <c:v>-0.27799999999999159</c:v>
                </c:pt>
                <c:pt idx="42537">
                  <c:v>-0.27599999999999625</c:v>
                </c:pt>
                <c:pt idx="42538">
                  <c:v>-0.27400000000000091</c:v>
                </c:pt>
                <c:pt idx="42539">
                  <c:v>-0.27199999999999136</c:v>
                </c:pt>
                <c:pt idx="42540">
                  <c:v>-0.26999999999999602</c:v>
                </c:pt>
                <c:pt idx="42541">
                  <c:v>-0.26800000000000068</c:v>
                </c:pt>
                <c:pt idx="42542">
                  <c:v>-0.26599999999999113</c:v>
                </c:pt>
                <c:pt idx="42543">
                  <c:v>-0.26399999999999579</c:v>
                </c:pt>
                <c:pt idx="42544">
                  <c:v>-0.26200000000000045</c:v>
                </c:pt>
                <c:pt idx="42545">
                  <c:v>-0.25999999999999091</c:v>
                </c:pt>
                <c:pt idx="42546">
                  <c:v>-0.25799999999999557</c:v>
                </c:pt>
                <c:pt idx="42547">
                  <c:v>-0.25600000000000023</c:v>
                </c:pt>
                <c:pt idx="42548">
                  <c:v>-0.25399999999999068</c:v>
                </c:pt>
                <c:pt idx="42549">
                  <c:v>-0.25199999999999534</c:v>
                </c:pt>
                <c:pt idx="42550">
                  <c:v>-0.25</c:v>
                </c:pt>
                <c:pt idx="42551">
                  <c:v>-0.24799999999999045</c:v>
                </c:pt>
                <c:pt idx="42552">
                  <c:v>-0.24599999999999511</c:v>
                </c:pt>
                <c:pt idx="42553">
                  <c:v>-0.24399999999999977</c:v>
                </c:pt>
                <c:pt idx="42554">
                  <c:v>-0.24199999999999022</c:v>
                </c:pt>
                <c:pt idx="42555">
                  <c:v>-0.23999999999999488</c:v>
                </c:pt>
                <c:pt idx="42556">
                  <c:v>-0.23799999999999955</c:v>
                </c:pt>
                <c:pt idx="42557">
                  <c:v>-0.23599999999999</c:v>
                </c:pt>
                <c:pt idx="42558">
                  <c:v>-0.23399999999999466</c:v>
                </c:pt>
                <c:pt idx="42559">
                  <c:v>-0.23199999999999932</c:v>
                </c:pt>
                <c:pt idx="42560">
                  <c:v>-0.22999999999998977</c:v>
                </c:pt>
                <c:pt idx="42561">
                  <c:v>-0.22799999999999443</c:v>
                </c:pt>
                <c:pt idx="42562">
                  <c:v>-0.22599999999999909</c:v>
                </c:pt>
                <c:pt idx="42563">
                  <c:v>-0.22399999999998954</c:v>
                </c:pt>
                <c:pt idx="42564">
                  <c:v>-0.2219999999999942</c:v>
                </c:pt>
                <c:pt idx="42565">
                  <c:v>-0.21999999999999886</c:v>
                </c:pt>
                <c:pt idx="42566">
                  <c:v>-0.21799999999998931</c:v>
                </c:pt>
                <c:pt idx="42567">
                  <c:v>-0.21599999999999397</c:v>
                </c:pt>
                <c:pt idx="42568">
                  <c:v>-0.21399999999999864</c:v>
                </c:pt>
                <c:pt idx="42569">
                  <c:v>-0.21199999999998909</c:v>
                </c:pt>
                <c:pt idx="42570">
                  <c:v>-0.20999999999999375</c:v>
                </c:pt>
                <c:pt idx="42571">
                  <c:v>-0.20799999999999841</c:v>
                </c:pt>
                <c:pt idx="42572">
                  <c:v>-0.20599999999998886</c:v>
                </c:pt>
                <c:pt idx="42573">
                  <c:v>-0.20399999999999352</c:v>
                </c:pt>
                <c:pt idx="42574">
                  <c:v>-0.20199999999999818</c:v>
                </c:pt>
                <c:pt idx="42575">
                  <c:v>-0.19999999999998863</c:v>
                </c:pt>
                <c:pt idx="42576">
                  <c:v>-0.19799999999999329</c:v>
                </c:pt>
                <c:pt idx="42577">
                  <c:v>-0.19599999999999795</c:v>
                </c:pt>
                <c:pt idx="42578">
                  <c:v>-0.1939999999999884</c:v>
                </c:pt>
                <c:pt idx="42579">
                  <c:v>-0.19199999999999307</c:v>
                </c:pt>
                <c:pt idx="42580">
                  <c:v>-0.18999999999999773</c:v>
                </c:pt>
                <c:pt idx="42581">
                  <c:v>-0.18799999999998818</c:v>
                </c:pt>
                <c:pt idx="42582">
                  <c:v>-0.18599999999999284</c:v>
                </c:pt>
                <c:pt idx="42583">
                  <c:v>-0.1839999999999975</c:v>
                </c:pt>
                <c:pt idx="42584">
                  <c:v>-0.18199999999998795</c:v>
                </c:pt>
                <c:pt idx="42585">
                  <c:v>-0.17999999999999261</c:v>
                </c:pt>
                <c:pt idx="42586">
                  <c:v>-0.17799999999999727</c:v>
                </c:pt>
                <c:pt idx="42587">
                  <c:v>-0.17599999999998772</c:v>
                </c:pt>
                <c:pt idx="42588">
                  <c:v>-0.17399999999999238</c:v>
                </c:pt>
                <c:pt idx="42589">
                  <c:v>-0.17199999999999704</c:v>
                </c:pt>
                <c:pt idx="42590">
                  <c:v>-0.16999999999998749</c:v>
                </c:pt>
                <c:pt idx="42591">
                  <c:v>-0.16799999999999216</c:v>
                </c:pt>
                <c:pt idx="42592">
                  <c:v>-0.16599999999999682</c:v>
                </c:pt>
                <c:pt idx="42593">
                  <c:v>-0.16399999999998727</c:v>
                </c:pt>
                <c:pt idx="42594">
                  <c:v>-0.16199999999999193</c:v>
                </c:pt>
                <c:pt idx="42595">
                  <c:v>-0.15999999999999659</c:v>
                </c:pt>
                <c:pt idx="42596">
                  <c:v>-0.15800000000000125</c:v>
                </c:pt>
                <c:pt idx="42597">
                  <c:v>-0.1559999999999917</c:v>
                </c:pt>
                <c:pt idx="42598">
                  <c:v>-0.15399999999999636</c:v>
                </c:pt>
                <c:pt idx="42599">
                  <c:v>-0.15200000000000102</c:v>
                </c:pt>
                <c:pt idx="42600">
                  <c:v>-0.14999999999999147</c:v>
                </c:pt>
                <c:pt idx="42601">
                  <c:v>-0.14799999999999613</c:v>
                </c:pt>
                <c:pt idx="42602">
                  <c:v>-0.1460000000000008</c:v>
                </c:pt>
                <c:pt idx="42603">
                  <c:v>-0.14399999999999125</c:v>
                </c:pt>
                <c:pt idx="42604">
                  <c:v>-0.14199999999999591</c:v>
                </c:pt>
                <c:pt idx="42605">
                  <c:v>-0.14000000000000057</c:v>
                </c:pt>
                <c:pt idx="42606">
                  <c:v>-0.13799999999999102</c:v>
                </c:pt>
                <c:pt idx="42607">
                  <c:v>-0.13599999999999568</c:v>
                </c:pt>
                <c:pt idx="42608">
                  <c:v>-0.13400000000000034</c:v>
                </c:pt>
                <c:pt idx="42609">
                  <c:v>-0.13199999999999079</c:v>
                </c:pt>
                <c:pt idx="42610">
                  <c:v>-0.12999999999999545</c:v>
                </c:pt>
                <c:pt idx="42611">
                  <c:v>-0.12800000000000011</c:v>
                </c:pt>
                <c:pt idx="42612">
                  <c:v>-0.12599999999999056</c:v>
                </c:pt>
                <c:pt idx="42613">
                  <c:v>-0.12399999999999523</c:v>
                </c:pt>
                <c:pt idx="42614">
                  <c:v>-0.12199999999999989</c:v>
                </c:pt>
                <c:pt idx="42615">
                  <c:v>-0.11999999999999034</c:v>
                </c:pt>
                <c:pt idx="42616">
                  <c:v>-0.117999999999995</c:v>
                </c:pt>
                <c:pt idx="42617">
                  <c:v>-0.11599999999999966</c:v>
                </c:pt>
                <c:pt idx="42618">
                  <c:v>-0.11399999999999011</c:v>
                </c:pt>
                <c:pt idx="42619">
                  <c:v>-0.11199999999999477</c:v>
                </c:pt>
                <c:pt idx="42620">
                  <c:v>-0.10999999999999943</c:v>
                </c:pt>
                <c:pt idx="42621">
                  <c:v>-0.10799999999998988</c:v>
                </c:pt>
                <c:pt idx="42622">
                  <c:v>-0.10599999999999454</c:v>
                </c:pt>
                <c:pt idx="42623">
                  <c:v>-0.1039999999999992</c:v>
                </c:pt>
                <c:pt idx="42624">
                  <c:v>-0.10199999999998965</c:v>
                </c:pt>
                <c:pt idx="42625">
                  <c:v>-9.9999999999994316E-2</c:v>
                </c:pt>
                <c:pt idx="42626">
                  <c:v>-9.7999999999998977E-2</c:v>
                </c:pt>
                <c:pt idx="42627">
                  <c:v>-9.5999999999989427E-2</c:v>
                </c:pt>
                <c:pt idx="42628">
                  <c:v>-9.3999999999994088E-2</c:v>
                </c:pt>
                <c:pt idx="42629">
                  <c:v>-9.1999999999998749E-2</c:v>
                </c:pt>
                <c:pt idx="42630">
                  <c:v>-8.99999999999892E-2</c:v>
                </c:pt>
                <c:pt idx="42631">
                  <c:v>-8.7999999999993861E-2</c:v>
                </c:pt>
                <c:pt idx="42632">
                  <c:v>-8.5999999999998522E-2</c:v>
                </c:pt>
                <c:pt idx="42633">
                  <c:v>-8.3999999999988972E-2</c:v>
                </c:pt>
                <c:pt idx="42634">
                  <c:v>-8.1999999999993634E-2</c:v>
                </c:pt>
                <c:pt idx="42635">
                  <c:v>-7.9999999999998295E-2</c:v>
                </c:pt>
                <c:pt idx="42636">
                  <c:v>-7.7999999999988745E-2</c:v>
                </c:pt>
                <c:pt idx="42637">
                  <c:v>-7.5999999999993406E-2</c:v>
                </c:pt>
                <c:pt idx="42638">
                  <c:v>-7.3999999999998067E-2</c:v>
                </c:pt>
                <c:pt idx="42639">
                  <c:v>-7.1999999999988518E-2</c:v>
                </c:pt>
                <c:pt idx="42640">
                  <c:v>-6.9999999999993179E-2</c:v>
                </c:pt>
                <c:pt idx="42641">
                  <c:v>-6.799999999999784E-2</c:v>
                </c:pt>
                <c:pt idx="42642">
                  <c:v>-6.599999999998829E-2</c:v>
                </c:pt>
                <c:pt idx="42643">
                  <c:v>-6.3999999999992951E-2</c:v>
                </c:pt>
                <c:pt idx="42644">
                  <c:v>-6.1999999999997613E-2</c:v>
                </c:pt>
                <c:pt idx="42645">
                  <c:v>-5.9999999999988063E-2</c:v>
                </c:pt>
                <c:pt idx="42646">
                  <c:v>-5.7999999999992724E-2</c:v>
                </c:pt>
                <c:pt idx="42647">
                  <c:v>-5.5999999999997385E-2</c:v>
                </c:pt>
                <c:pt idx="42648">
                  <c:v>-5.3999999999987836E-2</c:v>
                </c:pt>
                <c:pt idx="42649">
                  <c:v>-5.1999999999992497E-2</c:v>
                </c:pt>
                <c:pt idx="42650">
                  <c:v>-4.9999999999997158E-2</c:v>
                </c:pt>
                <c:pt idx="42651">
                  <c:v>-4.7999999999987608E-2</c:v>
                </c:pt>
                <c:pt idx="42652">
                  <c:v>-4.5999999999992269E-2</c:v>
                </c:pt>
                <c:pt idx="42653">
                  <c:v>-4.399999999999693E-2</c:v>
                </c:pt>
                <c:pt idx="42654">
                  <c:v>-4.1999999999987381E-2</c:v>
                </c:pt>
                <c:pt idx="42655">
                  <c:v>-3.9999999999992042E-2</c:v>
                </c:pt>
                <c:pt idx="42656">
                  <c:v>-3.7999999999996703E-2</c:v>
                </c:pt>
                <c:pt idx="42657">
                  <c:v>-3.6000000000001364E-2</c:v>
                </c:pt>
                <c:pt idx="42658">
                  <c:v>-3.3999999999991815E-2</c:v>
                </c:pt>
                <c:pt idx="42659">
                  <c:v>-3.1999999999996476E-2</c:v>
                </c:pt>
                <c:pt idx="42660">
                  <c:v>-3.0000000000001137E-2</c:v>
                </c:pt>
                <c:pt idx="42661">
                  <c:v>-2.7999999999991587E-2</c:v>
                </c:pt>
                <c:pt idx="42662">
                  <c:v>-2.5999999999996248E-2</c:v>
                </c:pt>
                <c:pt idx="42663">
                  <c:v>-2.4000000000000909E-2</c:v>
                </c:pt>
                <c:pt idx="42664">
                  <c:v>-2.199999999999136E-2</c:v>
                </c:pt>
                <c:pt idx="42665">
                  <c:v>-1.9999999999996021E-2</c:v>
                </c:pt>
                <c:pt idx="42666">
                  <c:v>-1.8000000000000682E-2</c:v>
                </c:pt>
                <c:pt idx="42667">
                  <c:v>-1.5999999999991132E-2</c:v>
                </c:pt>
                <c:pt idx="42668">
                  <c:v>-1.3999999999995794E-2</c:v>
                </c:pt>
                <c:pt idx="42669">
                  <c:v>-1.2000000000000455E-2</c:v>
                </c:pt>
                <c:pt idx="42670">
                  <c:v>-9.9999999999909051E-3</c:v>
                </c:pt>
                <c:pt idx="42671">
                  <c:v>-7.9999999999955662E-3</c:v>
                </c:pt>
                <c:pt idx="42672">
                  <c:v>-6.0000000000002274E-3</c:v>
                </c:pt>
                <c:pt idx="42673">
                  <c:v>-3.9999999999906777E-3</c:v>
                </c:pt>
                <c:pt idx="42674">
                  <c:v>-1.9999999999953388E-3</c:v>
                </c:pt>
                <c:pt idx="42675">
                  <c:v>0</c:v>
                </c:pt>
                <c:pt idx="42676">
                  <c:v>2.0000000000095497E-3</c:v>
                </c:pt>
                <c:pt idx="42677">
                  <c:v>4.0000000000048885E-3</c:v>
                </c:pt>
                <c:pt idx="42678">
                  <c:v>6.0000000000002274E-3</c:v>
                </c:pt>
                <c:pt idx="42679">
                  <c:v>8.0000000000097771E-3</c:v>
                </c:pt>
                <c:pt idx="42680">
                  <c:v>1.0000000000005116E-2</c:v>
                </c:pt>
                <c:pt idx="42681">
                  <c:v>1.2000000000000455E-2</c:v>
                </c:pt>
                <c:pt idx="42682">
                  <c:v>1.4000000000010004E-2</c:v>
                </c:pt>
                <c:pt idx="42683">
                  <c:v>1.6000000000005343E-2</c:v>
                </c:pt>
                <c:pt idx="42684">
                  <c:v>1.8000000000000682E-2</c:v>
                </c:pt>
                <c:pt idx="42685">
                  <c:v>2.0000000000010232E-2</c:v>
                </c:pt>
                <c:pt idx="42686">
                  <c:v>2.2000000000005571E-2</c:v>
                </c:pt>
                <c:pt idx="42687">
                  <c:v>2.4000000000000909E-2</c:v>
                </c:pt>
                <c:pt idx="42688">
                  <c:v>2.6000000000010459E-2</c:v>
                </c:pt>
                <c:pt idx="42689">
                  <c:v>2.8000000000005798E-2</c:v>
                </c:pt>
                <c:pt idx="42690">
                  <c:v>3.0000000000001137E-2</c:v>
                </c:pt>
                <c:pt idx="42691">
                  <c:v>3.2000000000010687E-2</c:v>
                </c:pt>
                <c:pt idx="42692">
                  <c:v>3.4000000000006025E-2</c:v>
                </c:pt>
                <c:pt idx="42693">
                  <c:v>3.6000000000001364E-2</c:v>
                </c:pt>
                <c:pt idx="42694">
                  <c:v>3.8000000000010914E-2</c:v>
                </c:pt>
                <c:pt idx="42695">
                  <c:v>4.0000000000006253E-2</c:v>
                </c:pt>
                <c:pt idx="42696">
                  <c:v>4.2000000000001592E-2</c:v>
                </c:pt>
                <c:pt idx="42697">
                  <c:v>4.4000000000011141E-2</c:v>
                </c:pt>
                <c:pt idx="42698">
                  <c:v>4.600000000000648E-2</c:v>
                </c:pt>
                <c:pt idx="42699">
                  <c:v>4.8000000000001819E-2</c:v>
                </c:pt>
                <c:pt idx="42700">
                  <c:v>5.0000000000011369E-2</c:v>
                </c:pt>
                <c:pt idx="42701">
                  <c:v>5.2000000000006708E-2</c:v>
                </c:pt>
                <c:pt idx="42702">
                  <c:v>5.4000000000002046E-2</c:v>
                </c:pt>
                <c:pt idx="42703">
                  <c:v>5.6000000000011596E-2</c:v>
                </c:pt>
                <c:pt idx="42704">
                  <c:v>5.8000000000006935E-2</c:v>
                </c:pt>
                <c:pt idx="42705">
                  <c:v>6.0000000000002274E-2</c:v>
                </c:pt>
                <c:pt idx="42706">
                  <c:v>6.2000000000011823E-2</c:v>
                </c:pt>
                <c:pt idx="42707">
                  <c:v>6.4000000000007162E-2</c:v>
                </c:pt>
                <c:pt idx="42708">
                  <c:v>6.6000000000002501E-2</c:v>
                </c:pt>
                <c:pt idx="42709">
                  <c:v>6.8000000000012051E-2</c:v>
                </c:pt>
                <c:pt idx="42710">
                  <c:v>7.000000000000739E-2</c:v>
                </c:pt>
                <c:pt idx="42711">
                  <c:v>7.2000000000002728E-2</c:v>
                </c:pt>
                <c:pt idx="42712">
                  <c:v>7.4000000000012278E-2</c:v>
                </c:pt>
                <c:pt idx="42713">
                  <c:v>7.6000000000007617E-2</c:v>
                </c:pt>
                <c:pt idx="42714">
                  <c:v>7.8000000000002956E-2</c:v>
                </c:pt>
                <c:pt idx="42715">
                  <c:v>8.0000000000012506E-2</c:v>
                </c:pt>
                <c:pt idx="42716">
                  <c:v>8.2000000000007844E-2</c:v>
                </c:pt>
                <c:pt idx="42717">
                  <c:v>8.4000000000003183E-2</c:v>
                </c:pt>
                <c:pt idx="42718">
                  <c:v>8.6000000000012733E-2</c:v>
                </c:pt>
                <c:pt idx="42719">
                  <c:v>8.8000000000008072E-2</c:v>
                </c:pt>
                <c:pt idx="42720">
                  <c:v>9.0000000000003411E-2</c:v>
                </c:pt>
                <c:pt idx="42721">
                  <c:v>9.1999999999998749E-2</c:v>
                </c:pt>
                <c:pt idx="42722">
                  <c:v>9.4000000000008299E-2</c:v>
                </c:pt>
                <c:pt idx="42723">
                  <c:v>9.6000000000003638E-2</c:v>
                </c:pt>
                <c:pt idx="42724">
                  <c:v>9.7999999999998977E-2</c:v>
                </c:pt>
                <c:pt idx="42725">
                  <c:v>0.10000000000000853</c:v>
                </c:pt>
                <c:pt idx="42726">
                  <c:v>0.10200000000000387</c:v>
                </c:pt>
                <c:pt idx="42727">
                  <c:v>0.1039999999999992</c:v>
                </c:pt>
                <c:pt idx="42728">
                  <c:v>0.10600000000000875</c:v>
                </c:pt>
                <c:pt idx="42729">
                  <c:v>0.10800000000000409</c:v>
                </c:pt>
                <c:pt idx="42730">
                  <c:v>0.10999999999999943</c:v>
                </c:pt>
                <c:pt idx="42731">
                  <c:v>0.11200000000000898</c:v>
                </c:pt>
                <c:pt idx="42732">
                  <c:v>0.11400000000000432</c:v>
                </c:pt>
                <c:pt idx="42733">
                  <c:v>0.11599999999999966</c:v>
                </c:pt>
                <c:pt idx="42734">
                  <c:v>0.11800000000000921</c:v>
                </c:pt>
                <c:pt idx="42735">
                  <c:v>0.12000000000000455</c:v>
                </c:pt>
                <c:pt idx="42736">
                  <c:v>0.12199999999999989</c:v>
                </c:pt>
                <c:pt idx="42737">
                  <c:v>0.12400000000000944</c:v>
                </c:pt>
                <c:pt idx="42738">
                  <c:v>0.12600000000000477</c:v>
                </c:pt>
                <c:pt idx="42739">
                  <c:v>0.12800000000000011</c:v>
                </c:pt>
                <c:pt idx="42740">
                  <c:v>0.13000000000000966</c:v>
                </c:pt>
                <c:pt idx="42741">
                  <c:v>0.132000000000005</c:v>
                </c:pt>
                <c:pt idx="42742">
                  <c:v>0.13400000000000034</c:v>
                </c:pt>
                <c:pt idx="42743">
                  <c:v>0.13600000000000989</c:v>
                </c:pt>
                <c:pt idx="42744">
                  <c:v>0.13800000000000523</c:v>
                </c:pt>
                <c:pt idx="42745">
                  <c:v>0.14000000000000057</c:v>
                </c:pt>
                <c:pt idx="42746">
                  <c:v>0.14200000000001012</c:v>
                </c:pt>
                <c:pt idx="42747">
                  <c:v>0.14400000000000546</c:v>
                </c:pt>
                <c:pt idx="42748">
                  <c:v>0.1460000000000008</c:v>
                </c:pt>
                <c:pt idx="42749">
                  <c:v>0.14800000000001035</c:v>
                </c:pt>
                <c:pt idx="42750">
                  <c:v>0.15000000000000568</c:v>
                </c:pt>
                <c:pt idx="42751">
                  <c:v>0.15200000000000102</c:v>
                </c:pt>
                <c:pt idx="42752">
                  <c:v>0.15400000000001057</c:v>
                </c:pt>
                <c:pt idx="42753">
                  <c:v>0.15600000000000591</c:v>
                </c:pt>
                <c:pt idx="42754">
                  <c:v>0.15800000000000125</c:v>
                </c:pt>
                <c:pt idx="42755">
                  <c:v>0.1600000000000108</c:v>
                </c:pt>
                <c:pt idx="42756">
                  <c:v>0.16200000000000614</c:v>
                </c:pt>
                <c:pt idx="42757">
                  <c:v>0.16400000000000148</c:v>
                </c:pt>
                <c:pt idx="42758">
                  <c:v>0.16600000000001103</c:v>
                </c:pt>
                <c:pt idx="42759">
                  <c:v>0.16800000000000637</c:v>
                </c:pt>
                <c:pt idx="42760">
                  <c:v>0.17000000000000171</c:v>
                </c:pt>
                <c:pt idx="42761">
                  <c:v>0.17200000000001125</c:v>
                </c:pt>
                <c:pt idx="42762">
                  <c:v>0.17400000000000659</c:v>
                </c:pt>
                <c:pt idx="42763">
                  <c:v>0.17600000000000193</c:v>
                </c:pt>
                <c:pt idx="42764">
                  <c:v>0.17800000000001148</c:v>
                </c:pt>
                <c:pt idx="42765">
                  <c:v>0.18000000000000682</c:v>
                </c:pt>
                <c:pt idx="42766">
                  <c:v>0.18200000000000216</c:v>
                </c:pt>
                <c:pt idx="42767">
                  <c:v>0.18400000000001171</c:v>
                </c:pt>
                <c:pt idx="42768">
                  <c:v>0.18600000000000705</c:v>
                </c:pt>
                <c:pt idx="42769">
                  <c:v>0.18800000000000239</c:v>
                </c:pt>
                <c:pt idx="42770">
                  <c:v>0.19000000000001194</c:v>
                </c:pt>
                <c:pt idx="42771">
                  <c:v>0.19200000000000728</c:v>
                </c:pt>
                <c:pt idx="42772">
                  <c:v>0.19400000000000261</c:v>
                </c:pt>
                <c:pt idx="42773">
                  <c:v>0.19600000000001216</c:v>
                </c:pt>
                <c:pt idx="42774">
                  <c:v>0.1980000000000075</c:v>
                </c:pt>
                <c:pt idx="42775">
                  <c:v>0.20000000000000284</c:v>
                </c:pt>
                <c:pt idx="42776">
                  <c:v>0.20200000000001239</c:v>
                </c:pt>
                <c:pt idx="42777">
                  <c:v>0.20400000000000773</c:v>
                </c:pt>
                <c:pt idx="42778">
                  <c:v>0.20600000000000307</c:v>
                </c:pt>
                <c:pt idx="42779">
                  <c:v>0.20800000000001262</c:v>
                </c:pt>
                <c:pt idx="42780">
                  <c:v>0.21000000000000796</c:v>
                </c:pt>
                <c:pt idx="42781">
                  <c:v>0.2120000000000033</c:v>
                </c:pt>
                <c:pt idx="42782">
                  <c:v>0.21399999999999864</c:v>
                </c:pt>
                <c:pt idx="42783">
                  <c:v>0.21600000000000819</c:v>
                </c:pt>
                <c:pt idx="42784">
                  <c:v>0.21800000000000352</c:v>
                </c:pt>
                <c:pt idx="42785">
                  <c:v>0.21999999999999886</c:v>
                </c:pt>
                <c:pt idx="42786">
                  <c:v>0.22200000000000841</c:v>
                </c:pt>
                <c:pt idx="42787">
                  <c:v>0.22400000000000375</c:v>
                </c:pt>
                <c:pt idx="42788">
                  <c:v>0.22599999999999909</c:v>
                </c:pt>
                <c:pt idx="42789">
                  <c:v>0.22800000000000864</c:v>
                </c:pt>
                <c:pt idx="42790">
                  <c:v>0.23000000000000398</c:v>
                </c:pt>
                <c:pt idx="42791">
                  <c:v>0.23199999999999932</c:v>
                </c:pt>
                <c:pt idx="42792">
                  <c:v>0.23400000000000887</c:v>
                </c:pt>
                <c:pt idx="42793">
                  <c:v>0.23600000000000421</c:v>
                </c:pt>
                <c:pt idx="42794">
                  <c:v>0.23799999999999955</c:v>
                </c:pt>
                <c:pt idx="42795">
                  <c:v>0.24000000000000909</c:v>
                </c:pt>
                <c:pt idx="42796">
                  <c:v>0.24200000000000443</c:v>
                </c:pt>
                <c:pt idx="42797">
                  <c:v>0.24399999999999977</c:v>
                </c:pt>
                <c:pt idx="42798">
                  <c:v>0.24600000000000932</c:v>
                </c:pt>
                <c:pt idx="42799">
                  <c:v>0.24800000000000466</c:v>
                </c:pt>
                <c:pt idx="42800">
                  <c:v>0.25</c:v>
                </c:pt>
                <c:pt idx="42801">
                  <c:v>0.25200000000000955</c:v>
                </c:pt>
                <c:pt idx="42802">
                  <c:v>0.25400000000000489</c:v>
                </c:pt>
                <c:pt idx="42803">
                  <c:v>0.25600000000000023</c:v>
                </c:pt>
                <c:pt idx="42804">
                  <c:v>0.25800000000000978</c:v>
                </c:pt>
                <c:pt idx="42805">
                  <c:v>0.26000000000000512</c:v>
                </c:pt>
                <c:pt idx="42806">
                  <c:v>0.26200000000000045</c:v>
                </c:pt>
                <c:pt idx="42807">
                  <c:v>0.26400000000001</c:v>
                </c:pt>
                <c:pt idx="42808">
                  <c:v>0.26600000000000534</c:v>
                </c:pt>
                <c:pt idx="42809">
                  <c:v>0.26800000000000068</c:v>
                </c:pt>
                <c:pt idx="42810">
                  <c:v>0.27000000000001023</c:v>
                </c:pt>
                <c:pt idx="42811">
                  <c:v>0.27200000000000557</c:v>
                </c:pt>
                <c:pt idx="42812">
                  <c:v>0.27400000000000091</c:v>
                </c:pt>
                <c:pt idx="42813">
                  <c:v>0.27600000000001046</c:v>
                </c:pt>
                <c:pt idx="42814">
                  <c:v>0.2780000000000058</c:v>
                </c:pt>
                <c:pt idx="42815">
                  <c:v>0.28000000000000114</c:v>
                </c:pt>
                <c:pt idx="42816">
                  <c:v>0.28200000000001069</c:v>
                </c:pt>
                <c:pt idx="42817">
                  <c:v>0.28400000000000603</c:v>
                </c:pt>
                <c:pt idx="42818">
                  <c:v>0.28600000000000136</c:v>
                </c:pt>
                <c:pt idx="42819">
                  <c:v>0.28800000000001091</c:v>
                </c:pt>
                <c:pt idx="42820">
                  <c:v>0.29000000000000625</c:v>
                </c:pt>
                <c:pt idx="42821">
                  <c:v>0.29200000000000159</c:v>
                </c:pt>
                <c:pt idx="42822">
                  <c:v>0.29400000000001114</c:v>
                </c:pt>
                <c:pt idx="42823">
                  <c:v>0.29600000000000648</c:v>
                </c:pt>
                <c:pt idx="42824">
                  <c:v>0.29800000000000182</c:v>
                </c:pt>
                <c:pt idx="42825">
                  <c:v>0.30000000000001137</c:v>
                </c:pt>
                <c:pt idx="42826">
                  <c:v>0.30200000000000671</c:v>
                </c:pt>
                <c:pt idx="42827">
                  <c:v>0.30400000000000205</c:v>
                </c:pt>
                <c:pt idx="42828">
                  <c:v>0.3060000000000116</c:v>
                </c:pt>
                <c:pt idx="42829">
                  <c:v>0.30800000000000693</c:v>
                </c:pt>
                <c:pt idx="42830">
                  <c:v>0.31000000000000227</c:v>
                </c:pt>
                <c:pt idx="42831">
                  <c:v>0.31200000000001182</c:v>
                </c:pt>
                <c:pt idx="42832">
                  <c:v>0.31400000000000716</c:v>
                </c:pt>
                <c:pt idx="42833">
                  <c:v>0.3160000000000025</c:v>
                </c:pt>
                <c:pt idx="42834">
                  <c:v>0.31800000000001205</c:v>
                </c:pt>
                <c:pt idx="42835">
                  <c:v>0.32000000000000739</c:v>
                </c:pt>
                <c:pt idx="42836">
                  <c:v>0.32200000000000273</c:v>
                </c:pt>
                <c:pt idx="42837">
                  <c:v>0.32400000000001228</c:v>
                </c:pt>
                <c:pt idx="42838">
                  <c:v>0.32600000000000762</c:v>
                </c:pt>
                <c:pt idx="42839">
                  <c:v>0.32800000000000296</c:v>
                </c:pt>
                <c:pt idx="42840">
                  <c:v>0.33000000000001251</c:v>
                </c:pt>
                <c:pt idx="42841">
                  <c:v>0.33200000000000784</c:v>
                </c:pt>
                <c:pt idx="42842">
                  <c:v>0.33400000000000318</c:v>
                </c:pt>
                <c:pt idx="42843">
                  <c:v>0.33600000000001273</c:v>
                </c:pt>
                <c:pt idx="42844">
                  <c:v>0.33800000000000807</c:v>
                </c:pt>
                <c:pt idx="42845">
                  <c:v>0.34000000000000341</c:v>
                </c:pt>
                <c:pt idx="42846">
                  <c:v>0.34199999999999875</c:v>
                </c:pt>
                <c:pt idx="42847">
                  <c:v>0.3440000000000083</c:v>
                </c:pt>
                <c:pt idx="42848">
                  <c:v>0.34600000000000364</c:v>
                </c:pt>
                <c:pt idx="42849">
                  <c:v>0.34799999999999898</c:v>
                </c:pt>
                <c:pt idx="42850">
                  <c:v>0.35000000000000853</c:v>
                </c:pt>
                <c:pt idx="42851">
                  <c:v>0.35200000000000387</c:v>
                </c:pt>
                <c:pt idx="42852">
                  <c:v>0.3539999999999992</c:v>
                </c:pt>
                <c:pt idx="42853">
                  <c:v>0.35600000000000875</c:v>
                </c:pt>
                <c:pt idx="42854">
                  <c:v>0.35800000000000409</c:v>
                </c:pt>
                <c:pt idx="42855">
                  <c:v>0.35999999999999943</c:v>
                </c:pt>
                <c:pt idx="42856">
                  <c:v>0.36200000000000898</c:v>
                </c:pt>
                <c:pt idx="42857">
                  <c:v>0.36400000000000432</c:v>
                </c:pt>
                <c:pt idx="42858">
                  <c:v>0.36599999999999966</c:v>
                </c:pt>
                <c:pt idx="42859">
                  <c:v>0.36800000000000921</c:v>
                </c:pt>
                <c:pt idx="42860">
                  <c:v>0.37000000000000455</c:v>
                </c:pt>
                <c:pt idx="42861">
                  <c:v>0.37199999999999989</c:v>
                </c:pt>
                <c:pt idx="42862">
                  <c:v>0.37400000000000944</c:v>
                </c:pt>
                <c:pt idx="42863">
                  <c:v>0.37600000000000477</c:v>
                </c:pt>
                <c:pt idx="42864">
                  <c:v>0.37800000000000011</c:v>
                </c:pt>
                <c:pt idx="42865">
                  <c:v>0.38000000000000966</c:v>
                </c:pt>
                <c:pt idx="42866">
                  <c:v>0.382000000000005</c:v>
                </c:pt>
                <c:pt idx="42867">
                  <c:v>0.38400000000000034</c:v>
                </c:pt>
                <c:pt idx="42868">
                  <c:v>0.38600000000000989</c:v>
                </c:pt>
                <c:pt idx="42869">
                  <c:v>0.38800000000000523</c:v>
                </c:pt>
                <c:pt idx="42870">
                  <c:v>0.39000000000000057</c:v>
                </c:pt>
                <c:pt idx="42871">
                  <c:v>0.39200000000001012</c:v>
                </c:pt>
                <c:pt idx="42872">
                  <c:v>0.39400000000000546</c:v>
                </c:pt>
                <c:pt idx="42873">
                  <c:v>0.3960000000000008</c:v>
                </c:pt>
                <c:pt idx="42874">
                  <c:v>0.39800000000001035</c:v>
                </c:pt>
                <c:pt idx="42875">
                  <c:v>0.40000000000000568</c:v>
                </c:pt>
                <c:pt idx="42876">
                  <c:v>0.40200000000000102</c:v>
                </c:pt>
                <c:pt idx="42877">
                  <c:v>0.40400000000001057</c:v>
                </c:pt>
                <c:pt idx="42878">
                  <c:v>0.40600000000000591</c:v>
                </c:pt>
                <c:pt idx="42879">
                  <c:v>0.40800000000000125</c:v>
                </c:pt>
                <c:pt idx="42880">
                  <c:v>0.4100000000000108</c:v>
                </c:pt>
                <c:pt idx="42881">
                  <c:v>0.41200000000000614</c:v>
                </c:pt>
                <c:pt idx="42882">
                  <c:v>0.41400000000000148</c:v>
                </c:pt>
                <c:pt idx="42883">
                  <c:v>0.41600000000001103</c:v>
                </c:pt>
                <c:pt idx="42884">
                  <c:v>0.41800000000000637</c:v>
                </c:pt>
                <c:pt idx="42885">
                  <c:v>0.42000000000000171</c:v>
                </c:pt>
                <c:pt idx="42886">
                  <c:v>0.42200000000001125</c:v>
                </c:pt>
                <c:pt idx="42887">
                  <c:v>0.42400000000000659</c:v>
                </c:pt>
                <c:pt idx="42888">
                  <c:v>0.42600000000000193</c:v>
                </c:pt>
                <c:pt idx="42889">
                  <c:v>0.42800000000001148</c:v>
                </c:pt>
                <c:pt idx="42890">
                  <c:v>0.43000000000000682</c:v>
                </c:pt>
                <c:pt idx="42891">
                  <c:v>0.43200000000000216</c:v>
                </c:pt>
                <c:pt idx="42892">
                  <c:v>0.43400000000001171</c:v>
                </c:pt>
                <c:pt idx="42893">
                  <c:v>0.43600000000000705</c:v>
                </c:pt>
                <c:pt idx="42894">
                  <c:v>0.43800000000000239</c:v>
                </c:pt>
                <c:pt idx="42895">
                  <c:v>0.44000000000001194</c:v>
                </c:pt>
                <c:pt idx="42896">
                  <c:v>0.44200000000000728</c:v>
                </c:pt>
                <c:pt idx="42897">
                  <c:v>0.44400000000000261</c:v>
                </c:pt>
                <c:pt idx="42898">
                  <c:v>0.44600000000001216</c:v>
                </c:pt>
                <c:pt idx="42899">
                  <c:v>0.4480000000000075</c:v>
                </c:pt>
                <c:pt idx="42900">
                  <c:v>0.45000000000000284</c:v>
                </c:pt>
                <c:pt idx="42901">
                  <c:v>0.45200000000001239</c:v>
                </c:pt>
                <c:pt idx="42902">
                  <c:v>0.45400000000000773</c:v>
                </c:pt>
                <c:pt idx="42903">
                  <c:v>0.45600000000000307</c:v>
                </c:pt>
                <c:pt idx="42904">
                  <c:v>0.45800000000001262</c:v>
                </c:pt>
                <c:pt idx="42905">
                  <c:v>0.46000000000000796</c:v>
                </c:pt>
                <c:pt idx="42906">
                  <c:v>0.4620000000000033</c:v>
                </c:pt>
                <c:pt idx="42907">
                  <c:v>0.46399999999999864</c:v>
                </c:pt>
                <c:pt idx="42908">
                  <c:v>0.46600000000000819</c:v>
                </c:pt>
                <c:pt idx="42909">
                  <c:v>0.46800000000000352</c:v>
                </c:pt>
                <c:pt idx="42910">
                  <c:v>0.46999999999999886</c:v>
                </c:pt>
                <c:pt idx="42911">
                  <c:v>0.47200000000000841</c:v>
                </c:pt>
                <c:pt idx="42912">
                  <c:v>0.47400000000000375</c:v>
                </c:pt>
                <c:pt idx="42913">
                  <c:v>0.47599999999999909</c:v>
                </c:pt>
                <c:pt idx="42914">
                  <c:v>0.47800000000000864</c:v>
                </c:pt>
                <c:pt idx="42915">
                  <c:v>0.48000000000000398</c:v>
                </c:pt>
                <c:pt idx="42916">
                  <c:v>0.48199999999999932</c:v>
                </c:pt>
                <c:pt idx="42917">
                  <c:v>0.48400000000000887</c:v>
                </c:pt>
                <c:pt idx="42918">
                  <c:v>0.48600000000000421</c:v>
                </c:pt>
                <c:pt idx="42919">
                  <c:v>0.48799999999999955</c:v>
                </c:pt>
                <c:pt idx="42920">
                  <c:v>0.49000000000000909</c:v>
                </c:pt>
                <c:pt idx="42921">
                  <c:v>0.49200000000000443</c:v>
                </c:pt>
                <c:pt idx="42922">
                  <c:v>0.49399999999999977</c:v>
                </c:pt>
                <c:pt idx="42923">
                  <c:v>0.49600000000000932</c:v>
                </c:pt>
                <c:pt idx="42924">
                  <c:v>0.49800000000000466</c:v>
                </c:pt>
                <c:pt idx="42925">
                  <c:v>0.5</c:v>
                </c:pt>
                <c:pt idx="42926">
                  <c:v>0.50200000000000955</c:v>
                </c:pt>
                <c:pt idx="42927">
                  <c:v>0.50400000000000489</c:v>
                </c:pt>
                <c:pt idx="42928">
                  <c:v>0.50600000000000023</c:v>
                </c:pt>
                <c:pt idx="42929">
                  <c:v>0.50800000000000978</c:v>
                </c:pt>
                <c:pt idx="42930">
                  <c:v>0.51000000000000512</c:v>
                </c:pt>
                <c:pt idx="42931">
                  <c:v>0.51200000000000045</c:v>
                </c:pt>
                <c:pt idx="42932">
                  <c:v>0.51400000000001</c:v>
                </c:pt>
                <c:pt idx="42933">
                  <c:v>0.51600000000000534</c:v>
                </c:pt>
                <c:pt idx="42934">
                  <c:v>0.51800000000000068</c:v>
                </c:pt>
                <c:pt idx="42935">
                  <c:v>0.52000000000001023</c:v>
                </c:pt>
                <c:pt idx="42936">
                  <c:v>0.52200000000000557</c:v>
                </c:pt>
                <c:pt idx="42937">
                  <c:v>0.52400000000000091</c:v>
                </c:pt>
                <c:pt idx="42938">
                  <c:v>0.52600000000001046</c:v>
                </c:pt>
                <c:pt idx="42939">
                  <c:v>0.5280000000000058</c:v>
                </c:pt>
                <c:pt idx="42940">
                  <c:v>0.53000000000000114</c:v>
                </c:pt>
                <c:pt idx="42941">
                  <c:v>0.53200000000001069</c:v>
                </c:pt>
                <c:pt idx="42942">
                  <c:v>0.53400000000000603</c:v>
                </c:pt>
                <c:pt idx="42943">
                  <c:v>0.53600000000000136</c:v>
                </c:pt>
                <c:pt idx="42944">
                  <c:v>0.53800000000001091</c:v>
                </c:pt>
                <c:pt idx="42945">
                  <c:v>0.54000000000000625</c:v>
                </c:pt>
                <c:pt idx="42946">
                  <c:v>0.54200000000000159</c:v>
                </c:pt>
                <c:pt idx="42947">
                  <c:v>0.54400000000001114</c:v>
                </c:pt>
                <c:pt idx="42948">
                  <c:v>0.54600000000000648</c:v>
                </c:pt>
                <c:pt idx="42949">
                  <c:v>0.54800000000000182</c:v>
                </c:pt>
                <c:pt idx="42950">
                  <c:v>0.55000000000001137</c:v>
                </c:pt>
                <c:pt idx="42951">
                  <c:v>0.55200000000000671</c:v>
                </c:pt>
                <c:pt idx="42952">
                  <c:v>0.55400000000000205</c:v>
                </c:pt>
                <c:pt idx="42953">
                  <c:v>0.5560000000000116</c:v>
                </c:pt>
                <c:pt idx="42954">
                  <c:v>0.55800000000000693</c:v>
                </c:pt>
                <c:pt idx="42955">
                  <c:v>0.56000000000000227</c:v>
                </c:pt>
                <c:pt idx="42956">
                  <c:v>0.56200000000001182</c:v>
                </c:pt>
                <c:pt idx="42957">
                  <c:v>0.56400000000000716</c:v>
                </c:pt>
                <c:pt idx="42958">
                  <c:v>0.5660000000000025</c:v>
                </c:pt>
                <c:pt idx="42959">
                  <c:v>0.56800000000001205</c:v>
                </c:pt>
                <c:pt idx="42960">
                  <c:v>0.57000000000000739</c:v>
                </c:pt>
                <c:pt idx="42961">
                  <c:v>0.57200000000000273</c:v>
                </c:pt>
                <c:pt idx="42962">
                  <c:v>0.57400000000001228</c:v>
                </c:pt>
                <c:pt idx="42963">
                  <c:v>0.57600000000000762</c:v>
                </c:pt>
                <c:pt idx="42964">
                  <c:v>0.57800000000000296</c:v>
                </c:pt>
                <c:pt idx="42965">
                  <c:v>0.58000000000001251</c:v>
                </c:pt>
                <c:pt idx="42966">
                  <c:v>0.58200000000000784</c:v>
                </c:pt>
                <c:pt idx="42967">
                  <c:v>0.58400000000000318</c:v>
                </c:pt>
                <c:pt idx="42968">
                  <c:v>0.58600000000001273</c:v>
                </c:pt>
                <c:pt idx="42969">
                  <c:v>0.58800000000000807</c:v>
                </c:pt>
                <c:pt idx="42970">
                  <c:v>0.59000000000000341</c:v>
                </c:pt>
                <c:pt idx="42971">
                  <c:v>0.59199999999999875</c:v>
                </c:pt>
                <c:pt idx="42972">
                  <c:v>0.5940000000000083</c:v>
                </c:pt>
                <c:pt idx="42973">
                  <c:v>0.59600000000000364</c:v>
                </c:pt>
                <c:pt idx="42974">
                  <c:v>0.59799999999999898</c:v>
                </c:pt>
                <c:pt idx="42975">
                  <c:v>0.60000000000000853</c:v>
                </c:pt>
                <c:pt idx="42976">
                  <c:v>0.60200000000000387</c:v>
                </c:pt>
                <c:pt idx="42977">
                  <c:v>0.6039999999999992</c:v>
                </c:pt>
                <c:pt idx="42978">
                  <c:v>0.60600000000000875</c:v>
                </c:pt>
                <c:pt idx="42979">
                  <c:v>0.60800000000000409</c:v>
                </c:pt>
                <c:pt idx="42980">
                  <c:v>0.60999999999999943</c:v>
                </c:pt>
                <c:pt idx="42981">
                  <c:v>0.61200000000000898</c:v>
                </c:pt>
                <c:pt idx="42982">
                  <c:v>0.61400000000000432</c:v>
                </c:pt>
                <c:pt idx="42983">
                  <c:v>0.61599999999999966</c:v>
                </c:pt>
                <c:pt idx="42984">
                  <c:v>0.61800000000000921</c:v>
                </c:pt>
                <c:pt idx="42985">
                  <c:v>0.62000000000000455</c:v>
                </c:pt>
                <c:pt idx="42986">
                  <c:v>0.62199999999999989</c:v>
                </c:pt>
                <c:pt idx="42987">
                  <c:v>0.62400000000000944</c:v>
                </c:pt>
                <c:pt idx="42988">
                  <c:v>0.62600000000000477</c:v>
                </c:pt>
                <c:pt idx="42989">
                  <c:v>0.62800000000000011</c:v>
                </c:pt>
                <c:pt idx="42990">
                  <c:v>0.63000000000000966</c:v>
                </c:pt>
                <c:pt idx="42991">
                  <c:v>0.632000000000005</c:v>
                </c:pt>
                <c:pt idx="42992">
                  <c:v>0.63400000000000034</c:v>
                </c:pt>
                <c:pt idx="42993">
                  <c:v>0.63600000000000989</c:v>
                </c:pt>
                <c:pt idx="42994">
                  <c:v>0.63800000000000523</c:v>
                </c:pt>
                <c:pt idx="42995">
                  <c:v>0.64000000000000057</c:v>
                </c:pt>
                <c:pt idx="42996">
                  <c:v>0.64200000000001012</c:v>
                </c:pt>
                <c:pt idx="42997">
                  <c:v>0.64400000000000546</c:v>
                </c:pt>
                <c:pt idx="42998">
                  <c:v>0.6460000000000008</c:v>
                </c:pt>
                <c:pt idx="42999">
                  <c:v>0.64800000000001035</c:v>
                </c:pt>
                <c:pt idx="43000">
                  <c:v>0.65000000000000568</c:v>
                </c:pt>
                <c:pt idx="43001">
                  <c:v>0.65200000000000102</c:v>
                </c:pt>
                <c:pt idx="43002">
                  <c:v>0.65400000000001057</c:v>
                </c:pt>
                <c:pt idx="43003">
                  <c:v>0.65600000000000591</c:v>
                </c:pt>
                <c:pt idx="43004">
                  <c:v>0.65800000000000125</c:v>
                </c:pt>
                <c:pt idx="43005">
                  <c:v>0.6600000000000108</c:v>
                </c:pt>
                <c:pt idx="43006">
                  <c:v>0.66200000000000614</c:v>
                </c:pt>
                <c:pt idx="43007">
                  <c:v>0.66400000000000148</c:v>
                </c:pt>
                <c:pt idx="43008">
                  <c:v>0.66600000000001103</c:v>
                </c:pt>
                <c:pt idx="43009">
                  <c:v>0.66800000000000637</c:v>
                </c:pt>
                <c:pt idx="43010">
                  <c:v>0.67000000000000171</c:v>
                </c:pt>
                <c:pt idx="43011">
                  <c:v>0.67200000000001125</c:v>
                </c:pt>
                <c:pt idx="43012">
                  <c:v>0.67400000000000659</c:v>
                </c:pt>
                <c:pt idx="43013">
                  <c:v>0.67600000000000193</c:v>
                </c:pt>
                <c:pt idx="43014">
                  <c:v>0.67800000000001148</c:v>
                </c:pt>
                <c:pt idx="43015">
                  <c:v>0.68000000000000682</c:v>
                </c:pt>
                <c:pt idx="43016">
                  <c:v>0.68200000000000216</c:v>
                </c:pt>
                <c:pt idx="43017">
                  <c:v>0.68400000000001171</c:v>
                </c:pt>
                <c:pt idx="43018">
                  <c:v>0.68600000000000705</c:v>
                </c:pt>
                <c:pt idx="43019">
                  <c:v>0.68800000000000239</c:v>
                </c:pt>
                <c:pt idx="43020">
                  <c:v>0.69000000000001194</c:v>
                </c:pt>
                <c:pt idx="43021">
                  <c:v>0.69200000000000728</c:v>
                </c:pt>
                <c:pt idx="43022">
                  <c:v>0.69400000000000261</c:v>
                </c:pt>
                <c:pt idx="43023">
                  <c:v>0.69600000000001216</c:v>
                </c:pt>
                <c:pt idx="43024">
                  <c:v>0.6980000000000075</c:v>
                </c:pt>
                <c:pt idx="43025">
                  <c:v>0.70000000000000284</c:v>
                </c:pt>
                <c:pt idx="43026">
                  <c:v>0.70200000000001239</c:v>
                </c:pt>
                <c:pt idx="43027">
                  <c:v>0.70400000000000773</c:v>
                </c:pt>
                <c:pt idx="43028">
                  <c:v>0.70600000000000307</c:v>
                </c:pt>
                <c:pt idx="43029">
                  <c:v>0.70800000000001262</c:v>
                </c:pt>
                <c:pt idx="43030">
                  <c:v>0.71000000000000796</c:v>
                </c:pt>
                <c:pt idx="43031">
                  <c:v>0.7120000000000033</c:v>
                </c:pt>
                <c:pt idx="43032">
                  <c:v>0.71399999999999864</c:v>
                </c:pt>
                <c:pt idx="43033">
                  <c:v>0.71600000000000819</c:v>
                </c:pt>
                <c:pt idx="43034">
                  <c:v>0.71800000000000352</c:v>
                </c:pt>
                <c:pt idx="43035">
                  <c:v>0.71999999999999886</c:v>
                </c:pt>
                <c:pt idx="43036">
                  <c:v>0.72200000000000841</c:v>
                </c:pt>
                <c:pt idx="43037">
                  <c:v>0.72400000000000375</c:v>
                </c:pt>
                <c:pt idx="43038">
                  <c:v>0.72599999999999909</c:v>
                </c:pt>
                <c:pt idx="43039">
                  <c:v>0.72800000000000864</c:v>
                </c:pt>
                <c:pt idx="43040">
                  <c:v>0.73000000000000398</c:v>
                </c:pt>
                <c:pt idx="43041">
                  <c:v>0.73199999999999932</c:v>
                </c:pt>
                <c:pt idx="43042">
                  <c:v>0.73400000000000887</c:v>
                </c:pt>
                <c:pt idx="43043">
                  <c:v>0.73600000000000421</c:v>
                </c:pt>
                <c:pt idx="43044">
                  <c:v>0.73799999999999955</c:v>
                </c:pt>
                <c:pt idx="43045">
                  <c:v>0.74000000000000909</c:v>
                </c:pt>
                <c:pt idx="43046">
                  <c:v>0.74200000000000443</c:v>
                </c:pt>
                <c:pt idx="43047">
                  <c:v>0.74399999999999977</c:v>
                </c:pt>
                <c:pt idx="43048">
                  <c:v>0.74600000000000932</c:v>
                </c:pt>
                <c:pt idx="43049">
                  <c:v>0.74800000000000466</c:v>
                </c:pt>
                <c:pt idx="43050">
                  <c:v>0.75</c:v>
                </c:pt>
                <c:pt idx="43051">
                  <c:v>0.75200000000000955</c:v>
                </c:pt>
                <c:pt idx="43052">
                  <c:v>0.75400000000000489</c:v>
                </c:pt>
                <c:pt idx="43053">
                  <c:v>0.75600000000000023</c:v>
                </c:pt>
                <c:pt idx="43054">
                  <c:v>0.75800000000000978</c:v>
                </c:pt>
                <c:pt idx="43055">
                  <c:v>0.76000000000000512</c:v>
                </c:pt>
                <c:pt idx="43056">
                  <c:v>0.76200000000000045</c:v>
                </c:pt>
                <c:pt idx="43057">
                  <c:v>0.76400000000001</c:v>
                </c:pt>
                <c:pt idx="43058">
                  <c:v>0.76600000000000534</c:v>
                </c:pt>
                <c:pt idx="43059">
                  <c:v>0.76800000000000068</c:v>
                </c:pt>
                <c:pt idx="43060">
                  <c:v>0.77000000000001023</c:v>
                </c:pt>
                <c:pt idx="43061">
                  <c:v>0.77200000000000557</c:v>
                </c:pt>
                <c:pt idx="43062">
                  <c:v>0.77400000000000091</c:v>
                </c:pt>
                <c:pt idx="43063">
                  <c:v>0.77600000000001046</c:v>
                </c:pt>
                <c:pt idx="43064">
                  <c:v>0.7780000000000058</c:v>
                </c:pt>
                <c:pt idx="43065">
                  <c:v>0.78000000000000114</c:v>
                </c:pt>
                <c:pt idx="43066">
                  <c:v>0.78200000000001069</c:v>
                </c:pt>
                <c:pt idx="43067">
                  <c:v>0.78400000000000603</c:v>
                </c:pt>
                <c:pt idx="43068">
                  <c:v>0.78600000000000136</c:v>
                </c:pt>
                <c:pt idx="43069">
                  <c:v>0.78800000000001091</c:v>
                </c:pt>
                <c:pt idx="43070">
                  <c:v>0.79000000000000625</c:v>
                </c:pt>
                <c:pt idx="43071">
                  <c:v>0.79200000000000159</c:v>
                </c:pt>
                <c:pt idx="43072">
                  <c:v>0.79400000000001114</c:v>
                </c:pt>
                <c:pt idx="43073">
                  <c:v>0.79600000000000648</c:v>
                </c:pt>
                <c:pt idx="43074">
                  <c:v>0.79800000000000182</c:v>
                </c:pt>
                <c:pt idx="43075">
                  <c:v>0.80000000000001137</c:v>
                </c:pt>
                <c:pt idx="43076">
                  <c:v>0.80200000000000671</c:v>
                </c:pt>
                <c:pt idx="43077">
                  <c:v>0.80400000000000205</c:v>
                </c:pt>
                <c:pt idx="43078">
                  <c:v>0.8060000000000116</c:v>
                </c:pt>
                <c:pt idx="43079">
                  <c:v>0.80800000000000693</c:v>
                </c:pt>
                <c:pt idx="43080">
                  <c:v>0.81000000000000227</c:v>
                </c:pt>
                <c:pt idx="43081">
                  <c:v>0.81200000000001182</c:v>
                </c:pt>
                <c:pt idx="43082">
                  <c:v>0.81400000000000716</c:v>
                </c:pt>
                <c:pt idx="43083">
                  <c:v>0.8160000000000025</c:v>
                </c:pt>
                <c:pt idx="43084">
                  <c:v>0.81800000000001205</c:v>
                </c:pt>
                <c:pt idx="43085">
                  <c:v>0.82000000000000739</c:v>
                </c:pt>
                <c:pt idx="43086">
                  <c:v>0.82200000000000273</c:v>
                </c:pt>
                <c:pt idx="43087">
                  <c:v>0.82400000000001228</c:v>
                </c:pt>
                <c:pt idx="43088">
                  <c:v>0.82600000000000762</c:v>
                </c:pt>
                <c:pt idx="43089">
                  <c:v>0.82800000000000296</c:v>
                </c:pt>
                <c:pt idx="43090">
                  <c:v>0.83000000000001251</c:v>
                </c:pt>
                <c:pt idx="43091">
                  <c:v>0.83200000000000784</c:v>
                </c:pt>
                <c:pt idx="43092">
                  <c:v>0.83400000000000318</c:v>
                </c:pt>
                <c:pt idx="43093">
                  <c:v>0.83600000000001273</c:v>
                </c:pt>
                <c:pt idx="43094">
                  <c:v>0.83800000000000807</c:v>
                </c:pt>
                <c:pt idx="43095">
                  <c:v>0.84000000000000341</c:v>
                </c:pt>
                <c:pt idx="43096">
                  <c:v>0.84199999999999875</c:v>
                </c:pt>
                <c:pt idx="43097">
                  <c:v>0.8440000000000083</c:v>
                </c:pt>
                <c:pt idx="43098">
                  <c:v>0.84600000000000364</c:v>
                </c:pt>
                <c:pt idx="43099">
                  <c:v>0.84799999999999898</c:v>
                </c:pt>
                <c:pt idx="43100">
                  <c:v>0.85000000000000853</c:v>
                </c:pt>
                <c:pt idx="43101">
                  <c:v>0.85200000000000387</c:v>
                </c:pt>
                <c:pt idx="43102">
                  <c:v>0.8539999999999992</c:v>
                </c:pt>
                <c:pt idx="43103">
                  <c:v>0.85600000000000875</c:v>
                </c:pt>
                <c:pt idx="43104">
                  <c:v>0.85800000000000409</c:v>
                </c:pt>
                <c:pt idx="43105">
                  <c:v>0.85999999999999943</c:v>
                </c:pt>
                <c:pt idx="43106">
                  <c:v>0.86200000000000898</c:v>
                </c:pt>
                <c:pt idx="43107">
                  <c:v>0.86400000000000432</c:v>
                </c:pt>
                <c:pt idx="43108">
                  <c:v>0.86599999999999966</c:v>
                </c:pt>
                <c:pt idx="43109">
                  <c:v>0.86800000000000921</c:v>
                </c:pt>
                <c:pt idx="43110">
                  <c:v>0.87000000000000455</c:v>
                </c:pt>
                <c:pt idx="43111">
                  <c:v>0.87199999999999989</c:v>
                </c:pt>
                <c:pt idx="43112">
                  <c:v>0.87400000000000944</c:v>
                </c:pt>
                <c:pt idx="43113">
                  <c:v>0.87600000000000477</c:v>
                </c:pt>
                <c:pt idx="43114">
                  <c:v>0.87800000000000011</c:v>
                </c:pt>
                <c:pt idx="43115">
                  <c:v>0.88000000000000966</c:v>
                </c:pt>
                <c:pt idx="43116">
                  <c:v>0.882000000000005</c:v>
                </c:pt>
                <c:pt idx="43117">
                  <c:v>0.88400000000000034</c:v>
                </c:pt>
                <c:pt idx="43118">
                  <c:v>0.88600000000000989</c:v>
                </c:pt>
                <c:pt idx="43119">
                  <c:v>0.88800000000000523</c:v>
                </c:pt>
                <c:pt idx="43120">
                  <c:v>0.89000000000000057</c:v>
                </c:pt>
                <c:pt idx="43121">
                  <c:v>0.89200000000001012</c:v>
                </c:pt>
                <c:pt idx="43122">
                  <c:v>0.89400000000000546</c:v>
                </c:pt>
                <c:pt idx="43123">
                  <c:v>0.8960000000000008</c:v>
                </c:pt>
                <c:pt idx="43124">
                  <c:v>0.89800000000001035</c:v>
                </c:pt>
                <c:pt idx="43125">
                  <c:v>0.90000000000000568</c:v>
                </c:pt>
                <c:pt idx="43126">
                  <c:v>0.90200000000000102</c:v>
                </c:pt>
                <c:pt idx="43127">
                  <c:v>0.90400000000001057</c:v>
                </c:pt>
                <c:pt idx="43128">
                  <c:v>0.90600000000000591</c:v>
                </c:pt>
                <c:pt idx="43129">
                  <c:v>0.90800000000000125</c:v>
                </c:pt>
                <c:pt idx="43130">
                  <c:v>0.9100000000000108</c:v>
                </c:pt>
                <c:pt idx="43131">
                  <c:v>0.91200000000000614</c:v>
                </c:pt>
                <c:pt idx="43132">
                  <c:v>0.91400000000000148</c:v>
                </c:pt>
                <c:pt idx="43133">
                  <c:v>0.91600000000001103</c:v>
                </c:pt>
                <c:pt idx="43134">
                  <c:v>0.91800000000000637</c:v>
                </c:pt>
                <c:pt idx="43135">
                  <c:v>0.92000000000000171</c:v>
                </c:pt>
                <c:pt idx="43136">
                  <c:v>0.92200000000001125</c:v>
                </c:pt>
                <c:pt idx="43137">
                  <c:v>0.92400000000000659</c:v>
                </c:pt>
                <c:pt idx="43138">
                  <c:v>0.92600000000000193</c:v>
                </c:pt>
                <c:pt idx="43139">
                  <c:v>0.92800000000001148</c:v>
                </c:pt>
                <c:pt idx="43140">
                  <c:v>0.93000000000000682</c:v>
                </c:pt>
                <c:pt idx="43141">
                  <c:v>0.93200000000000216</c:v>
                </c:pt>
                <c:pt idx="43142">
                  <c:v>0.93400000000001171</c:v>
                </c:pt>
                <c:pt idx="43143">
                  <c:v>0.93600000000000705</c:v>
                </c:pt>
                <c:pt idx="43144">
                  <c:v>0.93800000000000239</c:v>
                </c:pt>
                <c:pt idx="43145">
                  <c:v>0.94000000000001194</c:v>
                </c:pt>
                <c:pt idx="43146">
                  <c:v>0.94200000000000728</c:v>
                </c:pt>
                <c:pt idx="43147">
                  <c:v>0.94400000000000261</c:v>
                </c:pt>
                <c:pt idx="43148">
                  <c:v>0.94600000000001216</c:v>
                </c:pt>
                <c:pt idx="43149">
                  <c:v>0.9480000000000075</c:v>
                </c:pt>
                <c:pt idx="43150">
                  <c:v>0.95000000000000284</c:v>
                </c:pt>
                <c:pt idx="43151">
                  <c:v>0.95200000000001239</c:v>
                </c:pt>
                <c:pt idx="43152">
                  <c:v>0.95400000000000773</c:v>
                </c:pt>
                <c:pt idx="43153">
                  <c:v>0.95600000000000307</c:v>
                </c:pt>
                <c:pt idx="43154">
                  <c:v>0.95800000000001262</c:v>
                </c:pt>
                <c:pt idx="43155">
                  <c:v>0.96000000000000796</c:v>
                </c:pt>
                <c:pt idx="43156">
                  <c:v>0.9620000000000033</c:v>
                </c:pt>
                <c:pt idx="43157">
                  <c:v>0.96399999999999864</c:v>
                </c:pt>
                <c:pt idx="43158">
                  <c:v>0.96600000000000819</c:v>
                </c:pt>
                <c:pt idx="43159">
                  <c:v>0.96800000000000352</c:v>
                </c:pt>
                <c:pt idx="43160">
                  <c:v>0.96999999999999886</c:v>
                </c:pt>
                <c:pt idx="43161">
                  <c:v>0.97200000000000841</c:v>
                </c:pt>
                <c:pt idx="43162">
                  <c:v>0.97400000000000375</c:v>
                </c:pt>
                <c:pt idx="43163">
                  <c:v>0.97599999999999909</c:v>
                </c:pt>
                <c:pt idx="43164">
                  <c:v>0.97800000000000864</c:v>
                </c:pt>
                <c:pt idx="43165">
                  <c:v>0.98000000000000398</c:v>
                </c:pt>
                <c:pt idx="43166">
                  <c:v>0.98199999999999932</c:v>
                </c:pt>
                <c:pt idx="43167">
                  <c:v>0.98400000000000887</c:v>
                </c:pt>
                <c:pt idx="43168">
                  <c:v>0.98600000000000421</c:v>
                </c:pt>
                <c:pt idx="43169">
                  <c:v>0.98799999999999955</c:v>
                </c:pt>
                <c:pt idx="43170">
                  <c:v>0.99000000000000909</c:v>
                </c:pt>
                <c:pt idx="43171">
                  <c:v>0.99200000000000443</c:v>
                </c:pt>
                <c:pt idx="43172">
                  <c:v>0.99399999999999977</c:v>
                </c:pt>
                <c:pt idx="43173">
                  <c:v>0.99600000000000932</c:v>
                </c:pt>
                <c:pt idx="43174">
                  <c:v>0.99800000000000466</c:v>
                </c:pt>
                <c:pt idx="43175">
                  <c:v>1</c:v>
                </c:pt>
                <c:pt idx="43176">
                  <c:v>1.0020000000000095</c:v>
                </c:pt>
                <c:pt idx="43177">
                  <c:v>1.0040000000000049</c:v>
                </c:pt>
                <c:pt idx="43178">
                  <c:v>1.0060000000000002</c:v>
                </c:pt>
                <c:pt idx="43179">
                  <c:v>1.0080000000000098</c:v>
                </c:pt>
                <c:pt idx="43180">
                  <c:v>1.0100000000000051</c:v>
                </c:pt>
                <c:pt idx="43181">
                  <c:v>1.0120000000000005</c:v>
                </c:pt>
                <c:pt idx="43182">
                  <c:v>1.01400000000001</c:v>
                </c:pt>
                <c:pt idx="43183">
                  <c:v>1.0160000000000053</c:v>
                </c:pt>
                <c:pt idx="43184">
                  <c:v>1.0180000000000007</c:v>
                </c:pt>
                <c:pt idx="43185">
                  <c:v>1.0200000000000102</c:v>
                </c:pt>
                <c:pt idx="43186">
                  <c:v>1.0220000000000056</c:v>
                </c:pt>
                <c:pt idx="43187">
                  <c:v>1.0240000000000009</c:v>
                </c:pt>
                <c:pt idx="43188">
                  <c:v>1.0260000000000105</c:v>
                </c:pt>
                <c:pt idx="43189">
                  <c:v>1.0280000000000058</c:v>
                </c:pt>
                <c:pt idx="43190">
                  <c:v>1.0300000000000011</c:v>
                </c:pt>
                <c:pt idx="43191">
                  <c:v>1.0320000000000107</c:v>
                </c:pt>
                <c:pt idx="43192">
                  <c:v>1.034000000000006</c:v>
                </c:pt>
                <c:pt idx="43193">
                  <c:v>1.0360000000000014</c:v>
                </c:pt>
                <c:pt idx="43194">
                  <c:v>1.0380000000000109</c:v>
                </c:pt>
                <c:pt idx="43195">
                  <c:v>1.0400000000000063</c:v>
                </c:pt>
                <c:pt idx="43196">
                  <c:v>1.0420000000000016</c:v>
                </c:pt>
                <c:pt idx="43197">
                  <c:v>1.0440000000000111</c:v>
                </c:pt>
                <c:pt idx="43198">
                  <c:v>1.0460000000000065</c:v>
                </c:pt>
                <c:pt idx="43199">
                  <c:v>1.0480000000000018</c:v>
                </c:pt>
                <c:pt idx="43200">
                  <c:v>1.0500000000000114</c:v>
                </c:pt>
                <c:pt idx="43201">
                  <c:v>1.0520000000000067</c:v>
                </c:pt>
                <c:pt idx="43202">
                  <c:v>1.054000000000002</c:v>
                </c:pt>
                <c:pt idx="43203">
                  <c:v>1.0560000000000116</c:v>
                </c:pt>
                <c:pt idx="43204">
                  <c:v>1.0580000000000069</c:v>
                </c:pt>
                <c:pt idx="43205">
                  <c:v>1.0600000000000023</c:v>
                </c:pt>
                <c:pt idx="43206">
                  <c:v>1.0620000000000118</c:v>
                </c:pt>
                <c:pt idx="43207">
                  <c:v>1.0640000000000072</c:v>
                </c:pt>
                <c:pt idx="43208">
                  <c:v>1.0660000000000025</c:v>
                </c:pt>
                <c:pt idx="43209">
                  <c:v>1.0680000000000121</c:v>
                </c:pt>
                <c:pt idx="43210">
                  <c:v>1.0700000000000074</c:v>
                </c:pt>
                <c:pt idx="43211">
                  <c:v>1.0720000000000027</c:v>
                </c:pt>
                <c:pt idx="43212">
                  <c:v>1.0740000000000123</c:v>
                </c:pt>
                <c:pt idx="43213">
                  <c:v>1.0760000000000076</c:v>
                </c:pt>
                <c:pt idx="43214">
                  <c:v>1.078000000000003</c:v>
                </c:pt>
                <c:pt idx="43215">
                  <c:v>1.0800000000000125</c:v>
                </c:pt>
                <c:pt idx="43216">
                  <c:v>1.0820000000000078</c:v>
                </c:pt>
                <c:pt idx="43217">
                  <c:v>1.0840000000000032</c:v>
                </c:pt>
                <c:pt idx="43218">
                  <c:v>1.0860000000000127</c:v>
                </c:pt>
                <c:pt idx="43219">
                  <c:v>1.0880000000000081</c:v>
                </c:pt>
                <c:pt idx="43220">
                  <c:v>1.0900000000000034</c:v>
                </c:pt>
                <c:pt idx="43221">
                  <c:v>1.0919999999999987</c:v>
                </c:pt>
                <c:pt idx="43222">
                  <c:v>1.0940000000000083</c:v>
                </c:pt>
                <c:pt idx="43223">
                  <c:v>1.0960000000000036</c:v>
                </c:pt>
                <c:pt idx="43224">
                  <c:v>1.097999999999999</c:v>
                </c:pt>
                <c:pt idx="43225">
                  <c:v>1.1000000000000085</c:v>
                </c:pt>
                <c:pt idx="43226">
                  <c:v>1.1020000000000039</c:v>
                </c:pt>
                <c:pt idx="43227">
                  <c:v>1.1039999999999992</c:v>
                </c:pt>
                <c:pt idx="43228">
                  <c:v>1.1060000000000088</c:v>
                </c:pt>
                <c:pt idx="43229">
                  <c:v>1.1080000000000041</c:v>
                </c:pt>
                <c:pt idx="43230">
                  <c:v>1.1099999999999994</c:v>
                </c:pt>
                <c:pt idx="43231">
                  <c:v>1.112000000000009</c:v>
                </c:pt>
                <c:pt idx="43232">
                  <c:v>1.1140000000000043</c:v>
                </c:pt>
                <c:pt idx="43233">
                  <c:v>1.1159999999999997</c:v>
                </c:pt>
                <c:pt idx="43234">
                  <c:v>1.1180000000000092</c:v>
                </c:pt>
                <c:pt idx="43235">
                  <c:v>1.1200000000000045</c:v>
                </c:pt>
                <c:pt idx="43236">
                  <c:v>1.1219999999999999</c:v>
                </c:pt>
                <c:pt idx="43237">
                  <c:v>1.1240000000000094</c:v>
                </c:pt>
                <c:pt idx="43238">
                  <c:v>1.1260000000000048</c:v>
                </c:pt>
                <c:pt idx="43239">
                  <c:v>1.1280000000000001</c:v>
                </c:pt>
                <c:pt idx="43240">
                  <c:v>1.1300000000000097</c:v>
                </c:pt>
                <c:pt idx="43241">
                  <c:v>1.132000000000005</c:v>
                </c:pt>
                <c:pt idx="43242">
                  <c:v>1.1340000000000003</c:v>
                </c:pt>
                <c:pt idx="43243">
                  <c:v>1.1360000000000099</c:v>
                </c:pt>
                <c:pt idx="43244">
                  <c:v>1.1380000000000052</c:v>
                </c:pt>
                <c:pt idx="43245">
                  <c:v>1.1400000000000006</c:v>
                </c:pt>
                <c:pt idx="43246">
                  <c:v>1.1420000000000101</c:v>
                </c:pt>
                <c:pt idx="43247">
                  <c:v>1.1440000000000055</c:v>
                </c:pt>
                <c:pt idx="43248">
                  <c:v>1.1460000000000008</c:v>
                </c:pt>
                <c:pt idx="43249">
                  <c:v>1.1480000000000103</c:v>
                </c:pt>
                <c:pt idx="43250">
                  <c:v>1.1500000000000057</c:v>
                </c:pt>
                <c:pt idx="43251">
                  <c:v>1.152000000000001</c:v>
                </c:pt>
                <c:pt idx="43252">
                  <c:v>1.1540000000000106</c:v>
                </c:pt>
                <c:pt idx="43253">
                  <c:v>1.1560000000000059</c:v>
                </c:pt>
                <c:pt idx="43254">
                  <c:v>1.1580000000000013</c:v>
                </c:pt>
                <c:pt idx="43255">
                  <c:v>1.1600000000000108</c:v>
                </c:pt>
                <c:pt idx="43256">
                  <c:v>1.1620000000000061</c:v>
                </c:pt>
                <c:pt idx="43257">
                  <c:v>1.1640000000000015</c:v>
                </c:pt>
                <c:pt idx="43258">
                  <c:v>1.166000000000011</c:v>
                </c:pt>
                <c:pt idx="43259">
                  <c:v>1.1680000000000064</c:v>
                </c:pt>
                <c:pt idx="43260">
                  <c:v>1.1700000000000017</c:v>
                </c:pt>
                <c:pt idx="43261">
                  <c:v>1.1720000000000113</c:v>
                </c:pt>
                <c:pt idx="43262">
                  <c:v>1.1740000000000066</c:v>
                </c:pt>
                <c:pt idx="43263">
                  <c:v>1.1760000000000019</c:v>
                </c:pt>
                <c:pt idx="43264">
                  <c:v>1.1780000000000115</c:v>
                </c:pt>
                <c:pt idx="43265">
                  <c:v>1.1800000000000068</c:v>
                </c:pt>
                <c:pt idx="43266">
                  <c:v>1.1820000000000022</c:v>
                </c:pt>
                <c:pt idx="43267">
                  <c:v>1.1840000000000117</c:v>
                </c:pt>
                <c:pt idx="43268">
                  <c:v>1.186000000000007</c:v>
                </c:pt>
                <c:pt idx="43269">
                  <c:v>1.1880000000000024</c:v>
                </c:pt>
                <c:pt idx="43270">
                  <c:v>1.1900000000000119</c:v>
                </c:pt>
                <c:pt idx="43271">
                  <c:v>1.1920000000000073</c:v>
                </c:pt>
                <c:pt idx="43272">
                  <c:v>1.1940000000000026</c:v>
                </c:pt>
                <c:pt idx="43273">
                  <c:v>1.1960000000000122</c:v>
                </c:pt>
                <c:pt idx="43274">
                  <c:v>1.1980000000000075</c:v>
                </c:pt>
                <c:pt idx="43275">
                  <c:v>1.2000000000000028</c:v>
                </c:pt>
                <c:pt idx="43276">
                  <c:v>1.2020000000000124</c:v>
                </c:pt>
                <c:pt idx="43277">
                  <c:v>1.2040000000000077</c:v>
                </c:pt>
                <c:pt idx="43278">
                  <c:v>1.2060000000000031</c:v>
                </c:pt>
                <c:pt idx="43279">
                  <c:v>1.2080000000000126</c:v>
                </c:pt>
                <c:pt idx="43280">
                  <c:v>1.210000000000008</c:v>
                </c:pt>
                <c:pt idx="43281">
                  <c:v>1.2120000000000033</c:v>
                </c:pt>
                <c:pt idx="43282">
                  <c:v>1.2139999999999986</c:v>
                </c:pt>
                <c:pt idx="43283">
                  <c:v>1.2160000000000082</c:v>
                </c:pt>
                <c:pt idx="43284">
                  <c:v>1.2180000000000035</c:v>
                </c:pt>
                <c:pt idx="43285">
                  <c:v>1.2199999999999989</c:v>
                </c:pt>
                <c:pt idx="43286">
                  <c:v>1.2220000000000084</c:v>
                </c:pt>
                <c:pt idx="43287">
                  <c:v>1.2240000000000038</c:v>
                </c:pt>
                <c:pt idx="43288">
                  <c:v>1.2259999999999991</c:v>
                </c:pt>
                <c:pt idx="43289">
                  <c:v>1.2280000000000086</c:v>
                </c:pt>
                <c:pt idx="43290">
                  <c:v>1.230000000000004</c:v>
                </c:pt>
                <c:pt idx="43291">
                  <c:v>1.2319999999999993</c:v>
                </c:pt>
                <c:pt idx="43292">
                  <c:v>1.2340000000000089</c:v>
                </c:pt>
                <c:pt idx="43293">
                  <c:v>1.2360000000000042</c:v>
                </c:pt>
                <c:pt idx="43294">
                  <c:v>1.2379999999999995</c:v>
                </c:pt>
                <c:pt idx="43295">
                  <c:v>1.2400000000000091</c:v>
                </c:pt>
                <c:pt idx="43296">
                  <c:v>1.2420000000000044</c:v>
                </c:pt>
                <c:pt idx="43297">
                  <c:v>1.2439999999999998</c:v>
                </c:pt>
                <c:pt idx="43298">
                  <c:v>1.2460000000000093</c:v>
                </c:pt>
                <c:pt idx="43299">
                  <c:v>1.2480000000000047</c:v>
                </c:pt>
                <c:pt idx="43300">
                  <c:v>1.25</c:v>
                </c:pt>
                <c:pt idx="43301">
                  <c:v>1.2520000000000095</c:v>
                </c:pt>
                <c:pt idx="43302">
                  <c:v>1.2540000000000049</c:v>
                </c:pt>
                <c:pt idx="43303">
                  <c:v>1.2560000000000002</c:v>
                </c:pt>
                <c:pt idx="43304">
                  <c:v>1.2580000000000098</c:v>
                </c:pt>
                <c:pt idx="43305">
                  <c:v>1.2600000000000051</c:v>
                </c:pt>
                <c:pt idx="43306">
                  <c:v>1.2620000000000005</c:v>
                </c:pt>
                <c:pt idx="43307">
                  <c:v>1.26400000000001</c:v>
                </c:pt>
                <c:pt idx="43308">
                  <c:v>1.2660000000000053</c:v>
                </c:pt>
                <c:pt idx="43309">
                  <c:v>1.2680000000000007</c:v>
                </c:pt>
                <c:pt idx="43310">
                  <c:v>1.2700000000000102</c:v>
                </c:pt>
                <c:pt idx="43311">
                  <c:v>1.2720000000000056</c:v>
                </c:pt>
                <c:pt idx="43312">
                  <c:v>1.2740000000000009</c:v>
                </c:pt>
                <c:pt idx="43313">
                  <c:v>1.2760000000000105</c:v>
                </c:pt>
                <c:pt idx="43314">
                  <c:v>1.2780000000000058</c:v>
                </c:pt>
                <c:pt idx="43315">
                  <c:v>1.2800000000000011</c:v>
                </c:pt>
                <c:pt idx="43316">
                  <c:v>1.2820000000000107</c:v>
                </c:pt>
                <c:pt idx="43317">
                  <c:v>1.284000000000006</c:v>
                </c:pt>
                <c:pt idx="43318">
                  <c:v>1.2860000000000014</c:v>
                </c:pt>
                <c:pt idx="43319">
                  <c:v>1.2880000000000109</c:v>
                </c:pt>
                <c:pt idx="43320">
                  <c:v>1.2900000000000063</c:v>
                </c:pt>
                <c:pt idx="43321">
                  <c:v>1.2920000000000016</c:v>
                </c:pt>
                <c:pt idx="43322">
                  <c:v>1.2940000000000111</c:v>
                </c:pt>
                <c:pt idx="43323">
                  <c:v>1.2960000000000065</c:v>
                </c:pt>
                <c:pt idx="43324">
                  <c:v>1.2980000000000018</c:v>
                </c:pt>
                <c:pt idx="43325">
                  <c:v>1.3000000000000114</c:v>
                </c:pt>
                <c:pt idx="43326">
                  <c:v>1.3020000000000067</c:v>
                </c:pt>
                <c:pt idx="43327">
                  <c:v>1.304000000000002</c:v>
                </c:pt>
                <c:pt idx="43328">
                  <c:v>1.3060000000000116</c:v>
                </c:pt>
                <c:pt idx="43329">
                  <c:v>1.3080000000000069</c:v>
                </c:pt>
                <c:pt idx="43330">
                  <c:v>1.3100000000000023</c:v>
                </c:pt>
                <c:pt idx="43331">
                  <c:v>1.3120000000000118</c:v>
                </c:pt>
                <c:pt idx="43332">
                  <c:v>1.3140000000000072</c:v>
                </c:pt>
                <c:pt idx="43333">
                  <c:v>1.3160000000000025</c:v>
                </c:pt>
                <c:pt idx="43334">
                  <c:v>1.3180000000000121</c:v>
                </c:pt>
                <c:pt idx="43335">
                  <c:v>1.3200000000000074</c:v>
                </c:pt>
                <c:pt idx="43336">
                  <c:v>1.3220000000000027</c:v>
                </c:pt>
                <c:pt idx="43337">
                  <c:v>1.3240000000000123</c:v>
                </c:pt>
                <c:pt idx="43338">
                  <c:v>1.3260000000000076</c:v>
                </c:pt>
                <c:pt idx="43339">
                  <c:v>1.328000000000003</c:v>
                </c:pt>
                <c:pt idx="43340">
                  <c:v>1.3300000000000125</c:v>
                </c:pt>
                <c:pt idx="43341">
                  <c:v>1.3320000000000078</c:v>
                </c:pt>
                <c:pt idx="43342">
                  <c:v>1.3340000000000032</c:v>
                </c:pt>
                <c:pt idx="43343">
                  <c:v>1.3360000000000127</c:v>
                </c:pt>
                <c:pt idx="43344">
                  <c:v>1.3380000000000081</c:v>
                </c:pt>
                <c:pt idx="43345">
                  <c:v>1.3400000000000034</c:v>
                </c:pt>
                <c:pt idx="43346">
                  <c:v>1.3419999999999987</c:v>
                </c:pt>
                <c:pt idx="43347">
                  <c:v>1.3440000000000083</c:v>
                </c:pt>
                <c:pt idx="43348">
                  <c:v>1.3460000000000036</c:v>
                </c:pt>
                <c:pt idx="43349">
                  <c:v>1.347999999999999</c:v>
                </c:pt>
                <c:pt idx="43350">
                  <c:v>1.3500000000000085</c:v>
                </c:pt>
                <c:pt idx="43351">
                  <c:v>1.3520000000000039</c:v>
                </c:pt>
                <c:pt idx="43352">
                  <c:v>1.3539999999999992</c:v>
                </c:pt>
                <c:pt idx="43353">
                  <c:v>1.3560000000000088</c:v>
                </c:pt>
                <c:pt idx="43354">
                  <c:v>1.3580000000000041</c:v>
                </c:pt>
                <c:pt idx="43355">
                  <c:v>1.3599999999999994</c:v>
                </c:pt>
                <c:pt idx="43356">
                  <c:v>1.362000000000009</c:v>
                </c:pt>
                <c:pt idx="43357">
                  <c:v>1.3640000000000043</c:v>
                </c:pt>
                <c:pt idx="43358">
                  <c:v>1.3659999999999997</c:v>
                </c:pt>
                <c:pt idx="43359">
                  <c:v>1.3680000000000092</c:v>
                </c:pt>
                <c:pt idx="43360">
                  <c:v>1.3700000000000045</c:v>
                </c:pt>
                <c:pt idx="43361">
                  <c:v>1.3719999999999999</c:v>
                </c:pt>
                <c:pt idx="43362">
                  <c:v>1.3740000000000094</c:v>
                </c:pt>
                <c:pt idx="43363">
                  <c:v>1.3760000000000048</c:v>
                </c:pt>
                <c:pt idx="43364">
                  <c:v>1.3780000000000001</c:v>
                </c:pt>
                <c:pt idx="43365">
                  <c:v>1.3800000000000097</c:v>
                </c:pt>
                <c:pt idx="43366">
                  <c:v>1.382000000000005</c:v>
                </c:pt>
                <c:pt idx="43367">
                  <c:v>1.3840000000000003</c:v>
                </c:pt>
                <c:pt idx="43368">
                  <c:v>1.3860000000000099</c:v>
                </c:pt>
                <c:pt idx="43369">
                  <c:v>1.3880000000000052</c:v>
                </c:pt>
                <c:pt idx="43370">
                  <c:v>1.3900000000000006</c:v>
                </c:pt>
                <c:pt idx="43371">
                  <c:v>1.3920000000000101</c:v>
                </c:pt>
                <c:pt idx="43372">
                  <c:v>1.3940000000000055</c:v>
                </c:pt>
                <c:pt idx="43373">
                  <c:v>1.3960000000000008</c:v>
                </c:pt>
                <c:pt idx="43374">
                  <c:v>1.3980000000000103</c:v>
                </c:pt>
                <c:pt idx="43375">
                  <c:v>1.4000000000000057</c:v>
                </c:pt>
                <c:pt idx="43376">
                  <c:v>1.402000000000001</c:v>
                </c:pt>
                <c:pt idx="43377">
                  <c:v>1.4040000000000106</c:v>
                </c:pt>
                <c:pt idx="43378">
                  <c:v>1.4060000000000059</c:v>
                </c:pt>
                <c:pt idx="43379">
                  <c:v>1.4080000000000013</c:v>
                </c:pt>
                <c:pt idx="43380">
                  <c:v>1.4100000000000108</c:v>
                </c:pt>
                <c:pt idx="43381">
                  <c:v>1.4120000000000061</c:v>
                </c:pt>
                <c:pt idx="43382">
                  <c:v>1.4140000000000015</c:v>
                </c:pt>
                <c:pt idx="43383">
                  <c:v>1.416000000000011</c:v>
                </c:pt>
                <c:pt idx="43384">
                  <c:v>1.4180000000000064</c:v>
                </c:pt>
                <c:pt idx="43385">
                  <c:v>1.4200000000000017</c:v>
                </c:pt>
                <c:pt idx="43386">
                  <c:v>1.4220000000000113</c:v>
                </c:pt>
                <c:pt idx="43387">
                  <c:v>1.4240000000000066</c:v>
                </c:pt>
                <c:pt idx="43388">
                  <c:v>1.4260000000000019</c:v>
                </c:pt>
                <c:pt idx="43389">
                  <c:v>1.4280000000000115</c:v>
                </c:pt>
                <c:pt idx="43390">
                  <c:v>1.4300000000000068</c:v>
                </c:pt>
                <c:pt idx="43391">
                  <c:v>1.4320000000000022</c:v>
                </c:pt>
                <c:pt idx="43392">
                  <c:v>1.4340000000000117</c:v>
                </c:pt>
                <c:pt idx="43393">
                  <c:v>1.436000000000007</c:v>
                </c:pt>
                <c:pt idx="43394">
                  <c:v>1.4380000000000024</c:v>
                </c:pt>
                <c:pt idx="43395">
                  <c:v>1.4400000000000119</c:v>
                </c:pt>
                <c:pt idx="43396">
                  <c:v>1.4420000000000073</c:v>
                </c:pt>
                <c:pt idx="43397">
                  <c:v>1.4440000000000026</c:v>
                </c:pt>
                <c:pt idx="43398">
                  <c:v>1.4460000000000122</c:v>
                </c:pt>
                <c:pt idx="43399">
                  <c:v>1.4480000000000075</c:v>
                </c:pt>
                <c:pt idx="43400">
                  <c:v>1.4500000000000028</c:v>
                </c:pt>
                <c:pt idx="43401">
                  <c:v>1.4520000000000124</c:v>
                </c:pt>
                <c:pt idx="43402">
                  <c:v>1.4540000000000077</c:v>
                </c:pt>
                <c:pt idx="43403">
                  <c:v>1.4560000000000031</c:v>
                </c:pt>
                <c:pt idx="43404">
                  <c:v>1.4580000000000126</c:v>
                </c:pt>
                <c:pt idx="43405">
                  <c:v>1.460000000000008</c:v>
                </c:pt>
                <c:pt idx="43406">
                  <c:v>1.4620000000000033</c:v>
                </c:pt>
                <c:pt idx="43407">
                  <c:v>1.4639999999999986</c:v>
                </c:pt>
                <c:pt idx="43408">
                  <c:v>1.4660000000000082</c:v>
                </c:pt>
                <c:pt idx="43409">
                  <c:v>1.4680000000000035</c:v>
                </c:pt>
                <c:pt idx="43410">
                  <c:v>1.4699999999999989</c:v>
                </c:pt>
                <c:pt idx="43411">
                  <c:v>1.4720000000000084</c:v>
                </c:pt>
                <c:pt idx="43412">
                  <c:v>1.4740000000000038</c:v>
                </c:pt>
                <c:pt idx="43413">
                  <c:v>1.4759999999999991</c:v>
                </c:pt>
                <c:pt idx="43414">
                  <c:v>1.4780000000000086</c:v>
                </c:pt>
                <c:pt idx="43415">
                  <c:v>1.480000000000004</c:v>
                </c:pt>
                <c:pt idx="43416">
                  <c:v>1.4819999999999993</c:v>
                </c:pt>
                <c:pt idx="43417">
                  <c:v>1.4840000000000089</c:v>
                </c:pt>
                <c:pt idx="43418">
                  <c:v>1.4860000000000042</c:v>
                </c:pt>
                <c:pt idx="43419">
                  <c:v>1.4879999999999995</c:v>
                </c:pt>
                <c:pt idx="43420">
                  <c:v>1.4900000000000091</c:v>
                </c:pt>
                <c:pt idx="43421">
                  <c:v>1.4920000000000044</c:v>
                </c:pt>
                <c:pt idx="43422">
                  <c:v>1.4939999999999998</c:v>
                </c:pt>
                <c:pt idx="43423">
                  <c:v>1.4960000000000093</c:v>
                </c:pt>
                <c:pt idx="43424">
                  <c:v>1.4980000000000047</c:v>
                </c:pt>
                <c:pt idx="43425">
                  <c:v>1.5</c:v>
                </c:pt>
                <c:pt idx="43426">
                  <c:v>1.5020000000000095</c:v>
                </c:pt>
                <c:pt idx="43427">
                  <c:v>1.5040000000000049</c:v>
                </c:pt>
                <c:pt idx="43428">
                  <c:v>1.5060000000000002</c:v>
                </c:pt>
                <c:pt idx="43429">
                  <c:v>1.5080000000000098</c:v>
                </c:pt>
                <c:pt idx="43430">
                  <c:v>1.5100000000000051</c:v>
                </c:pt>
                <c:pt idx="43431">
                  <c:v>1.5120000000000005</c:v>
                </c:pt>
                <c:pt idx="43432">
                  <c:v>1.51400000000001</c:v>
                </c:pt>
                <c:pt idx="43433">
                  <c:v>1.5160000000000053</c:v>
                </c:pt>
                <c:pt idx="43434">
                  <c:v>1.5180000000000007</c:v>
                </c:pt>
                <c:pt idx="43435">
                  <c:v>1.5200000000000102</c:v>
                </c:pt>
                <c:pt idx="43436">
                  <c:v>1.5220000000000056</c:v>
                </c:pt>
                <c:pt idx="43437">
                  <c:v>1.5240000000000009</c:v>
                </c:pt>
                <c:pt idx="43438">
                  <c:v>1.5260000000000105</c:v>
                </c:pt>
                <c:pt idx="43439">
                  <c:v>1.5280000000000058</c:v>
                </c:pt>
                <c:pt idx="43440">
                  <c:v>1.5300000000000011</c:v>
                </c:pt>
                <c:pt idx="43441">
                  <c:v>1.5320000000000107</c:v>
                </c:pt>
                <c:pt idx="43442">
                  <c:v>1.534000000000006</c:v>
                </c:pt>
                <c:pt idx="43443">
                  <c:v>1.5360000000000014</c:v>
                </c:pt>
                <c:pt idx="43444">
                  <c:v>1.5380000000000109</c:v>
                </c:pt>
                <c:pt idx="43445">
                  <c:v>1.5400000000000063</c:v>
                </c:pt>
                <c:pt idx="43446">
                  <c:v>1.5420000000000016</c:v>
                </c:pt>
                <c:pt idx="43447">
                  <c:v>1.5440000000000111</c:v>
                </c:pt>
                <c:pt idx="43448">
                  <c:v>1.5460000000000065</c:v>
                </c:pt>
                <c:pt idx="43449">
                  <c:v>1.5480000000000018</c:v>
                </c:pt>
                <c:pt idx="43450">
                  <c:v>1.5500000000000114</c:v>
                </c:pt>
                <c:pt idx="43451">
                  <c:v>1.5520000000000067</c:v>
                </c:pt>
                <c:pt idx="43452">
                  <c:v>1.554000000000002</c:v>
                </c:pt>
                <c:pt idx="43453">
                  <c:v>1.5560000000000116</c:v>
                </c:pt>
                <c:pt idx="43454">
                  <c:v>1.5580000000000069</c:v>
                </c:pt>
                <c:pt idx="43455">
                  <c:v>1.5600000000000023</c:v>
                </c:pt>
                <c:pt idx="43456">
                  <c:v>1.5620000000000118</c:v>
                </c:pt>
                <c:pt idx="43457">
                  <c:v>1.5640000000000072</c:v>
                </c:pt>
                <c:pt idx="43458">
                  <c:v>1.5660000000000025</c:v>
                </c:pt>
                <c:pt idx="43459">
                  <c:v>1.5680000000000121</c:v>
                </c:pt>
                <c:pt idx="43460">
                  <c:v>1.5700000000000074</c:v>
                </c:pt>
                <c:pt idx="43461">
                  <c:v>1.5720000000000027</c:v>
                </c:pt>
                <c:pt idx="43462">
                  <c:v>1.5740000000000123</c:v>
                </c:pt>
                <c:pt idx="43463">
                  <c:v>1.5760000000000076</c:v>
                </c:pt>
                <c:pt idx="43464">
                  <c:v>1.578000000000003</c:v>
                </c:pt>
                <c:pt idx="43465">
                  <c:v>1.5800000000000125</c:v>
                </c:pt>
                <c:pt idx="43466">
                  <c:v>1.5820000000000078</c:v>
                </c:pt>
                <c:pt idx="43467">
                  <c:v>1.5840000000000032</c:v>
                </c:pt>
                <c:pt idx="43468">
                  <c:v>1.5860000000000127</c:v>
                </c:pt>
                <c:pt idx="43469">
                  <c:v>1.5880000000000081</c:v>
                </c:pt>
                <c:pt idx="43470">
                  <c:v>1.5900000000000034</c:v>
                </c:pt>
                <c:pt idx="43471">
                  <c:v>1.5919999999999987</c:v>
                </c:pt>
                <c:pt idx="43472">
                  <c:v>1.5940000000000083</c:v>
                </c:pt>
                <c:pt idx="43473">
                  <c:v>1.5960000000000036</c:v>
                </c:pt>
                <c:pt idx="43474">
                  <c:v>1.597999999999999</c:v>
                </c:pt>
                <c:pt idx="43475">
                  <c:v>1.6000000000000085</c:v>
                </c:pt>
                <c:pt idx="43476">
                  <c:v>1.6020000000000039</c:v>
                </c:pt>
                <c:pt idx="43477">
                  <c:v>1.6039999999999992</c:v>
                </c:pt>
                <c:pt idx="43478">
                  <c:v>1.6060000000000088</c:v>
                </c:pt>
                <c:pt idx="43479">
                  <c:v>1.6080000000000041</c:v>
                </c:pt>
                <c:pt idx="43480">
                  <c:v>1.6099999999999994</c:v>
                </c:pt>
                <c:pt idx="43481">
                  <c:v>1.612000000000009</c:v>
                </c:pt>
                <c:pt idx="43482">
                  <c:v>1.6140000000000043</c:v>
                </c:pt>
                <c:pt idx="43483">
                  <c:v>1.6159999999999997</c:v>
                </c:pt>
                <c:pt idx="43484">
                  <c:v>1.6180000000000092</c:v>
                </c:pt>
                <c:pt idx="43485">
                  <c:v>1.6200000000000045</c:v>
                </c:pt>
                <c:pt idx="43486">
                  <c:v>1.6219999999999999</c:v>
                </c:pt>
                <c:pt idx="43487">
                  <c:v>1.6240000000000094</c:v>
                </c:pt>
                <c:pt idx="43488">
                  <c:v>1.6260000000000048</c:v>
                </c:pt>
                <c:pt idx="43489">
                  <c:v>1.6280000000000001</c:v>
                </c:pt>
                <c:pt idx="43490">
                  <c:v>1.6300000000000097</c:v>
                </c:pt>
                <c:pt idx="43491">
                  <c:v>1.632000000000005</c:v>
                </c:pt>
                <c:pt idx="43492">
                  <c:v>1.6340000000000003</c:v>
                </c:pt>
                <c:pt idx="43493">
                  <c:v>1.6360000000000099</c:v>
                </c:pt>
                <c:pt idx="43494">
                  <c:v>1.6380000000000052</c:v>
                </c:pt>
                <c:pt idx="43495">
                  <c:v>1.6400000000000006</c:v>
                </c:pt>
                <c:pt idx="43496">
                  <c:v>1.6420000000000101</c:v>
                </c:pt>
                <c:pt idx="43497">
                  <c:v>1.6440000000000055</c:v>
                </c:pt>
                <c:pt idx="43498">
                  <c:v>1.6460000000000008</c:v>
                </c:pt>
                <c:pt idx="43499">
                  <c:v>1.6480000000000103</c:v>
                </c:pt>
                <c:pt idx="43500">
                  <c:v>1.6500000000000057</c:v>
                </c:pt>
                <c:pt idx="43501">
                  <c:v>1.652000000000001</c:v>
                </c:pt>
                <c:pt idx="43502">
                  <c:v>1.6540000000000106</c:v>
                </c:pt>
                <c:pt idx="43503">
                  <c:v>1.6560000000000059</c:v>
                </c:pt>
                <c:pt idx="43504">
                  <c:v>1.6580000000000013</c:v>
                </c:pt>
                <c:pt idx="43505">
                  <c:v>1.6600000000000108</c:v>
                </c:pt>
                <c:pt idx="43506">
                  <c:v>1.6620000000000061</c:v>
                </c:pt>
                <c:pt idx="43507">
                  <c:v>1.6640000000000015</c:v>
                </c:pt>
                <c:pt idx="43508">
                  <c:v>1.666000000000011</c:v>
                </c:pt>
                <c:pt idx="43509">
                  <c:v>1.6680000000000064</c:v>
                </c:pt>
                <c:pt idx="43510">
                  <c:v>1.6700000000000017</c:v>
                </c:pt>
                <c:pt idx="43511">
                  <c:v>1.6720000000000113</c:v>
                </c:pt>
                <c:pt idx="43512">
                  <c:v>1.6740000000000066</c:v>
                </c:pt>
                <c:pt idx="43513">
                  <c:v>1.6760000000000019</c:v>
                </c:pt>
                <c:pt idx="43514">
                  <c:v>1.6780000000000115</c:v>
                </c:pt>
                <c:pt idx="43515">
                  <c:v>1.6800000000000068</c:v>
                </c:pt>
                <c:pt idx="43516">
                  <c:v>1.6820000000000022</c:v>
                </c:pt>
                <c:pt idx="43517">
                  <c:v>1.6840000000000117</c:v>
                </c:pt>
                <c:pt idx="43518">
                  <c:v>1.686000000000007</c:v>
                </c:pt>
                <c:pt idx="43519">
                  <c:v>1.6880000000000024</c:v>
                </c:pt>
                <c:pt idx="43520">
                  <c:v>1.6900000000000119</c:v>
                </c:pt>
                <c:pt idx="43521">
                  <c:v>1.6920000000000073</c:v>
                </c:pt>
                <c:pt idx="43522">
                  <c:v>1.6940000000000026</c:v>
                </c:pt>
                <c:pt idx="43523">
                  <c:v>1.6960000000000122</c:v>
                </c:pt>
                <c:pt idx="43524">
                  <c:v>1.6980000000000075</c:v>
                </c:pt>
                <c:pt idx="43525">
                  <c:v>1.7000000000000028</c:v>
                </c:pt>
                <c:pt idx="43526">
                  <c:v>1.7020000000000124</c:v>
                </c:pt>
                <c:pt idx="43527">
                  <c:v>1.7040000000000077</c:v>
                </c:pt>
                <c:pt idx="43528">
                  <c:v>1.7060000000000031</c:v>
                </c:pt>
                <c:pt idx="43529">
                  <c:v>1.7080000000000126</c:v>
                </c:pt>
                <c:pt idx="43530">
                  <c:v>1.710000000000008</c:v>
                </c:pt>
                <c:pt idx="43531">
                  <c:v>1.7120000000000033</c:v>
                </c:pt>
                <c:pt idx="43532">
                  <c:v>1.7139999999999986</c:v>
                </c:pt>
                <c:pt idx="43533">
                  <c:v>1.7160000000000082</c:v>
                </c:pt>
                <c:pt idx="43534">
                  <c:v>1.7180000000000035</c:v>
                </c:pt>
                <c:pt idx="43535">
                  <c:v>1.7199999999999989</c:v>
                </c:pt>
                <c:pt idx="43536">
                  <c:v>1.7220000000000084</c:v>
                </c:pt>
                <c:pt idx="43537">
                  <c:v>1.7240000000000038</c:v>
                </c:pt>
                <c:pt idx="43538">
                  <c:v>1.7259999999999991</c:v>
                </c:pt>
                <c:pt idx="43539">
                  <c:v>1.7280000000000086</c:v>
                </c:pt>
                <c:pt idx="43540">
                  <c:v>1.730000000000004</c:v>
                </c:pt>
                <c:pt idx="43541">
                  <c:v>1.7319999999999993</c:v>
                </c:pt>
                <c:pt idx="43542">
                  <c:v>1.7340000000000089</c:v>
                </c:pt>
                <c:pt idx="43543">
                  <c:v>1.7360000000000042</c:v>
                </c:pt>
                <c:pt idx="43544">
                  <c:v>1.7379999999999995</c:v>
                </c:pt>
                <c:pt idx="43545">
                  <c:v>1.7400000000000091</c:v>
                </c:pt>
                <c:pt idx="43546">
                  <c:v>1.7420000000000044</c:v>
                </c:pt>
                <c:pt idx="43547">
                  <c:v>1.7439999999999998</c:v>
                </c:pt>
                <c:pt idx="43548">
                  <c:v>1.7460000000000093</c:v>
                </c:pt>
                <c:pt idx="43549">
                  <c:v>1.7480000000000047</c:v>
                </c:pt>
                <c:pt idx="43550">
                  <c:v>1.75</c:v>
                </c:pt>
                <c:pt idx="43551">
                  <c:v>1.7520000000000095</c:v>
                </c:pt>
                <c:pt idx="43552">
                  <c:v>1.7540000000000049</c:v>
                </c:pt>
                <c:pt idx="43553">
                  <c:v>1.7560000000000002</c:v>
                </c:pt>
                <c:pt idx="43554">
                  <c:v>1.7580000000000098</c:v>
                </c:pt>
                <c:pt idx="43555">
                  <c:v>1.7600000000000051</c:v>
                </c:pt>
                <c:pt idx="43556">
                  <c:v>1.7620000000000005</c:v>
                </c:pt>
                <c:pt idx="43557">
                  <c:v>1.76400000000001</c:v>
                </c:pt>
                <c:pt idx="43558">
                  <c:v>1.7660000000000053</c:v>
                </c:pt>
                <c:pt idx="43559">
                  <c:v>1.7680000000000007</c:v>
                </c:pt>
                <c:pt idx="43560">
                  <c:v>1.7700000000000102</c:v>
                </c:pt>
                <c:pt idx="43561">
                  <c:v>1.7720000000000056</c:v>
                </c:pt>
                <c:pt idx="43562">
                  <c:v>1.7740000000000009</c:v>
                </c:pt>
                <c:pt idx="43563">
                  <c:v>1.7760000000000105</c:v>
                </c:pt>
                <c:pt idx="43564">
                  <c:v>1.7780000000000058</c:v>
                </c:pt>
                <c:pt idx="43565">
                  <c:v>1.7800000000000011</c:v>
                </c:pt>
                <c:pt idx="43566">
                  <c:v>1.7820000000000107</c:v>
                </c:pt>
                <c:pt idx="43567">
                  <c:v>1.784000000000006</c:v>
                </c:pt>
                <c:pt idx="43568">
                  <c:v>1.7860000000000014</c:v>
                </c:pt>
                <c:pt idx="43569">
                  <c:v>1.7880000000000109</c:v>
                </c:pt>
                <c:pt idx="43570">
                  <c:v>1.7900000000000063</c:v>
                </c:pt>
                <c:pt idx="43571">
                  <c:v>1.7920000000000016</c:v>
                </c:pt>
                <c:pt idx="43572">
                  <c:v>1.7940000000000111</c:v>
                </c:pt>
                <c:pt idx="43573">
                  <c:v>1.7960000000000065</c:v>
                </c:pt>
                <c:pt idx="43574">
                  <c:v>1.7980000000000018</c:v>
                </c:pt>
                <c:pt idx="43575">
                  <c:v>1.8000000000000114</c:v>
                </c:pt>
                <c:pt idx="43576">
                  <c:v>1.8020000000000067</c:v>
                </c:pt>
                <c:pt idx="43577">
                  <c:v>1.804000000000002</c:v>
                </c:pt>
                <c:pt idx="43578">
                  <c:v>1.8060000000000116</c:v>
                </c:pt>
                <c:pt idx="43579">
                  <c:v>1.8080000000000069</c:v>
                </c:pt>
                <c:pt idx="43580">
                  <c:v>1.8100000000000023</c:v>
                </c:pt>
                <c:pt idx="43581">
                  <c:v>1.8120000000000118</c:v>
                </c:pt>
                <c:pt idx="43582">
                  <c:v>1.8140000000000072</c:v>
                </c:pt>
                <c:pt idx="43583">
                  <c:v>1.8160000000000025</c:v>
                </c:pt>
                <c:pt idx="43584">
                  <c:v>1.8180000000000121</c:v>
                </c:pt>
                <c:pt idx="43585">
                  <c:v>1.8200000000000074</c:v>
                </c:pt>
                <c:pt idx="43586">
                  <c:v>1.8220000000000027</c:v>
                </c:pt>
                <c:pt idx="43587">
                  <c:v>1.8240000000000123</c:v>
                </c:pt>
                <c:pt idx="43588">
                  <c:v>1.8260000000000076</c:v>
                </c:pt>
                <c:pt idx="43589">
                  <c:v>1.828000000000003</c:v>
                </c:pt>
                <c:pt idx="43590">
                  <c:v>1.8300000000000125</c:v>
                </c:pt>
                <c:pt idx="43591">
                  <c:v>1.8320000000000078</c:v>
                </c:pt>
                <c:pt idx="43592">
                  <c:v>1.8340000000000032</c:v>
                </c:pt>
                <c:pt idx="43593">
                  <c:v>1.8360000000000127</c:v>
                </c:pt>
                <c:pt idx="43594">
                  <c:v>1.8380000000000081</c:v>
                </c:pt>
                <c:pt idx="43595">
                  <c:v>1.8400000000000034</c:v>
                </c:pt>
                <c:pt idx="43596">
                  <c:v>1.8419999999999987</c:v>
                </c:pt>
                <c:pt idx="43597">
                  <c:v>1.8440000000000083</c:v>
                </c:pt>
                <c:pt idx="43598">
                  <c:v>1.8460000000000036</c:v>
                </c:pt>
                <c:pt idx="43599">
                  <c:v>1.847999999999999</c:v>
                </c:pt>
                <c:pt idx="43600">
                  <c:v>1.8500000000000085</c:v>
                </c:pt>
                <c:pt idx="43601">
                  <c:v>1.8520000000000039</c:v>
                </c:pt>
                <c:pt idx="43602">
                  <c:v>1.8539999999999992</c:v>
                </c:pt>
                <c:pt idx="43603">
                  <c:v>1.8560000000000088</c:v>
                </c:pt>
                <c:pt idx="43604">
                  <c:v>1.8580000000000041</c:v>
                </c:pt>
                <c:pt idx="43605">
                  <c:v>1.8599999999999994</c:v>
                </c:pt>
                <c:pt idx="43606">
                  <c:v>1.862000000000009</c:v>
                </c:pt>
                <c:pt idx="43607">
                  <c:v>1.8640000000000043</c:v>
                </c:pt>
                <c:pt idx="43608">
                  <c:v>1.8659999999999997</c:v>
                </c:pt>
                <c:pt idx="43609">
                  <c:v>1.8680000000000092</c:v>
                </c:pt>
                <c:pt idx="43610">
                  <c:v>1.8700000000000045</c:v>
                </c:pt>
                <c:pt idx="43611">
                  <c:v>1.8719999999999999</c:v>
                </c:pt>
                <c:pt idx="43612">
                  <c:v>1.8740000000000094</c:v>
                </c:pt>
                <c:pt idx="43613">
                  <c:v>1.8760000000000048</c:v>
                </c:pt>
                <c:pt idx="43614">
                  <c:v>1.8780000000000001</c:v>
                </c:pt>
                <c:pt idx="43615">
                  <c:v>1.8800000000000097</c:v>
                </c:pt>
                <c:pt idx="43616">
                  <c:v>1.882000000000005</c:v>
                </c:pt>
                <c:pt idx="43617">
                  <c:v>1.8840000000000003</c:v>
                </c:pt>
                <c:pt idx="43618">
                  <c:v>1.8860000000000099</c:v>
                </c:pt>
                <c:pt idx="43619">
                  <c:v>1.8880000000000052</c:v>
                </c:pt>
                <c:pt idx="43620">
                  <c:v>1.8900000000000006</c:v>
                </c:pt>
                <c:pt idx="43621">
                  <c:v>1.8920000000000101</c:v>
                </c:pt>
                <c:pt idx="43622">
                  <c:v>1.8940000000000055</c:v>
                </c:pt>
                <c:pt idx="43623">
                  <c:v>1.8960000000000008</c:v>
                </c:pt>
                <c:pt idx="43624">
                  <c:v>1.8980000000000103</c:v>
                </c:pt>
                <c:pt idx="43625">
                  <c:v>1.9000000000000057</c:v>
                </c:pt>
                <c:pt idx="43626">
                  <c:v>1.902000000000001</c:v>
                </c:pt>
                <c:pt idx="43627">
                  <c:v>1.9040000000000106</c:v>
                </c:pt>
                <c:pt idx="43628">
                  <c:v>1.9060000000000059</c:v>
                </c:pt>
                <c:pt idx="43629">
                  <c:v>1.9080000000000013</c:v>
                </c:pt>
                <c:pt idx="43630">
                  <c:v>1.9100000000000108</c:v>
                </c:pt>
                <c:pt idx="43631">
                  <c:v>1.9120000000000061</c:v>
                </c:pt>
                <c:pt idx="43632">
                  <c:v>1.9140000000000015</c:v>
                </c:pt>
                <c:pt idx="43633">
                  <c:v>1.916000000000011</c:v>
                </c:pt>
                <c:pt idx="43634">
                  <c:v>1.9180000000000064</c:v>
                </c:pt>
                <c:pt idx="43635">
                  <c:v>1.9200000000000017</c:v>
                </c:pt>
                <c:pt idx="43636">
                  <c:v>1.9220000000000113</c:v>
                </c:pt>
                <c:pt idx="43637">
                  <c:v>1.9240000000000066</c:v>
                </c:pt>
                <c:pt idx="43638">
                  <c:v>1.9260000000000019</c:v>
                </c:pt>
                <c:pt idx="43639">
                  <c:v>1.9280000000000115</c:v>
                </c:pt>
                <c:pt idx="43640">
                  <c:v>1.9300000000000068</c:v>
                </c:pt>
                <c:pt idx="43641">
                  <c:v>1.9320000000000022</c:v>
                </c:pt>
                <c:pt idx="43642">
                  <c:v>1.9340000000000117</c:v>
                </c:pt>
                <c:pt idx="43643">
                  <c:v>1.936000000000007</c:v>
                </c:pt>
                <c:pt idx="43644">
                  <c:v>1.9380000000000024</c:v>
                </c:pt>
                <c:pt idx="43645">
                  <c:v>1.9400000000000119</c:v>
                </c:pt>
                <c:pt idx="43646">
                  <c:v>1.9420000000000073</c:v>
                </c:pt>
                <c:pt idx="43647">
                  <c:v>1.9440000000000026</c:v>
                </c:pt>
                <c:pt idx="43648">
                  <c:v>1.9460000000000122</c:v>
                </c:pt>
                <c:pt idx="43649">
                  <c:v>1.9480000000000075</c:v>
                </c:pt>
                <c:pt idx="43650">
                  <c:v>1.9500000000000028</c:v>
                </c:pt>
                <c:pt idx="43651">
                  <c:v>1.9520000000000124</c:v>
                </c:pt>
                <c:pt idx="43652">
                  <c:v>1.9540000000000077</c:v>
                </c:pt>
                <c:pt idx="43653">
                  <c:v>1.9560000000000031</c:v>
                </c:pt>
                <c:pt idx="43654">
                  <c:v>1.9580000000000126</c:v>
                </c:pt>
                <c:pt idx="43655">
                  <c:v>1.960000000000008</c:v>
                </c:pt>
                <c:pt idx="43656">
                  <c:v>1.9620000000000033</c:v>
                </c:pt>
                <c:pt idx="43657">
                  <c:v>1.9639999999999986</c:v>
                </c:pt>
                <c:pt idx="43658">
                  <c:v>1.9660000000000082</c:v>
                </c:pt>
                <c:pt idx="43659">
                  <c:v>1.9680000000000035</c:v>
                </c:pt>
                <c:pt idx="43660">
                  <c:v>1.9699999999999989</c:v>
                </c:pt>
                <c:pt idx="43661">
                  <c:v>1.9720000000000084</c:v>
                </c:pt>
                <c:pt idx="43662">
                  <c:v>1.9740000000000038</c:v>
                </c:pt>
                <c:pt idx="43663">
                  <c:v>1.9759999999999991</c:v>
                </c:pt>
                <c:pt idx="43664">
                  <c:v>1.9780000000000086</c:v>
                </c:pt>
                <c:pt idx="43665">
                  <c:v>1.980000000000004</c:v>
                </c:pt>
                <c:pt idx="43666">
                  <c:v>1.9819999999999993</c:v>
                </c:pt>
                <c:pt idx="43667">
                  <c:v>1.9840000000000089</c:v>
                </c:pt>
                <c:pt idx="43668">
                  <c:v>1.9860000000000042</c:v>
                </c:pt>
                <c:pt idx="43669">
                  <c:v>1.9879999999999995</c:v>
                </c:pt>
                <c:pt idx="43670">
                  <c:v>1.9900000000000091</c:v>
                </c:pt>
                <c:pt idx="43671">
                  <c:v>1.9920000000000044</c:v>
                </c:pt>
                <c:pt idx="43672">
                  <c:v>1.9939999999999998</c:v>
                </c:pt>
                <c:pt idx="43673">
                  <c:v>1.9960000000000093</c:v>
                </c:pt>
                <c:pt idx="43674">
                  <c:v>1.9980000000000047</c:v>
                </c:pt>
                <c:pt idx="43675">
                  <c:v>2</c:v>
                </c:pt>
                <c:pt idx="43676">
                  <c:v>2.0020000000000095</c:v>
                </c:pt>
                <c:pt idx="43677">
                  <c:v>2.0040000000000049</c:v>
                </c:pt>
                <c:pt idx="43678">
                  <c:v>2.0060000000000002</c:v>
                </c:pt>
                <c:pt idx="43679">
                  <c:v>2.0080000000000098</c:v>
                </c:pt>
                <c:pt idx="43680">
                  <c:v>2.0100000000000051</c:v>
                </c:pt>
                <c:pt idx="43681">
                  <c:v>2.0120000000000005</c:v>
                </c:pt>
                <c:pt idx="43682">
                  <c:v>2.01400000000001</c:v>
                </c:pt>
                <c:pt idx="43683">
                  <c:v>2.0160000000000053</c:v>
                </c:pt>
                <c:pt idx="43684">
                  <c:v>2.0180000000000007</c:v>
                </c:pt>
                <c:pt idx="43685">
                  <c:v>2.0200000000000102</c:v>
                </c:pt>
                <c:pt idx="43686">
                  <c:v>2.0220000000000056</c:v>
                </c:pt>
                <c:pt idx="43687">
                  <c:v>2.0240000000000009</c:v>
                </c:pt>
                <c:pt idx="43688">
                  <c:v>2.0260000000000105</c:v>
                </c:pt>
                <c:pt idx="43689">
                  <c:v>2.0280000000000058</c:v>
                </c:pt>
                <c:pt idx="43690">
                  <c:v>2.0300000000000011</c:v>
                </c:pt>
                <c:pt idx="43691">
                  <c:v>2.0320000000000107</c:v>
                </c:pt>
                <c:pt idx="43692">
                  <c:v>2.034000000000006</c:v>
                </c:pt>
                <c:pt idx="43693">
                  <c:v>2.0360000000000014</c:v>
                </c:pt>
                <c:pt idx="43694">
                  <c:v>2.0380000000000109</c:v>
                </c:pt>
                <c:pt idx="43695">
                  <c:v>2.0400000000000063</c:v>
                </c:pt>
                <c:pt idx="43696">
                  <c:v>2.0420000000000016</c:v>
                </c:pt>
                <c:pt idx="43697">
                  <c:v>2.0440000000000111</c:v>
                </c:pt>
                <c:pt idx="43698">
                  <c:v>2.0460000000000065</c:v>
                </c:pt>
                <c:pt idx="43699">
                  <c:v>2.0480000000000018</c:v>
                </c:pt>
                <c:pt idx="43700">
                  <c:v>2.0500000000000114</c:v>
                </c:pt>
                <c:pt idx="43701">
                  <c:v>2.0520000000000067</c:v>
                </c:pt>
                <c:pt idx="43702">
                  <c:v>2.054000000000002</c:v>
                </c:pt>
                <c:pt idx="43703">
                  <c:v>2.0560000000000116</c:v>
                </c:pt>
                <c:pt idx="43704">
                  <c:v>2.0580000000000069</c:v>
                </c:pt>
                <c:pt idx="43705">
                  <c:v>2.0600000000000023</c:v>
                </c:pt>
                <c:pt idx="43706">
                  <c:v>2.0620000000000118</c:v>
                </c:pt>
                <c:pt idx="43707">
                  <c:v>2.0640000000000072</c:v>
                </c:pt>
                <c:pt idx="43708">
                  <c:v>2.0660000000000025</c:v>
                </c:pt>
                <c:pt idx="43709">
                  <c:v>2.0680000000000121</c:v>
                </c:pt>
                <c:pt idx="43710">
                  <c:v>2.0700000000000074</c:v>
                </c:pt>
                <c:pt idx="43711">
                  <c:v>2.0720000000000027</c:v>
                </c:pt>
                <c:pt idx="43712">
                  <c:v>2.0740000000000123</c:v>
                </c:pt>
                <c:pt idx="43713">
                  <c:v>2.0760000000000076</c:v>
                </c:pt>
                <c:pt idx="43714">
                  <c:v>2.078000000000003</c:v>
                </c:pt>
                <c:pt idx="43715">
                  <c:v>2.0800000000000125</c:v>
                </c:pt>
                <c:pt idx="43716">
                  <c:v>2.0820000000000078</c:v>
                </c:pt>
                <c:pt idx="43717">
                  <c:v>2.0840000000000032</c:v>
                </c:pt>
                <c:pt idx="43718">
                  <c:v>2.0860000000000127</c:v>
                </c:pt>
                <c:pt idx="43719">
                  <c:v>2.0880000000000081</c:v>
                </c:pt>
                <c:pt idx="43720">
                  <c:v>2.0900000000000034</c:v>
                </c:pt>
                <c:pt idx="43721">
                  <c:v>2.0919999999999987</c:v>
                </c:pt>
                <c:pt idx="43722">
                  <c:v>2.0940000000000083</c:v>
                </c:pt>
                <c:pt idx="43723">
                  <c:v>2.0960000000000036</c:v>
                </c:pt>
                <c:pt idx="43724">
                  <c:v>2.097999999999999</c:v>
                </c:pt>
                <c:pt idx="43725">
                  <c:v>2.1000000000000085</c:v>
                </c:pt>
                <c:pt idx="43726">
                  <c:v>2.1020000000000039</c:v>
                </c:pt>
                <c:pt idx="43727">
                  <c:v>2.1039999999999992</c:v>
                </c:pt>
                <c:pt idx="43728">
                  <c:v>2.1060000000000088</c:v>
                </c:pt>
                <c:pt idx="43729">
                  <c:v>2.1080000000000041</c:v>
                </c:pt>
                <c:pt idx="43730">
                  <c:v>2.1099999999999994</c:v>
                </c:pt>
                <c:pt idx="43731">
                  <c:v>2.112000000000009</c:v>
                </c:pt>
                <c:pt idx="43732">
                  <c:v>2.1140000000000043</c:v>
                </c:pt>
                <c:pt idx="43733">
                  <c:v>2.1159999999999997</c:v>
                </c:pt>
                <c:pt idx="43734">
                  <c:v>2.1180000000000092</c:v>
                </c:pt>
                <c:pt idx="43735">
                  <c:v>2.1200000000000045</c:v>
                </c:pt>
                <c:pt idx="43736">
                  <c:v>2.1219999999999999</c:v>
                </c:pt>
                <c:pt idx="43737">
                  <c:v>2.1240000000000094</c:v>
                </c:pt>
                <c:pt idx="43738">
                  <c:v>2.1260000000000048</c:v>
                </c:pt>
                <c:pt idx="43739">
                  <c:v>2.1280000000000001</c:v>
                </c:pt>
                <c:pt idx="43740">
                  <c:v>2.1300000000000097</c:v>
                </c:pt>
                <c:pt idx="43741">
                  <c:v>2.132000000000005</c:v>
                </c:pt>
                <c:pt idx="43742">
                  <c:v>2.1340000000000003</c:v>
                </c:pt>
                <c:pt idx="43743">
                  <c:v>2.1360000000000099</c:v>
                </c:pt>
                <c:pt idx="43744">
                  <c:v>2.1380000000000052</c:v>
                </c:pt>
                <c:pt idx="43745">
                  <c:v>2.1400000000000006</c:v>
                </c:pt>
                <c:pt idx="43746">
                  <c:v>2.1420000000000101</c:v>
                </c:pt>
                <c:pt idx="43747">
                  <c:v>2.1440000000000055</c:v>
                </c:pt>
                <c:pt idx="43748">
                  <c:v>2.1460000000000008</c:v>
                </c:pt>
                <c:pt idx="43749">
                  <c:v>2.1480000000000103</c:v>
                </c:pt>
                <c:pt idx="43750">
                  <c:v>2.1500000000000057</c:v>
                </c:pt>
                <c:pt idx="43751">
                  <c:v>2.152000000000001</c:v>
                </c:pt>
                <c:pt idx="43752">
                  <c:v>2.1540000000000106</c:v>
                </c:pt>
                <c:pt idx="43753">
                  <c:v>2.1560000000000059</c:v>
                </c:pt>
                <c:pt idx="43754">
                  <c:v>2.1580000000000013</c:v>
                </c:pt>
                <c:pt idx="43755">
                  <c:v>2.1600000000000108</c:v>
                </c:pt>
                <c:pt idx="43756">
                  <c:v>2.1620000000000061</c:v>
                </c:pt>
                <c:pt idx="43757">
                  <c:v>2.1640000000000015</c:v>
                </c:pt>
                <c:pt idx="43758">
                  <c:v>2.166000000000011</c:v>
                </c:pt>
                <c:pt idx="43759">
                  <c:v>2.1680000000000064</c:v>
                </c:pt>
                <c:pt idx="43760">
                  <c:v>2.1700000000000017</c:v>
                </c:pt>
                <c:pt idx="43761">
                  <c:v>2.1720000000000113</c:v>
                </c:pt>
                <c:pt idx="43762">
                  <c:v>2.1740000000000066</c:v>
                </c:pt>
                <c:pt idx="43763">
                  <c:v>2.1760000000000019</c:v>
                </c:pt>
                <c:pt idx="43764">
                  <c:v>2.1780000000000115</c:v>
                </c:pt>
                <c:pt idx="43765">
                  <c:v>2.1800000000000068</c:v>
                </c:pt>
                <c:pt idx="43766">
                  <c:v>2.1820000000000022</c:v>
                </c:pt>
                <c:pt idx="43767">
                  <c:v>2.1840000000000117</c:v>
                </c:pt>
                <c:pt idx="43768">
                  <c:v>2.186000000000007</c:v>
                </c:pt>
                <c:pt idx="43769">
                  <c:v>2.1880000000000024</c:v>
                </c:pt>
                <c:pt idx="43770">
                  <c:v>2.1900000000000119</c:v>
                </c:pt>
                <c:pt idx="43771">
                  <c:v>2.1920000000000073</c:v>
                </c:pt>
                <c:pt idx="43772">
                  <c:v>2.1940000000000026</c:v>
                </c:pt>
                <c:pt idx="43773">
                  <c:v>2.1960000000000122</c:v>
                </c:pt>
                <c:pt idx="43774">
                  <c:v>2.1980000000000075</c:v>
                </c:pt>
                <c:pt idx="43775">
                  <c:v>2.2000000000000028</c:v>
                </c:pt>
                <c:pt idx="43776">
                  <c:v>2.2020000000000124</c:v>
                </c:pt>
                <c:pt idx="43777">
                  <c:v>2.2040000000000077</c:v>
                </c:pt>
                <c:pt idx="43778">
                  <c:v>2.2060000000000031</c:v>
                </c:pt>
                <c:pt idx="43779">
                  <c:v>2.2080000000000126</c:v>
                </c:pt>
                <c:pt idx="43780">
                  <c:v>2.210000000000008</c:v>
                </c:pt>
                <c:pt idx="43781">
                  <c:v>2.2120000000000033</c:v>
                </c:pt>
                <c:pt idx="43782">
                  <c:v>2.2139999999999986</c:v>
                </c:pt>
                <c:pt idx="43783">
                  <c:v>2.2160000000000082</c:v>
                </c:pt>
                <c:pt idx="43784">
                  <c:v>2.2180000000000035</c:v>
                </c:pt>
                <c:pt idx="43785">
                  <c:v>2.2199999999999989</c:v>
                </c:pt>
                <c:pt idx="43786">
                  <c:v>2.2220000000000084</c:v>
                </c:pt>
                <c:pt idx="43787">
                  <c:v>2.2240000000000038</c:v>
                </c:pt>
                <c:pt idx="43788">
                  <c:v>2.2259999999999991</c:v>
                </c:pt>
                <c:pt idx="43789">
                  <c:v>2.2280000000000086</c:v>
                </c:pt>
                <c:pt idx="43790">
                  <c:v>2.230000000000004</c:v>
                </c:pt>
                <c:pt idx="43791">
                  <c:v>2.2319999999999993</c:v>
                </c:pt>
                <c:pt idx="43792">
                  <c:v>2.2340000000000089</c:v>
                </c:pt>
                <c:pt idx="43793">
                  <c:v>2.2360000000000042</c:v>
                </c:pt>
                <c:pt idx="43794">
                  <c:v>2.2379999999999995</c:v>
                </c:pt>
                <c:pt idx="43795">
                  <c:v>2.2400000000000091</c:v>
                </c:pt>
                <c:pt idx="43796">
                  <c:v>2.2420000000000044</c:v>
                </c:pt>
                <c:pt idx="43797">
                  <c:v>2.2439999999999998</c:v>
                </c:pt>
                <c:pt idx="43798">
                  <c:v>2.2460000000000093</c:v>
                </c:pt>
                <c:pt idx="43799">
                  <c:v>2.2480000000000047</c:v>
                </c:pt>
                <c:pt idx="43800">
                  <c:v>2.25</c:v>
                </c:pt>
                <c:pt idx="43801">
                  <c:v>2.2520000000000095</c:v>
                </c:pt>
                <c:pt idx="43802">
                  <c:v>2.2540000000000049</c:v>
                </c:pt>
                <c:pt idx="43803">
                  <c:v>2.2560000000000002</c:v>
                </c:pt>
                <c:pt idx="43804">
                  <c:v>2.2580000000000098</c:v>
                </c:pt>
                <c:pt idx="43805">
                  <c:v>2.2600000000000051</c:v>
                </c:pt>
                <c:pt idx="43806">
                  <c:v>2.2620000000000005</c:v>
                </c:pt>
                <c:pt idx="43807">
                  <c:v>2.26400000000001</c:v>
                </c:pt>
                <c:pt idx="43808">
                  <c:v>2.2660000000000053</c:v>
                </c:pt>
                <c:pt idx="43809">
                  <c:v>2.2680000000000007</c:v>
                </c:pt>
                <c:pt idx="43810">
                  <c:v>2.2700000000000102</c:v>
                </c:pt>
                <c:pt idx="43811">
                  <c:v>2.2720000000000056</c:v>
                </c:pt>
                <c:pt idx="43812">
                  <c:v>2.2740000000000009</c:v>
                </c:pt>
                <c:pt idx="43813">
                  <c:v>2.2760000000000105</c:v>
                </c:pt>
                <c:pt idx="43814">
                  <c:v>2.2780000000000058</c:v>
                </c:pt>
                <c:pt idx="43815">
                  <c:v>2.2800000000000011</c:v>
                </c:pt>
                <c:pt idx="43816">
                  <c:v>2.2820000000000107</c:v>
                </c:pt>
                <c:pt idx="43817">
                  <c:v>2.284000000000006</c:v>
                </c:pt>
                <c:pt idx="43818">
                  <c:v>2.2860000000000014</c:v>
                </c:pt>
                <c:pt idx="43819">
                  <c:v>2.2880000000000109</c:v>
                </c:pt>
                <c:pt idx="43820">
                  <c:v>2.2900000000000063</c:v>
                </c:pt>
                <c:pt idx="43821">
                  <c:v>2.2920000000000016</c:v>
                </c:pt>
                <c:pt idx="43822">
                  <c:v>2.2940000000000111</c:v>
                </c:pt>
                <c:pt idx="43823">
                  <c:v>2.2960000000000065</c:v>
                </c:pt>
                <c:pt idx="43824">
                  <c:v>2.2980000000000018</c:v>
                </c:pt>
                <c:pt idx="43825">
                  <c:v>2.3000000000000114</c:v>
                </c:pt>
                <c:pt idx="43826">
                  <c:v>2.3020000000000067</c:v>
                </c:pt>
                <c:pt idx="43827">
                  <c:v>2.304000000000002</c:v>
                </c:pt>
                <c:pt idx="43828">
                  <c:v>2.3060000000000116</c:v>
                </c:pt>
                <c:pt idx="43829">
                  <c:v>2.3080000000000069</c:v>
                </c:pt>
                <c:pt idx="43830">
                  <c:v>2.3100000000000023</c:v>
                </c:pt>
                <c:pt idx="43831">
                  <c:v>2.3120000000000118</c:v>
                </c:pt>
                <c:pt idx="43832">
                  <c:v>2.3140000000000072</c:v>
                </c:pt>
                <c:pt idx="43833">
                  <c:v>2.3160000000000025</c:v>
                </c:pt>
                <c:pt idx="43834">
                  <c:v>2.3180000000000121</c:v>
                </c:pt>
                <c:pt idx="43835">
                  <c:v>2.3200000000000074</c:v>
                </c:pt>
                <c:pt idx="43836">
                  <c:v>2.3220000000000027</c:v>
                </c:pt>
                <c:pt idx="43837">
                  <c:v>2.3240000000000123</c:v>
                </c:pt>
                <c:pt idx="43838">
                  <c:v>2.3260000000000076</c:v>
                </c:pt>
                <c:pt idx="43839">
                  <c:v>2.328000000000003</c:v>
                </c:pt>
                <c:pt idx="43840">
                  <c:v>2.3300000000000125</c:v>
                </c:pt>
                <c:pt idx="43841">
                  <c:v>2.3320000000000078</c:v>
                </c:pt>
                <c:pt idx="43842">
                  <c:v>2.3340000000000032</c:v>
                </c:pt>
                <c:pt idx="43843">
                  <c:v>2.3360000000000127</c:v>
                </c:pt>
                <c:pt idx="43844">
                  <c:v>2.3380000000000081</c:v>
                </c:pt>
                <c:pt idx="43845">
                  <c:v>2.3400000000000034</c:v>
                </c:pt>
                <c:pt idx="43846">
                  <c:v>2.3419999999999987</c:v>
                </c:pt>
                <c:pt idx="43847">
                  <c:v>2.3440000000000083</c:v>
                </c:pt>
                <c:pt idx="43848">
                  <c:v>2.3460000000000036</c:v>
                </c:pt>
                <c:pt idx="43849">
                  <c:v>2.347999999999999</c:v>
                </c:pt>
                <c:pt idx="43850">
                  <c:v>2.3500000000000085</c:v>
                </c:pt>
                <c:pt idx="43851">
                  <c:v>2.3520000000000039</c:v>
                </c:pt>
                <c:pt idx="43852">
                  <c:v>2.3539999999999992</c:v>
                </c:pt>
                <c:pt idx="43853">
                  <c:v>2.3560000000000088</c:v>
                </c:pt>
                <c:pt idx="43854">
                  <c:v>2.3580000000000041</c:v>
                </c:pt>
                <c:pt idx="43855">
                  <c:v>2.3599999999999994</c:v>
                </c:pt>
                <c:pt idx="43856">
                  <c:v>2.362000000000009</c:v>
                </c:pt>
                <c:pt idx="43857">
                  <c:v>2.3640000000000043</c:v>
                </c:pt>
                <c:pt idx="43858">
                  <c:v>2.3659999999999997</c:v>
                </c:pt>
                <c:pt idx="43859">
                  <c:v>2.3680000000000092</c:v>
                </c:pt>
                <c:pt idx="43860">
                  <c:v>2.3700000000000045</c:v>
                </c:pt>
                <c:pt idx="43861">
                  <c:v>2.3719999999999999</c:v>
                </c:pt>
                <c:pt idx="43862">
                  <c:v>2.3740000000000094</c:v>
                </c:pt>
                <c:pt idx="43863">
                  <c:v>2.3760000000000048</c:v>
                </c:pt>
                <c:pt idx="43864">
                  <c:v>2.3780000000000001</c:v>
                </c:pt>
                <c:pt idx="43865">
                  <c:v>2.3800000000000097</c:v>
                </c:pt>
                <c:pt idx="43866">
                  <c:v>2.382000000000005</c:v>
                </c:pt>
                <c:pt idx="43867">
                  <c:v>2.3840000000000003</c:v>
                </c:pt>
                <c:pt idx="43868">
                  <c:v>2.3860000000000099</c:v>
                </c:pt>
                <c:pt idx="43869">
                  <c:v>2.3880000000000052</c:v>
                </c:pt>
                <c:pt idx="43870">
                  <c:v>2.3900000000000006</c:v>
                </c:pt>
                <c:pt idx="43871">
                  <c:v>2.3920000000000101</c:v>
                </c:pt>
                <c:pt idx="43872">
                  <c:v>2.3940000000000055</c:v>
                </c:pt>
                <c:pt idx="43873">
                  <c:v>2.3960000000000008</c:v>
                </c:pt>
                <c:pt idx="43874">
                  <c:v>2.3980000000000103</c:v>
                </c:pt>
                <c:pt idx="43875">
                  <c:v>2.4000000000000057</c:v>
                </c:pt>
                <c:pt idx="43876">
                  <c:v>2.402000000000001</c:v>
                </c:pt>
                <c:pt idx="43877">
                  <c:v>2.4040000000000106</c:v>
                </c:pt>
                <c:pt idx="43878">
                  <c:v>2.4060000000000059</c:v>
                </c:pt>
                <c:pt idx="43879">
                  <c:v>2.4080000000000013</c:v>
                </c:pt>
                <c:pt idx="43880">
                  <c:v>2.4100000000000108</c:v>
                </c:pt>
                <c:pt idx="43881">
                  <c:v>2.4120000000000061</c:v>
                </c:pt>
                <c:pt idx="43882">
                  <c:v>2.4140000000000015</c:v>
                </c:pt>
                <c:pt idx="43883">
                  <c:v>2.416000000000011</c:v>
                </c:pt>
                <c:pt idx="43884">
                  <c:v>2.4180000000000064</c:v>
                </c:pt>
                <c:pt idx="43885">
                  <c:v>2.4200000000000017</c:v>
                </c:pt>
                <c:pt idx="43886">
                  <c:v>2.4220000000000113</c:v>
                </c:pt>
                <c:pt idx="43887">
                  <c:v>2.4240000000000066</c:v>
                </c:pt>
                <c:pt idx="43888">
                  <c:v>2.4260000000000019</c:v>
                </c:pt>
                <c:pt idx="43889">
                  <c:v>2.4280000000000115</c:v>
                </c:pt>
                <c:pt idx="43890">
                  <c:v>2.4300000000000068</c:v>
                </c:pt>
                <c:pt idx="43891">
                  <c:v>2.4320000000000022</c:v>
                </c:pt>
                <c:pt idx="43892">
                  <c:v>2.4340000000000117</c:v>
                </c:pt>
                <c:pt idx="43893">
                  <c:v>2.436000000000007</c:v>
                </c:pt>
                <c:pt idx="43894">
                  <c:v>2.4380000000000024</c:v>
                </c:pt>
                <c:pt idx="43895">
                  <c:v>2.4400000000000119</c:v>
                </c:pt>
                <c:pt idx="43896">
                  <c:v>2.4420000000000073</c:v>
                </c:pt>
                <c:pt idx="43897">
                  <c:v>2.4440000000000026</c:v>
                </c:pt>
                <c:pt idx="43898">
                  <c:v>2.4460000000000122</c:v>
                </c:pt>
                <c:pt idx="43899">
                  <c:v>2.4480000000000075</c:v>
                </c:pt>
                <c:pt idx="43900">
                  <c:v>2.4500000000000028</c:v>
                </c:pt>
                <c:pt idx="43901">
                  <c:v>2.4520000000000124</c:v>
                </c:pt>
                <c:pt idx="43902">
                  <c:v>2.4540000000000077</c:v>
                </c:pt>
                <c:pt idx="43903">
                  <c:v>2.4560000000000031</c:v>
                </c:pt>
                <c:pt idx="43904">
                  <c:v>2.4580000000000126</c:v>
                </c:pt>
                <c:pt idx="43905">
                  <c:v>2.460000000000008</c:v>
                </c:pt>
                <c:pt idx="43906">
                  <c:v>2.4620000000000033</c:v>
                </c:pt>
                <c:pt idx="43907">
                  <c:v>2.4639999999999986</c:v>
                </c:pt>
                <c:pt idx="43908">
                  <c:v>2.4660000000000082</c:v>
                </c:pt>
                <c:pt idx="43909">
                  <c:v>2.4680000000000035</c:v>
                </c:pt>
                <c:pt idx="43910">
                  <c:v>2.4699999999999989</c:v>
                </c:pt>
                <c:pt idx="43911">
                  <c:v>2.4720000000000084</c:v>
                </c:pt>
                <c:pt idx="43912">
                  <c:v>2.4740000000000038</c:v>
                </c:pt>
                <c:pt idx="43913">
                  <c:v>2.4759999999999991</c:v>
                </c:pt>
                <c:pt idx="43914">
                  <c:v>2.4780000000000086</c:v>
                </c:pt>
                <c:pt idx="43915">
                  <c:v>2.480000000000004</c:v>
                </c:pt>
                <c:pt idx="43916">
                  <c:v>2.4819999999999993</c:v>
                </c:pt>
                <c:pt idx="43917">
                  <c:v>2.4840000000000089</c:v>
                </c:pt>
                <c:pt idx="43918">
                  <c:v>2.4860000000000042</c:v>
                </c:pt>
                <c:pt idx="43919">
                  <c:v>2.4879999999999995</c:v>
                </c:pt>
                <c:pt idx="43920">
                  <c:v>2.4900000000000091</c:v>
                </c:pt>
                <c:pt idx="43921">
                  <c:v>2.4920000000000044</c:v>
                </c:pt>
                <c:pt idx="43922">
                  <c:v>2.4939999999999998</c:v>
                </c:pt>
                <c:pt idx="43923">
                  <c:v>2.4960000000000093</c:v>
                </c:pt>
                <c:pt idx="43924">
                  <c:v>2.4980000000000047</c:v>
                </c:pt>
                <c:pt idx="43925">
                  <c:v>2.5</c:v>
                </c:pt>
                <c:pt idx="43926">
                  <c:v>2.5020000000000095</c:v>
                </c:pt>
                <c:pt idx="43927">
                  <c:v>2.5040000000000049</c:v>
                </c:pt>
                <c:pt idx="43928">
                  <c:v>2.5060000000000002</c:v>
                </c:pt>
                <c:pt idx="43929">
                  <c:v>2.5080000000000098</c:v>
                </c:pt>
                <c:pt idx="43930">
                  <c:v>2.5100000000000051</c:v>
                </c:pt>
                <c:pt idx="43931">
                  <c:v>2.5120000000000005</c:v>
                </c:pt>
                <c:pt idx="43932">
                  <c:v>2.51400000000001</c:v>
                </c:pt>
                <c:pt idx="43933">
                  <c:v>2.5160000000000053</c:v>
                </c:pt>
                <c:pt idx="43934">
                  <c:v>2.5180000000000007</c:v>
                </c:pt>
                <c:pt idx="43935">
                  <c:v>2.5200000000000102</c:v>
                </c:pt>
                <c:pt idx="43936">
                  <c:v>2.5220000000000056</c:v>
                </c:pt>
                <c:pt idx="43937">
                  <c:v>2.5240000000000009</c:v>
                </c:pt>
                <c:pt idx="43938">
                  <c:v>2.5260000000000105</c:v>
                </c:pt>
                <c:pt idx="43939">
                  <c:v>2.5280000000000058</c:v>
                </c:pt>
                <c:pt idx="43940">
                  <c:v>2.5300000000000011</c:v>
                </c:pt>
                <c:pt idx="43941">
                  <c:v>2.5320000000000107</c:v>
                </c:pt>
                <c:pt idx="43942">
                  <c:v>2.534000000000006</c:v>
                </c:pt>
                <c:pt idx="43943">
                  <c:v>2.5360000000000014</c:v>
                </c:pt>
                <c:pt idx="43944">
                  <c:v>2.5380000000000109</c:v>
                </c:pt>
                <c:pt idx="43945">
                  <c:v>2.5400000000000063</c:v>
                </c:pt>
                <c:pt idx="43946">
                  <c:v>2.5420000000000016</c:v>
                </c:pt>
                <c:pt idx="43947">
                  <c:v>2.5440000000000111</c:v>
                </c:pt>
                <c:pt idx="43948">
                  <c:v>2.5460000000000065</c:v>
                </c:pt>
                <c:pt idx="43949">
                  <c:v>2.5480000000000018</c:v>
                </c:pt>
                <c:pt idx="43950">
                  <c:v>2.5500000000000114</c:v>
                </c:pt>
                <c:pt idx="43951">
                  <c:v>2.5520000000000067</c:v>
                </c:pt>
                <c:pt idx="43952">
                  <c:v>2.554000000000002</c:v>
                </c:pt>
                <c:pt idx="43953">
                  <c:v>2.5560000000000116</c:v>
                </c:pt>
                <c:pt idx="43954">
                  <c:v>2.5580000000000069</c:v>
                </c:pt>
                <c:pt idx="43955">
                  <c:v>2.5600000000000023</c:v>
                </c:pt>
                <c:pt idx="43956">
                  <c:v>2.5620000000000118</c:v>
                </c:pt>
                <c:pt idx="43957">
                  <c:v>2.5640000000000072</c:v>
                </c:pt>
                <c:pt idx="43958">
                  <c:v>2.5660000000000025</c:v>
                </c:pt>
                <c:pt idx="43959">
                  <c:v>2.5680000000000121</c:v>
                </c:pt>
                <c:pt idx="43960">
                  <c:v>2.5700000000000074</c:v>
                </c:pt>
                <c:pt idx="43961">
                  <c:v>2.5720000000000027</c:v>
                </c:pt>
                <c:pt idx="43962">
                  <c:v>2.5740000000000123</c:v>
                </c:pt>
                <c:pt idx="43963">
                  <c:v>2.5760000000000076</c:v>
                </c:pt>
                <c:pt idx="43964">
                  <c:v>2.578000000000003</c:v>
                </c:pt>
                <c:pt idx="43965">
                  <c:v>2.5800000000000125</c:v>
                </c:pt>
                <c:pt idx="43966">
                  <c:v>2.5820000000000078</c:v>
                </c:pt>
                <c:pt idx="43967">
                  <c:v>2.5840000000000032</c:v>
                </c:pt>
                <c:pt idx="43968">
                  <c:v>2.5860000000000127</c:v>
                </c:pt>
                <c:pt idx="43969">
                  <c:v>2.5880000000000081</c:v>
                </c:pt>
                <c:pt idx="43970">
                  <c:v>2.5900000000000034</c:v>
                </c:pt>
                <c:pt idx="43971">
                  <c:v>2.5919999999999987</c:v>
                </c:pt>
                <c:pt idx="43972">
                  <c:v>2.5940000000000083</c:v>
                </c:pt>
                <c:pt idx="43973">
                  <c:v>2.5960000000000036</c:v>
                </c:pt>
                <c:pt idx="43974">
                  <c:v>2.597999999999999</c:v>
                </c:pt>
                <c:pt idx="43975">
                  <c:v>2.6000000000000085</c:v>
                </c:pt>
                <c:pt idx="43976">
                  <c:v>2.6020000000000039</c:v>
                </c:pt>
                <c:pt idx="43977">
                  <c:v>2.6039999999999992</c:v>
                </c:pt>
                <c:pt idx="43978">
                  <c:v>2.6060000000000088</c:v>
                </c:pt>
                <c:pt idx="43979">
                  <c:v>2.6080000000000041</c:v>
                </c:pt>
                <c:pt idx="43980">
                  <c:v>2.6099999999999994</c:v>
                </c:pt>
                <c:pt idx="43981">
                  <c:v>2.612000000000009</c:v>
                </c:pt>
                <c:pt idx="43982">
                  <c:v>2.6140000000000043</c:v>
                </c:pt>
                <c:pt idx="43983">
                  <c:v>2.6159999999999997</c:v>
                </c:pt>
                <c:pt idx="43984">
                  <c:v>2.6180000000000092</c:v>
                </c:pt>
                <c:pt idx="43985">
                  <c:v>2.6200000000000045</c:v>
                </c:pt>
                <c:pt idx="43986">
                  <c:v>2.6219999999999999</c:v>
                </c:pt>
                <c:pt idx="43987">
                  <c:v>2.6240000000000094</c:v>
                </c:pt>
                <c:pt idx="43988">
                  <c:v>2.6260000000000048</c:v>
                </c:pt>
                <c:pt idx="43989">
                  <c:v>2.6280000000000001</c:v>
                </c:pt>
                <c:pt idx="43990">
                  <c:v>2.6300000000000097</c:v>
                </c:pt>
                <c:pt idx="43991">
                  <c:v>2.632000000000005</c:v>
                </c:pt>
                <c:pt idx="43992">
                  <c:v>2.6340000000000003</c:v>
                </c:pt>
                <c:pt idx="43993">
                  <c:v>2.6360000000000099</c:v>
                </c:pt>
                <c:pt idx="43994">
                  <c:v>2.6380000000000052</c:v>
                </c:pt>
                <c:pt idx="43995">
                  <c:v>2.6400000000000006</c:v>
                </c:pt>
                <c:pt idx="43996">
                  <c:v>2.6420000000000101</c:v>
                </c:pt>
                <c:pt idx="43997">
                  <c:v>2.6440000000000055</c:v>
                </c:pt>
                <c:pt idx="43998">
                  <c:v>2.6460000000000008</c:v>
                </c:pt>
                <c:pt idx="43999">
                  <c:v>2.6480000000000103</c:v>
                </c:pt>
                <c:pt idx="44000">
                  <c:v>2.6500000000000057</c:v>
                </c:pt>
                <c:pt idx="44001">
                  <c:v>2.652000000000001</c:v>
                </c:pt>
                <c:pt idx="44002">
                  <c:v>2.6540000000000106</c:v>
                </c:pt>
                <c:pt idx="44003">
                  <c:v>2.6560000000000059</c:v>
                </c:pt>
                <c:pt idx="44004">
                  <c:v>2.6580000000000013</c:v>
                </c:pt>
                <c:pt idx="44005">
                  <c:v>2.6600000000000108</c:v>
                </c:pt>
                <c:pt idx="44006">
                  <c:v>2.6620000000000061</c:v>
                </c:pt>
                <c:pt idx="44007">
                  <c:v>2.6640000000000015</c:v>
                </c:pt>
                <c:pt idx="44008">
                  <c:v>2.666000000000011</c:v>
                </c:pt>
                <c:pt idx="44009">
                  <c:v>2.6680000000000064</c:v>
                </c:pt>
                <c:pt idx="44010">
                  <c:v>2.6700000000000017</c:v>
                </c:pt>
                <c:pt idx="44011">
                  <c:v>2.6720000000000113</c:v>
                </c:pt>
                <c:pt idx="44012">
                  <c:v>2.6740000000000066</c:v>
                </c:pt>
                <c:pt idx="44013">
                  <c:v>2.6760000000000019</c:v>
                </c:pt>
                <c:pt idx="44014">
                  <c:v>2.6780000000000115</c:v>
                </c:pt>
                <c:pt idx="44015">
                  <c:v>2.6800000000000068</c:v>
                </c:pt>
                <c:pt idx="44016">
                  <c:v>2.6820000000000022</c:v>
                </c:pt>
                <c:pt idx="44017">
                  <c:v>2.6840000000000117</c:v>
                </c:pt>
                <c:pt idx="44018">
                  <c:v>2.686000000000007</c:v>
                </c:pt>
                <c:pt idx="44019">
                  <c:v>2.6880000000000024</c:v>
                </c:pt>
                <c:pt idx="44020">
                  <c:v>2.6900000000000119</c:v>
                </c:pt>
                <c:pt idx="44021">
                  <c:v>2.6920000000000073</c:v>
                </c:pt>
                <c:pt idx="44022">
                  <c:v>2.6940000000000026</c:v>
                </c:pt>
                <c:pt idx="44023">
                  <c:v>2.6960000000000122</c:v>
                </c:pt>
                <c:pt idx="44024">
                  <c:v>2.6980000000000075</c:v>
                </c:pt>
                <c:pt idx="44025">
                  <c:v>2.7000000000000028</c:v>
                </c:pt>
                <c:pt idx="44026">
                  <c:v>2.7020000000000124</c:v>
                </c:pt>
                <c:pt idx="44027">
                  <c:v>2.7040000000000077</c:v>
                </c:pt>
                <c:pt idx="44028">
                  <c:v>2.7060000000000031</c:v>
                </c:pt>
                <c:pt idx="44029">
                  <c:v>2.7080000000000126</c:v>
                </c:pt>
                <c:pt idx="44030">
                  <c:v>2.710000000000008</c:v>
                </c:pt>
                <c:pt idx="44031">
                  <c:v>2.7120000000000033</c:v>
                </c:pt>
                <c:pt idx="44032">
                  <c:v>2.7139999999999986</c:v>
                </c:pt>
                <c:pt idx="44033">
                  <c:v>2.7160000000000082</c:v>
                </c:pt>
                <c:pt idx="44034">
                  <c:v>2.7180000000000035</c:v>
                </c:pt>
                <c:pt idx="44035">
                  <c:v>2.7199999999999989</c:v>
                </c:pt>
                <c:pt idx="44036">
                  <c:v>2.7220000000000084</c:v>
                </c:pt>
                <c:pt idx="44037">
                  <c:v>2.7240000000000038</c:v>
                </c:pt>
                <c:pt idx="44038">
                  <c:v>2.7259999999999991</c:v>
                </c:pt>
                <c:pt idx="44039">
                  <c:v>2.7280000000000086</c:v>
                </c:pt>
                <c:pt idx="44040">
                  <c:v>2.730000000000004</c:v>
                </c:pt>
                <c:pt idx="44041">
                  <c:v>2.7319999999999993</c:v>
                </c:pt>
                <c:pt idx="44042">
                  <c:v>2.7340000000000089</c:v>
                </c:pt>
                <c:pt idx="44043">
                  <c:v>2.7360000000000042</c:v>
                </c:pt>
                <c:pt idx="44044">
                  <c:v>2.7379999999999995</c:v>
                </c:pt>
                <c:pt idx="44045">
                  <c:v>2.7400000000000091</c:v>
                </c:pt>
                <c:pt idx="44046">
                  <c:v>2.7420000000000044</c:v>
                </c:pt>
                <c:pt idx="44047">
                  <c:v>2.7439999999999998</c:v>
                </c:pt>
                <c:pt idx="44048">
                  <c:v>2.7460000000000093</c:v>
                </c:pt>
                <c:pt idx="44049">
                  <c:v>2.7480000000000047</c:v>
                </c:pt>
                <c:pt idx="44050">
                  <c:v>2.75</c:v>
                </c:pt>
                <c:pt idx="44051">
                  <c:v>2.7520000000000095</c:v>
                </c:pt>
                <c:pt idx="44052">
                  <c:v>2.7540000000000049</c:v>
                </c:pt>
                <c:pt idx="44053">
                  <c:v>2.7560000000000002</c:v>
                </c:pt>
                <c:pt idx="44054">
                  <c:v>2.7580000000000098</c:v>
                </c:pt>
                <c:pt idx="44055">
                  <c:v>2.7600000000000051</c:v>
                </c:pt>
                <c:pt idx="44056">
                  <c:v>2.7620000000000005</c:v>
                </c:pt>
                <c:pt idx="44057">
                  <c:v>2.76400000000001</c:v>
                </c:pt>
                <c:pt idx="44058">
                  <c:v>2.7660000000000053</c:v>
                </c:pt>
                <c:pt idx="44059">
                  <c:v>2.7680000000000007</c:v>
                </c:pt>
                <c:pt idx="44060">
                  <c:v>2.7700000000000102</c:v>
                </c:pt>
                <c:pt idx="44061">
                  <c:v>2.7720000000000056</c:v>
                </c:pt>
                <c:pt idx="44062">
                  <c:v>2.7740000000000009</c:v>
                </c:pt>
                <c:pt idx="44063">
                  <c:v>2.7760000000000105</c:v>
                </c:pt>
                <c:pt idx="44064">
                  <c:v>2.7780000000000058</c:v>
                </c:pt>
                <c:pt idx="44065">
                  <c:v>2.7800000000000011</c:v>
                </c:pt>
                <c:pt idx="44066">
                  <c:v>2.7820000000000107</c:v>
                </c:pt>
                <c:pt idx="44067">
                  <c:v>2.784000000000006</c:v>
                </c:pt>
                <c:pt idx="44068">
                  <c:v>2.7860000000000014</c:v>
                </c:pt>
                <c:pt idx="44069">
                  <c:v>2.7880000000000109</c:v>
                </c:pt>
                <c:pt idx="44070">
                  <c:v>2.7900000000000063</c:v>
                </c:pt>
                <c:pt idx="44071">
                  <c:v>2.7920000000000016</c:v>
                </c:pt>
                <c:pt idx="44072">
                  <c:v>2.7940000000000111</c:v>
                </c:pt>
                <c:pt idx="44073">
                  <c:v>2.7960000000000065</c:v>
                </c:pt>
                <c:pt idx="44074">
                  <c:v>2.7980000000000018</c:v>
                </c:pt>
                <c:pt idx="44075">
                  <c:v>2.8000000000000114</c:v>
                </c:pt>
                <c:pt idx="44076">
                  <c:v>2.8020000000000067</c:v>
                </c:pt>
                <c:pt idx="44077">
                  <c:v>2.804000000000002</c:v>
                </c:pt>
                <c:pt idx="44078">
                  <c:v>2.8060000000000116</c:v>
                </c:pt>
                <c:pt idx="44079">
                  <c:v>2.8080000000000069</c:v>
                </c:pt>
                <c:pt idx="44080">
                  <c:v>2.8100000000000023</c:v>
                </c:pt>
                <c:pt idx="44081">
                  <c:v>2.8120000000000118</c:v>
                </c:pt>
                <c:pt idx="44082">
                  <c:v>2.8140000000000072</c:v>
                </c:pt>
                <c:pt idx="44083">
                  <c:v>2.8160000000000025</c:v>
                </c:pt>
                <c:pt idx="44084">
                  <c:v>2.8180000000000121</c:v>
                </c:pt>
                <c:pt idx="44085">
                  <c:v>2.8200000000000074</c:v>
                </c:pt>
                <c:pt idx="44086">
                  <c:v>2.8220000000000027</c:v>
                </c:pt>
                <c:pt idx="44087">
                  <c:v>2.8240000000000123</c:v>
                </c:pt>
                <c:pt idx="44088">
                  <c:v>2.8260000000000076</c:v>
                </c:pt>
                <c:pt idx="44089">
                  <c:v>2.828000000000003</c:v>
                </c:pt>
                <c:pt idx="44090">
                  <c:v>2.8300000000000125</c:v>
                </c:pt>
                <c:pt idx="44091">
                  <c:v>2.8320000000000078</c:v>
                </c:pt>
                <c:pt idx="44092">
                  <c:v>2.8340000000000032</c:v>
                </c:pt>
                <c:pt idx="44093">
                  <c:v>2.8360000000000127</c:v>
                </c:pt>
                <c:pt idx="44094">
                  <c:v>2.8380000000000081</c:v>
                </c:pt>
                <c:pt idx="44095">
                  <c:v>2.8400000000000034</c:v>
                </c:pt>
                <c:pt idx="44096">
                  <c:v>2.8419999999999987</c:v>
                </c:pt>
                <c:pt idx="44097">
                  <c:v>2.8440000000000083</c:v>
                </c:pt>
                <c:pt idx="44098">
                  <c:v>2.8460000000000036</c:v>
                </c:pt>
                <c:pt idx="44099">
                  <c:v>2.847999999999999</c:v>
                </c:pt>
                <c:pt idx="44100">
                  <c:v>2.8500000000000085</c:v>
                </c:pt>
                <c:pt idx="44101">
                  <c:v>2.8520000000000039</c:v>
                </c:pt>
                <c:pt idx="44102">
                  <c:v>2.8539999999999992</c:v>
                </c:pt>
                <c:pt idx="44103">
                  <c:v>2.8560000000000088</c:v>
                </c:pt>
                <c:pt idx="44104">
                  <c:v>2.8580000000000041</c:v>
                </c:pt>
                <c:pt idx="44105">
                  <c:v>2.8599999999999994</c:v>
                </c:pt>
                <c:pt idx="44106">
                  <c:v>2.862000000000009</c:v>
                </c:pt>
                <c:pt idx="44107">
                  <c:v>2.8640000000000043</c:v>
                </c:pt>
                <c:pt idx="44108">
                  <c:v>2.8659999999999997</c:v>
                </c:pt>
                <c:pt idx="44109">
                  <c:v>2.8680000000000092</c:v>
                </c:pt>
                <c:pt idx="44110">
                  <c:v>2.8700000000000045</c:v>
                </c:pt>
                <c:pt idx="44111">
                  <c:v>2.8719999999999999</c:v>
                </c:pt>
                <c:pt idx="44112">
                  <c:v>2.8740000000000094</c:v>
                </c:pt>
                <c:pt idx="44113">
                  <c:v>2.8760000000000048</c:v>
                </c:pt>
                <c:pt idx="44114">
                  <c:v>2.8780000000000001</c:v>
                </c:pt>
                <c:pt idx="44115">
                  <c:v>2.8800000000000097</c:v>
                </c:pt>
                <c:pt idx="44116">
                  <c:v>2.882000000000005</c:v>
                </c:pt>
                <c:pt idx="44117">
                  <c:v>2.8840000000000003</c:v>
                </c:pt>
                <c:pt idx="44118">
                  <c:v>2.8860000000000099</c:v>
                </c:pt>
                <c:pt idx="44119">
                  <c:v>2.8880000000000052</c:v>
                </c:pt>
                <c:pt idx="44120">
                  <c:v>2.8900000000000006</c:v>
                </c:pt>
                <c:pt idx="44121">
                  <c:v>2.8920000000000101</c:v>
                </c:pt>
                <c:pt idx="44122">
                  <c:v>2.8940000000000055</c:v>
                </c:pt>
                <c:pt idx="44123">
                  <c:v>2.8960000000000008</c:v>
                </c:pt>
                <c:pt idx="44124">
                  <c:v>2.8980000000000103</c:v>
                </c:pt>
                <c:pt idx="44125">
                  <c:v>2.9000000000000057</c:v>
                </c:pt>
                <c:pt idx="44126">
                  <c:v>2.902000000000001</c:v>
                </c:pt>
                <c:pt idx="44127">
                  <c:v>2.9040000000000106</c:v>
                </c:pt>
                <c:pt idx="44128">
                  <c:v>2.9060000000000059</c:v>
                </c:pt>
                <c:pt idx="44129">
                  <c:v>2.9080000000000013</c:v>
                </c:pt>
                <c:pt idx="44130">
                  <c:v>2.9100000000000108</c:v>
                </c:pt>
                <c:pt idx="44131">
                  <c:v>2.9120000000000061</c:v>
                </c:pt>
                <c:pt idx="44132">
                  <c:v>2.9140000000000015</c:v>
                </c:pt>
                <c:pt idx="44133">
                  <c:v>2.916000000000011</c:v>
                </c:pt>
                <c:pt idx="44134">
                  <c:v>2.9180000000000064</c:v>
                </c:pt>
                <c:pt idx="44135">
                  <c:v>2.9200000000000017</c:v>
                </c:pt>
                <c:pt idx="44136">
                  <c:v>2.9220000000000113</c:v>
                </c:pt>
                <c:pt idx="44137">
                  <c:v>2.9240000000000066</c:v>
                </c:pt>
                <c:pt idx="44138">
                  <c:v>2.9260000000000019</c:v>
                </c:pt>
                <c:pt idx="44139">
                  <c:v>2.9280000000000115</c:v>
                </c:pt>
                <c:pt idx="44140">
                  <c:v>2.9300000000000068</c:v>
                </c:pt>
                <c:pt idx="44141">
                  <c:v>2.9320000000000022</c:v>
                </c:pt>
                <c:pt idx="44142">
                  <c:v>2.9340000000000117</c:v>
                </c:pt>
                <c:pt idx="44143">
                  <c:v>2.936000000000007</c:v>
                </c:pt>
                <c:pt idx="44144">
                  <c:v>2.9380000000000024</c:v>
                </c:pt>
                <c:pt idx="44145">
                  <c:v>2.9400000000000119</c:v>
                </c:pt>
                <c:pt idx="44146">
                  <c:v>2.9420000000000073</c:v>
                </c:pt>
                <c:pt idx="44147">
                  <c:v>2.9440000000000026</c:v>
                </c:pt>
                <c:pt idx="44148">
                  <c:v>2.9460000000000122</c:v>
                </c:pt>
                <c:pt idx="44149">
                  <c:v>2.9480000000000075</c:v>
                </c:pt>
                <c:pt idx="44150">
                  <c:v>2.9500000000000028</c:v>
                </c:pt>
                <c:pt idx="44151">
                  <c:v>2.9520000000000124</c:v>
                </c:pt>
                <c:pt idx="44152">
                  <c:v>2.9540000000000077</c:v>
                </c:pt>
                <c:pt idx="44153">
                  <c:v>2.9560000000000031</c:v>
                </c:pt>
                <c:pt idx="44154">
                  <c:v>2.9580000000000126</c:v>
                </c:pt>
                <c:pt idx="44155">
                  <c:v>2.960000000000008</c:v>
                </c:pt>
                <c:pt idx="44156">
                  <c:v>2.9620000000000033</c:v>
                </c:pt>
                <c:pt idx="44157">
                  <c:v>2.9639999999999986</c:v>
                </c:pt>
                <c:pt idx="44158">
                  <c:v>2.9660000000000082</c:v>
                </c:pt>
                <c:pt idx="44159">
                  <c:v>2.9680000000000035</c:v>
                </c:pt>
                <c:pt idx="44160">
                  <c:v>2.9699999999999989</c:v>
                </c:pt>
                <c:pt idx="44161">
                  <c:v>2.9720000000000084</c:v>
                </c:pt>
                <c:pt idx="44162">
                  <c:v>2.9740000000000038</c:v>
                </c:pt>
                <c:pt idx="44163">
                  <c:v>2.9759999999999991</c:v>
                </c:pt>
                <c:pt idx="44164">
                  <c:v>2.9780000000000086</c:v>
                </c:pt>
                <c:pt idx="44165">
                  <c:v>2.980000000000004</c:v>
                </c:pt>
                <c:pt idx="44166">
                  <c:v>2.9819999999999993</c:v>
                </c:pt>
                <c:pt idx="44167">
                  <c:v>2.9840000000000089</c:v>
                </c:pt>
                <c:pt idx="44168">
                  <c:v>2.9860000000000042</c:v>
                </c:pt>
                <c:pt idx="44169">
                  <c:v>2.9879999999999995</c:v>
                </c:pt>
                <c:pt idx="44170">
                  <c:v>2.9900000000000091</c:v>
                </c:pt>
                <c:pt idx="44171">
                  <c:v>2.9920000000000044</c:v>
                </c:pt>
                <c:pt idx="44172">
                  <c:v>2.9939999999999998</c:v>
                </c:pt>
                <c:pt idx="44173">
                  <c:v>2.9960000000000093</c:v>
                </c:pt>
                <c:pt idx="44174">
                  <c:v>2.9980000000000047</c:v>
                </c:pt>
                <c:pt idx="44175">
                  <c:v>3</c:v>
                </c:pt>
                <c:pt idx="44176">
                  <c:v>3.0020000000000095</c:v>
                </c:pt>
                <c:pt idx="44177">
                  <c:v>3.0040000000000049</c:v>
                </c:pt>
                <c:pt idx="44178">
                  <c:v>3.0060000000000002</c:v>
                </c:pt>
                <c:pt idx="44179">
                  <c:v>3.0080000000000098</c:v>
                </c:pt>
                <c:pt idx="44180">
                  <c:v>3.0100000000000051</c:v>
                </c:pt>
                <c:pt idx="44181">
                  <c:v>3.0120000000000005</c:v>
                </c:pt>
                <c:pt idx="44182">
                  <c:v>3.01400000000001</c:v>
                </c:pt>
                <c:pt idx="44183">
                  <c:v>3.0160000000000053</c:v>
                </c:pt>
                <c:pt idx="44184">
                  <c:v>3.0180000000000007</c:v>
                </c:pt>
                <c:pt idx="44185">
                  <c:v>3.0200000000000102</c:v>
                </c:pt>
                <c:pt idx="44186">
                  <c:v>3.0220000000000056</c:v>
                </c:pt>
                <c:pt idx="44187">
                  <c:v>3.0240000000000009</c:v>
                </c:pt>
                <c:pt idx="44188">
                  <c:v>3.0260000000000105</c:v>
                </c:pt>
                <c:pt idx="44189">
                  <c:v>3.0280000000000058</c:v>
                </c:pt>
                <c:pt idx="44190">
                  <c:v>3.0300000000000011</c:v>
                </c:pt>
                <c:pt idx="44191">
                  <c:v>3.0320000000000107</c:v>
                </c:pt>
                <c:pt idx="44192">
                  <c:v>3.034000000000006</c:v>
                </c:pt>
                <c:pt idx="44193">
                  <c:v>3.0360000000000014</c:v>
                </c:pt>
                <c:pt idx="44194">
                  <c:v>3.0380000000000109</c:v>
                </c:pt>
                <c:pt idx="44195">
                  <c:v>3.0400000000000063</c:v>
                </c:pt>
                <c:pt idx="44196">
                  <c:v>3.0420000000000016</c:v>
                </c:pt>
                <c:pt idx="44197">
                  <c:v>3.0440000000000111</c:v>
                </c:pt>
                <c:pt idx="44198">
                  <c:v>3.0460000000000065</c:v>
                </c:pt>
                <c:pt idx="44199">
                  <c:v>3.0480000000000018</c:v>
                </c:pt>
                <c:pt idx="44200">
                  <c:v>3.0500000000000114</c:v>
                </c:pt>
                <c:pt idx="44201">
                  <c:v>3.0520000000000067</c:v>
                </c:pt>
                <c:pt idx="44202">
                  <c:v>3.054000000000002</c:v>
                </c:pt>
                <c:pt idx="44203">
                  <c:v>3.0560000000000116</c:v>
                </c:pt>
                <c:pt idx="44204">
                  <c:v>3.0580000000000069</c:v>
                </c:pt>
                <c:pt idx="44205">
                  <c:v>3.0600000000000023</c:v>
                </c:pt>
                <c:pt idx="44206">
                  <c:v>3.0620000000000118</c:v>
                </c:pt>
                <c:pt idx="44207">
                  <c:v>3.0640000000000072</c:v>
                </c:pt>
                <c:pt idx="44208">
                  <c:v>3.0660000000000025</c:v>
                </c:pt>
                <c:pt idx="44209">
                  <c:v>3.0680000000000121</c:v>
                </c:pt>
                <c:pt idx="44210">
                  <c:v>3.0700000000000074</c:v>
                </c:pt>
                <c:pt idx="44211">
                  <c:v>3.0720000000000027</c:v>
                </c:pt>
                <c:pt idx="44212">
                  <c:v>3.0740000000000123</c:v>
                </c:pt>
                <c:pt idx="44213">
                  <c:v>3.0760000000000076</c:v>
                </c:pt>
                <c:pt idx="44214">
                  <c:v>3.078000000000003</c:v>
                </c:pt>
                <c:pt idx="44215">
                  <c:v>3.0800000000000125</c:v>
                </c:pt>
                <c:pt idx="44216">
                  <c:v>3.0820000000000078</c:v>
                </c:pt>
                <c:pt idx="44217">
                  <c:v>3.0840000000000032</c:v>
                </c:pt>
                <c:pt idx="44218">
                  <c:v>3.0860000000000127</c:v>
                </c:pt>
                <c:pt idx="44219">
                  <c:v>3.0880000000000081</c:v>
                </c:pt>
                <c:pt idx="44220">
                  <c:v>3.0900000000000034</c:v>
                </c:pt>
                <c:pt idx="44221">
                  <c:v>3.0919999999999987</c:v>
                </c:pt>
                <c:pt idx="44222">
                  <c:v>3.0940000000000083</c:v>
                </c:pt>
                <c:pt idx="44223">
                  <c:v>3.0960000000000036</c:v>
                </c:pt>
                <c:pt idx="44224">
                  <c:v>3.097999999999999</c:v>
                </c:pt>
                <c:pt idx="44225">
                  <c:v>3.1000000000000085</c:v>
                </c:pt>
                <c:pt idx="44226">
                  <c:v>3.1020000000000039</c:v>
                </c:pt>
                <c:pt idx="44227">
                  <c:v>3.1039999999999992</c:v>
                </c:pt>
                <c:pt idx="44228">
                  <c:v>3.1060000000000088</c:v>
                </c:pt>
                <c:pt idx="44229">
                  <c:v>3.1080000000000041</c:v>
                </c:pt>
                <c:pt idx="44230">
                  <c:v>3.1099999999999994</c:v>
                </c:pt>
                <c:pt idx="44231">
                  <c:v>3.112000000000009</c:v>
                </c:pt>
                <c:pt idx="44232">
                  <c:v>3.1140000000000043</c:v>
                </c:pt>
                <c:pt idx="44233">
                  <c:v>3.1159999999999997</c:v>
                </c:pt>
                <c:pt idx="44234">
                  <c:v>3.1180000000000092</c:v>
                </c:pt>
                <c:pt idx="44235">
                  <c:v>3.1200000000000045</c:v>
                </c:pt>
                <c:pt idx="44236">
                  <c:v>3.1219999999999999</c:v>
                </c:pt>
                <c:pt idx="44237">
                  <c:v>3.1240000000000094</c:v>
                </c:pt>
                <c:pt idx="44238">
                  <c:v>3.1260000000000048</c:v>
                </c:pt>
                <c:pt idx="44239">
                  <c:v>3.1280000000000001</c:v>
                </c:pt>
                <c:pt idx="44240">
                  <c:v>3.1300000000000097</c:v>
                </c:pt>
                <c:pt idx="44241">
                  <c:v>3.132000000000005</c:v>
                </c:pt>
                <c:pt idx="44242">
                  <c:v>3.1340000000000003</c:v>
                </c:pt>
                <c:pt idx="44243">
                  <c:v>3.1360000000000099</c:v>
                </c:pt>
                <c:pt idx="44244">
                  <c:v>3.1380000000000052</c:v>
                </c:pt>
                <c:pt idx="44245">
                  <c:v>3.1400000000000006</c:v>
                </c:pt>
                <c:pt idx="44246">
                  <c:v>3.1420000000000101</c:v>
                </c:pt>
                <c:pt idx="44247">
                  <c:v>3.1440000000000055</c:v>
                </c:pt>
                <c:pt idx="44248">
                  <c:v>3.1460000000000008</c:v>
                </c:pt>
                <c:pt idx="44249">
                  <c:v>3.1480000000000103</c:v>
                </c:pt>
                <c:pt idx="44250">
                  <c:v>3.1500000000000057</c:v>
                </c:pt>
                <c:pt idx="44251">
                  <c:v>3.152000000000001</c:v>
                </c:pt>
                <c:pt idx="44252">
                  <c:v>3.1540000000000106</c:v>
                </c:pt>
                <c:pt idx="44253">
                  <c:v>3.1560000000000059</c:v>
                </c:pt>
                <c:pt idx="44254">
                  <c:v>3.1580000000000013</c:v>
                </c:pt>
                <c:pt idx="44255">
                  <c:v>3.1600000000000108</c:v>
                </c:pt>
                <c:pt idx="44256">
                  <c:v>3.1620000000000061</c:v>
                </c:pt>
                <c:pt idx="44257">
                  <c:v>3.1640000000000015</c:v>
                </c:pt>
                <c:pt idx="44258">
                  <c:v>3.166000000000011</c:v>
                </c:pt>
                <c:pt idx="44259">
                  <c:v>3.1680000000000064</c:v>
                </c:pt>
                <c:pt idx="44260">
                  <c:v>3.1700000000000017</c:v>
                </c:pt>
                <c:pt idx="44261">
                  <c:v>3.1720000000000113</c:v>
                </c:pt>
                <c:pt idx="44262">
                  <c:v>3.1740000000000066</c:v>
                </c:pt>
                <c:pt idx="44263">
                  <c:v>3.1760000000000019</c:v>
                </c:pt>
                <c:pt idx="44264">
                  <c:v>3.1780000000000115</c:v>
                </c:pt>
                <c:pt idx="44265">
                  <c:v>3.1800000000000068</c:v>
                </c:pt>
                <c:pt idx="44266">
                  <c:v>3.1820000000000022</c:v>
                </c:pt>
                <c:pt idx="44267">
                  <c:v>3.1840000000000117</c:v>
                </c:pt>
                <c:pt idx="44268">
                  <c:v>3.186000000000007</c:v>
                </c:pt>
                <c:pt idx="44269">
                  <c:v>3.1880000000000024</c:v>
                </c:pt>
                <c:pt idx="44270">
                  <c:v>3.1900000000000119</c:v>
                </c:pt>
                <c:pt idx="44271">
                  <c:v>3.1920000000000073</c:v>
                </c:pt>
                <c:pt idx="44272">
                  <c:v>3.1940000000000026</c:v>
                </c:pt>
                <c:pt idx="44273">
                  <c:v>3.1960000000000122</c:v>
                </c:pt>
                <c:pt idx="44274">
                  <c:v>3.1980000000000075</c:v>
                </c:pt>
                <c:pt idx="44275">
                  <c:v>3.2000000000000028</c:v>
                </c:pt>
                <c:pt idx="44276">
                  <c:v>3.2020000000000124</c:v>
                </c:pt>
                <c:pt idx="44277">
                  <c:v>3.2040000000000077</c:v>
                </c:pt>
                <c:pt idx="44278">
                  <c:v>3.2060000000000031</c:v>
                </c:pt>
                <c:pt idx="44279">
                  <c:v>3.2080000000000126</c:v>
                </c:pt>
                <c:pt idx="44280">
                  <c:v>3.210000000000008</c:v>
                </c:pt>
                <c:pt idx="44281">
                  <c:v>3.2120000000000033</c:v>
                </c:pt>
                <c:pt idx="44282">
                  <c:v>3.2139999999999986</c:v>
                </c:pt>
                <c:pt idx="44283">
                  <c:v>3.2160000000000082</c:v>
                </c:pt>
                <c:pt idx="44284">
                  <c:v>3.2180000000000035</c:v>
                </c:pt>
                <c:pt idx="44285">
                  <c:v>3.2199999999999989</c:v>
                </c:pt>
                <c:pt idx="44286">
                  <c:v>3.2220000000000084</c:v>
                </c:pt>
                <c:pt idx="44287">
                  <c:v>3.2240000000000038</c:v>
                </c:pt>
                <c:pt idx="44288">
                  <c:v>3.2259999999999991</c:v>
                </c:pt>
                <c:pt idx="44289">
                  <c:v>3.2280000000000086</c:v>
                </c:pt>
                <c:pt idx="44290">
                  <c:v>3.230000000000004</c:v>
                </c:pt>
                <c:pt idx="44291">
                  <c:v>3.2319999999999993</c:v>
                </c:pt>
                <c:pt idx="44292">
                  <c:v>3.2340000000000089</c:v>
                </c:pt>
                <c:pt idx="44293">
                  <c:v>3.2360000000000042</c:v>
                </c:pt>
                <c:pt idx="44294">
                  <c:v>3.2379999999999995</c:v>
                </c:pt>
                <c:pt idx="44295">
                  <c:v>3.2400000000000091</c:v>
                </c:pt>
                <c:pt idx="44296">
                  <c:v>3.2420000000000044</c:v>
                </c:pt>
                <c:pt idx="44297">
                  <c:v>3.2439999999999998</c:v>
                </c:pt>
                <c:pt idx="44298">
                  <c:v>3.2460000000000093</c:v>
                </c:pt>
                <c:pt idx="44299">
                  <c:v>3.2480000000000047</c:v>
                </c:pt>
                <c:pt idx="44300">
                  <c:v>3.25</c:v>
                </c:pt>
                <c:pt idx="44301">
                  <c:v>3.2520000000000095</c:v>
                </c:pt>
                <c:pt idx="44302">
                  <c:v>3.2540000000000049</c:v>
                </c:pt>
                <c:pt idx="44303">
                  <c:v>3.2560000000000002</c:v>
                </c:pt>
                <c:pt idx="44304">
                  <c:v>3.2580000000000098</c:v>
                </c:pt>
                <c:pt idx="44305">
                  <c:v>3.2600000000000051</c:v>
                </c:pt>
                <c:pt idx="44306">
                  <c:v>3.2620000000000005</c:v>
                </c:pt>
                <c:pt idx="44307">
                  <c:v>3.26400000000001</c:v>
                </c:pt>
                <c:pt idx="44308">
                  <c:v>3.2660000000000053</c:v>
                </c:pt>
                <c:pt idx="44309">
                  <c:v>3.2680000000000007</c:v>
                </c:pt>
                <c:pt idx="44310">
                  <c:v>3.2700000000000102</c:v>
                </c:pt>
                <c:pt idx="44311">
                  <c:v>3.2720000000000056</c:v>
                </c:pt>
                <c:pt idx="44312">
                  <c:v>3.2740000000000009</c:v>
                </c:pt>
                <c:pt idx="44313">
                  <c:v>3.2760000000000105</c:v>
                </c:pt>
                <c:pt idx="44314">
                  <c:v>3.2780000000000058</c:v>
                </c:pt>
                <c:pt idx="44315">
                  <c:v>3.2800000000000011</c:v>
                </c:pt>
                <c:pt idx="44316">
                  <c:v>3.2820000000000107</c:v>
                </c:pt>
                <c:pt idx="44317">
                  <c:v>3.284000000000006</c:v>
                </c:pt>
                <c:pt idx="44318">
                  <c:v>3.2860000000000014</c:v>
                </c:pt>
                <c:pt idx="44319">
                  <c:v>3.2880000000000109</c:v>
                </c:pt>
                <c:pt idx="44320">
                  <c:v>3.2900000000000063</c:v>
                </c:pt>
                <c:pt idx="44321">
                  <c:v>3.2920000000000016</c:v>
                </c:pt>
                <c:pt idx="44322">
                  <c:v>3.2940000000000111</c:v>
                </c:pt>
                <c:pt idx="44323">
                  <c:v>3.2960000000000065</c:v>
                </c:pt>
                <c:pt idx="44324">
                  <c:v>3.2980000000000018</c:v>
                </c:pt>
                <c:pt idx="44325">
                  <c:v>3.3000000000000114</c:v>
                </c:pt>
                <c:pt idx="44326">
                  <c:v>3.3020000000000067</c:v>
                </c:pt>
                <c:pt idx="44327">
                  <c:v>3.304000000000002</c:v>
                </c:pt>
                <c:pt idx="44328">
                  <c:v>3.3060000000000116</c:v>
                </c:pt>
                <c:pt idx="44329">
                  <c:v>3.3080000000000069</c:v>
                </c:pt>
                <c:pt idx="44330">
                  <c:v>3.3100000000000023</c:v>
                </c:pt>
                <c:pt idx="44331">
                  <c:v>3.3120000000000118</c:v>
                </c:pt>
                <c:pt idx="44332">
                  <c:v>3.3140000000000072</c:v>
                </c:pt>
                <c:pt idx="44333">
                  <c:v>3.3160000000000025</c:v>
                </c:pt>
                <c:pt idx="44334">
                  <c:v>3.3180000000000121</c:v>
                </c:pt>
                <c:pt idx="44335">
                  <c:v>3.3200000000000074</c:v>
                </c:pt>
                <c:pt idx="44336">
                  <c:v>3.3220000000000027</c:v>
                </c:pt>
                <c:pt idx="44337">
                  <c:v>3.3240000000000123</c:v>
                </c:pt>
                <c:pt idx="44338">
                  <c:v>3.3260000000000076</c:v>
                </c:pt>
                <c:pt idx="44339">
                  <c:v>3.328000000000003</c:v>
                </c:pt>
                <c:pt idx="44340">
                  <c:v>3.3300000000000125</c:v>
                </c:pt>
                <c:pt idx="44341">
                  <c:v>3.3320000000000078</c:v>
                </c:pt>
                <c:pt idx="44342">
                  <c:v>3.3340000000000032</c:v>
                </c:pt>
                <c:pt idx="44343">
                  <c:v>3.3360000000000127</c:v>
                </c:pt>
                <c:pt idx="44344">
                  <c:v>3.3380000000000081</c:v>
                </c:pt>
                <c:pt idx="44345">
                  <c:v>3.3400000000000034</c:v>
                </c:pt>
                <c:pt idx="44346">
                  <c:v>3.3419999999999987</c:v>
                </c:pt>
                <c:pt idx="44347">
                  <c:v>3.3440000000000083</c:v>
                </c:pt>
                <c:pt idx="44348">
                  <c:v>3.3460000000000036</c:v>
                </c:pt>
                <c:pt idx="44349">
                  <c:v>3.347999999999999</c:v>
                </c:pt>
                <c:pt idx="44350">
                  <c:v>3.3500000000000085</c:v>
                </c:pt>
                <c:pt idx="44351">
                  <c:v>3.3520000000000039</c:v>
                </c:pt>
                <c:pt idx="44352">
                  <c:v>3.3539999999999992</c:v>
                </c:pt>
                <c:pt idx="44353">
                  <c:v>3.3560000000000088</c:v>
                </c:pt>
                <c:pt idx="44354">
                  <c:v>3.3580000000000041</c:v>
                </c:pt>
                <c:pt idx="44355">
                  <c:v>3.3599999999999994</c:v>
                </c:pt>
                <c:pt idx="44356">
                  <c:v>3.362000000000009</c:v>
                </c:pt>
                <c:pt idx="44357">
                  <c:v>3.3640000000000043</c:v>
                </c:pt>
                <c:pt idx="44358">
                  <c:v>3.3659999999999997</c:v>
                </c:pt>
                <c:pt idx="44359">
                  <c:v>3.3680000000000092</c:v>
                </c:pt>
                <c:pt idx="44360">
                  <c:v>3.3700000000000045</c:v>
                </c:pt>
                <c:pt idx="44361">
                  <c:v>3.3719999999999999</c:v>
                </c:pt>
                <c:pt idx="44362">
                  <c:v>3.3740000000000094</c:v>
                </c:pt>
                <c:pt idx="44363">
                  <c:v>3.3760000000000048</c:v>
                </c:pt>
                <c:pt idx="44364">
                  <c:v>3.3780000000000001</c:v>
                </c:pt>
                <c:pt idx="44365">
                  <c:v>3.3800000000000097</c:v>
                </c:pt>
                <c:pt idx="44366">
                  <c:v>3.382000000000005</c:v>
                </c:pt>
                <c:pt idx="44367">
                  <c:v>3.3840000000000003</c:v>
                </c:pt>
                <c:pt idx="44368">
                  <c:v>3.3860000000000099</c:v>
                </c:pt>
                <c:pt idx="44369">
                  <c:v>3.3880000000000052</c:v>
                </c:pt>
                <c:pt idx="44370">
                  <c:v>3.3900000000000006</c:v>
                </c:pt>
                <c:pt idx="44371">
                  <c:v>3.3920000000000101</c:v>
                </c:pt>
                <c:pt idx="44372">
                  <c:v>3.3940000000000055</c:v>
                </c:pt>
                <c:pt idx="44373">
                  <c:v>3.3960000000000008</c:v>
                </c:pt>
                <c:pt idx="44374">
                  <c:v>3.3980000000000103</c:v>
                </c:pt>
                <c:pt idx="44375">
                  <c:v>3.4000000000000057</c:v>
                </c:pt>
                <c:pt idx="44376">
                  <c:v>3.402000000000001</c:v>
                </c:pt>
                <c:pt idx="44377">
                  <c:v>3.4040000000000106</c:v>
                </c:pt>
                <c:pt idx="44378">
                  <c:v>3.4060000000000059</c:v>
                </c:pt>
                <c:pt idx="44379">
                  <c:v>3.4080000000000013</c:v>
                </c:pt>
                <c:pt idx="44380">
                  <c:v>3.4100000000000108</c:v>
                </c:pt>
                <c:pt idx="44381">
                  <c:v>3.4120000000000061</c:v>
                </c:pt>
                <c:pt idx="44382">
                  <c:v>3.4140000000000015</c:v>
                </c:pt>
                <c:pt idx="44383">
                  <c:v>3.416000000000011</c:v>
                </c:pt>
                <c:pt idx="44384">
                  <c:v>3.4180000000000064</c:v>
                </c:pt>
                <c:pt idx="44385">
                  <c:v>3.4200000000000017</c:v>
                </c:pt>
                <c:pt idx="44386">
                  <c:v>3.4220000000000113</c:v>
                </c:pt>
                <c:pt idx="44387">
                  <c:v>3.4240000000000066</c:v>
                </c:pt>
                <c:pt idx="44388">
                  <c:v>3.4260000000000019</c:v>
                </c:pt>
                <c:pt idx="44389">
                  <c:v>3.4280000000000115</c:v>
                </c:pt>
                <c:pt idx="44390">
                  <c:v>3.4300000000000068</c:v>
                </c:pt>
                <c:pt idx="44391">
                  <c:v>3.4320000000000022</c:v>
                </c:pt>
                <c:pt idx="44392">
                  <c:v>3.4340000000000117</c:v>
                </c:pt>
                <c:pt idx="44393">
                  <c:v>3.436000000000007</c:v>
                </c:pt>
                <c:pt idx="44394">
                  <c:v>3.4380000000000024</c:v>
                </c:pt>
                <c:pt idx="44395">
                  <c:v>3.4400000000000119</c:v>
                </c:pt>
                <c:pt idx="44396">
                  <c:v>3.4420000000000073</c:v>
                </c:pt>
                <c:pt idx="44397">
                  <c:v>3.4440000000000026</c:v>
                </c:pt>
                <c:pt idx="44398">
                  <c:v>3.4460000000000122</c:v>
                </c:pt>
                <c:pt idx="44399">
                  <c:v>3.4480000000000075</c:v>
                </c:pt>
                <c:pt idx="44400">
                  <c:v>3.4500000000000028</c:v>
                </c:pt>
                <c:pt idx="44401">
                  <c:v>3.4520000000000124</c:v>
                </c:pt>
                <c:pt idx="44402">
                  <c:v>3.4540000000000077</c:v>
                </c:pt>
                <c:pt idx="44403">
                  <c:v>3.4560000000000031</c:v>
                </c:pt>
                <c:pt idx="44404">
                  <c:v>3.4580000000000126</c:v>
                </c:pt>
                <c:pt idx="44405">
                  <c:v>3.460000000000008</c:v>
                </c:pt>
                <c:pt idx="44406">
                  <c:v>3.4620000000000033</c:v>
                </c:pt>
                <c:pt idx="44407">
                  <c:v>3.4639999999999986</c:v>
                </c:pt>
                <c:pt idx="44408">
                  <c:v>3.4660000000000082</c:v>
                </c:pt>
                <c:pt idx="44409">
                  <c:v>3.4680000000000035</c:v>
                </c:pt>
                <c:pt idx="44410">
                  <c:v>3.4699999999999989</c:v>
                </c:pt>
                <c:pt idx="44411">
                  <c:v>3.4720000000000084</c:v>
                </c:pt>
                <c:pt idx="44412">
                  <c:v>3.4740000000000038</c:v>
                </c:pt>
                <c:pt idx="44413">
                  <c:v>3.4759999999999991</c:v>
                </c:pt>
                <c:pt idx="44414">
                  <c:v>3.4780000000000086</c:v>
                </c:pt>
                <c:pt idx="44415">
                  <c:v>3.480000000000004</c:v>
                </c:pt>
                <c:pt idx="44416">
                  <c:v>3.4819999999999993</c:v>
                </c:pt>
                <c:pt idx="44417">
                  <c:v>3.4840000000000089</c:v>
                </c:pt>
                <c:pt idx="44418">
                  <c:v>3.4860000000000042</c:v>
                </c:pt>
                <c:pt idx="44419">
                  <c:v>3.4879999999999995</c:v>
                </c:pt>
                <c:pt idx="44420">
                  <c:v>3.4900000000000091</c:v>
                </c:pt>
                <c:pt idx="44421">
                  <c:v>3.4920000000000044</c:v>
                </c:pt>
                <c:pt idx="44422">
                  <c:v>3.4939999999999998</c:v>
                </c:pt>
                <c:pt idx="44423">
                  <c:v>3.4960000000000093</c:v>
                </c:pt>
                <c:pt idx="44424">
                  <c:v>3.4980000000000047</c:v>
                </c:pt>
                <c:pt idx="44425">
                  <c:v>3.5</c:v>
                </c:pt>
                <c:pt idx="44426">
                  <c:v>3.5020000000000095</c:v>
                </c:pt>
                <c:pt idx="44427">
                  <c:v>3.5040000000000049</c:v>
                </c:pt>
                <c:pt idx="44428">
                  <c:v>3.5060000000000002</c:v>
                </c:pt>
                <c:pt idx="44429">
                  <c:v>3.5080000000000098</c:v>
                </c:pt>
                <c:pt idx="44430">
                  <c:v>3.5100000000000051</c:v>
                </c:pt>
                <c:pt idx="44431">
                  <c:v>3.5120000000000005</c:v>
                </c:pt>
                <c:pt idx="44432">
                  <c:v>3.51400000000001</c:v>
                </c:pt>
                <c:pt idx="44433">
                  <c:v>3.5160000000000053</c:v>
                </c:pt>
                <c:pt idx="44434">
                  <c:v>3.5180000000000007</c:v>
                </c:pt>
                <c:pt idx="44435">
                  <c:v>3.5200000000000102</c:v>
                </c:pt>
                <c:pt idx="44436">
                  <c:v>3.5220000000000056</c:v>
                </c:pt>
                <c:pt idx="44437">
                  <c:v>3.5240000000000009</c:v>
                </c:pt>
                <c:pt idx="44438">
                  <c:v>3.5260000000000105</c:v>
                </c:pt>
                <c:pt idx="44439">
                  <c:v>3.5280000000000058</c:v>
                </c:pt>
                <c:pt idx="44440">
                  <c:v>3.5300000000000011</c:v>
                </c:pt>
                <c:pt idx="44441">
                  <c:v>3.5320000000000107</c:v>
                </c:pt>
                <c:pt idx="44442">
                  <c:v>3.534000000000006</c:v>
                </c:pt>
                <c:pt idx="44443">
                  <c:v>3.5360000000000014</c:v>
                </c:pt>
                <c:pt idx="44444">
                  <c:v>3.5380000000000109</c:v>
                </c:pt>
                <c:pt idx="44445">
                  <c:v>3.5400000000000063</c:v>
                </c:pt>
                <c:pt idx="44446">
                  <c:v>3.5420000000000016</c:v>
                </c:pt>
                <c:pt idx="44447">
                  <c:v>3.5440000000000111</c:v>
                </c:pt>
                <c:pt idx="44448">
                  <c:v>3.5460000000000065</c:v>
                </c:pt>
                <c:pt idx="44449">
                  <c:v>3.5480000000000018</c:v>
                </c:pt>
                <c:pt idx="44450">
                  <c:v>3.5500000000000114</c:v>
                </c:pt>
                <c:pt idx="44451">
                  <c:v>3.5520000000000067</c:v>
                </c:pt>
                <c:pt idx="44452">
                  <c:v>3.554000000000002</c:v>
                </c:pt>
                <c:pt idx="44453">
                  <c:v>3.5560000000000116</c:v>
                </c:pt>
                <c:pt idx="44454">
                  <c:v>3.5580000000000069</c:v>
                </c:pt>
                <c:pt idx="44455">
                  <c:v>3.5600000000000023</c:v>
                </c:pt>
                <c:pt idx="44456">
                  <c:v>3.5620000000000118</c:v>
                </c:pt>
                <c:pt idx="44457">
                  <c:v>3.5640000000000072</c:v>
                </c:pt>
                <c:pt idx="44458">
                  <c:v>3.5660000000000025</c:v>
                </c:pt>
                <c:pt idx="44459">
                  <c:v>3.5680000000000121</c:v>
                </c:pt>
                <c:pt idx="44460">
                  <c:v>3.5700000000000074</c:v>
                </c:pt>
                <c:pt idx="44461">
                  <c:v>3.5720000000000027</c:v>
                </c:pt>
                <c:pt idx="44462">
                  <c:v>3.5740000000000123</c:v>
                </c:pt>
                <c:pt idx="44463">
                  <c:v>3.5760000000000076</c:v>
                </c:pt>
                <c:pt idx="44464">
                  <c:v>3.578000000000003</c:v>
                </c:pt>
                <c:pt idx="44465">
                  <c:v>3.5800000000000125</c:v>
                </c:pt>
                <c:pt idx="44466">
                  <c:v>3.5820000000000078</c:v>
                </c:pt>
                <c:pt idx="44467">
                  <c:v>3.5840000000000032</c:v>
                </c:pt>
                <c:pt idx="44468">
                  <c:v>3.5860000000000127</c:v>
                </c:pt>
                <c:pt idx="44469">
                  <c:v>3.5880000000000081</c:v>
                </c:pt>
                <c:pt idx="44470">
                  <c:v>3.5900000000000034</c:v>
                </c:pt>
                <c:pt idx="44471">
                  <c:v>3.5919999999999987</c:v>
                </c:pt>
                <c:pt idx="44472">
                  <c:v>3.5940000000000083</c:v>
                </c:pt>
                <c:pt idx="44473">
                  <c:v>3.5960000000000036</c:v>
                </c:pt>
                <c:pt idx="44474">
                  <c:v>3.597999999999999</c:v>
                </c:pt>
                <c:pt idx="44475">
                  <c:v>3.6000000000000085</c:v>
                </c:pt>
                <c:pt idx="44476">
                  <c:v>3.6020000000000039</c:v>
                </c:pt>
                <c:pt idx="44477">
                  <c:v>3.6039999999999992</c:v>
                </c:pt>
                <c:pt idx="44478">
                  <c:v>3.6060000000000088</c:v>
                </c:pt>
                <c:pt idx="44479">
                  <c:v>3.6080000000000041</c:v>
                </c:pt>
                <c:pt idx="44480">
                  <c:v>3.6099999999999994</c:v>
                </c:pt>
                <c:pt idx="44481">
                  <c:v>3.612000000000009</c:v>
                </c:pt>
                <c:pt idx="44482">
                  <c:v>3.6140000000000043</c:v>
                </c:pt>
                <c:pt idx="44483">
                  <c:v>3.6159999999999997</c:v>
                </c:pt>
                <c:pt idx="44484">
                  <c:v>3.6180000000000092</c:v>
                </c:pt>
                <c:pt idx="44485">
                  <c:v>3.6200000000000045</c:v>
                </c:pt>
                <c:pt idx="44486">
                  <c:v>3.6219999999999999</c:v>
                </c:pt>
                <c:pt idx="44487">
                  <c:v>3.6240000000000094</c:v>
                </c:pt>
                <c:pt idx="44488">
                  <c:v>3.6260000000000048</c:v>
                </c:pt>
                <c:pt idx="44489">
                  <c:v>3.6280000000000001</c:v>
                </c:pt>
                <c:pt idx="44490">
                  <c:v>3.6300000000000097</c:v>
                </c:pt>
                <c:pt idx="44491">
                  <c:v>3.632000000000005</c:v>
                </c:pt>
                <c:pt idx="44492">
                  <c:v>3.6340000000000003</c:v>
                </c:pt>
                <c:pt idx="44493">
                  <c:v>3.6360000000000099</c:v>
                </c:pt>
                <c:pt idx="44494">
                  <c:v>3.6380000000000052</c:v>
                </c:pt>
                <c:pt idx="44495">
                  <c:v>3.6400000000000006</c:v>
                </c:pt>
                <c:pt idx="44496">
                  <c:v>3.6420000000000101</c:v>
                </c:pt>
                <c:pt idx="44497">
                  <c:v>3.6440000000000055</c:v>
                </c:pt>
                <c:pt idx="44498">
                  <c:v>3.6460000000000008</c:v>
                </c:pt>
                <c:pt idx="44499">
                  <c:v>3.6480000000000103</c:v>
                </c:pt>
                <c:pt idx="44500">
                  <c:v>3.6500000000000057</c:v>
                </c:pt>
                <c:pt idx="44501">
                  <c:v>3.652000000000001</c:v>
                </c:pt>
                <c:pt idx="44502">
                  <c:v>3.6540000000000106</c:v>
                </c:pt>
                <c:pt idx="44503">
                  <c:v>3.6560000000000059</c:v>
                </c:pt>
                <c:pt idx="44504">
                  <c:v>3.6580000000000013</c:v>
                </c:pt>
                <c:pt idx="44505">
                  <c:v>3.6600000000000108</c:v>
                </c:pt>
                <c:pt idx="44506">
                  <c:v>3.6620000000000061</c:v>
                </c:pt>
                <c:pt idx="44507">
                  <c:v>3.6640000000000015</c:v>
                </c:pt>
                <c:pt idx="44508">
                  <c:v>3.666000000000011</c:v>
                </c:pt>
                <c:pt idx="44509">
                  <c:v>3.6680000000000064</c:v>
                </c:pt>
                <c:pt idx="44510">
                  <c:v>3.6700000000000017</c:v>
                </c:pt>
                <c:pt idx="44511">
                  <c:v>3.6720000000000113</c:v>
                </c:pt>
                <c:pt idx="44512">
                  <c:v>3.6740000000000066</c:v>
                </c:pt>
                <c:pt idx="44513">
                  <c:v>3.6760000000000019</c:v>
                </c:pt>
                <c:pt idx="44514">
                  <c:v>3.6780000000000115</c:v>
                </c:pt>
                <c:pt idx="44515">
                  <c:v>3.6800000000000068</c:v>
                </c:pt>
                <c:pt idx="44516">
                  <c:v>3.6820000000000022</c:v>
                </c:pt>
                <c:pt idx="44517">
                  <c:v>3.6840000000000117</c:v>
                </c:pt>
                <c:pt idx="44518">
                  <c:v>3.686000000000007</c:v>
                </c:pt>
                <c:pt idx="44519">
                  <c:v>3.6880000000000024</c:v>
                </c:pt>
                <c:pt idx="44520">
                  <c:v>3.6900000000000119</c:v>
                </c:pt>
                <c:pt idx="44521">
                  <c:v>3.6920000000000073</c:v>
                </c:pt>
                <c:pt idx="44522">
                  <c:v>3.6940000000000026</c:v>
                </c:pt>
                <c:pt idx="44523">
                  <c:v>3.6960000000000122</c:v>
                </c:pt>
                <c:pt idx="44524">
                  <c:v>3.6980000000000075</c:v>
                </c:pt>
                <c:pt idx="44525">
                  <c:v>3.7000000000000028</c:v>
                </c:pt>
                <c:pt idx="44526">
                  <c:v>3.7020000000000124</c:v>
                </c:pt>
                <c:pt idx="44527">
                  <c:v>3.7040000000000077</c:v>
                </c:pt>
                <c:pt idx="44528">
                  <c:v>3.7060000000000031</c:v>
                </c:pt>
                <c:pt idx="44529">
                  <c:v>3.7080000000000126</c:v>
                </c:pt>
                <c:pt idx="44530">
                  <c:v>3.710000000000008</c:v>
                </c:pt>
                <c:pt idx="44531">
                  <c:v>3.7120000000000033</c:v>
                </c:pt>
                <c:pt idx="44532">
                  <c:v>3.7139999999999986</c:v>
                </c:pt>
                <c:pt idx="44533">
                  <c:v>3.7160000000000082</c:v>
                </c:pt>
                <c:pt idx="44534">
                  <c:v>3.7180000000000035</c:v>
                </c:pt>
                <c:pt idx="44535">
                  <c:v>3.7199999999999989</c:v>
                </c:pt>
                <c:pt idx="44536">
                  <c:v>3.7220000000000084</c:v>
                </c:pt>
                <c:pt idx="44537">
                  <c:v>3.7240000000000038</c:v>
                </c:pt>
                <c:pt idx="44538">
                  <c:v>3.7259999999999991</c:v>
                </c:pt>
                <c:pt idx="44539">
                  <c:v>3.7280000000000086</c:v>
                </c:pt>
                <c:pt idx="44540">
                  <c:v>3.730000000000004</c:v>
                </c:pt>
                <c:pt idx="44541">
                  <c:v>3.7319999999999993</c:v>
                </c:pt>
                <c:pt idx="44542">
                  <c:v>3.7340000000000089</c:v>
                </c:pt>
                <c:pt idx="44543">
                  <c:v>3.7360000000000042</c:v>
                </c:pt>
                <c:pt idx="44544">
                  <c:v>3.7379999999999995</c:v>
                </c:pt>
                <c:pt idx="44545">
                  <c:v>3.7400000000000091</c:v>
                </c:pt>
                <c:pt idx="44546">
                  <c:v>3.7420000000000044</c:v>
                </c:pt>
                <c:pt idx="44547">
                  <c:v>3.7439999999999998</c:v>
                </c:pt>
                <c:pt idx="44548">
                  <c:v>3.7460000000000093</c:v>
                </c:pt>
                <c:pt idx="44549">
                  <c:v>3.7480000000000047</c:v>
                </c:pt>
                <c:pt idx="44550">
                  <c:v>3.75</c:v>
                </c:pt>
                <c:pt idx="44551">
                  <c:v>3.7520000000000095</c:v>
                </c:pt>
                <c:pt idx="44552">
                  <c:v>3.7540000000000049</c:v>
                </c:pt>
                <c:pt idx="44553">
                  <c:v>3.7560000000000002</c:v>
                </c:pt>
                <c:pt idx="44554">
                  <c:v>3.7580000000000098</c:v>
                </c:pt>
                <c:pt idx="44555">
                  <c:v>3.7600000000000051</c:v>
                </c:pt>
                <c:pt idx="44556">
                  <c:v>3.7620000000000005</c:v>
                </c:pt>
                <c:pt idx="44557">
                  <c:v>3.76400000000001</c:v>
                </c:pt>
                <c:pt idx="44558">
                  <c:v>3.7660000000000053</c:v>
                </c:pt>
                <c:pt idx="44559">
                  <c:v>3.7680000000000007</c:v>
                </c:pt>
                <c:pt idx="44560">
                  <c:v>3.7700000000000102</c:v>
                </c:pt>
                <c:pt idx="44561">
                  <c:v>3.7720000000000056</c:v>
                </c:pt>
                <c:pt idx="44562">
                  <c:v>3.7740000000000009</c:v>
                </c:pt>
                <c:pt idx="44563">
                  <c:v>3.7760000000000105</c:v>
                </c:pt>
                <c:pt idx="44564">
                  <c:v>3.7780000000000058</c:v>
                </c:pt>
                <c:pt idx="44565">
                  <c:v>3.7800000000000011</c:v>
                </c:pt>
                <c:pt idx="44566">
                  <c:v>3.7820000000000107</c:v>
                </c:pt>
                <c:pt idx="44567">
                  <c:v>3.784000000000006</c:v>
                </c:pt>
                <c:pt idx="44568">
                  <c:v>3.7860000000000014</c:v>
                </c:pt>
                <c:pt idx="44569">
                  <c:v>3.7880000000000109</c:v>
                </c:pt>
                <c:pt idx="44570">
                  <c:v>3.7900000000000063</c:v>
                </c:pt>
                <c:pt idx="44571">
                  <c:v>3.7920000000000016</c:v>
                </c:pt>
                <c:pt idx="44572">
                  <c:v>3.7940000000000111</c:v>
                </c:pt>
                <c:pt idx="44573">
                  <c:v>3.7960000000000065</c:v>
                </c:pt>
                <c:pt idx="44574">
                  <c:v>3.7980000000000018</c:v>
                </c:pt>
                <c:pt idx="44575">
                  <c:v>3.8000000000000114</c:v>
                </c:pt>
                <c:pt idx="44576">
                  <c:v>3.8020000000000067</c:v>
                </c:pt>
                <c:pt idx="44577">
                  <c:v>3.804000000000002</c:v>
                </c:pt>
                <c:pt idx="44578">
                  <c:v>3.8060000000000116</c:v>
                </c:pt>
                <c:pt idx="44579">
                  <c:v>3.8080000000000069</c:v>
                </c:pt>
                <c:pt idx="44580">
                  <c:v>3.8100000000000023</c:v>
                </c:pt>
                <c:pt idx="44581">
                  <c:v>3.8120000000000118</c:v>
                </c:pt>
                <c:pt idx="44582">
                  <c:v>3.8140000000000072</c:v>
                </c:pt>
                <c:pt idx="44583">
                  <c:v>3.8160000000000025</c:v>
                </c:pt>
                <c:pt idx="44584">
                  <c:v>3.8180000000000121</c:v>
                </c:pt>
                <c:pt idx="44585">
                  <c:v>3.8200000000000074</c:v>
                </c:pt>
                <c:pt idx="44586">
                  <c:v>3.8220000000000027</c:v>
                </c:pt>
                <c:pt idx="44587">
                  <c:v>3.8240000000000123</c:v>
                </c:pt>
                <c:pt idx="44588">
                  <c:v>3.8260000000000076</c:v>
                </c:pt>
                <c:pt idx="44589">
                  <c:v>3.828000000000003</c:v>
                </c:pt>
                <c:pt idx="44590">
                  <c:v>3.8300000000000125</c:v>
                </c:pt>
                <c:pt idx="44591">
                  <c:v>3.8320000000000078</c:v>
                </c:pt>
                <c:pt idx="44592">
                  <c:v>3.8340000000000032</c:v>
                </c:pt>
                <c:pt idx="44593">
                  <c:v>3.8360000000000127</c:v>
                </c:pt>
                <c:pt idx="44594">
                  <c:v>3.8380000000000081</c:v>
                </c:pt>
                <c:pt idx="44595">
                  <c:v>3.8400000000000034</c:v>
                </c:pt>
                <c:pt idx="44596">
                  <c:v>3.8419999999999987</c:v>
                </c:pt>
                <c:pt idx="44597">
                  <c:v>3.8440000000000083</c:v>
                </c:pt>
                <c:pt idx="44598">
                  <c:v>3.8460000000000036</c:v>
                </c:pt>
                <c:pt idx="44599">
                  <c:v>3.847999999999999</c:v>
                </c:pt>
                <c:pt idx="44600">
                  <c:v>3.8500000000000085</c:v>
                </c:pt>
                <c:pt idx="44601">
                  <c:v>3.8520000000000039</c:v>
                </c:pt>
                <c:pt idx="44602">
                  <c:v>3.8539999999999992</c:v>
                </c:pt>
                <c:pt idx="44603">
                  <c:v>3.8560000000000088</c:v>
                </c:pt>
                <c:pt idx="44604">
                  <c:v>3.8580000000000041</c:v>
                </c:pt>
                <c:pt idx="44605">
                  <c:v>3.8599999999999994</c:v>
                </c:pt>
                <c:pt idx="44606">
                  <c:v>3.862000000000009</c:v>
                </c:pt>
                <c:pt idx="44607">
                  <c:v>3.8640000000000043</c:v>
                </c:pt>
                <c:pt idx="44608">
                  <c:v>3.8659999999999997</c:v>
                </c:pt>
                <c:pt idx="44609">
                  <c:v>3.8680000000000092</c:v>
                </c:pt>
                <c:pt idx="44610">
                  <c:v>3.8700000000000045</c:v>
                </c:pt>
                <c:pt idx="44611">
                  <c:v>3.8719999999999999</c:v>
                </c:pt>
                <c:pt idx="44612">
                  <c:v>3.8740000000000094</c:v>
                </c:pt>
                <c:pt idx="44613">
                  <c:v>3.8760000000000048</c:v>
                </c:pt>
                <c:pt idx="44614">
                  <c:v>3.8780000000000001</c:v>
                </c:pt>
                <c:pt idx="44615">
                  <c:v>3.8800000000000097</c:v>
                </c:pt>
                <c:pt idx="44616">
                  <c:v>3.882000000000005</c:v>
                </c:pt>
                <c:pt idx="44617">
                  <c:v>3.8840000000000003</c:v>
                </c:pt>
                <c:pt idx="44618">
                  <c:v>3.8860000000000099</c:v>
                </c:pt>
                <c:pt idx="44619">
                  <c:v>3.8880000000000052</c:v>
                </c:pt>
                <c:pt idx="44620">
                  <c:v>3.8900000000000006</c:v>
                </c:pt>
                <c:pt idx="44621">
                  <c:v>3.8920000000000101</c:v>
                </c:pt>
                <c:pt idx="44622">
                  <c:v>3.8940000000000055</c:v>
                </c:pt>
                <c:pt idx="44623">
                  <c:v>3.8960000000000008</c:v>
                </c:pt>
                <c:pt idx="44624">
                  <c:v>3.8980000000000103</c:v>
                </c:pt>
                <c:pt idx="44625">
                  <c:v>3.9000000000000057</c:v>
                </c:pt>
                <c:pt idx="44626">
                  <c:v>3.902000000000001</c:v>
                </c:pt>
                <c:pt idx="44627">
                  <c:v>3.9040000000000106</c:v>
                </c:pt>
                <c:pt idx="44628">
                  <c:v>3.9060000000000059</c:v>
                </c:pt>
                <c:pt idx="44629">
                  <c:v>3.9080000000000013</c:v>
                </c:pt>
                <c:pt idx="44630">
                  <c:v>3.9100000000000108</c:v>
                </c:pt>
                <c:pt idx="44631">
                  <c:v>3.9120000000000061</c:v>
                </c:pt>
                <c:pt idx="44632">
                  <c:v>3.9140000000000015</c:v>
                </c:pt>
                <c:pt idx="44633">
                  <c:v>3.916000000000011</c:v>
                </c:pt>
                <c:pt idx="44634">
                  <c:v>3.9180000000000064</c:v>
                </c:pt>
                <c:pt idx="44635">
                  <c:v>3.9200000000000017</c:v>
                </c:pt>
                <c:pt idx="44636">
                  <c:v>3.9220000000000113</c:v>
                </c:pt>
                <c:pt idx="44637">
                  <c:v>3.9240000000000066</c:v>
                </c:pt>
                <c:pt idx="44638">
                  <c:v>3.9260000000000019</c:v>
                </c:pt>
                <c:pt idx="44639">
                  <c:v>3.9280000000000115</c:v>
                </c:pt>
                <c:pt idx="44640">
                  <c:v>3.9300000000000068</c:v>
                </c:pt>
                <c:pt idx="44641">
                  <c:v>3.9320000000000022</c:v>
                </c:pt>
                <c:pt idx="44642">
                  <c:v>3.9340000000000117</c:v>
                </c:pt>
                <c:pt idx="44643">
                  <c:v>3.936000000000007</c:v>
                </c:pt>
                <c:pt idx="44644">
                  <c:v>3.9380000000000024</c:v>
                </c:pt>
                <c:pt idx="44645">
                  <c:v>3.9400000000000119</c:v>
                </c:pt>
                <c:pt idx="44646">
                  <c:v>3.9420000000000073</c:v>
                </c:pt>
                <c:pt idx="44647">
                  <c:v>3.9440000000000026</c:v>
                </c:pt>
                <c:pt idx="44648">
                  <c:v>3.9460000000000122</c:v>
                </c:pt>
                <c:pt idx="44649">
                  <c:v>3.9480000000000075</c:v>
                </c:pt>
                <c:pt idx="44650">
                  <c:v>3.9500000000000028</c:v>
                </c:pt>
                <c:pt idx="44651">
                  <c:v>3.9520000000000124</c:v>
                </c:pt>
                <c:pt idx="44652">
                  <c:v>3.9540000000000077</c:v>
                </c:pt>
                <c:pt idx="44653">
                  <c:v>3.9560000000000031</c:v>
                </c:pt>
                <c:pt idx="44654">
                  <c:v>3.9580000000000126</c:v>
                </c:pt>
                <c:pt idx="44655">
                  <c:v>3.960000000000008</c:v>
                </c:pt>
                <c:pt idx="44656">
                  <c:v>3.9620000000000033</c:v>
                </c:pt>
                <c:pt idx="44657">
                  <c:v>3.9639999999999986</c:v>
                </c:pt>
                <c:pt idx="44658">
                  <c:v>3.9660000000000082</c:v>
                </c:pt>
                <c:pt idx="44659">
                  <c:v>3.9680000000000035</c:v>
                </c:pt>
                <c:pt idx="44660">
                  <c:v>3.9699999999999989</c:v>
                </c:pt>
                <c:pt idx="44661">
                  <c:v>3.9720000000000084</c:v>
                </c:pt>
                <c:pt idx="44662">
                  <c:v>3.9740000000000038</c:v>
                </c:pt>
                <c:pt idx="44663">
                  <c:v>3.9759999999999991</c:v>
                </c:pt>
                <c:pt idx="44664">
                  <c:v>3.9780000000000086</c:v>
                </c:pt>
                <c:pt idx="44665">
                  <c:v>3.980000000000004</c:v>
                </c:pt>
                <c:pt idx="44666">
                  <c:v>3.9819999999999993</c:v>
                </c:pt>
                <c:pt idx="44667">
                  <c:v>3.9840000000000089</c:v>
                </c:pt>
                <c:pt idx="44668">
                  <c:v>3.9860000000000042</c:v>
                </c:pt>
                <c:pt idx="44669">
                  <c:v>3.9879999999999995</c:v>
                </c:pt>
                <c:pt idx="44670">
                  <c:v>3.9900000000000091</c:v>
                </c:pt>
                <c:pt idx="44671">
                  <c:v>3.9920000000000044</c:v>
                </c:pt>
                <c:pt idx="44672">
                  <c:v>3.9939999999999998</c:v>
                </c:pt>
                <c:pt idx="44673">
                  <c:v>3.9960000000000093</c:v>
                </c:pt>
                <c:pt idx="44674">
                  <c:v>3.9980000000000047</c:v>
                </c:pt>
                <c:pt idx="44675">
                  <c:v>4</c:v>
                </c:pt>
                <c:pt idx="44676">
                  <c:v>4.0020000000000095</c:v>
                </c:pt>
                <c:pt idx="44677">
                  <c:v>4.0040000000000049</c:v>
                </c:pt>
                <c:pt idx="44678">
                  <c:v>4.0060000000000002</c:v>
                </c:pt>
                <c:pt idx="44679">
                  <c:v>4.0080000000000098</c:v>
                </c:pt>
                <c:pt idx="44680">
                  <c:v>4.0100000000000051</c:v>
                </c:pt>
                <c:pt idx="44681">
                  <c:v>4.0120000000000005</c:v>
                </c:pt>
                <c:pt idx="44682">
                  <c:v>4.01400000000001</c:v>
                </c:pt>
                <c:pt idx="44683">
                  <c:v>4.0160000000000053</c:v>
                </c:pt>
                <c:pt idx="44684">
                  <c:v>4.0180000000000007</c:v>
                </c:pt>
                <c:pt idx="44685">
                  <c:v>4.0200000000000102</c:v>
                </c:pt>
                <c:pt idx="44686">
                  <c:v>4.0220000000000056</c:v>
                </c:pt>
                <c:pt idx="44687">
                  <c:v>4.0240000000000009</c:v>
                </c:pt>
                <c:pt idx="44688">
                  <c:v>4.0260000000000105</c:v>
                </c:pt>
                <c:pt idx="44689">
                  <c:v>4.0280000000000058</c:v>
                </c:pt>
                <c:pt idx="44690">
                  <c:v>4.0300000000000011</c:v>
                </c:pt>
                <c:pt idx="44691">
                  <c:v>4.0320000000000107</c:v>
                </c:pt>
                <c:pt idx="44692">
                  <c:v>4.034000000000006</c:v>
                </c:pt>
                <c:pt idx="44693">
                  <c:v>4.0360000000000014</c:v>
                </c:pt>
                <c:pt idx="44694">
                  <c:v>4.0380000000000109</c:v>
                </c:pt>
                <c:pt idx="44695">
                  <c:v>4.0400000000000063</c:v>
                </c:pt>
                <c:pt idx="44696">
                  <c:v>4.0420000000000016</c:v>
                </c:pt>
                <c:pt idx="44697">
                  <c:v>4.0440000000000111</c:v>
                </c:pt>
                <c:pt idx="44698">
                  <c:v>4.0460000000000065</c:v>
                </c:pt>
                <c:pt idx="44699">
                  <c:v>4.0480000000000018</c:v>
                </c:pt>
                <c:pt idx="44700">
                  <c:v>4.0500000000000114</c:v>
                </c:pt>
                <c:pt idx="44701">
                  <c:v>4.0520000000000067</c:v>
                </c:pt>
                <c:pt idx="44702">
                  <c:v>4.054000000000002</c:v>
                </c:pt>
                <c:pt idx="44703">
                  <c:v>4.0560000000000116</c:v>
                </c:pt>
                <c:pt idx="44704">
                  <c:v>4.0580000000000069</c:v>
                </c:pt>
                <c:pt idx="44705">
                  <c:v>4.0600000000000023</c:v>
                </c:pt>
                <c:pt idx="44706">
                  <c:v>4.0620000000000118</c:v>
                </c:pt>
                <c:pt idx="44707">
                  <c:v>4.0640000000000072</c:v>
                </c:pt>
                <c:pt idx="44708">
                  <c:v>4.0660000000000025</c:v>
                </c:pt>
                <c:pt idx="44709">
                  <c:v>4.0680000000000121</c:v>
                </c:pt>
                <c:pt idx="44710">
                  <c:v>4.0700000000000074</c:v>
                </c:pt>
                <c:pt idx="44711">
                  <c:v>4.0720000000000027</c:v>
                </c:pt>
                <c:pt idx="44712">
                  <c:v>4.0740000000000123</c:v>
                </c:pt>
                <c:pt idx="44713">
                  <c:v>4.0760000000000076</c:v>
                </c:pt>
                <c:pt idx="44714">
                  <c:v>4.078000000000003</c:v>
                </c:pt>
                <c:pt idx="44715">
                  <c:v>4.0800000000000125</c:v>
                </c:pt>
                <c:pt idx="44716">
                  <c:v>4.0820000000000078</c:v>
                </c:pt>
                <c:pt idx="44717">
                  <c:v>4.0840000000000032</c:v>
                </c:pt>
                <c:pt idx="44718">
                  <c:v>4.0860000000000127</c:v>
                </c:pt>
                <c:pt idx="44719">
                  <c:v>4.0880000000000081</c:v>
                </c:pt>
                <c:pt idx="44720">
                  <c:v>4.0900000000000034</c:v>
                </c:pt>
                <c:pt idx="44721">
                  <c:v>4.0919999999999987</c:v>
                </c:pt>
                <c:pt idx="44722">
                  <c:v>4.0940000000000083</c:v>
                </c:pt>
                <c:pt idx="44723">
                  <c:v>4.0960000000000036</c:v>
                </c:pt>
                <c:pt idx="44724">
                  <c:v>4.097999999999999</c:v>
                </c:pt>
                <c:pt idx="44725">
                  <c:v>4.1000000000000085</c:v>
                </c:pt>
                <c:pt idx="44726">
                  <c:v>4.1020000000000039</c:v>
                </c:pt>
                <c:pt idx="44727">
                  <c:v>4.1039999999999992</c:v>
                </c:pt>
                <c:pt idx="44728">
                  <c:v>4.1060000000000088</c:v>
                </c:pt>
                <c:pt idx="44729">
                  <c:v>4.1080000000000041</c:v>
                </c:pt>
                <c:pt idx="44730">
                  <c:v>4.1099999999999994</c:v>
                </c:pt>
                <c:pt idx="44731">
                  <c:v>4.112000000000009</c:v>
                </c:pt>
                <c:pt idx="44732">
                  <c:v>4.1140000000000043</c:v>
                </c:pt>
                <c:pt idx="44733">
                  <c:v>4.1159999999999997</c:v>
                </c:pt>
                <c:pt idx="44734">
                  <c:v>4.1180000000000092</c:v>
                </c:pt>
                <c:pt idx="44735">
                  <c:v>4.1200000000000045</c:v>
                </c:pt>
                <c:pt idx="44736">
                  <c:v>4.1219999999999999</c:v>
                </c:pt>
                <c:pt idx="44737">
                  <c:v>4.1240000000000094</c:v>
                </c:pt>
                <c:pt idx="44738">
                  <c:v>4.1260000000000048</c:v>
                </c:pt>
                <c:pt idx="44739">
                  <c:v>4.1280000000000001</c:v>
                </c:pt>
                <c:pt idx="44740">
                  <c:v>4.1300000000000097</c:v>
                </c:pt>
                <c:pt idx="44741">
                  <c:v>4.132000000000005</c:v>
                </c:pt>
                <c:pt idx="44742">
                  <c:v>4.1340000000000003</c:v>
                </c:pt>
                <c:pt idx="44743">
                  <c:v>4.1360000000000099</c:v>
                </c:pt>
                <c:pt idx="44744">
                  <c:v>4.1380000000000052</c:v>
                </c:pt>
                <c:pt idx="44745">
                  <c:v>4.1400000000000006</c:v>
                </c:pt>
                <c:pt idx="44746">
                  <c:v>4.1420000000000101</c:v>
                </c:pt>
                <c:pt idx="44747">
                  <c:v>4.1440000000000055</c:v>
                </c:pt>
                <c:pt idx="44748">
                  <c:v>4.1460000000000008</c:v>
                </c:pt>
                <c:pt idx="44749">
                  <c:v>4.1480000000000103</c:v>
                </c:pt>
                <c:pt idx="44750">
                  <c:v>4.1500000000000057</c:v>
                </c:pt>
                <c:pt idx="44751">
                  <c:v>4.152000000000001</c:v>
                </c:pt>
                <c:pt idx="44752">
                  <c:v>4.1540000000000106</c:v>
                </c:pt>
                <c:pt idx="44753">
                  <c:v>4.1560000000000059</c:v>
                </c:pt>
                <c:pt idx="44754">
                  <c:v>4.1580000000000013</c:v>
                </c:pt>
                <c:pt idx="44755">
                  <c:v>4.1600000000000108</c:v>
                </c:pt>
                <c:pt idx="44756">
                  <c:v>4.1620000000000061</c:v>
                </c:pt>
                <c:pt idx="44757">
                  <c:v>4.1640000000000015</c:v>
                </c:pt>
                <c:pt idx="44758">
                  <c:v>4.166000000000011</c:v>
                </c:pt>
                <c:pt idx="44759">
                  <c:v>4.1680000000000064</c:v>
                </c:pt>
                <c:pt idx="44760">
                  <c:v>4.1700000000000017</c:v>
                </c:pt>
                <c:pt idx="44761">
                  <c:v>4.1720000000000113</c:v>
                </c:pt>
                <c:pt idx="44762">
                  <c:v>4.1740000000000066</c:v>
                </c:pt>
                <c:pt idx="44763">
                  <c:v>4.1760000000000019</c:v>
                </c:pt>
                <c:pt idx="44764">
                  <c:v>4.1780000000000115</c:v>
                </c:pt>
                <c:pt idx="44765">
                  <c:v>4.1800000000000068</c:v>
                </c:pt>
                <c:pt idx="44766">
                  <c:v>4.1820000000000022</c:v>
                </c:pt>
                <c:pt idx="44767">
                  <c:v>4.1840000000000117</c:v>
                </c:pt>
                <c:pt idx="44768">
                  <c:v>4.186000000000007</c:v>
                </c:pt>
                <c:pt idx="44769">
                  <c:v>4.1880000000000024</c:v>
                </c:pt>
                <c:pt idx="44770">
                  <c:v>4.1900000000000119</c:v>
                </c:pt>
                <c:pt idx="44771">
                  <c:v>4.1920000000000073</c:v>
                </c:pt>
                <c:pt idx="44772">
                  <c:v>4.1940000000000026</c:v>
                </c:pt>
                <c:pt idx="44773">
                  <c:v>4.1960000000000122</c:v>
                </c:pt>
                <c:pt idx="44774">
                  <c:v>4.1980000000000075</c:v>
                </c:pt>
                <c:pt idx="44775">
                  <c:v>4.2000000000000028</c:v>
                </c:pt>
                <c:pt idx="44776">
                  <c:v>4.2020000000000124</c:v>
                </c:pt>
                <c:pt idx="44777">
                  <c:v>4.2040000000000077</c:v>
                </c:pt>
                <c:pt idx="44778">
                  <c:v>4.2060000000000031</c:v>
                </c:pt>
                <c:pt idx="44779">
                  <c:v>4.2080000000000126</c:v>
                </c:pt>
                <c:pt idx="44780">
                  <c:v>4.210000000000008</c:v>
                </c:pt>
                <c:pt idx="44781">
                  <c:v>4.2120000000000033</c:v>
                </c:pt>
                <c:pt idx="44782">
                  <c:v>4.2139999999999986</c:v>
                </c:pt>
                <c:pt idx="44783">
                  <c:v>4.2160000000000082</c:v>
                </c:pt>
                <c:pt idx="44784">
                  <c:v>4.2180000000000035</c:v>
                </c:pt>
                <c:pt idx="44785">
                  <c:v>4.2199999999999989</c:v>
                </c:pt>
                <c:pt idx="44786">
                  <c:v>4.2220000000000084</c:v>
                </c:pt>
                <c:pt idx="44787">
                  <c:v>4.2240000000000038</c:v>
                </c:pt>
                <c:pt idx="44788">
                  <c:v>4.2259999999999991</c:v>
                </c:pt>
                <c:pt idx="44789">
                  <c:v>4.2280000000000086</c:v>
                </c:pt>
                <c:pt idx="44790">
                  <c:v>4.230000000000004</c:v>
                </c:pt>
                <c:pt idx="44791">
                  <c:v>4.2319999999999993</c:v>
                </c:pt>
                <c:pt idx="44792">
                  <c:v>4.2340000000000089</c:v>
                </c:pt>
                <c:pt idx="44793">
                  <c:v>4.2360000000000042</c:v>
                </c:pt>
                <c:pt idx="44794">
                  <c:v>4.2379999999999995</c:v>
                </c:pt>
                <c:pt idx="44795">
                  <c:v>4.2400000000000091</c:v>
                </c:pt>
                <c:pt idx="44796">
                  <c:v>4.2420000000000044</c:v>
                </c:pt>
                <c:pt idx="44797">
                  <c:v>4.2439999999999998</c:v>
                </c:pt>
                <c:pt idx="44798">
                  <c:v>4.2460000000000093</c:v>
                </c:pt>
                <c:pt idx="44799">
                  <c:v>4.2480000000000047</c:v>
                </c:pt>
                <c:pt idx="44800">
                  <c:v>4.25</c:v>
                </c:pt>
                <c:pt idx="44801">
                  <c:v>4.2520000000000095</c:v>
                </c:pt>
                <c:pt idx="44802">
                  <c:v>4.2540000000000049</c:v>
                </c:pt>
                <c:pt idx="44803">
                  <c:v>4.2560000000000002</c:v>
                </c:pt>
                <c:pt idx="44804">
                  <c:v>4.2580000000000098</c:v>
                </c:pt>
                <c:pt idx="44805">
                  <c:v>4.2600000000000051</c:v>
                </c:pt>
                <c:pt idx="44806">
                  <c:v>4.2620000000000005</c:v>
                </c:pt>
                <c:pt idx="44807">
                  <c:v>4.26400000000001</c:v>
                </c:pt>
                <c:pt idx="44808">
                  <c:v>4.2660000000000053</c:v>
                </c:pt>
                <c:pt idx="44809">
                  <c:v>4.2680000000000007</c:v>
                </c:pt>
                <c:pt idx="44810">
                  <c:v>4.2700000000000102</c:v>
                </c:pt>
                <c:pt idx="44811">
                  <c:v>4.2720000000000056</c:v>
                </c:pt>
                <c:pt idx="44812">
                  <c:v>4.2740000000000009</c:v>
                </c:pt>
                <c:pt idx="44813">
                  <c:v>4.2760000000000105</c:v>
                </c:pt>
                <c:pt idx="44814">
                  <c:v>4.2780000000000058</c:v>
                </c:pt>
                <c:pt idx="44815">
                  <c:v>4.2800000000000011</c:v>
                </c:pt>
                <c:pt idx="44816">
                  <c:v>4.2820000000000107</c:v>
                </c:pt>
                <c:pt idx="44817">
                  <c:v>4.284000000000006</c:v>
                </c:pt>
                <c:pt idx="44818">
                  <c:v>4.2860000000000014</c:v>
                </c:pt>
                <c:pt idx="44819">
                  <c:v>4.2880000000000109</c:v>
                </c:pt>
                <c:pt idx="44820">
                  <c:v>4.2900000000000063</c:v>
                </c:pt>
                <c:pt idx="44821">
                  <c:v>4.2920000000000016</c:v>
                </c:pt>
                <c:pt idx="44822">
                  <c:v>4.2940000000000111</c:v>
                </c:pt>
                <c:pt idx="44823">
                  <c:v>4.2960000000000065</c:v>
                </c:pt>
                <c:pt idx="44824">
                  <c:v>4.2980000000000018</c:v>
                </c:pt>
                <c:pt idx="44825">
                  <c:v>4.3000000000000114</c:v>
                </c:pt>
                <c:pt idx="44826">
                  <c:v>4.3020000000000067</c:v>
                </c:pt>
                <c:pt idx="44827">
                  <c:v>4.304000000000002</c:v>
                </c:pt>
                <c:pt idx="44828">
                  <c:v>4.3060000000000116</c:v>
                </c:pt>
                <c:pt idx="44829">
                  <c:v>4.3080000000000069</c:v>
                </c:pt>
                <c:pt idx="44830">
                  <c:v>4.3100000000000023</c:v>
                </c:pt>
                <c:pt idx="44831">
                  <c:v>4.3120000000000118</c:v>
                </c:pt>
                <c:pt idx="44832">
                  <c:v>4.3140000000000072</c:v>
                </c:pt>
                <c:pt idx="44833">
                  <c:v>4.3160000000000025</c:v>
                </c:pt>
                <c:pt idx="44834">
                  <c:v>4.3180000000000121</c:v>
                </c:pt>
                <c:pt idx="44835">
                  <c:v>4.3200000000000074</c:v>
                </c:pt>
                <c:pt idx="44836">
                  <c:v>4.3220000000000027</c:v>
                </c:pt>
                <c:pt idx="44837">
                  <c:v>4.3240000000000123</c:v>
                </c:pt>
                <c:pt idx="44838">
                  <c:v>4.3260000000000076</c:v>
                </c:pt>
                <c:pt idx="44839">
                  <c:v>4.328000000000003</c:v>
                </c:pt>
                <c:pt idx="44840">
                  <c:v>4.3300000000000125</c:v>
                </c:pt>
                <c:pt idx="44841">
                  <c:v>4.3320000000000078</c:v>
                </c:pt>
                <c:pt idx="44842">
                  <c:v>4.3340000000000032</c:v>
                </c:pt>
                <c:pt idx="44843">
                  <c:v>4.3360000000000127</c:v>
                </c:pt>
                <c:pt idx="44844">
                  <c:v>4.3380000000000081</c:v>
                </c:pt>
                <c:pt idx="44845">
                  <c:v>4.3400000000000034</c:v>
                </c:pt>
                <c:pt idx="44846">
                  <c:v>4.3419999999999987</c:v>
                </c:pt>
                <c:pt idx="44847">
                  <c:v>4.3440000000000083</c:v>
                </c:pt>
                <c:pt idx="44848">
                  <c:v>4.3460000000000036</c:v>
                </c:pt>
                <c:pt idx="44849">
                  <c:v>4.347999999999999</c:v>
                </c:pt>
                <c:pt idx="44850">
                  <c:v>4.3500000000000085</c:v>
                </c:pt>
                <c:pt idx="44851">
                  <c:v>4.3520000000000039</c:v>
                </c:pt>
                <c:pt idx="44852">
                  <c:v>4.3539999999999992</c:v>
                </c:pt>
                <c:pt idx="44853">
                  <c:v>4.3560000000000088</c:v>
                </c:pt>
                <c:pt idx="44854">
                  <c:v>4.3580000000000041</c:v>
                </c:pt>
                <c:pt idx="44855">
                  <c:v>4.3599999999999994</c:v>
                </c:pt>
                <c:pt idx="44856">
                  <c:v>4.362000000000009</c:v>
                </c:pt>
                <c:pt idx="44857">
                  <c:v>4.3640000000000043</c:v>
                </c:pt>
                <c:pt idx="44858">
                  <c:v>4.3659999999999997</c:v>
                </c:pt>
                <c:pt idx="44859">
                  <c:v>4.3680000000000092</c:v>
                </c:pt>
                <c:pt idx="44860">
                  <c:v>4.3700000000000045</c:v>
                </c:pt>
                <c:pt idx="44861">
                  <c:v>4.3719999999999999</c:v>
                </c:pt>
                <c:pt idx="44862">
                  <c:v>4.3740000000000094</c:v>
                </c:pt>
                <c:pt idx="44863">
                  <c:v>4.3760000000000048</c:v>
                </c:pt>
                <c:pt idx="44864">
                  <c:v>4.3780000000000001</c:v>
                </c:pt>
                <c:pt idx="44865">
                  <c:v>4.3800000000000097</c:v>
                </c:pt>
                <c:pt idx="44866">
                  <c:v>4.382000000000005</c:v>
                </c:pt>
                <c:pt idx="44867">
                  <c:v>4.3840000000000003</c:v>
                </c:pt>
                <c:pt idx="44868">
                  <c:v>4.3860000000000099</c:v>
                </c:pt>
                <c:pt idx="44869">
                  <c:v>4.3880000000000052</c:v>
                </c:pt>
                <c:pt idx="44870">
                  <c:v>4.3900000000000006</c:v>
                </c:pt>
                <c:pt idx="44871">
                  <c:v>4.3920000000000101</c:v>
                </c:pt>
                <c:pt idx="44872">
                  <c:v>4.3940000000000055</c:v>
                </c:pt>
                <c:pt idx="44873">
                  <c:v>4.3960000000000008</c:v>
                </c:pt>
                <c:pt idx="44874">
                  <c:v>4.3980000000000103</c:v>
                </c:pt>
                <c:pt idx="44875">
                  <c:v>4.4000000000000057</c:v>
                </c:pt>
                <c:pt idx="44876">
                  <c:v>4.402000000000001</c:v>
                </c:pt>
                <c:pt idx="44877">
                  <c:v>4.4040000000000106</c:v>
                </c:pt>
                <c:pt idx="44878">
                  <c:v>4.4060000000000059</c:v>
                </c:pt>
                <c:pt idx="44879">
                  <c:v>4.4080000000000013</c:v>
                </c:pt>
                <c:pt idx="44880">
                  <c:v>4.4100000000000108</c:v>
                </c:pt>
                <c:pt idx="44881">
                  <c:v>4.4120000000000061</c:v>
                </c:pt>
                <c:pt idx="44882">
                  <c:v>4.4140000000000015</c:v>
                </c:pt>
                <c:pt idx="44883">
                  <c:v>4.416000000000011</c:v>
                </c:pt>
                <c:pt idx="44884">
                  <c:v>4.4180000000000064</c:v>
                </c:pt>
                <c:pt idx="44885">
                  <c:v>4.4200000000000017</c:v>
                </c:pt>
                <c:pt idx="44886">
                  <c:v>4.4220000000000113</c:v>
                </c:pt>
                <c:pt idx="44887">
                  <c:v>4.4240000000000066</c:v>
                </c:pt>
                <c:pt idx="44888">
                  <c:v>4.4260000000000019</c:v>
                </c:pt>
                <c:pt idx="44889">
                  <c:v>4.4280000000000115</c:v>
                </c:pt>
                <c:pt idx="44890">
                  <c:v>4.4300000000000068</c:v>
                </c:pt>
                <c:pt idx="44891">
                  <c:v>4.4320000000000022</c:v>
                </c:pt>
                <c:pt idx="44892">
                  <c:v>4.4340000000000117</c:v>
                </c:pt>
                <c:pt idx="44893">
                  <c:v>4.436000000000007</c:v>
                </c:pt>
                <c:pt idx="44894">
                  <c:v>4.4380000000000024</c:v>
                </c:pt>
                <c:pt idx="44895">
                  <c:v>4.4400000000000119</c:v>
                </c:pt>
                <c:pt idx="44896">
                  <c:v>4.4420000000000073</c:v>
                </c:pt>
                <c:pt idx="44897">
                  <c:v>4.4440000000000026</c:v>
                </c:pt>
                <c:pt idx="44898">
                  <c:v>4.4460000000000122</c:v>
                </c:pt>
                <c:pt idx="44899">
                  <c:v>4.4480000000000075</c:v>
                </c:pt>
                <c:pt idx="44900">
                  <c:v>4.4500000000000028</c:v>
                </c:pt>
                <c:pt idx="44901">
                  <c:v>4.4520000000000124</c:v>
                </c:pt>
                <c:pt idx="44902">
                  <c:v>4.4540000000000077</c:v>
                </c:pt>
                <c:pt idx="44903">
                  <c:v>4.4560000000000031</c:v>
                </c:pt>
                <c:pt idx="44904">
                  <c:v>4.4580000000000126</c:v>
                </c:pt>
                <c:pt idx="44905">
                  <c:v>4.460000000000008</c:v>
                </c:pt>
                <c:pt idx="44906">
                  <c:v>4.4620000000000033</c:v>
                </c:pt>
                <c:pt idx="44907">
                  <c:v>4.4639999999999986</c:v>
                </c:pt>
                <c:pt idx="44908">
                  <c:v>4.4660000000000082</c:v>
                </c:pt>
                <c:pt idx="44909">
                  <c:v>4.4680000000000035</c:v>
                </c:pt>
                <c:pt idx="44910">
                  <c:v>4.4699999999999989</c:v>
                </c:pt>
                <c:pt idx="44911">
                  <c:v>4.4720000000000084</c:v>
                </c:pt>
                <c:pt idx="44912">
                  <c:v>4.4740000000000038</c:v>
                </c:pt>
                <c:pt idx="44913">
                  <c:v>4.4759999999999991</c:v>
                </c:pt>
                <c:pt idx="44914">
                  <c:v>4.4780000000000086</c:v>
                </c:pt>
                <c:pt idx="44915">
                  <c:v>4.480000000000004</c:v>
                </c:pt>
                <c:pt idx="44916">
                  <c:v>4.4819999999999993</c:v>
                </c:pt>
                <c:pt idx="44917">
                  <c:v>4.4840000000000089</c:v>
                </c:pt>
                <c:pt idx="44918">
                  <c:v>4.4860000000000042</c:v>
                </c:pt>
                <c:pt idx="44919">
                  <c:v>4.4879999999999995</c:v>
                </c:pt>
                <c:pt idx="44920">
                  <c:v>4.4900000000000091</c:v>
                </c:pt>
                <c:pt idx="44921">
                  <c:v>4.4920000000000044</c:v>
                </c:pt>
                <c:pt idx="44922">
                  <c:v>4.4939999999999998</c:v>
                </c:pt>
                <c:pt idx="44923">
                  <c:v>4.4960000000000093</c:v>
                </c:pt>
                <c:pt idx="44924">
                  <c:v>4.4980000000000047</c:v>
                </c:pt>
                <c:pt idx="44925">
                  <c:v>4.5</c:v>
                </c:pt>
                <c:pt idx="44926">
                  <c:v>4.5020000000000095</c:v>
                </c:pt>
                <c:pt idx="44927">
                  <c:v>4.5040000000000049</c:v>
                </c:pt>
                <c:pt idx="44928">
                  <c:v>4.5060000000000002</c:v>
                </c:pt>
                <c:pt idx="44929">
                  <c:v>4.5080000000000098</c:v>
                </c:pt>
                <c:pt idx="44930">
                  <c:v>4.5100000000000051</c:v>
                </c:pt>
                <c:pt idx="44931">
                  <c:v>4.5120000000000005</c:v>
                </c:pt>
                <c:pt idx="44932">
                  <c:v>4.51400000000001</c:v>
                </c:pt>
                <c:pt idx="44933">
                  <c:v>4.5160000000000053</c:v>
                </c:pt>
                <c:pt idx="44934">
                  <c:v>4.5180000000000007</c:v>
                </c:pt>
                <c:pt idx="44935">
                  <c:v>4.5200000000000102</c:v>
                </c:pt>
                <c:pt idx="44936">
                  <c:v>4.5220000000000056</c:v>
                </c:pt>
                <c:pt idx="44937">
                  <c:v>4.5240000000000009</c:v>
                </c:pt>
                <c:pt idx="44938">
                  <c:v>4.5260000000000105</c:v>
                </c:pt>
                <c:pt idx="44939">
                  <c:v>4.5280000000000058</c:v>
                </c:pt>
                <c:pt idx="44940">
                  <c:v>4.5300000000000011</c:v>
                </c:pt>
                <c:pt idx="44941">
                  <c:v>4.5320000000000107</c:v>
                </c:pt>
                <c:pt idx="44942">
                  <c:v>4.534000000000006</c:v>
                </c:pt>
                <c:pt idx="44943">
                  <c:v>4.5360000000000014</c:v>
                </c:pt>
                <c:pt idx="44944">
                  <c:v>4.5380000000000109</c:v>
                </c:pt>
                <c:pt idx="44945">
                  <c:v>4.5400000000000063</c:v>
                </c:pt>
                <c:pt idx="44946">
                  <c:v>4.5420000000000016</c:v>
                </c:pt>
                <c:pt idx="44947">
                  <c:v>4.5440000000000111</c:v>
                </c:pt>
                <c:pt idx="44948">
                  <c:v>4.5460000000000065</c:v>
                </c:pt>
                <c:pt idx="44949">
                  <c:v>4.5480000000000018</c:v>
                </c:pt>
                <c:pt idx="44950">
                  <c:v>4.5500000000000114</c:v>
                </c:pt>
                <c:pt idx="44951">
                  <c:v>4.5520000000000067</c:v>
                </c:pt>
                <c:pt idx="44952">
                  <c:v>4.554000000000002</c:v>
                </c:pt>
                <c:pt idx="44953">
                  <c:v>4.5560000000000116</c:v>
                </c:pt>
                <c:pt idx="44954">
                  <c:v>4.5580000000000069</c:v>
                </c:pt>
                <c:pt idx="44955">
                  <c:v>4.5600000000000023</c:v>
                </c:pt>
                <c:pt idx="44956">
                  <c:v>4.5620000000000118</c:v>
                </c:pt>
                <c:pt idx="44957">
                  <c:v>4.5640000000000072</c:v>
                </c:pt>
                <c:pt idx="44958">
                  <c:v>4.5660000000000025</c:v>
                </c:pt>
                <c:pt idx="44959">
                  <c:v>4.5680000000000121</c:v>
                </c:pt>
                <c:pt idx="44960">
                  <c:v>4.5700000000000074</c:v>
                </c:pt>
                <c:pt idx="44961">
                  <c:v>4.5720000000000027</c:v>
                </c:pt>
                <c:pt idx="44962">
                  <c:v>4.5740000000000123</c:v>
                </c:pt>
                <c:pt idx="44963">
                  <c:v>4.5760000000000076</c:v>
                </c:pt>
                <c:pt idx="44964">
                  <c:v>4.578000000000003</c:v>
                </c:pt>
                <c:pt idx="44965">
                  <c:v>4.5800000000000125</c:v>
                </c:pt>
                <c:pt idx="44966">
                  <c:v>4.5820000000000078</c:v>
                </c:pt>
                <c:pt idx="44967">
                  <c:v>4.5840000000000032</c:v>
                </c:pt>
                <c:pt idx="44968">
                  <c:v>4.5860000000000127</c:v>
                </c:pt>
                <c:pt idx="44969">
                  <c:v>4.5880000000000081</c:v>
                </c:pt>
                <c:pt idx="44970">
                  <c:v>4.5900000000000034</c:v>
                </c:pt>
                <c:pt idx="44971">
                  <c:v>4.5919999999999987</c:v>
                </c:pt>
                <c:pt idx="44972">
                  <c:v>4.5940000000000083</c:v>
                </c:pt>
                <c:pt idx="44973">
                  <c:v>4.5960000000000036</c:v>
                </c:pt>
                <c:pt idx="44974">
                  <c:v>4.597999999999999</c:v>
                </c:pt>
                <c:pt idx="44975">
                  <c:v>4.6000000000000085</c:v>
                </c:pt>
                <c:pt idx="44976">
                  <c:v>4.6020000000000039</c:v>
                </c:pt>
                <c:pt idx="44977">
                  <c:v>4.6039999999999992</c:v>
                </c:pt>
                <c:pt idx="44978">
                  <c:v>4.6060000000000088</c:v>
                </c:pt>
                <c:pt idx="44979">
                  <c:v>4.6080000000000041</c:v>
                </c:pt>
                <c:pt idx="44980">
                  <c:v>4.6099999999999994</c:v>
                </c:pt>
                <c:pt idx="44981">
                  <c:v>4.612000000000009</c:v>
                </c:pt>
                <c:pt idx="44982">
                  <c:v>4.6140000000000043</c:v>
                </c:pt>
                <c:pt idx="44983">
                  <c:v>4.6159999999999997</c:v>
                </c:pt>
                <c:pt idx="44984">
                  <c:v>4.6180000000000092</c:v>
                </c:pt>
                <c:pt idx="44985">
                  <c:v>4.6200000000000045</c:v>
                </c:pt>
                <c:pt idx="44986">
                  <c:v>4.6219999999999999</c:v>
                </c:pt>
                <c:pt idx="44987">
                  <c:v>4.6240000000000094</c:v>
                </c:pt>
                <c:pt idx="44988">
                  <c:v>4.6260000000000048</c:v>
                </c:pt>
                <c:pt idx="44989">
                  <c:v>4.6280000000000001</c:v>
                </c:pt>
                <c:pt idx="44990">
                  <c:v>4.6300000000000097</c:v>
                </c:pt>
                <c:pt idx="44991">
                  <c:v>4.632000000000005</c:v>
                </c:pt>
                <c:pt idx="44992">
                  <c:v>4.6340000000000003</c:v>
                </c:pt>
                <c:pt idx="44993">
                  <c:v>4.6360000000000099</c:v>
                </c:pt>
                <c:pt idx="44994">
                  <c:v>4.6380000000000052</c:v>
                </c:pt>
                <c:pt idx="44995">
                  <c:v>4.6400000000000006</c:v>
                </c:pt>
                <c:pt idx="44996">
                  <c:v>4.6420000000000101</c:v>
                </c:pt>
                <c:pt idx="44997">
                  <c:v>4.6440000000000055</c:v>
                </c:pt>
                <c:pt idx="44998">
                  <c:v>4.6460000000000008</c:v>
                </c:pt>
                <c:pt idx="44999">
                  <c:v>4.6480000000000103</c:v>
                </c:pt>
                <c:pt idx="45000">
                  <c:v>4.6500000000000057</c:v>
                </c:pt>
                <c:pt idx="45001">
                  <c:v>4.652000000000001</c:v>
                </c:pt>
                <c:pt idx="45002">
                  <c:v>4.6540000000000106</c:v>
                </c:pt>
                <c:pt idx="45003">
                  <c:v>4.6560000000000059</c:v>
                </c:pt>
                <c:pt idx="45004">
                  <c:v>4.6580000000000013</c:v>
                </c:pt>
                <c:pt idx="45005">
                  <c:v>4.6600000000000108</c:v>
                </c:pt>
                <c:pt idx="45006">
                  <c:v>4.6620000000000061</c:v>
                </c:pt>
                <c:pt idx="45007">
                  <c:v>4.6640000000000015</c:v>
                </c:pt>
                <c:pt idx="45008">
                  <c:v>4.666000000000011</c:v>
                </c:pt>
                <c:pt idx="45009">
                  <c:v>4.6680000000000064</c:v>
                </c:pt>
                <c:pt idx="45010">
                  <c:v>4.6700000000000017</c:v>
                </c:pt>
                <c:pt idx="45011">
                  <c:v>4.6720000000000113</c:v>
                </c:pt>
                <c:pt idx="45012">
                  <c:v>4.6740000000000066</c:v>
                </c:pt>
                <c:pt idx="45013">
                  <c:v>4.6760000000000019</c:v>
                </c:pt>
                <c:pt idx="45014">
                  <c:v>4.6780000000000115</c:v>
                </c:pt>
                <c:pt idx="45015">
                  <c:v>4.6800000000000068</c:v>
                </c:pt>
                <c:pt idx="45016">
                  <c:v>4.6820000000000022</c:v>
                </c:pt>
                <c:pt idx="45017">
                  <c:v>4.6840000000000117</c:v>
                </c:pt>
                <c:pt idx="45018">
                  <c:v>4.686000000000007</c:v>
                </c:pt>
                <c:pt idx="45019">
                  <c:v>4.6880000000000024</c:v>
                </c:pt>
                <c:pt idx="45020">
                  <c:v>4.6900000000000119</c:v>
                </c:pt>
                <c:pt idx="45021">
                  <c:v>4.6920000000000073</c:v>
                </c:pt>
                <c:pt idx="45022">
                  <c:v>4.6940000000000026</c:v>
                </c:pt>
                <c:pt idx="45023">
                  <c:v>4.6960000000000122</c:v>
                </c:pt>
                <c:pt idx="45024">
                  <c:v>4.6980000000000075</c:v>
                </c:pt>
                <c:pt idx="45025">
                  <c:v>4.7000000000000028</c:v>
                </c:pt>
                <c:pt idx="45026">
                  <c:v>4.7020000000000124</c:v>
                </c:pt>
                <c:pt idx="45027">
                  <c:v>4.7040000000000077</c:v>
                </c:pt>
                <c:pt idx="45028">
                  <c:v>4.7060000000000031</c:v>
                </c:pt>
                <c:pt idx="45029">
                  <c:v>4.7080000000000126</c:v>
                </c:pt>
                <c:pt idx="45030">
                  <c:v>4.710000000000008</c:v>
                </c:pt>
                <c:pt idx="45031">
                  <c:v>4.7120000000000033</c:v>
                </c:pt>
                <c:pt idx="45032">
                  <c:v>4.7139999999999986</c:v>
                </c:pt>
                <c:pt idx="45033">
                  <c:v>4.7160000000000082</c:v>
                </c:pt>
                <c:pt idx="45034">
                  <c:v>4.7180000000000035</c:v>
                </c:pt>
                <c:pt idx="45035">
                  <c:v>4.7199999999999989</c:v>
                </c:pt>
                <c:pt idx="45036">
                  <c:v>4.7220000000000084</c:v>
                </c:pt>
                <c:pt idx="45037">
                  <c:v>4.7240000000000038</c:v>
                </c:pt>
                <c:pt idx="45038">
                  <c:v>4.7259999999999991</c:v>
                </c:pt>
                <c:pt idx="45039">
                  <c:v>4.7280000000000086</c:v>
                </c:pt>
                <c:pt idx="45040">
                  <c:v>4.730000000000004</c:v>
                </c:pt>
                <c:pt idx="45041">
                  <c:v>4.7319999999999993</c:v>
                </c:pt>
                <c:pt idx="45042">
                  <c:v>4.7340000000000089</c:v>
                </c:pt>
                <c:pt idx="45043">
                  <c:v>4.7360000000000042</c:v>
                </c:pt>
                <c:pt idx="45044">
                  <c:v>4.7379999999999995</c:v>
                </c:pt>
                <c:pt idx="45045">
                  <c:v>4.7400000000000091</c:v>
                </c:pt>
                <c:pt idx="45046">
                  <c:v>4.7420000000000044</c:v>
                </c:pt>
                <c:pt idx="45047">
                  <c:v>4.7439999999999998</c:v>
                </c:pt>
                <c:pt idx="45048">
                  <c:v>4.7460000000000093</c:v>
                </c:pt>
                <c:pt idx="45049">
                  <c:v>4.7480000000000047</c:v>
                </c:pt>
                <c:pt idx="45050">
                  <c:v>4.75</c:v>
                </c:pt>
              </c:numCache>
            </c:numRef>
          </c:xVal>
          <c:yVal>
            <c:numRef>
              <c:f>traffic!$V$8:$V$45058</c:f>
              <c:numCache>
                <c:formatCode>General</c:formatCode>
                <c:ptCount val="450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500000000002E-134</c:v>
                </c:pt>
                <c:pt idx="1309" formatCode="0.00E+00">
                  <c:v>-8.7764499999999995E-134</c:v>
                </c:pt>
                <c:pt idx="1310" formatCode="0.00E+00">
                  <c:v>-2.23473E-133</c:v>
                </c:pt>
                <c:pt idx="1311" formatCode="0.00E+00">
                  <c:v>-1.71721E-133</c:v>
                </c:pt>
                <c:pt idx="1312" formatCode="0.00E+00">
                  <c:v>2.3958500000000001E-133</c:v>
                </c:pt>
                <c:pt idx="1313" formatCode="0.00E+00">
                  <c:v>7.9595400000000002E-133</c:v>
                </c:pt>
                <c:pt idx="1314" formatCode="0.00E+00">
                  <c:v>7.5163999999999994E-133</c:v>
                </c:pt>
                <c:pt idx="1315" formatCode="0.00E+00">
                  <c:v>-5.8777800000000001E-133</c:v>
                </c:pt>
                <c:pt idx="1316" formatCode="0.00E+00">
                  <c:v>-2.6668900000000001E-132</c:v>
                </c:pt>
                <c:pt idx="1317" formatCode="0.00E+00">
                  <c:v>-2.9463699999999998E-132</c:v>
                </c:pt>
                <c:pt idx="1318" formatCode="0.00E+00">
                  <c:v>1.4447200000000001E-132</c:v>
                </c:pt>
                <c:pt idx="1319" formatCode="0.00E+00">
                  <c:v>9.3328199999999997E-132</c:v>
                </c:pt>
                <c:pt idx="1320" formatCode="0.00E+00">
                  <c:v>1.2377200000000001E-131</c:v>
                </c:pt>
                <c:pt idx="1321" formatCode="0.00E+00">
                  <c:v>-4.6196000000000002E-133</c:v>
                </c:pt>
                <c:pt idx="1322" formatCode="0.00E+00">
                  <c:v>-2.7964599999999999E-131</c:v>
                </c:pt>
                <c:pt idx="1323" formatCode="0.00E+00">
                  <c:v>-4.24154E-131</c:v>
                </c:pt>
                <c:pt idx="1324" formatCode="0.00E+00">
                  <c:v>-2.2826400000000001E-132</c:v>
                </c:pt>
                <c:pt idx="1325" formatCode="0.00E+00">
                  <c:v>9.6651100000000001E-131</c:v>
                </c:pt>
                <c:pt idx="1326" formatCode="0.00E+00">
                  <c:v>1.62535E-130</c:v>
                </c:pt>
                <c:pt idx="1327" formatCode="0.00E+00">
                  <c:v>3.2674600000000001E-131</c:v>
                </c:pt>
                <c:pt idx="1328" formatCode="0.00E+00">
                  <c:v>-3.43283E-130</c:v>
                </c:pt>
                <c:pt idx="1329" formatCode="0.00E+00">
                  <c:v>-6.6693199999999997E-130</c:v>
                </c:pt>
                <c:pt idx="1330" formatCode="0.00E+00">
                  <c:v>-3.4476099999999998E-130</c:v>
                </c:pt>
                <c:pt idx="1331" formatCode="0.00E+00">
                  <c:v>9.1101799999999996E-130</c:v>
                </c:pt>
                <c:pt idx="1332" formatCode="0.00E+00">
                  <c:v>2.1665099999999999E-129</c:v>
                </c:pt>
                <c:pt idx="1333" formatCode="0.00E+00">
                  <c:v>1.26045E-129</c:v>
                </c:pt>
                <c:pt idx="1334" formatCode="0.00E+00">
                  <c:v>-3.1555500000000002E-129</c:v>
                </c:pt>
                <c:pt idx="1335" formatCode="0.00E+00">
                  <c:v>-8.2114000000000004E-129</c:v>
                </c:pt>
                <c:pt idx="1336" formatCode="0.00E+00">
                  <c:v>-5.8578600000000006E-129</c:v>
                </c:pt>
                <c:pt idx="1337" formatCode="0.00E+00">
                  <c:v>1.02534E-128</c:v>
                </c:pt>
                <c:pt idx="1338" formatCode="0.00E+00">
                  <c:v>3.1989199999999999E-128</c:v>
                </c:pt>
                <c:pt idx="1339" formatCode="0.00E+00">
                  <c:v>3.1258700000000002E-128</c:v>
                </c:pt>
                <c:pt idx="1340" formatCode="0.00E+00">
                  <c:v>-1.95602E-128</c:v>
                </c:pt>
                <c:pt idx="1341" formatCode="0.00E+00">
                  <c:v>-1.00403E-127</c:v>
                </c:pt>
                <c:pt idx="1342" formatCode="0.00E+00">
                  <c:v>-1.1610099999999999E-127</c:v>
                </c:pt>
                <c:pt idx="1343" formatCode="0.00E+00">
                  <c:v>4.11838E-128</c:v>
                </c:pt>
                <c:pt idx="1344" formatCode="0.00E+00">
                  <c:v>3.2591999999999999E-127</c:v>
                </c:pt>
                <c:pt idx="1345" formatCode="0.00E+00">
                  <c:v>4.0131799999999997E-127</c:v>
                </c:pt>
                <c:pt idx="1346" formatCode="0.00E+00">
                  <c:v>-1.65773E-127</c:v>
                </c:pt>
                <c:pt idx="1347" formatCode="0.00E+00">
                  <c:v>-1.30588E-126</c:v>
                </c:pt>
                <c:pt idx="1348" formatCode="0.00E+00">
                  <c:v>-1.8949999999999999E-126</c:v>
                </c:pt>
                <c:pt idx="1349" formatCode="0.00E+00">
                  <c:v>-2.3777699999999998E-127</c:v>
                </c:pt>
                <c:pt idx="1350" formatCode="0.00E+00">
                  <c:v>3.8353000000000002E-126</c:v>
                </c:pt>
                <c:pt idx="1351" formatCode="0.00E+00">
                  <c:v>6.8068300000000006E-126</c:v>
                </c:pt>
                <c:pt idx="1352" formatCode="0.00E+00">
                  <c:v>2.41501E-126</c:v>
                </c:pt>
                <c:pt idx="1353" formatCode="0.00E+00">
                  <c:v>-1.15028E-125</c:v>
                </c:pt>
                <c:pt idx="1354" formatCode="0.00E+00">
                  <c:v>-2.3818600000000001E-125</c:v>
                </c:pt>
                <c:pt idx="1355" formatCode="0.00E+00">
                  <c:v>-1.23228E-125</c:v>
                </c:pt>
                <c:pt idx="1356" formatCode="0.00E+00">
                  <c:v>3.3607700000000001E-125</c:v>
                </c:pt>
                <c:pt idx="1357" formatCode="0.00E+00">
                  <c:v>7.90536E-125</c:v>
                </c:pt>
                <c:pt idx="1358" formatCode="0.00E+00">
                  <c:v>4.1803799999999999E-125</c:v>
                </c:pt>
                <c:pt idx="1359" formatCode="0.00E+00">
                  <c:v>-1.30034E-124</c:v>
                </c:pt>
                <c:pt idx="1360" formatCode="0.00E+00">
                  <c:v>-3.31063E-124</c:v>
                </c:pt>
                <c:pt idx="1361" formatCode="0.00E+00">
                  <c:v>-2.7008900000000002E-124</c:v>
                </c:pt>
                <c:pt idx="1362" formatCode="0.00E+00">
                  <c:v>2.9388200000000002E-124</c:v>
                </c:pt>
                <c:pt idx="1363" formatCode="0.00E+00">
                  <c:v>1.06107E-123</c:v>
                </c:pt>
                <c:pt idx="1364" formatCode="0.00E+00">
                  <c:v>9.8317300000000007E-124</c:v>
                </c:pt>
                <c:pt idx="1365" formatCode="0.00E+00">
                  <c:v>-9.3652799999999994E-124</c:v>
                </c:pt>
                <c:pt idx="1366" formatCode="0.00E+00">
                  <c:v>-3.9158400000000003E-123</c:v>
                </c:pt>
                <c:pt idx="1367" formatCode="0.00E+00">
                  <c:v>-4.26421E-123</c:v>
                </c:pt>
                <c:pt idx="1368" formatCode="0.00E+00">
                  <c:v>2.2441299999999999E-123</c:v>
                </c:pt>
                <c:pt idx="1369" formatCode="0.00E+00">
                  <c:v>1.3934500000000001E-122</c:v>
                </c:pt>
                <c:pt idx="1370" formatCode="0.00E+00">
                  <c:v>1.8839099999999999E-122</c:v>
                </c:pt>
                <c:pt idx="1371" formatCode="0.00E+00">
                  <c:v>1.9161200000000001E-123</c:v>
                </c:pt>
                <c:pt idx="1372" formatCode="0.00E+00">
                  <c:v>-3.4521299999999999E-122</c:v>
                </c:pt>
                <c:pt idx="1373" formatCode="0.00E+00">
                  <c:v>-5.0613200000000005E-122</c:v>
                </c:pt>
                <c:pt idx="1374" formatCode="0.00E+00">
                  <c:v>1.3383599999999999E-122</c:v>
                </c:pt>
                <c:pt idx="1375" formatCode="0.00E+00">
                  <c:v>1.6235300000000001E-121</c:v>
                </c:pt>
                <c:pt idx="1376" formatCode="0.00E+00">
                  <c:v>2.6429899999999998E-121</c:v>
                </c:pt>
                <c:pt idx="1377" formatCode="0.00E+00">
                  <c:v>8.4914600000000002E-122</c:v>
                </c:pt>
                <c:pt idx="1378" formatCode="0.00E+00">
                  <c:v>-4.5154399999999998E-121</c:v>
                </c:pt>
                <c:pt idx="1379" formatCode="0.00E+00">
                  <c:v>-9.2198099999999992E-121</c:v>
                </c:pt>
                <c:pt idx="1380" formatCode="0.00E+00">
                  <c:v>-4.8911000000000004E-121</c:v>
                </c:pt>
                <c:pt idx="1381" formatCode="0.00E+00">
                  <c:v>1.24396E-120</c:v>
                </c:pt>
                <c:pt idx="1382" formatCode="0.00E+00">
                  <c:v>2.9560700000000001E-120</c:v>
                </c:pt>
                <c:pt idx="1383" formatCode="0.00E+00">
                  <c:v>1.53419E-120</c:v>
                </c:pt>
                <c:pt idx="1384" formatCode="0.00E+00">
                  <c:v>-4.9931399999999999E-120</c:v>
                </c:pt>
                <c:pt idx="1385" formatCode="0.00E+00">
                  <c:v>-1.2673200000000001E-119</c:v>
                </c:pt>
                <c:pt idx="1386" formatCode="0.00E+00">
                  <c:v>-1.08096E-119</c:v>
                </c:pt>
                <c:pt idx="1387" formatCode="0.00E+00">
                  <c:v>9.1738899999999999E-120</c:v>
                </c:pt>
                <c:pt idx="1388" formatCode="0.00E+00">
                  <c:v>3.6296200000000002E-119</c:v>
                </c:pt>
                <c:pt idx="1389" formatCode="0.00E+00">
                  <c:v>3.2629900000000001E-119</c:v>
                </c:pt>
                <c:pt idx="1390" formatCode="0.00E+00">
                  <c:v>-3.7559700000000003E-119</c:v>
                </c:pt>
                <c:pt idx="1391" formatCode="0.00E+00">
                  <c:v>-1.4580099999999999E-118</c:v>
                </c:pt>
                <c:pt idx="1392" formatCode="0.00E+00">
                  <c:v>-1.61576E-118</c:v>
                </c:pt>
                <c:pt idx="1393" formatCode="0.00E+00">
                  <c:v>6.5450199999999997E-119</c:v>
                </c:pt>
                <c:pt idx="1394" formatCode="0.00E+00">
                  <c:v>4.7527100000000004E-118</c:v>
                </c:pt>
                <c:pt idx="1395" formatCode="0.00E+00">
                  <c:v>6.2272700000000001E-118</c:v>
                </c:pt>
                <c:pt idx="1396" formatCode="0.00E+00">
                  <c:v>-6.5754899999999998E-119</c:v>
                </c:pt>
                <c:pt idx="1397" formatCode="0.00E+00">
                  <c:v>-1.5101700000000001E-117</c:v>
                </c:pt>
                <c:pt idx="1398" formatCode="0.00E+00">
                  <c:v>-2.2413299999999999E-117</c:v>
                </c:pt>
                <c:pt idx="1399" formatCode="0.00E+00">
                  <c:v>-2.4957900000000001E-119</c:v>
                </c:pt>
                <c:pt idx="1400" formatCode="0.00E+00">
                  <c:v>5.3799200000000003E-117</c:v>
                </c:pt>
                <c:pt idx="1401" formatCode="0.00E+00">
                  <c:v>9.1774100000000004E-117</c:v>
                </c:pt>
                <c:pt idx="1402" formatCode="0.00E+00">
                  <c:v>2.9378100000000001E-117</c:v>
                </c:pt>
                <c:pt idx="1403" formatCode="0.00E+00">
                  <c:v>-1.6078299999999999E-116</c:v>
                </c:pt>
                <c:pt idx="1404" formatCode="0.00E+00">
                  <c:v>-3.1739899999999999E-116</c:v>
                </c:pt>
                <c:pt idx="1405" formatCode="0.00E+00">
                  <c:v>-1.1988900000000001E-116</c:v>
                </c:pt>
                <c:pt idx="1406" formatCode="0.00E+00">
                  <c:v>5.7720000000000001E-116</c:v>
                </c:pt>
                <c:pt idx="1407" formatCode="0.00E+00">
                  <c:v>1.2777800000000001E-115</c:v>
                </c:pt>
                <c:pt idx="1408" formatCode="0.00E+00">
                  <c:v>8.1459000000000004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699999999998E-114</c:v>
                </c:pt>
                <c:pt idx="1419" formatCode="0.00E+00">
                  <c:v>1.8645100000000001E-113</c:v>
                </c:pt>
                <c:pt idx="1420" formatCode="0.00E+00">
                  <c:v>2.5017799999999999E-113</c:v>
                </c:pt>
                <c:pt idx="1421" formatCode="0.00E+00">
                  <c:v>-3.1675400000000001E-115</c:v>
                </c:pt>
                <c:pt idx="1422" formatCode="0.00E+00">
                  <c:v>-5.4373499999999995E-113</c:v>
                </c:pt>
                <c:pt idx="1423" formatCode="0.00E+00">
                  <c:v>-8.09525E-113</c:v>
                </c:pt>
                <c:pt idx="1424" formatCode="0.00E+00">
                  <c:v>3.5732399999999998E-114</c:v>
                </c:pt>
                <c:pt idx="1425" formatCode="0.00E+00">
                  <c:v>2.0644299999999999E-112</c:v>
                </c:pt>
                <c:pt idx="1426" formatCode="0.00E+00">
                  <c:v>3.45612E-112</c:v>
                </c:pt>
                <c:pt idx="1427" formatCode="0.00E+00">
                  <c:v>1.0483200000000001E-112</c:v>
                </c:pt>
                <c:pt idx="1428" formatCode="0.00E+00">
                  <c:v>-6.12467E-112</c:v>
                </c:pt>
                <c:pt idx="1429" formatCode="0.00E+00">
                  <c:v>-1.2227699999999999E-111</c:v>
                </c:pt>
                <c:pt idx="1430" formatCode="0.00E+00">
                  <c:v>-5.5735700000000003E-112</c:v>
                </c:pt>
                <c:pt idx="1431" formatCode="0.00E+00">
                  <c:v>1.94848E-111</c:v>
                </c:pt>
                <c:pt idx="1432" formatCode="0.00E+00">
                  <c:v>4.4774300000000002E-111</c:v>
                </c:pt>
                <c:pt idx="1433" formatCode="0.00E+00">
                  <c:v>2.84983E-111</c:v>
                </c:pt>
                <c:pt idx="1434" formatCode="0.00E+00">
                  <c:v>-5.5278500000000001E-111</c:v>
                </c:pt>
                <c:pt idx="1435" formatCode="0.00E+00">
                  <c:v>-1.5172100000000001E-110</c:v>
                </c:pt>
                <c:pt idx="1436" formatCode="0.00E+00">
                  <c:v>-1.0913800000000001E-110</c:v>
                </c:pt>
                <c:pt idx="1437" formatCode="0.00E+00">
                  <c:v>1.9119899999999999E-110</c:v>
                </c:pt>
                <c:pt idx="1438" formatCode="0.00E+00">
                  <c:v>5.9385299999999995E-110</c:v>
                </c:pt>
                <c:pt idx="1439" formatCode="0.00E+00">
                  <c:v>5.6419499999999998E-110</c:v>
                </c:pt>
                <c:pt idx="1440" formatCode="0.00E+00">
                  <c:v>-4.15822E-110</c:v>
                </c:pt>
                <c:pt idx="1441" formatCode="0.00E+00">
                  <c:v>-1.95482E-109</c:v>
                </c:pt>
                <c:pt idx="1442" formatCode="0.00E+00">
                  <c:v>-2.2338699999999998E-109</c:v>
                </c:pt>
                <c:pt idx="1443" formatCode="0.00E+00">
                  <c:v>8.6644599999999995E-110</c:v>
                </c:pt>
                <c:pt idx="1444" formatCode="0.00E+00">
                  <c:v>6.5297799999999998E-109</c:v>
                </c:pt>
                <c:pt idx="1445" formatCode="0.00E+00">
                  <c:v>8.5290299999999996E-109</c:v>
                </c:pt>
                <c:pt idx="1446" formatCode="0.00E+00">
                  <c:v>-1.1237800000000001E-109</c:v>
                </c:pt>
                <c:pt idx="1447" formatCode="0.00E+00">
                  <c:v>-2.13067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8099999999999E-106</c:v>
                </c:pt>
                <c:pt idx="1459" formatCode="0.00E+00">
                  <c:v>-2.0695399999999999E-106</c:v>
                </c:pt>
                <c:pt idx="1460" formatCode="0.00E+00">
                  <c:v>-5.9774E-106</c:v>
                </c:pt>
                <c:pt idx="1461" formatCode="0.00E+00">
                  <c:v>-4.9797799999999997E-106</c:v>
                </c:pt>
                <c:pt idx="1462" formatCode="0.00E+00">
                  <c:v>5.5702799999999999E-106</c:v>
                </c:pt>
                <c:pt idx="1463" formatCode="0.00E+00">
                  <c:v>2.0022600000000002E-105</c:v>
                </c:pt>
                <c:pt idx="1464" formatCode="0.00E+00">
                  <c:v>1.8568800000000001E-105</c:v>
                </c:pt>
                <c:pt idx="1465" formatCode="0.00E+00">
                  <c:v>-1.73461E-105</c:v>
                </c:pt>
                <c:pt idx="1466" formatCode="0.00E+00">
                  <c:v>-7.2432599999999994E-105</c:v>
                </c:pt>
                <c:pt idx="1467" formatCode="0.00E+00">
                  <c:v>-7.7187700000000002E-105</c:v>
                </c:pt>
                <c:pt idx="1468" formatCode="0.00E+00">
                  <c:v>4.5825600000000001E-105</c:v>
                </c:pt>
                <c:pt idx="1469" formatCode="0.00E+00">
                  <c:v>2.6264900000000001E-104</c:v>
                </c:pt>
                <c:pt idx="1470" formatCode="0.00E+00">
                  <c:v>3.3706799999999999E-104</c:v>
                </c:pt>
                <c:pt idx="1471" formatCode="0.00E+00">
                  <c:v>-4.3580099999999998E-105</c:v>
                </c:pt>
                <c:pt idx="1472" formatCode="0.00E+00">
                  <c:v>-8.41666E-104</c:v>
                </c:pt>
                <c:pt idx="1473" formatCode="0.00E+00">
                  <c:v>-1.2746700000000001E-103</c:v>
                </c:pt>
                <c:pt idx="1474" formatCode="0.00E+00">
                  <c:v>-1.7526499999999999E-104</c:v>
                </c:pt>
                <c:pt idx="1475" formatCode="0.00E+00">
                  <c:v>2.5735199999999999E-103</c:v>
                </c:pt>
                <c:pt idx="1476" formatCode="0.00E+00">
                  <c:v>4.3498899999999998E-103</c:v>
                </c:pt>
                <c:pt idx="1477" formatCode="0.00E+00">
                  <c:v>5.8472600000000002E-104</c:v>
                </c:pt>
                <c:pt idx="1478" formatCode="0.00E+00">
                  <c:v>-1.0039300000000001E-102</c:v>
                </c:pt>
                <c:pt idx="1479" formatCode="0.00E+00">
                  <c:v>-1.8959400000000002E-102</c:v>
                </c:pt>
                <c:pt idx="1480" formatCode="0.00E+00">
                  <c:v>-9.21965E-103</c:v>
                </c:pt>
                <c:pt idx="1481" formatCode="0.00E+00">
                  <c:v>2.7021999999999999E-102</c:v>
                </c:pt>
                <c:pt idx="1482" formatCode="0.00E+00">
                  <c:v>6.37492E-102</c:v>
                </c:pt>
                <c:pt idx="1483" formatCode="0.00E+00">
                  <c:v>4.1808099999999999E-102</c:v>
                </c:pt>
                <c:pt idx="1484" formatCode="0.00E+00">
                  <c:v>-7.7042899999999994E-102</c:v>
                </c:pt>
                <c:pt idx="1485" formatCode="0.00E+00">
                  <c:v>-2.1573800000000001E-101</c:v>
                </c:pt>
                <c:pt idx="1486" formatCode="0.00E+00">
                  <c:v>-1.6127099999999999E-101</c:v>
                </c:pt>
                <c:pt idx="1487" formatCode="0.00E+00">
                  <c:v>2.5264299999999999E-101</c:v>
                </c:pt>
                <c:pt idx="1488" formatCode="0.00E+00">
                  <c:v>8.1041899999999994E-101</c:v>
                </c:pt>
                <c:pt idx="1489" formatCode="0.00E+00">
                  <c:v>7.5793599999999997E-101</c:v>
                </c:pt>
                <c:pt idx="1490" formatCode="0.00E+00">
                  <c:v>-6.4318699999999998E-101</c:v>
                </c:pt>
                <c:pt idx="1491" formatCode="0.00E+00">
                  <c:v>-2.84197E-100</c:v>
                </c:pt>
                <c:pt idx="1492" formatCode="0.00E+00">
                  <c:v>-3.2812099999999998E-100</c:v>
                </c:pt>
                <c:pt idx="1493" formatCode="0.00E+00">
                  <c:v>9.5439299999999997E-101</c:v>
                </c:pt>
                <c:pt idx="1494" formatCode="0.00E+00">
                  <c:v>8.6698400000000002E-100</c:v>
                </c:pt>
                <c:pt idx="1495" formatCode="0.00E+00">
                  <c:v>1.0951700000000001E-99</c:v>
                </c:pt>
                <c:pt idx="1496" formatCode="0.00E+00">
                  <c:v>-3.7932800000000003E-100</c:v>
                </c:pt>
                <c:pt idx="1497" formatCode="0.00E+00">
                  <c:v>-3.3895599999999998E-99</c:v>
                </c:pt>
                <c:pt idx="1498" formatCode="0.00E+00">
                  <c:v>-4.8489700000000002E-99</c:v>
                </c:pt>
                <c:pt idx="1499" formatCode="0.00E+00">
                  <c:v>-3.7667800000000001E-101</c:v>
                </c:pt>
                <c:pt idx="1500" formatCode="0.00E+00">
                  <c:v>1.15174E-98</c:v>
                </c:pt>
                <c:pt idx="1501" formatCode="0.00E+00">
                  <c:v>1.9905999999999999E-98</c:v>
                </c:pt>
                <c:pt idx="1502" formatCode="0.00E+00">
                  <c:v>8.2489800000000003E-99</c:v>
                </c:pt>
                <c:pt idx="1503" formatCode="0.00E+00">
                  <c:v>-2.8629600000000001E-98</c:v>
                </c:pt>
                <c:pt idx="1504" formatCode="0.00E+00">
                  <c:v>-5.9094299999999999E-98</c:v>
                </c:pt>
                <c:pt idx="1505" formatCode="0.00E+00">
                  <c:v>-2.0713500000000001E-98</c:v>
                </c:pt>
                <c:pt idx="1506" formatCode="0.00E+00">
                  <c:v>1.14791E-97</c:v>
                </c:pt>
                <c:pt idx="1507" formatCode="0.00E+00">
                  <c:v>2.5043400000000002E-97</c:v>
                </c:pt>
                <c:pt idx="1508" formatCode="0.00E+00">
                  <c:v>1.57108E-97</c:v>
                </c:pt>
                <c:pt idx="1509" formatCode="0.00E+00">
                  <c:v>-3.16619E-97</c:v>
                </c:pt>
                <c:pt idx="1510" formatCode="0.00E+00">
                  <c:v>-8.8501599999999998E-97</c:v>
                </c:pt>
                <c:pt idx="1511" formatCode="0.00E+00">
                  <c:v>-7.6591200000000001E-97</c:v>
                </c:pt>
                <c:pt idx="1512" formatCode="0.00E+00">
                  <c:v>6.6648900000000001E-97</c:v>
                </c:pt>
                <c:pt idx="1513" formatCode="0.00E+00">
                  <c:v>2.6113199999999998E-96</c:v>
                </c:pt>
                <c:pt idx="1514" formatCode="0.00E+00">
                  <c:v>2.2919800000000002E-96</c:v>
                </c:pt>
                <c:pt idx="1515" formatCode="0.00E+00">
                  <c:v>-2.9246100000000001E-96</c:v>
                </c:pt>
                <c:pt idx="1516" formatCode="0.00E+00">
                  <c:v>-1.08765E-95</c:v>
                </c:pt>
                <c:pt idx="1517" formatCode="0.00E+00">
                  <c:v>-1.14774E-95</c:v>
                </c:pt>
                <c:pt idx="1518" formatCode="0.00E+00">
                  <c:v>6.7702799999999999E-96</c:v>
                </c:pt>
                <c:pt idx="1519" formatCode="0.00E+00">
                  <c:v>3.9094100000000001E-95</c:v>
                </c:pt>
                <c:pt idx="1520" formatCode="0.00E+00">
                  <c:v>5.1668300000000001E-95</c:v>
                </c:pt>
                <c:pt idx="1521" formatCode="0.00E+00">
                  <c:v>2.1602600000000001E-97</c:v>
                </c:pt>
                <c:pt idx="1522" formatCode="0.00E+00">
                  <c:v>-1.09953E-94</c:v>
                </c:pt>
                <c:pt idx="1523" formatCode="0.00E+00">
                  <c:v>-1.6802799999999999E-94</c:v>
                </c:pt>
                <c:pt idx="1524" formatCode="0.00E+00">
                  <c:v>-6.1595299999999997E-96</c:v>
                </c:pt>
                <c:pt idx="1525" formatCode="0.00E+00">
                  <c:v>3.9442499999999998E-94</c:v>
                </c:pt>
                <c:pt idx="1526" formatCode="0.00E+00">
                  <c:v>6.6206800000000001E-94</c:v>
                </c:pt>
                <c:pt idx="1527" formatCode="0.00E+00">
                  <c:v>1.64269E-94</c:v>
                </c:pt>
                <c:pt idx="1528" formatCode="0.00E+00">
                  <c:v>-1.2717599999999999E-93</c:v>
                </c:pt>
                <c:pt idx="1529" formatCode="0.00E+00">
                  <c:v>-2.4650800000000001E-93</c:v>
                </c:pt>
                <c:pt idx="1530" formatCode="0.00E+00">
                  <c:v>-1.0371099999999999E-93</c:v>
                </c:pt>
                <c:pt idx="1531" formatCode="0.00E+00">
                  <c:v>4.1519400000000004E-93</c:v>
                </c:pt>
                <c:pt idx="1532" formatCode="0.00E+00">
                  <c:v>9.4082599999999999E-93</c:v>
                </c:pt>
                <c:pt idx="1533" formatCode="0.00E+00">
                  <c:v>6.17019E-93</c:v>
                </c:pt>
                <c:pt idx="1534" formatCode="0.00E+00">
                  <c:v>-1.1119699999999999E-92</c:v>
                </c:pt>
                <c:pt idx="1535" formatCode="0.00E+00">
                  <c:v>-3.1460600000000003E-92</c:v>
                </c:pt>
                <c:pt idx="1536" formatCode="0.00E+00">
                  <c:v>-2.45187E-92</c:v>
                </c:pt>
                <c:pt idx="1537" formatCode="0.00E+00">
                  <c:v>3.3536400000000001E-92</c:v>
                </c:pt>
                <c:pt idx="1538" formatCode="0.00E+00">
                  <c:v>1.1161500000000001E-91</c:v>
                </c:pt>
                <c:pt idx="1539" formatCode="0.00E+00">
                  <c:v>1.01799E-91</c:v>
                </c:pt>
                <c:pt idx="1540" formatCode="0.00E+00">
                  <c:v>-9.8937100000000004E-92</c:v>
                </c:pt>
                <c:pt idx="1541" formatCode="0.00E+00">
                  <c:v>-4.1023999999999997E-91</c:v>
                </c:pt>
                <c:pt idx="1542" formatCode="0.00E+00">
                  <c:v>-4.7181300000000001E-91</c:v>
                </c:pt>
                <c:pt idx="1543" formatCode="0.00E+00">
                  <c:v>1.2770499999999999E-91</c:v>
                </c:pt>
                <c:pt idx="1544" formatCode="0.00E+00">
                  <c:v>1.22557E-90</c:v>
                </c:pt>
                <c:pt idx="1545" formatCode="0.00E+00">
                  <c:v>1.61682E-90</c:v>
                </c:pt>
                <c:pt idx="1546" formatCode="0.00E+00">
                  <c:v>-2.5089600000000001E-91</c:v>
                </c:pt>
                <c:pt idx="1547" formatCode="0.00E+00">
                  <c:v>-4.1649099999999997E-90</c:v>
                </c:pt>
                <c:pt idx="1548" formatCode="0.00E+00">
                  <c:v>-6.0322799999999997E-90</c:v>
                </c:pt>
                <c:pt idx="1549" formatCode="0.00E+00">
                  <c:v>3.5861299999999999E-91</c:v>
                </c:pt>
                <c:pt idx="1550" formatCode="0.00E+00">
                  <c:v>1.55963E-89</c:v>
                </c:pt>
                <c:pt idx="1551" formatCode="0.00E+00">
                  <c:v>2.63387E-89</c:v>
                </c:pt>
                <c:pt idx="1552" formatCode="0.00E+00">
                  <c:v>9.6053499999999994E-90</c:v>
                </c:pt>
                <c:pt idx="1553" formatCode="0.00E+00">
                  <c:v>-4.1693700000000001E-89</c:v>
                </c:pt>
                <c:pt idx="1554" formatCode="0.00E+00">
                  <c:v>-8.4889800000000005E-89</c:v>
                </c:pt>
                <c:pt idx="1555" formatCode="0.00E+00">
                  <c:v>-3.5874900000000003E-89</c:v>
                </c:pt>
                <c:pt idx="1556" formatCode="0.00E+00">
                  <c:v>1.44271E-88</c:v>
                </c:pt>
                <c:pt idx="1557" formatCode="0.00E+00">
                  <c:v>3.2099400000000002E-88</c:v>
                </c:pt>
                <c:pt idx="1558" formatCode="0.00E+00">
                  <c:v>1.7990000000000001E-88</c:v>
                </c:pt>
                <c:pt idx="1559" formatCode="0.00E+00">
                  <c:v>-4.74304E-88</c:v>
                </c:pt>
                <c:pt idx="1560" formatCode="0.00E+00">
                  <c:v>-1.2437600000000001E-87</c:v>
                </c:pt>
                <c:pt idx="1561" formatCode="0.00E+00">
                  <c:v>-1.04747E-87</c:v>
                </c:pt>
                <c:pt idx="1562" formatCode="0.00E+00">
                  <c:v>1.00277E-87</c:v>
                </c:pt>
                <c:pt idx="1563" formatCode="0.00E+00">
                  <c:v>3.80365E-87</c:v>
                </c:pt>
                <c:pt idx="1564" formatCode="0.00E+00">
                  <c:v>3.5033300000000001E-87</c:v>
                </c:pt>
                <c:pt idx="1565" formatCode="0.00E+00">
                  <c:v>-3.5419500000000002E-87</c:v>
                </c:pt>
                <c:pt idx="1566" formatCode="0.00E+00">
                  <c:v>-1.4348399999999999E-86</c:v>
                </c:pt>
                <c:pt idx="1567" formatCode="0.00E+00">
                  <c:v>-1.5177000000000001E-86</c:v>
                </c:pt>
                <c:pt idx="1568" formatCode="0.00E+00">
                  <c:v>9.1040899999999993E-87</c:v>
                </c:pt>
                <c:pt idx="1569" formatCode="0.00E+00">
                  <c:v>5.1820799999999998E-86</c:v>
                </c:pt>
                <c:pt idx="1570" formatCode="0.00E+00">
                  <c:v>6.8922200000000007E-86</c:v>
                </c:pt>
                <c:pt idx="1571" formatCode="0.00E+00">
                  <c:v>3.0352300000000001E-87</c:v>
                </c:pt>
                <c:pt idx="1572" formatCode="0.00E+00">
                  <c:v>-1.3901699999999999E-85</c:v>
                </c:pt>
                <c:pt idx="1573" formatCode="0.00E+00">
                  <c:v>-2.12283E-85</c:v>
                </c:pt>
                <c:pt idx="1574" formatCode="0.00E+00">
                  <c:v>-2.2951600000000001E-89</c:v>
                </c:pt>
                <c:pt idx="1575" formatCode="0.00E+00">
                  <c:v>5.1876500000000003E-85</c:v>
                </c:pt>
                <c:pt idx="1576" formatCode="0.00E+00">
                  <c:v>8.62817E-85</c:v>
                </c:pt>
                <c:pt idx="1577" formatCode="0.00E+00">
                  <c:v>2.0728400000000001E-85</c:v>
                </c:pt>
                <c:pt idx="1578" formatCode="0.00E+00">
                  <c:v>-1.6826699999999999E-84</c:v>
                </c:pt>
                <c:pt idx="1579" formatCode="0.00E+00">
                  <c:v>-3.2432400000000002E-84</c:v>
                </c:pt>
                <c:pt idx="1580" formatCode="0.00E+00">
                  <c:v>-1.2337999999999999E-84</c:v>
                </c:pt>
                <c:pt idx="1581" formatCode="0.00E+00">
                  <c:v>5.9735499999999996E-84</c:v>
                </c:pt>
                <c:pt idx="1582" formatCode="0.00E+00">
                  <c:v>1.34789E-83</c:v>
                </c:pt>
                <c:pt idx="1583" formatCode="0.00E+00">
                  <c:v>1.01721E-83</c:v>
                </c:pt>
                <c:pt idx="1584" formatCode="0.00E+00">
                  <c:v>-1.0916900000000001E-83</c:v>
                </c:pt>
                <c:pt idx="1585" formatCode="0.00E+00">
                  <c:v>-3.5715299999999999E-83</c:v>
                </c:pt>
                <c:pt idx="1586" formatCode="0.00E+00">
                  <c:v>-2.5271000000000001E-83</c:v>
                </c:pt>
                <c:pt idx="1587" formatCode="0.00E+00">
                  <c:v>5.1110299999999997E-83</c:v>
                </c:pt>
                <c:pt idx="1588" formatCode="0.00E+00">
                  <c:v>1.54239E-82</c:v>
                </c:pt>
                <c:pt idx="1589" formatCode="0.00E+00">
                  <c:v>1.4463799999999999E-82</c:v>
                </c:pt>
                <c:pt idx="1590" formatCode="0.00E+00">
                  <c:v>-1.1691100000000001E-82</c:v>
                </c:pt>
                <c:pt idx="1591" formatCode="0.00E+00">
                  <c:v>-5.29802E-82</c:v>
                </c:pt>
                <c:pt idx="1592" formatCode="0.00E+00">
                  <c:v>-6.1543099999999995E-82</c:v>
                </c:pt>
                <c:pt idx="1593" formatCode="0.00E+00">
                  <c:v>1.74293E-82</c:v>
                </c:pt>
                <c:pt idx="1594" formatCode="0.00E+00">
                  <c:v>1.6154699999999999E-81</c:v>
                </c:pt>
                <c:pt idx="1595" formatCode="0.00E+00">
                  <c:v>2.0069E-81</c:v>
                </c:pt>
                <c:pt idx="1596" formatCode="0.00E+00">
                  <c:v>-8.4777499999999998E-82</c:v>
                </c:pt>
                <c:pt idx="1597" formatCode="0.00E+00">
                  <c:v>-6.6099800000000004E-81</c:v>
                </c:pt>
                <c:pt idx="1598" formatCode="0.00E+00">
                  <c:v>-9.7049600000000002E-81</c:v>
                </c:pt>
                <c:pt idx="1599" formatCode="0.00E+00">
                  <c:v>-1.5398000000000001E-81</c:v>
                </c:pt>
                <c:pt idx="1600" formatCode="0.00E+00">
                  <c:v>1.8974700000000002E-80</c:v>
                </c:pt>
                <c:pt idx="1601" formatCode="0.00E+00">
                  <c:v>3.3939199999999997E-80</c:v>
                </c:pt>
                <c:pt idx="1602" formatCode="0.00E+00">
                  <c:v>1.3090299999999999E-80</c:v>
                </c:pt>
                <c:pt idx="1603" formatCode="0.00E+00">
                  <c:v>-5.2708999999999999E-80</c:v>
                </c:pt>
                <c:pt idx="1604" formatCode="0.00E+00">
                  <c:v>-1.0543199999999999E-79</c:v>
                </c:pt>
                <c:pt idx="1605" formatCode="0.00E+00">
                  <c:v>-2.9006800000000001E-80</c:v>
                </c:pt>
                <c:pt idx="1606" formatCode="0.00E+00">
                  <c:v>2.2969400000000001E-79</c:v>
                </c:pt>
                <c:pt idx="1607" formatCode="0.00E+00">
                  <c:v>4.9053999999999999E-79</c:v>
                </c:pt>
                <c:pt idx="1608" formatCode="0.00E+00">
                  <c:v>3.2782400000000001E-79</c:v>
                </c:pt>
                <c:pt idx="1609" formatCode="0.00E+00">
                  <c:v>-5.3993099999999998E-79</c:v>
                </c:pt>
                <c:pt idx="1610" formatCode="0.00E+00">
                  <c:v>-1.5858699999999999E-78</c:v>
                </c:pt>
                <c:pt idx="1611" formatCode="0.00E+00">
                  <c:v>-1.3513E-78</c:v>
                </c:pt>
                <c:pt idx="1612" formatCode="0.00E+00">
                  <c:v>1.33849E-78</c:v>
                </c:pt>
                <c:pt idx="1613" formatCode="0.00E+00">
                  <c:v>5.0063299999999996E-78</c:v>
                </c:pt>
                <c:pt idx="1614" formatCode="0.00E+00">
                  <c:v>4.4647399999999997E-78</c:v>
                </c:pt>
                <c:pt idx="1615" formatCode="0.00E+00">
                  <c:v>-5.3229900000000005E-78</c:v>
                </c:pt>
                <c:pt idx="1616" formatCode="0.00E+00">
                  <c:v>-2.0391499999999999E-77</c:v>
                </c:pt>
                <c:pt idx="1617" formatCode="0.00E+00">
                  <c:v>-2.2185200000000001E-77</c:v>
                </c:pt>
                <c:pt idx="1618" formatCode="0.00E+00">
                  <c:v>9.8641799999999992E-78</c:v>
                </c:pt>
                <c:pt idx="1619" formatCode="0.00E+00">
                  <c:v>6.6878000000000003E-77</c:v>
                </c:pt>
                <c:pt idx="1620" formatCode="0.00E+00">
                  <c:v>8.6999800000000004E-77</c:v>
                </c:pt>
                <c:pt idx="1621" formatCode="0.00E+00">
                  <c:v>-1.29291E-77</c:v>
                </c:pt>
                <c:pt idx="1622" formatCode="0.00E+00">
                  <c:v>-2.2421899999999999E-76</c:v>
                </c:pt>
                <c:pt idx="1623" formatCode="0.00E+00">
                  <c:v>-3.4259000000000002E-76</c:v>
                </c:pt>
                <c:pt idx="1624" formatCode="0.00E+00">
                  <c:v>-6.3020300000000003E-77</c:v>
                </c:pt>
                <c:pt idx="1625" formatCode="0.00E+00">
                  <c:v>6.4723499999999995E-76</c:v>
                </c:pt>
                <c:pt idx="1626" formatCode="0.00E+00">
                  <c:v>1.12071E-75</c:v>
                </c:pt>
                <c:pt idx="1627" formatCode="0.00E+00">
                  <c:v>2.3536400000000001E-76</c:v>
                </c:pt>
                <c:pt idx="1628" formatCode="0.00E+00">
                  <c:v>-2.3062399999999999E-75</c:v>
                </c:pt>
                <c:pt idx="1629" formatCode="0.00E+00">
                  <c:v>-4.37063E-75</c:v>
                </c:pt>
                <c:pt idx="1630" formatCode="0.00E+00">
                  <c:v>-1.5520700000000001E-75</c:v>
                </c:pt>
                <c:pt idx="1631" formatCode="0.00E+00">
                  <c:v>8.3722299999999998E-75</c:v>
                </c:pt>
                <c:pt idx="1632" formatCode="0.00E+00">
                  <c:v>1.8434600000000001E-74</c:v>
                </c:pt>
                <c:pt idx="1633" formatCode="0.00E+00">
                  <c:v>1.22423E-74</c:v>
                </c:pt>
                <c:pt idx="1634" formatCode="0.00E+00">
                  <c:v>-2.0814300000000001E-74</c:v>
                </c:pt>
                <c:pt idx="1635" formatCode="0.00E+00">
                  <c:v>-6.0079799999999999E-74</c:v>
                </c:pt>
                <c:pt idx="1636" formatCode="0.00E+00">
                  <c:v>-4.8278599999999996E-74</c:v>
                </c:pt>
                <c:pt idx="1637" formatCode="0.00E+00">
                  <c:v>5.9993300000000002E-74</c:v>
                </c:pt>
                <c:pt idx="1638" formatCode="0.00E+00">
                  <c:v>2.0551600000000001E-73</c:v>
                </c:pt>
                <c:pt idx="1639" formatCode="0.00E+00">
                  <c:v>1.8491500000000001E-73</c:v>
                </c:pt>
                <c:pt idx="1640" formatCode="0.00E+00">
                  <c:v>-1.90762E-73</c:v>
                </c:pt>
                <c:pt idx="1641" formatCode="0.00E+00">
                  <c:v>-7.6645499999999996E-73</c:v>
                </c:pt>
                <c:pt idx="1642" formatCode="0.00E+00">
                  <c:v>-8.6549700000000003E-73</c:v>
                </c:pt>
                <c:pt idx="1643" formatCode="0.00E+00">
                  <c:v>2.72619E-73</c:v>
                </c:pt>
                <c:pt idx="1644" formatCode="0.00E+00">
                  <c:v>2.3356500000000002E-72</c:v>
                </c:pt>
                <c:pt idx="1645" formatCode="0.00E+00">
                  <c:v>3.06147E-72</c:v>
                </c:pt>
                <c:pt idx="1646" formatCode="0.00E+00">
                  <c:v>-5.1994E-73</c:v>
                </c:pt>
                <c:pt idx="1647" formatCode="0.00E+00">
                  <c:v>-8.0259200000000004E-72</c:v>
                </c:pt>
                <c:pt idx="1648" formatCode="0.00E+00">
                  <c:v>-1.16526E-71</c:v>
                </c:pt>
                <c:pt idx="1649" formatCode="0.00E+00">
                  <c:v>2.50759E-73</c:v>
                </c:pt>
                <c:pt idx="1650" formatCode="0.00E+00">
                  <c:v>2.8647899999999999E-71</c:v>
                </c:pt>
                <c:pt idx="1651" formatCode="0.00E+00">
                  <c:v>4.7902599999999997E-71</c:v>
                </c:pt>
                <c:pt idx="1652" formatCode="0.00E+00">
                  <c:v>1.33813E-71</c:v>
                </c:pt>
                <c:pt idx="1653" formatCode="0.00E+00">
                  <c:v>-8.8324400000000001E-71</c:v>
                </c:pt>
                <c:pt idx="1654" formatCode="0.00E+00">
                  <c:v>-1.7700800000000001E-70</c:v>
                </c:pt>
                <c:pt idx="1655" formatCode="0.00E+00">
                  <c:v>-9.5160799999999999E-71</c:v>
                </c:pt>
                <c:pt idx="1656" formatCode="0.00E+00">
                  <c:v>2.3264300000000001E-70</c:v>
                </c:pt>
                <c:pt idx="1657" formatCode="0.00E+00">
                  <c:v>5.5958100000000003E-70</c:v>
                </c:pt>
                <c:pt idx="1658" formatCode="0.00E+00">
                  <c:v>3.0486300000000003E-70</c:v>
                </c:pt>
                <c:pt idx="1659" formatCode="0.00E+00">
                  <c:v>-9.1096100000000006E-70</c:v>
                </c:pt>
                <c:pt idx="1660" formatCode="0.00E+00">
                  <c:v>-2.31089E-69</c:v>
                </c:pt>
                <c:pt idx="1661" formatCode="0.00E+00">
                  <c:v>-1.72556E-69</c:v>
                </c:pt>
                <c:pt idx="1662" formatCode="0.00E+00">
                  <c:v>2.5107600000000002E-69</c:v>
                </c:pt>
                <c:pt idx="1663" formatCode="0.00E+00">
                  <c:v>8.2525599999999996E-69</c:v>
                </c:pt>
                <c:pt idx="1664" formatCode="0.00E+00">
                  <c:v>8.3489100000000002E-69</c:v>
                </c:pt>
                <c:pt idx="1665" formatCode="0.00E+00">
                  <c:v>-4.0577199999999998E-69</c:v>
                </c:pt>
                <c:pt idx="1666" formatCode="0.00E+00">
                  <c:v>-2.3893200000000001E-68</c:v>
                </c:pt>
                <c:pt idx="1667" formatCode="0.00E+00">
                  <c:v>-2.7478E-68</c:v>
                </c:pt>
                <c:pt idx="1668" formatCode="0.00E+00">
                  <c:v>1.1753200000000001E-68</c:v>
                </c:pt>
                <c:pt idx="1669" formatCode="0.00E+00">
                  <c:v>8.2754100000000005E-68</c:v>
                </c:pt>
                <c:pt idx="1670" formatCode="0.00E+00">
                  <c:v>1.05746E-67</c:v>
                </c:pt>
                <c:pt idx="1671" formatCode="0.00E+00">
                  <c:v>-2.1523700000000002E-68</c:v>
                </c:pt>
                <c:pt idx="1672" formatCode="0.00E+00">
                  <c:v>-2.8322400000000001E-67</c:v>
                </c:pt>
                <c:pt idx="1673" formatCode="0.00E+00">
                  <c:v>-4.0488700000000001E-67</c:v>
                </c:pt>
                <c:pt idx="1674" formatCode="0.00E+00">
                  <c:v>4.0952899999999998E-68</c:v>
                </c:pt>
                <c:pt idx="1675" formatCode="0.00E+00">
                  <c:v>1.10295E-66</c:v>
                </c:pt>
                <c:pt idx="1676" formatCode="0.00E+00">
                  <c:v>1.8528799999999999E-66</c:v>
                </c:pt>
                <c:pt idx="1677" formatCode="0.00E+00">
                  <c:v>6.8521900000000002E-67</c:v>
                </c:pt>
                <c:pt idx="1678" formatCode="0.00E+00">
                  <c:v>-2.8946799999999998E-66</c:v>
                </c:pt>
                <c:pt idx="1679" formatCode="0.00E+00">
                  <c:v>-5.8281700000000001E-66</c:v>
                </c:pt>
                <c:pt idx="1680" formatCode="0.00E+00">
                  <c:v>-1.9660699999999999E-66</c:v>
                </c:pt>
                <c:pt idx="1681" formatCode="0.00E+00">
                  <c:v>1.15362E-65</c:v>
                </c:pt>
                <c:pt idx="1682" formatCode="0.00E+00">
                  <c:v>2.5011900000000001E-65</c:v>
                </c:pt>
                <c:pt idx="1683" formatCode="0.00E+00">
                  <c:v>1.6103600000000001E-65</c:v>
                </c:pt>
                <c:pt idx="1684" formatCode="0.00E+00">
                  <c:v>-2.9203800000000001E-65</c:v>
                </c:pt>
                <c:pt idx="1685" formatCode="0.00E+00">
                  <c:v>-8.24537E-65</c:v>
                </c:pt>
                <c:pt idx="1686" formatCode="0.00E+00">
                  <c:v>-6.5233399999999997E-65</c:v>
                </c:pt>
                <c:pt idx="1687" formatCode="0.00E+00">
                  <c:v>8.5889399999999994E-65</c:v>
                </c:pt>
                <c:pt idx="1688" formatCode="0.00E+00">
                  <c:v>2.88224E-64</c:v>
                </c:pt>
                <c:pt idx="1689" formatCode="0.00E+00">
                  <c:v>2.4991099999999998E-64</c:v>
                </c:pt>
                <c:pt idx="1690" formatCode="0.00E+00">
                  <c:v>-3.0890999999999998E-64</c:v>
                </c:pt>
                <c:pt idx="1691" formatCode="0.00E+00">
                  <c:v>-1.1564100000000001E-63</c:v>
                </c:pt>
                <c:pt idx="1692" formatCode="0.00E+00">
                  <c:v>-1.2386100000000001E-63</c:v>
                </c:pt>
                <c:pt idx="1693" formatCode="0.00E+00">
                  <c:v>6.1211200000000002E-64</c:v>
                </c:pt>
                <c:pt idx="1694" formatCode="0.00E+00">
                  <c:v>3.8774900000000001E-63</c:v>
                </c:pt>
                <c:pt idx="1695" formatCode="0.00E+00">
                  <c:v>5.0103700000000005E-63</c:v>
                </c:pt>
                <c:pt idx="1696" formatCode="0.00E+00">
                  <c:v>-6.7444499999999998E-64</c:v>
                </c:pt>
                <c:pt idx="1697" formatCode="0.00E+00">
                  <c:v>-1.2606300000000001E-62</c:v>
                </c:pt>
                <c:pt idx="1698" formatCode="0.00E+00">
                  <c:v>-1.9042699999999999E-62</c:v>
                </c:pt>
                <c:pt idx="1699" formatCode="0.00E+00">
                  <c:v>-2.4599100000000002E-63</c:v>
                </c:pt>
                <c:pt idx="1700" formatCode="0.00E+00">
                  <c:v>3.8910399999999999E-62</c:v>
                </c:pt>
                <c:pt idx="1701" formatCode="0.00E+00">
                  <c:v>6.6688499999999999E-62</c:v>
                </c:pt>
                <c:pt idx="1702" formatCode="0.00E+00">
                  <c:v>1.5995600000000001E-62</c:v>
                </c:pt>
                <c:pt idx="1703" formatCode="0.00E+00">
                  <c:v>-1.3093999999999999E-61</c:v>
                </c:pt>
                <c:pt idx="1704" formatCode="0.00E+00">
                  <c:v>-2.5669499999999999E-61</c:v>
                </c:pt>
                <c:pt idx="1705" formatCode="0.00E+00">
                  <c:v>-1.2715499999999999E-61</c:v>
                </c:pt>
                <c:pt idx="1706" formatCode="0.00E+00">
                  <c:v>3.7210300000000003E-61</c:v>
                </c:pt>
                <c:pt idx="1707" formatCode="0.00E+00">
                  <c:v>8.8303899999999993E-61</c:v>
                </c:pt>
                <c:pt idx="1708" formatCode="0.00E+00">
                  <c:v>5.7087499999999997E-61</c:v>
                </c:pt>
                <c:pt idx="1709" formatCode="0.00E+00">
                  <c:v>-1.11074E-60</c:v>
                </c:pt>
                <c:pt idx="1710" formatCode="0.00E+00">
                  <c:v>-3.0645599999999998E-60</c:v>
                </c:pt>
                <c:pt idx="1711" formatCode="0.00E+00">
                  <c:v>-2.20866E-60</c:v>
                </c:pt>
                <c:pt idx="1712" formatCode="0.00E+00">
                  <c:v>3.88846E-60</c:v>
                </c:pt>
                <c:pt idx="1713" formatCode="0.00E+00">
                  <c:v>1.2047100000000001E-59</c:v>
                </c:pt>
                <c:pt idx="1714" formatCode="0.00E+00">
                  <c:v>1.09938E-59</c:v>
                </c:pt>
                <c:pt idx="1715" formatCode="0.00E+00">
                  <c:v>-1.03837E-59</c:v>
                </c:pt>
                <c:pt idx="1716" formatCode="0.00E+00">
                  <c:v>-4.3651400000000003E-59</c:v>
                </c:pt>
                <c:pt idx="1717" formatCode="0.00E+00">
                  <c:v>-5.0164200000000001E-59</c:v>
                </c:pt>
                <c:pt idx="1718" formatCode="0.00E+00">
                  <c:v>1.16484E-59</c:v>
                </c:pt>
                <c:pt idx="1719" formatCode="0.00E+00">
                  <c:v>1.2284900000000001E-58</c:v>
                </c:pt>
                <c:pt idx="1720" formatCode="0.00E+00">
                  <c:v>1.5937200000000001E-58</c:v>
                </c:pt>
                <c:pt idx="1721" formatCode="0.00E+00">
                  <c:v>-3.5529399999999998E-59</c:v>
                </c:pt>
                <c:pt idx="1722" formatCode="0.00E+00">
                  <c:v>-4.3697599999999999E-58</c:v>
                </c:pt>
                <c:pt idx="1723" formatCode="0.00E+00">
                  <c:v>-6.3789699999999998E-58</c:v>
                </c:pt>
                <c:pt idx="1724" formatCode="0.00E+00">
                  <c:v>-1.44921E-59</c:v>
                </c:pt>
                <c:pt idx="1725" formatCode="0.00E+00">
                  <c:v>1.5039499999999999E-57</c:v>
                </c:pt>
                <c:pt idx="1726" formatCode="0.00E+00">
                  <c:v>2.62032E-57</c:v>
                </c:pt>
                <c:pt idx="1727" formatCode="0.00E+00">
                  <c:v>1.18309E-57</c:v>
                </c:pt>
                <c:pt idx="1728" formatCode="0.00E+00">
                  <c:v>-3.4132800000000002E-57</c:v>
                </c:pt>
                <c:pt idx="1729" formatCode="0.00E+00">
                  <c:v>-7.3359499999999997E-57</c:v>
                </c:pt>
                <c:pt idx="1730" formatCode="0.00E+00">
                  <c:v>-3.4790700000000002E-57</c:v>
                </c:pt>
                <c:pt idx="1731" formatCode="0.00E+00">
                  <c:v>1.1046300000000001E-56</c:v>
                </c:pt>
                <c:pt idx="1732" formatCode="0.00E+00">
                  <c:v>2.5587500000000002E-56</c:v>
                </c:pt>
                <c:pt idx="1733" formatCode="0.00E+00">
                  <c:v>1.61155E-56</c:v>
                </c:pt>
                <c:pt idx="1734" formatCode="0.00E+00">
                  <c:v>-3.21907E-56</c:v>
                </c:pt>
                <c:pt idx="1735" formatCode="0.00E+00">
                  <c:v>-8.9762399999999992E-56</c:v>
                </c:pt>
                <c:pt idx="1736" formatCode="0.00E+00">
                  <c:v>-8.0659600000000004E-56</c:v>
                </c:pt>
                <c:pt idx="1737" formatCode="0.00E+00">
                  <c:v>4.78068E-56</c:v>
                </c:pt>
                <c:pt idx="1738" formatCode="0.00E+00">
                  <c:v>2.2941799999999999E-55</c:v>
                </c:pt>
                <c:pt idx="1739" formatCode="0.00E+00">
                  <c:v>2.8706500000000001E-55</c:v>
                </c:pt>
                <c:pt idx="1740" formatCode="0.00E+00">
                  <c:v>1.00872E-55</c:v>
                </c:pt>
                <c:pt idx="1741" formatCode="0.00E+00">
                  <c:v>-2.1595500000000001E-55</c:v>
                </c:pt>
                <c:pt idx="1742" formatCode="0.00E+00">
                  <c:v>-3.5350400000000001E-55</c:v>
                </c:pt>
                <c:pt idx="1743" formatCode="0.00E+00">
                  <c:v>-1.01756E-55</c:v>
                </c:pt>
                <c:pt idx="1744" formatCode="0.00E+00">
                  <c:v>1.6238800000000001E-55</c:v>
                </c:pt>
                <c:pt idx="1745" formatCode="0.00E+00">
                  <c:v>-3.7878299999999998E-54</c:v>
                </c:pt>
                <c:pt idx="1746" formatCode="0.00E+00">
                  <c:v>-2.01044E-53</c:v>
                </c:pt>
                <c:pt idx="1747" formatCode="0.00E+00">
                  <c:v>-4.8561000000000001E-53</c:v>
                </c:pt>
                <c:pt idx="1748" formatCode="0.00E+00">
                  <c:v>-7.24088E-53</c:v>
                </c:pt>
                <c:pt idx="1749" formatCode="0.00E+00">
                  <c:v>-6.9065600000000001E-53</c:v>
                </c:pt>
                <c:pt idx="1750" formatCode="0.00E+00">
                  <c:v>-3.5721100000000001E-53</c:v>
                </c:pt>
                <c:pt idx="1751" formatCode="0.00E+00">
                  <c:v>-2.33037E-53</c:v>
                </c:pt>
                <c:pt idx="1752" formatCode="0.00E+00">
                  <c:v>-1.23197E-52</c:v>
                </c:pt>
                <c:pt idx="1753" formatCode="0.00E+00">
                  <c:v>-3.6209000000000003E-52</c:v>
                </c:pt>
                <c:pt idx="1754" formatCode="0.00E+00">
                  <c:v>-5.6055900000000002E-52</c:v>
                </c:pt>
                <c:pt idx="1755" formatCode="0.00E+00">
                  <c:v>-3.24013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5899999999997E-51</c:v>
                </c:pt>
                <c:pt idx="1762" formatCode="0.00E+00">
                  <c:v>7.68977E-51</c:v>
                </c:pt>
                <c:pt idx="1763" formatCode="0.00E+00">
                  <c:v>2.2635800000000002E-50</c:v>
                </c:pt>
                <c:pt idx="1764" formatCode="0.00E+00">
                  <c:v>2.0143399999999999E-50</c:v>
                </c:pt>
                <c:pt idx="1765" formatCode="0.00E+00">
                  <c:v>-2.00539E-50</c:v>
                </c:pt>
                <c:pt idx="1766" formatCode="0.00E+00">
                  <c:v>-8.2125300000000005E-50</c:v>
                </c:pt>
                <c:pt idx="1767" formatCode="0.00E+00">
                  <c:v>-9.5722700000000009E-50</c:v>
                </c:pt>
                <c:pt idx="1768" formatCode="0.00E+00">
                  <c:v>1.74657E-50</c:v>
                </c:pt>
                <c:pt idx="1769" formatCode="0.00E+00">
                  <c:v>2.2572999999999998E-49</c:v>
                </c:pt>
                <c:pt idx="1770" formatCode="0.00E+00">
                  <c:v>2.9341799999999999E-49</c:v>
                </c:pt>
                <c:pt idx="1771" formatCode="0.00E+00">
                  <c:v>-9.7647799999999996E-50</c:v>
                </c:pt>
                <c:pt idx="1772" formatCode="0.00E+00">
                  <c:v>-9.1589100000000002E-49</c:v>
                </c:pt>
                <c:pt idx="1773" formatCode="0.00E+00">
                  <c:v>-1.4068800000000001E-48</c:v>
                </c:pt>
                <c:pt idx="1774" formatCode="0.00E+00">
                  <c:v>-5.1930999999999999E-49</c:v>
                </c:pt>
                <c:pt idx="1775" formatCode="0.00E+00">
                  <c:v>1.80727E-48</c:v>
                </c:pt>
                <c:pt idx="1776" formatCode="0.00E+00">
                  <c:v>3.2557000000000003E-48</c:v>
                </c:pt>
                <c:pt idx="1777" formatCode="0.00E+00">
                  <c:v>-2.71687E-49</c:v>
                </c:pt>
                <c:pt idx="1778" formatCode="0.00E+00">
                  <c:v>-1.00544E-47</c:v>
                </c:pt>
                <c:pt idx="1779" formatCode="0.00E+00">
                  <c:v>-1.88089E-47</c:v>
                </c:pt>
                <c:pt idx="1780" formatCode="0.00E+00">
                  <c:v>-1.3138299999999999E-47</c:v>
                </c:pt>
                <c:pt idx="1781" formatCode="0.00E+00">
                  <c:v>1.2567E-47</c:v>
                </c:pt>
                <c:pt idx="1782" formatCode="0.00E+00">
                  <c:v>3.79956E-47</c:v>
                </c:pt>
                <c:pt idx="1783" formatCode="0.00E+00">
                  <c:v>1.51801E-47</c:v>
                </c:pt>
                <c:pt idx="1784" formatCode="0.00E+00">
                  <c:v>-8.9292299999999996E-47</c:v>
                </c:pt>
                <c:pt idx="1785" formatCode="0.00E+00">
                  <c:v>-2.1383699999999999E-46</c:v>
                </c:pt>
                <c:pt idx="1786" formatCode="0.00E+00">
                  <c:v>-1.8417999999999999E-46</c:v>
                </c:pt>
                <c:pt idx="1787" formatCode="0.00E+00">
                  <c:v>1.4232300000000001E-46</c:v>
                </c:pt>
                <c:pt idx="1788" formatCode="0.00E+00">
                  <c:v>5.9464000000000001E-46</c:v>
                </c:pt>
                <c:pt idx="1789" formatCode="0.00E+00">
                  <c:v>5.6094800000000003E-46</c:v>
                </c:pt>
                <c:pt idx="1790" formatCode="0.00E+00">
                  <c:v>-5.7536099999999998E-46</c:v>
                </c:pt>
                <c:pt idx="1791" formatCode="0.00E+00">
                  <c:v>-2.3464600000000001E-45</c:v>
                </c:pt>
                <c:pt idx="1792" formatCode="0.00E+00">
                  <c:v>-2.321E-45</c:v>
                </c:pt>
                <c:pt idx="1793" formatCode="0.00E+00">
                  <c:v>2.3427099999999999E-45</c:v>
                </c:pt>
                <c:pt idx="1794" formatCode="0.00E+00">
                  <c:v>1.0560499999999999E-44</c:v>
                </c:pt>
                <c:pt idx="1795" formatCode="0.00E+00">
                  <c:v>1.4150499999999999E-44</c:v>
                </c:pt>
                <c:pt idx="1796" formatCode="0.00E+00">
                  <c:v>1.6107099999999999E-45</c:v>
                </c:pt>
                <c:pt idx="1797" formatCode="0.00E+00">
                  <c:v>-2.6433499999999998E-44</c:v>
                </c:pt>
                <c:pt idx="1798" formatCode="0.00E+00">
                  <c:v>-4.2588599999999999E-44</c:v>
                </c:pt>
                <c:pt idx="1799" formatCode="0.00E+00">
                  <c:v>-5.9768000000000006E-45</c:v>
                </c:pt>
                <c:pt idx="1800" formatCode="0.00E+00">
                  <c:v>8.79128E-44</c:v>
                </c:pt>
                <c:pt idx="1801" formatCode="0.00E+00">
                  <c:v>1.4893599999999999E-43</c:v>
                </c:pt>
                <c:pt idx="1802" formatCode="0.00E+00">
                  <c:v>1.6455100000000001E-44</c:v>
                </c:pt>
                <c:pt idx="1803" formatCode="0.00E+00">
                  <c:v>-3.6106699999999997E-43</c:v>
                </c:pt>
                <c:pt idx="1804" formatCode="0.00E+00">
                  <c:v>-6.7922099999999997E-43</c:v>
                </c:pt>
                <c:pt idx="1805" formatCode="0.00E+00">
                  <c:v>-3.2189200000000001E-43</c:v>
                </c:pt>
                <c:pt idx="1806" formatCode="0.00E+00">
                  <c:v>1.0133800000000001E-42</c:v>
                </c:pt>
                <c:pt idx="1807" formatCode="0.00E+00">
                  <c:v>2.3742100000000001E-42</c:v>
                </c:pt>
                <c:pt idx="1808" formatCode="0.00E+00">
                  <c:v>1.5588300000000001E-42</c:v>
                </c:pt>
                <c:pt idx="1809" formatCode="0.00E+00">
                  <c:v>-2.8060999999999999E-42</c:v>
                </c:pt>
                <c:pt idx="1810" formatCode="0.00E+00">
                  <c:v>-7.9083999999999997E-42</c:v>
                </c:pt>
                <c:pt idx="1811" formatCode="0.00E+00">
                  <c:v>-5.4977799999999997E-42</c:v>
                </c:pt>
                <c:pt idx="1812" formatCode="0.00E+00">
                  <c:v>1.13818E-41</c:v>
                </c:pt>
                <c:pt idx="1813" formatCode="0.00E+00">
                  <c:v>3.4679300000000002E-41</c:v>
                </c:pt>
                <c:pt idx="1814" formatCode="0.00E+00">
                  <c:v>3.6727399999999998E-41</c:v>
                </c:pt>
                <c:pt idx="1815" formatCode="0.00E+00">
                  <c:v>-8.2684300000000005E-42</c:v>
                </c:pt>
                <c:pt idx="1816" formatCode="0.00E+00">
                  <c:v>-7.9604599999999999E-41</c:v>
                </c:pt>
                <c:pt idx="1817" formatCode="0.00E+00">
                  <c:v>-8.3187899999999995E-41</c:v>
                </c:pt>
                <c:pt idx="1818" formatCode="0.00E+00">
                  <c:v>8.41199E-41</c:v>
                </c:pt>
                <c:pt idx="1819" formatCode="0.00E+00">
                  <c:v>3.7546E-40</c:v>
                </c:pt>
                <c:pt idx="1820" formatCode="0.00E+00">
                  <c:v>4.8001900000000001E-40</c:v>
                </c:pt>
                <c:pt idx="1821" formatCode="0.00E+00">
                  <c:v>1.73357E-41</c:v>
                </c:pt>
                <c:pt idx="1822" formatCode="0.00E+00">
                  <c:v>-9.44284E-40</c:v>
                </c:pt>
                <c:pt idx="1823" formatCode="0.00E+00">
                  <c:v>-1.48913E-39</c:v>
                </c:pt>
                <c:pt idx="1824" formatCode="0.00E+00">
                  <c:v>-2.89796E-40</c:v>
                </c:pt>
                <c:pt idx="1825" formatCode="0.00E+00">
                  <c:v>2.7782799999999999E-39</c:v>
                </c:pt>
                <c:pt idx="1826" formatCode="0.00E+00">
                  <c:v>4.6282799999999999E-39</c:v>
                </c:pt>
                <c:pt idx="1827" formatCode="0.00E+00">
                  <c:v>-4.4318100000000001E-40</c:v>
                </c:pt>
                <c:pt idx="1828" formatCode="0.00E+00">
                  <c:v>-1.4393000000000001E-38</c:v>
                </c:pt>
                <c:pt idx="1829" formatCode="0.00E+00">
                  <c:v>-2.5880699999999999E-38</c:v>
                </c:pt>
                <c:pt idx="1830" formatCode="0.00E+00">
                  <c:v>-1.17535E-38</c:v>
                </c:pt>
                <c:pt idx="1831" formatCode="0.00E+00">
                  <c:v>3.9159299999999999E-38</c:v>
                </c:pt>
                <c:pt idx="1832" formatCode="0.00E+00">
                  <c:v>8.96341E-38</c:v>
                </c:pt>
                <c:pt idx="1833" formatCode="0.00E+00">
                  <c:v>5.4539899999999998E-38</c:v>
                </c:pt>
                <c:pt idx="1834" formatCode="0.00E+00">
                  <c:v>-1.1827399999999999E-37</c:v>
                </c:pt>
                <c:pt idx="1835" formatCode="0.00E+00">
                  <c:v>-3.2139700000000002E-37</c:v>
                </c:pt>
                <c:pt idx="1836" formatCode="0.00E+00">
                  <c:v>-2.6075200000000001E-37</c:v>
                </c:pt>
                <c:pt idx="1837" formatCode="0.00E+00">
                  <c:v>2.9534300000000002E-37</c:v>
                </c:pt>
                <c:pt idx="1838" formatCode="0.00E+00">
                  <c:v>1.0630399999999999E-36</c:v>
                </c:pt>
                <c:pt idx="1839" formatCode="0.00E+00">
                  <c:v>1.0447299999999999E-36</c:v>
                </c:pt>
                <c:pt idx="1840" formatCode="0.00E+00">
                  <c:v>-7.7947900000000004E-37</c:v>
                </c:pt>
                <c:pt idx="1841" formatCode="0.00E+00">
                  <c:v>-3.6152100000000001E-36</c:v>
                </c:pt>
                <c:pt idx="1842" formatCode="0.00E+00">
                  <c:v>-3.5095200000000003E-36</c:v>
                </c:pt>
                <c:pt idx="1843" formatCode="0.00E+00">
                  <c:v>3.8467099999999998E-36</c:v>
                </c:pt>
                <c:pt idx="1844" formatCode="0.00E+00">
                  <c:v>1.6411699999999999E-35</c:v>
                </c:pt>
                <c:pt idx="1845" formatCode="0.00E+00">
                  <c:v>2.1548399999999999E-35</c:v>
                </c:pt>
                <c:pt idx="1846" formatCode="0.00E+00">
                  <c:v>3.5043400000000003E-36</c:v>
                </c:pt>
                <c:pt idx="1847" formatCode="0.00E+00">
                  <c:v>-3.51807E-35</c:v>
                </c:pt>
                <c:pt idx="1848" formatCode="0.00E+00">
                  <c:v>-5.4026300000000001E-35</c:v>
                </c:pt>
                <c:pt idx="1849" formatCode="0.00E+00">
                  <c:v>5.6401399999999998E-36</c:v>
                </c:pt>
                <c:pt idx="1850" formatCode="0.00E+00">
                  <c:v>1.4778099999999999E-34</c:v>
                </c:pt>
                <c:pt idx="1851" formatCode="0.00E+00">
                  <c:v>2.40543E-34</c:v>
                </c:pt>
                <c:pt idx="1852" formatCode="0.00E+00">
                  <c:v>4.9434200000000005E-35</c:v>
                </c:pt>
                <c:pt idx="1853" formatCode="0.00E+00">
                  <c:v>-4.9872700000000002E-34</c:v>
                </c:pt>
                <c:pt idx="1854" formatCode="0.00E+00">
                  <c:v>-9.8391900000000006E-34</c:v>
                </c:pt>
                <c:pt idx="1855" formatCode="0.00E+00">
                  <c:v>-5.8004500000000003E-34</c:v>
                </c:pt>
                <c:pt idx="1856" formatCode="0.00E+00">
                  <c:v>1.0978E-33</c:v>
                </c:pt>
                <c:pt idx="1857" formatCode="0.00E+00">
                  <c:v>2.8563900000000001E-33</c:v>
                </c:pt>
                <c:pt idx="1858" formatCode="0.00E+00">
                  <c:v>2.0344099999999999E-33</c:v>
                </c:pt>
                <c:pt idx="1859" formatCode="0.00E+00">
                  <c:v>-3.0617399999999999E-33</c:v>
                </c:pt>
                <c:pt idx="1860" formatCode="0.00E+00">
                  <c:v>-9.1708700000000002E-33</c:v>
                </c:pt>
                <c:pt idx="1861" formatCode="0.00E+00">
                  <c:v>-7.0722699999999995E-33</c:v>
                </c:pt>
                <c:pt idx="1862" formatCode="0.00E+00">
                  <c:v>1.12113E-32</c:v>
                </c:pt>
                <c:pt idx="1863" formatCode="0.00E+00">
                  <c:v>3.5563099999999999E-32</c:v>
                </c:pt>
                <c:pt idx="1864" formatCode="0.00E+00">
                  <c:v>2.6712900000000002E-32</c:v>
                </c:pt>
                <c:pt idx="1865" formatCode="0.00E+00">
                  <c:v>-5.6071699999999996E-32</c:v>
                </c:pt>
                <c:pt idx="1866" formatCode="0.00E+00">
                  <c:v>-1.8236E-31</c:v>
                </c:pt>
                <c:pt idx="1867" formatCode="0.00E+00">
                  <c:v>-2.1441199999999999E-31</c:v>
                </c:pt>
                <c:pt idx="1868" formatCode="0.00E+00">
                  <c:v>-4.4940000000000002E-33</c:v>
                </c:pt>
                <c:pt idx="1869" formatCode="0.00E+00">
                  <c:v>3.8129399999999999E-31</c:v>
                </c:pt>
                <c:pt idx="1870" formatCode="0.00E+00">
                  <c:v>4.8601899999999997E-31</c:v>
                </c:pt>
                <c:pt idx="1871" formatCode="0.00E+00">
                  <c:v>-2.9049199999999999E-31</c:v>
                </c:pt>
                <c:pt idx="1872" formatCode="0.00E+00">
                  <c:v>-1.87639E-30</c:v>
                </c:pt>
                <c:pt idx="1873" formatCode="0.00E+00">
                  <c:v>-2.8836299999999999E-30</c:v>
                </c:pt>
                <c:pt idx="1874" formatCode="0.00E+00">
                  <c:v>-1.27795E-30</c:v>
                </c:pt>
                <c:pt idx="1875" formatCode="0.00E+00">
                  <c:v>3.1787999999999998E-30</c:v>
                </c:pt>
                <c:pt idx="1876" formatCode="0.00E+00">
                  <c:v>6.2480400000000003E-30</c:v>
                </c:pt>
                <c:pt idx="1877" formatCode="0.00E+00">
                  <c:v>2.1941999999999998E-31</c:v>
                </c:pt>
                <c:pt idx="1878" formatCode="0.00E+00">
                  <c:v>-1.76443E-29</c:v>
                </c:pt>
                <c:pt idx="1879" formatCode="0.00E+00">
                  <c:v>-3.3141499999999999E-29</c:v>
                </c:pt>
                <c:pt idx="1880" formatCode="0.00E+00">
                  <c:v>-1.8051200000000001E-29</c:v>
                </c:pt>
                <c:pt idx="1881" formatCode="0.00E+00">
                  <c:v>4.0361000000000001E-29</c:v>
                </c:pt>
                <c:pt idx="1882" formatCode="0.00E+00">
                  <c:v>9.8992899999999994E-29</c:v>
                </c:pt>
                <c:pt idx="1883" formatCode="0.00E+00">
                  <c:v>5.7718799999999996E-29</c:v>
                </c:pt>
                <c:pt idx="1884" formatCode="0.00E+00">
                  <c:v>-1.4719799999999999E-28</c:v>
                </c:pt>
                <c:pt idx="1885" formatCode="0.00E+00">
                  <c:v>-3.9627500000000001E-28</c:v>
                </c:pt>
                <c:pt idx="1886" formatCode="0.00E+00">
                  <c:v>-3.7671399999999999E-28</c:v>
                </c:pt>
                <c:pt idx="1887" formatCode="0.00E+00">
                  <c:v>1.46001E-28</c:v>
                </c:pt>
                <c:pt idx="1888" formatCode="0.00E+00">
                  <c:v>8.8554300000000002E-28</c:v>
                </c:pt>
                <c:pt idx="1889" formatCode="0.00E+00">
                  <c:v>9.0340499999999993E-28</c:v>
                </c:pt>
                <c:pt idx="1890" formatCode="0.00E+00">
                  <c:v>-7.3005400000000002E-28</c:v>
                </c:pt>
                <c:pt idx="1891" formatCode="0.00E+00">
                  <c:v>-3.3105699999999998E-27</c:v>
                </c:pt>
                <c:pt idx="1892" formatCode="0.00E+00">
                  <c:v>-3.3373400000000001E-27</c:v>
                </c:pt>
                <c:pt idx="1893" formatCode="0.00E+00">
                  <c:v>3.04417E-27</c:v>
                </c:pt>
                <c:pt idx="1894" formatCode="0.00E+00">
                  <c:v>1.4192300000000001E-26</c:v>
                </c:pt>
                <c:pt idx="1895" formatCode="0.00E+00">
                  <c:v>1.9255599999999999E-26</c:v>
                </c:pt>
                <c:pt idx="1896" formatCode="0.00E+00">
                  <c:v>4.4880000000000001E-27</c:v>
                </c:pt>
                <c:pt idx="1897" formatCode="0.00E+00">
                  <c:v>-2.8070599999999998E-26</c:v>
                </c:pt>
                <c:pt idx="1898" formatCode="0.00E+00">
                  <c:v>-3.8828600000000001E-26</c:v>
                </c:pt>
                <c:pt idx="1899" formatCode="0.00E+00">
                  <c:v>3.41077E-26</c:v>
                </c:pt>
                <c:pt idx="1900" formatCode="0.00E+00">
                  <c:v>1.9622200000000001E-25</c:v>
                </c:pt>
                <c:pt idx="1901" formatCode="0.00E+00">
                  <c:v>3.0327299999999999E-25</c:v>
                </c:pt>
                <c:pt idx="1902" formatCode="0.00E+00">
                  <c:v>8.9764799999999998E-26</c:v>
                </c:pt>
                <c:pt idx="1903" formatCode="0.00E+00">
                  <c:v>-5.35282E-25</c:v>
                </c:pt>
                <c:pt idx="1904" formatCode="0.00E+00">
                  <c:v>-1.04662E-24</c:v>
                </c:pt>
                <c:pt idx="1905" formatCode="0.00E+00">
                  <c:v>-3.4256599999999999E-25</c:v>
                </c:pt>
                <c:pt idx="1906" formatCode="0.00E+00">
                  <c:v>2.1307900000000001E-24</c:v>
                </c:pt>
                <c:pt idx="1907" formatCode="0.00E+00">
                  <c:v>4.6346799999999998E-24</c:v>
                </c:pt>
                <c:pt idx="1908" formatCode="0.00E+00">
                  <c:v>3.1118399999999999E-24</c:v>
                </c:pt>
                <c:pt idx="1909" formatCode="0.00E+00">
                  <c:v>-4.7410300000000003E-24</c:v>
                </c:pt>
                <c:pt idx="1910" formatCode="0.00E+00">
                  <c:v>-1.9145399999999999E-23</c:v>
                </c:pt>
                <c:pt idx="1911" formatCode="0.00E+00">
                  <c:v>-4.2789599999999999E-23</c:v>
                </c:pt>
                <c:pt idx="1912" formatCode="0.00E+00">
                  <c:v>-6.81283E-23</c:v>
                </c:pt>
                <c:pt idx="1913" formatCode="0.00E+00">
                  <c:v>-9.4031599999999996E-23</c:v>
                </c:pt>
                <c:pt idx="1914" formatCode="0.00E+00">
                  <c:v>-1.63577E-22</c:v>
                </c:pt>
                <c:pt idx="1915" formatCode="0.00E+00">
                  <c:v>-3.1250600000000001E-22</c:v>
                </c:pt>
                <c:pt idx="1916" formatCode="0.00E+00">
                  <c:v>-5.0341300000000002E-22</c:v>
                </c:pt>
                <c:pt idx="1917" formatCode="0.00E+00">
                  <c:v>-6.3733599999999999E-22</c:v>
                </c:pt>
                <c:pt idx="1918" formatCode="0.00E+00">
                  <c:v>-6.0802599999999999E-22</c:v>
                </c:pt>
                <c:pt idx="1919" formatCode="0.00E+00">
                  <c:v>-4.4816699999999999E-22</c:v>
                </c:pt>
                <c:pt idx="1920" formatCode="0.00E+00">
                  <c:v>-4.9917000000000003E-22</c:v>
                </c:pt>
                <c:pt idx="1921" formatCode="0.00E+00">
                  <c:v>-1.4330899999999999E-21</c:v>
                </c:pt>
                <c:pt idx="1922" formatCode="0.00E+00">
                  <c:v>-3.4996999999999999E-21</c:v>
                </c:pt>
                <c:pt idx="1923" formatCode="0.00E+00">
                  <c:v>-5.10769E-21</c:v>
                </c:pt>
                <c:pt idx="1924" formatCode="0.00E+00">
                  <c:v>-1.51079E-21</c:v>
                </c:pt>
                <c:pt idx="1925" formatCode="0.00E+00">
                  <c:v>9.6100699999999996E-21</c:v>
                </c:pt>
                <c:pt idx="1926" formatCode="0.00E+00">
                  <c:v>2.0907600000000001E-20</c:v>
                </c:pt>
                <c:pt idx="1927" formatCode="0.00E+00">
                  <c:v>1.94522E-20</c:v>
                </c:pt>
                <c:pt idx="1928" formatCode="0.00E+00">
                  <c:v>5.0214100000000004E-22</c:v>
                </c:pt>
                <c:pt idx="1929" formatCode="0.00E+00">
                  <c:v>-1.8400600000000001E-20</c:v>
                </c:pt>
                <c:pt idx="1930" formatCode="0.00E+00">
                  <c:v>-5.0574400000000001E-21</c:v>
                </c:pt>
                <c:pt idx="1931" formatCode="0.00E+00">
                  <c:v>5.4401699999999999E-20</c:v>
                </c:pt>
                <c:pt idx="1932" formatCode="0.00E+00">
                  <c:v>1.1394099999999999E-19</c:v>
                </c:pt>
                <c:pt idx="1933" formatCode="0.00E+00">
                  <c:v>5.9666099999999999E-20</c:v>
                </c:pt>
                <c:pt idx="1934" formatCode="0.00E+00">
                  <c:v>-1.8847999999999999E-19</c:v>
                </c:pt>
                <c:pt idx="1935" formatCode="0.00E+00">
                  <c:v>-4.8086500000000002E-19</c:v>
                </c:pt>
                <c:pt idx="1936" formatCode="0.00E+00">
                  <c:v>-3.8239299999999998E-19</c:v>
                </c:pt>
                <c:pt idx="1937" formatCode="0.00E+00">
                  <c:v>4.7751700000000004E-19</c:v>
                </c:pt>
                <c:pt idx="1938" formatCode="0.00E+00">
                  <c:v>1.63628E-18</c:v>
                </c:pt>
                <c:pt idx="1939" formatCode="0.00E+00">
                  <c:v>1.4278699999999999E-18</c:v>
                </c:pt>
                <c:pt idx="1940" formatCode="0.00E+00">
                  <c:v>-1.7508899999999999E-18</c:v>
                </c:pt>
                <c:pt idx="1941" formatCode="0.00E+00">
                  <c:v>-6.6901799999999998E-18</c:v>
                </c:pt>
                <c:pt idx="1942" formatCode="0.00E+00">
                  <c:v>-8.0661999999999995E-18</c:v>
                </c:pt>
                <c:pt idx="1943" formatCode="0.00E+00">
                  <c:v>-7.2360499999999996E-20</c:v>
                </c:pt>
                <c:pt idx="1944" formatCode="0.00E+00">
                  <c:v>1.48996E-17</c:v>
                </c:pt>
                <c:pt idx="1945" formatCode="0.00E+00">
                  <c:v>2.00932E-17</c:v>
                </c:pt>
                <c:pt idx="1946" formatCode="0.00E+00">
                  <c:v>-4.9528000000000003E-18</c:v>
                </c:pt>
                <c:pt idx="1947" formatCode="0.00E+00">
                  <c:v>-5.65292E-17</c:v>
                </c:pt>
                <c:pt idx="1948" formatCode="0.00E+00">
                  <c:v>-7.7622099999999996E-17</c:v>
                </c:pt>
                <c:pt idx="1949" formatCode="0.00E+00">
                  <c:v>2.8586999999999997E-17</c:v>
                </c:pt>
                <c:pt idx="1950" formatCode="0.00E+00">
                  <c:v>2.7878300000000002E-16</c:v>
                </c:pt>
                <c:pt idx="1951" formatCode="0.00E+00">
                  <c:v>4.3817899999999999E-16</c:v>
                </c:pt>
                <c:pt idx="1952" formatCode="0.00E+00">
                  <c:v>9.9647600000000003E-17</c:v>
                </c:pt>
                <c:pt idx="1953" formatCode="0.00E+00">
                  <c:v>-8.4399199999999997E-16</c:v>
                </c:pt>
                <c:pt idx="1954" formatCode="0.00E+00">
                  <c:v>-1.63985E-15</c:v>
                </c:pt>
                <c:pt idx="1955" formatCode="0.00E+00">
                  <c:v>-8.2032300000000004E-16</c:v>
                </c:pt>
                <c:pt idx="1956" formatCode="0.00E+00">
                  <c:v>2.2789300000000001E-15</c:v>
                </c:pt>
                <c:pt idx="1957" formatCode="0.00E+00">
                  <c:v>5.5602500000000004E-15</c:v>
                </c:pt>
                <c:pt idx="1958" formatCode="0.00E+00">
                  <c:v>4.1858400000000002E-15</c:v>
                </c:pt>
                <c:pt idx="1959" formatCode="0.00E+00">
                  <c:v>-5.1308400000000004E-15</c:v>
                </c:pt>
                <c:pt idx="1960" formatCode="0.00E+00">
                  <c:v>-1.63529E-14</c:v>
                </c:pt>
                <c:pt idx="1961" formatCode="0.00E+00">
                  <c:v>-1.0778800000000001E-14</c:v>
                </c:pt>
                <c:pt idx="1962" formatCode="0.00E+00">
                  <c:v>2.8659599999999997E-14</c:v>
                </c:pt>
                <c:pt idx="1963" formatCode="0.00E+00">
                  <c:v>8.2621299999999999E-14</c:v>
                </c:pt>
                <c:pt idx="1964" formatCode="0.00E+00">
                  <c:v>8.1467299999999999E-14</c:v>
                </c:pt>
                <c:pt idx="1965" formatCode="0.00E+00">
                  <c:v>-4.05995E-14</c:v>
                </c:pt>
                <c:pt idx="1966" formatCode="0.00E+00">
                  <c:v>-2.28731E-13</c:v>
                </c:pt>
                <c:pt idx="1967" formatCode="0.00E+00">
                  <c:v>-2.1441099999999999E-13</c:v>
                </c:pt>
                <c:pt idx="1968" formatCode="0.00E+00">
                  <c:v>3.1025999999999998E-13</c:v>
                </c:pt>
                <c:pt idx="1969" formatCode="0.00E+00">
                  <c:v>1.2097600000000001E-12</c:v>
                </c:pt>
                <c:pt idx="1970" formatCode="0.00E+00">
                  <c:v>1.49134E-12</c:v>
                </c:pt>
                <c:pt idx="1971" formatCode="0.00E+00">
                  <c:v>-1.96514E-13</c:v>
                </c:pt>
                <c:pt idx="1972" formatCode="0.00E+00">
                  <c:v>-3.6914100000000003E-12</c:v>
                </c:pt>
                <c:pt idx="1973" formatCode="0.00E+00">
                  <c:v>-5.7213200000000001E-12</c:v>
                </c:pt>
                <c:pt idx="1974" formatCode="0.00E+00">
                  <c:v>-1.7221199999999999E-12</c:v>
                </c:pt>
                <c:pt idx="1975" formatCode="0.00E+00">
                  <c:v>8.5627299999999998E-12</c:v>
                </c:pt>
                <c:pt idx="1976" formatCode="0.00E+00">
                  <c:v>1.4996800000000001E-11</c:v>
                </c:pt>
                <c:pt idx="1977" formatCode="0.00E+00">
                  <c:v>-1.83864E-13</c:v>
                </c:pt>
                <c:pt idx="1978" formatCode="0.00E+00">
                  <c:v>-4.2286899999999997E-11</c:v>
                </c:pt>
                <c:pt idx="1979" formatCode="0.00E+00">
                  <c:v>-7.9986699999999995E-11</c:v>
                </c:pt>
                <c:pt idx="1980" formatCode="0.00E+00">
                  <c:v>-5.31541E-11</c:v>
                </c:pt>
                <c:pt idx="1981" formatCode="0.00E+00">
                  <c:v>6.6540399999999995E-11</c:v>
                </c:pt>
                <c:pt idx="1982" formatCode="0.00E+00">
                  <c:v>1.8071500000000001E-10</c:v>
                </c:pt>
                <c:pt idx="1983" formatCode="0.00E+00">
                  <c:v>6.4888200000000003E-11</c:v>
                </c:pt>
                <c:pt idx="1984" formatCode="0.00E+00">
                  <c:v>-4.0917200000000001E-10</c:v>
                </c:pt>
                <c:pt idx="1985" formatCode="0.00E+00">
                  <c:v>-9.5162700000000003E-10</c:v>
                </c:pt>
                <c:pt idx="1986" formatCode="0.00E+00">
                  <c:v>-7.5891399999999995E-10</c:v>
                </c:pt>
                <c:pt idx="1987" formatCode="0.00E+00">
                  <c:v>8.7087400000000005E-10</c:v>
                </c:pt>
                <c:pt idx="1988" formatCode="0.00E+00">
                  <c:v>3.1211100000000002E-9</c:v>
                </c:pt>
                <c:pt idx="1989" formatCode="0.00E+00">
                  <c:v>3.1768200000000002E-9</c:v>
                </c:pt>
                <c:pt idx="1990" formatCode="0.00E+00">
                  <c:v>-1.3051100000000001E-9</c:v>
                </c:pt>
                <c:pt idx="1991" formatCode="0.00E+00">
                  <c:v>-8.1357199999999993E-9</c:v>
                </c:pt>
                <c:pt idx="1992" formatCode="0.00E+00">
                  <c:v>-7.9822200000000006E-9</c:v>
                </c:pt>
                <c:pt idx="1993" formatCode="0.00E+00">
                  <c:v>9.7193599999999998E-9</c:v>
                </c:pt>
                <c:pt idx="1994" formatCode="0.00E+00">
                  <c:v>4.0375299999999999E-8</c:v>
                </c:pt>
                <c:pt idx="1995" formatCode="0.00E+00">
                  <c:v>5.3419399999999999E-8</c:v>
                </c:pt>
                <c:pt idx="1996" formatCode="0.00E+00">
                  <c:v>8.2158199999999994E-9</c:v>
                </c:pt>
                <c:pt idx="1997" formatCode="0.00E+00">
                  <c:v>-9.1008099999999996E-8</c:v>
                </c:pt>
                <c:pt idx="1998" formatCode="0.00E+00">
                  <c:v>-1.27736E-7</c:v>
                </c:pt>
                <c:pt idx="1999" formatCode="0.00E+00">
                  <c:v>1.3515099999999999E-7</c:v>
                </c:pt>
                <c:pt idx="2000" formatCode="0.00E+00">
                  <c:v>9.7900000000000007E-7</c:v>
                </c:pt>
                <c:pt idx="2001" formatCode="0.00E+00">
                  <c:v>2.5812099999999998E-6</c:v>
                </c:pt>
                <c:pt idx="2002" formatCode="0.00E+00">
                  <c:v>4.8796599999999998E-6</c:v>
                </c:pt>
                <c:pt idx="2003" formatCode="0.00E+00">
                  <c:v>7.6169599999999998E-6</c:v>
                </c:pt>
                <c:pt idx="2004" formatCode="0.00E+00">
                  <c:v>1.0502900000000001E-5</c:v>
                </c:pt>
                <c:pt idx="2005" formatCode="0.00E+00">
                  <c:v>1.32871E-5</c:v>
                </c:pt>
                <c:pt idx="2006" formatCode="0.00E+00">
                  <c:v>1.5744899999999999E-5</c:v>
                </c:pt>
                <c:pt idx="2007" formatCode="0.00E+00">
                  <c:v>1.76643E-5</c:v>
                </c:pt>
                <c:pt idx="2008" formatCode="0.00E+00">
                  <c:v>1.88435E-5</c:v>
                </c:pt>
                <c:pt idx="2009" formatCode="0.00E+00">
                  <c:v>1.91063E-5</c:v>
                </c:pt>
                <c:pt idx="2010" formatCode="0.00E+00">
                  <c:v>1.83009E-5</c:v>
                </c:pt>
                <c:pt idx="2011" formatCode="0.00E+00">
                  <c:v>1.6212899999999999E-5</c:v>
                </c:pt>
                <c:pt idx="2012" formatCode="0.00E+00">
                  <c:v>1.2528699999999999E-5</c:v>
                </c:pt>
                <c:pt idx="2013" formatCode="0.00E+00">
                  <c:v>7.0285900000000001E-6</c:v>
                </c:pt>
                <c:pt idx="2014" formatCode="0.00E+00">
                  <c:v>-3.2274300000000002E-7</c:v>
                </c:pt>
                <c:pt idx="2015" formatCode="0.00E+00">
                  <c:v>-9.6652000000000002E-6</c:v>
                </c:pt>
                <c:pt idx="2016" formatCode="0.00E+00">
                  <c:v>-2.1325899999999999E-5</c:v>
                </c:pt>
                <c:pt idx="2017" formatCode="0.00E+00">
                  <c:v>-3.5544799999999999E-5</c:v>
                </c:pt>
                <c:pt idx="2018" formatCode="0.00E+00">
                  <c:v>-5.2457299999999997E-5</c:v>
                </c:pt>
                <c:pt idx="2019" formatCode="0.00E+00">
                  <c:v>-7.2268999999999995E-5</c:v>
                </c:pt>
                <c:pt idx="2020" formatCode="0.00E+00">
                  <c:v>-9.5238399999999999E-5</c:v>
                </c:pt>
                <c:pt idx="2021" formatCode="0.00E+00">
                  <c:v>-1.21372E-4</c:v>
                </c:pt>
                <c:pt idx="2022" formatCode="0.00E+00">
                  <c:v>-1.50357E-4</c:v>
                </c:pt>
                <c:pt idx="2023" formatCode="0.00E+00">
                  <c:v>-1.8220000000000001E-4</c:v>
                </c:pt>
                <c:pt idx="2024" formatCode="0.00E+00">
                  <c:v>-2.1742300000000001E-4</c:v>
                </c:pt>
                <c:pt idx="2025" formatCode="0.00E+00">
                  <c:v>-2.5639599999999999E-4</c:v>
                </c:pt>
                <c:pt idx="2026" formatCode="0.00E+00">
                  <c:v>-2.9924699999999999E-4</c:v>
                </c:pt>
                <c:pt idx="2027" formatCode="0.00E+00">
                  <c:v>-3.4614599999999998E-4</c:v>
                </c:pt>
                <c:pt idx="2028" formatCode="0.00E+00">
                  <c:v>-3.9704300000000003E-4</c:v>
                </c:pt>
                <c:pt idx="2029" formatCode="0.00E+00">
                  <c:v>-4.5164199999999998E-4</c:v>
                </c:pt>
                <c:pt idx="2030" formatCode="0.00E+00">
                  <c:v>-5.0982600000000001E-4</c:v>
                </c:pt>
                <c:pt idx="2031" formatCode="0.00E+00">
                  <c:v>-5.7185999999999999E-4</c:v>
                </c:pt>
                <c:pt idx="2032" formatCode="0.00E+00">
                  <c:v>-6.3825999999999998E-4</c:v>
                </c:pt>
                <c:pt idx="2033" formatCode="0.00E+00">
                  <c:v>-7.0934899999999996E-4</c:v>
                </c:pt>
                <c:pt idx="2034" formatCode="0.00E+00">
                  <c:v>-7.8504200000000001E-4</c:v>
                </c:pt>
                <c:pt idx="2035" formatCode="0.00E+00">
                  <c:v>-8.6530000000000005E-4</c:v>
                </c:pt>
                <c:pt idx="2036" formatCode="0.00E+00">
                  <c:v>-9.5031800000000002E-4</c:v>
                </c:pt>
                <c:pt idx="2037" formatCode="0.00E+00">
                  <c:v>-1.04021E-3</c:v>
                </c:pt>
                <c:pt idx="2038" formatCode="0.00E+00">
                  <c:v>-1.13502E-3</c:v>
                </c:pt>
                <c:pt idx="2039" formatCode="0.00E+00">
                  <c:v>-1.2348299999999999E-3</c:v>
                </c:pt>
                <c:pt idx="2040" formatCode="0.00E+00">
                  <c:v>-1.3396E-3</c:v>
                </c:pt>
                <c:pt idx="2041" formatCode="0.00E+00">
                  <c:v>-1.44944E-3</c:v>
                </c:pt>
                <c:pt idx="2042" formatCode="0.00E+00">
                  <c:v>-1.56475E-3</c:v>
                </c:pt>
                <c:pt idx="2043" formatCode="0.00E+00">
                  <c:v>-1.68542E-3</c:v>
                </c:pt>
                <c:pt idx="2044" formatCode="0.00E+00">
                  <c:v>-1.81076E-3</c:v>
                </c:pt>
                <c:pt idx="2045" formatCode="0.00E+00">
                  <c:v>-1.94071E-3</c:v>
                </c:pt>
                <c:pt idx="2046" formatCode="0.00E+00">
                  <c:v>-2.07668E-3</c:v>
                </c:pt>
                <c:pt idx="2047" formatCode="0.00E+00">
                  <c:v>-2.2208000000000002E-3</c:v>
                </c:pt>
                <c:pt idx="2048" formatCode="0.00E+00">
                  <c:v>-2.37339E-3</c:v>
                </c:pt>
                <c:pt idx="2049" formatCode="0.00E+00">
                  <c:v>-2.5322000000000001E-3</c:v>
                </c:pt>
                <c:pt idx="2050" formatCode="0.00E+00">
                  <c:v>-2.6947799999999999E-3</c:v>
                </c:pt>
                <c:pt idx="2051" formatCode="0.00E+00">
                  <c:v>-2.86031E-3</c:v>
                </c:pt>
                <c:pt idx="2052" formatCode="0.00E+00">
                  <c:v>-3.02914E-3</c:v>
                </c:pt>
                <c:pt idx="2053" formatCode="0.00E+00">
                  <c:v>-3.2014600000000002E-3</c:v>
                </c:pt>
                <c:pt idx="2054" formatCode="0.00E+00">
                  <c:v>-3.3770200000000001E-3</c:v>
                </c:pt>
                <c:pt idx="2055" formatCode="0.00E+00">
                  <c:v>-3.5557599999999998E-3</c:v>
                </c:pt>
                <c:pt idx="2056" formatCode="0.00E+00">
                  <c:v>-3.7378899999999998E-3</c:v>
                </c:pt>
                <c:pt idx="2057" formatCode="0.00E+00">
                  <c:v>-3.9235199999999998E-3</c:v>
                </c:pt>
                <c:pt idx="2058" formatCode="0.00E+00">
                  <c:v>-4.1126499999999998E-3</c:v>
                </c:pt>
                <c:pt idx="2059" formatCode="0.00E+00">
                  <c:v>-4.3054699999999996E-3</c:v>
                </c:pt>
                <c:pt idx="2060" formatCode="0.00E+00">
                  <c:v>-4.5025000000000004E-3</c:v>
                </c:pt>
                <c:pt idx="2061" formatCode="0.00E+00">
                  <c:v>-4.7043800000000002E-3</c:v>
                </c:pt>
                <c:pt idx="2062" formatCode="0.00E+00">
                  <c:v>-4.9116200000000002E-3</c:v>
                </c:pt>
                <c:pt idx="2063" formatCode="0.00E+00">
                  <c:v>-5.1244000000000003E-3</c:v>
                </c:pt>
                <c:pt idx="2064" formatCode="0.00E+00">
                  <c:v>-5.3428199999999999E-3</c:v>
                </c:pt>
                <c:pt idx="2065" formatCode="0.00E+00">
                  <c:v>-5.5670700000000004E-3</c:v>
                </c:pt>
                <c:pt idx="2066" formatCode="0.00E+00">
                  <c:v>-5.7972800000000001E-3</c:v>
                </c:pt>
                <c:pt idx="2067" formatCode="0.00E+00">
                  <c:v>-6.03303E-3</c:v>
                </c:pt>
                <c:pt idx="2068" formatCode="0.00E+00">
                  <c:v>-6.2731799999999997E-3</c:v>
                </c:pt>
                <c:pt idx="2069" formatCode="0.00E+00">
                  <c:v>-6.5162299999999996E-3</c:v>
                </c:pt>
                <c:pt idx="2070" formatCode="0.00E+00">
                  <c:v>-6.7616600000000001E-3</c:v>
                </c:pt>
                <c:pt idx="2071" formatCode="0.00E+00">
                  <c:v>-7.0107499999999996E-3</c:v>
                </c:pt>
                <c:pt idx="2072" formatCode="0.00E+00">
                  <c:v>-7.2654499999999997E-3</c:v>
                </c:pt>
                <c:pt idx="2073" formatCode="0.00E+00">
                  <c:v>-7.5269000000000004E-3</c:v>
                </c:pt>
                <c:pt idx="2074" formatCode="0.00E+00">
                  <c:v>-7.7952000000000004E-3</c:v>
                </c:pt>
                <c:pt idx="2075" formatCode="0.00E+00">
                  <c:v>-8.0698799999999998E-3</c:v>
                </c:pt>
                <c:pt idx="2076" formatCode="0.00E+00">
                  <c:v>-8.3499899999999998E-3</c:v>
                </c:pt>
                <c:pt idx="2077" formatCode="0.00E+00">
                  <c:v>-8.6336099999999999E-3</c:v>
                </c:pt>
                <c:pt idx="2078" formatCode="0.00E+00">
                  <c:v>-8.9182700000000007E-3</c:v>
                </c:pt>
                <c:pt idx="2079" formatCode="0.00E+00">
                  <c:v>-9.2025900000000001E-3</c:v>
                </c:pt>
                <c:pt idx="2080" formatCode="0.00E+00">
                  <c:v>-9.4875700000000007E-3</c:v>
                </c:pt>
                <c:pt idx="2081" formatCode="0.00E+00">
                  <c:v>-9.7753200000000005E-3</c:v>
                </c:pt>
                <c:pt idx="2082">
                  <c:v>-1.00661E-2</c:v>
                </c:pt>
                <c:pt idx="2083">
                  <c:v>-1.03584E-2</c:v>
                </c:pt>
                <c:pt idx="2084">
                  <c:v>-1.06512E-2</c:v>
                </c:pt>
                <c:pt idx="2085">
                  <c:v>-1.09456E-2</c:v>
                </c:pt>
                <c:pt idx="2086">
                  <c:v>-1.12429E-2</c:v>
                </c:pt>
                <c:pt idx="2087">
                  <c:v>-1.15437E-2</c:v>
                </c:pt>
                <c:pt idx="2088">
                  <c:v>-1.1847E-2</c:v>
                </c:pt>
                <c:pt idx="2089">
                  <c:v>-1.2152100000000001E-2</c:v>
                </c:pt>
                <c:pt idx="2090">
                  <c:v>-1.24583E-2</c:v>
                </c:pt>
                <c:pt idx="2091">
                  <c:v>-1.27648E-2</c:v>
                </c:pt>
                <c:pt idx="2092">
                  <c:v>-1.30703E-2</c:v>
                </c:pt>
                <c:pt idx="2093">
                  <c:v>-1.33735E-2</c:v>
                </c:pt>
                <c:pt idx="2094">
                  <c:v>-1.36738E-2</c:v>
                </c:pt>
                <c:pt idx="2095">
                  <c:v>-1.3971600000000001E-2</c:v>
                </c:pt>
                <c:pt idx="2096">
                  <c:v>-1.42682E-2</c:v>
                </c:pt>
                <c:pt idx="2097">
                  <c:v>-1.4564499999999999E-2</c:v>
                </c:pt>
                <c:pt idx="2098">
                  <c:v>-1.4859300000000001E-2</c:v>
                </c:pt>
                <c:pt idx="2099">
                  <c:v>-1.5150500000000001E-2</c:v>
                </c:pt>
                <c:pt idx="2100">
                  <c:v>-1.5436200000000001E-2</c:v>
                </c:pt>
                <c:pt idx="2101">
                  <c:v>-1.57162E-2</c:v>
                </c:pt>
                <c:pt idx="2102">
                  <c:v>-1.5991399999999999E-2</c:v>
                </c:pt>
                <c:pt idx="2103">
                  <c:v>-1.6262800000000001E-2</c:v>
                </c:pt>
                <c:pt idx="2104">
                  <c:v>-1.6530300000000001E-2</c:v>
                </c:pt>
                <c:pt idx="2105">
                  <c:v>-1.67939E-2</c:v>
                </c:pt>
                <c:pt idx="2106">
                  <c:v>-1.70551E-2</c:v>
                </c:pt>
                <c:pt idx="2107">
                  <c:v>-1.7315799999999999E-2</c:v>
                </c:pt>
                <c:pt idx="2108">
                  <c:v>-1.7577499999999999E-2</c:v>
                </c:pt>
                <c:pt idx="2109">
                  <c:v>-1.7842299999999998E-2</c:v>
                </c:pt>
                <c:pt idx="2110">
                  <c:v>-1.81126E-2</c:v>
                </c:pt>
                <c:pt idx="2111">
                  <c:v>-1.8388000000000002E-2</c:v>
                </c:pt>
                <c:pt idx="2112">
                  <c:v>-1.86664E-2</c:v>
                </c:pt>
                <c:pt idx="2113">
                  <c:v>-1.8946500000000002E-2</c:v>
                </c:pt>
                <c:pt idx="2114">
                  <c:v>-1.9229199999999998E-2</c:v>
                </c:pt>
                <c:pt idx="2115">
                  <c:v>-1.95157E-2</c:v>
                </c:pt>
                <c:pt idx="2116">
                  <c:v>-1.9805799999999998E-2</c:v>
                </c:pt>
                <c:pt idx="2117">
                  <c:v>-2.0098100000000001E-2</c:v>
                </c:pt>
                <c:pt idx="2118">
                  <c:v>-2.0391900000000001E-2</c:v>
                </c:pt>
                <c:pt idx="2119">
                  <c:v>-2.06876E-2</c:v>
                </c:pt>
                <c:pt idx="2120">
                  <c:v>-2.0986100000000001E-2</c:v>
                </c:pt>
                <c:pt idx="2121">
                  <c:v>-2.1287899999999998E-2</c:v>
                </c:pt>
                <c:pt idx="2122">
                  <c:v>-2.1593000000000001E-2</c:v>
                </c:pt>
                <c:pt idx="2123">
                  <c:v>-2.1901400000000001E-2</c:v>
                </c:pt>
                <c:pt idx="2124">
                  <c:v>-2.2213799999999999E-2</c:v>
                </c:pt>
                <c:pt idx="2125">
                  <c:v>-2.2530499999999998E-2</c:v>
                </c:pt>
                <c:pt idx="2126">
                  <c:v>-2.2850100000000002E-2</c:v>
                </c:pt>
                <c:pt idx="2127">
                  <c:v>-2.3171500000000001E-2</c:v>
                </c:pt>
                <c:pt idx="2128">
                  <c:v>-2.3494899999999999E-2</c:v>
                </c:pt>
                <c:pt idx="2129">
                  <c:v>-2.3820600000000001E-2</c:v>
                </c:pt>
                <c:pt idx="2130">
                  <c:v>-2.4147200000000001E-2</c:v>
                </c:pt>
                <c:pt idx="2131">
                  <c:v>-2.4472899999999999E-2</c:v>
                </c:pt>
                <c:pt idx="2132">
                  <c:v>-2.4797199999999998E-2</c:v>
                </c:pt>
                <c:pt idx="2133">
                  <c:v>-2.5121600000000001E-2</c:v>
                </c:pt>
                <c:pt idx="2134">
                  <c:v>-2.5447399999999998E-2</c:v>
                </c:pt>
                <c:pt idx="2135">
                  <c:v>-2.5774200000000001E-2</c:v>
                </c:pt>
                <c:pt idx="2136">
                  <c:v>-2.6101200000000001E-2</c:v>
                </c:pt>
                <c:pt idx="2137">
                  <c:v>-2.6428299999999998E-2</c:v>
                </c:pt>
                <c:pt idx="2138">
                  <c:v>-2.67564E-2</c:v>
                </c:pt>
                <c:pt idx="2139">
                  <c:v>-2.7087E-2</c:v>
                </c:pt>
                <c:pt idx="2140">
                  <c:v>-2.7420400000000001E-2</c:v>
                </c:pt>
                <c:pt idx="2141">
                  <c:v>-2.7755200000000001E-2</c:v>
                </c:pt>
                <c:pt idx="2142">
                  <c:v>-2.80906E-2</c:v>
                </c:pt>
                <c:pt idx="2143">
                  <c:v>-2.8426199999999999E-2</c:v>
                </c:pt>
                <c:pt idx="2144">
                  <c:v>-2.8761100000000001E-2</c:v>
                </c:pt>
                <c:pt idx="2145">
                  <c:v>-2.90937E-2</c:v>
                </c:pt>
                <c:pt idx="2146">
                  <c:v>-2.9423899999999999E-2</c:v>
                </c:pt>
                <c:pt idx="2147">
                  <c:v>-2.9755899999999998E-2</c:v>
                </c:pt>
                <c:pt idx="2148">
                  <c:v>-3.0093499999999999E-2</c:v>
                </c:pt>
                <c:pt idx="2149">
                  <c:v>-3.04351E-2</c:v>
                </c:pt>
                <c:pt idx="2150">
                  <c:v>-3.0775299999999998E-2</c:v>
                </c:pt>
                <c:pt idx="2151">
                  <c:v>-3.1110499999999999E-2</c:v>
                </c:pt>
                <c:pt idx="2152">
                  <c:v>-3.14411E-2</c:v>
                </c:pt>
                <c:pt idx="2153">
                  <c:v>-3.1767999999999998E-2</c:v>
                </c:pt>
                <c:pt idx="2154">
                  <c:v>-3.2091500000000002E-2</c:v>
                </c:pt>
                <c:pt idx="2155">
                  <c:v>-3.2412799999999999E-2</c:v>
                </c:pt>
                <c:pt idx="2156">
                  <c:v>-3.27316E-2</c:v>
                </c:pt>
                <c:pt idx="2157">
                  <c:v>-3.3047100000000003E-2</c:v>
                </c:pt>
                <c:pt idx="2158">
                  <c:v>-3.3359300000000001E-2</c:v>
                </c:pt>
                <c:pt idx="2159">
                  <c:v>-3.3668499999999997E-2</c:v>
                </c:pt>
                <c:pt idx="2160">
                  <c:v>-3.39741E-2</c:v>
                </c:pt>
                <c:pt idx="2161">
                  <c:v>-3.4274699999999998E-2</c:v>
                </c:pt>
                <c:pt idx="2162">
                  <c:v>-3.4569599999999999E-2</c:v>
                </c:pt>
                <c:pt idx="2163">
                  <c:v>-3.4859500000000002E-2</c:v>
                </c:pt>
                <c:pt idx="2164">
                  <c:v>-3.51461E-2</c:v>
                </c:pt>
                <c:pt idx="2165">
                  <c:v>-3.5430999999999997E-2</c:v>
                </c:pt>
                <c:pt idx="2166">
                  <c:v>-3.5714500000000003E-2</c:v>
                </c:pt>
                <c:pt idx="2167">
                  <c:v>-3.5995899999999997E-2</c:v>
                </c:pt>
                <c:pt idx="2168">
                  <c:v>-3.6274199999999999E-2</c:v>
                </c:pt>
                <c:pt idx="2169">
                  <c:v>-3.6548900000000002E-2</c:v>
                </c:pt>
                <c:pt idx="2170">
                  <c:v>-3.6819699999999997E-2</c:v>
                </c:pt>
                <c:pt idx="2171">
                  <c:v>-3.7087000000000002E-2</c:v>
                </c:pt>
                <c:pt idx="2172">
                  <c:v>-3.7351299999999997E-2</c:v>
                </c:pt>
                <c:pt idx="2173">
                  <c:v>-3.7612300000000001E-2</c:v>
                </c:pt>
                <c:pt idx="2174">
                  <c:v>-3.7868400000000003E-2</c:v>
                </c:pt>
                <c:pt idx="2175">
                  <c:v>-3.8118300000000001E-2</c:v>
                </c:pt>
                <c:pt idx="2176">
                  <c:v>-3.8363399999999999E-2</c:v>
                </c:pt>
                <c:pt idx="2177">
                  <c:v>-3.8606599999999998E-2</c:v>
                </c:pt>
                <c:pt idx="2178">
                  <c:v>-3.88499E-2</c:v>
                </c:pt>
                <c:pt idx="2179">
                  <c:v>-3.9092200000000001E-2</c:v>
                </c:pt>
                <c:pt idx="2180">
                  <c:v>-3.9332100000000002E-2</c:v>
                </c:pt>
                <c:pt idx="2181">
                  <c:v>-3.9569600000000003E-2</c:v>
                </c:pt>
                <c:pt idx="2182">
                  <c:v>-3.9804100000000002E-2</c:v>
                </c:pt>
                <c:pt idx="2183">
                  <c:v>-4.0035399999999999E-2</c:v>
                </c:pt>
                <c:pt idx="2184">
                  <c:v>-4.0265200000000001E-2</c:v>
                </c:pt>
                <c:pt idx="2185">
                  <c:v>-4.0494000000000002E-2</c:v>
                </c:pt>
                <c:pt idx="2186">
                  <c:v>-4.0719199999999997E-2</c:v>
                </c:pt>
                <c:pt idx="2187">
                  <c:v>-4.0938599999999999E-2</c:v>
                </c:pt>
                <c:pt idx="2188">
                  <c:v>-4.1152500000000002E-2</c:v>
                </c:pt>
                <c:pt idx="2189">
                  <c:v>-4.1362599999999999E-2</c:v>
                </c:pt>
                <c:pt idx="2190">
                  <c:v>-4.1569099999999998E-2</c:v>
                </c:pt>
                <c:pt idx="2191">
                  <c:v>-4.1771599999999999E-2</c:v>
                </c:pt>
                <c:pt idx="2192">
                  <c:v>-4.1969600000000003E-2</c:v>
                </c:pt>
                <c:pt idx="2193">
                  <c:v>-4.2160599999999999E-2</c:v>
                </c:pt>
                <c:pt idx="2194">
                  <c:v>-4.2339099999999998E-2</c:v>
                </c:pt>
                <c:pt idx="2195">
                  <c:v>-4.2501200000000003E-2</c:v>
                </c:pt>
                <c:pt idx="2196">
                  <c:v>-4.26478E-2</c:v>
                </c:pt>
                <c:pt idx="2197">
                  <c:v>-4.2782800000000003E-2</c:v>
                </c:pt>
                <c:pt idx="2198">
                  <c:v>-4.2908200000000001E-2</c:v>
                </c:pt>
                <c:pt idx="2199">
                  <c:v>-4.3024899999999998E-2</c:v>
                </c:pt>
                <c:pt idx="2200">
                  <c:v>-4.3134600000000002E-2</c:v>
                </c:pt>
                <c:pt idx="2201">
                  <c:v>-4.3239100000000003E-2</c:v>
                </c:pt>
                <c:pt idx="2202">
                  <c:v>-4.3338399999999999E-2</c:v>
                </c:pt>
                <c:pt idx="2203">
                  <c:v>-4.3431200000000003E-2</c:v>
                </c:pt>
                <c:pt idx="2204">
                  <c:v>-4.3516399999999997E-2</c:v>
                </c:pt>
                <c:pt idx="2205">
                  <c:v>-4.3594099999999997E-2</c:v>
                </c:pt>
                <c:pt idx="2206">
                  <c:v>-4.3665900000000001E-2</c:v>
                </c:pt>
                <c:pt idx="2207">
                  <c:v>-4.3733399999999999E-2</c:v>
                </c:pt>
                <c:pt idx="2208">
                  <c:v>-4.3799600000000001E-2</c:v>
                </c:pt>
                <c:pt idx="2209">
                  <c:v>-4.3870600000000003E-2</c:v>
                </c:pt>
                <c:pt idx="2210">
                  <c:v>-4.39528E-2</c:v>
                </c:pt>
                <c:pt idx="2211">
                  <c:v>-4.4049600000000001E-2</c:v>
                </c:pt>
                <c:pt idx="2212">
                  <c:v>-4.4160199999999997E-2</c:v>
                </c:pt>
                <c:pt idx="2213">
                  <c:v>-4.4282500000000002E-2</c:v>
                </c:pt>
                <c:pt idx="2214">
                  <c:v>-4.44156E-2</c:v>
                </c:pt>
                <c:pt idx="2215">
                  <c:v>-4.4558300000000002E-2</c:v>
                </c:pt>
                <c:pt idx="2216">
                  <c:v>-4.4708999999999999E-2</c:v>
                </c:pt>
                <c:pt idx="2217">
                  <c:v>-4.4866900000000001E-2</c:v>
                </c:pt>
                <c:pt idx="2218">
                  <c:v>-4.5032900000000001E-2</c:v>
                </c:pt>
                <c:pt idx="2219">
                  <c:v>-4.5208600000000002E-2</c:v>
                </c:pt>
                <c:pt idx="2220">
                  <c:v>-4.53958E-2</c:v>
                </c:pt>
                <c:pt idx="2221">
                  <c:v>-4.5597600000000002E-2</c:v>
                </c:pt>
                <c:pt idx="2222">
                  <c:v>-4.58181E-2</c:v>
                </c:pt>
                <c:pt idx="2223">
                  <c:v>-4.6061199999999997E-2</c:v>
                </c:pt>
                <c:pt idx="2224">
                  <c:v>-4.6330900000000001E-2</c:v>
                </c:pt>
                <c:pt idx="2225">
                  <c:v>-4.6628299999999998E-2</c:v>
                </c:pt>
                <c:pt idx="2226">
                  <c:v>-4.6951699999999999E-2</c:v>
                </c:pt>
                <c:pt idx="2227">
                  <c:v>-4.7299099999999997E-2</c:v>
                </c:pt>
                <c:pt idx="2228">
                  <c:v>-4.7672100000000002E-2</c:v>
                </c:pt>
                <c:pt idx="2229">
                  <c:v>-4.8073900000000003E-2</c:v>
                </c:pt>
                <c:pt idx="2230">
                  <c:v>-4.8506100000000003E-2</c:v>
                </c:pt>
                <c:pt idx="2231">
                  <c:v>-4.8969100000000002E-2</c:v>
                </c:pt>
                <c:pt idx="2232">
                  <c:v>-4.9463899999999998E-2</c:v>
                </c:pt>
                <c:pt idx="2233">
                  <c:v>-4.9992000000000002E-2</c:v>
                </c:pt>
                <c:pt idx="2234">
                  <c:v>-5.0552899999999998E-2</c:v>
                </c:pt>
                <c:pt idx="2235">
                  <c:v>-5.1146299999999999E-2</c:v>
                </c:pt>
                <c:pt idx="2236">
                  <c:v>-5.1774100000000003E-2</c:v>
                </c:pt>
                <c:pt idx="2237">
                  <c:v>-5.2438899999999997E-2</c:v>
                </c:pt>
                <c:pt idx="2238">
                  <c:v>-5.3142300000000003E-2</c:v>
                </c:pt>
                <c:pt idx="2239">
                  <c:v>-5.3885299999999997E-2</c:v>
                </c:pt>
                <c:pt idx="2240">
                  <c:v>-5.46699E-2</c:v>
                </c:pt>
                <c:pt idx="2241">
                  <c:v>-5.5497400000000002E-2</c:v>
                </c:pt>
                <c:pt idx="2242">
                  <c:v>-5.63653E-2</c:v>
                </c:pt>
                <c:pt idx="2243">
                  <c:v>-5.7270799999999997E-2</c:v>
                </c:pt>
                <c:pt idx="2244">
                  <c:v>-5.8212800000000002E-2</c:v>
                </c:pt>
                <c:pt idx="2245">
                  <c:v>-5.91905E-2</c:v>
                </c:pt>
                <c:pt idx="2246">
                  <c:v>-6.0203E-2</c:v>
                </c:pt>
                <c:pt idx="2247">
                  <c:v>-6.1249900000000003E-2</c:v>
                </c:pt>
                <c:pt idx="2248">
                  <c:v>-6.2331900000000003E-2</c:v>
                </c:pt>
                <c:pt idx="2249">
                  <c:v>-6.3449500000000006E-2</c:v>
                </c:pt>
                <c:pt idx="2250">
                  <c:v>-6.4602999999999994E-2</c:v>
                </c:pt>
                <c:pt idx="2251">
                  <c:v>-6.5793599999999994E-2</c:v>
                </c:pt>
                <c:pt idx="2252">
                  <c:v>-6.7023899999999997E-2</c:v>
                </c:pt>
                <c:pt idx="2253">
                  <c:v>-6.8295900000000007E-2</c:v>
                </c:pt>
                <c:pt idx="2254">
                  <c:v>-6.9608600000000007E-2</c:v>
                </c:pt>
                <c:pt idx="2255">
                  <c:v>-7.0961700000000003E-2</c:v>
                </c:pt>
                <c:pt idx="2256">
                  <c:v>-7.2355699999999995E-2</c:v>
                </c:pt>
                <c:pt idx="2257">
                  <c:v>-7.3791099999999998E-2</c:v>
                </c:pt>
                <c:pt idx="2258">
                  <c:v>-7.5268500000000002E-2</c:v>
                </c:pt>
                <c:pt idx="2259">
                  <c:v>-7.6787800000000003E-2</c:v>
                </c:pt>
                <c:pt idx="2260">
                  <c:v>-7.8346700000000005E-2</c:v>
                </c:pt>
                <c:pt idx="2261">
                  <c:v>-7.9942100000000002E-2</c:v>
                </c:pt>
                <c:pt idx="2262">
                  <c:v>-8.1574300000000002E-2</c:v>
                </c:pt>
                <c:pt idx="2263">
                  <c:v>-8.3245100000000002E-2</c:v>
                </c:pt>
                <c:pt idx="2264">
                  <c:v>-8.4952600000000003E-2</c:v>
                </c:pt>
                <c:pt idx="2265">
                  <c:v>-8.6692199999999997E-2</c:v>
                </c:pt>
                <c:pt idx="2266">
                  <c:v>-8.8457999999999995E-2</c:v>
                </c:pt>
                <c:pt idx="2267">
                  <c:v>-9.0244599999999994E-2</c:v>
                </c:pt>
                <c:pt idx="2268">
                  <c:v>-9.2048599999999994E-2</c:v>
                </c:pt>
                <c:pt idx="2269">
                  <c:v>-9.3868800000000002E-2</c:v>
                </c:pt>
                <c:pt idx="2270">
                  <c:v>-9.5703800000000006E-2</c:v>
                </c:pt>
                <c:pt idx="2271">
                  <c:v>-9.7550799999999993E-2</c:v>
                </c:pt>
                <c:pt idx="2272">
                  <c:v>-9.9408200000000002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300000000001</c:v>
                </c:pt>
                <c:pt idx="2287">
                  <c:v>-0.12862399999999999</c:v>
                </c:pt>
                <c:pt idx="2288">
                  <c:v>-0.13062799999999999</c:v>
                </c:pt>
                <c:pt idx="2289">
                  <c:v>-0.132634</c:v>
                </c:pt>
                <c:pt idx="2290">
                  <c:v>-0.13463900000000001</c:v>
                </c:pt>
                <c:pt idx="2291">
                  <c:v>-0.136641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799999999999</c:v>
                </c:pt>
                <c:pt idx="2316">
                  <c:v>-0.17658099999999999</c:v>
                </c:pt>
                <c:pt idx="2317">
                  <c:v>-0.17757100000000001</c:v>
                </c:pt>
                <c:pt idx="2318">
                  <c:v>-0.17849300000000001</c:v>
                </c:pt>
                <c:pt idx="2319">
                  <c:v>-0.179344</c:v>
                </c:pt>
                <c:pt idx="2320">
                  <c:v>-0.180126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5</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3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4</c:v>
                </c:pt>
                <c:pt idx="2367">
                  <c:v>-0.152286</c:v>
                </c:pt>
                <c:pt idx="2368">
                  <c:v>-0.15087800000000001</c:v>
                </c:pt>
                <c:pt idx="2369">
                  <c:v>-0.14946899999999999</c:v>
                </c:pt>
                <c:pt idx="2370">
                  <c:v>-0.148061</c:v>
                </c:pt>
                <c:pt idx="2371">
                  <c:v>-0.146652</c:v>
                </c:pt>
                <c:pt idx="2372">
                  <c:v>-0.14524300000000001</c:v>
                </c:pt>
                <c:pt idx="2373">
                  <c:v>-0.143842</c:v>
                </c:pt>
                <c:pt idx="2374">
                  <c:v>-0.142461</c:v>
                </c:pt>
                <c:pt idx="2375">
                  <c:v>-0.14110500000000001</c:v>
                </c:pt>
                <c:pt idx="2376">
                  <c:v>-0.13977800000000001</c:v>
                </c:pt>
                <c:pt idx="2377">
                  <c:v>-0.13847899999999999</c:v>
                </c:pt>
                <c:pt idx="2378">
                  <c:v>-0.137211</c:v>
                </c:pt>
                <c:pt idx="2379">
                  <c:v>-0.13597100000000001</c:v>
                </c:pt>
                <c:pt idx="2380">
                  <c:v>-0.13476099999999999</c:v>
                </c:pt>
                <c:pt idx="2381">
                  <c:v>-0.13358600000000001</c:v>
                </c:pt>
                <c:pt idx="2382">
                  <c:v>-0.13245499999999999</c:v>
                </c:pt>
                <c:pt idx="2383">
                  <c:v>-0.13136800000000001</c:v>
                </c:pt>
                <c:pt idx="2384">
                  <c:v>-0.130329</c:v>
                </c:pt>
                <c:pt idx="2385">
                  <c:v>-0.12933900000000001</c:v>
                </c:pt>
                <c:pt idx="2386">
                  <c:v>-0.12839400000000001</c:v>
                </c:pt>
                <c:pt idx="2387">
                  <c:v>-0.127496</c:v>
                </c:pt>
                <c:pt idx="2388">
                  <c:v>-0.12665199999999999</c:v>
                </c:pt>
                <c:pt idx="2389">
                  <c:v>-0.12587200000000001</c:v>
                </c:pt>
                <c:pt idx="2390">
                  <c:v>-0.125165</c:v>
                </c:pt>
                <c:pt idx="2391">
                  <c:v>-0.12453400000000001</c:v>
                </c:pt>
                <c:pt idx="2392">
                  <c:v>-0.123983</c:v>
                </c:pt>
                <c:pt idx="2393">
                  <c:v>-0.123515</c:v>
                </c:pt>
                <c:pt idx="2394">
                  <c:v>-0.123128</c:v>
                </c:pt>
                <c:pt idx="2395">
                  <c:v>-0.122822</c:v>
                </c:pt>
                <c:pt idx="2396">
                  <c:v>-0.122603</c:v>
                </c:pt>
                <c:pt idx="2397">
                  <c:v>-0.122477</c:v>
                </c:pt>
                <c:pt idx="2398">
                  <c:v>-0.122443</c:v>
                </c:pt>
                <c:pt idx="2399">
                  <c:v>-0.1225</c:v>
                </c:pt>
                <c:pt idx="2400">
                  <c:v>-0.12265</c:v>
                </c:pt>
                <c:pt idx="2401">
                  <c:v>-0.12289799999999999</c:v>
                </c:pt>
                <c:pt idx="2402">
                  <c:v>-0.123239</c:v>
                </c:pt>
                <c:pt idx="2403">
                  <c:v>-0.12367</c:v>
                </c:pt>
                <c:pt idx="2404">
                  <c:v>-0.12418999999999999</c:v>
                </c:pt>
                <c:pt idx="2405">
                  <c:v>-0.124802</c:v>
                </c:pt>
                <c:pt idx="2406">
                  <c:v>-0.12550900000000001</c:v>
                </c:pt>
                <c:pt idx="2407">
                  <c:v>-0.12631000000000001</c:v>
                </c:pt>
                <c:pt idx="2408">
                  <c:v>-0.12720500000000001</c:v>
                </c:pt>
                <c:pt idx="2409">
                  <c:v>-0.128192</c:v>
                </c:pt>
                <c:pt idx="2410">
                  <c:v>-0.129272</c:v>
                </c:pt>
                <c:pt idx="2411">
                  <c:v>-0.13044700000000001</c:v>
                </c:pt>
                <c:pt idx="2412">
                  <c:v>-0.131716</c:v>
                </c:pt>
                <c:pt idx="2413">
                  <c:v>-0.133078</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1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00000000002</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000000000003</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c:v>
                </c:pt>
                <c:pt idx="2523">
                  <c:v>-0.27565699999999999</c:v>
                </c:pt>
                <c:pt idx="2524">
                  <c:v>-0.27288000000000001</c:v>
                </c:pt>
                <c:pt idx="2525">
                  <c:v>-0.270069</c:v>
                </c:pt>
                <c:pt idx="2526">
                  <c:v>-0.26722800000000002</c:v>
                </c:pt>
                <c:pt idx="2527">
                  <c:v>-0.26436199999999999</c:v>
                </c:pt>
                <c:pt idx="2528">
                  <c:v>-0.26147500000000001</c:v>
                </c:pt>
                <c:pt idx="2529">
                  <c:v>-0.25857200000000002</c:v>
                </c:pt>
                <c:pt idx="2530">
                  <c:v>-0.25565900000000003</c:v>
                </c:pt>
                <c:pt idx="2531">
                  <c:v>-0.252743</c:v>
                </c:pt>
                <c:pt idx="2532">
                  <c:v>-0.24982799999999999</c:v>
                </c:pt>
                <c:pt idx="2533">
                  <c:v>-0.246921</c:v>
                </c:pt>
                <c:pt idx="2534">
                  <c:v>-0.244035</c:v>
                </c:pt>
                <c:pt idx="2535">
                  <c:v>-0.241178</c:v>
                </c:pt>
                <c:pt idx="2536">
                  <c:v>-0.23835600000000001</c:v>
                </c:pt>
                <c:pt idx="2537">
                  <c:v>-0.23557</c:v>
                </c:pt>
                <c:pt idx="2538">
                  <c:v>-0.232824</c:v>
                </c:pt>
                <c:pt idx="2539">
                  <c:v>-0.23012299999999999</c:v>
                </c:pt>
                <c:pt idx="2540">
                  <c:v>-0.22747400000000001</c:v>
                </c:pt>
                <c:pt idx="2541">
                  <c:v>-0.224887</c:v>
                </c:pt>
                <c:pt idx="2542">
                  <c:v>-0.22237199999999999</c:v>
                </c:pt>
                <c:pt idx="2543">
                  <c:v>-0.21993499999999999</c:v>
                </c:pt>
                <c:pt idx="2544">
                  <c:v>-0.21757899999999999</c:v>
                </c:pt>
                <c:pt idx="2545">
                  <c:v>-0.21530199999999999</c:v>
                </c:pt>
                <c:pt idx="2546">
                  <c:v>-0.21310200000000001</c:v>
                </c:pt>
                <c:pt idx="2547">
                  <c:v>-0.21098</c:v>
                </c:pt>
                <c:pt idx="2548">
                  <c:v>-0.20893500000000001</c:v>
                </c:pt>
                <c:pt idx="2549">
                  <c:v>-0.20696999999999999</c:v>
                </c:pt>
                <c:pt idx="2550">
                  <c:v>-0.20508899999999999</c:v>
                </c:pt>
                <c:pt idx="2551">
                  <c:v>-0.20330100000000001</c:v>
                </c:pt>
                <c:pt idx="2552">
                  <c:v>-0.20160500000000001</c:v>
                </c:pt>
                <c:pt idx="2553">
                  <c:v>-0.20000100000000001</c:v>
                </c:pt>
                <c:pt idx="2554">
                  <c:v>-0.198493</c:v>
                </c:pt>
                <c:pt idx="2555">
                  <c:v>-0.19708600000000001</c:v>
                </c:pt>
                <c:pt idx="2556">
                  <c:v>-0.19578499999999999</c:v>
                </c:pt>
                <c:pt idx="2557">
                  <c:v>-0.19458600000000001</c:v>
                </c:pt>
                <c:pt idx="2558">
                  <c:v>-0.193492</c:v>
                </c:pt>
                <c:pt idx="2559">
                  <c:v>-0.19250600000000001</c:v>
                </c:pt>
                <c:pt idx="2560">
                  <c:v>-0.19162899999999999</c:v>
                </c:pt>
                <c:pt idx="2561">
                  <c:v>-0.190861</c:v>
                </c:pt>
                <c:pt idx="2562">
                  <c:v>-0.19020500000000001</c:v>
                </c:pt>
                <c:pt idx="2563">
                  <c:v>-0.189664</c:v>
                </c:pt>
                <c:pt idx="2564">
                  <c:v>-0.18923599999999999</c:v>
                </c:pt>
                <c:pt idx="2565">
                  <c:v>-0.188914</c:v>
                </c:pt>
                <c:pt idx="2566">
                  <c:v>-0.188694</c:v>
                </c:pt>
                <c:pt idx="2567">
                  <c:v>-0.18857599999999999</c:v>
                </c:pt>
                <c:pt idx="2568">
                  <c:v>-0.18856300000000001</c:v>
                </c:pt>
                <c:pt idx="2569">
                  <c:v>-0.18865699999999999</c:v>
                </c:pt>
                <c:pt idx="2570">
                  <c:v>-0.188863</c:v>
                </c:pt>
                <c:pt idx="2571">
                  <c:v>-0.18918199999999999</c:v>
                </c:pt>
                <c:pt idx="2572">
                  <c:v>-0.189613</c:v>
                </c:pt>
                <c:pt idx="2573">
                  <c:v>-0.19015099999999999</c:v>
                </c:pt>
                <c:pt idx="2574">
                  <c:v>-0.19078999999999999</c:v>
                </c:pt>
                <c:pt idx="2575">
                  <c:v>-0.191526</c:v>
                </c:pt>
                <c:pt idx="2576">
                  <c:v>-0.192354</c:v>
                </c:pt>
                <c:pt idx="2577">
                  <c:v>-0.193275</c:v>
                </c:pt>
                <c:pt idx="2578">
                  <c:v>-0.19429299999999999</c:v>
                </c:pt>
                <c:pt idx="2579">
                  <c:v>-0.195411</c:v>
                </c:pt>
                <c:pt idx="2580">
                  <c:v>-0.196633</c:v>
                </c:pt>
                <c:pt idx="2581">
                  <c:v>-0.19795299999999999</c:v>
                </c:pt>
                <c:pt idx="2582">
                  <c:v>-0.19936300000000001</c:v>
                </c:pt>
                <c:pt idx="2583">
                  <c:v>-0.200853</c:v>
                </c:pt>
                <c:pt idx="2584">
                  <c:v>-0.20241400000000001</c:v>
                </c:pt>
                <c:pt idx="2585">
                  <c:v>-0.204043</c:v>
                </c:pt>
                <c:pt idx="2586">
                  <c:v>-0.205734</c:v>
                </c:pt>
                <c:pt idx="2587">
                  <c:v>-0.207485</c:v>
                </c:pt>
                <c:pt idx="2588">
                  <c:v>-0.20929400000000001</c:v>
                </c:pt>
                <c:pt idx="2589">
                  <c:v>-0.21115600000000001</c:v>
                </c:pt>
                <c:pt idx="2590">
                  <c:v>-0.21306700000000001</c:v>
                </c:pt>
                <c:pt idx="2591">
                  <c:v>-0.215027</c:v>
                </c:pt>
                <c:pt idx="2592">
                  <c:v>-0.21703500000000001</c:v>
                </c:pt>
                <c:pt idx="2593">
                  <c:v>-0.21909000000000001</c:v>
                </c:pt>
                <c:pt idx="2594">
                  <c:v>-0.221189</c:v>
                </c:pt>
                <c:pt idx="2595">
                  <c:v>-0.223334</c:v>
                </c:pt>
                <c:pt idx="2596">
                  <c:v>-0.225519</c:v>
                </c:pt>
                <c:pt idx="2597">
                  <c:v>-0.22773599999999999</c:v>
                </c:pt>
                <c:pt idx="2598">
                  <c:v>-0.22997799999999999</c:v>
                </c:pt>
                <c:pt idx="2599">
                  <c:v>-0.23224</c:v>
                </c:pt>
                <c:pt idx="2600">
                  <c:v>-0.234515</c:v>
                </c:pt>
                <c:pt idx="2601">
                  <c:v>-0.236794</c:v>
                </c:pt>
                <c:pt idx="2602">
                  <c:v>-0.23907300000000001</c:v>
                </c:pt>
                <c:pt idx="2603">
                  <c:v>-0.24134800000000001</c:v>
                </c:pt>
                <c:pt idx="2604">
                  <c:v>-0.243615</c:v>
                </c:pt>
                <c:pt idx="2605">
                  <c:v>-0.24587500000000001</c:v>
                </c:pt>
                <c:pt idx="2606">
                  <c:v>-0.24812600000000001</c:v>
                </c:pt>
                <c:pt idx="2607">
                  <c:v>-0.25036599999999998</c:v>
                </c:pt>
                <c:pt idx="2608">
                  <c:v>-0.25259399999999999</c:v>
                </c:pt>
                <c:pt idx="2609">
                  <c:v>-0.254803</c:v>
                </c:pt>
                <c:pt idx="2610">
                  <c:v>-0.25698799999999999</c:v>
                </c:pt>
                <c:pt idx="2611">
                  <c:v>-0.25914799999999999</c:v>
                </c:pt>
                <c:pt idx="2612">
                  <c:v>-0.26128299999999999</c:v>
                </c:pt>
                <c:pt idx="2613">
                  <c:v>-0.26339600000000002</c:v>
                </c:pt>
                <c:pt idx="2614">
                  <c:v>-0.26548699999999997</c:v>
                </c:pt>
                <c:pt idx="2615">
                  <c:v>-0.26755499999999999</c:v>
                </c:pt>
                <c:pt idx="2616">
                  <c:v>-0.26960299999999998</c:v>
                </c:pt>
                <c:pt idx="2617">
                  <c:v>-0.27162599999999998</c:v>
                </c:pt>
                <c:pt idx="2618">
                  <c:v>-0.273615</c:v>
                </c:pt>
                <c:pt idx="2619">
                  <c:v>-0.27555800000000003</c:v>
                </c:pt>
                <c:pt idx="2620">
                  <c:v>-0.27745199999999998</c:v>
                </c:pt>
                <c:pt idx="2621">
                  <c:v>-0.27929399999999999</c:v>
                </c:pt>
                <c:pt idx="2622">
                  <c:v>-0.281084</c:v>
                </c:pt>
                <c:pt idx="2623">
                  <c:v>-0.28281699999999999</c:v>
                </c:pt>
                <c:pt idx="2624">
                  <c:v>-0.28449099999999999</c:v>
                </c:pt>
                <c:pt idx="2625">
                  <c:v>-0.28610400000000002</c:v>
                </c:pt>
                <c:pt idx="2626">
                  <c:v>-0.287663</c:v>
                </c:pt>
                <c:pt idx="2627">
                  <c:v>-0.28915800000000003</c:v>
                </c:pt>
                <c:pt idx="2628">
                  <c:v>-0.29055700000000001</c:v>
                </c:pt>
                <c:pt idx="2629">
                  <c:v>-0.29185299999999997</c:v>
                </c:pt>
                <c:pt idx="2630">
                  <c:v>-0.29308400000000001</c:v>
                </c:pt>
                <c:pt idx="2631">
                  <c:v>-0.29425699999999999</c:v>
                </c:pt>
                <c:pt idx="2632">
                  <c:v>-0.29535</c:v>
                </c:pt>
                <c:pt idx="2633">
                  <c:v>-0.29636600000000002</c:v>
                </c:pt>
                <c:pt idx="2634">
                  <c:v>-0.29731600000000002</c:v>
                </c:pt>
                <c:pt idx="2635">
                  <c:v>-0.29820200000000002</c:v>
                </c:pt>
                <c:pt idx="2636">
                  <c:v>-0.29902000000000001</c:v>
                </c:pt>
                <c:pt idx="2637">
                  <c:v>-0.299761</c:v>
                </c:pt>
                <c:pt idx="2638">
                  <c:v>-0.30042099999999999</c:v>
                </c:pt>
                <c:pt idx="2639">
                  <c:v>-0.30100100000000002</c:v>
                </c:pt>
                <c:pt idx="2640">
                  <c:v>-0.30150300000000002</c:v>
                </c:pt>
                <c:pt idx="2641">
                  <c:v>-0.301927</c:v>
                </c:pt>
                <c:pt idx="2642">
                  <c:v>-0.30227399999999999</c:v>
                </c:pt>
                <c:pt idx="2643">
                  <c:v>-0.30254599999999998</c:v>
                </c:pt>
                <c:pt idx="2644">
                  <c:v>-0.30274800000000002</c:v>
                </c:pt>
                <c:pt idx="2645">
                  <c:v>-0.30288500000000002</c:v>
                </c:pt>
                <c:pt idx="2646">
                  <c:v>-0.30296099999999998</c:v>
                </c:pt>
                <c:pt idx="2647">
                  <c:v>-0.30297800000000003</c:v>
                </c:pt>
                <c:pt idx="2648">
                  <c:v>-0.30293399999999998</c:v>
                </c:pt>
                <c:pt idx="2649">
                  <c:v>-0.30282799999999999</c:v>
                </c:pt>
                <c:pt idx="2650">
                  <c:v>-0.30265999999999998</c:v>
                </c:pt>
                <c:pt idx="2651">
                  <c:v>-0.30242999999999998</c:v>
                </c:pt>
                <c:pt idx="2652">
                  <c:v>-0.30214299999999999</c:v>
                </c:pt>
                <c:pt idx="2653">
                  <c:v>-0.30179800000000001</c:v>
                </c:pt>
                <c:pt idx="2654">
                  <c:v>-0.301396</c:v>
                </c:pt>
                <c:pt idx="2655">
                  <c:v>-0.30093700000000001</c:v>
                </c:pt>
                <c:pt idx="2656">
                  <c:v>-0.30041899999999999</c:v>
                </c:pt>
                <c:pt idx="2657">
                  <c:v>-0.29984</c:v>
                </c:pt>
                <c:pt idx="2658">
                  <c:v>-0.29920200000000002</c:v>
                </c:pt>
                <c:pt idx="2659">
                  <c:v>-0.298508</c:v>
                </c:pt>
                <c:pt idx="2660">
                  <c:v>-0.29775499999999999</c:v>
                </c:pt>
                <c:pt idx="2661">
                  <c:v>-0.29693999999999998</c:v>
                </c:pt>
                <c:pt idx="2662">
                  <c:v>-0.29607</c:v>
                </c:pt>
                <c:pt idx="2663">
                  <c:v>-0.295155</c:v>
                </c:pt>
                <c:pt idx="2664">
                  <c:v>-0.29420099999999999</c:v>
                </c:pt>
                <c:pt idx="2665">
                  <c:v>-0.293209</c:v>
                </c:pt>
                <c:pt idx="2666">
                  <c:v>-0.29218100000000002</c:v>
                </c:pt>
                <c:pt idx="2667">
                  <c:v>-0.29111999999999999</c:v>
                </c:pt>
                <c:pt idx="2668">
                  <c:v>-0.29002499999999998</c:v>
                </c:pt>
                <c:pt idx="2669">
                  <c:v>-0.28889599999999999</c:v>
                </c:pt>
                <c:pt idx="2670">
                  <c:v>-0.28773500000000002</c:v>
                </c:pt>
                <c:pt idx="2671">
                  <c:v>-0.28654600000000002</c:v>
                </c:pt>
                <c:pt idx="2672">
                  <c:v>-0.28533199999999997</c:v>
                </c:pt>
                <c:pt idx="2673">
                  <c:v>-0.28409499999999999</c:v>
                </c:pt>
                <c:pt idx="2674">
                  <c:v>-0.28283599999999998</c:v>
                </c:pt>
                <c:pt idx="2675">
                  <c:v>-0.281555</c:v>
                </c:pt>
                <c:pt idx="2676">
                  <c:v>-0.28025</c:v>
                </c:pt>
                <c:pt idx="2677">
                  <c:v>-0.278922</c:v>
                </c:pt>
                <c:pt idx="2678">
                  <c:v>-0.27757100000000001</c:v>
                </c:pt>
                <c:pt idx="2679">
                  <c:v>-0.27619899999999997</c:v>
                </c:pt>
                <c:pt idx="2680">
                  <c:v>-0.274808</c:v>
                </c:pt>
                <c:pt idx="2681">
                  <c:v>-0.27340500000000001</c:v>
                </c:pt>
                <c:pt idx="2682">
                  <c:v>-0.27199699999999999</c:v>
                </c:pt>
                <c:pt idx="2683">
                  <c:v>-0.27058599999999999</c:v>
                </c:pt>
                <c:pt idx="2684">
                  <c:v>-0.26917000000000002</c:v>
                </c:pt>
                <c:pt idx="2685">
                  <c:v>-0.26774999999999999</c:v>
                </c:pt>
                <c:pt idx="2686">
                  <c:v>-0.26632400000000001</c:v>
                </c:pt>
                <c:pt idx="2687">
                  <c:v>-0.26489099999999999</c:v>
                </c:pt>
                <c:pt idx="2688">
                  <c:v>-0.26345000000000002</c:v>
                </c:pt>
                <c:pt idx="2689">
                  <c:v>-0.26200099999999998</c:v>
                </c:pt>
                <c:pt idx="2690">
                  <c:v>-0.26054500000000003</c:v>
                </c:pt>
                <c:pt idx="2691">
                  <c:v>-0.25908999999999999</c:v>
                </c:pt>
                <c:pt idx="2692">
                  <c:v>-0.25763999999999998</c:v>
                </c:pt>
                <c:pt idx="2693">
                  <c:v>-0.25619999999999998</c:v>
                </c:pt>
                <c:pt idx="2694">
                  <c:v>-0.25477100000000003</c:v>
                </c:pt>
                <c:pt idx="2695">
                  <c:v>-0.253355</c:v>
                </c:pt>
                <c:pt idx="2696">
                  <c:v>-0.25195099999999998</c:v>
                </c:pt>
                <c:pt idx="2697">
                  <c:v>-0.25056099999999998</c:v>
                </c:pt>
                <c:pt idx="2698">
                  <c:v>-0.24918499999999999</c:v>
                </c:pt>
                <c:pt idx="2699">
                  <c:v>-0.24782699999999999</c:v>
                </c:pt>
                <c:pt idx="2700">
                  <c:v>-0.24649299999999999</c:v>
                </c:pt>
                <c:pt idx="2701">
                  <c:v>-0.24518300000000001</c:v>
                </c:pt>
                <c:pt idx="2702">
                  <c:v>-0.243892</c:v>
                </c:pt>
                <c:pt idx="2703">
                  <c:v>-0.242614</c:v>
                </c:pt>
                <c:pt idx="2704">
                  <c:v>-0.241346</c:v>
                </c:pt>
                <c:pt idx="2705">
                  <c:v>-0.24009</c:v>
                </c:pt>
                <c:pt idx="2706">
                  <c:v>-0.23885300000000001</c:v>
                </c:pt>
                <c:pt idx="2707">
                  <c:v>-0.23763699999999999</c:v>
                </c:pt>
                <c:pt idx="2708">
                  <c:v>-0.23644100000000001</c:v>
                </c:pt>
                <c:pt idx="2709">
                  <c:v>-0.235262</c:v>
                </c:pt>
                <c:pt idx="2710">
                  <c:v>-0.234102</c:v>
                </c:pt>
                <c:pt idx="2711">
                  <c:v>-0.23296500000000001</c:v>
                </c:pt>
                <c:pt idx="2712">
                  <c:v>-0.231852</c:v>
                </c:pt>
                <c:pt idx="2713">
                  <c:v>-0.230764</c:v>
                </c:pt>
                <c:pt idx="2714">
                  <c:v>-0.22970199999999999</c:v>
                </c:pt>
                <c:pt idx="2715">
                  <c:v>-0.22867199999999999</c:v>
                </c:pt>
                <c:pt idx="2716">
                  <c:v>-0.22768099999999999</c:v>
                </c:pt>
                <c:pt idx="2717">
                  <c:v>-0.22673099999999999</c:v>
                </c:pt>
                <c:pt idx="2718">
                  <c:v>-0.22581599999999999</c:v>
                </c:pt>
                <c:pt idx="2719">
                  <c:v>-0.22493199999999999</c:v>
                </c:pt>
                <c:pt idx="2720">
                  <c:v>-0.224079</c:v>
                </c:pt>
                <c:pt idx="2721">
                  <c:v>-0.22325600000000001</c:v>
                </c:pt>
                <c:pt idx="2722">
                  <c:v>-0.22246299999999999</c:v>
                </c:pt>
                <c:pt idx="2723">
                  <c:v>-0.22170300000000001</c:v>
                </c:pt>
                <c:pt idx="2724">
                  <c:v>-0.22097600000000001</c:v>
                </c:pt>
                <c:pt idx="2725">
                  <c:v>-0.220277</c:v>
                </c:pt>
                <c:pt idx="2726">
                  <c:v>-0.21960399999999999</c:v>
                </c:pt>
                <c:pt idx="2727">
                  <c:v>-0.21895400000000001</c:v>
                </c:pt>
                <c:pt idx="2728">
                  <c:v>-0.218306</c:v>
                </c:pt>
                <c:pt idx="2729">
                  <c:v>-0.21765200000000001</c:v>
                </c:pt>
                <c:pt idx="2730">
                  <c:v>-0.21701000000000001</c:v>
                </c:pt>
                <c:pt idx="2731">
                  <c:v>-0.21639600000000001</c:v>
                </c:pt>
                <c:pt idx="2732">
                  <c:v>-0.21579799999999999</c:v>
                </c:pt>
                <c:pt idx="2733">
                  <c:v>-0.21521599999999999</c:v>
                </c:pt>
                <c:pt idx="2734">
                  <c:v>-0.21465300000000001</c:v>
                </c:pt>
                <c:pt idx="2735">
                  <c:v>-0.21410999999999999</c:v>
                </c:pt>
                <c:pt idx="2736">
                  <c:v>-0.213589</c:v>
                </c:pt>
                <c:pt idx="2737">
                  <c:v>-0.213084</c:v>
                </c:pt>
                <c:pt idx="2738">
                  <c:v>-0.212591</c:v>
                </c:pt>
                <c:pt idx="2739">
                  <c:v>-0.21210300000000001</c:v>
                </c:pt>
                <c:pt idx="2740">
                  <c:v>-0.211618</c:v>
                </c:pt>
                <c:pt idx="2741">
                  <c:v>-0.21113499999999999</c:v>
                </c:pt>
                <c:pt idx="2742">
                  <c:v>-0.210651</c:v>
                </c:pt>
                <c:pt idx="2743">
                  <c:v>-0.21017</c:v>
                </c:pt>
                <c:pt idx="2744">
                  <c:v>-0.20969099999999999</c:v>
                </c:pt>
                <c:pt idx="2745">
                  <c:v>-0.20921400000000001</c:v>
                </c:pt>
                <c:pt idx="2746">
                  <c:v>-0.208734</c:v>
                </c:pt>
                <c:pt idx="2747">
                  <c:v>-0.20824999999999999</c:v>
                </c:pt>
                <c:pt idx="2748">
                  <c:v>-0.20776500000000001</c:v>
                </c:pt>
                <c:pt idx="2749">
                  <c:v>-0.20728199999999999</c:v>
                </c:pt>
                <c:pt idx="2750">
                  <c:v>-0.20679900000000001</c:v>
                </c:pt>
                <c:pt idx="2751">
                  <c:v>-0.206318</c:v>
                </c:pt>
                <c:pt idx="2752">
                  <c:v>-0.205841</c:v>
                </c:pt>
                <c:pt idx="2753">
                  <c:v>-0.20536599999999999</c:v>
                </c:pt>
                <c:pt idx="2754">
                  <c:v>-0.20489099999999999</c:v>
                </c:pt>
                <c:pt idx="2755">
                  <c:v>-0.20441000000000001</c:v>
                </c:pt>
                <c:pt idx="2756">
                  <c:v>-0.20392399999999999</c:v>
                </c:pt>
                <c:pt idx="2757">
                  <c:v>-0.203431</c:v>
                </c:pt>
                <c:pt idx="2758">
                  <c:v>-0.202932</c:v>
                </c:pt>
                <c:pt idx="2759">
                  <c:v>-0.202434</c:v>
                </c:pt>
                <c:pt idx="2760">
                  <c:v>-0.20194100000000001</c:v>
                </c:pt>
                <c:pt idx="2761">
                  <c:v>-0.201459</c:v>
                </c:pt>
                <c:pt idx="2762">
                  <c:v>-0.20098299999999999</c:v>
                </c:pt>
                <c:pt idx="2763">
                  <c:v>-0.20050699999999999</c:v>
                </c:pt>
                <c:pt idx="2764">
                  <c:v>-0.20002600000000001</c:v>
                </c:pt>
                <c:pt idx="2765">
                  <c:v>-0.19952800000000001</c:v>
                </c:pt>
                <c:pt idx="2766">
                  <c:v>-0.198994</c:v>
                </c:pt>
                <c:pt idx="2767">
                  <c:v>-0.19842699999999999</c:v>
                </c:pt>
                <c:pt idx="2768">
                  <c:v>-0.197851</c:v>
                </c:pt>
                <c:pt idx="2769">
                  <c:v>-0.19726399999999999</c:v>
                </c:pt>
                <c:pt idx="2770">
                  <c:v>-0.196655</c:v>
                </c:pt>
                <c:pt idx="2771">
                  <c:v>-0.19602800000000001</c:v>
                </c:pt>
                <c:pt idx="2772">
                  <c:v>-0.19539000000000001</c:v>
                </c:pt>
                <c:pt idx="2773">
                  <c:v>-0.194739</c:v>
                </c:pt>
                <c:pt idx="2774">
                  <c:v>-0.194075</c:v>
                </c:pt>
                <c:pt idx="2775">
                  <c:v>-0.19339600000000001</c:v>
                </c:pt>
                <c:pt idx="2776">
                  <c:v>-0.19270200000000001</c:v>
                </c:pt>
                <c:pt idx="2777">
                  <c:v>-0.191994</c:v>
                </c:pt>
                <c:pt idx="2778">
                  <c:v>-0.191272</c:v>
                </c:pt>
                <c:pt idx="2779">
                  <c:v>-0.19053800000000001</c:v>
                </c:pt>
                <c:pt idx="2780">
                  <c:v>-0.18979399999999999</c:v>
                </c:pt>
                <c:pt idx="2781">
                  <c:v>-0.18904099999999999</c:v>
                </c:pt>
                <c:pt idx="2782">
                  <c:v>-0.188278</c:v>
                </c:pt>
                <c:pt idx="2783">
                  <c:v>-0.187504</c:v>
                </c:pt>
                <c:pt idx="2784">
                  <c:v>-0.186723</c:v>
                </c:pt>
                <c:pt idx="2785">
                  <c:v>-0.18593699999999999</c:v>
                </c:pt>
                <c:pt idx="2786">
                  <c:v>-0.18514800000000001</c:v>
                </c:pt>
                <c:pt idx="2787">
                  <c:v>-0.18435499999999999</c:v>
                </c:pt>
                <c:pt idx="2788">
                  <c:v>-0.183559</c:v>
                </c:pt>
                <c:pt idx="2789">
                  <c:v>-0.18276200000000001</c:v>
                </c:pt>
                <c:pt idx="2790">
                  <c:v>-0.18196599999999999</c:v>
                </c:pt>
                <c:pt idx="2791">
                  <c:v>-0.18116599999999999</c:v>
                </c:pt>
                <c:pt idx="2792">
                  <c:v>-0.18036099999999999</c:v>
                </c:pt>
                <c:pt idx="2793">
                  <c:v>-0.17955399999999999</c:v>
                </c:pt>
                <c:pt idx="2794">
                  <c:v>-0.17874899999999999</c:v>
                </c:pt>
                <c:pt idx="2795">
                  <c:v>-0.17794299999999999</c:v>
                </c:pt>
                <c:pt idx="2796">
                  <c:v>-0.17713699999999999</c:v>
                </c:pt>
                <c:pt idx="2797">
                  <c:v>-0.17633499999999999</c:v>
                </c:pt>
                <c:pt idx="2798">
                  <c:v>-0.175542</c:v>
                </c:pt>
                <c:pt idx="2799">
                  <c:v>-0.17476</c:v>
                </c:pt>
                <c:pt idx="2800">
                  <c:v>-0.173988</c:v>
                </c:pt>
                <c:pt idx="2801">
                  <c:v>-0.17322299999999999</c:v>
                </c:pt>
                <c:pt idx="2802">
                  <c:v>-0.17246600000000001</c:v>
                </c:pt>
                <c:pt idx="2803">
                  <c:v>-0.17171400000000001</c:v>
                </c:pt>
                <c:pt idx="2804">
                  <c:v>-0.17096800000000001</c:v>
                </c:pt>
                <c:pt idx="2805">
                  <c:v>-0.17023099999999999</c:v>
                </c:pt>
                <c:pt idx="2806">
                  <c:v>-0.16950599999999999</c:v>
                </c:pt>
                <c:pt idx="2807">
                  <c:v>-0.168793</c:v>
                </c:pt>
                <c:pt idx="2808">
                  <c:v>-0.16808899999999999</c:v>
                </c:pt>
                <c:pt idx="2809">
                  <c:v>-0.16739200000000001</c:v>
                </c:pt>
                <c:pt idx="2810">
                  <c:v>-0.16670299999999999</c:v>
                </c:pt>
                <c:pt idx="2811">
                  <c:v>-0.166022</c:v>
                </c:pt>
                <c:pt idx="2812">
                  <c:v>-0.165349</c:v>
                </c:pt>
                <c:pt idx="2813">
                  <c:v>-0.164684</c:v>
                </c:pt>
                <c:pt idx="2814">
                  <c:v>-0.16402800000000001</c:v>
                </c:pt>
                <c:pt idx="2815">
                  <c:v>-0.163381</c:v>
                </c:pt>
                <c:pt idx="2816">
                  <c:v>-0.162745</c:v>
                </c:pt>
                <c:pt idx="2817">
                  <c:v>-0.16212299999999999</c:v>
                </c:pt>
                <c:pt idx="2818">
                  <c:v>-0.16151699999999999</c:v>
                </c:pt>
                <c:pt idx="2819">
                  <c:v>-0.16092500000000001</c:v>
                </c:pt>
                <c:pt idx="2820">
                  <c:v>-0.16034999999999999</c:v>
                </c:pt>
                <c:pt idx="2821">
                  <c:v>-0.15979599999999999</c:v>
                </c:pt>
                <c:pt idx="2822">
                  <c:v>-0.15926399999999999</c:v>
                </c:pt>
                <c:pt idx="2823">
                  <c:v>-0.15875500000000001</c:v>
                </c:pt>
                <c:pt idx="2824">
                  <c:v>-0.158271</c:v>
                </c:pt>
                <c:pt idx="2825">
                  <c:v>-0.15781600000000001</c:v>
                </c:pt>
                <c:pt idx="2826">
                  <c:v>-0.157389</c:v>
                </c:pt>
                <c:pt idx="2827">
                  <c:v>-0.15699299999999999</c:v>
                </c:pt>
                <c:pt idx="2828">
                  <c:v>-0.15662999999999999</c:v>
                </c:pt>
                <c:pt idx="2829">
                  <c:v>-0.156302</c:v>
                </c:pt>
                <c:pt idx="2830">
                  <c:v>-0.15601000000000001</c:v>
                </c:pt>
                <c:pt idx="2831">
                  <c:v>-0.155755</c:v>
                </c:pt>
                <c:pt idx="2832">
                  <c:v>-0.15553500000000001</c:v>
                </c:pt>
                <c:pt idx="2833">
                  <c:v>-0.15534899999999999</c:v>
                </c:pt>
                <c:pt idx="2834">
                  <c:v>-0.155199</c:v>
                </c:pt>
                <c:pt idx="2835">
                  <c:v>-0.155086</c:v>
                </c:pt>
                <c:pt idx="2836">
                  <c:v>-0.15501300000000001</c:v>
                </c:pt>
                <c:pt idx="2837">
                  <c:v>-0.154977</c:v>
                </c:pt>
                <c:pt idx="2838">
                  <c:v>-0.154978</c:v>
                </c:pt>
                <c:pt idx="2839">
                  <c:v>-0.15501599999999999</c:v>
                </c:pt>
                <c:pt idx="2840">
                  <c:v>-0.155088</c:v>
                </c:pt>
                <c:pt idx="2841">
                  <c:v>-0.155193</c:v>
                </c:pt>
                <c:pt idx="2842">
                  <c:v>-0.155332</c:v>
                </c:pt>
                <c:pt idx="2843">
                  <c:v>-0.15550800000000001</c:v>
                </c:pt>
                <c:pt idx="2844">
                  <c:v>-0.155723</c:v>
                </c:pt>
                <c:pt idx="2845">
                  <c:v>-0.155977</c:v>
                </c:pt>
                <c:pt idx="2846">
                  <c:v>-0.15626799999999999</c:v>
                </c:pt>
                <c:pt idx="2847">
                  <c:v>-0.15659100000000001</c:v>
                </c:pt>
                <c:pt idx="2848">
                  <c:v>-0.156942</c:v>
                </c:pt>
                <c:pt idx="2849">
                  <c:v>-0.15732199999999999</c:v>
                </c:pt>
                <c:pt idx="2850">
                  <c:v>-0.15772900000000001</c:v>
                </c:pt>
                <c:pt idx="2851">
                  <c:v>-0.158161</c:v>
                </c:pt>
                <c:pt idx="2852">
                  <c:v>-0.158614</c:v>
                </c:pt>
                <c:pt idx="2853">
                  <c:v>-0.15909100000000001</c:v>
                </c:pt>
                <c:pt idx="2854">
                  <c:v>-0.15959300000000001</c:v>
                </c:pt>
                <c:pt idx="2855">
                  <c:v>-0.16012100000000001</c:v>
                </c:pt>
                <c:pt idx="2856">
                  <c:v>-0.16067200000000001</c:v>
                </c:pt>
                <c:pt idx="2857">
                  <c:v>-0.161244</c:v>
                </c:pt>
                <c:pt idx="2858">
                  <c:v>-0.16183700000000001</c:v>
                </c:pt>
                <c:pt idx="2859">
                  <c:v>-0.16244800000000001</c:v>
                </c:pt>
                <c:pt idx="2860">
                  <c:v>-0.163074</c:v>
                </c:pt>
                <c:pt idx="2861">
                  <c:v>-0.163717</c:v>
                </c:pt>
                <c:pt idx="2862">
                  <c:v>-0.164378</c:v>
                </c:pt>
                <c:pt idx="2863">
                  <c:v>-0.16505700000000001</c:v>
                </c:pt>
                <c:pt idx="2864">
                  <c:v>-0.16575300000000001</c:v>
                </c:pt>
                <c:pt idx="2865">
                  <c:v>-0.166463</c:v>
                </c:pt>
                <c:pt idx="2866">
                  <c:v>-0.167185</c:v>
                </c:pt>
                <c:pt idx="2867">
                  <c:v>-0.16791500000000001</c:v>
                </c:pt>
                <c:pt idx="2868">
                  <c:v>-0.168651</c:v>
                </c:pt>
                <c:pt idx="2869">
                  <c:v>-0.16938800000000001</c:v>
                </c:pt>
                <c:pt idx="2870">
                  <c:v>-0.170126</c:v>
                </c:pt>
                <c:pt idx="2871">
                  <c:v>-0.17086200000000001</c:v>
                </c:pt>
                <c:pt idx="2872">
                  <c:v>-0.171598</c:v>
                </c:pt>
                <c:pt idx="2873">
                  <c:v>-0.17233200000000001</c:v>
                </c:pt>
                <c:pt idx="2874">
                  <c:v>-0.17306199999999999</c:v>
                </c:pt>
                <c:pt idx="2875">
                  <c:v>-0.17378399999999999</c:v>
                </c:pt>
                <c:pt idx="2876">
                  <c:v>-0.17449899999999999</c:v>
                </c:pt>
                <c:pt idx="2877">
                  <c:v>-0.175202</c:v>
                </c:pt>
                <c:pt idx="2878">
                  <c:v>-0.17589399999999999</c:v>
                </c:pt>
                <c:pt idx="2879">
                  <c:v>-0.17657200000000001</c:v>
                </c:pt>
                <c:pt idx="2880">
                  <c:v>-0.177236</c:v>
                </c:pt>
                <c:pt idx="2881">
                  <c:v>-0.17788499999999999</c:v>
                </c:pt>
                <c:pt idx="2882">
                  <c:v>-0.17851600000000001</c:v>
                </c:pt>
                <c:pt idx="2883">
                  <c:v>-0.17912600000000001</c:v>
                </c:pt>
                <c:pt idx="2884">
                  <c:v>-0.17971000000000001</c:v>
                </c:pt>
                <c:pt idx="2885">
                  <c:v>-0.18026600000000001</c:v>
                </c:pt>
                <c:pt idx="2886">
                  <c:v>-0.18079000000000001</c:v>
                </c:pt>
                <c:pt idx="2887">
                  <c:v>-0.181283</c:v>
                </c:pt>
                <c:pt idx="2888">
                  <c:v>-0.18174100000000001</c:v>
                </c:pt>
                <c:pt idx="2889">
                  <c:v>-0.18216099999999999</c:v>
                </c:pt>
                <c:pt idx="2890">
                  <c:v>-0.18253800000000001</c:v>
                </c:pt>
                <c:pt idx="2891">
                  <c:v>-0.18287200000000001</c:v>
                </c:pt>
                <c:pt idx="2892">
                  <c:v>-0.183166</c:v>
                </c:pt>
                <c:pt idx="2893">
                  <c:v>-0.183418</c:v>
                </c:pt>
                <c:pt idx="2894">
                  <c:v>-0.18362600000000001</c:v>
                </c:pt>
                <c:pt idx="2895">
                  <c:v>-0.183786</c:v>
                </c:pt>
                <c:pt idx="2896">
                  <c:v>-0.183896</c:v>
                </c:pt>
                <c:pt idx="2897">
                  <c:v>-0.18395500000000001</c:v>
                </c:pt>
                <c:pt idx="2898">
                  <c:v>-0.18396299999999999</c:v>
                </c:pt>
                <c:pt idx="2899">
                  <c:v>-0.183919</c:v>
                </c:pt>
                <c:pt idx="2900">
                  <c:v>-0.18382000000000001</c:v>
                </c:pt>
                <c:pt idx="2901">
                  <c:v>-0.18366499999999999</c:v>
                </c:pt>
                <c:pt idx="2902">
                  <c:v>-0.18345400000000001</c:v>
                </c:pt>
                <c:pt idx="2903">
                  <c:v>-0.18318499999999999</c:v>
                </c:pt>
                <c:pt idx="2904">
                  <c:v>-0.18285699999999999</c:v>
                </c:pt>
                <c:pt idx="2905">
                  <c:v>-0.18246699999999999</c:v>
                </c:pt>
                <c:pt idx="2906">
                  <c:v>-0.18201400000000001</c:v>
                </c:pt>
                <c:pt idx="2907">
                  <c:v>-0.18149699999999999</c:v>
                </c:pt>
                <c:pt idx="2908">
                  <c:v>-0.180919</c:v>
                </c:pt>
                <c:pt idx="2909">
                  <c:v>-0.18026300000000001</c:v>
                </c:pt>
                <c:pt idx="2910">
                  <c:v>-0.17951400000000001</c:v>
                </c:pt>
                <c:pt idx="2911">
                  <c:v>-0.17868600000000001</c:v>
                </c:pt>
                <c:pt idx="2912">
                  <c:v>-0.17779300000000001</c:v>
                </c:pt>
                <c:pt idx="2913">
                  <c:v>-0.17682500000000001</c:v>
                </c:pt>
                <c:pt idx="2914">
                  <c:v>-0.17577499999999999</c:v>
                </c:pt>
                <c:pt idx="2915">
                  <c:v>-0.17465</c:v>
                </c:pt>
                <c:pt idx="2916">
                  <c:v>-0.173452</c:v>
                </c:pt>
                <c:pt idx="2917">
                  <c:v>-0.17218</c:v>
                </c:pt>
                <c:pt idx="2918">
                  <c:v>-0.17083400000000001</c:v>
                </c:pt>
                <c:pt idx="2919">
                  <c:v>-0.16941000000000001</c:v>
                </c:pt>
                <c:pt idx="2920">
                  <c:v>-0.167907</c:v>
                </c:pt>
                <c:pt idx="2921">
                  <c:v>-0.166325</c:v>
                </c:pt>
                <c:pt idx="2922">
                  <c:v>-0.164664</c:v>
                </c:pt>
                <c:pt idx="2923">
                  <c:v>-0.16292400000000001</c:v>
                </c:pt>
                <c:pt idx="2924">
                  <c:v>-0.161109</c:v>
                </c:pt>
                <c:pt idx="2925">
                  <c:v>-0.159219</c:v>
                </c:pt>
                <c:pt idx="2926">
                  <c:v>-0.15725800000000001</c:v>
                </c:pt>
                <c:pt idx="2927">
                  <c:v>-0.155227</c:v>
                </c:pt>
                <c:pt idx="2928">
                  <c:v>-0.15312899999999999</c:v>
                </c:pt>
                <c:pt idx="2929">
                  <c:v>-0.15096699999999999</c:v>
                </c:pt>
                <c:pt idx="2930">
                  <c:v>-0.14874599999999999</c:v>
                </c:pt>
                <c:pt idx="2931">
                  <c:v>-0.14646700000000001</c:v>
                </c:pt>
                <c:pt idx="2932">
                  <c:v>-0.14413200000000001</c:v>
                </c:pt>
                <c:pt idx="2933">
                  <c:v>-0.14174200000000001</c:v>
                </c:pt>
                <c:pt idx="2934">
                  <c:v>-0.13929900000000001</c:v>
                </c:pt>
                <c:pt idx="2935">
                  <c:v>-0.13680600000000001</c:v>
                </c:pt>
                <c:pt idx="2936">
                  <c:v>-0.13426399999999999</c:v>
                </c:pt>
                <c:pt idx="2937">
                  <c:v>-0.13167100000000001</c:v>
                </c:pt>
                <c:pt idx="2938">
                  <c:v>-0.12903000000000001</c:v>
                </c:pt>
                <c:pt idx="2939">
                  <c:v>-0.12634200000000001</c:v>
                </c:pt>
                <c:pt idx="2940">
                  <c:v>-0.123611</c:v>
                </c:pt>
                <c:pt idx="2941">
                  <c:v>-0.120839</c:v>
                </c:pt>
                <c:pt idx="2942">
                  <c:v>-0.118029</c:v>
                </c:pt>
                <c:pt idx="2943">
                  <c:v>-0.11518100000000001</c:v>
                </c:pt>
                <c:pt idx="2944">
                  <c:v>-0.112299</c:v>
                </c:pt>
                <c:pt idx="2945">
                  <c:v>-0.109389</c:v>
                </c:pt>
                <c:pt idx="2946">
                  <c:v>-0.10645</c:v>
                </c:pt>
                <c:pt idx="2947">
                  <c:v>-0.103459</c:v>
                </c:pt>
                <c:pt idx="2948">
                  <c:v>-0.100413</c:v>
                </c:pt>
                <c:pt idx="2949">
                  <c:v>-9.7342799999999993E-2</c:v>
                </c:pt>
                <c:pt idx="2950">
                  <c:v>-9.4254099999999993E-2</c:v>
                </c:pt>
                <c:pt idx="2951">
                  <c:v>-9.1135900000000006E-2</c:v>
                </c:pt>
                <c:pt idx="2952">
                  <c:v>-8.7992799999999996E-2</c:v>
                </c:pt>
                <c:pt idx="2953">
                  <c:v>-8.48333E-2</c:v>
                </c:pt>
                <c:pt idx="2954">
                  <c:v>-8.1660499999999997E-2</c:v>
                </c:pt>
                <c:pt idx="2955">
                  <c:v>-7.8476099999999993E-2</c:v>
                </c:pt>
                <c:pt idx="2956">
                  <c:v>-7.5281200000000006E-2</c:v>
                </c:pt>
                <c:pt idx="2957">
                  <c:v>-7.2077299999999997E-2</c:v>
                </c:pt>
                <c:pt idx="2958">
                  <c:v>-6.8865999999999997E-2</c:v>
                </c:pt>
                <c:pt idx="2959">
                  <c:v>-6.5649600000000002E-2</c:v>
                </c:pt>
                <c:pt idx="2960">
                  <c:v>-6.2431100000000003E-2</c:v>
                </c:pt>
                <c:pt idx="2961">
                  <c:v>-5.9213799999999997E-2</c:v>
                </c:pt>
                <c:pt idx="2962">
                  <c:v>-5.6002700000000002E-2</c:v>
                </c:pt>
                <c:pt idx="2963">
                  <c:v>-5.2803799999999998E-2</c:v>
                </c:pt>
                <c:pt idx="2964">
                  <c:v>-4.9623E-2</c:v>
                </c:pt>
                <c:pt idx="2965">
                  <c:v>-4.6466100000000003E-2</c:v>
                </c:pt>
                <c:pt idx="2966">
                  <c:v>-4.3337800000000003E-2</c:v>
                </c:pt>
                <c:pt idx="2967">
                  <c:v>-4.0240900000000003E-2</c:v>
                </c:pt>
                <c:pt idx="2968">
                  <c:v>-3.71767E-2</c:v>
                </c:pt>
                <c:pt idx="2969">
                  <c:v>-3.41464E-2</c:v>
                </c:pt>
                <c:pt idx="2970">
                  <c:v>-3.1151999999999999E-2</c:v>
                </c:pt>
                <c:pt idx="2971">
                  <c:v>-2.8196200000000001E-2</c:v>
                </c:pt>
                <c:pt idx="2972">
                  <c:v>-2.5281399999999999E-2</c:v>
                </c:pt>
                <c:pt idx="2973">
                  <c:v>-2.2410200000000002E-2</c:v>
                </c:pt>
                <c:pt idx="2974">
                  <c:v>-1.9585999999999999E-2</c:v>
                </c:pt>
                <c:pt idx="2975">
                  <c:v>-1.6810499999999999E-2</c:v>
                </c:pt>
                <c:pt idx="2976">
                  <c:v>-1.4082900000000001E-2</c:v>
                </c:pt>
                <c:pt idx="2977">
                  <c:v>-1.14033E-2</c:v>
                </c:pt>
                <c:pt idx="2978" formatCode="0.00E+00">
                  <c:v>-8.7731000000000007E-3</c:v>
                </c:pt>
                <c:pt idx="2979" formatCode="0.00E+00">
                  <c:v>-6.1937399999999997E-3</c:v>
                </c:pt>
                <c:pt idx="2980" formatCode="0.00E+00">
                  <c:v>-3.6672100000000002E-3</c:v>
                </c:pt>
                <c:pt idx="2981" formatCode="0.00E+00">
                  <c:v>-1.19685E-3</c:v>
                </c:pt>
                <c:pt idx="2982" formatCode="0.00E+00">
                  <c:v>1.21327E-3</c:v>
                </c:pt>
                <c:pt idx="2983" formatCode="0.00E+00">
                  <c:v>3.5607899999999999E-3</c:v>
                </c:pt>
                <c:pt idx="2984" formatCode="0.00E+00">
                  <c:v>5.8459599999999999E-3</c:v>
                </c:pt>
                <c:pt idx="2985" formatCode="0.00E+00">
                  <c:v>8.0684099999999998E-3</c:v>
                </c:pt>
                <c:pt idx="2986">
                  <c:v>1.0225100000000001E-2</c:v>
                </c:pt>
                <c:pt idx="2987">
                  <c:v>1.23117E-2</c:v>
                </c:pt>
                <c:pt idx="2988">
                  <c:v>1.4324699999999999E-2</c:v>
                </c:pt>
                <c:pt idx="2989">
                  <c:v>1.62617E-2</c:v>
                </c:pt>
                <c:pt idx="2990">
                  <c:v>1.8122300000000001E-2</c:v>
                </c:pt>
                <c:pt idx="2991">
                  <c:v>1.9906500000000001E-2</c:v>
                </c:pt>
                <c:pt idx="2992">
                  <c:v>2.16136E-2</c:v>
                </c:pt>
                <c:pt idx="2993">
                  <c:v>2.32423E-2</c:v>
                </c:pt>
                <c:pt idx="2994">
                  <c:v>2.47911E-2</c:v>
                </c:pt>
                <c:pt idx="2995">
                  <c:v>2.6258900000000002E-2</c:v>
                </c:pt>
                <c:pt idx="2996">
                  <c:v>2.7645300000000001E-2</c:v>
                </c:pt>
                <c:pt idx="2997">
                  <c:v>2.8949599999999999E-2</c:v>
                </c:pt>
                <c:pt idx="2998">
                  <c:v>3.0170700000000002E-2</c:v>
                </c:pt>
                <c:pt idx="2999">
                  <c:v>3.1307700000000001E-2</c:v>
                </c:pt>
                <c:pt idx="3000">
                  <c:v>3.2359400000000003E-2</c:v>
                </c:pt>
                <c:pt idx="3001">
                  <c:v>3.3323899999999997E-2</c:v>
                </c:pt>
                <c:pt idx="3002">
                  <c:v>3.4201099999999998E-2</c:v>
                </c:pt>
                <c:pt idx="3003">
                  <c:v>3.4992299999999997E-2</c:v>
                </c:pt>
                <c:pt idx="3004">
                  <c:v>3.5698399999999998E-2</c:v>
                </c:pt>
                <c:pt idx="3005">
                  <c:v>3.6319499999999998E-2</c:v>
                </c:pt>
                <c:pt idx="3006">
                  <c:v>3.6855699999999998E-2</c:v>
                </c:pt>
                <c:pt idx="3007">
                  <c:v>3.7306199999999998E-2</c:v>
                </c:pt>
                <c:pt idx="3008">
                  <c:v>3.7669500000000002E-2</c:v>
                </c:pt>
                <c:pt idx="3009">
                  <c:v>3.79455E-2</c:v>
                </c:pt>
                <c:pt idx="3010">
                  <c:v>3.8134800000000003E-2</c:v>
                </c:pt>
                <c:pt idx="3011">
                  <c:v>3.8236899999999997E-2</c:v>
                </c:pt>
                <c:pt idx="3012">
                  <c:v>3.8251899999999998E-2</c:v>
                </c:pt>
                <c:pt idx="3013">
                  <c:v>3.8182599999999997E-2</c:v>
                </c:pt>
                <c:pt idx="3014">
                  <c:v>3.80331E-2</c:v>
                </c:pt>
                <c:pt idx="3015">
                  <c:v>3.7805499999999999E-2</c:v>
                </c:pt>
                <c:pt idx="3016">
                  <c:v>3.74998E-2</c:v>
                </c:pt>
                <c:pt idx="3017">
                  <c:v>3.7116099999999999E-2</c:v>
                </c:pt>
                <c:pt idx="3018">
                  <c:v>3.6654800000000001E-2</c:v>
                </c:pt>
                <c:pt idx="3019">
                  <c:v>3.6115800000000003E-2</c:v>
                </c:pt>
                <c:pt idx="3020">
                  <c:v>3.5499999999999997E-2</c:v>
                </c:pt>
                <c:pt idx="3021">
                  <c:v>3.4811300000000003E-2</c:v>
                </c:pt>
                <c:pt idx="3022">
                  <c:v>3.4053600000000003E-2</c:v>
                </c:pt>
                <c:pt idx="3023">
                  <c:v>3.3227899999999998E-2</c:v>
                </c:pt>
                <c:pt idx="3024">
                  <c:v>3.2333099999999997E-2</c:v>
                </c:pt>
                <c:pt idx="3025">
                  <c:v>3.1369099999999997E-2</c:v>
                </c:pt>
                <c:pt idx="3026">
                  <c:v>3.0336399999999999E-2</c:v>
                </c:pt>
                <c:pt idx="3027">
                  <c:v>2.9237200000000001E-2</c:v>
                </c:pt>
                <c:pt idx="3028">
                  <c:v>2.8074499999999999E-2</c:v>
                </c:pt>
                <c:pt idx="3029">
                  <c:v>2.6851699999999999E-2</c:v>
                </c:pt>
                <c:pt idx="3030">
                  <c:v>2.55716E-2</c:v>
                </c:pt>
                <c:pt idx="3031">
                  <c:v>2.42361E-2</c:v>
                </c:pt>
                <c:pt idx="3032">
                  <c:v>2.2846700000000001E-2</c:v>
                </c:pt>
                <c:pt idx="3033">
                  <c:v>2.1404800000000002E-2</c:v>
                </c:pt>
                <c:pt idx="3034">
                  <c:v>1.9911499999999999E-2</c:v>
                </c:pt>
                <c:pt idx="3035">
                  <c:v>1.8367700000000001E-2</c:v>
                </c:pt>
                <c:pt idx="3036">
                  <c:v>1.6774799999999999E-2</c:v>
                </c:pt>
                <c:pt idx="3037">
                  <c:v>1.51355E-2</c:v>
                </c:pt>
                <c:pt idx="3038">
                  <c:v>1.3452799999999999E-2</c:v>
                </c:pt>
                <c:pt idx="3039">
                  <c:v>1.17289E-2</c:v>
                </c:pt>
                <c:pt idx="3040" formatCode="0.00E+00">
                  <c:v>9.9669000000000008E-3</c:v>
                </c:pt>
                <c:pt idx="3041" formatCode="0.00E+00">
                  <c:v>8.1702300000000005E-3</c:v>
                </c:pt>
                <c:pt idx="3042" formatCode="0.00E+00">
                  <c:v>6.3412800000000004E-3</c:v>
                </c:pt>
                <c:pt idx="3043" formatCode="0.00E+00">
                  <c:v>4.4820499999999996E-3</c:v>
                </c:pt>
                <c:pt idx="3044" formatCode="0.00E+00">
                  <c:v>2.59472E-3</c:v>
                </c:pt>
                <c:pt idx="3045" formatCode="0.00E+00">
                  <c:v>6.8148000000000004E-4</c:v>
                </c:pt>
                <c:pt idx="3046" formatCode="0.00E+00">
                  <c:v>-1.25527E-3</c:v>
                </c:pt>
                <c:pt idx="3047" formatCode="0.00E+00">
                  <c:v>-3.2132200000000001E-3</c:v>
                </c:pt>
                <c:pt idx="3048" formatCode="0.00E+00">
                  <c:v>-5.1906799999999996E-3</c:v>
                </c:pt>
                <c:pt idx="3049" formatCode="0.00E+00">
                  <c:v>-7.1861900000000003E-3</c:v>
                </c:pt>
                <c:pt idx="3050" formatCode="0.00E+00">
                  <c:v>-9.1973699999999999E-3</c:v>
                </c:pt>
                <c:pt idx="3051">
                  <c:v>-1.1221E-2</c:v>
                </c:pt>
                <c:pt idx="3052">
                  <c:v>-1.3254200000000001E-2</c:v>
                </c:pt>
                <c:pt idx="3053">
                  <c:v>-1.5294800000000001E-2</c:v>
                </c:pt>
                <c:pt idx="3054">
                  <c:v>-1.73402E-2</c:v>
                </c:pt>
                <c:pt idx="3055">
                  <c:v>-1.9387700000000001E-2</c:v>
                </c:pt>
                <c:pt idx="3056">
                  <c:v>-2.14342E-2</c:v>
                </c:pt>
                <c:pt idx="3057">
                  <c:v>-2.3476899999999998E-2</c:v>
                </c:pt>
                <c:pt idx="3058">
                  <c:v>-2.5512099999999999E-2</c:v>
                </c:pt>
                <c:pt idx="3059">
                  <c:v>-2.75363E-2</c:v>
                </c:pt>
                <c:pt idx="3060">
                  <c:v>-2.9546800000000002E-2</c:v>
                </c:pt>
                <c:pt idx="3061">
                  <c:v>-3.1541399999999997E-2</c:v>
                </c:pt>
                <c:pt idx="3062">
                  <c:v>-3.3517600000000002E-2</c:v>
                </c:pt>
                <c:pt idx="3063">
                  <c:v>-3.54726E-2</c:v>
                </c:pt>
                <c:pt idx="3064">
                  <c:v>-3.7403600000000002E-2</c:v>
                </c:pt>
                <c:pt idx="3065">
                  <c:v>-3.93084E-2</c:v>
                </c:pt>
                <c:pt idx="3066">
                  <c:v>-4.1185699999999999E-2</c:v>
                </c:pt>
                <c:pt idx="3067">
                  <c:v>-4.3033799999999997E-2</c:v>
                </c:pt>
                <c:pt idx="3068">
                  <c:v>-4.4850300000000003E-2</c:v>
                </c:pt>
                <c:pt idx="3069">
                  <c:v>-4.66325E-2</c:v>
                </c:pt>
                <c:pt idx="3070">
                  <c:v>-4.8377799999999999E-2</c:v>
                </c:pt>
                <c:pt idx="3071">
                  <c:v>-5.0083700000000002E-2</c:v>
                </c:pt>
                <c:pt idx="3072">
                  <c:v>-5.17484E-2</c:v>
                </c:pt>
                <c:pt idx="3073">
                  <c:v>-5.3370300000000002E-2</c:v>
                </c:pt>
                <c:pt idx="3074">
                  <c:v>-5.4947700000000002E-2</c:v>
                </c:pt>
                <c:pt idx="3075">
                  <c:v>-5.6477899999999998E-2</c:v>
                </c:pt>
                <c:pt idx="3076">
                  <c:v>-5.7957599999999998E-2</c:v>
                </c:pt>
                <c:pt idx="3077">
                  <c:v>-5.9384199999999998E-2</c:v>
                </c:pt>
                <c:pt idx="3078">
                  <c:v>-6.0756400000000002E-2</c:v>
                </c:pt>
                <c:pt idx="3079">
                  <c:v>-6.2073700000000002E-2</c:v>
                </c:pt>
                <c:pt idx="3080">
                  <c:v>-6.3334399999999999E-2</c:v>
                </c:pt>
                <c:pt idx="3081">
                  <c:v>-6.4536399999999994E-2</c:v>
                </c:pt>
                <c:pt idx="3082">
                  <c:v>-6.56775E-2</c:v>
                </c:pt>
                <c:pt idx="3083">
                  <c:v>-6.6756399999999994E-2</c:v>
                </c:pt>
                <c:pt idx="3084">
                  <c:v>-6.7772399999999997E-2</c:v>
                </c:pt>
                <c:pt idx="3085">
                  <c:v>-6.8724400000000005E-2</c:v>
                </c:pt>
                <c:pt idx="3086">
                  <c:v>-6.9610900000000003E-2</c:v>
                </c:pt>
                <c:pt idx="3087">
                  <c:v>-7.0430499999999993E-2</c:v>
                </c:pt>
                <c:pt idx="3088">
                  <c:v>-7.1181900000000006E-2</c:v>
                </c:pt>
                <c:pt idx="3089">
                  <c:v>-7.18641E-2</c:v>
                </c:pt>
                <c:pt idx="3090">
                  <c:v>-7.2476499999999999E-2</c:v>
                </c:pt>
                <c:pt idx="3091">
                  <c:v>-7.3018700000000006E-2</c:v>
                </c:pt>
                <c:pt idx="3092">
                  <c:v>-7.3489799999999994E-2</c:v>
                </c:pt>
                <c:pt idx="3093">
                  <c:v>-7.3888300000000004E-2</c:v>
                </c:pt>
                <c:pt idx="3094">
                  <c:v>-7.4212899999999998E-2</c:v>
                </c:pt>
                <c:pt idx="3095">
                  <c:v>-7.4462500000000001E-2</c:v>
                </c:pt>
                <c:pt idx="3096">
                  <c:v>-7.4636099999999997E-2</c:v>
                </c:pt>
                <c:pt idx="3097">
                  <c:v>-7.4734200000000001E-2</c:v>
                </c:pt>
                <c:pt idx="3098">
                  <c:v>-7.4756799999999998E-2</c:v>
                </c:pt>
                <c:pt idx="3099">
                  <c:v>-7.4703800000000001E-2</c:v>
                </c:pt>
                <c:pt idx="3100">
                  <c:v>-7.4574799999999997E-2</c:v>
                </c:pt>
                <c:pt idx="3101">
                  <c:v>-7.43698E-2</c:v>
                </c:pt>
                <c:pt idx="3102">
                  <c:v>-7.4089299999999997E-2</c:v>
                </c:pt>
                <c:pt idx="3103">
                  <c:v>-7.3733599999999996E-2</c:v>
                </c:pt>
                <c:pt idx="3104">
                  <c:v>-7.3302800000000001E-2</c:v>
                </c:pt>
                <c:pt idx="3105">
                  <c:v>-7.2795899999999997E-2</c:v>
                </c:pt>
                <c:pt idx="3106">
                  <c:v>-7.2212499999999999E-2</c:v>
                </c:pt>
                <c:pt idx="3107">
                  <c:v>-7.1553900000000004E-2</c:v>
                </c:pt>
                <c:pt idx="3108">
                  <c:v>-7.0821899999999993E-2</c:v>
                </c:pt>
                <c:pt idx="3109">
                  <c:v>-7.0017200000000002E-2</c:v>
                </c:pt>
                <c:pt idx="3110">
                  <c:v>-6.9139599999999996E-2</c:v>
                </c:pt>
                <c:pt idx="3111">
                  <c:v>-6.8189700000000006E-2</c:v>
                </c:pt>
                <c:pt idx="3112">
                  <c:v>-6.7168599999999995E-2</c:v>
                </c:pt>
                <c:pt idx="3113">
                  <c:v>-6.6076899999999994E-2</c:v>
                </c:pt>
                <c:pt idx="3114">
                  <c:v>-6.4914200000000005E-2</c:v>
                </c:pt>
                <c:pt idx="3115">
                  <c:v>-6.3679899999999998E-2</c:v>
                </c:pt>
                <c:pt idx="3116">
                  <c:v>-6.2374300000000001E-2</c:v>
                </c:pt>
                <c:pt idx="3117">
                  <c:v>-6.0998299999999998E-2</c:v>
                </c:pt>
                <c:pt idx="3118">
                  <c:v>-5.95527E-2</c:v>
                </c:pt>
                <c:pt idx="3119">
                  <c:v>-5.8037999999999999E-2</c:v>
                </c:pt>
                <c:pt idx="3120">
                  <c:v>-5.6455600000000002E-2</c:v>
                </c:pt>
                <c:pt idx="3121">
                  <c:v>-5.4807300000000003E-2</c:v>
                </c:pt>
                <c:pt idx="3122">
                  <c:v>-5.3094700000000002E-2</c:v>
                </c:pt>
                <c:pt idx="3123">
                  <c:v>-5.1318700000000002E-2</c:v>
                </c:pt>
                <c:pt idx="3124">
                  <c:v>-4.9479799999999997E-2</c:v>
                </c:pt>
                <c:pt idx="3125">
                  <c:v>-4.7579000000000003E-2</c:v>
                </c:pt>
                <c:pt idx="3126">
                  <c:v>-4.5617699999999997E-2</c:v>
                </c:pt>
                <c:pt idx="3127">
                  <c:v>-4.3597400000000001E-2</c:v>
                </c:pt>
                <c:pt idx="3128">
                  <c:v>-4.1519300000000002E-2</c:v>
                </c:pt>
                <c:pt idx="3129">
                  <c:v>-3.9384700000000002E-2</c:v>
                </c:pt>
                <c:pt idx="3130">
                  <c:v>-3.7194999999999999E-2</c:v>
                </c:pt>
                <c:pt idx="3131">
                  <c:v>-3.4951900000000001E-2</c:v>
                </c:pt>
                <c:pt idx="3132">
                  <c:v>-3.2657499999999999E-2</c:v>
                </c:pt>
                <c:pt idx="3133">
                  <c:v>-3.03136E-2</c:v>
                </c:pt>
                <c:pt idx="3134">
                  <c:v>-2.7921999999999999E-2</c:v>
                </c:pt>
                <c:pt idx="3135">
                  <c:v>-2.54845E-2</c:v>
                </c:pt>
                <c:pt idx="3136">
                  <c:v>-2.3002700000000001E-2</c:v>
                </c:pt>
                <c:pt idx="3137">
                  <c:v>-2.04785E-2</c:v>
                </c:pt>
                <c:pt idx="3138">
                  <c:v>-1.7913599999999998E-2</c:v>
                </c:pt>
                <c:pt idx="3139">
                  <c:v>-1.53093E-2</c:v>
                </c:pt>
                <c:pt idx="3140">
                  <c:v>-1.2666699999999999E-2</c:v>
                </c:pt>
                <c:pt idx="3141" formatCode="0.00E+00">
                  <c:v>-9.9873400000000008E-3</c:v>
                </c:pt>
                <c:pt idx="3142" formatCode="0.00E+00">
                  <c:v>-7.2728899999999997E-3</c:v>
                </c:pt>
                <c:pt idx="3143" formatCode="0.00E+00">
                  <c:v>-4.5244500000000002E-3</c:v>
                </c:pt>
                <c:pt idx="3144" formatCode="0.00E+00">
                  <c:v>-1.74333E-3</c:v>
                </c:pt>
                <c:pt idx="3145" formatCode="0.00E+00">
                  <c:v>1.06802E-3</c:v>
                </c:pt>
                <c:pt idx="3146" formatCode="0.00E+00">
                  <c:v>3.9072400000000002E-3</c:v>
                </c:pt>
                <c:pt idx="3147" formatCode="0.00E+00">
                  <c:v>6.7729799999999996E-3</c:v>
                </c:pt>
                <c:pt idx="3148" formatCode="0.00E+00">
                  <c:v>9.66382E-3</c:v>
                </c:pt>
                <c:pt idx="3149">
                  <c:v>1.25775E-2</c:v>
                </c:pt>
                <c:pt idx="3150">
                  <c:v>1.55117E-2</c:v>
                </c:pt>
                <c:pt idx="3151">
                  <c:v>1.8464100000000001E-2</c:v>
                </c:pt>
                <c:pt idx="3152">
                  <c:v>2.1433399999999998E-2</c:v>
                </c:pt>
                <c:pt idx="3153">
                  <c:v>2.4417999999999999E-2</c:v>
                </c:pt>
                <c:pt idx="3154">
                  <c:v>2.7416599999999999E-2</c:v>
                </c:pt>
                <c:pt idx="3155">
                  <c:v>3.04275E-2</c:v>
                </c:pt>
                <c:pt idx="3156">
                  <c:v>3.3448800000000001E-2</c:v>
                </c:pt>
                <c:pt idx="3157">
                  <c:v>3.6478499999999997E-2</c:v>
                </c:pt>
                <c:pt idx="3158">
                  <c:v>3.9515099999999997E-2</c:v>
                </c:pt>
                <c:pt idx="3159">
                  <c:v>4.2557400000000002E-2</c:v>
                </c:pt>
                <c:pt idx="3160">
                  <c:v>4.5604100000000002E-2</c:v>
                </c:pt>
                <c:pt idx="3161">
                  <c:v>4.8653700000000001E-2</c:v>
                </c:pt>
                <c:pt idx="3162">
                  <c:v>5.1704300000000002E-2</c:v>
                </c:pt>
                <c:pt idx="3163">
                  <c:v>5.4753999999999997E-2</c:v>
                </c:pt>
                <c:pt idx="3164">
                  <c:v>5.7801199999999997E-2</c:v>
                </c:pt>
                <c:pt idx="3165">
                  <c:v>6.08444E-2</c:v>
                </c:pt>
                <c:pt idx="3166">
                  <c:v>6.3881800000000002E-2</c:v>
                </c:pt>
                <c:pt idx="3167">
                  <c:v>6.6911999999999999E-2</c:v>
                </c:pt>
                <c:pt idx="3168">
                  <c:v>6.9932800000000003E-2</c:v>
                </c:pt>
                <c:pt idx="3169">
                  <c:v>7.2942199999999999E-2</c:v>
                </c:pt>
                <c:pt idx="3170">
                  <c:v>7.5937699999999997E-2</c:v>
                </c:pt>
                <c:pt idx="3171">
                  <c:v>7.8917399999999999E-2</c:v>
                </c:pt>
                <c:pt idx="3172">
                  <c:v>8.1879199999999999E-2</c:v>
                </c:pt>
                <c:pt idx="3173">
                  <c:v>8.4820900000000005E-2</c:v>
                </c:pt>
                <c:pt idx="3174">
                  <c:v>8.7741E-2</c:v>
                </c:pt>
                <c:pt idx="3175">
                  <c:v>9.0638300000000005E-2</c:v>
                </c:pt>
                <c:pt idx="3176">
                  <c:v>9.35116E-2</c:v>
                </c:pt>
                <c:pt idx="3177">
                  <c:v>9.6359600000000004E-2</c:v>
                </c:pt>
                <c:pt idx="3178">
                  <c:v>9.9181400000000003E-2</c:v>
                </c:pt>
                <c:pt idx="3179">
                  <c:v>0.101976</c:v>
                </c:pt>
                <c:pt idx="3180">
                  <c:v>0.104742</c:v>
                </c:pt>
                <c:pt idx="3181">
                  <c:v>0.107478</c:v>
                </c:pt>
                <c:pt idx="3182">
                  <c:v>0.110184</c:v>
                </c:pt>
                <c:pt idx="3183">
                  <c:v>0.112857</c:v>
                </c:pt>
                <c:pt idx="3184">
                  <c:v>0.115495</c:v>
                </c:pt>
                <c:pt idx="3185">
                  <c:v>0.11809799999999999</c:v>
                </c:pt>
                <c:pt idx="3186">
                  <c:v>0.12066399999999999</c:v>
                </c:pt>
                <c:pt idx="3187">
                  <c:v>0.12318999999999999</c:v>
                </c:pt>
                <c:pt idx="3188">
                  <c:v>0.12567500000000001</c:v>
                </c:pt>
                <c:pt idx="3189">
                  <c:v>0.12811800000000001</c:v>
                </c:pt>
                <c:pt idx="3190">
                  <c:v>0.13051699999999999</c:v>
                </c:pt>
                <c:pt idx="3191">
                  <c:v>0.13287099999999999</c:v>
                </c:pt>
                <c:pt idx="3192">
                  <c:v>0.13517999999999999</c:v>
                </c:pt>
                <c:pt idx="3193">
                  <c:v>0.13744300000000001</c:v>
                </c:pt>
                <c:pt idx="3194">
                  <c:v>0.139658</c:v>
                </c:pt>
                <c:pt idx="3195">
                  <c:v>0.14182400000000001</c:v>
                </c:pt>
                <c:pt idx="3196">
                  <c:v>0.14394000000000001</c:v>
                </c:pt>
                <c:pt idx="3197">
                  <c:v>0.14600299999999999</c:v>
                </c:pt>
                <c:pt idx="3198">
                  <c:v>0.148012</c:v>
                </c:pt>
                <c:pt idx="3199">
                  <c:v>0.14996799999999999</c:v>
                </c:pt>
                <c:pt idx="3200">
                  <c:v>0.15187</c:v>
                </c:pt>
                <c:pt idx="3201">
                  <c:v>0.15371399999999999</c:v>
                </c:pt>
                <c:pt idx="3202">
                  <c:v>0.155501</c:v>
                </c:pt>
                <c:pt idx="3203">
                  <c:v>0.15722800000000001</c:v>
                </c:pt>
                <c:pt idx="3204">
                  <c:v>0.15889500000000001</c:v>
                </c:pt>
                <c:pt idx="3205">
                  <c:v>0.1605</c:v>
                </c:pt>
                <c:pt idx="3206">
                  <c:v>0.16204299999999999</c:v>
                </c:pt>
                <c:pt idx="3207">
                  <c:v>0.163523</c:v>
                </c:pt>
                <c:pt idx="3208">
                  <c:v>0.164939</c:v>
                </c:pt>
                <c:pt idx="3209">
                  <c:v>0.16628899999999999</c:v>
                </c:pt>
                <c:pt idx="3210">
                  <c:v>0.167571</c:v>
                </c:pt>
                <c:pt idx="3211">
                  <c:v>0.16878299999999999</c:v>
                </c:pt>
                <c:pt idx="3212">
                  <c:v>0.16992499999999999</c:v>
                </c:pt>
                <c:pt idx="3213">
                  <c:v>0.17099500000000001</c:v>
                </c:pt>
                <c:pt idx="3214">
                  <c:v>0.17199300000000001</c:v>
                </c:pt>
                <c:pt idx="3215">
                  <c:v>0.17291799999999999</c:v>
                </c:pt>
                <c:pt idx="3216">
                  <c:v>0.17377000000000001</c:v>
                </c:pt>
                <c:pt idx="3217">
                  <c:v>0.17454900000000001</c:v>
                </c:pt>
                <c:pt idx="3218">
                  <c:v>0.17525499999999999</c:v>
                </c:pt>
                <c:pt idx="3219">
                  <c:v>0.17588599999999999</c:v>
                </c:pt>
                <c:pt idx="3220">
                  <c:v>0.17644199999999999</c:v>
                </c:pt>
                <c:pt idx="3221">
                  <c:v>0.176923</c:v>
                </c:pt>
                <c:pt idx="3222">
                  <c:v>0.17732800000000001</c:v>
                </c:pt>
                <c:pt idx="3223">
                  <c:v>0.17765500000000001</c:v>
                </c:pt>
                <c:pt idx="3224">
                  <c:v>0.17790500000000001</c:v>
                </c:pt>
                <c:pt idx="3225">
                  <c:v>0.17807600000000001</c:v>
                </c:pt>
                <c:pt idx="3226">
                  <c:v>0.17817</c:v>
                </c:pt>
                <c:pt idx="3227">
                  <c:v>0.17818500000000001</c:v>
                </c:pt>
                <c:pt idx="3228">
                  <c:v>0.178121</c:v>
                </c:pt>
                <c:pt idx="3229">
                  <c:v>0.177976</c:v>
                </c:pt>
                <c:pt idx="3230">
                  <c:v>0.17774999999999999</c:v>
                </c:pt>
                <c:pt idx="3231">
                  <c:v>0.17744399999999999</c:v>
                </c:pt>
                <c:pt idx="3232">
                  <c:v>0.17705699999999999</c:v>
                </c:pt>
                <c:pt idx="3233">
                  <c:v>0.17659</c:v>
                </c:pt>
                <c:pt idx="3234">
                  <c:v>0.176041</c:v>
                </c:pt>
                <c:pt idx="3235">
                  <c:v>0.17541100000000001</c:v>
                </c:pt>
                <c:pt idx="3236">
                  <c:v>0.17469799999999999</c:v>
                </c:pt>
                <c:pt idx="3237">
                  <c:v>0.173904</c:v>
                </c:pt>
                <c:pt idx="3238">
                  <c:v>0.17302799999999999</c:v>
                </c:pt>
                <c:pt idx="3239">
                  <c:v>0.172069</c:v>
                </c:pt>
                <c:pt idx="3240">
                  <c:v>0.17102800000000001</c:v>
                </c:pt>
                <c:pt idx="3241">
                  <c:v>0.169903</c:v>
                </c:pt>
                <c:pt idx="3242">
                  <c:v>0.16869600000000001</c:v>
                </c:pt>
                <c:pt idx="3243">
                  <c:v>0.167406</c:v>
                </c:pt>
                <c:pt idx="3244">
                  <c:v>0.16603599999999999</c:v>
                </c:pt>
                <c:pt idx="3245">
                  <c:v>0.16458400000000001</c:v>
                </c:pt>
                <c:pt idx="3246">
                  <c:v>0.163053</c:v>
                </c:pt>
                <c:pt idx="3247">
                  <c:v>0.161441</c:v>
                </c:pt>
                <c:pt idx="3248">
                  <c:v>0.15975</c:v>
                </c:pt>
                <c:pt idx="3249">
                  <c:v>0.15798000000000001</c:v>
                </c:pt>
                <c:pt idx="3250">
                  <c:v>0.15613199999999999</c:v>
                </c:pt>
                <c:pt idx="3251">
                  <c:v>0.15420600000000001</c:v>
                </c:pt>
                <c:pt idx="3252">
                  <c:v>0.152203</c:v>
                </c:pt>
                <c:pt idx="3253">
                  <c:v>0.15012500000000001</c:v>
                </c:pt>
                <c:pt idx="3254">
                  <c:v>0.14797399999999999</c:v>
                </c:pt>
                <c:pt idx="3255">
                  <c:v>0.14575099999999999</c:v>
                </c:pt>
                <c:pt idx="3256">
                  <c:v>0.143455</c:v>
                </c:pt>
                <c:pt idx="3257">
                  <c:v>0.14108999999999999</c:v>
                </c:pt>
                <c:pt idx="3258">
                  <c:v>0.138657</c:v>
                </c:pt>
                <c:pt idx="3259">
                  <c:v>0.136157</c:v>
                </c:pt>
                <c:pt idx="3260">
                  <c:v>0.13359099999999999</c:v>
                </c:pt>
                <c:pt idx="3261">
                  <c:v>0.130963</c:v>
                </c:pt>
                <c:pt idx="3262">
                  <c:v>0.128274</c:v>
                </c:pt>
                <c:pt idx="3263">
                  <c:v>0.125524</c:v>
                </c:pt>
                <c:pt idx="3264">
                  <c:v>0.12271600000000001</c:v>
                </c:pt>
                <c:pt idx="3265">
                  <c:v>0.119852</c:v>
                </c:pt>
                <c:pt idx="3266">
                  <c:v>0.11693099999999999</c:v>
                </c:pt>
                <c:pt idx="3267">
                  <c:v>0.113958</c:v>
                </c:pt>
                <c:pt idx="3268">
                  <c:v>0.11093500000000001</c:v>
                </c:pt>
                <c:pt idx="3269">
                  <c:v>0.107865</c:v>
                </c:pt>
                <c:pt idx="3270">
                  <c:v>0.10475</c:v>
                </c:pt>
                <c:pt idx="3271">
                  <c:v>0.101591</c:v>
                </c:pt>
                <c:pt idx="3272">
                  <c:v>9.8392499999999994E-2</c:v>
                </c:pt>
                <c:pt idx="3273">
                  <c:v>9.5155600000000007E-2</c:v>
                </c:pt>
                <c:pt idx="3274">
                  <c:v>9.1882599999999995E-2</c:v>
                </c:pt>
                <c:pt idx="3275">
                  <c:v>8.8575600000000004E-2</c:v>
                </c:pt>
                <c:pt idx="3276">
                  <c:v>8.5237300000000002E-2</c:v>
                </c:pt>
                <c:pt idx="3277">
                  <c:v>8.1870499999999999E-2</c:v>
                </c:pt>
                <c:pt idx="3278">
                  <c:v>7.8477900000000003E-2</c:v>
                </c:pt>
                <c:pt idx="3279">
                  <c:v>7.5061900000000001E-2</c:v>
                </c:pt>
                <c:pt idx="3280">
                  <c:v>7.1625499999999995E-2</c:v>
                </c:pt>
                <c:pt idx="3281">
                  <c:v>6.8171999999999996E-2</c:v>
                </c:pt>
                <c:pt idx="3282">
                  <c:v>6.4704499999999998E-2</c:v>
                </c:pt>
                <c:pt idx="3283">
                  <c:v>6.1226099999999999E-2</c:v>
                </c:pt>
                <c:pt idx="3284">
                  <c:v>5.7739699999999998E-2</c:v>
                </c:pt>
                <c:pt idx="3285">
                  <c:v>5.4248900000000003E-2</c:v>
                </c:pt>
                <c:pt idx="3286">
                  <c:v>5.0757499999999997E-2</c:v>
                </c:pt>
                <c:pt idx="3287">
                  <c:v>4.72693E-2</c:v>
                </c:pt>
                <c:pt idx="3288">
                  <c:v>4.3787100000000002E-2</c:v>
                </c:pt>
                <c:pt idx="3289">
                  <c:v>4.0313300000000003E-2</c:v>
                </c:pt>
                <c:pt idx="3290">
                  <c:v>3.6851200000000001E-2</c:v>
                </c:pt>
                <c:pt idx="3291">
                  <c:v>3.34051E-2</c:v>
                </c:pt>
                <c:pt idx="3292">
                  <c:v>2.9978500000000002E-2</c:v>
                </c:pt>
                <c:pt idx="3293">
                  <c:v>2.6575000000000001E-2</c:v>
                </c:pt>
                <c:pt idx="3294">
                  <c:v>2.3198300000000002E-2</c:v>
                </c:pt>
                <c:pt idx="3295">
                  <c:v>1.9852399999999999E-2</c:v>
                </c:pt>
                <c:pt idx="3296">
                  <c:v>1.6541500000000001E-2</c:v>
                </c:pt>
                <c:pt idx="3297">
                  <c:v>1.3270199999999999E-2</c:v>
                </c:pt>
                <c:pt idx="3298">
                  <c:v>1.00427E-2</c:v>
                </c:pt>
                <c:pt idx="3299" formatCode="0.00E+00">
                  <c:v>6.8627599999999999E-3</c:v>
                </c:pt>
                <c:pt idx="3300" formatCode="0.00E+00">
                  <c:v>3.73377E-3</c:v>
                </c:pt>
                <c:pt idx="3301" formatCode="0.00E+00">
                  <c:v>6.5872000000000001E-4</c:v>
                </c:pt>
                <c:pt idx="3302" formatCode="0.00E+00">
                  <c:v>-2.3592600000000002E-3</c:v>
                </c:pt>
                <c:pt idx="3303" formatCode="0.00E+00">
                  <c:v>-5.3166000000000003E-3</c:v>
                </c:pt>
                <c:pt idx="3304" formatCode="0.00E+00">
                  <c:v>-8.2091999999999998E-3</c:v>
                </c:pt>
                <c:pt idx="3305">
                  <c:v>-1.1032699999999999E-2</c:v>
                </c:pt>
                <c:pt idx="3306">
                  <c:v>-1.37827E-2</c:v>
                </c:pt>
                <c:pt idx="3307">
                  <c:v>-1.64551E-2</c:v>
                </c:pt>
                <c:pt idx="3308">
                  <c:v>-1.9046E-2</c:v>
                </c:pt>
                <c:pt idx="3309">
                  <c:v>-2.1551899999999999E-2</c:v>
                </c:pt>
                <c:pt idx="3310">
                  <c:v>-2.3969299999999999E-2</c:v>
                </c:pt>
                <c:pt idx="3311">
                  <c:v>-2.62948E-2</c:v>
                </c:pt>
                <c:pt idx="3312">
                  <c:v>-2.8525700000000001E-2</c:v>
                </c:pt>
                <c:pt idx="3313">
                  <c:v>-3.06599E-2</c:v>
                </c:pt>
                <c:pt idx="3314">
                  <c:v>-3.2694500000000001E-2</c:v>
                </c:pt>
                <c:pt idx="3315">
                  <c:v>-3.4626700000000003E-2</c:v>
                </c:pt>
                <c:pt idx="3316">
                  <c:v>-3.6453300000000001E-2</c:v>
                </c:pt>
                <c:pt idx="3317">
                  <c:v>-3.8171200000000002E-2</c:v>
                </c:pt>
                <c:pt idx="3318">
                  <c:v>-3.9777699999999999E-2</c:v>
                </c:pt>
                <c:pt idx="3319">
                  <c:v>-4.1269699999999999E-2</c:v>
                </c:pt>
                <c:pt idx="3320">
                  <c:v>-4.2644300000000003E-2</c:v>
                </c:pt>
                <c:pt idx="3321">
                  <c:v>-4.3898300000000001E-2</c:v>
                </c:pt>
                <c:pt idx="3322">
                  <c:v>-4.5028499999999999E-2</c:v>
                </c:pt>
                <c:pt idx="3323">
                  <c:v>-4.6031700000000002E-2</c:v>
                </c:pt>
                <c:pt idx="3324">
                  <c:v>-4.6904899999999999E-2</c:v>
                </c:pt>
                <c:pt idx="3325">
                  <c:v>-4.7646000000000001E-2</c:v>
                </c:pt>
                <c:pt idx="3326">
                  <c:v>-4.8253699999999997E-2</c:v>
                </c:pt>
                <c:pt idx="3327">
                  <c:v>-4.8726499999999999E-2</c:v>
                </c:pt>
                <c:pt idx="3328">
                  <c:v>-4.9062399999999999E-2</c:v>
                </c:pt>
                <c:pt idx="3329">
                  <c:v>-4.9259499999999998E-2</c:v>
                </c:pt>
                <c:pt idx="3330">
                  <c:v>-4.9316699999999998E-2</c:v>
                </c:pt>
                <c:pt idx="3331">
                  <c:v>-4.9232699999999997E-2</c:v>
                </c:pt>
                <c:pt idx="3332">
                  <c:v>-4.90062E-2</c:v>
                </c:pt>
                <c:pt idx="3333">
                  <c:v>-4.8635299999999999E-2</c:v>
                </c:pt>
                <c:pt idx="3334">
                  <c:v>-4.8118800000000003E-2</c:v>
                </c:pt>
                <c:pt idx="3335">
                  <c:v>-4.7455200000000003E-2</c:v>
                </c:pt>
                <c:pt idx="3336">
                  <c:v>-4.6643200000000003E-2</c:v>
                </c:pt>
                <c:pt idx="3337">
                  <c:v>-4.5682100000000003E-2</c:v>
                </c:pt>
                <c:pt idx="3338">
                  <c:v>-4.4572000000000001E-2</c:v>
                </c:pt>
                <c:pt idx="3339">
                  <c:v>-4.3313400000000002E-2</c:v>
                </c:pt>
                <c:pt idx="3340">
                  <c:v>-4.1906600000000002E-2</c:v>
                </c:pt>
                <c:pt idx="3341">
                  <c:v>-4.0351499999999998E-2</c:v>
                </c:pt>
                <c:pt idx="3342">
                  <c:v>-3.8647800000000003E-2</c:v>
                </c:pt>
                <c:pt idx="3343">
                  <c:v>-3.6795500000000002E-2</c:v>
                </c:pt>
                <c:pt idx="3344">
                  <c:v>-3.4794899999999997E-2</c:v>
                </c:pt>
                <c:pt idx="3345">
                  <c:v>-3.26462E-2</c:v>
                </c:pt>
                <c:pt idx="3346">
                  <c:v>-3.0350100000000001E-2</c:v>
                </c:pt>
                <c:pt idx="3347">
                  <c:v>-2.7907999999999999E-2</c:v>
                </c:pt>
                <c:pt idx="3348">
                  <c:v>-2.5321799999999998E-2</c:v>
                </c:pt>
                <c:pt idx="3349">
                  <c:v>-2.2593700000000001E-2</c:v>
                </c:pt>
                <c:pt idx="3350">
                  <c:v>-1.9725699999999999E-2</c:v>
                </c:pt>
                <c:pt idx="3351">
                  <c:v>-1.6720499999999999E-2</c:v>
                </c:pt>
                <c:pt idx="3352">
                  <c:v>-1.3580800000000001E-2</c:v>
                </c:pt>
                <c:pt idx="3353">
                  <c:v>-1.0309199999999999E-2</c:v>
                </c:pt>
                <c:pt idx="3354" formatCode="0.00E+00">
                  <c:v>-6.9085300000000004E-3</c:v>
                </c:pt>
                <c:pt idx="3355" formatCode="0.00E+00">
                  <c:v>-3.3820600000000001E-3</c:v>
                </c:pt>
                <c:pt idx="3356" formatCode="0.00E+00">
                  <c:v>2.6760500000000002E-4</c:v>
                </c:pt>
                <c:pt idx="3357" formatCode="0.00E+00">
                  <c:v>4.0380599999999996E-3</c:v>
                </c:pt>
                <c:pt idx="3358" formatCode="0.00E+00">
                  <c:v>7.9264999999999995E-3</c:v>
                </c:pt>
                <c:pt idx="3359">
                  <c:v>1.19297E-2</c:v>
                </c:pt>
                <c:pt idx="3360">
                  <c:v>1.60444E-2</c:v>
                </c:pt>
                <c:pt idx="3361">
                  <c:v>2.02671E-2</c:v>
                </c:pt>
                <c:pt idx="3362">
                  <c:v>2.4594000000000001E-2</c:v>
                </c:pt>
                <c:pt idx="3363">
                  <c:v>2.90213E-2</c:v>
                </c:pt>
                <c:pt idx="3364">
                  <c:v>3.3545199999999997E-2</c:v>
                </c:pt>
                <c:pt idx="3365">
                  <c:v>3.8161500000000001E-2</c:v>
                </c:pt>
                <c:pt idx="3366">
                  <c:v>4.2865500000000001E-2</c:v>
                </c:pt>
                <c:pt idx="3367">
                  <c:v>4.7651699999999998E-2</c:v>
                </c:pt>
                <c:pt idx="3368">
                  <c:v>5.2514400000000003E-2</c:v>
                </c:pt>
                <c:pt idx="3369">
                  <c:v>5.7448600000000002E-2</c:v>
                </c:pt>
                <c:pt idx="3370">
                  <c:v>6.2449499999999998E-2</c:v>
                </c:pt>
                <c:pt idx="3371">
                  <c:v>6.75124E-2</c:v>
                </c:pt>
                <c:pt idx="3372">
                  <c:v>7.2631799999999996E-2</c:v>
                </c:pt>
                <c:pt idx="3373">
                  <c:v>7.78026E-2</c:v>
                </c:pt>
                <c:pt idx="3374">
                  <c:v>8.3019800000000005E-2</c:v>
                </c:pt>
                <c:pt idx="3375">
                  <c:v>8.8277499999999995E-2</c:v>
                </c:pt>
                <c:pt idx="3376">
                  <c:v>9.3569700000000006E-2</c:v>
                </c:pt>
                <c:pt idx="3377">
                  <c:v>9.8890000000000006E-2</c:v>
                </c:pt>
                <c:pt idx="3378">
                  <c:v>0.10423200000000001</c:v>
                </c:pt>
                <c:pt idx="3379">
                  <c:v>0.10959099999999999</c:v>
                </c:pt>
                <c:pt idx="3380">
                  <c:v>0.11496099999999999</c:v>
                </c:pt>
                <c:pt idx="3381">
                  <c:v>0.120336</c:v>
                </c:pt>
                <c:pt idx="3382">
                  <c:v>0.12570999999999999</c:v>
                </c:pt>
                <c:pt idx="3383">
                  <c:v>0.131076</c:v>
                </c:pt>
                <c:pt idx="3384">
                  <c:v>0.13642799999999999</c:v>
                </c:pt>
                <c:pt idx="3385">
                  <c:v>0.14176</c:v>
                </c:pt>
                <c:pt idx="3386">
                  <c:v>0.147064</c:v>
                </c:pt>
                <c:pt idx="3387">
                  <c:v>0.152335</c:v>
                </c:pt>
                <c:pt idx="3388">
                  <c:v>0.15756700000000001</c:v>
                </c:pt>
                <c:pt idx="3389">
                  <c:v>0.16275400000000001</c:v>
                </c:pt>
                <c:pt idx="3390">
                  <c:v>0.16788900000000001</c:v>
                </c:pt>
                <c:pt idx="3391">
                  <c:v>0.17296500000000001</c:v>
                </c:pt>
                <c:pt idx="3392">
                  <c:v>0.177976</c:v>
                </c:pt>
                <c:pt idx="3393">
                  <c:v>0.18291499999999999</c:v>
                </c:pt>
                <c:pt idx="3394">
                  <c:v>0.187777</c:v>
                </c:pt>
                <c:pt idx="3395">
                  <c:v>0.192556</c:v>
                </c:pt>
                <c:pt idx="3396">
                  <c:v>0.19724700000000001</c:v>
                </c:pt>
                <c:pt idx="3397">
                  <c:v>0.201844</c:v>
                </c:pt>
                <c:pt idx="3398">
                  <c:v>0.206341</c:v>
                </c:pt>
                <c:pt idx="3399">
                  <c:v>0.210734</c:v>
                </c:pt>
                <c:pt idx="3400">
                  <c:v>0.21501600000000001</c:v>
                </c:pt>
                <c:pt idx="3401">
                  <c:v>0.21918299999999999</c:v>
                </c:pt>
                <c:pt idx="3402">
                  <c:v>0.22322900000000001</c:v>
                </c:pt>
                <c:pt idx="3403">
                  <c:v>0.22714999999999999</c:v>
                </c:pt>
                <c:pt idx="3404">
                  <c:v>0.23093900000000001</c:v>
                </c:pt>
                <c:pt idx="3405">
                  <c:v>0.234594</c:v>
                </c:pt>
                <c:pt idx="3406">
                  <c:v>0.23810799999999999</c:v>
                </c:pt>
                <c:pt idx="3407">
                  <c:v>0.241477</c:v>
                </c:pt>
                <c:pt idx="3408">
                  <c:v>0.244698</c:v>
                </c:pt>
                <c:pt idx="3409">
                  <c:v>0.24776400000000001</c:v>
                </c:pt>
                <c:pt idx="3410">
                  <c:v>0.25067400000000001</c:v>
                </c:pt>
                <c:pt idx="3411">
                  <c:v>0.25342199999999998</c:v>
                </c:pt>
                <c:pt idx="3412">
                  <c:v>0.25600600000000001</c:v>
                </c:pt>
                <c:pt idx="3413">
                  <c:v>0.25842300000000001</c:v>
                </c:pt>
                <c:pt idx="3414">
                  <c:v>0.26066800000000001</c:v>
                </c:pt>
                <c:pt idx="3415">
                  <c:v>0.26273999999999997</c:v>
                </c:pt>
                <c:pt idx="3416">
                  <c:v>0.26463500000000001</c:v>
                </c:pt>
                <c:pt idx="3417">
                  <c:v>0.26635199999999998</c:v>
                </c:pt>
                <c:pt idx="3418">
                  <c:v>0.26788800000000001</c:v>
                </c:pt>
                <c:pt idx="3419">
                  <c:v>0.26924100000000001</c:v>
                </c:pt>
                <c:pt idx="3420">
                  <c:v>0.27041100000000001</c:v>
                </c:pt>
                <c:pt idx="3421">
                  <c:v>0.271393</c:v>
                </c:pt>
                <c:pt idx="3422">
                  <c:v>0.27218900000000001</c:v>
                </c:pt>
                <c:pt idx="3423">
                  <c:v>0.27279500000000001</c:v>
                </c:pt>
                <c:pt idx="3424">
                  <c:v>0.27321099999999998</c:v>
                </c:pt>
                <c:pt idx="3425">
                  <c:v>0.27343800000000001</c:v>
                </c:pt>
                <c:pt idx="3426">
                  <c:v>0.27347500000000002</c:v>
                </c:pt>
                <c:pt idx="3427">
                  <c:v>0.27332299999999998</c:v>
                </c:pt>
                <c:pt idx="3428">
                  <c:v>0.27298</c:v>
                </c:pt>
                <c:pt idx="3429">
                  <c:v>0.27244699999999999</c:v>
                </c:pt>
                <c:pt idx="3430">
                  <c:v>0.27172499999999999</c:v>
                </c:pt>
                <c:pt idx="3431">
                  <c:v>0.270814</c:v>
                </c:pt>
                <c:pt idx="3432">
                  <c:v>0.26971499999999998</c:v>
                </c:pt>
                <c:pt idx="3433">
                  <c:v>0.26843099999999998</c:v>
                </c:pt>
                <c:pt idx="3434">
                  <c:v>0.26696300000000001</c:v>
                </c:pt>
                <c:pt idx="3435">
                  <c:v>0.26531199999999999</c:v>
                </c:pt>
                <c:pt idx="3436">
                  <c:v>0.26348199999999999</c:v>
                </c:pt>
                <c:pt idx="3437">
                  <c:v>0.26147399999999998</c:v>
                </c:pt>
                <c:pt idx="3438">
                  <c:v>0.259293</c:v>
                </c:pt>
                <c:pt idx="3439">
                  <c:v>0.25694</c:v>
                </c:pt>
                <c:pt idx="3440">
                  <c:v>0.25441999999999998</c:v>
                </c:pt>
                <c:pt idx="3441">
                  <c:v>0.25173600000000002</c:v>
                </c:pt>
                <c:pt idx="3442">
                  <c:v>0.248892</c:v>
                </c:pt>
                <c:pt idx="3443">
                  <c:v>0.245893</c:v>
                </c:pt>
                <c:pt idx="3444">
                  <c:v>0.24274100000000001</c:v>
                </c:pt>
                <c:pt idx="3445">
                  <c:v>0.23943999999999999</c:v>
                </c:pt>
                <c:pt idx="3446">
                  <c:v>0.23599600000000001</c:v>
                </c:pt>
                <c:pt idx="3447">
                  <c:v>0.23241200000000001</c:v>
                </c:pt>
                <c:pt idx="3448">
                  <c:v>0.22869300000000001</c:v>
                </c:pt>
                <c:pt idx="3449">
                  <c:v>0.22484499999999999</c:v>
                </c:pt>
                <c:pt idx="3450">
                  <c:v>0.22087399999999999</c:v>
                </c:pt>
                <c:pt idx="3451">
                  <c:v>0.216784</c:v>
                </c:pt>
                <c:pt idx="3452">
                  <c:v>0.21258099999999999</c:v>
                </c:pt>
                <c:pt idx="3453">
                  <c:v>0.20827200000000001</c:v>
                </c:pt>
                <c:pt idx="3454">
                  <c:v>0.20386199999999999</c:v>
                </c:pt>
                <c:pt idx="3455">
                  <c:v>0.19935800000000001</c:v>
                </c:pt>
                <c:pt idx="3456">
                  <c:v>0.19476499999999999</c:v>
                </c:pt>
                <c:pt idx="3457">
                  <c:v>0.19009100000000001</c:v>
                </c:pt>
                <c:pt idx="3458">
                  <c:v>0.18534</c:v>
                </c:pt>
                <c:pt idx="3459">
                  <c:v>0.18052000000000001</c:v>
                </c:pt>
                <c:pt idx="3460">
                  <c:v>0.17563799999999999</c:v>
                </c:pt>
                <c:pt idx="3461">
                  <c:v>0.17069999999999999</c:v>
                </c:pt>
                <c:pt idx="3462">
                  <c:v>0.165712</c:v>
                </c:pt>
                <c:pt idx="3463">
                  <c:v>0.16068199999999999</c:v>
                </c:pt>
                <c:pt idx="3464">
                  <c:v>0.155616</c:v>
                </c:pt>
                <c:pt idx="3465">
                  <c:v>0.15052199999999999</c:v>
                </c:pt>
                <c:pt idx="3466">
                  <c:v>0.14540600000000001</c:v>
                </c:pt>
                <c:pt idx="3467">
                  <c:v>0.14027500000000001</c:v>
                </c:pt>
                <c:pt idx="3468">
                  <c:v>0.13513600000000001</c:v>
                </c:pt>
                <c:pt idx="3469">
                  <c:v>0.129998</c:v>
                </c:pt>
                <c:pt idx="3470">
                  <c:v>0.124866</c:v>
                </c:pt>
                <c:pt idx="3471">
                  <c:v>0.11974799999999999</c:v>
                </c:pt>
                <c:pt idx="3472">
                  <c:v>0.11465</c:v>
                </c:pt>
                <c:pt idx="3473">
                  <c:v>0.10958</c:v>
                </c:pt>
                <c:pt idx="3474">
                  <c:v>0.104544</c:v>
                </c:pt>
                <c:pt idx="3475">
                  <c:v>9.9549600000000002E-2</c:v>
                </c:pt>
                <c:pt idx="3476">
                  <c:v>9.4602400000000003E-2</c:v>
                </c:pt>
                <c:pt idx="3477">
                  <c:v>8.9709499999999998E-2</c:v>
                </c:pt>
                <c:pt idx="3478">
                  <c:v>8.4877800000000003E-2</c:v>
                </c:pt>
                <c:pt idx="3479">
                  <c:v>8.0113900000000002E-2</c:v>
                </c:pt>
                <c:pt idx="3480">
                  <c:v>7.5424199999999997E-2</c:v>
                </c:pt>
                <c:pt idx="3481">
                  <c:v>7.08149E-2</c:v>
                </c:pt>
                <c:pt idx="3482">
                  <c:v>6.6292000000000004E-2</c:v>
                </c:pt>
                <c:pt idx="3483">
                  <c:v>6.1860999999999999E-2</c:v>
                </c:pt>
                <c:pt idx="3484">
                  <c:v>5.7527799999999997E-2</c:v>
                </c:pt>
                <c:pt idx="3485">
                  <c:v>5.3297799999999999E-2</c:v>
                </c:pt>
                <c:pt idx="3486">
                  <c:v>4.9176699999999997E-2</c:v>
                </c:pt>
                <c:pt idx="3487">
                  <c:v>4.5169899999999999E-2</c:v>
                </c:pt>
                <c:pt idx="3488">
                  <c:v>4.1282600000000003E-2</c:v>
                </c:pt>
                <c:pt idx="3489">
                  <c:v>3.7519799999999999E-2</c:v>
                </c:pt>
                <c:pt idx="3490">
                  <c:v>3.3886399999999997E-2</c:v>
                </c:pt>
                <c:pt idx="3491">
                  <c:v>3.0386900000000001E-2</c:v>
                </c:pt>
                <c:pt idx="3492">
                  <c:v>2.7025799999999999E-2</c:v>
                </c:pt>
                <c:pt idx="3493">
                  <c:v>2.3806899999999999E-2</c:v>
                </c:pt>
                <c:pt idx="3494">
                  <c:v>2.07333E-2</c:v>
                </c:pt>
                <c:pt idx="3495">
                  <c:v>1.78087E-2</c:v>
                </c:pt>
                <c:pt idx="3496">
                  <c:v>1.50364E-2</c:v>
                </c:pt>
                <c:pt idx="3497">
                  <c:v>1.2419899999999999E-2</c:v>
                </c:pt>
                <c:pt idx="3498" formatCode="0.00E+00">
                  <c:v>9.96206E-3</c:v>
                </c:pt>
                <c:pt idx="3499" formatCode="0.00E+00">
                  <c:v>7.6653399999999997E-3</c:v>
                </c:pt>
                <c:pt idx="3500" formatCode="0.00E+00">
                  <c:v>5.5321399999999996E-3</c:v>
                </c:pt>
                <c:pt idx="3501" formatCode="0.00E+00">
                  <c:v>3.5643699999999999E-3</c:v>
                </c:pt>
                <c:pt idx="3502" formatCode="0.00E+00">
                  <c:v>1.7634E-3</c:v>
                </c:pt>
                <c:pt idx="3503" formatCode="0.00E+00">
                  <c:v>1.3055599999999999E-4</c:v>
                </c:pt>
                <c:pt idx="3504" formatCode="0.00E+00">
                  <c:v>-1.3325100000000001E-3</c:v>
                </c:pt>
                <c:pt idx="3505" formatCode="0.00E+00">
                  <c:v>-2.6241699999999999E-3</c:v>
                </c:pt>
                <c:pt idx="3506" formatCode="0.00E+00">
                  <c:v>-3.7431999999999999E-3</c:v>
                </c:pt>
                <c:pt idx="3507" formatCode="0.00E+00">
                  <c:v>-4.6885499999999997E-3</c:v>
                </c:pt>
                <c:pt idx="3508" formatCode="0.00E+00">
                  <c:v>-5.4598199999999998E-3</c:v>
                </c:pt>
                <c:pt idx="3509" formatCode="0.00E+00">
                  <c:v>-6.0581999999999997E-3</c:v>
                </c:pt>
                <c:pt idx="3510" formatCode="0.00E+00">
                  <c:v>-6.4852800000000004E-3</c:v>
                </c:pt>
                <c:pt idx="3511" formatCode="0.00E+00">
                  <c:v>-6.7418599999999997E-3</c:v>
                </c:pt>
                <c:pt idx="3512" formatCode="0.00E+00">
                  <c:v>-6.8287499999999998E-3</c:v>
                </c:pt>
                <c:pt idx="3513" formatCode="0.00E+00">
                  <c:v>-6.7474199999999996E-3</c:v>
                </c:pt>
                <c:pt idx="3514" formatCode="0.00E+00">
                  <c:v>-6.4994800000000002E-3</c:v>
                </c:pt>
                <c:pt idx="3515" formatCode="0.00E+00">
                  <c:v>-6.0864100000000004E-3</c:v>
                </c:pt>
                <c:pt idx="3516" formatCode="0.00E+00">
                  <c:v>-5.5098999999999999E-3</c:v>
                </c:pt>
                <c:pt idx="3517" formatCode="0.00E+00">
                  <c:v>-4.7721200000000004E-3</c:v>
                </c:pt>
                <c:pt idx="3518" formatCode="0.00E+00">
                  <c:v>-3.8755600000000001E-3</c:v>
                </c:pt>
                <c:pt idx="3519" formatCode="0.00E+00">
                  <c:v>-2.82299E-3</c:v>
                </c:pt>
                <c:pt idx="3520" formatCode="0.00E+00">
                  <c:v>-1.6176000000000001E-3</c:v>
                </c:pt>
                <c:pt idx="3521" formatCode="0.00E+00">
                  <c:v>-2.62766E-4</c:v>
                </c:pt>
                <c:pt idx="3522" formatCode="0.00E+00">
                  <c:v>1.2379800000000001E-3</c:v>
                </c:pt>
                <c:pt idx="3523" formatCode="0.00E+00">
                  <c:v>2.88091E-3</c:v>
                </c:pt>
                <c:pt idx="3524" formatCode="0.00E+00">
                  <c:v>4.6621800000000001E-3</c:v>
                </c:pt>
                <c:pt idx="3525" formatCode="0.00E+00">
                  <c:v>6.5778E-3</c:v>
                </c:pt>
                <c:pt idx="3526" formatCode="0.00E+00">
                  <c:v>8.6234099999999998E-3</c:v>
                </c:pt>
                <c:pt idx="3527">
                  <c:v>1.07945E-2</c:v>
                </c:pt>
                <c:pt idx="3528">
                  <c:v>1.30866E-2</c:v>
                </c:pt>
                <c:pt idx="3529">
                  <c:v>1.5494900000000001E-2</c:v>
                </c:pt>
                <c:pt idx="3530">
                  <c:v>1.8014200000000001E-2</c:v>
                </c:pt>
                <c:pt idx="3531">
                  <c:v>2.0639100000000001E-2</c:v>
                </c:pt>
                <c:pt idx="3532">
                  <c:v>2.3363999999999999E-2</c:v>
                </c:pt>
                <c:pt idx="3533">
                  <c:v>2.6183499999999998E-2</c:v>
                </c:pt>
                <c:pt idx="3534">
                  <c:v>2.9091499999999999E-2</c:v>
                </c:pt>
                <c:pt idx="3535">
                  <c:v>3.2081999999999999E-2</c:v>
                </c:pt>
                <c:pt idx="3536">
                  <c:v>3.5148499999999999E-2</c:v>
                </c:pt>
                <c:pt idx="3537">
                  <c:v>3.8284400000000003E-2</c:v>
                </c:pt>
                <c:pt idx="3538">
                  <c:v>4.1483699999999998E-2</c:v>
                </c:pt>
                <c:pt idx="3539">
                  <c:v>4.4740099999999998E-2</c:v>
                </c:pt>
                <c:pt idx="3540">
                  <c:v>4.8047399999999997E-2</c:v>
                </c:pt>
                <c:pt idx="3541">
                  <c:v>5.1399100000000003E-2</c:v>
                </c:pt>
                <c:pt idx="3542">
                  <c:v>5.4788499999999997E-2</c:v>
                </c:pt>
                <c:pt idx="3543">
                  <c:v>5.8208900000000001E-2</c:v>
                </c:pt>
                <c:pt idx="3544">
                  <c:v>6.1653600000000003E-2</c:v>
                </c:pt>
                <c:pt idx="3545">
                  <c:v>6.5115599999999996E-2</c:v>
                </c:pt>
                <c:pt idx="3546">
                  <c:v>6.8588200000000002E-2</c:v>
                </c:pt>
                <c:pt idx="3547">
                  <c:v>7.2064400000000001E-2</c:v>
                </c:pt>
                <c:pt idx="3548">
                  <c:v>7.5537599999999996E-2</c:v>
                </c:pt>
                <c:pt idx="3549">
                  <c:v>7.9001199999999994E-2</c:v>
                </c:pt>
                <c:pt idx="3550">
                  <c:v>8.24487E-2</c:v>
                </c:pt>
                <c:pt idx="3551">
                  <c:v>8.5873500000000005E-2</c:v>
                </c:pt>
                <c:pt idx="3552">
                  <c:v>8.9269500000000002E-2</c:v>
                </c:pt>
                <c:pt idx="3553">
                  <c:v>9.2630500000000005E-2</c:v>
                </c:pt>
                <c:pt idx="3554">
                  <c:v>9.5950099999999997E-2</c:v>
                </c:pt>
                <c:pt idx="3555">
                  <c:v>9.9222000000000005E-2</c:v>
                </c:pt>
                <c:pt idx="3556">
                  <c:v>0.10244</c:v>
                </c:pt>
                <c:pt idx="3557">
                  <c:v>0.105598</c:v>
                </c:pt>
                <c:pt idx="3558">
                  <c:v>0.108691</c:v>
                </c:pt>
                <c:pt idx="3559">
                  <c:v>0.11171300000000001</c:v>
                </c:pt>
                <c:pt idx="3560">
                  <c:v>0.114658</c:v>
                </c:pt>
                <c:pt idx="3561">
                  <c:v>0.11752</c:v>
                </c:pt>
                <c:pt idx="3562">
                  <c:v>0.120295</c:v>
                </c:pt>
                <c:pt idx="3563">
                  <c:v>0.122977</c:v>
                </c:pt>
                <c:pt idx="3564">
                  <c:v>0.12556</c:v>
                </c:pt>
                <c:pt idx="3565">
                  <c:v>0.12804099999999999</c:v>
                </c:pt>
                <c:pt idx="3566">
                  <c:v>0.130415</c:v>
                </c:pt>
                <c:pt idx="3567">
                  <c:v>0.13267599999999999</c:v>
                </c:pt>
                <c:pt idx="3568">
                  <c:v>0.134822</c:v>
                </c:pt>
                <c:pt idx="3569">
                  <c:v>0.136848</c:v>
                </c:pt>
                <c:pt idx="3570">
                  <c:v>0.13875100000000001</c:v>
                </c:pt>
                <c:pt idx="3571">
                  <c:v>0.14052799999999999</c:v>
                </c:pt>
                <c:pt idx="3572">
                  <c:v>0.14217399999999999</c:v>
                </c:pt>
                <c:pt idx="3573">
                  <c:v>0.14368700000000001</c:v>
                </c:pt>
                <c:pt idx="3574">
                  <c:v>0.145065</c:v>
                </c:pt>
                <c:pt idx="3575">
                  <c:v>0.14630499999999999</c:v>
                </c:pt>
                <c:pt idx="3576">
                  <c:v>0.14740400000000001</c:v>
                </c:pt>
                <c:pt idx="3577">
                  <c:v>0.14836299999999999</c:v>
                </c:pt>
                <c:pt idx="3578">
                  <c:v>0.14917800000000001</c:v>
                </c:pt>
                <c:pt idx="3579">
                  <c:v>0.14984900000000001</c:v>
                </c:pt>
                <c:pt idx="3580">
                  <c:v>0.15037500000000001</c:v>
                </c:pt>
                <c:pt idx="3581">
                  <c:v>0.150754</c:v>
                </c:pt>
                <c:pt idx="3582">
                  <c:v>0.15098600000000001</c:v>
                </c:pt>
                <c:pt idx="3583">
                  <c:v>0.15107000000000001</c:v>
                </c:pt>
                <c:pt idx="3584">
                  <c:v>0.151007</c:v>
                </c:pt>
                <c:pt idx="3585">
                  <c:v>0.15079699999999999</c:v>
                </c:pt>
                <c:pt idx="3586">
                  <c:v>0.15043999999999999</c:v>
                </c:pt>
                <c:pt idx="3587">
                  <c:v>0.14993699999999999</c:v>
                </c:pt>
                <c:pt idx="3588">
                  <c:v>0.14928900000000001</c:v>
                </c:pt>
                <c:pt idx="3589">
                  <c:v>0.14849699999999999</c:v>
                </c:pt>
                <c:pt idx="3590">
                  <c:v>0.147563</c:v>
                </c:pt>
                <c:pt idx="3591">
                  <c:v>0.14648900000000001</c:v>
                </c:pt>
                <c:pt idx="3592">
                  <c:v>0.14527599999999999</c:v>
                </c:pt>
                <c:pt idx="3593">
                  <c:v>0.143928</c:v>
                </c:pt>
                <c:pt idx="3594">
                  <c:v>0.14244599999999999</c:v>
                </c:pt>
                <c:pt idx="3595">
                  <c:v>0.14083300000000001</c:v>
                </c:pt>
                <c:pt idx="3596">
                  <c:v>0.13909299999999999</c:v>
                </c:pt>
                <c:pt idx="3597">
                  <c:v>0.13722899999999999</c:v>
                </c:pt>
                <c:pt idx="3598">
                  <c:v>0.135245</c:v>
                </c:pt>
                <c:pt idx="3599">
                  <c:v>0.13314500000000001</c:v>
                </c:pt>
                <c:pt idx="3600">
                  <c:v>0.13093299999999999</c:v>
                </c:pt>
                <c:pt idx="3601">
                  <c:v>0.12861300000000001</c:v>
                </c:pt>
                <c:pt idx="3602">
                  <c:v>0.12619</c:v>
                </c:pt>
                <c:pt idx="3603">
                  <c:v>0.123668</c:v>
                </c:pt>
                <c:pt idx="3604">
                  <c:v>0.12105200000000001</c:v>
                </c:pt>
                <c:pt idx="3605">
                  <c:v>0.11834699999999999</c:v>
                </c:pt>
                <c:pt idx="3606">
                  <c:v>0.11555799999999999</c:v>
                </c:pt>
                <c:pt idx="3607">
                  <c:v>0.112693</c:v>
                </c:pt>
                <c:pt idx="3608">
                  <c:v>0.10975600000000001</c:v>
                </c:pt>
                <c:pt idx="3609">
                  <c:v>0.106753</c:v>
                </c:pt>
                <c:pt idx="3610">
                  <c:v>0.103689</c:v>
                </c:pt>
                <c:pt idx="3611">
                  <c:v>0.10057099999999999</c:v>
                </c:pt>
                <c:pt idx="3612">
                  <c:v>9.7404299999999999E-2</c:v>
                </c:pt>
                <c:pt idx="3613">
                  <c:v>9.4195699999999993E-2</c:v>
                </c:pt>
                <c:pt idx="3614">
                  <c:v>9.0951199999999996E-2</c:v>
                </c:pt>
                <c:pt idx="3615">
                  <c:v>8.7676799999999999E-2</c:v>
                </c:pt>
                <c:pt idx="3616">
                  <c:v>8.4378700000000001E-2</c:v>
                </c:pt>
                <c:pt idx="3617">
                  <c:v>8.1063399999999994E-2</c:v>
                </c:pt>
                <c:pt idx="3618">
                  <c:v>7.7737000000000001E-2</c:v>
                </c:pt>
                <c:pt idx="3619">
                  <c:v>7.4405899999999997E-2</c:v>
                </c:pt>
                <c:pt idx="3620">
                  <c:v>7.1076299999999995E-2</c:v>
                </c:pt>
                <c:pt idx="3621">
                  <c:v>6.7754400000000006E-2</c:v>
                </c:pt>
                <c:pt idx="3622">
                  <c:v>6.4446600000000007E-2</c:v>
                </c:pt>
                <c:pt idx="3623">
                  <c:v>6.11593E-2</c:v>
                </c:pt>
                <c:pt idx="3624">
                  <c:v>5.7898699999999997E-2</c:v>
                </c:pt>
                <c:pt idx="3625">
                  <c:v>5.4671299999999999E-2</c:v>
                </c:pt>
                <c:pt idx="3626">
                  <c:v>5.1483099999999997E-2</c:v>
                </c:pt>
                <c:pt idx="3627">
                  <c:v>4.83402E-2</c:v>
                </c:pt>
                <c:pt idx="3628">
                  <c:v>4.5248900000000002E-2</c:v>
                </c:pt>
                <c:pt idx="3629">
                  <c:v>4.2215900000000001E-2</c:v>
                </c:pt>
                <c:pt idx="3630">
                  <c:v>3.9247499999999998E-2</c:v>
                </c:pt>
                <c:pt idx="3631">
                  <c:v>3.6349199999999998E-2</c:v>
                </c:pt>
                <c:pt idx="3632">
                  <c:v>3.3526899999999998E-2</c:v>
                </c:pt>
                <c:pt idx="3633">
                  <c:v>3.0786399999999998E-2</c:v>
                </c:pt>
                <c:pt idx="3634">
                  <c:v>2.81338E-2</c:v>
                </c:pt>
                <c:pt idx="3635">
                  <c:v>2.5574800000000002E-2</c:v>
                </c:pt>
                <c:pt idx="3636">
                  <c:v>2.3114699999999998E-2</c:v>
                </c:pt>
                <c:pt idx="3637">
                  <c:v>2.0758200000000001E-2</c:v>
                </c:pt>
                <c:pt idx="3638">
                  <c:v>1.8510599999999999E-2</c:v>
                </c:pt>
                <c:pt idx="3639">
                  <c:v>1.6376399999999999E-2</c:v>
                </c:pt>
                <c:pt idx="3640">
                  <c:v>1.43602E-2</c:v>
                </c:pt>
                <c:pt idx="3641">
                  <c:v>1.24662E-2</c:v>
                </c:pt>
                <c:pt idx="3642">
                  <c:v>1.06985E-2</c:v>
                </c:pt>
                <c:pt idx="3643" formatCode="0.00E+00">
                  <c:v>9.06152E-3</c:v>
                </c:pt>
                <c:pt idx="3644" formatCode="0.00E+00">
                  <c:v>7.5595100000000002E-3</c:v>
                </c:pt>
                <c:pt idx="3645" formatCode="0.00E+00">
                  <c:v>6.1964899999999998E-3</c:v>
                </c:pt>
                <c:pt idx="3646" formatCode="0.00E+00">
                  <c:v>4.9753499999999999E-3</c:v>
                </c:pt>
                <c:pt idx="3647" formatCode="0.00E+00">
                  <c:v>3.8982299999999999E-3</c:v>
                </c:pt>
                <c:pt idx="3648" formatCode="0.00E+00">
                  <c:v>2.9674100000000002E-3</c:v>
                </c:pt>
                <c:pt idx="3649" formatCode="0.00E+00">
                  <c:v>2.1854399999999999E-3</c:v>
                </c:pt>
                <c:pt idx="3650" formatCode="0.00E+00">
                  <c:v>1.5544300000000001E-3</c:v>
                </c:pt>
                <c:pt idx="3651" formatCode="0.00E+00">
                  <c:v>1.07591E-3</c:v>
                </c:pt>
                <c:pt idx="3652" formatCode="0.00E+00">
                  <c:v>7.5119800000000001E-4</c:v>
                </c:pt>
                <c:pt idx="3653" formatCode="0.00E+00">
                  <c:v>5.8143799999999999E-4</c:v>
                </c:pt>
                <c:pt idx="3654" formatCode="0.00E+00">
                  <c:v>5.6727100000000005E-4</c:v>
                </c:pt>
                <c:pt idx="3655" formatCode="0.00E+00">
                  <c:v>7.08952E-4</c:v>
                </c:pt>
                <c:pt idx="3656" formatCode="0.00E+00">
                  <c:v>1.0068399999999999E-3</c:v>
                </c:pt>
                <c:pt idx="3657" formatCode="0.00E+00">
                  <c:v>1.46119E-3</c:v>
                </c:pt>
                <c:pt idx="3658" formatCode="0.00E+00">
                  <c:v>2.0712700000000001E-3</c:v>
                </c:pt>
                <c:pt idx="3659" formatCode="0.00E+00">
                  <c:v>2.8352099999999999E-3</c:v>
                </c:pt>
                <c:pt idx="3660" formatCode="0.00E+00">
                  <c:v>3.7506900000000001E-3</c:v>
                </c:pt>
                <c:pt idx="3661" formatCode="0.00E+00">
                  <c:v>4.8163199999999998E-3</c:v>
                </c:pt>
                <c:pt idx="3662" formatCode="0.00E+00">
                  <c:v>6.0317599999999997E-3</c:v>
                </c:pt>
                <c:pt idx="3663" formatCode="0.00E+00">
                  <c:v>7.3960900000000001E-3</c:v>
                </c:pt>
                <c:pt idx="3664" formatCode="0.00E+00">
                  <c:v>8.9071700000000007E-3</c:v>
                </c:pt>
                <c:pt idx="3665">
                  <c:v>1.05624E-2</c:v>
                </c:pt>
                <c:pt idx="3666">
                  <c:v>1.23593E-2</c:v>
                </c:pt>
                <c:pt idx="3667">
                  <c:v>1.42954E-2</c:v>
                </c:pt>
                <c:pt idx="3668">
                  <c:v>1.6367799999999998E-2</c:v>
                </c:pt>
                <c:pt idx="3669">
                  <c:v>1.8572999999999999E-2</c:v>
                </c:pt>
                <c:pt idx="3670">
                  <c:v>2.09074E-2</c:v>
                </c:pt>
                <c:pt idx="3671">
                  <c:v>2.3367300000000001E-2</c:v>
                </c:pt>
                <c:pt idx="3672">
                  <c:v>2.59484E-2</c:v>
                </c:pt>
                <c:pt idx="3673">
                  <c:v>2.8646100000000001E-2</c:v>
                </c:pt>
                <c:pt idx="3674">
                  <c:v>3.1455200000000003E-2</c:v>
                </c:pt>
                <c:pt idx="3675">
                  <c:v>3.4370499999999998E-2</c:v>
                </c:pt>
                <c:pt idx="3676">
                  <c:v>3.7386900000000001E-2</c:v>
                </c:pt>
                <c:pt idx="3677">
                  <c:v>4.0498800000000001E-2</c:v>
                </c:pt>
                <c:pt idx="3678">
                  <c:v>4.37004E-2</c:v>
                </c:pt>
                <c:pt idx="3679">
                  <c:v>4.6985600000000002E-2</c:v>
                </c:pt>
                <c:pt idx="3680">
                  <c:v>5.0348200000000003E-2</c:v>
                </c:pt>
                <c:pt idx="3681">
                  <c:v>5.3782499999999997E-2</c:v>
                </c:pt>
                <c:pt idx="3682">
                  <c:v>5.7282600000000003E-2</c:v>
                </c:pt>
                <c:pt idx="3683">
                  <c:v>6.0842300000000002E-2</c:v>
                </c:pt>
                <c:pt idx="3684">
                  <c:v>6.4454399999999995E-2</c:v>
                </c:pt>
                <c:pt idx="3685">
                  <c:v>6.81113E-2</c:v>
                </c:pt>
                <c:pt idx="3686">
                  <c:v>7.1805599999999997E-2</c:v>
                </c:pt>
                <c:pt idx="3687">
                  <c:v>7.5530200000000006E-2</c:v>
                </c:pt>
                <c:pt idx="3688">
                  <c:v>7.9277899999999998E-2</c:v>
                </c:pt>
                <c:pt idx="3689">
                  <c:v>8.3042299999999999E-2</c:v>
                </c:pt>
                <c:pt idx="3690">
                  <c:v>8.6817199999999997E-2</c:v>
                </c:pt>
                <c:pt idx="3691">
                  <c:v>9.0596700000000002E-2</c:v>
                </c:pt>
                <c:pt idx="3692">
                  <c:v>9.4374100000000002E-2</c:v>
                </c:pt>
                <c:pt idx="3693">
                  <c:v>9.8141900000000004E-2</c:v>
                </c:pt>
                <c:pt idx="3694">
                  <c:v>0.101893</c:v>
                </c:pt>
                <c:pt idx="3695">
                  <c:v>0.105619</c:v>
                </c:pt>
                <c:pt idx="3696">
                  <c:v>0.109315</c:v>
                </c:pt>
                <c:pt idx="3697">
                  <c:v>0.112974</c:v>
                </c:pt>
                <c:pt idx="3698">
                  <c:v>0.116589</c:v>
                </c:pt>
                <c:pt idx="3699">
                  <c:v>0.120153</c:v>
                </c:pt>
                <c:pt idx="3700">
                  <c:v>0.12366199999999999</c:v>
                </c:pt>
                <c:pt idx="3701">
                  <c:v>0.12711</c:v>
                </c:pt>
                <c:pt idx="3702">
                  <c:v>0.130491</c:v>
                </c:pt>
                <c:pt idx="3703">
                  <c:v>0.133797</c:v>
                </c:pt>
                <c:pt idx="3704">
                  <c:v>0.13702300000000001</c:v>
                </c:pt>
                <c:pt idx="3705">
                  <c:v>0.14016100000000001</c:v>
                </c:pt>
                <c:pt idx="3706">
                  <c:v>0.143206</c:v>
                </c:pt>
                <c:pt idx="3707">
                  <c:v>0.146152</c:v>
                </c:pt>
                <c:pt idx="3708">
                  <c:v>0.14899100000000001</c:v>
                </c:pt>
                <c:pt idx="3709">
                  <c:v>0.15171699999999999</c:v>
                </c:pt>
                <c:pt idx="3710">
                  <c:v>0.15432499999999999</c:v>
                </c:pt>
                <c:pt idx="3711">
                  <c:v>0.156809</c:v>
                </c:pt>
                <c:pt idx="3712">
                  <c:v>0.159164</c:v>
                </c:pt>
                <c:pt idx="3713">
                  <c:v>0.161386</c:v>
                </c:pt>
                <c:pt idx="3714">
                  <c:v>0.16347100000000001</c:v>
                </c:pt>
                <c:pt idx="3715">
                  <c:v>0.165412</c:v>
                </c:pt>
                <c:pt idx="3716">
                  <c:v>0.16720699999999999</c:v>
                </c:pt>
                <c:pt idx="3717">
                  <c:v>0.168851</c:v>
                </c:pt>
                <c:pt idx="3718">
                  <c:v>0.17033999999999999</c:v>
                </c:pt>
                <c:pt idx="3719">
                  <c:v>0.17166999999999999</c:v>
                </c:pt>
                <c:pt idx="3720">
                  <c:v>0.17283599999999999</c:v>
                </c:pt>
                <c:pt idx="3721">
                  <c:v>0.17383499999999999</c:v>
                </c:pt>
                <c:pt idx="3722">
                  <c:v>0.17466400000000001</c:v>
                </c:pt>
                <c:pt idx="3723">
                  <c:v>0.175319</c:v>
                </c:pt>
                <c:pt idx="3724">
                  <c:v>0.17579700000000001</c:v>
                </c:pt>
                <c:pt idx="3725">
                  <c:v>0.176098</c:v>
                </c:pt>
                <c:pt idx="3726">
                  <c:v>0.17621899999999999</c:v>
                </c:pt>
                <c:pt idx="3727">
                  <c:v>0.17615700000000001</c:v>
                </c:pt>
                <c:pt idx="3728">
                  <c:v>0.17591300000000001</c:v>
                </c:pt>
                <c:pt idx="3729">
                  <c:v>0.175485</c:v>
                </c:pt>
                <c:pt idx="3730">
                  <c:v>0.174875</c:v>
                </c:pt>
                <c:pt idx="3731">
                  <c:v>0.17408199999999999</c:v>
                </c:pt>
                <c:pt idx="3732">
                  <c:v>0.17310500000000001</c:v>
                </c:pt>
                <c:pt idx="3733">
                  <c:v>0.17194599999999999</c:v>
                </c:pt>
                <c:pt idx="3734">
                  <c:v>0.17060500000000001</c:v>
                </c:pt>
                <c:pt idx="3735">
                  <c:v>0.16908400000000001</c:v>
                </c:pt>
                <c:pt idx="3736">
                  <c:v>0.167382</c:v>
                </c:pt>
                <c:pt idx="3737">
                  <c:v>0.16550200000000001</c:v>
                </c:pt>
                <c:pt idx="3738">
                  <c:v>0.16344500000000001</c:v>
                </c:pt>
                <c:pt idx="3739">
                  <c:v>0.161215</c:v>
                </c:pt>
                <c:pt idx="3740">
                  <c:v>0.15881500000000001</c:v>
                </c:pt>
                <c:pt idx="3741">
                  <c:v>0.156247</c:v>
                </c:pt>
                <c:pt idx="3742">
                  <c:v>0.15351400000000001</c:v>
                </c:pt>
                <c:pt idx="3743">
                  <c:v>0.15062</c:v>
                </c:pt>
                <c:pt idx="3744">
                  <c:v>0.14757000000000001</c:v>
                </c:pt>
                <c:pt idx="3745">
                  <c:v>0.144368</c:v>
                </c:pt>
                <c:pt idx="3746">
                  <c:v>0.141015</c:v>
                </c:pt>
                <c:pt idx="3747">
                  <c:v>0.137513</c:v>
                </c:pt>
                <c:pt idx="3748">
                  <c:v>0.13386600000000001</c:v>
                </c:pt>
                <c:pt idx="3749">
                  <c:v>0.130081</c:v>
                </c:pt>
                <c:pt idx="3750">
                  <c:v>0.126164</c:v>
                </c:pt>
                <c:pt idx="3751">
                  <c:v>0.12212000000000001</c:v>
                </c:pt>
                <c:pt idx="3752">
                  <c:v>0.117953</c:v>
                </c:pt>
                <c:pt idx="3753">
                  <c:v>0.11366800000000001</c:v>
                </c:pt>
                <c:pt idx="3754">
                  <c:v>0.10927199999999999</c:v>
                </c:pt>
                <c:pt idx="3755">
                  <c:v>0.104771</c:v>
                </c:pt>
                <c:pt idx="3756">
                  <c:v>0.100171</c:v>
                </c:pt>
                <c:pt idx="3757">
                  <c:v>9.5478199999999999E-2</c:v>
                </c:pt>
                <c:pt idx="3758">
                  <c:v>9.06999E-2</c:v>
                </c:pt>
                <c:pt idx="3759">
                  <c:v>8.5842199999999994E-2</c:v>
                </c:pt>
                <c:pt idx="3760">
                  <c:v>8.0908999999999995E-2</c:v>
                </c:pt>
                <c:pt idx="3761">
                  <c:v>7.5904799999999994E-2</c:v>
                </c:pt>
                <c:pt idx="3762">
                  <c:v>7.0836300000000005E-2</c:v>
                </c:pt>
                <c:pt idx="3763">
                  <c:v>6.5711199999999997E-2</c:v>
                </c:pt>
                <c:pt idx="3764">
                  <c:v>6.0536300000000001E-2</c:v>
                </c:pt>
                <c:pt idx="3765">
                  <c:v>5.5317699999999997E-2</c:v>
                </c:pt>
                <c:pt idx="3766">
                  <c:v>5.0061599999999998E-2</c:v>
                </c:pt>
                <c:pt idx="3767">
                  <c:v>4.4774000000000001E-2</c:v>
                </c:pt>
                <c:pt idx="3768">
                  <c:v>3.9461900000000001E-2</c:v>
                </c:pt>
                <c:pt idx="3769">
                  <c:v>3.4133200000000002E-2</c:v>
                </c:pt>
                <c:pt idx="3770">
                  <c:v>2.8795299999999999E-2</c:v>
                </c:pt>
                <c:pt idx="3771">
                  <c:v>2.34532E-2</c:v>
                </c:pt>
                <c:pt idx="3772">
                  <c:v>1.8110899999999999E-2</c:v>
                </c:pt>
                <c:pt idx="3773">
                  <c:v>1.27738E-2</c:v>
                </c:pt>
                <c:pt idx="3774" formatCode="0.00E+00">
                  <c:v>7.4479100000000003E-3</c:v>
                </c:pt>
                <c:pt idx="3775" formatCode="0.00E+00">
                  <c:v>2.1393599999999999E-3</c:v>
                </c:pt>
                <c:pt idx="3776" formatCode="0.00E+00">
                  <c:v>-3.1457799999999999E-3</c:v>
                </c:pt>
                <c:pt idx="3777" formatCode="0.00E+00">
                  <c:v>-8.4005599999999996E-3</c:v>
                </c:pt>
                <c:pt idx="3778">
                  <c:v>-1.3617199999999999E-2</c:v>
                </c:pt>
                <c:pt idx="3779">
                  <c:v>-1.8788200000000001E-2</c:v>
                </c:pt>
                <c:pt idx="3780">
                  <c:v>-2.3908599999999999E-2</c:v>
                </c:pt>
                <c:pt idx="3781">
                  <c:v>-2.8974799999999998E-2</c:v>
                </c:pt>
                <c:pt idx="3782">
                  <c:v>-3.39823E-2</c:v>
                </c:pt>
                <c:pt idx="3783">
                  <c:v>-3.8924899999999998E-2</c:v>
                </c:pt>
                <c:pt idx="3784">
                  <c:v>-4.3796799999999997E-2</c:v>
                </c:pt>
                <c:pt idx="3785">
                  <c:v>-4.8593299999999999E-2</c:v>
                </c:pt>
                <c:pt idx="3786">
                  <c:v>-5.3309200000000001E-2</c:v>
                </c:pt>
                <c:pt idx="3787">
                  <c:v>-5.7938000000000003E-2</c:v>
                </c:pt>
                <c:pt idx="3788">
                  <c:v>-6.2472899999999998E-2</c:v>
                </c:pt>
                <c:pt idx="3789">
                  <c:v>-6.6908999999999996E-2</c:v>
                </c:pt>
                <c:pt idx="3790">
                  <c:v>-7.1244399999999999E-2</c:v>
                </c:pt>
                <c:pt idx="3791">
                  <c:v>-7.5477500000000003E-2</c:v>
                </c:pt>
                <c:pt idx="3792">
                  <c:v>-7.9604900000000006E-2</c:v>
                </c:pt>
                <c:pt idx="3793">
                  <c:v>-8.3622000000000002E-2</c:v>
                </c:pt>
                <c:pt idx="3794">
                  <c:v>-8.7524900000000003E-2</c:v>
                </c:pt>
                <c:pt idx="3795">
                  <c:v>-9.1311900000000001E-2</c:v>
                </c:pt>
                <c:pt idx="3796">
                  <c:v>-9.4982399999999995E-2</c:v>
                </c:pt>
                <c:pt idx="3797">
                  <c:v>-9.8535899999999996E-2</c:v>
                </c:pt>
                <c:pt idx="3798">
                  <c:v>-0.101969</c:v>
                </c:pt>
                <c:pt idx="3799">
                  <c:v>-0.105278</c:v>
                </c:pt>
                <c:pt idx="3800">
                  <c:v>-0.108459</c:v>
                </c:pt>
                <c:pt idx="3801">
                  <c:v>-0.111511</c:v>
                </c:pt>
                <c:pt idx="3802">
                  <c:v>-0.11443399999999999</c:v>
                </c:pt>
                <c:pt idx="3803">
                  <c:v>-0.117229</c:v>
                </c:pt>
                <c:pt idx="3804">
                  <c:v>-0.119895</c:v>
                </c:pt>
                <c:pt idx="3805">
                  <c:v>-0.12243</c:v>
                </c:pt>
                <c:pt idx="3806">
                  <c:v>-0.124833</c:v>
                </c:pt>
                <c:pt idx="3807">
                  <c:v>-0.12710399999999999</c:v>
                </c:pt>
                <c:pt idx="3808">
                  <c:v>-0.12924099999999999</c:v>
                </c:pt>
                <c:pt idx="3809">
                  <c:v>-0.131247</c:v>
                </c:pt>
                <c:pt idx="3810">
                  <c:v>-0.13312499999999999</c:v>
                </c:pt>
                <c:pt idx="3811">
                  <c:v>-0.13487499999999999</c:v>
                </c:pt>
                <c:pt idx="3812">
                  <c:v>-0.13649600000000001</c:v>
                </c:pt>
                <c:pt idx="3813">
                  <c:v>-0.13799</c:v>
                </c:pt>
                <c:pt idx="3814">
                  <c:v>-0.13935700000000001</c:v>
                </c:pt>
                <c:pt idx="3815">
                  <c:v>-0.140599</c:v>
                </c:pt>
                <c:pt idx="3816">
                  <c:v>-0.14171600000000001</c:v>
                </c:pt>
                <c:pt idx="3817">
                  <c:v>-0.142706</c:v>
                </c:pt>
                <c:pt idx="3818">
                  <c:v>-0.143571</c:v>
                </c:pt>
                <c:pt idx="3819">
                  <c:v>-0.14430999999999999</c:v>
                </c:pt>
                <c:pt idx="3820">
                  <c:v>-0.144929</c:v>
                </c:pt>
                <c:pt idx="3821">
                  <c:v>-0.14543</c:v>
                </c:pt>
                <c:pt idx="3822">
                  <c:v>-0.145817</c:v>
                </c:pt>
                <c:pt idx="3823">
                  <c:v>-0.146094</c:v>
                </c:pt>
                <c:pt idx="3824">
                  <c:v>-0.14626400000000001</c:v>
                </c:pt>
                <c:pt idx="3825">
                  <c:v>-0.14632999999999999</c:v>
                </c:pt>
                <c:pt idx="3826">
                  <c:v>-0.146291</c:v>
                </c:pt>
                <c:pt idx="3827">
                  <c:v>-0.146149</c:v>
                </c:pt>
                <c:pt idx="3828">
                  <c:v>-0.14590600000000001</c:v>
                </c:pt>
                <c:pt idx="3829">
                  <c:v>-0.145566</c:v>
                </c:pt>
                <c:pt idx="3830">
                  <c:v>-0.14513100000000001</c:v>
                </c:pt>
                <c:pt idx="3831">
                  <c:v>-0.14460100000000001</c:v>
                </c:pt>
                <c:pt idx="3832">
                  <c:v>-0.14397599999999999</c:v>
                </c:pt>
                <c:pt idx="3833">
                  <c:v>-0.143262</c:v>
                </c:pt>
                <c:pt idx="3834">
                  <c:v>-0.14246600000000001</c:v>
                </c:pt>
                <c:pt idx="3835">
                  <c:v>-0.141596</c:v>
                </c:pt>
                <c:pt idx="3836">
                  <c:v>-0.140656</c:v>
                </c:pt>
                <c:pt idx="3837">
                  <c:v>-0.139649</c:v>
                </c:pt>
                <c:pt idx="3838">
                  <c:v>-0.13857800000000001</c:v>
                </c:pt>
                <c:pt idx="3839">
                  <c:v>-0.13744799999999999</c:v>
                </c:pt>
                <c:pt idx="3840">
                  <c:v>-0.136263</c:v>
                </c:pt>
                <c:pt idx="3841">
                  <c:v>-0.13502800000000001</c:v>
                </c:pt>
                <c:pt idx="3842">
                  <c:v>-0.133746</c:v>
                </c:pt>
                <c:pt idx="3843">
                  <c:v>-0.13242200000000001</c:v>
                </c:pt>
                <c:pt idx="3844">
                  <c:v>-0.13106000000000001</c:v>
                </c:pt>
                <c:pt idx="3845">
                  <c:v>-0.129663</c:v>
                </c:pt>
                <c:pt idx="3846">
                  <c:v>-0.12823300000000001</c:v>
                </c:pt>
                <c:pt idx="3847">
                  <c:v>-0.126776</c:v>
                </c:pt>
                <c:pt idx="3848">
                  <c:v>-0.12529999999999999</c:v>
                </c:pt>
                <c:pt idx="3849">
                  <c:v>-0.12381</c:v>
                </c:pt>
                <c:pt idx="3850">
                  <c:v>-0.122309</c:v>
                </c:pt>
                <c:pt idx="3851">
                  <c:v>-0.120797</c:v>
                </c:pt>
                <c:pt idx="3852">
                  <c:v>-0.119278</c:v>
                </c:pt>
                <c:pt idx="3853">
                  <c:v>-0.117758</c:v>
                </c:pt>
                <c:pt idx="3854">
                  <c:v>-0.116242</c:v>
                </c:pt>
                <c:pt idx="3855">
                  <c:v>-0.114732</c:v>
                </c:pt>
                <c:pt idx="3856">
                  <c:v>-0.11323</c:v>
                </c:pt>
                <c:pt idx="3857">
                  <c:v>-0.111736</c:v>
                </c:pt>
                <c:pt idx="3858">
                  <c:v>-0.110253</c:v>
                </c:pt>
                <c:pt idx="3859">
                  <c:v>-0.108783</c:v>
                </c:pt>
                <c:pt idx="3860">
                  <c:v>-0.10732999999999999</c:v>
                </c:pt>
                <c:pt idx="3861">
                  <c:v>-0.105893</c:v>
                </c:pt>
                <c:pt idx="3862">
                  <c:v>-0.104475</c:v>
                </c:pt>
                <c:pt idx="3863">
                  <c:v>-0.103078</c:v>
                </c:pt>
                <c:pt idx="3864">
                  <c:v>-0.10170800000000001</c:v>
                </c:pt>
                <c:pt idx="3865">
                  <c:v>-0.100366</c:v>
                </c:pt>
                <c:pt idx="3866">
                  <c:v>-9.9052699999999994E-2</c:v>
                </c:pt>
                <c:pt idx="3867">
                  <c:v>-9.7770499999999996E-2</c:v>
                </c:pt>
                <c:pt idx="3868">
                  <c:v>-9.6522999999999998E-2</c:v>
                </c:pt>
                <c:pt idx="3869">
                  <c:v>-9.5314999999999997E-2</c:v>
                </c:pt>
                <c:pt idx="3870">
                  <c:v>-9.4148599999999999E-2</c:v>
                </c:pt>
                <c:pt idx="3871">
                  <c:v>-9.3024599999999999E-2</c:v>
                </c:pt>
                <c:pt idx="3872">
                  <c:v>-9.1944200000000004E-2</c:v>
                </c:pt>
                <c:pt idx="3873">
                  <c:v>-9.0908699999999995E-2</c:v>
                </c:pt>
                <c:pt idx="3874">
                  <c:v>-8.9918899999999996E-2</c:v>
                </c:pt>
                <c:pt idx="3875">
                  <c:v>-8.8975499999999999E-2</c:v>
                </c:pt>
                <c:pt idx="3876">
                  <c:v>-8.8081099999999996E-2</c:v>
                </c:pt>
                <c:pt idx="3877">
                  <c:v>-8.7239499999999998E-2</c:v>
                </c:pt>
                <c:pt idx="3878">
                  <c:v>-8.6453199999999994E-2</c:v>
                </c:pt>
                <c:pt idx="3879">
                  <c:v>-8.5720299999999999E-2</c:v>
                </c:pt>
                <c:pt idx="3880">
                  <c:v>-8.5037000000000001E-2</c:v>
                </c:pt>
                <c:pt idx="3881">
                  <c:v>-8.44004E-2</c:v>
                </c:pt>
                <c:pt idx="3882">
                  <c:v>-8.38092E-2</c:v>
                </c:pt>
                <c:pt idx="3883">
                  <c:v>-8.3263500000000004E-2</c:v>
                </c:pt>
                <c:pt idx="3884">
                  <c:v>-8.2764199999999996E-2</c:v>
                </c:pt>
                <c:pt idx="3885">
                  <c:v>-8.2310499999999995E-2</c:v>
                </c:pt>
                <c:pt idx="3886">
                  <c:v>-8.1899899999999998E-2</c:v>
                </c:pt>
                <c:pt idx="3887">
                  <c:v>-8.1530599999999995E-2</c:v>
                </c:pt>
                <c:pt idx="3888">
                  <c:v>-8.1202499999999997E-2</c:v>
                </c:pt>
                <c:pt idx="3889">
                  <c:v>-8.0916799999999997E-2</c:v>
                </c:pt>
                <c:pt idx="3890">
                  <c:v>-8.0673800000000004E-2</c:v>
                </c:pt>
                <c:pt idx="3891">
                  <c:v>-8.0472000000000002E-2</c:v>
                </c:pt>
                <c:pt idx="3892">
                  <c:v>-8.0309699999999998E-2</c:v>
                </c:pt>
                <c:pt idx="3893">
                  <c:v>-8.0185999999999993E-2</c:v>
                </c:pt>
                <c:pt idx="3894">
                  <c:v>-8.0098000000000003E-2</c:v>
                </c:pt>
                <c:pt idx="3895">
                  <c:v>-8.0041899999999999E-2</c:v>
                </c:pt>
                <c:pt idx="3896">
                  <c:v>-8.0018199999999998E-2</c:v>
                </c:pt>
                <c:pt idx="3897">
                  <c:v>-8.0032199999999998E-2</c:v>
                </c:pt>
                <c:pt idx="3898">
                  <c:v>-8.0087500000000006E-2</c:v>
                </c:pt>
                <c:pt idx="3899">
                  <c:v>-8.0183000000000004E-2</c:v>
                </c:pt>
                <c:pt idx="3900">
                  <c:v>-8.0319100000000004E-2</c:v>
                </c:pt>
                <c:pt idx="3901">
                  <c:v>-8.0498200000000006E-2</c:v>
                </c:pt>
                <c:pt idx="3902">
                  <c:v>-8.0721100000000004E-2</c:v>
                </c:pt>
                <c:pt idx="3903">
                  <c:v>-8.0985299999999996E-2</c:v>
                </c:pt>
                <c:pt idx="3904">
                  <c:v>-8.1286999999999998E-2</c:v>
                </c:pt>
                <c:pt idx="3905">
                  <c:v>-8.1623899999999999E-2</c:v>
                </c:pt>
                <c:pt idx="3906">
                  <c:v>-8.1993999999999997E-2</c:v>
                </c:pt>
                <c:pt idx="3907">
                  <c:v>-8.2395700000000002E-2</c:v>
                </c:pt>
                <c:pt idx="3908">
                  <c:v>-8.2829899999999998E-2</c:v>
                </c:pt>
                <c:pt idx="3909">
                  <c:v>-8.3299600000000001E-2</c:v>
                </c:pt>
                <c:pt idx="3910">
                  <c:v>-8.3807699999999999E-2</c:v>
                </c:pt>
                <c:pt idx="3911">
                  <c:v>-8.4355100000000002E-2</c:v>
                </c:pt>
                <c:pt idx="3912">
                  <c:v>-8.4940799999999997E-2</c:v>
                </c:pt>
                <c:pt idx="3913">
                  <c:v>-8.5562399999999997E-2</c:v>
                </c:pt>
                <c:pt idx="3914">
                  <c:v>-8.6215399999999998E-2</c:v>
                </c:pt>
                <c:pt idx="3915">
                  <c:v>-8.6897000000000002E-2</c:v>
                </c:pt>
                <c:pt idx="3916">
                  <c:v>-8.7607000000000004E-2</c:v>
                </c:pt>
                <c:pt idx="3917">
                  <c:v>-8.8344900000000004E-2</c:v>
                </c:pt>
                <c:pt idx="3918">
                  <c:v>-8.9108000000000007E-2</c:v>
                </c:pt>
                <c:pt idx="3919">
                  <c:v>-8.9894500000000002E-2</c:v>
                </c:pt>
                <c:pt idx="3920">
                  <c:v>-9.0704699999999999E-2</c:v>
                </c:pt>
                <c:pt idx="3921">
                  <c:v>-9.1541899999999995E-2</c:v>
                </c:pt>
                <c:pt idx="3922">
                  <c:v>-9.2409000000000005E-2</c:v>
                </c:pt>
                <c:pt idx="3923">
                  <c:v>-9.3306799999999995E-2</c:v>
                </c:pt>
                <c:pt idx="3924">
                  <c:v>-9.42355E-2</c:v>
                </c:pt>
                <c:pt idx="3925">
                  <c:v>-9.51964E-2</c:v>
                </c:pt>
                <c:pt idx="3926">
                  <c:v>-9.6191299999999993E-2</c:v>
                </c:pt>
                <c:pt idx="3927">
                  <c:v>-9.7221799999999997E-2</c:v>
                </c:pt>
                <c:pt idx="3928">
                  <c:v>-9.8288100000000003E-2</c:v>
                </c:pt>
                <c:pt idx="3929">
                  <c:v>-9.9389000000000005E-2</c:v>
                </c:pt>
                <c:pt idx="3930">
                  <c:v>-0.100524</c:v>
                </c:pt>
                <c:pt idx="3931">
                  <c:v>-0.101692</c:v>
                </c:pt>
                <c:pt idx="3932">
                  <c:v>-0.102896</c:v>
                </c:pt>
                <c:pt idx="3933">
                  <c:v>-0.10413500000000001</c:v>
                </c:pt>
                <c:pt idx="3934">
                  <c:v>-0.105404</c:v>
                </c:pt>
                <c:pt idx="3935">
                  <c:v>-0.106707</c:v>
                </c:pt>
                <c:pt idx="3936">
                  <c:v>-0.108047</c:v>
                </c:pt>
                <c:pt idx="3937">
                  <c:v>-0.10942499999999999</c:v>
                </c:pt>
                <c:pt idx="3938">
                  <c:v>-0.110837</c:v>
                </c:pt>
                <c:pt idx="3939">
                  <c:v>-0.11228100000000001</c:v>
                </c:pt>
                <c:pt idx="3940">
                  <c:v>-0.113755</c:v>
                </c:pt>
                <c:pt idx="3941">
                  <c:v>-0.115261</c:v>
                </c:pt>
                <c:pt idx="3942">
                  <c:v>-0.116798</c:v>
                </c:pt>
                <c:pt idx="3943">
                  <c:v>-0.11836199999999999</c:v>
                </c:pt>
                <c:pt idx="3944">
                  <c:v>-0.11995400000000001</c:v>
                </c:pt>
                <c:pt idx="3945">
                  <c:v>-0.121571</c:v>
                </c:pt>
                <c:pt idx="3946">
                  <c:v>-0.12321500000000001</c:v>
                </c:pt>
                <c:pt idx="3947">
                  <c:v>-0.124878</c:v>
                </c:pt>
                <c:pt idx="3948">
                  <c:v>-0.126552</c:v>
                </c:pt>
                <c:pt idx="3949">
                  <c:v>-0.12823200000000001</c:v>
                </c:pt>
                <c:pt idx="3950">
                  <c:v>-0.129917</c:v>
                </c:pt>
                <c:pt idx="3951">
                  <c:v>-0.131607</c:v>
                </c:pt>
                <c:pt idx="3952">
                  <c:v>-0.13330500000000001</c:v>
                </c:pt>
                <c:pt idx="3953">
                  <c:v>-0.13501199999999999</c:v>
                </c:pt>
                <c:pt idx="3954">
                  <c:v>-0.13672699999999999</c:v>
                </c:pt>
                <c:pt idx="3955">
                  <c:v>-0.13844699999999999</c:v>
                </c:pt>
                <c:pt idx="3956">
                  <c:v>-0.14017399999999999</c:v>
                </c:pt>
                <c:pt idx="3957">
                  <c:v>-0.14191200000000001</c:v>
                </c:pt>
                <c:pt idx="3958">
                  <c:v>-0.14366300000000001</c:v>
                </c:pt>
                <c:pt idx="3959">
                  <c:v>-0.145428</c:v>
                </c:pt>
                <c:pt idx="3960">
                  <c:v>-0.147205</c:v>
                </c:pt>
                <c:pt idx="3961">
                  <c:v>-0.14899100000000001</c:v>
                </c:pt>
                <c:pt idx="3962">
                  <c:v>-0.150785</c:v>
                </c:pt>
                <c:pt idx="3963">
                  <c:v>-0.15259</c:v>
                </c:pt>
                <c:pt idx="3964">
                  <c:v>-0.15440799999999999</c:v>
                </c:pt>
                <c:pt idx="3965">
                  <c:v>-0.15623799999999999</c:v>
                </c:pt>
                <c:pt idx="3966">
                  <c:v>-0.158077</c:v>
                </c:pt>
                <c:pt idx="3967">
                  <c:v>-0.15992000000000001</c:v>
                </c:pt>
                <c:pt idx="3968">
                  <c:v>-0.16175999999999999</c:v>
                </c:pt>
                <c:pt idx="3969">
                  <c:v>-0.16359599999999999</c:v>
                </c:pt>
                <c:pt idx="3970">
                  <c:v>-0.16542399999999999</c:v>
                </c:pt>
                <c:pt idx="3971">
                  <c:v>-0.167241</c:v>
                </c:pt>
                <c:pt idx="3972">
                  <c:v>-0.169042</c:v>
                </c:pt>
                <c:pt idx="3973">
                  <c:v>-0.170825</c:v>
                </c:pt>
                <c:pt idx="3974">
                  <c:v>-0.172592</c:v>
                </c:pt>
                <c:pt idx="3975">
                  <c:v>-0.174343</c:v>
                </c:pt>
                <c:pt idx="3976">
                  <c:v>-0.17607800000000001</c:v>
                </c:pt>
                <c:pt idx="3977">
                  <c:v>-0.17779600000000001</c:v>
                </c:pt>
                <c:pt idx="3978">
                  <c:v>-0.17949499999999999</c:v>
                </c:pt>
                <c:pt idx="3979">
                  <c:v>-0.181171</c:v>
                </c:pt>
                <c:pt idx="3980">
                  <c:v>-0.18282599999999999</c:v>
                </c:pt>
                <c:pt idx="3981">
                  <c:v>-0.18445700000000001</c:v>
                </c:pt>
                <c:pt idx="3982">
                  <c:v>-0.186061</c:v>
                </c:pt>
                <c:pt idx="3983">
                  <c:v>-0.18763199999999999</c:v>
                </c:pt>
                <c:pt idx="3984">
                  <c:v>-0.18917500000000001</c:v>
                </c:pt>
                <c:pt idx="3985">
                  <c:v>-0.190694</c:v>
                </c:pt>
                <c:pt idx="3986">
                  <c:v>-0.192194</c:v>
                </c:pt>
                <c:pt idx="3987">
                  <c:v>-0.19367699999999999</c:v>
                </c:pt>
                <c:pt idx="3988">
                  <c:v>-0.19514999999999999</c:v>
                </c:pt>
                <c:pt idx="3989">
                  <c:v>-0.19661600000000001</c:v>
                </c:pt>
                <c:pt idx="3990">
                  <c:v>-0.198074</c:v>
                </c:pt>
                <c:pt idx="3991">
                  <c:v>-0.199521</c:v>
                </c:pt>
                <c:pt idx="3992">
                  <c:v>-0.20095499999999999</c:v>
                </c:pt>
                <c:pt idx="3993">
                  <c:v>-0.202375</c:v>
                </c:pt>
                <c:pt idx="3994">
                  <c:v>-0.20377899999999999</c:v>
                </c:pt>
                <c:pt idx="3995">
                  <c:v>-0.20516999999999999</c:v>
                </c:pt>
                <c:pt idx="3996">
                  <c:v>-0.20655000000000001</c:v>
                </c:pt>
                <c:pt idx="3997">
                  <c:v>-0.207927</c:v>
                </c:pt>
                <c:pt idx="3998">
                  <c:v>-0.20930000000000001</c:v>
                </c:pt>
                <c:pt idx="3999">
                  <c:v>-0.21067</c:v>
                </c:pt>
                <c:pt idx="4000">
                  <c:v>-0.212036</c:v>
                </c:pt>
                <c:pt idx="4001">
                  <c:v>-0.213398</c:v>
                </c:pt>
                <c:pt idx="4002">
                  <c:v>-0.214756</c:v>
                </c:pt>
                <c:pt idx="4003">
                  <c:v>-0.216111</c:v>
                </c:pt>
                <c:pt idx="4004">
                  <c:v>-0.21746599999999999</c:v>
                </c:pt>
                <c:pt idx="4005">
                  <c:v>-0.21882399999999999</c:v>
                </c:pt>
                <c:pt idx="4006">
                  <c:v>-0.22018799999999999</c:v>
                </c:pt>
                <c:pt idx="4007">
                  <c:v>-0.22155900000000001</c:v>
                </c:pt>
                <c:pt idx="4008">
                  <c:v>-0.22294</c:v>
                </c:pt>
                <c:pt idx="4009">
                  <c:v>-0.22433800000000001</c:v>
                </c:pt>
                <c:pt idx="4010">
                  <c:v>-0.22575700000000001</c:v>
                </c:pt>
                <c:pt idx="4011">
                  <c:v>-0.22719800000000001</c:v>
                </c:pt>
                <c:pt idx="4012">
                  <c:v>-0.228662</c:v>
                </c:pt>
                <c:pt idx="4013">
                  <c:v>-0.23014899999999999</c:v>
                </c:pt>
                <c:pt idx="4014">
                  <c:v>-0.23166300000000001</c:v>
                </c:pt>
                <c:pt idx="4015">
                  <c:v>-0.233205</c:v>
                </c:pt>
                <c:pt idx="4016">
                  <c:v>-0.23477600000000001</c:v>
                </c:pt>
                <c:pt idx="4017">
                  <c:v>-0.236375</c:v>
                </c:pt>
                <c:pt idx="4018">
                  <c:v>-0.23799999999999999</c:v>
                </c:pt>
                <c:pt idx="4019">
                  <c:v>-0.23965600000000001</c:v>
                </c:pt>
                <c:pt idx="4020">
                  <c:v>-0.24134800000000001</c:v>
                </c:pt>
                <c:pt idx="4021">
                  <c:v>-0.24307400000000001</c:v>
                </c:pt>
                <c:pt idx="4022">
                  <c:v>-0.244834</c:v>
                </c:pt>
                <c:pt idx="4023">
                  <c:v>-0.24662999999999999</c:v>
                </c:pt>
                <c:pt idx="4024">
                  <c:v>-0.24846699999999999</c:v>
                </c:pt>
                <c:pt idx="4025">
                  <c:v>-0.25034800000000001</c:v>
                </c:pt>
                <c:pt idx="4026">
                  <c:v>-0.252272</c:v>
                </c:pt>
                <c:pt idx="4027">
                  <c:v>-0.25424000000000002</c:v>
                </c:pt>
                <c:pt idx="4028">
                  <c:v>-0.256249</c:v>
                </c:pt>
                <c:pt idx="4029">
                  <c:v>-0.25829800000000003</c:v>
                </c:pt>
                <c:pt idx="4030">
                  <c:v>-0.26038600000000001</c:v>
                </c:pt>
                <c:pt idx="4031">
                  <c:v>-0.262513</c:v>
                </c:pt>
                <c:pt idx="4032">
                  <c:v>-0.26468000000000003</c:v>
                </c:pt>
                <c:pt idx="4033">
                  <c:v>-0.26688600000000001</c:v>
                </c:pt>
                <c:pt idx="4034">
                  <c:v>-0.26912399999999997</c:v>
                </c:pt>
                <c:pt idx="4035">
                  <c:v>-0.27138400000000001</c:v>
                </c:pt>
                <c:pt idx="4036">
                  <c:v>-0.27365499999999998</c:v>
                </c:pt>
                <c:pt idx="4037">
                  <c:v>-0.27593400000000001</c:v>
                </c:pt>
                <c:pt idx="4038">
                  <c:v>-0.27821899999999999</c:v>
                </c:pt>
                <c:pt idx="4039">
                  <c:v>-0.28050799999999998</c:v>
                </c:pt>
                <c:pt idx="4040">
                  <c:v>-0.28280100000000002</c:v>
                </c:pt>
                <c:pt idx="4041">
                  <c:v>-0.28509800000000002</c:v>
                </c:pt>
                <c:pt idx="4042">
                  <c:v>-0.28739399999999998</c:v>
                </c:pt>
                <c:pt idx="4043">
                  <c:v>-0.28969</c:v>
                </c:pt>
                <c:pt idx="4044">
                  <c:v>-0.291989</c:v>
                </c:pt>
                <c:pt idx="4045">
                  <c:v>-0.294294</c:v>
                </c:pt>
                <c:pt idx="4046">
                  <c:v>-0.29660900000000001</c:v>
                </c:pt>
                <c:pt idx="4047">
                  <c:v>-0.29893399999999998</c:v>
                </c:pt>
                <c:pt idx="4048">
                  <c:v>-0.30126700000000001</c:v>
                </c:pt>
                <c:pt idx="4049">
                  <c:v>-0.30360599999999999</c:v>
                </c:pt>
                <c:pt idx="4050">
                  <c:v>-0.30594700000000002</c:v>
                </c:pt>
                <c:pt idx="4051">
                  <c:v>-0.308286</c:v>
                </c:pt>
                <c:pt idx="4052">
                  <c:v>-0.31061800000000001</c:v>
                </c:pt>
                <c:pt idx="4053">
                  <c:v>-0.31293900000000002</c:v>
                </c:pt>
                <c:pt idx="4054">
                  <c:v>-0.315245</c:v>
                </c:pt>
                <c:pt idx="4055">
                  <c:v>-0.31752999999999998</c:v>
                </c:pt>
                <c:pt idx="4056">
                  <c:v>-0.31978099999999998</c:v>
                </c:pt>
                <c:pt idx="4057">
                  <c:v>-0.32199</c:v>
                </c:pt>
                <c:pt idx="4058">
                  <c:v>-0.32414599999999999</c:v>
                </c:pt>
                <c:pt idx="4059">
                  <c:v>-0.326237</c:v>
                </c:pt>
                <c:pt idx="4060">
                  <c:v>-0.32825599999999999</c:v>
                </c:pt>
                <c:pt idx="4061">
                  <c:v>-0.33019999999999999</c:v>
                </c:pt>
                <c:pt idx="4062">
                  <c:v>-0.33207199999999998</c:v>
                </c:pt>
                <c:pt idx="4063">
                  <c:v>-0.333868</c:v>
                </c:pt>
                <c:pt idx="4064">
                  <c:v>-0.335588</c:v>
                </c:pt>
                <c:pt idx="4065">
                  <c:v>-0.337225</c:v>
                </c:pt>
                <c:pt idx="4066">
                  <c:v>-0.33877400000000002</c:v>
                </c:pt>
                <c:pt idx="4067">
                  <c:v>-0.340229</c:v>
                </c:pt>
                <c:pt idx="4068">
                  <c:v>-0.34158500000000003</c:v>
                </c:pt>
                <c:pt idx="4069">
                  <c:v>-0.34284100000000001</c:v>
                </c:pt>
                <c:pt idx="4070">
                  <c:v>-0.343995</c:v>
                </c:pt>
                <c:pt idx="4071">
                  <c:v>-0.34504499999999999</c:v>
                </c:pt>
                <c:pt idx="4072">
                  <c:v>-0.34599000000000002</c:v>
                </c:pt>
                <c:pt idx="4073">
                  <c:v>-0.34683199999999997</c:v>
                </c:pt>
                <c:pt idx="4074">
                  <c:v>-0.347576</c:v>
                </c:pt>
                <c:pt idx="4075">
                  <c:v>-0.348223</c:v>
                </c:pt>
                <c:pt idx="4076">
                  <c:v>-0.34877200000000003</c:v>
                </c:pt>
                <c:pt idx="4077">
                  <c:v>-0.34922199999999998</c:v>
                </c:pt>
                <c:pt idx="4078">
                  <c:v>-0.34956700000000002</c:v>
                </c:pt>
                <c:pt idx="4079">
                  <c:v>-0.34979900000000003</c:v>
                </c:pt>
                <c:pt idx="4080">
                  <c:v>-0.349914</c:v>
                </c:pt>
                <c:pt idx="4081">
                  <c:v>-0.349912</c:v>
                </c:pt>
                <c:pt idx="4082">
                  <c:v>-0.34979100000000002</c:v>
                </c:pt>
                <c:pt idx="4083">
                  <c:v>-0.349551</c:v>
                </c:pt>
                <c:pt idx="4084">
                  <c:v>-0.34919</c:v>
                </c:pt>
                <c:pt idx="4085">
                  <c:v>-0.34870499999999999</c:v>
                </c:pt>
                <c:pt idx="4086">
                  <c:v>-0.34808800000000001</c:v>
                </c:pt>
                <c:pt idx="4087">
                  <c:v>-0.347335</c:v>
                </c:pt>
                <c:pt idx="4088">
                  <c:v>-0.34644900000000001</c:v>
                </c:pt>
                <c:pt idx="4089">
                  <c:v>-0.34543499999999999</c:v>
                </c:pt>
                <c:pt idx="4090">
                  <c:v>-0.34429500000000002</c:v>
                </c:pt>
                <c:pt idx="4091">
                  <c:v>-0.34303400000000001</c:v>
                </c:pt>
                <c:pt idx="4092">
                  <c:v>-0.34165400000000001</c:v>
                </c:pt>
                <c:pt idx="4093">
                  <c:v>-0.34016200000000002</c:v>
                </c:pt>
                <c:pt idx="4094">
                  <c:v>-0.33855800000000003</c:v>
                </c:pt>
                <c:pt idx="4095">
                  <c:v>-0.33684199999999997</c:v>
                </c:pt>
                <c:pt idx="4096">
                  <c:v>-0.33501900000000001</c:v>
                </c:pt>
                <c:pt idx="4097">
                  <c:v>-0.33309499999999997</c:v>
                </c:pt>
                <c:pt idx="4098">
                  <c:v>-0.33107300000000001</c:v>
                </c:pt>
                <c:pt idx="4099">
                  <c:v>-0.32895099999999999</c:v>
                </c:pt>
                <c:pt idx="4100">
                  <c:v>-0.32673000000000002</c:v>
                </c:pt>
                <c:pt idx="4101">
                  <c:v>-0.32441399999999998</c:v>
                </c:pt>
                <c:pt idx="4102">
                  <c:v>-0.32200600000000001</c:v>
                </c:pt>
                <c:pt idx="4103">
                  <c:v>-0.31950699999999999</c:v>
                </c:pt>
                <c:pt idx="4104">
                  <c:v>-0.31691599999999998</c:v>
                </c:pt>
                <c:pt idx="4105">
                  <c:v>-0.31423299999999998</c:v>
                </c:pt>
                <c:pt idx="4106">
                  <c:v>-0.31146200000000002</c:v>
                </c:pt>
                <c:pt idx="4107">
                  <c:v>-0.30860900000000002</c:v>
                </c:pt>
                <c:pt idx="4108">
                  <c:v>-0.30568000000000001</c:v>
                </c:pt>
                <c:pt idx="4109">
                  <c:v>-0.302678</c:v>
                </c:pt>
                <c:pt idx="4110">
                  <c:v>-0.29961100000000002</c:v>
                </c:pt>
                <c:pt idx="4111">
                  <c:v>-0.29648400000000003</c:v>
                </c:pt>
                <c:pt idx="4112">
                  <c:v>-0.29330299999999998</c:v>
                </c:pt>
                <c:pt idx="4113">
                  <c:v>-0.29006999999999999</c:v>
                </c:pt>
                <c:pt idx="4114">
                  <c:v>-0.28678999999999999</c:v>
                </c:pt>
                <c:pt idx="4115">
                  <c:v>-0.28346500000000002</c:v>
                </c:pt>
                <c:pt idx="4116">
                  <c:v>-0.28009800000000001</c:v>
                </c:pt>
                <c:pt idx="4117">
                  <c:v>-0.276694</c:v>
                </c:pt>
                <c:pt idx="4118">
                  <c:v>-0.273262</c:v>
                </c:pt>
                <c:pt idx="4119">
                  <c:v>-0.26980900000000002</c:v>
                </c:pt>
                <c:pt idx="4120">
                  <c:v>-0.26633699999999999</c:v>
                </c:pt>
                <c:pt idx="4121">
                  <c:v>-0.26285399999999998</c:v>
                </c:pt>
                <c:pt idx="4122">
                  <c:v>-0.25935999999999998</c:v>
                </c:pt>
                <c:pt idx="4123">
                  <c:v>-0.25585599999999997</c:v>
                </c:pt>
                <c:pt idx="4124">
                  <c:v>-0.25234099999999998</c:v>
                </c:pt>
                <c:pt idx="4125">
                  <c:v>-0.24882199999999999</c:v>
                </c:pt>
                <c:pt idx="4126">
                  <c:v>-0.24529899999999999</c:v>
                </c:pt>
                <c:pt idx="4127">
                  <c:v>-0.24177799999999999</c:v>
                </c:pt>
                <c:pt idx="4128">
                  <c:v>-0.238263</c:v>
                </c:pt>
                <c:pt idx="4129">
                  <c:v>-0.234764</c:v>
                </c:pt>
                <c:pt idx="4130">
                  <c:v>-0.23128699999999999</c:v>
                </c:pt>
                <c:pt idx="4131">
                  <c:v>-0.22783700000000001</c:v>
                </c:pt>
                <c:pt idx="4132">
                  <c:v>-0.22442500000000001</c:v>
                </c:pt>
                <c:pt idx="4133">
                  <c:v>-0.22106300000000001</c:v>
                </c:pt>
                <c:pt idx="4134">
                  <c:v>-0.21775900000000001</c:v>
                </c:pt>
                <c:pt idx="4135">
                  <c:v>-0.21451999999999999</c:v>
                </c:pt>
                <c:pt idx="4136">
                  <c:v>-0.21135000000000001</c:v>
                </c:pt>
                <c:pt idx="4137">
                  <c:v>-0.20824799999999999</c:v>
                </c:pt>
                <c:pt idx="4138">
                  <c:v>-0.205211</c:v>
                </c:pt>
                <c:pt idx="4139">
                  <c:v>-0.202239</c:v>
                </c:pt>
                <c:pt idx="4140">
                  <c:v>-0.19933999999999999</c:v>
                </c:pt>
                <c:pt idx="4141">
                  <c:v>-0.19652600000000001</c:v>
                </c:pt>
                <c:pt idx="4142">
                  <c:v>-0.19380600000000001</c:v>
                </c:pt>
                <c:pt idx="4143">
                  <c:v>-0.19117899999999999</c:v>
                </c:pt>
                <c:pt idx="4144">
                  <c:v>-0.188636</c:v>
                </c:pt>
                <c:pt idx="4145">
                  <c:v>-0.186169</c:v>
                </c:pt>
                <c:pt idx="4146">
                  <c:v>-0.18377499999999999</c:v>
                </c:pt>
                <c:pt idx="4147">
                  <c:v>-0.181454</c:v>
                </c:pt>
                <c:pt idx="4148">
                  <c:v>-0.179203</c:v>
                </c:pt>
                <c:pt idx="4149">
                  <c:v>-0.17702399999999999</c:v>
                </c:pt>
                <c:pt idx="4150">
                  <c:v>-0.174925</c:v>
                </c:pt>
                <c:pt idx="4151">
                  <c:v>-0.17291400000000001</c:v>
                </c:pt>
                <c:pt idx="4152">
                  <c:v>-0.17099800000000001</c:v>
                </c:pt>
                <c:pt idx="4153">
                  <c:v>-0.169178</c:v>
                </c:pt>
                <c:pt idx="4154">
                  <c:v>-0.16745599999999999</c:v>
                </c:pt>
                <c:pt idx="4155">
                  <c:v>-0.16583000000000001</c:v>
                </c:pt>
                <c:pt idx="4156">
                  <c:v>-0.164299</c:v>
                </c:pt>
                <c:pt idx="4157">
                  <c:v>-0.16286600000000001</c:v>
                </c:pt>
                <c:pt idx="4158">
                  <c:v>-0.16153000000000001</c:v>
                </c:pt>
                <c:pt idx="4159">
                  <c:v>-0.16029399999999999</c:v>
                </c:pt>
                <c:pt idx="4160">
                  <c:v>-0.15915699999999999</c:v>
                </c:pt>
                <c:pt idx="4161">
                  <c:v>-0.15812499999999999</c:v>
                </c:pt>
                <c:pt idx="4162">
                  <c:v>-0.15720000000000001</c:v>
                </c:pt>
                <c:pt idx="4163">
                  <c:v>-0.15638199999999999</c:v>
                </c:pt>
                <c:pt idx="4164">
                  <c:v>-0.155666</c:v>
                </c:pt>
                <c:pt idx="4165">
                  <c:v>-0.15504999999999999</c:v>
                </c:pt>
                <c:pt idx="4166">
                  <c:v>-0.154525</c:v>
                </c:pt>
                <c:pt idx="4167">
                  <c:v>-0.154087</c:v>
                </c:pt>
                <c:pt idx="4168">
                  <c:v>-0.15373500000000001</c:v>
                </c:pt>
                <c:pt idx="4169">
                  <c:v>-0.153473</c:v>
                </c:pt>
                <c:pt idx="4170">
                  <c:v>-0.153304</c:v>
                </c:pt>
                <c:pt idx="4171">
                  <c:v>-0.153227</c:v>
                </c:pt>
                <c:pt idx="4172">
                  <c:v>-0.15323500000000001</c:v>
                </c:pt>
                <c:pt idx="4173">
                  <c:v>-0.15331700000000001</c:v>
                </c:pt>
                <c:pt idx="4174">
                  <c:v>-0.15347</c:v>
                </c:pt>
                <c:pt idx="4175">
                  <c:v>-0.153697</c:v>
                </c:pt>
                <c:pt idx="4176">
                  <c:v>-0.154003</c:v>
                </c:pt>
                <c:pt idx="4177">
                  <c:v>-0.154392</c:v>
                </c:pt>
                <c:pt idx="4178">
                  <c:v>-0.154862</c:v>
                </c:pt>
                <c:pt idx="4179">
                  <c:v>-0.155413</c:v>
                </c:pt>
                <c:pt idx="4180">
                  <c:v>-0.15604399999999999</c:v>
                </c:pt>
                <c:pt idx="4181">
                  <c:v>-0.156752</c:v>
                </c:pt>
                <c:pt idx="4182">
                  <c:v>-0.15753</c:v>
                </c:pt>
                <c:pt idx="4183">
                  <c:v>-0.15837100000000001</c:v>
                </c:pt>
                <c:pt idx="4184">
                  <c:v>-0.159278</c:v>
                </c:pt>
                <c:pt idx="4185">
                  <c:v>-0.160251</c:v>
                </c:pt>
                <c:pt idx="4186">
                  <c:v>-0.16129099999999999</c:v>
                </c:pt>
                <c:pt idx="4187">
                  <c:v>-0.16239200000000001</c:v>
                </c:pt>
                <c:pt idx="4188">
                  <c:v>-0.163547</c:v>
                </c:pt>
                <c:pt idx="4189">
                  <c:v>-0.16474800000000001</c:v>
                </c:pt>
                <c:pt idx="4190">
                  <c:v>-0.16598499999999999</c:v>
                </c:pt>
                <c:pt idx="4191">
                  <c:v>-0.16725699999999999</c:v>
                </c:pt>
                <c:pt idx="4192">
                  <c:v>-0.16856099999999999</c:v>
                </c:pt>
                <c:pt idx="4193">
                  <c:v>-0.16989799999999999</c:v>
                </c:pt>
                <c:pt idx="4194">
                  <c:v>-0.171267</c:v>
                </c:pt>
                <c:pt idx="4195">
                  <c:v>-0.17266699999999999</c:v>
                </c:pt>
                <c:pt idx="4196">
                  <c:v>-0.174093</c:v>
                </c:pt>
                <c:pt idx="4197">
                  <c:v>-0.175542</c:v>
                </c:pt>
                <c:pt idx="4198">
                  <c:v>-0.177013</c:v>
                </c:pt>
                <c:pt idx="4199">
                  <c:v>-0.17850199999999999</c:v>
                </c:pt>
                <c:pt idx="4200">
                  <c:v>-0.180004</c:v>
                </c:pt>
                <c:pt idx="4201">
                  <c:v>-0.18151200000000001</c:v>
                </c:pt>
                <c:pt idx="4202">
                  <c:v>-0.18302399999999999</c:v>
                </c:pt>
                <c:pt idx="4203">
                  <c:v>-0.18454000000000001</c:v>
                </c:pt>
                <c:pt idx="4204">
                  <c:v>-0.18606</c:v>
                </c:pt>
                <c:pt idx="4205">
                  <c:v>-0.187586</c:v>
                </c:pt>
                <c:pt idx="4206">
                  <c:v>-0.189113</c:v>
                </c:pt>
                <c:pt idx="4207">
                  <c:v>-0.190636</c:v>
                </c:pt>
                <c:pt idx="4208">
                  <c:v>-0.19214999999999999</c:v>
                </c:pt>
                <c:pt idx="4209">
                  <c:v>-0.19365299999999999</c:v>
                </c:pt>
                <c:pt idx="4210">
                  <c:v>-0.19514100000000001</c:v>
                </c:pt>
                <c:pt idx="4211">
                  <c:v>-0.19661200000000001</c:v>
                </c:pt>
                <c:pt idx="4212">
                  <c:v>-0.19806499999999999</c:v>
                </c:pt>
                <c:pt idx="4213">
                  <c:v>-0.19950300000000001</c:v>
                </c:pt>
                <c:pt idx="4214">
                  <c:v>-0.20091999999999999</c:v>
                </c:pt>
                <c:pt idx="4215">
                  <c:v>-0.20231399999999999</c:v>
                </c:pt>
                <c:pt idx="4216">
                  <c:v>-0.20368800000000001</c:v>
                </c:pt>
                <c:pt idx="4217">
                  <c:v>-0.205044</c:v>
                </c:pt>
                <c:pt idx="4218">
                  <c:v>-0.20638200000000001</c:v>
                </c:pt>
                <c:pt idx="4219">
                  <c:v>-0.20769799999999999</c:v>
                </c:pt>
                <c:pt idx="4220">
                  <c:v>-0.20899000000000001</c:v>
                </c:pt>
                <c:pt idx="4221">
                  <c:v>-0.210261</c:v>
                </c:pt>
                <c:pt idx="4222">
                  <c:v>-0.211511</c:v>
                </c:pt>
                <c:pt idx="4223">
                  <c:v>-0.21273800000000001</c:v>
                </c:pt>
                <c:pt idx="4224">
                  <c:v>-0.21393799999999999</c:v>
                </c:pt>
                <c:pt idx="4225">
                  <c:v>-0.21510699999999999</c:v>
                </c:pt>
                <c:pt idx="4226">
                  <c:v>-0.21623899999999999</c:v>
                </c:pt>
                <c:pt idx="4227">
                  <c:v>-0.217333</c:v>
                </c:pt>
                <c:pt idx="4228">
                  <c:v>-0.218394</c:v>
                </c:pt>
                <c:pt idx="4229">
                  <c:v>-0.21943199999999999</c:v>
                </c:pt>
                <c:pt idx="4230">
                  <c:v>-0.22044900000000001</c:v>
                </c:pt>
                <c:pt idx="4231">
                  <c:v>-0.22143699999999999</c:v>
                </c:pt>
                <c:pt idx="4232">
                  <c:v>-0.222386</c:v>
                </c:pt>
                <c:pt idx="4233">
                  <c:v>-0.22328999999999999</c:v>
                </c:pt>
                <c:pt idx="4234">
                  <c:v>-0.22415099999999999</c:v>
                </c:pt>
                <c:pt idx="4235">
                  <c:v>-0.22497</c:v>
                </c:pt>
                <c:pt idx="4236">
                  <c:v>-0.22574900000000001</c:v>
                </c:pt>
                <c:pt idx="4237">
                  <c:v>-0.226491</c:v>
                </c:pt>
                <c:pt idx="4238">
                  <c:v>-0.22720399999999999</c:v>
                </c:pt>
                <c:pt idx="4239">
                  <c:v>-0.22789300000000001</c:v>
                </c:pt>
                <c:pt idx="4240">
                  <c:v>-0.22855400000000001</c:v>
                </c:pt>
                <c:pt idx="4241">
                  <c:v>-0.22917399999999999</c:v>
                </c:pt>
                <c:pt idx="4242">
                  <c:v>-0.22975699999999999</c:v>
                </c:pt>
                <c:pt idx="4243">
                  <c:v>-0.230321</c:v>
                </c:pt>
                <c:pt idx="4244">
                  <c:v>-0.23086499999999999</c:v>
                </c:pt>
                <c:pt idx="4245">
                  <c:v>-0.23138700000000001</c:v>
                </c:pt>
                <c:pt idx="4246">
                  <c:v>-0.23189199999999999</c:v>
                </c:pt>
                <c:pt idx="4247">
                  <c:v>-0.23238600000000001</c:v>
                </c:pt>
                <c:pt idx="4248">
                  <c:v>-0.23286899999999999</c:v>
                </c:pt>
                <c:pt idx="4249">
                  <c:v>-0.23334199999999999</c:v>
                </c:pt>
                <c:pt idx="4250">
                  <c:v>-0.23380300000000001</c:v>
                </c:pt>
                <c:pt idx="4251">
                  <c:v>-0.23425099999999999</c:v>
                </c:pt>
                <c:pt idx="4252">
                  <c:v>-0.234683</c:v>
                </c:pt>
                <c:pt idx="4253">
                  <c:v>-0.235099</c:v>
                </c:pt>
                <c:pt idx="4254">
                  <c:v>-0.23549999999999999</c:v>
                </c:pt>
                <c:pt idx="4255">
                  <c:v>-0.23588400000000001</c:v>
                </c:pt>
                <c:pt idx="4256">
                  <c:v>-0.23625299999999999</c:v>
                </c:pt>
                <c:pt idx="4257">
                  <c:v>-0.23661199999999999</c:v>
                </c:pt>
                <c:pt idx="4258">
                  <c:v>-0.23696900000000001</c:v>
                </c:pt>
                <c:pt idx="4259">
                  <c:v>-0.23732500000000001</c:v>
                </c:pt>
                <c:pt idx="4260">
                  <c:v>-0.237678</c:v>
                </c:pt>
                <c:pt idx="4261">
                  <c:v>-0.23802599999999999</c:v>
                </c:pt>
                <c:pt idx="4262">
                  <c:v>-0.23837900000000001</c:v>
                </c:pt>
                <c:pt idx="4263">
                  <c:v>-0.23874400000000001</c:v>
                </c:pt>
                <c:pt idx="4264">
                  <c:v>-0.239125</c:v>
                </c:pt>
                <c:pt idx="4265">
                  <c:v>-0.23952499999999999</c:v>
                </c:pt>
                <c:pt idx="4266">
                  <c:v>-0.23994499999999999</c:v>
                </c:pt>
                <c:pt idx="4267">
                  <c:v>-0.24038899999999999</c:v>
                </c:pt>
                <c:pt idx="4268">
                  <c:v>-0.24085799999999999</c:v>
                </c:pt>
                <c:pt idx="4269">
                  <c:v>-0.24135100000000001</c:v>
                </c:pt>
                <c:pt idx="4270">
                  <c:v>-0.24186199999999999</c:v>
                </c:pt>
                <c:pt idx="4271">
                  <c:v>-0.24238999999999999</c:v>
                </c:pt>
                <c:pt idx="4272">
                  <c:v>-0.24293699999999999</c:v>
                </c:pt>
                <c:pt idx="4273">
                  <c:v>-0.243505</c:v>
                </c:pt>
                <c:pt idx="4274">
                  <c:v>-0.24409500000000001</c:v>
                </c:pt>
                <c:pt idx="4275">
                  <c:v>-0.244702</c:v>
                </c:pt>
                <c:pt idx="4276">
                  <c:v>-0.24532200000000001</c:v>
                </c:pt>
                <c:pt idx="4277">
                  <c:v>-0.245952</c:v>
                </c:pt>
                <c:pt idx="4278">
                  <c:v>-0.246591</c:v>
                </c:pt>
                <c:pt idx="4279">
                  <c:v>-0.24724199999999999</c:v>
                </c:pt>
                <c:pt idx="4280">
                  <c:v>-0.24790599999999999</c:v>
                </c:pt>
                <c:pt idx="4281">
                  <c:v>-0.248589</c:v>
                </c:pt>
                <c:pt idx="4282">
                  <c:v>-0.24929100000000001</c:v>
                </c:pt>
                <c:pt idx="4283">
                  <c:v>-0.25001000000000001</c:v>
                </c:pt>
                <c:pt idx="4284">
                  <c:v>-0.25074299999999999</c:v>
                </c:pt>
                <c:pt idx="4285">
                  <c:v>-0.25148999999999999</c:v>
                </c:pt>
                <c:pt idx="4286">
                  <c:v>-0.252249</c:v>
                </c:pt>
                <c:pt idx="4287">
                  <c:v>-0.25301600000000002</c:v>
                </c:pt>
                <c:pt idx="4288">
                  <c:v>-0.25378400000000001</c:v>
                </c:pt>
                <c:pt idx="4289">
                  <c:v>-0.25455</c:v>
                </c:pt>
                <c:pt idx="4290">
                  <c:v>-0.25531700000000002</c:v>
                </c:pt>
                <c:pt idx="4291">
                  <c:v>-0.25608599999999998</c:v>
                </c:pt>
                <c:pt idx="4292">
                  <c:v>-0.25685799999999998</c:v>
                </c:pt>
                <c:pt idx="4293">
                  <c:v>-0.25763399999999997</c:v>
                </c:pt>
                <c:pt idx="4294">
                  <c:v>-0.25841399999999998</c:v>
                </c:pt>
                <c:pt idx="4295">
                  <c:v>-0.25919999999999999</c:v>
                </c:pt>
                <c:pt idx="4296">
                  <c:v>-0.25999100000000003</c:v>
                </c:pt>
                <c:pt idx="4297">
                  <c:v>-0.26078499999999999</c:v>
                </c:pt>
                <c:pt idx="4298">
                  <c:v>-0.26158199999999998</c:v>
                </c:pt>
                <c:pt idx="4299">
                  <c:v>-0.262382</c:v>
                </c:pt>
                <c:pt idx="4300">
                  <c:v>-0.26318200000000003</c:v>
                </c:pt>
                <c:pt idx="4301">
                  <c:v>-0.26397500000000002</c:v>
                </c:pt>
                <c:pt idx="4302">
                  <c:v>-0.26475900000000002</c:v>
                </c:pt>
                <c:pt idx="4303">
                  <c:v>-0.26553399999999999</c:v>
                </c:pt>
                <c:pt idx="4304">
                  <c:v>-0.26629999999999998</c:v>
                </c:pt>
                <c:pt idx="4305">
                  <c:v>-0.26705600000000002</c:v>
                </c:pt>
                <c:pt idx="4306">
                  <c:v>-0.26780100000000001</c:v>
                </c:pt>
                <c:pt idx="4307">
                  <c:v>-0.26852599999999999</c:v>
                </c:pt>
                <c:pt idx="4308">
                  <c:v>-0.26922600000000002</c:v>
                </c:pt>
                <c:pt idx="4309">
                  <c:v>-0.269895</c:v>
                </c:pt>
                <c:pt idx="4310">
                  <c:v>-0.27053199999999999</c:v>
                </c:pt>
                <c:pt idx="4311">
                  <c:v>-0.27113799999999999</c:v>
                </c:pt>
                <c:pt idx="4312">
                  <c:v>-0.27171099999999998</c:v>
                </c:pt>
                <c:pt idx="4313">
                  <c:v>-0.27225100000000002</c:v>
                </c:pt>
                <c:pt idx="4314">
                  <c:v>-0.272754</c:v>
                </c:pt>
                <c:pt idx="4315">
                  <c:v>-0.27321499999999999</c:v>
                </c:pt>
                <c:pt idx="4316">
                  <c:v>-0.27363199999999999</c:v>
                </c:pt>
                <c:pt idx="4317">
                  <c:v>-0.274003</c:v>
                </c:pt>
                <c:pt idx="4318">
                  <c:v>-0.27432499999999999</c:v>
                </c:pt>
                <c:pt idx="4319">
                  <c:v>-0.274594</c:v>
                </c:pt>
                <c:pt idx="4320">
                  <c:v>-0.27481100000000003</c:v>
                </c:pt>
                <c:pt idx="4321">
                  <c:v>-0.274974</c:v>
                </c:pt>
                <c:pt idx="4322">
                  <c:v>-0.27508500000000002</c:v>
                </c:pt>
                <c:pt idx="4323">
                  <c:v>-0.275142</c:v>
                </c:pt>
                <c:pt idx="4324">
                  <c:v>-0.275142</c:v>
                </c:pt>
                <c:pt idx="4325">
                  <c:v>-0.27508500000000002</c:v>
                </c:pt>
                <c:pt idx="4326">
                  <c:v>-0.27497700000000003</c:v>
                </c:pt>
                <c:pt idx="4327">
                  <c:v>-0.274814</c:v>
                </c:pt>
                <c:pt idx="4328">
                  <c:v>-0.274565</c:v>
                </c:pt>
                <c:pt idx="4329">
                  <c:v>-0.27421499999999999</c:v>
                </c:pt>
                <c:pt idx="4330">
                  <c:v>-0.27379900000000001</c:v>
                </c:pt>
                <c:pt idx="4331">
                  <c:v>-0.27333200000000002</c:v>
                </c:pt>
                <c:pt idx="4332">
                  <c:v>-0.27279300000000001</c:v>
                </c:pt>
                <c:pt idx="4333">
                  <c:v>-0.27218100000000001</c:v>
                </c:pt>
                <c:pt idx="4334">
                  <c:v>-0.27150299999999999</c:v>
                </c:pt>
                <c:pt idx="4335">
                  <c:v>-0.27076099999999997</c:v>
                </c:pt>
                <c:pt idx="4336">
                  <c:v>-0.26995000000000002</c:v>
                </c:pt>
                <c:pt idx="4337">
                  <c:v>-0.269067</c:v>
                </c:pt>
                <c:pt idx="4338">
                  <c:v>-0.26810800000000001</c:v>
                </c:pt>
                <c:pt idx="4339">
                  <c:v>-0.26707399999999998</c:v>
                </c:pt>
                <c:pt idx="4340">
                  <c:v>-0.26596700000000001</c:v>
                </c:pt>
                <c:pt idx="4341">
                  <c:v>-0.26478800000000002</c:v>
                </c:pt>
                <c:pt idx="4342">
                  <c:v>-0.26353799999999999</c:v>
                </c:pt>
                <c:pt idx="4343">
                  <c:v>-0.262214</c:v>
                </c:pt>
                <c:pt idx="4344">
                  <c:v>-0.26081700000000002</c:v>
                </c:pt>
                <c:pt idx="4345">
                  <c:v>-0.25935200000000003</c:v>
                </c:pt>
                <c:pt idx="4346">
                  <c:v>-0.25782500000000003</c:v>
                </c:pt>
                <c:pt idx="4347">
                  <c:v>-0.25624200000000003</c:v>
                </c:pt>
                <c:pt idx="4348">
                  <c:v>-0.25460500000000003</c:v>
                </c:pt>
                <c:pt idx="4349">
                  <c:v>-0.252917</c:v>
                </c:pt>
                <c:pt idx="4350">
                  <c:v>-0.25117800000000001</c:v>
                </c:pt>
                <c:pt idx="4351">
                  <c:v>-0.249389</c:v>
                </c:pt>
                <c:pt idx="4352">
                  <c:v>-0.24754999999999999</c:v>
                </c:pt>
                <c:pt idx="4353">
                  <c:v>-0.24565899999999999</c:v>
                </c:pt>
                <c:pt idx="4354">
                  <c:v>-0.24371399999999999</c:v>
                </c:pt>
                <c:pt idx="4355">
                  <c:v>-0.24171699999999999</c:v>
                </c:pt>
                <c:pt idx="4356">
                  <c:v>-0.23966799999999999</c:v>
                </c:pt>
                <c:pt idx="4357">
                  <c:v>-0.237568</c:v>
                </c:pt>
                <c:pt idx="4358">
                  <c:v>-0.23541400000000001</c:v>
                </c:pt>
                <c:pt idx="4359">
                  <c:v>-0.233207</c:v>
                </c:pt>
                <c:pt idx="4360">
                  <c:v>-0.23094700000000001</c:v>
                </c:pt>
                <c:pt idx="4361">
                  <c:v>-0.228635</c:v>
                </c:pt>
                <c:pt idx="4362">
                  <c:v>-0.226268</c:v>
                </c:pt>
                <c:pt idx="4363">
                  <c:v>-0.22384599999999999</c:v>
                </c:pt>
                <c:pt idx="4364">
                  <c:v>-0.22136900000000001</c:v>
                </c:pt>
                <c:pt idx="4365">
                  <c:v>-0.218838</c:v>
                </c:pt>
                <c:pt idx="4366">
                  <c:v>-0.216254</c:v>
                </c:pt>
                <c:pt idx="4367">
                  <c:v>-0.213619</c:v>
                </c:pt>
                <c:pt idx="4368">
                  <c:v>-0.21093700000000001</c:v>
                </c:pt>
                <c:pt idx="4369">
                  <c:v>-0.20821000000000001</c:v>
                </c:pt>
                <c:pt idx="4370">
                  <c:v>-0.20543900000000001</c:v>
                </c:pt>
                <c:pt idx="4371">
                  <c:v>-0.202625</c:v>
                </c:pt>
                <c:pt idx="4372">
                  <c:v>-0.199768</c:v>
                </c:pt>
                <c:pt idx="4373">
                  <c:v>-0.19686799999999999</c:v>
                </c:pt>
                <c:pt idx="4374">
                  <c:v>-0.19392499999999999</c:v>
                </c:pt>
                <c:pt idx="4375">
                  <c:v>-0.19094</c:v>
                </c:pt>
                <c:pt idx="4376">
                  <c:v>-0.187914</c:v>
                </c:pt>
                <c:pt idx="4377">
                  <c:v>-0.18484600000000001</c:v>
                </c:pt>
                <c:pt idx="4378">
                  <c:v>-0.18173900000000001</c:v>
                </c:pt>
                <c:pt idx="4379">
                  <c:v>-0.178594</c:v>
                </c:pt>
                <c:pt idx="4380">
                  <c:v>-0.17541699999999999</c:v>
                </c:pt>
                <c:pt idx="4381">
                  <c:v>-0.172212</c:v>
                </c:pt>
                <c:pt idx="4382">
                  <c:v>-0.168985</c:v>
                </c:pt>
                <c:pt idx="4383">
                  <c:v>-0.16574</c:v>
                </c:pt>
                <c:pt idx="4384">
                  <c:v>-0.16247700000000001</c:v>
                </c:pt>
                <c:pt idx="4385">
                  <c:v>-0.159196</c:v>
                </c:pt>
                <c:pt idx="4386">
                  <c:v>-0.15590000000000001</c:v>
                </c:pt>
                <c:pt idx="4387">
                  <c:v>-0.15259</c:v>
                </c:pt>
                <c:pt idx="4388">
                  <c:v>-0.14926500000000001</c:v>
                </c:pt>
                <c:pt idx="4389">
                  <c:v>-0.145923</c:v>
                </c:pt>
                <c:pt idx="4390">
                  <c:v>-0.142566</c:v>
                </c:pt>
                <c:pt idx="4391">
                  <c:v>-0.13919500000000001</c:v>
                </c:pt>
                <c:pt idx="4392">
                  <c:v>-0.13581499999999999</c:v>
                </c:pt>
                <c:pt idx="4393">
                  <c:v>-0.13242899999999999</c:v>
                </c:pt>
                <c:pt idx="4394">
                  <c:v>-0.12903899999999999</c:v>
                </c:pt>
                <c:pt idx="4395">
                  <c:v>-0.12564</c:v>
                </c:pt>
                <c:pt idx="4396">
                  <c:v>-0.12223100000000001</c:v>
                </c:pt>
                <c:pt idx="4397">
                  <c:v>-0.118816</c:v>
                </c:pt>
                <c:pt idx="4398">
                  <c:v>-0.11540300000000001</c:v>
                </c:pt>
                <c:pt idx="4399">
                  <c:v>-0.111998</c:v>
                </c:pt>
                <c:pt idx="4400">
                  <c:v>-0.108607</c:v>
                </c:pt>
                <c:pt idx="4401">
                  <c:v>-0.105238</c:v>
                </c:pt>
                <c:pt idx="4402">
                  <c:v>-0.10188899999999999</c:v>
                </c:pt>
                <c:pt idx="4403">
                  <c:v>-9.8560499999999995E-2</c:v>
                </c:pt>
                <c:pt idx="4404">
                  <c:v>-9.5257700000000001E-2</c:v>
                </c:pt>
                <c:pt idx="4405">
                  <c:v>-9.1985800000000006E-2</c:v>
                </c:pt>
                <c:pt idx="4406">
                  <c:v>-8.87492E-2</c:v>
                </c:pt>
                <c:pt idx="4407">
                  <c:v>-8.5553799999999999E-2</c:v>
                </c:pt>
                <c:pt idx="4408">
                  <c:v>-8.2404900000000003E-2</c:v>
                </c:pt>
                <c:pt idx="4409">
                  <c:v>-7.9304700000000006E-2</c:v>
                </c:pt>
                <c:pt idx="4410">
                  <c:v>-7.62549E-2</c:v>
                </c:pt>
                <c:pt idx="4411">
                  <c:v>-7.3257299999999997E-2</c:v>
                </c:pt>
                <c:pt idx="4412">
                  <c:v>-7.0313200000000006E-2</c:v>
                </c:pt>
                <c:pt idx="4413">
                  <c:v>-6.7427699999999993E-2</c:v>
                </c:pt>
                <c:pt idx="4414">
                  <c:v>-6.4609E-2</c:v>
                </c:pt>
                <c:pt idx="4415">
                  <c:v>-6.1844400000000001E-2</c:v>
                </c:pt>
                <c:pt idx="4416">
                  <c:v>-5.9106300000000001E-2</c:v>
                </c:pt>
                <c:pt idx="4417">
                  <c:v>-5.6408899999999998E-2</c:v>
                </c:pt>
                <c:pt idx="4418">
                  <c:v>-5.3788000000000002E-2</c:v>
                </c:pt>
                <c:pt idx="4419">
                  <c:v>-5.1239600000000003E-2</c:v>
                </c:pt>
                <c:pt idx="4420">
                  <c:v>-4.8752799999999999E-2</c:v>
                </c:pt>
                <c:pt idx="4421">
                  <c:v>-4.6337799999999998E-2</c:v>
                </c:pt>
                <c:pt idx="4422">
                  <c:v>-4.4001499999999999E-2</c:v>
                </c:pt>
                <c:pt idx="4423">
                  <c:v>-4.1744400000000001E-2</c:v>
                </c:pt>
                <c:pt idx="4424">
                  <c:v>-3.9566999999999998E-2</c:v>
                </c:pt>
                <c:pt idx="4425">
                  <c:v>-3.7470000000000003E-2</c:v>
                </c:pt>
                <c:pt idx="4426">
                  <c:v>-3.54557E-2</c:v>
                </c:pt>
                <c:pt idx="4427">
                  <c:v>-3.3527500000000002E-2</c:v>
                </c:pt>
                <c:pt idx="4428">
                  <c:v>-3.16894E-2</c:v>
                </c:pt>
                <c:pt idx="4429">
                  <c:v>-2.9943999999999998E-2</c:v>
                </c:pt>
                <c:pt idx="4430">
                  <c:v>-2.8294400000000001E-2</c:v>
                </c:pt>
                <c:pt idx="4431">
                  <c:v>-2.6744400000000002E-2</c:v>
                </c:pt>
                <c:pt idx="4432">
                  <c:v>-2.52987E-2</c:v>
                </c:pt>
                <c:pt idx="4433">
                  <c:v>-2.39615E-2</c:v>
                </c:pt>
                <c:pt idx="4434">
                  <c:v>-2.2737199999999999E-2</c:v>
                </c:pt>
                <c:pt idx="4435">
                  <c:v>-2.1630300000000002E-2</c:v>
                </c:pt>
                <c:pt idx="4436">
                  <c:v>-2.0642899999999999E-2</c:v>
                </c:pt>
                <c:pt idx="4437">
                  <c:v>-1.9774699999999999E-2</c:v>
                </c:pt>
                <c:pt idx="4438">
                  <c:v>-1.9025E-2</c:v>
                </c:pt>
                <c:pt idx="4439">
                  <c:v>-1.8393099999999999E-2</c:v>
                </c:pt>
                <c:pt idx="4440">
                  <c:v>-1.78789E-2</c:v>
                </c:pt>
                <c:pt idx="4441">
                  <c:v>-1.7481400000000001E-2</c:v>
                </c:pt>
                <c:pt idx="4442">
                  <c:v>-1.7199900000000001E-2</c:v>
                </c:pt>
                <c:pt idx="4443">
                  <c:v>-1.70346E-2</c:v>
                </c:pt>
                <c:pt idx="4444">
                  <c:v>-1.6984900000000001E-2</c:v>
                </c:pt>
                <c:pt idx="4445">
                  <c:v>-1.7049600000000002E-2</c:v>
                </c:pt>
                <c:pt idx="4446">
                  <c:v>-1.7228400000000001E-2</c:v>
                </c:pt>
                <c:pt idx="4447">
                  <c:v>-1.7519300000000002E-2</c:v>
                </c:pt>
                <c:pt idx="4448">
                  <c:v>-1.7919399999999999E-2</c:v>
                </c:pt>
                <c:pt idx="4449">
                  <c:v>-1.8427800000000001E-2</c:v>
                </c:pt>
                <c:pt idx="4450">
                  <c:v>-1.9043399999999999E-2</c:v>
                </c:pt>
                <c:pt idx="4451">
                  <c:v>-1.97652E-2</c:v>
                </c:pt>
                <c:pt idx="4452">
                  <c:v>-2.05924E-2</c:v>
                </c:pt>
                <c:pt idx="4453">
                  <c:v>-2.15243E-2</c:v>
                </c:pt>
                <c:pt idx="4454">
                  <c:v>-2.2560199999999999E-2</c:v>
                </c:pt>
                <c:pt idx="4455">
                  <c:v>-2.3699399999999999E-2</c:v>
                </c:pt>
                <c:pt idx="4456">
                  <c:v>-2.4940400000000001E-2</c:v>
                </c:pt>
                <c:pt idx="4457">
                  <c:v>-2.6282E-2</c:v>
                </c:pt>
                <c:pt idx="4458">
                  <c:v>-2.7722299999999998E-2</c:v>
                </c:pt>
                <c:pt idx="4459">
                  <c:v>-2.92585E-2</c:v>
                </c:pt>
                <c:pt idx="4460">
                  <c:v>-3.0888200000000001E-2</c:v>
                </c:pt>
                <c:pt idx="4461">
                  <c:v>-3.2609300000000001E-2</c:v>
                </c:pt>
                <c:pt idx="4462">
                  <c:v>-3.4418900000000002E-2</c:v>
                </c:pt>
                <c:pt idx="4463">
                  <c:v>-3.63138E-2</c:v>
                </c:pt>
                <c:pt idx="4464">
                  <c:v>-3.82896E-2</c:v>
                </c:pt>
                <c:pt idx="4465">
                  <c:v>-4.0341200000000001E-2</c:v>
                </c:pt>
                <c:pt idx="4466">
                  <c:v>-4.24632E-2</c:v>
                </c:pt>
                <c:pt idx="4467">
                  <c:v>-4.46521E-2</c:v>
                </c:pt>
                <c:pt idx="4468">
                  <c:v>-4.69059E-2</c:v>
                </c:pt>
                <c:pt idx="4469">
                  <c:v>-4.92234E-2</c:v>
                </c:pt>
                <c:pt idx="4470">
                  <c:v>-5.1602700000000001E-2</c:v>
                </c:pt>
                <c:pt idx="4471">
                  <c:v>-5.4040600000000001E-2</c:v>
                </c:pt>
                <c:pt idx="4472">
                  <c:v>-5.6534099999999997E-2</c:v>
                </c:pt>
                <c:pt idx="4473">
                  <c:v>-5.90795E-2</c:v>
                </c:pt>
                <c:pt idx="4474">
                  <c:v>-6.1671900000000002E-2</c:v>
                </c:pt>
                <c:pt idx="4475">
                  <c:v>-6.4305600000000004E-2</c:v>
                </c:pt>
                <c:pt idx="4476">
                  <c:v>-6.6975199999999999E-2</c:v>
                </c:pt>
                <c:pt idx="4477">
                  <c:v>-6.9676000000000002E-2</c:v>
                </c:pt>
                <c:pt idx="4478">
                  <c:v>-7.2404300000000005E-2</c:v>
                </c:pt>
                <c:pt idx="4479">
                  <c:v>-7.5158299999999997E-2</c:v>
                </c:pt>
                <c:pt idx="4480">
                  <c:v>-7.7936000000000005E-2</c:v>
                </c:pt>
                <c:pt idx="4481">
                  <c:v>-8.0732899999999996E-2</c:v>
                </c:pt>
                <c:pt idx="4482">
                  <c:v>-8.3540799999999998E-2</c:v>
                </c:pt>
                <c:pt idx="4483">
                  <c:v>-8.6351600000000001E-2</c:v>
                </c:pt>
                <c:pt idx="4484">
                  <c:v>-8.9160299999999998E-2</c:v>
                </c:pt>
                <c:pt idx="4485">
                  <c:v>-9.1964299999999999E-2</c:v>
                </c:pt>
                <c:pt idx="4486">
                  <c:v>-9.4760399999999995E-2</c:v>
                </c:pt>
                <c:pt idx="4487">
                  <c:v>-9.7545699999999999E-2</c:v>
                </c:pt>
                <c:pt idx="4488">
                  <c:v>-0.10031900000000001</c:v>
                </c:pt>
                <c:pt idx="4489">
                  <c:v>-0.103076</c:v>
                </c:pt>
                <c:pt idx="4490">
                  <c:v>-0.10581</c:v>
                </c:pt>
                <c:pt idx="4491">
                  <c:v>-0.108511</c:v>
                </c:pt>
                <c:pt idx="4492">
                  <c:v>-0.11118</c:v>
                </c:pt>
                <c:pt idx="4493">
                  <c:v>-0.113817</c:v>
                </c:pt>
                <c:pt idx="4494">
                  <c:v>-0.11642</c:v>
                </c:pt>
                <c:pt idx="4495">
                  <c:v>-0.11898599999999999</c:v>
                </c:pt>
                <c:pt idx="4496">
                  <c:v>-0.12150900000000001</c:v>
                </c:pt>
                <c:pt idx="4497">
                  <c:v>-0.123984</c:v>
                </c:pt>
                <c:pt idx="4498">
                  <c:v>-0.12640699999999999</c:v>
                </c:pt>
                <c:pt idx="4499">
                  <c:v>-0.128772</c:v>
                </c:pt>
                <c:pt idx="4500">
                  <c:v>-0.131078</c:v>
                </c:pt>
                <c:pt idx="4501">
                  <c:v>-0.13331899999999999</c:v>
                </c:pt>
                <c:pt idx="4502">
                  <c:v>-0.13549600000000001</c:v>
                </c:pt>
                <c:pt idx="4503">
                  <c:v>-0.13760600000000001</c:v>
                </c:pt>
                <c:pt idx="4504">
                  <c:v>-0.13965</c:v>
                </c:pt>
                <c:pt idx="4505">
                  <c:v>-0.141623</c:v>
                </c:pt>
                <c:pt idx="4506">
                  <c:v>-0.14352400000000001</c:v>
                </c:pt>
                <c:pt idx="4507">
                  <c:v>-0.145348</c:v>
                </c:pt>
                <c:pt idx="4508">
                  <c:v>-0.147095</c:v>
                </c:pt>
                <c:pt idx="4509">
                  <c:v>-0.14876</c:v>
                </c:pt>
                <c:pt idx="4510">
                  <c:v>-0.15034</c:v>
                </c:pt>
                <c:pt idx="4511">
                  <c:v>-0.15182999999999999</c:v>
                </c:pt>
                <c:pt idx="4512">
                  <c:v>-0.15323000000000001</c:v>
                </c:pt>
                <c:pt idx="4513">
                  <c:v>-0.15453600000000001</c:v>
                </c:pt>
                <c:pt idx="4514">
                  <c:v>-0.155749</c:v>
                </c:pt>
                <c:pt idx="4515">
                  <c:v>-0.15686600000000001</c:v>
                </c:pt>
                <c:pt idx="4516">
                  <c:v>-0.157886</c:v>
                </c:pt>
                <c:pt idx="4517">
                  <c:v>-0.158808</c:v>
                </c:pt>
                <c:pt idx="4518">
                  <c:v>-0.15962999999999999</c:v>
                </c:pt>
                <c:pt idx="4519">
                  <c:v>-0.160353</c:v>
                </c:pt>
                <c:pt idx="4520">
                  <c:v>-0.160973</c:v>
                </c:pt>
                <c:pt idx="4521">
                  <c:v>-0.16148999999999999</c:v>
                </c:pt>
                <c:pt idx="4522">
                  <c:v>-0.16190399999999999</c:v>
                </c:pt>
                <c:pt idx="4523">
                  <c:v>-0.162214</c:v>
                </c:pt>
                <c:pt idx="4524">
                  <c:v>-0.16242100000000001</c:v>
                </c:pt>
                <c:pt idx="4525">
                  <c:v>-0.162524</c:v>
                </c:pt>
                <c:pt idx="4526">
                  <c:v>-0.162521</c:v>
                </c:pt>
                <c:pt idx="4527">
                  <c:v>-0.162411</c:v>
                </c:pt>
                <c:pt idx="4528">
                  <c:v>-0.162194</c:v>
                </c:pt>
                <c:pt idx="4529">
                  <c:v>-0.16186900000000001</c:v>
                </c:pt>
                <c:pt idx="4530">
                  <c:v>-0.161436</c:v>
                </c:pt>
                <c:pt idx="4531">
                  <c:v>-0.16089700000000001</c:v>
                </c:pt>
                <c:pt idx="4532">
                  <c:v>-0.16025200000000001</c:v>
                </c:pt>
                <c:pt idx="4533">
                  <c:v>-0.159502</c:v>
                </c:pt>
                <c:pt idx="4534">
                  <c:v>-0.15864700000000001</c:v>
                </c:pt>
                <c:pt idx="4535">
                  <c:v>-0.15768799999999999</c:v>
                </c:pt>
                <c:pt idx="4536">
                  <c:v>-0.15662499999999999</c:v>
                </c:pt>
                <c:pt idx="4537">
                  <c:v>-0.15545800000000001</c:v>
                </c:pt>
                <c:pt idx="4538">
                  <c:v>-0.15418799999999999</c:v>
                </c:pt>
                <c:pt idx="4539">
                  <c:v>-0.15281400000000001</c:v>
                </c:pt>
                <c:pt idx="4540">
                  <c:v>-0.151338</c:v>
                </c:pt>
                <c:pt idx="4541">
                  <c:v>-0.14976200000000001</c:v>
                </c:pt>
                <c:pt idx="4542">
                  <c:v>-0.148087</c:v>
                </c:pt>
                <c:pt idx="4543">
                  <c:v>-0.146317</c:v>
                </c:pt>
                <c:pt idx="4544">
                  <c:v>-0.144454</c:v>
                </c:pt>
                <c:pt idx="4545">
                  <c:v>-0.14249899999999999</c:v>
                </c:pt>
                <c:pt idx="4546">
                  <c:v>-0.140454</c:v>
                </c:pt>
                <c:pt idx="4547">
                  <c:v>-0.138321</c:v>
                </c:pt>
                <c:pt idx="4548">
                  <c:v>-0.136104</c:v>
                </c:pt>
                <c:pt idx="4549">
                  <c:v>-0.13380500000000001</c:v>
                </c:pt>
                <c:pt idx="4550">
                  <c:v>-0.13142599999999999</c:v>
                </c:pt>
                <c:pt idx="4551">
                  <c:v>-0.128969</c:v>
                </c:pt>
                <c:pt idx="4552">
                  <c:v>-0.12643699999999999</c:v>
                </c:pt>
                <c:pt idx="4553">
                  <c:v>-0.123834</c:v>
                </c:pt>
                <c:pt idx="4554">
                  <c:v>-0.12116</c:v>
                </c:pt>
                <c:pt idx="4555">
                  <c:v>-0.11842</c:v>
                </c:pt>
                <c:pt idx="4556">
                  <c:v>-0.115616</c:v>
                </c:pt>
                <c:pt idx="4557">
                  <c:v>-0.112751</c:v>
                </c:pt>
                <c:pt idx="4558">
                  <c:v>-0.109829</c:v>
                </c:pt>
                <c:pt idx="4559">
                  <c:v>-0.106851</c:v>
                </c:pt>
                <c:pt idx="4560">
                  <c:v>-0.103823</c:v>
                </c:pt>
                <c:pt idx="4561">
                  <c:v>-0.100745</c:v>
                </c:pt>
                <c:pt idx="4562">
                  <c:v>-9.7620899999999997E-2</c:v>
                </c:pt>
                <c:pt idx="4563">
                  <c:v>-9.4451999999999994E-2</c:v>
                </c:pt>
                <c:pt idx="4564">
                  <c:v>-9.1241600000000006E-2</c:v>
                </c:pt>
                <c:pt idx="4565">
                  <c:v>-8.7992500000000001E-2</c:v>
                </c:pt>
                <c:pt idx="4566">
                  <c:v>-8.4708199999999997E-2</c:v>
                </c:pt>
                <c:pt idx="4567">
                  <c:v>-8.1392900000000004E-2</c:v>
                </c:pt>
                <c:pt idx="4568">
                  <c:v>-7.80502E-2</c:v>
                </c:pt>
                <c:pt idx="4569">
                  <c:v>-7.4682999999999999E-2</c:v>
                </c:pt>
                <c:pt idx="4570">
                  <c:v>-7.1293599999999999E-2</c:v>
                </c:pt>
                <c:pt idx="4571">
                  <c:v>-6.7885100000000004E-2</c:v>
                </c:pt>
                <c:pt idx="4572">
                  <c:v>-6.4461199999999996E-2</c:v>
                </c:pt>
                <c:pt idx="4573">
                  <c:v>-6.1025999999999997E-2</c:v>
                </c:pt>
                <c:pt idx="4574">
                  <c:v>-5.75834E-2</c:v>
                </c:pt>
                <c:pt idx="4575">
                  <c:v>-5.4137299999999999E-2</c:v>
                </c:pt>
                <c:pt idx="4576">
                  <c:v>-5.06915E-2</c:v>
                </c:pt>
                <c:pt idx="4577">
                  <c:v>-4.7249699999999999E-2</c:v>
                </c:pt>
                <c:pt idx="4578">
                  <c:v>-4.3815100000000003E-2</c:v>
                </c:pt>
                <c:pt idx="4579">
                  <c:v>-4.03909E-2</c:v>
                </c:pt>
                <c:pt idx="4580">
                  <c:v>-3.6980499999999999E-2</c:v>
                </c:pt>
                <c:pt idx="4581">
                  <c:v>-3.35868E-2</c:v>
                </c:pt>
                <c:pt idx="4582">
                  <c:v>-3.0211600000000002E-2</c:v>
                </c:pt>
                <c:pt idx="4583">
                  <c:v>-2.6856700000000001E-2</c:v>
                </c:pt>
                <c:pt idx="4584">
                  <c:v>-2.35252E-2</c:v>
                </c:pt>
                <c:pt idx="4585">
                  <c:v>-2.0220700000000001E-2</c:v>
                </c:pt>
                <c:pt idx="4586">
                  <c:v>-1.6946200000000002E-2</c:v>
                </c:pt>
                <c:pt idx="4587">
                  <c:v>-1.37038E-2</c:v>
                </c:pt>
                <c:pt idx="4588">
                  <c:v>-1.0495600000000001E-2</c:v>
                </c:pt>
                <c:pt idx="4589" formatCode="0.00E+00">
                  <c:v>-7.3243300000000004E-3</c:v>
                </c:pt>
                <c:pt idx="4590" formatCode="0.00E+00">
                  <c:v>-4.1927300000000004E-3</c:v>
                </c:pt>
                <c:pt idx="4591" formatCode="0.00E+00">
                  <c:v>-1.10359E-3</c:v>
                </c:pt>
                <c:pt idx="4592" formatCode="0.00E+00">
                  <c:v>1.9407199999999999E-3</c:v>
                </c:pt>
                <c:pt idx="4593" formatCode="0.00E+00">
                  <c:v>4.9378900000000003E-3</c:v>
                </c:pt>
                <c:pt idx="4594" formatCode="0.00E+00">
                  <c:v>7.8854100000000007E-3</c:v>
                </c:pt>
                <c:pt idx="4595">
                  <c:v>1.07808E-2</c:v>
                </c:pt>
                <c:pt idx="4596">
                  <c:v>1.3621899999999999E-2</c:v>
                </c:pt>
                <c:pt idx="4597">
                  <c:v>1.6406899999999999E-2</c:v>
                </c:pt>
                <c:pt idx="4598">
                  <c:v>1.9134100000000001E-2</c:v>
                </c:pt>
                <c:pt idx="4599">
                  <c:v>2.1802599999999998E-2</c:v>
                </c:pt>
                <c:pt idx="4600">
                  <c:v>2.44119E-2</c:v>
                </c:pt>
                <c:pt idx="4601">
                  <c:v>2.6960899999999999E-2</c:v>
                </c:pt>
                <c:pt idx="4602">
                  <c:v>2.9448499999999999E-2</c:v>
                </c:pt>
                <c:pt idx="4603">
                  <c:v>3.1873100000000001E-2</c:v>
                </c:pt>
                <c:pt idx="4604">
                  <c:v>3.42335E-2</c:v>
                </c:pt>
                <c:pt idx="4605">
                  <c:v>3.6528199999999997E-2</c:v>
                </c:pt>
                <c:pt idx="4606">
                  <c:v>3.8755900000000003E-2</c:v>
                </c:pt>
                <c:pt idx="4607">
                  <c:v>4.0915199999999999E-2</c:v>
                </c:pt>
                <c:pt idx="4608">
                  <c:v>4.3005000000000002E-2</c:v>
                </c:pt>
                <c:pt idx="4609">
                  <c:v>4.5024700000000001E-2</c:v>
                </c:pt>
                <c:pt idx="4610">
                  <c:v>4.6973399999999998E-2</c:v>
                </c:pt>
                <c:pt idx="4611">
                  <c:v>4.8850699999999997E-2</c:v>
                </c:pt>
                <c:pt idx="4612">
                  <c:v>5.0656300000000001E-2</c:v>
                </c:pt>
                <c:pt idx="4613">
                  <c:v>5.2389999999999999E-2</c:v>
                </c:pt>
                <c:pt idx="4614">
                  <c:v>5.4051599999999998E-2</c:v>
                </c:pt>
                <c:pt idx="4615">
                  <c:v>5.5641299999999998E-2</c:v>
                </c:pt>
                <c:pt idx="4616">
                  <c:v>5.7159799999999997E-2</c:v>
                </c:pt>
                <c:pt idx="4617">
                  <c:v>5.8607699999999999E-2</c:v>
                </c:pt>
                <c:pt idx="4618">
                  <c:v>5.9985400000000001E-2</c:v>
                </c:pt>
                <c:pt idx="4619">
                  <c:v>6.1292800000000001E-2</c:v>
                </c:pt>
                <c:pt idx="4620">
                  <c:v>6.2529000000000001E-2</c:v>
                </c:pt>
                <c:pt idx="4621">
                  <c:v>6.3694100000000003E-2</c:v>
                </c:pt>
                <c:pt idx="4622">
                  <c:v>6.4789200000000005E-2</c:v>
                </c:pt>
                <c:pt idx="4623">
                  <c:v>6.5815600000000002E-2</c:v>
                </c:pt>
                <c:pt idx="4624">
                  <c:v>6.6774299999999995E-2</c:v>
                </c:pt>
                <c:pt idx="4625">
                  <c:v>6.7666500000000004E-2</c:v>
                </c:pt>
                <c:pt idx="4626">
                  <c:v>6.8493600000000002E-2</c:v>
                </c:pt>
                <c:pt idx="4627">
                  <c:v>6.9257100000000002E-2</c:v>
                </c:pt>
                <c:pt idx="4628">
                  <c:v>6.9958300000000001E-2</c:v>
                </c:pt>
                <c:pt idx="4629">
                  <c:v>7.0598599999999997E-2</c:v>
                </c:pt>
                <c:pt idx="4630">
                  <c:v>7.1179400000000004E-2</c:v>
                </c:pt>
                <c:pt idx="4631">
                  <c:v>7.1702500000000002E-2</c:v>
                </c:pt>
                <c:pt idx="4632">
                  <c:v>7.2169200000000003E-2</c:v>
                </c:pt>
                <c:pt idx="4633">
                  <c:v>7.2580500000000006E-2</c:v>
                </c:pt>
                <c:pt idx="4634">
                  <c:v>7.2938500000000003E-2</c:v>
                </c:pt>
                <c:pt idx="4635">
                  <c:v>7.3245500000000005E-2</c:v>
                </c:pt>
                <c:pt idx="4636">
                  <c:v>7.3503899999999997E-2</c:v>
                </c:pt>
                <c:pt idx="4637">
                  <c:v>7.3715500000000003E-2</c:v>
                </c:pt>
                <c:pt idx="4638">
                  <c:v>7.3882199999999995E-2</c:v>
                </c:pt>
                <c:pt idx="4639">
                  <c:v>7.4006199999999994E-2</c:v>
                </c:pt>
                <c:pt idx="4640">
                  <c:v>7.4089600000000005E-2</c:v>
                </c:pt>
                <c:pt idx="4641">
                  <c:v>7.4133900000000003E-2</c:v>
                </c:pt>
                <c:pt idx="4642">
                  <c:v>7.4140899999999996E-2</c:v>
                </c:pt>
                <c:pt idx="4643">
                  <c:v>7.4112700000000004E-2</c:v>
                </c:pt>
                <c:pt idx="4644">
                  <c:v>7.40513E-2</c:v>
                </c:pt>
                <c:pt idx="4645">
                  <c:v>7.3958700000000002E-2</c:v>
                </c:pt>
                <c:pt idx="4646">
                  <c:v>7.3836899999999997E-2</c:v>
                </c:pt>
                <c:pt idx="4647">
                  <c:v>7.3687799999999998E-2</c:v>
                </c:pt>
                <c:pt idx="4648">
                  <c:v>7.3513400000000007E-2</c:v>
                </c:pt>
                <c:pt idx="4649">
                  <c:v>7.3315900000000003E-2</c:v>
                </c:pt>
                <c:pt idx="4650">
                  <c:v>7.3097800000000004E-2</c:v>
                </c:pt>
                <c:pt idx="4651">
                  <c:v>7.2861499999999996E-2</c:v>
                </c:pt>
                <c:pt idx="4652">
                  <c:v>7.2609000000000007E-2</c:v>
                </c:pt>
                <c:pt idx="4653">
                  <c:v>7.2342600000000007E-2</c:v>
                </c:pt>
                <c:pt idx="4654">
                  <c:v>7.2064199999999995E-2</c:v>
                </c:pt>
                <c:pt idx="4655">
                  <c:v>7.1775800000000001E-2</c:v>
                </c:pt>
                <c:pt idx="4656">
                  <c:v>7.1479200000000007E-2</c:v>
                </c:pt>
                <c:pt idx="4657">
                  <c:v>7.1176900000000001E-2</c:v>
                </c:pt>
                <c:pt idx="4658">
                  <c:v>7.0871600000000007E-2</c:v>
                </c:pt>
                <c:pt idx="4659">
                  <c:v>7.0565199999999995E-2</c:v>
                </c:pt>
                <c:pt idx="4660">
                  <c:v>7.02594E-2</c:v>
                </c:pt>
                <c:pt idx="4661">
                  <c:v>6.9955299999999998E-2</c:v>
                </c:pt>
                <c:pt idx="4662">
                  <c:v>6.9653999999999994E-2</c:v>
                </c:pt>
                <c:pt idx="4663">
                  <c:v>6.9357000000000002E-2</c:v>
                </c:pt>
                <c:pt idx="4664">
                  <c:v>6.9065600000000005E-2</c:v>
                </c:pt>
                <c:pt idx="4665">
                  <c:v>6.8780900000000006E-2</c:v>
                </c:pt>
                <c:pt idx="4666">
                  <c:v>6.8503999999999995E-2</c:v>
                </c:pt>
                <c:pt idx="4667">
                  <c:v>6.8236599999999994E-2</c:v>
                </c:pt>
                <c:pt idx="4668">
                  <c:v>6.7980899999999997E-2</c:v>
                </c:pt>
                <c:pt idx="4669">
                  <c:v>6.7738199999999998E-2</c:v>
                </c:pt>
                <c:pt idx="4670">
                  <c:v>6.7509700000000006E-2</c:v>
                </c:pt>
                <c:pt idx="4671">
                  <c:v>6.7296599999999998E-2</c:v>
                </c:pt>
                <c:pt idx="4672">
                  <c:v>6.7100099999999996E-2</c:v>
                </c:pt>
                <c:pt idx="4673">
                  <c:v>6.6921700000000001E-2</c:v>
                </c:pt>
                <c:pt idx="4674">
                  <c:v>6.6762299999999997E-2</c:v>
                </c:pt>
                <c:pt idx="4675">
                  <c:v>6.6622600000000004E-2</c:v>
                </c:pt>
                <c:pt idx="4676">
                  <c:v>6.6503000000000007E-2</c:v>
                </c:pt>
                <c:pt idx="4677">
                  <c:v>6.6404400000000002E-2</c:v>
                </c:pt>
                <c:pt idx="4678">
                  <c:v>6.63271E-2</c:v>
                </c:pt>
                <c:pt idx="4679">
                  <c:v>6.6271399999999994E-2</c:v>
                </c:pt>
                <c:pt idx="4680">
                  <c:v>6.6237400000000002E-2</c:v>
                </c:pt>
                <c:pt idx="4681">
                  <c:v>6.6225000000000006E-2</c:v>
                </c:pt>
                <c:pt idx="4682">
                  <c:v>6.6234199999999993E-2</c:v>
                </c:pt>
                <c:pt idx="4683">
                  <c:v>6.6264799999999999E-2</c:v>
                </c:pt>
                <c:pt idx="4684">
                  <c:v>6.6316200000000006E-2</c:v>
                </c:pt>
                <c:pt idx="4685">
                  <c:v>6.6388100000000005E-2</c:v>
                </c:pt>
                <c:pt idx="4686">
                  <c:v>6.6480499999999998E-2</c:v>
                </c:pt>
                <c:pt idx="4687">
                  <c:v>6.6593600000000003E-2</c:v>
                </c:pt>
                <c:pt idx="4688">
                  <c:v>6.6727800000000004E-2</c:v>
                </c:pt>
                <c:pt idx="4689">
                  <c:v>6.6882899999999995E-2</c:v>
                </c:pt>
                <c:pt idx="4690">
                  <c:v>6.7058199999999998E-2</c:v>
                </c:pt>
                <c:pt idx="4691">
                  <c:v>6.7252800000000001E-2</c:v>
                </c:pt>
                <c:pt idx="4692">
                  <c:v>6.7465999999999998E-2</c:v>
                </c:pt>
                <c:pt idx="4693">
                  <c:v>6.7696400000000004E-2</c:v>
                </c:pt>
                <c:pt idx="4694">
                  <c:v>6.7942900000000001E-2</c:v>
                </c:pt>
                <c:pt idx="4695">
                  <c:v>6.8204399999999998E-2</c:v>
                </c:pt>
                <c:pt idx="4696">
                  <c:v>6.8479799999999993E-2</c:v>
                </c:pt>
                <c:pt idx="4697">
                  <c:v>6.8767599999999998E-2</c:v>
                </c:pt>
                <c:pt idx="4698">
                  <c:v>6.9066600000000006E-2</c:v>
                </c:pt>
                <c:pt idx="4699">
                  <c:v>6.9375400000000004E-2</c:v>
                </c:pt>
                <c:pt idx="4700">
                  <c:v>6.9692699999999996E-2</c:v>
                </c:pt>
                <c:pt idx="4701">
                  <c:v>7.0017200000000002E-2</c:v>
                </c:pt>
                <c:pt idx="4702">
                  <c:v>7.0348300000000002E-2</c:v>
                </c:pt>
                <c:pt idx="4703">
                  <c:v>7.0684899999999995E-2</c:v>
                </c:pt>
                <c:pt idx="4704">
                  <c:v>7.1025599999999994E-2</c:v>
                </c:pt>
                <c:pt idx="4705">
                  <c:v>7.1369100000000005E-2</c:v>
                </c:pt>
                <c:pt idx="4706">
                  <c:v>7.1713799999999994E-2</c:v>
                </c:pt>
                <c:pt idx="4707">
                  <c:v>7.2057099999999999E-2</c:v>
                </c:pt>
                <c:pt idx="4708">
                  <c:v>7.2395699999999993E-2</c:v>
                </c:pt>
                <c:pt idx="4709">
                  <c:v>7.27275E-2</c:v>
                </c:pt>
                <c:pt idx="4710">
                  <c:v>7.3051099999999994E-2</c:v>
                </c:pt>
                <c:pt idx="4711">
                  <c:v>7.3365700000000006E-2</c:v>
                </c:pt>
                <c:pt idx="4712">
                  <c:v>7.3670200000000005E-2</c:v>
                </c:pt>
                <c:pt idx="4713">
                  <c:v>7.3963200000000007E-2</c:v>
                </c:pt>
                <c:pt idx="4714">
                  <c:v>7.4243400000000001E-2</c:v>
                </c:pt>
                <c:pt idx="4715">
                  <c:v>7.4508599999999994E-2</c:v>
                </c:pt>
                <c:pt idx="4716">
                  <c:v>7.4757199999999996E-2</c:v>
                </c:pt>
                <c:pt idx="4717">
                  <c:v>7.4987899999999996E-2</c:v>
                </c:pt>
                <c:pt idx="4718">
                  <c:v>7.51994E-2</c:v>
                </c:pt>
                <c:pt idx="4719">
                  <c:v>7.5389899999999996E-2</c:v>
                </c:pt>
                <c:pt idx="4720">
                  <c:v>7.5556899999999996E-2</c:v>
                </c:pt>
                <c:pt idx="4721">
                  <c:v>7.5698000000000001E-2</c:v>
                </c:pt>
                <c:pt idx="4722">
                  <c:v>7.5811799999999999E-2</c:v>
                </c:pt>
                <c:pt idx="4723">
                  <c:v>7.5897099999999995E-2</c:v>
                </c:pt>
                <c:pt idx="4724">
                  <c:v>7.5952099999999995E-2</c:v>
                </c:pt>
                <c:pt idx="4725">
                  <c:v>7.5975399999999998E-2</c:v>
                </c:pt>
                <c:pt idx="4726">
                  <c:v>7.5966199999999998E-2</c:v>
                </c:pt>
                <c:pt idx="4727">
                  <c:v>7.5923699999999997E-2</c:v>
                </c:pt>
                <c:pt idx="4728">
                  <c:v>7.5846499999999997E-2</c:v>
                </c:pt>
                <c:pt idx="4729">
                  <c:v>7.5732999999999995E-2</c:v>
                </c:pt>
                <c:pt idx="4730">
                  <c:v>7.5581800000000005E-2</c:v>
                </c:pt>
                <c:pt idx="4731">
                  <c:v>7.5391799999999995E-2</c:v>
                </c:pt>
                <c:pt idx="4732">
                  <c:v>7.5161400000000003E-2</c:v>
                </c:pt>
                <c:pt idx="4733">
                  <c:v>7.48891E-2</c:v>
                </c:pt>
                <c:pt idx="4734">
                  <c:v>7.4574199999999993E-2</c:v>
                </c:pt>
                <c:pt idx="4735">
                  <c:v>7.4216400000000002E-2</c:v>
                </c:pt>
                <c:pt idx="4736">
                  <c:v>7.3815000000000006E-2</c:v>
                </c:pt>
                <c:pt idx="4737">
                  <c:v>7.3369299999999998E-2</c:v>
                </c:pt>
                <c:pt idx="4738">
                  <c:v>7.2878999999999999E-2</c:v>
                </c:pt>
                <c:pt idx="4739">
                  <c:v>7.2344000000000006E-2</c:v>
                </c:pt>
                <c:pt idx="4740">
                  <c:v>7.1764300000000003E-2</c:v>
                </c:pt>
                <c:pt idx="4741">
                  <c:v>7.1139999999999995E-2</c:v>
                </c:pt>
                <c:pt idx="4742">
                  <c:v>7.0471599999999995E-2</c:v>
                </c:pt>
                <c:pt idx="4743">
                  <c:v>6.9759100000000004E-2</c:v>
                </c:pt>
                <c:pt idx="4744">
                  <c:v>6.9002400000000005E-2</c:v>
                </c:pt>
                <c:pt idx="4745">
                  <c:v>6.8201499999999998E-2</c:v>
                </c:pt>
                <c:pt idx="4746">
                  <c:v>6.7357E-2</c:v>
                </c:pt>
                <c:pt idx="4747">
                  <c:v>6.6469700000000007E-2</c:v>
                </c:pt>
                <c:pt idx="4748">
                  <c:v>6.5539200000000006E-2</c:v>
                </c:pt>
                <c:pt idx="4749">
                  <c:v>6.4564700000000003E-2</c:v>
                </c:pt>
                <c:pt idx="4750">
                  <c:v>6.3546099999999994E-2</c:v>
                </c:pt>
                <c:pt idx="4751">
                  <c:v>6.2484199999999997E-2</c:v>
                </c:pt>
                <c:pt idx="4752">
                  <c:v>6.1379499999999997E-2</c:v>
                </c:pt>
                <c:pt idx="4753">
                  <c:v>6.02327E-2</c:v>
                </c:pt>
                <c:pt idx="4754">
                  <c:v>5.9044600000000003E-2</c:v>
                </c:pt>
                <c:pt idx="4755">
                  <c:v>5.7816899999999997E-2</c:v>
                </c:pt>
                <c:pt idx="4756">
                  <c:v>5.6552499999999999E-2</c:v>
                </c:pt>
                <c:pt idx="4757">
                  <c:v>5.5253700000000003E-2</c:v>
                </c:pt>
                <c:pt idx="4758">
                  <c:v>5.3920900000000001E-2</c:v>
                </c:pt>
                <c:pt idx="4759">
                  <c:v>5.2552500000000002E-2</c:v>
                </c:pt>
                <c:pt idx="4760">
                  <c:v>5.1147900000000003E-2</c:v>
                </c:pt>
                <c:pt idx="4761">
                  <c:v>4.97113E-2</c:v>
                </c:pt>
                <c:pt idx="4762">
                  <c:v>4.8249500000000001E-2</c:v>
                </c:pt>
                <c:pt idx="4763">
                  <c:v>4.6767200000000002E-2</c:v>
                </c:pt>
                <c:pt idx="4764">
                  <c:v>4.5266800000000003E-2</c:v>
                </c:pt>
                <c:pt idx="4765">
                  <c:v>4.37501E-2</c:v>
                </c:pt>
                <c:pt idx="4766">
                  <c:v>4.2219E-2</c:v>
                </c:pt>
                <c:pt idx="4767">
                  <c:v>4.0675099999999999E-2</c:v>
                </c:pt>
                <c:pt idx="4768">
                  <c:v>3.9120099999999998E-2</c:v>
                </c:pt>
                <c:pt idx="4769">
                  <c:v>3.7555699999999997E-2</c:v>
                </c:pt>
                <c:pt idx="4770">
                  <c:v>3.5983899999999999E-2</c:v>
                </c:pt>
                <c:pt idx="4771">
                  <c:v>3.4406699999999998E-2</c:v>
                </c:pt>
                <c:pt idx="4772">
                  <c:v>3.2825699999999999E-2</c:v>
                </c:pt>
                <c:pt idx="4773">
                  <c:v>3.12419E-2</c:v>
                </c:pt>
                <c:pt idx="4774">
                  <c:v>2.96574E-2</c:v>
                </c:pt>
                <c:pt idx="4775">
                  <c:v>2.8075099999999999E-2</c:v>
                </c:pt>
                <c:pt idx="4776">
                  <c:v>2.6497900000000001E-2</c:v>
                </c:pt>
                <c:pt idx="4777">
                  <c:v>2.4928200000000001E-2</c:v>
                </c:pt>
                <c:pt idx="4778">
                  <c:v>2.3368E-2</c:v>
                </c:pt>
                <c:pt idx="4779">
                  <c:v>2.1819999999999999E-2</c:v>
                </c:pt>
                <c:pt idx="4780">
                  <c:v>2.0288400000000002E-2</c:v>
                </c:pt>
                <c:pt idx="4781">
                  <c:v>1.87779E-2</c:v>
                </c:pt>
                <c:pt idx="4782">
                  <c:v>1.72929E-2</c:v>
                </c:pt>
                <c:pt idx="4783">
                  <c:v>1.5835499999999999E-2</c:v>
                </c:pt>
                <c:pt idx="4784">
                  <c:v>1.44049E-2</c:v>
                </c:pt>
                <c:pt idx="4785">
                  <c:v>1.3000299999999999E-2</c:v>
                </c:pt>
                <c:pt idx="4786">
                  <c:v>1.1623100000000001E-2</c:v>
                </c:pt>
                <c:pt idx="4787">
                  <c:v>1.02764E-2</c:v>
                </c:pt>
                <c:pt idx="4788" formatCode="0.00E+00">
                  <c:v>8.9635800000000005E-3</c:v>
                </c:pt>
                <c:pt idx="4789" formatCode="0.00E+00">
                  <c:v>7.6901199999999999E-3</c:v>
                </c:pt>
                <c:pt idx="4790" formatCode="0.00E+00">
                  <c:v>6.4632800000000001E-3</c:v>
                </c:pt>
                <c:pt idx="4791" formatCode="0.00E+00">
                  <c:v>5.2897600000000001E-3</c:v>
                </c:pt>
                <c:pt idx="4792" formatCode="0.00E+00">
                  <c:v>4.1727600000000002E-3</c:v>
                </c:pt>
                <c:pt idx="4793" formatCode="0.00E+00">
                  <c:v>3.1118299999999999E-3</c:v>
                </c:pt>
                <c:pt idx="4794" formatCode="0.00E+00">
                  <c:v>2.1063499999999999E-3</c:v>
                </c:pt>
                <c:pt idx="4795" formatCode="0.00E+00">
                  <c:v>1.1584399999999999E-3</c:v>
                </c:pt>
                <c:pt idx="4796" formatCode="0.00E+00">
                  <c:v>2.7152300000000002E-4</c:v>
                </c:pt>
                <c:pt idx="4797" formatCode="0.00E+00">
                  <c:v>-5.5250399999999999E-4</c:v>
                </c:pt>
                <c:pt idx="4798" formatCode="0.00E+00">
                  <c:v>-1.3132899999999999E-3</c:v>
                </c:pt>
                <c:pt idx="4799" formatCode="0.00E+00">
                  <c:v>-2.00943E-3</c:v>
                </c:pt>
                <c:pt idx="4800" formatCode="0.00E+00">
                  <c:v>-2.6373400000000002E-3</c:v>
                </c:pt>
                <c:pt idx="4801" formatCode="0.00E+00">
                  <c:v>-3.1931699999999999E-3</c:v>
                </c:pt>
                <c:pt idx="4802" formatCode="0.00E+00">
                  <c:v>-3.6744400000000002E-3</c:v>
                </c:pt>
                <c:pt idx="4803" formatCode="0.00E+00">
                  <c:v>-4.0793399999999999E-3</c:v>
                </c:pt>
                <c:pt idx="4804" formatCode="0.00E+00">
                  <c:v>-4.4054000000000003E-3</c:v>
                </c:pt>
                <c:pt idx="4805" formatCode="0.00E+00">
                  <c:v>-4.6489399999999998E-3</c:v>
                </c:pt>
                <c:pt idx="4806" formatCode="0.00E+00">
                  <c:v>-4.8064700000000002E-3</c:v>
                </c:pt>
                <c:pt idx="4807" formatCode="0.00E+00">
                  <c:v>-4.8769199999999999E-3</c:v>
                </c:pt>
                <c:pt idx="4808" formatCode="0.00E+00">
                  <c:v>-4.8623099999999999E-3</c:v>
                </c:pt>
                <c:pt idx="4809" formatCode="0.00E+00">
                  <c:v>-4.7651600000000001E-3</c:v>
                </c:pt>
                <c:pt idx="4810" formatCode="0.00E+00">
                  <c:v>-4.5854600000000004E-3</c:v>
                </c:pt>
                <c:pt idx="4811" formatCode="0.00E+00">
                  <c:v>-4.3209199999999998E-3</c:v>
                </c:pt>
                <c:pt idx="4812" formatCode="0.00E+00">
                  <c:v>-3.9696000000000002E-3</c:v>
                </c:pt>
                <c:pt idx="4813" formatCode="0.00E+00">
                  <c:v>-3.53083E-3</c:v>
                </c:pt>
                <c:pt idx="4814" formatCode="0.00E+00">
                  <c:v>-3.00505E-3</c:v>
                </c:pt>
                <c:pt idx="4815" formatCode="0.00E+00">
                  <c:v>-2.3933499999999998E-3</c:v>
                </c:pt>
                <c:pt idx="4816" formatCode="0.00E+00">
                  <c:v>-1.69538E-3</c:v>
                </c:pt>
                <c:pt idx="4817" formatCode="0.00E+00">
                  <c:v>-9.0969900000000003E-4</c:v>
                </c:pt>
                <c:pt idx="4818" formatCode="0.00E+00">
                  <c:v>-3.7663100000000002E-5</c:v>
                </c:pt>
                <c:pt idx="4819" formatCode="0.00E+00">
                  <c:v>9.1662500000000001E-4</c:v>
                </c:pt>
                <c:pt idx="4820" formatCode="0.00E+00">
                  <c:v>1.94977E-3</c:v>
                </c:pt>
                <c:pt idx="4821" formatCode="0.00E+00">
                  <c:v>3.0582700000000001E-3</c:v>
                </c:pt>
                <c:pt idx="4822" formatCode="0.00E+00">
                  <c:v>4.2371099999999997E-3</c:v>
                </c:pt>
                <c:pt idx="4823" formatCode="0.00E+00">
                  <c:v>5.4836299999999998E-3</c:v>
                </c:pt>
                <c:pt idx="4824" formatCode="0.00E+00">
                  <c:v>6.8000100000000004E-3</c:v>
                </c:pt>
                <c:pt idx="4825" formatCode="0.00E+00">
                  <c:v>8.1888900000000008E-3</c:v>
                </c:pt>
                <c:pt idx="4826" formatCode="0.00E+00">
                  <c:v>9.6489999999999996E-3</c:v>
                </c:pt>
                <c:pt idx="4827">
                  <c:v>1.1176800000000001E-2</c:v>
                </c:pt>
                <c:pt idx="4828">
                  <c:v>1.2770800000000001E-2</c:v>
                </c:pt>
                <c:pt idx="4829">
                  <c:v>1.44321E-2</c:v>
                </c:pt>
                <c:pt idx="4830">
                  <c:v>1.6161999999999999E-2</c:v>
                </c:pt>
                <c:pt idx="4831">
                  <c:v>1.79583E-2</c:v>
                </c:pt>
                <c:pt idx="4832">
                  <c:v>1.9817399999999999E-2</c:v>
                </c:pt>
                <c:pt idx="4833">
                  <c:v>2.1735899999999999E-2</c:v>
                </c:pt>
                <c:pt idx="4834">
                  <c:v>2.3711200000000002E-2</c:v>
                </c:pt>
                <c:pt idx="4835">
                  <c:v>2.5740599999999999E-2</c:v>
                </c:pt>
                <c:pt idx="4836">
                  <c:v>2.7819900000000002E-2</c:v>
                </c:pt>
                <c:pt idx="4837">
                  <c:v>2.9944999999999999E-2</c:v>
                </c:pt>
                <c:pt idx="4838">
                  <c:v>3.2113999999999997E-2</c:v>
                </c:pt>
                <c:pt idx="4839">
                  <c:v>3.4327000000000003E-2</c:v>
                </c:pt>
                <c:pt idx="4840">
                  <c:v>3.6581299999999997E-2</c:v>
                </c:pt>
                <c:pt idx="4841">
                  <c:v>3.88721E-2</c:v>
                </c:pt>
                <c:pt idx="4842">
                  <c:v>4.11966E-2</c:v>
                </c:pt>
                <c:pt idx="4843">
                  <c:v>4.3555400000000001E-2</c:v>
                </c:pt>
                <c:pt idx="4844">
                  <c:v>4.5948599999999999E-2</c:v>
                </c:pt>
                <c:pt idx="4845">
                  <c:v>4.8371600000000001E-2</c:v>
                </c:pt>
                <c:pt idx="4846">
                  <c:v>5.0816100000000003E-2</c:v>
                </c:pt>
                <c:pt idx="4847">
                  <c:v>5.3274700000000001E-2</c:v>
                </c:pt>
                <c:pt idx="4848">
                  <c:v>5.5743899999999999E-2</c:v>
                </c:pt>
                <c:pt idx="4849">
                  <c:v>5.82236E-2</c:v>
                </c:pt>
                <c:pt idx="4850">
                  <c:v>6.0711800000000003E-2</c:v>
                </c:pt>
                <c:pt idx="4851">
                  <c:v>6.3202300000000003E-2</c:v>
                </c:pt>
                <c:pt idx="4852">
                  <c:v>6.5689600000000001E-2</c:v>
                </c:pt>
                <c:pt idx="4853">
                  <c:v>6.8171300000000004E-2</c:v>
                </c:pt>
                <c:pt idx="4854">
                  <c:v>7.0646100000000003E-2</c:v>
                </c:pt>
                <c:pt idx="4855">
                  <c:v>7.3110700000000001E-2</c:v>
                </c:pt>
                <c:pt idx="4856">
                  <c:v>7.5561500000000004E-2</c:v>
                </c:pt>
                <c:pt idx="4857">
                  <c:v>7.7997200000000003E-2</c:v>
                </c:pt>
                <c:pt idx="4858">
                  <c:v>8.04179E-2</c:v>
                </c:pt>
                <c:pt idx="4859">
                  <c:v>8.2818500000000003E-2</c:v>
                </c:pt>
                <c:pt idx="4860">
                  <c:v>8.5188E-2</c:v>
                </c:pt>
                <c:pt idx="4861">
                  <c:v>8.7518700000000005E-2</c:v>
                </c:pt>
                <c:pt idx="4862">
                  <c:v>8.9811299999999997E-2</c:v>
                </c:pt>
                <c:pt idx="4863">
                  <c:v>9.2067899999999994E-2</c:v>
                </c:pt>
                <c:pt idx="4864">
                  <c:v>9.4286599999999998E-2</c:v>
                </c:pt>
                <c:pt idx="4865">
                  <c:v>9.6462800000000001E-2</c:v>
                </c:pt>
                <c:pt idx="4866">
                  <c:v>9.8591399999999996E-2</c:v>
                </c:pt>
                <c:pt idx="4867">
                  <c:v>0.10066700000000001</c:v>
                </c:pt>
                <c:pt idx="4868">
                  <c:v>0.102688</c:v>
                </c:pt>
                <c:pt idx="4869">
                  <c:v>0.104654</c:v>
                </c:pt>
                <c:pt idx="4870">
                  <c:v>0.106563</c:v>
                </c:pt>
                <c:pt idx="4871">
                  <c:v>0.10841000000000001</c:v>
                </c:pt>
                <c:pt idx="4872">
                  <c:v>0.11018600000000001</c:v>
                </c:pt>
                <c:pt idx="4873">
                  <c:v>0.111889</c:v>
                </c:pt>
                <c:pt idx="4874">
                  <c:v>0.11351899999999999</c:v>
                </c:pt>
                <c:pt idx="4875">
                  <c:v>0.115074</c:v>
                </c:pt>
                <c:pt idx="4876">
                  <c:v>0.116549</c:v>
                </c:pt>
                <c:pt idx="4877">
                  <c:v>0.11794200000000001</c:v>
                </c:pt>
                <c:pt idx="4878">
                  <c:v>0.119253</c:v>
                </c:pt>
                <c:pt idx="4879">
                  <c:v>0.12048200000000001</c:v>
                </c:pt>
                <c:pt idx="4880">
                  <c:v>0.121625</c:v>
                </c:pt>
                <c:pt idx="4881">
                  <c:v>0.122678</c:v>
                </c:pt>
                <c:pt idx="4882">
                  <c:v>0.123636</c:v>
                </c:pt>
                <c:pt idx="4883">
                  <c:v>0.1245</c:v>
                </c:pt>
                <c:pt idx="4884">
                  <c:v>0.12526999999999999</c:v>
                </c:pt>
                <c:pt idx="4885">
                  <c:v>0.125943</c:v>
                </c:pt>
                <c:pt idx="4886">
                  <c:v>0.12652099999999999</c:v>
                </c:pt>
                <c:pt idx="4887">
                  <c:v>0.127003</c:v>
                </c:pt>
                <c:pt idx="4888">
                  <c:v>0.127388</c:v>
                </c:pt>
                <c:pt idx="4889">
                  <c:v>0.12767100000000001</c:v>
                </c:pt>
                <c:pt idx="4890">
                  <c:v>0.12784599999999999</c:v>
                </c:pt>
                <c:pt idx="4891">
                  <c:v>0.12790699999999999</c:v>
                </c:pt>
                <c:pt idx="4892">
                  <c:v>0.127861</c:v>
                </c:pt>
                <c:pt idx="4893">
                  <c:v>0.12771099999999999</c:v>
                </c:pt>
                <c:pt idx="4894">
                  <c:v>0.12746099999999999</c:v>
                </c:pt>
                <c:pt idx="4895">
                  <c:v>0.12711</c:v>
                </c:pt>
                <c:pt idx="4896">
                  <c:v>0.12665499999999999</c:v>
                </c:pt>
                <c:pt idx="4897">
                  <c:v>0.12609300000000001</c:v>
                </c:pt>
                <c:pt idx="4898">
                  <c:v>0.12543099999999999</c:v>
                </c:pt>
                <c:pt idx="4899">
                  <c:v>0.124676</c:v>
                </c:pt>
                <c:pt idx="4900">
                  <c:v>0.12382899999999999</c:v>
                </c:pt>
                <c:pt idx="4901">
                  <c:v>0.122889</c:v>
                </c:pt>
                <c:pt idx="4902">
                  <c:v>0.121852</c:v>
                </c:pt>
                <c:pt idx="4903">
                  <c:v>0.12072099999999999</c:v>
                </c:pt>
                <c:pt idx="4904">
                  <c:v>0.11949799999999999</c:v>
                </c:pt>
                <c:pt idx="4905">
                  <c:v>0.118186</c:v>
                </c:pt>
                <c:pt idx="4906">
                  <c:v>0.11679</c:v>
                </c:pt>
                <c:pt idx="4907">
                  <c:v>0.11532100000000001</c:v>
                </c:pt>
                <c:pt idx="4908">
                  <c:v>0.11378199999999999</c:v>
                </c:pt>
                <c:pt idx="4909">
                  <c:v>0.112168</c:v>
                </c:pt>
                <c:pt idx="4910">
                  <c:v>0.110472</c:v>
                </c:pt>
                <c:pt idx="4911">
                  <c:v>0.108696</c:v>
                </c:pt>
                <c:pt idx="4912">
                  <c:v>0.10684399999999999</c:v>
                </c:pt>
                <c:pt idx="4913">
                  <c:v>0.104917</c:v>
                </c:pt>
                <c:pt idx="4914">
                  <c:v>0.10291599999999999</c:v>
                </c:pt>
                <c:pt idx="4915">
                  <c:v>0.10084600000000001</c:v>
                </c:pt>
                <c:pt idx="4916">
                  <c:v>9.8712400000000006E-2</c:v>
                </c:pt>
                <c:pt idx="4917">
                  <c:v>9.6522800000000006E-2</c:v>
                </c:pt>
                <c:pt idx="4918">
                  <c:v>9.4279500000000002E-2</c:v>
                </c:pt>
                <c:pt idx="4919">
                  <c:v>9.1983400000000007E-2</c:v>
                </c:pt>
                <c:pt idx="4920">
                  <c:v>8.9634900000000003E-2</c:v>
                </c:pt>
                <c:pt idx="4921">
                  <c:v>8.7232199999999996E-2</c:v>
                </c:pt>
                <c:pt idx="4922">
                  <c:v>8.4773899999999999E-2</c:v>
                </c:pt>
                <c:pt idx="4923">
                  <c:v>8.2259899999999997E-2</c:v>
                </c:pt>
                <c:pt idx="4924">
                  <c:v>7.9692499999999999E-2</c:v>
                </c:pt>
                <c:pt idx="4925">
                  <c:v>7.7077599999999996E-2</c:v>
                </c:pt>
                <c:pt idx="4926">
                  <c:v>7.4424299999999999E-2</c:v>
                </c:pt>
                <c:pt idx="4927">
                  <c:v>7.1740899999999996E-2</c:v>
                </c:pt>
                <c:pt idx="4928">
                  <c:v>6.9032300000000005E-2</c:v>
                </c:pt>
                <c:pt idx="4929">
                  <c:v>6.6302E-2</c:v>
                </c:pt>
                <c:pt idx="4930">
                  <c:v>6.3555799999999996E-2</c:v>
                </c:pt>
                <c:pt idx="4931">
                  <c:v>6.08017E-2</c:v>
                </c:pt>
                <c:pt idx="4932">
                  <c:v>5.8044999999999999E-2</c:v>
                </c:pt>
                <c:pt idx="4933">
                  <c:v>5.5284800000000002E-2</c:v>
                </c:pt>
                <c:pt idx="4934">
                  <c:v>5.25172E-2</c:v>
                </c:pt>
                <c:pt idx="4935">
                  <c:v>4.9741500000000001E-2</c:v>
                </c:pt>
                <c:pt idx="4936">
                  <c:v>4.6959099999999997E-2</c:v>
                </c:pt>
                <c:pt idx="4937">
                  <c:v>4.4172000000000003E-2</c:v>
                </c:pt>
                <c:pt idx="4938">
                  <c:v>4.1383200000000002E-2</c:v>
                </c:pt>
                <c:pt idx="4939">
                  <c:v>3.8596600000000002E-2</c:v>
                </c:pt>
                <c:pt idx="4940">
                  <c:v>3.5815300000000001E-2</c:v>
                </c:pt>
                <c:pt idx="4941">
                  <c:v>3.3040899999999998E-2</c:v>
                </c:pt>
                <c:pt idx="4942">
                  <c:v>3.0273499999999998E-2</c:v>
                </c:pt>
                <c:pt idx="4943">
                  <c:v>2.7513300000000001E-2</c:v>
                </c:pt>
                <c:pt idx="4944">
                  <c:v>2.4760799999999999E-2</c:v>
                </c:pt>
                <c:pt idx="4945">
                  <c:v>2.2021099999999998E-2</c:v>
                </c:pt>
                <c:pt idx="4946">
                  <c:v>1.93026E-2</c:v>
                </c:pt>
                <c:pt idx="4947">
                  <c:v>1.6609200000000001E-2</c:v>
                </c:pt>
                <c:pt idx="4948">
                  <c:v>1.39382E-2</c:v>
                </c:pt>
                <c:pt idx="4949">
                  <c:v>1.1287E-2</c:v>
                </c:pt>
                <c:pt idx="4950" formatCode="0.00E+00">
                  <c:v>8.6605799999999993E-3</c:v>
                </c:pt>
                <c:pt idx="4951" formatCode="0.00E+00">
                  <c:v>6.0673300000000001E-3</c:v>
                </c:pt>
                <c:pt idx="4952" formatCode="0.00E+00">
                  <c:v>3.51038E-3</c:v>
                </c:pt>
                <c:pt idx="4953" formatCode="0.00E+00">
                  <c:v>9.8813700000000004E-4</c:v>
                </c:pt>
                <c:pt idx="4954" formatCode="0.00E+00">
                  <c:v>-1.4987399999999999E-3</c:v>
                </c:pt>
                <c:pt idx="4955" formatCode="0.00E+00">
                  <c:v>-3.9453700000000001E-3</c:v>
                </c:pt>
                <c:pt idx="4956" formatCode="0.00E+00">
                  <c:v>-6.3451000000000002E-3</c:v>
                </c:pt>
                <c:pt idx="4957" formatCode="0.00E+00">
                  <c:v>-8.6927399999999991E-3</c:v>
                </c:pt>
                <c:pt idx="4958">
                  <c:v>-1.0985200000000001E-2</c:v>
                </c:pt>
                <c:pt idx="4959">
                  <c:v>-1.3217100000000001E-2</c:v>
                </c:pt>
                <c:pt idx="4960">
                  <c:v>-1.53785E-2</c:v>
                </c:pt>
                <c:pt idx="4961">
                  <c:v>-1.7463099999999999E-2</c:v>
                </c:pt>
                <c:pt idx="4962">
                  <c:v>-1.9473799999999999E-2</c:v>
                </c:pt>
                <c:pt idx="4963">
                  <c:v>-2.1417200000000001E-2</c:v>
                </c:pt>
                <c:pt idx="4964">
                  <c:v>-2.3299299999999998E-2</c:v>
                </c:pt>
                <c:pt idx="4965">
                  <c:v>-2.51241E-2</c:v>
                </c:pt>
                <c:pt idx="4966">
                  <c:v>-2.6892300000000001E-2</c:v>
                </c:pt>
                <c:pt idx="4967">
                  <c:v>-2.8602099999999998E-2</c:v>
                </c:pt>
                <c:pt idx="4968">
                  <c:v>-3.0254199999999998E-2</c:v>
                </c:pt>
                <c:pt idx="4969">
                  <c:v>-3.1850900000000001E-2</c:v>
                </c:pt>
                <c:pt idx="4970">
                  <c:v>-3.3394300000000002E-2</c:v>
                </c:pt>
                <c:pt idx="4971">
                  <c:v>-3.4885699999999999E-2</c:v>
                </c:pt>
                <c:pt idx="4972">
                  <c:v>-3.6322300000000002E-2</c:v>
                </c:pt>
                <c:pt idx="4973">
                  <c:v>-3.7698700000000002E-2</c:v>
                </c:pt>
                <c:pt idx="4974">
                  <c:v>-3.9011900000000002E-2</c:v>
                </c:pt>
                <c:pt idx="4975">
                  <c:v>-4.0265700000000001E-2</c:v>
                </c:pt>
                <c:pt idx="4976">
                  <c:v>-4.1465700000000001E-2</c:v>
                </c:pt>
                <c:pt idx="4977">
                  <c:v>-4.2614300000000001E-2</c:v>
                </c:pt>
                <c:pt idx="4978">
                  <c:v>-4.37081E-2</c:v>
                </c:pt>
                <c:pt idx="4979">
                  <c:v>-4.4740000000000002E-2</c:v>
                </c:pt>
                <c:pt idx="4980">
                  <c:v>-4.5704500000000002E-2</c:v>
                </c:pt>
                <c:pt idx="4981">
                  <c:v>-4.6600000000000003E-2</c:v>
                </c:pt>
                <c:pt idx="4982">
                  <c:v>-4.7426999999999997E-2</c:v>
                </c:pt>
                <c:pt idx="4983">
                  <c:v>-4.8186199999999998E-2</c:v>
                </c:pt>
                <c:pt idx="4984">
                  <c:v>-4.8880300000000002E-2</c:v>
                </c:pt>
                <c:pt idx="4985">
                  <c:v>-4.9516900000000003E-2</c:v>
                </c:pt>
                <c:pt idx="4986">
                  <c:v>-5.0102399999999998E-2</c:v>
                </c:pt>
                <c:pt idx="4987">
                  <c:v>-5.0637399999999999E-2</c:v>
                </c:pt>
                <c:pt idx="4988">
                  <c:v>-5.1120800000000001E-2</c:v>
                </c:pt>
                <c:pt idx="4989">
                  <c:v>-5.1553099999999998E-2</c:v>
                </c:pt>
                <c:pt idx="4990">
                  <c:v>-5.1934800000000003E-2</c:v>
                </c:pt>
                <c:pt idx="4991">
                  <c:v>-5.2265100000000002E-2</c:v>
                </c:pt>
                <c:pt idx="4992">
                  <c:v>-5.2546700000000002E-2</c:v>
                </c:pt>
                <c:pt idx="4993">
                  <c:v>-5.27836E-2</c:v>
                </c:pt>
                <c:pt idx="4994">
                  <c:v>-5.29752E-2</c:v>
                </c:pt>
                <c:pt idx="4995">
                  <c:v>-5.3119100000000002E-2</c:v>
                </c:pt>
                <c:pt idx="4996">
                  <c:v>-5.3220200000000002E-2</c:v>
                </c:pt>
                <c:pt idx="4997">
                  <c:v>-5.3289499999999997E-2</c:v>
                </c:pt>
                <c:pt idx="4998">
                  <c:v>-5.3334600000000003E-2</c:v>
                </c:pt>
                <c:pt idx="4999">
                  <c:v>-5.3360200000000003E-2</c:v>
                </c:pt>
                <c:pt idx="5000">
                  <c:v>-5.3374900000000003E-2</c:v>
                </c:pt>
                <c:pt idx="5001">
                  <c:v>-5.3386200000000002E-2</c:v>
                </c:pt>
                <c:pt idx="5002">
                  <c:v>-5.33946E-2</c:v>
                </c:pt>
                <c:pt idx="5003">
                  <c:v>-5.33965E-2</c:v>
                </c:pt>
                <c:pt idx="5004">
                  <c:v>-5.3389699999999998E-2</c:v>
                </c:pt>
                <c:pt idx="5005">
                  <c:v>-5.3372299999999998E-2</c:v>
                </c:pt>
                <c:pt idx="5006">
                  <c:v>-5.33391E-2</c:v>
                </c:pt>
                <c:pt idx="5007">
                  <c:v>-5.3284900000000003E-2</c:v>
                </c:pt>
                <c:pt idx="5008">
                  <c:v>-5.3215199999999997E-2</c:v>
                </c:pt>
                <c:pt idx="5009">
                  <c:v>-5.3143099999999999E-2</c:v>
                </c:pt>
                <c:pt idx="5010">
                  <c:v>-5.3078399999999998E-2</c:v>
                </c:pt>
                <c:pt idx="5011">
                  <c:v>-5.3024399999999999E-2</c:v>
                </c:pt>
                <c:pt idx="5012">
                  <c:v>-5.2980800000000002E-2</c:v>
                </c:pt>
                <c:pt idx="5013">
                  <c:v>-5.2946300000000002E-2</c:v>
                </c:pt>
                <c:pt idx="5014">
                  <c:v>-5.2917199999999998E-2</c:v>
                </c:pt>
                <c:pt idx="5015">
                  <c:v>-5.289E-2</c:v>
                </c:pt>
                <c:pt idx="5016">
                  <c:v>-5.2865299999999997E-2</c:v>
                </c:pt>
                <c:pt idx="5017">
                  <c:v>-5.2847199999999997E-2</c:v>
                </c:pt>
                <c:pt idx="5018">
                  <c:v>-5.2841699999999998E-2</c:v>
                </c:pt>
                <c:pt idx="5019">
                  <c:v>-5.28548E-2</c:v>
                </c:pt>
                <c:pt idx="5020">
                  <c:v>-5.2887799999999999E-2</c:v>
                </c:pt>
                <c:pt idx="5021">
                  <c:v>-5.2941700000000001E-2</c:v>
                </c:pt>
                <c:pt idx="5022">
                  <c:v>-5.3020600000000001E-2</c:v>
                </c:pt>
                <c:pt idx="5023">
                  <c:v>-5.3126899999999998E-2</c:v>
                </c:pt>
                <c:pt idx="5024">
                  <c:v>-5.3260500000000002E-2</c:v>
                </c:pt>
                <c:pt idx="5025">
                  <c:v>-5.3421299999999998E-2</c:v>
                </c:pt>
                <c:pt idx="5026">
                  <c:v>-5.3611199999999998E-2</c:v>
                </c:pt>
                <c:pt idx="5027">
                  <c:v>-5.3833600000000002E-2</c:v>
                </c:pt>
                <c:pt idx="5028">
                  <c:v>-5.4088600000000001E-2</c:v>
                </c:pt>
                <c:pt idx="5029">
                  <c:v>-5.4370799999999997E-2</c:v>
                </c:pt>
                <c:pt idx="5030">
                  <c:v>-5.4674399999999998E-2</c:v>
                </c:pt>
                <c:pt idx="5031">
                  <c:v>-5.4999199999999998E-2</c:v>
                </c:pt>
                <c:pt idx="5032">
                  <c:v>-5.5351699999999997E-2</c:v>
                </c:pt>
                <c:pt idx="5033">
                  <c:v>-5.57355E-2</c:v>
                </c:pt>
                <c:pt idx="5034">
                  <c:v>-5.6147099999999998E-2</c:v>
                </c:pt>
                <c:pt idx="5035">
                  <c:v>-5.6585299999999998E-2</c:v>
                </c:pt>
                <c:pt idx="5036">
                  <c:v>-5.70535E-2</c:v>
                </c:pt>
                <c:pt idx="5037">
                  <c:v>-5.7553399999999998E-2</c:v>
                </c:pt>
                <c:pt idx="5038">
                  <c:v>-5.80834E-2</c:v>
                </c:pt>
                <c:pt idx="5039">
                  <c:v>-5.8642100000000003E-2</c:v>
                </c:pt>
                <c:pt idx="5040">
                  <c:v>-5.9228700000000002E-2</c:v>
                </c:pt>
                <c:pt idx="5041">
                  <c:v>-5.9840499999999998E-2</c:v>
                </c:pt>
                <c:pt idx="5042">
                  <c:v>-6.0472900000000003E-2</c:v>
                </c:pt>
                <c:pt idx="5043">
                  <c:v>-6.11253E-2</c:v>
                </c:pt>
                <c:pt idx="5044">
                  <c:v>-6.1802999999999997E-2</c:v>
                </c:pt>
                <c:pt idx="5045">
                  <c:v>-6.2511800000000006E-2</c:v>
                </c:pt>
                <c:pt idx="5046">
                  <c:v>-6.3251600000000005E-2</c:v>
                </c:pt>
                <c:pt idx="5047">
                  <c:v>-6.4013899999999999E-2</c:v>
                </c:pt>
                <c:pt idx="5048">
                  <c:v>-6.4785499999999996E-2</c:v>
                </c:pt>
                <c:pt idx="5049">
                  <c:v>-6.5556199999999995E-2</c:v>
                </c:pt>
                <c:pt idx="5050">
                  <c:v>-6.6320199999999996E-2</c:v>
                </c:pt>
                <c:pt idx="5051">
                  <c:v>-6.7077100000000001E-2</c:v>
                </c:pt>
                <c:pt idx="5052">
                  <c:v>-6.7834400000000003E-2</c:v>
                </c:pt>
                <c:pt idx="5053">
                  <c:v>-6.8596400000000002E-2</c:v>
                </c:pt>
                <c:pt idx="5054">
                  <c:v>-6.9357799999999997E-2</c:v>
                </c:pt>
                <c:pt idx="5055">
                  <c:v>-7.0113800000000004E-2</c:v>
                </c:pt>
                <c:pt idx="5056">
                  <c:v>-7.0871199999999995E-2</c:v>
                </c:pt>
                <c:pt idx="5057">
                  <c:v>-7.1642300000000006E-2</c:v>
                </c:pt>
                <c:pt idx="5058">
                  <c:v>-7.2432800000000006E-2</c:v>
                </c:pt>
                <c:pt idx="5059">
                  <c:v>-7.3243000000000003E-2</c:v>
                </c:pt>
                <c:pt idx="5060">
                  <c:v>-7.4072799999999994E-2</c:v>
                </c:pt>
                <c:pt idx="5061">
                  <c:v>-7.4921600000000005E-2</c:v>
                </c:pt>
                <c:pt idx="5062">
                  <c:v>-7.5789099999999998E-2</c:v>
                </c:pt>
                <c:pt idx="5063">
                  <c:v>-7.6674199999999998E-2</c:v>
                </c:pt>
                <c:pt idx="5064">
                  <c:v>-7.7572799999999997E-2</c:v>
                </c:pt>
                <c:pt idx="5065">
                  <c:v>-7.8477500000000006E-2</c:v>
                </c:pt>
                <c:pt idx="5066">
                  <c:v>-7.9379699999999997E-2</c:v>
                </c:pt>
                <c:pt idx="5067">
                  <c:v>-8.0269300000000002E-2</c:v>
                </c:pt>
                <c:pt idx="5068">
                  <c:v>-8.1135499999999999E-2</c:v>
                </c:pt>
                <c:pt idx="5069">
                  <c:v>-8.1971000000000002E-2</c:v>
                </c:pt>
                <c:pt idx="5070">
                  <c:v>-8.2772899999999996E-2</c:v>
                </c:pt>
                <c:pt idx="5071">
                  <c:v>-8.3535499999999999E-2</c:v>
                </c:pt>
                <c:pt idx="5072">
                  <c:v>-8.4252599999999997E-2</c:v>
                </c:pt>
                <c:pt idx="5073">
                  <c:v>-8.4926100000000004E-2</c:v>
                </c:pt>
                <c:pt idx="5074">
                  <c:v>-8.5564200000000007E-2</c:v>
                </c:pt>
                <c:pt idx="5075">
                  <c:v>-8.6175399999999999E-2</c:v>
                </c:pt>
                <c:pt idx="5076">
                  <c:v>-8.6765800000000004E-2</c:v>
                </c:pt>
                <c:pt idx="5077">
                  <c:v>-8.7337100000000001E-2</c:v>
                </c:pt>
                <c:pt idx="5078">
                  <c:v>-8.7885199999999997E-2</c:v>
                </c:pt>
                <c:pt idx="5079">
                  <c:v>-8.8402800000000004E-2</c:v>
                </c:pt>
                <c:pt idx="5080">
                  <c:v>-8.8887800000000003E-2</c:v>
                </c:pt>
                <c:pt idx="5081">
                  <c:v>-8.9342599999999994E-2</c:v>
                </c:pt>
                <c:pt idx="5082">
                  <c:v>-8.9767200000000005E-2</c:v>
                </c:pt>
                <c:pt idx="5083">
                  <c:v>-9.0159100000000006E-2</c:v>
                </c:pt>
                <c:pt idx="5084">
                  <c:v>-9.0522000000000005E-2</c:v>
                </c:pt>
                <c:pt idx="5085">
                  <c:v>-9.0869900000000003E-2</c:v>
                </c:pt>
                <c:pt idx="5086">
                  <c:v>-9.1214699999999996E-2</c:v>
                </c:pt>
                <c:pt idx="5087">
                  <c:v>-9.1559000000000001E-2</c:v>
                </c:pt>
                <c:pt idx="5088">
                  <c:v>-9.1902499999999998E-2</c:v>
                </c:pt>
                <c:pt idx="5089">
                  <c:v>-9.22457E-2</c:v>
                </c:pt>
                <c:pt idx="5090">
                  <c:v>-9.2587100000000006E-2</c:v>
                </c:pt>
                <c:pt idx="5091">
                  <c:v>-9.2920799999999998E-2</c:v>
                </c:pt>
                <c:pt idx="5092">
                  <c:v>-9.32423E-2</c:v>
                </c:pt>
                <c:pt idx="5093">
                  <c:v>-9.3552200000000002E-2</c:v>
                </c:pt>
                <c:pt idx="5094">
                  <c:v>-9.3851199999999996E-2</c:v>
                </c:pt>
                <c:pt idx="5095">
                  <c:v>-9.4138799999999995E-2</c:v>
                </c:pt>
                <c:pt idx="5096">
                  <c:v>-9.4417200000000007E-2</c:v>
                </c:pt>
                <c:pt idx="5097">
                  <c:v>-9.4688599999999998E-2</c:v>
                </c:pt>
                <c:pt idx="5098">
                  <c:v>-9.4947000000000004E-2</c:v>
                </c:pt>
                <c:pt idx="5099">
                  <c:v>-9.5182000000000003E-2</c:v>
                </c:pt>
                <c:pt idx="5100">
                  <c:v>-9.5391799999999999E-2</c:v>
                </c:pt>
                <c:pt idx="5101">
                  <c:v>-9.5583699999999994E-2</c:v>
                </c:pt>
                <c:pt idx="5102">
                  <c:v>-9.5765900000000001E-2</c:v>
                </c:pt>
                <c:pt idx="5103">
                  <c:v>-9.5943100000000003E-2</c:v>
                </c:pt>
                <c:pt idx="5104">
                  <c:v>-9.6117800000000003E-2</c:v>
                </c:pt>
                <c:pt idx="5105">
                  <c:v>-9.6294500000000005E-2</c:v>
                </c:pt>
                <c:pt idx="5106">
                  <c:v>-9.6478400000000006E-2</c:v>
                </c:pt>
                <c:pt idx="5107">
                  <c:v>-9.6671199999999999E-2</c:v>
                </c:pt>
                <c:pt idx="5108">
                  <c:v>-9.6874799999999997E-2</c:v>
                </c:pt>
                <c:pt idx="5109">
                  <c:v>-9.7094600000000003E-2</c:v>
                </c:pt>
                <c:pt idx="5110">
                  <c:v>-9.7332600000000005E-2</c:v>
                </c:pt>
                <c:pt idx="5111">
                  <c:v>-9.7580299999999995E-2</c:v>
                </c:pt>
                <c:pt idx="5112">
                  <c:v>-9.7828399999999996E-2</c:v>
                </c:pt>
                <c:pt idx="5113">
                  <c:v>-9.8078600000000002E-2</c:v>
                </c:pt>
                <c:pt idx="5114">
                  <c:v>-9.8338900000000007E-2</c:v>
                </c:pt>
                <c:pt idx="5115">
                  <c:v>-9.86147E-2</c:v>
                </c:pt>
                <c:pt idx="5116">
                  <c:v>-9.8904800000000001E-2</c:v>
                </c:pt>
                <c:pt idx="5117">
                  <c:v>-9.9200899999999995E-2</c:v>
                </c:pt>
                <c:pt idx="5118">
                  <c:v>-9.9497000000000002E-2</c:v>
                </c:pt>
                <c:pt idx="5119">
                  <c:v>-9.9794999999999995E-2</c:v>
                </c:pt>
                <c:pt idx="5120">
                  <c:v>-0.10009800000000001</c:v>
                </c:pt>
                <c:pt idx="5121">
                  <c:v>-0.10041</c:v>
                </c:pt>
                <c:pt idx="5122">
                  <c:v>-0.100734</c:v>
                </c:pt>
                <c:pt idx="5123">
                  <c:v>-0.10106999999999999</c:v>
                </c:pt>
                <c:pt idx="5124">
                  <c:v>-0.10141500000000001</c:v>
                </c:pt>
                <c:pt idx="5125">
                  <c:v>-0.101769</c:v>
                </c:pt>
                <c:pt idx="5126">
                  <c:v>-0.10213800000000001</c:v>
                </c:pt>
                <c:pt idx="5127">
                  <c:v>-0.102522</c:v>
                </c:pt>
                <c:pt idx="5128">
                  <c:v>-0.10291400000000001</c:v>
                </c:pt>
                <c:pt idx="5129">
                  <c:v>-0.103312</c:v>
                </c:pt>
                <c:pt idx="5130">
                  <c:v>-0.103724</c:v>
                </c:pt>
                <c:pt idx="5131">
                  <c:v>-0.104146</c:v>
                </c:pt>
                <c:pt idx="5132">
                  <c:v>-0.10457</c:v>
                </c:pt>
                <c:pt idx="5133">
                  <c:v>-0.104989</c:v>
                </c:pt>
                <c:pt idx="5134">
                  <c:v>-0.105404</c:v>
                </c:pt>
                <c:pt idx="5135">
                  <c:v>-0.105811</c:v>
                </c:pt>
                <c:pt idx="5136">
                  <c:v>-0.10620300000000001</c:v>
                </c:pt>
                <c:pt idx="5137">
                  <c:v>-0.106582</c:v>
                </c:pt>
                <c:pt idx="5138">
                  <c:v>-0.10695</c:v>
                </c:pt>
                <c:pt idx="5139">
                  <c:v>-0.107305</c:v>
                </c:pt>
                <c:pt idx="5140">
                  <c:v>-0.10764600000000001</c:v>
                </c:pt>
                <c:pt idx="5141">
                  <c:v>-0.107974</c:v>
                </c:pt>
                <c:pt idx="5142">
                  <c:v>-0.10829</c:v>
                </c:pt>
                <c:pt idx="5143">
                  <c:v>-0.108599</c:v>
                </c:pt>
                <c:pt idx="5144">
                  <c:v>-0.10890900000000001</c:v>
                </c:pt>
                <c:pt idx="5145">
                  <c:v>-0.109232</c:v>
                </c:pt>
                <c:pt idx="5146">
                  <c:v>-0.109582</c:v>
                </c:pt>
                <c:pt idx="5147">
                  <c:v>-0.109968</c:v>
                </c:pt>
                <c:pt idx="5148">
                  <c:v>-0.11039499999999999</c:v>
                </c:pt>
                <c:pt idx="5149">
                  <c:v>-0.110858</c:v>
                </c:pt>
                <c:pt idx="5150">
                  <c:v>-0.111342</c:v>
                </c:pt>
                <c:pt idx="5151">
                  <c:v>-0.11183800000000001</c:v>
                </c:pt>
                <c:pt idx="5152">
                  <c:v>-0.112345</c:v>
                </c:pt>
                <c:pt idx="5153">
                  <c:v>-0.112876</c:v>
                </c:pt>
                <c:pt idx="5154">
                  <c:v>-0.113445</c:v>
                </c:pt>
                <c:pt idx="5155">
                  <c:v>-0.114048</c:v>
                </c:pt>
                <c:pt idx="5156">
                  <c:v>-0.114666</c:v>
                </c:pt>
                <c:pt idx="5157">
                  <c:v>-0.115283</c:v>
                </c:pt>
                <c:pt idx="5158">
                  <c:v>-0.11589000000000001</c:v>
                </c:pt>
                <c:pt idx="5159">
                  <c:v>-0.116489</c:v>
                </c:pt>
                <c:pt idx="5160">
                  <c:v>-0.11708</c:v>
                </c:pt>
                <c:pt idx="5161">
                  <c:v>-0.117664</c:v>
                </c:pt>
                <c:pt idx="5162">
                  <c:v>-0.11824999999999999</c:v>
                </c:pt>
                <c:pt idx="5163">
                  <c:v>-0.11885</c:v>
                </c:pt>
                <c:pt idx="5164">
                  <c:v>-0.11946900000000001</c:v>
                </c:pt>
                <c:pt idx="5165">
                  <c:v>-0.12010800000000001</c:v>
                </c:pt>
                <c:pt idx="5166">
                  <c:v>-0.120772</c:v>
                </c:pt>
                <c:pt idx="5167">
                  <c:v>-0.121458</c:v>
                </c:pt>
                <c:pt idx="5168">
                  <c:v>-0.122166</c:v>
                </c:pt>
                <c:pt idx="5169">
                  <c:v>-0.122895</c:v>
                </c:pt>
                <c:pt idx="5170">
                  <c:v>-0.12364799999999999</c:v>
                </c:pt>
                <c:pt idx="5171">
                  <c:v>-0.12442400000000001</c:v>
                </c:pt>
                <c:pt idx="5172">
                  <c:v>-0.125218</c:v>
                </c:pt>
                <c:pt idx="5173">
                  <c:v>-0.12603700000000001</c:v>
                </c:pt>
                <c:pt idx="5174">
                  <c:v>-0.12689400000000001</c:v>
                </c:pt>
                <c:pt idx="5175">
                  <c:v>-0.12779099999999999</c:v>
                </c:pt>
                <c:pt idx="5176">
                  <c:v>-0.128722</c:v>
                </c:pt>
                <c:pt idx="5177">
                  <c:v>-0.12967999999999999</c:v>
                </c:pt>
                <c:pt idx="5178">
                  <c:v>-0.130659</c:v>
                </c:pt>
                <c:pt idx="5179">
                  <c:v>-0.13165099999999999</c:v>
                </c:pt>
                <c:pt idx="5180">
                  <c:v>-0.13265299999999999</c:v>
                </c:pt>
                <c:pt idx="5181">
                  <c:v>-0.13366800000000001</c:v>
                </c:pt>
                <c:pt idx="5182">
                  <c:v>-0.13470299999999999</c:v>
                </c:pt>
                <c:pt idx="5183">
                  <c:v>-0.13575899999999999</c:v>
                </c:pt>
                <c:pt idx="5184">
                  <c:v>-0.136822</c:v>
                </c:pt>
                <c:pt idx="5185">
                  <c:v>-0.13786999999999999</c:v>
                </c:pt>
                <c:pt idx="5186">
                  <c:v>-0.13889499999999999</c:v>
                </c:pt>
                <c:pt idx="5187">
                  <c:v>-0.139904</c:v>
                </c:pt>
                <c:pt idx="5188">
                  <c:v>-0.14091400000000001</c:v>
                </c:pt>
                <c:pt idx="5189">
                  <c:v>-0.14194000000000001</c:v>
                </c:pt>
                <c:pt idx="5190">
                  <c:v>-0.142986</c:v>
                </c:pt>
                <c:pt idx="5191">
                  <c:v>-0.14405299999999999</c:v>
                </c:pt>
                <c:pt idx="5192">
                  <c:v>-0.14514299999999999</c:v>
                </c:pt>
                <c:pt idx="5193">
                  <c:v>-0.146257</c:v>
                </c:pt>
                <c:pt idx="5194">
                  <c:v>-0.14738799999999999</c:v>
                </c:pt>
                <c:pt idx="5195">
                  <c:v>-0.14852699999999999</c:v>
                </c:pt>
                <c:pt idx="5196">
                  <c:v>-0.14967800000000001</c:v>
                </c:pt>
                <c:pt idx="5197">
                  <c:v>-0.15084600000000001</c:v>
                </c:pt>
                <c:pt idx="5198">
                  <c:v>-0.152032</c:v>
                </c:pt>
                <c:pt idx="5199">
                  <c:v>-0.15323400000000001</c:v>
                </c:pt>
                <c:pt idx="5200">
                  <c:v>-0.15445</c:v>
                </c:pt>
                <c:pt idx="5201">
                  <c:v>-0.15567400000000001</c:v>
                </c:pt>
                <c:pt idx="5202">
                  <c:v>-0.15689500000000001</c:v>
                </c:pt>
                <c:pt idx="5203">
                  <c:v>-0.15809999999999999</c:v>
                </c:pt>
                <c:pt idx="5204">
                  <c:v>-0.15928400000000001</c:v>
                </c:pt>
                <c:pt idx="5205">
                  <c:v>-0.160444</c:v>
                </c:pt>
                <c:pt idx="5206">
                  <c:v>-0.161581</c:v>
                </c:pt>
                <c:pt idx="5207">
                  <c:v>-0.16269400000000001</c:v>
                </c:pt>
                <c:pt idx="5208">
                  <c:v>-0.16377800000000001</c:v>
                </c:pt>
                <c:pt idx="5209">
                  <c:v>-0.164827</c:v>
                </c:pt>
                <c:pt idx="5210">
                  <c:v>-0.16584699999999999</c:v>
                </c:pt>
                <c:pt idx="5211">
                  <c:v>-0.166848</c:v>
                </c:pt>
                <c:pt idx="5212">
                  <c:v>-0.16783200000000001</c:v>
                </c:pt>
                <c:pt idx="5213">
                  <c:v>-0.16878899999999999</c:v>
                </c:pt>
                <c:pt idx="5214">
                  <c:v>-0.169711</c:v>
                </c:pt>
                <c:pt idx="5215">
                  <c:v>-0.1706</c:v>
                </c:pt>
                <c:pt idx="5216">
                  <c:v>-0.171456</c:v>
                </c:pt>
                <c:pt idx="5217">
                  <c:v>-0.17227899999999999</c:v>
                </c:pt>
                <c:pt idx="5218">
                  <c:v>-0.17307500000000001</c:v>
                </c:pt>
                <c:pt idx="5219">
                  <c:v>-0.173841</c:v>
                </c:pt>
                <c:pt idx="5220">
                  <c:v>-0.17457400000000001</c:v>
                </c:pt>
                <c:pt idx="5221">
                  <c:v>-0.17527699999999999</c:v>
                </c:pt>
                <c:pt idx="5222">
                  <c:v>-0.175953</c:v>
                </c:pt>
                <c:pt idx="5223">
                  <c:v>-0.17660400000000001</c:v>
                </c:pt>
                <c:pt idx="5224">
                  <c:v>-0.177231</c:v>
                </c:pt>
                <c:pt idx="5225">
                  <c:v>-0.177843</c:v>
                </c:pt>
                <c:pt idx="5226">
                  <c:v>-0.17844299999999999</c:v>
                </c:pt>
                <c:pt idx="5227">
                  <c:v>-0.17902799999999999</c:v>
                </c:pt>
                <c:pt idx="5228">
                  <c:v>-0.17960000000000001</c:v>
                </c:pt>
                <c:pt idx="5229">
                  <c:v>-0.18016599999999999</c:v>
                </c:pt>
                <c:pt idx="5230">
                  <c:v>-0.180729</c:v>
                </c:pt>
                <c:pt idx="5231">
                  <c:v>-0.18127599999999999</c:v>
                </c:pt>
                <c:pt idx="5232">
                  <c:v>-0.18179899999999999</c:v>
                </c:pt>
                <c:pt idx="5233">
                  <c:v>-0.18230399999999999</c:v>
                </c:pt>
                <c:pt idx="5234">
                  <c:v>-0.18279699999999999</c:v>
                </c:pt>
                <c:pt idx="5235">
                  <c:v>-0.183277</c:v>
                </c:pt>
                <c:pt idx="5236">
                  <c:v>-0.18373400000000001</c:v>
                </c:pt>
                <c:pt idx="5237">
                  <c:v>-0.18416299999999999</c:v>
                </c:pt>
                <c:pt idx="5238">
                  <c:v>-0.184557</c:v>
                </c:pt>
                <c:pt idx="5239">
                  <c:v>-0.18490899999999999</c:v>
                </c:pt>
                <c:pt idx="5240">
                  <c:v>-0.185228</c:v>
                </c:pt>
                <c:pt idx="5241">
                  <c:v>-0.185534</c:v>
                </c:pt>
                <c:pt idx="5242">
                  <c:v>-0.18584100000000001</c:v>
                </c:pt>
                <c:pt idx="5243">
                  <c:v>-0.18614900000000001</c:v>
                </c:pt>
                <c:pt idx="5244">
                  <c:v>-0.186446</c:v>
                </c:pt>
                <c:pt idx="5245">
                  <c:v>-0.186722</c:v>
                </c:pt>
                <c:pt idx="5246">
                  <c:v>-0.186977</c:v>
                </c:pt>
                <c:pt idx="5247">
                  <c:v>-0.18721699999999999</c:v>
                </c:pt>
                <c:pt idx="5248">
                  <c:v>-0.187444</c:v>
                </c:pt>
                <c:pt idx="5249">
                  <c:v>-0.18765799999999999</c:v>
                </c:pt>
                <c:pt idx="5250">
                  <c:v>-0.18786700000000001</c:v>
                </c:pt>
                <c:pt idx="5251">
                  <c:v>-0.18808900000000001</c:v>
                </c:pt>
                <c:pt idx="5252">
                  <c:v>-0.188334</c:v>
                </c:pt>
                <c:pt idx="5253">
                  <c:v>-0.188606</c:v>
                </c:pt>
                <c:pt idx="5254">
                  <c:v>-0.18889900000000001</c:v>
                </c:pt>
                <c:pt idx="5255">
                  <c:v>-0.18920899999999999</c:v>
                </c:pt>
                <c:pt idx="5256">
                  <c:v>-0.18953600000000001</c:v>
                </c:pt>
                <c:pt idx="5257">
                  <c:v>-0.189888</c:v>
                </c:pt>
                <c:pt idx="5258">
                  <c:v>-0.190271</c:v>
                </c:pt>
                <c:pt idx="5259">
                  <c:v>-0.19068499999999999</c:v>
                </c:pt>
                <c:pt idx="5260">
                  <c:v>-0.191132</c:v>
                </c:pt>
                <c:pt idx="5261">
                  <c:v>-0.19161300000000001</c:v>
                </c:pt>
                <c:pt idx="5262">
                  <c:v>-0.19212599999999999</c:v>
                </c:pt>
                <c:pt idx="5263">
                  <c:v>-0.19266800000000001</c:v>
                </c:pt>
                <c:pt idx="5264">
                  <c:v>-0.19323499999999999</c:v>
                </c:pt>
                <c:pt idx="5265">
                  <c:v>-0.19382199999999999</c:v>
                </c:pt>
                <c:pt idx="5266">
                  <c:v>-0.19442499999999999</c:v>
                </c:pt>
                <c:pt idx="5267">
                  <c:v>-0.19503999999999999</c:v>
                </c:pt>
                <c:pt idx="5268">
                  <c:v>-0.19567100000000001</c:v>
                </c:pt>
                <c:pt idx="5269">
                  <c:v>-0.196326</c:v>
                </c:pt>
                <c:pt idx="5270">
                  <c:v>-0.197021</c:v>
                </c:pt>
                <c:pt idx="5271">
                  <c:v>-0.19776299999999999</c:v>
                </c:pt>
                <c:pt idx="5272">
                  <c:v>-0.19853899999999999</c:v>
                </c:pt>
                <c:pt idx="5273">
                  <c:v>-0.19933600000000001</c:v>
                </c:pt>
                <c:pt idx="5274">
                  <c:v>-0.200154</c:v>
                </c:pt>
                <c:pt idx="5275">
                  <c:v>-0.20100000000000001</c:v>
                </c:pt>
                <c:pt idx="5276">
                  <c:v>-0.201877</c:v>
                </c:pt>
                <c:pt idx="5277">
                  <c:v>-0.20279</c:v>
                </c:pt>
                <c:pt idx="5278">
                  <c:v>-0.203736</c:v>
                </c:pt>
                <c:pt idx="5279">
                  <c:v>-0.20471500000000001</c:v>
                </c:pt>
                <c:pt idx="5280">
                  <c:v>-0.205729</c:v>
                </c:pt>
                <c:pt idx="5281">
                  <c:v>-0.20677999999999999</c:v>
                </c:pt>
                <c:pt idx="5282">
                  <c:v>-0.20787</c:v>
                </c:pt>
                <c:pt idx="5283">
                  <c:v>-0.20899499999999999</c:v>
                </c:pt>
                <c:pt idx="5284">
                  <c:v>-0.21015600000000001</c:v>
                </c:pt>
                <c:pt idx="5285">
                  <c:v>-0.21135899999999999</c:v>
                </c:pt>
                <c:pt idx="5286">
                  <c:v>-0.21260899999999999</c:v>
                </c:pt>
                <c:pt idx="5287">
                  <c:v>-0.213898</c:v>
                </c:pt>
                <c:pt idx="5288">
                  <c:v>-0.21521299999999999</c:v>
                </c:pt>
                <c:pt idx="5289">
                  <c:v>-0.21654499999999999</c:v>
                </c:pt>
                <c:pt idx="5290">
                  <c:v>-0.217892</c:v>
                </c:pt>
                <c:pt idx="5291">
                  <c:v>-0.21925800000000001</c:v>
                </c:pt>
                <c:pt idx="5292">
                  <c:v>-0.22064700000000001</c:v>
                </c:pt>
                <c:pt idx="5293">
                  <c:v>-0.222056</c:v>
                </c:pt>
                <c:pt idx="5294">
                  <c:v>-0.22348399999999999</c:v>
                </c:pt>
                <c:pt idx="5295">
                  <c:v>-0.22492699999999999</c:v>
                </c:pt>
                <c:pt idx="5296">
                  <c:v>-0.22637599999999999</c:v>
                </c:pt>
                <c:pt idx="5297">
                  <c:v>-0.227822</c:v>
                </c:pt>
                <c:pt idx="5298">
                  <c:v>-0.22925999999999999</c:v>
                </c:pt>
                <c:pt idx="5299">
                  <c:v>-0.230684</c:v>
                </c:pt>
                <c:pt idx="5300">
                  <c:v>-0.23208799999999999</c:v>
                </c:pt>
                <c:pt idx="5301">
                  <c:v>-0.23347200000000001</c:v>
                </c:pt>
                <c:pt idx="5302">
                  <c:v>-0.234842</c:v>
                </c:pt>
                <c:pt idx="5303">
                  <c:v>-0.236203</c:v>
                </c:pt>
                <c:pt idx="5304">
                  <c:v>-0.23755699999999999</c:v>
                </c:pt>
                <c:pt idx="5305">
                  <c:v>-0.238901</c:v>
                </c:pt>
                <c:pt idx="5306">
                  <c:v>-0.240232</c:v>
                </c:pt>
                <c:pt idx="5307">
                  <c:v>-0.24154800000000001</c:v>
                </c:pt>
                <c:pt idx="5308">
                  <c:v>-0.24284700000000001</c:v>
                </c:pt>
                <c:pt idx="5309">
                  <c:v>-0.244121</c:v>
                </c:pt>
                <c:pt idx="5310">
                  <c:v>-0.24537200000000001</c:v>
                </c:pt>
                <c:pt idx="5311">
                  <c:v>-0.24660499999999999</c:v>
                </c:pt>
                <c:pt idx="5312">
                  <c:v>-0.24782299999999999</c:v>
                </c:pt>
                <c:pt idx="5313">
                  <c:v>-0.24901999999999999</c:v>
                </c:pt>
                <c:pt idx="5314">
                  <c:v>-0.250191</c:v>
                </c:pt>
                <c:pt idx="5315">
                  <c:v>-0.25133299999999997</c:v>
                </c:pt>
                <c:pt idx="5316">
                  <c:v>-0.252442</c:v>
                </c:pt>
                <c:pt idx="5317">
                  <c:v>-0.25351000000000001</c:v>
                </c:pt>
                <c:pt idx="5318">
                  <c:v>-0.25453799999999999</c:v>
                </c:pt>
                <c:pt idx="5319">
                  <c:v>-0.25552900000000001</c:v>
                </c:pt>
                <c:pt idx="5320">
                  <c:v>-0.25647599999999998</c:v>
                </c:pt>
                <c:pt idx="5321">
                  <c:v>-0.25737399999999999</c:v>
                </c:pt>
                <c:pt idx="5322">
                  <c:v>-0.258218</c:v>
                </c:pt>
                <c:pt idx="5323">
                  <c:v>-0.25900800000000002</c:v>
                </c:pt>
                <c:pt idx="5324">
                  <c:v>-0.259739</c:v>
                </c:pt>
                <c:pt idx="5325">
                  <c:v>-0.26040799999999997</c:v>
                </c:pt>
                <c:pt idx="5326">
                  <c:v>-0.261015</c:v>
                </c:pt>
                <c:pt idx="5327">
                  <c:v>-0.26156099999999999</c:v>
                </c:pt>
                <c:pt idx="5328">
                  <c:v>-0.26204300000000003</c:v>
                </c:pt>
                <c:pt idx="5329">
                  <c:v>-0.26246000000000003</c:v>
                </c:pt>
                <c:pt idx="5330">
                  <c:v>-0.26280700000000001</c:v>
                </c:pt>
                <c:pt idx="5331">
                  <c:v>-0.26307700000000001</c:v>
                </c:pt>
                <c:pt idx="5332">
                  <c:v>-0.26326699999999997</c:v>
                </c:pt>
                <c:pt idx="5333">
                  <c:v>-0.26337699999999997</c:v>
                </c:pt>
                <c:pt idx="5334">
                  <c:v>-0.26341799999999999</c:v>
                </c:pt>
                <c:pt idx="5335">
                  <c:v>-0.26339499999999999</c:v>
                </c:pt>
                <c:pt idx="5336">
                  <c:v>-0.26330599999999998</c:v>
                </c:pt>
                <c:pt idx="5337">
                  <c:v>-0.26314599999999999</c:v>
                </c:pt>
                <c:pt idx="5338">
                  <c:v>-0.26291900000000001</c:v>
                </c:pt>
                <c:pt idx="5339">
                  <c:v>-0.26262999999999997</c:v>
                </c:pt>
                <c:pt idx="5340">
                  <c:v>-0.262243</c:v>
                </c:pt>
                <c:pt idx="5341">
                  <c:v>-0.26170599999999999</c:v>
                </c:pt>
                <c:pt idx="5342">
                  <c:v>-0.26105099999999998</c:v>
                </c:pt>
                <c:pt idx="5343">
                  <c:v>-0.26034000000000002</c:v>
                </c:pt>
                <c:pt idx="5344">
                  <c:v>-0.25956200000000001</c:v>
                </c:pt>
                <c:pt idx="5345">
                  <c:v>-0.25869300000000001</c:v>
                </c:pt>
                <c:pt idx="5346">
                  <c:v>-0.257747</c:v>
                </c:pt>
                <c:pt idx="5347">
                  <c:v>-0.25673800000000002</c:v>
                </c:pt>
                <c:pt idx="5348">
                  <c:v>-0.25566499999999998</c:v>
                </c:pt>
                <c:pt idx="5349">
                  <c:v>-0.254519</c:v>
                </c:pt>
                <c:pt idx="5350">
                  <c:v>-0.253299</c:v>
                </c:pt>
                <c:pt idx="5351">
                  <c:v>-0.25200400000000001</c:v>
                </c:pt>
                <c:pt idx="5352">
                  <c:v>-0.250637</c:v>
                </c:pt>
                <c:pt idx="5353">
                  <c:v>-0.2492</c:v>
                </c:pt>
                <c:pt idx="5354">
                  <c:v>-0.247696</c:v>
                </c:pt>
                <c:pt idx="5355">
                  <c:v>-0.24612800000000001</c:v>
                </c:pt>
                <c:pt idx="5356">
                  <c:v>-0.24449199999999999</c:v>
                </c:pt>
                <c:pt idx="5357">
                  <c:v>-0.242788</c:v>
                </c:pt>
                <c:pt idx="5358">
                  <c:v>-0.24102100000000001</c:v>
                </c:pt>
                <c:pt idx="5359">
                  <c:v>-0.23919699999999999</c:v>
                </c:pt>
                <c:pt idx="5360">
                  <c:v>-0.237319</c:v>
                </c:pt>
                <c:pt idx="5361">
                  <c:v>-0.23538600000000001</c:v>
                </c:pt>
                <c:pt idx="5362">
                  <c:v>-0.233404</c:v>
                </c:pt>
                <c:pt idx="5363">
                  <c:v>-0.231377</c:v>
                </c:pt>
                <c:pt idx="5364">
                  <c:v>-0.22930500000000001</c:v>
                </c:pt>
                <c:pt idx="5365">
                  <c:v>-0.227183</c:v>
                </c:pt>
                <c:pt idx="5366">
                  <c:v>-0.22501099999999999</c:v>
                </c:pt>
                <c:pt idx="5367">
                  <c:v>-0.22279399999999999</c:v>
                </c:pt>
                <c:pt idx="5368">
                  <c:v>-0.22053700000000001</c:v>
                </c:pt>
                <c:pt idx="5369">
                  <c:v>-0.21823899999999999</c:v>
                </c:pt>
                <c:pt idx="5370">
                  <c:v>-0.21590300000000001</c:v>
                </c:pt>
                <c:pt idx="5371">
                  <c:v>-0.213535</c:v>
                </c:pt>
                <c:pt idx="5372">
                  <c:v>-0.211141</c:v>
                </c:pt>
                <c:pt idx="5373">
                  <c:v>-0.20871999999999999</c:v>
                </c:pt>
                <c:pt idx="5374">
                  <c:v>-0.20626900000000001</c:v>
                </c:pt>
                <c:pt idx="5375">
                  <c:v>-0.20378099999999999</c:v>
                </c:pt>
                <c:pt idx="5376">
                  <c:v>-0.20125100000000001</c:v>
                </c:pt>
                <c:pt idx="5377">
                  <c:v>-0.198685</c:v>
                </c:pt>
                <c:pt idx="5378">
                  <c:v>-0.19609699999999999</c:v>
                </c:pt>
                <c:pt idx="5379">
                  <c:v>-0.19350300000000001</c:v>
                </c:pt>
                <c:pt idx="5380">
                  <c:v>-0.190909</c:v>
                </c:pt>
                <c:pt idx="5381">
                  <c:v>-0.18831100000000001</c:v>
                </c:pt>
                <c:pt idx="5382">
                  <c:v>-0.185699</c:v>
                </c:pt>
                <c:pt idx="5383">
                  <c:v>-0.183064</c:v>
                </c:pt>
                <c:pt idx="5384">
                  <c:v>-0.18040600000000001</c:v>
                </c:pt>
                <c:pt idx="5385">
                  <c:v>-0.177727</c:v>
                </c:pt>
                <c:pt idx="5386">
                  <c:v>-0.17502699999999999</c:v>
                </c:pt>
                <c:pt idx="5387">
                  <c:v>-0.17231299999999999</c:v>
                </c:pt>
                <c:pt idx="5388">
                  <c:v>-0.16959299999999999</c:v>
                </c:pt>
                <c:pt idx="5389">
                  <c:v>-0.16687099999999999</c:v>
                </c:pt>
                <c:pt idx="5390">
                  <c:v>-0.16415099999999999</c:v>
                </c:pt>
                <c:pt idx="5391">
                  <c:v>-0.161438</c:v>
                </c:pt>
                <c:pt idx="5392">
                  <c:v>-0.15873599999999999</c:v>
                </c:pt>
                <c:pt idx="5393">
                  <c:v>-0.15604999999999999</c:v>
                </c:pt>
                <c:pt idx="5394">
                  <c:v>-0.15339</c:v>
                </c:pt>
                <c:pt idx="5395">
                  <c:v>-0.15076600000000001</c:v>
                </c:pt>
                <c:pt idx="5396">
                  <c:v>-0.14818100000000001</c:v>
                </c:pt>
                <c:pt idx="5397">
                  <c:v>-0.14563499999999999</c:v>
                </c:pt>
                <c:pt idx="5398">
                  <c:v>-0.14313000000000001</c:v>
                </c:pt>
                <c:pt idx="5399">
                  <c:v>-0.14066899999999999</c:v>
                </c:pt>
                <c:pt idx="5400">
                  <c:v>-0.13824900000000001</c:v>
                </c:pt>
                <c:pt idx="5401">
                  <c:v>-0.13586200000000001</c:v>
                </c:pt>
                <c:pt idx="5402">
                  <c:v>-0.13350000000000001</c:v>
                </c:pt>
                <c:pt idx="5403">
                  <c:v>-0.131163</c:v>
                </c:pt>
                <c:pt idx="5404">
                  <c:v>-0.128853</c:v>
                </c:pt>
                <c:pt idx="5405">
                  <c:v>-0.12657499999999999</c:v>
                </c:pt>
                <c:pt idx="5406">
                  <c:v>-0.124336</c:v>
                </c:pt>
                <c:pt idx="5407">
                  <c:v>-0.12213400000000001</c:v>
                </c:pt>
                <c:pt idx="5408">
                  <c:v>-0.119967</c:v>
                </c:pt>
                <c:pt idx="5409">
                  <c:v>-0.11783</c:v>
                </c:pt>
                <c:pt idx="5410">
                  <c:v>-0.11572</c:v>
                </c:pt>
                <c:pt idx="5411">
                  <c:v>-0.11364299999999999</c:v>
                </c:pt>
                <c:pt idx="5412">
                  <c:v>-0.11161799999999999</c:v>
                </c:pt>
                <c:pt idx="5413">
                  <c:v>-0.10965900000000001</c:v>
                </c:pt>
                <c:pt idx="5414">
                  <c:v>-0.10777200000000001</c:v>
                </c:pt>
                <c:pt idx="5415">
                  <c:v>-0.10595400000000001</c:v>
                </c:pt>
                <c:pt idx="5416">
                  <c:v>-0.104211</c:v>
                </c:pt>
                <c:pt idx="5417">
                  <c:v>-0.102551</c:v>
                </c:pt>
                <c:pt idx="5418">
                  <c:v>-0.100978</c:v>
                </c:pt>
                <c:pt idx="5419">
                  <c:v>-9.9490899999999993E-2</c:v>
                </c:pt>
                <c:pt idx="5420">
                  <c:v>-9.8090499999999997E-2</c:v>
                </c:pt>
                <c:pt idx="5421">
                  <c:v>-9.6776799999999996E-2</c:v>
                </c:pt>
                <c:pt idx="5422">
                  <c:v>-9.5549300000000004E-2</c:v>
                </c:pt>
                <c:pt idx="5423">
                  <c:v>-9.4409099999999996E-2</c:v>
                </c:pt>
                <c:pt idx="5424">
                  <c:v>-9.3356499999999995E-2</c:v>
                </c:pt>
                <c:pt idx="5425">
                  <c:v>-9.2390399999999998E-2</c:v>
                </c:pt>
                <c:pt idx="5426">
                  <c:v>-9.1516E-2</c:v>
                </c:pt>
                <c:pt idx="5427">
                  <c:v>-9.0725200000000006E-2</c:v>
                </c:pt>
                <c:pt idx="5428">
                  <c:v>-8.9973700000000004E-2</c:v>
                </c:pt>
                <c:pt idx="5429">
                  <c:v>-8.9253299999999994E-2</c:v>
                </c:pt>
                <c:pt idx="5430">
                  <c:v>-8.8624099999999997E-2</c:v>
                </c:pt>
                <c:pt idx="5431">
                  <c:v>-8.8104699999999994E-2</c:v>
                </c:pt>
                <c:pt idx="5432">
                  <c:v>-8.7665599999999996E-2</c:v>
                </c:pt>
                <c:pt idx="5433">
                  <c:v>-8.7307499999999996E-2</c:v>
                </c:pt>
                <c:pt idx="5434">
                  <c:v>-8.7042800000000004E-2</c:v>
                </c:pt>
                <c:pt idx="5435">
                  <c:v>-8.6872400000000002E-2</c:v>
                </c:pt>
                <c:pt idx="5436">
                  <c:v>-8.6794099999999999E-2</c:v>
                </c:pt>
                <c:pt idx="5437">
                  <c:v>-8.68004E-2</c:v>
                </c:pt>
                <c:pt idx="5438">
                  <c:v>-8.68839E-2</c:v>
                </c:pt>
                <c:pt idx="5439">
                  <c:v>-8.7045399999999995E-2</c:v>
                </c:pt>
                <c:pt idx="5440">
                  <c:v>-8.7292599999999998E-2</c:v>
                </c:pt>
                <c:pt idx="5441">
                  <c:v>-8.7630399999999997E-2</c:v>
                </c:pt>
                <c:pt idx="5442">
                  <c:v>-8.8059799999999994E-2</c:v>
                </c:pt>
                <c:pt idx="5443">
                  <c:v>-8.8581699999999999E-2</c:v>
                </c:pt>
                <c:pt idx="5444">
                  <c:v>-8.9197700000000005E-2</c:v>
                </c:pt>
                <c:pt idx="5445">
                  <c:v>-8.9910599999999993E-2</c:v>
                </c:pt>
                <c:pt idx="5446">
                  <c:v>-9.0725700000000006E-2</c:v>
                </c:pt>
                <c:pt idx="5447">
                  <c:v>-9.1648400000000005E-2</c:v>
                </c:pt>
                <c:pt idx="5448">
                  <c:v>-9.2680399999999996E-2</c:v>
                </c:pt>
                <c:pt idx="5449">
                  <c:v>-9.38195E-2</c:v>
                </c:pt>
                <c:pt idx="5450">
                  <c:v>-9.5060199999999997E-2</c:v>
                </c:pt>
                <c:pt idx="5451">
                  <c:v>-9.6395499999999995E-2</c:v>
                </c:pt>
                <c:pt idx="5452">
                  <c:v>-9.7822300000000001E-2</c:v>
                </c:pt>
                <c:pt idx="5453">
                  <c:v>-9.9341600000000002E-2</c:v>
                </c:pt>
                <c:pt idx="5454">
                  <c:v>-0.100953</c:v>
                </c:pt>
                <c:pt idx="5455">
                  <c:v>-0.102655</c:v>
                </c:pt>
                <c:pt idx="5456">
                  <c:v>-0.10444000000000001</c:v>
                </c:pt>
                <c:pt idx="5457">
                  <c:v>-0.10630199999999999</c:v>
                </c:pt>
                <c:pt idx="5458">
                  <c:v>-0.108235</c:v>
                </c:pt>
                <c:pt idx="5459">
                  <c:v>-0.110235</c:v>
                </c:pt>
                <c:pt idx="5460">
                  <c:v>-0.112294</c:v>
                </c:pt>
                <c:pt idx="5461">
                  <c:v>-0.11440400000000001</c:v>
                </c:pt>
                <c:pt idx="5462">
                  <c:v>-0.116563</c:v>
                </c:pt>
                <c:pt idx="5463">
                  <c:v>-0.118767</c:v>
                </c:pt>
                <c:pt idx="5464">
                  <c:v>-0.12101099999999999</c:v>
                </c:pt>
                <c:pt idx="5465">
                  <c:v>-0.123294</c:v>
                </c:pt>
                <c:pt idx="5466">
                  <c:v>-0.125613</c:v>
                </c:pt>
                <c:pt idx="5467">
                  <c:v>-0.127968</c:v>
                </c:pt>
                <c:pt idx="5468">
                  <c:v>-0.130357</c:v>
                </c:pt>
                <c:pt idx="5469">
                  <c:v>-0.132774</c:v>
                </c:pt>
                <c:pt idx="5470">
                  <c:v>-0.135215</c:v>
                </c:pt>
                <c:pt idx="5471">
                  <c:v>-0.137679</c:v>
                </c:pt>
                <c:pt idx="5472">
                  <c:v>-0.14016400000000001</c:v>
                </c:pt>
                <c:pt idx="5473">
                  <c:v>-0.14267299999999999</c:v>
                </c:pt>
                <c:pt idx="5474">
                  <c:v>-0.145202</c:v>
                </c:pt>
                <c:pt idx="5475">
                  <c:v>-0.14774699999999999</c:v>
                </c:pt>
                <c:pt idx="5476">
                  <c:v>-0.150308</c:v>
                </c:pt>
                <c:pt idx="5477">
                  <c:v>-0.15287999999999999</c:v>
                </c:pt>
                <c:pt idx="5478">
                  <c:v>-0.15545800000000001</c:v>
                </c:pt>
                <c:pt idx="5479">
                  <c:v>-0.15803600000000001</c:v>
                </c:pt>
                <c:pt idx="5480">
                  <c:v>-0.16061600000000001</c:v>
                </c:pt>
                <c:pt idx="5481">
                  <c:v>-0.16320200000000001</c:v>
                </c:pt>
                <c:pt idx="5482">
                  <c:v>-0.165793</c:v>
                </c:pt>
                <c:pt idx="5483">
                  <c:v>-0.16838700000000001</c:v>
                </c:pt>
                <c:pt idx="5484">
                  <c:v>-0.17097999999999999</c:v>
                </c:pt>
                <c:pt idx="5485">
                  <c:v>-0.173568</c:v>
                </c:pt>
                <c:pt idx="5486">
                  <c:v>-0.176144</c:v>
                </c:pt>
                <c:pt idx="5487">
                  <c:v>-0.1787</c:v>
                </c:pt>
                <c:pt idx="5488">
                  <c:v>-0.18123</c:v>
                </c:pt>
                <c:pt idx="5489">
                  <c:v>-0.18373100000000001</c:v>
                </c:pt>
                <c:pt idx="5490">
                  <c:v>-0.18620100000000001</c:v>
                </c:pt>
                <c:pt idx="5491">
                  <c:v>-0.18864</c:v>
                </c:pt>
                <c:pt idx="5492">
                  <c:v>-0.19104699999999999</c:v>
                </c:pt>
                <c:pt idx="5493">
                  <c:v>-0.19341900000000001</c:v>
                </c:pt>
                <c:pt idx="5494">
                  <c:v>-0.195745</c:v>
                </c:pt>
                <c:pt idx="5495">
                  <c:v>-0.19802</c:v>
                </c:pt>
                <c:pt idx="5496">
                  <c:v>-0.200242</c:v>
                </c:pt>
                <c:pt idx="5497">
                  <c:v>-0.20241600000000001</c:v>
                </c:pt>
                <c:pt idx="5498">
                  <c:v>-0.204543</c:v>
                </c:pt>
                <c:pt idx="5499">
                  <c:v>-0.206625</c:v>
                </c:pt>
                <c:pt idx="5500">
                  <c:v>-0.20866399999999999</c:v>
                </c:pt>
                <c:pt idx="5501">
                  <c:v>-0.21066499999999999</c:v>
                </c:pt>
                <c:pt idx="5502">
                  <c:v>-0.212619</c:v>
                </c:pt>
                <c:pt idx="5503">
                  <c:v>-0.21451200000000001</c:v>
                </c:pt>
                <c:pt idx="5504">
                  <c:v>-0.21634200000000001</c:v>
                </c:pt>
                <c:pt idx="5505">
                  <c:v>-0.218114</c:v>
                </c:pt>
                <c:pt idx="5506">
                  <c:v>-0.219835</c:v>
                </c:pt>
                <c:pt idx="5507">
                  <c:v>-0.221501</c:v>
                </c:pt>
                <c:pt idx="5508">
                  <c:v>-0.223106</c:v>
                </c:pt>
                <c:pt idx="5509">
                  <c:v>-0.22464400000000001</c:v>
                </c:pt>
                <c:pt idx="5510">
                  <c:v>-0.22611500000000001</c:v>
                </c:pt>
                <c:pt idx="5511">
                  <c:v>-0.227518</c:v>
                </c:pt>
                <c:pt idx="5512">
                  <c:v>-0.22884299999999999</c:v>
                </c:pt>
                <c:pt idx="5513">
                  <c:v>-0.23008799999999999</c:v>
                </c:pt>
                <c:pt idx="5514">
                  <c:v>-0.23125100000000001</c:v>
                </c:pt>
                <c:pt idx="5515">
                  <c:v>-0.23233100000000001</c:v>
                </c:pt>
                <c:pt idx="5516">
                  <c:v>-0.23333200000000001</c:v>
                </c:pt>
                <c:pt idx="5517">
                  <c:v>-0.23425599999999999</c:v>
                </c:pt>
                <c:pt idx="5518">
                  <c:v>-0.23510300000000001</c:v>
                </c:pt>
                <c:pt idx="5519">
                  <c:v>-0.235873</c:v>
                </c:pt>
                <c:pt idx="5520">
                  <c:v>-0.236566</c:v>
                </c:pt>
                <c:pt idx="5521">
                  <c:v>-0.237179</c:v>
                </c:pt>
                <c:pt idx="5522">
                  <c:v>-0.237704</c:v>
                </c:pt>
                <c:pt idx="5523">
                  <c:v>-0.23813999999999999</c:v>
                </c:pt>
                <c:pt idx="5524">
                  <c:v>-0.238482</c:v>
                </c:pt>
                <c:pt idx="5525">
                  <c:v>-0.238732</c:v>
                </c:pt>
                <c:pt idx="5526">
                  <c:v>-0.23888899999999999</c:v>
                </c:pt>
                <c:pt idx="5527">
                  <c:v>-0.238957</c:v>
                </c:pt>
                <c:pt idx="5528">
                  <c:v>-0.23894000000000001</c:v>
                </c:pt>
                <c:pt idx="5529">
                  <c:v>-0.238839</c:v>
                </c:pt>
                <c:pt idx="5530">
                  <c:v>-0.23865800000000001</c:v>
                </c:pt>
                <c:pt idx="5531">
                  <c:v>-0.238399</c:v>
                </c:pt>
                <c:pt idx="5532">
                  <c:v>-0.238066</c:v>
                </c:pt>
                <c:pt idx="5533">
                  <c:v>-0.23765700000000001</c:v>
                </c:pt>
                <c:pt idx="5534">
                  <c:v>-0.23716899999999999</c:v>
                </c:pt>
                <c:pt idx="5535">
                  <c:v>-0.2366</c:v>
                </c:pt>
                <c:pt idx="5536">
                  <c:v>-0.235953</c:v>
                </c:pt>
                <c:pt idx="5537">
                  <c:v>-0.23522799999999999</c:v>
                </c:pt>
                <c:pt idx="5538">
                  <c:v>-0.23442199999999999</c:v>
                </c:pt>
                <c:pt idx="5539">
                  <c:v>-0.23352899999999999</c:v>
                </c:pt>
                <c:pt idx="5540">
                  <c:v>-0.23254900000000001</c:v>
                </c:pt>
                <c:pt idx="5541">
                  <c:v>-0.23147899999999999</c:v>
                </c:pt>
                <c:pt idx="5542">
                  <c:v>-0.230321</c:v>
                </c:pt>
                <c:pt idx="5543">
                  <c:v>-0.229078</c:v>
                </c:pt>
                <c:pt idx="5544">
                  <c:v>-0.22775400000000001</c:v>
                </c:pt>
                <c:pt idx="5545">
                  <c:v>-0.22634699999999999</c:v>
                </c:pt>
                <c:pt idx="5546">
                  <c:v>-0.224857</c:v>
                </c:pt>
                <c:pt idx="5547">
                  <c:v>-0.22328600000000001</c:v>
                </c:pt>
                <c:pt idx="5548">
                  <c:v>-0.22164200000000001</c:v>
                </c:pt>
                <c:pt idx="5549">
                  <c:v>-0.21992999999999999</c:v>
                </c:pt>
                <c:pt idx="5550">
                  <c:v>-0.21815499999999999</c:v>
                </c:pt>
                <c:pt idx="5551">
                  <c:v>-0.21631600000000001</c:v>
                </c:pt>
                <c:pt idx="5552">
                  <c:v>-0.21441299999999999</c:v>
                </c:pt>
                <c:pt idx="5553">
                  <c:v>-0.21245</c:v>
                </c:pt>
                <c:pt idx="5554">
                  <c:v>-0.21043400000000001</c:v>
                </c:pt>
                <c:pt idx="5555">
                  <c:v>-0.208366</c:v>
                </c:pt>
                <c:pt idx="5556">
                  <c:v>-0.20624300000000001</c:v>
                </c:pt>
                <c:pt idx="5557">
                  <c:v>-0.204068</c:v>
                </c:pt>
                <c:pt idx="5558">
                  <c:v>-0.201849</c:v>
                </c:pt>
                <c:pt idx="5559">
                  <c:v>-0.19958899999999999</c:v>
                </c:pt>
                <c:pt idx="5560">
                  <c:v>-0.19728899999999999</c:v>
                </c:pt>
                <c:pt idx="5561">
                  <c:v>-0.19495199999999999</c:v>
                </c:pt>
                <c:pt idx="5562">
                  <c:v>-0.192578</c:v>
                </c:pt>
                <c:pt idx="5563">
                  <c:v>-0.19017300000000001</c:v>
                </c:pt>
                <c:pt idx="5564">
                  <c:v>-0.18774299999999999</c:v>
                </c:pt>
                <c:pt idx="5565">
                  <c:v>-0.18526300000000001</c:v>
                </c:pt>
                <c:pt idx="5566">
                  <c:v>-0.18268699999999999</c:v>
                </c:pt>
                <c:pt idx="5567">
                  <c:v>-0.18004000000000001</c:v>
                </c:pt>
                <c:pt idx="5568">
                  <c:v>-0.17737800000000001</c:v>
                </c:pt>
                <c:pt idx="5569">
                  <c:v>-0.17469299999999999</c:v>
                </c:pt>
                <c:pt idx="5570">
                  <c:v>-0.171963</c:v>
                </c:pt>
                <c:pt idx="5571">
                  <c:v>-0.16920499999999999</c:v>
                </c:pt>
                <c:pt idx="5572">
                  <c:v>-0.166433</c:v>
                </c:pt>
                <c:pt idx="5573">
                  <c:v>-0.16364600000000001</c:v>
                </c:pt>
                <c:pt idx="5574">
                  <c:v>-0.16084200000000001</c:v>
                </c:pt>
                <c:pt idx="5575">
                  <c:v>-0.15801799999999999</c:v>
                </c:pt>
                <c:pt idx="5576">
                  <c:v>-0.15517500000000001</c:v>
                </c:pt>
                <c:pt idx="5577">
                  <c:v>-0.15231500000000001</c:v>
                </c:pt>
                <c:pt idx="5578">
                  <c:v>-0.14944399999999999</c:v>
                </c:pt>
                <c:pt idx="5579">
                  <c:v>-0.146568</c:v>
                </c:pt>
                <c:pt idx="5580">
                  <c:v>-0.14368800000000001</c:v>
                </c:pt>
                <c:pt idx="5581">
                  <c:v>-0.14080999999999999</c:v>
                </c:pt>
                <c:pt idx="5582">
                  <c:v>-0.13794000000000001</c:v>
                </c:pt>
                <c:pt idx="5583">
                  <c:v>-0.13508300000000001</c:v>
                </c:pt>
                <c:pt idx="5584">
                  <c:v>-0.132244</c:v>
                </c:pt>
                <c:pt idx="5585">
                  <c:v>-0.12942999999999999</c:v>
                </c:pt>
                <c:pt idx="5586">
                  <c:v>-0.12664</c:v>
                </c:pt>
                <c:pt idx="5587">
                  <c:v>-0.123876</c:v>
                </c:pt>
                <c:pt idx="5588">
                  <c:v>-0.12113599999999999</c:v>
                </c:pt>
                <c:pt idx="5589">
                  <c:v>-0.118422</c:v>
                </c:pt>
                <c:pt idx="5590">
                  <c:v>-0.115735</c:v>
                </c:pt>
                <c:pt idx="5591">
                  <c:v>-0.11307499999999999</c:v>
                </c:pt>
                <c:pt idx="5592">
                  <c:v>-0.110439</c:v>
                </c:pt>
                <c:pt idx="5593">
                  <c:v>-0.107831</c:v>
                </c:pt>
                <c:pt idx="5594">
                  <c:v>-0.10525</c:v>
                </c:pt>
                <c:pt idx="5595">
                  <c:v>-0.10269300000000001</c:v>
                </c:pt>
                <c:pt idx="5596">
                  <c:v>-0.100161</c:v>
                </c:pt>
                <c:pt idx="5597">
                  <c:v>-9.7653799999999999E-2</c:v>
                </c:pt>
                <c:pt idx="5598">
                  <c:v>-9.5173099999999997E-2</c:v>
                </c:pt>
                <c:pt idx="5599">
                  <c:v>-9.2719800000000005E-2</c:v>
                </c:pt>
                <c:pt idx="5600">
                  <c:v>-9.0295299999999995E-2</c:v>
                </c:pt>
                <c:pt idx="5601">
                  <c:v>-8.7901999999999994E-2</c:v>
                </c:pt>
                <c:pt idx="5602">
                  <c:v>-8.5543400000000006E-2</c:v>
                </c:pt>
                <c:pt idx="5603">
                  <c:v>-8.3222199999999996E-2</c:v>
                </c:pt>
                <c:pt idx="5604">
                  <c:v>-8.0939200000000003E-2</c:v>
                </c:pt>
                <c:pt idx="5605">
                  <c:v>-7.8694700000000006E-2</c:v>
                </c:pt>
                <c:pt idx="5606">
                  <c:v>-7.6490000000000002E-2</c:v>
                </c:pt>
                <c:pt idx="5607">
                  <c:v>-7.4326699999999996E-2</c:v>
                </c:pt>
                <c:pt idx="5608">
                  <c:v>-7.22053E-2</c:v>
                </c:pt>
                <c:pt idx="5609">
                  <c:v>-7.0125199999999999E-2</c:v>
                </c:pt>
                <c:pt idx="5610">
                  <c:v>-6.8085400000000004E-2</c:v>
                </c:pt>
                <c:pt idx="5611">
                  <c:v>-6.6085000000000005E-2</c:v>
                </c:pt>
                <c:pt idx="5612">
                  <c:v>-6.4122700000000005E-2</c:v>
                </c:pt>
                <c:pt idx="5613">
                  <c:v>-6.2197299999999997E-2</c:v>
                </c:pt>
                <c:pt idx="5614">
                  <c:v>-6.0306999999999999E-2</c:v>
                </c:pt>
                <c:pt idx="5615">
                  <c:v>-5.84485E-2</c:v>
                </c:pt>
                <c:pt idx="5616">
                  <c:v>-5.6619700000000002E-2</c:v>
                </c:pt>
                <c:pt idx="5617">
                  <c:v>-5.4820899999999999E-2</c:v>
                </c:pt>
                <c:pt idx="5618">
                  <c:v>-5.3055199999999997E-2</c:v>
                </c:pt>
                <c:pt idx="5619">
                  <c:v>-5.1326200000000002E-2</c:v>
                </c:pt>
                <c:pt idx="5620">
                  <c:v>-4.9636E-2</c:v>
                </c:pt>
                <c:pt idx="5621">
                  <c:v>-4.7985E-2</c:v>
                </c:pt>
                <c:pt idx="5622">
                  <c:v>-4.63731E-2</c:v>
                </c:pt>
                <c:pt idx="5623">
                  <c:v>-4.4800399999999997E-2</c:v>
                </c:pt>
                <c:pt idx="5624">
                  <c:v>-4.32658E-2</c:v>
                </c:pt>
                <c:pt idx="5625">
                  <c:v>-4.17673E-2</c:v>
                </c:pt>
                <c:pt idx="5626">
                  <c:v>-4.0302499999999998E-2</c:v>
                </c:pt>
                <c:pt idx="5627">
                  <c:v>-3.8870799999999997E-2</c:v>
                </c:pt>
                <c:pt idx="5628">
                  <c:v>-3.7473100000000002E-2</c:v>
                </c:pt>
                <c:pt idx="5629">
                  <c:v>-3.6110499999999997E-2</c:v>
                </c:pt>
                <c:pt idx="5630">
                  <c:v>-3.4784200000000001E-2</c:v>
                </c:pt>
                <c:pt idx="5631">
                  <c:v>-3.3493099999999998E-2</c:v>
                </c:pt>
                <c:pt idx="5632">
                  <c:v>-3.2232400000000001E-2</c:v>
                </c:pt>
                <c:pt idx="5633">
                  <c:v>-3.0996599999999999E-2</c:v>
                </c:pt>
                <c:pt idx="5634">
                  <c:v>-2.9783899999999999E-2</c:v>
                </c:pt>
                <c:pt idx="5635">
                  <c:v>-2.8594999999999999E-2</c:v>
                </c:pt>
                <c:pt idx="5636">
                  <c:v>-2.7429499999999999E-2</c:v>
                </c:pt>
                <c:pt idx="5637">
                  <c:v>-2.62884E-2</c:v>
                </c:pt>
                <c:pt idx="5638">
                  <c:v>-2.5174100000000001E-2</c:v>
                </c:pt>
                <c:pt idx="5639">
                  <c:v>-2.4085499999999999E-2</c:v>
                </c:pt>
                <c:pt idx="5640">
                  <c:v>-2.3014699999999999E-2</c:v>
                </c:pt>
                <c:pt idx="5641">
                  <c:v>-2.1957500000000001E-2</c:v>
                </c:pt>
                <c:pt idx="5642">
                  <c:v>-2.0917499999999999E-2</c:v>
                </c:pt>
                <c:pt idx="5643">
                  <c:v>-1.99007E-2</c:v>
                </c:pt>
                <c:pt idx="5644">
                  <c:v>-1.8910900000000001E-2</c:v>
                </c:pt>
                <c:pt idx="5645">
                  <c:v>-1.7949099999999999E-2</c:v>
                </c:pt>
                <c:pt idx="5646">
                  <c:v>-1.7011800000000001E-2</c:v>
                </c:pt>
                <c:pt idx="5647">
                  <c:v>-1.60935E-2</c:v>
                </c:pt>
                <c:pt idx="5648">
                  <c:v>-1.5190499999999999E-2</c:v>
                </c:pt>
                <c:pt idx="5649">
                  <c:v>-1.4301299999999999E-2</c:v>
                </c:pt>
                <c:pt idx="5650">
                  <c:v>-1.34261E-2</c:v>
                </c:pt>
                <c:pt idx="5651">
                  <c:v>-1.2566000000000001E-2</c:v>
                </c:pt>
                <c:pt idx="5652">
                  <c:v>-1.1722399999999999E-2</c:v>
                </c:pt>
                <c:pt idx="5653">
                  <c:v>-1.08982E-2</c:v>
                </c:pt>
                <c:pt idx="5654">
                  <c:v>-1.00958E-2</c:v>
                </c:pt>
                <c:pt idx="5655" formatCode="0.00E+00">
                  <c:v>-9.3144999999999999E-3</c:v>
                </c:pt>
                <c:pt idx="5656" formatCode="0.00E+00">
                  <c:v>-8.5510800000000008E-3</c:v>
                </c:pt>
                <c:pt idx="5657" formatCode="0.00E+00">
                  <c:v>-7.8043599999999998E-3</c:v>
                </c:pt>
                <c:pt idx="5658" formatCode="0.00E+00">
                  <c:v>-7.0748399999999998E-3</c:v>
                </c:pt>
                <c:pt idx="5659" formatCode="0.00E+00">
                  <c:v>-6.3599700000000004E-3</c:v>
                </c:pt>
                <c:pt idx="5660" formatCode="0.00E+00">
                  <c:v>-5.6558099999999998E-3</c:v>
                </c:pt>
                <c:pt idx="5661" formatCode="0.00E+00">
                  <c:v>-4.9610599999999998E-3</c:v>
                </c:pt>
                <c:pt idx="5662" formatCode="0.00E+00">
                  <c:v>-4.2761600000000002E-3</c:v>
                </c:pt>
                <c:pt idx="5663" formatCode="0.00E+00">
                  <c:v>-3.60254E-3</c:v>
                </c:pt>
                <c:pt idx="5664" formatCode="0.00E+00">
                  <c:v>-2.9418999999999999E-3</c:v>
                </c:pt>
                <c:pt idx="5665" formatCode="0.00E+00">
                  <c:v>-2.29437E-3</c:v>
                </c:pt>
                <c:pt idx="5666" formatCode="0.00E+00">
                  <c:v>-1.65927E-3</c:v>
                </c:pt>
                <c:pt idx="5667" formatCode="0.00E+00">
                  <c:v>-1.03699E-3</c:v>
                </c:pt>
                <c:pt idx="5668" formatCode="0.00E+00">
                  <c:v>-4.2835699999999998E-4</c:v>
                </c:pt>
                <c:pt idx="5669" formatCode="0.00E+00">
                  <c:v>1.67684E-4</c:v>
                </c:pt>
                <c:pt idx="5670" formatCode="0.00E+00">
                  <c:v>7.53442E-4</c:v>
                </c:pt>
                <c:pt idx="5671" formatCode="0.00E+00">
                  <c:v>1.3299200000000001E-3</c:v>
                </c:pt>
                <c:pt idx="5672" formatCode="0.00E+00">
                  <c:v>1.89606E-3</c:v>
                </c:pt>
                <c:pt idx="5673" formatCode="0.00E+00">
                  <c:v>2.4498900000000001E-3</c:v>
                </c:pt>
                <c:pt idx="5674" formatCode="0.00E+00">
                  <c:v>2.9903299999999998E-3</c:v>
                </c:pt>
                <c:pt idx="5675" formatCode="0.00E+00">
                  <c:v>3.5179400000000002E-3</c:v>
                </c:pt>
                <c:pt idx="5676" formatCode="0.00E+00">
                  <c:v>4.0343200000000001E-3</c:v>
                </c:pt>
                <c:pt idx="5677" formatCode="0.00E+00">
                  <c:v>4.5408999999999996E-3</c:v>
                </c:pt>
                <c:pt idx="5678" formatCode="0.00E+00">
                  <c:v>5.0373800000000002E-3</c:v>
                </c:pt>
                <c:pt idx="5679" formatCode="0.00E+00">
                  <c:v>5.5224999999999996E-3</c:v>
                </c:pt>
                <c:pt idx="5680" formatCode="0.00E+00">
                  <c:v>5.9964299999999996E-3</c:v>
                </c:pt>
                <c:pt idx="5681" formatCode="0.00E+00">
                  <c:v>6.4601199999999998E-3</c:v>
                </c:pt>
                <c:pt idx="5682" formatCode="0.00E+00">
                  <c:v>6.9137499999999998E-3</c:v>
                </c:pt>
                <c:pt idx="5683" formatCode="0.00E+00">
                  <c:v>7.3569899999999999E-3</c:v>
                </c:pt>
                <c:pt idx="5684" formatCode="0.00E+00">
                  <c:v>7.7897299999999999E-3</c:v>
                </c:pt>
                <c:pt idx="5685" formatCode="0.00E+00">
                  <c:v>8.2123999999999999E-3</c:v>
                </c:pt>
                <c:pt idx="5686" formatCode="0.00E+00">
                  <c:v>8.6253700000000003E-3</c:v>
                </c:pt>
                <c:pt idx="5687" formatCode="0.00E+00">
                  <c:v>9.0285899999999995E-3</c:v>
                </c:pt>
                <c:pt idx="5688" formatCode="0.00E+00">
                  <c:v>9.4221400000000007E-3</c:v>
                </c:pt>
                <c:pt idx="5689" formatCode="0.00E+00">
                  <c:v>9.8065600000000006E-3</c:v>
                </c:pt>
                <c:pt idx="5690">
                  <c:v>1.0182E-2</c:v>
                </c:pt>
                <c:pt idx="5691">
                  <c:v>1.0547300000000001E-2</c:v>
                </c:pt>
                <c:pt idx="5692">
                  <c:v>1.09003E-2</c:v>
                </c:pt>
                <c:pt idx="5693">
                  <c:v>1.1239499999999999E-2</c:v>
                </c:pt>
                <c:pt idx="5694">
                  <c:v>1.1563800000000001E-2</c:v>
                </c:pt>
                <c:pt idx="5695">
                  <c:v>1.1872199999999999E-2</c:v>
                </c:pt>
                <c:pt idx="5696">
                  <c:v>1.2163800000000001E-2</c:v>
                </c:pt>
                <c:pt idx="5697">
                  <c:v>1.24371E-2</c:v>
                </c:pt>
                <c:pt idx="5698">
                  <c:v>1.26911E-2</c:v>
                </c:pt>
                <c:pt idx="5699">
                  <c:v>1.2925499999999999E-2</c:v>
                </c:pt>
                <c:pt idx="5700">
                  <c:v>1.3140600000000001E-2</c:v>
                </c:pt>
                <c:pt idx="5701">
                  <c:v>1.3336600000000001E-2</c:v>
                </c:pt>
                <c:pt idx="5702">
                  <c:v>1.3513000000000001E-2</c:v>
                </c:pt>
                <c:pt idx="5703">
                  <c:v>1.36686E-2</c:v>
                </c:pt>
                <c:pt idx="5704">
                  <c:v>1.3802500000000001E-2</c:v>
                </c:pt>
                <c:pt idx="5705">
                  <c:v>1.3913699999999999E-2</c:v>
                </c:pt>
                <c:pt idx="5706">
                  <c:v>1.4000500000000001E-2</c:v>
                </c:pt>
                <c:pt idx="5707">
                  <c:v>1.40616E-2</c:v>
                </c:pt>
                <c:pt idx="5708">
                  <c:v>1.4096600000000001E-2</c:v>
                </c:pt>
                <c:pt idx="5709">
                  <c:v>1.4104200000000001E-2</c:v>
                </c:pt>
                <c:pt idx="5710">
                  <c:v>1.40839E-2</c:v>
                </c:pt>
                <c:pt idx="5711">
                  <c:v>1.40362E-2</c:v>
                </c:pt>
                <c:pt idx="5712">
                  <c:v>1.3962499999999999E-2</c:v>
                </c:pt>
                <c:pt idx="5713">
                  <c:v>1.38631E-2</c:v>
                </c:pt>
                <c:pt idx="5714">
                  <c:v>1.37384E-2</c:v>
                </c:pt>
                <c:pt idx="5715">
                  <c:v>1.35896E-2</c:v>
                </c:pt>
                <c:pt idx="5716">
                  <c:v>1.34162E-2</c:v>
                </c:pt>
                <c:pt idx="5717">
                  <c:v>1.32163E-2</c:v>
                </c:pt>
                <c:pt idx="5718">
                  <c:v>1.29891E-2</c:v>
                </c:pt>
                <c:pt idx="5719">
                  <c:v>1.2734199999999999E-2</c:v>
                </c:pt>
                <c:pt idx="5720">
                  <c:v>1.24495E-2</c:v>
                </c:pt>
                <c:pt idx="5721">
                  <c:v>1.2133100000000001E-2</c:v>
                </c:pt>
                <c:pt idx="5722">
                  <c:v>1.17851E-2</c:v>
                </c:pt>
                <c:pt idx="5723">
                  <c:v>1.14059E-2</c:v>
                </c:pt>
                <c:pt idx="5724">
                  <c:v>1.0994800000000001E-2</c:v>
                </c:pt>
                <c:pt idx="5725">
                  <c:v>1.05515E-2</c:v>
                </c:pt>
                <c:pt idx="5726">
                  <c:v>1.00757E-2</c:v>
                </c:pt>
                <c:pt idx="5727" formatCode="0.00E+00">
                  <c:v>9.5681299999999993E-3</c:v>
                </c:pt>
                <c:pt idx="5728" formatCode="0.00E+00">
                  <c:v>9.0295700000000007E-3</c:v>
                </c:pt>
                <c:pt idx="5729" formatCode="0.00E+00">
                  <c:v>8.4605400000000008E-3</c:v>
                </c:pt>
                <c:pt idx="5730" formatCode="0.00E+00">
                  <c:v>7.8611800000000006E-3</c:v>
                </c:pt>
                <c:pt idx="5731" formatCode="0.00E+00">
                  <c:v>7.2315499999999998E-3</c:v>
                </c:pt>
                <c:pt idx="5732" formatCode="0.00E+00">
                  <c:v>6.5725699999999998E-3</c:v>
                </c:pt>
                <c:pt idx="5733" formatCode="0.00E+00">
                  <c:v>5.8850999999999999E-3</c:v>
                </c:pt>
                <c:pt idx="5734" formatCode="0.00E+00">
                  <c:v>5.1687E-3</c:v>
                </c:pt>
                <c:pt idx="5735" formatCode="0.00E+00">
                  <c:v>4.4229300000000003E-3</c:v>
                </c:pt>
                <c:pt idx="5736" formatCode="0.00E+00">
                  <c:v>3.6487899999999998E-3</c:v>
                </c:pt>
                <c:pt idx="5737" formatCode="0.00E+00">
                  <c:v>2.84833E-3</c:v>
                </c:pt>
                <c:pt idx="5738" formatCode="0.00E+00">
                  <c:v>2.0236E-3</c:v>
                </c:pt>
                <c:pt idx="5739" formatCode="0.00E+00">
                  <c:v>1.1756799999999999E-3</c:v>
                </c:pt>
                <c:pt idx="5740" formatCode="0.00E+00">
                  <c:v>3.0450699999999998E-4</c:v>
                </c:pt>
                <c:pt idx="5741" formatCode="0.00E+00">
                  <c:v>-5.9029199999999997E-4</c:v>
                </c:pt>
                <c:pt idx="5742" formatCode="0.00E+00">
                  <c:v>-1.5085000000000001E-3</c:v>
                </c:pt>
                <c:pt idx="5743" formatCode="0.00E+00">
                  <c:v>-2.4497500000000001E-3</c:v>
                </c:pt>
                <c:pt idx="5744" formatCode="0.00E+00">
                  <c:v>-3.4142E-3</c:v>
                </c:pt>
                <c:pt idx="5745" formatCode="0.00E+00">
                  <c:v>-4.4019899999999997E-3</c:v>
                </c:pt>
                <c:pt idx="5746" formatCode="0.00E+00">
                  <c:v>-5.4125299999999996E-3</c:v>
                </c:pt>
                <c:pt idx="5747" formatCode="0.00E+00">
                  <c:v>-6.4447999999999997E-3</c:v>
                </c:pt>
                <c:pt idx="5748" formatCode="0.00E+00">
                  <c:v>-7.49747E-3</c:v>
                </c:pt>
                <c:pt idx="5749" formatCode="0.00E+00">
                  <c:v>-8.5680200000000008E-3</c:v>
                </c:pt>
                <c:pt idx="5750" formatCode="0.00E+00">
                  <c:v>-9.6530299999999999E-3</c:v>
                </c:pt>
                <c:pt idx="5751">
                  <c:v>-1.07499E-2</c:v>
                </c:pt>
                <c:pt idx="5752">
                  <c:v>-1.1857100000000001E-2</c:v>
                </c:pt>
                <c:pt idx="5753">
                  <c:v>-1.29731E-2</c:v>
                </c:pt>
                <c:pt idx="5754">
                  <c:v>-1.4096600000000001E-2</c:v>
                </c:pt>
                <c:pt idx="5755">
                  <c:v>-1.5226699999999999E-2</c:v>
                </c:pt>
                <c:pt idx="5756">
                  <c:v>-1.63623E-2</c:v>
                </c:pt>
                <c:pt idx="5757">
                  <c:v>-1.75021E-2</c:v>
                </c:pt>
                <c:pt idx="5758">
                  <c:v>-1.8643799999999999E-2</c:v>
                </c:pt>
                <c:pt idx="5759">
                  <c:v>-1.9785199999999999E-2</c:v>
                </c:pt>
                <c:pt idx="5760">
                  <c:v>-2.0925699999999998E-2</c:v>
                </c:pt>
                <c:pt idx="5761">
                  <c:v>-2.2065600000000001E-2</c:v>
                </c:pt>
                <c:pt idx="5762">
                  <c:v>-2.3204499999999999E-2</c:v>
                </c:pt>
                <c:pt idx="5763">
                  <c:v>-2.4341100000000001E-2</c:v>
                </c:pt>
                <c:pt idx="5764">
                  <c:v>-2.5473200000000001E-2</c:v>
                </c:pt>
                <c:pt idx="5765">
                  <c:v>-2.6599500000000002E-2</c:v>
                </c:pt>
                <c:pt idx="5766">
                  <c:v>-2.7717200000000001E-2</c:v>
                </c:pt>
                <c:pt idx="5767">
                  <c:v>-2.8821900000000001E-2</c:v>
                </c:pt>
                <c:pt idx="5768">
                  <c:v>-2.99105E-2</c:v>
                </c:pt>
                <c:pt idx="5769">
                  <c:v>-3.0981999999999999E-2</c:v>
                </c:pt>
                <c:pt idx="5770">
                  <c:v>-3.2035800000000003E-2</c:v>
                </c:pt>
                <c:pt idx="5771">
                  <c:v>-3.30697E-2</c:v>
                </c:pt>
                <c:pt idx="5772">
                  <c:v>-3.4080300000000001E-2</c:v>
                </c:pt>
                <c:pt idx="5773">
                  <c:v>-3.5064199999999997E-2</c:v>
                </c:pt>
                <c:pt idx="5774">
                  <c:v>-3.6019099999999998E-2</c:v>
                </c:pt>
                <c:pt idx="5775">
                  <c:v>-3.6943299999999998E-2</c:v>
                </c:pt>
                <c:pt idx="5776">
                  <c:v>-3.7835000000000001E-2</c:v>
                </c:pt>
                <c:pt idx="5777">
                  <c:v>-3.8691299999999998E-2</c:v>
                </c:pt>
                <c:pt idx="5778">
                  <c:v>-3.9510799999999999E-2</c:v>
                </c:pt>
                <c:pt idx="5779">
                  <c:v>-4.0293500000000003E-2</c:v>
                </c:pt>
                <c:pt idx="5780">
                  <c:v>-4.1038199999999997E-2</c:v>
                </c:pt>
                <c:pt idx="5781">
                  <c:v>-4.1742799999999997E-2</c:v>
                </c:pt>
                <c:pt idx="5782">
                  <c:v>-4.2405499999999999E-2</c:v>
                </c:pt>
                <c:pt idx="5783">
                  <c:v>-4.3025000000000001E-2</c:v>
                </c:pt>
                <c:pt idx="5784">
                  <c:v>-4.3599899999999997E-2</c:v>
                </c:pt>
                <c:pt idx="5785">
                  <c:v>-4.4128399999999998E-2</c:v>
                </c:pt>
                <c:pt idx="5786">
                  <c:v>-4.4608099999999998E-2</c:v>
                </c:pt>
                <c:pt idx="5787">
                  <c:v>-4.5035800000000001E-2</c:v>
                </c:pt>
                <c:pt idx="5788">
                  <c:v>-4.5408299999999999E-2</c:v>
                </c:pt>
                <c:pt idx="5789">
                  <c:v>-4.5723300000000001E-2</c:v>
                </c:pt>
                <c:pt idx="5790">
                  <c:v>-4.5979600000000002E-2</c:v>
                </c:pt>
                <c:pt idx="5791">
                  <c:v>-4.6175800000000003E-2</c:v>
                </c:pt>
                <c:pt idx="5792">
                  <c:v>-4.6310200000000003E-2</c:v>
                </c:pt>
                <c:pt idx="5793">
                  <c:v>-4.6382100000000002E-2</c:v>
                </c:pt>
                <c:pt idx="5794">
                  <c:v>-4.63907E-2</c:v>
                </c:pt>
                <c:pt idx="5795">
                  <c:v>-4.6335000000000001E-2</c:v>
                </c:pt>
                <c:pt idx="5796">
                  <c:v>-4.6213799999999999E-2</c:v>
                </c:pt>
                <c:pt idx="5797">
                  <c:v>-4.6026400000000002E-2</c:v>
                </c:pt>
                <c:pt idx="5798">
                  <c:v>-4.5772E-2</c:v>
                </c:pt>
                <c:pt idx="5799">
                  <c:v>-4.5449700000000003E-2</c:v>
                </c:pt>
                <c:pt idx="5800">
                  <c:v>-4.5058800000000003E-2</c:v>
                </c:pt>
                <c:pt idx="5801">
                  <c:v>-4.45978E-2</c:v>
                </c:pt>
                <c:pt idx="5802">
                  <c:v>-4.4064600000000002E-2</c:v>
                </c:pt>
                <c:pt idx="5803">
                  <c:v>-4.3457599999999999E-2</c:v>
                </c:pt>
                <c:pt idx="5804">
                  <c:v>-4.2775899999999999E-2</c:v>
                </c:pt>
                <c:pt idx="5805">
                  <c:v>-4.20185E-2</c:v>
                </c:pt>
                <c:pt idx="5806">
                  <c:v>-4.1184699999999998E-2</c:v>
                </c:pt>
                <c:pt idx="5807">
                  <c:v>-4.0275499999999999E-2</c:v>
                </c:pt>
                <c:pt idx="5808">
                  <c:v>-3.9292800000000003E-2</c:v>
                </c:pt>
                <c:pt idx="5809">
                  <c:v>-3.8237500000000001E-2</c:v>
                </c:pt>
                <c:pt idx="5810">
                  <c:v>-3.7108599999999999E-2</c:v>
                </c:pt>
                <c:pt idx="5811">
                  <c:v>-3.5904999999999999E-2</c:v>
                </c:pt>
                <c:pt idx="5812">
                  <c:v>-3.4625700000000002E-2</c:v>
                </c:pt>
                <c:pt idx="5813">
                  <c:v>-3.3270399999999999E-2</c:v>
                </c:pt>
                <c:pt idx="5814">
                  <c:v>-3.1840199999999999E-2</c:v>
                </c:pt>
                <c:pt idx="5815">
                  <c:v>-3.0335999999999998E-2</c:v>
                </c:pt>
                <c:pt idx="5816">
                  <c:v>-2.8758100000000002E-2</c:v>
                </c:pt>
                <c:pt idx="5817">
                  <c:v>-2.7105600000000001E-2</c:v>
                </c:pt>
                <c:pt idx="5818">
                  <c:v>-2.53777E-2</c:v>
                </c:pt>
                <c:pt idx="5819">
                  <c:v>-2.3574999999999999E-2</c:v>
                </c:pt>
                <c:pt idx="5820">
                  <c:v>-2.1699199999999998E-2</c:v>
                </c:pt>
                <c:pt idx="5821">
                  <c:v>-1.97523E-2</c:v>
                </c:pt>
                <c:pt idx="5822">
                  <c:v>-1.7735999999999998E-2</c:v>
                </c:pt>
                <c:pt idx="5823">
                  <c:v>-1.5651700000000001E-2</c:v>
                </c:pt>
                <c:pt idx="5824">
                  <c:v>-1.3501000000000001E-2</c:v>
                </c:pt>
                <c:pt idx="5825">
                  <c:v>-1.12853E-2</c:v>
                </c:pt>
                <c:pt idx="5826" formatCode="0.00E+00">
                  <c:v>-9.0053400000000006E-3</c:v>
                </c:pt>
                <c:pt idx="5827" formatCode="0.00E+00">
                  <c:v>-6.6613999999999996E-3</c:v>
                </c:pt>
                <c:pt idx="5828" formatCode="0.00E+00">
                  <c:v>-4.2539800000000001E-3</c:v>
                </c:pt>
                <c:pt idx="5829" formatCode="0.00E+00">
                  <c:v>-1.7843100000000001E-3</c:v>
                </c:pt>
                <c:pt idx="5830" formatCode="0.00E+00">
                  <c:v>7.4551399999999996E-4</c:v>
                </c:pt>
                <c:pt idx="5831" formatCode="0.00E+00">
                  <c:v>3.3329800000000001E-3</c:v>
                </c:pt>
                <c:pt idx="5832" formatCode="0.00E+00">
                  <c:v>5.9754300000000003E-3</c:v>
                </c:pt>
                <c:pt idx="5833" formatCode="0.00E+00">
                  <c:v>8.6699800000000007E-3</c:v>
                </c:pt>
                <c:pt idx="5834">
                  <c:v>1.1413899999999999E-2</c:v>
                </c:pt>
                <c:pt idx="5835">
                  <c:v>1.4205499999999999E-2</c:v>
                </c:pt>
                <c:pt idx="5836">
                  <c:v>1.7043099999999999E-2</c:v>
                </c:pt>
                <c:pt idx="5837">
                  <c:v>1.9924799999999999E-2</c:v>
                </c:pt>
                <c:pt idx="5838">
                  <c:v>2.2848400000000001E-2</c:v>
                </c:pt>
                <c:pt idx="5839">
                  <c:v>2.5812100000000001E-2</c:v>
                </c:pt>
                <c:pt idx="5840">
                  <c:v>2.88139E-2</c:v>
                </c:pt>
                <c:pt idx="5841">
                  <c:v>3.1851200000000003E-2</c:v>
                </c:pt>
                <c:pt idx="5842">
                  <c:v>3.4921300000000002E-2</c:v>
                </c:pt>
                <c:pt idx="5843">
                  <c:v>3.8022100000000003E-2</c:v>
                </c:pt>
                <c:pt idx="5844">
                  <c:v>4.1151399999999998E-2</c:v>
                </c:pt>
                <c:pt idx="5845">
                  <c:v>4.4306499999999999E-2</c:v>
                </c:pt>
                <c:pt idx="5846">
                  <c:v>4.7485199999999998E-2</c:v>
                </c:pt>
                <c:pt idx="5847">
                  <c:v>5.0684399999999998E-2</c:v>
                </c:pt>
                <c:pt idx="5848">
                  <c:v>5.3900000000000003E-2</c:v>
                </c:pt>
                <c:pt idx="5849">
                  <c:v>5.7127400000000002E-2</c:v>
                </c:pt>
                <c:pt idx="5850">
                  <c:v>6.0363199999999999E-2</c:v>
                </c:pt>
                <c:pt idx="5851">
                  <c:v>6.3604900000000006E-2</c:v>
                </c:pt>
                <c:pt idx="5852">
                  <c:v>6.6849800000000001E-2</c:v>
                </c:pt>
                <c:pt idx="5853">
                  <c:v>7.0094299999999998E-2</c:v>
                </c:pt>
                <c:pt idx="5854">
                  <c:v>7.3335399999999995E-2</c:v>
                </c:pt>
                <c:pt idx="5855">
                  <c:v>7.6571100000000003E-2</c:v>
                </c:pt>
                <c:pt idx="5856">
                  <c:v>7.9799200000000001E-2</c:v>
                </c:pt>
                <c:pt idx="5857">
                  <c:v>8.3016499999999993E-2</c:v>
                </c:pt>
                <c:pt idx="5858">
                  <c:v>8.6219199999999996E-2</c:v>
                </c:pt>
                <c:pt idx="5859">
                  <c:v>8.9404300000000006E-2</c:v>
                </c:pt>
                <c:pt idx="5860">
                  <c:v>9.2569799999999994E-2</c:v>
                </c:pt>
                <c:pt idx="5861">
                  <c:v>9.5713800000000002E-2</c:v>
                </c:pt>
                <c:pt idx="5862">
                  <c:v>9.8833799999999999E-2</c:v>
                </c:pt>
                <c:pt idx="5863">
                  <c:v>0.101926</c:v>
                </c:pt>
                <c:pt idx="5864">
                  <c:v>0.104988</c:v>
                </c:pt>
                <c:pt idx="5865">
                  <c:v>0.108018</c:v>
                </c:pt>
                <c:pt idx="5866">
                  <c:v>0.11101</c:v>
                </c:pt>
                <c:pt idx="5867">
                  <c:v>0.11396199999999999</c:v>
                </c:pt>
                <c:pt idx="5868">
                  <c:v>0.116869</c:v>
                </c:pt>
                <c:pt idx="5869">
                  <c:v>0.119728</c:v>
                </c:pt>
                <c:pt idx="5870">
                  <c:v>0.12253699999999999</c:v>
                </c:pt>
                <c:pt idx="5871">
                  <c:v>0.12529499999999999</c:v>
                </c:pt>
                <c:pt idx="5872">
                  <c:v>0.127998</c:v>
                </c:pt>
                <c:pt idx="5873">
                  <c:v>0.13064400000000001</c:v>
                </c:pt>
                <c:pt idx="5874">
                  <c:v>0.13323099999999999</c:v>
                </c:pt>
                <c:pt idx="5875">
                  <c:v>0.13575699999999999</c:v>
                </c:pt>
                <c:pt idx="5876">
                  <c:v>0.13822000000000001</c:v>
                </c:pt>
                <c:pt idx="5877">
                  <c:v>0.14061599999999999</c:v>
                </c:pt>
                <c:pt idx="5878">
                  <c:v>0.14294499999999999</c:v>
                </c:pt>
                <c:pt idx="5879">
                  <c:v>0.145202</c:v>
                </c:pt>
                <c:pt idx="5880">
                  <c:v>0.14738599999999999</c:v>
                </c:pt>
                <c:pt idx="5881">
                  <c:v>0.14949699999999999</c:v>
                </c:pt>
                <c:pt idx="5882">
                  <c:v>0.151533</c:v>
                </c:pt>
                <c:pt idx="5883">
                  <c:v>0.15349099999999999</c:v>
                </c:pt>
                <c:pt idx="5884">
                  <c:v>0.15537000000000001</c:v>
                </c:pt>
                <c:pt idx="5885">
                  <c:v>0.157167</c:v>
                </c:pt>
                <c:pt idx="5886">
                  <c:v>0.158882</c:v>
                </c:pt>
                <c:pt idx="5887">
                  <c:v>0.16051199999999999</c:v>
                </c:pt>
                <c:pt idx="5888">
                  <c:v>0.16205600000000001</c:v>
                </c:pt>
                <c:pt idx="5889">
                  <c:v>0.16351299999999999</c:v>
                </c:pt>
                <c:pt idx="5890">
                  <c:v>0.164882</c:v>
                </c:pt>
                <c:pt idx="5891">
                  <c:v>0.16616</c:v>
                </c:pt>
                <c:pt idx="5892">
                  <c:v>0.167347</c:v>
                </c:pt>
                <c:pt idx="5893">
                  <c:v>0.16844200000000001</c:v>
                </c:pt>
                <c:pt idx="5894">
                  <c:v>0.16944400000000001</c:v>
                </c:pt>
                <c:pt idx="5895">
                  <c:v>0.170353</c:v>
                </c:pt>
                <c:pt idx="5896">
                  <c:v>0.17116700000000001</c:v>
                </c:pt>
                <c:pt idx="5897">
                  <c:v>0.17188500000000001</c:v>
                </c:pt>
                <c:pt idx="5898">
                  <c:v>0.17250699999999999</c:v>
                </c:pt>
                <c:pt idx="5899">
                  <c:v>0.17303399999999999</c:v>
                </c:pt>
                <c:pt idx="5900">
                  <c:v>0.17346400000000001</c:v>
                </c:pt>
                <c:pt idx="5901">
                  <c:v>0.17379700000000001</c:v>
                </c:pt>
                <c:pt idx="5902">
                  <c:v>0.17402999999999999</c:v>
                </c:pt>
                <c:pt idx="5903">
                  <c:v>0.17416400000000001</c:v>
                </c:pt>
                <c:pt idx="5904">
                  <c:v>0.17419799999999999</c:v>
                </c:pt>
                <c:pt idx="5905">
                  <c:v>0.17413699999999999</c:v>
                </c:pt>
                <c:pt idx="5906">
                  <c:v>0.173981</c:v>
                </c:pt>
                <c:pt idx="5907">
                  <c:v>0.173733</c:v>
                </c:pt>
                <c:pt idx="5908">
                  <c:v>0.17339199999999999</c:v>
                </c:pt>
                <c:pt idx="5909">
                  <c:v>0.172958</c:v>
                </c:pt>
                <c:pt idx="5910">
                  <c:v>0.172432</c:v>
                </c:pt>
                <c:pt idx="5911">
                  <c:v>0.171815</c:v>
                </c:pt>
                <c:pt idx="5912">
                  <c:v>0.17110700000000001</c:v>
                </c:pt>
                <c:pt idx="5913">
                  <c:v>0.17030699999999999</c:v>
                </c:pt>
                <c:pt idx="5914">
                  <c:v>0.16941700000000001</c:v>
                </c:pt>
                <c:pt idx="5915">
                  <c:v>0.16844100000000001</c:v>
                </c:pt>
                <c:pt idx="5916">
                  <c:v>0.16738</c:v>
                </c:pt>
                <c:pt idx="5917">
                  <c:v>0.166239</c:v>
                </c:pt>
                <c:pt idx="5918">
                  <c:v>0.165017</c:v>
                </c:pt>
                <c:pt idx="5919">
                  <c:v>0.163717</c:v>
                </c:pt>
                <c:pt idx="5920">
                  <c:v>0.16234000000000001</c:v>
                </c:pt>
                <c:pt idx="5921">
                  <c:v>0.160887</c:v>
                </c:pt>
                <c:pt idx="5922">
                  <c:v>0.159358</c:v>
                </c:pt>
                <c:pt idx="5923">
                  <c:v>0.15775700000000001</c:v>
                </c:pt>
                <c:pt idx="5924">
                  <c:v>0.156086</c:v>
                </c:pt>
                <c:pt idx="5925">
                  <c:v>0.15434700000000001</c:v>
                </c:pt>
                <c:pt idx="5926">
                  <c:v>0.15254200000000001</c:v>
                </c:pt>
                <c:pt idx="5927">
                  <c:v>0.150673</c:v>
                </c:pt>
                <c:pt idx="5928">
                  <c:v>0.14874100000000001</c:v>
                </c:pt>
                <c:pt idx="5929">
                  <c:v>0.14674999999999999</c:v>
                </c:pt>
                <c:pt idx="5930">
                  <c:v>0.144701</c:v>
                </c:pt>
                <c:pt idx="5931">
                  <c:v>0.142594</c:v>
                </c:pt>
                <c:pt idx="5932">
                  <c:v>0.140432</c:v>
                </c:pt>
                <c:pt idx="5933">
                  <c:v>0.13821700000000001</c:v>
                </c:pt>
                <c:pt idx="5934">
                  <c:v>0.13595199999999999</c:v>
                </c:pt>
                <c:pt idx="5935">
                  <c:v>0.13364000000000001</c:v>
                </c:pt>
                <c:pt idx="5936">
                  <c:v>0.13128300000000001</c:v>
                </c:pt>
                <c:pt idx="5937">
                  <c:v>0.128886</c:v>
                </c:pt>
                <c:pt idx="5938">
                  <c:v>0.12645000000000001</c:v>
                </c:pt>
                <c:pt idx="5939">
                  <c:v>0.12397900000000001</c:v>
                </c:pt>
                <c:pt idx="5940">
                  <c:v>0.121476</c:v>
                </c:pt>
                <c:pt idx="5941">
                  <c:v>0.118945</c:v>
                </c:pt>
                <c:pt idx="5942">
                  <c:v>0.116387</c:v>
                </c:pt>
                <c:pt idx="5943">
                  <c:v>0.113805</c:v>
                </c:pt>
                <c:pt idx="5944">
                  <c:v>0.111203</c:v>
                </c:pt>
                <c:pt idx="5945">
                  <c:v>0.108582</c:v>
                </c:pt>
                <c:pt idx="5946">
                  <c:v>0.105943</c:v>
                </c:pt>
                <c:pt idx="5947">
                  <c:v>0.10329000000000001</c:v>
                </c:pt>
                <c:pt idx="5948">
                  <c:v>0.100628</c:v>
                </c:pt>
                <c:pt idx="5949">
                  <c:v>9.7959000000000004E-2</c:v>
                </c:pt>
                <c:pt idx="5950">
                  <c:v>9.5285599999999998E-2</c:v>
                </c:pt>
                <c:pt idx="5951">
                  <c:v>9.2610799999999993E-2</c:v>
                </c:pt>
                <c:pt idx="5952">
                  <c:v>8.9937400000000001E-2</c:v>
                </c:pt>
                <c:pt idx="5953">
                  <c:v>8.7268200000000004E-2</c:v>
                </c:pt>
                <c:pt idx="5954">
                  <c:v>8.4605200000000005E-2</c:v>
                </c:pt>
                <c:pt idx="5955">
                  <c:v>8.1950300000000004E-2</c:v>
                </c:pt>
                <c:pt idx="5956">
                  <c:v>7.9306000000000001E-2</c:v>
                </c:pt>
                <c:pt idx="5957">
                  <c:v>7.6674800000000001E-2</c:v>
                </c:pt>
                <c:pt idx="5958">
                  <c:v>7.40595E-2</c:v>
                </c:pt>
                <c:pt idx="5959">
                  <c:v>7.1463799999999994E-2</c:v>
                </c:pt>
                <c:pt idx="5960">
                  <c:v>6.88912E-2</c:v>
                </c:pt>
                <c:pt idx="5961">
                  <c:v>6.6344299999999995E-2</c:v>
                </c:pt>
                <c:pt idx="5962">
                  <c:v>6.3824699999999998E-2</c:v>
                </c:pt>
                <c:pt idx="5963">
                  <c:v>6.13345E-2</c:v>
                </c:pt>
                <c:pt idx="5964">
                  <c:v>5.8875799999999999E-2</c:v>
                </c:pt>
                <c:pt idx="5965">
                  <c:v>5.6450599999999997E-2</c:v>
                </c:pt>
                <c:pt idx="5966">
                  <c:v>5.4061199999999997E-2</c:v>
                </c:pt>
                <c:pt idx="5967">
                  <c:v>5.1710399999999997E-2</c:v>
                </c:pt>
                <c:pt idx="5968">
                  <c:v>4.9400199999999998E-2</c:v>
                </c:pt>
                <c:pt idx="5969">
                  <c:v>4.7131699999999999E-2</c:v>
                </c:pt>
                <c:pt idx="5970">
                  <c:v>4.4905899999999999E-2</c:v>
                </c:pt>
                <c:pt idx="5971">
                  <c:v>4.2724400000000003E-2</c:v>
                </c:pt>
                <c:pt idx="5972">
                  <c:v>4.0589199999999999E-2</c:v>
                </c:pt>
                <c:pt idx="5973">
                  <c:v>3.8502300000000003E-2</c:v>
                </c:pt>
                <c:pt idx="5974">
                  <c:v>3.6465600000000001E-2</c:v>
                </c:pt>
                <c:pt idx="5975">
                  <c:v>3.4481100000000001E-2</c:v>
                </c:pt>
                <c:pt idx="5976">
                  <c:v>3.2550799999999998E-2</c:v>
                </c:pt>
                <c:pt idx="5977">
                  <c:v>3.0676800000000001E-2</c:v>
                </c:pt>
                <c:pt idx="5978">
                  <c:v>2.8861700000000001E-2</c:v>
                </c:pt>
                <c:pt idx="5979">
                  <c:v>2.71074E-2</c:v>
                </c:pt>
                <c:pt idx="5980">
                  <c:v>2.5415400000000001E-2</c:v>
                </c:pt>
                <c:pt idx="5981">
                  <c:v>2.37869E-2</c:v>
                </c:pt>
                <c:pt idx="5982">
                  <c:v>2.2223400000000001E-2</c:v>
                </c:pt>
                <c:pt idx="5983">
                  <c:v>2.0725899999999998E-2</c:v>
                </c:pt>
                <c:pt idx="5984">
                  <c:v>1.9295E-2</c:v>
                </c:pt>
                <c:pt idx="5985">
                  <c:v>1.7931699999999998E-2</c:v>
                </c:pt>
                <c:pt idx="5986">
                  <c:v>1.6635899999999999E-2</c:v>
                </c:pt>
                <c:pt idx="5987">
                  <c:v>1.54071E-2</c:v>
                </c:pt>
                <c:pt idx="5988">
                  <c:v>1.42449E-2</c:v>
                </c:pt>
                <c:pt idx="5989">
                  <c:v>1.31504E-2</c:v>
                </c:pt>
                <c:pt idx="5990">
                  <c:v>1.2124899999999999E-2</c:v>
                </c:pt>
                <c:pt idx="5991">
                  <c:v>1.1169999999999999E-2</c:v>
                </c:pt>
                <c:pt idx="5992">
                  <c:v>1.02875E-2</c:v>
                </c:pt>
                <c:pt idx="5993" formatCode="0.00E+00">
                  <c:v>9.4786699999999998E-3</c:v>
                </c:pt>
                <c:pt idx="5994" formatCode="0.00E+00">
                  <c:v>8.7433100000000007E-3</c:v>
                </c:pt>
                <c:pt idx="5995" formatCode="0.00E+00">
                  <c:v>8.0806000000000003E-3</c:v>
                </c:pt>
                <c:pt idx="5996" formatCode="0.00E+00">
                  <c:v>7.4904699999999999E-3</c:v>
                </c:pt>
                <c:pt idx="5997" formatCode="0.00E+00">
                  <c:v>6.9737000000000002E-3</c:v>
                </c:pt>
                <c:pt idx="5998" formatCode="0.00E+00">
                  <c:v>6.5314700000000002E-3</c:v>
                </c:pt>
                <c:pt idx="5999" formatCode="0.00E+00">
                  <c:v>6.1646100000000001E-3</c:v>
                </c:pt>
                <c:pt idx="6000" formatCode="0.00E+00">
                  <c:v>5.8729000000000003E-3</c:v>
                </c:pt>
                <c:pt idx="6001" formatCode="0.00E+00">
                  <c:v>5.6559999999999996E-3</c:v>
                </c:pt>
                <c:pt idx="6002" formatCode="0.00E+00">
                  <c:v>5.5143400000000004E-3</c:v>
                </c:pt>
                <c:pt idx="6003" formatCode="0.00E+00">
                  <c:v>5.4476699999999999E-3</c:v>
                </c:pt>
                <c:pt idx="6004" formatCode="0.00E+00">
                  <c:v>5.4544099999999998E-3</c:v>
                </c:pt>
                <c:pt idx="6005" formatCode="0.00E+00">
                  <c:v>5.5334299999999998E-3</c:v>
                </c:pt>
                <c:pt idx="6006" formatCode="0.00E+00">
                  <c:v>5.6848899999999997E-3</c:v>
                </c:pt>
                <c:pt idx="6007" formatCode="0.00E+00">
                  <c:v>5.90888E-3</c:v>
                </c:pt>
                <c:pt idx="6008" formatCode="0.00E+00">
                  <c:v>6.2046799999999997E-3</c:v>
                </c:pt>
                <c:pt idx="6009" formatCode="0.00E+00">
                  <c:v>6.5707200000000004E-3</c:v>
                </c:pt>
                <c:pt idx="6010" formatCode="0.00E+00">
                  <c:v>7.0050599999999996E-3</c:v>
                </c:pt>
                <c:pt idx="6011" formatCode="0.00E+00">
                  <c:v>7.50652E-3</c:v>
                </c:pt>
                <c:pt idx="6012" formatCode="0.00E+00">
                  <c:v>8.0749600000000008E-3</c:v>
                </c:pt>
                <c:pt idx="6013" formatCode="0.00E+00">
                  <c:v>8.7104599999999997E-3</c:v>
                </c:pt>
                <c:pt idx="6014" formatCode="0.00E+00">
                  <c:v>9.4124900000000008E-3</c:v>
                </c:pt>
                <c:pt idx="6015">
                  <c:v>1.01803E-2</c:v>
                </c:pt>
                <c:pt idx="6016">
                  <c:v>1.10134E-2</c:v>
                </c:pt>
                <c:pt idx="6017">
                  <c:v>1.1911E-2</c:v>
                </c:pt>
                <c:pt idx="6018">
                  <c:v>1.2872099999999999E-2</c:v>
                </c:pt>
                <c:pt idx="6019">
                  <c:v>1.38961E-2</c:v>
                </c:pt>
                <c:pt idx="6020">
                  <c:v>1.4981700000000001E-2</c:v>
                </c:pt>
                <c:pt idx="6021">
                  <c:v>1.6127499999999999E-2</c:v>
                </c:pt>
                <c:pt idx="6022">
                  <c:v>1.7332400000000001E-2</c:v>
                </c:pt>
                <c:pt idx="6023">
                  <c:v>1.8595E-2</c:v>
                </c:pt>
                <c:pt idx="6024">
                  <c:v>1.9913899999999998E-2</c:v>
                </c:pt>
                <c:pt idx="6025">
                  <c:v>2.1287799999999999E-2</c:v>
                </c:pt>
                <c:pt idx="6026">
                  <c:v>2.2715900000000001E-2</c:v>
                </c:pt>
                <c:pt idx="6027">
                  <c:v>2.4196800000000001E-2</c:v>
                </c:pt>
                <c:pt idx="6028">
                  <c:v>2.5728600000000001E-2</c:v>
                </c:pt>
                <c:pt idx="6029">
                  <c:v>2.7309400000000001E-2</c:v>
                </c:pt>
                <c:pt idx="6030">
                  <c:v>2.8937500000000001E-2</c:v>
                </c:pt>
                <c:pt idx="6031">
                  <c:v>3.06114E-2</c:v>
                </c:pt>
                <c:pt idx="6032">
                  <c:v>3.2329799999999999E-2</c:v>
                </c:pt>
                <c:pt idx="6033">
                  <c:v>3.4091700000000003E-2</c:v>
                </c:pt>
                <c:pt idx="6034">
                  <c:v>3.58949E-2</c:v>
                </c:pt>
                <c:pt idx="6035">
                  <c:v>3.7737300000000001E-2</c:v>
                </c:pt>
                <c:pt idx="6036">
                  <c:v>3.9617699999999999E-2</c:v>
                </c:pt>
                <c:pt idx="6037">
                  <c:v>4.1535099999999998E-2</c:v>
                </c:pt>
                <c:pt idx="6038">
                  <c:v>4.3487600000000001E-2</c:v>
                </c:pt>
                <c:pt idx="6039">
                  <c:v>4.5472100000000001E-2</c:v>
                </c:pt>
                <c:pt idx="6040">
                  <c:v>4.74855E-2</c:v>
                </c:pt>
                <c:pt idx="6041">
                  <c:v>4.9525600000000003E-2</c:v>
                </c:pt>
                <c:pt idx="6042">
                  <c:v>5.1591600000000001E-2</c:v>
                </c:pt>
                <c:pt idx="6043">
                  <c:v>5.3682899999999999E-2</c:v>
                </c:pt>
                <c:pt idx="6044">
                  <c:v>5.5798100000000003E-2</c:v>
                </c:pt>
                <c:pt idx="6045">
                  <c:v>5.7935300000000002E-2</c:v>
                </c:pt>
                <c:pt idx="6046">
                  <c:v>6.0092300000000001E-2</c:v>
                </c:pt>
                <c:pt idx="6047">
                  <c:v>6.2267000000000003E-2</c:v>
                </c:pt>
                <c:pt idx="6048">
                  <c:v>6.4457E-2</c:v>
                </c:pt>
                <c:pt idx="6049">
                  <c:v>6.6659399999999994E-2</c:v>
                </c:pt>
                <c:pt idx="6050">
                  <c:v>6.88719E-2</c:v>
                </c:pt>
                <c:pt idx="6051">
                  <c:v>7.1092199999999994E-2</c:v>
                </c:pt>
                <c:pt idx="6052">
                  <c:v>7.3319400000000007E-2</c:v>
                </c:pt>
                <c:pt idx="6053">
                  <c:v>7.5552599999999998E-2</c:v>
                </c:pt>
                <c:pt idx="6054">
                  <c:v>7.7790300000000007E-2</c:v>
                </c:pt>
                <c:pt idx="6055">
                  <c:v>8.0030199999999996E-2</c:v>
                </c:pt>
                <c:pt idx="6056">
                  <c:v>8.2270399999999994E-2</c:v>
                </c:pt>
                <c:pt idx="6057">
                  <c:v>8.4509000000000001E-2</c:v>
                </c:pt>
                <c:pt idx="6058">
                  <c:v>8.6743799999999996E-2</c:v>
                </c:pt>
                <c:pt idx="6059">
                  <c:v>8.8972599999999999E-2</c:v>
                </c:pt>
                <c:pt idx="6060">
                  <c:v>9.11936E-2</c:v>
                </c:pt>
                <c:pt idx="6061">
                  <c:v>9.3405799999999997E-2</c:v>
                </c:pt>
                <c:pt idx="6062">
                  <c:v>9.5607499999999998E-2</c:v>
                </c:pt>
                <c:pt idx="6063">
                  <c:v>9.7796400000000006E-2</c:v>
                </c:pt>
                <c:pt idx="6064">
                  <c:v>9.9970699999999996E-2</c:v>
                </c:pt>
                <c:pt idx="6065">
                  <c:v>0.102128</c:v>
                </c:pt>
                <c:pt idx="6066">
                  <c:v>0.104268</c:v>
                </c:pt>
                <c:pt idx="6067">
                  <c:v>0.106387</c:v>
                </c:pt>
                <c:pt idx="6068">
                  <c:v>0.108483</c:v>
                </c:pt>
                <c:pt idx="6069">
                  <c:v>0.110556</c:v>
                </c:pt>
                <c:pt idx="6070">
                  <c:v>0.11260199999999999</c:v>
                </c:pt>
                <c:pt idx="6071">
                  <c:v>0.114621</c:v>
                </c:pt>
                <c:pt idx="6072">
                  <c:v>0.11661000000000001</c:v>
                </c:pt>
                <c:pt idx="6073">
                  <c:v>0.11856800000000001</c:v>
                </c:pt>
                <c:pt idx="6074">
                  <c:v>0.120492</c:v>
                </c:pt>
                <c:pt idx="6075">
                  <c:v>0.122381</c:v>
                </c:pt>
                <c:pt idx="6076">
                  <c:v>0.124233</c:v>
                </c:pt>
                <c:pt idx="6077">
                  <c:v>0.12604699999999999</c:v>
                </c:pt>
                <c:pt idx="6078">
                  <c:v>0.12781999999999999</c:v>
                </c:pt>
                <c:pt idx="6079">
                  <c:v>0.129551</c:v>
                </c:pt>
                <c:pt idx="6080">
                  <c:v>0.13123899999999999</c:v>
                </c:pt>
                <c:pt idx="6081">
                  <c:v>0.132882</c:v>
                </c:pt>
                <c:pt idx="6082">
                  <c:v>0.13448099999999999</c:v>
                </c:pt>
                <c:pt idx="6083">
                  <c:v>0.13603299999999999</c:v>
                </c:pt>
                <c:pt idx="6084">
                  <c:v>0.13753799999999999</c:v>
                </c:pt>
                <c:pt idx="6085">
                  <c:v>0.13899300000000001</c:v>
                </c:pt>
                <c:pt idx="6086">
                  <c:v>0.14039699999999999</c:v>
                </c:pt>
                <c:pt idx="6087">
                  <c:v>0.14174999999999999</c:v>
                </c:pt>
                <c:pt idx="6088">
                  <c:v>0.14304900000000001</c:v>
                </c:pt>
                <c:pt idx="6089">
                  <c:v>0.14429500000000001</c:v>
                </c:pt>
                <c:pt idx="6090">
                  <c:v>0.145486</c:v>
                </c:pt>
                <c:pt idx="6091">
                  <c:v>0.146621</c:v>
                </c:pt>
                <c:pt idx="6092">
                  <c:v>0.147699</c:v>
                </c:pt>
                <c:pt idx="6093">
                  <c:v>0.14871899999999999</c:v>
                </c:pt>
                <c:pt idx="6094">
                  <c:v>0.14968000000000001</c:v>
                </c:pt>
                <c:pt idx="6095">
                  <c:v>0.15058299999999999</c:v>
                </c:pt>
                <c:pt idx="6096">
                  <c:v>0.15142700000000001</c:v>
                </c:pt>
                <c:pt idx="6097">
                  <c:v>0.15221199999999999</c:v>
                </c:pt>
                <c:pt idx="6098">
                  <c:v>0.15293899999999999</c:v>
                </c:pt>
                <c:pt idx="6099">
                  <c:v>0.15360599999999999</c:v>
                </c:pt>
                <c:pt idx="6100">
                  <c:v>0.15421299999999999</c:v>
                </c:pt>
                <c:pt idx="6101">
                  <c:v>0.15475900000000001</c:v>
                </c:pt>
                <c:pt idx="6102">
                  <c:v>0.15524399999999999</c:v>
                </c:pt>
                <c:pt idx="6103">
                  <c:v>0.155668</c:v>
                </c:pt>
                <c:pt idx="6104">
                  <c:v>0.15603</c:v>
                </c:pt>
                <c:pt idx="6105">
                  <c:v>0.156332</c:v>
                </c:pt>
                <c:pt idx="6106">
                  <c:v>0.15657499999999999</c:v>
                </c:pt>
                <c:pt idx="6107">
                  <c:v>0.15675800000000001</c:v>
                </c:pt>
                <c:pt idx="6108">
                  <c:v>0.15688199999999999</c:v>
                </c:pt>
                <c:pt idx="6109">
                  <c:v>0.156948</c:v>
                </c:pt>
                <c:pt idx="6110">
                  <c:v>0.15695400000000001</c:v>
                </c:pt>
                <c:pt idx="6111">
                  <c:v>0.15690200000000001</c:v>
                </c:pt>
                <c:pt idx="6112">
                  <c:v>0.15679199999999999</c:v>
                </c:pt>
                <c:pt idx="6113">
                  <c:v>0.15662300000000001</c:v>
                </c:pt>
                <c:pt idx="6114">
                  <c:v>0.15639800000000001</c:v>
                </c:pt>
                <c:pt idx="6115">
                  <c:v>0.15611700000000001</c:v>
                </c:pt>
                <c:pt idx="6116">
                  <c:v>0.155782</c:v>
                </c:pt>
                <c:pt idx="6117">
                  <c:v>0.15539500000000001</c:v>
                </c:pt>
                <c:pt idx="6118">
                  <c:v>0.15495500000000001</c:v>
                </c:pt>
                <c:pt idx="6119">
                  <c:v>0.15446299999999999</c:v>
                </c:pt>
                <c:pt idx="6120">
                  <c:v>0.153919</c:v>
                </c:pt>
                <c:pt idx="6121">
                  <c:v>0.15332499999999999</c:v>
                </c:pt>
                <c:pt idx="6122">
                  <c:v>0.15268200000000001</c:v>
                </c:pt>
                <c:pt idx="6123">
                  <c:v>0.15199099999999999</c:v>
                </c:pt>
                <c:pt idx="6124">
                  <c:v>0.151254</c:v>
                </c:pt>
                <c:pt idx="6125">
                  <c:v>0.15047199999999999</c:v>
                </c:pt>
                <c:pt idx="6126">
                  <c:v>0.149646</c:v>
                </c:pt>
                <c:pt idx="6127">
                  <c:v>0.14877799999999999</c:v>
                </c:pt>
                <c:pt idx="6128">
                  <c:v>0.14787</c:v>
                </c:pt>
                <c:pt idx="6129">
                  <c:v>0.146924</c:v>
                </c:pt>
                <c:pt idx="6130">
                  <c:v>0.14594299999999999</c:v>
                </c:pt>
                <c:pt idx="6131">
                  <c:v>0.144928</c:v>
                </c:pt>
                <c:pt idx="6132">
                  <c:v>0.14388100000000001</c:v>
                </c:pt>
                <c:pt idx="6133">
                  <c:v>0.14280499999999999</c:v>
                </c:pt>
                <c:pt idx="6134">
                  <c:v>0.14170099999999999</c:v>
                </c:pt>
                <c:pt idx="6135">
                  <c:v>0.14057</c:v>
                </c:pt>
                <c:pt idx="6136">
                  <c:v>0.13941600000000001</c:v>
                </c:pt>
                <c:pt idx="6137">
                  <c:v>0.138238</c:v>
                </c:pt>
                <c:pt idx="6138">
                  <c:v>0.13703899999999999</c:v>
                </c:pt>
                <c:pt idx="6139">
                  <c:v>0.135819</c:v>
                </c:pt>
                <c:pt idx="6140">
                  <c:v>0.13458000000000001</c:v>
                </c:pt>
                <c:pt idx="6141">
                  <c:v>0.133325</c:v>
                </c:pt>
                <c:pt idx="6142">
                  <c:v>0.132054</c:v>
                </c:pt>
                <c:pt idx="6143">
                  <c:v>0.130771</c:v>
                </c:pt>
                <c:pt idx="6144">
                  <c:v>0.12947700000000001</c:v>
                </c:pt>
                <c:pt idx="6145">
                  <c:v>0.12817400000000001</c:v>
                </c:pt>
                <c:pt idx="6146">
                  <c:v>0.126864</c:v>
                </c:pt>
                <c:pt idx="6147">
                  <c:v>0.12554499999999999</c:v>
                </c:pt>
                <c:pt idx="6148">
                  <c:v>0.124219</c:v>
                </c:pt>
                <c:pt idx="6149">
                  <c:v>0.122889</c:v>
                </c:pt>
                <c:pt idx="6150">
                  <c:v>0.121557</c:v>
                </c:pt>
                <c:pt idx="6151">
                  <c:v>0.120225</c:v>
                </c:pt>
                <c:pt idx="6152">
                  <c:v>0.118895</c:v>
                </c:pt>
                <c:pt idx="6153">
                  <c:v>0.11756800000000001</c:v>
                </c:pt>
                <c:pt idx="6154">
                  <c:v>0.116248</c:v>
                </c:pt>
                <c:pt idx="6155">
                  <c:v>0.11493399999999999</c:v>
                </c:pt>
                <c:pt idx="6156">
                  <c:v>0.11362899999999999</c:v>
                </c:pt>
                <c:pt idx="6157">
                  <c:v>0.112332</c:v>
                </c:pt>
                <c:pt idx="6158">
                  <c:v>0.111045</c:v>
                </c:pt>
                <c:pt idx="6159">
                  <c:v>0.10977000000000001</c:v>
                </c:pt>
                <c:pt idx="6160">
                  <c:v>0.10850799999999999</c:v>
                </c:pt>
                <c:pt idx="6161">
                  <c:v>0.10725999999999999</c:v>
                </c:pt>
                <c:pt idx="6162">
                  <c:v>0.106027</c:v>
                </c:pt>
                <c:pt idx="6163">
                  <c:v>0.10481</c:v>
                </c:pt>
                <c:pt idx="6164">
                  <c:v>0.10361099999999999</c:v>
                </c:pt>
                <c:pt idx="6165">
                  <c:v>0.10242999999999999</c:v>
                </c:pt>
                <c:pt idx="6166">
                  <c:v>0.10127</c:v>
                </c:pt>
                <c:pt idx="6167">
                  <c:v>0.10013</c:v>
                </c:pt>
                <c:pt idx="6168">
                  <c:v>9.9012000000000003E-2</c:v>
                </c:pt>
                <c:pt idx="6169">
                  <c:v>9.7916900000000001E-2</c:v>
                </c:pt>
                <c:pt idx="6170">
                  <c:v>9.6846299999999996E-2</c:v>
                </c:pt>
                <c:pt idx="6171">
                  <c:v>9.5801499999999998E-2</c:v>
                </c:pt>
                <c:pt idx="6172">
                  <c:v>9.4782599999999995E-2</c:v>
                </c:pt>
                <c:pt idx="6173">
                  <c:v>9.3790299999999993E-2</c:v>
                </c:pt>
                <c:pt idx="6174">
                  <c:v>9.2824900000000002E-2</c:v>
                </c:pt>
                <c:pt idx="6175">
                  <c:v>9.1886899999999994E-2</c:v>
                </c:pt>
                <c:pt idx="6176">
                  <c:v>9.0976299999999996E-2</c:v>
                </c:pt>
                <c:pt idx="6177">
                  <c:v>9.0093099999999995E-2</c:v>
                </c:pt>
                <c:pt idx="6178">
                  <c:v>8.9237700000000003E-2</c:v>
                </c:pt>
                <c:pt idx="6179">
                  <c:v>8.8411199999999995E-2</c:v>
                </c:pt>
                <c:pt idx="6180">
                  <c:v>8.7614600000000001E-2</c:v>
                </c:pt>
                <c:pt idx="6181">
                  <c:v>8.6848599999999998E-2</c:v>
                </c:pt>
                <c:pt idx="6182">
                  <c:v>8.6113499999999996E-2</c:v>
                </c:pt>
                <c:pt idx="6183">
                  <c:v>8.5410100000000003E-2</c:v>
                </c:pt>
                <c:pt idx="6184">
                  <c:v>8.4738900000000006E-2</c:v>
                </c:pt>
                <c:pt idx="6185">
                  <c:v>8.4099499999999994E-2</c:v>
                </c:pt>
                <c:pt idx="6186">
                  <c:v>8.3491399999999993E-2</c:v>
                </c:pt>
                <c:pt idx="6187">
                  <c:v>8.2915100000000005E-2</c:v>
                </c:pt>
                <c:pt idx="6188">
                  <c:v>8.2370799999999994E-2</c:v>
                </c:pt>
                <c:pt idx="6189">
                  <c:v>8.1859000000000001E-2</c:v>
                </c:pt>
                <c:pt idx="6190">
                  <c:v>8.1379699999999999E-2</c:v>
                </c:pt>
                <c:pt idx="6191">
                  <c:v>8.0932199999999996E-2</c:v>
                </c:pt>
                <c:pt idx="6192">
                  <c:v>8.0516099999999993E-2</c:v>
                </c:pt>
                <c:pt idx="6193">
                  <c:v>8.0131499999999994E-2</c:v>
                </c:pt>
                <c:pt idx="6194">
                  <c:v>7.9779199999999995E-2</c:v>
                </c:pt>
                <c:pt idx="6195">
                  <c:v>7.9459100000000005E-2</c:v>
                </c:pt>
                <c:pt idx="6196">
                  <c:v>7.9170699999999997E-2</c:v>
                </c:pt>
                <c:pt idx="6197">
                  <c:v>7.8912899999999994E-2</c:v>
                </c:pt>
                <c:pt idx="6198">
                  <c:v>7.8684799999999999E-2</c:v>
                </c:pt>
                <c:pt idx="6199">
                  <c:v>7.8485799999999994E-2</c:v>
                </c:pt>
                <c:pt idx="6200">
                  <c:v>7.8315300000000004E-2</c:v>
                </c:pt>
                <c:pt idx="6201">
                  <c:v>7.8172699999999998E-2</c:v>
                </c:pt>
                <c:pt idx="6202">
                  <c:v>7.8056799999999996E-2</c:v>
                </c:pt>
                <c:pt idx="6203">
                  <c:v>7.7967499999999995E-2</c:v>
                </c:pt>
                <c:pt idx="6204">
                  <c:v>7.7904799999999996E-2</c:v>
                </c:pt>
                <c:pt idx="6205">
                  <c:v>7.78673E-2</c:v>
                </c:pt>
                <c:pt idx="6206">
                  <c:v>7.78528E-2</c:v>
                </c:pt>
                <c:pt idx="6207">
                  <c:v>7.7859700000000004E-2</c:v>
                </c:pt>
                <c:pt idx="6208">
                  <c:v>7.7887499999999998E-2</c:v>
                </c:pt>
                <c:pt idx="6209">
                  <c:v>7.7935400000000002E-2</c:v>
                </c:pt>
                <c:pt idx="6210">
                  <c:v>7.80029E-2</c:v>
                </c:pt>
                <c:pt idx="6211">
                  <c:v>7.8089500000000006E-2</c:v>
                </c:pt>
                <c:pt idx="6212">
                  <c:v>7.8195700000000007E-2</c:v>
                </c:pt>
                <c:pt idx="6213">
                  <c:v>7.8320699999999993E-2</c:v>
                </c:pt>
                <c:pt idx="6214">
                  <c:v>7.8462799999999999E-2</c:v>
                </c:pt>
                <c:pt idx="6215">
                  <c:v>7.8619999999999995E-2</c:v>
                </c:pt>
                <c:pt idx="6216">
                  <c:v>7.8791E-2</c:v>
                </c:pt>
                <c:pt idx="6217">
                  <c:v>7.8976000000000005E-2</c:v>
                </c:pt>
                <c:pt idx="6218">
                  <c:v>7.9175400000000007E-2</c:v>
                </c:pt>
                <c:pt idx="6219">
                  <c:v>7.9389899999999999E-2</c:v>
                </c:pt>
                <c:pt idx="6220">
                  <c:v>7.9620099999999999E-2</c:v>
                </c:pt>
                <c:pt idx="6221">
                  <c:v>7.9863400000000001E-2</c:v>
                </c:pt>
                <c:pt idx="6222">
                  <c:v>8.0116499999999993E-2</c:v>
                </c:pt>
                <c:pt idx="6223">
                  <c:v>8.0377599999999993E-2</c:v>
                </c:pt>
                <c:pt idx="6224">
                  <c:v>8.0645800000000004E-2</c:v>
                </c:pt>
                <c:pt idx="6225">
                  <c:v>8.0919400000000002E-2</c:v>
                </c:pt>
                <c:pt idx="6226">
                  <c:v>8.1196199999999996E-2</c:v>
                </c:pt>
                <c:pt idx="6227">
                  <c:v>8.14748E-2</c:v>
                </c:pt>
                <c:pt idx="6228">
                  <c:v>8.1753999999999993E-2</c:v>
                </c:pt>
                <c:pt idx="6229">
                  <c:v>8.2032300000000002E-2</c:v>
                </c:pt>
                <c:pt idx="6230">
                  <c:v>8.2308199999999998E-2</c:v>
                </c:pt>
                <c:pt idx="6231">
                  <c:v>8.2581199999999993E-2</c:v>
                </c:pt>
                <c:pt idx="6232">
                  <c:v>8.2850999999999994E-2</c:v>
                </c:pt>
                <c:pt idx="6233">
                  <c:v>8.3116200000000001E-2</c:v>
                </c:pt>
                <c:pt idx="6234">
                  <c:v>8.3374000000000004E-2</c:v>
                </c:pt>
                <c:pt idx="6235">
                  <c:v>8.3622199999999994E-2</c:v>
                </c:pt>
                <c:pt idx="6236">
                  <c:v>8.3859400000000001E-2</c:v>
                </c:pt>
                <c:pt idx="6237">
                  <c:v>8.4084599999999995E-2</c:v>
                </c:pt>
                <c:pt idx="6238">
                  <c:v>8.4296399999999994E-2</c:v>
                </c:pt>
                <c:pt idx="6239">
                  <c:v>8.4492999999999999E-2</c:v>
                </c:pt>
                <c:pt idx="6240">
                  <c:v>8.4673999999999999E-2</c:v>
                </c:pt>
                <c:pt idx="6241">
                  <c:v>8.4839200000000003E-2</c:v>
                </c:pt>
                <c:pt idx="6242">
                  <c:v>8.49882E-2</c:v>
                </c:pt>
                <c:pt idx="6243">
                  <c:v>8.5119600000000004E-2</c:v>
                </c:pt>
                <c:pt idx="6244">
                  <c:v>8.5231899999999999E-2</c:v>
                </c:pt>
                <c:pt idx="6245">
                  <c:v>8.5323999999999997E-2</c:v>
                </c:pt>
                <c:pt idx="6246">
                  <c:v>8.5394800000000007E-2</c:v>
                </c:pt>
                <c:pt idx="6247">
                  <c:v>8.5442299999999999E-2</c:v>
                </c:pt>
                <c:pt idx="6248">
                  <c:v>8.5464499999999999E-2</c:v>
                </c:pt>
                <c:pt idx="6249">
                  <c:v>8.5460099999999997E-2</c:v>
                </c:pt>
                <c:pt idx="6250">
                  <c:v>8.5429000000000005E-2</c:v>
                </c:pt>
                <c:pt idx="6251">
                  <c:v>8.5371100000000005E-2</c:v>
                </c:pt>
                <c:pt idx="6252">
                  <c:v>8.5285899999999998E-2</c:v>
                </c:pt>
                <c:pt idx="6253">
                  <c:v>8.5172700000000004E-2</c:v>
                </c:pt>
                <c:pt idx="6254">
                  <c:v>8.5030700000000001E-2</c:v>
                </c:pt>
                <c:pt idx="6255">
                  <c:v>8.4858600000000006E-2</c:v>
                </c:pt>
                <c:pt idx="6256">
                  <c:v>8.4655800000000003E-2</c:v>
                </c:pt>
                <c:pt idx="6257">
                  <c:v>8.4421999999999997E-2</c:v>
                </c:pt>
                <c:pt idx="6258">
                  <c:v>8.4156300000000003E-2</c:v>
                </c:pt>
                <c:pt idx="6259">
                  <c:v>8.3857399999999999E-2</c:v>
                </c:pt>
                <c:pt idx="6260">
                  <c:v>8.3524699999999993E-2</c:v>
                </c:pt>
                <c:pt idx="6261">
                  <c:v>8.3158200000000002E-2</c:v>
                </c:pt>
                <c:pt idx="6262">
                  <c:v>8.2758300000000007E-2</c:v>
                </c:pt>
                <c:pt idx="6263">
                  <c:v>8.2324800000000004E-2</c:v>
                </c:pt>
                <c:pt idx="6264">
                  <c:v>8.1857799999999994E-2</c:v>
                </c:pt>
                <c:pt idx="6265">
                  <c:v>8.1356600000000001E-2</c:v>
                </c:pt>
                <c:pt idx="6266">
                  <c:v>8.0820500000000003E-2</c:v>
                </c:pt>
                <c:pt idx="6267">
                  <c:v>8.0249500000000001E-2</c:v>
                </c:pt>
                <c:pt idx="6268">
                  <c:v>7.9644400000000004E-2</c:v>
                </c:pt>
                <c:pt idx="6269">
                  <c:v>7.9005400000000003E-2</c:v>
                </c:pt>
                <c:pt idx="6270">
                  <c:v>7.8333200000000006E-2</c:v>
                </c:pt>
                <c:pt idx="6271">
                  <c:v>7.7628799999999998E-2</c:v>
                </c:pt>
                <c:pt idx="6272">
                  <c:v>7.6893500000000004E-2</c:v>
                </c:pt>
                <c:pt idx="6273">
                  <c:v>7.6128299999999996E-2</c:v>
                </c:pt>
                <c:pt idx="6274">
                  <c:v>7.5333899999999995E-2</c:v>
                </c:pt>
                <c:pt idx="6275">
                  <c:v>7.45112E-2</c:v>
                </c:pt>
                <c:pt idx="6276">
                  <c:v>7.3661099999999993E-2</c:v>
                </c:pt>
                <c:pt idx="6277">
                  <c:v>7.2784000000000001E-2</c:v>
                </c:pt>
                <c:pt idx="6278">
                  <c:v>7.1879700000000005E-2</c:v>
                </c:pt>
                <c:pt idx="6279">
                  <c:v>7.0949399999999996E-2</c:v>
                </c:pt>
                <c:pt idx="6280">
                  <c:v>6.9995100000000005E-2</c:v>
                </c:pt>
                <c:pt idx="6281">
                  <c:v>6.90196E-2</c:v>
                </c:pt>
                <c:pt idx="6282">
                  <c:v>6.8024799999999996E-2</c:v>
                </c:pt>
                <c:pt idx="6283">
                  <c:v>6.7012699999999994E-2</c:v>
                </c:pt>
                <c:pt idx="6284">
                  <c:v>6.5985299999999997E-2</c:v>
                </c:pt>
                <c:pt idx="6285">
                  <c:v>6.4945299999999997E-2</c:v>
                </c:pt>
                <c:pt idx="6286">
                  <c:v>6.3894800000000002E-2</c:v>
                </c:pt>
                <c:pt idx="6287">
                  <c:v>6.2835199999999994E-2</c:v>
                </c:pt>
                <c:pt idx="6288">
                  <c:v>6.17674E-2</c:v>
                </c:pt>
                <c:pt idx="6289">
                  <c:v>6.0692900000000001E-2</c:v>
                </c:pt>
                <c:pt idx="6290">
                  <c:v>5.9613899999999997E-2</c:v>
                </c:pt>
                <c:pt idx="6291">
                  <c:v>5.8533200000000001E-2</c:v>
                </c:pt>
                <c:pt idx="6292">
                  <c:v>5.74526E-2</c:v>
                </c:pt>
                <c:pt idx="6293">
                  <c:v>5.6373600000000003E-2</c:v>
                </c:pt>
                <c:pt idx="6294">
                  <c:v>5.5297899999999997E-2</c:v>
                </c:pt>
                <c:pt idx="6295">
                  <c:v>5.42283E-2</c:v>
                </c:pt>
                <c:pt idx="6296">
                  <c:v>5.3167100000000002E-2</c:v>
                </c:pt>
                <c:pt idx="6297">
                  <c:v>5.2116599999999999E-2</c:v>
                </c:pt>
                <c:pt idx="6298">
                  <c:v>5.1078699999999998E-2</c:v>
                </c:pt>
                <c:pt idx="6299">
                  <c:v>5.0055299999999997E-2</c:v>
                </c:pt>
                <c:pt idx="6300">
                  <c:v>4.9047899999999998E-2</c:v>
                </c:pt>
                <c:pt idx="6301">
                  <c:v>4.8058099999999999E-2</c:v>
                </c:pt>
                <c:pt idx="6302">
                  <c:v>4.7088499999999998E-2</c:v>
                </c:pt>
                <c:pt idx="6303">
                  <c:v>4.6142099999999998E-2</c:v>
                </c:pt>
                <c:pt idx="6304">
                  <c:v>4.5221900000000002E-2</c:v>
                </c:pt>
                <c:pt idx="6305">
                  <c:v>4.4330799999999997E-2</c:v>
                </c:pt>
                <c:pt idx="6306">
                  <c:v>4.3472299999999998E-2</c:v>
                </c:pt>
                <c:pt idx="6307">
                  <c:v>4.2650199999999999E-2</c:v>
                </c:pt>
                <c:pt idx="6308">
                  <c:v>4.18667E-2</c:v>
                </c:pt>
                <c:pt idx="6309">
                  <c:v>4.1121400000000002E-2</c:v>
                </c:pt>
                <c:pt idx="6310">
                  <c:v>4.0413200000000003E-2</c:v>
                </c:pt>
                <c:pt idx="6311">
                  <c:v>3.9742399999999997E-2</c:v>
                </c:pt>
                <c:pt idx="6312">
                  <c:v>3.9110800000000001E-2</c:v>
                </c:pt>
                <c:pt idx="6313">
                  <c:v>3.8519699999999997E-2</c:v>
                </c:pt>
                <c:pt idx="6314">
                  <c:v>3.7970799999999999E-2</c:v>
                </c:pt>
                <c:pt idx="6315">
                  <c:v>3.7465999999999999E-2</c:v>
                </c:pt>
                <c:pt idx="6316">
                  <c:v>3.7007199999999997E-2</c:v>
                </c:pt>
                <c:pt idx="6317">
                  <c:v>3.6595500000000003E-2</c:v>
                </c:pt>
                <c:pt idx="6318">
                  <c:v>3.6231300000000001E-2</c:v>
                </c:pt>
                <c:pt idx="6319">
                  <c:v>3.5914700000000001E-2</c:v>
                </c:pt>
                <c:pt idx="6320">
                  <c:v>3.5645400000000001E-2</c:v>
                </c:pt>
                <c:pt idx="6321">
                  <c:v>3.5422700000000001E-2</c:v>
                </c:pt>
                <c:pt idx="6322">
                  <c:v>3.5246100000000002E-2</c:v>
                </c:pt>
                <c:pt idx="6323">
                  <c:v>3.5115599999999997E-2</c:v>
                </c:pt>
                <c:pt idx="6324">
                  <c:v>3.5032099999999997E-2</c:v>
                </c:pt>
                <c:pt idx="6325">
                  <c:v>3.4995900000000003E-2</c:v>
                </c:pt>
                <c:pt idx="6326">
                  <c:v>3.5007200000000002E-2</c:v>
                </c:pt>
                <c:pt idx="6327">
                  <c:v>3.5066600000000003E-2</c:v>
                </c:pt>
                <c:pt idx="6328">
                  <c:v>3.51746E-2</c:v>
                </c:pt>
                <c:pt idx="6329">
                  <c:v>3.5331799999999997E-2</c:v>
                </c:pt>
                <c:pt idx="6330">
                  <c:v>3.5538599999999997E-2</c:v>
                </c:pt>
                <c:pt idx="6331">
                  <c:v>3.5795300000000002E-2</c:v>
                </c:pt>
                <c:pt idx="6332">
                  <c:v>3.61017E-2</c:v>
                </c:pt>
                <c:pt idx="6333">
                  <c:v>3.6457499999999997E-2</c:v>
                </c:pt>
                <c:pt idx="6334">
                  <c:v>3.6862300000000001E-2</c:v>
                </c:pt>
                <c:pt idx="6335">
                  <c:v>3.7315399999999999E-2</c:v>
                </c:pt>
                <c:pt idx="6336">
                  <c:v>3.78159E-2</c:v>
                </c:pt>
                <c:pt idx="6337">
                  <c:v>3.8362100000000003E-2</c:v>
                </c:pt>
                <c:pt idx="6338">
                  <c:v>3.8953099999999997E-2</c:v>
                </c:pt>
                <c:pt idx="6339">
                  <c:v>3.9588100000000001E-2</c:v>
                </c:pt>
                <c:pt idx="6340">
                  <c:v>4.0265799999999997E-2</c:v>
                </c:pt>
                <c:pt idx="6341">
                  <c:v>4.0984600000000003E-2</c:v>
                </c:pt>
                <c:pt idx="6342">
                  <c:v>4.1743299999999997E-2</c:v>
                </c:pt>
                <c:pt idx="6343">
                  <c:v>4.25402E-2</c:v>
                </c:pt>
                <c:pt idx="6344">
                  <c:v>4.3373500000000002E-2</c:v>
                </c:pt>
                <c:pt idx="6345">
                  <c:v>4.4241599999999999E-2</c:v>
                </c:pt>
                <c:pt idx="6346">
                  <c:v>4.5143299999999997E-2</c:v>
                </c:pt>
                <c:pt idx="6347">
                  <c:v>4.6077600000000003E-2</c:v>
                </c:pt>
                <c:pt idx="6348">
                  <c:v>4.7043599999999998E-2</c:v>
                </c:pt>
                <c:pt idx="6349">
                  <c:v>4.8040100000000002E-2</c:v>
                </c:pt>
                <c:pt idx="6350">
                  <c:v>4.90646E-2</c:v>
                </c:pt>
                <c:pt idx="6351">
                  <c:v>5.0114199999999998E-2</c:v>
                </c:pt>
                <c:pt idx="6352">
                  <c:v>5.1186200000000001E-2</c:v>
                </c:pt>
                <c:pt idx="6353">
                  <c:v>5.2278600000000001E-2</c:v>
                </c:pt>
                <c:pt idx="6354">
                  <c:v>5.3390100000000003E-2</c:v>
                </c:pt>
                <c:pt idx="6355">
                  <c:v>5.4519199999999997E-2</c:v>
                </c:pt>
                <c:pt idx="6356">
                  <c:v>5.5663799999999999E-2</c:v>
                </c:pt>
                <c:pt idx="6357">
                  <c:v>5.6821900000000002E-2</c:v>
                </c:pt>
                <c:pt idx="6358">
                  <c:v>5.7991399999999999E-2</c:v>
                </c:pt>
                <c:pt idx="6359">
                  <c:v>5.9170599999999997E-2</c:v>
                </c:pt>
                <c:pt idx="6360">
                  <c:v>6.0357500000000001E-2</c:v>
                </c:pt>
                <c:pt idx="6361">
                  <c:v>6.1549399999999997E-2</c:v>
                </c:pt>
                <c:pt idx="6362">
                  <c:v>6.2743300000000002E-2</c:v>
                </c:pt>
                <c:pt idx="6363">
                  <c:v>6.3936099999999996E-2</c:v>
                </c:pt>
                <c:pt idx="6364">
                  <c:v>6.5125500000000003E-2</c:v>
                </c:pt>
                <c:pt idx="6365">
                  <c:v>6.6309900000000005E-2</c:v>
                </c:pt>
                <c:pt idx="6366">
                  <c:v>6.7488300000000001E-2</c:v>
                </c:pt>
                <c:pt idx="6367">
                  <c:v>6.8659100000000001E-2</c:v>
                </c:pt>
                <c:pt idx="6368">
                  <c:v>6.9819800000000001E-2</c:v>
                </c:pt>
                <c:pt idx="6369">
                  <c:v>7.0967600000000006E-2</c:v>
                </c:pt>
                <c:pt idx="6370">
                  <c:v>7.2099499999999997E-2</c:v>
                </c:pt>
                <c:pt idx="6371">
                  <c:v>7.3213E-2</c:v>
                </c:pt>
                <c:pt idx="6372">
                  <c:v>7.43061E-2</c:v>
                </c:pt>
                <c:pt idx="6373">
                  <c:v>7.5376200000000004E-2</c:v>
                </c:pt>
                <c:pt idx="6374">
                  <c:v>7.6421000000000003E-2</c:v>
                </c:pt>
                <c:pt idx="6375">
                  <c:v>7.7438900000000005E-2</c:v>
                </c:pt>
                <c:pt idx="6376">
                  <c:v>7.8429100000000002E-2</c:v>
                </c:pt>
                <c:pt idx="6377">
                  <c:v>7.9390000000000002E-2</c:v>
                </c:pt>
                <c:pt idx="6378">
                  <c:v>8.03199E-2</c:v>
                </c:pt>
                <c:pt idx="6379">
                  <c:v>8.1217499999999998E-2</c:v>
                </c:pt>
                <c:pt idx="6380">
                  <c:v>8.208E-2</c:v>
                </c:pt>
                <c:pt idx="6381">
                  <c:v>8.2903500000000005E-2</c:v>
                </c:pt>
                <c:pt idx="6382">
                  <c:v>8.3684099999999997E-2</c:v>
                </c:pt>
                <c:pt idx="6383">
                  <c:v>8.44192E-2</c:v>
                </c:pt>
                <c:pt idx="6384">
                  <c:v>8.5106600000000004E-2</c:v>
                </c:pt>
                <c:pt idx="6385">
                  <c:v>8.5743799999999995E-2</c:v>
                </c:pt>
                <c:pt idx="6386">
                  <c:v>8.6328600000000005E-2</c:v>
                </c:pt>
                <c:pt idx="6387">
                  <c:v>8.6859699999999998E-2</c:v>
                </c:pt>
                <c:pt idx="6388">
                  <c:v>8.7335700000000002E-2</c:v>
                </c:pt>
                <c:pt idx="6389">
                  <c:v>8.7754799999999994E-2</c:v>
                </c:pt>
                <c:pt idx="6390">
                  <c:v>8.8115299999999994E-2</c:v>
                </c:pt>
                <c:pt idx="6391">
                  <c:v>8.8416099999999997E-2</c:v>
                </c:pt>
                <c:pt idx="6392">
                  <c:v>8.8656399999999996E-2</c:v>
                </c:pt>
                <c:pt idx="6393">
                  <c:v>8.8835999999999998E-2</c:v>
                </c:pt>
                <c:pt idx="6394">
                  <c:v>8.8954800000000001E-2</c:v>
                </c:pt>
                <c:pt idx="6395">
                  <c:v>8.9012599999999997E-2</c:v>
                </c:pt>
                <c:pt idx="6396">
                  <c:v>8.9008299999999999E-2</c:v>
                </c:pt>
                <c:pt idx="6397">
                  <c:v>8.8941599999999996E-2</c:v>
                </c:pt>
                <c:pt idx="6398">
                  <c:v>8.8812500000000003E-2</c:v>
                </c:pt>
                <c:pt idx="6399">
                  <c:v>8.8620900000000002E-2</c:v>
                </c:pt>
                <c:pt idx="6400">
                  <c:v>8.8365799999999994E-2</c:v>
                </c:pt>
                <c:pt idx="6401">
                  <c:v>8.8046100000000002E-2</c:v>
                </c:pt>
                <c:pt idx="6402">
                  <c:v>8.7661000000000003E-2</c:v>
                </c:pt>
                <c:pt idx="6403">
                  <c:v>8.7209700000000001E-2</c:v>
                </c:pt>
                <c:pt idx="6404">
                  <c:v>8.6692199999999997E-2</c:v>
                </c:pt>
                <c:pt idx="6405">
                  <c:v>8.6108900000000002E-2</c:v>
                </c:pt>
                <c:pt idx="6406">
                  <c:v>8.54602E-2</c:v>
                </c:pt>
                <c:pt idx="6407">
                  <c:v>8.4746100000000005E-2</c:v>
                </c:pt>
                <c:pt idx="6408">
                  <c:v>8.3967E-2</c:v>
                </c:pt>
                <c:pt idx="6409">
                  <c:v>8.3123799999999998E-2</c:v>
                </c:pt>
                <c:pt idx="6410">
                  <c:v>8.2217200000000004E-2</c:v>
                </c:pt>
                <c:pt idx="6411">
                  <c:v>8.1248200000000007E-2</c:v>
                </c:pt>
                <c:pt idx="6412">
                  <c:v>8.0217399999999994E-2</c:v>
                </c:pt>
                <c:pt idx="6413">
                  <c:v>7.9125399999999999E-2</c:v>
                </c:pt>
                <c:pt idx="6414">
                  <c:v>7.7972600000000003E-2</c:v>
                </c:pt>
                <c:pt idx="6415">
                  <c:v>7.6759900000000006E-2</c:v>
                </c:pt>
                <c:pt idx="6416">
                  <c:v>7.5489200000000006E-2</c:v>
                </c:pt>
                <c:pt idx="6417">
                  <c:v>7.4163699999999999E-2</c:v>
                </c:pt>
                <c:pt idx="6418">
                  <c:v>7.27854E-2</c:v>
                </c:pt>
                <c:pt idx="6419">
                  <c:v>7.1355299999999997E-2</c:v>
                </c:pt>
                <c:pt idx="6420">
                  <c:v>6.9874099999999995E-2</c:v>
                </c:pt>
                <c:pt idx="6421">
                  <c:v>6.8344000000000002E-2</c:v>
                </c:pt>
                <c:pt idx="6422">
                  <c:v>6.6767300000000002E-2</c:v>
                </c:pt>
                <c:pt idx="6423">
                  <c:v>6.5145700000000001E-2</c:v>
                </c:pt>
                <c:pt idx="6424">
                  <c:v>6.3481899999999994E-2</c:v>
                </c:pt>
                <c:pt idx="6425">
                  <c:v>6.1778300000000001E-2</c:v>
                </c:pt>
                <c:pt idx="6426">
                  <c:v>6.0036300000000001E-2</c:v>
                </c:pt>
                <c:pt idx="6427">
                  <c:v>5.8257499999999997E-2</c:v>
                </c:pt>
                <c:pt idx="6428">
                  <c:v>5.6444899999999999E-2</c:v>
                </c:pt>
                <c:pt idx="6429">
                  <c:v>5.4602100000000001E-2</c:v>
                </c:pt>
                <c:pt idx="6430">
                  <c:v>5.2731500000000001E-2</c:v>
                </c:pt>
                <c:pt idx="6431">
                  <c:v>5.0834200000000003E-2</c:v>
                </c:pt>
                <c:pt idx="6432">
                  <c:v>4.8911700000000002E-2</c:v>
                </c:pt>
                <c:pt idx="6433">
                  <c:v>4.69667E-2</c:v>
                </c:pt>
                <c:pt idx="6434">
                  <c:v>4.5002E-2</c:v>
                </c:pt>
                <c:pt idx="6435">
                  <c:v>4.3020599999999999E-2</c:v>
                </c:pt>
                <c:pt idx="6436">
                  <c:v>4.1026100000000003E-2</c:v>
                </c:pt>
                <c:pt idx="6437">
                  <c:v>3.90227E-2</c:v>
                </c:pt>
                <c:pt idx="6438">
                  <c:v>3.7014199999999997E-2</c:v>
                </c:pt>
                <c:pt idx="6439">
                  <c:v>3.5003399999999997E-2</c:v>
                </c:pt>
                <c:pt idx="6440">
                  <c:v>3.2992800000000003E-2</c:v>
                </c:pt>
                <c:pt idx="6441">
                  <c:v>3.0985200000000001E-2</c:v>
                </c:pt>
                <c:pt idx="6442">
                  <c:v>2.8983800000000001E-2</c:v>
                </c:pt>
                <c:pt idx="6443">
                  <c:v>2.6992100000000002E-2</c:v>
                </c:pt>
                <c:pt idx="6444">
                  <c:v>2.50137E-2</c:v>
                </c:pt>
                <c:pt idx="6445">
                  <c:v>2.3052099999999999E-2</c:v>
                </c:pt>
                <c:pt idx="6446">
                  <c:v>2.1108700000000001E-2</c:v>
                </c:pt>
                <c:pt idx="6447">
                  <c:v>1.9183800000000001E-2</c:v>
                </c:pt>
                <c:pt idx="6448">
                  <c:v>1.7278999999999999E-2</c:v>
                </c:pt>
                <c:pt idx="6449">
                  <c:v>1.53972E-2</c:v>
                </c:pt>
                <c:pt idx="6450">
                  <c:v>1.35412E-2</c:v>
                </c:pt>
                <c:pt idx="6451">
                  <c:v>1.1712999999999999E-2</c:v>
                </c:pt>
                <c:pt idx="6452" formatCode="0.00E+00">
                  <c:v>9.9150899999999997E-3</c:v>
                </c:pt>
                <c:pt idx="6453" formatCode="0.00E+00">
                  <c:v>8.1499299999999997E-3</c:v>
                </c:pt>
                <c:pt idx="6454" formatCode="0.00E+00">
                  <c:v>6.4195399999999996E-3</c:v>
                </c:pt>
                <c:pt idx="6455" formatCode="0.00E+00">
                  <c:v>4.7260699999999998E-3</c:v>
                </c:pt>
                <c:pt idx="6456" formatCode="0.00E+00">
                  <c:v>3.0725100000000001E-3</c:v>
                </c:pt>
                <c:pt idx="6457" formatCode="0.00E+00">
                  <c:v>1.4619500000000001E-3</c:v>
                </c:pt>
                <c:pt idx="6458" formatCode="0.00E+00">
                  <c:v>-1.03206E-4</c:v>
                </c:pt>
                <c:pt idx="6459" formatCode="0.00E+00">
                  <c:v>-1.6208800000000001E-3</c:v>
                </c:pt>
                <c:pt idx="6460" formatCode="0.00E+00">
                  <c:v>-3.0888399999999998E-3</c:v>
                </c:pt>
                <c:pt idx="6461" formatCode="0.00E+00">
                  <c:v>-4.5051300000000004E-3</c:v>
                </c:pt>
                <c:pt idx="6462" formatCode="0.00E+00">
                  <c:v>-5.8687899999999996E-3</c:v>
                </c:pt>
                <c:pt idx="6463" formatCode="0.00E+00">
                  <c:v>-7.1796100000000003E-3</c:v>
                </c:pt>
                <c:pt idx="6464" formatCode="0.00E+00">
                  <c:v>-8.4370999999999995E-3</c:v>
                </c:pt>
                <c:pt idx="6465" formatCode="0.00E+00">
                  <c:v>-9.6399899999999993E-3</c:v>
                </c:pt>
                <c:pt idx="6466">
                  <c:v>-1.07869E-2</c:v>
                </c:pt>
                <c:pt idx="6467">
                  <c:v>-1.18767E-2</c:v>
                </c:pt>
                <c:pt idx="6468">
                  <c:v>-1.29084E-2</c:v>
                </c:pt>
                <c:pt idx="6469">
                  <c:v>-1.3880699999999999E-2</c:v>
                </c:pt>
                <c:pt idx="6470">
                  <c:v>-1.4793300000000001E-2</c:v>
                </c:pt>
                <c:pt idx="6471">
                  <c:v>-1.5646E-2</c:v>
                </c:pt>
                <c:pt idx="6472">
                  <c:v>-1.6438700000000001E-2</c:v>
                </c:pt>
                <c:pt idx="6473">
                  <c:v>-1.7171599999999999E-2</c:v>
                </c:pt>
                <c:pt idx="6474">
                  <c:v>-1.7845E-2</c:v>
                </c:pt>
                <c:pt idx="6475">
                  <c:v>-1.84583E-2</c:v>
                </c:pt>
                <c:pt idx="6476">
                  <c:v>-1.9011E-2</c:v>
                </c:pt>
                <c:pt idx="6477">
                  <c:v>-1.9503699999999999E-2</c:v>
                </c:pt>
                <c:pt idx="6478">
                  <c:v>-1.9938000000000001E-2</c:v>
                </c:pt>
                <c:pt idx="6479">
                  <c:v>-2.0315199999999999E-2</c:v>
                </c:pt>
                <c:pt idx="6480">
                  <c:v>-2.06357E-2</c:v>
                </c:pt>
                <c:pt idx="6481">
                  <c:v>-2.0899500000000001E-2</c:v>
                </c:pt>
                <c:pt idx="6482">
                  <c:v>-2.1106400000000001E-2</c:v>
                </c:pt>
                <c:pt idx="6483">
                  <c:v>-2.12566E-2</c:v>
                </c:pt>
                <c:pt idx="6484">
                  <c:v>-2.1351200000000001E-2</c:v>
                </c:pt>
                <c:pt idx="6485">
                  <c:v>-2.1391299999999999E-2</c:v>
                </c:pt>
                <c:pt idx="6486">
                  <c:v>-2.1377299999999998E-2</c:v>
                </c:pt>
                <c:pt idx="6487">
                  <c:v>-2.1310099999999998E-2</c:v>
                </c:pt>
                <c:pt idx="6488">
                  <c:v>-2.1192099999999998E-2</c:v>
                </c:pt>
                <c:pt idx="6489">
                  <c:v>-2.1025599999999998E-2</c:v>
                </c:pt>
                <c:pt idx="6490">
                  <c:v>-2.0812600000000001E-2</c:v>
                </c:pt>
                <c:pt idx="6491">
                  <c:v>-2.05545E-2</c:v>
                </c:pt>
                <c:pt idx="6492">
                  <c:v>-2.02531E-2</c:v>
                </c:pt>
                <c:pt idx="6493">
                  <c:v>-1.9909900000000001E-2</c:v>
                </c:pt>
                <c:pt idx="6494">
                  <c:v>-1.9526399999999999E-2</c:v>
                </c:pt>
                <c:pt idx="6495">
                  <c:v>-1.9104300000000001E-2</c:v>
                </c:pt>
                <c:pt idx="6496">
                  <c:v>-1.86465E-2</c:v>
                </c:pt>
                <c:pt idx="6497">
                  <c:v>-1.81558E-2</c:v>
                </c:pt>
                <c:pt idx="6498">
                  <c:v>-1.7634500000000001E-2</c:v>
                </c:pt>
                <c:pt idx="6499">
                  <c:v>-1.70844E-2</c:v>
                </c:pt>
                <c:pt idx="6500">
                  <c:v>-1.6506900000000001E-2</c:v>
                </c:pt>
                <c:pt idx="6501">
                  <c:v>-1.5903400000000002E-2</c:v>
                </c:pt>
                <c:pt idx="6502">
                  <c:v>-1.52748E-2</c:v>
                </c:pt>
                <c:pt idx="6503">
                  <c:v>-1.46225E-2</c:v>
                </c:pt>
                <c:pt idx="6504">
                  <c:v>-1.39489E-2</c:v>
                </c:pt>
                <c:pt idx="6505">
                  <c:v>-1.3256199999999999E-2</c:v>
                </c:pt>
                <c:pt idx="6506">
                  <c:v>-1.2547000000000001E-2</c:v>
                </c:pt>
                <c:pt idx="6507">
                  <c:v>-1.1823999999999999E-2</c:v>
                </c:pt>
                <c:pt idx="6508">
                  <c:v>-1.10898E-2</c:v>
                </c:pt>
                <c:pt idx="6509">
                  <c:v>-1.03461E-2</c:v>
                </c:pt>
                <c:pt idx="6510" formatCode="0.00E+00">
                  <c:v>-9.5938800000000008E-3</c:v>
                </c:pt>
                <c:pt idx="6511" formatCode="0.00E+00">
                  <c:v>-8.8351999999999997E-3</c:v>
                </c:pt>
                <c:pt idx="6512" formatCode="0.00E+00">
                  <c:v>-8.07363E-3</c:v>
                </c:pt>
                <c:pt idx="6513" formatCode="0.00E+00">
                  <c:v>-7.3123199999999998E-3</c:v>
                </c:pt>
                <c:pt idx="6514" formatCode="0.00E+00">
                  <c:v>-6.5531900000000004E-3</c:v>
                </c:pt>
                <c:pt idx="6515" formatCode="0.00E+00">
                  <c:v>-5.7977300000000001E-3</c:v>
                </c:pt>
                <c:pt idx="6516" formatCode="0.00E+00">
                  <c:v>-5.0478600000000004E-3</c:v>
                </c:pt>
                <c:pt idx="6517" formatCode="0.00E+00">
                  <c:v>-4.3061599999999998E-3</c:v>
                </c:pt>
                <c:pt idx="6518" formatCode="0.00E+00">
                  <c:v>-3.5748899999999998E-3</c:v>
                </c:pt>
                <c:pt idx="6519" formatCode="0.00E+00">
                  <c:v>-2.8550400000000001E-3</c:v>
                </c:pt>
                <c:pt idx="6520" formatCode="0.00E+00">
                  <c:v>-2.14708E-3</c:v>
                </c:pt>
                <c:pt idx="6521" formatCode="0.00E+00">
                  <c:v>-1.45218E-3</c:v>
                </c:pt>
                <c:pt idx="6522" formatCode="0.00E+00">
                  <c:v>-7.7203999999999999E-4</c:v>
                </c:pt>
                <c:pt idx="6523" formatCode="0.00E+00">
                  <c:v>-1.08514E-4</c:v>
                </c:pt>
                <c:pt idx="6524" formatCode="0.00E+00">
                  <c:v>5.36247E-4</c:v>
                </c:pt>
                <c:pt idx="6525" formatCode="0.00E+00">
                  <c:v>1.1602800000000001E-3</c:v>
                </c:pt>
                <c:pt idx="6526" formatCode="0.00E+00">
                  <c:v>1.76256E-3</c:v>
                </c:pt>
                <c:pt idx="6527" formatCode="0.00E+00">
                  <c:v>2.3424700000000001E-3</c:v>
                </c:pt>
                <c:pt idx="6528" formatCode="0.00E+00">
                  <c:v>2.8983300000000002E-3</c:v>
                </c:pt>
                <c:pt idx="6529" formatCode="0.00E+00">
                  <c:v>3.42757E-3</c:v>
                </c:pt>
                <c:pt idx="6530" formatCode="0.00E+00">
                  <c:v>3.9283699999999996E-3</c:v>
                </c:pt>
                <c:pt idx="6531" formatCode="0.00E+00">
                  <c:v>4.3997300000000001E-3</c:v>
                </c:pt>
                <c:pt idx="6532" formatCode="0.00E+00">
                  <c:v>4.8404800000000003E-3</c:v>
                </c:pt>
                <c:pt idx="6533" formatCode="0.00E+00">
                  <c:v>5.2490999999999996E-3</c:v>
                </c:pt>
                <c:pt idx="6534" formatCode="0.00E+00">
                  <c:v>5.62423E-3</c:v>
                </c:pt>
                <c:pt idx="6535" formatCode="0.00E+00">
                  <c:v>5.9651599999999997E-3</c:v>
                </c:pt>
                <c:pt idx="6536" formatCode="0.00E+00">
                  <c:v>6.2719500000000001E-3</c:v>
                </c:pt>
                <c:pt idx="6537" formatCode="0.00E+00">
                  <c:v>6.5454600000000003E-3</c:v>
                </c:pt>
                <c:pt idx="6538" formatCode="0.00E+00">
                  <c:v>6.7867099999999996E-3</c:v>
                </c:pt>
                <c:pt idx="6539" formatCode="0.00E+00">
                  <c:v>6.9955199999999999E-3</c:v>
                </c:pt>
                <c:pt idx="6540" formatCode="0.00E+00">
                  <c:v>7.1701500000000001E-3</c:v>
                </c:pt>
                <c:pt idx="6541" formatCode="0.00E+00">
                  <c:v>7.30862E-3</c:v>
                </c:pt>
                <c:pt idx="6542" formatCode="0.00E+00">
                  <c:v>7.4099200000000004E-3</c:v>
                </c:pt>
                <c:pt idx="6543" formatCode="0.00E+00">
                  <c:v>7.4744E-3</c:v>
                </c:pt>
                <c:pt idx="6544" formatCode="0.00E+00">
                  <c:v>7.5034400000000001E-3</c:v>
                </c:pt>
                <c:pt idx="6545" formatCode="0.00E+00">
                  <c:v>7.4980400000000001E-3</c:v>
                </c:pt>
                <c:pt idx="6546" formatCode="0.00E+00">
                  <c:v>7.4581400000000003E-3</c:v>
                </c:pt>
                <c:pt idx="6547" formatCode="0.00E+00">
                  <c:v>7.3836600000000002E-3</c:v>
                </c:pt>
                <c:pt idx="6548" formatCode="0.00E+00">
                  <c:v>7.2751400000000003E-3</c:v>
                </c:pt>
                <c:pt idx="6549" formatCode="0.00E+00">
                  <c:v>7.1329399999999999E-3</c:v>
                </c:pt>
                <c:pt idx="6550" formatCode="0.00E+00">
                  <c:v>6.9568599999999996E-3</c:v>
                </c:pt>
                <c:pt idx="6551" formatCode="0.00E+00">
                  <c:v>6.7469299999999999E-3</c:v>
                </c:pt>
                <c:pt idx="6552" formatCode="0.00E+00">
                  <c:v>6.5035900000000001E-3</c:v>
                </c:pt>
                <c:pt idx="6553" formatCode="0.00E+00">
                  <c:v>6.2272300000000003E-3</c:v>
                </c:pt>
                <c:pt idx="6554" formatCode="0.00E+00">
                  <c:v>5.9186600000000001E-3</c:v>
                </c:pt>
                <c:pt idx="6555" formatCode="0.00E+00">
                  <c:v>5.5793300000000004E-3</c:v>
                </c:pt>
                <c:pt idx="6556" formatCode="0.00E+00">
                  <c:v>5.2108099999999997E-3</c:v>
                </c:pt>
                <c:pt idx="6557" formatCode="0.00E+00">
                  <c:v>4.8141199999999999E-3</c:v>
                </c:pt>
                <c:pt idx="6558" formatCode="0.00E+00">
                  <c:v>4.38996E-3</c:v>
                </c:pt>
                <c:pt idx="6559" formatCode="0.00E+00">
                  <c:v>3.9395799999999998E-3</c:v>
                </c:pt>
                <c:pt idx="6560" formatCode="0.00E+00">
                  <c:v>3.4648499999999998E-3</c:v>
                </c:pt>
                <c:pt idx="6561" formatCode="0.00E+00">
                  <c:v>2.9675999999999999E-3</c:v>
                </c:pt>
                <c:pt idx="6562" formatCode="0.00E+00">
                  <c:v>2.4495599999999999E-3</c:v>
                </c:pt>
                <c:pt idx="6563" formatCode="0.00E+00">
                  <c:v>1.9126499999999999E-3</c:v>
                </c:pt>
                <c:pt idx="6564" formatCode="0.00E+00">
                  <c:v>1.3589699999999999E-3</c:v>
                </c:pt>
                <c:pt idx="6565" formatCode="0.00E+00">
                  <c:v>7.9077399999999995E-4</c:v>
                </c:pt>
                <c:pt idx="6566" formatCode="0.00E+00">
                  <c:v>2.1008999999999999E-4</c:v>
                </c:pt>
                <c:pt idx="6567" formatCode="0.00E+00">
                  <c:v>-3.81324E-4</c:v>
                </c:pt>
                <c:pt idx="6568" formatCode="0.00E+00">
                  <c:v>-9.8194699999999994E-4</c:v>
                </c:pt>
                <c:pt idx="6569" formatCode="0.00E+00">
                  <c:v>-1.5904599999999999E-3</c:v>
                </c:pt>
                <c:pt idx="6570" formatCode="0.00E+00">
                  <c:v>-2.20535E-3</c:v>
                </c:pt>
                <c:pt idx="6571" formatCode="0.00E+00">
                  <c:v>-2.8246199999999999E-3</c:v>
                </c:pt>
                <c:pt idx="6572" formatCode="0.00E+00">
                  <c:v>-3.4458700000000002E-3</c:v>
                </c:pt>
                <c:pt idx="6573" formatCode="0.00E+00">
                  <c:v>-4.0669900000000004E-3</c:v>
                </c:pt>
                <c:pt idx="6574" formatCode="0.00E+00">
                  <c:v>-4.6870699999999998E-3</c:v>
                </c:pt>
                <c:pt idx="6575" formatCode="0.00E+00">
                  <c:v>-5.3057499999999997E-3</c:v>
                </c:pt>
                <c:pt idx="6576" formatCode="0.00E+00">
                  <c:v>-5.9222199999999997E-3</c:v>
                </c:pt>
                <c:pt idx="6577" formatCode="0.00E+00">
                  <c:v>-6.5350299999999998E-3</c:v>
                </c:pt>
                <c:pt idx="6578" formatCode="0.00E+00">
                  <c:v>-7.1425899999999999E-3</c:v>
                </c:pt>
                <c:pt idx="6579" formatCode="0.00E+00">
                  <c:v>-7.7435500000000001E-3</c:v>
                </c:pt>
                <c:pt idx="6580" formatCode="0.00E+00">
                  <c:v>-8.3365399999999999E-3</c:v>
                </c:pt>
                <c:pt idx="6581" formatCode="0.00E+00">
                  <c:v>-8.9195899999999998E-3</c:v>
                </c:pt>
                <c:pt idx="6582" formatCode="0.00E+00">
                  <c:v>-9.4901299999999994E-3</c:v>
                </c:pt>
                <c:pt idx="6583">
                  <c:v>-1.0045699999999999E-2</c:v>
                </c:pt>
                <c:pt idx="6584">
                  <c:v>-1.05842E-2</c:v>
                </c:pt>
                <c:pt idx="6585">
                  <c:v>-1.11041E-2</c:v>
                </c:pt>
                <c:pt idx="6586">
                  <c:v>-1.16037E-2</c:v>
                </c:pt>
                <c:pt idx="6587">
                  <c:v>-1.2081E-2</c:v>
                </c:pt>
                <c:pt idx="6588">
                  <c:v>-1.25343E-2</c:v>
                </c:pt>
                <c:pt idx="6589">
                  <c:v>-1.2961500000000001E-2</c:v>
                </c:pt>
                <c:pt idx="6590">
                  <c:v>-1.3361400000000001E-2</c:v>
                </c:pt>
                <c:pt idx="6591">
                  <c:v>-1.3732899999999999E-2</c:v>
                </c:pt>
                <c:pt idx="6592">
                  <c:v>-1.40749E-2</c:v>
                </c:pt>
                <c:pt idx="6593">
                  <c:v>-1.43857E-2</c:v>
                </c:pt>
                <c:pt idx="6594">
                  <c:v>-1.4664099999999999E-2</c:v>
                </c:pt>
                <c:pt idx="6595">
                  <c:v>-1.4909499999999999E-2</c:v>
                </c:pt>
                <c:pt idx="6596">
                  <c:v>-1.51209E-2</c:v>
                </c:pt>
                <c:pt idx="6597">
                  <c:v>-1.5297399999999999E-2</c:v>
                </c:pt>
                <c:pt idx="6598">
                  <c:v>-1.54387E-2</c:v>
                </c:pt>
                <c:pt idx="6599">
                  <c:v>-1.5543700000000001E-2</c:v>
                </c:pt>
                <c:pt idx="6600">
                  <c:v>-1.5611E-2</c:v>
                </c:pt>
                <c:pt idx="6601">
                  <c:v>-1.5639699999999999E-2</c:v>
                </c:pt>
                <c:pt idx="6602">
                  <c:v>-1.5629299999999999E-2</c:v>
                </c:pt>
                <c:pt idx="6603">
                  <c:v>-1.55795E-2</c:v>
                </c:pt>
                <c:pt idx="6604">
                  <c:v>-1.54895E-2</c:v>
                </c:pt>
                <c:pt idx="6605">
                  <c:v>-1.53592E-2</c:v>
                </c:pt>
                <c:pt idx="6606">
                  <c:v>-1.51883E-2</c:v>
                </c:pt>
                <c:pt idx="6607">
                  <c:v>-1.4976400000000001E-2</c:v>
                </c:pt>
                <c:pt idx="6608">
                  <c:v>-1.47233E-2</c:v>
                </c:pt>
                <c:pt idx="6609">
                  <c:v>-1.44294E-2</c:v>
                </c:pt>
                <c:pt idx="6610">
                  <c:v>-1.4095099999999999E-2</c:v>
                </c:pt>
                <c:pt idx="6611">
                  <c:v>-1.3720599999999999E-2</c:v>
                </c:pt>
                <c:pt idx="6612">
                  <c:v>-1.33055E-2</c:v>
                </c:pt>
                <c:pt idx="6613">
                  <c:v>-1.28497E-2</c:v>
                </c:pt>
                <c:pt idx="6614">
                  <c:v>-1.2353299999999999E-2</c:v>
                </c:pt>
                <c:pt idx="6615">
                  <c:v>-1.1817299999999999E-2</c:v>
                </c:pt>
                <c:pt idx="6616">
                  <c:v>-1.1242800000000001E-2</c:v>
                </c:pt>
                <c:pt idx="6617">
                  <c:v>-1.0630499999999999E-2</c:v>
                </c:pt>
                <c:pt idx="6618" formatCode="0.00E+00">
                  <c:v>-9.9813799999999998E-3</c:v>
                </c:pt>
                <c:pt idx="6619" formatCode="0.00E+00">
                  <c:v>-9.2959700000000006E-3</c:v>
                </c:pt>
                <c:pt idx="6620" formatCode="0.00E+00">
                  <c:v>-8.5747700000000007E-3</c:v>
                </c:pt>
                <c:pt idx="6621" formatCode="0.00E+00">
                  <c:v>-7.81834E-3</c:v>
                </c:pt>
                <c:pt idx="6622" formatCode="0.00E+00">
                  <c:v>-7.02734E-3</c:v>
                </c:pt>
                <c:pt idx="6623" formatCode="0.00E+00">
                  <c:v>-6.2024999999999997E-3</c:v>
                </c:pt>
                <c:pt idx="6624" formatCode="0.00E+00">
                  <c:v>-5.3448000000000002E-3</c:v>
                </c:pt>
                <c:pt idx="6625" formatCode="0.00E+00">
                  <c:v>-4.4555300000000001E-3</c:v>
                </c:pt>
                <c:pt idx="6626" formatCode="0.00E+00">
                  <c:v>-3.5359499999999999E-3</c:v>
                </c:pt>
                <c:pt idx="6627" formatCode="0.00E+00">
                  <c:v>-2.5874399999999999E-3</c:v>
                </c:pt>
                <c:pt idx="6628" formatCode="0.00E+00">
                  <c:v>-1.6118899999999999E-3</c:v>
                </c:pt>
                <c:pt idx="6629" formatCode="0.00E+00">
                  <c:v>-6.1126799999999999E-4</c:v>
                </c:pt>
                <c:pt idx="6630" formatCode="0.00E+00">
                  <c:v>4.1256799999999998E-4</c:v>
                </c:pt>
                <c:pt idx="6631" formatCode="0.00E+00">
                  <c:v>1.45783E-3</c:v>
                </c:pt>
                <c:pt idx="6632" formatCode="0.00E+00">
                  <c:v>2.52272E-3</c:v>
                </c:pt>
                <c:pt idx="6633" formatCode="0.00E+00">
                  <c:v>3.6055000000000002E-3</c:v>
                </c:pt>
                <c:pt idx="6634" formatCode="0.00E+00">
                  <c:v>4.7043400000000004E-3</c:v>
                </c:pt>
                <c:pt idx="6635" formatCode="0.00E+00">
                  <c:v>5.81716E-3</c:v>
                </c:pt>
                <c:pt idx="6636" formatCode="0.00E+00">
                  <c:v>6.9416599999999997E-3</c:v>
                </c:pt>
                <c:pt idx="6637" formatCode="0.00E+00">
                  <c:v>8.0757799999999994E-3</c:v>
                </c:pt>
                <c:pt idx="6638" formatCode="0.00E+00">
                  <c:v>9.2176099999999993E-3</c:v>
                </c:pt>
                <c:pt idx="6639">
                  <c:v>1.0364999999999999E-2</c:v>
                </c:pt>
                <c:pt idx="6640">
                  <c:v>1.1516E-2</c:v>
                </c:pt>
                <c:pt idx="6641">
                  <c:v>1.2668499999999999E-2</c:v>
                </c:pt>
                <c:pt idx="6642">
                  <c:v>1.3820000000000001E-2</c:v>
                </c:pt>
                <c:pt idx="6643">
                  <c:v>1.49678E-2</c:v>
                </c:pt>
                <c:pt idx="6644">
                  <c:v>1.6109600000000002E-2</c:v>
                </c:pt>
                <c:pt idx="6645">
                  <c:v>1.7243399999999999E-2</c:v>
                </c:pt>
                <c:pt idx="6646">
                  <c:v>1.8367399999999999E-2</c:v>
                </c:pt>
                <c:pt idx="6647">
                  <c:v>1.9479199999999999E-2</c:v>
                </c:pt>
                <c:pt idx="6648">
                  <c:v>2.0576199999999999E-2</c:v>
                </c:pt>
                <c:pt idx="6649">
                  <c:v>2.1655799999999999E-2</c:v>
                </c:pt>
                <c:pt idx="6650">
                  <c:v>2.2715699999999998E-2</c:v>
                </c:pt>
                <c:pt idx="6651">
                  <c:v>2.3753699999999999E-2</c:v>
                </c:pt>
                <c:pt idx="6652">
                  <c:v>2.47677E-2</c:v>
                </c:pt>
                <c:pt idx="6653">
                  <c:v>2.5755199999999999E-2</c:v>
                </c:pt>
                <c:pt idx="6654">
                  <c:v>2.6714000000000002E-2</c:v>
                </c:pt>
                <c:pt idx="6655">
                  <c:v>2.7642699999999999E-2</c:v>
                </c:pt>
                <c:pt idx="6656">
                  <c:v>2.8540099999999999E-2</c:v>
                </c:pt>
                <c:pt idx="6657">
                  <c:v>2.9403700000000001E-2</c:v>
                </c:pt>
                <c:pt idx="6658">
                  <c:v>3.02306E-2</c:v>
                </c:pt>
                <c:pt idx="6659">
                  <c:v>3.1018299999999999E-2</c:v>
                </c:pt>
                <c:pt idx="6660">
                  <c:v>3.1764800000000003E-2</c:v>
                </c:pt>
                <c:pt idx="6661">
                  <c:v>3.2468200000000003E-2</c:v>
                </c:pt>
                <c:pt idx="6662">
                  <c:v>3.3126900000000001E-2</c:v>
                </c:pt>
                <c:pt idx="6663">
                  <c:v>3.3738600000000001E-2</c:v>
                </c:pt>
                <c:pt idx="6664">
                  <c:v>3.4301199999999997E-2</c:v>
                </c:pt>
                <c:pt idx="6665">
                  <c:v>3.4816600000000003E-2</c:v>
                </c:pt>
                <c:pt idx="6666">
                  <c:v>3.5288800000000002E-2</c:v>
                </c:pt>
                <c:pt idx="6667">
                  <c:v>3.5713300000000003E-2</c:v>
                </c:pt>
                <c:pt idx="6668">
                  <c:v>3.6082799999999998E-2</c:v>
                </c:pt>
                <c:pt idx="6669">
                  <c:v>3.6397400000000003E-2</c:v>
                </c:pt>
                <c:pt idx="6670">
                  <c:v>3.66586E-2</c:v>
                </c:pt>
                <c:pt idx="6671">
                  <c:v>3.68642E-2</c:v>
                </c:pt>
                <c:pt idx="6672">
                  <c:v>3.7011700000000002E-2</c:v>
                </c:pt>
                <c:pt idx="6673">
                  <c:v>3.7100399999999999E-2</c:v>
                </c:pt>
                <c:pt idx="6674">
                  <c:v>3.7130200000000002E-2</c:v>
                </c:pt>
                <c:pt idx="6675">
                  <c:v>3.7101099999999998E-2</c:v>
                </c:pt>
                <c:pt idx="6676">
                  <c:v>3.7012999999999997E-2</c:v>
                </c:pt>
                <c:pt idx="6677">
                  <c:v>3.6865200000000001E-2</c:v>
                </c:pt>
                <c:pt idx="6678">
                  <c:v>3.6657200000000001E-2</c:v>
                </c:pt>
                <c:pt idx="6679">
                  <c:v>3.6388299999999998E-2</c:v>
                </c:pt>
                <c:pt idx="6680">
                  <c:v>3.6057899999999997E-2</c:v>
                </c:pt>
                <c:pt idx="6681">
                  <c:v>3.56654E-2</c:v>
                </c:pt>
                <c:pt idx="6682">
                  <c:v>3.5210100000000001E-2</c:v>
                </c:pt>
                <c:pt idx="6683">
                  <c:v>3.4692099999999997E-2</c:v>
                </c:pt>
                <c:pt idx="6684">
                  <c:v>3.4111500000000003E-2</c:v>
                </c:pt>
                <c:pt idx="6685">
                  <c:v>3.3468299999999999E-2</c:v>
                </c:pt>
                <c:pt idx="6686">
                  <c:v>3.2763399999999998E-2</c:v>
                </c:pt>
                <c:pt idx="6687">
                  <c:v>3.19978E-2</c:v>
                </c:pt>
                <c:pt idx="6688">
                  <c:v>3.1172399999999999E-2</c:v>
                </c:pt>
                <c:pt idx="6689">
                  <c:v>3.0287700000000001E-2</c:v>
                </c:pt>
                <c:pt idx="6690">
                  <c:v>2.9343999999999999E-2</c:v>
                </c:pt>
                <c:pt idx="6691">
                  <c:v>2.8342099999999999E-2</c:v>
                </c:pt>
                <c:pt idx="6692">
                  <c:v>2.7283000000000002E-2</c:v>
                </c:pt>
                <c:pt idx="6693">
                  <c:v>2.61675E-2</c:v>
                </c:pt>
                <c:pt idx="6694">
                  <c:v>2.49967E-2</c:v>
                </c:pt>
                <c:pt idx="6695">
                  <c:v>2.3771799999999999E-2</c:v>
                </c:pt>
                <c:pt idx="6696">
                  <c:v>2.2494400000000001E-2</c:v>
                </c:pt>
                <c:pt idx="6697">
                  <c:v>2.1166600000000001E-2</c:v>
                </c:pt>
                <c:pt idx="6698">
                  <c:v>1.9789999999999999E-2</c:v>
                </c:pt>
                <c:pt idx="6699">
                  <c:v>1.8366199999999999E-2</c:v>
                </c:pt>
                <c:pt idx="6700">
                  <c:v>1.6896700000000001E-2</c:v>
                </c:pt>
                <c:pt idx="6701">
                  <c:v>1.53837E-2</c:v>
                </c:pt>
                <c:pt idx="6702">
                  <c:v>1.38288E-2</c:v>
                </c:pt>
                <c:pt idx="6703">
                  <c:v>1.2234E-2</c:v>
                </c:pt>
                <c:pt idx="6704">
                  <c:v>1.0601299999999999E-2</c:v>
                </c:pt>
                <c:pt idx="6705" formatCode="0.00E+00">
                  <c:v>8.9326800000000001E-3</c:v>
                </c:pt>
                <c:pt idx="6706" formatCode="0.00E+00">
                  <c:v>7.2299900000000004E-3</c:v>
                </c:pt>
                <c:pt idx="6707" formatCode="0.00E+00">
                  <c:v>5.4954000000000001E-3</c:v>
                </c:pt>
                <c:pt idx="6708" formatCode="0.00E+00">
                  <c:v>3.7314399999999999E-3</c:v>
                </c:pt>
                <c:pt idx="6709" formatCode="0.00E+00">
                  <c:v>1.94046E-3</c:v>
                </c:pt>
                <c:pt idx="6710" formatCode="0.00E+00">
                  <c:v>1.24361E-4</c:v>
                </c:pt>
                <c:pt idx="6711" formatCode="0.00E+00">
                  <c:v>-1.7150799999999999E-3</c:v>
                </c:pt>
                <c:pt idx="6712" formatCode="0.00E+00">
                  <c:v>-3.5758299999999999E-3</c:v>
                </c:pt>
                <c:pt idx="6713" formatCode="0.00E+00">
                  <c:v>-5.4554599999999996E-3</c:v>
                </c:pt>
                <c:pt idx="6714" formatCode="0.00E+00">
                  <c:v>-7.3511899999999996E-3</c:v>
                </c:pt>
                <c:pt idx="6715" formatCode="0.00E+00">
                  <c:v>-9.2601999999999997E-3</c:v>
                </c:pt>
                <c:pt idx="6716">
                  <c:v>-1.11799E-2</c:v>
                </c:pt>
                <c:pt idx="6717">
                  <c:v>-1.3107799999999999E-2</c:v>
                </c:pt>
                <c:pt idx="6718">
                  <c:v>-1.50408E-2</c:v>
                </c:pt>
                <c:pt idx="6719">
                  <c:v>-1.6976700000000001E-2</c:v>
                </c:pt>
                <c:pt idx="6720">
                  <c:v>-1.89135E-2</c:v>
                </c:pt>
                <c:pt idx="6721">
                  <c:v>-2.0848800000000001E-2</c:v>
                </c:pt>
                <c:pt idx="6722">
                  <c:v>-2.2780100000000001E-2</c:v>
                </c:pt>
                <c:pt idx="6723">
                  <c:v>-2.47046E-2</c:v>
                </c:pt>
                <c:pt idx="6724">
                  <c:v>-2.6619299999999999E-2</c:v>
                </c:pt>
                <c:pt idx="6725">
                  <c:v>-2.8521399999999999E-2</c:v>
                </c:pt>
                <c:pt idx="6726">
                  <c:v>-3.04088E-2</c:v>
                </c:pt>
                <c:pt idx="6727">
                  <c:v>-3.2278099999999997E-2</c:v>
                </c:pt>
                <c:pt idx="6728">
                  <c:v>-3.4121400000000003E-2</c:v>
                </c:pt>
                <c:pt idx="6729">
                  <c:v>-3.5935099999999998E-2</c:v>
                </c:pt>
                <c:pt idx="6730">
                  <c:v>-3.77235E-2</c:v>
                </c:pt>
                <c:pt idx="6731">
                  <c:v>-3.9485800000000001E-2</c:v>
                </c:pt>
                <c:pt idx="6732">
                  <c:v>-4.1215500000000002E-2</c:v>
                </c:pt>
                <c:pt idx="6733">
                  <c:v>-4.2909700000000002E-2</c:v>
                </c:pt>
                <c:pt idx="6734">
                  <c:v>-4.4567799999999998E-2</c:v>
                </c:pt>
                <c:pt idx="6735">
                  <c:v>-4.6188300000000002E-2</c:v>
                </c:pt>
                <c:pt idx="6736">
                  <c:v>-4.7768600000000001E-2</c:v>
                </c:pt>
                <c:pt idx="6737">
                  <c:v>-4.9306299999999997E-2</c:v>
                </c:pt>
                <c:pt idx="6738">
                  <c:v>-5.0799200000000003E-2</c:v>
                </c:pt>
                <c:pt idx="6739">
                  <c:v>-5.2245199999999999E-2</c:v>
                </c:pt>
                <c:pt idx="6740">
                  <c:v>-5.3642099999999998E-2</c:v>
                </c:pt>
                <c:pt idx="6741">
                  <c:v>-5.49877E-2</c:v>
                </c:pt>
                <c:pt idx="6742">
                  <c:v>-5.6280799999999999E-2</c:v>
                </c:pt>
                <c:pt idx="6743">
                  <c:v>-5.7520300000000003E-2</c:v>
                </c:pt>
                <c:pt idx="6744">
                  <c:v>-5.8705599999999997E-2</c:v>
                </c:pt>
                <c:pt idx="6745">
                  <c:v>-5.9835300000000001E-2</c:v>
                </c:pt>
                <c:pt idx="6746">
                  <c:v>-6.0908200000000003E-2</c:v>
                </c:pt>
                <c:pt idx="6747">
                  <c:v>-6.1922400000000002E-2</c:v>
                </c:pt>
                <c:pt idx="6748">
                  <c:v>-6.2876399999999999E-2</c:v>
                </c:pt>
                <c:pt idx="6749">
                  <c:v>-6.3768400000000003E-2</c:v>
                </c:pt>
                <c:pt idx="6750">
                  <c:v>-6.4596899999999999E-2</c:v>
                </c:pt>
                <c:pt idx="6751">
                  <c:v>-6.5360699999999994E-2</c:v>
                </c:pt>
                <c:pt idx="6752">
                  <c:v>-6.6059099999999996E-2</c:v>
                </c:pt>
                <c:pt idx="6753">
                  <c:v>-6.6691299999999995E-2</c:v>
                </c:pt>
                <c:pt idx="6754">
                  <c:v>-6.72566E-2</c:v>
                </c:pt>
                <c:pt idx="6755">
                  <c:v>-6.7753800000000003E-2</c:v>
                </c:pt>
                <c:pt idx="6756">
                  <c:v>-6.8182199999999998E-2</c:v>
                </c:pt>
                <c:pt idx="6757">
                  <c:v>-6.8541099999999994E-2</c:v>
                </c:pt>
                <c:pt idx="6758">
                  <c:v>-6.8830100000000005E-2</c:v>
                </c:pt>
                <c:pt idx="6759">
                  <c:v>-6.9048600000000002E-2</c:v>
                </c:pt>
                <c:pt idx="6760">
                  <c:v>-6.9195800000000002E-2</c:v>
                </c:pt>
                <c:pt idx="6761">
                  <c:v>-6.92715E-2</c:v>
                </c:pt>
                <c:pt idx="6762">
                  <c:v>-6.9276000000000004E-2</c:v>
                </c:pt>
                <c:pt idx="6763">
                  <c:v>-6.9209900000000005E-2</c:v>
                </c:pt>
                <c:pt idx="6764">
                  <c:v>-6.9073800000000005E-2</c:v>
                </c:pt>
                <c:pt idx="6765">
                  <c:v>-6.8868399999999996E-2</c:v>
                </c:pt>
                <c:pt idx="6766">
                  <c:v>-6.8593799999999996E-2</c:v>
                </c:pt>
                <c:pt idx="6767">
                  <c:v>-6.8250699999999997E-2</c:v>
                </c:pt>
                <c:pt idx="6768">
                  <c:v>-6.78396E-2</c:v>
                </c:pt>
                <c:pt idx="6769">
                  <c:v>-6.7361299999999999E-2</c:v>
                </c:pt>
                <c:pt idx="6770">
                  <c:v>-6.6816500000000001E-2</c:v>
                </c:pt>
                <c:pt idx="6771">
                  <c:v>-6.6206000000000001E-2</c:v>
                </c:pt>
                <c:pt idx="6772">
                  <c:v>-6.55308E-2</c:v>
                </c:pt>
                <c:pt idx="6773">
                  <c:v>-6.4792000000000002E-2</c:v>
                </c:pt>
                <c:pt idx="6774">
                  <c:v>-6.3990900000000003E-2</c:v>
                </c:pt>
                <c:pt idx="6775">
                  <c:v>-6.3128500000000004E-2</c:v>
                </c:pt>
                <c:pt idx="6776">
                  <c:v>-6.2205999999999997E-2</c:v>
                </c:pt>
                <c:pt idx="6777">
                  <c:v>-6.1224099999999997E-2</c:v>
                </c:pt>
                <c:pt idx="6778">
                  <c:v>-6.01842E-2</c:v>
                </c:pt>
                <c:pt idx="6779">
                  <c:v>-5.90877E-2</c:v>
                </c:pt>
                <c:pt idx="6780">
                  <c:v>-5.7936799999999997E-2</c:v>
                </c:pt>
                <c:pt idx="6781">
                  <c:v>-5.6733499999999999E-2</c:v>
                </c:pt>
                <c:pt idx="6782">
                  <c:v>-5.5480000000000002E-2</c:v>
                </c:pt>
                <c:pt idx="6783">
                  <c:v>-5.4178299999999999E-2</c:v>
                </c:pt>
                <c:pt idx="6784">
                  <c:v>-5.2830099999999998E-2</c:v>
                </c:pt>
                <c:pt idx="6785">
                  <c:v>-5.1437700000000003E-2</c:v>
                </c:pt>
                <c:pt idx="6786">
                  <c:v>-5.00028E-2</c:v>
                </c:pt>
                <c:pt idx="6787">
                  <c:v>-4.8527399999999998E-2</c:v>
                </c:pt>
                <c:pt idx="6788">
                  <c:v>-4.7013300000000001E-2</c:v>
                </c:pt>
                <c:pt idx="6789">
                  <c:v>-4.54624E-2</c:v>
                </c:pt>
                <c:pt idx="6790">
                  <c:v>-4.3877100000000002E-2</c:v>
                </c:pt>
                <c:pt idx="6791">
                  <c:v>-4.2259900000000003E-2</c:v>
                </c:pt>
                <c:pt idx="6792">
                  <c:v>-4.0613499999999997E-2</c:v>
                </c:pt>
                <c:pt idx="6793">
                  <c:v>-3.8940599999999999E-2</c:v>
                </c:pt>
                <c:pt idx="6794">
                  <c:v>-3.7242999999999998E-2</c:v>
                </c:pt>
                <c:pt idx="6795">
                  <c:v>-3.5522499999999999E-2</c:v>
                </c:pt>
                <c:pt idx="6796">
                  <c:v>-3.3781199999999997E-2</c:v>
                </c:pt>
                <c:pt idx="6797">
                  <c:v>-3.20217E-2</c:v>
                </c:pt>
                <c:pt idx="6798">
                  <c:v>-3.0246800000000001E-2</c:v>
                </c:pt>
                <c:pt idx="6799">
                  <c:v>-2.8459000000000002E-2</c:v>
                </c:pt>
                <c:pt idx="6800">
                  <c:v>-2.6661000000000001E-2</c:v>
                </c:pt>
                <c:pt idx="6801">
                  <c:v>-2.48554E-2</c:v>
                </c:pt>
                <c:pt idx="6802">
                  <c:v>-2.3044100000000001E-2</c:v>
                </c:pt>
                <c:pt idx="6803">
                  <c:v>-2.1228799999999999E-2</c:v>
                </c:pt>
                <c:pt idx="6804">
                  <c:v>-1.9411899999999999E-2</c:v>
                </c:pt>
                <c:pt idx="6805">
                  <c:v>-1.75966E-2</c:v>
                </c:pt>
                <c:pt idx="6806">
                  <c:v>-1.5785799999999999E-2</c:v>
                </c:pt>
                <c:pt idx="6807">
                  <c:v>-1.3982E-2</c:v>
                </c:pt>
                <c:pt idx="6808">
                  <c:v>-1.21875E-2</c:v>
                </c:pt>
                <c:pt idx="6809">
                  <c:v>-1.0404E-2</c:v>
                </c:pt>
                <c:pt idx="6810" formatCode="0.00E+00">
                  <c:v>-8.6334900000000006E-3</c:v>
                </c:pt>
                <c:pt idx="6811" formatCode="0.00E+00">
                  <c:v>-6.8778299999999997E-3</c:v>
                </c:pt>
                <c:pt idx="6812" formatCode="0.00E+00">
                  <c:v>-5.1389299999999999E-3</c:v>
                </c:pt>
                <c:pt idx="6813" formatCode="0.00E+00">
                  <c:v>-3.41895E-3</c:v>
                </c:pt>
                <c:pt idx="6814" formatCode="0.00E+00">
                  <c:v>-1.7201E-3</c:v>
                </c:pt>
                <c:pt idx="6815" formatCode="0.00E+00">
                  <c:v>-4.4566900000000002E-5</c:v>
                </c:pt>
                <c:pt idx="6816" formatCode="0.00E+00">
                  <c:v>1.60538E-3</c:v>
                </c:pt>
                <c:pt idx="6817" formatCode="0.00E+00">
                  <c:v>3.2276399999999999E-3</c:v>
                </c:pt>
                <c:pt idx="6818" formatCode="0.00E+00">
                  <c:v>4.8206200000000003E-3</c:v>
                </c:pt>
                <c:pt idx="6819" formatCode="0.00E+00">
                  <c:v>6.3828799999999996E-3</c:v>
                </c:pt>
                <c:pt idx="6820" formatCode="0.00E+00">
                  <c:v>7.9126700000000001E-3</c:v>
                </c:pt>
                <c:pt idx="6821" formatCode="0.00E+00">
                  <c:v>9.4084800000000003E-3</c:v>
                </c:pt>
                <c:pt idx="6822">
                  <c:v>1.0869200000000001E-2</c:v>
                </c:pt>
                <c:pt idx="6823">
                  <c:v>1.2293500000000001E-2</c:v>
                </c:pt>
                <c:pt idx="6824">
                  <c:v>1.3679699999999999E-2</c:v>
                </c:pt>
                <c:pt idx="6825">
                  <c:v>1.5026400000000001E-2</c:v>
                </c:pt>
                <c:pt idx="6826">
                  <c:v>1.6331999999999999E-2</c:v>
                </c:pt>
                <c:pt idx="6827">
                  <c:v>1.7595400000000001E-2</c:v>
                </c:pt>
                <c:pt idx="6828">
                  <c:v>1.8815499999999999E-2</c:v>
                </c:pt>
                <c:pt idx="6829">
                  <c:v>1.9991499999999999E-2</c:v>
                </c:pt>
                <c:pt idx="6830">
                  <c:v>2.11224E-2</c:v>
                </c:pt>
                <c:pt idx="6831">
                  <c:v>2.2207399999999999E-2</c:v>
                </c:pt>
                <c:pt idx="6832">
                  <c:v>2.3246200000000002E-2</c:v>
                </c:pt>
                <c:pt idx="6833">
                  <c:v>2.4238300000000001E-2</c:v>
                </c:pt>
                <c:pt idx="6834">
                  <c:v>2.51831E-2</c:v>
                </c:pt>
                <c:pt idx="6835">
                  <c:v>2.60799E-2</c:v>
                </c:pt>
                <c:pt idx="6836">
                  <c:v>2.69281E-2</c:v>
                </c:pt>
                <c:pt idx="6837">
                  <c:v>2.7727499999999999E-2</c:v>
                </c:pt>
                <c:pt idx="6838">
                  <c:v>2.8478199999999999E-2</c:v>
                </c:pt>
                <c:pt idx="6839">
                  <c:v>2.91802E-2</c:v>
                </c:pt>
                <c:pt idx="6840">
                  <c:v>2.9833700000000001E-2</c:v>
                </c:pt>
                <c:pt idx="6841">
                  <c:v>3.04385E-2</c:v>
                </c:pt>
                <c:pt idx="6842">
                  <c:v>3.0994600000000001E-2</c:v>
                </c:pt>
                <c:pt idx="6843">
                  <c:v>3.1502200000000001E-2</c:v>
                </c:pt>
                <c:pt idx="6844">
                  <c:v>3.19616E-2</c:v>
                </c:pt>
                <c:pt idx="6845">
                  <c:v>3.2372999999999999E-2</c:v>
                </c:pt>
                <c:pt idx="6846">
                  <c:v>3.2736899999999999E-2</c:v>
                </c:pt>
                <c:pt idx="6847">
                  <c:v>3.3053800000000001E-2</c:v>
                </c:pt>
                <c:pt idx="6848">
                  <c:v>3.3324300000000001E-2</c:v>
                </c:pt>
                <c:pt idx="6849">
                  <c:v>3.35494E-2</c:v>
                </c:pt>
                <c:pt idx="6850">
                  <c:v>3.3730000000000003E-2</c:v>
                </c:pt>
                <c:pt idx="6851">
                  <c:v>3.3866899999999998E-2</c:v>
                </c:pt>
                <c:pt idx="6852">
                  <c:v>3.3961199999999997E-2</c:v>
                </c:pt>
                <c:pt idx="6853">
                  <c:v>3.4013599999999998E-2</c:v>
                </c:pt>
                <c:pt idx="6854">
                  <c:v>3.4024899999999997E-2</c:v>
                </c:pt>
                <c:pt idx="6855">
                  <c:v>3.3995900000000003E-2</c:v>
                </c:pt>
                <c:pt idx="6856">
                  <c:v>3.3927699999999998E-2</c:v>
                </c:pt>
                <c:pt idx="6857">
                  <c:v>3.3821299999999999E-2</c:v>
                </c:pt>
                <c:pt idx="6858">
                  <c:v>3.3677899999999997E-2</c:v>
                </c:pt>
                <c:pt idx="6859">
                  <c:v>3.3498699999999999E-2</c:v>
                </c:pt>
                <c:pt idx="6860">
                  <c:v>3.3284899999999999E-2</c:v>
                </c:pt>
                <c:pt idx="6861">
                  <c:v>3.30376E-2</c:v>
                </c:pt>
                <c:pt idx="6862">
                  <c:v>3.2758299999999997E-2</c:v>
                </c:pt>
                <c:pt idx="6863">
                  <c:v>3.2448499999999998E-2</c:v>
                </c:pt>
                <c:pt idx="6864">
                  <c:v>3.2109699999999998E-2</c:v>
                </c:pt>
                <c:pt idx="6865">
                  <c:v>3.1743199999999999E-2</c:v>
                </c:pt>
                <c:pt idx="6866">
                  <c:v>3.1350700000000002E-2</c:v>
                </c:pt>
                <c:pt idx="6867">
                  <c:v>3.0933700000000001E-2</c:v>
                </c:pt>
                <c:pt idx="6868">
                  <c:v>3.0493800000000001E-2</c:v>
                </c:pt>
                <c:pt idx="6869">
                  <c:v>3.00325E-2</c:v>
                </c:pt>
                <c:pt idx="6870">
                  <c:v>2.95511E-2</c:v>
                </c:pt>
                <c:pt idx="6871">
                  <c:v>2.9051199999999999E-2</c:v>
                </c:pt>
                <c:pt idx="6872">
                  <c:v>2.8534299999999999E-2</c:v>
                </c:pt>
                <c:pt idx="6873">
                  <c:v>2.8002300000000001E-2</c:v>
                </c:pt>
                <c:pt idx="6874">
                  <c:v>2.7456600000000001E-2</c:v>
                </c:pt>
                <c:pt idx="6875">
                  <c:v>2.6899099999999999E-2</c:v>
                </c:pt>
                <c:pt idx="6876">
                  <c:v>2.6331299999999998E-2</c:v>
                </c:pt>
                <c:pt idx="6877">
                  <c:v>2.5754800000000001E-2</c:v>
                </c:pt>
                <c:pt idx="6878">
                  <c:v>2.5171099999999998E-2</c:v>
                </c:pt>
                <c:pt idx="6879">
                  <c:v>2.4581499999999999E-2</c:v>
                </c:pt>
                <c:pt idx="6880">
                  <c:v>2.39873E-2</c:v>
                </c:pt>
                <c:pt idx="6881">
                  <c:v>2.33901E-2</c:v>
                </c:pt>
                <c:pt idx="6882">
                  <c:v>2.27914E-2</c:v>
                </c:pt>
                <c:pt idx="6883">
                  <c:v>2.21926E-2</c:v>
                </c:pt>
                <c:pt idx="6884">
                  <c:v>2.1595099999999999E-2</c:v>
                </c:pt>
                <c:pt idx="6885">
                  <c:v>2.10002E-2</c:v>
                </c:pt>
                <c:pt idx="6886">
                  <c:v>2.0409E-2</c:v>
                </c:pt>
                <c:pt idx="6887">
                  <c:v>1.9822800000000002E-2</c:v>
                </c:pt>
                <c:pt idx="6888">
                  <c:v>1.9242499999999999E-2</c:v>
                </c:pt>
                <c:pt idx="6889">
                  <c:v>1.86693E-2</c:v>
                </c:pt>
                <c:pt idx="6890">
                  <c:v>1.81044E-2</c:v>
                </c:pt>
                <c:pt idx="6891">
                  <c:v>1.75488E-2</c:v>
                </c:pt>
                <c:pt idx="6892">
                  <c:v>1.7003799999999999E-2</c:v>
                </c:pt>
                <c:pt idx="6893">
                  <c:v>1.64703E-2</c:v>
                </c:pt>
                <c:pt idx="6894">
                  <c:v>1.5949700000000001E-2</c:v>
                </c:pt>
                <c:pt idx="6895">
                  <c:v>1.54431E-2</c:v>
                </c:pt>
                <c:pt idx="6896">
                  <c:v>1.4951300000000001E-2</c:v>
                </c:pt>
                <c:pt idx="6897">
                  <c:v>1.4474600000000001E-2</c:v>
                </c:pt>
                <c:pt idx="6898">
                  <c:v>1.4013400000000001E-2</c:v>
                </c:pt>
                <c:pt idx="6899">
                  <c:v>1.35681E-2</c:v>
                </c:pt>
                <c:pt idx="6900">
                  <c:v>1.31393E-2</c:v>
                </c:pt>
                <c:pt idx="6901">
                  <c:v>1.27273E-2</c:v>
                </c:pt>
                <c:pt idx="6902">
                  <c:v>1.2332299999999999E-2</c:v>
                </c:pt>
                <c:pt idx="6903">
                  <c:v>1.19548E-2</c:v>
                </c:pt>
                <c:pt idx="6904">
                  <c:v>1.1594800000000001E-2</c:v>
                </c:pt>
                <c:pt idx="6905">
                  <c:v>1.12523E-2</c:v>
                </c:pt>
                <c:pt idx="6906">
                  <c:v>1.0927299999999999E-2</c:v>
                </c:pt>
                <c:pt idx="6907">
                  <c:v>1.06198E-2</c:v>
                </c:pt>
                <c:pt idx="6908">
                  <c:v>1.03298E-2</c:v>
                </c:pt>
                <c:pt idx="6909">
                  <c:v>1.0057200000000001E-2</c:v>
                </c:pt>
                <c:pt idx="6910" formatCode="0.00E+00">
                  <c:v>9.8017E-3</c:v>
                </c:pt>
                <c:pt idx="6911" formatCode="0.00E+00">
                  <c:v>9.5629200000000008E-3</c:v>
                </c:pt>
                <c:pt idx="6912" formatCode="0.00E+00">
                  <c:v>9.3407999999999998E-3</c:v>
                </c:pt>
                <c:pt idx="6913" formatCode="0.00E+00">
                  <c:v>9.1349099999999996E-3</c:v>
                </c:pt>
                <c:pt idx="6914" formatCode="0.00E+00">
                  <c:v>8.9447199999999998E-3</c:v>
                </c:pt>
                <c:pt idx="6915" formatCode="0.00E+00">
                  <c:v>8.7701500000000009E-3</c:v>
                </c:pt>
                <c:pt idx="6916" formatCode="0.00E+00">
                  <c:v>8.6114299999999998E-3</c:v>
                </c:pt>
                <c:pt idx="6917" formatCode="0.00E+00">
                  <c:v>8.4679500000000001E-3</c:v>
                </c:pt>
                <c:pt idx="6918" formatCode="0.00E+00">
                  <c:v>8.3383299999999997E-3</c:v>
                </c:pt>
                <c:pt idx="6919" formatCode="0.00E+00">
                  <c:v>8.2215499999999993E-3</c:v>
                </c:pt>
                <c:pt idx="6920" formatCode="0.00E+00">
                  <c:v>8.1168200000000003E-3</c:v>
                </c:pt>
                <c:pt idx="6921" formatCode="0.00E+00">
                  <c:v>8.0233200000000005E-3</c:v>
                </c:pt>
                <c:pt idx="6922" formatCode="0.00E+00">
                  <c:v>7.9406000000000008E-3</c:v>
                </c:pt>
                <c:pt idx="6923" formatCode="0.00E+00">
                  <c:v>7.8684800000000006E-3</c:v>
                </c:pt>
                <c:pt idx="6924" formatCode="0.00E+00">
                  <c:v>7.8063200000000003E-3</c:v>
                </c:pt>
                <c:pt idx="6925" formatCode="0.00E+00">
                  <c:v>7.75276E-3</c:v>
                </c:pt>
                <c:pt idx="6926" formatCode="0.00E+00">
                  <c:v>7.7060000000000002E-3</c:v>
                </c:pt>
                <c:pt idx="6927" formatCode="0.00E+00">
                  <c:v>7.6647099999999999E-3</c:v>
                </c:pt>
                <c:pt idx="6928" formatCode="0.00E+00">
                  <c:v>7.62819E-3</c:v>
                </c:pt>
                <c:pt idx="6929" formatCode="0.00E+00">
                  <c:v>7.5955299999999996E-3</c:v>
                </c:pt>
                <c:pt idx="6930" formatCode="0.00E+00">
                  <c:v>7.5653999999999999E-3</c:v>
                </c:pt>
                <c:pt idx="6931" formatCode="0.00E+00">
                  <c:v>7.5365299999999996E-3</c:v>
                </c:pt>
                <c:pt idx="6932" formatCode="0.00E+00">
                  <c:v>7.5076700000000001E-3</c:v>
                </c:pt>
                <c:pt idx="6933" formatCode="0.00E+00">
                  <c:v>7.4776399999999998E-3</c:v>
                </c:pt>
                <c:pt idx="6934" formatCode="0.00E+00">
                  <c:v>7.4454999999999999E-3</c:v>
                </c:pt>
                <c:pt idx="6935" formatCode="0.00E+00">
                  <c:v>7.4098699999999998E-3</c:v>
                </c:pt>
                <c:pt idx="6936" formatCode="0.00E+00">
                  <c:v>7.3687700000000002E-3</c:v>
                </c:pt>
                <c:pt idx="6937" formatCode="0.00E+00">
                  <c:v>7.3214500000000002E-3</c:v>
                </c:pt>
                <c:pt idx="6938" formatCode="0.00E+00">
                  <c:v>7.2679900000000002E-3</c:v>
                </c:pt>
                <c:pt idx="6939" formatCode="0.00E+00">
                  <c:v>7.2068599999999998E-3</c:v>
                </c:pt>
                <c:pt idx="6940" formatCode="0.00E+00">
                  <c:v>7.1338599999999997E-3</c:v>
                </c:pt>
                <c:pt idx="6941" formatCode="0.00E+00">
                  <c:v>7.04413E-3</c:v>
                </c:pt>
                <c:pt idx="6942" formatCode="0.00E+00">
                  <c:v>6.9368700000000004E-3</c:v>
                </c:pt>
                <c:pt idx="6943" formatCode="0.00E+00">
                  <c:v>6.8154799999999996E-3</c:v>
                </c:pt>
                <c:pt idx="6944" formatCode="0.00E+00">
                  <c:v>6.6825000000000001E-3</c:v>
                </c:pt>
                <c:pt idx="6945" formatCode="0.00E+00">
                  <c:v>6.5375099999999998E-3</c:v>
                </c:pt>
                <c:pt idx="6946" formatCode="0.00E+00">
                  <c:v>6.3787599999999998E-3</c:v>
                </c:pt>
                <c:pt idx="6947" formatCode="0.00E+00">
                  <c:v>6.2049599999999998E-3</c:v>
                </c:pt>
                <c:pt idx="6948" formatCode="0.00E+00">
                  <c:v>6.01536E-3</c:v>
                </c:pt>
                <c:pt idx="6949" formatCode="0.00E+00">
                  <c:v>5.8087399999999997E-3</c:v>
                </c:pt>
                <c:pt idx="6950" formatCode="0.00E+00">
                  <c:v>5.58349E-3</c:v>
                </c:pt>
                <c:pt idx="6951" formatCode="0.00E+00">
                  <c:v>5.33842E-3</c:v>
                </c:pt>
                <c:pt idx="6952" formatCode="0.00E+00">
                  <c:v>5.0724200000000002E-3</c:v>
                </c:pt>
                <c:pt idx="6953" formatCode="0.00E+00">
                  <c:v>4.7838899999999998E-3</c:v>
                </c:pt>
                <c:pt idx="6954" formatCode="0.00E+00">
                  <c:v>4.4707699999999998E-3</c:v>
                </c:pt>
                <c:pt idx="6955" formatCode="0.00E+00">
                  <c:v>4.1309600000000004E-3</c:v>
                </c:pt>
                <c:pt idx="6956" formatCode="0.00E+00">
                  <c:v>3.7628200000000001E-3</c:v>
                </c:pt>
                <c:pt idx="6957" formatCode="0.00E+00">
                  <c:v>3.36521E-3</c:v>
                </c:pt>
                <c:pt idx="6958" formatCode="0.00E+00">
                  <c:v>2.93707E-3</c:v>
                </c:pt>
                <c:pt idx="6959" formatCode="0.00E+00">
                  <c:v>2.4771799999999998E-3</c:v>
                </c:pt>
                <c:pt idx="6960" formatCode="0.00E+00">
                  <c:v>1.9847300000000001E-3</c:v>
                </c:pt>
                <c:pt idx="6961" formatCode="0.00E+00">
                  <c:v>1.4601499999999999E-3</c:v>
                </c:pt>
                <c:pt idx="6962" formatCode="0.00E+00">
                  <c:v>9.0521000000000004E-4</c:v>
                </c:pt>
                <c:pt idx="6963" formatCode="0.00E+00">
                  <c:v>3.2170199999999999E-4</c:v>
                </c:pt>
                <c:pt idx="6964" formatCode="0.00E+00">
                  <c:v>-2.9069799999999999E-4</c:v>
                </c:pt>
                <c:pt idx="6965" formatCode="0.00E+00">
                  <c:v>-9.3506600000000002E-4</c:v>
                </c:pt>
                <c:pt idx="6966" formatCode="0.00E+00">
                  <c:v>-1.6150299999999999E-3</c:v>
                </c:pt>
                <c:pt idx="6967" formatCode="0.00E+00">
                  <c:v>-2.33242E-3</c:v>
                </c:pt>
                <c:pt idx="6968" formatCode="0.00E+00">
                  <c:v>-3.0872500000000002E-3</c:v>
                </c:pt>
                <c:pt idx="6969" formatCode="0.00E+00">
                  <c:v>-3.8787700000000001E-3</c:v>
                </c:pt>
                <c:pt idx="6970" formatCode="0.00E+00">
                  <c:v>-4.7050800000000004E-3</c:v>
                </c:pt>
                <c:pt idx="6971" formatCode="0.00E+00">
                  <c:v>-5.5624200000000002E-3</c:v>
                </c:pt>
                <c:pt idx="6972" formatCode="0.00E+00">
                  <c:v>-6.4464300000000004E-3</c:v>
                </c:pt>
                <c:pt idx="6973" formatCode="0.00E+00">
                  <c:v>-7.3552799999999996E-3</c:v>
                </c:pt>
                <c:pt idx="6974" formatCode="0.00E+00">
                  <c:v>-8.2914700000000004E-3</c:v>
                </c:pt>
                <c:pt idx="6975" formatCode="0.00E+00">
                  <c:v>-9.2582800000000007E-3</c:v>
                </c:pt>
                <c:pt idx="6976">
                  <c:v>-1.02548E-2</c:v>
                </c:pt>
                <c:pt idx="6977">
                  <c:v>-1.1277499999999999E-2</c:v>
                </c:pt>
                <c:pt idx="6978">
                  <c:v>-1.23252E-2</c:v>
                </c:pt>
                <c:pt idx="6979">
                  <c:v>-1.33995E-2</c:v>
                </c:pt>
                <c:pt idx="6980">
                  <c:v>-1.4501500000000001E-2</c:v>
                </c:pt>
                <c:pt idx="6981">
                  <c:v>-1.56296E-2</c:v>
                </c:pt>
                <c:pt idx="6982">
                  <c:v>-1.6780699999999999E-2</c:v>
                </c:pt>
                <c:pt idx="6983">
                  <c:v>-1.79524E-2</c:v>
                </c:pt>
                <c:pt idx="6984">
                  <c:v>-1.9143299999999999E-2</c:v>
                </c:pt>
                <c:pt idx="6985">
                  <c:v>-2.0351899999999999E-2</c:v>
                </c:pt>
                <c:pt idx="6986">
                  <c:v>-2.15757E-2</c:v>
                </c:pt>
                <c:pt idx="6987">
                  <c:v>-2.2812099999999998E-2</c:v>
                </c:pt>
                <c:pt idx="6988">
                  <c:v>-2.4059400000000002E-2</c:v>
                </c:pt>
                <c:pt idx="6989">
                  <c:v>-2.5318500000000001E-2</c:v>
                </c:pt>
                <c:pt idx="6990">
                  <c:v>-2.6590900000000001E-2</c:v>
                </c:pt>
                <c:pt idx="6991">
                  <c:v>-2.7876600000000001E-2</c:v>
                </c:pt>
                <c:pt idx="6992">
                  <c:v>-2.9172799999999999E-2</c:v>
                </c:pt>
                <c:pt idx="6993">
                  <c:v>-3.04765E-2</c:v>
                </c:pt>
                <c:pt idx="6994">
                  <c:v>-3.1785300000000002E-2</c:v>
                </c:pt>
                <c:pt idx="6995">
                  <c:v>-3.30984E-2</c:v>
                </c:pt>
                <c:pt idx="6996">
                  <c:v>-3.4416200000000001E-2</c:v>
                </c:pt>
                <c:pt idx="6997">
                  <c:v>-3.5738300000000001E-2</c:v>
                </c:pt>
                <c:pt idx="6998">
                  <c:v>-3.7061900000000002E-2</c:v>
                </c:pt>
                <c:pt idx="6999">
                  <c:v>-3.8385599999999999E-2</c:v>
                </c:pt>
                <c:pt idx="7000">
                  <c:v>-3.9710799999999997E-2</c:v>
                </c:pt>
                <c:pt idx="7001">
                  <c:v>-4.1038400000000003E-2</c:v>
                </c:pt>
                <c:pt idx="7002">
                  <c:v>-4.2368999999999997E-2</c:v>
                </c:pt>
                <c:pt idx="7003">
                  <c:v>-4.3704399999999997E-2</c:v>
                </c:pt>
                <c:pt idx="7004">
                  <c:v>-4.5045200000000001E-2</c:v>
                </c:pt>
                <c:pt idx="7005">
                  <c:v>-4.6387900000000003E-2</c:v>
                </c:pt>
                <c:pt idx="7006">
                  <c:v>-4.7726699999999997E-2</c:v>
                </c:pt>
                <c:pt idx="7007">
                  <c:v>-4.9058400000000002E-2</c:v>
                </c:pt>
                <c:pt idx="7008">
                  <c:v>-5.0382900000000001E-2</c:v>
                </c:pt>
                <c:pt idx="7009">
                  <c:v>-5.1699700000000001E-2</c:v>
                </c:pt>
                <c:pt idx="7010">
                  <c:v>-5.3004900000000001E-2</c:v>
                </c:pt>
                <c:pt idx="7011">
                  <c:v>-5.4293800000000003E-2</c:v>
                </c:pt>
                <c:pt idx="7012">
                  <c:v>-5.5563399999999999E-2</c:v>
                </c:pt>
                <c:pt idx="7013">
                  <c:v>-5.6813299999999997E-2</c:v>
                </c:pt>
                <c:pt idx="7014">
                  <c:v>-5.8043400000000002E-2</c:v>
                </c:pt>
                <c:pt idx="7015">
                  <c:v>-5.9253E-2</c:v>
                </c:pt>
                <c:pt idx="7016">
                  <c:v>-6.0440300000000002E-2</c:v>
                </c:pt>
                <c:pt idx="7017">
                  <c:v>-6.16038E-2</c:v>
                </c:pt>
                <c:pt idx="7018">
                  <c:v>-6.2742599999999996E-2</c:v>
                </c:pt>
                <c:pt idx="7019">
                  <c:v>-6.38547E-2</c:v>
                </c:pt>
                <c:pt idx="7020">
                  <c:v>-6.4936199999999999E-2</c:v>
                </c:pt>
                <c:pt idx="7021">
                  <c:v>-6.5984399999999999E-2</c:v>
                </c:pt>
                <c:pt idx="7022">
                  <c:v>-6.6998799999999997E-2</c:v>
                </c:pt>
                <c:pt idx="7023">
                  <c:v>-6.7978499999999997E-2</c:v>
                </c:pt>
                <c:pt idx="7024">
                  <c:v>-6.8919599999999998E-2</c:v>
                </c:pt>
                <c:pt idx="7025">
                  <c:v>-6.9817100000000007E-2</c:v>
                </c:pt>
                <c:pt idx="7026">
                  <c:v>-7.0669200000000001E-2</c:v>
                </c:pt>
                <c:pt idx="7027">
                  <c:v>-7.14785E-2</c:v>
                </c:pt>
                <c:pt idx="7028">
                  <c:v>-7.2248999999999994E-2</c:v>
                </c:pt>
                <c:pt idx="7029">
                  <c:v>-7.2981599999999994E-2</c:v>
                </c:pt>
                <c:pt idx="7030">
                  <c:v>-7.3672699999999994E-2</c:v>
                </c:pt>
                <c:pt idx="7031">
                  <c:v>-7.4318899999999993E-2</c:v>
                </c:pt>
                <c:pt idx="7032">
                  <c:v>-7.4920700000000007E-2</c:v>
                </c:pt>
                <c:pt idx="7033">
                  <c:v>-7.5479900000000003E-2</c:v>
                </c:pt>
                <c:pt idx="7034">
                  <c:v>-7.5995199999999999E-2</c:v>
                </c:pt>
                <c:pt idx="7035">
                  <c:v>-7.6462600000000006E-2</c:v>
                </c:pt>
                <c:pt idx="7036">
                  <c:v>-7.6878699999999994E-2</c:v>
                </c:pt>
                <c:pt idx="7037">
                  <c:v>-7.7242400000000003E-2</c:v>
                </c:pt>
                <c:pt idx="7038">
                  <c:v>-7.7551499999999995E-2</c:v>
                </c:pt>
                <c:pt idx="7039">
                  <c:v>-7.7801599999999999E-2</c:v>
                </c:pt>
                <c:pt idx="7040">
                  <c:v>-7.7992400000000003E-2</c:v>
                </c:pt>
                <c:pt idx="7041">
                  <c:v>-7.8130000000000005E-2</c:v>
                </c:pt>
                <c:pt idx="7042">
                  <c:v>-7.8219399999999994E-2</c:v>
                </c:pt>
                <c:pt idx="7043">
                  <c:v>-7.8257999999999994E-2</c:v>
                </c:pt>
                <c:pt idx="7044">
                  <c:v>-7.8240000000000004E-2</c:v>
                </c:pt>
                <c:pt idx="7045">
                  <c:v>-7.8162499999999996E-2</c:v>
                </c:pt>
                <c:pt idx="7046">
                  <c:v>-7.8026499999999999E-2</c:v>
                </c:pt>
                <c:pt idx="7047">
                  <c:v>-7.7834299999999995E-2</c:v>
                </c:pt>
                <c:pt idx="7048">
                  <c:v>-7.7587699999999996E-2</c:v>
                </c:pt>
                <c:pt idx="7049">
                  <c:v>-7.7287499999999995E-2</c:v>
                </c:pt>
                <c:pt idx="7050">
                  <c:v>-7.6931399999999997E-2</c:v>
                </c:pt>
                <c:pt idx="7051">
                  <c:v>-7.6517199999999994E-2</c:v>
                </c:pt>
                <c:pt idx="7052">
                  <c:v>-7.6047600000000007E-2</c:v>
                </c:pt>
                <c:pt idx="7053">
                  <c:v>-7.5527700000000003E-2</c:v>
                </c:pt>
                <c:pt idx="7054">
                  <c:v>-7.4959499999999998E-2</c:v>
                </c:pt>
                <c:pt idx="7055">
                  <c:v>-7.4341299999999999E-2</c:v>
                </c:pt>
                <c:pt idx="7056">
                  <c:v>-7.3673000000000002E-2</c:v>
                </c:pt>
                <c:pt idx="7057">
                  <c:v>-7.2956499999999994E-2</c:v>
                </c:pt>
                <c:pt idx="7058">
                  <c:v>-7.2193599999999997E-2</c:v>
                </c:pt>
                <c:pt idx="7059">
                  <c:v>-7.1383799999999997E-2</c:v>
                </c:pt>
                <c:pt idx="7060">
                  <c:v>-7.0526000000000005E-2</c:v>
                </c:pt>
                <c:pt idx="7061">
                  <c:v>-6.9621600000000006E-2</c:v>
                </c:pt>
                <c:pt idx="7062">
                  <c:v>-6.8675700000000006E-2</c:v>
                </c:pt>
                <c:pt idx="7063">
                  <c:v>-6.7692000000000002E-2</c:v>
                </c:pt>
                <c:pt idx="7064">
                  <c:v>-6.6670699999999999E-2</c:v>
                </c:pt>
                <c:pt idx="7065">
                  <c:v>-6.56109E-2</c:v>
                </c:pt>
                <c:pt idx="7066">
                  <c:v>-6.4513799999999996E-2</c:v>
                </c:pt>
                <c:pt idx="7067">
                  <c:v>-6.3381499999999993E-2</c:v>
                </c:pt>
                <c:pt idx="7068">
                  <c:v>-6.2213999999999998E-2</c:v>
                </c:pt>
                <c:pt idx="7069">
                  <c:v>-6.1011700000000002E-2</c:v>
                </c:pt>
                <c:pt idx="7070">
                  <c:v>-5.9779199999999998E-2</c:v>
                </c:pt>
                <c:pt idx="7071">
                  <c:v>-5.8525099999999997E-2</c:v>
                </c:pt>
                <c:pt idx="7072">
                  <c:v>-5.72557E-2</c:v>
                </c:pt>
                <c:pt idx="7073">
                  <c:v>-5.5970600000000002E-2</c:v>
                </c:pt>
                <c:pt idx="7074">
                  <c:v>-5.4666800000000002E-2</c:v>
                </c:pt>
                <c:pt idx="7075">
                  <c:v>-5.3343500000000002E-2</c:v>
                </c:pt>
                <c:pt idx="7076">
                  <c:v>-5.2002300000000001E-2</c:v>
                </c:pt>
                <c:pt idx="7077">
                  <c:v>-5.06483E-2</c:v>
                </c:pt>
                <c:pt idx="7078">
                  <c:v>-4.92871E-2</c:v>
                </c:pt>
                <c:pt idx="7079">
                  <c:v>-4.79172E-2</c:v>
                </c:pt>
                <c:pt idx="7080">
                  <c:v>-4.6532299999999999E-2</c:v>
                </c:pt>
                <c:pt idx="7081">
                  <c:v>-4.51318E-2</c:v>
                </c:pt>
                <c:pt idx="7082">
                  <c:v>-4.3721000000000003E-2</c:v>
                </c:pt>
                <c:pt idx="7083">
                  <c:v>-4.2306799999999999E-2</c:v>
                </c:pt>
                <c:pt idx="7084">
                  <c:v>-4.0892900000000003E-2</c:v>
                </c:pt>
                <c:pt idx="7085">
                  <c:v>-3.9481099999999998E-2</c:v>
                </c:pt>
                <c:pt idx="7086">
                  <c:v>-3.80729E-2</c:v>
                </c:pt>
                <c:pt idx="7087">
                  <c:v>-3.6667699999999998E-2</c:v>
                </c:pt>
                <c:pt idx="7088">
                  <c:v>-3.5261199999999999E-2</c:v>
                </c:pt>
                <c:pt idx="7089">
                  <c:v>-3.3851699999999998E-2</c:v>
                </c:pt>
                <c:pt idx="7090">
                  <c:v>-3.24464E-2</c:v>
                </c:pt>
                <c:pt idx="7091">
                  <c:v>-3.1056500000000001E-2</c:v>
                </c:pt>
                <c:pt idx="7092">
                  <c:v>-2.9687100000000001E-2</c:v>
                </c:pt>
                <c:pt idx="7093">
                  <c:v>-2.8339E-2</c:v>
                </c:pt>
                <c:pt idx="7094">
                  <c:v>-2.70151E-2</c:v>
                </c:pt>
                <c:pt idx="7095">
                  <c:v>-2.5720099999999999E-2</c:v>
                </c:pt>
                <c:pt idx="7096">
                  <c:v>-2.4455899999999999E-2</c:v>
                </c:pt>
                <c:pt idx="7097">
                  <c:v>-2.3220000000000001E-2</c:v>
                </c:pt>
                <c:pt idx="7098">
                  <c:v>-2.2009999999999998E-2</c:v>
                </c:pt>
                <c:pt idx="7099">
                  <c:v>-2.0827600000000002E-2</c:v>
                </c:pt>
                <c:pt idx="7100">
                  <c:v>-1.9677099999999999E-2</c:v>
                </c:pt>
                <c:pt idx="7101">
                  <c:v>-1.8563099999999999E-2</c:v>
                </c:pt>
                <c:pt idx="7102">
                  <c:v>-1.74915E-2</c:v>
                </c:pt>
                <c:pt idx="7103">
                  <c:v>-1.6469299999999999E-2</c:v>
                </c:pt>
                <c:pt idx="7104">
                  <c:v>-1.5502699999999999E-2</c:v>
                </c:pt>
                <c:pt idx="7105">
                  <c:v>-1.4596E-2</c:v>
                </c:pt>
                <c:pt idx="7106">
                  <c:v>-1.3749600000000001E-2</c:v>
                </c:pt>
                <c:pt idx="7107">
                  <c:v>-1.2960299999999999E-2</c:v>
                </c:pt>
                <c:pt idx="7108">
                  <c:v>-1.2224499999999999E-2</c:v>
                </c:pt>
                <c:pt idx="7109">
                  <c:v>-1.15411E-2</c:v>
                </c:pt>
                <c:pt idx="7110">
                  <c:v>-1.09114E-2</c:v>
                </c:pt>
                <c:pt idx="7111">
                  <c:v>-1.0334899999999999E-2</c:v>
                </c:pt>
                <c:pt idx="7112" formatCode="0.00E+00">
                  <c:v>-9.8088399999999992E-3</c:v>
                </c:pt>
                <c:pt idx="7113" formatCode="0.00E+00">
                  <c:v>-9.3321099999999994E-3</c:v>
                </c:pt>
                <c:pt idx="7114" formatCode="0.00E+00">
                  <c:v>-8.9092500000000005E-3</c:v>
                </c:pt>
                <c:pt idx="7115" formatCode="0.00E+00">
                  <c:v>-8.5486999999999994E-3</c:v>
                </c:pt>
                <c:pt idx="7116" formatCode="0.00E+00">
                  <c:v>-8.2569300000000009E-3</c:v>
                </c:pt>
                <c:pt idx="7117" formatCode="0.00E+00">
                  <c:v>-8.0371999999999996E-3</c:v>
                </c:pt>
                <c:pt idx="7118" formatCode="0.00E+00">
                  <c:v>-7.8917399999999995E-3</c:v>
                </c:pt>
                <c:pt idx="7119" formatCode="0.00E+00">
                  <c:v>-7.8221899999999997E-3</c:v>
                </c:pt>
                <c:pt idx="7120" formatCode="0.00E+00">
                  <c:v>-7.8288899999999998E-3</c:v>
                </c:pt>
                <c:pt idx="7121" formatCode="0.00E+00">
                  <c:v>-7.9120200000000005E-3</c:v>
                </c:pt>
                <c:pt idx="7122" formatCode="0.00E+00">
                  <c:v>-8.0729600000000006E-3</c:v>
                </c:pt>
                <c:pt idx="7123" formatCode="0.00E+00">
                  <c:v>-8.3142600000000004E-3</c:v>
                </c:pt>
                <c:pt idx="7124" formatCode="0.00E+00">
                  <c:v>-8.6389599999999993E-3</c:v>
                </c:pt>
                <c:pt idx="7125" formatCode="0.00E+00">
                  <c:v>-9.0500600000000004E-3</c:v>
                </c:pt>
                <c:pt idx="7126" formatCode="0.00E+00">
                  <c:v>-9.5474099999999992E-3</c:v>
                </c:pt>
                <c:pt idx="7127">
                  <c:v>-1.0126400000000001E-2</c:v>
                </c:pt>
                <c:pt idx="7128">
                  <c:v>-1.07849E-2</c:v>
                </c:pt>
                <c:pt idx="7129">
                  <c:v>-1.1527600000000001E-2</c:v>
                </c:pt>
                <c:pt idx="7130">
                  <c:v>-1.23602E-2</c:v>
                </c:pt>
                <c:pt idx="7131">
                  <c:v>-1.3280999999999999E-2</c:v>
                </c:pt>
                <c:pt idx="7132">
                  <c:v>-1.4283799999999999E-2</c:v>
                </c:pt>
                <c:pt idx="7133">
                  <c:v>-1.5364900000000001E-2</c:v>
                </c:pt>
                <c:pt idx="7134">
                  <c:v>-1.6526099999999998E-2</c:v>
                </c:pt>
                <c:pt idx="7135">
                  <c:v>-1.7769500000000001E-2</c:v>
                </c:pt>
                <c:pt idx="7136">
                  <c:v>-1.90928E-2</c:v>
                </c:pt>
                <c:pt idx="7137">
                  <c:v>-2.0490000000000001E-2</c:v>
                </c:pt>
                <c:pt idx="7138">
                  <c:v>-2.1956300000000002E-2</c:v>
                </c:pt>
                <c:pt idx="7139">
                  <c:v>-2.34884E-2</c:v>
                </c:pt>
                <c:pt idx="7140">
                  <c:v>-2.5082500000000001E-2</c:v>
                </c:pt>
                <c:pt idx="7141">
                  <c:v>-2.6729900000000001E-2</c:v>
                </c:pt>
                <c:pt idx="7142">
                  <c:v>-2.8422300000000001E-2</c:v>
                </c:pt>
                <c:pt idx="7143">
                  <c:v>-3.01599E-2</c:v>
                </c:pt>
                <c:pt idx="7144">
                  <c:v>-3.1948299999999999E-2</c:v>
                </c:pt>
                <c:pt idx="7145">
                  <c:v>-3.3792700000000002E-2</c:v>
                </c:pt>
                <c:pt idx="7146">
                  <c:v>-3.56975E-2</c:v>
                </c:pt>
                <c:pt idx="7147">
                  <c:v>-3.7663200000000001E-2</c:v>
                </c:pt>
                <c:pt idx="7148">
                  <c:v>-3.9686899999999997E-2</c:v>
                </c:pt>
                <c:pt idx="7149">
                  <c:v>-4.1766999999999999E-2</c:v>
                </c:pt>
                <c:pt idx="7150">
                  <c:v>-4.3904199999999997E-2</c:v>
                </c:pt>
                <c:pt idx="7151">
                  <c:v>-4.60992E-2</c:v>
                </c:pt>
                <c:pt idx="7152">
                  <c:v>-4.8350999999999998E-2</c:v>
                </c:pt>
                <c:pt idx="7153">
                  <c:v>-5.0655100000000002E-2</c:v>
                </c:pt>
                <c:pt idx="7154">
                  <c:v>-5.3004200000000001E-2</c:v>
                </c:pt>
                <c:pt idx="7155">
                  <c:v>-5.5391200000000002E-2</c:v>
                </c:pt>
                <c:pt idx="7156">
                  <c:v>-5.7815400000000003E-2</c:v>
                </c:pt>
                <c:pt idx="7157">
                  <c:v>-6.0279800000000001E-2</c:v>
                </c:pt>
                <c:pt idx="7158">
                  <c:v>-6.2784000000000006E-2</c:v>
                </c:pt>
                <c:pt idx="7159">
                  <c:v>-6.5322199999999997E-2</c:v>
                </c:pt>
                <c:pt idx="7160">
                  <c:v>-6.7884700000000006E-2</c:v>
                </c:pt>
                <c:pt idx="7161">
                  <c:v>-7.0461999999999997E-2</c:v>
                </c:pt>
                <c:pt idx="7162">
                  <c:v>-7.3048299999999997E-2</c:v>
                </c:pt>
                <c:pt idx="7163">
                  <c:v>-7.5639700000000004E-2</c:v>
                </c:pt>
                <c:pt idx="7164">
                  <c:v>-7.82331E-2</c:v>
                </c:pt>
                <c:pt idx="7165">
                  <c:v>-8.0826599999999998E-2</c:v>
                </c:pt>
                <c:pt idx="7166">
                  <c:v>-8.34226E-2</c:v>
                </c:pt>
                <c:pt idx="7167">
                  <c:v>-8.6023799999999997E-2</c:v>
                </c:pt>
                <c:pt idx="7168">
                  <c:v>-8.8627899999999996E-2</c:v>
                </c:pt>
                <c:pt idx="7169">
                  <c:v>-9.1229699999999997E-2</c:v>
                </c:pt>
                <c:pt idx="7170">
                  <c:v>-9.3825199999999997E-2</c:v>
                </c:pt>
                <c:pt idx="7171">
                  <c:v>-9.6410599999999999E-2</c:v>
                </c:pt>
                <c:pt idx="7172">
                  <c:v>-9.8981E-2</c:v>
                </c:pt>
                <c:pt idx="7173">
                  <c:v>-0.101533</c:v>
                </c:pt>
                <c:pt idx="7174">
                  <c:v>-0.10406600000000001</c:v>
                </c:pt>
                <c:pt idx="7175">
                  <c:v>-0.10657899999999999</c:v>
                </c:pt>
                <c:pt idx="7176">
                  <c:v>-0.10906299999999999</c:v>
                </c:pt>
                <c:pt idx="7177">
                  <c:v>-0.111516</c:v>
                </c:pt>
                <c:pt idx="7178">
                  <c:v>-0.113945</c:v>
                </c:pt>
                <c:pt idx="7179">
                  <c:v>-0.116353</c:v>
                </c:pt>
                <c:pt idx="7180">
                  <c:v>-0.118741</c:v>
                </c:pt>
                <c:pt idx="7181">
                  <c:v>-0.121112</c:v>
                </c:pt>
                <c:pt idx="7182">
                  <c:v>-0.123469</c:v>
                </c:pt>
                <c:pt idx="7183">
                  <c:v>-0.12581100000000001</c:v>
                </c:pt>
                <c:pt idx="7184">
                  <c:v>-0.12812999999999999</c:v>
                </c:pt>
                <c:pt idx="7185">
                  <c:v>-0.13041900000000001</c:v>
                </c:pt>
                <c:pt idx="7186">
                  <c:v>-0.13267399999999999</c:v>
                </c:pt>
                <c:pt idx="7187">
                  <c:v>-0.13488700000000001</c:v>
                </c:pt>
                <c:pt idx="7188">
                  <c:v>-0.137046</c:v>
                </c:pt>
                <c:pt idx="7189">
                  <c:v>-0.139153</c:v>
                </c:pt>
                <c:pt idx="7190">
                  <c:v>-0.14121400000000001</c:v>
                </c:pt>
                <c:pt idx="7191">
                  <c:v>-0.14323900000000001</c:v>
                </c:pt>
                <c:pt idx="7192">
                  <c:v>-0.145228</c:v>
                </c:pt>
                <c:pt idx="7193">
                  <c:v>-0.147179</c:v>
                </c:pt>
                <c:pt idx="7194">
                  <c:v>-0.149089</c:v>
                </c:pt>
                <c:pt idx="7195">
                  <c:v>-0.150951</c:v>
                </c:pt>
                <c:pt idx="7196">
                  <c:v>-0.15275900000000001</c:v>
                </c:pt>
                <c:pt idx="7197">
                  <c:v>-0.15451000000000001</c:v>
                </c:pt>
                <c:pt idx="7198">
                  <c:v>-0.15620400000000001</c:v>
                </c:pt>
                <c:pt idx="7199">
                  <c:v>-0.15784500000000001</c:v>
                </c:pt>
                <c:pt idx="7200">
                  <c:v>-0.159438</c:v>
                </c:pt>
                <c:pt idx="7201">
                  <c:v>-0.16098299999999999</c:v>
                </c:pt>
                <c:pt idx="7202">
                  <c:v>-0.16248099999999999</c:v>
                </c:pt>
                <c:pt idx="7203">
                  <c:v>-0.16393099999999999</c:v>
                </c:pt>
                <c:pt idx="7204">
                  <c:v>-0.16533800000000001</c:v>
                </c:pt>
                <c:pt idx="7205">
                  <c:v>-0.16670099999999999</c:v>
                </c:pt>
                <c:pt idx="7206">
                  <c:v>-0.168017</c:v>
                </c:pt>
                <c:pt idx="7207">
                  <c:v>-0.16928799999999999</c:v>
                </c:pt>
                <c:pt idx="7208">
                  <c:v>-0.170516</c:v>
                </c:pt>
                <c:pt idx="7209">
                  <c:v>-0.17170199999999999</c:v>
                </c:pt>
                <c:pt idx="7210">
                  <c:v>-0.172842</c:v>
                </c:pt>
                <c:pt idx="7211">
                  <c:v>-0.17393</c:v>
                </c:pt>
                <c:pt idx="7212">
                  <c:v>-0.17496400000000001</c:v>
                </c:pt>
                <c:pt idx="7213">
                  <c:v>-0.175951</c:v>
                </c:pt>
                <c:pt idx="7214">
                  <c:v>-0.176895</c:v>
                </c:pt>
                <c:pt idx="7215">
                  <c:v>-0.17779600000000001</c:v>
                </c:pt>
                <c:pt idx="7216">
                  <c:v>-0.17865200000000001</c:v>
                </c:pt>
                <c:pt idx="7217">
                  <c:v>-0.17946799999999999</c:v>
                </c:pt>
                <c:pt idx="7218">
                  <c:v>-0.18024599999999999</c:v>
                </c:pt>
                <c:pt idx="7219">
                  <c:v>-0.18098800000000001</c:v>
                </c:pt>
                <c:pt idx="7220">
                  <c:v>-0.18169199999999999</c:v>
                </c:pt>
                <c:pt idx="7221">
                  <c:v>-0.18235999999999999</c:v>
                </c:pt>
                <c:pt idx="7222">
                  <c:v>-0.18299199999999999</c:v>
                </c:pt>
                <c:pt idx="7223">
                  <c:v>-0.183584</c:v>
                </c:pt>
                <c:pt idx="7224">
                  <c:v>-0.184137</c:v>
                </c:pt>
                <c:pt idx="7225">
                  <c:v>-0.18465699999999999</c:v>
                </c:pt>
                <c:pt idx="7226">
                  <c:v>-0.18515300000000001</c:v>
                </c:pt>
                <c:pt idx="7227">
                  <c:v>-0.18562999999999999</c:v>
                </c:pt>
                <c:pt idx="7228">
                  <c:v>-0.186081</c:v>
                </c:pt>
                <c:pt idx="7229">
                  <c:v>-0.186496</c:v>
                </c:pt>
                <c:pt idx="7230">
                  <c:v>-0.18686900000000001</c:v>
                </c:pt>
                <c:pt idx="7231">
                  <c:v>-0.187194</c:v>
                </c:pt>
                <c:pt idx="7232">
                  <c:v>-0.187472</c:v>
                </c:pt>
                <c:pt idx="7233">
                  <c:v>-0.18771099999999999</c:v>
                </c:pt>
                <c:pt idx="7234">
                  <c:v>-0.187921</c:v>
                </c:pt>
                <c:pt idx="7235">
                  <c:v>-0.18810299999999999</c:v>
                </c:pt>
                <c:pt idx="7236">
                  <c:v>-0.188254</c:v>
                </c:pt>
                <c:pt idx="7237">
                  <c:v>-0.18837899999999999</c:v>
                </c:pt>
                <c:pt idx="7238">
                  <c:v>-0.18849399999999999</c:v>
                </c:pt>
                <c:pt idx="7239">
                  <c:v>-0.188609</c:v>
                </c:pt>
                <c:pt idx="7240">
                  <c:v>-0.18872800000000001</c:v>
                </c:pt>
                <c:pt idx="7241">
                  <c:v>-0.18885299999999999</c:v>
                </c:pt>
                <c:pt idx="7242">
                  <c:v>-0.18898599999999999</c:v>
                </c:pt>
                <c:pt idx="7243">
                  <c:v>-0.18912999999999999</c:v>
                </c:pt>
                <c:pt idx="7244">
                  <c:v>-0.18928800000000001</c:v>
                </c:pt>
                <c:pt idx="7245">
                  <c:v>-0.18945799999999999</c:v>
                </c:pt>
                <c:pt idx="7246">
                  <c:v>-0.189637</c:v>
                </c:pt>
                <c:pt idx="7247">
                  <c:v>-0.18981700000000001</c:v>
                </c:pt>
                <c:pt idx="7248">
                  <c:v>-0.189994</c:v>
                </c:pt>
                <c:pt idx="7249">
                  <c:v>-0.19015799999999999</c:v>
                </c:pt>
                <c:pt idx="7250">
                  <c:v>-0.190303</c:v>
                </c:pt>
                <c:pt idx="7251">
                  <c:v>-0.19042899999999999</c:v>
                </c:pt>
                <c:pt idx="7252">
                  <c:v>-0.19053300000000001</c:v>
                </c:pt>
                <c:pt idx="7253">
                  <c:v>-0.19061</c:v>
                </c:pt>
                <c:pt idx="7254">
                  <c:v>-0.190663</c:v>
                </c:pt>
                <c:pt idx="7255">
                  <c:v>-0.19070000000000001</c:v>
                </c:pt>
                <c:pt idx="7256">
                  <c:v>-0.19073100000000001</c:v>
                </c:pt>
                <c:pt idx="7257">
                  <c:v>-0.19076599999999999</c:v>
                </c:pt>
                <c:pt idx="7258">
                  <c:v>-0.19080900000000001</c:v>
                </c:pt>
                <c:pt idx="7259">
                  <c:v>-0.190859</c:v>
                </c:pt>
                <c:pt idx="7260">
                  <c:v>-0.190911</c:v>
                </c:pt>
                <c:pt idx="7261">
                  <c:v>-0.19096199999999999</c:v>
                </c:pt>
                <c:pt idx="7262">
                  <c:v>-0.19101499999999999</c:v>
                </c:pt>
                <c:pt idx="7263">
                  <c:v>-0.19107399999999999</c:v>
                </c:pt>
                <c:pt idx="7264">
                  <c:v>-0.191135</c:v>
                </c:pt>
                <c:pt idx="7265">
                  <c:v>-0.19120400000000001</c:v>
                </c:pt>
                <c:pt idx="7266">
                  <c:v>-0.19129199999999999</c:v>
                </c:pt>
                <c:pt idx="7267">
                  <c:v>-0.191414</c:v>
                </c:pt>
                <c:pt idx="7268">
                  <c:v>-0.191575</c:v>
                </c:pt>
                <c:pt idx="7269">
                  <c:v>-0.191775</c:v>
                </c:pt>
                <c:pt idx="7270">
                  <c:v>-0.19201599999999999</c:v>
                </c:pt>
                <c:pt idx="7271">
                  <c:v>-0.192298</c:v>
                </c:pt>
                <c:pt idx="7272">
                  <c:v>-0.19261600000000001</c:v>
                </c:pt>
                <c:pt idx="7273">
                  <c:v>-0.192965</c:v>
                </c:pt>
                <c:pt idx="7274">
                  <c:v>-0.19334399999999999</c:v>
                </c:pt>
                <c:pt idx="7275">
                  <c:v>-0.19375500000000001</c:v>
                </c:pt>
                <c:pt idx="7276">
                  <c:v>-0.19419800000000001</c:v>
                </c:pt>
                <c:pt idx="7277">
                  <c:v>-0.19467400000000001</c:v>
                </c:pt>
                <c:pt idx="7278">
                  <c:v>-0.195186</c:v>
                </c:pt>
                <c:pt idx="7279">
                  <c:v>-0.19572899999999999</c:v>
                </c:pt>
                <c:pt idx="7280">
                  <c:v>-0.19629199999999999</c:v>
                </c:pt>
                <c:pt idx="7281">
                  <c:v>-0.19686999999999999</c:v>
                </c:pt>
                <c:pt idx="7282">
                  <c:v>-0.197466</c:v>
                </c:pt>
                <c:pt idx="7283">
                  <c:v>-0.19809099999999999</c:v>
                </c:pt>
                <c:pt idx="7284">
                  <c:v>-0.19874900000000001</c:v>
                </c:pt>
                <c:pt idx="7285">
                  <c:v>-0.19944100000000001</c:v>
                </c:pt>
                <c:pt idx="7286">
                  <c:v>-0.20017099999999999</c:v>
                </c:pt>
                <c:pt idx="7287">
                  <c:v>-0.20094200000000001</c:v>
                </c:pt>
                <c:pt idx="7288">
                  <c:v>-0.20175499999999999</c:v>
                </c:pt>
                <c:pt idx="7289">
                  <c:v>-0.20261000000000001</c:v>
                </c:pt>
                <c:pt idx="7290">
                  <c:v>-0.203511</c:v>
                </c:pt>
                <c:pt idx="7291">
                  <c:v>-0.20446</c:v>
                </c:pt>
                <c:pt idx="7292">
                  <c:v>-0.20544999999999999</c:v>
                </c:pt>
                <c:pt idx="7293">
                  <c:v>-0.20646800000000001</c:v>
                </c:pt>
                <c:pt idx="7294">
                  <c:v>-0.207511</c:v>
                </c:pt>
                <c:pt idx="7295">
                  <c:v>-0.20858499999999999</c:v>
                </c:pt>
                <c:pt idx="7296">
                  <c:v>-0.20969699999999999</c:v>
                </c:pt>
                <c:pt idx="7297">
                  <c:v>-0.210844</c:v>
                </c:pt>
                <c:pt idx="7298">
                  <c:v>-0.21201700000000001</c:v>
                </c:pt>
                <c:pt idx="7299">
                  <c:v>-0.21320800000000001</c:v>
                </c:pt>
                <c:pt idx="7300">
                  <c:v>-0.21441499999999999</c:v>
                </c:pt>
                <c:pt idx="7301">
                  <c:v>-0.215641</c:v>
                </c:pt>
                <c:pt idx="7302">
                  <c:v>-0.216886</c:v>
                </c:pt>
                <c:pt idx="7303">
                  <c:v>-0.21815499999999999</c:v>
                </c:pt>
                <c:pt idx="7304">
                  <c:v>-0.219443</c:v>
                </c:pt>
                <c:pt idx="7305">
                  <c:v>-0.220746</c:v>
                </c:pt>
                <c:pt idx="7306">
                  <c:v>-0.22206200000000001</c:v>
                </c:pt>
                <c:pt idx="7307">
                  <c:v>-0.22339200000000001</c:v>
                </c:pt>
                <c:pt idx="7308">
                  <c:v>-0.22473599999999999</c:v>
                </c:pt>
                <c:pt idx="7309">
                  <c:v>-0.22608700000000001</c:v>
                </c:pt>
                <c:pt idx="7310">
                  <c:v>-0.227437</c:v>
                </c:pt>
                <c:pt idx="7311">
                  <c:v>-0.22878999999999999</c:v>
                </c:pt>
                <c:pt idx="7312">
                  <c:v>-0.23014499999999999</c:v>
                </c:pt>
                <c:pt idx="7313">
                  <c:v>-0.231489</c:v>
                </c:pt>
                <c:pt idx="7314">
                  <c:v>-0.23281299999999999</c:v>
                </c:pt>
                <c:pt idx="7315">
                  <c:v>-0.23411499999999999</c:v>
                </c:pt>
                <c:pt idx="7316">
                  <c:v>-0.23538799999999999</c:v>
                </c:pt>
                <c:pt idx="7317">
                  <c:v>-0.236623</c:v>
                </c:pt>
                <c:pt idx="7318">
                  <c:v>-0.237817</c:v>
                </c:pt>
                <c:pt idx="7319">
                  <c:v>-0.23897199999999999</c:v>
                </c:pt>
                <c:pt idx="7320">
                  <c:v>-0.24008599999999999</c:v>
                </c:pt>
                <c:pt idx="7321">
                  <c:v>-0.24115300000000001</c:v>
                </c:pt>
                <c:pt idx="7322">
                  <c:v>-0.24217</c:v>
                </c:pt>
                <c:pt idx="7323">
                  <c:v>-0.24313799999999999</c:v>
                </c:pt>
                <c:pt idx="7324">
                  <c:v>-0.244057</c:v>
                </c:pt>
                <c:pt idx="7325">
                  <c:v>-0.24493000000000001</c:v>
                </c:pt>
                <c:pt idx="7326">
                  <c:v>-0.24576899999999999</c:v>
                </c:pt>
                <c:pt idx="7327">
                  <c:v>-0.246585</c:v>
                </c:pt>
                <c:pt idx="7328">
                  <c:v>-0.24738599999999999</c:v>
                </c:pt>
                <c:pt idx="7329">
                  <c:v>-0.24817500000000001</c:v>
                </c:pt>
                <c:pt idx="7330">
                  <c:v>-0.248947</c:v>
                </c:pt>
                <c:pt idx="7331">
                  <c:v>-0.24969</c:v>
                </c:pt>
                <c:pt idx="7332">
                  <c:v>-0.250386</c:v>
                </c:pt>
                <c:pt idx="7333">
                  <c:v>-0.25103300000000001</c:v>
                </c:pt>
                <c:pt idx="7334">
                  <c:v>-0.251637</c:v>
                </c:pt>
                <c:pt idx="7335">
                  <c:v>-0.25221300000000002</c:v>
                </c:pt>
                <c:pt idx="7336">
                  <c:v>-0.25275799999999998</c:v>
                </c:pt>
                <c:pt idx="7337">
                  <c:v>-0.25325700000000001</c:v>
                </c:pt>
                <c:pt idx="7338">
                  <c:v>-0.25368800000000002</c:v>
                </c:pt>
                <c:pt idx="7339">
                  <c:v>-0.25403799999999999</c:v>
                </c:pt>
                <c:pt idx="7340">
                  <c:v>-0.25430799999999998</c:v>
                </c:pt>
                <c:pt idx="7341">
                  <c:v>-0.25449699999999997</c:v>
                </c:pt>
                <c:pt idx="7342">
                  <c:v>-0.25460300000000002</c:v>
                </c:pt>
                <c:pt idx="7343">
                  <c:v>-0.254633</c:v>
                </c:pt>
                <c:pt idx="7344">
                  <c:v>-0.25459700000000002</c:v>
                </c:pt>
                <c:pt idx="7345">
                  <c:v>-0.25450200000000001</c:v>
                </c:pt>
                <c:pt idx="7346">
                  <c:v>-0.25434899999999999</c:v>
                </c:pt>
                <c:pt idx="7347">
                  <c:v>-0.254139</c:v>
                </c:pt>
                <c:pt idx="7348">
                  <c:v>-0.25387199999999999</c:v>
                </c:pt>
                <c:pt idx="7349">
                  <c:v>-0.253548</c:v>
                </c:pt>
                <c:pt idx="7350">
                  <c:v>-0.25316499999999997</c:v>
                </c:pt>
                <c:pt idx="7351">
                  <c:v>-0.25272600000000001</c:v>
                </c:pt>
                <c:pt idx="7352">
                  <c:v>-0.25223200000000001</c:v>
                </c:pt>
                <c:pt idx="7353">
                  <c:v>-0.25167800000000001</c:v>
                </c:pt>
                <c:pt idx="7354">
                  <c:v>-0.25106899999999999</c:v>
                </c:pt>
                <c:pt idx="7355">
                  <c:v>-0.250417</c:v>
                </c:pt>
                <c:pt idx="7356">
                  <c:v>-0.24972800000000001</c:v>
                </c:pt>
                <c:pt idx="7357">
                  <c:v>-0.248999</c:v>
                </c:pt>
                <c:pt idx="7358">
                  <c:v>-0.248224</c:v>
                </c:pt>
                <c:pt idx="7359">
                  <c:v>-0.24739800000000001</c:v>
                </c:pt>
                <c:pt idx="7360">
                  <c:v>-0.24651500000000001</c:v>
                </c:pt>
                <c:pt idx="7361">
                  <c:v>-0.24557200000000001</c:v>
                </c:pt>
                <c:pt idx="7362">
                  <c:v>-0.24457200000000001</c:v>
                </c:pt>
                <c:pt idx="7363">
                  <c:v>-0.24352499999999999</c:v>
                </c:pt>
                <c:pt idx="7364">
                  <c:v>-0.24243700000000001</c:v>
                </c:pt>
                <c:pt idx="7365">
                  <c:v>-0.24129800000000001</c:v>
                </c:pt>
                <c:pt idx="7366">
                  <c:v>-0.240093</c:v>
                </c:pt>
                <c:pt idx="7367">
                  <c:v>-0.23880699999999999</c:v>
                </c:pt>
                <c:pt idx="7368">
                  <c:v>-0.23744799999999999</c:v>
                </c:pt>
                <c:pt idx="7369">
                  <c:v>-0.23603399999999999</c:v>
                </c:pt>
                <c:pt idx="7370">
                  <c:v>-0.23458499999999999</c:v>
                </c:pt>
                <c:pt idx="7371">
                  <c:v>-0.23310900000000001</c:v>
                </c:pt>
                <c:pt idx="7372">
                  <c:v>-0.23161300000000001</c:v>
                </c:pt>
                <c:pt idx="7373">
                  <c:v>-0.2301</c:v>
                </c:pt>
                <c:pt idx="7374">
                  <c:v>-0.228576</c:v>
                </c:pt>
                <c:pt idx="7375">
                  <c:v>-0.22703799999999999</c:v>
                </c:pt>
                <c:pt idx="7376">
                  <c:v>-0.22548299999999999</c:v>
                </c:pt>
                <c:pt idx="7377">
                  <c:v>-0.223913</c:v>
                </c:pt>
                <c:pt idx="7378">
                  <c:v>-0.22233800000000001</c:v>
                </c:pt>
                <c:pt idx="7379">
                  <c:v>-0.22076599999999999</c:v>
                </c:pt>
                <c:pt idx="7380">
                  <c:v>-0.219197</c:v>
                </c:pt>
                <c:pt idx="7381">
                  <c:v>-0.217635</c:v>
                </c:pt>
                <c:pt idx="7382">
                  <c:v>-0.216081</c:v>
                </c:pt>
                <c:pt idx="7383">
                  <c:v>-0.21452599999999999</c:v>
                </c:pt>
                <c:pt idx="7384">
                  <c:v>-0.21296300000000001</c:v>
                </c:pt>
                <c:pt idx="7385">
                  <c:v>-0.21138899999999999</c:v>
                </c:pt>
                <c:pt idx="7386">
                  <c:v>-0.20980599999999999</c:v>
                </c:pt>
                <c:pt idx="7387">
                  <c:v>-0.20821799999999999</c:v>
                </c:pt>
                <c:pt idx="7388">
                  <c:v>-0.20663100000000001</c:v>
                </c:pt>
                <c:pt idx="7389">
                  <c:v>-0.20504800000000001</c:v>
                </c:pt>
                <c:pt idx="7390">
                  <c:v>-0.20346500000000001</c:v>
                </c:pt>
                <c:pt idx="7391">
                  <c:v>-0.20188800000000001</c:v>
                </c:pt>
                <c:pt idx="7392">
                  <c:v>-0.20033100000000001</c:v>
                </c:pt>
                <c:pt idx="7393">
                  <c:v>-0.19880300000000001</c:v>
                </c:pt>
                <c:pt idx="7394">
                  <c:v>-0.1973</c:v>
                </c:pt>
                <c:pt idx="7395">
                  <c:v>-0.19581699999999999</c:v>
                </c:pt>
                <c:pt idx="7396">
                  <c:v>-0.194358</c:v>
                </c:pt>
                <c:pt idx="7397">
                  <c:v>-0.19292500000000001</c:v>
                </c:pt>
                <c:pt idx="7398">
                  <c:v>-0.191523</c:v>
                </c:pt>
                <c:pt idx="7399">
                  <c:v>-0.190161</c:v>
                </c:pt>
                <c:pt idx="7400">
                  <c:v>-0.18884200000000001</c:v>
                </c:pt>
                <c:pt idx="7401">
                  <c:v>-0.18756300000000001</c:v>
                </c:pt>
                <c:pt idx="7402">
                  <c:v>-0.18632899999999999</c:v>
                </c:pt>
                <c:pt idx="7403">
                  <c:v>-0.18514600000000001</c:v>
                </c:pt>
                <c:pt idx="7404">
                  <c:v>-0.18401899999999999</c:v>
                </c:pt>
                <c:pt idx="7405">
                  <c:v>-0.182952</c:v>
                </c:pt>
                <c:pt idx="7406">
                  <c:v>-0.181954</c:v>
                </c:pt>
                <c:pt idx="7407">
                  <c:v>-0.181032</c:v>
                </c:pt>
                <c:pt idx="7408">
                  <c:v>-0.18018799999999999</c:v>
                </c:pt>
                <c:pt idx="7409">
                  <c:v>-0.179423</c:v>
                </c:pt>
                <c:pt idx="7410">
                  <c:v>-0.17874599999999999</c:v>
                </c:pt>
                <c:pt idx="7411">
                  <c:v>-0.17816199999999999</c:v>
                </c:pt>
                <c:pt idx="7412">
                  <c:v>-0.17766499999999999</c:v>
                </c:pt>
                <c:pt idx="7413">
                  <c:v>-0.17724400000000001</c:v>
                </c:pt>
                <c:pt idx="7414">
                  <c:v>-0.176901</c:v>
                </c:pt>
                <c:pt idx="7415">
                  <c:v>-0.176647</c:v>
                </c:pt>
                <c:pt idx="7416">
                  <c:v>-0.176481</c:v>
                </c:pt>
                <c:pt idx="7417">
                  <c:v>-0.176397</c:v>
                </c:pt>
                <c:pt idx="7418">
                  <c:v>-0.17638499999999999</c:v>
                </c:pt>
                <c:pt idx="7419">
                  <c:v>-0.17644099999999999</c:v>
                </c:pt>
                <c:pt idx="7420">
                  <c:v>-0.17655699999999999</c:v>
                </c:pt>
                <c:pt idx="7421">
                  <c:v>-0.176736</c:v>
                </c:pt>
                <c:pt idx="7422">
                  <c:v>-0.17699400000000001</c:v>
                </c:pt>
                <c:pt idx="7423">
                  <c:v>-0.17734900000000001</c:v>
                </c:pt>
                <c:pt idx="7424">
                  <c:v>-0.17780199999999999</c:v>
                </c:pt>
                <c:pt idx="7425">
                  <c:v>-0.178343</c:v>
                </c:pt>
                <c:pt idx="7426">
                  <c:v>-0.17895800000000001</c:v>
                </c:pt>
                <c:pt idx="7427">
                  <c:v>-0.179642</c:v>
                </c:pt>
                <c:pt idx="7428">
                  <c:v>-0.180398</c:v>
                </c:pt>
                <c:pt idx="7429">
                  <c:v>-0.181228</c:v>
                </c:pt>
                <c:pt idx="7430">
                  <c:v>-0.18212700000000001</c:v>
                </c:pt>
                <c:pt idx="7431">
                  <c:v>-0.18310100000000001</c:v>
                </c:pt>
                <c:pt idx="7432">
                  <c:v>-0.18416299999999999</c:v>
                </c:pt>
                <c:pt idx="7433">
                  <c:v>-0.18532100000000001</c:v>
                </c:pt>
                <c:pt idx="7434">
                  <c:v>-0.18657799999999999</c:v>
                </c:pt>
                <c:pt idx="7435">
                  <c:v>-0.18792700000000001</c:v>
                </c:pt>
                <c:pt idx="7436">
                  <c:v>-0.189359</c:v>
                </c:pt>
                <c:pt idx="7437">
                  <c:v>-0.19087100000000001</c:v>
                </c:pt>
                <c:pt idx="7438">
                  <c:v>-0.192466</c:v>
                </c:pt>
                <c:pt idx="7439">
                  <c:v>-0.19414699999999999</c:v>
                </c:pt>
                <c:pt idx="7440">
                  <c:v>-0.19591</c:v>
                </c:pt>
                <c:pt idx="7441">
                  <c:v>-0.19775300000000001</c:v>
                </c:pt>
                <c:pt idx="7442">
                  <c:v>-0.19967499999999999</c:v>
                </c:pt>
                <c:pt idx="7443">
                  <c:v>-0.20167099999999999</c:v>
                </c:pt>
                <c:pt idx="7444">
                  <c:v>-0.203733</c:v>
                </c:pt>
                <c:pt idx="7445">
                  <c:v>-0.20585400000000001</c:v>
                </c:pt>
                <c:pt idx="7446">
                  <c:v>-0.20802399999999999</c:v>
                </c:pt>
                <c:pt idx="7447">
                  <c:v>-0.210233</c:v>
                </c:pt>
                <c:pt idx="7448">
                  <c:v>-0.212476</c:v>
                </c:pt>
                <c:pt idx="7449">
                  <c:v>-0.21474699999999999</c:v>
                </c:pt>
                <c:pt idx="7450">
                  <c:v>-0.21705199999999999</c:v>
                </c:pt>
                <c:pt idx="7451">
                  <c:v>-0.21940200000000001</c:v>
                </c:pt>
                <c:pt idx="7452">
                  <c:v>-0.221801</c:v>
                </c:pt>
                <c:pt idx="7453">
                  <c:v>-0.22423799999999999</c:v>
                </c:pt>
                <c:pt idx="7454">
                  <c:v>-0.22669300000000001</c:v>
                </c:pt>
                <c:pt idx="7455">
                  <c:v>-0.22916</c:v>
                </c:pt>
                <c:pt idx="7456">
                  <c:v>-0.23163900000000001</c:v>
                </c:pt>
                <c:pt idx="7457">
                  <c:v>-0.23413200000000001</c:v>
                </c:pt>
                <c:pt idx="7458">
                  <c:v>-0.23663699999999999</c:v>
                </c:pt>
                <c:pt idx="7459">
                  <c:v>-0.239153</c:v>
                </c:pt>
                <c:pt idx="7460">
                  <c:v>-0.241676</c:v>
                </c:pt>
                <c:pt idx="7461">
                  <c:v>-0.244201</c:v>
                </c:pt>
                <c:pt idx="7462">
                  <c:v>-0.24673</c:v>
                </c:pt>
                <c:pt idx="7463">
                  <c:v>-0.24926000000000001</c:v>
                </c:pt>
                <c:pt idx="7464">
                  <c:v>-0.25178400000000001</c:v>
                </c:pt>
                <c:pt idx="7465">
                  <c:v>-0.254299</c:v>
                </c:pt>
                <c:pt idx="7466">
                  <c:v>-0.25680799999999998</c:v>
                </c:pt>
                <c:pt idx="7467">
                  <c:v>-0.25931300000000002</c:v>
                </c:pt>
                <c:pt idx="7468">
                  <c:v>-0.26180799999999999</c:v>
                </c:pt>
                <c:pt idx="7469">
                  <c:v>-0.26427899999999999</c:v>
                </c:pt>
                <c:pt idx="7470">
                  <c:v>-0.26671299999999998</c:v>
                </c:pt>
                <c:pt idx="7471">
                  <c:v>-0.26910299999999998</c:v>
                </c:pt>
                <c:pt idx="7472">
                  <c:v>-0.271449</c:v>
                </c:pt>
                <c:pt idx="7473">
                  <c:v>-0.27375500000000003</c:v>
                </c:pt>
                <c:pt idx="7474">
                  <c:v>-0.27601900000000001</c:v>
                </c:pt>
                <c:pt idx="7475">
                  <c:v>-0.27823799999999999</c:v>
                </c:pt>
                <c:pt idx="7476">
                  <c:v>-0.28040799999999999</c:v>
                </c:pt>
                <c:pt idx="7477">
                  <c:v>-0.282522</c:v>
                </c:pt>
                <c:pt idx="7478">
                  <c:v>-0.28456599999999999</c:v>
                </c:pt>
                <c:pt idx="7479">
                  <c:v>-0.28653499999999998</c:v>
                </c:pt>
                <c:pt idx="7480">
                  <c:v>-0.28842099999999998</c:v>
                </c:pt>
                <c:pt idx="7481">
                  <c:v>-0.290219</c:v>
                </c:pt>
                <c:pt idx="7482">
                  <c:v>-0.29192499999999999</c:v>
                </c:pt>
                <c:pt idx="7483">
                  <c:v>-0.293543</c:v>
                </c:pt>
                <c:pt idx="7484">
                  <c:v>-0.29508200000000001</c:v>
                </c:pt>
                <c:pt idx="7485">
                  <c:v>-0.29654399999999997</c:v>
                </c:pt>
                <c:pt idx="7486">
                  <c:v>-0.29792600000000002</c:v>
                </c:pt>
                <c:pt idx="7487">
                  <c:v>-0.29922500000000002</c:v>
                </c:pt>
                <c:pt idx="7488">
                  <c:v>-0.30043999999999998</c:v>
                </c:pt>
                <c:pt idx="7489">
                  <c:v>-0.301568</c:v>
                </c:pt>
                <c:pt idx="7490">
                  <c:v>-0.30260500000000001</c:v>
                </c:pt>
                <c:pt idx="7491">
                  <c:v>-0.30354900000000001</c:v>
                </c:pt>
                <c:pt idx="7492">
                  <c:v>-0.30440600000000001</c:v>
                </c:pt>
                <c:pt idx="7493">
                  <c:v>-0.30518400000000001</c:v>
                </c:pt>
                <c:pt idx="7494">
                  <c:v>-0.30587700000000001</c:v>
                </c:pt>
                <c:pt idx="7495">
                  <c:v>-0.30648300000000001</c:v>
                </c:pt>
                <c:pt idx="7496">
                  <c:v>-0.307</c:v>
                </c:pt>
                <c:pt idx="7497">
                  <c:v>-0.307425</c:v>
                </c:pt>
                <c:pt idx="7498">
                  <c:v>-0.30775400000000003</c:v>
                </c:pt>
                <c:pt idx="7499">
                  <c:v>-0.30798900000000001</c:v>
                </c:pt>
                <c:pt idx="7500">
                  <c:v>-0.30813400000000002</c:v>
                </c:pt>
                <c:pt idx="7501">
                  <c:v>-0.30818800000000002</c:v>
                </c:pt>
                <c:pt idx="7502">
                  <c:v>-0.30814599999999998</c:v>
                </c:pt>
                <c:pt idx="7503">
                  <c:v>-0.308006</c:v>
                </c:pt>
                <c:pt idx="7504">
                  <c:v>-0.30776999999999999</c:v>
                </c:pt>
                <c:pt idx="7505">
                  <c:v>-0.30743700000000002</c:v>
                </c:pt>
                <c:pt idx="7506">
                  <c:v>-0.30700499999999997</c:v>
                </c:pt>
                <c:pt idx="7507">
                  <c:v>-0.306477</c:v>
                </c:pt>
                <c:pt idx="7508">
                  <c:v>-0.30585600000000002</c:v>
                </c:pt>
                <c:pt idx="7509">
                  <c:v>-0.305143</c:v>
                </c:pt>
                <c:pt idx="7510">
                  <c:v>-0.304342</c:v>
                </c:pt>
                <c:pt idx="7511">
                  <c:v>-0.30344900000000002</c:v>
                </c:pt>
                <c:pt idx="7512">
                  <c:v>-0.30246099999999998</c:v>
                </c:pt>
                <c:pt idx="7513">
                  <c:v>-0.30137599999999998</c:v>
                </c:pt>
                <c:pt idx="7514">
                  <c:v>-0.30019699999999999</c:v>
                </c:pt>
                <c:pt idx="7515">
                  <c:v>-0.29893599999999998</c:v>
                </c:pt>
                <c:pt idx="7516">
                  <c:v>-0.29760300000000001</c:v>
                </c:pt>
                <c:pt idx="7517">
                  <c:v>-0.29620099999999999</c:v>
                </c:pt>
                <c:pt idx="7518">
                  <c:v>-0.29472799999999999</c:v>
                </c:pt>
                <c:pt idx="7519">
                  <c:v>-0.29318499999999997</c:v>
                </c:pt>
                <c:pt idx="7520">
                  <c:v>-0.29158899999999999</c:v>
                </c:pt>
                <c:pt idx="7521">
                  <c:v>-0.28991800000000001</c:v>
                </c:pt>
                <c:pt idx="7522">
                  <c:v>-0.288109</c:v>
                </c:pt>
                <c:pt idx="7523">
                  <c:v>-0.28616999999999998</c:v>
                </c:pt>
                <c:pt idx="7524">
                  <c:v>-0.28418900000000002</c:v>
                </c:pt>
                <c:pt idx="7525">
                  <c:v>-0.28217500000000001</c:v>
                </c:pt>
                <c:pt idx="7526">
                  <c:v>-0.28009299999999998</c:v>
                </c:pt>
                <c:pt idx="7527">
                  <c:v>-0.27795599999999998</c:v>
                </c:pt>
                <c:pt idx="7528">
                  <c:v>-0.27578399999999997</c:v>
                </c:pt>
                <c:pt idx="7529">
                  <c:v>-0.27357700000000001</c:v>
                </c:pt>
                <c:pt idx="7530">
                  <c:v>-0.27133299999999999</c:v>
                </c:pt>
                <c:pt idx="7531">
                  <c:v>-0.26905200000000001</c:v>
                </c:pt>
                <c:pt idx="7532">
                  <c:v>-0.26673400000000003</c:v>
                </c:pt>
                <c:pt idx="7533">
                  <c:v>-0.26438499999999998</c:v>
                </c:pt>
                <c:pt idx="7534">
                  <c:v>-0.26200800000000002</c:v>
                </c:pt>
                <c:pt idx="7535">
                  <c:v>-0.25961000000000001</c:v>
                </c:pt>
                <c:pt idx="7536">
                  <c:v>-0.257193</c:v>
                </c:pt>
                <c:pt idx="7537">
                  <c:v>-0.25475999999999999</c:v>
                </c:pt>
                <c:pt idx="7538">
                  <c:v>-0.25231100000000001</c:v>
                </c:pt>
                <c:pt idx="7539">
                  <c:v>-0.24984999999999999</c:v>
                </c:pt>
                <c:pt idx="7540">
                  <c:v>-0.24738599999999999</c:v>
                </c:pt>
                <c:pt idx="7541">
                  <c:v>-0.244925</c:v>
                </c:pt>
                <c:pt idx="7542">
                  <c:v>-0.24246699999999999</c:v>
                </c:pt>
                <c:pt idx="7543">
                  <c:v>-0.24001800000000001</c:v>
                </c:pt>
                <c:pt idx="7544">
                  <c:v>-0.23758399999999999</c:v>
                </c:pt>
                <c:pt idx="7545">
                  <c:v>-0.23516799999999999</c:v>
                </c:pt>
                <c:pt idx="7546">
                  <c:v>-0.232766</c:v>
                </c:pt>
                <c:pt idx="7547">
                  <c:v>-0.230377</c:v>
                </c:pt>
                <c:pt idx="7548">
                  <c:v>-0.22800699999999999</c:v>
                </c:pt>
                <c:pt idx="7549">
                  <c:v>-0.225662</c:v>
                </c:pt>
                <c:pt idx="7550">
                  <c:v>-0.22334300000000001</c:v>
                </c:pt>
                <c:pt idx="7551">
                  <c:v>-0.221051</c:v>
                </c:pt>
                <c:pt idx="7552">
                  <c:v>-0.21879399999999999</c:v>
                </c:pt>
                <c:pt idx="7553">
                  <c:v>-0.21657599999999999</c:v>
                </c:pt>
                <c:pt idx="7554">
                  <c:v>-0.21439900000000001</c:v>
                </c:pt>
                <c:pt idx="7555">
                  <c:v>-0.212259</c:v>
                </c:pt>
                <c:pt idx="7556">
                  <c:v>-0.21015</c:v>
                </c:pt>
                <c:pt idx="7557">
                  <c:v>-0.208067</c:v>
                </c:pt>
                <c:pt idx="7558">
                  <c:v>-0.206009</c:v>
                </c:pt>
                <c:pt idx="7559">
                  <c:v>-0.20399100000000001</c:v>
                </c:pt>
                <c:pt idx="7560">
                  <c:v>-0.20202600000000001</c:v>
                </c:pt>
                <c:pt idx="7561">
                  <c:v>-0.200125</c:v>
                </c:pt>
                <c:pt idx="7562">
                  <c:v>-0.19828200000000001</c:v>
                </c:pt>
                <c:pt idx="7563">
                  <c:v>-0.196488</c:v>
                </c:pt>
                <c:pt idx="7564">
                  <c:v>-0.19473099999999999</c:v>
                </c:pt>
                <c:pt idx="7565">
                  <c:v>-0.19300899999999999</c:v>
                </c:pt>
                <c:pt idx="7566">
                  <c:v>-0.19131999999999999</c:v>
                </c:pt>
                <c:pt idx="7567">
                  <c:v>-0.189665</c:v>
                </c:pt>
                <c:pt idx="7568">
                  <c:v>-0.18804599999999999</c:v>
                </c:pt>
                <c:pt idx="7569">
                  <c:v>-0.18646799999999999</c:v>
                </c:pt>
                <c:pt idx="7570">
                  <c:v>-0.18493599999999999</c:v>
                </c:pt>
                <c:pt idx="7571">
                  <c:v>-0.183451</c:v>
                </c:pt>
                <c:pt idx="7572">
                  <c:v>-0.18201500000000001</c:v>
                </c:pt>
                <c:pt idx="7573">
                  <c:v>-0.18063000000000001</c:v>
                </c:pt>
                <c:pt idx="7574">
                  <c:v>-0.17929800000000001</c:v>
                </c:pt>
                <c:pt idx="7575">
                  <c:v>-0.17802599999999999</c:v>
                </c:pt>
                <c:pt idx="7576">
                  <c:v>-0.17682200000000001</c:v>
                </c:pt>
                <c:pt idx="7577">
                  <c:v>-0.17568600000000001</c:v>
                </c:pt>
                <c:pt idx="7578">
                  <c:v>-0.17461699999999999</c:v>
                </c:pt>
                <c:pt idx="7579">
                  <c:v>-0.17361299999999999</c:v>
                </c:pt>
                <c:pt idx="7580">
                  <c:v>-0.172675</c:v>
                </c:pt>
                <c:pt idx="7581">
                  <c:v>-0.17179800000000001</c:v>
                </c:pt>
                <c:pt idx="7582">
                  <c:v>-0.17097000000000001</c:v>
                </c:pt>
                <c:pt idx="7583">
                  <c:v>-0.170183</c:v>
                </c:pt>
                <c:pt idx="7584">
                  <c:v>-0.16943</c:v>
                </c:pt>
                <c:pt idx="7585">
                  <c:v>-0.168708</c:v>
                </c:pt>
                <c:pt idx="7586">
                  <c:v>-0.168021</c:v>
                </c:pt>
                <c:pt idx="7587">
                  <c:v>-0.16737199999999999</c:v>
                </c:pt>
                <c:pt idx="7588">
                  <c:v>-0.16675799999999999</c:v>
                </c:pt>
                <c:pt idx="7589">
                  <c:v>-0.16617299999999999</c:v>
                </c:pt>
                <c:pt idx="7590">
                  <c:v>-0.16560800000000001</c:v>
                </c:pt>
                <c:pt idx="7591">
                  <c:v>-0.16505700000000001</c:v>
                </c:pt>
                <c:pt idx="7592">
                  <c:v>-0.164522</c:v>
                </c:pt>
                <c:pt idx="7593">
                  <c:v>-0.16401299999999999</c:v>
                </c:pt>
                <c:pt idx="7594">
                  <c:v>-0.163545</c:v>
                </c:pt>
                <c:pt idx="7595">
                  <c:v>-0.16312299999999999</c:v>
                </c:pt>
                <c:pt idx="7596">
                  <c:v>-0.162741</c:v>
                </c:pt>
                <c:pt idx="7597">
                  <c:v>-0.16239899999999999</c:v>
                </c:pt>
                <c:pt idx="7598">
                  <c:v>-0.162103</c:v>
                </c:pt>
                <c:pt idx="7599">
                  <c:v>-0.161855</c:v>
                </c:pt>
                <c:pt idx="7600">
                  <c:v>-0.16165099999999999</c:v>
                </c:pt>
                <c:pt idx="7601">
                  <c:v>-0.16148999999999999</c:v>
                </c:pt>
                <c:pt idx="7602">
                  <c:v>-0.16136900000000001</c:v>
                </c:pt>
                <c:pt idx="7603">
                  <c:v>-0.16128300000000001</c:v>
                </c:pt>
                <c:pt idx="7604">
                  <c:v>-0.16123199999999999</c:v>
                </c:pt>
                <c:pt idx="7605">
                  <c:v>-0.161213</c:v>
                </c:pt>
                <c:pt idx="7606">
                  <c:v>-0.161221</c:v>
                </c:pt>
                <c:pt idx="7607">
                  <c:v>-0.16125900000000001</c:v>
                </c:pt>
                <c:pt idx="7608">
                  <c:v>-0.16132199999999999</c:v>
                </c:pt>
                <c:pt idx="7609">
                  <c:v>-0.16137399999999999</c:v>
                </c:pt>
                <c:pt idx="7610">
                  <c:v>-0.161386</c:v>
                </c:pt>
                <c:pt idx="7611">
                  <c:v>-0.16140399999999999</c:v>
                </c:pt>
                <c:pt idx="7612">
                  <c:v>-0.16145899999999999</c:v>
                </c:pt>
                <c:pt idx="7613">
                  <c:v>-0.161523</c:v>
                </c:pt>
                <c:pt idx="7614">
                  <c:v>-0.16158900000000001</c:v>
                </c:pt>
                <c:pt idx="7615">
                  <c:v>-0.16167000000000001</c:v>
                </c:pt>
                <c:pt idx="7616">
                  <c:v>-0.16176599999999999</c:v>
                </c:pt>
                <c:pt idx="7617">
                  <c:v>-0.16187399999999999</c:v>
                </c:pt>
                <c:pt idx="7618">
                  <c:v>-0.16198799999999999</c:v>
                </c:pt>
                <c:pt idx="7619">
                  <c:v>-0.16209799999999999</c:v>
                </c:pt>
                <c:pt idx="7620">
                  <c:v>-0.16220100000000001</c:v>
                </c:pt>
                <c:pt idx="7621">
                  <c:v>-0.162304</c:v>
                </c:pt>
                <c:pt idx="7622">
                  <c:v>-0.16241</c:v>
                </c:pt>
                <c:pt idx="7623">
                  <c:v>-0.162521</c:v>
                </c:pt>
                <c:pt idx="7624">
                  <c:v>-0.162638</c:v>
                </c:pt>
                <c:pt idx="7625">
                  <c:v>-0.16276299999999999</c:v>
                </c:pt>
                <c:pt idx="7626">
                  <c:v>-0.16289699999999999</c:v>
                </c:pt>
                <c:pt idx="7627">
                  <c:v>-0.163045</c:v>
                </c:pt>
                <c:pt idx="7628">
                  <c:v>-0.16321099999999999</c:v>
                </c:pt>
                <c:pt idx="7629">
                  <c:v>-0.16340099999999999</c:v>
                </c:pt>
                <c:pt idx="7630">
                  <c:v>-0.16361300000000001</c:v>
                </c:pt>
                <c:pt idx="7631">
                  <c:v>-0.16384199999999999</c:v>
                </c:pt>
                <c:pt idx="7632">
                  <c:v>-0.16408200000000001</c:v>
                </c:pt>
                <c:pt idx="7633">
                  <c:v>-0.164329</c:v>
                </c:pt>
                <c:pt idx="7634">
                  <c:v>-0.16458500000000001</c:v>
                </c:pt>
                <c:pt idx="7635">
                  <c:v>-0.164851</c:v>
                </c:pt>
                <c:pt idx="7636">
                  <c:v>-0.16512499999999999</c:v>
                </c:pt>
                <c:pt idx="7637">
                  <c:v>-0.165405</c:v>
                </c:pt>
                <c:pt idx="7638">
                  <c:v>-0.165684</c:v>
                </c:pt>
                <c:pt idx="7639">
                  <c:v>-0.16595799999999999</c:v>
                </c:pt>
                <c:pt idx="7640">
                  <c:v>-0.16622400000000001</c:v>
                </c:pt>
                <c:pt idx="7641">
                  <c:v>-0.16647799999999999</c:v>
                </c:pt>
                <c:pt idx="7642">
                  <c:v>-0.166711</c:v>
                </c:pt>
                <c:pt idx="7643">
                  <c:v>-0.16692399999999999</c:v>
                </c:pt>
                <c:pt idx="7644">
                  <c:v>-0.16711500000000001</c:v>
                </c:pt>
                <c:pt idx="7645">
                  <c:v>-0.16728299999999999</c:v>
                </c:pt>
                <c:pt idx="7646">
                  <c:v>-0.16742499999999999</c:v>
                </c:pt>
                <c:pt idx="7647">
                  <c:v>-0.167544</c:v>
                </c:pt>
                <c:pt idx="7648">
                  <c:v>-0.16764000000000001</c:v>
                </c:pt>
                <c:pt idx="7649">
                  <c:v>-0.167714</c:v>
                </c:pt>
                <c:pt idx="7650">
                  <c:v>-0.167765</c:v>
                </c:pt>
                <c:pt idx="7651">
                  <c:v>-0.167791</c:v>
                </c:pt>
                <c:pt idx="7652">
                  <c:v>-0.167792</c:v>
                </c:pt>
                <c:pt idx="7653">
                  <c:v>-0.167771</c:v>
                </c:pt>
                <c:pt idx="7654">
                  <c:v>-0.16773099999999999</c:v>
                </c:pt>
                <c:pt idx="7655">
                  <c:v>-0.16767499999999999</c:v>
                </c:pt>
                <c:pt idx="7656">
                  <c:v>-0.1676</c:v>
                </c:pt>
                <c:pt idx="7657">
                  <c:v>-0.16750999999999999</c:v>
                </c:pt>
                <c:pt idx="7658">
                  <c:v>-0.167404</c:v>
                </c:pt>
                <c:pt idx="7659">
                  <c:v>-0.16728100000000001</c:v>
                </c:pt>
                <c:pt idx="7660">
                  <c:v>-0.16713700000000001</c:v>
                </c:pt>
                <c:pt idx="7661">
                  <c:v>-0.16697699999999999</c:v>
                </c:pt>
                <c:pt idx="7662">
                  <c:v>-0.16680600000000001</c:v>
                </c:pt>
                <c:pt idx="7663">
                  <c:v>-0.166631</c:v>
                </c:pt>
                <c:pt idx="7664">
                  <c:v>-0.16645199999999999</c:v>
                </c:pt>
                <c:pt idx="7665">
                  <c:v>-0.166269</c:v>
                </c:pt>
                <c:pt idx="7666">
                  <c:v>-0.16608200000000001</c:v>
                </c:pt>
                <c:pt idx="7667">
                  <c:v>-0.16588900000000001</c:v>
                </c:pt>
                <c:pt idx="7668">
                  <c:v>-0.165685</c:v>
                </c:pt>
                <c:pt idx="7669">
                  <c:v>-0.165466</c:v>
                </c:pt>
                <c:pt idx="7670">
                  <c:v>-0.16523399999999999</c:v>
                </c:pt>
                <c:pt idx="7671">
                  <c:v>-0.16498699999999999</c:v>
                </c:pt>
                <c:pt idx="7672">
                  <c:v>-0.16473199999999999</c:v>
                </c:pt>
                <c:pt idx="7673">
                  <c:v>-0.16447000000000001</c:v>
                </c:pt>
                <c:pt idx="7674">
                  <c:v>-0.16420199999999999</c:v>
                </c:pt>
                <c:pt idx="7675">
                  <c:v>-0.16392399999999999</c:v>
                </c:pt>
                <c:pt idx="7676">
                  <c:v>-0.16363</c:v>
                </c:pt>
                <c:pt idx="7677">
                  <c:v>-0.163323</c:v>
                </c:pt>
                <c:pt idx="7678">
                  <c:v>-0.16300799999999999</c:v>
                </c:pt>
                <c:pt idx="7679">
                  <c:v>-0.162691</c:v>
                </c:pt>
                <c:pt idx="7680">
                  <c:v>-0.16237599999999999</c:v>
                </c:pt>
                <c:pt idx="7681">
                  <c:v>-0.16206999999999999</c:v>
                </c:pt>
                <c:pt idx="7682">
                  <c:v>-0.16178000000000001</c:v>
                </c:pt>
                <c:pt idx="7683">
                  <c:v>-0.16150300000000001</c:v>
                </c:pt>
                <c:pt idx="7684">
                  <c:v>-0.16123100000000001</c:v>
                </c:pt>
                <c:pt idx="7685">
                  <c:v>-0.16095699999999999</c:v>
                </c:pt>
                <c:pt idx="7686">
                  <c:v>-0.16069</c:v>
                </c:pt>
                <c:pt idx="7687">
                  <c:v>-0.16044</c:v>
                </c:pt>
                <c:pt idx="7688">
                  <c:v>-0.16020799999999999</c:v>
                </c:pt>
                <c:pt idx="7689">
                  <c:v>-0.15999099999999999</c:v>
                </c:pt>
                <c:pt idx="7690">
                  <c:v>-0.15978500000000001</c:v>
                </c:pt>
                <c:pt idx="7691">
                  <c:v>-0.15959000000000001</c:v>
                </c:pt>
                <c:pt idx="7692">
                  <c:v>-0.15940799999999999</c:v>
                </c:pt>
                <c:pt idx="7693">
                  <c:v>-0.15923399999999999</c:v>
                </c:pt>
                <c:pt idx="7694">
                  <c:v>-0.15906400000000001</c:v>
                </c:pt>
                <c:pt idx="7695">
                  <c:v>-0.15889900000000001</c:v>
                </c:pt>
                <c:pt idx="7696">
                  <c:v>-0.15873999999999999</c:v>
                </c:pt>
                <c:pt idx="7697">
                  <c:v>-0.15859100000000001</c:v>
                </c:pt>
                <c:pt idx="7698">
                  <c:v>-0.15845400000000001</c:v>
                </c:pt>
                <c:pt idx="7699">
                  <c:v>-0.158333</c:v>
                </c:pt>
                <c:pt idx="7700">
                  <c:v>-0.15822900000000001</c:v>
                </c:pt>
                <c:pt idx="7701">
                  <c:v>-0.15814300000000001</c:v>
                </c:pt>
                <c:pt idx="7702">
                  <c:v>-0.15807299999999999</c:v>
                </c:pt>
                <c:pt idx="7703">
                  <c:v>-0.15801299999999999</c:v>
                </c:pt>
                <c:pt idx="7704">
                  <c:v>-0.15796099999999999</c:v>
                </c:pt>
                <c:pt idx="7705">
                  <c:v>-0.157914</c:v>
                </c:pt>
                <c:pt idx="7706">
                  <c:v>-0.15787100000000001</c:v>
                </c:pt>
                <c:pt idx="7707">
                  <c:v>-0.157835</c:v>
                </c:pt>
                <c:pt idx="7708">
                  <c:v>-0.157806</c:v>
                </c:pt>
                <c:pt idx="7709">
                  <c:v>-0.15778900000000001</c:v>
                </c:pt>
                <c:pt idx="7710">
                  <c:v>-0.15778600000000001</c:v>
                </c:pt>
                <c:pt idx="7711">
                  <c:v>-0.15779899999999999</c:v>
                </c:pt>
                <c:pt idx="7712">
                  <c:v>-0.157832</c:v>
                </c:pt>
                <c:pt idx="7713">
                  <c:v>-0.157885</c:v>
                </c:pt>
                <c:pt idx="7714">
                  <c:v>-0.15795999999999999</c:v>
                </c:pt>
                <c:pt idx="7715">
                  <c:v>-0.15805</c:v>
                </c:pt>
                <c:pt idx="7716">
                  <c:v>-0.15815399999999999</c:v>
                </c:pt>
                <c:pt idx="7717">
                  <c:v>-0.158272</c:v>
                </c:pt>
                <c:pt idx="7718">
                  <c:v>-0.15840399999999999</c:v>
                </c:pt>
                <c:pt idx="7719">
                  <c:v>-0.15854499999999999</c:v>
                </c:pt>
                <c:pt idx="7720">
                  <c:v>-0.158689</c:v>
                </c:pt>
                <c:pt idx="7721">
                  <c:v>-0.158832</c:v>
                </c:pt>
                <c:pt idx="7722">
                  <c:v>-0.158971</c:v>
                </c:pt>
                <c:pt idx="7723">
                  <c:v>-0.15910299999999999</c:v>
                </c:pt>
                <c:pt idx="7724">
                  <c:v>-0.15923100000000001</c:v>
                </c:pt>
                <c:pt idx="7725">
                  <c:v>-0.159355</c:v>
                </c:pt>
                <c:pt idx="7726">
                  <c:v>-0.159473</c:v>
                </c:pt>
                <c:pt idx="7727">
                  <c:v>-0.159582</c:v>
                </c:pt>
                <c:pt idx="7728">
                  <c:v>-0.15967999999999999</c:v>
                </c:pt>
                <c:pt idx="7729">
                  <c:v>-0.159772</c:v>
                </c:pt>
                <c:pt idx="7730">
                  <c:v>-0.159862</c:v>
                </c:pt>
                <c:pt idx="7731">
                  <c:v>-0.15995000000000001</c:v>
                </c:pt>
                <c:pt idx="7732">
                  <c:v>-0.16003500000000001</c:v>
                </c:pt>
                <c:pt idx="7733">
                  <c:v>-0.16011400000000001</c:v>
                </c:pt>
                <c:pt idx="7734">
                  <c:v>-0.160187</c:v>
                </c:pt>
                <c:pt idx="7735">
                  <c:v>-0.16025800000000001</c:v>
                </c:pt>
                <c:pt idx="7736">
                  <c:v>-0.16032399999999999</c:v>
                </c:pt>
                <c:pt idx="7737">
                  <c:v>-0.160382</c:v>
                </c:pt>
                <c:pt idx="7738">
                  <c:v>-0.16042899999999999</c:v>
                </c:pt>
                <c:pt idx="7739">
                  <c:v>-0.160468</c:v>
                </c:pt>
                <c:pt idx="7740">
                  <c:v>-0.160501</c:v>
                </c:pt>
                <c:pt idx="7741">
                  <c:v>-0.160527</c:v>
                </c:pt>
                <c:pt idx="7742">
                  <c:v>-0.16054399999999999</c:v>
                </c:pt>
                <c:pt idx="7743">
                  <c:v>-0.16055</c:v>
                </c:pt>
                <c:pt idx="7744">
                  <c:v>-0.16054299999999999</c:v>
                </c:pt>
                <c:pt idx="7745">
                  <c:v>-0.16053200000000001</c:v>
                </c:pt>
                <c:pt idx="7746">
                  <c:v>-0.160499</c:v>
                </c:pt>
                <c:pt idx="7747">
                  <c:v>-0.160381</c:v>
                </c:pt>
                <c:pt idx="7748">
                  <c:v>-0.16017999999999999</c:v>
                </c:pt>
                <c:pt idx="7749">
                  <c:v>-0.159966</c:v>
                </c:pt>
                <c:pt idx="7750">
                  <c:v>-0.15974099999999999</c:v>
                </c:pt>
                <c:pt idx="7751">
                  <c:v>-0.159473</c:v>
                </c:pt>
                <c:pt idx="7752">
                  <c:v>-0.159165</c:v>
                </c:pt>
                <c:pt idx="7753">
                  <c:v>-0.158832</c:v>
                </c:pt>
                <c:pt idx="7754">
                  <c:v>-0.158472</c:v>
                </c:pt>
                <c:pt idx="7755">
                  <c:v>-0.158081</c:v>
                </c:pt>
                <c:pt idx="7756">
                  <c:v>-0.15765199999999999</c:v>
                </c:pt>
                <c:pt idx="7757">
                  <c:v>-0.15718099999999999</c:v>
                </c:pt>
                <c:pt idx="7758">
                  <c:v>-0.156668</c:v>
                </c:pt>
                <c:pt idx="7759">
                  <c:v>-0.156115</c:v>
                </c:pt>
                <c:pt idx="7760">
                  <c:v>-0.15552299999999999</c:v>
                </c:pt>
                <c:pt idx="7761">
                  <c:v>-0.154893</c:v>
                </c:pt>
                <c:pt idx="7762">
                  <c:v>-0.154227</c:v>
                </c:pt>
                <c:pt idx="7763">
                  <c:v>-0.153527</c:v>
                </c:pt>
                <c:pt idx="7764">
                  <c:v>-0.15279499999999999</c:v>
                </c:pt>
                <c:pt idx="7765">
                  <c:v>-0.152036</c:v>
                </c:pt>
                <c:pt idx="7766">
                  <c:v>-0.151252</c:v>
                </c:pt>
                <c:pt idx="7767">
                  <c:v>-0.15044199999999999</c:v>
                </c:pt>
                <c:pt idx="7768">
                  <c:v>-0.14960399999999999</c:v>
                </c:pt>
                <c:pt idx="7769">
                  <c:v>-0.14873600000000001</c:v>
                </c:pt>
                <c:pt idx="7770">
                  <c:v>-0.14783499999999999</c:v>
                </c:pt>
                <c:pt idx="7771">
                  <c:v>-0.146902</c:v>
                </c:pt>
                <c:pt idx="7772">
                  <c:v>-0.14593400000000001</c:v>
                </c:pt>
                <c:pt idx="7773">
                  <c:v>-0.144927</c:v>
                </c:pt>
                <c:pt idx="7774">
                  <c:v>-0.14388200000000001</c:v>
                </c:pt>
                <c:pt idx="7775">
                  <c:v>-0.14279700000000001</c:v>
                </c:pt>
                <c:pt idx="7776">
                  <c:v>-0.14166899999999999</c:v>
                </c:pt>
                <c:pt idx="7777">
                  <c:v>-0.14049400000000001</c:v>
                </c:pt>
                <c:pt idx="7778">
                  <c:v>-0.13927400000000001</c:v>
                </c:pt>
                <c:pt idx="7779">
                  <c:v>-0.13800699999999999</c:v>
                </c:pt>
                <c:pt idx="7780">
                  <c:v>-0.13669400000000001</c:v>
                </c:pt>
                <c:pt idx="7781">
                  <c:v>-0.13533400000000001</c:v>
                </c:pt>
                <c:pt idx="7782">
                  <c:v>-0.13392799999999999</c:v>
                </c:pt>
                <c:pt idx="7783">
                  <c:v>-0.13248099999999999</c:v>
                </c:pt>
                <c:pt idx="7784">
                  <c:v>-0.130993</c:v>
                </c:pt>
                <c:pt idx="7785">
                  <c:v>-0.129466</c:v>
                </c:pt>
                <c:pt idx="7786">
                  <c:v>-0.12790000000000001</c:v>
                </c:pt>
                <c:pt idx="7787">
                  <c:v>-0.12629699999999999</c:v>
                </c:pt>
                <c:pt idx="7788">
                  <c:v>-0.124656</c:v>
                </c:pt>
                <c:pt idx="7789">
                  <c:v>-0.122978</c:v>
                </c:pt>
                <c:pt idx="7790">
                  <c:v>-0.121265</c:v>
                </c:pt>
                <c:pt idx="7791">
                  <c:v>-0.119514</c:v>
                </c:pt>
                <c:pt idx="7792">
                  <c:v>-0.117726</c:v>
                </c:pt>
                <c:pt idx="7793">
                  <c:v>-0.1159</c:v>
                </c:pt>
                <c:pt idx="7794">
                  <c:v>-0.114036</c:v>
                </c:pt>
                <c:pt idx="7795">
                  <c:v>-0.11213099999999999</c:v>
                </c:pt>
                <c:pt idx="7796">
                  <c:v>-0.110184</c:v>
                </c:pt>
                <c:pt idx="7797">
                  <c:v>-0.108195</c:v>
                </c:pt>
                <c:pt idx="7798">
                  <c:v>-0.10616200000000001</c:v>
                </c:pt>
                <c:pt idx="7799">
                  <c:v>-0.104091</c:v>
                </c:pt>
                <c:pt idx="7800">
                  <c:v>-0.10198599999999999</c:v>
                </c:pt>
                <c:pt idx="7801">
                  <c:v>-9.9850800000000003E-2</c:v>
                </c:pt>
                <c:pt idx="7802">
                  <c:v>-9.76881E-2</c:v>
                </c:pt>
                <c:pt idx="7803">
                  <c:v>-9.5499100000000003E-2</c:v>
                </c:pt>
                <c:pt idx="7804">
                  <c:v>-9.3285800000000002E-2</c:v>
                </c:pt>
                <c:pt idx="7805">
                  <c:v>-9.1049699999999997E-2</c:v>
                </c:pt>
                <c:pt idx="7806">
                  <c:v>-8.87902E-2</c:v>
                </c:pt>
                <c:pt idx="7807">
                  <c:v>-8.6506600000000003E-2</c:v>
                </c:pt>
                <c:pt idx="7808">
                  <c:v>-8.4199899999999994E-2</c:v>
                </c:pt>
                <c:pt idx="7809">
                  <c:v>-8.1873000000000001E-2</c:v>
                </c:pt>
                <c:pt idx="7810">
                  <c:v>-7.9529199999999994E-2</c:v>
                </c:pt>
                <c:pt idx="7811">
                  <c:v>-7.7172000000000004E-2</c:v>
                </c:pt>
                <c:pt idx="7812">
                  <c:v>-7.4803599999999998E-2</c:v>
                </c:pt>
                <c:pt idx="7813">
                  <c:v>-7.2422299999999995E-2</c:v>
                </c:pt>
                <c:pt idx="7814">
                  <c:v>-7.0024699999999995E-2</c:v>
                </c:pt>
                <c:pt idx="7815">
                  <c:v>-6.7610600000000007E-2</c:v>
                </c:pt>
                <c:pt idx="7816">
                  <c:v>-6.5182599999999993E-2</c:v>
                </c:pt>
                <c:pt idx="7817">
                  <c:v>-6.2743400000000005E-2</c:v>
                </c:pt>
                <c:pt idx="7818">
                  <c:v>-6.0295799999999997E-2</c:v>
                </c:pt>
                <c:pt idx="7819">
                  <c:v>-5.7845100000000003E-2</c:v>
                </c:pt>
                <c:pt idx="7820">
                  <c:v>-5.5393999999999999E-2</c:v>
                </c:pt>
                <c:pt idx="7821">
                  <c:v>-5.2938499999999999E-2</c:v>
                </c:pt>
                <c:pt idx="7822">
                  <c:v>-5.0475300000000001E-2</c:v>
                </c:pt>
                <c:pt idx="7823">
                  <c:v>-4.8009200000000002E-2</c:v>
                </c:pt>
                <c:pt idx="7824">
                  <c:v>-4.55488E-2</c:v>
                </c:pt>
                <c:pt idx="7825">
                  <c:v>-4.3100899999999998E-2</c:v>
                </c:pt>
                <c:pt idx="7826">
                  <c:v>-4.06703E-2</c:v>
                </c:pt>
                <c:pt idx="7827">
                  <c:v>-3.8257600000000003E-2</c:v>
                </c:pt>
                <c:pt idx="7828">
                  <c:v>-3.5859700000000001E-2</c:v>
                </c:pt>
                <c:pt idx="7829">
                  <c:v>-3.3474900000000002E-2</c:v>
                </c:pt>
                <c:pt idx="7830">
                  <c:v>-3.1104099999999999E-2</c:v>
                </c:pt>
                <c:pt idx="7831">
                  <c:v>-2.8749799999999999E-2</c:v>
                </c:pt>
                <c:pt idx="7832">
                  <c:v>-2.6415399999999999E-2</c:v>
                </c:pt>
                <c:pt idx="7833">
                  <c:v>-2.4104799999999999E-2</c:v>
                </c:pt>
                <c:pt idx="7834">
                  <c:v>-2.1823100000000002E-2</c:v>
                </c:pt>
                <c:pt idx="7835">
                  <c:v>-1.9575700000000001E-2</c:v>
                </c:pt>
                <c:pt idx="7836">
                  <c:v>-1.7364999999999998E-2</c:v>
                </c:pt>
                <c:pt idx="7837">
                  <c:v>-1.5190499999999999E-2</c:v>
                </c:pt>
                <c:pt idx="7838">
                  <c:v>-1.30527E-2</c:v>
                </c:pt>
                <c:pt idx="7839">
                  <c:v>-1.09544E-2</c:v>
                </c:pt>
                <c:pt idx="7840" formatCode="0.00E+00">
                  <c:v>-8.8961500000000002E-3</c:v>
                </c:pt>
                <c:pt idx="7841" formatCode="0.00E+00">
                  <c:v>-6.87588E-3</c:v>
                </c:pt>
                <c:pt idx="7842" formatCode="0.00E+00">
                  <c:v>-4.8937E-3</c:v>
                </c:pt>
                <c:pt idx="7843" formatCode="0.00E+00">
                  <c:v>-2.9518399999999998E-3</c:v>
                </c:pt>
                <c:pt idx="7844" formatCode="0.00E+00">
                  <c:v>-1.0535E-3</c:v>
                </c:pt>
                <c:pt idx="7845" formatCode="0.00E+00">
                  <c:v>7.9774499999999999E-4</c:v>
                </c:pt>
                <c:pt idx="7846" formatCode="0.00E+00">
                  <c:v>2.5995900000000001E-3</c:v>
                </c:pt>
                <c:pt idx="7847" formatCode="0.00E+00">
                  <c:v>4.3510099999999998E-3</c:v>
                </c:pt>
                <c:pt idx="7848" formatCode="0.00E+00">
                  <c:v>6.0503299999999996E-3</c:v>
                </c:pt>
                <c:pt idx="7849" formatCode="0.00E+00">
                  <c:v>7.6949699999999998E-3</c:v>
                </c:pt>
                <c:pt idx="7850" formatCode="0.00E+00">
                  <c:v>9.2839900000000006E-3</c:v>
                </c:pt>
                <c:pt idx="7851">
                  <c:v>1.0818400000000001E-2</c:v>
                </c:pt>
                <c:pt idx="7852">
                  <c:v>1.22985E-2</c:v>
                </c:pt>
                <c:pt idx="7853">
                  <c:v>1.37225E-2</c:v>
                </c:pt>
                <c:pt idx="7854">
                  <c:v>1.5087400000000001E-2</c:v>
                </c:pt>
                <c:pt idx="7855">
                  <c:v>1.6390700000000001E-2</c:v>
                </c:pt>
                <c:pt idx="7856">
                  <c:v>1.7631999999999998E-2</c:v>
                </c:pt>
                <c:pt idx="7857">
                  <c:v>1.8811899999999999E-2</c:v>
                </c:pt>
                <c:pt idx="7858">
                  <c:v>1.99312E-2</c:v>
                </c:pt>
                <c:pt idx="7859">
                  <c:v>2.09897E-2</c:v>
                </c:pt>
                <c:pt idx="7860">
                  <c:v>2.19857E-2</c:v>
                </c:pt>
                <c:pt idx="7861">
                  <c:v>2.29187E-2</c:v>
                </c:pt>
                <c:pt idx="7862">
                  <c:v>2.3789299999999999E-2</c:v>
                </c:pt>
                <c:pt idx="7863">
                  <c:v>2.45978E-2</c:v>
                </c:pt>
                <c:pt idx="7864">
                  <c:v>2.53438E-2</c:v>
                </c:pt>
                <c:pt idx="7865">
                  <c:v>2.60272E-2</c:v>
                </c:pt>
                <c:pt idx="7866">
                  <c:v>2.6648600000000001E-2</c:v>
                </c:pt>
                <c:pt idx="7867">
                  <c:v>2.7208699999999999E-2</c:v>
                </c:pt>
                <c:pt idx="7868">
                  <c:v>2.7707800000000001E-2</c:v>
                </c:pt>
                <c:pt idx="7869">
                  <c:v>2.8146500000000001E-2</c:v>
                </c:pt>
                <c:pt idx="7870">
                  <c:v>2.8525700000000001E-2</c:v>
                </c:pt>
                <c:pt idx="7871">
                  <c:v>2.8846699999999999E-2</c:v>
                </c:pt>
                <c:pt idx="7872">
                  <c:v>2.9109199999999998E-2</c:v>
                </c:pt>
                <c:pt idx="7873">
                  <c:v>2.93122E-2</c:v>
                </c:pt>
                <c:pt idx="7874">
                  <c:v>2.9454899999999999E-2</c:v>
                </c:pt>
                <c:pt idx="7875">
                  <c:v>2.95371E-2</c:v>
                </c:pt>
                <c:pt idx="7876">
                  <c:v>2.95588E-2</c:v>
                </c:pt>
                <c:pt idx="7877">
                  <c:v>2.9520500000000002E-2</c:v>
                </c:pt>
                <c:pt idx="7878">
                  <c:v>2.9422299999999998E-2</c:v>
                </c:pt>
                <c:pt idx="7879">
                  <c:v>2.9263999999999998E-2</c:v>
                </c:pt>
                <c:pt idx="7880">
                  <c:v>2.9046599999999999E-2</c:v>
                </c:pt>
                <c:pt idx="7881">
                  <c:v>2.8771999999999999E-2</c:v>
                </c:pt>
                <c:pt idx="7882">
                  <c:v>2.8441899999999999E-2</c:v>
                </c:pt>
                <c:pt idx="7883">
                  <c:v>2.80579E-2</c:v>
                </c:pt>
                <c:pt idx="7884">
                  <c:v>2.76204E-2</c:v>
                </c:pt>
                <c:pt idx="7885">
                  <c:v>2.71303E-2</c:v>
                </c:pt>
                <c:pt idx="7886">
                  <c:v>2.6588199999999999E-2</c:v>
                </c:pt>
                <c:pt idx="7887">
                  <c:v>2.5994699999999999E-2</c:v>
                </c:pt>
                <c:pt idx="7888">
                  <c:v>2.53501E-2</c:v>
                </c:pt>
                <c:pt idx="7889">
                  <c:v>2.4655799999999999E-2</c:v>
                </c:pt>
                <c:pt idx="7890">
                  <c:v>2.3912900000000001E-2</c:v>
                </c:pt>
                <c:pt idx="7891">
                  <c:v>2.3122299999999998E-2</c:v>
                </c:pt>
                <c:pt idx="7892">
                  <c:v>2.2286500000000001E-2</c:v>
                </c:pt>
                <c:pt idx="7893">
                  <c:v>2.1409000000000001E-2</c:v>
                </c:pt>
                <c:pt idx="7894">
                  <c:v>2.0492400000000001E-2</c:v>
                </c:pt>
                <c:pt idx="7895">
                  <c:v>1.9539000000000001E-2</c:v>
                </c:pt>
                <c:pt idx="7896">
                  <c:v>1.8552099999999998E-2</c:v>
                </c:pt>
                <c:pt idx="7897">
                  <c:v>1.75341E-2</c:v>
                </c:pt>
                <c:pt idx="7898">
                  <c:v>1.6485099999999999E-2</c:v>
                </c:pt>
                <c:pt idx="7899">
                  <c:v>1.54063E-2</c:v>
                </c:pt>
                <c:pt idx="7900">
                  <c:v>1.42995E-2</c:v>
                </c:pt>
                <c:pt idx="7901">
                  <c:v>1.31652E-2</c:v>
                </c:pt>
                <c:pt idx="7902">
                  <c:v>1.20033E-2</c:v>
                </c:pt>
                <c:pt idx="7903">
                  <c:v>1.0815699999999999E-2</c:v>
                </c:pt>
                <c:pt idx="7904" formatCode="0.00E+00">
                  <c:v>9.6047000000000007E-3</c:v>
                </c:pt>
                <c:pt idx="7905" formatCode="0.00E+00">
                  <c:v>8.37217E-3</c:v>
                </c:pt>
                <c:pt idx="7906" formatCode="0.00E+00">
                  <c:v>7.1196100000000002E-3</c:v>
                </c:pt>
                <c:pt idx="7907" formatCode="0.00E+00">
                  <c:v>5.8486900000000001E-3</c:v>
                </c:pt>
                <c:pt idx="7908" formatCode="0.00E+00">
                  <c:v>4.5619199999999997E-3</c:v>
                </c:pt>
                <c:pt idx="7909" formatCode="0.00E+00">
                  <c:v>3.2621199999999999E-3</c:v>
                </c:pt>
                <c:pt idx="7910" formatCode="0.00E+00">
                  <c:v>1.9518199999999999E-3</c:v>
                </c:pt>
                <c:pt idx="7911" formatCode="0.00E+00">
                  <c:v>6.3314600000000001E-4</c:v>
                </c:pt>
                <c:pt idx="7912" formatCode="0.00E+00">
                  <c:v>-6.9219400000000003E-4</c:v>
                </c:pt>
                <c:pt idx="7913" formatCode="0.00E+00">
                  <c:v>-2.0218200000000001E-3</c:v>
                </c:pt>
                <c:pt idx="7914" formatCode="0.00E+00">
                  <c:v>-3.3529100000000002E-3</c:v>
                </c:pt>
                <c:pt idx="7915" formatCode="0.00E+00">
                  <c:v>-4.6839400000000002E-3</c:v>
                </c:pt>
                <c:pt idx="7916" formatCode="0.00E+00">
                  <c:v>-6.0139199999999999E-3</c:v>
                </c:pt>
                <c:pt idx="7917" formatCode="0.00E+00">
                  <c:v>-7.3407100000000003E-3</c:v>
                </c:pt>
                <c:pt idx="7918" formatCode="0.00E+00">
                  <c:v>-8.6610899999999998E-3</c:v>
                </c:pt>
                <c:pt idx="7919" formatCode="0.00E+00">
                  <c:v>-9.9715700000000008E-3</c:v>
                </c:pt>
                <c:pt idx="7920">
                  <c:v>-1.1269400000000001E-2</c:v>
                </c:pt>
                <c:pt idx="7921">
                  <c:v>-1.25532E-2</c:v>
                </c:pt>
                <c:pt idx="7922">
                  <c:v>-1.38221E-2</c:v>
                </c:pt>
                <c:pt idx="7923">
                  <c:v>-1.5075099999999999E-2</c:v>
                </c:pt>
                <c:pt idx="7924">
                  <c:v>-1.6310600000000001E-2</c:v>
                </c:pt>
                <c:pt idx="7925">
                  <c:v>-1.7527899999999999E-2</c:v>
                </c:pt>
                <c:pt idx="7926">
                  <c:v>-1.8726400000000001E-2</c:v>
                </c:pt>
                <c:pt idx="7927">
                  <c:v>-1.99049E-2</c:v>
                </c:pt>
                <c:pt idx="7928">
                  <c:v>-2.1061900000000001E-2</c:v>
                </c:pt>
                <c:pt idx="7929">
                  <c:v>-2.2195699999999999E-2</c:v>
                </c:pt>
                <c:pt idx="7930">
                  <c:v>-2.3303600000000001E-2</c:v>
                </c:pt>
                <c:pt idx="7931">
                  <c:v>-2.4382000000000001E-2</c:v>
                </c:pt>
                <c:pt idx="7932">
                  <c:v>-2.5427499999999999E-2</c:v>
                </c:pt>
                <c:pt idx="7933">
                  <c:v>-2.6438400000000001E-2</c:v>
                </c:pt>
                <c:pt idx="7934">
                  <c:v>-2.74129E-2</c:v>
                </c:pt>
                <c:pt idx="7935">
                  <c:v>-2.8349900000000001E-2</c:v>
                </c:pt>
                <c:pt idx="7936">
                  <c:v>-2.9248400000000001E-2</c:v>
                </c:pt>
                <c:pt idx="7937">
                  <c:v>-3.0107700000000001E-2</c:v>
                </c:pt>
                <c:pt idx="7938">
                  <c:v>-3.0926700000000001E-2</c:v>
                </c:pt>
                <c:pt idx="7939">
                  <c:v>-3.1703700000000001E-2</c:v>
                </c:pt>
                <c:pt idx="7940">
                  <c:v>-3.2436899999999998E-2</c:v>
                </c:pt>
                <c:pt idx="7941">
                  <c:v>-3.3125799999999997E-2</c:v>
                </c:pt>
                <c:pt idx="7942">
                  <c:v>-3.3771099999999998E-2</c:v>
                </c:pt>
                <c:pt idx="7943">
                  <c:v>-3.4373800000000003E-2</c:v>
                </c:pt>
                <c:pt idx="7944">
                  <c:v>-3.49333E-2</c:v>
                </c:pt>
                <c:pt idx="7945">
                  <c:v>-3.54487E-2</c:v>
                </c:pt>
                <c:pt idx="7946">
                  <c:v>-3.5919300000000001E-2</c:v>
                </c:pt>
                <c:pt idx="7947">
                  <c:v>-3.6344000000000001E-2</c:v>
                </c:pt>
                <c:pt idx="7948">
                  <c:v>-3.67199E-2</c:v>
                </c:pt>
                <c:pt idx="7949">
                  <c:v>-3.7044300000000002E-2</c:v>
                </c:pt>
                <c:pt idx="7950">
                  <c:v>-3.7317299999999998E-2</c:v>
                </c:pt>
                <c:pt idx="7951">
                  <c:v>-3.7539799999999998E-2</c:v>
                </c:pt>
                <c:pt idx="7952">
                  <c:v>-3.7711599999999998E-2</c:v>
                </c:pt>
                <c:pt idx="7953">
                  <c:v>-3.7830900000000001E-2</c:v>
                </c:pt>
                <c:pt idx="7954">
                  <c:v>-3.78958E-2</c:v>
                </c:pt>
                <c:pt idx="7955">
                  <c:v>-3.7905300000000003E-2</c:v>
                </c:pt>
                <c:pt idx="7956">
                  <c:v>-3.7859400000000001E-2</c:v>
                </c:pt>
                <c:pt idx="7957">
                  <c:v>-3.7758199999999999E-2</c:v>
                </c:pt>
                <c:pt idx="7958">
                  <c:v>-3.76009E-2</c:v>
                </c:pt>
                <c:pt idx="7959">
                  <c:v>-3.7387499999999997E-2</c:v>
                </c:pt>
                <c:pt idx="7960">
                  <c:v>-3.71195E-2</c:v>
                </c:pt>
                <c:pt idx="7961">
                  <c:v>-3.6798200000000003E-2</c:v>
                </c:pt>
                <c:pt idx="7962">
                  <c:v>-3.6423700000000003E-2</c:v>
                </c:pt>
                <c:pt idx="7963">
                  <c:v>-3.5996E-2</c:v>
                </c:pt>
                <c:pt idx="7964">
                  <c:v>-3.5515900000000003E-2</c:v>
                </c:pt>
                <c:pt idx="7965">
                  <c:v>-3.4984099999999997E-2</c:v>
                </c:pt>
                <c:pt idx="7966">
                  <c:v>-3.4400899999999998E-2</c:v>
                </c:pt>
                <c:pt idx="7967">
                  <c:v>-3.3766400000000002E-2</c:v>
                </c:pt>
                <c:pt idx="7968">
                  <c:v>-3.3079699999999997E-2</c:v>
                </c:pt>
                <c:pt idx="7969">
                  <c:v>-3.2339699999999999E-2</c:v>
                </c:pt>
                <c:pt idx="7970">
                  <c:v>-3.1545900000000002E-2</c:v>
                </c:pt>
                <c:pt idx="7971">
                  <c:v>-3.0699400000000002E-2</c:v>
                </c:pt>
                <c:pt idx="7972">
                  <c:v>-2.9800699999999999E-2</c:v>
                </c:pt>
                <c:pt idx="7973">
                  <c:v>-2.8850600000000001E-2</c:v>
                </c:pt>
                <c:pt idx="7974">
                  <c:v>-2.7850099999999999E-2</c:v>
                </c:pt>
                <c:pt idx="7975">
                  <c:v>-2.68008E-2</c:v>
                </c:pt>
                <c:pt idx="7976">
                  <c:v>-2.5703799999999999E-2</c:v>
                </c:pt>
                <c:pt idx="7977">
                  <c:v>-2.4560200000000001E-2</c:v>
                </c:pt>
                <c:pt idx="7978">
                  <c:v>-2.3371099999999999E-2</c:v>
                </c:pt>
                <c:pt idx="7979">
                  <c:v>-2.2137899999999999E-2</c:v>
                </c:pt>
                <c:pt idx="7980">
                  <c:v>-2.08618E-2</c:v>
                </c:pt>
                <c:pt idx="7981">
                  <c:v>-1.9543999999999999E-2</c:v>
                </c:pt>
                <c:pt idx="7982">
                  <c:v>-1.8185400000000001E-2</c:v>
                </c:pt>
                <c:pt idx="7983">
                  <c:v>-1.67858E-2</c:v>
                </c:pt>
                <c:pt idx="7984">
                  <c:v>-1.5345299999999999E-2</c:v>
                </c:pt>
                <c:pt idx="7985">
                  <c:v>-1.3864700000000001E-2</c:v>
                </c:pt>
                <c:pt idx="7986">
                  <c:v>-1.23448E-2</c:v>
                </c:pt>
                <c:pt idx="7987">
                  <c:v>-1.0786499999999999E-2</c:v>
                </c:pt>
                <c:pt idx="7988" formatCode="0.00E+00">
                  <c:v>-9.19208E-3</c:v>
                </c:pt>
                <c:pt idx="7989" formatCode="0.00E+00">
                  <c:v>-7.5648900000000003E-3</c:v>
                </c:pt>
                <c:pt idx="7990" formatCode="0.00E+00">
                  <c:v>-5.9075899999999999E-3</c:v>
                </c:pt>
                <c:pt idx="7991" formatCode="0.00E+00">
                  <c:v>-4.2211799999999997E-3</c:v>
                </c:pt>
                <c:pt idx="7992" formatCode="0.00E+00">
                  <c:v>-2.50592E-3</c:v>
                </c:pt>
                <c:pt idx="7993" formatCode="0.00E+00">
                  <c:v>-7.6195899999999999E-4</c:v>
                </c:pt>
                <c:pt idx="7994" formatCode="0.00E+00">
                  <c:v>1.00983E-3</c:v>
                </c:pt>
                <c:pt idx="7995" formatCode="0.00E+00">
                  <c:v>2.8074699999999998E-3</c:v>
                </c:pt>
                <c:pt idx="7996" formatCode="0.00E+00">
                  <c:v>4.62876E-3</c:v>
                </c:pt>
                <c:pt idx="7997" formatCode="0.00E+00">
                  <c:v>6.4722900000000003E-3</c:v>
                </c:pt>
                <c:pt idx="7998" formatCode="0.00E+00">
                  <c:v>8.3380499999999996E-3</c:v>
                </c:pt>
                <c:pt idx="7999">
                  <c:v>1.02267E-2</c:v>
                </c:pt>
                <c:pt idx="8000">
                  <c:v>1.2137800000000001E-2</c:v>
                </c:pt>
                <c:pt idx="8001">
                  <c:v>1.4069699999999999E-2</c:v>
                </c:pt>
                <c:pt idx="8002">
                  <c:v>1.6019499999999999E-2</c:v>
                </c:pt>
                <c:pt idx="8003">
                  <c:v>1.79845E-2</c:v>
                </c:pt>
                <c:pt idx="8004">
                  <c:v>1.9962400000000002E-2</c:v>
                </c:pt>
                <c:pt idx="8005">
                  <c:v>2.19507E-2</c:v>
                </c:pt>
                <c:pt idx="8006">
                  <c:v>2.3947099999999999E-2</c:v>
                </c:pt>
                <c:pt idx="8007">
                  <c:v>2.5950299999999999E-2</c:v>
                </c:pt>
                <c:pt idx="8008">
                  <c:v>2.7959299999999999E-2</c:v>
                </c:pt>
                <c:pt idx="8009">
                  <c:v>2.99736E-2</c:v>
                </c:pt>
                <c:pt idx="8010">
                  <c:v>3.1991899999999997E-2</c:v>
                </c:pt>
                <c:pt idx="8011">
                  <c:v>3.4012000000000001E-2</c:v>
                </c:pt>
                <c:pt idx="8012">
                  <c:v>3.6031199999999999E-2</c:v>
                </c:pt>
                <c:pt idx="8013">
                  <c:v>3.8046999999999997E-2</c:v>
                </c:pt>
                <c:pt idx="8014">
                  <c:v>4.0056899999999999E-2</c:v>
                </c:pt>
                <c:pt idx="8015">
                  <c:v>4.2058400000000003E-2</c:v>
                </c:pt>
                <c:pt idx="8016">
                  <c:v>4.4049600000000001E-2</c:v>
                </c:pt>
                <c:pt idx="8017">
                  <c:v>4.6029300000000002E-2</c:v>
                </c:pt>
                <c:pt idx="8018">
                  <c:v>4.7996400000000002E-2</c:v>
                </c:pt>
                <c:pt idx="8019">
                  <c:v>4.9949399999999998E-2</c:v>
                </c:pt>
                <c:pt idx="8020">
                  <c:v>5.18869E-2</c:v>
                </c:pt>
                <c:pt idx="8021">
                  <c:v>5.38082E-2</c:v>
                </c:pt>
                <c:pt idx="8022">
                  <c:v>5.5712100000000001E-2</c:v>
                </c:pt>
                <c:pt idx="8023">
                  <c:v>5.7597599999999999E-2</c:v>
                </c:pt>
                <c:pt idx="8024">
                  <c:v>5.9463000000000002E-2</c:v>
                </c:pt>
                <c:pt idx="8025">
                  <c:v>6.1307199999999999E-2</c:v>
                </c:pt>
                <c:pt idx="8026">
                  <c:v>6.3129000000000005E-2</c:v>
                </c:pt>
                <c:pt idx="8027">
                  <c:v>6.4927200000000004E-2</c:v>
                </c:pt>
                <c:pt idx="8028">
                  <c:v>6.6700999999999996E-2</c:v>
                </c:pt>
                <c:pt idx="8029">
                  <c:v>6.8448599999999998E-2</c:v>
                </c:pt>
                <c:pt idx="8030">
                  <c:v>7.0167599999999997E-2</c:v>
                </c:pt>
                <c:pt idx="8031">
                  <c:v>7.1856000000000003E-2</c:v>
                </c:pt>
                <c:pt idx="8032">
                  <c:v>7.3512499999999995E-2</c:v>
                </c:pt>
                <c:pt idx="8033">
                  <c:v>7.5135999999999994E-2</c:v>
                </c:pt>
                <c:pt idx="8034">
                  <c:v>7.6725500000000002E-2</c:v>
                </c:pt>
                <c:pt idx="8035">
                  <c:v>7.8279899999999999E-2</c:v>
                </c:pt>
                <c:pt idx="8036">
                  <c:v>7.9799200000000001E-2</c:v>
                </c:pt>
                <c:pt idx="8037">
                  <c:v>8.1283499999999995E-2</c:v>
                </c:pt>
                <c:pt idx="8038">
                  <c:v>8.2732100000000003E-2</c:v>
                </c:pt>
                <c:pt idx="8039">
                  <c:v>8.4143599999999999E-2</c:v>
                </c:pt>
                <c:pt idx="8040">
                  <c:v>8.5517099999999999E-2</c:v>
                </c:pt>
                <c:pt idx="8041">
                  <c:v>8.6852899999999997E-2</c:v>
                </c:pt>
                <c:pt idx="8042">
                  <c:v>8.8151199999999999E-2</c:v>
                </c:pt>
                <c:pt idx="8043">
                  <c:v>8.94123E-2</c:v>
                </c:pt>
                <c:pt idx="8044">
                  <c:v>9.06362E-2</c:v>
                </c:pt>
                <c:pt idx="8045">
                  <c:v>9.1822799999999996E-2</c:v>
                </c:pt>
                <c:pt idx="8046">
                  <c:v>9.2970399999999995E-2</c:v>
                </c:pt>
                <c:pt idx="8047">
                  <c:v>9.4075400000000003E-2</c:v>
                </c:pt>
                <c:pt idx="8048">
                  <c:v>9.5135200000000003E-2</c:v>
                </c:pt>
                <c:pt idx="8049">
                  <c:v>9.6151200000000006E-2</c:v>
                </c:pt>
                <c:pt idx="8050">
                  <c:v>9.7126299999999999E-2</c:v>
                </c:pt>
                <c:pt idx="8051">
                  <c:v>9.8061700000000002E-2</c:v>
                </c:pt>
                <c:pt idx="8052">
                  <c:v>9.8957199999999995E-2</c:v>
                </c:pt>
                <c:pt idx="8053">
                  <c:v>9.9813399999999997E-2</c:v>
                </c:pt>
                <c:pt idx="8054">
                  <c:v>0.100631</c:v>
                </c:pt>
                <c:pt idx="8055">
                  <c:v>0.10141</c:v>
                </c:pt>
                <c:pt idx="8056">
                  <c:v>0.10215100000000001</c:v>
                </c:pt>
                <c:pt idx="8057">
                  <c:v>0.102854</c:v>
                </c:pt>
                <c:pt idx="8058">
                  <c:v>0.103519</c:v>
                </c:pt>
                <c:pt idx="8059">
                  <c:v>0.104147</c:v>
                </c:pt>
                <c:pt idx="8060">
                  <c:v>0.10473499999999999</c:v>
                </c:pt>
                <c:pt idx="8061">
                  <c:v>0.105285</c:v>
                </c:pt>
                <c:pt idx="8062">
                  <c:v>0.105795</c:v>
                </c:pt>
                <c:pt idx="8063">
                  <c:v>0.106268</c:v>
                </c:pt>
                <c:pt idx="8064">
                  <c:v>0.10670200000000001</c:v>
                </c:pt>
                <c:pt idx="8065">
                  <c:v>0.107097</c:v>
                </c:pt>
                <c:pt idx="8066">
                  <c:v>0.10745300000000001</c:v>
                </c:pt>
                <c:pt idx="8067">
                  <c:v>0.10777100000000001</c:v>
                </c:pt>
                <c:pt idx="8068">
                  <c:v>0.108052</c:v>
                </c:pt>
                <c:pt idx="8069">
                  <c:v>0.10829800000000001</c:v>
                </c:pt>
                <c:pt idx="8070">
                  <c:v>0.108511</c:v>
                </c:pt>
                <c:pt idx="8071">
                  <c:v>0.10868999999999999</c:v>
                </c:pt>
                <c:pt idx="8072">
                  <c:v>0.10883</c:v>
                </c:pt>
                <c:pt idx="8073">
                  <c:v>0.108932</c:v>
                </c:pt>
                <c:pt idx="8074">
                  <c:v>0.10899499999999999</c:v>
                </c:pt>
                <c:pt idx="8075">
                  <c:v>0.10902000000000001</c:v>
                </c:pt>
                <c:pt idx="8076">
                  <c:v>0.10900799999999999</c:v>
                </c:pt>
                <c:pt idx="8077">
                  <c:v>0.108963</c:v>
                </c:pt>
                <c:pt idx="8078">
                  <c:v>0.108885</c:v>
                </c:pt>
                <c:pt idx="8079">
                  <c:v>0.108777</c:v>
                </c:pt>
                <c:pt idx="8080">
                  <c:v>0.10864</c:v>
                </c:pt>
                <c:pt idx="8081">
                  <c:v>0.108471</c:v>
                </c:pt>
                <c:pt idx="8082">
                  <c:v>0.10827000000000001</c:v>
                </c:pt>
                <c:pt idx="8083">
                  <c:v>0.10803599999999999</c:v>
                </c:pt>
                <c:pt idx="8084">
                  <c:v>0.10777100000000001</c:v>
                </c:pt>
                <c:pt idx="8085">
                  <c:v>0.107473</c:v>
                </c:pt>
                <c:pt idx="8086">
                  <c:v>0.107144</c:v>
                </c:pt>
                <c:pt idx="8087">
                  <c:v>0.106785</c:v>
                </c:pt>
                <c:pt idx="8088">
                  <c:v>0.10639800000000001</c:v>
                </c:pt>
                <c:pt idx="8089">
                  <c:v>0.10598399999999999</c:v>
                </c:pt>
                <c:pt idx="8090">
                  <c:v>0.105544</c:v>
                </c:pt>
                <c:pt idx="8091">
                  <c:v>0.10507900000000001</c:v>
                </c:pt>
                <c:pt idx="8092">
                  <c:v>0.10459</c:v>
                </c:pt>
                <c:pt idx="8093">
                  <c:v>0.10408000000000001</c:v>
                </c:pt>
                <c:pt idx="8094">
                  <c:v>0.103549</c:v>
                </c:pt>
                <c:pt idx="8095">
                  <c:v>0.10299700000000001</c:v>
                </c:pt>
                <c:pt idx="8096">
                  <c:v>0.102425</c:v>
                </c:pt>
                <c:pt idx="8097">
                  <c:v>0.10183300000000001</c:v>
                </c:pt>
                <c:pt idx="8098">
                  <c:v>0.10122299999999999</c:v>
                </c:pt>
                <c:pt idx="8099">
                  <c:v>0.100596</c:v>
                </c:pt>
                <c:pt idx="8100">
                  <c:v>9.9953E-2</c:v>
                </c:pt>
                <c:pt idx="8101">
                  <c:v>9.9294499999999994E-2</c:v>
                </c:pt>
                <c:pt idx="8102">
                  <c:v>9.86181E-2</c:v>
                </c:pt>
                <c:pt idx="8103">
                  <c:v>9.7921800000000003E-2</c:v>
                </c:pt>
                <c:pt idx="8104">
                  <c:v>9.7206399999999998E-2</c:v>
                </c:pt>
                <c:pt idx="8105">
                  <c:v>9.6473600000000007E-2</c:v>
                </c:pt>
                <c:pt idx="8106">
                  <c:v>9.5721899999999999E-2</c:v>
                </c:pt>
                <c:pt idx="8107">
                  <c:v>9.4948599999999994E-2</c:v>
                </c:pt>
                <c:pt idx="8108">
                  <c:v>9.4151799999999994E-2</c:v>
                </c:pt>
                <c:pt idx="8109">
                  <c:v>9.3328800000000003E-2</c:v>
                </c:pt>
                <c:pt idx="8110">
                  <c:v>9.2476000000000003E-2</c:v>
                </c:pt>
                <c:pt idx="8111">
                  <c:v>9.1592499999999993E-2</c:v>
                </c:pt>
                <c:pt idx="8112">
                  <c:v>9.0679999999999997E-2</c:v>
                </c:pt>
                <c:pt idx="8113">
                  <c:v>8.9738999999999999E-2</c:v>
                </c:pt>
                <c:pt idx="8114">
                  <c:v>8.8768299999999994E-2</c:v>
                </c:pt>
                <c:pt idx="8115">
                  <c:v>8.7766399999999994E-2</c:v>
                </c:pt>
                <c:pt idx="8116">
                  <c:v>8.6734099999999995E-2</c:v>
                </c:pt>
                <c:pt idx="8117">
                  <c:v>8.5673200000000005E-2</c:v>
                </c:pt>
                <c:pt idx="8118">
                  <c:v>8.4584699999999999E-2</c:v>
                </c:pt>
                <c:pt idx="8119">
                  <c:v>8.3468299999999995E-2</c:v>
                </c:pt>
                <c:pt idx="8120">
                  <c:v>8.2323400000000005E-2</c:v>
                </c:pt>
                <c:pt idx="8121">
                  <c:v>8.1149600000000002E-2</c:v>
                </c:pt>
                <c:pt idx="8122">
                  <c:v>7.9946799999999998E-2</c:v>
                </c:pt>
                <c:pt idx="8123">
                  <c:v>7.8714500000000007E-2</c:v>
                </c:pt>
                <c:pt idx="8124">
                  <c:v>7.7453099999999997E-2</c:v>
                </c:pt>
                <c:pt idx="8125">
                  <c:v>7.61632E-2</c:v>
                </c:pt>
                <c:pt idx="8126">
                  <c:v>7.4845099999999998E-2</c:v>
                </c:pt>
                <c:pt idx="8127">
                  <c:v>7.3498300000000003E-2</c:v>
                </c:pt>
                <c:pt idx="8128">
                  <c:v>7.2122599999999995E-2</c:v>
                </c:pt>
                <c:pt idx="8129">
                  <c:v>7.0717699999999994E-2</c:v>
                </c:pt>
                <c:pt idx="8130">
                  <c:v>6.9284399999999996E-2</c:v>
                </c:pt>
                <c:pt idx="8131">
                  <c:v>6.7824200000000001E-2</c:v>
                </c:pt>
                <c:pt idx="8132">
                  <c:v>6.6337599999999997E-2</c:v>
                </c:pt>
                <c:pt idx="8133">
                  <c:v>6.4822900000000003E-2</c:v>
                </c:pt>
                <c:pt idx="8134">
                  <c:v>6.3277899999999998E-2</c:v>
                </c:pt>
                <c:pt idx="8135">
                  <c:v>6.1701400000000003E-2</c:v>
                </c:pt>
                <c:pt idx="8136">
                  <c:v>6.0092100000000002E-2</c:v>
                </c:pt>
                <c:pt idx="8137">
                  <c:v>5.8448800000000002E-2</c:v>
                </c:pt>
                <c:pt idx="8138">
                  <c:v>5.6768800000000001E-2</c:v>
                </c:pt>
                <c:pt idx="8139">
                  <c:v>5.5049800000000003E-2</c:v>
                </c:pt>
                <c:pt idx="8140">
                  <c:v>5.3290700000000003E-2</c:v>
                </c:pt>
                <c:pt idx="8141">
                  <c:v>5.1492599999999999E-2</c:v>
                </c:pt>
                <c:pt idx="8142">
                  <c:v>4.9657100000000003E-2</c:v>
                </c:pt>
                <c:pt idx="8143">
                  <c:v>4.77857E-2</c:v>
                </c:pt>
                <c:pt idx="8144">
                  <c:v>4.5879999999999997E-2</c:v>
                </c:pt>
                <c:pt idx="8145">
                  <c:v>4.3942500000000002E-2</c:v>
                </c:pt>
                <c:pt idx="8146">
                  <c:v>4.19741E-2</c:v>
                </c:pt>
                <c:pt idx="8147">
                  <c:v>3.9972800000000003E-2</c:v>
                </c:pt>
                <c:pt idx="8148">
                  <c:v>3.79356E-2</c:v>
                </c:pt>
                <c:pt idx="8149">
                  <c:v>3.5863399999999997E-2</c:v>
                </c:pt>
                <c:pt idx="8150">
                  <c:v>3.3760499999999999E-2</c:v>
                </c:pt>
                <c:pt idx="8151">
                  <c:v>3.1629900000000002E-2</c:v>
                </c:pt>
                <c:pt idx="8152">
                  <c:v>2.9471299999999999E-2</c:v>
                </c:pt>
                <c:pt idx="8153">
                  <c:v>2.7284800000000001E-2</c:v>
                </c:pt>
                <c:pt idx="8154">
                  <c:v>2.5070200000000001E-2</c:v>
                </c:pt>
                <c:pt idx="8155">
                  <c:v>2.2827E-2</c:v>
                </c:pt>
                <c:pt idx="8156">
                  <c:v>2.0555899999999998E-2</c:v>
                </c:pt>
                <c:pt idx="8157">
                  <c:v>1.82586E-2</c:v>
                </c:pt>
                <c:pt idx="8158">
                  <c:v>1.5936200000000001E-2</c:v>
                </c:pt>
                <c:pt idx="8159">
                  <c:v>1.35897E-2</c:v>
                </c:pt>
                <c:pt idx="8160">
                  <c:v>1.1221399999999999E-2</c:v>
                </c:pt>
                <c:pt idx="8161" formatCode="0.00E+00">
                  <c:v>8.8350300000000007E-3</c:v>
                </c:pt>
                <c:pt idx="8162" formatCode="0.00E+00">
                  <c:v>6.4341499999999996E-3</c:v>
                </c:pt>
                <c:pt idx="8163" formatCode="0.00E+00">
                  <c:v>4.0209499999999997E-3</c:v>
                </c:pt>
                <c:pt idx="8164" formatCode="0.00E+00">
                  <c:v>1.5952799999999999E-3</c:v>
                </c:pt>
                <c:pt idx="8165" formatCode="0.00E+00">
                  <c:v>-8.4441200000000001E-4</c:v>
                </c:pt>
                <c:pt idx="8166" formatCode="0.00E+00">
                  <c:v>-3.2988599999999998E-3</c:v>
                </c:pt>
                <c:pt idx="8167" formatCode="0.00E+00">
                  <c:v>-5.76794E-3</c:v>
                </c:pt>
                <c:pt idx="8168" formatCode="0.00E+00">
                  <c:v>-8.2516099999999995E-3</c:v>
                </c:pt>
                <c:pt idx="8169">
                  <c:v>-1.07493E-2</c:v>
                </c:pt>
                <c:pt idx="8170">
                  <c:v>-1.3259E-2</c:v>
                </c:pt>
                <c:pt idx="8171">
                  <c:v>-1.5777300000000001E-2</c:v>
                </c:pt>
                <c:pt idx="8172">
                  <c:v>-1.8300899999999998E-2</c:v>
                </c:pt>
                <c:pt idx="8173">
                  <c:v>-2.0824700000000002E-2</c:v>
                </c:pt>
                <c:pt idx="8174">
                  <c:v>-2.3342399999999999E-2</c:v>
                </c:pt>
                <c:pt idx="8175">
                  <c:v>-2.58502E-2</c:v>
                </c:pt>
                <c:pt idx="8176">
                  <c:v>-2.8347899999999999E-2</c:v>
                </c:pt>
                <c:pt idx="8177">
                  <c:v>-3.0837699999999999E-2</c:v>
                </c:pt>
                <c:pt idx="8178">
                  <c:v>-3.3321099999999999E-2</c:v>
                </c:pt>
                <c:pt idx="8179">
                  <c:v>-3.5796000000000001E-2</c:v>
                </c:pt>
                <c:pt idx="8180">
                  <c:v>-3.8258E-2</c:v>
                </c:pt>
                <c:pt idx="8181">
                  <c:v>-4.0703799999999998E-2</c:v>
                </c:pt>
                <c:pt idx="8182">
                  <c:v>-4.3130700000000001E-2</c:v>
                </c:pt>
                <c:pt idx="8183">
                  <c:v>-4.5535699999999998E-2</c:v>
                </c:pt>
                <c:pt idx="8184">
                  <c:v>-4.7917500000000002E-2</c:v>
                </c:pt>
                <c:pt idx="8185">
                  <c:v>-5.0272799999999999E-2</c:v>
                </c:pt>
                <c:pt idx="8186">
                  <c:v>-5.2595599999999999E-2</c:v>
                </c:pt>
                <c:pt idx="8187">
                  <c:v>-5.4880699999999998E-2</c:v>
                </c:pt>
                <c:pt idx="8188">
                  <c:v>-5.7126499999999997E-2</c:v>
                </c:pt>
                <c:pt idx="8189">
                  <c:v>-5.93336E-2</c:v>
                </c:pt>
                <c:pt idx="8190">
                  <c:v>-6.1502099999999997E-2</c:v>
                </c:pt>
                <c:pt idx="8191">
                  <c:v>-6.3631199999999999E-2</c:v>
                </c:pt>
                <c:pt idx="8192">
                  <c:v>-6.5719100000000003E-2</c:v>
                </c:pt>
                <c:pt idx="8193">
                  <c:v>-6.77595E-2</c:v>
                </c:pt>
                <c:pt idx="8194">
                  <c:v>-6.9740800000000006E-2</c:v>
                </c:pt>
                <c:pt idx="8195">
                  <c:v>-7.1653999999999995E-2</c:v>
                </c:pt>
                <c:pt idx="8196">
                  <c:v>-7.3497499999999993E-2</c:v>
                </c:pt>
                <c:pt idx="8197">
                  <c:v>-7.5272800000000001E-2</c:v>
                </c:pt>
                <c:pt idx="8198">
                  <c:v>-7.6979199999999998E-2</c:v>
                </c:pt>
                <c:pt idx="8199">
                  <c:v>-7.8615400000000002E-2</c:v>
                </c:pt>
                <c:pt idx="8200">
                  <c:v>-8.0182000000000003E-2</c:v>
                </c:pt>
                <c:pt idx="8201">
                  <c:v>-8.1678799999999996E-2</c:v>
                </c:pt>
                <c:pt idx="8202">
                  <c:v>-8.3102300000000004E-2</c:v>
                </c:pt>
                <c:pt idx="8203">
                  <c:v>-8.4447700000000001E-2</c:v>
                </c:pt>
                <c:pt idx="8204">
                  <c:v>-8.5711099999999998E-2</c:v>
                </c:pt>
                <c:pt idx="8205">
                  <c:v>-8.6890899999999993E-2</c:v>
                </c:pt>
                <c:pt idx="8206">
                  <c:v>-8.7986499999999995E-2</c:v>
                </c:pt>
                <c:pt idx="8207">
                  <c:v>-8.89963E-2</c:v>
                </c:pt>
                <c:pt idx="8208">
                  <c:v>-8.9919799999999994E-2</c:v>
                </c:pt>
                <c:pt idx="8209">
                  <c:v>-9.0758900000000003E-2</c:v>
                </c:pt>
                <c:pt idx="8210">
                  <c:v>-9.1516299999999995E-2</c:v>
                </c:pt>
                <c:pt idx="8211">
                  <c:v>-9.2193200000000003E-2</c:v>
                </c:pt>
                <c:pt idx="8212">
                  <c:v>-9.2787700000000001E-2</c:v>
                </c:pt>
                <c:pt idx="8213">
                  <c:v>-9.3296500000000004E-2</c:v>
                </c:pt>
                <c:pt idx="8214">
                  <c:v>-9.3715699999999999E-2</c:v>
                </c:pt>
                <c:pt idx="8215">
                  <c:v>-9.4042600000000004E-2</c:v>
                </c:pt>
                <c:pt idx="8216">
                  <c:v>-9.4275700000000004E-2</c:v>
                </c:pt>
                <c:pt idx="8217">
                  <c:v>-9.4412599999999999E-2</c:v>
                </c:pt>
                <c:pt idx="8218">
                  <c:v>-9.4450500000000007E-2</c:v>
                </c:pt>
                <c:pt idx="8219">
                  <c:v>-9.4387600000000002E-2</c:v>
                </c:pt>
                <c:pt idx="8220">
                  <c:v>-9.4224500000000003E-2</c:v>
                </c:pt>
                <c:pt idx="8221">
                  <c:v>-9.3965800000000002E-2</c:v>
                </c:pt>
                <c:pt idx="8222">
                  <c:v>-9.3616599999999994E-2</c:v>
                </c:pt>
                <c:pt idx="8223">
                  <c:v>-9.3178499999999997E-2</c:v>
                </c:pt>
                <c:pt idx="8224">
                  <c:v>-9.26506E-2</c:v>
                </c:pt>
                <c:pt idx="8225">
                  <c:v>-9.2030699999999993E-2</c:v>
                </c:pt>
                <c:pt idx="8226">
                  <c:v>-9.1317200000000001E-2</c:v>
                </c:pt>
                <c:pt idx="8227">
                  <c:v>-9.0510300000000002E-2</c:v>
                </c:pt>
                <c:pt idx="8228">
                  <c:v>-8.9612899999999995E-2</c:v>
                </c:pt>
                <c:pt idx="8229">
                  <c:v>-8.8629100000000002E-2</c:v>
                </c:pt>
                <c:pt idx="8230">
                  <c:v>-8.7562799999999996E-2</c:v>
                </c:pt>
                <c:pt idx="8231">
                  <c:v>-8.6419599999999999E-2</c:v>
                </c:pt>
                <c:pt idx="8232">
                  <c:v>-8.5206299999999999E-2</c:v>
                </c:pt>
                <c:pt idx="8233">
                  <c:v>-8.3925799999999995E-2</c:v>
                </c:pt>
                <c:pt idx="8234">
                  <c:v>-8.2577399999999995E-2</c:v>
                </c:pt>
                <c:pt idx="8235">
                  <c:v>-8.1161700000000003E-2</c:v>
                </c:pt>
                <c:pt idx="8236">
                  <c:v>-7.9682799999999998E-2</c:v>
                </c:pt>
                <c:pt idx="8237">
                  <c:v>-7.8145199999999998E-2</c:v>
                </c:pt>
                <c:pt idx="8238">
                  <c:v>-7.6549800000000001E-2</c:v>
                </c:pt>
                <c:pt idx="8239">
                  <c:v>-7.4897000000000005E-2</c:v>
                </c:pt>
                <c:pt idx="8240">
                  <c:v>-7.3191199999999998E-2</c:v>
                </c:pt>
                <c:pt idx="8241">
                  <c:v>-7.1439000000000002E-2</c:v>
                </c:pt>
                <c:pt idx="8242">
                  <c:v>-6.9641900000000007E-2</c:v>
                </c:pt>
                <c:pt idx="8243">
                  <c:v>-6.7797099999999999E-2</c:v>
                </c:pt>
                <c:pt idx="8244">
                  <c:v>-6.5902699999999995E-2</c:v>
                </c:pt>
                <c:pt idx="8245">
                  <c:v>-6.3959500000000002E-2</c:v>
                </c:pt>
                <c:pt idx="8246">
                  <c:v>-6.19689E-2</c:v>
                </c:pt>
                <c:pt idx="8247">
                  <c:v>-5.9929700000000002E-2</c:v>
                </c:pt>
                <c:pt idx="8248">
                  <c:v>-5.7841400000000001E-2</c:v>
                </c:pt>
                <c:pt idx="8249">
                  <c:v>-5.57092E-2</c:v>
                </c:pt>
                <c:pt idx="8250">
                  <c:v>-5.3540499999999998E-2</c:v>
                </c:pt>
                <c:pt idx="8251">
                  <c:v>-5.1341199999999997E-2</c:v>
                </c:pt>
                <c:pt idx="8252">
                  <c:v>-4.9117000000000001E-2</c:v>
                </c:pt>
                <c:pt idx="8253">
                  <c:v>-4.6873499999999998E-2</c:v>
                </c:pt>
                <c:pt idx="8254">
                  <c:v>-4.46142E-2</c:v>
                </c:pt>
                <c:pt idx="8255">
                  <c:v>-4.2340999999999997E-2</c:v>
                </c:pt>
                <c:pt idx="8256">
                  <c:v>-4.0057200000000001E-2</c:v>
                </c:pt>
                <c:pt idx="8257">
                  <c:v>-3.7768299999999998E-2</c:v>
                </c:pt>
                <c:pt idx="8258">
                  <c:v>-3.5480499999999998E-2</c:v>
                </c:pt>
                <c:pt idx="8259">
                  <c:v>-3.3199699999999999E-2</c:v>
                </c:pt>
                <c:pt idx="8260">
                  <c:v>-3.0929000000000002E-2</c:v>
                </c:pt>
                <c:pt idx="8261">
                  <c:v>-2.8670600000000001E-2</c:v>
                </c:pt>
                <c:pt idx="8262">
                  <c:v>-2.6429999999999999E-2</c:v>
                </c:pt>
                <c:pt idx="8263">
                  <c:v>-2.4215500000000001E-2</c:v>
                </c:pt>
                <c:pt idx="8264">
                  <c:v>-2.2032300000000001E-2</c:v>
                </c:pt>
                <c:pt idx="8265">
                  <c:v>-1.9879899999999999E-2</c:v>
                </c:pt>
                <c:pt idx="8266">
                  <c:v>-1.77539E-2</c:v>
                </c:pt>
                <c:pt idx="8267">
                  <c:v>-1.5650600000000001E-2</c:v>
                </c:pt>
                <c:pt idx="8268">
                  <c:v>-1.3570499999999999E-2</c:v>
                </c:pt>
                <c:pt idx="8269">
                  <c:v>-1.15164E-2</c:v>
                </c:pt>
                <c:pt idx="8270" formatCode="0.00E+00">
                  <c:v>-9.4912899999999994E-3</c:v>
                </c:pt>
                <c:pt idx="8271" formatCode="0.00E+00">
                  <c:v>-7.4973499999999998E-3</c:v>
                </c:pt>
                <c:pt idx="8272" formatCode="0.00E+00">
                  <c:v>-5.5407099999999999E-3</c:v>
                </c:pt>
                <c:pt idx="8273" formatCode="0.00E+00">
                  <c:v>-3.6328799999999998E-3</c:v>
                </c:pt>
                <c:pt idx="8274" formatCode="0.00E+00">
                  <c:v>-1.7831399999999999E-3</c:v>
                </c:pt>
                <c:pt idx="8275" formatCode="0.00E+00">
                  <c:v>6.9395899999999997E-6</c:v>
                </c:pt>
                <c:pt idx="8276" formatCode="0.00E+00">
                  <c:v>1.7394400000000001E-3</c:v>
                </c:pt>
                <c:pt idx="8277" formatCode="0.00E+00">
                  <c:v>3.41421E-3</c:v>
                </c:pt>
                <c:pt idx="8278" formatCode="0.00E+00">
                  <c:v>5.0301E-3</c:v>
                </c:pt>
                <c:pt idx="8279" formatCode="0.00E+00">
                  <c:v>6.5871100000000002E-3</c:v>
                </c:pt>
                <c:pt idx="8280" formatCode="0.00E+00">
                  <c:v>8.0821599999999997E-3</c:v>
                </c:pt>
                <c:pt idx="8281" formatCode="0.00E+00">
                  <c:v>9.5085099999999995E-3</c:v>
                </c:pt>
                <c:pt idx="8282">
                  <c:v>1.08599E-2</c:v>
                </c:pt>
                <c:pt idx="8283">
                  <c:v>1.21306E-2</c:v>
                </c:pt>
                <c:pt idx="8284">
                  <c:v>1.3314400000000001E-2</c:v>
                </c:pt>
                <c:pt idx="8285">
                  <c:v>1.4406499999999999E-2</c:v>
                </c:pt>
                <c:pt idx="8286">
                  <c:v>1.54054E-2</c:v>
                </c:pt>
                <c:pt idx="8287">
                  <c:v>1.63108E-2</c:v>
                </c:pt>
                <c:pt idx="8288">
                  <c:v>1.7121999999999998E-2</c:v>
                </c:pt>
                <c:pt idx="8289">
                  <c:v>1.7837599999999999E-2</c:v>
                </c:pt>
                <c:pt idx="8290">
                  <c:v>1.8455200000000001E-2</c:v>
                </c:pt>
                <c:pt idx="8291">
                  <c:v>1.89725E-2</c:v>
                </c:pt>
                <c:pt idx="8292">
                  <c:v>1.9388699999999998E-2</c:v>
                </c:pt>
                <c:pt idx="8293">
                  <c:v>1.9705E-2</c:v>
                </c:pt>
                <c:pt idx="8294">
                  <c:v>1.99235E-2</c:v>
                </c:pt>
                <c:pt idx="8295">
                  <c:v>2.0044200000000002E-2</c:v>
                </c:pt>
                <c:pt idx="8296">
                  <c:v>2.00655E-2</c:v>
                </c:pt>
                <c:pt idx="8297">
                  <c:v>1.9988100000000002E-2</c:v>
                </c:pt>
                <c:pt idx="8298">
                  <c:v>1.9814999999999999E-2</c:v>
                </c:pt>
                <c:pt idx="8299">
                  <c:v>1.95484E-2</c:v>
                </c:pt>
                <c:pt idx="8300">
                  <c:v>1.9188E-2</c:v>
                </c:pt>
                <c:pt idx="8301">
                  <c:v>1.8732700000000001E-2</c:v>
                </c:pt>
                <c:pt idx="8302">
                  <c:v>1.8178400000000001E-2</c:v>
                </c:pt>
                <c:pt idx="8303">
                  <c:v>1.7518800000000001E-2</c:v>
                </c:pt>
                <c:pt idx="8304">
                  <c:v>1.67495E-2</c:v>
                </c:pt>
                <c:pt idx="8305">
                  <c:v>1.5869000000000001E-2</c:v>
                </c:pt>
                <c:pt idx="8306">
                  <c:v>1.4875899999999999E-2</c:v>
                </c:pt>
                <c:pt idx="8307">
                  <c:v>1.3769999999999999E-2</c:v>
                </c:pt>
                <c:pt idx="8308">
                  <c:v>1.25533E-2</c:v>
                </c:pt>
                <c:pt idx="8309">
                  <c:v>1.1227900000000001E-2</c:v>
                </c:pt>
                <c:pt idx="8310" formatCode="0.00E+00">
                  <c:v>9.7982799999999995E-3</c:v>
                </c:pt>
                <c:pt idx="8311" formatCode="0.00E+00">
                  <c:v>8.2729599999999993E-3</c:v>
                </c:pt>
                <c:pt idx="8312" formatCode="0.00E+00">
                  <c:v>6.6583600000000003E-3</c:v>
                </c:pt>
                <c:pt idx="8313" formatCode="0.00E+00">
                  <c:v>4.9544200000000002E-3</c:v>
                </c:pt>
                <c:pt idx="8314" formatCode="0.00E+00">
                  <c:v>3.1573199999999999E-3</c:v>
                </c:pt>
                <c:pt idx="8315" formatCode="0.00E+00">
                  <c:v>1.2642700000000001E-3</c:v>
                </c:pt>
                <c:pt idx="8316" formatCode="0.00E+00">
                  <c:v>-7.22352E-4</c:v>
                </c:pt>
                <c:pt idx="8317" formatCode="0.00E+00">
                  <c:v>-2.7958800000000002E-3</c:v>
                </c:pt>
                <c:pt idx="8318" formatCode="0.00E+00">
                  <c:v>-4.9502399999999998E-3</c:v>
                </c:pt>
                <c:pt idx="8319" formatCode="0.00E+00">
                  <c:v>-7.1818400000000001E-3</c:v>
                </c:pt>
                <c:pt idx="8320" formatCode="0.00E+00">
                  <c:v>-9.4868000000000001E-3</c:v>
                </c:pt>
                <c:pt idx="8321">
                  <c:v>-1.1860600000000001E-2</c:v>
                </c:pt>
                <c:pt idx="8322">
                  <c:v>-1.43023E-2</c:v>
                </c:pt>
                <c:pt idx="8323">
                  <c:v>-1.6813700000000001E-2</c:v>
                </c:pt>
                <c:pt idx="8324">
                  <c:v>-1.9394100000000001E-2</c:v>
                </c:pt>
                <c:pt idx="8325">
                  <c:v>-2.2041700000000001E-2</c:v>
                </c:pt>
                <c:pt idx="8326">
                  <c:v>-2.47555E-2</c:v>
                </c:pt>
                <c:pt idx="8327">
                  <c:v>-2.7530900000000001E-2</c:v>
                </c:pt>
                <c:pt idx="8328">
                  <c:v>-3.0359500000000001E-2</c:v>
                </c:pt>
                <c:pt idx="8329">
                  <c:v>-3.3234399999999997E-2</c:v>
                </c:pt>
                <c:pt idx="8330">
                  <c:v>-3.61555E-2</c:v>
                </c:pt>
                <c:pt idx="8331">
                  <c:v>-3.9126800000000003E-2</c:v>
                </c:pt>
                <c:pt idx="8332">
                  <c:v>-4.2150899999999998E-2</c:v>
                </c:pt>
                <c:pt idx="8333">
                  <c:v>-4.5227200000000002E-2</c:v>
                </c:pt>
                <c:pt idx="8334">
                  <c:v>-4.8352800000000001E-2</c:v>
                </c:pt>
                <c:pt idx="8335">
                  <c:v>-5.1522800000000001E-2</c:v>
                </c:pt>
                <c:pt idx="8336">
                  <c:v>-5.4729699999999999E-2</c:v>
                </c:pt>
                <c:pt idx="8337">
                  <c:v>-5.7962899999999998E-2</c:v>
                </c:pt>
                <c:pt idx="8338">
                  <c:v>-6.12124E-2</c:v>
                </c:pt>
                <c:pt idx="8339">
                  <c:v>-6.4472399999999999E-2</c:v>
                </c:pt>
                <c:pt idx="8340">
                  <c:v>-6.7739400000000005E-2</c:v>
                </c:pt>
                <c:pt idx="8341">
                  <c:v>-7.1006100000000003E-2</c:v>
                </c:pt>
                <c:pt idx="8342">
                  <c:v>-7.4263700000000002E-2</c:v>
                </c:pt>
                <c:pt idx="8343">
                  <c:v>-7.7509400000000006E-2</c:v>
                </c:pt>
                <c:pt idx="8344">
                  <c:v>-8.0747399999999997E-2</c:v>
                </c:pt>
                <c:pt idx="8345">
                  <c:v>-8.3981799999999995E-2</c:v>
                </c:pt>
                <c:pt idx="8346">
                  <c:v>-8.7213899999999997E-2</c:v>
                </c:pt>
                <c:pt idx="8347">
                  <c:v>-9.0444499999999997E-2</c:v>
                </c:pt>
                <c:pt idx="8348">
                  <c:v>-9.36752E-2</c:v>
                </c:pt>
                <c:pt idx="8349">
                  <c:v>-9.6905400000000003E-2</c:v>
                </c:pt>
                <c:pt idx="8350">
                  <c:v>-0.10013</c:v>
                </c:pt>
                <c:pt idx="8351">
                  <c:v>-0.10334500000000001</c:v>
                </c:pt>
                <c:pt idx="8352">
                  <c:v>-0.106546</c:v>
                </c:pt>
                <c:pt idx="8353">
                  <c:v>-0.109731</c:v>
                </c:pt>
                <c:pt idx="8354">
                  <c:v>-0.1129</c:v>
                </c:pt>
                <c:pt idx="8355">
                  <c:v>-0.116049</c:v>
                </c:pt>
                <c:pt idx="8356">
                  <c:v>-0.119175</c:v>
                </c:pt>
                <c:pt idx="8357">
                  <c:v>-0.122276</c:v>
                </c:pt>
                <c:pt idx="8358">
                  <c:v>-0.12534999999999999</c:v>
                </c:pt>
                <c:pt idx="8359">
                  <c:v>-0.128386</c:v>
                </c:pt>
                <c:pt idx="8360">
                  <c:v>-0.13137399999999999</c:v>
                </c:pt>
                <c:pt idx="8361">
                  <c:v>-0.13430700000000001</c:v>
                </c:pt>
                <c:pt idx="8362">
                  <c:v>-0.137182</c:v>
                </c:pt>
                <c:pt idx="8363">
                  <c:v>-0.14000399999999999</c:v>
                </c:pt>
                <c:pt idx="8364">
                  <c:v>-0.14277100000000001</c:v>
                </c:pt>
                <c:pt idx="8365">
                  <c:v>-0.145481</c:v>
                </c:pt>
                <c:pt idx="8366">
                  <c:v>-0.14813200000000001</c:v>
                </c:pt>
                <c:pt idx="8367">
                  <c:v>-0.150723</c:v>
                </c:pt>
                <c:pt idx="8368">
                  <c:v>-0.153252</c:v>
                </c:pt>
                <c:pt idx="8369">
                  <c:v>-0.15571399999999999</c:v>
                </c:pt>
                <c:pt idx="8370">
                  <c:v>-0.158105</c:v>
                </c:pt>
                <c:pt idx="8371">
                  <c:v>-0.16041800000000001</c:v>
                </c:pt>
                <c:pt idx="8372">
                  <c:v>-0.16264799999999999</c:v>
                </c:pt>
                <c:pt idx="8373">
                  <c:v>-0.164796</c:v>
                </c:pt>
                <c:pt idx="8374">
                  <c:v>-0.16686599999999999</c:v>
                </c:pt>
                <c:pt idx="8375">
                  <c:v>-0.16886399999999999</c:v>
                </c:pt>
                <c:pt idx="8376">
                  <c:v>-0.170792</c:v>
                </c:pt>
                <c:pt idx="8377">
                  <c:v>-0.172653</c:v>
                </c:pt>
                <c:pt idx="8378">
                  <c:v>-0.17444699999999999</c:v>
                </c:pt>
                <c:pt idx="8379">
                  <c:v>-0.17617099999999999</c:v>
                </c:pt>
                <c:pt idx="8380">
                  <c:v>-0.17782500000000001</c:v>
                </c:pt>
                <c:pt idx="8381">
                  <c:v>-0.17941699999999999</c:v>
                </c:pt>
                <c:pt idx="8382">
                  <c:v>-0.180955</c:v>
                </c:pt>
                <c:pt idx="8383">
                  <c:v>-0.18243899999999999</c:v>
                </c:pt>
                <c:pt idx="8384">
                  <c:v>-0.183869</c:v>
                </c:pt>
                <c:pt idx="8385">
                  <c:v>-0.18524499999999999</c:v>
                </c:pt>
                <c:pt idx="8386">
                  <c:v>-0.18656</c:v>
                </c:pt>
                <c:pt idx="8387">
                  <c:v>-0.18781300000000001</c:v>
                </c:pt>
                <c:pt idx="8388">
                  <c:v>-0.18900600000000001</c:v>
                </c:pt>
                <c:pt idx="8389">
                  <c:v>-0.19014400000000001</c:v>
                </c:pt>
                <c:pt idx="8390">
                  <c:v>-0.19122800000000001</c:v>
                </c:pt>
                <c:pt idx="8391">
                  <c:v>-0.19225400000000001</c:v>
                </c:pt>
                <c:pt idx="8392">
                  <c:v>-0.193217</c:v>
                </c:pt>
                <c:pt idx="8393">
                  <c:v>-0.19411900000000001</c:v>
                </c:pt>
                <c:pt idx="8394">
                  <c:v>-0.19495799999999999</c:v>
                </c:pt>
                <c:pt idx="8395">
                  <c:v>-0.19573399999999999</c:v>
                </c:pt>
                <c:pt idx="8396">
                  <c:v>-0.19644900000000001</c:v>
                </c:pt>
                <c:pt idx="8397">
                  <c:v>-0.19711000000000001</c:v>
                </c:pt>
                <c:pt idx="8398">
                  <c:v>-0.19772400000000001</c:v>
                </c:pt>
                <c:pt idx="8399">
                  <c:v>-0.198295</c:v>
                </c:pt>
                <c:pt idx="8400">
                  <c:v>-0.198823</c:v>
                </c:pt>
                <c:pt idx="8401">
                  <c:v>-0.19930899999999999</c:v>
                </c:pt>
                <c:pt idx="8402">
                  <c:v>-0.19975100000000001</c:v>
                </c:pt>
                <c:pt idx="8403">
                  <c:v>-0.20014599999999999</c:v>
                </c:pt>
                <c:pt idx="8404">
                  <c:v>-0.20049700000000001</c:v>
                </c:pt>
                <c:pt idx="8405">
                  <c:v>-0.20080500000000001</c:v>
                </c:pt>
                <c:pt idx="8406">
                  <c:v>-0.201075</c:v>
                </c:pt>
                <c:pt idx="8407">
                  <c:v>-0.20131299999999999</c:v>
                </c:pt>
                <c:pt idx="8408">
                  <c:v>-0.20152500000000001</c:v>
                </c:pt>
                <c:pt idx="8409">
                  <c:v>-0.20171900000000001</c:v>
                </c:pt>
                <c:pt idx="8410">
                  <c:v>-0.20189599999999999</c:v>
                </c:pt>
                <c:pt idx="8411">
                  <c:v>-0.20205899999999999</c:v>
                </c:pt>
                <c:pt idx="8412">
                  <c:v>-0.20221</c:v>
                </c:pt>
                <c:pt idx="8413">
                  <c:v>-0.20235500000000001</c:v>
                </c:pt>
                <c:pt idx="8414">
                  <c:v>-0.20249900000000001</c:v>
                </c:pt>
                <c:pt idx="8415">
                  <c:v>-0.20264399999999999</c:v>
                </c:pt>
                <c:pt idx="8416">
                  <c:v>-0.202792</c:v>
                </c:pt>
                <c:pt idx="8417">
                  <c:v>-0.20294699999999999</c:v>
                </c:pt>
                <c:pt idx="8418">
                  <c:v>-0.20311100000000001</c:v>
                </c:pt>
                <c:pt idx="8419">
                  <c:v>-0.20327899999999999</c:v>
                </c:pt>
                <c:pt idx="8420">
                  <c:v>-0.20344599999999999</c:v>
                </c:pt>
                <c:pt idx="8421">
                  <c:v>-0.20361099999999999</c:v>
                </c:pt>
                <c:pt idx="8422">
                  <c:v>-0.20377500000000001</c:v>
                </c:pt>
                <c:pt idx="8423">
                  <c:v>-0.203933</c:v>
                </c:pt>
                <c:pt idx="8424">
                  <c:v>-0.20408999999999999</c:v>
                </c:pt>
                <c:pt idx="8425">
                  <c:v>-0.20425599999999999</c:v>
                </c:pt>
                <c:pt idx="8426">
                  <c:v>-0.20443600000000001</c:v>
                </c:pt>
                <c:pt idx="8427">
                  <c:v>-0.20463000000000001</c:v>
                </c:pt>
                <c:pt idx="8428">
                  <c:v>-0.204841</c:v>
                </c:pt>
                <c:pt idx="8429">
                  <c:v>-0.20507300000000001</c:v>
                </c:pt>
                <c:pt idx="8430">
                  <c:v>-0.20532900000000001</c:v>
                </c:pt>
                <c:pt idx="8431">
                  <c:v>-0.20560999999999999</c:v>
                </c:pt>
                <c:pt idx="8432">
                  <c:v>-0.20591499999999999</c:v>
                </c:pt>
                <c:pt idx="8433">
                  <c:v>-0.20625099999999999</c:v>
                </c:pt>
                <c:pt idx="8434">
                  <c:v>-0.206624</c:v>
                </c:pt>
                <c:pt idx="8435">
                  <c:v>-0.20703299999999999</c:v>
                </c:pt>
                <c:pt idx="8436">
                  <c:v>-0.20747399999999999</c:v>
                </c:pt>
                <c:pt idx="8437">
                  <c:v>-0.20794199999999999</c:v>
                </c:pt>
                <c:pt idx="8438">
                  <c:v>-0.20843700000000001</c:v>
                </c:pt>
                <c:pt idx="8439">
                  <c:v>-0.20896000000000001</c:v>
                </c:pt>
                <c:pt idx="8440">
                  <c:v>-0.20952100000000001</c:v>
                </c:pt>
                <c:pt idx="8441">
                  <c:v>-0.21013000000000001</c:v>
                </c:pt>
                <c:pt idx="8442">
                  <c:v>-0.21079300000000001</c:v>
                </c:pt>
                <c:pt idx="8443">
                  <c:v>-0.21150099999999999</c:v>
                </c:pt>
                <c:pt idx="8444">
                  <c:v>-0.21224399999999999</c:v>
                </c:pt>
                <c:pt idx="8445">
                  <c:v>-0.21301400000000001</c:v>
                </c:pt>
                <c:pt idx="8446">
                  <c:v>-0.213807</c:v>
                </c:pt>
                <c:pt idx="8447">
                  <c:v>-0.21462400000000001</c:v>
                </c:pt>
                <c:pt idx="8448">
                  <c:v>-0.21546599999999999</c:v>
                </c:pt>
                <c:pt idx="8449">
                  <c:v>-0.21632999999999999</c:v>
                </c:pt>
                <c:pt idx="8450">
                  <c:v>-0.21721699999999999</c:v>
                </c:pt>
                <c:pt idx="8451">
                  <c:v>-0.21812999999999999</c:v>
                </c:pt>
                <c:pt idx="8452">
                  <c:v>-0.21906600000000001</c:v>
                </c:pt>
                <c:pt idx="8453">
                  <c:v>-0.22001999999999999</c:v>
                </c:pt>
                <c:pt idx="8454">
                  <c:v>-0.22098499999999999</c:v>
                </c:pt>
                <c:pt idx="8455">
                  <c:v>-0.22195599999999999</c:v>
                </c:pt>
                <c:pt idx="8456">
                  <c:v>-0.22293399999999999</c:v>
                </c:pt>
                <c:pt idx="8457">
                  <c:v>-0.22392300000000001</c:v>
                </c:pt>
                <c:pt idx="8458">
                  <c:v>-0.22492599999999999</c:v>
                </c:pt>
                <c:pt idx="8459">
                  <c:v>-0.225942</c:v>
                </c:pt>
                <c:pt idx="8460">
                  <c:v>-0.226965</c:v>
                </c:pt>
                <c:pt idx="8461">
                  <c:v>-0.227989</c:v>
                </c:pt>
                <c:pt idx="8462">
                  <c:v>-0.22900599999999999</c:v>
                </c:pt>
                <c:pt idx="8463">
                  <c:v>-0.23000499999999999</c:v>
                </c:pt>
                <c:pt idx="8464">
                  <c:v>-0.23097599999999999</c:v>
                </c:pt>
                <c:pt idx="8465">
                  <c:v>-0.23191100000000001</c:v>
                </c:pt>
                <c:pt idx="8466">
                  <c:v>-0.23280600000000001</c:v>
                </c:pt>
                <c:pt idx="8467">
                  <c:v>-0.233656</c:v>
                </c:pt>
                <c:pt idx="8468">
                  <c:v>-0.234463</c:v>
                </c:pt>
                <c:pt idx="8469">
                  <c:v>-0.23522999999999999</c:v>
                </c:pt>
                <c:pt idx="8470">
                  <c:v>-0.23596</c:v>
                </c:pt>
                <c:pt idx="8471">
                  <c:v>-0.23665</c:v>
                </c:pt>
                <c:pt idx="8472">
                  <c:v>-0.237285</c:v>
                </c:pt>
                <c:pt idx="8473">
                  <c:v>-0.23785400000000001</c:v>
                </c:pt>
                <c:pt idx="8474">
                  <c:v>-0.23835799999999999</c:v>
                </c:pt>
                <c:pt idx="8475">
                  <c:v>-0.23880399999999999</c:v>
                </c:pt>
                <c:pt idx="8476">
                  <c:v>-0.23919399999999999</c:v>
                </c:pt>
                <c:pt idx="8477">
                  <c:v>-0.23952699999999999</c:v>
                </c:pt>
                <c:pt idx="8478">
                  <c:v>-0.23980199999999999</c:v>
                </c:pt>
                <c:pt idx="8479">
                  <c:v>-0.24001700000000001</c:v>
                </c:pt>
                <c:pt idx="8480">
                  <c:v>-0.24016799999999999</c:v>
                </c:pt>
                <c:pt idx="8481">
                  <c:v>-0.24024499999999999</c:v>
                </c:pt>
                <c:pt idx="8482">
                  <c:v>-0.24023900000000001</c:v>
                </c:pt>
                <c:pt idx="8483">
                  <c:v>-0.240147</c:v>
                </c:pt>
                <c:pt idx="8484">
                  <c:v>-0.23996500000000001</c:v>
                </c:pt>
                <c:pt idx="8485">
                  <c:v>-0.23968900000000001</c:v>
                </c:pt>
                <c:pt idx="8486">
                  <c:v>-0.239315</c:v>
                </c:pt>
                <c:pt idx="8487">
                  <c:v>-0.238841</c:v>
                </c:pt>
                <c:pt idx="8488">
                  <c:v>-0.238259</c:v>
                </c:pt>
                <c:pt idx="8489">
                  <c:v>-0.237565</c:v>
                </c:pt>
                <c:pt idx="8490">
                  <c:v>-0.236759</c:v>
                </c:pt>
                <c:pt idx="8491">
                  <c:v>-0.235846</c:v>
                </c:pt>
                <c:pt idx="8492">
                  <c:v>-0.23482900000000001</c:v>
                </c:pt>
                <c:pt idx="8493">
                  <c:v>-0.23370199999999999</c:v>
                </c:pt>
                <c:pt idx="8494">
                  <c:v>-0.23246700000000001</c:v>
                </c:pt>
                <c:pt idx="8495">
                  <c:v>-0.231123</c:v>
                </c:pt>
                <c:pt idx="8496">
                  <c:v>-0.22966600000000001</c:v>
                </c:pt>
                <c:pt idx="8497">
                  <c:v>-0.22808899999999999</c:v>
                </c:pt>
                <c:pt idx="8498">
                  <c:v>-0.22639699999999999</c:v>
                </c:pt>
                <c:pt idx="8499">
                  <c:v>-0.22459299999999999</c:v>
                </c:pt>
                <c:pt idx="8500">
                  <c:v>-0.22267400000000001</c:v>
                </c:pt>
                <c:pt idx="8501">
                  <c:v>-0.220637</c:v>
                </c:pt>
                <c:pt idx="8502">
                  <c:v>-0.21848600000000001</c:v>
                </c:pt>
                <c:pt idx="8503">
                  <c:v>-0.216227</c:v>
                </c:pt>
                <c:pt idx="8504">
                  <c:v>-0.21385899999999999</c:v>
                </c:pt>
                <c:pt idx="8505">
                  <c:v>-0.21138199999999999</c:v>
                </c:pt>
                <c:pt idx="8506">
                  <c:v>-0.20880099999999999</c:v>
                </c:pt>
                <c:pt idx="8507">
                  <c:v>-0.206121</c:v>
                </c:pt>
                <c:pt idx="8508">
                  <c:v>-0.203343</c:v>
                </c:pt>
                <c:pt idx="8509">
                  <c:v>-0.20047100000000001</c:v>
                </c:pt>
                <c:pt idx="8510">
                  <c:v>-0.19750899999999999</c:v>
                </c:pt>
                <c:pt idx="8511">
                  <c:v>-0.19445699999999999</c:v>
                </c:pt>
                <c:pt idx="8512">
                  <c:v>-0.19131500000000001</c:v>
                </c:pt>
                <c:pt idx="8513">
                  <c:v>-0.188084</c:v>
                </c:pt>
                <c:pt idx="8514">
                  <c:v>-0.18476600000000001</c:v>
                </c:pt>
                <c:pt idx="8515">
                  <c:v>-0.181365</c:v>
                </c:pt>
                <c:pt idx="8516">
                  <c:v>-0.17788699999999999</c:v>
                </c:pt>
                <c:pt idx="8517">
                  <c:v>-0.17433299999999999</c:v>
                </c:pt>
                <c:pt idx="8518">
                  <c:v>-0.170709</c:v>
                </c:pt>
                <c:pt idx="8519">
                  <c:v>-0.167018</c:v>
                </c:pt>
                <c:pt idx="8520">
                  <c:v>-0.16325899999999999</c:v>
                </c:pt>
                <c:pt idx="8521">
                  <c:v>-0.159437</c:v>
                </c:pt>
                <c:pt idx="8522">
                  <c:v>-0.155557</c:v>
                </c:pt>
                <c:pt idx="8523">
                  <c:v>-0.15162300000000001</c:v>
                </c:pt>
                <c:pt idx="8524">
                  <c:v>-0.14764099999999999</c:v>
                </c:pt>
                <c:pt idx="8525">
                  <c:v>-0.14361199999999999</c:v>
                </c:pt>
                <c:pt idx="8526">
                  <c:v>-0.139543</c:v>
                </c:pt>
                <c:pt idx="8527">
                  <c:v>-0.135436</c:v>
                </c:pt>
                <c:pt idx="8528">
                  <c:v>-0.131297</c:v>
                </c:pt>
                <c:pt idx="8529">
                  <c:v>-0.12712999999999999</c:v>
                </c:pt>
                <c:pt idx="8530">
                  <c:v>-0.12294099999999999</c:v>
                </c:pt>
                <c:pt idx="8531">
                  <c:v>-0.118729</c:v>
                </c:pt>
                <c:pt idx="8532">
                  <c:v>-0.114497</c:v>
                </c:pt>
                <c:pt idx="8533">
                  <c:v>-0.110247</c:v>
                </c:pt>
                <c:pt idx="8534">
                  <c:v>-0.105992</c:v>
                </c:pt>
                <c:pt idx="8535">
                  <c:v>-0.101747</c:v>
                </c:pt>
                <c:pt idx="8536">
                  <c:v>-9.7522499999999998E-2</c:v>
                </c:pt>
                <c:pt idx="8537">
                  <c:v>-9.3322799999999997E-2</c:v>
                </c:pt>
                <c:pt idx="8538">
                  <c:v>-8.9149400000000004E-2</c:v>
                </c:pt>
                <c:pt idx="8539">
                  <c:v>-8.5004800000000005E-2</c:v>
                </c:pt>
                <c:pt idx="8540">
                  <c:v>-8.0893699999999999E-2</c:v>
                </c:pt>
                <c:pt idx="8541">
                  <c:v>-7.6820700000000006E-2</c:v>
                </c:pt>
                <c:pt idx="8542">
                  <c:v>-7.2793399999999994E-2</c:v>
                </c:pt>
                <c:pt idx="8543">
                  <c:v>-6.8822700000000001E-2</c:v>
                </c:pt>
                <c:pt idx="8544">
                  <c:v>-6.4916799999999997E-2</c:v>
                </c:pt>
                <c:pt idx="8545">
                  <c:v>-6.1079399999999999E-2</c:v>
                </c:pt>
                <c:pt idx="8546">
                  <c:v>-5.7314700000000003E-2</c:v>
                </c:pt>
                <c:pt idx="8547">
                  <c:v>-5.3626699999999999E-2</c:v>
                </c:pt>
                <c:pt idx="8548">
                  <c:v>-5.0017800000000001E-2</c:v>
                </c:pt>
                <c:pt idx="8549">
                  <c:v>-4.6490499999999997E-2</c:v>
                </c:pt>
                <c:pt idx="8550">
                  <c:v>-4.30508E-2</c:v>
                </c:pt>
                <c:pt idx="8551">
                  <c:v>-3.9705699999999997E-2</c:v>
                </c:pt>
                <c:pt idx="8552">
                  <c:v>-3.6461199999999999E-2</c:v>
                </c:pt>
                <c:pt idx="8553">
                  <c:v>-3.3323699999999998E-2</c:v>
                </c:pt>
                <c:pt idx="8554">
                  <c:v>-3.0300500000000001E-2</c:v>
                </c:pt>
                <c:pt idx="8555">
                  <c:v>-2.7395599999999999E-2</c:v>
                </c:pt>
                <c:pt idx="8556">
                  <c:v>-2.4610900000000002E-2</c:v>
                </c:pt>
                <c:pt idx="8557">
                  <c:v>-2.1950000000000001E-2</c:v>
                </c:pt>
                <c:pt idx="8558">
                  <c:v>-1.9419700000000002E-2</c:v>
                </c:pt>
                <c:pt idx="8559">
                  <c:v>-1.70265E-2</c:v>
                </c:pt>
                <c:pt idx="8560">
                  <c:v>-1.4775399999999999E-2</c:v>
                </c:pt>
                <c:pt idx="8561">
                  <c:v>-1.26707E-2</c:v>
                </c:pt>
                <c:pt idx="8562">
                  <c:v>-1.07162E-2</c:v>
                </c:pt>
                <c:pt idx="8563" formatCode="0.00E+00">
                  <c:v>-8.9155899999999993E-3</c:v>
                </c:pt>
                <c:pt idx="8564" formatCode="0.00E+00">
                  <c:v>-7.2728699999999999E-3</c:v>
                </c:pt>
                <c:pt idx="8565" formatCode="0.00E+00">
                  <c:v>-5.7898300000000002E-3</c:v>
                </c:pt>
                <c:pt idx="8566" formatCode="0.00E+00">
                  <c:v>-4.4674600000000004E-3</c:v>
                </c:pt>
                <c:pt idx="8567" formatCode="0.00E+00">
                  <c:v>-3.3095099999999999E-3</c:v>
                </c:pt>
                <c:pt idx="8568" formatCode="0.00E+00">
                  <c:v>-2.32051E-3</c:v>
                </c:pt>
                <c:pt idx="8569" formatCode="0.00E+00">
                  <c:v>-1.50081E-3</c:v>
                </c:pt>
                <c:pt idx="8570" formatCode="0.00E+00">
                  <c:v>-8.4767700000000002E-4</c:v>
                </c:pt>
                <c:pt idx="8571" formatCode="0.00E+00">
                  <c:v>-3.6090999999999999E-4</c:v>
                </c:pt>
                <c:pt idx="8572" formatCode="0.00E+00">
                  <c:v>-4.41645E-5</c:v>
                </c:pt>
                <c:pt idx="8573" formatCode="0.00E+00">
                  <c:v>9.9168399999999997E-5</c:v>
                </c:pt>
                <c:pt idx="8574" formatCode="0.00E+00">
                  <c:v>6.8564699999999998E-5</c:v>
                </c:pt>
                <c:pt idx="8575" formatCode="0.00E+00">
                  <c:v>-1.34929E-4</c:v>
                </c:pt>
                <c:pt idx="8576" formatCode="0.00E+00">
                  <c:v>-5.0962999999999996E-4</c:v>
                </c:pt>
                <c:pt idx="8577" formatCode="0.00E+00">
                  <c:v>-1.05404E-3</c:v>
                </c:pt>
                <c:pt idx="8578" formatCode="0.00E+00">
                  <c:v>-1.76786E-3</c:v>
                </c:pt>
                <c:pt idx="8579" formatCode="0.00E+00">
                  <c:v>-2.65219E-3</c:v>
                </c:pt>
                <c:pt idx="8580" formatCode="0.00E+00">
                  <c:v>-3.7088899999999998E-3</c:v>
                </c:pt>
                <c:pt idx="8581" formatCode="0.00E+00">
                  <c:v>-4.93868E-3</c:v>
                </c:pt>
                <c:pt idx="8582" formatCode="0.00E+00">
                  <c:v>-6.3393499999999997E-3</c:v>
                </c:pt>
                <c:pt idx="8583" formatCode="0.00E+00">
                  <c:v>-7.9070900000000003E-3</c:v>
                </c:pt>
                <c:pt idx="8584" formatCode="0.00E+00">
                  <c:v>-9.6405099999999997E-3</c:v>
                </c:pt>
                <c:pt idx="8585">
                  <c:v>-1.1539300000000001E-2</c:v>
                </c:pt>
                <c:pt idx="8586">
                  <c:v>-1.36016E-2</c:v>
                </c:pt>
                <c:pt idx="8587">
                  <c:v>-1.5824700000000001E-2</c:v>
                </c:pt>
                <c:pt idx="8588">
                  <c:v>-1.8205900000000001E-2</c:v>
                </c:pt>
                <c:pt idx="8589">
                  <c:v>-2.07415E-2</c:v>
                </c:pt>
                <c:pt idx="8590">
                  <c:v>-2.3427699999999999E-2</c:v>
                </c:pt>
                <c:pt idx="8591">
                  <c:v>-2.6261900000000001E-2</c:v>
                </c:pt>
                <c:pt idx="8592">
                  <c:v>-2.9242199999999999E-2</c:v>
                </c:pt>
                <c:pt idx="8593">
                  <c:v>-3.2365400000000003E-2</c:v>
                </c:pt>
                <c:pt idx="8594">
                  <c:v>-3.5628600000000003E-2</c:v>
                </c:pt>
                <c:pt idx="8595">
                  <c:v>-3.9029399999999999E-2</c:v>
                </c:pt>
                <c:pt idx="8596">
                  <c:v>-4.2562900000000001E-2</c:v>
                </c:pt>
                <c:pt idx="8597">
                  <c:v>-4.6219000000000003E-2</c:v>
                </c:pt>
                <c:pt idx="8598">
                  <c:v>-4.99888E-2</c:v>
                </c:pt>
                <c:pt idx="8599">
                  <c:v>-5.3868699999999999E-2</c:v>
                </c:pt>
                <c:pt idx="8600">
                  <c:v>-5.7854999999999997E-2</c:v>
                </c:pt>
                <c:pt idx="8601">
                  <c:v>-6.1942200000000003E-2</c:v>
                </c:pt>
                <c:pt idx="8602">
                  <c:v>-6.6125900000000001E-2</c:v>
                </c:pt>
                <c:pt idx="8603">
                  <c:v>-7.0402800000000001E-2</c:v>
                </c:pt>
                <c:pt idx="8604">
                  <c:v>-7.4770500000000004E-2</c:v>
                </c:pt>
                <c:pt idx="8605">
                  <c:v>-7.9227099999999995E-2</c:v>
                </c:pt>
                <c:pt idx="8606">
                  <c:v>-8.3767800000000003E-2</c:v>
                </c:pt>
                <c:pt idx="8607">
                  <c:v>-8.8384199999999996E-2</c:v>
                </c:pt>
                <c:pt idx="8608">
                  <c:v>-9.3067800000000006E-2</c:v>
                </c:pt>
                <c:pt idx="8609">
                  <c:v>-9.7814300000000007E-2</c:v>
                </c:pt>
                <c:pt idx="8610">
                  <c:v>-0.10262400000000001</c:v>
                </c:pt>
                <c:pt idx="8611">
                  <c:v>-0.107499</c:v>
                </c:pt>
                <c:pt idx="8612">
                  <c:v>-0.112437</c:v>
                </c:pt>
                <c:pt idx="8613">
                  <c:v>-0.11742900000000001</c:v>
                </c:pt>
                <c:pt idx="8614">
                  <c:v>-0.12246600000000001</c:v>
                </c:pt>
                <c:pt idx="8615">
                  <c:v>-0.12754299999999999</c:v>
                </c:pt>
                <c:pt idx="8616">
                  <c:v>-0.13265399999999999</c:v>
                </c:pt>
                <c:pt idx="8617">
                  <c:v>-0.137795</c:v>
                </c:pt>
                <c:pt idx="8618">
                  <c:v>-0.142955</c:v>
                </c:pt>
                <c:pt idx="8619">
                  <c:v>-0.14812700000000001</c:v>
                </c:pt>
                <c:pt idx="8620">
                  <c:v>-0.153311</c:v>
                </c:pt>
                <c:pt idx="8621">
                  <c:v>-0.158499</c:v>
                </c:pt>
                <c:pt idx="8622">
                  <c:v>-0.163687</c:v>
                </c:pt>
                <c:pt idx="8623">
                  <c:v>-0.16886699999999999</c:v>
                </c:pt>
                <c:pt idx="8624">
                  <c:v>-0.17403099999999999</c:v>
                </c:pt>
                <c:pt idx="8625">
                  <c:v>-0.17917</c:v>
                </c:pt>
                <c:pt idx="8626">
                  <c:v>-0.184277</c:v>
                </c:pt>
                <c:pt idx="8627">
                  <c:v>-0.18934200000000001</c:v>
                </c:pt>
                <c:pt idx="8628">
                  <c:v>-0.194327</c:v>
                </c:pt>
                <c:pt idx="8629">
                  <c:v>-0.19921700000000001</c:v>
                </c:pt>
                <c:pt idx="8630">
                  <c:v>-0.20405000000000001</c:v>
                </c:pt>
                <c:pt idx="8631">
                  <c:v>-0.20883699999999999</c:v>
                </c:pt>
                <c:pt idx="8632">
                  <c:v>-0.21354899999999999</c:v>
                </c:pt>
                <c:pt idx="8633">
                  <c:v>-0.21818499999999999</c:v>
                </c:pt>
                <c:pt idx="8634">
                  <c:v>-0.22275500000000001</c:v>
                </c:pt>
                <c:pt idx="8635">
                  <c:v>-0.22725799999999999</c:v>
                </c:pt>
                <c:pt idx="8636">
                  <c:v>-0.23169000000000001</c:v>
                </c:pt>
                <c:pt idx="8637">
                  <c:v>-0.236045</c:v>
                </c:pt>
                <c:pt idx="8638">
                  <c:v>-0.240318</c:v>
                </c:pt>
                <c:pt idx="8639">
                  <c:v>-0.244504</c:v>
                </c:pt>
                <c:pt idx="8640">
                  <c:v>-0.24860499999999999</c:v>
                </c:pt>
                <c:pt idx="8641">
                  <c:v>-0.25261899999999998</c:v>
                </c:pt>
                <c:pt idx="8642">
                  <c:v>-0.256546</c:v>
                </c:pt>
                <c:pt idx="8643">
                  <c:v>-0.26038</c:v>
                </c:pt>
                <c:pt idx="8644">
                  <c:v>-0.26411899999999999</c:v>
                </c:pt>
                <c:pt idx="8645">
                  <c:v>-0.267762</c:v>
                </c:pt>
                <c:pt idx="8646">
                  <c:v>-0.27131100000000002</c:v>
                </c:pt>
                <c:pt idx="8647">
                  <c:v>-0.27476899999999999</c:v>
                </c:pt>
                <c:pt idx="8648">
                  <c:v>-0.27812999999999999</c:v>
                </c:pt>
                <c:pt idx="8649">
                  <c:v>-0.281385</c:v>
                </c:pt>
                <c:pt idx="8650">
                  <c:v>-0.28452499999999997</c:v>
                </c:pt>
                <c:pt idx="8651">
                  <c:v>-0.28754600000000002</c:v>
                </c:pt>
                <c:pt idx="8652">
                  <c:v>-0.29044599999999998</c:v>
                </c:pt>
                <c:pt idx="8653">
                  <c:v>-0.29322300000000001</c:v>
                </c:pt>
                <c:pt idx="8654">
                  <c:v>-0.29587599999999997</c:v>
                </c:pt>
                <c:pt idx="8655">
                  <c:v>-0.298402</c:v>
                </c:pt>
                <c:pt idx="8656">
                  <c:v>-0.30080200000000001</c:v>
                </c:pt>
                <c:pt idx="8657">
                  <c:v>-0.30307200000000001</c:v>
                </c:pt>
                <c:pt idx="8658">
                  <c:v>-0.30521199999999998</c:v>
                </c:pt>
                <c:pt idx="8659">
                  <c:v>-0.30721999999999999</c:v>
                </c:pt>
                <c:pt idx="8660">
                  <c:v>-0.30909599999999998</c:v>
                </c:pt>
                <c:pt idx="8661">
                  <c:v>-0.31084000000000001</c:v>
                </c:pt>
                <c:pt idx="8662">
                  <c:v>-0.31245499999999998</c:v>
                </c:pt>
                <c:pt idx="8663">
                  <c:v>-0.313944</c:v>
                </c:pt>
                <c:pt idx="8664">
                  <c:v>-0.31530999999999998</c:v>
                </c:pt>
                <c:pt idx="8665">
                  <c:v>-0.316554</c:v>
                </c:pt>
                <c:pt idx="8666">
                  <c:v>-0.31768099999999999</c:v>
                </c:pt>
                <c:pt idx="8667">
                  <c:v>-0.31868999999999997</c:v>
                </c:pt>
                <c:pt idx="8668">
                  <c:v>-0.31958199999999998</c:v>
                </c:pt>
                <c:pt idx="8669">
                  <c:v>-0.320355</c:v>
                </c:pt>
                <c:pt idx="8670">
                  <c:v>-0.32101000000000002</c:v>
                </c:pt>
                <c:pt idx="8671">
                  <c:v>-0.32154700000000003</c:v>
                </c:pt>
                <c:pt idx="8672">
                  <c:v>-0.32196900000000001</c:v>
                </c:pt>
                <c:pt idx="8673">
                  <c:v>-0.32228000000000001</c:v>
                </c:pt>
                <c:pt idx="8674">
                  <c:v>-0.32247999999999999</c:v>
                </c:pt>
                <c:pt idx="8675">
                  <c:v>-0.32257200000000003</c:v>
                </c:pt>
                <c:pt idx="8676">
                  <c:v>-0.32255400000000001</c:v>
                </c:pt>
                <c:pt idx="8677">
                  <c:v>-0.32242500000000002</c:v>
                </c:pt>
                <c:pt idx="8678">
                  <c:v>-0.322181</c:v>
                </c:pt>
                <c:pt idx="8679">
                  <c:v>-0.32182100000000002</c:v>
                </c:pt>
                <c:pt idx="8680">
                  <c:v>-0.32134800000000002</c:v>
                </c:pt>
                <c:pt idx="8681">
                  <c:v>-0.320766</c:v>
                </c:pt>
                <c:pt idx="8682">
                  <c:v>-0.32008199999999998</c:v>
                </c:pt>
                <c:pt idx="8683">
                  <c:v>-0.319299</c:v>
                </c:pt>
                <c:pt idx="8684">
                  <c:v>-0.31841999999999998</c:v>
                </c:pt>
                <c:pt idx="8685">
                  <c:v>-0.31745400000000001</c:v>
                </c:pt>
                <c:pt idx="8686">
                  <c:v>-0.31640699999999999</c:v>
                </c:pt>
                <c:pt idx="8687">
                  <c:v>-0.31528299999999998</c:v>
                </c:pt>
                <c:pt idx="8688">
                  <c:v>-0.31408599999999998</c:v>
                </c:pt>
                <c:pt idx="8689">
                  <c:v>-0.31281900000000001</c:v>
                </c:pt>
                <c:pt idx="8690">
                  <c:v>-0.31148100000000001</c:v>
                </c:pt>
                <c:pt idx="8691">
                  <c:v>-0.31007400000000002</c:v>
                </c:pt>
                <c:pt idx="8692">
                  <c:v>-0.30859999999999999</c:v>
                </c:pt>
                <c:pt idx="8693">
                  <c:v>-0.307062</c:v>
                </c:pt>
                <c:pt idx="8694">
                  <c:v>-0.30545800000000001</c:v>
                </c:pt>
                <c:pt idx="8695">
                  <c:v>-0.30378300000000003</c:v>
                </c:pt>
                <c:pt idx="8696">
                  <c:v>-0.302037</c:v>
                </c:pt>
                <c:pt idx="8697">
                  <c:v>-0.30022399999999999</c:v>
                </c:pt>
                <c:pt idx="8698">
                  <c:v>-0.29834899999999998</c:v>
                </c:pt>
                <c:pt idx="8699">
                  <c:v>-0.29641299999999998</c:v>
                </c:pt>
                <c:pt idx="8700">
                  <c:v>-0.29442000000000002</c:v>
                </c:pt>
                <c:pt idx="8701">
                  <c:v>-0.29237299999999999</c:v>
                </c:pt>
                <c:pt idx="8702">
                  <c:v>-0.290271</c:v>
                </c:pt>
                <c:pt idx="8703">
                  <c:v>-0.28810999999999998</c:v>
                </c:pt>
                <c:pt idx="8704">
                  <c:v>-0.28589700000000001</c:v>
                </c:pt>
                <c:pt idx="8705">
                  <c:v>-0.28364200000000001</c:v>
                </c:pt>
                <c:pt idx="8706">
                  <c:v>-0.281358</c:v>
                </c:pt>
                <c:pt idx="8707">
                  <c:v>-0.27905099999999999</c:v>
                </c:pt>
                <c:pt idx="8708">
                  <c:v>-0.276725</c:v>
                </c:pt>
                <c:pt idx="8709">
                  <c:v>-0.27438200000000001</c:v>
                </c:pt>
                <c:pt idx="8710">
                  <c:v>-0.27202700000000002</c:v>
                </c:pt>
                <c:pt idx="8711">
                  <c:v>-0.26966000000000001</c:v>
                </c:pt>
                <c:pt idx="8712">
                  <c:v>-0.26727800000000002</c:v>
                </c:pt>
                <c:pt idx="8713">
                  <c:v>-0.26488200000000001</c:v>
                </c:pt>
                <c:pt idx="8714">
                  <c:v>-0.26247799999999999</c:v>
                </c:pt>
                <c:pt idx="8715">
                  <c:v>-0.26007599999999997</c:v>
                </c:pt>
                <c:pt idx="8716">
                  <c:v>-0.25768200000000002</c:v>
                </c:pt>
                <c:pt idx="8717">
                  <c:v>-0.25529499999999999</c:v>
                </c:pt>
                <c:pt idx="8718">
                  <c:v>-0.252917</c:v>
                </c:pt>
                <c:pt idx="8719">
                  <c:v>-0.25054900000000002</c:v>
                </c:pt>
                <c:pt idx="8720">
                  <c:v>-0.24820300000000001</c:v>
                </c:pt>
                <c:pt idx="8721">
                  <c:v>-0.24587100000000001</c:v>
                </c:pt>
                <c:pt idx="8722">
                  <c:v>-0.24352599999999999</c:v>
                </c:pt>
                <c:pt idx="8723">
                  <c:v>-0.24116299999999999</c:v>
                </c:pt>
                <c:pt idx="8724">
                  <c:v>-0.238815</c:v>
                </c:pt>
                <c:pt idx="8725">
                  <c:v>-0.236489</c:v>
                </c:pt>
                <c:pt idx="8726">
                  <c:v>-0.23416699999999999</c:v>
                </c:pt>
                <c:pt idx="8727">
                  <c:v>-0.231854</c:v>
                </c:pt>
                <c:pt idx="8728">
                  <c:v>-0.22955500000000001</c:v>
                </c:pt>
                <c:pt idx="8729">
                  <c:v>-0.227272</c:v>
                </c:pt>
                <c:pt idx="8730">
                  <c:v>-0.22500600000000001</c:v>
                </c:pt>
                <c:pt idx="8731">
                  <c:v>-0.22275500000000001</c:v>
                </c:pt>
                <c:pt idx="8732">
                  <c:v>-0.22051599999999999</c:v>
                </c:pt>
                <c:pt idx="8733">
                  <c:v>-0.21829100000000001</c:v>
                </c:pt>
                <c:pt idx="8734">
                  <c:v>-0.216083</c:v>
                </c:pt>
                <c:pt idx="8735">
                  <c:v>-0.213898</c:v>
                </c:pt>
                <c:pt idx="8736">
                  <c:v>-0.21173900000000001</c:v>
                </c:pt>
                <c:pt idx="8737">
                  <c:v>-0.20961199999999999</c:v>
                </c:pt>
                <c:pt idx="8738">
                  <c:v>-0.20752200000000001</c:v>
                </c:pt>
                <c:pt idx="8739">
                  <c:v>-0.20547199999999999</c:v>
                </c:pt>
                <c:pt idx="8740">
                  <c:v>-0.20346600000000001</c:v>
                </c:pt>
                <c:pt idx="8741">
                  <c:v>-0.20150899999999999</c:v>
                </c:pt>
                <c:pt idx="8742">
                  <c:v>-0.199599</c:v>
                </c:pt>
                <c:pt idx="8743">
                  <c:v>-0.19773199999999999</c:v>
                </c:pt>
                <c:pt idx="8744">
                  <c:v>-0.195905</c:v>
                </c:pt>
                <c:pt idx="8745">
                  <c:v>-0.19411700000000001</c:v>
                </c:pt>
                <c:pt idx="8746">
                  <c:v>-0.19236800000000001</c:v>
                </c:pt>
                <c:pt idx="8747">
                  <c:v>-0.190661</c:v>
                </c:pt>
                <c:pt idx="8748">
                  <c:v>-0.188997</c:v>
                </c:pt>
                <c:pt idx="8749">
                  <c:v>-0.18737400000000001</c:v>
                </c:pt>
                <c:pt idx="8750">
                  <c:v>-0.18578700000000001</c:v>
                </c:pt>
                <c:pt idx="8751">
                  <c:v>-0.18423200000000001</c:v>
                </c:pt>
                <c:pt idx="8752">
                  <c:v>-0.18270600000000001</c:v>
                </c:pt>
                <c:pt idx="8753">
                  <c:v>-0.18118699999999999</c:v>
                </c:pt>
                <c:pt idx="8754">
                  <c:v>-0.17966699999999999</c:v>
                </c:pt>
                <c:pt idx="8755">
                  <c:v>-0.178171</c:v>
                </c:pt>
                <c:pt idx="8756">
                  <c:v>-0.176708</c:v>
                </c:pt>
                <c:pt idx="8757">
                  <c:v>-0.17526600000000001</c:v>
                </c:pt>
                <c:pt idx="8758">
                  <c:v>-0.173842</c:v>
                </c:pt>
                <c:pt idx="8759">
                  <c:v>-0.17244599999999999</c:v>
                </c:pt>
                <c:pt idx="8760">
                  <c:v>-0.17108000000000001</c:v>
                </c:pt>
                <c:pt idx="8761">
                  <c:v>-0.16974</c:v>
                </c:pt>
                <c:pt idx="8762">
                  <c:v>-0.16842099999999999</c:v>
                </c:pt>
                <c:pt idx="8763">
                  <c:v>-0.16711899999999999</c:v>
                </c:pt>
                <c:pt idx="8764">
                  <c:v>-0.16583600000000001</c:v>
                </c:pt>
                <c:pt idx="8765">
                  <c:v>-0.164573</c:v>
                </c:pt>
                <c:pt idx="8766">
                  <c:v>-0.16333300000000001</c:v>
                </c:pt>
                <c:pt idx="8767">
                  <c:v>-0.16211400000000001</c:v>
                </c:pt>
                <c:pt idx="8768">
                  <c:v>-0.160917</c:v>
                </c:pt>
                <c:pt idx="8769">
                  <c:v>-0.159743</c:v>
                </c:pt>
                <c:pt idx="8770">
                  <c:v>-0.15859100000000001</c:v>
                </c:pt>
                <c:pt idx="8771">
                  <c:v>-0.15746199999999999</c:v>
                </c:pt>
                <c:pt idx="8772">
                  <c:v>-0.15635399999999999</c:v>
                </c:pt>
                <c:pt idx="8773">
                  <c:v>-0.15526300000000001</c:v>
                </c:pt>
                <c:pt idx="8774">
                  <c:v>-0.15418599999999999</c:v>
                </c:pt>
                <c:pt idx="8775">
                  <c:v>-0.153118</c:v>
                </c:pt>
                <c:pt idx="8776">
                  <c:v>-0.152059</c:v>
                </c:pt>
                <c:pt idx="8777">
                  <c:v>-0.15101300000000001</c:v>
                </c:pt>
                <c:pt idx="8778">
                  <c:v>-0.149982</c:v>
                </c:pt>
                <c:pt idx="8779">
                  <c:v>-0.14896699999999999</c:v>
                </c:pt>
                <c:pt idx="8780">
                  <c:v>-0.14796699999999999</c:v>
                </c:pt>
                <c:pt idx="8781">
                  <c:v>-0.146979</c:v>
                </c:pt>
                <c:pt idx="8782">
                  <c:v>-0.14599899999999999</c:v>
                </c:pt>
                <c:pt idx="8783">
                  <c:v>-0.14502499999999999</c:v>
                </c:pt>
                <c:pt idx="8784">
                  <c:v>-0.14405799999999999</c:v>
                </c:pt>
                <c:pt idx="8785">
                  <c:v>-0.143097</c:v>
                </c:pt>
                <c:pt idx="8786">
                  <c:v>-0.14213799999999999</c:v>
                </c:pt>
                <c:pt idx="8787">
                  <c:v>-0.141178</c:v>
                </c:pt>
                <c:pt idx="8788">
                  <c:v>-0.14022000000000001</c:v>
                </c:pt>
                <c:pt idx="8789">
                  <c:v>-0.139263</c:v>
                </c:pt>
                <c:pt idx="8790">
                  <c:v>-0.13830999999999999</c:v>
                </c:pt>
                <c:pt idx="8791">
                  <c:v>-0.13736000000000001</c:v>
                </c:pt>
                <c:pt idx="8792">
                  <c:v>-0.13641500000000001</c:v>
                </c:pt>
                <c:pt idx="8793">
                  <c:v>-0.13547000000000001</c:v>
                </c:pt>
                <c:pt idx="8794">
                  <c:v>-0.134519</c:v>
                </c:pt>
                <c:pt idx="8795">
                  <c:v>-0.13355500000000001</c:v>
                </c:pt>
                <c:pt idx="8796">
                  <c:v>-0.132577</c:v>
                </c:pt>
                <c:pt idx="8797">
                  <c:v>-0.13158600000000001</c:v>
                </c:pt>
                <c:pt idx="8798">
                  <c:v>-0.13058700000000001</c:v>
                </c:pt>
                <c:pt idx="8799">
                  <c:v>-0.129583</c:v>
                </c:pt>
                <c:pt idx="8800">
                  <c:v>-0.128579</c:v>
                </c:pt>
                <c:pt idx="8801">
                  <c:v>-0.127578</c:v>
                </c:pt>
                <c:pt idx="8802">
                  <c:v>-0.126578</c:v>
                </c:pt>
                <c:pt idx="8803">
                  <c:v>-0.12557299999999999</c:v>
                </c:pt>
                <c:pt idx="8804">
                  <c:v>-0.12456100000000001</c:v>
                </c:pt>
                <c:pt idx="8805">
                  <c:v>-0.123544</c:v>
                </c:pt>
                <c:pt idx="8806">
                  <c:v>-0.12252399999999999</c:v>
                </c:pt>
                <c:pt idx="8807">
                  <c:v>-0.121506</c:v>
                </c:pt>
                <c:pt idx="8808">
                  <c:v>-0.120494</c:v>
                </c:pt>
                <c:pt idx="8809">
                  <c:v>-0.119493</c:v>
                </c:pt>
                <c:pt idx="8810">
                  <c:v>-0.11851</c:v>
                </c:pt>
                <c:pt idx="8811">
                  <c:v>-0.117549</c:v>
                </c:pt>
                <c:pt idx="8812">
                  <c:v>-0.116609</c:v>
                </c:pt>
                <c:pt idx="8813">
                  <c:v>-0.115686</c:v>
                </c:pt>
                <c:pt idx="8814">
                  <c:v>-0.11478099999999999</c:v>
                </c:pt>
                <c:pt idx="8815">
                  <c:v>-0.11389299999999999</c:v>
                </c:pt>
                <c:pt idx="8816">
                  <c:v>-0.113022</c:v>
                </c:pt>
                <c:pt idx="8817">
                  <c:v>-0.112169</c:v>
                </c:pt>
                <c:pt idx="8818">
                  <c:v>-0.111334</c:v>
                </c:pt>
                <c:pt idx="8819">
                  <c:v>-0.11051900000000001</c:v>
                </c:pt>
                <c:pt idx="8820">
                  <c:v>-0.109724</c:v>
                </c:pt>
                <c:pt idx="8821">
                  <c:v>-0.10895299999999999</c:v>
                </c:pt>
                <c:pt idx="8822">
                  <c:v>-0.108211</c:v>
                </c:pt>
                <c:pt idx="8823">
                  <c:v>-0.107505</c:v>
                </c:pt>
                <c:pt idx="8824">
                  <c:v>-0.106837</c:v>
                </c:pt>
                <c:pt idx="8825">
                  <c:v>-0.106208</c:v>
                </c:pt>
                <c:pt idx="8826">
                  <c:v>-0.105619</c:v>
                </c:pt>
                <c:pt idx="8827">
                  <c:v>-0.105069</c:v>
                </c:pt>
                <c:pt idx="8828">
                  <c:v>-0.104559</c:v>
                </c:pt>
                <c:pt idx="8829">
                  <c:v>-0.10409499999999999</c:v>
                </c:pt>
                <c:pt idx="8830">
                  <c:v>-0.103683</c:v>
                </c:pt>
                <c:pt idx="8831">
                  <c:v>-0.10333100000000001</c:v>
                </c:pt>
                <c:pt idx="8832">
                  <c:v>-0.103049</c:v>
                </c:pt>
                <c:pt idx="8833">
                  <c:v>-0.10284</c:v>
                </c:pt>
                <c:pt idx="8834">
                  <c:v>-0.102702</c:v>
                </c:pt>
                <c:pt idx="8835">
                  <c:v>-0.10263600000000001</c:v>
                </c:pt>
                <c:pt idx="8836">
                  <c:v>-0.102646</c:v>
                </c:pt>
                <c:pt idx="8837">
                  <c:v>-0.10273500000000001</c:v>
                </c:pt>
                <c:pt idx="8838">
                  <c:v>-0.102905</c:v>
                </c:pt>
                <c:pt idx="8839">
                  <c:v>-0.103155</c:v>
                </c:pt>
                <c:pt idx="8840">
                  <c:v>-0.103491</c:v>
                </c:pt>
                <c:pt idx="8841">
                  <c:v>-0.103921</c:v>
                </c:pt>
                <c:pt idx="8842">
                  <c:v>-0.104445</c:v>
                </c:pt>
                <c:pt idx="8843">
                  <c:v>-0.105059</c:v>
                </c:pt>
                <c:pt idx="8844">
                  <c:v>-0.10575900000000001</c:v>
                </c:pt>
                <c:pt idx="8845">
                  <c:v>-0.106544</c:v>
                </c:pt>
                <c:pt idx="8846">
                  <c:v>-0.10741199999999999</c:v>
                </c:pt>
                <c:pt idx="8847">
                  <c:v>-0.108359</c:v>
                </c:pt>
                <c:pt idx="8848">
                  <c:v>-0.10938100000000001</c:v>
                </c:pt>
                <c:pt idx="8849">
                  <c:v>-0.110482</c:v>
                </c:pt>
                <c:pt idx="8850">
                  <c:v>-0.111668</c:v>
                </c:pt>
                <c:pt idx="8851">
                  <c:v>-0.112943</c:v>
                </c:pt>
                <c:pt idx="8852">
                  <c:v>-0.114311</c:v>
                </c:pt>
                <c:pt idx="8853">
                  <c:v>-0.115773</c:v>
                </c:pt>
                <c:pt idx="8854">
                  <c:v>-0.117331</c:v>
                </c:pt>
                <c:pt idx="8855">
                  <c:v>-0.11898400000000001</c:v>
                </c:pt>
                <c:pt idx="8856">
                  <c:v>-0.120731</c:v>
                </c:pt>
                <c:pt idx="8857">
                  <c:v>-0.122573</c:v>
                </c:pt>
                <c:pt idx="8858">
                  <c:v>-0.124513</c:v>
                </c:pt>
                <c:pt idx="8859">
                  <c:v>-0.126551</c:v>
                </c:pt>
                <c:pt idx="8860">
                  <c:v>-0.128687</c:v>
                </c:pt>
                <c:pt idx="8861">
                  <c:v>-0.13091900000000001</c:v>
                </c:pt>
                <c:pt idx="8862">
                  <c:v>-0.13325000000000001</c:v>
                </c:pt>
                <c:pt idx="8863">
                  <c:v>-0.135682</c:v>
                </c:pt>
                <c:pt idx="8864">
                  <c:v>-0.13821700000000001</c:v>
                </c:pt>
                <c:pt idx="8865">
                  <c:v>-0.140848</c:v>
                </c:pt>
                <c:pt idx="8866">
                  <c:v>-0.143565</c:v>
                </c:pt>
                <c:pt idx="8867">
                  <c:v>-0.14635899999999999</c:v>
                </c:pt>
                <c:pt idx="8868">
                  <c:v>-0.149225</c:v>
                </c:pt>
                <c:pt idx="8869">
                  <c:v>-0.15215999999999999</c:v>
                </c:pt>
                <c:pt idx="8870">
                  <c:v>-0.15516099999999999</c:v>
                </c:pt>
                <c:pt idx="8871">
                  <c:v>-0.158223</c:v>
                </c:pt>
                <c:pt idx="8872">
                  <c:v>-0.16134899999999999</c:v>
                </c:pt>
                <c:pt idx="8873">
                  <c:v>-0.16454299999999999</c:v>
                </c:pt>
                <c:pt idx="8874">
                  <c:v>-0.16780900000000001</c:v>
                </c:pt>
                <c:pt idx="8875">
                  <c:v>-0.17114199999999999</c:v>
                </c:pt>
                <c:pt idx="8876">
                  <c:v>-0.17453299999999999</c:v>
                </c:pt>
                <c:pt idx="8877">
                  <c:v>-0.177978</c:v>
                </c:pt>
                <c:pt idx="8878">
                  <c:v>-0.18147199999999999</c:v>
                </c:pt>
                <c:pt idx="8879">
                  <c:v>-0.18501000000000001</c:v>
                </c:pt>
                <c:pt idx="8880">
                  <c:v>-0.18859200000000001</c:v>
                </c:pt>
                <c:pt idx="8881">
                  <c:v>-0.192217</c:v>
                </c:pt>
                <c:pt idx="8882">
                  <c:v>-0.19588700000000001</c:v>
                </c:pt>
                <c:pt idx="8883">
                  <c:v>-0.199601</c:v>
                </c:pt>
                <c:pt idx="8884">
                  <c:v>-0.20335900000000001</c:v>
                </c:pt>
                <c:pt idx="8885">
                  <c:v>-0.20716200000000001</c:v>
                </c:pt>
                <c:pt idx="8886">
                  <c:v>-0.211005</c:v>
                </c:pt>
                <c:pt idx="8887">
                  <c:v>-0.21488599999999999</c:v>
                </c:pt>
                <c:pt idx="8888">
                  <c:v>-0.21879699999999999</c:v>
                </c:pt>
                <c:pt idx="8889">
                  <c:v>-0.22273399999999999</c:v>
                </c:pt>
                <c:pt idx="8890">
                  <c:v>-0.22669400000000001</c:v>
                </c:pt>
                <c:pt idx="8891">
                  <c:v>-0.23067499999999999</c:v>
                </c:pt>
                <c:pt idx="8892">
                  <c:v>-0.23467299999999999</c:v>
                </c:pt>
                <c:pt idx="8893">
                  <c:v>-0.238679</c:v>
                </c:pt>
                <c:pt idx="8894">
                  <c:v>-0.24268700000000001</c:v>
                </c:pt>
                <c:pt idx="8895">
                  <c:v>-0.24669099999999999</c:v>
                </c:pt>
                <c:pt idx="8896">
                  <c:v>-0.25068800000000002</c:v>
                </c:pt>
                <c:pt idx="8897">
                  <c:v>-0.25467400000000001</c:v>
                </c:pt>
                <c:pt idx="8898">
                  <c:v>-0.25864100000000001</c:v>
                </c:pt>
                <c:pt idx="8899">
                  <c:v>-0.26258199999999998</c:v>
                </c:pt>
                <c:pt idx="8900">
                  <c:v>-0.26649200000000001</c:v>
                </c:pt>
                <c:pt idx="8901">
                  <c:v>-0.270366</c:v>
                </c:pt>
                <c:pt idx="8902">
                  <c:v>-0.27420499999999998</c:v>
                </c:pt>
                <c:pt idx="8903">
                  <c:v>-0.27800999999999998</c:v>
                </c:pt>
                <c:pt idx="8904">
                  <c:v>-0.28178300000000001</c:v>
                </c:pt>
                <c:pt idx="8905">
                  <c:v>-0.285524</c:v>
                </c:pt>
                <c:pt idx="8906">
                  <c:v>-0.28922900000000001</c:v>
                </c:pt>
                <c:pt idx="8907">
                  <c:v>-0.29289300000000001</c:v>
                </c:pt>
                <c:pt idx="8908">
                  <c:v>-0.296512</c:v>
                </c:pt>
                <c:pt idx="8909">
                  <c:v>-0.30008000000000001</c:v>
                </c:pt>
                <c:pt idx="8910">
                  <c:v>-0.303593</c:v>
                </c:pt>
                <c:pt idx="8911">
                  <c:v>-0.30703999999999998</c:v>
                </c:pt>
                <c:pt idx="8912">
                  <c:v>-0.31041299999999999</c:v>
                </c:pt>
                <c:pt idx="8913">
                  <c:v>-0.31371100000000002</c:v>
                </c:pt>
                <c:pt idx="8914">
                  <c:v>-0.31693700000000002</c:v>
                </c:pt>
                <c:pt idx="8915">
                  <c:v>-0.32009199999999999</c:v>
                </c:pt>
                <c:pt idx="8916">
                  <c:v>-0.32317299999999999</c:v>
                </c:pt>
                <c:pt idx="8917">
                  <c:v>-0.32617200000000002</c:v>
                </c:pt>
                <c:pt idx="8918">
                  <c:v>-0.32908100000000001</c:v>
                </c:pt>
                <c:pt idx="8919">
                  <c:v>-0.331895</c:v>
                </c:pt>
                <c:pt idx="8920">
                  <c:v>-0.33460899999999999</c:v>
                </c:pt>
                <c:pt idx="8921">
                  <c:v>-0.33721699999999999</c:v>
                </c:pt>
                <c:pt idx="8922">
                  <c:v>-0.33971800000000002</c:v>
                </c:pt>
                <c:pt idx="8923">
                  <c:v>-0.34211399999999997</c:v>
                </c:pt>
                <c:pt idx="8924">
                  <c:v>-0.34440399999999999</c:v>
                </c:pt>
                <c:pt idx="8925">
                  <c:v>-0.34658699999999998</c:v>
                </c:pt>
                <c:pt idx="8926">
                  <c:v>-0.348663</c:v>
                </c:pt>
                <c:pt idx="8927">
                  <c:v>-0.350628</c:v>
                </c:pt>
                <c:pt idx="8928">
                  <c:v>-0.35247400000000001</c:v>
                </c:pt>
                <c:pt idx="8929">
                  <c:v>-0.35419299999999998</c:v>
                </c:pt>
                <c:pt idx="8930">
                  <c:v>-0.35578700000000002</c:v>
                </c:pt>
                <c:pt idx="8931">
                  <c:v>-0.35726200000000002</c:v>
                </c:pt>
                <c:pt idx="8932">
                  <c:v>-0.35862100000000002</c:v>
                </c:pt>
                <c:pt idx="8933">
                  <c:v>-0.35986800000000002</c:v>
                </c:pt>
                <c:pt idx="8934">
                  <c:v>-0.36100100000000002</c:v>
                </c:pt>
                <c:pt idx="8935">
                  <c:v>-0.36201800000000001</c:v>
                </c:pt>
                <c:pt idx="8936">
                  <c:v>-0.36291200000000001</c:v>
                </c:pt>
                <c:pt idx="8937">
                  <c:v>-0.363676</c:v>
                </c:pt>
                <c:pt idx="8938">
                  <c:v>-0.36429899999999998</c:v>
                </c:pt>
                <c:pt idx="8939">
                  <c:v>-0.36477999999999999</c:v>
                </c:pt>
                <c:pt idx="8940">
                  <c:v>-0.36511700000000002</c:v>
                </c:pt>
                <c:pt idx="8941">
                  <c:v>-0.36530600000000002</c:v>
                </c:pt>
                <c:pt idx="8942">
                  <c:v>-0.36534299999999997</c:v>
                </c:pt>
                <c:pt idx="8943">
                  <c:v>-0.365228</c:v>
                </c:pt>
                <c:pt idx="8944">
                  <c:v>-0.36496899999999999</c:v>
                </c:pt>
                <c:pt idx="8945">
                  <c:v>-0.36457400000000001</c:v>
                </c:pt>
                <c:pt idx="8946">
                  <c:v>-0.36404799999999998</c:v>
                </c:pt>
                <c:pt idx="8947">
                  <c:v>-0.36339700000000003</c:v>
                </c:pt>
                <c:pt idx="8948">
                  <c:v>-0.362624</c:v>
                </c:pt>
                <c:pt idx="8949">
                  <c:v>-0.361734</c:v>
                </c:pt>
                <c:pt idx="8950">
                  <c:v>-0.36072599999999999</c:v>
                </c:pt>
                <c:pt idx="8951">
                  <c:v>-0.35959799999999997</c:v>
                </c:pt>
                <c:pt idx="8952">
                  <c:v>-0.358352</c:v>
                </c:pt>
                <c:pt idx="8953">
                  <c:v>-0.356993</c:v>
                </c:pt>
                <c:pt idx="8954">
                  <c:v>-0.35552400000000001</c:v>
                </c:pt>
                <c:pt idx="8955">
                  <c:v>-0.35394599999999998</c:v>
                </c:pt>
                <c:pt idx="8956">
                  <c:v>-0.35225899999999999</c:v>
                </c:pt>
                <c:pt idx="8957">
                  <c:v>-0.35046899999999997</c:v>
                </c:pt>
                <c:pt idx="8958">
                  <c:v>-0.34857500000000002</c:v>
                </c:pt>
                <c:pt idx="8959">
                  <c:v>-0.34657300000000002</c:v>
                </c:pt>
                <c:pt idx="8960">
                  <c:v>-0.34445399999999998</c:v>
                </c:pt>
                <c:pt idx="8961">
                  <c:v>-0.34221800000000002</c:v>
                </c:pt>
                <c:pt idx="8962">
                  <c:v>-0.33987099999999998</c:v>
                </c:pt>
                <c:pt idx="8963">
                  <c:v>-0.33741900000000002</c:v>
                </c:pt>
                <c:pt idx="8964">
                  <c:v>-0.33486700000000003</c:v>
                </c:pt>
                <c:pt idx="8965">
                  <c:v>-0.33221899999999999</c:v>
                </c:pt>
                <c:pt idx="8966">
                  <c:v>-0.32947799999999999</c:v>
                </c:pt>
                <c:pt idx="8967">
                  <c:v>-0.32664799999999999</c:v>
                </c:pt>
                <c:pt idx="8968">
                  <c:v>-0.32373200000000002</c:v>
                </c:pt>
                <c:pt idx="8969">
                  <c:v>-0.32073000000000002</c:v>
                </c:pt>
                <c:pt idx="8970">
                  <c:v>-0.31763999999999998</c:v>
                </c:pt>
                <c:pt idx="8971">
                  <c:v>-0.31446200000000002</c:v>
                </c:pt>
                <c:pt idx="8972">
                  <c:v>-0.311195</c:v>
                </c:pt>
                <c:pt idx="8973">
                  <c:v>-0.30784299999999998</c:v>
                </c:pt>
                <c:pt idx="8974">
                  <c:v>-0.30441600000000002</c:v>
                </c:pt>
                <c:pt idx="8975">
                  <c:v>-0.30092600000000003</c:v>
                </c:pt>
                <c:pt idx="8976">
                  <c:v>-0.29738100000000001</c:v>
                </c:pt>
                <c:pt idx="8977">
                  <c:v>-0.29378799999999999</c:v>
                </c:pt>
                <c:pt idx="8978">
                  <c:v>-0.29015099999999999</c:v>
                </c:pt>
                <c:pt idx="8979">
                  <c:v>-0.28647</c:v>
                </c:pt>
                <c:pt idx="8980">
                  <c:v>-0.28275</c:v>
                </c:pt>
                <c:pt idx="8981">
                  <c:v>-0.279001</c:v>
                </c:pt>
                <c:pt idx="8982">
                  <c:v>-0.27523599999999998</c:v>
                </c:pt>
                <c:pt idx="8983">
                  <c:v>-0.27146199999999998</c:v>
                </c:pt>
                <c:pt idx="8984">
                  <c:v>-0.267681</c:v>
                </c:pt>
                <c:pt idx="8985">
                  <c:v>-0.26389800000000002</c:v>
                </c:pt>
                <c:pt idx="8986">
                  <c:v>-0.26011099999999998</c:v>
                </c:pt>
                <c:pt idx="8987">
                  <c:v>-0.25631799999999999</c:v>
                </c:pt>
                <c:pt idx="8988">
                  <c:v>-0.252525</c:v>
                </c:pt>
                <c:pt idx="8989">
                  <c:v>-0.24874099999999999</c:v>
                </c:pt>
                <c:pt idx="8990">
                  <c:v>-0.24497099999999999</c:v>
                </c:pt>
                <c:pt idx="8991">
                  <c:v>-0.24121200000000001</c:v>
                </c:pt>
                <c:pt idx="8992">
                  <c:v>-0.23746600000000001</c:v>
                </c:pt>
                <c:pt idx="8993">
                  <c:v>-0.233737</c:v>
                </c:pt>
                <c:pt idx="8994">
                  <c:v>-0.23002800000000001</c:v>
                </c:pt>
                <c:pt idx="8995">
                  <c:v>-0.22634000000000001</c:v>
                </c:pt>
                <c:pt idx="8996">
                  <c:v>-0.22267799999999999</c:v>
                </c:pt>
                <c:pt idx="8997">
                  <c:v>-0.219052</c:v>
                </c:pt>
                <c:pt idx="8998">
                  <c:v>-0.215471</c:v>
                </c:pt>
                <c:pt idx="8999">
                  <c:v>-0.21194099999999999</c:v>
                </c:pt>
                <c:pt idx="9000">
                  <c:v>-0.20846799999999999</c:v>
                </c:pt>
                <c:pt idx="9001">
                  <c:v>-0.20505499999999999</c:v>
                </c:pt>
                <c:pt idx="9002">
                  <c:v>-0.20169799999999999</c:v>
                </c:pt>
                <c:pt idx="9003">
                  <c:v>-0.19839799999999999</c:v>
                </c:pt>
                <c:pt idx="9004">
                  <c:v>-0.19515299999999999</c:v>
                </c:pt>
                <c:pt idx="9005">
                  <c:v>-0.191966</c:v>
                </c:pt>
                <c:pt idx="9006">
                  <c:v>-0.18884300000000001</c:v>
                </c:pt>
                <c:pt idx="9007">
                  <c:v>-0.18579100000000001</c:v>
                </c:pt>
                <c:pt idx="9008">
                  <c:v>-0.18281900000000001</c:v>
                </c:pt>
                <c:pt idx="9009">
                  <c:v>-0.17993300000000001</c:v>
                </c:pt>
                <c:pt idx="9010">
                  <c:v>-0.17713699999999999</c:v>
                </c:pt>
                <c:pt idx="9011">
                  <c:v>-0.174431</c:v>
                </c:pt>
                <c:pt idx="9012">
                  <c:v>-0.171818</c:v>
                </c:pt>
                <c:pt idx="9013">
                  <c:v>-0.16930300000000001</c:v>
                </c:pt>
                <c:pt idx="9014">
                  <c:v>-0.16689100000000001</c:v>
                </c:pt>
                <c:pt idx="9015">
                  <c:v>-0.16458100000000001</c:v>
                </c:pt>
                <c:pt idx="9016">
                  <c:v>-0.16237499999999999</c:v>
                </c:pt>
                <c:pt idx="9017">
                  <c:v>-0.160277</c:v>
                </c:pt>
                <c:pt idx="9018">
                  <c:v>-0.15828800000000001</c:v>
                </c:pt>
                <c:pt idx="9019">
                  <c:v>-0.15640100000000001</c:v>
                </c:pt>
                <c:pt idx="9020">
                  <c:v>-0.154613</c:v>
                </c:pt>
                <c:pt idx="9021">
                  <c:v>-0.152921</c:v>
                </c:pt>
                <c:pt idx="9022">
                  <c:v>-0.15132499999999999</c:v>
                </c:pt>
                <c:pt idx="9023">
                  <c:v>-0.14982100000000001</c:v>
                </c:pt>
                <c:pt idx="9024">
                  <c:v>-0.14840900000000001</c:v>
                </c:pt>
                <c:pt idx="9025">
                  <c:v>-0.14709800000000001</c:v>
                </c:pt>
                <c:pt idx="9026">
                  <c:v>-0.14589099999999999</c:v>
                </c:pt>
                <c:pt idx="9027">
                  <c:v>-0.144788</c:v>
                </c:pt>
                <c:pt idx="9028">
                  <c:v>-0.143787</c:v>
                </c:pt>
                <c:pt idx="9029">
                  <c:v>-0.14289099999999999</c:v>
                </c:pt>
                <c:pt idx="9030">
                  <c:v>-0.14210200000000001</c:v>
                </c:pt>
                <c:pt idx="9031">
                  <c:v>-0.14141699999999999</c:v>
                </c:pt>
                <c:pt idx="9032">
                  <c:v>-0.14083499999999999</c:v>
                </c:pt>
                <c:pt idx="9033">
                  <c:v>-0.14035900000000001</c:v>
                </c:pt>
                <c:pt idx="9034">
                  <c:v>-0.13999500000000001</c:v>
                </c:pt>
                <c:pt idx="9035">
                  <c:v>-0.139741</c:v>
                </c:pt>
                <c:pt idx="9036">
                  <c:v>-0.13958799999999999</c:v>
                </c:pt>
                <c:pt idx="9037">
                  <c:v>-0.13952899999999999</c:v>
                </c:pt>
                <c:pt idx="9038">
                  <c:v>-0.13956199999999999</c:v>
                </c:pt>
                <c:pt idx="9039">
                  <c:v>-0.139685</c:v>
                </c:pt>
                <c:pt idx="9040">
                  <c:v>-0.139904</c:v>
                </c:pt>
                <c:pt idx="9041">
                  <c:v>-0.14022799999999999</c:v>
                </c:pt>
                <c:pt idx="9042">
                  <c:v>-0.14065800000000001</c:v>
                </c:pt>
                <c:pt idx="9043">
                  <c:v>-0.14118700000000001</c:v>
                </c:pt>
                <c:pt idx="9044">
                  <c:v>-0.14179900000000001</c:v>
                </c:pt>
                <c:pt idx="9045">
                  <c:v>-0.142485</c:v>
                </c:pt>
                <c:pt idx="9046">
                  <c:v>-0.143238</c:v>
                </c:pt>
                <c:pt idx="9047">
                  <c:v>-0.14405699999999999</c:v>
                </c:pt>
                <c:pt idx="9048">
                  <c:v>-0.14494000000000001</c:v>
                </c:pt>
                <c:pt idx="9049">
                  <c:v>-0.14588699999999999</c:v>
                </c:pt>
                <c:pt idx="9050">
                  <c:v>-0.146896</c:v>
                </c:pt>
                <c:pt idx="9051">
                  <c:v>-0.14796699999999999</c:v>
                </c:pt>
                <c:pt idx="9052">
                  <c:v>-0.14909600000000001</c:v>
                </c:pt>
                <c:pt idx="9053">
                  <c:v>-0.15027499999999999</c:v>
                </c:pt>
                <c:pt idx="9054">
                  <c:v>-0.15149599999999999</c:v>
                </c:pt>
                <c:pt idx="9055">
                  <c:v>-0.152751</c:v>
                </c:pt>
                <c:pt idx="9056">
                  <c:v>-0.15403900000000001</c:v>
                </c:pt>
                <c:pt idx="9057">
                  <c:v>-0.155364</c:v>
                </c:pt>
                <c:pt idx="9058">
                  <c:v>-0.15672700000000001</c:v>
                </c:pt>
                <c:pt idx="9059">
                  <c:v>-0.15812799999999999</c:v>
                </c:pt>
                <c:pt idx="9060">
                  <c:v>-0.15955800000000001</c:v>
                </c:pt>
                <c:pt idx="9061">
                  <c:v>-0.16100600000000001</c:v>
                </c:pt>
                <c:pt idx="9062">
                  <c:v>-0.162466</c:v>
                </c:pt>
                <c:pt idx="9063">
                  <c:v>-0.16392399999999999</c:v>
                </c:pt>
                <c:pt idx="9064">
                  <c:v>-0.16536999999999999</c:v>
                </c:pt>
                <c:pt idx="9065">
                  <c:v>-0.166796</c:v>
                </c:pt>
                <c:pt idx="9066">
                  <c:v>-0.16819500000000001</c:v>
                </c:pt>
                <c:pt idx="9067">
                  <c:v>-0.169567</c:v>
                </c:pt>
                <c:pt idx="9068">
                  <c:v>-0.17091000000000001</c:v>
                </c:pt>
                <c:pt idx="9069">
                  <c:v>-0.17222899999999999</c:v>
                </c:pt>
                <c:pt idx="9070">
                  <c:v>-0.17352500000000001</c:v>
                </c:pt>
                <c:pt idx="9071">
                  <c:v>-0.17479500000000001</c:v>
                </c:pt>
                <c:pt idx="9072">
                  <c:v>-0.17602799999999999</c:v>
                </c:pt>
                <c:pt idx="9073">
                  <c:v>-0.17721200000000001</c:v>
                </c:pt>
                <c:pt idx="9074">
                  <c:v>-0.17834700000000001</c:v>
                </c:pt>
                <c:pt idx="9075">
                  <c:v>-0.17943700000000001</c:v>
                </c:pt>
                <c:pt idx="9076">
                  <c:v>-0.18048400000000001</c:v>
                </c:pt>
                <c:pt idx="9077">
                  <c:v>-0.18148800000000001</c:v>
                </c:pt>
                <c:pt idx="9078">
                  <c:v>-0.182448</c:v>
                </c:pt>
                <c:pt idx="9079">
                  <c:v>-0.183365</c:v>
                </c:pt>
                <c:pt idx="9080">
                  <c:v>-0.18423100000000001</c:v>
                </c:pt>
                <c:pt idx="9081">
                  <c:v>-0.18503800000000001</c:v>
                </c:pt>
                <c:pt idx="9082">
                  <c:v>-0.185777</c:v>
                </c:pt>
                <c:pt idx="9083">
                  <c:v>-0.186445</c:v>
                </c:pt>
                <c:pt idx="9084">
                  <c:v>-0.18703800000000001</c:v>
                </c:pt>
                <c:pt idx="9085">
                  <c:v>-0.187554</c:v>
                </c:pt>
                <c:pt idx="9086">
                  <c:v>-0.18798899999999999</c:v>
                </c:pt>
                <c:pt idx="9087">
                  <c:v>-0.18834400000000001</c:v>
                </c:pt>
                <c:pt idx="9088">
                  <c:v>-0.18861700000000001</c:v>
                </c:pt>
                <c:pt idx="9089">
                  <c:v>-0.188801</c:v>
                </c:pt>
                <c:pt idx="9090">
                  <c:v>-0.18889800000000001</c:v>
                </c:pt>
                <c:pt idx="9091">
                  <c:v>-0.188913</c:v>
                </c:pt>
                <c:pt idx="9092">
                  <c:v>-0.18884699999999999</c:v>
                </c:pt>
                <c:pt idx="9093">
                  <c:v>-0.188697</c:v>
                </c:pt>
                <c:pt idx="9094">
                  <c:v>-0.18846199999999999</c:v>
                </c:pt>
                <c:pt idx="9095">
                  <c:v>-0.188143</c:v>
                </c:pt>
                <c:pt idx="9096">
                  <c:v>-0.18773400000000001</c:v>
                </c:pt>
                <c:pt idx="9097">
                  <c:v>-0.18723200000000001</c:v>
                </c:pt>
                <c:pt idx="9098">
                  <c:v>-0.18664</c:v>
                </c:pt>
                <c:pt idx="9099">
                  <c:v>-0.18595999999999999</c:v>
                </c:pt>
                <c:pt idx="9100">
                  <c:v>-0.18518999999999999</c:v>
                </c:pt>
                <c:pt idx="9101">
                  <c:v>-0.18432899999999999</c:v>
                </c:pt>
                <c:pt idx="9102">
                  <c:v>-0.18338099999999999</c:v>
                </c:pt>
                <c:pt idx="9103">
                  <c:v>-0.18235299999999999</c:v>
                </c:pt>
                <c:pt idx="9104">
                  <c:v>-0.18124199999999999</c:v>
                </c:pt>
                <c:pt idx="9105">
                  <c:v>-0.18004800000000001</c:v>
                </c:pt>
                <c:pt idx="9106">
                  <c:v>-0.17877499999999999</c:v>
                </c:pt>
                <c:pt idx="9107">
                  <c:v>-0.177429</c:v>
                </c:pt>
                <c:pt idx="9108">
                  <c:v>-0.176011</c:v>
                </c:pt>
                <c:pt idx="9109">
                  <c:v>-0.17452500000000001</c:v>
                </c:pt>
                <c:pt idx="9110">
                  <c:v>-0.17297599999999999</c:v>
                </c:pt>
                <c:pt idx="9111">
                  <c:v>-0.17136499999999999</c:v>
                </c:pt>
                <c:pt idx="9112">
                  <c:v>-0.16969300000000001</c:v>
                </c:pt>
                <c:pt idx="9113">
                  <c:v>-0.167958</c:v>
                </c:pt>
                <c:pt idx="9114">
                  <c:v>-0.16616400000000001</c:v>
                </c:pt>
                <c:pt idx="9115">
                  <c:v>-0.16431399999999999</c:v>
                </c:pt>
                <c:pt idx="9116">
                  <c:v>-0.16241</c:v>
                </c:pt>
                <c:pt idx="9117">
                  <c:v>-0.16045499999999999</c:v>
                </c:pt>
                <c:pt idx="9118">
                  <c:v>-0.15845400000000001</c:v>
                </c:pt>
                <c:pt idx="9119">
                  <c:v>-0.15640699999999999</c:v>
                </c:pt>
                <c:pt idx="9120">
                  <c:v>-0.15431500000000001</c:v>
                </c:pt>
                <c:pt idx="9121">
                  <c:v>-0.15218000000000001</c:v>
                </c:pt>
                <c:pt idx="9122">
                  <c:v>-0.150009</c:v>
                </c:pt>
                <c:pt idx="9123">
                  <c:v>-0.14780299999999999</c:v>
                </c:pt>
                <c:pt idx="9124">
                  <c:v>-0.145566</c:v>
                </c:pt>
                <c:pt idx="9125">
                  <c:v>-0.14330000000000001</c:v>
                </c:pt>
                <c:pt idx="9126">
                  <c:v>-0.14100699999999999</c:v>
                </c:pt>
                <c:pt idx="9127">
                  <c:v>-0.13869200000000001</c:v>
                </c:pt>
                <c:pt idx="9128">
                  <c:v>-0.13635700000000001</c:v>
                </c:pt>
                <c:pt idx="9129">
                  <c:v>-0.13400599999999999</c:v>
                </c:pt>
                <c:pt idx="9130">
                  <c:v>-0.13164100000000001</c:v>
                </c:pt>
                <c:pt idx="9131">
                  <c:v>-0.12926199999999999</c:v>
                </c:pt>
                <c:pt idx="9132">
                  <c:v>-0.12686800000000001</c:v>
                </c:pt>
                <c:pt idx="9133">
                  <c:v>-0.124463</c:v>
                </c:pt>
                <c:pt idx="9134">
                  <c:v>-0.122058</c:v>
                </c:pt>
                <c:pt idx="9135">
                  <c:v>-0.11966400000000001</c:v>
                </c:pt>
                <c:pt idx="9136">
                  <c:v>-0.11729000000000001</c:v>
                </c:pt>
                <c:pt idx="9137">
                  <c:v>-0.114939</c:v>
                </c:pt>
                <c:pt idx="9138">
                  <c:v>-0.112609</c:v>
                </c:pt>
                <c:pt idx="9139">
                  <c:v>-0.110303</c:v>
                </c:pt>
                <c:pt idx="9140">
                  <c:v>-0.10802200000000001</c:v>
                </c:pt>
                <c:pt idx="9141">
                  <c:v>-0.10577</c:v>
                </c:pt>
                <c:pt idx="9142">
                  <c:v>-0.10355399999999999</c:v>
                </c:pt>
                <c:pt idx="9143">
                  <c:v>-0.101381</c:v>
                </c:pt>
                <c:pt idx="9144">
                  <c:v>-9.9257100000000001E-2</c:v>
                </c:pt>
                <c:pt idx="9145">
                  <c:v>-9.7183599999999995E-2</c:v>
                </c:pt>
                <c:pt idx="9146">
                  <c:v>-9.5162499999999997E-2</c:v>
                </c:pt>
                <c:pt idx="9147">
                  <c:v>-9.3195500000000001E-2</c:v>
                </c:pt>
                <c:pt idx="9148">
                  <c:v>-9.1281899999999999E-2</c:v>
                </c:pt>
                <c:pt idx="9149">
                  <c:v>-8.9421799999999996E-2</c:v>
                </c:pt>
                <c:pt idx="9150">
                  <c:v>-8.7619100000000005E-2</c:v>
                </c:pt>
                <c:pt idx="9151">
                  <c:v>-8.5879300000000006E-2</c:v>
                </c:pt>
                <c:pt idx="9152">
                  <c:v>-8.4205799999999997E-2</c:v>
                </c:pt>
                <c:pt idx="9153">
                  <c:v>-8.2602200000000001E-2</c:v>
                </c:pt>
                <c:pt idx="9154">
                  <c:v>-8.10728E-2</c:v>
                </c:pt>
                <c:pt idx="9155">
                  <c:v>-7.9619599999999999E-2</c:v>
                </c:pt>
                <c:pt idx="9156">
                  <c:v>-7.8242699999999998E-2</c:v>
                </c:pt>
                <c:pt idx="9157">
                  <c:v>-7.6944200000000004E-2</c:v>
                </c:pt>
                <c:pt idx="9158">
                  <c:v>-7.5728699999999996E-2</c:v>
                </c:pt>
                <c:pt idx="9159">
                  <c:v>-7.4600399999999997E-2</c:v>
                </c:pt>
                <c:pt idx="9160">
                  <c:v>-7.3562199999999994E-2</c:v>
                </c:pt>
                <c:pt idx="9161">
                  <c:v>-7.2617000000000001E-2</c:v>
                </c:pt>
                <c:pt idx="9162">
                  <c:v>-7.1766200000000002E-2</c:v>
                </c:pt>
                <c:pt idx="9163">
                  <c:v>-7.1011099999999994E-2</c:v>
                </c:pt>
                <c:pt idx="9164">
                  <c:v>-7.0353499999999999E-2</c:v>
                </c:pt>
                <c:pt idx="9165">
                  <c:v>-6.9793499999999994E-2</c:v>
                </c:pt>
                <c:pt idx="9166">
                  <c:v>-6.93304E-2</c:v>
                </c:pt>
                <c:pt idx="9167">
                  <c:v>-6.8965399999999996E-2</c:v>
                </c:pt>
                <c:pt idx="9168">
                  <c:v>-6.8700600000000001E-2</c:v>
                </c:pt>
                <c:pt idx="9169">
                  <c:v>-6.8534399999999995E-2</c:v>
                </c:pt>
                <c:pt idx="9170">
                  <c:v>-6.8461499999999995E-2</c:v>
                </c:pt>
                <c:pt idx="9171">
                  <c:v>-6.8479799999999993E-2</c:v>
                </c:pt>
                <c:pt idx="9172">
                  <c:v>-6.8590999999999999E-2</c:v>
                </c:pt>
                <c:pt idx="9173">
                  <c:v>-6.8797200000000003E-2</c:v>
                </c:pt>
                <c:pt idx="9174">
                  <c:v>-6.9098000000000007E-2</c:v>
                </c:pt>
                <c:pt idx="9175">
                  <c:v>-6.94911E-2</c:v>
                </c:pt>
                <c:pt idx="9176">
                  <c:v>-6.9973900000000006E-2</c:v>
                </c:pt>
                <c:pt idx="9177">
                  <c:v>-7.0543900000000007E-2</c:v>
                </c:pt>
                <c:pt idx="9178">
                  <c:v>-7.1199600000000002E-2</c:v>
                </c:pt>
                <c:pt idx="9179">
                  <c:v>-7.1940500000000004E-2</c:v>
                </c:pt>
                <c:pt idx="9180">
                  <c:v>-7.2767700000000005E-2</c:v>
                </c:pt>
                <c:pt idx="9181">
                  <c:v>-7.3681300000000005E-2</c:v>
                </c:pt>
                <c:pt idx="9182">
                  <c:v>-7.4678700000000001E-2</c:v>
                </c:pt>
                <c:pt idx="9183">
                  <c:v>-7.5755799999999998E-2</c:v>
                </c:pt>
                <c:pt idx="9184">
                  <c:v>-7.6910900000000004E-2</c:v>
                </c:pt>
                <c:pt idx="9185">
                  <c:v>-7.8142799999999998E-2</c:v>
                </c:pt>
                <c:pt idx="9186">
                  <c:v>-7.9448900000000003E-2</c:v>
                </c:pt>
                <c:pt idx="9187">
                  <c:v>-8.0826700000000001E-2</c:v>
                </c:pt>
                <c:pt idx="9188">
                  <c:v>-8.2273899999999997E-2</c:v>
                </c:pt>
                <c:pt idx="9189">
                  <c:v>-8.3786399999999997E-2</c:v>
                </c:pt>
                <c:pt idx="9190">
                  <c:v>-8.5360500000000006E-2</c:v>
                </c:pt>
                <c:pt idx="9191">
                  <c:v>-8.6995100000000006E-2</c:v>
                </c:pt>
                <c:pt idx="9192">
                  <c:v>-8.8689500000000004E-2</c:v>
                </c:pt>
                <c:pt idx="9193">
                  <c:v>-9.0441099999999996E-2</c:v>
                </c:pt>
                <c:pt idx="9194">
                  <c:v>-9.2247399999999993E-2</c:v>
                </c:pt>
                <c:pt idx="9195">
                  <c:v>-9.4107399999999994E-2</c:v>
                </c:pt>
                <c:pt idx="9196">
                  <c:v>-9.6017900000000003E-2</c:v>
                </c:pt>
                <c:pt idx="9197">
                  <c:v>-9.7970299999999996E-2</c:v>
                </c:pt>
                <c:pt idx="9198">
                  <c:v>-9.9957400000000002E-2</c:v>
                </c:pt>
                <c:pt idx="9199">
                  <c:v>-0.101977</c:v>
                </c:pt>
                <c:pt idx="9200">
                  <c:v>-0.10402699999999999</c:v>
                </c:pt>
                <c:pt idx="9201">
                  <c:v>-0.106105</c:v>
                </c:pt>
                <c:pt idx="9202">
                  <c:v>-0.108207</c:v>
                </c:pt>
                <c:pt idx="9203">
                  <c:v>-0.110332</c:v>
                </c:pt>
                <c:pt idx="9204">
                  <c:v>-0.11247799999999999</c:v>
                </c:pt>
                <c:pt idx="9205">
                  <c:v>-0.114645</c:v>
                </c:pt>
                <c:pt idx="9206">
                  <c:v>-0.116831</c:v>
                </c:pt>
                <c:pt idx="9207">
                  <c:v>-0.11902699999999999</c:v>
                </c:pt>
                <c:pt idx="9208">
                  <c:v>-0.121227</c:v>
                </c:pt>
                <c:pt idx="9209">
                  <c:v>-0.123429</c:v>
                </c:pt>
                <c:pt idx="9210">
                  <c:v>-0.125636</c:v>
                </c:pt>
                <c:pt idx="9211">
                  <c:v>-0.12785199999999999</c:v>
                </c:pt>
                <c:pt idx="9212">
                  <c:v>-0.130077</c:v>
                </c:pt>
                <c:pt idx="9213">
                  <c:v>-0.13230600000000001</c:v>
                </c:pt>
                <c:pt idx="9214">
                  <c:v>-0.13453200000000001</c:v>
                </c:pt>
                <c:pt idx="9215">
                  <c:v>-0.13675300000000001</c:v>
                </c:pt>
                <c:pt idx="9216">
                  <c:v>-0.13896600000000001</c:v>
                </c:pt>
                <c:pt idx="9217">
                  <c:v>-0.14116799999999999</c:v>
                </c:pt>
                <c:pt idx="9218">
                  <c:v>-0.14335400000000001</c:v>
                </c:pt>
                <c:pt idx="9219">
                  <c:v>-0.14551900000000001</c:v>
                </c:pt>
                <c:pt idx="9220">
                  <c:v>-0.14766399999999999</c:v>
                </c:pt>
                <c:pt idx="9221">
                  <c:v>-0.149788</c:v>
                </c:pt>
                <c:pt idx="9222">
                  <c:v>-0.15188699999999999</c:v>
                </c:pt>
                <c:pt idx="9223">
                  <c:v>-0.15395900000000001</c:v>
                </c:pt>
                <c:pt idx="9224">
                  <c:v>-0.155998</c:v>
                </c:pt>
                <c:pt idx="9225">
                  <c:v>-0.157999</c:v>
                </c:pt>
                <c:pt idx="9226">
                  <c:v>-0.15995999999999999</c:v>
                </c:pt>
                <c:pt idx="9227">
                  <c:v>-0.16187699999999999</c:v>
                </c:pt>
                <c:pt idx="9228">
                  <c:v>-0.163712</c:v>
                </c:pt>
                <c:pt idx="9229">
                  <c:v>-0.16545299999999999</c:v>
                </c:pt>
                <c:pt idx="9230">
                  <c:v>-0.16714300000000001</c:v>
                </c:pt>
                <c:pt idx="9231">
                  <c:v>-0.168793</c:v>
                </c:pt>
                <c:pt idx="9232">
                  <c:v>-0.170379</c:v>
                </c:pt>
                <c:pt idx="9233">
                  <c:v>-0.1719</c:v>
                </c:pt>
                <c:pt idx="9234">
                  <c:v>-0.173371</c:v>
                </c:pt>
                <c:pt idx="9235">
                  <c:v>-0.174794</c:v>
                </c:pt>
                <c:pt idx="9236">
                  <c:v>-0.17616999999999999</c:v>
                </c:pt>
                <c:pt idx="9237">
                  <c:v>-0.17749400000000001</c:v>
                </c:pt>
                <c:pt idx="9238">
                  <c:v>-0.17876600000000001</c:v>
                </c:pt>
                <c:pt idx="9239">
                  <c:v>-0.179982</c:v>
                </c:pt>
                <c:pt idx="9240">
                  <c:v>-0.181147</c:v>
                </c:pt>
                <c:pt idx="9241">
                  <c:v>-0.18226300000000001</c:v>
                </c:pt>
                <c:pt idx="9242">
                  <c:v>-0.18332999999999999</c:v>
                </c:pt>
                <c:pt idx="9243">
                  <c:v>-0.18434700000000001</c:v>
                </c:pt>
                <c:pt idx="9244">
                  <c:v>-0.18531400000000001</c:v>
                </c:pt>
                <c:pt idx="9245">
                  <c:v>-0.18623400000000001</c:v>
                </c:pt>
                <c:pt idx="9246">
                  <c:v>-0.18711</c:v>
                </c:pt>
                <c:pt idx="9247">
                  <c:v>-0.187943</c:v>
                </c:pt>
                <c:pt idx="9248">
                  <c:v>-0.18873000000000001</c:v>
                </c:pt>
                <c:pt idx="9249">
                  <c:v>-0.189468</c:v>
                </c:pt>
                <c:pt idx="9250">
                  <c:v>-0.19015399999999999</c:v>
                </c:pt>
                <c:pt idx="9251">
                  <c:v>-0.19078400000000001</c:v>
                </c:pt>
                <c:pt idx="9252">
                  <c:v>-0.19136</c:v>
                </c:pt>
                <c:pt idx="9253">
                  <c:v>-0.191882</c:v>
                </c:pt>
                <c:pt idx="9254">
                  <c:v>-0.19234799999999999</c:v>
                </c:pt>
                <c:pt idx="9255">
                  <c:v>-0.19275999999999999</c:v>
                </c:pt>
                <c:pt idx="9256">
                  <c:v>-0.19311800000000001</c:v>
                </c:pt>
                <c:pt idx="9257">
                  <c:v>-0.19342200000000001</c:v>
                </c:pt>
                <c:pt idx="9258">
                  <c:v>-0.19367000000000001</c:v>
                </c:pt>
                <c:pt idx="9259">
                  <c:v>-0.19386300000000001</c:v>
                </c:pt>
                <c:pt idx="9260">
                  <c:v>-0.19400100000000001</c:v>
                </c:pt>
                <c:pt idx="9261">
                  <c:v>-0.194082</c:v>
                </c:pt>
                <c:pt idx="9262">
                  <c:v>-0.19411200000000001</c:v>
                </c:pt>
                <c:pt idx="9263">
                  <c:v>-0.19409100000000001</c:v>
                </c:pt>
                <c:pt idx="9264">
                  <c:v>-0.194023</c:v>
                </c:pt>
                <c:pt idx="9265">
                  <c:v>-0.19391</c:v>
                </c:pt>
                <c:pt idx="9266">
                  <c:v>-0.19375400000000001</c:v>
                </c:pt>
                <c:pt idx="9267">
                  <c:v>-0.19355700000000001</c:v>
                </c:pt>
                <c:pt idx="9268">
                  <c:v>-0.19331999999999999</c:v>
                </c:pt>
                <c:pt idx="9269">
                  <c:v>-0.19304299999999999</c:v>
                </c:pt>
                <c:pt idx="9270">
                  <c:v>-0.19272600000000001</c:v>
                </c:pt>
                <c:pt idx="9271">
                  <c:v>-0.19236900000000001</c:v>
                </c:pt>
                <c:pt idx="9272">
                  <c:v>-0.191971</c:v>
                </c:pt>
                <c:pt idx="9273">
                  <c:v>-0.19153100000000001</c:v>
                </c:pt>
                <c:pt idx="9274">
                  <c:v>-0.191051</c:v>
                </c:pt>
                <c:pt idx="9275">
                  <c:v>-0.19053</c:v>
                </c:pt>
                <c:pt idx="9276">
                  <c:v>-0.189969</c:v>
                </c:pt>
                <c:pt idx="9277">
                  <c:v>-0.18936500000000001</c:v>
                </c:pt>
                <c:pt idx="9278">
                  <c:v>-0.188718</c:v>
                </c:pt>
                <c:pt idx="9279">
                  <c:v>-0.188027</c:v>
                </c:pt>
                <c:pt idx="9280">
                  <c:v>-0.18729000000000001</c:v>
                </c:pt>
                <c:pt idx="9281">
                  <c:v>-0.18651000000000001</c:v>
                </c:pt>
                <c:pt idx="9282">
                  <c:v>-0.18568999999999999</c:v>
                </c:pt>
                <c:pt idx="9283">
                  <c:v>-0.184832</c:v>
                </c:pt>
                <c:pt idx="9284">
                  <c:v>-0.18393999999999999</c:v>
                </c:pt>
                <c:pt idx="9285">
                  <c:v>-0.18301799999999999</c:v>
                </c:pt>
                <c:pt idx="9286">
                  <c:v>-0.18206700000000001</c:v>
                </c:pt>
                <c:pt idx="9287">
                  <c:v>-0.181091</c:v>
                </c:pt>
                <c:pt idx="9288">
                  <c:v>-0.180089</c:v>
                </c:pt>
                <c:pt idx="9289">
                  <c:v>-0.179064</c:v>
                </c:pt>
                <c:pt idx="9290">
                  <c:v>-0.17801500000000001</c:v>
                </c:pt>
                <c:pt idx="9291">
                  <c:v>-0.17693999999999999</c:v>
                </c:pt>
                <c:pt idx="9292">
                  <c:v>-0.175841</c:v>
                </c:pt>
                <c:pt idx="9293">
                  <c:v>-0.17472099999999999</c:v>
                </c:pt>
                <c:pt idx="9294">
                  <c:v>-0.17357600000000001</c:v>
                </c:pt>
                <c:pt idx="9295">
                  <c:v>-0.172399</c:v>
                </c:pt>
                <c:pt idx="9296">
                  <c:v>-0.171186</c:v>
                </c:pt>
                <c:pt idx="9297">
                  <c:v>-0.169937</c:v>
                </c:pt>
                <c:pt idx="9298">
                  <c:v>-0.168654</c:v>
                </c:pt>
                <c:pt idx="9299">
                  <c:v>-0.16733500000000001</c:v>
                </c:pt>
                <c:pt idx="9300">
                  <c:v>-0.16598299999999999</c:v>
                </c:pt>
                <c:pt idx="9301">
                  <c:v>-0.16459599999999999</c:v>
                </c:pt>
                <c:pt idx="9302">
                  <c:v>-0.16316900000000001</c:v>
                </c:pt>
                <c:pt idx="9303">
                  <c:v>-0.16169600000000001</c:v>
                </c:pt>
                <c:pt idx="9304">
                  <c:v>-0.16017999999999999</c:v>
                </c:pt>
                <c:pt idx="9305">
                  <c:v>-0.15862799999999999</c:v>
                </c:pt>
                <c:pt idx="9306">
                  <c:v>-0.15704799999999999</c:v>
                </c:pt>
                <c:pt idx="9307">
                  <c:v>-0.155442</c:v>
                </c:pt>
                <c:pt idx="9308">
                  <c:v>-0.15381</c:v>
                </c:pt>
                <c:pt idx="9309">
                  <c:v>-0.152147</c:v>
                </c:pt>
                <c:pt idx="9310">
                  <c:v>-0.150452</c:v>
                </c:pt>
                <c:pt idx="9311">
                  <c:v>-0.14872199999999999</c:v>
                </c:pt>
                <c:pt idx="9312">
                  <c:v>-0.146953</c:v>
                </c:pt>
                <c:pt idx="9313">
                  <c:v>-0.145146</c:v>
                </c:pt>
                <c:pt idx="9314">
                  <c:v>-0.14330300000000001</c:v>
                </c:pt>
                <c:pt idx="9315">
                  <c:v>-0.141429</c:v>
                </c:pt>
                <c:pt idx="9316">
                  <c:v>-0.13952600000000001</c:v>
                </c:pt>
                <c:pt idx="9317">
                  <c:v>-0.137596</c:v>
                </c:pt>
                <c:pt idx="9318">
                  <c:v>-0.13563500000000001</c:v>
                </c:pt>
                <c:pt idx="9319">
                  <c:v>-0.13364500000000001</c:v>
                </c:pt>
                <c:pt idx="9320">
                  <c:v>-0.13163</c:v>
                </c:pt>
                <c:pt idx="9321">
                  <c:v>-0.129582</c:v>
                </c:pt>
                <c:pt idx="9322">
                  <c:v>-0.127469</c:v>
                </c:pt>
                <c:pt idx="9323">
                  <c:v>-0.12528700000000001</c:v>
                </c:pt>
                <c:pt idx="9324">
                  <c:v>-0.12306599999999999</c:v>
                </c:pt>
                <c:pt idx="9325">
                  <c:v>-0.120808</c:v>
                </c:pt>
                <c:pt idx="9326">
                  <c:v>-0.11849899999999999</c:v>
                </c:pt>
                <c:pt idx="9327">
                  <c:v>-0.11613900000000001</c:v>
                </c:pt>
                <c:pt idx="9328">
                  <c:v>-0.113732</c:v>
                </c:pt>
                <c:pt idx="9329">
                  <c:v>-0.111278</c:v>
                </c:pt>
                <c:pt idx="9330">
                  <c:v>-0.108775</c:v>
                </c:pt>
                <c:pt idx="9331">
                  <c:v>-0.106222</c:v>
                </c:pt>
                <c:pt idx="9332">
                  <c:v>-0.103616</c:v>
                </c:pt>
                <c:pt idx="9333">
                  <c:v>-0.100954</c:v>
                </c:pt>
                <c:pt idx="9334">
                  <c:v>-9.8237099999999994E-2</c:v>
                </c:pt>
                <c:pt idx="9335">
                  <c:v>-9.5469300000000007E-2</c:v>
                </c:pt>
                <c:pt idx="9336">
                  <c:v>-9.2654399999999998E-2</c:v>
                </c:pt>
                <c:pt idx="9337">
                  <c:v>-8.9795100000000003E-2</c:v>
                </c:pt>
                <c:pt idx="9338">
                  <c:v>-8.6893499999999999E-2</c:v>
                </c:pt>
                <c:pt idx="9339">
                  <c:v>-8.3950499999999997E-2</c:v>
                </c:pt>
                <c:pt idx="9340">
                  <c:v>-8.0967600000000001E-2</c:v>
                </c:pt>
                <c:pt idx="9341">
                  <c:v>-7.7947799999999998E-2</c:v>
                </c:pt>
                <c:pt idx="9342">
                  <c:v>-7.4892500000000001E-2</c:v>
                </c:pt>
                <c:pt idx="9343">
                  <c:v>-7.1799299999999996E-2</c:v>
                </c:pt>
                <c:pt idx="9344">
                  <c:v>-6.86668E-2</c:v>
                </c:pt>
                <c:pt idx="9345">
                  <c:v>-6.5497200000000005E-2</c:v>
                </c:pt>
                <c:pt idx="9346">
                  <c:v>-6.2292899999999998E-2</c:v>
                </c:pt>
                <c:pt idx="9347">
                  <c:v>-5.9054099999999998E-2</c:v>
                </c:pt>
                <c:pt idx="9348">
                  <c:v>-5.5779599999999999E-2</c:v>
                </c:pt>
                <c:pt idx="9349">
                  <c:v>-5.2468399999999998E-2</c:v>
                </c:pt>
                <c:pt idx="9350">
                  <c:v>-4.9120400000000002E-2</c:v>
                </c:pt>
                <c:pt idx="9351">
                  <c:v>-4.5737899999999998E-2</c:v>
                </c:pt>
                <c:pt idx="9352">
                  <c:v>-4.2318500000000002E-2</c:v>
                </c:pt>
                <c:pt idx="9353">
                  <c:v>-3.8841199999999999E-2</c:v>
                </c:pt>
                <c:pt idx="9354">
                  <c:v>-3.5298000000000003E-2</c:v>
                </c:pt>
                <c:pt idx="9355">
                  <c:v>-3.1714899999999997E-2</c:v>
                </c:pt>
                <c:pt idx="9356">
                  <c:v>-2.8103300000000001E-2</c:v>
                </c:pt>
                <c:pt idx="9357">
                  <c:v>-2.44517E-2</c:v>
                </c:pt>
                <c:pt idx="9358">
                  <c:v>-2.0761499999999999E-2</c:v>
                </c:pt>
                <c:pt idx="9359">
                  <c:v>-1.7042399999999999E-2</c:v>
                </c:pt>
                <c:pt idx="9360">
                  <c:v>-1.32993E-2</c:v>
                </c:pt>
                <c:pt idx="9361" formatCode="0.00E+00">
                  <c:v>-9.5343000000000008E-3</c:v>
                </c:pt>
                <c:pt idx="9362" formatCode="0.00E+00">
                  <c:v>-5.7478800000000004E-3</c:v>
                </c:pt>
                <c:pt idx="9363" formatCode="0.00E+00">
                  <c:v>-1.94067E-3</c:v>
                </c:pt>
                <c:pt idx="9364" formatCode="0.00E+00">
                  <c:v>1.88536E-3</c:v>
                </c:pt>
                <c:pt idx="9365" formatCode="0.00E+00">
                  <c:v>5.7267899999999998E-3</c:v>
                </c:pt>
                <c:pt idx="9366" formatCode="0.00E+00">
                  <c:v>9.5801600000000008E-3</c:v>
                </c:pt>
                <c:pt idx="9367">
                  <c:v>1.3442900000000001E-2</c:v>
                </c:pt>
                <c:pt idx="9368">
                  <c:v>1.73121E-2</c:v>
                </c:pt>
                <c:pt idx="9369">
                  <c:v>2.1183500000000001E-2</c:v>
                </c:pt>
                <c:pt idx="9370">
                  <c:v>2.5052499999999998E-2</c:v>
                </c:pt>
                <c:pt idx="9371">
                  <c:v>2.8915199999999999E-2</c:v>
                </c:pt>
                <c:pt idx="9372">
                  <c:v>3.27683E-2</c:v>
                </c:pt>
                <c:pt idx="9373">
                  <c:v>3.6609099999999999E-2</c:v>
                </c:pt>
                <c:pt idx="9374">
                  <c:v>4.0434999999999999E-2</c:v>
                </c:pt>
                <c:pt idx="9375">
                  <c:v>4.42431E-2</c:v>
                </c:pt>
                <c:pt idx="9376">
                  <c:v>4.80299E-2</c:v>
                </c:pt>
                <c:pt idx="9377">
                  <c:v>5.1791700000000003E-2</c:v>
                </c:pt>
                <c:pt idx="9378">
                  <c:v>5.5525100000000001E-2</c:v>
                </c:pt>
                <c:pt idx="9379">
                  <c:v>5.9226599999999997E-2</c:v>
                </c:pt>
                <c:pt idx="9380">
                  <c:v>6.2892400000000001E-2</c:v>
                </c:pt>
                <c:pt idx="9381">
                  <c:v>6.6519800000000004E-2</c:v>
                </c:pt>
                <c:pt idx="9382">
                  <c:v>7.0107600000000006E-2</c:v>
                </c:pt>
                <c:pt idx="9383">
                  <c:v>7.3653300000000005E-2</c:v>
                </c:pt>
                <c:pt idx="9384">
                  <c:v>7.7152399999999996E-2</c:v>
                </c:pt>
                <c:pt idx="9385">
                  <c:v>8.0600500000000005E-2</c:v>
                </c:pt>
                <c:pt idx="9386">
                  <c:v>8.3992999999999998E-2</c:v>
                </c:pt>
                <c:pt idx="9387">
                  <c:v>8.7324899999999997E-2</c:v>
                </c:pt>
                <c:pt idx="9388">
                  <c:v>9.0593000000000007E-2</c:v>
                </c:pt>
                <c:pt idx="9389">
                  <c:v>9.3795299999999998E-2</c:v>
                </c:pt>
                <c:pt idx="9390">
                  <c:v>9.6928600000000004E-2</c:v>
                </c:pt>
                <c:pt idx="9391">
                  <c:v>9.9989099999999997E-2</c:v>
                </c:pt>
                <c:pt idx="9392">
                  <c:v>0.102973</c:v>
                </c:pt>
                <c:pt idx="9393">
                  <c:v>0.105875</c:v>
                </c:pt>
                <c:pt idx="9394">
                  <c:v>0.108692</c:v>
                </c:pt>
                <c:pt idx="9395">
                  <c:v>0.11142000000000001</c:v>
                </c:pt>
                <c:pt idx="9396">
                  <c:v>0.114061</c:v>
                </c:pt>
                <c:pt idx="9397">
                  <c:v>0.11661000000000001</c:v>
                </c:pt>
                <c:pt idx="9398">
                  <c:v>0.119065</c:v>
                </c:pt>
                <c:pt idx="9399">
                  <c:v>0.121418</c:v>
                </c:pt>
                <c:pt idx="9400">
                  <c:v>0.123666</c:v>
                </c:pt>
                <c:pt idx="9401">
                  <c:v>0.125805</c:v>
                </c:pt>
                <c:pt idx="9402">
                  <c:v>0.127833</c:v>
                </c:pt>
                <c:pt idx="9403">
                  <c:v>0.12975</c:v>
                </c:pt>
                <c:pt idx="9404">
                  <c:v>0.13155700000000001</c:v>
                </c:pt>
                <c:pt idx="9405">
                  <c:v>0.13324800000000001</c:v>
                </c:pt>
                <c:pt idx="9406">
                  <c:v>0.13482</c:v>
                </c:pt>
                <c:pt idx="9407">
                  <c:v>0.136268</c:v>
                </c:pt>
                <c:pt idx="9408">
                  <c:v>0.13758699999999999</c:v>
                </c:pt>
                <c:pt idx="9409">
                  <c:v>0.13877400000000001</c:v>
                </c:pt>
                <c:pt idx="9410">
                  <c:v>0.13982600000000001</c:v>
                </c:pt>
                <c:pt idx="9411">
                  <c:v>0.14074</c:v>
                </c:pt>
                <c:pt idx="9412">
                  <c:v>0.141516</c:v>
                </c:pt>
                <c:pt idx="9413">
                  <c:v>0.142154</c:v>
                </c:pt>
                <c:pt idx="9414">
                  <c:v>0.142653</c:v>
                </c:pt>
                <c:pt idx="9415">
                  <c:v>0.143012</c:v>
                </c:pt>
                <c:pt idx="9416">
                  <c:v>0.14323</c:v>
                </c:pt>
                <c:pt idx="9417">
                  <c:v>0.14330499999999999</c:v>
                </c:pt>
                <c:pt idx="9418">
                  <c:v>0.143236</c:v>
                </c:pt>
                <c:pt idx="9419">
                  <c:v>0.14302200000000001</c:v>
                </c:pt>
                <c:pt idx="9420">
                  <c:v>0.14266400000000001</c:v>
                </c:pt>
                <c:pt idx="9421">
                  <c:v>0.14216300000000001</c:v>
                </c:pt>
                <c:pt idx="9422">
                  <c:v>0.14152000000000001</c:v>
                </c:pt>
                <c:pt idx="9423">
                  <c:v>0.140733</c:v>
                </c:pt>
                <c:pt idx="9424">
                  <c:v>0.13980300000000001</c:v>
                </c:pt>
                <c:pt idx="9425">
                  <c:v>0.13872699999999999</c:v>
                </c:pt>
                <c:pt idx="9426">
                  <c:v>0.13750499999999999</c:v>
                </c:pt>
                <c:pt idx="9427">
                  <c:v>0.13614100000000001</c:v>
                </c:pt>
                <c:pt idx="9428">
                  <c:v>0.13463800000000001</c:v>
                </c:pt>
                <c:pt idx="9429">
                  <c:v>0.132997</c:v>
                </c:pt>
                <c:pt idx="9430">
                  <c:v>0.131216</c:v>
                </c:pt>
                <c:pt idx="9431">
                  <c:v>0.12929499999999999</c:v>
                </c:pt>
                <c:pt idx="9432">
                  <c:v>0.12723200000000001</c:v>
                </c:pt>
                <c:pt idx="9433">
                  <c:v>0.125032</c:v>
                </c:pt>
                <c:pt idx="9434">
                  <c:v>0.122697</c:v>
                </c:pt>
                <c:pt idx="9435">
                  <c:v>0.120231</c:v>
                </c:pt>
                <c:pt idx="9436">
                  <c:v>0.11763700000000001</c:v>
                </c:pt>
                <c:pt idx="9437">
                  <c:v>0.11491700000000001</c:v>
                </c:pt>
                <c:pt idx="9438">
                  <c:v>0.11207499999999999</c:v>
                </c:pt>
                <c:pt idx="9439">
                  <c:v>0.109113</c:v>
                </c:pt>
                <c:pt idx="9440">
                  <c:v>0.106033</c:v>
                </c:pt>
                <c:pt idx="9441">
                  <c:v>0.102837</c:v>
                </c:pt>
                <c:pt idx="9442">
                  <c:v>9.9527699999999997E-2</c:v>
                </c:pt>
                <c:pt idx="9443">
                  <c:v>9.6109799999999995E-2</c:v>
                </c:pt>
                <c:pt idx="9444">
                  <c:v>9.2587900000000001E-2</c:v>
                </c:pt>
                <c:pt idx="9445">
                  <c:v>8.8965699999999995E-2</c:v>
                </c:pt>
                <c:pt idx="9446">
                  <c:v>8.5248099999999993E-2</c:v>
                </c:pt>
                <c:pt idx="9447">
                  <c:v>8.1441600000000003E-2</c:v>
                </c:pt>
                <c:pt idx="9448">
                  <c:v>7.7551300000000004E-2</c:v>
                </c:pt>
                <c:pt idx="9449">
                  <c:v>7.3580699999999999E-2</c:v>
                </c:pt>
                <c:pt idx="9450">
                  <c:v>6.95331E-2</c:v>
                </c:pt>
                <c:pt idx="9451">
                  <c:v>6.5412499999999998E-2</c:v>
                </c:pt>
                <c:pt idx="9452">
                  <c:v>6.1223100000000003E-2</c:v>
                </c:pt>
                <c:pt idx="9453">
                  <c:v>5.6970199999999999E-2</c:v>
                </c:pt>
                <c:pt idx="9454">
                  <c:v>5.26586E-2</c:v>
                </c:pt>
                <c:pt idx="9455">
                  <c:v>4.8292500000000002E-2</c:v>
                </c:pt>
                <c:pt idx="9456">
                  <c:v>4.3876699999999998E-2</c:v>
                </c:pt>
                <c:pt idx="9457">
                  <c:v>3.9417399999999998E-2</c:v>
                </c:pt>
                <c:pt idx="9458">
                  <c:v>3.4921000000000001E-2</c:v>
                </c:pt>
                <c:pt idx="9459">
                  <c:v>3.0393199999999999E-2</c:v>
                </c:pt>
                <c:pt idx="9460">
                  <c:v>2.5839000000000001E-2</c:v>
                </c:pt>
                <c:pt idx="9461">
                  <c:v>2.1263899999999999E-2</c:v>
                </c:pt>
                <c:pt idx="9462">
                  <c:v>1.66736E-2</c:v>
                </c:pt>
                <c:pt idx="9463">
                  <c:v>1.2074400000000001E-2</c:v>
                </c:pt>
                <c:pt idx="9464" formatCode="0.00E+00">
                  <c:v>7.4727700000000001E-3</c:v>
                </c:pt>
                <c:pt idx="9465" formatCode="0.00E+00">
                  <c:v>2.87513E-3</c:v>
                </c:pt>
                <c:pt idx="9466" formatCode="0.00E+00">
                  <c:v>-1.71287E-3</c:v>
                </c:pt>
                <c:pt idx="9467" formatCode="0.00E+00">
                  <c:v>-6.2849200000000003E-3</c:v>
                </c:pt>
                <c:pt idx="9468">
                  <c:v>-1.0833799999999999E-2</c:v>
                </c:pt>
                <c:pt idx="9469">
                  <c:v>-1.53527E-2</c:v>
                </c:pt>
                <c:pt idx="9470">
                  <c:v>-1.9835499999999999E-2</c:v>
                </c:pt>
                <c:pt idx="9471">
                  <c:v>-2.4275600000000001E-2</c:v>
                </c:pt>
                <c:pt idx="9472">
                  <c:v>-2.86667E-2</c:v>
                </c:pt>
                <c:pt idx="9473">
                  <c:v>-3.30026E-2</c:v>
                </c:pt>
                <c:pt idx="9474">
                  <c:v>-3.7277100000000001E-2</c:v>
                </c:pt>
                <c:pt idx="9475">
                  <c:v>-4.1483699999999998E-2</c:v>
                </c:pt>
                <c:pt idx="9476">
                  <c:v>-4.56154E-2</c:v>
                </c:pt>
                <c:pt idx="9477">
                  <c:v>-4.9665599999999997E-2</c:v>
                </c:pt>
                <c:pt idx="9478">
                  <c:v>-5.36289E-2</c:v>
                </c:pt>
                <c:pt idx="9479">
                  <c:v>-5.7500900000000001E-2</c:v>
                </c:pt>
                <c:pt idx="9480">
                  <c:v>-6.1276900000000002E-2</c:v>
                </c:pt>
                <c:pt idx="9481">
                  <c:v>-6.4951499999999995E-2</c:v>
                </c:pt>
                <c:pt idx="9482">
                  <c:v>-6.8519499999999997E-2</c:v>
                </c:pt>
                <c:pt idx="9483">
                  <c:v>-7.1975499999999998E-2</c:v>
                </c:pt>
                <c:pt idx="9484">
                  <c:v>-7.5314099999999995E-2</c:v>
                </c:pt>
                <c:pt idx="9485">
                  <c:v>-7.8530799999999998E-2</c:v>
                </c:pt>
                <c:pt idx="9486">
                  <c:v>-8.1621700000000005E-2</c:v>
                </c:pt>
                <c:pt idx="9487">
                  <c:v>-8.4582299999999999E-2</c:v>
                </c:pt>
                <c:pt idx="9488">
                  <c:v>-8.7407399999999996E-2</c:v>
                </c:pt>
                <c:pt idx="9489">
                  <c:v>-9.0091599999999994E-2</c:v>
                </c:pt>
                <c:pt idx="9490">
                  <c:v>-9.2630500000000005E-2</c:v>
                </c:pt>
                <c:pt idx="9491">
                  <c:v>-9.5020900000000005E-2</c:v>
                </c:pt>
                <c:pt idx="9492">
                  <c:v>-9.7258999999999998E-2</c:v>
                </c:pt>
                <c:pt idx="9493">
                  <c:v>-9.9341200000000004E-2</c:v>
                </c:pt>
                <c:pt idx="9494">
                  <c:v>-0.10126400000000001</c:v>
                </c:pt>
                <c:pt idx="9495">
                  <c:v>-0.103023</c:v>
                </c:pt>
                <c:pt idx="9496">
                  <c:v>-0.104615</c:v>
                </c:pt>
                <c:pt idx="9497">
                  <c:v>-0.10603799999999999</c:v>
                </c:pt>
                <c:pt idx="9498">
                  <c:v>-0.10728799999999999</c:v>
                </c:pt>
                <c:pt idx="9499">
                  <c:v>-0.108362</c:v>
                </c:pt>
                <c:pt idx="9500">
                  <c:v>-0.10925799999999999</c:v>
                </c:pt>
                <c:pt idx="9501">
                  <c:v>-0.109972</c:v>
                </c:pt>
                <c:pt idx="9502">
                  <c:v>-0.110504</c:v>
                </c:pt>
                <c:pt idx="9503">
                  <c:v>-0.11085200000000001</c:v>
                </c:pt>
                <c:pt idx="9504">
                  <c:v>-0.111015</c:v>
                </c:pt>
                <c:pt idx="9505">
                  <c:v>-0.11099100000000001</c:v>
                </c:pt>
                <c:pt idx="9506">
                  <c:v>-0.110777</c:v>
                </c:pt>
                <c:pt idx="9507">
                  <c:v>-0.110372</c:v>
                </c:pt>
                <c:pt idx="9508">
                  <c:v>-0.109773</c:v>
                </c:pt>
                <c:pt idx="9509">
                  <c:v>-0.108982</c:v>
                </c:pt>
                <c:pt idx="9510">
                  <c:v>-0.108001</c:v>
                </c:pt>
                <c:pt idx="9511">
                  <c:v>-0.106831</c:v>
                </c:pt>
                <c:pt idx="9512">
                  <c:v>-0.105473</c:v>
                </c:pt>
                <c:pt idx="9513">
                  <c:v>-0.10392700000000001</c:v>
                </c:pt>
                <c:pt idx="9514">
                  <c:v>-0.102197</c:v>
                </c:pt>
                <c:pt idx="9515">
                  <c:v>-0.100283</c:v>
                </c:pt>
                <c:pt idx="9516">
                  <c:v>-9.8186599999999999E-2</c:v>
                </c:pt>
                <c:pt idx="9517">
                  <c:v>-9.5909900000000006E-2</c:v>
                </c:pt>
                <c:pt idx="9518">
                  <c:v>-9.3455800000000006E-2</c:v>
                </c:pt>
                <c:pt idx="9519">
                  <c:v>-9.0826599999999993E-2</c:v>
                </c:pt>
                <c:pt idx="9520">
                  <c:v>-8.8024400000000003E-2</c:v>
                </c:pt>
                <c:pt idx="9521">
                  <c:v>-8.5052000000000003E-2</c:v>
                </c:pt>
                <c:pt idx="9522">
                  <c:v>-8.1913399999999997E-2</c:v>
                </c:pt>
                <c:pt idx="9523">
                  <c:v>-7.8612299999999996E-2</c:v>
                </c:pt>
                <c:pt idx="9524">
                  <c:v>-7.5151899999999994E-2</c:v>
                </c:pt>
                <c:pt idx="9525">
                  <c:v>-7.1535699999999994E-2</c:v>
                </c:pt>
                <c:pt idx="9526">
                  <c:v>-6.7768300000000004E-2</c:v>
                </c:pt>
                <c:pt idx="9527">
                  <c:v>-6.3853999999999994E-2</c:v>
                </c:pt>
                <c:pt idx="9528">
                  <c:v>-5.9797299999999998E-2</c:v>
                </c:pt>
                <c:pt idx="9529">
                  <c:v>-5.5602199999999997E-2</c:v>
                </c:pt>
                <c:pt idx="9530">
                  <c:v>-5.1273399999999997E-2</c:v>
                </c:pt>
                <c:pt idx="9531">
                  <c:v>-4.68166E-2</c:v>
                </c:pt>
                <c:pt idx="9532">
                  <c:v>-4.2237400000000001E-2</c:v>
                </c:pt>
                <c:pt idx="9533">
                  <c:v>-3.7541499999999998E-2</c:v>
                </c:pt>
                <c:pt idx="9534">
                  <c:v>-3.2734399999999997E-2</c:v>
                </c:pt>
                <c:pt idx="9535">
                  <c:v>-2.7821700000000001E-2</c:v>
                </c:pt>
                <c:pt idx="9536">
                  <c:v>-2.2809200000000002E-2</c:v>
                </c:pt>
                <c:pt idx="9537">
                  <c:v>-1.7702900000000001E-2</c:v>
                </c:pt>
                <c:pt idx="9538">
                  <c:v>-1.25088E-2</c:v>
                </c:pt>
                <c:pt idx="9539" formatCode="0.00E+00">
                  <c:v>-7.2331100000000001E-3</c:v>
                </c:pt>
                <c:pt idx="9540" formatCode="0.00E+00">
                  <c:v>-1.8824200000000001E-3</c:v>
                </c:pt>
                <c:pt idx="9541" formatCode="0.00E+00">
                  <c:v>3.53616E-3</c:v>
                </c:pt>
                <c:pt idx="9542" formatCode="0.00E+00">
                  <c:v>9.0152700000000006E-3</c:v>
                </c:pt>
                <c:pt idx="9543">
                  <c:v>1.45478E-2</c:v>
                </c:pt>
                <c:pt idx="9544">
                  <c:v>2.01269E-2</c:v>
                </c:pt>
                <c:pt idx="9545">
                  <c:v>2.57457E-2</c:v>
                </c:pt>
                <c:pt idx="9546">
                  <c:v>3.1396899999999998E-2</c:v>
                </c:pt>
                <c:pt idx="9547">
                  <c:v>3.7073000000000002E-2</c:v>
                </c:pt>
                <c:pt idx="9548">
                  <c:v>4.2767300000000001E-2</c:v>
                </c:pt>
                <c:pt idx="9549">
                  <c:v>4.8472899999999999E-2</c:v>
                </c:pt>
                <c:pt idx="9550">
                  <c:v>5.41827E-2</c:v>
                </c:pt>
                <c:pt idx="9551">
                  <c:v>5.9889299999999999E-2</c:v>
                </c:pt>
                <c:pt idx="9552">
                  <c:v>6.5585400000000002E-2</c:v>
                </c:pt>
                <c:pt idx="9553">
                  <c:v>7.1263499999999994E-2</c:v>
                </c:pt>
                <c:pt idx="9554">
                  <c:v>7.6916200000000004E-2</c:v>
                </c:pt>
                <c:pt idx="9555">
                  <c:v>8.2536100000000001E-2</c:v>
                </c:pt>
                <c:pt idx="9556">
                  <c:v>8.8116E-2</c:v>
                </c:pt>
                <c:pt idx="9557">
                  <c:v>9.3648899999999993E-2</c:v>
                </c:pt>
                <c:pt idx="9558">
                  <c:v>9.9127900000000005E-2</c:v>
                </c:pt>
                <c:pt idx="9559">
                  <c:v>0.104546</c:v>
                </c:pt>
                <c:pt idx="9560">
                  <c:v>0.10989599999999999</c:v>
                </c:pt>
                <c:pt idx="9561">
                  <c:v>0.115172</c:v>
                </c:pt>
                <c:pt idx="9562">
                  <c:v>0.120366</c:v>
                </c:pt>
                <c:pt idx="9563">
                  <c:v>0.125472</c:v>
                </c:pt>
                <c:pt idx="9564">
                  <c:v>0.13048499999999999</c:v>
                </c:pt>
                <c:pt idx="9565">
                  <c:v>0.13539799999999999</c:v>
                </c:pt>
                <c:pt idx="9566">
                  <c:v>0.140205</c:v>
                </c:pt>
                <c:pt idx="9567">
                  <c:v>0.144899</c:v>
                </c:pt>
                <c:pt idx="9568">
                  <c:v>0.149476</c:v>
                </c:pt>
                <c:pt idx="9569">
                  <c:v>0.15393000000000001</c:v>
                </c:pt>
                <c:pt idx="9570">
                  <c:v>0.15825700000000001</c:v>
                </c:pt>
                <c:pt idx="9571">
                  <c:v>0.16245200000000001</c:v>
                </c:pt>
                <c:pt idx="9572">
                  <c:v>0.16650899999999999</c:v>
                </c:pt>
                <c:pt idx="9573">
                  <c:v>0.17042499999999999</c:v>
                </c:pt>
                <c:pt idx="9574">
                  <c:v>0.17419399999999999</c:v>
                </c:pt>
                <c:pt idx="9575">
                  <c:v>0.177813</c:v>
                </c:pt>
                <c:pt idx="9576">
                  <c:v>0.18127599999999999</c:v>
                </c:pt>
                <c:pt idx="9577">
                  <c:v>0.184582</c:v>
                </c:pt>
                <c:pt idx="9578">
                  <c:v>0.187727</c:v>
                </c:pt>
                <c:pt idx="9579">
                  <c:v>0.19070899999999999</c:v>
                </c:pt>
                <c:pt idx="9580">
                  <c:v>0.193524</c:v>
                </c:pt>
                <c:pt idx="9581">
                  <c:v>0.19616900000000001</c:v>
                </c:pt>
                <c:pt idx="9582">
                  <c:v>0.19864100000000001</c:v>
                </c:pt>
                <c:pt idx="9583">
                  <c:v>0.200937</c:v>
                </c:pt>
                <c:pt idx="9584">
                  <c:v>0.20305599999999999</c:v>
                </c:pt>
                <c:pt idx="9585">
                  <c:v>0.20499600000000001</c:v>
                </c:pt>
                <c:pt idx="9586">
                  <c:v>0.20675499999999999</c:v>
                </c:pt>
                <c:pt idx="9587">
                  <c:v>0.20833399999999999</c:v>
                </c:pt>
                <c:pt idx="9588">
                  <c:v>0.20973</c:v>
                </c:pt>
                <c:pt idx="9589">
                  <c:v>0.21094499999999999</c:v>
                </c:pt>
                <c:pt idx="9590">
                  <c:v>0.211977</c:v>
                </c:pt>
                <c:pt idx="9591">
                  <c:v>0.21282599999999999</c:v>
                </c:pt>
                <c:pt idx="9592">
                  <c:v>0.21349299999999999</c:v>
                </c:pt>
                <c:pt idx="9593">
                  <c:v>0.213977</c:v>
                </c:pt>
                <c:pt idx="9594">
                  <c:v>0.21428</c:v>
                </c:pt>
                <c:pt idx="9595">
                  <c:v>0.21440200000000001</c:v>
                </c:pt>
                <c:pt idx="9596">
                  <c:v>0.21434400000000001</c:v>
                </c:pt>
                <c:pt idx="9597">
                  <c:v>0.21410799999999999</c:v>
                </c:pt>
                <c:pt idx="9598">
                  <c:v>0.213697</c:v>
                </c:pt>
                <c:pt idx="9599">
                  <c:v>0.213112</c:v>
                </c:pt>
                <c:pt idx="9600">
                  <c:v>0.21235799999999999</c:v>
                </c:pt>
                <c:pt idx="9601">
                  <c:v>0.21143700000000001</c:v>
                </c:pt>
                <c:pt idx="9602">
                  <c:v>0.21035300000000001</c:v>
                </c:pt>
                <c:pt idx="9603">
                  <c:v>0.20910999999999999</c:v>
                </c:pt>
                <c:pt idx="9604">
                  <c:v>0.207709</c:v>
                </c:pt>
                <c:pt idx="9605">
                  <c:v>0.20615600000000001</c:v>
                </c:pt>
                <c:pt idx="9606">
                  <c:v>0.204454</c:v>
                </c:pt>
                <c:pt idx="9607">
                  <c:v>0.20260400000000001</c:v>
                </c:pt>
                <c:pt idx="9608">
                  <c:v>0.20061000000000001</c:v>
                </c:pt>
                <c:pt idx="9609">
                  <c:v>0.19847600000000001</c:v>
                </c:pt>
                <c:pt idx="9610">
                  <c:v>0.19620599999999999</c:v>
                </c:pt>
                <c:pt idx="9611">
                  <c:v>0.19380600000000001</c:v>
                </c:pt>
                <c:pt idx="9612">
                  <c:v>0.19128100000000001</c:v>
                </c:pt>
                <c:pt idx="9613">
                  <c:v>0.188635</c:v>
                </c:pt>
                <c:pt idx="9614">
                  <c:v>0.18587500000000001</c:v>
                </c:pt>
                <c:pt idx="9615">
                  <c:v>0.183004</c:v>
                </c:pt>
                <c:pt idx="9616">
                  <c:v>0.18003</c:v>
                </c:pt>
                <c:pt idx="9617">
                  <c:v>0.176957</c:v>
                </c:pt>
                <c:pt idx="9618">
                  <c:v>0.173791</c:v>
                </c:pt>
                <c:pt idx="9619">
                  <c:v>0.17053699999999999</c:v>
                </c:pt>
                <c:pt idx="9620">
                  <c:v>0.16720099999999999</c:v>
                </c:pt>
                <c:pt idx="9621">
                  <c:v>0.16378699999999999</c:v>
                </c:pt>
                <c:pt idx="9622">
                  <c:v>0.160303</c:v>
                </c:pt>
                <c:pt idx="9623">
                  <c:v>0.15675500000000001</c:v>
                </c:pt>
                <c:pt idx="9624">
                  <c:v>0.15315000000000001</c:v>
                </c:pt>
                <c:pt idx="9625">
                  <c:v>0.14949399999999999</c:v>
                </c:pt>
                <c:pt idx="9626">
                  <c:v>0.14579400000000001</c:v>
                </c:pt>
                <c:pt idx="9627">
                  <c:v>0.14205699999999999</c:v>
                </c:pt>
                <c:pt idx="9628">
                  <c:v>0.13828699999999999</c:v>
                </c:pt>
                <c:pt idx="9629">
                  <c:v>0.134493</c:v>
                </c:pt>
                <c:pt idx="9630">
                  <c:v>0.13067999999999999</c:v>
                </c:pt>
                <c:pt idx="9631">
                  <c:v>0.126855</c:v>
                </c:pt>
                <c:pt idx="9632">
                  <c:v>0.12302399999999999</c:v>
                </c:pt>
                <c:pt idx="9633">
                  <c:v>0.11919399999999999</c:v>
                </c:pt>
                <c:pt idx="9634">
                  <c:v>0.115369</c:v>
                </c:pt>
                <c:pt idx="9635">
                  <c:v>0.111554</c:v>
                </c:pt>
                <c:pt idx="9636">
                  <c:v>0.107755</c:v>
                </c:pt>
                <c:pt idx="9637">
                  <c:v>0.103977</c:v>
                </c:pt>
                <c:pt idx="9638">
                  <c:v>0.100227</c:v>
                </c:pt>
                <c:pt idx="9639">
                  <c:v>9.6510700000000005E-2</c:v>
                </c:pt>
                <c:pt idx="9640">
                  <c:v>9.2833700000000005E-2</c:v>
                </c:pt>
                <c:pt idx="9641">
                  <c:v>8.9201500000000003E-2</c:v>
                </c:pt>
                <c:pt idx="9642">
                  <c:v>8.5619399999999998E-2</c:v>
                </c:pt>
                <c:pt idx="9643">
                  <c:v>8.2092700000000005E-2</c:v>
                </c:pt>
                <c:pt idx="9644">
                  <c:v>7.8626600000000005E-2</c:v>
                </c:pt>
                <c:pt idx="9645">
                  <c:v>7.5226100000000004E-2</c:v>
                </c:pt>
                <c:pt idx="9646">
                  <c:v>7.1896100000000004E-2</c:v>
                </c:pt>
                <c:pt idx="9647">
                  <c:v>6.8640599999999996E-2</c:v>
                </c:pt>
                <c:pt idx="9648">
                  <c:v>6.5462599999999996E-2</c:v>
                </c:pt>
                <c:pt idx="9649">
                  <c:v>6.2364900000000001E-2</c:v>
                </c:pt>
                <c:pt idx="9650">
                  <c:v>5.9351099999999997E-2</c:v>
                </c:pt>
                <c:pt idx="9651">
                  <c:v>5.6425099999999999E-2</c:v>
                </c:pt>
                <c:pt idx="9652">
                  <c:v>5.3590499999999999E-2</c:v>
                </c:pt>
                <c:pt idx="9653">
                  <c:v>5.0851300000000002E-2</c:v>
                </c:pt>
                <c:pt idx="9654">
                  <c:v>4.8211400000000001E-2</c:v>
                </c:pt>
                <c:pt idx="9655">
                  <c:v>4.5674699999999999E-2</c:v>
                </c:pt>
                <c:pt idx="9656">
                  <c:v>4.3243700000000003E-2</c:v>
                </c:pt>
                <c:pt idx="9657">
                  <c:v>4.09203E-2</c:v>
                </c:pt>
                <c:pt idx="9658">
                  <c:v>3.8706400000000002E-2</c:v>
                </c:pt>
                <c:pt idx="9659">
                  <c:v>3.6603700000000003E-2</c:v>
                </c:pt>
                <c:pt idx="9660">
                  <c:v>3.4615E-2</c:v>
                </c:pt>
                <c:pt idx="9661">
                  <c:v>3.2742899999999998E-2</c:v>
                </c:pt>
                <c:pt idx="9662">
                  <c:v>3.09895E-2</c:v>
                </c:pt>
                <c:pt idx="9663">
                  <c:v>2.9356199999999999E-2</c:v>
                </c:pt>
                <c:pt idx="9664">
                  <c:v>2.7844500000000001E-2</c:v>
                </c:pt>
                <c:pt idx="9665">
                  <c:v>2.64554E-2</c:v>
                </c:pt>
                <c:pt idx="9666">
                  <c:v>2.51883E-2</c:v>
                </c:pt>
                <c:pt idx="9667">
                  <c:v>2.40422E-2</c:v>
                </c:pt>
                <c:pt idx="9668">
                  <c:v>2.30169E-2</c:v>
                </c:pt>
                <c:pt idx="9669">
                  <c:v>2.21126E-2</c:v>
                </c:pt>
                <c:pt idx="9670">
                  <c:v>2.13291E-2</c:v>
                </c:pt>
                <c:pt idx="9671">
                  <c:v>2.0665599999999999E-2</c:v>
                </c:pt>
                <c:pt idx="9672">
                  <c:v>2.0121099999999999E-2</c:v>
                </c:pt>
                <c:pt idx="9673">
                  <c:v>1.96945E-2</c:v>
                </c:pt>
                <c:pt idx="9674">
                  <c:v>1.9385300000000001E-2</c:v>
                </c:pt>
                <c:pt idx="9675">
                  <c:v>1.91933E-2</c:v>
                </c:pt>
                <c:pt idx="9676">
                  <c:v>1.9117599999999998E-2</c:v>
                </c:pt>
                <c:pt idx="9677">
                  <c:v>1.9156300000000001E-2</c:v>
                </c:pt>
                <c:pt idx="9678">
                  <c:v>1.9307299999999999E-2</c:v>
                </c:pt>
                <c:pt idx="9679">
                  <c:v>1.9568800000000001E-2</c:v>
                </c:pt>
                <c:pt idx="9680">
                  <c:v>1.99388E-2</c:v>
                </c:pt>
                <c:pt idx="9681">
                  <c:v>2.0415800000000001E-2</c:v>
                </c:pt>
                <c:pt idx="9682">
                  <c:v>2.09978E-2</c:v>
                </c:pt>
                <c:pt idx="9683">
                  <c:v>2.1682400000000001E-2</c:v>
                </c:pt>
                <c:pt idx="9684">
                  <c:v>2.24665E-2</c:v>
                </c:pt>
                <c:pt idx="9685">
                  <c:v>2.3347E-2</c:v>
                </c:pt>
                <c:pt idx="9686">
                  <c:v>2.43202E-2</c:v>
                </c:pt>
                <c:pt idx="9687">
                  <c:v>2.5382100000000001E-2</c:v>
                </c:pt>
                <c:pt idx="9688">
                  <c:v>2.6529199999999999E-2</c:v>
                </c:pt>
                <c:pt idx="9689">
                  <c:v>2.7758600000000001E-2</c:v>
                </c:pt>
                <c:pt idx="9690">
                  <c:v>2.90663E-2</c:v>
                </c:pt>
                <c:pt idx="9691">
                  <c:v>3.0447999999999999E-2</c:v>
                </c:pt>
                <c:pt idx="9692">
                  <c:v>3.1900400000000002E-2</c:v>
                </c:pt>
                <c:pt idx="9693">
                  <c:v>3.3420600000000002E-2</c:v>
                </c:pt>
                <c:pt idx="9694">
                  <c:v>3.5005300000000003E-2</c:v>
                </c:pt>
                <c:pt idx="9695">
                  <c:v>3.6651000000000003E-2</c:v>
                </c:pt>
                <c:pt idx="9696">
                  <c:v>3.8353999999999999E-2</c:v>
                </c:pt>
                <c:pt idx="9697">
                  <c:v>4.01105E-2</c:v>
                </c:pt>
                <c:pt idx="9698">
                  <c:v>4.19169E-2</c:v>
                </c:pt>
                <c:pt idx="9699">
                  <c:v>4.3769599999999999E-2</c:v>
                </c:pt>
                <c:pt idx="9700">
                  <c:v>4.5664900000000001E-2</c:v>
                </c:pt>
                <c:pt idx="9701">
                  <c:v>4.7597199999999999E-2</c:v>
                </c:pt>
                <c:pt idx="9702">
                  <c:v>4.9561000000000001E-2</c:v>
                </c:pt>
                <c:pt idx="9703">
                  <c:v>5.1552300000000002E-2</c:v>
                </c:pt>
                <c:pt idx="9704">
                  <c:v>5.3568299999999999E-2</c:v>
                </c:pt>
                <c:pt idx="9705">
                  <c:v>5.5606500000000003E-2</c:v>
                </c:pt>
                <c:pt idx="9706">
                  <c:v>5.7663800000000001E-2</c:v>
                </c:pt>
                <c:pt idx="9707">
                  <c:v>5.9736400000000002E-2</c:v>
                </c:pt>
                <c:pt idx="9708">
                  <c:v>6.1820100000000003E-2</c:v>
                </c:pt>
                <c:pt idx="9709">
                  <c:v>6.3910999999999996E-2</c:v>
                </c:pt>
                <c:pt idx="9710">
                  <c:v>6.6005300000000003E-2</c:v>
                </c:pt>
                <c:pt idx="9711">
                  <c:v>6.8099199999999999E-2</c:v>
                </c:pt>
                <c:pt idx="9712">
                  <c:v>7.0189100000000004E-2</c:v>
                </c:pt>
                <c:pt idx="9713">
                  <c:v>7.2271299999999997E-2</c:v>
                </c:pt>
                <c:pt idx="9714">
                  <c:v>7.4342400000000003E-2</c:v>
                </c:pt>
                <c:pt idx="9715">
                  <c:v>7.6399900000000007E-2</c:v>
                </c:pt>
                <c:pt idx="9716">
                  <c:v>7.8441200000000003E-2</c:v>
                </c:pt>
                <c:pt idx="9717">
                  <c:v>8.0463099999999996E-2</c:v>
                </c:pt>
                <c:pt idx="9718">
                  <c:v>8.2462300000000002E-2</c:v>
                </c:pt>
                <c:pt idx="9719">
                  <c:v>8.4435999999999997E-2</c:v>
                </c:pt>
                <c:pt idx="9720">
                  <c:v>8.6381200000000005E-2</c:v>
                </c:pt>
                <c:pt idx="9721">
                  <c:v>8.8294600000000001E-2</c:v>
                </c:pt>
                <c:pt idx="9722">
                  <c:v>9.0173500000000004E-2</c:v>
                </c:pt>
                <c:pt idx="9723">
                  <c:v>9.2016000000000001E-2</c:v>
                </c:pt>
                <c:pt idx="9724">
                  <c:v>9.3820500000000001E-2</c:v>
                </c:pt>
                <c:pt idx="9725">
                  <c:v>9.5584299999999997E-2</c:v>
                </c:pt>
                <c:pt idx="9726">
                  <c:v>9.7304600000000005E-2</c:v>
                </c:pt>
                <c:pt idx="9727">
                  <c:v>9.8979600000000001E-2</c:v>
                </c:pt>
                <c:pt idx="9728">
                  <c:v>0.100608</c:v>
                </c:pt>
                <c:pt idx="9729">
                  <c:v>0.102187</c:v>
                </c:pt>
                <c:pt idx="9730">
                  <c:v>0.103716</c:v>
                </c:pt>
                <c:pt idx="9731">
                  <c:v>0.105194</c:v>
                </c:pt>
                <c:pt idx="9732">
                  <c:v>0.106618</c:v>
                </c:pt>
                <c:pt idx="9733">
                  <c:v>0.107987</c:v>
                </c:pt>
                <c:pt idx="9734">
                  <c:v>0.10929899999999999</c:v>
                </c:pt>
                <c:pt idx="9735">
                  <c:v>0.110554</c:v>
                </c:pt>
                <c:pt idx="9736">
                  <c:v>0.11175300000000001</c:v>
                </c:pt>
                <c:pt idx="9737">
                  <c:v>0.11289399999999999</c:v>
                </c:pt>
                <c:pt idx="9738">
                  <c:v>0.113979</c:v>
                </c:pt>
                <c:pt idx="9739">
                  <c:v>0.115006</c:v>
                </c:pt>
                <c:pt idx="9740">
                  <c:v>0.115976</c:v>
                </c:pt>
                <c:pt idx="9741">
                  <c:v>0.11688900000000001</c:v>
                </c:pt>
                <c:pt idx="9742">
                  <c:v>0.117744</c:v>
                </c:pt>
                <c:pt idx="9743">
                  <c:v>0.11854099999999999</c:v>
                </c:pt>
                <c:pt idx="9744">
                  <c:v>0.119281</c:v>
                </c:pt>
                <c:pt idx="9745">
                  <c:v>0.119964</c:v>
                </c:pt>
                <c:pt idx="9746">
                  <c:v>0.12059</c:v>
                </c:pt>
                <c:pt idx="9747">
                  <c:v>0.12116</c:v>
                </c:pt>
                <c:pt idx="9748">
                  <c:v>0.12167600000000001</c:v>
                </c:pt>
                <c:pt idx="9749">
                  <c:v>0.122139</c:v>
                </c:pt>
                <c:pt idx="9750">
                  <c:v>0.12255099999999999</c:v>
                </c:pt>
                <c:pt idx="9751">
                  <c:v>0.12291100000000001</c:v>
                </c:pt>
                <c:pt idx="9752">
                  <c:v>0.123222</c:v>
                </c:pt>
                <c:pt idx="9753">
                  <c:v>0.123484</c:v>
                </c:pt>
                <c:pt idx="9754">
                  <c:v>0.123699</c:v>
                </c:pt>
                <c:pt idx="9755">
                  <c:v>0.12386900000000001</c:v>
                </c:pt>
                <c:pt idx="9756">
                  <c:v>0.123996</c:v>
                </c:pt>
                <c:pt idx="9757">
                  <c:v>0.12408</c:v>
                </c:pt>
                <c:pt idx="9758">
                  <c:v>0.124124</c:v>
                </c:pt>
                <c:pt idx="9759">
                  <c:v>0.12413100000000001</c:v>
                </c:pt>
                <c:pt idx="9760">
                  <c:v>0.124103</c:v>
                </c:pt>
                <c:pt idx="9761">
                  <c:v>0.124039</c:v>
                </c:pt>
                <c:pt idx="9762">
                  <c:v>0.123943</c:v>
                </c:pt>
                <c:pt idx="9763">
                  <c:v>0.123816</c:v>
                </c:pt>
                <c:pt idx="9764">
                  <c:v>0.12365900000000001</c:v>
                </c:pt>
                <c:pt idx="9765">
                  <c:v>0.123474</c:v>
                </c:pt>
                <c:pt idx="9766">
                  <c:v>0.123264</c:v>
                </c:pt>
                <c:pt idx="9767">
                  <c:v>0.123031</c:v>
                </c:pt>
                <c:pt idx="9768">
                  <c:v>0.122777</c:v>
                </c:pt>
                <c:pt idx="9769">
                  <c:v>0.122505</c:v>
                </c:pt>
                <c:pt idx="9770">
                  <c:v>0.12221899999999999</c:v>
                </c:pt>
                <c:pt idx="9771">
                  <c:v>0.121919</c:v>
                </c:pt>
                <c:pt idx="9772">
                  <c:v>0.12161</c:v>
                </c:pt>
                <c:pt idx="9773">
                  <c:v>0.121292</c:v>
                </c:pt>
                <c:pt idx="9774">
                  <c:v>0.12096700000000001</c:v>
                </c:pt>
                <c:pt idx="9775">
                  <c:v>0.120638</c:v>
                </c:pt>
                <c:pt idx="9776">
                  <c:v>0.120306</c:v>
                </c:pt>
                <c:pt idx="9777">
                  <c:v>0.119972</c:v>
                </c:pt>
                <c:pt idx="9778">
                  <c:v>0.11964</c:v>
                </c:pt>
                <c:pt idx="9779">
                  <c:v>0.119312</c:v>
                </c:pt>
                <c:pt idx="9780">
                  <c:v>0.11899</c:v>
                </c:pt>
                <c:pt idx="9781">
                  <c:v>0.118676</c:v>
                </c:pt>
                <c:pt idx="9782">
                  <c:v>0.118371</c:v>
                </c:pt>
                <c:pt idx="9783">
                  <c:v>0.118077</c:v>
                </c:pt>
                <c:pt idx="9784">
                  <c:v>0.117795</c:v>
                </c:pt>
                <c:pt idx="9785">
                  <c:v>0.11752700000000001</c:v>
                </c:pt>
                <c:pt idx="9786">
                  <c:v>0.11727600000000001</c:v>
                </c:pt>
                <c:pt idx="9787">
                  <c:v>0.11704299999999999</c:v>
                </c:pt>
                <c:pt idx="9788">
                  <c:v>0.11683</c:v>
                </c:pt>
                <c:pt idx="9789">
                  <c:v>0.116637</c:v>
                </c:pt>
                <c:pt idx="9790">
                  <c:v>0.116467</c:v>
                </c:pt>
                <c:pt idx="9791">
                  <c:v>0.11631900000000001</c:v>
                </c:pt>
                <c:pt idx="9792">
                  <c:v>0.11619400000000001</c:v>
                </c:pt>
                <c:pt idx="9793">
                  <c:v>0.116094</c:v>
                </c:pt>
                <c:pt idx="9794">
                  <c:v>0.11602</c:v>
                </c:pt>
                <c:pt idx="9795">
                  <c:v>0.115971</c:v>
                </c:pt>
                <c:pt idx="9796">
                  <c:v>0.115948</c:v>
                </c:pt>
                <c:pt idx="9797">
                  <c:v>0.11595</c:v>
                </c:pt>
                <c:pt idx="9798">
                  <c:v>0.115979</c:v>
                </c:pt>
                <c:pt idx="9799">
                  <c:v>0.116034</c:v>
                </c:pt>
                <c:pt idx="9800">
                  <c:v>0.116117</c:v>
                </c:pt>
                <c:pt idx="9801">
                  <c:v>0.116228</c:v>
                </c:pt>
                <c:pt idx="9802">
                  <c:v>0.116367</c:v>
                </c:pt>
                <c:pt idx="9803">
                  <c:v>0.116533</c:v>
                </c:pt>
                <c:pt idx="9804">
                  <c:v>0.116728</c:v>
                </c:pt>
                <c:pt idx="9805">
                  <c:v>0.116949</c:v>
                </c:pt>
                <c:pt idx="9806">
                  <c:v>0.117197</c:v>
                </c:pt>
                <c:pt idx="9807">
                  <c:v>0.11747199999999999</c:v>
                </c:pt>
                <c:pt idx="9808">
                  <c:v>0.117772</c:v>
                </c:pt>
                <c:pt idx="9809">
                  <c:v>0.118099</c:v>
                </c:pt>
                <c:pt idx="9810">
                  <c:v>0.11845</c:v>
                </c:pt>
                <c:pt idx="9811">
                  <c:v>0.118824</c:v>
                </c:pt>
                <c:pt idx="9812">
                  <c:v>0.11922000000000001</c:v>
                </c:pt>
                <c:pt idx="9813">
                  <c:v>0.11963600000000001</c:v>
                </c:pt>
                <c:pt idx="9814">
                  <c:v>0.120071</c:v>
                </c:pt>
                <c:pt idx="9815">
                  <c:v>0.12052400000000001</c:v>
                </c:pt>
                <c:pt idx="9816">
                  <c:v>0.120992</c:v>
                </c:pt>
                <c:pt idx="9817">
                  <c:v>0.121476</c:v>
                </c:pt>
                <c:pt idx="9818">
                  <c:v>0.121972</c:v>
                </c:pt>
                <c:pt idx="9819">
                  <c:v>0.12248000000000001</c:v>
                </c:pt>
                <c:pt idx="9820">
                  <c:v>0.122997</c:v>
                </c:pt>
                <c:pt idx="9821">
                  <c:v>0.12352299999999999</c:v>
                </c:pt>
                <c:pt idx="9822">
                  <c:v>0.124054</c:v>
                </c:pt>
                <c:pt idx="9823">
                  <c:v>0.124588</c:v>
                </c:pt>
                <c:pt idx="9824">
                  <c:v>0.12512400000000001</c:v>
                </c:pt>
                <c:pt idx="9825">
                  <c:v>0.12566099999999999</c:v>
                </c:pt>
                <c:pt idx="9826">
                  <c:v>0.126196</c:v>
                </c:pt>
                <c:pt idx="9827">
                  <c:v>0.12672600000000001</c:v>
                </c:pt>
                <c:pt idx="9828">
                  <c:v>0.127248</c:v>
                </c:pt>
                <c:pt idx="9829">
                  <c:v>0.12776100000000001</c:v>
                </c:pt>
                <c:pt idx="9830">
                  <c:v>0.12826299999999999</c:v>
                </c:pt>
                <c:pt idx="9831">
                  <c:v>0.128751</c:v>
                </c:pt>
                <c:pt idx="9832">
                  <c:v>0.12922400000000001</c:v>
                </c:pt>
                <c:pt idx="9833">
                  <c:v>0.12967999999999999</c:v>
                </c:pt>
                <c:pt idx="9834">
                  <c:v>0.13011600000000001</c:v>
                </c:pt>
                <c:pt idx="9835">
                  <c:v>0.13053000000000001</c:v>
                </c:pt>
                <c:pt idx="9836">
                  <c:v>0.13091900000000001</c:v>
                </c:pt>
                <c:pt idx="9837">
                  <c:v>0.13128000000000001</c:v>
                </c:pt>
                <c:pt idx="9838">
                  <c:v>0.13161100000000001</c:v>
                </c:pt>
                <c:pt idx="9839">
                  <c:v>0.131912</c:v>
                </c:pt>
                <c:pt idx="9840">
                  <c:v>0.13217799999999999</c:v>
                </c:pt>
                <c:pt idx="9841">
                  <c:v>0.132409</c:v>
                </c:pt>
                <c:pt idx="9842">
                  <c:v>0.132603</c:v>
                </c:pt>
                <c:pt idx="9843">
                  <c:v>0.13275600000000001</c:v>
                </c:pt>
                <c:pt idx="9844">
                  <c:v>0.13286800000000001</c:v>
                </c:pt>
                <c:pt idx="9845">
                  <c:v>0.132935</c:v>
                </c:pt>
                <c:pt idx="9846">
                  <c:v>0.13295699999999999</c:v>
                </c:pt>
                <c:pt idx="9847">
                  <c:v>0.13293099999999999</c:v>
                </c:pt>
                <c:pt idx="9848">
                  <c:v>0.132855</c:v>
                </c:pt>
                <c:pt idx="9849">
                  <c:v>0.13272700000000001</c:v>
                </c:pt>
                <c:pt idx="9850">
                  <c:v>0.132546</c:v>
                </c:pt>
                <c:pt idx="9851">
                  <c:v>0.13231000000000001</c:v>
                </c:pt>
                <c:pt idx="9852">
                  <c:v>0.132018</c:v>
                </c:pt>
                <c:pt idx="9853">
                  <c:v>0.13166900000000001</c:v>
                </c:pt>
                <c:pt idx="9854">
                  <c:v>0.13126099999999999</c:v>
                </c:pt>
                <c:pt idx="9855">
                  <c:v>0.13079399999999999</c:v>
                </c:pt>
                <c:pt idx="9856">
                  <c:v>0.13026499999999999</c:v>
                </c:pt>
                <c:pt idx="9857">
                  <c:v>0.12967400000000001</c:v>
                </c:pt>
                <c:pt idx="9858">
                  <c:v>0.12901899999999999</c:v>
                </c:pt>
                <c:pt idx="9859">
                  <c:v>0.1283</c:v>
                </c:pt>
                <c:pt idx="9860">
                  <c:v>0.12751499999999999</c:v>
                </c:pt>
                <c:pt idx="9861">
                  <c:v>0.126666</c:v>
                </c:pt>
                <c:pt idx="9862">
                  <c:v>0.12575</c:v>
                </c:pt>
                <c:pt idx="9863">
                  <c:v>0.124769</c:v>
                </c:pt>
                <c:pt idx="9864">
                  <c:v>0.123722</c:v>
                </c:pt>
                <c:pt idx="9865">
                  <c:v>0.12260799999999999</c:v>
                </c:pt>
                <c:pt idx="9866">
                  <c:v>0.121429</c:v>
                </c:pt>
                <c:pt idx="9867">
                  <c:v>0.120183</c:v>
                </c:pt>
                <c:pt idx="9868">
                  <c:v>0.11887200000000001</c:v>
                </c:pt>
                <c:pt idx="9869">
                  <c:v>0.117496</c:v>
                </c:pt>
                <c:pt idx="9870">
                  <c:v>0.11605600000000001</c:v>
                </c:pt>
                <c:pt idx="9871">
                  <c:v>0.114552</c:v>
                </c:pt>
                <c:pt idx="9872">
                  <c:v>0.112986</c:v>
                </c:pt>
                <c:pt idx="9873">
                  <c:v>0.111359</c:v>
                </c:pt>
                <c:pt idx="9874">
                  <c:v>0.10967200000000001</c:v>
                </c:pt>
                <c:pt idx="9875">
                  <c:v>0.10792499999999999</c:v>
                </c:pt>
                <c:pt idx="9876">
                  <c:v>0.10612199999999999</c:v>
                </c:pt>
                <c:pt idx="9877">
                  <c:v>0.10426100000000001</c:v>
                </c:pt>
                <c:pt idx="9878">
                  <c:v>0.10234500000000001</c:v>
                </c:pt>
                <c:pt idx="9879">
                  <c:v>0.10037600000000001</c:v>
                </c:pt>
                <c:pt idx="9880">
                  <c:v>9.8355899999999996E-2</c:v>
                </c:pt>
                <c:pt idx="9881">
                  <c:v>9.6285999999999997E-2</c:v>
                </c:pt>
                <c:pt idx="9882">
                  <c:v>9.4168399999999999E-2</c:v>
                </c:pt>
                <c:pt idx="9883">
                  <c:v>9.2005600000000007E-2</c:v>
                </c:pt>
                <c:pt idx="9884">
                  <c:v>8.9800699999999997E-2</c:v>
                </c:pt>
                <c:pt idx="9885">
                  <c:v>8.7556599999999998E-2</c:v>
                </c:pt>
                <c:pt idx="9886">
                  <c:v>8.5276000000000005E-2</c:v>
                </c:pt>
                <c:pt idx="9887">
                  <c:v>8.2961400000000005E-2</c:v>
                </c:pt>
                <c:pt idx="9888">
                  <c:v>8.0615400000000004E-2</c:v>
                </c:pt>
                <c:pt idx="9889">
                  <c:v>7.8240699999999996E-2</c:v>
                </c:pt>
                <c:pt idx="9890">
                  <c:v>7.5840299999999999E-2</c:v>
                </c:pt>
                <c:pt idx="9891">
                  <c:v>7.3417399999999994E-2</c:v>
                </c:pt>
                <c:pt idx="9892">
                  <c:v>7.0975499999999997E-2</c:v>
                </c:pt>
                <c:pt idx="9893">
                  <c:v>6.8517999999999996E-2</c:v>
                </c:pt>
                <c:pt idx="9894">
                  <c:v>6.6048399999999993E-2</c:v>
                </c:pt>
                <c:pt idx="9895">
                  <c:v>6.3569899999999999E-2</c:v>
                </c:pt>
                <c:pt idx="9896">
                  <c:v>6.1086099999999997E-2</c:v>
                </c:pt>
                <c:pt idx="9897">
                  <c:v>5.8600899999999997E-2</c:v>
                </c:pt>
                <c:pt idx="9898">
                  <c:v>5.61182E-2</c:v>
                </c:pt>
                <c:pt idx="9899">
                  <c:v>5.3641899999999999E-2</c:v>
                </c:pt>
                <c:pt idx="9900">
                  <c:v>5.1175999999999999E-2</c:v>
                </c:pt>
                <c:pt idx="9901">
                  <c:v>4.8724200000000002E-2</c:v>
                </c:pt>
                <c:pt idx="9902">
                  <c:v>4.6290400000000002E-2</c:v>
                </c:pt>
                <c:pt idx="9903">
                  <c:v>4.3878399999999998E-2</c:v>
                </c:pt>
                <c:pt idx="9904">
                  <c:v>4.14922E-2</c:v>
                </c:pt>
                <c:pt idx="9905">
                  <c:v>3.91356E-2</c:v>
                </c:pt>
                <c:pt idx="9906">
                  <c:v>3.68128E-2</c:v>
                </c:pt>
                <c:pt idx="9907">
                  <c:v>3.4527700000000001E-2</c:v>
                </c:pt>
                <c:pt idx="9908">
                  <c:v>3.2283800000000001E-2</c:v>
                </c:pt>
                <c:pt idx="9909">
                  <c:v>3.0084699999999999E-2</c:v>
                </c:pt>
                <c:pt idx="9910">
                  <c:v>2.7934400000000002E-2</c:v>
                </c:pt>
                <c:pt idx="9911">
                  <c:v>2.58368E-2</c:v>
                </c:pt>
                <c:pt idx="9912">
                  <c:v>2.3795299999999998E-2</c:v>
                </c:pt>
                <c:pt idx="9913">
                  <c:v>2.1813200000000001E-2</c:v>
                </c:pt>
                <c:pt idx="9914">
                  <c:v>1.9893999999999998E-2</c:v>
                </c:pt>
                <c:pt idx="9915">
                  <c:v>1.8041600000000001E-2</c:v>
                </c:pt>
                <c:pt idx="9916">
                  <c:v>1.6259699999999998E-2</c:v>
                </c:pt>
                <c:pt idx="9917">
                  <c:v>1.45519E-2</c:v>
                </c:pt>
                <c:pt idx="9918">
                  <c:v>1.2921500000000001E-2</c:v>
                </c:pt>
                <c:pt idx="9919">
                  <c:v>1.13721E-2</c:v>
                </c:pt>
                <c:pt idx="9920" formatCode="0.00E+00">
                  <c:v>9.90686E-3</c:v>
                </c:pt>
                <c:pt idx="9921" formatCode="0.00E+00">
                  <c:v>8.5289800000000002E-3</c:v>
                </c:pt>
                <c:pt idx="9922" formatCode="0.00E+00">
                  <c:v>7.2411799999999998E-3</c:v>
                </c:pt>
                <c:pt idx="9923" formatCode="0.00E+00">
                  <c:v>6.0461200000000003E-3</c:v>
                </c:pt>
                <c:pt idx="9924" formatCode="0.00E+00">
                  <c:v>4.9466099999999997E-3</c:v>
                </c:pt>
                <c:pt idx="9925" formatCode="0.00E+00">
                  <c:v>3.94525E-3</c:v>
                </c:pt>
                <c:pt idx="9926" formatCode="0.00E+00">
                  <c:v>3.0443800000000002E-3</c:v>
                </c:pt>
                <c:pt idx="9927" formatCode="0.00E+00">
                  <c:v>2.2467099999999999E-3</c:v>
                </c:pt>
                <c:pt idx="9928" formatCode="0.00E+00">
                  <c:v>1.5554799999999999E-3</c:v>
                </c:pt>
                <c:pt idx="9929" formatCode="0.00E+00">
                  <c:v>9.7342499999999998E-4</c:v>
                </c:pt>
                <c:pt idx="9930" formatCode="0.00E+00">
                  <c:v>5.0217600000000001E-4</c:v>
                </c:pt>
                <c:pt idx="9931" formatCode="0.00E+00">
                  <c:v>1.43282E-4</c:v>
                </c:pt>
                <c:pt idx="9932" formatCode="0.00E+00">
                  <c:v>-1.0141000000000001E-4</c:v>
                </c:pt>
                <c:pt idx="9933" formatCode="0.00E+00">
                  <c:v>-2.30366E-4</c:v>
                </c:pt>
                <c:pt idx="9934" formatCode="0.00E+00">
                  <c:v>-2.4226099999999999E-4</c:v>
                </c:pt>
                <c:pt idx="9935" formatCode="0.00E+00">
                  <c:v>-1.35623E-4</c:v>
                </c:pt>
                <c:pt idx="9936" formatCode="0.00E+00">
                  <c:v>9.08628E-5</c:v>
                </c:pt>
                <c:pt idx="9937" formatCode="0.00E+00">
                  <c:v>4.3787900000000001E-4</c:v>
                </c:pt>
                <c:pt idx="9938" formatCode="0.00E+00">
                  <c:v>9.0534600000000002E-4</c:v>
                </c:pt>
                <c:pt idx="9939" formatCode="0.00E+00">
                  <c:v>1.4930399999999999E-3</c:v>
                </c:pt>
                <c:pt idx="9940" formatCode="0.00E+00">
                  <c:v>2.2014500000000002E-3</c:v>
                </c:pt>
                <c:pt idx="9941" formatCode="0.00E+00">
                  <c:v>3.0311600000000002E-3</c:v>
                </c:pt>
                <c:pt idx="9942" formatCode="0.00E+00">
                  <c:v>3.9820000000000003E-3</c:v>
                </c:pt>
                <c:pt idx="9943" formatCode="0.00E+00">
                  <c:v>5.0534899999999999E-3</c:v>
                </c:pt>
                <c:pt idx="9944" formatCode="0.00E+00">
                  <c:v>6.2451099999999999E-3</c:v>
                </c:pt>
                <c:pt idx="9945" formatCode="0.00E+00">
                  <c:v>7.5560999999999996E-3</c:v>
                </c:pt>
                <c:pt idx="9946" formatCode="0.00E+00">
                  <c:v>8.9857600000000006E-3</c:v>
                </c:pt>
                <c:pt idx="9947">
                  <c:v>1.0533300000000001E-2</c:v>
                </c:pt>
                <c:pt idx="9948">
                  <c:v>1.2197100000000001E-2</c:v>
                </c:pt>
                <c:pt idx="9949">
                  <c:v>1.3975899999999999E-2</c:v>
                </c:pt>
                <c:pt idx="9950">
                  <c:v>1.5869299999999999E-2</c:v>
                </c:pt>
                <c:pt idx="9951">
                  <c:v>1.7876199999999998E-2</c:v>
                </c:pt>
                <c:pt idx="9952">
                  <c:v>1.9992900000000001E-2</c:v>
                </c:pt>
                <c:pt idx="9953">
                  <c:v>2.2214299999999999E-2</c:v>
                </c:pt>
                <c:pt idx="9954">
                  <c:v>2.45364E-2</c:v>
                </c:pt>
                <c:pt idx="9955">
                  <c:v>2.6959E-2</c:v>
                </c:pt>
                <c:pt idx="9956">
                  <c:v>2.9483599999999999E-2</c:v>
                </c:pt>
                <c:pt idx="9957">
                  <c:v>3.2109199999999997E-2</c:v>
                </c:pt>
                <c:pt idx="9958">
                  <c:v>3.4833000000000003E-2</c:v>
                </c:pt>
                <c:pt idx="9959">
                  <c:v>3.7651299999999999E-2</c:v>
                </c:pt>
                <c:pt idx="9960">
                  <c:v>4.0561E-2</c:v>
                </c:pt>
                <c:pt idx="9961">
                  <c:v>4.35585E-2</c:v>
                </c:pt>
                <c:pt idx="9962">
                  <c:v>4.6639399999999998E-2</c:v>
                </c:pt>
                <c:pt idx="9963">
                  <c:v>4.9799499999999997E-2</c:v>
                </c:pt>
                <c:pt idx="9964">
                  <c:v>5.30348E-2</c:v>
                </c:pt>
                <c:pt idx="9965">
                  <c:v>5.6340800000000003E-2</c:v>
                </c:pt>
                <c:pt idx="9966">
                  <c:v>5.9712300000000003E-2</c:v>
                </c:pt>
                <c:pt idx="9967">
                  <c:v>6.3143500000000005E-2</c:v>
                </c:pt>
                <c:pt idx="9968">
                  <c:v>6.6628900000000005E-2</c:v>
                </c:pt>
                <c:pt idx="9969">
                  <c:v>7.0163299999999998E-2</c:v>
                </c:pt>
                <c:pt idx="9970">
                  <c:v>7.3742000000000002E-2</c:v>
                </c:pt>
                <c:pt idx="9971">
                  <c:v>7.7359600000000001E-2</c:v>
                </c:pt>
                <c:pt idx="9972">
                  <c:v>8.1010799999999994E-2</c:v>
                </c:pt>
                <c:pt idx="9973">
                  <c:v>8.4690699999999994E-2</c:v>
                </c:pt>
                <c:pt idx="9974">
                  <c:v>8.8395399999999999E-2</c:v>
                </c:pt>
                <c:pt idx="9975">
                  <c:v>9.2121800000000004E-2</c:v>
                </c:pt>
                <c:pt idx="9976">
                  <c:v>9.5865599999999995E-2</c:v>
                </c:pt>
                <c:pt idx="9977">
                  <c:v>9.9619799999999994E-2</c:v>
                </c:pt>
                <c:pt idx="9978">
                  <c:v>0.103376</c:v>
                </c:pt>
                <c:pt idx="9979">
                  <c:v>0.107126</c:v>
                </c:pt>
                <c:pt idx="9980">
                  <c:v>0.11086500000000001</c:v>
                </c:pt>
                <c:pt idx="9981">
                  <c:v>0.11458599999999999</c:v>
                </c:pt>
                <c:pt idx="9982">
                  <c:v>0.118286</c:v>
                </c:pt>
                <c:pt idx="9983">
                  <c:v>0.121961</c:v>
                </c:pt>
                <c:pt idx="9984">
                  <c:v>0.125609</c:v>
                </c:pt>
                <c:pt idx="9985">
                  <c:v>0.12922700000000001</c:v>
                </c:pt>
                <c:pt idx="9986">
                  <c:v>0.13281000000000001</c:v>
                </c:pt>
                <c:pt idx="9987">
                  <c:v>0.136349</c:v>
                </c:pt>
                <c:pt idx="9988">
                  <c:v>0.13983499999999999</c:v>
                </c:pt>
                <c:pt idx="9989">
                  <c:v>0.14326700000000001</c:v>
                </c:pt>
                <c:pt idx="9990">
                  <c:v>0.14664099999999999</c:v>
                </c:pt>
                <c:pt idx="9991">
                  <c:v>0.149951</c:v>
                </c:pt>
                <c:pt idx="9992">
                  <c:v>0.15318899999999999</c:v>
                </c:pt>
                <c:pt idx="9993">
                  <c:v>0.15635099999999999</c:v>
                </c:pt>
                <c:pt idx="9994">
                  <c:v>0.15943199999999999</c:v>
                </c:pt>
                <c:pt idx="9995">
                  <c:v>0.16243099999999999</c:v>
                </c:pt>
                <c:pt idx="9996">
                  <c:v>0.16534199999999999</c:v>
                </c:pt>
                <c:pt idx="9997">
                  <c:v>0.16816300000000001</c:v>
                </c:pt>
                <c:pt idx="9998">
                  <c:v>0.17088700000000001</c:v>
                </c:pt>
                <c:pt idx="9999">
                  <c:v>0.173513</c:v>
                </c:pt>
                <c:pt idx="10000">
                  <c:v>0.176035</c:v>
                </c:pt>
                <c:pt idx="10001">
                  <c:v>0.17845</c:v>
                </c:pt>
                <c:pt idx="10002">
                  <c:v>0.180751</c:v>
                </c:pt>
                <c:pt idx="10003">
                  <c:v>0.18293200000000001</c:v>
                </c:pt>
                <c:pt idx="10004">
                  <c:v>0.18498899999999999</c:v>
                </c:pt>
                <c:pt idx="10005">
                  <c:v>0.186922</c:v>
                </c:pt>
                <c:pt idx="10006">
                  <c:v>0.188726</c:v>
                </c:pt>
                <c:pt idx="10007">
                  <c:v>0.19039900000000001</c:v>
                </c:pt>
                <c:pt idx="10008">
                  <c:v>0.191936</c:v>
                </c:pt>
                <c:pt idx="10009">
                  <c:v>0.193332</c:v>
                </c:pt>
                <c:pt idx="10010">
                  <c:v>0.19458600000000001</c:v>
                </c:pt>
                <c:pt idx="10011">
                  <c:v>0.19569600000000001</c:v>
                </c:pt>
                <c:pt idx="10012">
                  <c:v>0.196658</c:v>
                </c:pt>
                <c:pt idx="10013">
                  <c:v>0.197467</c:v>
                </c:pt>
                <c:pt idx="10014">
                  <c:v>0.19811899999999999</c:v>
                </c:pt>
                <c:pt idx="10015">
                  <c:v>0.19861100000000001</c:v>
                </c:pt>
                <c:pt idx="10016">
                  <c:v>0.19894000000000001</c:v>
                </c:pt>
                <c:pt idx="10017">
                  <c:v>0.199103</c:v>
                </c:pt>
                <c:pt idx="10018">
                  <c:v>0.199102</c:v>
                </c:pt>
                <c:pt idx="10019">
                  <c:v>0.19894200000000001</c:v>
                </c:pt>
                <c:pt idx="10020">
                  <c:v>0.19861999999999999</c:v>
                </c:pt>
                <c:pt idx="10021">
                  <c:v>0.19813500000000001</c:v>
                </c:pt>
                <c:pt idx="10022">
                  <c:v>0.197488</c:v>
                </c:pt>
                <c:pt idx="10023">
                  <c:v>0.196683</c:v>
                </c:pt>
                <c:pt idx="10024">
                  <c:v>0.19572200000000001</c:v>
                </c:pt>
                <c:pt idx="10025">
                  <c:v>0.194606</c:v>
                </c:pt>
                <c:pt idx="10026">
                  <c:v>0.193333</c:v>
                </c:pt>
                <c:pt idx="10027">
                  <c:v>0.19190399999999999</c:v>
                </c:pt>
                <c:pt idx="10028">
                  <c:v>0.19031999999999999</c:v>
                </c:pt>
                <c:pt idx="10029">
                  <c:v>0.188584</c:v>
                </c:pt>
                <c:pt idx="10030">
                  <c:v>0.186696</c:v>
                </c:pt>
                <c:pt idx="10031">
                  <c:v>0.18465799999999999</c:v>
                </c:pt>
                <c:pt idx="10032">
                  <c:v>0.182475</c:v>
                </c:pt>
                <c:pt idx="10033">
                  <c:v>0.18015100000000001</c:v>
                </c:pt>
                <c:pt idx="10034">
                  <c:v>0.17768999999999999</c:v>
                </c:pt>
                <c:pt idx="10035">
                  <c:v>0.175092</c:v>
                </c:pt>
                <c:pt idx="10036">
                  <c:v>0.17236199999999999</c:v>
                </c:pt>
                <c:pt idx="10037">
                  <c:v>0.16950499999999999</c:v>
                </c:pt>
                <c:pt idx="10038">
                  <c:v>0.16653000000000001</c:v>
                </c:pt>
                <c:pt idx="10039">
                  <c:v>0.163439</c:v>
                </c:pt>
                <c:pt idx="10040">
                  <c:v>0.16022900000000001</c:v>
                </c:pt>
                <c:pt idx="10041">
                  <c:v>0.15690299999999999</c:v>
                </c:pt>
                <c:pt idx="10042">
                  <c:v>0.15346299999999999</c:v>
                </c:pt>
                <c:pt idx="10043">
                  <c:v>0.149919</c:v>
                </c:pt>
                <c:pt idx="10044">
                  <c:v>0.14627599999999999</c:v>
                </c:pt>
                <c:pt idx="10045">
                  <c:v>0.142537</c:v>
                </c:pt>
                <c:pt idx="10046">
                  <c:v>0.13870499999999999</c:v>
                </c:pt>
                <c:pt idx="10047">
                  <c:v>0.13478699999999999</c:v>
                </c:pt>
                <c:pt idx="10048">
                  <c:v>0.13079299999999999</c:v>
                </c:pt>
                <c:pt idx="10049">
                  <c:v>0.12672800000000001</c:v>
                </c:pt>
                <c:pt idx="10050">
                  <c:v>0.122599</c:v>
                </c:pt>
                <c:pt idx="10051">
                  <c:v>0.118413</c:v>
                </c:pt>
                <c:pt idx="10052">
                  <c:v>0.114178</c:v>
                </c:pt>
                <c:pt idx="10053">
                  <c:v>0.10989699999999999</c:v>
                </c:pt>
                <c:pt idx="10054">
                  <c:v>0.105569</c:v>
                </c:pt>
                <c:pt idx="10055">
                  <c:v>0.101198</c:v>
                </c:pt>
                <c:pt idx="10056">
                  <c:v>9.6793400000000002E-2</c:v>
                </c:pt>
                <c:pt idx="10057">
                  <c:v>9.2366100000000007E-2</c:v>
                </c:pt>
                <c:pt idx="10058">
                  <c:v>8.7921899999999997E-2</c:v>
                </c:pt>
                <c:pt idx="10059">
                  <c:v>8.3465399999999995E-2</c:v>
                </c:pt>
                <c:pt idx="10060">
                  <c:v>7.9000899999999999E-2</c:v>
                </c:pt>
                <c:pt idx="10061">
                  <c:v>7.4533000000000002E-2</c:v>
                </c:pt>
                <c:pt idx="10062">
                  <c:v>7.0069000000000006E-2</c:v>
                </c:pt>
                <c:pt idx="10063">
                  <c:v>6.5618300000000004E-2</c:v>
                </c:pt>
                <c:pt idx="10064">
                  <c:v>6.1187100000000001E-2</c:v>
                </c:pt>
                <c:pt idx="10065">
                  <c:v>5.6776800000000002E-2</c:v>
                </c:pt>
                <c:pt idx="10066">
                  <c:v>5.2388999999999998E-2</c:v>
                </c:pt>
                <c:pt idx="10067">
                  <c:v>4.80299E-2</c:v>
                </c:pt>
                <c:pt idx="10068">
                  <c:v>4.3707599999999999E-2</c:v>
                </c:pt>
                <c:pt idx="10069">
                  <c:v>3.9428100000000001E-2</c:v>
                </c:pt>
                <c:pt idx="10070">
                  <c:v>3.5195900000000002E-2</c:v>
                </c:pt>
                <c:pt idx="10071">
                  <c:v>3.1017099999999999E-2</c:v>
                </c:pt>
                <c:pt idx="10072">
                  <c:v>2.6900299999999999E-2</c:v>
                </c:pt>
                <c:pt idx="10073">
                  <c:v>2.2853100000000001E-2</c:v>
                </c:pt>
                <c:pt idx="10074">
                  <c:v>1.8877999999999999E-2</c:v>
                </c:pt>
                <c:pt idx="10075">
                  <c:v>1.4975499999999999E-2</c:v>
                </c:pt>
                <c:pt idx="10076">
                  <c:v>1.115E-2</c:v>
                </c:pt>
                <c:pt idx="10077" formatCode="0.00E+00">
                  <c:v>7.40926E-3</c:v>
                </c:pt>
                <c:pt idx="10078" formatCode="0.00E+00">
                  <c:v>3.75896E-3</c:v>
                </c:pt>
                <c:pt idx="10079" formatCode="0.00E+00">
                  <c:v>2.0240300000000001E-4</c:v>
                </c:pt>
                <c:pt idx="10080" formatCode="0.00E+00">
                  <c:v>-3.25597E-3</c:v>
                </c:pt>
                <c:pt idx="10081" formatCode="0.00E+00">
                  <c:v>-6.6101399999999996E-3</c:v>
                </c:pt>
                <c:pt idx="10082" formatCode="0.00E+00">
                  <c:v>-9.85632E-3</c:v>
                </c:pt>
                <c:pt idx="10083">
                  <c:v>-1.2994800000000001E-2</c:v>
                </c:pt>
                <c:pt idx="10084">
                  <c:v>-1.6026599999999998E-2</c:v>
                </c:pt>
                <c:pt idx="10085">
                  <c:v>-1.8949400000000002E-2</c:v>
                </c:pt>
                <c:pt idx="10086">
                  <c:v>-2.1756600000000001E-2</c:v>
                </c:pt>
                <c:pt idx="10087">
                  <c:v>-2.4440900000000002E-2</c:v>
                </c:pt>
                <c:pt idx="10088">
                  <c:v>-2.6997500000000001E-2</c:v>
                </c:pt>
                <c:pt idx="10089">
                  <c:v>-2.9425900000000001E-2</c:v>
                </c:pt>
                <c:pt idx="10090">
                  <c:v>-3.17278E-2</c:v>
                </c:pt>
                <c:pt idx="10091">
                  <c:v>-3.3900800000000002E-2</c:v>
                </c:pt>
                <c:pt idx="10092">
                  <c:v>-3.5936099999999999E-2</c:v>
                </c:pt>
                <c:pt idx="10093">
                  <c:v>-3.7826899999999997E-2</c:v>
                </c:pt>
                <c:pt idx="10094">
                  <c:v>-3.9572599999999999E-2</c:v>
                </c:pt>
                <c:pt idx="10095">
                  <c:v>-4.1175499999999997E-2</c:v>
                </c:pt>
                <c:pt idx="10096">
                  <c:v>-4.2637500000000002E-2</c:v>
                </c:pt>
                <c:pt idx="10097">
                  <c:v>-4.3957799999999998E-2</c:v>
                </c:pt>
                <c:pt idx="10098">
                  <c:v>-4.5134199999999999E-2</c:v>
                </c:pt>
                <c:pt idx="10099">
                  <c:v>-4.6164700000000003E-2</c:v>
                </c:pt>
                <c:pt idx="10100">
                  <c:v>-4.7045700000000003E-2</c:v>
                </c:pt>
                <c:pt idx="10101">
                  <c:v>-4.7772200000000001E-2</c:v>
                </c:pt>
                <c:pt idx="10102">
                  <c:v>-4.8344900000000003E-2</c:v>
                </c:pt>
                <c:pt idx="10103">
                  <c:v>-4.8773499999999997E-2</c:v>
                </c:pt>
                <c:pt idx="10104">
                  <c:v>-4.9065699999999997E-2</c:v>
                </c:pt>
                <c:pt idx="10105">
                  <c:v>-4.9221300000000003E-2</c:v>
                </c:pt>
                <c:pt idx="10106">
                  <c:v>-4.9238799999999999E-2</c:v>
                </c:pt>
                <c:pt idx="10107">
                  <c:v>-4.9119700000000002E-2</c:v>
                </c:pt>
                <c:pt idx="10108">
                  <c:v>-4.8866199999999999E-2</c:v>
                </c:pt>
                <c:pt idx="10109">
                  <c:v>-4.8479399999999999E-2</c:v>
                </c:pt>
                <c:pt idx="10110">
                  <c:v>-4.7958800000000003E-2</c:v>
                </c:pt>
                <c:pt idx="10111">
                  <c:v>-4.7304400000000003E-2</c:v>
                </c:pt>
                <c:pt idx="10112">
                  <c:v>-4.6519499999999998E-2</c:v>
                </c:pt>
                <c:pt idx="10113">
                  <c:v>-4.5608599999999999E-2</c:v>
                </c:pt>
                <c:pt idx="10114">
                  <c:v>-4.4578E-2</c:v>
                </c:pt>
                <c:pt idx="10115">
                  <c:v>-4.3435599999999998E-2</c:v>
                </c:pt>
                <c:pt idx="10116">
                  <c:v>-4.2189200000000003E-2</c:v>
                </c:pt>
                <c:pt idx="10117">
                  <c:v>-4.0845399999999997E-2</c:v>
                </c:pt>
                <c:pt idx="10118">
                  <c:v>-3.9408600000000002E-2</c:v>
                </c:pt>
                <c:pt idx="10119">
                  <c:v>-3.7879999999999997E-2</c:v>
                </c:pt>
                <c:pt idx="10120">
                  <c:v>-3.6258600000000002E-2</c:v>
                </c:pt>
                <c:pt idx="10121">
                  <c:v>-3.4544900000000003E-2</c:v>
                </c:pt>
                <c:pt idx="10122">
                  <c:v>-3.27432E-2</c:v>
                </c:pt>
                <c:pt idx="10123">
                  <c:v>-3.0857699999999998E-2</c:v>
                </c:pt>
                <c:pt idx="10124">
                  <c:v>-2.88898E-2</c:v>
                </c:pt>
                <c:pt idx="10125">
                  <c:v>-2.6840900000000001E-2</c:v>
                </c:pt>
                <c:pt idx="10126">
                  <c:v>-2.47163E-2</c:v>
                </c:pt>
                <c:pt idx="10127">
                  <c:v>-2.2527100000000001E-2</c:v>
                </c:pt>
                <c:pt idx="10128">
                  <c:v>-2.02845E-2</c:v>
                </c:pt>
                <c:pt idx="10129">
                  <c:v>-1.7997200000000001E-2</c:v>
                </c:pt>
                <c:pt idx="10130">
                  <c:v>-1.5672999999999999E-2</c:v>
                </c:pt>
                <c:pt idx="10131">
                  <c:v>-1.3319900000000001E-2</c:v>
                </c:pt>
                <c:pt idx="10132">
                  <c:v>-1.0944799999999999E-2</c:v>
                </c:pt>
                <c:pt idx="10133" formatCode="0.00E+00">
                  <c:v>-8.5528199999999992E-3</c:v>
                </c:pt>
                <c:pt idx="10134" formatCode="0.00E+00">
                  <c:v>-6.1492200000000004E-3</c:v>
                </c:pt>
                <c:pt idx="10135" formatCode="0.00E+00">
                  <c:v>-3.7405099999999998E-3</c:v>
                </c:pt>
                <c:pt idx="10136" formatCode="0.00E+00">
                  <c:v>-1.33394E-3</c:v>
                </c:pt>
                <c:pt idx="10137" formatCode="0.00E+00">
                  <c:v>1.06263E-3</c:v>
                </c:pt>
                <c:pt idx="10138" formatCode="0.00E+00">
                  <c:v>3.4426000000000001E-3</c:v>
                </c:pt>
                <c:pt idx="10139" formatCode="0.00E+00">
                  <c:v>5.8042700000000003E-3</c:v>
                </c:pt>
                <c:pt idx="10140" formatCode="0.00E+00">
                  <c:v>8.1461699999999995E-3</c:v>
                </c:pt>
                <c:pt idx="10141">
                  <c:v>1.04598E-2</c:v>
                </c:pt>
                <c:pt idx="10142">
                  <c:v>1.2733599999999999E-2</c:v>
                </c:pt>
                <c:pt idx="10143">
                  <c:v>1.4960599999999999E-2</c:v>
                </c:pt>
                <c:pt idx="10144">
                  <c:v>1.7140699999999998E-2</c:v>
                </c:pt>
                <c:pt idx="10145">
                  <c:v>1.9274699999999999E-2</c:v>
                </c:pt>
                <c:pt idx="10146">
                  <c:v>2.1357500000000001E-2</c:v>
                </c:pt>
                <c:pt idx="10147">
                  <c:v>2.33808E-2</c:v>
                </c:pt>
                <c:pt idx="10148">
                  <c:v>2.53391E-2</c:v>
                </c:pt>
                <c:pt idx="10149">
                  <c:v>2.72307E-2</c:v>
                </c:pt>
                <c:pt idx="10150">
                  <c:v>2.90552E-2</c:v>
                </c:pt>
                <c:pt idx="10151">
                  <c:v>3.0810799999999999E-2</c:v>
                </c:pt>
                <c:pt idx="10152">
                  <c:v>3.2494099999999998E-2</c:v>
                </c:pt>
                <c:pt idx="10153">
                  <c:v>3.4104599999999999E-2</c:v>
                </c:pt>
                <c:pt idx="10154">
                  <c:v>3.5645700000000002E-2</c:v>
                </c:pt>
                <c:pt idx="10155">
                  <c:v>3.7116900000000001E-2</c:v>
                </c:pt>
                <c:pt idx="10156">
                  <c:v>3.8510299999999997E-2</c:v>
                </c:pt>
                <c:pt idx="10157">
                  <c:v>3.9815200000000002E-2</c:v>
                </c:pt>
                <c:pt idx="10158">
                  <c:v>4.1021599999999998E-2</c:v>
                </c:pt>
                <c:pt idx="10159">
                  <c:v>4.2121800000000001E-2</c:v>
                </c:pt>
                <c:pt idx="10160">
                  <c:v>4.3111200000000002E-2</c:v>
                </c:pt>
                <c:pt idx="10161">
                  <c:v>4.3987400000000003E-2</c:v>
                </c:pt>
                <c:pt idx="10162">
                  <c:v>4.47462E-2</c:v>
                </c:pt>
                <c:pt idx="10163">
                  <c:v>4.5383399999999997E-2</c:v>
                </c:pt>
                <c:pt idx="10164">
                  <c:v>4.5895699999999998E-2</c:v>
                </c:pt>
                <c:pt idx="10165">
                  <c:v>4.62809E-2</c:v>
                </c:pt>
                <c:pt idx="10166">
                  <c:v>4.6540900000000003E-2</c:v>
                </c:pt>
                <c:pt idx="10167">
                  <c:v>4.6679900000000003E-2</c:v>
                </c:pt>
                <c:pt idx="10168">
                  <c:v>4.6698299999999998E-2</c:v>
                </c:pt>
                <c:pt idx="10169">
                  <c:v>4.6591300000000002E-2</c:v>
                </c:pt>
                <c:pt idx="10170">
                  <c:v>4.6353400000000003E-2</c:v>
                </c:pt>
                <c:pt idx="10171">
                  <c:v>4.5982000000000002E-2</c:v>
                </c:pt>
                <c:pt idx="10172">
                  <c:v>4.5479899999999997E-2</c:v>
                </c:pt>
                <c:pt idx="10173">
                  <c:v>4.4854600000000001E-2</c:v>
                </c:pt>
                <c:pt idx="10174">
                  <c:v>4.4111699999999997E-2</c:v>
                </c:pt>
                <c:pt idx="10175">
                  <c:v>4.3251699999999997E-2</c:v>
                </c:pt>
                <c:pt idx="10176">
                  <c:v>4.2275399999999998E-2</c:v>
                </c:pt>
                <c:pt idx="10177">
                  <c:v>4.1185600000000003E-2</c:v>
                </c:pt>
                <c:pt idx="10178">
                  <c:v>3.9983600000000001E-2</c:v>
                </c:pt>
                <c:pt idx="10179">
                  <c:v>3.8667800000000002E-2</c:v>
                </c:pt>
                <c:pt idx="10180">
                  <c:v>3.7236199999999997E-2</c:v>
                </c:pt>
                <c:pt idx="10181">
                  <c:v>3.56888E-2</c:v>
                </c:pt>
                <c:pt idx="10182">
                  <c:v>3.4027599999999998E-2</c:v>
                </c:pt>
                <c:pt idx="10183">
                  <c:v>3.2255199999999998E-2</c:v>
                </c:pt>
                <c:pt idx="10184">
                  <c:v>3.0375099999999999E-2</c:v>
                </c:pt>
                <c:pt idx="10185">
                  <c:v>2.8390700000000001E-2</c:v>
                </c:pt>
                <c:pt idx="10186">
                  <c:v>2.63012E-2</c:v>
                </c:pt>
                <c:pt idx="10187">
                  <c:v>2.41076E-2</c:v>
                </c:pt>
                <c:pt idx="10188">
                  <c:v>2.1817799999999998E-2</c:v>
                </c:pt>
                <c:pt idx="10189">
                  <c:v>1.94381E-2</c:v>
                </c:pt>
                <c:pt idx="10190">
                  <c:v>1.6966599999999998E-2</c:v>
                </c:pt>
                <c:pt idx="10191">
                  <c:v>1.4397800000000001E-2</c:v>
                </c:pt>
                <c:pt idx="10192">
                  <c:v>1.17327E-2</c:v>
                </c:pt>
                <c:pt idx="10193" formatCode="0.00E+00">
                  <c:v>8.9731900000000007E-3</c:v>
                </c:pt>
                <c:pt idx="10194" formatCode="0.00E+00">
                  <c:v>6.1165500000000001E-3</c:v>
                </c:pt>
                <c:pt idx="10195" formatCode="0.00E+00">
                  <c:v>3.1629900000000001E-3</c:v>
                </c:pt>
                <c:pt idx="10196" formatCode="0.00E+00">
                  <c:v>1.19367E-4</c:v>
                </c:pt>
                <c:pt idx="10197" formatCode="0.00E+00">
                  <c:v>-3.0044999999999998E-3</c:v>
                </c:pt>
                <c:pt idx="10198" formatCode="0.00E+00">
                  <c:v>-6.2000299999999996E-3</c:v>
                </c:pt>
                <c:pt idx="10199" formatCode="0.00E+00">
                  <c:v>-9.4600599999999993E-3</c:v>
                </c:pt>
                <c:pt idx="10200">
                  <c:v>-1.27749E-2</c:v>
                </c:pt>
                <c:pt idx="10201">
                  <c:v>-1.6137200000000001E-2</c:v>
                </c:pt>
                <c:pt idx="10202">
                  <c:v>-1.95479E-2</c:v>
                </c:pt>
                <c:pt idx="10203">
                  <c:v>-2.3010300000000001E-2</c:v>
                </c:pt>
                <c:pt idx="10204">
                  <c:v>-2.6523600000000001E-2</c:v>
                </c:pt>
                <c:pt idx="10205">
                  <c:v>-3.0083499999999999E-2</c:v>
                </c:pt>
                <c:pt idx="10206">
                  <c:v>-3.36843E-2</c:v>
                </c:pt>
                <c:pt idx="10207">
                  <c:v>-3.7318400000000002E-2</c:v>
                </c:pt>
                <c:pt idx="10208">
                  <c:v>-4.0977800000000002E-2</c:v>
                </c:pt>
                <c:pt idx="10209">
                  <c:v>-4.4656899999999999E-2</c:v>
                </c:pt>
                <c:pt idx="10210">
                  <c:v>-4.8352399999999997E-2</c:v>
                </c:pt>
                <c:pt idx="10211">
                  <c:v>-5.2061099999999999E-2</c:v>
                </c:pt>
                <c:pt idx="10212">
                  <c:v>-5.5779500000000003E-2</c:v>
                </c:pt>
                <c:pt idx="10213">
                  <c:v>-5.9504000000000001E-2</c:v>
                </c:pt>
                <c:pt idx="10214">
                  <c:v>-6.3231999999999997E-2</c:v>
                </c:pt>
                <c:pt idx="10215">
                  <c:v>-6.6963099999999998E-2</c:v>
                </c:pt>
                <c:pt idx="10216">
                  <c:v>-7.06957E-2</c:v>
                </c:pt>
                <c:pt idx="10217">
                  <c:v>-7.4423500000000004E-2</c:v>
                </c:pt>
                <c:pt idx="10218">
                  <c:v>-7.8139799999999995E-2</c:v>
                </c:pt>
                <c:pt idx="10219">
                  <c:v>-8.1840300000000005E-2</c:v>
                </c:pt>
                <c:pt idx="10220">
                  <c:v>-8.5522799999999996E-2</c:v>
                </c:pt>
                <c:pt idx="10221">
                  <c:v>-8.9185E-2</c:v>
                </c:pt>
                <c:pt idx="10222">
                  <c:v>-9.2822299999999996E-2</c:v>
                </c:pt>
                <c:pt idx="10223">
                  <c:v>-9.6426899999999996E-2</c:v>
                </c:pt>
                <c:pt idx="10224">
                  <c:v>-9.9991800000000006E-2</c:v>
                </c:pt>
                <c:pt idx="10225">
                  <c:v>-0.103515</c:v>
                </c:pt>
                <c:pt idx="10226">
                  <c:v>-0.106999</c:v>
                </c:pt>
                <c:pt idx="10227">
                  <c:v>-0.110439</c:v>
                </c:pt>
                <c:pt idx="10228">
                  <c:v>-0.113833</c:v>
                </c:pt>
                <c:pt idx="10229">
                  <c:v>-0.117178</c:v>
                </c:pt>
                <c:pt idx="10230">
                  <c:v>-0.120474</c:v>
                </c:pt>
                <c:pt idx="10231">
                  <c:v>-0.12371600000000001</c:v>
                </c:pt>
                <c:pt idx="10232">
                  <c:v>-0.12689700000000001</c:v>
                </c:pt>
                <c:pt idx="10233">
                  <c:v>-0.13001199999999999</c:v>
                </c:pt>
                <c:pt idx="10234">
                  <c:v>-0.13305700000000001</c:v>
                </c:pt>
                <c:pt idx="10235">
                  <c:v>-0.13602700000000001</c:v>
                </c:pt>
                <c:pt idx="10236">
                  <c:v>-0.13891899999999999</c:v>
                </c:pt>
                <c:pt idx="10237">
                  <c:v>-0.14172899999999999</c:v>
                </c:pt>
                <c:pt idx="10238">
                  <c:v>-0.144459</c:v>
                </c:pt>
                <c:pt idx="10239">
                  <c:v>-0.14710999999999999</c:v>
                </c:pt>
                <c:pt idx="10240">
                  <c:v>-0.149674</c:v>
                </c:pt>
                <c:pt idx="10241">
                  <c:v>-0.152138</c:v>
                </c:pt>
                <c:pt idx="10242">
                  <c:v>-0.15448999999999999</c:v>
                </c:pt>
                <c:pt idx="10243">
                  <c:v>-0.156725</c:v>
                </c:pt>
                <c:pt idx="10244">
                  <c:v>-0.15884300000000001</c:v>
                </c:pt>
                <c:pt idx="10245">
                  <c:v>-0.16084799999999999</c:v>
                </c:pt>
                <c:pt idx="10246">
                  <c:v>-0.162746</c:v>
                </c:pt>
                <c:pt idx="10247">
                  <c:v>-0.16454099999999999</c:v>
                </c:pt>
                <c:pt idx="10248">
                  <c:v>-0.16622999999999999</c:v>
                </c:pt>
                <c:pt idx="10249">
                  <c:v>-0.16780999999999999</c:v>
                </c:pt>
                <c:pt idx="10250">
                  <c:v>-0.16929</c:v>
                </c:pt>
                <c:pt idx="10251">
                  <c:v>-0.170679</c:v>
                </c:pt>
                <c:pt idx="10252">
                  <c:v>-0.171983</c:v>
                </c:pt>
                <c:pt idx="10253">
                  <c:v>-0.173206</c:v>
                </c:pt>
                <c:pt idx="10254">
                  <c:v>-0.17435400000000001</c:v>
                </c:pt>
                <c:pt idx="10255">
                  <c:v>-0.175426</c:v>
                </c:pt>
                <c:pt idx="10256">
                  <c:v>-0.176424</c:v>
                </c:pt>
                <c:pt idx="10257">
                  <c:v>-0.17735000000000001</c:v>
                </c:pt>
                <c:pt idx="10258">
                  <c:v>-0.178199</c:v>
                </c:pt>
                <c:pt idx="10259">
                  <c:v>-0.17896300000000001</c:v>
                </c:pt>
                <c:pt idx="10260">
                  <c:v>-0.17962900000000001</c:v>
                </c:pt>
                <c:pt idx="10261">
                  <c:v>-0.18019199999999999</c:v>
                </c:pt>
                <c:pt idx="10262">
                  <c:v>-0.180649</c:v>
                </c:pt>
                <c:pt idx="10263">
                  <c:v>-0.181004</c:v>
                </c:pt>
                <c:pt idx="10264">
                  <c:v>-0.181252</c:v>
                </c:pt>
                <c:pt idx="10265">
                  <c:v>-0.18138499999999999</c:v>
                </c:pt>
                <c:pt idx="10266">
                  <c:v>-0.18140400000000001</c:v>
                </c:pt>
                <c:pt idx="10267">
                  <c:v>-0.18132100000000001</c:v>
                </c:pt>
                <c:pt idx="10268">
                  <c:v>-0.181148</c:v>
                </c:pt>
                <c:pt idx="10269">
                  <c:v>-0.180894</c:v>
                </c:pt>
                <c:pt idx="10270">
                  <c:v>-0.180561</c:v>
                </c:pt>
                <c:pt idx="10271">
                  <c:v>-0.18015</c:v>
                </c:pt>
                <c:pt idx="10272">
                  <c:v>-0.17965999999999999</c:v>
                </c:pt>
                <c:pt idx="10273">
                  <c:v>-0.179088</c:v>
                </c:pt>
                <c:pt idx="10274">
                  <c:v>-0.17843700000000001</c:v>
                </c:pt>
                <c:pt idx="10275">
                  <c:v>-0.17771400000000001</c:v>
                </c:pt>
                <c:pt idx="10276">
                  <c:v>-0.176925</c:v>
                </c:pt>
                <c:pt idx="10277">
                  <c:v>-0.17607600000000001</c:v>
                </c:pt>
                <c:pt idx="10278">
                  <c:v>-0.175177</c:v>
                </c:pt>
                <c:pt idx="10279">
                  <c:v>-0.17424200000000001</c:v>
                </c:pt>
                <c:pt idx="10280">
                  <c:v>-0.17327899999999999</c:v>
                </c:pt>
                <c:pt idx="10281">
                  <c:v>-0.17229700000000001</c:v>
                </c:pt>
                <c:pt idx="10282">
                  <c:v>-0.17130400000000001</c:v>
                </c:pt>
                <c:pt idx="10283">
                  <c:v>-0.17030600000000001</c:v>
                </c:pt>
                <c:pt idx="10284">
                  <c:v>-0.16930799999999999</c:v>
                </c:pt>
                <c:pt idx="10285">
                  <c:v>-0.16830300000000001</c:v>
                </c:pt>
                <c:pt idx="10286">
                  <c:v>-0.167291</c:v>
                </c:pt>
                <c:pt idx="10287">
                  <c:v>-0.16627400000000001</c:v>
                </c:pt>
                <c:pt idx="10288">
                  <c:v>-0.16525999999999999</c:v>
                </c:pt>
                <c:pt idx="10289">
                  <c:v>-0.16425500000000001</c:v>
                </c:pt>
                <c:pt idx="10290">
                  <c:v>-0.163267</c:v>
                </c:pt>
                <c:pt idx="10291">
                  <c:v>-0.162305</c:v>
                </c:pt>
                <c:pt idx="10292">
                  <c:v>-0.16136800000000001</c:v>
                </c:pt>
                <c:pt idx="10293">
                  <c:v>-0.16044700000000001</c:v>
                </c:pt>
                <c:pt idx="10294">
                  <c:v>-0.15954299999999999</c:v>
                </c:pt>
                <c:pt idx="10295">
                  <c:v>-0.158667</c:v>
                </c:pt>
                <c:pt idx="10296">
                  <c:v>-0.157828</c:v>
                </c:pt>
                <c:pt idx="10297">
                  <c:v>-0.15703</c:v>
                </c:pt>
                <c:pt idx="10298">
                  <c:v>-0.156277</c:v>
                </c:pt>
                <c:pt idx="10299">
                  <c:v>-0.15557599999999999</c:v>
                </c:pt>
                <c:pt idx="10300">
                  <c:v>-0.15493199999999999</c:v>
                </c:pt>
                <c:pt idx="10301">
                  <c:v>-0.15435099999999999</c:v>
                </c:pt>
                <c:pt idx="10302">
                  <c:v>-0.153836</c:v>
                </c:pt>
                <c:pt idx="10303">
                  <c:v>-0.15339700000000001</c:v>
                </c:pt>
                <c:pt idx="10304">
                  <c:v>-0.15303600000000001</c:v>
                </c:pt>
                <c:pt idx="10305">
                  <c:v>-0.15274799999999999</c:v>
                </c:pt>
                <c:pt idx="10306">
                  <c:v>-0.152531</c:v>
                </c:pt>
                <c:pt idx="10307">
                  <c:v>-0.152388</c:v>
                </c:pt>
                <c:pt idx="10308">
                  <c:v>-0.15232200000000001</c:v>
                </c:pt>
                <c:pt idx="10309">
                  <c:v>-0.15233099999999999</c:v>
                </c:pt>
                <c:pt idx="10310">
                  <c:v>-0.15241199999999999</c:v>
                </c:pt>
                <c:pt idx="10311">
                  <c:v>-0.152557</c:v>
                </c:pt>
                <c:pt idx="10312">
                  <c:v>-0.15276100000000001</c:v>
                </c:pt>
                <c:pt idx="10313">
                  <c:v>-0.153026</c:v>
                </c:pt>
                <c:pt idx="10314">
                  <c:v>-0.15336</c:v>
                </c:pt>
                <c:pt idx="10315">
                  <c:v>-0.15376400000000001</c:v>
                </c:pt>
                <c:pt idx="10316">
                  <c:v>-0.15424199999999999</c:v>
                </c:pt>
                <c:pt idx="10317">
                  <c:v>-0.15479799999999999</c:v>
                </c:pt>
                <c:pt idx="10318">
                  <c:v>-0.15543299999999999</c:v>
                </c:pt>
                <c:pt idx="10319">
                  <c:v>-0.15614900000000001</c:v>
                </c:pt>
                <c:pt idx="10320">
                  <c:v>-0.15694900000000001</c:v>
                </c:pt>
                <c:pt idx="10321">
                  <c:v>-0.157831</c:v>
                </c:pt>
                <c:pt idx="10322">
                  <c:v>-0.15878500000000001</c:v>
                </c:pt>
                <c:pt idx="10323">
                  <c:v>-0.159805</c:v>
                </c:pt>
                <c:pt idx="10324">
                  <c:v>-0.16089500000000001</c:v>
                </c:pt>
                <c:pt idx="10325">
                  <c:v>-0.16205600000000001</c:v>
                </c:pt>
                <c:pt idx="10326">
                  <c:v>-0.16328200000000001</c:v>
                </c:pt>
                <c:pt idx="10327">
                  <c:v>-0.16456999999999999</c:v>
                </c:pt>
                <c:pt idx="10328">
                  <c:v>-0.165913</c:v>
                </c:pt>
                <c:pt idx="10329">
                  <c:v>-0.16730700000000001</c:v>
                </c:pt>
                <c:pt idx="10330">
                  <c:v>-0.16874400000000001</c:v>
                </c:pt>
                <c:pt idx="10331">
                  <c:v>-0.170214</c:v>
                </c:pt>
                <c:pt idx="10332">
                  <c:v>-0.171707</c:v>
                </c:pt>
                <c:pt idx="10333">
                  <c:v>-0.17321600000000001</c:v>
                </c:pt>
                <c:pt idx="10334">
                  <c:v>-0.17474300000000001</c:v>
                </c:pt>
                <c:pt idx="10335">
                  <c:v>-0.176288</c:v>
                </c:pt>
                <c:pt idx="10336">
                  <c:v>-0.17785300000000001</c:v>
                </c:pt>
                <c:pt idx="10337">
                  <c:v>-0.17943899999999999</c:v>
                </c:pt>
                <c:pt idx="10338">
                  <c:v>-0.18104899999999999</c:v>
                </c:pt>
                <c:pt idx="10339">
                  <c:v>-0.18269199999999999</c:v>
                </c:pt>
                <c:pt idx="10340">
                  <c:v>-0.18437000000000001</c:v>
                </c:pt>
                <c:pt idx="10341">
                  <c:v>-0.186084</c:v>
                </c:pt>
                <c:pt idx="10342">
                  <c:v>-0.18782799999999999</c:v>
                </c:pt>
                <c:pt idx="10343">
                  <c:v>-0.189586</c:v>
                </c:pt>
                <c:pt idx="10344">
                  <c:v>-0.19134499999999999</c:v>
                </c:pt>
                <c:pt idx="10345">
                  <c:v>-0.19309699999999999</c:v>
                </c:pt>
                <c:pt idx="10346">
                  <c:v>-0.19484699999999999</c:v>
                </c:pt>
                <c:pt idx="10347">
                  <c:v>-0.196605</c:v>
                </c:pt>
                <c:pt idx="10348">
                  <c:v>-0.198378</c:v>
                </c:pt>
                <c:pt idx="10349">
                  <c:v>-0.200154</c:v>
                </c:pt>
                <c:pt idx="10350">
                  <c:v>-0.20191100000000001</c:v>
                </c:pt>
                <c:pt idx="10351">
                  <c:v>-0.20363100000000001</c:v>
                </c:pt>
                <c:pt idx="10352">
                  <c:v>-0.20530300000000001</c:v>
                </c:pt>
                <c:pt idx="10353">
                  <c:v>-0.20691799999999999</c:v>
                </c:pt>
                <c:pt idx="10354">
                  <c:v>-0.20846500000000001</c:v>
                </c:pt>
                <c:pt idx="10355">
                  <c:v>-0.20993300000000001</c:v>
                </c:pt>
                <c:pt idx="10356">
                  <c:v>-0.21132699999999999</c:v>
                </c:pt>
                <c:pt idx="10357">
                  <c:v>-0.21265700000000001</c:v>
                </c:pt>
                <c:pt idx="10358">
                  <c:v>-0.21393100000000001</c:v>
                </c:pt>
                <c:pt idx="10359">
                  <c:v>-0.21515400000000001</c:v>
                </c:pt>
                <c:pt idx="10360">
                  <c:v>-0.21632299999999999</c:v>
                </c:pt>
                <c:pt idx="10361">
                  <c:v>-0.21742800000000001</c:v>
                </c:pt>
                <c:pt idx="10362">
                  <c:v>-0.21845800000000001</c:v>
                </c:pt>
                <c:pt idx="10363">
                  <c:v>-0.21940899999999999</c:v>
                </c:pt>
                <c:pt idx="10364">
                  <c:v>-0.220279</c:v>
                </c:pt>
                <c:pt idx="10365">
                  <c:v>-0.22106799999999999</c:v>
                </c:pt>
                <c:pt idx="10366">
                  <c:v>-0.221771</c:v>
                </c:pt>
                <c:pt idx="10367">
                  <c:v>-0.22239</c:v>
                </c:pt>
                <c:pt idx="10368">
                  <c:v>-0.22292500000000001</c:v>
                </c:pt>
                <c:pt idx="10369">
                  <c:v>-0.22337499999999999</c:v>
                </c:pt>
                <c:pt idx="10370">
                  <c:v>-0.22373699999999999</c:v>
                </c:pt>
                <c:pt idx="10371">
                  <c:v>-0.22400500000000001</c:v>
                </c:pt>
                <c:pt idx="10372">
                  <c:v>-0.22417000000000001</c:v>
                </c:pt>
                <c:pt idx="10373">
                  <c:v>-0.22422300000000001</c:v>
                </c:pt>
                <c:pt idx="10374">
                  <c:v>-0.224163</c:v>
                </c:pt>
                <c:pt idx="10375">
                  <c:v>-0.223995</c:v>
                </c:pt>
                <c:pt idx="10376">
                  <c:v>-0.223717</c:v>
                </c:pt>
                <c:pt idx="10377">
                  <c:v>-0.223326</c:v>
                </c:pt>
                <c:pt idx="10378">
                  <c:v>-0.22281400000000001</c:v>
                </c:pt>
                <c:pt idx="10379">
                  <c:v>-0.22217400000000001</c:v>
                </c:pt>
                <c:pt idx="10380">
                  <c:v>-0.22140199999999999</c:v>
                </c:pt>
                <c:pt idx="10381">
                  <c:v>-0.22050700000000001</c:v>
                </c:pt>
                <c:pt idx="10382">
                  <c:v>-0.219503</c:v>
                </c:pt>
                <c:pt idx="10383">
                  <c:v>-0.21839900000000001</c:v>
                </c:pt>
                <c:pt idx="10384">
                  <c:v>-0.217196</c:v>
                </c:pt>
                <c:pt idx="10385">
                  <c:v>-0.215893</c:v>
                </c:pt>
                <c:pt idx="10386">
                  <c:v>-0.21449299999999999</c:v>
                </c:pt>
                <c:pt idx="10387">
                  <c:v>-0.21299799999999999</c:v>
                </c:pt>
                <c:pt idx="10388">
                  <c:v>-0.21140200000000001</c:v>
                </c:pt>
                <c:pt idx="10389">
                  <c:v>-0.209705</c:v>
                </c:pt>
                <c:pt idx="10390">
                  <c:v>-0.20791799999999999</c:v>
                </c:pt>
                <c:pt idx="10391">
                  <c:v>-0.20605799999999999</c:v>
                </c:pt>
                <c:pt idx="10392">
                  <c:v>-0.20413400000000001</c:v>
                </c:pt>
                <c:pt idx="10393">
                  <c:v>-0.20214699999999999</c:v>
                </c:pt>
                <c:pt idx="10394">
                  <c:v>-0.20009299999999999</c:v>
                </c:pt>
                <c:pt idx="10395">
                  <c:v>-0.197965</c:v>
                </c:pt>
                <c:pt idx="10396">
                  <c:v>-0.19575799999999999</c:v>
                </c:pt>
                <c:pt idx="10397">
                  <c:v>-0.19347200000000001</c:v>
                </c:pt>
                <c:pt idx="10398">
                  <c:v>-0.19111500000000001</c:v>
                </c:pt>
                <c:pt idx="10399">
                  <c:v>-0.188693</c:v>
                </c:pt>
                <c:pt idx="10400">
                  <c:v>-0.18621099999999999</c:v>
                </c:pt>
                <c:pt idx="10401">
                  <c:v>-0.18367900000000001</c:v>
                </c:pt>
                <c:pt idx="10402">
                  <c:v>-0.18110200000000001</c:v>
                </c:pt>
                <c:pt idx="10403">
                  <c:v>-0.17849300000000001</c:v>
                </c:pt>
                <c:pt idx="10404">
                  <c:v>-0.17586299999999999</c:v>
                </c:pt>
                <c:pt idx="10405">
                  <c:v>-0.17321900000000001</c:v>
                </c:pt>
                <c:pt idx="10406">
                  <c:v>-0.17056499999999999</c:v>
                </c:pt>
                <c:pt idx="10407">
                  <c:v>-0.16790099999999999</c:v>
                </c:pt>
                <c:pt idx="10408">
                  <c:v>-0.16522700000000001</c:v>
                </c:pt>
                <c:pt idx="10409">
                  <c:v>-0.162553</c:v>
                </c:pt>
                <c:pt idx="10410">
                  <c:v>-0.15989100000000001</c:v>
                </c:pt>
                <c:pt idx="10411">
                  <c:v>-0.157254</c:v>
                </c:pt>
                <c:pt idx="10412">
                  <c:v>-0.15465100000000001</c:v>
                </c:pt>
                <c:pt idx="10413">
                  <c:v>-0.15208199999999999</c:v>
                </c:pt>
                <c:pt idx="10414">
                  <c:v>-0.14954899999999999</c:v>
                </c:pt>
                <c:pt idx="10415">
                  <c:v>-0.14705299999999999</c:v>
                </c:pt>
                <c:pt idx="10416">
                  <c:v>-0.144597</c:v>
                </c:pt>
                <c:pt idx="10417">
                  <c:v>-0.14218600000000001</c:v>
                </c:pt>
                <c:pt idx="10418">
                  <c:v>-0.13983499999999999</c:v>
                </c:pt>
                <c:pt idx="10419">
                  <c:v>-0.13755800000000001</c:v>
                </c:pt>
                <c:pt idx="10420">
                  <c:v>-0.13535800000000001</c:v>
                </c:pt>
                <c:pt idx="10421">
                  <c:v>-0.13323699999999999</c:v>
                </c:pt>
                <c:pt idx="10422">
                  <c:v>-0.13120799999999999</c:v>
                </c:pt>
                <c:pt idx="10423">
                  <c:v>-0.12928600000000001</c:v>
                </c:pt>
                <c:pt idx="10424">
                  <c:v>-0.127471</c:v>
                </c:pt>
                <c:pt idx="10425">
                  <c:v>-0.12575800000000001</c:v>
                </c:pt>
                <c:pt idx="10426">
                  <c:v>-0.124149</c:v>
                </c:pt>
                <c:pt idx="10427">
                  <c:v>-0.122652</c:v>
                </c:pt>
                <c:pt idx="10428">
                  <c:v>-0.121269</c:v>
                </c:pt>
                <c:pt idx="10429">
                  <c:v>-0.119991</c:v>
                </c:pt>
                <c:pt idx="10430">
                  <c:v>-0.118816</c:v>
                </c:pt>
                <c:pt idx="10431">
                  <c:v>-0.117744</c:v>
                </c:pt>
                <c:pt idx="10432">
                  <c:v>-0.11677800000000001</c:v>
                </c:pt>
                <c:pt idx="10433">
                  <c:v>-0.11592</c:v>
                </c:pt>
                <c:pt idx="10434">
                  <c:v>-0.115186</c:v>
                </c:pt>
                <c:pt idx="10435">
                  <c:v>-0.114597</c:v>
                </c:pt>
                <c:pt idx="10436">
                  <c:v>-0.114163</c:v>
                </c:pt>
                <c:pt idx="10437">
                  <c:v>-0.11387899999999999</c:v>
                </c:pt>
                <c:pt idx="10438">
                  <c:v>-0.113732</c:v>
                </c:pt>
                <c:pt idx="10439">
                  <c:v>-0.11371299999999999</c:v>
                </c:pt>
                <c:pt idx="10440">
                  <c:v>-0.113827</c:v>
                </c:pt>
                <c:pt idx="10441">
                  <c:v>-0.11408</c:v>
                </c:pt>
                <c:pt idx="10442">
                  <c:v>-0.11447</c:v>
                </c:pt>
                <c:pt idx="10443">
                  <c:v>-0.115008</c:v>
                </c:pt>
                <c:pt idx="10444">
                  <c:v>-0.11570800000000001</c:v>
                </c:pt>
                <c:pt idx="10445">
                  <c:v>-0.11658300000000001</c:v>
                </c:pt>
                <c:pt idx="10446">
                  <c:v>-0.117628</c:v>
                </c:pt>
                <c:pt idx="10447">
                  <c:v>-0.118836</c:v>
                </c:pt>
                <c:pt idx="10448">
                  <c:v>-0.120198</c:v>
                </c:pt>
                <c:pt idx="10449">
                  <c:v>-0.121709</c:v>
                </c:pt>
                <c:pt idx="10450">
                  <c:v>-0.12337099999999999</c:v>
                </c:pt>
                <c:pt idx="10451">
                  <c:v>-0.12518399999999999</c:v>
                </c:pt>
                <c:pt idx="10452">
                  <c:v>-0.12714600000000001</c:v>
                </c:pt>
                <c:pt idx="10453">
                  <c:v>-0.12925200000000001</c:v>
                </c:pt>
                <c:pt idx="10454">
                  <c:v>-0.13150500000000001</c:v>
                </c:pt>
                <c:pt idx="10455">
                  <c:v>-0.133911</c:v>
                </c:pt>
                <c:pt idx="10456">
                  <c:v>-0.13646900000000001</c:v>
                </c:pt>
                <c:pt idx="10457">
                  <c:v>-0.13916999999999999</c:v>
                </c:pt>
                <c:pt idx="10458">
                  <c:v>-0.14199999999999999</c:v>
                </c:pt>
                <c:pt idx="10459">
                  <c:v>-0.14494899999999999</c:v>
                </c:pt>
                <c:pt idx="10460">
                  <c:v>-0.148008</c:v>
                </c:pt>
                <c:pt idx="10461">
                  <c:v>-0.151174</c:v>
                </c:pt>
                <c:pt idx="10462">
                  <c:v>-0.154447</c:v>
                </c:pt>
                <c:pt idx="10463">
                  <c:v>-0.157832</c:v>
                </c:pt>
                <c:pt idx="10464">
                  <c:v>-0.16133700000000001</c:v>
                </c:pt>
                <c:pt idx="10465">
                  <c:v>-0.164961</c:v>
                </c:pt>
                <c:pt idx="10466">
                  <c:v>-0.16869500000000001</c:v>
                </c:pt>
                <c:pt idx="10467">
                  <c:v>-0.17252999999999999</c:v>
                </c:pt>
                <c:pt idx="10468">
                  <c:v>-0.17647299999999999</c:v>
                </c:pt>
                <c:pt idx="10469">
                  <c:v>-0.180533</c:v>
                </c:pt>
                <c:pt idx="10470">
                  <c:v>-0.18471699999999999</c:v>
                </c:pt>
                <c:pt idx="10471">
                  <c:v>-0.18901999999999999</c:v>
                </c:pt>
                <c:pt idx="10472">
                  <c:v>-0.19343299999999999</c:v>
                </c:pt>
                <c:pt idx="10473">
                  <c:v>-0.19795399999999999</c:v>
                </c:pt>
                <c:pt idx="10474">
                  <c:v>-0.20257500000000001</c:v>
                </c:pt>
                <c:pt idx="10475">
                  <c:v>-0.20727899999999999</c:v>
                </c:pt>
                <c:pt idx="10476">
                  <c:v>-0.21204899999999999</c:v>
                </c:pt>
                <c:pt idx="10477">
                  <c:v>-0.21687300000000001</c:v>
                </c:pt>
                <c:pt idx="10478">
                  <c:v>-0.221752</c:v>
                </c:pt>
                <c:pt idx="10479">
                  <c:v>-0.226684</c:v>
                </c:pt>
                <c:pt idx="10480">
                  <c:v>-0.23166200000000001</c:v>
                </c:pt>
                <c:pt idx="10481">
                  <c:v>-0.23667299999999999</c:v>
                </c:pt>
                <c:pt idx="10482">
                  <c:v>-0.241703</c:v>
                </c:pt>
                <c:pt idx="10483">
                  <c:v>-0.24673900000000001</c:v>
                </c:pt>
                <c:pt idx="10484">
                  <c:v>-0.25177500000000003</c:v>
                </c:pt>
                <c:pt idx="10485">
                  <c:v>-0.25681599999999999</c:v>
                </c:pt>
                <c:pt idx="10486">
                  <c:v>-0.26186399999999999</c:v>
                </c:pt>
                <c:pt idx="10487">
                  <c:v>-0.26692300000000002</c:v>
                </c:pt>
                <c:pt idx="10488">
                  <c:v>-0.27199200000000001</c:v>
                </c:pt>
                <c:pt idx="10489">
                  <c:v>-0.27706500000000001</c:v>
                </c:pt>
                <c:pt idx="10490">
                  <c:v>-0.28213100000000002</c:v>
                </c:pt>
                <c:pt idx="10491">
                  <c:v>-0.28718100000000002</c:v>
                </c:pt>
                <c:pt idx="10492">
                  <c:v>-0.29220499999999999</c:v>
                </c:pt>
                <c:pt idx="10493">
                  <c:v>-0.29718800000000001</c:v>
                </c:pt>
                <c:pt idx="10494">
                  <c:v>-0.30211500000000002</c:v>
                </c:pt>
                <c:pt idx="10495">
                  <c:v>-0.30698500000000001</c:v>
                </c:pt>
                <c:pt idx="10496">
                  <c:v>-0.311803</c:v>
                </c:pt>
                <c:pt idx="10497">
                  <c:v>-0.31656899999999999</c:v>
                </c:pt>
                <c:pt idx="10498">
                  <c:v>-0.32127299999999998</c:v>
                </c:pt>
                <c:pt idx="10499">
                  <c:v>-0.32590400000000003</c:v>
                </c:pt>
                <c:pt idx="10500">
                  <c:v>-0.33045600000000003</c:v>
                </c:pt>
                <c:pt idx="10501">
                  <c:v>-0.33493099999999998</c:v>
                </c:pt>
                <c:pt idx="10502">
                  <c:v>-0.33932299999999999</c:v>
                </c:pt>
                <c:pt idx="10503">
                  <c:v>-0.34362700000000002</c:v>
                </c:pt>
                <c:pt idx="10504">
                  <c:v>-0.34783799999999998</c:v>
                </c:pt>
                <c:pt idx="10505">
                  <c:v>-0.35195500000000002</c:v>
                </c:pt>
                <c:pt idx="10506">
                  <c:v>-0.35597099999999998</c:v>
                </c:pt>
                <c:pt idx="10507">
                  <c:v>-0.35987599999999997</c:v>
                </c:pt>
                <c:pt idx="10508">
                  <c:v>-0.36366100000000001</c:v>
                </c:pt>
                <c:pt idx="10509">
                  <c:v>-0.36732100000000001</c:v>
                </c:pt>
                <c:pt idx="10510">
                  <c:v>-0.37084899999999998</c:v>
                </c:pt>
                <c:pt idx="10511">
                  <c:v>-0.37424499999999999</c:v>
                </c:pt>
                <c:pt idx="10512">
                  <c:v>-0.37750800000000001</c:v>
                </c:pt>
                <c:pt idx="10513">
                  <c:v>-0.38063799999999998</c:v>
                </c:pt>
                <c:pt idx="10514">
                  <c:v>-0.38363000000000003</c:v>
                </c:pt>
                <c:pt idx="10515">
                  <c:v>-0.38647799999999999</c:v>
                </c:pt>
                <c:pt idx="10516">
                  <c:v>-0.38917400000000002</c:v>
                </c:pt>
                <c:pt idx="10517">
                  <c:v>-0.391708</c:v>
                </c:pt>
                <c:pt idx="10518">
                  <c:v>-0.39407500000000001</c:v>
                </c:pt>
                <c:pt idx="10519">
                  <c:v>-0.396262</c:v>
                </c:pt>
                <c:pt idx="10520">
                  <c:v>-0.39826299999999998</c:v>
                </c:pt>
                <c:pt idx="10521">
                  <c:v>-0.40007500000000001</c:v>
                </c:pt>
                <c:pt idx="10522">
                  <c:v>-0.40169899999999997</c:v>
                </c:pt>
                <c:pt idx="10523">
                  <c:v>-0.40312900000000002</c:v>
                </c:pt>
                <c:pt idx="10524">
                  <c:v>-0.404358</c:v>
                </c:pt>
                <c:pt idx="10525">
                  <c:v>-0.405387</c:v>
                </c:pt>
                <c:pt idx="10526">
                  <c:v>-0.40622399999999997</c:v>
                </c:pt>
                <c:pt idx="10527">
                  <c:v>-0.40687600000000002</c:v>
                </c:pt>
                <c:pt idx="10528">
                  <c:v>-0.40734799999999999</c:v>
                </c:pt>
                <c:pt idx="10529">
                  <c:v>-0.40764600000000001</c:v>
                </c:pt>
                <c:pt idx="10530">
                  <c:v>-0.40777099999999999</c:v>
                </c:pt>
                <c:pt idx="10531">
                  <c:v>-0.40771800000000002</c:v>
                </c:pt>
                <c:pt idx="10532">
                  <c:v>-0.40749299999999999</c:v>
                </c:pt>
                <c:pt idx="10533">
                  <c:v>-0.40710000000000002</c:v>
                </c:pt>
                <c:pt idx="10534">
                  <c:v>-0.406503</c:v>
                </c:pt>
                <c:pt idx="10535">
                  <c:v>-0.40567599999999998</c:v>
                </c:pt>
                <c:pt idx="10536">
                  <c:v>-0.40466299999999999</c:v>
                </c:pt>
                <c:pt idx="10537">
                  <c:v>-0.40349699999999999</c:v>
                </c:pt>
                <c:pt idx="10538">
                  <c:v>-0.40214899999999998</c:v>
                </c:pt>
                <c:pt idx="10539">
                  <c:v>-0.40061200000000002</c:v>
                </c:pt>
                <c:pt idx="10540">
                  <c:v>-0.39889999999999998</c:v>
                </c:pt>
                <c:pt idx="10541">
                  <c:v>-0.39701500000000001</c:v>
                </c:pt>
                <c:pt idx="10542">
                  <c:v>-0.39495000000000002</c:v>
                </c:pt>
                <c:pt idx="10543">
                  <c:v>-0.39269999999999999</c:v>
                </c:pt>
                <c:pt idx="10544">
                  <c:v>-0.39027000000000001</c:v>
                </c:pt>
                <c:pt idx="10545">
                  <c:v>-0.38766800000000001</c:v>
                </c:pt>
                <c:pt idx="10546">
                  <c:v>-0.38490400000000002</c:v>
                </c:pt>
                <c:pt idx="10547">
                  <c:v>-0.38198399999999999</c:v>
                </c:pt>
                <c:pt idx="10548">
                  <c:v>-0.378909</c:v>
                </c:pt>
                <c:pt idx="10549">
                  <c:v>-0.37567499999999998</c:v>
                </c:pt>
                <c:pt idx="10550">
                  <c:v>-0.37228600000000001</c:v>
                </c:pt>
                <c:pt idx="10551">
                  <c:v>-0.36875000000000002</c:v>
                </c:pt>
                <c:pt idx="10552">
                  <c:v>-0.36507699999999998</c:v>
                </c:pt>
                <c:pt idx="10553">
                  <c:v>-0.36127700000000001</c:v>
                </c:pt>
                <c:pt idx="10554">
                  <c:v>-0.35736200000000001</c:v>
                </c:pt>
                <c:pt idx="10555">
                  <c:v>-0.35334599999999999</c:v>
                </c:pt>
                <c:pt idx="10556">
                  <c:v>-0.34923700000000002</c:v>
                </c:pt>
                <c:pt idx="10557">
                  <c:v>-0.34503899999999998</c:v>
                </c:pt>
                <c:pt idx="10558">
                  <c:v>-0.34075899999999998</c:v>
                </c:pt>
                <c:pt idx="10559">
                  <c:v>-0.336395</c:v>
                </c:pt>
                <c:pt idx="10560">
                  <c:v>-0.33194000000000001</c:v>
                </c:pt>
                <c:pt idx="10561">
                  <c:v>-0.32739400000000002</c:v>
                </c:pt>
                <c:pt idx="10562">
                  <c:v>-0.32277</c:v>
                </c:pt>
                <c:pt idx="10563">
                  <c:v>-0.318079</c:v>
                </c:pt>
                <c:pt idx="10564">
                  <c:v>-0.31332399999999999</c:v>
                </c:pt>
                <c:pt idx="10565">
                  <c:v>-0.30850699999999998</c:v>
                </c:pt>
                <c:pt idx="10566">
                  <c:v>-0.30363400000000001</c:v>
                </c:pt>
                <c:pt idx="10567">
                  <c:v>-0.298705</c:v>
                </c:pt>
                <c:pt idx="10568">
                  <c:v>-0.29371799999999998</c:v>
                </c:pt>
                <c:pt idx="10569">
                  <c:v>-0.28867500000000001</c:v>
                </c:pt>
                <c:pt idx="10570">
                  <c:v>-0.28358699999999998</c:v>
                </c:pt>
                <c:pt idx="10571">
                  <c:v>-0.27846700000000002</c:v>
                </c:pt>
                <c:pt idx="10572">
                  <c:v>-0.273316</c:v>
                </c:pt>
                <c:pt idx="10573">
                  <c:v>-0.26813999999999999</c:v>
                </c:pt>
                <c:pt idx="10574">
                  <c:v>-0.26294899999999999</c:v>
                </c:pt>
                <c:pt idx="10575">
                  <c:v>-0.25775199999999998</c:v>
                </c:pt>
                <c:pt idx="10576">
                  <c:v>-0.25255300000000003</c:v>
                </c:pt>
                <c:pt idx="10577">
                  <c:v>-0.24735599999999999</c:v>
                </c:pt>
                <c:pt idx="10578">
                  <c:v>-0.242172</c:v>
                </c:pt>
                <c:pt idx="10579">
                  <c:v>-0.237008</c:v>
                </c:pt>
                <c:pt idx="10580">
                  <c:v>-0.23186399999999999</c:v>
                </c:pt>
                <c:pt idx="10581">
                  <c:v>-0.226743</c:v>
                </c:pt>
                <c:pt idx="10582">
                  <c:v>-0.22164700000000001</c:v>
                </c:pt>
                <c:pt idx="10583">
                  <c:v>-0.21657799999999999</c:v>
                </c:pt>
                <c:pt idx="10584">
                  <c:v>-0.211536</c:v>
                </c:pt>
                <c:pt idx="10585">
                  <c:v>-0.20652799999999999</c:v>
                </c:pt>
                <c:pt idx="10586">
                  <c:v>-0.20156299999999999</c:v>
                </c:pt>
                <c:pt idx="10587">
                  <c:v>-0.19665299999999999</c:v>
                </c:pt>
                <c:pt idx="10588">
                  <c:v>-0.19180900000000001</c:v>
                </c:pt>
                <c:pt idx="10589">
                  <c:v>-0.18703800000000001</c:v>
                </c:pt>
                <c:pt idx="10590">
                  <c:v>-0.182342</c:v>
                </c:pt>
                <c:pt idx="10591">
                  <c:v>-0.17772399999999999</c:v>
                </c:pt>
                <c:pt idx="10592">
                  <c:v>-0.17319000000000001</c:v>
                </c:pt>
                <c:pt idx="10593">
                  <c:v>-0.16874600000000001</c:v>
                </c:pt>
                <c:pt idx="10594">
                  <c:v>-0.16439000000000001</c:v>
                </c:pt>
                <c:pt idx="10595">
                  <c:v>-0.16012199999999999</c:v>
                </c:pt>
                <c:pt idx="10596">
                  <c:v>-0.155941</c:v>
                </c:pt>
                <c:pt idx="10597">
                  <c:v>-0.15184800000000001</c:v>
                </c:pt>
                <c:pt idx="10598">
                  <c:v>-0.14785100000000001</c:v>
                </c:pt>
                <c:pt idx="10599">
                  <c:v>-0.143958</c:v>
                </c:pt>
                <c:pt idx="10600">
                  <c:v>-0.14016799999999999</c:v>
                </c:pt>
                <c:pt idx="10601">
                  <c:v>-0.136466</c:v>
                </c:pt>
                <c:pt idx="10602">
                  <c:v>-0.13284399999999999</c:v>
                </c:pt>
                <c:pt idx="10603">
                  <c:v>-0.129304</c:v>
                </c:pt>
                <c:pt idx="10604">
                  <c:v>-0.12585299999999999</c:v>
                </c:pt>
                <c:pt idx="10605">
                  <c:v>-0.122501</c:v>
                </c:pt>
                <c:pt idx="10606">
                  <c:v>-0.11926200000000001</c:v>
                </c:pt>
                <c:pt idx="10607">
                  <c:v>-0.116147</c:v>
                </c:pt>
                <c:pt idx="10608">
                  <c:v>-0.11315</c:v>
                </c:pt>
                <c:pt idx="10609">
                  <c:v>-0.110267</c:v>
                </c:pt>
                <c:pt idx="10610">
                  <c:v>-0.107505</c:v>
                </c:pt>
                <c:pt idx="10611">
                  <c:v>-0.104876</c:v>
                </c:pt>
                <c:pt idx="10612">
                  <c:v>-0.10238</c:v>
                </c:pt>
                <c:pt idx="10613">
                  <c:v>-0.100024</c:v>
                </c:pt>
                <c:pt idx="10614">
                  <c:v>-9.7816100000000003E-2</c:v>
                </c:pt>
                <c:pt idx="10615">
                  <c:v>-9.5763200000000007E-2</c:v>
                </c:pt>
                <c:pt idx="10616">
                  <c:v>-9.3864299999999998E-2</c:v>
                </c:pt>
                <c:pt idx="10617">
                  <c:v>-9.2113E-2</c:v>
                </c:pt>
                <c:pt idx="10618">
                  <c:v>-9.0499700000000002E-2</c:v>
                </c:pt>
                <c:pt idx="10619">
                  <c:v>-8.9017399999999997E-2</c:v>
                </c:pt>
                <c:pt idx="10620">
                  <c:v>-8.76725E-2</c:v>
                </c:pt>
                <c:pt idx="10621">
                  <c:v>-8.6452799999999996E-2</c:v>
                </c:pt>
                <c:pt idx="10622">
                  <c:v>-8.5307300000000003E-2</c:v>
                </c:pt>
                <c:pt idx="10623">
                  <c:v>-8.4250599999999995E-2</c:v>
                </c:pt>
                <c:pt idx="10624">
                  <c:v>-8.3357399999999998E-2</c:v>
                </c:pt>
                <c:pt idx="10625">
                  <c:v>-8.2616099999999998E-2</c:v>
                </c:pt>
                <c:pt idx="10626">
                  <c:v>-8.1972799999999998E-2</c:v>
                </c:pt>
                <c:pt idx="10627">
                  <c:v>-8.1427100000000002E-2</c:v>
                </c:pt>
                <c:pt idx="10628">
                  <c:v>-8.0990699999999999E-2</c:v>
                </c:pt>
                <c:pt idx="10629">
                  <c:v>-8.0658599999999997E-2</c:v>
                </c:pt>
                <c:pt idx="10630">
                  <c:v>-8.0425800000000006E-2</c:v>
                </c:pt>
                <c:pt idx="10631">
                  <c:v>-8.0294900000000002E-2</c:v>
                </c:pt>
                <c:pt idx="10632">
                  <c:v>-8.0270800000000003E-2</c:v>
                </c:pt>
                <c:pt idx="10633">
                  <c:v>-8.0355099999999999E-2</c:v>
                </c:pt>
                <c:pt idx="10634">
                  <c:v>-8.05482E-2</c:v>
                </c:pt>
                <c:pt idx="10635">
                  <c:v>-8.0850000000000005E-2</c:v>
                </c:pt>
                <c:pt idx="10636">
                  <c:v>-8.1257300000000005E-2</c:v>
                </c:pt>
                <c:pt idx="10637">
                  <c:v>-8.1767199999999998E-2</c:v>
                </c:pt>
                <c:pt idx="10638">
                  <c:v>-8.2380400000000006E-2</c:v>
                </c:pt>
                <c:pt idx="10639">
                  <c:v>-8.3101499999999995E-2</c:v>
                </c:pt>
                <c:pt idx="10640">
                  <c:v>-8.3934700000000001E-2</c:v>
                </c:pt>
                <c:pt idx="10641">
                  <c:v>-8.4879999999999997E-2</c:v>
                </c:pt>
                <c:pt idx="10642">
                  <c:v>-8.5934700000000003E-2</c:v>
                </c:pt>
                <c:pt idx="10643">
                  <c:v>-8.7093299999999998E-2</c:v>
                </c:pt>
                <c:pt idx="10644">
                  <c:v>-8.8344599999999995E-2</c:v>
                </c:pt>
                <c:pt idx="10645">
                  <c:v>-8.9675199999999997E-2</c:v>
                </c:pt>
                <c:pt idx="10646">
                  <c:v>-9.1072799999999995E-2</c:v>
                </c:pt>
                <c:pt idx="10647">
                  <c:v>-9.2527600000000002E-2</c:v>
                </c:pt>
                <c:pt idx="10648">
                  <c:v>-9.4033000000000005E-2</c:v>
                </c:pt>
                <c:pt idx="10649">
                  <c:v>-9.5585900000000001E-2</c:v>
                </c:pt>
                <c:pt idx="10650">
                  <c:v>-9.7184699999999999E-2</c:v>
                </c:pt>
                <c:pt idx="10651">
                  <c:v>-9.8829100000000003E-2</c:v>
                </c:pt>
                <c:pt idx="10652">
                  <c:v>-0.10051499999999999</c:v>
                </c:pt>
                <c:pt idx="10653">
                  <c:v>-0.102228</c:v>
                </c:pt>
                <c:pt idx="10654">
                  <c:v>-0.103948</c:v>
                </c:pt>
                <c:pt idx="10655">
                  <c:v>-0.105671</c:v>
                </c:pt>
                <c:pt idx="10656">
                  <c:v>-0.107405</c:v>
                </c:pt>
                <c:pt idx="10657">
                  <c:v>-0.109157</c:v>
                </c:pt>
                <c:pt idx="10658">
                  <c:v>-0.110927</c:v>
                </c:pt>
                <c:pt idx="10659">
                  <c:v>-0.112715</c:v>
                </c:pt>
                <c:pt idx="10660">
                  <c:v>-0.114525</c:v>
                </c:pt>
                <c:pt idx="10661">
                  <c:v>-0.116357</c:v>
                </c:pt>
                <c:pt idx="10662">
                  <c:v>-0.11820600000000001</c:v>
                </c:pt>
                <c:pt idx="10663">
                  <c:v>-0.120063</c:v>
                </c:pt>
                <c:pt idx="10664">
                  <c:v>-0.121918</c:v>
                </c:pt>
                <c:pt idx="10665">
                  <c:v>-0.123768</c:v>
                </c:pt>
                <c:pt idx="10666">
                  <c:v>-0.125611</c:v>
                </c:pt>
                <c:pt idx="10667">
                  <c:v>-0.12744900000000001</c:v>
                </c:pt>
                <c:pt idx="10668">
                  <c:v>-0.129278</c:v>
                </c:pt>
                <c:pt idx="10669">
                  <c:v>-0.13109100000000001</c:v>
                </c:pt>
                <c:pt idx="10670">
                  <c:v>-0.132878</c:v>
                </c:pt>
                <c:pt idx="10671">
                  <c:v>-0.134628</c:v>
                </c:pt>
                <c:pt idx="10672">
                  <c:v>-0.13633899999999999</c:v>
                </c:pt>
                <c:pt idx="10673">
                  <c:v>-0.138013</c:v>
                </c:pt>
                <c:pt idx="10674">
                  <c:v>-0.139653</c:v>
                </c:pt>
                <c:pt idx="10675">
                  <c:v>-0.141262</c:v>
                </c:pt>
                <c:pt idx="10676">
                  <c:v>-0.142845</c:v>
                </c:pt>
                <c:pt idx="10677">
                  <c:v>-0.1444</c:v>
                </c:pt>
                <c:pt idx="10678">
                  <c:v>-0.145923</c:v>
                </c:pt>
                <c:pt idx="10679">
                  <c:v>-0.14741499999999999</c:v>
                </c:pt>
                <c:pt idx="10680">
                  <c:v>-0.14887300000000001</c:v>
                </c:pt>
                <c:pt idx="10681">
                  <c:v>-0.150286</c:v>
                </c:pt>
                <c:pt idx="10682">
                  <c:v>-0.151645</c:v>
                </c:pt>
                <c:pt idx="10683">
                  <c:v>-0.152947</c:v>
                </c:pt>
                <c:pt idx="10684">
                  <c:v>-0.1542</c:v>
                </c:pt>
                <c:pt idx="10685">
                  <c:v>-0.15540999999999999</c:v>
                </c:pt>
                <c:pt idx="10686">
                  <c:v>-0.156579</c:v>
                </c:pt>
                <c:pt idx="10687">
                  <c:v>-0.15770799999999999</c:v>
                </c:pt>
                <c:pt idx="10688">
                  <c:v>-0.15879099999999999</c:v>
                </c:pt>
                <c:pt idx="10689">
                  <c:v>-0.15982099999999999</c:v>
                </c:pt>
                <c:pt idx="10690">
                  <c:v>-0.1608</c:v>
                </c:pt>
                <c:pt idx="10691">
                  <c:v>-0.16173499999999999</c:v>
                </c:pt>
                <c:pt idx="10692">
                  <c:v>-0.162629</c:v>
                </c:pt>
                <c:pt idx="10693">
                  <c:v>-0.16348499999999999</c:v>
                </c:pt>
                <c:pt idx="10694">
                  <c:v>-0.16430700000000001</c:v>
                </c:pt>
                <c:pt idx="10695">
                  <c:v>-0.16509699999999999</c:v>
                </c:pt>
                <c:pt idx="10696">
                  <c:v>-0.165851</c:v>
                </c:pt>
                <c:pt idx="10697">
                  <c:v>-0.16656799999999999</c:v>
                </c:pt>
                <c:pt idx="10698">
                  <c:v>-0.16725400000000001</c:v>
                </c:pt>
                <c:pt idx="10699">
                  <c:v>-0.16791700000000001</c:v>
                </c:pt>
                <c:pt idx="10700">
                  <c:v>-0.16855899999999999</c:v>
                </c:pt>
                <c:pt idx="10701">
                  <c:v>-0.16917699999999999</c:v>
                </c:pt>
                <c:pt idx="10702">
                  <c:v>-0.169769</c:v>
                </c:pt>
                <c:pt idx="10703">
                  <c:v>-0.17033000000000001</c:v>
                </c:pt>
                <c:pt idx="10704">
                  <c:v>-0.17085600000000001</c:v>
                </c:pt>
                <c:pt idx="10705">
                  <c:v>-0.171345</c:v>
                </c:pt>
                <c:pt idx="10706">
                  <c:v>-0.17179700000000001</c:v>
                </c:pt>
                <c:pt idx="10707">
                  <c:v>-0.172212</c:v>
                </c:pt>
                <c:pt idx="10708">
                  <c:v>-0.17259099999999999</c:v>
                </c:pt>
                <c:pt idx="10709">
                  <c:v>-0.17293700000000001</c:v>
                </c:pt>
                <c:pt idx="10710">
                  <c:v>-0.17325699999999999</c:v>
                </c:pt>
                <c:pt idx="10711">
                  <c:v>-0.17355200000000001</c:v>
                </c:pt>
                <c:pt idx="10712">
                  <c:v>-0.173821</c:v>
                </c:pt>
                <c:pt idx="10713">
                  <c:v>-0.174064</c:v>
                </c:pt>
                <c:pt idx="10714">
                  <c:v>-0.17427999999999999</c:v>
                </c:pt>
                <c:pt idx="10715">
                  <c:v>-0.17447399999999999</c:v>
                </c:pt>
                <c:pt idx="10716">
                  <c:v>-0.174647</c:v>
                </c:pt>
                <c:pt idx="10717">
                  <c:v>-0.17480100000000001</c:v>
                </c:pt>
                <c:pt idx="10718">
                  <c:v>-0.17493900000000001</c:v>
                </c:pt>
                <c:pt idx="10719">
                  <c:v>-0.175066</c:v>
                </c:pt>
                <c:pt idx="10720">
                  <c:v>-0.17518900000000001</c:v>
                </c:pt>
                <c:pt idx="10721">
                  <c:v>-0.175314</c:v>
                </c:pt>
                <c:pt idx="10722">
                  <c:v>-0.17544199999999999</c:v>
                </c:pt>
                <c:pt idx="10723">
                  <c:v>-0.17557500000000001</c:v>
                </c:pt>
                <c:pt idx="10724">
                  <c:v>-0.17572099999999999</c:v>
                </c:pt>
                <c:pt idx="10725">
                  <c:v>-0.17588300000000001</c:v>
                </c:pt>
                <c:pt idx="10726">
                  <c:v>-0.176064</c:v>
                </c:pt>
                <c:pt idx="10727">
                  <c:v>-0.176262</c:v>
                </c:pt>
                <c:pt idx="10728">
                  <c:v>-0.176479</c:v>
                </c:pt>
                <c:pt idx="10729">
                  <c:v>-0.17671500000000001</c:v>
                </c:pt>
                <c:pt idx="10730">
                  <c:v>-0.17697199999999999</c:v>
                </c:pt>
                <c:pt idx="10731">
                  <c:v>-0.17724599999999999</c:v>
                </c:pt>
                <c:pt idx="10732">
                  <c:v>-0.177539</c:v>
                </c:pt>
                <c:pt idx="10733">
                  <c:v>-0.17785000000000001</c:v>
                </c:pt>
                <c:pt idx="10734">
                  <c:v>-0.17818000000000001</c:v>
                </c:pt>
                <c:pt idx="10735">
                  <c:v>-0.17852999999999999</c:v>
                </c:pt>
                <c:pt idx="10736">
                  <c:v>-0.178898</c:v>
                </c:pt>
                <c:pt idx="10737">
                  <c:v>-0.179282</c:v>
                </c:pt>
                <c:pt idx="10738">
                  <c:v>-0.17968300000000001</c:v>
                </c:pt>
                <c:pt idx="10739">
                  <c:v>-0.18010699999999999</c:v>
                </c:pt>
                <c:pt idx="10740">
                  <c:v>-0.180558</c:v>
                </c:pt>
                <c:pt idx="10741">
                  <c:v>-0.18104100000000001</c:v>
                </c:pt>
                <c:pt idx="10742">
                  <c:v>-0.18155499999999999</c:v>
                </c:pt>
                <c:pt idx="10743">
                  <c:v>-0.18210299999999999</c:v>
                </c:pt>
                <c:pt idx="10744">
                  <c:v>-0.18268599999999999</c:v>
                </c:pt>
                <c:pt idx="10745">
                  <c:v>-0.183305</c:v>
                </c:pt>
                <c:pt idx="10746">
                  <c:v>-0.18395600000000001</c:v>
                </c:pt>
                <c:pt idx="10747">
                  <c:v>-0.18463599999999999</c:v>
                </c:pt>
                <c:pt idx="10748">
                  <c:v>-0.18534400000000001</c:v>
                </c:pt>
                <c:pt idx="10749">
                  <c:v>-0.186084</c:v>
                </c:pt>
                <c:pt idx="10750">
                  <c:v>-0.186857</c:v>
                </c:pt>
                <c:pt idx="10751">
                  <c:v>-0.18765999999999999</c:v>
                </c:pt>
                <c:pt idx="10752">
                  <c:v>-0.18848799999999999</c:v>
                </c:pt>
                <c:pt idx="10753">
                  <c:v>-0.18934200000000001</c:v>
                </c:pt>
                <c:pt idx="10754">
                  <c:v>-0.190223</c:v>
                </c:pt>
                <c:pt idx="10755">
                  <c:v>-0.19112999999999999</c:v>
                </c:pt>
                <c:pt idx="10756">
                  <c:v>-0.19205700000000001</c:v>
                </c:pt>
                <c:pt idx="10757">
                  <c:v>-0.192998</c:v>
                </c:pt>
                <c:pt idx="10758">
                  <c:v>-0.19395000000000001</c:v>
                </c:pt>
                <c:pt idx="10759">
                  <c:v>-0.194909</c:v>
                </c:pt>
                <c:pt idx="10760">
                  <c:v>-0.19587299999999999</c:v>
                </c:pt>
                <c:pt idx="10761">
                  <c:v>-0.19684199999999999</c:v>
                </c:pt>
                <c:pt idx="10762">
                  <c:v>-0.19781699999999999</c:v>
                </c:pt>
                <c:pt idx="10763">
                  <c:v>-0.198799</c:v>
                </c:pt>
                <c:pt idx="10764">
                  <c:v>-0.19978199999999999</c:v>
                </c:pt>
                <c:pt idx="10765">
                  <c:v>-0.200762</c:v>
                </c:pt>
                <c:pt idx="10766">
                  <c:v>-0.201735</c:v>
                </c:pt>
                <c:pt idx="10767">
                  <c:v>-0.20269799999999999</c:v>
                </c:pt>
                <c:pt idx="10768">
                  <c:v>-0.20364299999999999</c:v>
                </c:pt>
                <c:pt idx="10769">
                  <c:v>-0.204566</c:v>
                </c:pt>
                <c:pt idx="10770">
                  <c:v>-0.20546400000000001</c:v>
                </c:pt>
                <c:pt idx="10771">
                  <c:v>-0.20633499999999999</c:v>
                </c:pt>
                <c:pt idx="10772">
                  <c:v>-0.20718300000000001</c:v>
                </c:pt>
                <c:pt idx="10773">
                  <c:v>-0.208006</c:v>
                </c:pt>
                <c:pt idx="10774">
                  <c:v>-0.20880499999999999</c:v>
                </c:pt>
                <c:pt idx="10775">
                  <c:v>-0.20957799999999999</c:v>
                </c:pt>
                <c:pt idx="10776">
                  <c:v>-0.21032500000000001</c:v>
                </c:pt>
                <c:pt idx="10777">
                  <c:v>-0.211039</c:v>
                </c:pt>
                <c:pt idx="10778">
                  <c:v>-0.21171300000000001</c:v>
                </c:pt>
                <c:pt idx="10779">
                  <c:v>-0.212344</c:v>
                </c:pt>
                <c:pt idx="10780">
                  <c:v>-0.21293000000000001</c:v>
                </c:pt>
                <c:pt idx="10781">
                  <c:v>-0.21346799999999999</c:v>
                </c:pt>
                <c:pt idx="10782">
                  <c:v>-0.21395</c:v>
                </c:pt>
                <c:pt idx="10783">
                  <c:v>-0.21437100000000001</c:v>
                </c:pt>
                <c:pt idx="10784">
                  <c:v>-0.214725</c:v>
                </c:pt>
                <c:pt idx="10785">
                  <c:v>-0.215007</c:v>
                </c:pt>
                <c:pt idx="10786">
                  <c:v>-0.21521499999999999</c:v>
                </c:pt>
                <c:pt idx="10787">
                  <c:v>-0.21534800000000001</c:v>
                </c:pt>
                <c:pt idx="10788">
                  <c:v>-0.21540000000000001</c:v>
                </c:pt>
                <c:pt idx="10789">
                  <c:v>-0.215365</c:v>
                </c:pt>
                <c:pt idx="10790">
                  <c:v>-0.21523600000000001</c:v>
                </c:pt>
                <c:pt idx="10791">
                  <c:v>-0.21501799999999999</c:v>
                </c:pt>
                <c:pt idx="10792">
                  <c:v>-0.21471499999999999</c:v>
                </c:pt>
                <c:pt idx="10793">
                  <c:v>-0.21432899999999999</c:v>
                </c:pt>
                <c:pt idx="10794">
                  <c:v>-0.21385899999999999</c:v>
                </c:pt>
                <c:pt idx="10795">
                  <c:v>-0.21330199999999999</c:v>
                </c:pt>
                <c:pt idx="10796">
                  <c:v>-0.21265600000000001</c:v>
                </c:pt>
                <c:pt idx="10797">
                  <c:v>-0.211922</c:v>
                </c:pt>
                <c:pt idx="10798">
                  <c:v>-0.21110000000000001</c:v>
                </c:pt>
                <c:pt idx="10799">
                  <c:v>-0.21018300000000001</c:v>
                </c:pt>
                <c:pt idx="10800">
                  <c:v>-0.20916599999999999</c:v>
                </c:pt>
                <c:pt idx="10801">
                  <c:v>-0.20805199999999999</c:v>
                </c:pt>
                <c:pt idx="10802">
                  <c:v>-0.206843</c:v>
                </c:pt>
                <c:pt idx="10803">
                  <c:v>-0.205538</c:v>
                </c:pt>
                <c:pt idx="10804">
                  <c:v>-0.20413500000000001</c:v>
                </c:pt>
                <c:pt idx="10805">
                  <c:v>-0.20263200000000001</c:v>
                </c:pt>
                <c:pt idx="10806">
                  <c:v>-0.20102300000000001</c:v>
                </c:pt>
                <c:pt idx="10807">
                  <c:v>-0.19931299999999999</c:v>
                </c:pt>
                <c:pt idx="10808">
                  <c:v>-0.19750400000000001</c:v>
                </c:pt>
                <c:pt idx="10809">
                  <c:v>-0.19555</c:v>
                </c:pt>
                <c:pt idx="10810">
                  <c:v>-0.193415</c:v>
                </c:pt>
                <c:pt idx="10811">
                  <c:v>-0.19114700000000001</c:v>
                </c:pt>
                <c:pt idx="10812">
                  <c:v>-0.18878200000000001</c:v>
                </c:pt>
                <c:pt idx="10813">
                  <c:v>-0.18629000000000001</c:v>
                </c:pt>
                <c:pt idx="10814">
                  <c:v>-0.18366399999999999</c:v>
                </c:pt>
                <c:pt idx="10815">
                  <c:v>-0.180923</c:v>
                </c:pt>
                <c:pt idx="10816">
                  <c:v>-0.17807600000000001</c:v>
                </c:pt>
                <c:pt idx="10817">
                  <c:v>-0.175121</c:v>
                </c:pt>
                <c:pt idx="10818">
                  <c:v>-0.17205599999999999</c:v>
                </c:pt>
                <c:pt idx="10819">
                  <c:v>-0.168876</c:v>
                </c:pt>
                <c:pt idx="10820">
                  <c:v>-0.16558300000000001</c:v>
                </c:pt>
                <c:pt idx="10821">
                  <c:v>-0.16218099999999999</c:v>
                </c:pt>
                <c:pt idx="10822">
                  <c:v>-0.15867500000000001</c:v>
                </c:pt>
                <c:pt idx="10823">
                  <c:v>-0.15506600000000001</c:v>
                </c:pt>
                <c:pt idx="10824">
                  <c:v>-0.15135799999999999</c:v>
                </c:pt>
                <c:pt idx="10825">
                  <c:v>-0.14755699999999999</c:v>
                </c:pt>
                <c:pt idx="10826">
                  <c:v>-0.14367199999999999</c:v>
                </c:pt>
                <c:pt idx="10827">
                  <c:v>-0.139709</c:v>
                </c:pt>
                <c:pt idx="10828">
                  <c:v>-0.13567499999999999</c:v>
                </c:pt>
                <c:pt idx="10829">
                  <c:v>-0.13157199999999999</c:v>
                </c:pt>
                <c:pt idx="10830">
                  <c:v>-0.12740199999999999</c:v>
                </c:pt>
                <c:pt idx="10831">
                  <c:v>-0.12316299999999999</c:v>
                </c:pt>
                <c:pt idx="10832">
                  <c:v>-0.118857</c:v>
                </c:pt>
                <c:pt idx="10833">
                  <c:v>-0.114486</c:v>
                </c:pt>
                <c:pt idx="10834">
                  <c:v>-0.110053</c:v>
                </c:pt>
                <c:pt idx="10835">
                  <c:v>-0.105558</c:v>
                </c:pt>
                <c:pt idx="10836">
                  <c:v>-0.101005</c:v>
                </c:pt>
                <c:pt idx="10837">
                  <c:v>-9.6394800000000003E-2</c:v>
                </c:pt>
                <c:pt idx="10838">
                  <c:v>-9.1731900000000005E-2</c:v>
                </c:pt>
                <c:pt idx="10839">
                  <c:v>-8.7018700000000004E-2</c:v>
                </c:pt>
                <c:pt idx="10840">
                  <c:v>-8.2258899999999996E-2</c:v>
                </c:pt>
                <c:pt idx="10841">
                  <c:v>-7.7452800000000002E-2</c:v>
                </c:pt>
                <c:pt idx="10842">
                  <c:v>-7.26025E-2</c:v>
                </c:pt>
                <c:pt idx="10843">
                  <c:v>-6.7714099999999999E-2</c:v>
                </c:pt>
                <c:pt idx="10844">
                  <c:v>-6.2794000000000003E-2</c:v>
                </c:pt>
                <c:pt idx="10845">
                  <c:v>-5.7848999999999998E-2</c:v>
                </c:pt>
                <c:pt idx="10846">
                  <c:v>-5.2886200000000001E-2</c:v>
                </c:pt>
                <c:pt idx="10847">
                  <c:v>-4.7911700000000002E-2</c:v>
                </c:pt>
                <c:pt idx="10848">
                  <c:v>-4.2930200000000002E-2</c:v>
                </c:pt>
                <c:pt idx="10849">
                  <c:v>-3.7946000000000001E-2</c:v>
                </c:pt>
                <c:pt idx="10850">
                  <c:v>-3.2964300000000002E-2</c:v>
                </c:pt>
                <c:pt idx="10851">
                  <c:v>-2.7990600000000001E-2</c:v>
                </c:pt>
                <c:pt idx="10852">
                  <c:v>-2.30298E-2</c:v>
                </c:pt>
                <c:pt idx="10853">
                  <c:v>-1.8085799999999999E-2</c:v>
                </c:pt>
                <c:pt idx="10854">
                  <c:v>-1.3162800000000001E-2</c:v>
                </c:pt>
                <c:pt idx="10855" formatCode="0.00E+00">
                  <c:v>-8.2644199999999998E-3</c:v>
                </c:pt>
                <c:pt idx="10856" formatCode="0.00E+00">
                  <c:v>-3.3945899999999998E-3</c:v>
                </c:pt>
                <c:pt idx="10857" formatCode="0.00E+00">
                  <c:v>1.44257E-3</c:v>
                </c:pt>
                <c:pt idx="10858" formatCode="0.00E+00">
                  <c:v>6.2441500000000004E-3</c:v>
                </c:pt>
                <c:pt idx="10859">
                  <c:v>1.1008499999999999E-2</c:v>
                </c:pt>
                <c:pt idx="10860">
                  <c:v>1.5732599999999999E-2</c:v>
                </c:pt>
                <c:pt idx="10861">
                  <c:v>2.0409900000000002E-2</c:v>
                </c:pt>
                <c:pt idx="10862">
                  <c:v>2.50318E-2</c:v>
                </c:pt>
                <c:pt idx="10863">
                  <c:v>2.9590200000000001E-2</c:v>
                </c:pt>
                <c:pt idx="10864">
                  <c:v>3.4079499999999999E-2</c:v>
                </c:pt>
                <c:pt idx="10865">
                  <c:v>3.8494899999999999E-2</c:v>
                </c:pt>
                <c:pt idx="10866">
                  <c:v>4.2830600000000003E-2</c:v>
                </c:pt>
                <c:pt idx="10867">
                  <c:v>4.7081400000000002E-2</c:v>
                </c:pt>
                <c:pt idx="10868">
                  <c:v>5.1243400000000001E-2</c:v>
                </c:pt>
                <c:pt idx="10869">
                  <c:v>5.5313899999999999E-2</c:v>
                </c:pt>
                <c:pt idx="10870">
                  <c:v>5.92899E-2</c:v>
                </c:pt>
                <c:pt idx="10871">
                  <c:v>6.3166E-2</c:v>
                </c:pt>
                <c:pt idx="10872">
                  <c:v>6.6935700000000001E-2</c:v>
                </c:pt>
                <c:pt idx="10873">
                  <c:v>7.0592299999999997E-2</c:v>
                </c:pt>
                <c:pt idx="10874">
                  <c:v>7.4130399999999999E-2</c:v>
                </c:pt>
                <c:pt idx="10875">
                  <c:v>7.7549400000000004E-2</c:v>
                </c:pt>
                <c:pt idx="10876">
                  <c:v>8.0852499999999994E-2</c:v>
                </c:pt>
                <c:pt idx="10877">
                  <c:v>8.4040199999999995E-2</c:v>
                </c:pt>
                <c:pt idx="10878">
                  <c:v>8.7108900000000003E-2</c:v>
                </c:pt>
                <c:pt idx="10879">
                  <c:v>9.0053400000000006E-2</c:v>
                </c:pt>
                <c:pt idx="10880">
                  <c:v>9.2869099999999996E-2</c:v>
                </c:pt>
                <c:pt idx="10881">
                  <c:v>9.5549899999999993E-2</c:v>
                </c:pt>
                <c:pt idx="10882">
                  <c:v>9.8088900000000007E-2</c:v>
                </c:pt>
                <c:pt idx="10883">
                  <c:v>0.100485</c:v>
                </c:pt>
                <c:pt idx="10884">
                  <c:v>0.102744</c:v>
                </c:pt>
                <c:pt idx="10885">
                  <c:v>0.104865</c:v>
                </c:pt>
                <c:pt idx="10886">
                  <c:v>0.106839</c:v>
                </c:pt>
                <c:pt idx="10887">
                  <c:v>0.108656</c:v>
                </c:pt>
                <c:pt idx="10888">
                  <c:v>0.11031100000000001</c:v>
                </c:pt>
                <c:pt idx="10889">
                  <c:v>0.1118</c:v>
                </c:pt>
                <c:pt idx="10890">
                  <c:v>0.113125</c:v>
                </c:pt>
                <c:pt idx="10891">
                  <c:v>0.114289</c:v>
                </c:pt>
                <c:pt idx="10892">
                  <c:v>0.11529200000000001</c:v>
                </c:pt>
                <c:pt idx="10893">
                  <c:v>0.116135</c:v>
                </c:pt>
                <c:pt idx="10894">
                  <c:v>0.116817</c:v>
                </c:pt>
                <c:pt idx="10895">
                  <c:v>0.11733499999999999</c:v>
                </c:pt>
                <c:pt idx="10896">
                  <c:v>0.117684</c:v>
                </c:pt>
                <c:pt idx="10897">
                  <c:v>0.11786199999999999</c:v>
                </c:pt>
                <c:pt idx="10898">
                  <c:v>0.117866</c:v>
                </c:pt>
                <c:pt idx="10899">
                  <c:v>0.11769499999999999</c:v>
                </c:pt>
                <c:pt idx="10900">
                  <c:v>0.117353</c:v>
                </c:pt>
                <c:pt idx="10901">
                  <c:v>0.116837</c:v>
                </c:pt>
                <c:pt idx="10902">
                  <c:v>0.116149</c:v>
                </c:pt>
                <c:pt idx="10903">
                  <c:v>0.11529300000000001</c:v>
                </c:pt>
                <c:pt idx="10904">
                  <c:v>0.114274</c:v>
                </c:pt>
                <c:pt idx="10905">
                  <c:v>0.113091</c:v>
                </c:pt>
                <c:pt idx="10906">
                  <c:v>0.111746</c:v>
                </c:pt>
                <c:pt idx="10907">
                  <c:v>0.110238</c:v>
                </c:pt>
                <c:pt idx="10908">
                  <c:v>0.108569</c:v>
                </c:pt>
                <c:pt idx="10909">
                  <c:v>0.10674</c:v>
                </c:pt>
                <c:pt idx="10910">
                  <c:v>0.104755</c:v>
                </c:pt>
                <c:pt idx="10911">
                  <c:v>0.102617</c:v>
                </c:pt>
                <c:pt idx="10912">
                  <c:v>0.100327</c:v>
                </c:pt>
                <c:pt idx="10913">
                  <c:v>9.7887699999999994E-2</c:v>
                </c:pt>
                <c:pt idx="10914">
                  <c:v>9.5300999999999997E-2</c:v>
                </c:pt>
                <c:pt idx="10915">
                  <c:v>9.2569499999999999E-2</c:v>
                </c:pt>
                <c:pt idx="10916">
                  <c:v>8.9696799999999993E-2</c:v>
                </c:pt>
                <c:pt idx="10917">
                  <c:v>8.6685999999999999E-2</c:v>
                </c:pt>
                <c:pt idx="10918">
                  <c:v>8.3541000000000004E-2</c:v>
                </c:pt>
                <c:pt idx="10919">
                  <c:v>8.0267199999999997E-2</c:v>
                </c:pt>
                <c:pt idx="10920">
                  <c:v>7.6871099999999998E-2</c:v>
                </c:pt>
                <c:pt idx="10921">
                  <c:v>7.3359900000000006E-2</c:v>
                </c:pt>
                <c:pt idx="10922">
                  <c:v>6.9738499999999995E-2</c:v>
                </c:pt>
                <c:pt idx="10923">
                  <c:v>6.6010399999999997E-2</c:v>
                </c:pt>
                <c:pt idx="10924">
                  <c:v>6.2180399999999997E-2</c:v>
                </c:pt>
                <c:pt idx="10925">
                  <c:v>5.8253199999999998E-2</c:v>
                </c:pt>
                <c:pt idx="10926">
                  <c:v>5.4232599999999999E-2</c:v>
                </c:pt>
                <c:pt idx="10927">
                  <c:v>5.01225E-2</c:v>
                </c:pt>
                <c:pt idx="10928">
                  <c:v>4.5928299999999998E-2</c:v>
                </c:pt>
                <c:pt idx="10929">
                  <c:v>4.1657300000000001E-2</c:v>
                </c:pt>
                <c:pt idx="10930">
                  <c:v>3.73164E-2</c:v>
                </c:pt>
                <c:pt idx="10931">
                  <c:v>3.2912400000000001E-2</c:v>
                </c:pt>
                <c:pt idx="10932">
                  <c:v>2.84528E-2</c:v>
                </c:pt>
                <c:pt idx="10933">
                  <c:v>2.3945000000000001E-2</c:v>
                </c:pt>
                <c:pt idx="10934">
                  <c:v>1.9394600000000001E-2</c:v>
                </c:pt>
                <c:pt idx="10935">
                  <c:v>1.48054E-2</c:v>
                </c:pt>
                <c:pt idx="10936">
                  <c:v>1.01808E-2</c:v>
                </c:pt>
                <c:pt idx="10937" formatCode="0.00E+00">
                  <c:v>5.5257600000000002E-3</c:v>
                </c:pt>
                <c:pt idx="10938" formatCode="0.00E+00">
                  <c:v>8.4558500000000004E-4</c:v>
                </c:pt>
                <c:pt idx="10939" formatCode="0.00E+00">
                  <c:v>-3.85419E-3</c:v>
                </c:pt>
                <c:pt idx="10940" formatCode="0.00E+00">
                  <c:v>-8.5679899999999993E-3</c:v>
                </c:pt>
                <c:pt idx="10941">
                  <c:v>-1.32911E-2</c:v>
                </c:pt>
                <c:pt idx="10942">
                  <c:v>-1.80185E-2</c:v>
                </c:pt>
                <c:pt idx="10943">
                  <c:v>-2.27435E-2</c:v>
                </c:pt>
                <c:pt idx="10944">
                  <c:v>-2.74586E-2</c:v>
                </c:pt>
                <c:pt idx="10945">
                  <c:v>-3.2156400000000002E-2</c:v>
                </c:pt>
                <c:pt idx="10946">
                  <c:v>-3.6830599999999998E-2</c:v>
                </c:pt>
                <c:pt idx="10947">
                  <c:v>-4.14753E-2</c:v>
                </c:pt>
                <c:pt idx="10948">
                  <c:v>-4.6084199999999999E-2</c:v>
                </c:pt>
                <c:pt idx="10949">
                  <c:v>-5.0651500000000002E-2</c:v>
                </c:pt>
                <c:pt idx="10950">
                  <c:v>-5.5171499999999998E-2</c:v>
                </c:pt>
                <c:pt idx="10951">
                  <c:v>-5.9637900000000001E-2</c:v>
                </c:pt>
                <c:pt idx="10952">
                  <c:v>-6.4044500000000004E-2</c:v>
                </c:pt>
                <c:pt idx="10953">
                  <c:v>-6.8385899999999999E-2</c:v>
                </c:pt>
                <c:pt idx="10954">
                  <c:v>-7.2657600000000003E-2</c:v>
                </c:pt>
                <c:pt idx="10955">
                  <c:v>-7.6854599999999995E-2</c:v>
                </c:pt>
                <c:pt idx="10956">
                  <c:v>-8.0971399999999999E-2</c:v>
                </c:pt>
                <c:pt idx="10957">
                  <c:v>-8.5001999999999994E-2</c:v>
                </c:pt>
                <c:pt idx="10958">
                  <c:v>-8.8940699999999998E-2</c:v>
                </c:pt>
                <c:pt idx="10959">
                  <c:v>-9.2782799999999999E-2</c:v>
                </c:pt>
                <c:pt idx="10960">
                  <c:v>-9.6523999999999999E-2</c:v>
                </c:pt>
                <c:pt idx="10961">
                  <c:v>-0.100159</c:v>
                </c:pt>
                <c:pt idx="10962">
                  <c:v>-0.103683</c:v>
                </c:pt>
                <c:pt idx="10963">
                  <c:v>-0.107089</c:v>
                </c:pt>
                <c:pt idx="10964">
                  <c:v>-0.110375</c:v>
                </c:pt>
                <c:pt idx="10965">
                  <c:v>-0.113534</c:v>
                </c:pt>
                <c:pt idx="10966">
                  <c:v>-0.116564</c:v>
                </c:pt>
                <c:pt idx="10967">
                  <c:v>-0.119461</c:v>
                </c:pt>
                <c:pt idx="10968">
                  <c:v>-0.122221</c:v>
                </c:pt>
                <c:pt idx="10969">
                  <c:v>-0.124844</c:v>
                </c:pt>
                <c:pt idx="10970">
                  <c:v>-0.12732499999999999</c:v>
                </c:pt>
                <c:pt idx="10971">
                  <c:v>-0.129662</c:v>
                </c:pt>
                <c:pt idx="10972">
                  <c:v>-0.131852</c:v>
                </c:pt>
                <c:pt idx="10973">
                  <c:v>-0.13389300000000001</c:v>
                </c:pt>
                <c:pt idx="10974">
                  <c:v>-0.13578299999999999</c:v>
                </c:pt>
                <c:pt idx="10975">
                  <c:v>-0.13752</c:v>
                </c:pt>
                <c:pt idx="10976">
                  <c:v>-0.139099</c:v>
                </c:pt>
                <c:pt idx="10977">
                  <c:v>-0.140518</c:v>
                </c:pt>
                <c:pt idx="10978">
                  <c:v>-0.14177699999999999</c:v>
                </c:pt>
                <c:pt idx="10979">
                  <c:v>-0.142878</c:v>
                </c:pt>
                <c:pt idx="10980">
                  <c:v>-0.143816</c:v>
                </c:pt>
                <c:pt idx="10981">
                  <c:v>-0.144589</c:v>
                </c:pt>
                <c:pt idx="10982">
                  <c:v>-0.14519299999999999</c:v>
                </c:pt>
                <c:pt idx="10983">
                  <c:v>-0.14562700000000001</c:v>
                </c:pt>
                <c:pt idx="10984">
                  <c:v>-0.14589099999999999</c:v>
                </c:pt>
                <c:pt idx="10985">
                  <c:v>-0.14598700000000001</c:v>
                </c:pt>
                <c:pt idx="10986">
                  <c:v>-0.14591399999999999</c:v>
                </c:pt>
                <c:pt idx="10987">
                  <c:v>-0.145674</c:v>
                </c:pt>
                <c:pt idx="10988">
                  <c:v>-0.14526900000000001</c:v>
                </c:pt>
                <c:pt idx="10989">
                  <c:v>-0.14469899999999999</c:v>
                </c:pt>
                <c:pt idx="10990">
                  <c:v>-0.14396700000000001</c:v>
                </c:pt>
                <c:pt idx="10991">
                  <c:v>-0.143072</c:v>
                </c:pt>
                <c:pt idx="10992">
                  <c:v>-0.142017</c:v>
                </c:pt>
                <c:pt idx="10993">
                  <c:v>-0.14080200000000001</c:v>
                </c:pt>
                <c:pt idx="10994">
                  <c:v>-0.139428</c:v>
                </c:pt>
                <c:pt idx="10995">
                  <c:v>-0.13789399999999999</c:v>
                </c:pt>
                <c:pt idx="10996">
                  <c:v>-0.13620299999999999</c:v>
                </c:pt>
                <c:pt idx="10997">
                  <c:v>-0.134355</c:v>
                </c:pt>
                <c:pt idx="10998">
                  <c:v>-0.132354</c:v>
                </c:pt>
                <c:pt idx="10999">
                  <c:v>-0.13020100000000001</c:v>
                </c:pt>
                <c:pt idx="11000">
                  <c:v>-0.12790000000000001</c:v>
                </c:pt>
                <c:pt idx="11001">
                  <c:v>-0.12545700000000001</c:v>
                </c:pt>
                <c:pt idx="11002">
                  <c:v>-0.122878</c:v>
                </c:pt>
                <c:pt idx="11003">
                  <c:v>-0.12016499999999999</c:v>
                </c:pt>
                <c:pt idx="11004">
                  <c:v>-0.11732099999999999</c:v>
                </c:pt>
                <c:pt idx="11005">
                  <c:v>-0.11434800000000001</c:v>
                </c:pt>
                <c:pt idx="11006">
                  <c:v>-0.11125</c:v>
                </c:pt>
                <c:pt idx="11007">
                  <c:v>-0.108029</c:v>
                </c:pt>
                <c:pt idx="11008">
                  <c:v>-0.10469000000000001</c:v>
                </c:pt>
                <c:pt idx="11009">
                  <c:v>-0.10123799999999999</c:v>
                </c:pt>
                <c:pt idx="11010">
                  <c:v>-9.7675700000000004E-2</c:v>
                </c:pt>
                <c:pt idx="11011">
                  <c:v>-9.4004699999999997E-2</c:v>
                </c:pt>
                <c:pt idx="11012">
                  <c:v>-9.0228900000000001E-2</c:v>
                </c:pt>
                <c:pt idx="11013">
                  <c:v>-8.6354E-2</c:v>
                </c:pt>
                <c:pt idx="11014">
                  <c:v>-8.2386200000000007E-2</c:v>
                </c:pt>
                <c:pt idx="11015">
                  <c:v>-7.8330800000000006E-2</c:v>
                </c:pt>
                <c:pt idx="11016">
                  <c:v>-7.4192300000000003E-2</c:v>
                </c:pt>
                <c:pt idx="11017">
                  <c:v>-6.9975399999999993E-2</c:v>
                </c:pt>
                <c:pt idx="11018">
                  <c:v>-6.5685300000000002E-2</c:v>
                </c:pt>
                <c:pt idx="11019">
                  <c:v>-6.1326600000000002E-2</c:v>
                </c:pt>
                <c:pt idx="11020">
                  <c:v>-5.6903000000000002E-2</c:v>
                </c:pt>
                <c:pt idx="11021">
                  <c:v>-5.2417900000000003E-2</c:v>
                </c:pt>
                <c:pt idx="11022">
                  <c:v>-4.7875599999999997E-2</c:v>
                </c:pt>
                <c:pt idx="11023">
                  <c:v>-4.3281199999999999E-2</c:v>
                </c:pt>
                <c:pt idx="11024">
                  <c:v>-3.8640300000000002E-2</c:v>
                </c:pt>
                <c:pt idx="11025">
                  <c:v>-3.39584E-2</c:v>
                </c:pt>
                <c:pt idx="11026">
                  <c:v>-2.92416E-2</c:v>
                </c:pt>
                <c:pt idx="11027">
                  <c:v>-2.4495900000000001E-2</c:v>
                </c:pt>
                <c:pt idx="11028">
                  <c:v>-1.9725900000000001E-2</c:v>
                </c:pt>
                <c:pt idx="11029">
                  <c:v>-1.49359E-2</c:v>
                </c:pt>
                <c:pt idx="11030">
                  <c:v>-1.0130500000000001E-2</c:v>
                </c:pt>
                <c:pt idx="11031" formatCode="0.00E+00">
                  <c:v>-5.3147400000000001E-3</c:v>
                </c:pt>
                <c:pt idx="11032" formatCode="0.00E+00">
                  <c:v>-4.9359800000000004E-4</c:v>
                </c:pt>
                <c:pt idx="11033" formatCode="0.00E+00">
                  <c:v>4.3287500000000001E-3</c:v>
                </c:pt>
                <c:pt idx="11034" formatCode="0.00E+00">
                  <c:v>9.1480199999999998E-3</c:v>
                </c:pt>
                <c:pt idx="11035">
                  <c:v>1.39597E-2</c:v>
                </c:pt>
                <c:pt idx="11036">
                  <c:v>1.87593E-2</c:v>
                </c:pt>
                <c:pt idx="11037">
                  <c:v>2.3542500000000001E-2</c:v>
                </c:pt>
                <c:pt idx="11038">
                  <c:v>2.8304699999999999E-2</c:v>
                </c:pt>
                <c:pt idx="11039">
                  <c:v>3.3041899999999999E-2</c:v>
                </c:pt>
                <c:pt idx="11040">
                  <c:v>3.7750300000000001E-2</c:v>
                </c:pt>
                <c:pt idx="11041">
                  <c:v>4.2425299999999999E-2</c:v>
                </c:pt>
                <c:pt idx="11042">
                  <c:v>4.7061100000000002E-2</c:v>
                </c:pt>
                <c:pt idx="11043">
                  <c:v>5.1651700000000002E-2</c:v>
                </c:pt>
                <c:pt idx="11044">
                  <c:v>5.6192699999999998E-2</c:v>
                </c:pt>
                <c:pt idx="11045">
                  <c:v>6.0680600000000001E-2</c:v>
                </c:pt>
                <c:pt idx="11046">
                  <c:v>6.5112000000000003E-2</c:v>
                </c:pt>
                <c:pt idx="11047">
                  <c:v>6.9483199999999995E-2</c:v>
                </c:pt>
                <c:pt idx="11048">
                  <c:v>7.3791399999999993E-2</c:v>
                </c:pt>
                <c:pt idx="11049">
                  <c:v>7.8034300000000001E-2</c:v>
                </c:pt>
                <c:pt idx="11050">
                  <c:v>8.2209199999999996E-2</c:v>
                </c:pt>
                <c:pt idx="11051">
                  <c:v>8.6312399999999997E-2</c:v>
                </c:pt>
                <c:pt idx="11052">
                  <c:v>9.0340199999999996E-2</c:v>
                </c:pt>
                <c:pt idx="11053">
                  <c:v>9.4290100000000002E-2</c:v>
                </c:pt>
                <c:pt idx="11054">
                  <c:v>9.8160499999999998E-2</c:v>
                </c:pt>
                <c:pt idx="11055">
                  <c:v>0.101949</c:v>
                </c:pt>
                <c:pt idx="11056">
                  <c:v>0.105654</c:v>
                </c:pt>
                <c:pt idx="11057">
                  <c:v>0.10927199999999999</c:v>
                </c:pt>
                <c:pt idx="11058">
                  <c:v>0.112801</c:v>
                </c:pt>
                <c:pt idx="11059">
                  <c:v>0.11624</c:v>
                </c:pt>
                <c:pt idx="11060">
                  <c:v>0.119584</c:v>
                </c:pt>
                <c:pt idx="11061">
                  <c:v>0.12282899999999999</c:v>
                </c:pt>
                <c:pt idx="11062">
                  <c:v>0.125974</c:v>
                </c:pt>
                <c:pt idx="11063">
                  <c:v>0.12901699999999999</c:v>
                </c:pt>
                <c:pt idx="11064">
                  <c:v>0.13195799999999999</c:v>
                </c:pt>
                <c:pt idx="11065">
                  <c:v>0.134795</c:v>
                </c:pt>
                <c:pt idx="11066">
                  <c:v>0.13752700000000001</c:v>
                </c:pt>
                <c:pt idx="11067">
                  <c:v>0.140152</c:v>
                </c:pt>
                <c:pt idx="11068">
                  <c:v>0.14267099999999999</c:v>
                </c:pt>
                <c:pt idx="11069">
                  <c:v>0.14508199999999999</c:v>
                </c:pt>
                <c:pt idx="11070">
                  <c:v>0.14738599999999999</c:v>
                </c:pt>
                <c:pt idx="11071">
                  <c:v>0.14958199999999999</c:v>
                </c:pt>
                <c:pt idx="11072">
                  <c:v>0.151668</c:v>
                </c:pt>
                <c:pt idx="11073">
                  <c:v>0.153646</c:v>
                </c:pt>
                <c:pt idx="11074">
                  <c:v>0.15551599999999999</c:v>
                </c:pt>
                <c:pt idx="11075">
                  <c:v>0.157278</c:v>
                </c:pt>
                <c:pt idx="11076">
                  <c:v>0.15893299999999999</c:v>
                </c:pt>
                <c:pt idx="11077">
                  <c:v>0.16048100000000001</c:v>
                </c:pt>
                <c:pt idx="11078">
                  <c:v>0.16192200000000001</c:v>
                </c:pt>
                <c:pt idx="11079">
                  <c:v>0.16325600000000001</c:v>
                </c:pt>
                <c:pt idx="11080">
                  <c:v>0.16448399999999999</c:v>
                </c:pt>
                <c:pt idx="11081">
                  <c:v>0.165607</c:v>
                </c:pt>
                <c:pt idx="11082">
                  <c:v>0.16662399999999999</c:v>
                </c:pt>
                <c:pt idx="11083">
                  <c:v>0.16753799999999999</c:v>
                </c:pt>
                <c:pt idx="11084">
                  <c:v>0.168349</c:v>
                </c:pt>
                <c:pt idx="11085">
                  <c:v>0.16905800000000001</c:v>
                </c:pt>
                <c:pt idx="11086">
                  <c:v>0.16966700000000001</c:v>
                </c:pt>
                <c:pt idx="11087">
                  <c:v>0.17017699999999999</c:v>
                </c:pt>
                <c:pt idx="11088">
                  <c:v>0.17059099999999999</c:v>
                </c:pt>
                <c:pt idx="11089">
                  <c:v>0.17090900000000001</c:v>
                </c:pt>
                <c:pt idx="11090">
                  <c:v>0.17113200000000001</c:v>
                </c:pt>
                <c:pt idx="11091">
                  <c:v>0.171261</c:v>
                </c:pt>
                <c:pt idx="11092">
                  <c:v>0.17129800000000001</c:v>
                </c:pt>
                <c:pt idx="11093">
                  <c:v>0.17124500000000001</c:v>
                </c:pt>
                <c:pt idx="11094">
                  <c:v>0.17110500000000001</c:v>
                </c:pt>
                <c:pt idx="11095">
                  <c:v>0.170878</c:v>
                </c:pt>
                <c:pt idx="11096">
                  <c:v>0.17056499999999999</c:v>
                </c:pt>
                <c:pt idx="11097">
                  <c:v>0.17016899999999999</c:v>
                </c:pt>
                <c:pt idx="11098">
                  <c:v>0.16969200000000001</c:v>
                </c:pt>
                <c:pt idx="11099">
                  <c:v>0.16913800000000001</c:v>
                </c:pt>
                <c:pt idx="11100">
                  <c:v>0.16850899999999999</c:v>
                </c:pt>
                <c:pt idx="11101">
                  <c:v>0.16780800000000001</c:v>
                </c:pt>
                <c:pt idx="11102">
                  <c:v>0.16703699999999999</c:v>
                </c:pt>
                <c:pt idx="11103">
                  <c:v>0.16619600000000001</c:v>
                </c:pt>
                <c:pt idx="11104">
                  <c:v>0.16528799999999999</c:v>
                </c:pt>
                <c:pt idx="11105">
                  <c:v>0.16431399999999999</c:v>
                </c:pt>
                <c:pt idx="11106">
                  <c:v>0.163276</c:v>
                </c:pt>
                <c:pt idx="11107">
                  <c:v>0.16217599999999999</c:v>
                </c:pt>
                <c:pt idx="11108">
                  <c:v>0.16101699999999999</c:v>
                </c:pt>
                <c:pt idx="11109">
                  <c:v>0.159804</c:v>
                </c:pt>
                <c:pt idx="11110">
                  <c:v>0.15854099999999999</c:v>
                </c:pt>
                <c:pt idx="11111">
                  <c:v>0.15722900000000001</c:v>
                </c:pt>
                <c:pt idx="11112">
                  <c:v>0.15587200000000001</c:v>
                </c:pt>
                <c:pt idx="11113">
                  <c:v>0.154472</c:v>
                </c:pt>
                <c:pt idx="11114">
                  <c:v>0.153031</c:v>
                </c:pt>
                <c:pt idx="11115">
                  <c:v>0.15154899999999999</c:v>
                </c:pt>
                <c:pt idx="11116">
                  <c:v>0.150029</c:v>
                </c:pt>
                <c:pt idx="11117">
                  <c:v>0.14847299999999999</c:v>
                </c:pt>
                <c:pt idx="11118">
                  <c:v>0.14688499999999999</c:v>
                </c:pt>
                <c:pt idx="11119">
                  <c:v>0.14526600000000001</c:v>
                </c:pt>
                <c:pt idx="11120">
                  <c:v>0.143618</c:v>
                </c:pt>
                <c:pt idx="11121">
                  <c:v>0.14194300000000001</c:v>
                </c:pt>
                <c:pt idx="11122">
                  <c:v>0.14024200000000001</c:v>
                </c:pt>
                <c:pt idx="11123">
                  <c:v>0.138516</c:v>
                </c:pt>
                <c:pt idx="11124">
                  <c:v>0.136766</c:v>
                </c:pt>
                <c:pt idx="11125">
                  <c:v>0.134996</c:v>
                </c:pt>
                <c:pt idx="11126">
                  <c:v>0.13320699999999999</c:v>
                </c:pt>
                <c:pt idx="11127">
                  <c:v>0.13140099999999999</c:v>
                </c:pt>
                <c:pt idx="11128">
                  <c:v>0.129578</c:v>
                </c:pt>
                <c:pt idx="11129">
                  <c:v>0.12774099999999999</c:v>
                </c:pt>
                <c:pt idx="11130">
                  <c:v>0.125891</c:v>
                </c:pt>
                <c:pt idx="11131">
                  <c:v>0.124032</c:v>
                </c:pt>
                <c:pt idx="11132">
                  <c:v>0.122166</c:v>
                </c:pt>
                <c:pt idx="11133">
                  <c:v>0.120293</c:v>
                </c:pt>
                <c:pt idx="11134">
                  <c:v>0.118413</c:v>
                </c:pt>
                <c:pt idx="11135">
                  <c:v>0.11652700000000001</c:v>
                </c:pt>
                <c:pt idx="11136">
                  <c:v>0.114635</c:v>
                </c:pt>
                <c:pt idx="11137">
                  <c:v>0.11273900000000001</c:v>
                </c:pt>
                <c:pt idx="11138">
                  <c:v>0.110842</c:v>
                </c:pt>
                <c:pt idx="11139">
                  <c:v>0.108945</c:v>
                </c:pt>
                <c:pt idx="11140">
                  <c:v>0.10705099999999999</c:v>
                </c:pt>
                <c:pt idx="11141">
                  <c:v>0.10516</c:v>
                </c:pt>
                <c:pt idx="11142">
                  <c:v>0.103272</c:v>
                </c:pt>
                <c:pt idx="11143">
                  <c:v>0.10138800000000001</c:v>
                </c:pt>
                <c:pt idx="11144">
                  <c:v>9.9507100000000001E-2</c:v>
                </c:pt>
                <c:pt idx="11145">
                  <c:v>9.7630800000000004E-2</c:v>
                </c:pt>
                <c:pt idx="11146">
                  <c:v>9.5758700000000002E-2</c:v>
                </c:pt>
                <c:pt idx="11147">
                  <c:v>9.3890500000000002E-2</c:v>
                </c:pt>
                <c:pt idx="11148">
                  <c:v>9.2026499999999997E-2</c:v>
                </c:pt>
                <c:pt idx="11149">
                  <c:v>9.0167300000000006E-2</c:v>
                </c:pt>
                <c:pt idx="11150">
                  <c:v>8.8314199999999995E-2</c:v>
                </c:pt>
                <c:pt idx="11151">
                  <c:v>8.6468699999999996E-2</c:v>
                </c:pt>
                <c:pt idx="11152">
                  <c:v>8.4632499999999999E-2</c:v>
                </c:pt>
                <c:pt idx="11153">
                  <c:v>8.2807699999999998E-2</c:v>
                </c:pt>
                <c:pt idx="11154">
                  <c:v>8.0995200000000003E-2</c:v>
                </c:pt>
                <c:pt idx="11155">
                  <c:v>7.9194600000000004E-2</c:v>
                </c:pt>
                <c:pt idx="11156">
                  <c:v>7.7404600000000004E-2</c:v>
                </c:pt>
                <c:pt idx="11157">
                  <c:v>7.5624300000000005E-2</c:v>
                </c:pt>
                <c:pt idx="11158">
                  <c:v>7.3853199999999994E-2</c:v>
                </c:pt>
                <c:pt idx="11159">
                  <c:v>7.2091699999999995E-2</c:v>
                </c:pt>
                <c:pt idx="11160">
                  <c:v>7.0340799999999995E-2</c:v>
                </c:pt>
                <c:pt idx="11161">
                  <c:v>6.8601899999999993E-2</c:v>
                </c:pt>
                <c:pt idx="11162">
                  <c:v>6.6875199999999996E-2</c:v>
                </c:pt>
                <c:pt idx="11163">
                  <c:v>6.5160499999999996E-2</c:v>
                </c:pt>
                <c:pt idx="11164">
                  <c:v>6.3457299999999994E-2</c:v>
                </c:pt>
                <c:pt idx="11165">
                  <c:v>6.1765300000000002E-2</c:v>
                </c:pt>
                <c:pt idx="11166">
                  <c:v>6.0084600000000002E-2</c:v>
                </c:pt>
                <c:pt idx="11167">
                  <c:v>5.84159E-2</c:v>
                </c:pt>
                <c:pt idx="11168">
                  <c:v>5.6760499999999998E-2</c:v>
                </c:pt>
                <c:pt idx="11169">
                  <c:v>5.5119300000000003E-2</c:v>
                </c:pt>
                <c:pt idx="11170">
                  <c:v>5.3492400000000002E-2</c:v>
                </c:pt>
                <c:pt idx="11171">
                  <c:v>5.1879399999999999E-2</c:v>
                </c:pt>
                <c:pt idx="11172">
                  <c:v>5.0280600000000002E-2</c:v>
                </c:pt>
                <c:pt idx="11173">
                  <c:v>4.8695799999999997E-2</c:v>
                </c:pt>
                <c:pt idx="11174">
                  <c:v>4.7123900000000003E-2</c:v>
                </c:pt>
                <c:pt idx="11175">
                  <c:v>4.5564100000000003E-2</c:v>
                </c:pt>
                <c:pt idx="11176">
                  <c:v>4.4015800000000001E-2</c:v>
                </c:pt>
                <c:pt idx="11177">
                  <c:v>4.2478399999999999E-2</c:v>
                </c:pt>
                <c:pt idx="11178">
                  <c:v>4.09512E-2</c:v>
                </c:pt>
                <c:pt idx="11179">
                  <c:v>3.9434799999999999E-2</c:v>
                </c:pt>
                <c:pt idx="11180">
                  <c:v>3.7930699999999998E-2</c:v>
                </c:pt>
                <c:pt idx="11181">
                  <c:v>3.6438900000000003E-2</c:v>
                </c:pt>
                <c:pt idx="11182">
                  <c:v>3.4958999999999997E-2</c:v>
                </c:pt>
                <c:pt idx="11183">
                  <c:v>3.3491899999999998E-2</c:v>
                </c:pt>
                <c:pt idx="11184">
                  <c:v>3.2039499999999999E-2</c:v>
                </c:pt>
                <c:pt idx="11185">
                  <c:v>3.06033E-2</c:v>
                </c:pt>
                <c:pt idx="11186">
                  <c:v>2.91842E-2</c:v>
                </c:pt>
                <c:pt idx="11187">
                  <c:v>2.77834E-2</c:v>
                </c:pt>
                <c:pt idx="11188">
                  <c:v>2.6399800000000001E-2</c:v>
                </c:pt>
                <c:pt idx="11189">
                  <c:v>2.5030899999999998E-2</c:v>
                </c:pt>
                <c:pt idx="11190">
                  <c:v>2.3676200000000001E-2</c:v>
                </c:pt>
                <c:pt idx="11191">
                  <c:v>2.2337599999999999E-2</c:v>
                </c:pt>
                <c:pt idx="11192">
                  <c:v>2.10171E-2</c:v>
                </c:pt>
                <c:pt idx="11193">
                  <c:v>1.9715799999999999E-2</c:v>
                </c:pt>
                <c:pt idx="11194">
                  <c:v>1.84344E-2</c:v>
                </c:pt>
                <c:pt idx="11195">
                  <c:v>1.7174100000000001E-2</c:v>
                </c:pt>
                <c:pt idx="11196">
                  <c:v>1.5935999999999999E-2</c:v>
                </c:pt>
                <c:pt idx="11197">
                  <c:v>1.4721100000000001E-2</c:v>
                </c:pt>
                <c:pt idx="11198">
                  <c:v>1.3530800000000001E-2</c:v>
                </c:pt>
                <c:pt idx="11199">
                  <c:v>1.23666E-2</c:v>
                </c:pt>
                <c:pt idx="11200">
                  <c:v>1.1229899999999999E-2</c:v>
                </c:pt>
                <c:pt idx="11201">
                  <c:v>1.0121399999999999E-2</c:v>
                </c:pt>
                <c:pt idx="11202" formatCode="0.00E+00">
                  <c:v>9.0413500000000001E-3</c:v>
                </c:pt>
                <c:pt idx="11203" formatCode="0.00E+00">
                  <c:v>7.98981E-3</c:v>
                </c:pt>
                <c:pt idx="11204" formatCode="0.00E+00">
                  <c:v>6.9679299999999998E-3</c:v>
                </c:pt>
                <c:pt idx="11205" formatCode="0.00E+00">
                  <c:v>5.9772200000000001E-3</c:v>
                </c:pt>
                <c:pt idx="11206" formatCode="0.00E+00">
                  <c:v>5.0188699999999999E-3</c:v>
                </c:pt>
                <c:pt idx="11207" formatCode="0.00E+00">
                  <c:v>4.0937300000000003E-3</c:v>
                </c:pt>
                <c:pt idx="11208" formatCode="0.00E+00">
                  <c:v>3.2027900000000001E-3</c:v>
                </c:pt>
                <c:pt idx="11209" formatCode="0.00E+00">
                  <c:v>2.3478100000000001E-3</c:v>
                </c:pt>
                <c:pt idx="11210" formatCode="0.00E+00">
                  <c:v>1.5307000000000001E-3</c:v>
                </c:pt>
                <c:pt idx="11211" formatCode="0.00E+00">
                  <c:v>7.5265599999999998E-4</c:v>
                </c:pt>
                <c:pt idx="11212" formatCode="0.00E+00">
                  <c:v>1.44762E-5</c:v>
                </c:pt>
                <c:pt idx="11213" formatCode="0.00E+00">
                  <c:v>-6.8285600000000002E-4</c:v>
                </c:pt>
                <c:pt idx="11214" formatCode="0.00E+00">
                  <c:v>-1.33811E-3</c:v>
                </c:pt>
                <c:pt idx="11215" formatCode="0.00E+00">
                  <c:v>-1.95017E-3</c:v>
                </c:pt>
                <c:pt idx="11216" formatCode="0.00E+00">
                  <c:v>-2.5181700000000001E-3</c:v>
                </c:pt>
                <c:pt idx="11217" formatCode="0.00E+00">
                  <c:v>-3.0409899999999999E-3</c:v>
                </c:pt>
                <c:pt idx="11218" formatCode="0.00E+00">
                  <c:v>-3.51667E-3</c:v>
                </c:pt>
                <c:pt idx="11219" formatCode="0.00E+00">
                  <c:v>-3.9428400000000004E-3</c:v>
                </c:pt>
                <c:pt idx="11220" formatCode="0.00E+00">
                  <c:v>-4.3172499999999999E-3</c:v>
                </c:pt>
                <c:pt idx="11221" formatCode="0.00E+00">
                  <c:v>-4.6377700000000003E-3</c:v>
                </c:pt>
                <c:pt idx="11222" formatCode="0.00E+00">
                  <c:v>-4.9024899999999998E-3</c:v>
                </c:pt>
                <c:pt idx="11223" formatCode="0.00E+00">
                  <c:v>-5.1100399999999997E-3</c:v>
                </c:pt>
                <c:pt idx="11224" formatCode="0.00E+00">
                  <c:v>-5.2594499999999997E-3</c:v>
                </c:pt>
                <c:pt idx="11225" formatCode="0.00E+00">
                  <c:v>-5.3495000000000001E-3</c:v>
                </c:pt>
                <c:pt idx="11226" formatCode="0.00E+00">
                  <c:v>-5.3783199999999998E-3</c:v>
                </c:pt>
                <c:pt idx="11227" formatCode="0.00E+00">
                  <c:v>-5.3439000000000004E-3</c:v>
                </c:pt>
                <c:pt idx="11228" formatCode="0.00E+00">
                  <c:v>-5.2450300000000004E-3</c:v>
                </c:pt>
                <c:pt idx="11229" formatCode="0.00E+00">
                  <c:v>-5.0817500000000003E-3</c:v>
                </c:pt>
                <c:pt idx="11230" formatCode="0.00E+00">
                  <c:v>-4.8545699999999999E-3</c:v>
                </c:pt>
                <c:pt idx="11231" formatCode="0.00E+00">
                  <c:v>-4.5633100000000001E-3</c:v>
                </c:pt>
                <c:pt idx="11232" formatCode="0.00E+00">
                  <c:v>-4.2070700000000003E-3</c:v>
                </c:pt>
                <c:pt idx="11233" formatCode="0.00E+00">
                  <c:v>-3.7847699999999998E-3</c:v>
                </c:pt>
                <c:pt idx="11234" formatCode="0.00E+00">
                  <c:v>-3.29547E-3</c:v>
                </c:pt>
                <c:pt idx="11235" formatCode="0.00E+00">
                  <c:v>-2.7376800000000001E-3</c:v>
                </c:pt>
                <c:pt idx="11236" formatCode="0.00E+00">
                  <c:v>-2.1094199999999999E-3</c:v>
                </c:pt>
                <c:pt idx="11237" formatCode="0.00E+00">
                  <c:v>-1.40968E-3</c:v>
                </c:pt>
                <c:pt idx="11238" formatCode="0.00E+00">
                  <c:v>-6.3867700000000004E-4</c:v>
                </c:pt>
                <c:pt idx="11239" formatCode="0.00E+00">
                  <c:v>2.0343100000000001E-4</c:v>
                </c:pt>
                <c:pt idx="11240" formatCode="0.00E+00">
                  <c:v>1.1172700000000001E-3</c:v>
                </c:pt>
                <c:pt idx="11241" formatCode="0.00E+00">
                  <c:v>2.1041200000000001E-3</c:v>
                </c:pt>
                <c:pt idx="11242" formatCode="0.00E+00">
                  <c:v>3.1654700000000001E-3</c:v>
                </c:pt>
                <c:pt idx="11243" formatCode="0.00E+00">
                  <c:v>4.3020000000000003E-3</c:v>
                </c:pt>
                <c:pt idx="11244" formatCode="0.00E+00">
                  <c:v>5.5136500000000001E-3</c:v>
                </c:pt>
                <c:pt idx="11245" formatCode="0.00E+00">
                  <c:v>6.8005499999999998E-3</c:v>
                </c:pt>
                <c:pt idx="11246" formatCode="0.00E+00">
                  <c:v>8.1625900000000008E-3</c:v>
                </c:pt>
                <c:pt idx="11247" formatCode="0.00E+00">
                  <c:v>9.5982499999999991E-3</c:v>
                </c:pt>
                <c:pt idx="11248">
                  <c:v>1.11053E-2</c:v>
                </c:pt>
                <c:pt idx="11249">
                  <c:v>1.2682499999999999E-2</c:v>
                </c:pt>
                <c:pt idx="11250">
                  <c:v>1.43299E-2</c:v>
                </c:pt>
                <c:pt idx="11251">
                  <c:v>1.60468E-2</c:v>
                </c:pt>
                <c:pt idx="11252">
                  <c:v>1.7832299999999999E-2</c:v>
                </c:pt>
                <c:pt idx="11253">
                  <c:v>1.9685000000000001E-2</c:v>
                </c:pt>
                <c:pt idx="11254">
                  <c:v>2.1603500000000001E-2</c:v>
                </c:pt>
                <c:pt idx="11255">
                  <c:v>2.3587E-2</c:v>
                </c:pt>
                <c:pt idx="11256">
                  <c:v>2.5635700000000001E-2</c:v>
                </c:pt>
                <c:pt idx="11257">
                  <c:v>2.7749599999999999E-2</c:v>
                </c:pt>
                <c:pt idx="11258">
                  <c:v>2.9928099999999999E-2</c:v>
                </c:pt>
                <c:pt idx="11259">
                  <c:v>3.2169499999999997E-2</c:v>
                </c:pt>
                <c:pt idx="11260">
                  <c:v>3.4472599999999999E-2</c:v>
                </c:pt>
                <c:pt idx="11261">
                  <c:v>3.6836199999999999E-2</c:v>
                </c:pt>
                <c:pt idx="11262">
                  <c:v>3.9259299999999997E-2</c:v>
                </c:pt>
                <c:pt idx="11263">
                  <c:v>4.1741199999999999E-2</c:v>
                </c:pt>
                <c:pt idx="11264">
                  <c:v>4.42805E-2</c:v>
                </c:pt>
                <c:pt idx="11265">
                  <c:v>4.6874499999999999E-2</c:v>
                </c:pt>
                <c:pt idx="11266">
                  <c:v>4.9521099999999998E-2</c:v>
                </c:pt>
                <c:pt idx="11267">
                  <c:v>5.2217600000000003E-2</c:v>
                </c:pt>
                <c:pt idx="11268">
                  <c:v>5.4960599999999998E-2</c:v>
                </c:pt>
                <c:pt idx="11269">
                  <c:v>5.7746600000000002E-2</c:v>
                </c:pt>
                <c:pt idx="11270">
                  <c:v>6.0573399999999999E-2</c:v>
                </c:pt>
                <c:pt idx="11271">
                  <c:v>6.3438700000000001E-2</c:v>
                </c:pt>
                <c:pt idx="11272">
                  <c:v>6.6339499999999996E-2</c:v>
                </c:pt>
                <c:pt idx="11273">
                  <c:v>6.9273199999999993E-2</c:v>
                </c:pt>
                <c:pt idx="11274">
                  <c:v>7.2237099999999999E-2</c:v>
                </c:pt>
                <c:pt idx="11275">
                  <c:v>7.5228299999999998E-2</c:v>
                </c:pt>
                <c:pt idx="11276">
                  <c:v>7.8243999999999994E-2</c:v>
                </c:pt>
                <c:pt idx="11277">
                  <c:v>8.1280500000000006E-2</c:v>
                </c:pt>
                <c:pt idx="11278">
                  <c:v>8.43333E-2</c:v>
                </c:pt>
                <c:pt idx="11279">
                  <c:v>8.7398799999999999E-2</c:v>
                </c:pt>
                <c:pt idx="11280">
                  <c:v>9.0474200000000005E-2</c:v>
                </c:pt>
                <c:pt idx="11281">
                  <c:v>9.3557000000000001E-2</c:v>
                </c:pt>
                <c:pt idx="11282">
                  <c:v>9.6643300000000001E-2</c:v>
                </c:pt>
                <c:pt idx="11283">
                  <c:v>9.9728700000000003E-2</c:v>
                </c:pt>
                <c:pt idx="11284">
                  <c:v>0.10281</c:v>
                </c:pt>
                <c:pt idx="11285">
                  <c:v>0.10588400000000001</c:v>
                </c:pt>
                <c:pt idx="11286">
                  <c:v>0.10895100000000001</c:v>
                </c:pt>
                <c:pt idx="11287">
                  <c:v>0.112007</c:v>
                </c:pt>
                <c:pt idx="11288">
                  <c:v>0.115051</c:v>
                </c:pt>
                <c:pt idx="11289">
                  <c:v>0.118078</c:v>
                </c:pt>
                <c:pt idx="11290">
                  <c:v>0.121083</c:v>
                </c:pt>
                <c:pt idx="11291">
                  <c:v>0.12406300000000001</c:v>
                </c:pt>
                <c:pt idx="11292">
                  <c:v>0.12701200000000001</c:v>
                </c:pt>
                <c:pt idx="11293">
                  <c:v>0.12992600000000001</c:v>
                </c:pt>
                <c:pt idx="11294">
                  <c:v>0.132801</c:v>
                </c:pt>
                <c:pt idx="11295">
                  <c:v>0.13563500000000001</c:v>
                </c:pt>
                <c:pt idx="11296">
                  <c:v>0.138428</c:v>
                </c:pt>
                <c:pt idx="11297">
                  <c:v>0.14117499999999999</c:v>
                </c:pt>
                <c:pt idx="11298">
                  <c:v>0.143876</c:v>
                </c:pt>
                <c:pt idx="11299">
                  <c:v>0.14652499999999999</c:v>
                </c:pt>
                <c:pt idx="11300">
                  <c:v>0.149121</c:v>
                </c:pt>
                <c:pt idx="11301">
                  <c:v>0.15165799999999999</c:v>
                </c:pt>
                <c:pt idx="11302">
                  <c:v>0.15413499999999999</c:v>
                </c:pt>
                <c:pt idx="11303">
                  <c:v>0.15654699999999999</c:v>
                </c:pt>
                <c:pt idx="11304">
                  <c:v>0.15889200000000001</c:v>
                </c:pt>
                <c:pt idx="11305">
                  <c:v>0.161167</c:v>
                </c:pt>
                <c:pt idx="11306">
                  <c:v>0.16336999999999999</c:v>
                </c:pt>
                <c:pt idx="11307">
                  <c:v>0.165496</c:v>
                </c:pt>
                <c:pt idx="11308">
                  <c:v>0.167544</c:v>
                </c:pt>
                <c:pt idx="11309">
                  <c:v>0.169512</c:v>
                </c:pt>
                <c:pt idx="11310">
                  <c:v>0.17139599999999999</c:v>
                </c:pt>
                <c:pt idx="11311">
                  <c:v>0.17319599999999999</c:v>
                </c:pt>
                <c:pt idx="11312">
                  <c:v>0.17490900000000001</c:v>
                </c:pt>
                <c:pt idx="11313">
                  <c:v>0.176534</c:v>
                </c:pt>
                <c:pt idx="11314">
                  <c:v>0.178068</c:v>
                </c:pt>
                <c:pt idx="11315">
                  <c:v>0.17951</c:v>
                </c:pt>
                <c:pt idx="11316">
                  <c:v>0.18085999999999999</c:v>
                </c:pt>
                <c:pt idx="11317">
                  <c:v>0.182115</c:v>
                </c:pt>
                <c:pt idx="11318">
                  <c:v>0.18327499999999999</c:v>
                </c:pt>
                <c:pt idx="11319">
                  <c:v>0.184338</c:v>
                </c:pt>
                <c:pt idx="11320">
                  <c:v>0.185303</c:v>
                </c:pt>
                <c:pt idx="11321">
                  <c:v>0.186168</c:v>
                </c:pt>
                <c:pt idx="11322">
                  <c:v>0.18693199999999999</c:v>
                </c:pt>
                <c:pt idx="11323">
                  <c:v>0.18759400000000001</c:v>
                </c:pt>
                <c:pt idx="11324">
                  <c:v>0.18815299999999999</c:v>
                </c:pt>
                <c:pt idx="11325">
                  <c:v>0.188609</c:v>
                </c:pt>
                <c:pt idx="11326">
                  <c:v>0.18896299999999999</c:v>
                </c:pt>
                <c:pt idx="11327">
                  <c:v>0.18921499999999999</c:v>
                </c:pt>
                <c:pt idx="11328">
                  <c:v>0.18936500000000001</c:v>
                </c:pt>
                <c:pt idx="11329">
                  <c:v>0.189414</c:v>
                </c:pt>
                <c:pt idx="11330">
                  <c:v>0.189362</c:v>
                </c:pt>
                <c:pt idx="11331">
                  <c:v>0.18920799999999999</c:v>
                </c:pt>
                <c:pt idx="11332">
                  <c:v>0.18895300000000001</c:v>
                </c:pt>
                <c:pt idx="11333">
                  <c:v>0.18859500000000001</c:v>
                </c:pt>
                <c:pt idx="11334">
                  <c:v>0.188136</c:v>
                </c:pt>
                <c:pt idx="11335">
                  <c:v>0.18757799999999999</c:v>
                </c:pt>
                <c:pt idx="11336">
                  <c:v>0.186921</c:v>
                </c:pt>
                <c:pt idx="11337">
                  <c:v>0.186167</c:v>
                </c:pt>
                <c:pt idx="11338">
                  <c:v>0.18531700000000001</c:v>
                </c:pt>
                <c:pt idx="11339">
                  <c:v>0.18437200000000001</c:v>
                </c:pt>
                <c:pt idx="11340">
                  <c:v>0.183335</c:v>
                </c:pt>
                <c:pt idx="11341">
                  <c:v>0.18220900000000001</c:v>
                </c:pt>
                <c:pt idx="11342">
                  <c:v>0.18099399999999999</c:v>
                </c:pt>
                <c:pt idx="11343">
                  <c:v>0.17969199999999999</c:v>
                </c:pt>
                <c:pt idx="11344">
                  <c:v>0.17830399999999999</c:v>
                </c:pt>
                <c:pt idx="11345">
                  <c:v>0.17683099999999999</c:v>
                </c:pt>
                <c:pt idx="11346">
                  <c:v>0.17527699999999999</c:v>
                </c:pt>
                <c:pt idx="11347">
                  <c:v>0.17364499999999999</c:v>
                </c:pt>
                <c:pt idx="11348">
                  <c:v>0.17193600000000001</c:v>
                </c:pt>
                <c:pt idx="11349">
                  <c:v>0.170153</c:v>
                </c:pt>
                <c:pt idx="11350">
                  <c:v>0.168298</c:v>
                </c:pt>
                <c:pt idx="11351">
                  <c:v>0.16637099999999999</c:v>
                </c:pt>
                <c:pt idx="11352">
                  <c:v>0.16437499999999999</c:v>
                </c:pt>
                <c:pt idx="11353">
                  <c:v>0.16231300000000001</c:v>
                </c:pt>
                <c:pt idx="11354">
                  <c:v>0.160188</c:v>
                </c:pt>
                <c:pt idx="11355">
                  <c:v>0.158003</c:v>
                </c:pt>
                <c:pt idx="11356">
                  <c:v>0.15576100000000001</c:v>
                </c:pt>
                <c:pt idx="11357">
                  <c:v>0.15346499999999999</c:v>
                </c:pt>
                <c:pt idx="11358">
                  <c:v>0.151116</c:v>
                </c:pt>
                <c:pt idx="11359">
                  <c:v>0.14871899999999999</c:v>
                </c:pt>
                <c:pt idx="11360">
                  <c:v>0.14627699999999999</c:v>
                </c:pt>
                <c:pt idx="11361">
                  <c:v>0.14379400000000001</c:v>
                </c:pt>
                <c:pt idx="11362">
                  <c:v>0.14127300000000001</c:v>
                </c:pt>
                <c:pt idx="11363">
                  <c:v>0.13871700000000001</c:v>
                </c:pt>
                <c:pt idx="11364">
                  <c:v>0.136128</c:v>
                </c:pt>
                <c:pt idx="11365">
                  <c:v>0.13350999999999999</c:v>
                </c:pt>
                <c:pt idx="11366">
                  <c:v>0.13086400000000001</c:v>
                </c:pt>
                <c:pt idx="11367">
                  <c:v>0.128196</c:v>
                </c:pt>
                <c:pt idx="11368">
                  <c:v>0.12550900000000001</c:v>
                </c:pt>
                <c:pt idx="11369">
                  <c:v>0.122805</c:v>
                </c:pt>
                <c:pt idx="11370">
                  <c:v>0.120087</c:v>
                </c:pt>
                <c:pt idx="11371">
                  <c:v>0.117358</c:v>
                </c:pt>
                <c:pt idx="11372">
                  <c:v>0.114622</c:v>
                </c:pt>
                <c:pt idx="11373">
                  <c:v>0.111883</c:v>
                </c:pt>
                <c:pt idx="11374">
                  <c:v>0.109144</c:v>
                </c:pt>
                <c:pt idx="11375">
                  <c:v>0.10641100000000001</c:v>
                </c:pt>
                <c:pt idx="11376">
                  <c:v>0.103685</c:v>
                </c:pt>
                <c:pt idx="11377">
                  <c:v>0.10097100000000001</c:v>
                </c:pt>
                <c:pt idx="11378">
                  <c:v>9.8270999999999997E-2</c:v>
                </c:pt>
                <c:pt idx="11379">
                  <c:v>9.5589599999999997E-2</c:v>
                </c:pt>
                <c:pt idx="11380">
                  <c:v>9.2930799999999994E-2</c:v>
                </c:pt>
                <c:pt idx="11381">
                  <c:v>9.0297299999999997E-2</c:v>
                </c:pt>
                <c:pt idx="11382">
                  <c:v>8.76913E-2</c:v>
                </c:pt>
                <c:pt idx="11383">
                  <c:v>8.5114999999999996E-2</c:v>
                </c:pt>
                <c:pt idx="11384">
                  <c:v>8.2571699999999998E-2</c:v>
                </c:pt>
                <c:pt idx="11385">
                  <c:v>8.00646E-2</c:v>
                </c:pt>
                <c:pt idx="11386">
                  <c:v>7.7597600000000003E-2</c:v>
                </c:pt>
                <c:pt idx="11387">
                  <c:v>7.51748E-2</c:v>
                </c:pt>
                <c:pt idx="11388">
                  <c:v>7.2799500000000003E-2</c:v>
                </c:pt>
                <c:pt idx="11389">
                  <c:v>7.0474999999999996E-2</c:v>
                </c:pt>
                <c:pt idx="11390">
                  <c:v>6.8203600000000003E-2</c:v>
                </c:pt>
                <c:pt idx="11391">
                  <c:v>6.5986699999999995E-2</c:v>
                </c:pt>
                <c:pt idx="11392">
                  <c:v>6.3824699999999998E-2</c:v>
                </c:pt>
                <c:pt idx="11393">
                  <c:v>6.1718500000000003E-2</c:v>
                </c:pt>
                <c:pt idx="11394">
                  <c:v>5.9669899999999998E-2</c:v>
                </c:pt>
                <c:pt idx="11395">
                  <c:v>5.7680299999999997E-2</c:v>
                </c:pt>
                <c:pt idx="11396">
                  <c:v>5.5752299999999998E-2</c:v>
                </c:pt>
                <c:pt idx="11397">
                  <c:v>5.3889300000000001E-2</c:v>
                </c:pt>
                <c:pt idx="11398">
                  <c:v>5.2094000000000001E-2</c:v>
                </c:pt>
                <c:pt idx="11399">
                  <c:v>5.0366800000000003E-2</c:v>
                </c:pt>
                <c:pt idx="11400">
                  <c:v>4.8706899999999997E-2</c:v>
                </c:pt>
                <c:pt idx="11401">
                  <c:v>4.7114799999999998E-2</c:v>
                </c:pt>
                <c:pt idx="11402">
                  <c:v>4.5592399999999998E-2</c:v>
                </c:pt>
                <c:pt idx="11403">
                  <c:v>4.4141899999999998E-2</c:v>
                </c:pt>
                <c:pt idx="11404">
                  <c:v>4.2765600000000001E-2</c:v>
                </c:pt>
                <c:pt idx="11405">
                  <c:v>4.1465599999999998E-2</c:v>
                </c:pt>
                <c:pt idx="11406">
                  <c:v>4.02444E-2</c:v>
                </c:pt>
                <c:pt idx="11407">
                  <c:v>3.9102999999999999E-2</c:v>
                </c:pt>
                <c:pt idx="11408">
                  <c:v>3.8041100000000001E-2</c:v>
                </c:pt>
                <c:pt idx="11409">
                  <c:v>3.7058500000000001E-2</c:v>
                </c:pt>
                <c:pt idx="11410">
                  <c:v>3.6156000000000001E-2</c:v>
                </c:pt>
                <c:pt idx="11411">
                  <c:v>3.53341E-2</c:v>
                </c:pt>
                <c:pt idx="11412">
                  <c:v>3.4593499999999999E-2</c:v>
                </c:pt>
                <c:pt idx="11413">
                  <c:v>3.3935800000000002E-2</c:v>
                </c:pt>
                <c:pt idx="11414">
                  <c:v>3.3362299999999998E-2</c:v>
                </c:pt>
                <c:pt idx="11415">
                  <c:v>3.2871699999999997E-2</c:v>
                </c:pt>
                <c:pt idx="11416">
                  <c:v>3.2461299999999998E-2</c:v>
                </c:pt>
                <c:pt idx="11417">
                  <c:v>3.2129699999999997E-2</c:v>
                </c:pt>
                <c:pt idx="11418">
                  <c:v>3.1876300000000003E-2</c:v>
                </c:pt>
                <c:pt idx="11419">
                  <c:v>3.1699999999999999E-2</c:v>
                </c:pt>
                <c:pt idx="11420">
                  <c:v>3.1599000000000002E-2</c:v>
                </c:pt>
                <c:pt idx="11421">
                  <c:v>3.1572200000000002E-2</c:v>
                </c:pt>
                <c:pt idx="11422">
                  <c:v>3.1618300000000002E-2</c:v>
                </c:pt>
                <c:pt idx="11423">
                  <c:v>3.1735199999999998E-2</c:v>
                </c:pt>
                <c:pt idx="11424">
                  <c:v>3.19213E-2</c:v>
                </c:pt>
                <c:pt idx="11425">
                  <c:v>3.2175200000000001E-2</c:v>
                </c:pt>
                <c:pt idx="11426">
                  <c:v>3.2495299999999998E-2</c:v>
                </c:pt>
                <c:pt idx="11427">
                  <c:v>3.2879400000000003E-2</c:v>
                </c:pt>
                <c:pt idx="11428">
                  <c:v>3.3325E-2</c:v>
                </c:pt>
                <c:pt idx="11429">
                  <c:v>3.3830100000000002E-2</c:v>
                </c:pt>
                <c:pt idx="11430">
                  <c:v>3.4392699999999998E-2</c:v>
                </c:pt>
                <c:pt idx="11431">
                  <c:v>3.5010300000000001E-2</c:v>
                </c:pt>
                <c:pt idx="11432">
                  <c:v>3.5680099999999999E-2</c:v>
                </c:pt>
                <c:pt idx="11433">
                  <c:v>3.6399500000000001E-2</c:v>
                </c:pt>
                <c:pt idx="11434">
                  <c:v>3.7166299999999999E-2</c:v>
                </c:pt>
                <c:pt idx="11435">
                  <c:v>3.7978100000000001E-2</c:v>
                </c:pt>
                <c:pt idx="11436">
                  <c:v>3.8832100000000001E-2</c:v>
                </c:pt>
                <c:pt idx="11437">
                  <c:v>3.9725299999999998E-2</c:v>
                </c:pt>
                <c:pt idx="11438">
                  <c:v>4.0654999999999997E-2</c:v>
                </c:pt>
                <c:pt idx="11439">
                  <c:v>4.1618700000000002E-2</c:v>
                </c:pt>
                <c:pt idx="11440">
                  <c:v>4.2613400000000003E-2</c:v>
                </c:pt>
                <c:pt idx="11441">
                  <c:v>4.3635800000000002E-2</c:v>
                </c:pt>
                <c:pt idx="11442">
                  <c:v>4.4682100000000002E-2</c:v>
                </c:pt>
                <c:pt idx="11443">
                  <c:v>4.5747999999999997E-2</c:v>
                </c:pt>
                <c:pt idx="11444">
                  <c:v>4.6829900000000001E-2</c:v>
                </c:pt>
                <c:pt idx="11445">
                  <c:v>4.7924300000000003E-2</c:v>
                </c:pt>
                <c:pt idx="11446">
                  <c:v>4.9028299999999997E-2</c:v>
                </c:pt>
                <c:pt idx="11447">
                  <c:v>5.01389E-2</c:v>
                </c:pt>
                <c:pt idx="11448">
                  <c:v>5.1252499999999999E-2</c:v>
                </c:pt>
                <c:pt idx="11449">
                  <c:v>5.2365099999999998E-2</c:v>
                </c:pt>
                <c:pt idx="11450">
                  <c:v>5.3472699999999998E-2</c:v>
                </c:pt>
                <c:pt idx="11451">
                  <c:v>5.4572200000000001E-2</c:v>
                </c:pt>
                <c:pt idx="11452">
                  <c:v>5.5659899999999998E-2</c:v>
                </c:pt>
                <c:pt idx="11453">
                  <c:v>5.6732200000000003E-2</c:v>
                </c:pt>
                <c:pt idx="11454">
                  <c:v>5.7786200000000003E-2</c:v>
                </c:pt>
                <c:pt idx="11455">
                  <c:v>5.8819999999999997E-2</c:v>
                </c:pt>
                <c:pt idx="11456">
                  <c:v>5.9831500000000003E-2</c:v>
                </c:pt>
                <c:pt idx="11457">
                  <c:v>6.0817900000000001E-2</c:v>
                </c:pt>
                <c:pt idx="11458">
                  <c:v>6.1775700000000003E-2</c:v>
                </c:pt>
                <c:pt idx="11459">
                  <c:v>6.2700900000000004E-2</c:v>
                </c:pt>
                <c:pt idx="11460">
                  <c:v>6.3589599999999996E-2</c:v>
                </c:pt>
                <c:pt idx="11461">
                  <c:v>6.44396E-2</c:v>
                </c:pt>
                <c:pt idx="11462">
                  <c:v>6.5249600000000005E-2</c:v>
                </c:pt>
                <c:pt idx="11463">
                  <c:v>6.6018499999999994E-2</c:v>
                </c:pt>
                <c:pt idx="11464">
                  <c:v>6.6744600000000001E-2</c:v>
                </c:pt>
                <c:pt idx="11465">
                  <c:v>6.7425600000000002E-2</c:v>
                </c:pt>
                <c:pt idx="11466">
                  <c:v>6.80592E-2</c:v>
                </c:pt>
                <c:pt idx="11467">
                  <c:v>6.8643499999999996E-2</c:v>
                </c:pt>
                <c:pt idx="11468">
                  <c:v>6.9176600000000005E-2</c:v>
                </c:pt>
                <c:pt idx="11469">
                  <c:v>6.9656599999999999E-2</c:v>
                </c:pt>
                <c:pt idx="11470">
                  <c:v>7.0082000000000005E-2</c:v>
                </c:pt>
                <c:pt idx="11471">
                  <c:v>7.0451899999999998E-2</c:v>
                </c:pt>
                <c:pt idx="11472">
                  <c:v>7.0764800000000003E-2</c:v>
                </c:pt>
                <c:pt idx="11473">
                  <c:v>7.1019499999999999E-2</c:v>
                </c:pt>
                <c:pt idx="11474">
                  <c:v>7.1215799999999996E-2</c:v>
                </c:pt>
                <c:pt idx="11475">
                  <c:v>7.13535E-2</c:v>
                </c:pt>
                <c:pt idx="11476">
                  <c:v>7.1432200000000001E-2</c:v>
                </c:pt>
                <c:pt idx="11477">
                  <c:v>7.1451600000000004E-2</c:v>
                </c:pt>
                <c:pt idx="11478">
                  <c:v>7.1411299999999997E-2</c:v>
                </c:pt>
                <c:pt idx="11479">
                  <c:v>7.1311299999999994E-2</c:v>
                </c:pt>
                <c:pt idx="11480">
                  <c:v>7.1151199999999998E-2</c:v>
                </c:pt>
                <c:pt idx="11481">
                  <c:v>7.0931099999999997E-2</c:v>
                </c:pt>
                <c:pt idx="11482">
                  <c:v>7.0652000000000006E-2</c:v>
                </c:pt>
                <c:pt idx="11483">
                  <c:v>7.0315199999999994E-2</c:v>
                </c:pt>
                <c:pt idx="11484">
                  <c:v>6.9922899999999996E-2</c:v>
                </c:pt>
                <c:pt idx="11485">
                  <c:v>6.9476700000000002E-2</c:v>
                </c:pt>
                <c:pt idx="11486">
                  <c:v>6.8977200000000002E-2</c:v>
                </c:pt>
                <c:pt idx="11487">
                  <c:v>6.8424799999999994E-2</c:v>
                </c:pt>
                <c:pt idx="11488">
                  <c:v>6.7820400000000003E-2</c:v>
                </c:pt>
                <c:pt idx="11489">
                  <c:v>6.7166000000000003E-2</c:v>
                </c:pt>
                <c:pt idx="11490">
                  <c:v>6.6464300000000004E-2</c:v>
                </c:pt>
                <c:pt idx="11491">
                  <c:v>6.5718399999999996E-2</c:v>
                </c:pt>
                <c:pt idx="11492">
                  <c:v>6.4930799999999997E-2</c:v>
                </c:pt>
                <c:pt idx="11493">
                  <c:v>6.4103300000000002E-2</c:v>
                </c:pt>
                <c:pt idx="11494">
                  <c:v>6.3237500000000002E-2</c:v>
                </c:pt>
                <c:pt idx="11495">
                  <c:v>6.2335399999999999E-2</c:v>
                </c:pt>
                <c:pt idx="11496">
                  <c:v>6.1399200000000001E-2</c:v>
                </c:pt>
                <c:pt idx="11497">
                  <c:v>6.0430699999999997E-2</c:v>
                </c:pt>
                <c:pt idx="11498">
                  <c:v>5.9431900000000003E-2</c:v>
                </c:pt>
                <c:pt idx="11499">
                  <c:v>5.8406600000000003E-2</c:v>
                </c:pt>
                <c:pt idx="11500">
                  <c:v>5.7360000000000001E-2</c:v>
                </c:pt>
                <c:pt idx="11501">
                  <c:v>5.6296899999999997E-2</c:v>
                </c:pt>
                <c:pt idx="11502">
                  <c:v>5.5219699999999997E-2</c:v>
                </c:pt>
                <c:pt idx="11503">
                  <c:v>5.4128500000000003E-2</c:v>
                </c:pt>
                <c:pt idx="11504">
                  <c:v>5.3025099999999999E-2</c:v>
                </c:pt>
                <c:pt idx="11505">
                  <c:v>5.19132E-2</c:v>
                </c:pt>
                <c:pt idx="11506">
                  <c:v>5.07967E-2</c:v>
                </c:pt>
                <c:pt idx="11507">
                  <c:v>4.9678899999999998E-2</c:v>
                </c:pt>
                <c:pt idx="11508">
                  <c:v>4.8563000000000002E-2</c:v>
                </c:pt>
                <c:pt idx="11509">
                  <c:v>4.7451500000000001E-2</c:v>
                </c:pt>
                <c:pt idx="11510">
                  <c:v>4.63463E-2</c:v>
                </c:pt>
                <c:pt idx="11511">
                  <c:v>4.5249900000000003E-2</c:v>
                </c:pt>
                <c:pt idx="11512">
                  <c:v>4.4165299999999998E-2</c:v>
                </c:pt>
                <c:pt idx="11513">
                  <c:v>4.3096099999999998E-2</c:v>
                </c:pt>
                <c:pt idx="11514">
                  <c:v>4.20455E-2</c:v>
                </c:pt>
                <c:pt idx="11515">
                  <c:v>4.1016200000000003E-2</c:v>
                </c:pt>
                <c:pt idx="11516">
                  <c:v>4.0011199999999997E-2</c:v>
                </c:pt>
                <c:pt idx="11517">
                  <c:v>3.9033400000000003E-2</c:v>
                </c:pt>
                <c:pt idx="11518">
                  <c:v>3.8086299999999997E-2</c:v>
                </c:pt>
                <c:pt idx="11519">
                  <c:v>3.7172499999999997E-2</c:v>
                </c:pt>
                <c:pt idx="11520">
                  <c:v>3.6294300000000002E-2</c:v>
                </c:pt>
                <c:pt idx="11521">
                  <c:v>3.5453899999999997E-2</c:v>
                </c:pt>
                <c:pt idx="11522">
                  <c:v>3.4654200000000003E-2</c:v>
                </c:pt>
                <c:pt idx="11523">
                  <c:v>3.3898400000000002E-2</c:v>
                </c:pt>
                <c:pt idx="11524">
                  <c:v>3.3189499999999997E-2</c:v>
                </c:pt>
                <c:pt idx="11525">
                  <c:v>3.25299E-2</c:v>
                </c:pt>
                <c:pt idx="11526">
                  <c:v>3.1921600000000001E-2</c:v>
                </c:pt>
                <c:pt idx="11527">
                  <c:v>3.1366499999999999E-2</c:v>
                </c:pt>
                <c:pt idx="11528">
                  <c:v>3.08667E-2</c:v>
                </c:pt>
                <c:pt idx="11529">
                  <c:v>3.0424300000000001E-2</c:v>
                </c:pt>
                <c:pt idx="11530">
                  <c:v>3.0041200000000001E-2</c:v>
                </c:pt>
                <c:pt idx="11531">
                  <c:v>2.9719200000000001E-2</c:v>
                </c:pt>
                <c:pt idx="11532">
                  <c:v>2.9460400000000001E-2</c:v>
                </c:pt>
                <c:pt idx="11533">
                  <c:v>2.92666E-2</c:v>
                </c:pt>
                <c:pt idx="11534">
                  <c:v>2.9139200000000001E-2</c:v>
                </c:pt>
                <c:pt idx="11535">
                  <c:v>2.9079500000000001E-2</c:v>
                </c:pt>
                <c:pt idx="11536">
                  <c:v>2.9088300000000001E-2</c:v>
                </c:pt>
                <c:pt idx="11537">
                  <c:v>2.9166600000000001E-2</c:v>
                </c:pt>
                <c:pt idx="11538">
                  <c:v>2.9315299999999999E-2</c:v>
                </c:pt>
                <c:pt idx="11539">
                  <c:v>2.95348E-2</c:v>
                </c:pt>
                <c:pt idx="11540">
                  <c:v>2.98257E-2</c:v>
                </c:pt>
                <c:pt idx="11541">
                  <c:v>3.0188900000000001E-2</c:v>
                </c:pt>
                <c:pt idx="11542">
                  <c:v>3.06249E-2</c:v>
                </c:pt>
                <c:pt idx="11543">
                  <c:v>3.11332E-2</c:v>
                </c:pt>
                <c:pt idx="11544">
                  <c:v>3.1712799999999999E-2</c:v>
                </c:pt>
                <c:pt idx="11545">
                  <c:v>3.2363299999999998E-2</c:v>
                </c:pt>
                <c:pt idx="11546">
                  <c:v>3.3084500000000003E-2</c:v>
                </c:pt>
                <c:pt idx="11547">
                  <c:v>3.3875599999999999E-2</c:v>
                </c:pt>
                <c:pt idx="11548">
                  <c:v>3.4735000000000002E-2</c:v>
                </c:pt>
                <c:pt idx="11549">
                  <c:v>3.56618E-2</c:v>
                </c:pt>
                <c:pt idx="11550">
                  <c:v>3.6655699999999999E-2</c:v>
                </c:pt>
                <c:pt idx="11551">
                  <c:v>3.7716699999999999E-2</c:v>
                </c:pt>
                <c:pt idx="11552">
                  <c:v>3.8843599999999999E-2</c:v>
                </c:pt>
                <c:pt idx="11553">
                  <c:v>4.0034399999999998E-2</c:v>
                </c:pt>
                <c:pt idx="11554">
                  <c:v>4.1286999999999997E-2</c:v>
                </c:pt>
                <c:pt idx="11555">
                  <c:v>4.2599199999999997E-2</c:v>
                </c:pt>
                <c:pt idx="11556">
                  <c:v>4.3969000000000001E-2</c:v>
                </c:pt>
                <c:pt idx="11557">
                  <c:v>4.53946E-2</c:v>
                </c:pt>
                <c:pt idx="11558">
                  <c:v>4.6873900000000003E-2</c:v>
                </c:pt>
                <c:pt idx="11559">
                  <c:v>4.84044E-2</c:v>
                </c:pt>
                <c:pt idx="11560">
                  <c:v>4.9983600000000003E-2</c:v>
                </c:pt>
                <c:pt idx="11561">
                  <c:v>5.1609099999999998E-2</c:v>
                </c:pt>
                <c:pt idx="11562">
                  <c:v>5.3278399999999997E-2</c:v>
                </c:pt>
                <c:pt idx="11563">
                  <c:v>5.4988700000000001E-2</c:v>
                </c:pt>
                <c:pt idx="11564">
                  <c:v>5.6737099999999999E-2</c:v>
                </c:pt>
                <c:pt idx="11565">
                  <c:v>5.8520799999999998E-2</c:v>
                </c:pt>
                <c:pt idx="11566">
                  <c:v>6.0336800000000003E-2</c:v>
                </c:pt>
                <c:pt idx="11567">
                  <c:v>6.21822E-2</c:v>
                </c:pt>
                <c:pt idx="11568">
                  <c:v>6.40545E-2</c:v>
                </c:pt>
                <c:pt idx="11569">
                  <c:v>6.5951200000000001E-2</c:v>
                </c:pt>
                <c:pt idx="11570">
                  <c:v>6.7869700000000005E-2</c:v>
                </c:pt>
                <c:pt idx="11571">
                  <c:v>6.9807300000000003E-2</c:v>
                </c:pt>
                <c:pt idx="11572">
                  <c:v>7.17608E-2</c:v>
                </c:pt>
                <c:pt idx="11573">
                  <c:v>7.3727100000000004E-2</c:v>
                </c:pt>
                <c:pt idx="11574">
                  <c:v>7.5702900000000004E-2</c:v>
                </c:pt>
                <c:pt idx="11575">
                  <c:v>7.7684799999999998E-2</c:v>
                </c:pt>
                <c:pt idx="11576">
                  <c:v>7.9669400000000001E-2</c:v>
                </c:pt>
                <c:pt idx="11577">
                  <c:v>8.1653000000000003E-2</c:v>
                </c:pt>
                <c:pt idx="11578">
                  <c:v>8.3631800000000006E-2</c:v>
                </c:pt>
                <c:pt idx="11579">
                  <c:v>8.56016E-2</c:v>
                </c:pt>
                <c:pt idx="11580">
                  <c:v>8.7558300000000006E-2</c:v>
                </c:pt>
                <c:pt idx="11581">
                  <c:v>8.9498400000000006E-2</c:v>
                </c:pt>
                <c:pt idx="11582">
                  <c:v>9.1418600000000003E-2</c:v>
                </c:pt>
                <c:pt idx="11583">
                  <c:v>9.3315700000000001E-2</c:v>
                </c:pt>
                <c:pt idx="11584">
                  <c:v>9.5186400000000004E-2</c:v>
                </c:pt>
                <c:pt idx="11585">
                  <c:v>9.7027699999999995E-2</c:v>
                </c:pt>
                <c:pt idx="11586">
                  <c:v>9.8835999999999993E-2</c:v>
                </c:pt>
                <c:pt idx="11587">
                  <c:v>0.100608</c:v>
                </c:pt>
                <c:pt idx="11588">
                  <c:v>0.10234</c:v>
                </c:pt>
                <c:pt idx="11589">
                  <c:v>0.10403</c:v>
                </c:pt>
                <c:pt idx="11590">
                  <c:v>0.10567500000000001</c:v>
                </c:pt>
                <c:pt idx="11591">
                  <c:v>0.10727200000000001</c:v>
                </c:pt>
                <c:pt idx="11592">
                  <c:v>0.108819</c:v>
                </c:pt>
                <c:pt idx="11593">
                  <c:v>0.11031299999999999</c:v>
                </c:pt>
                <c:pt idx="11594">
                  <c:v>0.111751</c:v>
                </c:pt>
                <c:pt idx="11595">
                  <c:v>0.113133</c:v>
                </c:pt>
                <c:pt idx="11596">
                  <c:v>0.114454</c:v>
                </c:pt>
                <c:pt idx="11597">
                  <c:v>0.115713</c:v>
                </c:pt>
                <c:pt idx="11598">
                  <c:v>0.116909</c:v>
                </c:pt>
                <c:pt idx="11599">
                  <c:v>0.118038</c:v>
                </c:pt>
                <c:pt idx="11600">
                  <c:v>0.119098</c:v>
                </c:pt>
                <c:pt idx="11601">
                  <c:v>0.120086</c:v>
                </c:pt>
                <c:pt idx="11602">
                  <c:v>0.121003</c:v>
                </c:pt>
                <c:pt idx="11603">
                  <c:v>0.12184499999999999</c:v>
                </c:pt>
                <c:pt idx="11604">
                  <c:v>0.122611</c:v>
                </c:pt>
                <c:pt idx="11605">
                  <c:v>0.12329900000000001</c:v>
                </c:pt>
                <c:pt idx="11606">
                  <c:v>0.123908</c:v>
                </c:pt>
                <c:pt idx="11607">
                  <c:v>0.124435</c:v>
                </c:pt>
                <c:pt idx="11608">
                  <c:v>0.124879</c:v>
                </c:pt>
                <c:pt idx="11609">
                  <c:v>0.12523899999999999</c:v>
                </c:pt>
                <c:pt idx="11610">
                  <c:v>0.12551200000000001</c:v>
                </c:pt>
                <c:pt idx="11611">
                  <c:v>0.12569900000000001</c:v>
                </c:pt>
                <c:pt idx="11612">
                  <c:v>0.12579799999999999</c:v>
                </c:pt>
                <c:pt idx="11613">
                  <c:v>0.125809</c:v>
                </c:pt>
                <c:pt idx="11614">
                  <c:v>0.12573000000000001</c:v>
                </c:pt>
                <c:pt idx="11615">
                  <c:v>0.12556</c:v>
                </c:pt>
                <c:pt idx="11616">
                  <c:v>0.12529999999999999</c:v>
                </c:pt>
                <c:pt idx="11617">
                  <c:v>0.12495000000000001</c:v>
                </c:pt>
                <c:pt idx="11618">
                  <c:v>0.124511</c:v>
                </c:pt>
                <c:pt idx="11619">
                  <c:v>0.12398199999999999</c:v>
                </c:pt>
                <c:pt idx="11620">
                  <c:v>0.123365</c:v>
                </c:pt>
                <c:pt idx="11621">
                  <c:v>0.12266000000000001</c:v>
                </c:pt>
                <c:pt idx="11622">
                  <c:v>0.121868</c:v>
                </c:pt>
                <c:pt idx="11623">
                  <c:v>0.12099</c:v>
                </c:pt>
                <c:pt idx="11624">
                  <c:v>0.12002500000000001</c:v>
                </c:pt>
                <c:pt idx="11625">
                  <c:v>0.118975</c:v>
                </c:pt>
                <c:pt idx="11626">
                  <c:v>0.11784</c:v>
                </c:pt>
                <c:pt idx="11627">
                  <c:v>0.116622</c:v>
                </c:pt>
                <c:pt idx="11628">
                  <c:v>0.11532000000000001</c:v>
                </c:pt>
                <c:pt idx="11629">
                  <c:v>0.11393499999999999</c:v>
                </c:pt>
                <c:pt idx="11630">
                  <c:v>0.112468</c:v>
                </c:pt>
                <c:pt idx="11631">
                  <c:v>0.110919</c:v>
                </c:pt>
                <c:pt idx="11632">
                  <c:v>0.109291</c:v>
                </c:pt>
                <c:pt idx="11633">
                  <c:v>0.107585</c:v>
                </c:pt>
                <c:pt idx="11634">
                  <c:v>0.10580299999999999</c:v>
                </c:pt>
                <c:pt idx="11635">
                  <c:v>0.103947</c:v>
                </c:pt>
                <c:pt idx="11636">
                  <c:v>0.102019</c:v>
                </c:pt>
                <c:pt idx="11637">
                  <c:v>0.100021</c:v>
                </c:pt>
                <c:pt idx="11638">
                  <c:v>9.7955399999999998E-2</c:v>
                </c:pt>
                <c:pt idx="11639">
                  <c:v>9.5824300000000001E-2</c:v>
                </c:pt>
                <c:pt idx="11640">
                  <c:v>9.3630500000000005E-2</c:v>
                </c:pt>
                <c:pt idx="11641">
                  <c:v>9.1376700000000005E-2</c:v>
                </c:pt>
                <c:pt idx="11642">
                  <c:v>8.9065400000000003E-2</c:v>
                </c:pt>
                <c:pt idx="11643">
                  <c:v>8.6699499999999999E-2</c:v>
                </c:pt>
                <c:pt idx="11644">
                  <c:v>8.4281700000000001E-2</c:v>
                </c:pt>
                <c:pt idx="11645">
                  <c:v>8.1813999999999998E-2</c:v>
                </c:pt>
                <c:pt idx="11646">
                  <c:v>7.9299900000000006E-2</c:v>
                </c:pt>
                <c:pt idx="11647">
                  <c:v>7.6746099999999998E-2</c:v>
                </c:pt>
                <c:pt idx="11648">
                  <c:v>7.4155100000000002E-2</c:v>
                </c:pt>
                <c:pt idx="11649">
                  <c:v>7.15258E-2</c:v>
                </c:pt>
                <c:pt idx="11650">
                  <c:v>6.8861199999999997E-2</c:v>
                </c:pt>
                <c:pt idx="11651">
                  <c:v>6.6166799999999998E-2</c:v>
                </c:pt>
                <c:pt idx="11652">
                  <c:v>6.3445600000000005E-2</c:v>
                </c:pt>
                <c:pt idx="11653">
                  <c:v>6.0700200000000003E-2</c:v>
                </c:pt>
                <c:pt idx="11654">
                  <c:v>5.7933900000000003E-2</c:v>
                </c:pt>
                <c:pt idx="11655">
                  <c:v>5.5150400000000002E-2</c:v>
                </c:pt>
                <c:pt idx="11656">
                  <c:v>5.2353299999999998E-2</c:v>
                </c:pt>
                <c:pt idx="11657">
                  <c:v>4.9545800000000001E-2</c:v>
                </c:pt>
                <c:pt idx="11658">
                  <c:v>4.6730899999999999E-2</c:v>
                </c:pt>
                <c:pt idx="11659">
                  <c:v>4.3911199999999997E-2</c:v>
                </c:pt>
                <c:pt idx="11660">
                  <c:v>4.1089300000000002E-2</c:v>
                </c:pt>
                <c:pt idx="11661">
                  <c:v>3.82686E-2</c:v>
                </c:pt>
                <c:pt idx="11662">
                  <c:v>3.5452499999999998E-2</c:v>
                </c:pt>
                <c:pt idx="11663">
                  <c:v>3.2644199999999998E-2</c:v>
                </c:pt>
                <c:pt idx="11664">
                  <c:v>2.98468E-2</c:v>
                </c:pt>
                <c:pt idx="11665">
                  <c:v>2.7063899999999998E-2</c:v>
                </c:pt>
                <c:pt idx="11666">
                  <c:v>2.4298799999999999E-2</c:v>
                </c:pt>
                <c:pt idx="11667">
                  <c:v>2.1554299999999998E-2</c:v>
                </c:pt>
                <c:pt idx="11668">
                  <c:v>1.8833599999999999E-2</c:v>
                </c:pt>
                <c:pt idx="11669">
                  <c:v>1.61402E-2</c:v>
                </c:pt>
                <c:pt idx="11670">
                  <c:v>1.34775E-2</c:v>
                </c:pt>
                <c:pt idx="11671">
                  <c:v>1.0848099999999999E-2</c:v>
                </c:pt>
                <c:pt idx="11672" formatCode="0.00E+00">
                  <c:v>8.2554700000000009E-3</c:v>
                </c:pt>
                <c:pt idx="11673" formatCode="0.00E+00">
                  <c:v>5.7031800000000004E-3</c:v>
                </c:pt>
                <c:pt idx="11674" formatCode="0.00E+00">
                  <c:v>3.1937900000000002E-3</c:v>
                </c:pt>
                <c:pt idx="11675" formatCode="0.00E+00">
                  <c:v>7.2937999999999996E-4</c:v>
                </c:pt>
                <c:pt idx="11676" formatCode="0.00E+00">
                  <c:v>-1.68732E-3</c:v>
                </c:pt>
                <c:pt idx="11677" formatCode="0.00E+00">
                  <c:v>-4.0530799999999997E-3</c:v>
                </c:pt>
                <c:pt idx="11678" formatCode="0.00E+00">
                  <c:v>-6.3648999999999997E-3</c:v>
                </c:pt>
                <c:pt idx="11679" formatCode="0.00E+00">
                  <c:v>-8.6203500000000006E-3</c:v>
                </c:pt>
                <c:pt idx="11680">
                  <c:v>-1.0817E-2</c:v>
                </c:pt>
                <c:pt idx="11681">
                  <c:v>-1.29523E-2</c:v>
                </c:pt>
                <c:pt idx="11682">
                  <c:v>-1.50241E-2</c:v>
                </c:pt>
                <c:pt idx="11683">
                  <c:v>-1.70305E-2</c:v>
                </c:pt>
                <c:pt idx="11684">
                  <c:v>-1.8969900000000001E-2</c:v>
                </c:pt>
                <c:pt idx="11685">
                  <c:v>-2.0840899999999999E-2</c:v>
                </c:pt>
                <c:pt idx="11686">
                  <c:v>-2.2640500000000001E-2</c:v>
                </c:pt>
                <c:pt idx="11687">
                  <c:v>-2.4365299999999999E-2</c:v>
                </c:pt>
                <c:pt idx="11688">
                  <c:v>-2.6011900000000001E-2</c:v>
                </c:pt>
                <c:pt idx="11689">
                  <c:v>-2.75778E-2</c:v>
                </c:pt>
                <c:pt idx="11690">
                  <c:v>-2.90633E-2</c:v>
                </c:pt>
                <c:pt idx="11691">
                  <c:v>-3.0469400000000001E-2</c:v>
                </c:pt>
                <c:pt idx="11692">
                  <c:v>-3.1795299999999999E-2</c:v>
                </c:pt>
                <c:pt idx="11693">
                  <c:v>-3.3039600000000002E-2</c:v>
                </c:pt>
                <c:pt idx="11694">
                  <c:v>-3.4201700000000002E-2</c:v>
                </c:pt>
                <c:pt idx="11695">
                  <c:v>-3.5281699999999999E-2</c:v>
                </c:pt>
                <c:pt idx="11696">
                  <c:v>-3.6277799999999999E-2</c:v>
                </c:pt>
                <c:pt idx="11697">
                  <c:v>-3.7185299999999998E-2</c:v>
                </c:pt>
                <c:pt idx="11698">
                  <c:v>-3.8004799999999998E-2</c:v>
                </c:pt>
                <c:pt idx="11699">
                  <c:v>-3.8741499999999998E-2</c:v>
                </c:pt>
                <c:pt idx="11700">
                  <c:v>-3.9395699999999999E-2</c:v>
                </c:pt>
                <c:pt idx="11701">
                  <c:v>-3.99657E-2</c:v>
                </c:pt>
                <c:pt idx="11702">
                  <c:v>-4.0452599999999998E-2</c:v>
                </c:pt>
                <c:pt idx="11703">
                  <c:v>-4.0858100000000001E-2</c:v>
                </c:pt>
                <c:pt idx="11704">
                  <c:v>-4.1182999999999997E-2</c:v>
                </c:pt>
                <c:pt idx="11705">
                  <c:v>-4.1427800000000001E-2</c:v>
                </c:pt>
                <c:pt idx="11706">
                  <c:v>-4.15926E-2</c:v>
                </c:pt>
                <c:pt idx="11707">
                  <c:v>-4.1678300000000001E-2</c:v>
                </c:pt>
                <c:pt idx="11708">
                  <c:v>-4.1686399999999998E-2</c:v>
                </c:pt>
                <c:pt idx="11709">
                  <c:v>-4.1618000000000002E-2</c:v>
                </c:pt>
                <c:pt idx="11710">
                  <c:v>-4.1474200000000003E-2</c:v>
                </c:pt>
                <c:pt idx="11711">
                  <c:v>-4.1256300000000003E-2</c:v>
                </c:pt>
                <c:pt idx="11712">
                  <c:v>-4.0966099999999998E-2</c:v>
                </c:pt>
                <c:pt idx="11713">
                  <c:v>-4.0604899999999999E-2</c:v>
                </c:pt>
                <c:pt idx="11714">
                  <c:v>-4.0174500000000002E-2</c:v>
                </c:pt>
                <c:pt idx="11715">
                  <c:v>-3.9676599999999999E-2</c:v>
                </c:pt>
                <c:pt idx="11716">
                  <c:v>-3.9113599999999998E-2</c:v>
                </c:pt>
                <c:pt idx="11717">
                  <c:v>-3.8487599999999997E-2</c:v>
                </c:pt>
                <c:pt idx="11718">
                  <c:v>-3.7801000000000001E-2</c:v>
                </c:pt>
                <c:pt idx="11719">
                  <c:v>-3.7056199999999997E-2</c:v>
                </c:pt>
                <c:pt idx="11720">
                  <c:v>-3.6255500000000003E-2</c:v>
                </c:pt>
                <c:pt idx="11721">
                  <c:v>-3.5400800000000003E-2</c:v>
                </c:pt>
                <c:pt idx="11722">
                  <c:v>-3.4494499999999997E-2</c:v>
                </c:pt>
                <c:pt idx="11723">
                  <c:v>-3.3539600000000003E-2</c:v>
                </c:pt>
                <c:pt idx="11724">
                  <c:v>-3.25393E-2</c:v>
                </c:pt>
                <c:pt idx="11725">
                  <c:v>-3.1496400000000001E-2</c:v>
                </c:pt>
                <c:pt idx="11726">
                  <c:v>-3.0413599999999999E-2</c:v>
                </c:pt>
                <c:pt idx="11727">
                  <c:v>-2.9293799999999998E-2</c:v>
                </c:pt>
                <c:pt idx="11728">
                  <c:v>-2.8139999999999998E-2</c:v>
                </c:pt>
                <c:pt idx="11729">
                  <c:v>-2.6954499999999999E-2</c:v>
                </c:pt>
                <c:pt idx="11730">
                  <c:v>-2.5739999999999999E-2</c:v>
                </c:pt>
                <c:pt idx="11731">
                  <c:v>-2.4499099999999999E-2</c:v>
                </c:pt>
                <c:pt idx="11732">
                  <c:v>-2.3234899999999999E-2</c:v>
                </c:pt>
                <c:pt idx="11733">
                  <c:v>-2.1950799999999999E-2</c:v>
                </c:pt>
                <c:pt idx="11734">
                  <c:v>-2.06502E-2</c:v>
                </c:pt>
                <c:pt idx="11735">
                  <c:v>-1.9336300000000001E-2</c:v>
                </c:pt>
                <c:pt idx="11736">
                  <c:v>-1.8012400000000001E-2</c:v>
                </c:pt>
                <c:pt idx="11737">
                  <c:v>-1.66812E-2</c:v>
                </c:pt>
                <c:pt idx="11738">
                  <c:v>-1.53454E-2</c:v>
                </c:pt>
                <c:pt idx="11739">
                  <c:v>-1.4007800000000001E-2</c:v>
                </c:pt>
                <c:pt idx="11740">
                  <c:v>-1.2671399999999999E-2</c:v>
                </c:pt>
                <c:pt idx="11741">
                  <c:v>-1.13388E-2</c:v>
                </c:pt>
                <c:pt idx="11742">
                  <c:v>-1.0012800000000001E-2</c:v>
                </c:pt>
                <c:pt idx="11743" formatCode="0.00E+00">
                  <c:v>-8.6961799999999995E-3</c:v>
                </c:pt>
                <c:pt idx="11744" formatCode="0.00E+00">
                  <c:v>-7.39158E-3</c:v>
                </c:pt>
                <c:pt idx="11745" formatCode="0.00E+00">
                  <c:v>-6.1016400000000002E-3</c:v>
                </c:pt>
                <c:pt idx="11746" formatCode="0.00E+00">
                  <c:v>-4.8288699999999999E-3</c:v>
                </c:pt>
                <c:pt idx="11747" formatCode="0.00E+00">
                  <c:v>-3.5756999999999998E-3</c:v>
                </c:pt>
                <c:pt idx="11748" formatCode="0.00E+00">
                  <c:v>-2.3445499999999999E-3</c:v>
                </c:pt>
                <c:pt idx="11749" formatCode="0.00E+00">
                  <c:v>-1.13784E-3</c:v>
                </c:pt>
                <c:pt idx="11750" formatCode="0.00E+00">
                  <c:v>4.1952200000000001E-5</c:v>
                </c:pt>
                <c:pt idx="11751" formatCode="0.00E+00">
                  <c:v>1.1925099999999999E-3</c:v>
                </c:pt>
                <c:pt idx="11752" formatCode="0.00E+00">
                  <c:v>2.3117200000000002E-3</c:v>
                </c:pt>
                <c:pt idx="11753" formatCode="0.00E+00">
                  <c:v>3.3975899999999998E-3</c:v>
                </c:pt>
                <c:pt idx="11754" formatCode="0.00E+00">
                  <c:v>4.4482599999999999E-3</c:v>
                </c:pt>
                <c:pt idx="11755" formatCode="0.00E+00">
                  <c:v>5.4618799999999997E-3</c:v>
                </c:pt>
                <c:pt idx="11756" formatCode="0.00E+00">
                  <c:v>6.4368000000000003E-3</c:v>
                </c:pt>
                <c:pt idx="11757" formatCode="0.00E+00">
                  <c:v>7.37187E-3</c:v>
                </c:pt>
                <c:pt idx="11758" formatCode="0.00E+00">
                  <c:v>8.2664599999999998E-3</c:v>
                </c:pt>
                <c:pt idx="11759" formatCode="0.00E+00">
                  <c:v>9.1198600000000005E-3</c:v>
                </c:pt>
                <c:pt idx="11760" formatCode="0.00E+00">
                  <c:v>9.9309399999999992E-3</c:v>
                </c:pt>
                <c:pt idx="11761">
                  <c:v>1.0698300000000001E-2</c:v>
                </c:pt>
                <c:pt idx="11762">
                  <c:v>1.14205E-2</c:v>
                </c:pt>
                <c:pt idx="11763">
                  <c:v>1.2096900000000001E-2</c:v>
                </c:pt>
                <c:pt idx="11764">
                  <c:v>1.27271E-2</c:v>
                </c:pt>
                <c:pt idx="11765">
                  <c:v>1.3311E-2</c:v>
                </c:pt>
                <c:pt idx="11766">
                  <c:v>1.38481E-2</c:v>
                </c:pt>
                <c:pt idx="11767">
                  <c:v>1.43377E-2</c:v>
                </c:pt>
                <c:pt idx="11768">
                  <c:v>1.47797E-2</c:v>
                </c:pt>
                <c:pt idx="11769">
                  <c:v>1.5173799999999999E-2</c:v>
                </c:pt>
                <c:pt idx="11770">
                  <c:v>1.55201E-2</c:v>
                </c:pt>
                <c:pt idx="11771">
                  <c:v>1.5819199999999999E-2</c:v>
                </c:pt>
                <c:pt idx="11772">
                  <c:v>1.6071599999999998E-2</c:v>
                </c:pt>
                <c:pt idx="11773">
                  <c:v>1.6277199999999999E-2</c:v>
                </c:pt>
                <c:pt idx="11774">
                  <c:v>1.6435999999999999E-2</c:v>
                </c:pt>
                <c:pt idx="11775">
                  <c:v>1.65487E-2</c:v>
                </c:pt>
                <c:pt idx="11776">
                  <c:v>1.6615999999999999E-2</c:v>
                </c:pt>
                <c:pt idx="11777">
                  <c:v>1.6638799999999999E-2</c:v>
                </c:pt>
                <c:pt idx="11778">
                  <c:v>1.6618000000000001E-2</c:v>
                </c:pt>
                <c:pt idx="11779">
                  <c:v>1.65551E-2</c:v>
                </c:pt>
                <c:pt idx="11780">
                  <c:v>1.6451400000000001E-2</c:v>
                </c:pt>
                <c:pt idx="11781">
                  <c:v>1.63085E-2</c:v>
                </c:pt>
                <c:pt idx="11782">
                  <c:v>1.6127800000000001E-2</c:v>
                </c:pt>
                <c:pt idx="11783">
                  <c:v>1.5910400000000002E-2</c:v>
                </c:pt>
                <c:pt idx="11784">
                  <c:v>1.5657600000000001E-2</c:v>
                </c:pt>
                <c:pt idx="11785">
                  <c:v>1.5371299999999999E-2</c:v>
                </c:pt>
                <c:pt idx="11786">
                  <c:v>1.50531E-2</c:v>
                </c:pt>
                <c:pt idx="11787">
                  <c:v>1.4704500000000001E-2</c:v>
                </c:pt>
                <c:pt idx="11788">
                  <c:v>1.43272E-2</c:v>
                </c:pt>
                <c:pt idx="11789">
                  <c:v>1.3922800000000001E-2</c:v>
                </c:pt>
                <c:pt idx="11790">
                  <c:v>1.3493099999999999E-2</c:v>
                </c:pt>
                <c:pt idx="11791">
                  <c:v>1.30405E-2</c:v>
                </c:pt>
                <c:pt idx="11792">
                  <c:v>1.2567699999999999E-2</c:v>
                </c:pt>
                <c:pt idx="11793">
                  <c:v>1.2076999999999999E-2</c:v>
                </c:pt>
                <c:pt idx="11794">
                  <c:v>1.1570499999999999E-2</c:v>
                </c:pt>
                <c:pt idx="11795">
                  <c:v>1.10504E-2</c:v>
                </c:pt>
                <c:pt idx="11796">
                  <c:v>1.0518899999999999E-2</c:v>
                </c:pt>
                <c:pt idx="11797" formatCode="0.00E+00">
                  <c:v>9.9784699999999997E-3</c:v>
                </c:pt>
                <c:pt idx="11798" formatCode="0.00E+00">
                  <c:v>9.4317299999999993E-3</c:v>
                </c:pt>
                <c:pt idx="11799" formatCode="0.00E+00">
                  <c:v>8.8812300000000004E-3</c:v>
                </c:pt>
                <c:pt idx="11800" formatCode="0.00E+00">
                  <c:v>8.3292000000000001E-3</c:v>
                </c:pt>
                <c:pt idx="11801" formatCode="0.00E+00">
                  <c:v>7.7777300000000001E-3</c:v>
                </c:pt>
                <c:pt idx="11802" formatCode="0.00E+00">
                  <c:v>7.2291300000000003E-3</c:v>
                </c:pt>
                <c:pt idx="11803" formatCode="0.00E+00">
                  <c:v>6.6858600000000001E-3</c:v>
                </c:pt>
                <c:pt idx="11804" formatCode="0.00E+00">
                  <c:v>6.1502600000000003E-3</c:v>
                </c:pt>
                <c:pt idx="11805" formatCode="0.00E+00">
                  <c:v>5.62482E-3</c:v>
                </c:pt>
                <c:pt idx="11806" formatCode="0.00E+00">
                  <c:v>5.1121999999999999E-3</c:v>
                </c:pt>
                <c:pt idx="11807" formatCode="0.00E+00">
                  <c:v>4.6146299999999998E-3</c:v>
                </c:pt>
                <c:pt idx="11808" formatCode="0.00E+00">
                  <c:v>4.1342599999999998E-3</c:v>
                </c:pt>
                <c:pt idx="11809" formatCode="0.00E+00">
                  <c:v>3.6734900000000002E-3</c:v>
                </c:pt>
                <c:pt idx="11810" formatCode="0.00E+00">
                  <c:v>3.2348400000000001E-3</c:v>
                </c:pt>
                <c:pt idx="11811" formatCode="0.00E+00">
                  <c:v>2.8207000000000002E-3</c:v>
                </c:pt>
                <c:pt idx="11812" formatCode="0.00E+00">
                  <c:v>2.43319E-3</c:v>
                </c:pt>
                <c:pt idx="11813" formatCode="0.00E+00">
                  <c:v>2.0743699999999999E-3</c:v>
                </c:pt>
                <c:pt idx="11814" formatCode="0.00E+00">
                  <c:v>1.7465499999999999E-3</c:v>
                </c:pt>
                <c:pt idx="11815" formatCode="0.00E+00">
                  <c:v>1.45184E-3</c:v>
                </c:pt>
                <c:pt idx="11816" formatCode="0.00E+00">
                  <c:v>1.1919599999999999E-3</c:v>
                </c:pt>
                <c:pt idx="11817" formatCode="0.00E+00">
                  <c:v>9.6849600000000001E-4</c:v>
                </c:pt>
                <c:pt idx="11818" formatCode="0.00E+00">
                  <c:v>7.8299900000000004E-4</c:v>
                </c:pt>
                <c:pt idx="11819" formatCode="0.00E+00">
                  <c:v>6.3711599999999996E-4</c:v>
                </c:pt>
                <c:pt idx="11820" formatCode="0.00E+00">
                  <c:v>5.3262600000000002E-4</c:v>
                </c:pt>
                <c:pt idx="11821" formatCode="0.00E+00">
                  <c:v>4.7112899999999998E-4</c:v>
                </c:pt>
                <c:pt idx="11822" formatCode="0.00E+00">
                  <c:v>4.5386999999999999E-4</c:v>
                </c:pt>
                <c:pt idx="11823" formatCode="0.00E+00">
                  <c:v>4.8191500000000002E-4</c:v>
                </c:pt>
                <c:pt idx="11824" formatCode="0.00E+00">
                  <c:v>5.5630800000000004E-4</c:v>
                </c:pt>
                <c:pt idx="11825" formatCode="0.00E+00">
                  <c:v>6.78117E-4</c:v>
                </c:pt>
                <c:pt idx="11826" formatCode="0.00E+00">
                  <c:v>8.4846699999999999E-4</c:v>
                </c:pt>
                <c:pt idx="11827" formatCode="0.00E+00">
                  <c:v>1.0684399999999999E-3</c:v>
                </c:pt>
                <c:pt idx="11828" formatCode="0.00E+00">
                  <c:v>1.33892E-3</c:v>
                </c:pt>
                <c:pt idx="11829" formatCode="0.00E+00">
                  <c:v>1.66059E-3</c:v>
                </c:pt>
                <c:pt idx="11830" formatCode="0.00E+00">
                  <c:v>2.0339999999999998E-3</c:v>
                </c:pt>
                <c:pt idx="11831" formatCode="0.00E+00">
                  <c:v>2.4595799999999998E-3</c:v>
                </c:pt>
                <c:pt idx="11832" formatCode="0.00E+00">
                  <c:v>2.9375299999999998E-3</c:v>
                </c:pt>
                <c:pt idx="11833" formatCode="0.00E+00">
                  <c:v>3.4678899999999999E-3</c:v>
                </c:pt>
                <c:pt idx="11834" formatCode="0.00E+00">
                  <c:v>4.0506700000000001E-3</c:v>
                </c:pt>
                <c:pt idx="11835" formatCode="0.00E+00">
                  <c:v>4.6858000000000004E-3</c:v>
                </c:pt>
                <c:pt idx="11836" formatCode="0.00E+00">
                  <c:v>5.3731899999999999E-3</c:v>
                </c:pt>
                <c:pt idx="11837" formatCode="0.00E+00">
                  <c:v>6.1125800000000003E-3</c:v>
                </c:pt>
                <c:pt idx="11838" formatCode="0.00E+00">
                  <c:v>6.9035700000000004E-3</c:v>
                </c:pt>
                <c:pt idx="11839" formatCode="0.00E+00">
                  <c:v>7.7456599999999997E-3</c:v>
                </c:pt>
                <c:pt idx="11840" formatCode="0.00E+00">
                  <c:v>8.6381500000000007E-3</c:v>
                </c:pt>
                <c:pt idx="11841" formatCode="0.00E+00">
                  <c:v>9.5801199999999993E-3</c:v>
                </c:pt>
                <c:pt idx="11842">
                  <c:v>1.0570599999999999E-2</c:v>
                </c:pt>
                <c:pt idx="11843">
                  <c:v>1.16087E-2</c:v>
                </c:pt>
                <c:pt idx="11844">
                  <c:v>1.2693400000000001E-2</c:v>
                </c:pt>
                <c:pt idx="11845">
                  <c:v>1.38233E-2</c:v>
                </c:pt>
                <c:pt idx="11846">
                  <c:v>1.4996799999999999E-2</c:v>
                </c:pt>
                <c:pt idx="11847">
                  <c:v>1.6212299999999999E-2</c:v>
                </c:pt>
                <c:pt idx="11848">
                  <c:v>1.7468299999999999E-2</c:v>
                </c:pt>
                <c:pt idx="11849">
                  <c:v>1.8762999999999998E-2</c:v>
                </c:pt>
                <c:pt idx="11850">
                  <c:v>2.0094399999999998E-2</c:v>
                </c:pt>
                <c:pt idx="11851">
                  <c:v>2.14605E-2</c:v>
                </c:pt>
                <c:pt idx="11852">
                  <c:v>2.28591E-2</c:v>
                </c:pt>
                <c:pt idx="11853">
                  <c:v>2.4287900000000001E-2</c:v>
                </c:pt>
                <c:pt idx="11854">
                  <c:v>2.5744699999999999E-2</c:v>
                </c:pt>
                <c:pt idx="11855">
                  <c:v>2.7226799999999999E-2</c:v>
                </c:pt>
                <c:pt idx="11856">
                  <c:v>2.8732000000000001E-2</c:v>
                </c:pt>
                <c:pt idx="11857">
                  <c:v>3.0257699999999998E-2</c:v>
                </c:pt>
                <c:pt idx="11858">
                  <c:v>3.18009E-2</c:v>
                </c:pt>
                <c:pt idx="11859">
                  <c:v>3.3358800000000001E-2</c:v>
                </c:pt>
                <c:pt idx="11860">
                  <c:v>3.4928599999999997E-2</c:v>
                </c:pt>
                <c:pt idx="11861">
                  <c:v>3.6507600000000001E-2</c:v>
                </c:pt>
                <c:pt idx="11862">
                  <c:v>3.8092800000000003E-2</c:v>
                </c:pt>
                <c:pt idx="11863">
                  <c:v>3.96812E-2</c:v>
                </c:pt>
                <c:pt idx="11864">
                  <c:v>4.1270099999999997E-2</c:v>
                </c:pt>
                <c:pt idx="11865">
                  <c:v>4.2856499999999999E-2</c:v>
                </c:pt>
                <c:pt idx="11866">
                  <c:v>4.44371E-2</c:v>
                </c:pt>
                <c:pt idx="11867">
                  <c:v>4.6008899999999998E-2</c:v>
                </c:pt>
                <c:pt idx="11868">
                  <c:v>4.7568600000000003E-2</c:v>
                </c:pt>
                <c:pt idx="11869">
                  <c:v>4.91131E-2</c:v>
                </c:pt>
                <c:pt idx="11870">
                  <c:v>5.0639099999999999E-2</c:v>
                </c:pt>
                <c:pt idx="11871">
                  <c:v>5.2143700000000001E-2</c:v>
                </c:pt>
                <c:pt idx="11872">
                  <c:v>5.3623400000000002E-2</c:v>
                </c:pt>
                <c:pt idx="11873">
                  <c:v>5.5075199999999998E-2</c:v>
                </c:pt>
                <c:pt idx="11874">
                  <c:v>5.6495999999999998E-2</c:v>
                </c:pt>
                <c:pt idx="11875">
                  <c:v>5.7882500000000003E-2</c:v>
                </c:pt>
                <c:pt idx="11876">
                  <c:v>5.9231600000000002E-2</c:v>
                </c:pt>
                <c:pt idx="11877">
                  <c:v>6.0540200000000002E-2</c:v>
                </c:pt>
                <c:pt idx="11878">
                  <c:v>6.1805100000000002E-2</c:v>
                </c:pt>
                <c:pt idx="11879">
                  <c:v>6.3023300000000004E-2</c:v>
                </c:pt>
                <c:pt idx="11880">
                  <c:v>6.4191899999999996E-2</c:v>
                </c:pt>
                <c:pt idx="11881">
                  <c:v>6.5307799999999999E-2</c:v>
                </c:pt>
                <c:pt idx="11882">
                  <c:v>6.6368499999999997E-2</c:v>
                </c:pt>
                <c:pt idx="11883">
                  <c:v>6.7370899999999997E-2</c:v>
                </c:pt>
                <c:pt idx="11884">
                  <c:v>6.8312499999999998E-2</c:v>
                </c:pt>
                <c:pt idx="11885">
                  <c:v>6.9190299999999996E-2</c:v>
                </c:pt>
                <c:pt idx="11886">
                  <c:v>7.0001599999999997E-2</c:v>
                </c:pt>
                <c:pt idx="11887">
                  <c:v>7.0744100000000004E-2</c:v>
                </c:pt>
                <c:pt idx="11888">
                  <c:v>7.1415300000000001E-2</c:v>
                </c:pt>
                <c:pt idx="11889">
                  <c:v>7.2012900000000005E-2</c:v>
                </c:pt>
                <c:pt idx="11890">
                  <c:v>7.2534600000000005E-2</c:v>
                </c:pt>
                <c:pt idx="11891">
                  <c:v>7.2978299999999996E-2</c:v>
                </c:pt>
                <c:pt idx="11892">
                  <c:v>7.3342099999999993E-2</c:v>
                </c:pt>
                <c:pt idx="11893">
                  <c:v>7.3624099999999998E-2</c:v>
                </c:pt>
                <c:pt idx="11894">
                  <c:v>7.3822399999999996E-2</c:v>
                </c:pt>
                <c:pt idx="11895">
                  <c:v>7.3935500000000001E-2</c:v>
                </c:pt>
                <c:pt idx="11896">
                  <c:v>7.3961700000000005E-2</c:v>
                </c:pt>
                <c:pt idx="11897">
                  <c:v>7.3899800000000002E-2</c:v>
                </c:pt>
                <c:pt idx="11898">
                  <c:v>7.3748499999999995E-2</c:v>
                </c:pt>
                <c:pt idx="11899">
                  <c:v>7.3506799999999997E-2</c:v>
                </c:pt>
                <c:pt idx="11900">
                  <c:v>7.3173500000000002E-2</c:v>
                </c:pt>
                <c:pt idx="11901">
                  <c:v>7.2747699999999998E-2</c:v>
                </c:pt>
                <c:pt idx="11902">
                  <c:v>7.2228700000000007E-2</c:v>
                </c:pt>
                <c:pt idx="11903">
                  <c:v>7.1615999999999999E-2</c:v>
                </c:pt>
                <c:pt idx="11904">
                  <c:v>7.0909100000000003E-2</c:v>
                </c:pt>
                <c:pt idx="11905">
                  <c:v>7.0108000000000004E-2</c:v>
                </c:pt>
                <c:pt idx="11906">
                  <c:v>6.9212300000000004E-2</c:v>
                </c:pt>
                <c:pt idx="11907">
                  <c:v>6.82223E-2</c:v>
                </c:pt>
                <c:pt idx="11908">
                  <c:v>6.7138199999999995E-2</c:v>
                </c:pt>
                <c:pt idx="11909">
                  <c:v>6.5960299999999999E-2</c:v>
                </c:pt>
                <c:pt idx="11910">
                  <c:v>6.4688999999999997E-2</c:v>
                </c:pt>
                <c:pt idx="11911">
                  <c:v>6.3325099999999995E-2</c:v>
                </c:pt>
                <c:pt idx="11912">
                  <c:v>6.1869399999999998E-2</c:v>
                </c:pt>
                <c:pt idx="11913">
                  <c:v>6.0322899999999999E-2</c:v>
                </c:pt>
                <c:pt idx="11914">
                  <c:v>5.8686700000000001E-2</c:v>
                </c:pt>
                <c:pt idx="11915">
                  <c:v>5.69623E-2</c:v>
                </c:pt>
                <c:pt idx="11916">
                  <c:v>5.5151199999999997E-2</c:v>
                </c:pt>
                <c:pt idx="11917">
                  <c:v>5.3254999999999997E-2</c:v>
                </c:pt>
                <c:pt idx="11918">
                  <c:v>5.1275399999999999E-2</c:v>
                </c:pt>
                <c:pt idx="11919">
                  <c:v>4.92142E-2</c:v>
                </c:pt>
                <c:pt idx="11920">
                  <c:v>4.7073700000000003E-2</c:v>
                </c:pt>
                <c:pt idx="11921">
                  <c:v>4.4855800000000001E-2</c:v>
                </c:pt>
                <c:pt idx="11922">
                  <c:v>4.2562900000000001E-2</c:v>
                </c:pt>
                <c:pt idx="11923">
                  <c:v>4.01976E-2</c:v>
                </c:pt>
                <c:pt idx="11924">
                  <c:v>3.7762299999999999E-2</c:v>
                </c:pt>
                <c:pt idx="11925">
                  <c:v>3.5259899999999997E-2</c:v>
                </c:pt>
                <c:pt idx="11926">
                  <c:v>3.2693E-2</c:v>
                </c:pt>
                <c:pt idx="11927">
                  <c:v>3.0064899999999999E-2</c:v>
                </c:pt>
                <c:pt idx="11928">
                  <c:v>2.7378300000000001E-2</c:v>
                </c:pt>
                <c:pt idx="11929">
                  <c:v>2.4636600000000002E-2</c:v>
                </c:pt>
                <c:pt idx="11930">
                  <c:v>2.1843100000000001E-2</c:v>
                </c:pt>
                <c:pt idx="11931">
                  <c:v>1.9001000000000001E-2</c:v>
                </c:pt>
                <c:pt idx="11932">
                  <c:v>1.61139E-2</c:v>
                </c:pt>
                <c:pt idx="11933">
                  <c:v>1.3185199999999999E-2</c:v>
                </c:pt>
                <c:pt idx="11934">
                  <c:v>1.02183E-2</c:v>
                </c:pt>
                <c:pt idx="11935" formatCode="0.00E+00">
                  <c:v>7.2169399999999998E-3</c:v>
                </c:pt>
                <c:pt idx="11936" formatCode="0.00E+00">
                  <c:v>4.1849299999999999E-3</c:v>
                </c:pt>
                <c:pt idx="11937" formatCode="0.00E+00">
                  <c:v>1.1261000000000001E-3</c:v>
                </c:pt>
                <c:pt idx="11938" formatCode="0.00E+00">
                  <c:v>-1.9556700000000001E-3</c:v>
                </c:pt>
                <c:pt idx="11939" formatCode="0.00E+00">
                  <c:v>-5.0563800000000001E-3</c:v>
                </c:pt>
                <c:pt idx="11940" formatCode="0.00E+00">
                  <c:v>-8.1720400000000002E-3</c:v>
                </c:pt>
                <c:pt idx="11941">
                  <c:v>-1.1298600000000001E-2</c:v>
                </c:pt>
                <c:pt idx="11942">
                  <c:v>-1.4431899999999999E-2</c:v>
                </c:pt>
                <c:pt idx="11943">
                  <c:v>-1.7567800000000001E-2</c:v>
                </c:pt>
                <c:pt idx="11944">
                  <c:v>-2.07022E-2</c:v>
                </c:pt>
                <c:pt idx="11945">
                  <c:v>-2.3830799999999999E-2</c:v>
                </c:pt>
                <c:pt idx="11946">
                  <c:v>-2.6949500000000001E-2</c:v>
                </c:pt>
                <c:pt idx="11947">
                  <c:v>-3.00541E-2</c:v>
                </c:pt>
                <c:pt idx="11948">
                  <c:v>-3.3140299999999998E-2</c:v>
                </c:pt>
                <c:pt idx="11949">
                  <c:v>-3.6203899999999997E-2</c:v>
                </c:pt>
                <c:pt idx="11950">
                  <c:v>-3.9240799999999999E-2</c:v>
                </c:pt>
                <c:pt idx="11951">
                  <c:v>-4.2246699999999998E-2</c:v>
                </c:pt>
                <c:pt idx="11952">
                  <c:v>-4.52177E-2</c:v>
                </c:pt>
                <c:pt idx="11953">
                  <c:v>-4.8149600000000001E-2</c:v>
                </c:pt>
                <c:pt idx="11954">
                  <c:v>-5.1038199999999999E-2</c:v>
                </c:pt>
                <c:pt idx="11955">
                  <c:v>-5.38796E-2</c:v>
                </c:pt>
                <c:pt idx="11956">
                  <c:v>-5.6669799999999999E-2</c:v>
                </c:pt>
                <c:pt idx="11957">
                  <c:v>-5.9404800000000001E-2</c:v>
                </c:pt>
                <c:pt idx="11958">
                  <c:v>-6.2080799999999998E-2</c:v>
                </c:pt>
                <c:pt idx="11959">
                  <c:v>-6.4694100000000004E-2</c:v>
                </c:pt>
                <c:pt idx="11960">
                  <c:v>-6.7240999999999995E-2</c:v>
                </c:pt>
                <c:pt idx="11961">
                  <c:v>-6.9718000000000002E-2</c:v>
                </c:pt>
                <c:pt idx="11962">
                  <c:v>-7.2121500000000005E-2</c:v>
                </c:pt>
                <c:pt idx="11963">
                  <c:v>-7.4448E-2</c:v>
                </c:pt>
                <c:pt idx="11964">
                  <c:v>-7.6694300000000007E-2</c:v>
                </c:pt>
                <c:pt idx="11965">
                  <c:v>-7.8856899999999994E-2</c:v>
                </c:pt>
                <c:pt idx="11966">
                  <c:v>-8.0933000000000005E-2</c:v>
                </c:pt>
                <c:pt idx="11967">
                  <c:v>-8.2919300000000001E-2</c:v>
                </c:pt>
                <c:pt idx="11968">
                  <c:v>-8.4813100000000002E-2</c:v>
                </c:pt>
                <c:pt idx="11969">
                  <c:v>-8.6611499999999994E-2</c:v>
                </c:pt>
                <c:pt idx="11970">
                  <c:v>-8.8311899999999999E-2</c:v>
                </c:pt>
                <c:pt idx="11971">
                  <c:v>-8.99118E-2</c:v>
                </c:pt>
                <c:pt idx="11972">
                  <c:v>-9.1408900000000001E-2</c:v>
                </c:pt>
                <c:pt idx="11973">
                  <c:v>-9.2801099999999997E-2</c:v>
                </c:pt>
                <c:pt idx="11974">
                  <c:v>-9.4086199999999995E-2</c:v>
                </c:pt>
                <c:pt idx="11975">
                  <c:v>-9.5262299999999994E-2</c:v>
                </c:pt>
                <c:pt idx="11976">
                  <c:v>-9.6327700000000002E-2</c:v>
                </c:pt>
                <c:pt idx="11977">
                  <c:v>-9.7280599999999995E-2</c:v>
                </c:pt>
                <c:pt idx="11978">
                  <c:v>-9.8119600000000001E-2</c:v>
                </c:pt>
                <c:pt idx="11979">
                  <c:v>-9.8843500000000001E-2</c:v>
                </c:pt>
                <c:pt idx="11980">
                  <c:v>-9.9451100000000001E-2</c:v>
                </c:pt>
                <c:pt idx="11981">
                  <c:v>-9.9941500000000003E-2</c:v>
                </c:pt>
                <c:pt idx="11982">
                  <c:v>-0.100314</c:v>
                </c:pt>
                <c:pt idx="11983">
                  <c:v>-0.100568</c:v>
                </c:pt>
                <c:pt idx="11984">
                  <c:v>-0.100702</c:v>
                </c:pt>
                <c:pt idx="11985">
                  <c:v>-0.100718</c:v>
                </c:pt>
                <c:pt idx="11986">
                  <c:v>-0.10061299999999999</c:v>
                </c:pt>
                <c:pt idx="11987">
                  <c:v>-0.10038999999999999</c:v>
                </c:pt>
                <c:pt idx="11988">
                  <c:v>-0.100047</c:v>
                </c:pt>
                <c:pt idx="11989">
                  <c:v>-9.9584800000000001E-2</c:v>
                </c:pt>
                <c:pt idx="11990">
                  <c:v>-9.9004400000000006E-2</c:v>
                </c:pt>
                <c:pt idx="11991">
                  <c:v>-9.8306199999999996E-2</c:v>
                </c:pt>
                <c:pt idx="11992">
                  <c:v>-9.74912E-2</c:v>
                </c:pt>
                <c:pt idx="11993">
                  <c:v>-9.6560400000000005E-2</c:v>
                </c:pt>
                <c:pt idx="11994">
                  <c:v>-9.55149E-2</c:v>
                </c:pt>
                <c:pt idx="11995">
                  <c:v>-9.4356300000000004E-2</c:v>
                </c:pt>
                <c:pt idx="11996">
                  <c:v>-9.3085899999999999E-2</c:v>
                </c:pt>
                <c:pt idx="11997">
                  <c:v>-9.1705499999999995E-2</c:v>
                </c:pt>
                <c:pt idx="11998">
                  <c:v>-9.0216900000000003E-2</c:v>
                </c:pt>
                <c:pt idx="11999">
                  <c:v>-8.8622000000000006E-2</c:v>
                </c:pt>
                <c:pt idx="12000">
                  <c:v>-8.6922899999999997E-2</c:v>
                </c:pt>
                <c:pt idx="12001">
                  <c:v>-8.5122199999999995E-2</c:v>
                </c:pt>
                <c:pt idx="12002">
                  <c:v>-8.3222099999999993E-2</c:v>
                </c:pt>
                <c:pt idx="12003">
                  <c:v>-8.1225400000000003E-2</c:v>
                </c:pt>
                <c:pt idx="12004">
                  <c:v>-7.9134599999999999E-2</c:v>
                </c:pt>
                <c:pt idx="12005">
                  <c:v>-7.6952599999999996E-2</c:v>
                </c:pt>
                <c:pt idx="12006">
                  <c:v>-7.4682100000000001E-2</c:v>
                </c:pt>
                <c:pt idx="12007">
                  <c:v>-7.2326399999999999E-2</c:v>
                </c:pt>
                <c:pt idx="12008">
                  <c:v>-6.9888500000000006E-2</c:v>
                </c:pt>
                <c:pt idx="12009">
                  <c:v>-6.7371899999999998E-2</c:v>
                </c:pt>
                <c:pt idx="12010">
                  <c:v>-6.4780000000000004E-2</c:v>
                </c:pt>
                <c:pt idx="12011">
                  <c:v>-6.2116400000000002E-2</c:v>
                </c:pt>
                <c:pt idx="12012">
                  <c:v>-5.9384699999999999E-2</c:v>
                </c:pt>
                <c:pt idx="12013">
                  <c:v>-5.6588800000000002E-2</c:v>
                </c:pt>
                <c:pt idx="12014">
                  <c:v>-5.3732200000000001E-2</c:v>
                </c:pt>
                <c:pt idx="12015">
                  <c:v>-5.0819000000000003E-2</c:v>
                </c:pt>
                <c:pt idx="12016">
                  <c:v>-4.7853100000000003E-2</c:v>
                </c:pt>
                <c:pt idx="12017">
                  <c:v>-4.4838299999999998E-2</c:v>
                </c:pt>
                <c:pt idx="12018">
                  <c:v>-4.1778799999999998E-2</c:v>
                </c:pt>
                <c:pt idx="12019">
                  <c:v>-3.8678700000000003E-2</c:v>
                </c:pt>
                <c:pt idx="12020">
                  <c:v>-3.5541900000000001E-2</c:v>
                </c:pt>
                <c:pt idx="12021">
                  <c:v>-3.23728E-2</c:v>
                </c:pt>
                <c:pt idx="12022">
                  <c:v>-2.91755E-2</c:v>
                </c:pt>
                <c:pt idx="12023">
                  <c:v>-2.59542E-2</c:v>
                </c:pt>
                <c:pt idx="12024">
                  <c:v>-2.2713299999999999E-2</c:v>
                </c:pt>
                <c:pt idx="12025">
                  <c:v>-1.9456999999999999E-2</c:v>
                </c:pt>
                <c:pt idx="12026">
                  <c:v>-1.6189700000000001E-2</c:v>
                </c:pt>
                <c:pt idx="12027">
                  <c:v>-1.2915899999999999E-2</c:v>
                </c:pt>
                <c:pt idx="12028" formatCode="0.00E+00">
                  <c:v>-9.6397800000000006E-3</c:v>
                </c:pt>
                <c:pt idx="12029" formatCode="0.00E+00">
                  <c:v>-6.3655500000000002E-3</c:v>
                </c:pt>
                <c:pt idx="12030" formatCode="0.00E+00">
                  <c:v>-3.0974700000000002E-3</c:v>
                </c:pt>
                <c:pt idx="12031" formatCode="0.00E+00">
                  <c:v>1.6022599999999999E-4</c:v>
                </c:pt>
                <c:pt idx="12032" formatCode="0.00E+00">
                  <c:v>3.4033599999999998E-3</c:v>
                </c:pt>
                <c:pt idx="12033" formatCode="0.00E+00">
                  <c:v>6.6277899999999997E-3</c:v>
                </c:pt>
                <c:pt idx="12034" formatCode="0.00E+00">
                  <c:v>9.8293500000000006E-3</c:v>
                </c:pt>
                <c:pt idx="12035">
                  <c:v>1.3004E-2</c:v>
                </c:pt>
                <c:pt idx="12036">
                  <c:v>1.6147700000000001E-2</c:v>
                </c:pt>
                <c:pt idx="12037">
                  <c:v>1.9256499999999999E-2</c:v>
                </c:pt>
                <c:pt idx="12038">
                  <c:v>2.2326700000000001E-2</c:v>
                </c:pt>
                <c:pt idx="12039">
                  <c:v>2.5354399999999999E-2</c:v>
                </c:pt>
                <c:pt idx="12040">
                  <c:v>2.8335800000000001E-2</c:v>
                </c:pt>
                <c:pt idx="12041">
                  <c:v>3.1267299999999998E-2</c:v>
                </c:pt>
                <c:pt idx="12042">
                  <c:v>3.4145399999999999E-2</c:v>
                </c:pt>
                <c:pt idx="12043">
                  <c:v>3.6966600000000002E-2</c:v>
                </c:pt>
                <c:pt idx="12044">
                  <c:v>3.9727499999999999E-2</c:v>
                </c:pt>
                <c:pt idx="12045">
                  <c:v>4.2424999999999997E-2</c:v>
                </c:pt>
                <c:pt idx="12046">
                  <c:v>4.5055900000000003E-2</c:v>
                </c:pt>
                <c:pt idx="12047">
                  <c:v>4.7617199999999998E-2</c:v>
                </c:pt>
                <c:pt idx="12048">
                  <c:v>5.0105999999999998E-2</c:v>
                </c:pt>
                <c:pt idx="12049">
                  <c:v>5.2519499999999997E-2</c:v>
                </c:pt>
                <c:pt idx="12050">
                  <c:v>5.4855099999999997E-2</c:v>
                </c:pt>
                <c:pt idx="12051">
                  <c:v>5.7110000000000001E-2</c:v>
                </c:pt>
                <c:pt idx="12052">
                  <c:v>5.9281800000000003E-2</c:v>
                </c:pt>
                <c:pt idx="12053">
                  <c:v>6.1368300000000001E-2</c:v>
                </c:pt>
                <c:pt idx="12054">
                  <c:v>6.3367300000000001E-2</c:v>
                </c:pt>
                <c:pt idx="12055">
                  <c:v>6.5277000000000002E-2</c:v>
                </c:pt>
                <c:pt idx="12056">
                  <c:v>6.7095500000000002E-2</c:v>
                </c:pt>
                <c:pt idx="12057">
                  <c:v>6.8821300000000002E-2</c:v>
                </c:pt>
                <c:pt idx="12058">
                  <c:v>7.0452699999999993E-2</c:v>
                </c:pt>
                <c:pt idx="12059">
                  <c:v>7.1988499999999997E-2</c:v>
                </c:pt>
                <c:pt idx="12060">
                  <c:v>7.3427500000000007E-2</c:v>
                </c:pt>
                <c:pt idx="12061">
                  <c:v>7.4768399999999999E-2</c:v>
                </c:pt>
                <c:pt idx="12062">
                  <c:v>7.60102E-2</c:v>
                </c:pt>
                <c:pt idx="12063">
                  <c:v>7.7152200000000004E-2</c:v>
                </c:pt>
                <c:pt idx="12064">
                  <c:v>7.8193799999999994E-2</c:v>
                </c:pt>
                <c:pt idx="12065">
                  <c:v>7.9134399999999994E-2</c:v>
                </c:pt>
                <c:pt idx="12066">
                  <c:v>7.9973699999999995E-2</c:v>
                </c:pt>
                <c:pt idx="12067">
                  <c:v>8.0711500000000005E-2</c:v>
                </c:pt>
                <c:pt idx="12068">
                  <c:v>8.1347600000000006E-2</c:v>
                </c:pt>
                <c:pt idx="12069">
                  <c:v>8.1882300000000005E-2</c:v>
                </c:pt>
                <c:pt idx="12070">
                  <c:v>8.2315700000000006E-2</c:v>
                </c:pt>
                <c:pt idx="12071">
                  <c:v>8.2648399999999997E-2</c:v>
                </c:pt>
                <c:pt idx="12072">
                  <c:v>8.2881099999999999E-2</c:v>
                </c:pt>
                <c:pt idx="12073">
                  <c:v>8.3014699999999997E-2</c:v>
                </c:pt>
                <c:pt idx="12074">
                  <c:v>8.3049899999999996E-2</c:v>
                </c:pt>
                <c:pt idx="12075">
                  <c:v>8.2987900000000003E-2</c:v>
                </c:pt>
                <c:pt idx="12076">
                  <c:v>8.2829399999999997E-2</c:v>
                </c:pt>
                <c:pt idx="12077">
                  <c:v>8.2575700000000002E-2</c:v>
                </c:pt>
                <c:pt idx="12078">
                  <c:v>8.2228200000000001E-2</c:v>
                </c:pt>
                <c:pt idx="12079">
                  <c:v>8.1788700000000006E-2</c:v>
                </c:pt>
                <c:pt idx="12080">
                  <c:v>8.1258800000000006E-2</c:v>
                </c:pt>
                <c:pt idx="12081">
                  <c:v>8.0640400000000001E-2</c:v>
                </c:pt>
                <c:pt idx="12082">
                  <c:v>7.9935300000000001E-2</c:v>
                </c:pt>
                <c:pt idx="12083">
                  <c:v>7.9145800000000002E-2</c:v>
                </c:pt>
                <c:pt idx="12084">
                  <c:v>7.8273899999999993E-2</c:v>
                </c:pt>
                <c:pt idx="12085">
                  <c:v>7.7321699999999993E-2</c:v>
                </c:pt>
                <c:pt idx="12086">
                  <c:v>7.6291399999999995E-2</c:v>
                </c:pt>
                <c:pt idx="12087">
                  <c:v>7.5185699999999994E-2</c:v>
                </c:pt>
                <c:pt idx="12088">
                  <c:v>7.4006799999999998E-2</c:v>
                </c:pt>
                <c:pt idx="12089">
                  <c:v>7.2757500000000003E-2</c:v>
                </c:pt>
                <c:pt idx="12090">
                  <c:v>7.1440299999999998E-2</c:v>
                </c:pt>
                <c:pt idx="12091">
                  <c:v>7.0057999999999995E-2</c:v>
                </c:pt>
                <c:pt idx="12092">
                  <c:v>6.8613300000000002E-2</c:v>
                </c:pt>
                <c:pt idx="12093">
                  <c:v>6.71094E-2</c:v>
                </c:pt>
                <c:pt idx="12094">
                  <c:v>6.5549200000000002E-2</c:v>
                </c:pt>
                <c:pt idx="12095">
                  <c:v>6.3935900000000004E-2</c:v>
                </c:pt>
                <c:pt idx="12096">
                  <c:v>6.2272599999999997E-2</c:v>
                </c:pt>
                <c:pt idx="12097">
                  <c:v>6.0562299999999999E-2</c:v>
                </c:pt>
                <c:pt idx="12098">
                  <c:v>5.8808300000000001E-2</c:v>
                </c:pt>
                <c:pt idx="12099">
                  <c:v>5.7013800000000003E-2</c:v>
                </c:pt>
                <c:pt idx="12100">
                  <c:v>5.5181899999999999E-2</c:v>
                </c:pt>
                <c:pt idx="12101">
                  <c:v>5.3315800000000003E-2</c:v>
                </c:pt>
                <c:pt idx="12102">
                  <c:v>5.1418699999999998E-2</c:v>
                </c:pt>
                <c:pt idx="12103">
                  <c:v>4.9494000000000003E-2</c:v>
                </c:pt>
                <c:pt idx="12104">
                  <c:v>4.7544799999999998E-2</c:v>
                </c:pt>
                <c:pt idx="12105">
                  <c:v>4.5574400000000001E-2</c:v>
                </c:pt>
                <c:pt idx="12106">
                  <c:v>4.3586100000000003E-2</c:v>
                </c:pt>
                <c:pt idx="12107">
                  <c:v>4.1583200000000001E-2</c:v>
                </c:pt>
                <c:pt idx="12108">
                  <c:v>3.9569E-2</c:v>
                </c:pt>
                <c:pt idx="12109">
                  <c:v>3.7546700000000002E-2</c:v>
                </c:pt>
                <c:pt idx="12110">
                  <c:v>3.5519599999999998E-2</c:v>
                </c:pt>
                <c:pt idx="12111">
                  <c:v>3.3490800000000001E-2</c:v>
                </c:pt>
                <c:pt idx="12112">
                  <c:v>3.1463499999999998E-2</c:v>
                </c:pt>
                <c:pt idx="12113">
                  <c:v>2.94407E-2</c:v>
                </c:pt>
                <c:pt idx="12114">
                  <c:v>2.7425399999999999E-2</c:v>
                </c:pt>
                <c:pt idx="12115">
                  <c:v>2.5420700000000001E-2</c:v>
                </c:pt>
                <c:pt idx="12116">
                  <c:v>2.34294E-2</c:v>
                </c:pt>
                <c:pt idx="12117">
                  <c:v>2.14542E-2</c:v>
                </c:pt>
                <c:pt idx="12118">
                  <c:v>1.9497799999999999E-2</c:v>
                </c:pt>
                <c:pt idx="12119">
                  <c:v>1.7563100000000002E-2</c:v>
                </c:pt>
                <c:pt idx="12120">
                  <c:v>1.56525E-2</c:v>
                </c:pt>
                <c:pt idx="12121">
                  <c:v>1.37687E-2</c:v>
                </c:pt>
                <c:pt idx="12122">
                  <c:v>1.1913999999999999E-2</c:v>
                </c:pt>
                <c:pt idx="12123">
                  <c:v>1.0090999999999999E-2</c:v>
                </c:pt>
                <c:pt idx="12124" formatCode="0.00E+00">
                  <c:v>8.3021799999999993E-3</c:v>
                </c:pt>
                <c:pt idx="12125" formatCode="0.00E+00">
                  <c:v>6.5497300000000001E-3</c:v>
                </c:pt>
                <c:pt idx="12126" formatCode="0.00E+00">
                  <c:v>4.8356700000000002E-3</c:v>
                </c:pt>
                <c:pt idx="12127" formatCode="0.00E+00">
                  <c:v>3.1619600000000001E-3</c:v>
                </c:pt>
                <c:pt idx="12128" formatCode="0.00E+00">
                  <c:v>1.5305E-3</c:v>
                </c:pt>
                <c:pt idx="12129" formatCode="0.00E+00">
                  <c:v>-5.6883099999999998E-5</c:v>
                </c:pt>
                <c:pt idx="12130" formatCode="0.00E+00">
                  <c:v>-1.5984899999999999E-3</c:v>
                </c:pt>
                <c:pt idx="12131" formatCode="0.00E+00">
                  <c:v>-3.09276E-3</c:v>
                </c:pt>
                <c:pt idx="12132" formatCode="0.00E+00">
                  <c:v>-4.5382499999999997E-3</c:v>
                </c:pt>
                <c:pt idx="12133" formatCode="0.00E+00">
                  <c:v>-5.9334899999999996E-3</c:v>
                </c:pt>
                <c:pt idx="12134" formatCode="0.00E+00">
                  <c:v>-7.2771700000000003E-3</c:v>
                </c:pt>
                <c:pt idx="12135" formatCode="0.00E+00">
                  <c:v>-8.5682099999999997E-3</c:v>
                </c:pt>
                <c:pt idx="12136" formatCode="0.00E+00">
                  <c:v>-9.8057000000000005E-3</c:v>
                </c:pt>
                <c:pt idx="12137">
                  <c:v>-1.0988700000000001E-2</c:v>
                </c:pt>
                <c:pt idx="12138">
                  <c:v>-1.2116500000000001E-2</c:v>
                </c:pt>
                <c:pt idx="12139">
                  <c:v>-1.3188399999999999E-2</c:v>
                </c:pt>
                <c:pt idx="12140">
                  <c:v>-1.4204E-2</c:v>
                </c:pt>
                <c:pt idx="12141">
                  <c:v>-1.5162699999999999E-2</c:v>
                </c:pt>
                <c:pt idx="12142">
                  <c:v>-1.60644E-2</c:v>
                </c:pt>
                <c:pt idx="12143">
                  <c:v>-1.6908800000000002E-2</c:v>
                </c:pt>
                <c:pt idx="12144">
                  <c:v>-1.7695599999999999E-2</c:v>
                </c:pt>
                <c:pt idx="12145">
                  <c:v>-1.8424900000000001E-2</c:v>
                </c:pt>
                <c:pt idx="12146">
                  <c:v>-1.9096999999999999E-2</c:v>
                </c:pt>
                <c:pt idx="12147">
                  <c:v>-1.9711900000000001E-2</c:v>
                </c:pt>
                <c:pt idx="12148">
                  <c:v>-2.0270199999999999E-2</c:v>
                </c:pt>
                <c:pt idx="12149">
                  <c:v>-2.0772200000000001E-2</c:v>
                </c:pt>
                <c:pt idx="12150">
                  <c:v>-2.1218399999999998E-2</c:v>
                </c:pt>
                <c:pt idx="12151">
                  <c:v>-2.1609699999999999E-2</c:v>
                </c:pt>
                <c:pt idx="12152">
                  <c:v>-2.1946799999999999E-2</c:v>
                </c:pt>
                <c:pt idx="12153">
                  <c:v>-2.22306E-2</c:v>
                </c:pt>
                <c:pt idx="12154">
                  <c:v>-2.2462099999999999E-2</c:v>
                </c:pt>
                <c:pt idx="12155">
                  <c:v>-2.26424E-2</c:v>
                </c:pt>
                <c:pt idx="12156">
                  <c:v>-2.27726E-2</c:v>
                </c:pt>
                <c:pt idx="12157">
                  <c:v>-2.2853999999999999E-2</c:v>
                </c:pt>
                <c:pt idx="12158">
                  <c:v>-2.2887899999999999E-2</c:v>
                </c:pt>
                <c:pt idx="12159">
                  <c:v>-2.2875800000000002E-2</c:v>
                </c:pt>
                <c:pt idx="12160">
                  <c:v>-2.2819099999999998E-2</c:v>
                </c:pt>
                <c:pt idx="12161">
                  <c:v>-2.27195E-2</c:v>
                </c:pt>
                <c:pt idx="12162">
                  <c:v>-2.2578500000000001E-2</c:v>
                </c:pt>
                <c:pt idx="12163">
                  <c:v>-2.2397799999999999E-2</c:v>
                </c:pt>
                <c:pt idx="12164">
                  <c:v>-2.2179000000000001E-2</c:v>
                </c:pt>
                <c:pt idx="12165">
                  <c:v>-2.1924099999999998E-2</c:v>
                </c:pt>
                <c:pt idx="12166">
                  <c:v>-2.1634899999999999E-2</c:v>
                </c:pt>
                <c:pt idx="12167">
                  <c:v>-2.13133E-2</c:v>
                </c:pt>
                <c:pt idx="12168">
                  <c:v>-2.0961199999999999E-2</c:v>
                </c:pt>
                <c:pt idx="12169">
                  <c:v>-2.0580600000000001E-2</c:v>
                </c:pt>
                <c:pt idx="12170">
                  <c:v>-2.0173699999999999E-2</c:v>
                </c:pt>
                <c:pt idx="12171">
                  <c:v>-1.97424E-2</c:v>
                </c:pt>
                <c:pt idx="12172">
                  <c:v>-1.9289000000000001E-2</c:v>
                </c:pt>
                <c:pt idx="12173">
                  <c:v>-1.8815399999999999E-2</c:v>
                </c:pt>
                <c:pt idx="12174">
                  <c:v>-1.8323699999999998E-2</c:v>
                </c:pt>
                <c:pt idx="12175">
                  <c:v>-1.7815899999999999E-2</c:v>
                </c:pt>
                <c:pt idx="12176">
                  <c:v>-1.7294199999999999E-2</c:v>
                </c:pt>
                <c:pt idx="12177">
                  <c:v>-1.67607E-2</c:v>
                </c:pt>
                <c:pt idx="12178">
                  <c:v>-1.62174E-2</c:v>
                </c:pt>
                <c:pt idx="12179">
                  <c:v>-1.56664E-2</c:v>
                </c:pt>
                <c:pt idx="12180">
                  <c:v>-1.5109900000000001E-2</c:v>
                </c:pt>
                <c:pt idx="12181">
                  <c:v>-1.45501E-2</c:v>
                </c:pt>
                <c:pt idx="12182">
                  <c:v>-1.3989E-2</c:v>
                </c:pt>
                <c:pt idx="12183">
                  <c:v>-1.34287E-2</c:v>
                </c:pt>
                <c:pt idx="12184">
                  <c:v>-1.28711E-2</c:v>
                </c:pt>
                <c:pt idx="12185">
                  <c:v>-1.2318000000000001E-2</c:v>
                </c:pt>
                <c:pt idx="12186">
                  <c:v>-1.17714E-2</c:v>
                </c:pt>
                <c:pt idx="12187">
                  <c:v>-1.1233099999999999E-2</c:v>
                </c:pt>
                <c:pt idx="12188">
                  <c:v>-1.0704999999999999E-2</c:v>
                </c:pt>
                <c:pt idx="12189">
                  <c:v>-1.0188900000000001E-2</c:v>
                </c:pt>
                <c:pt idx="12190" formatCode="0.00E+00">
                  <c:v>-9.6865900000000001E-3</c:v>
                </c:pt>
                <c:pt idx="12191" formatCode="0.00E+00">
                  <c:v>-9.1996200000000004E-3</c:v>
                </c:pt>
                <c:pt idx="12192" formatCode="0.00E+00">
                  <c:v>-8.7295900000000006E-3</c:v>
                </c:pt>
                <c:pt idx="12193" formatCode="0.00E+00">
                  <c:v>-8.2780200000000005E-3</c:v>
                </c:pt>
                <c:pt idx="12194" formatCode="0.00E+00">
                  <c:v>-7.8464299999999997E-3</c:v>
                </c:pt>
                <c:pt idx="12195" formatCode="0.00E+00">
                  <c:v>-7.4362600000000001E-3</c:v>
                </c:pt>
                <c:pt idx="12196" formatCode="0.00E+00">
                  <c:v>-7.0488499999999997E-3</c:v>
                </c:pt>
                <c:pt idx="12197" formatCode="0.00E+00">
                  <c:v>-6.6854599999999998E-3</c:v>
                </c:pt>
                <c:pt idx="12198" formatCode="0.00E+00">
                  <c:v>-6.3472499999999996E-3</c:v>
                </c:pt>
                <c:pt idx="12199" formatCode="0.00E+00">
                  <c:v>-6.0352899999999996E-3</c:v>
                </c:pt>
                <c:pt idx="12200" formatCode="0.00E+00">
                  <c:v>-5.7505799999999999E-3</c:v>
                </c:pt>
                <c:pt idx="12201" formatCode="0.00E+00">
                  <c:v>-5.4940800000000001E-3</c:v>
                </c:pt>
                <c:pt idx="12202" formatCode="0.00E+00">
                  <c:v>-5.2666700000000002E-3</c:v>
                </c:pt>
                <c:pt idx="12203" formatCode="0.00E+00">
                  <c:v>-5.0691099999999999E-3</c:v>
                </c:pt>
                <c:pt idx="12204" formatCode="0.00E+00">
                  <c:v>-4.9019900000000002E-3</c:v>
                </c:pt>
                <c:pt idx="12205" formatCode="0.00E+00">
                  <c:v>-4.7658600000000002E-3</c:v>
                </c:pt>
                <c:pt idx="12206" formatCode="0.00E+00">
                  <c:v>-4.6612099999999998E-3</c:v>
                </c:pt>
                <c:pt idx="12207" formatCode="0.00E+00">
                  <c:v>-4.58845E-3</c:v>
                </c:pt>
                <c:pt idx="12208" formatCode="0.00E+00">
                  <c:v>-4.5478599999999999E-3</c:v>
                </c:pt>
                <c:pt idx="12209" formatCode="0.00E+00">
                  <c:v>-4.5396400000000002E-3</c:v>
                </c:pt>
                <c:pt idx="12210" formatCode="0.00E+00">
                  <c:v>-4.56391E-3</c:v>
                </c:pt>
                <c:pt idx="12211" formatCode="0.00E+00">
                  <c:v>-4.6206700000000003E-3</c:v>
                </c:pt>
                <c:pt idx="12212" formatCode="0.00E+00">
                  <c:v>-4.7097399999999996E-3</c:v>
                </c:pt>
                <c:pt idx="12213" formatCode="0.00E+00">
                  <c:v>-4.8309E-3</c:v>
                </c:pt>
                <c:pt idx="12214" formatCode="0.00E+00">
                  <c:v>-4.9838699999999996E-3</c:v>
                </c:pt>
                <c:pt idx="12215" formatCode="0.00E+00">
                  <c:v>-5.1682999999999998E-3</c:v>
                </c:pt>
                <c:pt idx="12216" formatCode="0.00E+00">
                  <c:v>-5.3837199999999998E-3</c:v>
                </c:pt>
                <c:pt idx="12217" formatCode="0.00E+00">
                  <c:v>-5.6295700000000004E-3</c:v>
                </c:pt>
                <c:pt idx="12218" formatCode="0.00E+00">
                  <c:v>-5.9052000000000002E-3</c:v>
                </c:pt>
                <c:pt idx="12219" formatCode="0.00E+00">
                  <c:v>-6.2099099999999999E-3</c:v>
                </c:pt>
                <c:pt idx="12220" formatCode="0.00E+00">
                  <c:v>-6.5429299999999998E-3</c:v>
                </c:pt>
                <c:pt idx="12221" formatCode="0.00E+00">
                  <c:v>-6.90334E-3</c:v>
                </c:pt>
                <c:pt idx="12222" formatCode="0.00E+00">
                  <c:v>-7.2901399999999996E-3</c:v>
                </c:pt>
                <c:pt idx="12223" formatCode="0.00E+00">
                  <c:v>-7.7022799999999997E-3</c:v>
                </c:pt>
                <c:pt idx="12224" formatCode="0.00E+00">
                  <c:v>-8.1386300000000009E-3</c:v>
                </c:pt>
                <c:pt idx="12225" formatCode="0.00E+00">
                  <c:v>-8.59796E-3</c:v>
                </c:pt>
                <c:pt idx="12226" formatCode="0.00E+00">
                  <c:v>-9.0789300000000007E-3</c:v>
                </c:pt>
                <c:pt idx="12227" formatCode="0.00E+00">
                  <c:v>-9.5801199999999993E-3</c:v>
                </c:pt>
                <c:pt idx="12228">
                  <c:v>-1.0100100000000001E-2</c:v>
                </c:pt>
                <c:pt idx="12229">
                  <c:v>-1.0637300000000001E-2</c:v>
                </c:pt>
                <c:pt idx="12230">
                  <c:v>-1.11903E-2</c:v>
                </c:pt>
                <c:pt idx="12231">
                  <c:v>-1.17576E-2</c:v>
                </c:pt>
                <c:pt idx="12232">
                  <c:v>-1.23375E-2</c:v>
                </c:pt>
                <c:pt idx="12233">
                  <c:v>-1.29284E-2</c:v>
                </c:pt>
                <c:pt idx="12234">
                  <c:v>-1.3528500000000001E-2</c:v>
                </c:pt>
                <c:pt idx="12235">
                  <c:v>-1.41361E-2</c:v>
                </c:pt>
                <c:pt idx="12236">
                  <c:v>-1.4749099999999999E-2</c:v>
                </c:pt>
                <c:pt idx="12237">
                  <c:v>-1.53659E-2</c:v>
                </c:pt>
                <c:pt idx="12238">
                  <c:v>-1.5984399999999999E-2</c:v>
                </c:pt>
                <c:pt idx="12239">
                  <c:v>-1.6602800000000001E-2</c:v>
                </c:pt>
                <c:pt idx="12240">
                  <c:v>-1.7219100000000001E-2</c:v>
                </c:pt>
                <c:pt idx="12241">
                  <c:v>-1.7831300000000001E-2</c:v>
                </c:pt>
                <c:pt idx="12242">
                  <c:v>-1.84374E-2</c:v>
                </c:pt>
                <c:pt idx="12243">
                  <c:v>-1.9035400000000001E-2</c:v>
                </c:pt>
                <c:pt idx="12244">
                  <c:v>-1.9623399999999999E-2</c:v>
                </c:pt>
                <c:pt idx="12245">
                  <c:v>-2.01993E-2</c:v>
                </c:pt>
                <c:pt idx="12246">
                  <c:v>-2.07613E-2</c:v>
                </c:pt>
                <c:pt idx="12247">
                  <c:v>-2.1307300000000001E-2</c:v>
                </c:pt>
                <c:pt idx="12248">
                  <c:v>-2.1835400000000001E-2</c:v>
                </c:pt>
                <c:pt idx="12249">
                  <c:v>-2.2343600000000002E-2</c:v>
                </c:pt>
                <c:pt idx="12250">
                  <c:v>-2.283E-2</c:v>
                </c:pt>
                <c:pt idx="12251">
                  <c:v>-2.3292799999999999E-2</c:v>
                </c:pt>
                <c:pt idx="12252">
                  <c:v>-2.3730000000000001E-2</c:v>
                </c:pt>
                <c:pt idx="12253">
                  <c:v>-2.4139899999999999E-2</c:v>
                </c:pt>
                <c:pt idx="12254">
                  <c:v>-2.45206E-2</c:v>
                </c:pt>
                <c:pt idx="12255">
                  <c:v>-2.4870300000000001E-2</c:v>
                </c:pt>
                <c:pt idx="12256">
                  <c:v>-2.5187399999999999E-2</c:v>
                </c:pt>
                <c:pt idx="12257">
                  <c:v>-2.5470300000000001E-2</c:v>
                </c:pt>
                <c:pt idx="12258">
                  <c:v>-2.5717400000000001E-2</c:v>
                </c:pt>
                <c:pt idx="12259">
                  <c:v>-2.5927200000000001E-2</c:v>
                </c:pt>
                <c:pt idx="12260">
                  <c:v>-2.6098199999999998E-2</c:v>
                </c:pt>
                <c:pt idx="12261">
                  <c:v>-2.6228899999999999E-2</c:v>
                </c:pt>
                <c:pt idx="12262">
                  <c:v>-2.6318000000000001E-2</c:v>
                </c:pt>
                <c:pt idx="12263">
                  <c:v>-2.63643E-2</c:v>
                </c:pt>
                <c:pt idx="12264">
                  <c:v>-2.63666E-2</c:v>
                </c:pt>
                <c:pt idx="12265">
                  <c:v>-2.6323699999999998E-2</c:v>
                </c:pt>
                <c:pt idx="12266">
                  <c:v>-2.62346E-2</c:v>
                </c:pt>
                <c:pt idx="12267">
                  <c:v>-2.6098300000000001E-2</c:v>
                </c:pt>
                <c:pt idx="12268">
                  <c:v>-2.5914099999999999E-2</c:v>
                </c:pt>
                <c:pt idx="12269">
                  <c:v>-2.5680999999999999E-2</c:v>
                </c:pt>
                <c:pt idx="12270">
                  <c:v>-2.53986E-2</c:v>
                </c:pt>
                <c:pt idx="12271">
                  <c:v>-2.5066100000000001E-2</c:v>
                </c:pt>
                <c:pt idx="12272">
                  <c:v>-2.4683099999999999E-2</c:v>
                </c:pt>
                <c:pt idx="12273">
                  <c:v>-2.4249199999999999E-2</c:v>
                </c:pt>
                <c:pt idx="12274">
                  <c:v>-2.37641E-2</c:v>
                </c:pt>
                <c:pt idx="12275">
                  <c:v>-2.3227399999999999E-2</c:v>
                </c:pt>
                <c:pt idx="12276">
                  <c:v>-2.2639099999999999E-2</c:v>
                </c:pt>
                <c:pt idx="12277">
                  <c:v>-2.1999399999999999E-2</c:v>
                </c:pt>
                <c:pt idx="12278">
                  <c:v>-2.1308299999999999E-2</c:v>
                </c:pt>
                <c:pt idx="12279">
                  <c:v>-2.05661E-2</c:v>
                </c:pt>
                <c:pt idx="12280">
                  <c:v>-1.9772399999999999E-2</c:v>
                </c:pt>
                <c:pt idx="12281">
                  <c:v>-1.8927099999999999E-2</c:v>
                </c:pt>
                <c:pt idx="12282">
                  <c:v>-1.80302E-2</c:v>
                </c:pt>
                <c:pt idx="12283">
                  <c:v>-1.7082400000000001E-2</c:v>
                </c:pt>
                <c:pt idx="12284">
                  <c:v>-1.60848E-2</c:v>
                </c:pt>
                <c:pt idx="12285">
                  <c:v>-1.50388E-2</c:v>
                </c:pt>
                <c:pt idx="12286">
                  <c:v>-1.3946099999999999E-2</c:v>
                </c:pt>
                <c:pt idx="12287">
                  <c:v>-1.2808099999999999E-2</c:v>
                </c:pt>
                <c:pt idx="12288">
                  <c:v>-1.16264E-2</c:v>
                </c:pt>
                <c:pt idx="12289">
                  <c:v>-1.04028E-2</c:v>
                </c:pt>
                <c:pt idx="12290" formatCode="0.00E+00">
                  <c:v>-9.1388800000000003E-3</c:v>
                </c:pt>
                <c:pt idx="12291" formatCode="0.00E+00">
                  <c:v>-7.8365299999999995E-3</c:v>
                </c:pt>
                <c:pt idx="12292" formatCode="0.00E+00">
                  <c:v>-6.4977000000000004E-3</c:v>
                </c:pt>
                <c:pt idx="12293" formatCode="0.00E+00">
                  <c:v>-5.1245199999999996E-3</c:v>
                </c:pt>
                <c:pt idx="12294" formatCode="0.00E+00">
                  <c:v>-3.7191799999999999E-3</c:v>
                </c:pt>
                <c:pt idx="12295" formatCode="0.00E+00">
                  <c:v>-2.2836800000000002E-3</c:v>
                </c:pt>
                <c:pt idx="12296" formatCode="0.00E+00">
                  <c:v>-8.2018200000000003E-4</c:v>
                </c:pt>
                <c:pt idx="12297" formatCode="0.00E+00">
                  <c:v>6.6884699999999997E-4</c:v>
                </c:pt>
                <c:pt idx="12298" formatCode="0.00E+00">
                  <c:v>2.1808499999999998E-3</c:v>
                </c:pt>
                <c:pt idx="12299" formatCode="0.00E+00">
                  <c:v>3.7133999999999999E-3</c:v>
                </c:pt>
                <c:pt idx="12300" formatCode="0.00E+00">
                  <c:v>5.2640400000000002E-3</c:v>
                </c:pt>
                <c:pt idx="12301" formatCode="0.00E+00">
                  <c:v>6.8300899999999996E-3</c:v>
                </c:pt>
                <c:pt idx="12302" formatCode="0.00E+00">
                  <c:v>8.4090199999999997E-3</c:v>
                </c:pt>
                <c:pt idx="12303" formatCode="0.00E+00">
                  <c:v>9.9987800000000005E-3</c:v>
                </c:pt>
                <c:pt idx="12304">
                  <c:v>1.1597100000000001E-2</c:v>
                </c:pt>
                <c:pt idx="12305">
                  <c:v>1.32009E-2</c:v>
                </c:pt>
                <c:pt idx="12306">
                  <c:v>1.48072E-2</c:v>
                </c:pt>
                <c:pt idx="12307">
                  <c:v>1.6413199999999999E-2</c:v>
                </c:pt>
                <c:pt idx="12308">
                  <c:v>1.8016000000000001E-2</c:v>
                </c:pt>
                <c:pt idx="12309">
                  <c:v>1.9612999999999998E-2</c:v>
                </c:pt>
                <c:pt idx="12310">
                  <c:v>2.1201899999999999E-2</c:v>
                </c:pt>
                <c:pt idx="12311">
                  <c:v>2.27803E-2</c:v>
                </c:pt>
                <c:pt idx="12312">
                  <c:v>2.43454E-2</c:v>
                </c:pt>
                <c:pt idx="12313">
                  <c:v>2.58941E-2</c:v>
                </c:pt>
                <c:pt idx="12314">
                  <c:v>2.7423199999999998E-2</c:v>
                </c:pt>
                <c:pt idx="12315">
                  <c:v>2.89302E-2</c:v>
                </c:pt>
                <c:pt idx="12316">
                  <c:v>3.0412399999999999E-2</c:v>
                </c:pt>
                <c:pt idx="12317">
                  <c:v>3.1867100000000002E-2</c:v>
                </c:pt>
                <c:pt idx="12318">
                  <c:v>3.32917E-2</c:v>
                </c:pt>
                <c:pt idx="12319">
                  <c:v>3.4683499999999999E-2</c:v>
                </c:pt>
                <c:pt idx="12320">
                  <c:v>3.6039799999999997E-2</c:v>
                </c:pt>
                <c:pt idx="12321">
                  <c:v>3.7358200000000001E-2</c:v>
                </c:pt>
                <c:pt idx="12322">
                  <c:v>3.86361E-2</c:v>
                </c:pt>
                <c:pt idx="12323">
                  <c:v>3.9870799999999998E-2</c:v>
                </c:pt>
                <c:pt idx="12324">
                  <c:v>4.1059900000000003E-2</c:v>
                </c:pt>
                <c:pt idx="12325">
                  <c:v>4.2201599999999999E-2</c:v>
                </c:pt>
                <c:pt idx="12326">
                  <c:v>4.3294399999999997E-2</c:v>
                </c:pt>
                <c:pt idx="12327">
                  <c:v>4.4334699999999998E-2</c:v>
                </c:pt>
                <c:pt idx="12328">
                  <c:v>4.5317900000000001E-2</c:v>
                </c:pt>
                <c:pt idx="12329">
                  <c:v>4.6240400000000001E-2</c:v>
                </c:pt>
                <c:pt idx="12330">
                  <c:v>4.7102100000000001E-2</c:v>
                </c:pt>
                <c:pt idx="12331">
                  <c:v>4.7904200000000001E-2</c:v>
                </c:pt>
                <c:pt idx="12332">
                  <c:v>4.8646599999999998E-2</c:v>
                </c:pt>
                <c:pt idx="12333">
                  <c:v>4.93274E-2</c:v>
                </c:pt>
                <c:pt idx="12334">
                  <c:v>4.9945000000000003E-2</c:v>
                </c:pt>
                <c:pt idx="12335">
                  <c:v>5.0498099999999997E-2</c:v>
                </c:pt>
                <c:pt idx="12336">
                  <c:v>5.0985500000000003E-2</c:v>
                </c:pt>
                <c:pt idx="12337">
                  <c:v>5.1405800000000001E-2</c:v>
                </c:pt>
                <c:pt idx="12338">
                  <c:v>5.1757499999999998E-2</c:v>
                </c:pt>
                <c:pt idx="12339">
                  <c:v>5.2039700000000001E-2</c:v>
                </c:pt>
                <c:pt idx="12340">
                  <c:v>5.2251199999999998E-2</c:v>
                </c:pt>
                <c:pt idx="12341">
                  <c:v>5.2390699999999998E-2</c:v>
                </c:pt>
                <c:pt idx="12342">
                  <c:v>5.2456299999999997E-2</c:v>
                </c:pt>
                <c:pt idx="12343">
                  <c:v>5.2446800000000002E-2</c:v>
                </c:pt>
                <c:pt idx="12344">
                  <c:v>5.2360799999999999E-2</c:v>
                </c:pt>
                <c:pt idx="12345">
                  <c:v>5.2197899999999998E-2</c:v>
                </c:pt>
                <c:pt idx="12346">
                  <c:v>5.1957200000000002E-2</c:v>
                </c:pt>
                <c:pt idx="12347">
                  <c:v>5.1638099999999999E-2</c:v>
                </c:pt>
                <c:pt idx="12348">
                  <c:v>5.1240399999999998E-2</c:v>
                </c:pt>
                <c:pt idx="12349">
                  <c:v>5.0765100000000001E-2</c:v>
                </c:pt>
                <c:pt idx="12350">
                  <c:v>5.0214000000000002E-2</c:v>
                </c:pt>
                <c:pt idx="12351">
                  <c:v>4.9588500000000001E-2</c:v>
                </c:pt>
                <c:pt idx="12352">
                  <c:v>4.8887800000000002E-2</c:v>
                </c:pt>
                <c:pt idx="12353">
                  <c:v>4.811E-2</c:v>
                </c:pt>
                <c:pt idx="12354">
                  <c:v>4.7253499999999997E-2</c:v>
                </c:pt>
                <c:pt idx="12355">
                  <c:v>4.63183E-2</c:v>
                </c:pt>
                <c:pt idx="12356">
                  <c:v>4.5305100000000001E-2</c:v>
                </c:pt>
                <c:pt idx="12357">
                  <c:v>4.4215499999999998E-2</c:v>
                </c:pt>
                <c:pt idx="12358">
                  <c:v>4.3052199999999999E-2</c:v>
                </c:pt>
                <c:pt idx="12359">
                  <c:v>4.1819000000000002E-2</c:v>
                </c:pt>
                <c:pt idx="12360">
                  <c:v>4.05195E-2</c:v>
                </c:pt>
                <c:pt idx="12361">
                  <c:v>3.9154899999999999E-2</c:v>
                </c:pt>
                <c:pt idx="12362">
                  <c:v>3.7723899999999998E-2</c:v>
                </c:pt>
                <c:pt idx="12363">
                  <c:v>3.6226700000000001E-2</c:v>
                </c:pt>
                <c:pt idx="12364">
                  <c:v>3.46664E-2</c:v>
                </c:pt>
                <c:pt idx="12365">
                  <c:v>3.3046199999999998E-2</c:v>
                </c:pt>
                <c:pt idx="12366">
                  <c:v>3.1367399999999997E-2</c:v>
                </c:pt>
                <c:pt idx="12367">
                  <c:v>2.9629800000000001E-2</c:v>
                </c:pt>
                <c:pt idx="12368">
                  <c:v>2.7834299999999999E-2</c:v>
                </c:pt>
                <c:pt idx="12369">
                  <c:v>2.5983300000000001E-2</c:v>
                </c:pt>
                <c:pt idx="12370">
                  <c:v>2.40801E-2</c:v>
                </c:pt>
                <c:pt idx="12371">
                  <c:v>2.2127399999999998E-2</c:v>
                </c:pt>
                <c:pt idx="12372">
                  <c:v>2.0128299999999998E-2</c:v>
                </c:pt>
                <c:pt idx="12373">
                  <c:v>1.80868E-2</c:v>
                </c:pt>
                <c:pt idx="12374">
                  <c:v>1.6007299999999999E-2</c:v>
                </c:pt>
                <c:pt idx="12375">
                  <c:v>1.38943E-2</c:v>
                </c:pt>
                <c:pt idx="12376">
                  <c:v>1.1750999999999999E-2</c:v>
                </c:pt>
                <c:pt idx="12377" formatCode="0.00E+00">
                  <c:v>9.5786099999999996E-3</c:v>
                </c:pt>
                <c:pt idx="12378" formatCode="0.00E+00">
                  <c:v>7.3777299999999999E-3</c:v>
                </c:pt>
                <c:pt idx="12379" formatCode="0.00E+00">
                  <c:v>5.1506800000000004E-3</c:v>
                </c:pt>
                <c:pt idx="12380" formatCode="0.00E+00">
                  <c:v>2.9015500000000001E-3</c:v>
                </c:pt>
                <c:pt idx="12381" formatCode="0.00E+00">
                  <c:v>6.3426499999999996E-4</c:v>
                </c:pt>
                <c:pt idx="12382" formatCode="0.00E+00">
                  <c:v>-1.64847E-3</c:v>
                </c:pt>
                <c:pt idx="12383" formatCode="0.00E+00">
                  <c:v>-3.9451299999999998E-3</c:v>
                </c:pt>
                <c:pt idx="12384" formatCode="0.00E+00">
                  <c:v>-6.25429E-3</c:v>
                </c:pt>
                <c:pt idx="12385" formatCode="0.00E+00">
                  <c:v>-8.5730100000000007E-3</c:v>
                </c:pt>
                <c:pt idx="12386">
                  <c:v>-1.08977E-2</c:v>
                </c:pt>
                <c:pt idx="12387">
                  <c:v>-1.32269E-2</c:v>
                </c:pt>
                <c:pt idx="12388">
                  <c:v>-1.55601E-2</c:v>
                </c:pt>
                <c:pt idx="12389">
                  <c:v>-1.78963E-2</c:v>
                </c:pt>
                <c:pt idx="12390">
                  <c:v>-2.0235099999999999E-2</c:v>
                </c:pt>
                <c:pt idx="12391">
                  <c:v>-2.2577199999999999E-2</c:v>
                </c:pt>
                <c:pt idx="12392">
                  <c:v>-2.4920899999999999E-2</c:v>
                </c:pt>
                <c:pt idx="12393">
                  <c:v>-2.7261500000000001E-2</c:v>
                </c:pt>
                <c:pt idx="12394">
                  <c:v>-2.9593999999999999E-2</c:v>
                </c:pt>
                <c:pt idx="12395">
                  <c:v>-3.1916800000000002E-2</c:v>
                </c:pt>
                <c:pt idx="12396">
                  <c:v>-3.42289E-2</c:v>
                </c:pt>
                <c:pt idx="12397">
                  <c:v>-3.6527799999999999E-2</c:v>
                </c:pt>
                <c:pt idx="12398">
                  <c:v>-3.8809200000000002E-2</c:v>
                </c:pt>
                <c:pt idx="12399">
                  <c:v>-4.1069399999999999E-2</c:v>
                </c:pt>
                <c:pt idx="12400">
                  <c:v>-4.3306699999999997E-2</c:v>
                </c:pt>
                <c:pt idx="12401">
                  <c:v>-4.5519799999999999E-2</c:v>
                </c:pt>
                <c:pt idx="12402">
                  <c:v>-4.7707300000000001E-2</c:v>
                </c:pt>
                <c:pt idx="12403">
                  <c:v>-4.98672E-2</c:v>
                </c:pt>
                <c:pt idx="12404">
                  <c:v>-5.1997500000000002E-2</c:v>
                </c:pt>
                <c:pt idx="12405">
                  <c:v>-5.4096100000000001E-2</c:v>
                </c:pt>
                <c:pt idx="12406">
                  <c:v>-5.6161000000000003E-2</c:v>
                </c:pt>
                <c:pt idx="12407">
                  <c:v>-5.8188799999999999E-2</c:v>
                </c:pt>
                <c:pt idx="12408">
                  <c:v>-6.0176100000000003E-2</c:v>
                </c:pt>
                <c:pt idx="12409">
                  <c:v>-6.2121500000000003E-2</c:v>
                </c:pt>
                <c:pt idx="12410">
                  <c:v>-6.4025100000000001E-2</c:v>
                </c:pt>
                <c:pt idx="12411">
                  <c:v>-6.5885200000000005E-2</c:v>
                </c:pt>
                <c:pt idx="12412">
                  <c:v>-6.7698900000000006E-2</c:v>
                </c:pt>
                <c:pt idx="12413">
                  <c:v>-6.9463800000000006E-2</c:v>
                </c:pt>
                <c:pt idx="12414">
                  <c:v>-7.1180300000000002E-2</c:v>
                </c:pt>
                <c:pt idx="12415">
                  <c:v>-7.2849300000000006E-2</c:v>
                </c:pt>
                <c:pt idx="12416">
                  <c:v>-7.4470599999999998E-2</c:v>
                </c:pt>
                <c:pt idx="12417">
                  <c:v>-7.6043799999999995E-2</c:v>
                </c:pt>
                <c:pt idx="12418">
                  <c:v>-7.7568899999999996E-2</c:v>
                </c:pt>
                <c:pt idx="12419">
                  <c:v>-7.9047400000000004E-2</c:v>
                </c:pt>
                <c:pt idx="12420">
                  <c:v>-8.0481700000000003E-2</c:v>
                </c:pt>
                <c:pt idx="12421">
                  <c:v>-8.1873399999999999E-2</c:v>
                </c:pt>
                <c:pt idx="12422">
                  <c:v>-8.3222500000000005E-2</c:v>
                </c:pt>
                <c:pt idx="12423">
                  <c:v>-8.45278E-2</c:v>
                </c:pt>
                <c:pt idx="12424">
                  <c:v>-8.5787299999999997E-2</c:v>
                </c:pt>
                <c:pt idx="12425">
                  <c:v>-8.6999300000000002E-2</c:v>
                </c:pt>
                <c:pt idx="12426">
                  <c:v>-8.8161699999999996E-2</c:v>
                </c:pt>
                <c:pt idx="12427">
                  <c:v>-8.9272699999999997E-2</c:v>
                </c:pt>
                <c:pt idx="12428">
                  <c:v>-9.0334100000000001E-2</c:v>
                </c:pt>
                <c:pt idx="12429">
                  <c:v>-9.1350200000000006E-2</c:v>
                </c:pt>
                <c:pt idx="12430">
                  <c:v>-9.2322500000000002E-2</c:v>
                </c:pt>
                <c:pt idx="12431">
                  <c:v>-9.32476E-2</c:v>
                </c:pt>
                <c:pt idx="12432">
                  <c:v>-9.4122300000000006E-2</c:v>
                </c:pt>
                <c:pt idx="12433">
                  <c:v>-9.49464E-2</c:v>
                </c:pt>
                <c:pt idx="12434">
                  <c:v>-9.5721100000000003E-2</c:v>
                </c:pt>
                <c:pt idx="12435">
                  <c:v>-9.6447900000000003E-2</c:v>
                </c:pt>
                <c:pt idx="12436">
                  <c:v>-9.7129400000000005E-2</c:v>
                </c:pt>
                <c:pt idx="12437">
                  <c:v>-9.7767499999999993E-2</c:v>
                </c:pt>
                <c:pt idx="12438">
                  <c:v>-9.8362699999999997E-2</c:v>
                </c:pt>
                <c:pt idx="12439">
                  <c:v>-9.8916000000000004E-2</c:v>
                </c:pt>
                <c:pt idx="12440">
                  <c:v>-9.9429699999999996E-2</c:v>
                </c:pt>
                <c:pt idx="12441">
                  <c:v>-9.9905099999999997E-2</c:v>
                </c:pt>
                <c:pt idx="12442">
                  <c:v>-0.100342</c:v>
                </c:pt>
                <c:pt idx="12443">
                  <c:v>-0.10073799999999999</c:v>
                </c:pt>
                <c:pt idx="12444">
                  <c:v>-0.101094</c:v>
                </c:pt>
                <c:pt idx="12445">
                  <c:v>-0.101412</c:v>
                </c:pt>
                <c:pt idx="12446">
                  <c:v>-0.101697</c:v>
                </c:pt>
                <c:pt idx="12447">
                  <c:v>-0.101952</c:v>
                </c:pt>
                <c:pt idx="12448">
                  <c:v>-0.10218000000000001</c:v>
                </c:pt>
                <c:pt idx="12449">
                  <c:v>-0.102383</c:v>
                </c:pt>
                <c:pt idx="12450">
                  <c:v>-0.102561</c:v>
                </c:pt>
                <c:pt idx="12451">
                  <c:v>-0.102718</c:v>
                </c:pt>
                <c:pt idx="12452">
                  <c:v>-0.102853</c:v>
                </c:pt>
                <c:pt idx="12453">
                  <c:v>-0.102967</c:v>
                </c:pt>
                <c:pt idx="12454">
                  <c:v>-0.103062</c:v>
                </c:pt>
                <c:pt idx="12455">
                  <c:v>-0.103134</c:v>
                </c:pt>
                <c:pt idx="12456">
                  <c:v>-0.103185</c:v>
                </c:pt>
                <c:pt idx="12457">
                  <c:v>-0.103215</c:v>
                </c:pt>
                <c:pt idx="12458">
                  <c:v>-0.103229</c:v>
                </c:pt>
                <c:pt idx="12459">
                  <c:v>-0.10323300000000001</c:v>
                </c:pt>
                <c:pt idx="12460">
                  <c:v>-0.103231</c:v>
                </c:pt>
                <c:pt idx="12461">
                  <c:v>-0.103223</c:v>
                </c:pt>
                <c:pt idx="12462">
                  <c:v>-0.10321</c:v>
                </c:pt>
                <c:pt idx="12463">
                  <c:v>-0.10319300000000001</c:v>
                </c:pt>
                <c:pt idx="12464">
                  <c:v>-0.103174</c:v>
                </c:pt>
                <c:pt idx="12465">
                  <c:v>-0.103154</c:v>
                </c:pt>
                <c:pt idx="12466">
                  <c:v>-0.10313600000000001</c:v>
                </c:pt>
                <c:pt idx="12467">
                  <c:v>-0.103115</c:v>
                </c:pt>
                <c:pt idx="12468">
                  <c:v>-0.10309</c:v>
                </c:pt>
                <c:pt idx="12469">
                  <c:v>-0.103064</c:v>
                </c:pt>
                <c:pt idx="12470">
                  <c:v>-0.10304000000000001</c:v>
                </c:pt>
                <c:pt idx="12471">
                  <c:v>-0.103022</c:v>
                </c:pt>
                <c:pt idx="12472">
                  <c:v>-0.10301299999999999</c:v>
                </c:pt>
                <c:pt idx="12473">
                  <c:v>-0.10301200000000001</c:v>
                </c:pt>
                <c:pt idx="12474">
                  <c:v>-0.10302</c:v>
                </c:pt>
                <c:pt idx="12475">
                  <c:v>-0.10303</c:v>
                </c:pt>
                <c:pt idx="12476">
                  <c:v>-0.103037</c:v>
                </c:pt>
                <c:pt idx="12477">
                  <c:v>-0.10303900000000001</c:v>
                </c:pt>
                <c:pt idx="12478">
                  <c:v>-0.103043</c:v>
                </c:pt>
                <c:pt idx="12479">
                  <c:v>-0.103052</c:v>
                </c:pt>
                <c:pt idx="12480">
                  <c:v>-0.10306800000000001</c:v>
                </c:pt>
                <c:pt idx="12481">
                  <c:v>-0.10309400000000001</c:v>
                </c:pt>
                <c:pt idx="12482">
                  <c:v>-0.103133</c:v>
                </c:pt>
                <c:pt idx="12483">
                  <c:v>-0.103187</c:v>
                </c:pt>
                <c:pt idx="12484">
                  <c:v>-0.103251</c:v>
                </c:pt>
                <c:pt idx="12485">
                  <c:v>-0.103325</c:v>
                </c:pt>
                <c:pt idx="12486">
                  <c:v>-0.10341</c:v>
                </c:pt>
                <c:pt idx="12487">
                  <c:v>-0.103506</c:v>
                </c:pt>
                <c:pt idx="12488">
                  <c:v>-0.103614</c:v>
                </c:pt>
                <c:pt idx="12489">
                  <c:v>-0.103737</c:v>
                </c:pt>
                <c:pt idx="12490">
                  <c:v>-0.103877</c:v>
                </c:pt>
                <c:pt idx="12491">
                  <c:v>-0.104037</c:v>
                </c:pt>
                <c:pt idx="12492">
                  <c:v>-0.104222</c:v>
                </c:pt>
                <c:pt idx="12493">
                  <c:v>-0.10443</c:v>
                </c:pt>
                <c:pt idx="12494">
                  <c:v>-0.104661</c:v>
                </c:pt>
                <c:pt idx="12495">
                  <c:v>-0.10491200000000001</c:v>
                </c:pt>
                <c:pt idx="12496">
                  <c:v>-0.105182</c:v>
                </c:pt>
                <c:pt idx="12497">
                  <c:v>-0.10546700000000001</c:v>
                </c:pt>
                <c:pt idx="12498">
                  <c:v>-0.105768</c:v>
                </c:pt>
                <c:pt idx="12499">
                  <c:v>-0.106082</c:v>
                </c:pt>
                <c:pt idx="12500">
                  <c:v>-0.106407</c:v>
                </c:pt>
                <c:pt idx="12501">
                  <c:v>-0.106743</c:v>
                </c:pt>
                <c:pt idx="12502">
                  <c:v>-0.10709100000000001</c:v>
                </c:pt>
                <c:pt idx="12503">
                  <c:v>-0.107456</c:v>
                </c:pt>
                <c:pt idx="12504">
                  <c:v>-0.107839</c:v>
                </c:pt>
                <c:pt idx="12505">
                  <c:v>-0.108242</c:v>
                </c:pt>
                <c:pt idx="12506">
                  <c:v>-0.10866199999999999</c:v>
                </c:pt>
                <c:pt idx="12507">
                  <c:v>-0.109096</c:v>
                </c:pt>
                <c:pt idx="12508">
                  <c:v>-0.109543</c:v>
                </c:pt>
                <c:pt idx="12509">
                  <c:v>-0.110002</c:v>
                </c:pt>
                <c:pt idx="12510">
                  <c:v>-0.11047700000000001</c:v>
                </c:pt>
                <c:pt idx="12511">
                  <c:v>-0.110968</c:v>
                </c:pt>
                <c:pt idx="12512">
                  <c:v>-0.11147700000000001</c:v>
                </c:pt>
                <c:pt idx="12513">
                  <c:v>-0.11201</c:v>
                </c:pt>
                <c:pt idx="12514">
                  <c:v>-0.112567</c:v>
                </c:pt>
                <c:pt idx="12515">
                  <c:v>-0.113149</c:v>
                </c:pt>
                <c:pt idx="12516">
                  <c:v>-0.113751</c:v>
                </c:pt>
                <c:pt idx="12517">
                  <c:v>-0.11437600000000001</c:v>
                </c:pt>
                <c:pt idx="12518">
                  <c:v>-0.115024</c:v>
                </c:pt>
                <c:pt idx="12519">
                  <c:v>-0.11569500000000001</c:v>
                </c:pt>
                <c:pt idx="12520">
                  <c:v>-0.116385</c:v>
                </c:pt>
                <c:pt idx="12521">
                  <c:v>-0.117094</c:v>
                </c:pt>
                <c:pt idx="12522">
                  <c:v>-0.117824</c:v>
                </c:pt>
                <c:pt idx="12523">
                  <c:v>-0.118577</c:v>
                </c:pt>
                <c:pt idx="12524">
                  <c:v>-0.11934500000000001</c:v>
                </c:pt>
                <c:pt idx="12525">
                  <c:v>-0.12012299999999999</c:v>
                </c:pt>
                <c:pt idx="12526">
                  <c:v>-0.120906</c:v>
                </c:pt>
                <c:pt idx="12527">
                  <c:v>-0.12169199999999999</c:v>
                </c:pt>
                <c:pt idx="12528">
                  <c:v>-0.122477</c:v>
                </c:pt>
                <c:pt idx="12529">
                  <c:v>-0.123254</c:v>
                </c:pt>
                <c:pt idx="12530">
                  <c:v>-0.124024</c:v>
                </c:pt>
                <c:pt idx="12531">
                  <c:v>-0.124788</c:v>
                </c:pt>
                <c:pt idx="12532">
                  <c:v>-0.12554899999999999</c:v>
                </c:pt>
                <c:pt idx="12533">
                  <c:v>-0.126307</c:v>
                </c:pt>
                <c:pt idx="12534">
                  <c:v>-0.12706400000000001</c:v>
                </c:pt>
                <c:pt idx="12535">
                  <c:v>-0.12781899999999999</c:v>
                </c:pt>
                <c:pt idx="12536">
                  <c:v>-0.12856799999999999</c:v>
                </c:pt>
                <c:pt idx="12537">
                  <c:v>-0.12931200000000001</c:v>
                </c:pt>
                <c:pt idx="12538">
                  <c:v>-0.130047</c:v>
                </c:pt>
                <c:pt idx="12539">
                  <c:v>-0.130777</c:v>
                </c:pt>
                <c:pt idx="12540">
                  <c:v>-0.13150300000000001</c:v>
                </c:pt>
                <c:pt idx="12541">
                  <c:v>-0.13222300000000001</c:v>
                </c:pt>
                <c:pt idx="12542">
                  <c:v>-0.132933</c:v>
                </c:pt>
                <c:pt idx="12543">
                  <c:v>-0.133635</c:v>
                </c:pt>
                <c:pt idx="12544">
                  <c:v>-0.13433200000000001</c:v>
                </c:pt>
                <c:pt idx="12545">
                  <c:v>-0.13502800000000001</c:v>
                </c:pt>
                <c:pt idx="12546">
                  <c:v>-0.13571900000000001</c:v>
                </c:pt>
                <c:pt idx="12547">
                  <c:v>-0.13639399999999999</c:v>
                </c:pt>
                <c:pt idx="12548">
                  <c:v>-0.137046</c:v>
                </c:pt>
                <c:pt idx="12549">
                  <c:v>-0.13766900000000001</c:v>
                </c:pt>
                <c:pt idx="12550">
                  <c:v>-0.138262</c:v>
                </c:pt>
                <c:pt idx="12551">
                  <c:v>-0.138822</c:v>
                </c:pt>
                <c:pt idx="12552">
                  <c:v>-0.139348</c:v>
                </c:pt>
                <c:pt idx="12553">
                  <c:v>-0.13984099999999999</c:v>
                </c:pt>
                <c:pt idx="12554">
                  <c:v>-0.14030699999999999</c:v>
                </c:pt>
                <c:pt idx="12555">
                  <c:v>-0.14075299999999999</c:v>
                </c:pt>
                <c:pt idx="12556">
                  <c:v>-0.141179</c:v>
                </c:pt>
                <c:pt idx="12557">
                  <c:v>-0.14158000000000001</c:v>
                </c:pt>
                <c:pt idx="12558">
                  <c:v>-0.14195099999999999</c:v>
                </c:pt>
                <c:pt idx="12559">
                  <c:v>-0.142293</c:v>
                </c:pt>
                <c:pt idx="12560">
                  <c:v>-0.14260300000000001</c:v>
                </c:pt>
                <c:pt idx="12561">
                  <c:v>-0.14287900000000001</c:v>
                </c:pt>
                <c:pt idx="12562">
                  <c:v>-0.143126</c:v>
                </c:pt>
                <c:pt idx="12563">
                  <c:v>-0.143346</c:v>
                </c:pt>
                <c:pt idx="12564">
                  <c:v>-0.143542</c:v>
                </c:pt>
                <c:pt idx="12565">
                  <c:v>-0.14371999999999999</c:v>
                </c:pt>
                <c:pt idx="12566">
                  <c:v>-0.14388300000000001</c:v>
                </c:pt>
                <c:pt idx="12567">
                  <c:v>-0.14403199999999999</c:v>
                </c:pt>
                <c:pt idx="12568">
                  <c:v>-0.14416499999999999</c:v>
                </c:pt>
                <c:pt idx="12569">
                  <c:v>-0.14428199999999999</c:v>
                </c:pt>
                <c:pt idx="12570">
                  <c:v>-0.14438400000000001</c:v>
                </c:pt>
                <c:pt idx="12571">
                  <c:v>-0.14447099999999999</c:v>
                </c:pt>
                <c:pt idx="12572">
                  <c:v>-0.14454600000000001</c:v>
                </c:pt>
                <c:pt idx="12573">
                  <c:v>-0.14460899999999999</c:v>
                </c:pt>
                <c:pt idx="12574">
                  <c:v>-0.14465800000000001</c:v>
                </c:pt>
                <c:pt idx="12575">
                  <c:v>-0.14469299999999999</c:v>
                </c:pt>
                <c:pt idx="12576">
                  <c:v>-0.14471100000000001</c:v>
                </c:pt>
                <c:pt idx="12577">
                  <c:v>-0.14471400000000001</c:v>
                </c:pt>
                <c:pt idx="12578">
                  <c:v>-0.144703</c:v>
                </c:pt>
                <c:pt idx="12579">
                  <c:v>-0.144679</c:v>
                </c:pt>
                <c:pt idx="12580">
                  <c:v>-0.14463799999999999</c:v>
                </c:pt>
                <c:pt idx="12581">
                  <c:v>-0.14458199999999999</c:v>
                </c:pt>
                <c:pt idx="12582">
                  <c:v>-0.144511</c:v>
                </c:pt>
                <c:pt idx="12583">
                  <c:v>-0.14443</c:v>
                </c:pt>
                <c:pt idx="12584">
                  <c:v>-0.144347</c:v>
                </c:pt>
                <c:pt idx="12585">
                  <c:v>-0.14426900000000001</c:v>
                </c:pt>
                <c:pt idx="12586">
                  <c:v>-0.144202</c:v>
                </c:pt>
                <c:pt idx="12587">
                  <c:v>-0.144148</c:v>
                </c:pt>
                <c:pt idx="12588">
                  <c:v>-0.14411099999999999</c:v>
                </c:pt>
                <c:pt idx="12589">
                  <c:v>-0.144091</c:v>
                </c:pt>
                <c:pt idx="12590">
                  <c:v>-0.14409</c:v>
                </c:pt>
                <c:pt idx="12591">
                  <c:v>-0.14410700000000001</c:v>
                </c:pt>
                <c:pt idx="12592">
                  <c:v>-0.14413899999999999</c:v>
                </c:pt>
                <c:pt idx="12593">
                  <c:v>-0.144181</c:v>
                </c:pt>
                <c:pt idx="12594">
                  <c:v>-0.144236</c:v>
                </c:pt>
                <c:pt idx="12595">
                  <c:v>-0.14431099999999999</c:v>
                </c:pt>
                <c:pt idx="12596">
                  <c:v>-0.14441399999999999</c:v>
                </c:pt>
                <c:pt idx="12597">
                  <c:v>-0.14454700000000001</c:v>
                </c:pt>
                <c:pt idx="12598">
                  <c:v>-0.144708</c:v>
                </c:pt>
                <c:pt idx="12599">
                  <c:v>-0.144894</c:v>
                </c:pt>
                <c:pt idx="12600">
                  <c:v>-0.14510500000000001</c:v>
                </c:pt>
                <c:pt idx="12601">
                  <c:v>-0.14534</c:v>
                </c:pt>
                <c:pt idx="12602">
                  <c:v>-0.14560000000000001</c:v>
                </c:pt>
                <c:pt idx="12603">
                  <c:v>-0.14588599999999999</c:v>
                </c:pt>
                <c:pt idx="12604">
                  <c:v>-0.146205</c:v>
                </c:pt>
                <c:pt idx="12605">
                  <c:v>-0.146562</c:v>
                </c:pt>
                <c:pt idx="12606">
                  <c:v>-0.14695900000000001</c:v>
                </c:pt>
                <c:pt idx="12607">
                  <c:v>-0.147401</c:v>
                </c:pt>
                <c:pt idx="12608">
                  <c:v>-0.14788899999999999</c:v>
                </c:pt>
                <c:pt idx="12609">
                  <c:v>-0.14841699999999999</c:v>
                </c:pt>
                <c:pt idx="12610">
                  <c:v>-0.14898400000000001</c:v>
                </c:pt>
                <c:pt idx="12611">
                  <c:v>-0.14959</c:v>
                </c:pt>
                <c:pt idx="12612">
                  <c:v>-0.15024499999999999</c:v>
                </c:pt>
                <c:pt idx="12613">
                  <c:v>-0.15095500000000001</c:v>
                </c:pt>
                <c:pt idx="12614">
                  <c:v>-0.151725</c:v>
                </c:pt>
                <c:pt idx="12615">
                  <c:v>-0.152559</c:v>
                </c:pt>
                <c:pt idx="12616">
                  <c:v>-0.15345600000000001</c:v>
                </c:pt>
                <c:pt idx="12617">
                  <c:v>-0.154414</c:v>
                </c:pt>
                <c:pt idx="12618">
                  <c:v>-0.15542600000000001</c:v>
                </c:pt>
                <c:pt idx="12619">
                  <c:v>-0.15648699999999999</c:v>
                </c:pt>
                <c:pt idx="12620">
                  <c:v>-0.15759200000000001</c:v>
                </c:pt>
                <c:pt idx="12621">
                  <c:v>-0.158743</c:v>
                </c:pt>
                <c:pt idx="12622">
                  <c:v>-0.159937</c:v>
                </c:pt>
                <c:pt idx="12623">
                  <c:v>-0.16116900000000001</c:v>
                </c:pt>
                <c:pt idx="12624">
                  <c:v>-0.162436</c:v>
                </c:pt>
                <c:pt idx="12625">
                  <c:v>-0.163746</c:v>
                </c:pt>
                <c:pt idx="12626">
                  <c:v>-0.165108</c:v>
                </c:pt>
                <c:pt idx="12627">
                  <c:v>-0.16652600000000001</c:v>
                </c:pt>
                <c:pt idx="12628">
                  <c:v>-0.16800499999999999</c:v>
                </c:pt>
                <c:pt idx="12629">
                  <c:v>-0.16955000000000001</c:v>
                </c:pt>
                <c:pt idx="12630">
                  <c:v>-0.17116100000000001</c:v>
                </c:pt>
                <c:pt idx="12631">
                  <c:v>-0.17283899999999999</c:v>
                </c:pt>
                <c:pt idx="12632">
                  <c:v>-0.17458199999999999</c:v>
                </c:pt>
                <c:pt idx="12633">
                  <c:v>-0.17638799999999999</c:v>
                </c:pt>
                <c:pt idx="12634">
                  <c:v>-0.178258</c:v>
                </c:pt>
                <c:pt idx="12635">
                  <c:v>-0.18019399999999999</c:v>
                </c:pt>
                <c:pt idx="12636">
                  <c:v>-0.18219399999999999</c:v>
                </c:pt>
                <c:pt idx="12637">
                  <c:v>-0.184256</c:v>
                </c:pt>
                <c:pt idx="12638">
                  <c:v>-0.18638099999999999</c:v>
                </c:pt>
                <c:pt idx="12639">
                  <c:v>-0.18856700000000001</c:v>
                </c:pt>
                <c:pt idx="12640">
                  <c:v>-0.190807</c:v>
                </c:pt>
                <c:pt idx="12641">
                  <c:v>-0.19308900000000001</c:v>
                </c:pt>
                <c:pt idx="12642">
                  <c:v>-0.195408</c:v>
                </c:pt>
                <c:pt idx="12643">
                  <c:v>-0.19776099999999999</c:v>
                </c:pt>
                <c:pt idx="12644">
                  <c:v>-0.200153</c:v>
                </c:pt>
                <c:pt idx="12645">
                  <c:v>-0.20258399999999999</c:v>
                </c:pt>
                <c:pt idx="12646">
                  <c:v>-0.20505200000000001</c:v>
                </c:pt>
                <c:pt idx="12647">
                  <c:v>-0.20755499999999999</c:v>
                </c:pt>
                <c:pt idx="12648">
                  <c:v>-0.210092</c:v>
                </c:pt>
                <c:pt idx="12649">
                  <c:v>-0.21265999999999999</c:v>
                </c:pt>
                <c:pt idx="12650">
                  <c:v>-0.215256</c:v>
                </c:pt>
                <c:pt idx="12651">
                  <c:v>-0.21787400000000001</c:v>
                </c:pt>
                <c:pt idx="12652">
                  <c:v>-0.22050700000000001</c:v>
                </c:pt>
                <c:pt idx="12653">
                  <c:v>-0.22314800000000001</c:v>
                </c:pt>
                <c:pt idx="12654">
                  <c:v>-0.22579399999999999</c:v>
                </c:pt>
                <c:pt idx="12655">
                  <c:v>-0.22844900000000001</c:v>
                </c:pt>
                <c:pt idx="12656">
                  <c:v>-0.23111499999999999</c:v>
                </c:pt>
                <c:pt idx="12657">
                  <c:v>-0.233797</c:v>
                </c:pt>
                <c:pt idx="12658">
                  <c:v>-0.23649400000000001</c:v>
                </c:pt>
                <c:pt idx="12659">
                  <c:v>-0.239206</c:v>
                </c:pt>
                <c:pt idx="12660">
                  <c:v>-0.241927</c:v>
                </c:pt>
                <c:pt idx="12661">
                  <c:v>-0.24465300000000001</c:v>
                </c:pt>
                <c:pt idx="12662">
                  <c:v>-0.247387</c:v>
                </c:pt>
                <c:pt idx="12663">
                  <c:v>-0.250135</c:v>
                </c:pt>
                <c:pt idx="12664">
                  <c:v>-0.25289699999999998</c:v>
                </c:pt>
                <c:pt idx="12665">
                  <c:v>-0.25567000000000001</c:v>
                </c:pt>
                <c:pt idx="12666">
                  <c:v>-0.25845099999999999</c:v>
                </c:pt>
                <c:pt idx="12667">
                  <c:v>-0.26123299999999999</c:v>
                </c:pt>
                <c:pt idx="12668">
                  <c:v>-0.26400699999999999</c:v>
                </c:pt>
                <c:pt idx="12669">
                  <c:v>-0.26677099999999998</c:v>
                </c:pt>
                <c:pt idx="12670">
                  <c:v>-0.26952599999999999</c:v>
                </c:pt>
                <c:pt idx="12671">
                  <c:v>-0.27227200000000001</c:v>
                </c:pt>
                <c:pt idx="12672">
                  <c:v>-0.275001</c:v>
                </c:pt>
                <c:pt idx="12673">
                  <c:v>-0.27770699999999998</c:v>
                </c:pt>
                <c:pt idx="12674">
                  <c:v>-0.280385</c:v>
                </c:pt>
                <c:pt idx="12675">
                  <c:v>-0.28303200000000001</c:v>
                </c:pt>
                <c:pt idx="12676">
                  <c:v>-0.28564299999999998</c:v>
                </c:pt>
                <c:pt idx="12677">
                  <c:v>-0.288215</c:v>
                </c:pt>
                <c:pt idx="12678">
                  <c:v>-0.29074899999999998</c:v>
                </c:pt>
                <c:pt idx="12679">
                  <c:v>-0.29325099999999998</c:v>
                </c:pt>
                <c:pt idx="12680">
                  <c:v>-0.29571999999999998</c:v>
                </c:pt>
                <c:pt idx="12681">
                  <c:v>-0.29815700000000001</c:v>
                </c:pt>
                <c:pt idx="12682">
                  <c:v>-0.30055900000000002</c:v>
                </c:pt>
                <c:pt idx="12683">
                  <c:v>-0.30292000000000002</c:v>
                </c:pt>
                <c:pt idx="12684">
                  <c:v>-0.30523299999999998</c:v>
                </c:pt>
                <c:pt idx="12685">
                  <c:v>-0.30749300000000002</c:v>
                </c:pt>
                <c:pt idx="12686">
                  <c:v>-0.30969799999999997</c:v>
                </c:pt>
                <c:pt idx="12687">
                  <c:v>-0.31184499999999998</c:v>
                </c:pt>
                <c:pt idx="12688">
                  <c:v>-0.31393700000000002</c:v>
                </c:pt>
                <c:pt idx="12689">
                  <c:v>-0.31597599999999998</c:v>
                </c:pt>
                <c:pt idx="12690">
                  <c:v>-0.31796400000000002</c:v>
                </c:pt>
                <c:pt idx="12691">
                  <c:v>-0.31990200000000002</c:v>
                </c:pt>
                <c:pt idx="12692">
                  <c:v>-0.32178699999999999</c:v>
                </c:pt>
                <c:pt idx="12693">
                  <c:v>-0.32361699999999999</c:v>
                </c:pt>
                <c:pt idx="12694">
                  <c:v>-0.32539400000000002</c:v>
                </c:pt>
                <c:pt idx="12695">
                  <c:v>-0.32711899999999999</c:v>
                </c:pt>
                <c:pt idx="12696">
                  <c:v>-0.328791</c:v>
                </c:pt>
                <c:pt idx="12697">
                  <c:v>-0.330405</c:v>
                </c:pt>
                <c:pt idx="12698">
                  <c:v>-0.33196399999999998</c:v>
                </c:pt>
                <c:pt idx="12699">
                  <c:v>-0.33346799999999999</c:v>
                </c:pt>
                <c:pt idx="12700">
                  <c:v>-0.33490999999999999</c:v>
                </c:pt>
                <c:pt idx="12701">
                  <c:v>-0.33628000000000002</c:v>
                </c:pt>
                <c:pt idx="12702">
                  <c:v>-0.33757599999999999</c:v>
                </c:pt>
                <c:pt idx="12703">
                  <c:v>-0.33879399999999998</c:v>
                </c:pt>
                <c:pt idx="12704">
                  <c:v>-0.33993000000000001</c:v>
                </c:pt>
                <c:pt idx="12705">
                  <c:v>-0.34098200000000001</c:v>
                </c:pt>
                <c:pt idx="12706">
                  <c:v>-0.34195599999999998</c:v>
                </c:pt>
                <c:pt idx="12707">
                  <c:v>-0.34285900000000002</c:v>
                </c:pt>
                <c:pt idx="12708">
                  <c:v>-0.34368900000000002</c:v>
                </c:pt>
                <c:pt idx="12709">
                  <c:v>-0.344445</c:v>
                </c:pt>
                <c:pt idx="12710">
                  <c:v>-0.34512900000000002</c:v>
                </c:pt>
                <c:pt idx="12711">
                  <c:v>-0.345744</c:v>
                </c:pt>
                <c:pt idx="12712">
                  <c:v>-0.34628799999999998</c:v>
                </c:pt>
                <c:pt idx="12713">
                  <c:v>-0.34676000000000001</c:v>
                </c:pt>
                <c:pt idx="12714">
                  <c:v>-0.34716200000000003</c:v>
                </c:pt>
                <c:pt idx="12715">
                  <c:v>-0.34750199999999998</c:v>
                </c:pt>
                <c:pt idx="12716">
                  <c:v>-0.347779</c:v>
                </c:pt>
                <c:pt idx="12717">
                  <c:v>-0.34798899999999999</c:v>
                </c:pt>
                <c:pt idx="12718">
                  <c:v>-0.34812500000000002</c:v>
                </c:pt>
                <c:pt idx="12719">
                  <c:v>-0.348186</c:v>
                </c:pt>
                <c:pt idx="12720">
                  <c:v>-0.34817399999999998</c:v>
                </c:pt>
                <c:pt idx="12721">
                  <c:v>-0.34809600000000002</c:v>
                </c:pt>
                <c:pt idx="12722">
                  <c:v>-0.347964</c:v>
                </c:pt>
                <c:pt idx="12723">
                  <c:v>-0.34778399999999998</c:v>
                </c:pt>
                <c:pt idx="12724">
                  <c:v>-0.347555</c:v>
                </c:pt>
                <c:pt idx="12725">
                  <c:v>-0.34726499999999999</c:v>
                </c:pt>
                <c:pt idx="12726">
                  <c:v>-0.34690599999999999</c:v>
                </c:pt>
                <c:pt idx="12727">
                  <c:v>-0.346474</c:v>
                </c:pt>
                <c:pt idx="12728">
                  <c:v>-0.34597299999999997</c:v>
                </c:pt>
                <c:pt idx="12729">
                  <c:v>-0.34540300000000002</c:v>
                </c:pt>
                <c:pt idx="12730">
                  <c:v>-0.34476499999999999</c:v>
                </c:pt>
                <c:pt idx="12731">
                  <c:v>-0.34406199999999998</c:v>
                </c:pt>
                <c:pt idx="12732">
                  <c:v>-0.34329999999999999</c:v>
                </c:pt>
                <c:pt idx="12733">
                  <c:v>-0.34247899999999998</c:v>
                </c:pt>
                <c:pt idx="12734">
                  <c:v>-0.34159699999999998</c:v>
                </c:pt>
                <c:pt idx="12735">
                  <c:v>-0.34065099999999998</c:v>
                </c:pt>
                <c:pt idx="12736">
                  <c:v>-0.33963900000000002</c:v>
                </c:pt>
                <c:pt idx="12737">
                  <c:v>-0.338563</c:v>
                </c:pt>
                <c:pt idx="12738">
                  <c:v>-0.33742899999999998</c:v>
                </c:pt>
                <c:pt idx="12739">
                  <c:v>-0.33624399999999999</c:v>
                </c:pt>
                <c:pt idx="12740">
                  <c:v>-0.33501300000000001</c:v>
                </c:pt>
                <c:pt idx="12741">
                  <c:v>-0.33373399999999998</c:v>
                </c:pt>
                <c:pt idx="12742">
                  <c:v>-0.33240500000000001</c:v>
                </c:pt>
                <c:pt idx="12743">
                  <c:v>-0.33102100000000001</c:v>
                </c:pt>
                <c:pt idx="12744">
                  <c:v>-0.32957900000000001</c:v>
                </c:pt>
                <c:pt idx="12745">
                  <c:v>-0.328073</c:v>
                </c:pt>
                <c:pt idx="12746">
                  <c:v>-0.32649699999999998</c:v>
                </c:pt>
                <c:pt idx="12747">
                  <c:v>-0.324851</c:v>
                </c:pt>
                <c:pt idx="12748">
                  <c:v>-0.32313599999999998</c:v>
                </c:pt>
                <c:pt idx="12749">
                  <c:v>-0.321355</c:v>
                </c:pt>
                <c:pt idx="12750">
                  <c:v>-0.31951499999999999</c:v>
                </c:pt>
                <c:pt idx="12751">
                  <c:v>-0.31762600000000002</c:v>
                </c:pt>
                <c:pt idx="12752">
                  <c:v>-0.31569199999999997</c:v>
                </c:pt>
                <c:pt idx="12753">
                  <c:v>-0.31370599999999998</c:v>
                </c:pt>
                <c:pt idx="12754">
                  <c:v>-0.31165999999999999</c:v>
                </c:pt>
                <c:pt idx="12755">
                  <c:v>-0.30955500000000002</c:v>
                </c:pt>
                <c:pt idx="12756">
                  <c:v>-0.30740299999999998</c:v>
                </c:pt>
                <c:pt idx="12757">
                  <c:v>-0.30521199999999998</c:v>
                </c:pt>
                <c:pt idx="12758">
                  <c:v>-0.302985</c:v>
                </c:pt>
                <c:pt idx="12759">
                  <c:v>-0.30072700000000002</c:v>
                </c:pt>
                <c:pt idx="12760">
                  <c:v>-0.29844100000000001</c:v>
                </c:pt>
                <c:pt idx="12761">
                  <c:v>-0.29613</c:v>
                </c:pt>
                <c:pt idx="12762">
                  <c:v>-0.29378700000000002</c:v>
                </c:pt>
                <c:pt idx="12763">
                  <c:v>-0.29141</c:v>
                </c:pt>
                <c:pt idx="12764">
                  <c:v>-0.28899599999999998</c:v>
                </c:pt>
                <c:pt idx="12765">
                  <c:v>-0.28654800000000002</c:v>
                </c:pt>
                <c:pt idx="12766">
                  <c:v>-0.28406300000000001</c:v>
                </c:pt>
                <c:pt idx="12767">
                  <c:v>-0.28154400000000002</c:v>
                </c:pt>
                <c:pt idx="12768">
                  <c:v>-0.27899299999999999</c:v>
                </c:pt>
                <c:pt idx="12769">
                  <c:v>-0.27640999999999999</c:v>
                </c:pt>
                <c:pt idx="12770">
                  <c:v>-0.27379300000000001</c:v>
                </c:pt>
                <c:pt idx="12771">
                  <c:v>-0.271144</c:v>
                </c:pt>
                <c:pt idx="12772">
                  <c:v>-0.26846999999999999</c:v>
                </c:pt>
                <c:pt idx="12773">
                  <c:v>-0.26577499999999998</c:v>
                </c:pt>
                <c:pt idx="12774">
                  <c:v>-0.26306099999999999</c:v>
                </c:pt>
                <c:pt idx="12775">
                  <c:v>-0.260328</c:v>
                </c:pt>
                <c:pt idx="12776">
                  <c:v>-0.25757999999999998</c:v>
                </c:pt>
                <c:pt idx="12777">
                  <c:v>-0.25481399999999998</c:v>
                </c:pt>
                <c:pt idx="12778">
                  <c:v>-0.25202799999999997</c:v>
                </c:pt>
                <c:pt idx="12779">
                  <c:v>-0.249226</c:v>
                </c:pt>
                <c:pt idx="12780">
                  <c:v>-0.24641199999999999</c:v>
                </c:pt>
                <c:pt idx="12781">
                  <c:v>-0.243587</c:v>
                </c:pt>
                <c:pt idx="12782">
                  <c:v>-0.24074899999999999</c:v>
                </c:pt>
                <c:pt idx="12783">
                  <c:v>-0.237899</c:v>
                </c:pt>
                <c:pt idx="12784">
                  <c:v>-0.235045</c:v>
                </c:pt>
                <c:pt idx="12785">
                  <c:v>-0.232187</c:v>
                </c:pt>
                <c:pt idx="12786">
                  <c:v>-0.229327</c:v>
                </c:pt>
                <c:pt idx="12787">
                  <c:v>-0.226469</c:v>
                </c:pt>
                <c:pt idx="12788">
                  <c:v>-0.22361700000000001</c:v>
                </c:pt>
                <c:pt idx="12789">
                  <c:v>-0.220775</c:v>
                </c:pt>
                <c:pt idx="12790">
                  <c:v>-0.217946</c:v>
                </c:pt>
                <c:pt idx="12791">
                  <c:v>-0.21513399999999999</c:v>
                </c:pt>
                <c:pt idx="12792">
                  <c:v>-0.212339</c:v>
                </c:pt>
                <c:pt idx="12793">
                  <c:v>-0.209562</c:v>
                </c:pt>
                <c:pt idx="12794">
                  <c:v>-0.20680100000000001</c:v>
                </c:pt>
                <c:pt idx="12795">
                  <c:v>-0.20405699999999999</c:v>
                </c:pt>
                <c:pt idx="12796">
                  <c:v>-0.20133300000000001</c:v>
                </c:pt>
                <c:pt idx="12797">
                  <c:v>-0.19863</c:v>
                </c:pt>
                <c:pt idx="12798">
                  <c:v>-0.19595099999999999</c:v>
                </c:pt>
                <c:pt idx="12799">
                  <c:v>-0.193298</c:v>
                </c:pt>
                <c:pt idx="12800">
                  <c:v>-0.19067000000000001</c:v>
                </c:pt>
                <c:pt idx="12801">
                  <c:v>-0.18806600000000001</c:v>
                </c:pt>
                <c:pt idx="12802">
                  <c:v>-0.18548700000000001</c:v>
                </c:pt>
                <c:pt idx="12803">
                  <c:v>-0.18293400000000001</c:v>
                </c:pt>
                <c:pt idx="12804">
                  <c:v>-0.18040999999999999</c:v>
                </c:pt>
                <c:pt idx="12805">
                  <c:v>-0.17791599999999999</c:v>
                </c:pt>
                <c:pt idx="12806">
                  <c:v>-0.175452</c:v>
                </c:pt>
                <c:pt idx="12807">
                  <c:v>-0.173017</c:v>
                </c:pt>
                <c:pt idx="12808">
                  <c:v>-0.17061399999999999</c:v>
                </c:pt>
                <c:pt idx="12809">
                  <c:v>-0.168241</c:v>
                </c:pt>
                <c:pt idx="12810">
                  <c:v>-0.16590099999999999</c:v>
                </c:pt>
                <c:pt idx="12811">
                  <c:v>-0.16359299999999999</c:v>
                </c:pt>
                <c:pt idx="12812">
                  <c:v>-0.16131699999999999</c:v>
                </c:pt>
                <c:pt idx="12813">
                  <c:v>-0.15906799999999999</c:v>
                </c:pt>
                <c:pt idx="12814">
                  <c:v>-0.15684400000000001</c:v>
                </c:pt>
                <c:pt idx="12815">
                  <c:v>-0.15465100000000001</c:v>
                </c:pt>
                <c:pt idx="12816">
                  <c:v>-0.152501</c:v>
                </c:pt>
                <c:pt idx="12817">
                  <c:v>-0.15040100000000001</c:v>
                </c:pt>
                <c:pt idx="12818">
                  <c:v>-0.14835100000000001</c:v>
                </c:pt>
                <c:pt idx="12819">
                  <c:v>-0.14634900000000001</c:v>
                </c:pt>
                <c:pt idx="12820">
                  <c:v>-0.14439399999999999</c:v>
                </c:pt>
                <c:pt idx="12821">
                  <c:v>-0.142486</c:v>
                </c:pt>
                <c:pt idx="12822">
                  <c:v>-0.140624</c:v>
                </c:pt>
                <c:pt idx="12823">
                  <c:v>-0.13880999999999999</c:v>
                </c:pt>
                <c:pt idx="12824">
                  <c:v>-0.13705000000000001</c:v>
                </c:pt>
                <c:pt idx="12825">
                  <c:v>-0.135347</c:v>
                </c:pt>
                <c:pt idx="12826">
                  <c:v>-0.13370099999999999</c:v>
                </c:pt>
                <c:pt idx="12827">
                  <c:v>-0.13211200000000001</c:v>
                </c:pt>
                <c:pt idx="12828">
                  <c:v>-0.130579</c:v>
                </c:pt>
                <c:pt idx="12829">
                  <c:v>-0.12909899999999999</c:v>
                </c:pt>
                <c:pt idx="12830">
                  <c:v>-0.12767000000000001</c:v>
                </c:pt>
                <c:pt idx="12831">
                  <c:v>-0.12629299999999999</c:v>
                </c:pt>
                <c:pt idx="12832">
                  <c:v>-0.124971</c:v>
                </c:pt>
                <c:pt idx="12833">
                  <c:v>-0.123705</c:v>
                </c:pt>
                <c:pt idx="12834">
                  <c:v>-0.122498</c:v>
                </c:pt>
                <c:pt idx="12835">
                  <c:v>-0.121351</c:v>
                </c:pt>
                <c:pt idx="12836">
                  <c:v>-0.120265</c:v>
                </c:pt>
                <c:pt idx="12837">
                  <c:v>-0.11924</c:v>
                </c:pt>
                <c:pt idx="12838">
                  <c:v>-0.118273</c:v>
                </c:pt>
                <c:pt idx="12839">
                  <c:v>-0.117368</c:v>
                </c:pt>
                <c:pt idx="12840">
                  <c:v>-0.11652899999999999</c:v>
                </c:pt>
                <c:pt idx="12841">
                  <c:v>-0.115758</c:v>
                </c:pt>
                <c:pt idx="12842">
                  <c:v>-0.11505600000000001</c:v>
                </c:pt>
                <c:pt idx="12843">
                  <c:v>-0.114422</c:v>
                </c:pt>
                <c:pt idx="12844">
                  <c:v>-0.113857</c:v>
                </c:pt>
                <c:pt idx="12845">
                  <c:v>-0.113361</c:v>
                </c:pt>
                <c:pt idx="12846">
                  <c:v>-0.11293499999999999</c:v>
                </c:pt>
                <c:pt idx="12847">
                  <c:v>-0.11257499999999999</c:v>
                </c:pt>
                <c:pt idx="12848">
                  <c:v>-0.11228299999999999</c:v>
                </c:pt>
                <c:pt idx="12849">
                  <c:v>-0.11206000000000001</c:v>
                </c:pt>
                <c:pt idx="12850">
                  <c:v>-0.11190700000000001</c:v>
                </c:pt>
                <c:pt idx="12851">
                  <c:v>-0.111819</c:v>
                </c:pt>
                <c:pt idx="12852">
                  <c:v>-0.111792</c:v>
                </c:pt>
                <c:pt idx="12853">
                  <c:v>-0.111829</c:v>
                </c:pt>
                <c:pt idx="12854">
                  <c:v>-0.11193</c:v>
                </c:pt>
                <c:pt idx="12855">
                  <c:v>-0.112097</c:v>
                </c:pt>
                <c:pt idx="12856">
                  <c:v>-0.112328</c:v>
                </c:pt>
                <c:pt idx="12857">
                  <c:v>-0.11262</c:v>
                </c:pt>
                <c:pt idx="12858">
                  <c:v>-0.112971</c:v>
                </c:pt>
                <c:pt idx="12859">
                  <c:v>-0.11337899999999999</c:v>
                </c:pt>
                <c:pt idx="12860">
                  <c:v>-0.113846</c:v>
                </c:pt>
                <c:pt idx="12861">
                  <c:v>-0.114374</c:v>
                </c:pt>
                <c:pt idx="12862">
                  <c:v>-0.114964</c:v>
                </c:pt>
                <c:pt idx="12863">
                  <c:v>-0.115616</c:v>
                </c:pt>
                <c:pt idx="12864">
                  <c:v>-0.116325</c:v>
                </c:pt>
                <c:pt idx="12865">
                  <c:v>-0.117091</c:v>
                </c:pt>
                <c:pt idx="12866">
                  <c:v>-0.117914</c:v>
                </c:pt>
                <c:pt idx="12867">
                  <c:v>-0.118794</c:v>
                </c:pt>
                <c:pt idx="12868">
                  <c:v>-0.11973</c:v>
                </c:pt>
                <c:pt idx="12869">
                  <c:v>-0.120723</c:v>
                </c:pt>
                <c:pt idx="12870">
                  <c:v>-0.121769</c:v>
                </c:pt>
                <c:pt idx="12871">
                  <c:v>-0.122867</c:v>
                </c:pt>
                <c:pt idx="12872">
                  <c:v>-0.124016</c:v>
                </c:pt>
                <c:pt idx="12873">
                  <c:v>-0.12521699999999999</c:v>
                </c:pt>
                <c:pt idx="12874">
                  <c:v>-0.12647</c:v>
                </c:pt>
                <c:pt idx="12875">
                  <c:v>-0.127775</c:v>
                </c:pt>
                <c:pt idx="12876">
                  <c:v>-0.129133</c:v>
                </c:pt>
                <c:pt idx="12877">
                  <c:v>-0.13054199999999999</c:v>
                </c:pt>
                <c:pt idx="12878">
                  <c:v>-0.131996</c:v>
                </c:pt>
                <c:pt idx="12879">
                  <c:v>-0.13349</c:v>
                </c:pt>
                <c:pt idx="12880">
                  <c:v>-0.135023</c:v>
                </c:pt>
                <c:pt idx="12881">
                  <c:v>-0.136596</c:v>
                </c:pt>
                <c:pt idx="12882">
                  <c:v>-0.138209</c:v>
                </c:pt>
                <c:pt idx="12883">
                  <c:v>-0.13986199999999999</c:v>
                </c:pt>
                <c:pt idx="12884">
                  <c:v>-0.14155400000000001</c:v>
                </c:pt>
                <c:pt idx="12885">
                  <c:v>-0.143286</c:v>
                </c:pt>
                <c:pt idx="12886">
                  <c:v>-0.145061</c:v>
                </c:pt>
                <c:pt idx="12887">
                  <c:v>-0.14687900000000001</c:v>
                </c:pt>
                <c:pt idx="12888">
                  <c:v>-0.14873500000000001</c:v>
                </c:pt>
                <c:pt idx="12889">
                  <c:v>-0.15062400000000001</c:v>
                </c:pt>
                <c:pt idx="12890">
                  <c:v>-0.15254599999999999</c:v>
                </c:pt>
                <c:pt idx="12891">
                  <c:v>-0.154505</c:v>
                </c:pt>
                <c:pt idx="12892">
                  <c:v>-0.15650800000000001</c:v>
                </c:pt>
                <c:pt idx="12893">
                  <c:v>-0.158557</c:v>
                </c:pt>
                <c:pt idx="12894">
                  <c:v>-0.16064999999999999</c:v>
                </c:pt>
                <c:pt idx="12895">
                  <c:v>-0.16278200000000001</c:v>
                </c:pt>
                <c:pt idx="12896">
                  <c:v>-0.16495000000000001</c:v>
                </c:pt>
                <c:pt idx="12897">
                  <c:v>-0.167155</c:v>
                </c:pt>
                <c:pt idx="12898">
                  <c:v>-0.16939799999999999</c:v>
                </c:pt>
                <c:pt idx="12899">
                  <c:v>-0.17167199999999999</c:v>
                </c:pt>
                <c:pt idx="12900">
                  <c:v>-0.17397699999999999</c:v>
                </c:pt>
                <c:pt idx="12901">
                  <c:v>-0.176313</c:v>
                </c:pt>
                <c:pt idx="12902">
                  <c:v>-0.17868100000000001</c:v>
                </c:pt>
                <c:pt idx="12903">
                  <c:v>-0.18107799999999999</c:v>
                </c:pt>
                <c:pt idx="12904">
                  <c:v>-0.183504</c:v>
                </c:pt>
                <c:pt idx="12905">
                  <c:v>-0.18595700000000001</c:v>
                </c:pt>
                <c:pt idx="12906">
                  <c:v>-0.18842999999999999</c:v>
                </c:pt>
                <c:pt idx="12907">
                  <c:v>-0.19092400000000001</c:v>
                </c:pt>
                <c:pt idx="12908">
                  <c:v>-0.193436</c:v>
                </c:pt>
                <c:pt idx="12909">
                  <c:v>-0.19594</c:v>
                </c:pt>
                <c:pt idx="12910">
                  <c:v>-0.19841</c:v>
                </c:pt>
                <c:pt idx="12911">
                  <c:v>-0.20088</c:v>
                </c:pt>
                <c:pt idx="12912">
                  <c:v>-0.203373</c:v>
                </c:pt>
                <c:pt idx="12913">
                  <c:v>-0.205868</c:v>
                </c:pt>
                <c:pt idx="12914">
                  <c:v>-0.20835899999999999</c:v>
                </c:pt>
                <c:pt idx="12915">
                  <c:v>-0.21086099999999999</c:v>
                </c:pt>
                <c:pt idx="12916">
                  <c:v>-0.21337999999999999</c:v>
                </c:pt>
                <c:pt idx="12917">
                  <c:v>-0.21591399999999999</c:v>
                </c:pt>
                <c:pt idx="12918">
                  <c:v>-0.21846099999999999</c:v>
                </c:pt>
                <c:pt idx="12919">
                  <c:v>-0.22101899999999999</c:v>
                </c:pt>
                <c:pt idx="12920">
                  <c:v>-0.223584</c:v>
                </c:pt>
                <c:pt idx="12921">
                  <c:v>-0.226159</c:v>
                </c:pt>
                <c:pt idx="12922">
                  <c:v>-0.228746</c:v>
                </c:pt>
                <c:pt idx="12923">
                  <c:v>-0.231345</c:v>
                </c:pt>
                <c:pt idx="12924">
                  <c:v>-0.233955</c:v>
                </c:pt>
                <c:pt idx="12925">
                  <c:v>-0.23657300000000001</c:v>
                </c:pt>
                <c:pt idx="12926">
                  <c:v>-0.239202</c:v>
                </c:pt>
                <c:pt idx="12927">
                  <c:v>-0.241842</c:v>
                </c:pt>
                <c:pt idx="12928">
                  <c:v>-0.24449399999999999</c:v>
                </c:pt>
                <c:pt idx="12929">
                  <c:v>-0.24715599999999999</c:v>
                </c:pt>
                <c:pt idx="12930">
                  <c:v>-0.24982199999999999</c:v>
                </c:pt>
                <c:pt idx="12931">
                  <c:v>-0.25248599999999999</c:v>
                </c:pt>
                <c:pt idx="12932">
                  <c:v>-0.25514399999999998</c:v>
                </c:pt>
                <c:pt idx="12933">
                  <c:v>-0.25779400000000002</c:v>
                </c:pt>
                <c:pt idx="12934">
                  <c:v>-0.26043500000000003</c:v>
                </c:pt>
                <c:pt idx="12935">
                  <c:v>-0.26306499999999999</c:v>
                </c:pt>
                <c:pt idx="12936">
                  <c:v>-0.26568000000000003</c:v>
                </c:pt>
                <c:pt idx="12937">
                  <c:v>-0.26828000000000002</c:v>
                </c:pt>
                <c:pt idx="12938">
                  <c:v>-0.27086199999999999</c:v>
                </c:pt>
                <c:pt idx="12939">
                  <c:v>-0.27342100000000003</c:v>
                </c:pt>
                <c:pt idx="12940">
                  <c:v>-0.27595599999999998</c:v>
                </c:pt>
                <c:pt idx="12941">
                  <c:v>-0.27846300000000002</c:v>
                </c:pt>
                <c:pt idx="12942">
                  <c:v>-0.28093899999999999</c:v>
                </c:pt>
                <c:pt idx="12943">
                  <c:v>-0.283385</c:v>
                </c:pt>
                <c:pt idx="12944">
                  <c:v>-0.2858</c:v>
                </c:pt>
                <c:pt idx="12945">
                  <c:v>-0.28818500000000002</c:v>
                </c:pt>
                <c:pt idx="12946">
                  <c:v>-0.29053800000000002</c:v>
                </c:pt>
                <c:pt idx="12947">
                  <c:v>-0.29286000000000001</c:v>
                </c:pt>
                <c:pt idx="12948">
                  <c:v>-0.29514699999999999</c:v>
                </c:pt>
                <c:pt idx="12949">
                  <c:v>-0.2974</c:v>
                </c:pt>
                <c:pt idx="12950">
                  <c:v>-0.29961399999999999</c:v>
                </c:pt>
                <c:pt idx="12951">
                  <c:v>-0.301788</c:v>
                </c:pt>
                <c:pt idx="12952">
                  <c:v>-0.30391899999999999</c:v>
                </c:pt>
                <c:pt idx="12953">
                  <c:v>-0.30600300000000002</c:v>
                </c:pt>
                <c:pt idx="12954">
                  <c:v>-0.308035</c:v>
                </c:pt>
                <c:pt idx="12955">
                  <c:v>-0.31001200000000001</c:v>
                </c:pt>
                <c:pt idx="12956">
                  <c:v>-0.31193300000000002</c:v>
                </c:pt>
                <c:pt idx="12957">
                  <c:v>-0.31379499999999999</c:v>
                </c:pt>
                <c:pt idx="12958">
                  <c:v>-0.31559300000000001</c:v>
                </c:pt>
                <c:pt idx="12959">
                  <c:v>-0.31732100000000002</c:v>
                </c:pt>
                <c:pt idx="12960">
                  <c:v>-0.31897599999999998</c:v>
                </c:pt>
                <c:pt idx="12961">
                  <c:v>-0.32055400000000001</c:v>
                </c:pt>
                <c:pt idx="12962">
                  <c:v>-0.32205299999999998</c:v>
                </c:pt>
                <c:pt idx="12963">
                  <c:v>-0.32347199999999998</c:v>
                </c:pt>
                <c:pt idx="12964">
                  <c:v>-0.32481199999999999</c:v>
                </c:pt>
                <c:pt idx="12965">
                  <c:v>-0.32607399999999997</c:v>
                </c:pt>
                <c:pt idx="12966">
                  <c:v>-0.32725799999999999</c:v>
                </c:pt>
                <c:pt idx="12967">
                  <c:v>-0.32836599999999999</c:v>
                </c:pt>
                <c:pt idx="12968">
                  <c:v>-0.32939499999999999</c:v>
                </c:pt>
                <c:pt idx="12969">
                  <c:v>-0.33034599999999997</c:v>
                </c:pt>
                <c:pt idx="12970">
                  <c:v>-0.33121699999999998</c:v>
                </c:pt>
                <c:pt idx="12971">
                  <c:v>-0.33200400000000002</c:v>
                </c:pt>
                <c:pt idx="12972">
                  <c:v>-0.33270499999999997</c:v>
                </c:pt>
                <c:pt idx="12973">
                  <c:v>-0.33331699999999997</c:v>
                </c:pt>
                <c:pt idx="12974">
                  <c:v>-0.333843</c:v>
                </c:pt>
                <c:pt idx="12975">
                  <c:v>-0.33427699999999999</c:v>
                </c:pt>
                <c:pt idx="12976">
                  <c:v>-0.33461200000000002</c:v>
                </c:pt>
                <c:pt idx="12977">
                  <c:v>-0.33484000000000003</c:v>
                </c:pt>
                <c:pt idx="12978">
                  <c:v>-0.33495999999999998</c:v>
                </c:pt>
                <c:pt idx="12979">
                  <c:v>-0.33496999999999999</c:v>
                </c:pt>
                <c:pt idx="12980">
                  <c:v>-0.33487099999999997</c:v>
                </c:pt>
                <c:pt idx="12981">
                  <c:v>-0.33466000000000001</c:v>
                </c:pt>
                <c:pt idx="12982">
                  <c:v>-0.33433800000000002</c:v>
                </c:pt>
                <c:pt idx="12983">
                  <c:v>-0.333899</c:v>
                </c:pt>
                <c:pt idx="12984">
                  <c:v>-0.33333499999999999</c:v>
                </c:pt>
                <c:pt idx="12985">
                  <c:v>-0.33264500000000002</c:v>
                </c:pt>
                <c:pt idx="12986">
                  <c:v>-0.33183600000000002</c:v>
                </c:pt>
                <c:pt idx="12987">
                  <c:v>-0.33091500000000001</c:v>
                </c:pt>
                <c:pt idx="12988">
                  <c:v>-0.32988600000000001</c:v>
                </c:pt>
                <c:pt idx="12989">
                  <c:v>-0.32874799999999998</c:v>
                </c:pt>
                <c:pt idx="12990">
                  <c:v>-0.32749699999999998</c:v>
                </c:pt>
                <c:pt idx="12991">
                  <c:v>-0.32612999999999998</c:v>
                </c:pt>
                <c:pt idx="12992">
                  <c:v>-0.32464599999999999</c:v>
                </c:pt>
                <c:pt idx="12993">
                  <c:v>-0.32304100000000002</c:v>
                </c:pt>
                <c:pt idx="12994">
                  <c:v>-0.32131300000000002</c:v>
                </c:pt>
                <c:pt idx="12995">
                  <c:v>-0.319467</c:v>
                </c:pt>
                <c:pt idx="12996">
                  <c:v>-0.31750600000000001</c:v>
                </c:pt>
                <c:pt idx="12997">
                  <c:v>-0.31543500000000002</c:v>
                </c:pt>
                <c:pt idx="12998">
                  <c:v>-0.31325599999999998</c:v>
                </c:pt>
                <c:pt idx="12999">
                  <c:v>-0.310969</c:v>
                </c:pt>
                <c:pt idx="13000">
                  <c:v>-0.30857299999999999</c:v>
                </c:pt>
                <c:pt idx="13001">
                  <c:v>-0.30607499999999999</c:v>
                </c:pt>
                <c:pt idx="13002">
                  <c:v>-0.30347299999999999</c:v>
                </c:pt>
                <c:pt idx="13003">
                  <c:v>-0.30074099999999998</c:v>
                </c:pt>
                <c:pt idx="13004">
                  <c:v>-0.29786800000000002</c:v>
                </c:pt>
                <c:pt idx="13005">
                  <c:v>-0.294879</c:v>
                </c:pt>
                <c:pt idx="13006">
                  <c:v>-0.29178500000000002</c:v>
                </c:pt>
                <c:pt idx="13007">
                  <c:v>-0.288572</c:v>
                </c:pt>
                <c:pt idx="13008">
                  <c:v>-0.285242</c:v>
                </c:pt>
                <c:pt idx="13009">
                  <c:v>-0.281802</c:v>
                </c:pt>
                <c:pt idx="13010">
                  <c:v>-0.278254</c:v>
                </c:pt>
                <c:pt idx="13011">
                  <c:v>-0.27459800000000001</c:v>
                </c:pt>
                <c:pt idx="13012">
                  <c:v>-0.27083699999999999</c:v>
                </c:pt>
                <c:pt idx="13013">
                  <c:v>-0.26696999999999999</c:v>
                </c:pt>
                <c:pt idx="13014">
                  <c:v>-0.26299600000000001</c:v>
                </c:pt>
                <c:pt idx="13015">
                  <c:v>-0.25891700000000001</c:v>
                </c:pt>
                <c:pt idx="13016">
                  <c:v>-0.25474000000000002</c:v>
                </c:pt>
                <c:pt idx="13017">
                  <c:v>-0.25047000000000003</c:v>
                </c:pt>
                <c:pt idx="13018">
                  <c:v>-0.246114</c:v>
                </c:pt>
                <c:pt idx="13019">
                  <c:v>-0.241675</c:v>
                </c:pt>
                <c:pt idx="13020">
                  <c:v>-0.23715800000000001</c:v>
                </c:pt>
                <c:pt idx="13021">
                  <c:v>-0.23256599999999999</c:v>
                </c:pt>
                <c:pt idx="13022">
                  <c:v>-0.227904</c:v>
                </c:pt>
                <c:pt idx="13023">
                  <c:v>-0.22317899999999999</c:v>
                </c:pt>
                <c:pt idx="13024">
                  <c:v>-0.21839</c:v>
                </c:pt>
                <c:pt idx="13025">
                  <c:v>-0.21353900000000001</c:v>
                </c:pt>
                <c:pt idx="13026">
                  <c:v>-0.20862900000000001</c:v>
                </c:pt>
                <c:pt idx="13027">
                  <c:v>-0.20366699999999999</c:v>
                </c:pt>
                <c:pt idx="13028">
                  <c:v>-0.198655</c:v>
                </c:pt>
                <c:pt idx="13029">
                  <c:v>-0.19359699999999999</c:v>
                </c:pt>
                <c:pt idx="13030">
                  <c:v>-0.18849199999999999</c:v>
                </c:pt>
                <c:pt idx="13031">
                  <c:v>-0.18334500000000001</c:v>
                </c:pt>
                <c:pt idx="13032">
                  <c:v>-0.17815900000000001</c:v>
                </c:pt>
                <c:pt idx="13033">
                  <c:v>-0.17293800000000001</c:v>
                </c:pt>
                <c:pt idx="13034">
                  <c:v>-0.16766900000000001</c:v>
                </c:pt>
                <c:pt idx="13035">
                  <c:v>-0.16233800000000001</c:v>
                </c:pt>
                <c:pt idx="13036">
                  <c:v>-0.156967</c:v>
                </c:pt>
                <c:pt idx="13037">
                  <c:v>-0.15157699999999999</c:v>
                </c:pt>
                <c:pt idx="13038">
                  <c:v>-0.14615900000000001</c:v>
                </c:pt>
                <c:pt idx="13039">
                  <c:v>-0.14071500000000001</c:v>
                </c:pt>
                <c:pt idx="13040">
                  <c:v>-0.13525599999999999</c:v>
                </c:pt>
                <c:pt idx="13041">
                  <c:v>-0.12979299999999999</c:v>
                </c:pt>
                <c:pt idx="13042">
                  <c:v>-0.12432699999999999</c:v>
                </c:pt>
                <c:pt idx="13043">
                  <c:v>-0.118863</c:v>
                </c:pt>
                <c:pt idx="13044">
                  <c:v>-0.113403</c:v>
                </c:pt>
                <c:pt idx="13045">
                  <c:v>-0.107949</c:v>
                </c:pt>
                <c:pt idx="13046">
                  <c:v>-0.102508</c:v>
                </c:pt>
                <c:pt idx="13047">
                  <c:v>-9.7084000000000004E-2</c:v>
                </c:pt>
                <c:pt idx="13048">
                  <c:v>-9.1681399999999996E-2</c:v>
                </c:pt>
                <c:pt idx="13049">
                  <c:v>-8.6304000000000006E-2</c:v>
                </c:pt>
                <c:pt idx="13050">
                  <c:v>-8.0957399999999999E-2</c:v>
                </c:pt>
                <c:pt idx="13051">
                  <c:v>-7.5647900000000004E-2</c:v>
                </c:pt>
                <c:pt idx="13052">
                  <c:v>-7.0380499999999999E-2</c:v>
                </c:pt>
                <c:pt idx="13053">
                  <c:v>-6.5159800000000004E-2</c:v>
                </c:pt>
                <c:pt idx="13054">
                  <c:v>-5.9989599999999997E-2</c:v>
                </c:pt>
                <c:pt idx="13055">
                  <c:v>-5.4873600000000002E-2</c:v>
                </c:pt>
                <c:pt idx="13056">
                  <c:v>-4.9814999999999998E-2</c:v>
                </c:pt>
                <c:pt idx="13057">
                  <c:v>-4.4817700000000002E-2</c:v>
                </c:pt>
                <c:pt idx="13058">
                  <c:v>-3.98856E-2</c:v>
                </c:pt>
                <c:pt idx="13059">
                  <c:v>-3.5022600000000001E-2</c:v>
                </c:pt>
                <c:pt idx="13060">
                  <c:v>-3.0232499999999999E-2</c:v>
                </c:pt>
                <c:pt idx="13061">
                  <c:v>-2.5519099999999999E-2</c:v>
                </c:pt>
                <c:pt idx="13062">
                  <c:v>-2.08858E-2</c:v>
                </c:pt>
                <c:pt idx="13063">
                  <c:v>-1.6334000000000001E-2</c:v>
                </c:pt>
                <c:pt idx="13064">
                  <c:v>-1.18656E-2</c:v>
                </c:pt>
                <c:pt idx="13065" formatCode="0.00E+00">
                  <c:v>-7.4840200000000001E-3</c:v>
                </c:pt>
                <c:pt idx="13066" formatCode="0.00E+00">
                  <c:v>-3.1932699999999998E-3</c:v>
                </c:pt>
                <c:pt idx="13067" formatCode="0.00E+00">
                  <c:v>1.00241E-3</c:v>
                </c:pt>
                <c:pt idx="13068" formatCode="0.00E+00">
                  <c:v>5.09817E-3</c:v>
                </c:pt>
                <c:pt idx="13069" formatCode="0.00E+00">
                  <c:v>9.0911299999999994E-3</c:v>
                </c:pt>
                <c:pt idx="13070">
                  <c:v>1.29798E-2</c:v>
                </c:pt>
                <c:pt idx="13071">
                  <c:v>1.6762099999999999E-2</c:v>
                </c:pt>
                <c:pt idx="13072">
                  <c:v>2.04347E-2</c:v>
                </c:pt>
                <c:pt idx="13073">
                  <c:v>2.39948E-2</c:v>
                </c:pt>
                <c:pt idx="13074">
                  <c:v>2.74392E-2</c:v>
                </c:pt>
                <c:pt idx="13075">
                  <c:v>3.07645E-2</c:v>
                </c:pt>
                <c:pt idx="13076">
                  <c:v>3.3968100000000001E-2</c:v>
                </c:pt>
                <c:pt idx="13077">
                  <c:v>3.7050600000000003E-2</c:v>
                </c:pt>
                <c:pt idx="13078">
                  <c:v>4.0012199999999998E-2</c:v>
                </c:pt>
                <c:pt idx="13079">
                  <c:v>4.2850399999999997E-2</c:v>
                </c:pt>
                <c:pt idx="13080">
                  <c:v>4.5560900000000001E-2</c:v>
                </c:pt>
                <c:pt idx="13081">
                  <c:v>4.8140599999999999E-2</c:v>
                </c:pt>
                <c:pt idx="13082">
                  <c:v>5.0587100000000003E-2</c:v>
                </c:pt>
                <c:pt idx="13083">
                  <c:v>5.2899799999999997E-2</c:v>
                </c:pt>
                <c:pt idx="13084">
                  <c:v>5.5079900000000001E-2</c:v>
                </c:pt>
                <c:pt idx="13085">
                  <c:v>5.7128100000000001E-2</c:v>
                </c:pt>
                <c:pt idx="13086">
                  <c:v>5.9043400000000003E-2</c:v>
                </c:pt>
                <c:pt idx="13087">
                  <c:v>6.0823599999999998E-2</c:v>
                </c:pt>
                <c:pt idx="13088">
                  <c:v>6.2465699999999999E-2</c:v>
                </c:pt>
                <c:pt idx="13089">
                  <c:v>6.3966899999999993E-2</c:v>
                </c:pt>
                <c:pt idx="13090">
                  <c:v>6.53252E-2</c:v>
                </c:pt>
                <c:pt idx="13091">
                  <c:v>6.6538600000000003E-2</c:v>
                </c:pt>
                <c:pt idx="13092">
                  <c:v>6.7605899999999997E-2</c:v>
                </c:pt>
                <c:pt idx="13093">
                  <c:v>6.8528500000000006E-2</c:v>
                </c:pt>
                <c:pt idx="13094">
                  <c:v>6.9308499999999995E-2</c:v>
                </c:pt>
                <c:pt idx="13095">
                  <c:v>6.99457E-2</c:v>
                </c:pt>
                <c:pt idx="13096">
                  <c:v>7.0440000000000003E-2</c:v>
                </c:pt>
                <c:pt idx="13097">
                  <c:v>7.0792900000000006E-2</c:v>
                </c:pt>
                <c:pt idx="13098">
                  <c:v>7.1004399999999995E-2</c:v>
                </c:pt>
                <c:pt idx="13099">
                  <c:v>7.1073600000000001E-2</c:v>
                </c:pt>
                <c:pt idx="13100">
                  <c:v>7.10007E-2</c:v>
                </c:pt>
                <c:pt idx="13101">
                  <c:v>7.0787900000000001E-2</c:v>
                </c:pt>
                <c:pt idx="13102">
                  <c:v>7.0437299999999994E-2</c:v>
                </c:pt>
                <c:pt idx="13103">
                  <c:v>6.9950200000000004E-2</c:v>
                </c:pt>
                <c:pt idx="13104">
                  <c:v>6.9327200000000005E-2</c:v>
                </c:pt>
                <c:pt idx="13105">
                  <c:v>6.8569000000000005E-2</c:v>
                </c:pt>
                <c:pt idx="13106">
                  <c:v>6.7676E-2</c:v>
                </c:pt>
                <c:pt idx="13107">
                  <c:v>6.6648700000000005E-2</c:v>
                </c:pt>
                <c:pt idx="13108">
                  <c:v>6.5489900000000004E-2</c:v>
                </c:pt>
                <c:pt idx="13109">
                  <c:v>6.4204399999999995E-2</c:v>
                </c:pt>
                <c:pt idx="13110">
                  <c:v>6.2794900000000001E-2</c:v>
                </c:pt>
                <c:pt idx="13111">
                  <c:v>6.1261200000000002E-2</c:v>
                </c:pt>
                <c:pt idx="13112">
                  <c:v>5.96024E-2</c:v>
                </c:pt>
                <c:pt idx="13113">
                  <c:v>5.7818300000000003E-2</c:v>
                </c:pt>
                <c:pt idx="13114">
                  <c:v>5.5911200000000001E-2</c:v>
                </c:pt>
                <c:pt idx="13115">
                  <c:v>5.3885799999999998E-2</c:v>
                </c:pt>
                <c:pt idx="13116">
                  <c:v>5.1746500000000001E-2</c:v>
                </c:pt>
                <c:pt idx="13117">
                  <c:v>4.9496100000000001E-2</c:v>
                </c:pt>
                <c:pt idx="13118">
                  <c:v>4.7137699999999998E-2</c:v>
                </c:pt>
                <c:pt idx="13119">
                  <c:v>4.4673900000000002E-2</c:v>
                </c:pt>
                <c:pt idx="13120">
                  <c:v>4.2106900000000003E-2</c:v>
                </c:pt>
                <c:pt idx="13121">
                  <c:v>3.94387E-2</c:v>
                </c:pt>
                <c:pt idx="13122">
                  <c:v>3.6670800000000003E-2</c:v>
                </c:pt>
                <c:pt idx="13123">
                  <c:v>3.3805500000000002E-2</c:v>
                </c:pt>
                <c:pt idx="13124">
                  <c:v>3.0846599999999998E-2</c:v>
                </c:pt>
                <c:pt idx="13125">
                  <c:v>2.7798699999999999E-2</c:v>
                </c:pt>
                <c:pt idx="13126">
                  <c:v>2.46655E-2</c:v>
                </c:pt>
                <c:pt idx="13127">
                  <c:v>2.1450899999999998E-2</c:v>
                </c:pt>
                <c:pt idx="13128">
                  <c:v>1.8159999999999999E-2</c:v>
                </c:pt>
                <c:pt idx="13129">
                  <c:v>1.47977E-2</c:v>
                </c:pt>
                <c:pt idx="13130">
                  <c:v>1.1366899999999999E-2</c:v>
                </c:pt>
                <c:pt idx="13131" formatCode="0.00E+00">
                  <c:v>7.8701599999999993E-3</c:v>
                </c:pt>
                <c:pt idx="13132" formatCode="0.00E+00">
                  <c:v>4.3100300000000003E-3</c:v>
                </c:pt>
                <c:pt idx="13133" formatCode="0.00E+00">
                  <c:v>6.8962899999999998E-4</c:v>
                </c:pt>
                <c:pt idx="13134" formatCode="0.00E+00">
                  <c:v>-2.9872499999999999E-3</c:v>
                </c:pt>
                <c:pt idx="13135" formatCode="0.00E+00">
                  <c:v>-6.7170499999999996E-3</c:v>
                </c:pt>
                <c:pt idx="13136">
                  <c:v>-1.0496699999999999E-2</c:v>
                </c:pt>
                <c:pt idx="13137">
                  <c:v>-1.43226E-2</c:v>
                </c:pt>
                <c:pt idx="13138">
                  <c:v>-1.81902E-2</c:v>
                </c:pt>
                <c:pt idx="13139">
                  <c:v>-2.2094800000000001E-2</c:v>
                </c:pt>
                <c:pt idx="13140">
                  <c:v>-2.6032300000000001E-2</c:v>
                </c:pt>
                <c:pt idx="13141">
                  <c:v>-2.99993E-2</c:v>
                </c:pt>
                <c:pt idx="13142">
                  <c:v>-3.3992399999999999E-2</c:v>
                </c:pt>
                <c:pt idx="13143">
                  <c:v>-3.8007600000000002E-2</c:v>
                </c:pt>
                <c:pt idx="13144">
                  <c:v>-4.20407E-2</c:v>
                </c:pt>
                <c:pt idx="13145">
                  <c:v>-4.6087099999999999E-2</c:v>
                </c:pt>
                <c:pt idx="13146">
                  <c:v>-5.0141999999999999E-2</c:v>
                </c:pt>
                <c:pt idx="13147">
                  <c:v>-5.4201300000000001E-2</c:v>
                </c:pt>
                <c:pt idx="13148">
                  <c:v>-5.8261E-2</c:v>
                </c:pt>
                <c:pt idx="13149">
                  <c:v>-6.2316799999999999E-2</c:v>
                </c:pt>
                <c:pt idx="13150">
                  <c:v>-6.6364000000000006E-2</c:v>
                </c:pt>
                <c:pt idx="13151">
                  <c:v>-7.0398299999999997E-2</c:v>
                </c:pt>
                <c:pt idx="13152">
                  <c:v>-7.4415400000000007E-2</c:v>
                </c:pt>
                <c:pt idx="13153">
                  <c:v>-7.8411099999999997E-2</c:v>
                </c:pt>
                <c:pt idx="13154">
                  <c:v>-8.23821E-2</c:v>
                </c:pt>
                <c:pt idx="13155">
                  <c:v>-8.6324399999999996E-2</c:v>
                </c:pt>
                <c:pt idx="13156">
                  <c:v>-9.0233800000000003E-2</c:v>
                </c:pt>
                <c:pt idx="13157">
                  <c:v>-9.4105499999999995E-2</c:v>
                </c:pt>
                <c:pt idx="13158">
                  <c:v>-9.7934900000000005E-2</c:v>
                </c:pt>
                <c:pt idx="13159">
                  <c:v>-0.101718</c:v>
                </c:pt>
                <c:pt idx="13160">
                  <c:v>-0.10545300000000001</c:v>
                </c:pt>
                <c:pt idx="13161">
                  <c:v>-0.109136</c:v>
                </c:pt>
                <c:pt idx="13162">
                  <c:v>-0.11276600000000001</c:v>
                </c:pt>
                <c:pt idx="13163">
                  <c:v>-0.116339</c:v>
                </c:pt>
                <c:pt idx="13164">
                  <c:v>-0.119851</c:v>
                </c:pt>
                <c:pt idx="13165">
                  <c:v>-0.12330099999999999</c:v>
                </c:pt>
                <c:pt idx="13166">
                  <c:v>-0.12668499999999999</c:v>
                </c:pt>
                <c:pt idx="13167">
                  <c:v>-0.13</c:v>
                </c:pt>
                <c:pt idx="13168">
                  <c:v>-0.133244</c:v>
                </c:pt>
                <c:pt idx="13169">
                  <c:v>-0.13641400000000001</c:v>
                </c:pt>
                <c:pt idx="13170">
                  <c:v>-0.13950499999999999</c:v>
                </c:pt>
                <c:pt idx="13171">
                  <c:v>-0.142515</c:v>
                </c:pt>
                <c:pt idx="13172">
                  <c:v>-0.14544199999999999</c:v>
                </c:pt>
                <c:pt idx="13173">
                  <c:v>-0.148283</c:v>
                </c:pt>
                <c:pt idx="13174">
                  <c:v>-0.151037</c:v>
                </c:pt>
                <c:pt idx="13175">
                  <c:v>-0.1537</c:v>
                </c:pt>
                <c:pt idx="13176">
                  <c:v>-0.15626899999999999</c:v>
                </c:pt>
                <c:pt idx="13177">
                  <c:v>-0.158743</c:v>
                </c:pt>
                <c:pt idx="13178">
                  <c:v>-0.16111900000000001</c:v>
                </c:pt>
                <c:pt idx="13179">
                  <c:v>-0.16339600000000001</c:v>
                </c:pt>
                <c:pt idx="13180">
                  <c:v>-0.165572</c:v>
                </c:pt>
                <c:pt idx="13181">
                  <c:v>-0.16764299999999999</c:v>
                </c:pt>
                <c:pt idx="13182">
                  <c:v>-0.16960900000000001</c:v>
                </c:pt>
                <c:pt idx="13183">
                  <c:v>-0.17146700000000001</c:v>
                </c:pt>
                <c:pt idx="13184">
                  <c:v>-0.17321500000000001</c:v>
                </c:pt>
                <c:pt idx="13185">
                  <c:v>-0.17485400000000001</c:v>
                </c:pt>
                <c:pt idx="13186">
                  <c:v>-0.17638100000000001</c:v>
                </c:pt>
                <c:pt idx="13187">
                  <c:v>-0.17779500000000001</c:v>
                </c:pt>
                <c:pt idx="13188">
                  <c:v>-0.179094</c:v>
                </c:pt>
                <c:pt idx="13189">
                  <c:v>-0.18027599999999999</c:v>
                </c:pt>
                <c:pt idx="13190">
                  <c:v>-0.181341</c:v>
                </c:pt>
                <c:pt idx="13191">
                  <c:v>-0.18228900000000001</c:v>
                </c:pt>
                <c:pt idx="13192">
                  <c:v>-0.183119</c:v>
                </c:pt>
                <c:pt idx="13193">
                  <c:v>-0.18383099999999999</c:v>
                </c:pt>
                <c:pt idx="13194">
                  <c:v>-0.18442600000000001</c:v>
                </c:pt>
                <c:pt idx="13195">
                  <c:v>-0.18490200000000001</c:v>
                </c:pt>
                <c:pt idx="13196">
                  <c:v>-0.18526200000000001</c:v>
                </c:pt>
                <c:pt idx="13197">
                  <c:v>-0.185503</c:v>
                </c:pt>
                <c:pt idx="13198">
                  <c:v>-0.18562699999999999</c:v>
                </c:pt>
                <c:pt idx="13199">
                  <c:v>-0.18563299999999999</c:v>
                </c:pt>
                <c:pt idx="13200">
                  <c:v>-0.18552199999999999</c:v>
                </c:pt>
                <c:pt idx="13201">
                  <c:v>-0.18529300000000001</c:v>
                </c:pt>
                <c:pt idx="13202">
                  <c:v>-0.184946</c:v>
                </c:pt>
                <c:pt idx="13203">
                  <c:v>-0.18448100000000001</c:v>
                </c:pt>
                <c:pt idx="13204">
                  <c:v>-0.18390000000000001</c:v>
                </c:pt>
                <c:pt idx="13205">
                  <c:v>-0.183203</c:v>
                </c:pt>
                <c:pt idx="13206">
                  <c:v>-0.182389</c:v>
                </c:pt>
                <c:pt idx="13207">
                  <c:v>-0.18145900000000001</c:v>
                </c:pt>
                <c:pt idx="13208">
                  <c:v>-0.18041499999999999</c:v>
                </c:pt>
                <c:pt idx="13209">
                  <c:v>-0.179257</c:v>
                </c:pt>
                <c:pt idx="13210">
                  <c:v>-0.17798700000000001</c:v>
                </c:pt>
                <c:pt idx="13211">
                  <c:v>-0.17660400000000001</c:v>
                </c:pt>
                <c:pt idx="13212">
                  <c:v>-0.17510899999999999</c:v>
                </c:pt>
                <c:pt idx="13213">
                  <c:v>-0.17350599999999999</c:v>
                </c:pt>
                <c:pt idx="13214">
                  <c:v>-0.171795</c:v>
                </c:pt>
                <c:pt idx="13215">
                  <c:v>-0.16997799999999999</c:v>
                </c:pt>
                <c:pt idx="13216">
                  <c:v>-0.16805600000000001</c:v>
                </c:pt>
                <c:pt idx="13217">
                  <c:v>-0.16603000000000001</c:v>
                </c:pt>
                <c:pt idx="13218">
                  <c:v>-0.16390099999999999</c:v>
                </c:pt>
                <c:pt idx="13219">
                  <c:v>-0.16167100000000001</c:v>
                </c:pt>
                <c:pt idx="13220">
                  <c:v>-0.15934000000000001</c:v>
                </c:pt>
                <c:pt idx="13221">
                  <c:v>-0.15690899999999999</c:v>
                </c:pt>
                <c:pt idx="13222">
                  <c:v>-0.15438299999999999</c:v>
                </c:pt>
                <c:pt idx="13223">
                  <c:v>-0.15176100000000001</c:v>
                </c:pt>
                <c:pt idx="13224">
                  <c:v>-0.14904700000000001</c:v>
                </c:pt>
                <c:pt idx="13225">
                  <c:v>-0.14624300000000001</c:v>
                </c:pt>
                <c:pt idx="13226">
                  <c:v>-0.14335000000000001</c:v>
                </c:pt>
                <c:pt idx="13227">
                  <c:v>-0.140371</c:v>
                </c:pt>
                <c:pt idx="13228">
                  <c:v>-0.13730800000000001</c:v>
                </c:pt>
                <c:pt idx="13229">
                  <c:v>-0.134163</c:v>
                </c:pt>
                <c:pt idx="13230">
                  <c:v>-0.130939</c:v>
                </c:pt>
                <c:pt idx="13231">
                  <c:v>-0.127635</c:v>
                </c:pt>
                <c:pt idx="13232">
                  <c:v>-0.12425600000000001</c:v>
                </c:pt>
                <c:pt idx="13233">
                  <c:v>-0.12080299999999999</c:v>
                </c:pt>
                <c:pt idx="13234">
                  <c:v>-0.11727899999999999</c:v>
                </c:pt>
                <c:pt idx="13235">
                  <c:v>-0.113686</c:v>
                </c:pt>
                <c:pt idx="13236">
                  <c:v>-0.110027</c:v>
                </c:pt>
                <c:pt idx="13237">
                  <c:v>-0.10630299999999999</c:v>
                </c:pt>
                <c:pt idx="13238">
                  <c:v>-0.102519</c:v>
                </c:pt>
                <c:pt idx="13239">
                  <c:v>-9.8674499999999998E-2</c:v>
                </c:pt>
                <c:pt idx="13240">
                  <c:v>-9.4773399999999994E-2</c:v>
                </c:pt>
                <c:pt idx="13241">
                  <c:v>-9.0817400000000006E-2</c:v>
                </c:pt>
                <c:pt idx="13242">
                  <c:v>-8.6809300000000006E-2</c:v>
                </c:pt>
                <c:pt idx="13243">
                  <c:v>-8.27518E-2</c:v>
                </c:pt>
                <c:pt idx="13244">
                  <c:v>-7.8647400000000006E-2</c:v>
                </c:pt>
                <c:pt idx="13245">
                  <c:v>-7.4498700000000001E-2</c:v>
                </c:pt>
                <c:pt idx="13246">
                  <c:v>-7.0308300000000004E-2</c:v>
                </c:pt>
                <c:pt idx="13247">
                  <c:v>-6.6079700000000005E-2</c:v>
                </c:pt>
                <c:pt idx="13248">
                  <c:v>-6.18154E-2</c:v>
                </c:pt>
                <c:pt idx="13249">
                  <c:v>-5.7517400000000003E-2</c:v>
                </c:pt>
                <c:pt idx="13250">
                  <c:v>-5.3187400000000003E-2</c:v>
                </c:pt>
                <c:pt idx="13251">
                  <c:v>-4.8827799999999998E-2</c:v>
                </c:pt>
                <c:pt idx="13252">
                  <c:v>-4.4440899999999998E-2</c:v>
                </c:pt>
                <c:pt idx="13253">
                  <c:v>-4.0028800000000003E-2</c:v>
                </c:pt>
                <c:pt idx="13254">
                  <c:v>-3.5593800000000002E-2</c:v>
                </c:pt>
                <c:pt idx="13255">
                  <c:v>-3.1138300000000001E-2</c:v>
                </c:pt>
                <c:pt idx="13256">
                  <c:v>-2.6665500000000002E-2</c:v>
                </c:pt>
                <c:pt idx="13257">
                  <c:v>-2.2178199999999999E-2</c:v>
                </c:pt>
                <c:pt idx="13258">
                  <c:v>-1.7678800000000001E-2</c:v>
                </c:pt>
                <c:pt idx="13259">
                  <c:v>-1.3169699999999999E-2</c:v>
                </c:pt>
                <c:pt idx="13260" formatCode="0.00E+00">
                  <c:v>-8.6529299999999996E-3</c:v>
                </c:pt>
                <c:pt idx="13261" formatCode="0.00E+00">
                  <c:v>-4.1307100000000001E-3</c:v>
                </c:pt>
                <c:pt idx="13262" formatCode="0.00E+00">
                  <c:v>3.9435000000000002E-4</c:v>
                </c:pt>
                <c:pt idx="13263" formatCode="0.00E+00">
                  <c:v>4.9193800000000001E-3</c:v>
                </c:pt>
                <c:pt idx="13264" formatCode="0.00E+00">
                  <c:v>9.4415799999999998E-3</c:v>
                </c:pt>
                <c:pt idx="13265">
                  <c:v>1.39582E-2</c:v>
                </c:pt>
                <c:pt idx="13266">
                  <c:v>1.8466799999999998E-2</c:v>
                </c:pt>
                <c:pt idx="13267">
                  <c:v>2.2965200000000002E-2</c:v>
                </c:pt>
                <c:pt idx="13268">
                  <c:v>2.74515E-2</c:v>
                </c:pt>
                <c:pt idx="13269">
                  <c:v>3.1923800000000002E-2</c:v>
                </c:pt>
                <c:pt idx="13270">
                  <c:v>3.63799E-2</c:v>
                </c:pt>
                <c:pt idx="13271">
                  <c:v>4.0817300000000001E-2</c:v>
                </c:pt>
                <c:pt idx="13272">
                  <c:v>4.5233599999999999E-2</c:v>
                </c:pt>
                <c:pt idx="13273">
                  <c:v>4.9626099999999999E-2</c:v>
                </c:pt>
                <c:pt idx="13274">
                  <c:v>5.3991999999999998E-2</c:v>
                </c:pt>
                <c:pt idx="13275">
                  <c:v>5.83283E-2</c:v>
                </c:pt>
                <c:pt idx="13276">
                  <c:v>6.2632499999999994E-2</c:v>
                </c:pt>
                <c:pt idx="13277">
                  <c:v>6.6902500000000004E-2</c:v>
                </c:pt>
                <c:pt idx="13278">
                  <c:v>7.1135900000000002E-2</c:v>
                </c:pt>
                <c:pt idx="13279">
                  <c:v>7.53302E-2</c:v>
                </c:pt>
                <c:pt idx="13280">
                  <c:v>7.9483499999999999E-2</c:v>
                </c:pt>
                <c:pt idx="13281">
                  <c:v>8.3593600000000004E-2</c:v>
                </c:pt>
                <c:pt idx="13282">
                  <c:v>8.7658700000000006E-2</c:v>
                </c:pt>
                <c:pt idx="13283">
                  <c:v>9.1677099999999997E-2</c:v>
                </c:pt>
                <c:pt idx="13284">
                  <c:v>9.5647599999999999E-2</c:v>
                </c:pt>
                <c:pt idx="13285">
                  <c:v>9.9568599999999993E-2</c:v>
                </c:pt>
                <c:pt idx="13286">
                  <c:v>0.103438</c:v>
                </c:pt>
                <c:pt idx="13287">
                  <c:v>0.107254</c:v>
                </c:pt>
                <c:pt idx="13288">
                  <c:v>0.111014</c:v>
                </c:pt>
                <c:pt idx="13289">
                  <c:v>0.114714</c:v>
                </c:pt>
                <c:pt idx="13290">
                  <c:v>0.118351</c:v>
                </c:pt>
                <c:pt idx="13291">
                  <c:v>0.12192500000000001</c:v>
                </c:pt>
                <c:pt idx="13292">
                  <c:v>0.12543299999999999</c:v>
                </c:pt>
                <c:pt idx="13293">
                  <c:v>0.12887499999999999</c:v>
                </c:pt>
                <c:pt idx="13294">
                  <c:v>0.132248</c:v>
                </c:pt>
                <c:pt idx="13295">
                  <c:v>0.135551</c:v>
                </c:pt>
                <c:pt idx="13296">
                  <c:v>0.13878199999999999</c:v>
                </c:pt>
                <c:pt idx="13297">
                  <c:v>0.14194000000000001</c:v>
                </c:pt>
                <c:pt idx="13298">
                  <c:v>0.14502300000000001</c:v>
                </c:pt>
                <c:pt idx="13299">
                  <c:v>0.14802999999999999</c:v>
                </c:pt>
                <c:pt idx="13300">
                  <c:v>0.15095800000000001</c:v>
                </c:pt>
                <c:pt idx="13301">
                  <c:v>0.153806</c:v>
                </c:pt>
                <c:pt idx="13302">
                  <c:v>0.15657199999999999</c:v>
                </c:pt>
                <c:pt idx="13303">
                  <c:v>0.15925500000000001</c:v>
                </c:pt>
                <c:pt idx="13304">
                  <c:v>0.161852</c:v>
                </c:pt>
                <c:pt idx="13305">
                  <c:v>0.16436400000000001</c:v>
                </c:pt>
                <c:pt idx="13306">
                  <c:v>0.16678899999999999</c:v>
                </c:pt>
                <c:pt idx="13307">
                  <c:v>0.169126</c:v>
                </c:pt>
                <c:pt idx="13308">
                  <c:v>0.171374</c:v>
                </c:pt>
                <c:pt idx="13309">
                  <c:v>0.17353199999999999</c:v>
                </c:pt>
                <c:pt idx="13310">
                  <c:v>0.175598</c:v>
                </c:pt>
                <c:pt idx="13311">
                  <c:v>0.17757300000000001</c:v>
                </c:pt>
                <c:pt idx="13312">
                  <c:v>0.179454</c:v>
                </c:pt>
                <c:pt idx="13313">
                  <c:v>0.18123900000000001</c:v>
                </c:pt>
                <c:pt idx="13314">
                  <c:v>0.18292900000000001</c:v>
                </c:pt>
                <c:pt idx="13315">
                  <c:v>0.18452099999999999</c:v>
                </c:pt>
                <c:pt idx="13316">
                  <c:v>0.18601300000000001</c:v>
                </c:pt>
                <c:pt idx="13317">
                  <c:v>0.18740599999999999</c:v>
                </c:pt>
                <c:pt idx="13318">
                  <c:v>0.18869900000000001</c:v>
                </c:pt>
                <c:pt idx="13319">
                  <c:v>0.18989</c:v>
                </c:pt>
                <c:pt idx="13320">
                  <c:v>0.19098100000000001</c:v>
                </c:pt>
                <c:pt idx="13321">
                  <c:v>0.191971</c:v>
                </c:pt>
                <c:pt idx="13322">
                  <c:v>0.19286</c:v>
                </c:pt>
                <c:pt idx="13323">
                  <c:v>0.19364700000000001</c:v>
                </c:pt>
                <c:pt idx="13324">
                  <c:v>0.19433300000000001</c:v>
                </c:pt>
                <c:pt idx="13325">
                  <c:v>0.19491700000000001</c:v>
                </c:pt>
                <c:pt idx="13326">
                  <c:v>0.19539899999999999</c:v>
                </c:pt>
                <c:pt idx="13327">
                  <c:v>0.19577900000000001</c:v>
                </c:pt>
                <c:pt idx="13328">
                  <c:v>0.19605700000000001</c:v>
                </c:pt>
                <c:pt idx="13329">
                  <c:v>0.19623099999999999</c:v>
                </c:pt>
                <c:pt idx="13330">
                  <c:v>0.196302</c:v>
                </c:pt>
                <c:pt idx="13331">
                  <c:v>0.196267</c:v>
                </c:pt>
                <c:pt idx="13332">
                  <c:v>0.196127</c:v>
                </c:pt>
                <c:pt idx="13333">
                  <c:v>0.195883</c:v>
                </c:pt>
                <c:pt idx="13334">
                  <c:v>0.19553599999999999</c:v>
                </c:pt>
                <c:pt idx="13335">
                  <c:v>0.19508600000000001</c:v>
                </c:pt>
                <c:pt idx="13336">
                  <c:v>0.19453500000000001</c:v>
                </c:pt>
                <c:pt idx="13337">
                  <c:v>0.193883</c:v>
                </c:pt>
                <c:pt idx="13338">
                  <c:v>0.19313</c:v>
                </c:pt>
                <c:pt idx="13339">
                  <c:v>0.192276</c:v>
                </c:pt>
                <c:pt idx="13340">
                  <c:v>0.19131999999999999</c:v>
                </c:pt>
                <c:pt idx="13341">
                  <c:v>0.19026499999999999</c:v>
                </c:pt>
                <c:pt idx="13342">
                  <c:v>0.189112</c:v>
                </c:pt>
                <c:pt idx="13343">
                  <c:v>0.187862</c:v>
                </c:pt>
                <c:pt idx="13344">
                  <c:v>0.18651799999999999</c:v>
                </c:pt>
                <c:pt idx="13345">
                  <c:v>0.18507999999999999</c:v>
                </c:pt>
                <c:pt idx="13346">
                  <c:v>0.18354899999999999</c:v>
                </c:pt>
                <c:pt idx="13347">
                  <c:v>0.18192700000000001</c:v>
                </c:pt>
                <c:pt idx="13348">
                  <c:v>0.18021300000000001</c:v>
                </c:pt>
                <c:pt idx="13349">
                  <c:v>0.17840800000000001</c:v>
                </c:pt>
                <c:pt idx="13350">
                  <c:v>0.176513</c:v>
                </c:pt>
                <c:pt idx="13351">
                  <c:v>0.17452999999999999</c:v>
                </c:pt>
                <c:pt idx="13352">
                  <c:v>0.172459</c:v>
                </c:pt>
                <c:pt idx="13353">
                  <c:v>0.17030300000000001</c:v>
                </c:pt>
                <c:pt idx="13354">
                  <c:v>0.16806099999999999</c:v>
                </c:pt>
                <c:pt idx="13355">
                  <c:v>0.165737</c:v>
                </c:pt>
                <c:pt idx="13356">
                  <c:v>0.16333300000000001</c:v>
                </c:pt>
                <c:pt idx="13357">
                  <c:v>0.16085099999999999</c:v>
                </c:pt>
                <c:pt idx="13358">
                  <c:v>0.15829299999999999</c:v>
                </c:pt>
                <c:pt idx="13359">
                  <c:v>0.15566199999999999</c:v>
                </c:pt>
                <c:pt idx="13360">
                  <c:v>0.15295800000000001</c:v>
                </c:pt>
                <c:pt idx="13361">
                  <c:v>0.15018400000000001</c:v>
                </c:pt>
                <c:pt idx="13362">
                  <c:v>0.147344</c:v>
                </c:pt>
                <c:pt idx="13363">
                  <c:v>0.14443900000000001</c:v>
                </c:pt>
                <c:pt idx="13364">
                  <c:v>0.14147299999999999</c:v>
                </c:pt>
                <c:pt idx="13365">
                  <c:v>0.13844600000000001</c:v>
                </c:pt>
                <c:pt idx="13366">
                  <c:v>0.13536300000000001</c:v>
                </c:pt>
                <c:pt idx="13367">
                  <c:v>0.13222300000000001</c:v>
                </c:pt>
                <c:pt idx="13368">
                  <c:v>0.129029</c:v>
                </c:pt>
                <c:pt idx="13369">
                  <c:v>0.12578300000000001</c:v>
                </c:pt>
                <c:pt idx="13370">
                  <c:v>0.122487</c:v>
                </c:pt>
                <c:pt idx="13371">
                  <c:v>0.119144</c:v>
                </c:pt>
                <c:pt idx="13372">
                  <c:v>0.115756</c:v>
                </c:pt>
                <c:pt idx="13373">
                  <c:v>0.11232499999999999</c:v>
                </c:pt>
                <c:pt idx="13374">
                  <c:v>0.10885499999999999</c:v>
                </c:pt>
                <c:pt idx="13375">
                  <c:v>0.105348</c:v>
                </c:pt>
                <c:pt idx="13376">
                  <c:v>0.101808</c:v>
                </c:pt>
                <c:pt idx="13377">
                  <c:v>9.8237900000000003E-2</c:v>
                </c:pt>
                <c:pt idx="13378">
                  <c:v>9.46404E-2</c:v>
                </c:pt>
                <c:pt idx="13379">
                  <c:v>9.1018600000000005E-2</c:v>
                </c:pt>
                <c:pt idx="13380">
                  <c:v>8.7375999999999995E-2</c:v>
                </c:pt>
                <c:pt idx="13381">
                  <c:v>8.3715999999999999E-2</c:v>
                </c:pt>
                <c:pt idx="13382">
                  <c:v>8.0040500000000001E-2</c:v>
                </c:pt>
                <c:pt idx="13383">
                  <c:v>7.6350600000000005E-2</c:v>
                </c:pt>
                <c:pt idx="13384">
                  <c:v>7.2648500000000005E-2</c:v>
                </c:pt>
                <c:pt idx="13385">
                  <c:v>6.8938299999999994E-2</c:v>
                </c:pt>
                <c:pt idx="13386">
                  <c:v>6.5224299999999999E-2</c:v>
                </c:pt>
                <c:pt idx="13387">
                  <c:v>6.1510700000000001E-2</c:v>
                </c:pt>
                <c:pt idx="13388">
                  <c:v>5.7800600000000001E-2</c:v>
                </c:pt>
                <c:pt idx="13389">
                  <c:v>5.4096999999999999E-2</c:v>
                </c:pt>
                <c:pt idx="13390">
                  <c:v>5.0402700000000002E-2</c:v>
                </c:pt>
                <c:pt idx="13391">
                  <c:v>4.6720400000000002E-2</c:v>
                </c:pt>
                <c:pt idx="13392">
                  <c:v>4.3053099999999997E-2</c:v>
                </c:pt>
                <c:pt idx="13393">
                  <c:v>3.9403599999999997E-2</c:v>
                </c:pt>
                <c:pt idx="13394">
                  <c:v>3.5775000000000001E-2</c:v>
                </c:pt>
                <c:pt idx="13395">
                  <c:v>3.2170299999999999E-2</c:v>
                </c:pt>
                <c:pt idx="13396">
                  <c:v>2.8593400000000001E-2</c:v>
                </c:pt>
                <c:pt idx="13397">
                  <c:v>2.5048000000000001E-2</c:v>
                </c:pt>
                <c:pt idx="13398">
                  <c:v>2.1537299999999999E-2</c:v>
                </c:pt>
                <c:pt idx="13399">
                  <c:v>1.8063900000000001E-2</c:v>
                </c:pt>
                <c:pt idx="13400">
                  <c:v>1.4630499999999999E-2</c:v>
                </c:pt>
                <c:pt idx="13401">
                  <c:v>1.1240200000000001E-2</c:v>
                </c:pt>
                <c:pt idx="13402" formatCode="0.00E+00">
                  <c:v>7.8956200000000008E-3</c:v>
                </c:pt>
                <c:pt idx="13403" formatCode="0.00E+00">
                  <c:v>4.5993199999999996E-3</c:v>
                </c:pt>
                <c:pt idx="13404" formatCode="0.00E+00">
                  <c:v>1.35446E-3</c:v>
                </c:pt>
                <c:pt idx="13405" formatCode="0.00E+00">
                  <c:v>-1.83555E-3</c:v>
                </c:pt>
                <c:pt idx="13406" formatCode="0.00E+00">
                  <c:v>-4.9681600000000001E-3</c:v>
                </c:pt>
                <c:pt idx="13407" formatCode="0.00E+00">
                  <c:v>-8.0414200000000005E-3</c:v>
                </c:pt>
                <c:pt idx="13408">
                  <c:v>-1.10528E-2</c:v>
                </c:pt>
                <c:pt idx="13409">
                  <c:v>-1.3999299999999999E-2</c:v>
                </c:pt>
                <c:pt idx="13410">
                  <c:v>-1.6878500000000001E-2</c:v>
                </c:pt>
                <c:pt idx="13411">
                  <c:v>-1.96876E-2</c:v>
                </c:pt>
                <c:pt idx="13412">
                  <c:v>-2.24239E-2</c:v>
                </c:pt>
                <c:pt idx="13413">
                  <c:v>-2.5085099999999999E-2</c:v>
                </c:pt>
                <c:pt idx="13414">
                  <c:v>-2.7669900000000001E-2</c:v>
                </c:pt>
                <c:pt idx="13415">
                  <c:v>-3.0176100000000001E-2</c:v>
                </c:pt>
                <c:pt idx="13416">
                  <c:v>-3.2600499999999998E-2</c:v>
                </c:pt>
                <c:pt idx="13417">
                  <c:v>-3.4940499999999999E-2</c:v>
                </c:pt>
                <c:pt idx="13418">
                  <c:v>-3.7194100000000001E-2</c:v>
                </c:pt>
                <c:pt idx="13419">
                  <c:v>-3.9358900000000002E-2</c:v>
                </c:pt>
                <c:pt idx="13420">
                  <c:v>-4.1432400000000001E-2</c:v>
                </c:pt>
                <c:pt idx="13421">
                  <c:v>-4.3412199999999998E-2</c:v>
                </c:pt>
                <c:pt idx="13422">
                  <c:v>-4.5296900000000001E-2</c:v>
                </c:pt>
                <c:pt idx="13423">
                  <c:v>-4.7085799999999997E-2</c:v>
                </c:pt>
                <c:pt idx="13424">
                  <c:v>-4.8777599999999997E-2</c:v>
                </c:pt>
                <c:pt idx="13425">
                  <c:v>-5.0370400000000003E-2</c:v>
                </c:pt>
                <c:pt idx="13426">
                  <c:v>-5.1862499999999999E-2</c:v>
                </c:pt>
                <c:pt idx="13427">
                  <c:v>-5.3252899999999999E-2</c:v>
                </c:pt>
                <c:pt idx="13428">
                  <c:v>-5.45403E-2</c:v>
                </c:pt>
                <c:pt idx="13429">
                  <c:v>-5.5722899999999999E-2</c:v>
                </c:pt>
                <c:pt idx="13430">
                  <c:v>-5.6799000000000002E-2</c:v>
                </c:pt>
                <c:pt idx="13431">
                  <c:v>-5.7767600000000002E-2</c:v>
                </c:pt>
                <c:pt idx="13432">
                  <c:v>-5.8628100000000002E-2</c:v>
                </c:pt>
                <c:pt idx="13433">
                  <c:v>-5.9379899999999999E-2</c:v>
                </c:pt>
                <c:pt idx="13434">
                  <c:v>-6.0021999999999999E-2</c:v>
                </c:pt>
                <c:pt idx="13435">
                  <c:v>-6.0553599999999999E-2</c:v>
                </c:pt>
                <c:pt idx="13436">
                  <c:v>-6.0973800000000002E-2</c:v>
                </c:pt>
                <c:pt idx="13437">
                  <c:v>-6.1282700000000002E-2</c:v>
                </c:pt>
                <c:pt idx="13438">
                  <c:v>-6.1480100000000003E-2</c:v>
                </c:pt>
                <c:pt idx="13439">
                  <c:v>-6.1565599999999998E-2</c:v>
                </c:pt>
                <c:pt idx="13440">
                  <c:v>-6.1537799999999997E-2</c:v>
                </c:pt>
                <c:pt idx="13441">
                  <c:v>-6.1396600000000003E-2</c:v>
                </c:pt>
                <c:pt idx="13442">
                  <c:v>-6.1142700000000001E-2</c:v>
                </c:pt>
                <c:pt idx="13443">
                  <c:v>-6.0776999999999998E-2</c:v>
                </c:pt>
                <c:pt idx="13444">
                  <c:v>-6.0299800000000001E-2</c:v>
                </c:pt>
                <c:pt idx="13445">
                  <c:v>-5.9711699999999999E-2</c:v>
                </c:pt>
                <c:pt idx="13446">
                  <c:v>-5.9013299999999998E-2</c:v>
                </c:pt>
                <c:pt idx="13447">
                  <c:v>-5.8205300000000001E-2</c:v>
                </c:pt>
                <c:pt idx="13448">
                  <c:v>-5.7288100000000002E-2</c:v>
                </c:pt>
                <c:pt idx="13449">
                  <c:v>-5.6262100000000002E-2</c:v>
                </c:pt>
                <c:pt idx="13450">
                  <c:v>-5.51274E-2</c:v>
                </c:pt>
                <c:pt idx="13451">
                  <c:v>-5.3884500000000002E-2</c:v>
                </c:pt>
                <c:pt idx="13452">
                  <c:v>-5.2534299999999999E-2</c:v>
                </c:pt>
                <c:pt idx="13453">
                  <c:v>-5.1077499999999998E-2</c:v>
                </c:pt>
                <c:pt idx="13454">
                  <c:v>-4.9515400000000001E-2</c:v>
                </c:pt>
                <c:pt idx="13455">
                  <c:v>-4.7849700000000002E-2</c:v>
                </c:pt>
                <c:pt idx="13456">
                  <c:v>-4.6082100000000001E-2</c:v>
                </c:pt>
                <c:pt idx="13457">
                  <c:v>-4.4214299999999998E-2</c:v>
                </c:pt>
                <c:pt idx="13458">
                  <c:v>-4.2248000000000001E-2</c:v>
                </c:pt>
                <c:pt idx="13459">
                  <c:v>-4.01848E-2</c:v>
                </c:pt>
                <c:pt idx="13460">
                  <c:v>-3.8025999999999997E-2</c:v>
                </c:pt>
                <c:pt idx="13461">
                  <c:v>-3.5772699999999998E-2</c:v>
                </c:pt>
                <c:pt idx="13462">
                  <c:v>-3.3426999999999998E-2</c:v>
                </c:pt>
                <c:pt idx="13463">
                  <c:v>-3.09912E-2</c:v>
                </c:pt>
                <c:pt idx="13464">
                  <c:v>-2.8467900000000001E-2</c:v>
                </c:pt>
                <c:pt idx="13465">
                  <c:v>-2.58596E-2</c:v>
                </c:pt>
                <c:pt idx="13466">
                  <c:v>-2.31682E-2</c:v>
                </c:pt>
                <c:pt idx="13467">
                  <c:v>-2.0394900000000001E-2</c:v>
                </c:pt>
                <c:pt idx="13468">
                  <c:v>-1.7541899999999999E-2</c:v>
                </c:pt>
                <c:pt idx="13469">
                  <c:v>-1.4612099999999999E-2</c:v>
                </c:pt>
                <c:pt idx="13470">
                  <c:v>-1.1607900000000001E-2</c:v>
                </c:pt>
                <c:pt idx="13471" formatCode="0.00E+00">
                  <c:v>-8.5315400000000007E-3</c:v>
                </c:pt>
                <c:pt idx="13472" formatCode="0.00E+00">
                  <c:v>-5.38617E-3</c:v>
                </c:pt>
                <c:pt idx="13473" formatCode="0.00E+00">
                  <c:v>-2.1750799999999998E-3</c:v>
                </c:pt>
                <c:pt idx="13474" formatCode="0.00E+00">
                  <c:v>1.09925E-3</c:v>
                </c:pt>
                <c:pt idx="13475" formatCode="0.00E+00">
                  <c:v>4.4344500000000004E-3</c:v>
                </c:pt>
                <c:pt idx="13476" formatCode="0.00E+00">
                  <c:v>7.8272600000000008E-3</c:v>
                </c:pt>
                <c:pt idx="13477">
                  <c:v>1.12739E-2</c:v>
                </c:pt>
                <c:pt idx="13478">
                  <c:v>1.4770800000000001E-2</c:v>
                </c:pt>
                <c:pt idx="13479">
                  <c:v>1.83147E-2</c:v>
                </c:pt>
                <c:pt idx="13480">
                  <c:v>2.19034E-2</c:v>
                </c:pt>
                <c:pt idx="13481">
                  <c:v>2.5534600000000001E-2</c:v>
                </c:pt>
                <c:pt idx="13482">
                  <c:v>2.92053E-2</c:v>
                </c:pt>
                <c:pt idx="13483">
                  <c:v>3.2912400000000001E-2</c:v>
                </c:pt>
                <c:pt idx="13484">
                  <c:v>3.6652799999999999E-2</c:v>
                </c:pt>
                <c:pt idx="13485">
                  <c:v>4.0423099999999997E-2</c:v>
                </c:pt>
                <c:pt idx="13486">
                  <c:v>4.42204E-2</c:v>
                </c:pt>
                <c:pt idx="13487">
                  <c:v>4.8041399999999998E-2</c:v>
                </c:pt>
                <c:pt idx="13488">
                  <c:v>5.1883199999999997E-2</c:v>
                </c:pt>
                <c:pt idx="13489">
                  <c:v>5.5742800000000002E-2</c:v>
                </c:pt>
                <c:pt idx="13490">
                  <c:v>5.9617200000000002E-2</c:v>
                </c:pt>
                <c:pt idx="13491">
                  <c:v>6.3502900000000001E-2</c:v>
                </c:pt>
                <c:pt idx="13492">
                  <c:v>6.7396600000000001E-2</c:v>
                </c:pt>
                <c:pt idx="13493">
                  <c:v>7.1294200000000002E-2</c:v>
                </c:pt>
                <c:pt idx="13494">
                  <c:v>7.5192400000000006E-2</c:v>
                </c:pt>
                <c:pt idx="13495">
                  <c:v>7.9087599999999994E-2</c:v>
                </c:pt>
                <c:pt idx="13496">
                  <c:v>8.29767E-2</c:v>
                </c:pt>
                <c:pt idx="13497">
                  <c:v>8.6856299999999997E-2</c:v>
                </c:pt>
                <c:pt idx="13498">
                  <c:v>9.0723399999999996E-2</c:v>
                </c:pt>
                <c:pt idx="13499">
                  <c:v>9.4574699999999998E-2</c:v>
                </c:pt>
                <c:pt idx="13500">
                  <c:v>9.8407099999999997E-2</c:v>
                </c:pt>
                <c:pt idx="13501">
                  <c:v>0.102217</c:v>
                </c:pt>
                <c:pt idx="13502">
                  <c:v>0.106002</c:v>
                </c:pt>
                <c:pt idx="13503">
                  <c:v>0.10975799999999999</c:v>
                </c:pt>
                <c:pt idx="13504">
                  <c:v>0.113482</c:v>
                </c:pt>
                <c:pt idx="13505">
                  <c:v>0.117171</c:v>
                </c:pt>
                <c:pt idx="13506">
                  <c:v>0.120823</c:v>
                </c:pt>
                <c:pt idx="13507">
                  <c:v>0.124435</c:v>
                </c:pt>
                <c:pt idx="13508">
                  <c:v>0.128002</c:v>
                </c:pt>
                <c:pt idx="13509">
                  <c:v>0.131523</c:v>
                </c:pt>
                <c:pt idx="13510">
                  <c:v>0.134993</c:v>
                </c:pt>
                <c:pt idx="13511">
                  <c:v>0.13841000000000001</c:v>
                </c:pt>
                <c:pt idx="13512">
                  <c:v>0.14177200000000001</c:v>
                </c:pt>
                <c:pt idx="13513">
                  <c:v>0.14507700000000001</c:v>
                </c:pt>
                <c:pt idx="13514">
                  <c:v>0.14832200000000001</c:v>
                </c:pt>
                <c:pt idx="13515">
                  <c:v>0.151504</c:v>
                </c:pt>
                <c:pt idx="13516">
                  <c:v>0.15462200000000001</c:v>
                </c:pt>
                <c:pt idx="13517">
                  <c:v>0.15767100000000001</c:v>
                </c:pt>
                <c:pt idx="13518">
                  <c:v>0.16064899999999999</c:v>
                </c:pt>
                <c:pt idx="13519">
                  <c:v>0.16355500000000001</c:v>
                </c:pt>
                <c:pt idx="13520">
                  <c:v>0.16638500000000001</c:v>
                </c:pt>
                <c:pt idx="13521">
                  <c:v>0.16913900000000001</c:v>
                </c:pt>
                <c:pt idx="13522">
                  <c:v>0.17181399999999999</c:v>
                </c:pt>
                <c:pt idx="13523">
                  <c:v>0.17440800000000001</c:v>
                </c:pt>
                <c:pt idx="13524">
                  <c:v>0.17691899999999999</c:v>
                </c:pt>
                <c:pt idx="13525">
                  <c:v>0.17934600000000001</c:v>
                </c:pt>
                <c:pt idx="13526">
                  <c:v>0.18168599999999999</c:v>
                </c:pt>
                <c:pt idx="13527">
                  <c:v>0.18393899999999999</c:v>
                </c:pt>
                <c:pt idx="13528">
                  <c:v>0.18610099999999999</c:v>
                </c:pt>
                <c:pt idx="13529">
                  <c:v>0.18817300000000001</c:v>
                </c:pt>
                <c:pt idx="13530">
                  <c:v>0.19015199999999999</c:v>
                </c:pt>
                <c:pt idx="13531">
                  <c:v>0.19203700000000001</c:v>
                </c:pt>
                <c:pt idx="13532">
                  <c:v>0.193826</c:v>
                </c:pt>
                <c:pt idx="13533">
                  <c:v>0.195519</c:v>
                </c:pt>
                <c:pt idx="13534">
                  <c:v>0.19711500000000001</c:v>
                </c:pt>
                <c:pt idx="13535">
                  <c:v>0.19861300000000001</c:v>
                </c:pt>
                <c:pt idx="13536">
                  <c:v>0.200012</c:v>
                </c:pt>
                <c:pt idx="13537">
                  <c:v>0.20131099999999999</c:v>
                </c:pt>
                <c:pt idx="13538">
                  <c:v>0.20251</c:v>
                </c:pt>
                <c:pt idx="13539">
                  <c:v>0.20360600000000001</c:v>
                </c:pt>
                <c:pt idx="13540">
                  <c:v>0.20460100000000001</c:v>
                </c:pt>
                <c:pt idx="13541">
                  <c:v>0.20549200000000001</c:v>
                </c:pt>
                <c:pt idx="13542">
                  <c:v>0.20628099999999999</c:v>
                </c:pt>
                <c:pt idx="13543">
                  <c:v>0.20696700000000001</c:v>
                </c:pt>
                <c:pt idx="13544">
                  <c:v>0.20754900000000001</c:v>
                </c:pt>
                <c:pt idx="13545">
                  <c:v>0.20802899999999999</c:v>
                </c:pt>
                <c:pt idx="13546">
                  <c:v>0.20840600000000001</c:v>
                </c:pt>
                <c:pt idx="13547">
                  <c:v>0.208679</c:v>
                </c:pt>
                <c:pt idx="13548">
                  <c:v>0.20885000000000001</c:v>
                </c:pt>
                <c:pt idx="13549">
                  <c:v>0.20891899999999999</c:v>
                </c:pt>
                <c:pt idx="13550">
                  <c:v>0.20888499999999999</c:v>
                </c:pt>
                <c:pt idx="13551">
                  <c:v>0.20875099999999999</c:v>
                </c:pt>
                <c:pt idx="13552">
                  <c:v>0.20851600000000001</c:v>
                </c:pt>
                <c:pt idx="13553">
                  <c:v>0.20818200000000001</c:v>
                </c:pt>
                <c:pt idx="13554">
                  <c:v>0.20774899999999999</c:v>
                </c:pt>
                <c:pt idx="13555">
                  <c:v>0.20721800000000001</c:v>
                </c:pt>
                <c:pt idx="13556">
                  <c:v>0.20659</c:v>
                </c:pt>
                <c:pt idx="13557">
                  <c:v>0.20586599999999999</c:v>
                </c:pt>
                <c:pt idx="13558">
                  <c:v>0.20504700000000001</c:v>
                </c:pt>
                <c:pt idx="13559">
                  <c:v>0.20413400000000001</c:v>
                </c:pt>
                <c:pt idx="13560">
                  <c:v>0.203128</c:v>
                </c:pt>
                <c:pt idx="13561">
                  <c:v>0.20203199999999999</c:v>
                </c:pt>
                <c:pt idx="13562">
                  <c:v>0.200845</c:v>
                </c:pt>
                <c:pt idx="13563">
                  <c:v>0.19957</c:v>
                </c:pt>
                <c:pt idx="13564">
                  <c:v>0.198208</c:v>
                </c:pt>
                <c:pt idx="13565">
                  <c:v>0.19676099999999999</c:v>
                </c:pt>
                <c:pt idx="13566">
                  <c:v>0.19523199999999999</c:v>
                </c:pt>
                <c:pt idx="13567">
                  <c:v>0.19362299999999999</c:v>
                </c:pt>
                <c:pt idx="13568">
                  <c:v>0.191936</c:v>
                </c:pt>
                <c:pt idx="13569">
                  <c:v>0.19017200000000001</c:v>
                </c:pt>
                <c:pt idx="13570">
                  <c:v>0.188333</c:v>
                </c:pt>
                <c:pt idx="13571">
                  <c:v>0.186422</c:v>
                </c:pt>
                <c:pt idx="13572">
                  <c:v>0.18443999999999999</c:v>
                </c:pt>
                <c:pt idx="13573">
                  <c:v>0.182391</c:v>
                </c:pt>
                <c:pt idx="13574">
                  <c:v>0.18027699999999999</c:v>
                </c:pt>
                <c:pt idx="13575">
                  <c:v>0.17809900000000001</c:v>
                </c:pt>
                <c:pt idx="13576">
                  <c:v>0.17586199999999999</c:v>
                </c:pt>
                <c:pt idx="13577">
                  <c:v>0.173566</c:v>
                </c:pt>
                <c:pt idx="13578">
                  <c:v>0.17121600000000001</c:v>
                </c:pt>
                <c:pt idx="13579">
                  <c:v>0.16881299999999999</c:v>
                </c:pt>
                <c:pt idx="13580">
                  <c:v>0.16636100000000001</c:v>
                </c:pt>
                <c:pt idx="13581">
                  <c:v>0.16386300000000001</c:v>
                </c:pt>
                <c:pt idx="13582">
                  <c:v>0.16132099999999999</c:v>
                </c:pt>
                <c:pt idx="13583">
                  <c:v>0.15873899999999999</c:v>
                </c:pt>
                <c:pt idx="13584">
                  <c:v>0.15611900000000001</c:v>
                </c:pt>
                <c:pt idx="13585">
                  <c:v>0.15346399999999999</c:v>
                </c:pt>
                <c:pt idx="13586">
                  <c:v>0.15077699999999999</c:v>
                </c:pt>
                <c:pt idx="13587">
                  <c:v>0.148061</c:v>
                </c:pt>
                <c:pt idx="13588">
                  <c:v>0.145318</c:v>
                </c:pt>
                <c:pt idx="13589">
                  <c:v>0.14255200000000001</c:v>
                </c:pt>
                <c:pt idx="13590">
                  <c:v>0.139765</c:v>
                </c:pt>
                <c:pt idx="13591">
                  <c:v>0.136961</c:v>
                </c:pt>
                <c:pt idx="13592">
                  <c:v>0.13414200000000001</c:v>
                </c:pt>
                <c:pt idx="13593">
                  <c:v>0.13131200000000001</c:v>
                </c:pt>
                <c:pt idx="13594">
                  <c:v>0.128474</c:v>
                </c:pt>
                <c:pt idx="13595">
                  <c:v>0.12562899999999999</c:v>
                </c:pt>
                <c:pt idx="13596">
                  <c:v>0.122783</c:v>
                </c:pt>
                <c:pt idx="13597">
                  <c:v>0.119937</c:v>
                </c:pt>
                <c:pt idx="13598">
                  <c:v>0.117095</c:v>
                </c:pt>
                <c:pt idx="13599">
                  <c:v>0.114261</c:v>
                </c:pt>
                <c:pt idx="13600">
                  <c:v>0.11143599999999999</c:v>
                </c:pt>
                <c:pt idx="13601">
                  <c:v>0.108626</c:v>
                </c:pt>
                <c:pt idx="13602">
                  <c:v>0.10583099999999999</c:v>
                </c:pt>
                <c:pt idx="13603">
                  <c:v>0.10305499999999999</c:v>
                </c:pt>
                <c:pt idx="13604">
                  <c:v>0.100302</c:v>
                </c:pt>
                <c:pt idx="13605">
                  <c:v>9.7572699999999998E-2</c:v>
                </c:pt>
                <c:pt idx="13606">
                  <c:v>9.48711E-2</c:v>
                </c:pt>
                <c:pt idx="13607">
                  <c:v>9.2199600000000007E-2</c:v>
                </c:pt>
                <c:pt idx="13608">
                  <c:v>8.9561100000000005E-2</c:v>
                </c:pt>
                <c:pt idx="13609">
                  <c:v>8.6958499999999994E-2</c:v>
                </c:pt>
                <c:pt idx="13610">
                  <c:v>8.4394700000000003E-2</c:v>
                </c:pt>
                <c:pt idx="13611">
                  <c:v>8.1872200000000006E-2</c:v>
                </c:pt>
                <c:pt idx="13612">
                  <c:v>7.93938E-2</c:v>
                </c:pt>
                <c:pt idx="13613">
                  <c:v>7.6962000000000003E-2</c:v>
                </c:pt>
                <c:pt idx="13614">
                  <c:v>7.4579400000000004E-2</c:v>
                </c:pt>
                <c:pt idx="13615">
                  <c:v>7.2248000000000007E-2</c:v>
                </c:pt>
                <c:pt idx="13616">
                  <c:v>6.9969900000000002E-2</c:v>
                </c:pt>
                <c:pt idx="13617">
                  <c:v>6.7746899999999999E-2</c:v>
                </c:pt>
                <c:pt idx="13618">
                  <c:v>6.5581100000000003E-2</c:v>
                </c:pt>
                <c:pt idx="13619">
                  <c:v>6.3474199999999995E-2</c:v>
                </c:pt>
                <c:pt idx="13620">
                  <c:v>6.1428000000000003E-2</c:v>
                </c:pt>
                <c:pt idx="13621">
                  <c:v>5.9444299999999999E-2</c:v>
                </c:pt>
                <c:pt idx="13622">
                  <c:v>5.7525E-2</c:v>
                </c:pt>
                <c:pt idx="13623">
                  <c:v>5.5671999999999999E-2</c:v>
                </c:pt>
                <c:pt idx="13624">
                  <c:v>5.3886499999999997E-2</c:v>
                </c:pt>
                <c:pt idx="13625">
                  <c:v>5.2170000000000001E-2</c:v>
                </c:pt>
                <c:pt idx="13626">
                  <c:v>5.0523800000000001E-2</c:v>
                </c:pt>
                <c:pt idx="13627">
                  <c:v>4.8949300000000001E-2</c:v>
                </c:pt>
                <c:pt idx="13628">
                  <c:v>4.7447700000000002E-2</c:v>
                </c:pt>
                <c:pt idx="13629">
                  <c:v>4.60203E-2</c:v>
                </c:pt>
                <c:pt idx="13630">
                  <c:v>4.4668300000000001E-2</c:v>
                </c:pt>
                <c:pt idx="13631">
                  <c:v>4.3392600000000003E-2</c:v>
                </c:pt>
                <c:pt idx="13632">
                  <c:v>4.2194299999999997E-2</c:v>
                </c:pt>
                <c:pt idx="13633">
                  <c:v>4.1073999999999999E-2</c:v>
                </c:pt>
                <c:pt idx="13634">
                  <c:v>4.0032499999999999E-2</c:v>
                </c:pt>
                <c:pt idx="13635">
                  <c:v>3.9070000000000001E-2</c:v>
                </c:pt>
                <c:pt idx="13636">
                  <c:v>3.8187100000000002E-2</c:v>
                </c:pt>
                <c:pt idx="13637">
                  <c:v>3.7383699999999999E-2</c:v>
                </c:pt>
                <c:pt idx="13638">
                  <c:v>3.6660100000000001E-2</c:v>
                </c:pt>
                <c:pt idx="13639">
                  <c:v>3.60165E-2</c:v>
                </c:pt>
                <c:pt idx="13640">
                  <c:v>3.54533E-2</c:v>
                </c:pt>
                <c:pt idx="13641">
                  <c:v>3.49702E-2</c:v>
                </c:pt>
                <c:pt idx="13642">
                  <c:v>3.4566800000000002E-2</c:v>
                </c:pt>
                <c:pt idx="13643">
                  <c:v>3.4242500000000002E-2</c:v>
                </c:pt>
                <c:pt idx="13644">
                  <c:v>3.3996600000000002E-2</c:v>
                </c:pt>
                <c:pt idx="13645">
                  <c:v>3.3828700000000003E-2</c:v>
                </c:pt>
                <c:pt idx="13646">
                  <c:v>3.3737999999999997E-2</c:v>
                </c:pt>
                <c:pt idx="13647">
                  <c:v>3.3723599999999999E-2</c:v>
                </c:pt>
                <c:pt idx="13648">
                  <c:v>3.3784599999999998E-2</c:v>
                </c:pt>
                <c:pt idx="13649">
                  <c:v>3.39198E-2</c:v>
                </c:pt>
                <c:pt idx="13650">
                  <c:v>3.41283E-2</c:v>
                </c:pt>
                <c:pt idx="13651">
                  <c:v>3.4409000000000002E-2</c:v>
                </c:pt>
                <c:pt idx="13652">
                  <c:v>3.4760800000000001E-2</c:v>
                </c:pt>
                <c:pt idx="13653">
                  <c:v>3.5182100000000001E-2</c:v>
                </c:pt>
                <c:pt idx="13654">
                  <c:v>3.5671599999999998E-2</c:v>
                </c:pt>
                <c:pt idx="13655">
                  <c:v>3.6227599999999999E-2</c:v>
                </c:pt>
                <c:pt idx="13656">
                  <c:v>3.6848499999999999E-2</c:v>
                </c:pt>
                <c:pt idx="13657">
                  <c:v>3.7532200000000002E-2</c:v>
                </c:pt>
                <c:pt idx="13658">
                  <c:v>3.82768E-2</c:v>
                </c:pt>
                <c:pt idx="13659">
                  <c:v>3.9080400000000001E-2</c:v>
                </c:pt>
                <c:pt idx="13660">
                  <c:v>3.9940999999999997E-2</c:v>
                </c:pt>
                <c:pt idx="13661">
                  <c:v>4.08566E-2</c:v>
                </c:pt>
                <c:pt idx="13662">
                  <c:v>4.1825399999999999E-2</c:v>
                </c:pt>
                <c:pt idx="13663">
                  <c:v>4.2845000000000001E-2</c:v>
                </c:pt>
                <c:pt idx="13664">
                  <c:v>4.3913099999999997E-2</c:v>
                </c:pt>
                <c:pt idx="13665">
                  <c:v>4.5027200000000003E-2</c:v>
                </c:pt>
                <c:pt idx="13666">
                  <c:v>4.6184999999999997E-2</c:v>
                </c:pt>
                <c:pt idx="13667">
                  <c:v>4.7384000000000003E-2</c:v>
                </c:pt>
                <c:pt idx="13668">
                  <c:v>4.8621900000000003E-2</c:v>
                </c:pt>
                <c:pt idx="13669">
                  <c:v>4.9896299999999998E-2</c:v>
                </c:pt>
                <c:pt idx="13670">
                  <c:v>5.1205100000000003E-2</c:v>
                </c:pt>
                <c:pt idx="13671">
                  <c:v>5.2545799999999997E-2</c:v>
                </c:pt>
                <c:pt idx="13672">
                  <c:v>5.3915999999999999E-2</c:v>
                </c:pt>
                <c:pt idx="13673">
                  <c:v>5.53132E-2</c:v>
                </c:pt>
                <c:pt idx="13674">
                  <c:v>5.6734699999999999E-2</c:v>
                </c:pt>
                <c:pt idx="13675">
                  <c:v>5.8178199999999999E-2</c:v>
                </c:pt>
                <c:pt idx="13676">
                  <c:v>5.96415E-2</c:v>
                </c:pt>
                <c:pt idx="13677">
                  <c:v>6.11219E-2</c:v>
                </c:pt>
                <c:pt idx="13678">
                  <c:v>6.2616699999999997E-2</c:v>
                </c:pt>
                <c:pt idx="13679">
                  <c:v>6.4123200000000005E-2</c:v>
                </c:pt>
                <c:pt idx="13680">
                  <c:v>6.5638500000000002E-2</c:v>
                </c:pt>
                <c:pt idx="13681">
                  <c:v>6.7159899999999995E-2</c:v>
                </c:pt>
                <c:pt idx="13682">
                  <c:v>6.8684899999999993E-2</c:v>
                </c:pt>
                <c:pt idx="13683">
                  <c:v>7.0211200000000001E-2</c:v>
                </c:pt>
                <c:pt idx="13684">
                  <c:v>7.1736499999999995E-2</c:v>
                </c:pt>
                <c:pt idx="13685">
                  <c:v>7.3258699999999996E-2</c:v>
                </c:pt>
                <c:pt idx="13686">
                  <c:v>7.4775300000000003E-2</c:v>
                </c:pt>
                <c:pt idx="13687">
                  <c:v>7.6283500000000004E-2</c:v>
                </c:pt>
                <c:pt idx="13688">
                  <c:v>7.7780699999999994E-2</c:v>
                </c:pt>
                <c:pt idx="13689">
                  <c:v>7.9264600000000004E-2</c:v>
                </c:pt>
                <c:pt idx="13690">
                  <c:v>8.0732999999999999E-2</c:v>
                </c:pt>
                <c:pt idx="13691">
                  <c:v>8.2183900000000004E-2</c:v>
                </c:pt>
                <c:pt idx="13692">
                  <c:v>8.3615300000000004E-2</c:v>
                </c:pt>
                <c:pt idx="13693">
                  <c:v>8.5025000000000003E-2</c:v>
                </c:pt>
                <c:pt idx="13694">
                  <c:v>8.6411000000000002E-2</c:v>
                </c:pt>
                <c:pt idx="13695">
                  <c:v>8.7771600000000005E-2</c:v>
                </c:pt>
                <c:pt idx="13696">
                  <c:v>8.9105000000000004E-2</c:v>
                </c:pt>
                <c:pt idx="13697">
                  <c:v>9.0409799999999998E-2</c:v>
                </c:pt>
                <c:pt idx="13698">
                  <c:v>9.1684399999999999E-2</c:v>
                </c:pt>
                <c:pt idx="13699">
                  <c:v>9.2927300000000004E-2</c:v>
                </c:pt>
                <c:pt idx="13700">
                  <c:v>9.4137100000000001E-2</c:v>
                </c:pt>
                <c:pt idx="13701">
                  <c:v>9.53127E-2</c:v>
                </c:pt>
                <c:pt idx="13702">
                  <c:v>9.6452899999999994E-2</c:v>
                </c:pt>
                <c:pt idx="13703">
                  <c:v>9.7556900000000002E-2</c:v>
                </c:pt>
                <c:pt idx="13704">
                  <c:v>9.8623500000000003E-2</c:v>
                </c:pt>
                <c:pt idx="13705">
                  <c:v>9.9651400000000001E-2</c:v>
                </c:pt>
                <c:pt idx="13706">
                  <c:v>0.10063900000000001</c:v>
                </c:pt>
                <c:pt idx="13707">
                  <c:v>0.101586</c:v>
                </c:pt>
                <c:pt idx="13708">
                  <c:v>0.102491</c:v>
                </c:pt>
                <c:pt idx="13709">
                  <c:v>0.103353</c:v>
                </c:pt>
                <c:pt idx="13710">
                  <c:v>0.104171</c:v>
                </c:pt>
                <c:pt idx="13711">
                  <c:v>0.104946</c:v>
                </c:pt>
                <c:pt idx="13712">
                  <c:v>0.10567600000000001</c:v>
                </c:pt>
                <c:pt idx="13713">
                  <c:v>0.106361</c:v>
                </c:pt>
                <c:pt idx="13714">
                  <c:v>0.107001</c:v>
                </c:pt>
                <c:pt idx="13715">
                  <c:v>0.107595</c:v>
                </c:pt>
                <c:pt idx="13716">
                  <c:v>0.108143</c:v>
                </c:pt>
                <c:pt idx="13717">
                  <c:v>0.10864500000000001</c:v>
                </c:pt>
                <c:pt idx="13718">
                  <c:v>0.109101</c:v>
                </c:pt>
                <c:pt idx="13719">
                  <c:v>0.109511</c:v>
                </c:pt>
                <c:pt idx="13720">
                  <c:v>0.109876</c:v>
                </c:pt>
                <c:pt idx="13721">
                  <c:v>0.110196</c:v>
                </c:pt>
                <c:pt idx="13722">
                  <c:v>0.110471</c:v>
                </c:pt>
                <c:pt idx="13723">
                  <c:v>0.110703</c:v>
                </c:pt>
                <c:pt idx="13724">
                  <c:v>0.110891</c:v>
                </c:pt>
                <c:pt idx="13725">
                  <c:v>0.111036</c:v>
                </c:pt>
                <c:pt idx="13726">
                  <c:v>0.111138</c:v>
                </c:pt>
                <c:pt idx="13727">
                  <c:v>0.11119800000000001</c:v>
                </c:pt>
                <c:pt idx="13728">
                  <c:v>0.111217</c:v>
                </c:pt>
                <c:pt idx="13729">
                  <c:v>0.111195</c:v>
                </c:pt>
                <c:pt idx="13730">
                  <c:v>0.111134</c:v>
                </c:pt>
                <c:pt idx="13731">
                  <c:v>0.11103399999999999</c:v>
                </c:pt>
                <c:pt idx="13732">
                  <c:v>0.110897</c:v>
                </c:pt>
                <c:pt idx="13733">
                  <c:v>0.110723</c:v>
                </c:pt>
                <c:pt idx="13734">
                  <c:v>0.110513</c:v>
                </c:pt>
                <c:pt idx="13735">
                  <c:v>0.11027000000000001</c:v>
                </c:pt>
                <c:pt idx="13736">
                  <c:v>0.10999299999999999</c:v>
                </c:pt>
                <c:pt idx="13737">
                  <c:v>0.109685</c:v>
                </c:pt>
                <c:pt idx="13738">
                  <c:v>0.109345</c:v>
                </c:pt>
                <c:pt idx="13739">
                  <c:v>0.108976</c:v>
                </c:pt>
                <c:pt idx="13740">
                  <c:v>0.10858</c:v>
                </c:pt>
                <c:pt idx="13741">
                  <c:v>0.108157</c:v>
                </c:pt>
                <c:pt idx="13742">
                  <c:v>0.10771</c:v>
                </c:pt>
                <c:pt idx="13743">
                  <c:v>0.107239</c:v>
                </c:pt>
                <c:pt idx="13744">
                  <c:v>0.10674699999999999</c:v>
                </c:pt>
                <c:pt idx="13745">
                  <c:v>0.106234</c:v>
                </c:pt>
                <c:pt idx="13746">
                  <c:v>0.10570300000000001</c:v>
                </c:pt>
                <c:pt idx="13747">
                  <c:v>0.105155</c:v>
                </c:pt>
                <c:pt idx="13748">
                  <c:v>0.104591</c:v>
                </c:pt>
                <c:pt idx="13749">
                  <c:v>0.104014</c:v>
                </c:pt>
                <c:pt idx="13750">
                  <c:v>0.103425</c:v>
                </c:pt>
                <c:pt idx="13751">
                  <c:v>0.102826</c:v>
                </c:pt>
                <c:pt idx="13752">
                  <c:v>0.10222000000000001</c:v>
                </c:pt>
                <c:pt idx="13753">
                  <c:v>0.101607</c:v>
                </c:pt>
                <c:pt idx="13754">
                  <c:v>0.10099</c:v>
                </c:pt>
                <c:pt idx="13755">
                  <c:v>0.100371</c:v>
                </c:pt>
                <c:pt idx="13756">
                  <c:v>9.9751900000000004E-2</c:v>
                </c:pt>
                <c:pt idx="13757">
                  <c:v>9.9133799999999994E-2</c:v>
                </c:pt>
                <c:pt idx="13758">
                  <c:v>9.8518800000000004E-2</c:v>
                </c:pt>
                <c:pt idx="13759">
                  <c:v>9.7908300000000004E-2</c:v>
                </c:pt>
                <c:pt idx="13760">
                  <c:v>9.7303899999999999E-2</c:v>
                </c:pt>
                <c:pt idx="13761">
                  <c:v>9.6707299999999996E-2</c:v>
                </c:pt>
                <c:pt idx="13762">
                  <c:v>9.6120399999999995E-2</c:v>
                </c:pt>
                <c:pt idx="13763">
                  <c:v>9.5545199999999997E-2</c:v>
                </c:pt>
                <c:pt idx="13764">
                  <c:v>9.4983600000000001E-2</c:v>
                </c:pt>
                <c:pt idx="13765">
                  <c:v>9.4437300000000002E-2</c:v>
                </c:pt>
                <c:pt idx="13766">
                  <c:v>9.3908000000000005E-2</c:v>
                </c:pt>
                <c:pt idx="13767">
                  <c:v>9.3396800000000002E-2</c:v>
                </c:pt>
                <c:pt idx="13768">
                  <c:v>9.2904899999999999E-2</c:v>
                </c:pt>
                <c:pt idx="13769">
                  <c:v>9.2433799999999997E-2</c:v>
                </c:pt>
                <c:pt idx="13770">
                  <c:v>9.1984700000000003E-2</c:v>
                </c:pt>
                <c:pt idx="13771">
                  <c:v>9.1559199999999993E-2</c:v>
                </c:pt>
                <c:pt idx="13772">
                  <c:v>9.1158699999999995E-2</c:v>
                </c:pt>
                <c:pt idx="13773">
                  <c:v>9.0784400000000001E-2</c:v>
                </c:pt>
                <c:pt idx="13774">
                  <c:v>9.0437199999999995E-2</c:v>
                </c:pt>
                <c:pt idx="13775">
                  <c:v>9.0117900000000001E-2</c:v>
                </c:pt>
                <c:pt idx="13776">
                  <c:v>8.9827500000000005E-2</c:v>
                </c:pt>
                <c:pt idx="13777">
                  <c:v>8.9567300000000002E-2</c:v>
                </c:pt>
                <c:pt idx="13778">
                  <c:v>8.9338699999999993E-2</c:v>
                </c:pt>
                <c:pt idx="13779">
                  <c:v>8.9142600000000002E-2</c:v>
                </c:pt>
                <c:pt idx="13780">
                  <c:v>8.8980100000000006E-2</c:v>
                </c:pt>
                <c:pt idx="13781">
                  <c:v>8.8852E-2</c:v>
                </c:pt>
                <c:pt idx="13782">
                  <c:v>8.8758900000000002E-2</c:v>
                </c:pt>
                <c:pt idx="13783">
                  <c:v>8.8701199999999994E-2</c:v>
                </c:pt>
                <c:pt idx="13784">
                  <c:v>8.8678999999999994E-2</c:v>
                </c:pt>
                <c:pt idx="13785">
                  <c:v>8.8692900000000005E-2</c:v>
                </c:pt>
                <c:pt idx="13786">
                  <c:v>8.8743799999999998E-2</c:v>
                </c:pt>
                <c:pt idx="13787">
                  <c:v>8.8832999999999995E-2</c:v>
                </c:pt>
                <c:pt idx="13788">
                  <c:v>8.8961799999999994E-2</c:v>
                </c:pt>
                <c:pt idx="13789">
                  <c:v>8.9131199999999994E-2</c:v>
                </c:pt>
                <c:pt idx="13790">
                  <c:v>8.9340299999999997E-2</c:v>
                </c:pt>
                <c:pt idx="13791">
                  <c:v>8.95875E-2</c:v>
                </c:pt>
                <c:pt idx="13792">
                  <c:v>8.9872400000000005E-2</c:v>
                </c:pt>
                <c:pt idx="13793">
                  <c:v>9.01951E-2</c:v>
                </c:pt>
                <c:pt idx="13794">
                  <c:v>9.0555200000000002E-2</c:v>
                </c:pt>
                <c:pt idx="13795">
                  <c:v>9.09523E-2</c:v>
                </c:pt>
                <c:pt idx="13796">
                  <c:v>9.1386200000000001E-2</c:v>
                </c:pt>
                <c:pt idx="13797">
                  <c:v>9.1856400000000005E-2</c:v>
                </c:pt>
                <c:pt idx="13798">
                  <c:v>9.2362399999999997E-2</c:v>
                </c:pt>
                <c:pt idx="13799">
                  <c:v>9.2902999999999999E-2</c:v>
                </c:pt>
                <c:pt idx="13800">
                  <c:v>9.3477199999999996E-2</c:v>
                </c:pt>
                <c:pt idx="13801">
                  <c:v>9.4084000000000001E-2</c:v>
                </c:pt>
                <c:pt idx="13802">
                  <c:v>9.4722200000000006E-2</c:v>
                </c:pt>
                <c:pt idx="13803">
                  <c:v>9.5390199999999994E-2</c:v>
                </c:pt>
                <c:pt idx="13804">
                  <c:v>9.6086500000000005E-2</c:v>
                </c:pt>
                <c:pt idx="13805">
                  <c:v>9.6809699999999999E-2</c:v>
                </c:pt>
                <c:pt idx="13806">
                  <c:v>9.7558500000000006E-2</c:v>
                </c:pt>
                <c:pt idx="13807">
                  <c:v>9.8331299999999996E-2</c:v>
                </c:pt>
                <c:pt idx="13808">
                  <c:v>9.9126300000000001E-2</c:v>
                </c:pt>
                <c:pt idx="13809">
                  <c:v>9.9942000000000003E-2</c:v>
                </c:pt>
                <c:pt idx="13810">
                  <c:v>0.10077700000000001</c:v>
                </c:pt>
                <c:pt idx="13811">
                  <c:v>0.10163</c:v>
                </c:pt>
                <c:pt idx="13812">
                  <c:v>0.10249900000000001</c:v>
                </c:pt>
                <c:pt idx="13813">
                  <c:v>0.103381</c:v>
                </c:pt>
                <c:pt idx="13814">
                  <c:v>0.10427599999999999</c:v>
                </c:pt>
                <c:pt idx="13815">
                  <c:v>0.105181</c:v>
                </c:pt>
                <c:pt idx="13816">
                  <c:v>0.10609399999999999</c:v>
                </c:pt>
                <c:pt idx="13817">
                  <c:v>0.107013</c:v>
                </c:pt>
                <c:pt idx="13818">
                  <c:v>0.107936</c:v>
                </c:pt>
                <c:pt idx="13819">
                  <c:v>0.10886</c:v>
                </c:pt>
                <c:pt idx="13820">
                  <c:v>0.10978300000000001</c:v>
                </c:pt>
                <c:pt idx="13821">
                  <c:v>0.11070099999999999</c:v>
                </c:pt>
                <c:pt idx="13822">
                  <c:v>0.111614</c:v>
                </c:pt>
                <c:pt idx="13823">
                  <c:v>0.11251899999999999</c:v>
                </c:pt>
                <c:pt idx="13824">
                  <c:v>0.113412</c:v>
                </c:pt>
                <c:pt idx="13825">
                  <c:v>0.114292</c:v>
                </c:pt>
                <c:pt idx="13826">
                  <c:v>0.115157</c:v>
                </c:pt>
                <c:pt idx="13827">
                  <c:v>0.116004</c:v>
                </c:pt>
                <c:pt idx="13828">
                  <c:v>0.11683</c:v>
                </c:pt>
                <c:pt idx="13829">
                  <c:v>0.117633</c:v>
                </c:pt>
                <c:pt idx="13830">
                  <c:v>0.118412</c:v>
                </c:pt>
                <c:pt idx="13831">
                  <c:v>0.11916300000000001</c:v>
                </c:pt>
                <c:pt idx="13832">
                  <c:v>0.119883</c:v>
                </c:pt>
                <c:pt idx="13833">
                  <c:v>0.120571</c:v>
                </c:pt>
                <c:pt idx="13834">
                  <c:v>0.121225</c:v>
                </c:pt>
                <c:pt idx="13835">
                  <c:v>0.12184</c:v>
                </c:pt>
                <c:pt idx="13836">
                  <c:v>0.122416</c:v>
                </c:pt>
                <c:pt idx="13837">
                  <c:v>0.122949</c:v>
                </c:pt>
                <c:pt idx="13838">
                  <c:v>0.12343800000000001</c:v>
                </c:pt>
                <c:pt idx="13839">
                  <c:v>0.12388100000000001</c:v>
                </c:pt>
                <c:pt idx="13840">
                  <c:v>0.124274</c:v>
                </c:pt>
                <c:pt idx="13841">
                  <c:v>0.124615</c:v>
                </c:pt>
                <c:pt idx="13842">
                  <c:v>0.124903</c:v>
                </c:pt>
                <c:pt idx="13843">
                  <c:v>0.125136</c:v>
                </c:pt>
                <c:pt idx="13844">
                  <c:v>0.12531200000000001</c:v>
                </c:pt>
                <c:pt idx="13845">
                  <c:v>0.12543000000000001</c:v>
                </c:pt>
                <c:pt idx="13846">
                  <c:v>0.12548799999999999</c:v>
                </c:pt>
                <c:pt idx="13847">
                  <c:v>0.12548400000000001</c:v>
                </c:pt>
                <c:pt idx="13848">
                  <c:v>0.125418</c:v>
                </c:pt>
                <c:pt idx="13849">
                  <c:v>0.12528700000000001</c:v>
                </c:pt>
                <c:pt idx="13850">
                  <c:v>0.12509000000000001</c:v>
                </c:pt>
                <c:pt idx="13851">
                  <c:v>0.12482699999999999</c:v>
                </c:pt>
                <c:pt idx="13852">
                  <c:v>0.12449499999999999</c:v>
                </c:pt>
                <c:pt idx="13853">
                  <c:v>0.12409299999999999</c:v>
                </c:pt>
                <c:pt idx="13854">
                  <c:v>0.12362099999999999</c:v>
                </c:pt>
                <c:pt idx="13855">
                  <c:v>0.12307800000000001</c:v>
                </c:pt>
                <c:pt idx="13856">
                  <c:v>0.122463</c:v>
                </c:pt>
                <c:pt idx="13857">
                  <c:v>0.12177499999999999</c:v>
                </c:pt>
                <c:pt idx="13858">
                  <c:v>0.121015</c:v>
                </c:pt>
                <c:pt idx="13859">
                  <c:v>0.120183</c:v>
                </c:pt>
                <c:pt idx="13860">
                  <c:v>0.119279</c:v>
                </c:pt>
                <c:pt idx="13861">
                  <c:v>0.118302</c:v>
                </c:pt>
                <c:pt idx="13862">
                  <c:v>0.117253</c:v>
                </c:pt>
                <c:pt idx="13863">
                  <c:v>0.11613</c:v>
                </c:pt>
                <c:pt idx="13864">
                  <c:v>0.114935</c:v>
                </c:pt>
                <c:pt idx="13865">
                  <c:v>0.11366800000000001</c:v>
                </c:pt>
                <c:pt idx="13866">
                  <c:v>0.112329</c:v>
                </c:pt>
                <c:pt idx="13867">
                  <c:v>0.110919</c:v>
                </c:pt>
                <c:pt idx="13868">
                  <c:v>0.10944</c:v>
                </c:pt>
                <c:pt idx="13869">
                  <c:v>0.107891</c:v>
                </c:pt>
                <c:pt idx="13870">
                  <c:v>0.10627300000000001</c:v>
                </c:pt>
                <c:pt idx="13871">
                  <c:v>0.104588</c:v>
                </c:pt>
                <c:pt idx="13872">
                  <c:v>0.102838</c:v>
                </c:pt>
                <c:pt idx="13873">
                  <c:v>0.101022</c:v>
                </c:pt>
                <c:pt idx="13874">
                  <c:v>9.9143999999999996E-2</c:v>
                </c:pt>
                <c:pt idx="13875">
                  <c:v>9.72055E-2</c:v>
                </c:pt>
                <c:pt idx="13876">
                  <c:v>9.5208600000000004E-2</c:v>
                </c:pt>
                <c:pt idx="13877">
                  <c:v>9.3154899999999999E-2</c:v>
                </c:pt>
                <c:pt idx="13878">
                  <c:v>9.1046299999999997E-2</c:v>
                </c:pt>
                <c:pt idx="13879">
                  <c:v>8.8885000000000006E-2</c:v>
                </c:pt>
                <c:pt idx="13880">
                  <c:v>8.6673799999999995E-2</c:v>
                </c:pt>
                <c:pt idx="13881">
                  <c:v>8.4415900000000002E-2</c:v>
                </c:pt>
                <c:pt idx="13882">
                  <c:v>8.2114300000000001E-2</c:v>
                </c:pt>
                <c:pt idx="13883">
                  <c:v>7.9771700000000001E-2</c:v>
                </c:pt>
                <c:pt idx="13884">
                  <c:v>7.7390200000000006E-2</c:v>
                </c:pt>
                <c:pt idx="13885">
                  <c:v>7.4971599999999999E-2</c:v>
                </c:pt>
                <c:pt idx="13886">
                  <c:v>7.25185E-2</c:v>
                </c:pt>
                <c:pt idx="13887">
                  <c:v>7.0033600000000001E-2</c:v>
                </c:pt>
                <c:pt idx="13888">
                  <c:v>6.7519700000000002E-2</c:v>
                </c:pt>
                <c:pt idx="13889">
                  <c:v>6.4979499999999996E-2</c:v>
                </c:pt>
                <c:pt idx="13890">
                  <c:v>6.24158E-2</c:v>
                </c:pt>
                <c:pt idx="13891">
                  <c:v>5.9831799999999997E-2</c:v>
                </c:pt>
                <c:pt idx="13892">
                  <c:v>5.7230499999999997E-2</c:v>
                </c:pt>
                <c:pt idx="13893">
                  <c:v>5.4614900000000001E-2</c:v>
                </c:pt>
                <c:pt idx="13894">
                  <c:v>5.1987999999999999E-2</c:v>
                </c:pt>
                <c:pt idx="13895">
                  <c:v>4.9352800000000002E-2</c:v>
                </c:pt>
                <c:pt idx="13896">
                  <c:v>4.6712400000000001E-2</c:v>
                </c:pt>
                <c:pt idx="13897">
                  <c:v>4.4069799999999999E-2</c:v>
                </c:pt>
                <c:pt idx="13898">
                  <c:v>4.1428600000000003E-2</c:v>
                </c:pt>
                <c:pt idx="13899">
                  <c:v>3.8792100000000003E-2</c:v>
                </c:pt>
                <c:pt idx="13900">
                  <c:v>3.6163300000000002E-2</c:v>
                </c:pt>
                <c:pt idx="13901">
                  <c:v>3.3544600000000001E-2</c:v>
                </c:pt>
                <c:pt idx="13902">
                  <c:v>3.0939299999999999E-2</c:v>
                </c:pt>
                <c:pt idx="13903">
                  <c:v>2.8350899999999998E-2</c:v>
                </c:pt>
                <c:pt idx="13904">
                  <c:v>2.5782900000000001E-2</c:v>
                </c:pt>
                <c:pt idx="13905">
                  <c:v>2.32389E-2</c:v>
                </c:pt>
                <c:pt idx="13906">
                  <c:v>2.0722299999999999E-2</c:v>
                </c:pt>
                <c:pt idx="13907">
                  <c:v>1.82364E-2</c:v>
                </c:pt>
                <c:pt idx="13908">
                  <c:v>1.57839E-2</c:v>
                </c:pt>
                <c:pt idx="13909">
                  <c:v>1.3367800000000001E-2</c:v>
                </c:pt>
                <c:pt idx="13910">
                  <c:v>1.09911E-2</c:v>
                </c:pt>
                <c:pt idx="13911" formatCode="0.00E+00">
                  <c:v>8.6570999999999992E-3</c:v>
                </c:pt>
                <c:pt idx="13912" formatCode="0.00E+00">
                  <c:v>6.3689699999999998E-3</c:v>
                </c:pt>
                <c:pt idx="13913" formatCode="0.00E+00">
                  <c:v>4.1301300000000001E-3</c:v>
                </c:pt>
                <c:pt idx="13914" formatCode="0.00E+00">
                  <c:v>1.944E-3</c:v>
                </c:pt>
                <c:pt idx="13915" formatCode="0.00E+00">
                  <c:v>-1.8721800000000001E-4</c:v>
                </c:pt>
                <c:pt idx="13916" formatCode="0.00E+00">
                  <c:v>-2.26209E-3</c:v>
                </c:pt>
                <c:pt idx="13917" formatCode="0.00E+00">
                  <c:v>-4.2787199999999997E-3</c:v>
                </c:pt>
                <c:pt idx="13918" formatCode="0.00E+00">
                  <c:v>-6.2349199999999997E-3</c:v>
                </c:pt>
                <c:pt idx="13919" formatCode="0.00E+00">
                  <c:v>-8.1285799999999998E-3</c:v>
                </c:pt>
                <c:pt idx="13920" formatCode="0.00E+00">
                  <c:v>-9.9577599999999995E-3</c:v>
                </c:pt>
                <c:pt idx="13921">
                  <c:v>-1.1720599999999999E-2</c:v>
                </c:pt>
                <c:pt idx="13922">
                  <c:v>-1.3415399999999999E-2</c:v>
                </c:pt>
                <c:pt idx="13923">
                  <c:v>-1.50405E-2</c:v>
                </c:pt>
                <c:pt idx="13924">
                  <c:v>-1.6594299999999999E-2</c:v>
                </c:pt>
                <c:pt idx="13925">
                  <c:v>-1.8075299999999999E-2</c:v>
                </c:pt>
                <c:pt idx="13926">
                  <c:v>-1.9481999999999999E-2</c:v>
                </c:pt>
                <c:pt idx="13927">
                  <c:v>-2.08132E-2</c:v>
                </c:pt>
                <c:pt idx="13928">
                  <c:v>-2.2067900000000001E-2</c:v>
                </c:pt>
                <c:pt idx="13929">
                  <c:v>-2.32453E-2</c:v>
                </c:pt>
                <c:pt idx="13930">
                  <c:v>-2.4344600000000001E-2</c:v>
                </c:pt>
                <c:pt idx="13931">
                  <c:v>-2.5365100000000002E-2</c:v>
                </c:pt>
                <c:pt idx="13932">
                  <c:v>-2.6306400000000001E-2</c:v>
                </c:pt>
                <c:pt idx="13933">
                  <c:v>-2.7168100000000001E-2</c:v>
                </c:pt>
                <c:pt idx="13934">
                  <c:v>-2.7950099999999999E-2</c:v>
                </c:pt>
                <c:pt idx="13935">
                  <c:v>-2.8651900000000001E-2</c:v>
                </c:pt>
                <c:pt idx="13936">
                  <c:v>-2.9273500000000001E-2</c:v>
                </c:pt>
                <c:pt idx="13937">
                  <c:v>-2.98147E-2</c:v>
                </c:pt>
                <c:pt idx="13938">
                  <c:v>-3.0275699999999999E-2</c:v>
                </c:pt>
                <c:pt idx="13939">
                  <c:v>-3.06565E-2</c:v>
                </c:pt>
                <c:pt idx="13940">
                  <c:v>-3.0957499999999999E-2</c:v>
                </c:pt>
                <c:pt idx="13941">
                  <c:v>-3.1179399999999999E-2</c:v>
                </c:pt>
                <c:pt idx="13942">
                  <c:v>-3.1322999999999997E-2</c:v>
                </c:pt>
                <c:pt idx="13943">
                  <c:v>-3.1389100000000003E-2</c:v>
                </c:pt>
                <c:pt idx="13944">
                  <c:v>-3.1378700000000002E-2</c:v>
                </c:pt>
                <c:pt idx="13945">
                  <c:v>-3.1292800000000003E-2</c:v>
                </c:pt>
                <c:pt idx="13946">
                  <c:v>-3.1132900000000002E-2</c:v>
                </c:pt>
                <c:pt idx="13947">
                  <c:v>-3.0900299999999999E-2</c:v>
                </c:pt>
                <c:pt idx="13948">
                  <c:v>-3.05963E-2</c:v>
                </c:pt>
                <c:pt idx="13949">
                  <c:v>-3.0222700000000002E-2</c:v>
                </c:pt>
                <c:pt idx="13950">
                  <c:v>-2.9780899999999999E-2</c:v>
                </c:pt>
                <c:pt idx="13951">
                  <c:v>-2.9272599999999999E-2</c:v>
                </c:pt>
                <c:pt idx="13952">
                  <c:v>-2.8699599999999999E-2</c:v>
                </c:pt>
                <c:pt idx="13953">
                  <c:v>-2.80637E-2</c:v>
                </c:pt>
                <c:pt idx="13954">
                  <c:v>-2.73668E-2</c:v>
                </c:pt>
                <c:pt idx="13955">
                  <c:v>-2.66109E-2</c:v>
                </c:pt>
                <c:pt idx="13956">
                  <c:v>-2.5798000000000001E-2</c:v>
                </c:pt>
                <c:pt idx="13957">
                  <c:v>-2.4930399999999998E-2</c:v>
                </c:pt>
                <c:pt idx="13958">
                  <c:v>-2.4010400000000001E-2</c:v>
                </c:pt>
                <c:pt idx="13959">
                  <c:v>-2.3040600000000001E-2</c:v>
                </c:pt>
                <c:pt idx="13960">
                  <c:v>-2.2023299999999999E-2</c:v>
                </c:pt>
                <c:pt idx="13961">
                  <c:v>-2.09611E-2</c:v>
                </c:pt>
                <c:pt idx="13962">
                  <c:v>-1.98564E-2</c:v>
                </c:pt>
                <c:pt idx="13963">
                  <c:v>-1.87119E-2</c:v>
                </c:pt>
                <c:pt idx="13964">
                  <c:v>-1.7529800000000002E-2</c:v>
                </c:pt>
                <c:pt idx="13965">
                  <c:v>-1.6313000000000001E-2</c:v>
                </c:pt>
                <c:pt idx="13966">
                  <c:v>-1.50641E-2</c:v>
                </c:pt>
                <c:pt idx="13967">
                  <c:v>-1.3785800000000001E-2</c:v>
                </c:pt>
                <c:pt idx="13968">
                  <c:v>-1.24808E-2</c:v>
                </c:pt>
                <c:pt idx="13969">
                  <c:v>-1.1151599999999999E-2</c:v>
                </c:pt>
                <c:pt idx="13970" formatCode="0.00E+00">
                  <c:v>-9.80083E-3</c:v>
                </c:pt>
                <c:pt idx="13971" formatCode="0.00E+00">
                  <c:v>-8.4310800000000005E-3</c:v>
                </c:pt>
                <c:pt idx="13972" formatCode="0.00E+00">
                  <c:v>-7.04516E-3</c:v>
                </c:pt>
                <c:pt idx="13973" formatCode="0.00E+00">
                  <c:v>-5.6456099999999997E-3</c:v>
                </c:pt>
                <c:pt idx="13974" formatCode="0.00E+00">
                  <c:v>-4.2348100000000003E-3</c:v>
                </c:pt>
                <c:pt idx="13975" formatCode="0.00E+00">
                  <c:v>-2.8152099999999998E-3</c:v>
                </c:pt>
                <c:pt idx="13976" formatCode="0.00E+00">
                  <c:v>-1.38944E-3</c:v>
                </c:pt>
                <c:pt idx="13977" formatCode="0.00E+00">
                  <c:v>3.9889399999999998E-5</c:v>
                </c:pt>
                <c:pt idx="13978" formatCode="0.00E+00">
                  <c:v>1.47032E-3</c:v>
                </c:pt>
                <c:pt idx="13979" formatCode="0.00E+00">
                  <c:v>2.8994899999999998E-3</c:v>
                </c:pt>
                <c:pt idx="13980" formatCode="0.00E+00">
                  <c:v>4.3249200000000003E-3</c:v>
                </c:pt>
                <c:pt idx="13981" formatCode="0.00E+00">
                  <c:v>5.7440900000000003E-3</c:v>
                </c:pt>
                <c:pt idx="13982" formatCode="0.00E+00">
                  <c:v>7.1546600000000002E-3</c:v>
                </c:pt>
                <c:pt idx="13983" formatCode="0.00E+00">
                  <c:v>8.5545499999999993E-3</c:v>
                </c:pt>
                <c:pt idx="13984" formatCode="0.00E+00">
                  <c:v>9.9417599999999991E-3</c:v>
                </c:pt>
                <c:pt idx="13985">
                  <c:v>1.1314299999999999E-2</c:v>
                </c:pt>
                <c:pt idx="13986">
                  <c:v>1.26702E-2</c:v>
                </c:pt>
                <c:pt idx="13987">
                  <c:v>1.4007500000000001E-2</c:v>
                </c:pt>
                <c:pt idx="13988">
                  <c:v>1.53242E-2</c:v>
                </c:pt>
                <c:pt idx="13989">
                  <c:v>1.6618600000000001E-2</c:v>
                </c:pt>
                <c:pt idx="13990">
                  <c:v>1.7889100000000002E-2</c:v>
                </c:pt>
                <c:pt idx="13991">
                  <c:v>1.91343E-2</c:v>
                </c:pt>
                <c:pt idx="13992">
                  <c:v>2.0352599999999998E-2</c:v>
                </c:pt>
                <c:pt idx="13993">
                  <c:v>2.1542800000000001E-2</c:v>
                </c:pt>
                <c:pt idx="13994">
                  <c:v>2.2703399999999999E-2</c:v>
                </c:pt>
                <c:pt idx="13995">
                  <c:v>2.3833E-2</c:v>
                </c:pt>
                <c:pt idx="13996">
                  <c:v>2.4930600000000001E-2</c:v>
                </c:pt>
                <c:pt idx="13997">
                  <c:v>2.5995000000000001E-2</c:v>
                </c:pt>
                <c:pt idx="13998">
                  <c:v>2.7025400000000002E-2</c:v>
                </c:pt>
                <c:pt idx="13999">
                  <c:v>2.80211E-2</c:v>
                </c:pt>
                <c:pt idx="14000">
                  <c:v>2.8981699999999999E-2</c:v>
                </c:pt>
                <c:pt idx="14001">
                  <c:v>2.99064E-2</c:v>
                </c:pt>
                <c:pt idx="14002">
                  <c:v>3.0794599999999998E-2</c:v>
                </c:pt>
                <c:pt idx="14003">
                  <c:v>3.1645699999999999E-2</c:v>
                </c:pt>
                <c:pt idx="14004">
                  <c:v>3.2459599999999998E-2</c:v>
                </c:pt>
                <c:pt idx="14005">
                  <c:v>3.3236300000000003E-2</c:v>
                </c:pt>
                <c:pt idx="14006">
                  <c:v>3.3975499999999999E-2</c:v>
                </c:pt>
                <c:pt idx="14007">
                  <c:v>3.4677399999999997E-2</c:v>
                </c:pt>
                <c:pt idx="14008">
                  <c:v>3.5341900000000002E-2</c:v>
                </c:pt>
                <c:pt idx="14009">
                  <c:v>3.5969300000000003E-2</c:v>
                </c:pt>
                <c:pt idx="14010">
                  <c:v>3.6559899999999999E-2</c:v>
                </c:pt>
                <c:pt idx="14011">
                  <c:v>3.7113800000000002E-2</c:v>
                </c:pt>
                <c:pt idx="14012">
                  <c:v>3.7631199999999997E-2</c:v>
                </c:pt>
                <c:pt idx="14013">
                  <c:v>3.8112500000000001E-2</c:v>
                </c:pt>
                <c:pt idx="14014">
                  <c:v>3.8558200000000001E-2</c:v>
                </c:pt>
                <c:pt idx="14015">
                  <c:v>3.8968999999999997E-2</c:v>
                </c:pt>
                <c:pt idx="14016">
                  <c:v>3.9345499999999999E-2</c:v>
                </c:pt>
                <c:pt idx="14017">
                  <c:v>3.96887E-2</c:v>
                </c:pt>
                <c:pt idx="14018">
                  <c:v>3.9999600000000003E-2</c:v>
                </c:pt>
                <c:pt idx="14019">
                  <c:v>4.0279099999999998E-2</c:v>
                </c:pt>
                <c:pt idx="14020">
                  <c:v>4.0528399999999999E-2</c:v>
                </c:pt>
                <c:pt idx="14021">
                  <c:v>4.0748699999999999E-2</c:v>
                </c:pt>
                <c:pt idx="14022">
                  <c:v>4.09413E-2</c:v>
                </c:pt>
                <c:pt idx="14023">
                  <c:v>4.1107699999999997E-2</c:v>
                </c:pt>
                <c:pt idx="14024">
                  <c:v>4.12492E-2</c:v>
                </c:pt>
                <c:pt idx="14025">
                  <c:v>4.13672E-2</c:v>
                </c:pt>
                <c:pt idx="14026">
                  <c:v>4.1462600000000002E-2</c:v>
                </c:pt>
                <c:pt idx="14027">
                  <c:v>4.1536900000000002E-2</c:v>
                </c:pt>
                <c:pt idx="14028">
                  <c:v>4.1591599999999999E-2</c:v>
                </c:pt>
                <c:pt idx="14029">
                  <c:v>4.1628400000000003E-2</c:v>
                </c:pt>
                <c:pt idx="14030">
                  <c:v>4.1648900000000003E-2</c:v>
                </c:pt>
                <c:pt idx="14031">
                  <c:v>4.1654799999999999E-2</c:v>
                </c:pt>
                <c:pt idx="14032">
                  <c:v>4.1647700000000003E-2</c:v>
                </c:pt>
                <c:pt idx="14033">
                  <c:v>4.1628900000000003E-2</c:v>
                </c:pt>
                <c:pt idx="14034">
                  <c:v>4.1599900000000002E-2</c:v>
                </c:pt>
                <c:pt idx="14035">
                  <c:v>4.1562599999999998E-2</c:v>
                </c:pt>
                <c:pt idx="14036">
                  <c:v>4.15185E-2</c:v>
                </c:pt>
                <c:pt idx="14037">
                  <c:v>4.1469199999999998E-2</c:v>
                </c:pt>
                <c:pt idx="14038">
                  <c:v>4.1416500000000002E-2</c:v>
                </c:pt>
                <c:pt idx="14039">
                  <c:v>4.1361799999999997E-2</c:v>
                </c:pt>
                <c:pt idx="14040">
                  <c:v>4.1306799999999998E-2</c:v>
                </c:pt>
                <c:pt idx="14041">
                  <c:v>4.1252900000000002E-2</c:v>
                </c:pt>
                <c:pt idx="14042">
                  <c:v>4.1201599999999998E-2</c:v>
                </c:pt>
                <c:pt idx="14043">
                  <c:v>4.1154299999999998E-2</c:v>
                </c:pt>
                <c:pt idx="14044">
                  <c:v>4.1112500000000003E-2</c:v>
                </c:pt>
                <c:pt idx="14045">
                  <c:v>4.1077599999999999E-2</c:v>
                </c:pt>
                <c:pt idx="14046">
                  <c:v>4.1050799999999998E-2</c:v>
                </c:pt>
                <c:pt idx="14047">
                  <c:v>4.1032899999999997E-2</c:v>
                </c:pt>
                <c:pt idx="14048">
                  <c:v>4.1025199999999998E-2</c:v>
                </c:pt>
                <c:pt idx="14049">
                  <c:v>4.1029200000000002E-2</c:v>
                </c:pt>
                <c:pt idx="14050">
                  <c:v>4.1046600000000003E-2</c:v>
                </c:pt>
                <c:pt idx="14051">
                  <c:v>4.10786E-2</c:v>
                </c:pt>
                <c:pt idx="14052">
                  <c:v>4.1126299999999998E-2</c:v>
                </c:pt>
                <c:pt idx="14053">
                  <c:v>4.1190499999999998E-2</c:v>
                </c:pt>
                <c:pt idx="14054">
                  <c:v>4.1272200000000002E-2</c:v>
                </c:pt>
                <c:pt idx="14055">
                  <c:v>4.1372399999999997E-2</c:v>
                </c:pt>
                <c:pt idx="14056">
                  <c:v>4.1491699999999999E-2</c:v>
                </c:pt>
                <c:pt idx="14057">
                  <c:v>4.16307E-2</c:v>
                </c:pt>
                <c:pt idx="14058">
                  <c:v>4.1789800000000002E-2</c:v>
                </c:pt>
                <c:pt idx="14059">
                  <c:v>4.1969600000000003E-2</c:v>
                </c:pt>
                <c:pt idx="14060">
                  <c:v>4.2170399999999997E-2</c:v>
                </c:pt>
                <c:pt idx="14061">
                  <c:v>4.23925E-2</c:v>
                </c:pt>
                <c:pt idx="14062">
                  <c:v>4.2636100000000003E-2</c:v>
                </c:pt>
                <c:pt idx="14063">
                  <c:v>4.2901300000000003E-2</c:v>
                </c:pt>
                <c:pt idx="14064">
                  <c:v>4.3188400000000002E-2</c:v>
                </c:pt>
                <c:pt idx="14065">
                  <c:v>4.34972E-2</c:v>
                </c:pt>
                <c:pt idx="14066">
                  <c:v>4.3827600000000001E-2</c:v>
                </c:pt>
                <c:pt idx="14067">
                  <c:v>4.4179200000000002E-2</c:v>
                </c:pt>
                <c:pt idx="14068">
                  <c:v>4.4552099999999997E-2</c:v>
                </c:pt>
                <c:pt idx="14069">
                  <c:v>4.4946100000000003E-2</c:v>
                </c:pt>
                <c:pt idx="14070">
                  <c:v>4.53608E-2</c:v>
                </c:pt>
                <c:pt idx="14071">
                  <c:v>4.5795099999999998E-2</c:v>
                </c:pt>
                <c:pt idx="14072">
                  <c:v>4.62481E-2</c:v>
                </c:pt>
                <c:pt idx="14073">
                  <c:v>4.6718799999999998E-2</c:v>
                </c:pt>
                <c:pt idx="14074">
                  <c:v>4.7206199999999997E-2</c:v>
                </c:pt>
                <c:pt idx="14075">
                  <c:v>4.7709399999999999E-2</c:v>
                </c:pt>
                <c:pt idx="14076">
                  <c:v>4.82275E-2</c:v>
                </c:pt>
                <c:pt idx="14077">
                  <c:v>4.87596E-2</c:v>
                </c:pt>
                <c:pt idx="14078">
                  <c:v>4.9305000000000002E-2</c:v>
                </c:pt>
                <c:pt idx="14079">
                  <c:v>4.9862299999999998E-2</c:v>
                </c:pt>
                <c:pt idx="14080">
                  <c:v>5.0430000000000003E-2</c:v>
                </c:pt>
                <c:pt idx="14081">
                  <c:v>5.1006200000000002E-2</c:v>
                </c:pt>
                <c:pt idx="14082">
                  <c:v>5.1589400000000001E-2</c:v>
                </c:pt>
                <c:pt idx="14083">
                  <c:v>5.2178099999999998E-2</c:v>
                </c:pt>
                <c:pt idx="14084">
                  <c:v>5.2770600000000001E-2</c:v>
                </c:pt>
                <c:pt idx="14085">
                  <c:v>5.3365099999999999E-2</c:v>
                </c:pt>
                <c:pt idx="14086">
                  <c:v>5.3959600000000003E-2</c:v>
                </c:pt>
                <c:pt idx="14087">
                  <c:v>5.4551799999999998E-2</c:v>
                </c:pt>
                <c:pt idx="14088">
                  <c:v>5.5139899999999999E-2</c:v>
                </c:pt>
                <c:pt idx="14089">
                  <c:v>5.5722099999999997E-2</c:v>
                </c:pt>
                <c:pt idx="14090">
                  <c:v>5.6296400000000003E-2</c:v>
                </c:pt>
                <c:pt idx="14091">
                  <c:v>5.6860800000000003E-2</c:v>
                </c:pt>
                <c:pt idx="14092">
                  <c:v>5.7413600000000002E-2</c:v>
                </c:pt>
                <c:pt idx="14093">
                  <c:v>5.79526E-2</c:v>
                </c:pt>
                <c:pt idx="14094">
                  <c:v>5.8475800000000001E-2</c:v>
                </c:pt>
                <c:pt idx="14095">
                  <c:v>5.8980600000000001E-2</c:v>
                </c:pt>
                <c:pt idx="14096">
                  <c:v>5.9464599999999999E-2</c:v>
                </c:pt>
                <c:pt idx="14097">
                  <c:v>5.9925399999999997E-2</c:v>
                </c:pt>
                <c:pt idx="14098">
                  <c:v>6.0360799999999999E-2</c:v>
                </c:pt>
                <c:pt idx="14099">
                  <c:v>6.0768799999999998E-2</c:v>
                </c:pt>
                <c:pt idx="14100">
                  <c:v>6.1147399999999998E-2</c:v>
                </c:pt>
                <c:pt idx="14101">
                  <c:v>6.1494E-2</c:v>
                </c:pt>
                <c:pt idx="14102">
                  <c:v>6.1806399999999997E-2</c:v>
                </c:pt>
                <c:pt idx="14103">
                  <c:v>6.2082199999999997E-2</c:v>
                </c:pt>
                <c:pt idx="14104">
                  <c:v>6.2319100000000002E-2</c:v>
                </c:pt>
                <c:pt idx="14105">
                  <c:v>6.2514899999999998E-2</c:v>
                </c:pt>
                <c:pt idx="14106">
                  <c:v>6.2667399999999998E-2</c:v>
                </c:pt>
                <c:pt idx="14107">
                  <c:v>6.2774200000000002E-2</c:v>
                </c:pt>
                <c:pt idx="14108">
                  <c:v>6.2832899999999997E-2</c:v>
                </c:pt>
                <c:pt idx="14109">
                  <c:v>6.2840900000000005E-2</c:v>
                </c:pt>
                <c:pt idx="14110">
                  <c:v>6.2795199999999995E-2</c:v>
                </c:pt>
                <c:pt idx="14111">
                  <c:v>6.2694299999999994E-2</c:v>
                </c:pt>
                <c:pt idx="14112">
                  <c:v>6.2537099999999998E-2</c:v>
                </c:pt>
                <c:pt idx="14113">
                  <c:v>6.23224E-2</c:v>
                </c:pt>
                <c:pt idx="14114">
                  <c:v>6.2048300000000001E-2</c:v>
                </c:pt>
                <c:pt idx="14115">
                  <c:v>6.1712799999999998E-2</c:v>
                </c:pt>
                <c:pt idx="14116">
                  <c:v>6.1314300000000002E-2</c:v>
                </c:pt>
                <c:pt idx="14117">
                  <c:v>6.0851700000000002E-2</c:v>
                </c:pt>
                <c:pt idx="14118">
                  <c:v>6.0323500000000002E-2</c:v>
                </c:pt>
                <c:pt idx="14119">
                  <c:v>5.9728200000000002E-2</c:v>
                </c:pt>
                <c:pt idx="14120">
                  <c:v>5.9064499999999999E-2</c:v>
                </c:pt>
                <c:pt idx="14121">
                  <c:v>5.8331000000000001E-2</c:v>
                </c:pt>
                <c:pt idx="14122">
                  <c:v>5.7526500000000001E-2</c:v>
                </c:pt>
                <c:pt idx="14123">
                  <c:v>5.66498E-2</c:v>
                </c:pt>
                <c:pt idx="14124">
                  <c:v>5.5699899999999997E-2</c:v>
                </c:pt>
                <c:pt idx="14125">
                  <c:v>5.4675799999999997E-2</c:v>
                </c:pt>
                <c:pt idx="14126">
                  <c:v>5.3577100000000002E-2</c:v>
                </c:pt>
                <c:pt idx="14127">
                  <c:v>5.2403100000000001E-2</c:v>
                </c:pt>
                <c:pt idx="14128">
                  <c:v>5.1153200000000003E-2</c:v>
                </c:pt>
                <c:pt idx="14129">
                  <c:v>4.9827000000000003E-2</c:v>
                </c:pt>
                <c:pt idx="14130">
                  <c:v>4.8424500000000002E-2</c:v>
                </c:pt>
                <c:pt idx="14131">
                  <c:v>4.69462E-2</c:v>
                </c:pt>
                <c:pt idx="14132">
                  <c:v>4.5392399999999999E-2</c:v>
                </c:pt>
                <c:pt idx="14133">
                  <c:v>4.37629E-2</c:v>
                </c:pt>
                <c:pt idx="14134">
                  <c:v>4.2057400000000002E-2</c:v>
                </c:pt>
                <c:pt idx="14135">
                  <c:v>4.0275999999999999E-2</c:v>
                </c:pt>
                <c:pt idx="14136">
                  <c:v>3.8419200000000001E-2</c:v>
                </c:pt>
                <c:pt idx="14137">
                  <c:v>3.6487499999999999E-2</c:v>
                </c:pt>
                <c:pt idx="14138">
                  <c:v>3.4481600000000001E-2</c:v>
                </c:pt>
                <c:pt idx="14139">
                  <c:v>3.2402199999999999E-2</c:v>
                </c:pt>
                <c:pt idx="14140">
                  <c:v>3.0250900000000001E-2</c:v>
                </c:pt>
                <c:pt idx="14141">
                  <c:v>2.8029499999999999E-2</c:v>
                </c:pt>
                <c:pt idx="14142">
                  <c:v>2.57398E-2</c:v>
                </c:pt>
                <c:pt idx="14143">
                  <c:v>2.3382799999999999E-2</c:v>
                </c:pt>
                <c:pt idx="14144">
                  <c:v>2.0960199999999998E-2</c:v>
                </c:pt>
                <c:pt idx="14145">
                  <c:v>1.8474000000000001E-2</c:v>
                </c:pt>
                <c:pt idx="14146">
                  <c:v>1.5926599999999999E-2</c:v>
                </c:pt>
                <c:pt idx="14147">
                  <c:v>1.3319599999999999E-2</c:v>
                </c:pt>
                <c:pt idx="14148">
                  <c:v>1.0654200000000001E-2</c:v>
                </c:pt>
                <c:pt idx="14149" formatCode="0.00E+00">
                  <c:v>7.9326099999999997E-3</c:v>
                </c:pt>
                <c:pt idx="14150" formatCode="0.00E+00">
                  <c:v>5.1579800000000004E-3</c:v>
                </c:pt>
                <c:pt idx="14151" formatCode="0.00E+00">
                  <c:v>2.33344E-3</c:v>
                </c:pt>
                <c:pt idx="14152" formatCode="0.00E+00">
                  <c:v>-5.3833600000000004E-4</c:v>
                </c:pt>
                <c:pt idx="14153" formatCode="0.00E+00">
                  <c:v>-3.4546799999999999E-3</c:v>
                </c:pt>
                <c:pt idx="14154" formatCode="0.00E+00">
                  <c:v>-6.4127699999999999E-3</c:v>
                </c:pt>
                <c:pt idx="14155" formatCode="0.00E+00">
                  <c:v>-9.4096500000000003E-3</c:v>
                </c:pt>
                <c:pt idx="14156">
                  <c:v>-1.2442099999999999E-2</c:v>
                </c:pt>
                <c:pt idx="14157">
                  <c:v>-1.5506799999999999E-2</c:v>
                </c:pt>
                <c:pt idx="14158">
                  <c:v>-1.86009E-2</c:v>
                </c:pt>
                <c:pt idx="14159">
                  <c:v>-2.1721500000000001E-2</c:v>
                </c:pt>
                <c:pt idx="14160">
                  <c:v>-2.4865100000000001E-2</c:v>
                </c:pt>
                <c:pt idx="14161">
                  <c:v>-2.8027699999999999E-2</c:v>
                </c:pt>
                <c:pt idx="14162">
                  <c:v>-3.1205400000000001E-2</c:v>
                </c:pt>
                <c:pt idx="14163">
                  <c:v>-3.4394500000000001E-2</c:v>
                </c:pt>
                <c:pt idx="14164">
                  <c:v>-3.7591699999999999E-2</c:v>
                </c:pt>
                <c:pt idx="14165">
                  <c:v>-4.0793799999999998E-2</c:v>
                </c:pt>
                <c:pt idx="14166">
                  <c:v>-4.3997099999999997E-2</c:v>
                </c:pt>
                <c:pt idx="14167">
                  <c:v>-4.7197299999999998E-2</c:v>
                </c:pt>
                <c:pt idx="14168">
                  <c:v>-5.0390699999999997E-2</c:v>
                </c:pt>
                <c:pt idx="14169">
                  <c:v>-5.3573799999999998E-2</c:v>
                </c:pt>
                <c:pt idx="14170">
                  <c:v>-5.67427E-2</c:v>
                </c:pt>
                <c:pt idx="14171">
                  <c:v>-5.9893799999999997E-2</c:v>
                </c:pt>
                <c:pt idx="14172">
                  <c:v>-6.3023200000000001E-2</c:v>
                </c:pt>
                <c:pt idx="14173">
                  <c:v>-6.6127000000000005E-2</c:v>
                </c:pt>
                <c:pt idx="14174">
                  <c:v>-6.9200399999999995E-2</c:v>
                </c:pt>
                <c:pt idx="14175">
                  <c:v>-7.2238700000000003E-2</c:v>
                </c:pt>
                <c:pt idx="14176">
                  <c:v>-7.5238100000000002E-2</c:v>
                </c:pt>
                <c:pt idx="14177">
                  <c:v>-7.8195600000000004E-2</c:v>
                </c:pt>
                <c:pt idx="14178">
                  <c:v>-8.1107799999999994E-2</c:v>
                </c:pt>
                <c:pt idx="14179">
                  <c:v>-8.3970600000000006E-2</c:v>
                </c:pt>
                <c:pt idx="14180">
                  <c:v>-8.6779400000000007E-2</c:v>
                </c:pt>
                <c:pt idx="14181">
                  <c:v>-8.9530100000000001E-2</c:v>
                </c:pt>
                <c:pt idx="14182">
                  <c:v>-9.2218900000000006E-2</c:v>
                </c:pt>
                <c:pt idx="14183">
                  <c:v>-9.4842200000000002E-2</c:v>
                </c:pt>
                <c:pt idx="14184">
                  <c:v>-9.7396399999999994E-2</c:v>
                </c:pt>
                <c:pt idx="14185">
                  <c:v>-9.9877800000000003E-2</c:v>
                </c:pt>
                <c:pt idx="14186">
                  <c:v>-0.102282</c:v>
                </c:pt>
                <c:pt idx="14187">
                  <c:v>-0.104605</c:v>
                </c:pt>
                <c:pt idx="14188">
                  <c:v>-0.106845</c:v>
                </c:pt>
                <c:pt idx="14189">
                  <c:v>-0.108997</c:v>
                </c:pt>
                <c:pt idx="14190">
                  <c:v>-0.111058</c:v>
                </c:pt>
                <c:pt idx="14191">
                  <c:v>-0.113026</c:v>
                </c:pt>
                <c:pt idx="14192">
                  <c:v>-0.114897</c:v>
                </c:pt>
                <c:pt idx="14193">
                  <c:v>-0.11666799999999999</c:v>
                </c:pt>
                <c:pt idx="14194">
                  <c:v>-0.11833399999999999</c:v>
                </c:pt>
                <c:pt idx="14195">
                  <c:v>-0.119893</c:v>
                </c:pt>
                <c:pt idx="14196">
                  <c:v>-0.12134300000000001</c:v>
                </c:pt>
                <c:pt idx="14197">
                  <c:v>-0.122681</c:v>
                </c:pt>
                <c:pt idx="14198">
                  <c:v>-0.123904</c:v>
                </c:pt>
                <c:pt idx="14199">
                  <c:v>-0.12501300000000001</c:v>
                </c:pt>
                <c:pt idx="14200">
                  <c:v>-0.126003</c:v>
                </c:pt>
                <c:pt idx="14201">
                  <c:v>-0.12687599999999999</c:v>
                </c:pt>
                <c:pt idx="14202">
                  <c:v>-0.12762799999999999</c:v>
                </c:pt>
                <c:pt idx="14203">
                  <c:v>-0.12825700000000001</c:v>
                </c:pt>
                <c:pt idx="14204">
                  <c:v>-0.12876199999999999</c:v>
                </c:pt>
                <c:pt idx="14205">
                  <c:v>-0.12914100000000001</c:v>
                </c:pt>
                <c:pt idx="14206">
                  <c:v>-0.12939200000000001</c:v>
                </c:pt>
                <c:pt idx="14207">
                  <c:v>-0.12951599999999999</c:v>
                </c:pt>
                <c:pt idx="14208">
                  <c:v>-0.12951099999999999</c:v>
                </c:pt>
                <c:pt idx="14209">
                  <c:v>-0.12937699999999999</c:v>
                </c:pt>
                <c:pt idx="14210">
                  <c:v>-0.12911500000000001</c:v>
                </c:pt>
                <c:pt idx="14211">
                  <c:v>-0.12872500000000001</c:v>
                </c:pt>
                <c:pt idx="14212">
                  <c:v>-0.12820500000000001</c:v>
                </c:pt>
                <c:pt idx="14213">
                  <c:v>-0.127556</c:v>
                </c:pt>
                <c:pt idx="14214">
                  <c:v>-0.126777</c:v>
                </c:pt>
                <c:pt idx="14215">
                  <c:v>-0.12586800000000001</c:v>
                </c:pt>
                <c:pt idx="14216">
                  <c:v>-0.124829</c:v>
                </c:pt>
                <c:pt idx="14217">
                  <c:v>-0.12366199999999999</c:v>
                </c:pt>
                <c:pt idx="14218">
                  <c:v>-0.122367</c:v>
                </c:pt>
                <c:pt idx="14219">
                  <c:v>-0.120946</c:v>
                </c:pt>
                <c:pt idx="14220">
                  <c:v>-0.11939900000000001</c:v>
                </c:pt>
                <c:pt idx="14221">
                  <c:v>-0.117729</c:v>
                </c:pt>
                <c:pt idx="14222">
                  <c:v>-0.115938</c:v>
                </c:pt>
                <c:pt idx="14223">
                  <c:v>-0.114027</c:v>
                </c:pt>
                <c:pt idx="14224">
                  <c:v>-0.111999</c:v>
                </c:pt>
                <c:pt idx="14225">
                  <c:v>-0.109856</c:v>
                </c:pt>
                <c:pt idx="14226">
                  <c:v>-0.107599</c:v>
                </c:pt>
                <c:pt idx="14227">
                  <c:v>-0.10523100000000001</c:v>
                </c:pt>
                <c:pt idx="14228">
                  <c:v>-0.102756</c:v>
                </c:pt>
                <c:pt idx="14229">
                  <c:v>-0.100175</c:v>
                </c:pt>
                <c:pt idx="14230">
                  <c:v>-9.7492499999999996E-2</c:v>
                </c:pt>
                <c:pt idx="14231">
                  <c:v>-9.4711699999999996E-2</c:v>
                </c:pt>
                <c:pt idx="14232">
                  <c:v>-9.1835899999999998E-2</c:v>
                </c:pt>
                <c:pt idx="14233">
                  <c:v>-8.8868299999999997E-2</c:v>
                </c:pt>
                <c:pt idx="14234">
                  <c:v>-8.5811799999999994E-2</c:v>
                </c:pt>
                <c:pt idx="14235">
                  <c:v>-8.2669400000000004E-2</c:v>
                </c:pt>
                <c:pt idx="14236">
                  <c:v>-7.9444699999999993E-2</c:v>
                </c:pt>
                <c:pt idx="14237">
                  <c:v>-7.6141899999999998E-2</c:v>
                </c:pt>
                <c:pt idx="14238">
                  <c:v>-7.2764700000000002E-2</c:v>
                </c:pt>
                <c:pt idx="14239">
                  <c:v>-6.9317500000000004E-2</c:v>
                </c:pt>
                <c:pt idx="14240">
                  <c:v>-6.5805000000000002E-2</c:v>
                </c:pt>
                <c:pt idx="14241">
                  <c:v>-6.2232000000000003E-2</c:v>
                </c:pt>
                <c:pt idx="14242">
                  <c:v>-5.8602300000000003E-2</c:v>
                </c:pt>
                <c:pt idx="14243">
                  <c:v>-5.49194E-2</c:v>
                </c:pt>
                <c:pt idx="14244">
                  <c:v>-5.1187200000000002E-2</c:v>
                </c:pt>
                <c:pt idx="14245">
                  <c:v>-4.7410000000000001E-2</c:v>
                </c:pt>
                <c:pt idx="14246">
                  <c:v>-4.3592400000000003E-2</c:v>
                </c:pt>
                <c:pt idx="14247">
                  <c:v>-3.9738200000000001E-2</c:v>
                </c:pt>
                <c:pt idx="14248">
                  <c:v>-3.5851000000000001E-2</c:v>
                </c:pt>
                <c:pt idx="14249">
                  <c:v>-3.19353E-2</c:v>
                </c:pt>
                <c:pt idx="14250">
                  <c:v>-2.7996400000000001E-2</c:v>
                </c:pt>
                <c:pt idx="14251">
                  <c:v>-2.4040200000000001E-2</c:v>
                </c:pt>
                <c:pt idx="14252">
                  <c:v>-2.0071800000000001E-2</c:v>
                </c:pt>
                <c:pt idx="14253">
                  <c:v>-1.60964E-2</c:v>
                </c:pt>
                <c:pt idx="14254">
                  <c:v>-1.2118500000000001E-2</c:v>
                </c:pt>
                <c:pt idx="14255" formatCode="0.00E+00">
                  <c:v>-8.1431899999999998E-3</c:v>
                </c:pt>
                <c:pt idx="14256" formatCode="0.00E+00">
                  <c:v>-4.1747099999999999E-3</c:v>
                </c:pt>
                <c:pt idx="14257" formatCode="0.00E+00">
                  <c:v>-2.1714E-4</c:v>
                </c:pt>
                <c:pt idx="14258" formatCode="0.00E+00">
                  <c:v>3.7250999999999999E-3</c:v>
                </c:pt>
                <c:pt idx="14259" formatCode="0.00E+00">
                  <c:v>7.6469199999999998E-3</c:v>
                </c:pt>
                <c:pt idx="14260">
                  <c:v>1.1543400000000001E-2</c:v>
                </c:pt>
                <c:pt idx="14261">
                  <c:v>1.5410099999999999E-2</c:v>
                </c:pt>
                <c:pt idx="14262">
                  <c:v>1.92418E-2</c:v>
                </c:pt>
                <c:pt idx="14263">
                  <c:v>2.30332E-2</c:v>
                </c:pt>
                <c:pt idx="14264">
                  <c:v>2.6779899999999999E-2</c:v>
                </c:pt>
                <c:pt idx="14265">
                  <c:v>3.0478499999999999E-2</c:v>
                </c:pt>
                <c:pt idx="14266">
                  <c:v>3.4126200000000002E-2</c:v>
                </c:pt>
                <c:pt idx="14267">
                  <c:v>3.77194E-2</c:v>
                </c:pt>
                <c:pt idx="14268">
                  <c:v>4.1253999999999999E-2</c:v>
                </c:pt>
                <c:pt idx="14269">
                  <c:v>4.4725500000000001E-2</c:v>
                </c:pt>
                <c:pt idx="14270">
                  <c:v>4.81298E-2</c:v>
                </c:pt>
                <c:pt idx="14271">
                  <c:v>5.1463200000000001E-2</c:v>
                </c:pt>
                <c:pt idx="14272">
                  <c:v>5.47213E-2</c:v>
                </c:pt>
                <c:pt idx="14273">
                  <c:v>5.7899300000000001E-2</c:v>
                </c:pt>
                <c:pt idx="14274">
                  <c:v>6.0992600000000001E-2</c:v>
                </c:pt>
                <c:pt idx="14275">
                  <c:v>6.3997899999999996E-2</c:v>
                </c:pt>
                <c:pt idx="14276">
                  <c:v>6.6912600000000003E-2</c:v>
                </c:pt>
                <c:pt idx="14277">
                  <c:v>6.9734199999999996E-2</c:v>
                </c:pt>
                <c:pt idx="14278">
                  <c:v>7.2460200000000002E-2</c:v>
                </c:pt>
                <c:pt idx="14279">
                  <c:v>7.5088000000000002E-2</c:v>
                </c:pt>
                <c:pt idx="14280">
                  <c:v>7.7614699999999995E-2</c:v>
                </c:pt>
                <c:pt idx="14281">
                  <c:v>8.0036999999999997E-2</c:v>
                </c:pt>
                <c:pt idx="14282">
                  <c:v>8.2352300000000003E-2</c:v>
                </c:pt>
                <c:pt idx="14283">
                  <c:v>8.45577E-2</c:v>
                </c:pt>
                <c:pt idx="14284">
                  <c:v>8.6650099999999994E-2</c:v>
                </c:pt>
                <c:pt idx="14285">
                  <c:v>8.8626700000000003E-2</c:v>
                </c:pt>
                <c:pt idx="14286">
                  <c:v>9.0485300000000005E-2</c:v>
                </c:pt>
                <c:pt idx="14287">
                  <c:v>9.2224100000000003E-2</c:v>
                </c:pt>
                <c:pt idx="14288">
                  <c:v>9.3841499999999994E-2</c:v>
                </c:pt>
                <c:pt idx="14289">
                  <c:v>9.5336400000000002E-2</c:v>
                </c:pt>
                <c:pt idx="14290">
                  <c:v>9.6707699999999994E-2</c:v>
                </c:pt>
                <c:pt idx="14291">
                  <c:v>9.79545E-2</c:v>
                </c:pt>
                <c:pt idx="14292">
                  <c:v>9.9075700000000003E-2</c:v>
                </c:pt>
                <c:pt idx="14293">
                  <c:v>0.10007099999999999</c:v>
                </c:pt>
                <c:pt idx="14294">
                  <c:v>0.10094</c:v>
                </c:pt>
                <c:pt idx="14295">
                  <c:v>0.101683</c:v>
                </c:pt>
                <c:pt idx="14296">
                  <c:v>0.102299</c:v>
                </c:pt>
                <c:pt idx="14297">
                  <c:v>0.10278900000000001</c:v>
                </c:pt>
                <c:pt idx="14298">
                  <c:v>0.103154</c:v>
                </c:pt>
                <c:pt idx="14299">
                  <c:v>0.103392</c:v>
                </c:pt>
                <c:pt idx="14300">
                  <c:v>0.103505</c:v>
                </c:pt>
                <c:pt idx="14301">
                  <c:v>0.103493</c:v>
                </c:pt>
                <c:pt idx="14302">
                  <c:v>0.10335800000000001</c:v>
                </c:pt>
                <c:pt idx="14303">
                  <c:v>0.103099</c:v>
                </c:pt>
                <c:pt idx="14304">
                  <c:v>0.102718</c:v>
                </c:pt>
                <c:pt idx="14305">
                  <c:v>0.102216</c:v>
                </c:pt>
                <c:pt idx="14306">
                  <c:v>0.101594</c:v>
                </c:pt>
                <c:pt idx="14307">
                  <c:v>0.100855</c:v>
                </c:pt>
                <c:pt idx="14308">
                  <c:v>0.1</c:v>
                </c:pt>
                <c:pt idx="14309">
                  <c:v>9.9032499999999996E-2</c:v>
                </c:pt>
                <c:pt idx="14310">
                  <c:v>9.79545E-2</c:v>
                </c:pt>
                <c:pt idx="14311">
                  <c:v>9.6769300000000003E-2</c:v>
                </c:pt>
                <c:pt idx="14312">
                  <c:v>9.54792E-2</c:v>
                </c:pt>
                <c:pt idx="14313">
                  <c:v>9.4085600000000005E-2</c:v>
                </c:pt>
                <c:pt idx="14314">
                  <c:v>9.2590199999999998E-2</c:v>
                </c:pt>
                <c:pt idx="14315">
                  <c:v>9.0995000000000006E-2</c:v>
                </c:pt>
                <c:pt idx="14316">
                  <c:v>8.9303099999999996E-2</c:v>
                </c:pt>
                <c:pt idx="14317">
                  <c:v>8.7518299999999993E-2</c:v>
                </c:pt>
                <c:pt idx="14318">
                  <c:v>8.5644200000000004E-2</c:v>
                </c:pt>
                <c:pt idx="14319">
                  <c:v>8.3683300000000002E-2</c:v>
                </c:pt>
                <c:pt idx="14320">
                  <c:v>8.16384E-2</c:v>
                </c:pt>
                <c:pt idx="14321">
                  <c:v>7.9512799999999995E-2</c:v>
                </c:pt>
                <c:pt idx="14322">
                  <c:v>7.7310000000000004E-2</c:v>
                </c:pt>
                <c:pt idx="14323">
                  <c:v>7.50334E-2</c:v>
                </c:pt>
                <c:pt idx="14324">
                  <c:v>7.2686600000000004E-2</c:v>
                </c:pt>
                <c:pt idx="14325">
                  <c:v>7.0272799999999996E-2</c:v>
                </c:pt>
                <c:pt idx="14326">
                  <c:v>6.7795300000000003E-2</c:v>
                </c:pt>
                <c:pt idx="14327">
                  <c:v>6.5258399999999994E-2</c:v>
                </c:pt>
                <c:pt idx="14328">
                  <c:v>6.2667200000000006E-2</c:v>
                </c:pt>
                <c:pt idx="14329">
                  <c:v>6.0026700000000002E-2</c:v>
                </c:pt>
                <c:pt idx="14330">
                  <c:v>5.7341000000000003E-2</c:v>
                </c:pt>
                <c:pt idx="14331">
                  <c:v>5.4613000000000002E-2</c:v>
                </c:pt>
                <c:pt idx="14332">
                  <c:v>5.18459E-2</c:v>
                </c:pt>
                <c:pt idx="14333">
                  <c:v>4.9043499999999997E-2</c:v>
                </c:pt>
                <c:pt idx="14334">
                  <c:v>4.6210300000000003E-2</c:v>
                </c:pt>
                <c:pt idx="14335">
                  <c:v>4.3350399999999997E-2</c:v>
                </c:pt>
                <c:pt idx="14336">
                  <c:v>4.0467200000000002E-2</c:v>
                </c:pt>
                <c:pt idx="14337">
                  <c:v>3.7564699999999999E-2</c:v>
                </c:pt>
                <c:pt idx="14338">
                  <c:v>3.4647799999999999E-2</c:v>
                </c:pt>
                <c:pt idx="14339">
                  <c:v>3.1720499999999999E-2</c:v>
                </c:pt>
                <c:pt idx="14340">
                  <c:v>2.8786599999999999E-2</c:v>
                </c:pt>
                <c:pt idx="14341">
                  <c:v>2.5849799999999999E-2</c:v>
                </c:pt>
                <c:pt idx="14342">
                  <c:v>2.29141E-2</c:v>
                </c:pt>
                <c:pt idx="14343">
                  <c:v>1.99825E-2</c:v>
                </c:pt>
                <c:pt idx="14344">
                  <c:v>1.7057300000000001E-2</c:v>
                </c:pt>
                <c:pt idx="14345">
                  <c:v>1.4140700000000001E-2</c:v>
                </c:pt>
                <c:pt idx="14346">
                  <c:v>1.12359E-2</c:v>
                </c:pt>
                <c:pt idx="14347" formatCode="0.00E+00">
                  <c:v>8.3456199999999998E-3</c:v>
                </c:pt>
                <c:pt idx="14348" formatCode="0.00E+00">
                  <c:v>5.4727500000000002E-3</c:v>
                </c:pt>
                <c:pt idx="14349" formatCode="0.00E+00">
                  <c:v>2.6205600000000001E-3</c:v>
                </c:pt>
                <c:pt idx="14350" formatCode="0.00E+00">
                  <c:v>-2.0752800000000001E-4</c:v>
                </c:pt>
                <c:pt idx="14351" formatCode="0.00E+00">
                  <c:v>-3.0083900000000001E-3</c:v>
                </c:pt>
                <c:pt idx="14352" formatCode="0.00E+00">
                  <c:v>-5.7789900000000003E-3</c:v>
                </c:pt>
                <c:pt idx="14353" formatCode="0.00E+00">
                  <c:v>-8.5164100000000003E-3</c:v>
                </c:pt>
                <c:pt idx="14354">
                  <c:v>-1.1217700000000001E-2</c:v>
                </c:pt>
                <c:pt idx="14355">
                  <c:v>-1.3879499999999999E-2</c:v>
                </c:pt>
                <c:pt idx="14356">
                  <c:v>-1.6497899999999999E-2</c:v>
                </c:pt>
                <c:pt idx="14357">
                  <c:v>-1.90694E-2</c:v>
                </c:pt>
                <c:pt idx="14358">
                  <c:v>-2.1591800000000001E-2</c:v>
                </c:pt>
                <c:pt idx="14359">
                  <c:v>-2.4062699999999999E-2</c:v>
                </c:pt>
                <c:pt idx="14360">
                  <c:v>-2.6479300000000001E-2</c:v>
                </c:pt>
                <c:pt idx="14361">
                  <c:v>-2.8839199999999999E-2</c:v>
                </c:pt>
                <c:pt idx="14362">
                  <c:v>-3.1140500000000002E-2</c:v>
                </c:pt>
                <c:pt idx="14363">
                  <c:v>-3.3382200000000001E-2</c:v>
                </c:pt>
                <c:pt idx="14364">
                  <c:v>-3.5562999999999997E-2</c:v>
                </c:pt>
                <c:pt idx="14365">
                  <c:v>-3.7681699999999999E-2</c:v>
                </c:pt>
                <c:pt idx="14366">
                  <c:v>-3.9737099999999997E-2</c:v>
                </c:pt>
                <c:pt idx="14367">
                  <c:v>-4.1728000000000001E-2</c:v>
                </c:pt>
                <c:pt idx="14368">
                  <c:v>-4.3653299999999999E-2</c:v>
                </c:pt>
                <c:pt idx="14369">
                  <c:v>-4.55121E-2</c:v>
                </c:pt>
                <c:pt idx="14370">
                  <c:v>-4.73033E-2</c:v>
                </c:pt>
                <c:pt idx="14371">
                  <c:v>-4.9025800000000001E-2</c:v>
                </c:pt>
                <c:pt idx="14372">
                  <c:v>-5.0678899999999999E-2</c:v>
                </c:pt>
                <c:pt idx="14373">
                  <c:v>-5.2262299999999998E-2</c:v>
                </c:pt>
                <c:pt idx="14374">
                  <c:v>-5.3775799999999999E-2</c:v>
                </c:pt>
                <c:pt idx="14375">
                  <c:v>-5.5219400000000002E-2</c:v>
                </c:pt>
                <c:pt idx="14376">
                  <c:v>-5.6593299999999999E-2</c:v>
                </c:pt>
                <c:pt idx="14377">
                  <c:v>-5.78983E-2</c:v>
                </c:pt>
                <c:pt idx="14378">
                  <c:v>-5.9133999999999999E-2</c:v>
                </c:pt>
                <c:pt idx="14379">
                  <c:v>-6.0298900000000002E-2</c:v>
                </c:pt>
                <c:pt idx="14380">
                  <c:v>-6.1392500000000003E-2</c:v>
                </c:pt>
                <c:pt idx="14381">
                  <c:v>-6.2415699999999998E-2</c:v>
                </c:pt>
                <c:pt idx="14382">
                  <c:v>-6.3370200000000002E-2</c:v>
                </c:pt>
                <c:pt idx="14383">
                  <c:v>-6.42567E-2</c:v>
                </c:pt>
                <c:pt idx="14384">
                  <c:v>-6.50757E-2</c:v>
                </c:pt>
                <c:pt idx="14385">
                  <c:v>-6.5827999999999998E-2</c:v>
                </c:pt>
                <c:pt idx="14386">
                  <c:v>-6.6514400000000001E-2</c:v>
                </c:pt>
                <c:pt idx="14387">
                  <c:v>-6.7135200000000006E-2</c:v>
                </c:pt>
                <c:pt idx="14388">
                  <c:v>-6.7691600000000005E-2</c:v>
                </c:pt>
                <c:pt idx="14389">
                  <c:v>-6.8185800000000005E-2</c:v>
                </c:pt>
                <c:pt idx="14390">
                  <c:v>-6.8618799999999994E-2</c:v>
                </c:pt>
                <c:pt idx="14391">
                  <c:v>-6.8991499999999997E-2</c:v>
                </c:pt>
                <c:pt idx="14392">
                  <c:v>-6.9305199999999997E-2</c:v>
                </c:pt>
                <c:pt idx="14393">
                  <c:v>-6.9561999999999999E-2</c:v>
                </c:pt>
                <c:pt idx="14394">
                  <c:v>-6.9764099999999996E-2</c:v>
                </c:pt>
                <c:pt idx="14395">
                  <c:v>-6.9913699999999995E-2</c:v>
                </c:pt>
                <c:pt idx="14396">
                  <c:v>-7.0013099999999995E-2</c:v>
                </c:pt>
                <c:pt idx="14397">
                  <c:v>-7.0064299999999996E-2</c:v>
                </c:pt>
                <c:pt idx="14398">
                  <c:v>-7.0068400000000003E-2</c:v>
                </c:pt>
                <c:pt idx="14399">
                  <c:v>-7.0026099999999994E-2</c:v>
                </c:pt>
                <c:pt idx="14400">
                  <c:v>-6.9938700000000006E-2</c:v>
                </c:pt>
                <c:pt idx="14401">
                  <c:v>-6.9807800000000003E-2</c:v>
                </c:pt>
                <c:pt idx="14402">
                  <c:v>-6.9635100000000005E-2</c:v>
                </c:pt>
                <c:pt idx="14403">
                  <c:v>-6.9422600000000001E-2</c:v>
                </c:pt>
                <c:pt idx="14404">
                  <c:v>-6.9172200000000003E-2</c:v>
                </c:pt>
                <c:pt idx="14405">
                  <c:v>-6.8886000000000003E-2</c:v>
                </c:pt>
                <c:pt idx="14406">
                  <c:v>-6.8566799999999997E-2</c:v>
                </c:pt>
                <c:pt idx="14407">
                  <c:v>-6.8217700000000006E-2</c:v>
                </c:pt>
                <c:pt idx="14408">
                  <c:v>-6.7841499999999999E-2</c:v>
                </c:pt>
                <c:pt idx="14409">
                  <c:v>-6.74405E-2</c:v>
                </c:pt>
                <c:pt idx="14410">
                  <c:v>-6.7017199999999999E-2</c:v>
                </c:pt>
                <c:pt idx="14411">
                  <c:v>-6.6574099999999997E-2</c:v>
                </c:pt>
                <c:pt idx="14412">
                  <c:v>-6.6113000000000005E-2</c:v>
                </c:pt>
                <c:pt idx="14413">
                  <c:v>-6.5635799999999994E-2</c:v>
                </c:pt>
                <c:pt idx="14414">
                  <c:v>-6.5144300000000002E-2</c:v>
                </c:pt>
                <c:pt idx="14415">
                  <c:v>-6.4640400000000001E-2</c:v>
                </c:pt>
                <c:pt idx="14416">
                  <c:v>-6.4126100000000005E-2</c:v>
                </c:pt>
                <c:pt idx="14417">
                  <c:v>-6.3603300000000002E-2</c:v>
                </c:pt>
                <c:pt idx="14418">
                  <c:v>-6.3073500000000005E-2</c:v>
                </c:pt>
                <c:pt idx="14419">
                  <c:v>-6.2537599999999999E-2</c:v>
                </c:pt>
                <c:pt idx="14420">
                  <c:v>-6.1996299999999997E-2</c:v>
                </c:pt>
                <c:pt idx="14421">
                  <c:v>-6.1450999999999999E-2</c:v>
                </c:pt>
                <c:pt idx="14422">
                  <c:v>-6.0902600000000001E-2</c:v>
                </c:pt>
                <c:pt idx="14423">
                  <c:v>-6.0352000000000003E-2</c:v>
                </c:pt>
                <c:pt idx="14424">
                  <c:v>-5.9801E-2</c:v>
                </c:pt>
                <c:pt idx="14425">
                  <c:v>-5.9252300000000001E-2</c:v>
                </c:pt>
                <c:pt idx="14426">
                  <c:v>-5.8708299999999998E-2</c:v>
                </c:pt>
                <c:pt idx="14427">
                  <c:v>-5.8170300000000001E-2</c:v>
                </c:pt>
                <c:pt idx="14428">
                  <c:v>-5.7639500000000003E-2</c:v>
                </c:pt>
                <c:pt idx="14429">
                  <c:v>-5.7117599999999998E-2</c:v>
                </c:pt>
                <c:pt idx="14430">
                  <c:v>-5.6605799999999998E-2</c:v>
                </c:pt>
                <c:pt idx="14431">
                  <c:v>-5.6105000000000002E-2</c:v>
                </c:pt>
                <c:pt idx="14432">
                  <c:v>-5.56158E-2</c:v>
                </c:pt>
                <c:pt idx="14433">
                  <c:v>-5.5139800000000003E-2</c:v>
                </c:pt>
                <c:pt idx="14434">
                  <c:v>-5.4677999999999997E-2</c:v>
                </c:pt>
                <c:pt idx="14435">
                  <c:v>-5.4231500000000002E-2</c:v>
                </c:pt>
                <c:pt idx="14436">
                  <c:v>-5.3801099999999998E-2</c:v>
                </c:pt>
                <c:pt idx="14437">
                  <c:v>-5.3387200000000003E-2</c:v>
                </c:pt>
                <c:pt idx="14438">
                  <c:v>-5.2989599999999998E-2</c:v>
                </c:pt>
                <c:pt idx="14439">
                  <c:v>-5.2608299999999997E-2</c:v>
                </c:pt>
                <c:pt idx="14440">
                  <c:v>-5.22443E-2</c:v>
                </c:pt>
                <c:pt idx="14441">
                  <c:v>-5.18985E-2</c:v>
                </c:pt>
                <c:pt idx="14442">
                  <c:v>-5.15713E-2</c:v>
                </c:pt>
                <c:pt idx="14443">
                  <c:v>-5.12624E-2</c:v>
                </c:pt>
                <c:pt idx="14444">
                  <c:v>-5.0970700000000001E-2</c:v>
                </c:pt>
                <c:pt idx="14445">
                  <c:v>-5.0695200000000003E-2</c:v>
                </c:pt>
                <c:pt idx="14446">
                  <c:v>-5.0435000000000001E-2</c:v>
                </c:pt>
                <c:pt idx="14447">
                  <c:v>-5.0189900000000003E-2</c:v>
                </c:pt>
                <c:pt idx="14448">
                  <c:v>-4.9959000000000003E-2</c:v>
                </c:pt>
                <c:pt idx="14449">
                  <c:v>-4.9741300000000002E-2</c:v>
                </c:pt>
                <c:pt idx="14450">
                  <c:v>-4.9536799999999999E-2</c:v>
                </c:pt>
                <c:pt idx="14451">
                  <c:v>-4.9346099999999997E-2</c:v>
                </c:pt>
                <c:pt idx="14452">
                  <c:v>-4.9168799999999999E-2</c:v>
                </c:pt>
                <c:pt idx="14453">
                  <c:v>-4.9004199999999998E-2</c:v>
                </c:pt>
                <c:pt idx="14454">
                  <c:v>-4.8850999999999999E-2</c:v>
                </c:pt>
                <c:pt idx="14455">
                  <c:v>-4.8708099999999997E-2</c:v>
                </c:pt>
                <c:pt idx="14456">
                  <c:v>-4.8574300000000001E-2</c:v>
                </c:pt>
                <c:pt idx="14457">
                  <c:v>-4.8448199999999997E-2</c:v>
                </c:pt>
                <c:pt idx="14458">
                  <c:v>-4.8329299999999999E-2</c:v>
                </c:pt>
                <c:pt idx="14459">
                  <c:v>-4.8217000000000003E-2</c:v>
                </c:pt>
                <c:pt idx="14460">
                  <c:v>-4.8110399999999998E-2</c:v>
                </c:pt>
                <c:pt idx="14461">
                  <c:v>-4.8007899999999999E-2</c:v>
                </c:pt>
                <c:pt idx="14462">
                  <c:v>-4.7907600000000002E-2</c:v>
                </c:pt>
                <c:pt idx="14463">
                  <c:v>-4.7807700000000002E-2</c:v>
                </c:pt>
                <c:pt idx="14464">
                  <c:v>-4.7705699999999997E-2</c:v>
                </c:pt>
                <c:pt idx="14465">
                  <c:v>-4.7599000000000002E-2</c:v>
                </c:pt>
                <c:pt idx="14466">
                  <c:v>-4.74855E-2</c:v>
                </c:pt>
                <c:pt idx="14467">
                  <c:v>-4.7363700000000002E-2</c:v>
                </c:pt>
                <c:pt idx="14468">
                  <c:v>-4.7232299999999998E-2</c:v>
                </c:pt>
                <c:pt idx="14469">
                  <c:v>-4.7090199999999999E-2</c:v>
                </c:pt>
                <c:pt idx="14470">
                  <c:v>-4.6936199999999997E-2</c:v>
                </c:pt>
                <c:pt idx="14471">
                  <c:v>-4.67686E-2</c:v>
                </c:pt>
                <c:pt idx="14472">
                  <c:v>-4.6584899999999999E-2</c:v>
                </c:pt>
                <c:pt idx="14473">
                  <c:v>-4.6382600000000003E-2</c:v>
                </c:pt>
                <c:pt idx="14474">
                  <c:v>-4.6160399999999997E-2</c:v>
                </c:pt>
                <c:pt idx="14475">
                  <c:v>-4.5918199999999999E-2</c:v>
                </c:pt>
                <c:pt idx="14476">
                  <c:v>-4.5655000000000001E-2</c:v>
                </c:pt>
                <c:pt idx="14477">
                  <c:v>-4.5369300000000001E-2</c:v>
                </c:pt>
                <c:pt idx="14478">
                  <c:v>-4.5059200000000001E-2</c:v>
                </c:pt>
                <c:pt idx="14479">
                  <c:v>-4.4723800000000001E-2</c:v>
                </c:pt>
                <c:pt idx="14480">
                  <c:v>-4.4361900000000003E-2</c:v>
                </c:pt>
                <c:pt idx="14481">
                  <c:v>-4.3971299999999998E-2</c:v>
                </c:pt>
                <c:pt idx="14482">
                  <c:v>-4.3548900000000001E-2</c:v>
                </c:pt>
                <c:pt idx="14483">
                  <c:v>-4.30923E-2</c:v>
                </c:pt>
                <c:pt idx="14484">
                  <c:v>-4.2600100000000002E-2</c:v>
                </c:pt>
                <c:pt idx="14485">
                  <c:v>-4.2070999999999997E-2</c:v>
                </c:pt>
                <c:pt idx="14486">
                  <c:v>-4.1503900000000003E-2</c:v>
                </c:pt>
                <c:pt idx="14487">
                  <c:v>-4.0897999999999997E-2</c:v>
                </c:pt>
                <c:pt idx="14488">
                  <c:v>-4.0252400000000001E-2</c:v>
                </c:pt>
                <c:pt idx="14489">
                  <c:v>-3.9565200000000002E-2</c:v>
                </c:pt>
                <c:pt idx="14490">
                  <c:v>-3.8835000000000001E-2</c:v>
                </c:pt>
                <c:pt idx="14491">
                  <c:v>-3.8061699999999997E-2</c:v>
                </c:pt>
                <c:pt idx="14492">
                  <c:v>-3.7245399999999998E-2</c:v>
                </c:pt>
                <c:pt idx="14493">
                  <c:v>-3.63857E-2</c:v>
                </c:pt>
                <c:pt idx="14494">
                  <c:v>-3.5481899999999997E-2</c:v>
                </c:pt>
                <c:pt idx="14495">
                  <c:v>-3.4533899999999999E-2</c:v>
                </c:pt>
                <c:pt idx="14496">
                  <c:v>-3.3541599999999998E-2</c:v>
                </c:pt>
                <c:pt idx="14497">
                  <c:v>-3.2504699999999997E-2</c:v>
                </c:pt>
                <c:pt idx="14498">
                  <c:v>-3.1422600000000002E-2</c:v>
                </c:pt>
                <c:pt idx="14499">
                  <c:v>-3.02943E-2</c:v>
                </c:pt>
                <c:pt idx="14500">
                  <c:v>-2.9118100000000001E-2</c:v>
                </c:pt>
                <c:pt idx="14501">
                  <c:v>-2.7892799999999999E-2</c:v>
                </c:pt>
                <c:pt idx="14502">
                  <c:v>-2.66191E-2</c:v>
                </c:pt>
                <c:pt idx="14503">
                  <c:v>-2.52988E-2</c:v>
                </c:pt>
                <c:pt idx="14504">
                  <c:v>-2.3933800000000002E-2</c:v>
                </c:pt>
                <c:pt idx="14505">
                  <c:v>-2.2524499999999999E-2</c:v>
                </c:pt>
                <c:pt idx="14506">
                  <c:v>-2.1070100000000001E-2</c:v>
                </c:pt>
                <c:pt idx="14507">
                  <c:v>-1.95695E-2</c:v>
                </c:pt>
                <c:pt idx="14508">
                  <c:v>-1.8022699999999999E-2</c:v>
                </c:pt>
                <c:pt idx="14509">
                  <c:v>-1.6431100000000001E-2</c:v>
                </c:pt>
                <c:pt idx="14510">
                  <c:v>-1.4795600000000001E-2</c:v>
                </c:pt>
                <c:pt idx="14511">
                  <c:v>-1.31173E-2</c:v>
                </c:pt>
                <c:pt idx="14512">
                  <c:v>-1.13981E-2</c:v>
                </c:pt>
                <c:pt idx="14513" formatCode="0.00E+00">
                  <c:v>-9.6396499999999996E-3</c:v>
                </c:pt>
                <c:pt idx="14514" formatCode="0.00E+00">
                  <c:v>-7.8434799999999999E-3</c:v>
                </c:pt>
                <c:pt idx="14515" formatCode="0.00E+00">
                  <c:v>-6.01126E-3</c:v>
                </c:pt>
                <c:pt idx="14516" formatCode="0.00E+00">
                  <c:v>-4.1449700000000004E-3</c:v>
                </c:pt>
                <c:pt idx="14517" formatCode="0.00E+00">
                  <c:v>-2.2461899999999999E-3</c:v>
                </c:pt>
                <c:pt idx="14518" formatCode="0.00E+00">
                  <c:v>-3.1600999999999998E-4</c:v>
                </c:pt>
                <c:pt idx="14519" formatCode="0.00E+00">
                  <c:v>1.6443499999999999E-3</c:v>
                </c:pt>
                <c:pt idx="14520" formatCode="0.00E+00">
                  <c:v>3.63299E-3</c:v>
                </c:pt>
                <c:pt idx="14521" formatCode="0.00E+00">
                  <c:v>5.6477799999999998E-3</c:v>
                </c:pt>
                <c:pt idx="14522" formatCode="0.00E+00">
                  <c:v>7.6870000000000003E-3</c:v>
                </c:pt>
                <c:pt idx="14523" formatCode="0.00E+00">
                  <c:v>9.74883E-3</c:v>
                </c:pt>
                <c:pt idx="14524">
                  <c:v>1.1831100000000001E-2</c:v>
                </c:pt>
                <c:pt idx="14525">
                  <c:v>1.3931900000000001E-2</c:v>
                </c:pt>
                <c:pt idx="14526">
                  <c:v>1.6049500000000001E-2</c:v>
                </c:pt>
                <c:pt idx="14527">
                  <c:v>1.8182400000000001E-2</c:v>
                </c:pt>
                <c:pt idx="14528">
                  <c:v>2.0328499999999999E-2</c:v>
                </c:pt>
                <c:pt idx="14529">
                  <c:v>2.24852E-2</c:v>
                </c:pt>
                <c:pt idx="14530">
                  <c:v>2.4649600000000001E-2</c:v>
                </c:pt>
                <c:pt idx="14531">
                  <c:v>2.68188E-2</c:v>
                </c:pt>
                <c:pt idx="14532">
                  <c:v>2.89898E-2</c:v>
                </c:pt>
                <c:pt idx="14533">
                  <c:v>3.11594E-2</c:v>
                </c:pt>
                <c:pt idx="14534">
                  <c:v>3.3325199999999999E-2</c:v>
                </c:pt>
                <c:pt idx="14535">
                  <c:v>3.5485000000000003E-2</c:v>
                </c:pt>
                <c:pt idx="14536">
                  <c:v>3.7635700000000001E-2</c:v>
                </c:pt>
                <c:pt idx="14537">
                  <c:v>3.97734E-2</c:v>
                </c:pt>
                <c:pt idx="14538">
                  <c:v>4.1893600000000003E-2</c:v>
                </c:pt>
                <c:pt idx="14539">
                  <c:v>4.39926E-2</c:v>
                </c:pt>
                <c:pt idx="14540">
                  <c:v>4.6066999999999997E-2</c:v>
                </c:pt>
                <c:pt idx="14541">
                  <c:v>4.8113499999999997E-2</c:v>
                </c:pt>
                <c:pt idx="14542">
                  <c:v>5.0128399999999997E-2</c:v>
                </c:pt>
                <c:pt idx="14543">
                  <c:v>5.2108399999999999E-2</c:v>
                </c:pt>
                <c:pt idx="14544">
                  <c:v>5.4051099999999998E-2</c:v>
                </c:pt>
                <c:pt idx="14545">
                  <c:v>5.5953999999999997E-2</c:v>
                </c:pt>
                <c:pt idx="14546">
                  <c:v>5.7814400000000002E-2</c:v>
                </c:pt>
                <c:pt idx="14547">
                  <c:v>5.96292E-2</c:v>
                </c:pt>
                <c:pt idx="14548">
                  <c:v>6.1395100000000001E-2</c:v>
                </c:pt>
                <c:pt idx="14549">
                  <c:v>6.3109299999999993E-2</c:v>
                </c:pt>
                <c:pt idx="14550">
                  <c:v>6.4769300000000002E-2</c:v>
                </c:pt>
                <c:pt idx="14551">
                  <c:v>6.6372700000000007E-2</c:v>
                </c:pt>
                <c:pt idx="14552">
                  <c:v>6.7916699999999997E-2</c:v>
                </c:pt>
                <c:pt idx="14553">
                  <c:v>6.9398399999999999E-2</c:v>
                </c:pt>
                <c:pt idx="14554">
                  <c:v>7.0814299999999997E-2</c:v>
                </c:pt>
                <c:pt idx="14555">
                  <c:v>7.2161900000000001E-2</c:v>
                </c:pt>
                <c:pt idx="14556">
                  <c:v>7.3438600000000007E-2</c:v>
                </c:pt>
                <c:pt idx="14557">
                  <c:v>7.4641399999999997E-2</c:v>
                </c:pt>
                <c:pt idx="14558">
                  <c:v>7.5767299999999996E-2</c:v>
                </c:pt>
                <c:pt idx="14559">
                  <c:v>7.6813699999999999E-2</c:v>
                </c:pt>
                <c:pt idx="14560">
                  <c:v>7.7778E-2</c:v>
                </c:pt>
                <c:pt idx="14561">
                  <c:v>7.8657400000000002E-2</c:v>
                </c:pt>
                <c:pt idx="14562">
                  <c:v>7.9450400000000004E-2</c:v>
                </c:pt>
                <c:pt idx="14563">
                  <c:v>8.0155199999999996E-2</c:v>
                </c:pt>
                <c:pt idx="14564">
                  <c:v>8.0769999999999995E-2</c:v>
                </c:pt>
                <c:pt idx="14565">
                  <c:v>8.1292699999999996E-2</c:v>
                </c:pt>
                <c:pt idx="14566">
                  <c:v>8.1721600000000005E-2</c:v>
                </c:pt>
                <c:pt idx="14567">
                  <c:v>8.20549E-2</c:v>
                </c:pt>
                <c:pt idx="14568">
                  <c:v>8.2291000000000003E-2</c:v>
                </c:pt>
                <c:pt idx="14569">
                  <c:v>8.2428699999999994E-2</c:v>
                </c:pt>
                <c:pt idx="14570">
                  <c:v>8.2466800000000007E-2</c:v>
                </c:pt>
                <c:pt idx="14571">
                  <c:v>8.2404099999999994E-2</c:v>
                </c:pt>
                <c:pt idx="14572">
                  <c:v>8.2239300000000001E-2</c:v>
                </c:pt>
                <c:pt idx="14573">
                  <c:v>8.1971199999999994E-2</c:v>
                </c:pt>
                <c:pt idx="14574">
                  <c:v>8.15993E-2</c:v>
                </c:pt>
                <c:pt idx="14575">
                  <c:v>8.1123399999999998E-2</c:v>
                </c:pt>
                <c:pt idx="14576">
                  <c:v>8.0543699999999996E-2</c:v>
                </c:pt>
                <c:pt idx="14577">
                  <c:v>7.9859899999999998E-2</c:v>
                </c:pt>
                <c:pt idx="14578">
                  <c:v>7.9071500000000003E-2</c:v>
                </c:pt>
                <c:pt idx="14579">
                  <c:v>7.8178200000000003E-2</c:v>
                </c:pt>
                <c:pt idx="14580">
                  <c:v>7.7179700000000004E-2</c:v>
                </c:pt>
                <c:pt idx="14581">
                  <c:v>7.6076599999999994E-2</c:v>
                </c:pt>
                <c:pt idx="14582">
                  <c:v>7.4869599999999994E-2</c:v>
                </c:pt>
                <c:pt idx="14583">
                  <c:v>7.3559899999999998E-2</c:v>
                </c:pt>
                <c:pt idx="14584">
                  <c:v>7.2148599999999993E-2</c:v>
                </c:pt>
                <c:pt idx="14585">
                  <c:v>7.0636900000000002E-2</c:v>
                </c:pt>
                <c:pt idx="14586">
                  <c:v>6.9026199999999996E-2</c:v>
                </c:pt>
                <c:pt idx="14587">
                  <c:v>6.7318000000000003E-2</c:v>
                </c:pt>
                <c:pt idx="14588">
                  <c:v>6.5513600000000005E-2</c:v>
                </c:pt>
                <c:pt idx="14589">
                  <c:v>6.3614799999999999E-2</c:v>
                </c:pt>
                <c:pt idx="14590">
                  <c:v>6.1622900000000001E-2</c:v>
                </c:pt>
                <c:pt idx="14591">
                  <c:v>5.95392E-2</c:v>
                </c:pt>
                <c:pt idx="14592">
                  <c:v>5.7365399999999997E-2</c:v>
                </c:pt>
                <c:pt idx="14593">
                  <c:v>5.5103300000000001E-2</c:v>
                </c:pt>
                <c:pt idx="14594">
                  <c:v>5.2755099999999999E-2</c:v>
                </c:pt>
                <c:pt idx="14595">
                  <c:v>5.0323100000000003E-2</c:v>
                </c:pt>
                <c:pt idx="14596">
                  <c:v>4.7809900000000002E-2</c:v>
                </c:pt>
                <c:pt idx="14597">
                  <c:v>4.5218000000000001E-2</c:v>
                </c:pt>
                <c:pt idx="14598">
                  <c:v>4.2549900000000002E-2</c:v>
                </c:pt>
                <c:pt idx="14599">
                  <c:v>3.9808200000000002E-2</c:v>
                </c:pt>
                <c:pt idx="14600">
                  <c:v>3.6996000000000001E-2</c:v>
                </c:pt>
                <c:pt idx="14601">
                  <c:v>3.4116399999999998E-2</c:v>
                </c:pt>
                <c:pt idx="14602">
                  <c:v>3.1172399999999999E-2</c:v>
                </c:pt>
                <c:pt idx="14603">
                  <c:v>2.8167600000000001E-2</c:v>
                </c:pt>
                <c:pt idx="14604">
                  <c:v>2.5105200000000001E-2</c:v>
                </c:pt>
                <c:pt idx="14605">
                  <c:v>2.1988400000000002E-2</c:v>
                </c:pt>
                <c:pt idx="14606">
                  <c:v>1.8820199999999999E-2</c:v>
                </c:pt>
                <c:pt idx="14607">
                  <c:v>1.56042E-2</c:v>
                </c:pt>
                <c:pt idx="14608">
                  <c:v>1.23447E-2</c:v>
                </c:pt>
                <c:pt idx="14609" formatCode="0.00E+00">
                  <c:v>9.0456000000000009E-3</c:v>
                </c:pt>
                <c:pt idx="14610" formatCode="0.00E+00">
                  <c:v>5.7103600000000003E-3</c:v>
                </c:pt>
                <c:pt idx="14611" formatCode="0.00E+00">
                  <c:v>2.3424800000000001E-3</c:v>
                </c:pt>
                <c:pt idx="14612" formatCode="0.00E+00">
                  <c:v>-1.05422E-3</c:v>
                </c:pt>
                <c:pt idx="14613" formatCode="0.00E+00">
                  <c:v>-4.4757E-3</c:v>
                </c:pt>
                <c:pt idx="14614" formatCode="0.00E+00">
                  <c:v>-7.9178900000000003E-3</c:v>
                </c:pt>
                <c:pt idx="14615">
                  <c:v>-1.1376799999999999E-2</c:v>
                </c:pt>
                <c:pt idx="14616">
                  <c:v>-1.48486E-2</c:v>
                </c:pt>
                <c:pt idx="14617">
                  <c:v>-1.8328799999999999E-2</c:v>
                </c:pt>
                <c:pt idx="14618">
                  <c:v>-2.1812000000000002E-2</c:v>
                </c:pt>
                <c:pt idx="14619">
                  <c:v>-2.5293800000000002E-2</c:v>
                </c:pt>
                <c:pt idx="14620">
                  <c:v>-2.87707E-2</c:v>
                </c:pt>
                <c:pt idx="14621">
                  <c:v>-3.2239299999999999E-2</c:v>
                </c:pt>
                <c:pt idx="14622">
                  <c:v>-3.56958E-2</c:v>
                </c:pt>
                <c:pt idx="14623">
                  <c:v>-3.9135799999999998E-2</c:v>
                </c:pt>
                <c:pt idx="14624">
                  <c:v>-4.2555000000000003E-2</c:v>
                </c:pt>
                <c:pt idx="14625">
                  <c:v>-4.5949400000000001E-2</c:v>
                </c:pt>
                <c:pt idx="14626">
                  <c:v>-4.9315600000000001E-2</c:v>
                </c:pt>
                <c:pt idx="14627">
                  <c:v>-5.2648500000000001E-2</c:v>
                </c:pt>
                <c:pt idx="14628">
                  <c:v>-5.5938000000000002E-2</c:v>
                </c:pt>
                <c:pt idx="14629">
                  <c:v>-5.9178399999999999E-2</c:v>
                </c:pt>
                <c:pt idx="14630">
                  <c:v>-6.2372499999999997E-2</c:v>
                </c:pt>
                <c:pt idx="14631">
                  <c:v>-6.5518199999999999E-2</c:v>
                </c:pt>
                <c:pt idx="14632">
                  <c:v>-6.8607799999999997E-2</c:v>
                </c:pt>
                <c:pt idx="14633">
                  <c:v>-7.1637300000000001E-2</c:v>
                </c:pt>
                <c:pt idx="14634">
                  <c:v>-7.4604599999999993E-2</c:v>
                </c:pt>
                <c:pt idx="14635">
                  <c:v>-7.7506699999999998E-2</c:v>
                </c:pt>
                <c:pt idx="14636">
                  <c:v>-8.0339599999999997E-2</c:v>
                </c:pt>
                <c:pt idx="14637">
                  <c:v>-8.3098599999999995E-2</c:v>
                </c:pt>
                <c:pt idx="14638">
                  <c:v>-8.5779800000000003E-2</c:v>
                </c:pt>
                <c:pt idx="14639">
                  <c:v>-8.8379600000000003E-2</c:v>
                </c:pt>
                <c:pt idx="14640">
                  <c:v>-9.0894799999999998E-2</c:v>
                </c:pt>
                <c:pt idx="14641">
                  <c:v>-9.3322699999999995E-2</c:v>
                </c:pt>
                <c:pt idx="14642">
                  <c:v>-9.5660499999999996E-2</c:v>
                </c:pt>
                <c:pt idx="14643">
                  <c:v>-9.7905699999999998E-2</c:v>
                </c:pt>
                <c:pt idx="14644">
                  <c:v>-0.10005600000000001</c:v>
                </c:pt>
                <c:pt idx="14645">
                  <c:v>-0.10210900000000001</c:v>
                </c:pt>
                <c:pt idx="14646">
                  <c:v>-0.104063</c:v>
                </c:pt>
                <c:pt idx="14647">
                  <c:v>-0.10591399999999999</c:v>
                </c:pt>
                <c:pt idx="14648">
                  <c:v>-0.10766199999999999</c:v>
                </c:pt>
                <c:pt idx="14649">
                  <c:v>-0.109302</c:v>
                </c:pt>
                <c:pt idx="14650">
                  <c:v>-0.110832</c:v>
                </c:pt>
                <c:pt idx="14651">
                  <c:v>-0.112251</c:v>
                </c:pt>
                <c:pt idx="14652">
                  <c:v>-0.11355700000000001</c:v>
                </c:pt>
                <c:pt idx="14653">
                  <c:v>-0.114749</c:v>
                </c:pt>
                <c:pt idx="14654">
                  <c:v>-0.115825</c:v>
                </c:pt>
                <c:pt idx="14655">
                  <c:v>-0.116783</c:v>
                </c:pt>
                <c:pt idx="14656">
                  <c:v>-0.11762400000000001</c:v>
                </c:pt>
                <c:pt idx="14657">
                  <c:v>-0.11834600000000001</c:v>
                </c:pt>
                <c:pt idx="14658">
                  <c:v>-0.118949</c:v>
                </c:pt>
                <c:pt idx="14659">
                  <c:v>-0.11942999999999999</c:v>
                </c:pt>
                <c:pt idx="14660">
                  <c:v>-0.11978999999999999</c:v>
                </c:pt>
                <c:pt idx="14661">
                  <c:v>-0.12002699999999999</c:v>
                </c:pt>
                <c:pt idx="14662">
                  <c:v>-0.120142</c:v>
                </c:pt>
                <c:pt idx="14663">
                  <c:v>-0.12013500000000001</c:v>
                </c:pt>
                <c:pt idx="14664">
                  <c:v>-0.120006</c:v>
                </c:pt>
                <c:pt idx="14665">
                  <c:v>-0.119755</c:v>
                </c:pt>
                <c:pt idx="14666">
                  <c:v>-0.119382</c:v>
                </c:pt>
                <c:pt idx="14667">
                  <c:v>-0.11888899999999999</c:v>
                </c:pt>
                <c:pt idx="14668">
                  <c:v>-0.11827600000000001</c:v>
                </c:pt>
                <c:pt idx="14669">
                  <c:v>-0.117545</c:v>
                </c:pt>
                <c:pt idx="14670">
                  <c:v>-0.11669599999999999</c:v>
                </c:pt>
                <c:pt idx="14671">
                  <c:v>-0.115732</c:v>
                </c:pt>
                <c:pt idx="14672">
                  <c:v>-0.114652</c:v>
                </c:pt>
                <c:pt idx="14673">
                  <c:v>-0.11346000000000001</c:v>
                </c:pt>
                <c:pt idx="14674">
                  <c:v>-0.11215799999999999</c:v>
                </c:pt>
                <c:pt idx="14675">
                  <c:v>-0.110748</c:v>
                </c:pt>
                <c:pt idx="14676">
                  <c:v>-0.10923099999999999</c:v>
                </c:pt>
                <c:pt idx="14677">
                  <c:v>-0.107611</c:v>
                </c:pt>
                <c:pt idx="14678">
                  <c:v>-0.105888</c:v>
                </c:pt>
                <c:pt idx="14679">
                  <c:v>-0.10406600000000001</c:v>
                </c:pt>
                <c:pt idx="14680">
                  <c:v>-0.102147</c:v>
                </c:pt>
                <c:pt idx="14681">
                  <c:v>-0.100134</c:v>
                </c:pt>
                <c:pt idx="14682">
                  <c:v>-9.8029900000000003E-2</c:v>
                </c:pt>
                <c:pt idx="14683">
                  <c:v>-9.5838199999999998E-2</c:v>
                </c:pt>
                <c:pt idx="14684">
                  <c:v>-9.3562099999999995E-2</c:v>
                </c:pt>
                <c:pt idx="14685">
                  <c:v>-9.12047E-2</c:v>
                </c:pt>
                <c:pt idx="14686">
                  <c:v>-8.8769100000000004E-2</c:v>
                </c:pt>
                <c:pt idx="14687">
                  <c:v>-8.6258399999999999E-2</c:v>
                </c:pt>
                <c:pt idx="14688">
                  <c:v>-8.3676100000000003E-2</c:v>
                </c:pt>
                <c:pt idx="14689">
                  <c:v>-8.1026200000000007E-2</c:v>
                </c:pt>
                <c:pt idx="14690">
                  <c:v>-7.8309199999999995E-2</c:v>
                </c:pt>
                <c:pt idx="14691">
                  <c:v>-7.5523999999999994E-2</c:v>
                </c:pt>
                <c:pt idx="14692">
                  <c:v>-7.2677500000000006E-2</c:v>
                </c:pt>
                <c:pt idx="14693">
                  <c:v>-6.9779599999999997E-2</c:v>
                </c:pt>
                <c:pt idx="14694">
                  <c:v>-6.6832199999999994E-2</c:v>
                </c:pt>
                <c:pt idx="14695">
                  <c:v>-6.3836400000000001E-2</c:v>
                </c:pt>
                <c:pt idx="14696">
                  <c:v>-6.0797200000000003E-2</c:v>
                </c:pt>
                <c:pt idx="14697">
                  <c:v>-5.7720100000000003E-2</c:v>
                </c:pt>
                <c:pt idx="14698">
                  <c:v>-5.4608900000000002E-2</c:v>
                </c:pt>
                <c:pt idx="14699">
                  <c:v>-5.1467499999999999E-2</c:v>
                </c:pt>
                <c:pt idx="14700">
                  <c:v>-4.82999E-2</c:v>
                </c:pt>
                <c:pt idx="14701">
                  <c:v>-4.5110299999999999E-2</c:v>
                </c:pt>
                <c:pt idx="14702">
                  <c:v>-4.1902399999999999E-2</c:v>
                </c:pt>
                <c:pt idx="14703">
                  <c:v>-3.8679900000000003E-2</c:v>
                </c:pt>
                <c:pt idx="14704">
                  <c:v>-3.5447300000000001E-2</c:v>
                </c:pt>
                <c:pt idx="14705">
                  <c:v>-3.2209399999999999E-2</c:v>
                </c:pt>
                <c:pt idx="14706">
                  <c:v>-2.8971E-2</c:v>
                </c:pt>
                <c:pt idx="14707">
                  <c:v>-2.57369E-2</c:v>
                </c:pt>
                <c:pt idx="14708">
                  <c:v>-2.25115E-2</c:v>
                </c:pt>
                <c:pt idx="14709">
                  <c:v>-1.9298599999999999E-2</c:v>
                </c:pt>
                <c:pt idx="14710">
                  <c:v>-1.6102100000000001E-2</c:v>
                </c:pt>
                <c:pt idx="14711">
                  <c:v>-1.2925600000000001E-2</c:v>
                </c:pt>
                <c:pt idx="14712" formatCode="0.00E+00">
                  <c:v>-9.7719299999999999E-3</c:v>
                </c:pt>
                <c:pt idx="14713" formatCode="0.00E+00">
                  <c:v>-6.6444900000000003E-3</c:v>
                </c:pt>
                <c:pt idx="14714" formatCode="0.00E+00">
                  <c:v>-3.54704E-3</c:v>
                </c:pt>
                <c:pt idx="14715" formatCode="0.00E+00">
                  <c:v>-4.8353300000000002E-4</c:v>
                </c:pt>
                <c:pt idx="14716" formatCode="0.00E+00">
                  <c:v>2.5424699999999998E-3</c:v>
                </c:pt>
                <c:pt idx="14717" formatCode="0.00E+00">
                  <c:v>5.5276500000000003E-3</c:v>
                </c:pt>
                <c:pt idx="14718" formatCode="0.00E+00">
                  <c:v>8.4688200000000002E-3</c:v>
                </c:pt>
                <c:pt idx="14719">
                  <c:v>1.13629E-2</c:v>
                </c:pt>
                <c:pt idx="14720">
                  <c:v>1.42068E-2</c:v>
                </c:pt>
                <c:pt idx="14721">
                  <c:v>1.6997200000000001E-2</c:v>
                </c:pt>
                <c:pt idx="14722">
                  <c:v>1.97319E-2</c:v>
                </c:pt>
                <c:pt idx="14723">
                  <c:v>2.24082E-2</c:v>
                </c:pt>
                <c:pt idx="14724">
                  <c:v>2.5023E-2</c:v>
                </c:pt>
                <c:pt idx="14725">
                  <c:v>2.7573199999999999E-2</c:v>
                </c:pt>
                <c:pt idx="14726">
                  <c:v>3.0055700000000001E-2</c:v>
                </c:pt>
                <c:pt idx="14727">
                  <c:v>3.2467700000000002E-2</c:v>
                </c:pt>
                <c:pt idx="14728">
                  <c:v>3.4806799999999999E-2</c:v>
                </c:pt>
                <c:pt idx="14729">
                  <c:v>3.7070800000000001E-2</c:v>
                </c:pt>
                <c:pt idx="14730">
                  <c:v>3.9257800000000002E-2</c:v>
                </c:pt>
                <c:pt idx="14731">
                  <c:v>4.1365800000000001E-2</c:v>
                </c:pt>
                <c:pt idx="14732">
                  <c:v>4.33932E-2</c:v>
                </c:pt>
                <c:pt idx="14733">
                  <c:v>4.5338299999999998E-2</c:v>
                </c:pt>
                <c:pt idx="14734">
                  <c:v>4.7199600000000001E-2</c:v>
                </c:pt>
                <c:pt idx="14735">
                  <c:v>4.8975400000000002E-2</c:v>
                </c:pt>
                <c:pt idx="14736">
                  <c:v>5.0664300000000002E-2</c:v>
                </c:pt>
                <c:pt idx="14737">
                  <c:v>5.2265100000000002E-2</c:v>
                </c:pt>
                <c:pt idx="14738">
                  <c:v>5.3777100000000001E-2</c:v>
                </c:pt>
                <c:pt idx="14739">
                  <c:v>5.5199900000000003E-2</c:v>
                </c:pt>
                <c:pt idx="14740">
                  <c:v>5.65335E-2</c:v>
                </c:pt>
                <c:pt idx="14741">
                  <c:v>5.77779E-2</c:v>
                </c:pt>
                <c:pt idx="14742">
                  <c:v>5.89323E-2</c:v>
                </c:pt>
                <c:pt idx="14743">
                  <c:v>5.9996000000000001E-2</c:v>
                </c:pt>
                <c:pt idx="14744">
                  <c:v>6.0968000000000001E-2</c:v>
                </c:pt>
                <c:pt idx="14745">
                  <c:v>6.1848300000000002E-2</c:v>
                </c:pt>
                <c:pt idx="14746">
                  <c:v>6.2636899999999995E-2</c:v>
                </c:pt>
                <c:pt idx="14747">
                  <c:v>6.3334199999999993E-2</c:v>
                </c:pt>
                <c:pt idx="14748">
                  <c:v>6.3940300000000005E-2</c:v>
                </c:pt>
                <c:pt idx="14749">
                  <c:v>6.4455700000000005E-2</c:v>
                </c:pt>
                <c:pt idx="14750">
                  <c:v>6.4881499999999995E-2</c:v>
                </c:pt>
                <c:pt idx="14751">
                  <c:v>6.5218600000000002E-2</c:v>
                </c:pt>
                <c:pt idx="14752">
                  <c:v>6.5468200000000004E-2</c:v>
                </c:pt>
                <c:pt idx="14753">
                  <c:v>6.5631200000000001E-2</c:v>
                </c:pt>
                <c:pt idx="14754">
                  <c:v>6.5708100000000005E-2</c:v>
                </c:pt>
                <c:pt idx="14755">
                  <c:v>6.5699999999999995E-2</c:v>
                </c:pt>
                <c:pt idx="14756">
                  <c:v>6.56085E-2</c:v>
                </c:pt>
                <c:pt idx="14757">
                  <c:v>6.5435599999999997E-2</c:v>
                </c:pt>
                <c:pt idx="14758">
                  <c:v>6.51833E-2</c:v>
                </c:pt>
                <c:pt idx="14759">
                  <c:v>6.4852800000000002E-2</c:v>
                </c:pt>
                <c:pt idx="14760">
                  <c:v>6.44454E-2</c:v>
                </c:pt>
                <c:pt idx="14761">
                  <c:v>6.3962900000000003E-2</c:v>
                </c:pt>
                <c:pt idx="14762">
                  <c:v>6.3407500000000006E-2</c:v>
                </c:pt>
                <c:pt idx="14763">
                  <c:v>6.2781199999999995E-2</c:v>
                </c:pt>
                <c:pt idx="14764">
                  <c:v>6.2086099999999998E-2</c:v>
                </c:pt>
                <c:pt idx="14765">
                  <c:v>6.1324999999999998E-2</c:v>
                </c:pt>
                <c:pt idx="14766">
                  <c:v>6.0500499999999999E-2</c:v>
                </c:pt>
                <c:pt idx="14767">
                  <c:v>5.9614599999999997E-2</c:v>
                </c:pt>
                <c:pt idx="14768">
                  <c:v>5.8668900000000003E-2</c:v>
                </c:pt>
                <c:pt idx="14769">
                  <c:v>5.76652E-2</c:v>
                </c:pt>
                <c:pt idx="14770">
                  <c:v>5.6605700000000002E-2</c:v>
                </c:pt>
                <c:pt idx="14771">
                  <c:v>5.5493199999999999E-2</c:v>
                </c:pt>
                <c:pt idx="14772">
                  <c:v>5.4330299999999998E-2</c:v>
                </c:pt>
                <c:pt idx="14773">
                  <c:v>5.3119800000000002E-2</c:v>
                </c:pt>
                <c:pt idx="14774">
                  <c:v>5.18647E-2</c:v>
                </c:pt>
                <c:pt idx="14775">
                  <c:v>5.0568099999999998E-2</c:v>
                </c:pt>
                <c:pt idx="14776">
                  <c:v>4.9232600000000001E-2</c:v>
                </c:pt>
                <c:pt idx="14777">
                  <c:v>4.7860399999999997E-2</c:v>
                </c:pt>
                <c:pt idx="14778">
                  <c:v>4.6454099999999998E-2</c:v>
                </c:pt>
                <c:pt idx="14779">
                  <c:v>4.5016199999999999E-2</c:v>
                </c:pt>
                <c:pt idx="14780">
                  <c:v>4.3549699999999997E-2</c:v>
                </c:pt>
                <c:pt idx="14781">
                  <c:v>4.2057700000000003E-2</c:v>
                </c:pt>
                <c:pt idx="14782">
                  <c:v>4.0543299999999997E-2</c:v>
                </c:pt>
                <c:pt idx="14783">
                  <c:v>3.9009200000000001E-2</c:v>
                </c:pt>
                <c:pt idx="14784">
                  <c:v>3.7457900000000002E-2</c:v>
                </c:pt>
                <c:pt idx="14785">
                  <c:v>3.5892300000000002E-2</c:v>
                </c:pt>
                <c:pt idx="14786">
                  <c:v>3.4314900000000002E-2</c:v>
                </c:pt>
                <c:pt idx="14787">
                  <c:v>3.2728199999999999E-2</c:v>
                </c:pt>
                <c:pt idx="14788">
                  <c:v>3.1134499999999999E-2</c:v>
                </c:pt>
                <c:pt idx="14789">
                  <c:v>2.9536699999999999E-2</c:v>
                </c:pt>
                <c:pt idx="14790">
                  <c:v>2.79376E-2</c:v>
                </c:pt>
                <c:pt idx="14791">
                  <c:v>2.63398E-2</c:v>
                </c:pt>
                <c:pt idx="14792">
                  <c:v>2.47461E-2</c:v>
                </c:pt>
                <c:pt idx="14793">
                  <c:v>2.3158499999999999E-2</c:v>
                </c:pt>
                <c:pt idx="14794">
                  <c:v>2.1579600000000001E-2</c:v>
                </c:pt>
                <c:pt idx="14795">
                  <c:v>2.0011999999999999E-2</c:v>
                </c:pt>
                <c:pt idx="14796">
                  <c:v>1.8458200000000001E-2</c:v>
                </c:pt>
                <c:pt idx="14797">
                  <c:v>1.6919799999999999E-2</c:v>
                </c:pt>
                <c:pt idx="14798">
                  <c:v>1.5398500000000001E-2</c:v>
                </c:pt>
                <c:pt idx="14799">
                  <c:v>1.3896199999999999E-2</c:v>
                </c:pt>
                <c:pt idx="14800">
                  <c:v>1.24148E-2</c:v>
                </c:pt>
                <c:pt idx="14801">
                  <c:v>1.09564E-2</c:v>
                </c:pt>
                <c:pt idx="14802" formatCode="0.00E+00">
                  <c:v>9.5227200000000001E-3</c:v>
                </c:pt>
                <c:pt idx="14803" formatCode="0.00E+00">
                  <c:v>8.1156900000000001E-3</c:v>
                </c:pt>
                <c:pt idx="14804" formatCode="0.00E+00">
                  <c:v>6.7369800000000001E-3</c:v>
                </c:pt>
                <c:pt idx="14805" formatCode="0.00E+00">
                  <c:v>5.3881800000000002E-3</c:v>
                </c:pt>
                <c:pt idx="14806" formatCode="0.00E+00">
                  <c:v>4.0708200000000002E-3</c:v>
                </c:pt>
                <c:pt idx="14807" formatCode="0.00E+00">
                  <c:v>2.7863100000000002E-3</c:v>
                </c:pt>
                <c:pt idx="14808" formatCode="0.00E+00">
                  <c:v>1.5359200000000001E-3</c:v>
                </c:pt>
                <c:pt idx="14809" formatCode="0.00E+00">
                  <c:v>3.2051600000000002E-4</c:v>
                </c:pt>
                <c:pt idx="14810" formatCode="0.00E+00">
                  <c:v>-8.5922699999999995E-4</c:v>
                </c:pt>
                <c:pt idx="14811" formatCode="0.00E+00">
                  <c:v>-2.0022899999999999E-3</c:v>
                </c:pt>
                <c:pt idx="14812" formatCode="0.00E+00">
                  <c:v>-3.1071900000000001E-3</c:v>
                </c:pt>
                <c:pt idx="14813" formatCode="0.00E+00">
                  <c:v>-4.17265E-3</c:v>
                </c:pt>
                <c:pt idx="14814" formatCode="0.00E+00">
                  <c:v>-5.1978700000000003E-3</c:v>
                </c:pt>
                <c:pt idx="14815" formatCode="0.00E+00">
                  <c:v>-6.1824599999999999E-3</c:v>
                </c:pt>
                <c:pt idx="14816" formatCode="0.00E+00">
                  <c:v>-7.1262299999999999E-3</c:v>
                </c:pt>
                <c:pt idx="14817" formatCode="0.00E+00">
                  <c:v>-8.0291400000000006E-3</c:v>
                </c:pt>
                <c:pt idx="14818" formatCode="0.00E+00">
                  <c:v>-8.8912499999999998E-3</c:v>
                </c:pt>
                <c:pt idx="14819" formatCode="0.00E+00">
                  <c:v>-9.7126399999999998E-3</c:v>
                </c:pt>
                <c:pt idx="14820">
                  <c:v>-1.04934E-2</c:v>
                </c:pt>
                <c:pt idx="14821">
                  <c:v>-1.12338E-2</c:v>
                </c:pt>
                <c:pt idx="14822">
                  <c:v>-1.1934500000000001E-2</c:v>
                </c:pt>
                <c:pt idx="14823">
                  <c:v>-1.25956E-2</c:v>
                </c:pt>
                <c:pt idx="14824">
                  <c:v>-1.32173E-2</c:v>
                </c:pt>
                <c:pt idx="14825">
                  <c:v>-1.3799499999999999E-2</c:v>
                </c:pt>
                <c:pt idx="14826">
                  <c:v>-1.4343E-2</c:v>
                </c:pt>
                <c:pt idx="14827">
                  <c:v>-1.4848500000000001E-2</c:v>
                </c:pt>
                <c:pt idx="14828">
                  <c:v>-1.53168E-2</c:v>
                </c:pt>
                <c:pt idx="14829">
                  <c:v>-1.5748499999999999E-2</c:v>
                </c:pt>
                <c:pt idx="14830">
                  <c:v>-1.61443E-2</c:v>
                </c:pt>
                <c:pt idx="14831">
                  <c:v>-1.6504999999999999E-2</c:v>
                </c:pt>
                <c:pt idx="14832">
                  <c:v>-1.68319E-2</c:v>
                </c:pt>
                <c:pt idx="14833">
                  <c:v>-1.7126300000000001E-2</c:v>
                </c:pt>
                <c:pt idx="14834">
                  <c:v>-1.7389100000000001E-2</c:v>
                </c:pt>
                <c:pt idx="14835">
                  <c:v>-1.7621600000000001E-2</c:v>
                </c:pt>
                <c:pt idx="14836">
                  <c:v>-1.7824599999999999E-2</c:v>
                </c:pt>
                <c:pt idx="14837">
                  <c:v>-1.79992E-2</c:v>
                </c:pt>
                <c:pt idx="14838">
                  <c:v>-1.8146599999999999E-2</c:v>
                </c:pt>
                <c:pt idx="14839">
                  <c:v>-1.8268400000000001E-2</c:v>
                </c:pt>
                <c:pt idx="14840">
                  <c:v>-1.8366400000000001E-2</c:v>
                </c:pt>
                <c:pt idx="14841">
                  <c:v>-1.8442500000000001E-2</c:v>
                </c:pt>
                <c:pt idx="14842">
                  <c:v>-1.8498299999999999E-2</c:v>
                </c:pt>
                <c:pt idx="14843">
                  <c:v>-1.8535200000000002E-2</c:v>
                </c:pt>
                <c:pt idx="14844">
                  <c:v>-1.8554299999999999E-2</c:v>
                </c:pt>
                <c:pt idx="14845">
                  <c:v>-1.8557299999999999E-2</c:v>
                </c:pt>
                <c:pt idx="14846">
                  <c:v>-1.8546099999999999E-2</c:v>
                </c:pt>
                <c:pt idx="14847">
                  <c:v>-1.8522400000000001E-2</c:v>
                </c:pt>
                <c:pt idx="14848">
                  <c:v>-1.8487799999999999E-2</c:v>
                </c:pt>
                <c:pt idx="14849">
                  <c:v>-1.84438E-2</c:v>
                </c:pt>
                <c:pt idx="14850">
                  <c:v>-1.83924E-2</c:v>
                </c:pt>
                <c:pt idx="14851">
                  <c:v>-1.83357E-2</c:v>
                </c:pt>
                <c:pt idx="14852">
                  <c:v>-1.8275900000000001E-2</c:v>
                </c:pt>
                <c:pt idx="14853">
                  <c:v>-1.8214299999999999E-2</c:v>
                </c:pt>
                <c:pt idx="14854">
                  <c:v>-1.8152399999999999E-2</c:v>
                </c:pt>
                <c:pt idx="14855">
                  <c:v>-1.8091900000000001E-2</c:v>
                </c:pt>
                <c:pt idx="14856">
                  <c:v>-1.8033899999999999E-2</c:v>
                </c:pt>
                <c:pt idx="14857">
                  <c:v>-1.7979200000000001E-2</c:v>
                </c:pt>
                <c:pt idx="14858">
                  <c:v>-1.7928800000000002E-2</c:v>
                </c:pt>
                <c:pt idx="14859">
                  <c:v>-1.7884500000000001E-2</c:v>
                </c:pt>
                <c:pt idx="14860">
                  <c:v>-1.7848900000000001E-2</c:v>
                </c:pt>
                <c:pt idx="14861">
                  <c:v>-1.7823599999999998E-2</c:v>
                </c:pt>
                <c:pt idx="14862">
                  <c:v>-1.7809800000000001E-2</c:v>
                </c:pt>
                <c:pt idx="14863">
                  <c:v>-1.7808600000000001E-2</c:v>
                </c:pt>
                <c:pt idx="14864">
                  <c:v>-1.7821300000000002E-2</c:v>
                </c:pt>
                <c:pt idx="14865">
                  <c:v>-1.78491E-2</c:v>
                </c:pt>
                <c:pt idx="14866">
                  <c:v>-1.7893099999999999E-2</c:v>
                </c:pt>
                <c:pt idx="14867">
                  <c:v>-1.7954500000000002E-2</c:v>
                </c:pt>
                <c:pt idx="14868">
                  <c:v>-1.80348E-2</c:v>
                </c:pt>
                <c:pt idx="14869">
                  <c:v>-1.8134999999999998E-2</c:v>
                </c:pt>
                <c:pt idx="14870">
                  <c:v>-1.82562E-2</c:v>
                </c:pt>
                <c:pt idx="14871">
                  <c:v>-1.8399700000000001E-2</c:v>
                </c:pt>
                <c:pt idx="14872">
                  <c:v>-1.85665E-2</c:v>
                </c:pt>
                <c:pt idx="14873">
                  <c:v>-1.8757599999999999E-2</c:v>
                </c:pt>
                <c:pt idx="14874">
                  <c:v>-1.8973299999999998E-2</c:v>
                </c:pt>
                <c:pt idx="14875">
                  <c:v>-1.9213999999999998E-2</c:v>
                </c:pt>
                <c:pt idx="14876">
                  <c:v>-1.94801E-2</c:v>
                </c:pt>
                <c:pt idx="14877">
                  <c:v>-1.9772100000000001E-2</c:v>
                </c:pt>
                <c:pt idx="14878">
                  <c:v>-2.0090400000000001E-2</c:v>
                </c:pt>
                <c:pt idx="14879">
                  <c:v>-2.0435100000000001E-2</c:v>
                </c:pt>
                <c:pt idx="14880">
                  <c:v>-2.0806399999999999E-2</c:v>
                </c:pt>
                <c:pt idx="14881">
                  <c:v>-2.1204500000000001E-2</c:v>
                </c:pt>
                <c:pt idx="14882">
                  <c:v>-2.1629499999999999E-2</c:v>
                </c:pt>
                <c:pt idx="14883">
                  <c:v>-2.20816E-2</c:v>
                </c:pt>
                <c:pt idx="14884">
                  <c:v>-2.2560899999999998E-2</c:v>
                </c:pt>
                <c:pt idx="14885">
                  <c:v>-2.30672E-2</c:v>
                </c:pt>
                <c:pt idx="14886">
                  <c:v>-2.3600300000000001E-2</c:v>
                </c:pt>
                <c:pt idx="14887">
                  <c:v>-2.4159699999999999E-2</c:v>
                </c:pt>
                <c:pt idx="14888">
                  <c:v>-2.4744800000000001E-2</c:v>
                </c:pt>
                <c:pt idx="14889">
                  <c:v>-2.5355099999999998E-2</c:v>
                </c:pt>
                <c:pt idx="14890">
                  <c:v>-2.59904E-2</c:v>
                </c:pt>
                <c:pt idx="14891">
                  <c:v>-2.6650199999999999E-2</c:v>
                </c:pt>
                <c:pt idx="14892">
                  <c:v>-2.7333799999999998E-2</c:v>
                </c:pt>
                <c:pt idx="14893">
                  <c:v>-2.80404E-2</c:v>
                </c:pt>
                <c:pt idx="14894">
                  <c:v>-2.8769099999999999E-2</c:v>
                </c:pt>
                <c:pt idx="14895">
                  <c:v>-2.9518900000000001E-2</c:v>
                </c:pt>
                <c:pt idx="14896">
                  <c:v>-3.0288599999999999E-2</c:v>
                </c:pt>
                <c:pt idx="14897">
                  <c:v>-3.1076699999999999E-2</c:v>
                </c:pt>
                <c:pt idx="14898">
                  <c:v>-3.18815E-2</c:v>
                </c:pt>
                <c:pt idx="14899">
                  <c:v>-3.27017E-2</c:v>
                </c:pt>
                <c:pt idx="14900">
                  <c:v>-3.3536200000000002E-2</c:v>
                </c:pt>
                <c:pt idx="14901">
                  <c:v>-3.4383499999999997E-2</c:v>
                </c:pt>
                <c:pt idx="14902">
                  <c:v>-3.5242000000000002E-2</c:v>
                </c:pt>
                <c:pt idx="14903">
                  <c:v>-3.6110400000000001E-2</c:v>
                </c:pt>
                <c:pt idx="14904">
                  <c:v>-3.6986999999999999E-2</c:v>
                </c:pt>
                <c:pt idx="14905">
                  <c:v>-3.7869899999999998E-2</c:v>
                </c:pt>
                <c:pt idx="14906">
                  <c:v>-3.8756699999999998E-2</c:v>
                </c:pt>
                <c:pt idx="14907">
                  <c:v>-3.9644699999999998E-2</c:v>
                </c:pt>
                <c:pt idx="14908">
                  <c:v>-4.05318E-2</c:v>
                </c:pt>
                <c:pt idx="14909">
                  <c:v>-4.1415899999999999E-2</c:v>
                </c:pt>
                <c:pt idx="14910">
                  <c:v>-4.2294999999999999E-2</c:v>
                </c:pt>
                <c:pt idx="14911">
                  <c:v>-4.31671E-2</c:v>
                </c:pt>
                <c:pt idx="14912">
                  <c:v>-4.4030600000000003E-2</c:v>
                </c:pt>
                <c:pt idx="14913">
                  <c:v>-4.4884300000000002E-2</c:v>
                </c:pt>
                <c:pt idx="14914">
                  <c:v>-4.57264E-2</c:v>
                </c:pt>
                <c:pt idx="14915">
                  <c:v>-4.65548E-2</c:v>
                </c:pt>
                <c:pt idx="14916">
                  <c:v>-4.7367300000000001E-2</c:v>
                </c:pt>
                <c:pt idx="14917">
                  <c:v>-4.8161799999999998E-2</c:v>
                </c:pt>
                <c:pt idx="14918">
                  <c:v>-4.8936399999999998E-2</c:v>
                </c:pt>
                <c:pt idx="14919">
                  <c:v>-4.9689299999999999E-2</c:v>
                </c:pt>
                <c:pt idx="14920">
                  <c:v>-5.0418499999999998E-2</c:v>
                </c:pt>
                <c:pt idx="14921">
                  <c:v>-5.1122399999999998E-2</c:v>
                </c:pt>
                <c:pt idx="14922">
                  <c:v>-5.1799100000000001E-2</c:v>
                </c:pt>
                <c:pt idx="14923">
                  <c:v>-5.24465E-2</c:v>
                </c:pt>
                <c:pt idx="14924">
                  <c:v>-5.3062699999999997E-2</c:v>
                </c:pt>
                <c:pt idx="14925">
                  <c:v>-5.3645900000000003E-2</c:v>
                </c:pt>
                <c:pt idx="14926">
                  <c:v>-5.4193999999999999E-2</c:v>
                </c:pt>
                <c:pt idx="14927">
                  <c:v>-5.4704599999999999E-2</c:v>
                </c:pt>
                <c:pt idx="14928">
                  <c:v>-5.5175299999999997E-2</c:v>
                </c:pt>
                <c:pt idx="14929">
                  <c:v>-5.5603399999999997E-2</c:v>
                </c:pt>
                <c:pt idx="14930">
                  <c:v>-5.5987000000000002E-2</c:v>
                </c:pt>
                <c:pt idx="14931">
                  <c:v>-5.6324100000000002E-2</c:v>
                </c:pt>
                <c:pt idx="14932">
                  <c:v>-5.6613299999999998E-2</c:v>
                </c:pt>
                <c:pt idx="14933">
                  <c:v>-5.6853000000000001E-2</c:v>
                </c:pt>
                <c:pt idx="14934">
                  <c:v>-5.7041700000000001E-2</c:v>
                </c:pt>
                <c:pt idx="14935">
                  <c:v>-5.71785E-2</c:v>
                </c:pt>
                <c:pt idx="14936">
                  <c:v>-5.7262899999999999E-2</c:v>
                </c:pt>
                <c:pt idx="14937">
                  <c:v>-5.7293900000000002E-2</c:v>
                </c:pt>
                <c:pt idx="14938">
                  <c:v>-5.7269899999999999E-2</c:v>
                </c:pt>
                <c:pt idx="14939">
                  <c:v>-5.7189299999999998E-2</c:v>
                </c:pt>
                <c:pt idx="14940">
                  <c:v>-5.7050900000000002E-2</c:v>
                </c:pt>
                <c:pt idx="14941">
                  <c:v>-5.6853599999999997E-2</c:v>
                </c:pt>
                <c:pt idx="14942">
                  <c:v>-5.6596899999999999E-2</c:v>
                </c:pt>
                <c:pt idx="14943">
                  <c:v>-5.6280499999999997E-2</c:v>
                </c:pt>
                <c:pt idx="14944">
                  <c:v>-5.5904099999999998E-2</c:v>
                </c:pt>
                <c:pt idx="14945">
                  <c:v>-5.5467200000000001E-2</c:v>
                </c:pt>
                <c:pt idx="14946">
                  <c:v>-5.4969299999999999E-2</c:v>
                </c:pt>
                <c:pt idx="14947">
                  <c:v>-5.4409899999999997E-2</c:v>
                </c:pt>
                <c:pt idx="14948">
                  <c:v>-5.3788799999999998E-2</c:v>
                </c:pt>
                <c:pt idx="14949">
                  <c:v>-5.3106100000000003E-2</c:v>
                </c:pt>
                <c:pt idx="14950">
                  <c:v>-5.23618E-2</c:v>
                </c:pt>
                <c:pt idx="14951">
                  <c:v>-5.1556100000000001E-2</c:v>
                </c:pt>
                <c:pt idx="14952">
                  <c:v>-5.0688900000000002E-2</c:v>
                </c:pt>
                <c:pt idx="14953">
                  <c:v>-4.9760499999999999E-2</c:v>
                </c:pt>
                <c:pt idx="14954">
                  <c:v>-4.8771099999999998E-2</c:v>
                </c:pt>
                <c:pt idx="14955">
                  <c:v>-4.7720699999999998E-2</c:v>
                </c:pt>
                <c:pt idx="14956">
                  <c:v>-4.6608999999999998E-2</c:v>
                </c:pt>
                <c:pt idx="14957">
                  <c:v>-4.54361E-2</c:v>
                </c:pt>
                <c:pt idx="14958">
                  <c:v>-4.4202400000000003E-2</c:v>
                </c:pt>
                <c:pt idx="14959">
                  <c:v>-4.29089E-2</c:v>
                </c:pt>
                <c:pt idx="14960">
                  <c:v>-4.1556000000000003E-2</c:v>
                </c:pt>
                <c:pt idx="14961">
                  <c:v>-4.0144399999999997E-2</c:v>
                </c:pt>
                <c:pt idx="14962">
                  <c:v>-3.86757E-2</c:v>
                </c:pt>
                <c:pt idx="14963">
                  <c:v>-3.7151499999999997E-2</c:v>
                </c:pt>
                <c:pt idx="14964">
                  <c:v>-3.5573300000000002E-2</c:v>
                </c:pt>
                <c:pt idx="14965">
                  <c:v>-3.3942899999999998E-2</c:v>
                </c:pt>
                <c:pt idx="14966">
                  <c:v>-3.2262199999999998E-2</c:v>
                </c:pt>
                <c:pt idx="14967">
                  <c:v>-3.0533100000000001E-2</c:v>
                </c:pt>
                <c:pt idx="14968">
                  <c:v>-2.87573E-2</c:v>
                </c:pt>
                <c:pt idx="14969">
                  <c:v>-2.69368E-2</c:v>
                </c:pt>
                <c:pt idx="14970">
                  <c:v>-2.5073600000000001E-2</c:v>
                </c:pt>
                <c:pt idx="14971">
                  <c:v>-2.3169700000000001E-2</c:v>
                </c:pt>
                <c:pt idx="14972">
                  <c:v>-2.1226999999999999E-2</c:v>
                </c:pt>
                <c:pt idx="14973">
                  <c:v>-1.92471E-2</c:v>
                </c:pt>
                <c:pt idx="14974">
                  <c:v>-1.7231900000000001E-2</c:v>
                </c:pt>
                <c:pt idx="14975">
                  <c:v>-1.5184100000000001E-2</c:v>
                </c:pt>
                <c:pt idx="14976">
                  <c:v>-1.31065E-2</c:v>
                </c:pt>
                <c:pt idx="14977">
                  <c:v>-1.10016E-2</c:v>
                </c:pt>
                <c:pt idx="14978" formatCode="0.00E+00">
                  <c:v>-8.8714099999999997E-3</c:v>
                </c:pt>
                <c:pt idx="14979" formatCode="0.00E+00">
                  <c:v>-6.7172899999999999E-3</c:v>
                </c:pt>
                <c:pt idx="14980" formatCode="0.00E+00">
                  <c:v>-4.5411599999999998E-3</c:v>
                </c:pt>
                <c:pt idx="14981" formatCode="0.00E+00">
                  <c:v>-2.3456599999999998E-3</c:v>
                </c:pt>
                <c:pt idx="14982" formatCode="0.00E+00">
                  <c:v>-1.3390099999999999E-4</c:v>
                </c:pt>
                <c:pt idx="14983" formatCode="0.00E+00">
                  <c:v>2.0913199999999998E-3</c:v>
                </c:pt>
                <c:pt idx="14984" formatCode="0.00E+00">
                  <c:v>4.3274400000000001E-3</c:v>
                </c:pt>
                <c:pt idx="14985" formatCode="0.00E+00">
                  <c:v>6.5712699999999997E-3</c:v>
                </c:pt>
                <c:pt idx="14986" formatCode="0.00E+00">
                  <c:v>8.8191699999999994E-3</c:v>
                </c:pt>
                <c:pt idx="14987">
                  <c:v>1.1068E-2</c:v>
                </c:pt>
                <c:pt idx="14988">
                  <c:v>1.33151E-2</c:v>
                </c:pt>
                <c:pt idx="14989">
                  <c:v>1.55579E-2</c:v>
                </c:pt>
                <c:pt idx="14990">
                  <c:v>1.77936E-2</c:v>
                </c:pt>
                <c:pt idx="14991">
                  <c:v>2.0019800000000001E-2</c:v>
                </c:pt>
                <c:pt idx="14992">
                  <c:v>2.2233300000000001E-2</c:v>
                </c:pt>
                <c:pt idx="14993">
                  <c:v>2.44306E-2</c:v>
                </c:pt>
                <c:pt idx="14994">
                  <c:v>2.6607800000000001E-2</c:v>
                </c:pt>
                <c:pt idx="14995">
                  <c:v>2.8761399999999999E-2</c:v>
                </c:pt>
                <c:pt idx="14996">
                  <c:v>3.0887999999999999E-2</c:v>
                </c:pt>
                <c:pt idx="14997">
                  <c:v>3.2984899999999998E-2</c:v>
                </c:pt>
                <c:pt idx="14998">
                  <c:v>3.5049700000000003E-2</c:v>
                </c:pt>
                <c:pt idx="14999">
                  <c:v>3.7079899999999999E-2</c:v>
                </c:pt>
                <c:pt idx="15000">
                  <c:v>3.9072900000000001E-2</c:v>
                </c:pt>
                <c:pt idx="15001">
                  <c:v>4.1026E-2</c:v>
                </c:pt>
                <c:pt idx="15002">
                  <c:v>4.2936299999999997E-2</c:v>
                </c:pt>
                <c:pt idx="15003">
                  <c:v>4.4801100000000003E-2</c:v>
                </c:pt>
                <c:pt idx="15004">
                  <c:v>4.6617899999999997E-2</c:v>
                </c:pt>
                <c:pt idx="15005">
                  <c:v>4.8384499999999997E-2</c:v>
                </c:pt>
                <c:pt idx="15006">
                  <c:v>5.00981E-2</c:v>
                </c:pt>
                <c:pt idx="15007">
                  <c:v>5.1756099999999999E-2</c:v>
                </c:pt>
                <c:pt idx="15008">
                  <c:v>5.3355300000000001E-2</c:v>
                </c:pt>
                <c:pt idx="15009">
                  <c:v>5.48931E-2</c:v>
                </c:pt>
                <c:pt idx="15010">
                  <c:v>5.6367100000000003E-2</c:v>
                </c:pt>
                <c:pt idx="15011">
                  <c:v>5.7775300000000002E-2</c:v>
                </c:pt>
                <c:pt idx="15012">
                  <c:v>5.9115899999999999E-2</c:v>
                </c:pt>
                <c:pt idx="15013">
                  <c:v>6.0387099999999999E-2</c:v>
                </c:pt>
                <c:pt idx="15014">
                  <c:v>6.1587000000000003E-2</c:v>
                </c:pt>
                <c:pt idx="15015">
                  <c:v>6.27138E-2</c:v>
                </c:pt>
                <c:pt idx="15016">
                  <c:v>6.3765299999999997E-2</c:v>
                </c:pt>
                <c:pt idx="15017">
                  <c:v>6.4739599999999994E-2</c:v>
                </c:pt>
                <c:pt idx="15018">
                  <c:v>6.5635399999999997E-2</c:v>
                </c:pt>
                <c:pt idx="15019">
                  <c:v>6.6451300000000005E-2</c:v>
                </c:pt>
                <c:pt idx="15020">
                  <c:v>6.7186099999999999E-2</c:v>
                </c:pt>
                <c:pt idx="15021">
                  <c:v>6.7838700000000002E-2</c:v>
                </c:pt>
                <c:pt idx="15022">
                  <c:v>6.8408300000000005E-2</c:v>
                </c:pt>
                <c:pt idx="15023">
                  <c:v>6.8894700000000003E-2</c:v>
                </c:pt>
                <c:pt idx="15024">
                  <c:v>6.92971E-2</c:v>
                </c:pt>
                <c:pt idx="15025">
                  <c:v>6.9614700000000002E-2</c:v>
                </c:pt>
                <c:pt idx="15026">
                  <c:v>6.9846099999999994E-2</c:v>
                </c:pt>
                <c:pt idx="15027">
                  <c:v>6.99901E-2</c:v>
                </c:pt>
                <c:pt idx="15028">
                  <c:v>7.0046399999999995E-2</c:v>
                </c:pt>
                <c:pt idx="15029">
                  <c:v>7.00152E-2</c:v>
                </c:pt>
                <c:pt idx="15030">
                  <c:v>6.9897299999999996E-2</c:v>
                </c:pt>
                <c:pt idx="15031">
                  <c:v>6.9692699999999996E-2</c:v>
                </c:pt>
                <c:pt idx="15032">
                  <c:v>6.9401299999999999E-2</c:v>
                </c:pt>
                <c:pt idx="15033">
                  <c:v>6.9023299999999996E-2</c:v>
                </c:pt>
                <c:pt idx="15034">
                  <c:v>6.8559099999999998E-2</c:v>
                </c:pt>
                <c:pt idx="15035">
                  <c:v>6.8008899999999997E-2</c:v>
                </c:pt>
                <c:pt idx="15036">
                  <c:v>6.7372600000000005E-2</c:v>
                </c:pt>
                <c:pt idx="15037">
                  <c:v>6.6650699999999993E-2</c:v>
                </c:pt>
                <c:pt idx="15038">
                  <c:v>6.5843899999999997E-2</c:v>
                </c:pt>
                <c:pt idx="15039">
                  <c:v>6.4953300000000005E-2</c:v>
                </c:pt>
                <c:pt idx="15040">
                  <c:v>6.3980300000000004E-2</c:v>
                </c:pt>
                <c:pt idx="15041">
                  <c:v>6.2926800000000005E-2</c:v>
                </c:pt>
                <c:pt idx="15042">
                  <c:v>6.1794500000000002E-2</c:v>
                </c:pt>
                <c:pt idx="15043">
                  <c:v>6.0584300000000001E-2</c:v>
                </c:pt>
                <c:pt idx="15044">
                  <c:v>5.9296799999999997E-2</c:v>
                </c:pt>
                <c:pt idx="15045">
                  <c:v>5.7932999999999998E-2</c:v>
                </c:pt>
                <c:pt idx="15046">
                  <c:v>5.6494799999999998E-2</c:v>
                </c:pt>
                <c:pt idx="15047">
                  <c:v>5.49843E-2</c:v>
                </c:pt>
                <c:pt idx="15048">
                  <c:v>5.3404100000000003E-2</c:v>
                </c:pt>
                <c:pt idx="15049">
                  <c:v>5.1756999999999997E-2</c:v>
                </c:pt>
                <c:pt idx="15050">
                  <c:v>5.0045600000000003E-2</c:v>
                </c:pt>
                <c:pt idx="15051">
                  <c:v>4.8272099999999998E-2</c:v>
                </c:pt>
                <c:pt idx="15052">
                  <c:v>4.6438199999999999E-2</c:v>
                </c:pt>
                <c:pt idx="15053">
                  <c:v>4.4546200000000001E-2</c:v>
                </c:pt>
                <c:pt idx="15054">
                  <c:v>4.2598900000000002E-2</c:v>
                </c:pt>
                <c:pt idx="15055">
                  <c:v>4.05989E-2</c:v>
                </c:pt>
                <c:pt idx="15056">
                  <c:v>3.8548300000000001E-2</c:v>
                </c:pt>
                <c:pt idx="15057">
                  <c:v>3.6449099999999998E-2</c:v>
                </c:pt>
                <c:pt idx="15058">
                  <c:v>3.4303699999999999E-2</c:v>
                </c:pt>
                <c:pt idx="15059">
                  <c:v>3.2114499999999997E-2</c:v>
                </c:pt>
                <c:pt idx="15060">
                  <c:v>2.9884000000000001E-2</c:v>
                </c:pt>
                <c:pt idx="15061">
                  <c:v>2.7615299999999999E-2</c:v>
                </c:pt>
                <c:pt idx="15062">
                  <c:v>2.53116E-2</c:v>
                </c:pt>
                <c:pt idx="15063">
                  <c:v>2.2976400000000001E-2</c:v>
                </c:pt>
                <c:pt idx="15064">
                  <c:v>2.06129E-2</c:v>
                </c:pt>
                <c:pt idx="15065">
                  <c:v>1.8224500000000001E-2</c:v>
                </c:pt>
                <c:pt idx="15066">
                  <c:v>1.5814499999999999E-2</c:v>
                </c:pt>
                <c:pt idx="15067">
                  <c:v>1.3385899999999999E-2</c:v>
                </c:pt>
                <c:pt idx="15068">
                  <c:v>1.0942E-2</c:v>
                </c:pt>
                <c:pt idx="15069" formatCode="0.00E+00">
                  <c:v>8.4861299999999997E-3</c:v>
                </c:pt>
                <c:pt idx="15070" formatCode="0.00E+00">
                  <c:v>6.0213100000000002E-3</c:v>
                </c:pt>
                <c:pt idx="15071" formatCode="0.00E+00">
                  <c:v>3.5505799999999998E-3</c:v>
                </c:pt>
                <c:pt idx="15072" formatCode="0.00E+00">
                  <c:v>1.0773200000000001E-3</c:v>
                </c:pt>
                <c:pt idx="15073" formatCode="0.00E+00">
                  <c:v>-1.395E-3</c:v>
                </c:pt>
                <c:pt idx="15074" formatCode="0.00E+00">
                  <c:v>-3.8631300000000002E-3</c:v>
                </c:pt>
                <c:pt idx="15075" formatCode="0.00E+00">
                  <c:v>-6.3241599999999997E-3</c:v>
                </c:pt>
                <c:pt idx="15076" formatCode="0.00E+00">
                  <c:v>-8.7752400000000001E-3</c:v>
                </c:pt>
                <c:pt idx="15077">
                  <c:v>-1.1213300000000001E-2</c:v>
                </c:pt>
                <c:pt idx="15078">
                  <c:v>-1.3635E-2</c:v>
                </c:pt>
                <c:pt idx="15079">
                  <c:v>-1.60374E-2</c:v>
                </c:pt>
                <c:pt idx="15080">
                  <c:v>-1.84174E-2</c:v>
                </c:pt>
                <c:pt idx="15081">
                  <c:v>-2.0771700000000001E-2</c:v>
                </c:pt>
                <c:pt idx="15082">
                  <c:v>-2.3096800000000001E-2</c:v>
                </c:pt>
                <c:pt idx="15083">
                  <c:v>-2.5389499999999999E-2</c:v>
                </c:pt>
                <c:pt idx="15084">
                  <c:v>-2.7647100000000001E-2</c:v>
                </c:pt>
                <c:pt idx="15085">
                  <c:v>-2.9866699999999999E-2</c:v>
                </c:pt>
                <c:pt idx="15086">
                  <c:v>-3.2046100000000001E-2</c:v>
                </c:pt>
                <c:pt idx="15087">
                  <c:v>-3.4183499999999999E-2</c:v>
                </c:pt>
                <c:pt idx="15088">
                  <c:v>-3.6276700000000002E-2</c:v>
                </c:pt>
                <c:pt idx="15089">
                  <c:v>-3.8323099999999999E-2</c:v>
                </c:pt>
                <c:pt idx="15090">
                  <c:v>-4.0319899999999999E-2</c:v>
                </c:pt>
                <c:pt idx="15091">
                  <c:v>-4.2264900000000001E-2</c:v>
                </c:pt>
                <c:pt idx="15092">
                  <c:v>-4.4155699999999999E-2</c:v>
                </c:pt>
                <c:pt idx="15093">
                  <c:v>-4.5990499999999997E-2</c:v>
                </c:pt>
                <c:pt idx="15094">
                  <c:v>-4.7767799999999999E-2</c:v>
                </c:pt>
                <c:pt idx="15095">
                  <c:v>-4.9486000000000002E-2</c:v>
                </c:pt>
                <c:pt idx="15096">
                  <c:v>-5.11437E-2</c:v>
                </c:pt>
                <c:pt idx="15097">
                  <c:v>-5.2739099999999997E-2</c:v>
                </c:pt>
                <c:pt idx="15098">
                  <c:v>-5.4270400000000003E-2</c:v>
                </c:pt>
                <c:pt idx="15099">
                  <c:v>-5.5734899999999997E-2</c:v>
                </c:pt>
                <c:pt idx="15100">
                  <c:v>-5.7130500000000001E-2</c:v>
                </c:pt>
                <c:pt idx="15101">
                  <c:v>-5.8455800000000002E-2</c:v>
                </c:pt>
                <c:pt idx="15102">
                  <c:v>-5.9710100000000002E-2</c:v>
                </c:pt>
                <c:pt idx="15103">
                  <c:v>-6.0893000000000003E-2</c:v>
                </c:pt>
                <c:pt idx="15104">
                  <c:v>-6.2003999999999997E-2</c:v>
                </c:pt>
                <c:pt idx="15105">
                  <c:v>-6.3042200000000007E-2</c:v>
                </c:pt>
                <c:pt idx="15106">
                  <c:v>-6.4005900000000004E-2</c:v>
                </c:pt>
                <c:pt idx="15107">
                  <c:v>-6.4893300000000001E-2</c:v>
                </c:pt>
                <c:pt idx="15108">
                  <c:v>-6.5703399999999995E-2</c:v>
                </c:pt>
                <c:pt idx="15109">
                  <c:v>-6.6436300000000004E-2</c:v>
                </c:pt>
                <c:pt idx="15110">
                  <c:v>-6.7092100000000002E-2</c:v>
                </c:pt>
                <c:pt idx="15111">
                  <c:v>-6.76707E-2</c:v>
                </c:pt>
                <c:pt idx="15112">
                  <c:v>-6.8172399999999994E-2</c:v>
                </c:pt>
                <c:pt idx="15113">
                  <c:v>-6.8597500000000006E-2</c:v>
                </c:pt>
                <c:pt idx="15114">
                  <c:v>-6.8946199999999999E-2</c:v>
                </c:pt>
                <c:pt idx="15115">
                  <c:v>-6.9218000000000002E-2</c:v>
                </c:pt>
                <c:pt idx="15116">
                  <c:v>-6.9413199999999994E-2</c:v>
                </c:pt>
                <c:pt idx="15117">
                  <c:v>-6.9531999999999997E-2</c:v>
                </c:pt>
                <c:pt idx="15118">
                  <c:v>-6.9574899999999995E-2</c:v>
                </c:pt>
                <c:pt idx="15119">
                  <c:v>-6.9542499999999993E-2</c:v>
                </c:pt>
                <c:pt idx="15120">
                  <c:v>-6.9435999999999998E-2</c:v>
                </c:pt>
                <c:pt idx="15121">
                  <c:v>-6.9256499999999999E-2</c:v>
                </c:pt>
                <c:pt idx="15122">
                  <c:v>-6.90051E-2</c:v>
                </c:pt>
                <c:pt idx="15123">
                  <c:v>-6.8682900000000005E-2</c:v>
                </c:pt>
                <c:pt idx="15124">
                  <c:v>-6.8290699999999996E-2</c:v>
                </c:pt>
                <c:pt idx="15125">
                  <c:v>-6.7830000000000001E-2</c:v>
                </c:pt>
                <c:pt idx="15126">
                  <c:v>-6.7301600000000003E-2</c:v>
                </c:pt>
                <c:pt idx="15127">
                  <c:v>-6.6706600000000005E-2</c:v>
                </c:pt>
                <c:pt idx="15128">
                  <c:v>-6.6045999999999994E-2</c:v>
                </c:pt>
                <c:pt idx="15129">
                  <c:v>-6.5321799999999999E-2</c:v>
                </c:pt>
                <c:pt idx="15130">
                  <c:v>-6.4535899999999993E-2</c:v>
                </c:pt>
                <c:pt idx="15131">
                  <c:v>-6.3689999999999997E-2</c:v>
                </c:pt>
                <c:pt idx="15132">
                  <c:v>-6.27857E-2</c:v>
                </c:pt>
                <c:pt idx="15133">
                  <c:v>-6.1824900000000002E-2</c:v>
                </c:pt>
                <c:pt idx="15134">
                  <c:v>-6.0809000000000002E-2</c:v>
                </c:pt>
                <c:pt idx="15135">
                  <c:v>-5.9739100000000003E-2</c:v>
                </c:pt>
                <c:pt idx="15136">
                  <c:v>-5.8617299999999997E-2</c:v>
                </c:pt>
                <c:pt idx="15137">
                  <c:v>-5.74466E-2</c:v>
                </c:pt>
                <c:pt idx="15138">
                  <c:v>-5.6230000000000002E-2</c:v>
                </c:pt>
                <c:pt idx="15139">
                  <c:v>-5.4969799999999999E-2</c:v>
                </c:pt>
                <c:pt idx="15140">
                  <c:v>-5.3668199999999999E-2</c:v>
                </c:pt>
                <c:pt idx="15141">
                  <c:v>-5.2328199999999998E-2</c:v>
                </c:pt>
                <c:pt idx="15142">
                  <c:v>-5.0952600000000001E-2</c:v>
                </c:pt>
                <c:pt idx="15143">
                  <c:v>-4.9543700000000003E-2</c:v>
                </c:pt>
                <c:pt idx="15144">
                  <c:v>-4.8103300000000002E-2</c:v>
                </c:pt>
                <c:pt idx="15145">
                  <c:v>-4.6633599999999997E-2</c:v>
                </c:pt>
                <c:pt idx="15146">
                  <c:v>-4.5137400000000001E-2</c:v>
                </c:pt>
                <c:pt idx="15147">
                  <c:v>-4.3617700000000002E-2</c:v>
                </c:pt>
                <c:pt idx="15148">
                  <c:v>-4.20769E-2</c:v>
                </c:pt>
                <c:pt idx="15149">
                  <c:v>-4.0516999999999997E-2</c:v>
                </c:pt>
                <c:pt idx="15150">
                  <c:v>-3.8940200000000001E-2</c:v>
                </c:pt>
                <c:pt idx="15151">
                  <c:v>-3.7348100000000002E-2</c:v>
                </c:pt>
                <c:pt idx="15152">
                  <c:v>-3.5742999999999997E-2</c:v>
                </c:pt>
                <c:pt idx="15153">
                  <c:v>-3.4128400000000003E-2</c:v>
                </c:pt>
                <c:pt idx="15154">
                  <c:v>-3.2507899999999999E-2</c:v>
                </c:pt>
                <c:pt idx="15155">
                  <c:v>-3.0884100000000001E-2</c:v>
                </c:pt>
                <c:pt idx="15156">
                  <c:v>-2.9258900000000001E-2</c:v>
                </c:pt>
                <c:pt idx="15157">
                  <c:v>-2.76338E-2</c:v>
                </c:pt>
                <c:pt idx="15158">
                  <c:v>-2.6010499999999999E-2</c:v>
                </c:pt>
                <c:pt idx="15159">
                  <c:v>-2.4391099999999999E-2</c:v>
                </c:pt>
                <c:pt idx="15160">
                  <c:v>-2.2778099999999999E-2</c:v>
                </c:pt>
                <c:pt idx="15161">
                  <c:v>-2.11738E-2</c:v>
                </c:pt>
                <c:pt idx="15162">
                  <c:v>-1.9580400000000001E-2</c:v>
                </c:pt>
                <c:pt idx="15163">
                  <c:v>-1.8000100000000002E-2</c:v>
                </c:pt>
                <c:pt idx="15164">
                  <c:v>-1.6435399999999999E-2</c:v>
                </c:pt>
                <c:pt idx="15165">
                  <c:v>-1.48887E-2</c:v>
                </c:pt>
                <c:pt idx="15166">
                  <c:v>-1.3362499999999999E-2</c:v>
                </c:pt>
                <c:pt idx="15167">
                  <c:v>-1.1858199999999999E-2</c:v>
                </c:pt>
                <c:pt idx="15168">
                  <c:v>-1.03775E-2</c:v>
                </c:pt>
                <c:pt idx="15169" formatCode="0.00E+00">
                  <c:v>-8.9219E-3</c:v>
                </c:pt>
                <c:pt idx="15170" formatCode="0.00E+00">
                  <c:v>-7.49352E-3</c:v>
                </c:pt>
                <c:pt idx="15171" formatCode="0.00E+00">
                  <c:v>-6.0943400000000002E-3</c:v>
                </c:pt>
                <c:pt idx="15172" formatCode="0.00E+00">
                  <c:v>-4.7261300000000003E-3</c:v>
                </c:pt>
                <c:pt idx="15173" formatCode="0.00E+00">
                  <c:v>-3.3904999999999999E-3</c:v>
                </c:pt>
                <c:pt idx="15174" formatCode="0.00E+00">
                  <c:v>-2.0889900000000002E-3</c:v>
                </c:pt>
                <c:pt idx="15175" formatCode="0.00E+00">
                  <c:v>-8.2280199999999997E-4</c:v>
                </c:pt>
                <c:pt idx="15176" formatCode="0.00E+00">
                  <c:v>4.07277E-4</c:v>
                </c:pt>
                <c:pt idx="15177" formatCode="0.00E+00">
                  <c:v>1.6005399999999999E-3</c:v>
                </c:pt>
                <c:pt idx="15178" formatCode="0.00E+00">
                  <c:v>2.7561399999999998E-3</c:v>
                </c:pt>
                <c:pt idx="15179" formatCode="0.00E+00">
                  <c:v>3.87302E-3</c:v>
                </c:pt>
                <c:pt idx="15180" formatCode="0.00E+00">
                  <c:v>4.9501500000000004E-3</c:v>
                </c:pt>
                <c:pt idx="15181" formatCode="0.00E+00">
                  <c:v>5.9868200000000003E-3</c:v>
                </c:pt>
                <c:pt idx="15182" formatCode="0.00E+00">
                  <c:v>6.9822800000000004E-3</c:v>
                </c:pt>
                <c:pt idx="15183" formatCode="0.00E+00">
                  <c:v>7.9357000000000004E-3</c:v>
                </c:pt>
                <c:pt idx="15184" formatCode="0.00E+00">
                  <c:v>8.8470000000000007E-3</c:v>
                </c:pt>
                <c:pt idx="15185" formatCode="0.00E+00">
                  <c:v>9.7167399999999998E-3</c:v>
                </c:pt>
                <c:pt idx="15186">
                  <c:v>1.0544899999999999E-2</c:v>
                </c:pt>
                <c:pt idx="15187">
                  <c:v>1.13306E-2</c:v>
                </c:pt>
                <c:pt idx="15188">
                  <c:v>1.2073E-2</c:v>
                </c:pt>
                <c:pt idx="15189">
                  <c:v>1.27718E-2</c:v>
                </c:pt>
                <c:pt idx="15190">
                  <c:v>1.3426799999999999E-2</c:v>
                </c:pt>
                <c:pt idx="15191">
                  <c:v>1.4038E-2</c:v>
                </c:pt>
                <c:pt idx="15192">
                  <c:v>1.46052E-2</c:v>
                </c:pt>
                <c:pt idx="15193">
                  <c:v>1.51287E-2</c:v>
                </c:pt>
                <c:pt idx="15194">
                  <c:v>1.5609400000000001E-2</c:v>
                </c:pt>
                <c:pt idx="15195">
                  <c:v>1.6048E-2</c:v>
                </c:pt>
                <c:pt idx="15196">
                  <c:v>1.6445000000000001E-2</c:v>
                </c:pt>
                <c:pt idx="15197">
                  <c:v>1.6800499999999999E-2</c:v>
                </c:pt>
                <c:pt idx="15198">
                  <c:v>1.71147E-2</c:v>
                </c:pt>
                <c:pt idx="15199">
                  <c:v>1.73881E-2</c:v>
                </c:pt>
                <c:pt idx="15200">
                  <c:v>1.7621499999999998E-2</c:v>
                </c:pt>
                <c:pt idx="15201">
                  <c:v>1.78158E-2</c:v>
                </c:pt>
                <c:pt idx="15202">
                  <c:v>1.7971999999999998E-2</c:v>
                </c:pt>
                <c:pt idx="15203">
                  <c:v>1.8090800000000001E-2</c:v>
                </c:pt>
                <c:pt idx="15204">
                  <c:v>1.8172899999999999E-2</c:v>
                </c:pt>
                <c:pt idx="15205">
                  <c:v>1.8218999999999999E-2</c:v>
                </c:pt>
                <c:pt idx="15206">
                  <c:v>1.8230199999999998E-2</c:v>
                </c:pt>
                <c:pt idx="15207">
                  <c:v>1.8207299999999999E-2</c:v>
                </c:pt>
                <c:pt idx="15208">
                  <c:v>1.8151899999999999E-2</c:v>
                </c:pt>
                <c:pt idx="15209">
                  <c:v>1.8065299999999999E-2</c:v>
                </c:pt>
                <c:pt idx="15210">
                  <c:v>1.79489E-2</c:v>
                </c:pt>
                <c:pt idx="15211">
                  <c:v>1.7803900000000001E-2</c:v>
                </c:pt>
                <c:pt idx="15212">
                  <c:v>1.76323E-2</c:v>
                </c:pt>
                <c:pt idx="15213">
                  <c:v>1.7435900000000001E-2</c:v>
                </c:pt>
                <c:pt idx="15214">
                  <c:v>1.7215899999999999E-2</c:v>
                </c:pt>
                <c:pt idx="15215">
                  <c:v>1.6973599999999998E-2</c:v>
                </c:pt>
                <c:pt idx="15216">
                  <c:v>1.6709999999999999E-2</c:v>
                </c:pt>
                <c:pt idx="15217">
                  <c:v>1.6426799999999998E-2</c:v>
                </c:pt>
                <c:pt idx="15218">
                  <c:v>1.61257E-2</c:v>
                </c:pt>
                <c:pt idx="15219">
                  <c:v>1.5808300000000001E-2</c:v>
                </c:pt>
                <c:pt idx="15220">
                  <c:v>1.5476E-2</c:v>
                </c:pt>
                <c:pt idx="15221">
                  <c:v>1.51301E-2</c:v>
                </c:pt>
                <c:pt idx="15222">
                  <c:v>1.47717E-2</c:v>
                </c:pt>
                <c:pt idx="15223">
                  <c:v>1.4402399999999999E-2</c:v>
                </c:pt>
                <c:pt idx="15224">
                  <c:v>1.4023600000000001E-2</c:v>
                </c:pt>
                <c:pt idx="15225">
                  <c:v>1.36366E-2</c:v>
                </c:pt>
                <c:pt idx="15226">
                  <c:v>1.32429E-2</c:v>
                </c:pt>
                <c:pt idx="15227">
                  <c:v>1.2844299999999999E-2</c:v>
                </c:pt>
                <c:pt idx="15228">
                  <c:v>1.24422E-2</c:v>
                </c:pt>
                <c:pt idx="15229">
                  <c:v>1.2038E-2</c:v>
                </c:pt>
                <c:pt idx="15230">
                  <c:v>1.16334E-2</c:v>
                </c:pt>
                <c:pt idx="15231">
                  <c:v>1.12298E-2</c:v>
                </c:pt>
                <c:pt idx="15232">
                  <c:v>1.0829200000000001E-2</c:v>
                </c:pt>
                <c:pt idx="15233">
                  <c:v>1.04333E-2</c:v>
                </c:pt>
                <c:pt idx="15234">
                  <c:v>1.0043699999999999E-2</c:v>
                </c:pt>
                <c:pt idx="15235" formatCode="0.00E+00">
                  <c:v>9.6617999999999999E-3</c:v>
                </c:pt>
                <c:pt idx="15236" formatCode="0.00E+00">
                  <c:v>9.2891299999999996E-3</c:v>
                </c:pt>
                <c:pt idx="15237" formatCode="0.00E+00">
                  <c:v>8.9271999999999997E-3</c:v>
                </c:pt>
                <c:pt idx="15238" formatCode="0.00E+00">
                  <c:v>8.5774700000000002E-3</c:v>
                </c:pt>
                <c:pt idx="15239" formatCode="0.00E+00">
                  <c:v>8.2413399999999998E-3</c:v>
                </c:pt>
                <c:pt idx="15240" formatCode="0.00E+00">
                  <c:v>7.9200499999999997E-3</c:v>
                </c:pt>
                <c:pt idx="15241" formatCode="0.00E+00">
                  <c:v>7.61461E-3</c:v>
                </c:pt>
                <c:pt idx="15242" formatCode="0.00E+00">
                  <c:v>7.3258300000000002E-3</c:v>
                </c:pt>
                <c:pt idx="15243" formatCode="0.00E+00">
                  <c:v>7.0544600000000002E-3</c:v>
                </c:pt>
                <c:pt idx="15244" formatCode="0.00E+00">
                  <c:v>6.8013700000000002E-3</c:v>
                </c:pt>
                <c:pt idx="15245" formatCode="0.00E+00">
                  <c:v>6.56757E-3</c:v>
                </c:pt>
                <c:pt idx="15246" formatCode="0.00E+00">
                  <c:v>6.3538600000000002E-3</c:v>
                </c:pt>
                <c:pt idx="15247" formatCode="0.00E+00">
                  <c:v>6.1607199999999997E-3</c:v>
                </c:pt>
                <c:pt idx="15248" formatCode="0.00E+00">
                  <c:v>5.9887300000000003E-3</c:v>
                </c:pt>
                <c:pt idx="15249" formatCode="0.00E+00">
                  <c:v>5.8385099999999999E-3</c:v>
                </c:pt>
                <c:pt idx="15250" formatCode="0.00E+00">
                  <c:v>5.7104900000000004E-3</c:v>
                </c:pt>
                <c:pt idx="15251" formatCode="0.00E+00">
                  <c:v>5.6048199999999999E-3</c:v>
                </c:pt>
                <c:pt idx="15252" formatCode="0.00E+00">
                  <c:v>5.5215899999999998E-3</c:v>
                </c:pt>
                <c:pt idx="15253" formatCode="0.00E+00">
                  <c:v>5.4609000000000003E-3</c:v>
                </c:pt>
                <c:pt idx="15254" formatCode="0.00E+00">
                  <c:v>5.4228599999999998E-3</c:v>
                </c:pt>
                <c:pt idx="15255" formatCode="0.00E+00">
                  <c:v>5.4074199999999996E-3</c:v>
                </c:pt>
                <c:pt idx="15256" formatCode="0.00E+00">
                  <c:v>5.4143899999999998E-3</c:v>
                </c:pt>
                <c:pt idx="15257" formatCode="0.00E+00">
                  <c:v>5.4436199999999997E-3</c:v>
                </c:pt>
                <c:pt idx="15258" formatCode="0.00E+00">
                  <c:v>5.4952200000000003E-3</c:v>
                </c:pt>
                <c:pt idx="15259" formatCode="0.00E+00">
                  <c:v>5.5694799999999999E-3</c:v>
                </c:pt>
                <c:pt idx="15260" formatCode="0.00E+00">
                  <c:v>5.6665400000000003E-3</c:v>
                </c:pt>
                <c:pt idx="15261" formatCode="0.00E+00">
                  <c:v>5.7862900000000004E-3</c:v>
                </c:pt>
                <c:pt idx="15262" formatCode="0.00E+00">
                  <c:v>5.9285900000000001E-3</c:v>
                </c:pt>
                <c:pt idx="15263" formatCode="0.00E+00">
                  <c:v>6.0933000000000003E-3</c:v>
                </c:pt>
                <c:pt idx="15264" formatCode="0.00E+00">
                  <c:v>6.2800900000000003E-3</c:v>
                </c:pt>
                <c:pt idx="15265" formatCode="0.00E+00">
                  <c:v>6.4885300000000002E-3</c:v>
                </c:pt>
                <c:pt idx="15266" formatCode="0.00E+00">
                  <c:v>6.7181100000000002E-3</c:v>
                </c:pt>
                <c:pt idx="15267" formatCode="0.00E+00">
                  <c:v>6.9683000000000002E-3</c:v>
                </c:pt>
                <c:pt idx="15268" formatCode="0.00E+00">
                  <c:v>7.2385399999999999E-3</c:v>
                </c:pt>
                <c:pt idx="15269" formatCode="0.00E+00">
                  <c:v>7.5281300000000001E-3</c:v>
                </c:pt>
                <c:pt idx="15270" formatCode="0.00E+00">
                  <c:v>7.8362299999999996E-3</c:v>
                </c:pt>
                <c:pt idx="15271" formatCode="0.00E+00">
                  <c:v>8.1616999999999992E-3</c:v>
                </c:pt>
                <c:pt idx="15272" formatCode="0.00E+00">
                  <c:v>8.5031700000000009E-3</c:v>
                </c:pt>
                <c:pt idx="15273" formatCode="0.00E+00">
                  <c:v>8.85909E-3</c:v>
                </c:pt>
                <c:pt idx="15274" formatCode="0.00E+00">
                  <c:v>9.2279300000000005E-3</c:v>
                </c:pt>
                <c:pt idx="15275" formatCode="0.00E+00">
                  <c:v>9.6083399999999999E-3</c:v>
                </c:pt>
                <c:pt idx="15276" formatCode="0.00E+00">
                  <c:v>9.9990800000000005E-3</c:v>
                </c:pt>
                <c:pt idx="15277">
                  <c:v>1.0399200000000001E-2</c:v>
                </c:pt>
                <c:pt idx="15278">
                  <c:v>1.08077E-2</c:v>
                </c:pt>
                <c:pt idx="15279">
                  <c:v>1.12234E-2</c:v>
                </c:pt>
                <c:pt idx="15280">
                  <c:v>1.16451E-2</c:v>
                </c:pt>
                <c:pt idx="15281">
                  <c:v>1.2071800000000001E-2</c:v>
                </c:pt>
                <c:pt idx="15282">
                  <c:v>1.25021E-2</c:v>
                </c:pt>
                <c:pt idx="15283">
                  <c:v>1.2934599999999999E-2</c:v>
                </c:pt>
                <c:pt idx="15284">
                  <c:v>1.33679E-2</c:v>
                </c:pt>
                <c:pt idx="15285">
                  <c:v>1.38006E-2</c:v>
                </c:pt>
                <c:pt idx="15286">
                  <c:v>1.4231300000000001E-2</c:v>
                </c:pt>
                <c:pt idx="15287">
                  <c:v>1.4659E-2</c:v>
                </c:pt>
                <c:pt idx="15288">
                  <c:v>1.5082399999999999E-2</c:v>
                </c:pt>
                <c:pt idx="15289">
                  <c:v>1.54999E-2</c:v>
                </c:pt>
                <c:pt idx="15290">
                  <c:v>1.5911999999999999E-2</c:v>
                </c:pt>
                <c:pt idx="15291">
                  <c:v>1.63202E-2</c:v>
                </c:pt>
                <c:pt idx="15292">
                  <c:v>1.6721099999999999E-2</c:v>
                </c:pt>
                <c:pt idx="15293">
                  <c:v>1.71095E-2</c:v>
                </c:pt>
                <c:pt idx="15294">
                  <c:v>1.7484699999999999E-2</c:v>
                </c:pt>
                <c:pt idx="15295">
                  <c:v>1.7846899999999999E-2</c:v>
                </c:pt>
                <c:pt idx="15296">
                  <c:v>1.8193999999999998E-2</c:v>
                </c:pt>
                <c:pt idx="15297">
                  <c:v>1.8523899999999999E-2</c:v>
                </c:pt>
                <c:pt idx="15298">
                  <c:v>1.8835600000000001E-2</c:v>
                </c:pt>
                <c:pt idx="15299">
                  <c:v>1.9127999999999999E-2</c:v>
                </c:pt>
                <c:pt idx="15300">
                  <c:v>1.94001E-2</c:v>
                </c:pt>
                <c:pt idx="15301">
                  <c:v>1.96507E-2</c:v>
                </c:pt>
                <c:pt idx="15302">
                  <c:v>1.9878300000000002E-2</c:v>
                </c:pt>
                <c:pt idx="15303">
                  <c:v>2.00813E-2</c:v>
                </c:pt>
                <c:pt idx="15304">
                  <c:v>2.0258200000000001E-2</c:v>
                </c:pt>
                <c:pt idx="15305">
                  <c:v>2.0407700000000001E-2</c:v>
                </c:pt>
                <c:pt idx="15306">
                  <c:v>2.0528500000000002E-2</c:v>
                </c:pt>
                <c:pt idx="15307">
                  <c:v>2.0619200000000001E-2</c:v>
                </c:pt>
                <c:pt idx="15308">
                  <c:v>2.0678700000000001E-2</c:v>
                </c:pt>
                <c:pt idx="15309">
                  <c:v>2.0706100000000002E-2</c:v>
                </c:pt>
                <c:pt idx="15310">
                  <c:v>2.0700699999999999E-2</c:v>
                </c:pt>
                <c:pt idx="15311">
                  <c:v>2.06619E-2</c:v>
                </c:pt>
                <c:pt idx="15312">
                  <c:v>2.0589099999999999E-2</c:v>
                </c:pt>
                <c:pt idx="15313">
                  <c:v>2.04821E-2</c:v>
                </c:pt>
                <c:pt idx="15314">
                  <c:v>2.0340500000000001E-2</c:v>
                </c:pt>
                <c:pt idx="15315">
                  <c:v>2.0163899999999998E-2</c:v>
                </c:pt>
                <c:pt idx="15316">
                  <c:v>1.9951900000000002E-2</c:v>
                </c:pt>
                <c:pt idx="15317">
                  <c:v>1.9704300000000001E-2</c:v>
                </c:pt>
                <c:pt idx="15318">
                  <c:v>1.94206E-2</c:v>
                </c:pt>
                <c:pt idx="15319">
                  <c:v>1.91004E-2</c:v>
                </c:pt>
                <c:pt idx="15320">
                  <c:v>1.8743900000000001E-2</c:v>
                </c:pt>
                <c:pt idx="15321">
                  <c:v>1.83508E-2</c:v>
                </c:pt>
                <c:pt idx="15322">
                  <c:v>1.7921099999999999E-2</c:v>
                </c:pt>
                <c:pt idx="15323">
                  <c:v>1.7454500000000001E-2</c:v>
                </c:pt>
                <c:pt idx="15324">
                  <c:v>1.69505E-2</c:v>
                </c:pt>
                <c:pt idx="15325">
                  <c:v>1.6409099999999999E-2</c:v>
                </c:pt>
                <c:pt idx="15326">
                  <c:v>1.5830400000000001E-2</c:v>
                </c:pt>
                <c:pt idx="15327">
                  <c:v>1.5214399999999999E-2</c:v>
                </c:pt>
                <c:pt idx="15328">
                  <c:v>1.4561299999999999E-2</c:v>
                </c:pt>
                <c:pt idx="15329">
                  <c:v>1.38716E-2</c:v>
                </c:pt>
                <c:pt idx="15330">
                  <c:v>1.31466E-2</c:v>
                </c:pt>
                <c:pt idx="15331">
                  <c:v>1.23876E-2</c:v>
                </c:pt>
                <c:pt idx="15332">
                  <c:v>1.15958E-2</c:v>
                </c:pt>
                <c:pt idx="15333">
                  <c:v>1.07715E-2</c:v>
                </c:pt>
                <c:pt idx="15334" formatCode="0.00E+00">
                  <c:v>9.9150100000000001E-3</c:v>
                </c:pt>
                <c:pt idx="15335" formatCode="0.00E+00">
                  <c:v>9.0267400000000001E-3</c:v>
                </c:pt>
                <c:pt idx="15336" formatCode="0.00E+00">
                  <c:v>8.1071400000000005E-3</c:v>
                </c:pt>
                <c:pt idx="15337" formatCode="0.00E+00">
                  <c:v>7.1568100000000004E-3</c:v>
                </c:pt>
                <c:pt idx="15338" formatCode="0.00E+00">
                  <c:v>6.17615E-3</c:v>
                </c:pt>
                <c:pt idx="15339" formatCode="0.00E+00">
                  <c:v>5.1655499999999997E-3</c:v>
                </c:pt>
                <c:pt idx="15340" formatCode="0.00E+00">
                  <c:v>4.1279100000000003E-3</c:v>
                </c:pt>
                <c:pt idx="15341" formatCode="0.00E+00">
                  <c:v>3.0672500000000001E-3</c:v>
                </c:pt>
                <c:pt idx="15342" formatCode="0.00E+00">
                  <c:v>1.9824700000000001E-3</c:v>
                </c:pt>
                <c:pt idx="15343" formatCode="0.00E+00">
                  <c:v>8.7055499999999996E-4</c:v>
                </c:pt>
                <c:pt idx="15344" formatCode="0.00E+00">
                  <c:v>-2.66925E-4</c:v>
                </c:pt>
                <c:pt idx="15345" formatCode="0.00E+00">
                  <c:v>-1.4275100000000001E-3</c:v>
                </c:pt>
                <c:pt idx="15346" formatCode="0.00E+00">
                  <c:v>-2.6109200000000001E-3</c:v>
                </c:pt>
                <c:pt idx="15347" formatCode="0.00E+00">
                  <c:v>-3.8168899999999999E-3</c:v>
                </c:pt>
                <c:pt idx="15348" formatCode="0.00E+00">
                  <c:v>-5.0442500000000001E-3</c:v>
                </c:pt>
                <c:pt idx="15349" formatCode="0.00E+00">
                  <c:v>-6.2913700000000001E-3</c:v>
                </c:pt>
                <c:pt idx="15350" formatCode="0.00E+00">
                  <c:v>-7.5565700000000003E-3</c:v>
                </c:pt>
                <c:pt idx="15351" formatCode="0.00E+00">
                  <c:v>-8.8384199999999996E-3</c:v>
                </c:pt>
                <c:pt idx="15352">
                  <c:v>-1.01355E-2</c:v>
                </c:pt>
                <c:pt idx="15353">
                  <c:v>-1.14462E-2</c:v>
                </c:pt>
                <c:pt idx="15354">
                  <c:v>-1.27686E-2</c:v>
                </c:pt>
                <c:pt idx="15355">
                  <c:v>-1.4101900000000001E-2</c:v>
                </c:pt>
                <c:pt idx="15356">
                  <c:v>-1.54447E-2</c:v>
                </c:pt>
                <c:pt idx="15357">
                  <c:v>-1.6795600000000001E-2</c:v>
                </c:pt>
                <c:pt idx="15358">
                  <c:v>-1.8152600000000001E-2</c:v>
                </c:pt>
                <c:pt idx="15359">
                  <c:v>-1.95141E-2</c:v>
                </c:pt>
                <c:pt idx="15360">
                  <c:v>-2.0878299999999999E-2</c:v>
                </c:pt>
                <c:pt idx="15361">
                  <c:v>-2.22428E-2</c:v>
                </c:pt>
                <c:pt idx="15362">
                  <c:v>-2.36058E-2</c:v>
                </c:pt>
                <c:pt idx="15363">
                  <c:v>-2.49658E-2</c:v>
                </c:pt>
                <c:pt idx="15364">
                  <c:v>-2.6321299999999999E-2</c:v>
                </c:pt>
                <c:pt idx="15365">
                  <c:v>-2.7669900000000001E-2</c:v>
                </c:pt>
                <c:pt idx="15366">
                  <c:v>-2.9009199999999999E-2</c:v>
                </c:pt>
                <c:pt idx="15367">
                  <c:v>-3.0337599999999999E-2</c:v>
                </c:pt>
                <c:pt idx="15368">
                  <c:v>-3.1653500000000001E-2</c:v>
                </c:pt>
                <c:pt idx="15369">
                  <c:v>-3.2955400000000003E-2</c:v>
                </c:pt>
                <c:pt idx="15370">
                  <c:v>-3.4241500000000001E-2</c:v>
                </c:pt>
                <c:pt idx="15371">
                  <c:v>-3.5509499999999999E-2</c:v>
                </c:pt>
                <c:pt idx="15372">
                  <c:v>-3.67573E-2</c:v>
                </c:pt>
                <c:pt idx="15373">
                  <c:v>-3.7983200000000002E-2</c:v>
                </c:pt>
                <c:pt idx="15374">
                  <c:v>-3.9185400000000002E-2</c:v>
                </c:pt>
                <c:pt idx="15375">
                  <c:v>-4.0361500000000002E-2</c:v>
                </c:pt>
                <c:pt idx="15376">
                  <c:v>-4.1509600000000001E-2</c:v>
                </c:pt>
                <c:pt idx="15377">
                  <c:v>-4.2629399999999998E-2</c:v>
                </c:pt>
                <c:pt idx="15378">
                  <c:v>-4.37221E-2</c:v>
                </c:pt>
                <c:pt idx="15379">
                  <c:v>-4.4787399999999998E-2</c:v>
                </c:pt>
                <c:pt idx="15380">
                  <c:v>-4.5821899999999999E-2</c:v>
                </c:pt>
                <c:pt idx="15381">
                  <c:v>-4.6820800000000003E-2</c:v>
                </c:pt>
                <c:pt idx="15382">
                  <c:v>-4.7780799999999998E-2</c:v>
                </c:pt>
                <c:pt idx="15383">
                  <c:v>-4.8700500000000001E-2</c:v>
                </c:pt>
                <c:pt idx="15384">
                  <c:v>-4.95786E-2</c:v>
                </c:pt>
                <c:pt idx="15385">
                  <c:v>-5.0413100000000002E-2</c:v>
                </c:pt>
                <c:pt idx="15386">
                  <c:v>-5.1202200000000003E-2</c:v>
                </c:pt>
                <c:pt idx="15387">
                  <c:v>-5.1944799999999999E-2</c:v>
                </c:pt>
                <c:pt idx="15388">
                  <c:v>-5.2639999999999999E-2</c:v>
                </c:pt>
                <c:pt idx="15389">
                  <c:v>-5.3286600000000003E-2</c:v>
                </c:pt>
                <c:pt idx="15390">
                  <c:v>-5.3883300000000002E-2</c:v>
                </c:pt>
                <c:pt idx="15391">
                  <c:v>-5.4429499999999999E-2</c:v>
                </c:pt>
                <c:pt idx="15392">
                  <c:v>-5.49252E-2</c:v>
                </c:pt>
                <c:pt idx="15393">
                  <c:v>-5.5370500000000003E-2</c:v>
                </c:pt>
                <c:pt idx="15394">
                  <c:v>-5.5765299999999997E-2</c:v>
                </c:pt>
                <c:pt idx="15395">
                  <c:v>-5.6109300000000001E-2</c:v>
                </c:pt>
                <c:pt idx="15396">
                  <c:v>-5.6402000000000001E-2</c:v>
                </c:pt>
                <c:pt idx="15397">
                  <c:v>-5.6643699999999998E-2</c:v>
                </c:pt>
                <c:pt idx="15398">
                  <c:v>-5.68339E-2</c:v>
                </c:pt>
                <c:pt idx="15399">
                  <c:v>-5.6971399999999998E-2</c:v>
                </c:pt>
                <c:pt idx="15400">
                  <c:v>-5.7053899999999998E-2</c:v>
                </c:pt>
                <c:pt idx="15401">
                  <c:v>-5.7080100000000002E-2</c:v>
                </c:pt>
                <c:pt idx="15402">
                  <c:v>-5.7050700000000003E-2</c:v>
                </c:pt>
                <c:pt idx="15403">
                  <c:v>-5.6968100000000001E-2</c:v>
                </c:pt>
                <c:pt idx="15404">
                  <c:v>-5.6834700000000002E-2</c:v>
                </c:pt>
                <c:pt idx="15405">
                  <c:v>-5.6651699999999999E-2</c:v>
                </c:pt>
                <c:pt idx="15406">
                  <c:v>-5.6419299999999999E-2</c:v>
                </c:pt>
                <c:pt idx="15407">
                  <c:v>-5.6136800000000001E-2</c:v>
                </c:pt>
                <c:pt idx="15408">
                  <c:v>-5.5802900000000003E-2</c:v>
                </c:pt>
                <c:pt idx="15409">
                  <c:v>-5.5415100000000002E-2</c:v>
                </c:pt>
                <c:pt idx="15410">
                  <c:v>-5.4971899999999997E-2</c:v>
                </c:pt>
                <c:pt idx="15411">
                  <c:v>-5.44742E-2</c:v>
                </c:pt>
                <c:pt idx="15412">
                  <c:v>-5.3925399999999998E-2</c:v>
                </c:pt>
                <c:pt idx="15413">
                  <c:v>-5.3328100000000003E-2</c:v>
                </c:pt>
                <c:pt idx="15414">
                  <c:v>-5.2681699999999998E-2</c:v>
                </c:pt>
                <c:pt idx="15415">
                  <c:v>-5.1985200000000002E-2</c:v>
                </c:pt>
                <c:pt idx="15416">
                  <c:v>-5.1240099999999997E-2</c:v>
                </c:pt>
                <c:pt idx="15417">
                  <c:v>-5.0450200000000001E-2</c:v>
                </c:pt>
                <c:pt idx="15418">
                  <c:v>-4.96184E-2</c:v>
                </c:pt>
                <c:pt idx="15419">
                  <c:v>-4.8746100000000001E-2</c:v>
                </c:pt>
                <c:pt idx="15420">
                  <c:v>-4.78337E-2</c:v>
                </c:pt>
                <c:pt idx="15421">
                  <c:v>-4.6882E-2</c:v>
                </c:pt>
                <c:pt idx="15422">
                  <c:v>-4.5891399999999999E-2</c:v>
                </c:pt>
                <c:pt idx="15423">
                  <c:v>-4.4862300000000001E-2</c:v>
                </c:pt>
                <c:pt idx="15424">
                  <c:v>-4.3794300000000001E-2</c:v>
                </c:pt>
                <c:pt idx="15425">
                  <c:v>-4.2687299999999997E-2</c:v>
                </c:pt>
                <c:pt idx="15426">
                  <c:v>-4.1542599999999999E-2</c:v>
                </c:pt>
                <c:pt idx="15427">
                  <c:v>-4.0363799999999998E-2</c:v>
                </c:pt>
                <c:pt idx="15428">
                  <c:v>-3.9155000000000002E-2</c:v>
                </c:pt>
                <c:pt idx="15429">
                  <c:v>-3.7918800000000003E-2</c:v>
                </c:pt>
                <c:pt idx="15430">
                  <c:v>-3.6655800000000002E-2</c:v>
                </c:pt>
                <c:pt idx="15431">
                  <c:v>-3.5366799999999997E-2</c:v>
                </c:pt>
                <c:pt idx="15432">
                  <c:v>-3.4054099999999997E-2</c:v>
                </c:pt>
                <c:pt idx="15433">
                  <c:v>-3.2721300000000002E-2</c:v>
                </c:pt>
                <c:pt idx="15434">
                  <c:v>-3.1371999999999997E-2</c:v>
                </c:pt>
                <c:pt idx="15435">
                  <c:v>-3.0008199999999999E-2</c:v>
                </c:pt>
                <c:pt idx="15436">
                  <c:v>-2.8631400000000001E-2</c:v>
                </c:pt>
                <c:pt idx="15437">
                  <c:v>-2.72453E-2</c:v>
                </c:pt>
                <c:pt idx="15438">
                  <c:v>-2.5854800000000001E-2</c:v>
                </c:pt>
                <c:pt idx="15439">
                  <c:v>-2.4464199999999998E-2</c:v>
                </c:pt>
                <c:pt idx="15440">
                  <c:v>-2.30783E-2</c:v>
                </c:pt>
                <c:pt idx="15441">
                  <c:v>-2.1703099999999999E-2</c:v>
                </c:pt>
                <c:pt idx="15442">
                  <c:v>-2.0342300000000001E-2</c:v>
                </c:pt>
                <c:pt idx="15443">
                  <c:v>-1.8996300000000001E-2</c:v>
                </c:pt>
                <c:pt idx="15444">
                  <c:v>-1.7665500000000001E-2</c:v>
                </c:pt>
                <c:pt idx="15445">
                  <c:v>-1.6353099999999999E-2</c:v>
                </c:pt>
                <c:pt idx="15446">
                  <c:v>-1.5063399999999999E-2</c:v>
                </c:pt>
                <c:pt idx="15447">
                  <c:v>-1.3799000000000001E-2</c:v>
                </c:pt>
                <c:pt idx="15448">
                  <c:v>-1.25608E-2</c:v>
                </c:pt>
                <c:pt idx="15449">
                  <c:v>-1.13502E-2</c:v>
                </c:pt>
                <c:pt idx="15450">
                  <c:v>-1.0170200000000001E-2</c:v>
                </c:pt>
                <c:pt idx="15451" formatCode="0.00E+00">
                  <c:v>-9.0242900000000008E-3</c:v>
                </c:pt>
                <c:pt idx="15452" formatCode="0.00E+00">
                  <c:v>-7.9153599999999998E-3</c:v>
                </c:pt>
                <c:pt idx="15453" formatCode="0.00E+00">
                  <c:v>-6.8460600000000002E-3</c:v>
                </c:pt>
                <c:pt idx="15454" formatCode="0.00E+00">
                  <c:v>-5.8187100000000004E-3</c:v>
                </c:pt>
                <c:pt idx="15455" formatCode="0.00E+00">
                  <c:v>-4.83571E-3</c:v>
                </c:pt>
                <c:pt idx="15456" formatCode="0.00E+00">
                  <c:v>-3.8991799999999999E-3</c:v>
                </c:pt>
                <c:pt idx="15457" formatCode="0.00E+00">
                  <c:v>-3.0097499999999998E-3</c:v>
                </c:pt>
                <c:pt idx="15458" formatCode="0.00E+00">
                  <c:v>-2.16781E-3</c:v>
                </c:pt>
                <c:pt idx="15459" formatCode="0.00E+00">
                  <c:v>-1.37583E-3</c:v>
                </c:pt>
                <c:pt idx="15460" formatCode="0.00E+00">
                  <c:v>-6.3747200000000004E-4</c:v>
                </c:pt>
                <c:pt idx="15461" formatCode="0.00E+00">
                  <c:v>4.5220499999999998E-5</c:v>
                </c:pt>
                <c:pt idx="15462" formatCode="0.00E+00">
                  <c:v>6.7218099999999999E-4</c:v>
                </c:pt>
                <c:pt idx="15463" formatCode="0.00E+00">
                  <c:v>1.24256E-3</c:v>
                </c:pt>
                <c:pt idx="15464" formatCode="0.00E+00">
                  <c:v>1.75314E-3</c:v>
                </c:pt>
                <c:pt idx="15465" formatCode="0.00E+00">
                  <c:v>2.2002300000000001E-3</c:v>
                </c:pt>
                <c:pt idx="15466" formatCode="0.00E+00">
                  <c:v>2.58128E-3</c:v>
                </c:pt>
                <c:pt idx="15467" formatCode="0.00E+00">
                  <c:v>2.89427E-3</c:v>
                </c:pt>
                <c:pt idx="15468" formatCode="0.00E+00">
                  <c:v>3.1368500000000001E-3</c:v>
                </c:pt>
                <c:pt idx="15469" formatCode="0.00E+00">
                  <c:v>3.3054999999999998E-3</c:v>
                </c:pt>
                <c:pt idx="15470" formatCode="0.00E+00">
                  <c:v>3.39588E-3</c:v>
                </c:pt>
                <c:pt idx="15471" formatCode="0.00E+00">
                  <c:v>3.4046900000000001E-3</c:v>
                </c:pt>
                <c:pt idx="15472" formatCode="0.00E+00">
                  <c:v>3.3304599999999999E-3</c:v>
                </c:pt>
                <c:pt idx="15473" formatCode="0.00E+00">
                  <c:v>3.1733E-3</c:v>
                </c:pt>
                <c:pt idx="15474" formatCode="0.00E+00">
                  <c:v>2.93414E-3</c:v>
                </c:pt>
                <c:pt idx="15475" formatCode="0.00E+00">
                  <c:v>2.6139800000000001E-3</c:v>
                </c:pt>
                <c:pt idx="15476" formatCode="0.00E+00">
                  <c:v>2.2144600000000001E-3</c:v>
                </c:pt>
                <c:pt idx="15477" formatCode="0.00E+00">
                  <c:v>1.73693E-3</c:v>
                </c:pt>
                <c:pt idx="15478" formatCode="0.00E+00">
                  <c:v>1.17942E-3</c:v>
                </c:pt>
                <c:pt idx="15479" formatCode="0.00E+00">
                  <c:v>5.3759999999999995E-4</c:v>
                </c:pt>
                <c:pt idx="15480" formatCode="0.00E+00">
                  <c:v>-1.89715E-4</c:v>
                </c:pt>
                <c:pt idx="15481" formatCode="0.00E+00">
                  <c:v>-9.9870499999999991E-4</c:v>
                </c:pt>
                <c:pt idx="15482" formatCode="0.00E+00">
                  <c:v>-1.88543E-3</c:v>
                </c:pt>
                <c:pt idx="15483" formatCode="0.00E+00">
                  <c:v>-2.8489100000000001E-3</c:v>
                </c:pt>
                <c:pt idx="15484" formatCode="0.00E+00">
                  <c:v>-3.8892100000000001E-3</c:v>
                </c:pt>
                <c:pt idx="15485" formatCode="0.00E+00">
                  <c:v>-5.0066900000000003E-3</c:v>
                </c:pt>
                <c:pt idx="15486" formatCode="0.00E+00">
                  <c:v>-6.2024699999999999E-3</c:v>
                </c:pt>
                <c:pt idx="15487" formatCode="0.00E+00">
                  <c:v>-7.4767599999999998E-3</c:v>
                </c:pt>
                <c:pt idx="15488" formatCode="0.00E+00">
                  <c:v>-8.8282399999999994E-3</c:v>
                </c:pt>
                <c:pt idx="15489">
                  <c:v>-1.0255999999999999E-2</c:v>
                </c:pt>
                <c:pt idx="15490">
                  <c:v>-1.176E-2</c:v>
                </c:pt>
                <c:pt idx="15491">
                  <c:v>-1.33393E-2</c:v>
                </c:pt>
                <c:pt idx="15492">
                  <c:v>-1.49906E-2</c:v>
                </c:pt>
                <c:pt idx="15493">
                  <c:v>-1.67099E-2</c:v>
                </c:pt>
                <c:pt idx="15494">
                  <c:v>-1.8494400000000001E-2</c:v>
                </c:pt>
                <c:pt idx="15495">
                  <c:v>-2.03436E-2</c:v>
                </c:pt>
                <c:pt idx="15496">
                  <c:v>-2.2258400000000001E-2</c:v>
                </c:pt>
                <c:pt idx="15497">
                  <c:v>-2.4239400000000001E-2</c:v>
                </c:pt>
                <c:pt idx="15498">
                  <c:v>-2.62854E-2</c:v>
                </c:pt>
                <c:pt idx="15499">
                  <c:v>-2.8394699999999998E-2</c:v>
                </c:pt>
                <c:pt idx="15500">
                  <c:v>-3.0565200000000001E-2</c:v>
                </c:pt>
                <c:pt idx="15501">
                  <c:v>-3.2794200000000003E-2</c:v>
                </c:pt>
                <c:pt idx="15502">
                  <c:v>-3.5078699999999997E-2</c:v>
                </c:pt>
                <c:pt idx="15503">
                  <c:v>-3.7415700000000003E-2</c:v>
                </c:pt>
                <c:pt idx="15504">
                  <c:v>-3.9801000000000003E-2</c:v>
                </c:pt>
                <c:pt idx="15505">
                  <c:v>-4.2229099999999999E-2</c:v>
                </c:pt>
                <c:pt idx="15506">
                  <c:v>-4.4694900000000003E-2</c:v>
                </c:pt>
                <c:pt idx="15507">
                  <c:v>-4.7195500000000001E-2</c:v>
                </c:pt>
                <c:pt idx="15508">
                  <c:v>-4.9730900000000001E-2</c:v>
                </c:pt>
                <c:pt idx="15509">
                  <c:v>-5.2302000000000001E-2</c:v>
                </c:pt>
                <c:pt idx="15510">
                  <c:v>-5.4908499999999999E-2</c:v>
                </c:pt>
                <c:pt idx="15511">
                  <c:v>-5.7546899999999998E-2</c:v>
                </c:pt>
                <c:pt idx="15512">
                  <c:v>-6.0213000000000003E-2</c:v>
                </c:pt>
                <c:pt idx="15513">
                  <c:v>-6.2902700000000006E-2</c:v>
                </c:pt>
                <c:pt idx="15514">
                  <c:v>-6.5612699999999996E-2</c:v>
                </c:pt>
                <c:pt idx="15515">
                  <c:v>-6.8340999999999999E-2</c:v>
                </c:pt>
                <c:pt idx="15516">
                  <c:v>-7.1083599999999997E-2</c:v>
                </c:pt>
                <c:pt idx="15517">
                  <c:v>-7.3832800000000004E-2</c:v>
                </c:pt>
                <c:pt idx="15518">
                  <c:v>-7.65821E-2</c:v>
                </c:pt>
                <c:pt idx="15519">
                  <c:v>-7.9329300000000005E-2</c:v>
                </c:pt>
                <c:pt idx="15520">
                  <c:v>-8.2073900000000005E-2</c:v>
                </c:pt>
                <c:pt idx="15521">
                  <c:v>-8.4814899999999999E-2</c:v>
                </c:pt>
                <c:pt idx="15522">
                  <c:v>-8.7549600000000005E-2</c:v>
                </c:pt>
                <c:pt idx="15523">
                  <c:v>-9.0274599999999997E-2</c:v>
                </c:pt>
                <c:pt idx="15524">
                  <c:v>-9.2984399999999995E-2</c:v>
                </c:pt>
                <c:pt idx="15525">
                  <c:v>-9.5668799999999998E-2</c:v>
                </c:pt>
                <c:pt idx="15526">
                  <c:v>-9.8317199999999993E-2</c:v>
                </c:pt>
                <c:pt idx="15527">
                  <c:v>-0.100925</c:v>
                </c:pt>
                <c:pt idx="15528">
                  <c:v>-0.103494</c:v>
                </c:pt>
                <c:pt idx="15529">
                  <c:v>-0.10602399999999999</c:v>
                </c:pt>
                <c:pt idx="15530">
                  <c:v>-0.108512</c:v>
                </c:pt>
                <c:pt idx="15531">
                  <c:v>-0.110958</c:v>
                </c:pt>
                <c:pt idx="15532">
                  <c:v>-0.113362</c:v>
                </c:pt>
                <c:pt idx="15533">
                  <c:v>-0.11572</c:v>
                </c:pt>
                <c:pt idx="15534">
                  <c:v>-0.11802600000000001</c:v>
                </c:pt>
                <c:pt idx="15535">
                  <c:v>-0.12027599999999999</c:v>
                </c:pt>
                <c:pt idx="15536">
                  <c:v>-0.12246700000000001</c:v>
                </c:pt>
                <c:pt idx="15537">
                  <c:v>-0.124598</c:v>
                </c:pt>
                <c:pt idx="15538">
                  <c:v>-0.126666</c:v>
                </c:pt>
                <c:pt idx="15539">
                  <c:v>-0.12867100000000001</c:v>
                </c:pt>
                <c:pt idx="15540">
                  <c:v>-0.13061300000000001</c:v>
                </c:pt>
                <c:pt idx="15541">
                  <c:v>-0.132494</c:v>
                </c:pt>
                <c:pt idx="15542">
                  <c:v>-0.13431399999999999</c:v>
                </c:pt>
                <c:pt idx="15543">
                  <c:v>-0.136072</c:v>
                </c:pt>
                <c:pt idx="15544">
                  <c:v>-0.137764</c:v>
                </c:pt>
                <c:pt idx="15545">
                  <c:v>-0.13938700000000001</c:v>
                </c:pt>
                <c:pt idx="15546">
                  <c:v>-0.14093600000000001</c:v>
                </c:pt>
                <c:pt idx="15547">
                  <c:v>-0.14241000000000001</c:v>
                </c:pt>
                <c:pt idx="15548">
                  <c:v>-0.14380399999999999</c:v>
                </c:pt>
                <c:pt idx="15549">
                  <c:v>-0.145118</c:v>
                </c:pt>
                <c:pt idx="15550">
                  <c:v>-0.14634800000000001</c:v>
                </c:pt>
                <c:pt idx="15551">
                  <c:v>-0.14749300000000001</c:v>
                </c:pt>
                <c:pt idx="15552">
                  <c:v>-0.14855399999999999</c:v>
                </c:pt>
                <c:pt idx="15553">
                  <c:v>-0.149535</c:v>
                </c:pt>
                <c:pt idx="15554">
                  <c:v>-0.15043999999999999</c:v>
                </c:pt>
                <c:pt idx="15555">
                  <c:v>-0.15126800000000001</c:v>
                </c:pt>
                <c:pt idx="15556">
                  <c:v>-0.15201799999999999</c:v>
                </c:pt>
                <c:pt idx="15557">
                  <c:v>-0.15268699999999999</c:v>
                </c:pt>
                <c:pt idx="15558">
                  <c:v>-0.15327499999999999</c:v>
                </c:pt>
                <c:pt idx="15559">
                  <c:v>-0.153782</c:v>
                </c:pt>
                <c:pt idx="15560">
                  <c:v>-0.15421299999999999</c:v>
                </c:pt>
                <c:pt idx="15561">
                  <c:v>-0.15457000000000001</c:v>
                </c:pt>
                <c:pt idx="15562">
                  <c:v>-0.15485599999999999</c:v>
                </c:pt>
                <c:pt idx="15563">
                  <c:v>-0.15507699999999999</c:v>
                </c:pt>
                <c:pt idx="15564">
                  <c:v>-0.15523799999999999</c:v>
                </c:pt>
                <c:pt idx="15565">
                  <c:v>-0.155338</c:v>
                </c:pt>
                <c:pt idx="15566">
                  <c:v>-0.15537899999999999</c:v>
                </c:pt>
                <c:pt idx="15567">
                  <c:v>-0.155362</c:v>
                </c:pt>
                <c:pt idx="15568">
                  <c:v>-0.15529100000000001</c:v>
                </c:pt>
                <c:pt idx="15569">
                  <c:v>-0.155168</c:v>
                </c:pt>
                <c:pt idx="15570">
                  <c:v>-0.15499299999999999</c:v>
                </c:pt>
                <c:pt idx="15571">
                  <c:v>-0.15476699999999999</c:v>
                </c:pt>
                <c:pt idx="15572">
                  <c:v>-0.154497</c:v>
                </c:pt>
                <c:pt idx="15573">
                  <c:v>-0.15418499999999999</c:v>
                </c:pt>
                <c:pt idx="15574">
                  <c:v>-0.15382999999999999</c:v>
                </c:pt>
                <c:pt idx="15575">
                  <c:v>-0.15342800000000001</c:v>
                </c:pt>
                <c:pt idx="15576">
                  <c:v>-0.152979</c:v>
                </c:pt>
                <c:pt idx="15577">
                  <c:v>-0.15248300000000001</c:v>
                </c:pt>
                <c:pt idx="15578">
                  <c:v>-0.15193999999999999</c:v>
                </c:pt>
                <c:pt idx="15579">
                  <c:v>-0.15134700000000001</c:v>
                </c:pt>
                <c:pt idx="15580">
                  <c:v>-0.15070600000000001</c:v>
                </c:pt>
                <c:pt idx="15581">
                  <c:v>-0.15002599999999999</c:v>
                </c:pt>
                <c:pt idx="15582">
                  <c:v>-0.14931</c:v>
                </c:pt>
                <c:pt idx="15583">
                  <c:v>-0.148565</c:v>
                </c:pt>
                <c:pt idx="15584">
                  <c:v>-0.14779500000000001</c:v>
                </c:pt>
                <c:pt idx="15585">
                  <c:v>-0.14700199999999999</c:v>
                </c:pt>
                <c:pt idx="15586">
                  <c:v>-0.14618900000000001</c:v>
                </c:pt>
                <c:pt idx="15587">
                  <c:v>-0.14535699999999999</c:v>
                </c:pt>
                <c:pt idx="15588">
                  <c:v>-0.14451</c:v>
                </c:pt>
                <c:pt idx="15589">
                  <c:v>-0.143653</c:v>
                </c:pt>
                <c:pt idx="15590">
                  <c:v>-0.142792</c:v>
                </c:pt>
                <c:pt idx="15591">
                  <c:v>-0.141929</c:v>
                </c:pt>
                <c:pt idx="15592">
                  <c:v>-0.14106299999999999</c:v>
                </c:pt>
                <c:pt idx="15593">
                  <c:v>-0.14019999999999999</c:v>
                </c:pt>
                <c:pt idx="15594">
                  <c:v>-0.139348</c:v>
                </c:pt>
                <c:pt idx="15595">
                  <c:v>-0.138513</c:v>
                </c:pt>
                <c:pt idx="15596">
                  <c:v>-0.13769400000000001</c:v>
                </c:pt>
                <c:pt idx="15597">
                  <c:v>-0.13688700000000001</c:v>
                </c:pt>
                <c:pt idx="15598">
                  <c:v>-0.13608600000000001</c:v>
                </c:pt>
                <c:pt idx="15599">
                  <c:v>-0.13528899999999999</c:v>
                </c:pt>
                <c:pt idx="15600">
                  <c:v>-0.13449900000000001</c:v>
                </c:pt>
                <c:pt idx="15601">
                  <c:v>-0.133715</c:v>
                </c:pt>
                <c:pt idx="15602">
                  <c:v>-0.132941</c:v>
                </c:pt>
                <c:pt idx="15603">
                  <c:v>-0.13217899999999999</c:v>
                </c:pt>
                <c:pt idx="15604">
                  <c:v>-0.13144</c:v>
                </c:pt>
                <c:pt idx="15605">
                  <c:v>-0.13073299999999999</c:v>
                </c:pt>
                <c:pt idx="15606">
                  <c:v>-0.13006000000000001</c:v>
                </c:pt>
                <c:pt idx="15607">
                  <c:v>-0.12941900000000001</c:v>
                </c:pt>
                <c:pt idx="15608">
                  <c:v>-0.12880900000000001</c:v>
                </c:pt>
                <c:pt idx="15609">
                  <c:v>-0.12823100000000001</c:v>
                </c:pt>
                <c:pt idx="15610">
                  <c:v>-0.12768599999999999</c:v>
                </c:pt>
                <c:pt idx="15611">
                  <c:v>-0.12717400000000001</c:v>
                </c:pt>
                <c:pt idx="15612">
                  <c:v>-0.12669900000000001</c:v>
                </c:pt>
                <c:pt idx="15613">
                  <c:v>-0.12626799999999999</c:v>
                </c:pt>
                <c:pt idx="15614">
                  <c:v>-0.125884</c:v>
                </c:pt>
                <c:pt idx="15615">
                  <c:v>-0.125555</c:v>
                </c:pt>
                <c:pt idx="15616">
                  <c:v>-0.12528500000000001</c:v>
                </c:pt>
                <c:pt idx="15617">
                  <c:v>-0.12507499999999999</c:v>
                </c:pt>
                <c:pt idx="15618">
                  <c:v>-0.124927</c:v>
                </c:pt>
                <c:pt idx="15619">
                  <c:v>-0.12483900000000001</c:v>
                </c:pt>
                <c:pt idx="15620">
                  <c:v>-0.12481299999999999</c:v>
                </c:pt>
                <c:pt idx="15621">
                  <c:v>-0.12485</c:v>
                </c:pt>
                <c:pt idx="15622">
                  <c:v>-0.12495299999999999</c:v>
                </c:pt>
                <c:pt idx="15623">
                  <c:v>-0.12512100000000001</c:v>
                </c:pt>
                <c:pt idx="15624">
                  <c:v>-0.12535499999999999</c:v>
                </c:pt>
                <c:pt idx="15625">
                  <c:v>-0.12565100000000001</c:v>
                </c:pt>
                <c:pt idx="15626">
                  <c:v>-0.12600700000000001</c:v>
                </c:pt>
                <c:pt idx="15627">
                  <c:v>-0.12642500000000001</c:v>
                </c:pt>
                <c:pt idx="15628">
                  <c:v>-0.12690599999999999</c:v>
                </c:pt>
                <c:pt idx="15629">
                  <c:v>-0.12744800000000001</c:v>
                </c:pt>
                <c:pt idx="15630">
                  <c:v>-0.12804599999999999</c:v>
                </c:pt>
                <c:pt idx="15631">
                  <c:v>-0.12870100000000001</c:v>
                </c:pt>
                <c:pt idx="15632">
                  <c:v>-0.129412</c:v>
                </c:pt>
                <c:pt idx="15633">
                  <c:v>-0.13018199999999999</c:v>
                </c:pt>
                <c:pt idx="15634">
                  <c:v>-0.13101699999999999</c:v>
                </c:pt>
                <c:pt idx="15635">
                  <c:v>-0.13192100000000001</c:v>
                </c:pt>
                <c:pt idx="15636">
                  <c:v>-0.13289999999999999</c:v>
                </c:pt>
                <c:pt idx="15637">
                  <c:v>-0.13395299999999999</c:v>
                </c:pt>
                <c:pt idx="15638">
                  <c:v>-0.13508100000000001</c:v>
                </c:pt>
                <c:pt idx="15639">
                  <c:v>-0.13628199999999999</c:v>
                </c:pt>
                <c:pt idx="15640">
                  <c:v>-0.13755500000000001</c:v>
                </c:pt>
                <c:pt idx="15641">
                  <c:v>-0.13889699999999999</c:v>
                </c:pt>
                <c:pt idx="15642">
                  <c:v>-0.14030000000000001</c:v>
                </c:pt>
                <c:pt idx="15643">
                  <c:v>-0.141759</c:v>
                </c:pt>
                <c:pt idx="15644">
                  <c:v>-0.14327100000000001</c:v>
                </c:pt>
                <c:pt idx="15645">
                  <c:v>-0.144842</c:v>
                </c:pt>
                <c:pt idx="15646">
                  <c:v>-0.14647499999999999</c:v>
                </c:pt>
                <c:pt idx="15647">
                  <c:v>-0.148171</c:v>
                </c:pt>
                <c:pt idx="15648">
                  <c:v>-0.149922</c:v>
                </c:pt>
                <c:pt idx="15649">
                  <c:v>-0.151723</c:v>
                </c:pt>
                <c:pt idx="15650">
                  <c:v>-0.15357000000000001</c:v>
                </c:pt>
                <c:pt idx="15651">
                  <c:v>-0.15545800000000001</c:v>
                </c:pt>
                <c:pt idx="15652">
                  <c:v>-0.157384</c:v>
                </c:pt>
                <c:pt idx="15653">
                  <c:v>-0.15934699999999999</c:v>
                </c:pt>
                <c:pt idx="15654">
                  <c:v>-0.16134899999999999</c:v>
                </c:pt>
                <c:pt idx="15655">
                  <c:v>-0.16339100000000001</c:v>
                </c:pt>
                <c:pt idx="15656">
                  <c:v>-0.16547200000000001</c:v>
                </c:pt>
                <c:pt idx="15657">
                  <c:v>-0.16759299999999999</c:v>
                </c:pt>
                <c:pt idx="15658">
                  <c:v>-0.16975000000000001</c:v>
                </c:pt>
                <c:pt idx="15659">
                  <c:v>-0.17193600000000001</c:v>
                </c:pt>
                <c:pt idx="15660">
                  <c:v>-0.17414299999999999</c:v>
                </c:pt>
                <c:pt idx="15661">
                  <c:v>-0.176369</c:v>
                </c:pt>
                <c:pt idx="15662">
                  <c:v>-0.178619</c:v>
                </c:pt>
                <c:pt idx="15663">
                  <c:v>-0.180896</c:v>
                </c:pt>
                <c:pt idx="15664">
                  <c:v>-0.183201</c:v>
                </c:pt>
                <c:pt idx="15665">
                  <c:v>-0.18553500000000001</c:v>
                </c:pt>
                <c:pt idx="15666">
                  <c:v>-0.187893</c:v>
                </c:pt>
                <c:pt idx="15667">
                  <c:v>-0.19026899999999999</c:v>
                </c:pt>
                <c:pt idx="15668">
                  <c:v>-0.19265299999999999</c:v>
                </c:pt>
                <c:pt idx="15669">
                  <c:v>-0.19503699999999999</c:v>
                </c:pt>
                <c:pt idx="15670">
                  <c:v>-0.197412</c:v>
                </c:pt>
                <c:pt idx="15671">
                  <c:v>-0.19977800000000001</c:v>
                </c:pt>
                <c:pt idx="15672">
                  <c:v>-0.202129</c:v>
                </c:pt>
                <c:pt idx="15673">
                  <c:v>-0.204455</c:v>
                </c:pt>
                <c:pt idx="15674">
                  <c:v>-0.20675199999999999</c:v>
                </c:pt>
                <c:pt idx="15675">
                  <c:v>-0.20902399999999999</c:v>
                </c:pt>
                <c:pt idx="15676">
                  <c:v>-0.21127799999999999</c:v>
                </c:pt>
                <c:pt idx="15677">
                  <c:v>-0.21351600000000001</c:v>
                </c:pt>
                <c:pt idx="15678">
                  <c:v>-0.21573999999999999</c:v>
                </c:pt>
                <c:pt idx="15679">
                  <c:v>-0.21795200000000001</c:v>
                </c:pt>
                <c:pt idx="15680">
                  <c:v>-0.22015199999999999</c:v>
                </c:pt>
                <c:pt idx="15681">
                  <c:v>-0.22233700000000001</c:v>
                </c:pt>
                <c:pt idx="15682">
                  <c:v>-0.22450400000000001</c:v>
                </c:pt>
                <c:pt idx="15683">
                  <c:v>-0.22664899999999999</c:v>
                </c:pt>
                <c:pt idx="15684">
                  <c:v>-0.228773</c:v>
                </c:pt>
                <c:pt idx="15685">
                  <c:v>-0.230875</c:v>
                </c:pt>
                <c:pt idx="15686">
                  <c:v>-0.23295199999999999</c:v>
                </c:pt>
                <c:pt idx="15687">
                  <c:v>-0.23500199999999999</c:v>
                </c:pt>
                <c:pt idx="15688">
                  <c:v>-0.23702500000000001</c:v>
                </c:pt>
                <c:pt idx="15689">
                  <c:v>-0.23901700000000001</c:v>
                </c:pt>
                <c:pt idx="15690">
                  <c:v>-0.24097199999999999</c:v>
                </c:pt>
                <c:pt idx="15691">
                  <c:v>-0.24287900000000001</c:v>
                </c:pt>
                <c:pt idx="15692">
                  <c:v>-0.244729</c:v>
                </c:pt>
                <c:pt idx="15693">
                  <c:v>-0.24652199999999999</c:v>
                </c:pt>
                <c:pt idx="15694">
                  <c:v>-0.24826200000000001</c:v>
                </c:pt>
                <c:pt idx="15695">
                  <c:v>-0.24995100000000001</c:v>
                </c:pt>
                <c:pt idx="15696">
                  <c:v>-0.25158599999999998</c:v>
                </c:pt>
                <c:pt idx="15697">
                  <c:v>-0.25316699999999998</c:v>
                </c:pt>
                <c:pt idx="15698">
                  <c:v>-0.254693</c:v>
                </c:pt>
                <c:pt idx="15699">
                  <c:v>-0.25616299999999997</c:v>
                </c:pt>
                <c:pt idx="15700">
                  <c:v>-0.257575</c:v>
                </c:pt>
                <c:pt idx="15701">
                  <c:v>-0.25892399999999999</c:v>
                </c:pt>
                <c:pt idx="15702">
                  <c:v>-0.26020399999999999</c:v>
                </c:pt>
                <c:pt idx="15703">
                  <c:v>-0.26141199999999998</c:v>
                </c:pt>
                <c:pt idx="15704">
                  <c:v>-0.26254499999999997</c:v>
                </c:pt>
                <c:pt idx="15705">
                  <c:v>-0.26360800000000001</c:v>
                </c:pt>
                <c:pt idx="15706">
                  <c:v>-0.26460899999999998</c:v>
                </c:pt>
                <c:pt idx="15707">
                  <c:v>-0.26555299999999998</c:v>
                </c:pt>
                <c:pt idx="15708">
                  <c:v>-0.26644099999999998</c:v>
                </c:pt>
                <c:pt idx="15709">
                  <c:v>-0.26727699999999999</c:v>
                </c:pt>
                <c:pt idx="15710">
                  <c:v>-0.26805699999999999</c:v>
                </c:pt>
                <c:pt idx="15711">
                  <c:v>-0.26878200000000002</c:v>
                </c:pt>
                <c:pt idx="15712">
                  <c:v>-0.269455</c:v>
                </c:pt>
                <c:pt idx="15713">
                  <c:v>-0.27008700000000002</c:v>
                </c:pt>
                <c:pt idx="15714">
                  <c:v>-0.270681</c:v>
                </c:pt>
                <c:pt idx="15715">
                  <c:v>-0.27123700000000001</c:v>
                </c:pt>
                <c:pt idx="15716">
                  <c:v>-0.27175700000000003</c:v>
                </c:pt>
                <c:pt idx="15717">
                  <c:v>-0.272235</c:v>
                </c:pt>
                <c:pt idx="15718">
                  <c:v>-0.27266699999999999</c:v>
                </c:pt>
                <c:pt idx="15719">
                  <c:v>-0.27305499999999999</c:v>
                </c:pt>
                <c:pt idx="15720">
                  <c:v>-0.27340399999999998</c:v>
                </c:pt>
                <c:pt idx="15721">
                  <c:v>-0.27371699999999999</c:v>
                </c:pt>
                <c:pt idx="15722">
                  <c:v>-0.27399200000000001</c:v>
                </c:pt>
                <c:pt idx="15723">
                  <c:v>-0.27422400000000002</c:v>
                </c:pt>
                <c:pt idx="15724">
                  <c:v>-0.27441399999999999</c:v>
                </c:pt>
                <c:pt idx="15725">
                  <c:v>-0.27456199999999997</c:v>
                </c:pt>
                <c:pt idx="15726">
                  <c:v>-0.27466800000000002</c:v>
                </c:pt>
                <c:pt idx="15727">
                  <c:v>-0.27473199999999998</c:v>
                </c:pt>
                <c:pt idx="15728">
                  <c:v>-0.27476099999999998</c:v>
                </c:pt>
                <c:pt idx="15729">
                  <c:v>-0.27476299999999998</c:v>
                </c:pt>
                <c:pt idx="15730">
                  <c:v>-0.27474399999999999</c:v>
                </c:pt>
                <c:pt idx="15731">
                  <c:v>-0.27470600000000001</c:v>
                </c:pt>
                <c:pt idx="15732">
                  <c:v>-0.27465200000000001</c:v>
                </c:pt>
                <c:pt idx="15733">
                  <c:v>-0.27457900000000002</c:v>
                </c:pt>
                <c:pt idx="15734">
                  <c:v>-0.27448499999999998</c:v>
                </c:pt>
                <c:pt idx="15735">
                  <c:v>-0.27437</c:v>
                </c:pt>
                <c:pt idx="15736">
                  <c:v>-0.274233</c:v>
                </c:pt>
                <c:pt idx="15737">
                  <c:v>-0.27407900000000002</c:v>
                </c:pt>
                <c:pt idx="15738">
                  <c:v>-0.27391100000000002</c:v>
                </c:pt>
                <c:pt idx="15739">
                  <c:v>-0.27373599999999998</c:v>
                </c:pt>
                <c:pt idx="15740">
                  <c:v>-0.27356000000000003</c:v>
                </c:pt>
                <c:pt idx="15741">
                  <c:v>-0.27338800000000002</c:v>
                </c:pt>
                <c:pt idx="15742">
                  <c:v>-0.27322000000000002</c:v>
                </c:pt>
                <c:pt idx="15743">
                  <c:v>-0.27305600000000002</c:v>
                </c:pt>
                <c:pt idx="15744">
                  <c:v>-0.27290399999999998</c:v>
                </c:pt>
                <c:pt idx="15745">
                  <c:v>-0.27276699999999998</c:v>
                </c:pt>
                <c:pt idx="15746">
                  <c:v>-0.272646</c:v>
                </c:pt>
                <c:pt idx="15747">
                  <c:v>-0.27254200000000001</c:v>
                </c:pt>
                <c:pt idx="15748">
                  <c:v>-0.27245799999999998</c:v>
                </c:pt>
                <c:pt idx="15749">
                  <c:v>-0.27239799999999997</c:v>
                </c:pt>
                <c:pt idx="15750">
                  <c:v>-0.27235700000000002</c:v>
                </c:pt>
                <c:pt idx="15751">
                  <c:v>-0.27232800000000001</c:v>
                </c:pt>
                <c:pt idx="15752">
                  <c:v>-0.27231</c:v>
                </c:pt>
                <c:pt idx="15753">
                  <c:v>-0.27230300000000002</c:v>
                </c:pt>
                <c:pt idx="15754">
                  <c:v>-0.27230399999999999</c:v>
                </c:pt>
                <c:pt idx="15755">
                  <c:v>-0.27231300000000003</c:v>
                </c:pt>
                <c:pt idx="15756">
                  <c:v>-0.27233800000000002</c:v>
                </c:pt>
                <c:pt idx="15757">
                  <c:v>-0.27238600000000002</c:v>
                </c:pt>
                <c:pt idx="15758">
                  <c:v>-0.27245799999999998</c:v>
                </c:pt>
                <c:pt idx="15759">
                  <c:v>-0.27255299999999999</c:v>
                </c:pt>
                <c:pt idx="15760">
                  <c:v>-0.272675</c:v>
                </c:pt>
                <c:pt idx="15761">
                  <c:v>-0.27282699999999999</c:v>
                </c:pt>
                <c:pt idx="15762">
                  <c:v>-0.273009</c:v>
                </c:pt>
                <c:pt idx="15763">
                  <c:v>-0.27321899999999999</c:v>
                </c:pt>
                <c:pt idx="15764">
                  <c:v>-0.27345999999999998</c:v>
                </c:pt>
                <c:pt idx="15765">
                  <c:v>-0.27373999999999998</c:v>
                </c:pt>
                <c:pt idx="15766">
                  <c:v>-0.274059</c:v>
                </c:pt>
                <c:pt idx="15767">
                  <c:v>-0.27441100000000002</c:v>
                </c:pt>
                <c:pt idx="15768">
                  <c:v>-0.27478999999999998</c:v>
                </c:pt>
                <c:pt idx="15769">
                  <c:v>-0.27519399999999999</c:v>
                </c:pt>
                <c:pt idx="15770">
                  <c:v>-0.27562300000000001</c:v>
                </c:pt>
                <c:pt idx="15771">
                  <c:v>-0.27608500000000002</c:v>
                </c:pt>
                <c:pt idx="15772">
                  <c:v>-0.276588</c:v>
                </c:pt>
                <c:pt idx="15773">
                  <c:v>-0.27714100000000003</c:v>
                </c:pt>
                <c:pt idx="15774">
                  <c:v>-0.27773700000000001</c:v>
                </c:pt>
                <c:pt idx="15775">
                  <c:v>-0.27836699999999998</c:v>
                </c:pt>
                <c:pt idx="15776">
                  <c:v>-0.27901799999999999</c:v>
                </c:pt>
                <c:pt idx="15777">
                  <c:v>-0.27968500000000002</c:v>
                </c:pt>
                <c:pt idx="15778">
                  <c:v>-0.28037000000000001</c:v>
                </c:pt>
                <c:pt idx="15779">
                  <c:v>-0.28107100000000002</c:v>
                </c:pt>
                <c:pt idx="15780">
                  <c:v>-0.28178599999999998</c:v>
                </c:pt>
                <c:pt idx="15781">
                  <c:v>-0.28251599999999999</c:v>
                </c:pt>
                <c:pt idx="15782">
                  <c:v>-0.28326400000000002</c:v>
                </c:pt>
                <c:pt idx="15783">
                  <c:v>-0.28402899999999998</c:v>
                </c:pt>
                <c:pt idx="15784">
                  <c:v>-0.284804</c:v>
                </c:pt>
                <c:pt idx="15785">
                  <c:v>-0.285584</c:v>
                </c:pt>
                <c:pt idx="15786">
                  <c:v>-0.28636400000000001</c:v>
                </c:pt>
                <c:pt idx="15787">
                  <c:v>-0.28714200000000001</c:v>
                </c:pt>
                <c:pt idx="15788">
                  <c:v>-0.28792099999999998</c:v>
                </c:pt>
                <c:pt idx="15789">
                  <c:v>-0.28870600000000002</c:v>
                </c:pt>
                <c:pt idx="15790">
                  <c:v>-0.289497</c:v>
                </c:pt>
                <c:pt idx="15791">
                  <c:v>-0.29028799999999999</c:v>
                </c:pt>
                <c:pt idx="15792">
                  <c:v>-0.29107300000000003</c:v>
                </c:pt>
                <c:pt idx="15793">
                  <c:v>-0.29184599999999999</c:v>
                </c:pt>
                <c:pt idx="15794">
                  <c:v>-0.29259800000000002</c:v>
                </c:pt>
                <c:pt idx="15795">
                  <c:v>-0.29331800000000002</c:v>
                </c:pt>
                <c:pt idx="15796">
                  <c:v>-0.29399999999999998</c:v>
                </c:pt>
                <c:pt idx="15797">
                  <c:v>-0.29463699999999998</c:v>
                </c:pt>
                <c:pt idx="15798">
                  <c:v>-0.29522700000000002</c:v>
                </c:pt>
                <c:pt idx="15799">
                  <c:v>-0.295769</c:v>
                </c:pt>
                <c:pt idx="15800">
                  <c:v>-0.29626599999999997</c:v>
                </c:pt>
                <c:pt idx="15801">
                  <c:v>-0.29672399999999999</c:v>
                </c:pt>
                <c:pt idx="15802">
                  <c:v>-0.29714200000000002</c:v>
                </c:pt>
                <c:pt idx="15803">
                  <c:v>-0.29751100000000003</c:v>
                </c:pt>
                <c:pt idx="15804">
                  <c:v>-0.297817</c:v>
                </c:pt>
                <c:pt idx="15805">
                  <c:v>-0.29805999999999999</c:v>
                </c:pt>
                <c:pt idx="15806">
                  <c:v>-0.29824400000000001</c:v>
                </c:pt>
                <c:pt idx="15807">
                  <c:v>-0.29837599999999997</c:v>
                </c:pt>
                <c:pt idx="15808">
                  <c:v>-0.298454</c:v>
                </c:pt>
                <c:pt idx="15809">
                  <c:v>-0.29847899999999999</c:v>
                </c:pt>
                <c:pt idx="15810">
                  <c:v>-0.29845300000000002</c:v>
                </c:pt>
                <c:pt idx="15811">
                  <c:v>-0.29837000000000002</c:v>
                </c:pt>
                <c:pt idx="15812">
                  <c:v>-0.29822399999999999</c:v>
                </c:pt>
                <c:pt idx="15813">
                  <c:v>-0.29800700000000002</c:v>
                </c:pt>
                <c:pt idx="15814">
                  <c:v>-0.29771399999999998</c:v>
                </c:pt>
                <c:pt idx="15815">
                  <c:v>-0.297344</c:v>
                </c:pt>
                <c:pt idx="15816">
                  <c:v>-0.29689100000000002</c:v>
                </c:pt>
                <c:pt idx="15817">
                  <c:v>-0.29635400000000001</c:v>
                </c:pt>
                <c:pt idx="15818">
                  <c:v>-0.29573199999999999</c:v>
                </c:pt>
                <c:pt idx="15819">
                  <c:v>-0.29502200000000001</c:v>
                </c:pt>
                <c:pt idx="15820">
                  <c:v>-0.29421999999999998</c:v>
                </c:pt>
                <c:pt idx="15821">
                  <c:v>-0.293325</c:v>
                </c:pt>
                <c:pt idx="15822">
                  <c:v>-0.29233999999999999</c:v>
                </c:pt>
                <c:pt idx="15823">
                  <c:v>-0.29126800000000003</c:v>
                </c:pt>
                <c:pt idx="15824">
                  <c:v>-0.29010799999999998</c:v>
                </c:pt>
                <c:pt idx="15825">
                  <c:v>-0.28885899999999998</c:v>
                </c:pt>
                <c:pt idx="15826">
                  <c:v>-0.28752100000000003</c:v>
                </c:pt>
                <c:pt idx="15827">
                  <c:v>-0.28609000000000001</c:v>
                </c:pt>
                <c:pt idx="15828">
                  <c:v>-0.28456199999999998</c:v>
                </c:pt>
                <c:pt idx="15829">
                  <c:v>-0.282939</c:v>
                </c:pt>
                <c:pt idx="15830">
                  <c:v>-0.281225</c:v>
                </c:pt>
                <c:pt idx="15831">
                  <c:v>-0.27941700000000003</c:v>
                </c:pt>
                <c:pt idx="15832">
                  <c:v>-0.27751399999999998</c:v>
                </c:pt>
                <c:pt idx="15833">
                  <c:v>-0.27551599999999998</c:v>
                </c:pt>
                <c:pt idx="15834">
                  <c:v>-0.273428</c:v>
                </c:pt>
                <c:pt idx="15835">
                  <c:v>-0.27125199999999999</c:v>
                </c:pt>
                <c:pt idx="15836">
                  <c:v>-0.268988</c:v>
                </c:pt>
                <c:pt idx="15837">
                  <c:v>-0.26663900000000001</c:v>
                </c:pt>
                <c:pt idx="15838">
                  <c:v>-0.26421099999999997</c:v>
                </c:pt>
                <c:pt idx="15839">
                  <c:v>-0.26170599999999999</c:v>
                </c:pt>
                <c:pt idx="15840">
                  <c:v>-0.259127</c:v>
                </c:pt>
                <c:pt idx="15841">
                  <c:v>-0.25647900000000001</c:v>
                </c:pt>
                <c:pt idx="15842">
                  <c:v>-0.25376300000000002</c:v>
                </c:pt>
                <c:pt idx="15843">
                  <c:v>-0.25097999999999998</c:v>
                </c:pt>
                <c:pt idx="15844">
                  <c:v>-0.24812899999999999</c:v>
                </c:pt>
                <c:pt idx="15845">
                  <c:v>-0.24521100000000001</c:v>
                </c:pt>
                <c:pt idx="15846">
                  <c:v>-0.24223</c:v>
                </c:pt>
                <c:pt idx="15847">
                  <c:v>-0.23919099999999999</c:v>
                </c:pt>
                <c:pt idx="15848">
                  <c:v>-0.236095</c:v>
                </c:pt>
                <c:pt idx="15849">
                  <c:v>-0.23294599999999999</c:v>
                </c:pt>
                <c:pt idx="15850">
                  <c:v>-0.22974600000000001</c:v>
                </c:pt>
                <c:pt idx="15851">
                  <c:v>-0.226496</c:v>
                </c:pt>
                <c:pt idx="15852">
                  <c:v>-0.22319800000000001</c:v>
                </c:pt>
                <c:pt idx="15853">
                  <c:v>-0.21985499999999999</c:v>
                </c:pt>
                <c:pt idx="15854">
                  <c:v>-0.216472</c:v>
                </c:pt>
                <c:pt idx="15855">
                  <c:v>-0.21305299999999999</c:v>
                </c:pt>
                <c:pt idx="15856">
                  <c:v>-0.20959900000000001</c:v>
                </c:pt>
                <c:pt idx="15857">
                  <c:v>-0.20611399999999999</c:v>
                </c:pt>
                <c:pt idx="15858">
                  <c:v>-0.202601</c:v>
                </c:pt>
                <c:pt idx="15859">
                  <c:v>-0.19906299999999999</c:v>
                </c:pt>
                <c:pt idx="15860">
                  <c:v>-0.19550300000000001</c:v>
                </c:pt>
                <c:pt idx="15861">
                  <c:v>-0.19192600000000001</c:v>
                </c:pt>
                <c:pt idx="15862">
                  <c:v>-0.188333</c:v>
                </c:pt>
                <c:pt idx="15863">
                  <c:v>-0.184722</c:v>
                </c:pt>
                <c:pt idx="15864">
                  <c:v>-0.18109600000000001</c:v>
                </c:pt>
                <c:pt idx="15865">
                  <c:v>-0.17746300000000001</c:v>
                </c:pt>
                <c:pt idx="15866">
                  <c:v>-0.17383799999999999</c:v>
                </c:pt>
                <c:pt idx="15867">
                  <c:v>-0.17023099999999999</c:v>
                </c:pt>
                <c:pt idx="15868">
                  <c:v>-0.16664799999999999</c:v>
                </c:pt>
                <c:pt idx="15869">
                  <c:v>-0.16308700000000001</c:v>
                </c:pt>
                <c:pt idx="15870">
                  <c:v>-0.159552</c:v>
                </c:pt>
                <c:pt idx="15871">
                  <c:v>-0.15604599999999999</c:v>
                </c:pt>
                <c:pt idx="15872">
                  <c:v>-0.15257200000000001</c:v>
                </c:pt>
                <c:pt idx="15873">
                  <c:v>-0.14913599999999999</c:v>
                </c:pt>
                <c:pt idx="15874">
                  <c:v>-0.14574599999999999</c:v>
                </c:pt>
                <c:pt idx="15875">
                  <c:v>-0.14240900000000001</c:v>
                </c:pt>
                <c:pt idx="15876">
                  <c:v>-0.13913</c:v>
                </c:pt>
                <c:pt idx="15877">
                  <c:v>-0.13591200000000001</c:v>
                </c:pt>
                <c:pt idx="15878">
                  <c:v>-0.13275500000000001</c:v>
                </c:pt>
                <c:pt idx="15879">
                  <c:v>-0.129663</c:v>
                </c:pt>
                <c:pt idx="15880">
                  <c:v>-0.126635</c:v>
                </c:pt>
                <c:pt idx="15881">
                  <c:v>-0.12367599999999999</c:v>
                </c:pt>
                <c:pt idx="15882">
                  <c:v>-0.120793</c:v>
                </c:pt>
                <c:pt idx="15883">
                  <c:v>-0.11799</c:v>
                </c:pt>
                <c:pt idx="15884">
                  <c:v>-0.115272</c:v>
                </c:pt>
                <c:pt idx="15885">
                  <c:v>-0.112645</c:v>
                </c:pt>
                <c:pt idx="15886">
                  <c:v>-0.110113</c:v>
                </c:pt>
                <c:pt idx="15887">
                  <c:v>-0.10767599999999999</c:v>
                </c:pt>
                <c:pt idx="15888">
                  <c:v>-0.105338</c:v>
                </c:pt>
                <c:pt idx="15889">
                  <c:v>-0.103103</c:v>
                </c:pt>
                <c:pt idx="15890">
                  <c:v>-0.100979</c:v>
                </c:pt>
                <c:pt idx="15891">
                  <c:v>-9.8970900000000001E-2</c:v>
                </c:pt>
                <c:pt idx="15892">
                  <c:v>-9.7081100000000004E-2</c:v>
                </c:pt>
                <c:pt idx="15893">
                  <c:v>-9.5311999999999994E-2</c:v>
                </c:pt>
                <c:pt idx="15894">
                  <c:v>-9.3666200000000005E-2</c:v>
                </c:pt>
                <c:pt idx="15895">
                  <c:v>-9.2147300000000001E-2</c:v>
                </c:pt>
                <c:pt idx="15896">
                  <c:v>-9.0756500000000004E-2</c:v>
                </c:pt>
                <c:pt idx="15897">
                  <c:v>-8.9493699999999995E-2</c:v>
                </c:pt>
                <c:pt idx="15898">
                  <c:v>-8.8360900000000006E-2</c:v>
                </c:pt>
                <c:pt idx="15899">
                  <c:v>-8.7362200000000001E-2</c:v>
                </c:pt>
                <c:pt idx="15900">
                  <c:v>-8.6499400000000004E-2</c:v>
                </c:pt>
                <c:pt idx="15901">
                  <c:v>-8.5769600000000001E-2</c:v>
                </c:pt>
                <c:pt idx="15902">
                  <c:v>-8.5170399999999993E-2</c:v>
                </c:pt>
                <c:pt idx="15903">
                  <c:v>-8.4704100000000004E-2</c:v>
                </c:pt>
                <c:pt idx="15904">
                  <c:v>-8.4374500000000005E-2</c:v>
                </c:pt>
                <c:pt idx="15905">
                  <c:v>-8.4182400000000004E-2</c:v>
                </c:pt>
                <c:pt idx="15906">
                  <c:v>-8.4126699999999999E-2</c:v>
                </c:pt>
                <c:pt idx="15907">
                  <c:v>-8.42059E-2</c:v>
                </c:pt>
                <c:pt idx="15908">
                  <c:v>-8.4417800000000001E-2</c:v>
                </c:pt>
                <c:pt idx="15909">
                  <c:v>-8.4761600000000006E-2</c:v>
                </c:pt>
                <c:pt idx="15910">
                  <c:v>-8.5238599999999998E-2</c:v>
                </c:pt>
                <c:pt idx="15911">
                  <c:v>-8.5850800000000005E-2</c:v>
                </c:pt>
                <c:pt idx="15912">
                  <c:v>-8.6599499999999996E-2</c:v>
                </c:pt>
                <c:pt idx="15913">
                  <c:v>-8.7483199999999997E-2</c:v>
                </c:pt>
                <c:pt idx="15914">
                  <c:v>-8.84987E-2</c:v>
                </c:pt>
                <c:pt idx="15915">
                  <c:v>-8.9643500000000001E-2</c:v>
                </c:pt>
                <c:pt idx="15916">
                  <c:v>-9.0917200000000004E-2</c:v>
                </c:pt>
                <c:pt idx="15917">
                  <c:v>-9.2319700000000005E-2</c:v>
                </c:pt>
                <c:pt idx="15918">
                  <c:v>-9.3849399999999999E-2</c:v>
                </c:pt>
                <c:pt idx="15919">
                  <c:v>-9.5503699999999997E-2</c:v>
                </c:pt>
                <c:pt idx="15920">
                  <c:v>-9.7279599999999994E-2</c:v>
                </c:pt>
                <c:pt idx="15921">
                  <c:v>-9.9173700000000004E-2</c:v>
                </c:pt>
                <c:pt idx="15922">
                  <c:v>-0.101184</c:v>
                </c:pt>
                <c:pt idx="15923">
                  <c:v>-0.103309</c:v>
                </c:pt>
                <c:pt idx="15924">
                  <c:v>-0.105548</c:v>
                </c:pt>
                <c:pt idx="15925">
                  <c:v>-0.10789899999999999</c:v>
                </c:pt>
                <c:pt idx="15926">
                  <c:v>-0.110359</c:v>
                </c:pt>
                <c:pt idx="15927">
                  <c:v>-0.112927</c:v>
                </c:pt>
                <c:pt idx="15928">
                  <c:v>-0.115593</c:v>
                </c:pt>
                <c:pt idx="15929">
                  <c:v>-0.11834799999999999</c:v>
                </c:pt>
                <c:pt idx="15930">
                  <c:v>-0.12119099999999999</c:v>
                </c:pt>
                <c:pt idx="15931">
                  <c:v>-0.12411999999999999</c:v>
                </c:pt>
                <c:pt idx="15932">
                  <c:v>-0.127132</c:v>
                </c:pt>
                <c:pt idx="15933">
                  <c:v>-0.13022300000000001</c:v>
                </c:pt>
                <c:pt idx="15934">
                  <c:v>-0.13339100000000001</c:v>
                </c:pt>
                <c:pt idx="15935">
                  <c:v>-0.136633</c:v>
                </c:pt>
                <c:pt idx="15936">
                  <c:v>-0.13994999999999999</c:v>
                </c:pt>
                <c:pt idx="15937">
                  <c:v>-0.14333699999999999</c:v>
                </c:pt>
                <c:pt idx="15938">
                  <c:v>-0.146788</c:v>
                </c:pt>
                <c:pt idx="15939">
                  <c:v>-0.15029400000000001</c:v>
                </c:pt>
                <c:pt idx="15940">
                  <c:v>-0.15385199999999999</c:v>
                </c:pt>
                <c:pt idx="15941">
                  <c:v>-0.15746199999999999</c:v>
                </c:pt>
                <c:pt idx="15942">
                  <c:v>-0.16112699999999999</c:v>
                </c:pt>
                <c:pt idx="15943">
                  <c:v>-0.16484799999999999</c:v>
                </c:pt>
                <c:pt idx="15944">
                  <c:v>-0.16861799999999999</c:v>
                </c:pt>
                <c:pt idx="15945">
                  <c:v>-0.172429</c:v>
                </c:pt>
                <c:pt idx="15946">
                  <c:v>-0.17627599999999999</c:v>
                </c:pt>
                <c:pt idx="15947">
                  <c:v>-0.18015500000000001</c:v>
                </c:pt>
                <c:pt idx="15948">
                  <c:v>-0.184062</c:v>
                </c:pt>
                <c:pt idx="15949">
                  <c:v>-0.18798999999999999</c:v>
                </c:pt>
                <c:pt idx="15950">
                  <c:v>-0.19193399999999999</c:v>
                </c:pt>
                <c:pt idx="15951">
                  <c:v>-0.19589000000000001</c:v>
                </c:pt>
                <c:pt idx="15952">
                  <c:v>-0.19985600000000001</c:v>
                </c:pt>
                <c:pt idx="15953">
                  <c:v>-0.20382800000000001</c:v>
                </c:pt>
                <c:pt idx="15954">
                  <c:v>-0.20780000000000001</c:v>
                </c:pt>
                <c:pt idx="15955">
                  <c:v>-0.21176600000000001</c:v>
                </c:pt>
                <c:pt idx="15956">
                  <c:v>-0.21571899999999999</c:v>
                </c:pt>
                <c:pt idx="15957">
                  <c:v>-0.21965499999999999</c:v>
                </c:pt>
                <c:pt idx="15958">
                  <c:v>-0.22356899999999999</c:v>
                </c:pt>
                <c:pt idx="15959">
                  <c:v>-0.22742999999999999</c:v>
                </c:pt>
                <c:pt idx="15960">
                  <c:v>-0.231211</c:v>
                </c:pt>
                <c:pt idx="15961">
                  <c:v>-0.23494200000000001</c:v>
                </c:pt>
                <c:pt idx="15962">
                  <c:v>-0.238644</c:v>
                </c:pt>
                <c:pt idx="15963">
                  <c:v>-0.24229300000000001</c:v>
                </c:pt>
                <c:pt idx="15964">
                  <c:v>-0.24587999999999999</c:v>
                </c:pt>
                <c:pt idx="15965">
                  <c:v>-0.249418</c:v>
                </c:pt>
                <c:pt idx="15966">
                  <c:v>-0.252911</c:v>
                </c:pt>
                <c:pt idx="15967">
                  <c:v>-0.25635400000000003</c:v>
                </c:pt>
                <c:pt idx="15968">
                  <c:v>-0.259743</c:v>
                </c:pt>
                <c:pt idx="15969">
                  <c:v>-0.263073</c:v>
                </c:pt>
                <c:pt idx="15970">
                  <c:v>-0.26634000000000002</c:v>
                </c:pt>
                <c:pt idx="15971">
                  <c:v>-0.26954400000000001</c:v>
                </c:pt>
                <c:pt idx="15972">
                  <c:v>-0.27268599999999998</c:v>
                </c:pt>
                <c:pt idx="15973">
                  <c:v>-0.27576299999999998</c:v>
                </c:pt>
                <c:pt idx="15974">
                  <c:v>-0.27877299999999999</c:v>
                </c:pt>
                <c:pt idx="15975">
                  <c:v>-0.28171299999999999</c:v>
                </c:pt>
                <c:pt idx="15976">
                  <c:v>-0.284584</c:v>
                </c:pt>
                <c:pt idx="15977">
                  <c:v>-0.28738399999999997</c:v>
                </c:pt>
                <c:pt idx="15978">
                  <c:v>-0.29011500000000001</c:v>
                </c:pt>
                <c:pt idx="15979">
                  <c:v>-0.29277199999999998</c:v>
                </c:pt>
                <c:pt idx="15980">
                  <c:v>-0.29535</c:v>
                </c:pt>
                <c:pt idx="15981">
                  <c:v>-0.297842</c:v>
                </c:pt>
                <c:pt idx="15982">
                  <c:v>-0.30024400000000001</c:v>
                </c:pt>
                <c:pt idx="15983">
                  <c:v>-0.30255300000000002</c:v>
                </c:pt>
                <c:pt idx="15984">
                  <c:v>-0.30476900000000001</c:v>
                </c:pt>
                <c:pt idx="15985">
                  <c:v>-0.30688900000000002</c:v>
                </c:pt>
                <c:pt idx="15986">
                  <c:v>-0.30891099999999999</c:v>
                </c:pt>
                <c:pt idx="15987">
                  <c:v>-0.31083300000000003</c:v>
                </c:pt>
                <c:pt idx="15988">
                  <c:v>-0.31265300000000001</c:v>
                </c:pt>
                <c:pt idx="15989">
                  <c:v>-0.31436900000000001</c:v>
                </c:pt>
                <c:pt idx="15990">
                  <c:v>-0.31597799999999998</c:v>
                </c:pt>
                <c:pt idx="15991">
                  <c:v>-0.31747900000000001</c:v>
                </c:pt>
                <c:pt idx="15992">
                  <c:v>-0.31886900000000001</c:v>
                </c:pt>
                <c:pt idx="15993">
                  <c:v>-0.32014999999999999</c:v>
                </c:pt>
                <c:pt idx="15994">
                  <c:v>-0.32132300000000003</c:v>
                </c:pt>
                <c:pt idx="15995">
                  <c:v>-0.32239000000000001</c:v>
                </c:pt>
                <c:pt idx="15996">
                  <c:v>-0.323351</c:v>
                </c:pt>
                <c:pt idx="15997">
                  <c:v>-0.32420900000000002</c:v>
                </c:pt>
                <c:pt idx="15998">
                  <c:v>-0.32496199999999997</c:v>
                </c:pt>
                <c:pt idx="15999">
                  <c:v>-0.32561099999999998</c:v>
                </c:pt>
                <c:pt idx="16000">
                  <c:v>-0.32615699999999997</c:v>
                </c:pt>
                <c:pt idx="16001">
                  <c:v>-0.326598</c:v>
                </c:pt>
                <c:pt idx="16002">
                  <c:v>-0.326934</c:v>
                </c:pt>
                <c:pt idx="16003">
                  <c:v>-0.32716299999999998</c:v>
                </c:pt>
                <c:pt idx="16004">
                  <c:v>-0.32728499999999999</c:v>
                </c:pt>
                <c:pt idx="16005">
                  <c:v>-0.32729799999999998</c:v>
                </c:pt>
                <c:pt idx="16006">
                  <c:v>-0.32720300000000002</c:v>
                </c:pt>
                <c:pt idx="16007">
                  <c:v>-0.32700099999999999</c:v>
                </c:pt>
                <c:pt idx="16008">
                  <c:v>-0.32668900000000001</c:v>
                </c:pt>
                <c:pt idx="16009">
                  <c:v>-0.32626500000000003</c:v>
                </c:pt>
                <c:pt idx="16010">
                  <c:v>-0.32572800000000002</c:v>
                </c:pt>
                <c:pt idx="16011">
                  <c:v>-0.32507900000000001</c:v>
                </c:pt>
                <c:pt idx="16012">
                  <c:v>-0.32431700000000002</c:v>
                </c:pt>
                <c:pt idx="16013">
                  <c:v>-0.32344600000000001</c:v>
                </c:pt>
                <c:pt idx="16014">
                  <c:v>-0.32246999999999998</c:v>
                </c:pt>
                <c:pt idx="16015">
                  <c:v>-0.32139200000000001</c:v>
                </c:pt>
                <c:pt idx="16016">
                  <c:v>-0.320218</c:v>
                </c:pt>
                <c:pt idx="16017">
                  <c:v>-0.31895099999999998</c:v>
                </c:pt>
                <c:pt idx="16018">
                  <c:v>-0.31759300000000001</c:v>
                </c:pt>
                <c:pt idx="16019">
                  <c:v>-0.31614700000000001</c:v>
                </c:pt>
                <c:pt idx="16020">
                  <c:v>-0.31461600000000001</c:v>
                </c:pt>
                <c:pt idx="16021">
                  <c:v>-0.31300099999999997</c:v>
                </c:pt>
                <c:pt idx="16022">
                  <c:v>-0.31129899999999999</c:v>
                </c:pt>
                <c:pt idx="16023">
                  <c:v>-0.30951600000000001</c:v>
                </c:pt>
                <c:pt idx="16024">
                  <c:v>-0.30765399999999998</c:v>
                </c:pt>
                <c:pt idx="16025">
                  <c:v>-0.30571399999999999</c:v>
                </c:pt>
                <c:pt idx="16026">
                  <c:v>-0.30369000000000002</c:v>
                </c:pt>
                <c:pt idx="16027">
                  <c:v>-0.30158000000000001</c:v>
                </c:pt>
                <c:pt idx="16028">
                  <c:v>-0.29938399999999998</c:v>
                </c:pt>
                <c:pt idx="16029">
                  <c:v>-0.29710599999999998</c:v>
                </c:pt>
                <c:pt idx="16030">
                  <c:v>-0.29474800000000001</c:v>
                </c:pt>
                <c:pt idx="16031">
                  <c:v>-0.29231299999999999</c:v>
                </c:pt>
                <c:pt idx="16032">
                  <c:v>-0.28980299999999998</c:v>
                </c:pt>
                <c:pt idx="16033">
                  <c:v>-0.28721600000000003</c:v>
                </c:pt>
                <c:pt idx="16034">
                  <c:v>-0.28454800000000002</c:v>
                </c:pt>
                <c:pt idx="16035">
                  <c:v>-0.28179999999999999</c:v>
                </c:pt>
                <c:pt idx="16036">
                  <c:v>-0.27898400000000001</c:v>
                </c:pt>
                <c:pt idx="16037">
                  <c:v>-0.27611000000000002</c:v>
                </c:pt>
                <c:pt idx="16038">
                  <c:v>-0.27318300000000001</c:v>
                </c:pt>
                <c:pt idx="16039">
                  <c:v>-0.27020499999999997</c:v>
                </c:pt>
                <c:pt idx="16040">
                  <c:v>-0.26717600000000002</c:v>
                </c:pt>
                <c:pt idx="16041">
                  <c:v>-0.264096</c:v>
                </c:pt>
                <c:pt idx="16042">
                  <c:v>-0.26096599999999998</c:v>
                </c:pt>
                <c:pt idx="16043">
                  <c:v>-0.25778400000000001</c:v>
                </c:pt>
                <c:pt idx="16044">
                  <c:v>-0.254552</c:v>
                </c:pt>
                <c:pt idx="16045">
                  <c:v>-0.25127500000000003</c:v>
                </c:pt>
                <c:pt idx="16046">
                  <c:v>-0.24796000000000001</c:v>
                </c:pt>
                <c:pt idx="16047">
                  <c:v>-0.244614</c:v>
                </c:pt>
                <c:pt idx="16048">
                  <c:v>-0.24124000000000001</c:v>
                </c:pt>
                <c:pt idx="16049">
                  <c:v>-0.23784</c:v>
                </c:pt>
                <c:pt idx="16050">
                  <c:v>-0.23441699999999999</c:v>
                </c:pt>
                <c:pt idx="16051">
                  <c:v>-0.23097599999999999</c:v>
                </c:pt>
                <c:pt idx="16052">
                  <c:v>-0.227518</c:v>
                </c:pt>
                <c:pt idx="16053">
                  <c:v>-0.22402</c:v>
                </c:pt>
                <c:pt idx="16054">
                  <c:v>-0.220469</c:v>
                </c:pt>
                <c:pt idx="16055">
                  <c:v>-0.216894</c:v>
                </c:pt>
                <c:pt idx="16056">
                  <c:v>-0.21330499999999999</c:v>
                </c:pt>
                <c:pt idx="16057">
                  <c:v>-0.20968999999999999</c:v>
                </c:pt>
                <c:pt idx="16058">
                  <c:v>-0.20605100000000001</c:v>
                </c:pt>
                <c:pt idx="16059">
                  <c:v>-0.20239599999999999</c:v>
                </c:pt>
                <c:pt idx="16060">
                  <c:v>-0.19872600000000001</c:v>
                </c:pt>
                <c:pt idx="16061">
                  <c:v>-0.195044</c:v>
                </c:pt>
                <c:pt idx="16062">
                  <c:v>-0.19135099999999999</c:v>
                </c:pt>
                <c:pt idx="16063">
                  <c:v>-0.18764500000000001</c:v>
                </c:pt>
                <c:pt idx="16064">
                  <c:v>-0.18392700000000001</c:v>
                </c:pt>
                <c:pt idx="16065">
                  <c:v>-0.180199</c:v>
                </c:pt>
                <c:pt idx="16066">
                  <c:v>-0.17646500000000001</c:v>
                </c:pt>
                <c:pt idx="16067">
                  <c:v>-0.172732</c:v>
                </c:pt>
                <c:pt idx="16068">
                  <c:v>-0.16900399999999999</c:v>
                </c:pt>
                <c:pt idx="16069">
                  <c:v>-0.16528499999999999</c:v>
                </c:pt>
                <c:pt idx="16070">
                  <c:v>-0.161577</c:v>
                </c:pt>
                <c:pt idx="16071">
                  <c:v>-0.157884</c:v>
                </c:pt>
                <c:pt idx="16072">
                  <c:v>-0.15421000000000001</c:v>
                </c:pt>
                <c:pt idx="16073">
                  <c:v>-0.150558</c:v>
                </c:pt>
                <c:pt idx="16074">
                  <c:v>-0.146928</c:v>
                </c:pt>
                <c:pt idx="16075">
                  <c:v>-0.143319</c:v>
                </c:pt>
                <c:pt idx="16076">
                  <c:v>-0.139734</c:v>
                </c:pt>
                <c:pt idx="16077">
                  <c:v>-0.13617499999999999</c:v>
                </c:pt>
                <c:pt idx="16078">
                  <c:v>-0.13264500000000001</c:v>
                </c:pt>
                <c:pt idx="16079">
                  <c:v>-0.12914300000000001</c:v>
                </c:pt>
                <c:pt idx="16080">
                  <c:v>-0.12567</c:v>
                </c:pt>
                <c:pt idx="16081">
                  <c:v>-0.122224</c:v>
                </c:pt>
                <c:pt idx="16082">
                  <c:v>-0.118809</c:v>
                </c:pt>
                <c:pt idx="16083">
                  <c:v>-0.115425</c:v>
                </c:pt>
                <c:pt idx="16084">
                  <c:v>-0.112057</c:v>
                </c:pt>
                <c:pt idx="16085">
                  <c:v>-0.10868800000000001</c:v>
                </c:pt>
                <c:pt idx="16086">
                  <c:v>-0.105337</c:v>
                </c:pt>
                <c:pt idx="16087">
                  <c:v>-0.102022</c:v>
                </c:pt>
                <c:pt idx="16088">
                  <c:v>-9.8732899999999998E-2</c:v>
                </c:pt>
                <c:pt idx="16089">
                  <c:v>-9.5466899999999993E-2</c:v>
                </c:pt>
                <c:pt idx="16090">
                  <c:v>-9.2233700000000002E-2</c:v>
                </c:pt>
                <c:pt idx="16091">
                  <c:v>-8.9038500000000007E-2</c:v>
                </c:pt>
                <c:pt idx="16092">
                  <c:v>-8.5882399999999998E-2</c:v>
                </c:pt>
                <c:pt idx="16093">
                  <c:v>-8.2764799999999999E-2</c:v>
                </c:pt>
                <c:pt idx="16094">
                  <c:v>-7.96848E-2</c:v>
                </c:pt>
                <c:pt idx="16095">
                  <c:v>-7.6643000000000003E-2</c:v>
                </c:pt>
                <c:pt idx="16096">
                  <c:v>-7.3640899999999995E-2</c:v>
                </c:pt>
                <c:pt idx="16097">
                  <c:v>-7.0680499999999993E-2</c:v>
                </c:pt>
                <c:pt idx="16098">
                  <c:v>-6.77624E-2</c:v>
                </c:pt>
                <c:pt idx="16099">
                  <c:v>-6.4887299999999995E-2</c:v>
                </c:pt>
                <c:pt idx="16100">
                  <c:v>-6.2057300000000003E-2</c:v>
                </c:pt>
                <c:pt idx="16101">
                  <c:v>-5.92752E-2</c:v>
                </c:pt>
                <c:pt idx="16102">
                  <c:v>-5.6542700000000001E-2</c:v>
                </c:pt>
                <c:pt idx="16103">
                  <c:v>-5.3860900000000003E-2</c:v>
                </c:pt>
                <c:pt idx="16104">
                  <c:v>-5.1230400000000002E-2</c:v>
                </c:pt>
                <c:pt idx="16105">
                  <c:v>-4.86515E-2</c:v>
                </c:pt>
                <c:pt idx="16106">
                  <c:v>-4.6124199999999997E-2</c:v>
                </c:pt>
                <c:pt idx="16107">
                  <c:v>-4.3648800000000001E-2</c:v>
                </c:pt>
                <c:pt idx="16108">
                  <c:v>-4.1226199999999998E-2</c:v>
                </c:pt>
                <c:pt idx="16109">
                  <c:v>-3.8857099999999999E-2</c:v>
                </c:pt>
                <c:pt idx="16110">
                  <c:v>-3.6541900000000002E-2</c:v>
                </c:pt>
                <c:pt idx="16111">
                  <c:v>-3.4281600000000002E-2</c:v>
                </c:pt>
                <c:pt idx="16112">
                  <c:v>-3.2076100000000003E-2</c:v>
                </c:pt>
                <c:pt idx="16113">
                  <c:v>-2.9924099999999999E-2</c:v>
                </c:pt>
                <c:pt idx="16114">
                  <c:v>-2.78242E-2</c:v>
                </c:pt>
                <c:pt idx="16115">
                  <c:v>-2.5777100000000001E-2</c:v>
                </c:pt>
                <c:pt idx="16116">
                  <c:v>-2.3783800000000001E-2</c:v>
                </c:pt>
                <c:pt idx="16117">
                  <c:v>-2.1845799999999999E-2</c:v>
                </c:pt>
                <c:pt idx="16118">
                  <c:v>-1.9965199999999999E-2</c:v>
                </c:pt>
                <c:pt idx="16119">
                  <c:v>-1.81423E-2</c:v>
                </c:pt>
                <c:pt idx="16120">
                  <c:v>-1.6375899999999999E-2</c:v>
                </c:pt>
                <c:pt idx="16121">
                  <c:v>-1.4665900000000001E-2</c:v>
                </c:pt>
                <c:pt idx="16122">
                  <c:v>-1.3012900000000001E-2</c:v>
                </c:pt>
                <c:pt idx="16123">
                  <c:v>-1.14176E-2</c:v>
                </c:pt>
                <c:pt idx="16124" formatCode="0.00E+00">
                  <c:v>-9.8807200000000008E-3</c:v>
                </c:pt>
                <c:pt idx="16125" formatCode="0.00E+00">
                  <c:v>-8.4038399999999992E-3</c:v>
                </c:pt>
                <c:pt idx="16126" formatCode="0.00E+00">
                  <c:v>-6.9872900000000002E-3</c:v>
                </c:pt>
                <c:pt idx="16127" formatCode="0.00E+00">
                  <c:v>-5.62876E-3</c:v>
                </c:pt>
                <c:pt idx="16128" formatCode="0.00E+00">
                  <c:v>-4.3260900000000003E-3</c:v>
                </c:pt>
                <c:pt idx="16129" formatCode="0.00E+00">
                  <c:v>-3.0802E-3</c:v>
                </c:pt>
                <c:pt idx="16130" formatCode="0.00E+00">
                  <c:v>-1.89358E-3</c:v>
                </c:pt>
                <c:pt idx="16131" formatCode="0.00E+00">
                  <c:v>-7.6794400000000001E-4</c:v>
                </c:pt>
                <c:pt idx="16132" formatCode="0.00E+00">
                  <c:v>2.9571900000000001E-4</c:v>
                </c:pt>
                <c:pt idx="16133" formatCode="0.00E+00">
                  <c:v>1.2980999999999999E-3</c:v>
                </c:pt>
                <c:pt idx="16134" formatCode="0.00E+00">
                  <c:v>2.2416599999999999E-3</c:v>
                </c:pt>
                <c:pt idx="16135" formatCode="0.00E+00">
                  <c:v>3.12809E-3</c:v>
                </c:pt>
                <c:pt idx="16136" formatCode="0.00E+00">
                  <c:v>3.9573400000000002E-3</c:v>
                </c:pt>
                <c:pt idx="16137" formatCode="0.00E+00">
                  <c:v>4.72793E-3</c:v>
                </c:pt>
                <c:pt idx="16138" formatCode="0.00E+00">
                  <c:v>5.43743E-3</c:v>
                </c:pt>
                <c:pt idx="16139" formatCode="0.00E+00">
                  <c:v>6.0836900000000001E-3</c:v>
                </c:pt>
                <c:pt idx="16140" formatCode="0.00E+00">
                  <c:v>6.6651599999999998E-3</c:v>
                </c:pt>
                <c:pt idx="16141" formatCode="0.00E+00">
                  <c:v>7.1800900000000001E-3</c:v>
                </c:pt>
                <c:pt idx="16142" formatCode="0.00E+00">
                  <c:v>7.6274799999999999E-3</c:v>
                </c:pt>
                <c:pt idx="16143" formatCode="0.00E+00">
                  <c:v>8.0088399999999997E-3</c:v>
                </c:pt>
                <c:pt idx="16144" formatCode="0.00E+00">
                  <c:v>8.3262000000000006E-3</c:v>
                </c:pt>
                <c:pt idx="16145" formatCode="0.00E+00">
                  <c:v>8.5793999999999992E-3</c:v>
                </c:pt>
                <c:pt idx="16146" formatCode="0.00E+00">
                  <c:v>8.7680699999999993E-3</c:v>
                </c:pt>
                <c:pt idx="16147" formatCode="0.00E+00">
                  <c:v>8.8930999999999993E-3</c:v>
                </c:pt>
                <c:pt idx="16148" formatCode="0.00E+00">
                  <c:v>8.9541900000000008E-3</c:v>
                </c:pt>
                <c:pt idx="16149" formatCode="0.00E+00">
                  <c:v>8.9497499999999994E-3</c:v>
                </c:pt>
                <c:pt idx="16150" formatCode="0.00E+00">
                  <c:v>8.8794100000000008E-3</c:v>
                </c:pt>
                <c:pt idx="16151" formatCode="0.00E+00">
                  <c:v>8.7444299999999992E-3</c:v>
                </c:pt>
                <c:pt idx="16152" formatCode="0.00E+00">
                  <c:v>8.5460699999999994E-3</c:v>
                </c:pt>
                <c:pt idx="16153" formatCode="0.00E+00">
                  <c:v>8.2846199999999995E-3</c:v>
                </c:pt>
                <c:pt idx="16154" formatCode="0.00E+00">
                  <c:v>7.9596900000000002E-3</c:v>
                </c:pt>
                <c:pt idx="16155" formatCode="0.00E+00">
                  <c:v>7.5706699999999998E-3</c:v>
                </c:pt>
                <c:pt idx="16156" formatCode="0.00E+00">
                  <c:v>7.11658E-3</c:v>
                </c:pt>
                <c:pt idx="16157" formatCode="0.00E+00">
                  <c:v>6.5965199999999998E-3</c:v>
                </c:pt>
                <c:pt idx="16158" formatCode="0.00E+00">
                  <c:v>6.0118100000000002E-3</c:v>
                </c:pt>
                <c:pt idx="16159" formatCode="0.00E+00">
                  <c:v>5.3657000000000002E-3</c:v>
                </c:pt>
                <c:pt idx="16160" formatCode="0.00E+00">
                  <c:v>4.6593499999999996E-3</c:v>
                </c:pt>
                <c:pt idx="16161" formatCode="0.00E+00">
                  <c:v>3.89077E-3</c:v>
                </c:pt>
                <c:pt idx="16162" formatCode="0.00E+00">
                  <c:v>3.0572500000000001E-3</c:v>
                </c:pt>
                <c:pt idx="16163" formatCode="0.00E+00">
                  <c:v>2.1568300000000002E-3</c:v>
                </c:pt>
                <c:pt idx="16164" formatCode="0.00E+00">
                  <c:v>1.18983E-3</c:v>
                </c:pt>
                <c:pt idx="16165" formatCode="0.00E+00">
                  <c:v>1.58999E-4</c:v>
                </c:pt>
                <c:pt idx="16166" formatCode="0.00E+00">
                  <c:v>-9.3354799999999997E-4</c:v>
                </c:pt>
                <c:pt idx="16167" formatCode="0.00E+00">
                  <c:v>-2.0869E-3</c:v>
                </c:pt>
                <c:pt idx="16168" formatCode="0.00E+00">
                  <c:v>-3.3001300000000001E-3</c:v>
                </c:pt>
                <c:pt idx="16169" formatCode="0.00E+00">
                  <c:v>-4.5727600000000004E-3</c:v>
                </c:pt>
                <c:pt idx="16170" formatCode="0.00E+00">
                  <c:v>-5.9047800000000001E-3</c:v>
                </c:pt>
                <c:pt idx="16171" formatCode="0.00E+00">
                  <c:v>-7.2965499999999997E-3</c:v>
                </c:pt>
                <c:pt idx="16172" formatCode="0.00E+00">
                  <c:v>-8.74898E-3</c:v>
                </c:pt>
                <c:pt idx="16173">
                  <c:v>-1.02623E-2</c:v>
                </c:pt>
                <c:pt idx="16174">
                  <c:v>-1.1835E-2</c:v>
                </c:pt>
                <c:pt idx="16175">
                  <c:v>-1.34649E-2</c:v>
                </c:pt>
                <c:pt idx="16176">
                  <c:v>-1.5150800000000001E-2</c:v>
                </c:pt>
                <c:pt idx="16177">
                  <c:v>-1.6891400000000001E-2</c:v>
                </c:pt>
                <c:pt idx="16178">
                  <c:v>-1.86838E-2</c:v>
                </c:pt>
                <c:pt idx="16179">
                  <c:v>-2.0525700000000001E-2</c:v>
                </c:pt>
                <c:pt idx="16180">
                  <c:v>-2.2416700000000001E-2</c:v>
                </c:pt>
                <c:pt idx="16181">
                  <c:v>-2.43565E-2</c:v>
                </c:pt>
                <c:pt idx="16182">
                  <c:v>-2.6345199999999999E-2</c:v>
                </c:pt>
                <c:pt idx="16183">
                  <c:v>-2.8382000000000001E-2</c:v>
                </c:pt>
                <c:pt idx="16184">
                  <c:v>-3.0465599999999999E-2</c:v>
                </c:pt>
                <c:pt idx="16185">
                  <c:v>-3.25948E-2</c:v>
                </c:pt>
                <c:pt idx="16186">
                  <c:v>-3.4769000000000001E-2</c:v>
                </c:pt>
                <c:pt idx="16187">
                  <c:v>-3.69868E-2</c:v>
                </c:pt>
                <c:pt idx="16188">
                  <c:v>-3.9246099999999999E-2</c:v>
                </c:pt>
                <c:pt idx="16189">
                  <c:v>-4.1544400000000002E-2</c:v>
                </c:pt>
                <c:pt idx="16190">
                  <c:v>-4.3880000000000002E-2</c:v>
                </c:pt>
                <c:pt idx="16191">
                  <c:v>-4.6251599999999997E-2</c:v>
                </c:pt>
                <c:pt idx="16192">
                  <c:v>-4.8657899999999997E-2</c:v>
                </c:pt>
                <c:pt idx="16193">
                  <c:v>-5.1096999999999997E-2</c:v>
                </c:pt>
                <c:pt idx="16194">
                  <c:v>-5.3566900000000001E-2</c:v>
                </c:pt>
                <c:pt idx="16195">
                  <c:v>-5.6064799999999998E-2</c:v>
                </c:pt>
                <c:pt idx="16196">
                  <c:v>-5.8587800000000002E-2</c:v>
                </c:pt>
                <c:pt idx="16197">
                  <c:v>-6.1133699999999999E-2</c:v>
                </c:pt>
                <c:pt idx="16198">
                  <c:v>-6.3700599999999996E-2</c:v>
                </c:pt>
                <c:pt idx="16199">
                  <c:v>-6.6285700000000003E-2</c:v>
                </c:pt>
                <c:pt idx="16200">
                  <c:v>-6.8886000000000003E-2</c:v>
                </c:pt>
                <c:pt idx="16201">
                  <c:v>-7.1499099999999996E-2</c:v>
                </c:pt>
                <c:pt idx="16202">
                  <c:v>-7.4121900000000004E-2</c:v>
                </c:pt>
                <c:pt idx="16203">
                  <c:v>-7.6752000000000001E-2</c:v>
                </c:pt>
                <c:pt idx="16204">
                  <c:v>-7.9387200000000005E-2</c:v>
                </c:pt>
                <c:pt idx="16205">
                  <c:v>-8.2025000000000001E-2</c:v>
                </c:pt>
                <c:pt idx="16206">
                  <c:v>-8.4662299999999996E-2</c:v>
                </c:pt>
                <c:pt idx="16207">
                  <c:v>-8.7295600000000001E-2</c:v>
                </c:pt>
                <c:pt idx="16208">
                  <c:v>-8.9921299999999996E-2</c:v>
                </c:pt>
                <c:pt idx="16209">
                  <c:v>-9.2536599999999997E-2</c:v>
                </c:pt>
                <c:pt idx="16210">
                  <c:v>-9.5139799999999997E-2</c:v>
                </c:pt>
                <c:pt idx="16211">
                  <c:v>-9.7729200000000002E-2</c:v>
                </c:pt>
                <c:pt idx="16212">
                  <c:v>-0.100303</c:v>
                </c:pt>
                <c:pt idx="16213">
                  <c:v>-0.102858</c:v>
                </c:pt>
                <c:pt idx="16214">
                  <c:v>-0.105393</c:v>
                </c:pt>
                <c:pt idx="16215">
                  <c:v>-0.107904</c:v>
                </c:pt>
                <c:pt idx="16216">
                  <c:v>-0.110389</c:v>
                </c:pt>
                <c:pt idx="16217">
                  <c:v>-0.112847</c:v>
                </c:pt>
                <c:pt idx="16218">
                  <c:v>-0.115273</c:v>
                </c:pt>
                <c:pt idx="16219">
                  <c:v>-0.11766600000000001</c:v>
                </c:pt>
                <c:pt idx="16220">
                  <c:v>-0.120021</c:v>
                </c:pt>
                <c:pt idx="16221">
                  <c:v>-0.122335</c:v>
                </c:pt>
                <c:pt idx="16222">
                  <c:v>-0.12460599999999999</c:v>
                </c:pt>
                <c:pt idx="16223">
                  <c:v>-0.126833</c:v>
                </c:pt>
                <c:pt idx="16224">
                  <c:v>-0.12901199999999999</c:v>
                </c:pt>
                <c:pt idx="16225">
                  <c:v>-0.13114000000000001</c:v>
                </c:pt>
                <c:pt idx="16226">
                  <c:v>-0.133213</c:v>
                </c:pt>
                <c:pt idx="16227">
                  <c:v>-0.13523099999999999</c:v>
                </c:pt>
                <c:pt idx="16228">
                  <c:v>-0.13718900000000001</c:v>
                </c:pt>
                <c:pt idx="16229">
                  <c:v>-0.13908499999999999</c:v>
                </c:pt>
                <c:pt idx="16230">
                  <c:v>-0.14091699999999999</c:v>
                </c:pt>
                <c:pt idx="16231">
                  <c:v>-0.14268</c:v>
                </c:pt>
                <c:pt idx="16232">
                  <c:v>-0.144374</c:v>
                </c:pt>
                <c:pt idx="16233">
                  <c:v>-0.14599400000000001</c:v>
                </c:pt>
                <c:pt idx="16234">
                  <c:v>-0.147538</c:v>
                </c:pt>
                <c:pt idx="16235">
                  <c:v>-0.149004</c:v>
                </c:pt>
                <c:pt idx="16236">
                  <c:v>-0.15039</c:v>
                </c:pt>
                <c:pt idx="16237">
                  <c:v>-0.151694</c:v>
                </c:pt>
                <c:pt idx="16238">
                  <c:v>-0.15291199999999999</c:v>
                </c:pt>
                <c:pt idx="16239">
                  <c:v>-0.15404100000000001</c:v>
                </c:pt>
                <c:pt idx="16240">
                  <c:v>-0.15508</c:v>
                </c:pt>
                <c:pt idx="16241">
                  <c:v>-0.156026</c:v>
                </c:pt>
                <c:pt idx="16242">
                  <c:v>-0.15687799999999999</c:v>
                </c:pt>
                <c:pt idx="16243">
                  <c:v>-0.157635</c:v>
                </c:pt>
                <c:pt idx="16244">
                  <c:v>-0.15829599999999999</c:v>
                </c:pt>
                <c:pt idx="16245">
                  <c:v>-0.158859</c:v>
                </c:pt>
                <c:pt idx="16246">
                  <c:v>-0.15932299999999999</c:v>
                </c:pt>
                <c:pt idx="16247">
                  <c:v>-0.15968499999999999</c:v>
                </c:pt>
                <c:pt idx="16248">
                  <c:v>-0.159946</c:v>
                </c:pt>
                <c:pt idx="16249">
                  <c:v>-0.160104</c:v>
                </c:pt>
                <c:pt idx="16250">
                  <c:v>-0.16015599999999999</c:v>
                </c:pt>
                <c:pt idx="16251">
                  <c:v>-0.160103</c:v>
                </c:pt>
                <c:pt idx="16252">
                  <c:v>-0.15994</c:v>
                </c:pt>
                <c:pt idx="16253">
                  <c:v>-0.15966900000000001</c:v>
                </c:pt>
                <c:pt idx="16254">
                  <c:v>-0.15928800000000001</c:v>
                </c:pt>
                <c:pt idx="16255">
                  <c:v>-0.15879599999999999</c:v>
                </c:pt>
                <c:pt idx="16256">
                  <c:v>-0.158192</c:v>
                </c:pt>
                <c:pt idx="16257">
                  <c:v>-0.157475</c:v>
                </c:pt>
                <c:pt idx="16258">
                  <c:v>-0.15664400000000001</c:v>
                </c:pt>
                <c:pt idx="16259">
                  <c:v>-0.15570000000000001</c:v>
                </c:pt>
                <c:pt idx="16260">
                  <c:v>-0.154642</c:v>
                </c:pt>
                <c:pt idx="16261">
                  <c:v>-0.15346799999999999</c:v>
                </c:pt>
                <c:pt idx="16262">
                  <c:v>-0.15218000000000001</c:v>
                </c:pt>
                <c:pt idx="16263">
                  <c:v>-0.15077699999999999</c:v>
                </c:pt>
                <c:pt idx="16264">
                  <c:v>-0.14926</c:v>
                </c:pt>
                <c:pt idx="16265">
                  <c:v>-0.14762900000000001</c:v>
                </c:pt>
                <c:pt idx="16266">
                  <c:v>-0.14588499999999999</c:v>
                </c:pt>
                <c:pt idx="16267">
                  <c:v>-0.14402699999999999</c:v>
                </c:pt>
                <c:pt idx="16268">
                  <c:v>-0.14205599999999999</c:v>
                </c:pt>
                <c:pt idx="16269">
                  <c:v>-0.13997200000000001</c:v>
                </c:pt>
                <c:pt idx="16270">
                  <c:v>-0.13777400000000001</c:v>
                </c:pt>
                <c:pt idx="16271">
                  <c:v>-0.135464</c:v>
                </c:pt>
                <c:pt idx="16272">
                  <c:v>-0.133044</c:v>
                </c:pt>
                <c:pt idx="16273">
                  <c:v>-0.13051399999999999</c:v>
                </c:pt>
                <c:pt idx="16274">
                  <c:v>-0.12787699999999999</c:v>
                </c:pt>
                <c:pt idx="16275">
                  <c:v>-0.12513199999999999</c:v>
                </c:pt>
                <c:pt idx="16276">
                  <c:v>-0.122283</c:v>
                </c:pt>
                <c:pt idx="16277">
                  <c:v>-0.11933100000000001</c:v>
                </c:pt>
                <c:pt idx="16278">
                  <c:v>-0.11627700000000001</c:v>
                </c:pt>
                <c:pt idx="16279">
                  <c:v>-0.113124</c:v>
                </c:pt>
                <c:pt idx="16280">
                  <c:v>-0.109873</c:v>
                </c:pt>
                <c:pt idx="16281">
                  <c:v>-0.10652499999999999</c:v>
                </c:pt>
                <c:pt idx="16282">
                  <c:v>-0.10308199999999999</c:v>
                </c:pt>
                <c:pt idx="16283">
                  <c:v>-9.9548200000000003E-2</c:v>
                </c:pt>
                <c:pt idx="16284">
                  <c:v>-9.5924300000000004E-2</c:v>
                </c:pt>
                <c:pt idx="16285">
                  <c:v>-9.2213299999999998E-2</c:v>
                </c:pt>
                <c:pt idx="16286">
                  <c:v>-8.8417599999999999E-2</c:v>
                </c:pt>
                <c:pt idx="16287">
                  <c:v>-8.4540100000000007E-2</c:v>
                </c:pt>
                <c:pt idx="16288">
                  <c:v>-8.0583600000000005E-2</c:v>
                </c:pt>
                <c:pt idx="16289">
                  <c:v>-7.6550599999999996E-2</c:v>
                </c:pt>
                <c:pt idx="16290">
                  <c:v>-7.24437E-2</c:v>
                </c:pt>
                <c:pt idx="16291">
                  <c:v>-6.8265599999999996E-2</c:v>
                </c:pt>
                <c:pt idx="16292">
                  <c:v>-6.4019499999999993E-2</c:v>
                </c:pt>
                <c:pt idx="16293">
                  <c:v>-5.9708900000000002E-2</c:v>
                </c:pt>
                <c:pt idx="16294">
                  <c:v>-5.5336999999999997E-2</c:v>
                </c:pt>
                <c:pt idx="16295">
                  <c:v>-5.0907000000000001E-2</c:v>
                </c:pt>
                <c:pt idx="16296">
                  <c:v>-4.6422699999999997E-2</c:v>
                </c:pt>
                <c:pt idx="16297">
                  <c:v>-4.1888000000000002E-2</c:v>
                </c:pt>
                <c:pt idx="16298">
                  <c:v>-3.7306699999999998E-2</c:v>
                </c:pt>
                <c:pt idx="16299">
                  <c:v>-3.2681599999999998E-2</c:v>
                </c:pt>
                <c:pt idx="16300">
                  <c:v>-2.80158E-2</c:v>
                </c:pt>
                <c:pt idx="16301">
                  <c:v>-2.33124E-2</c:v>
                </c:pt>
                <c:pt idx="16302">
                  <c:v>-1.8575100000000001E-2</c:v>
                </c:pt>
                <c:pt idx="16303">
                  <c:v>-1.3807099999999999E-2</c:v>
                </c:pt>
                <c:pt idx="16304" formatCode="0.00E+00">
                  <c:v>-9.0119299999999996E-3</c:v>
                </c:pt>
                <c:pt idx="16305" formatCode="0.00E+00">
                  <c:v>-4.1935200000000001E-3</c:v>
                </c:pt>
                <c:pt idx="16306" formatCode="0.00E+00">
                  <c:v>6.4387799999999996E-4</c:v>
                </c:pt>
                <c:pt idx="16307" formatCode="0.00E+00">
                  <c:v>5.4961100000000002E-3</c:v>
                </c:pt>
                <c:pt idx="16308">
                  <c:v>1.0359200000000001E-2</c:v>
                </c:pt>
                <c:pt idx="16309">
                  <c:v>1.52295E-2</c:v>
                </c:pt>
                <c:pt idx="16310">
                  <c:v>2.0103300000000001E-2</c:v>
                </c:pt>
                <c:pt idx="16311">
                  <c:v>2.4977200000000001E-2</c:v>
                </c:pt>
                <c:pt idx="16312">
                  <c:v>2.9846899999999999E-2</c:v>
                </c:pt>
                <c:pt idx="16313">
                  <c:v>3.4708099999999999E-2</c:v>
                </c:pt>
                <c:pt idx="16314">
                  <c:v>3.9556399999999999E-2</c:v>
                </c:pt>
                <c:pt idx="16315">
                  <c:v>4.43874E-2</c:v>
                </c:pt>
                <c:pt idx="16316">
                  <c:v>4.9197299999999999E-2</c:v>
                </c:pt>
                <c:pt idx="16317">
                  <c:v>5.3982200000000001E-2</c:v>
                </c:pt>
                <c:pt idx="16318">
                  <c:v>5.8738800000000001E-2</c:v>
                </c:pt>
                <c:pt idx="16319">
                  <c:v>6.3463500000000006E-2</c:v>
                </c:pt>
                <c:pt idx="16320">
                  <c:v>6.8152500000000005E-2</c:v>
                </c:pt>
                <c:pt idx="16321">
                  <c:v>7.28018E-2</c:v>
                </c:pt>
                <c:pt idx="16322">
                  <c:v>7.7407400000000001E-2</c:v>
                </c:pt>
                <c:pt idx="16323">
                  <c:v>8.1965300000000005E-2</c:v>
                </c:pt>
                <c:pt idx="16324">
                  <c:v>8.6471000000000006E-2</c:v>
                </c:pt>
                <c:pt idx="16325">
                  <c:v>9.0920200000000007E-2</c:v>
                </c:pt>
                <c:pt idx="16326">
                  <c:v>9.5308799999999999E-2</c:v>
                </c:pt>
                <c:pt idx="16327">
                  <c:v>9.9633299999999994E-2</c:v>
                </c:pt>
                <c:pt idx="16328">
                  <c:v>0.10389</c:v>
                </c:pt>
                <c:pt idx="16329">
                  <c:v>0.108075</c:v>
                </c:pt>
                <c:pt idx="16330">
                  <c:v>0.11218500000000001</c:v>
                </c:pt>
                <c:pt idx="16331">
                  <c:v>0.116217</c:v>
                </c:pt>
                <c:pt idx="16332">
                  <c:v>0.120167</c:v>
                </c:pt>
                <c:pt idx="16333">
                  <c:v>0.12403400000000001</c:v>
                </c:pt>
                <c:pt idx="16334">
                  <c:v>0.12781300000000001</c:v>
                </c:pt>
                <c:pt idx="16335">
                  <c:v>0.13150400000000001</c:v>
                </c:pt>
                <c:pt idx="16336">
                  <c:v>0.135102</c:v>
                </c:pt>
                <c:pt idx="16337">
                  <c:v>0.13860500000000001</c:v>
                </c:pt>
                <c:pt idx="16338">
                  <c:v>0.142009</c:v>
                </c:pt>
                <c:pt idx="16339">
                  <c:v>0.14530999999999999</c:v>
                </c:pt>
                <c:pt idx="16340">
                  <c:v>0.148504</c:v>
                </c:pt>
                <c:pt idx="16341">
                  <c:v>0.15159</c:v>
                </c:pt>
                <c:pt idx="16342">
                  <c:v>0.15456500000000001</c:v>
                </c:pt>
                <c:pt idx="16343">
                  <c:v>0.15742800000000001</c:v>
                </c:pt>
                <c:pt idx="16344">
                  <c:v>0.16017500000000001</c:v>
                </c:pt>
                <c:pt idx="16345">
                  <c:v>0.16280600000000001</c:v>
                </c:pt>
                <c:pt idx="16346">
                  <c:v>0.16531799999999999</c:v>
                </c:pt>
                <c:pt idx="16347">
                  <c:v>0.167709</c:v>
                </c:pt>
                <c:pt idx="16348">
                  <c:v>0.16997899999999999</c:v>
                </c:pt>
                <c:pt idx="16349">
                  <c:v>0.172124</c:v>
                </c:pt>
                <c:pt idx="16350">
                  <c:v>0.17414399999999999</c:v>
                </c:pt>
                <c:pt idx="16351">
                  <c:v>0.176036</c:v>
                </c:pt>
                <c:pt idx="16352">
                  <c:v>0.17779900000000001</c:v>
                </c:pt>
                <c:pt idx="16353">
                  <c:v>0.17943200000000001</c:v>
                </c:pt>
                <c:pt idx="16354">
                  <c:v>0.18093300000000001</c:v>
                </c:pt>
                <c:pt idx="16355">
                  <c:v>0.18230299999999999</c:v>
                </c:pt>
                <c:pt idx="16356">
                  <c:v>0.18354100000000001</c:v>
                </c:pt>
                <c:pt idx="16357">
                  <c:v>0.184646</c:v>
                </c:pt>
                <c:pt idx="16358">
                  <c:v>0.18561800000000001</c:v>
                </c:pt>
                <c:pt idx="16359">
                  <c:v>0.18645700000000001</c:v>
                </c:pt>
                <c:pt idx="16360">
                  <c:v>0.187162</c:v>
                </c:pt>
                <c:pt idx="16361">
                  <c:v>0.18773400000000001</c:v>
                </c:pt>
                <c:pt idx="16362">
                  <c:v>0.18817200000000001</c:v>
                </c:pt>
                <c:pt idx="16363">
                  <c:v>0.18847700000000001</c:v>
                </c:pt>
                <c:pt idx="16364">
                  <c:v>0.18864700000000001</c:v>
                </c:pt>
                <c:pt idx="16365">
                  <c:v>0.18868399999999999</c:v>
                </c:pt>
                <c:pt idx="16366">
                  <c:v>0.188587</c:v>
                </c:pt>
                <c:pt idx="16367">
                  <c:v>0.188356</c:v>
                </c:pt>
                <c:pt idx="16368">
                  <c:v>0.18799299999999999</c:v>
                </c:pt>
                <c:pt idx="16369">
                  <c:v>0.187499</c:v>
                </c:pt>
                <c:pt idx="16370">
                  <c:v>0.18687599999999999</c:v>
                </c:pt>
                <c:pt idx="16371">
                  <c:v>0.18612500000000001</c:v>
                </c:pt>
                <c:pt idx="16372">
                  <c:v>0.185248</c:v>
                </c:pt>
                <c:pt idx="16373">
                  <c:v>0.18424699999999999</c:v>
                </c:pt>
                <c:pt idx="16374">
                  <c:v>0.18312400000000001</c:v>
                </c:pt>
                <c:pt idx="16375">
                  <c:v>0.18187900000000001</c:v>
                </c:pt>
                <c:pt idx="16376">
                  <c:v>0.18051600000000001</c:v>
                </c:pt>
                <c:pt idx="16377">
                  <c:v>0.179037</c:v>
                </c:pt>
                <c:pt idx="16378">
                  <c:v>0.17744299999999999</c:v>
                </c:pt>
                <c:pt idx="16379">
                  <c:v>0.175736</c:v>
                </c:pt>
                <c:pt idx="16380">
                  <c:v>0.17391699999999999</c:v>
                </c:pt>
                <c:pt idx="16381">
                  <c:v>0.171988</c:v>
                </c:pt>
                <c:pt idx="16382">
                  <c:v>0.16994999999999999</c:v>
                </c:pt>
                <c:pt idx="16383">
                  <c:v>0.16780800000000001</c:v>
                </c:pt>
                <c:pt idx="16384">
                  <c:v>0.16556399999999999</c:v>
                </c:pt>
                <c:pt idx="16385">
                  <c:v>0.16322200000000001</c:v>
                </c:pt>
                <c:pt idx="16386">
                  <c:v>0.16078600000000001</c:v>
                </c:pt>
                <c:pt idx="16387">
                  <c:v>0.15825800000000001</c:v>
                </c:pt>
                <c:pt idx="16388">
                  <c:v>0.155641</c:v>
                </c:pt>
                <c:pt idx="16389">
                  <c:v>0.15293699999999999</c:v>
                </c:pt>
                <c:pt idx="16390">
                  <c:v>0.15015000000000001</c:v>
                </c:pt>
                <c:pt idx="16391">
                  <c:v>0.147282</c:v>
                </c:pt>
                <c:pt idx="16392">
                  <c:v>0.144339</c:v>
                </c:pt>
                <c:pt idx="16393">
                  <c:v>0.14132400000000001</c:v>
                </c:pt>
                <c:pt idx="16394">
                  <c:v>0.138241</c:v>
                </c:pt>
                <c:pt idx="16395">
                  <c:v>0.13509499999999999</c:v>
                </c:pt>
                <c:pt idx="16396">
                  <c:v>0.13188900000000001</c:v>
                </c:pt>
                <c:pt idx="16397">
                  <c:v>0.12862699999999999</c:v>
                </c:pt>
                <c:pt idx="16398">
                  <c:v>0.12531</c:v>
                </c:pt>
                <c:pt idx="16399">
                  <c:v>0.12194199999999999</c:v>
                </c:pt>
                <c:pt idx="16400">
                  <c:v>0.11852600000000001</c:v>
                </c:pt>
                <c:pt idx="16401">
                  <c:v>0.115067</c:v>
                </c:pt>
                <c:pt idx="16402">
                  <c:v>0.111568</c:v>
                </c:pt>
                <c:pt idx="16403">
                  <c:v>0.108033</c:v>
                </c:pt>
                <c:pt idx="16404">
                  <c:v>0.104464</c:v>
                </c:pt>
                <c:pt idx="16405">
                  <c:v>0.100867</c:v>
                </c:pt>
                <c:pt idx="16406">
                  <c:v>9.7245600000000001E-2</c:v>
                </c:pt>
                <c:pt idx="16407">
                  <c:v>9.3604900000000005E-2</c:v>
                </c:pt>
                <c:pt idx="16408">
                  <c:v>8.9948899999999998E-2</c:v>
                </c:pt>
                <c:pt idx="16409">
                  <c:v>8.6281099999999999E-2</c:v>
                </c:pt>
                <c:pt idx="16410">
                  <c:v>8.2605300000000006E-2</c:v>
                </c:pt>
                <c:pt idx="16411">
                  <c:v>7.8925999999999996E-2</c:v>
                </c:pt>
                <c:pt idx="16412">
                  <c:v>7.5247300000000003E-2</c:v>
                </c:pt>
                <c:pt idx="16413">
                  <c:v>7.1573899999999996E-2</c:v>
                </c:pt>
                <c:pt idx="16414">
                  <c:v>6.7909600000000001E-2</c:v>
                </c:pt>
                <c:pt idx="16415">
                  <c:v>6.4258099999999999E-2</c:v>
                </c:pt>
                <c:pt idx="16416">
                  <c:v>6.06229E-2</c:v>
                </c:pt>
                <c:pt idx="16417">
                  <c:v>5.7007200000000001E-2</c:v>
                </c:pt>
                <c:pt idx="16418">
                  <c:v>5.3413799999999997E-2</c:v>
                </c:pt>
                <c:pt idx="16419">
                  <c:v>4.9845899999999999E-2</c:v>
                </c:pt>
                <c:pt idx="16420">
                  <c:v>4.6307099999999997E-2</c:v>
                </c:pt>
                <c:pt idx="16421">
                  <c:v>4.28008E-2</c:v>
                </c:pt>
                <c:pt idx="16422">
                  <c:v>3.9329700000000002E-2</c:v>
                </c:pt>
                <c:pt idx="16423">
                  <c:v>3.5897100000000001E-2</c:v>
                </c:pt>
                <c:pt idx="16424">
                  <c:v>3.2506699999999999E-2</c:v>
                </c:pt>
                <c:pt idx="16425">
                  <c:v>2.9162400000000002E-2</c:v>
                </c:pt>
                <c:pt idx="16426">
                  <c:v>2.58677E-2</c:v>
                </c:pt>
                <c:pt idx="16427">
                  <c:v>2.2625900000000001E-2</c:v>
                </c:pt>
                <c:pt idx="16428">
                  <c:v>1.9440200000000001E-2</c:v>
                </c:pt>
                <c:pt idx="16429">
                  <c:v>1.63137E-2</c:v>
                </c:pt>
                <c:pt idx="16430">
                  <c:v>1.3249800000000001E-2</c:v>
                </c:pt>
                <c:pt idx="16431">
                  <c:v>1.02518E-2</c:v>
                </c:pt>
                <c:pt idx="16432" formatCode="0.00E+00">
                  <c:v>7.3214100000000004E-3</c:v>
                </c:pt>
                <c:pt idx="16433" formatCode="0.00E+00">
                  <c:v>4.4592700000000004E-3</c:v>
                </c:pt>
                <c:pt idx="16434" formatCode="0.00E+00">
                  <c:v>1.6672E-3</c:v>
                </c:pt>
                <c:pt idx="16435" formatCode="0.00E+00">
                  <c:v>-1.0513499999999999E-3</c:v>
                </c:pt>
                <c:pt idx="16436" formatCode="0.00E+00">
                  <c:v>-3.6925500000000002E-3</c:v>
                </c:pt>
                <c:pt idx="16437" formatCode="0.00E+00">
                  <c:v>-6.2532300000000002E-3</c:v>
                </c:pt>
                <c:pt idx="16438" formatCode="0.00E+00">
                  <c:v>-8.7310600000000006E-3</c:v>
                </c:pt>
                <c:pt idx="16439">
                  <c:v>-1.11241E-2</c:v>
                </c:pt>
                <c:pt idx="16440">
                  <c:v>-1.34307E-2</c:v>
                </c:pt>
                <c:pt idx="16441">
                  <c:v>-1.5649300000000001E-2</c:v>
                </c:pt>
                <c:pt idx="16442">
                  <c:v>-1.77783E-2</c:v>
                </c:pt>
                <c:pt idx="16443">
                  <c:v>-1.9816199999999999E-2</c:v>
                </c:pt>
                <c:pt idx="16444">
                  <c:v>-2.1761599999999999E-2</c:v>
                </c:pt>
                <c:pt idx="16445">
                  <c:v>-2.3612899999999999E-2</c:v>
                </c:pt>
                <c:pt idx="16446">
                  <c:v>-2.53682E-2</c:v>
                </c:pt>
                <c:pt idx="16447">
                  <c:v>-2.7025500000000001E-2</c:v>
                </c:pt>
                <c:pt idx="16448">
                  <c:v>-2.8583500000000001E-2</c:v>
                </c:pt>
                <c:pt idx="16449">
                  <c:v>-3.0041600000000002E-2</c:v>
                </c:pt>
                <c:pt idx="16450">
                  <c:v>-3.1399200000000002E-2</c:v>
                </c:pt>
                <c:pt idx="16451">
                  <c:v>-3.2655499999999997E-2</c:v>
                </c:pt>
                <c:pt idx="16452">
                  <c:v>-3.381E-2</c:v>
                </c:pt>
                <c:pt idx="16453">
                  <c:v>-3.4862499999999998E-2</c:v>
                </c:pt>
                <c:pt idx="16454">
                  <c:v>-3.5812200000000002E-2</c:v>
                </c:pt>
                <c:pt idx="16455">
                  <c:v>-3.6658299999999998E-2</c:v>
                </c:pt>
                <c:pt idx="16456">
                  <c:v>-3.7400799999999998E-2</c:v>
                </c:pt>
                <c:pt idx="16457">
                  <c:v>-3.8040299999999999E-2</c:v>
                </c:pt>
                <c:pt idx="16458">
                  <c:v>-3.8577100000000003E-2</c:v>
                </c:pt>
                <c:pt idx="16459">
                  <c:v>-3.9010799999999998E-2</c:v>
                </c:pt>
                <c:pt idx="16460">
                  <c:v>-3.93417E-2</c:v>
                </c:pt>
                <c:pt idx="16461">
                  <c:v>-3.9570099999999997E-2</c:v>
                </c:pt>
                <c:pt idx="16462">
                  <c:v>-3.9696000000000002E-2</c:v>
                </c:pt>
                <c:pt idx="16463">
                  <c:v>-3.97203E-2</c:v>
                </c:pt>
                <c:pt idx="16464">
                  <c:v>-3.96443E-2</c:v>
                </c:pt>
                <c:pt idx="16465">
                  <c:v>-3.94691E-2</c:v>
                </c:pt>
                <c:pt idx="16466">
                  <c:v>-3.91945E-2</c:v>
                </c:pt>
                <c:pt idx="16467">
                  <c:v>-3.8821000000000001E-2</c:v>
                </c:pt>
                <c:pt idx="16468">
                  <c:v>-3.8349599999999998E-2</c:v>
                </c:pt>
                <c:pt idx="16469">
                  <c:v>-3.7781099999999998E-2</c:v>
                </c:pt>
                <c:pt idx="16470">
                  <c:v>-3.7116000000000003E-2</c:v>
                </c:pt>
                <c:pt idx="16471">
                  <c:v>-3.63553E-2</c:v>
                </c:pt>
                <c:pt idx="16472">
                  <c:v>-3.55006E-2</c:v>
                </c:pt>
                <c:pt idx="16473">
                  <c:v>-3.4554300000000003E-2</c:v>
                </c:pt>
                <c:pt idx="16474">
                  <c:v>-3.3518199999999998E-2</c:v>
                </c:pt>
                <c:pt idx="16475">
                  <c:v>-3.2393699999999997E-2</c:v>
                </c:pt>
                <c:pt idx="16476">
                  <c:v>-3.1182100000000001E-2</c:v>
                </c:pt>
                <c:pt idx="16477">
                  <c:v>-2.9885599999999998E-2</c:v>
                </c:pt>
                <c:pt idx="16478">
                  <c:v>-2.8505800000000001E-2</c:v>
                </c:pt>
                <c:pt idx="16479">
                  <c:v>-2.7044100000000001E-2</c:v>
                </c:pt>
                <c:pt idx="16480">
                  <c:v>-2.5502E-2</c:v>
                </c:pt>
                <c:pt idx="16481">
                  <c:v>-2.3881200000000002E-2</c:v>
                </c:pt>
                <c:pt idx="16482">
                  <c:v>-2.2184099999999998E-2</c:v>
                </c:pt>
                <c:pt idx="16483">
                  <c:v>-2.04131E-2</c:v>
                </c:pt>
                <c:pt idx="16484">
                  <c:v>-1.8570199999999999E-2</c:v>
                </c:pt>
                <c:pt idx="16485">
                  <c:v>-1.66572E-2</c:v>
                </c:pt>
                <c:pt idx="16486">
                  <c:v>-1.4676099999999999E-2</c:v>
                </c:pt>
                <c:pt idx="16487">
                  <c:v>-1.26296E-2</c:v>
                </c:pt>
                <c:pt idx="16488">
                  <c:v>-1.0520399999999999E-2</c:v>
                </c:pt>
                <c:pt idx="16489" formatCode="0.00E+00">
                  <c:v>-8.3502899999999998E-3</c:v>
                </c:pt>
                <c:pt idx="16490" formatCode="0.00E+00">
                  <c:v>-6.1208E-3</c:v>
                </c:pt>
                <c:pt idx="16491" formatCode="0.00E+00">
                  <c:v>-3.8340499999999999E-3</c:v>
                </c:pt>
                <c:pt idx="16492" formatCode="0.00E+00">
                  <c:v>-1.49317E-3</c:v>
                </c:pt>
                <c:pt idx="16493" formatCode="0.00E+00">
                  <c:v>8.9868599999999999E-4</c:v>
                </c:pt>
                <c:pt idx="16494" formatCode="0.00E+00">
                  <c:v>3.33884E-3</c:v>
                </c:pt>
                <c:pt idx="16495" formatCode="0.00E+00">
                  <c:v>5.8246900000000004E-3</c:v>
                </c:pt>
                <c:pt idx="16496" formatCode="0.00E+00">
                  <c:v>8.3535599999999995E-3</c:v>
                </c:pt>
                <c:pt idx="16497">
                  <c:v>1.09228E-2</c:v>
                </c:pt>
                <c:pt idx="16498">
                  <c:v>1.353E-2</c:v>
                </c:pt>
                <c:pt idx="16499">
                  <c:v>1.6173199999999999E-2</c:v>
                </c:pt>
                <c:pt idx="16500">
                  <c:v>1.88504E-2</c:v>
                </c:pt>
                <c:pt idx="16501">
                  <c:v>2.1559600000000002E-2</c:v>
                </c:pt>
                <c:pt idx="16502">
                  <c:v>2.4298400000000001E-2</c:v>
                </c:pt>
                <c:pt idx="16503">
                  <c:v>2.7064700000000001E-2</c:v>
                </c:pt>
                <c:pt idx="16504">
                  <c:v>2.9855900000000001E-2</c:v>
                </c:pt>
                <c:pt idx="16505">
                  <c:v>3.26691E-2</c:v>
                </c:pt>
                <c:pt idx="16506">
                  <c:v>3.5501600000000001E-2</c:v>
                </c:pt>
                <c:pt idx="16507">
                  <c:v>3.8350700000000001E-2</c:v>
                </c:pt>
                <c:pt idx="16508">
                  <c:v>4.1213600000000003E-2</c:v>
                </c:pt>
                <c:pt idx="16509">
                  <c:v>4.4088200000000001E-2</c:v>
                </c:pt>
                <c:pt idx="16510">
                  <c:v>4.69725E-2</c:v>
                </c:pt>
                <c:pt idx="16511">
                  <c:v>4.9864699999999998E-2</c:v>
                </c:pt>
                <c:pt idx="16512">
                  <c:v>5.2762400000000001E-2</c:v>
                </c:pt>
                <c:pt idx="16513">
                  <c:v>5.5662900000000001E-2</c:v>
                </c:pt>
                <c:pt idx="16514">
                  <c:v>5.8563499999999998E-2</c:v>
                </c:pt>
                <c:pt idx="16515">
                  <c:v>6.1461399999999999E-2</c:v>
                </c:pt>
                <c:pt idx="16516">
                  <c:v>6.4354800000000004E-2</c:v>
                </c:pt>
                <c:pt idx="16517">
                  <c:v>6.7242399999999994E-2</c:v>
                </c:pt>
                <c:pt idx="16518">
                  <c:v>7.0122500000000004E-2</c:v>
                </c:pt>
                <c:pt idx="16519">
                  <c:v>7.2992399999999999E-2</c:v>
                </c:pt>
                <c:pt idx="16520">
                  <c:v>7.5850100000000004E-2</c:v>
                </c:pt>
                <c:pt idx="16521">
                  <c:v>7.8693799999999994E-2</c:v>
                </c:pt>
                <c:pt idx="16522">
                  <c:v>8.1521099999999999E-2</c:v>
                </c:pt>
                <c:pt idx="16523">
                  <c:v>8.4329299999999996E-2</c:v>
                </c:pt>
                <c:pt idx="16524">
                  <c:v>8.7116799999999994E-2</c:v>
                </c:pt>
                <c:pt idx="16525">
                  <c:v>8.9882199999999995E-2</c:v>
                </c:pt>
                <c:pt idx="16526">
                  <c:v>9.2623200000000003E-2</c:v>
                </c:pt>
                <c:pt idx="16527">
                  <c:v>9.5337199999999997E-2</c:v>
                </c:pt>
                <c:pt idx="16528">
                  <c:v>9.8021700000000003E-2</c:v>
                </c:pt>
                <c:pt idx="16529">
                  <c:v>0.100675</c:v>
                </c:pt>
                <c:pt idx="16530">
                  <c:v>0.103296</c:v>
                </c:pt>
                <c:pt idx="16531">
                  <c:v>0.105883</c:v>
                </c:pt>
                <c:pt idx="16532">
                  <c:v>0.10843700000000001</c:v>
                </c:pt>
                <c:pt idx="16533">
                  <c:v>0.110954</c:v>
                </c:pt>
                <c:pt idx="16534">
                  <c:v>0.11343399999999999</c:v>
                </c:pt>
                <c:pt idx="16535">
                  <c:v>0.11587500000000001</c:v>
                </c:pt>
                <c:pt idx="16536">
                  <c:v>0.11827500000000001</c:v>
                </c:pt>
                <c:pt idx="16537">
                  <c:v>0.12063500000000001</c:v>
                </c:pt>
                <c:pt idx="16538">
                  <c:v>0.122951</c:v>
                </c:pt>
                <c:pt idx="16539">
                  <c:v>0.125225</c:v>
                </c:pt>
                <c:pt idx="16540">
                  <c:v>0.12745400000000001</c:v>
                </c:pt>
                <c:pt idx="16541">
                  <c:v>0.129638</c:v>
                </c:pt>
                <c:pt idx="16542">
                  <c:v>0.131775</c:v>
                </c:pt>
                <c:pt idx="16543">
                  <c:v>0.13386300000000001</c:v>
                </c:pt>
                <c:pt idx="16544">
                  <c:v>0.135902</c:v>
                </c:pt>
                <c:pt idx="16545">
                  <c:v>0.13789000000000001</c:v>
                </c:pt>
                <c:pt idx="16546">
                  <c:v>0.13982600000000001</c:v>
                </c:pt>
                <c:pt idx="16547">
                  <c:v>0.14171</c:v>
                </c:pt>
                <c:pt idx="16548">
                  <c:v>0.143541</c:v>
                </c:pt>
                <c:pt idx="16549">
                  <c:v>0.145318</c:v>
                </c:pt>
                <c:pt idx="16550">
                  <c:v>0.14704</c:v>
                </c:pt>
                <c:pt idx="16551">
                  <c:v>0.14870700000000001</c:v>
                </c:pt>
                <c:pt idx="16552">
                  <c:v>0.15031800000000001</c:v>
                </c:pt>
                <c:pt idx="16553">
                  <c:v>0.15187200000000001</c:v>
                </c:pt>
                <c:pt idx="16554">
                  <c:v>0.15336900000000001</c:v>
                </c:pt>
                <c:pt idx="16555">
                  <c:v>0.154808</c:v>
                </c:pt>
                <c:pt idx="16556">
                  <c:v>0.15618899999999999</c:v>
                </c:pt>
                <c:pt idx="16557">
                  <c:v>0.15751200000000001</c:v>
                </c:pt>
                <c:pt idx="16558">
                  <c:v>0.158776</c:v>
                </c:pt>
                <c:pt idx="16559">
                  <c:v>0.15997900000000001</c:v>
                </c:pt>
                <c:pt idx="16560">
                  <c:v>0.16112299999999999</c:v>
                </c:pt>
                <c:pt idx="16561">
                  <c:v>0.16220599999999999</c:v>
                </c:pt>
                <c:pt idx="16562">
                  <c:v>0.16322800000000001</c:v>
                </c:pt>
                <c:pt idx="16563">
                  <c:v>0.164191</c:v>
                </c:pt>
                <c:pt idx="16564">
                  <c:v>0.16509299999999999</c:v>
                </c:pt>
                <c:pt idx="16565">
                  <c:v>0.165935</c:v>
                </c:pt>
                <c:pt idx="16566">
                  <c:v>0.166716</c:v>
                </c:pt>
                <c:pt idx="16567">
                  <c:v>0.167437</c:v>
                </c:pt>
                <c:pt idx="16568">
                  <c:v>0.16809499999999999</c:v>
                </c:pt>
                <c:pt idx="16569">
                  <c:v>0.16869200000000001</c:v>
                </c:pt>
                <c:pt idx="16570">
                  <c:v>0.16922799999999999</c:v>
                </c:pt>
                <c:pt idx="16571">
                  <c:v>0.16970299999999999</c:v>
                </c:pt>
                <c:pt idx="16572">
                  <c:v>0.17011799999999999</c:v>
                </c:pt>
                <c:pt idx="16573">
                  <c:v>0.17047100000000001</c:v>
                </c:pt>
                <c:pt idx="16574">
                  <c:v>0.170765</c:v>
                </c:pt>
                <c:pt idx="16575">
                  <c:v>0.17099800000000001</c:v>
                </c:pt>
                <c:pt idx="16576">
                  <c:v>0.17117099999999999</c:v>
                </c:pt>
                <c:pt idx="16577">
                  <c:v>0.17128299999999999</c:v>
                </c:pt>
                <c:pt idx="16578">
                  <c:v>0.17133599999999999</c:v>
                </c:pt>
                <c:pt idx="16579">
                  <c:v>0.17133000000000001</c:v>
                </c:pt>
                <c:pt idx="16580">
                  <c:v>0.171264</c:v>
                </c:pt>
                <c:pt idx="16581">
                  <c:v>0.17113999999999999</c:v>
                </c:pt>
                <c:pt idx="16582">
                  <c:v>0.170956</c:v>
                </c:pt>
                <c:pt idx="16583">
                  <c:v>0.170714</c:v>
                </c:pt>
                <c:pt idx="16584">
                  <c:v>0.17041500000000001</c:v>
                </c:pt>
                <c:pt idx="16585">
                  <c:v>0.17005799999999999</c:v>
                </c:pt>
                <c:pt idx="16586">
                  <c:v>0.16964499999999999</c:v>
                </c:pt>
                <c:pt idx="16587">
                  <c:v>0.16917499999999999</c:v>
                </c:pt>
                <c:pt idx="16588">
                  <c:v>0.16864899999999999</c:v>
                </c:pt>
                <c:pt idx="16589">
                  <c:v>0.16806699999999999</c:v>
                </c:pt>
                <c:pt idx="16590">
                  <c:v>0.16743</c:v>
                </c:pt>
                <c:pt idx="16591">
                  <c:v>0.166737</c:v>
                </c:pt>
                <c:pt idx="16592">
                  <c:v>0.16599</c:v>
                </c:pt>
                <c:pt idx="16593">
                  <c:v>0.165189</c:v>
                </c:pt>
                <c:pt idx="16594">
                  <c:v>0.16433500000000001</c:v>
                </c:pt>
                <c:pt idx="16595">
                  <c:v>0.16342799999999999</c:v>
                </c:pt>
                <c:pt idx="16596">
                  <c:v>0.16247</c:v>
                </c:pt>
                <c:pt idx="16597">
                  <c:v>0.16146099999999999</c:v>
                </c:pt>
                <c:pt idx="16598">
                  <c:v>0.16040199999999999</c:v>
                </c:pt>
                <c:pt idx="16599">
                  <c:v>0.15929199999999999</c:v>
                </c:pt>
                <c:pt idx="16600">
                  <c:v>0.158134</c:v>
                </c:pt>
                <c:pt idx="16601">
                  <c:v>0.15692800000000001</c:v>
                </c:pt>
                <c:pt idx="16602">
                  <c:v>0.15567400000000001</c:v>
                </c:pt>
                <c:pt idx="16603">
                  <c:v>0.15437500000000001</c:v>
                </c:pt>
                <c:pt idx="16604">
                  <c:v>0.15303</c:v>
                </c:pt>
                <c:pt idx="16605">
                  <c:v>0.151641</c:v>
                </c:pt>
                <c:pt idx="16606">
                  <c:v>0.15020900000000001</c:v>
                </c:pt>
                <c:pt idx="16607">
                  <c:v>0.14873400000000001</c:v>
                </c:pt>
                <c:pt idx="16608">
                  <c:v>0.14721600000000001</c:v>
                </c:pt>
                <c:pt idx="16609">
                  <c:v>0.14565800000000001</c:v>
                </c:pt>
                <c:pt idx="16610">
                  <c:v>0.14405899999999999</c:v>
                </c:pt>
                <c:pt idx="16611">
                  <c:v>0.14242199999999999</c:v>
                </c:pt>
                <c:pt idx="16612">
                  <c:v>0.14074600000000001</c:v>
                </c:pt>
                <c:pt idx="16613">
                  <c:v>0.13903299999999999</c:v>
                </c:pt>
                <c:pt idx="16614">
                  <c:v>0.13728399999999999</c:v>
                </c:pt>
                <c:pt idx="16615">
                  <c:v>0.13550100000000001</c:v>
                </c:pt>
                <c:pt idx="16616">
                  <c:v>0.133685</c:v>
                </c:pt>
                <c:pt idx="16617">
                  <c:v>0.13183800000000001</c:v>
                </c:pt>
                <c:pt idx="16618">
                  <c:v>0.12996099999999999</c:v>
                </c:pt>
                <c:pt idx="16619">
                  <c:v>0.128055</c:v>
                </c:pt>
                <c:pt idx="16620">
                  <c:v>0.12612100000000001</c:v>
                </c:pt>
                <c:pt idx="16621">
                  <c:v>0.12416099999999999</c:v>
                </c:pt>
                <c:pt idx="16622">
                  <c:v>0.12217500000000001</c:v>
                </c:pt>
                <c:pt idx="16623">
                  <c:v>0.120166</c:v>
                </c:pt>
                <c:pt idx="16624">
                  <c:v>0.118136</c:v>
                </c:pt>
                <c:pt idx="16625">
                  <c:v>0.11608499999999999</c:v>
                </c:pt>
                <c:pt idx="16626">
                  <c:v>0.11401600000000001</c:v>
                </c:pt>
                <c:pt idx="16627">
                  <c:v>0.111929</c:v>
                </c:pt>
                <c:pt idx="16628">
                  <c:v>0.10982699999999999</c:v>
                </c:pt>
                <c:pt idx="16629">
                  <c:v>0.107712</c:v>
                </c:pt>
                <c:pt idx="16630">
                  <c:v>0.105585</c:v>
                </c:pt>
                <c:pt idx="16631">
                  <c:v>0.103449</c:v>
                </c:pt>
                <c:pt idx="16632">
                  <c:v>0.10130500000000001</c:v>
                </c:pt>
                <c:pt idx="16633">
                  <c:v>9.9155499999999994E-2</c:v>
                </c:pt>
                <c:pt idx="16634">
                  <c:v>9.7001900000000002E-2</c:v>
                </c:pt>
                <c:pt idx="16635">
                  <c:v>9.4846100000000003E-2</c:v>
                </c:pt>
                <c:pt idx="16636">
                  <c:v>9.2689900000000006E-2</c:v>
                </c:pt>
                <c:pt idx="16637">
                  <c:v>9.0535299999999999E-2</c:v>
                </c:pt>
                <c:pt idx="16638">
                  <c:v>8.8384099999999993E-2</c:v>
                </c:pt>
                <c:pt idx="16639">
                  <c:v>8.62377E-2</c:v>
                </c:pt>
                <c:pt idx="16640">
                  <c:v>8.4098099999999995E-2</c:v>
                </c:pt>
                <c:pt idx="16641">
                  <c:v>8.1967499999999999E-2</c:v>
                </c:pt>
                <c:pt idx="16642">
                  <c:v>7.9848299999999997E-2</c:v>
                </c:pt>
                <c:pt idx="16643">
                  <c:v>7.77423E-2</c:v>
                </c:pt>
                <c:pt idx="16644">
                  <c:v>7.5651300000000005E-2</c:v>
                </c:pt>
                <c:pt idx="16645">
                  <c:v>7.3577400000000001E-2</c:v>
                </c:pt>
                <c:pt idx="16646">
                  <c:v>7.1522699999999995E-2</c:v>
                </c:pt>
                <c:pt idx="16647">
                  <c:v>6.9489499999999996E-2</c:v>
                </c:pt>
                <c:pt idx="16648">
                  <c:v>6.7480100000000001E-2</c:v>
                </c:pt>
                <c:pt idx="16649">
                  <c:v>6.5496799999999994E-2</c:v>
                </c:pt>
                <c:pt idx="16650">
                  <c:v>6.3542000000000001E-2</c:v>
                </c:pt>
                <c:pt idx="16651">
                  <c:v>6.16178E-2</c:v>
                </c:pt>
                <c:pt idx="16652">
                  <c:v>5.9726000000000001E-2</c:v>
                </c:pt>
                <c:pt idx="16653">
                  <c:v>5.7868799999999998E-2</c:v>
                </c:pt>
                <c:pt idx="16654">
                  <c:v>5.6048199999999999E-2</c:v>
                </c:pt>
                <c:pt idx="16655">
                  <c:v>5.4266200000000001E-2</c:v>
                </c:pt>
                <c:pt idx="16656">
                  <c:v>5.2524899999999999E-2</c:v>
                </c:pt>
                <c:pt idx="16657">
                  <c:v>5.0826000000000003E-2</c:v>
                </c:pt>
                <c:pt idx="16658">
                  <c:v>4.9171899999999998E-2</c:v>
                </c:pt>
                <c:pt idx="16659">
                  <c:v>4.75649E-2</c:v>
                </c:pt>
                <c:pt idx="16660">
                  <c:v>4.6006900000000003E-2</c:v>
                </c:pt>
                <c:pt idx="16661">
                  <c:v>4.4500100000000001E-2</c:v>
                </c:pt>
                <c:pt idx="16662">
                  <c:v>4.3046500000000001E-2</c:v>
                </c:pt>
                <c:pt idx="16663">
                  <c:v>4.1648299999999999E-2</c:v>
                </c:pt>
                <c:pt idx="16664">
                  <c:v>4.0307200000000001E-2</c:v>
                </c:pt>
                <c:pt idx="16665">
                  <c:v>3.9024999999999997E-2</c:v>
                </c:pt>
                <c:pt idx="16666">
                  <c:v>3.7803000000000003E-2</c:v>
                </c:pt>
                <c:pt idx="16667">
                  <c:v>3.66427E-2</c:v>
                </c:pt>
                <c:pt idx="16668">
                  <c:v>3.55457E-2</c:v>
                </c:pt>
                <c:pt idx="16669">
                  <c:v>3.4513299999999997E-2</c:v>
                </c:pt>
                <c:pt idx="16670">
                  <c:v>3.3546800000000002E-2</c:v>
                </c:pt>
                <c:pt idx="16671">
                  <c:v>3.2647799999999998E-2</c:v>
                </c:pt>
                <c:pt idx="16672">
                  <c:v>3.1817699999999997E-2</c:v>
                </c:pt>
                <c:pt idx="16673">
                  <c:v>3.1057999999999999E-2</c:v>
                </c:pt>
                <c:pt idx="16674">
                  <c:v>3.0369799999999999E-2</c:v>
                </c:pt>
                <c:pt idx="16675">
                  <c:v>2.9753999999999999E-2</c:v>
                </c:pt>
                <c:pt idx="16676">
                  <c:v>2.9211899999999999E-2</c:v>
                </c:pt>
                <c:pt idx="16677">
                  <c:v>2.87444E-2</c:v>
                </c:pt>
                <c:pt idx="16678">
                  <c:v>2.8352700000000002E-2</c:v>
                </c:pt>
                <c:pt idx="16679">
                  <c:v>2.8037599999999999E-2</c:v>
                </c:pt>
                <c:pt idx="16680">
                  <c:v>2.7800200000000001E-2</c:v>
                </c:pt>
                <c:pt idx="16681">
                  <c:v>2.7641300000000001E-2</c:v>
                </c:pt>
                <c:pt idx="16682">
                  <c:v>2.7561700000000001E-2</c:v>
                </c:pt>
                <c:pt idx="16683">
                  <c:v>2.7561800000000001E-2</c:v>
                </c:pt>
                <c:pt idx="16684">
                  <c:v>2.7642199999999999E-2</c:v>
                </c:pt>
                <c:pt idx="16685">
                  <c:v>2.7803100000000001E-2</c:v>
                </c:pt>
                <c:pt idx="16686">
                  <c:v>2.8044699999999999E-2</c:v>
                </c:pt>
                <c:pt idx="16687">
                  <c:v>2.83669E-2</c:v>
                </c:pt>
                <c:pt idx="16688">
                  <c:v>2.8769900000000001E-2</c:v>
                </c:pt>
                <c:pt idx="16689">
                  <c:v>2.9253700000000001E-2</c:v>
                </c:pt>
                <c:pt idx="16690">
                  <c:v>2.9818500000000001E-2</c:v>
                </c:pt>
                <c:pt idx="16691">
                  <c:v>3.0463899999999999E-2</c:v>
                </c:pt>
                <c:pt idx="16692">
                  <c:v>3.1189499999999998E-2</c:v>
                </c:pt>
                <c:pt idx="16693">
                  <c:v>3.1994300000000003E-2</c:v>
                </c:pt>
                <c:pt idx="16694">
                  <c:v>3.2877700000000003E-2</c:v>
                </c:pt>
                <c:pt idx="16695">
                  <c:v>3.3838899999999998E-2</c:v>
                </c:pt>
                <c:pt idx="16696">
                  <c:v>3.4877100000000001E-2</c:v>
                </c:pt>
                <c:pt idx="16697">
                  <c:v>3.59914E-2</c:v>
                </c:pt>
                <c:pt idx="16698">
                  <c:v>3.7180400000000002E-2</c:v>
                </c:pt>
                <c:pt idx="16699">
                  <c:v>3.8442999999999998E-2</c:v>
                </c:pt>
                <c:pt idx="16700">
                  <c:v>3.9777899999999998E-2</c:v>
                </c:pt>
                <c:pt idx="16701">
                  <c:v>4.1183999999999998E-2</c:v>
                </c:pt>
                <c:pt idx="16702">
                  <c:v>4.2659799999999998E-2</c:v>
                </c:pt>
                <c:pt idx="16703">
                  <c:v>4.4203699999999999E-2</c:v>
                </c:pt>
                <c:pt idx="16704">
                  <c:v>4.5813899999999998E-2</c:v>
                </c:pt>
                <c:pt idx="16705">
                  <c:v>4.7488799999999998E-2</c:v>
                </c:pt>
                <c:pt idx="16706">
                  <c:v>4.9226100000000002E-2</c:v>
                </c:pt>
                <c:pt idx="16707">
                  <c:v>5.1023800000000001E-2</c:v>
                </c:pt>
                <c:pt idx="16708">
                  <c:v>5.2879500000000003E-2</c:v>
                </c:pt>
                <c:pt idx="16709">
                  <c:v>5.4790999999999999E-2</c:v>
                </c:pt>
                <c:pt idx="16710">
                  <c:v>5.6756000000000001E-2</c:v>
                </c:pt>
                <c:pt idx="16711">
                  <c:v>5.87723E-2</c:v>
                </c:pt>
                <c:pt idx="16712">
                  <c:v>6.08374E-2</c:v>
                </c:pt>
                <c:pt idx="16713">
                  <c:v>6.2948699999999996E-2</c:v>
                </c:pt>
                <c:pt idx="16714">
                  <c:v>6.5103499999999995E-2</c:v>
                </c:pt>
                <c:pt idx="16715">
                  <c:v>6.7298899999999995E-2</c:v>
                </c:pt>
                <c:pt idx="16716">
                  <c:v>6.9531899999999994E-2</c:v>
                </c:pt>
                <c:pt idx="16717">
                  <c:v>7.1799799999999997E-2</c:v>
                </c:pt>
                <c:pt idx="16718">
                  <c:v>7.4099700000000004E-2</c:v>
                </c:pt>
                <c:pt idx="16719">
                  <c:v>7.6428700000000002E-2</c:v>
                </c:pt>
                <c:pt idx="16720">
                  <c:v>7.8784000000000007E-2</c:v>
                </c:pt>
                <c:pt idx="16721">
                  <c:v>8.1162700000000004E-2</c:v>
                </c:pt>
                <c:pt idx="16722">
                  <c:v>8.3561800000000006E-2</c:v>
                </c:pt>
                <c:pt idx="16723">
                  <c:v>8.5978100000000002E-2</c:v>
                </c:pt>
                <c:pt idx="16724">
                  <c:v>8.8408500000000001E-2</c:v>
                </c:pt>
                <c:pt idx="16725">
                  <c:v>9.0849799999999994E-2</c:v>
                </c:pt>
                <c:pt idx="16726">
                  <c:v>9.3299199999999999E-2</c:v>
                </c:pt>
                <c:pt idx="16727">
                  <c:v>9.5753400000000002E-2</c:v>
                </c:pt>
                <c:pt idx="16728">
                  <c:v>9.8209000000000005E-2</c:v>
                </c:pt>
                <c:pt idx="16729">
                  <c:v>0.100662</c:v>
                </c:pt>
                <c:pt idx="16730">
                  <c:v>0.10310999999999999</c:v>
                </c:pt>
                <c:pt idx="16731">
                  <c:v>0.105549</c:v>
                </c:pt>
                <c:pt idx="16732">
                  <c:v>0.107975</c:v>
                </c:pt>
                <c:pt idx="16733">
                  <c:v>0.110385</c:v>
                </c:pt>
                <c:pt idx="16734">
                  <c:v>0.112777</c:v>
                </c:pt>
                <c:pt idx="16735">
                  <c:v>0.115148</c:v>
                </c:pt>
                <c:pt idx="16736">
                  <c:v>0.117493</c:v>
                </c:pt>
                <c:pt idx="16737">
                  <c:v>0.119811</c:v>
                </c:pt>
                <c:pt idx="16738">
                  <c:v>0.122096</c:v>
                </c:pt>
                <c:pt idx="16739">
                  <c:v>0.124346</c:v>
                </c:pt>
                <c:pt idx="16740">
                  <c:v>0.126558</c:v>
                </c:pt>
                <c:pt idx="16741">
                  <c:v>0.12872900000000001</c:v>
                </c:pt>
                <c:pt idx="16742">
                  <c:v>0.130856</c:v>
                </c:pt>
                <c:pt idx="16743">
                  <c:v>0.132936</c:v>
                </c:pt>
                <c:pt idx="16744">
                  <c:v>0.134967</c:v>
                </c:pt>
                <c:pt idx="16745">
                  <c:v>0.13694500000000001</c:v>
                </c:pt>
                <c:pt idx="16746">
                  <c:v>0.13886799999999999</c:v>
                </c:pt>
                <c:pt idx="16747">
                  <c:v>0.140734</c:v>
                </c:pt>
                <c:pt idx="16748">
                  <c:v>0.142541</c:v>
                </c:pt>
                <c:pt idx="16749">
                  <c:v>0.144285</c:v>
                </c:pt>
                <c:pt idx="16750">
                  <c:v>0.14596500000000001</c:v>
                </c:pt>
                <c:pt idx="16751">
                  <c:v>0.14757899999999999</c:v>
                </c:pt>
                <c:pt idx="16752">
                  <c:v>0.14912500000000001</c:v>
                </c:pt>
                <c:pt idx="16753">
                  <c:v>0.15060100000000001</c:v>
                </c:pt>
                <c:pt idx="16754">
                  <c:v>0.152005</c:v>
                </c:pt>
                <c:pt idx="16755">
                  <c:v>0.153336</c:v>
                </c:pt>
                <c:pt idx="16756">
                  <c:v>0.15459000000000001</c:v>
                </c:pt>
                <c:pt idx="16757">
                  <c:v>0.15576699999999999</c:v>
                </c:pt>
                <c:pt idx="16758">
                  <c:v>0.156865</c:v>
                </c:pt>
                <c:pt idx="16759">
                  <c:v>0.15788199999999999</c:v>
                </c:pt>
                <c:pt idx="16760">
                  <c:v>0.15881799999999999</c:v>
                </c:pt>
                <c:pt idx="16761">
                  <c:v>0.15967000000000001</c:v>
                </c:pt>
                <c:pt idx="16762">
                  <c:v>0.160437</c:v>
                </c:pt>
                <c:pt idx="16763">
                  <c:v>0.16112000000000001</c:v>
                </c:pt>
                <c:pt idx="16764">
                  <c:v>0.161717</c:v>
                </c:pt>
                <c:pt idx="16765">
                  <c:v>0.16222700000000001</c:v>
                </c:pt>
                <c:pt idx="16766">
                  <c:v>0.16264999999999999</c:v>
                </c:pt>
                <c:pt idx="16767">
                  <c:v>0.16298299999999999</c:v>
                </c:pt>
                <c:pt idx="16768">
                  <c:v>0.16322900000000001</c:v>
                </c:pt>
                <c:pt idx="16769">
                  <c:v>0.163386</c:v>
                </c:pt>
                <c:pt idx="16770">
                  <c:v>0.16345499999999999</c:v>
                </c:pt>
                <c:pt idx="16771">
                  <c:v>0.163435</c:v>
                </c:pt>
                <c:pt idx="16772">
                  <c:v>0.163328</c:v>
                </c:pt>
                <c:pt idx="16773">
                  <c:v>0.163134</c:v>
                </c:pt>
                <c:pt idx="16774">
                  <c:v>0.162852</c:v>
                </c:pt>
                <c:pt idx="16775">
                  <c:v>0.16248299999999999</c:v>
                </c:pt>
                <c:pt idx="16776">
                  <c:v>0.16202800000000001</c:v>
                </c:pt>
                <c:pt idx="16777">
                  <c:v>0.16148699999999999</c:v>
                </c:pt>
                <c:pt idx="16778">
                  <c:v>0.160861</c:v>
                </c:pt>
                <c:pt idx="16779">
                  <c:v>0.16015099999999999</c:v>
                </c:pt>
                <c:pt idx="16780">
                  <c:v>0.159359</c:v>
                </c:pt>
                <c:pt idx="16781">
                  <c:v>0.15848499999999999</c:v>
                </c:pt>
                <c:pt idx="16782">
                  <c:v>0.157531</c:v>
                </c:pt>
                <c:pt idx="16783">
                  <c:v>0.156498</c:v>
                </c:pt>
                <c:pt idx="16784">
                  <c:v>0.155388</c:v>
                </c:pt>
                <c:pt idx="16785">
                  <c:v>0.15420200000000001</c:v>
                </c:pt>
                <c:pt idx="16786">
                  <c:v>0.15294199999999999</c:v>
                </c:pt>
                <c:pt idx="16787">
                  <c:v>0.15160999999999999</c:v>
                </c:pt>
                <c:pt idx="16788">
                  <c:v>0.15020800000000001</c:v>
                </c:pt>
                <c:pt idx="16789">
                  <c:v>0.14873700000000001</c:v>
                </c:pt>
                <c:pt idx="16790">
                  <c:v>0.1472</c:v>
                </c:pt>
                <c:pt idx="16791">
                  <c:v>0.14559900000000001</c:v>
                </c:pt>
                <c:pt idx="16792">
                  <c:v>0.14393800000000001</c:v>
                </c:pt>
                <c:pt idx="16793">
                  <c:v>0.14221700000000001</c:v>
                </c:pt>
                <c:pt idx="16794">
                  <c:v>0.14044000000000001</c:v>
                </c:pt>
                <c:pt idx="16795">
                  <c:v>0.13860900000000001</c:v>
                </c:pt>
                <c:pt idx="16796">
                  <c:v>0.13672599999999999</c:v>
                </c:pt>
                <c:pt idx="16797">
                  <c:v>0.134795</c:v>
                </c:pt>
                <c:pt idx="16798">
                  <c:v>0.13281799999999999</c:v>
                </c:pt>
                <c:pt idx="16799">
                  <c:v>0.130798</c:v>
                </c:pt>
                <c:pt idx="16800">
                  <c:v>0.12873799999999999</c:v>
                </c:pt>
                <c:pt idx="16801">
                  <c:v>0.126642</c:v>
                </c:pt>
                <c:pt idx="16802">
                  <c:v>0.124512</c:v>
                </c:pt>
                <c:pt idx="16803">
                  <c:v>0.122352</c:v>
                </c:pt>
                <c:pt idx="16804">
                  <c:v>0.12016499999999999</c:v>
                </c:pt>
                <c:pt idx="16805">
                  <c:v>0.117955</c:v>
                </c:pt>
                <c:pt idx="16806">
                  <c:v>0.11572399999999999</c:v>
                </c:pt>
                <c:pt idx="16807">
                  <c:v>0.11347699999999999</c:v>
                </c:pt>
                <c:pt idx="16808">
                  <c:v>0.111216</c:v>
                </c:pt>
                <c:pt idx="16809">
                  <c:v>0.108944</c:v>
                </c:pt>
                <c:pt idx="16810">
                  <c:v>0.106665</c:v>
                </c:pt>
                <c:pt idx="16811">
                  <c:v>0.104382</c:v>
                </c:pt>
                <c:pt idx="16812">
                  <c:v>0.10209799999999999</c:v>
                </c:pt>
                <c:pt idx="16813">
                  <c:v>9.9817100000000006E-2</c:v>
                </c:pt>
                <c:pt idx="16814">
                  <c:v>9.7543099999999994E-2</c:v>
                </c:pt>
                <c:pt idx="16815">
                  <c:v>9.5279299999999997E-2</c:v>
                </c:pt>
                <c:pt idx="16816">
                  <c:v>9.3029000000000001E-2</c:v>
                </c:pt>
                <c:pt idx="16817">
                  <c:v>9.0795200000000006E-2</c:v>
                </c:pt>
                <c:pt idx="16818">
                  <c:v>8.8580800000000001E-2</c:v>
                </c:pt>
                <c:pt idx="16819">
                  <c:v>8.6388999999999994E-2</c:v>
                </c:pt>
                <c:pt idx="16820">
                  <c:v>8.4223000000000006E-2</c:v>
                </c:pt>
                <c:pt idx="16821">
                  <c:v>8.2086000000000006E-2</c:v>
                </c:pt>
                <c:pt idx="16822">
                  <c:v>7.9981200000000002E-2</c:v>
                </c:pt>
                <c:pt idx="16823">
                  <c:v>7.7911599999999998E-2</c:v>
                </c:pt>
                <c:pt idx="16824">
                  <c:v>7.5880100000000006E-2</c:v>
                </c:pt>
                <c:pt idx="16825">
                  <c:v>7.3888999999999996E-2</c:v>
                </c:pt>
                <c:pt idx="16826">
                  <c:v>7.1941099999999994E-2</c:v>
                </c:pt>
                <c:pt idx="16827">
                  <c:v>7.0039699999999996E-2</c:v>
                </c:pt>
                <c:pt idx="16828">
                  <c:v>6.8187600000000001E-2</c:v>
                </c:pt>
                <c:pt idx="16829">
                  <c:v>6.6387799999999997E-2</c:v>
                </c:pt>
                <c:pt idx="16830">
                  <c:v>6.4642900000000003E-2</c:v>
                </c:pt>
                <c:pt idx="16831">
                  <c:v>6.2955499999999998E-2</c:v>
                </c:pt>
                <c:pt idx="16832">
                  <c:v>6.1327800000000002E-2</c:v>
                </c:pt>
                <c:pt idx="16833">
                  <c:v>5.97619E-2</c:v>
                </c:pt>
                <c:pt idx="16834">
                  <c:v>5.8259499999999999E-2</c:v>
                </c:pt>
                <c:pt idx="16835">
                  <c:v>5.6822900000000003E-2</c:v>
                </c:pt>
                <c:pt idx="16836">
                  <c:v>5.5454400000000001E-2</c:v>
                </c:pt>
                <c:pt idx="16837">
                  <c:v>5.4156799999999998E-2</c:v>
                </c:pt>
                <c:pt idx="16838">
                  <c:v>5.2933099999999997E-2</c:v>
                </c:pt>
                <c:pt idx="16839">
                  <c:v>5.1785699999999997E-2</c:v>
                </c:pt>
                <c:pt idx="16840">
                  <c:v>5.0715099999999999E-2</c:v>
                </c:pt>
                <c:pt idx="16841">
                  <c:v>4.9721000000000001E-2</c:v>
                </c:pt>
                <c:pt idx="16842">
                  <c:v>4.8804399999999998E-2</c:v>
                </c:pt>
                <c:pt idx="16843">
                  <c:v>4.7966599999999998E-2</c:v>
                </c:pt>
                <c:pt idx="16844">
                  <c:v>4.7208600000000003E-2</c:v>
                </c:pt>
                <c:pt idx="16845">
                  <c:v>4.6531000000000003E-2</c:v>
                </c:pt>
                <c:pt idx="16846">
                  <c:v>4.5934799999999998E-2</c:v>
                </c:pt>
                <c:pt idx="16847">
                  <c:v>4.5420700000000001E-2</c:v>
                </c:pt>
                <c:pt idx="16848">
                  <c:v>4.4989000000000001E-2</c:v>
                </c:pt>
                <c:pt idx="16849">
                  <c:v>4.4639600000000002E-2</c:v>
                </c:pt>
                <c:pt idx="16850">
                  <c:v>4.4372500000000002E-2</c:v>
                </c:pt>
                <c:pt idx="16851">
                  <c:v>4.4187299999999999E-2</c:v>
                </c:pt>
                <c:pt idx="16852">
                  <c:v>4.4083700000000003E-2</c:v>
                </c:pt>
                <c:pt idx="16853">
                  <c:v>4.4061000000000003E-2</c:v>
                </c:pt>
                <c:pt idx="16854">
                  <c:v>4.4118200000000003E-2</c:v>
                </c:pt>
                <c:pt idx="16855">
                  <c:v>4.4254500000000002E-2</c:v>
                </c:pt>
                <c:pt idx="16856">
                  <c:v>4.4469000000000002E-2</c:v>
                </c:pt>
                <c:pt idx="16857">
                  <c:v>4.4760800000000003E-2</c:v>
                </c:pt>
                <c:pt idx="16858">
                  <c:v>4.5128500000000002E-2</c:v>
                </c:pt>
                <c:pt idx="16859">
                  <c:v>4.5570899999999998E-2</c:v>
                </c:pt>
                <c:pt idx="16860">
                  <c:v>4.6086799999999997E-2</c:v>
                </c:pt>
                <c:pt idx="16861">
                  <c:v>4.6674899999999998E-2</c:v>
                </c:pt>
                <c:pt idx="16862">
                  <c:v>4.7333399999999998E-2</c:v>
                </c:pt>
                <c:pt idx="16863">
                  <c:v>4.8060400000000003E-2</c:v>
                </c:pt>
                <c:pt idx="16864">
                  <c:v>4.8854099999999998E-2</c:v>
                </c:pt>
                <c:pt idx="16865">
                  <c:v>4.9712699999999999E-2</c:v>
                </c:pt>
                <c:pt idx="16866">
                  <c:v>5.0633999999999998E-2</c:v>
                </c:pt>
                <c:pt idx="16867">
                  <c:v>5.1615599999999998E-2</c:v>
                </c:pt>
                <c:pt idx="16868">
                  <c:v>5.2654600000000003E-2</c:v>
                </c:pt>
                <c:pt idx="16869">
                  <c:v>5.3748200000000003E-2</c:v>
                </c:pt>
                <c:pt idx="16870">
                  <c:v>5.48938E-2</c:v>
                </c:pt>
                <c:pt idx="16871">
                  <c:v>5.6088499999999999E-2</c:v>
                </c:pt>
                <c:pt idx="16872">
                  <c:v>5.73293E-2</c:v>
                </c:pt>
                <c:pt idx="16873">
                  <c:v>5.8613199999999997E-2</c:v>
                </c:pt>
                <c:pt idx="16874">
                  <c:v>5.9936900000000001E-2</c:v>
                </c:pt>
                <c:pt idx="16875">
                  <c:v>6.1297699999999997E-2</c:v>
                </c:pt>
                <c:pt idx="16876">
                  <c:v>6.2692300000000006E-2</c:v>
                </c:pt>
                <c:pt idx="16877">
                  <c:v>6.4117400000000005E-2</c:v>
                </c:pt>
                <c:pt idx="16878">
                  <c:v>6.5569799999999998E-2</c:v>
                </c:pt>
                <c:pt idx="16879">
                  <c:v>6.7046300000000003E-2</c:v>
                </c:pt>
                <c:pt idx="16880">
                  <c:v>6.8543300000000001E-2</c:v>
                </c:pt>
                <c:pt idx="16881">
                  <c:v>7.0057300000000003E-2</c:v>
                </c:pt>
                <c:pt idx="16882">
                  <c:v>7.1584700000000001E-2</c:v>
                </c:pt>
                <c:pt idx="16883">
                  <c:v>7.3121900000000004E-2</c:v>
                </c:pt>
                <c:pt idx="16884">
                  <c:v>7.4665200000000001E-2</c:v>
                </c:pt>
                <c:pt idx="16885">
                  <c:v>7.6210799999999995E-2</c:v>
                </c:pt>
                <c:pt idx="16886">
                  <c:v>7.7755000000000005E-2</c:v>
                </c:pt>
                <c:pt idx="16887">
                  <c:v>7.9294000000000003E-2</c:v>
                </c:pt>
                <c:pt idx="16888">
                  <c:v>8.0824400000000005E-2</c:v>
                </c:pt>
                <c:pt idx="16889">
                  <c:v>8.2342700000000005E-2</c:v>
                </c:pt>
                <c:pt idx="16890">
                  <c:v>8.3844699999999994E-2</c:v>
                </c:pt>
                <c:pt idx="16891">
                  <c:v>8.5326399999999997E-2</c:v>
                </c:pt>
                <c:pt idx="16892">
                  <c:v>8.6784299999999995E-2</c:v>
                </c:pt>
                <c:pt idx="16893">
                  <c:v>8.8215299999999996E-2</c:v>
                </c:pt>
                <c:pt idx="16894">
                  <c:v>8.9616299999999996E-2</c:v>
                </c:pt>
                <c:pt idx="16895">
                  <c:v>9.0984099999999998E-2</c:v>
                </c:pt>
                <c:pt idx="16896">
                  <c:v>9.2315499999999995E-2</c:v>
                </c:pt>
                <c:pt idx="16897">
                  <c:v>9.3607300000000004E-2</c:v>
                </c:pt>
                <c:pt idx="16898">
                  <c:v>9.4856399999999993E-2</c:v>
                </c:pt>
                <c:pt idx="16899">
                  <c:v>9.6059699999999998E-2</c:v>
                </c:pt>
                <c:pt idx="16900">
                  <c:v>9.7213999999999995E-2</c:v>
                </c:pt>
                <c:pt idx="16901">
                  <c:v>9.8316299999999995E-2</c:v>
                </c:pt>
                <c:pt idx="16902">
                  <c:v>9.9363499999999993E-2</c:v>
                </c:pt>
                <c:pt idx="16903">
                  <c:v>0.100353</c:v>
                </c:pt>
                <c:pt idx="16904">
                  <c:v>0.101281</c:v>
                </c:pt>
                <c:pt idx="16905">
                  <c:v>0.102147</c:v>
                </c:pt>
                <c:pt idx="16906">
                  <c:v>0.102948</c:v>
                </c:pt>
                <c:pt idx="16907">
                  <c:v>0.103681</c:v>
                </c:pt>
                <c:pt idx="16908">
                  <c:v>0.10434599999999999</c:v>
                </c:pt>
                <c:pt idx="16909">
                  <c:v>0.10494100000000001</c:v>
                </c:pt>
                <c:pt idx="16910">
                  <c:v>0.105463</c:v>
                </c:pt>
                <c:pt idx="16911">
                  <c:v>0.10591100000000001</c:v>
                </c:pt>
                <c:pt idx="16912">
                  <c:v>0.106283</c:v>
                </c:pt>
                <c:pt idx="16913">
                  <c:v>0.106575</c:v>
                </c:pt>
                <c:pt idx="16914">
                  <c:v>0.10678799999999999</c:v>
                </c:pt>
                <c:pt idx="16915">
                  <c:v>0.10692</c:v>
                </c:pt>
                <c:pt idx="16916">
                  <c:v>0.10696899999999999</c:v>
                </c:pt>
                <c:pt idx="16917">
                  <c:v>0.106936</c:v>
                </c:pt>
                <c:pt idx="16918">
                  <c:v>0.106819</c:v>
                </c:pt>
                <c:pt idx="16919">
                  <c:v>0.106617</c:v>
                </c:pt>
                <c:pt idx="16920">
                  <c:v>0.10632999999999999</c:v>
                </c:pt>
                <c:pt idx="16921">
                  <c:v>0.105958</c:v>
                </c:pt>
                <c:pt idx="16922">
                  <c:v>0.105499</c:v>
                </c:pt>
                <c:pt idx="16923">
                  <c:v>0.10495500000000001</c:v>
                </c:pt>
                <c:pt idx="16924">
                  <c:v>0.104325</c:v>
                </c:pt>
                <c:pt idx="16925">
                  <c:v>0.10361099999999999</c:v>
                </c:pt>
                <c:pt idx="16926">
                  <c:v>0.102814</c:v>
                </c:pt>
                <c:pt idx="16927">
                  <c:v>0.101933</c:v>
                </c:pt>
                <c:pt idx="16928">
                  <c:v>0.10097</c:v>
                </c:pt>
                <c:pt idx="16929">
                  <c:v>9.9928000000000003E-2</c:v>
                </c:pt>
                <c:pt idx="16930">
                  <c:v>9.88068E-2</c:v>
                </c:pt>
                <c:pt idx="16931">
                  <c:v>9.7608399999999998E-2</c:v>
                </c:pt>
                <c:pt idx="16932">
                  <c:v>9.6334900000000001E-2</c:v>
                </c:pt>
                <c:pt idx="16933">
                  <c:v>9.4988199999999995E-2</c:v>
                </c:pt>
                <c:pt idx="16934">
                  <c:v>9.3569600000000003E-2</c:v>
                </c:pt>
                <c:pt idx="16935">
                  <c:v>9.2080899999999993E-2</c:v>
                </c:pt>
                <c:pt idx="16936">
                  <c:v>9.0524400000000005E-2</c:v>
                </c:pt>
                <c:pt idx="16937">
                  <c:v>8.8902300000000004E-2</c:v>
                </c:pt>
                <c:pt idx="16938">
                  <c:v>8.7216000000000002E-2</c:v>
                </c:pt>
                <c:pt idx="16939">
                  <c:v>8.5467100000000004E-2</c:v>
                </c:pt>
                <c:pt idx="16940">
                  <c:v>8.3658099999999999E-2</c:v>
                </c:pt>
                <c:pt idx="16941">
                  <c:v>8.1792000000000004E-2</c:v>
                </c:pt>
                <c:pt idx="16942">
                  <c:v>7.9871399999999995E-2</c:v>
                </c:pt>
                <c:pt idx="16943">
                  <c:v>7.7898899999999993E-2</c:v>
                </c:pt>
                <c:pt idx="16944">
                  <c:v>7.5877299999999995E-2</c:v>
                </c:pt>
                <c:pt idx="16945">
                  <c:v>7.3809299999999994E-2</c:v>
                </c:pt>
                <c:pt idx="16946">
                  <c:v>7.1697700000000003E-2</c:v>
                </c:pt>
                <c:pt idx="16947">
                  <c:v>6.9545800000000005E-2</c:v>
                </c:pt>
                <c:pt idx="16948">
                  <c:v>6.7356600000000003E-2</c:v>
                </c:pt>
                <c:pt idx="16949">
                  <c:v>6.5133200000000002E-2</c:v>
                </c:pt>
                <c:pt idx="16950">
                  <c:v>6.2879900000000002E-2</c:v>
                </c:pt>
                <c:pt idx="16951">
                  <c:v>6.0599899999999998E-2</c:v>
                </c:pt>
                <c:pt idx="16952">
                  <c:v>5.8294899999999997E-2</c:v>
                </c:pt>
                <c:pt idx="16953">
                  <c:v>5.5965000000000001E-2</c:v>
                </c:pt>
                <c:pt idx="16954">
                  <c:v>5.3612300000000002E-2</c:v>
                </c:pt>
                <c:pt idx="16955">
                  <c:v>5.1243400000000001E-2</c:v>
                </c:pt>
                <c:pt idx="16956">
                  <c:v>4.8867099999999997E-2</c:v>
                </c:pt>
                <c:pt idx="16957">
                  <c:v>4.6489000000000003E-2</c:v>
                </c:pt>
                <c:pt idx="16958">
                  <c:v>4.4112100000000001E-2</c:v>
                </c:pt>
                <c:pt idx="16959">
                  <c:v>4.1739499999999999E-2</c:v>
                </c:pt>
                <c:pt idx="16960">
                  <c:v>3.9374800000000001E-2</c:v>
                </c:pt>
                <c:pt idx="16961">
                  <c:v>3.7022300000000001E-2</c:v>
                </c:pt>
                <c:pt idx="16962">
                  <c:v>3.4685300000000002E-2</c:v>
                </c:pt>
                <c:pt idx="16963">
                  <c:v>3.2367600000000003E-2</c:v>
                </c:pt>
                <c:pt idx="16964">
                  <c:v>3.0073099999999998E-2</c:v>
                </c:pt>
                <c:pt idx="16965">
                  <c:v>2.7804599999999999E-2</c:v>
                </c:pt>
                <c:pt idx="16966">
                  <c:v>2.5563300000000001E-2</c:v>
                </c:pt>
                <c:pt idx="16967">
                  <c:v>2.3350699999999999E-2</c:v>
                </c:pt>
                <c:pt idx="16968">
                  <c:v>2.1168599999999999E-2</c:v>
                </c:pt>
                <c:pt idx="16969">
                  <c:v>1.9019299999999999E-2</c:v>
                </c:pt>
                <c:pt idx="16970">
                  <c:v>1.69055E-2</c:v>
                </c:pt>
                <c:pt idx="16971">
                  <c:v>1.4829500000000001E-2</c:v>
                </c:pt>
                <c:pt idx="16972">
                  <c:v>1.2793300000000001E-2</c:v>
                </c:pt>
                <c:pt idx="16973">
                  <c:v>1.0799899999999999E-2</c:v>
                </c:pt>
                <c:pt idx="16974" formatCode="0.00E+00">
                  <c:v>8.8532999999999997E-3</c:v>
                </c:pt>
                <c:pt idx="16975" formatCode="0.00E+00">
                  <c:v>6.9584900000000003E-3</c:v>
                </c:pt>
                <c:pt idx="16976" formatCode="0.00E+00">
                  <c:v>5.1192199999999998E-3</c:v>
                </c:pt>
                <c:pt idx="16977" formatCode="0.00E+00">
                  <c:v>3.33615E-3</c:v>
                </c:pt>
                <c:pt idx="16978" formatCode="0.00E+00">
                  <c:v>1.6078799999999999E-3</c:v>
                </c:pt>
                <c:pt idx="16979" formatCode="0.00E+00">
                  <c:v>-6.65819E-5</c:v>
                </c:pt>
                <c:pt idx="16980" formatCode="0.00E+00">
                  <c:v>-1.6863099999999999E-3</c:v>
                </c:pt>
                <c:pt idx="16981" formatCode="0.00E+00">
                  <c:v>-3.2489699999999999E-3</c:v>
                </c:pt>
                <c:pt idx="16982" formatCode="0.00E+00">
                  <c:v>-4.7518899999999999E-3</c:v>
                </c:pt>
                <c:pt idx="16983" formatCode="0.00E+00">
                  <c:v>-6.1912599999999996E-3</c:v>
                </c:pt>
                <c:pt idx="16984" formatCode="0.00E+00">
                  <c:v>-7.5617200000000001E-3</c:v>
                </c:pt>
                <c:pt idx="16985" formatCode="0.00E+00">
                  <c:v>-8.8587200000000005E-3</c:v>
                </c:pt>
                <c:pt idx="16986">
                  <c:v>-1.00818E-2</c:v>
                </c:pt>
                <c:pt idx="16987">
                  <c:v>-1.12339E-2</c:v>
                </c:pt>
                <c:pt idx="16988">
                  <c:v>-1.2316000000000001E-2</c:v>
                </c:pt>
                <c:pt idx="16989">
                  <c:v>-1.3325200000000001E-2</c:v>
                </c:pt>
                <c:pt idx="16990">
                  <c:v>-1.42589E-2</c:v>
                </c:pt>
                <c:pt idx="16991">
                  <c:v>-1.51179E-2</c:v>
                </c:pt>
                <c:pt idx="16992">
                  <c:v>-1.5904499999999998E-2</c:v>
                </c:pt>
                <c:pt idx="16993">
                  <c:v>-1.6619600000000002E-2</c:v>
                </c:pt>
                <c:pt idx="16994">
                  <c:v>-1.72614E-2</c:v>
                </c:pt>
                <c:pt idx="16995">
                  <c:v>-1.7828500000000001E-2</c:v>
                </c:pt>
                <c:pt idx="16996">
                  <c:v>-1.8320599999999999E-2</c:v>
                </c:pt>
                <c:pt idx="16997">
                  <c:v>-1.8737899999999998E-2</c:v>
                </c:pt>
                <c:pt idx="16998">
                  <c:v>-1.9080300000000001E-2</c:v>
                </c:pt>
                <c:pt idx="16999">
                  <c:v>-1.93475E-2</c:v>
                </c:pt>
                <c:pt idx="17000">
                  <c:v>-1.9539399999999998E-2</c:v>
                </c:pt>
                <c:pt idx="17001">
                  <c:v>-1.96577E-2</c:v>
                </c:pt>
                <c:pt idx="17002">
                  <c:v>-1.9706399999999999E-2</c:v>
                </c:pt>
                <c:pt idx="17003">
                  <c:v>-1.9689499999999999E-2</c:v>
                </c:pt>
                <c:pt idx="17004">
                  <c:v>-1.9608500000000001E-2</c:v>
                </c:pt>
                <c:pt idx="17005">
                  <c:v>-1.9462799999999999E-2</c:v>
                </c:pt>
                <c:pt idx="17006">
                  <c:v>-1.9252600000000002E-2</c:v>
                </c:pt>
                <c:pt idx="17007">
                  <c:v>-1.89801E-2</c:v>
                </c:pt>
                <c:pt idx="17008">
                  <c:v>-1.8649099999999998E-2</c:v>
                </c:pt>
                <c:pt idx="17009">
                  <c:v>-1.82638E-2</c:v>
                </c:pt>
                <c:pt idx="17010">
                  <c:v>-1.7826399999999999E-2</c:v>
                </c:pt>
                <c:pt idx="17011">
                  <c:v>-1.7338300000000001E-2</c:v>
                </c:pt>
                <c:pt idx="17012">
                  <c:v>-1.6803499999999999E-2</c:v>
                </c:pt>
                <c:pt idx="17013">
                  <c:v>-1.62279E-2</c:v>
                </c:pt>
                <c:pt idx="17014">
                  <c:v>-1.56163E-2</c:v>
                </c:pt>
                <c:pt idx="17015">
                  <c:v>-1.4973999999999999E-2</c:v>
                </c:pt>
                <c:pt idx="17016">
                  <c:v>-1.43073E-2</c:v>
                </c:pt>
                <c:pt idx="17017">
                  <c:v>-1.3619600000000001E-2</c:v>
                </c:pt>
                <c:pt idx="17018">
                  <c:v>-1.2910400000000001E-2</c:v>
                </c:pt>
                <c:pt idx="17019">
                  <c:v>-1.21791E-2</c:v>
                </c:pt>
                <c:pt idx="17020">
                  <c:v>-1.14292E-2</c:v>
                </c:pt>
                <c:pt idx="17021">
                  <c:v>-1.0665900000000001E-2</c:v>
                </c:pt>
                <c:pt idx="17022" formatCode="0.00E+00">
                  <c:v>-9.8916899999999999E-3</c:v>
                </c:pt>
                <c:pt idx="17023" formatCode="0.00E+00">
                  <c:v>-9.1062000000000001E-3</c:v>
                </c:pt>
                <c:pt idx="17024" formatCode="0.00E+00">
                  <c:v>-8.3096999999999997E-3</c:v>
                </c:pt>
                <c:pt idx="17025" formatCode="0.00E+00">
                  <c:v>-7.5057400000000003E-3</c:v>
                </c:pt>
                <c:pt idx="17026" formatCode="0.00E+00">
                  <c:v>-6.6993900000000004E-3</c:v>
                </c:pt>
                <c:pt idx="17027" formatCode="0.00E+00">
                  <c:v>-5.89458E-3</c:v>
                </c:pt>
                <c:pt idx="17028" formatCode="0.00E+00">
                  <c:v>-5.0943000000000004E-3</c:v>
                </c:pt>
                <c:pt idx="17029" formatCode="0.00E+00">
                  <c:v>-4.3017000000000003E-3</c:v>
                </c:pt>
                <c:pt idx="17030" formatCode="0.00E+00">
                  <c:v>-3.5208700000000002E-3</c:v>
                </c:pt>
                <c:pt idx="17031" formatCode="0.00E+00">
                  <c:v>-2.7553999999999999E-3</c:v>
                </c:pt>
                <c:pt idx="17032" formatCode="0.00E+00">
                  <c:v>-2.0062399999999998E-3</c:v>
                </c:pt>
                <c:pt idx="17033" formatCode="0.00E+00">
                  <c:v>-1.2734199999999999E-3</c:v>
                </c:pt>
                <c:pt idx="17034" formatCode="0.00E+00">
                  <c:v>-5.5936199999999999E-4</c:v>
                </c:pt>
                <c:pt idx="17035" formatCode="0.00E+00">
                  <c:v>1.3177499999999999E-4</c:v>
                </c:pt>
                <c:pt idx="17036" formatCode="0.00E+00">
                  <c:v>7.9765800000000003E-4</c:v>
                </c:pt>
                <c:pt idx="17037" formatCode="0.00E+00">
                  <c:v>1.4393400000000001E-3</c:v>
                </c:pt>
                <c:pt idx="17038" formatCode="0.00E+00">
                  <c:v>2.0570900000000001E-3</c:v>
                </c:pt>
                <c:pt idx="17039" formatCode="0.00E+00">
                  <c:v>2.6464700000000002E-3</c:v>
                </c:pt>
                <c:pt idx="17040" formatCode="0.00E+00">
                  <c:v>3.2001099999999999E-3</c:v>
                </c:pt>
                <c:pt idx="17041" formatCode="0.00E+00">
                  <c:v>3.7118400000000001E-3</c:v>
                </c:pt>
                <c:pt idx="17042" formatCode="0.00E+00">
                  <c:v>4.1802000000000002E-3</c:v>
                </c:pt>
                <c:pt idx="17043" formatCode="0.00E+00">
                  <c:v>4.6065500000000001E-3</c:v>
                </c:pt>
                <c:pt idx="17044" formatCode="0.00E+00">
                  <c:v>4.9893000000000003E-3</c:v>
                </c:pt>
                <c:pt idx="17045" formatCode="0.00E+00">
                  <c:v>5.3235399999999999E-3</c:v>
                </c:pt>
                <c:pt idx="17046" formatCode="0.00E+00">
                  <c:v>5.6062000000000004E-3</c:v>
                </c:pt>
                <c:pt idx="17047" formatCode="0.00E+00">
                  <c:v>5.8383899999999997E-3</c:v>
                </c:pt>
                <c:pt idx="17048" formatCode="0.00E+00">
                  <c:v>6.02237E-3</c:v>
                </c:pt>
                <c:pt idx="17049" formatCode="0.00E+00">
                  <c:v>6.1581300000000004E-3</c:v>
                </c:pt>
                <c:pt idx="17050" formatCode="0.00E+00">
                  <c:v>6.2447099999999997E-3</c:v>
                </c:pt>
                <c:pt idx="17051" formatCode="0.00E+00">
                  <c:v>6.2835499999999997E-3</c:v>
                </c:pt>
                <c:pt idx="17052" formatCode="0.00E+00">
                  <c:v>6.2763799999999998E-3</c:v>
                </c:pt>
                <c:pt idx="17053" formatCode="0.00E+00">
                  <c:v>6.2192100000000002E-3</c:v>
                </c:pt>
                <c:pt idx="17054" formatCode="0.00E+00">
                  <c:v>6.1042600000000002E-3</c:v>
                </c:pt>
                <c:pt idx="17055" formatCode="0.00E+00">
                  <c:v>5.92918E-3</c:v>
                </c:pt>
                <c:pt idx="17056" formatCode="0.00E+00">
                  <c:v>5.6990499999999998E-3</c:v>
                </c:pt>
                <c:pt idx="17057" formatCode="0.00E+00">
                  <c:v>5.4185700000000002E-3</c:v>
                </c:pt>
                <c:pt idx="17058" formatCode="0.00E+00">
                  <c:v>5.0878399999999997E-3</c:v>
                </c:pt>
                <c:pt idx="17059" formatCode="0.00E+00">
                  <c:v>4.7053399999999997E-3</c:v>
                </c:pt>
                <c:pt idx="17060" formatCode="0.00E+00">
                  <c:v>4.2694300000000003E-3</c:v>
                </c:pt>
                <c:pt idx="17061" formatCode="0.00E+00">
                  <c:v>3.7785800000000001E-3</c:v>
                </c:pt>
                <c:pt idx="17062" formatCode="0.00E+00">
                  <c:v>3.2340300000000002E-3</c:v>
                </c:pt>
                <c:pt idx="17063" formatCode="0.00E+00">
                  <c:v>2.63942E-3</c:v>
                </c:pt>
                <c:pt idx="17064" formatCode="0.00E+00">
                  <c:v>1.9957600000000001E-3</c:v>
                </c:pt>
                <c:pt idx="17065" formatCode="0.00E+00">
                  <c:v>1.29981E-3</c:v>
                </c:pt>
                <c:pt idx="17066" formatCode="0.00E+00">
                  <c:v>5.4893200000000002E-4</c:v>
                </c:pt>
                <c:pt idx="17067" formatCode="0.00E+00">
                  <c:v>-2.5518200000000001E-4</c:v>
                </c:pt>
                <c:pt idx="17068" formatCode="0.00E+00">
                  <c:v>-1.10906E-3</c:v>
                </c:pt>
                <c:pt idx="17069" formatCode="0.00E+00">
                  <c:v>-2.0112300000000001E-3</c:v>
                </c:pt>
                <c:pt idx="17070" formatCode="0.00E+00">
                  <c:v>-2.9615900000000001E-3</c:v>
                </c:pt>
                <c:pt idx="17071" formatCode="0.00E+00">
                  <c:v>-3.9586500000000002E-3</c:v>
                </c:pt>
                <c:pt idx="17072" formatCode="0.00E+00">
                  <c:v>-4.9983600000000003E-3</c:v>
                </c:pt>
                <c:pt idx="17073" formatCode="0.00E+00">
                  <c:v>-6.0768699999999998E-3</c:v>
                </c:pt>
                <c:pt idx="17074" formatCode="0.00E+00">
                  <c:v>-7.1947900000000004E-3</c:v>
                </c:pt>
                <c:pt idx="17075" formatCode="0.00E+00">
                  <c:v>-8.3546799999999997E-3</c:v>
                </c:pt>
                <c:pt idx="17076" formatCode="0.00E+00">
                  <c:v>-9.5551000000000004E-3</c:v>
                </c:pt>
                <c:pt idx="17077">
                  <c:v>-1.07914E-2</c:v>
                </c:pt>
                <c:pt idx="17078">
                  <c:v>-1.2060100000000001E-2</c:v>
                </c:pt>
                <c:pt idx="17079">
                  <c:v>-1.33595E-2</c:v>
                </c:pt>
                <c:pt idx="17080">
                  <c:v>-1.46864E-2</c:v>
                </c:pt>
                <c:pt idx="17081">
                  <c:v>-1.6036399999999999E-2</c:v>
                </c:pt>
                <c:pt idx="17082">
                  <c:v>-1.7408E-2</c:v>
                </c:pt>
                <c:pt idx="17083">
                  <c:v>-1.8803899999999998E-2</c:v>
                </c:pt>
                <c:pt idx="17084">
                  <c:v>-2.02273E-2</c:v>
                </c:pt>
                <c:pt idx="17085">
                  <c:v>-2.1676600000000001E-2</c:v>
                </c:pt>
                <c:pt idx="17086">
                  <c:v>-2.3145499999999999E-2</c:v>
                </c:pt>
                <c:pt idx="17087">
                  <c:v>-2.4626800000000001E-2</c:v>
                </c:pt>
                <c:pt idx="17088">
                  <c:v>-2.6115900000000001E-2</c:v>
                </c:pt>
                <c:pt idx="17089">
                  <c:v>-2.7612000000000001E-2</c:v>
                </c:pt>
                <c:pt idx="17090">
                  <c:v>-2.9116699999999999E-2</c:v>
                </c:pt>
                <c:pt idx="17091">
                  <c:v>-3.0626799999999999E-2</c:v>
                </c:pt>
                <c:pt idx="17092">
                  <c:v>-3.2132399999999998E-2</c:v>
                </c:pt>
                <c:pt idx="17093">
                  <c:v>-3.3625299999999997E-2</c:v>
                </c:pt>
                <c:pt idx="17094">
                  <c:v>-3.5103599999999999E-2</c:v>
                </c:pt>
                <c:pt idx="17095">
                  <c:v>-3.65691E-2</c:v>
                </c:pt>
                <c:pt idx="17096">
                  <c:v>-3.8022199999999999E-2</c:v>
                </c:pt>
                <c:pt idx="17097">
                  <c:v>-3.9460599999999998E-2</c:v>
                </c:pt>
                <c:pt idx="17098">
                  <c:v>-4.0880300000000001E-2</c:v>
                </c:pt>
                <c:pt idx="17099">
                  <c:v>-4.2277599999999999E-2</c:v>
                </c:pt>
                <c:pt idx="17100">
                  <c:v>-4.3645099999999999E-2</c:v>
                </c:pt>
                <c:pt idx="17101">
                  <c:v>-4.4974100000000003E-2</c:v>
                </c:pt>
                <c:pt idx="17102">
                  <c:v>-4.6261700000000003E-2</c:v>
                </c:pt>
                <c:pt idx="17103">
                  <c:v>-4.7514500000000001E-2</c:v>
                </c:pt>
                <c:pt idx="17104">
                  <c:v>-4.87374E-2</c:v>
                </c:pt>
                <c:pt idx="17105">
                  <c:v>-4.99275E-2</c:v>
                </c:pt>
                <c:pt idx="17106">
                  <c:v>-5.1082000000000002E-2</c:v>
                </c:pt>
                <c:pt idx="17107">
                  <c:v>-5.2200499999999997E-2</c:v>
                </c:pt>
                <c:pt idx="17108">
                  <c:v>-5.3281599999999998E-2</c:v>
                </c:pt>
                <c:pt idx="17109">
                  <c:v>-5.4320800000000002E-2</c:v>
                </c:pt>
                <c:pt idx="17110">
                  <c:v>-5.5312100000000003E-2</c:v>
                </c:pt>
                <c:pt idx="17111">
                  <c:v>-5.6251799999999998E-2</c:v>
                </c:pt>
                <c:pt idx="17112">
                  <c:v>-5.71394E-2</c:v>
                </c:pt>
                <c:pt idx="17113">
                  <c:v>-5.79753E-2</c:v>
                </c:pt>
                <c:pt idx="17114">
                  <c:v>-5.87612E-2</c:v>
                </c:pt>
                <c:pt idx="17115">
                  <c:v>-5.95013E-2</c:v>
                </c:pt>
                <c:pt idx="17116">
                  <c:v>-6.0199700000000002E-2</c:v>
                </c:pt>
                <c:pt idx="17117">
                  <c:v>-6.0858200000000001E-2</c:v>
                </c:pt>
                <c:pt idx="17118">
                  <c:v>-6.1476200000000002E-2</c:v>
                </c:pt>
                <c:pt idx="17119">
                  <c:v>-6.2049699999999999E-2</c:v>
                </c:pt>
                <c:pt idx="17120">
                  <c:v>-6.2572500000000003E-2</c:v>
                </c:pt>
                <c:pt idx="17121">
                  <c:v>-6.3040100000000002E-2</c:v>
                </c:pt>
                <c:pt idx="17122">
                  <c:v>-6.3451099999999996E-2</c:v>
                </c:pt>
                <c:pt idx="17123">
                  <c:v>-6.38045E-2</c:v>
                </c:pt>
                <c:pt idx="17124">
                  <c:v>-6.4096600000000004E-2</c:v>
                </c:pt>
                <c:pt idx="17125">
                  <c:v>-6.4324099999999995E-2</c:v>
                </c:pt>
                <c:pt idx="17126">
                  <c:v>-6.4487699999999995E-2</c:v>
                </c:pt>
                <c:pt idx="17127">
                  <c:v>-6.4593499999999998E-2</c:v>
                </c:pt>
                <c:pt idx="17128">
                  <c:v>-6.4648800000000006E-2</c:v>
                </c:pt>
                <c:pt idx="17129">
                  <c:v>-6.4657500000000007E-2</c:v>
                </c:pt>
                <c:pt idx="17130">
                  <c:v>-6.4622600000000002E-2</c:v>
                </c:pt>
                <c:pt idx="17131">
                  <c:v>-6.4546400000000004E-2</c:v>
                </c:pt>
                <c:pt idx="17132">
                  <c:v>-6.4429399999999998E-2</c:v>
                </c:pt>
                <c:pt idx="17133">
                  <c:v>-6.4272099999999999E-2</c:v>
                </c:pt>
                <c:pt idx="17134">
                  <c:v>-6.4075800000000002E-2</c:v>
                </c:pt>
                <c:pt idx="17135">
                  <c:v>-6.3844100000000001E-2</c:v>
                </c:pt>
                <c:pt idx="17136">
                  <c:v>-6.3580800000000007E-2</c:v>
                </c:pt>
                <c:pt idx="17137">
                  <c:v>-6.3290299999999994E-2</c:v>
                </c:pt>
                <c:pt idx="17138">
                  <c:v>-6.2975699999999996E-2</c:v>
                </c:pt>
                <c:pt idx="17139">
                  <c:v>-6.2635700000000002E-2</c:v>
                </c:pt>
                <c:pt idx="17140">
                  <c:v>-6.2267900000000001E-2</c:v>
                </c:pt>
                <c:pt idx="17141">
                  <c:v>-6.1876399999999998E-2</c:v>
                </c:pt>
                <c:pt idx="17142">
                  <c:v>-6.1469299999999998E-2</c:v>
                </c:pt>
                <c:pt idx="17143">
                  <c:v>-6.1051399999999999E-2</c:v>
                </c:pt>
                <c:pt idx="17144">
                  <c:v>-6.06212E-2</c:v>
                </c:pt>
                <c:pt idx="17145">
                  <c:v>-6.0175300000000001E-2</c:v>
                </c:pt>
                <c:pt idx="17146">
                  <c:v>-5.9715799999999999E-2</c:v>
                </c:pt>
                <c:pt idx="17147">
                  <c:v>-5.9249099999999999E-2</c:v>
                </c:pt>
                <c:pt idx="17148">
                  <c:v>-5.8778499999999997E-2</c:v>
                </c:pt>
                <c:pt idx="17149">
                  <c:v>-5.8302699999999999E-2</c:v>
                </c:pt>
                <c:pt idx="17150">
                  <c:v>-5.7819700000000002E-2</c:v>
                </c:pt>
                <c:pt idx="17151">
                  <c:v>-5.7329400000000003E-2</c:v>
                </c:pt>
                <c:pt idx="17152">
                  <c:v>-5.6833399999999999E-2</c:v>
                </c:pt>
                <c:pt idx="17153">
                  <c:v>-5.63291E-2</c:v>
                </c:pt>
                <c:pt idx="17154">
                  <c:v>-5.5810600000000002E-2</c:v>
                </c:pt>
                <c:pt idx="17155">
                  <c:v>-5.5277899999999998E-2</c:v>
                </c:pt>
                <c:pt idx="17156">
                  <c:v>-5.4739500000000003E-2</c:v>
                </c:pt>
                <c:pt idx="17157">
                  <c:v>-5.4205999999999997E-2</c:v>
                </c:pt>
                <c:pt idx="17158">
                  <c:v>-5.3686900000000003E-2</c:v>
                </c:pt>
                <c:pt idx="17159">
                  <c:v>-5.3188899999999997E-2</c:v>
                </c:pt>
                <c:pt idx="17160">
                  <c:v>-5.2715400000000003E-2</c:v>
                </c:pt>
                <c:pt idx="17161">
                  <c:v>-5.2268599999999998E-2</c:v>
                </c:pt>
                <c:pt idx="17162">
                  <c:v>-5.1853000000000003E-2</c:v>
                </c:pt>
                <c:pt idx="17163">
                  <c:v>-5.1474300000000001E-2</c:v>
                </c:pt>
                <c:pt idx="17164">
                  <c:v>-5.1137099999999998E-2</c:v>
                </c:pt>
                <c:pt idx="17165">
                  <c:v>-5.0844300000000002E-2</c:v>
                </c:pt>
                <c:pt idx="17166">
                  <c:v>-5.0594399999999998E-2</c:v>
                </c:pt>
                <c:pt idx="17167">
                  <c:v>-5.0384499999999999E-2</c:v>
                </c:pt>
                <c:pt idx="17168">
                  <c:v>-5.0215999999999997E-2</c:v>
                </c:pt>
                <c:pt idx="17169">
                  <c:v>-5.0095399999999998E-2</c:v>
                </c:pt>
                <c:pt idx="17170">
                  <c:v>-5.0029499999999998E-2</c:v>
                </c:pt>
                <c:pt idx="17171">
                  <c:v>-5.0021099999999999E-2</c:v>
                </c:pt>
                <c:pt idx="17172">
                  <c:v>-5.0067199999999999E-2</c:v>
                </c:pt>
                <c:pt idx="17173">
                  <c:v>-5.0161799999999999E-2</c:v>
                </c:pt>
                <c:pt idx="17174">
                  <c:v>-5.0301800000000001E-2</c:v>
                </c:pt>
                <c:pt idx="17175">
                  <c:v>-5.0487999999999998E-2</c:v>
                </c:pt>
                <c:pt idx="17176">
                  <c:v>-5.07219E-2</c:v>
                </c:pt>
                <c:pt idx="17177">
                  <c:v>-5.1004800000000003E-2</c:v>
                </c:pt>
                <c:pt idx="17178">
                  <c:v>-5.1341699999999997E-2</c:v>
                </c:pt>
                <c:pt idx="17179">
                  <c:v>-5.17402E-2</c:v>
                </c:pt>
                <c:pt idx="17180">
                  <c:v>-5.2205000000000001E-2</c:v>
                </c:pt>
                <c:pt idx="17181">
                  <c:v>-5.2736199999999997E-2</c:v>
                </c:pt>
                <c:pt idx="17182">
                  <c:v>-5.3332499999999998E-2</c:v>
                </c:pt>
                <c:pt idx="17183">
                  <c:v>-5.3994300000000002E-2</c:v>
                </c:pt>
                <c:pt idx="17184">
                  <c:v>-5.47208E-2</c:v>
                </c:pt>
                <c:pt idx="17185">
                  <c:v>-5.5510900000000002E-2</c:v>
                </c:pt>
                <c:pt idx="17186">
                  <c:v>-5.6367599999999997E-2</c:v>
                </c:pt>
                <c:pt idx="17187">
                  <c:v>-5.7293799999999999E-2</c:v>
                </c:pt>
                <c:pt idx="17188">
                  <c:v>-5.8286299999999999E-2</c:v>
                </c:pt>
                <c:pt idx="17189">
                  <c:v>-5.9342499999999999E-2</c:v>
                </c:pt>
                <c:pt idx="17190">
                  <c:v>-6.0468099999999997E-2</c:v>
                </c:pt>
                <c:pt idx="17191">
                  <c:v>-6.1672400000000002E-2</c:v>
                </c:pt>
                <c:pt idx="17192">
                  <c:v>-6.2958899999999998E-2</c:v>
                </c:pt>
                <c:pt idx="17193">
                  <c:v>-6.4330200000000004E-2</c:v>
                </c:pt>
                <c:pt idx="17194">
                  <c:v>-6.5793199999999996E-2</c:v>
                </c:pt>
                <c:pt idx="17195">
                  <c:v>-6.73517E-2</c:v>
                </c:pt>
                <c:pt idx="17196">
                  <c:v>-6.9002499999999994E-2</c:v>
                </c:pt>
                <c:pt idx="17197">
                  <c:v>-7.0739499999999997E-2</c:v>
                </c:pt>
                <c:pt idx="17198">
                  <c:v>-7.25576E-2</c:v>
                </c:pt>
                <c:pt idx="17199">
                  <c:v>-7.4451799999999999E-2</c:v>
                </c:pt>
                <c:pt idx="17200">
                  <c:v>-7.6413200000000001E-2</c:v>
                </c:pt>
                <c:pt idx="17201">
                  <c:v>-7.8436199999999998E-2</c:v>
                </c:pt>
                <c:pt idx="17202">
                  <c:v>-8.0526100000000003E-2</c:v>
                </c:pt>
                <c:pt idx="17203">
                  <c:v>-8.2692299999999996E-2</c:v>
                </c:pt>
                <c:pt idx="17204">
                  <c:v>-8.4939500000000001E-2</c:v>
                </c:pt>
                <c:pt idx="17205">
                  <c:v>-8.7266399999999994E-2</c:v>
                </c:pt>
                <c:pt idx="17206">
                  <c:v>-8.9669399999999996E-2</c:v>
                </c:pt>
                <c:pt idx="17207">
                  <c:v>-9.2143299999999997E-2</c:v>
                </c:pt>
                <c:pt idx="17208">
                  <c:v>-9.4680700000000007E-2</c:v>
                </c:pt>
                <c:pt idx="17209">
                  <c:v>-9.7275799999999996E-2</c:v>
                </c:pt>
                <c:pt idx="17210">
                  <c:v>-9.9926399999999999E-2</c:v>
                </c:pt>
                <c:pt idx="17211">
                  <c:v>-0.102634</c:v>
                </c:pt>
                <c:pt idx="17212">
                  <c:v>-0.10539999999999999</c:v>
                </c:pt>
                <c:pt idx="17213">
                  <c:v>-0.108226</c:v>
                </c:pt>
                <c:pt idx="17214">
                  <c:v>-0.111108</c:v>
                </c:pt>
                <c:pt idx="17215">
                  <c:v>-0.11404599999999999</c:v>
                </c:pt>
                <c:pt idx="17216">
                  <c:v>-0.11704100000000001</c:v>
                </c:pt>
                <c:pt idx="17217">
                  <c:v>-0.120089</c:v>
                </c:pt>
                <c:pt idx="17218">
                  <c:v>-0.12318800000000001</c:v>
                </c:pt>
                <c:pt idx="17219">
                  <c:v>-0.126333</c:v>
                </c:pt>
                <c:pt idx="17220">
                  <c:v>-0.129523</c:v>
                </c:pt>
                <c:pt idx="17221">
                  <c:v>-0.13275700000000001</c:v>
                </c:pt>
                <c:pt idx="17222">
                  <c:v>-0.13603000000000001</c:v>
                </c:pt>
                <c:pt idx="17223">
                  <c:v>-0.13933300000000001</c:v>
                </c:pt>
                <c:pt idx="17224">
                  <c:v>-0.14265600000000001</c:v>
                </c:pt>
                <c:pt idx="17225">
                  <c:v>-0.14599899999999999</c:v>
                </c:pt>
                <c:pt idx="17226">
                  <c:v>-0.149365</c:v>
                </c:pt>
                <c:pt idx="17227">
                  <c:v>-0.152751</c:v>
                </c:pt>
                <c:pt idx="17228">
                  <c:v>-0.15615100000000001</c:v>
                </c:pt>
                <c:pt idx="17229">
                  <c:v>-0.15956300000000001</c:v>
                </c:pt>
                <c:pt idx="17230">
                  <c:v>-0.16298599999999999</c:v>
                </c:pt>
                <c:pt idx="17231">
                  <c:v>-0.16641700000000001</c:v>
                </c:pt>
                <c:pt idx="17232">
                  <c:v>-0.169853</c:v>
                </c:pt>
                <c:pt idx="17233">
                  <c:v>-0.173287</c:v>
                </c:pt>
                <c:pt idx="17234">
                  <c:v>-0.17671700000000001</c:v>
                </c:pt>
                <c:pt idx="17235">
                  <c:v>-0.18013499999999999</c:v>
                </c:pt>
                <c:pt idx="17236">
                  <c:v>-0.183534</c:v>
                </c:pt>
                <c:pt idx="17237">
                  <c:v>-0.18691199999999999</c:v>
                </c:pt>
                <c:pt idx="17238">
                  <c:v>-0.190275</c:v>
                </c:pt>
                <c:pt idx="17239">
                  <c:v>-0.19362199999999999</c:v>
                </c:pt>
                <c:pt idx="17240">
                  <c:v>-0.19694800000000001</c:v>
                </c:pt>
                <c:pt idx="17241">
                  <c:v>-0.20024</c:v>
                </c:pt>
                <c:pt idx="17242">
                  <c:v>-0.203484</c:v>
                </c:pt>
                <c:pt idx="17243">
                  <c:v>-0.20666799999999999</c:v>
                </c:pt>
                <c:pt idx="17244">
                  <c:v>-0.209785</c:v>
                </c:pt>
                <c:pt idx="17245">
                  <c:v>-0.212836</c:v>
                </c:pt>
                <c:pt idx="17246">
                  <c:v>-0.21582499999999999</c:v>
                </c:pt>
                <c:pt idx="17247">
                  <c:v>-0.218754</c:v>
                </c:pt>
                <c:pt idx="17248">
                  <c:v>-0.22161400000000001</c:v>
                </c:pt>
                <c:pt idx="17249">
                  <c:v>-0.22439899999999999</c:v>
                </c:pt>
                <c:pt idx="17250">
                  <c:v>-0.22711799999999999</c:v>
                </c:pt>
                <c:pt idx="17251">
                  <c:v>-0.22978000000000001</c:v>
                </c:pt>
                <c:pt idx="17252">
                  <c:v>-0.23238900000000001</c:v>
                </c:pt>
                <c:pt idx="17253">
                  <c:v>-0.23494100000000001</c:v>
                </c:pt>
                <c:pt idx="17254">
                  <c:v>-0.23743700000000001</c:v>
                </c:pt>
                <c:pt idx="17255">
                  <c:v>-0.239873</c:v>
                </c:pt>
                <c:pt idx="17256">
                  <c:v>-0.24224899999999999</c:v>
                </c:pt>
                <c:pt idx="17257">
                  <c:v>-0.24456</c:v>
                </c:pt>
                <c:pt idx="17258">
                  <c:v>-0.24679999999999999</c:v>
                </c:pt>
                <c:pt idx="17259">
                  <c:v>-0.24895999999999999</c:v>
                </c:pt>
                <c:pt idx="17260">
                  <c:v>-0.25103199999999998</c:v>
                </c:pt>
                <c:pt idx="17261">
                  <c:v>-0.25300400000000001</c:v>
                </c:pt>
                <c:pt idx="17262">
                  <c:v>-0.25486500000000001</c:v>
                </c:pt>
                <c:pt idx="17263">
                  <c:v>-0.25660899999999998</c:v>
                </c:pt>
                <c:pt idx="17264">
                  <c:v>-0.25823200000000002</c:v>
                </c:pt>
                <c:pt idx="17265">
                  <c:v>-0.25972800000000001</c:v>
                </c:pt>
                <c:pt idx="17266">
                  <c:v>-0.26109100000000002</c:v>
                </c:pt>
                <c:pt idx="17267">
                  <c:v>-0.262326</c:v>
                </c:pt>
                <c:pt idx="17268">
                  <c:v>-0.26344099999999998</c:v>
                </c:pt>
                <c:pt idx="17269">
                  <c:v>-0.26444299999999998</c:v>
                </c:pt>
                <c:pt idx="17270">
                  <c:v>-0.26533899999999999</c:v>
                </c:pt>
                <c:pt idx="17271">
                  <c:v>-0.26612999999999998</c:v>
                </c:pt>
                <c:pt idx="17272">
                  <c:v>-0.26680799999999999</c:v>
                </c:pt>
                <c:pt idx="17273">
                  <c:v>-0.26736900000000002</c:v>
                </c:pt>
                <c:pt idx="17274">
                  <c:v>-0.26781100000000002</c:v>
                </c:pt>
                <c:pt idx="17275">
                  <c:v>-0.26814100000000002</c:v>
                </c:pt>
                <c:pt idx="17276">
                  <c:v>-0.26835700000000001</c:v>
                </c:pt>
                <c:pt idx="17277">
                  <c:v>-0.26845799999999997</c:v>
                </c:pt>
                <c:pt idx="17278">
                  <c:v>-0.268451</c:v>
                </c:pt>
                <c:pt idx="17279">
                  <c:v>-0.26835300000000001</c:v>
                </c:pt>
                <c:pt idx="17280">
                  <c:v>-0.26817400000000002</c:v>
                </c:pt>
                <c:pt idx="17281">
                  <c:v>-0.26791799999999999</c:v>
                </c:pt>
                <c:pt idx="17282">
                  <c:v>-0.26758500000000002</c:v>
                </c:pt>
                <c:pt idx="17283">
                  <c:v>-0.267177</c:v>
                </c:pt>
                <c:pt idx="17284">
                  <c:v>-0.26669500000000002</c:v>
                </c:pt>
                <c:pt idx="17285">
                  <c:v>-0.26613300000000001</c:v>
                </c:pt>
                <c:pt idx="17286">
                  <c:v>-0.26549</c:v>
                </c:pt>
                <c:pt idx="17287">
                  <c:v>-0.264768</c:v>
                </c:pt>
                <c:pt idx="17288">
                  <c:v>-0.26397199999999998</c:v>
                </c:pt>
                <c:pt idx="17289">
                  <c:v>-0.26310299999999998</c:v>
                </c:pt>
                <c:pt idx="17290">
                  <c:v>-0.26216600000000001</c:v>
                </c:pt>
                <c:pt idx="17291">
                  <c:v>-0.26116400000000001</c:v>
                </c:pt>
                <c:pt idx="17292">
                  <c:v>-0.26009199999999999</c:v>
                </c:pt>
                <c:pt idx="17293">
                  <c:v>-0.25894099999999998</c:v>
                </c:pt>
                <c:pt idx="17294">
                  <c:v>-0.25771500000000003</c:v>
                </c:pt>
                <c:pt idx="17295">
                  <c:v>-0.25642599999999999</c:v>
                </c:pt>
                <c:pt idx="17296">
                  <c:v>-0.25508399999999998</c:v>
                </c:pt>
                <c:pt idx="17297">
                  <c:v>-0.253695</c:v>
                </c:pt>
                <c:pt idx="17298">
                  <c:v>-0.25226399999999999</c:v>
                </c:pt>
                <c:pt idx="17299">
                  <c:v>-0.25079899999999999</c:v>
                </c:pt>
                <c:pt idx="17300">
                  <c:v>-0.249307</c:v>
                </c:pt>
                <c:pt idx="17301">
                  <c:v>-0.24779200000000001</c:v>
                </c:pt>
                <c:pt idx="17302">
                  <c:v>-0.24625900000000001</c:v>
                </c:pt>
                <c:pt idx="17303">
                  <c:v>-0.24471799999999999</c:v>
                </c:pt>
                <c:pt idx="17304">
                  <c:v>-0.243169</c:v>
                </c:pt>
                <c:pt idx="17305">
                  <c:v>-0.24160799999999999</c:v>
                </c:pt>
                <c:pt idx="17306">
                  <c:v>-0.24002799999999999</c:v>
                </c:pt>
                <c:pt idx="17307">
                  <c:v>-0.23843900000000001</c:v>
                </c:pt>
                <c:pt idx="17308">
                  <c:v>-0.23685</c:v>
                </c:pt>
                <c:pt idx="17309">
                  <c:v>-0.23526900000000001</c:v>
                </c:pt>
                <c:pt idx="17310">
                  <c:v>-0.23369500000000001</c:v>
                </c:pt>
                <c:pt idx="17311">
                  <c:v>-0.232123</c:v>
                </c:pt>
                <c:pt idx="17312">
                  <c:v>-0.23055300000000001</c:v>
                </c:pt>
                <c:pt idx="17313">
                  <c:v>-0.22899</c:v>
                </c:pt>
                <c:pt idx="17314">
                  <c:v>-0.22744200000000001</c:v>
                </c:pt>
                <c:pt idx="17315">
                  <c:v>-0.225915</c:v>
                </c:pt>
                <c:pt idx="17316">
                  <c:v>-0.224413</c:v>
                </c:pt>
                <c:pt idx="17317">
                  <c:v>-0.222939</c:v>
                </c:pt>
                <c:pt idx="17318">
                  <c:v>-0.221493</c:v>
                </c:pt>
                <c:pt idx="17319">
                  <c:v>-0.220079</c:v>
                </c:pt>
                <c:pt idx="17320">
                  <c:v>-0.21870500000000001</c:v>
                </c:pt>
                <c:pt idx="17321">
                  <c:v>-0.21737000000000001</c:v>
                </c:pt>
                <c:pt idx="17322">
                  <c:v>-0.21607000000000001</c:v>
                </c:pt>
                <c:pt idx="17323">
                  <c:v>-0.214809</c:v>
                </c:pt>
                <c:pt idx="17324">
                  <c:v>-0.213592</c:v>
                </c:pt>
                <c:pt idx="17325">
                  <c:v>-0.212419</c:v>
                </c:pt>
                <c:pt idx="17326">
                  <c:v>-0.21128</c:v>
                </c:pt>
                <c:pt idx="17327">
                  <c:v>-0.210174</c:v>
                </c:pt>
                <c:pt idx="17328">
                  <c:v>-0.20910200000000001</c:v>
                </c:pt>
                <c:pt idx="17329">
                  <c:v>-0.208061</c:v>
                </c:pt>
                <c:pt idx="17330">
                  <c:v>-0.20704500000000001</c:v>
                </c:pt>
                <c:pt idx="17331">
                  <c:v>-0.20606099999999999</c:v>
                </c:pt>
                <c:pt idx="17332">
                  <c:v>-0.20510999999999999</c:v>
                </c:pt>
                <c:pt idx="17333">
                  <c:v>-0.20419100000000001</c:v>
                </c:pt>
                <c:pt idx="17334">
                  <c:v>-0.20330400000000001</c:v>
                </c:pt>
                <c:pt idx="17335">
                  <c:v>-0.20245099999999999</c:v>
                </c:pt>
                <c:pt idx="17336">
                  <c:v>-0.20163500000000001</c:v>
                </c:pt>
                <c:pt idx="17337">
                  <c:v>-0.20086300000000001</c:v>
                </c:pt>
                <c:pt idx="17338">
                  <c:v>-0.20014399999999999</c:v>
                </c:pt>
                <c:pt idx="17339">
                  <c:v>-0.199491</c:v>
                </c:pt>
                <c:pt idx="17340">
                  <c:v>-0.19891600000000001</c:v>
                </c:pt>
                <c:pt idx="17341">
                  <c:v>-0.19842599999999999</c:v>
                </c:pt>
                <c:pt idx="17342">
                  <c:v>-0.19802500000000001</c:v>
                </c:pt>
                <c:pt idx="17343">
                  <c:v>-0.19770499999999999</c:v>
                </c:pt>
                <c:pt idx="17344">
                  <c:v>-0.19744999999999999</c:v>
                </c:pt>
                <c:pt idx="17345">
                  <c:v>-0.19725300000000001</c:v>
                </c:pt>
                <c:pt idx="17346">
                  <c:v>-0.19711500000000001</c:v>
                </c:pt>
                <c:pt idx="17347">
                  <c:v>-0.197049</c:v>
                </c:pt>
                <c:pt idx="17348">
                  <c:v>-0.19706599999999999</c:v>
                </c:pt>
                <c:pt idx="17349">
                  <c:v>-0.197156</c:v>
                </c:pt>
                <c:pt idx="17350">
                  <c:v>-0.197298</c:v>
                </c:pt>
                <c:pt idx="17351">
                  <c:v>-0.19747400000000001</c:v>
                </c:pt>
                <c:pt idx="17352">
                  <c:v>-0.19767999999999999</c:v>
                </c:pt>
                <c:pt idx="17353">
                  <c:v>-0.19791500000000001</c:v>
                </c:pt>
                <c:pt idx="17354">
                  <c:v>-0.19817699999999999</c:v>
                </c:pt>
                <c:pt idx="17355">
                  <c:v>-0.198466</c:v>
                </c:pt>
                <c:pt idx="17356">
                  <c:v>-0.198791</c:v>
                </c:pt>
                <c:pt idx="17357">
                  <c:v>-0.19916400000000001</c:v>
                </c:pt>
                <c:pt idx="17358">
                  <c:v>-0.19958400000000001</c:v>
                </c:pt>
                <c:pt idx="17359">
                  <c:v>-0.20005100000000001</c:v>
                </c:pt>
                <c:pt idx="17360">
                  <c:v>-0.20056499999999999</c:v>
                </c:pt>
                <c:pt idx="17361">
                  <c:v>-0.201123</c:v>
                </c:pt>
                <c:pt idx="17362">
                  <c:v>-0.20172200000000001</c:v>
                </c:pt>
                <c:pt idx="17363">
                  <c:v>-0.20236199999999999</c:v>
                </c:pt>
                <c:pt idx="17364">
                  <c:v>-0.203041</c:v>
                </c:pt>
                <c:pt idx="17365">
                  <c:v>-0.20375599999999999</c:v>
                </c:pt>
                <c:pt idx="17366">
                  <c:v>-0.20450099999999999</c:v>
                </c:pt>
                <c:pt idx="17367">
                  <c:v>-0.20528399999999999</c:v>
                </c:pt>
                <c:pt idx="17368">
                  <c:v>-0.20611299999999999</c:v>
                </c:pt>
                <c:pt idx="17369">
                  <c:v>-0.206987</c:v>
                </c:pt>
                <c:pt idx="17370">
                  <c:v>-0.207895</c:v>
                </c:pt>
                <c:pt idx="17371">
                  <c:v>-0.20882999999999999</c:v>
                </c:pt>
                <c:pt idx="17372">
                  <c:v>-0.209784</c:v>
                </c:pt>
                <c:pt idx="17373">
                  <c:v>-0.21074599999999999</c:v>
                </c:pt>
                <c:pt idx="17374">
                  <c:v>-0.21171200000000001</c:v>
                </c:pt>
                <c:pt idx="17375">
                  <c:v>-0.21268699999999999</c:v>
                </c:pt>
                <c:pt idx="17376">
                  <c:v>-0.213676</c:v>
                </c:pt>
                <c:pt idx="17377">
                  <c:v>-0.214674</c:v>
                </c:pt>
                <c:pt idx="17378">
                  <c:v>-0.21566199999999999</c:v>
                </c:pt>
                <c:pt idx="17379">
                  <c:v>-0.216618</c:v>
                </c:pt>
                <c:pt idx="17380">
                  <c:v>-0.21753600000000001</c:v>
                </c:pt>
                <c:pt idx="17381">
                  <c:v>-0.21842500000000001</c:v>
                </c:pt>
                <c:pt idx="17382">
                  <c:v>-0.21929999999999999</c:v>
                </c:pt>
                <c:pt idx="17383">
                  <c:v>-0.22017200000000001</c:v>
                </c:pt>
                <c:pt idx="17384">
                  <c:v>-0.22104399999999999</c:v>
                </c:pt>
                <c:pt idx="17385">
                  <c:v>-0.221918</c:v>
                </c:pt>
                <c:pt idx="17386">
                  <c:v>-0.22279099999999999</c:v>
                </c:pt>
                <c:pt idx="17387">
                  <c:v>-0.223664</c:v>
                </c:pt>
                <c:pt idx="17388">
                  <c:v>-0.224525</c:v>
                </c:pt>
                <c:pt idx="17389">
                  <c:v>-0.22536999999999999</c:v>
                </c:pt>
                <c:pt idx="17390">
                  <c:v>-0.22620199999999999</c:v>
                </c:pt>
                <c:pt idx="17391">
                  <c:v>-0.227024</c:v>
                </c:pt>
                <c:pt idx="17392">
                  <c:v>-0.22783700000000001</c:v>
                </c:pt>
                <c:pt idx="17393">
                  <c:v>-0.22863800000000001</c:v>
                </c:pt>
                <c:pt idx="17394">
                  <c:v>-0.22942599999999999</c:v>
                </c:pt>
                <c:pt idx="17395">
                  <c:v>-0.23019300000000001</c:v>
                </c:pt>
                <c:pt idx="17396">
                  <c:v>-0.23092699999999999</c:v>
                </c:pt>
                <c:pt idx="17397">
                  <c:v>-0.23161499999999999</c:v>
                </c:pt>
                <c:pt idx="17398">
                  <c:v>-0.23225599999999999</c:v>
                </c:pt>
                <c:pt idx="17399">
                  <c:v>-0.232847</c:v>
                </c:pt>
                <c:pt idx="17400">
                  <c:v>-0.23339099999999999</c:v>
                </c:pt>
                <c:pt idx="17401">
                  <c:v>-0.23388800000000001</c:v>
                </c:pt>
                <c:pt idx="17402">
                  <c:v>-0.23433499999999999</c:v>
                </c:pt>
                <c:pt idx="17403">
                  <c:v>-0.23472799999999999</c:v>
                </c:pt>
                <c:pt idx="17404">
                  <c:v>-0.235073</c:v>
                </c:pt>
                <c:pt idx="17405">
                  <c:v>-0.23538100000000001</c:v>
                </c:pt>
                <c:pt idx="17406">
                  <c:v>-0.235648</c:v>
                </c:pt>
                <c:pt idx="17407">
                  <c:v>-0.23586799999999999</c:v>
                </c:pt>
                <c:pt idx="17408">
                  <c:v>-0.236036</c:v>
                </c:pt>
                <c:pt idx="17409">
                  <c:v>-0.236153</c:v>
                </c:pt>
                <c:pt idx="17410">
                  <c:v>-0.23622099999999999</c:v>
                </c:pt>
                <c:pt idx="17411">
                  <c:v>-0.23624300000000001</c:v>
                </c:pt>
                <c:pt idx="17412">
                  <c:v>-0.23622299999999999</c:v>
                </c:pt>
                <c:pt idx="17413">
                  <c:v>-0.23616000000000001</c:v>
                </c:pt>
                <c:pt idx="17414">
                  <c:v>-0.23605000000000001</c:v>
                </c:pt>
                <c:pt idx="17415">
                  <c:v>-0.235899</c:v>
                </c:pt>
                <c:pt idx="17416">
                  <c:v>-0.235712</c:v>
                </c:pt>
                <c:pt idx="17417">
                  <c:v>-0.23549100000000001</c:v>
                </c:pt>
                <c:pt idx="17418">
                  <c:v>-0.235238</c:v>
                </c:pt>
                <c:pt idx="17419">
                  <c:v>-0.23496500000000001</c:v>
                </c:pt>
                <c:pt idx="17420">
                  <c:v>-0.23467299999999999</c:v>
                </c:pt>
                <c:pt idx="17421">
                  <c:v>-0.23436100000000001</c:v>
                </c:pt>
                <c:pt idx="17422">
                  <c:v>-0.23403499999999999</c:v>
                </c:pt>
                <c:pt idx="17423">
                  <c:v>-0.23370299999999999</c:v>
                </c:pt>
                <c:pt idx="17424">
                  <c:v>-0.23336399999999999</c:v>
                </c:pt>
                <c:pt idx="17425">
                  <c:v>-0.23300599999999999</c:v>
                </c:pt>
                <c:pt idx="17426">
                  <c:v>-0.232626</c:v>
                </c:pt>
                <c:pt idx="17427">
                  <c:v>-0.23222999999999999</c:v>
                </c:pt>
                <c:pt idx="17428">
                  <c:v>-0.23182700000000001</c:v>
                </c:pt>
                <c:pt idx="17429">
                  <c:v>-0.23141200000000001</c:v>
                </c:pt>
                <c:pt idx="17430">
                  <c:v>-0.23097799999999999</c:v>
                </c:pt>
                <c:pt idx="17431">
                  <c:v>-0.23052</c:v>
                </c:pt>
                <c:pt idx="17432">
                  <c:v>-0.23003000000000001</c:v>
                </c:pt>
                <c:pt idx="17433">
                  <c:v>-0.22950699999999999</c:v>
                </c:pt>
                <c:pt idx="17434">
                  <c:v>-0.228963</c:v>
                </c:pt>
                <c:pt idx="17435">
                  <c:v>-0.22841900000000001</c:v>
                </c:pt>
                <c:pt idx="17436">
                  <c:v>-0.22788700000000001</c:v>
                </c:pt>
                <c:pt idx="17437">
                  <c:v>-0.22736300000000001</c:v>
                </c:pt>
                <c:pt idx="17438">
                  <c:v>-0.22683600000000001</c:v>
                </c:pt>
                <c:pt idx="17439">
                  <c:v>-0.226296</c:v>
                </c:pt>
                <c:pt idx="17440">
                  <c:v>-0.225747</c:v>
                </c:pt>
                <c:pt idx="17441">
                  <c:v>-0.22519600000000001</c:v>
                </c:pt>
                <c:pt idx="17442">
                  <c:v>-0.22464400000000001</c:v>
                </c:pt>
                <c:pt idx="17443">
                  <c:v>-0.22409100000000001</c:v>
                </c:pt>
                <c:pt idx="17444">
                  <c:v>-0.223551</c:v>
                </c:pt>
                <c:pt idx="17445">
                  <c:v>-0.22303799999999999</c:v>
                </c:pt>
                <c:pt idx="17446">
                  <c:v>-0.22256300000000001</c:v>
                </c:pt>
                <c:pt idx="17447">
                  <c:v>-0.22212499999999999</c:v>
                </c:pt>
                <c:pt idx="17448">
                  <c:v>-0.22172</c:v>
                </c:pt>
                <c:pt idx="17449">
                  <c:v>-0.22134400000000001</c:v>
                </c:pt>
                <c:pt idx="17450">
                  <c:v>-0.220999</c:v>
                </c:pt>
                <c:pt idx="17451">
                  <c:v>-0.220694</c:v>
                </c:pt>
                <c:pt idx="17452">
                  <c:v>-0.22043399999999999</c:v>
                </c:pt>
                <c:pt idx="17453">
                  <c:v>-0.220219</c:v>
                </c:pt>
                <c:pt idx="17454">
                  <c:v>-0.22004899999999999</c:v>
                </c:pt>
                <c:pt idx="17455">
                  <c:v>-0.21992700000000001</c:v>
                </c:pt>
                <c:pt idx="17456">
                  <c:v>-0.21984899999999999</c:v>
                </c:pt>
                <c:pt idx="17457">
                  <c:v>-0.21981300000000001</c:v>
                </c:pt>
                <c:pt idx="17458">
                  <c:v>-0.21981500000000001</c:v>
                </c:pt>
                <c:pt idx="17459">
                  <c:v>-0.21984699999999999</c:v>
                </c:pt>
                <c:pt idx="17460">
                  <c:v>-0.21990699999999999</c:v>
                </c:pt>
                <c:pt idx="17461">
                  <c:v>-0.21999199999999999</c:v>
                </c:pt>
                <c:pt idx="17462">
                  <c:v>-0.220106</c:v>
                </c:pt>
                <c:pt idx="17463">
                  <c:v>-0.22026299999999999</c:v>
                </c:pt>
                <c:pt idx="17464">
                  <c:v>-0.22047600000000001</c:v>
                </c:pt>
                <c:pt idx="17465">
                  <c:v>-0.220745</c:v>
                </c:pt>
                <c:pt idx="17466">
                  <c:v>-0.221058</c:v>
                </c:pt>
                <c:pt idx="17467">
                  <c:v>-0.22140299999999999</c:v>
                </c:pt>
                <c:pt idx="17468">
                  <c:v>-0.22178300000000001</c:v>
                </c:pt>
                <c:pt idx="17469">
                  <c:v>-0.22220400000000001</c:v>
                </c:pt>
                <c:pt idx="17470">
                  <c:v>-0.22267000000000001</c:v>
                </c:pt>
                <c:pt idx="17471">
                  <c:v>-0.22318399999999999</c:v>
                </c:pt>
                <c:pt idx="17472">
                  <c:v>-0.223745</c:v>
                </c:pt>
                <c:pt idx="17473">
                  <c:v>-0.224352</c:v>
                </c:pt>
                <c:pt idx="17474">
                  <c:v>-0.22500700000000001</c:v>
                </c:pt>
                <c:pt idx="17475">
                  <c:v>-0.225712</c:v>
                </c:pt>
                <c:pt idx="17476">
                  <c:v>-0.226467</c:v>
                </c:pt>
                <c:pt idx="17477">
                  <c:v>-0.227271</c:v>
                </c:pt>
                <c:pt idx="17478">
                  <c:v>-0.22812499999999999</c:v>
                </c:pt>
                <c:pt idx="17479">
                  <c:v>-0.22903699999999999</c:v>
                </c:pt>
                <c:pt idx="17480">
                  <c:v>-0.23000999999999999</c:v>
                </c:pt>
                <c:pt idx="17481">
                  <c:v>-0.23103199999999999</c:v>
                </c:pt>
                <c:pt idx="17482">
                  <c:v>-0.23209299999999999</c:v>
                </c:pt>
                <c:pt idx="17483">
                  <c:v>-0.233184</c:v>
                </c:pt>
                <c:pt idx="17484">
                  <c:v>-0.23430500000000001</c:v>
                </c:pt>
                <c:pt idx="17485">
                  <c:v>-0.235462</c:v>
                </c:pt>
                <c:pt idx="17486">
                  <c:v>-0.23665700000000001</c:v>
                </c:pt>
                <c:pt idx="17487">
                  <c:v>-0.23788999999999999</c:v>
                </c:pt>
                <c:pt idx="17488">
                  <c:v>-0.23915900000000001</c:v>
                </c:pt>
                <c:pt idx="17489">
                  <c:v>-0.24046000000000001</c:v>
                </c:pt>
                <c:pt idx="17490">
                  <c:v>-0.241784</c:v>
                </c:pt>
                <c:pt idx="17491">
                  <c:v>-0.24312300000000001</c:v>
                </c:pt>
                <c:pt idx="17492">
                  <c:v>-0.24447199999999999</c:v>
                </c:pt>
                <c:pt idx="17493">
                  <c:v>-0.24582399999999999</c:v>
                </c:pt>
                <c:pt idx="17494">
                  <c:v>-0.24717600000000001</c:v>
                </c:pt>
                <c:pt idx="17495">
                  <c:v>-0.248528</c:v>
                </c:pt>
                <c:pt idx="17496">
                  <c:v>-0.249889</c:v>
                </c:pt>
                <c:pt idx="17497">
                  <c:v>-0.25126300000000001</c:v>
                </c:pt>
                <c:pt idx="17498">
                  <c:v>-0.25264999999999999</c:v>
                </c:pt>
                <c:pt idx="17499">
                  <c:v>-0.25404700000000002</c:v>
                </c:pt>
                <c:pt idx="17500">
                  <c:v>-0.25545299999999999</c:v>
                </c:pt>
                <c:pt idx="17501">
                  <c:v>-0.25686399999999998</c:v>
                </c:pt>
                <c:pt idx="17502">
                  <c:v>-0.25827699999999998</c:v>
                </c:pt>
                <c:pt idx="17503">
                  <c:v>-0.259687</c:v>
                </c:pt>
                <c:pt idx="17504">
                  <c:v>-0.26109599999999999</c:v>
                </c:pt>
                <c:pt idx="17505">
                  <c:v>-0.26251200000000002</c:v>
                </c:pt>
                <c:pt idx="17506">
                  <c:v>-0.26393299999999997</c:v>
                </c:pt>
                <c:pt idx="17507">
                  <c:v>-0.26535399999999998</c:v>
                </c:pt>
                <c:pt idx="17508">
                  <c:v>-0.26677099999999998</c:v>
                </c:pt>
                <c:pt idx="17509">
                  <c:v>-0.268181</c:v>
                </c:pt>
                <c:pt idx="17510">
                  <c:v>-0.26957700000000001</c:v>
                </c:pt>
                <c:pt idx="17511">
                  <c:v>-0.270957</c:v>
                </c:pt>
                <c:pt idx="17512">
                  <c:v>-0.27232200000000001</c:v>
                </c:pt>
                <c:pt idx="17513">
                  <c:v>-0.27367200000000003</c:v>
                </c:pt>
                <c:pt idx="17514">
                  <c:v>-0.275001</c:v>
                </c:pt>
                <c:pt idx="17515">
                  <c:v>-0.27630300000000002</c:v>
                </c:pt>
                <c:pt idx="17516">
                  <c:v>-0.27757599999999999</c:v>
                </c:pt>
                <c:pt idx="17517">
                  <c:v>-0.27881800000000001</c:v>
                </c:pt>
                <c:pt idx="17518">
                  <c:v>-0.280024</c:v>
                </c:pt>
                <c:pt idx="17519">
                  <c:v>-0.281192</c:v>
                </c:pt>
                <c:pt idx="17520">
                  <c:v>-0.28232299999999999</c:v>
                </c:pt>
                <c:pt idx="17521">
                  <c:v>-0.283416</c:v>
                </c:pt>
                <c:pt idx="17522">
                  <c:v>-0.28446900000000003</c:v>
                </c:pt>
                <c:pt idx="17523">
                  <c:v>-0.28547800000000001</c:v>
                </c:pt>
                <c:pt idx="17524">
                  <c:v>-0.28643800000000003</c:v>
                </c:pt>
                <c:pt idx="17525">
                  <c:v>-0.28734199999999999</c:v>
                </c:pt>
                <c:pt idx="17526">
                  <c:v>-0.288186</c:v>
                </c:pt>
                <c:pt idx="17527">
                  <c:v>-0.28897499999999998</c:v>
                </c:pt>
                <c:pt idx="17528">
                  <c:v>-0.28971799999999998</c:v>
                </c:pt>
                <c:pt idx="17529">
                  <c:v>-0.29041699999999998</c:v>
                </c:pt>
                <c:pt idx="17530">
                  <c:v>-0.29107</c:v>
                </c:pt>
                <c:pt idx="17531">
                  <c:v>-0.29166999999999998</c:v>
                </c:pt>
                <c:pt idx="17532">
                  <c:v>-0.29222300000000001</c:v>
                </c:pt>
                <c:pt idx="17533">
                  <c:v>-0.29273100000000002</c:v>
                </c:pt>
                <c:pt idx="17534">
                  <c:v>-0.29314400000000002</c:v>
                </c:pt>
                <c:pt idx="17535">
                  <c:v>-0.29342600000000002</c:v>
                </c:pt>
                <c:pt idx="17536">
                  <c:v>-0.293628</c:v>
                </c:pt>
                <c:pt idx="17537">
                  <c:v>-0.293792</c:v>
                </c:pt>
                <c:pt idx="17538">
                  <c:v>-0.29388599999999998</c:v>
                </c:pt>
                <c:pt idx="17539">
                  <c:v>-0.29389999999999999</c:v>
                </c:pt>
                <c:pt idx="17540">
                  <c:v>-0.29385499999999998</c:v>
                </c:pt>
                <c:pt idx="17541">
                  <c:v>-0.29375800000000002</c:v>
                </c:pt>
                <c:pt idx="17542">
                  <c:v>-0.293605</c:v>
                </c:pt>
                <c:pt idx="17543">
                  <c:v>-0.29338999999999998</c:v>
                </c:pt>
                <c:pt idx="17544">
                  <c:v>-0.29310700000000001</c:v>
                </c:pt>
                <c:pt idx="17545">
                  <c:v>-0.29275800000000002</c:v>
                </c:pt>
                <c:pt idx="17546">
                  <c:v>-0.29234399999999999</c:v>
                </c:pt>
                <c:pt idx="17547">
                  <c:v>-0.29186600000000001</c:v>
                </c:pt>
                <c:pt idx="17548">
                  <c:v>-0.291327</c:v>
                </c:pt>
                <c:pt idx="17549">
                  <c:v>-0.29072500000000001</c:v>
                </c:pt>
                <c:pt idx="17550">
                  <c:v>-0.29005700000000001</c:v>
                </c:pt>
                <c:pt idx="17551">
                  <c:v>-0.289323</c:v>
                </c:pt>
                <c:pt idx="17552">
                  <c:v>-0.28852800000000001</c:v>
                </c:pt>
                <c:pt idx="17553">
                  <c:v>-0.28767599999999999</c:v>
                </c:pt>
                <c:pt idx="17554">
                  <c:v>-0.28676600000000002</c:v>
                </c:pt>
                <c:pt idx="17555">
                  <c:v>-0.285798</c:v>
                </c:pt>
                <c:pt idx="17556">
                  <c:v>-0.284777</c:v>
                </c:pt>
                <c:pt idx="17557">
                  <c:v>-0.28370699999999999</c:v>
                </c:pt>
                <c:pt idx="17558">
                  <c:v>-0.28258299999999997</c:v>
                </c:pt>
                <c:pt idx="17559">
                  <c:v>-0.28140100000000001</c:v>
                </c:pt>
                <c:pt idx="17560">
                  <c:v>-0.28016000000000002</c:v>
                </c:pt>
                <c:pt idx="17561">
                  <c:v>-0.27886499999999997</c:v>
                </c:pt>
                <c:pt idx="17562">
                  <c:v>-0.27751999999999999</c:v>
                </c:pt>
                <c:pt idx="17563">
                  <c:v>-0.27612300000000001</c:v>
                </c:pt>
                <c:pt idx="17564">
                  <c:v>-0.274675</c:v>
                </c:pt>
                <c:pt idx="17565">
                  <c:v>-0.27318199999999998</c:v>
                </c:pt>
                <c:pt idx="17566">
                  <c:v>-0.27164700000000003</c:v>
                </c:pt>
                <c:pt idx="17567">
                  <c:v>-0.270067</c:v>
                </c:pt>
                <c:pt idx="17568">
                  <c:v>-0.26843699999999998</c:v>
                </c:pt>
                <c:pt idx="17569">
                  <c:v>-0.26674900000000001</c:v>
                </c:pt>
                <c:pt idx="17570">
                  <c:v>-0.26499800000000001</c:v>
                </c:pt>
                <c:pt idx="17571">
                  <c:v>-0.26319199999999998</c:v>
                </c:pt>
                <c:pt idx="17572">
                  <c:v>-0.26134499999999999</c:v>
                </c:pt>
                <c:pt idx="17573">
                  <c:v>-0.25946999999999998</c:v>
                </c:pt>
                <c:pt idx="17574">
                  <c:v>-0.25757000000000002</c:v>
                </c:pt>
                <c:pt idx="17575">
                  <c:v>-0.255637</c:v>
                </c:pt>
                <c:pt idx="17576">
                  <c:v>-0.25366</c:v>
                </c:pt>
                <c:pt idx="17577">
                  <c:v>-0.25163200000000002</c:v>
                </c:pt>
                <c:pt idx="17578">
                  <c:v>-0.249553</c:v>
                </c:pt>
                <c:pt idx="17579">
                  <c:v>-0.247423</c:v>
                </c:pt>
                <c:pt idx="17580">
                  <c:v>-0.24524099999999999</c:v>
                </c:pt>
                <c:pt idx="17581">
                  <c:v>-0.24301400000000001</c:v>
                </c:pt>
                <c:pt idx="17582">
                  <c:v>-0.24075199999999999</c:v>
                </c:pt>
                <c:pt idx="17583">
                  <c:v>-0.238455</c:v>
                </c:pt>
                <c:pt idx="17584">
                  <c:v>-0.236126</c:v>
                </c:pt>
                <c:pt idx="17585">
                  <c:v>-0.23377000000000001</c:v>
                </c:pt>
                <c:pt idx="17586">
                  <c:v>-0.23139100000000001</c:v>
                </c:pt>
                <c:pt idx="17587">
                  <c:v>-0.228995</c:v>
                </c:pt>
                <c:pt idx="17588">
                  <c:v>-0.22659000000000001</c:v>
                </c:pt>
                <c:pt idx="17589">
                  <c:v>-0.224185</c:v>
                </c:pt>
                <c:pt idx="17590">
                  <c:v>-0.22178100000000001</c:v>
                </c:pt>
                <c:pt idx="17591">
                  <c:v>-0.21937599999999999</c:v>
                </c:pt>
                <c:pt idx="17592">
                  <c:v>-0.216973</c:v>
                </c:pt>
                <c:pt idx="17593">
                  <c:v>-0.21457399999999999</c:v>
                </c:pt>
                <c:pt idx="17594">
                  <c:v>-0.212174</c:v>
                </c:pt>
                <c:pt idx="17595">
                  <c:v>-0.20976300000000001</c:v>
                </c:pt>
                <c:pt idx="17596">
                  <c:v>-0.20733699999999999</c:v>
                </c:pt>
                <c:pt idx="17597">
                  <c:v>-0.20489399999999999</c:v>
                </c:pt>
                <c:pt idx="17598">
                  <c:v>-0.202436</c:v>
                </c:pt>
                <c:pt idx="17599">
                  <c:v>-0.19997200000000001</c:v>
                </c:pt>
                <c:pt idx="17600">
                  <c:v>-0.19750499999999999</c:v>
                </c:pt>
                <c:pt idx="17601">
                  <c:v>-0.19503200000000001</c:v>
                </c:pt>
                <c:pt idx="17602">
                  <c:v>-0.192551</c:v>
                </c:pt>
                <c:pt idx="17603">
                  <c:v>-0.190055</c:v>
                </c:pt>
                <c:pt idx="17604">
                  <c:v>-0.18754399999999999</c:v>
                </c:pt>
                <c:pt idx="17605">
                  <c:v>-0.185029</c:v>
                </c:pt>
                <c:pt idx="17606">
                  <c:v>-0.18252699999999999</c:v>
                </c:pt>
                <c:pt idx="17607">
                  <c:v>-0.18005199999999999</c:v>
                </c:pt>
                <c:pt idx="17608">
                  <c:v>-0.17760600000000001</c:v>
                </c:pt>
                <c:pt idx="17609">
                  <c:v>-0.17518900000000001</c:v>
                </c:pt>
                <c:pt idx="17610">
                  <c:v>-0.17280599999999999</c:v>
                </c:pt>
                <c:pt idx="17611">
                  <c:v>-0.17046700000000001</c:v>
                </c:pt>
                <c:pt idx="17612">
                  <c:v>-0.16817599999999999</c:v>
                </c:pt>
                <c:pt idx="17613">
                  <c:v>-0.16592999999999999</c:v>
                </c:pt>
                <c:pt idx="17614">
                  <c:v>-0.16373299999999999</c:v>
                </c:pt>
                <c:pt idx="17615">
                  <c:v>-0.161582</c:v>
                </c:pt>
                <c:pt idx="17616">
                  <c:v>-0.15948000000000001</c:v>
                </c:pt>
                <c:pt idx="17617">
                  <c:v>-0.15742700000000001</c:v>
                </c:pt>
                <c:pt idx="17618">
                  <c:v>-0.15542400000000001</c:v>
                </c:pt>
                <c:pt idx="17619">
                  <c:v>-0.153471</c:v>
                </c:pt>
                <c:pt idx="17620">
                  <c:v>-0.15157499999999999</c:v>
                </c:pt>
                <c:pt idx="17621">
                  <c:v>-0.14972099999999999</c:v>
                </c:pt>
                <c:pt idx="17622">
                  <c:v>-0.14785599999999999</c:v>
                </c:pt>
                <c:pt idx="17623">
                  <c:v>-0.14599000000000001</c:v>
                </c:pt>
                <c:pt idx="17624">
                  <c:v>-0.14419599999999999</c:v>
                </c:pt>
                <c:pt idx="17625">
                  <c:v>-0.14248</c:v>
                </c:pt>
                <c:pt idx="17626">
                  <c:v>-0.14081299999999999</c:v>
                </c:pt>
                <c:pt idx="17627">
                  <c:v>-0.13920099999999999</c:v>
                </c:pt>
                <c:pt idx="17628">
                  <c:v>-0.137655</c:v>
                </c:pt>
                <c:pt idx="17629">
                  <c:v>-0.13617299999999999</c:v>
                </c:pt>
                <c:pt idx="17630">
                  <c:v>-0.13475599999999999</c:v>
                </c:pt>
                <c:pt idx="17631">
                  <c:v>-0.13339500000000001</c:v>
                </c:pt>
                <c:pt idx="17632">
                  <c:v>-0.13208600000000001</c:v>
                </c:pt>
                <c:pt idx="17633">
                  <c:v>-0.130833</c:v>
                </c:pt>
                <c:pt idx="17634">
                  <c:v>-0.12964400000000001</c:v>
                </c:pt>
                <c:pt idx="17635">
                  <c:v>-0.128525</c:v>
                </c:pt>
                <c:pt idx="17636">
                  <c:v>-0.12747700000000001</c:v>
                </c:pt>
                <c:pt idx="17637">
                  <c:v>-0.126503</c:v>
                </c:pt>
                <c:pt idx="17638">
                  <c:v>-0.12560499999999999</c:v>
                </c:pt>
                <c:pt idx="17639">
                  <c:v>-0.124789</c:v>
                </c:pt>
                <c:pt idx="17640">
                  <c:v>-0.124061</c:v>
                </c:pt>
                <c:pt idx="17641">
                  <c:v>-0.123429</c:v>
                </c:pt>
                <c:pt idx="17642">
                  <c:v>-0.122893</c:v>
                </c:pt>
                <c:pt idx="17643">
                  <c:v>-0.12245</c:v>
                </c:pt>
                <c:pt idx="17644">
                  <c:v>-0.122097</c:v>
                </c:pt>
                <c:pt idx="17645">
                  <c:v>-0.12182900000000001</c:v>
                </c:pt>
                <c:pt idx="17646">
                  <c:v>-0.121644</c:v>
                </c:pt>
                <c:pt idx="17647">
                  <c:v>-0.121544</c:v>
                </c:pt>
                <c:pt idx="17648">
                  <c:v>-0.12153</c:v>
                </c:pt>
                <c:pt idx="17649">
                  <c:v>-0.121601</c:v>
                </c:pt>
                <c:pt idx="17650">
                  <c:v>-0.12175</c:v>
                </c:pt>
                <c:pt idx="17651">
                  <c:v>-0.121971</c:v>
                </c:pt>
                <c:pt idx="17652">
                  <c:v>-0.122263</c:v>
                </c:pt>
                <c:pt idx="17653">
                  <c:v>-0.12261900000000001</c:v>
                </c:pt>
                <c:pt idx="17654">
                  <c:v>-0.123033</c:v>
                </c:pt>
                <c:pt idx="17655">
                  <c:v>-0.1235</c:v>
                </c:pt>
                <c:pt idx="17656">
                  <c:v>-0.124019</c:v>
                </c:pt>
                <c:pt idx="17657">
                  <c:v>-0.124587</c:v>
                </c:pt>
                <c:pt idx="17658">
                  <c:v>-0.12520100000000001</c:v>
                </c:pt>
                <c:pt idx="17659">
                  <c:v>-0.125859</c:v>
                </c:pt>
                <c:pt idx="17660">
                  <c:v>-0.12656200000000001</c:v>
                </c:pt>
                <c:pt idx="17661">
                  <c:v>-0.12730900000000001</c:v>
                </c:pt>
                <c:pt idx="17662">
                  <c:v>-0.12809999999999999</c:v>
                </c:pt>
                <c:pt idx="17663">
                  <c:v>-0.12892899999999999</c:v>
                </c:pt>
                <c:pt idx="17664">
                  <c:v>-0.12979399999999999</c:v>
                </c:pt>
                <c:pt idx="17665">
                  <c:v>-0.130694</c:v>
                </c:pt>
                <c:pt idx="17666">
                  <c:v>-0.131632</c:v>
                </c:pt>
                <c:pt idx="17667">
                  <c:v>-0.132606</c:v>
                </c:pt>
                <c:pt idx="17668">
                  <c:v>-0.13361700000000001</c:v>
                </c:pt>
                <c:pt idx="17669">
                  <c:v>-0.134662</c:v>
                </c:pt>
                <c:pt idx="17670">
                  <c:v>-0.135739</c:v>
                </c:pt>
                <c:pt idx="17671">
                  <c:v>-0.136847</c:v>
                </c:pt>
                <c:pt idx="17672">
                  <c:v>-0.13797799999999999</c:v>
                </c:pt>
                <c:pt idx="17673">
                  <c:v>-0.139131</c:v>
                </c:pt>
                <c:pt idx="17674">
                  <c:v>-0.14030899999999999</c:v>
                </c:pt>
                <c:pt idx="17675">
                  <c:v>-0.141515</c:v>
                </c:pt>
                <c:pt idx="17676">
                  <c:v>-0.14274999999999999</c:v>
                </c:pt>
                <c:pt idx="17677">
                  <c:v>-0.144012</c:v>
                </c:pt>
                <c:pt idx="17678">
                  <c:v>-0.14529700000000001</c:v>
                </c:pt>
                <c:pt idx="17679">
                  <c:v>-0.14660200000000001</c:v>
                </c:pt>
                <c:pt idx="17680">
                  <c:v>-0.14792</c:v>
                </c:pt>
                <c:pt idx="17681">
                  <c:v>-0.14924399999999999</c:v>
                </c:pt>
                <c:pt idx="17682">
                  <c:v>-0.15056900000000001</c:v>
                </c:pt>
                <c:pt idx="17683">
                  <c:v>-0.151893</c:v>
                </c:pt>
                <c:pt idx="17684">
                  <c:v>-0.15321499999999999</c:v>
                </c:pt>
                <c:pt idx="17685">
                  <c:v>-0.15453600000000001</c:v>
                </c:pt>
                <c:pt idx="17686">
                  <c:v>-0.15585599999999999</c:v>
                </c:pt>
                <c:pt idx="17687">
                  <c:v>-0.157168</c:v>
                </c:pt>
                <c:pt idx="17688">
                  <c:v>-0.158466</c:v>
                </c:pt>
                <c:pt idx="17689">
                  <c:v>-0.159745</c:v>
                </c:pt>
                <c:pt idx="17690">
                  <c:v>-0.16100500000000001</c:v>
                </c:pt>
                <c:pt idx="17691">
                  <c:v>-0.162249</c:v>
                </c:pt>
                <c:pt idx="17692">
                  <c:v>-0.16348199999999999</c:v>
                </c:pt>
                <c:pt idx="17693">
                  <c:v>-0.16470299999999999</c:v>
                </c:pt>
                <c:pt idx="17694">
                  <c:v>-0.16591800000000001</c:v>
                </c:pt>
                <c:pt idx="17695">
                  <c:v>-0.167129</c:v>
                </c:pt>
                <c:pt idx="17696">
                  <c:v>-0.168325</c:v>
                </c:pt>
                <c:pt idx="17697">
                  <c:v>-0.16949400000000001</c:v>
                </c:pt>
                <c:pt idx="17698">
                  <c:v>-0.17063700000000001</c:v>
                </c:pt>
                <c:pt idx="17699">
                  <c:v>-0.17176</c:v>
                </c:pt>
                <c:pt idx="17700">
                  <c:v>-0.17286799999999999</c:v>
                </c:pt>
                <c:pt idx="17701">
                  <c:v>-0.173957</c:v>
                </c:pt>
                <c:pt idx="17702">
                  <c:v>-0.17502100000000001</c:v>
                </c:pt>
                <c:pt idx="17703">
                  <c:v>-0.17605399999999999</c:v>
                </c:pt>
                <c:pt idx="17704">
                  <c:v>-0.17705699999999999</c:v>
                </c:pt>
                <c:pt idx="17705">
                  <c:v>-0.17802599999999999</c:v>
                </c:pt>
                <c:pt idx="17706">
                  <c:v>-0.178956</c:v>
                </c:pt>
                <c:pt idx="17707">
                  <c:v>-0.179841</c:v>
                </c:pt>
                <c:pt idx="17708">
                  <c:v>-0.18068300000000001</c:v>
                </c:pt>
                <c:pt idx="17709">
                  <c:v>-0.181481</c:v>
                </c:pt>
                <c:pt idx="17710">
                  <c:v>-0.18223700000000001</c:v>
                </c:pt>
                <c:pt idx="17711">
                  <c:v>-0.18295400000000001</c:v>
                </c:pt>
                <c:pt idx="17712">
                  <c:v>-0.18363299999999999</c:v>
                </c:pt>
                <c:pt idx="17713">
                  <c:v>-0.18427199999999999</c:v>
                </c:pt>
                <c:pt idx="17714">
                  <c:v>-0.18487100000000001</c:v>
                </c:pt>
                <c:pt idx="17715">
                  <c:v>-0.18542600000000001</c:v>
                </c:pt>
                <c:pt idx="17716">
                  <c:v>-0.18593100000000001</c:v>
                </c:pt>
                <c:pt idx="17717">
                  <c:v>-0.18638199999999999</c:v>
                </c:pt>
                <c:pt idx="17718">
                  <c:v>-0.186778</c:v>
                </c:pt>
                <c:pt idx="17719">
                  <c:v>-0.18711700000000001</c:v>
                </c:pt>
                <c:pt idx="17720">
                  <c:v>-0.18740200000000001</c:v>
                </c:pt>
                <c:pt idx="17721">
                  <c:v>-0.187635</c:v>
                </c:pt>
                <c:pt idx="17722">
                  <c:v>-0.18782099999999999</c:v>
                </c:pt>
                <c:pt idx="17723">
                  <c:v>-0.18795999999999999</c:v>
                </c:pt>
                <c:pt idx="17724">
                  <c:v>-0.188055</c:v>
                </c:pt>
                <c:pt idx="17725">
                  <c:v>-0.18811</c:v>
                </c:pt>
                <c:pt idx="17726">
                  <c:v>-0.18812499999999999</c:v>
                </c:pt>
                <c:pt idx="17727">
                  <c:v>-0.18809899999999999</c:v>
                </c:pt>
                <c:pt idx="17728">
                  <c:v>-0.188027</c:v>
                </c:pt>
                <c:pt idx="17729">
                  <c:v>-0.18790999999999999</c:v>
                </c:pt>
                <c:pt idx="17730">
                  <c:v>-0.18775</c:v>
                </c:pt>
                <c:pt idx="17731">
                  <c:v>-0.18754499999999999</c:v>
                </c:pt>
                <c:pt idx="17732">
                  <c:v>-0.18729000000000001</c:v>
                </c:pt>
                <c:pt idx="17733">
                  <c:v>-0.18698100000000001</c:v>
                </c:pt>
                <c:pt idx="17734">
                  <c:v>-0.186615</c:v>
                </c:pt>
                <c:pt idx="17735">
                  <c:v>-0.186192</c:v>
                </c:pt>
                <c:pt idx="17736">
                  <c:v>-0.18571199999999999</c:v>
                </c:pt>
                <c:pt idx="17737">
                  <c:v>-0.18517900000000001</c:v>
                </c:pt>
                <c:pt idx="17738">
                  <c:v>-0.18459400000000001</c:v>
                </c:pt>
                <c:pt idx="17739">
                  <c:v>-0.18395400000000001</c:v>
                </c:pt>
                <c:pt idx="17740">
                  <c:v>-0.18326100000000001</c:v>
                </c:pt>
                <c:pt idx="17741">
                  <c:v>-0.18251600000000001</c:v>
                </c:pt>
                <c:pt idx="17742">
                  <c:v>-0.181727</c:v>
                </c:pt>
                <c:pt idx="17743">
                  <c:v>-0.180898</c:v>
                </c:pt>
                <c:pt idx="17744">
                  <c:v>-0.180032</c:v>
                </c:pt>
                <c:pt idx="17745">
                  <c:v>-0.17912700000000001</c:v>
                </c:pt>
                <c:pt idx="17746">
                  <c:v>-0.17818300000000001</c:v>
                </c:pt>
                <c:pt idx="17747">
                  <c:v>-0.177206</c:v>
                </c:pt>
                <c:pt idx="17748">
                  <c:v>-0.17619899999999999</c:v>
                </c:pt>
                <c:pt idx="17749">
                  <c:v>-0.17516100000000001</c:v>
                </c:pt>
                <c:pt idx="17750">
                  <c:v>-0.17408899999999999</c:v>
                </c:pt>
                <c:pt idx="17751">
                  <c:v>-0.172988</c:v>
                </c:pt>
                <c:pt idx="17752">
                  <c:v>-0.17186299999999999</c:v>
                </c:pt>
                <c:pt idx="17753">
                  <c:v>-0.17071600000000001</c:v>
                </c:pt>
                <c:pt idx="17754">
                  <c:v>-0.16954900000000001</c:v>
                </c:pt>
                <c:pt idx="17755">
                  <c:v>-0.16836200000000001</c:v>
                </c:pt>
                <c:pt idx="17756">
                  <c:v>-0.167155</c:v>
                </c:pt>
                <c:pt idx="17757">
                  <c:v>-0.165936</c:v>
                </c:pt>
                <c:pt idx="17758">
                  <c:v>-0.16470499999999999</c:v>
                </c:pt>
                <c:pt idx="17759">
                  <c:v>-0.16342599999999999</c:v>
                </c:pt>
                <c:pt idx="17760">
                  <c:v>-0.16206499999999999</c:v>
                </c:pt>
                <c:pt idx="17761">
                  <c:v>-0.16066800000000001</c:v>
                </c:pt>
                <c:pt idx="17762">
                  <c:v>-0.15926899999999999</c:v>
                </c:pt>
                <c:pt idx="17763">
                  <c:v>-0.15784200000000001</c:v>
                </c:pt>
                <c:pt idx="17764">
                  <c:v>-0.15637999999999999</c:v>
                </c:pt>
                <c:pt idx="17765">
                  <c:v>-0.15490300000000001</c:v>
                </c:pt>
                <c:pt idx="17766">
                  <c:v>-0.15342</c:v>
                </c:pt>
                <c:pt idx="17767">
                  <c:v>-0.15192800000000001</c:v>
                </c:pt>
                <c:pt idx="17768">
                  <c:v>-0.150424</c:v>
                </c:pt>
                <c:pt idx="17769">
                  <c:v>-0.14890400000000001</c:v>
                </c:pt>
                <c:pt idx="17770">
                  <c:v>-0.147369</c:v>
                </c:pt>
                <c:pt idx="17771">
                  <c:v>-0.14582100000000001</c:v>
                </c:pt>
                <c:pt idx="17772">
                  <c:v>-0.14426600000000001</c:v>
                </c:pt>
                <c:pt idx="17773">
                  <c:v>-0.142705</c:v>
                </c:pt>
                <c:pt idx="17774">
                  <c:v>-0.14114299999999999</c:v>
                </c:pt>
                <c:pt idx="17775">
                  <c:v>-0.13958300000000001</c:v>
                </c:pt>
                <c:pt idx="17776">
                  <c:v>-0.13802900000000001</c:v>
                </c:pt>
                <c:pt idx="17777">
                  <c:v>-0.136487</c:v>
                </c:pt>
                <c:pt idx="17778">
                  <c:v>-0.134961</c:v>
                </c:pt>
                <c:pt idx="17779">
                  <c:v>-0.13345299999999999</c:v>
                </c:pt>
                <c:pt idx="17780">
                  <c:v>-0.131965</c:v>
                </c:pt>
                <c:pt idx="17781">
                  <c:v>-0.130495</c:v>
                </c:pt>
                <c:pt idx="17782">
                  <c:v>-0.12904199999999999</c:v>
                </c:pt>
                <c:pt idx="17783">
                  <c:v>-0.127606</c:v>
                </c:pt>
                <c:pt idx="17784">
                  <c:v>-0.12618699999999999</c:v>
                </c:pt>
                <c:pt idx="17785">
                  <c:v>-0.12478400000000001</c:v>
                </c:pt>
                <c:pt idx="17786">
                  <c:v>-0.123394</c:v>
                </c:pt>
                <c:pt idx="17787">
                  <c:v>-0.122019</c:v>
                </c:pt>
                <c:pt idx="17788">
                  <c:v>-0.120657</c:v>
                </c:pt>
                <c:pt idx="17789">
                  <c:v>-0.11930399999999999</c:v>
                </c:pt>
                <c:pt idx="17790">
                  <c:v>-0.117962</c:v>
                </c:pt>
                <c:pt idx="17791">
                  <c:v>-0.116628</c:v>
                </c:pt>
                <c:pt idx="17792">
                  <c:v>-0.115304</c:v>
                </c:pt>
                <c:pt idx="17793">
                  <c:v>-0.11398999999999999</c:v>
                </c:pt>
                <c:pt idx="17794">
                  <c:v>-0.11268499999999999</c:v>
                </c:pt>
                <c:pt idx="17795">
                  <c:v>-0.11139300000000001</c:v>
                </c:pt>
                <c:pt idx="17796">
                  <c:v>-0.11011700000000001</c:v>
                </c:pt>
                <c:pt idx="17797">
                  <c:v>-0.10885599999999999</c:v>
                </c:pt>
                <c:pt idx="17798">
                  <c:v>-0.107612</c:v>
                </c:pt>
                <c:pt idx="17799">
                  <c:v>-0.10638300000000001</c:v>
                </c:pt>
                <c:pt idx="17800">
                  <c:v>-0.10517</c:v>
                </c:pt>
                <c:pt idx="17801">
                  <c:v>-0.103975</c:v>
                </c:pt>
                <c:pt idx="17802">
                  <c:v>-0.102796</c:v>
                </c:pt>
                <c:pt idx="17803">
                  <c:v>-0.101633</c:v>
                </c:pt>
                <c:pt idx="17804">
                  <c:v>-0.100484</c:v>
                </c:pt>
                <c:pt idx="17805">
                  <c:v>-9.9346500000000004E-2</c:v>
                </c:pt>
                <c:pt idx="17806">
                  <c:v>-9.8218600000000003E-2</c:v>
                </c:pt>
                <c:pt idx="17807">
                  <c:v>-9.7098299999999998E-2</c:v>
                </c:pt>
                <c:pt idx="17808">
                  <c:v>-9.5982899999999996E-2</c:v>
                </c:pt>
                <c:pt idx="17809">
                  <c:v>-9.4868900000000006E-2</c:v>
                </c:pt>
                <c:pt idx="17810">
                  <c:v>-9.3754000000000004E-2</c:v>
                </c:pt>
                <c:pt idx="17811">
                  <c:v>-9.2638899999999996E-2</c:v>
                </c:pt>
                <c:pt idx="17812">
                  <c:v>-9.1526499999999997E-2</c:v>
                </c:pt>
                <c:pt idx="17813">
                  <c:v>-9.0419600000000003E-2</c:v>
                </c:pt>
                <c:pt idx="17814">
                  <c:v>-8.9319300000000004E-2</c:v>
                </c:pt>
                <c:pt idx="17815">
                  <c:v>-8.8225100000000001E-2</c:v>
                </c:pt>
                <c:pt idx="17816">
                  <c:v>-8.7136900000000003E-2</c:v>
                </c:pt>
                <c:pt idx="17817">
                  <c:v>-8.6054000000000005E-2</c:v>
                </c:pt>
                <c:pt idx="17818">
                  <c:v>-8.49747E-2</c:v>
                </c:pt>
                <c:pt idx="17819">
                  <c:v>-8.3896200000000004E-2</c:v>
                </c:pt>
                <c:pt idx="17820">
                  <c:v>-8.2816600000000004E-2</c:v>
                </c:pt>
                <c:pt idx="17821">
                  <c:v>-8.17354E-2</c:v>
                </c:pt>
                <c:pt idx="17822">
                  <c:v>-8.0653100000000005E-2</c:v>
                </c:pt>
                <c:pt idx="17823">
                  <c:v>-7.95709E-2</c:v>
                </c:pt>
                <c:pt idx="17824">
                  <c:v>-7.8489500000000004E-2</c:v>
                </c:pt>
                <c:pt idx="17825">
                  <c:v>-7.7406699999999995E-2</c:v>
                </c:pt>
                <c:pt idx="17826">
                  <c:v>-7.6316499999999995E-2</c:v>
                </c:pt>
                <c:pt idx="17827">
                  <c:v>-7.5214299999999998E-2</c:v>
                </c:pt>
                <c:pt idx="17828">
                  <c:v>-7.4099100000000001E-2</c:v>
                </c:pt>
                <c:pt idx="17829">
                  <c:v>-7.2971400000000006E-2</c:v>
                </c:pt>
                <c:pt idx="17830">
                  <c:v>-7.1831099999999995E-2</c:v>
                </c:pt>
                <c:pt idx="17831">
                  <c:v>-7.0679599999999995E-2</c:v>
                </c:pt>
                <c:pt idx="17832">
                  <c:v>-6.95191E-2</c:v>
                </c:pt>
                <c:pt idx="17833">
                  <c:v>-6.8346299999999999E-2</c:v>
                </c:pt>
                <c:pt idx="17834">
                  <c:v>-6.7153699999999997E-2</c:v>
                </c:pt>
                <c:pt idx="17835">
                  <c:v>-6.59391E-2</c:v>
                </c:pt>
                <c:pt idx="17836">
                  <c:v>-6.4707600000000004E-2</c:v>
                </c:pt>
                <c:pt idx="17837">
                  <c:v>-6.3464900000000005E-2</c:v>
                </c:pt>
                <c:pt idx="17838">
                  <c:v>-6.2214699999999998E-2</c:v>
                </c:pt>
                <c:pt idx="17839">
                  <c:v>-6.0957200000000003E-2</c:v>
                </c:pt>
                <c:pt idx="17840">
                  <c:v>-5.9688199999999997E-2</c:v>
                </c:pt>
                <c:pt idx="17841">
                  <c:v>-5.8402799999999998E-2</c:v>
                </c:pt>
                <c:pt idx="17842">
                  <c:v>-5.7098200000000002E-2</c:v>
                </c:pt>
                <c:pt idx="17843">
                  <c:v>-5.5773700000000002E-2</c:v>
                </c:pt>
                <c:pt idx="17844">
                  <c:v>-5.4430300000000001E-2</c:v>
                </c:pt>
                <c:pt idx="17845">
                  <c:v>-5.3069499999999999E-2</c:v>
                </c:pt>
                <c:pt idx="17846">
                  <c:v>-5.1693599999999999E-2</c:v>
                </c:pt>
                <c:pt idx="17847">
                  <c:v>-5.0306299999999998E-2</c:v>
                </c:pt>
                <c:pt idx="17848">
                  <c:v>-4.8909599999999998E-2</c:v>
                </c:pt>
                <c:pt idx="17849">
                  <c:v>-4.7502599999999999E-2</c:v>
                </c:pt>
                <c:pt idx="17850">
                  <c:v>-4.6082900000000003E-2</c:v>
                </c:pt>
                <c:pt idx="17851">
                  <c:v>-4.46509E-2</c:v>
                </c:pt>
                <c:pt idx="17852">
                  <c:v>-4.3207099999999998E-2</c:v>
                </c:pt>
                <c:pt idx="17853">
                  <c:v>-4.1748500000000001E-2</c:v>
                </c:pt>
                <c:pt idx="17854">
                  <c:v>-4.0272599999999999E-2</c:v>
                </c:pt>
                <c:pt idx="17855">
                  <c:v>-3.8779500000000001E-2</c:v>
                </c:pt>
                <c:pt idx="17856">
                  <c:v>-3.7270600000000001E-2</c:v>
                </c:pt>
                <c:pt idx="17857">
                  <c:v>-3.5748200000000001E-2</c:v>
                </c:pt>
                <c:pt idx="17858">
                  <c:v>-3.4214599999999998E-2</c:v>
                </c:pt>
                <c:pt idx="17859">
                  <c:v>-3.2670400000000002E-2</c:v>
                </c:pt>
                <c:pt idx="17860">
                  <c:v>-3.1115899999999998E-2</c:v>
                </c:pt>
                <c:pt idx="17861">
                  <c:v>-2.9552599999999998E-2</c:v>
                </c:pt>
                <c:pt idx="17862">
                  <c:v>-2.7981900000000001E-2</c:v>
                </c:pt>
                <c:pt idx="17863">
                  <c:v>-2.6402999999999999E-2</c:v>
                </c:pt>
                <c:pt idx="17864">
                  <c:v>-2.4814800000000001E-2</c:v>
                </c:pt>
                <c:pt idx="17865">
                  <c:v>-2.3217600000000001E-2</c:v>
                </c:pt>
                <c:pt idx="17866">
                  <c:v>-2.1613899999999998E-2</c:v>
                </c:pt>
                <c:pt idx="17867">
                  <c:v>-2.0006400000000001E-2</c:v>
                </c:pt>
                <c:pt idx="17868">
                  <c:v>-1.8396599999999999E-2</c:v>
                </c:pt>
                <c:pt idx="17869">
                  <c:v>-1.6784899999999998E-2</c:v>
                </c:pt>
                <c:pt idx="17870">
                  <c:v>-1.51705E-2</c:v>
                </c:pt>
                <c:pt idx="17871">
                  <c:v>-1.3553300000000001E-2</c:v>
                </c:pt>
                <c:pt idx="17872">
                  <c:v>-1.1935100000000001E-2</c:v>
                </c:pt>
                <c:pt idx="17873">
                  <c:v>-1.03178E-2</c:v>
                </c:pt>
                <c:pt idx="17874" formatCode="0.00E+00">
                  <c:v>-8.7019799999999998E-3</c:v>
                </c:pt>
                <c:pt idx="17875" formatCode="0.00E+00">
                  <c:v>-7.0878699999999996E-3</c:v>
                </c:pt>
                <c:pt idx="17876" formatCode="0.00E+00">
                  <c:v>-5.4765400000000002E-3</c:v>
                </c:pt>
                <c:pt idx="17877" formatCode="0.00E+00">
                  <c:v>-3.8693400000000002E-3</c:v>
                </c:pt>
                <c:pt idx="17878" formatCode="0.00E+00">
                  <c:v>-2.26727E-3</c:v>
                </c:pt>
                <c:pt idx="17879" formatCode="0.00E+00">
                  <c:v>-6.7089199999999997E-4</c:v>
                </c:pt>
                <c:pt idx="17880" formatCode="0.00E+00">
                  <c:v>9.1898100000000003E-4</c:v>
                </c:pt>
                <c:pt idx="17881" formatCode="0.00E+00">
                  <c:v>2.5012200000000002E-3</c:v>
                </c:pt>
                <c:pt idx="17882" formatCode="0.00E+00">
                  <c:v>4.0750300000000003E-3</c:v>
                </c:pt>
                <c:pt idx="17883" formatCode="0.00E+00">
                  <c:v>5.6399299999999996E-3</c:v>
                </c:pt>
                <c:pt idx="17884" formatCode="0.00E+00">
                  <c:v>7.1947499999999998E-3</c:v>
                </c:pt>
                <c:pt idx="17885" formatCode="0.00E+00">
                  <c:v>8.7368500000000009E-3</c:v>
                </c:pt>
                <c:pt idx="17886">
                  <c:v>1.0263100000000001E-2</c:v>
                </c:pt>
                <c:pt idx="17887">
                  <c:v>1.1771200000000001E-2</c:v>
                </c:pt>
                <c:pt idx="17888">
                  <c:v>1.3258900000000001E-2</c:v>
                </c:pt>
                <c:pt idx="17889">
                  <c:v>1.47244E-2</c:v>
                </c:pt>
                <c:pt idx="17890">
                  <c:v>1.6165800000000001E-2</c:v>
                </c:pt>
                <c:pt idx="17891">
                  <c:v>1.7580399999999999E-2</c:v>
                </c:pt>
                <c:pt idx="17892">
                  <c:v>1.8966500000000001E-2</c:v>
                </c:pt>
                <c:pt idx="17893">
                  <c:v>2.0322900000000001E-2</c:v>
                </c:pt>
                <c:pt idx="17894">
                  <c:v>2.1649100000000001E-2</c:v>
                </c:pt>
                <c:pt idx="17895">
                  <c:v>2.2944200000000001E-2</c:v>
                </c:pt>
                <c:pt idx="17896">
                  <c:v>2.4206700000000001E-2</c:v>
                </c:pt>
                <c:pt idx="17897">
                  <c:v>2.54343E-2</c:v>
                </c:pt>
                <c:pt idx="17898">
                  <c:v>2.6625300000000001E-2</c:v>
                </c:pt>
                <c:pt idx="17899">
                  <c:v>2.7777699999999999E-2</c:v>
                </c:pt>
                <c:pt idx="17900">
                  <c:v>2.8889000000000001E-2</c:v>
                </c:pt>
                <c:pt idx="17901">
                  <c:v>2.99572E-2</c:v>
                </c:pt>
                <c:pt idx="17902">
                  <c:v>3.0980899999999999E-2</c:v>
                </c:pt>
                <c:pt idx="17903">
                  <c:v>3.1958300000000002E-2</c:v>
                </c:pt>
                <c:pt idx="17904">
                  <c:v>3.2888199999999999E-2</c:v>
                </c:pt>
                <c:pt idx="17905">
                  <c:v>3.3770799999999997E-2</c:v>
                </c:pt>
                <c:pt idx="17906">
                  <c:v>3.46063E-2</c:v>
                </c:pt>
                <c:pt idx="17907">
                  <c:v>3.5394399999999999E-2</c:v>
                </c:pt>
                <c:pt idx="17908">
                  <c:v>3.6135100000000003E-2</c:v>
                </c:pt>
                <c:pt idx="17909">
                  <c:v>3.6828899999999998E-2</c:v>
                </c:pt>
                <c:pt idx="17910">
                  <c:v>3.7473899999999997E-2</c:v>
                </c:pt>
                <c:pt idx="17911">
                  <c:v>3.8067700000000003E-2</c:v>
                </c:pt>
                <c:pt idx="17912">
                  <c:v>3.8609499999999998E-2</c:v>
                </c:pt>
                <c:pt idx="17913">
                  <c:v>3.9097699999999999E-2</c:v>
                </c:pt>
                <c:pt idx="17914">
                  <c:v>3.9529599999999998E-2</c:v>
                </c:pt>
                <c:pt idx="17915">
                  <c:v>3.9903399999999999E-2</c:v>
                </c:pt>
                <c:pt idx="17916">
                  <c:v>4.0218999999999998E-2</c:v>
                </c:pt>
                <c:pt idx="17917">
                  <c:v>4.0475900000000002E-2</c:v>
                </c:pt>
                <c:pt idx="17918">
                  <c:v>4.0673300000000003E-2</c:v>
                </c:pt>
                <c:pt idx="17919">
                  <c:v>4.0810300000000001E-2</c:v>
                </c:pt>
                <c:pt idx="17920">
                  <c:v>4.0886600000000002E-2</c:v>
                </c:pt>
                <c:pt idx="17921">
                  <c:v>4.09027E-2</c:v>
                </c:pt>
                <c:pt idx="17922">
                  <c:v>4.0859199999999998E-2</c:v>
                </c:pt>
                <c:pt idx="17923">
                  <c:v>4.0756100000000003E-2</c:v>
                </c:pt>
                <c:pt idx="17924">
                  <c:v>4.0593200000000003E-2</c:v>
                </c:pt>
                <c:pt idx="17925">
                  <c:v>4.0370700000000002E-2</c:v>
                </c:pt>
                <c:pt idx="17926">
                  <c:v>4.0089600000000003E-2</c:v>
                </c:pt>
                <c:pt idx="17927">
                  <c:v>3.9750199999999999E-2</c:v>
                </c:pt>
                <c:pt idx="17928">
                  <c:v>3.9351799999999999E-2</c:v>
                </c:pt>
                <c:pt idx="17929">
                  <c:v>3.8894199999999997E-2</c:v>
                </c:pt>
                <c:pt idx="17930">
                  <c:v>3.8379000000000003E-2</c:v>
                </c:pt>
                <c:pt idx="17931">
                  <c:v>3.7808300000000003E-2</c:v>
                </c:pt>
                <c:pt idx="17932">
                  <c:v>3.7184300000000003E-2</c:v>
                </c:pt>
                <c:pt idx="17933">
                  <c:v>3.6507900000000003E-2</c:v>
                </c:pt>
                <c:pt idx="17934">
                  <c:v>3.5778799999999999E-2</c:v>
                </c:pt>
                <c:pt idx="17935">
                  <c:v>3.4996600000000003E-2</c:v>
                </c:pt>
                <c:pt idx="17936">
                  <c:v>3.41616E-2</c:v>
                </c:pt>
                <c:pt idx="17937">
                  <c:v>3.3274100000000001E-2</c:v>
                </c:pt>
                <c:pt idx="17938">
                  <c:v>3.2333899999999999E-2</c:v>
                </c:pt>
                <c:pt idx="17939">
                  <c:v>3.1341099999999997E-2</c:v>
                </c:pt>
                <c:pt idx="17940">
                  <c:v>3.0296500000000001E-2</c:v>
                </c:pt>
                <c:pt idx="17941">
                  <c:v>2.9201499999999998E-2</c:v>
                </c:pt>
                <c:pt idx="17942">
                  <c:v>2.80579E-2</c:v>
                </c:pt>
                <c:pt idx="17943">
                  <c:v>2.6868599999999999E-2</c:v>
                </c:pt>
                <c:pt idx="17944">
                  <c:v>2.5637299999999998E-2</c:v>
                </c:pt>
                <c:pt idx="17945">
                  <c:v>2.4366700000000002E-2</c:v>
                </c:pt>
                <c:pt idx="17946">
                  <c:v>2.3058700000000001E-2</c:v>
                </c:pt>
                <c:pt idx="17947">
                  <c:v>2.1714899999999999E-2</c:v>
                </c:pt>
                <c:pt idx="17948">
                  <c:v>2.03365E-2</c:v>
                </c:pt>
                <c:pt idx="17949">
                  <c:v>1.89251E-2</c:v>
                </c:pt>
                <c:pt idx="17950">
                  <c:v>1.7482000000000001E-2</c:v>
                </c:pt>
                <c:pt idx="17951">
                  <c:v>1.6009499999999999E-2</c:v>
                </c:pt>
                <c:pt idx="17952">
                  <c:v>1.4510199999999999E-2</c:v>
                </c:pt>
                <c:pt idx="17953">
                  <c:v>1.29873E-2</c:v>
                </c:pt>
                <c:pt idx="17954">
                  <c:v>1.14421E-2</c:v>
                </c:pt>
                <c:pt idx="17955" formatCode="0.00E+00">
                  <c:v>9.8741999999999996E-3</c:v>
                </c:pt>
                <c:pt idx="17956" formatCode="0.00E+00">
                  <c:v>8.2842799999999998E-3</c:v>
                </c:pt>
                <c:pt idx="17957" formatCode="0.00E+00">
                  <c:v>6.6746000000000002E-3</c:v>
                </c:pt>
                <c:pt idx="17958" formatCode="0.00E+00">
                  <c:v>5.0474400000000003E-3</c:v>
                </c:pt>
                <c:pt idx="17959" formatCode="0.00E+00">
                  <c:v>3.40522E-3</c:v>
                </c:pt>
                <c:pt idx="17960" formatCode="0.00E+00">
                  <c:v>1.75235E-3</c:v>
                </c:pt>
                <c:pt idx="17961" formatCode="0.00E+00">
                  <c:v>9.4314400000000006E-5</c:v>
                </c:pt>
                <c:pt idx="17962" formatCode="0.00E+00">
                  <c:v>-1.5656000000000001E-3</c:v>
                </c:pt>
                <c:pt idx="17963" formatCode="0.00E+00">
                  <c:v>-3.22682E-3</c:v>
                </c:pt>
                <c:pt idx="17964" formatCode="0.00E+00">
                  <c:v>-4.8885300000000003E-3</c:v>
                </c:pt>
                <c:pt idx="17965" formatCode="0.00E+00">
                  <c:v>-6.5474399999999999E-3</c:v>
                </c:pt>
                <c:pt idx="17966" formatCode="0.00E+00">
                  <c:v>-8.19895E-3</c:v>
                </c:pt>
                <c:pt idx="17967" formatCode="0.00E+00">
                  <c:v>-9.8392700000000007E-3</c:v>
                </c:pt>
                <c:pt idx="17968">
                  <c:v>-1.1465899999999999E-2</c:v>
                </c:pt>
                <c:pt idx="17969">
                  <c:v>-1.30767E-2</c:v>
                </c:pt>
                <c:pt idx="17970">
                  <c:v>-1.4668799999999999E-2</c:v>
                </c:pt>
                <c:pt idx="17971">
                  <c:v>-1.6239099999999999E-2</c:v>
                </c:pt>
                <c:pt idx="17972">
                  <c:v>-1.7785700000000002E-2</c:v>
                </c:pt>
                <c:pt idx="17973">
                  <c:v>-1.9308200000000001E-2</c:v>
                </c:pt>
                <c:pt idx="17974">
                  <c:v>-2.0804599999999999E-2</c:v>
                </c:pt>
                <c:pt idx="17975">
                  <c:v>-2.2271200000000001E-2</c:v>
                </c:pt>
                <c:pt idx="17976">
                  <c:v>-2.3705E-2</c:v>
                </c:pt>
                <c:pt idx="17977">
                  <c:v>-2.5105800000000001E-2</c:v>
                </c:pt>
                <c:pt idx="17978">
                  <c:v>-2.6475100000000001E-2</c:v>
                </c:pt>
                <c:pt idx="17979">
                  <c:v>-2.7812300000000002E-2</c:v>
                </c:pt>
                <c:pt idx="17980">
                  <c:v>-2.9111100000000001E-2</c:v>
                </c:pt>
                <c:pt idx="17981">
                  <c:v>-3.03632E-2</c:v>
                </c:pt>
                <c:pt idx="17982">
                  <c:v>-3.1562699999999999E-2</c:v>
                </c:pt>
                <c:pt idx="17983">
                  <c:v>-3.2707100000000003E-2</c:v>
                </c:pt>
                <c:pt idx="17984">
                  <c:v>-3.37953E-2</c:v>
                </c:pt>
                <c:pt idx="17985">
                  <c:v>-3.4824899999999999E-2</c:v>
                </c:pt>
                <c:pt idx="17986">
                  <c:v>-3.5793800000000001E-2</c:v>
                </c:pt>
                <c:pt idx="17987">
                  <c:v>-3.67011E-2</c:v>
                </c:pt>
                <c:pt idx="17988">
                  <c:v>-3.75459E-2</c:v>
                </c:pt>
                <c:pt idx="17989">
                  <c:v>-3.8326699999999998E-2</c:v>
                </c:pt>
                <c:pt idx="17990">
                  <c:v>-3.9042199999999999E-2</c:v>
                </c:pt>
                <c:pt idx="17991">
                  <c:v>-3.9692100000000001E-2</c:v>
                </c:pt>
                <c:pt idx="17992">
                  <c:v>-4.0276399999999997E-2</c:v>
                </c:pt>
                <c:pt idx="17993">
                  <c:v>-4.0794900000000002E-2</c:v>
                </c:pt>
                <c:pt idx="17994">
                  <c:v>-4.1246999999999999E-2</c:v>
                </c:pt>
                <c:pt idx="17995">
                  <c:v>-4.1630899999999998E-2</c:v>
                </c:pt>
                <c:pt idx="17996">
                  <c:v>-4.1944299999999997E-2</c:v>
                </c:pt>
                <c:pt idx="17997">
                  <c:v>-4.2186099999999997E-2</c:v>
                </c:pt>
                <c:pt idx="17998">
                  <c:v>-4.2354799999999998E-2</c:v>
                </c:pt>
                <c:pt idx="17999">
                  <c:v>-4.2447499999999999E-2</c:v>
                </c:pt>
                <c:pt idx="18000">
                  <c:v>-4.2460900000000003E-2</c:v>
                </c:pt>
                <c:pt idx="18001">
                  <c:v>-4.2394800000000003E-2</c:v>
                </c:pt>
                <c:pt idx="18002">
                  <c:v>-4.2252199999999997E-2</c:v>
                </c:pt>
                <c:pt idx="18003">
                  <c:v>-4.20366E-2</c:v>
                </c:pt>
                <c:pt idx="18004">
                  <c:v>-4.1749500000000002E-2</c:v>
                </c:pt>
                <c:pt idx="18005">
                  <c:v>-4.1390200000000002E-2</c:v>
                </c:pt>
                <c:pt idx="18006">
                  <c:v>-4.0957100000000003E-2</c:v>
                </c:pt>
                <c:pt idx="18007">
                  <c:v>-4.0448699999999997E-2</c:v>
                </c:pt>
                <c:pt idx="18008">
                  <c:v>-3.9863200000000001E-2</c:v>
                </c:pt>
                <c:pt idx="18009">
                  <c:v>-3.91974E-2</c:v>
                </c:pt>
                <c:pt idx="18010">
                  <c:v>-3.8447700000000001E-2</c:v>
                </c:pt>
                <c:pt idx="18011">
                  <c:v>-3.7613800000000003E-2</c:v>
                </c:pt>
                <c:pt idx="18012">
                  <c:v>-3.6698799999999997E-2</c:v>
                </c:pt>
                <c:pt idx="18013">
                  <c:v>-3.5705300000000002E-2</c:v>
                </c:pt>
                <c:pt idx="18014">
                  <c:v>-3.4633200000000003E-2</c:v>
                </c:pt>
                <c:pt idx="18015">
                  <c:v>-3.34823E-2</c:v>
                </c:pt>
                <c:pt idx="18016">
                  <c:v>-3.2254699999999997E-2</c:v>
                </c:pt>
                <c:pt idx="18017">
                  <c:v>-3.09544E-2</c:v>
                </c:pt>
                <c:pt idx="18018">
                  <c:v>-2.9583600000000002E-2</c:v>
                </c:pt>
                <c:pt idx="18019">
                  <c:v>-2.8142E-2</c:v>
                </c:pt>
                <c:pt idx="18020">
                  <c:v>-2.6628200000000001E-2</c:v>
                </c:pt>
                <c:pt idx="18021">
                  <c:v>-2.5041600000000001E-2</c:v>
                </c:pt>
                <c:pt idx="18022">
                  <c:v>-2.3382300000000002E-2</c:v>
                </c:pt>
                <c:pt idx="18023">
                  <c:v>-2.1651E-2</c:v>
                </c:pt>
                <c:pt idx="18024">
                  <c:v>-1.98488E-2</c:v>
                </c:pt>
                <c:pt idx="18025">
                  <c:v>-1.7977E-2</c:v>
                </c:pt>
                <c:pt idx="18026">
                  <c:v>-1.6039299999999999E-2</c:v>
                </c:pt>
                <c:pt idx="18027">
                  <c:v>-1.40413E-2</c:v>
                </c:pt>
                <c:pt idx="18028">
                  <c:v>-1.1988199999999999E-2</c:v>
                </c:pt>
                <c:pt idx="18029" formatCode="0.00E+00">
                  <c:v>-9.8819900000000002E-3</c:v>
                </c:pt>
                <c:pt idx="18030" formatCode="0.00E+00">
                  <c:v>-7.7220800000000001E-3</c:v>
                </c:pt>
                <c:pt idx="18031" formatCode="0.00E+00">
                  <c:v>-5.5091300000000001E-3</c:v>
                </c:pt>
                <c:pt idx="18032" formatCode="0.00E+00">
                  <c:v>-3.2456999999999998E-3</c:v>
                </c:pt>
                <c:pt idx="18033" formatCode="0.00E+00">
                  <c:v>-9.3541299999999996E-4</c:v>
                </c:pt>
                <c:pt idx="18034" formatCode="0.00E+00">
                  <c:v>1.4174000000000001E-3</c:v>
                </c:pt>
                <c:pt idx="18035" formatCode="0.00E+00">
                  <c:v>3.80993E-3</c:v>
                </c:pt>
                <c:pt idx="18036" formatCode="0.00E+00">
                  <c:v>6.2407000000000001E-3</c:v>
                </c:pt>
                <c:pt idx="18037" formatCode="0.00E+00">
                  <c:v>8.7056900000000003E-3</c:v>
                </c:pt>
                <c:pt idx="18038">
                  <c:v>1.11988E-2</c:v>
                </c:pt>
                <c:pt idx="18039">
                  <c:v>1.3715E-2</c:v>
                </c:pt>
                <c:pt idx="18040">
                  <c:v>1.6249E-2</c:v>
                </c:pt>
                <c:pt idx="18041">
                  <c:v>1.8794100000000001E-2</c:v>
                </c:pt>
                <c:pt idx="18042">
                  <c:v>2.1345099999999999E-2</c:v>
                </c:pt>
                <c:pt idx="18043">
                  <c:v>2.3900600000000001E-2</c:v>
                </c:pt>
                <c:pt idx="18044">
                  <c:v>2.6460600000000001E-2</c:v>
                </c:pt>
                <c:pt idx="18045">
                  <c:v>2.90219E-2</c:v>
                </c:pt>
                <c:pt idx="18046">
                  <c:v>3.1579099999999999E-2</c:v>
                </c:pt>
                <c:pt idx="18047">
                  <c:v>3.4129100000000002E-2</c:v>
                </c:pt>
                <c:pt idx="18048">
                  <c:v>3.6672299999999998E-2</c:v>
                </c:pt>
                <c:pt idx="18049">
                  <c:v>3.9209000000000001E-2</c:v>
                </c:pt>
                <c:pt idx="18050">
                  <c:v>4.1735899999999999E-2</c:v>
                </c:pt>
                <c:pt idx="18051">
                  <c:v>4.4247500000000002E-2</c:v>
                </c:pt>
                <c:pt idx="18052">
                  <c:v>4.6739099999999999E-2</c:v>
                </c:pt>
                <c:pt idx="18053">
                  <c:v>4.92077E-2</c:v>
                </c:pt>
                <c:pt idx="18054">
                  <c:v>5.1651200000000001E-2</c:v>
                </c:pt>
                <c:pt idx="18055">
                  <c:v>5.4066400000000001E-2</c:v>
                </c:pt>
                <c:pt idx="18056">
                  <c:v>5.6449899999999997E-2</c:v>
                </c:pt>
                <c:pt idx="18057">
                  <c:v>5.8800199999999997E-2</c:v>
                </c:pt>
                <c:pt idx="18058">
                  <c:v>6.1117400000000002E-2</c:v>
                </c:pt>
                <c:pt idx="18059">
                  <c:v>6.3398800000000005E-2</c:v>
                </c:pt>
                <c:pt idx="18060">
                  <c:v>6.5638600000000005E-2</c:v>
                </c:pt>
                <c:pt idx="18061">
                  <c:v>6.7832900000000002E-2</c:v>
                </c:pt>
                <c:pt idx="18062">
                  <c:v>6.9982100000000005E-2</c:v>
                </c:pt>
                <c:pt idx="18063">
                  <c:v>7.2086399999999995E-2</c:v>
                </c:pt>
                <c:pt idx="18064">
                  <c:v>7.4141200000000004E-2</c:v>
                </c:pt>
                <c:pt idx="18065">
                  <c:v>7.6139600000000002E-2</c:v>
                </c:pt>
                <c:pt idx="18066">
                  <c:v>7.8075800000000001E-2</c:v>
                </c:pt>
                <c:pt idx="18067">
                  <c:v>7.9947699999999997E-2</c:v>
                </c:pt>
                <c:pt idx="18068">
                  <c:v>8.1756400000000007E-2</c:v>
                </c:pt>
                <c:pt idx="18069">
                  <c:v>8.3500699999999997E-2</c:v>
                </c:pt>
                <c:pt idx="18070">
                  <c:v>8.5175899999999999E-2</c:v>
                </c:pt>
                <c:pt idx="18071">
                  <c:v>8.6777900000000005E-2</c:v>
                </c:pt>
                <c:pt idx="18072">
                  <c:v>8.8307099999999999E-2</c:v>
                </c:pt>
                <c:pt idx="18073">
                  <c:v>8.9765499999999998E-2</c:v>
                </c:pt>
                <c:pt idx="18074">
                  <c:v>9.1153300000000007E-2</c:v>
                </c:pt>
                <c:pt idx="18075">
                  <c:v>9.2469599999999999E-2</c:v>
                </c:pt>
                <c:pt idx="18076">
                  <c:v>9.3715800000000002E-2</c:v>
                </c:pt>
                <c:pt idx="18077">
                  <c:v>9.4892900000000002E-2</c:v>
                </c:pt>
                <c:pt idx="18078">
                  <c:v>9.5996200000000004E-2</c:v>
                </c:pt>
                <c:pt idx="18079">
                  <c:v>9.7017199999999998E-2</c:v>
                </c:pt>
                <c:pt idx="18080">
                  <c:v>9.7953200000000004E-2</c:v>
                </c:pt>
                <c:pt idx="18081">
                  <c:v>9.8808699999999999E-2</c:v>
                </c:pt>
                <c:pt idx="18082">
                  <c:v>9.9587800000000004E-2</c:v>
                </c:pt>
                <c:pt idx="18083">
                  <c:v>0.10029</c:v>
                </c:pt>
                <c:pt idx="18084">
                  <c:v>0.100913</c:v>
                </c:pt>
                <c:pt idx="18085">
                  <c:v>0.101453</c:v>
                </c:pt>
                <c:pt idx="18086">
                  <c:v>0.101909</c:v>
                </c:pt>
                <c:pt idx="18087">
                  <c:v>0.102283</c:v>
                </c:pt>
                <c:pt idx="18088">
                  <c:v>0.102576</c:v>
                </c:pt>
                <c:pt idx="18089">
                  <c:v>0.10279000000000001</c:v>
                </c:pt>
                <c:pt idx="18090">
                  <c:v>0.102921</c:v>
                </c:pt>
                <c:pt idx="18091">
                  <c:v>0.102964</c:v>
                </c:pt>
                <c:pt idx="18092">
                  <c:v>0.102921</c:v>
                </c:pt>
                <c:pt idx="18093">
                  <c:v>0.102795</c:v>
                </c:pt>
                <c:pt idx="18094">
                  <c:v>0.102587</c:v>
                </c:pt>
                <c:pt idx="18095">
                  <c:v>0.102294</c:v>
                </c:pt>
                <c:pt idx="18096">
                  <c:v>0.10191500000000001</c:v>
                </c:pt>
                <c:pt idx="18097">
                  <c:v>0.101454</c:v>
                </c:pt>
                <c:pt idx="18098">
                  <c:v>0.100915</c:v>
                </c:pt>
                <c:pt idx="18099">
                  <c:v>0.100298</c:v>
                </c:pt>
                <c:pt idx="18100">
                  <c:v>9.9602999999999997E-2</c:v>
                </c:pt>
                <c:pt idx="18101">
                  <c:v>9.8830100000000004E-2</c:v>
                </c:pt>
                <c:pt idx="18102">
                  <c:v>9.7983299999999995E-2</c:v>
                </c:pt>
                <c:pt idx="18103">
                  <c:v>9.7064899999999996E-2</c:v>
                </c:pt>
                <c:pt idx="18104">
                  <c:v>9.6075900000000006E-2</c:v>
                </c:pt>
                <c:pt idx="18105">
                  <c:v>9.5018000000000005E-2</c:v>
                </c:pt>
                <c:pt idx="18106">
                  <c:v>9.3893900000000002E-2</c:v>
                </c:pt>
                <c:pt idx="18107">
                  <c:v>9.2703900000000006E-2</c:v>
                </c:pt>
                <c:pt idx="18108">
                  <c:v>9.1445600000000002E-2</c:v>
                </c:pt>
                <c:pt idx="18109">
                  <c:v>9.01174E-2</c:v>
                </c:pt>
                <c:pt idx="18110">
                  <c:v>8.8721599999999998E-2</c:v>
                </c:pt>
                <c:pt idx="18111">
                  <c:v>8.7264499999999995E-2</c:v>
                </c:pt>
                <c:pt idx="18112">
                  <c:v>8.5752800000000004E-2</c:v>
                </c:pt>
                <c:pt idx="18113">
                  <c:v>8.4190699999999993E-2</c:v>
                </c:pt>
                <c:pt idx="18114">
                  <c:v>8.2578299999999993E-2</c:v>
                </c:pt>
                <c:pt idx="18115">
                  <c:v>8.0912300000000006E-2</c:v>
                </c:pt>
                <c:pt idx="18116">
                  <c:v>7.9195199999999993E-2</c:v>
                </c:pt>
                <c:pt idx="18117">
                  <c:v>7.7437300000000001E-2</c:v>
                </c:pt>
                <c:pt idx="18118">
                  <c:v>7.5647800000000001E-2</c:v>
                </c:pt>
                <c:pt idx="18119">
                  <c:v>7.3827900000000002E-2</c:v>
                </c:pt>
                <c:pt idx="18120">
                  <c:v>7.1975499999999998E-2</c:v>
                </c:pt>
                <c:pt idx="18121">
                  <c:v>7.0089899999999997E-2</c:v>
                </c:pt>
                <c:pt idx="18122">
                  <c:v>6.8173300000000006E-2</c:v>
                </c:pt>
                <c:pt idx="18123">
                  <c:v>6.6229099999999999E-2</c:v>
                </c:pt>
                <c:pt idx="18124">
                  <c:v>6.4260200000000003E-2</c:v>
                </c:pt>
                <c:pt idx="18125">
                  <c:v>6.2273099999999998E-2</c:v>
                </c:pt>
                <c:pt idx="18126">
                  <c:v>6.0276400000000001E-2</c:v>
                </c:pt>
                <c:pt idx="18127">
                  <c:v>5.8272999999999998E-2</c:v>
                </c:pt>
                <c:pt idx="18128">
                  <c:v>5.62567E-2</c:v>
                </c:pt>
                <c:pt idx="18129">
                  <c:v>5.4223399999999998E-2</c:v>
                </c:pt>
                <c:pt idx="18130">
                  <c:v>5.2176399999999998E-2</c:v>
                </c:pt>
                <c:pt idx="18131">
                  <c:v>5.0119700000000003E-2</c:v>
                </c:pt>
                <c:pt idx="18132">
                  <c:v>4.8054199999999998E-2</c:v>
                </c:pt>
                <c:pt idx="18133">
                  <c:v>4.5982799999999997E-2</c:v>
                </c:pt>
                <c:pt idx="18134">
                  <c:v>4.3910900000000003E-2</c:v>
                </c:pt>
                <c:pt idx="18135">
                  <c:v>4.1845E-2</c:v>
                </c:pt>
                <c:pt idx="18136">
                  <c:v>3.9789100000000001E-2</c:v>
                </c:pt>
                <c:pt idx="18137">
                  <c:v>3.7745300000000002E-2</c:v>
                </c:pt>
                <c:pt idx="18138">
                  <c:v>3.5713700000000001E-2</c:v>
                </c:pt>
                <c:pt idx="18139">
                  <c:v>3.3691699999999998E-2</c:v>
                </c:pt>
                <c:pt idx="18140">
                  <c:v>3.1675399999999999E-2</c:v>
                </c:pt>
                <c:pt idx="18141">
                  <c:v>2.9662999999999998E-2</c:v>
                </c:pt>
                <c:pt idx="18142">
                  <c:v>2.76548E-2</c:v>
                </c:pt>
                <c:pt idx="18143">
                  <c:v>2.56522E-2</c:v>
                </c:pt>
                <c:pt idx="18144">
                  <c:v>2.3660500000000001E-2</c:v>
                </c:pt>
                <c:pt idx="18145">
                  <c:v>2.16873E-2</c:v>
                </c:pt>
                <c:pt idx="18146">
                  <c:v>1.9738499999999999E-2</c:v>
                </c:pt>
                <c:pt idx="18147">
                  <c:v>1.7816599999999998E-2</c:v>
                </c:pt>
                <c:pt idx="18148">
                  <c:v>1.5923699999999999E-2</c:v>
                </c:pt>
                <c:pt idx="18149">
                  <c:v>1.40641E-2</c:v>
                </c:pt>
                <c:pt idx="18150">
                  <c:v>1.22425E-2</c:v>
                </c:pt>
                <c:pt idx="18151">
                  <c:v>1.0459700000000001E-2</c:v>
                </c:pt>
                <c:pt idx="18152" formatCode="0.00E+00">
                  <c:v>8.7118100000000004E-3</c:v>
                </c:pt>
                <c:pt idx="18153" formatCode="0.00E+00">
                  <c:v>6.9946100000000001E-3</c:v>
                </c:pt>
                <c:pt idx="18154" formatCode="0.00E+00">
                  <c:v>5.3065300000000003E-3</c:v>
                </c:pt>
                <c:pt idx="18155" formatCode="0.00E+00">
                  <c:v>3.6462899999999999E-3</c:v>
                </c:pt>
                <c:pt idx="18156" formatCode="0.00E+00">
                  <c:v>2.01286E-3</c:v>
                </c:pt>
                <c:pt idx="18157" formatCode="0.00E+00">
                  <c:v>4.0706100000000001E-4</c:v>
                </c:pt>
                <c:pt idx="18158" formatCode="0.00E+00">
                  <c:v>-1.1695900000000001E-3</c:v>
                </c:pt>
                <c:pt idx="18159" formatCode="0.00E+00">
                  <c:v>-2.7167200000000002E-3</c:v>
                </c:pt>
                <c:pt idx="18160" formatCode="0.00E+00">
                  <c:v>-4.23545E-3</c:v>
                </c:pt>
                <c:pt idx="18161" formatCode="0.00E+00">
                  <c:v>-5.7273100000000002E-3</c:v>
                </c:pt>
                <c:pt idx="18162" formatCode="0.00E+00">
                  <c:v>-7.1947299999999999E-3</c:v>
                </c:pt>
                <c:pt idx="18163" formatCode="0.00E+00">
                  <c:v>-8.6398900000000008E-3</c:v>
                </c:pt>
                <c:pt idx="18164">
                  <c:v>-1.0060100000000001E-2</c:v>
                </c:pt>
                <c:pt idx="18165">
                  <c:v>-1.1451100000000001E-2</c:v>
                </c:pt>
                <c:pt idx="18166">
                  <c:v>-1.28144E-2</c:v>
                </c:pt>
                <c:pt idx="18167">
                  <c:v>-1.4156E-2</c:v>
                </c:pt>
                <c:pt idx="18168">
                  <c:v>-1.5478E-2</c:v>
                </c:pt>
                <c:pt idx="18169">
                  <c:v>-1.67765E-2</c:v>
                </c:pt>
                <c:pt idx="18170">
                  <c:v>-1.8045200000000001E-2</c:v>
                </c:pt>
                <c:pt idx="18171">
                  <c:v>-1.9283399999999999E-2</c:v>
                </c:pt>
                <c:pt idx="18172">
                  <c:v>-2.0494200000000001E-2</c:v>
                </c:pt>
                <c:pt idx="18173">
                  <c:v>-2.1678200000000002E-2</c:v>
                </c:pt>
                <c:pt idx="18174">
                  <c:v>-2.2832000000000002E-2</c:v>
                </c:pt>
                <c:pt idx="18175">
                  <c:v>-2.3950900000000001E-2</c:v>
                </c:pt>
                <c:pt idx="18176">
                  <c:v>-2.5032499999999999E-2</c:v>
                </c:pt>
                <c:pt idx="18177">
                  <c:v>-2.6076200000000001E-2</c:v>
                </c:pt>
                <c:pt idx="18178">
                  <c:v>-2.70776E-2</c:v>
                </c:pt>
                <c:pt idx="18179">
                  <c:v>-2.80287E-2</c:v>
                </c:pt>
                <c:pt idx="18180">
                  <c:v>-2.8928599999999999E-2</c:v>
                </c:pt>
                <c:pt idx="18181">
                  <c:v>-2.97848E-2</c:v>
                </c:pt>
                <c:pt idx="18182">
                  <c:v>-3.0606600000000001E-2</c:v>
                </c:pt>
                <c:pt idx="18183">
                  <c:v>-3.1400699999999997E-2</c:v>
                </c:pt>
                <c:pt idx="18184">
                  <c:v>-3.21713E-2</c:v>
                </c:pt>
                <c:pt idx="18185">
                  <c:v>-3.2918299999999998E-2</c:v>
                </c:pt>
                <c:pt idx="18186">
                  <c:v>-3.3640499999999997E-2</c:v>
                </c:pt>
                <c:pt idx="18187">
                  <c:v>-3.43399E-2</c:v>
                </c:pt>
                <c:pt idx="18188">
                  <c:v>-3.5021099999999999E-2</c:v>
                </c:pt>
                <c:pt idx="18189">
                  <c:v>-3.5687900000000002E-2</c:v>
                </c:pt>
                <c:pt idx="18190">
                  <c:v>-3.6341199999999997E-2</c:v>
                </c:pt>
                <c:pt idx="18191">
                  <c:v>-3.6977000000000003E-2</c:v>
                </c:pt>
                <c:pt idx="18192">
                  <c:v>-3.7589400000000002E-2</c:v>
                </c:pt>
                <c:pt idx="18193">
                  <c:v>-3.8177500000000003E-2</c:v>
                </c:pt>
                <c:pt idx="18194">
                  <c:v>-3.8746700000000002E-2</c:v>
                </c:pt>
                <c:pt idx="18195">
                  <c:v>-3.9302200000000002E-2</c:v>
                </c:pt>
                <c:pt idx="18196">
                  <c:v>-3.9844600000000001E-2</c:v>
                </c:pt>
                <c:pt idx="18197">
                  <c:v>-4.03699E-2</c:v>
                </c:pt>
                <c:pt idx="18198">
                  <c:v>-4.0871999999999999E-2</c:v>
                </c:pt>
                <c:pt idx="18199">
                  <c:v>-4.1346899999999999E-2</c:v>
                </c:pt>
                <c:pt idx="18200">
                  <c:v>-4.17936E-2</c:v>
                </c:pt>
                <c:pt idx="18201">
                  <c:v>-4.2211699999999998E-2</c:v>
                </c:pt>
                <c:pt idx="18202">
                  <c:v>-4.2602000000000001E-2</c:v>
                </c:pt>
                <c:pt idx="18203">
                  <c:v>-4.2969599999999997E-2</c:v>
                </c:pt>
                <c:pt idx="18204">
                  <c:v>-4.3322399999999997E-2</c:v>
                </c:pt>
                <c:pt idx="18205">
                  <c:v>-4.3664399999999999E-2</c:v>
                </c:pt>
                <c:pt idx="18206">
                  <c:v>-4.3994199999999997E-2</c:v>
                </c:pt>
                <c:pt idx="18207">
                  <c:v>-4.43092E-2</c:v>
                </c:pt>
                <c:pt idx="18208">
                  <c:v>-4.46089E-2</c:v>
                </c:pt>
                <c:pt idx="18209">
                  <c:v>-4.4891800000000003E-2</c:v>
                </c:pt>
                <c:pt idx="18210">
                  <c:v>-4.5156200000000001E-2</c:v>
                </c:pt>
                <c:pt idx="18211">
                  <c:v>-4.5404600000000003E-2</c:v>
                </c:pt>
                <c:pt idx="18212">
                  <c:v>-4.5639800000000001E-2</c:v>
                </c:pt>
                <c:pt idx="18213">
                  <c:v>-4.5858099999999999E-2</c:v>
                </c:pt>
                <c:pt idx="18214">
                  <c:v>-4.60572E-2</c:v>
                </c:pt>
                <c:pt idx="18215">
                  <c:v>-4.6243199999999998E-2</c:v>
                </c:pt>
                <c:pt idx="18216">
                  <c:v>-4.64257E-2</c:v>
                </c:pt>
                <c:pt idx="18217">
                  <c:v>-4.66086E-2</c:v>
                </c:pt>
                <c:pt idx="18218">
                  <c:v>-4.6795200000000002E-2</c:v>
                </c:pt>
                <c:pt idx="18219">
                  <c:v>-4.6993E-2</c:v>
                </c:pt>
                <c:pt idx="18220">
                  <c:v>-4.7205900000000002E-2</c:v>
                </c:pt>
                <c:pt idx="18221">
                  <c:v>-4.7431599999999997E-2</c:v>
                </c:pt>
                <c:pt idx="18222">
                  <c:v>-4.7665600000000002E-2</c:v>
                </c:pt>
                <c:pt idx="18223">
                  <c:v>-4.7904299999999997E-2</c:v>
                </c:pt>
                <c:pt idx="18224">
                  <c:v>-4.81438E-2</c:v>
                </c:pt>
                <c:pt idx="18225">
                  <c:v>-4.8376500000000003E-2</c:v>
                </c:pt>
                <c:pt idx="18226">
                  <c:v>-4.8597799999999997E-2</c:v>
                </c:pt>
                <c:pt idx="18227">
                  <c:v>-4.8814200000000002E-2</c:v>
                </c:pt>
                <c:pt idx="18228">
                  <c:v>-4.9037200000000003E-2</c:v>
                </c:pt>
                <c:pt idx="18229">
                  <c:v>-4.9273699999999997E-2</c:v>
                </c:pt>
                <c:pt idx="18230">
                  <c:v>-4.9523499999999998E-2</c:v>
                </c:pt>
                <c:pt idx="18231">
                  <c:v>-4.9784399999999999E-2</c:v>
                </c:pt>
                <c:pt idx="18232">
                  <c:v>-5.0053500000000001E-2</c:v>
                </c:pt>
                <c:pt idx="18233">
                  <c:v>-5.0326999999999997E-2</c:v>
                </c:pt>
                <c:pt idx="18234">
                  <c:v>-5.0602399999999999E-2</c:v>
                </c:pt>
                <c:pt idx="18235">
                  <c:v>-5.08797E-2</c:v>
                </c:pt>
                <c:pt idx="18236">
                  <c:v>-5.1161100000000001E-2</c:v>
                </c:pt>
                <c:pt idx="18237">
                  <c:v>-5.1450700000000002E-2</c:v>
                </c:pt>
                <c:pt idx="18238">
                  <c:v>-5.1750900000000002E-2</c:v>
                </c:pt>
                <c:pt idx="18239">
                  <c:v>-5.2061499999999997E-2</c:v>
                </c:pt>
                <c:pt idx="18240">
                  <c:v>-5.2384500000000001E-2</c:v>
                </c:pt>
                <c:pt idx="18241">
                  <c:v>-5.2723699999999998E-2</c:v>
                </c:pt>
                <c:pt idx="18242">
                  <c:v>-5.3080500000000003E-2</c:v>
                </c:pt>
                <c:pt idx="18243">
                  <c:v>-5.34542E-2</c:v>
                </c:pt>
                <c:pt idx="18244">
                  <c:v>-5.3844900000000001E-2</c:v>
                </c:pt>
                <c:pt idx="18245">
                  <c:v>-5.4253700000000002E-2</c:v>
                </c:pt>
                <c:pt idx="18246">
                  <c:v>-5.4681800000000003E-2</c:v>
                </c:pt>
                <c:pt idx="18247">
                  <c:v>-5.5126799999999997E-2</c:v>
                </c:pt>
                <c:pt idx="18248">
                  <c:v>-5.5582100000000002E-2</c:v>
                </c:pt>
                <c:pt idx="18249">
                  <c:v>-5.60422E-2</c:v>
                </c:pt>
                <c:pt idx="18250">
                  <c:v>-5.6509200000000002E-2</c:v>
                </c:pt>
                <c:pt idx="18251">
                  <c:v>-5.6988999999999998E-2</c:v>
                </c:pt>
                <c:pt idx="18252">
                  <c:v>-5.74835E-2</c:v>
                </c:pt>
                <c:pt idx="18253">
                  <c:v>-5.7990300000000002E-2</c:v>
                </c:pt>
                <c:pt idx="18254">
                  <c:v>-5.8509499999999999E-2</c:v>
                </c:pt>
                <c:pt idx="18255">
                  <c:v>-5.90433E-2</c:v>
                </c:pt>
                <c:pt idx="18256">
                  <c:v>-5.9592600000000003E-2</c:v>
                </c:pt>
                <c:pt idx="18257">
                  <c:v>-6.0156399999999999E-2</c:v>
                </c:pt>
                <c:pt idx="18258">
                  <c:v>-6.07334E-2</c:v>
                </c:pt>
                <c:pt idx="18259">
                  <c:v>-6.1322700000000001E-2</c:v>
                </c:pt>
                <c:pt idx="18260">
                  <c:v>-6.19216E-2</c:v>
                </c:pt>
                <c:pt idx="18261">
                  <c:v>-6.2526399999999996E-2</c:v>
                </c:pt>
                <c:pt idx="18262">
                  <c:v>-6.3138899999999998E-2</c:v>
                </c:pt>
                <c:pt idx="18263">
                  <c:v>-6.3766199999999995E-2</c:v>
                </c:pt>
                <c:pt idx="18264">
                  <c:v>-6.4412899999999995E-2</c:v>
                </c:pt>
                <c:pt idx="18265">
                  <c:v>-6.5076999999999996E-2</c:v>
                </c:pt>
                <c:pt idx="18266">
                  <c:v>-6.5749000000000002E-2</c:v>
                </c:pt>
                <c:pt idx="18267">
                  <c:v>-6.6417299999999999E-2</c:v>
                </c:pt>
                <c:pt idx="18268">
                  <c:v>-6.7074300000000003E-2</c:v>
                </c:pt>
                <c:pt idx="18269">
                  <c:v>-6.7716499999999999E-2</c:v>
                </c:pt>
                <c:pt idx="18270">
                  <c:v>-6.8346500000000004E-2</c:v>
                </c:pt>
                <c:pt idx="18271">
                  <c:v>-6.8973099999999996E-2</c:v>
                </c:pt>
                <c:pt idx="18272">
                  <c:v>-6.9600200000000001E-2</c:v>
                </c:pt>
                <c:pt idx="18273">
                  <c:v>-7.0222800000000002E-2</c:v>
                </c:pt>
                <c:pt idx="18274">
                  <c:v>-7.0838300000000007E-2</c:v>
                </c:pt>
                <c:pt idx="18275">
                  <c:v>-7.1455400000000002E-2</c:v>
                </c:pt>
                <c:pt idx="18276">
                  <c:v>-7.2086300000000006E-2</c:v>
                </c:pt>
                <c:pt idx="18277">
                  <c:v>-7.2736599999999998E-2</c:v>
                </c:pt>
                <c:pt idx="18278">
                  <c:v>-7.3407399999999998E-2</c:v>
                </c:pt>
                <c:pt idx="18279">
                  <c:v>-7.4099399999999996E-2</c:v>
                </c:pt>
                <c:pt idx="18280">
                  <c:v>-7.4813199999999996E-2</c:v>
                </c:pt>
                <c:pt idx="18281">
                  <c:v>-7.5549000000000005E-2</c:v>
                </c:pt>
                <c:pt idx="18282">
                  <c:v>-7.6305700000000004E-2</c:v>
                </c:pt>
                <c:pt idx="18283">
                  <c:v>-7.7078499999999994E-2</c:v>
                </c:pt>
                <c:pt idx="18284">
                  <c:v>-7.7861E-2</c:v>
                </c:pt>
                <c:pt idx="18285">
                  <c:v>-7.8645699999999999E-2</c:v>
                </c:pt>
                <c:pt idx="18286">
                  <c:v>-7.9423400000000005E-2</c:v>
                </c:pt>
                <c:pt idx="18287">
                  <c:v>-8.0184099999999994E-2</c:v>
                </c:pt>
                <c:pt idx="18288">
                  <c:v>-8.0922599999999997E-2</c:v>
                </c:pt>
                <c:pt idx="18289">
                  <c:v>-8.1636200000000006E-2</c:v>
                </c:pt>
                <c:pt idx="18290">
                  <c:v>-8.2317899999999999E-2</c:v>
                </c:pt>
                <c:pt idx="18291">
                  <c:v>-8.2963099999999998E-2</c:v>
                </c:pt>
                <c:pt idx="18292">
                  <c:v>-8.35761E-2</c:v>
                </c:pt>
                <c:pt idx="18293">
                  <c:v>-8.4166299999999999E-2</c:v>
                </c:pt>
                <c:pt idx="18294">
                  <c:v>-8.4742200000000004E-2</c:v>
                </c:pt>
                <c:pt idx="18295">
                  <c:v>-8.53101E-2</c:v>
                </c:pt>
                <c:pt idx="18296">
                  <c:v>-8.5871000000000003E-2</c:v>
                </c:pt>
                <c:pt idx="18297">
                  <c:v>-8.6418900000000007E-2</c:v>
                </c:pt>
                <c:pt idx="18298">
                  <c:v>-8.6946399999999993E-2</c:v>
                </c:pt>
                <c:pt idx="18299">
                  <c:v>-8.7453199999999995E-2</c:v>
                </c:pt>
                <c:pt idx="18300">
                  <c:v>-8.7942699999999999E-2</c:v>
                </c:pt>
                <c:pt idx="18301">
                  <c:v>-8.8414099999999995E-2</c:v>
                </c:pt>
                <c:pt idx="18302">
                  <c:v>-8.8865200000000005E-2</c:v>
                </c:pt>
                <c:pt idx="18303">
                  <c:v>-8.9301699999999998E-2</c:v>
                </c:pt>
                <c:pt idx="18304">
                  <c:v>-8.9738899999999996E-2</c:v>
                </c:pt>
                <c:pt idx="18305">
                  <c:v>-9.0187299999999998E-2</c:v>
                </c:pt>
                <c:pt idx="18306">
                  <c:v>-9.0647900000000003E-2</c:v>
                </c:pt>
                <c:pt idx="18307">
                  <c:v>-9.1120599999999996E-2</c:v>
                </c:pt>
                <c:pt idx="18308">
                  <c:v>-9.1606199999999999E-2</c:v>
                </c:pt>
                <c:pt idx="18309">
                  <c:v>-9.2101699999999995E-2</c:v>
                </c:pt>
                <c:pt idx="18310">
                  <c:v>-9.2599699999999993E-2</c:v>
                </c:pt>
                <c:pt idx="18311">
                  <c:v>-9.3096399999999996E-2</c:v>
                </c:pt>
                <c:pt idx="18312">
                  <c:v>-9.3593700000000002E-2</c:v>
                </c:pt>
                <c:pt idx="18313">
                  <c:v>-9.4092599999999998E-2</c:v>
                </c:pt>
                <c:pt idx="18314">
                  <c:v>-9.4592999999999997E-2</c:v>
                </c:pt>
                <c:pt idx="18315">
                  <c:v>-9.5098199999999994E-2</c:v>
                </c:pt>
                <c:pt idx="18316">
                  <c:v>-9.5608299999999993E-2</c:v>
                </c:pt>
                <c:pt idx="18317">
                  <c:v>-9.6113299999999999E-2</c:v>
                </c:pt>
                <c:pt idx="18318">
                  <c:v>-9.6602900000000005E-2</c:v>
                </c:pt>
                <c:pt idx="18319">
                  <c:v>-9.7078600000000001E-2</c:v>
                </c:pt>
                <c:pt idx="18320">
                  <c:v>-9.7548999999999997E-2</c:v>
                </c:pt>
                <c:pt idx="18321">
                  <c:v>-9.8020399999999994E-2</c:v>
                </c:pt>
                <c:pt idx="18322">
                  <c:v>-9.8494999999999999E-2</c:v>
                </c:pt>
                <c:pt idx="18323">
                  <c:v>-9.8974699999999999E-2</c:v>
                </c:pt>
                <c:pt idx="18324">
                  <c:v>-9.9463800000000005E-2</c:v>
                </c:pt>
                <c:pt idx="18325">
                  <c:v>-9.9965399999999996E-2</c:v>
                </c:pt>
                <c:pt idx="18326">
                  <c:v>-0.10048</c:v>
                </c:pt>
                <c:pt idx="18327">
                  <c:v>-0.101008</c:v>
                </c:pt>
                <c:pt idx="18328">
                  <c:v>-0.10155699999999999</c:v>
                </c:pt>
                <c:pt idx="18329">
                  <c:v>-0.10212300000000001</c:v>
                </c:pt>
                <c:pt idx="18330">
                  <c:v>-0.102697</c:v>
                </c:pt>
                <c:pt idx="18331">
                  <c:v>-0.103272</c:v>
                </c:pt>
                <c:pt idx="18332">
                  <c:v>-0.103852</c:v>
                </c:pt>
                <c:pt idx="18333">
                  <c:v>-0.104446</c:v>
                </c:pt>
                <c:pt idx="18334">
                  <c:v>-0.105056</c:v>
                </c:pt>
                <c:pt idx="18335">
                  <c:v>-0.10567799999999999</c:v>
                </c:pt>
                <c:pt idx="18336">
                  <c:v>-0.106304</c:v>
                </c:pt>
                <c:pt idx="18337">
                  <c:v>-0.106928</c:v>
                </c:pt>
                <c:pt idx="18338">
                  <c:v>-0.107554</c:v>
                </c:pt>
                <c:pt idx="18339">
                  <c:v>-0.108185</c:v>
                </c:pt>
                <c:pt idx="18340">
                  <c:v>-0.108824</c:v>
                </c:pt>
                <c:pt idx="18341">
                  <c:v>-0.109473</c:v>
                </c:pt>
                <c:pt idx="18342">
                  <c:v>-0.11013100000000001</c:v>
                </c:pt>
                <c:pt idx="18343">
                  <c:v>-0.11079700000000001</c:v>
                </c:pt>
                <c:pt idx="18344">
                  <c:v>-0.11147</c:v>
                </c:pt>
                <c:pt idx="18345">
                  <c:v>-0.112154</c:v>
                </c:pt>
                <c:pt idx="18346">
                  <c:v>-0.112847</c:v>
                </c:pt>
                <c:pt idx="18347">
                  <c:v>-0.11354</c:v>
                </c:pt>
                <c:pt idx="18348">
                  <c:v>-0.114234</c:v>
                </c:pt>
                <c:pt idx="18349">
                  <c:v>-0.114935</c:v>
                </c:pt>
                <c:pt idx="18350">
                  <c:v>-0.115636</c:v>
                </c:pt>
                <c:pt idx="18351">
                  <c:v>-0.116328</c:v>
                </c:pt>
                <c:pt idx="18352">
                  <c:v>-0.117007</c:v>
                </c:pt>
                <c:pt idx="18353">
                  <c:v>-0.117672</c:v>
                </c:pt>
                <c:pt idx="18354">
                  <c:v>-0.118316</c:v>
                </c:pt>
                <c:pt idx="18355">
                  <c:v>-0.118933</c:v>
                </c:pt>
                <c:pt idx="18356">
                  <c:v>-0.11952599999999999</c:v>
                </c:pt>
                <c:pt idx="18357">
                  <c:v>-0.12009599999999999</c:v>
                </c:pt>
                <c:pt idx="18358">
                  <c:v>-0.12064</c:v>
                </c:pt>
                <c:pt idx="18359">
                  <c:v>-0.121155</c:v>
                </c:pt>
                <c:pt idx="18360">
                  <c:v>-0.121641</c:v>
                </c:pt>
                <c:pt idx="18361">
                  <c:v>-0.122103</c:v>
                </c:pt>
                <c:pt idx="18362">
                  <c:v>-0.122544</c:v>
                </c:pt>
                <c:pt idx="18363">
                  <c:v>-0.122974</c:v>
                </c:pt>
                <c:pt idx="18364">
                  <c:v>-0.123403</c:v>
                </c:pt>
                <c:pt idx="18365">
                  <c:v>-0.12384100000000001</c:v>
                </c:pt>
                <c:pt idx="18366">
                  <c:v>-0.124297</c:v>
                </c:pt>
                <c:pt idx="18367">
                  <c:v>-0.12477100000000001</c:v>
                </c:pt>
                <c:pt idx="18368">
                  <c:v>-0.12525600000000001</c:v>
                </c:pt>
                <c:pt idx="18369">
                  <c:v>-0.12573699999999999</c:v>
                </c:pt>
                <c:pt idx="18370">
                  <c:v>-0.12620500000000001</c:v>
                </c:pt>
                <c:pt idx="18371">
                  <c:v>-0.126663</c:v>
                </c:pt>
                <c:pt idx="18372">
                  <c:v>-0.12712499999999999</c:v>
                </c:pt>
                <c:pt idx="18373">
                  <c:v>-0.12759999999999999</c:v>
                </c:pt>
                <c:pt idx="18374">
                  <c:v>-0.128079</c:v>
                </c:pt>
                <c:pt idx="18375">
                  <c:v>-0.12854099999999999</c:v>
                </c:pt>
                <c:pt idx="18376">
                  <c:v>-0.128968</c:v>
                </c:pt>
                <c:pt idx="18377">
                  <c:v>-0.129356</c:v>
                </c:pt>
                <c:pt idx="18378">
                  <c:v>-0.12970599999999999</c:v>
                </c:pt>
                <c:pt idx="18379">
                  <c:v>-0.13001599999999999</c:v>
                </c:pt>
                <c:pt idx="18380">
                  <c:v>-0.13028600000000001</c:v>
                </c:pt>
                <c:pt idx="18381">
                  <c:v>-0.13052900000000001</c:v>
                </c:pt>
                <c:pt idx="18382">
                  <c:v>-0.13075500000000001</c:v>
                </c:pt>
                <c:pt idx="18383">
                  <c:v>-0.130966</c:v>
                </c:pt>
                <c:pt idx="18384">
                  <c:v>-0.131164</c:v>
                </c:pt>
                <c:pt idx="18385">
                  <c:v>-0.13134999999999999</c:v>
                </c:pt>
                <c:pt idx="18386">
                  <c:v>-0.131523</c:v>
                </c:pt>
                <c:pt idx="18387">
                  <c:v>-0.13168199999999999</c:v>
                </c:pt>
                <c:pt idx="18388">
                  <c:v>-0.131826</c:v>
                </c:pt>
                <c:pt idx="18389">
                  <c:v>-0.13195699999999999</c:v>
                </c:pt>
                <c:pt idx="18390">
                  <c:v>-0.132073</c:v>
                </c:pt>
                <c:pt idx="18391">
                  <c:v>-0.13217100000000001</c:v>
                </c:pt>
                <c:pt idx="18392">
                  <c:v>-0.13225999999999999</c:v>
                </c:pt>
                <c:pt idx="18393">
                  <c:v>-0.132354</c:v>
                </c:pt>
                <c:pt idx="18394">
                  <c:v>-0.13245199999999999</c:v>
                </c:pt>
                <c:pt idx="18395">
                  <c:v>-0.132546</c:v>
                </c:pt>
                <c:pt idx="18396">
                  <c:v>-0.132632</c:v>
                </c:pt>
                <c:pt idx="18397">
                  <c:v>-0.13270199999999999</c:v>
                </c:pt>
                <c:pt idx="18398">
                  <c:v>-0.13274900000000001</c:v>
                </c:pt>
                <c:pt idx="18399">
                  <c:v>-0.132771</c:v>
                </c:pt>
                <c:pt idx="18400">
                  <c:v>-0.13277800000000001</c:v>
                </c:pt>
                <c:pt idx="18401">
                  <c:v>-0.13277700000000001</c:v>
                </c:pt>
                <c:pt idx="18402">
                  <c:v>-0.13276499999999999</c:v>
                </c:pt>
                <c:pt idx="18403">
                  <c:v>-0.13272700000000001</c:v>
                </c:pt>
                <c:pt idx="18404">
                  <c:v>-0.13264100000000001</c:v>
                </c:pt>
                <c:pt idx="18405">
                  <c:v>-0.13250400000000001</c:v>
                </c:pt>
                <c:pt idx="18406">
                  <c:v>-0.132329</c:v>
                </c:pt>
                <c:pt idx="18407">
                  <c:v>-0.132132</c:v>
                </c:pt>
                <c:pt idx="18408">
                  <c:v>-0.13192799999999999</c:v>
                </c:pt>
                <c:pt idx="18409">
                  <c:v>-0.13172300000000001</c:v>
                </c:pt>
                <c:pt idx="18410">
                  <c:v>-0.13152</c:v>
                </c:pt>
                <c:pt idx="18411">
                  <c:v>-0.13131999999999999</c:v>
                </c:pt>
                <c:pt idx="18412">
                  <c:v>-0.13112299999999999</c:v>
                </c:pt>
                <c:pt idx="18413">
                  <c:v>-0.13092100000000001</c:v>
                </c:pt>
                <c:pt idx="18414">
                  <c:v>-0.13070899999999999</c:v>
                </c:pt>
                <c:pt idx="18415">
                  <c:v>-0.130494</c:v>
                </c:pt>
                <c:pt idx="18416">
                  <c:v>-0.13028600000000001</c:v>
                </c:pt>
                <c:pt idx="18417">
                  <c:v>-0.13008600000000001</c:v>
                </c:pt>
                <c:pt idx="18418">
                  <c:v>-0.12989700000000001</c:v>
                </c:pt>
                <c:pt idx="18419">
                  <c:v>-0.129719</c:v>
                </c:pt>
                <c:pt idx="18420">
                  <c:v>-0.129549</c:v>
                </c:pt>
                <c:pt idx="18421">
                  <c:v>-0.12937599999999999</c:v>
                </c:pt>
                <c:pt idx="18422">
                  <c:v>-0.12919</c:v>
                </c:pt>
                <c:pt idx="18423">
                  <c:v>-0.12899099999999999</c:v>
                </c:pt>
                <c:pt idx="18424">
                  <c:v>-0.12878100000000001</c:v>
                </c:pt>
                <c:pt idx="18425">
                  <c:v>-0.12856400000000001</c:v>
                </c:pt>
                <c:pt idx="18426">
                  <c:v>-0.12834200000000001</c:v>
                </c:pt>
                <c:pt idx="18427">
                  <c:v>-0.12811500000000001</c:v>
                </c:pt>
                <c:pt idx="18428">
                  <c:v>-0.12788099999999999</c:v>
                </c:pt>
                <c:pt idx="18429">
                  <c:v>-0.12765000000000001</c:v>
                </c:pt>
                <c:pt idx="18430">
                  <c:v>-0.12743199999999999</c:v>
                </c:pt>
                <c:pt idx="18431">
                  <c:v>-0.12722700000000001</c:v>
                </c:pt>
                <c:pt idx="18432">
                  <c:v>-0.127028</c:v>
                </c:pt>
                <c:pt idx="18433">
                  <c:v>-0.126832</c:v>
                </c:pt>
                <c:pt idx="18434">
                  <c:v>-0.126642</c:v>
                </c:pt>
                <c:pt idx="18435">
                  <c:v>-0.12645999999999999</c:v>
                </c:pt>
                <c:pt idx="18436">
                  <c:v>-0.12629099999999999</c:v>
                </c:pt>
                <c:pt idx="18437">
                  <c:v>-0.12614</c:v>
                </c:pt>
                <c:pt idx="18438">
                  <c:v>-0.12600500000000001</c:v>
                </c:pt>
                <c:pt idx="18439">
                  <c:v>-0.125886</c:v>
                </c:pt>
                <c:pt idx="18440">
                  <c:v>-0.12578800000000001</c:v>
                </c:pt>
                <c:pt idx="18441">
                  <c:v>-0.125719</c:v>
                </c:pt>
                <c:pt idx="18442">
                  <c:v>-0.12567800000000001</c:v>
                </c:pt>
                <c:pt idx="18443">
                  <c:v>-0.12567</c:v>
                </c:pt>
                <c:pt idx="18444">
                  <c:v>-0.12570799999999999</c:v>
                </c:pt>
                <c:pt idx="18445">
                  <c:v>-0.12579199999999999</c:v>
                </c:pt>
                <c:pt idx="18446">
                  <c:v>-0.12592200000000001</c:v>
                </c:pt>
                <c:pt idx="18447">
                  <c:v>-0.12610199999999999</c:v>
                </c:pt>
                <c:pt idx="18448">
                  <c:v>-0.12634200000000001</c:v>
                </c:pt>
                <c:pt idx="18449">
                  <c:v>-0.12664</c:v>
                </c:pt>
                <c:pt idx="18450">
                  <c:v>-0.12698499999999999</c:v>
                </c:pt>
                <c:pt idx="18451">
                  <c:v>-0.12737100000000001</c:v>
                </c:pt>
                <c:pt idx="18452">
                  <c:v>-0.127806</c:v>
                </c:pt>
                <c:pt idx="18453">
                  <c:v>-0.12829599999999999</c:v>
                </c:pt>
                <c:pt idx="18454">
                  <c:v>-0.12883700000000001</c:v>
                </c:pt>
                <c:pt idx="18455">
                  <c:v>-0.12941900000000001</c:v>
                </c:pt>
                <c:pt idx="18456">
                  <c:v>-0.13003500000000001</c:v>
                </c:pt>
                <c:pt idx="18457">
                  <c:v>-0.13067799999999999</c:v>
                </c:pt>
                <c:pt idx="18458">
                  <c:v>-0.13134399999999999</c:v>
                </c:pt>
                <c:pt idx="18459">
                  <c:v>-0.13204299999999999</c:v>
                </c:pt>
                <c:pt idx="18460">
                  <c:v>-0.132797</c:v>
                </c:pt>
                <c:pt idx="18461">
                  <c:v>-0.13361400000000001</c:v>
                </c:pt>
                <c:pt idx="18462">
                  <c:v>-0.134489</c:v>
                </c:pt>
                <c:pt idx="18463">
                  <c:v>-0.135406</c:v>
                </c:pt>
                <c:pt idx="18464">
                  <c:v>-0.136354</c:v>
                </c:pt>
                <c:pt idx="18465">
                  <c:v>-0.13733600000000001</c:v>
                </c:pt>
                <c:pt idx="18466">
                  <c:v>-0.138354</c:v>
                </c:pt>
                <c:pt idx="18467">
                  <c:v>-0.139407</c:v>
                </c:pt>
                <c:pt idx="18468">
                  <c:v>-0.14049300000000001</c:v>
                </c:pt>
                <c:pt idx="18469">
                  <c:v>-0.141623</c:v>
                </c:pt>
                <c:pt idx="18470">
                  <c:v>-0.14280799999999999</c:v>
                </c:pt>
                <c:pt idx="18471">
                  <c:v>-0.14405499999999999</c:v>
                </c:pt>
                <c:pt idx="18472">
                  <c:v>-0.14536299999999999</c:v>
                </c:pt>
                <c:pt idx="18473">
                  <c:v>-0.14672199999999999</c:v>
                </c:pt>
                <c:pt idx="18474">
                  <c:v>-0.14812700000000001</c:v>
                </c:pt>
                <c:pt idx="18475">
                  <c:v>-0.14957500000000001</c:v>
                </c:pt>
                <c:pt idx="18476">
                  <c:v>-0.15107200000000001</c:v>
                </c:pt>
                <c:pt idx="18477">
                  <c:v>-0.152619</c:v>
                </c:pt>
                <c:pt idx="18478">
                  <c:v>-0.15421199999999999</c:v>
                </c:pt>
                <c:pt idx="18479">
                  <c:v>-0.15584899999999999</c:v>
                </c:pt>
                <c:pt idx="18480">
                  <c:v>-0.157527</c:v>
                </c:pt>
                <c:pt idx="18481">
                  <c:v>-0.15924199999999999</c:v>
                </c:pt>
                <c:pt idx="18482">
                  <c:v>-0.16098699999999999</c:v>
                </c:pt>
                <c:pt idx="18483">
                  <c:v>-0.16275400000000001</c:v>
                </c:pt>
                <c:pt idx="18484">
                  <c:v>-0.16453100000000001</c:v>
                </c:pt>
                <c:pt idx="18485">
                  <c:v>-0.16631000000000001</c:v>
                </c:pt>
                <c:pt idx="18486">
                  <c:v>-0.16808699999999999</c:v>
                </c:pt>
                <c:pt idx="18487">
                  <c:v>-0.16986299999999999</c:v>
                </c:pt>
                <c:pt idx="18488">
                  <c:v>-0.171648</c:v>
                </c:pt>
                <c:pt idx="18489">
                  <c:v>-0.173452</c:v>
                </c:pt>
                <c:pt idx="18490">
                  <c:v>-0.17527200000000001</c:v>
                </c:pt>
                <c:pt idx="18491">
                  <c:v>-0.177091</c:v>
                </c:pt>
                <c:pt idx="18492">
                  <c:v>-0.178896</c:v>
                </c:pt>
                <c:pt idx="18493">
                  <c:v>-0.18068500000000001</c:v>
                </c:pt>
                <c:pt idx="18494">
                  <c:v>-0.18246100000000001</c:v>
                </c:pt>
                <c:pt idx="18495">
                  <c:v>-0.184225</c:v>
                </c:pt>
                <c:pt idx="18496">
                  <c:v>-0.185977</c:v>
                </c:pt>
                <c:pt idx="18497">
                  <c:v>-0.18771499999999999</c:v>
                </c:pt>
                <c:pt idx="18498">
                  <c:v>-0.18943399999999999</c:v>
                </c:pt>
                <c:pt idx="18499">
                  <c:v>-0.191132</c:v>
                </c:pt>
                <c:pt idx="18500">
                  <c:v>-0.19280700000000001</c:v>
                </c:pt>
                <c:pt idx="18501">
                  <c:v>-0.19445599999999999</c:v>
                </c:pt>
                <c:pt idx="18502">
                  <c:v>-0.196074</c:v>
                </c:pt>
                <c:pt idx="18503">
                  <c:v>-0.19766400000000001</c:v>
                </c:pt>
                <c:pt idx="18504">
                  <c:v>-0.19923399999999999</c:v>
                </c:pt>
                <c:pt idx="18505">
                  <c:v>-0.20078199999999999</c:v>
                </c:pt>
                <c:pt idx="18506">
                  <c:v>-0.202296</c:v>
                </c:pt>
                <c:pt idx="18507">
                  <c:v>-0.203765</c:v>
                </c:pt>
                <c:pt idx="18508">
                  <c:v>-0.205179</c:v>
                </c:pt>
                <c:pt idx="18509">
                  <c:v>-0.206537</c:v>
                </c:pt>
                <c:pt idx="18510">
                  <c:v>-0.207844</c:v>
                </c:pt>
                <c:pt idx="18511">
                  <c:v>-0.20910000000000001</c:v>
                </c:pt>
                <c:pt idx="18512">
                  <c:v>-0.21030599999999999</c:v>
                </c:pt>
                <c:pt idx="18513">
                  <c:v>-0.21145900000000001</c:v>
                </c:pt>
                <c:pt idx="18514">
                  <c:v>-0.212557</c:v>
                </c:pt>
                <c:pt idx="18515">
                  <c:v>-0.213591</c:v>
                </c:pt>
                <c:pt idx="18516">
                  <c:v>-0.21455199999999999</c:v>
                </c:pt>
                <c:pt idx="18517">
                  <c:v>-0.21543599999999999</c:v>
                </c:pt>
                <c:pt idx="18518">
                  <c:v>-0.21623700000000001</c:v>
                </c:pt>
                <c:pt idx="18519">
                  <c:v>-0.21695</c:v>
                </c:pt>
                <c:pt idx="18520">
                  <c:v>-0.21757799999999999</c:v>
                </c:pt>
                <c:pt idx="18521">
                  <c:v>-0.21812999999999999</c:v>
                </c:pt>
                <c:pt idx="18522">
                  <c:v>-0.21861</c:v>
                </c:pt>
                <c:pt idx="18523">
                  <c:v>-0.21901999999999999</c:v>
                </c:pt>
                <c:pt idx="18524">
                  <c:v>-0.219356</c:v>
                </c:pt>
                <c:pt idx="18525">
                  <c:v>-0.21961900000000001</c:v>
                </c:pt>
                <c:pt idx="18526">
                  <c:v>-0.219809</c:v>
                </c:pt>
                <c:pt idx="18527">
                  <c:v>-0.21992300000000001</c:v>
                </c:pt>
                <c:pt idx="18528">
                  <c:v>-0.21995799999999999</c:v>
                </c:pt>
                <c:pt idx="18529">
                  <c:v>-0.219919</c:v>
                </c:pt>
                <c:pt idx="18530">
                  <c:v>-0.21981500000000001</c:v>
                </c:pt>
                <c:pt idx="18531">
                  <c:v>-0.21965000000000001</c:v>
                </c:pt>
                <c:pt idx="18532">
                  <c:v>-0.219419</c:v>
                </c:pt>
                <c:pt idx="18533">
                  <c:v>-0.21912200000000001</c:v>
                </c:pt>
                <c:pt idx="18534">
                  <c:v>-0.21875800000000001</c:v>
                </c:pt>
                <c:pt idx="18535">
                  <c:v>-0.21832499999999999</c:v>
                </c:pt>
                <c:pt idx="18536">
                  <c:v>-0.21782000000000001</c:v>
                </c:pt>
                <c:pt idx="18537">
                  <c:v>-0.217252</c:v>
                </c:pt>
                <c:pt idx="18538">
                  <c:v>-0.21662200000000001</c:v>
                </c:pt>
                <c:pt idx="18539">
                  <c:v>-0.21592800000000001</c:v>
                </c:pt>
                <c:pt idx="18540">
                  <c:v>-0.215169</c:v>
                </c:pt>
                <c:pt idx="18541">
                  <c:v>-0.21434600000000001</c:v>
                </c:pt>
                <c:pt idx="18542">
                  <c:v>-0.21346000000000001</c:v>
                </c:pt>
                <c:pt idx="18543">
                  <c:v>-0.21251</c:v>
                </c:pt>
                <c:pt idx="18544">
                  <c:v>-0.21149899999999999</c:v>
                </c:pt>
                <c:pt idx="18545">
                  <c:v>-0.21043000000000001</c:v>
                </c:pt>
                <c:pt idx="18546">
                  <c:v>-0.20930599999999999</c:v>
                </c:pt>
                <c:pt idx="18547">
                  <c:v>-0.20812900000000001</c:v>
                </c:pt>
                <c:pt idx="18548">
                  <c:v>-0.206901</c:v>
                </c:pt>
                <c:pt idx="18549">
                  <c:v>-0.205619</c:v>
                </c:pt>
                <c:pt idx="18550">
                  <c:v>-0.20427999999999999</c:v>
                </c:pt>
                <c:pt idx="18551">
                  <c:v>-0.20288300000000001</c:v>
                </c:pt>
                <c:pt idx="18552">
                  <c:v>-0.20143800000000001</c:v>
                </c:pt>
                <c:pt idx="18553">
                  <c:v>-0.199957</c:v>
                </c:pt>
                <c:pt idx="18554">
                  <c:v>-0.19844600000000001</c:v>
                </c:pt>
                <c:pt idx="18555">
                  <c:v>-0.196907</c:v>
                </c:pt>
                <c:pt idx="18556">
                  <c:v>-0.19533800000000001</c:v>
                </c:pt>
                <c:pt idx="18557">
                  <c:v>-0.19375000000000001</c:v>
                </c:pt>
                <c:pt idx="18558">
                  <c:v>-0.19214800000000001</c:v>
                </c:pt>
                <c:pt idx="18559">
                  <c:v>-0.19048599999999999</c:v>
                </c:pt>
                <c:pt idx="18560">
                  <c:v>-0.18873300000000001</c:v>
                </c:pt>
                <c:pt idx="18561">
                  <c:v>-0.186944</c:v>
                </c:pt>
                <c:pt idx="18562">
                  <c:v>-0.18516199999999999</c:v>
                </c:pt>
                <c:pt idx="18563">
                  <c:v>-0.183361</c:v>
                </c:pt>
                <c:pt idx="18564">
                  <c:v>-0.181535</c:v>
                </c:pt>
                <c:pt idx="18565">
                  <c:v>-0.17970700000000001</c:v>
                </c:pt>
                <c:pt idx="18566">
                  <c:v>-0.17788899999999999</c:v>
                </c:pt>
                <c:pt idx="18567">
                  <c:v>-0.17607999999999999</c:v>
                </c:pt>
                <c:pt idx="18568">
                  <c:v>-0.17427599999999999</c:v>
                </c:pt>
                <c:pt idx="18569">
                  <c:v>-0.17247799999999999</c:v>
                </c:pt>
                <c:pt idx="18570">
                  <c:v>-0.170686</c:v>
                </c:pt>
                <c:pt idx="18571">
                  <c:v>-0.168904</c:v>
                </c:pt>
                <c:pt idx="18572">
                  <c:v>-0.16713800000000001</c:v>
                </c:pt>
                <c:pt idx="18573">
                  <c:v>-0.16539200000000001</c:v>
                </c:pt>
                <c:pt idx="18574">
                  <c:v>-0.16366600000000001</c:v>
                </c:pt>
                <c:pt idx="18575">
                  <c:v>-0.161963</c:v>
                </c:pt>
                <c:pt idx="18576">
                  <c:v>-0.16028300000000001</c:v>
                </c:pt>
                <c:pt idx="18577">
                  <c:v>-0.158634</c:v>
                </c:pt>
                <c:pt idx="18578">
                  <c:v>-0.157023</c:v>
                </c:pt>
                <c:pt idx="18579">
                  <c:v>-0.15545</c:v>
                </c:pt>
                <c:pt idx="18580">
                  <c:v>-0.153918</c:v>
                </c:pt>
                <c:pt idx="18581">
                  <c:v>-0.15243300000000001</c:v>
                </c:pt>
                <c:pt idx="18582">
                  <c:v>-0.15099799999999999</c:v>
                </c:pt>
                <c:pt idx="18583">
                  <c:v>-0.149613</c:v>
                </c:pt>
                <c:pt idx="18584">
                  <c:v>-0.14827399999999999</c:v>
                </c:pt>
                <c:pt idx="18585">
                  <c:v>-0.146982</c:v>
                </c:pt>
                <c:pt idx="18586">
                  <c:v>-0.14574100000000001</c:v>
                </c:pt>
                <c:pt idx="18587">
                  <c:v>-0.14455599999999999</c:v>
                </c:pt>
                <c:pt idx="18588">
                  <c:v>-0.143426</c:v>
                </c:pt>
                <c:pt idx="18589">
                  <c:v>-0.14235200000000001</c:v>
                </c:pt>
                <c:pt idx="18590">
                  <c:v>-0.14133999999999999</c:v>
                </c:pt>
                <c:pt idx="18591">
                  <c:v>-0.14039299999999999</c:v>
                </c:pt>
                <c:pt idx="18592">
                  <c:v>-0.13950899999999999</c:v>
                </c:pt>
                <c:pt idx="18593">
                  <c:v>-0.13868</c:v>
                </c:pt>
                <c:pt idx="18594">
                  <c:v>-0.13789699999999999</c:v>
                </c:pt>
                <c:pt idx="18595">
                  <c:v>-0.137158</c:v>
                </c:pt>
                <c:pt idx="18596">
                  <c:v>-0.136467</c:v>
                </c:pt>
                <c:pt idx="18597">
                  <c:v>-0.13583899999999999</c:v>
                </c:pt>
                <c:pt idx="18598">
                  <c:v>-0.13528499999999999</c:v>
                </c:pt>
                <c:pt idx="18599">
                  <c:v>-0.13480500000000001</c:v>
                </c:pt>
                <c:pt idx="18600">
                  <c:v>-0.13439000000000001</c:v>
                </c:pt>
                <c:pt idx="18601">
                  <c:v>-0.13402800000000001</c:v>
                </c:pt>
                <c:pt idx="18602">
                  <c:v>-0.13371</c:v>
                </c:pt>
                <c:pt idx="18603">
                  <c:v>-0.133433</c:v>
                </c:pt>
                <c:pt idx="18604">
                  <c:v>-0.13319500000000001</c:v>
                </c:pt>
                <c:pt idx="18605">
                  <c:v>-0.132993</c:v>
                </c:pt>
                <c:pt idx="18606">
                  <c:v>-0.132831</c:v>
                </c:pt>
                <c:pt idx="18607">
                  <c:v>-0.132715</c:v>
                </c:pt>
                <c:pt idx="18608">
                  <c:v>-0.13264300000000001</c:v>
                </c:pt>
                <c:pt idx="18609">
                  <c:v>-0.13261700000000001</c:v>
                </c:pt>
                <c:pt idx="18610">
                  <c:v>-0.132636</c:v>
                </c:pt>
                <c:pt idx="18611">
                  <c:v>-0.13270299999999999</c:v>
                </c:pt>
                <c:pt idx="18612">
                  <c:v>-0.13281799999999999</c:v>
                </c:pt>
                <c:pt idx="18613">
                  <c:v>-0.132988</c:v>
                </c:pt>
                <c:pt idx="18614">
                  <c:v>-0.133216</c:v>
                </c:pt>
                <c:pt idx="18615">
                  <c:v>-0.13349900000000001</c:v>
                </c:pt>
                <c:pt idx="18616">
                  <c:v>-0.13383300000000001</c:v>
                </c:pt>
                <c:pt idx="18617">
                  <c:v>-0.134217</c:v>
                </c:pt>
                <c:pt idx="18618">
                  <c:v>-0.13464899999999999</c:v>
                </c:pt>
                <c:pt idx="18619">
                  <c:v>-0.13511899999999999</c:v>
                </c:pt>
                <c:pt idx="18620">
                  <c:v>-0.13561400000000001</c:v>
                </c:pt>
                <c:pt idx="18621">
                  <c:v>-0.136126</c:v>
                </c:pt>
                <c:pt idx="18622">
                  <c:v>-0.13664699999999999</c:v>
                </c:pt>
                <c:pt idx="18623">
                  <c:v>-0.13717699999999999</c:v>
                </c:pt>
                <c:pt idx="18624">
                  <c:v>-0.13771800000000001</c:v>
                </c:pt>
                <c:pt idx="18625">
                  <c:v>-0.13827</c:v>
                </c:pt>
                <c:pt idx="18626">
                  <c:v>-0.13882700000000001</c:v>
                </c:pt>
                <c:pt idx="18627">
                  <c:v>-0.139381</c:v>
                </c:pt>
                <c:pt idx="18628">
                  <c:v>-0.13992099999999999</c:v>
                </c:pt>
                <c:pt idx="18629">
                  <c:v>-0.14044200000000001</c:v>
                </c:pt>
                <c:pt idx="18630">
                  <c:v>-0.14094999999999999</c:v>
                </c:pt>
                <c:pt idx="18631">
                  <c:v>-0.141458</c:v>
                </c:pt>
                <c:pt idx="18632">
                  <c:v>-0.14197599999999999</c:v>
                </c:pt>
                <c:pt idx="18633">
                  <c:v>-0.14250099999999999</c:v>
                </c:pt>
                <c:pt idx="18634">
                  <c:v>-0.14302899999999999</c:v>
                </c:pt>
                <c:pt idx="18635">
                  <c:v>-0.14356099999999999</c:v>
                </c:pt>
                <c:pt idx="18636">
                  <c:v>-0.14410400000000001</c:v>
                </c:pt>
                <c:pt idx="18637">
                  <c:v>-0.144654</c:v>
                </c:pt>
                <c:pt idx="18638">
                  <c:v>-0.145204</c:v>
                </c:pt>
                <c:pt idx="18639">
                  <c:v>-0.14575199999999999</c:v>
                </c:pt>
                <c:pt idx="18640">
                  <c:v>-0.14629300000000001</c:v>
                </c:pt>
                <c:pt idx="18641">
                  <c:v>-0.14682700000000001</c:v>
                </c:pt>
                <c:pt idx="18642">
                  <c:v>-0.14735200000000001</c:v>
                </c:pt>
                <c:pt idx="18643">
                  <c:v>-0.147864</c:v>
                </c:pt>
                <c:pt idx="18644">
                  <c:v>-0.14835999999999999</c:v>
                </c:pt>
                <c:pt idx="18645">
                  <c:v>-0.14884600000000001</c:v>
                </c:pt>
                <c:pt idx="18646">
                  <c:v>-0.14930199999999999</c:v>
                </c:pt>
                <c:pt idx="18647">
                  <c:v>-0.149673</c:v>
                </c:pt>
                <c:pt idx="18648">
                  <c:v>-0.14996599999999999</c:v>
                </c:pt>
                <c:pt idx="18649">
                  <c:v>-0.150251</c:v>
                </c:pt>
                <c:pt idx="18650">
                  <c:v>-0.150533</c:v>
                </c:pt>
                <c:pt idx="18651">
                  <c:v>-0.150778</c:v>
                </c:pt>
                <c:pt idx="18652">
                  <c:v>-0.15099199999999999</c:v>
                </c:pt>
                <c:pt idx="18653">
                  <c:v>-0.15118300000000001</c:v>
                </c:pt>
                <c:pt idx="18654">
                  <c:v>-0.15135000000000001</c:v>
                </c:pt>
                <c:pt idx="18655">
                  <c:v>-0.15148800000000001</c:v>
                </c:pt>
                <c:pt idx="18656">
                  <c:v>-0.15159</c:v>
                </c:pt>
                <c:pt idx="18657">
                  <c:v>-0.15164900000000001</c:v>
                </c:pt>
                <c:pt idx="18658">
                  <c:v>-0.151668</c:v>
                </c:pt>
                <c:pt idx="18659">
                  <c:v>-0.15165600000000001</c:v>
                </c:pt>
                <c:pt idx="18660">
                  <c:v>-0.151615</c:v>
                </c:pt>
                <c:pt idx="18661">
                  <c:v>-0.15154699999999999</c:v>
                </c:pt>
                <c:pt idx="18662">
                  <c:v>-0.15145400000000001</c:v>
                </c:pt>
                <c:pt idx="18663">
                  <c:v>-0.151337</c:v>
                </c:pt>
                <c:pt idx="18664">
                  <c:v>-0.151203</c:v>
                </c:pt>
                <c:pt idx="18665">
                  <c:v>-0.151057</c:v>
                </c:pt>
                <c:pt idx="18666">
                  <c:v>-0.15090799999999999</c:v>
                </c:pt>
                <c:pt idx="18667">
                  <c:v>-0.150756</c:v>
                </c:pt>
                <c:pt idx="18668">
                  <c:v>-0.15060100000000001</c:v>
                </c:pt>
                <c:pt idx="18669">
                  <c:v>-0.15043799999999999</c:v>
                </c:pt>
                <c:pt idx="18670">
                  <c:v>-0.15026400000000001</c:v>
                </c:pt>
                <c:pt idx="18671">
                  <c:v>-0.15007999999999999</c:v>
                </c:pt>
                <c:pt idx="18672">
                  <c:v>-0.14988899999999999</c:v>
                </c:pt>
                <c:pt idx="18673">
                  <c:v>-0.14969399999999999</c:v>
                </c:pt>
                <c:pt idx="18674">
                  <c:v>-0.14949399999999999</c:v>
                </c:pt>
                <c:pt idx="18675">
                  <c:v>-0.149286</c:v>
                </c:pt>
                <c:pt idx="18676">
                  <c:v>-0.149065</c:v>
                </c:pt>
                <c:pt idx="18677">
                  <c:v>-0.14883099999999999</c:v>
                </c:pt>
                <c:pt idx="18678">
                  <c:v>-0.14858199999999999</c:v>
                </c:pt>
                <c:pt idx="18679">
                  <c:v>-0.148314</c:v>
                </c:pt>
                <c:pt idx="18680">
                  <c:v>-0.14802399999999999</c:v>
                </c:pt>
                <c:pt idx="18681">
                  <c:v>-0.14771300000000001</c:v>
                </c:pt>
                <c:pt idx="18682">
                  <c:v>-0.14738200000000001</c:v>
                </c:pt>
                <c:pt idx="18683">
                  <c:v>-0.14702999999999999</c:v>
                </c:pt>
                <c:pt idx="18684">
                  <c:v>-0.14665800000000001</c:v>
                </c:pt>
                <c:pt idx="18685">
                  <c:v>-0.14627100000000001</c:v>
                </c:pt>
                <c:pt idx="18686">
                  <c:v>-0.145871</c:v>
                </c:pt>
                <c:pt idx="18687">
                  <c:v>-0.14546100000000001</c:v>
                </c:pt>
                <c:pt idx="18688">
                  <c:v>-0.145041</c:v>
                </c:pt>
                <c:pt idx="18689">
                  <c:v>-0.14460799999999999</c:v>
                </c:pt>
                <c:pt idx="18690">
                  <c:v>-0.14416799999999999</c:v>
                </c:pt>
                <c:pt idx="18691">
                  <c:v>-0.14372599999999999</c:v>
                </c:pt>
                <c:pt idx="18692">
                  <c:v>-0.143286</c:v>
                </c:pt>
                <c:pt idx="18693">
                  <c:v>-0.14285100000000001</c:v>
                </c:pt>
                <c:pt idx="18694">
                  <c:v>-0.14242199999999999</c:v>
                </c:pt>
                <c:pt idx="18695">
                  <c:v>-0.14200099999999999</c:v>
                </c:pt>
                <c:pt idx="18696">
                  <c:v>-0.14158899999999999</c:v>
                </c:pt>
                <c:pt idx="18697">
                  <c:v>-0.141185</c:v>
                </c:pt>
                <c:pt idx="18698">
                  <c:v>-0.140789</c:v>
                </c:pt>
                <c:pt idx="18699">
                  <c:v>-0.14041000000000001</c:v>
                </c:pt>
                <c:pt idx="18700">
                  <c:v>-0.14005300000000001</c:v>
                </c:pt>
                <c:pt idx="18701">
                  <c:v>-0.13972399999999999</c:v>
                </c:pt>
                <c:pt idx="18702">
                  <c:v>-0.13942399999999999</c:v>
                </c:pt>
                <c:pt idx="18703">
                  <c:v>-0.139153</c:v>
                </c:pt>
                <c:pt idx="18704">
                  <c:v>-0.13891100000000001</c:v>
                </c:pt>
                <c:pt idx="18705">
                  <c:v>-0.13869500000000001</c:v>
                </c:pt>
                <c:pt idx="18706">
                  <c:v>-0.13850199999999999</c:v>
                </c:pt>
                <c:pt idx="18707">
                  <c:v>-0.13833100000000001</c:v>
                </c:pt>
                <c:pt idx="18708">
                  <c:v>-0.138181</c:v>
                </c:pt>
                <c:pt idx="18709">
                  <c:v>-0.13805500000000001</c:v>
                </c:pt>
                <c:pt idx="18710">
                  <c:v>-0.137957</c:v>
                </c:pt>
                <c:pt idx="18711">
                  <c:v>-0.13788900000000001</c:v>
                </c:pt>
                <c:pt idx="18712">
                  <c:v>-0.13785</c:v>
                </c:pt>
                <c:pt idx="18713">
                  <c:v>-0.13783400000000001</c:v>
                </c:pt>
                <c:pt idx="18714">
                  <c:v>-0.13784099999999999</c:v>
                </c:pt>
                <c:pt idx="18715">
                  <c:v>-0.137873</c:v>
                </c:pt>
                <c:pt idx="18716">
                  <c:v>-0.137937</c:v>
                </c:pt>
                <c:pt idx="18717">
                  <c:v>-0.13803699999999999</c:v>
                </c:pt>
                <c:pt idx="18718">
                  <c:v>-0.138178</c:v>
                </c:pt>
                <c:pt idx="18719">
                  <c:v>-0.13836599999999999</c:v>
                </c:pt>
                <c:pt idx="18720">
                  <c:v>-0.13860600000000001</c:v>
                </c:pt>
                <c:pt idx="18721">
                  <c:v>-0.13888900000000001</c:v>
                </c:pt>
                <c:pt idx="18722">
                  <c:v>-0.139205</c:v>
                </c:pt>
                <c:pt idx="18723">
                  <c:v>-0.13955600000000001</c:v>
                </c:pt>
                <c:pt idx="18724">
                  <c:v>-0.13994999999999999</c:v>
                </c:pt>
                <c:pt idx="18725">
                  <c:v>-0.14039299999999999</c:v>
                </c:pt>
                <c:pt idx="18726">
                  <c:v>-0.14088200000000001</c:v>
                </c:pt>
                <c:pt idx="18727">
                  <c:v>-0.14141200000000001</c:v>
                </c:pt>
                <c:pt idx="18728">
                  <c:v>-0.14198</c:v>
                </c:pt>
                <c:pt idx="18729">
                  <c:v>-0.14258499999999999</c:v>
                </c:pt>
                <c:pt idx="18730">
                  <c:v>-0.14322499999999999</c:v>
                </c:pt>
                <c:pt idx="18731">
                  <c:v>-0.14389399999999999</c:v>
                </c:pt>
                <c:pt idx="18732">
                  <c:v>-0.144589</c:v>
                </c:pt>
                <c:pt idx="18733">
                  <c:v>-0.14530799999999999</c:v>
                </c:pt>
                <c:pt idx="18734">
                  <c:v>-0.14605399999999999</c:v>
                </c:pt>
                <c:pt idx="18735">
                  <c:v>-0.14682700000000001</c:v>
                </c:pt>
                <c:pt idx="18736">
                  <c:v>-0.14762900000000001</c:v>
                </c:pt>
                <c:pt idx="18737">
                  <c:v>-0.14846200000000001</c:v>
                </c:pt>
                <c:pt idx="18738">
                  <c:v>-0.14932300000000001</c:v>
                </c:pt>
                <c:pt idx="18739">
                  <c:v>-0.15021200000000001</c:v>
                </c:pt>
                <c:pt idx="18740">
                  <c:v>-0.15112400000000001</c:v>
                </c:pt>
                <c:pt idx="18741">
                  <c:v>-0.15205199999999999</c:v>
                </c:pt>
                <c:pt idx="18742">
                  <c:v>-0.15299099999999999</c:v>
                </c:pt>
                <c:pt idx="18743">
                  <c:v>-0.15393699999999999</c:v>
                </c:pt>
                <c:pt idx="18744">
                  <c:v>-0.154888</c:v>
                </c:pt>
                <c:pt idx="18745">
                  <c:v>-0.15584500000000001</c:v>
                </c:pt>
                <c:pt idx="18746">
                  <c:v>-0.156809</c:v>
                </c:pt>
                <c:pt idx="18747">
                  <c:v>-0.15778200000000001</c:v>
                </c:pt>
                <c:pt idx="18748">
                  <c:v>-0.15876199999999999</c:v>
                </c:pt>
                <c:pt idx="18749">
                  <c:v>-0.15975</c:v>
                </c:pt>
                <c:pt idx="18750">
                  <c:v>-0.160748</c:v>
                </c:pt>
                <c:pt idx="18751">
                  <c:v>-0.16175400000000001</c:v>
                </c:pt>
                <c:pt idx="18752">
                  <c:v>-0.16276399999999999</c:v>
                </c:pt>
                <c:pt idx="18753">
                  <c:v>-0.163772</c:v>
                </c:pt>
                <c:pt idx="18754">
                  <c:v>-0.16477600000000001</c:v>
                </c:pt>
                <c:pt idx="18755">
                  <c:v>-0.165773</c:v>
                </c:pt>
                <c:pt idx="18756">
                  <c:v>-0.16675899999999999</c:v>
                </c:pt>
                <c:pt idx="18757">
                  <c:v>-0.16772699999999999</c:v>
                </c:pt>
                <c:pt idx="18758">
                  <c:v>-0.16866900000000001</c:v>
                </c:pt>
                <c:pt idx="18759">
                  <c:v>-0.16958100000000001</c:v>
                </c:pt>
                <c:pt idx="18760">
                  <c:v>-0.170458</c:v>
                </c:pt>
                <c:pt idx="18761">
                  <c:v>-0.171297</c:v>
                </c:pt>
                <c:pt idx="18762">
                  <c:v>-0.172099</c:v>
                </c:pt>
                <c:pt idx="18763">
                  <c:v>-0.17286000000000001</c:v>
                </c:pt>
                <c:pt idx="18764">
                  <c:v>-0.17357800000000001</c:v>
                </c:pt>
                <c:pt idx="18765">
                  <c:v>-0.17424700000000001</c:v>
                </c:pt>
                <c:pt idx="18766">
                  <c:v>-0.17486699999999999</c:v>
                </c:pt>
                <c:pt idx="18767">
                  <c:v>-0.17544199999999999</c:v>
                </c:pt>
                <c:pt idx="18768">
                  <c:v>-0.17597399999999999</c:v>
                </c:pt>
                <c:pt idx="18769">
                  <c:v>-0.17646100000000001</c:v>
                </c:pt>
                <c:pt idx="18770">
                  <c:v>-0.1769</c:v>
                </c:pt>
                <c:pt idx="18771">
                  <c:v>-0.177286</c:v>
                </c:pt>
                <c:pt idx="18772">
                  <c:v>-0.177621</c:v>
                </c:pt>
                <c:pt idx="18773">
                  <c:v>-0.17790600000000001</c:v>
                </c:pt>
                <c:pt idx="18774">
                  <c:v>-0.17813599999999999</c:v>
                </c:pt>
                <c:pt idx="18775">
                  <c:v>-0.17830499999999999</c:v>
                </c:pt>
                <c:pt idx="18776">
                  <c:v>-0.17841599999999999</c:v>
                </c:pt>
                <c:pt idx="18777">
                  <c:v>-0.17846899999999999</c:v>
                </c:pt>
                <c:pt idx="18778">
                  <c:v>-0.17846300000000001</c:v>
                </c:pt>
                <c:pt idx="18779">
                  <c:v>-0.178398</c:v>
                </c:pt>
                <c:pt idx="18780">
                  <c:v>-0.17826900000000001</c:v>
                </c:pt>
                <c:pt idx="18781">
                  <c:v>-0.17807500000000001</c:v>
                </c:pt>
                <c:pt idx="18782">
                  <c:v>-0.17782000000000001</c:v>
                </c:pt>
                <c:pt idx="18783">
                  <c:v>-0.177504</c:v>
                </c:pt>
                <c:pt idx="18784">
                  <c:v>-0.17708499999999999</c:v>
                </c:pt>
                <c:pt idx="18785">
                  <c:v>-0.17652899999999999</c:v>
                </c:pt>
                <c:pt idx="18786">
                  <c:v>-0.17587900000000001</c:v>
                </c:pt>
                <c:pt idx="18787">
                  <c:v>-0.17516499999999999</c:v>
                </c:pt>
                <c:pt idx="18788">
                  <c:v>-0.17436099999999999</c:v>
                </c:pt>
                <c:pt idx="18789">
                  <c:v>-0.173457</c:v>
                </c:pt>
                <c:pt idx="18790">
                  <c:v>-0.17247000000000001</c:v>
                </c:pt>
                <c:pt idx="18791">
                  <c:v>-0.171408</c:v>
                </c:pt>
                <c:pt idx="18792">
                  <c:v>-0.170267</c:v>
                </c:pt>
                <c:pt idx="18793">
                  <c:v>-0.169042</c:v>
                </c:pt>
                <c:pt idx="18794">
                  <c:v>-0.16772799999999999</c:v>
                </c:pt>
                <c:pt idx="18795">
                  <c:v>-0.166324</c:v>
                </c:pt>
                <c:pt idx="18796">
                  <c:v>-0.16483200000000001</c:v>
                </c:pt>
                <c:pt idx="18797">
                  <c:v>-0.16325600000000001</c:v>
                </c:pt>
                <c:pt idx="18798">
                  <c:v>-0.16159799999999999</c:v>
                </c:pt>
                <c:pt idx="18799">
                  <c:v>-0.159859</c:v>
                </c:pt>
                <c:pt idx="18800">
                  <c:v>-0.15804399999999999</c:v>
                </c:pt>
                <c:pt idx="18801">
                  <c:v>-0.15615799999999999</c:v>
                </c:pt>
                <c:pt idx="18802">
                  <c:v>-0.15420300000000001</c:v>
                </c:pt>
                <c:pt idx="18803">
                  <c:v>-0.15218599999999999</c:v>
                </c:pt>
                <c:pt idx="18804">
                  <c:v>-0.15010899999999999</c:v>
                </c:pt>
                <c:pt idx="18805">
                  <c:v>-0.14797399999999999</c:v>
                </c:pt>
                <c:pt idx="18806">
                  <c:v>-0.14577899999999999</c:v>
                </c:pt>
                <c:pt idx="18807">
                  <c:v>-0.14352300000000001</c:v>
                </c:pt>
                <c:pt idx="18808">
                  <c:v>-0.141208</c:v>
                </c:pt>
                <c:pt idx="18809">
                  <c:v>-0.13883599999999999</c:v>
                </c:pt>
                <c:pt idx="18810">
                  <c:v>-0.136405</c:v>
                </c:pt>
                <c:pt idx="18811">
                  <c:v>-0.13391500000000001</c:v>
                </c:pt>
                <c:pt idx="18812">
                  <c:v>-0.13136900000000001</c:v>
                </c:pt>
                <c:pt idx="18813">
                  <c:v>-0.12876599999999999</c:v>
                </c:pt>
                <c:pt idx="18814">
                  <c:v>-0.12610499999999999</c:v>
                </c:pt>
                <c:pt idx="18815">
                  <c:v>-0.123388</c:v>
                </c:pt>
                <c:pt idx="18816">
                  <c:v>-0.120616</c:v>
                </c:pt>
                <c:pt idx="18817">
                  <c:v>-0.11779199999999999</c:v>
                </c:pt>
                <c:pt idx="18818">
                  <c:v>-0.11491800000000001</c:v>
                </c:pt>
                <c:pt idx="18819">
                  <c:v>-0.111997</c:v>
                </c:pt>
                <c:pt idx="18820">
                  <c:v>-0.10903400000000001</c:v>
                </c:pt>
                <c:pt idx="18821">
                  <c:v>-0.106035</c:v>
                </c:pt>
                <c:pt idx="18822">
                  <c:v>-0.103003</c:v>
                </c:pt>
                <c:pt idx="18823">
                  <c:v>-9.9942100000000006E-2</c:v>
                </c:pt>
                <c:pt idx="18824">
                  <c:v>-9.6853300000000003E-2</c:v>
                </c:pt>
                <c:pt idx="18825">
                  <c:v>-9.3741099999999994E-2</c:v>
                </c:pt>
                <c:pt idx="18826">
                  <c:v>-9.0609499999999996E-2</c:v>
                </c:pt>
                <c:pt idx="18827">
                  <c:v>-8.7461499999999998E-2</c:v>
                </c:pt>
                <c:pt idx="18828">
                  <c:v>-8.4299399999999997E-2</c:v>
                </c:pt>
                <c:pt idx="18829">
                  <c:v>-8.1124799999999997E-2</c:v>
                </c:pt>
                <c:pt idx="18830">
                  <c:v>-7.7939700000000001E-2</c:v>
                </c:pt>
                <c:pt idx="18831">
                  <c:v>-7.4745400000000004E-2</c:v>
                </c:pt>
                <c:pt idx="18832">
                  <c:v>-7.1543499999999996E-2</c:v>
                </c:pt>
                <c:pt idx="18833">
                  <c:v>-6.8335199999999999E-2</c:v>
                </c:pt>
                <c:pt idx="18834">
                  <c:v>-6.5120800000000006E-2</c:v>
                </c:pt>
                <c:pt idx="18835">
                  <c:v>-6.1901999999999999E-2</c:v>
                </c:pt>
                <c:pt idx="18836">
                  <c:v>-5.8683600000000002E-2</c:v>
                </c:pt>
                <c:pt idx="18837">
                  <c:v>-5.5472300000000002E-2</c:v>
                </c:pt>
                <c:pt idx="18838">
                  <c:v>-5.2274800000000003E-2</c:v>
                </c:pt>
                <c:pt idx="18839">
                  <c:v>-4.90962E-2</c:v>
                </c:pt>
                <c:pt idx="18840">
                  <c:v>-4.5940099999999998E-2</c:v>
                </c:pt>
                <c:pt idx="18841">
                  <c:v>-4.28102E-2</c:v>
                </c:pt>
                <c:pt idx="18842">
                  <c:v>-3.9710200000000001E-2</c:v>
                </c:pt>
                <c:pt idx="18843">
                  <c:v>-3.6641899999999998E-2</c:v>
                </c:pt>
                <c:pt idx="18844">
                  <c:v>-3.3606799999999999E-2</c:v>
                </c:pt>
                <c:pt idx="18845">
                  <c:v>-3.06068E-2</c:v>
                </c:pt>
                <c:pt idx="18846">
                  <c:v>-2.7645400000000001E-2</c:v>
                </c:pt>
                <c:pt idx="18847">
                  <c:v>-2.4726999999999999E-2</c:v>
                </c:pt>
                <c:pt idx="18848">
                  <c:v>-2.1856400000000002E-2</c:v>
                </c:pt>
                <c:pt idx="18849">
                  <c:v>-1.9038300000000001E-2</c:v>
                </c:pt>
                <c:pt idx="18850">
                  <c:v>-1.6274E-2</c:v>
                </c:pt>
                <c:pt idx="18851">
                  <c:v>-1.3561399999999999E-2</c:v>
                </c:pt>
                <c:pt idx="18852">
                  <c:v>-1.0899300000000001E-2</c:v>
                </c:pt>
                <c:pt idx="18853" formatCode="0.00E+00">
                  <c:v>-8.2904399999999996E-3</c:v>
                </c:pt>
                <c:pt idx="18854" formatCode="0.00E+00">
                  <c:v>-5.7384200000000002E-3</c:v>
                </c:pt>
                <c:pt idx="18855" formatCode="0.00E+00">
                  <c:v>-3.2465100000000002E-3</c:v>
                </c:pt>
                <c:pt idx="18856" formatCode="0.00E+00">
                  <c:v>-8.1931199999999999E-4</c:v>
                </c:pt>
                <c:pt idx="18857" formatCode="0.00E+00">
                  <c:v>1.5378900000000001E-3</c:v>
                </c:pt>
                <c:pt idx="18858" formatCode="0.00E+00">
                  <c:v>3.8254600000000001E-3</c:v>
                </c:pt>
                <c:pt idx="18859" formatCode="0.00E+00">
                  <c:v>6.0481399999999996E-3</c:v>
                </c:pt>
                <c:pt idx="18860" formatCode="0.00E+00">
                  <c:v>8.2052099999999992E-3</c:v>
                </c:pt>
                <c:pt idx="18861">
                  <c:v>1.0289100000000001E-2</c:v>
                </c:pt>
                <c:pt idx="18862">
                  <c:v>1.2291699999999999E-2</c:v>
                </c:pt>
                <c:pt idx="18863">
                  <c:v>1.4206999999999999E-2</c:v>
                </c:pt>
                <c:pt idx="18864">
                  <c:v>1.6032399999999999E-2</c:v>
                </c:pt>
                <c:pt idx="18865">
                  <c:v>1.7770399999999999E-2</c:v>
                </c:pt>
                <c:pt idx="18866">
                  <c:v>1.9424E-2</c:v>
                </c:pt>
                <c:pt idx="18867">
                  <c:v>2.0994200000000001E-2</c:v>
                </c:pt>
                <c:pt idx="18868">
                  <c:v>2.2480099999999999E-2</c:v>
                </c:pt>
                <c:pt idx="18869">
                  <c:v>2.3879600000000001E-2</c:v>
                </c:pt>
                <c:pt idx="18870">
                  <c:v>2.5189699999999999E-2</c:v>
                </c:pt>
                <c:pt idx="18871">
                  <c:v>2.6407099999999999E-2</c:v>
                </c:pt>
                <c:pt idx="18872">
                  <c:v>2.7527300000000001E-2</c:v>
                </c:pt>
                <c:pt idx="18873">
                  <c:v>2.85475E-2</c:v>
                </c:pt>
                <c:pt idx="18874">
                  <c:v>2.94682E-2</c:v>
                </c:pt>
                <c:pt idx="18875">
                  <c:v>3.02913E-2</c:v>
                </c:pt>
                <c:pt idx="18876">
                  <c:v>3.10164E-2</c:v>
                </c:pt>
                <c:pt idx="18877">
                  <c:v>3.1642799999999999E-2</c:v>
                </c:pt>
                <c:pt idx="18878">
                  <c:v>3.2173800000000002E-2</c:v>
                </c:pt>
                <c:pt idx="18879">
                  <c:v>3.2612099999999998E-2</c:v>
                </c:pt>
                <c:pt idx="18880">
                  <c:v>3.2958399999999999E-2</c:v>
                </c:pt>
                <c:pt idx="18881">
                  <c:v>3.3211900000000003E-2</c:v>
                </c:pt>
                <c:pt idx="18882">
                  <c:v>3.3370999999999998E-2</c:v>
                </c:pt>
                <c:pt idx="18883">
                  <c:v>3.3434400000000003E-2</c:v>
                </c:pt>
                <c:pt idx="18884">
                  <c:v>3.3402800000000003E-2</c:v>
                </c:pt>
                <c:pt idx="18885">
                  <c:v>3.3277000000000001E-2</c:v>
                </c:pt>
                <c:pt idx="18886">
                  <c:v>3.3057299999999998E-2</c:v>
                </c:pt>
                <c:pt idx="18887">
                  <c:v>3.2743899999999999E-2</c:v>
                </c:pt>
                <c:pt idx="18888">
                  <c:v>3.23395E-2</c:v>
                </c:pt>
                <c:pt idx="18889">
                  <c:v>3.1847300000000002E-2</c:v>
                </c:pt>
                <c:pt idx="18890">
                  <c:v>3.12693E-2</c:v>
                </c:pt>
                <c:pt idx="18891">
                  <c:v>3.0605299999999998E-2</c:v>
                </c:pt>
                <c:pt idx="18892">
                  <c:v>2.9855199999999998E-2</c:v>
                </c:pt>
                <c:pt idx="18893">
                  <c:v>2.9020199999999999E-2</c:v>
                </c:pt>
                <c:pt idx="18894">
                  <c:v>2.8102800000000001E-2</c:v>
                </c:pt>
                <c:pt idx="18895">
                  <c:v>2.71068E-2</c:v>
                </c:pt>
                <c:pt idx="18896">
                  <c:v>2.60354E-2</c:v>
                </c:pt>
                <c:pt idx="18897">
                  <c:v>2.4890300000000001E-2</c:v>
                </c:pt>
                <c:pt idx="18898">
                  <c:v>2.3672700000000001E-2</c:v>
                </c:pt>
                <c:pt idx="18899">
                  <c:v>2.23859E-2</c:v>
                </c:pt>
                <c:pt idx="18900">
                  <c:v>2.1033099999999999E-2</c:v>
                </c:pt>
                <c:pt idx="18901">
                  <c:v>1.9617200000000001E-2</c:v>
                </c:pt>
                <c:pt idx="18902">
                  <c:v>1.81406E-2</c:v>
                </c:pt>
                <c:pt idx="18903">
                  <c:v>1.66065E-2</c:v>
                </c:pt>
                <c:pt idx="18904">
                  <c:v>1.50183E-2</c:v>
                </c:pt>
                <c:pt idx="18905">
                  <c:v>1.3379500000000001E-2</c:v>
                </c:pt>
                <c:pt idx="18906">
                  <c:v>1.1693200000000001E-2</c:v>
                </c:pt>
                <c:pt idx="18907" formatCode="0.00E+00">
                  <c:v>9.9630399999999994E-3</c:v>
                </c:pt>
                <c:pt idx="18908" formatCode="0.00E+00">
                  <c:v>8.1929199999999994E-3</c:v>
                </c:pt>
                <c:pt idx="18909" formatCode="0.00E+00">
                  <c:v>6.3861999999999999E-3</c:v>
                </c:pt>
                <c:pt idx="18910" formatCode="0.00E+00">
                  <c:v>4.5448199999999998E-3</c:v>
                </c:pt>
                <c:pt idx="18911" formatCode="0.00E+00">
                  <c:v>2.67031E-3</c:v>
                </c:pt>
                <c:pt idx="18912" formatCode="0.00E+00">
                  <c:v>7.6490900000000003E-4</c:v>
                </c:pt>
                <c:pt idx="18913" formatCode="0.00E+00">
                  <c:v>-1.1687100000000001E-3</c:v>
                </c:pt>
                <c:pt idx="18914" formatCode="0.00E+00">
                  <c:v>-3.1277499999999999E-3</c:v>
                </c:pt>
                <c:pt idx="18915" formatCode="0.00E+00">
                  <c:v>-5.1094399999999998E-3</c:v>
                </c:pt>
                <c:pt idx="18916" formatCode="0.00E+00">
                  <c:v>-7.1114400000000001E-3</c:v>
                </c:pt>
                <c:pt idx="18917" formatCode="0.00E+00">
                  <c:v>-9.1310000000000002E-3</c:v>
                </c:pt>
                <c:pt idx="18918">
                  <c:v>-1.11643E-2</c:v>
                </c:pt>
                <c:pt idx="18919">
                  <c:v>-1.3207099999999999E-2</c:v>
                </c:pt>
                <c:pt idx="18920">
                  <c:v>-1.52555E-2</c:v>
                </c:pt>
                <c:pt idx="18921">
                  <c:v>-1.7306499999999999E-2</c:v>
                </c:pt>
                <c:pt idx="18922">
                  <c:v>-1.93574E-2</c:v>
                </c:pt>
                <c:pt idx="18923">
                  <c:v>-2.1405500000000001E-2</c:v>
                </c:pt>
                <c:pt idx="18924">
                  <c:v>-2.3448E-2</c:v>
                </c:pt>
                <c:pt idx="18925">
                  <c:v>-2.5482899999999999E-2</c:v>
                </c:pt>
                <c:pt idx="18926">
                  <c:v>-2.75077E-2</c:v>
                </c:pt>
                <c:pt idx="18927">
                  <c:v>-2.9519299999999998E-2</c:v>
                </c:pt>
                <c:pt idx="18928">
                  <c:v>-3.15152E-2</c:v>
                </c:pt>
                <c:pt idx="18929">
                  <c:v>-3.3492300000000003E-2</c:v>
                </c:pt>
                <c:pt idx="18930">
                  <c:v>-3.5446199999999997E-2</c:v>
                </c:pt>
                <c:pt idx="18931">
                  <c:v>-3.7372599999999999E-2</c:v>
                </c:pt>
                <c:pt idx="18932">
                  <c:v>-3.9267900000000001E-2</c:v>
                </c:pt>
                <c:pt idx="18933">
                  <c:v>-4.1127900000000002E-2</c:v>
                </c:pt>
                <c:pt idx="18934">
                  <c:v>-4.2948800000000002E-2</c:v>
                </c:pt>
                <c:pt idx="18935">
                  <c:v>-4.4728499999999997E-2</c:v>
                </c:pt>
                <c:pt idx="18936">
                  <c:v>-4.6465800000000002E-2</c:v>
                </c:pt>
                <c:pt idx="18937">
                  <c:v>-4.8158399999999997E-2</c:v>
                </c:pt>
                <c:pt idx="18938">
                  <c:v>-4.9804500000000002E-2</c:v>
                </c:pt>
                <c:pt idx="18939">
                  <c:v>-5.1403699999999997E-2</c:v>
                </c:pt>
                <c:pt idx="18940">
                  <c:v>-5.2954800000000003E-2</c:v>
                </c:pt>
                <c:pt idx="18941">
                  <c:v>-5.4455099999999999E-2</c:v>
                </c:pt>
                <c:pt idx="18942">
                  <c:v>-5.5902300000000002E-2</c:v>
                </c:pt>
                <c:pt idx="18943">
                  <c:v>-5.7294999999999999E-2</c:v>
                </c:pt>
                <c:pt idx="18944">
                  <c:v>-5.8631599999999999E-2</c:v>
                </c:pt>
                <c:pt idx="18945">
                  <c:v>-5.9910199999999997E-2</c:v>
                </c:pt>
                <c:pt idx="18946">
                  <c:v>-6.1128299999999997E-2</c:v>
                </c:pt>
                <c:pt idx="18947">
                  <c:v>-6.2283600000000001E-2</c:v>
                </c:pt>
                <c:pt idx="18948">
                  <c:v>-6.3374299999999995E-2</c:v>
                </c:pt>
                <c:pt idx="18949">
                  <c:v>-6.4399200000000004E-2</c:v>
                </c:pt>
                <c:pt idx="18950">
                  <c:v>-6.5356899999999996E-2</c:v>
                </c:pt>
                <c:pt idx="18951">
                  <c:v>-6.6245200000000004E-2</c:v>
                </c:pt>
                <c:pt idx="18952">
                  <c:v>-6.7062800000000006E-2</c:v>
                </c:pt>
                <c:pt idx="18953">
                  <c:v>-6.7809900000000006E-2</c:v>
                </c:pt>
                <c:pt idx="18954">
                  <c:v>-6.8485900000000002E-2</c:v>
                </c:pt>
                <c:pt idx="18955">
                  <c:v>-6.9089399999999995E-2</c:v>
                </c:pt>
                <c:pt idx="18956">
                  <c:v>-6.9617999999999999E-2</c:v>
                </c:pt>
                <c:pt idx="18957">
                  <c:v>-7.0069800000000002E-2</c:v>
                </c:pt>
                <c:pt idx="18958">
                  <c:v>-7.0444300000000001E-2</c:v>
                </c:pt>
                <c:pt idx="18959">
                  <c:v>-7.0741799999999994E-2</c:v>
                </c:pt>
                <c:pt idx="18960">
                  <c:v>-7.0963200000000004E-2</c:v>
                </c:pt>
                <c:pt idx="18961">
                  <c:v>-7.11088E-2</c:v>
                </c:pt>
                <c:pt idx="18962">
                  <c:v>-7.1179099999999995E-2</c:v>
                </c:pt>
                <c:pt idx="18963">
                  <c:v>-7.1175299999999997E-2</c:v>
                </c:pt>
                <c:pt idx="18964">
                  <c:v>-7.1098599999999998E-2</c:v>
                </c:pt>
                <c:pt idx="18965">
                  <c:v>-7.0949399999999996E-2</c:v>
                </c:pt>
                <c:pt idx="18966">
                  <c:v>-7.0728100000000002E-2</c:v>
                </c:pt>
                <c:pt idx="18967">
                  <c:v>-7.0434800000000006E-2</c:v>
                </c:pt>
                <c:pt idx="18968">
                  <c:v>-7.0068099999999994E-2</c:v>
                </c:pt>
                <c:pt idx="18969">
                  <c:v>-6.9626599999999997E-2</c:v>
                </c:pt>
                <c:pt idx="18970">
                  <c:v>-6.9110000000000005E-2</c:v>
                </c:pt>
                <c:pt idx="18971">
                  <c:v>-6.8518899999999994E-2</c:v>
                </c:pt>
                <c:pt idx="18972">
                  <c:v>-6.7854200000000003E-2</c:v>
                </c:pt>
                <c:pt idx="18973">
                  <c:v>-6.7117200000000002E-2</c:v>
                </c:pt>
                <c:pt idx="18974">
                  <c:v>-6.6309300000000002E-2</c:v>
                </c:pt>
                <c:pt idx="18975">
                  <c:v>-6.5432199999999996E-2</c:v>
                </c:pt>
                <c:pt idx="18976">
                  <c:v>-6.4486799999999997E-2</c:v>
                </c:pt>
                <c:pt idx="18977">
                  <c:v>-6.3473699999999994E-2</c:v>
                </c:pt>
                <c:pt idx="18978">
                  <c:v>-6.2393999999999998E-2</c:v>
                </c:pt>
                <c:pt idx="18979">
                  <c:v>-6.1250600000000002E-2</c:v>
                </c:pt>
                <c:pt idx="18980">
                  <c:v>-6.00469E-2</c:v>
                </c:pt>
                <c:pt idx="18981">
                  <c:v>-5.87856E-2</c:v>
                </c:pt>
                <c:pt idx="18982">
                  <c:v>-5.7468199999999997E-2</c:v>
                </c:pt>
                <c:pt idx="18983">
                  <c:v>-5.6096500000000001E-2</c:v>
                </c:pt>
                <c:pt idx="18984">
                  <c:v>-5.46723E-2</c:v>
                </c:pt>
                <c:pt idx="18985">
                  <c:v>-5.3196E-2</c:v>
                </c:pt>
                <c:pt idx="18986">
                  <c:v>-5.1666900000000002E-2</c:v>
                </c:pt>
                <c:pt idx="18987">
                  <c:v>-5.0085900000000003E-2</c:v>
                </c:pt>
                <c:pt idx="18988">
                  <c:v>-4.8456399999999997E-2</c:v>
                </c:pt>
                <c:pt idx="18989">
                  <c:v>-4.6781200000000002E-2</c:v>
                </c:pt>
                <c:pt idx="18990">
                  <c:v>-4.5061700000000003E-2</c:v>
                </c:pt>
                <c:pt idx="18991">
                  <c:v>-4.3298099999999999E-2</c:v>
                </c:pt>
                <c:pt idx="18992">
                  <c:v>-4.1491199999999999E-2</c:v>
                </c:pt>
                <c:pt idx="18993">
                  <c:v>-3.9642700000000003E-2</c:v>
                </c:pt>
                <c:pt idx="18994">
                  <c:v>-3.7755400000000001E-2</c:v>
                </c:pt>
                <c:pt idx="18995">
                  <c:v>-3.5830800000000003E-2</c:v>
                </c:pt>
                <c:pt idx="18996">
                  <c:v>-3.3870400000000002E-2</c:v>
                </c:pt>
                <c:pt idx="18997">
                  <c:v>-3.1877000000000003E-2</c:v>
                </c:pt>
                <c:pt idx="18998">
                  <c:v>-2.98544E-2</c:v>
                </c:pt>
                <c:pt idx="18999">
                  <c:v>-2.7805199999999999E-2</c:v>
                </c:pt>
                <c:pt idx="19000">
                  <c:v>-2.5731E-2</c:v>
                </c:pt>
                <c:pt idx="19001">
                  <c:v>-2.3634200000000001E-2</c:v>
                </c:pt>
                <c:pt idx="19002">
                  <c:v>-2.1517399999999999E-2</c:v>
                </c:pt>
                <c:pt idx="19003">
                  <c:v>-1.9382900000000002E-2</c:v>
                </c:pt>
                <c:pt idx="19004">
                  <c:v>-1.7232500000000001E-2</c:v>
                </c:pt>
                <c:pt idx="19005">
                  <c:v>-1.50674E-2</c:v>
                </c:pt>
                <c:pt idx="19006">
                  <c:v>-1.2888E-2</c:v>
                </c:pt>
                <c:pt idx="19007">
                  <c:v>-1.06947E-2</c:v>
                </c:pt>
                <c:pt idx="19008" formatCode="0.00E+00">
                  <c:v>-8.4892000000000006E-3</c:v>
                </c:pt>
                <c:pt idx="19009" formatCode="0.00E+00">
                  <c:v>-6.2736399999999996E-3</c:v>
                </c:pt>
                <c:pt idx="19010" formatCode="0.00E+00">
                  <c:v>-4.0498799999999996E-3</c:v>
                </c:pt>
                <c:pt idx="19011" formatCode="0.00E+00">
                  <c:v>-1.81981E-3</c:v>
                </c:pt>
                <c:pt idx="19012" formatCode="0.00E+00">
                  <c:v>4.1404300000000001E-4</c:v>
                </c:pt>
                <c:pt idx="19013" formatCode="0.00E+00">
                  <c:v>2.6493900000000002E-3</c:v>
                </c:pt>
                <c:pt idx="19014" formatCode="0.00E+00">
                  <c:v>4.8844200000000004E-3</c:v>
                </c:pt>
                <c:pt idx="19015" formatCode="0.00E+00">
                  <c:v>7.11716E-3</c:v>
                </c:pt>
                <c:pt idx="19016" formatCode="0.00E+00">
                  <c:v>9.3455699999999992E-3</c:v>
                </c:pt>
                <c:pt idx="19017">
                  <c:v>1.1567900000000001E-2</c:v>
                </c:pt>
                <c:pt idx="19018">
                  <c:v>1.37824E-2</c:v>
                </c:pt>
                <c:pt idx="19019">
                  <c:v>1.5987299999999999E-2</c:v>
                </c:pt>
                <c:pt idx="19020">
                  <c:v>1.8182199999999999E-2</c:v>
                </c:pt>
                <c:pt idx="19021">
                  <c:v>2.03669E-2</c:v>
                </c:pt>
                <c:pt idx="19022">
                  <c:v>2.25407E-2</c:v>
                </c:pt>
                <c:pt idx="19023">
                  <c:v>2.4702600000000002E-2</c:v>
                </c:pt>
                <c:pt idx="19024">
                  <c:v>2.6851799999999999E-2</c:v>
                </c:pt>
                <c:pt idx="19025">
                  <c:v>2.8987099999999998E-2</c:v>
                </c:pt>
                <c:pt idx="19026">
                  <c:v>3.1105500000000001E-2</c:v>
                </c:pt>
                <c:pt idx="19027">
                  <c:v>3.3203900000000001E-2</c:v>
                </c:pt>
                <c:pt idx="19028">
                  <c:v>3.5280699999999998E-2</c:v>
                </c:pt>
                <c:pt idx="19029">
                  <c:v>3.7335800000000002E-2</c:v>
                </c:pt>
                <c:pt idx="19030">
                  <c:v>3.9369599999999998E-2</c:v>
                </c:pt>
                <c:pt idx="19031">
                  <c:v>4.1382099999999998E-2</c:v>
                </c:pt>
                <c:pt idx="19032">
                  <c:v>4.3372500000000001E-2</c:v>
                </c:pt>
                <c:pt idx="19033">
                  <c:v>4.5339600000000001E-2</c:v>
                </c:pt>
                <c:pt idx="19034">
                  <c:v>4.7281900000000002E-2</c:v>
                </c:pt>
                <c:pt idx="19035">
                  <c:v>4.9199199999999998E-2</c:v>
                </c:pt>
                <c:pt idx="19036">
                  <c:v>5.1092600000000002E-2</c:v>
                </c:pt>
                <c:pt idx="19037">
                  <c:v>5.2962799999999997E-2</c:v>
                </c:pt>
                <c:pt idx="19038">
                  <c:v>5.4808900000000001E-2</c:v>
                </c:pt>
                <c:pt idx="19039">
                  <c:v>5.6629499999999999E-2</c:v>
                </c:pt>
                <c:pt idx="19040">
                  <c:v>5.8423299999999997E-2</c:v>
                </c:pt>
                <c:pt idx="19041">
                  <c:v>6.01895E-2</c:v>
                </c:pt>
                <c:pt idx="19042">
                  <c:v>6.1927500000000003E-2</c:v>
                </c:pt>
                <c:pt idx="19043">
                  <c:v>6.3636600000000001E-2</c:v>
                </c:pt>
                <c:pt idx="19044">
                  <c:v>6.5316600000000002E-2</c:v>
                </c:pt>
                <c:pt idx="19045">
                  <c:v>6.6968299999999994E-2</c:v>
                </c:pt>
                <c:pt idx="19046">
                  <c:v>6.8592600000000004E-2</c:v>
                </c:pt>
                <c:pt idx="19047">
                  <c:v>7.0190699999999995E-2</c:v>
                </c:pt>
                <c:pt idx="19048">
                  <c:v>7.1762599999999996E-2</c:v>
                </c:pt>
                <c:pt idx="19049">
                  <c:v>7.3307899999999995E-2</c:v>
                </c:pt>
                <c:pt idx="19050">
                  <c:v>7.4826000000000004E-2</c:v>
                </c:pt>
                <c:pt idx="19051">
                  <c:v>7.6316200000000001E-2</c:v>
                </c:pt>
                <c:pt idx="19052">
                  <c:v>7.7777499999999999E-2</c:v>
                </c:pt>
                <c:pt idx="19053">
                  <c:v>7.9209799999999997E-2</c:v>
                </c:pt>
                <c:pt idx="19054">
                  <c:v>8.0613699999999996E-2</c:v>
                </c:pt>
                <c:pt idx="19055">
                  <c:v>8.1990199999999999E-2</c:v>
                </c:pt>
                <c:pt idx="19056">
                  <c:v>8.3339700000000003E-2</c:v>
                </c:pt>
                <c:pt idx="19057">
                  <c:v>8.4662600000000005E-2</c:v>
                </c:pt>
                <c:pt idx="19058">
                  <c:v>8.5959999999999995E-2</c:v>
                </c:pt>
                <c:pt idx="19059">
                  <c:v>8.7232400000000002E-2</c:v>
                </c:pt>
                <c:pt idx="19060">
                  <c:v>8.8480100000000006E-2</c:v>
                </c:pt>
                <c:pt idx="19061">
                  <c:v>8.9703599999999994E-2</c:v>
                </c:pt>
                <c:pt idx="19062">
                  <c:v>9.0903700000000004E-2</c:v>
                </c:pt>
                <c:pt idx="19063">
                  <c:v>9.2080999999999996E-2</c:v>
                </c:pt>
                <c:pt idx="19064">
                  <c:v>9.3236200000000005E-2</c:v>
                </c:pt>
                <c:pt idx="19065">
                  <c:v>9.4370099999999998E-2</c:v>
                </c:pt>
                <c:pt idx="19066">
                  <c:v>9.5482700000000004E-2</c:v>
                </c:pt>
                <c:pt idx="19067">
                  <c:v>9.6572699999999997E-2</c:v>
                </c:pt>
                <c:pt idx="19068">
                  <c:v>9.7639199999999995E-2</c:v>
                </c:pt>
                <c:pt idx="19069">
                  <c:v>9.8682199999999998E-2</c:v>
                </c:pt>
                <c:pt idx="19070">
                  <c:v>9.9702899999999997E-2</c:v>
                </c:pt>
                <c:pt idx="19071">
                  <c:v>0.100702</c:v>
                </c:pt>
                <c:pt idx="19072">
                  <c:v>0.101678</c:v>
                </c:pt>
                <c:pt idx="19073">
                  <c:v>0.102633</c:v>
                </c:pt>
                <c:pt idx="19074">
                  <c:v>0.10356799999999999</c:v>
                </c:pt>
                <c:pt idx="19075">
                  <c:v>0.10448399999999999</c:v>
                </c:pt>
                <c:pt idx="19076">
                  <c:v>0.10538</c:v>
                </c:pt>
                <c:pt idx="19077">
                  <c:v>0.106257</c:v>
                </c:pt>
                <c:pt idx="19078">
                  <c:v>0.107115</c:v>
                </c:pt>
                <c:pt idx="19079">
                  <c:v>0.107956</c:v>
                </c:pt>
                <c:pt idx="19080">
                  <c:v>0.10878</c:v>
                </c:pt>
                <c:pt idx="19081">
                  <c:v>0.10958900000000001</c:v>
                </c:pt>
                <c:pt idx="19082">
                  <c:v>0.11038100000000001</c:v>
                </c:pt>
                <c:pt idx="19083">
                  <c:v>0.11115800000000001</c:v>
                </c:pt>
                <c:pt idx="19084">
                  <c:v>0.11192000000000001</c:v>
                </c:pt>
                <c:pt idx="19085">
                  <c:v>0.112666</c:v>
                </c:pt>
                <c:pt idx="19086">
                  <c:v>0.11339399999999999</c:v>
                </c:pt>
                <c:pt idx="19087">
                  <c:v>0.114104</c:v>
                </c:pt>
                <c:pt idx="19088">
                  <c:v>0.114796</c:v>
                </c:pt>
                <c:pt idx="19089">
                  <c:v>0.11547</c:v>
                </c:pt>
                <c:pt idx="19090">
                  <c:v>0.11612699999999999</c:v>
                </c:pt>
                <c:pt idx="19091">
                  <c:v>0.116768</c:v>
                </c:pt>
                <c:pt idx="19092">
                  <c:v>0.117393</c:v>
                </c:pt>
                <c:pt idx="19093">
                  <c:v>0.11800099999999999</c:v>
                </c:pt>
                <c:pt idx="19094">
                  <c:v>0.118592</c:v>
                </c:pt>
                <c:pt idx="19095">
                  <c:v>0.119168</c:v>
                </c:pt>
                <c:pt idx="19096">
                  <c:v>0.119727</c:v>
                </c:pt>
                <c:pt idx="19097">
                  <c:v>0.120268</c:v>
                </c:pt>
                <c:pt idx="19098">
                  <c:v>0.120792</c:v>
                </c:pt>
                <c:pt idx="19099">
                  <c:v>0.121298</c:v>
                </c:pt>
                <c:pt idx="19100">
                  <c:v>0.12178799999999999</c:v>
                </c:pt>
                <c:pt idx="19101">
                  <c:v>0.12226099999999999</c:v>
                </c:pt>
                <c:pt idx="19102">
                  <c:v>0.12271700000000001</c:v>
                </c:pt>
                <c:pt idx="19103">
                  <c:v>0.123154</c:v>
                </c:pt>
                <c:pt idx="19104">
                  <c:v>0.123572</c:v>
                </c:pt>
                <c:pt idx="19105">
                  <c:v>0.123971</c:v>
                </c:pt>
                <c:pt idx="19106">
                  <c:v>0.124351</c:v>
                </c:pt>
                <c:pt idx="19107">
                  <c:v>0.12471</c:v>
                </c:pt>
                <c:pt idx="19108">
                  <c:v>0.12504899999999999</c:v>
                </c:pt>
                <c:pt idx="19109">
                  <c:v>0.12536600000000001</c:v>
                </c:pt>
                <c:pt idx="19110">
                  <c:v>0.12566099999999999</c:v>
                </c:pt>
                <c:pt idx="19111">
                  <c:v>0.12593199999999999</c:v>
                </c:pt>
                <c:pt idx="19112">
                  <c:v>0.12617999999999999</c:v>
                </c:pt>
                <c:pt idx="19113">
                  <c:v>0.12640399999999999</c:v>
                </c:pt>
                <c:pt idx="19114">
                  <c:v>0.12660199999999999</c:v>
                </c:pt>
                <c:pt idx="19115">
                  <c:v>0.126775</c:v>
                </c:pt>
                <c:pt idx="19116">
                  <c:v>0.12692000000000001</c:v>
                </c:pt>
                <c:pt idx="19117">
                  <c:v>0.12703800000000001</c:v>
                </c:pt>
                <c:pt idx="19118">
                  <c:v>0.12712799999999999</c:v>
                </c:pt>
                <c:pt idx="19119">
                  <c:v>0.127189</c:v>
                </c:pt>
                <c:pt idx="19120">
                  <c:v>0.127219</c:v>
                </c:pt>
                <c:pt idx="19121">
                  <c:v>0.12721499999999999</c:v>
                </c:pt>
                <c:pt idx="19122">
                  <c:v>0.12717700000000001</c:v>
                </c:pt>
                <c:pt idx="19123">
                  <c:v>0.12710399999999999</c:v>
                </c:pt>
                <c:pt idx="19124">
                  <c:v>0.127</c:v>
                </c:pt>
                <c:pt idx="19125">
                  <c:v>0.126864</c:v>
                </c:pt>
                <c:pt idx="19126">
                  <c:v>0.126696</c:v>
                </c:pt>
                <c:pt idx="19127">
                  <c:v>0.126494</c:v>
                </c:pt>
                <c:pt idx="19128">
                  <c:v>0.12625900000000001</c:v>
                </c:pt>
                <c:pt idx="19129">
                  <c:v>0.12598799999999999</c:v>
                </c:pt>
                <c:pt idx="19130">
                  <c:v>0.12568199999999999</c:v>
                </c:pt>
                <c:pt idx="19131">
                  <c:v>0.125337</c:v>
                </c:pt>
                <c:pt idx="19132">
                  <c:v>0.12495299999999999</c:v>
                </c:pt>
                <c:pt idx="19133">
                  <c:v>0.12453</c:v>
                </c:pt>
                <c:pt idx="19134">
                  <c:v>0.124069</c:v>
                </c:pt>
                <c:pt idx="19135">
                  <c:v>0.123571</c:v>
                </c:pt>
                <c:pt idx="19136">
                  <c:v>0.12303699999999999</c:v>
                </c:pt>
                <c:pt idx="19137">
                  <c:v>0.122465</c:v>
                </c:pt>
                <c:pt idx="19138">
                  <c:v>0.121855</c:v>
                </c:pt>
                <c:pt idx="19139">
                  <c:v>0.121207</c:v>
                </c:pt>
                <c:pt idx="19140">
                  <c:v>0.120519</c:v>
                </c:pt>
                <c:pt idx="19141">
                  <c:v>0.11978999999999999</c:v>
                </c:pt>
                <c:pt idx="19142">
                  <c:v>0.119021</c:v>
                </c:pt>
                <c:pt idx="19143">
                  <c:v>0.118211</c:v>
                </c:pt>
                <c:pt idx="19144">
                  <c:v>0.11736199999999999</c:v>
                </c:pt>
                <c:pt idx="19145">
                  <c:v>0.11647200000000001</c:v>
                </c:pt>
                <c:pt idx="19146">
                  <c:v>0.115541</c:v>
                </c:pt>
                <c:pt idx="19147">
                  <c:v>0.114569</c:v>
                </c:pt>
                <c:pt idx="19148">
                  <c:v>0.113555</c:v>
                </c:pt>
                <c:pt idx="19149">
                  <c:v>0.112499</c:v>
                </c:pt>
                <c:pt idx="19150">
                  <c:v>0.1114</c:v>
                </c:pt>
                <c:pt idx="19151">
                  <c:v>0.11025799999999999</c:v>
                </c:pt>
                <c:pt idx="19152">
                  <c:v>0.109072</c:v>
                </c:pt>
                <c:pt idx="19153">
                  <c:v>0.107844</c:v>
                </c:pt>
                <c:pt idx="19154">
                  <c:v>0.106574</c:v>
                </c:pt>
                <c:pt idx="19155">
                  <c:v>0.105263</c:v>
                </c:pt>
                <c:pt idx="19156">
                  <c:v>0.103912</c:v>
                </c:pt>
                <c:pt idx="19157">
                  <c:v>0.102522</c:v>
                </c:pt>
                <c:pt idx="19158">
                  <c:v>0.101093</c:v>
                </c:pt>
                <c:pt idx="19159">
                  <c:v>9.96282E-2</c:v>
                </c:pt>
                <c:pt idx="19160">
                  <c:v>9.8126699999999997E-2</c:v>
                </c:pt>
                <c:pt idx="19161">
                  <c:v>9.6589400000000006E-2</c:v>
                </c:pt>
                <c:pt idx="19162">
                  <c:v>9.5018000000000005E-2</c:v>
                </c:pt>
                <c:pt idx="19163">
                  <c:v>9.3413300000000005E-2</c:v>
                </c:pt>
                <c:pt idx="19164">
                  <c:v>9.1774300000000003E-2</c:v>
                </c:pt>
                <c:pt idx="19165">
                  <c:v>9.0101799999999996E-2</c:v>
                </c:pt>
                <c:pt idx="19166">
                  <c:v>8.8398099999999993E-2</c:v>
                </c:pt>
                <c:pt idx="19167">
                  <c:v>8.6665300000000001E-2</c:v>
                </c:pt>
                <c:pt idx="19168">
                  <c:v>8.49047E-2</c:v>
                </c:pt>
                <c:pt idx="19169">
                  <c:v>8.31176E-2</c:v>
                </c:pt>
                <c:pt idx="19170">
                  <c:v>8.1305500000000003E-2</c:v>
                </c:pt>
                <c:pt idx="19171">
                  <c:v>7.9469999999999999E-2</c:v>
                </c:pt>
                <c:pt idx="19172">
                  <c:v>7.7612399999999998E-2</c:v>
                </c:pt>
                <c:pt idx="19173">
                  <c:v>7.5733800000000004E-2</c:v>
                </c:pt>
                <c:pt idx="19174">
                  <c:v>7.3835200000000004E-2</c:v>
                </c:pt>
                <c:pt idx="19175">
                  <c:v>7.1917999999999996E-2</c:v>
                </c:pt>
                <c:pt idx="19176">
                  <c:v>6.9983900000000002E-2</c:v>
                </c:pt>
                <c:pt idx="19177">
                  <c:v>6.8035399999999996E-2</c:v>
                </c:pt>
                <c:pt idx="19178">
                  <c:v>6.6075300000000003E-2</c:v>
                </c:pt>
                <c:pt idx="19179">
                  <c:v>6.41066E-2</c:v>
                </c:pt>
                <c:pt idx="19180">
                  <c:v>6.21308E-2</c:v>
                </c:pt>
                <c:pt idx="19181">
                  <c:v>6.0149300000000003E-2</c:v>
                </c:pt>
                <c:pt idx="19182">
                  <c:v>5.8164E-2</c:v>
                </c:pt>
                <c:pt idx="19183">
                  <c:v>5.6176700000000003E-2</c:v>
                </c:pt>
                <c:pt idx="19184">
                  <c:v>5.41892E-2</c:v>
                </c:pt>
                <c:pt idx="19185">
                  <c:v>5.2204E-2</c:v>
                </c:pt>
                <c:pt idx="19186">
                  <c:v>5.0223900000000002E-2</c:v>
                </c:pt>
                <c:pt idx="19187">
                  <c:v>4.8250599999999998E-2</c:v>
                </c:pt>
                <c:pt idx="19188">
                  <c:v>4.62855E-2</c:v>
                </c:pt>
                <c:pt idx="19189">
                  <c:v>4.4329800000000003E-2</c:v>
                </c:pt>
                <c:pt idx="19190">
                  <c:v>4.2385699999999998E-2</c:v>
                </c:pt>
                <c:pt idx="19191">
                  <c:v>4.04558E-2</c:v>
                </c:pt>
                <c:pt idx="19192">
                  <c:v>3.85425E-2</c:v>
                </c:pt>
                <c:pt idx="19193">
                  <c:v>3.6648399999999998E-2</c:v>
                </c:pt>
                <c:pt idx="19194">
                  <c:v>3.4776000000000001E-2</c:v>
                </c:pt>
                <c:pt idx="19195">
                  <c:v>3.2928399999999997E-2</c:v>
                </c:pt>
                <c:pt idx="19196">
                  <c:v>3.1108400000000001E-2</c:v>
                </c:pt>
                <c:pt idx="19197">
                  <c:v>2.9319399999999999E-2</c:v>
                </c:pt>
                <c:pt idx="19198">
                  <c:v>2.7564200000000001E-2</c:v>
                </c:pt>
                <c:pt idx="19199">
                  <c:v>2.5845199999999999E-2</c:v>
                </c:pt>
                <c:pt idx="19200">
                  <c:v>2.41648E-2</c:v>
                </c:pt>
                <c:pt idx="19201">
                  <c:v>2.2525799999999999E-2</c:v>
                </c:pt>
                <c:pt idx="19202">
                  <c:v>2.09301E-2</c:v>
                </c:pt>
                <c:pt idx="19203">
                  <c:v>1.93797E-2</c:v>
                </c:pt>
                <c:pt idx="19204">
                  <c:v>1.7876599999999999E-2</c:v>
                </c:pt>
                <c:pt idx="19205">
                  <c:v>1.6422099999999999E-2</c:v>
                </c:pt>
                <c:pt idx="19206">
                  <c:v>1.50168E-2</c:v>
                </c:pt>
                <c:pt idx="19207">
                  <c:v>1.36624E-2</c:v>
                </c:pt>
                <c:pt idx="19208">
                  <c:v>1.23613E-2</c:v>
                </c:pt>
                <c:pt idx="19209">
                  <c:v>1.11164E-2</c:v>
                </c:pt>
                <c:pt idx="19210" formatCode="0.00E+00">
                  <c:v>9.9309199999999993E-3</c:v>
                </c:pt>
                <c:pt idx="19211" formatCode="0.00E+00">
                  <c:v>8.8083499999999995E-3</c:v>
                </c:pt>
                <c:pt idx="19212" formatCode="0.00E+00">
                  <c:v>7.7511899999999998E-3</c:v>
                </c:pt>
                <c:pt idx="19213" formatCode="0.00E+00">
                  <c:v>6.7604500000000003E-3</c:v>
                </c:pt>
                <c:pt idx="19214" formatCode="0.00E+00">
                  <c:v>5.83703E-3</c:v>
                </c:pt>
                <c:pt idx="19215" formatCode="0.00E+00">
                  <c:v>4.9827600000000001E-3</c:v>
                </c:pt>
                <c:pt idx="19216" formatCode="0.00E+00">
                  <c:v>4.20024E-3</c:v>
                </c:pt>
                <c:pt idx="19217" formatCode="0.00E+00">
                  <c:v>3.4923100000000002E-3</c:v>
                </c:pt>
                <c:pt idx="19218" formatCode="0.00E+00">
                  <c:v>2.8610699999999998E-3</c:v>
                </c:pt>
                <c:pt idx="19219" formatCode="0.00E+00">
                  <c:v>2.3077200000000001E-3</c:v>
                </c:pt>
                <c:pt idx="19220" formatCode="0.00E+00">
                  <c:v>1.8338199999999999E-3</c:v>
                </c:pt>
                <c:pt idx="19221" formatCode="0.00E+00">
                  <c:v>1.4413799999999999E-3</c:v>
                </c:pt>
                <c:pt idx="19222" formatCode="0.00E+00">
                  <c:v>1.1313E-3</c:v>
                </c:pt>
                <c:pt idx="19223" formatCode="0.00E+00">
                  <c:v>9.0357399999999998E-4</c:v>
                </c:pt>
                <c:pt idx="19224" formatCode="0.00E+00">
                  <c:v>7.5899799999999999E-4</c:v>
                </c:pt>
                <c:pt idx="19225" formatCode="0.00E+00">
                  <c:v>6.9930299999999997E-4</c:v>
                </c:pt>
                <c:pt idx="19226" formatCode="0.00E+00">
                  <c:v>7.2590899999999995E-4</c:v>
                </c:pt>
                <c:pt idx="19227" formatCode="0.00E+00">
                  <c:v>8.3930300000000001E-4</c:v>
                </c:pt>
                <c:pt idx="19228" formatCode="0.00E+00">
                  <c:v>1.0391E-3</c:v>
                </c:pt>
                <c:pt idx="19229" formatCode="0.00E+00">
                  <c:v>1.3248100000000001E-3</c:v>
                </c:pt>
                <c:pt idx="19230" formatCode="0.00E+00">
                  <c:v>1.6968700000000001E-3</c:v>
                </c:pt>
                <c:pt idx="19231" formatCode="0.00E+00">
                  <c:v>2.1565600000000001E-3</c:v>
                </c:pt>
                <c:pt idx="19232" formatCode="0.00E+00">
                  <c:v>2.7050799999999999E-3</c:v>
                </c:pt>
                <c:pt idx="19233" formatCode="0.00E+00">
                  <c:v>3.3430399999999998E-3</c:v>
                </c:pt>
                <c:pt idx="19234" formatCode="0.00E+00">
                  <c:v>4.0708899999999998E-3</c:v>
                </c:pt>
                <c:pt idx="19235" formatCode="0.00E+00">
                  <c:v>4.8890799999999996E-3</c:v>
                </c:pt>
                <c:pt idx="19236" formatCode="0.00E+00">
                  <c:v>5.79774E-3</c:v>
                </c:pt>
                <c:pt idx="19237" formatCode="0.00E+00">
                  <c:v>6.79687E-3</c:v>
                </c:pt>
                <c:pt idx="19238" formatCode="0.00E+00">
                  <c:v>7.8865500000000009E-3</c:v>
                </c:pt>
                <c:pt idx="19239" formatCode="0.00E+00">
                  <c:v>9.0663900000000006E-3</c:v>
                </c:pt>
                <c:pt idx="19240">
                  <c:v>1.03357E-2</c:v>
                </c:pt>
                <c:pt idx="19241">
                  <c:v>1.16939E-2</c:v>
                </c:pt>
                <c:pt idx="19242">
                  <c:v>1.3140300000000001E-2</c:v>
                </c:pt>
                <c:pt idx="19243">
                  <c:v>1.46739E-2</c:v>
                </c:pt>
                <c:pt idx="19244">
                  <c:v>1.62939E-2</c:v>
                </c:pt>
                <c:pt idx="19245">
                  <c:v>1.7999899999999999E-2</c:v>
                </c:pt>
                <c:pt idx="19246">
                  <c:v>1.9790700000000001E-2</c:v>
                </c:pt>
                <c:pt idx="19247">
                  <c:v>2.16644E-2</c:v>
                </c:pt>
                <c:pt idx="19248">
                  <c:v>2.36192E-2</c:v>
                </c:pt>
                <c:pt idx="19249">
                  <c:v>2.5653700000000002E-2</c:v>
                </c:pt>
                <c:pt idx="19250">
                  <c:v>2.7766200000000001E-2</c:v>
                </c:pt>
                <c:pt idx="19251">
                  <c:v>2.9955599999999999E-2</c:v>
                </c:pt>
                <c:pt idx="19252">
                  <c:v>3.2220400000000003E-2</c:v>
                </c:pt>
                <c:pt idx="19253">
                  <c:v>3.4557900000000003E-2</c:v>
                </c:pt>
                <c:pt idx="19254">
                  <c:v>3.6965699999999997E-2</c:v>
                </c:pt>
                <c:pt idx="19255">
                  <c:v>3.9442400000000002E-2</c:v>
                </c:pt>
                <c:pt idx="19256">
                  <c:v>4.19864E-2</c:v>
                </c:pt>
                <c:pt idx="19257">
                  <c:v>4.4594799999999997E-2</c:v>
                </c:pt>
                <c:pt idx="19258">
                  <c:v>4.7263699999999999E-2</c:v>
                </c:pt>
                <c:pt idx="19259">
                  <c:v>4.99893E-2</c:v>
                </c:pt>
                <c:pt idx="19260">
                  <c:v>5.2769099999999999E-2</c:v>
                </c:pt>
                <c:pt idx="19261">
                  <c:v>5.5601499999999998E-2</c:v>
                </c:pt>
                <c:pt idx="19262">
                  <c:v>5.8484899999999999E-2</c:v>
                </c:pt>
                <c:pt idx="19263">
                  <c:v>6.1416699999999998E-2</c:v>
                </c:pt>
                <c:pt idx="19264">
                  <c:v>6.4393599999999995E-2</c:v>
                </c:pt>
                <c:pt idx="19265">
                  <c:v>6.7412600000000003E-2</c:v>
                </c:pt>
                <c:pt idx="19266">
                  <c:v>7.0470099999999994E-2</c:v>
                </c:pt>
                <c:pt idx="19267">
                  <c:v>7.35624E-2</c:v>
                </c:pt>
                <c:pt idx="19268">
                  <c:v>7.6685400000000001E-2</c:v>
                </c:pt>
                <c:pt idx="19269">
                  <c:v>7.9835100000000006E-2</c:v>
                </c:pt>
                <c:pt idx="19270">
                  <c:v>8.3008399999999996E-2</c:v>
                </c:pt>
                <c:pt idx="19271">
                  <c:v>8.6202799999999996E-2</c:v>
                </c:pt>
                <c:pt idx="19272">
                  <c:v>8.9415900000000006E-2</c:v>
                </c:pt>
                <c:pt idx="19273">
                  <c:v>9.2644299999999999E-2</c:v>
                </c:pt>
                <c:pt idx="19274">
                  <c:v>9.58841E-2</c:v>
                </c:pt>
                <c:pt idx="19275">
                  <c:v>9.9131700000000003E-2</c:v>
                </c:pt>
                <c:pt idx="19276">
                  <c:v>0.102384</c:v>
                </c:pt>
                <c:pt idx="19277">
                  <c:v>0.10563599999999999</c:v>
                </c:pt>
                <c:pt idx="19278">
                  <c:v>0.10888399999999999</c:v>
                </c:pt>
                <c:pt idx="19279">
                  <c:v>0.112125</c:v>
                </c:pt>
                <c:pt idx="19280">
                  <c:v>0.115356</c:v>
                </c:pt>
                <c:pt idx="19281">
                  <c:v>0.118573</c:v>
                </c:pt>
                <c:pt idx="19282">
                  <c:v>0.12177200000000001</c:v>
                </c:pt>
                <c:pt idx="19283">
                  <c:v>0.12495000000000001</c:v>
                </c:pt>
                <c:pt idx="19284">
                  <c:v>0.12810299999999999</c:v>
                </c:pt>
                <c:pt idx="19285">
                  <c:v>0.13122600000000001</c:v>
                </c:pt>
                <c:pt idx="19286">
                  <c:v>0.13431599999999999</c:v>
                </c:pt>
                <c:pt idx="19287">
                  <c:v>0.13736899999999999</c:v>
                </c:pt>
                <c:pt idx="19288">
                  <c:v>0.14038100000000001</c:v>
                </c:pt>
                <c:pt idx="19289">
                  <c:v>0.143349</c:v>
                </c:pt>
                <c:pt idx="19290">
                  <c:v>0.14627000000000001</c:v>
                </c:pt>
                <c:pt idx="19291">
                  <c:v>0.14913899999999999</c:v>
                </c:pt>
                <c:pt idx="19292">
                  <c:v>0.151953</c:v>
                </c:pt>
                <c:pt idx="19293">
                  <c:v>0.15470700000000001</c:v>
                </c:pt>
                <c:pt idx="19294">
                  <c:v>0.15739900000000001</c:v>
                </c:pt>
                <c:pt idx="19295">
                  <c:v>0.160025</c:v>
                </c:pt>
                <c:pt idx="19296">
                  <c:v>0.162582</c:v>
                </c:pt>
                <c:pt idx="19297">
                  <c:v>0.16506699999999999</c:v>
                </c:pt>
                <c:pt idx="19298">
                  <c:v>0.16747500000000001</c:v>
                </c:pt>
                <c:pt idx="19299">
                  <c:v>0.16980400000000001</c:v>
                </c:pt>
                <c:pt idx="19300">
                  <c:v>0.17205200000000001</c:v>
                </c:pt>
                <c:pt idx="19301">
                  <c:v>0.17421700000000001</c:v>
                </c:pt>
                <c:pt idx="19302">
                  <c:v>0.17629600000000001</c:v>
                </c:pt>
                <c:pt idx="19303">
                  <c:v>0.178286</c:v>
                </c:pt>
                <c:pt idx="19304">
                  <c:v>0.18018400000000001</c:v>
                </c:pt>
                <c:pt idx="19305">
                  <c:v>0.18198900000000001</c:v>
                </c:pt>
                <c:pt idx="19306">
                  <c:v>0.183696</c:v>
                </c:pt>
                <c:pt idx="19307">
                  <c:v>0.185305</c:v>
                </c:pt>
                <c:pt idx="19308">
                  <c:v>0.18681200000000001</c:v>
                </c:pt>
                <c:pt idx="19309">
                  <c:v>0.18821599999999999</c:v>
                </c:pt>
                <c:pt idx="19310">
                  <c:v>0.18951499999999999</c:v>
                </c:pt>
                <c:pt idx="19311">
                  <c:v>0.19070699999999999</c:v>
                </c:pt>
                <c:pt idx="19312">
                  <c:v>0.19179099999999999</c:v>
                </c:pt>
                <c:pt idx="19313">
                  <c:v>0.19276499999999999</c:v>
                </c:pt>
                <c:pt idx="19314">
                  <c:v>0.19362799999999999</c:v>
                </c:pt>
                <c:pt idx="19315">
                  <c:v>0.194381</c:v>
                </c:pt>
                <c:pt idx="19316">
                  <c:v>0.195024</c:v>
                </c:pt>
                <c:pt idx="19317">
                  <c:v>0.19555500000000001</c:v>
                </c:pt>
                <c:pt idx="19318">
                  <c:v>0.19597300000000001</c:v>
                </c:pt>
                <c:pt idx="19319">
                  <c:v>0.19627900000000001</c:v>
                </c:pt>
                <c:pt idx="19320">
                  <c:v>0.19647000000000001</c:v>
                </c:pt>
                <c:pt idx="19321">
                  <c:v>0.196548</c:v>
                </c:pt>
                <c:pt idx="19322">
                  <c:v>0.19651199999999999</c:v>
                </c:pt>
                <c:pt idx="19323">
                  <c:v>0.19636300000000001</c:v>
                </c:pt>
                <c:pt idx="19324">
                  <c:v>0.196101</c:v>
                </c:pt>
                <c:pt idx="19325">
                  <c:v>0.19572800000000001</c:v>
                </c:pt>
                <c:pt idx="19326">
                  <c:v>0.195245</c:v>
                </c:pt>
                <c:pt idx="19327">
                  <c:v>0.19465199999999999</c:v>
                </c:pt>
                <c:pt idx="19328">
                  <c:v>0.19395100000000001</c:v>
                </c:pt>
                <c:pt idx="19329">
                  <c:v>0.19314200000000001</c:v>
                </c:pt>
                <c:pt idx="19330">
                  <c:v>0.19222700000000001</c:v>
                </c:pt>
                <c:pt idx="19331">
                  <c:v>0.19120599999999999</c:v>
                </c:pt>
                <c:pt idx="19332">
                  <c:v>0.190082</c:v>
                </c:pt>
                <c:pt idx="19333">
                  <c:v>0.188857</c:v>
                </c:pt>
                <c:pt idx="19334">
                  <c:v>0.187532</c:v>
                </c:pt>
                <c:pt idx="19335">
                  <c:v>0.18611</c:v>
                </c:pt>
                <c:pt idx="19336">
                  <c:v>0.18459400000000001</c:v>
                </c:pt>
                <c:pt idx="19337">
                  <c:v>0.18298600000000001</c:v>
                </c:pt>
                <c:pt idx="19338">
                  <c:v>0.181287</c:v>
                </c:pt>
                <c:pt idx="19339">
                  <c:v>0.17949899999999999</c:v>
                </c:pt>
                <c:pt idx="19340">
                  <c:v>0.17762600000000001</c:v>
                </c:pt>
                <c:pt idx="19341">
                  <c:v>0.17566999999999999</c:v>
                </c:pt>
                <c:pt idx="19342">
                  <c:v>0.17363500000000001</c:v>
                </c:pt>
                <c:pt idx="19343">
                  <c:v>0.17152400000000001</c:v>
                </c:pt>
                <c:pt idx="19344">
                  <c:v>0.16933999999999999</c:v>
                </c:pt>
                <c:pt idx="19345">
                  <c:v>0.16708600000000001</c:v>
                </c:pt>
                <c:pt idx="19346">
                  <c:v>0.164766</c:v>
                </c:pt>
                <c:pt idx="19347">
                  <c:v>0.162384</c:v>
                </c:pt>
                <c:pt idx="19348">
                  <c:v>0.159943</c:v>
                </c:pt>
                <c:pt idx="19349">
                  <c:v>0.15744900000000001</c:v>
                </c:pt>
                <c:pt idx="19350">
                  <c:v>0.15490399999999999</c:v>
                </c:pt>
                <c:pt idx="19351">
                  <c:v>0.152314</c:v>
                </c:pt>
                <c:pt idx="19352">
                  <c:v>0.14968100000000001</c:v>
                </c:pt>
                <c:pt idx="19353">
                  <c:v>0.147011</c:v>
                </c:pt>
                <c:pt idx="19354">
                  <c:v>0.14430799999999999</c:v>
                </c:pt>
                <c:pt idx="19355">
                  <c:v>0.14157400000000001</c:v>
                </c:pt>
                <c:pt idx="19356">
                  <c:v>0.13881499999999999</c:v>
                </c:pt>
                <c:pt idx="19357">
                  <c:v>0.13603100000000001</c:v>
                </c:pt>
                <c:pt idx="19358">
                  <c:v>0.13322899999999999</c:v>
                </c:pt>
                <c:pt idx="19359">
                  <c:v>0.130411</c:v>
                </c:pt>
                <c:pt idx="19360">
                  <c:v>0.127582</c:v>
                </c:pt>
                <c:pt idx="19361">
                  <c:v>0.124746</c:v>
                </c:pt>
                <c:pt idx="19362">
                  <c:v>0.121907</c:v>
                </c:pt>
                <c:pt idx="19363">
                  <c:v>0.119071</c:v>
                </c:pt>
                <c:pt idx="19364">
                  <c:v>0.11624</c:v>
                </c:pt>
                <c:pt idx="19365">
                  <c:v>0.11341900000000001</c:v>
                </c:pt>
                <c:pt idx="19366">
                  <c:v>0.11061</c:v>
                </c:pt>
                <c:pt idx="19367">
                  <c:v>0.107817</c:v>
                </c:pt>
                <c:pt idx="19368">
                  <c:v>0.105044</c:v>
                </c:pt>
                <c:pt idx="19369">
                  <c:v>0.102294</c:v>
                </c:pt>
                <c:pt idx="19370">
                  <c:v>9.9571499999999993E-2</c:v>
                </c:pt>
                <c:pt idx="19371">
                  <c:v>9.6880599999999997E-2</c:v>
                </c:pt>
                <c:pt idx="19372">
                  <c:v>9.4225000000000003E-2</c:v>
                </c:pt>
                <c:pt idx="19373">
                  <c:v>9.1608200000000001E-2</c:v>
                </c:pt>
                <c:pt idx="19374">
                  <c:v>8.9032799999999995E-2</c:v>
                </c:pt>
                <c:pt idx="19375">
                  <c:v>8.6501800000000004E-2</c:v>
                </c:pt>
                <c:pt idx="19376">
                  <c:v>8.4017900000000006E-2</c:v>
                </c:pt>
                <c:pt idx="19377">
                  <c:v>8.1584299999999998E-2</c:v>
                </c:pt>
                <c:pt idx="19378">
                  <c:v>7.92041E-2</c:v>
                </c:pt>
                <c:pt idx="19379">
                  <c:v>7.6880100000000007E-2</c:v>
                </c:pt>
                <c:pt idx="19380">
                  <c:v>7.4615000000000001E-2</c:v>
                </c:pt>
                <c:pt idx="19381">
                  <c:v>7.2411699999999996E-2</c:v>
                </c:pt>
                <c:pt idx="19382">
                  <c:v>7.0272399999999999E-2</c:v>
                </c:pt>
                <c:pt idx="19383">
                  <c:v>6.8199800000000005E-2</c:v>
                </c:pt>
                <c:pt idx="19384">
                  <c:v>6.6196199999999997E-2</c:v>
                </c:pt>
                <c:pt idx="19385">
                  <c:v>6.4263700000000007E-2</c:v>
                </c:pt>
                <c:pt idx="19386">
                  <c:v>6.2404099999999997E-2</c:v>
                </c:pt>
                <c:pt idx="19387">
                  <c:v>6.06188E-2</c:v>
                </c:pt>
                <c:pt idx="19388">
                  <c:v>5.8909700000000002E-2</c:v>
                </c:pt>
                <c:pt idx="19389">
                  <c:v>5.7279299999999998E-2</c:v>
                </c:pt>
                <c:pt idx="19390">
                  <c:v>5.57297E-2</c:v>
                </c:pt>
                <c:pt idx="19391">
                  <c:v>5.4262400000000002E-2</c:v>
                </c:pt>
                <c:pt idx="19392">
                  <c:v>5.2878300000000003E-2</c:v>
                </c:pt>
                <c:pt idx="19393">
                  <c:v>5.1578699999999998E-2</c:v>
                </c:pt>
                <c:pt idx="19394">
                  <c:v>5.0364199999999998E-2</c:v>
                </c:pt>
                <c:pt idx="19395">
                  <c:v>4.92352E-2</c:v>
                </c:pt>
                <c:pt idx="19396">
                  <c:v>4.8191699999999997E-2</c:v>
                </c:pt>
                <c:pt idx="19397">
                  <c:v>4.7233900000000002E-2</c:v>
                </c:pt>
                <c:pt idx="19398">
                  <c:v>4.6362300000000002E-2</c:v>
                </c:pt>
                <c:pt idx="19399">
                  <c:v>4.5578300000000002E-2</c:v>
                </c:pt>
                <c:pt idx="19400">
                  <c:v>4.4882199999999997E-2</c:v>
                </c:pt>
                <c:pt idx="19401">
                  <c:v>4.4273899999999998E-2</c:v>
                </c:pt>
                <c:pt idx="19402">
                  <c:v>4.3753399999999998E-2</c:v>
                </c:pt>
                <c:pt idx="19403">
                  <c:v>4.3320699999999997E-2</c:v>
                </c:pt>
                <c:pt idx="19404">
                  <c:v>4.29755E-2</c:v>
                </c:pt>
                <c:pt idx="19405">
                  <c:v>4.2717400000000003E-2</c:v>
                </c:pt>
                <c:pt idx="19406">
                  <c:v>4.25455E-2</c:v>
                </c:pt>
                <c:pt idx="19407">
                  <c:v>4.2458799999999998E-2</c:v>
                </c:pt>
                <c:pt idx="19408">
                  <c:v>4.2456500000000001E-2</c:v>
                </c:pt>
                <c:pt idx="19409">
                  <c:v>4.2537499999999999E-2</c:v>
                </c:pt>
                <c:pt idx="19410">
                  <c:v>4.2700099999999998E-2</c:v>
                </c:pt>
                <c:pt idx="19411">
                  <c:v>4.2942899999999999E-2</c:v>
                </c:pt>
                <c:pt idx="19412">
                  <c:v>4.3265100000000001E-2</c:v>
                </c:pt>
                <c:pt idx="19413">
                  <c:v>4.3665799999999998E-2</c:v>
                </c:pt>
                <c:pt idx="19414">
                  <c:v>4.4143700000000001E-2</c:v>
                </c:pt>
                <c:pt idx="19415">
                  <c:v>4.4697000000000001E-2</c:v>
                </c:pt>
                <c:pt idx="19416">
                  <c:v>4.53234E-2</c:v>
                </c:pt>
                <c:pt idx="19417">
                  <c:v>4.6020100000000001E-2</c:v>
                </c:pt>
                <c:pt idx="19418">
                  <c:v>4.6784399999999997E-2</c:v>
                </c:pt>
                <c:pt idx="19419">
                  <c:v>4.7614200000000002E-2</c:v>
                </c:pt>
                <c:pt idx="19420">
                  <c:v>4.8507300000000003E-2</c:v>
                </c:pt>
                <c:pt idx="19421">
                  <c:v>4.9461600000000001E-2</c:v>
                </c:pt>
                <c:pt idx="19422">
                  <c:v>5.0475300000000001E-2</c:v>
                </c:pt>
                <c:pt idx="19423">
                  <c:v>5.15462E-2</c:v>
                </c:pt>
                <c:pt idx="19424">
                  <c:v>5.2671000000000003E-2</c:v>
                </c:pt>
                <c:pt idx="19425">
                  <c:v>5.3845799999999999E-2</c:v>
                </c:pt>
                <c:pt idx="19426">
                  <c:v>5.5067699999999997E-2</c:v>
                </c:pt>
                <c:pt idx="19427">
                  <c:v>5.6334500000000003E-2</c:v>
                </c:pt>
                <c:pt idx="19428">
                  <c:v>5.7644000000000001E-2</c:v>
                </c:pt>
                <c:pt idx="19429">
                  <c:v>5.8993299999999999E-2</c:v>
                </c:pt>
                <c:pt idx="19430">
                  <c:v>6.0380000000000003E-2</c:v>
                </c:pt>
                <c:pt idx="19431">
                  <c:v>6.1801599999999998E-2</c:v>
                </c:pt>
                <c:pt idx="19432">
                  <c:v>6.3255199999999998E-2</c:v>
                </c:pt>
                <c:pt idx="19433">
                  <c:v>6.47374E-2</c:v>
                </c:pt>
                <c:pt idx="19434">
                  <c:v>6.6245200000000004E-2</c:v>
                </c:pt>
                <c:pt idx="19435">
                  <c:v>6.7775600000000005E-2</c:v>
                </c:pt>
                <c:pt idx="19436">
                  <c:v>6.9326399999999996E-2</c:v>
                </c:pt>
                <c:pt idx="19437">
                  <c:v>7.0895700000000006E-2</c:v>
                </c:pt>
                <c:pt idx="19438">
                  <c:v>7.24823E-2</c:v>
                </c:pt>
                <c:pt idx="19439">
                  <c:v>7.4084300000000006E-2</c:v>
                </c:pt>
                <c:pt idx="19440">
                  <c:v>7.5697500000000001E-2</c:v>
                </c:pt>
                <c:pt idx="19441">
                  <c:v>7.7316300000000004E-2</c:v>
                </c:pt>
                <c:pt idx="19442">
                  <c:v>7.8937099999999996E-2</c:v>
                </c:pt>
                <c:pt idx="19443">
                  <c:v>8.0556500000000003E-2</c:v>
                </c:pt>
                <c:pt idx="19444">
                  <c:v>8.2170699999999999E-2</c:v>
                </c:pt>
                <c:pt idx="19445">
                  <c:v>8.3776199999999995E-2</c:v>
                </c:pt>
                <c:pt idx="19446">
                  <c:v>8.5370000000000001E-2</c:v>
                </c:pt>
                <c:pt idx="19447">
                  <c:v>8.6948899999999996E-2</c:v>
                </c:pt>
                <c:pt idx="19448">
                  <c:v>8.8509900000000002E-2</c:v>
                </c:pt>
                <c:pt idx="19449">
                  <c:v>9.0049599999999994E-2</c:v>
                </c:pt>
                <c:pt idx="19450">
                  <c:v>9.1565199999999999E-2</c:v>
                </c:pt>
                <c:pt idx="19451">
                  <c:v>9.3053800000000006E-2</c:v>
                </c:pt>
                <c:pt idx="19452">
                  <c:v>9.4511999999999999E-2</c:v>
                </c:pt>
                <c:pt idx="19453">
                  <c:v>9.5936400000000005E-2</c:v>
                </c:pt>
                <c:pt idx="19454">
                  <c:v>9.7323900000000005E-2</c:v>
                </c:pt>
                <c:pt idx="19455">
                  <c:v>9.8672099999999999E-2</c:v>
                </c:pt>
                <c:pt idx="19456">
                  <c:v>9.9978999999999998E-2</c:v>
                </c:pt>
                <c:pt idx="19457">
                  <c:v>0.101243</c:v>
                </c:pt>
                <c:pt idx="19458">
                  <c:v>0.10246</c:v>
                </c:pt>
                <c:pt idx="19459">
                  <c:v>0.103631</c:v>
                </c:pt>
                <c:pt idx="19460">
                  <c:v>0.104751</c:v>
                </c:pt>
                <c:pt idx="19461">
                  <c:v>0.105821</c:v>
                </c:pt>
                <c:pt idx="19462">
                  <c:v>0.106837</c:v>
                </c:pt>
                <c:pt idx="19463">
                  <c:v>0.107797</c:v>
                </c:pt>
                <c:pt idx="19464">
                  <c:v>0.1087</c:v>
                </c:pt>
                <c:pt idx="19465">
                  <c:v>0.109543</c:v>
                </c:pt>
                <c:pt idx="19466">
                  <c:v>0.11032599999999999</c:v>
                </c:pt>
                <c:pt idx="19467">
                  <c:v>0.11104700000000001</c:v>
                </c:pt>
                <c:pt idx="19468">
                  <c:v>0.111703</c:v>
                </c:pt>
                <c:pt idx="19469">
                  <c:v>0.112294</c:v>
                </c:pt>
                <c:pt idx="19470">
                  <c:v>0.112817</c:v>
                </c:pt>
                <c:pt idx="19471">
                  <c:v>0.113274</c:v>
                </c:pt>
                <c:pt idx="19472">
                  <c:v>0.113662</c:v>
                </c:pt>
                <c:pt idx="19473">
                  <c:v>0.11398</c:v>
                </c:pt>
                <c:pt idx="19474">
                  <c:v>0.114228</c:v>
                </c:pt>
                <c:pt idx="19475">
                  <c:v>0.11440400000000001</c:v>
                </c:pt>
                <c:pt idx="19476">
                  <c:v>0.11451</c:v>
                </c:pt>
                <c:pt idx="19477">
                  <c:v>0.11454400000000001</c:v>
                </c:pt>
                <c:pt idx="19478">
                  <c:v>0.114505</c:v>
                </c:pt>
                <c:pt idx="19479">
                  <c:v>0.114395</c:v>
                </c:pt>
                <c:pt idx="19480">
                  <c:v>0.114214</c:v>
                </c:pt>
                <c:pt idx="19481">
                  <c:v>0.11396199999999999</c:v>
                </c:pt>
                <c:pt idx="19482">
                  <c:v>0.11364</c:v>
                </c:pt>
                <c:pt idx="19483">
                  <c:v>0.113249</c:v>
                </c:pt>
                <c:pt idx="19484">
                  <c:v>0.112788</c:v>
                </c:pt>
                <c:pt idx="19485">
                  <c:v>0.112258</c:v>
                </c:pt>
                <c:pt idx="19486">
                  <c:v>0.111661</c:v>
                </c:pt>
                <c:pt idx="19487">
                  <c:v>0.110998</c:v>
                </c:pt>
                <c:pt idx="19488">
                  <c:v>0.110272</c:v>
                </c:pt>
                <c:pt idx="19489">
                  <c:v>0.109483</c:v>
                </c:pt>
                <c:pt idx="19490">
                  <c:v>0.10863299999999999</c:v>
                </c:pt>
                <c:pt idx="19491">
                  <c:v>0.107725</c:v>
                </c:pt>
                <c:pt idx="19492">
                  <c:v>0.10675999999999999</c:v>
                </c:pt>
                <c:pt idx="19493">
                  <c:v>0.10574</c:v>
                </c:pt>
                <c:pt idx="19494">
                  <c:v>0.104668</c:v>
                </c:pt>
                <c:pt idx="19495">
                  <c:v>0.103545</c:v>
                </c:pt>
                <c:pt idx="19496">
                  <c:v>0.10237499999999999</c:v>
                </c:pt>
                <c:pt idx="19497">
                  <c:v>0.101158</c:v>
                </c:pt>
                <c:pt idx="19498">
                  <c:v>9.9898399999999998E-2</c:v>
                </c:pt>
                <c:pt idx="19499">
                  <c:v>9.8597799999999999E-2</c:v>
                </c:pt>
                <c:pt idx="19500">
                  <c:v>9.7259899999999996E-2</c:v>
                </c:pt>
                <c:pt idx="19501">
                  <c:v>9.5887899999999998E-2</c:v>
                </c:pt>
                <c:pt idx="19502">
                  <c:v>9.4485E-2</c:v>
                </c:pt>
                <c:pt idx="19503">
                  <c:v>9.3054200000000004E-2</c:v>
                </c:pt>
                <c:pt idx="19504">
                  <c:v>9.1598799999999994E-2</c:v>
                </c:pt>
                <c:pt idx="19505">
                  <c:v>9.0121599999999996E-2</c:v>
                </c:pt>
                <c:pt idx="19506">
                  <c:v>8.8625599999999999E-2</c:v>
                </c:pt>
                <c:pt idx="19507">
                  <c:v>8.7114300000000006E-2</c:v>
                </c:pt>
                <c:pt idx="19508">
                  <c:v>8.5591399999999998E-2</c:v>
                </c:pt>
                <c:pt idx="19509">
                  <c:v>8.4061300000000005E-2</c:v>
                </c:pt>
                <c:pt idx="19510">
                  <c:v>8.2527799999999998E-2</c:v>
                </c:pt>
                <c:pt idx="19511">
                  <c:v>8.0994300000000005E-2</c:v>
                </c:pt>
                <c:pt idx="19512">
                  <c:v>7.9463199999999998E-2</c:v>
                </c:pt>
                <c:pt idx="19513">
                  <c:v>7.7937199999999998E-2</c:v>
                </c:pt>
                <c:pt idx="19514">
                  <c:v>7.6419699999999993E-2</c:v>
                </c:pt>
                <c:pt idx="19515">
                  <c:v>7.4914800000000004E-2</c:v>
                </c:pt>
                <c:pt idx="19516">
                  <c:v>7.3425900000000002E-2</c:v>
                </c:pt>
                <c:pt idx="19517">
                  <c:v>7.1956699999999998E-2</c:v>
                </c:pt>
                <c:pt idx="19518">
                  <c:v>7.0511199999999996E-2</c:v>
                </c:pt>
                <c:pt idx="19519">
                  <c:v>6.9093500000000002E-2</c:v>
                </c:pt>
                <c:pt idx="19520">
                  <c:v>6.7707199999999995E-2</c:v>
                </c:pt>
                <c:pt idx="19521">
                  <c:v>6.6354800000000005E-2</c:v>
                </c:pt>
                <c:pt idx="19522">
                  <c:v>6.5038600000000002E-2</c:v>
                </c:pt>
                <c:pt idx="19523">
                  <c:v>6.3760899999999995E-2</c:v>
                </c:pt>
                <c:pt idx="19524">
                  <c:v>6.2525200000000003E-2</c:v>
                </c:pt>
                <c:pt idx="19525">
                  <c:v>6.13357E-2</c:v>
                </c:pt>
                <c:pt idx="19526">
                  <c:v>6.0196699999999999E-2</c:v>
                </c:pt>
                <c:pt idx="19527">
                  <c:v>5.9109799999999997E-2</c:v>
                </c:pt>
                <c:pt idx="19528">
                  <c:v>5.8074899999999999E-2</c:v>
                </c:pt>
                <c:pt idx="19529">
                  <c:v>5.70926E-2</c:v>
                </c:pt>
                <c:pt idx="19530">
                  <c:v>5.6165300000000001E-2</c:v>
                </c:pt>
                <c:pt idx="19531">
                  <c:v>5.5294700000000002E-2</c:v>
                </c:pt>
                <c:pt idx="19532">
                  <c:v>5.4481799999999997E-2</c:v>
                </c:pt>
                <c:pt idx="19533">
                  <c:v>5.3727900000000002E-2</c:v>
                </c:pt>
                <c:pt idx="19534">
                  <c:v>5.3034199999999997E-2</c:v>
                </c:pt>
                <c:pt idx="19535">
                  <c:v>5.24021E-2</c:v>
                </c:pt>
                <c:pt idx="19536">
                  <c:v>5.18326E-2</c:v>
                </c:pt>
                <c:pt idx="19537">
                  <c:v>5.1326200000000002E-2</c:v>
                </c:pt>
                <c:pt idx="19538">
                  <c:v>5.0883200000000003E-2</c:v>
                </c:pt>
                <c:pt idx="19539">
                  <c:v>5.0503300000000001E-2</c:v>
                </c:pt>
                <c:pt idx="19540">
                  <c:v>5.0186799999999997E-2</c:v>
                </c:pt>
                <c:pt idx="19541">
                  <c:v>4.9934199999999998E-2</c:v>
                </c:pt>
                <c:pt idx="19542">
                  <c:v>4.9746100000000001E-2</c:v>
                </c:pt>
                <c:pt idx="19543">
                  <c:v>4.9622699999999999E-2</c:v>
                </c:pt>
                <c:pt idx="19544">
                  <c:v>4.9563900000000001E-2</c:v>
                </c:pt>
                <c:pt idx="19545">
                  <c:v>4.9569299999999997E-2</c:v>
                </c:pt>
                <c:pt idx="19546">
                  <c:v>4.9638599999999998E-2</c:v>
                </c:pt>
                <c:pt idx="19547">
                  <c:v>4.9772200000000003E-2</c:v>
                </c:pt>
                <c:pt idx="19548">
                  <c:v>4.99707E-2</c:v>
                </c:pt>
                <c:pt idx="19549">
                  <c:v>5.02342E-2</c:v>
                </c:pt>
                <c:pt idx="19550">
                  <c:v>5.0561500000000002E-2</c:v>
                </c:pt>
                <c:pt idx="19551">
                  <c:v>5.09509E-2</c:v>
                </c:pt>
                <c:pt idx="19552">
                  <c:v>5.1401099999999998E-2</c:v>
                </c:pt>
                <c:pt idx="19553">
                  <c:v>5.1911199999999998E-2</c:v>
                </c:pt>
                <c:pt idx="19554">
                  <c:v>5.2479400000000002E-2</c:v>
                </c:pt>
                <c:pt idx="19555">
                  <c:v>5.3103699999999997E-2</c:v>
                </c:pt>
                <c:pt idx="19556">
                  <c:v>5.3782299999999998E-2</c:v>
                </c:pt>
                <c:pt idx="19557">
                  <c:v>5.4513100000000002E-2</c:v>
                </c:pt>
                <c:pt idx="19558">
                  <c:v>5.5294299999999998E-2</c:v>
                </c:pt>
                <c:pt idx="19559">
                  <c:v>5.6124100000000003E-2</c:v>
                </c:pt>
                <c:pt idx="19560">
                  <c:v>5.7000500000000003E-2</c:v>
                </c:pt>
                <c:pt idx="19561">
                  <c:v>5.7920399999999997E-2</c:v>
                </c:pt>
                <c:pt idx="19562">
                  <c:v>5.88814E-2</c:v>
                </c:pt>
                <c:pt idx="19563">
                  <c:v>5.9881499999999997E-2</c:v>
                </c:pt>
                <c:pt idx="19564">
                  <c:v>6.0917699999999998E-2</c:v>
                </c:pt>
                <c:pt idx="19565">
                  <c:v>6.1985499999999999E-2</c:v>
                </c:pt>
                <c:pt idx="19566">
                  <c:v>6.3079300000000005E-2</c:v>
                </c:pt>
                <c:pt idx="19567">
                  <c:v>6.4196199999999995E-2</c:v>
                </c:pt>
                <c:pt idx="19568">
                  <c:v>6.5336500000000006E-2</c:v>
                </c:pt>
                <c:pt idx="19569">
                  <c:v>6.6499799999999998E-2</c:v>
                </c:pt>
                <c:pt idx="19570">
                  <c:v>6.7684099999999997E-2</c:v>
                </c:pt>
                <c:pt idx="19571">
                  <c:v>6.8886000000000003E-2</c:v>
                </c:pt>
                <c:pt idx="19572">
                  <c:v>7.0102600000000001E-2</c:v>
                </c:pt>
                <c:pt idx="19573">
                  <c:v>7.1331000000000006E-2</c:v>
                </c:pt>
                <c:pt idx="19574">
                  <c:v>7.2567999999999994E-2</c:v>
                </c:pt>
                <c:pt idx="19575">
                  <c:v>7.3810200000000006E-2</c:v>
                </c:pt>
                <c:pt idx="19576">
                  <c:v>7.5055300000000005E-2</c:v>
                </c:pt>
                <c:pt idx="19577">
                  <c:v>7.6300499999999993E-2</c:v>
                </c:pt>
                <c:pt idx="19578">
                  <c:v>7.75425E-2</c:v>
                </c:pt>
                <c:pt idx="19579">
                  <c:v>7.8777200000000006E-2</c:v>
                </c:pt>
                <c:pt idx="19580">
                  <c:v>8.0000100000000005E-2</c:v>
                </c:pt>
                <c:pt idx="19581">
                  <c:v>8.1206600000000004E-2</c:v>
                </c:pt>
                <c:pt idx="19582">
                  <c:v>8.2392900000000005E-2</c:v>
                </c:pt>
                <c:pt idx="19583">
                  <c:v>8.3555099999999993E-2</c:v>
                </c:pt>
                <c:pt idx="19584">
                  <c:v>8.4689299999999995E-2</c:v>
                </c:pt>
                <c:pt idx="19585">
                  <c:v>8.5791699999999999E-2</c:v>
                </c:pt>
                <c:pt idx="19586">
                  <c:v>8.6859800000000001E-2</c:v>
                </c:pt>
                <c:pt idx="19587">
                  <c:v>8.7891999999999998E-2</c:v>
                </c:pt>
                <c:pt idx="19588">
                  <c:v>8.8886900000000005E-2</c:v>
                </c:pt>
                <c:pt idx="19589">
                  <c:v>8.9841400000000002E-2</c:v>
                </c:pt>
                <c:pt idx="19590">
                  <c:v>9.07501E-2</c:v>
                </c:pt>
                <c:pt idx="19591">
                  <c:v>9.1607099999999997E-2</c:v>
                </c:pt>
                <c:pt idx="19592">
                  <c:v>9.2407799999999998E-2</c:v>
                </c:pt>
                <c:pt idx="19593">
                  <c:v>9.3149399999999993E-2</c:v>
                </c:pt>
                <c:pt idx="19594">
                  <c:v>9.3829599999999999E-2</c:v>
                </c:pt>
                <c:pt idx="19595">
                  <c:v>9.4447299999999998E-2</c:v>
                </c:pt>
                <c:pt idx="19596">
                  <c:v>9.5002799999999998E-2</c:v>
                </c:pt>
                <c:pt idx="19597">
                  <c:v>9.5496999999999999E-2</c:v>
                </c:pt>
                <c:pt idx="19598">
                  <c:v>9.5928600000000003E-2</c:v>
                </c:pt>
                <c:pt idx="19599">
                  <c:v>9.6292799999999998E-2</c:v>
                </c:pt>
                <c:pt idx="19600">
                  <c:v>9.6584100000000006E-2</c:v>
                </c:pt>
                <c:pt idx="19601">
                  <c:v>9.68001E-2</c:v>
                </c:pt>
                <c:pt idx="19602">
                  <c:v>9.6940700000000005E-2</c:v>
                </c:pt>
                <c:pt idx="19603">
                  <c:v>9.7004699999999999E-2</c:v>
                </c:pt>
                <c:pt idx="19604">
                  <c:v>9.69883E-2</c:v>
                </c:pt>
                <c:pt idx="19605">
                  <c:v>9.6888000000000002E-2</c:v>
                </c:pt>
                <c:pt idx="19606">
                  <c:v>9.6701800000000004E-2</c:v>
                </c:pt>
                <c:pt idx="19607">
                  <c:v>9.6429500000000001E-2</c:v>
                </c:pt>
                <c:pt idx="19608">
                  <c:v>9.6070000000000003E-2</c:v>
                </c:pt>
                <c:pt idx="19609">
                  <c:v>9.5622499999999999E-2</c:v>
                </c:pt>
                <c:pt idx="19610">
                  <c:v>9.5087199999999997E-2</c:v>
                </c:pt>
                <c:pt idx="19611">
                  <c:v>9.4464999999999993E-2</c:v>
                </c:pt>
                <c:pt idx="19612">
                  <c:v>9.3757199999999999E-2</c:v>
                </c:pt>
                <c:pt idx="19613">
                  <c:v>9.2964699999999997E-2</c:v>
                </c:pt>
                <c:pt idx="19614">
                  <c:v>9.2086500000000002E-2</c:v>
                </c:pt>
                <c:pt idx="19615">
                  <c:v>9.1120499999999993E-2</c:v>
                </c:pt>
                <c:pt idx="19616">
                  <c:v>9.0065199999999998E-2</c:v>
                </c:pt>
                <c:pt idx="19617">
                  <c:v>8.8921700000000006E-2</c:v>
                </c:pt>
                <c:pt idx="19618">
                  <c:v>8.76913E-2</c:v>
                </c:pt>
                <c:pt idx="19619">
                  <c:v>8.6374800000000002E-2</c:v>
                </c:pt>
                <c:pt idx="19620">
                  <c:v>8.4972000000000006E-2</c:v>
                </c:pt>
                <c:pt idx="19621">
                  <c:v>8.3481600000000003E-2</c:v>
                </c:pt>
                <c:pt idx="19622">
                  <c:v>8.1903400000000001E-2</c:v>
                </c:pt>
                <c:pt idx="19623">
                  <c:v>8.0239500000000005E-2</c:v>
                </c:pt>
                <c:pt idx="19624">
                  <c:v>7.8491199999999997E-2</c:v>
                </c:pt>
                <c:pt idx="19625">
                  <c:v>7.6657500000000003E-2</c:v>
                </c:pt>
                <c:pt idx="19626">
                  <c:v>7.4737200000000004E-2</c:v>
                </c:pt>
                <c:pt idx="19627">
                  <c:v>7.2730199999999995E-2</c:v>
                </c:pt>
                <c:pt idx="19628">
                  <c:v>7.0634699999999995E-2</c:v>
                </c:pt>
                <c:pt idx="19629">
                  <c:v>6.8450200000000003E-2</c:v>
                </c:pt>
                <c:pt idx="19630">
                  <c:v>6.6179699999999994E-2</c:v>
                </c:pt>
                <c:pt idx="19631">
                  <c:v>6.3827900000000007E-2</c:v>
                </c:pt>
                <c:pt idx="19632">
                  <c:v>6.1397599999999997E-2</c:v>
                </c:pt>
                <c:pt idx="19633">
                  <c:v>5.8889299999999999E-2</c:v>
                </c:pt>
                <c:pt idx="19634">
                  <c:v>5.6304399999999998E-2</c:v>
                </c:pt>
                <c:pt idx="19635">
                  <c:v>5.3646100000000002E-2</c:v>
                </c:pt>
                <c:pt idx="19636">
                  <c:v>5.0918900000000003E-2</c:v>
                </c:pt>
                <c:pt idx="19637">
                  <c:v>4.8126500000000003E-2</c:v>
                </c:pt>
                <c:pt idx="19638">
                  <c:v>4.5271199999999998E-2</c:v>
                </c:pt>
                <c:pt idx="19639">
                  <c:v>4.2354900000000001E-2</c:v>
                </c:pt>
                <c:pt idx="19640">
                  <c:v>3.93798E-2</c:v>
                </c:pt>
                <c:pt idx="19641">
                  <c:v>3.6349199999999998E-2</c:v>
                </c:pt>
                <c:pt idx="19642">
                  <c:v>3.3266700000000003E-2</c:v>
                </c:pt>
                <c:pt idx="19643">
                  <c:v>3.0135700000000001E-2</c:v>
                </c:pt>
                <c:pt idx="19644">
                  <c:v>2.6960399999999999E-2</c:v>
                </c:pt>
                <c:pt idx="19645">
                  <c:v>2.37454E-2</c:v>
                </c:pt>
                <c:pt idx="19646">
                  <c:v>2.0494800000000001E-2</c:v>
                </c:pt>
                <c:pt idx="19647">
                  <c:v>1.7211500000000001E-2</c:v>
                </c:pt>
                <c:pt idx="19648">
                  <c:v>1.3898799999999999E-2</c:v>
                </c:pt>
                <c:pt idx="19649">
                  <c:v>1.05617E-2</c:v>
                </c:pt>
                <c:pt idx="19650" formatCode="0.00E+00">
                  <c:v>7.2046200000000001E-3</c:v>
                </c:pt>
                <c:pt idx="19651" formatCode="0.00E+00">
                  <c:v>3.83089E-3</c:v>
                </c:pt>
                <c:pt idx="19652" formatCode="0.00E+00">
                  <c:v>4.4291000000000003E-4</c:v>
                </c:pt>
                <c:pt idx="19653" formatCode="0.00E+00">
                  <c:v>-2.9566499999999999E-3</c:v>
                </c:pt>
                <c:pt idx="19654" formatCode="0.00E+00">
                  <c:v>-6.3644599999999997E-3</c:v>
                </c:pt>
                <c:pt idx="19655" formatCode="0.00E+00">
                  <c:v>-9.7771200000000003E-3</c:v>
                </c:pt>
                <c:pt idx="19656">
                  <c:v>-1.3191700000000001E-2</c:v>
                </c:pt>
                <c:pt idx="19657">
                  <c:v>-1.6606699999999999E-2</c:v>
                </c:pt>
                <c:pt idx="19658">
                  <c:v>-2.0020799999999998E-2</c:v>
                </c:pt>
                <c:pt idx="19659">
                  <c:v>-2.3432399999999999E-2</c:v>
                </c:pt>
                <c:pt idx="19660">
                  <c:v>-2.6837699999999999E-2</c:v>
                </c:pt>
                <c:pt idx="19661">
                  <c:v>-3.02311E-2</c:v>
                </c:pt>
                <c:pt idx="19662">
                  <c:v>-3.3605700000000002E-2</c:v>
                </c:pt>
                <c:pt idx="19663">
                  <c:v>-3.6953800000000002E-2</c:v>
                </c:pt>
                <c:pt idx="19664">
                  <c:v>-4.0267799999999999E-2</c:v>
                </c:pt>
                <c:pt idx="19665">
                  <c:v>-4.3545100000000003E-2</c:v>
                </c:pt>
                <c:pt idx="19666">
                  <c:v>-4.67879E-2</c:v>
                </c:pt>
                <c:pt idx="19667">
                  <c:v>-4.9995900000000003E-2</c:v>
                </c:pt>
                <c:pt idx="19668">
                  <c:v>-5.3163700000000001E-2</c:v>
                </c:pt>
                <c:pt idx="19669">
                  <c:v>-5.6284000000000001E-2</c:v>
                </c:pt>
                <c:pt idx="19670">
                  <c:v>-5.93517E-2</c:v>
                </c:pt>
                <c:pt idx="19671">
                  <c:v>-6.2363700000000001E-2</c:v>
                </c:pt>
                <c:pt idx="19672">
                  <c:v>-6.5317799999999995E-2</c:v>
                </c:pt>
                <c:pt idx="19673">
                  <c:v>-6.8212499999999995E-2</c:v>
                </c:pt>
                <c:pt idx="19674">
                  <c:v>-7.1046700000000004E-2</c:v>
                </c:pt>
                <c:pt idx="19675">
                  <c:v>-7.38177E-2</c:v>
                </c:pt>
                <c:pt idx="19676">
                  <c:v>-7.6522599999999996E-2</c:v>
                </c:pt>
                <c:pt idx="19677">
                  <c:v>-7.9159999999999994E-2</c:v>
                </c:pt>
                <c:pt idx="19678">
                  <c:v>-8.1728800000000004E-2</c:v>
                </c:pt>
                <c:pt idx="19679">
                  <c:v>-8.4226099999999998E-2</c:v>
                </c:pt>
                <c:pt idx="19680">
                  <c:v>-8.6647000000000002E-2</c:v>
                </c:pt>
                <c:pt idx="19681">
                  <c:v>-8.8987200000000002E-2</c:v>
                </c:pt>
                <c:pt idx="19682">
                  <c:v>-9.1245199999999999E-2</c:v>
                </c:pt>
                <c:pt idx="19683">
                  <c:v>-9.3421900000000002E-2</c:v>
                </c:pt>
                <c:pt idx="19684">
                  <c:v>-9.5517900000000003E-2</c:v>
                </c:pt>
                <c:pt idx="19685">
                  <c:v>-9.7533300000000003E-2</c:v>
                </c:pt>
                <c:pt idx="19686">
                  <c:v>-9.9467399999999997E-2</c:v>
                </c:pt>
                <c:pt idx="19687">
                  <c:v>-0.10131900000000001</c:v>
                </c:pt>
                <c:pt idx="19688">
                  <c:v>-0.103087</c:v>
                </c:pt>
                <c:pt idx="19689">
                  <c:v>-0.104771</c:v>
                </c:pt>
                <c:pt idx="19690">
                  <c:v>-0.106368</c:v>
                </c:pt>
                <c:pt idx="19691">
                  <c:v>-0.107878</c:v>
                </c:pt>
                <c:pt idx="19692">
                  <c:v>-0.10929800000000001</c:v>
                </c:pt>
                <c:pt idx="19693">
                  <c:v>-0.110625</c:v>
                </c:pt>
                <c:pt idx="19694">
                  <c:v>-0.111858</c:v>
                </c:pt>
                <c:pt idx="19695">
                  <c:v>-0.112999</c:v>
                </c:pt>
                <c:pt idx="19696">
                  <c:v>-0.114052</c:v>
                </c:pt>
                <c:pt idx="19697">
                  <c:v>-0.115022</c:v>
                </c:pt>
                <c:pt idx="19698">
                  <c:v>-0.115909</c:v>
                </c:pt>
                <c:pt idx="19699">
                  <c:v>-0.116715</c:v>
                </c:pt>
                <c:pt idx="19700">
                  <c:v>-0.117438</c:v>
                </c:pt>
                <c:pt idx="19701">
                  <c:v>-0.118079</c:v>
                </c:pt>
                <c:pt idx="19702">
                  <c:v>-0.11863899999999999</c:v>
                </c:pt>
                <c:pt idx="19703">
                  <c:v>-0.119121</c:v>
                </c:pt>
                <c:pt idx="19704">
                  <c:v>-0.11952500000000001</c:v>
                </c:pt>
                <c:pt idx="19705">
                  <c:v>-0.11984599999999999</c:v>
                </c:pt>
                <c:pt idx="19706">
                  <c:v>-0.120084</c:v>
                </c:pt>
                <c:pt idx="19707">
                  <c:v>-0.120244</c:v>
                </c:pt>
                <c:pt idx="19708">
                  <c:v>-0.12033000000000001</c:v>
                </c:pt>
                <c:pt idx="19709">
                  <c:v>-0.12034499999999999</c:v>
                </c:pt>
                <c:pt idx="19710">
                  <c:v>-0.120293</c:v>
                </c:pt>
                <c:pt idx="19711">
                  <c:v>-0.120174</c:v>
                </c:pt>
                <c:pt idx="19712">
                  <c:v>-0.119987</c:v>
                </c:pt>
                <c:pt idx="19713">
                  <c:v>-0.119725</c:v>
                </c:pt>
                <c:pt idx="19714">
                  <c:v>-0.11938699999999999</c:v>
                </c:pt>
                <c:pt idx="19715">
                  <c:v>-0.118976</c:v>
                </c:pt>
                <c:pt idx="19716">
                  <c:v>-0.118501</c:v>
                </c:pt>
                <c:pt idx="19717">
                  <c:v>-0.117964</c:v>
                </c:pt>
                <c:pt idx="19718">
                  <c:v>-0.117371</c:v>
                </c:pt>
                <c:pt idx="19719">
                  <c:v>-0.116727</c:v>
                </c:pt>
                <c:pt idx="19720">
                  <c:v>-0.116037</c:v>
                </c:pt>
                <c:pt idx="19721">
                  <c:v>-0.1153</c:v>
                </c:pt>
                <c:pt idx="19722">
                  <c:v>-0.11451799999999999</c:v>
                </c:pt>
                <c:pt idx="19723">
                  <c:v>-0.113692</c:v>
                </c:pt>
                <c:pt idx="19724">
                  <c:v>-0.11282499999999999</c:v>
                </c:pt>
                <c:pt idx="19725">
                  <c:v>-0.11192199999999999</c:v>
                </c:pt>
                <c:pt idx="19726">
                  <c:v>-0.110986</c:v>
                </c:pt>
                <c:pt idx="19727">
                  <c:v>-0.11002199999999999</c:v>
                </c:pt>
                <c:pt idx="19728">
                  <c:v>-0.109037</c:v>
                </c:pt>
                <c:pt idx="19729">
                  <c:v>-0.10803699999999999</c:v>
                </c:pt>
                <c:pt idx="19730">
                  <c:v>-0.107026</c:v>
                </c:pt>
                <c:pt idx="19731">
                  <c:v>-0.106007</c:v>
                </c:pt>
                <c:pt idx="19732">
                  <c:v>-0.104981</c:v>
                </c:pt>
                <c:pt idx="19733">
                  <c:v>-0.103947</c:v>
                </c:pt>
                <c:pt idx="19734">
                  <c:v>-0.102907</c:v>
                </c:pt>
                <c:pt idx="19735">
                  <c:v>-0.10186199999999999</c:v>
                </c:pt>
                <c:pt idx="19736">
                  <c:v>-0.100813</c:v>
                </c:pt>
                <c:pt idx="19737">
                  <c:v>-9.9762199999999995E-2</c:v>
                </c:pt>
                <c:pt idx="19738">
                  <c:v>-9.8711499999999994E-2</c:v>
                </c:pt>
                <c:pt idx="19739">
                  <c:v>-9.7663899999999998E-2</c:v>
                </c:pt>
                <c:pt idx="19740">
                  <c:v>-9.6626100000000006E-2</c:v>
                </c:pt>
                <c:pt idx="19741">
                  <c:v>-9.5604999999999996E-2</c:v>
                </c:pt>
                <c:pt idx="19742">
                  <c:v>-9.4605400000000006E-2</c:v>
                </c:pt>
                <c:pt idx="19743">
                  <c:v>-9.3628799999999998E-2</c:v>
                </c:pt>
                <c:pt idx="19744">
                  <c:v>-9.2675800000000003E-2</c:v>
                </c:pt>
                <c:pt idx="19745">
                  <c:v>-9.1746400000000006E-2</c:v>
                </c:pt>
                <c:pt idx="19746">
                  <c:v>-9.0843300000000002E-2</c:v>
                </c:pt>
                <c:pt idx="19747">
                  <c:v>-8.9970900000000006E-2</c:v>
                </c:pt>
                <c:pt idx="19748">
                  <c:v>-8.9134000000000005E-2</c:v>
                </c:pt>
                <c:pt idx="19749">
                  <c:v>-8.8336999999999999E-2</c:v>
                </c:pt>
                <c:pt idx="19750">
                  <c:v>-8.7585899999999994E-2</c:v>
                </c:pt>
                <c:pt idx="19751">
                  <c:v>-8.6886699999999997E-2</c:v>
                </c:pt>
                <c:pt idx="19752">
                  <c:v>-8.6242600000000003E-2</c:v>
                </c:pt>
                <c:pt idx="19753">
                  <c:v>-8.5653999999999994E-2</c:v>
                </c:pt>
                <c:pt idx="19754">
                  <c:v>-8.5122500000000004E-2</c:v>
                </c:pt>
                <c:pt idx="19755">
                  <c:v>-8.4651400000000002E-2</c:v>
                </c:pt>
                <c:pt idx="19756">
                  <c:v>-8.4243600000000002E-2</c:v>
                </c:pt>
                <c:pt idx="19757">
                  <c:v>-8.3898899999999998E-2</c:v>
                </c:pt>
                <c:pt idx="19758">
                  <c:v>-8.3616700000000002E-2</c:v>
                </c:pt>
                <c:pt idx="19759">
                  <c:v>-8.34004E-2</c:v>
                </c:pt>
                <c:pt idx="19760">
                  <c:v>-8.3254400000000006E-2</c:v>
                </c:pt>
                <c:pt idx="19761">
                  <c:v>-8.3178000000000002E-2</c:v>
                </c:pt>
                <c:pt idx="19762">
                  <c:v>-8.3166199999999996E-2</c:v>
                </c:pt>
                <c:pt idx="19763">
                  <c:v>-8.3215600000000001E-2</c:v>
                </c:pt>
                <c:pt idx="19764">
                  <c:v>-8.3324999999999996E-2</c:v>
                </c:pt>
                <c:pt idx="19765">
                  <c:v>-8.3492399999999994E-2</c:v>
                </c:pt>
                <c:pt idx="19766">
                  <c:v>-8.3713200000000001E-2</c:v>
                </c:pt>
                <c:pt idx="19767">
                  <c:v>-8.3984400000000001E-2</c:v>
                </c:pt>
                <c:pt idx="19768">
                  <c:v>-8.4308499999999995E-2</c:v>
                </c:pt>
                <c:pt idx="19769">
                  <c:v>-8.4689200000000006E-2</c:v>
                </c:pt>
                <c:pt idx="19770">
                  <c:v>-8.5128400000000007E-2</c:v>
                </c:pt>
                <c:pt idx="19771">
                  <c:v>-8.5627499999999995E-2</c:v>
                </c:pt>
                <c:pt idx="19772">
                  <c:v>-8.6187700000000006E-2</c:v>
                </c:pt>
                <c:pt idx="19773">
                  <c:v>-8.6807400000000007E-2</c:v>
                </c:pt>
                <c:pt idx="19774">
                  <c:v>-8.7483599999999995E-2</c:v>
                </c:pt>
                <c:pt idx="19775">
                  <c:v>-8.8215000000000002E-2</c:v>
                </c:pt>
                <c:pt idx="19776">
                  <c:v>-8.9002999999999999E-2</c:v>
                </c:pt>
                <c:pt idx="19777">
                  <c:v>-8.9849499999999999E-2</c:v>
                </c:pt>
                <c:pt idx="19778">
                  <c:v>-9.0754100000000004E-2</c:v>
                </c:pt>
                <c:pt idx="19779">
                  <c:v>-9.17134E-2</c:v>
                </c:pt>
                <c:pt idx="19780">
                  <c:v>-9.2724799999999996E-2</c:v>
                </c:pt>
                <c:pt idx="19781">
                  <c:v>-9.3790299999999993E-2</c:v>
                </c:pt>
                <c:pt idx="19782">
                  <c:v>-9.4913300000000006E-2</c:v>
                </c:pt>
                <c:pt idx="19783">
                  <c:v>-9.6092200000000003E-2</c:v>
                </c:pt>
                <c:pt idx="19784">
                  <c:v>-9.7319000000000003E-2</c:v>
                </c:pt>
                <c:pt idx="19785">
                  <c:v>-9.8583299999999999E-2</c:v>
                </c:pt>
                <c:pt idx="19786">
                  <c:v>-9.9876300000000001E-2</c:v>
                </c:pt>
                <c:pt idx="19787">
                  <c:v>-0.10119300000000001</c:v>
                </c:pt>
                <c:pt idx="19788">
                  <c:v>-0.102531</c:v>
                </c:pt>
                <c:pt idx="19789">
                  <c:v>-0.10388600000000001</c:v>
                </c:pt>
                <c:pt idx="19790">
                  <c:v>-0.105255</c:v>
                </c:pt>
                <c:pt idx="19791">
                  <c:v>-0.10664</c:v>
                </c:pt>
                <c:pt idx="19792">
                  <c:v>-0.10804800000000001</c:v>
                </c:pt>
                <c:pt idx="19793">
                  <c:v>-0.10947900000000001</c:v>
                </c:pt>
                <c:pt idx="19794">
                  <c:v>-0.110929</c:v>
                </c:pt>
                <c:pt idx="19795">
                  <c:v>-0.112391</c:v>
                </c:pt>
                <c:pt idx="19796">
                  <c:v>-0.11386</c:v>
                </c:pt>
                <c:pt idx="19797">
                  <c:v>-0.115332</c:v>
                </c:pt>
                <c:pt idx="19798">
                  <c:v>-0.116803</c:v>
                </c:pt>
                <c:pt idx="19799">
                  <c:v>-0.118272</c:v>
                </c:pt>
                <c:pt idx="19800">
                  <c:v>-0.11974</c:v>
                </c:pt>
                <c:pt idx="19801">
                  <c:v>-0.121207</c:v>
                </c:pt>
                <c:pt idx="19802">
                  <c:v>-0.12267500000000001</c:v>
                </c:pt>
                <c:pt idx="19803">
                  <c:v>-0.124144</c:v>
                </c:pt>
                <c:pt idx="19804">
                  <c:v>-0.125613</c:v>
                </c:pt>
                <c:pt idx="19805">
                  <c:v>-0.127081</c:v>
                </c:pt>
                <c:pt idx="19806">
                  <c:v>-0.12854399999999999</c:v>
                </c:pt>
                <c:pt idx="19807">
                  <c:v>-0.129998</c:v>
                </c:pt>
                <c:pt idx="19808">
                  <c:v>-0.131443</c:v>
                </c:pt>
                <c:pt idx="19809">
                  <c:v>-0.13287599999999999</c:v>
                </c:pt>
                <c:pt idx="19810">
                  <c:v>-0.134298</c:v>
                </c:pt>
                <c:pt idx="19811">
                  <c:v>-0.13570299999999999</c:v>
                </c:pt>
                <c:pt idx="19812">
                  <c:v>-0.13708799999999999</c:v>
                </c:pt>
                <c:pt idx="19813">
                  <c:v>-0.13844799999999999</c:v>
                </c:pt>
                <c:pt idx="19814">
                  <c:v>-0.13977899999999999</c:v>
                </c:pt>
                <c:pt idx="19815">
                  <c:v>-0.14108299999999999</c:v>
                </c:pt>
                <c:pt idx="19816">
                  <c:v>-0.14235500000000001</c:v>
                </c:pt>
                <c:pt idx="19817">
                  <c:v>-0.143592</c:v>
                </c:pt>
                <c:pt idx="19818">
                  <c:v>-0.14479</c:v>
                </c:pt>
                <c:pt idx="19819">
                  <c:v>-0.14594699999999999</c:v>
                </c:pt>
                <c:pt idx="19820">
                  <c:v>-0.147064</c:v>
                </c:pt>
                <c:pt idx="19821">
                  <c:v>-0.148145</c:v>
                </c:pt>
                <c:pt idx="19822">
                  <c:v>-0.14919399999999999</c:v>
                </c:pt>
                <c:pt idx="19823">
                  <c:v>-0.15021699999999999</c:v>
                </c:pt>
                <c:pt idx="19824">
                  <c:v>-0.15121499999999999</c:v>
                </c:pt>
                <c:pt idx="19825">
                  <c:v>-0.15218799999999999</c:v>
                </c:pt>
                <c:pt idx="19826">
                  <c:v>-0.153138</c:v>
                </c:pt>
                <c:pt idx="19827">
                  <c:v>-0.154062</c:v>
                </c:pt>
                <c:pt idx="19828">
                  <c:v>-0.15496099999999999</c:v>
                </c:pt>
                <c:pt idx="19829">
                  <c:v>-0.155829</c:v>
                </c:pt>
                <c:pt idx="19830">
                  <c:v>-0.156662</c:v>
                </c:pt>
                <c:pt idx="19831">
                  <c:v>-0.15745500000000001</c:v>
                </c:pt>
                <c:pt idx="19832">
                  <c:v>-0.15821299999999999</c:v>
                </c:pt>
                <c:pt idx="19833">
                  <c:v>-0.158942</c:v>
                </c:pt>
                <c:pt idx="19834">
                  <c:v>-0.15964700000000001</c:v>
                </c:pt>
                <c:pt idx="19835">
                  <c:v>-0.160326</c:v>
                </c:pt>
                <c:pt idx="19836">
                  <c:v>-0.16097600000000001</c:v>
                </c:pt>
                <c:pt idx="19837">
                  <c:v>-0.16159499999999999</c:v>
                </c:pt>
                <c:pt idx="19838">
                  <c:v>-0.16218099999999999</c:v>
                </c:pt>
                <c:pt idx="19839">
                  <c:v>-0.16273299999999999</c:v>
                </c:pt>
                <c:pt idx="19840">
                  <c:v>-0.16325200000000001</c:v>
                </c:pt>
                <c:pt idx="19841">
                  <c:v>-0.163741</c:v>
                </c:pt>
                <c:pt idx="19842">
                  <c:v>-0.16420599999999999</c:v>
                </c:pt>
                <c:pt idx="19843">
                  <c:v>-0.16465099999999999</c:v>
                </c:pt>
                <c:pt idx="19844">
                  <c:v>-0.165079</c:v>
                </c:pt>
                <c:pt idx="19845">
                  <c:v>-0.165493</c:v>
                </c:pt>
                <c:pt idx="19846">
                  <c:v>-0.16589200000000001</c:v>
                </c:pt>
                <c:pt idx="19847">
                  <c:v>-0.166272</c:v>
                </c:pt>
                <c:pt idx="19848">
                  <c:v>-0.166631</c:v>
                </c:pt>
                <c:pt idx="19849">
                  <c:v>-0.16697500000000001</c:v>
                </c:pt>
                <c:pt idx="19850">
                  <c:v>-0.16731399999999999</c:v>
                </c:pt>
                <c:pt idx="19851">
                  <c:v>-0.167655</c:v>
                </c:pt>
                <c:pt idx="19852">
                  <c:v>-0.16800399999999999</c:v>
                </c:pt>
                <c:pt idx="19853">
                  <c:v>-0.16836300000000001</c:v>
                </c:pt>
                <c:pt idx="19854">
                  <c:v>-0.16873099999999999</c:v>
                </c:pt>
                <c:pt idx="19855">
                  <c:v>-0.16910600000000001</c:v>
                </c:pt>
                <c:pt idx="19856">
                  <c:v>-0.16948199999999999</c:v>
                </c:pt>
                <c:pt idx="19857">
                  <c:v>-0.16985500000000001</c:v>
                </c:pt>
                <c:pt idx="19858">
                  <c:v>-0.17022499999999999</c:v>
                </c:pt>
                <c:pt idx="19859">
                  <c:v>-0.170595</c:v>
                </c:pt>
                <c:pt idx="19860">
                  <c:v>-0.170962</c:v>
                </c:pt>
                <c:pt idx="19861">
                  <c:v>-0.171324</c:v>
                </c:pt>
                <c:pt idx="19862">
                  <c:v>-0.17168600000000001</c:v>
                </c:pt>
                <c:pt idx="19863">
                  <c:v>-0.17205799999999999</c:v>
                </c:pt>
                <c:pt idx="19864">
                  <c:v>-0.17244999999999999</c:v>
                </c:pt>
                <c:pt idx="19865">
                  <c:v>-0.17286699999999999</c:v>
                </c:pt>
                <c:pt idx="19866">
                  <c:v>-0.173317</c:v>
                </c:pt>
                <c:pt idx="19867">
                  <c:v>-0.17380499999999999</c:v>
                </c:pt>
                <c:pt idx="19868">
                  <c:v>-0.17433499999999999</c:v>
                </c:pt>
                <c:pt idx="19869">
                  <c:v>-0.17490800000000001</c:v>
                </c:pt>
                <c:pt idx="19870">
                  <c:v>-0.17552400000000001</c:v>
                </c:pt>
                <c:pt idx="19871">
                  <c:v>-0.17618700000000001</c:v>
                </c:pt>
                <c:pt idx="19872">
                  <c:v>-0.176899</c:v>
                </c:pt>
                <c:pt idx="19873">
                  <c:v>-0.17766399999999999</c:v>
                </c:pt>
                <c:pt idx="19874">
                  <c:v>-0.178483</c:v>
                </c:pt>
                <c:pt idx="19875">
                  <c:v>-0.17935699999999999</c:v>
                </c:pt>
                <c:pt idx="19876">
                  <c:v>-0.18029000000000001</c:v>
                </c:pt>
                <c:pt idx="19877">
                  <c:v>-0.18128</c:v>
                </c:pt>
                <c:pt idx="19878">
                  <c:v>-0.18232000000000001</c:v>
                </c:pt>
                <c:pt idx="19879">
                  <c:v>-0.18340300000000001</c:v>
                </c:pt>
                <c:pt idx="19880">
                  <c:v>-0.184529</c:v>
                </c:pt>
                <c:pt idx="19881">
                  <c:v>-0.185701</c:v>
                </c:pt>
                <c:pt idx="19882">
                  <c:v>-0.18692600000000001</c:v>
                </c:pt>
                <c:pt idx="19883">
                  <c:v>-0.18820400000000001</c:v>
                </c:pt>
                <c:pt idx="19884">
                  <c:v>-0.18953700000000001</c:v>
                </c:pt>
                <c:pt idx="19885">
                  <c:v>-0.19092500000000001</c:v>
                </c:pt>
                <c:pt idx="19886">
                  <c:v>-0.19237199999999999</c:v>
                </c:pt>
                <c:pt idx="19887">
                  <c:v>-0.19387499999999999</c:v>
                </c:pt>
                <c:pt idx="19888">
                  <c:v>-0.19543199999999999</c:v>
                </c:pt>
                <c:pt idx="19889">
                  <c:v>-0.19703999999999999</c:v>
                </c:pt>
                <c:pt idx="19890">
                  <c:v>-0.19869300000000001</c:v>
                </c:pt>
                <c:pt idx="19891">
                  <c:v>-0.20038800000000001</c:v>
                </c:pt>
                <c:pt idx="19892">
                  <c:v>-0.202129</c:v>
                </c:pt>
                <c:pt idx="19893">
                  <c:v>-0.20392199999999999</c:v>
                </c:pt>
                <c:pt idx="19894">
                  <c:v>-0.20577200000000001</c:v>
                </c:pt>
                <c:pt idx="19895">
                  <c:v>-0.20768400000000001</c:v>
                </c:pt>
                <c:pt idx="19896">
                  <c:v>-0.20965800000000001</c:v>
                </c:pt>
                <c:pt idx="19897">
                  <c:v>-0.211696</c:v>
                </c:pt>
                <c:pt idx="19898">
                  <c:v>-0.21379100000000001</c:v>
                </c:pt>
                <c:pt idx="19899">
                  <c:v>-0.215946</c:v>
                </c:pt>
                <c:pt idx="19900">
                  <c:v>-0.218166</c:v>
                </c:pt>
                <c:pt idx="19901">
                  <c:v>-0.22045899999999999</c:v>
                </c:pt>
                <c:pt idx="19902">
                  <c:v>-0.22282199999999999</c:v>
                </c:pt>
                <c:pt idx="19903">
                  <c:v>-0.22525400000000001</c:v>
                </c:pt>
                <c:pt idx="19904">
                  <c:v>-0.22775200000000001</c:v>
                </c:pt>
                <c:pt idx="19905">
                  <c:v>-0.23030800000000001</c:v>
                </c:pt>
                <c:pt idx="19906">
                  <c:v>-0.23291799999999999</c:v>
                </c:pt>
                <c:pt idx="19907">
                  <c:v>-0.23558100000000001</c:v>
                </c:pt>
                <c:pt idx="19908">
                  <c:v>-0.23830000000000001</c:v>
                </c:pt>
                <c:pt idx="19909">
                  <c:v>-0.24107300000000001</c:v>
                </c:pt>
                <c:pt idx="19910">
                  <c:v>-0.243892</c:v>
                </c:pt>
                <c:pt idx="19911">
                  <c:v>-0.246752</c:v>
                </c:pt>
                <c:pt idx="19912">
                  <c:v>-0.24964900000000001</c:v>
                </c:pt>
                <c:pt idx="19913">
                  <c:v>-0.25258000000000003</c:v>
                </c:pt>
                <c:pt idx="19914">
                  <c:v>-0.25553999999999999</c:v>
                </c:pt>
                <c:pt idx="19915">
                  <c:v>-0.25852799999999998</c:v>
                </c:pt>
                <c:pt idx="19916">
                  <c:v>-0.26154899999999998</c:v>
                </c:pt>
                <c:pt idx="19917">
                  <c:v>-0.26460299999999998</c:v>
                </c:pt>
                <c:pt idx="19918">
                  <c:v>-0.26769199999999999</c:v>
                </c:pt>
                <c:pt idx="19919">
                  <c:v>-0.270812</c:v>
                </c:pt>
                <c:pt idx="19920">
                  <c:v>-0.27395999999999998</c:v>
                </c:pt>
                <c:pt idx="19921">
                  <c:v>-0.27712599999999998</c:v>
                </c:pt>
                <c:pt idx="19922">
                  <c:v>-0.28030500000000003</c:v>
                </c:pt>
                <c:pt idx="19923">
                  <c:v>-0.28349099999999999</c:v>
                </c:pt>
                <c:pt idx="19924">
                  <c:v>-0.28668100000000002</c:v>
                </c:pt>
                <c:pt idx="19925">
                  <c:v>-0.28987299999999999</c:v>
                </c:pt>
                <c:pt idx="19926">
                  <c:v>-0.293068</c:v>
                </c:pt>
                <c:pt idx="19927">
                  <c:v>-0.29626799999999998</c:v>
                </c:pt>
                <c:pt idx="19928">
                  <c:v>-0.29947299999999999</c:v>
                </c:pt>
                <c:pt idx="19929">
                  <c:v>-0.30267899999999998</c:v>
                </c:pt>
                <c:pt idx="19930">
                  <c:v>-0.30587999999999999</c:v>
                </c:pt>
                <c:pt idx="19931">
                  <c:v>-0.30907499999999999</c:v>
                </c:pt>
                <c:pt idx="19932">
                  <c:v>-0.31226399999999999</c:v>
                </c:pt>
                <c:pt idx="19933">
                  <c:v>-0.315444</c:v>
                </c:pt>
                <c:pt idx="19934">
                  <c:v>-0.31861099999999998</c:v>
                </c:pt>
                <c:pt idx="19935">
                  <c:v>-0.32175999999999999</c:v>
                </c:pt>
                <c:pt idx="19936">
                  <c:v>-0.32489200000000001</c:v>
                </c:pt>
                <c:pt idx="19937">
                  <c:v>-0.32799899999999999</c:v>
                </c:pt>
                <c:pt idx="19938">
                  <c:v>-0.331071</c:v>
                </c:pt>
                <c:pt idx="19939">
                  <c:v>-0.33409800000000001</c:v>
                </c:pt>
                <c:pt idx="19940">
                  <c:v>-0.33707500000000001</c:v>
                </c:pt>
                <c:pt idx="19941">
                  <c:v>-0.33999499999999999</c:v>
                </c:pt>
                <c:pt idx="19942">
                  <c:v>-0.34285199999999999</c:v>
                </c:pt>
                <c:pt idx="19943">
                  <c:v>-0.34564499999999998</c:v>
                </c:pt>
                <c:pt idx="19944">
                  <c:v>-0.34837899999999999</c:v>
                </c:pt>
                <c:pt idx="19945">
                  <c:v>-0.35105199999999998</c:v>
                </c:pt>
                <c:pt idx="19946">
                  <c:v>-0.35365799999999997</c:v>
                </c:pt>
                <c:pt idx="19947">
                  <c:v>-0.35619699999999999</c:v>
                </c:pt>
                <c:pt idx="19948">
                  <c:v>-0.35866700000000001</c:v>
                </c:pt>
                <c:pt idx="19949">
                  <c:v>-0.36106700000000003</c:v>
                </c:pt>
                <c:pt idx="19950">
                  <c:v>-0.36338900000000002</c:v>
                </c:pt>
                <c:pt idx="19951">
                  <c:v>-0.36563299999999999</c:v>
                </c:pt>
                <c:pt idx="19952">
                  <c:v>-0.36780000000000002</c:v>
                </c:pt>
                <c:pt idx="19953">
                  <c:v>-0.369892</c:v>
                </c:pt>
                <c:pt idx="19954">
                  <c:v>-0.37190299999999998</c:v>
                </c:pt>
                <c:pt idx="19955">
                  <c:v>-0.37382199999999999</c:v>
                </c:pt>
                <c:pt idx="19956">
                  <c:v>-0.375643</c:v>
                </c:pt>
                <c:pt idx="19957">
                  <c:v>-0.37736399999999998</c:v>
                </c:pt>
                <c:pt idx="19958">
                  <c:v>-0.37898500000000002</c:v>
                </c:pt>
                <c:pt idx="19959">
                  <c:v>-0.38051299999999999</c:v>
                </c:pt>
                <c:pt idx="19960">
                  <c:v>-0.38195600000000002</c:v>
                </c:pt>
                <c:pt idx="19961">
                  <c:v>-0.38331399999999999</c:v>
                </c:pt>
                <c:pt idx="19962">
                  <c:v>-0.384575</c:v>
                </c:pt>
                <c:pt idx="19963">
                  <c:v>-0.38572800000000002</c:v>
                </c:pt>
                <c:pt idx="19964">
                  <c:v>-0.38676300000000002</c:v>
                </c:pt>
                <c:pt idx="19965">
                  <c:v>-0.38767800000000002</c:v>
                </c:pt>
                <c:pt idx="19966">
                  <c:v>-0.38847100000000001</c:v>
                </c:pt>
                <c:pt idx="19967">
                  <c:v>-0.38914300000000002</c:v>
                </c:pt>
                <c:pt idx="19968">
                  <c:v>-0.38969100000000001</c:v>
                </c:pt>
                <c:pt idx="19969">
                  <c:v>-0.39011899999999999</c:v>
                </c:pt>
                <c:pt idx="19970">
                  <c:v>-0.390426</c:v>
                </c:pt>
                <c:pt idx="19971">
                  <c:v>-0.39061000000000001</c:v>
                </c:pt>
                <c:pt idx="19972">
                  <c:v>-0.39066699999999999</c:v>
                </c:pt>
                <c:pt idx="19973">
                  <c:v>-0.39059199999999999</c:v>
                </c:pt>
                <c:pt idx="19974">
                  <c:v>-0.39038099999999998</c:v>
                </c:pt>
                <c:pt idx="19975">
                  <c:v>-0.39003900000000002</c:v>
                </c:pt>
                <c:pt idx="19976">
                  <c:v>-0.38957000000000003</c:v>
                </c:pt>
                <c:pt idx="19977">
                  <c:v>-0.38897999999999999</c:v>
                </c:pt>
                <c:pt idx="19978">
                  <c:v>-0.38826899999999998</c:v>
                </c:pt>
                <c:pt idx="19979">
                  <c:v>-0.387432</c:v>
                </c:pt>
                <c:pt idx="19980">
                  <c:v>-0.38646599999999998</c:v>
                </c:pt>
                <c:pt idx="19981">
                  <c:v>-0.38536599999999999</c:v>
                </c:pt>
                <c:pt idx="19982">
                  <c:v>-0.38412400000000002</c:v>
                </c:pt>
                <c:pt idx="19983">
                  <c:v>-0.38273600000000002</c:v>
                </c:pt>
                <c:pt idx="19984">
                  <c:v>-0.38119799999999998</c:v>
                </c:pt>
                <c:pt idx="19985">
                  <c:v>-0.37950899999999999</c:v>
                </c:pt>
                <c:pt idx="19986">
                  <c:v>-0.37767099999999998</c:v>
                </c:pt>
                <c:pt idx="19987">
                  <c:v>-0.37569000000000002</c:v>
                </c:pt>
                <c:pt idx="19988">
                  <c:v>-0.37357499999999999</c:v>
                </c:pt>
                <c:pt idx="19989">
                  <c:v>-0.371332</c:v>
                </c:pt>
                <c:pt idx="19990">
                  <c:v>-0.36896099999999998</c:v>
                </c:pt>
                <c:pt idx="19991">
                  <c:v>-0.36645299999999997</c:v>
                </c:pt>
                <c:pt idx="19992">
                  <c:v>-0.36380499999999999</c:v>
                </c:pt>
                <c:pt idx="19993">
                  <c:v>-0.36102499999999998</c:v>
                </c:pt>
                <c:pt idx="19994">
                  <c:v>-0.358124</c:v>
                </c:pt>
                <c:pt idx="19995">
                  <c:v>-0.35510799999999998</c:v>
                </c:pt>
                <c:pt idx="19996">
                  <c:v>-0.35198400000000002</c:v>
                </c:pt>
                <c:pt idx="19997">
                  <c:v>-0.34875499999999998</c:v>
                </c:pt>
                <c:pt idx="19998">
                  <c:v>-0.34542699999999998</c:v>
                </c:pt>
                <c:pt idx="19999">
                  <c:v>-0.34199800000000002</c:v>
                </c:pt>
                <c:pt idx="20000">
                  <c:v>-0.33846500000000002</c:v>
                </c:pt>
                <c:pt idx="20001">
                  <c:v>-0.33482699999999999</c:v>
                </c:pt>
                <c:pt idx="20002">
                  <c:v>-0.33108599999999999</c:v>
                </c:pt>
                <c:pt idx="20003">
                  <c:v>-0.32724500000000001</c:v>
                </c:pt>
                <c:pt idx="20004">
                  <c:v>-0.32330500000000001</c:v>
                </c:pt>
                <c:pt idx="20005">
                  <c:v>-0.31927100000000003</c:v>
                </c:pt>
                <c:pt idx="20006">
                  <c:v>-0.31514500000000001</c:v>
                </c:pt>
                <c:pt idx="20007">
                  <c:v>-0.31092999999999998</c:v>
                </c:pt>
                <c:pt idx="20008">
                  <c:v>-0.30662800000000001</c:v>
                </c:pt>
                <c:pt idx="20009">
                  <c:v>-0.30224400000000001</c:v>
                </c:pt>
                <c:pt idx="20010">
                  <c:v>-0.29779</c:v>
                </c:pt>
                <c:pt idx="20011">
                  <c:v>-0.29326799999999997</c:v>
                </c:pt>
                <c:pt idx="20012">
                  <c:v>-0.288684</c:v>
                </c:pt>
                <c:pt idx="20013">
                  <c:v>-0.28404200000000002</c:v>
                </c:pt>
                <c:pt idx="20014">
                  <c:v>-0.27934500000000001</c:v>
                </c:pt>
                <c:pt idx="20015">
                  <c:v>-0.274594</c:v>
                </c:pt>
                <c:pt idx="20016">
                  <c:v>-0.26979199999999998</c:v>
                </c:pt>
                <c:pt idx="20017">
                  <c:v>-0.26494699999999999</c:v>
                </c:pt>
                <c:pt idx="20018">
                  <c:v>-0.26006499999999999</c:v>
                </c:pt>
                <c:pt idx="20019">
                  <c:v>-0.25514700000000001</c:v>
                </c:pt>
                <c:pt idx="20020">
                  <c:v>-0.25019599999999997</c:v>
                </c:pt>
                <c:pt idx="20021">
                  <c:v>-0.24522099999999999</c:v>
                </c:pt>
                <c:pt idx="20022">
                  <c:v>-0.240229</c:v>
                </c:pt>
                <c:pt idx="20023">
                  <c:v>-0.23522399999999999</c:v>
                </c:pt>
                <c:pt idx="20024">
                  <c:v>-0.230211</c:v>
                </c:pt>
                <c:pt idx="20025">
                  <c:v>-0.22519900000000001</c:v>
                </c:pt>
                <c:pt idx="20026">
                  <c:v>-0.220195</c:v>
                </c:pt>
                <c:pt idx="20027">
                  <c:v>-0.21520500000000001</c:v>
                </c:pt>
                <c:pt idx="20028">
                  <c:v>-0.21023500000000001</c:v>
                </c:pt>
                <c:pt idx="20029">
                  <c:v>-0.205291</c:v>
                </c:pt>
                <c:pt idx="20030">
                  <c:v>-0.200377</c:v>
                </c:pt>
                <c:pt idx="20031">
                  <c:v>-0.195496</c:v>
                </c:pt>
                <c:pt idx="20032">
                  <c:v>-0.19064900000000001</c:v>
                </c:pt>
                <c:pt idx="20033">
                  <c:v>-0.18584200000000001</c:v>
                </c:pt>
                <c:pt idx="20034">
                  <c:v>-0.18107999999999999</c:v>
                </c:pt>
                <c:pt idx="20035">
                  <c:v>-0.176369</c:v>
                </c:pt>
                <c:pt idx="20036">
                  <c:v>-0.171712</c:v>
                </c:pt>
                <c:pt idx="20037">
                  <c:v>-0.16711599999999999</c:v>
                </c:pt>
                <c:pt idx="20038">
                  <c:v>-0.162581</c:v>
                </c:pt>
                <c:pt idx="20039">
                  <c:v>-0.158109</c:v>
                </c:pt>
                <c:pt idx="20040">
                  <c:v>-0.15370400000000001</c:v>
                </c:pt>
                <c:pt idx="20041">
                  <c:v>-0.14937300000000001</c:v>
                </c:pt>
                <c:pt idx="20042">
                  <c:v>-0.145118</c:v>
                </c:pt>
                <c:pt idx="20043">
                  <c:v>-0.14094300000000001</c:v>
                </c:pt>
                <c:pt idx="20044">
                  <c:v>-0.13685</c:v>
                </c:pt>
                <c:pt idx="20045">
                  <c:v>-0.13284099999999999</c:v>
                </c:pt>
                <c:pt idx="20046">
                  <c:v>-0.12891900000000001</c:v>
                </c:pt>
                <c:pt idx="20047">
                  <c:v>-0.12508900000000001</c:v>
                </c:pt>
                <c:pt idx="20048">
                  <c:v>-0.121352</c:v>
                </c:pt>
                <c:pt idx="20049">
                  <c:v>-0.11770899999999999</c:v>
                </c:pt>
                <c:pt idx="20050">
                  <c:v>-0.114161</c:v>
                </c:pt>
                <c:pt idx="20051">
                  <c:v>-0.110704</c:v>
                </c:pt>
                <c:pt idx="20052">
                  <c:v>-0.10734299999999999</c:v>
                </c:pt>
                <c:pt idx="20053">
                  <c:v>-0.104089</c:v>
                </c:pt>
                <c:pt idx="20054">
                  <c:v>-0.100952</c:v>
                </c:pt>
                <c:pt idx="20055">
                  <c:v>-9.7938800000000006E-2</c:v>
                </c:pt>
                <c:pt idx="20056">
                  <c:v>-9.5047999999999994E-2</c:v>
                </c:pt>
                <c:pt idx="20057">
                  <c:v>-9.2278600000000002E-2</c:v>
                </c:pt>
                <c:pt idx="20058">
                  <c:v>-8.9631000000000002E-2</c:v>
                </c:pt>
                <c:pt idx="20059">
                  <c:v>-8.7106100000000006E-2</c:v>
                </c:pt>
                <c:pt idx="20060">
                  <c:v>-8.47049E-2</c:v>
                </c:pt>
                <c:pt idx="20061">
                  <c:v>-8.2431500000000005E-2</c:v>
                </c:pt>
                <c:pt idx="20062">
                  <c:v>-8.0291899999999999E-2</c:v>
                </c:pt>
                <c:pt idx="20063">
                  <c:v>-7.8288399999999994E-2</c:v>
                </c:pt>
                <c:pt idx="20064">
                  <c:v>-7.6419500000000001E-2</c:v>
                </c:pt>
                <c:pt idx="20065">
                  <c:v>-7.4684600000000004E-2</c:v>
                </c:pt>
                <c:pt idx="20066">
                  <c:v>-7.30827E-2</c:v>
                </c:pt>
                <c:pt idx="20067">
                  <c:v>-7.1611499999999995E-2</c:v>
                </c:pt>
                <c:pt idx="20068">
                  <c:v>-7.0269200000000004E-2</c:v>
                </c:pt>
                <c:pt idx="20069">
                  <c:v>-6.9057599999999997E-2</c:v>
                </c:pt>
                <c:pt idx="20070">
                  <c:v>-6.7978800000000006E-2</c:v>
                </c:pt>
                <c:pt idx="20071">
                  <c:v>-6.7032599999999998E-2</c:v>
                </c:pt>
                <c:pt idx="20072">
                  <c:v>-6.6220699999999993E-2</c:v>
                </c:pt>
                <c:pt idx="20073">
                  <c:v>-6.5545099999999995E-2</c:v>
                </c:pt>
                <c:pt idx="20074">
                  <c:v>-6.50038E-2</c:v>
                </c:pt>
                <c:pt idx="20075">
                  <c:v>-6.4593499999999998E-2</c:v>
                </c:pt>
                <c:pt idx="20076">
                  <c:v>-6.4313999999999996E-2</c:v>
                </c:pt>
                <c:pt idx="20077">
                  <c:v>-6.4168000000000003E-2</c:v>
                </c:pt>
                <c:pt idx="20078">
                  <c:v>-6.4157500000000006E-2</c:v>
                </c:pt>
                <c:pt idx="20079">
                  <c:v>-6.4282099999999995E-2</c:v>
                </c:pt>
                <c:pt idx="20080">
                  <c:v>-6.4540299999999995E-2</c:v>
                </c:pt>
                <c:pt idx="20081">
                  <c:v>-6.4930299999999996E-2</c:v>
                </c:pt>
                <c:pt idx="20082">
                  <c:v>-6.5450900000000006E-2</c:v>
                </c:pt>
                <c:pt idx="20083">
                  <c:v>-6.6100599999999995E-2</c:v>
                </c:pt>
                <c:pt idx="20084">
                  <c:v>-6.6875799999999999E-2</c:v>
                </c:pt>
                <c:pt idx="20085">
                  <c:v>-6.77735E-2</c:v>
                </c:pt>
                <c:pt idx="20086">
                  <c:v>-6.8793300000000002E-2</c:v>
                </c:pt>
                <c:pt idx="20087">
                  <c:v>-6.9934999999999997E-2</c:v>
                </c:pt>
                <c:pt idx="20088">
                  <c:v>-7.1193199999999998E-2</c:v>
                </c:pt>
                <c:pt idx="20089">
                  <c:v>-7.2560299999999994E-2</c:v>
                </c:pt>
                <c:pt idx="20090">
                  <c:v>-7.4033100000000004E-2</c:v>
                </c:pt>
                <c:pt idx="20091">
                  <c:v>-7.5612399999999996E-2</c:v>
                </c:pt>
                <c:pt idx="20092">
                  <c:v>-7.7297199999999996E-2</c:v>
                </c:pt>
                <c:pt idx="20093">
                  <c:v>-7.9083700000000007E-2</c:v>
                </c:pt>
                <c:pt idx="20094">
                  <c:v>-8.09666E-2</c:v>
                </c:pt>
                <c:pt idx="20095">
                  <c:v>-8.2940600000000003E-2</c:v>
                </c:pt>
                <c:pt idx="20096">
                  <c:v>-8.5001400000000005E-2</c:v>
                </c:pt>
                <c:pt idx="20097">
                  <c:v>-8.7146799999999996E-2</c:v>
                </c:pt>
                <c:pt idx="20098">
                  <c:v>-8.9375399999999994E-2</c:v>
                </c:pt>
                <c:pt idx="20099">
                  <c:v>-9.1686500000000004E-2</c:v>
                </c:pt>
                <c:pt idx="20100">
                  <c:v>-9.40777E-2</c:v>
                </c:pt>
                <c:pt idx="20101">
                  <c:v>-9.6544099999999994E-2</c:v>
                </c:pt>
                <c:pt idx="20102">
                  <c:v>-9.9079700000000007E-2</c:v>
                </c:pt>
                <c:pt idx="20103">
                  <c:v>-0.10168199999999999</c:v>
                </c:pt>
                <c:pt idx="20104">
                  <c:v>-0.104348</c:v>
                </c:pt>
                <c:pt idx="20105">
                  <c:v>-0.107075</c:v>
                </c:pt>
                <c:pt idx="20106">
                  <c:v>-0.109861</c:v>
                </c:pt>
                <c:pt idx="20107">
                  <c:v>-0.11269899999999999</c:v>
                </c:pt>
                <c:pt idx="20108">
                  <c:v>-0.115587</c:v>
                </c:pt>
                <c:pt idx="20109">
                  <c:v>-0.118519</c:v>
                </c:pt>
                <c:pt idx="20110">
                  <c:v>-0.121493</c:v>
                </c:pt>
                <c:pt idx="20111">
                  <c:v>-0.12450899999999999</c:v>
                </c:pt>
                <c:pt idx="20112">
                  <c:v>-0.12756300000000001</c:v>
                </c:pt>
                <c:pt idx="20113">
                  <c:v>-0.13065199999999999</c:v>
                </c:pt>
                <c:pt idx="20114">
                  <c:v>-0.133774</c:v>
                </c:pt>
                <c:pt idx="20115">
                  <c:v>-0.13692399999999999</c:v>
                </c:pt>
                <c:pt idx="20116">
                  <c:v>-0.14009199999999999</c:v>
                </c:pt>
                <c:pt idx="20117">
                  <c:v>-0.14327200000000001</c:v>
                </c:pt>
                <c:pt idx="20118">
                  <c:v>-0.14646400000000001</c:v>
                </c:pt>
                <c:pt idx="20119">
                  <c:v>-0.14966499999999999</c:v>
                </c:pt>
                <c:pt idx="20120">
                  <c:v>-0.15287400000000001</c:v>
                </c:pt>
                <c:pt idx="20121">
                  <c:v>-0.156087</c:v>
                </c:pt>
                <c:pt idx="20122">
                  <c:v>-0.159303</c:v>
                </c:pt>
                <c:pt idx="20123">
                  <c:v>-0.162522</c:v>
                </c:pt>
                <c:pt idx="20124">
                  <c:v>-0.165744</c:v>
                </c:pt>
                <c:pt idx="20125">
                  <c:v>-0.168965</c:v>
                </c:pt>
                <c:pt idx="20126">
                  <c:v>-0.172178</c:v>
                </c:pt>
                <c:pt idx="20127">
                  <c:v>-0.17537800000000001</c:v>
                </c:pt>
                <c:pt idx="20128">
                  <c:v>-0.178566</c:v>
                </c:pt>
                <c:pt idx="20129">
                  <c:v>-0.18174599999999999</c:v>
                </c:pt>
                <c:pt idx="20130">
                  <c:v>-0.184923</c:v>
                </c:pt>
                <c:pt idx="20131">
                  <c:v>-0.18809500000000001</c:v>
                </c:pt>
                <c:pt idx="20132">
                  <c:v>-0.19125600000000001</c:v>
                </c:pt>
                <c:pt idx="20133">
                  <c:v>-0.19440199999999999</c:v>
                </c:pt>
                <c:pt idx="20134">
                  <c:v>-0.19753100000000001</c:v>
                </c:pt>
                <c:pt idx="20135">
                  <c:v>-0.20064299999999999</c:v>
                </c:pt>
                <c:pt idx="20136">
                  <c:v>-0.203735</c:v>
                </c:pt>
                <c:pt idx="20137">
                  <c:v>-0.20680200000000001</c:v>
                </c:pt>
                <c:pt idx="20138">
                  <c:v>-0.209844</c:v>
                </c:pt>
                <c:pt idx="20139">
                  <c:v>-0.21285999999999999</c:v>
                </c:pt>
                <c:pt idx="20140">
                  <c:v>-0.21585099999999999</c:v>
                </c:pt>
                <c:pt idx="20141">
                  <c:v>-0.21881300000000001</c:v>
                </c:pt>
                <c:pt idx="20142">
                  <c:v>-0.221746</c:v>
                </c:pt>
                <c:pt idx="20143">
                  <c:v>-0.22464500000000001</c:v>
                </c:pt>
                <c:pt idx="20144">
                  <c:v>-0.22750600000000001</c:v>
                </c:pt>
                <c:pt idx="20145">
                  <c:v>-0.23033200000000001</c:v>
                </c:pt>
                <c:pt idx="20146">
                  <c:v>-0.23311100000000001</c:v>
                </c:pt>
                <c:pt idx="20147">
                  <c:v>-0.23579800000000001</c:v>
                </c:pt>
                <c:pt idx="20148">
                  <c:v>-0.238397</c:v>
                </c:pt>
                <c:pt idx="20149">
                  <c:v>-0.24096100000000001</c:v>
                </c:pt>
                <c:pt idx="20150">
                  <c:v>-0.24349299999999999</c:v>
                </c:pt>
                <c:pt idx="20151">
                  <c:v>-0.24596899999999999</c:v>
                </c:pt>
                <c:pt idx="20152">
                  <c:v>-0.24839600000000001</c:v>
                </c:pt>
                <c:pt idx="20153">
                  <c:v>-0.25078400000000001</c:v>
                </c:pt>
                <c:pt idx="20154">
                  <c:v>-0.253137</c:v>
                </c:pt>
                <c:pt idx="20155">
                  <c:v>-0.25545299999999999</c:v>
                </c:pt>
                <c:pt idx="20156">
                  <c:v>-0.25773099999999999</c:v>
                </c:pt>
                <c:pt idx="20157">
                  <c:v>-0.25996999999999998</c:v>
                </c:pt>
                <c:pt idx="20158">
                  <c:v>-0.26216899999999999</c:v>
                </c:pt>
                <c:pt idx="20159">
                  <c:v>-0.26433299999999998</c:v>
                </c:pt>
                <c:pt idx="20160">
                  <c:v>-0.26646500000000001</c:v>
                </c:pt>
                <c:pt idx="20161">
                  <c:v>-0.26856400000000002</c:v>
                </c:pt>
                <c:pt idx="20162">
                  <c:v>-0.27063100000000001</c:v>
                </c:pt>
                <c:pt idx="20163">
                  <c:v>-0.27266600000000002</c:v>
                </c:pt>
                <c:pt idx="20164">
                  <c:v>-0.27467399999999997</c:v>
                </c:pt>
                <c:pt idx="20165">
                  <c:v>-0.27665600000000001</c:v>
                </c:pt>
                <c:pt idx="20166">
                  <c:v>-0.27861399999999997</c:v>
                </c:pt>
                <c:pt idx="20167">
                  <c:v>-0.28054499999999999</c:v>
                </c:pt>
                <c:pt idx="20168">
                  <c:v>-0.28244399999999997</c:v>
                </c:pt>
                <c:pt idx="20169">
                  <c:v>-0.28430899999999998</c:v>
                </c:pt>
                <c:pt idx="20170">
                  <c:v>-0.28613699999999997</c:v>
                </c:pt>
                <c:pt idx="20171">
                  <c:v>-0.28792899999999999</c:v>
                </c:pt>
                <c:pt idx="20172">
                  <c:v>-0.289686</c:v>
                </c:pt>
                <c:pt idx="20173">
                  <c:v>-0.291406</c:v>
                </c:pt>
                <c:pt idx="20174">
                  <c:v>-0.29309000000000002</c:v>
                </c:pt>
                <c:pt idx="20175">
                  <c:v>-0.294736</c:v>
                </c:pt>
                <c:pt idx="20176">
                  <c:v>-0.29634500000000003</c:v>
                </c:pt>
                <c:pt idx="20177">
                  <c:v>-0.29791400000000001</c:v>
                </c:pt>
                <c:pt idx="20178">
                  <c:v>-0.29944199999999999</c:v>
                </c:pt>
                <c:pt idx="20179">
                  <c:v>-0.30092799999999997</c:v>
                </c:pt>
                <c:pt idx="20180">
                  <c:v>-0.302373</c:v>
                </c:pt>
                <c:pt idx="20181">
                  <c:v>-0.30377799999999999</c:v>
                </c:pt>
                <c:pt idx="20182">
                  <c:v>-0.30514599999999997</c:v>
                </c:pt>
                <c:pt idx="20183">
                  <c:v>-0.30647799999999997</c:v>
                </c:pt>
                <c:pt idx="20184">
                  <c:v>-0.30777399999999999</c:v>
                </c:pt>
                <c:pt idx="20185">
                  <c:v>-0.30903700000000001</c:v>
                </c:pt>
                <c:pt idx="20186">
                  <c:v>-0.31026599999999999</c:v>
                </c:pt>
                <c:pt idx="20187">
                  <c:v>-0.31146000000000001</c:v>
                </c:pt>
                <c:pt idx="20188">
                  <c:v>-0.31262000000000001</c:v>
                </c:pt>
                <c:pt idx="20189">
                  <c:v>-0.31374200000000002</c:v>
                </c:pt>
                <c:pt idx="20190">
                  <c:v>-0.31482500000000002</c:v>
                </c:pt>
                <c:pt idx="20191">
                  <c:v>-0.31586599999999998</c:v>
                </c:pt>
                <c:pt idx="20192">
                  <c:v>-0.31686500000000001</c:v>
                </c:pt>
                <c:pt idx="20193">
                  <c:v>-0.31781999999999999</c:v>
                </c:pt>
                <c:pt idx="20194">
                  <c:v>-0.31873099999999999</c:v>
                </c:pt>
                <c:pt idx="20195">
                  <c:v>-0.31959399999999999</c:v>
                </c:pt>
                <c:pt idx="20196">
                  <c:v>-0.32040600000000002</c:v>
                </c:pt>
                <c:pt idx="20197">
                  <c:v>-0.32116400000000001</c:v>
                </c:pt>
                <c:pt idx="20198">
                  <c:v>-0.32186500000000001</c:v>
                </c:pt>
                <c:pt idx="20199">
                  <c:v>-0.32250699999999999</c:v>
                </c:pt>
                <c:pt idx="20200">
                  <c:v>-0.32308999999999999</c:v>
                </c:pt>
                <c:pt idx="20201">
                  <c:v>-0.32361499999999999</c:v>
                </c:pt>
                <c:pt idx="20202">
                  <c:v>-0.32408399999999998</c:v>
                </c:pt>
                <c:pt idx="20203">
                  <c:v>-0.32450000000000001</c:v>
                </c:pt>
                <c:pt idx="20204">
                  <c:v>-0.32486199999999998</c:v>
                </c:pt>
                <c:pt idx="20205">
                  <c:v>-0.32517299999999999</c:v>
                </c:pt>
                <c:pt idx="20206">
                  <c:v>-0.325432</c:v>
                </c:pt>
                <c:pt idx="20207">
                  <c:v>-0.32563799999999998</c:v>
                </c:pt>
                <c:pt idx="20208">
                  <c:v>-0.32579000000000002</c:v>
                </c:pt>
                <c:pt idx="20209">
                  <c:v>-0.32588499999999998</c:v>
                </c:pt>
                <c:pt idx="20210">
                  <c:v>-0.32591999999999999</c:v>
                </c:pt>
                <c:pt idx="20211">
                  <c:v>-0.32589699999999999</c:v>
                </c:pt>
                <c:pt idx="20212">
                  <c:v>-0.32581500000000002</c:v>
                </c:pt>
                <c:pt idx="20213">
                  <c:v>-0.32566800000000001</c:v>
                </c:pt>
                <c:pt idx="20214">
                  <c:v>-0.32544699999999999</c:v>
                </c:pt>
                <c:pt idx="20215">
                  <c:v>-0.32514799999999999</c:v>
                </c:pt>
                <c:pt idx="20216">
                  <c:v>-0.32477099999999998</c:v>
                </c:pt>
                <c:pt idx="20217">
                  <c:v>-0.32431399999999999</c:v>
                </c:pt>
                <c:pt idx="20218">
                  <c:v>-0.32377699999999998</c:v>
                </c:pt>
                <c:pt idx="20219">
                  <c:v>-0.32315899999999997</c:v>
                </c:pt>
                <c:pt idx="20220">
                  <c:v>-0.32245800000000002</c:v>
                </c:pt>
                <c:pt idx="20221">
                  <c:v>-0.32166400000000001</c:v>
                </c:pt>
                <c:pt idx="20222">
                  <c:v>-0.320774</c:v>
                </c:pt>
                <c:pt idx="20223">
                  <c:v>-0.31979099999999999</c:v>
                </c:pt>
                <c:pt idx="20224">
                  <c:v>-0.31872099999999998</c:v>
                </c:pt>
                <c:pt idx="20225">
                  <c:v>-0.31757000000000002</c:v>
                </c:pt>
                <c:pt idx="20226">
                  <c:v>-0.31633899999999998</c:v>
                </c:pt>
                <c:pt idx="20227">
                  <c:v>-0.31502400000000003</c:v>
                </c:pt>
                <c:pt idx="20228">
                  <c:v>-0.31362000000000001</c:v>
                </c:pt>
                <c:pt idx="20229">
                  <c:v>-0.31212699999999999</c:v>
                </c:pt>
                <c:pt idx="20230">
                  <c:v>-0.31053900000000001</c:v>
                </c:pt>
                <c:pt idx="20231">
                  <c:v>-0.30885400000000002</c:v>
                </c:pt>
                <c:pt idx="20232">
                  <c:v>-0.30707299999999998</c:v>
                </c:pt>
                <c:pt idx="20233">
                  <c:v>-0.30519800000000002</c:v>
                </c:pt>
                <c:pt idx="20234">
                  <c:v>-0.30323299999999997</c:v>
                </c:pt>
                <c:pt idx="20235">
                  <c:v>-0.30118</c:v>
                </c:pt>
                <c:pt idx="20236">
                  <c:v>-0.299041</c:v>
                </c:pt>
                <c:pt idx="20237">
                  <c:v>-0.29681200000000002</c:v>
                </c:pt>
                <c:pt idx="20238">
                  <c:v>-0.29449599999999998</c:v>
                </c:pt>
                <c:pt idx="20239">
                  <c:v>-0.29209600000000002</c:v>
                </c:pt>
                <c:pt idx="20240">
                  <c:v>-0.289599</c:v>
                </c:pt>
                <c:pt idx="20241">
                  <c:v>-0.28697600000000001</c:v>
                </c:pt>
                <c:pt idx="20242">
                  <c:v>-0.28423599999999999</c:v>
                </c:pt>
                <c:pt idx="20243">
                  <c:v>-0.28140100000000001</c:v>
                </c:pt>
                <c:pt idx="20244">
                  <c:v>-0.27846900000000002</c:v>
                </c:pt>
                <c:pt idx="20245">
                  <c:v>-0.27542699999999998</c:v>
                </c:pt>
                <c:pt idx="20246">
                  <c:v>-0.27228200000000002</c:v>
                </c:pt>
                <c:pt idx="20247">
                  <c:v>-0.269038</c:v>
                </c:pt>
                <c:pt idx="20248">
                  <c:v>-0.26569300000000001</c:v>
                </c:pt>
                <c:pt idx="20249">
                  <c:v>-0.26224900000000001</c:v>
                </c:pt>
                <c:pt idx="20250">
                  <c:v>-0.25870399999999999</c:v>
                </c:pt>
                <c:pt idx="20251">
                  <c:v>-0.25505699999999998</c:v>
                </c:pt>
                <c:pt idx="20252">
                  <c:v>-0.25130799999999998</c:v>
                </c:pt>
                <c:pt idx="20253">
                  <c:v>-0.24745900000000001</c:v>
                </c:pt>
                <c:pt idx="20254">
                  <c:v>-0.24351500000000001</c:v>
                </c:pt>
                <c:pt idx="20255">
                  <c:v>-0.239482</c:v>
                </c:pt>
                <c:pt idx="20256">
                  <c:v>-0.23536399999999999</c:v>
                </c:pt>
                <c:pt idx="20257">
                  <c:v>-0.23116400000000001</c:v>
                </c:pt>
                <c:pt idx="20258">
                  <c:v>-0.226884</c:v>
                </c:pt>
                <c:pt idx="20259">
                  <c:v>-0.222528</c:v>
                </c:pt>
                <c:pt idx="20260">
                  <c:v>-0.21810199999999999</c:v>
                </c:pt>
                <c:pt idx="20261">
                  <c:v>-0.21360599999999999</c:v>
                </c:pt>
                <c:pt idx="20262">
                  <c:v>-0.209041</c:v>
                </c:pt>
                <c:pt idx="20263">
                  <c:v>-0.20440800000000001</c:v>
                </c:pt>
                <c:pt idx="20264">
                  <c:v>-0.199712</c:v>
                </c:pt>
                <c:pt idx="20265">
                  <c:v>-0.19495599999999999</c:v>
                </c:pt>
                <c:pt idx="20266">
                  <c:v>-0.19014200000000001</c:v>
                </c:pt>
                <c:pt idx="20267">
                  <c:v>-0.18527099999999999</c:v>
                </c:pt>
                <c:pt idx="20268">
                  <c:v>-0.18034500000000001</c:v>
                </c:pt>
                <c:pt idx="20269">
                  <c:v>-0.17536599999999999</c:v>
                </c:pt>
                <c:pt idx="20270">
                  <c:v>-0.17033899999999999</c:v>
                </c:pt>
                <c:pt idx="20271">
                  <c:v>-0.16525999999999999</c:v>
                </c:pt>
                <c:pt idx="20272">
                  <c:v>-0.160107</c:v>
                </c:pt>
                <c:pt idx="20273">
                  <c:v>-0.15487899999999999</c:v>
                </c:pt>
                <c:pt idx="20274">
                  <c:v>-0.14961199999999999</c:v>
                </c:pt>
                <c:pt idx="20275">
                  <c:v>-0.144313</c:v>
                </c:pt>
                <c:pt idx="20276">
                  <c:v>-0.13897300000000001</c:v>
                </c:pt>
                <c:pt idx="20277">
                  <c:v>-0.13359699999999999</c:v>
                </c:pt>
                <c:pt idx="20278">
                  <c:v>-0.12819800000000001</c:v>
                </c:pt>
                <c:pt idx="20279">
                  <c:v>-0.12278</c:v>
                </c:pt>
                <c:pt idx="20280">
                  <c:v>-0.11734600000000001</c:v>
                </c:pt>
                <c:pt idx="20281">
                  <c:v>-0.1119</c:v>
                </c:pt>
                <c:pt idx="20282">
                  <c:v>-0.106444</c:v>
                </c:pt>
                <c:pt idx="20283">
                  <c:v>-0.100983</c:v>
                </c:pt>
                <c:pt idx="20284">
                  <c:v>-9.5521099999999998E-2</c:v>
                </c:pt>
                <c:pt idx="20285">
                  <c:v>-9.0063900000000002E-2</c:v>
                </c:pt>
                <c:pt idx="20286">
                  <c:v>-8.4615499999999996E-2</c:v>
                </c:pt>
                <c:pt idx="20287">
                  <c:v>-7.9180799999999996E-2</c:v>
                </c:pt>
                <c:pt idx="20288">
                  <c:v>-7.3765999999999998E-2</c:v>
                </c:pt>
                <c:pt idx="20289">
                  <c:v>-6.8377300000000002E-2</c:v>
                </c:pt>
                <c:pt idx="20290">
                  <c:v>-6.3020400000000004E-2</c:v>
                </c:pt>
                <c:pt idx="20291">
                  <c:v>-5.7700399999999999E-2</c:v>
                </c:pt>
                <c:pt idx="20292">
                  <c:v>-5.2421099999999998E-2</c:v>
                </c:pt>
                <c:pt idx="20293">
                  <c:v>-4.7185600000000001E-2</c:v>
                </c:pt>
                <c:pt idx="20294">
                  <c:v>-4.1997899999999998E-2</c:v>
                </c:pt>
                <c:pt idx="20295">
                  <c:v>-3.6862699999999998E-2</c:v>
                </c:pt>
                <c:pt idx="20296">
                  <c:v>-3.1784399999999997E-2</c:v>
                </c:pt>
                <c:pt idx="20297">
                  <c:v>-2.67675E-2</c:v>
                </c:pt>
                <c:pt idx="20298">
                  <c:v>-2.1816700000000001E-2</c:v>
                </c:pt>
                <c:pt idx="20299">
                  <c:v>-1.69366E-2</c:v>
                </c:pt>
                <c:pt idx="20300">
                  <c:v>-1.21303E-2</c:v>
                </c:pt>
                <c:pt idx="20301" formatCode="0.00E+00">
                  <c:v>-7.3998700000000002E-3</c:v>
                </c:pt>
                <c:pt idx="20302" formatCode="0.00E+00">
                  <c:v>-2.74902E-3</c:v>
                </c:pt>
                <c:pt idx="20303" formatCode="0.00E+00">
                  <c:v>1.81744E-3</c:v>
                </c:pt>
                <c:pt idx="20304" formatCode="0.00E+00">
                  <c:v>6.29446E-3</c:v>
                </c:pt>
                <c:pt idx="20305">
                  <c:v>1.0676400000000001E-2</c:v>
                </c:pt>
                <c:pt idx="20306">
                  <c:v>1.49582E-2</c:v>
                </c:pt>
                <c:pt idx="20307">
                  <c:v>1.9136899999999998E-2</c:v>
                </c:pt>
                <c:pt idx="20308">
                  <c:v>2.32096E-2</c:v>
                </c:pt>
                <c:pt idx="20309">
                  <c:v>2.71728E-2</c:v>
                </c:pt>
                <c:pt idx="20310">
                  <c:v>3.10221E-2</c:v>
                </c:pt>
                <c:pt idx="20311">
                  <c:v>3.47535E-2</c:v>
                </c:pt>
                <c:pt idx="20312">
                  <c:v>3.8363000000000001E-2</c:v>
                </c:pt>
                <c:pt idx="20313">
                  <c:v>4.18462E-2</c:v>
                </c:pt>
                <c:pt idx="20314">
                  <c:v>4.52013E-2</c:v>
                </c:pt>
                <c:pt idx="20315">
                  <c:v>4.8427999999999999E-2</c:v>
                </c:pt>
                <c:pt idx="20316">
                  <c:v>5.1523699999999999E-2</c:v>
                </c:pt>
                <c:pt idx="20317">
                  <c:v>5.44836E-2</c:v>
                </c:pt>
                <c:pt idx="20318">
                  <c:v>5.7302499999999999E-2</c:v>
                </c:pt>
                <c:pt idx="20319">
                  <c:v>5.9976399999999999E-2</c:v>
                </c:pt>
                <c:pt idx="20320">
                  <c:v>6.2503199999999995E-2</c:v>
                </c:pt>
                <c:pt idx="20321">
                  <c:v>6.4882599999999999E-2</c:v>
                </c:pt>
                <c:pt idx="20322">
                  <c:v>6.7115400000000006E-2</c:v>
                </c:pt>
                <c:pt idx="20323">
                  <c:v>6.9200700000000004E-2</c:v>
                </c:pt>
                <c:pt idx="20324">
                  <c:v>7.1135500000000004E-2</c:v>
                </c:pt>
                <c:pt idx="20325">
                  <c:v>7.29157E-2</c:v>
                </c:pt>
                <c:pt idx="20326">
                  <c:v>7.4537199999999998E-2</c:v>
                </c:pt>
                <c:pt idx="20327">
                  <c:v>7.5997599999999998E-2</c:v>
                </c:pt>
                <c:pt idx="20328">
                  <c:v>7.7294000000000002E-2</c:v>
                </c:pt>
                <c:pt idx="20329">
                  <c:v>7.8423499999999993E-2</c:v>
                </c:pt>
                <c:pt idx="20330">
                  <c:v>7.9384800000000005E-2</c:v>
                </c:pt>
                <c:pt idx="20331">
                  <c:v>8.0179500000000001E-2</c:v>
                </c:pt>
                <c:pt idx="20332">
                  <c:v>8.08083E-2</c:v>
                </c:pt>
                <c:pt idx="20333">
                  <c:v>8.1270400000000007E-2</c:v>
                </c:pt>
                <c:pt idx="20334">
                  <c:v>8.1565600000000002E-2</c:v>
                </c:pt>
                <c:pt idx="20335">
                  <c:v>8.1694699999999995E-2</c:v>
                </c:pt>
                <c:pt idx="20336">
                  <c:v>8.1656699999999999E-2</c:v>
                </c:pt>
                <c:pt idx="20337">
                  <c:v>8.1450800000000004E-2</c:v>
                </c:pt>
                <c:pt idx="20338">
                  <c:v>8.1077999999999997E-2</c:v>
                </c:pt>
                <c:pt idx="20339">
                  <c:v>8.0539700000000006E-2</c:v>
                </c:pt>
                <c:pt idx="20340">
                  <c:v>7.98373E-2</c:v>
                </c:pt>
                <c:pt idx="20341">
                  <c:v>7.89715E-2</c:v>
                </c:pt>
                <c:pt idx="20342">
                  <c:v>7.7942899999999996E-2</c:v>
                </c:pt>
                <c:pt idx="20343">
                  <c:v>7.6752100000000004E-2</c:v>
                </c:pt>
                <c:pt idx="20344">
                  <c:v>7.5399300000000002E-2</c:v>
                </c:pt>
                <c:pt idx="20345">
                  <c:v>7.3885699999999999E-2</c:v>
                </c:pt>
                <c:pt idx="20346">
                  <c:v>7.2215500000000002E-2</c:v>
                </c:pt>
                <c:pt idx="20347">
                  <c:v>7.0392999999999997E-2</c:v>
                </c:pt>
                <c:pt idx="20348">
                  <c:v>6.8419400000000005E-2</c:v>
                </c:pt>
                <c:pt idx="20349">
                  <c:v>6.6293900000000003E-2</c:v>
                </c:pt>
                <c:pt idx="20350">
                  <c:v>6.4016000000000003E-2</c:v>
                </c:pt>
                <c:pt idx="20351">
                  <c:v>6.1587000000000003E-2</c:v>
                </c:pt>
                <c:pt idx="20352">
                  <c:v>5.9010399999999998E-2</c:v>
                </c:pt>
                <c:pt idx="20353">
                  <c:v>5.6291000000000001E-2</c:v>
                </c:pt>
                <c:pt idx="20354">
                  <c:v>5.3432100000000003E-2</c:v>
                </c:pt>
                <c:pt idx="20355">
                  <c:v>5.0437599999999999E-2</c:v>
                </c:pt>
                <c:pt idx="20356">
                  <c:v>4.7312E-2</c:v>
                </c:pt>
                <c:pt idx="20357">
                  <c:v>4.4058800000000002E-2</c:v>
                </c:pt>
                <c:pt idx="20358">
                  <c:v>4.0680599999999997E-2</c:v>
                </c:pt>
                <c:pt idx="20359">
                  <c:v>3.71796E-2</c:v>
                </c:pt>
                <c:pt idx="20360">
                  <c:v>3.3558600000000001E-2</c:v>
                </c:pt>
                <c:pt idx="20361">
                  <c:v>2.98217E-2</c:v>
                </c:pt>
                <c:pt idx="20362">
                  <c:v>2.5974400000000002E-2</c:v>
                </c:pt>
                <c:pt idx="20363">
                  <c:v>2.2021900000000001E-2</c:v>
                </c:pt>
                <c:pt idx="20364">
                  <c:v>1.79683E-2</c:v>
                </c:pt>
                <c:pt idx="20365">
                  <c:v>1.38193E-2</c:v>
                </c:pt>
                <c:pt idx="20366" formatCode="0.00E+00">
                  <c:v>9.5812199999999997E-3</c:v>
                </c:pt>
                <c:pt idx="20367" formatCode="0.00E+00">
                  <c:v>5.2589500000000001E-3</c:v>
                </c:pt>
                <c:pt idx="20368" formatCode="0.00E+00">
                  <c:v>8.5599999999999999E-4</c:v>
                </c:pt>
                <c:pt idx="20369" formatCode="0.00E+00">
                  <c:v>-3.6238799999999999E-3</c:v>
                </c:pt>
                <c:pt idx="20370" formatCode="0.00E+00">
                  <c:v>-8.1763900000000004E-3</c:v>
                </c:pt>
                <c:pt idx="20371">
                  <c:v>-1.27966E-2</c:v>
                </c:pt>
                <c:pt idx="20372">
                  <c:v>-1.7479600000000001E-2</c:v>
                </c:pt>
                <c:pt idx="20373">
                  <c:v>-2.2220699999999999E-2</c:v>
                </c:pt>
                <c:pt idx="20374">
                  <c:v>-2.7014799999999999E-2</c:v>
                </c:pt>
                <c:pt idx="20375">
                  <c:v>-3.1856299999999997E-2</c:v>
                </c:pt>
                <c:pt idx="20376">
                  <c:v>-3.6738600000000003E-2</c:v>
                </c:pt>
                <c:pt idx="20377">
                  <c:v>-4.1656199999999997E-2</c:v>
                </c:pt>
                <c:pt idx="20378">
                  <c:v>-4.66045E-2</c:v>
                </c:pt>
                <c:pt idx="20379">
                  <c:v>-5.1578800000000001E-2</c:v>
                </c:pt>
                <c:pt idx="20380">
                  <c:v>-5.6574199999999998E-2</c:v>
                </c:pt>
                <c:pt idx="20381">
                  <c:v>-6.1585000000000001E-2</c:v>
                </c:pt>
                <c:pt idx="20382">
                  <c:v>-6.6605600000000001E-2</c:v>
                </c:pt>
                <c:pt idx="20383">
                  <c:v>-7.1629700000000004E-2</c:v>
                </c:pt>
                <c:pt idx="20384">
                  <c:v>-7.6650599999999999E-2</c:v>
                </c:pt>
                <c:pt idx="20385">
                  <c:v>-8.1662399999999996E-2</c:v>
                </c:pt>
                <c:pt idx="20386">
                  <c:v>-8.6659299999999995E-2</c:v>
                </c:pt>
                <c:pt idx="20387">
                  <c:v>-9.1635300000000003E-2</c:v>
                </c:pt>
                <c:pt idx="20388">
                  <c:v>-9.6584600000000007E-2</c:v>
                </c:pt>
                <c:pt idx="20389">
                  <c:v>-0.10150099999999999</c:v>
                </c:pt>
                <c:pt idx="20390">
                  <c:v>-0.106378</c:v>
                </c:pt>
                <c:pt idx="20391">
                  <c:v>-0.111211</c:v>
                </c:pt>
                <c:pt idx="20392">
                  <c:v>-0.115996</c:v>
                </c:pt>
                <c:pt idx="20393">
                  <c:v>-0.120728</c:v>
                </c:pt>
                <c:pt idx="20394">
                  <c:v>-0.12539900000000001</c:v>
                </c:pt>
                <c:pt idx="20395">
                  <c:v>-0.13000300000000001</c:v>
                </c:pt>
                <c:pt idx="20396">
                  <c:v>-0.13453399999999999</c:v>
                </c:pt>
                <c:pt idx="20397">
                  <c:v>-0.138988</c:v>
                </c:pt>
                <c:pt idx="20398">
                  <c:v>-0.14335999999999999</c:v>
                </c:pt>
                <c:pt idx="20399">
                  <c:v>-0.147648</c:v>
                </c:pt>
                <c:pt idx="20400">
                  <c:v>-0.15184700000000001</c:v>
                </c:pt>
                <c:pt idx="20401">
                  <c:v>-0.15595200000000001</c:v>
                </c:pt>
                <c:pt idx="20402">
                  <c:v>-0.15995999999999999</c:v>
                </c:pt>
                <c:pt idx="20403">
                  <c:v>-0.16386600000000001</c:v>
                </c:pt>
                <c:pt idx="20404">
                  <c:v>-0.16766700000000001</c:v>
                </c:pt>
                <c:pt idx="20405">
                  <c:v>-0.17135900000000001</c:v>
                </c:pt>
                <c:pt idx="20406">
                  <c:v>-0.17493700000000001</c:v>
                </c:pt>
                <c:pt idx="20407">
                  <c:v>-0.178397</c:v>
                </c:pt>
                <c:pt idx="20408">
                  <c:v>-0.18173500000000001</c:v>
                </c:pt>
                <c:pt idx="20409">
                  <c:v>-0.184948</c:v>
                </c:pt>
                <c:pt idx="20410">
                  <c:v>-0.18803300000000001</c:v>
                </c:pt>
                <c:pt idx="20411">
                  <c:v>-0.19098799999999999</c:v>
                </c:pt>
                <c:pt idx="20412">
                  <c:v>-0.19380900000000001</c:v>
                </c:pt>
                <c:pt idx="20413">
                  <c:v>-0.196493</c:v>
                </c:pt>
                <c:pt idx="20414">
                  <c:v>-0.19903699999999999</c:v>
                </c:pt>
                <c:pt idx="20415">
                  <c:v>-0.20144000000000001</c:v>
                </c:pt>
                <c:pt idx="20416">
                  <c:v>-0.20369899999999999</c:v>
                </c:pt>
                <c:pt idx="20417">
                  <c:v>-0.20581099999999999</c:v>
                </c:pt>
                <c:pt idx="20418">
                  <c:v>-0.20777399999999999</c:v>
                </c:pt>
                <c:pt idx="20419">
                  <c:v>-0.20958499999999999</c:v>
                </c:pt>
                <c:pt idx="20420">
                  <c:v>-0.21124200000000001</c:v>
                </c:pt>
                <c:pt idx="20421">
                  <c:v>-0.21274399999999999</c:v>
                </c:pt>
                <c:pt idx="20422">
                  <c:v>-0.214091</c:v>
                </c:pt>
                <c:pt idx="20423">
                  <c:v>-0.215281</c:v>
                </c:pt>
                <c:pt idx="20424">
                  <c:v>-0.21631400000000001</c:v>
                </c:pt>
                <c:pt idx="20425">
                  <c:v>-0.21718599999999999</c:v>
                </c:pt>
                <c:pt idx="20426">
                  <c:v>-0.21789700000000001</c:v>
                </c:pt>
                <c:pt idx="20427">
                  <c:v>-0.218447</c:v>
                </c:pt>
                <c:pt idx="20428">
                  <c:v>-0.218834</c:v>
                </c:pt>
                <c:pt idx="20429">
                  <c:v>-0.21906100000000001</c:v>
                </c:pt>
                <c:pt idx="20430">
                  <c:v>-0.21912599999999999</c:v>
                </c:pt>
                <c:pt idx="20431">
                  <c:v>-0.21903</c:v>
                </c:pt>
                <c:pt idx="20432">
                  <c:v>-0.218774</c:v>
                </c:pt>
                <c:pt idx="20433">
                  <c:v>-0.21836</c:v>
                </c:pt>
                <c:pt idx="20434">
                  <c:v>-0.21778800000000001</c:v>
                </c:pt>
                <c:pt idx="20435">
                  <c:v>-0.217059</c:v>
                </c:pt>
                <c:pt idx="20436">
                  <c:v>-0.21617500000000001</c:v>
                </c:pt>
                <c:pt idx="20437">
                  <c:v>-0.21513499999999999</c:v>
                </c:pt>
                <c:pt idx="20438">
                  <c:v>-0.21394099999999999</c:v>
                </c:pt>
                <c:pt idx="20439">
                  <c:v>-0.212592</c:v>
                </c:pt>
                <c:pt idx="20440">
                  <c:v>-0.211091</c:v>
                </c:pt>
                <c:pt idx="20441">
                  <c:v>-0.20943899999999999</c:v>
                </c:pt>
                <c:pt idx="20442">
                  <c:v>-0.20763999999999999</c:v>
                </c:pt>
                <c:pt idx="20443">
                  <c:v>-0.20569499999999999</c:v>
                </c:pt>
                <c:pt idx="20444">
                  <c:v>-0.20360600000000001</c:v>
                </c:pt>
                <c:pt idx="20445">
                  <c:v>-0.201378</c:v>
                </c:pt>
                <c:pt idx="20446">
                  <c:v>-0.19901099999999999</c:v>
                </c:pt>
                <c:pt idx="20447">
                  <c:v>-0.19650799999999999</c:v>
                </c:pt>
                <c:pt idx="20448">
                  <c:v>-0.19387099999999999</c:v>
                </c:pt>
                <c:pt idx="20449">
                  <c:v>-0.191103</c:v>
                </c:pt>
                <c:pt idx="20450">
                  <c:v>-0.18820600000000001</c:v>
                </c:pt>
                <c:pt idx="20451">
                  <c:v>-0.18518499999999999</c:v>
                </c:pt>
                <c:pt idx="20452">
                  <c:v>-0.18204300000000001</c:v>
                </c:pt>
                <c:pt idx="20453">
                  <c:v>-0.178784</c:v>
                </c:pt>
                <c:pt idx="20454">
                  <c:v>-0.17541200000000001</c:v>
                </c:pt>
                <c:pt idx="20455">
                  <c:v>-0.171929</c:v>
                </c:pt>
                <c:pt idx="20456">
                  <c:v>-0.16833899999999999</c:v>
                </c:pt>
                <c:pt idx="20457">
                  <c:v>-0.16464400000000001</c:v>
                </c:pt>
                <c:pt idx="20458">
                  <c:v>-0.16084599999999999</c:v>
                </c:pt>
                <c:pt idx="20459">
                  <c:v>-0.15694900000000001</c:v>
                </c:pt>
                <c:pt idx="20460">
                  <c:v>-0.15295800000000001</c:v>
                </c:pt>
                <c:pt idx="20461">
                  <c:v>-0.14887600000000001</c:v>
                </c:pt>
                <c:pt idx="20462">
                  <c:v>-0.144708</c:v>
                </c:pt>
                <c:pt idx="20463">
                  <c:v>-0.140458</c:v>
                </c:pt>
                <c:pt idx="20464">
                  <c:v>-0.136129</c:v>
                </c:pt>
                <c:pt idx="20465">
                  <c:v>-0.13172800000000001</c:v>
                </c:pt>
                <c:pt idx="20466">
                  <c:v>-0.12725700000000001</c:v>
                </c:pt>
                <c:pt idx="20467">
                  <c:v>-0.122722</c:v>
                </c:pt>
                <c:pt idx="20468">
                  <c:v>-0.11812599999999999</c:v>
                </c:pt>
                <c:pt idx="20469">
                  <c:v>-0.113472</c:v>
                </c:pt>
                <c:pt idx="20470">
                  <c:v>-0.108766</c:v>
                </c:pt>
                <c:pt idx="20471">
                  <c:v>-0.10401000000000001</c:v>
                </c:pt>
                <c:pt idx="20472">
                  <c:v>-9.9210800000000002E-2</c:v>
                </c:pt>
                <c:pt idx="20473">
                  <c:v>-9.4371499999999997E-2</c:v>
                </c:pt>
                <c:pt idx="20474">
                  <c:v>-8.9496999999999993E-2</c:v>
                </c:pt>
                <c:pt idx="20475">
                  <c:v>-8.4591899999999998E-2</c:v>
                </c:pt>
                <c:pt idx="20476">
                  <c:v>-7.9660599999999998E-2</c:v>
                </c:pt>
                <c:pt idx="20477">
                  <c:v>-7.4706599999999998E-2</c:v>
                </c:pt>
                <c:pt idx="20478">
                  <c:v>-6.9733000000000003E-2</c:v>
                </c:pt>
                <c:pt idx="20479">
                  <c:v>-6.4743599999999998E-2</c:v>
                </c:pt>
                <c:pt idx="20480">
                  <c:v>-5.97426E-2</c:v>
                </c:pt>
                <c:pt idx="20481">
                  <c:v>-5.4734400000000002E-2</c:v>
                </c:pt>
                <c:pt idx="20482">
                  <c:v>-4.9722799999999998E-2</c:v>
                </c:pt>
                <c:pt idx="20483">
                  <c:v>-4.4712200000000001E-2</c:v>
                </c:pt>
                <c:pt idx="20484">
                  <c:v>-3.9707600000000003E-2</c:v>
                </c:pt>
                <c:pt idx="20485">
                  <c:v>-3.47137E-2</c:v>
                </c:pt>
                <c:pt idx="20486">
                  <c:v>-2.9733200000000001E-2</c:v>
                </c:pt>
                <c:pt idx="20487">
                  <c:v>-2.4768200000000001E-2</c:v>
                </c:pt>
                <c:pt idx="20488">
                  <c:v>-1.98213E-2</c:v>
                </c:pt>
                <c:pt idx="20489">
                  <c:v>-1.48956E-2</c:v>
                </c:pt>
                <c:pt idx="20490" formatCode="0.00E+00">
                  <c:v>-9.9941500000000003E-3</c:v>
                </c:pt>
                <c:pt idx="20491" formatCode="0.00E+00">
                  <c:v>-5.11891E-3</c:v>
                </c:pt>
                <c:pt idx="20492" formatCode="0.00E+00">
                  <c:v>-2.7204399999999999E-4</c:v>
                </c:pt>
                <c:pt idx="20493" formatCode="0.00E+00">
                  <c:v>4.5429199999999998E-3</c:v>
                </c:pt>
                <c:pt idx="20494" formatCode="0.00E+00">
                  <c:v>9.3216199999999992E-3</c:v>
                </c:pt>
                <c:pt idx="20495">
                  <c:v>1.4060100000000001E-2</c:v>
                </c:pt>
                <c:pt idx="20496">
                  <c:v>1.8754900000000001E-2</c:v>
                </c:pt>
                <c:pt idx="20497">
                  <c:v>2.34037E-2</c:v>
                </c:pt>
                <c:pt idx="20498">
                  <c:v>2.8003900000000002E-2</c:v>
                </c:pt>
                <c:pt idx="20499">
                  <c:v>3.25533E-2</c:v>
                </c:pt>
                <c:pt idx="20500">
                  <c:v>3.70493E-2</c:v>
                </c:pt>
                <c:pt idx="20501">
                  <c:v>4.1489900000000003E-2</c:v>
                </c:pt>
                <c:pt idx="20502">
                  <c:v>4.5872400000000001E-2</c:v>
                </c:pt>
                <c:pt idx="20503">
                  <c:v>5.0194000000000003E-2</c:v>
                </c:pt>
                <c:pt idx="20504">
                  <c:v>5.4452599999999997E-2</c:v>
                </c:pt>
                <c:pt idx="20505">
                  <c:v>5.8646400000000001E-2</c:v>
                </c:pt>
                <c:pt idx="20506">
                  <c:v>6.2773399999999993E-2</c:v>
                </c:pt>
                <c:pt idx="20507">
                  <c:v>6.6831100000000004E-2</c:v>
                </c:pt>
                <c:pt idx="20508">
                  <c:v>7.0818400000000004E-2</c:v>
                </c:pt>
                <c:pt idx="20509">
                  <c:v>7.4734400000000006E-2</c:v>
                </c:pt>
                <c:pt idx="20510">
                  <c:v>7.8578899999999993E-2</c:v>
                </c:pt>
                <c:pt idx="20511">
                  <c:v>8.2350300000000001E-2</c:v>
                </c:pt>
                <c:pt idx="20512">
                  <c:v>8.6046399999999995E-2</c:v>
                </c:pt>
                <c:pt idx="20513">
                  <c:v>8.9664999999999995E-2</c:v>
                </c:pt>
                <c:pt idx="20514">
                  <c:v>9.3204700000000001E-2</c:v>
                </c:pt>
                <c:pt idx="20515">
                  <c:v>9.66645E-2</c:v>
                </c:pt>
                <c:pt idx="20516">
                  <c:v>0.10004200000000001</c:v>
                </c:pt>
                <c:pt idx="20517">
                  <c:v>0.103336</c:v>
                </c:pt>
                <c:pt idx="20518">
                  <c:v>0.106543</c:v>
                </c:pt>
                <c:pt idx="20519">
                  <c:v>0.109664</c:v>
                </c:pt>
                <c:pt idx="20520">
                  <c:v>0.11269899999999999</c:v>
                </c:pt>
                <c:pt idx="20521">
                  <c:v>0.115649</c:v>
                </c:pt>
                <c:pt idx="20522">
                  <c:v>0.118515</c:v>
                </c:pt>
                <c:pt idx="20523">
                  <c:v>0.121295</c:v>
                </c:pt>
                <c:pt idx="20524">
                  <c:v>0.12399</c:v>
                </c:pt>
                <c:pt idx="20525">
                  <c:v>0.12659799999999999</c:v>
                </c:pt>
                <c:pt idx="20526">
                  <c:v>0.12911800000000001</c:v>
                </c:pt>
                <c:pt idx="20527">
                  <c:v>0.131546</c:v>
                </c:pt>
                <c:pt idx="20528">
                  <c:v>0.133882</c:v>
                </c:pt>
                <c:pt idx="20529">
                  <c:v>0.136125</c:v>
                </c:pt>
                <c:pt idx="20530">
                  <c:v>0.13827700000000001</c:v>
                </c:pt>
                <c:pt idx="20531">
                  <c:v>0.14033599999999999</c:v>
                </c:pt>
                <c:pt idx="20532">
                  <c:v>0.14230300000000001</c:v>
                </c:pt>
                <c:pt idx="20533">
                  <c:v>0.144178</c:v>
                </c:pt>
                <c:pt idx="20534">
                  <c:v>0.14596200000000001</c:v>
                </c:pt>
                <c:pt idx="20535">
                  <c:v>0.14765500000000001</c:v>
                </c:pt>
                <c:pt idx="20536">
                  <c:v>0.149257</c:v>
                </c:pt>
                <c:pt idx="20537">
                  <c:v>0.15076800000000001</c:v>
                </c:pt>
                <c:pt idx="20538">
                  <c:v>0.15218999999999999</c:v>
                </c:pt>
                <c:pt idx="20539">
                  <c:v>0.15352199999999999</c:v>
                </c:pt>
                <c:pt idx="20540">
                  <c:v>0.15476500000000001</c:v>
                </c:pt>
                <c:pt idx="20541">
                  <c:v>0.155919</c:v>
                </c:pt>
                <c:pt idx="20542">
                  <c:v>0.15698500000000001</c:v>
                </c:pt>
                <c:pt idx="20543">
                  <c:v>0.15796399999999999</c:v>
                </c:pt>
                <c:pt idx="20544">
                  <c:v>0.158856</c:v>
                </c:pt>
                <c:pt idx="20545">
                  <c:v>0.159662</c:v>
                </c:pt>
                <c:pt idx="20546">
                  <c:v>0.160384</c:v>
                </c:pt>
                <c:pt idx="20547">
                  <c:v>0.161021</c:v>
                </c:pt>
                <c:pt idx="20548">
                  <c:v>0.161574</c:v>
                </c:pt>
                <c:pt idx="20549">
                  <c:v>0.16204399999999999</c:v>
                </c:pt>
                <c:pt idx="20550">
                  <c:v>0.16243199999999999</c:v>
                </c:pt>
                <c:pt idx="20551">
                  <c:v>0.16273699999999999</c:v>
                </c:pt>
                <c:pt idx="20552">
                  <c:v>0.16296099999999999</c:v>
                </c:pt>
                <c:pt idx="20553">
                  <c:v>0.163105</c:v>
                </c:pt>
                <c:pt idx="20554">
                  <c:v>0.16317000000000001</c:v>
                </c:pt>
                <c:pt idx="20555">
                  <c:v>0.163158</c:v>
                </c:pt>
                <c:pt idx="20556">
                  <c:v>0.16306899999999999</c:v>
                </c:pt>
                <c:pt idx="20557">
                  <c:v>0.16290399999999999</c:v>
                </c:pt>
                <c:pt idx="20558">
                  <c:v>0.162663</c:v>
                </c:pt>
                <c:pt idx="20559">
                  <c:v>0.16234799999999999</c:v>
                </c:pt>
                <c:pt idx="20560">
                  <c:v>0.16195899999999999</c:v>
                </c:pt>
                <c:pt idx="20561">
                  <c:v>0.161499</c:v>
                </c:pt>
                <c:pt idx="20562">
                  <c:v>0.16097</c:v>
                </c:pt>
                <c:pt idx="20563">
                  <c:v>0.16037100000000001</c:v>
                </c:pt>
                <c:pt idx="20564">
                  <c:v>0.15970400000000001</c:v>
                </c:pt>
                <c:pt idx="20565">
                  <c:v>0.15897</c:v>
                </c:pt>
                <c:pt idx="20566">
                  <c:v>0.158169</c:v>
                </c:pt>
                <c:pt idx="20567">
                  <c:v>0.157301</c:v>
                </c:pt>
                <c:pt idx="20568">
                  <c:v>0.156365</c:v>
                </c:pt>
                <c:pt idx="20569">
                  <c:v>0.155363</c:v>
                </c:pt>
                <c:pt idx="20570">
                  <c:v>0.15429599999999999</c:v>
                </c:pt>
                <c:pt idx="20571">
                  <c:v>0.153165</c:v>
                </c:pt>
                <c:pt idx="20572">
                  <c:v>0.151974</c:v>
                </c:pt>
                <c:pt idx="20573">
                  <c:v>0.150725</c:v>
                </c:pt>
                <c:pt idx="20574">
                  <c:v>0.14942</c:v>
                </c:pt>
                <c:pt idx="20575">
                  <c:v>0.148059</c:v>
                </c:pt>
                <c:pt idx="20576">
                  <c:v>0.14664099999999999</c:v>
                </c:pt>
                <c:pt idx="20577">
                  <c:v>0.14516599999999999</c:v>
                </c:pt>
                <c:pt idx="20578">
                  <c:v>0.14363600000000001</c:v>
                </c:pt>
                <c:pt idx="20579">
                  <c:v>0.14205300000000001</c:v>
                </c:pt>
                <c:pt idx="20580">
                  <c:v>0.14041899999999999</c:v>
                </c:pt>
                <c:pt idx="20581">
                  <c:v>0.138736</c:v>
                </c:pt>
                <c:pt idx="20582">
                  <c:v>0.13700399999999999</c:v>
                </c:pt>
                <c:pt idx="20583">
                  <c:v>0.13522799999999999</c:v>
                </c:pt>
                <c:pt idx="20584">
                  <c:v>0.133406</c:v>
                </c:pt>
                <c:pt idx="20585">
                  <c:v>0.13153899999999999</c:v>
                </c:pt>
                <c:pt idx="20586">
                  <c:v>0.12962699999999999</c:v>
                </c:pt>
                <c:pt idx="20587">
                  <c:v>0.12767000000000001</c:v>
                </c:pt>
                <c:pt idx="20588">
                  <c:v>0.125668</c:v>
                </c:pt>
                <c:pt idx="20589">
                  <c:v>0.12361999999999999</c:v>
                </c:pt>
                <c:pt idx="20590">
                  <c:v>0.121526</c:v>
                </c:pt>
                <c:pt idx="20591">
                  <c:v>0.11938799999999999</c:v>
                </c:pt>
                <c:pt idx="20592">
                  <c:v>0.117204</c:v>
                </c:pt>
                <c:pt idx="20593">
                  <c:v>0.114977</c:v>
                </c:pt>
                <c:pt idx="20594">
                  <c:v>0.112709</c:v>
                </c:pt>
                <c:pt idx="20595">
                  <c:v>0.110402</c:v>
                </c:pt>
                <c:pt idx="20596">
                  <c:v>0.108056</c:v>
                </c:pt>
                <c:pt idx="20597">
                  <c:v>0.105672</c:v>
                </c:pt>
                <c:pt idx="20598">
                  <c:v>0.103251</c:v>
                </c:pt>
                <c:pt idx="20599">
                  <c:v>0.100797</c:v>
                </c:pt>
                <c:pt idx="20600">
                  <c:v>9.8311399999999993E-2</c:v>
                </c:pt>
                <c:pt idx="20601">
                  <c:v>9.5796999999999993E-2</c:v>
                </c:pt>
                <c:pt idx="20602">
                  <c:v>9.3254799999999999E-2</c:v>
                </c:pt>
                <c:pt idx="20603">
                  <c:v>9.0685799999999997E-2</c:v>
                </c:pt>
                <c:pt idx="20604">
                  <c:v>8.80914E-2</c:v>
                </c:pt>
                <c:pt idx="20605">
                  <c:v>8.5472500000000007E-2</c:v>
                </c:pt>
                <c:pt idx="20606">
                  <c:v>8.2829100000000003E-2</c:v>
                </c:pt>
                <c:pt idx="20607">
                  <c:v>8.0161499999999997E-2</c:v>
                </c:pt>
                <c:pt idx="20608">
                  <c:v>7.7470800000000006E-2</c:v>
                </c:pt>
                <c:pt idx="20609">
                  <c:v>7.4757299999999999E-2</c:v>
                </c:pt>
                <c:pt idx="20610">
                  <c:v>7.2021299999999996E-2</c:v>
                </c:pt>
                <c:pt idx="20611">
                  <c:v>6.9264500000000007E-2</c:v>
                </c:pt>
                <c:pt idx="20612">
                  <c:v>6.6488599999999995E-2</c:v>
                </c:pt>
                <c:pt idx="20613">
                  <c:v>6.3695299999999996E-2</c:v>
                </c:pt>
                <c:pt idx="20614">
                  <c:v>6.0886500000000003E-2</c:v>
                </c:pt>
                <c:pt idx="20615">
                  <c:v>5.80641E-2</c:v>
                </c:pt>
                <c:pt idx="20616">
                  <c:v>5.5229399999999998E-2</c:v>
                </c:pt>
                <c:pt idx="20617">
                  <c:v>5.2383899999999997E-2</c:v>
                </c:pt>
                <c:pt idx="20618">
                  <c:v>4.95296E-2</c:v>
                </c:pt>
                <c:pt idx="20619">
                  <c:v>4.6667599999999997E-2</c:v>
                </c:pt>
                <c:pt idx="20620">
                  <c:v>4.37969E-2</c:v>
                </c:pt>
                <c:pt idx="20621">
                  <c:v>4.0917299999999997E-2</c:v>
                </c:pt>
                <c:pt idx="20622">
                  <c:v>3.8031299999999997E-2</c:v>
                </c:pt>
                <c:pt idx="20623">
                  <c:v>3.51437E-2</c:v>
                </c:pt>
                <c:pt idx="20624">
                  <c:v>3.2257800000000003E-2</c:v>
                </c:pt>
                <c:pt idx="20625">
                  <c:v>2.9374899999999999E-2</c:v>
                </c:pt>
                <c:pt idx="20626">
                  <c:v>2.6496100000000002E-2</c:v>
                </c:pt>
                <c:pt idx="20627">
                  <c:v>2.3622799999999999E-2</c:v>
                </c:pt>
                <c:pt idx="20628">
                  <c:v>2.0756799999999999E-2</c:v>
                </c:pt>
                <c:pt idx="20629">
                  <c:v>1.7899700000000001E-2</c:v>
                </c:pt>
                <c:pt idx="20630">
                  <c:v>1.50537E-2</c:v>
                </c:pt>
                <c:pt idx="20631">
                  <c:v>1.22209E-2</c:v>
                </c:pt>
                <c:pt idx="20632" formatCode="0.00E+00">
                  <c:v>9.4029600000000001E-3</c:v>
                </c:pt>
                <c:pt idx="20633" formatCode="0.00E+00">
                  <c:v>6.6016099999999999E-3</c:v>
                </c:pt>
                <c:pt idx="20634" formatCode="0.00E+00">
                  <c:v>3.8197800000000001E-3</c:v>
                </c:pt>
                <c:pt idx="20635" formatCode="0.00E+00">
                  <c:v>1.0606599999999999E-3</c:v>
                </c:pt>
                <c:pt idx="20636" formatCode="0.00E+00">
                  <c:v>-1.6740100000000001E-3</c:v>
                </c:pt>
                <c:pt idx="20637" formatCode="0.00E+00">
                  <c:v>-4.3833300000000004E-3</c:v>
                </c:pt>
                <c:pt idx="20638" formatCode="0.00E+00">
                  <c:v>-7.0658099999999996E-3</c:v>
                </c:pt>
                <c:pt idx="20639" formatCode="0.00E+00">
                  <c:v>-9.7198300000000005E-3</c:v>
                </c:pt>
                <c:pt idx="20640">
                  <c:v>-1.23441E-2</c:v>
                </c:pt>
                <c:pt idx="20641">
                  <c:v>-1.49366E-2</c:v>
                </c:pt>
                <c:pt idx="20642">
                  <c:v>-1.74938E-2</c:v>
                </c:pt>
                <c:pt idx="20643">
                  <c:v>-2.00123E-2</c:v>
                </c:pt>
                <c:pt idx="20644">
                  <c:v>-2.2489800000000001E-2</c:v>
                </c:pt>
                <c:pt idx="20645">
                  <c:v>-2.4924399999999999E-2</c:v>
                </c:pt>
                <c:pt idx="20646">
                  <c:v>-2.73137E-2</c:v>
                </c:pt>
                <c:pt idx="20647">
                  <c:v>-2.9655399999999998E-2</c:v>
                </c:pt>
                <c:pt idx="20648">
                  <c:v>-3.1947000000000003E-2</c:v>
                </c:pt>
                <c:pt idx="20649">
                  <c:v>-3.4186099999999997E-2</c:v>
                </c:pt>
                <c:pt idx="20650">
                  <c:v>-3.6371500000000001E-2</c:v>
                </c:pt>
                <c:pt idx="20651">
                  <c:v>-3.8502700000000001E-2</c:v>
                </c:pt>
                <c:pt idx="20652">
                  <c:v>-4.0578900000000001E-2</c:v>
                </c:pt>
                <c:pt idx="20653">
                  <c:v>-4.2597799999999998E-2</c:v>
                </c:pt>
                <c:pt idx="20654">
                  <c:v>-4.4556900000000003E-2</c:v>
                </c:pt>
                <c:pt idx="20655">
                  <c:v>-4.6453899999999999E-2</c:v>
                </c:pt>
                <c:pt idx="20656">
                  <c:v>-4.8286500000000003E-2</c:v>
                </c:pt>
                <c:pt idx="20657">
                  <c:v>-5.00518E-2</c:v>
                </c:pt>
                <c:pt idx="20658">
                  <c:v>-5.1747099999999997E-2</c:v>
                </c:pt>
                <c:pt idx="20659">
                  <c:v>-5.3370500000000001E-2</c:v>
                </c:pt>
                <c:pt idx="20660">
                  <c:v>-5.4920700000000003E-2</c:v>
                </c:pt>
                <c:pt idx="20661">
                  <c:v>-5.6396500000000002E-2</c:v>
                </c:pt>
                <c:pt idx="20662">
                  <c:v>-5.7795399999999997E-2</c:v>
                </c:pt>
                <c:pt idx="20663">
                  <c:v>-5.9114100000000003E-2</c:v>
                </c:pt>
                <c:pt idx="20664">
                  <c:v>-6.0350000000000001E-2</c:v>
                </c:pt>
                <c:pt idx="20665">
                  <c:v>-6.1501199999999999E-2</c:v>
                </c:pt>
                <c:pt idx="20666">
                  <c:v>-6.2564900000000007E-2</c:v>
                </c:pt>
                <c:pt idx="20667">
                  <c:v>-6.3537999999999997E-2</c:v>
                </c:pt>
                <c:pt idx="20668">
                  <c:v>-6.4419400000000002E-2</c:v>
                </c:pt>
                <c:pt idx="20669">
                  <c:v>-6.52089E-2</c:v>
                </c:pt>
                <c:pt idx="20670">
                  <c:v>-6.5905900000000003E-2</c:v>
                </c:pt>
                <c:pt idx="20671">
                  <c:v>-6.6508999999999999E-2</c:v>
                </c:pt>
                <c:pt idx="20672">
                  <c:v>-6.7016500000000007E-2</c:v>
                </c:pt>
                <c:pt idx="20673">
                  <c:v>-6.7427500000000001E-2</c:v>
                </c:pt>
                <c:pt idx="20674">
                  <c:v>-6.7740599999999998E-2</c:v>
                </c:pt>
                <c:pt idx="20675">
                  <c:v>-6.7954799999999996E-2</c:v>
                </c:pt>
                <c:pt idx="20676">
                  <c:v>-6.8069000000000005E-2</c:v>
                </c:pt>
                <c:pt idx="20677">
                  <c:v>-6.8081900000000001E-2</c:v>
                </c:pt>
                <c:pt idx="20678">
                  <c:v>-6.7992399999999995E-2</c:v>
                </c:pt>
                <c:pt idx="20679">
                  <c:v>-6.7799999999999999E-2</c:v>
                </c:pt>
                <c:pt idx="20680">
                  <c:v>-6.7505300000000004E-2</c:v>
                </c:pt>
                <c:pt idx="20681">
                  <c:v>-6.71075E-2</c:v>
                </c:pt>
                <c:pt idx="20682">
                  <c:v>-6.6605499999999998E-2</c:v>
                </c:pt>
                <c:pt idx="20683">
                  <c:v>-6.5999000000000002E-2</c:v>
                </c:pt>
                <c:pt idx="20684">
                  <c:v>-6.5288499999999999E-2</c:v>
                </c:pt>
                <c:pt idx="20685">
                  <c:v>-6.4474400000000001E-2</c:v>
                </c:pt>
                <c:pt idx="20686">
                  <c:v>-6.3556399999999999E-2</c:v>
                </c:pt>
                <c:pt idx="20687">
                  <c:v>-6.2533199999999997E-2</c:v>
                </c:pt>
                <c:pt idx="20688">
                  <c:v>-6.1403399999999997E-2</c:v>
                </c:pt>
                <c:pt idx="20689">
                  <c:v>-6.0165799999999998E-2</c:v>
                </c:pt>
                <c:pt idx="20690">
                  <c:v>-5.8819999999999997E-2</c:v>
                </c:pt>
                <c:pt idx="20691">
                  <c:v>-5.7366199999999999E-2</c:v>
                </c:pt>
                <c:pt idx="20692">
                  <c:v>-5.5804600000000003E-2</c:v>
                </c:pt>
                <c:pt idx="20693">
                  <c:v>-5.4135799999999998E-2</c:v>
                </c:pt>
                <c:pt idx="20694">
                  <c:v>-5.2361499999999998E-2</c:v>
                </c:pt>
                <c:pt idx="20695">
                  <c:v>-5.0483800000000002E-2</c:v>
                </c:pt>
                <c:pt idx="20696">
                  <c:v>-4.8503900000000003E-2</c:v>
                </c:pt>
                <c:pt idx="20697">
                  <c:v>-4.64223E-2</c:v>
                </c:pt>
                <c:pt idx="20698">
                  <c:v>-4.4239199999999999E-2</c:v>
                </c:pt>
                <c:pt idx="20699">
                  <c:v>-4.1955300000000001E-2</c:v>
                </c:pt>
                <c:pt idx="20700">
                  <c:v>-3.95719E-2</c:v>
                </c:pt>
                <c:pt idx="20701">
                  <c:v>-3.70908E-2</c:v>
                </c:pt>
                <c:pt idx="20702">
                  <c:v>-3.4514599999999999E-2</c:v>
                </c:pt>
                <c:pt idx="20703">
                  <c:v>-3.1845699999999998E-2</c:v>
                </c:pt>
                <c:pt idx="20704">
                  <c:v>-2.9085400000000001E-2</c:v>
                </c:pt>
                <c:pt idx="20705">
                  <c:v>-2.6234199999999999E-2</c:v>
                </c:pt>
                <c:pt idx="20706">
                  <c:v>-2.32938E-2</c:v>
                </c:pt>
                <c:pt idx="20707">
                  <c:v>-2.0265999999999999E-2</c:v>
                </c:pt>
                <c:pt idx="20708">
                  <c:v>-1.7151699999999999E-2</c:v>
                </c:pt>
                <c:pt idx="20709">
                  <c:v>-1.3952000000000001E-2</c:v>
                </c:pt>
                <c:pt idx="20710">
                  <c:v>-1.06695E-2</c:v>
                </c:pt>
                <c:pt idx="20711" formatCode="0.00E+00">
                  <c:v>-7.3072500000000004E-3</c:v>
                </c:pt>
                <c:pt idx="20712" formatCode="0.00E+00">
                  <c:v>-3.8675300000000001E-3</c:v>
                </c:pt>
                <c:pt idx="20713" formatCode="0.00E+00">
                  <c:v>-3.5343700000000001E-4</c:v>
                </c:pt>
                <c:pt idx="20714" formatCode="0.00E+00">
                  <c:v>3.2311000000000002E-3</c:v>
                </c:pt>
                <c:pt idx="20715" formatCode="0.00E+00">
                  <c:v>6.8827999999999997E-3</c:v>
                </c:pt>
                <c:pt idx="20716">
                  <c:v>1.05994E-2</c:v>
                </c:pt>
                <c:pt idx="20717">
                  <c:v>1.4378500000000001E-2</c:v>
                </c:pt>
                <c:pt idx="20718">
                  <c:v>1.82171E-2</c:v>
                </c:pt>
                <c:pt idx="20719">
                  <c:v>2.21113E-2</c:v>
                </c:pt>
                <c:pt idx="20720">
                  <c:v>2.6057400000000001E-2</c:v>
                </c:pt>
                <c:pt idx="20721">
                  <c:v>3.0051899999999999E-2</c:v>
                </c:pt>
                <c:pt idx="20722">
                  <c:v>3.4091400000000001E-2</c:v>
                </c:pt>
                <c:pt idx="20723">
                  <c:v>3.81721E-2</c:v>
                </c:pt>
                <c:pt idx="20724">
                  <c:v>4.2290099999999997E-2</c:v>
                </c:pt>
                <c:pt idx="20725">
                  <c:v>4.6443199999999997E-2</c:v>
                </c:pt>
                <c:pt idx="20726">
                  <c:v>5.0629399999999998E-2</c:v>
                </c:pt>
                <c:pt idx="20727">
                  <c:v>5.4845900000000003E-2</c:v>
                </c:pt>
                <c:pt idx="20728">
                  <c:v>5.9089099999999999E-2</c:v>
                </c:pt>
                <c:pt idx="20729">
                  <c:v>6.3354900000000006E-2</c:v>
                </c:pt>
                <c:pt idx="20730">
                  <c:v>6.7638799999999999E-2</c:v>
                </c:pt>
                <c:pt idx="20731">
                  <c:v>7.1935899999999997E-2</c:v>
                </c:pt>
                <c:pt idx="20732">
                  <c:v>7.6242000000000004E-2</c:v>
                </c:pt>
                <c:pt idx="20733">
                  <c:v>8.0554100000000003E-2</c:v>
                </c:pt>
                <c:pt idx="20734">
                  <c:v>8.4868100000000002E-2</c:v>
                </c:pt>
                <c:pt idx="20735">
                  <c:v>8.9179099999999997E-2</c:v>
                </c:pt>
                <c:pt idx="20736">
                  <c:v>9.3482300000000004E-2</c:v>
                </c:pt>
                <c:pt idx="20737">
                  <c:v>9.7773299999999994E-2</c:v>
                </c:pt>
                <c:pt idx="20738">
                  <c:v>0.102048</c:v>
                </c:pt>
                <c:pt idx="20739">
                  <c:v>0.10630100000000001</c:v>
                </c:pt>
                <c:pt idx="20740">
                  <c:v>0.110529</c:v>
                </c:pt>
                <c:pt idx="20741">
                  <c:v>0.11472599999999999</c:v>
                </c:pt>
                <c:pt idx="20742">
                  <c:v>0.11889</c:v>
                </c:pt>
                <c:pt idx="20743">
                  <c:v>0.123017</c:v>
                </c:pt>
                <c:pt idx="20744">
                  <c:v>0.127105</c:v>
                </c:pt>
                <c:pt idx="20745">
                  <c:v>0.13115099999999999</c:v>
                </c:pt>
                <c:pt idx="20746">
                  <c:v>0.13514899999999999</c:v>
                </c:pt>
                <c:pt idx="20747">
                  <c:v>0.13909299999999999</c:v>
                </c:pt>
                <c:pt idx="20748">
                  <c:v>0.14297799999999999</c:v>
                </c:pt>
                <c:pt idx="20749">
                  <c:v>0.14680000000000001</c:v>
                </c:pt>
                <c:pt idx="20750">
                  <c:v>0.150557</c:v>
                </c:pt>
                <c:pt idx="20751">
                  <c:v>0.154249</c:v>
                </c:pt>
                <c:pt idx="20752">
                  <c:v>0.15787000000000001</c:v>
                </c:pt>
                <c:pt idx="20753">
                  <c:v>0.16141800000000001</c:v>
                </c:pt>
                <c:pt idx="20754">
                  <c:v>0.164886</c:v>
                </c:pt>
                <c:pt idx="20755">
                  <c:v>0.16827300000000001</c:v>
                </c:pt>
                <c:pt idx="20756">
                  <c:v>0.171573</c:v>
                </c:pt>
                <c:pt idx="20757">
                  <c:v>0.17478199999999999</c:v>
                </c:pt>
                <c:pt idx="20758">
                  <c:v>0.177897</c:v>
                </c:pt>
                <c:pt idx="20759">
                  <c:v>0.18091599999999999</c:v>
                </c:pt>
                <c:pt idx="20760">
                  <c:v>0.183834</c:v>
                </c:pt>
                <c:pt idx="20761">
                  <c:v>0.18664900000000001</c:v>
                </c:pt>
                <c:pt idx="20762">
                  <c:v>0.189358</c:v>
                </c:pt>
                <c:pt idx="20763">
                  <c:v>0.19195899999999999</c:v>
                </c:pt>
                <c:pt idx="20764">
                  <c:v>0.19445000000000001</c:v>
                </c:pt>
                <c:pt idx="20765">
                  <c:v>0.196826</c:v>
                </c:pt>
                <c:pt idx="20766">
                  <c:v>0.19908699999999999</c:v>
                </c:pt>
                <c:pt idx="20767">
                  <c:v>0.20122999999999999</c:v>
                </c:pt>
                <c:pt idx="20768">
                  <c:v>0.20325399999999999</c:v>
                </c:pt>
                <c:pt idx="20769">
                  <c:v>0.205155</c:v>
                </c:pt>
                <c:pt idx="20770">
                  <c:v>0.20693400000000001</c:v>
                </c:pt>
                <c:pt idx="20771">
                  <c:v>0.208589</c:v>
                </c:pt>
                <c:pt idx="20772">
                  <c:v>0.210119</c:v>
                </c:pt>
                <c:pt idx="20773">
                  <c:v>0.21152299999999999</c:v>
                </c:pt>
                <c:pt idx="20774">
                  <c:v>0.21279899999999999</c:v>
                </c:pt>
                <c:pt idx="20775">
                  <c:v>0.213945</c:v>
                </c:pt>
                <c:pt idx="20776">
                  <c:v>0.21495900000000001</c:v>
                </c:pt>
                <c:pt idx="20777">
                  <c:v>0.21584</c:v>
                </c:pt>
                <c:pt idx="20778">
                  <c:v>0.216587</c:v>
                </c:pt>
                <c:pt idx="20779">
                  <c:v>0.21720100000000001</c:v>
                </c:pt>
                <c:pt idx="20780">
                  <c:v>0.21768000000000001</c:v>
                </c:pt>
                <c:pt idx="20781">
                  <c:v>0.218024</c:v>
                </c:pt>
                <c:pt idx="20782">
                  <c:v>0.21823000000000001</c:v>
                </c:pt>
                <c:pt idx="20783">
                  <c:v>0.21829899999999999</c:v>
                </c:pt>
                <c:pt idx="20784">
                  <c:v>0.21822900000000001</c:v>
                </c:pt>
                <c:pt idx="20785">
                  <c:v>0.21801999999999999</c:v>
                </c:pt>
                <c:pt idx="20786">
                  <c:v>0.21767300000000001</c:v>
                </c:pt>
                <c:pt idx="20787">
                  <c:v>0.21718699999999999</c:v>
                </c:pt>
                <c:pt idx="20788">
                  <c:v>0.21656500000000001</c:v>
                </c:pt>
                <c:pt idx="20789">
                  <c:v>0.215808</c:v>
                </c:pt>
                <c:pt idx="20790">
                  <c:v>0.214916</c:v>
                </c:pt>
                <c:pt idx="20791">
                  <c:v>0.213891</c:v>
                </c:pt>
                <c:pt idx="20792">
                  <c:v>0.21273400000000001</c:v>
                </c:pt>
                <c:pt idx="20793">
                  <c:v>0.211447</c:v>
                </c:pt>
                <c:pt idx="20794">
                  <c:v>0.210032</c:v>
                </c:pt>
                <c:pt idx="20795">
                  <c:v>0.20849000000000001</c:v>
                </c:pt>
                <c:pt idx="20796">
                  <c:v>0.20682300000000001</c:v>
                </c:pt>
                <c:pt idx="20797">
                  <c:v>0.20503299999999999</c:v>
                </c:pt>
                <c:pt idx="20798">
                  <c:v>0.203122</c:v>
                </c:pt>
                <c:pt idx="20799">
                  <c:v>0.20109099999999999</c:v>
                </c:pt>
                <c:pt idx="20800">
                  <c:v>0.19894300000000001</c:v>
                </c:pt>
                <c:pt idx="20801">
                  <c:v>0.19667999999999999</c:v>
                </c:pt>
                <c:pt idx="20802">
                  <c:v>0.194304</c:v>
                </c:pt>
                <c:pt idx="20803">
                  <c:v>0.19181899999999999</c:v>
                </c:pt>
                <c:pt idx="20804">
                  <c:v>0.18922700000000001</c:v>
                </c:pt>
                <c:pt idx="20805">
                  <c:v>0.186531</c:v>
                </c:pt>
                <c:pt idx="20806">
                  <c:v>0.18373500000000001</c:v>
                </c:pt>
                <c:pt idx="20807">
                  <c:v>0.180842</c:v>
                </c:pt>
                <c:pt idx="20808">
                  <c:v>0.17785500000000001</c:v>
                </c:pt>
                <c:pt idx="20809">
                  <c:v>0.17477799999999999</c:v>
                </c:pt>
                <c:pt idx="20810">
                  <c:v>0.17161399999999999</c:v>
                </c:pt>
                <c:pt idx="20811">
                  <c:v>0.16836699999999999</c:v>
                </c:pt>
                <c:pt idx="20812">
                  <c:v>0.16504099999999999</c:v>
                </c:pt>
                <c:pt idx="20813">
                  <c:v>0.16164000000000001</c:v>
                </c:pt>
                <c:pt idx="20814">
                  <c:v>0.158168</c:v>
                </c:pt>
                <c:pt idx="20815">
                  <c:v>0.15462899999999999</c:v>
                </c:pt>
                <c:pt idx="20816">
                  <c:v>0.15102699999999999</c:v>
                </c:pt>
                <c:pt idx="20817">
                  <c:v>0.147366</c:v>
                </c:pt>
                <c:pt idx="20818">
                  <c:v>0.143651</c:v>
                </c:pt>
                <c:pt idx="20819">
                  <c:v>0.13988700000000001</c:v>
                </c:pt>
                <c:pt idx="20820">
                  <c:v>0.13608000000000001</c:v>
                </c:pt>
                <c:pt idx="20821">
                  <c:v>0.13223299999999999</c:v>
                </c:pt>
                <c:pt idx="20822">
                  <c:v>0.12835099999999999</c:v>
                </c:pt>
                <c:pt idx="20823">
                  <c:v>0.12443700000000001</c:v>
                </c:pt>
                <c:pt idx="20824">
                  <c:v>0.12049700000000001</c:v>
                </c:pt>
                <c:pt idx="20825">
                  <c:v>0.116535</c:v>
                </c:pt>
                <c:pt idx="20826">
                  <c:v>0.112556</c:v>
                </c:pt>
                <c:pt idx="20827">
                  <c:v>0.10856499999999999</c:v>
                </c:pt>
                <c:pt idx="20828">
                  <c:v>0.10456699999999999</c:v>
                </c:pt>
                <c:pt idx="20829">
                  <c:v>0.100567</c:v>
                </c:pt>
                <c:pt idx="20830">
                  <c:v>9.6570900000000001E-2</c:v>
                </c:pt>
                <c:pt idx="20831">
                  <c:v>9.2583200000000004E-2</c:v>
                </c:pt>
                <c:pt idx="20832">
                  <c:v>8.8608500000000007E-2</c:v>
                </c:pt>
                <c:pt idx="20833">
                  <c:v>8.4651699999999996E-2</c:v>
                </c:pt>
                <c:pt idx="20834">
                  <c:v>8.0717399999999995E-2</c:v>
                </c:pt>
                <c:pt idx="20835">
                  <c:v>7.6810000000000003E-2</c:v>
                </c:pt>
                <c:pt idx="20836">
                  <c:v>7.2933999999999999E-2</c:v>
                </c:pt>
                <c:pt idx="20837">
                  <c:v>6.9094199999999995E-2</c:v>
                </c:pt>
                <c:pt idx="20838">
                  <c:v>6.5295099999999995E-2</c:v>
                </c:pt>
                <c:pt idx="20839">
                  <c:v>6.15413E-2</c:v>
                </c:pt>
                <c:pt idx="20840">
                  <c:v>5.7837199999999998E-2</c:v>
                </c:pt>
                <c:pt idx="20841">
                  <c:v>5.4186999999999999E-2</c:v>
                </c:pt>
                <c:pt idx="20842">
                  <c:v>5.0594800000000002E-2</c:v>
                </c:pt>
                <c:pt idx="20843">
                  <c:v>4.7064500000000002E-2</c:v>
                </c:pt>
                <c:pt idx="20844">
                  <c:v>4.3600300000000002E-2</c:v>
                </c:pt>
                <c:pt idx="20845">
                  <c:v>4.0206400000000003E-2</c:v>
                </c:pt>
                <c:pt idx="20846">
                  <c:v>3.68869E-2</c:v>
                </c:pt>
                <c:pt idx="20847">
                  <c:v>3.3646000000000002E-2</c:v>
                </c:pt>
                <c:pt idx="20848">
                  <c:v>3.0487500000000001E-2</c:v>
                </c:pt>
                <c:pt idx="20849">
                  <c:v>2.7414600000000001E-2</c:v>
                </c:pt>
                <c:pt idx="20850">
                  <c:v>2.44307E-2</c:v>
                </c:pt>
                <c:pt idx="20851">
                  <c:v>2.1539599999999999E-2</c:v>
                </c:pt>
                <c:pt idx="20852">
                  <c:v>1.87447E-2</c:v>
                </c:pt>
                <c:pt idx="20853">
                  <c:v>1.6049000000000001E-2</c:v>
                </c:pt>
                <c:pt idx="20854">
                  <c:v>1.3454799999999999E-2</c:v>
                </c:pt>
                <c:pt idx="20855">
                  <c:v>1.0964399999999999E-2</c:v>
                </c:pt>
                <c:pt idx="20856" formatCode="0.00E+00">
                  <c:v>8.5802799999999992E-3</c:v>
                </c:pt>
                <c:pt idx="20857" formatCode="0.00E+00">
                  <c:v>6.3046400000000002E-3</c:v>
                </c:pt>
                <c:pt idx="20858" formatCode="0.00E+00">
                  <c:v>4.13978E-3</c:v>
                </c:pt>
                <c:pt idx="20859" formatCode="0.00E+00">
                  <c:v>2.0879100000000001E-3</c:v>
                </c:pt>
                <c:pt idx="20860" formatCode="0.00E+00">
                  <c:v>1.5102299999999999E-4</c:v>
                </c:pt>
                <c:pt idx="20861" formatCode="0.00E+00">
                  <c:v>-1.66851E-3</c:v>
                </c:pt>
                <c:pt idx="20862" formatCode="0.00E+00">
                  <c:v>-3.3681800000000001E-3</c:v>
                </c:pt>
                <c:pt idx="20863" formatCode="0.00E+00">
                  <c:v>-4.9465000000000004E-3</c:v>
                </c:pt>
                <c:pt idx="20864" formatCode="0.00E+00">
                  <c:v>-6.4028899999999996E-3</c:v>
                </c:pt>
                <c:pt idx="20865" formatCode="0.00E+00">
                  <c:v>-7.7367E-3</c:v>
                </c:pt>
                <c:pt idx="20866" formatCode="0.00E+00">
                  <c:v>-8.9469900000000002E-3</c:v>
                </c:pt>
                <c:pt idx="20867">
                  <c:v>-1.00328E-2</c:v>
                </c:pt>
                <c:pt idx="20868">
                  <c:v>-1.0992999999999999E-2</c:v>
                </c:pt>
                <c:pt idx="20869">
                  <c:v>-1.18272E-2</c:v>
                </c:pt>
                <c:pt idx="20870">
                  <c:v>-1.2536E-2</c:v>
                </c:pt>
                <c:pt idx="20871">
                  <c:v>-1.3116900000000001E-2</c:v>
                </c:pt>
                <c:pt idx="20872">
                  <c:v>-1.3562899999999999E-2</c:v>
                </c:pt>
                <c:pt idx="20873">
                  <c:v>-1.3874900000000001E-2</c:v>
                </c:pt>
                <c:pt idx="20874">
                  <c:v>-1.4061300000000001E-2</c:v>
                </c:pt>
                <c:pt idx="20875">
                  <c:v>-1.41231E-2</c:v>
                </c:pt>
                <c:pt idx="20876">
                  <c:v>-1.4056900000000001E-2</c:v>
                </c:pt>
                <c:pt idx="20877">
                  <c:v>-1.38637E-2</c:v>
                </c:pt>
                <c:pt idx="20878">
                  <c:v>-1.35459E-2</c:v>
                </c:pt>
                <c:pt idx="20879">
                  <c:v>-1.3105E-2</c:v>
                </c:pt>
                <c:pt idx="20880">
                  <c:v>-1.25421E-2</c:v>
                </c:pt>
                <c:pt idx="20881">
                  <c:v>-1.18581E-2</c:v>
                </c:pt>
                <c:pt idx="20882">
                  <c:v>-1.1054E-2</c:v>
                </c:pt>
                <c:pt idx="20883">
                  <c:v>-1.01317E-2</c:v>
                </c:pt>
                <c:pt idx="20884" formatCode="0.00E+00">
                  <c:v>-9.0932400000000007E-3</c:v>
                </c:pt>
                <c:pt idx="20885" formatCode="0.00E+00">
                  <c:v>-7.9413399999999999E-3</c:v>
                </c:pt>
                <c:pt idx="20886" formatCode="0.00E+00">
                  <c:v>-6.6787000000000001E-3</c:v>
                </c:pt>
                <c:pt idx="20887" formatCode="0.00E+00">
                  <c:v>-5.3082600000000004E-3</c:v>
                </c:pt>
                <c:pt idx="20888" formatCode="0.00E+00">
                  <c:v>-3.8330199999999999E-3</c:v>
                </c:pt>
                <c:pt idx="20889" formatCode="0.00E+00">
                  <c:v>-2.2557900000000001E-3</c:v>
                </c:pt>
                <c:pt idx="20890" formatCode="0.00E+00">
                  <c:v>-5.7956000000000001E-4</c:v>
                </c:pt>
                <c:pt idx="20891" formatCode="0.00E+00">
                  <c:v>1.19254E-3</c:v>
                </c:pt>
                <c:pt idx="20892" formatCode="0.00E+00">
                  <c:v>3.0576900000000001E-3</c:v>
                </c:pt>
                <c:pt idx="20893" formatCode="0.00E+00">
                  <c:v>5.0131100000000003E-3</c:v>
                </c:pt>
                <c:pt idx="20894" formatCode="0.00E+00">
                  <c:v>7.0556999999999998E-3</c:v>
                </c:pt>
                <c:pt idx="20895" formatCode="0.00E+00">
                  <c:v>9.1818999999999998E-3</c:v>
                </c:pt>
                <c:pt idx="20896">
                  <c:v>1.1387700000000001E-2</c:v>
                </c:pt>
                <c:pt idx="20897">
                  <c:v>1.36691E-2</c:v>
                </c:pt>
                <c:pt idx="20898">
                  <c:v>1.6022600000000001E-2</c:v>
                </c:pt>
                <c:pt idx="20899">
                  <c:v>1.84444E-2</c:v>
                </c:pt>
                <c:pt idx="20900">
                  <c:v>2.09301E-2</c:v>
                </c:pt>
                <c:pt idx="20901">
                  <c:v>2.3475900000000001E-2</c:v>
                </c:pt>
                <c:pt idx="20902">
                  <c:v>2.6077400000000001E-2</c:v>
                </c:pt>
                <c:pt idx="20903">
                  <c:v>2.8731099999999999E-2</c:v>
                </c:pt>
                <c:pt idx="20904">
                  <c:v>3.1433099999999999E-2</c:v>
                </c:pt>
                <c:pt idx="20905">
                  <c:v>3.4179000000000001E-2</c:v>
                </c:pt>
                <c:pt idx="20906">
                  <c:v>3.69646E-2</c:v>
                </c:pt>
                <c:pt idx="20907">
                  <c:v>3.9785899999999999E-2</c:v>
                </c:pt>
                <c:pt idx="20908">
                  <c:v>4.2638799999999998E-2</c:v>
                </c:pt>
                <c:pt idx="20909">
                  <c:v>4.5518999999999997E-2</c:v>
                </c:pt>
                <c:pt idx="20910">
                  <c:v>4.8422199999999999E-2</c:v>
                </c:pt>
                <c:pt idx="20911">
                  <c:v>5.1343899999999998E-2</c:v>
                </c:pt>
                <c:pt idx="20912">
                  <c:v>5.4279599999999997E-2</c:v>
                </c:pt>
                <c:pt idx="20913">
                  <c:v>5.7225199999999997E-2</c:v>
                </c:pt>
                <c:pt idx="20914">
                  <c:v>6.01767E-2</c:v>
                </c:pt>
                <c:pt idx="20915">
                  <c:v>6.3129900000000003E-2</c:v>
                </c:pt>
                <c:pt idx="20916">
                  <c:v>6.6079899999999997E-2</c:v>
                </c:pt>
                <c:pt idx="20917">
                  <c:v>6.9021600000000002E-2</c:v>
                </c:pt>
                <c:pt idx="20918">
                  <c:v>7.1950100000000003E-2</c:v>
                </c:pt>
                <c:pt idx="20919">
                  <c:v>7.4860899999999994E-2</c:v>
                </c:pt>
                <c:pt idx="20920">
                  <c:v>7.7750399999999997E-2</c:v>
                </c:pt>
                <c:pt idx="20921">
                  <c:v>8.0614900000000003E-2</c:v>
                </c:pt>
                <c:pt idx="20922">
                  <c:v>8.3450800000000006E-2</c:v>
                </c:pt>
                <c:pt idx="20923">
                  <c:v>8.6254300000000006E-2</c:v>
                </c:pt>
                <c:pt idx="20924">
                  <c:v>8.9021500000000003E-2</c:v>
                </c:pt>
                <c:pt idx="20925">
                  <c:v>9.1748200000000002E-2</c:v>
                </c:pt>
                <c:pt idx="20926">
                  <c:v>9.4429899999999997E-2</c:v>
                </c:pt>
                <c:pt idx="20927">
                  <c:v>9.7062499999999996E-2</c:v>
                </c:pt>
                <c:pt idx="20928">
                  <c:v>9.9642900000000006E-2</c:v>
                </c:pt>
                <c:pt idx="20929">
                  <c:v>0.10216799999999999</c:v>
                </c:pt>
                <c:pt idx="20930">
                  <c:v>0.104634</c:v>
                </c:pt>
                <c:pt idx="20931">
                  <c:v>0.107039</c:v>
                </c:pt>
                <c:pt idx="20932">
                  <c:v>0.109379</c:v>
                </c:pt>
                <c:pt idx="20933">
                  <c:v>0.111652</c:v>
                </c:pt>
                <c:pt idx="20934">
                  <c:v>0.11386</c:v>
                </c:pt>
                <c:pt idx="20935">
                  <c:v>0.11600199999999999</c:v>
                </c:pt>
                <c:pt idx="20936">
                  <c:v>0.118072</c:v>
                </c:pt>
                <c:pt idx="20937">
                  <c:v>0.120063</c:v>
                </c:pt>
                <c:pt idx="20938">
                  <c:v>0.121978</c:v>
                </c:pt>
                <c:pt idx="20939">
                  <c:v>0.123816</c:v>
                </c:pt>
                <c:pt idx="20940">
                  <c:v>0.12557299999999999</c:v>
                </c:pt>
                <c:pt idx="20941">
                  <c:v>0.127248</c:v>
                </c:pt>
                <c:pt idx="20942">
                  <c:v>0.12883900000000001</c:v>
                </c:pt>
                <c:pt idx="20943">
                  <c:v>0.13034299999999999</c:v>
                </c:pt>
                <c:pt idx="20944">
                  <c:v>0.13176099999999999</c:v>
                </c:pt>
                <c:pt idx="20945">
                  <c:v>0.13309000000000001</c:v>
                </c:pt>
                <c:pt idx="20946">
                  <c:v>0.13433</c:v>
                </c:pt>
                <c:pt idx="20947">
                  <c:v>0.13548099999999999</c:v>
                </c:pt>
                <c:pt idx="20948">
                  <c:v>0.136541</c:v>
                </c:pt>
                <c:pt idx="20949">
                  <c:v>0.13750899999999999</c:v>
                </c:pt>
                <c:pt idx="20950">
                  <c:v>0.13838400000000001</c:v>
                </c:pt>
                <c:pt idx="20951">
                  <c:v>0.13916500000000001</c:v>
                </c:pt>
                <c:pt idx="20952">
                  <c:v>0.13985300000000001</c:v>
                </c:pt>
                <c:pt idx="20953">
                  <c:v>0.14044599999999999</c:v>
                </c:pt>
                <c:pt idx="20954">
                  <c:v>0.14094499999999999</c:v>
                </c:pt>
                <c:pt idx="20955">
                  <c:v>0.14135200000000001</c:v>
                </c:pt>
                <c:pt idx="20956">
                  <c:v>0.14166699999999999</c:v>
                </c:pt>
                <c:pt idx="20957">
                  <c:v>0.14189099999999999</c:v>
                </c:pt>
                <c:pt idx="20958">
                  <c:v>0.14202600000000001</c:v>
                </c:pt>
                <c:pt idx="20959">
                  <c:v>0.142073</c:v>
                </c:pt>
                <c:pt idx="20960">
                  <c:v>0.14203199999999999</c:v>
                </c:pt>
                <c:pt idx="20961">
                  <c:v>0.141904</c:v>
                </c:pt>
                <c:pt idx="20962">
                  <c:v>0.14169300000000001</c:v>
                </c:pt>
                <c:pt idx="20963">
                  <c:v>0.141398</c:v>
                </c:pt>
                <c:pt idx="20964">
                  <c:v>0.14102200000000001</c:v>
                </c:pt>
                <c:pt idx="20965">
                  <c:v>0.140566</c:v>
                </c:pt>
                <c:pt idx="20966">
                  <c:v>0.14003299999999999</c:v>
                </c:pt>
                <c:pt idx="20967">
                  <c:v>0.13942599999999999</c:v>
                </c:pt>
                <c:pt idx="20968">
                  <c:v>0.13874500000000001</c:v>
                </c:pt>
                <c:pt idx="20969">
                  <c:v>0.137993</c:v>
                </c:pt>
                <c:pt idx="20970">
                  <c:v>0.13717199999999999</c:v>
                </c:pt>
                <c:pt idx="20971">
                  <c:v>0.13628299999999999</c:v>
                </c:pt>
                <c:pt idx="20972">
                  <c:v>0.13533000000000001</c:v>
                </c:pt>
                <c:pt idx="20973">
                  <c:v>0.13431399999999999</c:v>
                </c:pt>
                <c:pt idx="20974">
                  <c:v>0.133238</c:v>
                </c:pt>
                <c:pt idx="20975">
                  <c:v>0.132105</c:v>
                </c:pt>
                <c:pt idx="20976">
                  <c:v>0.13091700000000001</c:v>
                </c:pt>
                <c:pt idx="20977">
                  <c:v>0.12967699999999999</c:v>
                </c:pt>
                <c:pt idx="20978">
                  <c:v>0.128389</c:v>
                </c:pt>
                <c:pt idx="20979">
                  <c:v>0.127054</c:v>
                </c:pt>
                <c:pt idx="20980">
                  <c:v>0.12567800000000001</c:v>
                </c:pt>
                <c:pt idx="20981">
                  <c:v>0.124261</c:v>
                </c:pt>
                <c:pt idx="20982">
                  <c:v>0.122809</c:v>
                </c:pt>
                <c:pt idx="20983">
                  <c:v>0.121323</c:v>
                </c:pt>
                <c:pt idx="20984">
                  <c:v>0.119808</c:v>
                </c:pt>
                <c:pt idx="20985">
                  <c:v>0.118267</c:v>
                </c:pt>
                <c:pt idx="20986">
                  <c:v>0.116702</c:v>
                </c:pt>
                <c:pt idx="20987">
                  <c:v>0.115117</c:v>
                </c:pt>
                <c:pt idx="20988">
                  <c:v>0.113514</c:v>
                </c:pt>
                <c:pt idx="20989">
                  <c:v>0.111898</c:v>
                </c:pt>
                <c:pt idx="20990">
                  <c:v>0.11027000000000001</c:v>
                </c:pt>
                <c:pt idx="20991">
                  <c:v>0.108636</c:v>
                </c:pt>
                <c:pt idx="20992">
                  <c:v>0.10699699999999999</c:v>
                </c:pt>
                <c:pt idx="20993">
                  <c:v>0.10535700000000001</c:v>
                </c:pt>
                <c:pt idx="20994">
                  <c:v>0.10372099999999999</c:v>
                </c:pt>
                <c:pt idx="20995">
                  <c:v>0.102091</c:v>
                </c:pt>
                <c:pt idx="20996">
                  <c:v>0.100469</c:v>
                </c:pt>
                <c:pt idx="20997">
                  <c:v>9.8860199999999995E-2</c:v>
                </c:pt>
                <c:pt idx="20998">
                  <c:v>9.7265099999999993E-2</c:v>
                </c:pt>
                <c:pt idx="20999">
                  <c:v>9.5686999999999994E-2</c:v>
                </c:pt>
                <c:pt idx="21000">
                  <c:v>9.4129299999999999E-2</c:v>
                </c:pt>
                <c:pt idx="21001">
                  <c:v>9.2595999999999998E-2</c:v>
                </c:pt>
                <c:pt idx="21002">
                  <c:v>9.1090299999999999E-2</c:v>
                </c:pt>
                <c:pt idx="21003">
                  <c:v>8.9615E-2</c:v>
                </c:pt>
                <c:pt idx="21004">
                  <c:v>8.8172100000000003E-2</c:v>
                </c:pt>
                <c:pt idx="21005">
                  <c:v>8.6763699999999999E-2</c:v>
                </c:pt>
                <c:pt idx="21006">
                  <c:v>8.5391800000000004E-2</c:v>
                </c:pt>
                <c:pt idx="21007">
                  <c:v>8.40587E-2</c:v>
                </c:pt>
                <c:pt idx="21008">
                  <c:v>8.2766900000000004E-2</c:v>
                </c:pt>
                <c:pt idx="21009">
                  <c:v>8.1519499999999995E-2</c:v>
                </c:pt>
                <c:pt idx="21010">
                  <c:v>8.0318799999999996E-2</c:v>
                </c:pt>
                <c:pt idx="21011">
                  <c:v>7.9166200000000006E-2</c:v>
                </c:pt>
                <c:pt idx="21012">
                  <c:v>7.8062400000000004E-2</c:v>
                </c:pt>
                <c:pt idx="21013">
                  <c:v>7.7008599999999996E-2</c:v>
                </c:pt>
                <c:pt idx="21014">
                  <c:v>7.6006699999999996E-2</c:v>
                </c:pt>
                <c:pt idx="21015">
                  <c:v>7.5059000000000001E-2</c:v>
                </c:pt>
                <c:pt idx="21016">
                  <c:v>7.41676E-2</c:v>
                </c:pt>
                <c:pt idx="21017">
                  <c:v>7.3334300000000005E-2</c:v>
                </c:pt>
                <c:pt idx="21018">
                  <c:v>7.2560799999999995E-2</c:v>
                </c:pt>
                <c:pt idx="21019">
                  <c:v>7.1848200000000001E-2</c:v>
                </c:pt>
                <c:pt idx="21020">
                  <c:v>7.1197099999999999E-2</c:v>
                </c:pt>
                <c:pt idx="21021">
                  <c:v>7.0607900000000001E-2</c:v>
                </c:pt>
                <c:pt idx="21022">
                  <c:v>7.0080799999999999E-2</c:v>
                </c:pt>
                <c:pt idx="21023">
                  <c:v>6.9616600000000001E-2</c:v>
                </c:pt>
                <c:pt idx="21024">
                  <c:v>6.9216399999999997E-2</c:v>
                </c:pt>
                <c:pt idx="21025">
                  <c:v>6.8882200000000005E-2</c:v>
                </c:pt>
                <c:pt idx="21026">
                  <c:v>6.8615399999999993E-2</c:v>
                </c:pt>
                <c:pt idx="21027">
                  <c:v>6.8415900000000002E-2</c:v>
                </c:pt>
                <c:pt idx="21028">
                  <c:v>6.8282499999999996E-2</c:v>
                </c:pt>
                <c:pt idx="21029">
                  <c:v>6.8214499999999997E-2</c:v>
                </c:pt>
                <c:pt idx="21030">
                  <c:v>6.8211499999999994E-2</c:v>
                </c:pt>
                <c:pt idx="21031">
                  <c:v>6.8273E-2</c:v>
                </c:pt>
                <c:pt idx="21032">
                  <c:v>6.8398100000000003E-2</c:v>
                </c:pt>
                <c:pt idx="21033">
                  <c:v>6.8585999999999994E-2</c:v>
                </c:pt>
                <c:pt idx="21034">
                  <c:v>6.8836400000000006E-2</c:v>
                </c:pt>
                <c:pt idx="21035">
                  <c:v>6.9148500000000002E-2</c:v>
                </c:pt>
                <c:pt idx="21036">
                  <c:v>6.9520999999999999E-2</c:v>
                </c:pt>
                <c:pt idx="21037">
                  <c:v>6.9952399999999998E-2</c:v>
                </c:pt>
                <c:pt idx="21038">
                  <c:v>7.0441599999999993E-2</c:v>
                </c:pt>
                <c:pt idx="21039">
                  <c:v>7.0987099999999997E-2</c:v>
                </c:pt>
                <c:pt idx="21040">
                  <c:v>7.1587300000000006E-2</c:v>
                </c:pt>
                <c:pt idx="21041">
                  <c:v>7.2239700000000004E-2</c:v>
                </c:pt>
                <c:pt idx="21042">
                  <c:v>7.2942000000000007E-2</c:v>
                </c:pt>
                <c:pt idx="21043">
                  <c:v>7.3692499999999994E-2</c:v>
                </c:pt>
                <c:pt idx="21044">
                  <c:v>7.4489200000000005E-2</c:v>
                </c:pt>
                <c:pt idx="21045">
                  <c:v>7.5330099999999997E-2</c:v>
                </c:pt>
                <c:pt idx="21046">
                  <c:v>7.6213000000000003E-2</c:v>
                </c:pt>
                <c:pt idx="21047">
                  <c:v>7.7135700000000001E-2</c:v>
                </c:pt>
                <c:pt idx="21048">
                  <c:v>7.8095899999999996E-2</c:v>
                </c:pt>
                <c:pt idx="21049">
                  <c:v>7.9090999999999995E-2</c:v>
                </c:pt>
                <c:pt idx="21050">
                  <c:v>8.0118400000000006E-2</c:v>
                </c:pt>
                <c:pt idx="21051">
                  <c:v>8.1175200000000003E-2</c:v>
                </c:pt>
                <c:pt idx="21052">
                  <c:v>8.2259100000000002E-2</c:v>
                </c:pt>
                <c:pt idx="21053">
                  <c:v>8.3367200000000002E-2</c:v>
                </c:pt>
                <c:pt idx="21054">
                  <c:v>8.4496799999999997E-2</c:v>
                </c:pt>
                <c:pt idx="21055">
                  <c:v>8.5644799999999993E-2</c:v>
                </c:pt>
                <c:pt idx="21056">
                  <c:v>8.6808200000000002E-2</c:v>
                </c:pt>
                <c:pt idx="21057">
                  <c:v>8.7983800000000001E-2</c:v>
                </c:pt>
                <c:pt idx="21058">
                  <c:v>8.9168700000000004E-2</c:v>
                </c:pt>
                <c:pt idx="21059">
                  <c:v>9.0359700000000001E-2</c:v>
                </c:pt>
                <c:pt idx="21060">
                  <c:v>9.1553200000000001E-2</c:v>
                </c:pt>
                <c:pt idx="21061">
                  <c:v>9.2745499999999995E-2</c:v>
                </c:pt>
                <c:pt idx="21062">
                  <c:v>9.39334E-2</c:v>
                </c:pt>
                <c:pt idx="21063">
                  <c:v>9.5113600000000006E-2</c:v>
                </c:pt>
                <c:pt idx="21064">
                  <c:v>9.6282999999999994E-2</c:v>
                </c:pt>
                <c:pt idx="21065">
                  <c:v>9.7438200000000003E-2</c:v>
                </c:pt>
                <c:pt idx="21066">
                  <c:v>9.8575999999999997E-2</c:v>
                </c:pt>
                <c:pt idx="21067">
                  <c:v>9.9693000000000004E-2</c:v>
                </c:pt>
                <c:pt idx="21068">
                  <c:v>0.100786</c:v>
                </c:pt>
                <c:pt idx="21069">
                  <c:v>0.101852</c:v>
                </c:pt>
                <c:pt idx="21070">
                  <c:v>0.10288700000000001</c:v>
                </c:pt>
                <c:pt idx="21071">
                  <c:v>0.103889</c:v>
                </c:pt>
                <c:pt idx="21072">
                  <c:v>0.104855</c:v>
                </c:pt>
                <c:pt idx="21073">
                  <c:v>0.10578</c:v>
                </c:pt>
                <c:pt idx="21074">
                  <c:v>0.10666200000000001</c:v>
                </c:pt>
                <c:pt idx="21075">
                  <c:v>0.107499</c:v>
                </c:pt>
                <c:pt idx="21076">
                  <c:v>0.10828699999999999</c:v>
                </c:pt>
                <c:pt idx="21077">
                  <c:v>0.10902299999999999</c:v>
                </c:pt>
                <c:pt idx="21078">
                  <c:v>0.109705</c:v>
                </c:pt>
                <c:pt idx="21079">
                  <c:v>0.110329</c:v>
                </c:pt>
                <c:pt idx="21080">
                  <c:v>0.11089300000000001</c:v>
                </c:pt>
                <c:pt idx="21081">
                  <c:v>0.11139499999999999</c:v>
                </c:pt>
                <c:pt idx="21082">
                  <c:v>0.111834</c:v>
                </c:pt>
                <c:pt idx="21083">
                  <c:v>0.112207</c:v>
                </c:pt>
                <c:pt idx="21084">
                  <c:v>0.112513</c:v>
                </c:pt>
                <c:pt idx="21085">
                  <c:v>0.112749</c:v>
                </c:pt>
                <c:pt idx="21086">
                  <c:v>0.112914</c:v>
                </c:pt>
                <c:pt idx="21087">
                  <c:v>0.113006</c:v>
                </c:pt>
                <c:pt idx="21088">
                  <c:v>0.113023</c:v>
                </c:pt>
                <c:pt idx="21089">
                  <c:v>0.11296299999999999</c:v>
                </c:pt>
                <c:pt idx="21090">
                  <c:v>0.11282499999999999</c:v>
                </c:pt>
                <c:pt idx="21091">
                  <c:v>0.112609</c:v>
                </c:pt>
                <c:pt idx="21092">
                  <c:v>0.112312</c:v>
                </c:pt>
                <c:pt idx="21093">
                  <c:v>0.11193400000000001</c:v>
                </c:pt>
                <c:pt idx="21094">
                  <c:v>0.111474</c:v>
                </c:pt>
                <c:pt idx="21095">
                  <c:v>0.110932</c:v>
                </c:pt>
                <c:pt idx="21096">
                  <c:v>0.110308</c:v>
                </c:pt>
                <c:pt idx="21097">
                  <c:v>0.109602</c:v>
                </c:pt>
                <c:pt idx="21098">
                  <c:v>0.10881399999999999</c:v>
                </c:pt>
                <c:pt idx="21099">
                  <c:v>0.107944</c:v>
                </c:pt>
                <c:pt idx="21100">
                  <c:v>0.106991</c:v>
                </c:pt>
                <c:pt idx="21101">
                  <c:v>0.10595599999999999</c:v>
                </c:pt>
                <c:pt idx="21102">
                  <c:v>0.104839</c:v>
                </c:pt>
                <c:pt idx="21103">
                  <c:v>0.103642</c:v>
                </c:pt>
                <c:pt idx="21104">
                  <c:v>0.102365</c:v>
                </c:pt>
                <c:pt idx="21105">
                  <c:v>0.101008</c:v>
                </c:pt>
                <c:pt idx="21106">
                  <c:v>9.9573800000000004E-2</c:v>
                </c:pt>
                <c:pt idx="21107">
                  <c:v>9.8063200000000003E-2</c:v>
                </c:pt>
                <c:pt idx="21108">
                  <c:v>9.64777E-2</c:v>
                </c:pt>
                <c:pt idx="21109">
                  <c:v>9.4818700000000006E-2</c:v>
                </c:pt>
                <c:pt idx="21110">
                  <c:v>9.3087799999999998E-2</c:v>
                </c:pt>
                <c:pt idx="21111">
                  <c:v>9.1287199999999999E-2</c:v>
                </c:pt>
                <c:pt idx="21112">
                  <c:v>8.9419499999999999E-2</c:v>
                </c:pt>
                <c:pt idx="21113">
                  <c:v>8.7487099999999998E-2</c:v>
                </c:pt>
                <c:pt idx="21114">
                  <c:v>8.5492100000000001E-2</c:v>
                </c:pt>
                <c:pt idx="21115">
                  <c:v>8.3436899999999994E-2</c:v>
                </c:pt>
                <c:pt idx="21116">
                  <c:v>8.1323699999999999E-2</c:v>
                </c:pt>
                <c:pt idx="21117">
                  <c:v>7.9155600000000007E-2</c:v>
                </c:pt>
                <c:pt idx="21118">
                  <c:v>7.6936099999999993E-2</c:v>
                </c:pt>
                <c:pt idx="21119">
                  <c:v>7.4668999999999999E-2</c:v>
                </c:pt>
                <c:pt idx="21120">
                  <c:v>7.2357900000000003E-2</c:v>
                </c:pt>
                <c:pt idx="21121">
                  <c:v>7.0005300000000006E-2</c:v>
                </c:pt>
                <c:pt idx="21122">
                  <c:v>6.7613500000000007E-2</c:v>
                </c:pt>
                <c:pt idx="21123">
                  <c:v>6.5185199999999999E-2</c:v>
                </c:pt>
                <c:pt idx="21124">
                  <c:v>6.2723899999999999E-2</c:v>
                </c:pt>
                <c:pt idx="21125">
                  <c:v>6.0233000000000002E-2</c:v>
                </c:pt>
                <c:pt idx="21126">
                  <c:v>5.7715799999999998E-2</c:v>
                </c:pt>
                <c:pt idx="21127">
                  <c:v>5.5175399999999999E-2</c:v>
                </c:pt>
                <c:pt idx="21128">
                  <c:v>5.2615099999999998E-2</c:v>
                </c:pt>
                <c:pt idx="21129">
                  <c:v>5.0038100000000002E-2</c:v>
                </c:pt>
                <c:pt idx="21130">
                  <c:v>4.7447999999999997E-2</c:v>
                </c:pt>
                <c:pt idx="21131">
                  <c:v>4.4848300000000001E-2</c:v>
                </c:pt>
                <c:pt idx="21132">
                  <c:v>4.2242599999999998E-2</c:v>
                </c:pt>
                <c:pt idx="21133">
                  <c:v>3.9634599999999999E-2</c:v>
                </c:pt>
                <c:pt idx="21134">
                  <c:v>3.7028400000000003E-2</c:v>
                </c:pt>
                <c:pt idx="21135">
                  <c:v>3.4428E-2</c:v>
                </c:pt>
                <c:pt idx="21136">
                  <c:v>3.1837400000000002E-2</c:v>
                </c:pt>
                <c:pt idx="21137">
                  <c:v>2.92597E-2</c:v>
                </c:pt>
                <c:pt idx="21138">
                  <c:v>2.6697800000000001E-2</c:v>
                </c:pt>
                <c:pt idx="21139">
                  <c:v>2.4155099999999999E-2</c:v>
                </c:pt>
                <c:pt idx="21140">
                  <c:v>2.1635700000000001E-2</c:v>
                </c:pt>
                <c:pt idx="21141">
                  <c:v>1.9143500000000001E-2</c:v>
                </c:pt>
                <c:pt idx="21142">
                  <c:v>1.6682200000000001E-2</c:v>
                </c:pt>
                <c:pt idx="21143">
                  <c:v>1.4255500000000001E-2</c:v>
                </c:pt>
                <c:pt idx="21144">
                  <c:v>1.18671E-2</c:v>
                </c:pt>
                <c:pt idx="21145" formatCode="0.00E+00">
                  <c:v>9.5204399999999998E-3</c:v>
                </c:pt>
                <c:pt idx="21146" formatCode="0.00E+00">
                  <c:v>7.21881E-3</c:v>
                </c:pt>
                <c:pt idx="21147" formatCode="0.00E+00">
                  <c:v>4.9654800000000004E-3</c:v>
                </c:pt>
                <c:pt idx="21148" formatCode="0.00E+00">
                  <c:v>2.7640999999999998E-3</c:v>
                </c:pt>
                <c:pt idx="21149" formatCode="0.00E+00">
                  <c:v>6.1830000000000001E-4</c:v>
                </c:pt>
                <c:pt idx="21150" formatCode="0.00E+00">
                  <c:v>-1.4682899999999999E-3</c:v>
                </c:pt>
                <c:pt idx="21151" formatCode="0.00E+00">
                  <c:v>-3.49206E-3</c:v>
                </c:pt>
                <c:pt idx="21152" formatCode="0.00E+00">
                  <c:v>-5.4503099999999999E-3</c:v>
                </c:pt>
                <c:pt idx="21153" formatCode="0.00E+00">
                  <c:v>-7.3413599999999999E-3</c:v>
                </c:pt>
                <c:pt idx="21154" formatCode="0.00E+00">
                  <c:v>-9.1634400000000001E-3</c:v>
                </c:pt>
                <c:pt idx="21155">
                  <c:v>-1.0914200000000001E-2</c:v>
                </c:pt>
                <c:pt idx="21156">
                  <c:v>-1.25912E-2</c:v>
                </c:pt>
                <c:pt idx="21157">
                  <c:v>-1.4192400000000001E-2</c:v>
                </c:pt>
                <c:pt idx="21158">
                  <c:v>-1.5716299999999999E-2</c:v>
                </c:pt>
                <c:pt idx="21159">
                  <c:v>-1.7161099999999999E-2</c:v>
                </c:pt>
                <c:pt idx="21160">
                  <c:v>-1.8525400000000001E-2</c:v>
                </c:pt>
                <c:pt idx="21161">
                  <c:v>-1.9807499999999999E-2</c:v>
                </c:pt>
                <c:pt idx="21162">
                  <c:v>-2.10061E-2</c:v>
                </c:pt>
                <c:pt idx="21163">
                  <c:v>-2.2120000000000001E-2</c:v>
                </c:pt>
                <c:pt idx="21164">
                  <c:v>-2.31484E-2</c:v>
                </c:pt>
                <c:pt idx="21165">
                  <c:v>-2.4091000000000001E-2</c:v>
                </c:pt>
                <c:pt idx="21166">
                  <c:v>-2.4947899999999999E-2</c:v>
                </c:pt>
                <c:pt idx="21167">
                  <c:v>-2.5718499999999998E-2</c:v>
                </c:pt>
                <c:pt idx="21168">
                  <c:v>-2.6401600000000001E-2</c:v>
                </c:pt>
                <c:pt idx="21169">
                  <c:v>-2.6996099999999999E-2</c:v>
                </c:pt>
                <c:pt idx="21170">
                  <c:v>-2.7501999999999999E-2</c:v>
                </c:pt>
                <c:pt idx="21171">
                  <c:v>-2.7919900000000001E-2</c:v>
                </c:pt>
                <c:pt idx="21172">
                  <c:v>-2.8249799999999999E-2</c:v>
                </c:pt>
                <c:pt idx="21173">
                  <c:v>-2.84914E-2</c:v>
                </c:pt>
                <c:pt idx="21174">
                  <c:v>-2.86451E-2</c:v>
                </c:pt>
                <c:pt idx="21175">
                  <c:v>-2.8711299999999999E-2</c:v>
                </c:pt>
                <c:pt idx="21176">
                  <c:v>-2.8690899999999998E-2</c:v>
                </c:pt>
                <c:pt idx="21177">
                  <c:v>-2.85848E-2</c:v>
                </c:pt>
                <c:pt idx="21178">
                  <c:v>-2.8394099999999999E-2</c:v>
                </c:pt>
                <c:pt idx="21179">
                  <c:v>-2.8120300000000001E-2</c:v>
                </c:pt>
                <c:pt idx="21180">
                  <c:v>-2.7765100000000001E-2</c:v>
                </c:pt>
                <c:pt idx="21181">
                  <c:v>-2.73301E-2</c:v>
                </c:pt>
                <c:pt idx="21182">
                  <c:v>-2.6816799999999998E-2</c:v>
                </c:pt>
                <c:pt idx="21183">
                  <c:v>-2.6226800000000002E-2</c:v>
                </c:pt>
                <c:pt idx="21184">
                  <c:v>-2.55623E-2</c:v>
                </c:pt>
                <c:pt idx="21185">
                  <c:v>-2.4825699999999999E-2</c:v>
                </c:pt>
                <c:pt idx="21186">
                  <c:v>-2.4019100000000002E-2</c:v>
                </c:pt>
                <c:pt idx="21187">
                  <c:v>-2.3144100000000001E-2</c:v>
                </c:pt>
                <c:pt idx="21188">
                  <c:v>-2.2202800000000002E-2</c:v>
                </c:pt>
                <c:pt idx="21189">
                  <c:v>-2.1197799999999999E-2</c:v>
                </c:pt>
                <c:pt idx="21190">
                  <c:v>-2.01321E-2</c:v>
                </c:pt>
                <c:pt idx="21191">
                  <c:v>-1.9008799999999999E-2</c:v>
                </c:pt>
                <c:pt idx="21192">
                  <c:v>-1.7830800000000001E-2</c:v>
                </c:pt>
                <c:pt idx="21193">
                  <c:v>-1.6600799999999999E-2</c:v>
                </c:pt>
                <c:pt idx="21194">
                  <c:v>-1.5322000000000001E-2</c:v>
                </c:pt>
                <c:pt idx="21195">
                  <c:v>-1.3997600000000001E-2</c:v>
                </c:pt>
                <c:pt idx="21196">
                  <c:v>-1.2630799999999999E-2</c:v>
                </c:pt>
                <c:pt idx="21197">
                  <c:v>-1.1224E-2</c:v>
                </c:pt>
                <c:pt idx="21198" formatCode="0.00E+00">
                  <c:v>-9.7802199999999992E-3</c:v>
                </c:pt>
                <c:pt idx="21199" formatCode="0.00E+00">
                  <c:v>-8.3028700000000004E-3</c:v>
                </c:pt>
                <c:pt idx="21200" formatCode="0.00E+00">
                  <c:v>-6.7955100000000003E-3</c:v>
                </c:pt>
                <c:pt idx="21201" formatCode="0.00E+00">
                  <c:v>-5.2609700000000002E-3</c:v>
                </c:pt>
                <c:pt idx="21202" formatCode="0.00E+00">
                  <c:v>-3.7019399999999999E-3</c:v>
                </c:pt>
                <c:pt idx="21203" formatCode="0.00E+00">
                  <c:v>-2.12204E-3</c:v>
                </c:pt>
                <c:pt idx="21204" formatCode="0.00E+00">
                  <c:v>-5.2561199999999995E-4</c:v>
                </c:pt>
                <c:pt idx="21205" formatCode="0.00E+00">
                  <c:v>1.0835300000000001E-3</c:v>
                </c:pt>
                <c:pt idx="21206" formatCode="0.00E+00">
                  <c:v>2.7026799999999998E-3</c:v>
                </c:pt>
                <c:pt idx="21207" formatCode="0.00E+00">
                  <c:v>4.32935E-3</c:v>
                </c:pt>
                <c:pt idx="21208" formatCode="0.00E+00">
                  <c:v>5.96044E-3</c:v>
                </c:pt>
                <c:pt idx="21209" formatCode="0.00E+00">
                  <c:v>7.5924699999999996E-3</c:v>
                </c:pt>
                <c:pt idx="21210" formatCode="0.00E+00">
                  <c:v>9.2220800000000006E-3</c:v>
                </c:pt>
                <c:pt idx="21211">
                  <c:v>1.08463E-2</c:v>
                </c:pt>
                <c:pt idx="21212">
                  <c:v>1.2462300000000001E-2</c:v>
                </c:pt>
                <c:pt idx="21213">
                  <c:v>1.4067400000000001E-2</c:v>
                </c:pt>
                <c:pt idx="21214">
                  <c:v>1.56583E-2</c:v>
                </c:pt>
                <c:pt idx="21215">
                  <c:v>1.72316E-2</c:v>
                </c:pt>
                <c:pt idx="21216">
                  <c:v>1.87844E-2</c:v>
                </c:pt>
                <c:pt idx="21217">
                  <c:v>2.0314100000000002E-2</c:v>
                </c:pt>
                <c:pt idx="21218">
                  <c:v>2.1818400000000002E-2</c:v>
                </c:pt>
                <c:pt idx="21219">
                  <c:v>2.3294499999999999E-2</c:v>
                </c:pt>
                <c:pt idx="21220">
                  <c:v>2.47396E-2</c:v>
                </c:pt>
                <c:pt idx="21221">
                  <c:v>2.6150699999999999E-2</c:v>
                </c:pt>
                <c:pt idx="21222">
                  <c:v>2.7525399999999998E-2</c:v>
                </c:pt>
                <c:pt idx="21223">
                  <c:v>2.8861899999999999E-2</c:v>
                </c:pt>
                <c:pt idx="21224">
                  <c:v>3.0157799999999998E-2</c:v>
                </c:pt>
                <c:pt idx="21225">
                  <c:v>3.1410599999999997E-2</c:v>
                </c:pt>
                <c:pt idx="21226">
                  <c:v>3.2618099999999997E-2</c:v>
                </c:pt>
                <c:pt idx="21227">
                  <c:v>3.3778200000000001E-2</c:v>
                </c:pt>
                <c:pt idx="21228">
                  <c:v>3.48889E-2</c:v>
                </c:pt>
                <c:pt idx="21229">
                  <c:v>3.5948800000000003E-2</c:v>
                </c:pt>
                <c:pt idx="21230">
                  <c:v>3.6957200000000003E-2</c:v>
                </c:pt>
                <c:pt idx="21231">
                  <c:v>3.7913299999999997E-2</c:v>
                </c:pt>
                <c:pt idx="21232">
                  <c:v>3.8816000000000003E-2</c:v>
                </c:pt>
                <c:pt idx="21233">
                  <c:v>3.9663299999999999E-2</c:v>
                </c:pt>
                <c:pt idx="21234">
                  <c:v>4.04534E-2</c:v>
                </c:pt>
                <c:pt idx="21235">
                  <c:v>4.11855E-2</c:v>
                </c:pt>
                <c:pt idx="21236">
                  <c:v>4.1859500000000001E-2</c:v>
                </c:pt>
                <c:pt idx="21237">
                  <c:v>4.2475100000000002E-2</c:v>
                </c:pt>
                <c:pt idx="21238">
                  <c:v>4.30322E-2</c:v>
                </c:pt>
                <c:pt idx="21239">
                  <c:v>4.3529999999999999E-2</c:v>
                </c:pt>
                <c:pt idx="21240">
                  <c:v>4.3967899999999997E-2</c:v>
                </c:pt>
                <c:pt idx="21241">
                  <c:v>4.4346099999999999E-2</c:v>
                </c:pt>
                <c:pt idx="21242">
                  <c:v>4.4665799999999999E-2</c:v>
                </c:pt>
                <c:pt idx="21243">
                  <c:v>4.4927599999999998E-2</c:v>
                </c:pt>
                <c:pt idx="21244">
                  <c:v>4.5131699999999997E-2</c:v>
                </c:pt>
                <c:pt idx="21245">
                  <c:v>4.5278699999999998E-2</c:v>
                </c:pt>
                <c:pt idx="21246">
                  <c:v>4.5369300000000001E-2</c:v>
                </c:pt>
                <c:pt idx="21247">
                  <c:v>4.5404300000000002E-2</c:v>
                </c:pt>
                <c:pt idx="21248">
                  <c:v>4.5384500000000001E-2</c:v>
                </c:pt>
                <c:pt idx="21249">
                  <c:v>4.5310999999999997E-2</c:v>
                </c:pt>
                <c:pt idx="21250">
                  <c:v>4.5185900000000001E-2</c:v>
                </c:pt>
                <c:pt idx="21251">
                  <c:v>4.5010700000000001E-2</c:v>
                </c:pt>
                <c:pt idx="21252">
                  <c:v>4.4786699999999999E-2</c:v>
                </c:pt>
                <c:pt idx="21253">
                  <c:v>4.4514600000000001E-2</c:v>
                </c:pt>
                <c:pt idx="21254">
                  <c:v>4.41958E-2</c:v>
                </c:pt>
                <c:pt idx="21255">
                  <c:v>4.3832000000000003E-2</c:v>
                </c:pt>
                <c:pt idx="21256">
                  <c:v>4.3424499999999998E-2</c:v>
                </c:pt>
                <c:pt idx="21257">
                  <c:v>4.29748E-2</c:v>
                </c:pt>
                <c:pt idx="21258">
                  <c:v>4.2484599999999997E-2</c:v>
                </c:pt>
                <c:pt idx="21259">
                  <c:v>4.19567E-2</c:v>
                </c:pt>
                <c:pt idx="21260">
                  <c:v>4.1393600000000003E-2</c:v>
                </c:pt>
                <c:pt idx="21261">
                  <c:v>4.0798099999999997E-2</c:v>
                </c:pt>
                <c:pt idx="21262">
                  <c:v>4.0172100000000002E-2</c:v>
                </c:pt>
                <c:pt idx="21263">
                  <c:v>3.9517799999999999E-2</c:v>
                </c:pt>
                <c:pt idx="21264">
                  <c:v>3.8837499999999997E-2</c:v>
                </c:pt>
                <c:pt idx="21265">
                  <c:v>3.8133100000000003E-2</c:v>
                </c:pt>
                <c:pt idx="21266">
                  <c:v>3.7406099999999998E-2</c:v>
                </c:pt>
                <c:pt idx="21267">
                  <c:v>3.6658400000000001E-2</c:v>
                </c:pt>
                <c:pt idx="21268">
                  <c:v>3.5893000000000001E-2</c:v>
                </c:pt>
                <c:pt idx="21269">
                  <c:v>3.5113499999999999E-2</c:v>
                </c:pt>
                <c:pt idx="21270">
                  <c:v>3.4322999999999999E-2</c:v>
                </c:pt>
                <c:pt idx="21271">
                  <c:v>3.3524199999999997E-2</c:v>
                </c:pt>
                <c:pt idx="21272">
                  <c:v>3.2719499999999999E-2</c:v>
                </c:pt>
                <c:pt idx="21273">
                  <c:v>3.1911700000000001E-2</c:v>
                </c:pt>
                <c:pt idx="21274">
                  <c:v>3.11034E-2</c:v>
                </c:pt>
                <c:pt idx="21275">
                  <c:v>3.0297299999999999E-2</c:v>
                </c:pt>
                <c:pt idx="21276">
                  <c:v>2.9495799999999999E-2</c:v>
                </c:pt>
                <c:pt idx="21277">
                  <c:v>2.87011E-2</c:v>
                </c:pt>
                <c:pt idx="21278">
                  <c:v>2.7914999999999999E-2</c:v>
                </c:pt>
                <c:pt idx="21279">
                  <c:v>2.7139799999999999E-2</c:v>
                </c:pt>
                <c:pt idx="21280">
                  <c:v>2.6377899999999999E-2</c:v>
                </c:pt>
                <c:pt idx="21281">
                  <c:v>2.5631500000000002E-2</c:v>
                </c:pt>
                <c:pt idx="21282">
                  <c:v>2.4903000000000002E-2</c:v>
                </c:pt>
                <c:pt idx="21283">
                  <c:v>2.4194899999999998E-2</c:v>
                </c:pt>
                <c:pt idx="21284">
                  <c:v>2.35093E-2</c:v>
                </c:pt>
                <c:pt idx="21285">
                  <c:v>2.2847800000000001E-2</c:v>
                </c:pt>
                <c:pt idx="21286">
                  <c:v>2.2212300000000001E-2</c:v>
                </c:pt>
                <c:pt idx="21287">
                  <c:v>2.16043E-2</c:v>
                </c:pt>
                <c:pt idx="21288">
                  <c:v>2.1025499999999999E-2</c:v>
                </c:pt>
                <c:pt idx="21289">
                  <c:v>2.0477700000000001E-2</c:v>
                </c:pt>
                <c:pt idx="21290">
                  <c:v>1.9963000000000002E-2</c:v>
                </c:pt>
                <c:pt idx="21291">
                  <c:v>1.94836E-2</c:v>
                </c:pt>
                <c:pt idx="21292">
                  <c:v>1.9040999999999999E-2</c:v>
                </c:pt>
                <c:pt idx="21293">
                  <c:v>1.8636400000000001E-2</c:v>
                </c:pt>
                <c:pt idx="21294">
                  <c:v>1.8271099999999998E-2</c:v>
                </c:pt>
                <c:pt idx="21295">
                  <c:v>1.7946E-2</c:v>
                </c:pt>
                <c:pt idx="21296">
                  <c:v>1.76615E-2</c:v>
                </c:pt>
                <c:pt idx="21297">
                  <c:v>1.7417999999999999E-2</c:v>
                </c:pt>
                <c:pt idx="21298">
                  <c:v>1.7216599999999999E-2</c:v>
                </c:pt>
                <c:pt idx="21299">
                  <c:v>1.7059000000000001E-2</c:v>
                </c:pt>
                <c:pt idx="21300">
                  <c:v>1.6946300000000001E-2</c:v>
                </c:pt>
                <c:pt idx="21301">
                  <c:v>1.6879000000000002E-2</c:v>
                </c:pt>
                <c:pt idx="21302">
                  <c:v>1.68577E-2</c:v>
                </c:pt>
                <c:pt idx="21303">
                  <c:v>1.6883200000000001E-2</c:v>
                </c:pt>
                <c:pt idx="21304">
                  <c:v>1.6956599999999999E-2</c:v>
                </c:pt>
                <c:pt idx="21305">
                  <c:v>1.7078800000000002E-2</c:v>
                </c:pt>
                <c:pt idx="21306">
                  <c:v>1.72491E-2</c:v>
                </c:pt>
                <c:pt idx="21307">
                  <c:v>1.7466499999999999E-2</c:v>
                </c:pt>
                <c:pt idx="21308">
                  <c:v>1.7729700000000001E-2</c:v>
                </c:pt>
                <c:pt idx="21309">
                  <c:v>1.8038100000000001E-2</c:v>
                </c:pt>
                <c:pt idx="21310">
                  <c:v>1.8391100000000001E-2</c:v>
                </c:pt>
                <c:pt idx="21311">
                  <c:v>1.8787600000000002E-2</c:v>
                </c:pt>
                <c:pt idx="21312">
                  <c:v>1.92271E-2</c:v>
                </c:pt>
                <c:pt idx="21313">
                  <c:v>1.97091E-2</c:v>
                </c:pt>
                <c:pt idx="21314">
                  <c:v>2.0232799999999999E-2</c:v>
                </c:pt>
                <c:pt idx="21315">
                  <c:v>2.07964E-2</c:v>
                </c:pt>
                <c:pt idx="21316">
                  <c:v>2.1398400000000001E-2</c:v>
                </c:pt>
                <c:pt idx="21317">
                  <c:v>2.2037399999999999E-2</c:v>
                </c:pt>
                <c:pt idx="21318">
                  <c:v>2.2711599999999998E-2</c:v>
                </c:pt>
                <c:pt idx="21319">
                  <c:v>2.3418499999999998E-2</c:v>
                </c:pt>
                <c:pt idx="21320">
                  <c:v>2.4156299999999999E-2</c:v>
                </c:pt>
                <c:pt idx="21321">
                  <c:v>2.49237E-2</c:v>
                </c:pt>
                <c:pt idx="21322">
                  <c:v>2.5720199999999999E-2</c:v>
                </c:pt>
                <c:pt idx="21323">
                  <c:v>2.6544700000000001E-2</c:v>
                </c:pt>
                <c:pt idx="21324">
                  <c:v>2.7395200000000001E-2</c:v>
                </c:pt>
                <c:pt idx="21325">
                  <c:v>2.8269099999999998E-2</c:v>
                </c:pt>
                <c:pt idx="21326">
                  <c:v>2.9163600000000001E-2</c:v>
                </c:pt>
                <c:pt idx="21327">
                  <c:v>3.00763E-2</c:v>
                </c:pt>
                <c:pt idx="21328">
                  <c:v>3.1004199999999999E-2</c:v>
                </c:pt>
                <c:pt idx="21329">
                  <c:v>3.1943800000000001E-2</c:v>
                </c:pt>
                <c:pt idx="21330">
                  <c:v>3.28911E-2</c:v>
                </c:pt>
                <c:pt idx="21331">
                  <c:v>3.3843100000000001E-2</c:v>
                </c:pt>
                <c:pt idx="21332">
                  <c:v>3.4797700000000001E-2</c:v>
                </c:pt>
                <c:pt idx="21333">
                  <c:v>3.5753E-2</c:v>
                </c:pt>
                <c:pt idx="21334">
                  <c:v>3.6706599999999999E-2</c:v>
                </c:pt>
                <c:pt idx="21335">
                  <c:v>3.76557E-2</c:v>
                </c:pt>
                <c:pt idx="21336">
                  <c:v>3.85975E-2</c:v>
                </c:pt>
                <c:pt idx="21337">
                  <c:v>3.9528500000000001E-2</c:v>
                </c:pt>
                <c:pt idx="21338">
                  <c:v>4.0445299999999997E-2</c:v>
                </c:pt>
                <c:pt idx="21339">
                  <c:v>4.1344199999999998E-2</c:v>
                </c:pt>
                <c:pt idx="21340">
                  <c:v>4.2221300000000003E-2</c:v>
                </c:pt>
                <c:pt idx="21341">
                  <c:v>4.3072600000000003E-2</c:v>
                </c:pt>
                <c:pt idx="21342">
                  <c:v>4.3894700000000002E-2</c:v>
                </c:pt>
                <c:pt idx="21343">
                  <c:v>4.4684500000000002E-2</c:v>
                </c:pt>
                <c:pt idx="21344">
                  <c:v>4.5438899999999997E-2</c:v>
                </c:pt>
                <c:pt idx="21345">
                  <c:v>4.61552E-2</c:v>
                </c:pt>
                <c:pt idx="21346">
                  <c:v>4.6830700000000003E-2</c:v>
                </c:pt>
                <c:pt idx="21347">
                  <c:v>4.7462499999999998E-2</c:v>
                </c:pt>
                <c:pt idx="21348">
                  <c:v>4.8047600000000003E-2</c:v>
                </c:pt>
                <c:pt idx="21349">
                  <c:v>4.8583500000000002E-2</c:v>
                </c:pt>
                <c:pt idx="21350">
                  <c:v>4.9068000000000001E-2</c:v>
                </c:pt>
                <c:pt idx="21351">
                  <c:v>4.9498800000000003E-2</c:v>
                </c:pt>
                <c:pt idx="21352">
                  <c:v>4.9873300000000002E-2</c:v>
                </c:pt>
                <c:pt idx="21353">
                  <c:v>5.0188900000000002E-2</c:v>
                </c:pt>
                <c:pt idx="21354">
                  <c:v>5.0443300000000003E-2</c:v>
                </c:pt>
                <c:pt idx="21355">
                  <c:v>5.0633699999999997E-2</c:v>
                </c:pt>
                <c:pt idx="21356">
                  <c:v>5.0757299999999998E-2</c:v>
                </c:pt>
                <c:pt idx="21357">
                  <c:v>5.0812099999999999E-2</c:v>
                </c:pt>
                <c:pt idx="21358">
                  <c:v>5.0796500000000001E-2</c:v>
                </c:pt>
                <c:pt idx="21359">
                  <c:v>5.0708400000000001E-2</c:v>
                </c:pt>
                <c:pt idx="21360">
                  <c:v>5.0545300000000001E-2</c:v>
                </c:pt>
                <c:pt idx="21361">
                  <c:v>5.0305799999999998E-2</c:v>
                </c:pt>
                <c:pt idx="21362">
                  <c:v>4.9988600000000001E-2</c:v>
                </c:pt>
                <c:pt idx="21363">
                  <c:v>4.9591999999999997E-2</c:v>
                </c:pt>
                <c:pt idx="21364">
                  <c:v>4.91148E-2</c:v>
                </c:pt>
                <c:pt idx="21365">
                  <c:v>4.8555899999999999E-2</c:v>
                </c:pt>
                <c:pt idx="21366">
                  <c:v>4.7915399999999997E-2</c:v>
                </c:pt>
                <c:pt idx="21367">
                  <c:v>4.7193300000000001E-2</c:v>
                </c:pt>
                <c:pt idx="21368">
                  <c:v>4.6389100000000003E-2</c:v>
                </c:pt>
                <c:pt idx="21369">
                  <c:v>4.5501100000000003E-2</c:v>
                </c:pt>
                <c:pt idx="21370">
                  <c:v>4.4527900000000002E-2</c:v>
                </c:pt>
                <c:pt idx="21371">
                  <c:v>4.3468300000000001E-2</c:v>
                </c:pt>
                <c:pt idx="21372">
                  <c:v>4.2321999999999999E-2</c:v>
                </c:pt>
                <c:pt idx="21373">
                  <c:v>4.1089800000000003E-2</c:v>
                </c:pt>
                <c:pt idx="21374">
                  <c:v>3.9772299999999997E-2</c:v>
                </c:pt>
                <c:pt idx="21375">
                  <c:v>3.8369599999999997E-2</c:v>
                </c:pt>
                <c:pt idx="21376">
                  <c:v>3.68816E-2</c:v>
                </c:pt>
                <c:pt idx="21377">
                  <c:v>3.53085E-2</c:v>
                </c:pt>
                <c:pt idx="21378">
                  <c:v>3.3651300000000002E-2</c:v>
                </c:pt>
                <c:pt idx="21379">
                  <c:v>3.1910899999999999E-2</c:v>
                </c:pt>
                <c:pt idx="21380">
                  <c:v>3.0088400000000001E-2</c:v>
                </c:pt>
                <c:pt idx="21381">
                  <c:v>2.8184799999999999E-2</c:v>
                </c:pt>
                <c:pt idx="21382">
                  <c:v>2.6201200000000001E-2</c:v>
                </c:pt>
                <c:pt idx="21383">
                  <c:v>2.4139799999999999E-2</c:v>
                </c:pt>
                <c:pt idx="21384">
                  <c:v>2.20033E-2</c:v>
                </c:pt>
                <c:pt idx="21385">
                  <c:v>1.9794900000000001E-2</c:v>
                </c:pt>
                <c:pt idx="21386">
                  <c:v>1.7517100000000001E-2</c:v>
                </c:pt>
                <c:pt idx="21387">
                  <c:v>1.51716E-2</c:v>
                </c:pt>
                <c:pt idx="21388">
                  <c:v>1.27601E-2</c:v>
                </c:pt>
                <c:pt idx="21389">
                  <c:v>1.02846E-2</c:v>
                </c:pt>
                <c:pt idx="21390" formatCode="0.00E+00">
                  <c:v>7.7481700000000004E-3</c:v>
                </c:pt>
                <c:pt idx="21391" formatCode="0.00E+00">
                  <c:v>5.1539000000000003E-3</c:v>
                </c:pt>
                <c:pt idx="21392" formatCode="0.00E+00">
                  <c:v>2.5043499999999998E-3</c:v>
                </c:pt>
                <c:pt idx="21393" formatCode="0.00E+00">
                  <c:v>-1.9762E-4</c:v>
                </c:pt>
                <c:pt idx="21394" formatCode="0.00E+00">
                  <c:v>-2.9482900000000001E-3</c:v>
                </c:pt>
                <c:pt idx="21395" formatCode="0.00E+00">
                  <c:v>-5.7439300000000004E-3</c:v>
                </c:pt>
                <c:pt idx="21396" formatCode="0.00E+00">
                  <c:v>-8.5813699999999996E-3</c:v>
                </c:pt>
                <c:pt idx="21397">
                  <c:v>-1.1457200000000001E-2</c:v>
                </c:pt>
                <c:pt idx="21398">
                  <c:v>-1.4367599999999999E-2</c:v>
                </c:pt>
                <c:pt idx="21399">
                  <c:v>-1.73092E-2</c:v>
                </c:pt>
                <c:pt idx="21400">
                  <c:v>-2.02799E-2</c:v>
                </c:pt>
                <c:pt idx="21401">
                  <c:v>-2.32769E-2</c:v>
                </c:pt>
                <c:pt idx="21402">
                  <c:v>-2.6297000000000001E-2</c:v>
                </c:pt>
                <c:pt idx="21403">
                  <c:v>-2.9336600000000001E-2</c:v>
                </c:pt>
                <c:pt idx="21404">
                  <c:v>-3.2392299999999999E-2</c:v>
                </c:pt>
                <c:pt idx="21405">
                  <c:v>-3.5460199999999997E-2</c:v>
                </c:pt>
                <c:pt idx="21406">
                  <c:v>-3.8535800000000002E-2</c:v>
                </c:pt>
                <c:pt idx="21407">
                  <c:v>-4.1614999999999999E-2</c:v>
                </c:pt>
                <c:pt idx="21408">
                  <c:v>-4.4693799999999999E-2</c:v>
                </c:pt>
                <c:pt idx="21409">
                  <c:v>-4.7767900000000002E-2</c:v>
                </c:pt>
                <c:pt idx="21410">
                  <c:v>-5.0833000000000003E-2</c:v>
                </c:pt>
                <c:pt idx="21411">
                  <c:v>-5.3883899999999998E-2</c:v>
                </c:pt>
                <c:pt idx="21412">
                  <c:v>-5.6915E-2</c:v>
                </c:pt>
                <c:pt idx="21413">
                  <c:v>-5.9921000000000002E-2</c:v>
                </c:pt>
                <c:pt idx="21414">
                  <c:v>-6.28972E-2</c:v>
                </c:pt>
                <c:pt idx="21415">
                  <c:v>-6.5839599999999998E-2</c:v>
                </c:pt>
                <c:pt idx="21416">
                  <c:v>-6.8743299999999993E-2</c:v>
                </c:pt>
                <c:pt idx="21417">
                  <c:v>-7.1603399999999998E-2</c:v>
                </c:pt>
                <c:pt idx="21418">
                  <c:v>-7.4415800000000004E-2</c:v>
                </c:pt>
                <c:pt idx="21419">
                  <c:v>-7.7176999999999996E-2</c:v>
                </c:pt>
                <c:pt idx="21420">
                  <c:v>-7.9883200000000001E-2</c:v>
                </c:pt>
                <c:pt idx="21421">
                  <c:v>-8.2530500000000007E-2</c:v>
                </c:pt>
                <c:pt idx="21422">
                  <c:v>-8.5114999999999996E-2</c:v>
                </c:pt>
                <c:pt idx="21423">
                  <c:v>-8.7632600000000005E-2</c:v>
                </c:pt>
                <c:pt idx="21424">
                  <c:v>-9.0079500000000007E-2</c:v>
                </c:pt>
                <c:pt idx="21425">
                  <c:v>-9.2452000000000006E-2</c:v>
                </c:pt>
                <c:pt idx="21426">
                  <c:v>-9.4746300000000006E-2</c:v>
                </c:pt>
                <c:pt idx="21427">
                  <c:v>-9.6958500000000003E-2</c:v>
                </c:pt>
                <c:pt idx="21428">
                  <c:v>-9.9084900000000004E-2</c:v>
                </c:pt>
                <c:pt idx="21429">
                  <c:v>-0.101122</c:v>
                </c:pt>
                <c:pt idx="21430">
                  <c:v>-0.10306700000000001</c:v>
                </c:pt>
                <c:pt idx="21431">
                  <c:v>-0.104916</c:v>
                </c:pt>
                <c:pt idx="21432">
                  <c:v>-0.106667</c:v>
                </c:pt>
                <c:pt idx="21433">
                  <c:v>-0.108318</c:v>
                </c:pt>
                <c:pt idx="21434">
                  <c:v>-0.109865</c:v>
                </c:pt>
                <c:pt idx="21435">
                  <c:v>-0.111304</c:v>
                </c:pt>
                <c:pt idx="21436">
                  <c:v>-0.112633</c:v>
                </c:pt>
                <c:pt idx="21437">
                  <c:v>-0.113847</c:v>
                </c:pt>
                <c:pt idx="21438">
                  <c:v>-0.11494699999999999</c:v>
                </c:pt>
                <c:pt idx="21439">
                  <c:v>-0.115929</c:v>
                </c:pt>
                <c:pt idx="21440">
                  <c:v>-0.11679299999999999</c:v>
                </c:pt>
                <c:pt idx="21441">
                  <c:v>-0.117537</c:v>
                </c:pt>
                <c:pt idx="21442">
                  <c:v>-0.118157</c:v>
                </c:pt>
                <c:pt idx="21443">
                  <c:v>-0.11865299999999999</c:v>
                </c:pt>
                <c:pt idx="21444">
                  <c:v>-0.119022</c:v>
                </c:pt>
                <c:pt idx="21445">
                  <c:v>-0.119265</c:v>
                </c:pt>
                <c:pt idx="21446">
                  <c:v>-0.11938</c:v>
                </c:pt>
                <c:pt idx="21447">
                  <c:v>-0.119366</c:v>
                </c:pt>
                <c:pt idx="21448">
                  <c:v>-0.119223</c:v>
                </c:pt>
                <c:pt idx="21449">
                  <c:v>-0.11895</c:v>
                </c:pt>
                <c:pt idx="21450">
                  <c:v>-0.118547</c:v>
                </c:pt>
                <c:pt idx="21451">
                  <c:v>-0.118016</c:v>
                </c:pt>
                <c:pt idx="21452">
                  <c:v>-0.117356</c:v>
                </c:pt>
                <c:pt idx="21453">
                  <c:v>-0.116568</c:v>
                </c:pt>
                <c:pt idx="21454">
                  <c:v>-0.11565300000000001</c:v>
                </c:pt>
                <c:pt idx="21455">
                  <c:v>-0.11461</c:v>
                </c:pt>
                <c:pt idx="21456">
                  <c:v>-0.113439</c:v>
                </c:pt>
                <c:pt idx="21457">
                  <c:v>-0.112141</c:v>
                </c:pt>
                <c:pt idx="21458">
                  <c:v>-0.110717</c:v>
                </c:pt>
                <c:pt idx="21459">
                  <c:v>-0.109168</c:v>
                </c:pt>
                <c:pt idx="21460">
                  <c:v>-0.10749599999999999</c:v>
                </c:pt>
                <c:pt idx="21461">
                  <c:v>-0.10570300000000001</c:v>
                </c:pt>
                <c:pt idx="21462">
                  <c:v>-0.10378999999999999</c:v>
                </c:pt>
                <c:pt idx="21463">
                  <c:v>-0.10176200000000001</c:v>
                </c:pt>
                <c:pt idx="21464">
                  <c:v>-9.9621699999999994E-2</c:v>
                </c:pt>
                <c:pt idx="21465">
                  <c:v>-9.7370899999999996E-2</c:v>
                </c:pt>
                <c:pt idx="21466">
                  <c:v>-9.5013100000000003E-2</c:v>
                </c:pt>
                <c:pt idx="21467">
                  <c:v>-9.2551499999999995E-2</c:v>
                </c:pt>
                <c:pt idx="21468">
                  <c:v>-8.9989100000000002E-2</c:v>
                </c:pt>
                <c:pt idx="21469">
                  <c:v>-8.7328900000000001E-2</c:v>
                </c:pt>
                <c:pt idx="21470">
                  <c:v>-8.4573899999999994E-2</c:v>
                </c:pt>
                <c:pt idx="21471">
                  <c:v>-8.1727499999999995E-2</c:v>
                </c:pt>
                <c:pt idx="21472">
                  <c:v>-7.8793299999999997E-2</c:v>
                </c:pt>
                <c:pt idx="21473">
                  <c:v>-7.5775099999999998E-2</c:v>
                </c:pt>
                <c:pt idx="21474">
                  <c:v>-7.2676400000000002E-2</c:v>
                </c:pt>
                <c:pt idx="21475">
                  <c:v>-6.9500300000000001E-2</c:v>
                </c:pt>
                <c:pt idx="21476">
                  <c:v>-6.6249799999999998E-2</c:v>
                </c:pt>
                <c:pt idx="21477">
                  <c:v>-6.2928499999999998E-2</c:v>
                </c:pt>
                <c:pt idx="21478">
                  <c:v>-5.95399E-2</c:v>
                </c:pt>
                <c:pt idx="21479">
                  <c:v>-5.6087699999999997E-2</c:v>
                </c:pt>
                <c:pt idx="21480">
                  <c:v>-5.2576100000000001E-2</c:v>
                </c:pt>
                <c:pt idx="21481">
                  <c:v>-4.9010900000000003E-2</c:v>
                </c:pt>
                <c:pt idx="21482">
                  <c:v>-4.5397899999999998E-2</c:v>
                </c:pt>
                <c:pt idx="21483">
                  <c:v>-4.1742000000000001E-2</c:v>
                </c:pt>
                <c:pt idx="21484">
                  <c:v>-3.8047900000000003E-2</c:v>
                </c:pt>
                <c:pt idx="21485">
                  <c:v>-3.4320700000000003E-2</c:v>
                </c:pt>
                <c:pt idx="21486">
                  <c:v>-3.0565599999999998E-2</c:v>
                </c:pt>
                <c:pt idx="21487">
                  <c:v>-2.6787200000000001E-2</c:v>
                </c:pt>
                <c:pt idx="21488">
                  <c:v>-2.2990199999999999E-2</c:v>
                </c:pt>
                <c:pt idx="21489">
                  <c:v>-1.9179999999999999E-2</c:v>
                </c:pt>
                <c:pt idx="21490">
                  <c:v>-1.53619E-2</c:v>
                </c:pt>
                <c:pt idx="21491">
                  <c:v>-1.15414E-2</c:v>
                </c:pt>
                <c:pt idx="21492" formatCode="0.00E+00">
                  <c:v>-7.7234599999999997E-3</c:v>
                </c:pt>
                <c:pt idx="21493" formatCode="0.00E+00">
                  <c:v>-3.9132200000000002E-3</c:v>
                </c:pt>
                <c:pt idx="21494" formatCode="0.00E+00">
                  <c:v>-1.15071E-4</c:v>
                </c:pt>
                <c:pt idx="21495" formatCode="0.00E+00">
                  <c:v>3.66644E-3</c:v>
                </c:pt>
                <c:pt idx="21496" formatCode="0.00E+00">
                  <c:v>7.4259800000000004E-3</c:v>
                </c:pt>
                <c:pt idx="21497">
                  <c:v>1.1157800000000001E-2</c:v>
                </c:pt>
                <c:pt idx="21498">
                  <c:v>1.48567E-2</c:v>
                </c:pt>
                <c:pt idx="21499">
                  <c:v>1.8518099999999999E-2</c:v>
                </c:pt>
                <c:pt idx="21500">
                  <c:v>2.2137899999999999E-2</c:v>
                </c:pt>
                <c:pt idx="21501">
                  <c:v>2.5712499999999999E-2</c:v>
                </c:pt>
                <c:pt idx="21502">
                  <c:v>2.9238E-2</c:v>
                </c:pt>
                <c:pt idx="21503">
                  <c:v>3.27099E-2</c:v>
                </c:pt>
                <c:pt idx="21504">
                  <c:v>3.6124000000000003E-2</c:v>
                </c:pt>
                <c:pt idx="21505">
                  <c:v>3.9476600000000001E-2</c:v>
                </c:pt>
                <c:pt idx="21506">
                  <c:v>4.2763099999999998E-2</c:v>
                </c:pt>
                <c:pt idx="21507">
                  <c:v>4.5978199999999997E-2</c:v>
                </c:pt>
                <c:pt idx="21508">
                  <c:v>4.9117000000000001E-2</c:v>
                </c:pt>
                <c:pt idx="21509">
                  <c:v>5.2175699999999998E-2</c:v>
                </c:pt>
                <c:pt idx="21510">
                  <c:v>5.5150699999999997E-2</c:v>
                </c:pt>
                <c:pt idx="21511">
                  <c:v>5.8038600000000003E-2</c:v>
                </c:pt>
                <c:pt idx="21512">
                  <c:v>6.0836099999999997E-2</c:v>
                </c:pt>
                <c:pt idx="21513">
                  <c:v>6.3539999999999999E-2</c:v>
                </c:pt>
                <c:pt idx="21514">
                  <c:v>6.6146899999999995E-2</c:v>
                </c:pt>
                <c:pt idx="21515">
                  <c:v>6.8652900000000003E-2</c:v>
                </c:pt>
                <c:pt idx="21516">
                  <c:v>7.1054599999999996E-2</c:v>
                </c:pt>
                <c:pt idx="21517">
                  <c:v>7.33491E-2</c:v>
                </c:pt>
                <c:pt idx="21518">
                  <c:v>7.5534299999999999E-2</c:v>
                </c:pt>
                <c:pt idx="21519">
                  <c:v>7.7608200000000002E-2</c:v>
                </c:pt>
                <c:pt idx="21520">
                  <c:v>7.9569200000000007E-2</c:v>
                </c:pt>
                <c:pt idx="21521">
                  <c:v>8.1416600000000006E-2</c:v>
                </c:pt>
                <c:pt idx="21522">
                  <c:v>8.3149100000000004E-2</c:v>
                </c:pt>
                <c:pt idx="21523">
                  <c:v>8.4765099999999996E-2</c:v>
                </c:pt>
                <c:pt idx="21524">
                  <c:v>8.6262699999999998E-2</c:v>
                </c:pt>
                <c:pt idx="21525">
                  <c:v>8.7640099999999999E-2</c:v>
                </c:pt>
                <c:pt idx="21526">
                  <c:v>8.8895500000000002E-2</c:v>
                </c:pt>
                <c:pt idx="21527">
                  <c:v>9.0027800000000005E-2</c:v>
                </c:pt>
                <c:pt idx="21528">
                  <c:v>9.1037000000000007E-2</c:v>
                </c:pt>
                <c:pt idx="21529">
                  <c:v>9.1923400000000002E-2</c:v>
                </c:pt>
                <c:pt idx="21530">
                  <c:v>9.2686500000000005E-2</c:v>
                </c:pt>
                <c:pt idx="21531">
                  <c:v>9.3324699999999997E-2</c:v>
                </c:pt>
                <c:pt idx="21532">
                  <c:v>9.3837000000000004E-2</c:v>
                </c:pt>
                <c:pt idx="21533">
                  <c:v>9.4223399999999999E-2</c:v>
                </c:pt>
                <c:pt idx="21534">
                  <c:v>9.4484200000000004E-2</c:v>
                </c:pt>
                <c:pt idx="21535">
                  <c:v>9.4619599999999998E-2</c:v>
                </c:pt>
                <c:pt idx="21536">
                  <c:v>9.4629599999999994E-2</c:v>
                </c:pt>
                <c:pt idx="21537">
                  <c:v>9.4515500000000002E-2</c:v>
                </c:pt>
                <c:pt idx="21538">
                  <c:v>9.4279699999999994E-2</c:v>
                </c:pt>
                <c:pt idx="21539">
                  <c:v>9.3924800000000003E-2</c:v>
                </c:pt>
                <c:pt idx="21540">
                  <c:v>9.3452300000000002E-2</c:v>
                </c:pt>
                <c:pt idx="21541">
                  <c:v>9.2863699999999993E-2</c:v>
                </c:pt>
                <c:pt idx="21542">
                  <c:v>9.2160699999999998E-2</c:v>
                </c:pt>
                <c:pt idx="21543">
                  <c:v>9.1344499999999995E-2</c:v>
                </c:pt>
                <c:pt idx="21544">
                  <c:v>9.0416800000000005E-2</c:v>
                </c:pt>
                <c:pt idx="21545">
                  <c:v>8.9380500000000002E-2</c:v>
                </c:pt>
                <c:pt idx="21546">
                  <c:v>8.8238399999999995E-2</c:v>
                </c:pt>
                <c:pt idx="21547">
                  <c:v>8.6992299999999995E-2</c:v>
                </c:pt>
                <c:pt idx="21548">
                  <c:v>8.5643800000000006E-2</c:v>
                </c:pt>
                <c:pt idx="21549">
                  <c:v>8.4195099999999995E-2</c:v>
                </c:pt>
                <c:pt idx="21550">
                  <c:v>8.2649E-2</c:v>
                </c:pt>
                <c:pt idx="21551">
                  <c:v>8.1007999999999997E-2</c:v>
                </c:pt>
                <c:pt idx="21552">
                  <c:v>7.9274899999999995E-2</c:v>
                </c:pt>
                <c:pt idx="21553">
                  <c:v>7.7452599999999996E-2</c:v>
                </c:pt>
                <c:pt idx="21554">
                  <c:v>7.5544700000000006E-2</c:v>
                </c:pt>
                <c:pt idx="21555">
                  <c:v>7.3554999999999995E-2</c:v>
                </c:pt>
                <c:pt idx="21556">
                  <c:v>7.1488599999999999E-2</c:v>
                </c:pt>
                <c:pt idx="21557">
                  <c:v>6.9350400000000006E-2</c:v>
                </c:pt>
                <c:pt idx="21558">
                  <c:v>6.7143999999999995E-2</c:v>
                </c:pt>
                <c:pt idx="21559">
                  <c:v>6.4871499999999999E-2</c:v>
                </c:pt>
                <c:pt idx="21560">
                  <c:v>6.2534999999999993E-2</c:v>
                </c:pt>
                <c:pt idx="21561">
                  <c:v>6.0137900000000001E-2</c:v>
                </c:pt>
                <c:pt idx="21562">
                  <c:v>5.7685300000000002E-2</c:v>
                </c:pt>
                <c:pt idx="21563">
                  <c:v>5.5182799999999997E-2</c:v>
                </c:pt>
                <c:pt idx="21564">
                  <c:v>5.2635399999999999E-2</c:v>
                </c:pt>
                <c:pt idx="21565">
                  <c:v>5.0046899999999998E-2</c:v>
                </c:pt>
                <c:pt idx="21566">
                  <c:v>4.7420999999999998E-2</c:v>
                </c:pt>
                <c:pt idx="21567">
                  <c:v>4.4761799999999997E-2</c:v>
                </c:pt>
                <c:pt idx="21568">
                  <c:v>4.2073100000000002E-2</c:v>
                </c:pt>
                <c:pt idx="21569">
                  <c:v>3.9358200000000003E-2</c:v>
                </c:pt>
                <c:pt idx="21570">
                  <c:v>3.66212E-2</c:v>
                </c:pt>
                <c:pt idx="21571">
                  <c:v>3.3865800000000001E-2</c:v>
                </c:pt>
                <c:pt idx="21572">
                  <c:v>3.1095899999999999E-2</c:v>
                </c:pt>
                <c:pt idx="21573">
                  <c:v>2.83155E-2</c:v>
                </c:pt>
                <c:pt idx="21574">
                  <c:v>2.5529E-2</c:v>
                </c:pt>
                <c:pt idx="21575">
                  <c:v>2.27412E-2</c:v>
                </c:pt>
                <c:pt idx="21576">
                  <c:v>1.99563E-2</c:v>
                </c:pt>
                <c:pt idx="21577">
                  <c:v>1.7178200000000001E-2</c:v>
                </c:pt>
                <c:pt idx="21578">
                  <c:v>1.44108E-2</c:v>
                </c:pt>
                <c:pt idx="21579">
                  <c:v>1.1658399999999999E-2</c:v>
                </c:pt>
                <c:pt idx="21580" formatCode="0.00E+00">
                  <c:v>8.9252499999999992E-3</c:v>
                </c:pt>
                <c:pt idx="21581" formatCode="0.00E+00">
                  <c:v>6.2151000000000003E-3</c:v>
                </c:pt>
                <c:pt idx="21582" formatCode="0.00E+00">
                  <c:v>3.5322600000000002E-3</c:v>
                </c:pt>
                <c:pt idx="21583" formatCode="0.00E+00">
                  <c:v>8.8122999999999999E-4</c:v>
                </c:pt>
                <c:pt idx="21584" formatCode="0.00E+00">
                  <c:v>-1.7338099999999999E-3</c:v>
                </c:pt>
                <c:pt idx="21585" formatCode="0.00E+00">
                  <c:v>-4.3093899999999997E-3</c:v>
                </c:pt>
                <c:pt idx="21586" formatCode="0.00E+00">
                  <c:v>-6.84243E-3</c:v>
                </c:pt>
                <c:pt idx="21587" formatCode="0.00E+00">
                  <c:v>-9.3299100000000003E-3</c:v>
                </c:pt>
                <c:pt idx="21588">
                  <c:v>-1.1769E-2</c:v>
                </c:pt>
                <c:pt idx="21589">
                  <c:v>-1.41569E-2</c:v>
                </c:pt>
                <c:pt idx="21590">
                  <c:v>-1.64908E-2</c:v>
                </c:pt>
                <c:pt idx="21591">
                  <c:v>-1.87669E-2</c:v>
                </c:pt>
                <c:pt idx="21592">
                  <c:v>-2.0982600000000001E-2</c:v>
                </c:pt>
                <c:pt idx="21593">
                  <c:v>-2.3136199999999999E-2</c:v>
                </c:pt>
                <c:pt idx="21594">
                  <c:v>-2.5226599999999998E-2</c:v>
                </c:pt>
                <c:pt idx="21595">
                  <c:v>-2.7252499999999999E-2</c:v>
                </c:pt>
                <c:pt idx="21596">
                  <c:v>-2.9212200000000001E-2</c:v>
                </c:pt>
                <c:pt idx="21597">
                  <c:v>-3.1104E-2</c:v>
                </c:pt>
                <c:pt idx="21598">
                  <c:v>-3.29266E-2</c:v>
                </c:pt>
                <c:pt idx="21599">
                  <c:v>-3.4678599999999997E-2</c:v>
                </c:pt>
                <c:pt idx="21600">
                  <c:v>-3.6358099999999997E-2</c:v>
                </c:pt>
                <c:pt idx="21601">
                  <c:v>-3.79631E-2</c:v>
                </c:pt>
                <c:pt idx="21602">
                  <c:v>-3.9491999999999999E-2</c:v>
                </c:pt>
                <c:pt idx="21603">
                  <c:v>-4.0943800000000002E-2</c:v>
                </c:pt>
                <c:pt idx="21604">
                  <c:v>-4.2317599999999997E-2</c:v>
                </c:pt>
                <c:pt idx="21605">
                  <c:v>-4.3612699999999997E-2</c:v>
                </c:pt>
                <c:pt idx="21606">
                  <c:v>-4.4828199999999999E-2</c:v>
                </c:pt>
                <c:pt idx="21607">
                  <c:v>-4.5963200000000003E-2</c:v>
                </c:pt>
                <c:pt idx="21608">
                  <c:v>-4.7016799999999997E-2</c:v>
                </c:pt>
                <c:pt idx="21609">
                  <c:v>-4.79891E-2</c:v>
                </c:pt>
                <c:pt idx="21610">
                  <c:v>-4.8880800000000002E-2</c:v>
                </c:pt>
                <c:pt idx="21611">
                  <c:v>-4.9691899999999997E-2</c:v>
                </c:pt>
                <c:pt idx="21612">
                  <c:v>-5.0422700000000001E-2</c:v>
                </c:pt>
                <c:pt idx="21613">
                  <c:v>-5.1073800000000003E-2</c:v>
                </c:pt>
                <c:pt idx="21614">
                  <c:v>-5.1646299999999999E-2</c:v>
                </c:pt>
                <c:pt idx="21615">
                  <c:v>-5.2141300000000002E-2</c:v>
                </c:pt>
                <c:pt idx="21616">
                  <c:v>-5.2559799999999997E-2</c:v>
                </c:pt>
                <c:pt idx="21617">
                  <c:v>-5.2903100000000002E-2</c:v>
                </c:pt>
                <c:pt idx="21618">
                  <c:v>-5.3172299999999999E-2</c:v>
                </c:pt>
                <c:pt idx="21619">
                  <c:v>-5.3368199999999998E-2</c:v>
                </c:pt>
                <c:pt idx="21620">
                  <c:v>-5.3491900000000002E-2</c:v>
                </c:pt>
                <c:pt idx="21621">
                  <c:v>-5.3545099999999998E-2</c:v>
                </c:pt>
                <c:pt idx="21622">
                  <c:v>-5.3529500000000001E-2</c:v>
                </c:pt>
                <c:pt idx="21623">
                  <c:v>-5.3446800000000003E-2</c:v>
                </c:pt>
                <c:pt idx="21624">
                  <c:v>-5.3298900000000003E-2</c:v>
                </c:pt>
                <c:pt idx="21625">
                  <c:v>-5.3088000000000003E-2</c:v>
                </c:pt>
                <c:pt idx="21626">
                  <c:v>-5.28157E-2</c:v>
                </c:pt>
                <c:pt idx="21627">
                  <c:v>-5.2484200000000002E-2</c:v>
                </c:pt>
                <c:pt idx="21628">
                  <c:v>-5.2096099999999999E-2</c:v>
                </c:pt>
                <c:pt idx="21629">
                  <c:v>-5.1653999999999999E-2</c:v>
                </c:pt>
                <c:pt idx="21630">
                  <c:v>-5.1160299999999999E-2</c:v>
                </c:pt>
                <c:pt idx="21631">
                  <c:v>-5.0616899999999999E-2</c:v>
                </c:pt>
                <c:pt idx="21632">
                  <c:v>-5.0025800000000002E-2</c:v>
                </c:pt>
                <c:pt idx="21633">
                  <c:v>-4.93894E-2</c:v>
                </c:pt>
                <c:pt idx="21634">
                  <c:v>-4.8710499999999997E-2</c:v>
                </c:pt>
                <c:pt idx="21635">
                  <c:v>-4.7992100000000003E-2</c:v>
                </c:pt>
                <c:pt idx="21636">
                  <c:v>-4.7237300000000003E-2</c:v>
                </c:pt>
                <c:pt idx="21637">
                  <c:v>-4.6448900000000001E-2</c:v>
                </c:pt>
                <c:pt idx="21638">
                  <c:v>-4.5629200000000002E-2</c:v>
                </c:pt>
                <c:pt idx="21639">
                  <c:v>-4.4780399999999998E-2</c:v>
                </c:pt>
                <c:pt idx="21640">
                  <c:v>-4.3905199999999998E-2</c:v>
                </c:pt>
                <c:pt idx="21641">
                  <c:v>-4.3005799999999997E-2</c:v>
                </c:pt>
                <c:pt idx="21642">
                  <c:v>-4.2084900000000001E-2</c:v>
                </c:pt>
                <c:pt idx="21643">
                  <c:v>-4.1145000000000001E-2</c:v>
                </c:pt>
                <c:pt idx="21644">
                  <c:v>-4.0188700000000001E-2</c:v>
                </c:pt>
                <c:pt idx="21645">
                  <c:v>-3.9218799999999998E-2</c:v>
                </c:pt>
                <c:pt idx="21646">
                  <c:v>-3.8238300000000003E-2</c:v>
                </c:pt>
                <c:pt idx="21647">
                  <c:v>-3.7250199999999997E-2</c:v>
                </c:pt>
                <c:pt idx="21648">
                  <c:v>-3.6257600000000001E-2</c:v>
                </c:pt>
                <c:pt idx="21649">
                  <c:v>-3.5263500000000003E-2</c:v>
                </c:pt>
                <c:pt idx="21650">
                  <c:v>-3.4270700000000001E-2</c:v>
                </c:pt>
                <c:pt idx="21651">
                  <c:v>-3.3281900000000003E-2</c:v>
                </c:pt>
                <c:pt idx="21652">
                  <c:v>-3.2299500000000002E-2</c:v>
                </c:pt>
                <c:pt idx="21653">
                  <c:v>-3.1325899999999997E-2</c:v>
                </c:pt>
                <c:pt idx="21654">
                  <c:v>-3.0363899999999999E-2</c:v>
                </c:pt>
                <c:pt idx="21655">
                  <c:v>-2.9416000000000001E-2</c:v>
                </c:pt>
                <c:pt idx="21656">
                  <c:v>-2.8484499999999999E-2</c:v>
                </c:pt>
                <c:pt idx="21657">
                  <c:v>-2.7571499999999999E-2</c:v>
                </c:pt>
                <c:pt idx="21658">
                  <c:v>-2.6679399999999999E-2</c:v>
                </c:pt>
                <c:pt idx="21659">
                  <c:v>-2.5810099999999999E-2</c:v>
                </c:pt>
                <c:pt idx="21660">
                  <c:v>-2.4965399999999999E-2</c:v>
                </c:pt>
                <c:pt idx="21661">
                  <c:v>-2.4147499999999999E-2</c:v>
                </c:pt>
                <c:pt idx="21662">
                  <c:v>-2.3358899999999998E-2</c:v>
                </c:pt>
                <c:pt idx="21663">
                  <c:v>-2.2601400000000001E-2</c:v>
                </c:pt>
                <c:pt idx="21664">
                  <c:v>-2.1876099999999999E-2</c:v>
                </c:pt>
                <c:pt idx="21665">
                  <c:v>-2.11843E-2</c:v>
                </c:pt>
                <c:pt idx="21666">
                  <c:v>-2.05276E-2</c:v>
                </c:pt>
                <c:pt idx="21667">
                  <c:v>-1.9907999999999999E-2</c:v>
                </c:pt>
                <c:pt idx="21668">
                  <c:v>-1.9327E-2</c:v>
                </c:pt>
                <c:pt idx="21669">
                  <c:v>-1.8785799999999998E-2</c:v>
                </c:pt>
                <c:pt idx="21670">
                  <c:v>-1.8285300000000001E-2</c:v>
                </c:pt>
                <c:pt idx="21671">
                  <c:v>-1.7826499999999999E-2</c:v>
                </c:pt>
                <c:pt idx="21672">
                  <c:v>-1.7410499999999999E-2</c:v>
                </c:pt>
                <c:pt idx="21673">
                  <c:v>-1.7037900000000002E-2</c:v>
                </c:pt>
                <c:pt idx="21674">
                  <c:v>-1.67081E-2</c:v>
                </c:pt>
                <c:pt idx="21675">
                  <c:v>-1.6421100000000001E-2</c:v>
                </c:pt>
                <c:pt idx="21676">
                  <c:v>-1.61777E-2</c:v>
                </c:pt>
                <c:pt idx="21677">
                  <c:v>-1.5979E-2</c:v>
                </c:pt>
                <c:pt idx="21678">
                  <c:v>-1.5825499999999999E-2</c:v>
                </c:pt>
                <c:pt idx="21679">
                  <c:v>-1.5717200000000001E-2</c:v>
                </c:pt>
                <c:pt idx="21680">
                  <c:v>-1.5653899999999998E-2</c:v>
                </c:pt>
                <c:pt idx="21681">
                  <c:v>-1.5635300000000001E-2</c:v>
                </c:pt>
                <c:pt idx="21682">
                  <c:v>-1.5661600000000001E-2</c:v>
                </c:pt>
                <c:pt idx="21683">
                  <c:v>-1.5732099999999999E-2</c:v>
                </c:pt>
                <c:pt idx="21684">
                  <c:v>-1.5841600000000001E-2</c:v>
                </c:pt>
                <c:pt idx="21685">
                  <c:v>-1.59854E-2</c:v>
                </c:pt>
                <c:pt idx="21686">
                  <c:v>-1.6167899999999999E-2</c:v>
                </c:pt>
                <c:pt idx="21687">
                  <c:v>-1.6391599999999999E-2</c:v>
                </c:pt>
                <c:pt idx="21688">
                  <c:v>-1.6652299999999998E-2</c:v>
                </c:pt>
                <c:pt idx="21689">
                  <c:v>-1.69477E-2</c:v>
                </c:pt>
                <c:pt idx="21690">
                  <c:v>-1.72783E-2</c:v>
                </c:pt>
                <c:pt idx="21691">
                  <c:v>-1.7643699999999998E-2</c:v>
                </c:pt>
                <c:pt idx="21692">
                  <c:v>-1.8041999999999999E-2</c:v>
                </c:pt>
                <c:pt idx="21693">
                  <c:v>-1.8470799999999999E-2</c:v>
                </c:pt>
                <c:pt idx="21694">
                  <c:v>-1.89275E-2</c:v>
                </c:pt>
                <c:pt idx="21695">
                  <c:v>-1.941E-2</c:v>
                </c:pt>
                <c:pt idx="21696">
                  <c:v>-1.99165E-2</c:v>
                </c:pt>
                <c:pt idx="21697">
                  <c:v>-2.04452E-2</c:v>
                </c:pt>
                <c:pt idx="21698">
                  <c:v>-2.09944E-2</c:v>
                </c:pt>
                <c:pt idx="21699">
                  <c:v>-2.15623E-2</c:v>
                </c:pt>
                <c:pt idx="21700">
                  <c:v>-2.2147400000000001E-2</c:v>
                </c:pt>
                <c:pt idx="21701">
                  <c:v>-2.2747799999999999E-2</c:v>
                </c:pt>
                <c:pt idx="21702">
                  <c:v>-2.3361099999999999E-2</c:v>
                </c:pt>
                <c:pt idx="21703">
                  <c:v>-2.3985200000000002E-2</c:v>
                </c:pt>
                <c:pt idx="21704">
                  <c:v>-2.4617699999999999E-2</c:v>
                </c:pt>
                <c:pt idx="21705">
                  <c:v>-2.52556E-2</c:v>
                </c:pt>
                <c:pt idx="21706">
                  <c:v>-2.5896099999999998E-2</c:v>
                </c:pt>
                <c:pt idx="21707">
                  <c:v>-2.6536199999999999E-2</c:v>
                </c:pt>
                <c:pt idx="21708">
                  <c:v>-2.71735E-2</c:v>
                </c:pt>
                <c:pt idx="21709">
                  <c:v>-2.7805900000000001E-2</c:v>
                </c:pt>
                <c:pt idx="21710">
                  <c:v>-2.84307E-2</c:v>
                </c:pt>
                <c:pt idx="21711">
                  <c:v>-2.90452E-2</c:v>
                </c:pt>
                <c:pt idx="21712">
                  <c:v>-2.9647099999999999E-2</c:v>
                </c:pt>
                <c:pt idx="21713">
                  <c:v>-3.0233900000000001E-2</c:v>
                </c:pt>
                <c:pt idx="21714">
                  <c:v>-3.0803000000000001E-2</c:v>
                </c:pt>
                <c:pt idx="21715">
                  <c:v>-3.1351299999999999E-2</c:v>
                </c:pt>
                <c:pt idx="21716">
                  <c:v>-3.1875599999999997E-2</c:v>
                </c:pt>
                <c:pt idx="21717">
                  <c:v>-3.2373300000000001E-2</c:v>
                </c:pt>
                <c:pt idx="21718">
                  <c:v>-3.2842099999999999E-2</c:v>
                </c:pt>
                <c:pt idx="21719">
                  <c:v>-3.3279299999999998E-2</c:v>
                </c:pt>
                <c:pt idx="21720">
                  <c:v>-3.36826E-2</c:v>
                </c:pt>
                <c:pt idx="21721">
                  <c:v>-3.4049500000000003E-2</c:v>
                </c:pt>
                <c:pt idx="21722">
                  <c:v>-3.4377699999999997E-2</c:v>
                </c:pt>
                <c:pt idx="21723">
                  <c:v>-3.4664899999999998E-2</c:v>
                </c:pt>
                <c:pt idx="21724">
                  <c:v>-3.4909000000000003E-2</c:v>
                </c:pt>
                <c:pt idx="21725">
                  <c:v>-3.5108199999999999E-2</c:v>
                </c:pt>
                <c:pt idx="21726">
                  <c:v>-3.5260199999999998E-2</c:v>
                </c:pt>
                <c:pt idx="21727">
                  <c:v>-3.53628E-2</c:v>
                </c:pt>
                <c:pt idx="21728">
                  <c:v>-3.5414000000000001E-2</c:v>
                </c:pt>
                <c:pt idx="21729">
                  <c:v>-3.5412800000000001E-2</c:v>
                </c:pt>
                <c:pt idx="21730">
                  <c:v>-3.5358100000000003E-2</c:v>
                </c:pt>
                <c:pt idx="21731">
                  <c:v>-3.5248700000000001E-2</c:v>
                </c:pt>
                <c:pt idx="21732">
                  <c:v>-3.50829E-2</c:v>
                </c:pt>
                <c:pt idx="21733">
                  <c:v>-3.4859300000000003E-2</c:v>
                </c:pt>
                <c:pt idx="21734">
                  <c:v>-3.45764E-2</c:v>
                </c:pt>
                <c:pt idx="21735">
                  <c:v>-3.4233E-2</c:v>
                </c:pt>
                <c:pt idx="21736">
                  <c:v>-3.3827999999999997E-2</c:v>
                </c:pt>
                <c:pt idx="21737">
                  <c:v>-3.3360399999999998E-2</c:v>
                </c:pt>
                <c:pt idx="21738">
                  <c:v>-3.2829900000000002E-2</c:v>
                </c:pt>
                <c:pt idx="21739">
                  <c:v>-3.2236399999999998E-2</c:v>
                </c:pt>
                <c:pt idx="21740">
                  <c:v>-3.1579599999999999E-2</c:v>
                </c:pt>
                <c:pt idx="21741">
                  <c:v>-3.08591E-2</c:v>
                </c:pt>
                <c:pt idx="21742">
                  <c:v>-3.0074400000000001E-2</c:v>
                </c:pt>
                <c:pt idx="21743">
                  <c:v>-2.92251E-2</c:v>
                </c:pt>
                <c:pt idx="21744">
                  <c:v>-2.83109E-2</c:v>
                </c:pt>
                <c:pt idx="21745">
                  <c:v>-2.7332700000000001E-2</c:v>
                </c:pt>
                <c:pt idx="21746">
                  <c:v>-2.6289E-2</c:v>
                </c:pt>
                <c:pt idx="21747">
                  <c:v>-2.5173999999999998E-2</c:v>
                </c:pt>
                <c:pt idx="21748">
                  <c:v>-2.3989199999999999E-2</c:v>
                </c:pt>
                <c:pt idx="21749">
                  <c:v>-2.2743200000000002E-2</c:v>
                </c:pt>
                <c:pt idx="21750">
                  <c:v>-2.1437000000000001E-2</c:v>
                </c:pt>
                <c:pt idx="21751">
                  <c:v>-2.0066899999999999E-2</c:v>
                </c:pt>
                <c:pt idx="21752">
                  <c:v>-1.8634499999999998E-2</c:v>
                </c:pt>
                <c:pt idx="21753">
                  <c:v>-1.7142899999999999E-2</c:v>
                </c:pt>
                <c:pt idx="21754">
                  <c:v>-1.55938E-2</c:v>
                </c:pt>
                <c:pt idx="21755">
                  <c:v>-1.39886E-2</c:v>
                </c:pt>
                <c:pt idx="21756">
                  <c:v>-1.23286E-2</c:v>
                </c:pt>
                <c:pt idx="21757">
                  <c:v>-1.06157E-2</c:v>
                </c:pt>
                <c:pt idx="21758" formatCode="0.00E+00">
                  <c:v>-8.8516299999999992E-3</c:v>
                </c:pt>
                <c:pt idx="21759" formatCode="0.00E+00">
                  <c:v>-7.0380499999999997E-3</c:v>
                </c:pt>
                <c:pt idx="21760" formatCode="0.00E+00">
                  <c:v>-5.1771100000000004E-3</c:v>
                </c:pt>
                <c:pt idx="21761" formatCode="0.00E+00">
                  <c:v>-3.2717499999999999E-3</c:v>
                </c:pt>
                <c:pt idx="21762" formatCode="0.00E+00">
                  <c:v>-1.32526E-3</c:v>
                </c:pt>
                <c:pt idx="21763" formatCode="0.00E+00">
                  <c:v>6.5908299999999998E-4</c:v>
                </c:pt>
                <c:pt idx="21764" formatCode="0.00E+00">
                  <c:v>2.6783200000000001E-3</c:v>
                </c:pt>
                <c:pt idx="21765" formatCode="0.00E+00">
                  <c:v>4.72982E-3</c:v>
                </c:pt>
                <c:pt idx="21766" formatCode="0.00E+00">
                  <c:v>6.8110100000000002E-3</c:v>
                </c:pt>
                <c:pt idx="21767" formatCode="0.00E+00">
                  <c:v>8.9194200000000008E-3</c:v>
                </c:pt>
                <c:pt idx="21768">
                  <c:v>1.1052599999999999E-2</c:v>
                </c:pt>
                <c:pt idx="21769">
                  <c:v>1.32078E-2</c:v>
                </c:pt>
                <c:pt idx="21770">
                  <c:v>1.5381799999999999E-2</c:v>
                </c:pt>
                <c:pt idx="21771">
                  <c:v>1.7571199999999999E-2</c:v>
                </c:pt>
                <c:pt idx="21772">
                  <c:v>1.97728E-2</c:v>
                </c:pt>
                <c:pt idx="21773">
                  <c:v>2.19834E-2</c:v>
                </c:pt>
                <c:pt idx="21774">
                  <c:v>2.4199999999999999E-2</c:v>
                </c:pt>
                <c:pt idx="21775">
                  <c:v>2.6419499999999999E-2</c:v>
                </c:pt>
                <c:pt idx="21776">
                  <c:v>2.86386E-2</c:v>
                </c:pt>
                <c:pt idx="21777">
                  <c:v>3.0853800000000001E-2</c:v>
                </c:pt>
                <c:pt idx="21778">
                  <c:v>3.30622E-2</c:v>
                </c:pt>
                <c:pt idx="21779">
                  <c:v>3.5260699999999999E-2</c:v>
                </c:pt>
                <c:pt idx="21780">
                  <c:v>3.7445699999999998E-2</c:v>
                </c:pt>
                <c:pt idx="21781">
                  <c:v>3.9613299999999997E-2</c:v>
                </c:pt>
                <c:pt idx="21782">
                  <c:v>4.1759299999999999E-2</c:v>
                </c:pt>
                <c:pt idx="21783">
                  <c:v>4.3879899999999999E-2</c:v>
                </c:pt>
                <c:pt idx="21784">
                  <c:v>4.5971199999999997E-2</c:v>
                </c:pt>
                <c:pt idx="21785">
                  <c:v>4.8029799999999997E-2</c:v>
                </c:pt>
                <c:pt idx="21786">
                  <c:v>5.0051999999999999E-2</c:v>
                </c:pt>
                <c:pt idx="21787">
                  <c:v>5.2034400000000001E-2</c:v>
                </c:pt>
                <c:pt idx="21788">
                  <c:v>5.3973500000000001E-2</c:v>
                </c:pt>
                <c:pt idx="21789">
                  <c:v>5.5866199999999998E-2</c:v>
                </c:pt>
                <c:pt idx="21790">
                  <c:v>5.77089E-2</c:v>
                </c:pt>
                <c:pt idx="21791">
                  <c:v>5.94984E-2</c:v>
                </c:pt>
                <c:pt idx="21792">
                  <c:v>6.12312E-2</c:v>
                </c:pt>
                <c:pt idx="21793">
                  <c:v>6.2904100000000004E-2</c:v>
                </c:pt>
                <c:pt idx="21794">
                  <c:v>6.4514100000000005E-2</c:v>
                </c:pt>
                <c:pt idx="21795">
                  <c:v>6.6058500000000006E-2</c:v>
                </c:pt>
                <c:pt idx="21796">
                  <c:v>6.75346E-2</c:v>
                </c:pt>
                <c:pt idx="21797">
                  <c:v>6.8940000000000001E-2</c:v>
                </c:pt>
                <c:pt idx="21798">
                  <c:v>7.0271500000000001E-2</c:v>
                </c:pt>
                <c:pt idx="21799">
                  <c:v>7.1526199999999998E-2</c:v>
                </c:pt>
                <c:pt idx="21800">
                  <c:v>7.2700799999999996E-2</c:v>
                </c:pt>
                <c:pt idx="21801">
                  <c:v>7.3792499999999997E-2</c:v>
                </c:pt>
                <c:pt idx="21802">
                  <c:v>7.4799000000000004E-2</c:v>
                </c:pt>
                <c:pt idx="21803">
                  <c:v>7.5717800000000002E-2</c:v>
                </c:pt>
                <c:pt idx="21804">
                  <c:v>7.6546900000000001E-2</c:v>
                </c:pt>
                <c:pt idx="21805">
                  <c:v>7.72843E-2</c:v>
                </c:pt>
                <c:pt idx="21806">
                  <c:v>7.7928300000000006E-2</c:v>
                </c:pt>
                <c:pt idx="21807">
                  <c:v>7.8477500000000006E-2</c:v>
                </c:pt>
                <c:pt idx="21808">
                  <c:v>7.8930399999999998E-2</c:v>
                </c:pt>
                <c:pt idx="21809">
                  <c:v>7.9285300000000003E-2</c:v>
                </c:pt>
                <c:pt idx="21810">
                  <c:v>7.9540399999999997E-2</c:v>
                </c:pt>
                <c:pt idx="21811">
                  <c:v>7.9694000000000001E-2</c:v>
                </c:pt>
                <c:pt idx="21812">
                  <c:v>7.9745099999999999E-2</c:v>
                </c:pt>
                <c:pt idx="21813">
                  <c:v>7.9693299999999995E-2</c:v>
                </c:pt>
                <c:pt idx="21814">
                  <c:v>7.9538800000000007E-2</c:v>
                </c:pt>
                <c:pt idx="21815">
                  <c:v>7.9280600000000007E-2</c:v>
                </c:pt>
                <c:pt idx="21816">
                  <c:v>7.8917899999999999E-2</c:v>
                </c:pt>
                <c:pt idx="21817">
                  <c:v>7.8450000000000006E-2</c:v>
                </c:pt>
                <c:pt idx="21818">
                  <c:v>7.7876500000000001E-2</c:v>
                </c:pt>
                <c:pt idx="21819">
                  <c:v>7.7197299999999996E-2</c:v>
                </c:pt>
                <c:pt idx="21820">
                  <c:v>7.6412300000000002E-2</c:v>
                </c:pt>
                <c:pt idx="21821">
                  <c:v>7.5522699999999998E-2</c:v>
                </c:pt>
                <c:pt idx="21822">
                  <c:v>7.4529399999999996E-2</c:v>
                </c:pt>
                <c:pt idx="21823">
                  <c:v>7.3432899999999995E-2</c:v>
                </c:pt>
                <c:pt idx="21824">
                  <c:v>7.2233099999999995E-2</c:v>
                </c:pt>
                <c:pt idx="21825">
                  <c:v>7.0930400000000005E-2</c:v>
                </c:pt>
                <c:pt idx="21826">
                  <c:v>6.9525799999999999E-2</c:v>
                </c:pt>
                <c:pt idx="21827">
                  <c:v>6.8020600000000001E-2</c:v>
                </c:pt>
                <c:pt idx="21828">
                  <c:v>6.6416900000000001E-2</c:v>
                </c:pt>
                <c:pt idx="21829">
                  <c:v>6.4716499999999996E-2</c:v>
                </c:pt>
                <c:pt idx="21830">
                  <c:v>6.2921299999999999E-2</c:v>
                </c:pt>
                <c:pt idx="21831">
                  <c:v>6.1033499999999997E-2</c:v>
                </c:pt>
                <c:pt idx="21832">
                  <c:v>5.9055099999999999E-2</c:v>
                </c:pt>
                <c:pt idx="21833">
                  <c:v>5.6987900000000001E-2</c:v>
                </c:pt>
                <c:pt idx="21834">
                  <c:v>5.48342E-2</c:v>
                </c:pt>
                <c:pt idx="21835">
                  <c:v>5.25961E-2</c:v>
                </c:pt>
                <c:pt idx="21836">
                  <c:v>5.02762E-2</c:v>
                </c:pt>
                <c:pt idx="21837">
                  <c:v>4.7877400000000001E-2</c:v>
                </c:pt>
                <c:pt idx="21838">
                  <c:v>4.5402999999999999E-2</c:v>
                </c:pt>
                <c:pt idx="21839">
                  <c:v>4.2855900000000002E-2</c:v>
                </c:pt>
                <c:pt idx="21840">
                  <c:v>4.0239499999999997E-2</c:v>
                </c:pt>
                <c:pt idx="21841">
                  <c:v>3.7557199999999999E-2</c:v>
                </c:pt>
                <c:pt idx="21842">
                  <c:v>3.4812599999999999E-2</c:v>
                </c:pt>
                <c:pt idx="21843">
                  <c:v>3.20089E-2</c:v>
                </c:pt>
                <c:pt idx="21844">
                  <c:v>2.91493E-2</c:v>
                </c:pt>
                <c:pt idx="21845">
                  <c:v>2.6237300000000002E-2</c:v>
                </c:pt>
                <c:pt idx="21846">
                  <c:v>2.32768E-2</c:v>
                </c:pt>
                <c:pt idx="21847">
                  <c:v>2.0271600000000001E-2</c:v>
                </c:pt>
                <c:pt idx="21848">
                  <c:v>1.72257E-2</c:v>
                </c:pt>
                <c:pt idx="21849">
                  <c:v>1.4142999999999999E-2</c:v>
                </c:pt>
                <c:pt idx="21850">
                  <c:v>1.10276E-2</c:v>
                </c:pt>
                <c:pt idx="21851" formatCode="0.00E+00">
                  <c:v>7.8840999999999998E-3</c:v>
                </c:pt>
                <c:pt idx="21852" formatCode="0.00E+00">
                  <c:v>4.7168000000000002E-3</c:v>
                </c:pt>
                <c:pt idx="21853" formatCode="0.00E+00">
                  <c:v>1.52973E-3</c:v>
                </c:pt>
                <c:pt idx="21854" formatCode="0.00E+00">
                  <c:v>-1.67311E-3</c:v>
                </c:pt>
                <c:pt idx="21855" formatCode="0.00E+00">
                  <c:v>-4.8874000000000001E-3</c:v>
                </c:pt>
                <c:pt idx="21856" formatCode="0.00E+00">
                  <c:v>-8.1085500000000008E-3</c:v>
                </c:pt>
                <c:pt idx="21857">
                  <c:v>-1.1331900000000001E-2</c:v>
                </c:pt>
                <c:pt idx="21858">
                  <c:v>-1.4553E-2</c:v>
                </c:pt>
                <c:pt idx="21859">
                  <c:v>-1.77673E-2</c:v>
                </c:pt>
                <c:pt idx="21860">
                  <c:v>-2.0970599999999999E-2</c:v>
                </c:pt>
                <c:pt idx="21861">
                  <c:v>-2.4158499999999999E-2</c:v>
                </c:pt>
                <c:pt idx="21862">
                  <c:v>-2.7326699999999999E-2</c:v>
                </c:pt>
                <c:pt idx="21863">
                  <c:v>-3.0470899999999999E-2</c:v>
                </c:pt>
                <c:pt idx="21864">
                  <c:v>-3.35868E-2</c:v>
                </c:pt>
                <c:pt idx="21865">
                  <c:v>-3.66702E-2</c:v>
                </c:pt>
                <c:pt idx="21866">
                  <c:v>-3.9716700000000001E-2</c:v>
                </c:pt>
                <c:pt idx="21867">
                  <c:v>-4.2722000000000003E-2</c:v>
                </c:pt>
                <c:pt idx="21868">
                  <c:v>-4.5681600000000003E-2</c:v>
                </c:pt>
                <c:pt idx="21869">
                  <c:v>-4.85914E-2</c:v>
                </c:pt>
                <c:pt idx="21870">
                  <c:v>-5.1447100000000003E-2</c:v>
                </c:pt>
                <c:pt idx="21871">
                  <c:v>-5.4244599999999997E-2</c:v>
                </c:pt>
                <c:pt idx="21872">
                  <c:v>-5.6980299999999998E-2</c:v>
                </c:pt>
                <c:pt idx="21873">
                  <c:v>-5.9650599999999998E-2</c:v>
                </c:pt>
                <c:pt idx="21874">
                  <c:v>-6.2251800000000003E-2</c:v>
                </c:pt>
                <c:pt idx="21875">
                  <c:v>-6.4780500000000005E-2</c:v>
                </c:pt>
                <c:pt idx="21876">
                  <c:v>-6.7233100000000004E-2</c:v>
                </c:pt>
                <c:pt idx="21877">
                  <c:v>-6.9606399999999999E-2</c:v>
                </c:pt>
                <c:pt idx="21878">
                  <c:v>-7.1897100000000005E-2</c:v>
                </c:pt>
                <c:pt idx="21879">
                  <c:v>-7.4102000000000001E-2</c:v>
                </c:pt>
                <c:pt idx="21880">
                  <c:v>-7.62182E-2</c:v>
                </c:pt>
                <c:pt idx="21881">
                  <c:v>-7.8242900000000004E-2</c:v>
                </c:pt>
                <c:pt idx="21882">
                  <c:v>-8.0172999999999994E-2</c:v>
                </c:pt>
                <c:pt idx="21883">
                  <c:v>-8.2005999999999996E-2</c:v>
                </c:pt>
                <c:pt idx="21884">
                  <c:v>-8.3738999999999994E-2</c:v>
                </c:pt>
                <c:pt idx="21885">
                  <c:v>-8.5369799999999996E-2</c:v>
                </c:pt>
                <c:pt idx="21886">
                  <c:v>-8.6896000000000001E-2</c:v>
                </c:pt>
                <c:pt idx="21887">
                  <c:v>-8.8315599999999994E-2</c:v>
                </c:pt>
                <c:pt idx="21888">
                  <c:v>-8.9626800000000006E-2</c:v>
                </c:pt>
                <c:pt idx="21889">
                  <c:v>-9.0828000000000006E-2</c:v>
                </c:pt>
                <c:pt idx="21890">
                  <c:v>-9.1917499999999999E-2</c:v>
                </c:pt>
                <c:pt idx="21891">
                  <c:v>-9.2893799999999999E-2</c:v>
                </c:pt>
                <c:pt idx="21892">
                  <c:v>-9.3755500000000006E-2</c:v>
                </c:pt>
                <c:pt idx="21893">
                  <c:v>-9.4501500000000002E-2</c:v>
                </c:pt>
                <c:pt idx="21894">
                  <c:v>-9.5130699999999999E-2</c:v>
                </c:pt>
                <c:pt idx="21895">
                  <c:v>-9.5642400000000002E-2</c:v>
                </c:pt>
                <c:pt idx="21896">
                  <c:v>-9.6035899999999993E-2</c:v>
                </c:pt>
                <c:pt idx="21897">
                  <c:v>-9.6310900000000005E-2</c:v>
                </c:pt>
                <c:pt idx="21898">
                  <c:v>-9.6467300000000006E-2</c:v>
                </c:pt>
                <c:pt idx="21899">
                  <c:v>-9.6505300000000002E-2</c:v>
                </c:pt>
                <c:pt idx="21900">
                  <c:v>-9.6424700000000002E-2</c:v>
                </c:pt>
                <c:pt idx="21901">
                  <c:v>-9.62258E-2</c:v>
                </c:pt>
                <c:pt idx="21902">
                  <c:v>-9.5908999999999994E-2</c:v>
                </c:pt>
                <c:pt idx="21903">
                  <c:v>-9.5474900000000001E-2</c:v>
                </c:pt>
                <c:pt idx="21904">
                  <c:v>-9.4924499999999995E-2</c:v>
                </c:pt>
                <c:pt idx="21905">
                  <c:v>-9.4258800000000004E-2</c:v>
                </c:pt>
                <c:pt idx="21906">
                  <c:v>-9.3479000000000007E-2</c:v>
                </c:pt>
                <c:pt idx="21907">
                  <c:v>-9.2586600000000005E-2</c:v>
                </c:pt>
                <c:pt idx="21908">
                  <c:v>-9.1582999999999998E-2</c:v>
                </c:pt>
                <c:pt idx="21909">
                  <c:v>-9.0469999999999995E-2</c:v>
                </c:pt>
                <c:pt idx="21910">
                  <c:v>-8.9248999999999995E-2</c:v>
                </c:pt>
                <c:pt idx="21911">
                  <c:v>-8.7922200000000006E-2</c:v>
                </c:pt>
                <c:pt idx="21912">
                  <c:v>-8.6491700000000005E-2</c:v>
                </c:pt>
                <c:pt idx="21913">
                  <c:v>-8.4959599999999996E-2</c:v>
                </c:pt>
                <c:pt idx="21914">
                  <c:v>-8.3328100000000002E-2</c:v>
                </c:pt>
                <c:pt idx="21915">
                  <c:v>-8.15998E-2</c:v>
                </c:pt>
                <c:pt idx="21916">
                  <c:v>-7.9777500000000001E-2</c:v>
                </c:pt>
                <c:pt idx="21917">
                  <c:v>-7.7864100000000006E-2</c:v>
                </c:pt>
                <c:pt idx="21918">
                  <c:v>-7.5862399999999997E-2</c:v>
                </c:pt>
                <c:pt idx="21919">
                  <c:v>-7.3775300000000002E-2</c:v>
                </c:pt>
                <c:pt idx="21920">
                  <c:v>-7.1606000000000003E-2</c:v>
                </c:pt>
                <c:pt idx="21921">
                  <c:v>-6.93579E-2</c:v>
                </c:pt>
                <c:pt idx="21922">
                  <c:v>-6.7034300000000005E-2</c:v>
                </c:pt>
                <c:pt idx="21923">
                  <c:v>-6.4638699999999993E-2</c:v>
                </c:pt>
                <c:pt idx="21924">
                  <c:v>-6.2174800000000002E-2</c:v>
                </c:pt>
                <c:pt idx="21925">
                  <c:v>-5.9646200000000003E-2</c:v>
                </c:pt>
                <c:pt idx="21926">
                  <c:v>-5.7056799999999998E-2</c:v>
                </c:pt>
                <c:pt idx="21927">
                  <c:v>-5.4410500000000001E-2</c:v>
                </c:pt>
                <c:pt idx="21928">
                  <c:v>-5.1711E-2</c:v>
                </c:pt>
                <c:pt idx="21929">
                  <c:v>-4.8962400000000003E-2</c:v>
                </c:pt>
                <c:pt idx="21930">
                  <c:v>-4.61687E-2</c:v>
                </c:pt>
                <c:pt idx="21931">
                  <c:v>-4.3333700000000003E-2</c:v>
                </c:pt>
                <c:pt idx="21932">
                  <c:v>-4.0461400000000002E-2</c:v>
                </c:pt>
                <c:pt idx="21933">
                  <c:v>-3.7556199999999998E-2</c:v>
                </c:pt>
                <c:pt idx="21934">
                  <c:v>-3.4622300000000002E-2</c:v>
                </c:pt>
                <c:pt idx="21935">
                  <c:v>-3.1663700000000003E-2</c:v>
                </c:pt>
                <c:pt idx="21936">
                  <c:v>-2.8684899999999999E-2</c:v>
                </c:pt>
                <c:pt idx="21937">
                  <c:v>-2.56901E-2</c:v>
                </c:pt>
                <c:pt idx="21938">
                  <c:v>-2.2683499999999999E-2</c:v>
                </c:pt>
                <c:pt idx="21939">
                  <c:v>-1.9669599999999999E-2</c:v>
                </c:pt>
                <c:pt idx="21940">
                  <c:v>-1.6652400000000001E-2</c:v>
                </c:pt>
                <c:pt idx="21941">
                  <c:v>-1.3636300000000001E-2</c:v>
                </c:pt>
                <c:pt idx="21942">
                  <c:v>-1.06255E-2</c:v>
                </c:pt>
                <c:pt idx="21943" formatCode="0.00E+00">
                  <c:v>-7.62409E-3</c:v>
                </c:pt>
                <c:pt idx="21944" formatCode="0.00E+00">
                  <c:v>-4.6363100000000003E-3</c:v>
                </c:pt>
                <c:pt idx="21945" formatCode="0.00E+00">
                  <c:v>-1.66625E-3</c:v>
                </c:pt>
                <c:pt idx="21946" formatCode="0.00E+00">
                  <c:v>1.2820399999999999E-3</c:v>
                </c:pt>
                <c:pt idx="21947" formatCode="0.00E+00">
                  <c:v>4.2045800000000003E-3</c:v>
                </c:pt>
                <c:pt idx="21948" formatCode="0.00E+00">
                  <c:v>7.0974799999999998E-3</c:v>
                </c:pt>
                <c:pt idx="21949" formatCode="0.00E+00">
                  <c:v>9.9569299999999993E-3</c:v>
                </c:pt>
                <c:pt idx="21950">
                  <c:v>1.27791E-2</c:v>
                </c:pt>
                <c:pt idx="21951">
                  <c:v>1.55601E-2</c:v>
                </c:pt>
                <c:pt idx="21952">
                  <c:v>1.82965E-2</c:v>
                </c:pt>
                <c:pt idx="21953">
                  <c:v>2.0984699999999998E-2</c:v>
                </c:pt>
                <c:pt idx="21954">
                  <c:v>2.36215E-2</c:v>
                </c:pt>
                <c:pt idx="21955">
                  <c:v>2.6203299999999999E-2</c:v>
                </c:pt>
                <c:pt idx="21956">
                  <c:v>2.8727099999999998E-2</c:v>
                </c:pt>
                <c:pt idx="21957">
                  <c:v>3.1189600000000001E-2</c:v>
                </c:pt>
                <c:pt idx="21958">
                  <c:v>3.3587899999999997E-2</c:v>
                </c:pt>
                <c:pt idx="21959">
                  <c:v>3.5919100000000002E-2</c:v>
                </c:pt>
                <c:pt idx="21960">
                  <c:v>3.8180400000000003E-2</c:v>
                </c:pt>
                <c:pt idx="21961">
                  <c:v>4.0369000000000002E-2</c:v>
                </c:pt>
                <c:pt idx="21962">
                  <c:v>4.2482499999999999E-2</c:v>
                </c:pt>
                <c:pt idx="21963">
                  <c:v>4.4518599999999998E-2</c:v>
                </c:pt>
                <c:pt idx="21964">
                  <c:v>4.6475099999999998E-2</c:v>
                </c:pt>
                <c:pt idx="21965">
                  <c:v>4.8349799999999998E-2</c:v>
                </c:pt>
                <c:pt idx="21966">
                  <c:v>5.0140999999999998E-2</c:v>
                </c:pt>
                <c:pt idx="21967">
                  <c:v>5.1846700000000003E-2</c:v>
                </c:pt>
                <c:pt idx="21968">
                  <c:v>5.34653E-2</c:v>
                </c:pt>
                <c:pt idx="21969">
                  <c:v>5.4995200000000001E-2</c:v>
                </c:pt>
                <c:pt idx="21970">
                  <c:v>5.6435100000000002E-2</c:v>
                </c:pt>
                <c:pt idx="21971">
                  <c:v>5.77837E-2</c:v>
                </c:pt>
                <c:pt idx="21972">
                  <c:v>5.9039899999999999E-2</c:v>
                </c:pt>
                <c:pt idx="21973">
                  <c:v>6.0203E-2</c:v>
                </c:pt>
                <c:pt idx="21974">
                  <c:v>6.1272E-2</c:v>
                </c:pt>
                <c:pt idx="21975">
                  <c:v>6.22464E-2</c:v>
                </c:pt>
                <c:pt idx="21976">
                  <c:v>6.3125700000000007E-2</c:v>
                </c:pt>
                <c:pt idx="21977">
                  <c:v>6.3909800000000003E-2</c:v>
                </c:pt>
                <c:pt idx="21978">
                  <c:v>6.45984E-2</c:v>
                </c:pt>
                <c:pt idx="21979">
                  <c:v>6.5191600000000002E-2</c:v>
                </c:pt>
                <c:pt idx="21980">
                  <c:v>6.5689700000000004E-2</c:v>
                </c:pt>
                <c:pt idx="21981">
                  <c:v>6.6092999999999999E-2</c:v>
                </c:pt>
                <c:pt idx="21982">
                  <c:v>6.64019E-2</c:v>
                </c:pt>
                <c:pt idx="21983">
                  <c:v>6.6617200000000001E-2</c:v>
                </c:pt>
                <c:pt idx="21984">
                  <c:v>6.6739599999999996E-2</c:v>
                </c:pt>
                <c:pt idx="21985">
                  <c:v>6.6770099999999999E-2</c:v>
                </c:pt>
                <c:pt idx="21986">
                  <c:v>6.67098E-2</c:v>
                </c:pt>
                <c:pt idx="21987">
                  <c:v>6.6559999999999994E-2</c:v>
                </c:pt>
                <c:pt idx="21988">
                  <c:v>6.6321900000000003E-2</c:v>
                </c:pt>
                <c:pt idx="21989">
                  <c:v>6.5997E-2</c:v>
                </c:pt>
                <c:pt idx="21990">
                  <c:v>6.5586900000000004E-2</c:v>
                </c:pt>
                <c:pt idx="21991">
                  <c:v>6.5093499999999999E-2</c:v>
                </c:pt>
                <c:pt idx="21992">
                  <c:v>6.4518599999999995E-2</c:v>
                </c:pt>
                <c:pt idx="21993">
                  <c:v>6.3864199999999996E-2</c:v>
                </c:pt>
                <c:pt idx="21994">
                  <c:v>6.3132400000000005E-2</c:v>
                </c:pt>
                <c:pt idx="21995">
                  <c:v>6.2325600000000002E-2</c:v>
                </c:pt>
                <c:pt idx="21996">
                  <c:v>6.1445800000000002E-2</c:v>
                </c:pt>
                <c:pt idx="21997">
                  <c:v>6.0495599999999997E-2</c:v>
                </c:pt>
                <c:pt idx="21998">
                  <c:v>5.9477299999999997E-2</c:v>
                </c:pt>
                <c:pt idx="21999">
                  <c:v>5.8393599999999997E-2</c:v>
                </c:pt>
                <c:pt idx="22000">
                  <c:v>5.7247199999999998E-2</c:v>
                </c:pt>
                <c:pt idx="22001">
                  <c:v>5.6040899999999998E-2</c:v>
                </c:pt>
                <c:pt idx="22002">
                  <c:v>5.4777600000000003E-2</c:v>
                </c:pt>
                <c:pt idx="22003">
                  <c:v>5.3460199999999999E-2</c:v>
                </c:pt>
                <c:pt idx="22004">
                  <c:v>5.2091499999999999E-2</c:v>
                </c:pt>
                <c:pt idx="22005">
                  <c:v>5.0674799999999999E-2</c:v>
                </c:pt>
                <c:pt idx="22006">
                  <c:v>4.9213199999999999E-2</c:v>
                </c:pt>
                <c:pt idx="22007">
                  <c:v>4.7709700000000001E-2</c:v>
                </c:pt>
                <c:pt idx="22008">
                  <c:v>4.6167699999999999E-2</c:v>
                </c:pt>
                <c:pt idx="22009">
                  <c:v>4.4590200000000003E-2</c:v>
                </c:pt>
                <c:pt idx="22010">
                  <c:v>4.2980299999999999E-2</c:v>
                </c:pt>
                <c:pt idx="22011">
                  <c:v>4.13414E-2</c:v>
                </c:pt>
                <c:pt idx="22012">
                  <c:v>3.9676799999999998E-2</c:v>
                </c:pt>
                <c:pt idx="22013">
                  <c:v>3.7989700000000001E-2</c:v>
                </c:pt>
                <c:pt idx="22014">
                  <c:v>3.6283700000000002E-2</c:v>
                </c:pt>
                <c:pt idx="22015">
                  <c:v>3.4562000000000002E-2</c:v>
                </c:pt>
                <c:pt idx="22016">
                  <c:v>3.2828000000000003E-2</c:v>
                </c:pt>
                <c:pt idx="22017">
                  <c:v>3.1084799999999999E-2</c:v>
                </c:pt>
                <c:pt idx="22018">
                  <c:v>2.9335900000000002E-2</c:v>
                </c:pt>
                <c:pt idx="22019">
                  <c:v>2.7584299999999999E-2</c:v>
                </c:pt>
                <c:pt idx="22020">
                  <c:v>2.58333E-2</c:v>
                </c:pt>
                <c:pt idx="22021">
                  <c:v>2.4086099999999999E-2</c:v>
                </c:pt>
                <c:pt idx="22022">
                  <c:v>2.23456E-2</c:v>
                </c:pt>
                <c:pt idx="22023">
                  <c:v>2.0615100000000001E-2</c:v>
                </c:pt>
                <c:pt idx="22024">
                  <c:v>1.88977E-2</c:v>
                </c:pt>
                <c:pt idx="22025">
                  <c:v>1.7196400000000001E-2</c:v>
                </c:pt>
                <c:pt idx="22026">
                  <c:v>1.55143E-2</c:v>
                </c:pt>
                <c:pt idx="22027">
                  <c:v>1.3854200000000001E-2</c:v>
                </c:pt>
                <c:pt idx="22028">
                  <c:v>1.22189E-2</c:v>
                </c:pt>
                <c:pt idx="22029">
                  <c:v>1.0611199999999999E-2</c:v>
                </c:pt>
                <c:pt idx="22030" formatCode="0.00E+00">
                  <c:v>9.0334999999999999E-3</c:v>
                </c:pt>
                <c:pt idx="22031" formatCode="0.00E+00">
                  <c:v>7.4884799999999996E-3</c:v>
                </c:pt>
                <c:pt idx="22032" formatCode="0.00E+00">
                  <c:v>5.97855E-3</c:v>
                </c:pt>
                <c:pt idx="22033" formatCode="0.00E+00">
                  <c:v>4.50607E-3</c:v>
                </c:pt>
                <c:pt idx="22034" formatCode="0.00E+00">
                  <c:v>3.0732799999999998E-3</c:v>
                </c:pt>
                <c:pt idx="22035" formatCode="0.00E+00">
                  <c:v>1.68239E-3</c:v>
                </c:pt>
                <c:pt idx="22036" formatCode="0.00E+00">
                  <c:v>3.35464E-4</c:v>
                </c:pt>
                <c:pt idx="22037" formatCode="0.00E+00">
                  <c:v>-9.6557800000000003E-4</c:v>
                </c:pt>
                <c:pt idx="22038" formatCode="0.00E+00">
                  <c:v>-2.2189499999999999E-3</c:v>
                </c:pt>
                <c:pt idx="22039" formatCode="0.00E+00">
                  <c:v>-3.4229600000000001E-3</c:v>
                </c:pt>
                <c:pt idx="22040" formatCode="0.00E+00">
                  <c:v>-4.5760499999999999E-3</c:v>
                </c:pt>
                <c:pt idx="22041" formatCode="0.00E+00">
                  <c:v>-5.6766999999999998E-3</c:v>
                </c:pt>
                <c:pt idx="22042" formatCode="0.00E+00">
                  <c:v>-6.7234599999999997E-3</c:v>
                </c:pt>
                <c:pt idx="22043" formatCode="0.00E+00">
                  <c:v>-7.7149499999999999E-3</c:v>
                </c:pt>
                <c:pt idx="22044" formatCode="0.00E+00">
                  <c:v>-8.6500199999999996E-3</c:v>
                </c:pt>
                <c:pt idx="22045" formatCode="0.00E+00">
                  <c:v>-9.5276500000000004E-3</c:v>
                </c:pt>
                <c:pt idx="22046">
                  <c:v>-1.0347E-2</c:v>
                </c:pt>
                <c:pt idx="22047">
                  <c:v>-1.1107300000000001E-2</c:v>
                </c:pt>
                <c:pt idx="22048">
                  <c:v>-1.18079E-2</c:v>
                </c:pt>
                <c:pt idx="22049">
                  <c:v>-1.2448499999999999E-2</c:v>
                </c:pt>
                <c:pt idx="22050">
                  <c:v>-1.30288E-2</c:v>
                </c:pt>
                <c:pt idx="22051">
                  <c:v>-1.35487E-2</c:v>
                </c:pt>
                <c:pt idx="22052">
                  <c:v>-1.4008E-2</c:v>
                </c:pt>
                <c:pt idx="22053">
                  <c:v>-1.44069E-2</c:v>
                </c:pt>
                <c:pt idx="22054">
                  <c:v>-1.47452E-2</c:v>
                </c:pt>
                <c:pt idx="22055">
                  <c:v>-1.5023399999999999E-2</c:v>
                </c:pt>
                <c:pt idx="22056">
                  <c:v>-1.52418E-2</c:v>
                </c:pt>
                <c:pt idx="22057">
                  <c:v>-1.5400799999999999E-2</c:v>
                </c:pt>
                <c:pt idx="22058">
                  <c:v>-1.55011E-2</c:v>
                </c:pt>
                <c:pt idx="22059">
                  <c:v>-1.5543299999999999E-2</c:v>
                </c:pt>
                <c:pt idx="22060">
                  <c:v>-1.5528500000000001E-2</c:v>
                </c:pt>
                <c:pt idx="22061">
                  <c:v>-1.5457500000000001E-2</c:v>
                </c:pt>
                <c:pt idx="22062">
                  <c:v>-1.53315E-2</c:v>
                </c:pt>
                <c:pt idx="22063">
                  <c:v>-1.51518E-2</c:v>
                </c:pt>
                <c:pt idx="22064">
                  <c:v>-1.4919999999999999E-2</c:v>
                </c:pt>
                <c:pt idx="22065">
                  <c:v>-1.4637600000000001E-2</c:v>
                </c:pt>
                <c:pt idx="22066">
                  <c:v>-1.43061E-2</c:v>
                </c:pt>
                <c:pt idx="22067">
                  <c:v>-1.3926900000000001E-2</c:v>
                </c:pt>
                <c:pt idx="22068">
                  <c:v>-1.35017E-2</c:v>
                </c:pt>
                <c:pt idx="22069">
                  <c:v>-1.3032200000000001E-2</c:v>
                </c:pt>
                <c:pt idx="22070">
                  <c:v>-1.2520399999999999E-2</c:v>
                </c:pt>
                <c:pt idx="22071">
                  <c:v>-1.1968100000000001E-2</c:v>
                </c:pt>
                <c:pt idx="22072">
                  <c:v>-1.13775E-2</c:v>
                </c:pt>
                <c:pt idx="22073">
                  <c:v>-1.07507E-2</c:v>
                </c:pt>
                <c:pt idx="22074">
                  <c:v>-1.0089900000000001E-2</c:v>
                </c:pt>
                <c:pt idx="22075" formatCode="0.00E+00">
                  <c:v>-9.3975499999999993E-3</c:v>
                </c:pt>
                <c:pt idx="22076" formatCode="0.00E+00">
                  <c:v>-8.6757999999999991E-3</c:v>
                </c:pt>
                <c:pt idx="22077" formatCode="0.00E+00">
                  <c:v>-7.9270799999999995E-3</c:v>
                </c:pt>
                <c:pt idx="22078" formatCode="0.00E+00">
                  <c:v>-7.1538399999999999E-3</c:v>
                </c:pt>
                <c:pt idx="22079" formatCode="0.00E+00">
                  <c:v>-6.3585300000000003E-3</c:v>
                </c:pt>
                <c:pt idx="22080" formatCode="0.00E+00">
                  <c:v>-5.5436499999999998E-3</c:v>
                </c:pt>
                <c:pt idx="22081" formatCode="0.00E+00">
                  <c:v>-4.71172E-3</c:v>
                </c:pt>
                <c:pt idx="22082" formatCode="0.00E+00">
                  <c:v>-3.8652399999999998E-3</c:v>
                </c:pt>
                <c:pt idx="22083" formatCode="0.00E+00">
                  <c:v>-3.0068E-3</c:v>
                </c:pt>
                <c:pt idx="22084" formatCode="0.00E+00">
                  <c:v>-2.1391000000000001E-3</c:v>
                </c:pt>
                <c:pt idx="22085" formatCode="0.00E+00">
                  <c:v>-1.26472E-3</c:v>
                </c:pt>
                <c:pt idx="22086" formatCode="0.00E+00">
                  <c:v>-3.86206E-4</c:v>
                </c:pt>
                <c:pt idx="22087" formatCode="0.00E+00">
                  <c:v>4.9386700000000005E-4</c:v>
                </c:pt>
                <c:pt idx="22088" formatCode="0.00E+00">
                  <c:v>1.3728600000000001E-3</c:v>
                </c:pt>
                <c:pt idx="22089" formatCode="0.00E+00">
                  <c:v>2.2481200000000002E-3</c:v>
                </c:pt>
                <c:pt idx="22090" formatCode="0.00E+00">
                  <c:v>3.11707E-3</c:v>
                </c:pt>
                <c:pt idx="22091" formatCode="0.00E+00">
                  <c:v>3.9772000000000002E-3</c:v>
                </c:pt>
                <c:pt idx="22092" formatCode="0.00E+00">
                  <c:v>4.8259599999999998E-3</c:v>
                </c:pt>
                <c:pt idx="22093" formatCode="0.00E+00">
                  <c:v>5.6608600000000002E-3</c:v>
                </c:pt>
                <c:pt idx="22094" formatCode="0.00E+00">
                  <c:v>6.4794500000000003E-3</c:v>
                </c:pt>
                <c:pt idx="22095" formatCode="0.00E+00">
                  <c:v>7.2793900000000002E-3</c:v>
                </c:pt>
                <c:pt idx="22096" formatCode="0.00E+00">
                  <c:v>8.0583900000000003E-3</c:v>
                </c:pt>
                <c:pt idx="22097" formatCode="0.00E+00">
                  <c:v>8.8142399999999992E-3</c:v>
                </c:pt>
                <c:pt idx="22098" formatCode="0.00E+00">
                  <c:v>9.5447299999999995E-3</c:v>
                </c:pt>
                <c:pt idx="22099">
                  <c:v>1.02477E-2</c:v>
                </c:pt>
                <c:pt idx="22100">
                  <c:v>1.0920900000000001E-2</c:v>
                </c:pt>
                <c:pt idx="22101">
                  <c:v>1.15624E-2</c:v>
                </c:pt>
                <c:pt idx="22102">
                  <c:v>1.217E-2</c:v>
                </c:pt>
                <c:pt idx="22103">
                  <c:v>1.27419E-2</c:v>
                </c:pt>
                <c:pt idx="22104">
                  <c:v>1.3276100000000001E-2</c:v>
                </c:pt>
                <c:pt idx="22105">
                  <c:v>1.3770900000000001E-2</c:v>
                </c:pt>
                <c:pt idx="22106">
                  <c:v>1.4224499999999999E-2</c:v>
                </c:pt>
                <c:pt idx="22107">
                  <c:v>1.46354E-2</c:v>
                </c:pt>
                <c:pt idx="22108">
                  <c:v>1.50022E-2</c:v>
                </c:pt>
                <c:pt idx="22109">
                  <c:v>1.53235E-2</c:v>
                </c:pt>
                <c:pt idx="22110">
                  <c:v>1.55981E-2</c:v>
                </c:pt>
                <c:pt idx="22111">
                  <c:v>1.5824899999999999E-2</c:v>
                </c:pt>
                <c:pt idx="22112">
                  <c:v>1.6002700000000002E-2</c:v>
                </c:pt>
                <c:pt idx="22113">
                  <c:v>1.6130499999999999E-2</c:v>
                </c:pt>
                <c:pt idx="22114">
                  <c:v>1.6207200000000001E-2</c:v>
                </c:pt>
                <c:pt idx="22115">
                  <c:v>1.6232300000000002E-2</c:v>
                </c:pt>
                <c:pt idx="22116">
                  <c:v>1.6205199999999999E-2</c:v>
                </c:pt>
                <c:pt idx="22117">
                  <c:v>1.6125500000000001E-2</c:v>
                </c:pt>
                <c:pt idx="22118">
                  <c:v>1.5992900000000001E-2</c:v>
                </c:pt>
                <c:pt idx="22119">
                  <c:v>1.5807100000000001E-2</c:v>
                </c:pt>
                <c:pt idx="22120">
                  <c:v>1.55681E-2</c:v>
                </c:pt>
                <c:pt idx="22121">
                  <c:v>1.52759E-2</c:v>
                </c:pt>
                <c:pt idx="22122">
                  <c:v>1.49306E-2</c:v>
                </c:pt>
                <c:pt idx="22123">
                  <c:v>1.4532399999999999E-2</c:v>
                </c:pt>
                <c:pt idx="22124">
                  <c:v>1.40816E-2</c:v>
                </c:pt>
                <c:pt idx="22125">
                  <c:v>1.3578399999999999E-2</c:v>
                </c:pt>
                <c:pt idx="22126">
                  <c:v>1.3023399999999999E-2</c:v>
                </c:pt>
                <c:pt idx="22127">
                  <c:v>1.24169E-2</c:v>
                </c:pt>
                <c:pt idx="22128">
                  <c:v>1.17597E-2</c:v>
                </c:pt>
                <c:pt idx="22129">
                  <c:v>1.1052899999999999E-2</c:v>
                </c:pt>
                <c:pt idx="22130">
                  <c:v>1.02974E-2</c:v>
                </c:pt>
                <c:pt idx="22131" formatCode="0.00E+00">
                  <c:v>9.4946900000000001E-3</c:v>
                </c:pt>
                <c:pt idx="22132" formatCode="0.00E+00">
                  <c:v>8.6460900000000004E-3</c:v>
                </c:pt>
                <c:pt idx="22133" formatCode="0.00E+00">
                  <c:v>7.7530799999999999E-3</c:v>
                </c:pt>
                <c:pt idx="22134" formatCode="0.00E+00">
                  <c:v>6.8171000000000004E-3</c:v>
                </c:pt>
                <c:pt idx="22135" formatCode="0.00E+00">
                  <c:v>5.8397299999999996E-3</c:v>
                </c:pt>
                <c:pt idx="22136" formatCode="0.00E+00">
                  <c:v>4.8226600000000003E-3</c:v>
                </c:pt>
                <c:pt idx="22137" formatCode="0.00E+00">
                  <c:v>3.76765E-3</c:v>
                </c:pt>
                <c:pt idx="22138" formatCode="0.00E+00">
                  <c:v>2.6765299999999999E-3</c:v>
                </c:pt>
                <c:pt idx="22139" formatCode="0.00E+00">
                  <c:v>1.5511500000000001E-3</c:v>
                </c:pt>
                <c:pt idx="22140" formatCode="0.00E+00">
                  <c:v>3.9341300000000001E-4</c:v>
                </c:pt>
                <c:pt idx="22141" formatCode="0.00E+00">
                  <c:v>-7.9457099999999999E-4</c:v>
                </c:pt>
                <c:pt idx="22142" formatCode="0.00E+00">
                  <c:v>-2.0106199999999999E-3</c:v>
                </c:pt>
                <c:pt idx="22143" formatCode="0.00E+00">
                  <c:v>-3.2525000000000002E-3</c:v>
                </c:pt>
                <c:pt idx="22144" formatCode="0.00E+00">
                  <c:v>-4.5178400000000004E-3</c:v>
                </c:pt>
                <c:pt idx="22145" formatCode="0.00E+00">
                  <c:v>-5.80417E-3</c:v>
                </c:pt>
                <c:pt idx="22146" formatCode="0.00E+00">
                  <c:v>-7.1090299999999997E-3</c:v>
                </c:pt>
                <c:pt idx="22147" formatCode="0.00E+00">
                  <c:v>-8.4299400000000003E-3</c:v>
                </c:pt>
                <c:pt idx="22148" formatCode="0.00E+00">
                  <c:v>-9.7643699999999996E-3</c:v>
                </c:pt>
                <c:pt idx="22149">
                  <c:v>-1.11097E-2</c:v>
                </c:pt>
                <c:pt idx="22150">
                  <c:v>-1.24633E-2</c:v>
                </c:pt>
                <c:pt idx="22151">
                  <c:v>-1.38227E-2</c:v>
                </c:pt>
                <c:pt idx="22152">
                  <c:v>-1.5185199999999999E-2</c:v>
                </c:pt>
                <c:pt idx="22153">
                  <c:v>-1.65481E-2</c:v>
                </c:pt>
                <c:pt idx="22154">
                  <c:v>-1.79087E-2</c:v>
                </c:pt>
                <c:pt idx="22155">
                  <c:v>-1.9264099999999999E-2</c:v>
                </c:pt>
                <c:pt idx="22156">
                  <c:v>-2.0611399999999998E-2</c:v>
                </c:pt>
                <c:pt idx="22157">
                  <c:v>-2.1947899999999999E-2</c:v>
                </c:pt>
                <c:pt idx="22158">
                  <c:v>-2.3270699999999998E-2</c:v>
                </c:pt>
                <c:pt idx="22159">
                  <c:v>-2.4577100000000001E-2</c:v>
                </c:pt>
                <c:pt idx="22160">
                  <c:v>-2.58642E-2</c:v>
                </c:pt>
                <c:pt idx="22161">
                  <c:v>-2.71291E-2</c:v>
                </c:pt>
                <c:pt idx="22162">
                  <c:v>-2.8368899999999999E-2</c:v>
                </c:pt>
                <c:pt idx="22163">
                  <c:v>-2.95809E-2</c:v>
                </c:pt>
                <c:pt idx="22164">
                  <c:v>-3.0762399999999999E-2</c:v>
                </c:pt>
                <c:pt idx="22165">
                  <c:v>-3.1910800000000003E-2</c:v>
                </c:pt>
                <c:pt idx="22166">
                  <c:v>-3.30236E-2</c:v>
                </c:pt>
                <c:pt idx="22167">
                  <c:v>-3.4098400000000001E-2</c:v>
                </c:pt>
                <c:pt idx="22168">
                  <c:v>-3.5132900000000002E-2</c:v>
                </c:pt>
                <c:pt idx="22169">
                  <c:v>-3.6124799999999999E-2</c:v>
                </c:pt>
                <c:pt idx="22170">
                  <c:v>-3.7071600000000003E-2</c:v>
                </c:pt>
                <c:pt idx="22171">
                  <c:v>-3.7970700000000003E-2</c:v>
                </c:pt>
                <c:pt idx="22172">
                  <c:v>-3.8819800000000002E-2</c:v>
                </c:pt>
                <c:pt idx="22173">
                  <c:v>-3.9616499999999999E-2</c:v>
                </c:pt>
                <c:pt idx="22174">
                  <c:v>-4.0358600000000001E-2</c:v>
                </c:pt>
                <c:pt idx="22175">
                  <c:v>-4.1044299999999999E-2</c:v>
                </c:pt>
                <c:pt idx="22176">
                  <c:v>-4.1671600000000003E-2</c:v>
                </c:pt>
                <c:pt idx="22177">
                  <c:v>-4.2238900000000003E-2</c:v>
                </c:pt>
                <c:pt idx="22178">
                  <c:v>-4.2744299999999999E-2</c:v>
                </c:pt>
                <c:pt idx="22179">
                  <c:v>-4.3186099999999998E-2</c:v>
                </c:pt>
                <c:pt idx="22180">
                  <c:v>-4.35626E-2</c:v>
                </c:pt>
                <c:pt idx="22181">
                  <c:v>-4.3872399999999999E-2</c:v>
                </c:pt>
                <c:pt idx="22182">
                  <c:v>-4.4114100000000003E-2</c:v>
                </c:pt>
                <c:pt idx="22183">
                  <c:v>-4.4286600000000002E-2</c:v>
                </c:pt>
                <c:pt idx="22184">
                  <c:v>-4.4388900000000002E-2</c:v>
                </c:pt>
                <c:pt idx="22185">
                  <c:v>-4.4420000000000001E-2</c:v>
                </c:pt>
                <c:pt idx="22186">
                  <c:v>-4.4379299999999997E-2</c:v>
                </c:pt>
                <c:pt idx="22187">
                  <c:v>-4.4266E-2</c:v>
                </c:pt>
                <c:pt idx="22188">
                  <c:v>-4.4079500000000001E-2</c:v>
                </c:pt>
                <c:pt idx="22189">
                  <c:v>-4.3819200000000003E-2</c:v>
                </c:pt>
                <c:pt idx="22190">
                  <c:v>-4.3485000000000003E-2</c:v>
                </c:pt>
                <c:pt idx="22191">
                  <c:v>-4.3076499999999997E-2</c:v>
                </c:pt>
                <c:pt idx="22192">
                  <c:v>-4.2593699999999998E-2</c:v>
                </c:pt>
                <c:pt idx="22193">
                  <c:v>-4.20366E-2</c:v>
                </c:pt>
                <c:pt idx="22194">
                  <c:v>-4.14051E-2</c:v>
                </c:pt>
                <c:pt idx="22195">
                  <c:v>-4.0699399999999997E-2</c:v>
                </c:pt>
                <c:pt idx="22196">
                  <c:v>-3.9919900000000001E-2</c:v>
                </c:pt>
                <c:pt idx="22197">
                  <c:v>-3.9067299999999999E-2</c:v>
                </c:pt>
                <c:pt idx="22198">
                  <c:v>-3.8142099999999998E-2</c:v>
                </c:pt>
                <c:pt idx="22199">
                  <c:v>-3.7145200000000003E-2</c:v>
                </c:pt>
                <c:pt idx="22200">
                  <c:v>-3.6077199999999997E-2</c:v>
                </c:pt>
                <c:pt idx="22201">
                  <c:v>-3.49393E-2</c:v>
                </c:pt>
                <c:pt idx="22202">
                  <c:v>-3.3732499999999999E-2</c:v>
                </c:pt>
                <c:pt idx="22203">
                  <c:v>-3.24582E-2</c:v>
                </c:pt>
                <c:pt idx="22204">
                  <c:v>-3.11179E-2</c:v>
                </c:pt>
                <c:pt idx="22205">
                  <c:v>-2.9713099999999999E-2</c:v>
                </c:pt>
                <c:pt idx="22206">
                  <c:v>-2.82455E-2</c:v>
                </c:pt>
                <c:pt idx="22207">
                  <c:v>-2.6716799999999999E-2</c:v>
                </c:pt>
                <c:pt idx="22208">
                  <c:v>-2.5128899999999999E-2</c:v>
                </c:pt>
                <c:pt idx="22209">
                  <c:v>-2.3483799999999999E-2</c:v>
                </c:pt>
                <c:pt idx="22210">
                  <c:v>-2.17836E-2</c:v>
                </c:pt>
                <c:pt idx="22211">
                  <c:v>-2.00305E-2</c:v>
                </c:pt>
                <c:pt idx="22212">
                  <c:v>-1.8226900000000001E-2</c:v>
                </c:pt>
                <c:pt idx="22213">
                  <c:v>-1.63751E-2</c:v>
                </c:pt>
                <c:pt idx="22214">
                  <c:v>-1.44774E-2</c:v>
                </c:pt>
                <c:pt idx="22215">
                  <c:v>-1.25364E-2</c:v>
                </c:pt>
                <c:pt idx="22216">
                  <c:v>-1.0554600000000001E-2</c:v>
                </c:pt>
                <c:pt idx="22217" formatCode="0.00E+00">
                  <c:v>-8.5347600000000006E-3</c:v>
                </c:pt>
                <c:pt idx="22218" formatCode="0.00E+00">
                  <c:v>-6.4796899999999998E-3</c:v>
                </c:pt>
                <c:pt idx="22219" formatCode="0.00E+00">
                  <c:v>-4.3922800000000001E-3</c:v>
                </c:pt>
                <c:pt idx="22220" formatCode="0.00E+00">
                  <c:v>-2.2756199999999999E-3</c:v>
                </c:pt>
                <c:pt idx="22221" formatCode="0.00E+00">
                  <c:v>-1.3286799999999999E-4</c:v>
                </c:pt>
                <c:pt idx="22222" formatCode="0.00E+00">
                  <c:v>2.0329300000000001E-3</c:v>
                </c:pt>
                <c:pt idx="22223" formatCode="0.00E+00">
                  <c:v>4.2188499999999997E-3</c:v>
                </c:pt>
                <c:pt idx="22224" formatCode="0.00E+00">
                  <c:v>6.4219300000000002E-3</c:v>
                </c:pt>
                <c:pt idx="22225" formatCode="0.00E+00">
                  <c:v>8.6390600000000005E-3</c:v>
                </c:pt>
                <c:pt idx="22226">
                  <c:v>1.0867E-2</c:v>
                </c:pt>
                <c:pt idx="22227">
                  <c:v>1.31024E-2</c:v>
                </c:pt>
                <c:pt idx="22228">
                  <c:v>1.5342E-2</c:v>
                </c:pt>
                <c:pt idx="22229">
                  <c:v>1.7582500000000001E-2</c:v>
                </c:pt>
                <c:pt idx="22230">
                  <c:v>1.9820500000000001E-2</c:v>
                </c:pt>
                <c:pt idx="22231">
                  <c:v>2.2052499999999999E-2</c:v>
                </c:pt>
                <c:pt idx="22232">
                  <c:v>2.4275399999999999E-2</c:v>
                </c:pt>
                <c:pt idx="22233">
                  <c:v>2.64858E-2</c:v>
                </c:pt>
                <c:pt idx="22234">
                  <c:v>2.8680600000000001E-2</c:v>
                </c:pt>
                <c:pt idx="22235">
                  <c:v>3.0856499999999999E-2</c:v>
                </c:pt>
                <c:pt idx="22236">
                  <c:v>3.3010400000000002E-2</c:v>
                </c:pt>
                <c:pt idx="22237">
                  <c:v>3.5138900000000001E-2</c:v>
                </c:pt>
                <c:pt idx="22238">
                  <c:v>3.7238899999999998E-2</c:v>
                </c:pt>
                <c:pt idx="22239">
                  <c:v>3.9307000000000002E-2</c:v>
                </c:pt>
                <c:pt idx="22240">
                  <c:v>4.1340000000000002E-2</c:v>
                </c:pt>
                <c:pt idx="22241">
                  <c:v>4.33348E-2</c:v>
                </c:pt>
                <c:pt idx="22242">
                  <c:v>4.5288599999999998E-2</c:v>
                </c:pt>
                <c:pt idx="22243">
                  <c:v>4.7198400000000001E-2</c:v>
                </c:pt>
                <c:pt idx="22244">
                  <c:v>4.9061100000000003E-2</c:v>
                </c:pt>
                <c:pt idx="22245">
                  <c:v>5.0873799999999997E-2</c:v>
                </c:pt>
                <c:pt idx="22246">
                  <c:v>5.2633800000000001E-2</c:v>
                </c:pt>
                <c:pt idx="22247">
                  <c:v>5.4338299999999999E-2</c:v>
                </c:pt>
                <c:pt idx="22248">
                  <c:v>5.5984699999999998E-2</c:v>
                </c:pt>
                <c:pt idx="22249">
                  <c:v>5.75706E-2</c:v>
                </c:pt>
                <c:pt idx="22250">
                  <c:v>5.9093399999999997E-2</c:v>
                </c:pt>
                <c:pt idx="22251">
                  <c:v>6.0550699999999999E-2</c:v>
                </c:pt>
                <c:pt idx="22252">
                  <c:v>6.19404E-2</c:v>
                </c:pt>
                <c:pt idx="22253">
                  <c:v>6.32601E-2</c:v>
                </c:pt>
                <c:pt idx="22254">
                  <c:v>6.4507999999999996E-2</c:v>
                </c:pt>
                <c:pt idx="22255">
                  <c:v>6.5681900000000001E-2</c:v>
                </c:pt>
                <c:pt idx="22256">
                  <c:v>6.6780199999999998E-2</c:v>
                </c:pt>
                <c:pt idx="22257">
                  <c:v>6.7800899999999997E-2</c:v>
                </c:pt>
                <c:pt idx="22258">
                  <c:v>6.8742600000000001E-2</c:v>
                </c:pt>
                <c:pt idx="22259">
                  <c:v>6.9603700000000004E-2</c:v>
                </c:pt>
                <c:pt idx="22260">
                  <c:v>7.0382799999999995E-2</c:v>
                </c:pt>
                <c:pt idx="22261">
                  <c:v>7.1078600000000006E-2</c:v>
                </c:pt>
                <c:pt idx="22262">
                  <c:v>7.1690199999999996E-2</c:v>
                </c:pt>
                <c:pt idx="22263">
                  <c:v>7.2216699999999995E-2</c:v>
                </c:pt>
                <c:pt idx="22264">
                  <c:v>7.2657299999999994E-2</c:v>
                </c:pt>
                <c:pt idx="22265">
                  <c:v>7.3011099999999995E-2</c:v>
                </c:pt>
                <c:pt idx="22266">
                  <c:v>7.3277599999999998E-2</c:v>
                </c:pt>
                <c:pt idx="22267">
                  <c:v>7.3456199999999999E-2</c:v>
                </c:pt>
                <c:pt idx="22268">
                  <c:v>7.3546500000000001E-2</c:v>
                </c:pt>
                <c:pt idx="22269">
                  <c:v>7.35484E-2</c:v>
                </c:pt>
                <c:pt idx="22270">
                  <c:v>7.3461700000000005E-2</c:v>
                </c:pt>
                <c:pt idx="22271">
                  <c:v>7.3286500000000004E-2</c:v>
                </c:pt>
                <c:pt idx="22272">
                  <c:v>7.3023099999999994E-2</c:v>
                </c:pt>
                <c:pt idx="22273">
                  <c:v>7.2671700000000006E-2</c:v>
                </c:pt>
                <c:pt idx="22274">
                  <c:v>7.2232900000000003E-2</c:v>
                </c:pt>
                <c:pt idx="22275">
                  <c:v>7.1707099999999996E-2</c:v>
                </c:pt>
                <c:pt idx="22276">
                  <c:v>7.1095400000000003E-2</c:v>
                </c:pt>
                <c:pt idx="22277">
                  <c:v>7.0398500000000003E-2</c:v>
                </c:pt>
                <c:pt idx="22278">
                  <c:v>6.9617799999999994E-2</c:v>
                </c:pt>
                <c:pt idx="22279">
                  <c:v>6.8754399999999993E-2</c:v>
                </c:pt>
                <c:pt idx="22280">
                  <c:v>6.7809599999999998E-2</c:v>
                </c:pt>
                <c:pt idx="22281">
                  <c:v>6.67846E-2</c:v>
                </c:pt>
                <c:pt idx="22282">
                  <c:v>6.5681100000000006E-2</c:v>
                </c:pt>
                <c:pt idx="22283">
                  <c:v>6.4500500000000002E-2</c:v>
                </c:pt>
                <c:pt idx="22284">
                  <c:v>6.3244599999999998E-2</c:v>
                </c:pt>
                <c:pt idx="22285">
                  <c:v>6.19153E-2</c:v>
                </c:pt>
                <c:pt idx="22286">
                  <c:v>6.0514499999999999E-2</c:v>
                </c:pt>
                <c:pt idx="22287">
                  <c:v>5.90445E-2</c:v>
                </c:pt>
                <c:pt idx="22288">
                  <c:v>5.7507299999999997E-2</c:v>
                </c:pt>
                <c:pt idx="22289">
                  <c:v>5.5905299999999998E-2</c:v>
                </c:pt>
                <c:pt idx="22290">
                  <c:v>5.4240999999999998E-2</c:v>
                </c:pt>
                <c:pt idx="22291">
                  <c:v>5.2516899999999998E-2</c:v>
                </c:pt>
                <c:pt idx="22292">
                  <c:v>5.0735599999999999E-2</c:v>
                </c:pt>
                <c:pt idx="22293">
                  <c:v>4.8899699999999997E-2</c:v>
                </c:pt>
                <c:pt idx="22294">
                  <c:v>4.7011900000000002E-2</c:v>
                </c:pt>
                <c:pt idx="22295">
                  <c:v>4.5074999999999997E-2</c:v>
                </c:pt>
                <c:pt idx="22296">
                  <c:v>4.30918E-2</c:v>
                </c:pt>
                <c:pt idx="22297">
                  <c:v>4.1065299999999999E-2</c:v>
                </c:pt>
                <c:pt idx="22298">
                  <c:v>3.8998499999999998E-2</c:v>
                </c:pt>
                <c:pt idx="22299">
                  <c:v>3.6894400000000001E-2</c:v>
                </c:pt>
                <c:pt idx="22300">
                  <c:v>3.4756200000000001E-2</c:v>
                </c:pt>
                <c:pt idx="22301">
                  <c:v>3.2586999999999998E-2</c:v>
                </c:pt>
                <c:pt idx="22302">
                  <c:v>3.039E-2</c:v>
                </c:pt>
                <c:pt idx="22303">
                  <c:v>2.81684E-2</c:v>
                </c:pt>
                <c:pt idx="22304">
                  <c:v>2.5925500000000001E-2</c:v>
                </c:pt>
                <c:pt idx="22305">
                  <c:v>2.36647E-2</c:v>
                </c:pt>
                <c:pt idx="22306">
                  <c:v>2.1389200000000001E-2</c:v>
                </c:pt>
                <c:pt idx="22307">
                  <c:v>1.9102299999999999E-2</c:v>
                </c:pt>
                <c:pt idx="22308">
                  <c:v>1.6807300000000001E-2</c:v>
                </c:pt>
                <c:pt idx="22309">
                  <c:v>1.45075E-2</c:v>
                </c:pt>
                <c:pt idx="22310">
                  <c:v>1.22063E-2</c:v>
                </c:pt>
                <c:pt idx="22311" formatCode="0.00E+00">
                  <c:v>9.9069999999999991E-3</c:v>
                </c:pt>
                <c:pt idx="22312" formatCode="0.00E+00">
                  <c:v>7.61299E-3</c:v>
                </c:pt>
                <c:pt idx="22313" formatCode="0.00E+00">
                  <c:v>5.3275299999999996E-3</c:v>
                </c:pt>
                <c:pt idx="22314" formatCode="0.00E+00">
                  <c:v>3.0538599999999998E-3</c:v>
                </c:pt>
                <c:pt idx="22315" formatCode="0.00E+00">
                  <c:v>7.9519699999999998E-4</c:v>
                </c:pt>
                <c:pt idx="22316" formatCode="0.00E+00">
                  <c:v>-1.44527E-3</c:v>
                </c:pt>
                <c:pt idx="22317" formatCode="0.00E+00">
                  <c:v>-3.6643800000000001E-3</c:v>
                </c:pt>
                <c:pt idx="22318" formatCode="0.00E+00">
                  <c:v>-5.8589899999999997E-3</c:v>
                </c:pt>
                <c:pt idx="22319" formatCode="0.00E+00">
                  <c:v>-8.0260699999999997E-3</c:v>
                </c:pt>
                <c:pt idx="22320">
                  <c:v>-1.0162600000000001E-2</c:v>
                </c:pt>
                <c:pt idx="22321">
                  <c:v>-1.2265699999999999E-2</c:v>
                </c:pt>
                <c:pt idx="22322">
                  <c:v>-1.43324E-2</c:v>
                </c:pt>
                <c:pt idx="22323">
                  <c:v>-1.63599E-2</c:v>
                </c:pt>
                <c:pt idx="22324">
                  <c:v>-1.8345299999999998E-2</c:v>
                </c:pt>
                <c:pt idx="22325">
                  <c:v>-2.0286100000000001E-2</c:v>
                </c:pt>
                <c:pt idx="22326">
                  <c:v>-2.2179600000000001E-2</c:v>
                </c:pt>
                <c:pt idx="22327">
                  <c:v>-2.4023300000000001E-2</c:v>
                </c:pt>
                <c:pt idx="22328">
                  <c:v>-2.5814799999999999E-2</c:v>
                </c:pt>
                <c:pt idx="22329">
                  <c:v>-2.7551900000000001E-2</c:v>
                </c:pt>
                <c:pt idx="22330">
                  <c:v>-2.9232500000000002E-2</c:v>
                </c:pt>
                <c:pt idx="22331">
                  <c:v>-3.0854400000000001E-2</c:v>
                </c:pt>
                <c:pt idx="22332">
                  <c:v>-3.2415600000000003E-2</c:v>
                </c:pt>
                <c:pt idx="22333">
                  <c:v>-3.3914300000000001E-2</c:v>
                </c:pt>
                <c:pt idx="22334">
                  <c:v>-3.5348600000000001E-2</c:v>
                </c:pt>
                <c:pt idx="22335">
                  <c:v>-3.6716800000000001E-2</c:v>
                </c:pt>
                <c:pt idx="22336">
                  <c:v>-3.80174E-2</c:v>
                </c:pt>
                <c:pt idx="22337">
                  <c:v>-3.92488E-2</c:v>
                </c:pt>
                <c:pt idx="22338">
                  <c:v>-4.04097E-2</c:v>
                </c:pt>
                <c:pt idx="22339">
                  <c:v>-4.1498899999999998E-2</c:v>
                </c:pt>
                <c:pt idx="22340">
                  <c:v>-4.2515400000000002E-2</c:v>
                </c:pt>
                <c:pt idx="22341">
                  <c:v>-4.3457999999999997E-2</c:v>
                </c:pt>
                <c:pt idx="22342">
                  <c:v>-4.4325900000000001E-2</c:v>
                </c:pt>
                <c:pt idx="22343">
                  <c:v>-4.51183E-2</c:v>
                </c:pt>
                <c:pt idx="22344">
                  <c:v>-4.5834600000000003E-2</c:v>
                </c:pt>
                <c:pt idx="22345">
                  <c:v>-4.6474399999999999E-2</c:v>
                </c:pt>
                <c:pt idx="22346">
                  <c:v>-4.7037099999999998E-2</c:v>
                </c:pt>
                <c:pt idx="22347">
                  <c:v>-4.7522700000000001E-2</c:v>
                </c:pt>
                <c:pt idx="22348">
                  <c:v>-4.7931000000000001E-2</c:v>
                </c:pt>
                <c:pt idx="22349">
                  <c:v>-4.8262100000000002E-2</c:v>
                </c:pt>
                <c:pt idx="22350">
                  <c:v>-4.85161E-2</c:v>
                </c:pt>
                <c:pt idx="22351">
                  <c:v>-4.8693199999999999E-2</c:v>
                </c:pt>
                <c:pt idx="22352">
                  <c:v>-4.8793700000000002E-2</c:v>
                </c:pt>
                <c:pt idx="22353">
                  <c:v>-4.8818100000000003E-2</c:v>
                </c:pt>
                <c:pt idx="22354">
                  <c:v>-4.8766999999999998E-2</c:v>
                </c:pt>
                <c:pt idx="22355">
                  <c:v>-4.8641200000000002E-2</c:v>
                </c:pt>
                <c:pt idx="22356">
                  <c:v>-4.8441499999999998E-2</c:v>
                </c:pt>
                <c:pt idx="22357">
                  <c:v>-4.8168799999999998E-2</c:v>
                </c:pt>
                <c:pt idx="22358">
                  <c:v>-4.7824400000000003E-2</c:v>
                </c:pt>
                <c:pt idx="22359">
                  <c:v>-4.7409399999999997E-2</c:v>
                </c:pt>
                <c:pt idx="22360">
                  <c:v>-4.6925099999999997E-2</c:v>
                </c:pt>
                <c:pt idx="22361">
                  <c:v>-4.6372900000000002E-2</c:v>
                </c:pt>
                <c:pt idx="22362">
                  <c:v>-4.5754400000000001E-2</c:v>
                </c:pt>
                <c:pt idx="22363">
                  <c:v>-4.5071100000000003E-2</c:v>
                </c:pt>
                <c:pt idx="22364">
                  <c:v>-4.4324599999999999E-2</c:v>
                </c:pt>
                <c:pt idx="22365">
                  <c:v>-4.3516899999999997E-2</c:v>
                </c:pt>
                <c:pt idx="22366">
                  <c:v>-4.2649600000000003E-2</c:v>
                </c:pt>
                <c:pt idx="22367">
                  <c:v>-4.1724799999999999E-2</c:v>
                </c:pt>
                <c:pt idx="22368">
                  <c:v>-4.0744500000000003E-2</c:v>
                </c:pt>
                <c:pt idx="22369">
                  <c:v>-3.97109E-2</c:v>
                </c:pt>
                <c:pt idx="22370">
                  <c:v>-3.8626099999999997E-2</c:v>
                </c:pt>
                <c:pt idx="22371">
                  <c:v>-3.7492400000000002E-2</c:v>
                </c:pt>
                <c:pt idx="22372">
                  <c:v>-3.6312200000000003E-2</c:v>
                </c:pt>
                <c:pt idx="22373">
                  <c:v>-3.5087800000000002E-2</c:v>
                </c:pt>
                <c:pt idx="22374">
                  <c:v>-3.38216E-2</c:v>
                </c:pt>
                <c:pt idx="22375">
                  <c:v>-3.2516299999999998E-2</c:v>
                </c:pt>
                <c:pt idx="22376">
                  <c:v>-3.1174199999999999E-2</c:v>
                </c:pt>
                <c:pt idx="22377">
                  <c:v>-2.9798000000000002E-2</c:v>
                </c:pt>
                <c:pt idx="22378">
                  <c:v>-2.83903E-2</c:v>
                </c:pt>
                <c:pt idx="22379">
                  <c:v>-2.69538E-2</c:v>
                </c:pt>
                <c:pt idx="22380">
                  <c:v>-2.5491099999999999E-2</c:v>
                </c:pt>
                <c:pt idx="22381">
                  <c:v>-2.4004899999999999E-2</c:v>
                </c:pt>
                <c:pt idx="22382">
                  <c:v>-2.2498000000000001E-2</c:v>
                </c:pt>
                <c:pt idx="22383">
                  <c:v>-2.0972999999999999E-2</c:v>
                </c:pt>
                <c:pt idx="22384">
                  <c:v>-1.94328E-2</c:v>
                </c:pt>
                <c:pt idx="22385">
                  <c:v>-1.7879900000000001E-2</c:v>
                </c:pt>
                <c:pt idx="22386">
                  <c:v>-1.63173E-2</c:v>
                </c:pt>
                <c:pt idx="22387">
                  <c:v>-1.47476E-2</c:v>
                </c:pt>
                <c:pt idx="22388">
                  <c:v>-1.3173600000000001E-2</c:v>
                </c:pt>
                <c:pt idx="22389">
                  <c:v>-1.15978E-2</c:v>
                </c:pt>
                <c:pt idx="22390">
                  <c:v>-1.00231E-2</c:v>
                </c:pt>
                <c:pt idx="22391" formatCode="0.00E+00">
                  <c:v>-8.4521200000000005E-3</c:v>
                </c:pt>
                <c:pt idx="22392" formatCode="0.00E+00">
                  <c:v>-6.8874100000000001E-3</c:v>
                </c:pt>
                <c:pt idx="22393" formatCode="0.00E+00">
                  <c:v>-5.3316099999999996E-3</c:v>
                </c:pt>
                <c:pt idx="22394" formatCode="0.00E+00">
                  <c:v>-3.78729E-3</c:v>
                </c:pt>
                <c:pt idx="22395" formatCode="0.00E+00">
                  <c:v>-2.2569600000000001E-3</c:v>
                </c:pt>
                <c:pt idx="22396" formatCode="0.00E+00">
                  <c:v>-7.4310800000000003E-4</c:v>
                </c:pt>
                <c:pt idx="22397" formatCode="0.00E+00">
                  <c:v>7.5185300000000003E-4</c:v>
                </c:pt>
                <c:pt idx="22398" formatCode="0.00E+00">
                  <c:v>2.2255700000000001E-3</c:v>
                </c:pt>
                <c:pt idx="22399" formatCode="0.00E+00">
                  <c:v>3.6757600000000001E-3</c:v>
                </c:pt>
                <c:pt idx="22400" formatCode="0.00E+00">
                  <c:v>5.1001800000000002E-3</c:v>
                </c:pt>
                <c:pt idx="22401" formatCode="0.00E+00">
                  <c:v>6.4966599999999996E-3</c:v>
                </c:pt>
                <c:pt idx="22402" formatCode="0.00E+00">
                  <c:v>7.8630899999999997E-3</c:v>
                </c:pt>
                <c:pt idx="22403" formatCode="0.00E+00">
                  <c:v>9.1974599999999993E-3</c:v>
                </c:pt>
                <c:pt idx="22404">
                  <c:v>1.04978E-2</c:v>
                </c:pt>
                <c:pt idx="22405">
                  <c:v>1.17623E-2</c:v>
                </c:pt>
                <c:pt idx="22406">
                  <c:v>1.2989199999999999E-2</c:v>
                </c:pt>
                <c:pt idx="22407">
                  <c:v>1.41767E-2</c:v>
                </c:pt>
                <c:pt idx="22408">
                  <c:v>1.5323399999999999E-2</c:v>
                </c:pt>
                <c:pt idx="22409">
                  <c:v>1.6427600000000001E-2</c:v>
                </c:pt>
                <c:pt idx="22410">
                  <c:v>1.7488E-2</c:v>
                </c:pt>
                <c:pt idx="22411">
                  <c:v>1.8503200000000001E-2</c:v>
                </c:pt>
                <c:pt idx="22412">
                  <c:v>1.9472E-2</c:v>
                </c:pt>
                <c:pt idx="22413">
                  <c:v>2.03933E-2</c:v>
                </c:pt>
                <c:pt idx="22414">
                  <c:v>2.1266E-2</c:v>
                </c:pt>
                <c:pt idx="22415">
                  <c:v>2.20892E-2</c:v>
                </c:pt>
                <c:pt idx="22416">
                  <c:v>2.28621E-2</c:v>
                </c:pt>
                <c:pt idx="22417">
                  <c:v>2.3583799999999999E-2</c:v>
                </c:pt>
                <c:pt idx="22418">
                  <c:v>2.4253899999999998E-2</c:v>
                </c:pt>
                <c:pt idx="22419">
                  <c:v>2.4871600000000001E-2</c:v>
                </c:pt>
                <c:pt idx="22420">
                  <c:v>2.54367E-2</c:v>
                </c:pt>
                <c:pt idx="22421">
                  <c:v>2.59489E-2</c:v>
                </c:pt>
                <c:pt idx="22422">
                  <c:v>2.6407900000000002E-2</c:v>
                </c:pt>
                <c:pt idx="22423">
                  <c:v>2.68136E-2</c:v>
                </c:pt>
                <c:pt idx="22424">
                  <c:v>2.7166099999999999E-2</c:v>
                </c:pt>
                <c:pt idx="22425">
                  <c:v>2.74655E-2</c:v>
                </c:pt>
                <c:pt idx="22426">
                  <c:v>2.77121E-2</c:v>
                </c:pt>
                <c:pt idx="22427">
                  <c:v>2.79061E-2</c:v>
                </c:pt>
                <c:pt idx="22428">
                  <c:v>2.8047900000000001E-2</c:v>
                </c:pt>
                <c:pt idx="22429">
                  <c:v>2.8138099999999999E-2</c:v>
                </c:pt>
                <c:pt idx="22430">
                  <c:v>2.8177199999999999E-2</c:v>
                </c:pt>
                <c:pt idx="22431">
                  <c:v>2.8166099999999999E-2</c:v>
                </c:pt>
                <c:pt idx="22432">
                  <c:v>2.8105399999999999E-2</c:v>
                </c:pt>
                <c:pt idx="22433">
                  <c:v>2.7996E-2</c:v>
                </c:pt>
                <c:pt idx="22434">
                  <c:v>2.7838999999999999E-2</c:v>
                </c:pt>
                <c:pt idx="22435">
                  <c:v>2.7635400000000001E-2</c:v>
                </c:pt>
                <c:pt idx="22436">
                  <c:v>2.7386400000000002E-2</c:v>
                </c:pt>
                <c:pt idx="22437">
                  <c:v>2.7093200000000001E-2</c:v>
                </c:pt>
                <c:pt idx="22438">
                  <c:v>2.6757300000000001E-2</c:v>
                </c:pt>
                <c:pt idx="22439">
                  <c:v>2.6379799999999998E-2</c:v>
                </c:pt>
                <c:pt idx="22440">
                  <c:v>2.59624E-2</c:v>
                </c:pt>
                <c:pt idx="22441">
                  <c:v>2.5506399999999999E-2</c:v>
                </c:pt>
                <c:pt idx="22442">
                  <c:v>2.50136E-2</c:v>
                </c:pt>
                <c:pt idx="22443">
                  <c:v>2.44855E-2</c:v>
                </c:pt>
                <c:pt idx="22444">
                  <c:v>2.3924000000000001E-2</c:v>
                </c:pt>
                <c:pt idx="22445">
                  <c:v>2.3330799999999999E-2</c:v>
                </c:pt>
                <c:pt idx="22446">
                  <c:v>2.27078E-2</c:v>
                </c:pt>
                <c:pt idx="22447">
                  <c:v>2.2056900000000001E-2</c:v>
                </c:pt>
                <c:pt idx="22448">
                  <c:v>2.13799E-2</c:v>
                </c:pt>
                <c:pt idx="22449">
                  <c:v>2.0678999999999999E-2</c:v>
                </c:pt>
                <c:pt idx="22450">
                  <c:v>1.9956000000000002E-2</c:v>
                </c:pt>
                <c:pt idx="22451">
                  <c:v>1.92132E-2</c:v>
                </c:pt>
                <c:pt idx="22452">
                  <c:v>1.84525E-2</c:v>
                </c:pt>
                <c:pt idx="22453">
                  <c:v>1.7675900000000001E-2</c:v>
                </c:pt>
                <c:pt idx="22454">
                  <c:v>1.68857E-2</c:v>
                </c:pt>
                <c:pt idx="22455">
                  <c:v>1.6083900000000002E-2</c:v>
                </c:pt>
                <c:pt idx="22456">
                  <c:v>1.5272600000000001E-2</c:v>
                </c:pt>
                <c:pt idx="22457">
                  <c:v>1.44539E-2</c:v>
                </c:pt>
                <c:pt idx="22458">
                  <c:v>1.363E-2</c:v>
                </c:pt>
                <c:pt idx="22459">
                  <c:v>1.28031E-2</c:v>
                </c:pt>
                <c:pt idx="22460">
                  <c:v>1.1975299999999999E-2</c:v>
                </c:pt>
                <c:pt idx="22461">
                  <c:v>1.1148699999999999E-2</c:v>
                </c:pt>
                <c:pt idx="22462">
                  <c:v>1.03255E-2</c:v>
                </c:pt>
                <c:pt idx="22463" formatCode="0.00E+00">
                  <c:v>9.50755E-3</c:v>
                </c:pt>
                <c:pt idx="22464" formatCode="0.00E+00">
                  <c:v>8.6970699999999995E-3</c:v>
                </c:pt>
                <c:pt idx="22465" formatCode="0.00E+00">
                  <c:v>7.8960999999999996E-3</c:v>
                </c:pt>
                <c:pt idx="22466" formatCode="0.00E+00">
                  <c:v>7.1066799999999998E-3</c:v>
                </c:pt>
                <c:pt idx="22467" formatCode="0.00E+00">
                  <c:v>6.3308000000000001E-3</c:v>
                </c:pt>
                <c:pt idx="22468" formatCode="0.00E+00">
                  <c:v>5.5704099999999996E-3</c:v>
                </c:pt>
                <c:pt idx="22469" formatCode="0.00E+00">
                  <c:v>4.8274199999999998E-3</c:v>
                </c:pt>
                <c:pt idx="22470" formatCode="0.00E+00">
                  <c:v>4.1036800000000002E-3</c:v>
                </c:pt>
                <c:pt idx="22471" formatCode="0.00E+00">
                  <c:v>3.4010400000000001E-3</c:v>
                </c:pt>
                <c:pt idx="22472" formatCode="0.00E+00">
                  <c:v>2.72128E-3</c:v>
                </c:pt>
                <c:pt idx="22473" formatCode="0.00E+00">
                  <c:v>2.0661299999999998E-3</c:v>
                </c:pt>
                <c:pt idx="22474" formatCode="0.00E+00">
                  <c:v>1.4372E-3</c:v>
                </c:pt>
                <c:pt idx="22475" formatCode="0.00E+00">
                  <c:v>8.3605799999999998E-4</c:v>
                </c:pt>
                <c:pt idx="22476" formatCode="0.00E+00">
                  <c:v>2.6424199999999998E-4</c:v>
                </c:pt>
                <c:pt idx="22477" formatCode="0.00E+00">
                  <c:v>-2.7678799999999998E-4</c:v>
                </c:pt>
                <c:pt idx="22478" formatCode="0.00E+00">
                  <c:v>-7.8564800000000001E-4</c:v>
                </c:pt>
                <c:pt idx="22479" formatCode="0.00E+00">
                  <c:v>-1.26107E-3</c:v>
                </c:pt>
                <c:pt idx="22480" formatCode="0.00E+00">
                  <c:v>-1.7019299999999999E-3</c:v>
                </c:pt>
                <c:pt idx="22481" formatCode="0.00E+00">
                  <c:v>-2.1071800000000002E-3</c:v>
                </c:pt>
                <c:pt idx="22482" formatCode="0.00E+00">
                  <c:v>-2.4758200000000001E-3</c:v>
                </c:pt>
                <c:pt idx="22483" formatCode="0.00E+00">
                  <c:v>-2.8069000000000002E-3</c:v>
                </c:pt>
                <c:pt idx="22484" formatCode="0.00E+00">
                  <c:v>-3.0995200000000001E-3</c:v>
                </c:pt>
                <c:pt idx="22485" formatCode="0.00E+00">
                  <c:v>-3.3529200000000001E-3</c:v>
                </c:pt>
                <c:pt idx="22486" formatCode="0.00E+00">
                  <c:v>-3.5664300000000002E-3</c:v>
                </c:pt>
                <c:pt idx="22487" formatCode="0.00E+00">
                  <c:v>-3.7394099999999999E-3</c:v>
                </c:pt>
                <c:pt idx="22488" formatCode="0.00E+00">
                  <c:v>-3.87134E-3</c:v>
                </c:pt>
                <c:pt idx="22489" formatCode="0.00E+00">
                  <c:v>-3.9617899999999998E-3</c:v>
                </c:pt>
                <c:pt idx="22490" formatCode="0.00E+00">
                  <c:v>-4.0105000000000002E-3</c:v>
                </c:pt>
                <c:pt idx="22491" formatCode="0.00E+00">
                  <c:v>-4.0172799999999998E-3</c:v>
                </c:pt>
                <c:pt idx="22492" formatCode="0.00E+00">
                  <c:v>-3.9820200000000002E-3</c:v>
                </c:pt>
                <c:pt idx="22493" formatCode="0.00E+00">
                  <c:v>-3.90464E-3</c:v>
                </c:pt>
                <c:pt idx="22494" formatCode="0.00E+00">
                  <c:v>-3.78517E-3</c:v>
                </c:pt>
                <c:pt idx="22495" formatCode="0.00E+00">
                  <c:v>-3.6237399999999999E-3</c:v>
                </c:pt>
                <c:pt idx="22496" formatCode="0.00E+00">
                  <c:v>-3.4205799999999999E-3</c:v>
                </c:pt>
                <c:pt idx="22497" formatCode="0.00E+00">
                  <c:v>-3.1760299999999998E-3</c:v>
                </c:pt>
                <c:pt idx="22498" formatCode="0.00E+00">
                  <c:v>-2.8904999999999998E-3</c:v>
                </c:pt>
                <c:pt idx="22499" formatCode="0.00E+00">
                  <c:v>-2.5645099999999999E-3</c:v>
                </c:pt>
                <c:pt idx="22500" formatCode="0.00E+00">
                  <c:v>-2.1987E-3</c:v>
                </c:pt>
                <c:pt idx="22501" formatCode="0.00E+00">
                  <c:v>-1.79382E-3</c:v>
                </c:pt>
                <c:pt idx="22502" formatCode="0.00E+00">
                  <c:v>-1.3506900000000001E-3</c:v>
                </c:pt>
                <c:pt idx="22503" formatCode="0.00E+00">
                  <c:v>-8.7020900000000004E-4</c:v>
                </c:pt>
                <c:pt idx="22504" formatCode="0.00E+00">
                  <c:v>-3.5333000000000001E-4</c:v>
                </c:pt>
                <c:pt idx="22505" formatCode="0.00E+00">
                  <c:v>1.98913E-4</c:v>
                </c:pt>
                <c:pt idx="22506" formatCode="0.00E+00">
                  <c:v>7.8542E-4</c:v>
                </c:pt>
                <c:pt idx="22507" formatCode="0.00E+00">
                  <c:v>1.4050099999999999E-3</c:v>
                </c:pt>
                <c:pt idx="22508" formatCode="0.00E+00">
                  <c:v>2.0564200000000002E-3</c:v>
                </c:pt>
                <c:pt idx="22509" formatCode="0.00E+00">
                  <c:v>2.7383400000000001E-3</c:v>
                </c:pt>
                <c:pt idx="22510" formatCode="0.00E+00">
                  <c:v>3.4493800000000002E-3</c:v>
                </c:pt>
                <c:pt idx="22511" formatCode="0.00E+00">
                  <c:v>4.1880399999999996E-3</c:v>
                </c:pt>
                <c:pt idx="22512" formatCode="0.00E+00">
                  <c:v>4.9527800000000004E-3</c:v>
                </c:pt>
                <c:pt idx="22513" formatCode="0.00E+00">
                  <c:v>5.7419899999999998E-3</c:v>
                </c:pt>
                <c:pt idx="22514" formatCode="0.00E+00">
                  <c:v>6.5540499999999996E-3</c:v>
                </c:pt>
                <c:pt idx="22515" formatCode="0.00E+00">
                  <c:v>7.3872399999999998E-3</c:v>
                </c:pt>
                <c:pt idx="22516" formatCode="0.00E+00">
                  <c:v>8.2397800000000004E-3</c:v>
                </c:pt>
                <c:pt idx="22517" formatCode="0.00E+00">
                  <c:v>9.1098099999999994E-3</c:v>
                </c:pt>
                <c:pt idx="22518" formatCode="0.00E+00">
                  <c:v>9.9954499999999995E-3</c:v>
                </c:pt>
                <c:pt idx="22519">
                  <c:v>1.08948E-2</c:v>
                </c:pt>
                <c:pt idx="22520">
                  <c:v>1.1805899999999999E-2</c:v>
                </c:pt>
                <c:pt idx="22521">
                  <c:v>1.27268E-2</c:v>
                </c:pt>
                <c:pt idx="22522">
                  <c:v>1.3655499999999999E-2</c:v>
                </c:pt>
                <c:pt idx="22523">
                  <c:v>1.45901E-2</c:v>
                </c:pt>
                <c:pt idx="22524">
                  <c:v>1.5528500000000001E-2</c:v>
                </c:pt>
                <c:pt idx="22525">
                  <c:v>1.6468699999999999E-2</c:v>
                </c:pt>
                <c:pt idx="22526">
                  <c:v>1.74085E-2</c:v>
                </c:pt>
                <c:pt idx="22527">
                  <c:v>1.8345899999999998E-2</c:v>
                </c:pt>
                <c:pt idx="22528">
                  <c:v>1.9278900000000002E-2</c:v>
                </c:pt>
                <c:pt idx="22529">
                  <c:v>2.0205399999999998E-2</c:v>
                </c:pt>
                <c:pt idx="22530">
                  <c:v>2.1123400000000001E-2</c:v>
                </c:pt>
                <c:pt idx="22531">
                  <c:v>2.20308E-2</c:v>
                </c:pt>
                <c:pt idx="22532">
                  <c:v>2.2925500000000001E-2</c:v>
                </c:pt>
                <c:pt idx="22533">
                  <c:v>2.3805400000000001E-2</c:v>
                </c:pt>
                <c:pt idx="22534">
                  <c:v>2.4668699999999998E-2</c:v>
                </c:pt>
                <c:pt idx="22535">
                  <c:v>2.5513299999999999E-2</c:v>
                </c:pt>
                <c:pt idx="22536">
                  <c:v>2.6337200000000002E-2</c:v>
                </c:pt>
                <c:pt idx="22537">
                  <c:v>2.7138499999999999E-2</c:v>
                </c:pt>
                <c:pt idx="22538">
                  <c:v>2.79154E-2</c:v>
                </c:pt>
                <c:pt idx="22539">
                  <c:v>2.8666199999999999E-2</c:v>
                </c:pt>
                <c:pt idx="22540">
                  <c:v>2.9388899999999999E-2</c:v>
                </c:pt>
                <c:pt idx="22541">
                  <c:v>3.0082000000000001E-2</c:v>
                </c:pt>
                <c:pt idx="22542">
                  <c:v>3.07435E-2</c:v>
                </c:pt>
                <c:pt idx="22543">
                  <c:v>3.1371799999999998E-2</c:v>
                </c:pt>
                <c:pt idx="22544">
                  <c:v>3.1965100000000003E-2</c:v>
                </c:pt>
                <c:pt idx="22545">
                  <c:v>3.2521799999999997E-2</c:v>
                </c:pt>
                <c:pt idx="22546">
                  <c:v>3.3040600000000003E-2</c:v>
                </c:pt>
                <c:pt idx="22547">
                  <c:v>3.3519899999999998E-2</c:v>
                </c:pt>
                <c:pt idx="22548">
                  <c:v>3.39584E-2</c:v>
                </c:pt>
                <c:pt idx="22549">
                  <c:v>3.4354799999999998E-2</c:v>
                </c:pt>
                <c:pt idx="22550">
                  <c:v>3.4707799999999997E-2</c:v>
                </c:pt>
                <c:pt idx="22551">
                  <c:v>3.5016199999999997E-2</c:v>
                </c:pt>
                <c:pt idx="22552">
                  <c:v>3.5279100000000001E-2</c:v>
                </c:pt>
                <c:pt idx="22553">
                  <c:v>3.5495400000000003E-2</c:v>
                </c:pt>
                <c:pt idx="22554">
                  <c:v>3.56642E-2</c:v>
                </c:pt>
                <c:pt idx="22555">
                  <c:v>3.5784700000000003E-2</c:v>
                </c:pt>
                <c:pt idx="22556">
                  <c:v>3.5856300000000001E-2</c:v>
                </c:pt>
                <c:pt idx="22557">
                  <c:v>3.5878399999999998E-2</c:v>
                </c:pt>
                <c:pt idx="22558">
                  <c:v>3.5850300000000002E-2</c:v>
                </c:pt>
                <c:pt idx="22559">
                  <c:v>3.5771699999999997E-2</c:v>
                </c:pt>
                <c:pt idx="22560">
                  <c:v>3.5642E-2</c:v>
                </c:pt>
                <c:pt idx="22561">
                  <c:v>3.5461100000000002E-2</c:v>
                </c:pt>
                <c:pt idx="22562">
                  <c:v>3.5228799999999998E-2</c:v>
                </c:pt>
                <c:pt idx="22563">
                  <c:v>3.49451E-2</c:v>
                </c:pt>
                <c:pt idx="22564">
                  <c:v>3.4610099999999998E-2</c:v>
                </c:pt>
                <c:pt idx="22565">
                  <c:v>3.4223700000000003E-2</c:v>
                </c:pt>
                <c:pt idx="22566">
                  <c:v>3.3785900000000001E-2</c:v>
                </c:pt>
                <c:pt idx="22567">
                  <c:v>3.3296800000000001E-2</c:v>
                </c:pt>
                <c:pt idx="22568">
                  <c:v>3.2756899999999999E-2</c:v>
                </c:pt>
                <c:pt idx="22569">
                  <c:v>3.2166599999999997E-2</c:v>
                </c:pt>
                <c:pt idx="22570">
                  <c:v>3.1526400000000003E-2</c:v>
                </c:pt>
                <c:pt idx="22571">
                  <c:v>3.0837E-2</c:v>
                </c:pt>
                <c:pt idx="22572">
                  <c:v>3.00991E-2</c:v>
                </c:pt>
                <c:pt idx="22573">
                  <c:v>2.93133E-2</c:v>
                </c:pt>
                <c:pt idx="22574">
                  <c:v>2.8480599999999998E-2</c:v>
                </c:pt>
                <c:pt idx="22575">
                  <c:v>2.7601899999999999E-2</c:v>
                </c:pt>
                <c:pt idx="22576">
                  <c:v>2.66781E-2</c:v>
                </c:pt>
                <c:pt idx="22577">
                  <c:v>2.5710400000000001E-2</c:v>
                </c:pt>
                <c:pt idx="22578">
                  <c:v>2.47E-2</c:v>
                </c:pt>
                <c:pt idx="22579">
                  <c:v>2.3648099999999998E-2</c:v>
                </c:pt>
                <c:pt idx="22580">
                  <c:v>2.2556199999999998E-2</c:v>
                </c:pt>
                <c:pt idx="22581">
                  <c:v>2.1425699999999999E-2</c:v>
                </c:pt>
                <c:pt idx="22582">
                  <c:v>2.0258000000000002E-2</c:v>
                </c:pt>
                <c:pt idx="22583">
                  <c:v>1.9054700000000001E-2</c:v>
                </c:pt>
                <c:pt idx="22584">
                  <c:v>1.78175E-2</c:v>
                </c:pt>
                <c:pt idx="22585">
                  <c:v>1.6548E-2</c:v>
                </c:pt>
                <c:pt idx="22586">
                  <c:v>1.52482E-2</c:v>
                </c:pt>
                <c:pt idx="22587">
                  <c:v>1.392E-2</c:v>
                </c:pt>
                <c:pt idx="22588">
                  <c:v>1.25653E-2</c:v>
                </c:pt>
                <c:pt idx="22589">
                  <c:v>1.11859E-2</c:v>
                </c:pt>
                <c:pt idx="22590" formatCode="0.00E+00">
                  <c:v>9.7839999999999993E-3</c:v>
                </c:pt>
                <c:pt idx="22591" formatCode="0.00E+00">
                  <c:v>8.3616599999999999E-3</c:v>
                </c:pt>
                <c:pt idx="22592" formatCode="0.00E+00">
                  <c:v>6.9209600000000003E-3</c:v>
                </c:pt>
                <c:pt idx="22593" formatCode="0.00E+00">
                  <c:v>5.4639299999999997E-3</c:v>
                </c:pt>
                <c:pt idx="22594" formatCode="0.00E+00">
                  <c:v>3.9926900000000001E-3</c:v>
                </c:pt>
                <c:pt idx="22595" formatCode="0.00E+00">
                  <c:v>2.50943E-3</c:v>
                </c:pt>
                <c:pt idx="22596" formatCode="0.00E+00">
                  <c:v>1.0163500000000001E-3</c:v>
                </c:pt>
                <c:pt idx="22597" formatCode="0.00E+00">
                  <c:v>-4.84344E-4</c:v>
                </c:pt>
                <c:pt idx="22598" formatCode="0.00E+00">
                  <c:v>-1.9904100000000002E-3</c:v>
                </c:pt>
                <c:pt idx="22599" formatCode="0.00E+00">
                  <c:v>-3.4995299999999998E-3</c:v>
                </c:pt>
                <c:pt idx="22600" formatCode="0.00E+00">
                  <c:v>-5.0093799999999999E-3</c:v>
                </c:pt>
                <c:pt idx="22601" formatCode="0.00E+00">
                  <c:v>-6.5176499999999998E-3</c:v>
                </c:pt>
                <c:pt idx="22602" formatCode="0.00E+00">
                  <c:v>-8.0221000000000008E-3</c:v>
                </c:pt>
                <c:pt idx="22603" formatCode="0.00E+00">
                  <c:v>-9.52041E-3</c:v>
                </c:pt>
                <c:pt idx="22604">
                  <c:v>-1.1010300000000001E-2</c:v>
                </c:pt>
                <c:pt idx="22605">
                  <c:v>-1.2489500000000001E-2</c:v>
                </c:pt>
                <c:pt idx="22606">
                  <c:v>-1.39557E-2</c:v>
                </c:pt>
                <c:pt idx="22607">
                  <c:v>-1.5406700000000001E-2</c:v>
                </c:pt>
                <c:pt idx="22608">
                  <c:v>-1.68402E-2</c:v>
                </c:pt>
                <c:pt idx="22609">
                  <c:v>-1.8253999999999999E-2</c:v>
                </c:pt>
                <c:pt idx="22610">
                  <c:v>-1.9645900000000001E-2</c:v>
                </c:pt>
                <c:pt idx="22611">
                  <c:v>-2.1013799999999999E-2</c:v>
                </c:pt>
                <c:pt idx="22612">
                  <c:v>-2.23556E-2</c:v>
                </c:pt>
                <c:pt idx="22613">
                  <c:v>-2.3669099999999998E-2</c:v>
                </c:pt>
                <c:pt idx="22614">
                  <c:v>-2.49523E-2</c:v>
                </c:pt>
                <c:pt idx="22615">
                  <c:v>-2.6203299999999999E-2</c:v>
                </c:pt>
                <c:pt idx="22616">
                  <c:v>-2.7420400000000001E-2</c:v>
                </c:pt>
                <c:pt idx="22617">
                  <c:v>-2.8601700000000001E-2</c:v>
                </c:pt>
                <c:pt idx="22618">
                  <c:v>-2.9744799999999998E-2</c:v>
                </c:pt>
                <c:pt idx="22619">
                  <c:v>-3.0847800000000002E-2</c:v>
                </c:pt>
                <c:pt idx="22620">
                  <c:v>-3.1908800000000001E-2</c:v>
                </c:pt>
                <c:pt idx="22621">
                  <c:v>-3.2926299999999999E-2</c:v>
                </c:pt>
                <c:pt idx="22622">
                  <c:v>-3.38988E-2</c:v>
                </c:pt>
                <c:pt idx="22623">
                  <c:v>-3.48247E-2</c:v>
                </c:pt>
                <c:pt idx="22624">
                  <c:v>-3.5702600000000001E-2</c:v>
                </c:pt>
                <c:pt idx="22625">
                  <c:v>-3.6530899999999998E-2</c:v>
                </c:pt>
                <c:pt idx="22626">
                  <c:v>-3.7308300000000003E-2</c:v>
                </c:pt>
                <c:pt idx="22627">
                  <c:v>-3.8033600000000001E-2</c:v>
                </c:pt>
                <c:pt idx="22628">
                  <c:v>-3.8705999999999997E-2</c:v>
                </c:pt>
                <c:pt idx="22629">
                  <c:v>-3.93248E-2</c:v>
                </c:pt>
                <c:pt idx="22630">
                  <c:v>-3.9888899999999998E-2</c:v>
                </c:pt>
                <c:pt idx="22631">
                  <c:v>-4.0397700000000002E-2</c:v>
                </c:pt>
                <c:pt idx="22632">
                  <c:v>-4.0850499999999998E-2</c:v>
                </c:pt>
                <c:pt idx="22633">
                  <c:v>-4.1246499999999998E-2</c:v>
                </c:pt>
                <c:pt idx="22634">
                  <c:v>-4.1585299999999999E-2</c:v>
                </c:pt>
                <c:pt idx="22635">
                  <c:v>-4.1866199999999999E-2</c:v>
                </c:pt>
                <c:pt idx="22636">
                  <c:v>-4.2089000000000001E-2</c:v>
                </c:pt>
                <c:pt idx="22637">
                  <c:v>-4.2253300000000001E-2</c:v>
                </c:pt>
                <c:pt idx="22638">
                  <c:v>-4.2358800000000002E-2</c:v>
                </c:pt>
                <c:pt idx="22639">
                  <c:v>-4.2405499999999999E-2</c:v>
                </c:pt>
                <c:pt idx="22640">
                  <c:v>-4.2393399999999998E-2</c:v>
                </c:pt>
                <c:pt idx="22641">
                  <c:v>-4.2323E-2</c:v>
                </c:pt>
                <c:pt idx="22642">
                  <c:v>-4.2194599999999999E-2</c:v>
                </c:pt>
                <c:pt idx="22643">
                  <c:v>-4.2008400000000001E-2</c:v>
                </c:pt>
                <c:pt idx="22644">
                  <c:v>-4.1764799999999998E-2</c:v>
                </c:pt>
                <c:pt idx="22645">
                  <c:v>-4.1464300000000003E-2</c:v>
                </c:pt>
                <c:pt idx="22646">
                  <c:v>-4.1107100000000001E-2</c:v>
                </c:pt>
                <c:pt idx="22647">
                  <c:v>-4.0693699999999999E-2</c:v>
                </c:pt>
                <c:pt idx="22648">
                  <c:v>-4.0224599999999999E-2</c:v>
                </c:pt>
                <c:pt idx="22649">
                  <c:v>-3.9700899999999997E-2</c:v>
                </c:pt>
                <c:pt idx="22650">
                  <c:v>-3.9123699999999997E-2</c:v>
                </c:pt>
                <c:pt idx="22651">
                  <c:v>-3.8494100000000003E-2</c:v>
                </c:pt>
                <c:pt idx="22652">
                  <c:v>-3.7812999999999999E-2</c:v>
                </c:pt>
                <c:pt idx="22653">
                  <c:v>-3.7081599999999999E-2</c:v>
                </c:pt>
                <c:pt idx="22654">
                  <c:v>-3.6301199999999999E-2</c:v>
                </c:pt>
                <c:pt idx="22655">
                  <c:v>-3.5473499999999998E-2</c:v>
                </c:pt>
                <c:pt idx="22656">
                  <c:v>-3.45998E-2</c:v>
                </c:pt>
                <c:pt idx="22657">
                  <c:v>-3.3681599999999999E-2</c:v>
                </c:pt>
                <c:pt idx="22658">
                  <c:v>-3.2720399999999997E-2</c:v>
                </c:pt>
                <c:pt idx="22659">
                  <c:v>-3.1717799999999997E-2</c:v>
                </c:pt>
                <c:pt idx="22660">
                  <c:v>-3.0675399999999999E-2</c:v>
                </c:pt>
                <c:pt idx="22661">
                  <c:v>-2.9595099999999999E-2</c:v>
                </c:pt>
                <c:pt idx="22662">
                  <c:v>-2.8478400000000001E-2</c:v>
                </c:pt>
                <c:pt idx="22663">
                  <c:v>-2.7327299999999999E-2</c:v>
                </c:pt>
                <c:pt idx="22664">
                  <c:v>-2.6143599999999999E-2</c:v>
                </c:pt>
                <c:pt idx="22665">
                  <c:v>-2.4929900000000001E-2</c:v>
                </c:pt>
                <c:pt idx="22666">
                  <c:v>-2.3688399999999998E-2</c:v>
                </c:pt>
                <c:pt idx="22667">
                  <c:v>-2.2421E-2</c:v>
                </c:pt>
                <c:pt idx="22668">
                  <c:v>-2.11294E-2</c:v>
                </c:pt>
                <c:pt idx="22669">
                  <c:v>-1.9815300000000001E-2</c:v>
                </c:pt>
                <c:pt idx="22670">
                  <c:v>-1.8480900000000001E-2</c:v>
                </c:pt>
                <c:pt idx="22671">
                  <c:v>-1.7128500000000001E-2</c:v>
                </c:pt>
                <c:pt idx="22672">
                  <c:v>-1.57606E-2</c:v>
                </c:pt>
                <c:pt idx="22673">
                  <c:v>-1.4378999999999999E-2</c:v>
                </c:pt>
                <c:pt idx="22674">
                  <c:v>-1.29862E-2</c:v>
                </c:pt>
                <c:pt idx="22675">
                  <c:v>-1.1584499999999999E-2</c:v>
                </c:pt>
                <c:pt idx="22676">
                  <c:v>-1.01764E-2</c:v>
                </c:pt>
                <c:pt idx="22677" formatCode="0.00E+00">
                  <c:v>-8.7643100000000008E-3</c:v>
                </c:pt>
                <c:pt idx="22678" formatCode="0.00E+00">
                  <c:v>-7.3507700000000004E-3</c:v>
                </c:pt>
                <c:pt idx="22679" formatCode="0.00E+00">
                  <c:v>-5.9382899999999997E-3</c:v>
                </c:pt>
                <c:pt idx="22680" formatCode="0.00E+00">
                  <c:v>-4.52901E-3</c:v>
                </c:pt>
                <c:pt idx="22681" formatCode="0.00E+00">
                  <c:v>-3.1249300000000002E-3</c:v>
                </c:pt>
                <c:pt idx="22682" formatCode="0.00E+00">
                  <c:v>-1.7282E-3</c:v>
                </c:pt>
                <c:pt idx="22683" formatCode="0.00E+00">
                  <c:v>-3.4114799999999999E-4</c:v>
                </c:pt>
                <c:pt idx="22684" formatCode="0.00E+00">
                  <c:v>1.03392E-3</c:v>
                </c:pt>
                <c:pt idx="22685" formatCode="0.00E+00">
                  <c:v>2.3949599999999998E-3</c:v>
                </c:pt>
                <c:pt idx="22686" formatCode="0.00E+00">
                  <c:v>3.7401000000000001E-3</c:v>
                </c:pt>
                <c:pt idx="22687" formatCode="0.00E+00">
                  <c:v>5.0674800000000001E-3</c:v>
                </c:pt>
                <c:pt idx="22688" formatCode="0.00E+00">
                  <c:v>6.3751299999999997E-3</c:v>
                </c:pt>
                <c:pt idx="22689" formatCode="0.00E+00">
                  <c:v>7.6609800000000004E-3</c:v>
                </c:pt>
                <c:pt idx="22690" formatCode="0.00E+00">
                  <c:v>8.9228599999999995E-3</c:v>
                </c:pt>
                <c:pt idx="22691">
                  <c:v>1.01586E-2</c:v>
                </c:pt>
                <c:pt idx="22692">
                  <c:v>1.1366299999999999E-2</c:v>
                </c:pt>
                <c:pt idx="22693">
                  <c:v>1.2544E-2</c:v>
                </c:pt>
                <c:pt idx="22694">
                  <c:v>1.3690000000000001E-2</c:v>
                </c:pt>
                <c:pt idx="22695">
                  <c:v>1.4803E-2</c:v>
                </c:pt>
                <c:pt idx="22696">
                  <c:v>1.5881699999999999E-2</c:v>
                </c:pt>
                <c:pt idx="22697">
                  <c:v>1.69249E-2</c:v>
                </c:pt>
                <c:pt idx="22698">
                  <c:v>1.79309E-2</c:v>
                </c:pt>
                <c:pt idx="22699">
                  <c:v>1.8898499999999999E-2</c:v>
                </c:pt>
                <c:pt idx="22700">
                  <c:v>1.9826099999999999E-2</c:v>
                </c:pt>
                <c:pt idx="22701">
                  <c:v>2.0712399999999999E-2</c:v>
                </c:pt>
                <c:pt idx="22702">
                  <c:v>2.1556499999999999E-2</c:v>
                </c:pt>
                <c:pt idx="22703">
                  <c:v>2.2357100000000001E-2</c:v>
                </c:pt>
                <c:pt idx="22704">
                  <c:v>2.3113000000000002E-2</c:v>
                </c:pt>
                <c:pt idx="22705">
                  <c:v>2.38231E-2</c:v>
                </c:pt>
                <c:pt idx="22706">
                  <c:v>2.4486500000000001E-2</c:v>
                </c:pt>
                <c:pt idx="22707">
                  <c:v>2.5102300000000001E-2</c:v>
                </c:pt>
                <c:pt idx="22708">
                  <c:v>2.5669600000000001E-2</c:v>
                </c:pt>
                <c:pt idx="22709">
                  <c:v>2.61879E-2</c:v>
                </c:pt>
                <c:pt idx="22710">
                  <c:v>2.6657E-2</c:v>
                </c:pt>
                <c:pt idx="22711">
                  <c:v>2.7076599999999999E-2</c:v>
                </c:pt>
                <c:pt idx="22712">
                  <c:v>2.7446700000000001E-2</c:v>
                </c:pt>
                <c:pt idx="22713">
                  <c:v>2.7767199999999999E-2</c:v>
                </c:pt>
                <c:pt idx="22714">
                  <c:v>2.8038E-2</c:v>
                </c:pt>
                <c:pt idx="22715">
                  <c:v>2.82589E-2</c:v>
                </c:pt>
                <c:pt idx="22716">
                  <c:v>2.8429599999999999E-2</c:v>
                </c:pt>
                <c:pt idx="22717">
                  <c:v>2.85499E-2</c:v>
                </c:pt>
                <c:pt idx="22718">
                  <c:v>2.8620400000000001E-2</c:v>
                </c:pt>
                <c:pt idx="22719">
                  <c:v>2.8642000000000001E-2</c:v>
                </c:pt>
                <c:pt idx="22720">
                  <c:v>2.86152E-2</c:v>
                </c:pt>
                <c:pt idx="22721">
                  <c:v>2.8540099999999999E-2</c:v>
                </c:pt>
                <c:pt idx="22722">
                  <c:v>2.84173E-2</c:v>
                </c:pt>
                <c:pt idx="22723">
                  <c:v>2.8247399999999999E-2</c:v>
                </c:pt>
                <c:pt idx="22724">
                  <c:v>2.8031E-2</c:v>
                </c:pt>
                <c:pt idx="22725">
                  <c:v>2.7768600000000001E-2</c:v>
                </c:pt>
                <c:pt idx="22726">
                  <c:v>2.7460999999999999E-2</c:v>
                </c:pt>
                <c:pt idx="22727">
                  <c:v>2.7109000000000001E-2</c:v>
                </c:pt>
                <c:pt idx="22728">
                  <c:v>2.6713199999999999E-2</c:v>
                </c:pt>
                <c:pt idx="22729">
                  <c:v>2.6274700000000002E-2</c:v>
                </c:pt>
                <c:pt idx="22730">
                  <c:v>2.5795100000000001E-2</c:v>
                </c:pt>
                <c:pt idx="22731">
                  <c:v>2.52759E-2</c:v>
                </c:pt>
                <c:pt idx="22732">
                  <c:v>2.4718400000000001E-2</c:v>
                </c:pt>
                <c:pt idx="22733">
                  <c:v>2.4123599999999999E-2</c:v>
                </c:pt>
                <c:pt idx="22734">
                  <c:v>2.3492699999999998E-2</c:v>
                </c:pt>
                <c:pt idx="22735">
                  <c:v>2.2827299999999998E-2</c:v>
                </c:pt>
                <c:pt idx="22736">
                  <c:v>2.2129200000000002E-2</c:v>
                </c:pt>
                <c:pt idx="22737">
                  <c:v>2.13998E-2</c:v>
                </c:pt>
                <c:pt idx="22738">
                  <c:v>2.06409E-2</c:v>
                </c:pt>
                <c:pt idx="22739">
                  <c:v>1.9853800000000001E-2</c:v>
                </c:pt>
                <c:pt idx="22740">
                  <c:v>1.90403E-2</c:v>
                </c:pt>
                <c:pt idx="22741">
                  <c:v>1.8202200000000002E-2</c:v>
                </c:pt>
                <c:pt idx="22742">
                  <c:v>1.73414E-2</c:v>
                </c:pt>
                <c:pt idx="22743">
                  <c:v>1.64599E-2</c:v>
                </c:pt>
                <c:pt idx="22744">
                  <c:v>1.55596E-2</c:v>
                </c:pt>
                <c:pt idx="22745">
                  <c:v>1.46423E-2</c:v>
                </c:pt>
                <c:pt idx="22746">
                  <c:v>1.3709499999999999E-2</c:v>
                </c:pt>
                <c:pt idx="22747">
                  <c:v>1.2762600000000001E-2</c:v>
                </c:pt>
                <c:pt idx="22748">
                  <c:v>1.1803599999999999E-2</c:v>
                </c:pt>
                <c:pt idx="22749">
                  <c:v>1.08348E-2</c:v>
                </c:pt>
                <c:pt idx="22750" formatCode="0.00E+00">
                  <c:v>9.8584299999999996E-3</c:v>
                </c:pt>
                <c:pt idx="22751" formatCode="0.00E+00">
                  <c:v>8.87633E-3</c:v>
                </c:pt>
                <c:pt idx="22752" formatCode="0.00E+00">
                  <c:v>7.8902299999999998E-3</c:v>
                </c:pt>
                <c:pt idx="22753" formatCode="0.00E+00">
                  <c:v>6.9018300000000003E-3</c:v>
                </c:pt>
                <c:pt idx="22754" formatCode="0.00E+00">
                  <c:v>5.9132200000000003E-3</c:v>
                </c:pt>
                <c:pt idx="22755" formatCode="0.00E+00">
                  <c:v>4.9266099999999997E-3</c:v>
                </c:pt>
                <c:pt idx="22756" formatCode="0.00E+00">
                  <c:v>3.9438199999999998E-3</c:v>
                </c:pt>
                <c:pt idx="22757" formatCode="0.00E+00">
                  <c:v>2.9662600000000001E-3</c:v>
                </c:pt>
                <c:pt idx="22758" formatCode="0.00E+00">
                  <c:v>1.9954299999999999E-3</c:v>
                </c:pt>
                <c:pt idx="22759" formatCode="0.00E+00">
                  <c:v>1.03315E-3</c:v>
                </c:pt>
                <c:pt idx="22760" formatCode="0.00E+00">
                  <c:v>8.1349599999999998E-5</c:v>
                </c:pt>
                <c:pt idx="22761" formatCode="0.00E+00">
                  <c:v>-8.58156E-4</c:v>
                </c:pt>
                <c:pt idx="22762" formatCode="0.00E+00">
                  <c:v>-1.7833700000000001E-3</c:v>
                </c:pt>
                <c:pt idx="22763" formatCode="0.00E+00">
                  <c:v>-2.69192E-3</c:v>
                </c:pt>
                <c:pt idx="22764" formatCode="0.00E+00">
                  <c:v>-3.5815999999999999E-3</c:v>
                </c:pt>
                <c:pt idx="22765" formatCode="0.00E+00">
                  <c:v>-4.4509600000000003E-3</c:v>
                </c:pt>
                <c:pt idx="22766" formatCode="0.00E+00">
                  <c:v>-5.29913E-3</c:v>
                </c:pt>
                <c:pt idx="22767" formatCode="0.00E+00">
                  <c:v>-6.1249900000000003E-3</c:v>
                </c:pt>
                <c:pt idx="22768" formatCode="0.00E+00">
                  <c:v>-6.9270399999999998E-3</c:v>
                </c:pt>
                <c:pt idx="22769" formatCode="0.00E+00">
                  <c:v>-7.7037499999999997E-3</c:v>
                </c:pt>
                <c:pt idx="22770" formatCode="0.00E+00">
                  <c:v>-8.4537499999999995E-3</c:v>
                </c:pt>
                <c:pt idx="22771" formatCode="0.00E+00">
                  <c:v>-9.1756600000000004E-3</c:v>
                </c:pt>
                <c:pt idx="22772" formatCode="0.00E+00">
                  <c:v>-9.8681399999999992E-3</c:v>
                </c:pt>
                <c:pt idx="22773">
                  <c:v>-1.0529999999999999E-2</c:v>
                </c:pt>
                <c:pt idx="22774">
                  <c:v>-1.11605E-2</c:v>
                </c:pt>
                <c:pt idx="22775">
                  <c:v>-1.17587E-2</c:v>
                </c:pt>
                <c:pt idx="22776">
                  <c:v>-1.2323600000000001E-2</c:v>
                </c:pt>
                <c:pt idx="22777">
                  <c:v>-1.28548E-2</c:v>
                </c:pt>
                <c:pt idx="22778">
                  <c:v>-1.3351699999999999E-2</c:v>
                </c:pt>
                <c:pt idx="22779">
                  <c:v>-1.38139E-2</c:v>
                </c:pt>
                <c:pt idx="22780">
                  <c:v>-1.42407E-2</c:v>
                </c:pt>
                <c:pt idx="22781">
                  <c:v>-1.46312E-2</c:v>
                </c:pt>
                <c:pt idx="22782">
                  <c:v>-1.4985099999999999E-2</c:v>
                </c:pt>
                <c:pt idx="22783">
                  <c:v>-1.5301800000000001E-2</c:v>
                </c:pt>
                <c:pt idx="22784">
                  <c:v>-1.5580999999999999E-2</c:v>
                </c:pt>
                <c:pt idx="22785">
                  <c:v>-1.5822599999999999E-2</c:v>
                </c:pt>
                <c:pt idx="22786">
                  <c:v>-1.6026200000000001E-2</c:v>
                </c:pt>
                <c:pt idx="22787">
                  <c:v>-1.6191799999999999E-2</c:v>
                </c:pt>
                <c:pt idx="22788">
                  <c:v>-1.6319400000000001E-2</c:v>
                </c:pt>
                <c:pt idx="22789">
                  <c:v>-1.6409199999999999E-2</c:v>
                </c:pt>
                <c:pt idx="22790">
                  <c:v>-1.6461799999999999E-2</c:v>
                </c:pt>
                <c:pt idx="22791">
                  <c:v>-1.6477599999999998E-2</c:v>
                </c:pt>
                <c:pt idx="22792">
                  <c:v>-1.6456999999999999E-2</c:v>
                </c:pt>
                <c:pt idx="22793">
                  <c:v>-1.64003E-2</c:v>
                </c:pt>
                <c:pt idx="22794">
                  <c:v>-1.63079E-2</c:v>
                </c:pt>
                <c:pt idx="22795">
                  <c:v>-1.6180400000000001E-2</c:v>
                </c:pt>
                <c:pt idx="22796">
                  <c:v>-1.60187E-2</c:v>
                </c:pt>
                <c:pt idx="22797">
                  <c:v>-1.58242E-2</c:v>
                </c:pt>
                <c:pt idx="22798">
                  <c:v>-1.5597700000000001E-2</c:v>
                </c:pt>
                <c:pt idx="22799">
                  <c:v>-1.53402E-2</c:v>
                </c:pt>
                <c:pt idx="22800">
                  <c:v>-1.50525E-2</c:v>
                </c:pt>
                <c:pt idx="22801">
                  <c:v>-1.47359E-2</c:v>
                </c:pt>
                <c:pt idx="22802">
                  <c:v>-1.43912E-2</c:v>
                </c:pt>
                <c:pt idx="22803">
                  <c:v>-1.4019500000000001E-2</c:v>
                </c:pt>
                <c:pt idx="22804">
                  <c:v>-1.36215E-2</c:v>
                </c:pt>
                <c:pt idx="22805">
                  <c:v>-1.31985E-2</c:v>
                </c:pt>
                <c:pt idx="22806">
                  <c:v>-1.2751999999999999E-2</c:v>
                </c:pt>
                <c:pt idx="22807">
                  <c:v>-1.22834E-2</c:v>
                </c:pt>
                <c:pt idx="22808">
                  <c:v>-1.17941E-2</c:v>
                </c:pt>
                <c:pt idx="22809">
                  <c:v>-1.12858E-2</c:v>
                </c:pt>
                <c:pt idx="22810">
                  <c:v>-1.076E-2</c:v>
                </c:pt>
                <c:pt idx="22811">
                  <c:v>-1.0218E-2</c:v>
                </c:pt>
                <c:pt idx="22812" formatCode="0.00E+00">
                  <c:v>-9.6608100000000006E-3</c:v>
                </c:pt>
                <c:pt idx="22813" formatCode="0.00E+00">
                  <c:v>-9.08926E-3</c:v>
                </c:pt>
                <c:pt idx="22814" formatCode="0.00E+00">
                  <c:v>-8.5045099999999998E-3</c:v>
                </c:pt>
                <c:pt idx="22815" formatCode="0.00E+00">
                  <c:v>-7.9081399999999993E-3</c:v>
                </c:pt>
                <c:pt idx="22816" formatCode="0.00E+00">
                  <c:v>-7.3017000000000004E-3</c:v>
                </c:pt>
                <c:pt idx="22817" formatCode="0.00E+00">
                  <c:v>-6.68675E-3</c:v>
                </c:pt>
                <c:pt idx="22818" formatCode="0.00E+00">
                  <c:v>-6.0653599999999997E-3</c:v>
                </c:pt>
                <c:pt idx="22819" formatCode="0.00E+00">
                  <c:v>-5.4398800000000002E-3</c:v>
                </c:pt>
                <c:pt idx="22820" formatCode="0.00E+00">
                  <c:v>-4.8124200000000004E-3</c:v>
                </c:pt>
                <c:pt idx="22821" formatCode="0.00E+00">
                  <c:v>-4.18477E-3</c:v>
                </c:pt>
                <c:pt idx="22822" formatCode="0.00E+00">
                  <c:v>-3.5584900000000001E-3</c:v>
                </c:pt>
                <c:pt idx="22823" formatCode="0.00E+00">
                  <c:v>-2.9351899999999998E-3</c:v>
                </c:pt>
                <c:pt idx="22824" formatCode="0.00E+00">
                  <c:v>-2.3167299999999999E-3</c:v>
                </c:pt>
                <c:pt idx="22825" formatCode="0.00E+00">
                  <c:v>-1.70503E-3</c:v>
                </c:pt>
                <c:pt idx="22826" formatCode="0.00E+00">
                  <c:v>-1.1020100000000001E-3</c:v>
                </c:pt>
                <c:pt idx="22827" formatCode="0.00E+00">
                  <c:v>-5.0965500000000003E-4</c:v>
                </c:pt>
                <c:pt idx="22828" formatCode="0.00E+00">
                  <c:v>7.0136399999999995E-5</c:v>
                </c:pt>
                <c:pt idx="22829" formatCode="0.00E+00">
                  <c:v>6.3566800000000004E-4</c:v>
                </c:pt>
                <c:pt idx="22830" formatCode="0.00E+00">
                  <c:v>1.18531E-3</c:v>
                </c:pt>
                <c:pt idx="22831" formatCode="0.00E+00">
                  <c:v>1.71732E-3</c:v>
                </c:pt>
                <c:pt idx="22832" formatCode="0.00E+00">
                  <c:v>2.2300800000000002E-3</c:v>
                </c:pt>
                <c:pt idx="22833" formatCode="0.00E+00">
                  <c:v>2.72244E-3</c:v>
                </c:pt>
                <c:pt idx="22834" formatCode="0.00E+00">
                  <c:v>3.1936E-3</c:v>
                </c:pt>
                <c:pt idx="22835" formatCode="0.00E+00">
                  <c:v>3.64277E-3</c:v>
                </c:pt>
                <c:pt idx="22836" formatCode="0.00E+00">
                  <c:v>4.0689200000000002E-3</c:v>
                </c:pt>
                <c:pt idx="22837" formatCode="0.00E+00">
                  <c:v>4.4707899999999997E-3</c:v>
                </c:pt>
                <c:pt idx="22838" formatCode="0.00E+00">
                  <c:v>4.8470199999999996E-3</c:v>
                </c:pt>
                <c:pt idx="22839" formatCode="0.00E+00">
                  <c:v>5.1963199999999999E-3</c:v>
                </c:pt>
                <c:pt idx="22840" formatCode="0.00E+00">
                  <c:v>5.5173899999999996E-3</c:v>
                </c:pt>
                <c:pt idx="22841" formatCode="0.00E+00">
                  <c:v>5.8086400000000003E-3</c:v>
                </c:pt>
                <c:pt idx="22842" formatCode="0.00E+00">
                  <c:v>6.0681199999999998E-3</c:v>
                </c:pt>
                <c:pt idx="22843" formatCode="0.00E+00">
                  <c:v>6.2942500000000004E-3</c:v>
                </c:pt>
                <c:pt idx="22844" formatCode="0.00E+00">
                  <c:v>6.4861700000000003E-3</c:v>
                </c:pt>
                <c:pt idx="22845" formatCode="0.00E+00">
                  <c:v>6.6434700000000003E-3</c:v>
                </c:pt>
                <c:pt idx="22846" formatCode="0.00E+00">
                  <c:v>6.76561E-3</c:v>
                </c:pt>
                <c:pt idx="22847" formatCode="0.00E+00">
                  <c:v>6.8518600000000004E-3</c:v>
                </c:pt>
                <c:pt idx="22848" formatCode="0.00E+00">
                  <c:v>6.9013099999999999E-3</c:v>
                </c:pt>
                <c:pt idx="22849" formatCode="0.00E+00">
                  <c:v>6.9129100000000004E-3</c:v>
                </c:pt>
                <c:pt idx="22850" formatCode="0.00E+00">
                  <c:v>6.8855899999999996E-3</c:v>
                </c:pt>
                <c:pt idx="22851" formatCode="0.00E+00">
                  <c:v>6.8185499999999996E-3</c:v>
                </c:pt>
                <c:pt idx="22852" formatCode="0.00E+00">
                  <c:v>6.7114100000000001E-3</c:v>
                </c:pt>
                <c:pt idx="22853" formatCode="0.00E+00">
                  <c:v>6.5638900000000002E-3</c:v>
                </c:pt>
                <c:pt idx="22854" formatCode="0.00E+00">
                  <c:v>6.3756699999999999E-3</c:v>
                </c:pt>
                <c:pt idx="22855" formatCode="0.00E+00">
                  <c:v>6.1462799999999996E-3</c:v>
                </c:pt>
                <c:pt idx="22856" formatCode="0.00E+00">
                  <c:v>5.8753099999999999E-3</c:v>
                </c:pt>
                <c:pt idx="22857" formatCode="0.00E+00">
                  <c:v>5.5626499999999997E-3</c:v>
                </c:pt>
                <c:pt idx="22858" formatCode="0.00E+00">
                  <c:v>5.2084799999999997E-3</c:v>
                </c:pt>
                <c:pt idx="22859" formatCode="0.00E+00">
                  <c:v>4.8129899999999996E-3</c:v>
                </c:pt>
                <c:pt idx="22860" formatCode="0.00E+00">
                  <c:v>4.3764299999999997E-3</c:v>
                </c:pt>
                <c:pt idx="22861" formatCode="0.00E+00">
                  <c:v>3.8995499999999999E-3</c:v>
                </c:pt>
                <c:pt idx="22862" formatCode="0.00E+00">
                  <c:v>3.3834300000000002E-3</c:v>
                </c:pt>
                <c:pt idx="22863" formatCode="0.00E+00">
                  <c:v>2.82914E-3</c:v>
                </c:pt>
                <c:pt idx="22864" formatCode="0.00E+00">
                  <c:v>2.2374199999999999E-3</c:v>
                </c:pt>
                <c:pt idx="22865" formatCode="0.00E+00">
                  <c:v>1.6088700000000001E-3</c:v>
                </c:pt>
                <c:pt idx="22866" formatCode="0.00E+00">
                  <c:v>9.4458300000000003E-4</c:v>
                </c:pt>
                <c:pt idx="22867" formatCode="0.00E+00">
                  <c:v>2.4573999999999999E-4</c:v>
                </c:pt>
                <c:pt idx="22868" formatCode="0.00E+00">
                  <c:v>-4.8695100000000001E-4</c:v>
                </c:pt>
                <c:pt idx="22869" formatCode="0.00E+00">
                  <c:v>-1.2530099999999999E-3</c:v>
                </c:pt>
                <c:pt idx="22870" formatCode="0.00E+00">
                  <c:v>-2.0516599999999999E-3</c:v>
                </c:pt>
                <c:pt idx="22871" formatCode="0.00E+00">
                  <c:v>-2.88201E-3</c:v>
                </c:pt>
                <c:pt idx="22872" formatCode="0.00E+00">
                  <c:v>-3.74325E-3</c:v>
                </c:pt>
                <c:pt idx="22873" formatCode="0.00E+00">
                  <c:v>-4.6343799999999996E-3</c:v>
                </c:pt>
                <c:pt idx="22874" formatCode="0.00E+00">
                  <c:v>-5.5543199999999997E-3</c:v>
                </c:pt>
                <c:pt idx="22875" formatCode="0.00E+00">
                  <c:v>-6.502E-3</c:v>
                </c:pt>
                <c:pt idx="22876" formatCode="0.00E+00">
                  <c:v>-7.4761999999999997E-3</c:v>
                </c:pt>
                <c:pt idx="22877" formatCode="0.00E+00">
                  <c:v>-8.4754300000000008E-3</c:v>
                </c:pt>
                <c:pt idx="22878" formatCode="0.00E+00">
                  <c:v>-9.4980299999999993E-3</c:v>
                </c:pt>
                <c:pt idx="22879">
                  <c:v>-1.0541999999999999E-2</c:v>
                </c:pt>
                <c:pt idx="22880">
                  <c:v>-1.1605300000000001E-2</c:v>
                </c:pt>
                <c:pt idx="22881">
                  <c:v>-1.2686299999999999E-2</c:v>
                </c:pt>
                <c:pt idx="22882">
                  <c:v>-1.3783800000000001E-2</c:v>
                </c:pt>
                <c:pt idx="22883">
                  <c:v>-1.48962E-2</c:v>
                </c:pt>
                <c:pt idx="22884">
                  <c:v>-1.6021199999999999E-2</c:v>
                </c:pt>
                <c:pt idx="22885">
                  <c:v>-1.7156100000000001E-2</c:v>
                </c:pt>
                <c:pt idx="22886">
                  <c:v>-1.8298100000000001E-2</c:v>
                </c:pt>
                <c:pt idx="22887">
                  <c:v>-1.9444900000000001E-2</c:v>
                </c:pt>
                <c:pt idx="22888">
                  <c:v>-2.0595100000000002E-2</c:v>
                </c:pt>
                <c:pt idx="22889">
                  <c:v>-2.1746700000000001E-2</c:v>
                </c:pt>
                <c:pt idx="22890">
                  <c:v>-2.2897399999999998E-2</c:v>
                </c:pt>
                <c:pt idx="22891">
                  <c:v>-2.4045500000000001E-2</c:v>
                </c:pt>
                <c:pt idx="22892">
                  <c:v>-2.5189799999999998E-2</c:v>
                </c:pt>
                <c:pt idx="22893">
                  <c:v>-2.6328799999999999E-2</c:v>
                </c:pt>
                <c:pt idx="22894">
                  <c:v>-2.7460200000000001E-2</c:v>
                </c:pt>
                <c:pt idx="22895">
                  <c:v>-2.8581800000000001E-2</c:v>
                </c:pt>
                <c:pt idx="22896">
                  <c:v>-2.96913E-2</c:v>
                </c:pt>
                <c:pt idx="22897">
                  <c:v>-3.07862E-2</c:v>
                </c:pt>
                <c:pt idx="22898">
                  <c:v>-3.1864499999999997E-2</c:v>
                </c:pt>
                <c:pt idx="22899">
                  <c:v>-3.2924599999999998E-2</c:v>
                </c:pt>
                <c:pt idx="22900">
                  <c:v>-3.3965299999999997E-2</c:v>
                </c:pt>
                <c:pt idx="22901">
                  <c:v>-3.49854E-2</c:v>
                </c:pt>
                <c:pt idx="22902">
                  <c:v>-3.5983099999999997E-2</c:v>
                </c:pt>
                <c:pt idx="22903">
                  <c:v>-3.6956700000000002E-2</c:v>
                </c:pt>
                <c:pt idx="22904">
                  <c:v>-3.7903899999999997E-2</c:v>
                </c:pt>
                <c:pt idx="22905">
                  <c:v>-3.8822500000000003E-2</c:v>
                </c:pt>
                <c:pt idx="22906">
                  <c:v>-3.9710500000000003E-2</c:v>
                </c:pt>
                <c:pt idx="22907">
                  <c:v>-4.0565999999999998E-2</c:v>
                </c:pt>
                <c:pt idx="22908">
                  <c:v>-4.1387300000000002E-2</c:v>
                </c:pt>
                <c:pt idx="22909">
                  <c:v>-4.2173200000000001E-2</c:v>
                </c:pt>
                <c:pt idx="22910">
                  <c:v>-4.2921800000000003E-2</c:v>
                </c:pt>
                <c:pt idx="22911">
                  <c:v>-4.3631299999999998E-2</c:v>
                </c:pt>
                <c:pt idx="22912">
                  <c:v>-4.4300100000000002E-2</c:v>
                </c:pt>
                <c:pt idx="22913">
                  <c:v>-4.4927000000000002E-2</c:v>
                </c:pt>
                <c:pt idx="22914">
                  <c:v>-4.5511000000000003E-2</c:v>
                </c:pt>
                <c:pt idx="22915">
                  <c:v>-4.6051099999999998E-2</c:v>
                </c:pt>
                <c:pt idx="22916">
                  <c:v>-4.6546200000000003E-2</c:v>
                </c:pt>
                <c:pt idx="22917">
                  <c:v>-4.69954E-2</c:v>
                </c:pt>
                <c:pt idx="22918">
                  <c:v>-4.7397300000000003E-2</c:v>
                </c:pt>
                <c:pt idx="22919">
                  <c:v>-4.7750800000000003E-2</c:v>
                </c:pt>
                <c:pt idx="22920">
                  <c:v>-4.8054699999999999E-2</c:v>
                </c:pt>
                <c:pt idx="22921">
                  <c:v>-4.8308299999999998E-2</c:v>
                </c:pt>
                <c:pt idx="22922">
                  <c:v>-4.8511100000000001E-2</c:v>
                </c:pt>
                <c:pt idx="22923">
                  <c:v>-4.8662700000000003E-2</c:v>
                </c:pt>
                <c:pt idx="22924">
                  <c:v>-4.8762300000000001E-2</c:v>
                </c:pt>
                <c:pt idx="22925">
                  <c:v>-4.8809400000000003E-2</c:v>
                </c:pt>
                <c:pt idx="22926">
                  <c:v>-4.8803399999999997E-2</c:v>
                </c:pt>
                <c:pt idx="22927">
                  <c:v>-4.87439E-2</c:v>
                </c:pt>
                <c:pt idx="22928">
                  <c:v>-4.8630100000000002E-2</c:v>
                </c:pt>
                <c:pt idx="22929">
                  <c:v>-4.8461400000000002E-2</c:v>
                </c:pt>
                <c:pt idx="22930">
                  <c:v>-4.82374E-2</c:v>
                </c:pt>
                <c:pt idx="22931">
                  <c:v>-4.7958000000000001E-2</c:v>
                </c:pt>
                <c:pt idx="22932">
                  <c:v>-4.7624E-2</c:v>
                </c:pt>
                <c:pt idx="22933">
                  <c:v>-4.7236300000000002E-2</c:v>
                </c:pt>
                <c:pt idx="22934">
                  <c:v>-4.6795400000000001E-2</c:v>
                </c:pt>
                <c:pt idx="22935">
                  <c:v>-4.6301000000000002E-2</c:v>
                </c:pt>
                <c:pt idx="22936">
                  <c:v>-4.5752899999999999E-2</c:v>
                </c:pt>
                <c:pt idx="22937">
                  <c:v>-4.5151299999999998E-2</c:v>
                </c:pt>
                <c:pt idx="22938">
                  <c:v>-4.4497099999999998E-2</c:v>
                </c:pt>
                <c:pt idx="22939">
                  <c:v>-4.3790900000000001E-2</c:v>
                </c:pt>
                <c:pt idx="22940">
                  <c:v>-4.3033500000000002E-2</c:v>
                </c:pt>
                <c:pt idx="22941">
                  <c:v>-4.2225800000000001E-2</c:v>
                </c:pt>
                <c:pt idx="22942">
                  <c:v>-4.1369599999999999E-2</c:v>
                </c:pt>
                <c:pt idx="22943">
                  <c:v>-4.0466299999999997E-2</c:v>
                </c:pt>
                <c:pt idx="22944">
                  <c:v>-3.9516999999999997E-2</c:v>
                </c:pt>
                <c:pt idx="22945">
                  <c:v>-3.8523000000000002E-2</c:v>
                </c:pt>
                <c:pt idx="22946">
                  <c:v>-3.7485400000000002E-2</c:v>
                </c:pt>
                <c:pt idx="22947">
                  <c:v>-3.6405100000000003E-2</c:v>
                </c:pt>
                <c:pt idx="22948">
                  <c:v>-3.5282800000000003E-2</c:v>
                </c:pt>
                <c:pt idx="22949">
                  <c:v>-3.4120400000000002E-2</c:v>
                </c:pt>
                <c:pt idx="22950">
                  <c:v>-3.2920400000000002E-2</c:v>
                </c:pt>
                <c:pt idx="22951">
                  <c:v>-3.1685100000000001E-2</c:v>
                </c:pt>
                <c:pt idx="22952">
                  <c:v>-3.0416200000000001E-2</c:v>
                </c:pt>
                <c:pt idx="22953">
                  <c:v>-2.9115100000000001E-2</c:v>
                </c:pt>
                <c:pt idx="22954">
                  <c:v>-2.7782999999999999E-2</c:v>
                </c:pt>
                <c:pt idx="22955">
                  <c:v>-2.6421E-2</c:v>
                </c:pt>
                <c:pt idx="22956">
                  <c:v>-2.5030299999999998E-2</c:v>
                </c:pt>
                <c:pt idx="22957">
                  <c:v>-2.36128E-2</c:v>
                </c:pt>
                <c:pt idx="22958">
                  <c:v>-2.2171099999999999E-2</c:v>
                </c:pt>
                <c:pt idx="22959">
                  <c:v>-2.07075E-2</c:v>
                </c:pt>
                <c:pt idx="22960">
                  <c:v>-1.9223899999999999E-2</c:v>
                </c:pt>
                <c:pt idx="22961">
                  <c:v>-1.77223E-2</c:v>
                </c:pt>
                <c:pt idx="22962">
                  <c:v>-1.6205199999999999E-2</c:v>
                </c:pt>
                <c:pt idx="22963">
                  <c:v>-1.46753E-2</c:v>
                </c:pt>
                <c:pt idx="22964">
                  <c:v>-1.31352E-2</c:v>
                </c:pt>
                <c:pt idx="22965">
                  <c:v>-1.15873E-2</c:v>
                </c:pt>
                <c:pt idx="22966">
                  <c:v>-1.00345E-2</c:v>
                </c:pt>
                <c:pt idx="22967" formatCode="0.00E+00">
                  <c:v>-8.4792700000000006E-3</c:v>
                </c:pt>
                <c:pt idx="22968" formatCode="0.00E+00">
                  <c:v>-6.9234500000000003E-3</c:v>
                </c:pt>
                <c:pt idx="22969" formatCode="0.00E+00">
                  <c:v>-5.3689899999999997E-3</c:v>
                </c:pt>
                <c:pt idx="22970" formatCode="0.00E+00">
                  <c:v>-3.8180000000000002E-3</c:v>
                </c:pt>
                <c:pt idx="22971" formatCode="0.00E+00">
                  <c:v>-2.2724799999999999E-3</c:v>
                </c:pt>
                <c:pt idx="22972" formatCode="0.00E+00">
                  <c:v>-7.3453699999999995E-4</c:v>
                </c:pt>
                <c:pt idx="22973" formatCode="0.00E+00">
                  <c:v>7.9357099999999997E-4</c:v>
                </c:pt>
                <c:pt idx="22974" formatCode="0.00E+00">
                  <c:v>2.3097600000000001E-3</c:v>
                </c:pt>
                <c:pt idx="22975" formatCode="0.00E+00">
                  <c:v>3.8120699999999999E-3</c:v>
                </c:pt>
                <c:pt idx="22976" formatCode="0.00E+00">
                  <c:v>5.2984E-3</c:v>
                </c:pt>
                <c:pt idx="22977" formatCode="0.00E+00">
                  <c:v>6.7665900000000003E-3</c:v>
                </c:pt>
                <c:pt idx="22978" formatCode="0.00E+00">
                  <c:v>8.2146200000000006E-3</c:v>
                </c:pt>
                <c:pt idx="22979" formatCode="0.00E+00">
                  <c:v>9.6406500000000006E-3</c:v>
                </c:pt>
                <c:pt idx="22980">
                  <c:v>1.1042700000000001E-2</c:v>
                </c:pt>
                <c:pt idx="22981">
                  <c:v>1.24183E-2</c:v>
                </c:pt>
                <c:pt idx="22982">
                  <c:v>1.3765100000000001E-2</c:v>
                </c:pt>
                <c:pt idx="22983">
                  <c:v>1.50809E-2</c:v>
                </c:pt>
                <c:pt idx="22984">
                  <c:v>1.6363800000000001E-2</c:v>
                </c:pt>
                <c:pt idx="22985">
                  <c:v>1.7612099999999999E-2</c:v>
                </c:pt>
                <c:pt idx="22986">
                  <c:v>1.8824E-2</c:v>
                </c:pt>
                <c:pt idx="22987">
                  <c:v>1.9997999999999998E-2</c:v>
                </c:pt>
                <c:pt idx="22988">
                  <c:v>2.11328E-2</c:v>
                </c:pt>
                <c:pt idx="22989">
                  <c:v>2.2227400000000001E-2</c:v>
                </c:pt>
                <c:pt idx="22990">
                  <c:v>2.3280499999999999E-2</c:v>
                </c:pt>
                <c:pt idx="22991">
                  <c:v>2.42904E-2</c:v>
                </c:pt>
                <c:pt idx="22992">
                  <c:v>2.52555E-2</c:v>
                </c:pt>
                <c:pt idx="22993">
                  <c:v>2.6173600000000002E-2</c:v>
                </c:pt>
                <c:pt idx="22994">
                  <c:v>2.7043000000000001E-2</c:v>
                </c:pt>
                <c:pt idx="22995">
                  <c:v>2.7862399999999999E-2</c:v>
                </c:pt>
                <c:pt idx="22996">
                  <c:v>2.8631E-2</c:v>
                </c:pt>
                <c:pt idx="22997">
                  <c:v>2.93479E-2</c:v>
                </c:pt>
                <c:pt idx="22998">
                  <c:v>3.0012199999999999E-2</c:v>
                </c:pt>
                <c:pt idx="22999">
                  <c:v>3.0622699999999999E-2</c:v>
                </c:pt>
                <c:pt idx="23000">
                  <c:v>3.1178299999999999E-2</c:v>
                </c:pt>
                <c:pt idx="23001">
                  <c:v>3.1677900000000002E-2</c:v>
                </c:pt>
                <c:pt idx="23002">
                  <c:v>3.2120599999999999E-2</c:v>
                </c:pt>
                <c:pt idx="23003">
                  <c:v>3.2505699999999998E-2</c:v>
                </c:pt>
                <c:pt idx="23004">
                  <c:v>3.2833000000000001E-2</c:v>
                </c:pt>
                <c:pt idx="23005">
                  <c:v>3.3102899999999998E-2</c:v>
                </c:pt>
                <c:pt idx="23006">
                  <c:v>3.3315999999999998E-2</c:v>
                </c:pt>
                <c:pt idx="23007">
                  <c:v>3.3472099999999998E-2</c:v>
                </c:pt>
                <c:pt idx="23008">
                  <c:v>3.3570999999999997E-2</c:v>
                </c:pt>
                <c:pt idx="23009">
                  <c:v>3.3611799999999997E-2</c:v>
                </c:pt>
                <c:pt idx="23010">
                  <c:v>3.3593900000000003E-2</c:v>
                </c:pt>
                <c:pt idx="23011">
                  <c:v>3.3517199999999997E-2</c:v>
                </c:pt>
                <c:pt idx="23012">
                  <c:v>3.3382700000000001E-2</c:v>
                </c:pt>
                <c:pt idx="23013">
                  <c:v>3.3191699999999998E-2</c:v>
                </c:pt>
                <c:pt idx="23014">
                  <c:v>3.2945500000000003E-2</c:v>
                </c:pt>
                <c:pt idx="23015">
                  <c:v>3.2644100000000002E-2</c:v>
                </c:pt>
                <c:pt idx="23016">
                  <c:v>3.2287900000000001E-2</c:v>
                </c:pt>
                <c:pt idx="23017">
                  <c:v>3.1877500000000003E-2</c:v>
                </c:pt>
                <c:pt idx="23018">
                  <c:v>3.1413700000000003E-2</c:v>
                </c:pt>
                <c:pt idx="23019">
                  <c:v>3.0897000000000001E-2</c:v>
                </c:pt>
                <c:pt idx="23020">
                  <c:v>3.03282E-2</c:v>
                </c:pt>
                <c:pt idx="23021">
                  <c:v>2.9708499999999999E-2</c:v>
                </c:pt>
                <c:pt idx="23022">
                  <c:v>2.9039300000000001E-2</c:v>
                </c:pt>
                <c:pt idx="23023">
                  <c:v>2.8321800000000001E-2</c:v>
                </c:pt>
                <c:pt idx="23024">
                  <c:v>2.75573E-2</c:v>
                </c:pt>
                <c:pt idx="23025">
                  <c:v>2.6747199999999999E-2</c:v>
                </c:pt>
                <c:pt idx="23026">
                  <c:v>2.5892700000000001E-2</c:v>
                </c:pt>
                <c:pt idx="23027">
                  <c:v>2.49949E-2</c:v>
                </c:pt>
                <c:pt idx="23028">
                  <c:v>2.4055199999999999E-2</c:v>
                </c:pt>
                <c:pt idx="23029">
                  <c:v>2.30753E-2</c:v>
                </c:pt>
                <c:pt idx="23030">
                  <c:v>2.2056599999999999E-2</c:v>
                </c:pt>
                <c:pt idx="23031">
                  <c:v>2.1000899999999999E-2</c:v>
                </c:pt>
                <c:pt idx="23032">
                  <c:v>1.9910199999999999E-2</c:v>
                </c:pt>
                <c:pt idx="23033">
                  <c:v>1.8786799999999999E-2</c:v>
                </c:pt>
                <c:pt idx="23034">
                  <c:v>1.7632999999999999E-2</c:v>
                </c:pt>
                <c:pt idx="23035">
                  <c:v>1.6450900000000001E-2</c:v>
                </c:pt>
                <c:pt idx="23036">
                  <c:v>1.5242E-2</c:v>
                </c:pt>
                <c:pt idx="23037">
                  <c:v>1.40083E-2</c:v>
                </c:pt>
                <c:pt idx="23038">
                  <c:v>1.2751999999999999E-2</c:v>
                </c:pt>
                <c:pt idx="23039">
                  <c:v>1.14751E-2</c:v>
                </c:pt>
                <c:pt idx="23040">
                  <c:v>1.01802E-2</c:v>
                </c:pt>
                <c:pt idx="23041" formatCode="0.00E+00">
                  <c:v>8.87019E-3</c:v>
                </c:pt>
                <c:pt idx="23042" formatCode="0.00E+00">
                  <c:v>7.5475799999999999E-3</c:v>
                </c:pt>
                <c:pt idx="23043" formatCode="0.00E+00">
                  <c:v>6.21369E-3</c:v>
                </c:pt>
                <c:pt idx="23044" formatCode="0.00E+00">
                  <c:v>4.8694999999999997E-3</c:v>
                </c:pt>
                <c:pt idx="23045" formatCode="0.00E+00">
                  <c:v>3.5168199999999999E-3</c:v>
                </c:pt>
                <c:pt idx="23046" formatCode="0.00E+00">
                  <c:v>2.15789E-3</c:v>
                </c:pt>
                <c:pt idx="23047" formatCode="0.00E+00">
                  <c:v>7.94468E-4</c:v>
                </c:pt>
                <c:pt idx="23048" formatCode="0.00E+00">
                  <c:v>-5.7198999999999998E-4</c:v>
                </c:pt>
                <c:pt idx="23049" formatCode="0.00E+00">
                  <c:v>-1.9394900000000001E-3</c:v>
                </c:pt>
                <c:pt idx="23050" formatCode="0.00E+00">
                  <c:v>-3.3054899999999999E-3</c:v>
                </c:pt>
                <c:pt idx="23051" formatCode="0.00E+00">
                  <c:v>-4.6676599999999997E-3</c:v>
                </c:pt>
                <c:pt idx="23052" formatCode="0.00E+00">
                  <c:v>-6.0241899999999996E-3</c:v>
                </c:pt>
                <c:pt idx="23053" formatCode="0.00E+00">
                  <c:v>-7.3733999999999996E-3</c:v>
                </c:pt>
                <c:pt idx="23054" formatCode="0.00E+00">
                  <c:v>-8.7133499999999999E-3</c:v>
                </c:pt>
                <c:pt idx="23055">
                  <c:v>-1.00418E-2</c:v>
                </c:pt>
                <c:pt idx="23056">
                  <c:v>-1.1356399999999999E-2</c:v>
                </c:pt>
                <c:pt idx="23057">
                  <c:v>-1.2654200000000001E-2</c:v>
                </c:pt>
                <c:pt idx="23058">
                  <c:v>-1.3933299999999999E-2</c:v>
                </c:pt>
                <c:pt idx="23059">
                  <c:v>-1.5192300000000001E-2</c:v>
                </c:pt>
                <c:pt idx="23060">
                  <c:v>-1.6430799999999999E-2</c:v>
                </c:pt>
                <c:pt idx="23061">
                  <c:v>-1.76475E-2</c:v>
                </c:pt>
                <c:pt idx="23062">
                  <c:v>-1.8840300000000001E-2</c:v>
                </c:pt>
                <c:pt idx="23063">
                  <c:v>-2.0006599999999999E-2</c:v>
                </c:pt>
                <c:pt idx="23064">
                  <c:v>-2.1144300000000001E-2</c:v>
                </c:pt>
                <c:pt idx="23065">
                  <c:v>-2.2251799999999999E-2</c:v>
                </c:pt>
                <c:pt idx="23066">
                  <c:v>-2.3327500000000001E-2</c:v>
                </c:pt>
                <c:pt idx="23067">
                  <c:v>-2.4370300000000001E-2</c:v>
                </c:pt>
                <c:pt idx="23068">
                  <c:v>-2.5378899999999999E-2</c:v>
                </c:pt>
                <c:pt idx="23069">
                  <c:v>-2.6352E-2</c:v>
                </c:pt>
                <c:pt idx="23070">
                  <c:v>-2.72886E-2</c:v>
                </c:pt>
                <c:pt idx="23071">
                  <c:v>-2.8187899999999998E-2</c:v>
                </c:pt>
                <c:pt idx="23072">
                  <c:v>-2.9049200000000001E-2</c:v>
                </c:pt>
                <c:pt idx="23073">
                  <c:v>-2.9871499999999999E-2</c:v>
                </c:pt>
                <c:pt idx="23074">
                  <c:v>-3.0653799999999998E-2</c:v>
                </c:pt>
                <c:pt idx="23075">
                  <c:v>-3.1395100000000002E-2</c:v>
                </c:pt>
                <c:pt idx="23076">
                  <c:v>-3.2094900000000003E-2</c:v>
                </c:pt>
                <c:pt idx="23077">
                  <c:v>-3.2752799999999999E-2</c:v>
                </c:pt>
                <c:pt idx="23078">
                  <c:v>-3.3368500000000002E-2</c:v>
                </c:pt>
                <c:pt idx="23079">
                  <c:v>-3.3941600000000002E-2</c:v>
                </c:pt>
                <c:pt idx="23080">
                  <c:v>-3.4471599999999998E-2</c:v>
                </c:pt>
                <c:pt idx="23081">
                  <c:v>-3.4958099999999999E-2</c:v>
                </c:pt>
                <c:pt idx="23082">
                  <c:v>-3.5400399999999999E-2</c:v>
                </c:pt>
                <c:pt idx="23083">
                  <c:v>-3.5798000000000003E-2</c:v>
                </c:pt>
                <c:pt idx="23084">
                  <c:v>-3.6150399999999999E-2</c:v>
                </c:pt>
                <c:pt idx="23085">
                  <c:v>-3.6457900000000001E-2</c:v>
                </c:pt>
                <c:pt idx="23086">
                  <c:v>-3.6720599999999999E-2</c:v>
                </c:pt>
                <c:pt idx="23087">
                  <c:v>-3.6938499999999999E-2</c:v>
                </c:pt>
                <c:pt idx="23088">
                  <c:v>-3.71118E-2</c:v>
                </c:pt>
                <c:pt idx="23089">
                  <c:v>-3.72409E-2</c:v>
                </c:pt>
                <c:pt idx="23090">
                  <c:v>-3.7325700000000003E-2</c:v>
                </c:pt>
                <c:pt idx="23091">
                  <c:v>-3.7365799999999998E-2</c:v>
                </c:pt>
                <c:pt idx="23092">
                  <c:v>-3.7361100000000001E-2</c:v>
                </c:pt>
                <c:pt idx="23093">
                  <c:v>-3.7312699999999997E-2</c:v>
                </c:pt>
                <c:pt idx="23094">
                  <c:v>-3.7221900000000002E-2</c:v>
                </c:pt>
                <c:pt idx="23095">
                  <c:v>-3.7089499999999997E-2</c:v>
                </c:pt>
                <c:pt idx="23096">
                  <c:v>-3.6916499999999998E-2</c:v>
                </c:pt>
                <c:pt idx="23097">
                  <c:v>-3.6703899999999998E-2</c:v>
                </c:pt>
                <c:pt idx="23098">
                  <c:v>-3.64528E-2</c:v>
                </c:pt>
                <c:pt idx="23099">
                  <c:v>-3.6164300000000003E-2</c:v>
                </c:pt>
                <c:pt idx="23100">
                  <c:v>-3.5839099999999999E-2</c:v>
                </c:pt>
                <c:pt idx="23101">
                  <c:v>-3.5477599999999998E-2</c:v>
                </c:pt>
                <c:pt idx="23102">
                  <c:v>-3.5081000000000001E-2</c:v>
                </c:pt>
                <c:pt idx="23103">
                  <c:v>-3.4650899999999998E-2</c:v>
                </c:pt>
                <c:pt idx="23104">
                  <c:v>-3.4188999999999997E-2</c:v>
                </c:pt>
                <c:pt idx="23105">
                  <c:v>-3.3696799999999999E-2</c:v>
                </c:pt>
                <c:pt idx="23106">
                  <c:v>-3.31756E-2</c:v>
                </c:pt>
                <c:pt idx="23107">
                  <c:v>-3.2626799999999997E-2</c:v>
                </c:pt>
                <c:pt idx="23108">
                  <c:v>-3.2051799999999998E-2</c:v>
                </c:pt>
                <c:pt idx="23109">
                  <c:v>-3.1452000000000001E-2</c:v>
                </c:pt>
                <c:pt idx="23110">
                  <c:v>-3.08293E-2</c:v>
                </c:pt>
                <c:pt idx="23111">
                  <c:v>-3.01856E-2</c:v>
                </c:pt>
                <c:pt idx="23112">
                  <c:v>-2.9522799999999998E-2</c:v>
                </c:pt>
                <c:pt idx="23113">
                  <c:v>-2.8842799999999998E-2</c:v>
                </c:pt>
                <c:pt idx="23114">
                  <c:v>-2.8147200000000001E-2</c:v>
                </c:pt>
                <c:pt idx="23115">
                  <c:v>-2.7437300000000001E-2</c:v>
                </c:pt>
                <c:pt idx="23116">
                  <c:v>-2.6714700000000001E-2</c:v>
                </c:pt>
                <c:pt idx="23117">
                  <c:v>-2.59811E-2</c:v>
                </c:pt>
                <c:pt idx="23118">
                  <c:v>-2.5237699999999998E-2</c:v>
                </c:pt>
                <c:pt idx="23119">
                  <c:v>-2.4485799999999999E-2</c:v>
                </c:pt>
                <c:pt idx="23120">
                  <c:v>-2.3727000000000002E-2</c:v>
                </c:pt>
                <c:pt idx="23121">
                  <c:v>-2.2963299999999999E-2</c:v>
                </c:pt>
                <c:pt idx="23122">
                  <c:v>-2.21967E-2</c:v>
                </c:pt>
                <c:pt idx="23123">
                  <c:v>-2.1429E-2</c:v>
                </c:pt>
                <c:pt idx="23124">
                  <c:v>-2.0661599999999999E-2</c:v>
                </c:pt>
                <c:pt idx="23125">
                  <c:v>-1.9896E-2</c:v>
                </c:pt>
                <c:pt idx="23126">
                  <c:v>-1.9134100000000001E-2</c:v>
                </c:pt>
                <c:pt idx="23127">
                  <c:v>-1.83778E-2</c:v>
                </c:pt>
                <c:pt idx="23128">
                  <c:v>-1.7629200000000001E-2</c:v>
                </c:pt>
                <c:pt idx="23129">
                  <c:v>-1.6890200000000001E-2</c:v>
                </c:pt>
                <c:pt idx="23130">
                  <c:v>-1.6162300000000001E-2</c:v>
                </c:pt>
                <c:pt idx="23131">
                  <c:v>-1.5447300000000001E-2</c:v>
                </c:pt>
                <c:pt idx="23132">
                  <c:v>-1.4746499999999999E-2</c:v>
                </c:pt>
                <c:pt idx="23133">
                  <c:v>-1.40614E-2</c:v>
                </c:pt>
                <c:pt idx="23134">
                  <c:v>-1.3393199999999999E-2</c:v>
                </c:pt>
                <c:pt idx="23135">
                  <c:v>-1.27434E-2</c:v>
                </c:pt>
                <c:pt idx="23136">
                  <c:v>-1.2113199999999999E-2</c:v>
                </c:pt>
                <c:pt idx="23137">
                  <c:v>-1.15038E-2</c:v>
                </c:pt>
                <c:pt idx="23138">
                  <c:v>-1.09161E-2</c:v>
                </c:pt>
                <c:pt idx="23139">
                  <c:v>-1.0350699999999999E-2</c:v>
                </c:pt>
                <c:pt idx="23140" formatCode="0.00E+00">
                  <c:v>-9.8086300000000005E-3</c:v>
                </c:pt>
                <c:pt idx="23141" formatCode="0.00E+00">
                  <c:v>-9.2908399999999999E-3</c:v>
                </c:pt>
                <c:pt idx="23142" formatCode="0.00E+00">
                  <c:v>-8.7980999999999997E-3</c:v>
                </c:pt>
                <c:pt idx="23143" formatCode="0.00E+00">
                  <c:v>-8.3310299999999997E-3</c:v>
                </c:pt>
                <c:pt idx="23144" formatCode="0.00E+00">
                  <c:v>-7.8901900000000001E-3</c:v>
                </c:pt>
                <c:pt idx="23145" formatCode="0.00E+00">
                  <c:v>-7.4760599999999997E-3</c:v>
                </c:pt>
                <c:pt idx="23146" formatCode="0.00E+00">
                  <c:v>-7.0891499999999998E-3</c:v>
                </c:pt>
                <c:pt idx="23147" formatCode="0.00E+00">
                  <c:v>-6.7301000000000001E-3</c:v>
                </c:pt>
                <c:pt idx="23148" formatCode="0.00E+00">
                  <c:v>-6.3996000000000001E-3</c:v>
                </c:pt>
                <c:pt idx="23149" formatCode="0.00E+00">
                  <c:v>-6.0983900000000004E-3</c:v>
                </c:pt>
                <c:pt idx="23150" formatCode="0.00E+00">
                  <c:v>-5.8270099999999997E-3</c:v>
                </c:pt>
                <c:pt idx="23151" formatCode="0.00E+00">
                  <c:v>-5.5856200000000003E-3</c:v>
                </c:pt>
                <c:pt idx="23152" formatCode="0.00E+00">
                  <c:v>-5.37434E-3</c:v>
                </c:pt>
                <c:pt idx="23153" formatCode="0.00E+00">
                  <c:v>-5.1935799999999997E-3</c:v>
                </c:pt>
                <c:pt idx="23154" formatCode="0.00E+00">
                  <c:v>-5.0437199999999998E-3</c:v>
                </c:pt>
                <c:pt idx="23155" formatCode="0.00E+00">
                  <c:v>-4.9247700000000002E-3</c:v>
                </c:pt>
                <c:pt idx="23156" formatCode="0.00E+00">
                  <c:v>-4.83674E-3</c:v>
                </c:pt>
                <c:pt idx="23157" formatCode="0.00E+00">
                  <c:v>-4.7797200000000003E-3</c:v>
                </c:pt>
                <c:pt idx="23158" formatCode="0.00E+00">
                  <c:v>-4.7538299999999997E-3</c:v>
                </c:pt>
                <c:pt idx="23159" formatCode="0.00E+00">
                  <c:v>-4.7591100000000004E-3</c:v>
                </c:pt>
                <c:pt idx="23160" formatCode="0.00E+00">
                  <c:v>-4.7954299999999998E-3</c:v>
                </c:pt>
                <c:pt idx="23161" formatCode="0.00E+00">
                  <c:v>-4.8626299999999997E-3</c:v>
                </c:pt>
                <c:pt idx="23162" formatCode="0.00E+00">
                  <c:v>-4.9606299999999997E-3</c:v>
                </c:pt>
                <c:pt idx="23163" formatCode="0.00E+00">
                  <c:v>-5.08911E-3</c:v>
                </c:pt>
                <c:pt idx="23164" formatCode="0.00E+00">
                  <c:v>-5.2473700000000003E-3</c:v>
                </c:pt>
                <c:pt idx="23165" formatCode="0.00E+00">
                  <c:v>-5.4344299999999996E-3</c:v>
                </c:pt>
                <c:pt idx="23166" formatCode="0.00E+00">
                  <c:v>-5.6492199999999999E-3</c:v>
                </c:pt>
                <c:pt idx="23167" formatCode="0.00E+00">
                  <c:v>-5.8908500000000004E-3</c:v>
                </c:pt>
                <c:pt idx="23168" formatCode="0.00E+00">
                  <c:v>-6.1583200000000001E-3</c:v>
                </c:pt>
                <c:pt idx="23169" formatCode="0.00E+00">
                  <c:v>-6.45044E-3</c:v>
                </c:pt>
                <c:pt idx="23170" formatCode="0.00E+00">
                  <c:v>-6.7660799999999998E-3</c:v>
                </c:pt>
                <c:pt idx="23171" formatCode="0.00E+00">
                  <c:v>-7.1041899999999998E-3</c:v>
                </c:pt>
                <c:pt idx="23172" formatCode="0.00E+00">
                  <c:v>-7.4636900000000003E-3</c:v>
                </c:pt>
                <c:pt idx="23173" formatCode="0.00E+00">
                  <c:v>-7.8433500000000007E-3</c:v>
                </c:pt>
                <c:pt idx="23174" formatCode="0.00E+00">
                  <c:v>-8.2418999999999999E-3</c:v>
                </c:pt>
                <c:pt idx="23175" formatCode="0.00E+00">
                  <c:v>-8.6580800000000003E-3</c:v>
                </c:pt>
                <c:pt idx="23176" formatCode="0.00E+00">
                  <c:v>-9.0907000000000002E-3</c:v>
                </c:pt>
                <c:pt idx="23177" formatCode="0.00E+00">
                  <c:v>-9.5386099999999995E-3</c:v>
                </c:pt>
                <c:pt idx="23178">
                  <c:v>-1.0000800000000001E-2</c:v>
                </c:pt>
                <c:pt idx="23179">
                  <c:v>-1.0476299999999999E-2</c:v>
                </c:pt>
                <c:pt idx="23180">
                  <c:v>-1.0964399999999999E-2</c:v>
                </c:pt>
                <c:pt idx="23181">
                  <c:v>-1.14638E-2</c:v>
                </c:pt>
                <c:pt idx="23182">
                  <c:v>-1.19732E-2</c:v>
                </c:pt>
                <c:pt idx="23183">
                  <c:v>-1.2491E-2</c:v>
                </c:pt>
                <c:pt idx="23184">
                  <c:v>-1.30154E-2</c:v>
                </c:pt>
                <c:pt idx="23185">
                  <c:v>-1.3544799999999999E-2</c:v>
                </c:pt>
                <c:pt idx="23186">
                  <c:v>-1.40777E-2</c:v>
                </c:pt>
                <c:pt idx="23187">
                  <c:v>-1.4612099999999999E-2</c:v>
                </c:pt>
                <c:pt idx="23188">
                  <c:v>-1.5146400000000001E-2</c:v>
                </c:pt>
                <c:pt idx="23189">
                  <c:v>-1.5679100000000001E-2</c:v>
                </c:pt>
                <c:pt idx="23190">
                  <c:v>-1.62086E-2</c:v>
                </c:pt>
                <c:pt idx="23191">
                  <c:v>-1.6733499999999998E-2</c:v>
                </c:pt>
                <c:pt idx="23192">
                  <c:v>-1.7252099999999999E-2</c:v>
                </c:pt>
                <c:pt idx="23193">
                  <c:v>-1.7762500000000001E-2</c:v>
                </c:pt>
                <c:pt idx="23194">
                  <c:v>-1.8262799999999999E-2</c:v>
                </c:pt>
                <c:pt idx="23195">
                  <c:v>-1.8751899999999998E-2</c:v>
                </c:pt>
                <c:pt idx="23196">
                  <c:v>-1.9227000000000001E-2</c:v>
                </c:pt>
                <c:pt idx="23197">
                  <c:v>-1.9682700000000001E-2</c:v>
                </c:pt>
                <c:pt idx="23198">
                  <c:v>-2.0117900000000001E-2</c:v>
                </c:pt>
                <c:pt idx="23199">
                  <c:v>-2.0536200000000001E-2</c:v>
                </c:pt>
                <c:pt idx="23200">
                  <c:v>-2.09366E-2</c:v>
                </c:pt>
                <c:pt idx="23201">
                  <c:v>-2.1315299999999999E-2</c:v>
                </c:pt>
                <c:pt idx="23202">
                  <c:v>-2.1671099999999999E-2</c:v>
                </c:pt>
                <c:pt idx="23203">
                  <c:v>-2.2003700000000001E-2</c:v>
                </c:pt>
                <c:pt idx="23204">
                  <c:v>-2.2311600000000001E-2</c:v>
                </c:pt>
                <c:pt idx="23205">
                  <c:v>-2.25933E-2</c:v>
                </c:pt>
                <c:pt idx="23206">
                  <c:v>-2.2847200000000002E-2</c:v>
                </c:pt>
                <c:pt idx="23207">
                  <c:v>-2.3071899999999999E-2</c:v>
                </c:pt>
                <c:pt idx="23208">
                  <c:v>-2.3266499999999999E-2</c:v>
                </c:pt>
                <c:pt idx="23209">
                  <c:v>-2.3430400000000001E-2</c:v>
                </c:pt>
                <c:pt idx="23210">
                  <c:v>-2.3562799999999998E-2</c:v>
                </c:pt>
                <c:pt idx="23211">
                  <c:v>-2.3662900000000001E-2</c:v>
                </c:pt>
                <c:pt idx="23212">
                  <c:v>-2.3730000000000001E-2</c:v>
                </c:pt>
                <c:pt idx="23213">
                  <c:v>-2.3763699999999999E-2</c:v>
                </c:pt>
                <c:pt idx="23214">
                  <c:v>-2.37635E-2</c:v>
                </c:pt>
                <c:pt idx="23215">
                  <c:v>-2.37285E-2</c:v>
                </c:pt>
                <c:pt idx="23216">
                  <c:v>-2.3658100000000001E-2</c:v>
                </c:pt>
                <c:pt idx="23217">
                  <c:v>-2.35514E-2</c:v>
                </c:pt>
                <c:pt idx="23218">
                  <c:v>-2.3407899999999999E-2</c:v>
                </c:pt>
                <c:pt idx="23219">
                  <c:v>-2.32266E-2</c:v>
                </c:pt>
                <c:pt idx="23220">
                  <c:v>-2.3006700000000001E-2</c:v>
                </c:pt>
                <c:pt idx="23221">
                  <c:v>-2.2747900000000001E-2</c:v>
                </c:pt>
                <c:pt idx="23222">
                  <c:v>-2.2449799999999999E-2</c:v>
                </c:pt>
                <c:pt idx="23223">
                  <c:v>-2.2112E-2</c:v>
                </c:pt>
                <c:pt idx="23224">
                  <c:v>-2.17345E-2</c:v>
                </c:pt>
                <c:pt idx="23225">
                  <c:v>-2.13175E-2</c:v>
                </c:pt>
                <c:pt idx="23226">
                  <c:v>-2.0860799999999999E-2</c:v>
                </c:pt>
                <c:pt idx="23227">
                  <c:v>-2.0364500000000001E-2</c:v>
                </c:pt>
                <c:pt idx="23228">
                  <c:v>-1.9828599999999998E-2</c:v>
                </c:pt>
                <c:pt idx="23229">
                  <c:v>-1.9254E-2</c:v>
                </c:pt>
                <c:pt idx="23230">
                  <c:v>-1.86413E-2</c:v>
                </c:pt>
                <c:pt idx="23231">
                  <c:v>-1.7991400000000001E-2</c:v>
                </c:pt>
                <c:pt idx="23232">
                  <c:v>-1.7304900000000002E-2</c:v>
                </c:pt>
                <c:pt idx="23233">
                  <c:v>-1.6582599999999999E-2</c:v>
                </c:pt>
                <c:pt idx="23234">
                  <c:v>-1.58254E-2</c:v>
                </c:pt>
                <c:pt idx="23235">
                  <c:v>-1.50341E-2</c:v>
                </c:pt>
                <c:pt idx="23236">
                  <c:v>-1.42095E-2</c:v>
                </c:pt>
                <c:pt idx="23237">
                  <c:v>-1.3351999999999999E-2</c:v>
                </c:pt>
                <c:pt idx="23238">
                  <c:v>-1.2462900000000001E-2</c:v>
                </c:pt>
                <c:pt idx="23239">
                  <c:v>-1.1543299999999999E-2</c:v>
                </c:pt>
                <c:pt idx="23240">
                  <c:v>-1.0594599999999999E-2</c:v>
                </c:pt>
                <c:pt idx="23241" formatCode="0.00E+00">
                  <c:v>-9.6179100000000003E-3</c:v>
                </c:pt>
                <c:pt idx="23242" formatCode="0.00E+00">
                  <c:v>-8.6142300000000005E-3</c:v>
                </c:pt>
                <c:pt idx="23243" formatCode="0.00E+00">
                  <c:v>-7.5848E-3</c:v>
                </c:pt>
                <c:pt idx="23244" formatCode="0.00E+00">
                  <c:v>-6.5310000000000003E-3</c:v>
                </c:pt>
                <c:pt idx="23245" formatCode="0.00E+00">
                  <c:v>-5.4547900000000002E-3</c:v>
                </c:pt>
                <c:pt idx="23246" formatCode="0.00E+00">
                  <c:v>-4.3563300000000003E-3</c:v>
                </c:pt>
                <c:pt idx="23247" formatCode="0.00E+00">
                  <c:v>-3.2330499999999999E-3</c:v>
                </c:pt>
                <c:pt idx="23248" formatCode="0.00E+00">
                  <c:v>-2.0870300000000001E-3</c:v>
                </c:pt>
                <c:pt idx="23249" formatCode="0.00E+00">
                  <c:v>-9.24963E-4</c:v>
                </c:pt>
                <c:pt idx="23250" formatCode="0.00E+00">
                  <c:v>2.5101600000000001E-4</c:v>
                </c:pt>
                <c:pt idx="23251" formatCode="0.00E+00">
                  <c:v>1.44125E-3</c:v>
                </c:pt>
                <c:pt idx="23252" formatCode="0.00E+00">
                  <c:v>2.64343E-3</c:v>
                </c:pt>
                <c:pt idx="23253" formatCode="0.00E+00">
                  <c:v>3.8547500000000001E-3</c:v>
                </c:pt>
                <c:pt idx="23254" formatCode="0.00E+00">
                  <c:v>5.0733200000000001E-3</c:v>
                </c:pt>
                <c:pt idx="23255" formatCode="0.00E+00">
                  <c:v>6.2975100000000001E-3</c:v>
                </c:pt>
                <c:pt idx="23256" formatCode="0.00E+00">
                  <c:v>7.5257600000000003E-3</c:v>
                </c:pt>
                <c:pt idx="23257" formatCode="0.00E+00">
                  <c:v>8.7564099999999992E-3</c:v>
                </c:pt>
                <c:pt idx="23258" formatCode="0.00E+00">
                  <c:v>9.9874899999999999E-3</c:v>
                </c:pt>
                <c:pt idx="23259">
                  <c:v>1.12167E-2</c:v>
                </c:pt>
                <c:pt idx="23260">
                  <c:v>1.2441799999999999E-2</c:v>
                </c:pt>
                <c:pt idx="23261">
                  <c:v>1.3660500000000001E-2</c:v>
                </c:pt>
                <c:pt idx="23262">
                  <c:v>1.48708E-2</c:v>
                </c:pt>
                <c:pt idx="23263">
                  <c:v>1.60707E-2</c:v>
                </c:pt>
                <c:pt idx="23264">
                  <c:v>1.7258300000000001E-2</c:v>
                </c:pt>
                <c:pt idx="23265">
                  <c:v>1.8431400000000001E-2</c:v>
                </c:pt>
                <c:pt idx="23266">
                  <c:v>1.95877E-2</c:v>
                </c:pt>
                <c:pt idx="23267">
                  <c:v>2.0725299999999999E-2</c:v>
                </c:pt>
                <c:pt idx="23268">
                  <c:v>2.1842400000000001E-2</c:v>
                </c:pt>
                <c:pt idx="23269">
                  <c:v>2.29369E-2</c:v>
                </c:pt>
                <c:pt idx="23270">
                  <c:v>2.4007000000000001E-2</c:v>
                </c:pt>
                <c:pt idx="23271">
                  <c:v>2.50511E-2</c:v>
                </c:pt>
                <c:pt idx="23272">
                  <c:v>2.6067799999999999E-2</c:v>
                </c:pt>
                <c:pt idx="23273">
                  <c:v>2.7055099999999999E-2</c:v>
                </c:pt>
                <c:pt idx="23274">
                  <c:v>2.8010799999999999E-2</c:v>
                </c:pt>
                <c:pt idx="23275">
                  <c:v>2.8932900000000001E-2</c:v>
                </c:pt>
                <c:pt idx="23276">
                  <c:v>2.9819499999999999E-2</c:v>
                </c:pt>
                <c:pt idx="23277">
                  <c:v>3.0669100000000001E-2</c:v>
                </c:pt>
                <c:pt idx="23278">
                  <c:v>3.1480399999999999E-2</c:v>
                </c:pt>
                <c:pt idx="23279">
                  <c:v>3.2252000000000003E-2</c:v>
                </c:pt>
                <c:pt idx="23280">
                  <c:v>3.2982400000000002E-2</c:v>
                </c:pt>
                <c:pt idx="23281">
                  <c:v>3.3670100000000001E-2</c:v>
                </c:pt>
                <c:pt idx="23282">
                  <c:v>3.4313299999999998E-2</c:v>
                </c:pt>
                <c:pt idx="23283">
                  <c:v>3.4910400000000001E-2</c:v>
                </c:pt>
                <c:pt idx="23284">
                  <c:v>3.5459699999999997E-2</c:v>
                </c:pt>
                <c:pt idx="23285">
                  <c:v>3.5959900000000003E-2</c:v>
                </c:pt>
                <c:pt idx="23286">
                  <c:v>3.6409799999999999E-2</c:v>
                </c:pt>
                <c:pt idx="23287">
                  <c:v>3.6808500000000001E-2</c:v>
                </c:pt>
                <c:pt idx="23288">
                  <c:v>3.7154899999999998E-2</c:v>
                </c:pt>
                <c:pt idx="23289">
                  <c:v>3.7448099999999998E-2</c:v>
                </c:pt>
                <c:pt idx="23290">
                  <c:v>3.7687199999999997E-2</c:v>
                </c:pt>
                <c:pt idx="23291">
                  <c:v>3.78719E-2</c:v>
                </c:pt>
                <c:pt idx="23292">
                  <c:v>3.8001500000000001E-2</c:v>
                </c:pt>
                <c:pt idx="23293">
                  <c:v>3.8075299999999999E-2</c:v>
                </c:pt>
                <c:pt idx="23294">
                  <c:v>3.8092599999999997E-2</c:v>
                </c:pt>
                <c:pt idx="23295">
                  <c:v>3.8052999999999997E-2</c:v>
                </c:pt>
                <c:pt idx="23296">
                  <c:v>3.7956200000000002E-2</c:v>
                </c:pt>
                <c:pt idx="23297">
                  <c:v>3.7802200000000001E-2</c:v>
                </c:pt>
                <c:pt idx="23298">
                  <c:v>3.7590800000000001E-2</c:v>
                </c:pt>
                <c:pt idx="23299">
                  <c:v>3.7321500000000001E-2</c:v>
                </c:pt>
                <c:pt idx="23300">
                  <c:v>3.6994100000000002E-2</c:v>
                </c:pt>
                <c:pt idx="23301">
                  <c:v>3.6608700000000001E-2</c:v>
                </c:pt>
                <c:pt idx="23302">
                  <c:v>3.6165299999999997E-2</c:v>
                </c:pt>
                <c:pt idx="23303">
                  <c:v>3.5664300000000003E-2</c:v>
                </c:pt>
                <c:pt idx="23304">
                  <c:v>3.5105600000000001E-2</c:v>
                </c:pt>
                <c:pt idx="23305">
                  <c:v>3.4489800000000001E-2</c:v>
                </c:pt>
                <c:pt idx="23306">
                  <c:v>3.3817600000000003E-2</c:v>
                </c:pt>
                <c:pt idx="23307">
                  <c:v>3.3089599999999997E-2</c:v>
                </c:pt>
                <c:pt idx="23308">
                  <c:v>3.23069E-2</c:v>
                </c:pt>
                <c:pt idx="23309">
                  <c:v>3.1470100000000001E-2</c:v>
                </c:pt>
                <c:pt idx="23310">
                  <c:v>3.05799E-2</c:v>
                </c:pt>
                <c:pt idx="23311">
                  <c:v>2.9637E-2</c:v>
                </c:pt>
                <c:pt idx="23312">
                  <c:v>2.8642500000000001E-2</c:v>
                </c:pt>
                <c:pt idx="23313">
                  <c:v>2.7597799999999999E-2</c:v>
                </c:pt>
                <c:pt idx="23314">
                  <c:v>2.6504400000000001E-2</c:v>
                </c:pt>
                <c:pt idx="23315">
                  <c:v>2.5363699999999999E-2</c:v>
                </c:pt>
                <c:pt idx="23316">
                  <c:v>2.4176900000000001E-2</c:v>
                </c:pt>
                <c:pt idx="23317">
                  <c:v>2.2945400000000001E-2</c:v>
                </c:pt>
                <c:pt idx="23318">
                  <c:v>2.1670700000000001E-2</c:v>
                </c:pt>
                <c:pt idx="23319">
                  <c:v>2.03541E-2</c:v>
                </c:pt>
                <c:pt idx="23320">
                  <c:v>1.8997300000000002E-2</c:v>
                </c:pt>
                <c:pt idx="23321">
                  <c:v>1.7602300000000001E-2</c:v>
                </c:pt>
                <c:pt idx="23322">
                  <c:v>1.61713E-2</c:v>
                </c:pt>
                <c:pt idx="23323">
                  <c:v>1.47058E-2</c:v>
                </c:pt>
                <c:pt idx="23324">
                  <c:v>1.3207E-2</c:v>
                </c:pt>
                <c:pt idx="23325">
                  <c:v>1.1676600000000001E-2</c:v>
                </c:pt>
                <c:pt idx="23326">
                  <c:v>1.0116399999999999E-2</c:v>
                </c:pt>
                <c:pt idx="23327" formatCode="0.00E+00">
                  <c:v>8.5286100000000007E-3</c:v>
                </c:pt>
                <c:pt idx="23328" formatCode="0.00E+00">
                  <c:v>6.9156299999999999E-3</c:v>
                </c:pt>
                <c:pt idx="23329" formatCode="0.00E+00">
                  <c:v>5.2796500000000003E-3</c:v>
                </c:pt>
                <c:pt idx="23330" formatCode="0.00E+00">
                  <c:v>3.6228499999999999E-3</c:v>
                </c:pt>
                <c:pt idx="23331" formatCode="0.00E+00">
                  <c:v>1.94747E-3</c:v>
                </c:pt>
                <c:pt idx="23332" formatCode="0.00E+00">
                  <c:v>2.5571099999999999E-4</c:v>
                </c:pt>
                <c:pt idx="23333" formatCode="0.00E+00">
                  <c:v>-1.4502600000000001E-3</c:v>
                </c:pt>
                <c:pt idx="23334" formatCode="0.00E+00">
                  <c:v>-3.1683100000000001E-3</c:v>
                </c:pt>
                <c:pt idx="23335" formatCode="0.00E+00">
                  <c:v>-4.8962700000000003E-3</c:v>
                </c:pt>
                <c:pt idx="23336" formatCode="0.00E+00">
                  <c:v>-6.6317600000000004E-3</c:v>
                </c:pt>
                <c:pt idx="23337" formatCode="0.00E+00">
                  <c:v>-8.3722399999999995E-3</c:v>
                </c:pt>
                <c:pt idx="23338">
                  <c:v>-1.0115300000000001E-2</c:v>
                </c:pt>
                <c:pt idx="23339">
                  <c:v>-1.18586E-2</c:v>
                </c:pt>
                <c:pt idx="23340">
                  <c:v>-1.3599699999999999E-2</c:v>
                </c:pt>
                <c:pt idx="23341">
                  <c:v>-1.5336000000000001E-2</c:v>
                </c:pt>
                <c:pt idx="23342">
                  <c:v>-1.7064800000000001E-2</c:v>
                </c:pt>
                <c:pt idx="23343">
                  <c:v>-1.8783899999999999E-2</c:v>
                </c:pt>
                <c:pt idx="23344">
                  <c:v>-2.04908E-2</c:v>
                </c:pt>
                <c:pt idx="23345">
                  <c:v>-2.2183499999999998E-2</c:v>
                </c:pt>
                <c:pt idx="23346">
                  <c:v>-2.3859399999999999E-2</c:v>
                </c:pt>
                <c:pt idx="23347">
                  <c:v>-2.5516299999999999E-2</c:v>
                </c:pt>
                <c:pt idx="23348">
                  <c:v>-2.71519E-2</c:v>
                </c:pt>
                <c:pt idx="23349">
                  <c:v>-2.8764100000000001E-2</c:v>
                </c:pt>
                <c:pt idx="23350">
                  <c:v>-3.0350499999999999E-2</c:v>
                </c:pt>
                <c:pt idx="23351">
                  <c:v>-3.1908899999999997E-2</c:v>
                </c:pt>
                <c:pt idx="23352">
                  <c:v>-3.3437000000000001E-2</c:v>
                </c:pt>
                <c:pt idx="23353">
                  <c:v>-3.4932699999999997E-2</c:v>
                </c:pt>
                <c:pt idx="23354">
                  <c:v>-3.6394200000000002E-2</c:v>
                </c:pt>
                <c:pt idx="23355">
                  <c:v>-3.7819400000000003E-2</c:v>
                </c:pt>
                <c:pt idx="23356">
                  <c:v>-3.9206499999999998E-2</c:v>
                </c:pt>
                <c:pt idx="23357">
                  <c:v>-4.0553499999999999E-2</c:v>
                </c:pt>
                <c:pt idx="23358">
                  <c:v>-4.1858300000000001E-2</c:v>
                </c:pt>
                <c:pt idx="23359">
                  <c:v>-4.3118999999999998E-2</c:v>
                </c:pt>
                <c:pt idx="23360">
                  <c:v>-4.4333900000000002E-2</c:v>
                </c:pt>
                <c:pt idx="23361">
                  <c:v>-4.55015E-2</c:v>
                </c:pt>
                <c:pt idx="23362">
                  <c:v>-4.6620000000000002E-2</c:v>
                </c:pt>
                <c:pt idx="23363">
                  <c:v>-4.7687899999999998E-2</c:v>
                </c:pt>
                <c:pt idx="23364">
                  <c:v>-4.8703499999999997E-2</c:v>
                </c:pt>
                <c:pt idx="23365">
                  <c:v>-4.9665500000000001E-2</c:v>
                </c:pt>
                <c:pt idx="23366">
                  <c:v>-5.0572699999999998E-2</c:v>
                </c:pt>
                <c:pt idx="23367">
                  <c:v>-5.1423799999999999E-2</c:v>
                </c:pt>
                <c:pt idx="23368">
                  <c:v>-5.22175E-2</c:v>
                </c:pt>
                <c:pt idx="23369">
                  <c:v>-5.2952600000000002E-2</c:v>
                </c:pt>
                <c:pt idx="23370">
                  <c:v>-5.3628200000000001E-2</c:v>
                </c:pt>
                <c:pt idx="23371">
                  <c:v>-5.4243199999999998E-2</c:v>
                </c:pt>
                <c:pt idx="23372">
                  <c:v>-5.4796900000000003E-2</c:v>
                </c:pt>
                <c:pt idx="23373">
                  <c:v>-5.5288799999999999E-2</c:v>
                </c:pt>
                <c:pt idx="23374">
                  <c:v>-5.5718299999999998E-2</c:v>
                </c:pt>
                <c:pt idx="23375">
                  <c:v>-5.60849E-2</c:v>
                </c:pt>
                <c:pt idx="23376">
                  <c:v>-5.6388099999999997E-2</c:v>
                </c:pt>
                <c:pt idx="23377">
                  <c:v>-5.6627700000000003E-2</c:v>
                </c:pt>
                <c:pt idx="23378">
                  <c:v>-5.6803399999999997E-2</c:v>
                </c:pt>
                <c:pt idx="23379">
                  <c:v>-5.6915E-2</c:v>
                </c:pt>
                <c:pt idx="23380">
                  <c:v>-5.6962400000000003E-2</c:v>
                </c:pt>
                <c:pt idx="23381">
                  <c:v>-5.6945700000000002E-2</c:v>
                </c:pt>
                <c:pt idx="23382">
                  <c:v>-5.6864699999999997E-2</c:v>
                </c:pt>
                <c:pt idx="23383">
                  <c:v>-5.6719600000000002E-2</c:v>
                </c:pt>
                <c:pt idx="23384">
                  <c:v>-5.65108E-2</c:v>
                </c:pt>
                <c:pt idx="23385">
                  <c:v>-5.62386E-2</c:v>
                </c:pt>
                <c:pt idx="23386">
                  <c:v>-5.5903500000000002E-2</c:v>
                </c:pt>
                <c:pt idx="23387">
                  <c:v>-5.5506E-2</c:v>
                </c:pt>
                <c:pt idx="23388">
                  <c:v>-5.50468E-2</c:v>
                </c:pt>
                <c:pt idx="23389">
                  <c:v>-5.4526699999999997E-2</c:v>
                </c:pt>
                <c:pt idx="23390">
                  <c:v>-5.3946500000000001E-2</c:v>
                </c:pt>
                <c:pt idx="23391">
                  <c:v>-5.3307199999999999E-2</c:v>
                </c:pt>
                <c:pt idx="23392">
                  <c:v>-5.2609499999999997E-2</c:v>
                </c:pt>
                <c:pt idx="23393">
                  <c:v>-5.1854499999999998E-2</c:v>
                </c:pt>
                <c:pt idx="23394">
                  <c:v>-5.1043199999999997E-2</c:v>
                </c:pt>
                <c:pt idx="23395">
                  <c:v>-5.0176800000000001E-2</c:v>
                </c:pt>
                <c:pt idx="23396">
                  <c:v>-4.92567E-2</c:v>
                </c:pt>
                <c:pt idx="23397">
                  <c:v>-4.8284100000000003E-2</c:v>
                </c:pt>
                <c:pt idx="23398">
                  <c:v>-4.7260499999999997E-2</c:v>
                </c:pt>
                <c:pt idx="23399">
                  <c:v>-4.6187400000000003E-2</c:v>
                </c:pt>
                <c:pt idx="23400">
                  <c:v>-4.5066500000000002E-2</c:v>
                </c:pt>
                <c:pt idx="23401">
                  <c:v>-4.3899300000000002E-2</c:v>
                </c:pt>
                <c:pt idx="23402">
                  <c:v>-4.2687500000000003E-2</c:v>
                </c:pt>
                <c:pt idx="23403">
                  <c:v>-4.1432900000000002E-2</c:v>
                </c:pt>
                <c:pt idx="23404">
                  <c:v>-4.0137300000000001E-2</c:v>
                </c:pt>
                <c:pt idx="23405">
                  <c:v>-3.8802499999999997E-2</c:v>
                </c:pt>
                <c:pt idx="23406">
                  <c:v>-3.7430600000000001E-2</c:v>
                </c:pt>
                <c:pt idx="23407">
                  <c:v>-3.6023600000000003E-2</c:v>
                </c:pt>
                <c:pt idx="23408">
                  <c:v>-3.4583299999999997E-2</c:v>
                </c:pt>
                <c:pt idx="23409">
                  <c:v>-3.3111799999999997E-2</c:v>
                </c:pt>
                <c:pt idx="23410">
                  <c:v>-3.1611100000000003E-2</c:v>
                </c:pt>
                <c:pt idx="23411">
                  <c:v>-3.00833E-2</c:v>
                </c:pt>
                <c:pt idx="23412">
                  <c:v>-2.85306E-2</c:v>
                </c:pt>
                <c:pt idx="23413">
                  <c:v>-2.69549E-2</c:v>
                </c:pt>
                <c:pt idx="23414">
                  <c:v>-2.53584E-2</c:v>
                </c:pt>
                <c:pt idx="23415">
                  <c:v>-2.37431E-2</c:v>
                </c:pt>
                <c:pt idx="23416">
                  <c:v>-2.21114E-2</c:v>
                </c:pt>
                <c:pt idx="23417">
                  <c:v>-2.0465400000000002E-2</c:v>
                </c:pt>
                <c:pt idx="23418">
                  <c:v>-1.8807399999999998E-2</c:v>
                </c:pt>
                <c:pt idx="23419">
                  <c:v>-1.7139600000000001E-2</c:v>
                </c:pt>
                <c:pt idx="23420">
                  <c:v>-1.54641E-2</c:v>
                </c:pt>
                <c:pt idx="23421">
                  <c:v>-1.37831E-2</c:v>
                </c:pt>
                <c:pt idx="23422">
                  <c:v>-1.2099E-2</c:v>
                </c:pt>
                <c:pt idx="23423">
                  <c:v>-1.0414E-2</c:v>
                </c:pt>
                <c:pt idx="23424" formatCode="0.00E+00">
                  <c:v>-8.7302200000000003E-3</c:v>
                </c:pt>
                <c:pt idx="23425" formatCode="0.00E+00">
                  <c:v>-7.0498899999999996E-3</c:v>
                </c:pt>
                <c:pt idx="23426" formatCode="0.00E+00">
                  <c:v>-5.3752000000000001E-3</c:v>
                </c:pt>
                <c:pt idx="23427" formatCode="0.00E+00">
                  <c:v>-3.7082700000000001E-3</c:v>
                </c:pt>
                <c:pt idx="23428" formatCode="0.00E+00">
                  <c:v>-2.05119E-3</c:v>
                </c:pt>
                <c:pt idx="23429" formatCode="0.00E+00">
                  <c:v>-4.0604200000000001E-4</c:v>
                </c:pt>
                <c:pt idx="23430" formatCode="0.00E+00">
                  <c:v>1.2251600000000001E-3</c:v>
                </c:pt>
                <c:pt idx="23431" formatCode="0.00E+00">
                  <c:v>2.8404900000000002E-3</c:v>
                </c:pt>
                <c:pt idx="23432" formatCode="0.00E+00">
                  <c:v>4.4380299999999999E-3</c:v>
                </c:pt>
                <c:pt idx="23433" formatCode="0.00E+00">
                  <c:v>6.0158099999999999E-3</c:v>
                </c:pt>
                <c:pt idx="23434" formatCode="0.00E+00">
                  <c:v>7.57195E-3</c:v>
                </c:pt>
                <c:pt idx="23435" formatCode="0.00E+00">
                  <c:v>9.1045999999999992E-3</c:v>
                </c:pt>
                <c:pt idx="23436">
                  <c:v>1.06119E-2</c:v>
                </c:pt>
                <c:pt idx="23437">
                  <c:v>1.2092200000000001E-2</c:v>
                </c:pt>
                <c:pt idx="23438">
                  <c:v>1.3543700000000001E-2</c:v>
                </c:pt>
                <c:pt idx="23439">
                  <c:v>1.49648E-2</c:v>
                </c:pt>
                <c:pt idx="23440">
                  <c:v>1.6353800000000002E-2</c:v>
                </c:pt>
                <c:pt idx="23441">
                  <c:v>1.7709300000000001E-2</c:v>
                </c:pt>
                <c:pt idx="23442">
                  <c:v>1.9029899999999999E-2</c:v>
                </c:pt>
                <c:pt idx="23443">
                  <c:v>2.0314200000000001E-2</c:v>
                </c:pt>
                <c:pt idx="23444">
                  <c:v>2.1560800000000001E-2</c:v>
                </c:pt>
                <c:pt idx="23445">
                  <c:v>2.2768500000000001E-2</c:v>
                </c:pt>
                <c:pt idx="23446">
                  <c:v>2.3936099999999998E-2</c:v>
                </c:pt>
                <c:pt idx="23447">
                  <c:v>2.5062600000000001E-2</c:v>
                </c:pt>
                <c:pt idx="23448">
                  <c:v>2.6146900000000001E-2</c:v>
                </c:pt>
                <c:pt idx="23449">
                  <c:v>2.71881E-2</c:v>
                </c:pt>
                <c:pt idx="23450">
                  <c:v>2.8185399999999999E-2</c:v>
                </c:pt>
                <c:pt idx="23451">
                  <c:v>2.9137699999999999E-2</c:v>
                </c:pt>
                <c:pt idx="23452">
                  <c:v>3.0044399999999999E-2</c:v>
                </c:pt>
                <c:pt idx="23453">
                  <c:v>3.0904899999999999E-2</c:v>
                </c:pt>
                <c:pt idx="23454">
                  <c:v>3.1718499999999997E-2</c:v>
                </c:pt>
                <c:pt idx="23455">
                  <c:v>3.2484899999999997E-2</c:v>
                </c:pt>
                <c:pt idx="23456">
                  <c:v>3.3203499999999997E-2</c:v>
                </c:pt>
                <c:pt idx="23457">
                  <c:v>3.3874000000000001E-2</c:v>
                </c:pt>
                <c:pt idx="23458">
                  <c:v>3.4496199999999998E-2</c:v>
                </c:pt>
                <c:pt idx="23459">
                  <c:v>3.5069799999999998E-2</c:v>
                </c:pt>
                <c:pt idx="23460">
                  <c:v>3.55947E-2</c:v>
                </c:pt>
                <c:pt idx="23461">
                  <c:v>3.60708E-2</c:v>
                </c:pt>
                <c:pt idx="23462">
                  <c:v>3.6498099999999999E-2</c:v>
                </c:pt>
                <c:pt idx="23463">
                  <c:v>3.6876899999999997E-2</c:v>
                </c:pt>
                <c:pt idx="23464">
                  <c:v>3.7207400000000002E-2</c:v>
                </c:pt>
                <c:pt idx="23465">
                  <c:v>3.7489700000000001E-2</c:v>
                </c:pt>
                <c:pt idx="23466">
                  <c:v>3.7724300000000002E-2</c:v>
                </c:pt>
                <c:pt idx="23467">
                  <c:v>3.7911599999999997E-2</c:v>
                </c:pt>
                <c:pt idx="23468">
                  <c:v>3.8052099999999998E-2</c:v>
                </c:pt>
                <c:pt idx="23469">
                  <c:v>3.8146300000000001E-2</c:v>
                </c:pt>
                <c:pt idx="23470">
                  <c:v>3.8194699999999998E-2</c:v>
                </c:pt>
                <c:pt idx="23471">
                  <c:v>3.8198099999999999E-2</c:v>
                </c:pt>
                <c:pt idx="23472">
                  <c:v>3.8157299999999998E-2</c:v>
                </c:pt>
                <c:pt idx="23473">
                  <c:v>3.80729E-2</c:v>
                </c:pt>
                <c:pt idx="23474">
                  <c:v>3.7945899999999998E-2</c:v>
                </c:pt>
                <c:pt idx="23475">
                  <c:v>3.77773E-2</c:v>
                </c:pt>
                <c:pt idx="23476">
                  <c:v>3.7567900000000001E-2</c:v>
                </c:pt>
                <c:pt idx="23477">
                  <c:v>3.7318799999999999E-2</c:v>
                </c:pt>
                <c:pt idx="23478">
                  <c:v>3.70312E-2</c:v>
                </c:pt>
                <c:pt idx="23479">
                  <c:v>3.6706099999999998E-2</c:v>
                </c:pt>
                <c:pt idx="23480">
                  <c:v>3.6344599999999998E-2</c:v>
                </c:pt>
                <c:pt idx="23481">
                  <c:v>3.5948099999999997E-2</c:v>
                </c:pt>
                <c:pt idx="23482">
                  <c:v>3.5517699999999999E-2</c:v>
                </c:pt>
                <c:pt idx="23483">
                  <c:v>3.5054799999999997E-2</c:v>
                </c:pt>
                <c:pt idx="23484">
                  <c:v>3.45607E-2</c:v>
                </c:pt>
                <c:pt idx="23485">
                  <c:v>3.4036799999999999E-2</c:v>
                </c:pt>
                <c:pt idx="23486">
                  <c:v>3.3484300000000002E-2</c:v>
                </c:pt>
                <c:pt idx="23487">
                  <c:v>3.2904799999999998E-2</c:v>
                </c:pt>
                <c:pt idx="23488">
                  <c:v>3.2299799999999997E-2</c:v>
                </c:pt>
                <c:pt idx="23489">
                  <c:v>3.16706E-2</c:v>
                </c:pt>
                <c:pt idx="23490">
                  <c:v>3.10187E-2</c:v>
                </c:pt>
                <c:pt idx="23491">
                  <c:v>3.0345799999999999E-2</c:v>
                </c:pt>
                <c:pt idx="23492">
                  <c:v>2.9653200000000001E-2</c:v>
                </c:pt>
                <c:pt idx="23493">
                  <c:v>2.8942599999999999E-2</c:v>
                </c:pt>
                <c:pt idx="23494">
                  <c:v>2.8215500000000001E-2</c:v>
                </c:pt>
                <c:pt idx="23495">
                  <c:v>2.7473500000000001E-2</c:v>
                </c:pt>
                <c:pt idx="23496">
                  <c:v>2.67178E-2</c:v>
                </c:pt>
                <c:pt idx="23497">
                  <c:v>2.59501E-2</c:v>
                </c:pt>
                <c:pt idx="23498">
                  <c:v>2.5172300000000002E-2</c:v>
                </c:pt>
                <c:pt idx="23499">
                  <c:v>2.4386399999999999E-2</c:v>
                </c:pt>
                <c:pt idx="23500">
                  <c:v>2.3594500000000001E-2</c:v>
                </c:pt>
                <c:pt idx="23501">
                  <c:v>2.27984E-2</c:v>
                </c:pt>
                <c:pt idx="23502">
                  <c:v>2.1999600000000001E-2</c:v>
                </c:pt>
                <c:pt idx="23503">
                  <c:v>2.11989E-2</c:v>
                </c:pt>
                <c:pt idx="23504">
                  <c:v>2.0397200000000001E-2</c:v>
                </c:pt>
                <c:pt idx="23505">
                  <c:v>1.9595399999999999E-2</c:v>
                </c:pt>
                <c:pt idx="23506">
                  <c:v>1.87943E-2</c:v>
                </c:pt>
                <c:pt idx="23507">
                  <c:v>1.7994900000000001E-2</c:v>
                </c:pt>
                <c:pt idx="23508">
                  <c:v>1.7198000000000001E-2</c:v>
                </c:pt>
                <c:pt idx="23509">
                  <c:v>1.64044E-2</c:v>
                </c:pt>
                <c:pt idx="23510">
                  <c:v>1.5614899999999999E-2</c:v>
                </c:pt>
                <c:pt idx="23511">
                  <c:v>1.4830299999999999E-2</c:v>
                </c:pt>
                <c:pt idx="23512">
                  <c:v>1.40511E-2</c:v>
                </c:pt>
                <c:pt idx="23513">
                  <c:v>1.3278099999999999E-2</c:v>
                </c:pt>
                <c:pt idx="23514">
                  <c:v>1.25121E-2</c:v>
                </c:pt>
                <c:pt idx="23515">
                  <c:v>1.1753899999999999E-2</c:v>
                </c:pt>
                <c:pt idx="23516">
                  <c:v>1.1003799999999999E-2</c:v>
                </c:pt>
                <c:pt idx="23517">
                  <c:v>1.0262500000000001E-2</c:v>
                </c:pt>
                <c:pt idx="23518" formatCode="0.00E+00">
                  <c:v>9.5303599999999999E-3</c:v>
                </c:pt>
                <c:pt idx="23519" formatCode="0.00E+00">
                  <c:v>8.8080399999999996E-3</c:v>
                </c:pt>
                <c:pt idx="23520" formatCode="0.00E+00">
                  <c:v>8.09583E-3</c:v>
                </c:pt>
                <c:pt idx="23521" formatCode="0.00E+00">
                  <c:v>7.3943000000000004E-3</c:v>
                </c:pt>
                <c:pt idx="23522" formatCode="0.00E+00">
                  <c:v>6.7044000000000001E-3</c:v>
                </c:pt>
                <c:pt idx="23523" formatCode="0.00E+00">
                  <c:v>6.0266900000000003E-3</c:v>
                </c:pt>
                <c:pt idx="23524" formatCode="0.00E+00">
                  <c:v>5.36105E-3</c:v>
                </c:pt>
                <c:pt idx="23525" formatCode="0.00E+00">
                  <c:v>4.7074999999999999E-3</c:v>
                </c:pt>
                <c:pt idx="23526" formatCode="0.00E+00">
                  <c:v>4.0663599999999998E-3</c:v>
                </c:pt>
                <c:pt idx="23527" formatCode="0.00E+00">
                  <c:v>3.4378199999999999E-3</c:v>
                </c:pt>
                <c:pt idx="23528" formatCode="0.00E+00">
                  <c:v>2.8222400000000002E-3</c:v>
                </c:pt>
                <c:pt idx="23529" formatCode="0.00E+00">
                  <c:v>2.2202400000000001E-3</c:v>
                </c:pt>
                <c:pt idx="23530" formatCode="0.00E+00">
                  <c:v>1.6322400000000001E-3</c:v>
                </c:pt>
                <c:pt idx="23531" formatCode="0.00E+00">
                  <c:v>1.05816E-3</c:v>
                </c:pt>
                <c:pt idx="23532" formatCode="0.00E+00">
                  <c:v>4.9755399999999999E-4</c:v>
                </c:pt>
                <c:pt idx="23533" formatCode="0.00E+00">
                  <c:v>-4.98813E-5</c:v>
                </c:pt>
                <c:pt idx="23534" formatCode="0.00E+00">
                  <c:v>-5.8405200000000005E-4</c:v>
                </c:pt>
                <c:pt idx="23535" formatCode="0.00E+00">
                  <c:v>-1.1049E-3</c:v>
                </c:pt>
                <c:pt idx="23536" formatCode="0.00E+00">
                  <c:v>-1.61264E-3</c:v>
                </c:pt>
                <c:pt idx="23537" formatCode="0.00E+00">
                  <c:v>-2.10742E-3</c:v>
                </c:pt>
                <c:pt idx="23538" formatCode="0.00E+00">
                  <c:v>-2.5893399999999999E-3</c:v>
                </c:pt>
                <c:pt idx="23539" formatCode="0.00E+00">
                  <c:v>-3.05865E-3</c:v>
                </c:pt>
                <c:pt idx="23540" formatCode="0.00E+00">
                  <c:v>-3.5154800000000001E-3</c:v>
                </c:pt>
                <c:pt idx="23541" formatCode="0.00E+00">
                  <c:v>-3.96014E-3</c:v>
                </c:pt>
                <c:pt idx="23542" formatCode="0.00E+00">
                  <c:v>-4.3933699999999997E-3</c:v>
                </c:pt>
                <c:pt idx="23543" formatCode="0.00E+00">
                  <c:v>-4.8154000000000001E-3</c:v>
                </c:pt>
                <c:pt idx="23544" formatCode="0.00E+00">
                  <c:v>-5.2257299999999996E-3</c:v>
                </c:pt>
                <c:pt idx="23545" formatCode="0.00E+00">
                  <c:v>-5.6245899999999996E-3</c:v>
                </c:pt>
                <c:pt idx="23546" formatCode="0.00E+00">
                  <c:v>-6.0140599999999999E-3</c:v>
                </c:pt>
                <c:pt idx="23547" formatCode="0.00E+00">
                  <c:v>-6.3972500000000002E-3</c:v>
                </c:pt>
                <c:pt idx="23548" formatCode="0.00E+00">
                  <c:v>-6.7752699999999999E-3</c:v>
                </c:pt>
                <c:pt idx="23549" formatCode="0.00E+00">
                  <c:v>-7.14607E-3</c:v>
                </c:pt>
                <c:pt idx="23550" formatCode="0.00E+00">
                  <c:v>-7.5072100000000003E-3</c:v>
                </c:pt>
                <c:pt idx="23551" formatCode="0.00E+00">
                  <c:v>-7.8581699999999994E-3</c:v>
                </c:pt>
                <c:pt idx="23552" formatCode="0.00E+00">
                  <c:v>-8.1998399999999999E-3</c:v>
                </c:pt>
                <c:pt idx="23553" formatCode="0.00E+00">
                  <c:v>-8.5328999999999995E-3</c:v>
                </c:pt>
                <c:pt idx="23554" formatCode="0.00E+00">
                  <c:v>-8.8575100000000007E-3</c:v>
                </c:pt>
                <c:pt idx="23555" formatCode="0.00E+00">
                  <c:v>-9.1739899999999999E-3</c:v>
                </c:pt>
                <c:pt idx="23556" formatCode="0.00E+00">
                  <c:v>-9.4831199999999994E-3</c:v>
                </c:pt>
                <c:pt idx="23557" formatCode="0.00E+00">
                  <c:v>-9.7855900000000003E-3</c:v>
                </c:pt>
                <c:pt idx="23558">
                  <c:v>-1.0082000000000001E-2</c:v>
                </c:pt>
                <c:pt idx="23559">
                  <c:v>-1.0373200000000001E-2</c:v>
                </c:pt>
                <c:pt idx="23560">
                  <c:v>-1.0660599999999999E-2</c:v>
                </c:pt>
                <c:pt idx="23561">
                  <c:v>-1.09458E-2</c:v>
                </c:pt>
                <c:pt idx="23562">
                  <c:v>-1.1230199999999999E-2</c:v>
                </c:pt>
                <c:pt idx="23563">
                  <c:v>-1.1514999999999999E-2</c:v>
                </c:pt>
                <c:pt idx="23564">
                  <c:v>-1.1801000000000001E-2</c:v>
                </c:pt>
                <c:pt idx="23565">
                  <c:v>-1.20894E-2</c:v>
                </c:pt>
                <c:pt idx="23566">
                  <c:v>-1.2381400000000001E-2</c:v>
                </c:pt>
                <c:pt idx="23567">
                  <c:v>-1.26772E-2</c:v>
                </c:pt>
                <c:pt idx="23568">
                  <c:v>-1.2976400000000001E-2</c:v>
                </c:pt>
                <c:pt idx="23569">
                  <c:v>-1.3277799999999999E-2</c:v>
                </c:pt>
                <c:pt idx="23570">
                  <c:v>-1.35815E-2</c:v>
                </c:pt>
                <c:pt idx="23571">
                  <c:v>-1.38896E-2</c:v>
                </c:pt>
                <c:pt idx="23572">
                  <c:v>-1.42054E-2</c:v>
                </c:pt>
                <c:pt idx="23573">
                  <c:v>-1.45311E-2</c:v>
                </c:pt>
                <c:pt idx="23574">
                  <c:v>-1.4867999999999999E-2</c:v>
                </c:pt>
                <c:pt idx="23575">
                  <c:v>-1.5216500000000001E-2</c:v>
                </c:pt>
                <c:pt idx="23576">
                  <c:v>-1.5576400000000001E-2</c:v>
                </c:pt>
                <c:pt idx="23577">
                  <c:v>-1.5946399999999999E-2</c:v>
                </c:pt>
                <c:pt idx="23578">
                  <c:v>-1.6324100000000001E-2</c:v>
                </c:pt>
                <c:pt idx="23579">
                  <c:v>-1.67081E-2</c:v>
                </c:pt>
                <c:pt idx="23580">
                  <c:v>-1.7100199999999999E-2</c:v>
                </c:pt>
                <c:pt idx="23581">
                  <c:v>-1.7503299999999999E-2</c:v>
                </c:pt>
                <c:pt idx="23582">
                  <c:v>-1.79186E-2</c:v>
                </c:pt>
                <c:pt idx="23583">
                  <c:v>-1.8344599999999999E-2</c:v>
                </c:pt>
                <c:pt idx="23584">
                  <c:v>-1.87808E-2</c:v>
                </c:pt>
                <c:pt idx="23585">
                  <c:v>-1.9228599999999998E-2</c:v>
                </c:pt>
                <c:pt idx="23586">
                  <c:v>-1.96904E-2</c:v>
                </c:pt>
                <c:pt idx="23587">
                  <c:v>-2.01672E-2</c:v>
                </c:pt>
                <c:pt idx="23588">
                  <c:v>-2.0658599999999999E-2</c:v>
                </c:pt>
                <c:pt idx="23589">
                  <c:v>-2.1164100000000002E-2</c:v>
                </c:pt>
                <c:pt idx="23590">
                  <c:v>-2.1683399999999999E-2</c:v>
                </c:pt>
                <c:pt idx="23591">
                  <c:v>-2.2215700000000001E-2</c:v>
                </c:pt>
                <c:pt idx="23592">
                  <c:v>-2.27593E-2</c:v>
                </c:pt>
                <c:pt idx="23593">
                  <c:v>-2.3312200000000002E-2</c:v>
                </c:pt>
                <c:pt idx="23594">
                  <c:v>-2.38728E-2</c:v>
                </c:pt>
                <c:pt idx="23595">
                  <c:v>-2.44411E-2</c:v>
                </c:pt>
                <c:pt idx="23596">
                  <c:v>-2.50189E-2</c:v>
                </c:pt>
                <c:pt idx="23597">
                  <c:v>-2.56078E-2</c:v>
                </c:pt>
                <c:pt idx="23598">
                  <c:v>-2.6207500000000002E-2</c:v>
                </c:pt>
                <c:pt idx="23599">
                  <c:v>-2.6816699999999999E-2</c:v>
                </c:pt>
                <c:pt idx="23600">
                  <c:v>-2.7434400000000001E-2</c:v>
                </c:pt>
                <c:pt idx="23601">
                  <c:v>-2.80609E-2</c:v>
                </c:pt>
                <c:pt idx="23602">
                  <c:v>-2.8697500000000001E-2</c:v>
                </c:pt>
                <c:pt idx="23603">
                  <c:v>-2.9345199999999998E-2</c:v>
                </c:pt>
                <c:pt idx="23604">
                  <c:v>-3.0003200000000001E-2</c:v>
                </c:pt>
                <c:pt idx="23605">
                  <c:v>-3.0670900000000001E-2</c:v>
                </c:pt>
                <c:pt idx="23606">
                  <c:v>-3.1349599999999998E-2</c:v>
                </c:pt>
                <c:pt idx="23607">
                  <c:v>-3.2041300000000002E-2</c:v>
                </c:pt>
                <c:pt idx="23608">
                  <c:v>-3.27473E-2</c:v>
                </c:pt>
                <c:pt idx="23609">
                  <c:v>-3.3470100000000003E-2</c:v>
                </c:pt>
                <c:pt idx="23610">
                  <c:v>-3.4212600000000003E-2</c:v>
                </c:pt>
                <c:pt idx="23611">
                  <c:v>-3.4974400000000003E-2</c:v>
                </c:pt>
                <c:pt idx="23612">
                  <c:v>-3.5752699999999998E-2</c:v>
                </c:pt>
                <c:pt idx="23613">
                  <c:v>-3.6545599999999998E-2</c:v>
                </c:pt>
                <c:pt idx="23614">
                  <c:v>-3.73538E-2</c:v>
                </c:pt>
                <c:pt idx="23615">
                  <c:v>-3.8178499999999997E-2</c:v>
                </c:pt>
                <c:pt idx="23616">
                  <c:v>-3.9018499999999998E-2</c:v>
                </c:pt>
                <c:pt idx="23617">
                  <c:v>-3.9871700000000003E-2</c:v>
                </c:pt>
                <c:pt idx="23618">
                  <c:v>-4.0736899999999999E-2</c:v>
                </c:pt>
                <c:pt idx="23619">
                  <c:v>-4.1613999999999998E-2</c:v>
                </c:pt>
                <c:pt idx="23620">
                  <c:v>-4.25035E-2</c:v>
                </c:pt>
                <c:pt idx="23621">
                  <c:v>-4.3405600000000003E-2</c:v>
                </c:pt>
                <c:pt idx="23622">
                  <c:v>-4.4319799999999999E-2</c:v>
                </c:pt>
                <c:pt idx="23623">
                  <c:v>-4.5245E-2</c:v>
                </c:pt>
                <c:pt idx="23624">
                  <c:v>-4.6180499999999999E-2</c:v>
                </c:pt>
                <c:pt idx="23625">
                  <c:v>-4.7125399999999998E-2</c:v>
                </c:pt>
                <c:pt idx="23626">
                  <c:v>-4.8077700000000001E-2</c:v>
                </c:pt>
                <c:pt idx="23627">
                  <c:v>-4.9035599999999999E-2</c:v>
                </c:pt>
                <c:pt idx="23628">
                  <c:v>-4.9999099999999998E-2</c:v>
                </c:pt>
                <c:pt idx="23629">
                  <c:v>-5.0968600000000003E-2</c:v>
                </c:pt>
                <c:pt idx="23630">
                  <c:v>-5.19429E-2</c:v>
                </c:pt>
                <c:pt idx="23631">
                  <c:v>-5.2919800000000003E-2</c:v>
                </c:pt>
                <c:pt idx="23632">
                  <c:v>-5.38977E-2</c:v>
                </c:pt>
                <c:pt idx="23633">
                  <c:v>-5.48779E-2</c:v>
                </c:pt>
                <c:pt idx="23634">
                  <c:v>-5.58617E-2</c:v>
                </c:pt>
                <c:pt idx="23635">
                  <c:v>-5.6848999999999997E-2</c:v>
                </c:pt>
                <c:pt idx="23636">
                  <c:v>-5.78399E-2</c:v>
                </c:pt>
                <c:pt idx="23637">
                  <c:v>-5.8834600000000001E-2</c:v>
                </c:pt>
                <c:pt idx="23638">
                  <c:v>-5.9834699999999998E-2</c:v>
                </c:pt>
                <c:pt idx="23639">
                  <c:v>-6.0842399999999998E-2</c:v>
                </c:pt>
                <c:pt idx="23640">
                  <c:v>-6.1858900000000001E-2</c:v>
                </c:pt>
                <c:pt idx="23641">
                  <c:v>-6.2883900000000006E-2</c:v>
                </c:pt>
                <c:pt idx="23642">
                  <c:v>-6.39155E-2</c:v>
                </c:pt>
                <c:pt idx="23643">
                  <c:v>-6.4951099999999998E-2</c:v>
                </c:pt>
                <c:pt idx="23644">
                  <c:v>-6.5987900000000002E-2</c:v>
                </c:pt>
                <c:pt idx="23645">
                  <c:v>-6.7022799999999993E-2</c:v>
                </c:pt>
                <c:pt idx="23646">
                  <c:v>-6.8054100000000006E-2</c:v>
                </c:pt>
                <c:pt idx="23647">
                  <c:v>-6.9083599999999995E-2</c:v>
                </c:pt>
                <c:pt idx="23648">
                  <c:v>-7.0114499999999996E-2</c:v>
                </c:pt>
                <c:pt idx="23649">
                  <c:v>-7.1145700000000006E-2</c:v>
                </c:pt>
                <c:pt idx="23650">
                  <c:v>-7.2172200000000006E-2</c:v>
                </c:pt>
                <c:pt idx="23651">
                  <c:v>-7.3189799999999999E-2</c:v>
                </c:pt>
                <c:pt idx="23652">
                  <c:v>-7.4198200000000006E-2</c:v>
                </c:pt>
                <c:pt idx="23653">
                  <c:v>-7.5197600000000003E-2</c:v>
                </c:pt>
                <c:pt idx="23654">
                  <c:v>-7.6188199999999998E-2</c:v>
                </c:pt>
                <c:pt idx="23655">
                  <c:v>-7.7171000000000003E-2</c:v>
                </c:pt>
                <c:pt idx="23656">
                  <c:v>-7.8145999999999993E-2</c:v>
                </c:pt>
                <c:pt idx="23657">
                  <c:v>-7.9111799999999996E-2</c:v>
                </c:pt>
                <c:pt idx="23658">
                  <c:v>-8.0068100000000003E-2</c:v>
                </c:pt>
                <c:pt idx="23659">
                  <c:v>-8.1015500000000004E-2</c:v>
                </c:pt>
                <c:pt idx="23660">
                  <c:v>-8.1952800000000006E-2</c:v>
                </c:pt>
                <c:pt idx="23661">
                  <c:v>-8.2877000000000006E-2</c:v>
                </c:pt>
                <c:pt idx="23662">
                  <c:v>-8.3785200000000004E-2</c:v>
                </c:pt>
                <c:pt idx="23663">
                  <c:v>-8.4676100000000004E-2</c:v>
                </c:pt>
                <c:pt idx="23664">
                  <c:v>-8.5550799999999996E-2</c:v>
                </c:pt>
                <c:pt idx="23665">
                  <c:v>-8.6411299999999996E-2</c:v>
                </c:pt>
                <c:pt idx="23666">
                  <c:v>-8.7259299999999998E-2</c:v>
                </c:pt>
                <c:pt idx="23667">
                  <c:v>-8.8095099999999996E-2</c:v>
                </c:pt>
                <c:pt idx="23668">
                  <c:v>-8.8918300000000006E-2</c:v>
                </c:pt>
                <c:pt idx="23669">
                  <c:v>-8.9728500000000003E-2</c:v>
                </c:pt>
                <c:pt idx="23670">
                  <c:v>-9.0524900000000005E-2</c:v>
                </c:pt>
                <c:pt idx="23671">
                  <c:v>-9.1306300000000007E-2</c:v>
                </c:pt>
                <c:pt idx="23672">
                  <c:v>-9.2071500000000001E-2</c:v>
                </c:pt>
                <c:pt idx="23673">
                  <c:v>-9.2818100000000001E-2</c:v>
                </c:pt>
                <c:pt idx="23674">
                  <c:v>-9.3542600000000004E-2</c:v>
                </c:pt>
                <c:pt idx="23675">
                  <c:v>-9.4242300000000001E-2</c:v>
                </c:pt>
                <c:pt idx="23676">
                  <c:v>-9.4917699999999994E-2</c:v>
                </c:pt>
                <c:pt idx="23677">
                  <c:v>-9.5572400000000002E-2</c:v>
                </c:pt>
                <c:pt idx="23678">
                  <c:v>-9.6210100000000007E-2</c:v>
                </c:pt>
                <c:pt idx="23679">
                  <c:v>-9.6831600000000004E-2</c:v>
                </c:pt>
                <c:pt idx="23680">
                  <c:v>-9.7435599999999997E-2</c:v>
                </c:pt>
                <c:pt idx="23681">
                  <c:v>-9.8020800000000005E-2</c:v>
                </c:pt>
                <c:pt idx="23682">
                  <c:v>-9.8586199999999999E-2</c:v>
                </c:pt>
                <c:pt idx="23683">
                  <c:v>-9.9131399999999995E-2</c:v>
                </c:pt>
                <c:pt idx="23684">
                  <c:v>-9.9657300000000004E-2</c:v>
                </c:pt>
                <c:pt idx="23685">
                  <c:v>-0.100162</c:v>
                </c:pt>
                <c:pt idx="23686">
                  <c:v>-0.10064099999999999</c:v>
                </c:pt>
                <c:pt idx="23687">
                  <c:v>-0.101092</c:v>
                </c:pt>
                <c:pt idx="23688">
                  <c:v>-0.10151499999999999</c:v>
                </c:pt>
                <c:pt idx="23689">
                  <c:v>-0.10191500000000001</c:v>
                </c:pt>
                <c:pt idx="23690">
                  <c:v>-0.10229199999999999</c:v>
                </c:pt>
                <c:pt idx="23691">
                  <c:v>-0.102647</c:v>
                </c:pt>
                <c:pt idx="23692">
                  <c:v>-0.102981</c:v>
                </c:pt>
                <c:pt idx="23693">
                  <c:v>-0.10328900000000001</c:v>
                </c:pt>
                <c:pt idx="23694">
                  <c:v>-0.103564</c:v>
                </c:pt>
                <c:pt idx="23695">
                  <c:v>-0.103799</c:v>
                </c:pt>
                <c:pt idx="23696">
                  <c:v>-0.103995</c:v>
                </c:pt>
                <c:pt idx="23697">
                  <c:v>-0.104156</c:v>
                </c:pt>
                <c:pt idx="23698">
                  <c:v>-0.104286</c:v>
                </c:pt>
                <c:pt idx="23699">
                  <c:v>-0.10438500000000001</c:v>
                </c:pt>
                <c:pt idx="23700">
                  <c:v>-0.10445599999999999</c:v>
                </c:pt>
                <c:pt idx="23701">
                  <c:v>-0.104502</c:v>
                </c:pt>
                <c:pt idx="23702">
                  <c:v>-0.104521</c:v>
                </c:pt>
                <c:pt idx="23703">
                  <c:v>-0.10451199999999999</c:v>
                </c:pt>
                <c:pt idx="23704">
                  <c:v>-0.104472</c:v>
                </c:pt>
                <c:pt idx="23705">
                  <c:v>-0.104403</c:v>
                </c:pt>
                <c:pt idx="23706">
                  <c:v>-0.10430499999999999</c:v>
                </c:pt>
                <c:pt idx="23707">
                  <c:v>-0.104181</c:v>
                </c:pt>
                <c:pt idx="23708">
                  <c:v>-0.104031</c:v>
                </c:pt>
                <c:pt idx="23709">
                  <c:v>-0.10385999999999999</c:v>
                </c:pt>
                <c:pt idx="23710">
                  <c:v>-0.103672</c:v>
                </c:pt>
                <c:pt idx="23711">
                  <c:v>-0.10347000000000001</c:v>
                </c:pt>
                <c:pt idx="23712">
                  <c:v>-0.103253</c:v>
                </c:pt>
                <c:pt idx="23713">
                  <c:v>-0.103022</c:v>
                </c:pt>
                <c:pt idx="23714">
                  <c:v>-0.102773</c:v>
                </c:pt>
                <c:pt idx="23715">
                  <c:v>-0.102506</c:v>
                </c:pt>
                <c:pt idx="23716">
                  <c:v>-0.10222100000000001</c:v>
                </c:pt>
                <c:pt idx="23717">
                  <c:v>-0.10191600000000001</c:v>
                </c:pt>
                <c:pt idx="23718">
                  <c:v>-0.101591</c:v>
                </c:pt>
                <c:pt idx="23719">
                  <c:v>-0.101246</c:v>
                </c:pt>
                <c:pt idx="23720">
                  <c:v>-0.100882</c:v>
                </c:pt>
                <c:pt idx="23721">
                  <c:v>-0.10050199999999999</c:v>
                </c:pt>
                <c:pt idx="23722">
                  <c:v>-0.10011200000000001</c:v>
                </c:pt>
                <c:pt idx="23723">
                  <c:v>-9.9715899999999996E-2</c:v>
                </c:pt>
                <c:pt idx="23724">
                  <c:v>-9.9314299999999994E-2</c:v>
                </c:pt>
                <c:pt idx="23725">
                  <c:v>-9.8906499999999994E-2</c:v>
                </c:pt>
                <c:pt idx="23726">
                  <c:v>-9.8491300000000004E-2</c:v>
                </c:pt>
                <c:pt idx="23727">
                  <c:v>-9.8069100000000006E-2</c:v>
                </c:pt>
                <c:pt idx="23728">
                  <c:v>-9.7642999999999994E-2</c:v>
                </c:pt>
                <c:pt idx="23729">
                  <c:v>-9.72166E-2</c:v>
                </c:pt>
                <c:pt idx="23730">
                  <c:v>-9.6793500000000005E-2</c:v>
                </c:pt>
                <c:pt idx="23731">
                  <c:v>-9.6378400000000003E-2</c:v>
                </c:pt>
                <c:pt idx="23732">
                  <c:v>-9.5977599999999996E-2</c:v>
                </c:pt>
                <c:pt idx="23733">
                  <c:v>-9.5594399999999996E-2</c:v>
                </c:pt>
                <c:pt idx="23734">
                  <c:v>-9.5228800000000002E-2</c:v>
                </c:pt>
                <c:pt idx="23735">
                  <c:v>-9.4881199999999999E-2</c:v>
                </c:pt>
                <c:pt idx="23736">
                  <c:v>-9.4554799999999994E-2</c:v>
                </c:pt>
                <c:pt idx="23737">
                  <c:v>-9.4253199999999995E-2</c:v>
                </c:pt>
                <c:pt idx="23738">
                  <c:v>-9.3976400000000002E-2</c:v>
                </c:pt>
                <c:pt idx="23739">
                  <c:v>-9.3723500000000001E-2</c:v>
                </c:pt>
                <c:pt idx="23740">
                  <c:v>-9.3497399999999994E-2</c:v>
                </c:pt>
                <c:pt idx="23741">
                  <c:v>-9.3303200000000003E-2</c:v>
                </c:pt>
                <c:pt idx="23742">
                  <c:v>-9.3141600000000005E-2</c:v>
                </c:pt>
                <c:pt idx="23743">
                  <c:v>-9.3008599999999997E-2</c:v>
                </c:pt>
                <c:pt idx="23744">
                  <c:v>-9.2900399999999994E-2</c:v>
                </c:pt>
                <c:pt idx="23745">
                  <c:v>-9.2815900000000007E-2</c:v>
                </c:pt>
                <c:pt idx="23746">
                  <c:v>-9.2754400000000001E-2</c:v>
                </c:pt>
                <c:pt idx="23747">
                  <c:v>-9.2712799999999998E-2</c:v>
                </c:pt>
                <c:pt idx="23748">
                  <c:v>-9.2687900000000004E-2</c:v>
                </c:pt>
                <c:pt idx="23749">
                  <c:v>-9.2682500000000001E-2</c:v>
                </c:pt>
                <c:pt idx="23750">
                  <c:v>-9.2701699999999998E-2</c:v>
                </c:pt>
                <c:pt idx="23751">
                  <c:v>-9.2748700000000003E-2</c:v>
                </c:pt>
                <c:pt idx="23752">
                  <c:v>-9.2826500000000006E-2</c:v>
                </c:pt>
                <c:pt idx="23753">
                  <c:v>-9.2938000000000007E-2</c:v>
                </c:pt>
                <c:pt idx="23754">
                  <c:v>-9.3083600000000002E-2</c:v>
                </c:pt>
                <c:pt idx="23755">
                  <c:v>-9.3262100000000001E-2</c:v>
                </c:pt>
                <c:pt idx="23756">
                  <c:v>-9.3473500000000001E-2</c:v>
                </c:pt>
                <c:pt idx="23757">
                  <c:v>-9.3720200000000004E-2</c:v>
                </c:pt>
                <c:pt idx="23758">
                  <c:v>-9.4005400000000003E-2</c:v>
                </c:pt>
                <c:pt idx="23759">
                  <c:v>-9.4331499999999999E-2</c:v>
                </c:pt>
                <c:pt idx="23760">
                  <c:v>-9.4697799999999999E-2</c:v>
                </c:pt>
                <c:pt idx="23761">
                  <c:v>-9.5102900000000004E-2</c:v>
                </c:pt>
                <c:pt idx="23762">
                  <c:v>-9.5549800000000004E-2</c:v>
                </c:pt>
                <c:pt idx="23763">
                  <c:v>-9.6044199999999996E-2</c:v>
                </c:pt>
                <c:pt idx="23764">
                  <c:v>-9.6587999999999993E-2</c:v>
                </c:pt>
                <c:pt idx="23765">
                  <c:v>-9.7176799999999994E-2</c:v>
                </c:pt>
                <c:pt idx="23766">
                  <c:v>-9.7802399999999998E-2</c:v>
                </c:pt>
                <c:pt idx="23767">
                  <c:v>-9.8457799999999998E-2</c:v>
                </c:pt>
                <c:pt idx="23768">
                  <c:v>-9.9139400000000003E-2</c:v>
                </c:pt>
                <c:pt idx="23769">
                  <c:v>-9.9846299999999999E-2</c:v>
                </c:pt>
                <c:pt idx="23770">
                  <c:v>-0.100578</c:v>
                </c:pt>
                <c:pt idx="23771">
                  <c:v>-0.10133200000000001</c:v>
                </c:pt>
                <c:pt idx="23772">
                  <c:v>-0.10211199999999999</c:v>
                </c:pt>
                <c:pt idx="23773">
                  <c:v>-0.102925</c:v>
                </c:pt>
                <c:pt idx="23774">
                  <c:v>-0.10377699999999999</c:v>
                </c:pt>
                <c:pt idx="23775">
                  <c:v>-0.104666</c:v>
                </c:pt>
                <c:pt idx="23776">
                  <c:v>-0.105586</c:v>
                </c:pt>
                <c:pt idx="23777">
                  <c:v>-0.10653600000000001</c:v>
                </c:pt>
                <c:pt idx="23778">
                  <c:v>-0.107513</c:v>
                </c:pt>
                <c:pt idx="23779">
                  <c:v>-0.108516</c:v>
                </c:pt>
                <c:pt idx="23780">
                  <c:v>-0.109543</c:v>
                </c:pt>
                <c:pt idx="23781">
                  <c:v>-0.110597</c:v>
                </c:pt>
                <c:pt idx="23782">
                  <c:v>-0.111682</c:v>
                </c:pt>
                <c:pt idx="23783">
                  <c:v>-0.112801</c:v>
                </c:pt>
                <c:pt idx="23784">
                  <c:v>-0.113955</c:v>
                </c:pt>
                <c:pt idx="23785">
                  <c:v>-0.115149</c:v>
                </c:pt>
                <c:pt idx="23786">
                  <c:v>-0.11638</c:v>
                </c:pt>
                <c:pt idx="23787">
                  <c:v>-0.117647</c:v>
                </c:pt>
                <c:pt idx="23788">
                  <c:v>-0.118948</c:v>
                </c:pt>
                <c:pt idx="23789">
                  <c:v>-0.120283</c:v>
                </c:pt>
                <c:pt idx="23790">
                  <c:v>-0.121652</c:v>
                </c:pt>
                <c:pt idx="23791">
                  <c:v>-0.123053</c:v>
                </c:pt>
                <c:pt idx="23792">
                  <c:v>-0.124487</c:v>
                </c:pt>
                <c:pt idx="23793">
                  <c:v>-0.12595000000000001</c:v>
                </c:pt>
                <c:pt idx="23794">
                  <c:v>-0.12743699999999999</c:v>
                </c:pt>
                <c:pt idx="23795">
                  <c:v>-0.12894700000000001</c:v>
                </c:pt>
                <c:pt idx="23796">
                  <c:v>-0.13048000000000001</c:v>
                </c:pt>
                <c:pt idx="23797">
                  <c:v>-0.13203400000000001</c:v>
                </c:pt>
                <c:pt idx="23798">
                  <c:v>-0.133606</c:v>
                </c:pt>
                <c:pt idx="23799">
                  <c:v>-0.13519200000000001</c:v>
                </c:pt>
                <c:pt idx="23800">
                  <c:v>-0.13678999999999999</c:v>
                </c:pt>
                <c:pt idx="23801">
                  <c:v>-0.138402</c:v>
                </c:pt>
                <c:pt idx="23802">
                  <c:v>-0.14002800000000001</c:v>
                </c:pt>
                <c:pt idx="23803">
                  <c:v>-0.141675</c:v>
                </c:pt>
                <c:pt idx="23804">
                  <c:v>-0.143348</c:v>
                </c:pt>
                <c:pt idx="23805">
                  <c:v>-0.14504800000000001</c:v>
                </c:pt>
                <c:pt idx="23806">
                  <c:v>-0.14677699999999999</c:v>
                </c:pt>
                <c:pt idx="23807">
                  <c:v>-0.148533</c:v>
                </c:pt>
                <c:pt idx="23808">
                  <c:v>-0.15031600000000001</c:v>
                </c:pt>
                <c:pt idx="23809">
                  <c:v>-0.15212400000000001</c:v>
                </c:pt>
                <c:pt idx="23810">
                  <c:v>-0.15395300000000001</c:v>
                </c:pt>
                <c:pt idx="23811">
                  <c:v>-0.15579499999999999</c:v>
                </c:pt>
                <c:pt idx="23812">
                  <c:v>-0.15764600000000001</c:v>
                </c:pt>
                <c:pt idx="23813">
                  <c:v>-0.15950700000000001</c:v>
                </c:pt>
                <c:pt idx="23814">
                  <c:v>-0.161382</c:v>
                </c:pt>
                <c:pt idx="23815">
                  <c:v>-0.163275</c:v>
                </c:pt>
                <c:pt idx="23816">
                  <c:v>-0.165186</c:v>
                </c:pt>
                <c:pt idx="23817">
                  <c:v>-0.16710900000000001</c:v>
                </c:pt>
                <c:pt idx="23818">
                  <c:v>-0.16904</c:v>
                </c:pt>
                <c:pt idx="23819">
                  <c:v>-0.17097499999999999</c:v>
                </c:pt>
                <c:pt idx="23820">
                  <c:v>-0.17291100000000001</c:v>
                </c:pt>
                <c:pt idx="23821">
                  <c:v>-0.174845</c:v>
                </c:pt>
                <c:pt idx="23822">
                  <c:v>-0.17677899999999999</c:v>
                </c:pt>
                <c:pt idx="23823">
                  <c:v>-0.17871699999999999</c:v>
                </c:pt>
                <c:pt idx="23824">
                  <c:v>-0.18065899999999999</c:v>
                </c:pt>
                <c:pt idx="23825">
                  <c:v>-0.18260699999999999</c:v>
                </c:pt>
                <c:pt idx="23826">
                  <c:v>-0.184562</c:v>
                </c:pt>
                <c:pt idx="23827">
                  <c:v>-0.18652199999999999</c:v>
                </c:pt>
                <c:pt idx="23828">
                  <c:v>-0.18847900000000001</c:v>
                </c:pt>
                <c:pt idx="23829">
                  <c:v>-0.19042799999999999</c:v>
                </c:pt>
                <c:pt idx="23830">
                  <c:v>-0.19237199999999999</c:v>
                </c:pt>
                <c:pt idx="23831">
                  <c:v>-0.19431799999999999</c:v>
                </c:pt>
                <c:pt idx="23832">
                  <c:v>-0.196269</c:v>
                </c:pt>
                <c:pt idx="23833">
                  <c:v>-0.19822999999999999</c:v>
                </c:pt>
                <c:pt idx="23834">
                  <c:v>-0.20019899999999999</c:v>
                </c:pt>
                <c:pt idx="23835">
                  <c:v>-0.20217399999999999</c:v>
                </c:pt>
                <c:pt idx="23836">
                  <c:v>-0.204151</c:v>
                </c:pt>
                <c:pt idx="23837">
                  <c:v>-0.206121</c:v>
                </c:pt>
                <c:pt idx="23838">
                  <c:v>-0.20807600000000001</c:v>
                </c:pt>
                <c:pt idx="23839">
                  <c:v>-0.21001400000000001</c:v>
                </c:pt>
                <c:pt idx="23840">
                  <c:v>-0.21193200000000001</c:v>
                </c:pt>
                <c:pt idx="23841">
                  <c:v>-0.21382699999999999</c:v>
                </c:pt>
                <c:pt idx="23842">
                  <c:v>-0.215693</c:v>
                </c:pt>
                <c:pt idx="23843">
                  <c:v>-0.217529</c:v>
                </c:pt>
                <c:pt idx="23844">
                  <c:v>-0.21934200000000001</c:v>
                </c:pt>
                <c:pt idx="23845">
                  <c:v>-0.221139</c:v>
                </c:pt>
                <c:pt idx="23846">
                  <c:v>-0.22292500000000001</c:v>
                </c:pt>
                <c:pt idx="23847">
                  <c:v>-0.22470200000000001</c:v>
                </c:pt>
                <c:pt idx="23848">
                  <c:v>-0.22647500000000001</c:v>
                </c:pt>
                <c:pt idx="23849">
                  <c:v>-0.228246</c:v>
                </c:pt>
                <c:pt idx="23850">
                  <c:v>-0.23001099999999999</c:v>
                </c:pt>
                <c:pt idx="23851">
                  <c:v>-0.231769</c:v>
                </c:pt>
                <c:pt idx="23852">
                  <c:v>-0.233519</c:v>
                </c:pt>
                <c:pt idx="23853">
                  <c:v>-0.235263</c:v>
                </c:pt>
                <c:pt idx="23854">
                  <c:v>-0.23700199999999999</c:v>
                </c:pt>
                <c:pt idx="23855">
                  <c:v>-0.238735</c:v>
                </c:pt>
                <c:pt idx="23856">
                  <c:v>-0.24045900000000001</c:v>
                </c:pt>
                <c:pt idx="23857">
                  <c:v>-0.242177</c:v>
                </c:pt>
                <c:pt idx="23858">
                  <c:v>-0.24388699999999999</c:v>
                </c:pt>
                <c:pt idx="23859">
                  <c:v>-0.24557999999999999</c:v>
                </c:pt>
                <c:pt idx="23860">
                  <c:v>-0.24724599999999999</c:v>
                </c:pt>
                <c:pt idx="23861">
                  <c:v>-0.24888199999999999</c:v>
                </c:pt>
                <c:pt idx="23862">
                  <c:v>-0.25048799999999999</c:v>
                </c:pt>
                <c:pt idx="23863">
                  <c:v>-0.25207000000000002</c:v>
                </c:pt>
                <c:pt idx="23864">
                  <c:v>-0.25362800000000002</c:v>
                </c:pt>
                <c:pt idx="23865">
                  <c:v>-0.25516100000000003</c:v>
                </c:pt>
                <c:pt idx="23866">
                  <c:v>-0.25667000000000001</c:v>
                </c:pt>
                <c:pt idx="23867">
                  <c:v>-0.25815399999999999</c:v>
                </c:pt>
                <c:pt idx="23868">
                  <c:v>-0.25961299999999998</c:v>
                </c:pt>
                <c:pt idx="23869">
                  <c:v>-0.26104300000000003</c:v>
                </c:pt>
                <c:pt idx="23870">
                  <c:v>-0.26244099999999998</c:v>
                </c:pt>
                <c:pt idx="23871">
                  <c:v>-0.26380199999999998</c:v>
                </c:pt>
                <c:pt idx="23872">
                  <c:v>-0.26512000000000002</c:v>
                </c:pt>
                <c:pt idx="23873">
                  <c:v>-0.26639699999999999</c:v>
                </c:pt>
                <c:pt idx="23874">
                  <c:v>-0.26763799999999999</c:v>
                </c:pt>
                <c:pt idx="23875">
                  <c:v>-0.26884999999999998</c:v>
                </c:pt>
                <c:pt idx="23876">
                  <c:v>-0.27003700000000003</c:v>
                </c:pt>
                <c:pt idx="23877">
                  <c:v>-0.27120100000000003</c:v>
                </c:pt>
                <c:pt idx="23878">
                  <c:v>-0.272343</c:v>
                </c:pt>
                <c:pt idx="23879">
                  <c:v>-0.27345999999999998</c:v>
                </c:pt>
                <c:pt idx="23880">
                  <c:v>-0.27455000000000002</c:v>
                </c:pt>
                <c:pt idx="23881">
                  <c:v>-0.275621</c:v>
                </c:pt>
                <c:pt idx="23882">
                  <c:v>-0.27668100000000001</c:v>
                </c:pt>
                <c:pt idx="23883">
                  <c:v>-0.27772999999999998</c:v>
                </c:pt>
                <c:pt idx="23884">
                  <c:v>-0.27876899999999999</c:v>
                </c:pt>
                <c:pt idx="23885">
                  <c:v>-0.27979599999999999</c:v>
                </c:pt>
                <c:pt idx="23886">
                  <c:v>-0.28080500000000003</c:v>
                </c:pt>
                <c:pt idx="23887">
                  <c:v>-0.28179300000000002</c:v>
                </c:pt>
                <c:pt idx="23888">
                  <c:v>-0.28275899999999998</c:v>
                </c:pt>
                <c:pt idx="23889">
                  <c:v>-0.28370899999999999</c:v>
                </c:pt>
                <c:pt idx="23890">
                  <c:v>-0.28464400000000001</c:v>
                </c:pt>
                <c:pt idx="23891">
                  <c:v>-0.28555700000000001</c:v>
                </c:pt>
                <c:pt idx="23892">
                  <c:v>-0.28644399999999998</c:v>
                </c:pt>
                <c:pt idx="23893">
                  <c:v>-0.28730600000000001</c:v>
                </c:pt>
                <c:pt idx="23894">
                  <c:v>-0.28814000000000001</c:v>
                </c:pt>
                <c:pt idx="23895">
                  <c:v>-0.28894300000000001</c:v>
                </c:pt>
                <c:pt idx="23896">
                  <c:v>-0.28971799999999998</c:v>
                </c:pt>
                <c:pt idx="23897">
                  <c:v>-0.29046899999999998</c:v>
                </c:pt>
                <c:pt idx="23898">
                  <c:v>-0.29120200000000002</c:v>
                </c:pt>
                <c:pt idx="23899">
                  <c:v>-0.29192000000000001</c:v>
                </c:pt>
                <c:pt idx="23900">
                  <c:v>-0.292624</c:v>
                </c:pt>
                <c:pt idx="23901">
                  <c:v>-0.29331400000000002</c:v>
                </c:pt>
                <c:pt idx="23902">
                  <c:v>-0.293985</c:v>
                </c:pt>
                <c:pt idx="23903">
                  <c:v>-0.29463299999999998</c:v>
                </c:pt>
                <c:pt idx="23904">
                  <c:v>-0.29525499999999999</c:v>
                </c:pt>
                <c:pt idx="23905">
                  <c:v>-0.29585099999999998</c:v>
                </c:pt>
                <c:pt idx="23906">
                  <c:v>-0.29642299999999999</c:v>
                </c:pt>
                <c:pt idx="23907">
                  <c:v>-0.29697400000000002</c:v>
                </c:pt>
                <c:pt idx="23908">
                  <c:v>-0.29750900000000002</c:v>
                </c:pt>
                <c:pt idx="23909">
                  <c:v>-0.29803200000000002</c:v>
                </c:pt>
                <c:pt idx="23910">
                  <c:v>-0.298543</c:v>
                </c:pt>
                <c:pt idx="23911">
                  <c:v>-0.299041</c:v>
                </c:pt>
                <c:pt idx="23912">
                  <c:v>-0.29952699999999999</c:v>
                </c:pt>
                <c:pt idx="23913">
                  <c:v>-0.30000399999999999</c:v>
                </c:pt>
                <c:pt idx="23914">
                  <c:v>-0.30047499999999999</c:v>
                </c:pt>
                <c:pt idx="23915">
                  <c:v>-0.30093799999999998</c:v>
                </c:pt>
                <c:pt idx="23916">
                  <c:v>-0.30139300000000002</c:v>
                </c:pt>
                <c:pt idx="23917">
                  <c:v>-0.30184100000000003</c:v>
                </c:pt>
                <c:pt idx="23918">
                  <c:v>-0.30228300000000002</c:v>
                </c:pt>
                <c:pt idx="23919">
                  <c:v>-0.30271199999999998</c:v>
                </c:pt>
                <c:pt idx="23920">
                  <c:v>-0.30311900000000003</c:v>
                </c:pt>
                <c:pt idx="23921">
                  <c:v>-0.303504</c:v>
                </c:pt>
                <c:pt idx="23922">
                  <c:v>-0.30386299999999999</c:v>
                </c:pt>
                <c:pt idx="23923">
                  <c:v>-0.30419299999999999</c:v>
                </c:pt>
                <c:pt idx="23924">
                  <c:v>-0.30449399999999999</c:v>
                </c:pt>
                <c:pt idx="23925">
                  <c:v>-0.30477399999999999</c:v>
                </c:pt>
                <c:pt idx="23926">
                  <c:v>-0.30503599999999997</c:v>
                </c:pt>
                <c:pt idx="23927">
                  <c:v>-0.30528</c:v>
                </c:pt>
                <c:pt idx="23928">
                  <c:v>-0.305504</c:v>
                </c:pt>
                <c:pt idx="23929">
                  <c:v>-0.30571199999999998</c:v>
                </c:pt>
                <c:pt idx="23930">
                  <c:v>-0.30590600000000001</c:v>
                </c:pt>
                <c:pt idx="23931">
                  <c:v>-0.30608200000000002</c:v>
                </c:pt>
                <c:pt idx="23932">
                  <c:v>-0.30624000000000001</c:v>
                </c:pt>
                <c:pt idx="23933">
                  <c:v>-0.30638399999999999</c:v>
                </c:pt>
                <c:pt idx="23934">
                  <c:v>-0.30651899999999999</c:v>
                </c:pt>
                <c:pt idx="23935">
                  <c:v>-0.30664400000000003</c:v>
                </c:pt>
                <c:pt idx="23936">
                  <c:v>-0.306751</c:v>
                </c:pt>
                <c:pt idx="23937">
                  <c:v>-0.30683500000000002</c:v>
                </c:pt>
                <c:pt idx="23938">
                  <c:v>-0.306894</c:v>
                </c:pt>
                <c:pt idx="23939">
                  <c:v>-0.30692999999999998</c:v>
                </c:pt>
                <c:pt idx="23940">
                  <c:v>-0.30695099999999997</c:v>
                </c:pt>
                <c:pt idx="23941">
                  <c:v>-0.30696600000000002</c:v>
                </c:pt>
                <c:pt idx="23942">
                  <c:v>-0.30697999999999998</c:v>
                </c:pt>
                <c:pt idx="23943">
                  <c:v>-0.30698599999999998</c:v>
                </c:pt>
                <c:pt idx="23944">
                  <c:v>-0.306973</c:v>
                </c:pt>
                <c:pt idx="23945">
                  <c:v>-0.30693199999999998</c:v>
                </c:pt>
                <c:pt idx="23946">
                  <c:v>-0.30685899999999999</c:v>
                </c:pt>
                <c:pt idx="23947">
                  <c:v>-0.306755</c:v>
                </c:pt>
                <c:pt idx="23948">
                  <c:v>-0.30662099999999998</c:v>
                </c:pt>
                <c:pt idx="23949">
                  <c:v>-0.30645499999999998</c:v>
                </c:pt>
                <c:pt idx="23950">
                  <c:v>-0.306259</c:v>
                </c:pt>
                <c:pt idx="23951">
                  <c:v>-0.306037</c:v>
                </c:pt>
                <c:pt idx="23952">
                  <c:v>-0.30578699999999998</c:v>
                </c:pt>
                <c:pt idx="23953">
                  <c:v>-0.305504</c:v>
                </c:pt>
                <c:pt idx="23954">
                  <c:v>-0.30518299999999998</c:v>
                </c:pt>
                <c:pt idx="23955">
                  <c:v>-0.30482199999999998</c:v>
                </c:pt>
                <c:pt idx="23956">
                  <c:v>-0.304421</c:v>
                </c:pt>
                <c:pt idx="23957">
                  <c:v>-0.30398500000000001</c:v>
                </c:pt>
                <c:pt idx="23958">
                  <c:v>-0.30352099999999999</c:v>
                </c:pt>
                <c:pt idx="23959">
                  <c:v>-0.30302899999999999</c:v>
                </c:pt>
                <c:pt idx="23960">
                  <c:v>-0.302504</c:v>
                </c:pt>
                <c:pt idx="23961">
                  <c:v>-0.30194199999999999</c:v>
                </c:pt>
                <c:pt idx="23962">
                  <c:v>-0.30133599999999999</c:v>
                </c:pt>
                <c:pt idx="23963">
                  <c:v>-0.30068</c:v>
                </c:pt>
                <c:pt idx="23964">
                  <c:v>-0.29996600000000001</c:v>
                </c:pt>
                <c:pt idx="23965">
                  <c:v>-0.29918899999999998</c:v>
                </c:pt>
                <c:pt idx="23966">
                  <c:v>-0.298346</c:v>
                </c:pt>
                <c:pt idx="23967">
                  <c:v>-0.29743700000000001</c:v>
                </c:pt>
                <c:pt idx="23968">
                  <c:v>-0.29646499999999998</c:v>
                </c:pt>
                <c:pt idx="23969">
                  <c:v>-0.295435</c:v>
                </c:pt>
                <c:pt idx="23970">
                  <c:v>-0.29435499999999998</c:v>
                </c:pt>
                <c:pt idx="23971">
                  <c:v>-0.29322399999999998</c:v>
                </c:pt>
                <c:pt idx="23972">
                  <c:v>-0.29203200000000001</c:v>
                </c:pt>
                <c:pt idx="23973">
                  <c:v>-0.290771</c:v>
                </c:pt>
                <c:pt idx="23974">
                  <c:v>-0.28944399999999998</c:v>
                </c:pt>
                <c:pt idx="23975">
                  <c:v>-0.28806100000000001</c:v>
                </c:pt>
                <c:pt idx="23976">
                  <c:v>-0.28662799999999999</c:v>
                </c:pt>
                <c:pt idx="23977">
                  <c:v>-0.28514499999999998</c:v>
                </c:pt>
                <c:pt idx="23978">
                  <c:v>-0.28361599999999998</c:v>
                </c:pt>
                <c:pt idx="23979">
                  <c:v>-0.28204299999999999</c:v>
                </c:pt>
                <c:pt idx="23980">
                  <c:v>-0.28042400000000001</c:v>
                </c:pt>
                <c:pt idx="23981">
                  <c:v>-0.27875299999999997</c:v>
                </c:pt>
                <c:pt idx="23982">
                  <c:v>-0.27702500000000002</c:v>
                </c:pt>
                <c:pt idx="23983">
                  <c:v>-0.27523900000000001</c:v>
                </c:pt>
                <c:pt idx="23984">
                  <c:v>-0.27339400000000003</c:v>
                </c:pt>
                <c:pt idx="23985">
                  <c:v>-0.27149000000000001</c:v>
                </c:pt>
                <c:pt idx="23986">
                  <c:v>-0.26952500000000001</c:v>
                </c:pt>
                <c:pt idx="23987">
                  <c:v>-0.26750200000000002</c:v>
                </c:pt>
                <c:pt idx="23988">
                  <c:v>-0.26541999999999999</c:v>
                </c:pt>
                <c:pt idx="23989">
                  <c:v>-0.26327600000000001</c:v>
                </c:pt>
                <c:pt idx="23990">
                  <c:v>-0.261073</c:v>
                </c:pt>
                <c:pt idx="23991">
                  <c:v>-0.25881700000000002</c:v>
                </c:pt>
                <c:pt idx="23992">
                  <c:v>-0.25651200000000002</c:v>
                </c:pt>
                <c:pt idx="23993">
                  <c:v>-0.25415599999999999</c:v>
                </c:pt>
                <c:pt idx="23994">
                  <c:v>-0.251753</c:v>
                </c:pt>
                <c:pt idx="23995">
                  <c:v>-0.249304</c:v>
                </c:pt>
                <c:pt idx="23996">
                  <c:v>-0.246805</c:v>
                </c:pt>
                <c:pt idx="23997">
                  <c:v>-0.244255</c:v>
                </c:pt>
                <c:pt idx="23998">
                  <c:v>-0.24166000000000001</c:v>
                </c:pt>
                <c:pt idx="23999">
                  <c:v>-0.23902200000000001</c:v>
                </c:pt>
                <c:pt idx="24000">
                  <c:v>-0.236342</c:v>
                </c:pt>
                <c:pt idx="24001">
                  <c:v>-0.23361799999999999</c:v>
                </c:pt>
                <c:pt idx="24002">
                  <c:v>-0.230854</c:v>
                </c:pt>
                <c:pt idx="24003">
                  <c:v>-0.22805600000000001</c:v>
                </c:pt>
                <c:pt idx="24004">
                  <c:v>-0.22522600000000001</c:v>
                </c:pt>
                <c:pt idx="24005">
                  <c:v>-0.22236500000000001</c:v>
                </c:pt>
                <c:pt idx="24006">
                  <c:v>-0.21947900000000001</c:v>
                </c:pt>
                <c:pt idx="24007">
                  <c:v>-0.21657299999999999</c:v>
                </c:pt>
                <c:pt idx="24008">
                  <c:v>-0.21365000000000001</c:v>
                </c:pt>
                <c:pt idx="24009">
                  <c:v>-0.21071500000000001</c:v>
                </c:pt>
                <c:pt idx="24010">
                  <c:v>-0.20777000000000001</c:v>
                </c:pt>
                <c:pt idx="24011">
                  <c:v>-0.204819</c:v>
                </c:pt>
                <c:pt idx="24012">
                  <c:v>-0.20186100000000001</c:v>
                </c:pt>
                <c:pt idx="24013">
                  <c:v>-0.19889699999999999</c:v>
                </c:pt>
                <c:pt idx="24014">
                  <c:v>-0.19592899999999999</c:v>
                </c:pt>
                <c:pt idx="24015">
                  <c:v>-0.19296099999999999</c:v>
                </c:pt>
                <c:pt idx="24016">
                  <c:v>-0.189996</c:v>
                </c:pt>
                <c:pt idx="24017">
                  <c:v>-0.18703700000000001</c:v>
                </c:pt>
                <c:pt idx="24018">
                  <c:v>-0.184087</c:v>
                </c:pt>
                <c:pt idx="24019">
                  <c:v>-0.181148</c:v>
                </c:pt>
                <c:pt idx="24020">
                  <c:v>-0.17821899999999999</c:v>
                </c:pt>
                <c:pt idx="24021">
                  <c:v>-0.17530200000000001</c:v>
                </c:pt>
                <c:pt idx="24022">
                  <c:v>-0.172402</c:v>
                </c:pt>
                <c:pt idx="24023">
                  <c:v>-0.16952100000000001</c:v>
                </c:pt>
                <c:pt idx="24024">
                  <c:v>-0.166662</c:v>
                </c:pt>
                <c:pt idx="24025">
                  <c:v>-0.163827</c:v>
                </c:pt>
                <c:pt idx="24026">
                  <c:v>-0.16101599999999999</c:v>
                </c:pt>
                <c:pt idx="24027">
                  <c:v>-0.15823200000000001</c:v>
                </c:pt>
                <c:pt idx="24028">
                  <c:v>-0.15547800000000001</c:v>
                </c:pt>
                <c:pt idx="24029">
                  <c:v>-0.152756</c:v>
                </c:pt>
                <c:pt idx="24030">
                  <c:v>-0.15006800000000001</c:v>
                </c:pt>
                <c:pt idx="24031">
                  <c:v>-0.14741299999999999</c:v>
                </c:pt>
                <c:pt idx="24032">
                  <c:v>-0.144788</c:v>
                </c:pt>
                <c:pt idx="24033">
                  <c:v>-0.14219599999999999</c:v>
                </c:pt>
                <c:pt idx="24034">
                  <c:v>-0.13964499999999999</c:v>
                </c:pt>
                <c:pt idx="24035">
                  <c:v>-0.13714799999999999</c:v>
                </c:pt>
                <c:pt idx="24036">
                  <c:v>-0.134713</c:v>
                </c:pt>
                <c:pt idx="24037">
                  <c:v>-0.13233900000000001</c:v>
                </c:pt>
                <c:pt idx="24038">
                  <c:v>-0.130026</c:v>
                </c:pt>
                <c:pt idx="24039">
                  <c:v>-0.127773</c:v>
                </c:pt>
                <c:pt idx="24040">
                  <c:v>-0.125583</c:v>
                </c:pt>
                <c:pt idx="24041">
                  <c:v>-0.123457</c:v>
                </c:pt>
                <c:pt idx="24042">
                  <c:v>-0.12139999999999999</c:v>
                </c:pt>
                <c:pt idx="24043">
                  <c:v>-0.119419</c:v>
                </c:pt>
                <c:pt idx="24044">
                  <c:v>-0.117518</c:v>
                </c:pt>
                <c:pt idx="24045">
                  <c:v>-0.11569699999999999</c:v>
                </c:pt>
                <c:pt idx="24046">
                  <c:v>-0.113958</c:v>
                </c:pt>
                <c:pt idx="24047">
                  <c:v>-0.1123</c:v>
                </c:pt>
                <c:pt idx="24048">
                  <c:v>-0.110723</c:v>
                </c:pt>
                <c:pt idx="24049">
                  <c:v>-0.109225</c:v>
                </c:pt>
                <c:pt idx="24050">
                  <c:v>-0.107811</c:v>
                </c:pt>
                <c:pt idx="24051">
                  <c:v>-0.10648299999999999</c:v>
                </c:pt>
                <c:pt idx="24052">
                  <c:v>-0.105243</c:v>
                </c:pt>
                <c:pt idx="24053">
                  <c:v>-0.10409499999999999</c:v>
                </c:pt>
                <c:pt idx="24054">
                  <c:v>-0.10304199999999999</c:v>
                </c:pt>
                <c:pt idx="24055">
                  <c:v>-0.102085</c:v>
                </c:pt>
                <c:pt idx="24056">
                  <c:v>-0.10122299999999999</c:v>
                </c:pt>
                <c:pt idx="24057">
                  <c:v>-0.100456</c:v>
                </c:pt>
                <c:pt idx="24058">
                  <c:v>-9.9789100000000006E-2</c:v>
                </c:pt>
                <c:pt idx="24059">
                  <c:v>-9.92257E-2</c:v>
                </c:pt>
                <c:pt idx="24060">
                  <c:v>-9.8766999999999994E-2</c:v>
                </c:pt>
                <c:pt idx="24061">
                  <c:v>-9.8414500000000002E-2</c:v>
                </c:pt>
                <c:pt idx="24062">
                  <c:v>-9.8168699999999998E-2</c:v>
                </c:pt>
                <c:pt idx="24063">
                  <c:v>-9.8030099999999995E-2</c:v>
                </c:pt>
                <c:pt idx="24064">
                  <c:v>-9.7999500000000003E-2</c:v>
                </c:pt>
                <c:pt idx="24065">
                  <c:v>-9.8075999999999997E-2</c:v>
                </c:pt>
                <c:pt idx="24066">
                  <c:v>-9.8257700000000003E-2</c:v>
                </c:pt>
                <c:pt idx="24067">
                  <c:v>-9.8544599999999996E-2</c:v>
                </c:pt>
                <c:pt idx="24068">
                  <c:v>-9.8938899999999996E-2</c:v>
                </c:pt>
                <c:pt idx="24069">
                  <c:v>-9.9438899999999997E-2</c:v>
                </c:pt>
                <c:pt idx="24070">
                  <c:v>-0.10004</c:v>
                </c:pt>
                <c:pt idx="24071">
                  <c:v>-0.10074</c:v>
                </c:pt>
                <c:pt idx="24072">
                  <c:v>-0.10154100000000001</c:v>
                </c:pt>
                <c:pt idx="24073">
                  <c:v>-0.10244300000000001</c:v>
                </c:pt>
                <c:pt idx="24074">
                  <c:v>-0.103445</c:v>
                </c:pt>
                <c:pt idx="24075">
                  <c:v>-0.104545</c:v>
                </c:pt>
                <c:pt idx="24076">
                  <c:v>-0.105739</c:v>
                </c:pt>
                <c:pt idx="24077">
                  <c:v>-0.107025</c:v>
                </c:pt>
                <c:pt idx="24078">
                  <c:v>-0.1084</c:v>
                </c:pt>
                <c:pt idx="24079">
                  <c:v>-0.10986600000000001</c:v>
                </c:pt>
                <c:pt idx="24080">
                  <c:v>-0.111424</c:v>
                </c:pt>
                <c:pt idx="24081">
                  <c:v>-0.11307300000000001</c:v>
                </c:pt>
                <c:pt idx="24082">
                  <c:v>-0.11480899999999999</c:v>
                </c:pt>
                <c:pt idx="24083">
                  <c:v>-0.116629</c:v>
                </c:pt>
                <c:pt idx="24084">
                  <c:v>-0.118534</c:v>
                </c:pt>
                <c:pt idx="24085">
                  <c:v>-0.12052499999999999</c:v>
                </c:pt>
                <c:pt idx="24086">
                  <c:v>-0.1226</c:v>
                </c:pt>
                <c:pt idx="24087">
                  <c:v>-0.124752</c:v>
                </c:pt>
                <c:pt idx="24088">
                  <c:v>-0.126975</c:v>
                </c:pt>
                <c:pt idx="24089">
                  <c:v>-0.12926599999999999</c:v>
                </c:pt>
                <c:pt idx="24090">
                  <c:v>-0.13162299999999999</c:v>
                </c:pt>
                <c:pt idx="24091">
                  <c:v>-0.134043</c:v>
                </c:pt>
                <c:pt idx="24092">
                  <c:v>-0.13652500000000001</c:v>
                </c:pt>
                <c:pt idx="24093">
                  <c:v>-0.139069</c:v>
                </c:pt>
                <c:pt idx="24094">
                  <c:v>-0.14167099999999999</c:v>
                </c:pt>
                <c:pt idx="24095">
                  <c:v>-0.14433199999999999</c:v>
                </c:pt>
                <c:pt idx="24096">
                  <c:v>-0.14704800000000001</c:v>
                </c:pt>
                <c:pt idx="24097">
                  <c:v>-0.14981</c:v>
                </c:pt>
                <c:pt idx="24098">
                  <c:v>-0.152614</c:v>
                </c:pt>
                <c:pt idx="24099">
                  <c:v>-0.15545800000000001</c:v>
                </c:pt>
                <c:pt idx="24100">
                  <c:v>-0.15834400000000001</c:v>
                </c:pt>
                <c:pt idx="24101">
                  <c:v>-0.16126699999999999</c:v>
                </c:pt>
                <c:pt idx="24102">
                  <c:v>-0.16422700000000001</c:v>
                </c:pt>
                <c:pt idx="24103">
                  <c:v>-0.16722300000000001</c:v>
                </c:pt>
                <c:pt idx="24104">
                  <c:v>-0.17025299999999999</c:v>
                </c:pt>
                <c:pt idx="24105">
                  <c:v>-0.173317</c:v>
                </c:pt>
                <c:pt idx="24106">
                  <c:v>-0.17641000000000001</c:v>
                </c:pt>
                <c:pt idx="24107">
                  <c:v>-0.17952499999999999</c:v>
                </c:pt>
                <c:pt idx="24108">
                  <c:v>-0.18265400000000001</c:v>
                </c:pt>
                <c:pt idx="24109">
                  <c:v>-0.18580099999999999</c:v>
                </c:pt>
                <c:pt idx="24110">
                  <c:v>-0.18897</c:v>
                </c:pt>
                <c:pt idx="24111">
                  <c:v>-0.19216900000000001</c:v>
                </c:pt>
                <c:pt idx="24112">
                  <c:v>-0.19539599999999999</c:v>
                </c:pt>
                <c:pt idx="24113">
                  <c:v>-0.19864399999999999</c:v>
                </c:pt>
                <c:pt idx="24114">
                  <c:v>-0.201907</c:v>
                </c:pt>
                <c:pt idx="24115">
                  <c:v>-0.205177</c:v>
                </c:pt>
                <c:pt idx="24116">
                  <c:v>-0.208451</c:v>
                </c:pt>
                <c:pt idx="24117">
                  <c:v>-0.211724</c:v>
                </c:pt>
                <c:pt idx="24118">
                  <c:v>-0.21499499999999999</c:v>
                </c:pt>
                <c:pt idx="24119">
                  <c:v>-0.21826100000000001</c:v>
                </c:pt>
                <c:pt idx="24120">
                  <c:v>-0.221524</c:v>
                </c:pt>
                <c:pt idx="24121">
                  <c:v>-0.22477800000000001</c:v>
                </c:pt>
                <c:pt idx="24122">
                  <c:v>-0.228021</c:v>
                </c:pt>
                <c:pt idx="24123">
                  <c:v>-0.23125200000000001</c:v>
                </c:pt>
                <c:pt idx="24124">
                  <c:v>-0.23446900000000001</c:v>
                </c:pt>
                <c:pt idx="24125">
                  <c:v>-0.23766300000000001</c:v>
                </c:pt>
                <c:pt idx="24126">
                  <c:v>-0.24083199999999999</c:v>
                </c:pt>
                <c:pt idx="24127">
                  <c:v>-0.24396799999999999</c:v>
                </c:pt>
                <c:pt idx="24128">
                  <c:v>-0.247034</c:v>
                </c:pt>
                <c:pt idx="24129">
                  <c:v>-0.25001800000000002</c:v>
                </c:pt>
                <c:pt idx="24130">
                  <c:v>-0.25296200000000002</c:v>
                </c:pt>
                <c:pt idx="24131">
                  <c:v>-0.25587599999999999</c:v>
                </c:pt>
                <c:pt idx="24132">
                  <c:v>-0.25873699999999999</c:v>
                </c:pt>
                <c:pt idx="24133">
                  <c:v>-0.26154500000000003</c:v>
                </c:pt>
                <c:pt idx="24134">
                  <c:v>-0.26431900000000003</c:v>
                </c:pt>
                <c:pt idx="24135">
                  <c:v>-0.26706000000000002</c:v>
                </c:pt>
                <c:pt idx="24136">
                  <c:v>-0.26976600000000001</c:v>
                </c:pt>
                <c:pt idx="24137">
                  <c:v>-0.27243200000000001</c:v>
                </c:pt>
                <c:pt idx="24138">
                  <c:v>-0.27505600000000002</c:v>
                </c:pt>
                <c:pt idx="24139">
                  <c:v>-0.27763700000000002</c:v>
                </c:pt>
                <c:pt idx="24140">
                  <c:v>-0.28017999999999998</c:v>
                </c:pt>
                <c:pt idx="24141">
                  <c:v>-0.28268700000000002</c:v>
                </c:pt>
                <c:pt idx="24142">
                  <c:v>-0.28515800000000002</c:v>
                </c:pt>
                <c:pt idx="24143">
                  <c:v>-0.28759200000000001</c:v>
                </c:pt>
                <c:pt idx="24144">
                  <c:v>-0.28999000000000003</c:v>
                </c:pt>
                <c:pt idx="24145">
                  <c:v>-0.29235800000000001</c:v>
                </c:pt>
                <c:pt idx="24146">
                  <c:v>-0.29470000000000002</c:v>
                </c:pt>
                <c:pt idx="24147">
                  <c:v>-0.29701899999999998</c:v>
                </c:pt>
                <c:pt idx="24148">
                  <c:v>-0.29931400000000002</c:v>
                </c:pt>
                <c:pt idx="24149">
                  <c:v>-0.30157699999999998</c:v>
                </c:pt>
                <c:pt idx="24150">
                  <c:v>-0.30380000000000001</c:v>
                </c:pt>
                <c:pt idx="24151">
                  <c:v>-0.30598199999999998</c:v>
                </c:pt>
                <c:pt idx="24152">
                  <c:v>-0.30812200000000001</c:v>
                </c:pt>
                <c:pt idx="24153">
                  <c:v>-0.310222</c:v>
                </c:pt>
                <c:pt idx="24154">
                  <c:v>-0.312276</c:v>
                </c:pt>
                <c:pt idx="24155">
                  <c:v>-0.31428099999999998</c:v>
                </c:pt>
                <c:pt idx="24156">
                  <c:v>-0.31623800000000002</c:v>
                </c:pt>
                <c:pt idx="24157">
                  <c:v>-0.31814399999999998</c:v>
                </c:pt>
                <c:pt idx="24158">
                  <c:v>-0.32000099999999998</c:v>
                </c:pt>
                <c:pt idx="24159">
                  <c:v>-0.32180599999999998</c:v>
                </c:pt>
                <c:pt idx="24160">
                  <c:v>-0.32355800000000001</c:v>
                </c:pt>
                <c:pt idx="24161">
                  <c:v>-0.32525700000000002</c:v>
                </c:pt>
                <c:pt idx="24162">
                  <c:v>-0.326905</c:v>
                </c:pt>
                <c:pt idx="24163">
                  <c:v>-0.32850200000000002</c:v>
                </c:pt>
                <c:pt idx="24164">
                  <c:v>-0.33004899999999998</c:v>
                </c:pt>
                <c:pt idx="24165">
                  <c:v>-0.33154400000000001</c:v>
                </c:pt>
                <c:pt idx="24166">
                  <c:v>-0.33299099999999998</c:v>
                </c:pt>
                <c:pt idx="24167">
                  <c:v>-0.33439000000000002</c:v>
                </c:pt>
                <c:pt idx="24168">
                  <c:v>-0.33573700000000001</c:v>
                </c:pt>
                <c:pt idx="24169">
                  <c:v>-0.33702799999999999</c:v>
                </c:pt>
                <c:pt idx="24170">
                  <c:v>-0.33826400000000001</c:v>
                </c:pt>
                <c:pt idx="24171">
                  <c:v>-0.33944600000000003</c:v>
                </c:pt>
                <c:pt idx="24172">
                  <c:v>-0.34057700000000002</c:v>
                </c:pt>
                <c:pt idx="24173">
                  <c:v>-0.34165800000000002</c:v>
                </c:pt>
                <c:pt idx="24174">
                  <c:v>-0.34268199999999999</c:v>
                </c:pt>
                <c:pt idx="24175">
                  <c:v>-0.34364800000000001</c:v>
                </c:pt>
                <c:pt idx="24176">
                  <c:v>-0.344555</c:v>
                </c:pt>
                <c:pt idx="24177">
                  <c:v>-0.34540300000000002</c:v>
                </c:pt>
                <c:pt idx="24178">
                  <c:v>-0.34618599999999999</c:v>
                </c:pt>
                <c:pt idx="24179">
                  <c:v>-0.34689900000000001</c:v>
                </c:pt>
                <c:pt idx="24180">
                  <c:v>-0.34753899999999999</c:v>
                </c:pt>
                <c:pt idx="24181">
                  <c:v>-0.34810600000000003</c:v>
                </c:pt>
                <c:pt idx="24182">
                  <c:v>-0.34859899999999999</c:v>
                </c:pt>
                <c:pt idx="24183">
                  <c:v>-0.34901700000000002</c:v>
                </c:pt>
                <c:pt idx="24184">
                  <c:v>-0.34936400000000001</c:v>
                </c:pt>
                <c:pt idx="24185">
                  <c:v>-0.34964899999999999</c:v>
                </c:pt>
                <c:pt idx="24186">
                  <c:v>-0.34987800000000002</c:v>
                </c:pt>
                <c:pt idx="24187">
                  <c:v>-0.35004800000000003</c:v>
                </c:pt>
                <c:pt idx="24188">
                  <c:v>-0.35015400000000002</c:v>
                </c:pt>
                <c:pt idx="24189">
                  <c:v>-0.35019400000000001</c:v>
                </c:pt>
                <c:pt idx="24190">
                  <c:v>-0.35016900000000001</c:v>
                </c:pt>
                <c:pt idx="24191">
                  <c:v>-0.350076</c:v>
                </c:pt>
                <c:pt idx="24192">
                  <c:v>-0.34992000000000001</c:v>
                </c:pt>
                <c:pt idx="24193">
                  <c:v>-0.34970200000000001</c:v>
                </c:pt>
                <c:pt idx="24194">
                  <c:v>-0.34941299999999997</c:v>
                </c:pt>
                <c:pt idx="24195">
                  <c:v>-0.34904499999999999</c:v>
                </c:pt>
                <c:pt idx="24196">
                  <c:v>-0.34859600000000002</c:v>
                </c:pt>
                <c:pt idx="24197">
                  <c:v>-0.34807100000000002</c:v>
                </c:pt>
                <c:pt idx="24198">
                  <c:v>-0.34747</c:v>
                </c:pt>
                <c:pt idx="24199">
                  <c:v>-0.34679300000000002</c:v>
                </c:pt>
                <c:pt idx="24200">
                  <c:v>-0.34603800000000001</c:v>
                </c:pt>
                <c:pt idx="24201">
                  <c:v>-0.34520499999999998</c:v>
                </c:pt>
                <c:pt idx="24202">
                  <c:v>-0.34428999999999998</c:v>
                </c:pt>
                <c:pt idx="24203">
                  <c:v>-0.34328199999999998</c:v>
                </c:pt>
                <c:pt idx="24204">
                  <c:v>-0.34218100000000001</c:v>
                </c:pt>
                <c:pt idx="24205">
                  <c:v>-0.340999</c:v>
                </c:pt>
                <c:pt idx="24206">
                  <c:v>-0.33974500000000002</c:v>
                </c:pt>
                <c:pt idx="24207">
                  <c:v>-0.33842499999999998</c:v>
                </c:pt>
                <c:pt idx="24208">
                  <c:v>-0.33703300000000003</c:v>
                </c:pt>
                <c:pt idx="24209">
                  <c:v>-0.33556599999999998</c:v>
                </c:pt>
                <c:pt idx="24210">
                  <c:v>-0.33402100000000001</c:v>
                </c:pt>
                <c:pt idx="24211">
                  <c:v>-0.33239800000000003</c:v>
                </c:pt>
                <c:pt idx="24212">
                  <c:v>-0.33069199999999999</c:v>
                </c:pt>
                <c:pt idx="24213">
                  <c:v>-0.32890200000000003</c:v>
                </c:pt>
                <c:pt idx="24214">
                  <c:v>-0.32703599999999999</c:v>
                </c:pt>
                <c:pt idx="24215">
                  <c:v>-0.325104</c:v>
                </c:pt>
                <c:pt idx="24216">
                  <c:v>-0.32311200000000001</c:v>
                </c:pt>
                <c:pt idx="24217">
                  <c:v>-0.32105800000000001</c:v>
                </c:pt>
                <c:pt idx="24218">
                  <c:v>-0.31893700000000003</c:v>
                </c:pt>
                <c:pt idx="24219">
                  <c:v>-0.316747</c:v>
                </c:pt>
                <c:pt idx="24220">
                  <c:v>-0.31449500000000002</c:v>
                </c:pt>
                <c:pt idx="24221">
                  <c:v>-0.31217899999999998</c:v>
                </c:pt>
                <c:pt idx="24222">
                  <c:v>-0.30976900000000002</c:v>
                </c:pt>
                <c:pt idx="24223">
                  <c:v>-0.30725599999999997</c:v>
                </c:pt>
                <c:pt idx="24224">
                  <c:v>-0.30466500000000002</c:v>
                </c:pt>
                <c:pt idx="24225">
                  <c:v>-0.30199900000000002</c:v>
                </c:pt>
                <c:pt idx="24226">
                  <c:v>-0.29924699999999999</c:v>
                </c:pt>
                <c:pt idx="24227">
                  <c:v>-0.29641600000000001</c:v>
                </c:pt>
                <c:pt idx="24228">
                  <c:v>-0.29351100000000002</c:v>
                </c:pt>
                <c:pt idx="24229">
                  <c:v>-0.29053299999999999</c:v>
                </c:pt>
                <c:pt idx="24230">
                  <c:v>-0.28748099999999999</c:v>
                </c:pt>
                <c:pt idx="24231">
                  <c:v>-0.28435199999999999</c:v>
                </c:pt>
                <c:pt idx="24232">
                  <c:v>-0.28114</c:v>
                </c:pt>
                <c:pt idx="24233">
                  <c:v>-0.27784199999999998</c:v>
                </c:pt>
                <c:pt idx="24234">
                  <c:v>-0.27446700000000002</c:v>
                </c:pt>
                <c:pt idx="24235">
                  <c:v>-0.27102999999999999</c:v>
                </c:pt>
                <c:pt idx="24236">
                  <c:v>-0.267536</c:v>
                </c:pt>
                <c:pt idx="24237">
                  <c:v>-0.263988</c:v>
                </c:pt>
                <c:pt idx="24238">
                  <c:v>-0.26039000000000001</c:v>
                </c:pt>
                <c:pt idx="24239">
                  <c:v>-0.256745</c:v>
                </c:pt>
                <c:pt idx="24240">
                  <c:v>-0.25305699999999998</c:v>
                </c:pt>
                <c:pt idx="24241">
                  <c:v>-0.24932599999999999</c:v>
                </c:pt>
                <c:pt idx="24242">
                  <c:v>-0.24555199999999999</c:v>
                </c:pt>
                <c:pt idx="24243">
                  <c:v>-0.241734</c:v>
                </c:pt>
                <c:pt idx="24244">
                  <c:v>-0.237874</c:v>
                </c:pt>
                <c:pt idx="24245">
                  <c:v>-0.23397999999999999</c:v>
                </c:pt>
                <c:pt idx="24246">
                  <c:v>-0.23005900000000001</c:v>
                </c:pt>
                <c:pt idx="24247">
                  <c:v>-0.22611800000000001</c:v>
                </c:pt>
                <c:pt idx="24248">
                  <c:v>-0.222162</c:v>
                </c:pt>
                <c:pt idx="24249">
                  <c:v>-0.218192</c:v>
                </c:pt>
                <c:pt idx="24250">
                  <c:v>-0.21420800000000001</c:v>
                </c:pt>
                <c:pt idx="24251">
                  <c:v>-0.21021000000000001</c:v>
                </c:pt>
                <c:pt idx="24252">
                  <c:v>-0.20619100000000001</c:v>
                </c:pt>
                <c:pt idx="24253">
                  <c:v>-0.20213</c:v>
                </c:pt>
                <c:pt idx="24254">
                  <c:v>-0.198021</c:v>
                </c:pt>
                <c:pt idx="24255">
                  <c:v>-0.19388900000000001</c:v>
                </c:pt>
                <c:pt idx="24256">
                  <c:v>-0.18974299999999999</c:v>
                </c:pt>
                <c:pt idx="24257">
                  <c:v>-0.18557100000000001</c:v>
                </c:pt>
                <c:pt idx="24258">
                  <c:v>-0.18138000000000001</c:v>
                </c:pt>
                <c:pt idx="24259">
                  <c:v>-0.17718900000000001</c:v>
                </c:pt>
                <c:pt idx="24260">
                  <c:v>-0.173009</c:v>
                </c:pt>
                <c:pt idx="24261">
                  <c:v>-0.16884299999999999</c:v>
                </c:pt>
                <c:pt idx="24262">
                  <c:v>-0.16469700000000001</c:v>
                </c:pt>
                <c:pt idx="24263">
                  <c:v>-0.16057299999999999</c:v>
                </c:pt>
                <c:pt idx="24264">
                  <c:v>-0.156475</c:v>
                </c:pt>
                <c:pt idx="24265">
                  <c:v>-0.15240600000000001</c:v>
                </c:pt>
                <c:pt idx="24266">
                  <c:v>-0.14837</c:v>
                </c:pt>
                <c:pt idx="24267">
                  <c:v>-0.144372</c:v>
                </c:pt>
                <c:pt idx="24268">
                  <c:v>-0.14041699999999999</c:v>
                </c:pt>
                <c:pt idx="24269">
                  <c:v>-0.13651099999999999</c:v>
                </c:pt>
                <c:pt idx="24270">
                  <c:v>-0.132657</c:v>
                </c:pt>
                <c:pt idx="24271">
                  <c:v>-0.128854</c:v>
                </c:pt>
                <c:pt idx="24272">
                  <c:v>-0.12510599999999999</c:v>
                </c:pt>
                <c:pt idx="24273">
                  <c:v>-0.121421</c:v>
                </c:pt>
                <c:pt idx="24274">
                  <c:v>-0.11780599999999999</c:v>
                </c:pt>
                <c:pt idx="24275">
                  <c:v>-0.114258</c:v>
                </c:pt>
                <c:pt idx="24276">
                  <c:v>-0.110775</c:v>
                </c:pt>
                <c:pt idx="24277">
                  <c:v>-0.10735699999999999</c:v>
                </c:pt>
                <c:pt idx="24278">
                  <c:v>-0.10401100000000001</c:v>
                </c:pt>
                <c:pt idx="24279">
                  <c:v>-0.100741</c:v>
                </c:pt>
                <c:pt idx="24280">
                  <c:v>-9.7547599999999998E-2</c:v>
                </c:pt>
                <c:pt idx="24281">
                  <c:v>-9.4428799999999993E-2</c:v>
                </c:pt>
                <c:pt idx="24282">
                  <c:v>-9.1381199999999996E-2</c:v>
                </c:pt>
                <c:pt idx="24283">
                  <c:v>-8.8404399999999994E-2</c:v>
                </c:pt>
                <c:pt idx="24284">
                  <c:v>-8.5498900000000003E-2</c:v>
                </c:pt>
                <c:pt idx="24285">
                  <c:v>-8.2660499999999998E-2</c:v>
                </c:pt>
                <c:pt idx="24286">
                  <c:v>-7.9887600000000003E-2</c:v>
                </c:pt>
                <c:pt idx="24287">
                  <c:v>-7.7186599999999994E-2</c:v>
                </c:pt>
                <c:pt idx="24288">
                  <c:v>-7.4565900000000004E-2</c:v>
                </c:pt>
                <c:pt idx="24289">
                  <c:v>-7.2032700000000005E-2</c:v>
                </c:pt>
                <c:pt idx="24290">
                  <c:v>-6.95939E-2</c:v>
                </c:pt>
                <c:pt idx="24291">
                  <c:v>-6.72537E-2</c:v>
                </c:pt>
                <c:pt idx="24292">
                  <c:v>-6.5014000000000002E-2</c:v>
                </c:pt>
                <c:pt idx="24293">
                  <c:v>-6.2878500000000004E-2</c:v>
                </c:pt>
                <c:pt idx="24294">
                  <c:v>-6.0852299999999998E-2</c:v>
                </c:pt>
                <c:pt idx="24295">
                  <c:v>-5.8937700000000003E-2</c:v>
                </c:pt>
                <c:pt idx="24296">
                  <c:v>-5.71341E-2</c:v>
                </c:pt>
                <c:pt idx="24297">
                  <c:v>-5.5438899999999999E-2</c:v>
                </c:pt>
                <c:pt idx="24298">
                  <c:v>-5.38497E-2</c:v>
                </c:pt>
                <c:pt idx="24299">
                  <c:v>-5.2366799999999998E-2</c:v>
                </c:pt>
                <c:pt idx="24300">
                  <c:v>-5.0994600000000001E-2</c:v>
                </c:pt>
                <c:pt idx="24301">
                  <c:v>-4.9739100000000001E-2</c:v>
                </c:pt>
                <c:pt idx="24302">
                  <c:v>-4.8603399999999998E-2</c:v>
                </c:pt>
                <c:pt idx="24303">
                  <c:v>-4.7583599999999997E-2</c:v>
                </c:pt>
                <c:pt idx="24304">
                  <c:v>-4.6671799999999999E-2</c:v>
                </c:pt>
                <c:pt idx="24305">
                  <c:v>-4.5863000000000001E-2</c:v>
                </c:pt>
                <c:pt idx="24306">
                  <c:v>-4.5157700000000002E-2</c:v>
                </c:pt>
                <c:pt idx="24307">
                  <c:v>-4.4558899999999999E-2</c:v>
                </c:pt>
                <c:pt idx="24308">
                  <c:v>-4.40679E-2</c:v>
                </c:pt>
                <c:pt idx="24309">
                  <c:v>-4.3685500000000002E-2</c:v>
                </c:pt>
                <c:pt idx="24310">
                  <c:v>-4.3415799999999997E-2</c:v>
                </c:pt>
                <c:pt idx="24311">
                  <c:v>-4.3263000000000003E-2</c:v>
                </c:pt>
                <c:pt idx="24312">
                  <c:v>-4.3227099999999997E-2</c:v>
                </c:pt>
                <c:pt idx="24313">
                  <c:v>-4.3305700000000003E-2</c:v>
                </c:pt>
                <c:pt idx="24314">
                  <c:v>-4.3498599999999998E-2</c:v>
                </c:pt>
                <c:pt idx="24315">
                  <c:v>-4.3804999999999997E-2</c:v>
                </c:pt>
                <c:pt idx="24316">
                  <c:v>-4.4222900000000002E-2</c:v>
                </c:pt>
                <c:pt idx="24317">
                  <c:v>-4.4754799999999997E-2</c:v>
                </c:pt>
                <c:pt idx="24318">
                  <c:v>-4.5404100000000003E-2</c:v>
                </c:pt>
                <c:pt idx="24319">
                  <c:v>-4.6166800000000001E-2</c:v>
                </c:pt>
                <c:pt idx="24320">
                  <c:v>-4.70362E-2</c:v>
                </c:pt>
                <c:pt idx="24321">
                  <c:v>-4.8013199999999999E-2</c:v>
                </c:pt>
                <c:pt idx="24322">
                  <c:v>-4.9105500000000003E-2</c:v>
                </c:pt>
                <c:pt idx="24323">
                  <c:v>-5.0317800000000003E-2</c:v>
                </c:pt>
                <c:pt idx="24324">
                  <c:v>-5.1652000000000003E-2</c:v>
                </c:pt>
                <c:pt idx="24325">
                  <c:v>-5.3114500000000002E-2</c:v>
                </c:pt>
                <c:pt idx="24326">
                  <c:v>-5.4710399999999999E-2</c:v>
                </c:pt>
                <c:pt idx="24327">
                  <c:v>-5.64343E-2</c:v>
                </c:pt>
                <c:pt idx="24328">
                  <c:v>-5.8276700000000001E-2</c:v>
                </c:pt>
                <c:pt idx="24329">
                  <c:v>-6.0232099999999997E-2</c:v>
                </c:pt>
                <c:pt idx="24330">
                  <c:v>-6.2299899999999998E-2</c:v>
                </c:pt>
                <c:pt idx="24331">
                  <c:v>-6.4477499999999993E-2</c:v>
                </c:pt>
                <c:pt idx="24332">
                  <c:v>-6.6761100000000004E-2</c:v>
                </c:pt>
                <c:pt idx="24333">
                  <c:v>-6.9151900000000002E-2</c:v>
                </c:pt>
                <c:pt idx="24334">
                  <c:v>-7.1654099999999998E-2</c:v>
                </c:pt>
                <c:pt idx="24335">
                  <c:v>-7.4269199999999994E-2</c:v>
                </c:pt>
                <c:pt idx="24336">
                  <c:v>-7.6995900000000006E-2</c:v>
                </c:pt>
                <c:pt idx="24337">
                  <c:v>-7.9831299999999994E-2</c:v>
                </c:pt>
                <c:pt idx="24338">
                  <c:v>-8.2771499999999998E-2</c:v>
                </c:pt>
                <c:pt idx="24339">
                  <c:v>-8.5811100000000001E-2</c:v>
                </c:pt>
                <c:pt idx="24340">
                  <c:v>-8.8947300000000007E-2</c:v>
                </c:pt>
                <c:pt idx="24341">
                  <c:v>-9.2180899999999996E-2</c:v>
                </c:pt>
                <c:pt idx="24342">
                  <c:v>-9.5511600000000002E-2</c:v>
                </c:pt>
                <c:pt idx="24343">
                  <c:v>-9.89371E-2</c:v>
                </c:pt>
                <c:pt idx="24344">
                  <c:v>-0.102455</c:v>
                </c:pt>
                <c:pt idx="24345">
                  <c:v>-0.10606500000000001</c:v>
                </c:pt>
                <c:pt idx="24346">
                  <c:v>-0.109767</c:v>
                </c:pt>
                <c:pt idx="24347">
                  <c:v>-0.11355999999999999</c:v>
                </c:pt>
                <c:pt idx="24348">
                  <c:v>-0.117439</c:v>
                </c:pt>
                <c:pt idx="24349">
                  <c:v>-0.121401</c:v>
                </c:pt>
                <c:pt idx="24350">
                  <c:v>-0.125443</c:v>
                </c:pt>
                <c:pt idx="24351">
                  <c:v>-0.12956400000000001</c:v>
                </c:pt>
                <c:pt idx="24352">
                  <c:v>-0.133766</c:v>
                </c:pt>
                <c:pt idx="24353">
                  <c:v>-0.138044</c:v>
                </c:pt>
                <c:pt idx="24354">
                  <c:v>-0.14239199999999999</c:v>
                </c:pt>
                <c:pt idx="24355">
                  <c:v>-0.14680599999999999</c:v>
                </c:pt>
                <c:pt idx="24356">
                  <c:v>-0.151282</c:v>
                </c:pt>
                <c:pt idx="24357">
                  <c:v>-0.15582399999999999</c:v>
                </c:pt>
                <c:pt idx="24358">
                  <c:v>-0.16042799999999999</c:v>
                </c:pt>
                <c:pt idx="24359">
                  <c:v>-0.16508900000000001</c:v>
                </c:pt>
                <c:pt idx="24360">
                  <c:v>-0.16980700000000001</c:v>
                </c:pt>
                <c:pt idx="24361">
                  <c:v>-0.17458199999999999</c:v>
                </c:pt>
                <c:pt idx="24362">
                  <c:v>-0.17940999999999999</c:v>
                </c:pt>
                <c:pt idx="24363">
                  <c:v>-0.184283</c:v>
                </c:pt>
                <c:pt idx="24364">
                  <c:v>-0.189194</c:v>
                </c:pt>
                <c:pt idx="24365">
                  <c:v>-0.19413800000000001</c:v>
                </c:pt>
                <c:pt idx="24366">
                  <c:v>-0.19910800000000001</c:v>
                </c:pt>
                <c:pt idx="24367">
                  <c:v>-0.204098</c:v>
                </c:pt>
                <c:pt idx="24368">
                  <c:v>-0.20910200000000001</c:v>
                </c:pt>
                <c:pt idx="24369">
                  <c:v>-0.214116</c:v>
                </c:pt>
                <c:pt idx="24370">
                  <c:v>-0.219142</c:v>
                </c:pt>
                <c:pt idx="24371">
                  <c:v>-0.22417100000000001</c:v>
                </c:pt>
                <c:pt idx="24372">
                  <c:v>-0.229189</c:v>
                </c:pt>
                <c:pt idx="24373">
                  <c:v>-0.234178</c:v>
                </c:pt>
                <c:pt idx="24374">
                  <c:v>-0.23912900000000001</c:v>
                </c:pt>
                <c:pt idx="24375">
                  <c:v>-0.24404000000000001</c:v>
                </c:pt>
                <c:pt idx="24376">
                  <c:v>-0.24890499999999999</c:v>
                </c:pt>
                <c:pt idx="24377">
                  <c:v>-0.25372899999999998</c:v>
                </c:pt>
                <c:pt idx="24378">
                  <c:v>-0.25851200000000002</c:v>
                </c:pt>
                <c:pt idx="24379">
                  <c:v>-0.26324999999999998</c:v>
                </c:pt>
                <c:pt idx="24380">
                  <c:v>-0.26793600000000001</c:v>
                </c:pt>
                <c:pt idx="24381">
                  <c:v>-0.27257300000000001</c:v>
                </c:pt>
                <c:pt idx="24382">
                  <c:v>-0.27716600000000002</c:v>
                </c:pt>
                <c:pt idx="24383">
                  <c:v>-0.281717</c:v>
                </c:pt>
                <c:pt idx="24384">
                  <c:v>-0.28622700000000001</c:v>
                </c:pt>
                <c:pt idx="24385">
                  <c:v>-0.29069499999999998</c:v>
                </c:pt>
                <c:pt idx="24386">
                  <c:v>-0.29511900000000002</c:v>
                </c:pt>
                <c:pt idx="24387">
                  <c:v>-0.29949500000000001</c:v>
                </c:pt>
                <c:pt idx="24388">
                  <c:v>-0.30382100000000001</c:v>
                </c:pt>
                <c:pt idx="24389">
                  <c:v>-0.30808799999999997</c:v>
                </c:pt>
                <c:pt idx="24390">
                  <c:v>-0.31228299999999998</c:v>
                </c:pt>
                <c:pt idx="24391">
                  <c:v>-0.31638899999999998</c:v>
                </c:pt>
                <c:pt idx="24392">
                  <c:v>-0.32039200000000001</c:v>
                </c:pt>
                <c:pt idx="24393">
                  <c:v>-0.32428600000000002</c:v>
                </c:pt>
                <c:pt idx="24394">
                  <c:v>-0.328065</c:v>
                </c:pt>
                <c:pt idx="24395">
                  <c:v>-0.33172200000000002</c:v>
                </c:pt>
                <c:pt idx="24396">
                  <c:v>-0.33524300000000001</c:v>
                </c:pt>
                <c:pt idx="24397">
                  <c:v>-0.33861999999999998</c:v>
                </c:pt>
                <c:pt idx="24398">
                  <c:v>-0.34185599999999999</c:v>
                </c:pt>
                <c:pt idx="24399">
                  <c:v>-0.34495900000000002</c:v>
                </c:pt>
                <c:pt idx="24400">
                  <c:v>-0.34793400000000002</c:v>
                </c:pt>
                <c:pt idx="24401">
                  <c:v>-0.35077599999999998</c:v>
                </c:pt>
                <c:pt idx="24402">
                  <c:v>-0.35348099999999999</c:v>
                </c:pt>
                <c:pt idx="24403">
                  <c:v>-0.35604400000000003</c:v>
                </c:pt>
                <c:pt idx="24404">
                  <c:v>-0.358456</c:v>
                </c:pt>
                <c:pt idx="24405">
                  <c:v>-0.36071399999999998</c:v>
                </c:pt>
                <c:pt idx="24406">
                  <c:v>-0.36281799999999997</c:v>
                </c:pt>
                <c:pt idx="24407">
                  <c:v>-0.36476500000000001</c:v>
                </c:pt>
                <c:pt idx="24408">
                  <c:v>-0.36655799999999999</c:v>
                </c:pt>
                <c:pt idx="24409">
                  <c:v>-0.368201</c:v>
                </c:pt>
                <c:pt idx="24410">
                  <c:v>-0.369701</c:v>
                </c:pt>
                <c:pt idx="24411">
                  <c:v>-0.371064</c:v>
                </c:pt>
                <c:pt idx="24412">
                  <c:v>-0.37229299999999999</c:v>
                </c:pt>
                <c:pt idx="24413">
                  <c:v>-0.373392</c:v>
                </c:pt>
                <c:pt idx="24414">
                  <c:v>-0.37436599999999998</c:v>
                </c:pt>
                <c:pt idx="24415">
                  <c:v>-0.37521300000000002</c:v>
                </c:pt>
                <c:pt idx="24416">
                  <c:v>-0.37592700000000001</c:v>
                </c:pt>
                <c:pt idx="24417">
                  <c:v>-0.376498</c:v>
                </c:pt>
                <c:pt idx="24418">
                  <c:v>-0.37692599999999998</c:v>
                </c:pt>
                <c:pt idx="24419">
                  <c:v>-0.37721500000000002</c:v>
                </c:pt>
                <c:pt idx="24420">
                  <c:v>-0.37736399999999998</c:v>
                </c:pt>
                <c:pt idx="24421">
                  <c:v>-0.37737700000000002</c:v>
                </c:pt>
                <c:pt idx="24422">
                  <c:v>-0.37726300000000001</c:v>
                </c:pt>
                <c:pt idx="24423">
                  <c:v>-0.37701800000000002</c:v>
                </c:pt>
                <c:pt idx="24424">
                  <c:v>-0.376633</c:v>
                </c:pt>
                <c:pt idx="24425">
                  <c:v>-0.37610199999999999</c:v>
                </c:pt>
                <c:pt idx="24426">
                  <c:v>-0.37542999999999999</c:v>
                </c:pt>
                <c:pt idx="24427">
                  <c:v>-0.37462600000000001</c:v>
                </c:pt>
                <c:pt idx="24428">
                  <c:v>-0.373695</c:v>
                </c:pt>
                <c:pt idx="24429">
                  <c:v>-0.372637</c:v>
                </c:pt>
                <c:pt idx="24430">
                  <c:v>-0.37145699999999998</c:v>
                </c:pt>
                <c:pt idx="24431">
                  <c:v>-0.37015999999999999</c:v>
                </c:pt>
                <c:pt idx="24432">
                  <c:v>-0.36874899999999999</c:v>
                </c:pt>
                <c:pt idx="24433">
                  <c:v>-0.36722900000000003</c:v>
                </c:pt>
                <c:pt idx="24434">
                  <c:v>-0.36560799999999999</c:v>
                </c:pt>
                <c:pt idx="24435">
                  <c:v>-0.36388999999999999</c:v>
                </c:pt>
                <c:pt idx="24436">
                  <c:v>-0.36207</c:v>
                </c:pt>
                <c:pt idx="24437">
                  <c:v>-0.36014499999999999</c:v>
                </c:pt>
                <c:pt idx="24438">
                  <c:v>-0.35811700000000002</c:v>
                </c:pt>
                <c:pt idx="24439">
                  <c:v>-0.355989</c:v>
                </c:pt>
                <c:pt idx="24440">
                  <c:v>-0.35376200000000002</c:v>
                </c:pt>
                <c:pt idx="24441">
                  <c:v>-0.351437</c:v>
                </c:pt>
                <c:pt idx="24442">
                  <c:v>-0.34900700000000001</c:v>
                </c:pt>
                <c:pt idx="24443">
                  <c:v>-0.34646700000000002</c:v>
                </c:pt>
                <c:pt idx="24444">
                  <c:v>-0.34382099999999999</c:v>
                </c:pt>
                <c:pt idx="24445">
                  <c:v>-0.34107700000000002</c:v>
                </c:pt>
                <c:pt idx="24446">
                  <c:v>-0.33824199999999999</c:v>
                </c:pt>
                <c:pt idx="24447">
                  <c:v>-0.33532099999999998</c:v>
                </c:pt>
                <c:pt idx="24448">
                  <c:v>-0.33232200000000001</c:v>
                </c:pt>
                <c:pt idx="24449">
                  <c:v>-0.32924700000000001</c:v>
                </c:pt>
                <c:pt idx="24450">
                  <c:v>-0.32610299999999998</c:v>
                </c:pt>
                <c:pt idx="24451">
                  <c:v>-0.32289699999999999</c:v>
                </c:pt>
                <c:pt idx="24452">
                  <c:v>-0.319633</c:v>
                </c:pt>
                <c:pt idx="24453">
                  <c:v>-0.31630399999999997</c:v>
                </c:pt>
                <c:pt idx="24454">
                  <c:v>-0.31291000000000002</c:v>
                </c:pt>
                <c:pt idx="24455">
                  <c:v>-0.30945600000000001</c:v>
                </c:pt>
                <c:pt idx="24456">
                  <c:v>-0.30595099999999997</c:v>
                </c:pt>
                <c:pt idx="24457">
                  <c:v>-0.30239500000000002</c:v>
                </c:pt>
                <c:pt idx="24458">
                  <c:v>-0.29878700000000002</c:v>
                </c:pt>
                <c:pt idx="24459">
                  <c:v>-0.29512699999999997</c:v>
                </c:pt>
                <c:pt idx="24460">
                  <c:v>-0.29141699999999998</c:v>
                </c:pt>
                <c:pt idx="24461">
                  <c:v>-0.28765400000000002</c:v>
                </c:pt>
                <c:pt idx="24462">
                  <c:v>-0.28383599999999998</c:v>
                </c:pt>
                <c:pt idx="24463">
                  <c:v>-0.27995599999999998</c:v>
                </c:pt>
                <c:pt idx="24464">
                  <c:v>-0.27601399999999998</c:v>
                </c:pt>
                <c:pt idx="24465">
                  <c:v>-0.27201500000000001</c:v>
                </c:pt>
                <c:pt idx="24466">
                  <c:v>-0.26796700000000001</c:v>
                </c:pt>
                <c:pt idx="24467">
                  <c:v>-0.26387899999999997</c:v>
                </c:pt>
                <c:pt idx="24468">
                  <c:v>-0.25975599999999999</c:v>
                </c:pt>
                <c:pt idx="24469">
                  <c:v>-0.255606</c:v>
                </c:pt>
                <c:pt idx="24470">
                  <c:v>-0.25144300000000003</c:v>
                </c:pt>
                <c:pt idx="24471">
                  <c:v>-0.247279</c:v>
                </c:pt>
                <c:pt idx="24472">
                  <c:v>-0.243122</c:v>
                </c:pt>
                <c:pt idx="24473">
                  <c:v>-0.23897399999999999</c:v>
                </c:pt>
                <c:pt idx="24474">
                  <c:v>-0.23482900000000001</c:v>
                </c:pt>
                <c:pt idx="24475">
                  <c:v>-0.23067699999999999</c:v>
                </c:pt>
                <c:pt idx="24476">
                  <c:v>-0.226516</c:v>
                </c:pt>
                <c:pt idx="24477">
                  <c:v>-0.222354</c:v>
                </c:pt>
                <c:pt idx="24478">
                  <c:v>-0.21820600000000001</c:v>
                </c:pt>
                <c:pt idx="24479">
                  <c:v>-0.21409</c:v>
                </c:pt>
                <c:pt idx="24480">
                  <c:v>-0.210005</c:v>
                </c:pt>
                <c:pt idx="24481">
                  <c:v>-0.20593500000000001</c:v>
                </c:pt>
                <c:pt idx="24482">
                  <c:v>-0.20186799999999999</c:v>
                </c:pt>
                <c:pt idx="24483">
                  <c:v>-0.197799</c:v>
                </c:pt>
                <c:pt idx="24484">
                  <c:v>-0.19372400000000001</c:v>
                </c:pt>
                <c:pt idx="24485">
                  <c:v>-0.189639</c:v>
                </c:pt>
                <c:pt idx="24486">
                  <c:v>-0.18553800000000001</c:v>
                </c:pt>
                <c:pt idx="24487">
                  <c:v>-0.18142900000000001</c:v>
                </c:pt>
                <c:pt idx="24488">
                  <c:v>-0.17732500000000001</c:v>
                </c:pt>
                <c:pt idx="24489">
                  <c:v>-0.17324000000000001</c:v>
                </c:pt>
                <c:pt idx="24490">
                  <c:v>-0.169187</c:v>
                </c:pt>
                <c:pt idx="24491">
                  <c:v>-0.16516900000000001</c:v>
                </c:pt>
                <c:pt idx="24492">
                  <c:v>-0.161186</c:v>
                </c:pt>
                <c:pt idx="24493">
                  <c:v>-0.15723000000000001</c:v>
                </c:pt>
                <c:pt idx="24494">
                  <c:v>-0.15329999999999999</c:v>
                </c:pt>
                <c:pt idx="24495">
                  <c:v>-0.14940100000000001</c:v>
                </c:pt>
                <c:pt idx="24496">
                  <c:v>-0.145534</c:v>
                </c:pt>
                <c:pt idx="24497">
                  <c:v>-0.14170199999999999</c:v>
                </c:pt>
                <c:pt idx="24498">
                  <c:v>-0.13791</c:v>
                </c:pt>
                <c:pt idx="24499">
                  <c:v>-0.134162</c:v>
                </c:pt>
                <c:pt idx="24500">
                  <c:v>-0.13045999999999999</c:v>
                </c:pt>
                <c:pt idx="24501">
                  <c:v>-0.126806</c:v>
                </c:pt>
                <c:pt idx="24502">
                  <c:v>-0.123196</c:v>
                </c:pt>
                <c:pt idx="24503">
                  <c:v>-0.119625</c:v>
                </c:pt>
                <c:pt idx="24504">
                  <c:v>-0.11608499999999999</c:v>
                </c:pt>
                <c:pt idx="24505">
                  <c:v>-0.112578</c:v>
                </c:pt>
                <c:pt idx="24506">
                  <c:v>-0.109108</c:v>
                </c:pt>
                <c:pt idx="24507">
                  <c:v>-0.105679</c:v>
                </c:pt>
                <c:pt idx="24508">
                  <c:v>-0.10229199999999999</c:v>
                </c:pt>
                <c:pt idx="24509">
                  <c:v>-9.89424E-2</c:v>
                </c:pt>
                <c:pt idx="24510">
                  <c:v>-9.5623600000000003E-2</c:v>
                </c:pt>
                <c:pt idx="24511">
                  <c:v>-9.2330499999999996E-2</c:v>
                </c:pt>
                <c:pt idx="24512">
                  <c:v>-8.9069400000000007E-2</c:v>
                </c:pt>
                <c:pt idx="24513">
                  <c:v>-8.5855000000000001E-2</c:v>
                </c:pt>
                <c:pt idx="24514">
                  <c:v>-8.2699599999999998E-2</c:v>
                </c:pt>
                <c:pt idx="24515">
                  <c:v>-7.9605999999999996E-2</c:v>
                </c:pt>
                <c:pt idx="24516">
                  <c:v>-7.6571299999999995E-2</c:v>
                </c:pt>
                <c:pt idx="24517">
                  <c:v>-7.3597700000000002E-2</c:v>
                </c:pt>
                <c:pt idx="24518">
                  <c:v>-7.0688299999999996E-2</c:v>
                </c:pt>
                <c:pt idx="24519">
                  <c:v>-6.7837999999999996E-2</c:v>
                </c:pt>
                <c:pt idx="24520">
                  <c:v>-6.50424E-2</c:v>
                </c:pt>
                <c:pt idx="24521">
                  <c:v>-6.2310499999999998E-2</c:v>
                </c:pt>
                <c:pt idx="24522">
                  <c:v>-5.96579E-2</c:v>
                </c:pt>
                <c:pt idx="24523">
                  <c:v>-5.7093699999999997E-2</c:v>
                </c:pt>
                <c:pt idx="24524">
                  <c:v>-5.4617699999999998E-2</c:v>
                </c:pt>
                <c:pt idx="24525">
                  <c:v>-5.2224600000000003E-2</c:v>
                </c:pt>
                <c:pt idx="24526">
                  <c:v>-4.9906300000000001E-2</c:v>
                </c:pt>
                <c:pt idx="24527">
                  <c:v>-4.76532E-2</c:v>
                </c:pt>
                <c:pt idx="24528">
                  <c:v>-4.54619E-2</c:v>
                </c:pt>
                <c:pt idx="24529">
                  <c:v>-4.3335499999999999E-2</c:v>
                </c:pt>
                <c:pt idx="24530">
                  <c:v>-4.1277000000000001E-2</c:v>
                </c:pt>
                <c:pt idx="24531">
                  <c:v>-3.9289999999999999E-2</c:v>
                </c:pt>
                <c:pt idx="24532">
                  <c:v>-3.7378300000000003E-2</c:v>
                </c:pt>
                <c:pt idx="24533">
                  <c:v>-3.5546099999999997E-2</c:v>
                </c:pt>
                <c:pt idx="24534">
                  <c:v>-3.3799700000000002E-2</c:v>
                </c:pt>
                <c:pt idx="24535">
                  <c:v>-3.2147200000000001E-2</c:v>
                </c:pt>
                <c:pt idx="24536">
                  <c:v>-3.0595399999999998E-2</c:v>
                </c:pt>
                <c:pt idx="24537">
                  <c:v>-2.9144400000000001E-2</c:v>
                </c:pt>
                <c:pt idx="24538">
                  <c:v>-2.7787800000000001E-2</c:v>
                </c:pt>
                <c:pt idx="24539">
                  <c:v>-2.65209E-2</c:v>
                </c:pt>
                <c:pt idx="24540">
                  <c:v>-2.53467E-2</c:v>
                </c:pt>
                <c:pt idx="24541">
                  <c:v>-2.4271899999999999E-2</c:v>
                </c:pt>
                <c:pt idx="24542">
                  <c:v>-2.3304399999999999E-2</c:v>
                </c:pt>
                <c:pt idx="24543">
                  <c:v>-2.2449799999999999E-2</c:v>
                </c:pt>
                <c:pt idx="24544">
                  <c:v>-2.17059E-2</c:v>
                </c:pt>
                <c:pt idx="24545">
                  <c:v>-2.10668E-2</c:v>
                </c:pt>
                <c:pt idx="24546">
                  <c:v>-2.0529200000000001E-2</c:v>
                </c:pt>
                <c:pt idx="24547">
                  <c:v>-2.00906E-2</c:v>
                </c:pt>
                <c:pt idx="24548">
                  <c:v>-1.9750400000000001E-2</c:v>
                </c:pt>
                <c:pt idx="24549">
                  <c:v>-1.9518199999999999E-2</c:v>
                </c:pt>
                <c:pt idx="24550">
                  <c:v>-1.9404999999999999E-2</c:v>
                </c:pt>
                <c:pt idx="24551">
                  <c:v>-1.9409599999999999E-2</c:v>
                </c:pt>
                <c:pt idx="24552">
                  <c:v>-1.9527200000000002E-2</c:v>
                </c:pt>
                <c:pt idx="24553">
                  <c:v>-1.97634E-2</c:v>
                </c:pt>
                <c:pt idx="24554">
                  <c:v>-2.0127200000000001E-2</c:v>
                </c:pt>
                <c:pt idx="24555">
                  <c:v>-2.0617799999999999E-2</c:v>
                </c:pt>
                <c:pt idx="24556">
                  <c:v>-2.1225500000000001E-2</c:v>
                </c:pt>
                <c:pt idx="24557">
                  <c:v>-2.1945200000000002E-2</c:v>
                </c:pt>
                <c:pt idx="24558">
                  <c:v>-2.2780399999999999E-2</c:v>
                </c:pt>
                <c:pt idx="24559">
                  <c:v>-2.37301E-2</c:v>
                </c:pt>
                <c:pt idx="24560">
                  <c:v>-2.47824E-2</c:v>
                </c:pt>
                <c:pt idx="24561">
                  <c:v>-2.5925199999999999E-2</c:v>
                </c:pt>
                <c:pt idx="24562">
                  <c:v>-2.71548E-2</c:v>
                </c:pt>
                <c:pt idx="24563">
                  <c:v>-2.84675E-2</c:v>
                </c:pt>
                <c:pt idx="24564">
                  <c:v>-2.9859900000000002E-2</c:v>
                </c:pt>
                <c:pt idx="24565">
                  <c:v>-3.1340199999999999E-2</c:v>
                </c:pt>
                <c:pt idx="24566">
                  <c:v>-3.29261E-2</c:v>
                </c:pt>
                <c:pt idx="24567">
                  <c:v>-3.4627999999999999E-2</c:v>
                </c:pt>
                <c:pt idx="24568">
                  <c:v>-3.6441300000000003E-2</c:v>
                </c:pt>
                <c:pt idx="24569">
                  <c:v>-3.8349399999999999E-2</c:v>
                </c:pt>
                <c:pt idx="24570">
                  <c:v>-4.0337900000000003E-2</c:v>
                </c:pt>
                <c:pt idx="24571">
                  <c:v>-4.2405400000000003E-2</c:v>
                </c:pt>
                <c:pt idx="24572">
                  <c:v>-4.4554799999999999E-2</c:v>
                </c:pt>
                <c:pt idx="24573">
                  <c:v>-4.6784199999999998E-2</c:v>
                </c:pt>
                <c:pt idx="24574">
                  <c:v>-4.9094899999999997E-2</c:v>
                </c:pt>
                <c:pt idx="24575">
                  <c:v>-5.14984E-2</c:v>
                </c:pt>
                <c:pt idx="24576">
                  <c:v>-5.4005200000000003E-2</c:v>
                </c:pt>
                <c:pt idx="24577">
                  <c:v>-5.6613299999999998E-2</c:v>
                </c:pt>
                <c:pt idx="24578">
                  <c:v>-5.9311700000000002E-2</c:v>
                </c:pt>
                <c:pt idx="24579">
                  <c:v>-6.20888E-2</c:v>
                </c:pt>
                <c:pt idx="24580">
                  <c:v>-6.4937599999999998E-2</c:v>
                </c:pt>
                <c:pt idx="24581">
                  <c:v>-6.7854999999999999E-2</c:v>
                </c:pt>
                <c:pt idx="24582">
                  <c:v>-7.084E-2</c:v>
                </c:pt>
                <c:pt idx="24583">
                  <c:v>-7.3889700000000003E-2</c:v>
                </c:pt>
                <c:pt idx="24584">
                  <c:v>-7.69981E-2</c:v>
                </c:pt>
                <c:pt idx="24585">
                  <c:v>-8.0164299999999994E-2</c:v>
                </c:pt>
                <c:pt idx="24586">
                  <c:v>-8.3395800000000006E-2</c:v>
                </c:pt>
                <c:pt idx="24587">
                  <c:v>-8.6694599999999997E-2</c:v>
                </c:pt>
                <c:pt idx="24588">
                  <c:v>-9.0051099999999995E-2</c:v>
                </c:pt>
                <c:pt idx="24589">
                  <c:v>-9.3452099999999996E-2</c:v>
                </c:pt>
                <c:pt idx="24590">
                  <c:v>-9.6886700000000006E-2</c:v>
                </c:pt>
                <c:pt idx="24591">
                  <c:v>-0.10034700000000001</c:v>
                </c:pt>
                <c:pt idx="24592">
                  <c:v>-0.103829</c:v>
                </c:pt>
                <c:pt idx="24593">
                  <c:v>-0.10732999999999999</c:v>
                </c:pt>
                <c:pt idx="24594">
                  <c:v>-0.110856</c:v>
                </c:pt>
                <c:pt idx="24595">
                  <c:v>-0.114414</c:v>
                </c:pt>
                <c:pt idx="24596">
                  <c:v>-0.118009</c:v>
                </c:pt>
                <c:pt idx="24597">
                  <c:v>-0.121632</c:v>
                </c:pt>
                <c:pt idx="24598">
                  <c:v>-0.125275</c:v>
                </c:pt>
                <c:pt idx="24599">
                  <c:v>-0.12894</c:v>
                </c:pt>
                <c:pt idx="24600">
                  <c:v>-0.13264200000000001</c:v>
                </c:pt>
                <c:pt idx="24601">
                  <c:v>-0.13639100000000001</c:v>
                </c:pt>
                <c:pt idx="24602">
                  <c:v>-0.14018700000000001</c:v>
                </c:pt>
                <c:pt idx="24603">
                  <c:v>-0.14402599999999999</c:v>
                </c:pt>
                <c:pt idx="24604">
                  <c:v>-0.14790300000000001</c:v>
                </c:pt>
                <c:pt idx="24605">
                  <c:v>-0.15181700000000001</c:v>
                </c:pt>
                <c:pt idx="24606">
                  <c:v>-0.155753</c:v>
                </c:pt>
                <c:pt idx="24607">
                  <c:v>-0.159695</c:v>
                </c:pt>
                <c:pt idx="24608">
                  <c:v>-0.163632</c:v>
                </c:pt>
                <c:pt idx="24609">
                  <c:v>-0.16756699999999999</c:v>
                </c:pt>
                <c:pt idx="24610">
                  <c:v>-0.17150299999999999</c:v>
                </c:pt>
                <c:pt idx="24611">
                  <c:v>-0.17543700000000001</c:v>
                </c:pt>
                <c:pt idx="24612">
                  <c:v>-0.17935999999999999</c:v>
                </c:pt>
                <c:pt idx="24613">
                  <c:v>-0.18326300000000001</c:v>
                </c:pt>
                <c:pt idx="24614">
                  <c:v>-0.18713399999999999</c:v>
                </c:pt>
                <c:pt idx="24615">
                  <c:v>-0.190968</c:v>
                </c:pt>
                <c:pt idx="24616">
                  <c:v>-0.194771</c:v>
                </c:pt>
                <c:pt idx="24617">
                  <c:v>-0.19855100000000001</c:v>
                </c:pt>
                <c:pt idx="24618">
                  <c:v>-0.20231299999999999</c:v>
                </c:pt>
                <c:pt idx="24619">
                  <c:v>-0.206063</c:v>
                </c:pt>
                <c:pt idx="24620">
                  <c:v>-0.20980199999999999</c:v>
                </c:pt>
                <c:pt idx="24621">
                  <c:v>-0.21352099999999999</c:v>
                </c:pt>
                <c:pt idx="24622">
                  <c:v>-0.21721499999999999</c:v>
                </c:pt>
                <c:pt idx="24623">
                  <c:v>-0.22087799999999999</c:v>
                </c:pt>
                <c:pt idx="24624">
                  <c:v>-0.22450000000000001</c:v>
                </c:pt>
                <c:pt idx="24625">
                  <c:v>-0.22806899999999999</c:v>
                </c:pt>
                <c:pt idx="24626">
                  <c:v>-0.23158500000000001</c:v>
                </c:pt>
                <c:pt idx="24627">
                  <c:v>-0.23505599999999999</c:v>
                </c:pt>
                <c:pt idx="24628">
                  <c:v>-0.23848900000000001</c:v>
                </c:pt>
                <c:pt idx="24629">
                  <c:v>-0.24187800000000001</c:v>
                </c:pt>
                <c:pt idx="24630">
                  <c:v>-0.24521399999999999</c:v>
                </c:pt>
                <c:pt idx="24631">
                  <c:v>-0.24849599999999999</c:v>
                </c:pt>
                <c:pt idx="24632">
                  <c:v>-0.25172600000000001</c:v>
                </c:pt>
                <c:pt idx="24633">
                  <c:v>-0.25490699999999999</c:v>
                </c:pt>
                <c:pt idx="24634">
                  <c:v>-0.25803500000000001</c:v>
                </c:pt>
                <c:pt idx="24635">
                  <c:v>-0.26110699999999998</c:v>
                </c:pt>
                <c:pt idx="24636">
                  <c:v>-0.264125</c:v>
                </c:pt>
                <c:pt idx="24637">
                  <c:v>-0.26708700000000002</c:v>
                </c:pt>
                <c:pt idx="24638">
                  <c:v>-0.269984</c:v>
                </c:pt>
                <c:pt idx="24639">
                  <c:v>-0.27281100000000003</c:v>
                </c:pt>
                <c:pt idx="24640">
                  <c:v>-0.275565</c:v>
                </c:pt>
                <c:pt idx="24641">
                  <c:v>-0.27824199999999999</c:v>
                </c:pt>
                <c:pt idx="24642">
                  <c:v>-0.28084199999999998</c:v>
                </c:pt>
                <c:pt idx="24643">
                  <c:v>-0.28336899999999998</c:v>
                </c:pt>
                <c:pt idx="24644">
                  <c:v>-0.28582200000000002</c:v>
                </c:pt>
                <c:pt idx="24645">
                  <c:v>-0.28820299999999999</c:v>
                </c:pt>
                <c:pt idx="24646">
                  <c:v>-0.29050799999999999</c:v>
                </c:pt>
                <c:pt idx="24647">
                  <c:v>-0.29273100000000002</c:v>
                </c:pt>
                <c:pt idx="24648">
                  <c:v>-0.29486299999999999</c:v>
                </c:pt>
                <c:pt idx="24649">
                  <c:v>-0.29689700000000002</c:v>
                </c:pt>
                <c:pt idx="24650">
                  <c:v>-0.29882799999999998</c:v>
                </c:pt>
                <c:pt idx="24651">
                  <c:v>-0.300645</c:v>
                </c:pt>
                <c:pt idx="24652">
                  <c:v>-0.30234699999999998</c:v>
                </c:pt>
                <c:pt idx="24653">
                  <c:v>-0.30393399999999998</c:v>
                </c:pt>
                <c:pt idx="24654">
                  <c:v>-0.30540499999999998</c:v>
                </c:pt>
                <c:pt idx="24655">
                  <c:v>-0.30675200000000002</c:v>
                </c:pt>
                <c:pt idx="24656">
                  <c:v>-0.30797400000000003</c:v>
                </c:pt>
                <c:pt idx="24657">
                  <c:v>-0.30908000000000002</c:v>
                </c:pt>
                <c:pt idx="24658">
                  <c:v>-0.31007499999999999</c:v>
                </c:pt>
                <c:pt idx="24659">
                  <c:v>-0.31096400000000002</c:v>
                </c:pt>
                <c:pt idx="24660">
                  <c:v>-0.311751</c:v>
                </c:pt>
                <c:pt idx="24661">
                  <c:v>-0.31244100000000002</c:v>
                </c:pt>
                <c:pt idx="24662">
                  <c:v>-0.31302799999999997</c:v>
                </c:pt>
                <c:pt idx="24663">
                  <c:v>-0.31351600000000002</c:v>
                </c:pt>
                <c:pt idx="24664">
                  <c:v>-0.31391000000000002</c:v>
                </c:pt>
                <c:pt idx="24665">
                  <c:v>-0.31418600000000002</c:v>
                </c:pt>
                <c:pt idx="24666">
                  <c:v>-0.314299</c:v>
                </c:pt>
                <c:pt idx="24667">
                  <c:v>-0.314276</c:v>
                </c:pt>
                <c:pt idx="24668">
                  <c:v>-0.31416699999999997</c:v>
                </c:pt>
                <c:pt idx="24669">
                  <c:v>-0.31395699999999999</c:v>
                </c:pt>
                <c:pt idx="24670">
                  <c:v>-0.31362000000000001</c:v>
                </c:pt>
                <c:pt idx="24671">
                  <c:v>-0.31316699999999997</c:v>
                </c:pt>
                <c:pt idx="24672">
                  <c:v>-0.31260100000000002</c:v>
                </c:pt>
                <c:pt idx="24673">
                  <c:v>-0.31191200000000002</c:v>
                </c:pt>
                <c:pt idx="24674">
                  <c:v>-0.31109199999999998</c:v>
                </c:pt>
                <c:pt idx="24675">
                  <c:v>-0.31014199999999997</c:v>
                </c:pt>
                <c:pt idx="24676">
                  <c:v>-0.30906699999999998</c:v>
                </c:pt>
                <c:pt idx="24677">
                  <c:v>-0.30787399999999998</c:v>
                </c:pt>
                <c:pt idx="24678">
                  <c:v>-0.30656699999999998</c:v>
                </c:pt>
                <c:pt idx="24679">
                  <c:v>-0.30514400000000003</c:v>
                </c:pt>
                <c:pt idx="24680">
                  <c:v>-0.30359900000000001</c:v>
                </c:pt>
                <c:pt idx="24681">
                  <c:v>-0.301931</c:v>
                </c:pt>
                <c:pt idx="24682">
                  <c:v>-0.30014299999999999</c:v>
                </c:pt>
                <c:pt idx="24683">
                  <c:v>-0.29824200000000001</c:v>
                </c:pt>
                <c:pt idx="24684">
                  <c:v>-0.29623500000000003</c:v>
                </c:pt>
                <c:pt idx="24685">
                  <c:v>-0.29413</c:v>
                </c:pt>
                <c:pt idx="24686">
                  <c:v>-0.29193599999999997</c:v>
                </c:pt>
                <c:pt idx="24687">
                  <c:v>-0.289657</c:v>
                </c:pt>
                <c:pt idx="24688">
                  <c:v>-0.28729700000000002</c:v>
                </c:pt>
                <c:pt idx="24689">
                  <c:v>-0.28485700000000003</c:v>
                </c:pt>
                <c:pt idx="24690">
                  <c:v>-0.28233399999999997</c:v>
                </c:pt>
                <c:pt idx="24691">
                  <c:v>-0.27971800000000002</c:v>
                </c:pt>
                <c:pt idx="24692">
                  <c:v>-0.277003</c:v>
                </c:pt>
                <c:pt idx="24693">
                  <c:v>-0.27419399999999999</c:v>
                </c:pt>
                <c:pt idx="24694">
                  <c:v>-0.27130199999999999</c:v>
                </c:pt>
                <c:pt idx="24695">
                  <c:v>-0.26832600000000001</c:v>
                </c:pt>
                <c:pt idx="24696">
                  <c:v>-0.265266</c:v>
                </c:pt>
                <c:pt idx="24697">
                  <c:v>-0.26212299999999999</c:v>
                </c:pt>
                <c:pt idx="24698">
                  <c:v>-0.25889600000000002</c:v>
                </c:pt>
                <c:pt idx="24699">
                  <c:v>-0.25557800000000003</c:v>
                </c:pt>
                <c:pt idx="24700">
                  <c:v>-0.252164</c:v>
                </c:pt>
                <c:pt idx="24701">
                  <c:v>-0.24866199999999999</c:v>
                </c:pt>
                <c:pt idx="24702">
                  <c:v>-0.24507799999999999</c:v>
                </c:pt>
                <c:pt idx="24703">
                  <c:v>-0.24141599999999999</c:v>
                </c:pt>
                <c:pt idx="24704">
                  <c:v>-0.237675</c:v>
                </c:pt>
                <c:pt idx="24705">
                  <c:v>-0.23386100000000001</c:v>
                </c:pt>
                <c:pt idx="24706">
                  <c:v>-0.22997999999999999</c:v>
                </c:pt>
                <c:pt idx="24707">
                  <c:v>-0.22603400000000001</c:v>
                </c:pt>
                <c:pt idx="24708">
                  <c:v>-0.222022</c:v>
                </c:pt>
                <c:pt idx="24709">
                  <c:v>-0.21795100000000001</c:v>
                </c:pt>
                <c:pt idx="24710">
                  <c:v>-0.21382599999999999</c:v>
                </c:pt>
                <c:pt idx="24711">
                  <c:v>-0.209649</c:v>
                </c:pt>
                <c:pt idx="24712">
                  <c:v>-0.20541599999999999</c:v>
                </c:pt>
                <c:pt idx="24713">
                  <c:v>-0.20113</c:v>
                </c:pt>
                <c:pt idx="24714">
                  <c:v>-0.19678899999999999</c:v>
                </c:pt>
                <c:pt idx="24715">
                  <c:v>-0.19239300000000001</c:v>
                </c:pt>
                <c:pt idx="24716">
                  <c:v>-0.187943</c:v>
                </c:pt>
                <c:pt idx="24717">
                  <c:v>-0.183446</c:v>
                </c:pt>
                <c:pt idx="24718">
                  <c:v>-0.17891000000000001</c:v>
                </c:pt>
                <c:pt idx="24719">
                  <c:v>-0.174347</c:v>
                </c:pt>
                <c:pt idx="24720">
                  <c:v>-0.169763</c:v>
                </c:pt>
                <c:pt idx="24721">
                  <c:v>-0.165161</c:v>
                </c:pt>
                <c:pt idx="24722">
                  <c:v>-0.16054299999999999</c:v>
                </c:pt>
                <c:pt idx="24723">
                  <c:v>-0.155912</c:v>
                </c:pt>
                <c:pt idx="24724">
                  <c:v>-0.15127299999999999</c:v>
                </c:pt>
                <c:pt idx="24725">
                  <c:v>-0.146624</c:v>
                </c:pt>
                <c:pt idx="24726">
                  <c:v>-0.14196500000000001</c:v>
                </c:pt>
                <c:pt idx="24727">
                  <c:v>-0.137295</c:v>
                </c:pt>
                <c:pt idx="24728">
                  <c:v>-0.13261600000000001</c:v>
                </c:pt>
                <c:pt idx="24729">
                  <c:v>-0.12793199999999999</c:v>
                </c:pt>
                <c:pt idx="24730">
                  <c:v>-0.123254</c:v>
                </c:pt>
                <c:pt idx="24731">
                  <c:v>-0.11858299999999999</c:v>
                </c:pt>
                <c:pt idx="24732">
                  <c:v>-0.11390599999999999</c:v>
                </c:pt>
                <c:pt idx="24733">
                  <c:v>-0.109213</c:v>
                </c:pt>
                <c:pt idx="24734">
                  <c:v>-0.104506</c:v>
                </c:pt>
                <c:pt idx="24735">
                  <c:v>-9.9792199999999998E-2</c:v>
                </c:pt>
                <c:pt idx="24736">
                  <c:v>-9.5082200000000006E-2</c:v>
                </c:pt>
                <c:pt idx="24737">
                  <c:v>-9.0391399999999997E-2</c:v>
                </c:pt>
                <c:pt idx="24738">
                  <c:v>-8.5733699999999996E-2</c:v>
                </c:pt>
                <c:pt idx="24739">
                  <c:v>-8.1109700000000007E-2</c:v>
                </c:pt>
                <c:pt idx="24740">
                  <c:v>-7.6513700000000004E-2</c:v>
                </c:pt>
                <c:pt idx="24741">
                  <c:v>-7.19529E-2</c:v>
                </c:pt>
                <c:pt idx="24742">
                  <c:v>-6.7441299999999996E-2</c:v>
                </c:pt>
                <c:pt idx="24743">
                  <c:v>-6.2984299999999993E-2</c:v>
                </c:pt>
                <c:pt idx="24744">
                  <c:v>-5.85865E-2</c:v>
                </c:pt>
                <c:pt idx="24745">
                  <c:v>-5.42604E-2</c:v>
                </c:pt>
                <c:pt idx="24746">
                  <c:v>-5.0017699999999998E-2</c:v>
                </c:pt>
                <c:pt idx="24747">
                  <c:v>-4.5862600000000003E-2</c:v>
                </c:pt>
                <c:pt idx="24748">
                  <c:v>-4.1792599999999999E-2</c:v>
                </c:pt>
                <c:pt idx="24749">
                  <c:v>-3.7801500000000002E-2</c:v>
                </c:pt>
                <c:pt idx="24750">
                  <c:v>-3.3884699999999997E-2</c:v>
                </c:pt>
                <c:pt idx="24751">
                  <c:v>-3.0048999999999999E-2</c:v>
                </c:pt>
                <c:pt idx="24752">
                  <c:v>-2.6292900000000001E-2</c:v>
                </c:pt>
                <c:pt idx="24753">
                  <c:v>-2.2578600000000001E-2</c:v>
                </c:pt>
                <c:pt idx="24754">
                  <c:v>-1.8907199999999999E-2</c:v>
                </c:pt>
                <c:pt idx="24755">
                  <c:v>-1.5347299999999999E-2</c:v>
                </c:pt>
                <c:pt idx="24756">
                  <c:v>-1.1908200000000001E-2</c:v>
                </c:pt>
                <c:pt idx="24757" formatCode="0.00E+00">
                  <c:v>-8.54099E-3</c:v>
                </c:pt>
                <c:pt idx="24758" formatCode="0.00E+00">
                  <c:v>-5.2405400000000001E-3</c:v>
                </c:pt>
                <c:pt idx="24759" formatCode="0.00E+00">
                  <c:v>-2.0255099999999999E-3</c:v>
                </c:pt>
                <c:pt idx="24760" formatCode="0.00E+00">
                  <c:v>1.1012699999999999E-3</c:v>
                </c:pt>
                <c:pt idx="24761" formatCode="0.00E+00">
                  <c:v>4.1411900000000003E-3</c:v>
                </c:pt>
                <c:pt idx="24762" formatCode="0.00E+00">
                  <c:v>7.0895899999999998E-3</c:v>
                </c:pt>
                <c:pt idx="24763" formatCode="0.00E+00">
                  <c:v>9.9384999999999994E-3</c:v>
                </c:pt>
                <c:pt idx="24764">
                  <c:v>1.26813E-2</c:v>
                </c:pt>
                <c:pt idx="24765">
                  <c:v>1.53121E-2</c:v>
                </c:pt>
                <c:pt idx="24766">
                  <c:v>1.7825400000000002E-2</c:v>
                </c:pt>
                <c:pt idx="24767">
                  <c:v>2.0219600000000001E-2</c:v>
                </c:pt>
                <c:pt idx="24768">
                  <c:v>2.24946E-2</c:v>
                </c:pt>
                <c:pt idx="24769">
                  <c:v>2.4646399999999999E-2</c:v>
                </c:pt>
                <c:pt idx="24770">
                  <c:v>2.6666499999999999E-2</c:v>
                </c:pt>
                <c:pt idx="24771">
                  <c:v>2.85463E-2</c:v>
                </c:pt>
                <c:pt idx="24772">
                  <c:v>3.02808E-2</c:v>
                </c:pt>
                <c:pt idx="24773">
                  <c:v>3.1867300000000001E-2</c:v>
                </c:pt>
                <c:pt idx="24774">
                  <c:v>3.3305899999999999E-2</c:v>
                </c:pt>
                <c:pt idx="24775">
                  <c:v>3.46027E-2</c:v>
                </c:pt>
                <c:pt idx="24776">
                  <c:v>3.5767199999999999E-2</c:v>
                </c:pt>
                <c:pt idx="24777">
                  <c:v>3.6807100000000002E-2</c:v>
                </c:pt>
                <c:pt idx="24778">
                  <c:v>3.7728699999999997E-2</c:v>
                </c:pt>
                <c:pt idx="24779">
                  <c:v>3.8536099999999997E-2</c:v>
                </c:pt>
                <c:pt idx="24780">
                  <c:v>3.92295E-2</c:v>
                </c:pt>
                <c:pt idx="24781">
                  <c:v>3.9806899999999999E-2</c:v>
                </c:pt>
                <c:pt idx="24782">
                  <c:v>4.0265099999999998E-2</c:v>
                </c:pt>
                <c:pt idx="24783">
                  <c:v>4.0603199999999999E-2</c:v>
                </c:pt>
                <c:pt idx="24784">
                  <c:v>4.0830600000000002E-2</c:v>
                </c:pt>
                <c:pt idx="24785">
                  <c:v>4.0965099999999997E-2</c:v>
                </c:pt>
                <c:pt idx="24786">
                  <c:v>4.1012600000000003E-2</c:v>
                </c:pt>
                <c:pt idx="24787">
                  <c:v>4.0963300000000001E-2</c:v>
                </c:pt>
                <c:pt idx="24788">
                  <c:v>4.0807400000000001E-2</c:v>
                </c:pt>
                <c:pt idx="24789">
                  <c:v>4.0540399999999997E-2</c:v>
                </c:pt>
                <c:pt idx="24790">
                  <c:v>4.0158800000000001E-2</c:v>
                </c:pt>
                <c:pt idx="24791">
                  <c:v>3.9658899999999997E-2</c:v>
                </c:pt>
                <c:pt idx="24792">
                  <c:v>3.9037500000000003E-2</c:v>
                </c:pt>
                <c:pt idx="24793">
                  <c:v>3.8296400000000001E-2</c:v>
                </c:pt>
                <c:pt idx="24794">
                  <c:v>3.7442900000000001E-2</c:v>
                </c:pt>
                <c:pt idx="24795">
                  <c:v>3.6484599999999999E-2</c:v>
                </c:pt>
                <c:pt idx="24796">
                  <c:v>3.5425499999999999E-2</c:v>
                </c:pt>
                <c:pt idx="24797">
                  <c:v>3.4266499999999998E-2</c:v>
                </c:pt>
                <c:pt idx="24798">
                  <c:v>3.3006399999999998E-2</c:v>
                </c:pt>
                <c:pt idx="24799">
                  <c:v>3.1646500000000001E-2</c:v>
                </c:pt>
                <c:pt idx="24800">
                  <c:v>3.0192799999999999E-2</c:v>
                </c:pt>
                <c:pt idx="24801">
                  <c:v>2.8655900000000002E-2</c:v>
                </c:pt>
                <c:pt idx="24802">
                  <c:v>2.7045900000000001E-2</c:v>
                </c:pt>
                <c:pt idx="24803">
                  <c:v>2.5366900000000001E-2</c:v>
                </c:pt>
                <c:pt idx="24804">
                  <c:v>2.3618500000000001E-2</c:v>
                </c:pt>
                <c:pt idx="24805">
                  <c:v>2.1798999999999999E-2</c:v>
                </c:pt>
                <c:pt idx="24806">
                  <c:v>1.9904499999999999E-2</c:v>
                </c:pt>
                <c:pt idx="24807">
                  <c:v>1.7931300000000001E-2</c:v>
                </c:pt>
                <c:pt idx="24808">
                  <c:v>1.5881300000000001E-2</c:v>
                </c:pt>
                <c:pt idx="24809">
                  <c:v>1.37591E-2</c:v>
                </c:pt>
                <c:pt idx="24810">
                  <c:v>1.15666E-2</c:v>
                </c:pt>
                <c:pt idx="24811" formatCode="0.00E+00">
                  <c:v>9.3066799999999995E-3</c:v>
                </c:pt>
                <c:pt idx="24812" formatCode="0.00E+00">
                  <c:v>6.9904299999999997E-3</c:v>
                </c:pt>
                <c:pt idx="24813" formatCode="0.00E+00">
                  <c:v>4.6309699999999999E-3</c:v>
                </c:pt>
                <c:pt idx="24814" formatCode="0.00E+00">
                  <c:v>2.2338100000000001E-3</c:v>
                </c:pt>
                <c:pt idx="24815" formatCode="0.00E+00">
                  <c:v>-2.0343800000000001E-4</c:v>
                </c:pt>
                <c:pt idx="24816" formatCode="0.00E+00">
                  <c:v>-2.68418E-3</c:v>
                </c:pt>
                <c:pt idx="24817" formatCode="0.00E+00">
                  <c:v>-5.2099099999999999E-3</c:v>
                </c:pt>
                <c:pt idx="24818" formatCode="0.00E+00">
                  <c:v>-7.7790200000000002E-3</c:v>
                </c:pt>
                <c:pt idx="24819">
                  <c:v>-1.03829E-2</c:v>
                </c:pt>
                <c:pt idx="24820">
                  <c:v>-1.3011099999999999E-2</c:v>
                </c:pt>
                <c:pt idx="24821">
                  <c:v>-1.5660199999999999E-2</c:v>
                </c:pt>
                <c:pt idx="24822">
                  <c:v>-1.8332299999999999E-2</c:v>
                </c:pt>
                <c:pt idx="24823">
                  <c:v>-2.1028399999999999E-2</c:v>
                </c:pt>
                <c:pt idx="24824">
                  <c:v>-2.3747999999999998E-2</c:v>
                </c:pt>
                <c:pt idx="24825">
                  <c:v>-2.6491500000000001E-2</c:v>
                </c:pt>
                <c:pt idx="24826">
                  <c:v>-2.9257700000000001E-2</c:v>
                </c:pt>
                <c:pt idx="24827">
                  <c:v>-3.2038799999999999E-2</c:v>
                </c:pt>
                <c:pt idx="24828">
                  <c:v>-3.4827200000000003E-2</c:v>
                </c:pt>
                <c:pt idx="24829">
                  <c:v>-3.7623700000000003E-2</c:v>
                </c:pt>
                <c:pt idx="24830">
                  <c:v>-4.0432900000000001E-2</c:v>
                </c:pt>
                <c:pt idx="24831">
                  <c:v>-4.3253399999999997E-2</c:v>
                </c:pt>
                <c:pt idx="24832">
                  <c:v>-4.60787E-2</c:v>
                </c:pt>
                <c:pt idx="24833">
                  <c:v>-4.8901E-2</c:v>
                </c:pt>
                <c:pt idx="24834">
                  <c:v>-5.1711899999999998E-2</c:v>
                </c:pt>
                <c:pt idx="24835">
                  <c:v>-5.45034E-2</c:v>
                </c:pt>
                <c:pt idx="24836">
                  <c:v>-5.7268100000000002E-2</c:v>
                </c:pt>
                <c:pt idx="24837">
                  <c:v>-6.0000299999999999E-2</c:v>
                </c:pt>
                <c:pt idx="24838">
                  <c:v>-6.2696100000000005E-2</c:v>
                </c:pt>
                <c:pt idx="24839">
                  <c:v>-6.5351800000000002E-2</c:v>
                </c:pt>
                <c:pt idx="24840">
                  <c:v>-6.7965300000000006E-2</c:v>
                </c:pt>
                <c:pt idx="24841">
                  <c:v>-7.0537199999999994E-2</c:v>
                </c:pt>
                <c:pt idx="24842">
                  <c:v>-7.3066400000000004E-2</c:v>
                </c:pt>
                <c:pt idx="24843">
                  <c:v>-7.5547699999999995E-2</c:v>
                </c:pt>
                <c:pt idx="24844">
                  <c:v>-7.79749E-2</c:v>
                </c:pt>
                <c:pt idx="24845">
                  <c:v>-8.0344799999999994E-2</c:v>
                </c:pt>
                <c:pt idx="24846">
                  <c:v>-8.2655400000000004E-2</c:v>
                </c:pt>
                <c:pt idx="24847">
                  <c:v>-8.4903199999999998E-2</c:v>
                </c:pt>
                <c:pt idx="24848">
                  <c:v>-8.70866E-2</c:v>
                </c:pt>
                <c:pt idx="24849">
                  <c:v>-8.9204099999999995E-2</c:v>
                </c:pt>
                <c:pt idx="24850">
                  <c:v>-9.1255100000000006E-2</c:v>
                </c:pt>
                <c:pt idx="24851">
                  <c:v>-9.3242699999999998E-2</c:v>
                </c:pt>
                <c:pt idx="24852">
                  <c:v>-9.5169400000000001E-2</c:v>
                </c:pt>
                <c:pt idx="24853">
                  <c:v>-9.7033099999999997E-2</c:v>
                </c:pt>
                <c:pt idx="24854">
                  <c:v>-9.88319E-2</c:v>
                </c:pt>
                <c:pt idx="24855">
                  <c:v>-0.100568</c:v>
                </c:pt>
                <c:pt idx="24856">
                  <c:v>-0.102244</c:v>
                </c:pt>
                <c:pt idx="24857">
                  <c:v>-0.10385900000000001</c:v>
                </c:pt>
                <c:pt idx="24858">
                  <c:v>-0.105408</c:v>
                </c:pt>
                <c:pt idx="24859">
                  <c:v>-0.106889</c:v>
                </c:pt>
                <c:pt idx="24860">
                  <c:v>-0.10830099999999999</c:v>
                </c:pt>
                <c:pt idx="24861">
                  <c:v>-0.109641</c:v>
                </c:pt>
                <c:pt idx="24862">
                  <c:v>-0.11090700000000001</c:v>
                </c:pt>
                <c:pt idx="24863">
                  <c:v>-0.112094</c:v>
                </c:pt>
                <c:pt idx="24864">
                  <c:v>-0.113202</c:v>
                </c:pt>
                <c:pt idx="24865">
                  <c:v>-0.114228</c:v>
                </c:pt>
                <c:pt idx="24866">
                  <c:v>-0.115173</c:v>
                </c:pt>
                <c:pt idx="24867">
                  <c:v>-0.116035</c:v>
                </c:pt>
                <c:pt idx="24868">
                  <c:v>-0.116808</c:v>
                </c:pt>
                <c:pt idx="24869">
                  <c:v>-0.117491</c:v>
                </c:pt>
                <c:pt idx="24870">
                  <c:v>-0.118089</c:v>
                </c:pt>
                <c:pt idx="24871">
                  <c:v>-0.118607</c:v>
                </c:pt>
                <c:pt idx="24872">
                  <c:v>-0.119048</c:v>
                </c:pt>
                <c:pt idx="24873">
                  <c:v>-0.119412</c:v>
                </c:pt>
                <c:pt idx="24874">
                  <c:v>-0.119701</c:v>
                </c:pt>
                <c:pt idx="24875">
                  <c:v>-0.119917</c:v>
                </c:pt>
                <c:pt idx="24876">
                  <c:v>-0.120063</c:v>
                </c:pt>
                <c:pt idx="24877">
                  <c:v>-0.12013500000000001</c:v>
                </c:pt>
                <c:pt idx="24878">
                  <c:v>-0.12013</c:v>
                </c:pt>
                <c:pt idx="24879">
                  <c:v>-0.12005</c:v>
                </c:pt>
                <c:pt idx="24880">
                  <c:v>-0.119897</c:v>
                </c:pt>
                <c:pt idx="24881">
                  <c:v>-0.119676</c:v>
                </c:pt>
                <c:pt idx="24882">
                  <c:v>-0.119384</c:v>
                </c:pt>
                <c:pt idx="24883">
                  <c:v>-0.119021</c:v>
                </c:pt>
                <c:pt idx="24884">
                  <c:v>-0.118587</c:v>
                </c:pt>
                <c:pt idx="24885">
                  <c:v>-0.118086</c:v>
                </c:pt>
                <c:pt idx="24886">
                  <c:v>-0.117521</c:v>
                </c:pt>
                <c:pt idx="24887">
                  <c:v>-0.11688800000000001</c:v>
                </c:pt>
                <c:pt idx="24888">
                  <c:v>-0.116185</c:v>
                </c:pt>
                <c:pt idx="24889">
                  <c:v>-0.115409</c:v>
                </c:pt>
                <c:pt idx="24890">
                  <c:v>-0.114561</c:v>
                </c:pt>
                <c:pt idx="24891">
                  <c:v>-0.11364100000000001</c:v>
                </c:pt>
                <c:pt idx="24892">
                  <c:v>-0.112652</c:v>
                </c:pt>
                <c:pt idx="24893">
                  <c:v>-0.1116</c:v>
                </c:pt>
                <c:pt idx="24894">
                  <c:v>-0.110487</c:v>
                </c:pt>
                <c:pt idx="24895">
                  <c:v>-0.109315</c:v>
                </c:pt>
                <c:pt idx="24896">
                  <c:v>-0.108082</c:v>
                </c:pt>
                <c:pt idx="24897">
                  <c:v>-0.10678799999999999</c:v>
                </c:pt>
                <c:pt idx="24898">
                  <c:v>-0.105436</c:v>
                </c:pt>
                <c:pt idx="24899">
                  <c:v>-0.104022</c:v>
                </c:pt>
                <c:pt idx="24900">
                  <c:v>-0.102546</c:v>
                </c:pt>
                <c:pt idx="24901">
                  <c:v>-0.10101</c:v>
                </c:pt>
                <c:pt idx="24902">
                  <c:v>-9.9416000000000004E-2</c:v>
                </c:pt>
                <c:pt idx="24903">
                  <c:v>-9.7769999999999996E-2</c:v>
                </c:pt>
                <c:pt idx="24904">
                  <c:v>-9.6077599999999999E-2</c:v>
                </c:pt>
                <c:pt idx="24905">
                  <c:v>-9.4343800000000005E-2</c:v>
                </c:pt>
                <c:pt idx="24906">
                  <c:v>-9.2573199999999994E-2</c:v>
                </c:pt>
                <c:pt idx="24907">
                  <c:v>-9.0769900000000001E-2</c:v>
                </c:pt>
                <c:pt idx="24908">
                  <c:v>-8.8934399999999997E-2</c:v>
                </c:pt>
                <c:pt idx="24909">
                  <c:v>-8.7064000000000002E-2</c:v>
                </c:pt>
                <c:pt idx="24910">
                  <c:v>-8.5158600000000001E-2</c:v>
                </c:pt>
                <c:pt idx="24911">
                  <c:v>-8.3222000000000004E-2</c:v>
                </c:pt>
                <c:pt idx="24912">
                  <c:v>-8.1256599999999998E-2</c:v>
                </c:pt>
                <c:pt idx="24913">
                  <c:v>-7.9261399999999996E-2</c:v>
                </c:pt>
                <c:pt idx="24914">
                  <c:v>-7.7234800000000006E-2</c:v>
                </c:pt>
                <c:pt idx="24915">
                  <c:v>-7.5176199999999999E-2</c:v>
                </c:pt>
                <c:pt idx="24916">
                  <c:v>-7.3084499999999997E-2</c:v>
                </c:pt>
                <c:pt idx="24917">
                  <c:v>-7.0961499999999997E-2</c:v>
                </c:pt>
                <c:pt idx="24918">
                  <c:v>-6.8811600000000001E-2</c:v>
                </c:pt>
                <c:pt idx="24919">
                  <c:v>-6.6635799999999995E-2</c:v>
                </c:pt>
                <c:pt idx="24920">
                  <c:v>-6.4430299999999996E-2</c:v>
                </c:pt>
                <c:pt idx="24921">
                  <c:v>-6.2193499999999999E-2</c:v>
                </c:pt>
                <c:pt idx="24922">
                  <c:v>-5.9930799999999999E-2</c:v>
                </c:pt>
                <c:pt idx="24923">
                  <c:v>-5.7651899999999999E-2</c:v>
                </c:pt>
                <c:pt idx="24924">
                  <c:v>-5.5364900000000002E-2</c:v>
                </c:pt>
                <c:pt idx="24925">
                  <c:v>-5.3072899999999999E-2</c:v>
                </c:pt>
                <c:pt idx="24926">
                  <c:v>-5.0777299999999997E-2</c:v>
                </c:pt>
                <c:pt idx="24927">
                  <c:v>-4.8480000000000002E-2</c:v>
                </c:pt>
                <c:pt idx="24928">
                  <c:v>-4.6185400000000001E-2</c:v>
                </c:pt>
                <c:pt idx="24929">
                  <c:v>-4.3898100000000002E-2</c:v>
                </c:pt>
                <c:pt idx="24930">
                  <c:v>-4.1616500000000001E-2</c:v>
                </c:pt>
                <c:pt idx="24931">
                  <c:v>-3.9337799999999999E-2</c:v>
                </c:pt>
                <c:pt idx="24932">
                  <c:v>-3.70657E-2</c:v>
                </c:pt>
                <c:pt idx="24933">
                  <c:v>-3.4806799999999999E-2</c:v>
                </c:pt>
                <c:pt idx="24934">
                  <c:v>-3.25644E-2</c:v>
                </c:pt>
                <c:pt idx="24935">
                  <c:v>-3.0339700000000001E-2</c:v>
                </c:pt>
                <c:pt idx="24936">
                  <c:v>-2.8131900000000001E-2</c:v>
                </c:pt>
                <c:pt idx="24937">
                  <c:v>-2.59391E-2</c:v>
                </c:pt>
                <c:pt idx="24938">
                  <c:v>-2.3764500000000001E-2</c:v>
                </c:pt>
                <c:pt idx="24939">
                  <c:v>-2.16153E-2</c:v>
                </c:pt>
                <c:pt idx="24940">
                  <c:v>-1.9461099999999999E-2</c:v>
                </c:pt>
                <c:pt idx="24941">
                  <c:v>-1.7250100000000001E-2</c:v>
                </c:pt>
                <c:pt idx="24942">
                  <c:v>-1.5009700000000001E-2</c:v>
                </c:pt>
                <c:pt idx="24943">
                  <c:v>-1.28013E-2</c:v>
                </c:pt>
                <c:pt idx="24944">
                  <c:v>-1.0613300000000001E-2</c:v>
                </c:pt>
                <c:pt idx="24945" formatCode="0.00E+00">
                  <c:v>-8.4226800000000001E-3</c:v>
                </c:pt>
                <c:pt idx="24946" formatCode="0.00E+00">
                  <c:v>-6.24524E-3</c:v>
                </c:pt>
                <c:pt idx="24947" formatCode="0.00E+00">
                  <c:v>-4.0940899999999999E-3</c:v>
                </c:pt>
                <c:pt idx="24948" formatCode="0.00E+00">
                  <c:v>-1.96883E-3</c:v>
                </c:pt>
                <c:pt idx="24949" formatCode="0.00E+00">
                  <c:v>1.3397100000000001E-4</c:v>
                </c:pt>
                <c:pt idx="24950" formatCode="0.00E+00">
                  <c:v>2.21718E-3</c:v>
                </c:pt>
                <c:pt idx="24951" formatCode="0.00E+00">
                  <c:v>4.2815800000000001E-3</c:v>
                </c:pt>
                <c:pt idx="24952" formatCode="0.00E+00">
                  <c:v>6.3245799999999998E-3</c:v>
                </c:pt>
                <c:pt idx="24953" formatCode="0.00E+00">
                  <c:v>8.3421799999999994E-3</c:v>
                </c:pt>
                <c:pt idx="24954">
                  <c:v>1.03328E-2</c:v>
                </c:pt>
                <c:pt idx="24955">
                  <c:v>1.2295499999999999E-2</c:v>
                </c:pt>
                <c:pt idx="24956">
                  <c:v>1.42256E-2</c:v>
                </c:pt>
                <c:pt idx="24957">
                  <c:v>1.6115899999999999E-2</c:v>
                </c:pt>
                <c:pt idx="24958">
                  <c:v>1.7961600000000001E-2</c:v>
                </c:pt>
                <c:pt idx="24959">
                  <c:v>1.9758600000000001E-2</c:v>
                </c:pt>
                <c:pt idx="24960">
                  <c:v>2.1505099999999999E-2</c:v>
                </c:pt>
                <c:pt idx="24961">
                  <c:v>2.32027E-2</c:v>
                </c:pt>
                <c:pt idx="24962">
                  <c:v>2.4854299999999999E-2</c:v>
                </c:pt>
                <c:pt idx="24963">
                  <c:v>2.6463199999999999E-2</c:v>
                </c:pt>
                <c:pt idx="24964">
                  <c:v>2.80304E-2</c:v>
                </c:pt>
                <c:pt idx="24965">
                  <c:v>2.9555399999999999E-2</c:v>
                </c:pt>
                <c:pt idx="24966">
                  <c:v>3.10402E-2</c:v>
                </c:pt>
                <c:pt idx="24967">
                  <c:v>3.2487599999999998E-2</c:v>
                </c:pt>
                <c:pt idx="24968">
                  <c:v>3.3898499999999998E-2</c:v>
                </c:pt>
                <c:pt idx="24969">
                  <c:v>3.5274300000000001E-2</c:v>
                </c:pt>
                <c:pt idx="24970">
                  <c:v>3.6616500000000003E-2</c:v>
                </c:pt>
                <c:pt idx="24971">
                  <c:v>3.79257E-2</c:v>
                </c:pt>
                <c:pt idx="24972">
                  <c:v>3.9205400000000001E-2</c:v>
                </c:pt>
                <c:pt idx="24973">
                  <c:v>4.0459299999999997E-2</c:v>
                </c:pt>
                <c:pt idx="24974">
                  <c:v>4.1687099999999998E-2</c:v>
                </c:pt>
                <c:pt idx="24975">
                  <c:v>4.28872E-2</c:v>
                </c:pt>
                <c:pt idx="24976">
                  <c:v>4.4058E-2</c:v>
                </c:pt>
                <c:pt idx="24977">
                  <c:v>4.5197500000000002E-2</c:v>
                </c:pt>
                <c:pt idx="24978">
                  <c:v>4.6304499999999998E-2</c:v>
                </c:pt>
                <c:pt idx="24979">
                  <c:v>4.7378999999999998E-2</c:v>
                </c:pt>
                <c:pt idx="24980">
                  <c:v>4.8422199999999999E-2</c:v>
                </c:pt>
                <c:pt idx="24981">
                  <c:v>4.9434899999999997E-2</c:v>
                </c:pt>
                <c:pt idx="24982">
                  <c:v>5.0417799999999999E-2</c:v>
                </c:pt>
                <c:pt idx="24983">
                  <c:v>5.13722E-2</c:v>
                </c:pt>
                <c:pt idx="24984">
                  <c:v>5.2299600000000002E-2</c:v>
                </c:pt>
                <c:pt idx="24985">
                  <c:v>5.3201699999999998E-2</c:v>
                </c:pt>
                <c:pt idx="24986">
                  <c:v>5.4080400000000001E-2</c:v>
                </c:pt>
                <c:pt idx="24987">
                  <c:v>5.4936899999999997E-2</c:v>
                </c:pt>
                <c:pt idx="24988">
                  <c:v>5.5772799999999997E-2</c:v>
                </c:pt>
                <c:pt idx="24989">
                  <c:v>5.6590799999999997E-2</c:v>
                </c:pt>
                <c:pt idx="24990">
                  <c:v>5.73952E-2</c:v>
                </c:pt>
                <c:pt idx="24991">
                  <c:v>5.8189900000000003E-2</c:v>
                </c:pt>
                <c:pt idx="24992">
                  <c:v>5.8975300000000001E-2</c:v>
                </c:pt>
                <c:pt idx="24993">
                  <c:v>5.9748299999999997E-2</c:v>
                </c:pt>
                <c:pt idx="24994">
                  <c:v>6.0505900000000001E-2</c:v>
                </c:pt>
                <c:pt idx="24995">
                  <c:v>6.1247700000000002E-2</c:v>
                </c:pt>
                <c:pt idx="24996">
                  <c:v>6.1974799999999997E-2</c:v>
                </c:pt>
                <c:pt idx="24997">
                  <c:v>6.2687800000000002E-2</c:v>
                </c:pt>
                <c:pt idx="24998">
                  <c:v>6.3386799999999993E-2</c:v>
                </c:pt>
                <c:pt idx="24999">
                  <c:v>6.4073199999999997E-2</c:v>
                </c:pt>
                <c:pt idx="25000">
                  <c:v>6.4749699999999993E-2</c:v>
                </c:pt>
                <c:pt idx="25001">
                  <c:v>6.5418599999999993E-2</c:v>
                </c:pt>
                <c:pt idx="25002">
                  <c:v>6.6080299999999995E-2</c:v>
                </c:pt>
                <c:pt idx="25003">
                  <c:v>6.6733000000000001E-2</c:v>
                </c:pt>
                <c:pt idx="25004">
                  <c:v>6.7375099999999993E-2</c:v>
                </c:pt>
                <c:pt idx="25005">
                  <c:v>6.8006399999999995E-2</c:v>
                </c:pt>
                <c:pt idx="25006">
                  <c:v>6.8630200000000002E-2</c:v>
                </c:pt>
                <c:pt idx="25007">
                  <c:v>6.9254700000000002E-2</c:v>
                </c:pt>
                <c:pt idx="25008">
                  <c:v>6.9886599999999993E-2</c:v>
                </c:pt>
                <c:pt idx="25009">
                  <c:v>7.0526099999999994E-2</c:v>
                </c:pt>
                <c:pt idx="25010">
                  <c:v>7.1170700000000003E-2</c:v>
                </c:pt>
                <c:pt idx="25011">
                  <c:v>7.1819499999999994E-2</c:v>
                </c:pt>
                <c:pt idx="25012">
                  <c:v>7.2470999999999994E-2</c:v>
                </c:pt>
                <c:pt idx="25013">
                  <c:v>7.3121000000000005E-2</c:v>
                </c:pt>
                <c:pt idx="25014">
                  <c:v>7.3769699999999994E-2</c:v>
                </c:pt>
                <c:pt idx="25015">
                  <c:v>7.4425199999999997E-2</c:v>
                </c:pt>
                <c:pt idx="25016">
                  <c:v>7.5092000000000006E-2</c:v>
                </c:pt>
                <c:pt idx="25017">
                  <c:v>7.57655E-2</c:v>
                </c:pt>
                <c:pt idx="25018">
                  <c:v>7.64378E-2</c:v>
                </c:pt>
                <c:pt idx="25019">
                  <c:v>7.7103099999999994E-2</c:v>
                </c:pt>
                <c:pt idx="25020">
                  <c:v>7.7759400000000006E-2</c:v>
                </c:pt>
                <c:pt idx="25021">
                  <c:v>7.8409099999999995E-2</c:v>
                </c:pt>
                <c:pt idx="25022">
                  <c:v>7.9055799999999996E-2</c:v>
                </c:pt>
                <c:pt idx="25023">
                  <c:v>7.9701400000000006E-2</c:v>
                </c:pt>
                <c:pt idx="25024">
                  <c:v>8.0347299999999997E-2</c:v>
                </c:pt>
                <c:pt idx="25025">
                  <c:v>8.0992900000000007E-2</c:v>
                </c:pt>
                <c:pt idx="25026">
                  <c:v>8.1636200000000006E-2</c:v>
                </c:pt>
                <c:pt idx="25027">
                  <c:v>8.2273899999999997E-2</c:v>
                </c:pt>
                <c:pt idx="25028">
                  <c:v>8.2901799999999998E-2</c:v>
                </c:pt>
                <c:pt idx="25029">
                  <c:v>8.3516300000000002E-2</c:v>
                </c:pt>
                <c:pt idx="25030">
                  <c:v>8.41166E-2</c:v>
                </c:pt>
                <c:pt idx="25031">
                  <c:v>8.4703600000000004E-2</c:v>
                </c:pt>
                <c:pt idx="25032">
                  <c:v>8.5276199999999996E-2</c:v>
                </c:pt>
                <c:pt idx="25033">
                  <c:v>8.5832800000000001E-2</c:v>
                </c:pt>
                <c:pt idx="25034">
                  <c:v>8.6375099999999996E-2</c:v>
                </c:pt>
                <c:pt idx="25035">
                  <c:v>8.6905899999999994E-2</c:v>
                </c:pt>
                <c:pt idx="25036">
                  <c:v>8.7425000000000003E-2</c:v>
                </c:pt>
                <c:pt idx="25037">
                  <c:v>8.7929599999999997E-2</c:v>
                </c:pt>
                <c:pt idx="25038">
                  <c:v>8.8416499999999995E-2</c:v>
                </c:pt>
                <c:pt idx="25039">
                  <c:v>8.8883000000000004E-2</c:v>
                </c:pt>
                <c:pt idx="25040">
                  <c:v>8.9328900000000003E-2</c:v>
                </c:pt>
                <c:pt idx="25041">
                  <c:v>8.9754100000000003E-2</c:v>
                </c:pt>
                <c:pt idx="25042">
                  <c:v>9.0156799999999995E-2</c:v>
                </c:pt>
                <c:pt idx="25043">
                  <c:v>9.0535000000000004E-2</c:v>
                </c:pt>
                <c:pt idx="25044">
                  <c:v>9.0887499999999996E-2</c:v>
                </c:pt>
                <c:pt idx="25045">
                  <c:v>9.1212199999999993E-2</c:v>
                </c:pt>
                <c:pt idx="25046">
                  <c:v>9.1507099999999994E-2</c:v>
                </c:pt>
                <c:pt idx="25047">
                  <c:v>9.1770900000000002E-2</c:v>
                </c:pt>
                <c:pt idx="25048">
                  <c:v>9.2002100000000003E-2</c:v>
                </c:pt>
                <c:pt idx="25049">
                  <c:v>9.2199500000000004E-2</c:v>
                </c:pt>
                <c:pt idx="25050">
                  <c:v>9.2362899999999998E-2</c:v>
                </c:pt>
                <c:pt idx="25051">
                  <c:v>9.2493300000000001E-2</c:v>
                </c:pt>
                <c:pt idx="25052">
                  <c:v>9.2592599999999997E-2</c:v>
                </c:pt>
                <c:pt idx="25053">
                  <c:v>9.2660599999999996E-2</c:v>
                </c:pt>
                <c:pt idx="25054">
                  <c:v>9.2694899999999997E-2</c:v>
                </c:pt>
                <c:pt idx="25055">
                  <c:v>9.2694200000000004E-2</c:v>
                </c:pt>
                <c:pt idx="25056">
                  <c:v>9.2657500000000004E-2</c:v>
                </c:pt>
                <c:pt idx="25057">
                  <c:v>9.2582899999999996E-2</c:v>
                </c:pt>
                <c:pt idx="25058">
                  <c:v>9.24682E-2</c:v>
                </c:pt>
                <c:pt idx="25059">
                  <c:v>9.2311500000000005E-2</c:v>
                </c:pt>
                <c:pt idx="25060">
                  <c:v>9.2113200000000006E-2</c:v>
                </c:pt>
                <c:pt idx="25061">
                  <c:v>9.1874300000000006E-2</c:v>
                </c:pt>
                <c:pt idx="25062">
                  <c:v>9.1595700000000002E-2</c:v>
                </c:pt>
                <c:pt idx="25063">
                  <c:v>9.1278600000000001E-2</c:v>
                </c:pt>
                <c:pt idx="25064">
                  <c:v>9.0924400000000002E-2</c:v>
                </c:pt>
                <c:pt idx="25065">
                  <c:v>9.0533100000000005E-2</c:v>
                </c:pt>
                <c:pt idx="25066">
                  <c:v>9.0102500000000002E-2</c:v>
                </c:pt>
                <c:pt idx="25067">
                  <c:v>8.9629600000000004E-2</c:v>
                </c:pt>
                <c:pt idx="25068">
                  <c:v>8.9112700000000003E-2</c:v>
                </c:pt>
                <c:pt idx="25069">
                  <c:v>8.8550699999999996E-2</c:v>
                </c:pt>
                <c:pt idx="25070">
                  <c:v>8.7942599999999996E-2</c:v>
                </c:pt>
                <c:pt idx="25071">
                  <c:v>8.7287699999999996E-2</c:v>
                </c:pt>
                <c:pt idx="25072">
                  <c:v>8.6584800000000003E-2</c:v>
                </c:pt>
                <c:pt idx="25073">
                  <c:v>8.5832400000000003E-2</c:v>
                </c:pt>
                <c:pt idx="25074">
                  <c:v>8.5030800000000004E-2</c:v>
                </c:pt>
                <c:pt idx="25075">
                  <c:v>8.4181599999999995E-2</c:v>
                </c:pt>
                <c:pt idx="25076">
                  <c:v>8.3286700000000005E-2</c:v>
                </c:pt>
                <c:pt idx="25077">
                  <c:v>8.2347699999999996E-2</c:v>
                </c:pt>
                <c:pt idx="25078">
                  <c:v>8.1365499999999993E-2</c:v>
                </c:pt>
                <c:pt idx="25079">
                  <c:v>8.0340999999999996E-2</c:v>
                </c:pt>
                <c:pt idx="25080">
                  <c:v>7.9274300000000006E-2</c:v>
                </c:pt>
                <c:pt idx="25081">
                  <c:v>7.8165399999999996E-2</c:v>
                </c:pt>
                <c:pt idx="25082">
                  <c:v>7.7015299999999995E-2</c:v>
                </c:pt>
                <c:pt idx="25083">
                  <c:v>7.5825699999999996E-2</c:v>
                </c:pt>
                <c:pt idx="25084">
                  <c:v>7.45976E-2</c:v>
                </c:pt>
                <c:pt idx="25085">
                  <c:v>7.3331499999999994E-2</c:v>
                </c:pt>
                <c:pt idx="25086">
                  <c:v>7.2027599999999997E-2</c:v>
                </c:pt>
                <c:pt idx="25087">
                  <c:v>7.0687200000000006E-2</c:v>
                </c:pt>
                <c:pt idx="25088">
                  <c:v>6.9312100000000001E-2</c:v>
                </c:pt>
                <c:pt idx="25089">
                  <c:v>6.7904099999999995E-2</c:v>
                </c:pt>
                <c:pt idx="25090">
                  <c:v>6.6464800000000004E-2</c:v>
                </c:pt>
                <c:pt idx="25091">
                  <c:v>6.4995300000000006E-2</c:v>
                </c:pt>
                <c:pt idx="25092">
                  <c:v>6.3497200000000004E-2</c:v>
                </c:pt>
                <c:pt idx="25093">
                  <c:v>6.1973899999999998E-2</c:v>
                </c:pt>
                <c:pt idx="25094">
                  <c:v>6.0428599999999999E-2</c:v>
                </c:pt>
                <c:pt idx="25095">
                  <c:v>5.8863699999999998E-2</c:v>
                </c:pt>
                <c:pt idx="25096">
                  <c:v>5.7281199999999997E-2</c:v>
                </c:pt>
                <c:pt idx="25097">
                  <c:v>5.56829E-2</c:v>
                </c:pt>
                <c:pt idx="25098">
                  <c:v>5.4071300000000003E-2</c:v>
                </c:pt>
                <c:pt idx="25099">
                  <c:v>5.2448599999999998E-2</c:v>
                </c:pt>
                <c:pt idx="25100">
                  <c:v>5.0816500000000001E-2</c:v>
                </c:pt>
                <c:pt idx="25101">
                  <c:v>4.9176999999999998E-2</c:v>
                </c:pt>
                <c:pt idx="25102">
                  <c:v>4.75328E-2</c:v>
                </c:pt>
                <c:pt idx="25103">
                  <c:v>4.5886000000000003E-2</c:v>
                </c:pt>
                <c:pt idx="25104">
                  <c:v>4.4237499999999999E-2</c:v>
                </c:pt>
                <c:pt idx="25105">
                  <c:v>4.2588899999999999E-2</c:v>
                </c:pt>
                <c:pt idx="25106">
                  <c:v>4.0942600000000003E-2</c:v>
                </c:pt>
                <c:pt idx="25107">
                  <c:v>3.93026E-2</c:v>
                </c:pt>
                <c:pt idx="25108">
                  <c:v>3.7672499999999998E-2</c:v>
                </c:pt>
                <c:pt idx="25109">
                  <c:v>3.6053300000000003E-2</c:v>
                </c:pt>
                <c:pt idx="25110">
                  <c:v>3.4445400000000001E-2</c:v>
                </c:pt>
                <c:pt idx="25111">
                  <c:v>3.28518E-2</c:v>
                </c:pt>
                <c:pt idx="25112">
                  <c:v>3.1277899999999997E-2</c:v>
                </c:pt>
                <c:pt idx="25113">
                  <c:v>2.9728999999999998E-2</c:v>
                </c:pt>
                <c:pt idx="25114">
                  <c:v>2.8207900000000001E-2</c:v>
                </c:pt>
                <c:pt idx="25115">
                  <c:v>2.6716199999999999E-2</c:v>
                </c:pt>
                <c:pt idx="25116">
                  <c:v>2.5255799999999998E-2</c:v>
                </c:pt>
                <c:pt idx="25117">
                  <c:v>2.3829199999999998E-2</c:v>
                </c:pt>
                <c:pt idx="25118">
                  <c:v>2.2438E-2</c:v>
                </c:pt>
                <c:pt idx="25119">
                  <c:v>2.1083000000000001E-2</c:v>
                </c:pt>
                <c:pt idx="25120">
                  <c:v>1.97653E-2</c:v>
                </c:pt>
                <c:pt idx="25121">
                  <c:v>1.8486800000000001E-2</c:v>
                </c:pt>
                <c:pt idx="25122">
                  <c:v>1.7250100000000001E-2</c:v>
                </c:pt>
                <c:pt idx="25123">
                  <c:v>1.60579E-2</c:v>
                </c:pt>
                <c:pt idx="25124">
                  <c:v>1.49135E-2</c:v>
                </c:pt>
                <c:pt idx="25125">
                  <c:v>1.3820600000000001E-2</c:v>
                </c:pt>
                <c:pt idx="25126">
                  <c:v>1.2782200000000001E-2</c:v>
                </c:pt>
                <c:pt idx="25127">
                  <c:v>1.1801499999999999E-2</c:v>
                </c:pt>
                <c:pt idx="25128">
                  <c:v>1.0881200000000001E-2</c:v>
                </c:pt>
                <c:pt idx="25129">
                  <c:v>1.00234E-2</c:v>
                </c:pt>
                <c:pt idx="25130" formatCode="0.00E+00">
                  <c:v>9.2305000000000009E-3</c:v>
                </c:pt>
                <c:pt idx="25131" formatCode="0.00E+00">
                  <c:v>8.5044300000000003E-3</c:v>
                </c:pt>
                <c:pt idx="25132" formatCode="0.00E+00">
                  <c:v>7.8451900000000001E-3</c:v>
                </c:pt>
                <c:pt idx="25133" formatCode="0.00E+00">
                  <c:v>7.2519400000000001E-3</c:v>
                </c:pt>
                <c:pt idx="25134" formatCode="0.00E+00">
                  <c:v>6.7247599999999998E-3</c:v>
                </c:pt>
                <c:pt idx="25135" formatCode="0.00E+00">
                  <c:v>6.2650300000000004E-3</c:v>
                </c:pt>
                <c:pt idx="25136" formatCode="0.00E+00">
                  <c:v>5.875E-3</c:v>
                </c:pt>
                <c:pt idx="25137" formatCode="0.00E+00">
                  <c:v>5.5568700000000002E-3</c:v>
                </c:pt>
                <c:pt idx="25138" formatCode="0.00E+00">
                  <c:v>5.3117599999999996E-3</c:v>
                </c:pt>
                <c:pt idx="25139" formatCode="0.00E+00">
                  <c:v>5.1398499999999996E-3</c:v>
                </c:pt>
                <c:pt idx="25140" formatCode="0.00E+00">
                  <c:v>5.0413999999999997E-3</c:v>
                </c:pt>
                <c:pt idx="25141" formatCode="0.00E+00">
                  <c:v>5.0178799999999997E-3</c:v>
                </c:pt>
                <c:pt idx="25142" formatCode="0.00E+00">
                  <c:v>5.0719500000000004E-3</c:v>
                </c:pt>
                <c:pt idx="25143" formatCode="0.00E+00">
                  <c:v>5.2053899999999998E-3</c:v>
                </c:pt>
                <c:pt idx="25144" formatCode="0.00E+00">
                  <c:v>5.4177299999999999E-3</c:v>
                </c:pt>
                <c:pt idx="25145" formatCode="0.00E+00">
                  <c:v>5.7074200000000004E-3</c:v>
                </c:pt>
                <c:pt idx="25146" formatCode="0.00E+00">
                  <c:v>6.0734999999999999E-3</c:v>
                </c:pt>
                <c:pt idx="25147" formatCode="0.00E+00">
                  <c:v>6.5159399999999996E-3</c:v>
                </c:pt>
                <c:pt idx="25148" formatCode="0.00E+00">
                  <c:v>7.0345399999999997E-3</c:v>
                </c:pt>
                <c:pt idx="25149" formatCode="0.00E+00">
                  <c:v>7.6284999999999999E-3</c:v>
                </c:pt>
                <c:pt idx="25150" formatCode="0.00E+00">
                  <c:v>8.2974699999999995E-3</c:v>
                </c:pt>
                <c:pt idx="25151" formatCode="0.00E+00">
                  <c:v>9.0418700000000005E-3</c:v>
                </c:pt>
                <c:pt idx="25152" formatCode="0.00E+00">
                  <c:v>9.8623900000000004E-3</c:v>
                </c:pt>
                <c:pt idx="25153">
                  <c:v>1.07592E-2</c:v>
                </c:pt>
                <c:pt idx="25154">
                  <c:v>1.1731500000000001E-2</c:v>
                </c:pt>
                <c:pt idx="25155">
                  <c:v>1.2778100000000001E-2</c:v>
                </c:pt>
                <c:pt idx="25156">
                  <c:v>1.3897400000000001E-2</c:v>
                </c:pt>
                <c:pt idx="25157">
                  <c:v>1.5087400000000001E-2</c:v>
                </c:pt>
                <c:pt idx="25158">
                  <c:v>1.6346099999999999E-2</c:v>
                </c:pt>
                <c:pt idx="25159">
                  <c:v>1.7671900000000001E-2</c:v>
                </c:pt>
                <c:pt idx="25160">
                  <c:v>1.9063900000000002E-2</c:v>
                </c:pt>
                <c:pt idx="25161">
                  <c:v>2.0521000000000001E-2</c:v>
                </c:pt>
                <c:pt idx="25162">
                  <c:v>2.20413E-2</c:v>
                </c:pt>
                <c:pt idx="25163">
                  <c:v>2.3622799999999999E-2</c:v>
                </c:pt>
                <c:pt idx="25164">
                  <c:v>2.5264200000000001E-2</c:v>
                </c:pt>
                <c:pt idx="25165">
                  <c:v>2.6963600000000001E-2</c:v>
                </c:pt>
                <c:pt idx="25166">
                  <c:v>2.87193E-2</c:v>
                </c:pt>
                <c:pt idx="25167">
                  <c:v>3.0529000000000001E-2</c:v>
                </c:pt>
                <c:pt idx="25168">
                  <c:v>3.23909E-2</c:v>
                </c:pt>
                <c:pt idx="25169">
                  <c:v>3.43025E-2</c:v>
                </c:pt>
                <c:pt idx="25170">
                  <c:v>3.6261700000000001E-2</c:v>
                </c:pt>
                <c:pt idx="25171">
                  <c:v>3.8266799999999997E-2</c:v>
                </c:pt>
                <c:pt idx="25172">
                  <c:v>4.03151E-2</c:v>
                </c:pt>
                <c:pt idx="25173">
                  <c:v>4.2402700000000002E-2</c:v>
                </c:pt>
                <c:pt idx="25174">
                  <c:v>4.4525000000000002E-2</c:v>
                </c:pt>
                <c:pt idx="25175">
                  <c:v>4.6678400000000002E-2</c:v>
                </c:pt>
                <c:pt idx="25176">
                  <c:v>4.8860599999999997E-2</c:v>
                </c:pt>
                <c:pt idx="25177">
                  <c:v>5.1068799999999998E-2</c:v>
                </c:pt>
                <c:pt idx="25178">
                  <c:v>5.3299899999999997E-2</c:v>
                </c:pt>
                <c:pt idx="25179">
                  <c:v>5.5551499999999997E-2</c:v>
                </c:pt>
                <c:pt idx="25180">
                  <c:v>5.7821600000000001E-2</c:v>
                </c:pt>
                <c:pt idx="25181">
                  <c:v>6.0108200000000001E-2</c:v>
                </c:pt>
                <c:pt idx="25182">
                  <c:v>6.2407999999999998E-2</c:v>
                </c:pt>
                <c:pt idx="25183">
                  <c:v>6.4717499999999997E-2</c:v>
                </c:pt>
                <c:pt idx="25184">
                  <c:v>6.7033499999999996E-2</c:v>
                </c:pt>
                <c:pt idx="25185">
                  <c:v>6.9353899999999996E-2</c:v>
                </c:pt>
                <c:pt idx="25186">
                  <c:v>7.1676699999999996E-2</c:v>
                </c:pt>
                <c:pt idx="25187">
                  <c:v>7.3998800000000003E-2</c:v>
                </c:pt>
                <c:pt idx="25188">
                  <c:v>7.6316999999999996E-2</c:v>
                </c:pt>
                <c:pt idx="25189">
                  <c:v>7.8628699999999996E-2</c:v>
                </c:pt>
                <c:pt idx="25190">
                  <c:v>8.09309E-2</c:v>
                </c:pt>
                <c:pt idx="25191">
                  <c:v>8.3219299999999996E-2</c:v>
                </c:pt>
                <c:pt idx="25192">
                  <c:v>8.5488900000000007E-2</c:v>
                </c:pt>
                <c:pt idx="25193">
                  <c:v>8.7736300000000003E-2</c:v>
                </c:pt>
                <c:pt idx="25194">
                  <c:v>8.99591E-2</c:v>
                </c:pt>
                <c:pt idx="25195">
                  <c:v>9.2154799999999995E-2</c:v>
                </c:pt>
                <c:pt idx="25196">
                  <c:v>9.4321199999999994E-2</c:v>
                </c:pt>
                <c:pt idx="25197">
                  <c:v>9.6455799999999994E-2</c:v>
                </c:pt>
                <c:pt idx="25198">
                  <c:v>9.8555299999999998E-2</c:v>
                </c:pt>
                <c:pt idx="25199">
                  <c:v>0.100617</c:v>
                </c:pt>
                <c:pt idx="25200">
                  <c:v>0.10263799999999999</c:v>
                </c:pt>
                <c:pt idx="25201">
                  <c:v>0.104618</c:v>
                </c:pt>
                <c:pt idx="25202">
                  <c:v>0.10655199999999999</c:v>
                </c:pt>
                <c:pt idx="25203">
                  <c:v>0.10843899999999999</c:v>
                </c:pt>
                <c:pt idx="25204">
                  <c:v>0.110278</c:v>
                </c:pt>
                <c:pt idx="25205">
                  <c:v>0.112065</c:v>
                </c:pt>
                <c:pt idx="25206">
                  <c:v>0.113802</c:v>
                </c:pt>
                <c:pt idx="25207">
                  <c:v>0.115485</c:v>
                </c:pt>
                <c:pt idx="25208">
                  <c:v>0.11711199999999999</c:v>
                </c:pt>
                <c:pt idx="25209">
                  <c:v>0.118682</c:v>
                </c:pt>
                <c:pt idx="25210">
                  <c:v>0.120194</c:v>
                </c:pt>
                <c:pt idx="25211">
                  <c:v>0.121646</c:v>
                </c:pt>
                <c:pt idx="25212">
                  <c:v>0.12303500000000001</c:v>
                </c:pt>
                <c:pt idx="25213">
                  <c:v>0.124362</c:v>
                </c:pt>
                <c:pt idx="25214">
                  <c:v>0.12562400000000001</c:v>
                </c:pt>
                <c:pt idx="25215">
                  <c:v>0.12682099999999999</c:v>
                </c:pt>
                <c:pt idx="25216">
                  <c:v>0.12795200000000001</c:v>
                </c:pt>
                <c:pt idx="25217">
                  <c:v>0.12901499999999999</c:v>
                </c:pt>
                <c:pt idx="25218">
                  <c:v>0.13000999999999999</c:v>
                </c:pt>
                <c:pt idx="25219">
                  <c:v>0.130939</c:v>
                </c:pt>
                <c:pt idx="25220">
                  <c:v>0.1318</c:v>
                </c:pt>
                <c:pt idx="25221">
                  <c:v>0.13259099999999999</c:v>
                </c:pt>
                <c:pt idx="25222">
                  <c:v>0.13331100000000001</c:v>
                </c:pt>
                <c:pt idx="25223">
                  <c:v>0.133961</c:v>
                </c:pt>
                <c:pt idx="25224">
                  <c:v>0.13454199999999999</c:v>
                </c:pt>
                <c:pt idx="25225">
                  <c:v>0.13505500000000001</c:v>
                </c:pt>
                <c:pt idx="25226">
                  <c:v>0.13549800000000001</c:v>
                </c:pt>
                <c:pt idx="25227">
                  <c:v>0.13587099999999999</c:v>
                </c:pt>
                <c:pt idx="25228">
                  <c:v>0.13617399999999999</c:v>
                </c:pt>
                <c:pt idx="25229">
                  <c:v>0.136407</c:v>
                </c:pt>
                <c:pt idx="25230">
                  <c:v>0.136574</c:v>
                </c:pt>
                <c:pt idx="25231">
                  <c:v>0.13667499999999999</c:v>
                </c:pt>
                <c:pt idx="25232">
                  <c:v>0.136712</c:v>
                </c:pt>
                <c:pt idx="25233">
                  <c:v>0.136684</c:v>
                </c:pt>
                <c:pt idx="25234">
                  <c:v>0.13659299999999999</c:v>
                </c:pt>
                <c:pt idx="25235">
                  <c:v>0.136438</c:v>
                </c:pt>
                <c:pt idx="25236">
                  <c:v>0.13622100000000001</c:v>
                </c:pt>
                <c:pt idx="25237">
                  <c:v>0.13594300000000001</c:v>
                </c:pt>
                <c:pt idx="25238">
                  <c:v>0.135605</c:v>
                </c:pt>
                <c:pt idx="25239">
                  <c:v>0.135209</c:v>
                </c:pt>
                <c:pt idx="25240">
                  <c:v>0.13475799999999999</c:v>
                </c:pt>
                <c:pt idx="25241">
                  <c:v>0.13425599999999999</c:v>
                </c:pt>
                <c:pt idx="25242">
                  <c:v>0.13370499999999999</c:v>
                </c:pt>
                <c:pt idx="25243">
                  <c:v>0.133108</c:v>
                </c:pt>
                <c:pt idx="25244">
                  <c:v>0.132467</c:v>
                </c:pt>
                <c:pt idx="25245">
                  <c:v>0.13178200000000001</c:v>
                </c:pt>
                <c:pt idx="25246">
                  <c:v>0.131055</c:v>
                </c:pt>
                <c:pt idx="25247">
                  <c:v>0.13028699999999999</c:v>
                </c:pt>
                <c:pt idx="25248">
                  <c:v>0.12948200000000001</c:v>
                </c:pt>
                <c:pt idx="25249">
                  <c:v>0.12864200000000001</c:v>
                </c:pt>
                <c:pt idx="25250">
                  <c:v>0.12776999999999999</c:v>
                </c:pt>
                <c:pt idx="25251">
                  <c:v>0.12686600000000001</c:v>
                </c:pt>
                <c:pt idx="25252">
                  <c:v>0.12593399999999999</c:v>
                </c:pt>
                <c:pt idx="25253">
                  <c:v>0.124974</c:v>
                </c:pt>
                <c:pt idx="25254">
                  <c:v>0.123989</c:v>
                </c:pt>
                <c:pt idx="25255">
                  <c:v>0.122979</c:v>
                </c:pt>
                <c:pt idx="25256">
                  <c:v>0.121949</c:v>
                </c:pt>
                <c:pt idx="25257">
                  <c:v>0.12089999999999999</c:v>
                </c:pt>
                <c:pt idx="25258">
                  <c:v>0.119835</c:v>
                </c:pt>
                <c:pt idx="25259">
                  <c:v>0.118757</c:v>
                </c:pt>
                <c:pt idx="25260">
                  <c:v>0.11766699999999999</c:v>
                </c:pt>
                <c:pt idx="25261">
                  <c:v>0.116568</c:v>
                </c:pt>
                <c:pt idx="25262">
                  <c:v>0.115464</c:v>
                </c:pt>
                <c:pt idx="25263">
                  <c:v>0.114357</c:v>
                </c:pt>
                <c:pt idx="25264">
                  <c:v>0.11325</c:v>
                </c:pt>
                <c:pt idx="25265">
                  <c:v>0.11214300000000001</c:v>
                </c:pt>
                <c:pt idx="25266">
                  <c:v>0.111037</c:v>
                </c:pt>
                <c:pt idx="25267">
                  <c:v>0.109934</c:v>
                </c:pt>
                <c:pt idx="25268">
                  <c:v>0.108835</c:v>
                </c:pt>
                <c:pt idx="25269">
                  <c:v>0.10774400000000001</c:v>
                </c:pt>
                <c:pt idx="25270">
                  <c:v>0.106665</c:v>
                </c:pt>
                <c:pt idx="25271">
                  <c:v>0.1056</c:v>
                </c:pt>
                <c:pt idx="25272">
                  <c:v>0.10455</c:v>
                </c:pt>
                <c:pt idx="25273">
                  <c:v>0.103518</c:v>
                </c:pt>
                <c:pt idx="25274">
                  <c:v>0.102505</c:v>
                </c:pt>
                <c:pt idx="25275">
                  <c:v>0.101511</c:v>
                </c:pt>
                <c:pt idx="25276">
                  <c:v>0.100539</c:v>
                </c:pt>
                <c:pt idx="25277">
                  <c:v>9.9587400000000006E-2</c:v>
                </c:pt>
                <c:pt idx="25278">
                  <c:v>9.8657700000000001E-2</c:v>
                </c:pt>
                <c:pt idx="25279">
                  <c:v>9.7750500000000004E-2</c:v>
                </c:pt>
                <c:pt idx="25280">
                  <c:v>9.6867200000000001E-2</c:v>
                </c:pt>
                <c:pt idx="25281">
                  <c:v>9.6009700000000003E-2</c:v>
                </c:pt>
                <c:pt idx="25282">
                  <c:v>9.5180100000000004E-2</c:v>
                </c:pt>
                <c:pt idx="25283">
                  <c:v>9.4380699999999998E-2</c:v>
                </c:pt>
                <c:pt idx="25284">
                  <c:v>9.3614299999999998E-2</c:v>
                </c:pt>
                <c:pt idx="25285">
                  <c:v>9.2883099999999996E-2</c:v>
                </c:pt>
                <c:pt idx="25286">
                  <c:v>9.21873E-2</c:v>
                </c:pt>
                <c:pt idx="25287">
                  <c:v>9.1526499999999997E-2</c:v>
                </c:pt>
                <c:pt idx="25288">
                  <c:v>9.0900300000000003E-2</c:v>
                </c:pt>
                <c:pt idx="25289">
                  <c:v>9.0308200000000005E-2</c:v>
                </c:pt>
                <c:pt idx="25290">
                  <c:v>8.97506E-2</c:v>
                </c:pt>
                <c:pt idx="25291">
                  <c:v>8.9228500000000002E-2</c:v>
                </c:pt>
                <c:pt idx="25292">
                  <c:v>8.8743000000000002E-2</c:v>
                </c:pt>
                <c:pt idx="25293">
                  <c:v>8.8294700000000004E-2</c:v>
                </c:pt>
                <c:pt idx="25294">
                  <c:v>8.7883199999999995E-2</c:v>
                </c:pt>
                <c:pt idx="25295">
                  <c:v>8.7507600000000005E-2</c:v>
                </c:pt>
                <c:pt idx="25296">
                  <c:v>8.7167599999999998E-2</c:v>
                </c:pt>
                <c:pt idx="25297">
                  <c:v>8.6862999999999996E-2</c:v>
                </c:pt>
                <c:pt idx="25298">
                  <c:v>8.6594199999999996E-2</c:v>
                </c:pt>
                <c:pt idx="25299">
                  <c:v>8.6361900000000005E-2</c:v>
                </c:pt>
                <c:pt idx="25300">
                  <c:v>8.6166199999999998E-2</c:v>
                </c:pt>
                <c:pt idx="25301">
                  <c:v>8.6006399999999997E-2</c:v>
                </c:pt>
                <c:pt idx="25302">
                  <c:v>8.5881700000000005E-2</c:v>
                </c:pt>
                <c:pt idx="25303">
                  <c:v>8.5791300000000001E-2</c:v>
                </c:pt>
                <c:pt idx="25304">
                  <c:v>8.5734500000000005E-2</c:v>
                </c:pt>
                <c:pt idx="25305">
                  <c:v>8.5709499999999994E-2</c:v>
                </c:pt>
                <c:pt idx="25306">
                  <c:v>8.5714399999999996E-2</c:v>
                </c:pt>
                <c:pt idx="25307">
                  <c:v>8.5747500000000004E-2</c:v>
                </c:pt>
                <c:pt idx="25308">
                  <c:v>8.58072E-2</c:v>
                </c:pt>
                <c:pt idx="25309">
                  <c:v>8.5891599999999999E-2</c:v>
                </c:pt>
                <c:pt idx="25310">
                  <c:v>8.5999900000000004E-2</c:v>
                </c:pt>
                <c:pt idx="25311">
                  <c:v>8.6131799999999994E-2</c:v>
                </c:pt>
                <c:pt idx="25312">
                  <c:v>8.6285799999999996E-2</c:v>
                </c:pt>
                <c:pt idx="25313">
                  <c:v>8.6459599999999998E-2</c:v>
                </c:pt>
                <c:pt idx="25314">
                  <c:v>8.6652300000000002E-2</c:v>
                </c:pt>
                <c:pt idx="25315">
                  <c:v>8.68641E-2</c:v>
                </c:pt>
                <c:pt idx="25316">
                  <c:v>8.70948E-2</c:v>
                </c:pt>
                <c:pt idx="25317">
                  <c:v>8.7343500000000004E-2</c:v>
                </c:pt>
                <c:pt idx="25318">
                  <c:v>8.7609300000000001E-2</c:v>
                </c:pt>
                <c:pt idx="25319">
                  <c:v>8.7889900000000007E-2</c:v>
                </c:pt>
                <c:pt idx="25320">
                  <c:v>8.8180700000000001E-2</c:v>
                </c:pt>
                <c:pt idx="25321">
                  <c:v>8.8478500000000002E-2</c:v>
                </c:pt>
                <c:pt idx="25322">
                  <c:v>8.8782600000000003E-2</c:v>
                </c:pt>
                <c:pt idx="25323">
                  <c:v>8.9092599999999994E-2</c:v>
                </c:pt>
                <c:pt idx="25324">
                  <c:v>8.9407299999999995E-2</c:v>
                </c:pt>
                <c:pt idx="25325">
                  <c:v>8.9725299999999994E-2</c:v>
                </c:pt>
                <c:pt idx="25326">
                  <c:v>9.0045E-2</c:v>
                </c:pt>
                <c:pt idx="25327">
                  <c:v>9.0365699999999993E-2</c:v>
                </c:pt>
                <c:pt idx="25328">
                  <c:v>9.0686299999999997E-2</c:v>
                </c:pt>
                <c:pt idx="25329">
                  <c:v>9.1005600000000006E-2</c:v>
                </c:pt>
                <c:pt idx="25330">
                  <c:v>9.1322299999999995E-2</c:v>
                </c:pt>
                <c:pt idx="25331">
                  <c:v>9.1635099999999997E-2</c:v>
                </c:pt>
                <c:pt idx="25332">
                  <c:v>9.1942499999999996E-2</c:v>
                </c:pt>
                <c:pt idx="25333">
                  <c:v>9.2242299999999999E-2</c:v>
                </c:pt>
                <c:pt idx="25334">
                  <c:v>9.2532299999999998E-2</c:v>
                </c:pt>
                <c:pt idx="25335">
                  <c:v>9.2810799999999999E-2</c:v>
                </c:pt>
                <c:pt idx="25336">
                  <c:v>9.3076500000000006E-2</c:v>
                </c:pt>
                <c:pt idx="25337">
                  <c:v>9.3327900000000005E-2</c:v>
                </c:pt>
                <c:pt idx="25338">
                  <c:v>9.3563900000000005E-2</c:v>
                </c:pt>
                <c:pt idx="25339">
                  <c:v>9.37833E-2</c:v>
                </c:pt>
                <c:pt idx="25340">
                  <c:v>9.3985399999999997E-2</c:v>
                </c:pt>
                <c:pt idx="25341">
                  <c:v>9.41694E-2</c:v>
                </c:pt>
                <c:pt idx="25342">
                  <c:v>9.4334299999999996E-2</c:v>
                </c:pt>
                <c:pt idx="25343">
                  <c:v>9.4478500000000007E-2</c:v>
                </c:pt>
                <c:pt idx="25344">
                  <c:v>9.4599799999999998E-2</c:v>
                </c:pt>
                <c:pt idx="25345">
                  <c:v>9.4696500000000003E-2</c:v>
                </c:pt>
                <c:pt idx="25346">
                  <c:v>9.4767299999999999E-2</c:v>
                </c:pt>
                <c:pt idx="25347">
                  <c:v>9.4811699999999999E-2</c:v>
                </c:pt>
                <c:pt idx="25348">
                  <c:v>9.4828899999999994E-2</c:v>
                </c:pt>
                <c:pt idx="25349">
                  <c:v>9.4818899999999998E-2</c:v>
                </c:pt>
                <c:pt idx="25350">
                  <c:v>9.4781599999999994E-2</c:v>
                </c:pt>
                <c:pt idx="25351">
                  <c:v>9.4717499999999996E-2</c:v>
                </c:pt>
                <c:pt idx="25352">
                  <c:v>9.4626799999999997E-2</c:v>
                </c:pt>
                <c:pt idx="25353">
                  <c:v>9.4509700000000002E-2</c:v>
                </c:pt>
                <c:pt idx="25354">
                  <c:v>9.4366000000000005E-2</c:v>
                </c:pt>
                <c:pt idx="25355">
                  <c:v>9.4195600000000004E-2</c:v>
                </c:pt>
                <c:pt idx="25356">
                  <c:v>9.3997999999999998E-2</c:v>
                </c:pt>
                <c:pt idx="25357">
                  <c:v>9.3773800000000004E-2</c:v>
                </c:pt>
                <c:pt idx="25358">
                  <c:v>9.3523899999999993E-2</c:v>
                </c:pt>
                <c:pt idx="25359">
                  <c:v>9.3249200000000004E-2</c:v>
                </c:pt>
                <c:pt idx="25360">
                  <c:v>9.2949100000000007E-2</c:v>
                </c:pt>
                <c:pt idx="25361">
                  <c:v>9.2622300000000005E-2</c:v>
                </c:pt>
                <c:pt idx="25362">
                  <c:v>9.2267799999999997E-2</c:v>
                </c:pt>
                <c:pt idx="25363">
                  <c:v>9.1885499999999995E-2</c:v>
                </c:pt>
                <c:pt idx="25364">
                  <c:v>9.1476100000000005E-2</c:v>
                </c:pt>
                <c:pt idx="25365">
                  <c:v>9.1040200000000002E-2</c:v>
                </c:pt>
                <c:pt idx="25366">
                  <c:v>9.0578800000000001E-2</c:v>
                </c:pt>
                <c:pt idx="25367">
                  <c:v>9.0093699999999999E-2</c:v>
                </c:pt>
                <c:pt idx="25368">
                  <c:v>8.9586200000000005E-2</c:v>
                </c:pt>
                <c:pt idx="25369">
                  <c:v>8.9056399999999994E-2</c:v>
                </c:pt>
                <c:pt idx="25370">
                  <c:v>8.85045E-2</c:v>
                </c:pt>
                <c:pt idx="25371">
                  <c:v>8.7931599999999999E-2</c:v>
                </c:pt>
                <c:pt idx="25372">
                  <c:v>8.7339700000000006E-2</c:v>
                </c:pt>
                <c:pt idx="25373">
                  <c:v>8.6731000000000003E-2</c:v>
                </c:pt>
                <c:pt idx="25374">
                  <c:v>8.6107299999999998E-2</c:v>
                </c:pt>
                <c:pt idx="25375">
                  <c:v>8.5469600000000007E-2</c:v>
                </c:pt>
                <c:pt idx="25376">
                  <c:v>8.4818900000000003E-2</c:v>
                </c:pt>
                <c:pt idx="25377">
                  <c:v>8.4156599999999998E-2</c:v>
                </c:pt>
                <c:pt idx="25378">
                  <c:v>8.3483600000000005E-2</c:v>
                </c:pt>
                <c:pt idx="25379">
                  <c:v>8.27991E-2</c:v>
                </c:pt>
                <c:pt idx="25380">
                  <c:v>8.2103499999999996E-2</c:v>
                </c:pt>
                <c:pt idx="25381">
                  <c:v>8.1398300000000007E-2</c:v>
                </c:pt>
                <c:pt idx="25382">
                  <c:v>8.0685099999999996E-2</c:v>
                </c:pt>
                <c:pt idx="25383">
                  <c:v>7.9964999999999994E-2</c:v>
                </c:pt>
                <c:pt idx="25384">
                  <c:v>7.9238900000000001E-2</c:v>
                </c:pt>
                <c:pt idx="25385">
                  <c:v>7.8507099999999996E-2</c:v>
                </c:pt>
                <c:pt idx="25386">
                  <c:v>7.7771099999999996E-2</c:v>
                </c:pt>
                <c:pt idx="25387">
                  <c:v>7.7033500000000005E-2</c:v>
                </c:pt>
                <c:pt idx="25388">
                  <c:v>7.6297199999999996E-2</c:v>
                </c:pt>
                <c:pt idx="25389">
                  <c:v>7.5564599999999996E-2</c:v>
                </c:pt>
                <c:pt idx="25390">
                  <c:v>7.4837100000000004E-2</c:v>
                </c:pt>
                <c:pt idx="25391">
                  <c:v>7.4116600000000005E-2</c:v>
                </c:pt>
                <c:pt idx="25392">
                  <c:v>7.3404800000000006E-2</c:v>
                </c:pt>
                <c:pt idx="25393">
                  <c:v>7.2703299999999998E-2</c:v>
                </c:pt>
                <c:pt idx="25394">
                  <c:v>7.2013999999999995E-2</c:v>
                </c:pt>
                <c:pt idx="25395">
                  <c:v>7.1338399999999996E-2</c:v>
                </c:pt>
                <c:pt idx="25396">
                  <c:v>7.0677599999999993E-2</c:v>
                </c:pt>
                <c:pt idx="25397">
                  <c:v>7.00326E-2</c:v>
                </c:pt>
                <c:pt idx="25398">
                  <c:v>6.9404400000000005E-2</c:v>
                </c:pt>
                <c:pt idx="25399">
                  <c:v>6.8793699999999999E-2</c:v>
                </c:pt>
                <c:pt idx="25400">
                  <c:v>6.8201300000000006E-2</c:v>
                </c:pt>
                <c:pt idx="25401">
                  <c:v>6.7628900000000006E-2</c:v>
                </c:pt>
                <c:pt idx="25402">
                  <c:v>6.7078299999999993E-2</c:v>
                </c:pt>
                <c:pt idx="25403">
                  <c:v>6.6550499999999999E-2</c:v>
                </c:pt>
                <c:pt idx="25404">
                  <c:v>6.6046400000000005E-2</c:v>
                </c:pt>
                <c:pt idx="25405">
                  <c:v>6.5567600000000004E-2</c:v>
                </c:pt>
                <c:pt idx="25406">
                  <c:v>6.5115400000000004E-2</c:v>
                </c:pt>
                <c:pt idx="25407">
                  <c:v>6.4691200000000004E-2</c:v>
                </c:pt>
                <c:pt idx="25408">
                  <c:v>6.4295900000000003E-2</c:v>
                </c:pt>
                <c:pt idx="25409">
                  <c:v>6.3929700000000006E-2</c:v>
                </c:pt>
                <c:pt idx="25410">
                  <c:v>6.3592499999999996E-2</c:v>
                </c:pt>
                <c:pt idx="25411">
                  <c:v>6.3285800000000003E-2</c:v>
                </c:pt>
                <c:pt idx="25412">
                  <c:v>6.3011200000000003E-2</c:v>
                </c:pt>
                <c:pt idx="25413">
                  <c:v>6.27693E-2</c:v>
                </c:pt>
                <c:pt idx="25414">
                  <c:v>6.2559400000000001E-2</c:v>
                </c:pt>
                <c:pt idx="25415">
                  <c:v>6.2381199999999998E-2</c:v>
                </c:pt>
                <c:pt idx="25416">
                  <c:v>6.2235499999999999E-2</c:v>
                </c:pt>
                <c:pt idx="25417">
                  <c:v>6.2124400000000003E-2</c:v>
                </c:pt>
                <c:pt idx="25418">
                  <c:v>6.2050000000000001E-2</c:v>
                </c:pt>
                <c:pt idx="25419">
                  <c:v>6.2013400000000003E-2</c:v>
                </c:pt>
                <c:pt idx="25420">
                  <c:v>6.2014600000000003E-2</c:v>
                </c:pt>
                <c:pt idx="25421">
                  <c:v>6.2053200000000003E-2</c:v>
                </c:pt>
                <c:pt idx="25422">
                  <c:v>6.2128900000000001E-2</c:v>
                </c:pt>
                <c:pt idx="25423">
                  <c:v>6.2241299999999999E-2</c:v>
                </c:pt>
                <c:pt idx="25424">
                  <c:v>6.2389899999999998E-2</c:v>
                </c:pt>
                <c:pt idx="25425">
                  <c:v>6.2574500000000005E-2</c:v>
                </c:pt>
                <c:pt idx="25426">
                  <c:v>6.2795500000000004E-2</c:v>
                </c:pt>
                <c:pt idx="25427">
                  <c:v>6.3054299999999994E-2</c:v>
                </c:pt>
                <c:pt idx="25428">
                  <c:v>6.3352500000000006E-2</c:v>
                </c:pt>
                <c:pt idx="25429">
                  <c:v>6.3690300000000005E-2</c:v>
                </c:pt>
                <c:pt idx="25430">
                  <c:v>6.4067600000000002E-2</c:v>
                </c:pt>
                <c:pt idx="25431">
                  <c:v>6.4484200000000005E-2</c:v>
                </c:pt>
                <c:pt idx="25432">
                  <c:v>6.4940300000000006E-2</c:v>
                </c:pt>
                <c:pt idx="25433">
                  <c:v>6.5435199999999999E-2</c:v>
                </c:pt>
                <c:pt idx="25434">
                  <c:v>6.5967999999999999E-2</c:v>
                </c:pt>
                <c:pt idx="25435">
                  <c:v>6.6538200000000006E-2</c:v>
                </c:pt>
                <c:pt idx="25436">
                  <c:v>6.7145700000000003E-2</c:v>
                </c:pt>
                <c:pt idx="25437">
                  <c:v>6.77899E-2</c:v>
                </c:pt>
                <c:pt idx="25438">
                  <c:v>6.8469799999999997E-2</c:v>
                </c:pt>
                <c:pt idx="25439">
                  <c:v>6.9184899999999994E-2</c:v>
                </c:pt>
                <c:pt idx="25440">
                  <c:v>6.99346E-2</c:v>
                </c:pt>
                <c:pt idx="25441">
                  <c:v>7.07179E-2</c:v>
                </c:pt>
                <c:pt idx="25442">
                  <c:v>7.1534E-2</c:v>
                </c:pt>
                <c:pt idx="25443">
                  <c:v>7.2381799999999996E-2</c:v>
                </c:pt>
                <c:pt idx="25444">
                  <c:v>7.3260099999999995E-2</c:v>
                </c:pt>
                <c:pt idx="25445">
                  <c:v>7.4167399999999994E-2</c:v>
                </c:pt>
                <c:pt idx="25446">
                  <c:v>7.51029E-2</c:v>
                </c:pt>
                <c:pt idx="25447">
                  <c:v>7.6065900000000006E-2</c:v>
                </c:pt>
                <c:pt idx="25448">
                  <c:v>7.7055600000000002E-2</c:v>
                </c:pt>
                <c:pt idx="25449">
                  <c:v>7.8070700000000007E-2</c:v>
                </c:pt>
                <c:pt idx="25450">
                  <c:v>7.9110200000000006E-2</c:v>
                </c:pt>
                <c:pt idx="25451">
                  <c:v>8.0173099999999997E-2</c:v>
                </c:pt>
                <c:pt idx="25452">
                  <c:v>8.1258399999999995E-2</c:v>
                </c:pt>
                <c:pt idx="25453">
                  <c:v>8.2364400000000004E-2</c:v>
                </c:pt>
                <c:pt idx="25454">
                  <c:v>8.3489300000000002E-2</c:v>
                </c:pt>
                <c:pt idx="25455">
                  <c:v>8.4631899999999996E-2</c:v>
                </c:pt>
                <c:pt idx="25456">
                  <c:v>8.5791999999999993E-2</c:v>
                </c:pt>
                <c:pt idx="25457">
                  <c:v>8.6969400000000002E-2</c:v>
                </c:pt>
                <c:pt idx="25458">
                  <c:v>8.8163000000000005E-2</c:v>
                </c:pt>
                <c:pt idx="25459">
                  <c:v>8.9371599999999995E-2</c:v>
                </c:pt>
                <c:pt idx="25460">
                  <c:v>9.0593900000000005E-2</c:v>
                </c:pt>
                <c:pt idx="25461">
                  <c:v>9.1828300000000002E-2</c:v>
                </c:pt>
                <c:pt idx="25462">
                  <c:v>9.3072600000000005E-2</c:v>
                </c:pt>
                <c:pt idx="25463">
                  <c:v>9.43248E-2</c:v>
                </c:pt>
                <c:pt idx="25464">
                  <c:v>9.5582899999999998E-2</c:v>
                </c:pt>
                <c:pt idx="25465">
                  <c:v>9.6845200000000006E-2</c:v>
                </c:pt>
                <c:pt idx="25466">
                  <c:v>9.81099E-2</c:v>
                </c:pt>
                <c:pt idx="25467">
                  <c:v>9.9374900000000002E-2</c:v>
                </c:pt>
                <c:pt idx="25468">
                  <c:v>0.10063800000000001</c:v>
                </c:pt>
                <c:pt idx="25469">
                  <c:v>0.101898</c:v>
                </c:pt>
                <c:pt idx="25470">
                  <c:v>0.103154</c:v>
                </c:pt>
                <c:pt idx="25471">
                  <c:v>0.104405</c:v>
                </c:pt>
                <c:pt idx="25472">
                  <c:v>0.105652</c:v>
                </c:pt>
                <c:pt idx="25473">
                  <c:v>0.106891</c:v>
                </c:pt>
                <c:pt idx="25474">
                  <c:v>0.108122</c:v>
                </c:pt>
                <c:pt idx="25475">
                  <c:v>0.109343</c:v>
                </c:pt>
                <c:pt idx="25476">
                  <c:v>0.110552</c:v>
                </c:pt>
                <c:pt idx="25477">
                  <c:v>0.111747</c:v>
                </c:pt>
                <c:pt idx="25478">
                  <c:v>0.112927</c:v>
                </c:pt>
                <c:pt idx="25479">
                  <c:v>0.114091</c:v>
                </c:pt>
                <c:pt idx="25480">
                  <c:v>0.11523799999999999</c:v>
                </c:pt>
                <c:pt idx="25481">
                  <c:v>0.116366</c:v>
                </c:pt>
                <c:pt idx="25482">
                  <c:v>0.11747299999999999</c:v>
                </c:pt>
                <c:pt idx="25483">
                  <c:v>0.118558</c:v>
                </c:pt>
                <c:pt idx="25484">
                  <c:v>0.11962</c:v>
                </c:pt>
                <c:pt idx="25485">
                  <c:v>0.120657</c:v>
                </c:pt>
                <c:pt idx="25486">
                  <c:v>0.121668</c:v>
                </c:pt>
                <c:pt idx="25487">
                  <c:v>0.122652</c:v>
                </c:pt>
                <c:pt idx="25488">
                  <c:v>0.12360599999999999</c:v>
                </c:pt>
                <c:pt idx="25489">
                  <c:v>0.12453</c:v>
                </c:pt>
                <c:pt idx="25490">
                  <c:v>0.12542300000000001</c:v>
                </c:pt>
                <c:pt idx="25491">
                  <c:v>0.12628400000000001</c:v>
                </c:pt>
                <c:pt idx="25492">
                  <c:v>0.127113</c:v>
                </c:pt>
                <c:pt idx="25493">
                  <c:v>0.12790699999999999</c:v>
                </c:pt>
                <c:pt idx="25494">
                  <c:v>0.128668</c:v>
                </c:pt>
                <c:pt idx="25495">
                  <c:v>0.12939300000000001</c:v>
                </c:pt>
                <c:pt idx="25496">
                  <c:v>0.130081</c:v>
                </c:pt>
                <c:pt idx="25497">
                  <c:v>0.13073100000000001</c:v>
                </c:pt>
                <c:pt idx="25498">
                  <c:v>0.13134399999999999</c:v>
                </c:pt>
                <c:pt idx="25499">
                  <c:v>0.13191900000000001</c:v>
                </c:pt>
                <c:pt idx="25500">
                  <c:v>0.13245499999999999</c:v>
                </c:pt>
                <c:pt idx="25501">
                  <c:v>0.13295000000000001</c:v>
                </c:pt>
                <c:pt idx="25502">
                  <c:v>0.13340399999999999</c:v>
                </c:pt>
                <c:pt idx="25503">
                  <c:v>0.13381699999999999</c:v>
                </c:pt>
                <c:pt idx="25504">
                  <c:v>0.134189</c:v>
                </c:pt>
                <c:pt idx="25505">
                  <c:v>0.134521</c:v>
                </c:pt>
                <c:pt idx="25506">
                  <c:v>0.13481299999999999</c:v>
                </c:pt>
                <c:pt idx="25507">
                  <c:v>0.13506599999999999</c:v>
                </c:pt>
                <c:pt idx="25508">
                  <c:v>0.13527800000000001</c:v>
                </c:pt>
                <c:pt idx="25509">
                  <c:v>0.13545099999999999</c:v>
                </c:pt>
                <c:pt idx="25510">
                  <c:v>0.13558300000000001</c:v>
                </c:pt>
                <c:pt idx="25511">
                  <c:v>0.13567599999999999</c:v>
                </c:pt>
                <c:pt idx="25512">
                  <c:v>0.13572999999999999</c:v>
                </c:pt>
                <c:pt idx="25513">
                  <c:v>0.135745</c:v>
                </c:pt>
                <c:pt idx="25514">
                  <c:v>0.13572100000000001</c:v>
                </c:pt>
                <c:pt idx="25515">
                  <c:v>0.135659</c:v>
                </c:pt>
                <c:pt idx="25516">
                  <c:v>0.13556000000000001</c:v>
                </c:pt>
                <c:pt idx="25517">
                  <c:v>0.13542399999999999</c:v>
                </c:pt>
                <c:pt idx="25518">
                  <c:v>0.13525200000000001</c:v>
                </c:pt>
                <c:pt idx="25519">
                  <c:v>0.135047</c:v>
                </c:pt>
                <c:pt idx="25520">
                  <c:v>0.13481000000000001</c:v>
                </c:pt>
                <c:pt idx="25521">
                  <c:v>0.13454099999999999</c:v>
                </c:pt>
                <c:pt idx="25522">
                  <c:v>0.134241</c:v>
                </c:pt>
                <c:pt idx="25523">
                  <c:v>0.133909</c:v>
                </c:pt>
                <c:pt idx="25524">
                  <c:v>0.133545</c:v>
                </c:pt>
                <c:pt idx="25525">
                  <c:v>0.13314999999999999</c:v>
                </c:pt>
                <c:pt idx="25526">
                  <c:v>0.13272400000000001</c:v>
                </c:pt>
                <c:pt idx="25527">
                  <c:v>0.132269</c:v>
                </c:pt>
                <c:pt idx="25528">
                  <c:v>0.13178599999999999</c:v>
                </c:pt>
                <c:pt idx="25529">
                  <c:v>0.131277</c:v>
                </c:pt>
                <c:pt idx="25530">
                  <c:v>0.130743</c:v>
                </c:pt>
                <c:pt idx="25531">
                  <c:v>0.13018299999999999</c:v>
                </c:pt>
                <c:pt idx="25532">
                  <c:v>0.12959899999999999</c:v>
                </c:pt>
                <c:pt idx="25533">
                  <c:v>0.12899099999999999</c:v>
                </c:pt>
                <c:pt idx="25534">
                  <c:v>0.128363</c:v>
                </c:pt>
                <c:pt idx="25535">
                  <c:v>0.127715</c:v>
                </c:pt>
                <c:pt idx="25536">
                  <c:v>0.127049</c:v>
                </c:pt>
                <c:pt idx="25537">
                  <c:v>0.12636900000000001</c:v>
                </c:pt>
                <c:pt idx="25538">
                  <c:v>0.12567500000000001</c:v>
                </c:pt>
                <c:pt idx="25539">
                  <c:v>0.124968</c:v>
                </c:pt>
                <c:pt idx="25540">
                  <c:v>0.12425</c:v>
                </c:pt>
                <c:pt idx="25541">
                  <c:v>0.12352100000000001</c:v>
                </c:pt>
                <c:pt idx="25542">
                  <c:v>0.12278500000000001</c:v>
                </c:pt>
                <c:pt idx="25543">
                  <c:v>0.122042</c:v>
                </c:pt>
                <c:pt idx="25544">
                  <c:v>0.121295</c:v>
                </c:pt>
                <c:pt idx="25545">
                  <c:v>0.120549</c:v>
                </c:pt>
                <c:pt idx="25546">
                  <c:v>0.11980300000000001</c:v>
                </c:pt>
                <c:pt idx="25547">
                  <c:v>0.119059</c:v>
                </c:pt>
                <c:pt idx="25548">
                  <c:v>0.118316</c:v>
                </c:pt>
                <c:pt idx="25549">
                  <c:v>0.117574</c:v>
                </c:pt>
                <c:pt idx="25550">
                  <c:v>0.116836</c:v>
                </c:pt>
                <c:pt idx="25551">
                  <c:v>0.11609999999999999</c:v>
                </c:pt>
                <c:pt idx="25552">
                  <c:v>0.115367</c:v>
                </c:pt>
                <c:pt idx="25553">
                  <c:v>0.114639</c:v>
                </c:pt>
                <c:pt idx="25554">
                  <c:v>0.113915</c:v>
                </c:pt>
                <c:pt idx="25555">
                  <c:v>0.113196</c:v>
                </c:pt>
                <c:pt idx="25556">
                  <c:v>0.112483</c:v>
                </c:pt>
                <c:pt idx="25557">
                  <c:v>0.111776</c:v>
                </c:pt>
                <c:pt idx="25558">
                  <c:v>0.111077</c:v>
                </c:pt>
                <c:pt idx="25559">
                  <c:v>0.110384</c:v>
                </c:pt>
                <c:pt idx="25560">
                  <c:v>0.109698</c:v>
                </c:pt>
                <c:pt idx="25561">
                  <c:v>0.10902000000000001</c:v>
                </c:pt>
                <c:pt idx="25562">
                  <c:v>0.10835</c:v>
                </c:pt>
                <c:pt idx="25563">
                  <c:v>0.10768900000000001</c:v>
                </c:pt>
                <c:pt idx="25564">
                  <c:v>0.10703699999999999</c:v>
                </c:pt>
                <c:pt idx="25565">
                  <c:v>0.106394</c:v>
                </c:pt>
                <c:pt idx="25566">
                  <c:v>0.10576099999999999</c:v>
                </c:pt>
                <c:pt idx="25567">
                  <c:v>0.105139</c:v>
                </c:pt>
                <c:pt idx="25568">
                  <c:v>0.10452500000000001</c:v>
                </c:pt>
                <c:pt idx="25569">
                  <c:v>0.103921</c:v>
                </c:pt>
                <c:pt idx="25570">
                  <c:v>0.103326</c:v>
                </c:pt>
                <c:pt idx="25571">
                  <c:v>0.10274</c:v>
                </c:pt>
                <c:pt idx="25572">
                  <c:v>0.102161</c:v>
                </c:pt>
                <c:pt idx="25573">
                  <c:v>0.10159</c:v>
                </c:pt>
                <c:pt idx="25574">
                  <c:v>0.101025</c:v>
                </c:pt>
                <c:pt idx="25575">
                  <c:v>0.100467</c:v>
                </c:pt>
                <c:pt idx="25576">
                  <c:v>9.9914100000000006E-2</c:v>
                </c:pt>
                <c:pt idx="25577">
                  <c:v>9.9365999999999996E-2</c:v>
                </c:pt>
                <c:pt idx="25578">
                  <c:v>9.8822400000000005E-2</c:v>
                </c:pt>
                <c:pt idx="25579">
                  <c:v>9.8282099999999997E-2</c:v>
                </c:pt>
                <c:pt idx="25580">
                  <c:v>9.7743899999999995E-2</c:v>
                </c:pt>
                <c:pt idx="25581">
                  <c:v>9.7206600000000004E-2</c:v>
                </c:pt>
                <c:pt idx="25582">
                  <c:v>9.6669699999999997E-2</c:v>
                </c:pt>
                <c:pt idx="25583">
                  <c:v>9.6132300000000004E-2</c:v>
                </c:pt>
                <c:pt idx="25584">
                  <c:v>9.5593399999999995E-2</c:v>
                </c:pt>
                <c:pt idx="25585">
                  <c:v>9.5051800000000006E-2</c:v>
                </c:pt>
                <c:pt idx="25586">
                  <c:v>9.4506900000000005E-2</c:v>
                </c:pt>
                <c:pt idx="25587">
                  <c:v>9.3958E-2</c:v>
                </c:pt>
                <c:pt idx="25588">
                  <c:v>9.3404200000000007E-2</c:v>
                </c:pt>
                <c:pt idx="25589">
                  <c:v>9.2844200000000002E-2</c:v>
                </c:pt>
                <c:pt idx="25590">
                  <c:v>9.22766E-2</c:v>
                </c:pt>
                <c:pt idx="25591">
                  <c:v>9.1699900000000001E-2</c:v>
                </c:pt>
                <c:pt idx="25592">
                  <c:v>9.1113700000000006E-2</c:v>
                </c:pt>
                <c:pt idx="25593">
                  <c:v>9.0517600000000004E-2</c:v>
                </c:pt>
                <c:pt idx="25594">
                  <c:v>8.9911000000000005E-2</c:v>
                </c:pt>
                <c:pt idx="25595">
                  <c:v>8.9292999999999997E-2</c:v>
                </c:pt>
                <c:pt idx="25596">
                  <c:v>8.8662699999999997E-2</c:v>
                </c:pt>
                <c:pt idx="25597">
                  <c:v>8.8019500000000001E-2</c:v>
                </c:pt>
                <c:pt idx="25598">
                  <c:v>8.7362499999999996E-2</c:v>
                </c:pt>
                <c:pt idx="25599">
                  <c:v>8.6691099999999993E-2</c:v>
                </c:pt>
                <c:pt idx="25600">
                  <c:v>8.6004300000000006E-2</c:v>
                </c:pt>
                <c:pt idx="25601">
                  <c:v>8.5301799999999997E-2</c:v>
                </c:pt>
                <c:pt idx="25602">
                  <c:v>8.4583000000000005E-2</c:v>
                </c:pt>
                <c:pt idx="25603">
                  <c:v>8.3847000000000005E-2</c:v>
                </c:pt>
                <c:pt idx="25604">
                  <c:v>8.3093E-2</c:v>
                </c:pt>
                <c:pt idx="25605">
                  <c:v>8.23208E-2</c:v>
                </c:pt>
                <c:pt idx="25606">
                  <c:v>8.1530699999999998E-2</c:v>
                </c:pt>
                <c:pt idx="25607">
                  <c:v>8.0722600000000005E-2</c:v>
                </c:pt>
                <c:pt idx="25608">
                  <c:v>7.9896599999999998E-2</c:v>
                </c:pt>
                <c:pt idx="25609">
                  <c:v>7.9052600000000001E-2</c:v>
                </c:pt>
                <c:pt idx="25610">
                  <c:v>7.8190399999999993E-2</c:v>
                </c:pt>
                <c:pt idx="25611">
                  <c:v>7.7309799999999998E-2</c:v>
                </c:pt>
                <c:pt idx="25612">
                  <c:v>7.6410800000000001E-2</c:v>
                </c:pt>
                <c:pt idx="25613">
                  <c:v>7.5493699999999997E-2</c:v>
                </c:pt>
                <c:pt idx="25614">
                  <c:v>7.4559100000000003E-2</c:v>
                </c:pt>
                <c:pt idx="25615">
                  <c:v>7.3607800000000001E-2</c:v>
                </c:pt>
                <c:pt idx="25616">
                  <c:v>7.2640499999999997E-2</c:v>
                </c:pt>
                <c:pt idx="25617">
                  <c:v>7.1657600000000002E-2</c:v>
                </c:pt>
                <c:pt idx="25618">
                  <c:v>7.0658600000000002E-2</c:v>
                </c:pt>
                <c:pt idx="25619">
                  <c:v>6.9643099999999999E-2</c:v>
                </c:pt>
                <c:pt idx="25620">
                  <c:v>6.8611800000000001E-2</c:v>
                </c:pt>
                <c:pt idx="25621">
                  <c:v>6.7565700000000006E-2</c:v>
                </c:pt>
                <c:pt idx="25622">
                  <c:v>6.6506200000000001E-2</c:v>
                </c:pt>
                <c:pt idx="25623">
                  <c:v>6.5434199999999998E-2</c:v>
                </c:pt>
                <c:pt idx="25624">
                  <c:v>6.4350599999999994E-2</c:v>
                </c:pt>
                <c:pt idx="25625">
                  <c:v>6.3256800000000002E-2</c:v>
                </c:pt>
                <c:pt idx="25626">
                  <c:v>6.21542E-2</c:v>
                </c:pt>
                <c:pt idx="25627">
                  <c:v>6.1043600000000003E-2</c:v>
                </c:pt>
                <c:pt idx="25628">
                  <c:v>5.99255E-2</c:v>
                </c:pt>
                <c:pt idx="25629">
                  <c:v>5.8800699999999997E-2</c:v>
                </c:pt>
                <c:pt idx="25630">
                  <c:v>5.7671199999999999E-2</c:v>
                </c:pt>
                <c:pt idx="25631">
                  <c:v>5.6540100000000003E-2</c:v>
                </c:pt>
                <c:pt idx="25632">
                  <c:v>5.5410500000000001E-2</c:v>
                </c:pt>
                <c:pt idx="25633">
                  <c:v>5.4284300000000001E-2</c:v>
                </c:pt>
                <c:pt idx="25634">
                  <c:v>5.3161300000000002E-2</c:v>
                </c:pt>
                <c:pt idx="25635">
                  <c:v>5.2041700000000003E-2</c:v>
                </c:pt>
                <c:pt idx="25636">
                  <c:v>5.0926800000000001E-2</c:v>
                </c:pt>
                <c:pt idx="25637">
                  <c:v>4.9817899999999998E-2</c:v>
                </c:pt>
                <c:pt idx="25638">
                  <c:v>4.8715899999999999E-2</c:v>
                </c:pt>
                <c:pt idx="25639">
                  <c:v>4.7621700000000003E-2</c:v>
                </c:pt>
                <c:pt idx="25640">
                  <c:v>4.6537000000000002E-2</c:v>
                </c:pt>
                <c:pt idx="25641">
                  <c:v>4.5463900000000002E-2</c:v>
                </c:pt>
                <c:pt idx="25642">
                  <c:v>4.4404300000000001E-2</c:v>
                </c:pt>
                <c:pt idx="25643">
                  <c:v>4.3359399999999999E-2</c:v>
                </c:pt>
                <c:pt idx="25644">
                  <c:v>4.2329899999999997E-2</c:v>
                </c:pt>
                <c:pt idx="25645">
                  <c:v>4.1315999999999999E-2</c:v>
                </c:pt>
                <c:pt idx="25646">
                  <c:v>4.0318600000000003E-2</c:v>
                </c:pt>
                <c:pt idx="25647">
                  <c:v>3.9339499999999999E-2</c:v>
                </c:pt>
                <c:pt idx="25648">
                  <c:v>3.8380299999999999E-2</c:v>
                </c:pt>
                <c:pt idx="25649">
                  <c:v>3.7442700000000002E-2</c:v>
                </c:pt>
                <c:pt idx="25650">
                  <c:v>3.65283E-2</c:v>
                </c:pt>
                <c:pt idx="25651">
                  <c:v>3.5638099999999999E-2</c:v>
                </c:pt>
                <c:pt idx="25652">
                  <c:v>3.4773100000000001E-2</c:v>
                </c:pt>
                <c:pt idx="25653">
                  <c:v>3.3935399999999998E-2</c:v>
                </c:pt>
                <c:pt idx="25654">
                  <c:v>3.3126599999999999E-2</c:v>
                </c:pt>
                <c:pt idx="25655">
                  <c:v>3.2348099999999998E-2</c:v>
                </c:pt>
                <c:pt idx="25656">
                  <c:v>3.1601999999999998E-2</c:v>
                </c:pt>
                <c:pt idx="25657">
                  <c:v>3.08902E-2</c:v>
                </c:pt>
                <c:pt idx="25658">
                  <c:v>3.0213199999999999E-2</c:v>
                </c:pt>
                <c:pt idx="25659">
                  <c:v>2.9569000000000002E-2</c:v>
                </c:pt>
                <c:pt idx="25660">
                  <c:v>2.89559E-2</c:v>
                </c:pt>
                <c:pt idx="25661">
                  <c:v>2.8376599999999998E-2</c:v>
                </c:pt>
                <c:pt idx="25662">
                  <c:v>2.7837199999999999E-2</c:v>
                </c:pt>
                <c:pt idx="25663">
                  <c:v>2.7341600000000001E-2</c:v>
                </c:pt>
                <c:pt idx="25664">
                  <c:v>2.6890799999999999E-2</c:v>
                </c:pt>
                <c:pt idx="25665">
                  <c:v>2.6485000000000002E-2</c:v>
                </c:pt>
                <c:pt idx="25666">
                  <c:v>2.6124999999999999E-2</c:v>
                </c:pt>
                <c:pt idx="25667">
                  <c:v>2.5811799999999999E-2</c:v>
                </c:pt>
                <c:pt idx="25668">
                  <c:v>2.5545700000000001E-2</c:v>
                </c:pt>
                <c:pt idx="25669">
                  <c:v>2.5326700000000001E-2</c:v>
                </c:pt>
                <c:pt idx="25670">
                  <c:v>2.5155299999999998E-2</c:v>
                </c:pt>
                <c:pt idx="25671">
                  <c:v>2.5031399999999999E-2</c:v>
                </c:pt>
                <c:pt idx="25672">
                  <c:v>2.4954199999999999E-2</c:v>
                </c:pt>
                <c:pt idx="25673">
                  <c:v>2.4922400000000001E-2</c:v>
                </c:pt>
                <c:pt idx="25674">
                  <c:v>2.4934899999999999E-2</c:v>
                </c:pt>
                <c:pt idx="25675">
                  <c:v>2.4990999999999999E-2</c:v>
                </c:pt>
                <c:pt idx="25676">
                  <c:v>2.5090399999999999E-2</c:v>
                </c:pt>
                <c:pt idx="25677">
                  <c:v>2.5232899999999999E-2</c:v>
                </c:pt>
                <c:pt idx="25678">
                  <c:v>2.5417599999999999E-2</c:v>
                </c:pt>
                <c:pt idx="25679">
                  <c:v>2.5644E-2</c:v>
                </c:pt>
                <c:pt idx="25680">
                  <c:v>2.59128E-2</c:v>
                </c:pt>
                <c:pt idx="25681">
                  <c:v>2.62264E-2</c:v>
                </c:pt>
                <c:pt idx="25682">
                  <c:v>2.6586700000000001E-2</c:v>
                </c:pt>
                <c:pt idx="25683">
                  <c:v>2.69929E-2</c:v>
                </c:pt>
                <c:pt idx="25684">
                  <c:v>2.7440900000000001E-2</c:v>
                </c:pt>
                <c:pt idx="25685">
                  <c:v>2.79265E-2</c:v>
                </c:pt>
                <c:pt idx="25686">
                  <c:v>2.84476E-2</c:v>
                </c:pt>
                <c:pt idx="25687">
                  <c:v>2.9003500000000002E-2</c:v>
                </c:pt>
                <c:pt idx="25688">
                  <c:v>2.9594599999999999E-2</c:v>
                </c:pt>
                <c:pt idx="25689">
                  <c:v>3.02218E-2</c:v>
                </c:pt>
                <c:pt idx="25690">
                  <c:v>3.0887999999999999E-2</c:v>
                </c:pt>
                <c:pt idx="25691">
                  <c:v>3.15958E-2</c:v>
                </c:pt>
                <c:pt idx="25692">
                  <c:v>3.23448E-2</c:v>
                </c:pt>
                <c:pt idx="25693">
                  <c:v>3.3130899999999998E-2</c:v>
                </c:pt>
                <c:pt idx="25694">
                  <c:v>3.39502E-2</c:v>
                </c:pt>
                <c:pt idx="25695">
                  <c:v>3.4802399999999997E-2</c:v>
                </c:pt>
                <c:pt idx="25696">
                  <c:v>3.5688499999999998E-2</c:v>
                </c:pt>
                <c:pt idx="25697">
                  <c:v>3.6606600000000003E-2</c:v>
                </c:pt>
                <c:pt idx="25698">
                  <c:v>3.7553099999999999E-2</c:v>
                </c:pt>
                <c:pt idx="25699">
                  <c:v>3.85251E-2</c:v>
                </c:pt>
                <c:pt idx="25700">
                  <c:v>3.9522500000000002E-2</c:v>
                </c:pt>
                <c:pt idx="25701">
                  <c:v>4.0546199999999998E-2</c:v>
                </c:pt>
                <c:pt idx="25702">
                  <c:v>4.1596500000000002E-2</c:v>
                </c:pt>
                <c:pt idx="25703">
                  <c:v>4.2672799999999997E-2</c:v>
                </c:pt>
                <c:pt idx="25704">
                  <c:v>4.3774199999999999E-2</c:v>
                </c:pt>
                <c:pt idx="25705">
                  <c:v>4.48999E-2</c:v>
                </c:pt>
                <c:pt idx="25706">
                  <c:v>4.6049300000000001E-2</c:v>
                </c:pt>
                <c:pt idx="25707">
                  <c:v>4.7220900000000003E-2</c:v>
                </c:pt>
                <c:pt idx="25708">
                  <c:v>4.8410399999999999E-2</c:v>
                </c:pt>
                <c:pt idx="25709">
                  <c:v>4.96131E-2</c:v>
                </c:pt>
                <c:pt idx="25710">
                  <c:v>5.0826200000000002E-2</c:v>
                </c:pt>
                <c:pt idx="25711">
                  <c:v>5.2048999999999998E-2</c:v>
                </c:pt>
                <c:pt idx="25712">
                  <c:v>5.3281000000000002E-2</c:v>
                </c:pt>
                <c:pt idx="25713">
                  <c:v>5.4520699999999998E-2</c:v>
                </c:pt>
                <c:pt idx="25714">
                  <c:v>5.5764899999999999E-2</c:v>
                </c:pt>
                <c:pt idx="25715">
                  <c:v>5.7009700000000003E-2</c:v>
                </c:pt>
                <c:pt idx="25716">
                  <c:v>5.8252499999999999E-2</c:v>
                </c:pt>
                <c:pt idx="25717">
                  <c:v>5.9492700000000003E-2</c:v>
                </c:pt>
                <c:pt idx="25718">
                  <c:v>6.0727200000000002E-2</c:v>
                </c:pt>
                <c:pt idx="25719">
                  <c:v>6.1950199999999997E-2</c:v>
                </c:pt>
                <c:pt idx="25720">
                  <c:v>6.3157199999999997E-2</c:v>
                </c:pt>
                <c:pt idx="25721">
                  <c:v>6.4343999999999998E-2</c:v>
                </c:pt>
                <c:pt idx="25722">
                  <c:v>6.5504800000000002E-2</c:v>
                </c:pt>
                <c:pt idx="25723">
                  <c:v>6.6636299999999996E-2</c:v>
                </c:pt>
                <c:pt idx="25724">
                  <c:v>6.7739800000000003E-2</c:v>
                </c:pt>
                <c:pt idx="25725">
                  <c:v>6.8817500000000004E-2</c:v>
                </c:pt>
                <c:pt idx="25726">
                  <c:v>6.9867499999999999E-2</c:v>
                </c:pt>
                <c:pt idx="25727">
                  <c:v>7.0885599999999993E-2</c:v>
                </c:pt>
                <c:pt idx="25728">
                  <c:v>7.1870500000000004E-2</c:v>
                </c:pt>
                <c:pt idx="25729">
                  <c:v>7.2823600000000002E-2</c:v>
                </c:pt>
                <c:pt idx="25730">
                  <c:v>7.3745900000000003E-2</c:v>
                </c:pt>
                <c:pt idx="25731">
                  <c:v>7.4635400000000005E-2</c:v>
                </c:pt>
                <c:pt idx="25732">
                  <c:v>7.5489000000000001E-2</c:v>
                </c:pt>
                <c:pt idx="25733">
                  <c:v>7.6303800000000005E-2</c:v>
                </c:pt>
                <c:pt idx="25734">
                  <c:v>7.7078099999999997E-2</c:v>
                </c:pt>
                <c:pt idx="25735">
                  <c:v>7.7810400000000002E-2</c:v>
                </c:pt>
                <c:pt idx="25736">
                  <c:v>7.8498499999999999E-2</c:v>
                </c:pt>
                <c:pt idx="25737">
                  <c:v>7.9140000000000002E-2</c:v>
                </c:pt>
                <c:pt idx="25738">
                  <c:v>7.9734399999999997E-2</c:v>
                </c:pt>
                <c:pt idx="25739">
                  <c:v>8.0282400000000004E-2</c:v>
                </c:pt>
                <c:pt idx="25740">
                  <c:v>8.0783499999999994E-2</c:v>
                </c:pt>
                <c:pt idx="25741">
                  <c:v>8.1234799999999996E-2</c:v>
                </c:pt>
                <c:pt idx="25742">
                  <c:v>8.1634799999999993E-2</c:v>
                </c:pt>
                <c:pt idx="25743">
                  <c:v>8.1986199999999995E-2</c:v>
                </c:pt>
                <c:pt idx="25744">
                  <c:v>8.22909E-2</c:v>
                </c:pt>
                <c:pt idx="25745">
                  <c:v>8.25462E-2</c:v>
                </c:pt>
                <c:pt idx="25746">
                  <c:v>8.2746E-2</c:v>
                </c:pt>
                <c:pt idx="25747">
                  <c:v>8.28845E-2</c:v>
                </c:pt>
                <c:pt idx="25748">
                  <c:v>8.2960099999999995E-2</c:v>
                </c:pt>
                <c:pt idx="25749">
                  <c:v>8.2975400000000005E-2</c:v>
                </c:pt>
                <c:pt idx="25750">
                  <c:v>8.2931500000000005E-2</c:v>
                </c:pt>
                <c:pt idx="25751">
                  <c:v>8.2825599999999999E-2</c:v>
                </c:pt>
                <c:pt idx="25752">
                  <c:v>8.2654699999999998E-2</c:v>
                </c:pt>
                <c:pt idx="25753">
                  <c:v>8.2419999999999993E-2</c:v>
                </c:pt>
                <c:pt idx="25754">
                  <c:v>8.2124699999999995E-2</c:v>
                </c:pt>
                <c:pt idx="25755">
                  <c:v>8.1770099999999998E-2</c:v>
                </c:pt>
                <c:pt idx="25756">
                  <c:v>8.1355399999999994E-2</c:v>
                </c:pt>
                <c:pt idx="25757">
                  <c:v>8.0881999999999996E-2</c:v>
                </c:pt>
                <c:pt idx="25758">
                  <c:v>8.03532E-2</c:v>
                </c:pt>
                <c:pt idx="25759">
                  <c:v>7.9767000000000005E-2</c:v>
                </c:pt>
                <c:pt idx="25760">
                  <c:v>7.9115699999999997E-2</c:v>
                </c:pt>
                <c:pt idx="25761">
                  <c:v>7.8395099999999995E-2</c:v>
                </c:pt>
                <c:pt idx="25762">
                  <c:v>7.76091E-2</c:v>
                </c:pt>
                <c:pt idx="25763">
                  <c:v>7.6762999999999998E-2</c:v>
                </c:pt>
                <c:pt idx="25764">
                  <c:v>7.5858499999999995E-2</c:v>
                </c:pt>
                <c:pt idx="25765">
                  <c:v>7.4895199999999995E-2</c:v>
                </c:pt>
                <c:pt idx="25766">
                  <c:v>7.3871400000000004E-2</c:v>
                </c:pt>
                <c:pt idx="25767">
                  <c:v>7.2785199999999994E-2</c:v>
                </c:pt>
                <c:pt idx="25768">
                  <c:v>7.16368E-2</c:v>
                </c:pt>
                <c:pt idx="25769">
                  <c:v>7.0429599999999995E-2</c:v>
                </c:pt>
                <c:pt idx="25770">
                  <c:v>6.9166000000000005E-2</c:v>
                </c:pt>
                <c:pt idx="25771">
                  <c:v>6.7843899999999999E-2</c:v>
                </c:pt>
                <c:pt idx="25772">
                  <c:v>6.6459799999999999E-2</c:v>
                </c:pt>
                <c:pt idx="25773">
                  <c:v>6.5014500000000003E-2</c:v>
                </c:pt>
                <c:pt idx="25774">
                  <c:v>6.3510999999999998E-2</c:v>
                </c:pt>
                <c:pt idx="25775">
                  <c:v>6.1950900000000003E-2</c:v>
                </c:pt>
                <c:pt idx="25776">
                  <c:v>6.0333499999999998E-2</c:v>
                </c:pt>
                <c:pt idx="25777">
                  <c:v>5.8659099999999999E-2</c:v>
                </c:pt>
                <c:pt idx="25778">
                  <c:v>5.6930500000000002E-2</c:v>
                </c:pt>
                <c:pt idx="25779">
                  <c:v>5.5150900000000003E-2</c:v>
                </c:pt>
                <c:pt idx="25780">
                  <c:v>5.3321E-2</c:v>
                </c:pt>
                <c:pt idx="25781">
                  <c:v>5.1438600000000001E-2</c:v>
                </c:pt>
                <c:pt idx="25782">
                  <c:v>4.9503699999999998E-2</c:v>
                </c:pt>
                <c:pt idx="25783">
                  <c:v>4.7519899999999997E-2</c:v>
                </c:pt>
                <c:pt idx="25784">
                  <c:v>4.54911E-2</c:v>
                </c:pt>
                <c:pt idx="25785">
                  <c:v>4.3418900000000003E-2</c:v>
                </c:pt>
                <c:pt idx="25786">
                  <c:v>4.1305099999999997E-2</c:v>
                </c:pt>
                <c:pt idx="25787">
                  <c:v>3.9153100000000003E-2</c:v>
                </c:pt>
                <c:pt idx="25788">
                  <c:v>3.6964700000000003E-2</c:v>
                </c:pt>
                <c:pt idx="25789">
                  <c:v>3.47376E-2</c:v>
                </c:pt>
                <c:pt idx="25790">
                  <c:v>3.2467299999999998E-2</c:v>
                </c:pt>
                <c:pt idx="25791">
                  <c:v>3.01528E-2</c:v>
                </c:pt>
                <c:pt idx="25792">
                  <c:v>2.7798900000000001E-2</c:v>
                </c:pt>
                <c:pt idx="25793">
                  <c:v>2.5412799999999999E-2</c:v>
                </c:pt>
                <c:pt idx="25794">
                  <c:v>2.29993E-2</c:v>
                </c:pt>
                <c:pt idx="25795">
                  <c:v>2.05598E-2</c:v>
                </c:pt>
                <c:pt idx="25796">
                  <c:v>1.80927E-2</c:v>
                </c:pt>
                <c:pt idx="25797">
                  <c:v>1.55985E-2</c:v>
                </c:pt>
                <c:pt idx="25798">
                  <c:v>1.3084500000000001E-2</c:v>
                </c:pt>
                <c:pt idx="25799">
                  <c:v>1.0559799999999999E-2</c:v>
                </c:pt>
                <c:pt idx="25800" formatCode="0.00E+00">
                  <c:v>8.0275599999999996E-3</c:v>
                </c:pt>
                <c:pt idx="25801" formatCode="0.00E+00">
                  <c:v>5.4862599999999997E-3</c:v>
                </c:pt>
                <c:pt idx="25802" formatCode="0.00E+00">
                  <c:v>2.9338200000000002E-3</c:v>
                </c:pt>
                <c:pt idx="25803" formatCode="0.00E+00">
                  <c:v>3.7170699999999998E-4</c:v>
                </c:pt>
                <c:pt idx="25804" formatCode="0.00E+00">
                  <c:v>-2.1961300000000001E-3</c:v>
                </c:pt>
                <c:pt idx="25805" formatCode="0.00E+00">
                  <c:v>-4.7666799999999997E-3</c:v>
                </c:pt>
                <c:pt idx="25806" formatCode="0.00E+00">
                  <c:v>-7.3349000000000001E-3</c:v>
                </c:pt>
                <c:pt idx="25807" formatCode="0.00E+00">
                  <c:v>-9.8917599999999994E-3</c:v>
                </c:pt>
                <c:pt idx="25808">
                  <c:v>-1.24321E-2</c:v>
                </c:pt>
                <c:pt idx="25809">
                  <c:v>-1.49608E-2</c:v>
                </c:pt>
                <c:pt idx="25810">
                  <c:v>-1.7484E-2</c:v>
                </c:pt>
                <c:pt idx="25811">
                  <c:v>-1.9999900000000001E-2</c:v>
                </c:pt>
                <c:pt idx="25812">
                  <c:v>-2.2504300000000001E-2</c:v>
                </c:pt>
                <c:pt idx="25813">
                  <c:v>-2.4995799999999999E-2</c:v>
                </c:pt>
                <c:pt idx="25814">
                  <c:v>-2.7473600000000001E-2</c:v>
                </c:pt>
                <c:pt idx="25815">
                  <c:v>-2.9934800000000001E-2</c:v>
                </c:pt>
                <c:pt idx="25816">
                  <c:v>-3.2373100000000002E-2</c:v>
                </c:pt>
                <c:pt idx="25817">
                  <c:v>-3.4782500000000001E-2</c:v>
                </c:pt>
                <c:pt idx="25818">
                  <c:v>-3.7160199999999997E-2</c:v>
                </c:pt>
                <c:pt idx="25819">
                  <c:v>-3.9504200000000003E-2</c:v>
                </c:pt>
                <c:pt idx="25820">
                  <c:v>-4.1813999999999997E-2</c:v>
                </c:pt>
                <c:pt idx="25821">
                  <c:v>-4.4093800000000002E-2</c:v>
                </c:pt>
                <c:pt idx="25822">
                  <c:v>-4.63492E-2</c:v>
                </c:pt>
                <c:pt idx="25823">
                  <c:v>-4.8582899999999998E-2</c:v>
                </c:pt>
                <c:pt idx="25824">
                  <c:v>-5.0794100000000002E-2</c:v>
                </c:pt>
                <c:pt idx="25825">
                  <c:v>-5.2978900000000002E-2</c:v>
                </c:pt>
                <c:pt idx="25826">
                  <c:v>-5.5130800000000001E-2</c:v>
                </c:pt>
                <c:pt idx="25827">
                  <c:v>-5.7243700000000002E-2</c:v>
                </c:pt>
                <c:pt idx="25828">
                  <c:v>-5.9314400000000003E-2</c:v>
                </c:pt>
                <c:pt idx="25829">
                  <c:v>-6.1341199999999999E-2</c:v>
                </c:pt>
                <c:pt idx="25830">
                  <c:v>-6.3320600000000005E-2</c:v>
                </c:pt>
                <c:pt idx="25831">
                  <c:v>-6.5247700000000006E-2</c:v>
                </c:pt>
                <c:pt idx="25832">
                  <c:v>-6.7120399999999997E-2</c:v>
                </c:pt>
                <c:pt idx="25833">
                  <c:v>-6.8942799999999999E-2</c:v>
                </c:pt>
                <c:pt idx="25834">
                  <c:v>-7.0721900000000004E-2</c:v>
                </c:pt>
                <c:pt idx="25835">
                  <c:v>-7.2461600000000001E-2</c:v>
                </c:pt>
                <c:pt idx="25836">
                  <c:v>-7.4163099999999996E-2</c:v>
                </c:pt>
                <c:pt idx="25837">
                  <c:v>-7.5827199999999997E-2</c:v>
                </c:pt>
                <c:pt idx="25838">
                  <c:v>-7.7453599999999997E-2</c:v>
                </c:pt>
                <c:pt idx="25839">
                  <c:v>-7.9041500000000001E-2</c:v>
                </c:pt>
                <c:pt idx="25840">
                  <c:v>-8.0590099999999998E-2</c:v>
                </c:pt>
                <c:pt idx="25841">
                  <c:v>-8.2100400000000004E-2</c:v>
                </c:pt>
                <c:pt idx="25842">
                  <c:v>-8.3574200000000001E-2</c:v>
                </c:pt>
                <c:pt idx="25843">
                  <c:v>-8.5013900000000003E-2</c:v>
                </c:pt>
                <c:pt idx="25844">
                  <c:v>-8.6421700000000004E-2</c:v>
                </c:pt>
                <c:pt idx="25845">
                  <c:v>-8.7796100000000002E-2</c:v>
                </c:pt>
                <c:pt idx="25846">
                  <c:v>-8.9132199999999995E-2</c:v>
                </c:pt>
                <c:pt idx="25847">
                  <c:v>-9.0429999999999996E-2</c:v>
                </c:pt>
                <c:pt idx="25848">
                  <c:v>-9.1695499999999999E-2</c:v>
                </c:pt>
                <c:pt idx="25849">
                  <c:v>-9.2934299999999997E-2</c:v>
                </c:pt>
                <c:pt idx="25850">
                  <c:v>-9.41443E-2</c:v>
                </c:pt>
                <c:pt idx="25851">
                  <c:v>-9.5319200000000007E-2</c:v>
                </c:pt>
                <c:pt idx="25852">
                  <c:v>-9.6458600000000005E-2</c:v>
                </c:pt>
                <c:pt idx="25853">
                  <c:v>-9.7566799999999995E-2</c:v>
                </c:pt>
                <c:pt idx="25854">
                  <c:v>-9.8646499999999998E-2</c:v>
                </c:pt>
                <c:pt idx="25855">
                  <c:v>-9.9696000000000007E-2</c:v>
                </c:pt>
                <c:pt idx="25856">
                  <c:v>-0.10071099999999999</c:v>
                </c:pt>
                <c:pt idx="25857">
                  <c:v>-0.101689</c:v>
                </c:pt>
                <c:pt idx="25858">
                  <c:v>-0.10263</c:v>
                </c:pt>
                <c:pt idx="25859">
                  <c:v>-0.103531</c:v>
                </c:pt>
                <c:pt idx="25860">
                  <c:v>-0.104384</c:v>
                </c:pt>
                <c:pt idx="25861">
                  <c:v>-0.105187</c:v>
                </c:pt>
                <c:pt idx="25862">
                  <c:v>-0.10594199999999999</c:v>
                </c:pt>
                <c:pt idx="25863">
                  <c:v>-0.10666</c:v>
                </c:pt>
                <c:pt idx="25864">
                  <c:v>-0.107347</c:v>
                </c:pt>
                <c:pt idx="25865">
                  <c:v>-0.108011</c:v>
                </c:pt>
                <c:pt idx="25866">
                  <c:v>-0.108654</c:v>
                </c:pt>
                <c:pt idx="25867">
                  <c:v>-0.109277</c:v>
                </c:pt>
                <c:pt idx="25868">
                  <c:v>-0.10988100000000001</c:v>
                </c:pt>
                <c:pt idx="25869">
                  <c:v>-0.110471</c:v>
                </c:pt>
                <c:pt idx="25870">
                  <c:v>-0.11105</c:v>
                </c:pt>
                <c:pt idx="25871">
                  <c:v>-0.11162</c:v>
                </c:pt>
                <c:pt idx="25872">
                  <c:v>-0.11218</c:v>
                </c:pt>
                <c:pt idx="25873">
                  <c:v>-0.11272500000000001</c:v>
                </c:pt>
                <c:pt idx="25874">
                  <c:v>-0.11325399999999999</c:v>
                </c:pt>
                <c:pt idx="25875">
                  <c:v>-0.113771</c:v>
                </c:pt>
                <c:pt idx="25876">
                  <c:v>-0.11428099999999999</c:v>
                </c:pt>
                <c:pt idx="25877">
                  <c:v>-0.114788</c:v>
                </c:pt>
                <c:pt idx="25878">
                  <c:v>-0.115289</c:v>
                </c:pt>
                <c:pt idx="25879">
                  <c:v>-0.115777</c:v>
                </c:pt>
                <c:pt idx="25880">
                  <c:v>-0.116248</c:v>
                </c:pt>
                <c:pt idx="25881">
                  <c:v>-0.1167</c:v>
                </c:pt>
                <c:pt idx="25882">
                  <c:v>-0.117132</c:v>
                </c:pt>
                <c:pt idx="25883">
                  <c:v>-0.117547</c:v>
                </c:pt>
                <c:pt idx="25884">
                  <c:v>-0.11794499999999999</c:v>
                </c:pt>
                <c:pt idx="25885">
                  <c:v>-0.11833399999999999</c:v>
                </c:pt>
                <c:pt idx="25886">
                  <c:v>-0.11872099999999999</c:v>
                </c:pt>
                <c:pt idx="25887">
                  <c:v>-0.119104</c:v>
                </c:pt>
                <c:pt idx="25888">
                  <c:v>-0.119482</c:v>
                </c:pt>
                <c:pt idx="25889">
                  <c:v>-0.119853</c:v>
                </c:pt>
                <c:pt idx="25890">
                  <c:v>-0.120217</c:v>
                </c:pt>
                <c:pt idx="25891">
                  <c:v>-0.120572</c:v>
                </c:pt>
                <c:pt idx="25892">
                  <c:v>-0.120918</c:v>
                </c:pt>
                <c:pt idx="25893">
                  <c:v>-0.12126099999999999</c:v>
                </c:pt>
                <c:pt idx="25894">
                  <c:v>-0.121598</c:v>
                </c:pt>
                <c:pt idx="25895">
                  <c:v>-0.12192500000000001</c:v>
                </c:pt>
                <c:pt idx="25896">
                  <c:v>-0.12224599999999999</c:v>
                </c:pt>
                <c:pt idx="25897">
                  <c:v>-0.122569</c:v>
                </c:pt>
                <c:pt idx="25898">
                  <c:v>-0.1229</c:v>
                </c:pt>
                <c:pt idx="25899">
                  <c:v>-0.12324300000000001</c:v>
                </c:pt>
                <c:pt idx="25900">
                  <c:v>-0.123603</c:v>
                </c:pt>
                <c:pt idx="25901">
                  <c:v>-0.123987</c:v>
                </c:pt>
                <c:pt idx="25902">
                  <c:v>-0.124392</c:v>
                </c:pt>
                <c:pt idx="25903">
                  <c:v>-0.12481399999999999</c:v>
                </c:pt>
                <c:pt idx="25904">
                  <c:v>-0.125248</c:v>
                </c:pt>
                <c:pt idx="25905">
                  <c:v>-0.12569</c:v>
                </c:pt>
                <c:pt idx="25906">
                  <c:v>-0.126134</c:v>
                </c:pt>
                <c:pt idx="25907">
                  <c:v>-0.12657099999999999</c:v>
                </c:pt>
                <c:pt idx="25908">
                  <c:v>-0.12700600000000001</c:v>
                </c:pt>
                <c:pt idx="25909">
                  <c:v>-0.12745000000000001</c:v>
                </c:pt>
                <c:pt idx="25910">
                  <c:v>-0.12791</c:v>
                </c:pt>
                <c:pt idx="25911">
                  <c:v>-0.128388</c:v>
                </c:pt>
                <c:pt idx="25912">
                  <c:v>-0.12887999999999999</c:v>
                </c:pt>
                <c:pt idx="25913">
                  <c:v>-0.129385</c:v>
                </c:pt>
                <c:pt idx="25914">
                  <c:v>-0.12989700000000001</c:v>
                </c:pt>
                <c:pt idx="25915">
                  <c:v>-0.13041</c:v>
                </c:pt>
                <c:pt idx="25916">
                  <c:v>-0.13092200000000001</c:v>
                </c:pt>
                <c:pt idx="25917">
                  <c:v>-0.131437</c:v>
                </c:pt>
                <c:pt idx="25918">
                  <c:v>-0.13195699999999999</c:v>
                </c:pt>
                <c:pt idx="25919">
                  <c:v>-0.132489</c:v>
                </c:pt>
                <c:pt idx="25920">
                  <c:v>-0.13303000000000001</c:v>
                </c:pt>
                <c:pt idx="25921">
                  <c:v>-0.13358300000000001</c:v>
                </c:pt>
                <c:pt idx="25922">
                  <c:v>-0.13414799999999999</c:v>
                </c:pt>
                <c:pt idx="25923">
                  <c:v>-0.13472799999999999</c:v>
                </c:pt>
                <c:pt idx="25924">
                  <c:v>-0.13531899999999999</c:v>
                </c:pt>
                <c:pt idx="25925">
                  <c:v>-0.13592099999999999</c:v>
                </c:pt>
                <c:pt idx="25926">
                  <c:v>-0.13653399999999999</c:v>
                </c:pt>
                <c:pt idx="25927">
                  <c:v>-0.13716</c:v>
                </c:pt>
                <c:pt idx="25928">
                  <c:v>-0.137799</c:v>
                </c:pt>
                <c:pt idx="25929">
                  <c:v>-0.13844200000000001</c:v>
                </c:pt>
                <c:pt idx="25930">
                  <c:v>-0.13908300000000001</c:v>
                </c:pt>
                <c:pt idx="25931">
                  <c:v>-0.13972100000000001</c:v>
                </c:pt>
                <c:pt idx="25932">
                  <c:v>-0.14036199999999999</c:v>
                </c:pt>
                <c:pt idx="25933">
                  <c:v>-0.14101</c:v>
                </c:pt>
                <c:pt idx="25934">
                  <c:v>-0.14166000000000001</c:v>
                </c:pt>
                <c:pt idx="25935">
                  <c:v>-0.14231099999999999</c:v>
                </c:pt>
                <c:pt idx="25936">
                  <c:v>-0.14296500000000001</c:v>
                </c:pt>
                <c:pt idx="25937">
                  <c:v>-0.143624</c:v>
                </c:pt>
                <c:pt idx="25938">
                  <c:v>-0.144285</c:v>
                </c:pt>
                <c:pt idx="25939">
                  <c:v>-0.14494699999999999</c:v>
                </c:pt>
                <c:pt idx="25940">
                  <c:v>-0.14560899999999999</c:v>
                </c:pt>
                <c:pt idx="25941">
                  <c:v>-0.14626700000000001</c:v>
                </c:pt>
                <c:pt idx="25942">
                  <c:v>-0.14691599999999999</c:v>
                </c:pt>
                <c:pt idx="25943">
                  <c:v>-0.14755699999999999</c:v>
                </c:pt>
                <c:pt idx="25944">
                  <c:v>-0.14819299999999999</c:v>
                </c:pt>
                <c:pt idx="25945">
                  <c:v>-0.14883199999999999</c:v>
                </c:pt>
                <c:pt idx="25946">
                  <c:v>-0.14947299999999999</c:v>
                </c:pt>
                <c:pt idx="25947">
                  <c:v>-0.15010799999999999</c:v>
                </c:pt>
                <c:pt idx="25948">
                  <c:v>-0.150723</c:v>
                </c:pt>
                <c:pt idx="25949">
                  <c:v>-0.151311</c:v>
                </c:pt>
                <c:pt idx="25950">
                  <c:v>-0.151865</c:v>
                </c:pt>
                <c:pt idx="25951">
                  <c:v>-0.15238599999999999</c:v>
                </c:pt>
                <c:pt idx="25952">
                  <c:v>-0.15288199999999999</c:v>
                </c:pt>
                <c:pt idx="25953">
                  <c:v>-0.15335799999999999</c:v>
                </c:pt>
                <c:pt idx="25954">
                  <c:v>-0.15381</c:v>
                </c:pt>
                <c:pt idx="25955">
                  <c:v>-0.15423400000000001</c:v>
                </c:pt>
                <c:pt idx="25956">
                  <c:v>-0.154638</c:v>
                </c:pt>
                <c:pt idx="25957">
                  <c:v>-0.155033</c:v>
                </c:pt>
                <c:pt idx="25958">
                  <c:v>-0.15542700000000001</c:v>
                </c:pt>
                <c:pt idx="25959">
                  <c:v>-0.15581999999999999</c:v>
                </c:pt>
                <c:pt idx="25960">
                  <c:v>-0.15621399999999999</c:v>
                </c:pt>
                <c:pt idx="25961">
                  <c:v>-0.156608</c:v>
                </c:pt>
                <c:pt idx="25962">
                  <c:v>-0.157002</c:v>
                </c:pt>
                <c:pt idx="25963">
                  <c:v>-0.15739700000000001</c:v>
                </c:pt>
                <c:pt idx="25964">
                  <c:v>-0.15779000000000001</c:v>
                </c:pt>
                <c:pt idx="25965">
                  <c:v>-0.15817500000000001</c:v>
                </c:pt>
                <c:pt idx="25966">
                  <c:v>-0.15854299999999999</c:v>
                </c:pt>
                <c:pt idx="25967">
                  <c:v>-0.158887</c:v>
                </c:pt>
                <c:pt idx="25968">
                  <c:v>-0.159195</c:v>
                </c:pt>
                <c:pt idx="25969">
                  <c:v>-0.15946299999999999</c:v>
                </c:pt>
                <c:pt idx="25970">
                  <c:v>-0.159688</c:v>
                </c:pt>
                <c:pt idx="25971">
                  <c:v>-0.15986500000000001</c:v>
                </c:pt>
                <c:pt idx="25972">
                  <c:v>-0.15998899999999999</c:v>
                </c:pt>
                <c:pt idx="25973">
                  <c:v>-0.16006400000000001</c:v>
                </c:pt>
                <c:pt idx="25974">
                  <c:v>-0.16009899999999999</c:v>
                </c:pt>
                <c:pt idx="25975">
                  <c:v>-0.160103</c:v>
                </c:pt>
                <c:pt idx="25976">
                  <c:v>-0.160083</c:v>
                </c:pt>
                <c:pt idx="25977">
                  <c:v>-0.16004299999999999</c:v>
                </c:pt>
                <c:pt idx="25978">
                  <c:v>-0.15998000000000001</c:v>
                </c:pt>
                <c:pt idx="25979">
                  <c:v>-0.159887</c:v>
                </c:pt>
                <c:pt idx="25980">
                  <c:v>-0.15976299999999999</c:v>
                </c:pt>
                <c:pt idx="25981">
                  <c:v>-0.15961400000000001</c:v>
                </c:pt>
                <c:pt idx="25982">
                  <c:v>-0.159439</c:v>
                </c:pt>
                <c:pt idx="25983">
                  <c:v>-0.15923899999999999</c:v>
                </c:pt>
                <c:pt idx="25984">
                  <c:v>-0.15901699999999999</c:v>
                </c:pt>
                <c:pt idx="25985">
                  <c:v>-0.15878900000000001</c:v>
                </c:pt>
                <c:pt idx="25986">
                  <c:v>-0.15856799999999999</c:v>
                </c:pt>
                <c:pt idx="25987">
                  <c:v>-0.158359</c:v>
                </c:pt>
                <c:pt idx="25988">
                  <c:v>-0.158161</c:v>
                </c:pt>
                <c:pt idx="25989">
                  <c:v>-0.15797900000000001</c:v>
                </c:pt>
                <c:pt idx="25990">
                  <c:v>-0.15781000000000001</c:v>
                </c:pt>
                <c:pt idx="25991">
                  <c:v>-0.15765199999999999</c:v>
                </c:pt>
                <c:pt idx="25992">
                  <c:v>-0.1575</c:v>
                </c:pt>
                <c:pt idx="25993">
                  <c:v>-0.157356</c:v>
                </c:pt>
                <c:pt idx="25994">
                  <c:v>-0.157223</c:v>
                </c:pt>
                <c:pt idx="25995">
                  <c:v>-0.15710299999999999</c:v>
                </c:pt>
                <c:pt idx="25996">
                  <c:v>-0.156997</c:v>
                </c:pt>
                <c:pt idx="25997">
                  <c:v>-0.15690999999999999</c:v>
                </c:pt>
                <c:pt idx="25998">
                  <c:v>-0.156837</c:v>
                </c:pt>
                <c:pt idx="25999">
                  <c:v>-0.15676899999999999</c:v>
                </c:pt>
                <c:pt idx="26000">
                  <c:v>-0.15670300000000001</c:v>
                </c:pt>
                <c:pt idx="26001">
                  <c:v>-0.15665000000000001</c:v>
                </c:pt>
                <c:pt idx="26002">
                  <c:v>-0.15661800000000001</c:v>
                </c:pt>
                <c:pt idx="26003">
                  <c:v>-0.156613</c:v>
                </c:pt>
                <c:pt idx="26004">
                  <c:v>-0.156639</c:v>
                </c:pt>
                <c:pt idx="26005">
                  <c:v>-0.15670200000000001</c:v>
                </c:pt>
                <c:pt idx="26006">
                  <c:v>-0.156807</c:v>
                </c:pt>
                <c:pt idx="26007">
                  <c:v>-0.15695600000000001</c:v>
                </c:pt>
                <c:pt idx="26008">
                  <c:v>-0.15715199999999999</c:v>
                </c:pt>
                <c:pt idx="26009">
                  <c:v>-0.15740100000000001</c:v>
                </c:pt>
                <c:pt idx="26010">
                  <c:v>-0.15770799999999999</c:v>
                </c:pt>
                <c:pt idx="26011">
                  <c:v>-0.15806300000000001</c:v>
                </c:pt>
                <c:pt idx="26012">
                  <c:v>-0.15845899999999999</c:v>
                </c:pt>
                <c:pt idx="26013">
                  <c:v>-0.15889800000000001</c:v>
                </c:pt>
                <c:pt idx="26014">
                  <c:v>-0.159389</c:v>
                </c:pt>
                <c:pt idx="26015">
                  <c:v>-0.159937</c:v>
                </c:pt>
                <c:pt idx="26016">
                  <c:v>-0.16054299999999999</c:v>
                </c:pt>
                <c:pt idx="26017">
                  <c:v>-0.16119900000000001</c:v>
                </c:pt>
                <c:pt idx="26018">
                  <c:v>-0.16189999999999999</c:v>
                </c:pt>
                <c:pt idx="26019">
                  <c:v>-0.16264799999999999</c:v>
                </c:pt>
                <c:pt idx="26020">
                  <c:v>-0.16344900000000001</c:v>
                </c:pt>
                <c:pt idx="26021">
                  <c:v>-0.16430500000000001</c:v>
                </c:pt>
                <c:pt idx="26022">
                  <c:v>-0.16522100000000001</c:v>
                </c:pt>
                <c:pt idx="26023">
                  <c:v>-0.16619700000000001</c:v>
                </c:pt>
                <c:pt idx="26024">
                  <c:v>-0.16722899999999999</c:v>
                </c:pt>
                <c:pt idx="26025">
                  <c:v>-0.16831699999999999</c:v>
                </c:pt>
                <c:pt idx="26026">
                  <c:v>-0.16946700000000001</c:v>
                </c:pt>
                <c:pt idx="26027">
                  <c:v>-0.170678</c:v>
                </c:pt>
                <c:pt idx="26028">
                  <c:v>-0.17194300000000001</c:v>
                </c:pt>
                <c:pt idx="26029">
                  <c:v>-0.17326</c:v>
                </c:pt>
                <c:pt idx="26030">
                  <c:v>-0.17463400000000001</c:v>
                </c:pt>
                <c:pt idx="26031">
                  <c:v>-0.176064</c:v>
                </c:pt>
                <c:pt idx="26032">
                  <c:v>-0.177538</c:v>
                </c:pt>
                <c:pt idx="26033">
                  <c:v>-0.17905099999999999</c:v>
                </c:pt>
                <c:pt idx="26034">
                  <c:v>-0.18059900000000001</c:v>
                </c:pt>
                <c:pt idx="26035">
                  <c:v>-0.18218000000000001</c:v>
                </c:pt>
                <c:pt idx="26036">
                  <c:v>-0.183785</c:v>
                </c:pt>
                <c:pt idx="26037">
                  <c:v>-0.185414</c:v>
                </c:pt>
                <c:pt idx="26038">
                  <c:v>-0.18706900000000001</c:v>
                </c:pt>
                <c:pt idx="26039">
                  <c:v>-0.188747</c:v>
                </c:pt>
                <c:pt idx="26040">
                  <c:v>-0.190445</c:v>
                </c:pt>
                <c:pt idx="26041">
                  <c:v>-0.192162</c:v>
                </c:pt>
                <c:pt idx="26042">
                  <c:v>-0.19389899999999999</c:v>
                </c:pt>
                <c:pt idx="26043">
                  <c:v>-0.195657</c:v>
                </c:pt>
                <c:pt idx="26044">
                  <c:v>-0.19744400000000001</c:v>
                </c:pt>
                <c:pt idx="26045">
                  <c:v>-0.199269</c:v>
                </c:pt>
                <c:pt idx="26046">
                  <c:v>-0.20114399999999999</c:v>
                </c:pt>
                <c:pt idx="26047">
                  <c:v>-0.20307700000000001</c:v>
                </c:pt>
                <c:pt idx="26048">
                  <c:v>-0.205068</c:v>
                </c:pt>
                <c:pt idx="26049">
                  <c:v>-0.20711099999999999</c:v>
                </c:pt>
                <c:pt idx="26050">
                  <c:v>-0.20918900000000001</c:v>
                </c:pt>
                <c:pt idx="26051">
                  <c:v>-0.21129000000000001</c:v>
                </c:pt>
                <c:pt idx="26052">
                  <c:v>-0.21340999999999999</c:v>
                </c:pt>
                <c:pt idx="26053">
                  <c:v>-0.215561</c:v>
                </c:pt>
                <c:pt idx="26054">
                  <c:v>-0.217752</c:v>
                </c:pt>
                <c:pt idx="26055">
                  <c:v>-0.21997800000000001</c:v>
                </c:pt>
                <c:pt idx="26056">
                  <c:v>-0.222217</c:v>
                </c:pt>
                <c:pt idx="26057">
                  <c:v>-0.22445000000000001</c:v>
                </c:pt>
                <c:pt idx="26058">
                  <c:v>-0.22666500000000001</c:v>
                </c:pt>
                <c:pt idx="26059">
                  <c:v>-0.22886300000000001</c:v>
                </c:pt>
                <c:pt idx="26060">
                  <c:v>-0.23103799999999999</c:v>
                </c:pt>
                <c:pt idx="26061">
                  <c:v>-0.23319100000000001</c:v>
                </c:pt>
                <c:pt idx="26062">
                  <c:v>-0.23532700000000001</c:v>
                </c:pt>
                <c:pt idx="26063">
                  <c:v>-0.237455</c:v>
                </c:pt>
                <c:pt idx="26064">
                  <c:v>-0.23957800000000001</c:v>
                </c:pt>
                <c:pt idx="26065">
                  <c:v>-0.24169399999999999</c:v>
                </c:pt>
                <c:pt idx="26066">
                  <c:v>-0.24380399999999999</c:v>
                </c:pt>
                <c:pt idx="26067">
                  <c:v>-0.24590400000000001</c:v>
                </c:pt>
                <c:pt idx="26068">
                  <c:v>-0.24798999999999999</c:v>
                </c:pt>
                <c:pt idx="26069">
                  <c:v>-0.25006099999999998</c:v>
                </c:pt>
                <c:pt idx="26070">
                  <c:v>-0.25211699999999998</c:v>
                </c:pt>
                <c:pt idx="26071">
                  <c:v>-0.25415199999999999</c:v>
                </c:pt>
                <c:pt idx="26072">
                  <c:v>-0.25616100000000003</c:v>
                </c:pt>
                <c:pt idx="26073">
                  <c:v>-0.25814799999999999</c:v>
                </c:pt>
                <c:pt idx="26074">
                  <c:v>-0.26012400000000002</c:v>
                </c:pt>
                <c:pt idx="26075">
                  <c:v>-0.26208900000000002</c:v>
                </c:pt>
                <c:pt idx="26076">
                  <c:v>-0.26403500000000002</c:v>
                </c:pt>
                <c:pt idx="26077">
                  <c:v>-0.26595299999999999</c:v>
                </c:pt>
                <c:pt idx="26078">
                  <c:v>-0.26783400000000002</c:v>
                </c:pt>
                <c:pt idx="26079">
                  <c:v>-0.26967099999999999</c:v>
                </c:pt>
                <c:pt idx="26080">
                  <c:v>-0.27145599999999998</c:v>
                </c:pt>
                <c:pt idx="26081">
                  <c:v>-0.27319199999999999</c:v>
                </c:pt>
                <c:pt idx="26082">
                  <c:v>-0.27488699999999999</c:v>
                </c:pt>
                <c:pt idx="26083">
                  <c:v>-0.27653899999999998</c:v>
                </c:pt>
                <c:pt idx="26084">
                  <c:v>-0.27813199999999999</c:v>
                </c:pt>
                <c:pt idx="26085">
                  <c:v>-0.27964499999999998</c:v>
                </c:pt>
                <c:pt idx="26086">
                  <c:v>-0.28106700000000001</c:v>
                </c:pt>
                <c:pt idx="26087">
                  <c:v>-0.28240599999999999</c:v>
                </c:pt>
                <c:pt idx="26088">
                  <c:v>-0.28367599999999998</c:v>
                </c:pt>
                <c:pt idx="26089">
                  <c:v>-0.28489100000000001</c:v>
                </c:pt>
                <c:pt idx="26090">
                  <c:v>-0.28605700000000001</c:v>
                </c:pt>
                <c:pt idx="26091">
                  <c:v>-0.28717500000000001</c:v>
                </c:pt>
                <c:pt idx="26092">
                  <c:v>-0.28824699999999998</c:v>
                </c:pt>
                <c:pt idx="26093">
                  <c:v>-0.28927199999999997</c:v>
                </c:pt>
                <c:pt idx="26094">
                  <c:v>-0.29024299999999997</c:v>
                </c:pt>
                <c:pt idx="26095">
                  <c:v>-0.29115200000000002</c:v>
                </c:pt>
                <c:pt idx="26096">
                  <c:v>-0.29200300000000001</c:v>
                </c:pt>
                <c:pt idx="26097">
                  <c:v>-0.29280299999999998</c:v>
                </c:pt>
                <c:pt idx="26098">
                  <c:v>-0.29355199999999998</c:v>
                </c:pt>
                <c:pt idx="26099">
                  <c:v>-0.29425000000000001</c:v>
                </c:pt>
                <c:pt idx="26100">
                  <c:v>-0.29489599999999999</c:v>
                </c:pt>
                <c:pt idx="26101">
                  <c:v>-0.295487</c:v>
                </c:pt>
                <c:pt idx="26102">
                  <c:v>-0.29601</c:v>
                </c:pt>
                <c:pt idx="26103">
                  <c:v>-0.29645500000000002</c:v>
                </c:pt>
                <c:pt idx="26104">
                  <c:v>-0.29681800000000003</c:v>
                </c:pt>
                <c:pt idx="26105">
                  <c:v>-0.297099</c:v>
                </c:pt>
                <c:pt idx="26106">
                  <c:v>-0.29730000000000001</c:v>
                </c:pt>
                <c:pt idx="26107">
                  <c:v>-0.29742400000000002</c:v>
                </c:pt>
                <c:pt idx="26108">
                  <c:v>-0.29746899999999998</c:v>
                </c:pt>
                <c:pt idx="26109">
                  <c:v>-0.29743000000000003</c:v>
                </c:pt>
                <c:pt idx="26110">
                  <c:v>-0.29731400000000002</c:v>
                </c:pt>
                <c:pt idx="26111">
                  <c:v>-0.29713400000000001</c:v>
                </c:pt>
                <c:pt idx="26112">
                  <c:v>-0.29689100000000002</c:v>
                </c:pt>
                <c:pt idx="26113">
                  <c:v>-0.29657899999999998</c:v>
                </c:pt>
                <c:pt idx="26114">
                  <c:v>-0.29619299999999998</c:v>
                </c:pt>
                <c:pt idx="26115">
                  <c:v>-0.295734</c:v>
                </c:pt>
                <c:pt idx="26116">
                  <c:v>-0.29520600000000002</c:v>
                </c:pt>
                <c:pt idx="26117">
                  <c:v>-0.29461100000000001</c:v>
                </c:pt>
                <c:pt idx="26118">
                  <c:v>-0.293956</c:v>
                </c:pt>
                <c:pt idx="26119">
                  <c:v>-0.293242</c:v>
                </c:pt>
                <c:pt idx="26120">
                  <c:v>-0.292466</c:v>
                </c:pt>
                <c:pt idx="26121">
                  <c:v>-0.29163299999999998</c:v>
                </c:pt>
                <c:pt idx="26122">
                  <c:v>-0.29074800000000001</c:v>
                </c:pt>
                <c:pt idx="26123">
                  <c:v>-0.28981499999999999</c:v>
                </c:pt>
                <c:pt idx="26124">
                  <c:v>-0.28883700000000001</c:v>
                </c:pt>
                <c:pt idx="26125">
                  <c:v>-0.287825</c:v>
                </c:pt>
                <c:pt idx="26126">
                  <c:v>-0.28678399999999998</c:v>
                </c:pt>
                <c:pt idx="26127">
                  <c:v>-0.28571299999999999</c:v>
                </c:pt>
                <c:pt idx="26128">
                  <c:v>-0.28461700000000001</c:v>
                </c:pt>
                <c:pt idx="26129">
                  <c:v>-0.28350500000000001</c:v>
                </c:pt>
                <c:pt idx="26130">
                  <c:v>-0.28238099999999999</c:v>
                </c:pt>
                <c:pt idx="26131">
                  <c:v>-0.28123399999999998</c:v>
                </c:pt>
                <c:pt idx="26132">
                  <c:v>-0.28005799999999997</c:v>
                </c:pt>
                <c:pt idx="26133">
                  <c:v>-0.27886</c:v>
                </c:pt>
                <c:pt idx="26134">
                  <c:v>-0.27764800000000001</c:v>
                </c:pt>
                <c:pt idx="26135">
                  <c:v>-0.276422</c:v>
                </c:pt>
                <c:pt idx="26136">
                  <c:v>-0.27517399999999997</c:v>
                </c:pt>
                <c:pt idx="26137">
                  <c:v>-0.27389999999999998</c:v>
                </c:pt>
                <c:pt idx="26138">
                  <c:v>-0.27259299999999997</c:v>
                </c:pt>
                <c:pt idx="26139">
                  <c:v>-0.27124900000000002</c:v>
                </c:pt>
                <c:pt idx="26140">
                  <c:v>-0.26987699999999998</c:v>
                </c:pt>
                <c:pt idx="26141">
                  <c:v>-0.26849800000000001</c:v>
                </c:pt>
                <c:pt idx="26142">
                  <c:v>-0.26712599999999997</c:v>
                </c:pt>
                <c:pt idx="26143">
                  <c:v>-0.26576300000000003</c:v>
                </c:pt>
                <c:pt idx="26144">
                  <c:v>-0.26439699999999999</c:v>
                </c:pt>
                <c:pt idx="26145">
                  <c:v>-0.26301999999999998</c:v>
                </c:pt>
                <c:pt idx="26146">
                  <c:v>-0.26162999999999997</c:v>
                </c:pt>
                <c:pt idx="26147">
                  <c:v>-0.26023499999999999</c:v>
                </c:pt>
                <c:pt idx="26148">
                  <c:v>-0.25883800000000001</c:v>
                </c:pt>
                <c:pt idx="26149">
                  <c:v>-0.25743700000000003</c:v>
                </c:pt>
                <c:pt idx="26150">
                  <c:v>-0.25604300000000002</c:v>
                </c:pt>
                <c:pt idx="26151">
                  <c:v>-0.25467200000000001</c:v>
                </c:pt>
                <c:pt idx="26152">
                  <c:v>-0.25333699999999998</c:v>
                </c:pt>
                <c:pt idx="26153">
                  <c:v>-0.25203799999999998</c:v>
                </c:pt>
                <c:pt idx="26154">
                  <c:v>-0.25077100000000002</c:v>
                </c:pt>
                <c:pt idx="26155">
                  <c:v>-0.249531</c:v>
                </c:pt>
                <c:pt idx="26156">
                  <c:v>-0.24832000000000001</c:v>
                </c:pt>
                <c:pt idx="26157">
                  <c:v>-0.247144</c:v>
                </c:pt>
                <c:pt idx="26158">
                  <c:v>-0.24600900000000001</c:v>
                </c:pt>
                <c:pt idx="26159">
                  <c:v>-0.244918</c:v>
                </c:pt>
                <c:pt idx="26160">
                  <c:v>-0.243868</c:v>
                </c:pt>
                <c:pt idx="26161">
                  <c:v>-0.242863</c:v>
                </c:pt>
                <c:pt idx="26162">
                  <c:v>-0.2419</c:v>
                </c:pt>
                <c:pt idx="26163">
                  <c:v>-0.24097499999999999</c:v>
                </c:pt>
                <c:pt idx="26164">
                  <c:v>-0.24008499999999999</c:v>
                </c:pt>
                <c:pt idx="26165">
                  <c:v>-0.23922299999999999</c:v>
                </c:pt>
                <c:pt idx="26166">
                  <c:v>-0.23838500000000001</c:v>
                </c:pt>
                <c:pt idx="26167">
                  <c:v>-0.237567</c:v>
                </c:pt>
                <c:pt idx="26168">
                  <c:v>-0.23677100000000001</c:v>
                </c:pt>
                <c:pt idx="26169">
                  <c:v>-0.23600699999999999</c:v>
                </c:pt>
                <c:pt idx="26170">
                  <c:v>-0.23529</c:v>
                </c:pt>
                <c:pt idx="26171">
                  <c:v>-0.234626</c:v>
                </c:pt>
                <c:pt idx="26172">
                  <c:v>-0.23400299999999999</c:v>
                </c:pt>
                <c:pt idx="26173">
                  <c:v>-0.233408</c:v>
                </c:pt>
                <c:pt idx="26174">
                  <c:v>-0.23283799999999999</c:v>
                </c:pt>
                <c:pt idx="26175">
                  <c:v>-0.23230100000000001</c:v>
                </c:pt>
                <c:pt idx="26176">
                  <c:v>-0.23180100000000001</c:v>
                </c:pt>
                <c:pt idx="26177">
                  <c:v>-0.23133899999999999</c:v>
                </c:pt>
                <c:pt idx="26178">
                  <c:v>-0.23091700000000001</c:v>
                </c:pt>
                <c:pt idx="26179">
                  <c:v>-0.23053399999999999</c:v>
                </c:pt>
                <c:pt idx="26180">
                  <c:v>-0.230189</c:v>
                </c:pt>
                <c:pt idx="26181">
                  <c:v>-0.22988600000000001</c:v>
                </c:pt>
                <c:pt idx="26182">
                  <c:v>-0.229626</c:v>
                </c:pt>
                <c:pt idx="26183">
                  <c:v>-0.229405</c:v>
                </c:pt>
                <c:pt idx="26184">
                  <c:v>-0.22922400000000001</c:v>
                </c:pt>
                <c:pt idx="26185">
                  <c:v>-0.22909099999999999</c:v>
                </c:pt>
                <c:pt idx="26186">
                  <c:v>-0.22900899999999999</c:v>
                </c:pt>
                <c:pt idx="26187">
                  <c:v>-0.22897100000000001</c:v>
                </c:pt>
                <c:pt idx="26188">
                  <c:v>-0.228966</c:v>
                </c:pt>
                <c:pt idx="26189">
                  <c:v>-0.22898399999999999</c:v>
                </c:pt>
                <c:pt idx="26190">
                  <c:v>-0.229023</c:v>
                </c:pt>
                <c:pt idx="26191">
                  <c:v>-0.22908800000000001</c:v>
                </c:pt>
                <c:pt idx="26192">
                  <c:v>-0.229183</c:v>
                </c:pt>
                <c:pt idx="26193">
                  <c:v>-0.22930800000000001</c:v>
                </c:pt>
                <c:pt idx="26194">
                  <c:v>-0.229461</c:v>
                </c:pt>
                <c:pt idx="26195">
                  <c:v>-0.22964200000000001</c:v>
                </c:pt>
                <c:pt idx="26196">
                  <c:v>-0.22984099999999999</c:v>
                </c:pt>
                <c:pt idx="26197">
                  <c:v>-0.230049</c:v>
                </c:pt>
                <c:pt idx="26198">
                  <c:v>-0.23026099999999999</c:v>
                </c:pt>
                <c:pt idx="26199">
                  <c:v>-0.23047300000000001</c:v>
                </c:pt>
                <c:pt idx="26200">
                  <c:v>-0.230679</c:v>
                </c:pt>
                <c:pt idx="26201">
                  <c:v>-0.230881</c:v>
                </c:pt>
                <c:pt idx="26202">
                  <c:v>-0.23108300000000001</c:v>
                </c:pt>
                <c:pt idx="26203">
                  <c:v>-0.231295</c:v>
                </c:pt>
                <c:pt idx="26204">
                  <c:v>-0.231517</c:v>
                </c:pt>
                <c:pt idx="26205">
                  <c:v>-0.23174800000000001</c:v>
                </c:pt>
                <c:pt idx="26206">
                  <c:v>-0.231985</c:v>
                </c:pt>
                <c:pt idx="26207">
                  <c:v>-0.23222899999999999</c:v>
                </c:pt>
                <c:pt idx="26208">
                  <c:v>-0.23247499999999999</c:v>
                </c:pt>
                <c:pt idx="26209">
                  <c:v>-0.23271900000000001</c:v>
                </c:pt>
                <c:pt idx="26210">
                  <c:v>-0.232962</c:v>
                </c:pt>
                <c:pt idx="26211">
                  <c:v>-0.233212</c:v>
                </c:pt>
                <c:pt idx="26212">
                  <c:v>-0.23347200000000001</c:v>
                </c:pt>
                <c:pt idx="26213">
                  <c:v>-0.233737</c:v>
                </c:pt>
                <c:pt idx="26214">
                  <c:v>-0.23400399999999999</c:v>
                </c:pt>
                <c:pt idx="26215">
                  <c:v>-0.23427200000000001</c:v>
                </c:pt>
                <c:pt idx="26216">
                  <c:v>-0.23453499999999999</c:v>
                </c:pt>
                <c:pt idx="26217">
                  <c:v>-0.234789</c:v>
                </c:pt>
                <c:pt idx="26218">
                  <c:v>-0.235038</c:v>
                </c:pt>
                <c:pt idx="26219">
                  <c:v>-0.23528199999999999</c:v>
                </c:pt>
                <c:pt idx="26220">
                  <c:v>-0.23551900000000001</c:v>
                </c:pt>
                <c:pt idx="26221">
                  <c:v>-0.23574200000000001</c:v>
                </c:pt>
                <c:pt idx="26222">
                  <c:v>-0.23595099999999999</c:v>
                </c:pt>
                <c:pt idx="26223">
                  <c:v>-0.23614399999999999</c:v>
                </c:pt>
                <c:pt idx="26224">
                  <c:v>-0.236318</c:v>
                </c:pt>
                <c:pt idx="26225">
                  <c:v>-0.23647199999999999</c:v>
                </c:pt>
                <c:pt idx="26226">
                  <c:v>-0.23660700000000001</c:v>
                </c:pt>
                <c:pt idx="26227">
                  <c:v>-0.23672299999999999</c:v>
                </c:pt>
                <c:pt idx="26228">
                  <c:v>-0.23682</c:v>
                </c:pt>
                <c:pt idx="26229">
                  <c:v>-0.236897</c:v>
                </c:pt>
                <c:pt idx="26230">
                  <c:v>-0.23695099999999999</c:v>
                </c:pt>
                <c:pt idx="26231">
                  <c:v>-0.23697499999999999</c:v>
                </c:pt>
                <c:pt idx="26232">
                  <c:v>-0.23696600000000001</c:v>
                </c:pt>
                <c:pt idx="26233">
                  <c:v>-0.236928</c:v>
                </c:pt>
                <c:pt idx="26234">
                  <c:v>-0.236869</c:v>
                </c:pt>
                <c:pt idx="26235">
                  <c:v>-0.23679700000000001</c:v>
                </c:pt>
                <c:pt idx="26236">
                  <c:v>-0.23671</c:v>
                </c:pt>
                <c:pt idx="26237">
                  <c:v>-0.23660300000000001</c:v>
                </c:pt>
                <c:pt idx="26238">
                  <c:v>-0.236481</c:v>
                </c:pt>
                <c:pt idx="26239">
                  <c:v>-0.23635</c:v>
                </c:pt>
                <c:pt idx="26240">
                  <c:v>-0.236175</c:v>
                </c:pt>
                <c:pt idx="26241">
                  <c:v>-0.235902</c:v>
                </c:pt>
                <c:pt idx="26242">
                  <c:v>-0.235564</c:v>
                </c:pt>
                <c:pt idx="26243">
                  <c:v>-0.23522599999999999</c:v>
                </c:pt>
                <c:pt idx="26244">
                  <c:v>-0.234873</c:v>
                </c:pt>
                <c:pt idx="26245">
                  <c:v>-0.234483</c:v>
                </c:pt>
                <c:pt idx="26246">
                  <c:v>-0.234072</c:v>
                </c:pt>
                <c:pt idx="26247">
                  <c:v>-0.233652</c:v>
                </c:pt>
                <c:pt idx="26248">
                  <c:v>-0.23322100000000001</c:v>
                </c:pt>
                <c:pt idx="26249">
                  <c:v>-0.23277300000000001</c:v>
                </c:pt>
                <c:pt idx="26250">
                  <c:v>-0.23230400000000001</c:v>
                </c:pt>
                <c:pt idx="26251">
                  <c:v>-0.23181499999999999</c:v>
                </c:pt>
                <c:pt idx="26252">
                  <c:v>-0.23130700000000001</c:v>
                </c:pt>
                <c:pt idx="26253">
                  <c:v>-0.23078099999999999</c:v>
                </c:pt>
                <c:pt idx="26254">
                  <c:v>-0.230242</c:v>
                </c:pt>
                <c:pt idx="26255">
                  <c:v>-0.22969000000000001</c:v>
                </c:pt>
                <c:pt idx="26256">
                  <c:v>-0.22912199999999999</c:v>
                </c:pt>
                <c:pt idx="26257">
                  <c:v>-0.22853799999999999</c:v>
                </c:pt>
                <c:pt idx="26258">
                  <c:v>-0.22794</c:v>
                </c:pt>
                <c:pt idx="26259">
                  <c:v>-0.22733500000000001</c:v>
                </c:pt>
                <c:pt idx="26260">
                  <c:v>-0.22672400000000001</c:v>
                </c:pt>
                <c:pt idx="26261">
                  <c:v>-0.226107</c:v>
                </c:pt>
                <c:pt idx="26262">
                  <c:v>-0.22548599999999999</c:v>
                </c:pt>
                <c:pt idx="26263">
                  <c:v>-0.22486700000000001</c:v>
                </c:pt>
                <c:pt idx="26264">
                  <c:v>-0.224247</c:v>
                </c:pt>
                <c:pt idx="26265">
                  <c:v>-0.22362199999999999</c:v>
                </c:pt>
                <c:pt idx="26266">
                  <c:v>-0.22298899999999999</c:v>
                </c:pt>
                <c:pt idx="26267">
                  <c:v>-0.22235199999999999</c:v>
                </c:pt>
                <c:pt idx="26268">
                  <c:v>-0.221716</c:v>
                </c:pt>
                <c:pt idx="26269">
                  <c:v>-0.221078</c:v>
                </c:pt>
                <c:pt idx="26270">
                  <c:v>-0.22043699999999999</c:v>
                </c:pt>
                <c:pt idx="26271">
                  <c:v>-0.219801</c:v>
                </c:pt>
                <c:pt idx="26272">
                  <c:v>-0.21917300000000001</c:v>
                </c:pt>
                <c:pt idx="26273">
                  <c:v>-0.21854999999999999</c:v>
                </c:pt>
                <c:pt idx="26274">
                  <c:v>-0.21792800000000001</c:v>
                </c:pt>
                <c:pt idx="26275">
                  <c:v>-0.21729599999999999</c:v>
                </c:pt>
                <c:pt idx="26276">
                  <c:v>-0.21665100000000001</c:v>
                </c:pt>
                <c:pt idx="26277">
                  <c:v>-0.21599399999999999</c:v>
                </c:pt>
                <c:pt idx="26278">
                  <c:v>-0.215338</c:v>
                </c:pt>
                <c:pt idx="26279">
                  <c:v>-0.214696</c:v>
                </c:pt>
                <c:pt idx="26280">
                  <c:v>-0.21407399999999999</c:v>
                </c:pt>
                <c:pt idx="26281">
                  <c:v>-0.21346399999999999</c:v>
                </c:pt>
                <c:pt idx="26282">
                  <c:v>-0.21285499999999999</c:v>
                </c:pt>
                <c:pt idx="26283">
                  <c:v>-0.21223600000000001</c:v>
                </c:pt>
                <c:pt idx="26284">
                  <c:v>-0.21160499999999999</c:v>
                </c:pt>
                <c:pt idx="26285">
                  <c:v>-0.21096000000000001</c:v>
                </c:pt>
                <c:pt idx="26286">
                  <c:v>-0.21030199999999999</c:v>
                </c:pt>
                <c:pt idx="26287">
                  <c:v>-0.20963200000000001</c:v>
                </c:pt>
                <c:pt idx="26288">
                  <c:v>-0.20895900000000001</c:v>
                </c:pt>
                <c:pt idx="26289">
                  <c:v>-0.208283</c:v>
                </c:pt>
                <c:pt idx="26290">
                  <c:v>-0.20760700000000001</c:v>
                </c:pt>
                <c:pt idx="26291">
                  <c:v>-0.206932</c:v>
                </c:pt>
                <c:pt idx="26292">
                  <c:v>-0.20626</c:v>
                </c:pt>
                <c:pt idx="26293">
                  <c:v>-0.205595</c:v>
                </c:pt>
                <c:pt idx="26294">
                  <c:v>-0.20494399999999999</c:v>
                </c:pt>
                <c:pt idx="26295">
                  <c:v>-0.20431299999999999</c:v>
                </c:pt>
                <c:pt idx="26296">
                  <c:v>-0.203704</c:v>
                </c:pt>
                <c:pt idx="26297">
                  <c:v>-0.20311399999999999</c:v>
                </c:pt>
                <c:pt idx="26298">
                  <c:v>-0.202542</c:v>
                </c:pt>
                <c:pt idx="26299">
                  <c:v>-0.201991</c:v>
                </c:pt>
                <c:pt idx="26300">
                  <c:v>-0.20145299999999999</c:v>
                </c:pt>
                <c:pt idx="26301">
                  <c:v>-0.20091800000000001</c:v>
                </c:pt>
                <c:pt idx="26302">
                  <c:v>-0.200378</c:v>
                </c:pt>
                <c:pt idx="26303">
                  <c:v>-0.19982900000000001</c:v>
                </c:pt>
                <c:pt idx="26304">
                  <c:v>-0.19927</c:v>
                </c:pt>
                <c:pt idx="26305">
                  <c:v>-0.19870599999999999</c:v>
                </c:pt>
                <c:pt idx="26306">
                  <c:v>-0.19814000000000001</c:v>
                </c:pt>
                <c:pt idx="26307">
                  <c:v>-0.19756899999999999</c:v>
                </c:pt>
                <c:pt idx="26308">
                  <c:v>-0.196988</c:v>
                </c:pt>
                <c:pt idx="26309">
                  <c:v>-0.19639000000000001</c:v>
                </c:pt>
                <c:pt idx="26310">
                  <c:v>-0.195769</c:v>
                </c:pt>
                <c:pt idx="26311">
                  <c:v>-0.195132</c:v>
                </c:pt>
                <c:pt idx="26312">
                  <c:v>-0.194493</c:v>
                </c:pt>
                <c:pt idx="26313">
                  <c:v>-0.19386500000000001</c:v>
                </c:pt>
                <c:pt idx="26314">
                  <c:v>-0.19325300000000001</c:v>
                </c:pt>
                <c:pt idx="26315">
                  <c:v>-0.19265299999999999</c:v>
                </c:pt>
                <c:pt idx="26316">
                  <c:v>-0.19206599999999999</c:v>
                </c:pt>
                <c:pt idx="26317">
                  <c:v>-0.191501</c:v>
                </c:pt>
                <c:pt idx="26318">
                  <c:v>-0.19095999999999999</c:v>
                </c:pt>
                <c:pt idx="26319">
                  <c:v>-0.190441</c:v>
                </c:pt>
                <c:pt idx="26320">
                  <c:v>-0.189942</c:v>
                </c:pt>
                <c:pt idx="26321">
                  <c:v>-0.18946199999999999</c:v>
                </c:pt>
                <c:pt idx="26322">
                  <c:v>-0.189</c:v>
                </c:pt>
                <c:pt idx="26323">
                  <c:v>-0.188555</c:v>
                </c:pt>
                <c:pt idx="26324">
                  <c:v>-0.18812599999999999</c:v>
                </c:pt>
                <c:pt idx="26325">
                  <c:v>-0.18771099999999999</c:v>
                </c:pt>
                <c:pt idx="26326">
                  <c:v>-0.18731400000000001</c:v>
                </c:pt>
                <c:pt idx="26327">
                  <c:v>-0.18692600000000001</c:v>
                </c:pt>
                <c:pt idx="26328">
                  <c:v>-0.186502</c:v>
                </c:pt>
                <c:pt idx="26329">
                  <c:v>-0.186033</c:v>
                </c:pt>
                <c:pt idx="26330">
                  <c:v>-0.18557899999999999</c:v>
                </c:pt>
                <c:pt idx="26331">
                  <c:v>-0.18515599999999999</c:v>
                </c:pt>
                <c:pt idx="26332">
                  <c:v>-0.18473700000000001</c:v>
                </c:pt>
                <c:pt idx="26333">
                  <c:v>-0.18432000000000001</c:v>
                </c:pt>
                <c:pt idx="26334">
                  <c:v>-0.183918</c:v>
                </c:pt>
                <c:pt idx="26335">
                  <c:v>-0.183532</c:v>
                </c:pt>
                <c:pt idx="26336">
                  <c:v>-0.18315899999999999</c:v>
                </c:pt>
                <c:pt idx="26337">
                  <c:v>-0.18279200000000001</c:v>
                </c:pt>
                <c:pt idx="26338">
                  <c:v>-0.182424</c:v>
                </c:pt>
                <c:pt idx="26339">
                  <c:v>-0.182056</c:v>
                </c:pt>
                <c:pt idx="26340">
                  <c:v>-0.181695</c:v>
                </c:pt>
                <c:pt idx="26341">
                  <c:v>-0.18134600000000001</c:v>
                </c:pt>
                <c:pt idx="26342">
                  <c:v>-0.18101100000000001</c:v>
                </c:pt>
                <c:pt idx="26343">
                  <c:v>-0.18069199999999999</c:v>
                </c:pt>
                <c:pt idx="26344">
                  <c:v>-0.180391</c:v>
                </c:pt>
                <c:pt idx="26345">
                  <c:v>-0.18011099999999999</c:v>
                </c:pt>
                <c:pt idx="26346">
                  <c:v>-0.17985799999999999</c:v>
                </c:pt>
                <c:pt idx="26347">
                  <c:v>-0.17963899999999999</c:v>
                </c:pt>
                <c:pt idx="26348">
                  <c:v>-0.17945700000000001</c:v>
                </c:pt>
                <c:pt idx="26349">
                  <c:v>-0.179309</c:v>
                </c:pt>
                <c:pt idx="26350">
                  <c:v>-0.17919299999999999</c:v>
                </c:pt>
                <c:pt idx="26351">
                  <c:v>-0.17910100000000001</c:v>
                </c:pt>
                <c:pt idx="26352">
                  <c:v>-0.179032</c:v>
                </c:pt>
                <c:pt idx="26353">
                  <c:v>-0.17898900000000001</c:v>
                </c:pt>
                <c:pt idx="26354">
                  <c:v>-0.17897199999999999</c:v>
                </c:pt>
                <c:pt idx="26355">
                  <c:v>-0.17898</c:v>
                </c:pt>
                <c:pt idx="26356">
                  <c:v>-0.179009</c:v>
                </c:pt>
                <c:pt idx="26357">
                  <c:v>-0.17905299999999999</c:v>
                </c:pt>
                <c:pt idx="26358">
                  <c:v>-0.17910899999999999</c:v>
                </c:pt>
                <c:pt idx="26359">
                  <c:v>-0.179175</c:v>
                </c:pt>
                <c:pt idx="26360">
                  <c:v>-0.17924200000000001</c:v>
                </c:pt>
                <c:pt idx="26361">
                  <c:v>-0.17930699999999999</c:v>
                </c:pt>
                <c:pt idx="26362">
                  <c:v>-0.179367</c:v>
                </c:pt>
                <c:pt idx="26363">
                  <c:v>-0.179423</c:v>
                </c:pt>
                <c:pt idx="26364">
                  <c:v>-0.17947099999999999</c:v>
                </c:pt>
                <c:pt idx="26365">
                  <c:v>-0.179511</c:v>
                </c:pt>
                <c:pt idx="26366">
                  <c:v>-0.17954400000000001</c:v>
                </c:pt>
                <c:pt idx="26367">
                  <c:v>-0.17957000000000001</c:v>
                </c:pt>
                <c:pt idx="26368">
                  <c:v>-0.17959</c:v>
                </c:pt>
                <c:pt idx="26369">
                  <c:v>-0.17960100000000001</c:v>
                </c:pt>
                <c:pt idx="26370">
                  <c:v>-0.17960200000000001</c:v>
                </c:pt>
                <c:pt idx="26371">
                  <c:v>-0.179592</c:v>
                </c:pt>
                <c:pt idx="26372">
                  <c:v>-0.17957400000000001</c:v>
                </c:pt>
                <c:pt idx="26373">
                  <c:v>-0.17955099999999999</c:v>
                </c:pt>
                <c:pt idx="26374">
                  <c:v>-0.17952399999999999</c:v>
                </c:pt>
                <c:pt idx="26375">
                  <c:v>-0.17949000000000001</c:v>
                </c:pt>
                <c:pt idx="26376">
                  <c:v>-0.179452</c:v>
                </c:pt>
                <c:pt idx="26377">
                  <c:v>-0.17940700000000001</c:v>
                </c:pt>
                <c:pt idx="26378">
                  <c:v>-0.17935300000000001</c:v>
                </c:pt>
                <c:pt idx="26379">
                  <c:v>-0.179287</c:v>
                </c:pt>
                <c:pt idx="26380">
                  <c:v>-0.17921400000000001</c:v>
                </c:pt>
                <c:pt idx="26381">
                  <c:v>-0.17913899999999999</c:v>
                </c:pt>
                <c:pt idx="26382">
                  <c:v>-0.179065</c:v>
                </c:pt>
                <c:pt idx="26383">
                  <c:v>-0.17899300000000001</c:v>
                </c:pt>
                <c:pt idx="26384">
                  <c:v>-0.178921</c:v>
                </c:pt>
                <c:pt idx="26385">
                  <c:v>-0.17884700000000001</c:v>
                </c:pt>
                <c:pt idx="26386">
                  <c:v>-0.17876800000000001</c:v>
                </c:pt>
                <c:pt idx="26387">
                  <c:v>-0.178678</c:v>
                </c:pt>
                <c:pt idx="26388">
                  <c:v>-0.17857400000000001</c:v>
                </c:pt>
                <c:pt idx="26389">
                  <c:v>-0.178454</c:v>
                </c:pt>
                <c:pt idx="26390">
                  <c:v>-0.17832100000000001</c:v>
                </c:pt>
                <c:pt idx="26391">
                  <c:v>-0.178176</c:v>
                </c:pt>
                <c:pt idx="26392">
                  <c:v>-0.17802200000000001</c:v>
                </c:pt>
                <c:pt idx="26393">
                  <c:v>-0.17785599999999999</c:v>
                </c:pt>
                <c:pt idx="26394">
                  <c:v>-0.177672</c:v>
                </c:pt>
                <c:pt idx="26395">
                  <c:v>-0.17746700000000001</c:v>
                </c:pt>
                <c:pt idx="26396">
                  <c:v>-0.17724200000000001</c:v>
                </c:pt>
                <c:pt idx="26397">
                  <c:v>-0.17700199999999999</c:v>
                </c:pt>
                <c:pt idx="26398">
                  <c:v>-0.17675199999999999</c:v>
                </c:pt>
                <c:pt idx="26399">
                  <c:v>-0.17649599999999999</c:v>
                </c:pt>
                <c:pt idx="26400">
                  <c:v>-0.17623900000000001</c:v>
                </c:pt>
                <c:pt idx="26401">
                  <c:v>-0.17598800000000001</c:v>
                </c:pt>
                <c:pt idx="26402">
                  <c:v>-0.175735</c:v>
                </c:pt>
                <c:pt idx="26403">
                  <c:v>-0.17547099999999999</c:v>
                </c:pt>
                <c:pt idx="26404">
                  <c:v>-0.17519299999999999</c:v>
                </c:pt>
                <c:pt idx="26405">
                  <c:v>-0.17490900000000001</c:v>
                </c:pt>
                <c:pt idx="26406">
                  <c:v>-0.17462800000000001</c:v>
                </c:pt>
                <c:pt idx="26407">
                  <c:v>-0.174349</c:v>
                </c:pt>
                <c:pt idx="26408">
                  <c:v>-0.174066</c:v>
                </c:pt>
                <c:pt idx="26409">
                  <c:v>-0.17377600000000001</c:v>
                </c:pt>
                <c:pt idx="26410">
                  <c:v>-0.173481</c:v>
                </c:pt>
                <c:pt idx="26411">
                  <c:v>-0.173179</c:v>
                </c:pt>
                <c:pt idx="26412">
                  <c:v>-0.17286599999999999</c:v>
                </c:pt>
                <c:pt idx="26413">
                  <c:v>-0.172538</c:v>
                </c:pt>
                <c:pt idx="26414">
                  <c:v>-0.17219400000000001</c:v>
                </c:pt>
                <c:pt idx="26415">
                  <c:v>-0.17183799999999999</c:v>
                </c:pt>
                <c:pt idx="26416">
                  <c:v>-0.17147200000000001</c:v>
                </c:pt>
                <c:pt idx="26417">
                  <c:v>-0.1711</c:v>
                </c:pt>
                <c:pt idx="26418">
                  <c:v>-0.17072300000000001</c:v>
                </c:pt>
                <c:pt idx="26419">
                  <c:v>-0.17034199999999999</c:v>
                </c:pt>
                <c:pt idx="26420">
                  <c:v>-0.169959</c:v>
                </c:pt>
                <c:pt idx="26421">
                  <c:v>-0.16957</c:v>
                </c:pt>
                <c:pt idx="26422">
                  <c:v>-0.16916999999999999</c:v>
                </c:pt>
                <c:pt idx="26423">
                  <c:v>-0.16875599999999999</c:v>
                </c:pt>
                <c:pt idx="26424">
                  <c:v>-0.168327</c:v>
                </c:pt>
                <c:pt idx="26425">
                  <c:v>-0.167882</c:v>
                </c:pt>
                <c:pt idx="26426">
                  <c:v>-0.16742199999999999</c:v>
                </c:pt>
                <c:pt idx="26427">
                  <c:v>-0.16695199999999999</c:v>
                </c:pt>
                <c:pt idx="26428">
                  <c:v>-0.16647400000000001</c:v>
                </c:pt>
                <c:pt idx="26429">
                  <c:v>-0.165992</c:v>
                </c:pt>
                <c:pt idx="26430">
                  <c:v>-0.16550699999999999</c:v>
                </c:pt>
                <c:pt idx="26431">
                  <c:v>-0.165024</c:v>
                </c:pt>
                <c:pt idx="26432">
                  <c:v>-0.164545</c:v>
                </c:pt>
                <c:pt idx="26433">
                  <c:v>-0.16406799999999999</c:v>
                </c:pt>
                <c:pt idx="26434">
                  <c:v>-0.16359000000000001</c:v>
                </c:pt>
                <c:pt idx="26435">
                  <c:v>-0.163108</c:v>
                </c:pt>
                <c:pt idx="26436">
                  <c:v>-0.16262499999999999</c:v>
                </c:pt>
                <c:pt idx="26437">
                  <c:v>-0.16214100000000001</c:v>
                </c:pt>
                <c:pt idx="26438">
                  <c:v>-0.16164999999999999</c:v>
                </c:pt>
                <c:pt idx="26439">
                  <c:v>-0.16114800000000001</c:v>
                </c:pt>
                <c:pt idx="26440">
                  <c:v>-0.160632</c:v>
                </c:pt>
                <c:pt idx="26441">
                  <c:v>-0.16009899999999999</c:v>
                </c:pt>
                <c:pt idx="26442">
                  <c:v>-0.159549</c:v>
                </c:pt>
                <c:pt idx="26443">
                  <c:v>-0.15898599999999999</c:v>
                </c:pt>
                <c:pt idx="26444">
                  <c:v>-0.15840899999999999</c:v>
                </c:pt>
                <c:pt idx="26445">
                  <c:v>-0.15781800000000001</c:v>
                </c:pt>
                <c:pt idx="26446">
                  <c:v>-0.15720999999999999</c:v>
                </c:pt>
                <c:pt idx="26447">
                  <c:v>-0.156587</c:v>
                </c:pt>
                <c:pt idx="26448">
                  <c:v>-0.15595400000000001</c:v>
                </c:pt>
                <c:pt idx="26449">
                  <c:v>-0.15531600000000001</c:v>
                </c:pt>
                <c:pt idx="26450">
                  <c:v>-0.154673</c:v>
                </c:pt>
                <c:pt idx="26451">
                  <c:v>-0.154026</c:v>
                </c:pt>
                <c:pt idx="26452">
                  <c:v>-0.15337200000000001</c:v>
                </c:pt>
                <c:pt idx="26453">
                  <c:v>-0.15271299999999999</c:v>
                </c:pt>
                <c:pt idx="26454">
                  <c:v>-0.15205399999999999</c:v>
                </c:pt>
                <c:pt idx="26455">
                  <c:v>-0.151393</c:v>
                </c:pt>
                <c:pt idx="26456">
                  <c:v>-0.150726</c:v>
                </c:pt>
                <c:pt idx="26457">
                  <c:v>-0.15005599999999999</c:v>
                </c:pt>
                <c:pt idx="26458">
                  <c:v>-0.14938499999999999</c:v>
                </c:pt>
                <c:pt idx="26459">
                  <c:v>-0.14871599999999999</c:v>
                </c:pt>
                <c:pt idx="26460">
                  <c:v>-0.14804800000000001</c:v>
                </c:pt>
                <c:pt idx="26461">
                  <c:v>-0.14738100000000001</c:v>
                </c:pt>
                <c:pt idx="26462">
                  <c:v>-0.14671400000000001</c:v>
                </c:pt>
                <c:pt idx="26463">
                  <c:v>-0.14604900000000001</c:v>
                </c:pt>
                <c:pt idx="26464">
                  <c:v>-0.14539099999999999</c:v>
                </c:pt>
                <c:pt idx="26465">
                  <c:v>-0.14471200000000001</c:v>
                </c:pt>
                <c:pt idx="26466">
                  <c:v>-0.14396300000000001</c:v>
                </c:pt>
                <c:pt idx="26467">
                  <c:v>-0.14316699999999999</c:v>
                </c:pt>
                <c:pt idx="26468">
                  <c:v>-0.14238000000000001</c:v>
                </c:pt>
                <c:pt idx="26469">
                  <c:v>-0.14158699999999999</c:v>
                </c:pt>
                <c:pt idx="26470">
                  <c:v>-0.140768</c:v>
                </c:pt>
                <c:pt idx="26471">
                  <c:v>-0.139935</c:v>
                </c:pt>
                <c:pt idx="26472">
                  <c:v>-0.1391</c:v>
                </c:pt>
                <c:pt idx="26473">
                  <c:v>-0.13825999999999999</c:v>
                </c:pt>
                <c:pt idx="26474">
                  <c:v>-0.13741</c:v>
                </c:pt>
                <c:pt idx="26475">
                  <c:v>-0.136545</c:v>
                </c:pt>
                <c:pt idx="26476">
                  <c:v>-0.13566400000000001</c:v>
                </c:pt>
                <c:pt idx="26477">
                  <c:v>-0.134767</c:v>
                </c:pt>
                <c:pt idx="26478">
                  <c:v>-0.133856</c:v>
                </c:pt>
                <c:pt idx="26479">
                  <c:v>-0.132934</c:v>
                </c:pt>
                <c:pt idx="26480">
                  <c:v>-0.13200300000000001</c:v>
                </c:pt>
                <c:pt idx="26481">
                  <c:v>-0.13106400000000001</c:v>
                </c:pt>
                <c:pt idx="26482">
                  <c:v>-0.13012099999999999</c:v>
                </c:pt>
                <c:pt idx="26483">
                  <c:v>-0.12917699999999999</c:v>
                </c:pt>
                <c:pt idx="26484">
                  <c:v>-0.12823599999999999</c:v>
                </c:pt>
                <c:pt idx="26485">
                  <c:v>-0.127301</c:v>
                </c:pt>
                <c:pt idx="26486">
                  <c:v>-0.12637000000000001</c:v>
                </c:pt>
                <c:pt idx="26487">
                  <c:v>-0.125442</c:v>
                </c:pt>
                <c:pt idx="26488">
                  <c:v>-0.124514</c:v>
                </c:pt>
                <c:pt idx="26489">
                  <c:v>-0.123585</c:v>
                </c:pt>
                <c:pt idx="26490">
                  <c:v>-0.122655</c:v>
                </c:pt>
                <c:pt idx="26491">
                  <c:v>-0.121721</c:v>
                </c:pt>
                <c:pt idx="26492">
                  <c:v>-0.120779</c:v>
                </c:pt>
                <c:pt idx="26493">
                  <c:v>-0.11983099999999999</c:v>
                </c:pt>
                <c:pt idx="26494">
                  <c:v>-0.11887399999999999</c:v>
                </c:pt>
                <c:pt idx="26495">
                  <c:v>-0.11790299999999999</c:v>
                </c:pt>
                <c:pt idx="26496">
                  <c:v>-0.11691799999999999</c:v>
                </c:pt>
                <c:pt idx="26497">
                  <c:v>-0.11591700000000001</c:v>
                </c:pt>
                <c:pt idx="26498">
                  <c:v>-0.114901</c:v>
                </c:pt>
                <c:pt idx="26499">
                  <c:v>-0.113868</c:v>
                </c:pt>
                <c:pt idx="26500">
                  <c:v>-0.112819</c:v>
                </c:pt>
                <c:pt idx="26501">
                  <c:v>-0.11175499999999999</c:v>
                </c:pt>
                <c:pt idx="26502">
                  <c:v>-0.110679</c:v>
                </c:pt>
                <c:pt idx="26503">
                  <c:v>-0.10959099999999999</c:v>
                </c:pt>
                <c:pt idx="26504">
                  <c:v>-0.108491</c:v>
                </c:pt>
                <c:pt idx="26505">
                  <c:v>-0.10738</c:v>
                </c:pt>
                <c:pt idx="26506">
                  <c:v>-0.106257</c:v>
                </c:pt>
                <c:pt idx="26507">
                  <c:v>-0.10512299999999999</c:v>
                </c:pt>
                <c:pt idx="26508">
                  <c:v>-0.103977</c:v>
                </c:pt>
                <c:pt idx="26509">
                  <c:v>-0.10281899999999999</c:v>
                </c:pt>
                <c:pt idx="26510">
                  <c:v>-0.101647</c:v>
                </c:pt>
                <c:pt idx="26511">
                  <c:v>-0.10045999999999999</c:v>
                </c:pt>
                <c:pt idx="26512">
                  <c:v>-9.9254899999999993E-2</c:v>
                </c:pt>
                <c:pt idx="26513">
                  <c:v>-9.8031499999999994E-2</c:v>
                </c:pt>
                <c:pt idx="26514">
                  <c:v>-9.6787200000000004E-2</c:v>
                </c:pt>
                <c:pt idx="26515">
                  <c:v>-9.5518599999999995E-2</c:v>
                </c:pt>
                <c:pt idx="26516">
                  <c:v>-9.4223399999999999E-2</c:v>
                </c:pt>
                <c:pt idx="26517">
                  <c:v>-9.2901999999999998E-2</c:v>
                </c:pt>
                <c:pt idx="26518">
                  <c:v>-9.15575E-2</c:v>
                </c:pt>
                <c:pt idx="26519">
                  <c:v>-9.0193599999999999E-2</c:v>
                </c:pt>
                <c:pt idx="26520">
                  <c:v>-8.8812699999999994E-2</c:v>
                </c:pt>
                <c:pt idx="26521">
                  <c:v>-8.7415300000000001E-2</c:v>
                </c:pt>
                <c:pt idx="26522">
                  <c:v>-8.6001800000000003E-2</c:v>
                </c:pt>
                <c:pt idx="26523">
                  <c:v>-8.4572700000000001E-2</c:v>
                </c:pt>
                <c:pt idx="26524">
                  <c:v>-8.3127499999999993E-2</c:v>
                </c:pt>
                <c:pt idx="26525">
                  <c:v>-8.1664600000000004E-2</c:v>
                </c:pt>
                <c:pt idx="26526">
                  <c:v>-8.0182500000000004E-2</c:v>
                </c:pt>
                <c:pt idx="26527">
                  <c:v>-7.8681100000000004E-2</c:v>
                </c:pt>
                <c:pt idx="26528">
                  <c:v>-7.7162300000000003E-2</c:v>
                </c:pt>
                <c:pt idx="26529">
                  <c:v>-7.5627799999999995E-2</c:v>
                </c:pt>
                <c:pt idx="26530">
                  <c:v>-7.4079900000000004E-2</c:v>
                </c:pt>
                <c:pt idx="26531">
                  <c:v>-7.2518600000000003E-2</c:v>
                </c:pt>
                <c:pt idx="26532">
                  <c:v>-7.09399E-2</c:v>
                </c:pt>
                <c:pt idx="26533">
                  <c:v>-6.9339499999999998E-2</c:v>
                </c:pt>
                <c:pt idx="26534">
                  <c:v>-6.7716999999999999E-2</c:v>
                </c:pt>
                <c:pt idx="26535">
                  <c:v>-6.6073900000000005E-2</c:v>
                </c:pt>
                <c:pt idx="26536">
                  <c:v>-6.4411599999999999E-2</c:v>
                </c:pt>
                <c:pt idx="26537">
                  <c:v>-6.2731899999999993E-2</c:v>
                </c:pt>
                <c:pt idx="26538">
                  <c:v>-6.1039000000000003E-2</c:v>
                </c:pt>
                <c:pt idx="26539">
                  <c:v>-5.9332900000000001E-2</c:v>
                </c:pt>
                <c:pt idx="26540">
                  <c:v>-5.7607499999999999E-2</c:v>
                </c:pt>
                <c:pt idx="26541">
                  <c:v>-5.5859800000000001E-2</c:v>
                </c:pt>
                <c:pt idx="26542">
                  <c:v>-5.4095299999999999E-2</c:v>
                </c:pt>
                <c:pt idx="26543">
                  <c:v>-5.2321199999999998E-2</c:v>
                </c:pt>
                <c:pt idx="26544">
                  <c:v>-5.0543100000000001E-2</c:v>
                </c:pt>
                <c:pt idx="26545">
                  <c:v>-4.8763800000000003E-2</c:v>
                </c:pt>
                <c:pt idx="26546">
                  <c:v>-4.6981299999999997E-2</c:v>
                </c:pt>
                <c:pt idx="26547">
                  <c:v>-4.51919E-2</c:v>
                </c:pt>
                <c:pt idx="26548">
                  <c:v>-4.3393500000000002E-2</c:v>
                </c:pt>
                <c:pt idx="26549">
                  <c:v>-4.1586499999999998E-2</c:v>
                </c:pt>
                <c:pt idx="26550">
                  <c:v>-3.97729E-2</c:v>
                </c:pt>
                <c:pt idx="26551">
                  <c:v>-3.7955299999999997E-2</c:v>
                </c:pt>
                <c:pt idx="26552">
                  <c:v>-3.6137200000000001E-2</c:v>
                </c:pt>
                <c:pt idx="26553">
                  <c:v>-3.4323100000000002E-2</c:v>
                </c:pt>
                <c:pt idx="26554">
                  <c:v>-3.2517400000000002E-2</c:v>
                </c:pt>
                <c:pt idx="26555">
                  <c:v>-3.0720999999999998E-2</c:v>
                </c:pt>
                <c:pt idx="26556">
                  <c:v>-2.8932599999999999E-2</c:v>
                </c:pt>
                <c:pt idx="26557">
                  <c:v>-2.7152900000000001E-2</c:v>
                </c:pt>
                <c:pt idx="26558">
                  <c:v>-2.5384E-2</c:v>
                </c:pt>
                <c:pt idx="26559">
                  <c:v>-2.3625400000000001E-2</c:v>
                </c:pt>
                <c:pt idx="26560">
                  <c:v>-2.18747E-2</c:v>
                </c:pt>
                <c:pt idx="26561">
                  <c:v>-2.0132500000000001E-2</c:v>
                </c:pt>
                <c:pt idx="26562">
                  <c:v>-1.8401000000000001E-2</c:v>
                </c:pt>
                <c:pt idx="26563">
                  <c:v>-1.6683300000000002E-2</c:v>
                </c:pt>
                <c:pt idx="26564">
                  <c:v>-1.49829E-2</c:v>
                </c:pt>
                <c:pt idx="26565">
                  <c:v>-1.3301500000000001E-2</c:v>
                </c:pt>
                <c:pt idx="26566">
                  <c:v>-1.16401E-2</c:v>
                </c:pt>
                <c:pt idx="26567">
                  <c:v>-1.00007E-2</c:v>
                </c:pt>
                <c:pt idx="26568" formatCode="0.00E+00">
                  <c:v>-8.3858600000000002E-3</c:v>
                </c:pt>
                <c:pt idx="26569" formatCode="0.00E+00">
                  <c:v>-6.7959600000000002E-3</c:v>
                </c:pt>
                <c:pt idx="26570" formatCode="0.00E+00">
                  <c:v>-5.2302499999999997E-3</c:v>
                </c:pt>
                <c:pt idx="26571" formatCode="0.00E+00">
                  <c:v>-3.6892100000000001E-3</c:v>
                </c:pt>
                <c:pt idx="26572" formatCode="0.00E+00">
                  <c:v>-2.17534E-3</c:v>
                </c:pt>
                <c:pt idx="26573" formatCode="0.00E+00">
                  <c:v>-6.9201400000000002E-4</c:v>
                </c:pt>
                <c:pt idx="26574" formatCode="0.00E+00">
                  <c:v>7.5832099999999995E-4</c:v>
                </c:pt>
                <c:pt idx="26575" formatCode="0.00E+00">
                  <c:v>2.1749299999999998E-3</c:v>
                </c:pt>
                <c:pt idx="26576" formatCode="0.00E+00">
                  <c:v>3.55814E-3</c:v>
                </c:pt>
                <c:pt idx="26577" formatCode="0.00E+00">
                  <c:v>4.9081899999999998E-3</c:v>
                </c:pt>
                <c:pt idx="26578" formatCode="0.00E+00">
                  <c:v>6.2236100000000001E-3</c:v>
                </c:pt>
                <c:pt idx="26579" formatCode="0.00E+00">
                  <c:v>7.5020299999999998E-3</c:v>
                </c:pt>
                <c:pt idx="26580" formatCode="0.00E+00">
                  <c:v>8.7425799999999998E-3</c:v>
                </c:pt>
                <c:pt idx="26581" formatCode="0.00E+00">
                  <c:v>9.9451999999999995E-3</c:v>
                </c:pt>
                <c:pt idx="26582">
                  <c:v>1.11092E-2</c:v>
                </c:pt>
                <c:pt idx="26583">
                  <c:v>1.2233300000000001E-2</c:v>
                </c:pt>
                <c:pt idx="26584">
                  <c:v>1.33165E-2</c:v>
                </c:pt>
                <c:pt idx="26585">
                  <c:v>1.43587E-2</c:v>
                </c:pt>
                <c:pt idx="26586">
                  <c:v>1.53594E-2</c:v>
                </c:pt>
                <c:pt idx="26587">
                  <c:v>1.6317999999999999E-2</c:v>
                </c:pt>
                <c:pt idx="26588">
                  <c:v>1.7233999999999999E-2</c:v>
                </c:pt>
                <c:pt idx="26589">
                  <c:v>1.8107499999999999E-2</c:v>
                </c:pt>
                <c:pt idx="26590">
                  <c:v>1.8938099999999999E-2</c:v>
                </c:pt>
                <c:pt idx="26591">
                  <c:v>1.9724200000000001E-2</c:v>
                </c:pt>
                <c:pt idx="26592">
                  <c:v>2.0463499999999999E-2</c:v>
                </c:pt>
                <c:pt idx="26593">
                  <c:v>2.1154300000000001E-2</c:v>
                </c:pt>
                <c:pt idx="26594">
                  <c:v>2.1795200000000001E-2</c:v>
                </c:pt>
                <c:pt idx="26595">
                  <c:v>2.2384999999999999E-2</c:v>
                </c:pt>
                <c:pt idx="26596">
                  <c:v>2.29229E-2</c:v>
                </c:pt>
                <c:pt idx="26597">
                  <c:v>2.3407500000000001E-2</c:v>
                </c:pt>
                <c:pt idx="26598">
                  <c:v>2.38377E-2</c:v>
                </c:pt>
                <c:pt idx="26599">
                  <c:v>2.42134E-2</c:v>
                </c:pt>
                <c:pt idx="26600">
                  <c:v>2.4535100000000001E-2</c:v>
                </c:pt>
                <c:pt idx="26601">
                  <c:v>2.48034E-2</c:v>
                </c:pt>
                <c:pt idx="26602">
                  <c:v>2.5017899999999999E-2</c:v>
                </c:pt>
                <c:pt idx="26603">
                  <c:v>2.5177999999999999E-2</c:v>
                </c:pt>
                <c:pt idx="26604">
                  <c:v>2.5283199999999999E-2</c:v>
                </c:pt>
                <c:pt idx="26605">
                  <c:v>2.5332799999999999E-2</c:v>
                </c:pt>
                <c:pt idx="26606">
                  <c:v>2.5326000000000001E-2</c:v>
                </c:pt>
                <c:pt idx="26607">
                  <c:v>2.5262099999999999E-2</c:v>
                </c:pt>
                <c:pt idx="26608">
                  <c:v>2.5141E-2</c:v>
                </c:pt>
                <c:pt idx="26609">
                  <c:v>2.4962499999999999E-2</c:v>
                </c:pt>
                <c:pt idx="26610">
                  <c:v>2.4726600000000001E-2</c:v>
                </c:pt>
                <c:pt idx="26611">
                  <c:v>2.4435100000000001E-2</c:v>
                </c:pt>
                <c:pt idx="26612">
                  <c:v>2.4090199999999999E-2</c:v>
                </c:pt>
                <c:pt idx="26613">
                  <c:v>2.3693499999999999E-2</c:v>
                </c:pt>
                <c:pt idx="26614">
                  <c:v>2.32464E-2</c:v>
                </c:pt>
                <c:pt idx="26615">
                  <c:v>2.2750900000000001E-2</c:v>
                </c:pt>
                <c:pt idx="26616">
                  <c:v>2.2207399999999999E-2</c:v>
                </c:pt>
                <c:pt idx="26617">
                  <c:v>2.1614899999999999E-2</c:v>
                </c:pt>
                <c:pt idx="26618">
                  <c:v>2.0973499999999999E-2</c:v>
                </c:pt>
                <c:pt idx="26619">
                  <c:v>2.0283800000000001E-2</c:v>
                </c:pt>
                <c:pt idx="26620">
                  <c:v>1.9544700000000002E-2</c:v>
                </c:pt>
                <c:pt idx="26621">
                  <c:v>1.8755600000000001E-2</c:v>
                </c:pt>
                <c:pt idx="26622">
                  <c:v>1.7917800000000001E-2</c:v>
                </c:pt>
                <c:pt idx="26623">
                  <c:v>1.7032700000000001E-2</c:v>
                </c:pt>
                <c:pt idx="26624">
                  <c:v>1.6100799999999998E-2</c:v>
                </c:pt>
                <c:pt idx="26625">
                  <c:v>1.51228E-2</c:v>
                </c:pt>
                <c:pt idx="26626">
                  <c:v>1.41E-2</c:v>
                </c:pt>
                <c:pt idx="26627">
                  <c:v>1.30344E-2</c:v>
                </c:pt>
                <c:pt idx="26628">
                  <c:v>1.1927999999999999E-2</c:v>
                </c:pt>
                <c:pt idx="26629">
                  <c:v>1.07823E-2</c:v>
                </c:pt>
                <c:pt idx="26630" formatCode="0.00E+00">
                  <c:v>9.5988700000000007E-3</c:v>
                </c:pt>
                <c:pt idx="26631" formatCode="0.00E+00">
                  <c:v>8.3791100000000004E-3</c:v>
                </c:pt>
                <c:pt idx="26632" formatCode="0.00E+00">
                  <c:v>7.1251300000000004E-3</c:v>
                </c:pt>
                <c:pt idx="26633" formatCode="0.00E+00">
                  <c:v>5.83908E-3</c:v>
                </c:pt>
                <c:pt idx="26634" formatCode="0.00E+00">
                  <c:v>4.5224100000000001E-3</c:v>
                </c:pt>
                <c:pt idx="26635" formatCode="0.00E+00">
                  <c:v>3.1766099999999999E-3</c:v>
                </c:pt>
                <c:pt idx="26636" formatCode="0.00E+00">
                  <c:v>1.8037699999999999E-3</c:v>
                </c:pt>
                <c:pt idx="26637" formatCode="0.00E+00">
                  <c:v>4.0669799999999999E-4</c:v>
                </c:pt>
                <c:pt idx="26638" formatCode="0.00E+00">
                  <c:v>-1.0113500000000001E-3</c:v>
                </c:pt>
                <c:pt idx="26639" formatCode="0.00E+00">
                  <c:v>-2.4479699999999998E-3</c:v>
                </c:pt>
                <c:pt idx="26640" formatCode="0.00E+00">
                  <c:v>-3.9019300000000001E-3</c:v>
                </c:pt>
                <c:pt idx="26641" formatCode="0.00E+00">
                  <c:v>-5.3718699999999999E-3</c:v>
                </c:pt>
                <c:pt idx="26642" formatCode="0.00E+00">
                  <c:v>-6.8557499999999999E-3</c:v>
                </c:pt>
                <c:pt idx="26643" formatCode="0.00E+00">
                  <c:v>-8.3518299999999993E-3</c:v>
                </c:pt>
                <c:pt idx="26644" formatCode="0.00E+00">
                  <c:v>-9.8594700000000004E-3</c:v>
                </c:pt>
                <c:pt idx="26645">
                  <c:v>-1.1378299999999999E-2</c:v>
                </c:pt>
                <c:pt idx="26646">
                  <c:v>-1.29067E-2</c:v>
                </c:pt>
                <c:pt idx="26647">
                  <c:v>-1.44423E-2</c:v>
                </c:pt>
                <c:pt idx="26648">
                  <c:v>-1.5982400000000001E-2</c:v>
                </c:pt>
                <c:pt idx="26649">
                  <c:v>-1.7523799999999999E-2</c:v>
                </c:pt>
                <c:pt idx="26650">
                  <c:v>-1.90619E-2</c:v>
                </c:pt>
                <c:pt idx="26651">
                  <c:v>-2.0593299999999998E-2</c:v>
                </c:pt>
                <c:pt idx="26652">
                  <c:v>-2.21154E-2</c:v>
                </c:pt>
                <c:pt idx="26653">
                  <c:v>-2.36256E-2</c:v>
                </c:pt>
                <c:pt idx="26654">
                  <c:v>-2.5122100000000001E-2</c:v>
                </c:pt>
                <c:pt idx="26655">
                  <c:v>-2.6603499999999999E-2</c:v>
                </c:pt>
                <c:pt idx="26656">
                  <c:v>-2.8067499999999999E-2</c:v>
                </c:pt>
                <c:pt idx="26657">
                  <c:v>-2.95108E-2</c:v>
                </c:pt>
                <c:pt idx="26658">
                  <c:v>-3.0931299999999998E-2</c:v>
                </c:pt>
                <c:pt idx="26659">
                  <c:v>-3.2329400000000001E-2</c:v>
                </c:pt>
                <c:pt idx="26660">
                  <c:v>-3.37065E-2</c:v>
                </c:pt>
                <c:pt idx="26661">
                  <c:v>-3.5060899999999999E-2</c:v>
                </c:pt>
                <c:pt idx="26662">
                  <c:v>-3.63874E-2</c:v>
                </c:pt>
                <c:pt idx="26663">
                  <c:v>-3.7681300000000001E-2</c:v>
                </c:pt>
                <c:pt idx="26664">
                  <c:v>-3.8940299999999997E-2</c:v>
                </c:pt>
                <c:pt idx="26665">
                  <c:v>-4.01631E-2</c:v>
                </c:pt>
                <c:pt idx="26666">
                  <c:v>-4.1346800000000003E-2</c:v>
                </c:pt>
                <c:pt idx="26667">
                  <c:v>-4.2486500000000003E-2</c:v>
                </c:pt>
                <c:pt idx="26668">
                  <c:v>-4.3579100000000003E-2</c:v>
                </c:pt>
                <c:pt idx="26669">
                  <c:v>-4.46241E-2</c:v>
                </c:pt>
                <c:pt idx="26670">
                  <c:v>-4.5621000000000002E-2</c:v>
                </c:pt>
                <c:pt idx="26671">
                  <c:v>-4.6567799999999999E-2</c:v>
                </c:pt>
                <c:pt idx="26672">
                  <c:v>-4.7461900000000001E-2</c:v>
                </c:pt>
                <c:pt idx="26673">
                  <c:v>-4.83011E-2</c:v>
                </c:pt>
                <c:pt idx="26674">
                  <c:v>-4.90844E-2</c:v>
                </c:pt>
                <c:pt idx="26675">
                  <c:v>-4.9811300000000003E-2</c:v>
                </c:pt>
                <c:pt idx="26676">
                  <c:v>-5.0480200000000003E-2</c:v>
                </c:pt>
                <c:pt idx="26677">
                  <c:v>-5.10894E-2</c:v>
                </c:pt>
                <c:pt idx="26678">
                  <c:v>-5.1638200000000002E-2</c:v>
                </c:pt>
                <c:pt idx="26679">
                  <c:v>-5.2127199999999999E-2</c:v>
                </c:pt>
                <c:pt idx="26680">
                  <c:v>-5.2554799999999999E-2</c:v>
                </c:pt>
                <c:pt idx="26681">
                  <c:v>-5.2917199999999998E-2</c:v>
                </c:pt>
                <c:pt idx="26682">
                  <c:v>-5.3211599999999998E-2</c:v>
                </c:pt>
                <c:pt idx="26683">
                  <c:v>-5.3438199999999998E-2</c:v>
                </c:pt>
                <c:pt idx="26684">
                  <c:v>-5.35992E-2</c:v>
                </c:pt>
                <c:pt idx="26685">
                  <c:v>-5.3696599999999997E-2</c:v>
                </c:pt>
                <c:pt idx="26686">
                  <c:v>-5.3730199999999999E-2</c:v>
                </c:pt>
                <c:pt idx="26687">
                  <c:v>-5.3697300000000003E-2</c:v>
                </c:pt>
                <c:pt idx="26688">
                  <c:v>-5.3594700000000002E-2</c:v>
                </c:pt>
                <c:pt idx="26689">
                  <c:v>-5.3419300000000003E-2</c:v>
                </c:pt>
                <c:pt idx="26690">
                  <c:v>-5.3167399999999997E-2</c:v>
                </c:pt>
                <c:pt idx="26691">
                  <c:v>-5.2835399999999998E-2</c:v>
                </c:pt>
                <c:pt idx="26692">
                  <c:v>-5.24226E-2</c:v>
                </c:pt>
                <c:pt idx="26693">
                  <c:v>-5.1932199999999998E-2</c:v>
                </c:pt>
                <c:pt idx="26694">
                  <c:v>-5.1367500000000003E-2</c:v>
                </c:pt>
                <c:pt idx="26695">
                  <c:v>-5.0727399999999999E-2</c:v>
                </c:pt>
                <c:pt idx="26696">
                  <c:v>-5.0009999999999999E-2</c:v>
                </c:pt>
                <c:pt idx="26697">
                  <c:v>-4.9216000000000003E-2</c:v>
                </c:pt>
                <c:pt idx="26698">
                  <c:v>-4.8347899999999999E-2</c:v>
                </c:pt>
                <c:pt idx="26699">
                  <c:v>-4.7407400000000002E-2</c:v>
                </c:pt>
                <c:pt idx="26700">
                  <c:v>-4.6393799999999999E-2</c:v>
                </c:pt>
                <c:pt idx="26701">
                  <c:v>-4.5305100000000001E-2</c:v>
                </c:pt>
                <c:pt idx="26702">
                  <c:v>-4.4139499999999998E-2</c:v>
                </c:pt>
                <c:pt idx="26703">
                  <c:v>-4.2896700000000003E-2</c:v>
                </c:pt>
                <c:pt idx="26704">
                  <c:v>-4.1577299999999998E-2</c:v>
                </c:pt>
                <c:pt idx="26705">
                  <c:v>-4.01807E-2</c:v>
                </c:pt>
                <c:pt idx="26706">
                  <c:v>-3.87068E-2</c:v>
                </c:pt>
                <c:pt idx="26707">
                  <c:v>-3.7158099999999999E-2</c:v>
                </c:pt>
                <c:pt idx="26708">
                  <c:v>-3.5540500000000003E-2</c:v>
                </c:pt>
                <c:pt idx="26709">
                  <c:v>-3.3859E-2</c:v>
                </c:pt>
                <c:pt idx="26710">
                  <c:v>-3.2115200000000003E-2</c:v>
                </c:pt>
                <c:pt idx="26711">
                  <c:v>-3.0307899999999999E-2</c:v>
                </c:pt>
                <c:pt idx="26712">
                  <c:v>-2.8436199999999998E-2</c:v>
                </c:pt>
                <c:pt idx="26713">
                  <c:v>-2.6501500000000001E-2</c:v>
                </c:pt>
                <c:pt idx="26714">
                  <c:v>-2.4507600000000001E-2</c:v>
                </c:pt>
                <c:pt idx="26715">
                  <c:v>-2.2458800000000001E-2</c:v>
                </c:pt>
                <c:pt idx="26716">
                  <c:v>-2.03576E-2</c:v>
                </c:pt>
                <c:pt idx="26717">
                  <c:v>-1.82036E-2</c:v>
                </c:pt>
                <c:pt idx="26718">
                  <c:v>-1.59983E-2</c:v>
                </c:pt>
                <c:pt idx="26719">
                  <c:v>-1.37471E-2</c:v>
                </c:pt>
                <c:pt idx="26720">
                  <c:v>-1.14553E-2</c:v>
                </c:pt>
                <c:pt idx="26721" formatCode="0.00E+00">
                  <c:v>-9.1284299999999999E-3</c:v>
                </c:pt>
                <c:pt idx="26722" formatCode="0.00E+00">
                  <c:v>-6.77277E-3</c:v>
                </c:pt>
                <c:pt idx="26723" formatCode="0.00E+00">
                  <c:v>-4.3926499999999997E-3</c:v>
                </c:pt>
                <c:pt idx="26724" formatCode="0.00E+00">
                  <c:v>-1.9885599999999999E-3</c:v>
                </c:pt>
                <c:pt idx="26725" formatCode="0.00E+00">
                  <c:v>4.4022899999999999E-4</c:v>
                </c:pt>
                <c:pt idx="26726" formatCode="0.00E+00">
                  <c:v>2.8918500000000001E-3</c:v>
                </c:pt>
                <c:pt idx="26727" formatCode="0.00E+00">
                  <c:v>5.3626400000000001E-3</c:v>
                </c:pt>
                <c:pt idx="26728" formatCode="0.00E+00">
                  <c:v>7.8508199999999997E-3</c:v>
                </c:pt>
                <c:pt idx="26729">
                  <c:v>1.0356799999999999E-2</c:v>
                </c:pt>
                <c:pt idx="26730">
                  <c:v>1.28801E-2</c:v>
                </c:pt>
                <c:pt idx="26731">
                  <c:v>1.54171E-2</c:v>
                </c:pt>
                <c:pt idx="26732">
                  <c:v>1.7962599999999999E-2</c:v>
                </c:pt>
                <c:pt idx="26733">
                  <c:v>2.05118E-2</c:v>
                </c:pt>
                <c:pt idx="26734">
                  <c:v>2.3060799999999999E-2</c:v>
                </c:pt>
                <c:pt idx="26735">
                  <c:v>2.5606899999999998E-2</c:v>
                </c:pt>
                <c:pt idx="26736">
                  <c:v>2.81473E-2</c:v>
                </c:pt>
                <c:pt idx="26737">
                  <c:v>3.0679100000000001E-2</c:v>
                </c:pt>
                <c:pt idx="26738">
                  <c:v>3.3200500000000001E-2</c:v>
                </c:pt>
                <c:pt idx="26739">
                  <c:v>3.5711600000000003E-2</c:v>
                </c:pt>
                <c:pt idx="26740">
                  <c:v>3.8210599999999997E-2</c:v>
                </c:pt>
                <c:pt idx="26741">
                  <c:v>4.0693199999999999E-2</c:v>
                </c:pt>
                <c:pt idx="26742">
                  <c:v>4.3156300000000002E-2</c:v>
                </c:pt>
                <c:pt idx="26743">
                  <c:v>4.56009E-2</c:v>
                </c:pt>
                <c:pt idx="26744">
                  <c:v>4.8027599999999997E-2</c:v>
                </c:pt>
                <c:pt idx="26745">
                  <c:v>5.0432999999999999E-2</c:v>
                </c:pt>
                <c:pt idx="26746">
                  <c:v>5.28104E-2</c:v>
                </c:pt>
                <c:pt idx="26747">
                  <c:v>5.5152199999999998E-2</c:v>
                </c:pt>
                <c:pt idx="26748">
                  <c:v>5.7453499999999998E-2</c:v>
                </c:pt>
                <c:pt idx="26749">
                  <c:v>5.9713700000000001E-2</c:v>
                </c:pt>
                <c:pt idx="26750">
                  <c:v>6.1932099999999997E-2</c:v>
                </c:pt>
                <c:pt idx="26751">
                  <c:v>6.4104999999999995E-2</c:v>
                </c:pt>
                <c:pt idx="26752">
                  <c:v>6.6228099999999998E-2</c:v>
                </c:pt>
                <c:pt idx="26753">
                  <c:v>6.83E-2</c:v>
                </c:pt>
                <c:pt idx="26754">
                  <c:v>7.0321999999999996E-2</c:v>
                </c:pt>
                <c:pt idx="26755">
                  <c:v>7.2294300000000006E-2</c:v>
                </c:pt>
                <c:pt idx="26756">
                  <c:v>7.4215900000000001E-2</c:v>
                </c:pt>
                <c:pt idx="26757">
                  <c:v>7.6086500000000001E-2</c:v>
                </c:pt>
                <c:pt idx="26758">
                  <c:v>7.7906799999999998E-2</c:v>
                </c:pt>
                <c:pt idx="26759">
                  <c:v>7.9673300000000002E-2</c:v>
                </c:pt>
                <c:pt idx="26760">
                  <c:v>8.1378300000000001E-2</c:v>
                </c:pt>
                <c:pt idx="26761">
                  <c:v>8.3017900000000006E-2</c:v>
                </c:pt>
                <c:pt idx="26762">
                  <c:v>8.4594299999999997E-2</c:v>
                </c:pt>
                <c:pt idx="26763">
                  <c:v>8.6110099999999995E-2</c:v>
                </c:pt>
                <c:pt idx="26764">
                  <c:v>8.7565699999999996E-2</c:v>
                </c:pt>
                <c:pt idx="26765">
                  <c:v>8.8958999999999996E-2</c:v>
                </c:pt>
                <c:pt idx="26766">
                  <c:v>9.0286000000000005E-2</c:v>
                </c:pt>
                <c:pt idx="26767">
                  <c:v>9.1541999999999998E-2</c:v>
                </c:pt>
                <c:pt idx="26768">
                  <c:v>9.2725699999999994E-2</c:v>
                </c:pt>
                <c:pt idx="26769">
                  <c:v>9.3839599999999995E-2</c:v>
                </c:pt>
                <c:pt idx="26770">
                  <c:v>9.4884499999999997E-2</c:v>
                </c:pt>
                <c:pt idx="26771">
                  <c:v>9.5856800000000006E-2</c:v>
                </c:pt>
                <c:pt idx="26772">
                  <c:v>9.6751900000000002E-2</c:v>
                </c:pt>
                <c:pt idx="26773">
                  <c:v>9.7568699999999994E-2</c:v>
                </c:pt>
                <c:pt idx="26774">
                  <c:v>9.8308499999999993E-2</c:v>
                </c:pt>
                <c:pt idx="26775">
                  <c:v>9.8971900000000002E-2</c:v>
                </c:pt>
                <c:pt idx="26776">
                  <c:v>9.9558199999999999E-2</c:v>
                </c:pt>
                <c:pt idx="26777">
                  <c:v>0.100067</c:v>
                </c:pt>
                <c:pt idx="26778">
                  <c:v>0.10050099999999999</c:v>
                </c:pt>
                <c:pt idx="26779">
                  <c:v>0.10086100000000001</c:v>
                </c:pt>
                <c:pt idx="26780">
                  <c:v>0.101147</c:v>
                </c:pt>
                <c:pt idx="26781">
                  <c:v>0.101356</c:v>
                </c:pt>
                <c:pt idx="26782">
                  <c:v>0.10148600000000001</c:v>
                </c:pt>
                <c:pt idx="26783">
                  <c:v>0.10154000000000001</c:v>
                </c:pt>
                <c:pt idx="26784">
                  <c:v>0.10152</c:v>
                </c:pt>
                <c:pt idx="26785">
                  <c:v>0.101427</c:v>
                </c:pt>
                <c:pt idx="26786">
                  <c:v>0.101259</c:v>
                </c:pt>
                <c:pt idx="26787">
                  <c:v>0.10102</c:v>
                </c:pt>
                <c:pt idx="26788">
                  <c:v>0.10070999999999999</c:v>
                </c:pt>
                <c:pt idx="26789">
                  <c:v>0.100328</c:v>
                </c:pt>
                <c:pt idx="26790">
                  <c:v>9.9867300000000006E-2</c:v>
                </c:pt>
                <c:pt idx="26791">
                  <c:v>9.9327499999999999E-2</c:v>
                </c:pt>
                <c:pt idx="26792">
                  <c:v>9.8712300000000003E-2</c:v>
                </c:pt>
                <c:pt idx="26793">
                  <c:v>9.8027600000000006E-2</c:v>
                </c:pt>
                <c:pt idx="26794">
                  <c:v>9.7277500000000003E-2</c:v>
                </c:pt>
                <c:pt idx="26795">
                  <c:v>9.6462699999999998E-2</c:v>
                </c:pt>
                <c:pt idx="26796">
                  <c:v>9.5579899999999995E-2</c:v>
                </c:pt>
                <c:pt idx="26797">
                  <c:v>9.4627799999999998E-2</c:v>
                </c:pt>
                <c:pt idx="26798">
                  <c:v>9.3613500000000002E-2</c:v>
                </c:pt>
                <c:pt idx="26799">
                  <c:v>9.2546000000000003E-2</c:v>
                </c:pt>
                <c:pt idx="26800">
                  <c:v>9.1428099999999998E-2</c:v>
                </c:pt>
                <c:pt idx="26801">
                  <c:v>9.0256600000000006E-2</c:v>
                </c:pt>
                <c:pt idx="26802">
                  <c:v>8.9027999999999996E-2</c:v>
                </c:pt>
                <c:pt idx="26803">
                  <c:v>8.7742200000000006E-2</c:v>
                </c:pt>
                <c:pt idx="26804">
                  <c:v>8.6402900000000005E-2</c:v>
                </c:pt>
                <c:pt idx="26805">
                  <c:v>8.5015199999999999E-2</c:v>
                </c:pt>
                <c:pt idx="26806">
                  <c:v>8.3585800000000002E-2</c:v>
                </c:pt>
                <c:pt idx="26807">
                  <c:v>8.2122700000000007E-2</c:v>
                </c:pt>
                <c:pt idx="26808">
                  <c:v>8.0629099999999995E-2</c:v>
                </c:pt>
                <c:pt idx="26809">
                  <c:v>7.9099100000000006E-2</c:v>
                </c:pt>
                <c:pt idx="26810">
                  <c:v>7.7525999999999998E-2</c:v>
                </c:pt>
                <c:pt idx="26811">
                  <c:v>7.5910199999999997E-2</c:v>
                </c:pt>
                <c:pt idx="26812">
                  <c:v>7.4255000000000002E-2</c:v>
                </c:pt>
                <c:pt idx="26813">
                  <c:v>7.2561100000000003E-2</c:v>
                </c:pt>
                <c:pt idx="26814">
                  <c:v>7.0829299999999998E-2</c:v>
                </c:pt>
                <c:pt idx="26815">
                  <c:v>6.9064E-2</c:v>
                </c:pt>
                <c:pt idx="26816">
                  <c:v>6.7272899999999997E-2</c:v>
                </c:pt>
                <c:pt idx="26817">
                  <c:v>6.5462099999999995E-2</c:v>
                </c:pt>
                <c:pt idx="26818">
                  <c:v>6.3633800000000004E-2</c:v>
                </c:pt>
                <c:pt idx="26819">
                  <c:v>6.1788099999999999E-2</c:v>
                </c:pt>
                <c:pt idx="26820">
                  <c:v>5.9923700000000003E-2</c:v>
                </c:pt>
                <c:pt idx="26821">
                  <c:v>5.8036799999999999E-2</c:v>
                </c:pt>
                <c:pt idx="26822">
                  <c:v>5.6124E-2</c:v>
                </c:pt>
                <c:pt idx="26823">
                  <c:v>5.4184499999999997E-2</c:v>
                </c:pt>
                <c:pt idx="26824">
                  <c:v>5.22199E-2</c:v>
                </c:pt>
                <c:pt idx="26825">
                  <c:v>5.0233899999999998E-2</c:v>
                </c:pt>
                <c:pt idx="26826">
                  <c:v>4.8233199999999997E-2</c:v>
                </c:pt>
                <c:pt idx="26827">
                  <c:v>4.6223899999999998E-2</c:v>
                </c:pt>
                <c:pt idx="26828">
                  <c:v>4.42093E-2</c:v>
                </c:pt>
                <c:pt idx="26829">
                  <c:v>4.2190900000000003E-2</c:v>
                </c:pt>
                <c:pt idx="26830">
                  <c:v>4.0172100000000002E-2</c:v>
                </c:pt>
                <c:pt idx="26831">
                  <c:v>3.8157700000000003E-2</c:v>
                </c:pt>
                <c:pt idx="26832">
                  <c:v>3.61502E-2</c:v>
                </c:pt>
                <c:pt idx="26833">
                  <c:v>3.41464E-2</c:v>
                </c:pt>
                <c:pt idx="26834">
                  <c:v>3.21409E-2</c:v>
                </c:pt>
                <c:pt idx="26835">
                  <c:v>3.01313E-2</c:v>
                </c:pt>
                <c:pt idx="26836">
                  <c:v>2.8117199999999998E-2</c:v>
                </c:pt>
                <c:pt idx="26837">
                  <c:v>2.6098099999999999E-2</c:v>
                </c:pt>
                <c:pt idx="26838">
                  <c:v>2.4074000000000002E-2</c:v>
                </c:pt>
                <c:pt idx="26839">
                  <c:v>2.20466E-2</c:v>
                </c:pt>
                <c:pt idx="26840">
                  <c:v>2.0018299999999999E-2</c:v>
                </c:pt>
                <c:pt idx="26841">
                  <c:v>1.79898E-2</c:v>
                </c:pt>
                <c:pt idx="26842">
                  <c:v>1.5960700000000001E-2</c:v>
                </c:pt>
                <c:pt idx="26843">
                  <c:v>1.3931300000000001E-2</c:v>
                </c:pt>
                <c:pt idx="26844">
                  <c:v>1.1901399999999999E-2</c:v>
                </c:pt>
                <c:pt idx="26845" formatCode="0.00E+00">
                  <c:v>9.8731099999999992E-3</c:v>
                </c:pt>
                <c:pt idx="26846" formatCode="0.00E+00">
                  <c:v>7.8514299999999995E-3</c:v>
                </c:pt>
                <c:pt idx="26847" formatCode="0.00E+00">
                  <c:v>5.83819E-3</c:v>
                </c:pt>
                <c:pt idx="26848" formatCode="0.00E+00">
                  <c:v>3.8296599999999999E-3</c:v>
                </c:pt>
                <c:pt idx="26849" formatCode="0.00E+00">
                  <c:v>1.8232599999999999E-3</c:v>
                </c:pt>
                <c:pt idx="26850" formatCode="0.00E+00">
                  <c:v>-1.75873E-4</c:v>
                </c:pt>
                <c:pt idx="26851" formatCode="0.00E+00">
                  <c:v>-2.1596200000000001E-3</c:v>
                </c:pt>
                <c:pt idx="26852" formatCode="0.00E+00">
                  <c:v>-4.1258299999999996E-3</c:v>
                </c:pt>
                <c:pt idx="26853" formatCode="0.00E+00">
                  <c:v>-6.0767900000000003E-3</c:v>
                </c:pt>
                <c:pt idx="26854" formatCode="0.00E+00">
                  <c:v>-8.0133200000000009E-3</c:v>
                </c:pt>
                <c:pt idx="26855" formatCode="0.00E+00">
                  <c:v>-9.9330200000000007E-3</c:v>
                </c:pt>
                <c:pt idx="26856">
                  <c:v>-1.1831100000000001E-2</c:v>
                </c:pt>
                <c:pt idx="26857">
                  <c:v>-1.3703E-2</c:v>
                </c:pt>
                <c:pt idx="26858">
                  <c:v>-1.5546300000000001E-2</c:v>
                </c:pt>
                <c:pt idx="26859">
                  <c:v>-1.7356199999999999E-2</c:v>
                </c:pt>
                <c:pt idx="26860">
                  <c:v>-1.91238E-2</c:v>
                </c:pt>
                <c:pt idx="26861">
                  <c:v>-2.0843299999999999E-2</c:v>
                </c:pt>
                <c:pt idx="26862">
                  <c:v>-2.2517100000000002E-2</c:v>
                </c:pt>
                <c:pt idx="26863">
                  <c:v>-2.4151800000000001E-2</c:v>
                </c:pt>
                <c:pt idx="26864">
                  <c:v>-2.5753499999999999E-2</c:v>
                </c:pt>
                <c:pt idx="26865">
                  <c:v>-2.7326799999999998E-2</c:v>
                </c:pt>
                <c:pt idx="26866">
                  <c:v>-2.8873099999999999E-2</c:v>
                </c:pt>
                <c:pt idx="26867">
                  <c:v>-3.03907E-2</c:v>
                </c:pt>
                <c:pt idx="26868">
                  <c:v>-3.1880400000000003E-2</c:v>
                </c:pt>
                <c:pt idx="26869">
                  <c:v>-3.3345100000000003E-2</c:v>
                </c:pt>
                <c:pt idx="26870">
                  <c:v>-3.4786699999999997E-2</c:v>
                </c:pt>
                <c:pt idx="26871">
                  <c:v>-3.6205800000000003E-2</c:v>
                </c:pt>
                <c:pt idx="26872">
                  <c:v>-3.7599599999999997E-2</c:v>
                </c:pt>
                <c:pt idx="26873">
                  <c:v>-3.8962499999999997E-2</c:v>
                </c:pt>
                <c:pt idx="26874">
                  <c:v>-4.0290699999999999E-2</c:v>
                </c:pt>
                <c:pt idx="26875">
                  <c:v>-4.1585299999999999E-2</c:v>
                </c:pt>
                <c:pt idx="26876">
                  <c:v>-4.2850600000000003E-2</c:v>
                </c:pt>
                <c:pt idx="26877">
                  <c:v>-4.40889E-2</c:v>
                </c:pt>
                <c:pt idx="26878">
                  <c:v>-4.52971E-2</c:v>
                </c:pt>
                <c:pt idx="26879">
                  <c:v>-4.6467300000000003E-2</c:v>
                </c:pt>
                <c:pt idx="26880">
                  <c:v>-4.7593099999999999E-2</c:v>
                </c:pt>
                <c:pt idx="26881">
                  <c:v>-4.86725E-2</c:v>
                </c:pt>
                <c:pt idx="26882">
                  <c:v>-4.9705399999999997E-2</c:v>
                </c:pt>
                <c:pt idx="26883">
                  <c:v>-5.0691100000000003E-2</c:v>
                </c:pt>
                <c:pt idx="26884">
                  <c:v>-5.1628800000000002E-2</c:v>
                </c:pt>
                <c:pt idx="26885">
                  <c:v>-5.2521100000000001E-2</c:v>
                </c:pt>
                <c:pt idx="26886">
                  <c:v>-5.33724E-2</c:v>
                </c:pt>
                <c:pt idx="26887">
                  <c:v>-5.4186199999999997E-2</c:v>
                </c:pt>
                <c:pt idx="26888">
                  <c:v>-5.4962900000000002E-2</c:v>
                </c:pt>
                <c:pt idx="26889">
                  <c:v>-5.57022E-2</c:v>
                </c:pt>
                <c:pt idx="26890">
                  <c:v>-5.6402599999999997E-2</c:v>
                </c:pt>
                <c:pt idx="26891">
                  <c:v>-5.7062399999999999E-2</c:v>
                </c:pt>
                <c:pt idx="26892">
                  <c:v>-5.7682600000000001E-2</c:v>
                </c:pt>
                <c:pt idx="26893">
                  <c:v>-5.82651E-2</c:v>
                </c:pt>
                <c:pt idx="26894">
                  <c:v>-5.8806999999999998E-2</c:v>
                </c:pt>
                <c:pt idx="26895">
                  <c:v>-5.9305200000000002E-2</c:v>
                </c:pt>
                <c:pt idx="26896">
                  <c:v>-5.9762999999999997E-2</c:v>
                </c:pt>
                <c:pt idx="26897">
                  <c:v>-6.0188400000000003E-2</c:v>
                </c:pt>
                <c:pt idx="26898">
                  <c:v>-6.0585699999999999E-2</c:v>
                </c:pt>
                <c:pt idx="26899">
                  <c:v>-6.09566E-2</c:v>
                </c:pt>
                <c:pt idx="26900">
                  <c:v>-6.13077E-2</c:v>
                </c:pt>
                <c:pt idx="26901">
                  <c:v>-6.1645199999999997E-2</c:v>
                </c:pt>
                <c:pt idx="26902">
                  <c:v>-6.19667E-2</c:v>
                </c:pt>
                <c:pt idx="26903">
                  <c:v>-6.2267200000000002E-2</c:v>
                </c:pt>
                <c:pt idx="26904">
                  <c:v>-6.2544500000000003E-2</c:v>
                </c:pt>
                <c:pt idx="26905">
                  <c:v>-6.2797599999999995E-2</c:v>
                </c:pt>
                <c:pt idx="26906">
                  <c:v>-6.3022599999999998E-2</c:v>
                </c:pt>
                <c:pt idx="26907">
                  <c:v>-6.3215499999999994E-2</c:v>
                </c:pt>
                <c:pt idx="26908">
                  <c:v>-6.3380699999999998E-2</c:v>
                </c:pt>
                <c:pt idx="26909">
                  <c:v>-6.3527600000000004E-2</c:v>
                </c:pt>
                <c:pt idx="26910">
                  <c:v>-6.36631E-2</c:v>
                </c:pt>
                <c:pt idx="26911">
                  <c:v>-6.3789100000000001E-2</c:v>
                </c:pt>
                <c:pt idx="26912">
                  <c:v>-6.3904600000000006E-2</c:v>
                </c:pt>
                <c:pt idx="26913">
                  <c:v>-6.4007300000000003E-2</c:v>
                </c:pt>
                <c:pt idx="26914">
                  <c:v>-6.4093700000000003E-2</c:v>
                </c:pt>
                <c:pt idx="26915">
                  <c:v>-6.41621E-2</c:v>
                </c:pt>
                <c:pt idx="26916">
                  <c:v>-6.4214300000000002E-2</c:v>
                </c:pt>
                <c:pt idx="26917">
                  <c:v>-6.4252500000000004E-2</c:v>
                </c:pt>
                <c:pt idx="26918">
                  <c:v>-6.4277899999999999E-2</c:v>
                </c:pt>
                <c:pt idx="26919">
                  <c:v>-6.4292600000000005E-2</c:v>
                </c:pt>
                <c:pt idx="26920">
                  <c:v>-6.4299099999999998E-2</c:v>
                </c:pt>
                <c:pt idx="26921">
                  <c:v>-6.4301700000000003E-2</c:v>
                </c:pt>
                <c:pt idx="26922">
                  <c:v>-6.4304299999999995E-2</c:v>
                </c:pt>
                <c:pt idx="26923">
                  <c:v>-6.4307000000000003E-2</c:v>
                </c:pt>
                <c:pt idx="26924">
                  <c:v>-6.4308299999999999E-2</c:v>
                </c:pt>
                <c:pt idx="26925">
                  <c:v>-6.4308299999999999E-2</c:v>
                </c:pt>
                <c:pt idx="26926">
                  <c:v>-6.4308699999999996E-2</c:v>
                </c:pt>
                <c:pt idx="26927">
                  <c:v>-6.43122E-2</c:v>
                </c:pt>
                <c:pt idx="26928">
                  <c:v>-6.4320100000000005E-2</c:v>
                </c:pt>
                <c:pt idx="26929">
                  <c:v>-6.4330399999999996E-2</c:v>
                </c:pt>
                <c:pt idx="26930">
                  <c:v>-6.4340499999999995E-2</c:v>
                </c:pt>
                <c:pt idx="26931">
                  <c:v>-6.4352000000000006E-2</c:v>
                </c:pt>
                <c:pt idx="26932">
                  <c:v>-6.4370899999999995E-2</c:v>
                </c:pt>
                <c:pt idx="26933">
                  <c:v>-6.4399799999999993E-2</c:v>
                </c:pt>
                <c:pt idx="26934">
                  <c:v>-6.4436999999999994E-2</c:v>
                </c:pt>
                <c:pt idx="26935">
                  <c:v>-6.4485500000000001E-2</c:v>
                </c:pt>
                <c:pt idx="26936">
                  <c:v>-6.4549499999999996E-2</c:v>
                </c:pt>
                <c:pt idx="26937">
                  <c:v>-6.4627900000000002E-2</c:v>
                </c:pt>
                <c:pt idx="26938">
                  <c:v>-6.4717800000000006E-2</c:v>
                </c:pt>
                <c:pt idx="26939">
                  <c:v>-6.4818200000000006E-2</c:v>
                </c:pt>
                <c:pt idx="26940">
                  <c:v>-6.4929500000000001E-2</c:v>
                </c:pt>
                <c:pt idx="26941">
                  <c:v>-6.5050700000000003E-2</c:v>
                </c:pt>
                <c:pt idx="26942">
                  <c:v>-6.5177499999999999E-2</c:v>
                </c:pt>
                <c:pt idx="26943">
                  <c:v>-6.5307599999999993E-2</c:v>
                </c:pt>
                <c:pt idx="26944">
                  <c:v>-6.5443200000000007E-2</c:v>
                </c:pt>
                <c:pt idx="26945">
                  <c:v>-6.5587999999999994E-2</c:v>
                </c:pt>
                <c:pt idx="26946">
                  <c:v>-6.5740499999999993E-2</c:v>
                </c:pt>
                <c:pt idx="26947">
                  <c:v>-6.5889199999999995E-2</c:v>
                </c:pt>
                <c:pt idx="26948">
                  <c:v>-6.6021499999999997E-2</c:v>
                </c:pt>
                <c:pt idx="26949">
                  <c:v>-6.6134100000000001E-2</c:v>
                </c:pt>
                <c:pt idx="26950">
                  <c:v>-6.6228499999999996E-2</c:v>
                </c:pt>
                <c:pt idx="26951">
                  <c:v>-6.6307099999999994E-2</c:v>
                </c:pt>
                <c:pt idx="26952">
                  <c:v>-6.6376199999999996E-2</c:v>
                </c:pt>
                <c:pt idx="26953">
                  <c:v>-6.6440200000000005E-2</c:v>
                </c:pt>
                <c:pt idx="26954">
                  <c:v>-6.6496700000000006E-2</c:v>
                </c:pt>
                <c:pt idx="26955">
                  <c:v>-6.6543599999999994E-2</c:v>
                </c:pt>
                <c:pt idx="26956">
                  <c:v>-6.6586099999999995E-2</c:v>
                </c:pt>
                <c:pt idx="26957">
                  <c:v>-6.6633200000000004E-2</c:v>
                </c:pt>
                <c:pt idx="26958">
                  <c:v>-6.6691600000000004E-2</c:v>
                </c:pt>
                <c:pt idx="26959">
                  <c:v>-6.6765500000000005E-2</c:v>
                </c:pt>
                <c:pt idx="26960">
                  <c:v>-6.6858100000000004E-2</c:v>
                </c:pt>
                <c:pt idx="26961">
                  <c:v>-6.6969500000000001E-2</c:v>
                </c:pt>
                <c:pt idx="26962">
                  <c:v>-6.7099800000000001E-2</c:v>
                </c:pt>
                <c:pt idx="26963">
                  <c:v>-6.7250299999999999E-2</c:v>
                </c:pt>
                <c:pt idx="26964">
                  <c:v>-6.7418099999999995E-2</c:v>
                </c:pt>
                <c:pt idx="26965">
                  <c:v>-6.7592899999999997E-2</c:v>
                </c:pt>
                <c:pt idx="26966">
                  <c:v>-6.7760799999999996E-2</c:v>
                </c:pt>
                <c:pt idx="26967">
                  <c:v>-6.7911899999999997E-2</c:v>
                </c:pt>
                <c:pt idx="26968">
                  <c:v>-6.8042699999999998E-2</c:v>
                </c:pt>
                <c:pt idx="26969">
                  <c:v>-6.8152299999999999E-2</c:v>
                </c:pt>
                <c:pt idx="26970">
                  <c:v>-6.8236400000000003E-2</c:v>
                </c:pt>
                <c:pt idx="26971">
                  <c:v>-6.8284999999999998E-2</c:v>
                </c:pt>
                <c:pt idx="26972">
                  <c:v>-6.82923E-2</c:v>
                </c:pt>
                <c:pt idx="26973">
                  <c:v>-6.8265199999999998E-2</c:v>
                </c:pt>
                <c:pt idx="26974">
                  <c:v>-6.8215999999999999E-2</c:v>
                </c:pt>
                <c:pt idx="26975">
                  <c:v>-6.8151100000000006E-2</c:v>
                </c:pt>
                <c:pt idx="26976">
                  <c:v>-6.8071000000000007E-2</c:v>
                </c:pt>
                <c:pt idx="26977">
                  <c:v>-6.7973800000000001E-2</c:v>
                </c:pt>
                <c:pt idx="26978">
                  <c:v>-6.7856200000000005E-2</c:v>
                </c:pt>
                <c:pt idx="26979">
                  <c:v>-6.7713599999999999E-2</c:v>
                </c:pt>
                <c:pt idx="26980">
                  <c:v>-6.7544400000000004E-2</c:v>
                </c:pt>
                <c:pt idx="26981">
                  <c:v>-6.7349599999999996E-2</c:v>
                </c:pt>
                <c:pt idx="26982">
                  <c:v>-6.7130800000000004E-2</c:v>
                </c:pt>
                <c:pt idx="26983">
                  <c:v>-6.6891500000000007E-2</c:v>
                </c:pt>
                <c:pt idx="26984">
                  <c:v>-6.6638500000000003E-2</c:v>
                </c:pt>
                <c:pt idx="26985">
                  <c:v>-6.6380400000000006E-2</c:v>
                </c:pt>
                <c:pt idx="26986">
                  <c:v>-6.61244E-2</c:v>
                </c:pt>
                <c:pt idx="26987">
                  <c:v>-6.5875100000000006E-2</c:v>
                </c:pt>
                <c:pt idx="26988">
                  <c:v>-6.5638100000000005E-2</c:v>
                </c:pt>
                <c:pt idx="26989">
                  <c:v>-6.5417799999999998E-2</c:v>
                </c:pt>
                <c:pt idx="26990">
                  <c:v>-6.5215099999999998E-2</c:v>
                </c:pt>
                <c:pt idx="26991">
                  <c:v>-6.5023999999999998E-2</c:v>
                </c:pt>
                <c:pt idx="26992">
                  <c:v>-6.48368E-2</c:v>
                </c:pt>
                <c:pt idx="26993">
                  <c:v>-6.4653500000000003E-2</c:v>
                </c:pt>
                <c:pt idx="26994">
                  <c:v>-6.4477999999999994E-2</c:v>
                </c:pt>
                <c:pt idx="26995">
                  <c:v>-6.4311900000000005E-2</c:v>
                </c:pt>
                <c:pt idx="26996">
                  <c:v>-6.41592E-2</c:v>
                </c:pt>
                <c:pt idx="26997">
                  <c:v>-6.4026E-2</c:v>
                </c:pt>
                <c:pt idx="26998">
                  <c:v>-6.3910400000000006E-2</c:v>
                </c:pt>
                <c:pt idx="26999">
                  <c:v>-6.3802899999999996E-2</c:v>
                </c:pt>
                <c:pt idx="27000">
                  <c:v>-6.3699000000000006E-2</c:v>
                </c:pt>
                <c:pt idx="27001">
                  <c:v>-6.3603800000000002E-2</c:v>
                </c:pt>
                <c:pt idx="27002">
                  <c:v>-6.3525100000000001E-2</c:v>
                </c:pt>
                <c:pt idx="27003">
                  <c:v>-6.3467399999999993E-2</c:v>
                </c:pt>
                <c:pt idx="27004">
                  <c:v>-6.3431799999999997E-2</c:v>
                </c:pt>
                <c:pt idx="27005">
                  <c:v>-6.3420199999999996E-2</c:v>
                </c:pt>
                <c:pt idx="27006">
                  <c:v>-6.3436699999999999E-2</c:v>
                </c:pt>
                <c:pt idx="27007">
                  <c:v>-6.3483300000000006E-2</c:v>
                </c:pt>
                <c:pt idx="27008">
                  <c:v>-6.35627E-2</c:v>
                </c:pt>
                <c:pt idx="27009">
                  <c:v>-6.3681299999999996E-2</c:v>
                </c:pt>
                <c:pt idx="27010">
                  <c:v>-6.3842800000000005E-2</c:v>
                </c:pt>
                <c:pt idx="27011">
                  <c:v>-6.4041799999999996E-2</c:v>
                </c:pt>
                <c:pt idx="27012">
                  <c:v>-6.4272800000000005E-2</c:v>
                </c:pt>
                <c:pt idx="27013">
                  <c:v>-6.4536899999999994E-2</c:v>
                </c:pt>
                <c:pt idx="27014">
                  <c:v>-6.4836400000000002E-2</c:v>
                </c:pt>
                <c:pt idx="27015">
                  <c:v>-6.5170500000000006E-2</c:v>
                </c:pt>
                <c:pt idx="27016">
                  <c:v>-6.5534999999999996E-2</c:v>
                </c:pt>
                <c:pt idx="27017">
                  <c:v>-6.5921199999999999E-2</c:v>
                </c:pt>
                <c:pt idx="27018">
                  <c:v>-6.6321699999999997E-2</c:v>
                </c:pt>
                <c:pt idx="27019">
                  <c:v>-6.6738500000000006E-2</c:v>
                </c:pt>
                <c:pt idx="27020">
                  <c:v>-6.7177500000000001E-2</c:v>
                </c:pt>
                <c:pt idx="27021">
                  <c:v>-6.76427E-2</c:v>
                </c:pt>
                <c:pt idx="27022">
                  <c:v>-6.8137000000000003E-2</c:v>
                </c:pt>
                <c:pt idx="27023">
                  <c:v>-6.8663199999999994E-2</c:v>
                </c:pt>
                <c:pt idx="27024">
                  <c:v>-6.9222099999999995E-2</c:v>
                </c:pt>
                <c:pt idx="27025">
                  <c:v>-6.9817000000000004E-2</c:v>
                </c:pt>
                <c:pt idx="27026">
                  <c:v>-7.0453199999999994E-2</c:v>
                </c:pt>
                <c:pt idx="27027">
                  <c:v>-7.1129200000000004E-2</c:v>
                </c:pt>
                <c:pt idx="27028">
                  <c:v>-7.1835899999999994E-2</c:v>
                </c:pt>
                <c:pt idx="27029">
                  <c:v>-7.2567800000000002E-2</c:v>
                </c:pt>
                <c:pt idx="27030">
                  <c:v>-7.3327600000000007E-2</c:v>
                </c:pt>
                <c:pt idx="27031">
                  <c:v>-7.4118199999999995E-2</c:v>
                </c:pt>
                <c:pt idx="27032">
                  <c:v>-7.4937000000000004E-2</c:v>
                </c:pt>
                <c:pt idx="27033">
                  <c:v>-7.5778999999999999E-2</c:v>
                </c:pt>
                <c:pt idx="27034">
                  <c:v>-7.6640799999999995E-2</c:v>
                </c:pt>
                <c:pt idx="27035">
                  <c:v>-7.7519400000000002E-2</c:v>
                </c:pt>
                <c:pt idx="27036">
                  <c:v>-7.8409599999999996E-2</c:v>
                </c:pt>
                <c:pt idx="27037">
                  <c:v>-7.9303299999999993E-2</c:v>
                </c:pt>
                <c:pt idx="27038">
                  <c:v>-8.0192899999999998E-2</c:v>
                </c:pt>
                <c:pt idx="27039">
                  <c:v>-8.1073699999999999E-2</c:v>
                </c:pt>
                <c:pt idx="27040">
                  <c:v>-8.1946400000000003E-2</c:v>
                </c:pt>
                <c:pt idx="27041">
                  <c:v>-8.2815E-2</c:v>
                </c:pt>
                <c:pt idx="27042">
                  <c:v>-8.3683099999999996E-2</c:v>
                </c:pt>
                <c:pt idx="27043">
                  <c:v>-8.4552699999999995E-2</c:v>
                </c:pt>
                <c:pt idx="27044">
                  <c:v>-8.5428699999999996E-2</c:v>
                </c:pt>
                <c:pt idx="27045">
                  <c:v>-8.63202E-2</c:v>
                </c:pt>
                <c:pt idx="27046">
                  <c:v>-8.7236300000000003E-2</c:v>
                </c:pt>
                <c:pt idx="27047">
                  <c:v>-8.8182700000000003E-2</c:v>
                </c:pt>
                <c:pt idx="27048">
                  <c:v>-8.9157700000000006E-2</c:v>
                </c:pt>
                <c:pt idx="27049">
                  <c:v>-9.0151099999999998E-2</c:v>
                </c:pt>
                <c:pt idx="27050">
                  <c:v>-9.1149599999999997E-2</c:v>
                </c:pt>
                <c:pt idx="27051">
                  <c:v>-9.2145699999999997E-2</c:v>
                </c:pt>
                <c:pt idx="27052">
                  <c:v>-9.3143100000000006E-2</c:v>
                </c:pt>
                <c:pt idx="27053">
                  <c:v>-9.4155000000000003E-2</c:v>
                </c:pt>
                <c:pt idx="27054">
                  <c:v>-9.5193799999999995E-2</c:v>
                </c:pt>
                <c:pt idx="27055">
                  <c:v>-9.62557E-2</c:v>
                </c:pt>
                <c:pt idx="27056">
                  <c:v>-9.7323000000000007E-2</c:v>
                </c:pt>
                <c:pt idx="27057">
                  <c:v>-9.8378800000000002E-2</c:v>
                </c:pt>
                <c:pt idx="27058">
                  <c:v>-9.9414100000000005E-2</c:v>
                </c:pt>
                <c:pt idx="27059">
                  <c:v>-0.100422</c:v>
                </c:pt>
                <c:pt idx="27060">
                  <c:v>-0.101394</c:v>
                </c:pt>
                <c:pt idx="27061">
                  <c:v>-0.102323</c:v>
                </c:pt>
                <c:pt idx="27062">
                  <c:v>-0.103211</c:v>
                </c:pt>
                <c:pt idx="27063">
                  <c:v>-0.104071</c:v>
                </c:pt>
                <c:pt idx="27064">
                  <c:v>-0.10491399999999999</c:v>
                </c:pt>
                <c:pt idx="27065">
                  <c:v>-0.10574699999999999</c:v>
                </c:pt>
                <c:pt idx="27066">
                  <c:v>-0.106572</c:v>
                </c:pt>
                <c:pt idx="27067">
                  <c:v>-0.10738499999999999</c:v>
                </c:pt>
                <c:pt idx="27068">
                  <c:v>-0.10817499999999999</c:v>
                </c:pt>
                <c:pt idx="27069">
                  <c:v>-0.10893899999999999</c:v>
                </c:pt>
                <c:pt idx="27070">
                  <c:v>-0.10967499999999999</c:v>
                </c:pt>
                <c:pt idx="27071">
                  <c:v>-0.110385</c:v>
                </c:pt>
                <c:pt idx="27072">
                  <c:v>-0.111066</c:v>
                </c:pt>
                <c:pt idx="27073">
                  <c:v>-0.111722</c:v>
                </c:pt>
                <c:pt idx="27074">
                  <c:v>-0.11235299999999999</c:v>
                </c:pt>
                <c:pt idx="27075">
                  <c:v>-0.11296100000000001</c:v>
                </c:pt>
                <c:pt idx="27076">
                  <c:v>-0.11354400000000001</c:v>
                </c:pt>
                <c:pt idx="27077">
                  <c:v>-0.11409999999999999</c:v>
                </c:pt>
                <c:pt idx="27078">
                  <c:v>-0.114621</c:v>
                </c:pt>
                <c:pt idx="27079">
                  <c:v>-0.115097</c:v>
                </c:pt>
                <c:pt idx="27080">
                  <c:v>-0.11552800000000001</c:v>
                </c:pt>
                <c:pt idx="27081">
                  <c:v>-0.11591600000000001</c:v>
                </c:pt>
                <c:pt idx="27082">
                  <c:v>-0.11626300000000001</c:v>
                </c:pt>
                <c:pt idx="27083">
                  <c:v>-0.116564</c:v>
                </c:pt>
                <c:pt idx="27084">
                  <c:v>-0.116813</c:v>
                </c:pt>
                <c:pt idx="27085">
                  <c:v>-0.117003</c:v>
                </c:pt>
                <c:pt idx="27086">
                  <c:v>-0.117128</c:v>
                </c:pt>
                <c:pt idx="27087">
                  <c:v>-0.11719300000000001</c:v>
                </c:pt>
                <c:pt idx="27088">
                  <c:v>-0.117211</c:v>
                </c:pt>
                <c:pt idx="27089">
                  <c:v>-0.11719400000000001</c:v>
                </c:pt>
                <c:pt idx="27090">
                  <c:v>-0.117144</c:v>
                </c:pt>
                <c:pt idx="27091">
                  <c:v>-0.11705599999999999</c:v>
                </c:pt>
                <c:pt idx="27092">
                  <c:v>-0.116934</c:v>
                </c:pt>
                <c:pt idx="27093">
                  <c:v>-0.11677800000000001</c:v>
                </c:pt>
                <c:pt idx="27094">
                  <c:v>-0.116581</c:v>
                </c:pt>
                <c:pt idx="27095">
                  <c:v>-0.116339</c:v>
                </c:pt>
                <c:pt idx="27096">
                  <c:v>-0.11605799999999999</c:v>
                </c:pt>
                <c:pt idx="27097">
                  <c:v>-0.115755</c:v>
                </c:pt>
                <c:pt idx="27098">
                  <c:v>-0.115439</c:v>
                </c:pt>
                <c:pt idx="27099">
                  <c:v>-0.115111</c:v>
                </c:pt>
                <c:pt idx="27100">
                  <c:v>-0.11476500000000001</c:v>
                </c:pt>
                <c:pt idx="27101">
                  <c:v>-0.11439299999999999</c:v>
                </c:pt>
                <c:pt idx="27102">
                  <c:v>-0.113987</c:v>
                </c:pt>
                <c:pt idx="27103">
                  <c:v>-0.113541</c:v>
                </c:pt>
                <c:pt idx="27104">
                  <c:v>-0.11305800000000001</c:v>
                </c:pt>
                <c:pt idx="27105">
                  <c:v>-0.112543</c:v>
                </c:pt>
                <c:pt idx="27106">
                  <c:v>-0.112001</c:v>
                </c:pt>
                <c:pt idx="27107">
                  <c:v>-0.11143500000000001</c:v>
                </c:pt>
                <c:pt idx="27108">
                  <c:v>-0.110849</c:v>
                </c:pt>
                <c:pt idx="27109">
                  <c:v>-0.11025</c:v>
                </c:pt>
                <c:pt idx="27110">
                  <c:v>-0.10964400000000001</c:v>
                </c:pt>
                <c:pt idx="27111">
                  <c:v>-0.10904</c:v>
                </c:pt>
                <c:pt idx="27112">
                  <c:v>-0.10843700000000001</c:v>
                </c:pt>
                <c:pt idx="27113">
                  <c:v>-0.107831</c:v>
                </c:pt>
                <c:pt idx="27114">
                  <c:v>-0.10721899999999999</c:v>
                </c:pt>
                <c:pt idx="27115">
                  <c:v>-0.106604</c:v>
                </c:pt>
                <c:pt idx="27116">
                  <c:v>-0.10599500000000001</c:v>
                </c:pt>
                <c:pt idx="27117">
                  <c:v>-0.10540099999999999</c:v>
                </c:pt>
                <c:pt idx="27118">
                  <c:v>-0.104826</c:v>
                </c:pt>
                <c:pt idx="27119">
                  <c:v>-0.104269</c:v>
                </c:pt>
                <c:pt idx="27120">
                  <c:v>-0.103723</c:v>
                </c:pt>
                <c:pt idx="27121">
                  <c:v>-0.103188</c:v>
                </c:pt>
                <c:pt idx="27122">
                  <c:v>-0.10266500000000001</c:v>
                </c:pt>
                <c:pt idx="27123">
                  <c:v>-0.10215399999999999</c:v>
                </c:pt>
                <c:pt idx="27124">
                  <c:v>-0.10166500000000001</c:v>
                </c:pt>
                <c:pt idx="27125">
                  <c:v>-0.101211</c:v>
                </c:pt>
                <c:pt idx="27126">
                  <c:v>-0.10079299999999999</c:v>
                </c:pt>
                <c:pt idx="27127">
                  <c:v>-0.10041</c:v>
                </c:pt>
                <c:pt idx="27128">
                  <c:v>-0.100068</c:v>
                </c:pt>
                <c:pt idx="27129">
                  <c:v>-9.9779900000000005E-2</c:v>
                </c:pt>
                <c:pt idx="27130">
                  <c:v>-9.9546899999999994E-2</c:v>
                </c:pt>
                <c:pt idx="27131">
                  <c:v>-9.9361699999999997E-2</c:v>
                </c:pt>
                <c:pt idx="27132">
                  <c:v>-9.9220000000000003E-2</c:v>
                </c:pt>
                <c:pt idx="27133">
                  <c:v>-9.9126900000000004E-2</c:v>
                </c:pt>
                <c:pt idx="27134">
                  <c:v>-9.90843E-2</c:v>
                </c:pt>
                <c:pt idx="27135">
                  <c:v>-9.9083299999999999E-2</c:v>
                </c:pt>
                <c:pt idx="27136">
                  <c:v>-9.9115300000000003E-2</c:v>
                </c:pt>
                <c:pt idx="27137">
                  <c:v>-9.9178500000000003E-2</c:v>
                </c:pt>
                <c:pt idx="27138">
                  <c:v>-9.9271300000000007E-2</c:v>
                </c:pt>
                <c:pt idx="27139">
                  <c:v>-9.9392800000000003E-2</c:v>
                </c:pt>
                <c:pt idx="27140">
                  <c:v>-9.9553699999999995E-2</c:v>
                </c:pt>
                <c:pt idx="27141">
                  <c:v>-9.9771899999999997E-2</c:v>
                </c:pt>
                <c:pt idx="27142">
                  <c:v>-0.100059</c:v>
                </c:pt>
                <c:pt idx="27143">
                  <c:v>-0.100411</c:v>
                </c:pt>
                <c:pt idx="27144">
                  <c:v>-0.100816</c:v>
                </c:pt>
                <c:pt idx="27145">
                  <c:v>-0.101261</c:v>
                </c:pt>
                <c:pt idx="27146">
                  <c:v>-0.101746</c:v>
                </c:pt>
                <c:pt idx="27147">
                  <c:v>-0.10227600000000001</c:v>
                </c:pt>
                <c:pt idx="27148">
                  <c:v>-0.102851</c:v>
                </c:pt>
                <c:pt idx="27149">
                  <c:v>-0.103476</c:v>
                </c:pt>
                <c:pt idx="27150">
                  <c:v>-0.10416499999999999</c:v>
                </c:pt>
                <c:pt idx="27151">
                  <c:v>-0.104933</c:v>
                </c:pt>
                <c:pt idx="27152">
                  <c:v>-0.105778</c:v>
                </c:pt>
                <c:pt idx="27153">
                  <c:v>-0.10669099999999999</c:v>
                </c:pt>
                <c:pt idx="27154">
                  <c:v>-0.107665</c:v>
                </c:pt>
                <c:pt idx="27155">
                  <c:v>-0.108693</c:v>
                </c:pt>
                <c:pt idx="27156">
                  <c:v>-0.109777</c:v>
                </c:pt>
                <c:pt idx="27157">
                  <c:v>-0.110917</c:v>
                </c:pt>
                <c:pt idx="27158">
                  <c:v>-0.112113</c:v>
                </c:pt>
                <c:pt idx="27159">
                  <c:v>-0.11336</c:v>
                </c:pt>
                <c:pt idx="27160">
                  <c:v>-0.11466</c:v>
                </c:pt>
                <c:pt idx="27161">
                  <c:v>-0.116021</c:v>
                </c:pt>
                <c:pt idx="27162">
                  <c:v>-0.11744499999999999</c:v>
                </c:pt>
                <c:pt idx="27163">
                  <c:v>-0.118924</c:v>
                </c:pt>
                <c:pt idx="27164">
                  <c:v>-0.120447</c:v>
                </c:pt>
                <c:pt idx="27165">
                  <c:v>-0.122005</c:v>
                </c:pt>
                <c:pt idx="27166">
                  <c:v>-0.12359100000000001</c:v>
                </c:pt>
                <c:pt idx="27167">
                  <c:v>-0.12520200000000001</c:v>
                </c:pt>
                <c:pt idx="27168">
                  <c:v>-0.12683700000000001</c:v>
                </c:pt>
                <c:pt idx="27169">
                  <c:v>-0.12850300000000001</c:v>
                </c:pt>
                <c:pt idx="27170">
                  <c:v>-0.13020999999999999</c:v>
                </c:pt>
                <c:pt idx="27171">
                  <c:v>-0.131962</c:v>
                </c:pt>
                <c:pt idx="27172">
                  <c:v>-0.13375300000000001</c:v>
                </c:pt>
                <c:pt idx="27173">
                  <c:v>-0.135575</c:v>
                </c:pt>
                <c:pt idx="27174">
                  <c:v>-0.137433</c:v>
                </c:pt>
                <c:pt idx="27175">
                  <c:v>-0.13933999999999999</c:v>
                </c:pt>
                <c:pt idx="27176">
                  <c:v>-0.14130899999999999</c:v>
                </c:pt>
                <c:pt idx="27177">
                  <c:v>-0.14333699999999999</c:v>
                </c:pt>
                <c:pt idx="27178">
                  <c:v>-0.14541999999999999</c:v>
                </c:pt>
                <c:pt idx="27179">
                  <c:v>-0.14755799999999999</c:v>
                </c:pt>
                <c:pt idx="27180">
                  <c:v>-0.14974799999999999</c:v>
                </c:pt>
                <c:pt idx="27181">
                  <c:v>-0.15198</c:v>
                </c:pt>
                <c:pt idx="27182">
                  <c:v>-0.15423400000000001</c:v>
                </c:pt>
                <c:pt idx="27183">
                  <c:v>-0.156502</c:v>
                </c:pt>
                <c:pt idx="27184">
                  <c:v>-0.15878600000000001</c:v>
                </c:pt>
                <c:pt idx="27185">
                  <c:v>-0.16108700000000001</c:v>
                </c:pt>
                <c:pt idx="27186">
                  <c:v>-0.16340399999999999</c:v>
                </c:pt>
                <c:pt idx="27187">
                  <c:v>-0.16572899999999999</c:v>
                </c:pt>
                <c:pt idx="27188">
                  <c:v>-0.16805200000000001</c:v>
                </c:pt>
                <c:pt idx="27189">
                  <c:v>-0.17036100000000001</c:v>
                </c:pt>
                <c:pt idx="27190">
                  <c:v>-0.17265</c:v>
                </c:pt>
                <c:pt idx="27191">
                  <c:v>-0.174926</c:v>
                </c:pt>
                <c:pt idx="27192">
                  <c:v>-0.17719499999999999</c:v>
                </c:pt>
                <c:pt idx="27193">
                  <c:v>-0.17946400000000001</c:v>
                </c:pt>
                <c:pt idx="27194">
                  <c:v>-0.18174100000000001</c:v>
                </c:pt>
                <c:pt idx="27195">
                  <c:v>-0.18402299999999999</c:v>
                </c:pt>
                <c:pt idx="27196">
                  <c:v>-0.186304</c:v>
                </c:pt>
                <c:pt idx="27197">
                  <c:v>-0.18857499999999999</c:v>
                </c:pt>
                <c:pt idx="27198">
                  <c:v>-0.190832</c:v>
                </c:pt>
                <c:pt idx="27199">
                  <c:v>-0.19306400000000001</c:v>
                </c:pt>
                <c:pt idx="27200">
                  <c:v>-0.19525999999999999</c:v>
                </c:pt>
                <c:pt idx="27201">
                  <c:v>-0.19741600000000001</c:v>
                </c:pt>
                <c:pt idx="27202">
                  <c:v>-0.199543</c:v>
                </c:pt>
                <c:pt idx="27203">
                  <c:v>-0.20164599999999999</c:v>
                </c:pt>
                <c:pt idx="27204">
                  <c:v>-0.20372000000000001</c:v>
                </c:pt>
                <c:pt idx="27205">
                  <c:v>-0.20575599999999999</c:v>
                </c:pt>
                <c:pt idx="27206">
                  <c:v>-0.20774899999999999</c:v>
                </c:pt>
                <c:pt idx="27207">
                  <c:v>-0.2097</c:v>
                </c:pt>
                <c:pt idx="27208">
                  <c:v>-0.21161099999999999</c:v>
                </c:pt>
                <c:pt idx="27209">
                  <c:v>-0.213477</c:v>
                </c:pt>
                <c:pt idx="27210">
                  <c:v>-0.21530099999999999</c:v>
                </c:pt>
                <c:pt idx="27211">
                  <c:v>-0.217084</c:v>
                </c:pt>
                <c:pt idx="27212">
                  <c:v>-0.21882199999999999</c:v>
                </c:pt>
                <c:pt idx="27213">
                  <c:v>-0.22051000000000001</c:v>
                </c:pt>
                <c:pt idx="27214">
                  <c:v>-0.22214100000000001</c:v>
                </c:pt>
                <c:pt idx="27215">
                  <c:v>-0.223714</c:v>
                </c:pt>
                <c:pt idx="27216">
                  <c:v>-0.22522400000000001</c:v>
                </c:pt>
                <c:pt idx="27217">
                  <c:v>-0.22667100000000001</c:v>
                </c:pt>
                <c:pt idx="27218">
                  <c:v>-0.22805800000000001</c:v>
                </c:pt>
                <c:pt idx="27219">
                  <c:v>-0.22938700000000001</c:v>
                </c:pt>
                <c:pt idx="27220">
                  <c:v>-0.230659</c:v>
                </c:pt>
                <c:pt idx="27221">
                  <c:v>-0.23187199999999999</c:v>
                </c:pt>
                <c:pt idx="27222">
                  <c:v>-0.23302</c:v>
                </c:pt>
                <c:pt idx="27223">
                  <c:v>-0.234095</c:v>
                </c:pt>
                <c:pt idx="27224">
                  <c:v>-0.235093</c:v>
                </c:pt>
                <c:pt idx="27225">
                  <c:v>-0.23600499999999999</c:v>
                </c:pt>
                <c:pt idx="27226">
                  <c:v>-0.23682400000000001</c:v>
                </c:pt>
                <c:pt idx="27227">
                  <c:v>-0.23754800000000001</c:v>
                </c:pt>
                <c:pt idx="27228">
                  <c:v>-0.238178</c:v>
                </c:pt>
                <c:pt idx="27229">
                  <c:v>-0.23871200000000001</c:v>
                </c:pt>
                <c:pt idx="27230">
                  <c:v>-0.23914299999999999</c:v>
                </c:pt>
                <c:pt idx="27231">
                  <c:v>-0.23947199999999999</c:v>
                </c:pt>
                <c:pt idx="27232">
                  <c:v>-0.239707</c:v>
                </c:pt>
                <c:pt idx="27233">
                  <c:v>-0.23985500000000001</c:v>
                </c:pt>
                <c:pt idx="27234">
                  <c:v>-0.239922</c:v>
                </c:pt>
                <c:pt idx="27235">
                  <c:v>-0.23991499999999999</c:v>
                </c:pt>
                <c:pt idx="27236">
                  <c:v>-0.239838</c:v>
                </c:pt>
                <c:pt idx="27237">
                  <c:v>-0.23968700000000001</c:v>
                </c:pt>
                <c:pt idx="27238">
                  <c:v>-0.23946500000000001</c:v>
                </c:pt>
                <c:pt idx="27239">
                  <c:v>-0.239181</c:v>
                </c:pt>
                <c:pt idx="27240">
                  <c:v>-0.23880999999999999</c:v>
                </c:pt>
                <c:pt idx="27241">
                  <c:v>-0.23830799999999999</c:v>
                </c:pt>
                <c:pt idx="27242">
                  <c:v>-0.237704</c:v>
                </c:pt>
                <c:pt idx="27243">
                  <c:v>-0.23705100000000001</c:v>
                </c:pt>
                <c:pt idx="27244">
                  <c:v>-0.23633399999999999</c:v>
                </c:pt>
                <c:pt idx="27245">
                  <c:v>-0.23553299999999999</c:v>
                </c:pt>
                <c:pt idx="27246">
                  <c:v>-0.234656</c:v>
                </c:pt>
                <c:pt idx="27247">
                  <c:v>-0.23371</c:v>
                </c:pt>
                <c:pt idx="27248">
                  <c:v>-0.232686</c:v>
                </c:pt>
                <c:pt idx="27249">
                  <c:v>-0.23157800000000001</c:v>
                </c:pt>
                <c:pt idx="27250">
                  <c:v>-0.23038600000000001</c:v>
                </c:pt>
                <c:pt idx="27251">
                  <c:v>-0.22911699999999999</c:v>
                </c:pt>
                <c:pt idx="27252">
                  <c:v>-0.22777900000000001</c:v>
                </c:pt>
                <c:pt idx="27253">
                  <c:v>-0.22637699999999999</c:v>
                </c:pt>
                <c:pt idx="27254">
                  <c:v>-0.224913</c:v>
                </c:pt>
                <c:pt idx="27255">
                  <c:v>-0.22338</c:v>
                </c:pt>
                <c:pt idx="27256">
                  <c:v>-0.221779</c:v>
                </c:pt>
                <c:pt idx="27257">
                  <c:v>-0.220114</c:v>
                </c:pt>
                <c:pt idx="27258">
                  <c:v>-0.218392</c:v>
                </c:pt>
                <c:pt idx="27259">
                  <c:v>-0.21662000000000001</c:v>
                </c:pt>
                <c:pt idx="27260">
                  <c:v>-0.214807</c:v>
                </c:pt>
                <c:pt idx="27261">
                  <c:v>-0.21296499999999999</c:v>
                </c:pt>
                <c:pt idx="27262">
                  <c:v>-0.21110100000000001</c:v>
                </c:pt>
                <c:pt idx="27263">
                  <c:v>-0.20921799999999999</c:v>
                </c:pt>
                <c:pt idx="27264">
                  <c:v>-0.207319</c:v>
                </c:pt>
                <c:pt idx="27265">
                  <c:v>-0.205403</c:v>
                </c:pt>
                <c:pt idx="27266">
                  <c:v>-0.20346</c:v>
                </c:pt>
                <c:pt idx="27267">
                  <c:v>-0.201484</c:v>
                </c:pt>
                <c:pt idx="27268">
                  <c:v>-0.19948199999999999</c:v>
                </c:pt>
                <c:pt idx="27269">
                  <c:v>-0.197464</c:v>
                </c:pt>
                <c:pt idx="27270">
                  <c:v>-0.19543099999999999</c:v>
                </c:pt>
                <c:pt idx="27271">
                  <c:v>-0.193382</c:v>
                </c:pt>
                <c:pt idx="27272">
                  <c:v>-0.19131899999999999</c:v>
                </c:pt>
                <c:pt idx="27273">
                  <c:v>-0.18924099999999999</c:v>
                </c:pt>
                <c:pt idx="27274">
                  <c:v>-0.187143</c:v>
                </c:pt>
                <c:pt idx="27275">
                  <c:v>-0.18502099999999999</c:v>
                </c:pt>
                <c:pt idx="27276">
                  <c:v>-0.18287999999999999</c:v>
                </c:pt>
                <c:pt idx="27277">
                  <c:v>-0.18073</c:v>
                </c:pt>
                <c:pt idx="27278">
                  <c:v>-0.17857100000000001</c:v>
                </c:pt>
                <c:pt idx="27279">
                  <c:v>-0.17640400000000001</c:v>
                </c:pt>
                <c:pt idx="27280">
                  <c:v>-0.174233</c:v>
                </c:pt>
                <c:pt idx="27281">
                  <c:v>-0.172068</c:v>
                </c:pt>
                <c:pt idx="27282">
                  <c:v>-0.169909</c:v>
                </c:pt>
                <c:pt idx="27283">
                  <c:v>-0.16775699999999999</c:v>
                </c:pt>
                <c:pt idx="27284">
                  <c:v>-0.16561699999999999</c:v>
                </c:pt>
                <c:pt idx="27285">
                  <c:v>-0.163494</c:v>
                </c:pt>
                <c:pt idx="27286">
                  <c:v>-0.16139000000000001</c:v>
                </c:pt>
                <c:pt idx="27287">
                  <c:v>-0.1593</c:v>
                </c:pt>
                <c:pt idx="27288">
                  <c:v>-0.157224</c:v>
                </c:pt>
                <c:pt idx="27289">
                  <c:v>-0.15516099999999999</c:v>
                </c:pt>
                <c:pt idx="27290">
                  <c:v>-0.15311</c:v>
                </c:pt>
                <c:pt idx="27291">
                  <c:v>-0.15107100000000001</c:v>
                </c:pt>
                <c:pt idx="27292">
                  <c:v>-0.14904999999999999</c:v>
                </c:pt>
                <c:pt idx="27293">
                  <c:v>-0.14705399999999999</c:v>
                </c:pt>
                <c:pt idx="27294">
                  <c:v>-0.145093</c:v>
                </c:pt>
                <c:pt idx="27295">
                  <c:v>-0.14317199999999999</c:v>
                </c:pt>
                <c:pt idx="27296">
                  <c:v>-0.141292</c:v>
                </c:pt>
                <c:pt idx="27297">
                  <c:v>-0.13945399999999999</c:v>
                </c:pt>
                <c:pt idx="27298">
                  <c:v>-0.137658</c:v>
                </c:pt>
                <c:pt idx="27299">
                  <c:v>-0.135908</c:v>
                </c:pt>
                <c:pt idx="27300">
                  <c:v>-0.13420099999999999</c:v>
                </c:pt>
                <c:pt idx="27301">
                  <c:v>-0.13253400000000001</c:v>
                </c:pt>
                <c:pt idx="27302">
                  <c:v>-0.13090399999999999</c:v>
                </c:pt>
                <c:pt idx="27303">
                  <c:v>-0.12931000000000001</c:v>
                </c:pt>
                <c:pt idx="27304">
                  <c:v>-0.12775500000000001</c:v>
                </c:pt>
                <c:pt idx="27305">
                  <c:v>-0.126246</c:v>
                </c:pt>
                <c:pt idx="27306">
                  <c:v>-0.12478300000000001</c:v>
                </c:pt>
                <c:pt idx="27307">
                  <c:v>-0.12335</c:v>
                </c:pt>
                <c:pt idx="27308">
                  <c:v>-0.121936</c:v>
                </c:pt>
                <c:pt idx="27309">
                  <c:v>-0.12053899999999999</c:v>
                </c:pt>
                <c:pt idx="27310">
                  <c:v>-0.11916300000000001</c:v>
                </c:pt>
                <c:pt idx="27311">
                  <c:v>-0.117815</c:v>
                </c:pt>
                <c:pt idx="27312">
                  <c:v>-0.116508</c:v>
                </c:pt>
                <c:pt idx="27313">
                  <c:v>-0.11525199999999999</c:v>
                </c:pt>
                <c:pt idx="27314">
                  <c:v>-0.11404599999999999</c:v>
                </c:pt>
                <c:pt idx="27315">
                  <c:v>-0.11287999999999999</c:v>
                </c:pt>
                <c:pt idx="27316">
                  <c:v>-0.11176</c:v>
                </c:pt>
                <c:pt idx="27317">
                  <c:v>-0.110696</c:v>
                </c:pt>
                <c:pt idx="27318">
                  <c:v>-0.10968899999999999</c:v>
                </c:pt>
                <c:pt idx="27319">
                  <c:v>-0.108741</c:v>
                </c:pt>
                <c:pt idx="27320">
                  <c:v>-0.10786</c:v>
                </c:pt>
                <c:pt idx="27321">
                  <c:v>-0.107055</c:v>
                </c:pt>
                <c:pt idx="27322">
                  <c:v>-0.106327</c:v>
                </c:pt>
                <c:pt idx="27323">
                  <c:v>-0.10567</c:v>
                </c:pt>
                <c:pt idx="27324">
                  <c:v>-0.105073</c:v>
                </c:pt>
                <c:pt idx="27325">
                  <c:v>-0.10453</c:v>
                </c:pt>
                <c:pt idx="27326">
                  <c:v>-0.104042</c:v>
                </c:pt>
                <c:pt idx="27327">
                  <c:v>-0.103607</c:v>
                </c:pt>
                <c:pt idx="27328">
                  <c:v>-0.10318099999999999</c:v>
                </c:pt>
                <c:pt idx="27329">
                  <c:v>-0.10276399999999999</c:v>
                </c:pt>
                <c:pt idx="27330">
                  <c:v>-0.102418</c:v>
                </c:pt>
                <c:pt idx="27331">
                  <c:v>-0.10215100000000001</c:v>
                </c:pt>
                <c:pt idx="27332">
                  <c:v>-0.101911</c:v>
                </c:pt>
                <c:pt idx="27333">
                  <c:v>-0.101687</c:v>
                </c:pt>
                <c:pt idx="27334">
                  <c:v>-0.101495</c:v>
                </c:pt>
                <c:pt idx="27335">
                  <c:v>-0.10133399999999999</c:v>
                </c:pt>
                <c:pt idx="27336">
                  <c:v>-0.1012</c:v>
                </c:pt>
                <c:pt idx="27337">
                  <c:v>-0.101093</c:v>
                </c:pt>
                <c:pt idx="27338">
                  <c:v>-0.101019</c:v>
                </c:pt>
                <c:pt idx="27339">
                  <c:v>-0.10098</c:v>
                </c:pt>
                <c:pt idx="27340">
                  <c:v>-0.10098</c:v>
                </c:pt>
                <c:pt idx="27341">
                  <c:v>-0.101022</c:v>
                </c:pt>
                <c:pt idx="27342">
                  <c:v>-0.101103</c:v>
                </c:pt>
                <c:pt idx="27343">
                  <c:v>-0.10122</c:v>
                </c:pt>
                <c:pt idx="27344">
                  <c:v>-0.101373</c:v>
                </c:pt>
                <c:pt idx="27345">
                  <c:v>-0.101566</c:v>
                </c:pt>
                <c:pt idx="27346">
                  <c:v>-0.10180599999999999</c:v>
                </c:pt>
                <c:pt idx="27347">
                  <c:v>-0.10209799999999999</c:v>
                </c:pt>
                <c:pt idx="27348">
                  <c:v>-0.10244200000000001</c:v>
                </c:pt>
                <c:pt idx="27349">
                  <c:v>-0.102836</c:v>
                </c:pt>
                <c:pt idx="27350">
                  <c:v>-0.103272</c:v>
                </c:pt>
                <c:pt idx="27351">
                  <c:v>-0.103739</c:v>
                </c:pt>
                <c:pt idx="27352">
                  <c:v>-0.104228</c:v>
                </c:pt>
                <c:pt idx="27353">
                  <c:v>-0.104729</c:v>
                </c:pt>
                <c:pt idx="27354">
                  <c:v>-0.105239</c:v>
                </c:pt>
                <c:pt idx="27355">
                  <c:v>-0.105755</c:v>
                </c:pt>
                <c:pt idx="27356">
                  <c:v>-0.106277</c:v>
                </c:pt>
                <c:pt idx="27357">
                  <c:v>-0.106809</c:v>
                </c:pt>
                <c:pt idx="27358">
                  <c:v>-0.10735</c:v>
                </c:pt>
                <c:pt idx="27359">
                  <c:v>-0.107892</c:v>
                </c:pt>
                <c:pt idx="27360">
                  <c:v>-0.108416</c:v>
                </c:pt>
                <c:pt idx="27361">
                  <c:v>-0.108917</c:v>
                </c:pt>
                <c:pt idx="27362">
                  <c:v>-0.109403</c:v>
                </c:pt>
                <c:pt idx="27363">
                  <c:v>-0.109885</c:v>
                </c:pt>
                <c:pt idx="27364">
                  <c:v>-0.11036700000000001</c:v>
                </c:pt>
                <c:pt idx="27365">
                  <c:v>-0.11085299999999999</c:v>
                </c:pt>
                <c:pt idx="27366">
                  <c:v>-0.111347</c:v>
                </c:pt>
                <c:pt idx="27367">
                  <c:v>-0.11185199999999999</c:v>
                </c:pt>
                <c:pt idx="27368">
                  <c:v>-0.112369</c:v>
                </c:pt>
                <c:pt idx="27369">
                  <c:v>-0.112889</c:v>
                </c:pt>
                <c:pt idx="27370">
                  <c:v>-0.11340799999999999</c:v>
                </c:pt>
                <c:pt idx="27371">
                  <c:v>-0.113922</c:v>
                </c:pt>
                <c:pt idx="27372">
                  <c:v>-0.11443200000000001</c:v>
                </c:pt>
                <c:pt idx="27373">
                  <c:v>-0.114942</c:v>
                </c:pt>
                <c:pt idx="27374">
                  <c:v>-0.115452</c:v>
                </c:pt>
                <c:pt idx="27375">
                  <c:v>-0.11595999999999999</c:v>
                </c:pt>
                <c:pt idx="27376">
                  <c:v>-0.116456</c:v>
                </c:pt>
                <c:pt idx="27377">
                  <c:v>-0.116934</c:v>
                </c:pt>
                <c:pt idx="27378">
                  <c:v>-0.117391</c:v>
                </c:pt>
                <c:pt idx="27379">
                  <c:v>-0.11783200000000001</c:v>
                </c:pt>
                <c:pt idx="27380">
                  <c:v>-0.11826100000000001</c:v>
                </c:pt>
                <c:pt idx="27381">
                  <c:v>-0.118684</c:v>
                </c:pt>
                <c:pt idx="27382">
                  <c:v>-0.11910900000000001</c:v>
                </c:pt>
                <c:pt idx="27383">
                  <c:v>-0.119536</c:v>
                </c:pt>
                <c:pt idx="27384">
                  <c:v>-0.119965</c:v>
                </c:pt>
                <c:pt idx="27385">
                  <c:v>-0.120397</c:v>
                </c:pt>
                <c:pt idx="27386">
                  <c:v>-0.120833</c:v>
                </c:pt>
                <c:pt idx="27387">
                  <c:v>-0.121266</c:v>
                </c:pt>
                <c:pt idx="27388">
                  <c:v>-0.121685</c:v>
                </c:pt>
                <c:pt idx="27389">
                  <c:v>-0.12209</c:v>
                </c:pt>
                <c:pt idx="27390">
                  <c:v>-0.122486</c:v>
                </c:pt>
                <c:pt idx="27391">
                  <c:v>-0.12288200000000001</c:v>
                </c:pt>
                <c:pt idx="27392">
                  <c:v>-0.123284</c:v>
                </c:pt>
                <c:pt idx="27393">
                  <c:v>-0.123694</c:v>
                </c:pt>
                <c:pt idx="27394">
                  <c:v>-0.124108</c:v>
                </c:pt>
                <c:pt idx="27395">
                  <c:v>-0.12452000000000001</c:v>
                </c:pt>
                <c:pt idx="27396">
                  <c:v>-0.124931</c:v>
                </c:pt>
                <c:pt idx="27397">
                  <c:v>-0.12534799999999999</c:v>
                </c:pt>
                <c:pt idx="27398">
                  <c:v>-0.125775</c:v>
                </c:pt>
                <c:pt idx="27399">
                  <c:v>-0.126217</c:v>
                </c:pt>
                <c:pt idx="27400">
                  <c:v>-0.12667800000000001</c:v>
                </c:pt>
                <c:pt idx="27401">
                  <c:v>-0.127162</c:v>
                </c:pt>
                <c:pt idx="27402">
                  <c:v>-0.127666</c:v>
                </c:pt>
                <c:pt idx="27403">
                  <c:v>-0.12818499999999999</c:v>
                </c:pt>
                <c:pt idx="27404">
                  <c:v>-0.12872700000000001</c:v>
                </c:pt>
                <c:pt idx="27405">
                  <c:v>-0.129299</c:v>
                </c:pt>
                <c:pt idx="27406">
                  <c:v>-0.12990499999999999</c:v>
                </c:pt>
                <c:pt idx="27407">
                  <c:v>-0.13054299999999999</c:v>
                </c:pt>
                <c:pt idx="27408">
                  <c:v>-0.13120899999999999</c:v>
                </c:pt>
                <c:pt idx="27409">
                  <c:v>-0.13189899999999999</c:v>
                </c:pt>
                <c:pt idx="27410">
                  <c:v>-0.132607</c:v>
                </c:pt>
                <c:pt idx="27411">
                  <c:v>-0.13333200000000001</c:v>
                </c:pt>
                <c:pt idx="27412">
                  <c:v>-0.13406999999999999</c:v>
                </c:pt>
                <c:pt idx="27413">
                  <c:v>-0.134821</c:v>
                </c:pt>
                <c:pt idx="27414">
                  <c:v>-0.13558500000000001</c:v>
                </c:pt>
                <c:pt idx="27415">
                  <c:v>-0.13636300000000001</c:v>
                </c:pt>
                <c:pt idx="27416">
                  <c:v>-0.137158</c:v>
                </c:pt>
                <c:pt idx="27417">
                  <c:v>-0.13797300000000001</c:v>
                </c:pt>
                <c:pt idx="27418">
                  <c:v>-0.13880600000000001</c:v>
                </c:pt>
                <c:pt idx="27419">
                  <c:v>-0.139654</c:v>
                </c:pt>
                <c:pt idx="27420">
                  <c:v>-0.140516</c:v>
                </c:pt>
                <c:pt idx="27421">
                  <c:v>-0.14139399999999999</c:v>
                </c:pt>
                <c:pt idx="27422">
                  <c:v>-0.142286</c:v>
                </c:pt>
                <c:pt idx="27423">
                  <c:v>-0.14319399999999999</c:v>
                </c:pt>
                <c:pt idx="27424">
                  <c:v>-0.144118</c:v>
                </c:pt>
                <c:pt idx="27425">
                  <c:v>-0.145061</c:v>
                </c:pt>
                <c:pt idx="27426">
                  <c:v>-0.14602699999999999</c:v>
                </c:pt>
                <c:pt idx="27427">
                  <c:v>-0.14702100000000001</c:v>
                </c:pt>
                <c:pt idx="27428">
                  <c:v>-0.14804200000000001</c:v>
                </c:pt>
                <c:pt idx="27429">
                  <c:v>-0.14909</c:v>
                </c:pt>
                <c:pt idx="27430">
                  <c:v>-0.150169</c:v>
                </c:pt>
                <c:pt idx="27431">
                  <c:v>-0.151281</c:v>
                </c:pt>
                <c:pt idx="27432">
                  <c:v>-0.15242700000000001</c:v>
                </c:pt>
                <c:pt idx="27433">
                  <c:v>-0.15360299999999999</c:v>
                </c:pt>
                <c:pt idx="27434">
                  <c:v>-0.154808</c:v>
                </c:pt>
                <c:pt idx="27435">
                  <c:v>-0.15604100000000001</c:v>
                </c:pt>
                <c:pt idx="27436">
                  <c:v>-0.15729799999999999</c:v>
                </c:pt>
                <c:pt idx="27437">
                  <c:v>-0.158577</c:v>
                </c:pt>
                <c:pt idx="27438">
                  <c:v>-0.15987499999999999</c:v>
                </c:pt>
                <c:pt idx="27439">
                  <c:v>-0.161188</c:v>
                </c:pt>
                <c:pt idx="27440">
                  <c:v>-0.16251399999999999</c:v>
                </c:pt>
                <c:pt idx="27441">
                  <c:v>-0.163854</c:v>
                </c:pt>
                <c:pt idx="27442">
                  <c:v>-0.16520299999999999</c:v>
                </c:pt>
                <c:pt idx="27443">
                  <c:v>-0.16655600000000001</c:v>
                </c:pt>
                <c:pt idx="27444">
                  <c:v>-0.167911</c:v>
                </c:pt>
                <c:pt idx="27445">
                  <c:v>-0.16927</c:v>
                </c:pt>
                <c:pt idx="27446">
                  <c:v>-0.17063800000000001</c:v>
                </c:pt>
                <c:pt idx="27447">
                  <c:v>-0.172016</c:v>
                </c:pt>
                <c:pt idx="27448">
                  <c:v>-0.173402</c:v>
                </c:pt>
                <c:pt idx="27449">
                  <c:v>-0.17479600000000001</c:v>
                </c:pt>
                <c:pt idx="27450">
                  <c:v>-0.17619599999999999</c:v>
                </c:pt>
                <c:pt idx="27451">
                  <c:v>-0.17760300000000001</c:v>
                </c:pt>
                <c:pt idx="27452">
                  <c:v>-0.179011</c:v>
                </c:pt>
                <c:pt idx="27453">
                  <c:v>-0.18041399999999999</c:v>
                </c:pt>
                <c:pt idx="27454">
                  <c:v>-0.18181</c:v>
                </c:pt>
                <c:pt idx="27455">
                  <c:v>-0.183199</c:v>
                </c:pt>
                <c:pt idx="27456">
                  <c:v>-0.184582</c:v>
                </c:pt>
                <c:pt idx="27457">
                  <c:v>-0.18595400000000001</c:v>
                </c:pt>
                <c:pt idx="27458">
                  <c:v>-0.18731100000000001</c:v>
                </c:pt>
                <c:pt idx="27459">
                  <c:v>-0.18864800000000001</c:v>
                </c:pt>
                <c:pt idx="27460">
                  <c:v>-0.189967</c:v>
                </c:pt>
                <c:pt idx="27461">
                  <c:v>-0.19126599999999999</c:v>
                </c:pt>
                <c:pt idx="27462">
                  <c:v>-0.19253899999999999</c:v>
                </c:pt>
                <c:pt idx="27463">
                  <c:v>-0.193777</c:v>
                </c:pt>
                <c:pt idx="27464">
                  <c:v>-0.19497600000000001</c:v>
                </c:pt>
                <c:pt idx="27465">
                  <c:v>-0.196131</c:v>
                </c:pt>
                <c:pt idx="27466">
                  <c:v>-0.197239</c:v>
                </c:pt>
                <c:pt idx="27467">
                  <c:v>-0.198299</c:v>
                </c:pt>
                <c:pt idx="27468">
                  <c:v>-0.19931099999999999</c:v>
                </c:pt>
                <c:pt idx="27469">
                  <c:v>-0.20027600000000001</c:v>
                </c:pt>
                <c:pt idx="27470">
                  <c:v>-0.20118800000000001</c:v>
                </c:pt>
                <c:pt idx="27471">
                  <c:v>-0.202043</c:v>
                </c:pt>
                <c:pt idx="27472">
                  <c:v>-0.20283599999999999</c:v>
                </c:pt>
                <c:pt idx="27473">
                  <c:v>-0.20356399999999999</c:v>
                </c:pt>
                <c:pt idx="27474">
                  <c:v>-0.20422100000000001</c:v>
                </c:pt>
                <c:pt idx="27475">
                  <c:v>-0.20480300000000001</c:v>
                </c:pt>
                <c:pt idx="27476">
                  <c:v>-0.20530499999999999</c:v>
                </c:pt>
                <c:pt idx="27477">
                  <c:v>-0.20572599999999999</c:v>
                </c:pt>
                <c:pt idx="27478">
                  <c:v>-0.206068</c:v>
                </c:pt>
                <c:pt idx="27479">
                  <c:v>-0.20633299999999999</c:v>
                </c:pt>
                <c:pt idx="27480">
                  <c:v>-0.20652200000000001</c:v>
                </c:pt>
                <c:pt idx="27481">
                  <c:v>-0.20663300000000001</c:v>
                </c:pt>
                <c:pt idx="27482">
                  <c:v>-0.20666799999999999</c:v>
                </c:pt>
                <c:pt idx="27483">
                  <c:v>-0.206622</c:v>
                </c:pt>
                <c:pt idx="27484">
                  <c:v>-0.20648900000000001</c:v>
                </c:pt>
                <c:pt idx="27485">
                  <c:v>-0.206264</c:v>
                </c:pt>
                <c:pt idx="27486">
                  <c:v>-0.20594799999999999</c:v>
                </c:pt>
                <c:pt idx="27487">
                  <c:v>-0.20554</c:v>
                </c:pt>
                <c:pt idx="27488">
                  <c:v>-0.205035</c:v>
                </c:pt>
                <c:pt idx="27489">
                  <c:v>-0.204428</c:v>
                </c:pt>
                <c:pt idx="27490">
                  <c:v>-0.20371600000000001</c:v>
                </c:pt>
                <c:pt idx="27491">
                  <c:v>-0.20289499999999999</c:v>
                </c:pt>
                <c:pt idx="27492">
                  <c:v>-0.201963</c:v>
                </c:pt>
                <c:pt idx="27493">
                  <c:v>-0.20092299999999999</c:v>
                </c:pt>
                <c:pt idx="27494">
                  <c:v>-0.199771</c:v>
                </c:pt>
                <c:pt idx="27495">
                  <c:v>-0.19850300000000001</c:v>
                </c:pt>
                <c:pt idx="27496">
                  <c:v>-0.19711500000000001</c:v>
                </c:pt>
                <c:pt idx="27497">
                  <c:v>-0.19561000000000001</c:v>
                </c:pt>
                <c:pt idx="27498">
                  <c:v>-0.193995</c:v>
                </c:pt>
                <c:pt idx="27499">
                  <c:v>-0.192277</c:v>
                </c:pt>
                <c:pt idx="27500">
                  <c:v>-0.19045599999999999</c:v>
                </c:pt>
                <c:pt idx="27501">
                  <c:v>-0.18853300000000001</c:v>
                </c:pt>
                <c:pt idx="27502">
                  <c:v>-0.18650700000000001</c:v>
                </c:pt>
                <c:pt idx="27503">
                  <c:v>-0.18438299999999999</c:v>
                </c:pt>
                <c:pt idx="27504">
                  <c:v>-0.18216299999999999</c:v>
                </c:pt>
                <c:pt idx="27505">
                  <c:v>-0.179845</c:v>
                </c:pt>
                <c:pt idx="27506">
                  <c:v>-0.177425</c:v>
                </c:pt>
                <c:pt idx="27507">
                  <c:v>-0.17490800000000001</c:v>
                </c:pt>
                <c:pt idx="27508">
                  <c:v>-0.17229900000000001</c:v>
                </c:pt>
                <c:pt idx="27509">
                  <c:v>-0.169601</c:v>
                </c:pt>
                <c:pt idx="27510">
                  <c:v>-0.16681499999999999</c:v>
                </c:pt>
                <c:pt idx="27511">
                  <c:v>-0.163941</c:v>
                </c:pt>
                <c:pt idx="27512">
                  <c:v>-0.16097700000000001</c:v>
                </c:pt>
                <c:pt idx="27513">
                  <c:v>-0.15792700000000001</c:v>
                </c:pt>
                <c:pt idx="27514">
                  <c:v>-0.15479999999999999</c:v>
                </c:pt>
                <c:pt idx="27515">
                  <c:v>-0.15156700000000001</c:v>
                </c:pt>
                <c:pt idx="27516">
                  <c:v>-0.148177</c:v>
                </c:pt>
                <c:pt idx="27517">
                  <c:v>-0.14465900000000001</c:v>
                </c:pt>
                <c:pt idx="27518">
                  <c:v>-0.14107500000000001</c:v>
                </c:pt>
                <c:pt idx="27519">
                  <c:v>-0.13741600000000001</c:v>
                </c:pt>
                <c:pt idx="27520">
                  <c:v>-0.13366</c:v>
                </c:pt>
                <c:pt idx="27521">
                  <c:v>-0.129825</c:v>
                </c:pt>
                <c:pt idx="27522">
                  <c:v>-0.12592600000000001</c:v>
                </c:pt>
                <c:pt idx="27523">
                  <c:v>-0.121966</c:v>
                </c:pt>
                <c:pt idx="27524">
                  <c:v>-0.11794300000000001</c:v>
                </c:pt>
                <c:pt idx="27525">
                  <c:v>-0.113857</c:v>
                </c:pt>
                <c:pt idx="27526">
                  <c:v>-0.10971</c:v>
                </c:pt>
                <c:pt idx="27527">
                  <c:v>-0.105508</c:v>
                </c:pt>
                <c:pt idx="27528">
                  <c:v>-0.101257</c:v>
                </c:pt>
                <c:pt idx="27529">
                  <c:v>-9.6963400000000005E-2</c:v>
                </c:pt>
                <c:pt idx="27530">
                  <c:v>-9.2630199999999996E-2</c:v>
                </c:pt>
                <c:pt idx="27531">
                  <c:v>-8.8265499999999997E-2</c:v>
                </c:pt>
                <c:pt idx="27532">
                  <c:v>-8.3879700000000001E-2</c:v>
                </c:pt>
                <c:pt idx="27533">
                  <c:v>-7.9481800000000005E-2</c:v>
                </c:pt>
                <c:pt idx="27534">
                  <c:v>-7.5079800000000002E-2</c:v>
                </c:pt>
                <c:pt idx="27535">
                  <c:v>-7.0679400000000003E-2</c:v>
                </c:pt>
                <c:pt idx="27536">
                  <c:v>-6.6283300000000003E-2</c:v>
                </c:pt>
                <c:pt idx="27537">
                  <c:v>-6.1892500000000003E-2</c:v>
                </c:pt>
                <c:pt idx="27538">
                  <c:v>-5.7508099999999999E-2</c:v>
                </c:pt>
                <c:pt idx="27539">
                  <c:v>-5.3133100000000003E-2</c:v>
                </c:pt>
                <c:pt idx="27540">
                  <c:v>-4.87719E-2</c:v>
                </c:pt>
                <c:pt idx="27541">
                  <c:v>-4.4426899999999998E-2</c:v>
                </c:pt>
                <c:pt idx="27542">
                  <c:v>-4.01001E-2</c:v>
                </c:pt>
                <c:pt idx="27543">
                  <c:v>-3.5795599999999997E-2</c:v>
                </c:pt>
                <c:pt idx="27544">
                  <c:v>-3.1516500000000003E-2</c:v>
                </c:pt>
                <c:pt idx="27545">
                  <c:v>-2.7265899999999999E-2</c:v>
                </c:pt>
                <c:pt idx="27546">
                  <c:v>-2.30479E-2</c:v>
                </c:pt>
                <c:pt idx="27547">
                  <c:v>-1.8863899999999999E-2</c:v>
                </c:pt>
                <c:pt idx="27548">
                  <c:v>-1.4715000000000001E-2</c:v>
                </c:pt>
                <c:pt idx="27549">
                  <c:v>-1.06065E-2</c:v>
                </c:pt>
                <c:pt idx="27550" formatCode="0.00E+00">
                  <c:v>-6.5447099999999996E-3</c:v>
                </c:pt>
                <c:pt idx="27551" formatCode="0.00E+00">
                  <c:v>-2.5357399999999999E-3</c:v>
                </c:pt>
                <c:pt idx="27552" formatCode="0.00E+00">
                  <c:v>1.4138200000000001E-3</c:v>
                </c:pt>
                <c:pt idx="27553" formatCode="0.00E+00">
                  <c:v>5.2982100000000002E-3</c:v>
                </c:pt>
                <c:pt idx="27554" formatCode="0.00E+00">
                  <c:v>9.1131700000000003E-3</c:v>
                </c:pt>
                <c:pt idx="27555">
                  <c:v>1.28551E-2</c:v>
                </c:pt>
                <c:pt idx="27556">
                  <c:v>1.6519900000000001E-2</c:v>
                </c:pt>
                <c:pt idx="27557">
                  <c:v>2.0103599999999999E-2</c:v>
                </c:pt>
                <c:pt idx="27558">
                  <c:v>2.3602600000000001E-2</c:v>
                </c:pt>
                <c:pt idx="27559">
                  <c:v>2.7014E-2</c:v>
                </c:pt>
                <c:pt idx="27560">
                  <c:v>3.0335399999999998E-2</c:v>
                </c:pt>
                <c:pt idx="27561">
                  <c:v>3.3564700000000003E-2</c:v>
                </c:pt>
                <c:pt idx="27562">
                  <c:v>3.66994E-2</c:v>
                </c:pt>
                <c:pt idx="27563">
                  <c:v>3.9736800000000003E-2</c:v>
                </c:pt>
                <c:pt idx="27564">
                  <c:v>4.2675999999999999E-2</c:v>
                </c:pt>
                <c:pt idx="27565">
                  <c:v>4.55174E-2</c:v>
                </c:pt>
                <c:pt idx="27566">
                  <c:v>4.8261100000000001E-2</c:v>
                </c:pt>
                <c:pt idx="27567">
                  <c:v>5.0903799999999999E-2</c:v>
                </c:pt>
                <c:pt idx="27568">
                  <c:v>5.3439399999999998E-2</c:v>
                </c:pt>
                <c:pt idx="27569">
                  <c:v>5.5862200000000001E-2</c:v>
                </c:pt>
                <c:pt idx="27570">
                  <c:v>5.8168299999999999E-2</c:v>
                </c:pt>
                <c:pt idx="27571">
                  <c:v>6.0355499999999999E-2</c:v>
                </c:pt>
                <c:pt idx="27572">
                  <c:v>6.2421400000000002E-2</c:v>
                </c:pt>
                <c:pt idx="27573">
                  <c:v>6.4363299999999998E-2</c:v>
                </c:pt>
                <c:pt idx="27574">
                  <c:v>6.6179600000000005E-2</c:v>
                </c:pt>
                <c:pt idx="27575">
                  <c:v>6.7870700000000006E-2</c:v>
                </c:pt>
                <c:pt idx="27576">
                  <c:v>6.9436999999999999E-2</c:v>
                </c:pt>
                <c:pt idx="27577">
                  <c:v>7.0877099999999998E-2</c:v>
                </c:pt>
                <c:pt idx="27578">
                  <c:v>7.2187500000000002E-2</c:v>
                </c:pt>
                <c:pt idx="27579">
                  <c:v>7.3364799999999994E-2</c:v>
                </c:pt>
                <c:pt idx="27580">
                  <c:v>7.4406600000000003E-2</c:v>
                </c:pt>
                <c:pt idx="27581">
                  <c:v>7.5314099999999995E-2</c:v>
                </c:pt>
                <c:pt idx="27582">
                  <c:v>7.6092900000000005E-2</c:v>
                </c:pt>
                <c:pt idx="27583">
                  <c:v>7.6748499999999997E-2</c:v>
                </c:pt>
                <c:pt idx="27584">
                  <c:v>7.7281600000000006E-2</c:v>
                </c:pt>
                <c:pt idx="27585">
                  <c:v>7.7690499999999996E-2</c:v>
                </c:pt>
                <c:pt idx="27586">
                  <c:v>7.7973899999999999E-2</c:v>
                </c:pt>
                <c:pt idx="27587">
                  <c:v>7.8130099999999994E-2</c:v>
                </c:pt>
                <c:pt idx="27588">
                  <c:v>7.8155000000000002E-2</c:v>
                </c:pt>
                <c:pt idx="27589">
                  <c:v>7.8048800000000002E-2</c:v>
                </c:pt>
                <c:pt idx="27590">
                  <c:v>7.7819700000000006E-2</c:v>
                </c:pt>
                <c:pt idx="27591">
                  <c:v>7.7472899999999997E-2</c:v>
                </c:pt>
                <c:pt idx="27592">
                  <c:v>7.7004600000000006E-2</c:v>
                </c:pt>
                <c:pt idx="27593">
                  <c:v>7.6408299999999998E-2</c:v>
                </c:pt>
                <c:pt idx="27594">
                  <c:v>7.5679700000000003E-2</c:v>
                </c:pt>
                <c:pt idx="27595">
                  <c:v>7.4818399999999993E-2</c:v>
                </c:pt>
                <c:pt idx="27596">
                  <c:v>7.38288E-2</c:v>
                </c:pt>
                <c:pt idx="27597">
                  <c:v>7.2716600000000006E-2</c:v>
                </c:pt>
                <c:pt idx="27598">
                  <c:v>7.1486300000000003E-2</c:v>
                </c:pt>
                <c:pt idx="27599">
                  <c:v>7.0141499999999996E-2</c:v>
                </c:pt>
                <c:pt idx="27600">
                  <c:v>6.8684400000000007E-2</c:v>
                </c:pt>
                <c:pt idx="27601">
                  <c:v>6.7115499999999995E-2</c:v>
                </c:pt>
                <c:pt idx="27602">
                  <c:v>6.5434699999999998E-2</c:v>
                </c:pt>
                <c:pt idx="27603">
                  <c:v>6.3640699999999994E-2</c:v>
                </c:pt>
                <c:pt idx="27604">
                  <c:v>6.1732799999999997E-2</c:v>
                </c:pt>
                <c:pt idx="27605">
                  <c:v>5.9713700000000001E-2</c:v>
                </c:pt>
                <c:pt idx="27606">
                  <c:v>5.7587800000000001E-2</c:v>
                </c:pt>
                <c:pt idx="27607">
                  <c:v>5.5357999999999997E-2</c:v>
                </c:pt>
                <c:pt idx="27608">
                  <c:v>5.3026200000000002E-2</c:v>
                </c:pt>
                <c:pt idx="27609">
                  <c:v>5.0597900000000001E-2</c:v>
                </c:pt>
                <c:pt idx="27610">
                  <c:v>4.8080299999999999E-2</c:v>
                </c:pt>
                <c:pt idx="27611">
                  <c:v>4.5477499999999997E-2</c:v>
                </c:pt>
                <c:pt idx="27612">
                  <c:v>4.2791900000000001E-2</c:v>
                </c:pt>
                <c:pt idx="27613">
                  <c:v>4.0024799999999999E-2</c:v>
                </c:pt>
                <c:pt idx="27614">
                  <c:v>3.7178599999999999E-2</c:v>
                </c:pt>
                <c:pt idx="27615">
                  <c:v>3.4257700000000002E-2</c:v>
                </c:pt>
                <c:pt idx="27616">
                  <c:v>3.1267099999999999E-2</c:v>
                </c:pt>
                <c:pt idx="27617">
                  <c:v>2.8210300000000001E-2</c:v>
                </c:pt>
                <c:pt idx="27618">
                  <c:v>2.5090399999999999E-2</c:v>
                </c:pt>
                <c:pt idx="27619">
                  <c:v>2.1911199999999999E-2</c:v>
                </c:pt>
                <c:pt idx="27620">
                  <c:v>1.8675899999999999E-2</c:v>
                </c:pt>
                <c:pt idx="27621">
                  <c:v>1.5387700000000001E-2</c:v>
                </c:pt>
                <c:pt idx="27622">
                  <c:v>1.20508E-2</c:v>
                </c:pt>
                <c:pt idx="27623" formatCode="0.00E+00">
                  <c:v>8.6691100000000007E-3</c:v>
                </c:pt>
                <c:pt idx="27624" formatCode="0.00E+00">
                  <c:v>5.2466300000000004E-3</c:v>
                </c:pt>
                <c:pt idx="27625" formatCode="0.00E+00">
                  <c:v>1.78886E-3</c:v>
                </c:pt>
                <c:pt idx="27626" formatCode="0.00E+00">
                  <c:v>-1.69747E-3</c:v>
                </c:pt>
                <c:pt idx="27627" formatCode="0.00E+00">
                  <c:v>-5.2050100000000004E-3</c:v>
                </c:pt>
                <c:pt idx="27628" formatCode="0.00E+00">
                  <c:v>-8.7283199999999995E-3</c:v>
                </c:pt>
                <c:pt idx="27629">
                  <c:v>-1.2264000000000001E-2</c:v>
                </c:pt>
                <c:pt idx="27630">
                  <c:v>-1.58078E-2</c:v>
                </c:pt>
                <c:pt idx="27631">
                  <c:v>-1.9355199999999999E-2</c:v>
                </c:pt>
                <c:pt idx="27632">
                  <c:v>-2.29029E-2</c:v>
                </c:pt>
                <c:pt idx="27633">
                  <c:v>-2.6447700000000001E-2</c:v>
                </c:pt>
                <c:pt idx="27634">
                  <c:v>-2.9985399999999999E-2</c:v>
                </c:pt>
                <c:pt idx="27635">
                  <c:v>-3.3510199999999997E-2</c:v>
                </c:pt>
                <c:pt idx="27636">
                  <c:v>-3.7015899999999997E-2</c:v>
                </c:pt>
                <c:pt idx="27637">
                  <c:v>-4.0496900000000002E-2</c:v>
                </c:pt>
                <c:pt idx="27638">
                  <c:v>-4.3947399999999998E-2</c:v>
                </c:pt>
                <c:pt idx="27639">
                  <c:v>-4.7361199999999999E-2</c:v>
                </c:pt>
                <c:pt idx="27640">
                  <c:v>-5.0733599999999997E-2</c:v>
                </c:pt>
                <c:pt idx="27641">
                  <c:v>-5.4062399999999997E-2</c:v>
                </c:pt>
                <c:pt idx="27642">
                  <c:v>-5.7346000000000001E-2</c:v>
                </c:pt>
                <c:pt idx="27643">
                  <c:v>-6.0581700000000002E-2</c:v>
                </c:pt>
                <c:pt idx="27644">
                  <c:v>-6.3766199999999995E-2</c:v>
                </c:pt>
                <c:pt idx="27645">
                  <c:v>-6.68961E-2</c:v>
                </c:pt>
                <c:pt idx="27646">
                  <c:v>-6.9968199999999994E-2</c:v>
                </c:pt>
                <c:pt idx="27647">
                  <c:v>-7.2979799999999997E-2</c:v>
                </c:pt>
                <c:pt idx="27648">
                  <c:v>-7.5928499999999996E-2</c:v>
                </c:pt>
                <c:pt idx="27649">
                  <c:v>-7.8810699999999997E-2</c:v>
                </c:pt>
                <c:pt idx="27650">
                  <c:v>-8.1621700000000005E-2</c:v>
                </c:pt>
                <c:pt idx="27651">
                  <c:v>-8.4356600000000004E-2</c:v>
                </c:pt>
                <c:pt idx="27652">
                  <c:v>-8.7011599999999995E-2</c:v>
                </c:pt>
                <c:pt idx="27653">
                  <c:v>-8.9583499999999996E-2</c:v>
                </c:pt>
                <c:pt idx="27654">
                  <c:v>-9.2069200000000004E-2</c:v>
                </c:pt>
                <c:pt idx="27655">
                  <c:v>-9.4465599999999997E-2</c:v>
                </c:pt>
                <c:pt idx="27656">
                  <c:v>-9.6770200000000001E-2</c:v>
                </c:pt>
                <c:pt idx="27657">
                  <c:v>-9.8980100000000001E-2</c:v>
                </c:pt>
                <c:pt idx="27658">
                  <c:v>-0.101092</c:v>
                </c:pt>
                <c:pt idx="27659">
                  <c:v>-0.103103</c:v>
                </c:pt>
                <c:pt idx="27660">
                  <c:v>-0.105013</c:v>
                </c:pt>
                <c:pt idx="27661">
                  <c:v>-0.10682</c:v>
                </c:pt>
                <c:pt idx="27662">
                  <c:v>-0.10852100000000001</c:v>
                </c:pt>
                <c:pt idx="27663">
                  <c:v>-0.110114</c:v>
                </c:pt>
                <c:pt idx="27664">
                  <c:v>-0.111597</c:v>
                </c:pt>
                <c:pt idx="27665">
                  <c:v>-0.112968</c:v>
                </c:pt>
                <c:pt idx="27666">
                  <c:v>-0.11422599999999999</c:v>
                </c:pt>
                <c:pt idx="27667">
                  <c:v>-0.115369</c:v>
                </c:pt>
                <c:pt idx="27668">
                  <c:v>-0.116397</c:v>
                </c:pt>
                <c:pt idx="27669">
                  <c:v>-0.11730599999999999</c:v>
                </c:pt>
                <c:pt idx="27670">
                  <c:v>-0.11809500000000001</c:v>
                </c:pt>
                <c:pt idx="27671">
                  <c:v>-0.11876299999999999</c:v>
                </c:pt>
                <c:pt idx="27672">
                  <c:v>-0.119311</c:v>
                </c:pt>
                <c:pt idx="27673">
                  <c:v>-0.119736</c:v>
                </c:pt>
                <c:pt idx="27674">
                  <c:v>-0.12003999999999999</c:v>
                </c:pt>
                <c:pt idx="27675">
                  <c:v>-0.120223</c:v>
                </c:pt>
                <c:pt idx="27676">
                  <c:v>-0.12028700000000001</c:v>
                </c:pt>
                <c:pt idx="27677">
                  <c:v>-0.120231</c:v>
                </c:pt>
                <c:pt idx="27678">
                  <c:v>-0.120056</c:v>
                </c:pt>
                <c:pt idx="27679">
                  <c:v>-0.11976100000000001</c:v>
                </c:pt>
                <c:pt idx="27680">
                  <c:v>-0.119348</c:v>
                </c:pt>
                <c:pt idx="27681">
                  <c:v>-0.11881899999999999</c:v>
                </c:pt>
                <c:pt idx="27682">
                  <c:v>-0.118172</c:v>
                </c:pt>
                <c:pt idx="27683">
                  <c:v>-0.117408</c:v>
                </c:pt>
                <c:pt idx="27684">
                  <c:v>-0.11652700000000001</c:v>
                </c:pt>
                <c:pt idx="27685">
                  <c:v>-0.115534</c:v>
                </c:pt>
                <c:pt idx="27686">
                  <c:v>-0.11443</c:v>
                </c:pt>
                <c:pt idx="27687">
                  <c:v>-0.11321299999999999</c:v>
                </c:pt>
                <c:pt idx="27688">
                  <c:v>-0.11188099999999999</c:v>
                </c:pt>
                <c:pt idx="27689">
                  <c:v>-0.11043699999999999</c:v>
                </c:pt>
                <c:pt idx="27690">
                  <c:v>-0.10888200000000001</c:v>
                </c:pt>
                <c:pt idx="27691">
                  <c:v>-0.10721899999999999</c:v>
                </c:pt>
                <c:pt idx="27692">
                  <c:v>-0.10545</c:v>
                </c:pt>
                <c:pt idx="27693">
                  <c:v>-0.103578</c:v>
                </c:pt>
                <c:pt idx="27694">
                  <c:v>-0.101607</c:v>
                </c:pt>
                <c:pt idx="27695">
                  <c:v>-9.9539699999999995E-2</c:v>
                </c:pt>
                <c:pt idx="27696">
                  <c:v>-9.7378699999999999E-2</c:v>
                </c:pt>
                <c:pt idx="27697">
                  <c:v>-9.5126799999999997E-2</c:v>
                </c:pt>
                <c:pt idx="27698">
                  <c:v>-9.2786599999999997E-2</c:v>
                </c:pt>
                <c:pt idx="27699">
                  <c:v>-9.0359900000000007E-2</c:v>
                </c:pt>
                <c:pt idx="27700">
                  <c:v>-8.7848200000000001E-2</c:v>
                </c:pt>
                <c:pt idx="27701">
                  <c:v>-8.5253399999999993E-2</c:v>
                </c:pt>
                <c:pt idx="27702">
                  <c:v>-8.2576999999999998E-2</c:v>
                </c:pt>
                <c:pt idx="27703">
                  <c:v>-7.9821100000000006E-2</c:v>
                </c:pt>
                <c:pt idx="27704">
                  <c:v>-7.6988600000000004E-2</c:v>
                </c:pt>
                <c:pt idx="27705">
                  <c:v>-7.4082400000000007E-2</c:v>
                </c:pt>
                <c:pt idx="27706">
                  <c:v>-7.11059E-2</c:v>
                </c:pt>
                <c:pt idx="27707">
                  <c:v>-6.8064399999999997E-2</c:v>
                </c:pt>
                <c:pt idx="27708">
                  <c:v>-6.4964099999999997E-2</c:v>
                </c:pt>
                <c:pt idx="27709">
                  <c:v>-6.1809000000000003E-2</c:v>
                </c:pt>
                <c:pt idx="27710">
                  <c:v>-5.8601300000000002E-2</c:v>
                </c:pt>
                <c:pt idx="27711">
                  <c:v>-5.53429E-2</c:v>
                </c:pt>
                <c:pt idx="27712">
                  <c:v>-5.20358E-2</c:v>
                </c:pt>
                <c:pt idx="27713">
                  <c:v>-4.8683299999999999E-2</c:v>
                </c:pt>
                <c:pt idx="27714">
                  <c:v>-4.5289099999999999E-2</c:v>
                </c:pt>
                <c:pt idx="27715">
                  <c:v>-4.1856999999999998E-2</c:v>
                </c:pt>
                <c:pt idx="27716">
                  <c:v>-3.8389300000000001E-2</c:v>
                </c:pt>
                <c:pt idx="27717">
                  <c:v>-3.4887300000000003E-2</c:v>
                </c:pt>
                <c:pt idx="27718">
                  <c:v>-3.1352900000000003E-2</c:v>
                </c:pt>
                <c:pt idx="27719">
                  <c:v>-2.77903E-2</c:v>
                </c:pt>
                <c:pt idx="27720">
                  <c:v>-2.4204400000000001E-2</c:v>
                </c:pt>
                <c:pt idx="27721">
                  <c:v>-2.05995E-2</c:v>
                </c:pt>
                <c:pt idx="27722">
                  <c:v>-1.6978799999999999E-2</c:v>
                </c:pt>
                <c:pt idx="27723">
                  <c:v>-1.33452E-2</c:v>
                </c:pt>
                <c:pt idx="27724" formatCode="0.00E+00">
                  <c:v>-9.7025299999999991E-3</c:v>
                </c:pt>
                <c:pt idx="27725" formatCode="0.00E+00">
                  <c:v>-6.0537400000000002E-3</c:v>
                </c:pt>
                <c:pt idx="27726" formatCode="0.00E+00">
                  <c:v>-2.4008300000000001E-3</c:v>
                </c:pt>
                <c:pt idx="27727" formatCode="0.00E+00">
                  <c:v>1.25471E-3</c:v>
                </c:pt>
                <c:pt idx="27728" formatCode="0.00E+00">
                  <c:v>4.9107600000000001E-3</c:v>
                </c:pt>
                <c:pt idx="27729" formatCode="0.00E+00">
                  <c:v>8.56436E-3</c:v>
                </c:pt>
                <c:pt idx="27730">
                  <c:v>1.2212199999999999E-2</c:v>
                </c:pt>
                <c:pt idx="27731">
                  <c:v>1.5851000000000001E-2</c:v>
                </c:pt>
                <c:pt idx="27732">
                  <c:v>1.9476899999999998E-2</c:v>
                </c:pt>
                <c:pt idx="27733">
                  <c:v>2.3086300000000001E-2</c:v>
                </c:pt>
                <c:pt idx="27734">
                  <c:v>2.6676399999999999E-2</c:v>
                </c:pt>
                <c:pt idx="27735">
                  <c:v>3.0245399999999999E-2</c:v>
                </c:pt>
                <c:pt idx="27736">
                  <c:v>3.3791399999999999E-2</c:v>
                </c:pt>
                <c:pt idx="27737">
                  <c:v>3.73116E-2</c:v>
                </c:pt>
                <c:pt idx="27738">
                  <c:v>4.0803699999999998E-2</c:v>
                </c:pt>
                <c:pt idx="27739">
                  <c:v>4.4265899999999997E-2</c:v>
                </c:pt>
                <c:pt idx="27740">
                  <c:v>4.7696599999999999E-2</c:v>
                </c:pt>
                <c:pt idx="27741">
                  <c:v>5.1093699999999999E-2</c:v>
                </c:pt>
                <c:pt idx="27742">
                  <c:v>5.4455299999999998E-2</c:v>
                </c:pt>
                <c:pt idx="27743">
                  <c:v>5.7779700000000003E-2</c:v>
                </c:pt>
                <c:pt idx="27744">
                  <c:v>6.10652E-2</c:v>
                </c:pt>
                <c:pt idx="27745">
                  <c:v>6.4310099999999995E-2</c:v>
                </c:pt>
                <c:pt idx="27746">
                  <c:v>6.7513199999999995E-2</c:v>
                </c:pt>
                <c:pt idx="27747">
                  <c:v>7.0672799999999994E-2</c:v>
                </c:pt>
                <c:pt idx="27748">
                  <c:v>7.3785799999999999E-2</c:v>
                </c:pt>
                <c:pt idx="27749">
                  <c:v>7.6848899999999998E-2</c:v>
                </c:pt>
                <c:pt idx="27750">
                  <c:v>7.9859899999999998E-2</c:v>
                </c:pt>
                <c:pt idx="27751">
                  <c:v>8.2817500000000002E-2</c:v>
                </c:pt>
                <c:pt idx="27752">
                  <c:v>8.5721000000000006E-2</c:v>
                </c:pt>
                <c:pt idx="27753">
                  <c:v>8.8568800000000003E-2</c:v>
                </c:pt>
                <c:pt idx="27754">
                  <c:v>9.1360499999999997E-2</c:v>
                </c:pt>
                <c:pt idx="27755">
                  <c:v>9.4096200000000005E-2</c:v>
                </c:pt>
                <c:pt idx="27756">
                  <c:v>9.67755E-2</c:v>
                </c:pt>
                <c:pt idx="27757">
                  <c:v>9.9397399999999997E-2</c:v>
                </c:pt>
                <c:pt idx="27758">
                  <c:v>0.10196</c:v>
                </c:pt>
                <c:pt idx="27759">
                  <c:v>0.104464</c:v>
                </c:pt>
                <c:pt idx="27760">
                  <c:v>0.106908</c:v>
                </c:pt>
                <c:pt idx="27761">
                  <c:v>0.109293</c:v>
                </c:pt>
                <c:pt idx="27762">
                  <c:v>0.111619</c:v>
                </c:pt>
                <c:pt idx="27763">
                  <c:v>0.113884</c:v>
                </c:pt>
                <c:pt idx="27764">
                  <c:v>0.116088</c:v>
                </c:pt>
                <c:pt idx="27765">
                  <c:v>0.118232</c:v>
                </c:pt>
                <c:pt idx="27766">
                  <c:v>0.120314</c:v>
                </c:pt>
                <c:pt idx="27767">
                  <c:v>0.12232999999999999</c:v>
                </c:pt>
                <c:pt idx="27768">
                  <c:v>0.124281</c:v>
                </c:pt>
                <c:pt idx="27769">
                  <c:v>0.126166</c:v>
                </c:pt>
                <c:pt idx="27770">
                  <c:v>0.12798599999999999</c:v>
                </c:pt>
                <c:pt idx="27771">
                  <c:v>0.129741</c:v>
                </c:pt>
                <c:pt idx="27772">
                  <c:v>0.13143099999999999</c:v>
                </c:pt>
                <c:pt idx="27773">
                  <c:v>0.13305600000000001</c:v>
                </c:pt>
                <c:pt idx="27774">
                  <c:v>0.13461500000000001</c:v>
                </c:pt>
                <c:pt idx="27775">
                  <c:v>0.13611000000000001</c:v>
                </c:pt>
                <c:pt idx="27776">
                  <c:v>0.137541</c:v>
                </c:pt>
                <c:pt idx="27777">
                  <c:v>0.138907</c:v>
                </c:pt>
                <c:pt idx="27778">
                  <c:v>0.140209</c:v>
                </c:pt>
                <c:pt idx="27779">
                  <c:v>0.14144699999999999</c:v>
                </c:pt>
                <c:pt idx="27780">
                  <c:v>0.142622</c:v>
                </c:pt>
                <c:pt idx="27781">
                  <c:v>0.143735</c:v>
                </c:pt>
                <c:pt idx="27782">
                  <c:v>0.144787</c:v>
                </c:pt>
                <c:pt idx="27783">
                  <c:v>0.14577799999999999</c:v>
                </c:pt>
                <c:pt idx="27784">
                  <c:v>0.14670800000000001</c:v>
                </c:pt>
                <c:pt idx="27785">
                  <c:v>0.14757799999999999</c:v>
                </c:pt>
                <c:pt idx="27786">
                  <c:v>0.14838899999999999</c:v>
                </c:pt>
                <c:pt idx="27787">
                  <c:v>0.14913999999999999</c:v>
                </c:pt>
                <c:pt idx="27788">
                  <c:v>0.14983099999999999</c:v>
                </c:pt>
                <c:pt idx="27789">
                  <c:v>0.15046399999999999</c:v>
                </c:pt>
                <c:pt idx="27790">
                  <c:v>0.15103900000000001</c:v>
                </c:pt>
                <c:pt idx="27791">
                  <c:v>0.151556</c:v>
                </c:pt>
                <c:pt idx="27792">
                  <c:v>0.15201700000000001</c:v>
                </c:pt>
                <c:pt idx="27793">
                  <c:v>0.152421</c:v>
                </c:pt>
                <c:pt idx="27794">
                  <c:v>0.15277099999999999</c:v>
                </c:pt>
                <c:pt idx="27795">
                  <c:v>0.15306600000000001</c:v>
                </c:pt>
                <c:pt idx="27796">
                  <c:v>0.153306</c:v>
                </c:pt>
                <c:pt idx="27797">
                  <c:v>0.15349099999999999</c:v>
                </c:pt>
                <c:pt idx="27798">
                  <c:v>0.15362100000000001</c:v>
                </c:pt>
                <c:pt idx="27799">
                  <c:v>0.153699</c:v>
                </c:pt>
                <c:pt idx="27800">
                  <c:v>0.153725</c:v>
                </c:pt>
                <c:pt idx="27801">
                  <c:v>0.153699</c:v>
                </c:pt>
                <c:pt idx="27802">
                  <c:v>0.15361900000000001</c:v>
                </c:pt>
                <c:pt idx="27803">
                  <c:v>0.15348700000000001</c:v>
                </c:pt>
                <c:pt idx="27804">
                  <c:v>0.15330299999999999</c:v>
                </c:pt>
                <c:pt idx="27805">
                  <c:v>0.15306900000000001</c:v>
                </c:pt>
                <c:pt idx="27806">
                  <c:v>0.15278800000000001</c:v>
                </c:pt>
                <c:pt idx="27807">
                  <c:v>0.15245900000000001</c:v>
                </c:pt>
                <c:pt idx="27808">
                  <c:v>0.152083</c:v>
                </c:pt>
                <c:pt idx="27809">
                  <c:v>0.15165899999999999</c:v>
                </c:pt>
                <c:pt idx="27810">
                  <c:v>0.15118699999999999</c:v>
                </c:pt>
                <c:pt idx="27811">
                  <c:v>0.150669</c:v>
                </c:pt>
                <c:pt idx="27812">
                  <c:v>0.15010299999999999</c:v>
                </c:pt>
                <c:pt idx="27813">
                  <c:v>0.14948900000000001</c:v>
                </c:pt>
                <c:pt idx="27814">
                  <c:v>0.14882999999999999</c:v>
                </c:pt>
                <c:pt idx="27815">
                  <c:v>0.14812600000000001</c:v>
                </c:pt>
                <c:pt idx="27816">
                  <c:v>0.14738100000000001</c:v>
                </c:pt>
                <c:pt idx="27817">
                  <c:v>0.146595</c:v>
                </c:pt>
                <c:pt idx="27818">
                  <c:v>0.14576800000000001</c:v>
                </c:pt>
                <c:pt idx="27819">
                  <c:v>0.144902</c:v>
                </c:pt>
                <c:pt idx="27820">
                  <c:v>0.14399700000000001</c:v>
                </c:pt>
                <c:pt idx="27821">
                  <c:v>0.14305200000000001</c:v>
                </c:pt>
                <c:pt idx="27822">
                  <c:v>0.142066</c:v>
                </c:pt>
                <c:pt idx="27823">
                  <c:v>0.141042</c:v>
                </c:pt>
                <c:pt idx="27824">
                  <c:v>0.13997999999999999</c:v>
                </c:pt>
                <c:pt idx="27825">
                  <c:v>0.13888</c:v>
                </c:pt>
                <c:pt idx="27826">
                  <c:v>0.137743</c:v>
                </c:pt>
                <c:pt idx="27827">
                  <c:v>0.13656799999999999</c:v>
                </c:pt>
                <c:pt idx="27828">
                  <c:v>0.135355</c:v>
                </c:pt>
                <c:pt idx="27829">
                  <c:v>0.134104</c:v>
                </c:pt>
                <c:pt idx="27830">
                  <c:v>0.13281499999999999</c:v>
                </c:pt>
                <c:pt idx="27831">
                  <c:v>0.13148899999999999</c:v>
                </c:pt>
                <c:pt idx="27832">
                  <c:v>0.13012599999999999</c:v>
                </c:pt>
                <c:pt idx="27833">
                  <c:v>0.12872700000000001</c:v>
                </c:pt>
                <c:pt idx="27834">
                  <c:v>0.12729299999999999</c:v>
                </c:pt>
                <c:pt idx="27835">
                  <c:v>0.12582299999999999</c:v>
                </c:pt>
                <c:pt idx="27836">
                  <c:v>0.124319</c:v>
                </c:pt>
                <c:pt idx="27837">
                  <c:v>0.122782</c:v>
                </c:pt>
                <c:pt idx="27838">
                  <c:v>0.121213</c:v>
                </c:pt>
                <c:pt idx="27839">
                  <c:v>0.119612</c:v>
                </c:pt>
                <c:pt idx="27840">
                  <c:v>0.11798</c:v>
                </c:pt>
                <c:pt idx="27841">
                  <c:v>0.116314</c:v>
                </c:pt>
                <c:pt idx="27842">
                  <c:v>0.11461499999999999</c:v>
                </c:pt>
                <c:pt idx="27843">
                  <c:v>0.112884</c:v>
                </c:pt>
                <c:pt idx="27844">
                  <c:v>0.111121</c:v>
                </c:pt>
                <c:pt idx="27845">
                  <c:v>0.109329</c:v>
                </c:pt>
                <c:pt idx="27846">
                  <c:v>0.10750999999999999</c:v>
                </c:pt>
                <c:pt idx="27847">
                  <c:v>0.10566399999999999</c:v>
                </c:pt>
                <c:pt idx="27848">
                  <c:v>0.10379099999999999</c:v>
                </c:pt>
                <c:pt idx="27849">
                  <c:v>0.101891</c:v>
                </c:pt>
                <c:pt idx="27850">
                  <c:v>9.9965600000000002E-2</c:v>
                </c:pt>
                <c:pt idx="27851">
                  <c:v>9.8013500000000003E-2</c:v>
                </c:pt>
                <c:pt idx="27852">
                  <c:v>9.6034999999999995E-2</c:v>
                </c:pt>
                <c:pt idx="27853">
                  <c:v>9.4029699999999994E-2</c:v>
                </c:pt>
                <c:pt idx="27854">
                  <c:v>9.1997899999999994E-2</c:v>
                </c:pt>
                <c:pt idx="27855">
                  <c:v>8.9940400000000004E-2</c:v>
                </c:pt>
                <c:pt idx="27856">
                  <c:v>8.7858900000000004E-2</c:v>
                </c:pt>
                <c:pt idx="27857">
                  <c:v>8.5755200000000004E-2</c:v>
                </c:pt>
                <c:pt idx="27858">
                  <c:v>8.3631499999999998E-2</c:v>
                </c:pt>
                <c:pt idx="27859">
                  <c:v>8.1490499999999993E-2</c:v>
                </c:pt>
                <c:pt idx="27860">
                  <c:v>7.9334500000000002E-2</c:v>
                </c:pt>
                <c:pt idx="27861">
                  <c:v>7.7164200000000002E-2</c:v>
                </c:pt>
                <c:pt idx="27862">
                  <c:v>7.4979299999999999E-2</c:v>
                </c:pt>
                <c:pt idx="27863">
                  <c:v>7.2779999999999997E-2</c:v>
                </c:pt>
                <c:pt idx="27864">
                  <c:v>7.0566699999999996E-2</c:v>
                </c:pt>
                <c:pt idx="27865">
                  <c:v>6.8340499999999998E-2</c:v>
                </c:pt>
                <c:pt idx="27866">
                  <c:v>6.6103200000000001E-2</c:v>
                </c:pt>
                <c:pt idx="27867">
                  <c:v>6.3857300000000006E-2</c:v>
                </c:pt>
                <c:pt idx="27868">
                  <c:v>6.1604300000000001E-2</c:v>
                </c:pt>
                <c:pt idx="27869">
                  <c:v>5.9345200000000001E-2</c:v>
                </c:pt>
                <c:pt idx="27870">
                  <c:v>5.7080600000000002E-2</c:v>
                </c:pt>
                <c:pt idx="27871">
                  <c:v>5.4811899999999997E-2</c:v>
                </c:pt>
                <c:pt idx="27872">
                  <c:v>5.25406E-2</c:v>
                </c:pt>
                <c:pt idx="27873">
                  <c:v>5.0269099999999997E-2</c:v>
                </c:pt>
                <c:pt idx="27874">
                  <c:v>4.8000000000000001E-2</c:v>
                </c:pt>
                <c:pt idx="27875">
                  <c:v>4.5735499999999998E-2</c:v>
                </c:pt>
                <c:pt idx="27876">
                  <c:v>4.3477099999999998E-2</c:v>
                </c:pt>
                <c:pt idx="27877">
                  <c:v>4.1226400000000003E-2</c:v>
                </c:pt>
                <c:pt idx="27878">
                  <c:v>3.8985300000000001E-2</c:v>
                </c:pt>
                <c:pt idx="27879">
                  <c:v>3.6755500000000003E-2</c:v>
                </c:pt>
                <c:pt idx="27880">
                  <c:v>3.4537999999999999E-2</c:v>
                </c:pt>
                <c:pt idx="27881">
                  <c:v>3.23337E-2</c:v>
                </c:pt>
                <c:pt idx="27882">
                  <c:v>3.0143799999999998E-2</c:v>
                </c:pt>
                <c:pt idx="27883">
                  <c:v>2.79697E-2</c:v>
                </c:pt>
                <c:pt idx="27884">
                  <c:v>2.5812499999999999E-2</c:v>
                </c:pt>
                <c:pt idx="27885">
                  <c:v>2.36747E-2</c:v>
                </c:pt>
                <c:pt idx="27886">
                  <c:v>2.1559100000000001E-2</c:v>
                </c:pt>
                <c:pt idx="27887">
                  <c:v>1.9467700000000001E-2</c:v>
                </c:pt>
                <c:pt idx="27888">
                  <c:v>1.74016E-2</c:v>
                </c:pt>
                <c:pt idx="27889">
                  <c:v>1.53633E-2</c:v>
                </c:pt>
                <c:pt idx="27890">
                  <c:v>1.33568E-2</c:v>
                </c:pt>
                <c:pt idx="27891">
                  <c:v>1.13852E-2</c:v>
                </c:pt>
                <c:pt idx="27892" formatCode="0.00E+00">
                  <c:v>9.4513099999999992E-3</c:v>
                </c:pt>
                <c:pt idx="27893" formatCode="0.00E+00">
                  <c:v>7.5578700000000004E-3</c:v>
                </c:pt>
                <c:pt idx="27894" formatCode="0.00E+00">
                  <c:v>5.7062600000000003E-3</c:v>
                </c:pt>
                <c:pt idx="27895" formatCode="0.00E+00">
                  <c:v>3.8957200000000001E-3</c:v>
                </c:pt>
                <c:pt idx="27896" formatCode="0.00E+00">
                  <c:v>2.1266599999999998E-3</c:v>
                </c:pt>
                <c:pt idx="27897" formatCode="0.00E+00">
                  <c:v>4.0220000000000002E-4</c:v>
                </c:pt>
                <c:pt idx="27898" formatCode="0.00E+00">
                  <c:v>-1.2742000000000001E-3</c:v>
                </c:pt>
                <c:pt idx="27899" formatCode="0.00E+00">
                  <c:v>-2.8999500000000001E-3</c:v>
                </c:pt>
                <c:pt idx="27900" formatCode="0.00E+00">
                  <c:v>-4.4728199999999997E-3</c:v>
                </c:pt>
                <c:pt idx="27901" formatCode="0.00E+00">
                  <c:v>-5.9904499999999996E-3</c:v>
                </c:pt>
                <c:pt idx="27902" formatCode="0.00E+00">
                  <c:v>-7.4500199999999999E-3</c:v>
                </c:pt>
                <c:pt idx="27903" formatCode="0.00E+00">
                  <c:v>-8.8487700000000006E-3</c:v>
                </c:pt>
                <c:pt idx="27904">
                  <c:v>-1.01843E-2</c:v>
                </c:pt>
                <c:pt idx="27905">
                  <c:v>-1.1454199999999999E-2</c:v>
                </c:pt>
                <c:pt idx="27906">
                  <c:v>-1.2656199999999999E-2</c:v>
                </c:pt>
                <c:pt idx="27907">
                  <c:v>-1.37885E-2</c:v>
                </c:pt>
                <c:pt idx="27908">
                  <c:v>-1.48495E-2</c:v>
                </c:pt>
                <c:pt idx="27909">
                  <c:v>-1.58382E-2</c:v>
                </c:pt>
                <c:pt idx="27910">
                  <c:v>-1.6752900000000001E-2</c:v>
                </c:pt>
                <c:pt idx="27911">
                  <c:v>-1.7591900000000001E-2</c:v>
                </c:pt>
                <c:pt idx="27912">
                  <c:v>-1.83532E-2</c:v>
                </c:pt>
                <c:pt idx="27913">
                  <c:v>-1.9035099999999999E-2</c:v>
                </c:pt>
                <c:pt idx="27914">
                  <c:v>-1.9635699999999999E-2</c:v>
                </c:pt>
                <c:pt idx="27915">
                  <c:v>-2.01531E-2</c:v>
                </c:pt>
                <c:pt idx="27916">
                  <c:v>-2.0585099999999999E-2</c:v>
                </c:pt>
                <c:pt idx="27917">
                  <c:v>-2.0930199999999999E-2</c:v>
                </c:pt>
                <c:pt idx="27918">
                  <c:v>-2.11877E-2</c:v>
                </c:pt>
                <c:pt idx="27919">
                  <c:v>-2.13571E-2</c:v>
                </c:pt>
                <c:pt idx="27920">
                  <c:v>-2.1437999999999999E-2</c:v>
                </c:pt>
                <c:pt idx="27921">
                  <c:v>-2.1429400000000001E-2</c:v>
                </c:pt>
                <c:pt idx="27922">
                  <c:v>-2.1330100000000001E-2</c:v>
                </c:pt>
                <c:pt idx="27923">
                  <c:v>-2.11387E-2</c:v>
                </c:pt>
                <c:pt idx="27924">
                  <c:v>-2.08541E-2</c:v>
                </c:pt>
                <c:pt idx="27925">
                  <c:v>-2.04744E-2</c:v>
                </c:pt>
                <c:pt idx="27926">
                  <c:v>-1.99983E-2</c:v>
                </c:pt>
                <c:pt idx="27927">
                  <c:v>-1.94241E-2</c:v>
                </c:pt>
                <c:pt idx="27928">
                  <c:v>-1.8750800000000001E-2</c:v>
                </c:pt>
                <c:pt idx="27929">
                  <c:v>-1.7977799999999999E-2</c:v>
                </c:pt>
                <c:pt idx="27930">
                  <c:v>-1.71047E-2</c:v>
                </c:pt>
                <c:pt idx="27931">
                  <c:v>-1.61315E-2</c:v>
                </c:pt>
                <c:pt idx="27932">
                  <c:v>-1.50575E-2</c:v>
                </c:pt>
                <c:pt idx="27933">
                  <c:v>-1.38815E-2</c:v>
                </c:pt>
                <c:pt idx="27934">
                  <c:v>-1.2603100000000001E-2</c:v>
                </c:pt>
                <c:pt idx="27935">
                  <c:v>-1.1223E-2</c:v>
                </c:pt>
                <c:pt idx="27936" formatCode="0.00E+00">
                  <c:v>-9.7432300000000003E-3</c:v>
                </c:pt>
                <c:pt idx="27937" formatCode="0.00E+00">
                  <c:v>-8.1655300000000007E-3</c:v>
                </c:pt>
                <c:pt idx="27938" formatCode="0.00E+00">
                  <c:v>-6.4907699999999999E-3</c:v>
                </c:pt>
                <c:pt idx="27939" formatCode="0.00E+00">
                  <c:v>-4.7195199999999996E-3</c:v>
                </c:pt>
                <c:pt idx="27940" formatCode="0.00E+00">
                  <c:v>-2.8524900000000001E-3</c:v>
                </c:pt>
                <c:pt idx="27941" formatCode="0.00E+00">
                  <c:v>-8.90134E-4</c:v>
                </c:pt>
                <c:pt idx="27942" formatCode="0.00E+00">
                  <c:v>1.16759E-3</c:v>
                </c:pt>
                <c:pt idx="27943" formatCode="0.00E+00">
                  <c:v>3.3200600000000001E-3</c:v>
                </c:pt>
                <c:pt idx="27944" formatCode="0.00E+00">
                  <c:v>5.5653999999999999E-3</c:v>
                </c:pt>
                <c:pt idx="27945" formatCode="0.00E+00">
                  <c:v>7.9014600000000008E-3</c:v>
                </c:pt>
                <c:pt idx="27946">
                  <c:v>1.03269E-2</c:v>
                </c:pt>
                <c:pt idx="27947">
                  <c:v>1.2841E-2</c:v>
                </c:pt>
                <c:pt idx="27948">
                  <c:v>1.5443200000000001E-2</c:v>
                </c:pt>
                <c:pt idx="27949">
                  <c:v>1.8132300000000001E-2</c:v>
                </c:pt>
                <c:pt idx="27950">
                  <c:v>2.09062E-2</c:v>
                </c:pt>
                <c:pt idx="27951">
                  <c:v>2.3762499999999999E-2</c:v>
                </c:pt>
                <c:pt idx="27952">
                  <c:v>2.6699299999999999E-2</c:v>
                </c:pt>
                <c:pt idx="27953">
                  <c:v>2.9713799999999999E-2</c:v>
                </c:pt>
                <c:pt idx="27954">
                  <c:v>3.28016E-2</c:v>
                </c:pt>
                <c:pt idx="27955">
                  <c:v>3.5958900000000002E-2</c:v>
                </c:pt>
                <c:pt idx="27956">
                  <c:v>3.9183099999999998E-2</c:v>
                </c:pt>
                <c:pt idx="27957">
                  <c:v>4.24719E-2</c:v>
                </c:pt>
                <c:pt idx="27958">
                  <c:v>4.58217E-2</c:v>
                </c:pt>
                <c:pt idx="27959">
                  <c:v>4.9229000000000002E-2</c:v>
                </c:pt>
                <c:pt idx="27960">
                  <c:v>5.2689699999999999E-2</c:v>
                </c:pt>
                <c:pt idx="27961">
                  <c:v>5.6200199999999999E-2</c:v>
                </c:pt>
                <c:pt idx="27962">
                  <c:v>5.9758400000000003E-2</c:v>
                </c:pt>
                <c:pt idx="27963">
                  <c:v>6.3362299999999996E-2</c:v>
                </c:pt>
                <c:pt idx="27964">
                  <c:v>6.7009200000000005E-2</c:v>
                </c:pt>
                <c:pt idx="27965">
                  <c:v>7.0695400000000005E-2</c:v>
                </c:pt>
                <c:pt idx="27966">
                  <c:v>7.44176E-2</c:v>
                </c:pt>
                <c:pt idx="27967">
                  <c:v>7.8172199999999997E-2</c:v>
                </c:pt>
                <c:pt idx="27968">
                  <c:v>8.1955399999999998E-2</c:v>
                </c:pt>
                <c:pt idx="27969">
                  <c:v>8.5763699999999998E-2</c:v>
                </c:pt>
                <c:pt idx="27970">
                  <c:v>8.9593199999999998E-2</c:v>
                </c:pt>
                <c:pt idx="27971">
                  <c:v>9.3439499999999995E-2</c:v>
                </c:pt>
                <c:pt idx="27972">
                  <c:v>9.7297900000000007E-2</c:v>
                </c:pt>
                <c:pt idx="27973">
                  <c:v>0.101164</c:v>
                </c:pt>
                <c:pt idx="27974">
                  <c:v>0.105033</c:v>
                </c:pt>
                <c:pt idx="27975">
                  <c:v>0.1089</c:v>
                </c:pt>
                <c:pt idx="27976">
                  <c:v>0.112761</c:v>
                </c:pt>
                <c:pt idx="27977">
                  <c:v>0.11661199999999999</c:v>
                </c:pt>
                <c:pt idx="27978">
                  <c:v>0.120449</c:v>
                </c:pt>
                <c:pt idx="27979">
                  <c:v>0.124267</c:v>
                </c:pt>
                <c:pt idx="27980">
                  <c:v>0.12806300000000001</c:v>
                </c:pt>
                <c:pt idx="27981">
                  <c:v>0.131831</c:v>
                </c:pt>
                <c:pt idx="27982">
                  <c:v>0.135569</c:v>
                </c:pt>
                <c:pt idx="27983">
                  <c:v>0.13927100000000001</c:v>
                </c:pt>
                <c:pt idx="27984">
                  <c:v>0.142933</c:v>
                </c:pt>
                <c:pt idx="27985">
                  <c:v>0.14654900000000001</c:v>
                </c:pt>
                <c:pt idx="27986">
                  <c:v>0.150115</c:v>
                </c:pt>
                <c:pt idx="27987">
                  <c:v>0.15362899999999999</c:v>
                </c:pt>
                <c:pt idx="27988">
                  <c:v>0.157086</c:v>
                </c:pt>
                <c:pt idx="27989">
                  <c:v>0.16048000000000001</c:v>
                </c:pt>
                <c:pt idx="27990">
                  <c:v>0.16380600000000001</c:v>
                </c:pt>
                <c:pt idx="27991">
                  <c:v>0.16706199999999999</c:v>
                </c:pt>
                <c:pt idx="27992">
                  <c:v>0.17024300000000001</c:v>
                </c:pt>
                <c:pt idx="27993">
                  <c:v>0.173348</c:v>
                </c:pt>
                <c:pt idx="27994">
                  <c:v>0.176374</c:v>
                </c:pt>
                <c:pt idx="27995">
                  <c:v>0.17931800000000001</c:v>
                </c:pt>
                <c:pt idx="27996">
                  <c:v>0.182174</c:v>
                </c:pt>
                <c:pt idx="27997">
                  <c:v>0.18493799999999999</c:v>
                </c:pt>
                <c:pt idx="27998">
                  <c:v>0.187608</c:v>
                </c:pt>
                <c:pt idx="27999">
                  <c:v>0.19017800000000001</c:v>
                </c:pt>
                <c:pt idx="28000">
                  <c:v>0.19264600000000001</c:v>
                </c:pt>
                <c:pt idx="28001">
                  <c:v>0.19500899999999999</c:v>
                </c:pt>
                <c:pt idx="28002">
                  <c:v>0.197265</c:v>
                </c:pt>
                <c:pt idx="28003">
                  <c:v>0.19941400000000001</c:v>
                </c:pt>
                <c:pt idx="28004">
                  <c:v>0.20145299999999999</c:v>
                </c:pt>
                <c:pt idx="28005">
                  <c:v>0.20338000000000001</c:v>
                </c:pt>
                <c:pt idx="28006">
                  <c:v>0.20519299999999999</c:v>
                </c:pt>
                <c:pt idx="28007">
                  <c:v>0.20688999999999999</c:v>
                </c:pt>
                <c:pt idx="28008">
                  <c:v>0.20846999999999999</c:v>
                </c:pt>
                <c:pt idx="28009">
                  <c:v>0.209929</c:v>
                </c:pt>
                <c:pt idx="28010">
                  <c:v>0.21126500000000001</c:v>
                </c:pt>
                <c:pt idx="28011">
                  <c:v>0.212479</c:v>
                </c:pt>
                <c:pt idx="28012">
                  <c:v>0.21356900000000001</c:v>
                </c:pt>
                <c:pt idx="28013">
                  <c:v>0.214532</c:v>
                </c:pt>
                <c:pt idx="28014">
                  <c:v>0.21537000000000001</c:v>
                </c:pt>
                <c:pt idx="28015">
                  <c:v>0.21607899999999999</c:v>
                </c:pt>
                <c:pt idx="28016">
                  <c:v>0.21666099999999999</c:v>
                </c:pt>
                <c:pt idx="28017">
                  <c:v>0.217114</c:v>
                </c:pt>
                <c:pt idx="28018">
                  <c:v>0.21743799999999999</c:v>
                </c:pt>
                <c:pt idx="28019">
                  <c:v>0.21763299999999999</c:v>
                </c:pt>
                <c:pt idx="28020">
                  <c:v>0.217698</c:v>
                </c:pt>
                <c:pt idx="28021">
                  <c:v>0.21763399999999999</c:v>
                </c:pt>
                <c:pt idx="28022">
                  <c:v>0.217441</c:v>
                </c:pt>
                <c:pt idx="28023">
                  <c:v>0.21712000000000001</c:v>
                </c:pt>
                <c:pt idx="28024">
                  <c:v>0.216672</c:v>
                </c:pt>
                <c:pt idx="28025">
                  <c:v>0.21609900000000001</c:v>
                </c:pt>
                <c:pt idx="28026">
                  <c:v>0.21540000000000001</c:v>
                </c:pt>
                <c:pt idx="28027">
                  <c:v>0.21457799999999999</c:v>
                </c:pt>
                <c:pt idx="28028">
                  <c:v>0.21363499999999999</c:v>
                </c:pt>
                <c:pt idx="28029">
                  <c:v>0.21257000000000001</c:v>
                </c:pt>
                <c:pt idx="28030">
                  <c:v>0.21138599999999999</c:v>
                </c:pt>
                <c:pt idx="28031">
                  <c:v>0.21008499999999999</c:v>
                </c:pt>
                <c:pt idx="28032">
                  <c:v>0.208672</c:v>
                </c:pt>
                <c:pt idx="28033">
                  <c:v>0.207148</c:v>
                </c:pt>
                <c:pt idx="28034">
                  <c:v>0.20551700000000001</c:v>
                </c:pt>
                <c:pt idx="28035">
                  <c:v>0.20377999999999999</c:v>
                </c:pt>
                <c:pt idx="28036">
                  <c:v>0.20194100000000001</c:v>
                </c:pt>
                <c:pt idx="28037">
                  <c:v>0.20000100000000001</c:v>
                </c:pt>
                <c:pt idx="28038">
                  <c:v>0.197962</c:v>
                </c:pt>
                <c:pt idx="28039">
                  <c:v>0.195828</c:v>
                </c:pt>
                <c:pt idx="28040">
                  <c:v>0.193601</c:v>
                </c:pt>
                <c:pt idx="28041">
                  <c:v>0.19128400000000001</c:v>
                </c:pt>
                <c:pt idx="28042">
                  <c:v>0.18887999999999999</c:v>
                </c:pt>
                <c:pt idx="28043">
                  <c:v>0.186391</c:v>
                </c:pt>
                <c:pt idx="28044">
                  <c:v>0.18382200000000001</c:v>
                </c:pt>
                <c:pt idx="28045">
                  <c:v>0.181176</c:v>
                </c:pt>
                <c:pt idx="28046">
                  <c:v>0.17845900000000001</c:v>
                </c:pt>
                <c:pt idx="28047">
                  <c:v>0.175675</c:v>
                </c:pt>
                <c:pt idx="28048">
                  <c:v>0.17282700000000001</c:v>
                </c:pt>
                <c:pt idx="28049">
                  <c:v>0.16991999999999999</c:v>
                </c:pt>
                <c:pt idx="28050">
                  <c:v>0.166958</c:v>
                </c:pt>
                <c:pt idx="28051">
                  <c:v>0.16394300000000001</c:v>
                </c:pt>
                <c:pt idx="28052">
                  <c:v>0.16088</c:v>
                </c:pt>
                <c:pt idx="28053">
                  <c:v>0.157773</c:v>
                </c:pt>
                <c:pt idx="28054">
                  <c:v>0.15462699999999999</c:v>
                </c:pt>
                <c:pt idx="28055">
                  <c:v>0.151446</c:v>
                </c:pt>
                <c:pt idx="28056">
                  <c:v>0.148234</c:v>
                </c:pt>
                <c:pt idx="28057">
                  <c:v>0.14499400000000001</c:v>
                </c:pt>
                <c:pt idx="28058">
                  <c:v>0.141731</c:v>
                </c:pt>
                <c:pt idx="28059">
                  <c:v>0.13844899999999999</c:v>
                </c:pt>
                <c:pt idx="28060">
                  <c:v>0.13515199999999999</c:v>
                </c:pt>
                <c:pt idx="28061">
                  <c:v>0.13184399999999999</c:v>
                </c:pt>
                <c:pt idx="28062">
                  <c:v>0.12853000000000001</c:v>
                </c:pt>
                <c:pt idx="28063">
                  <c:v>0.12521299999999999</c:v>
                </c:pt>
                <c:pt idx="28064">
                  <c:v>0.121896</c:v>
                </c:pt>
                <c:pt idx="28065">
                  <c:v>0.118585</c:v>
                </c:pt>
                <c:pt idx="28066">
                  <c:v>0.115283</c:v>
                </c:pt>
                <c:pt idx="28067">
                  <c:v>0.111995</c:v>
                </c:pt>
                <c:pt idx="28068">
                  <c:v>0.108725</c:v>
                </c:pt>
                <c:pt idx="28069">
                  <c:v>0.105477</c:v>
                </c:pt>
                <c:pt idx="28070">
                  <c:v>0.102254</c:v>
                </c:pt>
                <c:pt idx="28071">
                  <c:v>9.9059499999999995E-2</c:v>
                </c:pt>
                <c:pt idx="28072">
                  <c:v>9.5897300000000005E-2</c:v>
                </c:pt>
                <c:pt idx="28073">
                  <c:v>9.2771900000000004E-2</c:v>
                </c:pt>
                <c:pt idx="28074">
                  <c:v>8.96869E-2</c:v>
                </c:pt>
                <c:pt idx="28075">
                  <c:v>8.6645200000000006E-2</c:v>
                </c:pt>
                <c:pt idx="28076">
                  <c:v>8.3649200000000007E-2</c:v>
                </c:pt>
                <c:pt idx="28077">
                  <c:v>8.0702300000000005E-2</c:v>
                </c:pt>
                <c:pt idx="28078">
                  <c:v>7.7807699999999994E-2</c:v>
                </c:pt>
                <c:pt idx="28079">
                  <c:v>7.4969099999999997E-2</c:v>
                </c:pt>
                <c:pt idx="28080">
                  <c:v>7.2190699999999997E-2</c:v>
                </c:pt>
                <c:pt idx="28081">
                  <c:v>6.9476200000000002E-2</c:v>
                </c:pt>
                <c:pt idx="28082">
                  <c:v>6.6828200000000004E-2</c:v>
                </c:pt>
                <c:pt idx="28083">
                  <c:v>6.4249100000000003E-2</c:v>
                </c:pt>
                <c:pt idx="28084">
                  <c:v>6.1741400000000002E-2</c:v>
                </c:pt>
                <c:pt idx="28085">
                  <c:v>5.9307800000000001E-2</c:v>
                </c:pt>
                <c:pt idx="28086">
                  <c:v>5.6950800000000003E-2</c:v>
                </c:pt>
                <c:pt idx="28087">
                  <c:v>5.4672900000000003E-2</c:v>
                </c:pt>
                <c:pt idx="28088">
                  <c:v>5.2475800000000003E-2</c:v>
                </c:pt>
                <c:pt idx="28089">
                  <c:v>5.0361400000000001E-2</c:v>
                </c:pt>
                <c:pt idx="28090">
                  <c:v>4.8331899999999997E-2</c:v>
                </c:pt>
                <c:pt idx="28091">
                  <c:v>4.6389E-2</c:v>
                </c:pt>
                <c:pt idx="28092">
                  <c:v>4.4534600000000001E-2</c:v>
                </c:pt>
                <c:pt idx="28093">
                  <c:v>4.2770799999999998E-2</c:v>
                </c:pt>
                <c:pt idx="28094">
                  <c:v>4.1100200000000003E-2</c:v>
                </c:pt>
                <c:pt idx="28095">
                  <c:v>3.95246E-2</c:v>
                </c:pt>
                <c:pt idx="28096">
                  <c:v>3.8045099999999998E-2</c:v>
                </c:pt>
                <c:pt idx="28097">
                  <c:v>3.6661600000000003E-2</c:v>
                </c:pt>
                <c:pt idx="28098">
                  <c:v>3.5373799999999997E-2</c:v>
                </c:pt>
                <c:pt idx="28099">
                  <c:v>3.4181400000000001E-2</c:v>
                </c:pt>
                <c:pt idx="28100">
                  <c:v>3.3084200000000001E-2</c:v>
                </c:pt>
                <c:pt idx="28101">
                  <c:v>3.2082100000000002E-2</c:v>
                </c:pt>
                <c:pt idx="28102">
                  <c:v>3.1175499999999998E-2</c:v>
                </c:pt>
                <c:pt idx="28103">
                  <c:v>3.0365400000000001E-2</c:v>
                </c:pt>
                <c:pt idx="28104">
                  <c:v>2.9652499999999998E-2</c:v>
                </c:pt>
                <c:pt idx="28105">
                  <c:v>2.90359E-2</c:v>
                </c:pt>
                <c:pt idx="28106">
                  <c:v>2.8513799999999999E-2</c:v>
                </c:pt>
                <c:pt idx="28107">
                  <c:v>2.8085100000000002E-2</c:v>
                </c:pt>
                <c:pt idx="28108">
                  <c:v>2.7749800000000002E-2</c:v>
                </c:pt>
                <c:pt idx="28109">
                  <c:v>2.75077E-2</c:v>
                </c:pt>
                <c:pt idx="28110">
                  <c:v>2.73587E-2</c:v>
                </c:pt>
                <c:pt idx="28111">
                  <c:v>2.7302099999999999E-2</c:v>
                </c:pt>
                <c:pt idx="28112">
                  <c:v>2.73377E-2</c:v>
                </c:pt>
                <c:pt idx="28113">
                  <c:v>2.7464499999999999E-2</c:v>
                </c:pt>
                <c:pt idx="28114">
                  <c:v>2.76811E-2</c:v>
                </c:pt>
                <c:pt idx="28115">
                  <c:v>2.7985699999999999E-2</c:v>
                </c:pt>
                <c:pt idx="28116">
                  <c:v>2.8376499999999999E-2</c:v>
                </c:pt>
                <c:pt idx="28117">
                  <c:v>2.8852200000000001E-2</c:v>
                </c:pt>
                <c:pt idx="28118">
                  <c:v>2.94116E-2</c:v>
                </c:pt>
                <c:pt idx="28119">
                  <c:v>3.0054600000000001E-2</c:v>
                </c:pt>
                <c:pt idx="28120">
                  <c:v>3.0781099999999999E-2</c:v>
                </c:pt>
                <c:pt idx="28121">
                  <c:v>3.1588900000000003E-2</c:v>
                </c:pt>
                <c:pt idx="28122">
                  <c:v>3.2474000000000003E-2</c:v>
                </c:pt>
                <c:pt idx="28123">
                  <c:v>3.3432999999999997E-2</c:v>
                </c:pt>
                <c:pt idx="28124">
                  <c:v>3.4463399999999998E-2</c:v>
                </c:pt>
                <c:pt idx="28125">
                  <c:v>3.5562000000000003E-2</c:v>
                </c:pt>
                <c:pt idx="28126">
                  <c:v>3.67252E-2</c:v>
                </c:pt>
                <c:pt idx="28127">
                  <c:v>3.7949700000000003E-2</c:v>
                </c:pt>
                <c:pt idx="28128">
                  <c:v>3.9232400000000001E-2</c:v>
                </c:pt>
                <c:pt idx="28129">
                  <c:v>4.05697E-2</c:v>
                </c:pt>
                <c:pt idx="28130">
                  <c:v>4.1958200000000001E-2</c:v>
                </c:pt>
                <c:pt idx="28131">
                  <c:v>4.3394799999999997E-2</c:v>
                </c:pt>
                <c:pt idx="28132">
                  <c:v>4.4876100000000002E-2</c:v>
                </c:pt>
                <c:pt idx="28133">
                  <c:v>4.6398700000000001E-2</c:v>
                </c:pt>
                <c:pt idx="28134">
                  <c:v>4.7958800000000003E-2</c:v>
                </c:pt>
                <c:pt idx="28135">
                  <c:v>4.9552400000000003E-2</c:v>
                </c:pt>
                <c:pt idx="28136">
                  <c:v>5.1176100000000002E-2</c:v>
                </c:pt>
                <c:pt idx="28137">
                  <c:v>5.2826900000000003E-2</c:v>
                </c:pt>
                <c:pt idx="28138">
                  <c:v>5.4501300000000003E-2</c:v>
                </c:pt>
                <c:pt idx="28139">
                  <c:v>5.6195500000000002E-2</c:v>
                </c:pt>
                <c:pt idx="28140">
                  <c:v>5.7906399999999997E-2</c:v>
                </c:pt>
                <c:pt idx="28141">
                  <c:v>5.9630599999999999E-2</c:v>
                </c:pt>
                <c:pt idx="28142">
                  <c:v>6.13644E-2</c:v>
                </c:pt>
                <c:pt idx="28143">
                  <c:v>6.3104099999999996E-2</c:v>
                </c:pt>
                <c:pt idx="28144">
                  <c:v>6.48455E-2</c:v>
                </c:pt>
                <c:pt idx="28145">
                  <c:v>6.6584900000000002E-2</c:v>
                </c:pt>
                <c:pt idx="28146">
                  <c:v>6.8318500000000004E-2</c:v>
                </c:pt>
                <c:pt idx="28147">
                  <c:v>7.0042499999999994E-2</c:v>
                </c:pt>
                <c:pt idx="28148">
                  <c:v>7.17531E-2</c:v>
                </c:pt>
                <c:pt idx="28149">
                  <c:v>7.3446300000000006E-2</c:v>
                </c:pt>
                <c:pt idx="28150">
                  <c:v>7.5118400000000002E-2</c:v>
                </c:pt>
                <c:pt idx="28151">
                  <c:v>7.6766000000000001E-2</c:v>
                </c:pt>
                <c:pt idx="28152">
                  <c:v>7.83856E-2</c:v>
                </c:pt>
                <c:pt idx="28153">
                  <c:v>7.9973900000000001E-2</c:v>
                </c:pt>
                <c:pt idx="28154">
                  <c:v>8.1527500000000003E-2</c:v>
                </c:pt>
                <c:pt idx="28155">
                  <c:v>8.3042400000000002E-2</c:v>
                </c:pt>
                <c:pt idx="28156">
                  <c:v>8.4515199999999999E-2</c:v>
                </c:pt>
                <c:pt idx="28157">
                  <c:v>8.5942900000000003E-2</c:v>
                </c:pt>
                <c:pt idx="28158">
                  <c:v>8.7322800000000006E-2</c:v>
                </c:pt>
                <c:pt idx="28159">
                  <c:v>8.8651599999999997E-2</c:v>
                </c:pt>
                <c:pt idx="28160">
                  <c:v>8.9926400000000004E-2</c:v>
                </c:pt>
                <c:pt idx="28161">
                  <c:v>9.1144799999999998E-2</c:v>
                </c:pt>
                <c:pt idx="28162">
                  <c:v>9.2304600000000001E-2</c:v>
                </c:pt>
                <c:pt idx="28163">
                  <c:v>9.3403299999999995E-2</c:v>
                </c:pt>
                <c:pt idx="28164">
                  <c:v>9.4438400000000006E-2</c:v>
                </c:pt>
                <c:pt idx="28165">
                  <c:v>9.5407099999999995E-2</c:v>
                </c:pt>
                <c:pt idx="28166">
                  <c:v>9.6307100000000007E-2</c:v>
                </c:pt>
                <c:pt idx="28167">
                  <c:v>9.7136799999999995E-2</c:v>
                </c:pt>
                <c:pt idx="28168">
                  <c:v>9.7895300000000005E-2</c:v>
                </c:pt>
                <c:pt idx="28169">
                  <c:v>9.8581299999999997E-2</c:v>
                </c:pt>
                <c:pt idx="28170">
                  <c:v>9.9193299999999998E-2</c:v>
                </c:pt>
                <c:pt idx="28171">
                  <c:v>9.9730100000000002E-2</c:v>
                </c:pt>
                <c:pt idx="28172">
                  <c:v>0.100191</c:v>
                </c:pt>
                <c:pt idx="28173">
                  <c:v>0.100575</c:v>
                </c:pt>
                <c:pt idx="28174">
                  <c:v>0.100881</c:v>
                </c:pt>
                <c:pt idx="28175">
                  <c:v>0.101109</c:v>
                </c:pt>
                <c:pt idx="28176">
                  <c:v>0.101258</c:v>
                </c:pt>
                <c:pt idx="28177">
                  <c:v>0.101329</c:v>
                </c:pt>
                <c:pt idx="28178">
                  <c:v>0.10132099999999999</c:v>
                </c:pt>
                <c:pt idx="28179">
                  <c:v>0.101233</c:v>
                </c:pt>
                <c:pt idx="28180">
                  <c:v>0.10106800000000001</c:v>
                </c:pt>
                <c:pt idx="28181">
                  <c:v>0.100825</c:v>
                </c:pt>
                <c:pt idx="28182">
                  <c:v>0.100506</c:v>
                </c:pt>
                <c:pt idx="28183">
                  <c:v>0.10011299999999999</c:v>
                </c:pt>
                <c:pt idx="28184">
                  <c:v>9.9645200000000003E-2</c:v>
                </c:pt>
                <c:pt idx="28185">
                  <c:v>9.9104999999999999E-2</c:v>
                </c:pt>
                <c:pt idx="28186">
                  <c:v>9.8493200000000003E-2</c:v>
                </c:pt>
                <c:pt idx="28187">
                  <c:v>9.7810999999999995E-2</c:v>
                </c:pt>
                <c:pt idx="28188">
                  <c:v>9.7060199999999999E-2</c:v>
                </c:pt>
                <c:pt idx="28189">
                  <c:v>9.6243099999999998E-2</c:v>
                </c:pt>
                <c:pt idx="28190">
                  <c:v>9.5362199999999994E-2</c:v>
                </c:pt>
                <c:pt idx="28191">
                  <c:v>9.4420400000000002E-2</c:v>
                </c:pt>
                <c:pt idx="28192">
                  <c:v>9.3420100000000006E-2</c:v>
                </c:pt>
                <c:pt idx="28193">
                  <c:v>9.2363100000000004E-2</c:v>
                </c:pt>
                <c:pt idx="28194">
                  <c:v>9.1250999999999999E-2</c:v>
                </c:pt>
                <c:pt idx="28195">
                  <c:v>9.0086799999999995E-2</c:v>
                </c:pt>
                <c:pt idx="28196">
                  <c:v>8.8873900000000006E-2</c:v>
                </c:pt>
                <c:pt idx="28197">
                  <c:v>8.7615700000000005E-2</c:v>
                </c:pt>
                <c:pt idx="28198">
                  <c:v>8.63154E-2</c:v>
                </c:pt>
                <c:pt idx="28199">
                  <c:v>8.4976499999999996E-2</c:v>
                </c:pt>
                <c:pt idx="28200">
                  <c:v>8.3602999999999997E-2</c:v>
                </c:pt>
                <c:pt idx="28201">
                  <c:v>8.2198300000000002E-2</c:v>
                </c:pt>
                <c:pt idx="28202">
                  <c:v>8.0765500000000004E-2</c:v>
                </c:pt>
                <c:pt idx="28203">
                  <c:v>7.9307799999999998E-2</c:v>
                </c:pt>
                <c:pt idx="28204">
                  <c:v>7.7828700000000001E-2</c:v>
                </c:pt>
                <c:pt idx="28205">
                  <c:v>7.63326E-2</c:v>
                </c:pt>
                <c:pt idx="28206">
                  <c:v>7.48249E-2</c:v>
                </c:pt>
                <c:pt idx="28207">
                  <c:v>7.3311200000000007E-2</c:v>
                </c:pt>
                <c:pt idx="28208">
                  <c:v>7.1795899999999996E-2</c:v>
                </c:pt>
                <c:pt idx="28209">
                  <c:v>7.0280599999999999E-2</c:v>
                </c:pt>
                <c:pt idx="28210">
                  <c:v>6.8767099999999998E-2</c:v>
                </c:pt>
                <c:pt idx="28211">
                  <c:v>6.72595E-2</c:v>
                </c:pt>
                <c:pt idx="28212">
                  <c:v>6.5761899999999998E-2</c:v>
                </c:pt>
                <c:pt idx="28213">
                  <c:v>6.4277600000000004E-2</c:v>
                </c:pt>
                <c:pt idx="28214">
                  <c:v>6.2809599999999993E-2</c:v>
                </c:pt>
                <c:pt idx="28215">
                  <c:v>6.1361499999999999E-2</c:v>
                </c:pt>
                <c:pt idx="28216">
                  <c:v>5.9937299999999999E-2</c:v>
                </c:pt>
                <c:pt idx="28217">
                  <c:v>5.8540200000000001E-2</c:v>
                </c:pt>
                <c:pt idx="28218">
                  <c:v>5.71732E-2</c:v>
                </c:pt>
                <c:pt idx="28219">
                  <c:v>5.5839300000000001E-2</c:v>
                </c:pt>
                <c:pt idx="28220">
                  <c:v>5.4541300000000001E-2</c:v>
                </c:pt>
                <c:pt idx="28221">
                  <c:v>5.3282200000000002E-2</c:v>
                </c:pt>
                <c:pt idx="28222">
                  <c:v>5.2064899999999997E-2</c:v>
                </c:pt>
                <c:pt idx="28223">
                  <c:v>5.08925E-2</c:v>
                </c:pt>
                <c:pt idx="28224">
                  <c:v>4.97685E-2</c:v>
                </c:pt>
                <c:pt idx="28225">
                  <c:v>4.86959E-2</c:v>
                </c:pt>
                <c:pt idx="28226">
                  <c:v>4.7677299999999999E-2</c:v>
                </c:pt>
                <c:pt idx="28227">
                  <c:v>4.6714699999999998E-2</c:v>
                </c:pt>
                <c:pt idx="28228">
                  <c:v>4.5810700000000003E-2</c:v>
                </c:pt>
                <c:pt idx="28229">
                  <c:v>4.4968300000000003E-2</c:v>
                </c:pt>
                <c:pt idx="28230">
                  <c:v>4.4190500000000001E-2</c:v>
                </c:pt>
                <c:pt idx="28231">
                  <c:v>4.3479900000000002E-2</c:v>
                </c:pt>
                <c:pt idx="28232">
                  <c:v>4.2838300000000003E-2</c:v>
                </c:pt>
                <c:pt idx="28233">
                  <c:v>4.2267800000000001E-2</c:v>
                </c:pt>
                <c:pt idx="28234">
                  <c:v>4.1770099999999998E-2</c:v>
                </c:pt>
                <c:pt idx="28235">
                  <c:v>4.1347099999999998E-2</c:v>
                </c:pt>
                <c:pt idx="28236">
                  <c:v>4.1000300000000003E-2</c:v>
                </c:pt>
                <c:pt idx="28237">
                  <c:v>4.07309E-2</c:v>
                </c:pt>
                <c:pt idx="28238">
                  <c:v>4.0539800000000001E-2</c:v>
                </c:pt>
                <c:pt idx="28239">
                  <c:v>4.0427900000000003E-2</c:v>
                </c:pt>
                <c:pt idx="28240">
                  <c:v>4.0395800000000003E-2</c:v>
                </c:pt>
                <c:pt idx="28241">
                  <c:v>4.0444099999999997E-2</c:v>
                </c:pt>
                <c:pt idx="28242">
                  <c:v>4.0572999999999998E-2</c:v>
                </c:pt>
                <c:pt idx="28243">
                  <c:v>4.0782600000000002E-2</c:v>
                </c:pt>
                <c:pt idx="28244">
                  <c:v>4.1072999999999998E-2</c:v>
                </c:pt>
                <c:pt idx="28245">
                  <c:v>4.1443800000000003E-2</c:v>
                </c:pt>
                <c:pt idx="28246">
                  <c:v>4.18947E-2</c:v>
                </c:pt>
                <c:pt idx="28247">
                  <c:v>4.2424400000000001E-2</c:v>
                </c:pt>
                <c:pt idx="28248">
                  <c:v>4.30322E-2</c:v>
                </c:pt>
                <c:pt idx="28249">
                  <c:v>4.3717199999999998E-2</c:v>
                </c:pt>
                <c:pt idx="28250">
                  <c:v>4.4478299999999998E-2</c:v>
                </c:pt>
                <c:pt idx="28251">
                  <c:v>4.5314699999999999E-2</c:v>
                </c:pt>
                <c:pt idx="28252">
                  <c:v>4.6224800000000003E-2</c:v>
                </c:pt>
                <c:pt idx="28253">
                  <c:v>4.7206900000000003E-2</c:v>
                </c:pt>
                <c:pt idx="28254">
                  <c:v>4.8258599999999999E-2</c:v>
                </c:pt>
                <c:pt idx="28255">
                  <c:v>4.9377699999999997E-2</c:v>
                </c:pt>
                <c:pt idx="28256">
                  <c:v>5.05624E-2</c:v>
                </c:pt>
                <c:pt idx="28257">
                  <c:v>5.1811500000000003E-2</c:v>
                </c:pt>
                <c:pt idx="28258">
                  <c:v>5.3122999999999997E-2</c:v>
                </c:pt>
                <c:pt idx="28259">
                  <c:v>5.44947E-2</c:v>
                </c:pt>
                <c:pt idx="28260">
                  <c:v>5.5924300000000003E-2</c:v>
                </c:pt>
                <c:pt idx="28261">
                  <c:v>5.7408800000000003E-2</c:v>
                </c:pt>
                <c:pt idx="28262">
                  <c:v>5.8944900000000001E-2</c:v>
                </c:pt>
                <c:pt idx="28263">
                  <c:v>6.0529300000000001E-2</c:v>
                </c:pt>
                <c:pt idx="28264">
                  <c:v>6.2159300000000001E-2</c:v>
                </c:pt>
                <c:pt idx="28265">
                  <c:v>6.3831600000000002E-2</c:v>
                </c:pt>
                <c:pt idx="28266">
                  <c:v>6.5543100000000007E-2</c:v>
                </c:pt>
                <c:pt idx="28267">
                  <c:v>6.7290600000000006E-2</c:v>
                </c:pt>
                <c:pt idx="28268">
                  <c:v>6.9070800000000002E-2</c:v>
                </c:pt>
                <c:pt idx="28269">
                  <c:v>7.0880399999999996E-2</c:v>
                </c:pt>
                <c:pt idx="28270">
                  <c:v>7.2716000000000003E-2</c:v>
                </c:pt>
                <c:pt idx="28271">
                  <c:v>7.4573600000000004E-2</c:v>
                </c:pt>
                <c:pt idx="28272">
                  <c:v>7.6449600000000006E-2</c:v>
                </c:pt>
                <c:pt idx="28273">
                  <c:v>7.8340699999999999E-2</c:v>
                </c:pt>
                <c:pt idx="28274">
                  <c:v>8.0243200000000001E-2</c:v>
                </c:pt>
                <c:pt idx="28275">
                  <c:v>8.2153799999999999E-2</c:v>
                </c:pt>
                <c:pt idx="28276">
                  <c:v>8.4068900000000002E-2</c:v>
                </c:pt>
                <c:pt idx="28277">
                  <c:v>8.5985099999999995E-2</c:v>
                </c:pt>
                <c:pt idx="28278">
                  <c:v>8.7899099999999994E-2</c:v>
                </c:pt>
                <c:pt idx="28279">
                  <c:v>8.9807499999999998E-2</c:v>
                </c:pt>
                <c:pt idx="28280">
                  <c:v>9.1706499999999996E-2</c:v>
                </c:pt>
                <c:pt idx="28281">
                  <c:v>9.3592400000000006E-2</c:v>
                </c:pt>
                <c:pt idx="28282">
                  <c:v>9.5461299999999999E-2</c:v>
                </c:pt>
                <c:pt idx="28283">
                  <c:v>9.7309699999999999E-2</c:v>
                </c:pt>
                <c:pt idx="28284">
                  <c:v>9.9133700000000005E-2</c:v>
                </c:pt>
                <c:pt idx="28285">
                  <c:v>0.100929</c:v>
                </c:pt>
                <c:pt idx="28286">
                  <c:v>0.10269200000000001</c:v>
                </c:pt>
                <c:pt idx="28287">
                  <c:v>0.104419</c:v>
                </c:pt>
                <c:pt idx="28288">
                  <c:v>0.10610600000000001</c:v>
                </c:pt>
                <c:pt idx="28289">
                  <c:v>0.10775</c:v>
                </c:pt>
                <c:pt idx="28290">
                  <c:v>0.109346</c:v>
                </c:pt>
                <c:pt idx="28291">
                  <c:v>0.110891</c:v>
                </c:pt>
                <c:pt idx="28292">
                  <c:v>0.11238099999999999</c:v>
                </c:pt>
                <c:pt idx="28293">
                  <c:v>0.113814</c:v>
                </c:pt>
                <c:pt idx="28294">
                  <c:v>0.115188</c:v>
                </c:pt>
                <c:pt idx="28295">
                  <c:v>0.11649900000000001</c:v>
                </c:pt>
                <c:pt idx="28296">
                  <c:v>0.117744</c:v>
                </c:pt>
                <c:pt idx="28297">
                  <c:v>0.11892</c:v>
                </c:pt>
                <c:pt idx="28298">
                  <c:v>0.12002699999999999</c:v>
                </c:pt>
                <c:pt idx="28299">
                  <c:v>0.121061</c:v>
                </c:pt>
                <c:pt idx="28300">
                  <c:v>0.12202</c:v>
                </c:pt>
                <c:pt idx="28301">
                  <c:v>0.122902</c:v>
                </c:pt>
                <c:pt idx="28302">
                  <c:v>0.123705</c:v>
                </c:pt>
                <c:pt idx="28303">
                  <c:v>0.124427</c:v>
                </c:pt>
                <c:pt idx="28304">
                  <c:v>0.12506700000000001</c:v>
                </c:pt>
                <c:pt idx="28305">
                  <c:v>0.12562200000000001</c:v>
                </c:pt>
                <c:pt idx="28306">
                  <c:v>0.12609100000000001</c:v>
                </c:pt>
                <c:pt idx="28307">
                  <c:v>0.126474</c:v>
                </c:pt>
                <c:pt idx="28308">
                  <c:v>0.12676699999999999</c:v>
                </c:pt>
                <c:pt idx="28309">
                  <c:v>0.126972</c:v>
                </c:pt>
                <c:pt idx="28310">
                  <c:v>0.12708700000000001</c:v>
                </c:pt>
                <c:pt idx="28311">
                  <c:v>0.127111</c:v>
                </c:pt>
                <c:pt idx="28312">
                  <c:v>0.12704499999999999</c:v>
                </c:pt>
                <c:pt idx="28313">
                  <c:v>0.126886</c:v>
                </c:pt>
                <c:pt idx="28314">
                  <c:v>0.126636</c:v>
                </c:pt>
                <c:pt idx="28315">
                  <c:v>0.12629199999999999</c:v>
                </c:pt>
                <c:pt idx="28316">
                  <c:v>0.12585499999999999</c:v>
                </c:pt>
                <c:pt idx="28317">
                  <c:v>0.12532499999999999</c:v>
                </c:pt>
                <c:pt idx="28318">
                  <c:v>0.12470100000000001</c:v>
                </c:pt>
                <c:pt idx="28319">
                  <c:v>0.123985</c:v>
                </c:pt>
                <c:pt idx="28320">
                  <c:v>0.12317500000000001</c:v>
                </c:pt>
                <c:pt idx="28321">
                  <c:v>0.12227200000000001</c:v>
                </c:pt>
                <c:pt idx="28322">
                  <c:v>0.121278</c:v>
                </c:pt>
                <c:pt idx="28323">
                  <c:v>0.12019299999999999</c:v>
                </c:pt>
                <c:pt idx="28324">
                  <c:v>0.119019</c:v>
                </c:pt>
                <c:pt idx="28325">
                  <c:v>0.117758</c:v>
                </c:pt>
                <c:pt idx="28326">
                  <c:v>0.116411</c:v>
                </c:pt>
                <c:pt idx="28327">
                  <c:v>0.11498</c:v>
                </c:pt>
                <c:pt idx="28328">
                  <c:v>0.113466</c:v>
                </c:pt>
                <c:pt idx="28329">
                  <c:v>0.111871</c:v>
                </c:pt>
                <c:pt idx="28330">
                  <c:v>0.110196</c:v>
                </c:pt>
                <c:pt idx="28331">
                  <c:v>0.108442</c:v>
                </c:pt>
                <c:pt idx="28332">
                  <c:v>0.106614</c:v>
                </c:pt>
                <c:pt idx="28333">
                  <c:v>0.104711</c:v>
                </c:pt>
                <c:pt idx="28334">
                  <c:v>0.10273699999999999</c:v>
                </c:pt>
                <c:pt idx="28335">
                  <c:v>0.10069500000000001</c:v>
                </c:pt>
                <c:pt idx="28336">
                  <c:v>9.8584400000000003E-2</c:v>
                </c:pt>
                <c:pt idx="28337">
                  <c:v>9.6409499999999995E-2</c:v>
                </c:pt>
                <c:pt idx="28338">
                  <c:v>9.4172500000000006E-2</c:v>
                </c:pt>
                <c:pt idx="28339">
                  <c:v>9.1875799999999994E-2</c:v>
                </c:pt>
                <c:pt idx="28340">
                  <c:v>8.9522099999999993E-2</c:v>
                </c:pt>
                <c:pt idx="28341">
                  <c:v>8.7113999999999997E-2</c:v>
                </c:pt>
                <c:pt idx="28342">
                  <c:v>8.4654900000000005E-2</c:v>
                </c:pt>
                <c:pt idx="28343">
                  <c:v>8.2147800000000007E-2</c:v>
                </c:pt>
                <c:pt idx="28344">
                  <c:v>7.9595700000000005E-2</c:v>
                </c:pt>
                <c:pt idx="28345">
                  <c:v>7.7001500000000001E-2</c:v>
                </c:pt>
                <c:pt idx="28346">
                  <c:v>7.4368500000000004E-2</c:v>
                </c:pt>
                <c:pt idx="28347">
                  <c:v>7.1699700000000005E-2</c:v>
                </c:pt>
                <c:pt idx="28348">
                  <c:v>6.8998699999999996E-2</c:v>
                </c:pt>
                <c:pt idx="28349">
                  <c:v>6.6268800000000003E-2</c:v>
                </c:pt>
                <c:pt idx="28350">
                  <c:v>6.3512799999999994E-2</c:v>
                </c:pt>
                <c:pt idx="28351">
                  <c:v>6.0733500000000003E-2</c:v>
                </c:pt>
                <c:pt idx="28352">
                  <c:v>5.7933600000000002E-2</c:v>
                </c:pt>
                <c:pt idx="28353">
                  <c:v>5.51158E-2</c:v>
                </c:pt>
                <c:pt idx="28354">
                  <c:v>5.2283499999999997E-2</c:v>
                </c:pt>
                <c:pt idx="28355">
                  <c:v>4.9441499999999999E-2</c:v>
                </c:pt>
                <c:pt idx="28356">
                  <c:v>4.6594499999999997E-2</c:v>
                </c:pt>
                <c:pt idx="28357">
                  <c:v>4.3745899999999997E-2</c:v>
                </c:pt>
                <c:pt idx="28358">
                  <c:v>4.08986E-2</c:v>
                </c:pt>
                <c:pt idx="28359">
                  <c:v>3.8055600000000002E-2</c:v>
                </c:pt>
                <c:pt idx="28360">
                  <c:v>3.5220300000000003E-2</c:v>
                </c:pt>
                <c:pt idx="28361">
                  <c:v>3.2396599999999998E-2</c:v>
                </c:pt>
                <c:pt idx="28362">
                  <c:v>2.9588300000000001E-2</c:v>
                </c:pt>
                <c:pt idx="28363">
                  <c:v>2.6798800000000001E-2</c:v>
                </c:pt>
                <c:pt idx="28364">
                  <c:v>2.4030900000000001E-2</c:v>
                </c:pt>
                <c:pt idx="28365">
                  <c:v>2.1287299999999999E-2</c:v>
                </c:pt>
                <c:pt idx="28366">
                  <c:v>1.8571000000000001E-2</c:v>
                </c:pt>
                <c:pt idx="28367">
                  <c:v>1.5885799999999999E-2</c:v>
                </c:pt>
                <c:pt idx="28368">
                  <c:v>1.32353E-2</c:v>
                </c:pt>
                <c:pt idx="28369">
                  <c:v>1.06228E-2</c:v>
                </c:pt>
                <c:pt idx="28370" formatCode="0.00E+00">
                  <c:v>8.0514699999999998E-3</c:v>
                </c:pt>
                <c:pt idx="28371" formatCode="0.00E+00">
                  <c:v>5.5241300000000004E-3</c:v>
                </c:pt>
                <c:pt idx="28372" formatCode="0.00E+00">
                  <c:v>3.0436500000000002E-3</c:v>
                </c:pt>
                <c:pt idx="28373" formatCode="0.00E+00">
                  <c:v>6.1240899999999996E-4</c:v>
                </c:pt>
                <c:pt idx="28374" formatCode="0.00E+00">
                  <c:v>-1.7669599999999999E-3</c:v>
                </c:pt>
                <c:pt idx="28375" formatCode="0.00E+00">
                  <c:v>-4.0909099999999997E-3</c:v>
                </c:pt>
                <c:pt idx="28376" formatCode="0.00E+00">
                  <c:v>-6.3561299999999998E-3</c:v>
                </c:pt>
                <c:pt idx="28377" formatCode="0.00E+00">
                  <c:v>-8.5606299999999996E-3</c:v>
                </c:pt>
                <c:pt idx="28378">
                  <c:v>-1.0702700000000001E-2</c:v>
                </c:pt>
                <c:pt idx="28379">
                  <c:v>-1.2780100000000001E-2</c:v>
                </c:pt>
                <c:pt idx="28380">
                  <c:v>-1.47907E-2</c:v>
                </c:pt>
                <c:pt idx="28381">
                  <c:v>-1.6733700000000001E-2</c:v>
                </c:pt>
                <c:pt idx="28382">
                  <c:v>-1.8608099999999999E-2</c:v>
                </c:pt>
                <c:pt idx="28383">
                  <c:v>-2.0412E-2</c:v>
                </c:pt>
                <c:pt idx="28384">
                  <c:v>-2.2142700000000001E-2</c:v>
                </c:pt>
                <c:pt idx="28385">
                  <c:v>-2.37979E-2</c:v>
                </c:pt>
                <c:pt idx="28386">
                  <c:v>-2.5375399999999999E-2</c:v>
                </c:pt>
                <c:pt idx="28387">
                  <c:v>-2.68737E-2</c:v>
                </c:pt>
                <c:pt idx="28388">
                  <c:v>-2.8291E-2</c:v>
                </c:pt>
                <c:pt idx="28389">
                  <c:v>-2.9626400000000001E-2</c:v>
                </c:pt>
                <c:pt idx="28390">
                  <c:v>-3.0879500000000001E-2</c:v>
                </c:pt>
                <c:pt idx="28391">
                  <c:v>-3.2050799999999997E-2</c:v>
                </c:pt>
                <c:pt idx="28392">
                  <c:v>-3.3139700000000001E-2</c:v>
                </c:pt>
                <c:pt idx="28393">
                  <c:v>-3.4144000000000001E-2</c:v>
                </c:pt>
                <c:pt idx="28394">
                  <c:v>-3.5060399999999999E-2</c:v>
                </c:pt>
                <c:pt idx="28395">
                  <c:v>-3.58862E-2</c:v>
                </c:pt>
                <c:pt idx="28396">
                  <c:v>-3.6622099999999998E-2</c:v>
                </c:pt>
                <c:pt idx="28397">
                  <c:v>-3.7270499999999998E-2</c:v>
                </c:pt>
                <c:pt idx="28398">
                  <c:v>-3.7832299999999999E-2</c:v>
                </c:pt>
                <c:pt idx="28399">
                  <c:v>-3.8307599999999997E-2</c:v>
                </c:pt>
                <c:pt idx="28400">
                  <c:v>-3.8696599999999998E-2</c:v>
                </c:pt>
                <c:pt idx="28401">
                  <c:v>-3.9E-2</c:v>
                </c:pt>
                <c:pt idx="28402">
                  <c:v>-3.92191E-2</c:v>
                </c:pt>
                <c:pt idx="28403">
                  <c:v>-3.93552E-2</c:v>
                </c:pt>
                <c:pt idx="28404">
                  <c:v>-3.9409699999999999E-2</c:v>
                </c:pt>
                <c:pt idx="28405">
                  <c:v>-3.9383700000000001E-2</c:v>
                </c:pt>
                <c:pt idx="28406">
                  <c:v>-3.9278599999999997E-2</c:v>
                </c:pt>
                <c:pt idx="28407">
                  <c:v>-3.9095499999999998E-2</c:v>
                </c:pt>
                <c:pt idx="28408">
                  <c:v>-3.8836200000000001E-2</c:v>
                </c:pt>
                <c:pt idx="28409">
                  <c:v>-3.8502799999999997E-2</c:v>
                </c:pt>
                <c:pt idx="28410">
                  <c:v>-3.8097600000000002E-2</c:v>
                </c:pt>
                <c:pt idx="28411">
                  <c:v>-3.7622700000000002E-2</c:v>
                </c:pt>
                <c:pt idx="28412">
                  <c:v>-3.7080099999999998E-2</c:v>
                </c:pt>
                <c:pt idx="28413">
                  <c:v>-3.6472299999999999E-2</c:v>
                </c:pt>
                <c:pt idx="28414">
                  <c:v>-3.5801699999999999E-2</c:v>
                </c:pt>
                <c:pt idx="28415">
                  <c:v>-3.5069900000000001E-2</c:v>
                </c:pt>
                <c:pt idx="28416">
                  <c:v>-3.4278200000000002E-2</c:v>
                </c:pt>
                <c:pt idx="28417">
                  <c:v>-3.3428600000000003E-2</c:v>
                </c:pt>
                <c:pt idx="28418">
                  <c:v>-3.25236E-2</c:v>
                </c:pt>
                <c:pt idx="28419">
                  <c:v>-3.1565900000000001E-2</c:v>
                </c:pt>
                <c:pt idx="28420">
                  <c:v>-3.0558100000000001E-2</c:v>
                </c:pt>
                <c:pt idx="28421">
                  <c:v>-2.9503499999999998E-2</c:v>
                </c:pt>
                <c:pt idx="28422">
                  <c:v>-2.8405799999999998E-2</c:v>
                </c:pt>
                <c:pt idx="28423">
                  <c:v>-2.7267400000000001E-2</c:v>
                </c:pt>
                <c:pt idx="28424">
                  <c:v>-2.60909E-2</c:v>
                </c:pt>
                <c:pt idx="28425">
                  <c:v>-2.48788E-2</c:v>
                </c:pt>
                <c:pt idx="28426">
                  <c:v>-2.36338E-2</c:v>
                </c:pt>
                <c:pt idx="28427">
                  <c:v>-2.2358800000000002E-2</c:v>
                </c:pt>
                <c:pt idx="28428">
                  <c:v>-2.1056600000000002E-2</c:v>
                </c:pt>
                <c:pt idx="28429">
                  <c:v>-1.9729900000000002E-2</c:v>
                </c:pt>
                <c:pt idx="28430">
                  <c:v>-1.83812E-2</c:v>
                </c:pt>
                <c:pt idx="28431">
                  <c:v>-1.7014100000000001E-2</c:v>
                </c:pt>
                <c:pt idx="28432">
                  <c:v>-1.5632500000000001E-2</c:v>
                </c:pt>
                <c:pt idx="28433">
                  <c:v>-1.42407E-2</c:v>
                </c:pt>
                <c:pt idx="28434">
                  <c:v>-1.2842299999999999E-2</c:v>
                </c:pt>
                <c:pt idx="28435">
                  <c:v>-1.14406E-2</c:v>
                </c:pt>
                <c:pt idx="28436">
                  <c:v>-1.0038399999999999E-2</c:v>
                </c:pt>
                <c:pt idx="28437" formatCode="0.00E+00">
                  <c:v>-8.6382000000000004E-3</c:v>
                </c:pt>
                <c:pt idx="28438" formatCode="0.00E+00">
                  <c:v>-7.2422500000000004E-3</c:v>
                </c:pt>
                <c:pt idx="28439" formatCode="0.00E+00">
                  <c:v>-5.8531299999999998E-3</c:v>
                </c:pt>
                <c:pt idx="28440" formatCode="0.00E+00">
                  <c:v>-4.4742100000000002E-3</c:v>
                </c:pt>
                <c:pt idx="28441" formatCode="0.00E+00">
                  <c:v>-3.1089199999999998E-3</c:v>
                </c:pt>
                <c:pt idx="28442" formatCode="0.00E+00">
                  <c:v>-1.7602399999999999E-3</c:v>
                </c:pt>
                <c:pt idx="28443" formatCode="0.00E+00">
                  <c:v>-4.3145800000000002E-4</c:v>
                </c:pt>
                <c:pt idx="28444" formatCode="0.00E+00">
                  <c:v>8.7390899999999997E-4</c:v>
                </c:pt>
                <c:pt idx="28445" formatCode="0.00E+00">
                  <c:v>2.1530899999999999E-3</c:v>
                </c:pt>
                <c:pt idx="28446" formatCode="0.00E+00">
                  <c:v>3.4042500000000002E-3</c:v>
                </c:pt>
                <c:pt idx="28447" formatCode="0.00E+00">
                  <c:v>4.6260700000000004E-3</c:v>
                </c:pt>
                <c:pt idx="28448" formatCode="0.00E+00">
                  <c:v>5.8170100000000001E-3</c:v>
                </c:pt>
                <c:pt idx="28449" formatCode="0.00E+00">
                  <c:v>6.9747400000000001E-3</c:v>
                </c:pt>
                <c:pt idx="28450" formatCode="0.00E+00">
                  <c:v>8.0968299999999993E-3</c:v>
                </c:pt>
                <c:pt idx="28451" formatCode="0.00E+00">
                  <c:v>9.1810899999999994E-3</c:v>
                </c:pt>
                <c:pt idx="28452">
                  <c:v>1.02253E-2</c:v>
                </c:pt>
                <c:pt idx="28453">
                  <c:v>1.1227000000000001E-2</c:v>
                </c:pt>
                <c:pt idx="28454">
                  <c:v>1.2183299999999999E-2</c:v>
                </c:pt>
                <c:pt idx="28455">
                  <c:v>1.3091200000000001E-2</c:v>
                </c:pt>
                <c:pt idx="28456">
                  <c:v>1.3949E-2</c:v>
                </c:pt>
                <c:pt idx="28457">
                  <c:v>1.4755900000000001E-2</c:v>
                </c:pt>
                <c:pt idx="28458">
                  <c:v>1.5511E-2</c:v>
                </c:pt>
                <c:pt idx="28459">
                  <c:v>1.62138E-2</c:v>
                </c:pt>
                <c:pt idx="28460">
                  <c:v>1.68635E-2</c:v>
                </c:pt>
                <c:pt idx="28461">
                  <c:v>1.7458999999999999E-2</c:v>
                </c:pt>
                <c:pt idx="28462">
                  <c:v>1.7998900000000002E-2</c:v>
                </c:pt>
                <c:pt idx="28463">
                  <c:v>1.8482200000000001E-2</c:v>
                </c:pt>
                <c:pt idx="28464">
                  <c:v>1.89082E-2</c:v>
                </c:pt>
                <c:pt idx="28465">
                  <c:v>1.92763E-2</c:v>
                </c:pt>
                <c:pt idx="28466">
                  <c:v>1.9585600000000002E-2</c:v>
                </c:pt>
                <c:pt idx="28467">
                  <c:v>1.9835599999999998E-2</c:v>
                </c:pt>
                <c:pt idx="28468">
                  <c:v>2.00257E-2</c:v>
                </c:pt>
                <c:pt idx="28469">
                  <c:v>2.01554E-2</c:v>
                </c:pt>
                <c:pt idx="28470">
                  <c:v>2.0225E-2</c:v>
                </c:pt>
                <c:pt idx="28471">
                  <c:v>2.0235699999999999E-2</c:v>
                </c:pt>
                <c:pt idx="28472">
                  <c:v>2.0187900000000002E-2</c:v>
                </c:pt>
                <c:pt idx="28473">
                  <c:v>2.00819E-2</c:v>
                </c:pt>
                <c:pt idx="28474">
                  <c:v>1.9918499999999999E-2</c:v>
                </c:pt>
                <c:pt idx="28475">
                  <c:v>1.9699000000000001E-2</c:v>
                </c:pt>
                <c:pt idx="28476">
                  <c:v>1.9424899999999998E-2</c:v>
                </c:pt>
                <c:pt idx="28477">
                  <c:v>1.9097200000000002E-2</c:v>
                </c:pt>
                <c:pt idx="28478">
                  <c:v>1.8717299999999999E-2</c:v>
                </c:pt>
                <c:pt idx="28479">
                  <c:v>1.8286699999999999E-2</c:v>
                </c:pt>
                <c:pt idx="28480">
                  <c:v>1.7806499999999999E-2</c:v>
                </c:pt>
                <c:pt idx="28481">
                  <c:v>1.72783E-2</c:v>
                </c:pt>
                <c:pt idx="28482">
                  <c:v>1.6704199999999999E-2</c:v>
                </c:pt>
                <c:pt idx="28483">
                  <c:v>1.6086199999999998E-2</c:v>
                </c:pt>
                <c:pt idx="28484">
                  <c:v>1.5425400000000001E-2</c:v>
                </c:pt>
                <c:pt idx="28485">
                  <c:v>1.4723399999999999E-2</c:v>
                </c:pt>
                <c:pt idx="28486">
                  <c:v>1.39825E-2</c:v>
                </c:pt>
                <c:pt idx="28487">
                  <c:v>1.32055E-2</c:v>
                </c:pt>
                <c:pt idx="28488">
                  <c:v>1.2394799999999999E-2</c:v>
                </c:pt>
                <c:pt idx="28489">
                  <c:v>1.15526E-2</c:v>
                </c:pt>
                <c:pt idx="28490">
                  <c:v>1.0681899999999999E-2</c:v>
                </c:pt>
                <c:pt idx="28491" formatCode="0.00E+00">
                  <c:v>9.7860399999999993E-3</c:v>
                </c:pt>
                <c:pt idx="28492" formatCode="0.00E+00">
                  <c:v>8.8685599999999993E-3</c:v>
                </c:pt>
                <c:pt idx="28493" formatCode="0.00E+00">
                  <c:v>7.9317999999999993E-3</c:v>
                </c:pt>
                <c:pt idx="28494" formatCode="0.00E+00">
                  <c:v>6.9772899999999997E-3</c:v>
                </c:pt>
                <c:pt idx="28495" formatCode="0.00E+00">
                  <c:v>6.0063099999999999E-3</c:v>
                </c:pt>
                <c:pt idx="28496" formatCode="0.00E+00">
                  <c:v>5.02047E-3</c:v>
                </c:pt>
                <c:pt idx="28497" formatCode="0.00E+00">
                  <c:v>4.0226799999999998E-3</c:v>
                </c:pt>
                <c:pt idx="28498" formatCode="0.00E+00">
                  <c:v>3.0168700000000001E-3</c:v>
                </c:pt>
                <c:pt idx="28499" formatCode="0.00E+00">
                  <c:v>2.0066900000000002E-3</c:v>
                </c:pt>
                <c:pt idx="28500" formatCode="0.00E+00">
                  <c:v>9.9469100000000002E-4</c:v>
                </c:pt>
                <c:pt idx="28501" formatCode="0.00E+00">
                  <c:v>-1.7013299999999999E-5</c:v>
                </c:pt>
                <c:pt idx="28502" formatCode="0.00E+00">
                  <c:v>-1.0258400000000001E-3</c:v>
                </c:pt>
                <c:pt idx="28503" formatCode="0.00E+00">
                  <c:v>-2.0287700000000001E-3</c:v>
                </c:pt>
                <c:pt idx="28504" formatCode="0.00E+00">
                  <c:v>-3.0226200000000002E-3</c:v>
                </c:pt>
                <c:pt idx="28505" formatCode="0.00E+00">
                  <c:v>-4.0042699999999999E-3</c:v>
                </c:pt>
                <c:pt idx="28506" formatCode="0.00E+00">
                  <c:v>-4.97139E-3</c:v>
                </c:pt>
                <c:pt idx="28507" formatCode="0.00E+00">
                  <c:v>-5.9220999999999996E-3</c:v>
                </c:pt>
                <c:pt idx="28508" formatCode="0.00E+00">
                  <c:v>-6.8535999999999996E-3</c:v>
                </c:pt>
                <c:pt idx="28509" formatCode="0.00E+00">
                  <c:v>-7.7618799999999996E-3</c:v>
                </c:pt>
                <c:pt idx="28510" formatCode="0.00E+00">
                  <c:v>-8.6428600000000005E-3</c:v>
                </c:pt>
                <c:pt idx="28511" formatCode="0.00E+00">
                  <c:v>-9.4932899999999997E-3</c:v>
                </c:pt>
                <c:pt idx="28512">
                  <c:v>-1.03109E-2</c:v>
                </c:pt>
                <c:pt idx="28513">
                  <c:v>-1.1094100000000001E-2</c:v>
                </c:pt>
                <c:pt idx="28514">
                  <c:v>-1.1841300000000001E-2</c:v>
                </c:pt>
                <c:pt idx="28515">
                  <c:v>-1.25495E-2</c:v>
                </c:pt>
                <c:pt idx="28516">
                  <c:v>-1.32161E-2</c:v>
                </c:pt>
                <c:pt idx="28517">
                  <c:v>-1.38388E-2</c:v>
                </c:pt>
                <c:pt idx="28518">
                  <c:v>-1.4415499999999999E-2</c:v>
                </c:pt>
                <c:pt idx="28519">
                  <c:v>-1.49438E-2</c:v>
                </c:pt>
                <c:pt idx="28520">
                  <c:v>-1.5421199999999999E-2</c:v>
                </c:pt>
                <c:pt idx="28521">
                  <c:v>-1.5845600000000001E-2</c:v>
                </c:pt>
                <c:pt idx="28522">
                  <c:v>-1.62156E-2</c:v>
                </c:pt>
                <c:pt idx="28523">
                  <c:v>-1.65294E-2</c:v>
                </c:pt>
                <c:pt idx="28524">
                  <c:v>-1.6786100000000002E-2</c:v>
                </c:pt>
                <c:pt idx="28525">
                  <c:v>-1.69862E-2</c:v>
                </c:pt>
                <c:pt idx="28526">
                  <c:v>-1.7129499999999999E-2</c:v>
                </c:pt>
                <c:pt idx="28527">
                  <c:v>-1.7215600000000001E-2</c:v>
                </c:pt>
                <c:pt idx="28528">
                  <c:v>-1.72439E-2</c:v>
                </c:pt>
                <c:pt idx="28529">
                  <c:v>-1.7214299999999998E-2</c:v>
                </c:pt>
                <c:pt idx="28530">
                  <c:v>-1.71264E-2</c:v>
                </c:pt>
                <c:pt idx="28531">
                  <c:v>-1.6979399999999999E-2</c:v>
                </c:pt>
                <c:pt idx="28532">
                  <c:v>-1.6772499999999999E-2</c:v>
                </c:pt>
                <c:pt idx="28533">
                  <c:v>-1.6505300000000001E-2</c:v>
                </c:pt>
                <c:pt idx="28534">
                  <c:v>-1.6177500000000001E-2</c:v>
                </c:pt>
                <c:pt idx="28535">
                  <c:v>-1.5788799999999999E-2</c:v>
                </c:pt>
                <c:pt idx="28536">
                  <c:v>-1.53388E-2</c:v>
                </c:pt>
                <c:pt idx="28537">
                  <c:v>-1.4826600000000001E-2</c:v>
                </c:pt>
                <c:pt idx="28538">
                  <c:v>-1.4251700000000001E-2</c:v>
                </c:pt>
                <c:pt idx="28539">
                  <c:v>-1.36147E-2</c:v>
                </c:pt>
                <c:pt idx="28540">
                  <c:v>-1.29163E-2</c:v>
                </c:pt>
                <c:pt idx="28541">
                  <c:v>-1.2156800000000001E-2</c:v>
                </c:pt>
                <c:pt idx="28542">
                  <c:v>-1.1336499999999999E-2</c:v>
                </c:pt>
                <c:pt idx="28543">
                  <c:v>-1.0456399999999999E-2</c:v>
                </c:pt>
                <c:pt idx="28544" formatCode="0.00E+00">
                  <c:v>-9.5181799999999993E-3</c:v>
                </c:pt>
                <c:pt idx="28545" formatCode="0.00E+00">
                  <c:v>-8.5236900000000004E-3</c:v>
                </c:pt>
                <c:pt idx="28546" formatCode="0.00E+00">
                  <c:v>-7.4745799999999998E-3</c:v>
                </c:pt>
                <c:pt idx="28547" formatCode="0.00E+00">
                  <c:v>-6.3728099999999996E-3</c:v>
                </c:pt>
                <c:pt idx="28548" formatCode="0.00E+00">
                  <c:v>-5.2203299999999996E-3</c:v>
                </c:pt>
                <c:pt idx="28549" formatCode="0.00E+00">
                  <c:v>-4.0190199999999999E-3</c:v>
                </c:pt>
                <c:pt idx="28550" formatCode="0.00E+00">
                  <c:v>-2.7708699999999999E-3</c:v>
                </c:pt>
                <c:pt idx="28551" formatCode="0.00E+00">
                  <c:v>-1.4779700000000001E-3</c:v>
                </c:pt>
                <c:pt idx="28552" formatCode="0.00E+00">
                  <c:v>-1.4239299999999999E-4</c:v>
                </c:pt>
                <c:pt idx="28553" formatCode="0.00E+00">
                  <c:v>1.23372E-3</c:v>
                </c:pt>
                <c:pt idx="28554" formatCode="0.00E+00">
                  <c:v>2.6478600000000001E-3</c:v>
                </c:pt>
                <c:pt idx="28555" formatCode="0.00E+00">
                  <c:v>4.09729E-3</c:v>
                </c:pt>
                <c:pt idx="28556" formatCode="0.00E+00">
                  <c:v>5.5792100000000002E-3</c:v>
                </c:pt>
                <c:pt idx="28557" formatCode="0.00E+00">
                  <c:v>7.0903900000000002E-3</c:v>
                </c:pt>
                <c:pt idx="28558" formatCode="0.00E+00">
                  <c:v>8.6272599999999994E-3</c:v>
                </c:pt>
                <c:pt idx="28559">
                  <c:v>1.0187099999999999E-2</c:v>
                </c:pt>
                <c:pt idx="28560">
                  <c:v>1.17681E-2</c:v>
                </c:pt>
                <c:pt idx="28561">
                  <c:v>1.3368700000000001E-2</c:v>
                </c:pt>
                <c:pt idx="28562">
                  <c:v>1.49856E-2</c:v>
                </c:pt>
                <c:pt idx="28563">
                  <c:v>1.6614500000000001E-2</c:v>
                </c:pt>
                <c:pt idx="28564">
                  <c:v>1.8251799999999999E-2</c:v>
                </c:pt>
                <c:pt idx="28565">
                  <c:v>1.9894100000000001E-2</c:v>
                </c:pt>
                <c:pt idx="28566">
                  <c:v>2.1538100000000001E-2</c:v>
                </c:pt>
                <c:pt idx="28567">
                  <c:v>2.3180800000000001E-2</c:v>
                </c:pt>
                <c:pt idx="28568">
                  <c:v>2.4819600000000001E-2</c:v>
                </c:pt>
                <c:pt idx="28569">
                  <c:v>2.6451100000000002E-2</c:v>
                </c:pt>
                <c:pt idx="28570">
                  <c:v>2.8071100000000002E-2</c:v>
                </c:pt>
                <c:pt idx="28571">
                  <c:v>2.96762E-2</c:v>
                </c:pt>
                <c:pt idx="28572">
                  <c:v>3.12635E-2</c:v>
                </c:pt>
                <c:pt idx="28573">
                  <c:v>3.2829900000000002E-2</c:v>
                </c:pt>
                <c:pt idx="28574">
                  <c:v>3.4371600000000002E-2</c:v>
                </c:pt>
                <c:pt idx="28575">
                  <c:v>3.5884300000000001E-2</c:v>
                </c:pt>
                <c:pt idx="28576">
                  <c:v>3.73642E-2</c:v>
                </c:pt>
                <c:pt idx="28577">
                  <c:v>3.8807399999999999E-2</c:v>
                </c:pt>
                <c:pt idx="28578">
                  <c:v>4.0210500000000003E-2</c:v>
                </c:pt>
                <c:pt idx="28579">
                  <c:v>4.1570599999999999E-2</c:v>
                </c:pt>
                <c:pt idx="28580">
                  <c:v>4.28855E-2</c:v>
                </c:pt>
                <c:pt idx="28581">
                  <c:v>4.4153100000000001E-2</c:v>
                </c:pt>
                <c:pt idx="28582">
                  <c:v>4.5370800000000003E-2</c:v>
                </c:pt>
                <c:pt idx="28583">
                  <c:v>4.6535800000000002E-2</c:v>
                </c:pt>
                <c:pt idx="28584">
                  <c:v>4.7644899999999997E-2</c:v>
                </c:pt>
                <c:pt idx="28585">
                  <c:v>4.8695500000000003E-2</c:v>
                </c:pt>
                <c:pt idx="28586">
                  <c:v>4.9684699999999998E-2</c:v>
                </c:pt>
                <c:pt idx="28587">
                  <c:v>5.06092E-2</c:v>
                </c:pt>
                <c:pt idx="28588">
                  <c:v>5.1465299999999999E-2</c:v>
                </c:pt>
                <c:pt idx="28589">
                  <c:v>5.2249999999999998E-2</c:v>
                </c:pt>
                <c:pt idx="28590">
                  <c:v>5.2960399999999998E-2</c:v>
                </c:pt>
                <c:pt idx="28591">
                  <c:v>5.3593700000000001E-2</c:v>
                </c:pt>
                <c:pt idx="28592">
                  <c:v>5.4147199999999999E-2</c:v>
                </c:pt>
                <c:pt idx="28593">
                  <c:v>5.4618699999999999E-2</c:v>
                </c:pt>
                <c:pt idx="28594">
                  <c:v>5.5006800000000002E-2</c:v>
                </c:pt>
                <c:pt idx="28595">
                  <c:v>5.5309700000000003E-2</c:v>
                </c:pt>
                <c:pt idx="28596">
                  <c:v>5.5525900000000003E-2</c:v>
                </c:pt>
                <c:pt idx="28597">
                  <c:v>5.5653800000000003E-2</c:v>
                </c:pt>
                <c:pt idx="28598">
                  <c:v>5.5691999999999998E-2</c:v>
                </c:pt>
                <c:pt idx="28599">
                  <c:v>5.56392E-2</c:v>
                </c:pt>
                <c:pt idx="28600">
                  <c:v>5.5495299999999997E-2</c:v>
                </c:pt>
                <c:pt idx="28601">
                  <c:v>5.5260200000000002E-2</c:v>
                </c:pt>
                <c:pt idx="28602">
                  <c:v>5.4933700000000002E-2</c:v>
                </c:pt>
                <c:pt idx="28603">
                  <c:v>5.4515800000000003E-2</c:v>
                </c:pt>
                <c:pt idx="28604">
                  <c:v>5.4006499999999999E-2</c:v>
                </c:pt>
                <c:pt idx="28605">
                  <c:v>5.34057E-2</c:v>
                </c:pt>
                <c:pt idx="28606">
                  <c:v>5.2712000000000002E-2</c:v>
                </c:pt>
                <c:pt idx="28607">
                  <c:v>5.1924100000000001E-2</c:v>
                </c:pt>
                <c:pt idx="28608">
                  <c:v>5.1041900000000001E-2</c:v>
                </c:pt>
                <c:pt idx="28609">
                  <c:v>5.0065600000000002E-2</c:v>
                </c:pt>
                <c:pt idx="28610">
                  <c:v>4.8995400000000001E-2</c:v>
                </c:pt>
                <c:pt idx="28611">
                  <c:v>4.7831499999999999E-2</c:v>
                </c:pt>
                <c:pt idx="28612">
                  <c:v>4.6574900000000002E-2</c:v>
                </c:pt>
                <c:pt idx="28613">
                  <c:v>4.5226799999999998E-2</c:v>
                </c:pt>
                <c:pt idx="28614">
                  <c:v>4.3787699999999999E-2</c:v>
                </c:pt>
                <c:pt idx="28615">
                  <c:v>4.22586E-2</c:v>
                </c:pt>
                <c:pt idx="28616">
                  <c:v>4.06404E-2</c:v>
                </c:pt>
                <c:pt idx="28617">
                  <c:v>3.8934299999999998E-2</c:v>
                </c:pt>
                <c:pt idx="28618">
                  <c:v>3.7142000000000001E-2</c:v>
                </c:pt>
                <c:pt idx="28619">
                  <c:v>3.5265900000000003E-2</c:v>
                </c:pt>
                <c:pt idx="28620">
                  <c:v>3.3308600000000001E-2</c:v>
                </c:pt>
                <c:pt idx="28621">
                  <c:v>3.1271500000000001E-2</c:v>
                </c:pt>
                <c:pt idx="28622">
                  <c:v>2.91562E-2</c:v>
                </c:pt>
                <c:pt idx="28623">
                  <c:v>2.6964700000000001E-2</c:v>
                </c:pt>
                <c:pt idx="28624">
                  <c:v>2.4699700000000002E-2</c:v>
                </c:pt>
                <c:pt idx="28625">
                  <c:v>2.2364499999999999E-2</c:v>
                </c:pt>
                <c:pt idx="28626">
                  <c:v>1.9962899999999999E-2</c:v>
                </c:pt>
                <c:pt idx="28627">
                  <c:v>1.74986E-2</c:v>
                </c:pt>
                <c:pt idx="28628">
                  <c:v>1.4974700000000001E-2</c:v>
                </c:pt>
                <c:pt idx="28629">
                  <c:v>1.2394499999999999E-2</c:v>
                </c:pt>
                <c:pt idx="28630" formatCode="0.00E+00">
                  <c:v>9.7618800000000006E-3</c:v>
                </c:pt>
                <c:pt idx="28631" formatCode="0.00E+00">
                  <c:v>7.0798199999999997E-3</c:v>
                </c:pt>
                <c:pt idx="28632" formatCode="0.00E+00">
                  <c:v>4.3507099999999998E-3</c:v>
                </c:pt>
                <c:pt idx="28633" formatCode="0.00E+00">
                  <c:v>1.5772799999999999E-3</c:v>
                </c:pt>
                <c:pt idx="28634" formatCode="0.00E+00">
                  <c:v>-1.2369099999999999E-3</c:v>
                </c:pt>
                <c:pt idx="28635" formatCode="0.00E+00">
                  <c:v>-4.0878900000000003E-3</c:v>
                </c:pt>
                <c:pt idx="28636" formatCode="0.00E+00">
                  <c:v>-6.9716400000000003E-3</c:v>
                </c:pt>
                <c:pt idx="28637" formatCode="0.00E+00">
                  <c:v>-9.8840799999999999E-3</c:v>
                </c:pt>
                <c:pt idx="28638">
                  <c:v>-1.28212E-2</c:v>
                </c:pt>
                <c:pt idx="28639">
                  <c:v>-1.5779399999999999E-2</c:v>
                </c:pt>
                <c:pt idx="28640">
                  <c:v>-1.8755500000000001E-2</c:v>
                </c:pt>
                <c:pt idx="28641">
                  <c:v>-2.1745899999999999E-2</c:v>
                </c:pt>
                <c:pt idx="28642">
                  <c:v>-2.4746500000000001E-2</c:v>
                </c:pt>
                <c:pt idx="28643">
                  <c:v>-2.7752800000000001E-2</c:v>
                </c:pt>
                <c:pt idx="28644">
                  <c:v>-3.0760099999999999E-2</c:v>
                </c:pt>
                <c:pt idx="28645">
                  <c:v>-3.3763300000000003E-2</c:v>
                </c:pt>
                <c:pt idx="28646">
                  <c:v>-3.67573E-2</c:v>
                </c:pt>
                <c:pt idx="28647">
                  <c:v>-3.9736899999999999E-2</c:v>
                </c:pt>
                <c:pt idx="28648">
                  <c:v>-4.2698100000000003E-2</c:v>
                </c:pt>
                <c:pt idx="28649">
                  <c:v>-4.5636900000000001E-2</c:v>
                </c:pt>
                <c:pt idx="28650">
                  <c:v>-4.8549599999999998E-2</c:v>
                </c:pt>
                <c:pt idx="28651">
                  <c:v>-5.1432499999999999E-2</c:v>
                </c:pt>
                <c:pt idx="28652">
                  <c:v>-5.4281700000000002E-2</c:v>
                </c:pt>
                <c:pt idx="28653">
                  <c:v>-5.7092400000000001E-2</c:v>
                </c:pt>
                <c:pt idx="28654">
                  <c:v>-5.98594E-2</c:v>
                </c:pt>
                <c:pt idx="28655">
                  <c:v>-6.2578999999999996E-2</c:v>
                </c:pt>
                <c:pt idx="28656">
                  <c:v>-6.5248500000000001E-2</c:v>
                </c:pt>
                <c:pt idx="28657">
                  <c:v>-6.7864900000000006E-2</c:v>
                </c:pt>
                <c:pt idx="28658">
                  <c:v>-7.0424600000000004E-2</c:v>
                </c:pt>
                <c:pt idx="28659">
                  <c:v>-7.2923799999999997E-2</c:v>
                </c:pt>
                <c:pt idx="28660">
                  <c:v>-7.5359200000000001E-2</c:v>
                </c:pt>
                <c:pt idx="28661">
                  <c:v>-7.7727599999999994E-2</c:v>
                </c:pt>
                <c:pt idx="28662">
                  <c:v>-8.0025200000000005E-2</c:v>
                </c:pt>
                <c:pt idx="28663">
                  <c:v>-8.2247299999999995E-2</c:v>
                </c:pt>
                <c:pt idx="28664">
                  <c:v>-8.4389199999999998E-2</c:v>
                </c:pt>
                <c:pt idx="28665">
                  <c:v>-8.6447599999999999E-2</c:v>
                </c:pt>
                <c:pt idx="28666">
                  <c:v>-8.8419499999999998E-2</c:v>
                </c:pt>
                <c:pt idx="28667">
                  <c:v>-9.0301999999999993E-2</c:v>
                </c:pt>
                <c:pt idx="28668">
                  <c:v>-9.2092900000000005E-2</c:v>
                </c:pt>
                <c:pt idx="28669">
                  <c:v>-9.3789899999999995E-2</c:v>
                </c:pt>
                <c:pt idx="28670">
                  <c:v>-9.5389600000000005E-2</c:v>
                </c:pt>
                <c:pt idx="28671">
                  <c:v>-9.6889100000000006E-2</c:v>
                </c:pt>
                <c:pt idx="28672">
                  <c:v>-9.8286799999999994E-2</c:v>
                </c:pt>
                <c:pt idx="28673">
                  <c:v>-9.9581600000000006E-2</c:v>
                </c:pt>
                <c:pt idx="28674">
                  <c:v>-0.100772</c:v>
                </c:pt>
                <c:pt idx="28675">
                  <c:v>-0.101856</c:v>
                </c:pt>
                <c:pt idx="28676">
                  <c:v>-0.10283299999999999</c:v>
                </c:pt>
                <c:pt idx="28677">
                  <c:v>-0.103702</c:v>
                </c:pt>
                <c:pt idx="28678">
                  <c:v>-0.104461</c:v>
                </c:pt>
                <c:pt idx="28679">
                  <c:v>-0.10510899999999999</c:v>
                </c:pt>
                <c:pt idx="28680">
                  <c:v>-0.105645</c:v>
                </c:pt>
                <c:pt idx="28681">
                  <c:v>-0.10606599999999999</c:v>
                </c:pt>
                <c:pt idx="28682">
                  <c:v>-0.10637099999999999</c:v>
                </c:pt>
                <c:pt idx="28683">
                  <c:v>-0.106559</c:v>
                </c:pt>
                <c:pt idx="28684">
                  <c:v>-0.106631</c:v>
                </c:pt>
                <c:pt idx="28685">
                  <c:v>-0.106589</c:v>
                </c:pt>
                <c:pt idx="28686">
                  <c:v>-0.106433</c:v>
                </c:pt>
                <c:pt idx="28687">
                  <c:v>-0.10616299999999999</c:v>
                </c:pt>
                <c:pt idx="28688">
                  <c:v>-0.105777</c:v>
                </c:pt>
                <c:pt idx="28689">
                  <c:v>-0.10527400000000001</c:v>
                </c:pt>
                <c:pt idx="28690">
                  <c:v>-0.104657</c:v>
                </c:pt>
                <c:pt idx="28691">
                  <c:v>-0.103925</c:v>
                </c:pt>
                <c:pt idx="28692">
                  <c:v>-0.10308100000000001</c:v>
                </c:pt>
                <c:pt idx="28693">
                  <c:v>-0.10212499999999999</c:v>
                </c:pt>
                <c:pt idx="28694">
                  <c:v>-0.10106</c:v>
                </c:pt>
                <c:pt idx="28695">
                  <c:v>-9.9887599999999993E-2</c:v>
                </c:pt>
                <c:pt idx="28696">
                  <c:v>-9.8609799999999997E-2</c:v>
                </c:pt>
                <c:pt idx="28697">
                  <c:v>-9.7228700000000001E-2</c:v>
                </c:pt>
                <c:pt idx="28698">
                  <c:v>-9.5746600000000001E-2</c:v>
                </c:pt>
                <c:pt idx="28699">
                  <c:v>-9.4164999999999999E-2</c:v>
                </c:pt>
                <c:pt idx="28700">
                  <c:v>-9.2485700000000004E-2</c:v>
                </c:pt>
                <c:pt idx="28701">
                  <c:v>-9.0710799999999994E-2</c:v>
                </c:pt>
                <c:pt idx="28702">
                  <c:v>-8.8843099999999994E-2</c:v>
                </c:pt>
                <c:pt idx="28703">
                  <c:v>-8.6885299999999999E-2</c:v>
                </c:pt>
                <c:pt idx="28704">
                  <c:v>-8.4839600000000001E-2</c:v>
                </c:pt>
                <c:pt idx="28705">
                  <c:v>-8.2708799999999999E-2</c:v>
                </c:pt>
                <c:pt idx="28706">
                  <c:v>-8.0495800000000006E-2</c:v>
                </c:pt>
                <c:pt idx="28707">
                  <c:v>-7.82032E-2</c:v>
                </c:pt>
                <c:pt idx="28708">
                  <c:v>-7.5833200000000003E-2</c:v>
                </c:pt>
                <c:pt idx="28709">
                  <c:v>-7.3388700000000001E-2</c:v>
                </c:pt>
                <c:pt idx="28710">
                  <c:v>-7.0873099999999994E-2</c:v>
                </c:pt>
                <c:pt idx="28711">
                  <c:v>-6.8290199999999995E-2</c:v>
                </c:pt>
                <c:pt idx="28712">
                  <c:v>-6.5643800000000002E-2</c:v>
                </c:pt>
                <c:pt idx="28713">
                  <c:v>-6.2937900000000005E-2</c:v>
                </c:pt>
                <c:pt idx="28714">
                  <c:v>-6.0176800000000003E-2</c:v>
                </c:pt>
                <c:pt idx="28715">
                  <c:v>-5.7364100000000001E-2</c:v>
                </c:pt>
                <c:pt idx="28716">
                  <c:v>-5.4503000000000003E-2</c:v>
                </c:pt>
                <c:pt idx="28717">
                  <c:v>-5.1597299999999999E-2</c:v>
                </c:pt>
                <c:pt idx="28718">
                  <c:v>-4.8652099999999997E-2</c:v>
                </c:pt>
                <c:pt idx="28719">
                  <c:v>-4.5672699999999997E-2</c:v>
                </c:pt>
                <c:pt idx="28720">
                  <c:v>-4.2664199999999999E-2</c:v>
                </c:pt>
                <c:pt idx="28721">
                  <c:v>-3.9631199999999998E-2</c:v>
                </c:pt>
                <c:pt idx="28722">
                  <c:v>-3.6578300000000001E-2</c:v>
                </c:pt>
                <c:pt idx="28723">
                  <c:v>-3.3509999999999998E-2</c:v>
                </c:pt>
                <c:pt idx="28724">
                  <c:v>-3.0431E-2</c:v>
                </c:pt>
                <c:pt idx="28725">
                  <c:v>-2.7345100000000001E-2</c:v>
                </c:pt>
                <c:pt idx="28726">
                  <c:v>-2.4256E-2</c:v>
                </c:pt>
                <c:pt idx="28727">
                  <c:v>-2.1167499999999999E-2</c:v>
                </c:pt>
                <c:pt idx="28728">
                  <c:v>-1.8083800000000001E-2</c:v>
                </c:pt>
                <c:pt idx="28729">
                  <c:v>-1.50092E-2</c:v>
                </c:pt>
                <c:pt idx="28730">
                  <c:v>-1.1947899999999999E-2</c:v>
                </c:pt>
                <c:pt idx="28731" formatCode="0.00E+00">
                  <c:v>-8.9037700000000001E-3</c:v>
                </c:pt>
                <c:pt idx="28732" formatCode="0.00E+00">
                  <c:v>-5.8803400000000004E-3</c:v>
                </c:pt>
                <c:pt idx="28733" formatCode="0.00E+00">
                  <c:v>-2.8812999999999998E-3</c:v>
                </c:pt>
                <c:pt idx="28734" formatCode="0.00E+00">
                  <c:v>8.9153799999999993E-5</c:v>
                </c:pt>
                <c:pt idx="28735" formatCode="0.00E+00">
                  <c:v>3.0265000000000001E-3</c:v>
                </c:pt>
                <c:pt idx="28736" formatCode="0.00E+00">
                  <c:v>5.9268100000000002E-3</c:v>
                </c:pt>
                <c:pt idx="28737" formatCode="0.00E+00">
                  <c:v>8.7864099999999997E-3</c:v>
                </c:pt>
                <c:pt idx="28738">
                  <c:v>1.1601200000000001E-2</c:v>
                </c:pt>
                <c:pt idx="28739">
                  <c:v>1.43672E-2</c:v>
                </c:pt>
                <c:pt idx="28740">
                  <c:v>1.70803E-2</c:v>
                </c:pt>
                <c:pt idx="28741">
                  <c:v>1.9737000000000001E-2</c:v>
                </c:pt>
                <c:pt idx="28742">
                  <c:v>2.2333499999999999E-2</c:v>
                </c:pt>
                <c:pt idx="28743">
                  <c:v>2.4866699999999999E-2</c:v>
                </c:pt>
                <c:pt idx="28744">
                  <c:v>2.7334000000000001E-2</c:v>
                </c:pt>
                <c:pt idx="28745">
                  <c:v>2.9732399999999999E-2</c:v>
                </c:pt>
                <c:pt idx="28746">
                  <c:v>3.2058799999999998E-2</c:v>
                </c:pt>
                <c:pt idx="28747">
                  <c:v>3.4310500000000001E-2</c:v>
                </c:pt>
                <c:pt idx="28748">
                  <c:v>3.6484700000000002E-2</c:v>
                </c:pt>
                <c:pt idx="28749">
                  <c:v>3.85787E-2</c:v>
                </c:pt>
                <c:pt idx="28750">
                  <c:v>4.0590099999999997E-2</c:v>
                </c:pt>
                <c:pt idx="28751">
                  <c:v>4.2516699999999998E-2</c:v>
                </c:pt>
                <c:pt idx="28752">
                  <c:v>4.4356600000000003E-2</c:v>
                </c:pt>
                <c:pt idx="28753">
                  <c:v>4.61074E-2</c:v>
                </c:pt>
                <c:pt idx="28754">
                  <c:v>4.7766799999999998E-2</c:v>
                </c:pt>
                <c:pt idx="28755">
                  <c:v>4.9333299999999997E-2</c:v>
                </c:pt>
                <c:pt idx="28756">
                  <c:v>5.0805799999999998E-2</c:v>
                </c:pt>
                <c:pt idx="28757">
                  <c:v>5.2183500000000001E-2</c:v>
                </c:pt>
                <c:pt idx="28758">
                  <c:v>5.3465100000000002E-2</c:v>
                </c:pt>
                <c:pt idx="28759">
                  <c:v>5.46496E-2</c:v>
                </c:pt>
                <c:pt idx="28760">
                  <c:v>5.5735600000000003E-2</c:v>
                </c:pt>
                <c:pt idx="28761">
                  <c:v>5.6721899999999999E-2</c:v>
                </c:pt>
                <c:pt idx="28762">
                  <c:v>5.7608100000000002E-2</c:v>
                </c:pt>
                <c:pt idx="28763">
                  <c:v>5.8394000000000001E-2</c:v>
                </c:pt>
                <c:pt idx="28764">
                  <c:v>5.9079899999999998E-2</c:v>
                </c:pt>
                <c:pt idx="28765">
                  <c:v>5.96661E-2</c:v>
                </c:pt>
                <c:pt idx="28766">
                  <c:v>6.0152799999999999E-2</c:v>
                </c:pt>
                <c:pt idx="28767">
                  <c:v>6.0540900000000002E-2</c:v>
                </c:pt>
                <c:pt idx="28768">
                  <c:v>6.0830799999999997E-2</c:v>
                </c:pt>
                <c:pt idx="28769">
                  <c:v>6.1023300000000003E-2</c:v>
                </c:pt>
                <c:pt idx="28770">
                  <c:v>6.1119100000000003E-2</c:v>
                </c:pt>
                <c:pt idx="28771">
                  <c:v>6.1119E-2</c:v>
                </c:pt>
                <c:pt idx="28772">
                  <c:v>6.1023399999999998E-2</c:v>
                </c:pt>
                <c:pt idx="28773">
                  <c:v>6.0833100000000001E-2</c:v>
                </c:pt>
                <c:pt idx="28774">
                  <c:v>6.0549400000000003E-2</c:v>
                </c:pt>
                <c:pt idx="28775">
                  <c:v>6.0173299999999999E-2</c:v>
                </c:pt>
                <c:pt idx="28776">
                  <c:v>5.9706500000000003E-2</c:v>
                </c:pt>
                <c:pt idx="28777">
                  <c:v>5.9150800000000003E-2</c:v>
                </c:pt>
                <c:pt idx="28778">
                  <c:v>5.8507900000000002E-2</c:v>
                </c:pt>
                <c:pt idx="28779">
                  <c:v>5.7779700000000003E-2</c:v>
                </c:pt>
                <c:pt idx="28780">
                  <c:v>5.6967799999999999E-2</c:v>
                </c:pt>
                <c:pt idx="28781">
                  <c:v>5.6074499999999999E-2</c:v>
                </c:pt>
                <c:pt idx="28782">
                  <c:v>5.5102199999999997E-2</c:v>
                </c:pt>
                <c:pt idx="28783">
                  <c:v>5.4053200000000003E-2</c:v>
                </c:pt>
                <c:pt idx="28784">
                  <c:v>5.2929999999999998E-2</c:v>
                </c:pt>
                <c:pt idx="28785">
                  <c:v>5.1735499999999997E-2</c:v>
                </c:pt>
                <c:pt idx="28786">
                  <c:v>5.04719E-2</c:v>
                </c:pt>
                <c:pt idx="28787">
                  <c:v>4.9141400000000002E-2</c:v>
                </c:pt>
                <c:pt idx="28788">
                  <c:v>4.7746799999999999E-2</c:v>
                </c:pt>
                <c:pt idx="28789">
                  <c:v>4.6291499999999999E-2</c:v>
                </c:pt>
                <c:pt idx="28790">
                  <c:v>4.4778699999999998E-2</c:v>
                </c:pt>
                <c:pt idx="28791">
                  <c:v>4.3211100000000002E-2</c:v>
                </c:pt>
                <c:pt idx="28792">
                  <c:v>4.1591500000000003E-2</c:v>
                </c:pt>
                <c:pt idx="28793">
                  <c:v>3.9922699999999998E-2</c:v>
                </c:pt>
                <c:pt idx="28794">
                  <c:v>3.8207999999999999E-2</c:v>
                </c:pt>
                <c:pt idx="28795">
                  <c:v>3.6450700000000003E-2</c:v>
                </c:pt>
                <c:pt idx="28796">
                  <c:v>3.4653900000000001E-2</c:v>
                </c:pt>
                <c:pt idx="28797">
                  <c:v>3.2820599999999998E-2</c:v>
                </c:pt>
                <c:pt idx="28798">
                  <c:v>3.09544E-2</c:v>
                </c:pt>
                <c:pt idx="28799">
                  <c:v>2.9059600000000001E-2</c:v>
                </c:pt>
                <c:pt idx="28800">
                  <c:v>2.7140000000000001E-2</c:v>
                </c:pt>
                <c:pt idx="28801">
                  <c:v>2.5198499999999999E-2</c:v>
                </c:pt>
                <c:pt idx="28802">
                  <c:v>2.3237600000000001E-2</c:v>
                </c:pt>
                <c:pt idx="28803">
                  <c:v>2.12602E-2</c:v>
                </c:pt>
                <c:pt idx="28804">
                  <c:v>1.9269700000000001E-2</c:v>
                </c:pt>
                <c:pt idx="28805">
                  <c:v>1.72695E-2</c:v>
                </c:pt>
                <c:pt idx="28806">
                  <c:v>1.52628E-2</c:v>
                </c:pt>
                <c:pt idx="28807">
                  <c:v>1.3252399999999999E-2</c:v>
                </c:pt>
                <c:pt idx="28808">
                  <c:v>1.12414E-2</c:v>
                </c:pt>
                <c:pt idx="28809" formatCode="0.00E+00">
                  <c:v>9.2379799999999998E-3</c:v>
                </c:pt>
                <c:pt idx="28810" formatCode="0.00E+00">
                  <c:v>7.2489099999999999E-3</c:v>
                </c:pt>
                <c:pt idx="28811" formatCode="0.00E+00">
                  <c:v>5.27226E-3</c:v>
                </c:pt>
                <c:pt idx="28812" formatCode="0.00E+00">
                  <c:v>3.30745E-3</c:v>
                </c:pt>
                <c:pt idx="28813" formatCode="0.00E+00">
                  <c:v>1.36074E-3</c:v>
                </c:pt>
                <c:pt idx="28814" formatCode="0.00E+00">
                  <c:v>-5.63735E-4</c:v>
                </c:pt>
                <c:pt idx="28815" formatCode="0.00E+00">
                  <c:v>-2.4649799999999999E-3</c:v>
                </c:pt>
                <c:pt idx="28816" formatCode="0.00E+00">
                  <c:v>-4.3410899999999997E-3</c:v>
                </c:pt>
                <c:pt idx="28817" formatCode="0.00E+00">
                  <c:v>-6.1890399999999998E-3</c:v>
                </c:pt>
                <c:pt idx="28818" formatCode="0.00E+00">
                  <c:v>-8.00528E-3</c:v>
                </c:pt>
                <c:pt idx="28819" formatCode="0.00E+00">
                  <c:v>-9.7864600000000003E-3</c:v>
                </c:pt>
                <c:pt idx="28820">
                  <c:v>-1.15297E-2</c:v>
                </c:pt>
                <c:pt idx="28821">
                  <c:v>-1.3232900000000001E-2</c:v>
                </c:pt>
                <c:pt idx="28822">
                  <c:v>-1.48938E-2</c:v>
                </c:pt>
                <c:pt idx="28823">
                  <c:v>-1.6510400000000001E-2</c:v>
                </c:pt>
                <c:pt idx="28824">
                  <c:v>-1.8081199999999999E-2</c:v>
                </c:pt>
                <c:pt idx="28825">
                  <c:v>-1.96046E-2</c:v>
                </c:pt>
                <c:pt idx="28826">
                  <c:v>-2.1079299999999999E-2</c:v>
                </c:pt>
                <c:pt idx="28827">
                  <c:v>-2.25034E-2</c:v>
                </c:pt>
                <c:pt idx="28828">
                  <c:v>-2.3875299999999999E-2</c:v>
                </c:pt>
                <c:pt idx="28829">
                  <c:v>-2.5193500000000001E-2</c:v>
                </c:pt>
                <c:pt idx="28830">
                  <c:v>-2.6456299999999999E-2</c:v>
                </c:pt>
                <c:pt idx="28831">
                  <c:v>-2.7661600000000001E-2</c:v>
                </c:pt>
                <c:pt idx="28832">
                  <c:v>-2.8808E-2</c:v>
                </c:pt>
                <c:pt idx="28833">
                  <c:v>-2.9894500000000001E-2</c:v>
                </c:pt>
                <c:pt idx="28834">
                  <c:v>-3.09205E-2</c:v>
                </c:pt>
                <c:pt idx="28835">
                  <c:v>-3.1885200000000002E-2</c:v>
                </c:pt>
                <c:pt idx="28836">
                  <c:v>-3.2787900000000002E-2</c:v>
                </c:pt>
                <c:pt idx="28837">
                  <c:v>-3.3628100000000001E-2</c:v>
                </c:pt>
                <c:pt idx="28838">
                  <c:v>-3.4405699999999997E-2</c:v>
                </c:pt>
                <c:pt idx="28839">
                  <c:v>-3.5120100000000001E-2</c:v>
                </c:pt>
                <c:pt idx="28840">
                  <c:v>-3.5770799999999998E-2</c:v>
                </c:pt>
                <c:pt idx="28841">
                  <c:v>-3.6356899999999998E-2</c:v>
                </c:pt>
                <c:pt idx="28842">
                  <c:v>-3.6878599999999997E-2</c:v>
                </c:pt>
                <c:pt idx="28843">
                  <c:v>-3.73362E-2</c:v>
                </c:pt>
                <c:pt idx="28844">
                  <c:v>-3.7729699999999998E-2</c:v>
                </c:pt>
                <c:pt idx="28845">
                  <c:v>-3.8059599999999999E-2</c:v>
                </c:pt>
                <c:pt idx="28846">
                  <c:v>-3.8326399999999997E-2</c:v>
                </c:pt>
                <c:pt idx="28847">
                  <c:v>-3.8530799999999997E-2</c:v>
                </c:pt>
                <c:pt idx="28848">
                  <c:v>-3.8673300000000001E-2</c:v>
                </c:pt>
                <c:pt idx="28849">
                  <c:v>-3.8755100000000001E-2</c:v>
                </c:pt>
                <c:pt idx="28850">
                  <c:v>-3.8777399999999997E-2</c:v>
                </c:pt>
                <c:pt idx="28851">
                  <c:v>-3.8741200000000003E-2</c:v>
                </c:pt>
                <c:pt idx="28852">
                  <c:v>-3.8647500000000001E-2</c:v>
                </c:pt>
                <c:pt idx="28853">
                  <c:v>-3.84976E-2</c:v>
                </c:pt>
                <c:pt idx="28854">
                  <c:v>-3.8293500000000001E-2</c:v>
                </c:pt>
                <c:pt idx="28855">
                  <c:v>-3.80372E-2</c:v>
                </c:pt>
                <c:pt idx="28856">
                  <c:v>-3.7730600000000003E-2</c:v>
                </c:pt>
                <c:pt idx="28857">
                  <c:v>-3.7375400000000003E-2</c:v>
                </c:pt>
                <c:pt idx="28858">
                  <c:v>-3.6972900000000003E-2</c:v>
                </c:pt>
                <c:pt idx="28859">
                  <c:v>-3.6524899999999999E-2</c:v>
                </c:pt>
                <c:pt idx="28860">
                  <c:v>-3.60334E-2</c:v>
                </c:pt>
                <c:pt idx="28861">
                  <c:v>-3.55001E-2</c:v>
                </c:pt>
                <c:pt idx="28862">
                  <c:v>-3.4927100000000003E-2</c:v>
                </c:pt>
                <c:pt idx="28863">
                  <c:v>-3.4316899999999997E-2</c:v>
                </c:pt>
                <c:pt idx="28864">
                  <c:v>-3.3672100000000003E-2</c:v>
                </c:pt>
                <c:pt idx="28865">
                  <c:v>-3.2995400000000001E-2</c:v>
                </c:pt>
                <c:pt idx="28866">
                  <c:v>-3.2288900000000002E-2</c:v>
                </c:pt>
                <c:pt idx="28867">
                  <c:v>-3.1554899999999997E-2</c:v>
                </c:pt>
                <c:pt idx="28868">
                  <c:v>-3.0795300000000001E-2</c:v>
                </c:pt>
                <c:pt idx="28869">
                  <c:v>-3.0012299999999999E-2</c:v>
                </c:pt>
                <c:pt idx="28870">
                  <c:v>-2.9209300000000001E-2</c:v>
                </c:pt>
                <c:pt idx="28871">
                  <c:v>-2.8386700000000001E-2</c:v>
                </c:pt>
                <c:pt idx="28872">
                  <c:v>-2.7540800000000001E-2</c:v>
                </c:pt>
                <c:pt idx="28873">
                  <c:v>-2.66751E-2</c:v>
                </c:pt>
                <c:pt idx="28874">
                  <c:v>-2.5800099999999999E-2</c:v>
                </c:pt>
                <c:pt idx="28875">
                  <c:v>-2.4918200000000001E-2</c:v>
                </c:pt>
                <c:pt idx="28876">
                  <c:v>-2.4027699999999999E-2</c:v>
                </c:pt>
                <c:pt idx="28877">
                  <c:v>-2.31313E-2</c:v>
                </c:pt>
                <c:pt idx="28878">
                  <c:v>-2.2233200000000002E-2</c:v>
                </c:pt>
                <c:pt idx="28879">
                  <c:v>-2.1336000000000001E-2</c:v>
                </c:pt>
                <c:pt idx="28880">
                  <c:v>-2.0441899999999999E-2</c:v>
                </c:pt>
                <c:pt idx="28881">
                  <c:v>-1.9553000000000001E-2</c:v>
                </c:pt>
                <c:pt idx="28882">
                  <c:v>-1.8671799999999999E-2</c:v>
                </c:pt>
                <c:pt idx="28883">
                  <c:v>-1.7800300000000002E-2</c:v>
                </c:pt>
                <c:pt idx="28884">
                  <c:v>-1.69406E-2</c:v>
                </c:pt>
                <c:pt idx="28885">
                  <c:v>-1.60947E-2</c:v>
                </c:pt>
                <c:pt idx="28886">
                  <c:v>-1.52657E-2</c:v>
                </c:pt>
                <c:pt idx="28887">
                  <c:v>-1.44563E-2</c:v>
                </c:pt>
                <c:pt idx="28888">
                  <c:v>-1.3669499999999999E-2</c:v>
                </c:pt>
                <c:pt idx="28889">
                  <c:v>-1.29076E-2</c:v>
                </c:pt>
                <c:pt idx="28890">
                  <c:v>-1.2172499999999999E-2</c:v>
                </c:pt>
                <c:pt idx="28891">
                  <c:v>-1.1465700000000001E-2</c:v>
                </c:pt>
                <c:pt idx="28892">
                  <c:v>-1.0788600000000001E-2</c:v>
                </c:pt>
                <c:pt idx="28893">
                  <c:v>-1.01425E-2</c:v>
                </c:pt>
                <c:pt idx="28894" formatCode="0.00E+00">
                  <c:v>-9.5285400000000003E-3</c:v>
                </c:pt>
                <c:pt idx="28895" formatCode="0.00E+00">
                  <c:v>-8.9483300000000009E-3</c:v>
                </c:pt>
                <c:pt idx="28896" formatCode="0.00E+00">
                  <c:v>-8.4034699999999997E-3</c:v>
                </c:pt>
                <c:pt idx="28897" formatCode="0.00E+00">
                  <c:v>-7.8953500000000006E-3</c:v>
                </c:pt>
                <c:pt idx="28898" formatCode="0.00E+00">
                  <c:v>-7.4250200000000001E-3</c:v>
                </c:pt>
                <c:pt idx="28899" formatCode="0.00E+00">
                  <c:v>-6.9933800000000004E-3</c:v>
                </c:pt>
                <c:pt idx="28900" formatCode="0.00E+00">
                  <c:v>-6.6011300000000002E-3</c:v>
                </c:pt>
                <c:pt idx="28901" formatCode="0.00E+00">
                  <c:v>-6.2490599999999999E-3</c:v>
                </c:pt>
                <c:pt idx="28902" formatCode="0.00E+00">
                  <c:v>-5.9379599999999999E-3</c:v>
                </c:pt>
                <c:pt idx="28903" formatCode="0.00E+00">
                  <c:v>-5.66805E-3</c:v>
                </c:pt>
                <c:pt idx="28904" formatCode="0.00E+00">
                  <c:v>-5.4393899999999997E-3</c:v>
                </c:pt>
                <c:pt idx="28905" formatCode="0.00E+00">
                  <c:v>-5.2525100000000002E-3</c:v>
                </c:pt>
                <c:pt idx="28906" formatCode="0.00E+00">
                  <c:v>-5.1081499999999997E-3</c:v>
                </c:pt>
                <c:pt idx="28907" formatCode="0.00E+00">
                  <c:v>-5.0070000000000002E-3</c:v>
                </c:pt>
                <c:pt idx="28908" formatCode="0.00E+00">
                  <c:v>-4.9496200000000001E-3</c:v>
                </c:pt>
                <c:pt idx="28909" formatCode="0.00E+00">
                  <c:v>-4.9361700000000001E-3</c:v>
                </c:pt>
                <c:pt idx="28910" formatCode="0.00E+00">
                  <c:v>-4.9665000000000004E-3</c:v>
                </c:pt>
                <c:pt idx="28911" formatCode="0.00E+00">
                  <c:v>-5.0404400000000002E-3</c:v>
                </c:pt>
                <c:pt idx="28912" formatCode="0.00E+00">
                  <c:v>-5.1577799999999998E-3</c:v>
                </c:pt>
                <c:pt idx="28913" formatCode="0.00E+00">
                  <c:v>-5.3180299999999996E-3</c:v>
                </c:pt>
                <c:pt idx="28914" formatCode="0.00E+00">
                  <c:v>-5.5205699999999998E-3</c:v>
                </c:pt>
                <c:pt idx="28915" formatCode="0.00E+00">
                  <c:v>-5.7647200000000001E-3</c:v>
                </c:pt>
                <c:pt idx="28916" formatCode="0.00E+00">
                  <c:v>-6.0498000000000001E-3</c:v>
                </c:pt>
                <c:pt idx="28917" formatCode="0.00E+00">
                  <c:v>-6.3750400000000002E-3</c:v>
                </c:pt>
                <c:pt idx="28918" formatCode="0.00E+00">
                  <c:v>-6.7395299999999997E-3</c:v>
                </c:pt>
                <c:pt idx="28919" formatCode="0.00E+00">
                  <c:v>-7.14213E-3</c:v>
                </c:pt>
                <c:pt idx="28920" formatCode="0.00E+00">
                  <c:v>-7.5813599999999997E-3</c:v>
                </c:pt>
                <c:pt idx="28921" formatCode="0.00E+00">
                  <c:v>-8.0555100000000001E-3</c:v>
                </c:pt>
                <c:pt idx="28922" formatCode="0.00E+00">
                  <c:v>-8.5630199999999993E-3</c:v>
                </c:pt>
                <c:pt idx="28923" formatCode="0.00E+00">
                  <c:v>-9.1026500000000003E-3</c:v>
                </c:pt>
                <c:pt idx="28924" formatCode="0.00E+00">
                  <c:v>-9.6732699999999994E-3</c:v>
                </c:pt>
                <c:pt idx="28925">
                  <c:v>-1.02737E-2</c:v>
                </c:pt>
                <c:pt idx="28926">
                  <c:v>-1.09027E-2</c:v>
                </c:pt>
                <c:pt idx="28927">
                  <c:v>-1.15586E-2</c:v>
                </c:pt>
                <c:pt idx="28928">
                  <c:v>-1.22396E-2</c:v>
                </c:pt>
                <c:pt idx="28929">
                  <c:v>-1.29439E-2</c:v>
                </c:pt>
                <c:pt idx="28930">
                  <c:v>-1.36694E-2</c:v>
                </c:pt>
                <c:pt idx="28931">
                  <c:v>-1.44139E-2</c:v>
                </c:pt>
                <c:pt idx="28932">
                  <c:v>-1.51752E-2</c:v>
                </c:pt>
                <c:pt idx="28933">
                  <c:v>-1.59509E-2</c:v>
                </c:pt>
                <c:pt idx="28934">
                  <c:v>-1.67391E-2</c:v>
                </c:pt>
                <c:pt idx="28935">
                  <c:v>-1.7538000000000002E-2</c:v>
                </c:pt>
                <c:pt idx="28936">
                  <c:v>-1.8345799999999999E-2</c:v>
                </c:pt>
                <c:pt idx="28937">
                  <c:v>-1.91605E-2</c:v>
                </c:pt>
                <c:pt idx="28938">
                  <c:v>-1.9979299999999998E-2</c:v>
                </c:pt>
                <c:pt idx="28939">
                  <c:v>-2.07992E-2</c:v>
                </c:pt>
                <c:pt idx="28940">
                  <c:v>-2.1617899999999999E-2</c:v>
                </c:pt>
                <c:pt idx="28941">
                  <c:v>-2.2433399999999999E-2</c:v>
                </c:pt>
                <c:pt idx="28942">
                  <c:v>-2.32436E-2</c:v>
                </c:pt>
                <c:pt idx="28943">
                  <c:v>-2.40463E-2</c:v>
                </c:pt>
                <c:pt idx="28944">
                  <c:v>-2.48395E-2</c:v>
                </c:pt>
                <c:pt idx="28945">
                  <c:v>-2.5620899999999999E-2</c:v>
                </c:pt>
                <c:pt idx="28946">
                  <c:v>-2.63877E-2</c:v>
                </c:pt>
                <c:pt idx="28947">
                  <c:v>-2.7136899999999999E-2</c:v>
                </c:pt>
                <c:pt idx="28948">
                  <c:v>-2.7866499999999999E-2</c:v>
                </c:pt>
                <c:pt idx="28949">
                  <c:v>-2.8575099999999999E-2</c:v>
                </c:pt>
                <c:pt idx="28950">
                  <c:v>-2.9260999999999999E-2</c:v>
                </c:pt>
                <c:pt idx="28951">
                  <c:v>-2.9922199999999999E-2</c:v>
                </c:pt>
                <c:pt idx="28952">
                  <c:v>-3.0556300000000002E-2</c:v>
                </c:pt>
                <c:pt idx="28953">
                  <c:v>-3.1160799999999999E-2</c:v>
                </c:pt>
                <c:pt idx="28954">
                  <c:v>-3.1733400000000002E-2</c:v>
                </c:pt>
                <c:pt idx="28955">
                  <c:v>-3.22717E-2</c:v>
                </c:pt>
                <c:pt idx="28956">
                  <c:v>-3.2773700000000003E-2</c:v>
                </c:pt>
                <c:pt idx="28957">
                  <c:v>-3.3237599999999999E-2</c:v>
                </c:pt>
                <c:pt idx="28958">
                  <c:v>-3.3661799999999999E-2</c:v>
                </c:pt>
                <c:pt idx="28959">
                  <c:v>-3.40448E-2</c:v>
                </c:pt>
                <c:pt idx="28960">
                  <c:v>-3.4385300000000001E-2</c:v>
                </c:pt>
                <c:pt idx="28961">
                  <c:v>-3.4681700000000003E-2</c:v>
                </c:pt>
                <c:pt idx="28962">
                  <c:v>-3.4932400000000002E-2</c:v>
                </c:pt>
                <c:pt idx="28963">
                  <c:v>-3.5135600000000003E-2</c:v>
                </c:pt>
                <c:pt idx="28964">
                  <c:v>-3.5290099999999998E-2</c:v>
                </c:pt>
                <c:pt idx="28965">
                  <c:v>-3.5394399999999999E-2</c:v>
                </c:pt>
                <c:pt idx="28966">
                  <c:v>-3.5446999999999999E-2</c:v>
                </c:pt>
                <c:pt idx="28967">
                  <c:v>-3.5446800000000001E-2</c:v>
                </c:pt>
                <c:pt idx="28968">
                  <c:v>-3.5393099999999997E-2</c:v>
                </c:pt>
                <c:pt idx="28969">
                  <c:v>-3.5285299999999999E-2</c:v>
                </c:pt>
                <c:pt idx="28970">
                  <c:v>-3.5122800000000003E-2</c:v>
                </c:pt>
                <c:pt idx="28971">
                  <c:v>-3.4904999999999999E-2</c:v>
                </c:pt>
                <c:pt idx="28972">
                  <c:v>-3.4631099999999998E-2</c:v>
                </c:pt>
                <c:pt idx="28973">
                  <c:v>-3.4300600000000001E-2</c:v>
                </c:pt>
                <c:pt idx="28974">
                  <c:v>-3.3913499999999999E-2</c:v>
                </c:pt>
                <c:pt idx="28975">
                  <c:v>-3.3469199999999998E-2</c:v>
                </c:pt>
                <c:pt idx="28976">
                  <c:v>-3.2967299999999998E-2</c:v>
                </c:pt>
                <c:pt idx="28977">
                  <c:v>-3.2407600000000002E-2</c:v>
                </c:pt>
                <c:pt idx="28978">
                  <c:v>-3.1790400000000003E-2</c:v>
                </c:pt>
                <c:pt idx="28979">
                  <c:v>-3.11162E-2</c:v>
                </c:pt>
                <c:pt idx="28980">
                  <c:v>-3.03854E-2</c:v>
                </c:pt>
                <c:pt idx="28981">
                  <c:v>-2.9598300000000001E-2</c:v>
                </c:pt>
                <c:pt idx="28982">
                  <c:v>-2.8755200000000002E-2</c:v>
                </c:pt>
                <c:pt idx="28983">
                  <c:v>-2.7856599999999999E-2</c:v>
                </c:pt>
                <c:pt idx="28984">
                  <c:v>-2.6903199999999999E-2</c:v>
                </c:pt>
                <c:pt idx="28985">
                  <c:v>-2.5895999999999999E-2</c:v>
                </c:pt>
                <c:pt idx="28986">
                  <c:v>-2.4836299999999999E-2</c:v>
                </c:pt>
                <c:pt idx="28987">
                  <c:v>-2.3725E-2</c:v>
                </c:pt>
                <c:pt idx="28988">
                  <c:v>-2.25635E-2</c:v>
                </c:pt>
                <c:pt idx="28989">
                  <c:v>-2.1353299999999999E-2</c:v>
                </c:pt>
                <c:pt idx="28990">
                  <c:v>-2.0095600000000002E-2</c:v>
                </c:pt>
                <c:pt idx="28991">
                  <c:v>-1.8792099999999999E-2</c:v>
                </c:pt>
                <c:pt idx="28992">
                  <c:v>-1.74442E-2</c:v>
                </c:pt>
                <c:pt idx="28993">
                  <c:v>-1.6053499999999998E-2</c:v>
                </c:pt>
                <c:pt idx="28994">
                  <c:v>-1.46216E-2</c:v>
                </c:pt>
                <c:pt idx="28995">
                  <c:v>-1.31504E-2</c:v>
                </c:pt>
                <c:pt idx="28996">
                  <c:v>-1.1641800000000001E-2</c:v>
                </c:pt>
                <c:pt idx="28997">
                  <c:v>-1.0097999999999999E-2</c:v>
                </c:pt>
                <c:pt idx="28998" formatCode="0.00E+00">
                  <c:v>-8.5213600000000004E-3</c:v>
                </c:pt>
                <c:pt idx="28999" formatCode="0.00E+00">
                  <c:v>-6.91444E-3</c:v>
                </c:pt>
                <c:pt idx="29000" formatCode="0.00E+00">
                  <c:v>-5.2796099999999997E-3</c:v>
                </c:pt>
                <c:pt idx="29001" formatCode="0.00E+00">
                  <c:v>-3.6193499999999999E-3</c:v>
                </c:pt>
                <c:pt idx="29002" formatCode="0.00E+00">
                  <c:v>-1.9361300000000001E-3</c:v>
                </c:pt>
                <c:pt idx="29003" formatCode="0.00E+00">
                  <c:v>-2.3251200000000001E-4</c:v>
                </c:pt>
                <c:pt idx="29004" formatCode="0.00E+00">
                  <c:v>1.48879E-3</c:v>
                </c:pt>
                <c:pt idx="29005" formatCode="0.00E+00">
                  <c:v>3.2250500000000001E-3</c:v>
                </c:pt>
                <c:pt idx="29006" formatCode="0.00E+00">
                  <c:v>4.9736600000000004E-3</c:v>
                </c:pt>
                <c:pt idx="29007" formatCode="0.00E+00">
                  <c:v>6.7319399999999996E-3</c:v>
                </c:pt>
                <c:pt idx="29008" formatCode="0.00E+00">
                  <c:v>8.4971600000000001E-3</c:v>
                </c:pt>
                <c:pt idx="29009">
                  <c:v>1.02665E-2</c:v>
                </c:pt>
                <c:pt idx="29010">
                  <c:v>1.2037300000000001E-2</c:v>
                </c:pt>
                <c:pt idx="29011">
                  <c:v>1.38067E-2</c:v>
                </c:pt>
                <c:pt idx="29012">
                  <c:v>1.55719E-2</c:v>
                </c:pt>
                <c:pt idx="29013">
                  <c:v>1.7329799999999999E-2</c:v>
                </c:pt>
                <c:pt idx="29014">
                  <c:v>1.9077500000000001E-2</c:v>
                </c:pt>
                <c:pt idx="29015">
                  <c:v>2.0812000000000001E-2</c:v>
                </c:pt>
                <c:pt idx="29016">
                  <c:v>2.2530499999999998E-2</c:v>
                </c:pt>
                <c:pt idx="29017">
                  <c:v>2.42302E-2</c:v>
                </c:pt>
                <c:pt idx="29018">
                  <c:v>2.5908400000000002E-2</c:v>
                </c:pt>
                <c:pt idx="29019">
                  <c:v>2.7562300000000001E-2</c:v>
                </c:pt>
                <c:pt idx="29020">
                  <c:v>2.9189199999999998E-2</c:v>
                </c:pt>
                <c:pt idx="29021">
                  <c:v>3.0786299999999999E-2</c:v>
                </c:pt>
                <c:pt idx="29022">
                  <c:v>3.2350700000000003E-2</c:v>
                </c:pt>
                <c:pt idx="29023">
                  <c:v>3.38795E-2</c:v>
                </c:pt>
                <c:pt idx="29024">
                  <c:v>3.5369900000000003E-2</c:v>
                </c:pt>
                <c:pt idx="29025">
                  <c:v>3.6819299999999999E-2</c:v>
                </c:pt>
                <c:pt idx="29026">
                  <c:v>3.82254E-2</c:v>
                </c:pt>
                <c:pt idx="29027">
                  <c:v>3.95854E-2</c:v>
                </c:pt>
                <c:pt idx="29028">
                  <c:v>4.0897099999999999E-2</c:v>
                </c:pt>
                <c:pt idx="29029">
                  <c:v>4.2157899999999998E-2</c:v>
                </c:pt>
                <c:pt idx="29030">
                  <c:v>4.3365300000000002E-2</c:v>
                </c:pt>
                <c:pt idx="29031">
                  <c:v>4.4517000000000001E-2</c:v>
                </c:pt>
                <c:pt idx="29032">
                  <c:v>4.5610699999999997E-2</c:v>
                </c:pt>
                <c:pt idx="29033">
                  <c:v>4.6644400000000003E-2</c:v>
                </c:pt>
                <c:pt idx="29034">
                  <c:v>4.7615999999999999E-2</c:v>
                </c:pt>
                <c:pt idx="29035">
                  <c:v>4.8523700000000003E-2</c:v>
                </c:pt>
                <c:pt idx="29036">
                  <c:v>4.9365800000000001E-2</c:v>
                </c:pt>
                <c:pt idx="29037">
                  <c:v>5.0140400000000002E-2</c:v>
                </c:pt>
                <c:pt idx="29038">
                  <c:v>5.0846200000000001E-2</c:v>
                </c:pt>
                <c:pt idx="29039">
                  <c:v>5.1481899999999997E-2</c:v>
                </c:pt>
                <c:pt idx="29040">
                  <c:v>5.2046000000000002E-2</c:v>
                </c:pt>
                <c:pt idx="29041">
                  <c:v>5.2537100000000003E-2</c:v>
                </c:pt>
                <c:pt idx="29042">
                  <c:v>5.2953899999999998E-2</c:v>
                </c:pt>
                <c:pt idx="29043">
                  <c:v>5.3295599999999999E-2</c:v>
                </c:pt>
                <c:pt idx="29044">
                  <c:v>5.3561299999999999E-2</c:v>
                </c:pt>
                <c:pt idx="29045">
                  <c:v>5.3750100000000002E-2</c:v>
                </c:pt>
                <c:pt idx="29046">
                  <c:v>5.38615E-2</c:v>
                </c:pt>
                <c:pt idx="29047">
                  <c:v>5.3894699999999997E-2</c:v>
                </c:pt>
                <c:pt idx="29048">
                  <c:v>5.3849399999999999E-2</c:v>
                </c:pt>
                <c:pt idx="29049">
                  <c:v>5.3725200000000001E-2</c:v>
                </c:pt>
                <c:pt idx="29050">
                  <c:v>5.3521899999999997E-2</c:v>
                </c:pt>
                <c:pt idx="29051">
                  <c:v>5.3239500000000002E-2</c:v>
                </c:pt>
                <c:pt idx="29052">
                  <c:v>5.2878000000000001E-2</c:v>
                </c:pt>
                <c:pt idx="29053">
                  <c:v>5.2437600000000001E-2</c:v>
                </c:pt>
                <c:pt idx="29054">
                  <c:v>5.1918800000000001E-2</c:v>
                </c:pt>
                <c:pt idx="29055">
                  <c:v>5.1321899999999997E-2</c:v>
                </c:pt>
                <c:pt idx="29056">
                  <c:v>5.0647900000000003E-2</c:v>
                </c:pt>
                <c:pt idx="29057">
                  <c:v>4.9897499999999997E-2</c:v>
                </c:pt>
                <c:pt idx="29058">
                  <c:v>4.9071499999999997E-2</c:v>
                </c:pt>
                <c:pt idx="29059">
                  <c:v>4.8170999999999999E-2</c:v>
                </c:pt>
                <c:pt idx="29060">
                  <c:v>4.71969E-2</c:v>
                </c:pt>
                <c:pt idx="29061">
                  <c:v>4.61506E-2</c:v>
                </c:pt>
                <c:pt idx="29062">
                  <c:v>4.5033299999999998E-2</c:v>
                </c:pt>
                <c:pt idx="29063">
                  <c:v>4.3846400000000001E-2</c:v>
                </c:pt>
                <c:pt idx="29064">
                  <c:v>4.25916E-2</c:v>
                </c:pt>
                <c:pt idx="29065">
                  <c:v>4.1270599999999998E-2</c:v>
                </c:pt>
                <c:pt idx="29066">
                  <c:v>3.98851E-2</c:v>
                </c:pt>
                <c:pt idx="29067">
                  <c:v>3.8437199999999998E-2</c:v>
                </c:pt>
                <c:pt idx="29068">
                  <c:v>3.6928999999999997E-2</c:v>
                </c:pt>
                <c:pt idx="29069">
                  <c:v>3.5362499999999998E-2</c:v>
                </c:pt>
                <c:pt idx="29070">
                  <c:v>3.3739999999999999E-2</c:v>
                </c:pt>
                <c:pt idx="29071">
                  <c:v>3.2063800000000003E-2</c:v>
                </c:pt>
                <c:pt idx="29072">
                  <c:v>3.0336399999999999E-2</c:v>
                </c:pt>
                <c:pt idx="29073">
                  <c:v>2.8560499999999999E-2</c:v>
                </c:pt>
                <c:pt idx="29074">
                  <c:v>2.6738600000000001E-2</c:v>
                </c:pt>
                <c:pt idx="29075">
                  <c:v>2.48734E-2</c:v>
                </c:pt>
                <c:pt idx="29076">
                  <c:v>2.2967600000000001E-2</c:v>
                </c:pt>
                <c:pt idx="29077">
                  <c:v>2.10241E-2</c:v>
                </c:pt>
                <c:pt idx="29078">
                  <c:v>1.9045900000000001E-2</c:v>
                </c:pt>
                <c:pt idx="29079">
                  <c:v>1.7035999999999999E-2</c:v>
                </c:pt>
                <c:pt idx="29080">
                  <c:v>1.4997399999999999E-2</c:v>
                </c:pt>
                <c:pt idx="29081">
                  <c:v>1.2933200000000001E-2</c:v>
                </c:pt>
                <c:pt idx="29082">
                  <c:v>1.0846700000000001E-2</c:v>
                </c:pt>
                <c:pt idx="29083" formatCode="0.00E+00">
                  <c:v>8.7409400000000009E-3</c:v>
                </c:pt>
                <c:pt idx="29084" formatCode="0.00E+00">
                  <c:v>6.6192500000000001E-3</c:v>
                </c:pt>
                <c:pt idx="29085" formatCode="0.00E+00">
                  <c:v>4.4847699999999999E-3</c:v>
                </c:pt>
                <c:pt idx="29086" formatCode="0.00E+00">
                  <c:v>2.3407699999999998E-3</c:v>
                </c:pt>
                <c:pt idx="29087" formatCode="0.00E+00">
                  <c:v>1.9057300000000001E-4</c:v>
                </c:pt>
                <c:pt idx="29088" formatCode="0.00E+00">
                  <c:v>-1.9624400000000002E-3</c:v>
                </c:pt>
                <c:pt idx="29089" formatCode="0.00E+00">
                  <c:v>-4.1149400000000001E-3</c:v>
                </c:pt>
                <c:pt idx="29090" formatCode="0.00E+00">
                  <c:v>-6.2635599999999996E-3</c:v>
                </c:pt>
                <c:pt idx="29091" formatCode="0.00E+00">
                  <c:v>-8.4049099999999998E-3</c:v>
                </c:pt>
                <c:pt idx="29092">
                  <c:v>-1.05357E-2</c:v>
                </c:pt>
                <c:pt idx="29093">
                  <c:v>-1.26526E-2</c:v>
                </c:pt>
                <c:pt idx="29094">
                  <c:v>-1.4752299999999999E-2</c:v>
                </c:pt>
                <c:pt idx="29095">
                  <c:v>-1.6831700000000002E-2</c:v>
                </c:pt>
                <c:pt idx="29096">
                  <c:v>-1.8887399999999999E-2</c:v>
                </c:pt>
                <c:pt idx="29097">
                  <c:v>-2.0916299999999999E-2</c:v>
                </c:pt>
                <c:pt idx="29098">
                  <c:v>-2.29152E-2</c:v>
                </c:pt>
                <c:pt idx="29099">
                  <c:v>-2.4881E-2</c:v>
                </c:pt>
                <c:pt idx="29100">
                  <c:v>-2.68107E-2</c:v>
                </c:pt>
                <c:pt idx="29101">
                  <c:v>-2.87011E-2</c:v>
                </c:pt>
                <c:pt idx="29102">
                  <c:v>-3.05495E-2</c:v>
                </c:pt>
                <c:pt idx="29103">
                  <c:v>-3.2352800000000001E-2</c:v>
                </c:pt>
                <c:pt idx="29104">
                  <c:v>-3.4108199999999998E-2</c:v>
                </c:pt>
                <c:pt idx="29105">
                  <c:v>-3.5812999999999998E-2</c:v>
                </c:pt>
                <c:pt idx="29106">
                  <c:v>-3.7464400000000002E-2</c:v>
                </c:pt>
                <c:pt idx="29107">
                  <c:v>-3.9059999999999997E-2</c:v>
                </c:pt>
                <c:pt idx="29108">
                  <c:v>-4.0597099999999997E-2</c:v>
                </c:pt>
                <c:pt idx="29109">
                  <c:v>-4.2073399999999997E-2</c:v>
                </c:pt>
                <c:pt idx="29110">
                  <c:v>-4.3486400000000001E-2</c:v>
                </c:pt>
                <c:pt idx="29111">
                  <c:v>-4.4834100000000002E-2</c:v>
                </c:pt>
                <c:pt idx="29112">
                  <c:v>-4.6114299999999997E-2</c:v>
                </c:pt>
                <c:pt idx="29113">
                  <c:v>-4.7324900000000003E-2</c:v>
                </c:pt>
                <c:pt idx="29114">
                  <c:v>-4.8464300000000002E-2</c:v>
                </c:pt>
                <c:pt idx="29115">
                  <c:v>-4.9530600000000001E-2</c:v>
                </c:pt>
                <c:pt idx="29116">
                  <c:v>-5.05221E-2</c:v>
                </c:pt>
                <c:pt idx="29117">
                  <c:v>-5.1437299999999998E-2</c:v>
                </c:pt>
                <c:pt idx="29118">
                  <c:v>-5.22747E-2</c:v>
                </c:pt>
                <c:pt idx="29119">
                  <c:v>-5.30331E-2</c:v>
                </c:pt>
                <c:pt idx="29120">
                  <c:v>-5.3711299999999997E-2</c:v>
                </c:pt>
                <c:pt idx="29121">
                  <c:v>-5.4308299999999997E-2</c:v>
                </c:pt>
                <c:pt idx="29122">
                  <c:v>-5.4823299999999998E-2</c:v>
                </c:pt>
                <c:pt idx="29123">
                  <c:v>-5.5255600000000002E-2</c:v>
                </c:pt>
                <c:pt idx="29124">
                  <c:v>-5.5604500000000001E-2</c:v>
                </c:pt>
                <c:pt idx="29125">
                  <c:v>-5.5869700000000001E-2</c:v>
                </c:pt>
                <c:pt idx="29126">
                  <c:v>-5.6050599999999999E-2</c:v>
                </c:pt>
                <c:pt idx="29127">
                  <c:v>-5.6147000000000002E-2</c:v>
                </c:pt>
                <c:pt idx="29128">
                  <c:v>-5.6159000000000001E-2</c:v>
                </c:pt>
                <c:pt idx="29129">
                  <c:v>-5.60866E-2</c:v>
                </c:pt>
                <c:pt idx="29130">
                  <c:v>-5.5929899999999998E-2</c:v>
                </c:pt>
                <c:pt idx="29131">
                  <c:v>-5.5689299999999997E-2</c:v>
                </c:pt>
                <c:pt idx="29132">
                  <c:v>-5.53651E-2</c:v>
                </c:pt>
                <c:pt idx="29133">
                  <c:v>-5.4958E-2</c:v>
                </c:pt>
                <c:pt idx="29134">
                  <c:v>-5.4468999999999997E-2</c:v>
                </c:pt>
                <c:pt idx="29135">
                  <c:v>-5.3898799999999997E-2</c:v>
                </c:pt>
                <c:pt idx="29136">
                  <c:v>-5.3248499999999997E-2</c:v>
                </c:pt>
                <c:pt idx="29137">
                  <c:v>-5.2519299999999998E-2</c:v>
                </c:pt>
                <c:pt idx="29138">
                  <c:v>-5.1712399999999999E-2</c:v>
                </c:pt>
                <c:pt idx="29139">
                  <c:v>-5.0828999999999999E-2</c:v>
                </c:pt>
                <c:pt idx="29140">
                  <c:v>-4.9870600000000001E-2</c:v>
                </c:pt>
                <c:pt idx="29141">
                  <c:v>-4.8838899999999998E-2</c:v>
                </c:pt>
                <c:pt idx="29142">
                  <c:v>-4.7735699999999999E-2</c:v>
                </c:pt>
                <c:pt idx="29143">
                  <c:v>-4.6562899999999997E-2</c:v>
                </c:pt>
                <c:pt idx="29144">
                  <c:v>-4.5322300000000003E-2</c:v>
                </c:pt>
                <c:pt idx="29145">
                  <c:v>-4.4016199999999998E-2</c:v>
                </c:pt>
                <c:pt idx="29146">
                  <c:v>-4.2646700000000003E-2</c:v>
                </c:pt>
                <c:pt idx="29147">
                  <c:v>-4.1216200000000001E-2</c:v>
                </c:pt>
                <c:pt idx="29148">
                  <c:v>-3.9727199999999997E-2</c:v>
                </c:pt>
                <c:pt idx="29149">
                  <c:v>-3.8181800000000002E-2</c:v>
                </c:pt>
                <c:pt idx="29150">
                  <c:v>-3.6582700000000003E-2</c:v>
                </c:pt>
                <c:pt idx="29151">
                  <c:v>-3.4932400000000002E-2</c:v>
                </c:pt>
                <c:pt idx="29152">
                  <c:v>-3.3233600000000002E-2</c:v>
                </c:pt>
                <c:pt idx="29153">
                  <c:v>-3.1489000000000003E-2</c:v>
                </c:pt>
                <c:pt idx="29154">
                  <c:v>-2.9701700000000001E-2</c:v>
                </c:pt>
                <c:pt idx="29155">
                  <c:v>-2.7874400000000001E-2</c:v>
                </c:pt>
                <c:pt idx="29156">
                  <c:v>-2.6010399999999999E-2</c:v>
                </c:pt>
                <c:pt idx="29157">
                  <c:v>-2.4112499999999999E-2</c:v>
                </c:pt>
                <c:pt idx="29158">
                  <c:v>-2.2183899999999999E-2</c:v>
                </c:pt>
                <c:pt idx="29159">
                  <c:v>-2.02279E-2</c:v>
                </c:pt>
                <c:pt idx="29160">
                  <c:v>-1.82474E-2</c:v>
                </c:pt>
                <c:pt idx="29161">
                  <c:v>-1.6245699999999998E-2</c:v>
                </c:pt>
                <c:pt idx="29162">
                  <c:v>-1.42261E-2</c:v>
                </c:pt>
                <c:pt idx="29163">
                  <c:v>-1.21919E-2</c:v>
                </c:pt>
                <c:pt idx="29164">
                  <c:v>-1.01464E-2</c:v>
                </c:pt>
                <c:pt idx="29165" formatCode="0.00E+00">
                  <c:v>-8.0929799999999996E-3</c:v>
                </c:pt>
                <c:pt idx="29166" formatCode="0.00E+00">
                  <c:v>-6.0348800000000003E-3</c:v>
                </c:pt>
                <c:pt idx="29167" formatCode="0.00E+00">
                  <c:v>-3.9753100000000001E-3</c:v>
                </c:pt>
                <c:pt idx="29168" formatCode="0.00E+00">
                  <c:v>-1.9174699999999999E-3</c:v>
                </c:pt>
                <c:pt idx="29169" formatCode="0.00E+00">
                  <c:v>1.3542400000000001E-4</c:v>
                </c:pt>
                <c:pt idx="29170" formatCode="0.00E+00">
                  <c:v>2.1801199999999998E-3</c:v>
                </c:pt>
                <c:pt idx="29171" formatCode="0.00E+00">
                  <c:v>4.2133600000000002E-3</c:v>
                </c:pt>
                <c:pt idx="29172" formatCode="0.00E+00">
                  <c:v>6.2319200000000002E-3</c:v>
                </c:pt>
                <c:pt idx="29173" formatCode="0.00E+00">
                  <c:v>8.2326099999999996E-3</c:v>
                </c:pt>
                <c:pt idx="29174">
                  <c:v>1.0212199999999999E-2</c:v>
                </c:pt>
                <c:pt idx="29175">
                  <c:v>1.2167600000000001E-2</c:v>
                </c:pt>
                <c:pt idx="29176">
                  <c:v>1.40955E-2</c:v>
                </c:pt>
                <c:pt idx="29177">
                  <c:v>1.5992900000000001E-2</c:v>
                </c:pt>
                <c:pt idx="29178">
                  <c:v>1.7857000000000001E-2</c:v>
                </c:pt>
                <c:pt idx="29179">
                  <c:v>1.9684900000000002E-2</c:v>
                </c:pt>
                <c:pt idx="29180">
                  <c:v>2.1474E-2</c:v>
                </c:pt>
                <c:pt idx="29181">
                  <c:v>2.32214E-2</c:v>
                </c:pt>
                <c:pt idx="29182">
                  <c:v>2.4924600000000002E-2</c:v>
                </c:pt>
                <c:pt idx="29183">
                  <c:v>2.6581E-2</c:v>
                </c:pt>
                <c:pt idx="29184">
                  <c:v>2.8188299999999999E-2</c:v>
                </c:pt>
                <c:pt idx="29185">
                  <c:v>2.9744099999999999E-2</c:v>
                </c:pt>
                <c:pt idx="29186">
                  <c:v>3.1245999999999999E-2</c:v>
                </c:pt>
                <c:pt idx="29187">
                  <c:v>3.26918E-2</c:v>
                </c:pt>
                <c:pt idx="29188">
                  <c:v>3.4079499999999999E-2</c:v>
                </c:pt>
                <c:pt idx="29189">
                  <c:v>3.5406600000000003E-2</c:v>
                </c:pt>
                <c:pt idx="29190">
                  <c:v>3.66714E-2</c:v>
                </c:pt>
                <c:pt idx="29191">
                  <c:v>3.7872000000000003E-2</c:v>
                </c:pt>
                <c:pt idx="29192">
                  <c:v>3.9007E-2</c:v>
                </c:pt>
                <c:pt idx="29193">
                  <c:v>4.0074899999999997E-2</c:v>
                </c:pt>
                <c:pt idx="29194">
                  <c:v>4.1074300000000001E-2</c:v>
                </c:pt>
                <c:pt idx="29195">
                  <c:v>4.2004E-2</c:v>
                </c:pt>
                <c:pt idx="29196">
                  <c:v>4.28628E-2</c:v>
                </c:pt>
                <c:pt idx="29197">
                  <c:v>4.3649599999999997E-2</c:v>
                </c:pt>
                <c:pt idx="29198">
                  <c:v>4.43635E-2</c:v>
                </c:pt>
                <c:pt idx="29199">
                  <c:v>4.5003599999999998E-2</c:v>
                </c:pt>
                <c:pt idx="29200">
                  <c:v>4.55693E-2</c:v>
                </c:pt>
                <c:pt idx="29201">
                  <c:v>4.6059900000000001E-2</c:v>
                </c:pt>
                <c:pt idx="29202">
                  <c:v>4.6475099999999998E-2</c:v>
                </c:pt>
                <c:pt idx="29203">
                  <c:v>4.6814599999999998E-2</c:v>
                </c:pt>
                <c:pt idx="29204">
                  <c:v>4.7078200000000001E-2</c:v>
                </c:pt>
                <c:pt idx="29205">
                  <c:v>4.72659E-2</c:v>
                </c:pt>
                <c:pt idx="29206">
                  <c:v>4.7377799999999998E-2</c:v>
                </c:pt>
                <c:pt idx="29207">
                  <c:v>4.7414199999999997E-2</c:v>
                </c:pt>
                <c:pt idx="29208">
                  <c:v>4.7375399999999998E-2</c:v>
                </c:pt>
                <c:pt idx="29209">
                  <c:v>4.7261999999999998E-2</c:v>
                </c:pt>
                <c:pt idx="29210">
                  <c:v>4.7074400000000002E-2</c:v>
                </c:pt>
                <c:pt idx="29211">
                  <c:v>4.6813500000000001E-2</c:v>
                </c:pt>
                <c:pt idx="29212">
                  <c:v>4.6480300000000002E-2</c:v>
                </c:pt>
                <c:pt idx="29213">
                  <c:v>4.6075600000000001E-2</c:v>
                </c:pt>
                <c:pt idx="29214">
                  <c:v>4.5600500000000002E-2</c:v>
                </c:pt>
                <c:pt idx="29215">
                  <c:v>4.5056400000000003E-2</c:v>
                </c:pt>
                <c:pt idx="29216">
                  <c:v>4.4444499999999998E-2</c:v>
                </c:pt>
                <c:pt idx="29217">
                  <c:v>4.3766300000000001E-2</c:v>
                </c:pt>
                <c:pt idx="29218">
                  <c:v>4.3023400000000003E-2</c:v>
                </c:pt>
                <c:pt idx="29219">
                  <c:v>4.2217499999999998E-2</c:v>
                </c:pt>
                <c:pt idx="29220">
                  <c:v>4.1350400000000002E-2</c:v>
                </c:pt>
                <c:pt idx="29221">
                  <c:v>4.0424099999999998E-2</c:v>
                </c:pt>
                <c:pt idx="29222">
                  <c:v>3.9440599999999999E-2</c:v>
                </c:pt>
                <c:pt idx="29223">
                  <c:v>3.8402199999999997E-2</c:v>
                </c:pt>
                <c:pt idx="29224">
                  <c:v>3.7310999999999997E-2</c:v>
                </c:pt>
                <c:pt idx="29225">
                  <c:v>3.6169199999999999E-2</c:v>
                </c:pt>
                <c:pt idx="29226">
                  <c:v>3.4979099999999999E-2</c:v>
                </c:pt>
                <c:pt idx="29227">
                  <c:v>3.3743099999999998E-2</c:v>
                </c:pt>
                <c:pt idx="29228">
                  <c:v>3.2463600000000002E-2</c:v>
                </c:pt>
                <c:pt idx="29229">
                  <c:v>3.1143199999999999E-2</c:v>
                </c:pt>
                <c:pt idx="29230">
                  <c:v>2.97843E-2</c:v>
                </c:pt>
                <c:pt idx="29231">
                  <c:v>2.8389500000000002E-2</c:v>
                </c:pt>
                <c:pt idx="29232">
                  <c:v>2.6961700000000002E-2</c:v>
                </c:pt>
                <c:pt idx="29233">
                  <c:v>2.5503600000000001E-2</c:v>
                </c:pt>
                <c:pt idx="29234">
                  <c:v>2.4018000000000001E-2</c:v>
                </c:pt>
                <c:pt idx="29235">
                  <c:v>2.2507900000000001E-2</c:v>
                </c:pt>
                <c:pt idx="29236">
                  <c:v>2.09762E-2</c:v>
                </c:pt>
                <c:pt idx="29237">
                  <c:v>1.9425600000000001E-2</c:v>
                </c:pt>
                <c:pt idx="29238">
                  <c:v>1.7859E-2</c:v>
                </c:pt>
                <c:pt idx="29239">
                  <c:v>1.6279200000000001E-2</c:v>
                </c:pt>
                <c:pt idx="29240">
                  <c:v>1.46891E-2</c:v>
                </c:pt>
                <c:pt idx="29241">
                  <c:v>1.3091999999999999E-2</c:v>
                </c:pt>
                <c:pt idx="29242">
                  <c:v>1.14907E-2</c:v>
                </c:pt>
                <c:pt idx="29243" formatCode="0.00E+00">
                  <c:v>9.8883800000000004E-3</c:v>
                </c:pt>
                <c:pt idx="29244" formatCode="0.00E+00">
                  <c:v>8.2879300000000006E-3</c:v>
                </c:pt>
                <c:pt idx="29245" formatCode="0.00E+00">
                  <c:v>6.6923399999999997E-3</c:v>
                </c:pt>
                <c:pt idx="29246" formatCode="0.00E+00">
                  <c:v>5.1046800000000003E-3</c:v>
                </c:pt>
                <c:pt idx="29247" formatCode="0.00E+00">
                  <c:v>3.5278499999999999E-3</c:v>
                </c:pt>
                <c:pt idx="29248" formatCode="0.00E+00">
                  <c:v>1.9645499999999998E-3</c:v>
                </c:pt>
                <c:pt idx="29249" formatCode="0.00E+00">
                  <c:v>4.1755500000000001E-4</c:v>
                </c:pt>
                <c:pt idx="29250" formatCode="0.00E+00">
                  <c:v>-1.11035E-3</c:v>
                </c:pt>
                <c:pt idx="29251" formatCode="0.00E+00">
                  <c:v>-2.6166700000000002E-3</c:v>
                </c:pt>
                <c:pt idx="29252" formatCode="0.00E+00">
                  <c:v>-4.0989299999999998E-3</c:v>
                </c:pt>
                <c:pt idx="29253" formatCode="0.00E+00">
                  <c:v>-5.5545300000000002E-3</c:v>
                </c:pt>
                <c:pt idx="29254" formatCode="0.00E+00">
                  <c:v>-6.9808099999999996E-3</c:v>
                </c:pt>
                <c:pt idx="29255" formatCode="0.00E+00">
                  <c:v>-8.3751999999999993E-3</c:v>
                </c:pt>
                <c:pt idx="29256" formatCode="0.00E+00">
                  <c:v>-9.7351E-3</c:v>
                </c:pt>
                <c:pt idx="29257">
                  <c:v>-1.1058E-2</c:v>
                </c:pt>
                <c:pt idx="29258">
                  <c:v>-1.2341400000000001E-2</c:v>
                </c:pt>
                <c:pt idx="29259">
                  <c:v>-1.3583100000000001E-2</c:v>
                </c:pt>
                <c:pt idx="29260">
                  <c:v>-1.47811E-2</c:v>
                </c:pt>
                <c:pt idx="29261">
                  <c:v>-1.5933200000000002E-2</c:v>
                </c:pt>
                <c:pt idx="29262">
                  <c:v>-1.7037500000000001E-2</c:v>
                </c:pt>
                <c:pt idx="29263">
                  <c:v>-1.80921E-2</c:v>
                </c:pt>
                <c:pt idx="29264">
                  <c:v>-1.9095399999999998E-2</c:v>
                </c:pt>
                <c:pt idx="29265">
                  <c:v>-2.0045799999999999E-2</c:v>
                </c:pt>
                <c:pt idx="29266">
                  <c:v>-2.0941700000000001E-2</c:v>
                </c:pt>
                <c:pt idx="29267">
                  <c:v>-2.1781600000000002E-2</c:v>
                </c:pt>
                <c:pt idx="29268">
                  <c:v>-2.2564399999999998E-2</c:v>
                </c:pt>
                <c:pt idx="29269">
                  <c:v>-2.32886E-2</c:v>
                </c:pt>
                <c:pt idx="29270">
                  <c:v>-2.3953100000000001E-2</c:v>
                </c:pt>
                <c:pt idx="29271">
                  <c:v>-2.45569E-2</c:v>
                </c:pt>
                <c:pt idx="29272">
                  <c:v>-2.5099E-2</c:v>
                </c:pt>
                <c:pt idx="29273">
                  <c:v>-2.5578699999999999E-2</c:v>
                </c:pt>
                <c:pt idx="29274">
                  <c:v>-2.5995500000000001E-2</c:v>
                </c:pt>
                <c:pt idx="29275">
                  <c:v>-2.6348699999999999E-2</c:v>
                </c:pt>
                <c:pt idx="29276">
                  <c:v>-2.6637999999999998E-2</c:v>
                </c:pt>
                <c:pt idx="29277">
                  <c:v>-2.68633E-2</c:v>
                </c:pt>
                <c:pt idx="29278">
                  <c:v>-2.7024300000000001E-2</c:v>
                </c:pt>
                <c:pt idx="29279">
                  <c:v>-2.7121200000000002E-2</c:v>
                </c:pt>
                <c:pt idx="29280">
                  <c:v>-2.7153900000000002E-2</c:v>
                </c:pt>
                <c:pt idx="29281">
                  <c:v>-2.7122299999999998E-2</c:v>
                </c:pt>
                <c:pt idx="29282">
                  <c:v>-2.70269E-2</c:v>
                </c:pt>
                <c:pt idx="29283">
                  <c:v>-2.6868E-2</c:v>
                </c:pt>
                <c:pt idx="29284">
                  <c:v>-2.6646199999999998E-2</c:v>
                </c:pt>
                <c:pt idx="29285">
                  <c:v>-2.6362099999999999E-2</c:v>
                </c:pt>
                <c:pt idx="29286">
                  <c:v>-2.6016299999999999E-2</c:v>
                </c:pt>
                <c:pt idx="29287">
                  <c:v>-2.56095E-2</c:v>
                </c:pt>
                <c:pt idx="29288">
                  <c:v>-2.5142600000000001E-2</c:v>
                </c:pt>
                <c:pt idx="29289">
                  <c:v>-2.4616900000000001E-2</c:v>
                </c:pt>
                <c:pt idx="29290">
                  <c:v>-2.4033499999999999E-2</c:v>
                </c:pt>
                <c:pt idx="29291">
                  <c:v>-2.33937E-2</c:v>
                </c:pt>
                <c:pt idx="29292">
                  <c:v>-2.2699400000000002E-2</c:v>
                </c:pt>
                <c:pt idx="29293">
                  <c:v>-2.1952099999999999E-2</c:v>
                </c:pt>
                <c:pt idx="29294">
                  <c:v>-2.1153600000000002E-2</c:v>
                </c:pt>
                <c:pt idx="29295">
                  <c:v>-2.0305400000000001E-2</c:v>
                </c:pt>
                <c:pt idx="29296">
                  <c:v>-1.9409099999999999E-2</c:v>
                </c:pt>
                <c:pt idx="29297">
                  <c:v>-1.84665E-2</c:v>
                </c:pt>
                <c:pt idx="29298">
                  <c:v>-1.74793E-2</c:v>
                </c:pt>
                <c:pt idx="29299">
                  <c:v>-1.6449499999999999E-2</c:v>
                </c:pt>
                <c:pt idx="29300">
                  <c:v>-1.53793E-2</c:v>
                </c:pt>
                <c:pt idx="29301">
                  <c:v>-1.4271000000000001E-2</c:v>
                </c:pt>
                <c:pt idx="29302">
                  <c:v>-1.31269E-2</c:v>
                </c:pt>
                <c:pt idx="29303">
                  <c:v>-1.19492E-2</c:v>
                </c:pt>
                <c:pt idx="29304">
                  <c:v>-1.07402E-2</c:v>
                </c:pt>
                <c:pt idx="29305" formatCode="0.00E+00">
                  <c:v>-9.5021800000000007E-3</c:v>
                </c:pt>
                <c:pt idx="29306" formatCode="0.00E+00">
                  <c:v>-8.2375399999999998E-3</c:v>
                </c:pt>
                <c:pt idx="29307" formatCode="0.00E+00">
                  <c:v>-6.9488800000000002E-3</c:v>
                </c:pt>
                <c:pt idx="29308" formatCode="0.00E+00">
                  <c:v>-5.6387199999999998E-3</c:v>
                </c:pt>
                <c:pt idx="29309" formatCode="0.00E+00">
                  <c:v>-4.3096899999999997E-3</c:v>
                </c:pt>
                <c:pt idx="29310" formatCode="0.00E+00">
                  <c:v>-2.9645800000000001E-3</c:v>
                </c:pt>
                <c:pt idx="29311" formatCode="0.00E+00">
                  <c:v>-1.60615E-3</c:v>
                </c:pt>
                <c:pt idx="29312" formatCode="0.00E+00">
                  <c:v>-2.3703299999999999E-4</c:v>
                </c:pt>
                <c:pt idx="29313" formatCode="0.00E+00">
                  <c:v>1.14013E-3</c:v>
                </c:pt>
                <c:pt idx="29314" formatCode="0.00E+00">
                  <c:v>2.5226300000000001E-3</c:v>
                </c:pt>
                <c:pt idx="29315" formatCode="0.00E+00">
                  <c:v>3.9077399999999998E-3</c:v>
                </c:pt>
                <c:pt idx="29316" formatCode="0.00E+00">
                  <c:v>5.2927099999999999E-3</c:v>
                </c:pt>
                <c:pt idx="29317" formatCode="0.00E+00">
                  <c:v>6.6748299999999997E-3</c:v>
                </c:pt>
                <c:pt idx="29318" formatCode="0.00E+00">
                  <c:v>8.0514899999999997E-3</c:v>
                </c:pt>
                <c:pt idx="29319" formatCode="0.00E+00">
                  <c:v>9.42021E-3</c:v>
                </c:pt>
                <c:pt idx="29320">
                  <c:v>1.07785E-2</c:v>
                </c:pt>
                <c:pt idx="29321">
                  <c:v>1.21236E-2</c:v>
                </c:pt>
                <c:pt idx="29322">
                  <c:v>1.34529E-2</c:v>
                </c:pt>
                <c:pt idx="29323">
                  <c:v>1.4763999999999999E-2</c:v>
                </c:pt>
                <c:pt idx="29324">
                  <c:v>1.6054200000000001E-2</c:v>
                </c:pt>
                <c:pt idx="29325">
                  <c:v>1.7321400000000001E-2</c:v>
                </c:pt>
                <c:pt idx="29326">
                  <c:v>1.8563099999999999E-2</c:v>
                </c:pt>
                <c:pt idx="29327">
                  <c:v>1.9776999999999999E-2</c:v>
                </c:pt>
                <c:pt idx="29328">
                  <c:v>2.0960599999999999E-2</c:v>
                </c:pt>
                <c:pt idx="29329">
                  <c:v>2.2111700000000001E-2</c:v>
                </c:pt>
                <c:pt idx="29330">
                  <c:v>2.3228200000000001E-2</c:v>
                </c:pt>
                <c:pt idx="29331">
                  <c:v>2.4307700000000002E-2</c:v>
                </c:pt>
                <c:pt idx="29332">
                  <c:v>2.53484E-2</c:v>
                </c:pt>
                <c:pt idx="29333">
                  <c:v>2.6348199999999999E-2</c:v>
                </c:pt>
                <c:pt idx="29334">
                  <c:v>2.7305300000000001E-2</c:v>
                </c:pt>
                <c:pt idx="29335">
                  <c:v>2.8217800000000001E-2</c:v>
                </c:pt>
                <c:pt idx="29336">
                  <c:v>2.9083999999999999E-2</c:v>
                </c:pt>
                <c:pt idx="29337">
                  <c:v>2.99022E-2</c:v>
                </c:pt>
                <c:pt idx="29338">
                  <c:v>3.0670900000000001E-2</c:v>
                </c:pt>
                <c:pt idx="29339">
                  <c:v>3.1388800000000001E-2</c:v>
                </c:pt>
                <c:pt idx="29340">
                  <c:v>3.2054600000000003E-2</c:v>
                </c:pt>
                <c:pt idx="29341">
                  <c:v>3.2667099999999998E-2</c:v>
                </c:pt>
                <c:pt idx="29342">
                  <c:v>3.3225200000000003E-2</c:v>
                </c:pt>
                <c:pt idx="29343">
                  <c:v>3.3727899999999998E-2</c:v>
                </c:pt>
                <c:pt idx="29344">
                  <c:v>3.4174200000000002E-2</c:v>
                </c:pt>
                <c:pt idx="29345">
                  <c:v>3.4563099999999999E-2</c:v>
                </c:pt>
                <c:pt idx="29346">
                  <c:v>3.48937E-2</c:v>
                </c:pt>
                <c:pt idx="29347">
                  <c:v>3.5165500000000002E-2</c:v>
                </c:pt>
                <c:pt idx="29348">
                  <c:v>3.5378199999999999E-2</c:v>
                </c:pt>
                <c:pt idx="29349">
                  <c:v>3.5531500000000001E-2</c:v>
                </c:pt>
                <c:pt idx="29350">
                  <c:v>3.5625299999999999E-2</c:v>
                </c:pt>
                <c:pt idx="29351">
                  <c:v>3.5659400000000001E-2</c:v>
                </c:pt>
                <c:pt idx="29352">
                  <c:v>3.5633600000000001E-2</c:v>
                </c:pt>
                <c:pt idx="29353">
                  <c:v>3.5548200000000002E-2</c:v>
                </c:pt>
                <c:pt idx="29354">
                  <c:v>3.5403200000000003E-2</c:v>
                </c:pt>
                <c:pt idx="29355">
                  <c:v>3.5198800000000002E-2</c:v>
                </c:pt>
                <c:pt idx="29356">
                  <c:v>3.4935500000000001E-2</c:v>
                </c:pt>
                <c:pt idx="29357">
                  <c:v>3.4613699999999997E-2</c:v>
                </c:pt>
                <c:pt idx="29358">
                  <c:v>3.4234100000000003E-2</c:v>
                </c:pt>
                <c:pt idx="29359">
                  <c:v>3.37977E-2</c:v>
                </c:pt>
                <c:pt idx="29360">
                  <c:v>3.3305300000000003E-2</c:v>
                </c:pt>
                <c:pt idx="29361">
                  <c:v>3.2758099999999998E-2</c:v>
                </c:pt>
                <c:pt idx="29362">
                  <c:v>3.2156900000000002E-2</c:v>
                </c:pt>
                <c:pt idx="29363">
                  <c:v>3.1503000000000003E-2</c:v>
                </c:pt>
                <c:pt idx="29364">
                  <c:v>3.0797600000000001E-2</c:v>
                </c:pt>
                <c:pt idx="29365">
                  <c:v>3.00418E-2</c:v>
                </c:pt>
                <c:pt idx="29366">
                  <c:v>2.9237200000000001E-2</c:v>
                </c:pt>
                <c:pt idx="29367">
                  <c:v>2.8385500000000001E-2</c:v>
                </c:pt>
                <c:pt idx="29368">
                  <c:v>2.74883E-2</c:v>
                </c:pt>
                <c:pt idx="29369">
                  <c:v>2.6547299999999999E-2</c:v>
                </c:pt>
                <c:pt idx="29370">
                  <c:v>2.5564099999999999E-2</c:v>
                </c:pt>
                <c:pt idx="29371">
                  <c:v>2.4540699999999999E-2</c:v>
                </c:pt>
                <c:pt idx="29372">
                  <c:v>2.3479099999999999E-2</c:v>
                </c:pt>
                <c:pt idx="29373">
                  <c:v>2.2381100000000001E-2</c:v>
                </c:pt>
                <c:pt idx="29374">
                  <c:v>2.12491E-2</c:v>
                </c:pt>
                <c:pt idx="29375">
                  <c:v>2.0085100000000002E-2</c:v>
                </c:pt>
                <c:pt idx="29376">
                  <c:v>1.8891399999999999E-2</c:v>
                </c:pt>
                <c:pt idx="29377">
                  <c:v>1.76702E-2</c:v>
                </c:pt>
                <c:pt idx="29378">
                  <c:v>1.6423799999999999E-2</c:v>
                </c:pt>
                <c:pt idx="29379">
                  <c:v>1.5154600000000001E-2</c:v>
                </c:pt>
                <c:pt idx="29380">
                  <c:v>1.38651E-2</c:v>
                </c:pt>
                <c:pt idx="29381">
                  <c:v>1.25576E-2</c:v>
                </c:pt>
                <c:pt idx="29382">
                  <c:v>1.1234600000000001E-2</c:v>
                </c:pt>
                <c:pt idx="29383" formatCode="0.00E+00">
                  <c:v>9.89868E-3</c:v>
                </c:pt>
                <c:pt idx="29384" formatCode="0.00E+00">
                  <c:v>8.5522700000000007E-3</c:v>
                </c:pt>
                <c:pt idx="29385" formatCode="0.00E+00">
                  <c:v>7.1979000000000001E-3</c:v>
                </c:pt>
                <c:pt idx="29386" formatCode="0.00E+00">
                  <c:v>5.8381500000000003E-3</c:v>
                </c:pt>
                <c:pt idx="29387" formatCode="0.00E+00">
                  <c:v>4.4757E-3</c:v>
                </c:pt>
                <c:pt idx="29388" formatCode="0.00E+00">
                  <c:v>3.1132600000000001E-3</c:v>
                </c:pt>
                <c:pt idx="29389" formatCode="0.00E+00">
                  <c:v>1.75343E-3</c:v>
                </c:pt>
                <c:pt idx="29390" formatCode="0.00E+00">
                  <c:v>3.9871399999999999E-4</c:v>
                </c:pt>
                <c:pt idx="29391" formatCode="0.00E+00">
                  <c:v>-9.4839000000000002E-4</c:v>
                </c:pt>
                <c:pt idx="29392" formatCode="0.00E+00">
                  <c:v>-2.2853600000000002E-3</c:v>
                </c:pt>
                <c:pt idx="29393" formatCode="0.00E+00">
                  <c:v>-3.6097E-3</c:v>
                </c:pt>
                <c:pt idx="29394" formatCode="0.00E+00">
                  <c:v>-4.9189799999999999E-3</c:v>
                </c:pt>
                <c:pt idx="29395" formatCode="0.00E+00">
                  <c:v>-6.2107999999999998E-3</c:v>
                </c:pt>
                <c:pt idx="29396" formatCode="0.00E+00">
                  <c:v>-7.4826700000000003E-3</c:v>
                </c:pt>
                <c:pt idx="29397" formatCode="0.00E+00">
                  <c:v>-8.7321499999999993E-3</c:v>
                </c:pt>
                <c:pt idx="29398" formatCode="0.00E+00">
                  <c:v>-9.9569299999999993E-3</c:v>
                </c:pt>
                <c:pt idx="29399">
                  <c:v>-1.1154799999999999E-2</c:v>
                </c:pt>
                <c:pt idx="29400">
                  <c:v>-1.23234E-2</c:v>
                </c:pt>
                <c:pt idx="29401">
                  <c:v>-1.34606E-2</c:v>
                </c:pt>
                <c:pt idx="29402">
                  <c:v>-1.4564000000000001E-2</c:v>
                </c:pt>
                <c:pt idx="29403">
                  <c:v>-1.56315E-2</c:v>
                </c:pt>
                <c:pt idx="29404">
                  <c:v>-1.6660899999999999E-2</c:v>
                </c:pt>
                <c:pt idx="29405">
                  <c:v>-1.7650300000000001E-2</c:v>
                </c:pt>
                <c:pt idx="29406">
                  <c:v>-1.8597900000000001E-2</c:v>
                </c:pt>
                <c:pt idx="29407">
                  <c:v>-1.9501999999999999E-2</c:v>
                </c:pt>
                <c:pt idx="29408">
                  <c:v>-2.0360799999999998E-2</c:v>
                </c:pt>
                <c:pt idx="29409">
                  <c:v>-2.1172900000000001E-2</c:v>
                </c:pt>
                <c:pt idx="29410">
                  <c:v>-2.1936500000000001E-2</c:v>
                </c:pt>
                <c:pt idx="29411">
                  <c:v>-2.2650400000000001E-2</c:v>
                </c:pt>
                <c:pt idx="29412">
                  <c:v>-2.3313E-2</c:v>
                </c:pt>
                <c:pt idx="29413">
                  <c:v>-2.3923099999999999E-2</c:v>
                </c:pt>
                <c:pt idx="29414">
                  <c:v>-2.4479500000000001E-2</c:v>
                </c:pt>
                <c:pt idx="29415">
                  <c:v>-2.4981099999999999E-2</c:v>
                </c:pt>
                <c:pt idx="29416">
                  <c:v>-2.5426799999999999E-2</c:v>
                </c:pt>
                <c:pt idx="29417">
                  <c:v>-2.58158E-2</c:v>
                </c:pt>
                <c:pt idx="29418">
                  <c:v>-2.6147400000000001E-2</c:v>
                </c:pt>
                <c:pt idx="29419">
                  <c:v>-2.6420800000000001E-2</c:v>
                </c:pt>
                <c:pt idx="29420">
                  <c:v>-2.6635599999999999E-2</c:v>
                </c:pt>
                <c:pt idx="29421">
                  <c:v>-2.6791499999999999E-2</c:v>
                </c:pt>
                <c:pt idx="29422">
                  <c:v>-2.6887999999999999E-2</c:v>
                </c:pt>
                <c:pt idx="29423">
                  <c:v>-2.6925000000000001E-2</c:v>
                </c:pt>
                <c:pt idx="29424">
                  <c:v>-2.6902300000000001E-2</c:v>
                </c:pt>
                <c:pt idx="29425">
                  <c:v>-2.6819900000000001E-2</c:v>
                </c:pt>
                <c:pt idx="29426">
                  <c:v>-2.6678E-2</c:v>
                </c:pt>
                <c:pt idx="29427">
                  <c:v>-2.6476800000000002E-2</c:v>
                </c:pt>
                <c:pt idx="29428">
                  <c:v>-2.6216699999999999E-2</c:v>
                </c:pt>
                <c:pt idx="29429">
                  <c:v>-2.58981E-2</c:v>
                </c:pt>
                <c:pt idx="29430">
                  <c:v>-2.55214E-2</c:v>
                </c:pt>
                <c:pt idx="29431">
                  <c:v>-2.50873E-2</c:v>
                </c:pt>
                <c:pt idx="29432">
                  <c:v>-2.4596900000000001E-2</c:v>
                </c:pt>
                <c:pt idx="29433">
                  <c:v>-2.4050800000000001E-2</c:v>
                </c:pt>
                <c:pt idx="29434">
                  <c:v>-2.3449999999999999E-2</c:v>
                </c:pt>
                <c:pt idx="29435">
                  <c:v>-2.2795699999999999E-2</c:v>
                </c:pt>
                <c:pt idx="29436">
                  <c:v>-2.2088900000000002E-2</c:v>
                </c:pt>
                <c:pt idx="29437">
                  <c:v>-2.1330999999999999E-2</c:v>
                </c:pt>
                <c:pt idx="29438">
                  <c:v>-2.0523300000000001E-2</c:v>
                </c:pt>
                <c:pt idx="29439">
                  <c:v>-1.9667199999999999E-2</c:v>
                </c:pt>
                <c:pt idx="29440">
                  <c:v>-1.8764400000000001E-2</c:v>
                </c:pt>
                <c:pt idx="29441">
                  <c:v>-1.7816499999999999E-2</c:v>
                </c:pt>
                <c:pt idx="29442">
                  <c:v>-1.6825300000000001E-2</c:v>
                </c:pt>
                <c:pt idx="29443">
                  <c:v>-1.5792500000000001E-2</c:v>
                </c:pt>
                <c:pt idx="29444">
                  <c:v>-1.472E-2</c:v>
                </c:pt>
                <c:pt idx="29445">
                  <c:v>-1.3609899999999999E-2</c:v>
                </c:pt>
                <c:pt idx="29446">
                  <c:v>-1.24642E-2</c:v>
                </c:pt>
                <c:pt idx="29447">
                  <c:v>-1.1284799999999999E-2</c:v>
                </c:pt>
                <c:pt idx="29448">
                  <c:v>-1.0074E-2</c:v>
                </c:pt>
                <c:pt idx="29449" formatCode="0.00E+00">
                  <c:v>-8.8340399999999996E-3</c:v>
                </c:pt>
                <c:pt idx="29450" formatCode="0.00E+00">
                  <c:v>-7.5670900000000003E-3</c:v>
                </c:pt>
                <c:pt idx="29451" formatCode="0.00E+00">
                  <c:v>-6.27547E-3</c:v>
                </c:pt>
                <c:pt idx="29452" formatCode="0.00E+00">
                  <c:v>-4.9615700000000002E-3</c:v>
                </c:pt>
                <c:pt idx="29453" formatCode="0.00E+00">
                  <c:v>-3.62788E-3</c:v>
                </c:pt>
                <c:pt idx="29454" formatCode="0.00E+00">
                  <c:v>-2.27692E-3</c:v>
                </c:pt>
                <c:pt idx="29455" formatCode="0.00E+00">
                  <c:v>-9.1121400000000003E-4</c:v>
                </c:pt>
                <c:pt idx="29456" formatCode="0.00E+00">
                  <c:v>4.6666900000000001E-4</c:v>
                </c:pt>
                <c:pt idx="29457" formatCode="0.00E+00">
                  <c:v>1.8541199999999999E-3</c:v>
                </c:pt>
                <c:pt idx="29458" formatCode="0.00E+00">
                  <c:v>3.24858E-3</c:v>
                </c:pt>
                <c:pt idx="29459" formatCode="0.00E+00">
                  <c:v>4.6474999999999997E-3</c:v>
                </c:pt>
                <c:pt idx="29460" formatCode="0.00E+00">
                  <c:v>6.0483300000000002E-3</c:v>
                </c:pt>
                <c:pt idx="29461" formatCode="0.00E+00">
                  <c:v>7.4484299999999998E-3</c:v>
                </c:pt>
                <c:pt idx="29462" formatCode="0.00E+00">
                  <c:v>8.8451899999999993E-3</c:v>
                </c:pt>
                <c:pt idx="29463">
                  <c:v>1.0236E-2</c:v>
                </c:pt>
                <c:pt idx="29464">
                  <c:v>1.16183E-2</c:v>
                </c:pt>
                <c:pt idx="29465">
                  <c:v>1.2989499999999999E-2</c:v>
                </c:pt>
                <c:pt idx="29466">
                  <c:v>1.43471E-2</c:v>
                </c:pt>
                <c:pt idx="29467">
                  <c:v>1.56886E-2</c:v>
                </c:pt>
                <c:pt idx="29468">
                  <c:v>1.7011399999999999E-2</c:v>
                </c:pt>
                <c:pt idx="29469">
                  <c:v>1.8313099999999999E-2</c:v>
                </c:pt>
                <c:pt idx="29470">
                  <c:v>1.9591399999999998E-2</c:v>
                </c:pt>
                <c:pt idx="29471">
                  <c:v>2.08437E-2</c:v>
                </c:pt>
                <c:pt idx="29472">
                  <c:v>2.2067799999999999E-2</c:v>
                </c:pt>
                <c:pt idx="29473">
                  <c:v>2.3261199999999999E-2</c:v>
                </c:pt>
                <c:pt idx="29474">
                  <c:v>2.44218E-2</c:v>
                </c:pt>
                <c:pt idx="29475">
                  <c:v>2.5547400000000001E-2</c:v>
                </c:pt>
                <c:pt idx="29476">
                  <c:v>2.6635900000000001E-2</c:v>
                </c:pt>
                <c:pt idx="29477">
                  <c:v>2.76852E-2</c:v>
                </c:pt>
                <c:pt idx="29478">
                  <c:v>2.8693400000000001E-2</c:v>
                </c:pt>
                <c:pt idx="29479">
                  <c:v>2.96587E-2</c:v>
                </c:pt>
                <c:pt idx="29480">
                  <c:v>3.0579100000000001E-2</c:v>
                </c:pt>
                <c:pt idx="29481">
                  <c:v>3.1453000000000002E-2</c:v>
                </c:pt>
                <c:pt idx="29482">
                  <c:v>3.2278599999999998E-2</c:v>
                </c:pt>
                <c:pt idx="29483">
                  <c:v>3.3054300000000002E-2</c:v>
                </c:pt>
                <c:pt idx="29484">
                  <c:v>3.3778700000000002E-2</c:v>
                </c:pt>
                <c:pt idx="29485">
                  <c:v>3.44502E-2</c:v>
                </c:pt>
                <c:pt idx="29486">
                  <c:v>3.50677E-2</c:v>
                </c:pt>
                <c:pt idx="29487">
                  <c:v>3.5629800000000003E-2</c:v>
                </c:pt>
                <c:pt idx="29488">
                  <c:v>3.6135500000000001E-2</c:v>
                </c:pt>
                <c:pt idx="29489">
                  <c:v>3.6583900000000003E-2</c:v>
                </c:pt>
                <c:pt idx="29490">
                  <c:v>3.6973899999999997E-2</c:v>
                </c:pt>
                <c:pt idx="29491">
                  <c:v>3.7304999999999998E-2</c:v>
                </c:pt>
                <c:pt idx="29492">
                  <c:v>3.75763E-2</c:v>
                </c:pt>
                <c:pt idx="29493">
                  <c:v>3.7787300000000003E-2</c:v>
                </c:pt>
                <c:pt idx="29494">
                  <c:v>3.7937600000000002E-2</c:v>
                </c:pt>
                <c:pt idx="29495">
                  <c:v>3.8026699999999997E-2</c:v>
                </c:pt>
                <c:pt idx="29496">
                  <c:v>3.8054400000000002E-2</c:v>
                </c:pt>
                <c:pt idx="29497">
                  <c:v>3.8020600000000002E-2</c:v>
                </c:pt>
                <c:pt idx="29498">
                  <c:v>3.7925300000000002E-2</c:v>
                </c:pt>
                <c:pt idx="29499">
                  <c:v>3.7768400000000001E-2</c:v>
                </c:pt>
                <c:pt idx="29500">
                  <c:v>3.7550300000000002E-2</c:v>
                </c:pt>
                <c:pt idx="29501">
                  <c:v>3.72713E-2</c:v>
                </c:pt>
                <c:pt idx="29502">
                  <c:v>3.6931699999999998E-2</c:v>
                </c:pt>
                <c:pt idx="29503">
                  <c:v>3.6532200000000001E-2</c:v>
                </c:pt>
                <c:pt idx="29504">
                  <c:v>3.6073300000000003E-2</c:v>
                </c:pt>
                <c:pt idx="29505">
                  <c:v>3.5555799999999999E-2</c:v>
                </c:pt>
                <c:pt idx="29506">
                  <c:v>3.4980499999999998E-2</c:v>
                </c:pt>
                <c:pt idx="29507">
                  <c:v>3.43486E-2</c:v>
                </c:pt>
                <c:pt idx="29508">
                  <c:v>3.3661000000000003E-2</c:v>
                </c:pt>
                <c:pt idx="29509">
                  <c:v>3.2918900000000001E-2</c:v>
                </c:pt>
                <c:pt idx="29510">
                  <c:v>3.2123600000000002E-2</c:v>
                </c:pt>
                <c:pt idx="29511">
                  <c:v>3.1276400000000003E-2</c:v>
                </c:pt>
                <c:pt idx="29512">
                  <c:v>3.03789E-2</c:v>
                </c:pt>
                <c:pt idx="29513">
                  <c:v>2.94326E-2</c:v>
                </c:pt>
                <c:pt idx="29514">
                  <c:v>2.8439200000000001E-2</c:v>
                </c:pt>
                <c:pt idx="29515">
                  <c:v>2.7400399999999998E-2</c:v>
                </c:pt>
                <c:pt idx="29516">
                  <c:v>2.6318100000000001E-2</c:v>
                </c:pt>
                <c:pt idx="29517">
                  <c:v>2.5194100000000001E-2</c:v>
                </c:pt>
                <c:pt idx="29518">
                  <c:v>2.40305E-2</c:v>
                </c:pt>
                <c:pt idx="29519">
                  <c:v>2.28293E-2</c:v>
                </c:pt>
                <c:pt idx="29520">
                  <c:v>2.1592699999999999E-2</c:v>
                </c:pt>
                <c:pt idx="29521">
                  <c:v>2.0322799999999999E-2</c:v>
                </c:pt>
                <c:pt idx="29522">
                  <c:v>1.9021799999999998E-2</c:v>
                </c:pt>
                <c:pt idx="29523">
                  <c:v>1.7692200000000002E-2</c:v>
                </c:pt>
                <c:pt idx="29524">
                  <c:v>1.6336300000000002E-2</c:v>
                </c:pt>
                <c:pt idx="29525">
                  <c:v>1.49566E-2</c:v>
                </c:pt>
                <c:pt idx="29526">
                  <c:v>1.35555E-2</c:v>
                </c:pt>
                <c:pt idx="29527">
                  <c:v>1.21355E-2</c:v>
                </c:pt>
                <c:pt idx="29528">
                  <c:v>1.06993E-2</c:v>
                </c:pt>
                <c:pt idx="29529" formatCode="0.00E+00">
                  <c:v>9.2493799999999998E-3</c:v>
                </c:pt>
                <c:pt idx="29530" formatCode="0.00E+00">
                  <c:v>7.7883900000000001E-3</c:v>
                </c:pt>
                <c:pt idx="29531" formatCode="0.00E+00">
                  <c:v>6.319E-3</c:v>
                </c:pt>
                <c:pt idx="29532" formatCode="0.00E+00">
                  <c:v>4.84389E-3</c:v>
                </c:pt>
                <c:pt idx="29533" formatCode="0.00E+00">
                  <c:v>3.3657399999999999E-3</c:v>
                </c:pt>
                <c:pt idx="29534" formatCode="0.00E+00">
                  <c:v>1.8872800000000001E-3</c:v>
                </c:pt>
                <c:pt idx="29535" formatCode="0.00E+00">
                  <c:v>4.1120499999999999E-4</c:v>
                </c:pt>
                <c:pt idx="29536" formatCode="0.00E+00">
                  <c:v>-1.05978E-3</c:v>
                </c:pt>
                <c:pt idx="29537" formatCode="0.00E+00">
                  <c:v>-2.5229900000000001E-3</c:v>
                </c:pt>
                <c:pt idx="29538" formatCode="0.00E+00">
                  <c:v>-3.9757500000000001E-3</c:v>
                </c:pt>
                <c:pt idx="29539" formatCode="0.00E+00">
                  <c:v>-5.41538E-3</c:v>
                </c:pt>
                <c:pt idx="29540" formatCode="0.00E+00">
                  <c:v>-6.8392399999999999E-3</c:v>
                </c:pt>
                <c:pt idx="29541" formatCode="0.00E+00">
                  <c:v>-8.2447200000000005E-3</c:v>
                </c:pt>
                <c:pt idx="29542" formatCode="0.00E+00">
                  <c:v>-9.6292300000000008E-3</c:v>
                </c:pt>
                <c:pt idx="29543">
                  <c:v>-1.09902E-2</c:v>
                </c:pt>
                <c:pt idx="29544">
                  <c:v>-1.23252E-2</c:v>
                </c:pt>
                <c:pt idx="29545">
                  <c:v>-1.36317E-2</c:v>
                </c:pt>
                <c:pt idx="29546">
                  <c:v>-1.4907200000000001E-2</c:v>
                </c:pt>
                <c:pt idx="29547">
                  <c:v>-1.6149299999999998E-2</c:v>
                </c:pt>
                <c:pt idx="29548">
                  <c:v>-1.7355700000000002E-2</c:v>
                </c:pt>
                <c:pt idx="29549">
                  <c:v>-1.8524100000000002E-2</c:v>
                </c:pt>
                <c:pt idx="29550">
                  <c:v>-1.9652300000000001E-2</c:v>
                </c:pt>
                <c:pt idx="29551">
                  <c:v>-2.0738099999999999E-2</c:v>
                </c:pt>
                <c:pt idx="29552">
                  <c:v>-2.17795E-2</c:v>
                </c:pt>
                <c:pt idx="29553">
                  <c:v>-2.27744E-2</c:v>
                </c:pt>
                <c:pt idx="29554">
                  <c:v>-2.3720999999999999E-2</c:v>
                </c:pt>
                <c:pt idx="29555">
                  <c:v>-2.46175E-2</c:v>
                </c:pt>
                <c:pt idx="29556">
                  <c:v>-2.5461999999999999E-2</c:v>
                </c:pt>
                <c:pt idx="29557">
                  <c:v>-2.6252899999999999E-2</c:v>
                </c:pt>
                <c:pt idx="29558">
                  <c:v>-2.6988700000000001E-2</c:v>
                </c:pt>
                <c:pt idx="29559">
                  <c:v>-2.7667899999999999E-2</c:v>
                </c:pt>
                <c:pt idx="29560">
                  <c:v>-2.82892E-2</c:v>
                </c:pt>
                <c:pt idx="29561">
                  <c:v>-2.8851100000000001E-2</c:v>
                </c:pt>
                <c:pt idx="29562">
                  <c:v>-2.93525E-2</c:v>
                </c:pt>
                <c:pt idx="29563">
                  <c:v>-2.97924E-2</c:v>
                </c:pt>
                <c:pt idx="29564">
                  <c:v>-3.01698E-2</c:v>
                </c:pt>
                <c:pt idx="29565">
                  <c:v>-3.0483900000000001E-2</c:v>
                </c:pt>
                <c:pt idx="29566">
                  <c:v>-3.0734000000000001E-2</c:v>
                </c:pt>
                <c:pt idx="29567">
                  <c:v>-3.09194E-2</c:v>
                </c:pt>
                <c:pt idx="29568">
                  <c:v>-3.1039500000000001E-2</c:v>
                </c:pt>
                <c:pt idx="29569">
                  <c:v>-3.10941E-2</c:v>
                </c:pt>
                <c:pt idx="29570">
                  <c:v>-3.1082599999999998E-2</c:v>
                </c:pt>
                <c:pt idx="29571">
                  <c:v>-3.1005000000000001E-2</c:v>
                </c:pt>
                <c:pt idx="29572">
                  <c:v>-3.0861199999999998E-2</c:v>
                </c:pt>
                <c:pt idx="29573">
                  <c:v>-3.06512E-2</c:v>
                </c:pt>
                <c:pt idx="29574">
                  <c:v>-3.0375300000000001E-2</c:v>
                </c:pt>
                <c:pt idx="29575">
                  <c:v>-3.0033500000000001E-2</c:v>
                </c:pt>
                <c:pt idx="29576">
                  <c:v>-2.9626400000000001E-2</c:v>
                </c:pt>
                <c:pt idx="29577">
                  <c:v>-2.91544E-2</c:v>
                </c:pt>
                <c:pt idx="29578">
                  <c:v>-2.86181E-2</c:v>
                </c:pt>
                <c:pt idx="29579">
                  <c:v>-2.8018399999999999E-2</c:v>
                </c:pt>
                <c:pt idx="29580">
                  <c:v>-2.7356100000000001E-2</c:v>
                </c:pt>
                <c:pt idx="29581">
                  <c:v>-2.6632099999999999E-2</c:v>
                </c:pt>
                <c:pt idx="29582">
                  <c:v>-2.5847700000000001E-2</c:v>
                </c:pt>
                <c:pt idx="29583">
                  <c:v>-2.50038E-2</c:v>
                </c:pt>
                <c:pt idx="29584">
                  <c:v>-2.41018E-2</c:v>
                </c:pt>
                <c:pt idx="29585">
                  <c:v>-2.3143E-2</c:v>
                </c:pt>
                <c:pt idx="29586">
                  <c:v>-2.21289E-2</c:v>
                </c:pt>
                <c:pt idx="29587">
                  <c:v>-2.1061099999999999E-2</c:v>
                </c:pt>
                <c:pt idx="29588">
                  <c:v>-1.9941500000000001E-2</c:v>
                </c:pt>
                <c:pt idx="29589">
                  <c:v>-1.8771599999999999E-2</c:v>
                </c:pt>
                <c:pt idx="29590">
                  <c:v>-1.75534E-2</c:v>
                </c:pt>
                <c:pt idx="29591">
                  <c:v>-1.62887E-2</c:v>
                </c:pt>
                <c:pt idx="29592">
                  <c:v>-1.4979599999999999E-2</c:v>
                </c:pt>
                <c:pt idx="29593">
                  <c:v>-1.3628100000000001E-2</c:v>
                </c:pt>
                <c:pt idx="29594">
                  <c:v>-1.2236500000000001E-2</c:v>
                </c:pt>
                <c:pt idx="29595">
                  <c:v>-1.0806899999999999E-2</c:v>
                </c:pt>
                <c:pt idx="29596" formatCode="0.00E+00">
                  <c:v>-9.34165E-3</c:v>
                </c:pt>
                <c:pt idx="29597" formatCode="0.00E+00">
                  <c:v>-7.8431100000000004E-3</c:v>
                </c:pt>
                <c:pt idx="29598" formatCode="0.00E+00">
                  <c:v>-6.3136900000000003E-3</c:v>
                </c:pt>
                <c:pt idx="29599" formatCode="0.00E+00">
                  <c:v>-4.7558899999999996E-3</c:v>
                </c:pt>
                <c:pt idx="29600" formatCode="0.00E+00">
                  <c:v>-3.17227E-3</c:v>
                </c:pt>
                <c:pt idx="29601" formatCode="0.00E+00">
                  <c:v>-1.5654099999999999E-3</c:v>
                </c:pt>
                <c:pt idx="29602" formatCode="0.00E+00">
                  <c:v>6.2087699999999998E-5</c:v>
                </c:pt>
                <c:pt idx="29603" formatCode="0.00E+00">
                  <c:v>1.70755E-3</c:v>
                </c:pt>
                <c:pt idx="29604" formatCode="0.00E+00">
                  <c:v>3.3682400000000002E-3</c:v>
                </c:pt>
                <c:pt idx="29605" formatCode="0.00E+00">
                  <c:v>5.0413200000000002E-3</c:v>
                </c:pt>
                <c:pt idx="29606" formatCode="0.00E+00">
                  <c:v>6.7239400000000003E-3</c:v>
                </c:pt>
                <c:pt idx="29607" formatCode="0.00E+00">
                  <c:v>8.4132400000000006E-3</c:v>
                </c:pt>
                <c:pt idx="29608">
                  <c:v>1.01064E-2</c:v>
                </c:pt>
                <c:pt idx="29609">
                  <c:v>1.18006E-2</c:v>
                </c:pt>
                <c:pt idx="29610">
                  <c:v>1.3493E-2</c:v>
                </c:pt>
                <c:pt idx="29611">
                  <c:v>1.51808E-2</c:v>
                </c:pt>
                <c:pt idx="29612">
                  <c:v>1.6861000000000001E-2</c:v>
                </c:pt>
                <c:pt idx="29613">
                  <c:v>1.8530999999999999E-2</c:v>
                </c:pt>
                <c:pt idx="29614">
                  <c:v>2.0187799999999999E-2</c:v>
                </c:pt>
                <c:pt idx="29615">
                  <c:v>2.1828699999999999E-2</c:v>
                </c:pt>
                <c:pt idx="29616">
                  <c:v>2.3450700000000001E-2</c:v>
                </c:pt>
                <c:pt idx="29617">
                  <c:v>2.5051199999999999E-2</c:v>
                </c:pt>
                <c:pt idx="29618">
                  <c:v>2.6627399999999999E-2</c:v>
                </c:pt>
                <c:pt idx="29619">
                  <c:v>2.81766E-2</c:v>
                </c:pt>
                <c:pt idx="29620">
                  <c:v>2.9696199999999999E-2</c:v>
                </c:pt>
                <c:pt idx="29621">
                  <c:v>3.1183700000000002E-2</c:v>
                </c:pt>
                <c:pt idx="29622">
                  <c:v>3.2636400000000003E-2</c:v>
                </c:pt>
                <c:pt idx="29623">
                  <c:v>3.40518E-2</c:v>
                </c:pt>
                <c:pt idx="29624">
                  <c:v>3.5427599999999997E-2</c:v>
                </c:pt>
                <c:pt idx="29625">
                  <c:v>3.6761299999999997E-2</c:v>
                </c:pt>
                <c:pt idx="29626">
                  <c:v>3.8050500000000001E-2</c:v>
                </c:pt>
                <c:pt idx="29627">
                  <c:v>3.9293000000000002E-2</c:v>
                </c:pt>
                <c:pt idx="29628">
                  <c:v>4.0486500000000002E-2</c:v>
                </c:pt>
                <c:pt idx="29629">
                  <c:v>4.1628999999999999E-2</c:v>
                </c:pt>
                <c:pt idx="29630">
                  <c:v>4.2718399999999997E-2</c:v>
                </c:pt>
                <c:pt idx="29631">
                  <c:v>4.3752899999999997E-2</c:v>
                </c:pt>
                <c:pt idx="29632">
                  <c:v>4.4730499999999999E-2</c:v>
                </c:pt>
                <c:pt idx="29633">
                  <c:v>4.5649700000000001E-2</c:v>
                </c:pt>
                <c:pt idx="29634">
                  <c:v>4.65087E-2</c:v>
                </c:pt>
                <c:pt idx="29635">
                  <c:v>4.7306000000000001E-2</c:v>
                </c:pt>
                <c:pt idx="29636">
                  <c:v>4.8040199999999998E-2</c:v>
                </c:pt>
                <c:pt idx="29637">
                  <c:v>4.8709799999999998E-2</c:v>
                </c:pt>
                <c:pt idx="29638">
                  <c:v>4.9313700000000002E-2</c:v>
                </c:pt>
                <c:pt idx="29639">
                  <c:v>4.9850699999999998E-2</c:v>
                </c:pt>
                <c:pt idx="29640">
                  <c:v>5.0319799999999998E-2</c:v>
                </c:pt>
                <c:pt idx="29641">
                  <c:v>5.07202E-2</c:v>
                </c:pt>
                <c:pt idx="29642">
                  <c:v>5.10508E-2</c:v>
                </c:pt>
                <c:pt idx="29643">
                  <c:v>5.1311099999999998E-2</c:v>
                </c:pt>
                <c:pt idx="29644">
                  <c:v>5.1500299999999999E-2</c:v>
                </c:pt>
                <c:pt idx="29645">
                  <c:v>5.1618200000000003E-2</c:v>
                </c:pt>
                <c:pt idx="29646">
                  <c:v>5.16642E-2</c:v>
                </c:pt>
                <c:pt idx="29647">
                  <c:v>5.1638299999999998E-2</c:v>
                </c:pt>
                <c:pt idx="29648">
                  <c:v>5.1540299999999997E-2</c:v>
                </c:pt>
                <c:pt idx="29649">
                  <c:v>5.1370399999999997E-2</c:v>
                </c:pt>
                <c:pt idx="29650">
                  <c:v>5.11285E-2</c:v>
                </c:pt>
                <c:pt idx="29651">
                  <c:v>5.0814900000000003E-2</c:v>
                </c:pt>
                <c:pt idx="29652">
                  <c:v>5.0430099999999999E-2</c:v>
                </c:pt>
                <c:pt idx="29653">
                  <c:v>4.9974499999999998E-2</c:v>
                </c:pt>
                <c:pt idx="29654">
                  <c:v>4.9448800000000001E-2</c:v>
                </c:pt>
                <c:pt idx="29655">
                  <c:v>4.88537E-2</c:v>
                </c:pt>
                <c:pt idx="29656">
                  <c:v>4.81901E-2</c:v>
                </c:pt>
                <c:pt idx="29657">
                  <c:v>4.7458899999999998E-2</c:v>
                </c:pt>
                <c:pt idx="29658">
                  <c:v>4.6661099999999997E-2</c:v>
                </c:pt>
                <c:pt idx="29659">
                  <c:v>4.5797900000000002E-2</c:v>
                </c:pt>
                <c:pt idx="29660">
                  <c:v>4.4870699999999999E-2</c:v>
                </c:pt>
                <c:pt idx="29661">
                  <c:v>4.3880700000000002E-2</c:v>
                </c:pt>
                <c:pt idx="29662">
                  <c:v>4.2829600000000002E-2</c:v>
                </c:pt>
                <c:pt idx="29663">
                  <c:v>4.1718900000000003E-2</c:v>
                </c:pt>
                <c:pt idx="29664">
                  <c:v>4.0550500000000003E-2</c:v>
                </c:pt>
                <c:pt idx="29665">
                  <c:v>3.9326100000000003E-2</c:v>
                </c:pt>
                <c:pt idx="29666">
                  <c:v>3.8047600000000001E-2</c:v>
                </c:pt>
                <c:pt idx="29667">
                  <c:v>3.6716899999999997E-2</c:v>
                </c:pt>
                <c:pt idx="29668">
                  <c:v>3.5335900000000003E-2</c:v>
                </c:pt>
                <c:pt idx="29669">
                  <c:v>3.3906800000000001E-2</c:v>
                </c:pt>
                <c:pt idx="29670">
                  <c:v>3.2431599999999998E-2</c:v>
                </c:pt>
                <c:pt idx="29671">
                  <c:v>3.0912700000000001E-2</c:v>
                </c:pt>
                <c:pt idx="29672">
                  <c:v>2.9352400000000001E-2</c:v>
                </c:pt>
                <c:pt idx="29673">
                  <c:v>2.7753099999999999E-2</c:v>
                </c:pt>
                <c:pt idx="29674">
                  <c:v>2.61173E-2</c:v>
                </c:pt>
                <c:pt idx="29675">
                  <c:v>2.4447300000000002E-2</c:v>
                </c:pt>
                <c:pt idx="29676">
                  <c:v>2.2745899999999999E-2</c:v>
                </c:pt>
                <c:pt idx="29677">
                  <c:v>2.1015599999999999E-2</c:v>
                </c:pt>
                <c:pt idx="29678">
                  <c:v>1.9259100000000001E-2</c:v>
                </c:pt>
                <c:pt idx="29679">
                  <c:v>1.7479100000000001E-2</c:v>
                </c:pt>
                <c:pt idx="29680">
                  <c:v>1.5678399999999999E-2</c:v>
                </c:pt>
                <c:pt idx="29681">
                  <c:v>1.3859700000000001E-2</c:v>
                </c:pt>
                <c:pt idx="29682">
                  <c:v>1.20261E-2</c:v>
                </c:pt>
                <c:pt idx="29683">
                  <c:v>1.01802E-2</c:v>
                </c:pt>
                <c:pt idx="29684" formatCode="0.00E+00">
                  <c:v>8.3249499999999994E-3</c:v>
                </c:pt>
                <c:pt idx="29685" formatCode="0.00E+00">
                  <c:v>6.4630599999999996E-3</c:v>
                </c:pt>
                <c:pt idx="29686" formatCode="0.00E+00">
                  <c:v>4.5974600000000003E-3</c:v>
                </c:pt>
                <c:pt idx="29687" formatCode="0.00E+00">
                  <c:v>2.7310899999999998E-3</c:v>
                </c:pt>
                <c:pt idx="29688" formatCode="0.00E+00">
                  <c:v>8.6692900000000001E-4</c:v>
                </c:pt>
                <c:pt idx="29689" formatCode="0.00E+00">
                  <c:v>-9.9210800000000001E-4</c:v>
                </c:pt>
                <c:pt idx="29690" formatCode="0.00E+00">
                  <c:v>-2.84337E-3</c:v>
                </c:pt>
                <c:pt idx="29691" formatCode="0.00E+00">
                  <c:v>-4.6842799999999999E-3</c:v>
                </c:pt>
                <c:pt idx="29692" formatCode="0.00E+00">
                  <c:v>-6.5121099999999998E-3</c:v>
                </c:pt>
                <c:pt idx="29693" formatCode="0.00E+00">
                  <c:v>-8.3240699999999994E-3</c:v>
                </c:pt>
                <c:pt idx="29694">
                  <c:v>-1.01175E-2</c:v>
                </c:pt>
                <c:pt idx="29695">
                  <c:v>-1.18896E-2</c:v>
                </c:pt>
                <c:pt idx="29696">
                  <c:v>-1.36379E-2</c:v>
                </c:pt>
                <c:pt idx="29697">
                  <c:v>-1.53597E-2</c:v>
                </c:pt>
                <c:pt idx="29698">
                  <c:v>-1.7052399999999999E-2</c:v>
                </c:pt>
                <c:pt idx="29699">
                  <c:v>-1.87136E-2</c:v>
                </c:pt>
                <c:pt idx="29700">
                  <c:v>-2.0340899999999999E-2</c:v>
                </c:pt>
                <c:pt idx="29701">
                  <c:v>-2.1931800000000001E-2</c:v>
                </c:pt>
                <c:pt idx="29702">
                  <c:v>-2.34842E-2</c:v>
                </c:pt>
                <c:pt idx="29703">
                  <c:v>-2.49956E-2</c:v>
                </c:pt>
                <c:pt idx="29704">
                  <c:v>-2.6464000000000001E-2</c:v>
                </c:pt>
                <c:pt idx="29705">
                  <c:v>-2.78873E-2</c:v>
                </c:pt>
                <c:pt idx="29706">
                  <c:v>-2.9263299999999999E-2</c:v>
                </c:pt>
                <c:pt idx="29707">
                  <c:v>-3.0590200000000001E-2</c:v>
                </c:pt>
                <c:pt idx="29708">
                  <c:v>-3.1865999999999998E-2</c:v>
                </c:pt>
                <c:pt idx="29709">
                  <c:v>-3.3089199999999999E-2</c:v>
                </c:pt>
                <c:pt idx="29710">
                  <c:v>-3.4257799999999998E-2</c:v>
                </c:pt>
                <c:pt idx="29711">
                  <c:v>-3.5370199999999997E-2</c:v>
                </c:pt>
                <c:pt idx="29712">
                  <c:v>-3.64248E-2</c:v>
                </c:pt>
                <c:pt idx="29713">
                  <c:v>-3.7420299999999997E-2</c:v>
                </c:pt>
                <c:pt idx="29714">
                  <c:v>-3.8355199999999999E-2</c:v>
                </c:pt>
                <c:pt idx="29715">
                  <c:v>-3.9228399999999997E-2</c:v>
                </c:pt>
                <c:pt idx="29716">
                  <c:v>-4.0038700000000003E-2</c:v>
                </c:pt>
                <c:pt idx="29717">
                  <c:v>-4.0785099999999998E-2</c:v>
                </c:pt>
                <c:pt idx="29718">
                  <c:v>-4.1466700000000002E-2</c:v>
                </c:pt>
                <c:pt idx="29719">
                  <c:v>-4.2082799999999997E-2</c:v>
                </c:pt>
                <c:pt idx="29720">
                  <c:v>-4.26326E-2</c:v>
                </c:pt>
                <c:pt idx="29721">
                  <c:v>-4.3115599999999997E-2</c:v>
                </c:pt>
                <c:pt idx="29722">
                  <c:v>-4.3531500000000001E-2</c:v>
                </c:pt>
                <c:pt idx="29723">
                  <c:v>-4.3879799999999997E-2</c:v>
                </c:pt>
                <c:pt idx="29724">
                  <c:v>-4.41603E-2</c:v>
                </c:pt>
                <c:pt idx="29725">
                  <c:v>-4.4372700000000001E-2</c:v>
                </c:pt>
                <c:pt idx="29726">
                  <c:v>-4.4517099999999997E-2</c:v>
                </c:pt>
                <c:pt idx="29727">
                  <c:v>-4.4593399999999998E-2</c:v>
                </c:pt>
                <c:pt idx="29728">
                  <c:v>-4.4602000000000003E-2</c:v>
                </c:pt>
                <c:pt idx="29729">
                  <c:v>-4.4542999999999999E-2</c:v>
                </c:pt>
                <c:pt idx="29730">
                  <c:v>-4.4416799999999999E-2</c:v>
                </c:pt>
                <c:pt idx="29731">
                  <c:v>-4.4224100000000002E-2</c:v>
                </c:pt>
                <c:pt idx="29732">
                  <c:v>-4.3965299999999999E-2</c:v>
                </c:pt>
                <c:pt idx="29733">
                  <c:v>-4.3641100000000002E-2</c:v>
                </c:pt>
                <c:pt idx="29734">
                  <c:v>-4.3252400000000003E-2</c:v>
                </c:pt>
                <c:pt idx="29735">
                  <c:v>-4.2800100000000001E-2</c:v>
                </c:pt>
                <c:pt idx="29736">
                  <c:v>-4.2285099999999999E-2</c:v>
                </c:pt>
                <c:pt idx="29737">
                  <c:v>-4.1708599999999998E-2</c:v>
                </c:pt>
                <c:pt idx="29738">
                  <c:v>-4.1071900000000001E-2</c:v>
                </c:pt>
                <c:pt idx="29739">
                  <c:v>-4.0376099999999998E-2</c:v>
                </c:pt>
                <c:pt idx="29740">
                  <c:v>-3.9622600000000001E-2</c:v>
                </c:pt>
                <c:pt idx="29741">
                  <c:v>-3.8812800000000001E-2</c:v>
                </c:pt>
                <c:pt idx="29742">
                  <c:v>-3.7948299999999997E-2</c:v>
                </c:pt>
                <c:pt idx="29743">
                  <c:v>-3.7030599999999997E-2</c:v>
                </c:pt>
                <c:pt idx="29744">
                  <c:v>-3.6061299999999998E-2</c:v>
                </c:pt>
                <c:pt idx="29745">
                  <c:v>-3.5042299999999998E-2</c:v>
                </c:pt>
                <c:pt idx="29746">
                  <c:v>-3.39753E-2</c:v>
                </c:pt>
                <c:pt idx="29747">
                  <c:v>-3.2862299999999997E-2</c:v>
                </c:pt>
                <c:pt idx="29748">
                  <c:v>-3.1705299999999999E-2</c:v>
                </c:pt>
                <c:pt idx="29749">
                  <c:v>-3.0506200000000001E-2</c:v>
                </c:pt>
                <c:pt idx="29750">
                  <c:v>-2.9266799999999999E-2</c:v>
                </c:pt>
                <c:pt idx="29751">
                  <c:v>-2.7989300000000002E-2</c:v>
                </c:pt>
                <c:pt idx="29752">
                  <c:v>-2.66758E-2</c:v>
                </c:pt>
                <c:pt idx="29753">
                  <c:v>-2.5328699999999999E-2</c:v>
                </c:pt>
                <c:pt idx="29754">
                  <c:v>-2.3950599999999999E-2</c:v>
                </c:pt>
                <c:pt idx="29755">
                  <c:v>-2.25436E-2</c:v>
                </c:pt>
                <c:pt idx="29756">
                  <c:v>-2.11101E-2</c:v>
                </c:pt>
                <c:pt idx="29757">
                  <c:v>-1.96525E-2</c:v>
                </c:pt>
                <c:pt idx="29758">
                  <c:v>-1.81732E-2</c:v>
                </c:pt>
                <c:pt idx="29759">
                  <c:v>-1.6674600000000001E-2</c:v>
                </c:pt>
                <c:pt idx="29760">
                  <c:v>-1.5159000000000001E-2</c:v>
                </c:pt>
                <c:pt idx="29761">
                  <c:v>-1.3628899999999999E-2</c:v>
                </c:pt>
                <c:pt idx="29762">
                  <c:v>-1.2086899999999999E-2</c:v>
                </c:pt>
                <c:pt idx="29763">
                  <c:v>-1.05355E-2</c:v>
                </c:pt>
                <c:pt idx="29764" formatCode="0.00E+00">
                  <c:v>-8.9770500000000003E-3</c:v>
                </c:pt>
                <c:pt idx="29765" formatCode="0.00E+00">
                  <c:v>-7.4141500000000004E-3</c:v>
                </c:pt>
                <c:pt idx="29766" formatCode="0.00E+00">
                  <c:v>-5.8492300000000004E-3</c:v>
                </c:pt>
                <c:pt idx="29767" formatCode="0.00E+00">
                  <c:v>-4.2847500000000004E-3</c:v>
                </c:pt>
                <c:pt idx="29768" formatCode="0.00E+00">
                  <c:v>-2.7231199999999999E-3</c:v>
                </c:pt>
                <c:pt idx="29769" formatCode="0.00E+00">
                  <c:v>-1.16672E-3</c:v>
                </c:pt>
                <c:pt idx="29770" formatCode="0.00E+00">
                  <c:v>3.8203299999999999E-4</c:v>
                </c:pt>
                <c:pt idx="29771" formatCode="0.00E+00">
                  <c:v>1.9207899999999999E-3</c:v>
                </c:pt>
                <c:pt idx="29772" formatCode="0.00E+00">
                  <c:v>3.4472600000000002E-3</c:v>
                </c:pt>
                <c:pt idx="29773" formatCode="0.00E+00">
                  <c:v>4.9592100000000004E-3</c:v>
                </c:pt>
                <c:pt idx="29774" formatCode="0.00E+00">
                  <c:v>6.45439E-3</c:v>
                </c:pt>
                <c:pt idx="29775" formatCode="0.00E+00">
                  <c:v>7.9306399999999992E-3</c:v>
                </c:pt>
                <c:pt idx="29776" formatCode="0.00E+00">
                  <c:v>9.3858299999999995E-3</c:v>
                </c:pt>
                <c:pt idx="29777">
                  <c:v>1.0817800000000001E-2</c:v>
                </c:pt>
                <c:pt idx="29778">
                  <c:v>1.22246E-2</c:v>
                </c:pt>
                <c:pt idx="29779">
                  <c:v>1.3604099999999999E-2</c:v>
                </c:pt>
                <c:pt idx="29780">
                  <c:v>1.4954500000000001E-2</c:v>
                </c:pt>
                <c:pt idx="29781">
                  <c:v>1.6273800000000001E-2</c:v>
                </c:pt>
                <c:pt idx="29782">
                  <c:v>1.7560200000000002E-2</c:v>
                </c:pt>
                <c:pt idx="29783">
                  <c:v>1.8811999999999999E-2</c:v>
                </c:pt>
                <c:pt idx="29784">
                  <c:v>2.00275E-2</c:v>
                </c:pt>
                <c:pt idx="29785">
                  <c:v>2.1205100000000001E-2</c:v>
                </c:pt>
                <c:pt idx="29786">
                  <c:v>2.2343100000000001E-2</c:v>
                </c:pt>
                <c:pt idx="29787">
                  <c:v>2.3440300000000001E-2</c:v>
                </c:pt>
                <c:pt idx="29788">
                  <c:v>2.4495099999999999E-2</c:v>
                </c:pt>
                <c:pt idx="29789">
                  <c:v>2.5506299999999999E-2</c:v>
                </c:pt>
                <c:pt idx="29790">
                  <c:v>2.64725E-2</c:v>
                </c:pt>
                <c:pt idx="29791">
                  <c:v>2.7392799999999998E-2</c:v>
                </c:pt>
                <c:pt idx="29792">
                  <c:v>2.8266099999999999E-2</c:v>
                </c:pt>
                <c:pt idx="29793">
                  <c:v>2.9091599999999999E-2</c:v>
                </c:pt>
                <c:pt idx="29794">
                  <c:v>2.98684E-2</c:v>
                </c:pt>
                <c:pt idx="29795">
                  <c:v>3.05957E-2</c:v>
                </c:pt>
                <c:pt idx="29796">
                  <c:v>3.1273000000000002E-2</c:v>
                </c:pt>
                <c:pt idx="29797">
                  <c:v>3.18996E-2</c:v>
                </c:pt>
                <c:pt idx="29798">
                  <c:v>3.2474999999999997E-2</c:v>
                </c:pt>
                <c:pt idx="29799">
                  <c:v>3.2998899999999998E-2</c:v>
                </c:pt>
                <c:pt idx="29800">
                  <c:v>3.3470899999999998E-2</c:v>
                </c:pt>
                <c:pt idx="29801">
                  <c:v>3.3890900000000002E-2</c:v>
                </c:pt>
                <c:pt idx="29802">
                  <c:v>3.4258799999999999E-2</c:v>
                </c:pt>
                <c:pt idx="29803">
                  <c:v>3.4574399999999998E-2</c:v>
                </c:pt>
                <c:pt idx="29804">
                  <c:v>3.4837899999999998E-2</c:v>
                </c:pt>
                <c:pt idx="29805">
                  <c:v>3.5049499999999997E-2</c:v>
                </c:pt>
                <c:pt idx="29806">
                  <c:v>3.5209400000000002E-2</c:v>
                </c:pt>
                <c:pt idx="29807">
                  <c:v>3.5318000000000002E-2</c:v>
                </c:pt>
                <c:pt idx="29808">
                  <c:v>3.5375799999999999E-2</c:v>
                </c:pt>
                <c:pt idx="29809">
                  <c:v>3.5383199999999997E-2</c:v>
                </c:pt>
                <c:pt idx="29810">
                  <c:v>3.5340900000000001E-2</c:v>
                </c:pt>
                <c:pt idx="29811">
                  <c:v>3.5249599999999999E-2</c:v>
                </c:pt>
                <c:pt idx="29812">
                  <c:v>3.5110099999999998E-2</c:v>
                </c:pt>
                <c:pt idx="29813">
                  <c:v>3.4923099999999999E-2</c:v>
                </c:pt>
                <c:pt idx="29814">
                  <c:v>3.46898E-2</c:v>
                </c:pt>
                <c:pt idx="29815">
                  <c:v>3.4410999999999997E-2</c:v>
                </c:pt>
                <c:pt idx="29816">
                  <c:v>3.4087800000000001E-2</c:v>
                </c:pt>
                <c:pt idx="29817">
                  <c:v>3.3721399999999999E-2</c:v>
                </c:pt>
                <c:pt idx="29818">
                  <c:v>3.3313000000000002E-2</c:v>
                </c:pt>
                <c:pt idx="29819">
                  <c:v>3.2863799999999999E-2</c:v>
                </c:pt>
                <c:pt idx="29820">
                  <c:v>3.23752E-2</c:v>
                </c:pt>
                <c:pt idx="29821">
                  <c:v>3.1848700000000001E-2</c:v>
                </c:pt>
                <c:pt idx="29822">
                  <c:v>3.1285800000000002E-2</c:v>
                </c:pt>
                <c:pt idx="29823">
                  <c:v>3.0688E-2</c:v>
                </c:pt>
                <c:pt idx="29824">
                  <c:v>3.0056800000000002E-2</c:v>
                </c:pt>
                <c:pt idx="29825">
                  <c:v>2.9393800000000001E-2</c:v>
                </c:pt>
                <c:pt idx="29826">
                  <c:v>2.8700699999999999E-2</c:v>
                </c:pt>
                <c:pt idx="29827">
                  <c:v>2.79791E-2</c:v>
                </c:pt>
                <c:pt idx="29828">
                  <c:v>2.7230899999999999E-2</c:v>
                </c:pt>
                <c:pt idx="29829">
                  <c:v>2.6457700000000001E-2</c:v>
                </c:pt>
                <c:pt idx="29830">
                  <c:v>2.56615E-2</c:v>
                </c:pt>
                <c:pt idx="29831">
                  <c:v>2.4843899999999999E-2</c:v>
                </c:pt>
                <c:pt idx="29832">
                  <c:v>2.4006799999999998E-2</c:v>
                </c:pt>
                <c:pt idx="29833">
                  <c:v>2.3152099999999998E-2</c:v>
                </c:pt>
                <c:pt idx="29834">
                  <c:v>2.2281599999999999E-2</c:v>
                </c:pt>
                <c:pt idx="29835">
                  <c:v>2.1397099999999999E-2</c:v>
                </c:pt>
                <c:pt idx="29836">
                  <c:v>2.0500600000000001E-2</c:v>
                </c:pt>
                <c:pt idx="29837">
                  <c:v>1.9594E-2</c:v>
                </c:pt>
                <c:pt idx="29838">
                  <c:v>1.86792E-2</c:v>
                </c:pt>
                <c:pt idx="29839">
                  <c:v>1.7758199999999998E-2</c:v>
                </c:pt>
                <c:pt idx="29840">
                  <c:v>1.68326E-2</c:v>
                </c:pt>
                <c:pt idx="29841">
                  <c:v>1.5904499999999998E-2</c:v>
                </c:pt>
                <c:pt idx="29842">
                  <c:v>1.49756E-2</c:v>
                </c:pt>
                <c:pt idx="29843">
                  <c:v>1.40479E-2</c:v>
                </c:pt>
                <c:pt idx="29844">
                  <c:v>1.31232E-2</c:v>
                </c:pt>
                <c:pt idx="29845">
                  <c:v>1.22031E-2</c:v>
                </c:pt>
                <c:pt idx="29846">
                  <c:v>1.1289499999999999E-2</c:v>
                </c:pt>
                <c:pt idx="29847">
                  <c:v>1.03841E-2</c:v>
                </c:pt>
                <c:pt idx="29848" formatCode="0.00E+00">
                  <c:v>9.4885500000000001E-3</c:v>
                </c:pt>
                <c:pt idx="29849" formatCode="0.00E+00">
                  <c:v>8.6045300000000009E-3</c:v>
                </c:pt>
                <c:pt idx="29850" formatCode="0.00E+00">
                  <c:v>7.7336000000000002E-3</c:v>
                </c:pt>
                <c:pt idx="29851" formatCode="0.00E+00">
                  <c:v>6.8772599999999996E-3</c:v>
                </c:pt>
                <c:pt idx="29852" formatCode="0.00E+00">
                  <c:v>6.0370099999999998E-3</c:v>
                </c:pt>
                <c:pt idx="29853" formatCode="0.00E+00">
                  <c:v>5.2143099999999998E-3</c:v>
                </c:pt>
                <c:pt idx="29854" formatCode="0.00E+00">
                  <c:v>4.4105999999999998E-3</c:v>
                </c:pt>
                <c:pt idx="29855" formatCode="0.00E+00">
                  <c:v>3.6272600000000002E-3</c:v>
                </c:pt>
                <c:pt idx="29856" formatCode="0.00E+00">
                  <c:v>2.8656200000000001E-3</c:v>
                </c:pt>
                <c:pt idx="29857" formatCode="0.00E+00">
                  <c:v>2.1269100000000001E-3</c:v>
                </c:pt>
                <c:pt idx="29858" formatCode="0.00E+00">
                  <c:v>1.4122799999999999E-3</c:v>
                </c:pt>
                <c:pt idx="29859" formatCode="0.00E+00">
                  <c:v>7.2282900000000003E-4</c:v>
                </c:pt>
                <c:pt idx="29860" formatCode="0.00E+00">
                  <c:v>5.9633799999999998E-5</c:v>
                </c:pt>
                <c:pt idx="29861" formatCode="0.00E+00">
                  <c:v>-5.7627500000000001E-4</c:v>
                </c:pt>
                <c:pt idx="29862" formatCode="0.00E+00">
                  <c:v>-1.18399E-3</c:v>
                </c:pt>
                <c:pt idx="29863" formatCode="0.00E+00">
                  <c:v>-1.7627000000000001E-3</c:v>
                </c:pt>
                <c:pt idx="29864" formatCode="0.00E+00">
                  <c:v>-2.3116899999999999E-3</c:v>
                </c:pt>
                <c:pt idx="29865" formatCode="0.00E+00">
                  <c:v>-2.8302499999999999E-3</c:v>
                </c:pt>
                <c:pt idx="29866" formatCode="0.00E+00">
                  <c:v>-3.3177200000000001E-3</c:v>
                </c:pt>
                <c:pt idx="29867" formatCode="0.00E+00">
                  <c:v>-3.7735500000000001E-3</c:v>
                </c:pt>
                <c:pt idx="29868" formatCode="0.00E+00">
                  <c:v>-4.1972399999999997E-3</c:v>
                </c:pt>
                <c:pt idx="29869" formatCode="0.00E+00">
                  <c:v>-4.5883900000000004E-3</c:v>
                </c:pt>
                <c:pt idx="29870" formatCode="0.00E+00">
                  <c:v>-4.9467299999999999E-3</c:v>
                </c:pt>
                <c:pt idx="29871" formatCode="0.00E+00">
                  <c:v>-5.2719999999999998E-3</c:v>
                </c:pt>
                <c:pt idx="29872" formatCode="0.00E+00">
                  <c:v>-5.5640300000000002E-3</c:v>
                </c:pt>
                <c:pt idx="29873" formatCode="0.00E+00">
                  <c:v>-5.8226900000000002E-3</c:v>
                </c:pt>
                <c:pt idx="29874" formatCode="0.00E+00">
                  <c:v>-6.0479699999999997E-3</c:v>
                </c:pt>
                <c:pt idx="29875" formatCode="0.00E+00">
                  <c:v>-6.2399300000000003E-3</c:v>
                </c:pt>
                <c:pt idx="29876" formatCode="0.00E+00">
                  <c:v>-6.3987100000000002E-3</c:v>
                </c:pt>
                <c:pt idx="29877" formatCode="0.00E+00">
                  <c:v>-6.5245199999999998E-3</c:v>
                </c:pt>
                <c:pt idx="29878" formatCode="0.00E+00">
                  <c:v>-6.61766E-3</c:v>
                </c:pt>
                <c:pt idx="29879" formatCode="0.00E+00">
                  <c:v>-6.6785100000000003E-3</c:v>
                </c:pt>
                <c:pt idx="29880" formatCode="0.00E+00">
                  <c:v>-6.7075499999999996E-3</c:v>
                </c:pt>
                <c:pt idx="29881" formatCode="0.00E+00">
                  <c:v>-6.7053E-3</c:v>
                </c:pt>
                <c:pt idx="29882" formatCode="0.00E+00">
                  <c:v>-6.6723399999999997E-3</c:v>
                </c:pt>
                <c:pt idx="29883" formatCode="0.00E+00">
                  <c:v>-6.6093000000000002E-3</c:v>
                </c:pt>
                <c:pt idx="29884" formatCode="0.00E+00">
                  <c:v>-6.51689E-3</c:v>
                </c:pt>
                <c:pt idx="29885" formatCode="0.00E+00">
                  <c:v>-6.3959200000000003E-3</c:v>
                </c:pt>
                <c:pt idx="29886" formatCode="0.00E+00">
                  <c:v>-6.2472500000000002E-3</c:v>
                </c:pt>
                <c:pt idx="29887" formatCode="0.00E+00">
                  <c:v>-6.0717699999999998E-3</c:v>
                </c:pt>
                <c:pt idx="29888" formatCode="0.00E+00">
                  <c:v>-5.8704200000000003E-3</c:v>
                </c:pt>
                <c:pt idx="29889" formatCode="0.00E+00">
                  <c:v>-5.6442100000000002E-3</c:v>
                </c:pt>
                <c:pt idx="29890" formatCode="0.00E+00">
                  <c:v>-5.3942E-3</c:v>
                </c:pt>
                <c:pt idx="29891" formatCode="0.00E+00">
                  <c:v>-5.1215100000000001E-3</c:v>
                </c:pt>
                <c:pt idx="29892" formatCode="0.00E+00">
                  <c:v>-4.8273099999999996E-3</c:v>
                </c:pt>
                <c:pt idx="29893" formatCode="0.00E+00">
                  <c:v>-4.5128299999999998E-3</c:v>
                </c:pt>
                <c:pt idx="29894" formatCode="0.00E+00">
                  <c:v>-4.1793500000000001E-3</c:v>
                </c:pt>
                <c:pt idx="29895" formatCode="0.00E+00">
                  <c:v>-3.8282099999999999E-3</c:v>
                </c:pt>
                <c:pt idx="29896" formatCode="0.00E+00">
                  <c:v>-3.4607700000000002E-3</c:v>
                </c:pt>
                <c:pt idx="29897" formatCode="0.00E+00">
                  <c:v>-3.0783999999999998E-3</c:v>
                </c:pt>
                <c:pt idx="29898" formatCode="0.00E+00">
                  <c:v>-2.6825199999999999E-3</c:v>
                </c:pt>
                <c:pt idx="29899" formatCode="0.00E+00">
                  <c:v>-2.2745600000000001E-3</c:v>
                </c:pt>
                <c:pt idx="29900" formatCode="0.00E+00">
                  <c:v>-1.856E-3</c:v>
                </c:pt>
                <c:pt idx="29901" formatCode="0.00E+00">
                  <c:v>-1.4283099999999999E-3</c:v>
                </c:pt>
                <c:pt idx="29902" formatCode="0.00E+00">
                  <c:v>-9.93023E-4</c:v>
                </c:pt>
                <c:pt idx="29903" formatCode="0.00E+00">
                  <c:v>-5.5166999999999998E-4</c:v>
                </c:pt>
                <c:pt idx="29904" formatCode="0.00E+00">
                  <c:v>-1.05808E-4</c:v>
                </c:pt>
                <c:pt idx="29905" formatCode="0.00E+00">
                  <c:v>3.4300800000000001E-4</c:v>
                </c:pt>
                <c:pt idx="29906" formatCode="0.00E+00">
                  <c:v>7.9322400000000003E-4</c:v>
                </c:pt>
                <c:pt idx="29907" formatCode="0.00E+00">
                  <c:v>1.2432700000000001E-3</c:v>
                </c:pt>
                <c:pt idx="29908" formatCode="0.00E+00">
                  <c:v>1.69158E-3</c:v>
                </c:pt>
                <c:pt idx="29909" formatCode="0.00E+00">
                  <c:v>2.13657E-3</c:v>
                </c:pt>
                <c:pt idx="29910" formatCode="0.00E+00">
                  <c:v>2.5766999999999999E-3</c:v>
                </c:pt>
                <c:pt idx="29911" formatCode="0.00E+00">
                  <c:v>3.0104200000000002E-3</c:v>
                </c:pt>
                <c:pt idx="29912" formatCode="0.00E+00">
                  <c:v>3.4362199999999998E-3</c:v>
                </c:pt>
                <c:pt idx="29913" formatCode="0.00E+00">
                  <c:v>3.8525600000000001E-3</c:v>
                </c:pt>
                <c:pt idx="29914" formatCode="0.00E+00">
                  <c:v>4.2579499999999999E-3</c:v>
                </c:pt>
                <c:pt idx="29915" formatCode="0.00E+00">
                  <c:v>4.6509100000000003E-3</c:v>
                </c:pt>
                <c:pt idx="29916" formatCode="0.00E+00">
                  <c:v>5.0300099999999997E-3</c:v>
                </c:pt>
                <c:pt idx="29917" formatCode="0.00E+00">
                  <c:v>5.3938199999999997E-3</c:v>
                </c:pt>
                <c:pt idx="29918" formatCode="0.00E+00">
                  <c:v>5.7409699999999998E-3</c:v>
                </c:pt>
                <c:pt idx="29919" formatCode="0.00E+00">
                  <c:v>6.07012E-3</c:v>
                </c:pt>
                <c:pt idx="29920" formatCode="0.00E+00">
                  <c:v>6.3799599999999996E-3</c:v>
                </c:pt>
                <c:pt idx="29921" formatCode="0.00E+00">
                  <c:v>6.6691900000000002E-3</c:v>
                </c:pt>
                <c:pt idx="29922" formatCode="0.00E+00">
                  <c:v>6.9365800000000003E-3</c:v>
                </c:pt>
                <c:pt idx="29923" formatCode="0.00E+00">
                  <c:v>7.1809700000000001E-3</c:v>
                </c:pt>
                <c:pt idx="29924" formatCode="0.00E+00">
                  <c:v>7.4012499999999998E-3</c:v>
                </c:pt>
                <c:pt idx="29925" formatCode="0.00E+00">
                  <c:v>7.59634E-3</c:v>
                </c:pt>
                <c:pt idx="29926" formatCode="0.00E+00">
                  <c:v>7.7652199999999998E-3</c:v>
                </c:pt>
                <c:pt idx="29927" formatCode="0.00E+00">
                  <c:v>7.9069299999999995E-3</c:v>
                </c:pt>
                <c:pt idx="29928" formatCode="0.00E+00">
                  <c:v>8.0205699999999994E-3</c:v>
                </c:pt>
                <c:pt idx="29929" formatCode="0.00E+00">
                  <c:v>8.1053199999999992E-3</c:v>
                </c:pt>
                <c:pt idx="29930" formatCode="0.00E+00">
                  <c:v>8.1603800000000001E-3</c:v>
                </c:pt>
                <c:pt idx="29931" formatCode="0.00E+00">
                  <c:v>8.1850499999999993E-3</c:v>
                </c:pt>
                <c:pt idx="29932" formatCode="0.00E+00">
                  <c:v>8.1786700000000007E-3</c:v>
                </c:pt>
                <c:pt idx="29933" formatCode="0.00E+00">
                  <c:v>8.1406499999999993E-3</c:v>
                </c:pt>
                <c:pt idx="29934" formatCode="0.00E+00">
                  <c:v>8.0704899999999996E-3</c:v>
                </c:pt>
                <c:pt idx="29935" formatCode="0.00E+00">
                  <c:v>7.9677499999999991E-3</c:v>
                </c:pt>
                <c:pt idx="29936" formatCode="0.00E+00">
                  <c:v>7.83207E-3</c:v>
                </c:pt>
                <c:pt idx="29937" formatCode="0.00E+00">
                  <c:v>7.6631599999999996E-3</c:v>
                </c:pt>
                <c:pt idx="29938" formatCode="0.00E+00">
                  <c:v>7.46081E-3</c:v>
                </c:pt>
                <c:pt idx="29939" formatCode="0.00E+00">
                  <c:v>7.2248599999999996E-3</c:v>
                </c:pt>
                <c:pt idx="29940" formatCode="0.00E+00">
                  <c:v>6.9552599999999996E-3</c:v>
                </c:pt>
                <c:pt idx="29941" formatCode="0.00E+00">
                  <c:v>6.65199E-3</c:v>
                </c:pt>
                <c:pt idx="29942" formatCode="0.00E+00">
                  <c:v>6.3151500000000003E-3</c:v>
                </c:pt>
                <c:pt idx="29943" formatCode="0.00E+00">
                  <c:v>5.9448900000000004E-3</c:v>
                </c:pt>
                <c:pt idx="29944" formatCode="0.00E+00">
                  <c:v>5.5414499999999998E-3</c:v>
                </c:pt>
                <c:pt idx="29945" formatCode="0.00E+00">
                  <c:v>5.1051500000000001E-3</c:v>
                </c:pt>
                <c:pt idx="29946" formatCode="0.00E+00">
                  <c:v>4.6363999999999997E-3</c:v>
                </c:pt>
                <c:pt idx="29947" formatCode="0.00E+00">
                  <c:v>4.1356300000000004E-3</c:v>
                </c:pt>
                <c:pt idx="29948" formatCode="0.00E+00">
                  <c:v>3.6033900000000002E-3</c:v>
                </c:pt>
                <c:pt idx="29949" formatCode="0.00E+00">
                  <c:v>3.0402799999999998E-3</c:v>
                </c:pt>
                <c:pt idx="29950" formatCode="0.00E+00">
                  <c:v>2.4470199999999998E-3</c:v>
                </c:pt>
                <c:pt idx="29951" formatCode="0.00E+00">
                  <c:v>1.8243599999999999E-3</c:v>
                </c:pt>
                <c:pt idx="29952" formatCode="0.00E+00">
                  <c:v>1.1731300000000001E-3</c:v>
                </c:pt>
                <c:pt idx="29953" formatCode="0.00E+00">
                  <c:v>4.9423399999999997E-4</c:v>
                </c:pt>
                <c:pt idx="29954" formatCode="0.00E+00">
                  <c:v>-2.1134800000000001E-4</c:v>
                </c:pt>
                <c:pt idx="29955" formatCode="0.00E+00">
                  <c:v>-9.4257800000000001E-4</c:v>
                </c:pt>
                <c:pt idx="29956" formatCode="0.00E+00">
                  <c:v>-1.6983600000000001E-3</c:v>
                </c:pt>
                <c:pt idx="29957" formatCode="0.00E+00">
                  <c:v>-2.47752E-3</c:v>
                </c:pt>
                <c:pt idx="29958" formatCode="0.00E+00">
                  <c:v>-3.2788399999999999E-3</c:v>
                </c:pt>
                <c:pt idx="29959" formatCode="0.00E+00">
                  <c:v>-4.1010200000000004E-3</c:v>
                </c:pt>
                <c:pt idx="29960" formatCode="0.00E+00">
                  <c:v>-4.9427200000000003E-3</c:v>
                </c:pt>
                <c:pt idx="29961" formatCode="0.00E+00">
                  <c:v>-5.8025400000000001E-3</c:v>
                </c:pt>
                <c:pt idx="29962" formatCode="0.00E+00">
                  <c:v>-6.6790299999999999E-3</c:v>
                </c:pt>
                <c:pt idx="29963" formatCode="0.00E+00">
                  <c:v>-7.5706899999999997E-3</c:v>
                </c:pt>
                <c:pt idx="29964" formatCode="0.00E+00">
                  <c:v>-8.4759699999999993E-3</c:v>
                </c:pt>
                <c:pt idx="29965" formatCode="0.00E+00">
                  <c:v>-9.3932900000000003E-3</c:v>
                </c:pt>
                <c:pt idx="29966">
                  <c:v>-1.0321E-2</c:v>
                </c:pt>
                <c:pt idx="29967">
                  <c:v>-1.12575E-2</c:v>
                </c:pt>
                <c:pt idx="29968">
                  <c:v>-1.2200900000000001E-2</c:v>
                </c:pt>
                <c:pt idx="29969">
                  <c:v>-1.3149599999999999E-2</c:v>
                </c:pt>
                <c:pt idx="29970">
                  <c:v>-1.4101900000000001E-2</c:v>
                </c:pt>
                <c:pt idx="29971">
                  <c:v>-1.5055799999999999E-2</c:v>
                </c:pt>
                <c:pt idx="29972">
                  <c:v>-1.6009700000000002E-2</c:v>
                </c:pt>
                <c:pt idx="29973">
                  <c:v>-1.6961500000000001E-2</c:v>
                </c:pt>
                <c:pt idx="29974">
                  <c:v>-1.7909600000000001E-2</c:v>
                </c:pt>
                <c:pt idx="29975">
                  <c:v>-1.8852000000000001E-2</c:v>
                </c:pt>
                <c:pt idx="29976">
                  <c:v>-1.97868E-2</c:v>
                </c:pt>
                <c:pt idx="29977">
                  <c:v>-2.0712299999999999E-2</c:v>
                </c:pt>
                <c:pt idx="29978">
                  <c:v>-2.1626300000000001E-2</c:v>
                </c:pt>
                <c:pt idx="29979">
                  <c:v>-2.2527200000000001E-2</c:v>
                </c:pt>
                <c:pt idx="29980">
                  <c:v>-2.3413099999999999E-2</c:v>
                </c:pt>
                <c:pt idx="29981">
                  <c:v>-2.4281899999999999E-2</c:v>
                </c:pt>
                <c:pt idx="29982">
                  <c:v>-2.5132000000000002E-2</c:v>
                </c:pt>
                <c:pt idx="29983">
                  <c:v>-2.5961399999999999E-2</c:v>
                </c:pt>
                <c:pt idx="29984">
                  <c:v>-2.6768400000000001E-2</c:v>
                </c:pt>
                <c:pt idx="29985">
                  <c:v>-2.7551099999999999E-2</c:v>
                </c:pt>
                <c:pt idx="29986">
                  <c:v>-2.8307700000000002E-2</c:v>
                </c:pt>
                <c:pt idx="29987">
                  <c:v>-2.9036599999999999E-2</c:v>
                </c:pt>
                <c:pt idx="29988">
                  <c:v>-2.9736100000000001E-2</c:v>
                </c:pt>
                <c:pt idx="29989">
                  <c:v>-3.0404299999999999E-2</c:v>
                </c:pt>
                <c:pt idx="29990">
                  <c:v>-3.1039799999999999E-2</c:v>
                </c:pt>
                <c:pt idx="29991">
                  <c:v>-3.16409E-2</c:v>
                </c:pt>
                <c:pt idx="29992">
                  <c:v>-3.2206100000000001E-2</c:v>
                </c:pt>
                <c:pt idx="29993">
                  <c:v>-3.2733900000000003E-2</c:v>
                </c:pt>
                <c:pt idx="29994">
                  <c:v>-3.32229E-2</c:v>
                </c:pt>
                <c:pt idx="29995">
                  <c:v>-3.3671600000000003E-2</c:v>
                </c:pt>
                <c:pt idx="29996">
                  <c:v>-3.4078799999999999E-2</c:v>
                </c:pt>
                <c:pt idx="29997">
                  <c:v>-3.44432E-2</c:v>
                </c:pt>
                <c:pt idx="29998">
                  <c:v>-3.4763599999999999E-2</c:v>
                </c:pt>
                <c:pt idx="29999">
                  <c:v>-3.5038899999999998E-2</c:v>
                </c:pt>
                <c:pt idx="30000">
                  <c:v>-3.5268000000000001E-2</c:v>
                </c:pt>
                <c:pt idx="30001">
                  <c:v>-3.5449799999999997E-2</c:v>
                </c:pt>
                <c:pt idx="30002">
                  <c:v>-3.55836E-2</c:v>
                </c:pt>
                <c:pt idx="30003">
                  <c:v>-3.56683E-2</c:v>
                </c:pt>
                <c:pt idx="30004">
                  <c:v>-3.5703400000000003E-2</c:v>
                </c:pt>
                <c:pt idx="30005">
                  <c:v>-3.5687999999999998E-2</c:v>
                </c:pt>
                <c:pt idx="30006">
                  <c:v>-3.56215E-2</c:v>
                </c:pt>
                <c:pt idx="30007">
                  <c:v>-3.55035E-2</c:v>
                </c:pt>
                <c:pt idx="30008">
                  <c:v>-3.5333400000000001E-2</c:v>
                </c:pt>
                <c:pt idx="30009">
                  <c:v>-3.5111000000000003E-2</c:v>
                </c:pt>
                <c:pt idx="30010">
                  <c:v>-3.48358E-2</c:v>
                </c:pt>
                <c:pt idx="30011">
                  <c:v>-3.4507900000000001E-2</c:v>
                </c:pt>
                <c:pt idx="30012">
                  <c:v>-3.4126900000000002E-2</c:v>
                </c:pt>
                <c:pt idx="30013">
                  <c:v>-3.3693000000000001E-2</c:v>
                </c:pt>
                <c:pt idx="30014">
                  <c:v>-3.3206100000000002E-2</c:v>
                </c:pt>
                <c:pt idx="30015">
                  <c:v>-3.2666500000000001E-2</c:v>
                </c:pt>
                <c:pt idx="30016">
                  <c:v>-3.2074400000000003E-2</c:v>
                </c:pt>
                <c:pt idx="30017">
                  <c:v>-3.1430199999999998E-2</c:v>
                </c:pt>
                <c:pt idx="30018">
                  <c:v>-3.07341E-2</c:v>
                </c:pt>
                <c:pt idx="30019">
                  <c:v>-2.99869E-2</c:v>
                </c:pt>
                <c:pt idx="30020">
                  <c:v>-2.9189E-2</c:v>
                </c:pt>
                <c:pt idx="30021">
                  <c:v>-2.83412E-2</c:v>
                </c:pt>
                <c:pt idx="30022">
                  <c:v>-2.7444199999999998E-2</c:v>
                </c:pt>
                <c:pt idx="30023">
                  <c:v>-2.6498899999999999E-2</c:v>
                </c:pt>
                <c:pt idx="30024">
                  <c:v>-2.5506299999999999E-2</c:v>
                </c:pt>
                <c:pt idx="30025">
                  <c:v>-2.4467300000000001E-2</c:v>
                </c:pt>
                <c:pt idx="30026">
                  <c:v>-2.33831E-2</c:v>
                </c:pt>
                <c:pt idx="30027">
                  <c:v>-2.2254900000000001E-2</c:v>
                </c:pt>
                <c:pt idx="30028">
                  <c:v>-2.1083899999999999E-2</c:v>
                </c:pt>
                <c:pt idx="30029">
                  <c:v>-1.98716E-2</c:v>
                </c:pt>
                <c:pt idx="30030">
                  <c:v>-1.8619199999999999E-2</c:v>
                </c:pt>
                <c:pt idx="30031">
                  <c:v>-1.7328400000000001E-2</c:v>
                </c:pt>
                <c:pt idx="30032">
                  <c:v>-1.60006E-2</c:v>
                </c:pt>
                <c:pt idx="30033">
                  <c:v>-1.4637499999999999E-2</c:v>
                </c:pt>
                <c:pt idx="30034">
                  <c:v>-1.32409E-2</c:v>
                </c:pt>
                <c:pt idx="30035">
                  <c:v>-1.1812599999999999E-2</c:v>
                </c:pt>
                <c:pt idx="30036">
                  <c:v>-1.03541E-2</c:v>
                </c:pt>
                <c:pt idx="30037" formatCode="0.00E+00">
                  <c:v>-8.8671700000000006E-3</c:v>
                </c:pt>
                <c:pt idx="30038" formatCode="0.00E+00">
                  <c:v>-7.3535900000000001E-3</c:v>
                </c:pt>
                <c:pt idx="30039" formatCode="0.00E+00">
                  <c:v>-5.81526E-3</c:v>
                </c:pt>
                <c:pt idx="30040" formatCode="0.00E+00">
                  <c:v>-4.2543700000000004E-3</c:v>
                </c:pt>
                <c:pt idx="30041" formatCode="0.00E+00">
                  <c:v>-2.6732700000000002E-3</c:v>
                </c:pt>
                <c:pt idx="30042" formatCode="0.00E+00">
                  <c:v>-1.0742499999999999E-3</c:v>
                </c:pt>
                <c:pt idx="30043" formatCode="0.00E+00">
                  <c:v>5.4035699999999999E-4</c:v>
                </c:pt>
                <c:pt idx="30044" formatCode="0.00E+00">
                  <c:v>2.16818E-3</c:v>
                </c:pt>
                <c:pt idx="30045" formatCode="0.00E+00">
                  <c:v>3.8068300000000002E-3</c:v>
                </c:pt>
                <c:pt idx="30046" formatCode="0.00E+00">
                  <c:v>5.4539300000000001E-3</c:v>
                </c:pt>
                <c:pt idx="30047" formatCode="0.00E+00">
                  <c:v>7.1072000000000001E-3</c:v>
                </c:pt>
                <c:pt idx="30048" formatCode="0.00E+00">
                  <c:v>8.7642199999999996E-3</c:v>
                </c:pt>
                <c:pt idx="30049">
                  <c:v>1.04224E-2</c:v>
                </c:pt>
                <c:pt idx="30050">
                  <c:v>1.20792E-2</c:v>
                </c:pt>
                <c:pt idx="30051">
                  <c:v>1.3732299999999999E-2</c:v>
                </c:pt>
                <c:pt idx="30052">
                  <c:v>1.5379500000000001E-2</c:v>
                </c:pt>
                <c:pt idx="30053">
                  <c:v>1.7018100000000001E-2</c:v>
                </c:pt>
                <c:pt idx="30054">
                  <c:v>1.8645499999999999E-2</c:v>
                </c:pt>
                <c:pt idx="30055">
                  <c:v>2.0259300000000001E-2</c:v>
                </c:pt>
                <c:pt idx="30056">
                  <c:v>2.1857000000000001E-2</c:v>
                </c:pt>
                <c:pt idx="30057">
                  <c:v>2.3436100000000001E-2</c:v>
                </c:pt>
                <c:pt idx="30058">
                  <c:v>2.4994200000000001E-2</c:v>
                </c:pt>
                <c:pt idx="30059">
                  <c:v>2.6529500000000001E-2</c:v>
                </c:pt>
                <c:pt idx="30060">
                  <c:v>2.80404E-2</c:v>
                </c:pt>
                <c:pt idx="30061">
                  <c:v>2.95242E-2</c:v>
                </c:pt>
                <c:pt idx="30062">
                  <c:v>3.0977999999999999E-2</c:v>
                </c:pt>
                <c:pt idx="30063">
                  <c:v>3.2399499999999998E-2</c:v>
                </c:pt>
                <c:pt idx="30064">
                  <c:v>3.3786400000000001E-2</c:v>
                </c:pt>
                <c:pt idx="30065">
                  <c:v>3.51367E-2</c:v>
                </c:pt>
                <c:pt idx="30066">
                  <c:v>3.6448700000000001E-2</c:v>
                </c:pt>
                <c:pt idx="30067">
                  <c:v>3.7720900000000002E-2</c:v>
                </c:pt>
                <c:pt idx="30068">
                  <c:v>3.89515E-2</c:v>
                </c:pt>
                <c:pt idx="30069">
                  <c:v>4.0138100000000003E-2</c:v>
                </c:pt>
                <c:pt idx="30070">
                  <c:v>4.1278000000000002E-2</c:v>
                </c:pt>
                <c:pt idx="30071">
                  <c:v>4.2369200000000003E-2</c:v>
                </c:pt>
                <c:pt idx="30072">
                  <c:v>4.3410299999999999E-2</c:v>
                </c:pt>
                <c:pt idx="30073">
                  <c:v>4.4399599999999997E-2</c:v>
                </c:pt>
                <c:pt idx="30074">
                  <c:v>4.5335399999999998E-2</c:v>
                </c:pt>
                <c:pt idx="30075">
                  <c:v>4.6216100000000003E-2</c:v>
                </c:pt>
                <c:pt idx="30076">
                  <c:v>4.7039999999999998E-2</c:v>
                </c:pt>
                <c:pt idx="30077">
                  <c:v>4.7805800000000002E-2</c:v>
                </c:pt>
                <c:pt idx="30078">
                  <c:v>4.8512399999999997E-2</c:v>
                </c:pt>
                <c:pt idx="30079">
                  <c:v>4.9158100000000003E-2</c:v>
                </c:pt>
                <c:pt idx="30080">
                  <c:v>4.9741300000000002E-2</c:v>
                </c:pt>
                <c:pt idx="30081">
                  <c:v>5.0261699999999999E-2</c:v>
                </c:pt>
                <c:pt idx="30082">
                  <c:v>5.0719399999999998E-2</c:v>
                </c:pt>
                <c:pt idx="30083">
                  <c:v>5.1112600000000001E-2</c:v>
                </c:pt>
                <c:pt idx="30084">
                  <c:v>5.1436999999999997E-2</c:v>
                </c:pt>
                <c:pt idx="30085">
                  <c:v>5.1688900000000003E-2</c:v>
                </c:pt>
                <c:pt idx="30086">
                  <c:v>5.1869400000000003E-2</c:v>
                </c:pt>
                <c:pt idx="30087">
                  <c:v>5.1982800000000003E-2</c:v>
                </c:pt>
                <c:pt idx="30088">
                  <c:v>5.20317E-2</c:v>
                </c:pt>
                <c:pt idx="30089">
                  <c:v>5.2015899999999997E-2</c:v>
                </c:pt>
                <c:pt idx="30090">
                  <c:v>5.1934599999999997E-2</c:v>
                </c:pt>
                <c:pt idx="30091">
                  <c:v>5.17875E-2</c:v>
                </c:pt>
                <c:pt idx="30092">
                  <c:v>5.1575000000000003E-2</c:v>
                </c:pt>
                <c:pt idx="30093">
                  <c:v>5.1296799999999997E-2</c:v>
                </c:pt>
                <c:pt idx="30094">
                  <c:v>5.0952600000000001E-2</c:v>
                </c:pt>
                <c:pt idx="30095">
                  <c:v>5.0542400000000001E-2</c:v>
                </c:pt>
                <c:pt idx="30096">
                  <c:v>5.0066399999999997E-2</c:v>
                </c:pt>
                <c:pt idx="30097">
                  <c:v>4.9524199999999997E-2</c:v>
                </c:pt>
                <c:pt idx="30098">
                  <c:v>4.8915100000000003E-2</c:v>
                </c:pt>
                <c:pt idx="30099">
                  <c:v>4.8238499999999997E-2</c:v>
                </c:pt>
                <c:pt idx="30100">
                  <c:v>4.7494399999999999E-2</c:v>
                </c:pt>
                <c:pt idx="30101">
                  <c:v>4.6683200000000001E-2</c:v>
                </c:pt>
                <c:pt idx="30102">
                  <c:v>4.5805400000000003E-2</c:v>
                </c:pt>
                <c:pt idx="30103">
                  <c:v>4.48613E-2</c:v>
                </c:pt>
                <c:pt idx="30104">
                  <c:v>4.3852099999999998E-2</c:v>
                </c:pt>
                <c:pt idx="30105">
                  <c:v>4.2779900000000003E-2</c:v>
                </c:pt>
                <c:pt idx="30106">
                  <c:v>4.1648600000000001E-2</c:v>
                </c:pt>
                <c:pt idx="30107">
                  <c:v>4.0461200000000003E-2</c:v>
                </c:pt>
                <c:pt idx="30108">
                  <c:v>3.9218500000000003E-2</c:v>
                </c:pt>
                <c:pt idx="30109">
                  <c:v>3.79187E-2</c:v>
                </c:pt>
                <c:pt idx="30110">
                  <c:v>3.6559899999999999E-2</c:v>
                </c:pt>
                <c:pt idx="30111">
                  <c:v>3.5142399999999997E-2</c:v>
                </c:pt>
                <c:pt idx="30112">
                  <c:v>3.3668299999999998E-2</c:v>
                </c:pt>
                <c:pt idx="30113">
                  <c:v>3.21404E-2</c:v>
                </c:pt>
                <c:pt idx="30114">
                  <c:v>3.0562599999999999E-2</c:v>
                </c:pt>
                <c:pt idx="30115">
                  <c:v>2.89407E-2</c:v>
                </c:pt>
                <c:pt idx="30116">
                  <c:v>2.72803E-2</c:v>
                </c:pt>
                <c:pt idx="30117">
                  <c:v>2.5583700000000001E-2</c:v>
                </c:pt>
                <c:pt idx="30118">
                  <c:v>2.3849700000000001E-2</c:v>
                </c:pt>
                <c:pt idx="30119">
                  <c:v>2.2077300000000001E-2</c:v>
                </c:pt>
                <c:pt idx="30120">
                  <c:v>2.02699E-2</c:v>
                </c:pt>
                <c:pt idx="30121">
                  <c:v>1.8432199999999999E-2</c:v>
                </c:pt>
                <c:pt idx="30122">
                  <c:v>1.6566299999999999E-2</c:v>
                </c:pt>
                <c:pt idx="30123">
                  <c:v>1.46719E-2</c:v>
                </c:pt>
                <c:pt idx="30124">
                  <c:v>1.27499E-2</c:v>
                </c:pt>
                <c:pt idx="30125">
                  <c:v>1.0803800000000001E-2</c:v>
                </c:pt>
                <c:pt idx="30126" formatCode="0.00E+00">
                  <c:v>8.8380999999999998E-3</c:v>
                </c:pt>
                <c:pt idx="30127" formatCode="0.00E+00">
                  <c:v>6.8562600000000003E-3</c:v>
                </c:pt>
                <c:pt idx="30128" formatCode="0.00E+00">
                  <c:v>4.8608599999999998E-3</c:v>
                </c:pt>
                <c:pt idx="30129" formatCode="0.00E+00">
                  <c:v>2.85477E-3</c:v>
                </c:pt>
                <c:pt idx="30130" formatCode="0.00E+00">
                  <c:v>8.4144799999999996E-4</c:v>
                </c:pt>
                <c:pt idx="30131" formatCode="0.00E+00">
                  <c:v>-1.17537E-3</c:v>
                </c:pt>
                <c:pt idx="30132" formatCode="0.00E+00">
                  <c:v>-3.1933500000000002E-3</c:v>
                </c:pt>
                <c:pt idx="30133" formatCode="0.00E+00">
                  <c:v>-5.2126500000000001E-3</c:v>
                </c:pt>
                <c:pt idx="30134" formatCode="0.00E+00">
                  <c:v>-7.2339700000000002E-3</c:v>
                </c:pt>
                <c:pt idx="30135" formatCode="0.00E+00">
                  <c:v>-9.2556800000000005E-3</c:v>
                </c:pt>
                <c:pt idx="30136">
                  <c:v>-1.1273699999999999E-2</c:v>
                </c:pt>
                <c:pt idx="30137">
                  <c:v>-1.3284199999999999E-2</c:v>
                </c:pt>
                <c:pt idx="30138">
                  <c:v>-1.5284799999999999E-2</c:v>
                </c:pt>
                <c:pt idx="30139">
                  <c:v>-1.7274600000000001E-2</c:v>
                </c:pt>
                <c:pt idx="30140">
                  <c:v>-1.92534E-2</c:v>
                </c:pt>
                <c:pt idx="30141">
                  <c:v>-2.12198E-2</c:v>
                </c:pt>
                <c:pt idx="30142">
                  <c:v>-2.31705E-2</c:v>
                </c:pt>
                <c:pt idx="30143">
                  <c:v>-2.51043E-2</c:v>
                </c:pt>
                <c:pt idx="30144">
                  <c:v>-2.70228E-2</c:v>
                </c:pt>
                <c:pt idx="30145">
                  <c:v>-2.8926500000000001E-2</c:v>
                </c:pt>
                <c:pt idx="30146">
                  <c:v>-3.0815700000000001E-2</c:v>
                </c:pt>
                <c:pt idx="30147">
                  <c:v>-3.2692400000000003E-2</c:v>
                </c:pt>
                <c:pt idx="30148">
                  <c:v>-3.45566E-2</c:v>
                </c:pt>
                <c:pt idx="30149">
                  <c:v>-3.6403699999999997E-2</c:v>
                </c:pt>
                <c:pt idx="30150">
                  <c:v>-3.8228100000000001E-2</c:v>
                </c:pt>
                <c:pt idx="30151">
                  <c:v>-4.0028000000000001E-2</c:v>
                </c:pt>
                <c:pt idx="30152">
                  <c:v>-4.1804300000000003E-2</c:v>
                </c:pt>
                <c:pt idx="30153">
                  <c:v>-4.3555799999999999E-2</c:v>
                </c:pt>
                <c:pt idx="30154">
                  <c:v>-4.5278100000000002E-2</c:v>
                </c:pt>
                <c:pt idx="30155">
                  <c:v>-4.6967000000000002E-2</c:v>
                </c:pt>
                <c:pt idx="30156">
                  <c:v>-4.8621299999999999E-2</c:v>
                </c:pt>
                <c:pt idx="30157">
                  <c:v>-5.0241399999999999E-2</c:v>
                </c:pt>
                <c:pt idx="30158">
                  <c:v>-5.1827499999999999E-2</c:v>
                </c:pt>
                <c:pt idx="30159">
                  <c:v>-5.33789E-2</c:v>
                </c:pt>
                <c:pt idx="30160">
                  <c:v>-5.4894699999999998E-2</c:v>
                </c:pt>
                <c:pt idx="30161">
                  <c:v>-5.63747E-2</c:v>
                </c:pt>
                <c:pt idx="30162">
                  <c:v>-5.7818700000000001E-2</c:v>
                </c:pt>
                <c:pt idx="30163">
                  <c:v>-5.9224600000000002E-2</c:v>
                </c:pt>
                <c:pt idx="30164">
                  <c:v>-6.0589200000000003E-2</c:v>
                </c:pt>
                <c:pt idx="30165">
                  <c:v>-6.19112E-2</c:v>
                </c:pt>
                <c:pt idx="30166">
                  <c:v>-6.3191700000000003E-2</c:v>
                </c:pt>
                <c:pt idx="30167">
                  <c:v>-6.4430200000000007E-2</c:v>
                </c:pt>
                <c:pt idx="30168">
                  <c:v>-6.5622899999999998E-2</c:v>
                </c:pt>
                <c:pt idx="30169">
                  <c:v>-6.6766199999999998E-2</c:v>
                </c:pt>
                <c:pt idx="30170">
                  <c:v>-6.7861099999999994E-2</c:v>
                </c:pt>
                <c:pt idx="30171">
                  <c:v>-6.8911799999999995E-2</c:v>
                </c:pt>
                <c:pt idx="30172">
                  <c:v>-6.9922700000000004E-2</c:v>
                </c:pt>
                <c:pt idx="30173">
                  <c:v>-7.0894499999999999E-2</c:v>
                </c:pt>
                <c:pt idx="30174">
                  <c:v>-7.1823999999999999E-2</c:v>
                </c:pt>
                <c:pt idx="30175">
                  <c:v>-7.2709800000000005E-2</c:v>
                </c:pt>
                <c:pt idx="30176">
                  <c:v>-7.3554400000000006E-2</c:v>
                </c:pt>
                <c:pt idx="30177">
                  <c:v>-7.4360099999999998E-2</c:v>
                </c:pt>
                <c:pt idx="30178">
                  <c:v>-7.5125600000000001E-2</c:v>
                </c:pt>
                <c:pt idx="30179">
                  <c:v>-7.5847499999999998E-2</c:v>
                </c:pt>
                <c:pt idx="30180">
                  <c:v>-7.6524499999999995E-2</c:v>
                </c:pt>
                <c:pt idx="30181">
                  <c:v>-7.71569E-2</c:v>
                </c:pt>
                <c:pt idx="30182">
                  <c:v>-7.7742699999999998E-2</c:v>
                </c:pt>
                <c:pt idx="30183">
                  <c:v>-7.8279100000000004E-2</c:v>
                </c:pt>
                <c:pt idx="30184">
                  <c:v>-7.8768099999999994E-2</c:v>
                </c:pt>
                <c:pt idx="30185">
                  <c:v>-7.9217899999999994E-2</c:v>
                </c:pt>
                <c:pt idx="30186">
                  <c:v>-7.9632900000000006E-2</c:v>
                </c:pt>
                <c:pt idx="30187">
                  <c:v>-8.0009399999999994E-2</c:v>
                </c:pt>
                <c:pt idx="30188">
                  <c:v>-8.0342899999999995E-2</c:v>
                </c:pt>
                <c:pt idx="30189">
                  <c:v>-8.0632599999999999E-2</c:v>
                </c:pt>
                <c:pt idx="30190">
                  <c:v>-8.0880099999999996E-2</c:v>
                </c:pt>
                <c:pt idx="30191">
                  <c:v>-8.1088199999999999E-2</c:v>
                </c:pt>
                <c:pt idx="30192">
                  <c:v>-8.1259999999999999E-2</c:v>
                </c:pt>
                <c:pt idx="30193">
                  <c:v>-8.1396099999999999E-2</c:v>
                </c:pt>
                <c:pt idx="30194">
                  <c:v>-8.1494499999999997E-2</c:v>
                </c:pt>
                <c:pt idx="30195">
                  <c:v>-8.1554399999999999E-2</c:v>
                </c:pt>
                <c:pt idx="30196">
                  <c:v>-8.1580299999999994E-2</c:v>
                </c:pt>
                <c:pt idx="30197">
                  <c:v>-8.1577200000000002E-2</c:v>
                </c:pt>
                <c:pt idx="30198">
                  <c:v>-8.1546499999999994E-2</c:v>
                </c:pt>
                <c:pt idx="30199">
                  <c:v>-8.1486900000000001E-2</c:v>
                </c:pt>
                <c:pt idx="30200">
                  <c:v>-8.1398799999999993E-2</c:v>
                </c:pt>
                <c:pt idx="30201">
                  <c:v>-8.1284499999999996E-2</c:v>
                </c:pt>
                <c:pt idx="30202">
                  <c:v>-8.1145599999999998E-2</c:v>
                </c:pt>
                <c:pt idx="30203">
                  <c:v>-8.09811E-2</c:v>
                </c:pt>
                <c:pt idx="30204">
                  <c:v>-8.0790000000000001E-2</c:v>
                </c:pt>
                <c:pt idx="30205">
                  <c:v>-8.0575099999999997E-2</c:v>
                </c:pt>
                <c:pt idx="30206">
                  <c:v>-8.0341599999999999E-2</c:v>
                </c:pt>
                <c:pt idx="30207">
                  <c:v>-8.0091800000000005E-2</c:v>
                </c:pt>
                <c:pt idx="30208">
                  <c:v>-7.9825099999999996E-2</c:v>
                </c:pt>
                <c:pt idx="30209">
                  <c:v>-7.9540600000000003E-2</c:v>
                </c:pt>
                <c:pt idx="30210">
                  <c:v>-7.9239400000000002E-2</c:v>
                </c:pt>
                <c:pt idx="30211">
                  <c:v>-7.8922599999999996E-2</c:v>
                </c:pt>
                <c:pt idx="30212">
                  <c:v>-7.8589599999999996E-2</c:v>
                </c:pt>
                <c:pt idx="30213">
                  <c:v>-7.8241500000000005E-2</c:v>
                </c:pt>
                <c:pt idx="30214">
                  <c:v>-7.7883099999999997E-2</c:v>
                </c:pt>
                <c:pt idx="30215">
                  <c:v>-7.7521599999999996E-2</c:v>
                </c:pt>
                <c:pt idx="30216">
                  <c:v>-7.7160900000000004E-2</c:v>
                </c:pt>
                <c:pt idx="30217">
                  <c:v>-7.67988E-2</c:v>
                </c:pt>
                <c:pt idx="30218">
                  <c:v>-7.6431700000000005E-2</c:v>
                </c:pt>
                <c:pt idx="30219">
                  <c:v>-7.6058100000000003E-2</c:v>
                </c:pt>
                <c:pt idx="30220">
                  <c:v>-7.5679899999999994E-2</c:v>
                </c:pt>
                <c:pt idx="30221">
                  <c:v>-7.5301800000000002E-2</c:v>
                </c:pt>
                <c:pt idx="30222">
                  <c:v>-7.4926499999999993E-2</c:v>
                </c:pt>
                <c:pt idx="30223">
                  <c:v>-7.4549299999999999E-2</c:v>
                </c:pt>
                <c:pt idx="30224">
                  <c:v>-7.4163900000000005E-2</c:v>
                </c:pt>
                <c:pt idx="30225">
                  <c:v>-7.3769899999999999E-2</c:v>
                </c:pt>
                <c:pt idx="30226">
                  <c:v>-7.3372099999999996E-2</c:v>
                </c:pt>
                <c:pt idx="30227">
                  <c:v>-7.2975100000000001E-2</c:v>
                </c:pt>
                <c:pt idx="30228">
                  <c:v>-7.2580400000000003E-2</c:v>
                </c:pt>
                <c:pt idx="30229">
                  <c:v>-7.2187500000000002E-2</c:v>
                </c:pt>
                <c:pt idx="30230">
                  <c:v>-7.1796499999999999E-2</c:v>
                </c:pt>
                <c:pt idx="30231">
                  <c:v>-7.1404499999999996E-2</c:v>
                </c:pt>
                <c:pt idx="30232">
                  <c:v>-7.1004999999999999E-2</c:v>
                </c:pt>
                <c:pt idx="30233">
                  <c:v>-7.0596099999999995E-2</c:v>
                </c:pt>
                <c:pt idx="30234">
                  <c:v>-7.0185800000000007E-2</c:v>
                </c:pt>
                <c:pt idx="30235">
                  <c:v>-6.9783100000000001E-2</c:v>
                </c:pt>
                <c:pt idx="30236">
                  <c:v>-6.9389699999999999E-2</c:v>
                </c:pt>
                <c:pt idx="30237">
                  <c:v>-6.9004300000000005E-2</c:v>
                </c:pt>
                <c:pt idx="30238">
                  <c:v>-6.8628300000000003E-2</c:v>
                </c:pt>
                <c:pt idx="30239">
                  <c:v>-6.8263599999999994E-2</c:v>
                </c:pt>
                <c:pt idx="30240">
                  <c:v>-6.7909200000000003E-2</c:v>
                </c:pt>
                <c:pt idx="30241">
                  <c:v>-6.7560999999999996E-2</c:v>
                </c:pt>
                <c:pt idx="30242">
                  <c:v>-6.7216100000000001E-2</c:v>
                </c:pt>
                <c:pt idx="30243">
                  <c:v>-6.6874900000000001E-2</c:v>
                </c:pt>
                <c:pt idx="30244">
                  <c:v>-6.6539799999999996E-2</c:v>
                </c:pt>
                <c:pt idx="30245">
                  <c:v>-6.6213800000000003E-2</c:v>
                </c:pt>
                <c:pt idx="30246">
                  <c:v>-6.5902100000000005E-2</c:v>
                </c:pt>
                <c:pt idx="30247">
                  <c:v>-6.5609600000000004E-2</c:v>
                </c:pt>
                <c:pt idx="30248">
                  <c:v>-6.5340099999999998E-2</c:v>
                </c:pt>
                <c:pt idx="30249">
                  <c:v>-6.5094899999999997E-2</c:v>
                </c:pt>
                <c:pt idx="30250">
                  <c:v>-6.4871799999999993E-2</c:v>
                </c:pt>
                <c:pt idx="30251">
                  <c:v>-6.4665399999999998E-2</c:v>
                </c:pt>
                <c:pt idx="30252">
                  <c:v>-6.4470700000000006E-2</c:v>
                </c:pt>
                <c:pt idx="30253">
                  <c:v>-6.4286099999999999E-2</c:v>
                </c:pt>
                <c:pt idx="30254">
                  <c:v>-6.4110899999999998E-2</c:v>
                </c:pt>
                <c:pt idx="30255">
                  <c:v>-6.3942399999999996E-2</c:v>
                </c:pt>
                <c:pt idx="30256">
                  <c:v>-6.3776700000000006E-2</c:v>
                </c:pt>
                <c:pt idx="30257">
                  <c:v>-6.36124E-2</c:v>
                </c:pt>
                <c:pt idx="30258">
                  <c:v>-6.3454200000000002E-2</c:v>
                </c:pt>
                <c:pt idx="30259">
                  <c:v>-6.3309400000000002E-2</c:v>
                </c:pt>
                <c:pt idx="30260">
                  <c:v>-6.3182100000000005E-2</c:v>
                </c:pt>
                <c:pt idx="30261">
                  <c:v>-6.30743E-2</c:v>
                </c:pt>
                <c:pt idx="30262">
                  <c:v>-6.2987100000000004E-2</c:v>
                </c:pt>
                <c:pt idx="30263">
                  <c:v>-6.2920500000000004E-2</c:v>
                </c:pt>
                <c:pt idx="30264">
                  <c:v>-6.2873399999999996E-2</c:v>
                </c:pt>
                <c:pt idx="30265">
                  <c:v>-6.2845499999999999E-2</c:v>
                </c:pt>
                <c:pt idx="30266">
                  <c:v>-6.2837900000000002E-2</c:v>
                </c:pt>
                <c:pt idx="30267">
                  <c:v>-6.2852900000000003E-2</c:v>
                </c:pt>
                <c:pt idx="30268">
                  <c:v>-6.2892699999999996E-2</c:v>
                </c:pt>
                <c:pt idx="30269">
                  <c:v>-6.2959399999999999E-2</c:v>
                </c:pt>
                <c:pt idx="30270">
                  <c:v>-6.3050899999999993E-2</c:v>
                </c:pt>
                <c:pt idx="30271">
                  <c:v>-6.3162200000000002E-2</c:v>
                </c:pt>
                <c:pt idx="30272">
                  <c:v>-6.3292500000000002E-2</c:v>
                </c:pt>
                <c:pt idx="30273">
                  <c:v>-6.3447299999999998E-2</c:v>
                </c:pt>
                <c:pt idx="30274">
                  <c:v>-6.3631099999999996E-2</c:v>
                </c:pt>
                <c:pt idx="30275">
                  <c:v>-6.3840599999999997E-2</c:v>
                </c:pt>
                <c:pt idx="30276">
                  <c:v>-6.4068899999999998E-2</c:v>
                </c:pt>
                <c:pt idx="30277">
                  <c:v>-6.43146E-2</c:v>
                </c:pt>
                <c:pt idx="30278">
                  <c:v>-6.4580799999999994E-2</c:v>
                </c:pt>
                <c:pt idx="30279">
                  <c:v>-6.4868700000000001E-2</c:v>
                </c:pt>
                <c:pt idx="30280">
                  <c:v>-6.5175300000000005E-2</c:v>
                </c:pt>
                <c:pt idx="30281">
                  <c:v>-6.5495499999999998E-2</c:v>
                </c:pt>
                <c:pt idx="30282">
                  <c:v>-6.5825300000000003E-2</c:v>
                </c:pt>
                <c:pt idx="30283">
                  <c:v>-6.6162899999999997E-2</c:v>
                </c:pt>
                <c:pt idx="30284">
                  <c:v>-6.6504099999999997E-2</c:v>
                </c:pt>
                <c:pt idx="30285">
                  <c:v>-6.68401E-2</c:v>
                </c:pt>
                <c:pt idx="30286">
                  <c:v>-6.7165799999999998E-2</c:v>
                </c:pt>
                <c:pt idx="30287">
                  <c:v>-6.7484799999999998E-2</c:v>
                </c:pt>
                <c:pt idx="30288">
                  <c:v>-6.7804500000000004E-2</c:v>
                </c:pt>
                <c:pt idx="30289">
                  <c:v>-6.8131200000000003E-2</c:v>
                </c:pt>
                <c:pt idx="30290">
                  <c:v>-6.8469600000000005E-2</c:v>
                </c:pt>
                <c:pt idx="30291">
                  <c:v>-6.8820900000000004E-2</c:v>
                </c:pt>
                <c:pt idx="30292">
                  <c:v>-6.9183700000000001E-2</c:v>
                </c:pt>
                <c:pt idx="30293">
                  <c:v>-6.9558900000000007E-2</c:v>
                </c:pt>
                <c:pt idx="30294">
                  <c:v>-6.9948800000000005E-2</c:v>
                </c:pt>
                <c:pt idx="30295">
                  <c:v>-7.0355299999999996E-2</c:v>
                </c:pt>
                <c:pt idx="30296">
                  <c:v>-7.07792E-2</c:v>
                </c:pt>
                <c:pt idx="30297">
                  <c:v>-7.1217199999999994E-2</c:v>
                </c:pt>
                <c:pt idx="30298">
                  <c:v>-7.16638E-2</c:v>
                </c:pt>
                <c:pt idx="30299">
                  <c:v>-7.2115799999999994E-2</c:v>
                </c:pt>
                <c:pt idx="30300">
                  <c:v>-7.2575600000000004E-2</c:v>
                </c:pt>
                <c:pt idx="30301">
                  <c:v>-7.3048000000000002E-2</c:v>
                </c:pt>
                <c:pt idx="30302">
                  <c:v>-7.3534600000000006E-2</c:v>
                </c:pt>
                <c:pt idx="30303">
                  <c:v>-7.4031399999999997E-2</c:v>
                </c:pt>
                <c:pt idx="30304">
                  <c:v>-7.4530299999999994E-2</c:v>
                </c:pt>
                <c:pt idx="30305">
                  <c:v>-7.50252E-2</c:v>
                </c:pt>
                <c:pt idx="30306">
                  <c:v>-7.5513499999999997E-2</c:v>
                </c:pt>
                <c:pt idx="30307">
                  <c:v>-7.5994400000000004E-2</c:v>
                </c:pt>
                <c:pt idx="30308">
                  <c:v>-7.6467300000000002E-2</c:v>
                </c:pt>
                <c:pt idx="30309">
                  <c:v>-7.6933699999999994E-2</c:v>
                </c:pt>
                <c:pt idx="30310">
                  <c:v>-7.7399499999999996E-2</c:v>
                </c:pt>
                <c:pt idx="30311">
                  <c:v>-7.7869800000000003E-2</c:v>
                </c:pt>
                <c:pt idx="30312">
                  <c:v>-7.8343899999999994E-2</c:v>
                </c:pt>
                <c:pt idx="30313">
                  <c:v>-7.8818799999999994E-2</c:v>
                </c:pt>
                <c:pt idx="30314">
                  <c:v>-7.9293199999999994E-2</c:v>
                </c:pt>
                <c:pt idx="30315">
                  <c:v>-7.9766299999999998E-2</c:v>
                </c:pt>
                <c:pt idx="30316">
                  <c:v>-8.0235899999999999E-2</c:v>
                </c:pt>
                <c:pt idx="30317">
                  <c:v>-8.07031E-2</c:v>
                </c:pt>
                <c:pt idx="30318">
                  <c:v>-8.1170800000000001E-2</c:v>
                </c:pt>
                <c:pt idx="30319">
                  <c:v>-8.1636799999999995E-2</c:v>
                </c:pt>
                <c:pt idx="30320">
                  <c:v>-8.2097400000000001E-2</c:v>
                </c:pt>
                <c:pt idx="30321">
                  <c:v>-8.2555600000000007E-2</c:v>
                </c:pt>
                <c:pt idx="30322">
                  <c:v>-8.3020399999999994E-2</c:v>
                </c:pt>
                <c:pt idx="30323">
                  <c:v>-8.3497500000000002E-2</c:v>
                </c:pt>
                <c:pt idx="30324">
                  <c:v>-8.3989900000000006E-2</c:v>
                </c:pt>
                <c:pt idx="30325">
                  <c:v>-8.4504099999999999E-2</c:v>
                </c:pt>
                <c:pt idx="30326">
                  <c:v>-8.5045999999999997E-2</c:v>
                </c:pt>
                <c:pt idx="30327">
                  <c:v>-8.5614399999999993E-2</c:v>
                </c:pt>
                <c:pt idx="30328">
                  <c:v>-8.6204600000000006E-2</c:v>
                </c:pt>
                <c:pt idx="30329">
                  <c:v>-8.6812600000000004E-2</c:v>
                </c:pt>
                <c:pt idx="30330">
                  <c:v>-8.7435200000000005E-2</c:v>
                </c:pt>
                <c:pt idx="30331">
                  <c:v>-8.8065500000000005E-2</c:v>
                </c:pt>
                <c:pt idx="30332">
                  <c:v>-8.8697200000000004E-2</c:v>
                </c:pt>
                <c:pt idx="30333">
                  <c:v>-8.9334300000000005E-2</c:v>
                </c:pt>
                <c:pt idx="30334">
                  <c:v>-8.9989E-2</c:v>
                </c:pt>
                <c:pt idx="30335">
                  <c:v>-9.0669799999999995E-2</c:v>
                </c:pt>
                <c:pt idx="30336">
                  <c:v>-9.1378699999999993E-2</c:v>
                </c:pt>
                <c:pt idx="30337">
                  <c:v>-9.2114699999999994E-2</c:v>
                </c:pt>
                <c:pt idx="30338">
                  <c:v>-9.2875399999999997E-2</c:v>
                </c:pt>
                <c:pt idx="30339">
                  <c:v>-9.3656199999999995E-2</c:v>
                </c:pt>
                <c:pt idx="30340">
                  <c:v>-9.4452599999999998E-2</c:v>
                </c:pt>
                <c:pt idx="30341">
                  <c:v>-9.5264600000000005E-2</c:v>
                </c:pt>
                <c:pt idx="30342">
                  <c:v>-9.6095E-2</c:v>
                </c:pt>
                <c:pt idx="30343">
                  <c:v>-9.6949199999999999E-2</c:v>
                </c:pt>
                <c:pt idx="30344">
                  <c:v>-9.7832199999999994E-2</c:v>
                </c:pt>
                <c:pt idx="30345">
                  <c:v>-9.8744700000000005E-2</c:v>
                </c:pt>
                <c:pt idx="30346">
                  <c:v>-9.9687899999999996E-2</c:v>
                </c:pt>
                <c:pt idx="30347">
                  <c:v>-0.100665</c:v>
                </c:pt>
                <c:pt idx="30348">
                  <c:v>-0.10167900000000001</c:v>
                </c:pt>
                <c:pt idx="30349">
                  <c:v>-0.102729</c:v>
                </c:pt>
                <c:pt idx="30350">
                  <c:v>-0.103815</c:v>
                </c:pt>
                <c:pt idx="30351">
                  <c:v>-0.104937</c:v>
                </c:pt>
                <c:pt idx="30352">
                  <c:v>-0.106101</c:v>
                </c:pt>
                <c:pt idx="30353">
                  <c:v>-0.107305</c:v>
                </c:pt>
                <c:pt idx="30354">
                  <c:v>-0.108544</c:v>
                </c:pt>
                <c:pt idx="30355">
                  <c:v>-0.10981200000000001</c:v>
                </c:pt>
                <c:pt idx="30356">
                  <c:v>-0.111109</c:v>
                </c:pt>
                <c:pt idx="30357">
                  <c:v>-0.112443</c:v>
                </c:pt>
                <c:pt idx="30358">
                  <c:v>-0.113817</c:v>
                </c:pt>
                <c:pt idx="30359">
                  <c:v>-0.115228</c:v>
                </c:pt>
                <c:pt idx="30360">
                  <c:v>-0.116676</c:v>
                </c:pt>
                <c:pt idx="30361">
                  <c:v>-0.11816500000000001</c:v>
                </c:pt>
                <c:pt idx="30362">
                  <c:v>-0.119696</c:v>
                </c:pt>
                <c:pt idx="30363">
                  <c:v>-0.121269</c:v>
                </c:pt>
                <c:pt idx="30364">
                  <c:v>-0.122881</c:v>
                </c:pt>
                <c:pt idx="30365">
                  <c:v>-0.12453400000000001</c:v>
                </c:pt>
                <c:pt idx="30366">
                  <c:v>-0.126224</c:v>
                </c:pt>
                <c:pt idx="30367">
                  <c:v>-0.12794800000000001</c:v>
                </c:pt>
                <c:pt idx="30368">
                  <c:v>-0.12970499999999999</c:v>
                </c:pt>
                <c:pt idx="30369">
                  <c:v>-0.13150100000000001</c:v>
                </c:pt>
                <c:pt idx="30370">
                  <c:v>-0.13334299999999999</c:v>
                </c:pt>
                <c:pt idx="30371">
                  <c:v>-0.13523099999999999</c:v>
                </c:pt>
                <c:pt idx="30372">
                  <c:v>-0.137156</c:v>
                </c:pt>
                <c:pt idx="30373">
                  <c:v>-0.13910600000000001</c:v>
                </c:pt>
                <c:pt idx="30374">
                  <c:v>-0.141072</c:v>
                </c:pt>
                <c:pt idx="30375">
                  <c:v>-0.14304900000000001</c:v>
                </c:pt>
                <c:pt idx="30376">
                  <c:v>-0.145035</c:v>
                </c:pt>
                <c:pt idx="30377">
                  <c:v>-0.14704100000000001</c:v>
                </c:pt>
                <c:pt idx="30378">
                  <c:v>-0.14906900000000001</c:v>
                </c:pt>
                <c:pt idx="30379">
                  <c:v>-0.151117</c:v>
                </c:pt>
                <c:pt idx="30380">
                  <c:v>-0.15317800000000001</c:v>
                </c:pt>
                <c:pt idx="30381">
                  <c:v>-0.15526100000000001</c:v>
                </c:pt>
                <c:pt idx="30382">
                  <c:v>-0.15737599999999999</c:v>
                </c:pt>
                <c:pt idx="30383">
                  <c:v>-0.15953100000000001</c:v>
                </c:pt>
                <c:pt idx="30384">
                  <c:v>-0.16172600000000001</c:v>
                </c:pt>
                <c:pt idx="30385">
                  <c:v>-0.16395999999999999</c:v>
                </c:pt>
                <c:pt idx="30386">
                  <c:v>-0.16623299999999999</c:v>
                </c:pt>
                <c:pt idx="30387">
                  <c:v>-0.168543</c:v>
                </c:pt>
                <c:pt idx="30388">
                  <c:v>-0.17088999999999999</c:v>
                </c:pt>
                <c:pt idx="30389">
                  <c:v>-0.17326800000000001</c:v>
                </c:pt>
                <c:pt idx="30390">
                  <c:v>-0.17567199999999999</c:v>
                </c:pt>
                <c:pt idx="30391">
                  <c:v>-0.17809</c:v>
                </c:pt>
                <c:pt idx="30392">
                  <c:v>-0.18051400000000001</c:v>
                </c:pt>
                <c:pt idx="30393">
                  <c:v>-0.18293100000000001</c:v>
                </c:pt>
                <c:pt idx="30394">
                  <c:v>-0.185333</c:v>
                </c:pt>
                <c:pt idx="30395">
                  <c:v>-0.187718</c:v>
                </c:pt>
                <c:pt idx="30396">
                  <c:v>-0.190078</c:v>
                </c:pt>
                <c:pt idx="30397">
                  <c:v>-0.19240599999999999</c:v>
                </c:pt>
                <c:pt idx="30398">
                  <c:v>-0.19470399999999999</c:v>
                </c:pt>
                <c:pt idx="30399">
                  <c:v>-0.19697799999999999</c:v>
                </c:pt>
                <c:pt idx="30400">
                  <c:v>-0.199236</c:v>
                </c:pt>
                <c:pt idx="30401">
                  <c:v>-0.201483</c:v>
                </c:pt>
                <c:pt idx="30402">
                  <c:v>-0.20371800000000001</c:v>
                </c:pt>
                <c:pt idx="30403">
                  <c:v>-0.20593800000000001</c:v>
                </c:pt>
                <c:pt idx="30404">
                  <c:v>-0.20813200000000001</c:v>
                </c:pt>
                <c:pt idx="30405">
                  <c:v>-0.21029800000000001</c:v>
                </c:pt>
                <c:pt idx="30406">
                  <c:v>-0.21243799999999999</c:v>
                </c:pt>
                <c:pt idx="30407">
                  <c:v>-0.21454899999999999</c:v>
                </c:pt>
                <c:pt idx="30408">
                  <c:v>-0.21662799999999999</c:v>
                </c:pt>
                <c:pt idx="30409">
                  <c:v>-0.21867600000000001</c:v>
                </c:pt>
                <c:pt idx="30410">
                  <c:v>-0.22070699999999999</c:v>
                </c:pt>
                <c:pt idx="30411">
                  <c:v>-0.22273000000000001</c:v>
                </c:pt>
                <c:pt idx="30412">
                  <c:v>-0.224747</c:v>
                </c:pt>
                <c:pt idx="30413">
                  <c:v>-0.22675600000000001</c:v>
                </c:pt>
                <c:pt idx="30414">
                  <c:v>-0.22875499999999999</c:v>
                </c:pt>
                <c:pt idx="30415">
                  <c:v>-0.230742</c:v>
                </c:pt>
                <c:pt idx="30416">
                  <c:v>-0.232709</c:v>
                </c:pt>
                <c:pt idx="30417">
                  <c:v>-0.23465</c:v>
                </c:pt>
                <c:pt idx="30418">
                  <c:v>-0.236564</c:v>
                </c:pt>
                <c:pt idx="30419">
                  <c:v>-0.23844899999999999</c:v>
                </c:pt>
                <c:pt idx="30420">
                  <c:v>-0.24030499999999999</c:v>
                </c:pt>
                <c:pt idx="30421">
                  <c:v>-0.24213100000000001</c:v>
                </c:pt>
                <c:pt idx="30422">
                  <c:v>-0.24392800000000001</c:v>
                </c:pt>
                <c:pt idx="30423">
                  <c:v>-0.24568799999999999</c:v>
                </c:pt>
                <c:pt idx="30424">
                  <c:v>-0.24739900000000001</c:v>
                </c:pt>
                <c:pt idx="30425">
                  <c:v>-0.249057</c:v>
                </c:pt>
                <c:pt idx="30426">
                  <c:v>-0.25066699999999997</c:v>
                </c:pt>
                <c:pt idx="30427">
                  <c:v>-0.25223699999999999</c:v>
                </c:pt>
                <c:pt idx="30428">
                  <c:v>-0.25376900000000002</c:v>
                </c:pt>
                <c:pt idx="30429">
                  <c:v>-0.25526399999999999</c:v>
                </c:pt>
                <c:pt idx="30430">
                  <c:v>-0.25672600000000001</c:v>
                </c:pt>
                <c:pt idx="30431">
                  <c:v>-0.25815700000000003</c:v>
                </c:pt>
                <c:pt idx="30432">
                  <c:v>-0.25955699999999998</c:v>
                </c:pt>
                <c:pt idx="30433">
                  <c:v>-0.26092599999999999</c:v>
                </c:pt>
                <c:pt idx="30434">
                  <c:v>-0.26226899999999997</c:v>
                </c:pt>
                <c:pt idx="30435">
                  <c:v>-0.26358700000000002</c:v>
                </c:pt>
                <c:pt idx="30436">
                  <c:v>-0.26486900000000002</c:v>
                </c:pt>
                <c:pt idx="30437">
                  <c:v>-0.26610400000000001</c:v>
                </c:pt>
                <c:pt idx="30438">
                  <c:v>-0.267295</c:v>
                </c:pt>
                <c:pt idx="30439">
                  <c:v>-0.26844600000000002</c:v>
                </c:pt>
                <c:pt idx="30440">
                  <c:v>-0.269563</c:v>
                </c:pt>
                <c:pt idx="30441">
                  <c:v>-0.270644</c:v>
                </c:pt>
                <c:pt idx="30442">
                  <c:v>-0.27167799999999998</c:v>
                </c:pt>
                <c:pt idx="30443">
                  <c:v>-0.27266000000000001</c:v>
                </c:pt>
                <c:pt idx="30444">
                  <c:v>-0.273592</c:v>
                </c:pt>
                <c:pt idx="30445">
                  <c:v>-0.274476</c:v>
                </c:pt>
                <c:pt idx="30446">
                  <c:v>-0.27531499999999998</c:v>
                </c:pt>
                <c:pt idx="30447">
                  <c:v>-0.27611200000000002</c:v>
                </c:pt>
                <c:pt idx="30448">
                  <c:v>-0.276866</c:v>
                </c:pt>
                <c:pt idx="30449">
                  <c:v>-0.27757300000000001</c:v>
                </c:pt>
                <c:pt idx="30450">
                  <c:v>-0.27823199999999998</c:v>
                </c:pt>
                <c:pt idx="30451">
                  <c:v>-0.27884900000000001</c:v>
                </c:pt>
                <c:pt idx="30452">
                  <c:v>-0.279422</c:v>
                </c:pt>
                <c:pt idx="30453">
                  <c:v>-0.27994400000000003</c:v>
                </c:pt>
                <c:pt idx="30454">
                  <c:v>-0.280414</c:v>
                </c:pt>
                <c:pt idx="30455">
                  <c:v>-0.28083599999999997</c:v>
                </c:pt>
                <c:pt idx="30456">
                  <c:v>-0.28120899999999999</c:v>
                </c:pt>
                <c:pt idx="30457">
                  <c:v>-0.28152199999999999</c:v>
                </c:pt>
                <c:pt idx="30458">
                  <c:v>-0.28177000000000002</c:v>
                </c:pt>
                <c:pt idx="30459">
                  <c:v>-0.28195100000000001</c:v>
                </c:pt>
                <c:pt idx="30460">
                  <c:v>-0.28206100000000001</c:v>
                </c:pt>
                <c:pt idx="30461">
                  <c:v>-0.28209499999999998</c:v>
                </c:pt>
                <c:pt idx="30462">
                  <c:v>-0.282053</c:v>
                </c:pt>
                <c:pt idx="30463">
                  <c:v>-0.28193800000000002</c:v>
                </c:pt>
                <c:pt idx="30464">
                  <c:v>-0.281748</c:v>
                </c:pt>
                <c:pt idx="30465">
                  <c:v>-0.28148200000000001</c:v>
                </c:pt>
                <c:pt idx="30466">
                  <c:v>-0.28114099999999997</c:v>
                </c:pt>
                <c:pt idx="30467">
                  <c:v>-0.28072799999999998</c:v>
                </c:pt>
                <c:pt idx="30468">
                  <c:v>-0.28024500000000002</c:v>
                </c:pt>
                <c:pt idx="30469">
                  <c:v>-0.27970200000000001</c:v>
                </c:pt>
                <c:pt idx="30470">
                  <c:v>-0.279111</c:v>
                </c:pt>
                <c:pt idx="30471">
                  <c:v>-0.27848600000000001</c:v>
                </c:pt>
                <c:pt idx="30472">
                  <c:v>-0.277837</c:v>
                </c:pt>
                <c:pt idx="30473">
                  <c:v>-0.277167</c:v>
                </c:pt>
                <c:pt idx="30474">
                  <c:v>-0.27647300000000002</c:v>
                </c:pt>
                <c:pt idx="30475">
                  <c:v>-0.27574100000000001</c:v>
                </c:pt>
                <c:pt idx="30476">
                  <c:v>-0.27495999999999998</c:v>
                </c:pt>
                <c:pt idx="30477">
                  <c:v>-0.27413100000000001</c:v>
                </c:pt>
                <c:pt idx="30478">
                  <c:v>-0.27326800000000001</c:v>
                </c:pt>
                <c:pt idx="30479">
                  <c:v>-0.27238400000000001</c:v>
                </c:pt>
                <c:pt idx="30480">
                  <c:v>-0.27147700000000002</c:v>
                </c:pt>
                <c:pt idx="30481">
                  <c:v>-0.27052799999999999</c:v>
                </c:pt>
                <c:pt idx="30482">
                  <c:v>-0.26952100000000001</c:v>
                </c:pt>
                <c:pt idx="30483">
                  <c:v>-0.26844899999999999</c:v>
                </c:pt>
                <c:pt idx="30484">
                  <c:v>-0.26731500000000002</c:v>
                </c:pt>
                <c:pt idx="30485">
                  <c:v>-0.26611899999999999</c:v>
                </c:pt>
                <c:pt idx="30486">
                  <c:v>-0.26486199999999999</c:v>
                </c:pt>
                <c:pt idx="30487">
                  <c:v>-0.26355600000000001</c:v>
                </c:pt>
                <c:pt idx="30488">
                  <c:v>-0.26221299999999997</c:v>
                </c:pt>
                <c:pt idx="30489">
                  <c:v>-0.26083899999999999</c:v>
                </c:pt>
                <c:pt idx="30490">
                  <c:v>-0.259436</c:v>
                </c:pt>
                <c:pt idx="30491">
                  <c:v>-0.25800899999999999</c:v>
                </c:pt>
                <c:pt idx="30492">
                  <c:v>-0.25655800000000001</c:v>
                </c:pt>
                <c:pt idx="30493">
                  <c:v>-0.25508399999999998</c:v>
                </c:pt>
                <c:pt idx="30494">
                  <c:v>-0.25358700000000001</c:v>
                </c:pt>
                <c:pt idx="30495">
                  <c:v>-0.25207400000000002</c:v>
                </c:pt>
                <c:pt idx="30496">
                  <c:v>-0.25054100000000001</c:v>
                </c:pt>
                <c:pt idx="30497">
                  <c:v>-0.24898899999999999</c:v>
                </c:pt>
                <c:pt idx="30498">
                  <c:v>-0.24742500000000001</c:v>
                </c:pt>
                <c:pt idx="30499">
                  <c:v>-0.245863</c:v>
                </c:pt>
                <c:pt idx="30500">
                  <c:v>-0.244308</c:v>
                </c:pt>
                <c:pt idx="30501">
                  <c:v>-0.242755</c:v>
                </c:pt>
                <c:pt idx="30502">
                  <c:v>-0.2412</c:v>
                </c:pt>
                <c:pt idx="30503">
                  <c:v>-0.23963799999999999</c:v>
                </c:pt>
                <c:pt idx="30504">
                  <c:v>-0.238064</c:v>
                </c:pt>
                <c:pt idx="30505">
                  <c:v>-0.23647599999999999</c:v>
                </c:pt>
                <c:pt idx="30506">
                  <c:v>-0.23488100000000001</c:v>
                </c:pt>
                <c:pt idx="30507">
                  <c:v>-0.233288</c:v>
                </c:pt>
                <c:pt idx="30508">
                  <c:v>-0.23169999999999999</c:v>
                </c:pt>
                <c:pt idx="30509">
                  <c:v>-0.230105</c:v>
                </c:pt>
                <c:pt idx="30510">
                  <c:v>-0.22848599999999999</c:v>
                </c:pt>
                <c:pt idx="30511">
                  <c:v>-0.22683400000000001</c:v>
                </c:pt>
                <c:pt idx="30512">
                  <c:v>-0.22516</c:v>
                </c:pt>
                <c:pt idx="30513">
                  <c:v>-0.22348299999999999</c:v>
                </c:pt>
                <c:pt idx="30514">
                  <c:v>-0.22181899999999999</c:v>
                </c:pt>
                <c:pt idx="30515">
                  <c:v>-0.22017800000000001</c:v>
                </c:pt>
                <c:pt idx="30516">
                  <c:v>-0.21856400000000001</c:v>
                </c:pt>
                <c:pt idx="30517">
                  <c:v>-0.21697900000000001</c:v>
                </c:pt>
                <c:pt idx="30518">
                  <c:v>-0.21542900000000001</c:v>
                </c:pt>
                <c:pt idx="30519">
                  <c:v>-0.21390700000000001</c:v>
                </c:pt>
                <c:pt idx="30520">
                  <c:v>-0.21240800000000001</c:v>
                </c:pt>
                <c:pt idx="30521">
                  <c:v>-0.21093899999999999</c:v>
                </c:pt>
                <c:pt idx="30522">
                  <c:v>-0.209508</c:v>
                </c:pt>
                <c:pt idx="30523">
                  <c:v>-0.20812</c:v>
                </c:pt>
                <c:pt idx="30524">
                  <c:v>-0.20677400000000001</c:v>
                </c:pt>
                <c:pt idx="30525">
                  <c:v>-0.20547199999999999</c:v>
                </c:pt>
                <c:pt idx="30526">
                  <c:v>-0.204212</c:v>
                </c:pt>
                <c:pt idx="30527">
                  <c:v>-0.202984</c:v>
                </c:pt>
                <c:pt idx="30528">
                  <c:v>-0.20177999999999999</c:v>
                </c:pt>
                <c:pt idx="30529">
                  <c:v>-0.200596</c:v>
                </c:pt>
                <c:pt idx="30530">
                  <c:v>-0.199433</c:v>
                </c:pt>
                <c:pt idx="30531">
                  <c:v>-0.198296</c:v>
                </c:pt>
                <c:pt idx="30532">
                  <c:v>-0.197187</c:v>
                </c:pt>
                <c:pt idx="30533">
                  <c:v>-0.196106</c:v>
                </c:pt>
                <c:pt idx="30534">
                  <c:v>-0.195049</c:v>
                </c:pt>
                <c:pt idx="30535">
                  <c:v>-0.194022</c:v>
                </c:pt>
                <c:pt idx="30536">
                  <c:v>-0.19303899999999999</c:v>
                </c:pt>
                <c:pt idx="30537">
                  <c:v>-0.19210199999999999</c:v>
                </c:pt>
                <c:pt idx="30538">
                  <c:v>-0.19120500000000001</c:v>
                </c:pt>
                <c:pt idx="30539">
                  <c:v>-0.19034200000000001</c:v>
                </c:pt>
                <c:pt idx="30540">
                  <c:v>-0.18951499999999999</c:v>
                </c:pt>
                <c:pt idx="30541">
                  <c:v>-0.18872700000000001</c:v>
                </c:pt>
                <c:pt idx="30542">
                  <c:v>-0.18798000000000001</c:v>
                </c:pt>
                <c:pt idx="30543">
                  <c:v>-0.18728</c:v>
                </c:pt>
                <c:pt idx="30544">
                  <c:v>-0.18662699999999999</c:v>
                </c:pt>
                <c:pt idx="30545">
                  <c:v>-0.18601899999999999</c:v>
                </c:pt>
                <c:pt idx="30546">
                  <c:v>-0.18545700000000001</c:v>
                </c:pt>
                <c:pt idx="30547">
                  <c:v>-0.184948</c:v>
                </c:pt>
                <c:pt idx="30548">
                  <c:v>-0.18449299999999999</c:v>
                </c:pt>
                <c:pt idx="30549">
                  <c:v>-0.18409400000000001</c:v>
                </c:pt>
                <c:pt idx="30550">
                  <c:v>-0.18376100000000001</c:v>
                </c:pt>
                <c:pt idx="30551">
                  <c:v>-0.18349599999999999</c:v>
                </c:pt>
                <c:pt idx="30552">
                  <c:v>-0.18329899999999999</c:v>
                </c:pt>
                <c:pt idx="30553">
                  <c:v>-0.18317</c:v>
                </c:pt>
                <c:pt idx="30554">
                  <c:v>-0.183118</c:v>
                </c:pt>
                <c:pt idx="30555">
                  <c:v>-0.183143</c:v>
                </c:pt>
                <c:pt idx="30556">
                  <c:v>-0.18323500000000001</c:v>
                </c:pt>
                <c:pt idx="30557">
                  <c:v>-0.18338399999999999</c:v>
                </c:pt>
                <c:pt idx="30558">
                  <c:v>-0.18359400000000001</c:v>
                </c:pt>
                <c:pt idx="30559">
                  <c:v>-0.18387200000000001</c:v>
                </c:pt>
                <c:pt idx="30560">
                  <c:v>-0.18421399999999999</c:v>
                </c:pt>
                <c:pt idx="30561">
                  <c:v>-0.184611</c:v>
                </c:pt>
                <c:pt idx="30562">
                  <c:v>-0.185055</c:v>
                </c:pt>
                <c:pt idx="30563">
                  <c:v>-0.18553800000000001</c:v>
                </c:pt>
                <c:pt idx="30564">
                  <c:v>-0.18605099999999999</c:v>
                </c:pt>
                <c:pt idx="30565">
                  <c:v>-0.18660099999999999</c:v>
                </c:pt>
                <c:pt idx="30566">
                  <c:v>-0.18720600000000001</c:v>
                </c:pt>
                <c:pt idx="30567">
                  <c:v>-0.18787799999999999</c:v>
                </c:pt>
                <c:pt idx="30568">
                  <c:v>-0.188615</c:v>
                </c:pt>
                <c:pt idx="30569">
                  <c:v>-0.18940299999999999</c:v>
                </c:pt>
                <c:pt idx="30570">
                  <c:v>-0.19022800000000001</c:v>
                </c:pt>
                <c:pt idx="30571">
                  <c:v>-0.19108900000000001</c:v>
                </c:pt>
                <c:pt idx="30572">
                  <c:v>-0.19198799999999999</c:v>
                </c:pt>
                <c:pt idx="30573">
                  <c:v>-0.19292500000000001</c:v>
                </c:pt>
                <c:pt idx="30574">
                  <c:v>-0.19389600000000001</c:v>
                </c:pt>
                <c:pt idx="30575">
                  <c:v>-0.194908</c:v>
                </c:pt>
                <c:pt idx="30576">
                  <c:v>-0.19597300000000001</c:v>
                </c:pt>
                <c:pt idx="30577">
                  <c:v>-0.197102</c:v>
                </c:pt>
                <c:pt idx="30578">
                  <c:v>-0.198292</c:v>
                </c:pt>
                <c:pt idx="30579">
                  <c:v>-0.19953399999999999</c:v>
                </c:pt>
                <c:pt idx="30580">
                  <c:v>-0.200822</c:v>
                </c:pt>
                <c:pt idx="30581">
                  <c:v>-0.202153</c:v>
                </c:pt>
                <c:pt idx="30582">
                  <c:v>-0.20352999999999999</c:v>
                </c:pt>
                <c:pt idx="30583">
                  <c:v>-0.204958</c:v>
                </c:pt>
                <c:pt idx="30584">
                  <c:v>-0.20643400000000001</c:v>
                </c:pt>
                <c:pt idx="30585">
                  <c:v>-0.207954</c:v>
                </c:pt>
                <c:pt idx="30586">
                  <c:v>-0.20951700000000001</c:v>
                </c:pt>
                <c:pt idx="30587">
                  <c:v>-0.211118</c:v>
                </c:pt>
                <c:pt idx="30588">
                  <c:v>-0.212751</c:v>
                </c:pt>
                <c:pt idx="30589">
                  <c:v>-0.21440799999999999</c:v>
                </c:pt>
                <c:pt idx="30590">
                  <c:v>-0.216082</c:v>
                </c:pt>
                <c:pt idx="30591">
                  <c:v>-0.21776200000000001</c:v>
                </c:pt>
                <c:pt idx="30592">
                  <c:v>-0.219446</c:v>
                </c:pt>
                <c:pt idx="30593">
                  <c:v>-0.22112999999999999</c:v>
                </c:pt>
                <c:pt idx="30594">
                  <c:v>-0.22282299999999999</c:v>
                </c:pt>
                <c:pt idx="30595">
                  <c:v>-0.22453600000000001</c:v>
                </c:pt>
                <c:pt idx="30596">
                  <c:v>-0.226274</c:v>
                </c:pt>
                <c:pt idx="30597">
                  <c:v>-0.228023</c:v>
                </c:pt>
                <c:pt idx="30598">
                  <c:v>-0.229765</c:v>
                </c:pt>
                <c:pt idx="30599">
                  <c:v>-0.23149800000000001</c:v>
                </c:pt>
                <c:pt idx="30600">
                  <c:v>-0.23322599999999999</c:v>
                </c:pt>
                <c:pt idx="30601">
                  <c:v>-0.23495099999999999</c:v>
                </c:pt>
                <c:pt idx="30602">
                  <c:v>-0.236674</c:v>
                </c:pt>
                <c:pt idx="30603">
                  <c:v>-0.23839199999999999</c:v>
                </c:pt>
                <c:pt idx="30604">
                  <c:v>-0.24010400000000001</c:v>
                </c:pt>
                <c:pt idx="30605">
                  <c:v>-0.241808</c:v>
                </c:pt>
                <c:pt idx="30606">
                  <c:v>-0.243505</c:v>
                </c:pt>
                <c:pt idx="30607">
                  <c:v>-0.245195</c:v>
                </c:pt>
                <c:pt idx="30608">
                  <c:v>-0.24687400000000001</c:v>
                </c:pt>
                <c:pt idx="30609">
                  <c:v>-0.24854000000000001</c:v>
                </c:pt>
                <c:pt idx="30610">
                  <c:v>-0.25019999999999998</c:v>
                </c:pt>
                <c:pt idx="30611">
                  <c:v>-0.25185600000000002</c:v>
                </c:pt>
                <c:pt idx="30612">
                  <c:v>-0.25350099999999998</c:v>
                </c:pt>
                <c:pt idx="30613">
                  <c:v>-0.25512200000000002</c:v>
                </c:pt>
                <c:pt idx="30614">
                  <c:v>-0.25670999999999999</c:v>
                </c:pt>
                <c:pt idx="30615">
                  <c:v>-0.25826100000000002</c:v>
                </c:pt>
                <c:pt idx="30616">
                  <c:v>-0.25977899999999998</c:v>
                </c:pt>
                <c:pt idx="30617">
                  <c:v>-0.261268</c:v>
                </c:pt>
                <c:pt idx="30618">
                  <c:v>-0.26272699999999999</c:v>
                </c:pt>
                <c:pt idx="30619">
                  <c:v>-0.264156</c:v>
                </c:pt>
                <c:pt idx="30620">
                  <c:v>-0.26555200000000001</c:v>
                </c:pt>
                <c:pt idx="30621">
                  <c:v>-0.26690700000000001</c:v>
                </c:pt>
                <c:pt idx="30622">
                  <c:v>-0.26821200000000001</c:v>
                </c:pt>
                <c:pt idx="30623">
                  <c:v>-0.26946100000000001</c:v>
                </c:pt>
                <c:pt idx="30624">
                  <c:v>-0.27065099999999997</c:v>
                </c:pt>
                <c:pt idx="30625">
                  <c:v>-0.27177600000000002</c:v>
                </c:pt>
                <c:pt idx="30626">
                  <c:v>-0.272837</c:v>
                </c:pt>
                <c:pt idx="30627">
                  <c:v>-0.27384199999999997</c:v>
                </c:pt>
                <c:pt idx="30628">
                  <c:v>-0.27479799999999999</c:v>
                </c:pt>
                <c:pt idx="30629">
                  <c:v>-0.27570800000000001</c:v>
                </c:pt>
                <c:pt idx="30630">
                  <c:v>-0.27656999999999998</c:v>
                </c:pt>
                <c:pt idx="30631">
                  <c:v>-0.27738400000000002</c:v>
                </c:pt>
                <c:pt idx="30632">
                  <c:v>-0.27814899999999998</c:v>
                </c:pt>
                <c:pt idx="30633">
                  <c:v>-0.278864</c:v>
                </c:pt>
                <c:pt idx="30634">
                  <c:v>-0.27952399999999999</c:v>
                </c:pt>
                <c:pt idx="30635">
                  <c:v>-0.28013199999999999</c:v>
                </c:pt>
                <c:pt idx="30636">
                  <c:v>-0.280696</c:v>
                </c:pt>
                <c:pt idx="30637">
                  <c:v>-0.281221</c:v>
                </c:pt>
                <c:pt idx="30638">
                  <c:v>-0.28170400000000001</c:v>
                </c:pt>
                <c:pt idx="30639">
                  <c:v>-0.282142</c:v>
                </c:pt>
                <c:pt idx="30640">
                  <c:v>-0.28253499999999998</c:v>
                </c:pt>
                <c:pt idx="30641">
                  <c:v>-0.28288000000000002</c:v>
                </c:pt>
                <c:pt idx="30642">
                  <c:v>-0.28317500000000001</c:v>
                </c:pt>
                <c:pt idx="30643">
                  <c:v>-0.28342200000000001</c:v>
                </c:pt>
                <c:pt idx="30644">
                  <c:v>-0.28362599999999999</c:v>
                </c:pt>
                <c:pt idx="30645">
                  <c:v>-0.28378399999999998</c:v>
                </c:pt>
                <c:pt idx="30646">
                  <c:v>-0.28389300000000001</c:v>
                </c:pt>
                <c:pt idx="30647">
                  <c:v>-0.28395300000000001</c:v>
                </c:pt>
                <c:pt idx="30648">
                  <c:v>-0.28396300000000002</c:v>
                </c:pt>
                <c:pt idx="30649">
                  <c:v>-0.28392400000000001</c:v>
                </c:pt>
                <c:pt idx="30650">
                  <c:v>-0.28383399999999998</c:v>
                </c:pt>
                <c:pt idx="30651">
                  <c:v>-0.28369699999999998</c:v>
                </c:pt>
                <c:pt idx="30652">
                  <c:v>-0.28351399999999999</c:v>
                </c:pt>
                <c:pt idx="30653">
                  <c:v>-0.28328700000000001</c:v>
                </c:pt>
                <c:pt idx="30654">
                  <c:v>-0.28301799999999999</c:v>
                </c:pt>
                <c:pt idx="30655">
                  <c:v>-0.28270299999999998</c:v>
                </c:pt>
                <c:pt idx="30656">
                  <c:v>-0.28233799999999998</c:v>
                </c:pt>
                <c:pt idx="30657">
                  <c:v>-0.28192200000000001</c:v>
                </c:pt>
                <c:pt idx="30658">
                  <c:v>-0.28145900000000001</c:v>
                </c:pt>
                <c:pt idx="30659">
                  <c:v>-0.28096100000000002</c:v>
                </c:pt>
                <c:pt idx="30660">
                  <c:v>-0.28043499999999999</c:v>
                </c:pt>
                <c:pt idx="30661">
                  <c:v>-0.27988200000000002</c:v>
                </c:pt>
                <c:pt idx="30662">
                  <c:v>-0.27929900000000002</c:v>
                </c:pt>
                <c:pt idx="30663">
                  <c:v>-0.27868999999999999</c:v>
                </c:pt>
                <c:pt idx="30664">
                  <c:v>-0.27806500000000001</c:v>
                </c:pt>
                <c:pt idx="30665">
                  <c:v>-0.27738800000000002</c:v>
                </c:pt>
                <c:pt idx="30666">
                  <c:v>-0.27661000000000002</c:v>
                </c:pt>
                <c:pt idx="30667">
                  <c:v>-0.27576200000000001</c:v>
                </c:pt>
                <c:pt idx="30668">
                  <c:v>-0.27490999999999999</c:v>
                </c:pt>
                <c:pt idx="30669">
                  <c:v>-0.27404299999999998</c:v>
                </c:pt>
                <c:pt idx="30670">
                  <c:v>-0.27313799999999999</c:v>
                </c:pt>
                <c:pt idx="30671">
                  <c:v>-0.27221200000000001</c:v>
                </c:pt>
                <c:pt idx="30672">
                  <c:v>-0.27128000000000002</c:v>
                </c:pt>
                <c:pt idx="30673">
                  <c:v>-0.270339</c:v>
                </c:pt>
                <c:pt idx="30674">
                  <c:v>-0.26938400000000001</c:v>
                </c:pt>
                <c:pt idx="30675">
                  <c:v>-0.26841399999999999</c:v>
                </c:pt>
                <c:pt idx="30676">
                  <c:v>-0.267428</c:v>
                </c:pt>
                <c:pt idx="30677">
                  <c:v>-0.26642900000000003</c:v>
                </c:pt>
                <c:pt idx="30678">
                  <c:v>-0.26541999999999999</c:v>
                </c:pt>
                <c:pt idx="30679">
                  <c:v>-0.264405</c:v>
                </c:pt>
                <c:pt idx="30680">
                  <c:v>-0.26338499999999998</c:v>
                </c:pt>
                <c:pt idx="30681">
                  <c:v>-0.26235700000000001</c:v>
                </c:pt>
                <c:pt idx="30682">
                  <c:v>-0.261322</c:v>
                </c:pt>
                <c:pt idx="30683">
                  <c:v>-0.26028299999999999</c:v>
                </c:pt>
                <c:pt idx="30684">
                  <c:v>-0.25924700000000001</c:v>
                </c:pt>
                <c:pt idx="30685">
                  <c:v>-0.258214</c:v>
                </c:pt>
                <c:pt idx="30686">
                  <c:v>-0.257185</c:v>
                </c:pt>
                <c:pt idx="30687">
                  <c:v>-0.256164</c:v>
                </c:pt>
                <c:pt idx="30688">
                  <c:v>-0.25515300000000002</c:v>
                </c:pt>
                <c:pt idx="30689">
                  <c:v>-0.25415300000000002</c:v>
                </c:pt>
                <c:pt idx="30690">
                  <c:v>-0.25315799999999999</c:v>
                </c:pt>
                <c:pt idx="30691">
                  <c:v>-0.25216499999999997</c:v>
                </c:pt>
                <c:pt idx="30692">
                  <c:v>-0.25117800000000001</c:v>
                </c:pt>
                <c:pt idx="30693">
                  <c:v>-0.25020199999999998</c:v>
                </c:pt>
                <c:pt idx="30694">
                  <c:v>-0.24923300000000001</c:v>
                </c:pt>
                <c:pt idx="30695">
                  <c:v>-0.24827099999999999</c:v>
                </c:pt>
                <c:pt idx="30696">
                  <c:v>-0.24732199999999999</c:v>
                </c:pt>
                <c:pt idx="30697">
                  <c:v>-0.24639</c:v>
                </c:pt>
                <c:pt idx="30698">
                  <c:v>-0.24547099999999999</c:v>
                </c:pt>
                <c:pt idx="30699">
                  <c:v>-0.244559</c:v>
                </c:pt>
                <c:pt idx="30700">
                  <c:v>-0.243645</c:v>
                </c:pt>
                <c:pt idx="30701">
                  <c:v>-0.24272299999999999</c:v>
                </c:pt>
                <c:pt idx="30702">
                  <c:v>-0.24179500000000001</c:v>
                </c:pt>
                <c:pt idx="30703">
                  <c:v>-0.240873</c:v>
                </c:pt>
                <c:pt idx="30704">
                  <c:v>-0.23996899999999999</c:v>
                </c:pt>
                <c:pt idx="30705">
                  <c:v>-0.23908799999999999</c:v>
                </c:pt>
                <c:pt idx="30706">
                  <c:v>-0.23822199999999999</c:v>
                </c:pt>
                <c:pt idx="30707">
                  <c:v>-0.23735700000000001</c:v>
                </c:pt>
                <c:pt idx="30708">
                  <c:v>-0.236484</c:v>
                </c:pt>
                <c:pt idx="30709">
                  <c:v>-0.235598</c:v>
                </c:pt>
                <c:pt idx="30710">
                  <c:v>-0.23469899999999999</c:v>
                </c:pt>
                <c:pt idx="30711">
                  <c:v>-0.23378199999999999</c:v>
                </c:pt>
                <c:pt idx="30712">
                  <c:v>-0.232852</c:v>
                </c:pt>
                <c:pt idx="30713">
                  <c:v>-0.23191400000000001</c:v>
                </c:pt>
                <c:pt idx="30714">
                  <c:v>-0.23096900000000001</c:v>
                </c:pt>
                <c:pt idx="30715">
                  <c:v>-0.230017</c:v>
                </c:pt>
                <c:pt idx="30716">
                  <c:v>-0.22906000000000001</c:v>
                </c:pt>
                <c:pt idx="30717">
                  <c:v>-0.228098</c:v>
                </c:pt>
                <c:pt idx="30718">
                  <c:v>-0.227135</c:v>
                </c:pt>
                <c:pt idx="30719">
                  <c:v>-0.22617499999999999</c:v>
                </c:pt>
                <c:pt idx="30720">
                  <c:v>-0.22522500000000001</c:v>
                </c:pt>
                <c:pt idx="30721">
                  <c:v>-0.22428400000000001</c:v>
                </c:pt>
                <c:pt idx="30722">
                  <c:v>-0.22334999999999999</c:v>
                </c:pt>
                <c:pt idx="30723">
                  <c:v>-0.22242100000000001</c:v>
                </c:pt>
                <c:pt idx="30724">
                  <c:v>-0.221498</c:v>
                </c:pt>
                <c:pt idx="30725">
                  <c:v>-0.22057299999999999</c:v>
                </c:pt>
                <c:pt idx="30726">
                  <c:v>-0.219635</c:v>
                </c:pt>
                <c:pt idx="30727">
                  <c:v>-0.21867500000000001</c:v>
                </c:pt>
                <c:pt idx="30728">
                  <c:v>-0.21768799999999999</c:v>
                </c:pt>
                <c:pt idx="30729">
                  <c:v>-0.216672</c:v>
                </c:pt>
                <c:pt idx="30730">
                  <c:v>-0.21563299999999999</c:v>
                </c:pt>
                <c:pt idx="30731">
                  <c:v>-0.21457100000000001</c:v>
                </c:pt>
                <c:pt idx="30732">
                  <c:v>-0.21348300000000001</c:v>
                </c:pt>
                <c:pt idx="30733">
                  <c:v>-0.212365</c:v>
                </c:pt>
                <c:pt idx="30734">
                  <c:v>-0.21120700000000001</c:v>
                </c:pt>
                <c:pt idx="30735">
                  <c:v>-0.210004</c:v>
                </c:pt>
                <c:pt idx="30736">
                  <c:v>-0.208762</c:v>
                </c:pt>
                <c:pt idx="30737">
                  <c:v>-0.20749600000000001</c:v>
                </c:pt>
                <c:pt idx="30738">
                  <c:v>-0.20621700000000001</c:v>
                </c:pt>
                <c:pt idx="30739">
                  <c:v>-0.20493</c:v>
                </c:pt>
                <c:pt idx="30740">
                  <c:v>-0.20363000000000001</c:v>
                </c:pt>
                <c:pt idx="30741">
                  <c:v>-0.20232</c:v>
                </c:pt>
                <c:pt idx="30742">
                  <c:v>-0.20100699999999999</c:v>
                </c:pt>
                <c:pt idx="30743">
                  <c:v>-0.19969400000000001</c:v>
                </c:pt>
                <c:pt idx="30744">
                  <c:v>-0.198377</c:v>
                </c:pt>
                <c:pt idx="30745">
                  <c:v>-0.19705700000000001</c:v>
                </c:pt>
                <c:pt idx="30746">
                  <c:v>-0.19573099999999999</c:v>
                </c:pt>
                <c:pt idx="30747">
                  <c:v>-0.19439899999999999</c:v>
                </c:pt>
                <c:pt idx="30748">
                  <c:v>-0.19306000000000001</c:v>
                </c:pt>
                <c:pt idx="30749">
                  <c:v>-0.19171299999999999</c:v>
                </c:pt>
                <c:pt idx="30750">
                  <c:v>-0.190357</c:v>
                </c:pt>
                <c:pt idx="30751">
                  <c:v>-0.188996</c:v>
                </c:pt>
                <c:pt idx="30752">
                  <c:v>-0.18762200000000001</c:v>
                </c:pt>
                <c:pt idx="30753">
                  <c:v>-0.18618999999999999</c:v>
                </c:pt>
                <c:pt idx="30754">
                  <c:v>-0.184692</c:v>
                </c:pt>
                <c:pt idx="30755">
                  <c:v>-0.18318799999999999</c:v>
                </c:pt>
                <c:pt idx="30756">
                  <c:v>-0.181696</c:v>
                </c:pt>
                <c:pt idx="30757">
                  <c:v>-0.18018700000000001</c:v>
                </c:pt>
                <c:pt idx="30758">
                  <c:v>-0.17866399999999999</c:v>
                </c:pt>
                <c:pt idx="30759">
                  <c:v>-0.17713799999999999</c:v>
                </c:pt>
                <c:pt idx="30760">
                  <c:v>-0.17561099999999999</c:v>
                </c:pt>
                <c:pt idx="30761">
                  <c:v>-0.17408299999999999</c:v>
                </c:pt>
                <c:pt idx="30762">
                  <c:v>-0.17254700000000001</c:v>
                </c:pt>
                <c:pt idx="30763">
                  <c:v>-0.17099600000000001</c:v>
                </c:pt>
                <c:pt idx="30764">
                  <c:v>-0.169433</c:v>
                </c:pt>
                <c:pt idx="30765">
                  <c:v>-0.16786699999999999</c:v>
                </c:pt>
                <c:pt idx="30766">
                  <c:v>-0.16630500000000001</c:v>
                </c:pt>
                <c:pt idx="30767">
                  <c:v>-0.16474800000000001</c:v>
                </c:pt>
                <c:pt idx="30768">
                  <c:v>-0.16320100000000001</c:v>
                </c:pt>
                <c:pt idx="30769">
                  <c:v>-0.161666</c:v>
                </c:pt>
                <c:pt idx="30770">
                  <c:v>-0.16014900000000001</c:v>
                </c:pt>
                <c:pt idx="30771">
                  <c:v>-0.15865799999999999</c:v>
                </c:pt>
                <c:pt idx="30772">
                  <c:v>-0.15720000000000001</c:v>
                </c:pt>
                <c:pt idx="30773">
                  <c:v>-0.155779</c:v>
                </c:pt>
                <c:pt idx="30774">
                  <c:v>-0.15439700000000001</c:v>
                </c:pt>
                <c:pt idx="30775">
                  <c:v>-0.15304899999999999</c:v>
                </c:pt>
                <c:pt idx="30776">
                  <c:v>-0.15173300000000001</c:v>
                </c:pt>
                <c:pt idx="30777">
                  <c:v>-0.150447</c:v>
                </c:pt>
                <c:pt idx="30778">
                  <c:v>-0.149196</c:v>
                </c:pt>
                <c:pt idx="30779">
                  <c:v>-0.147983</c:v>
                </c:pt>
                <c:pt idx="30780">
                  <c:v>-0.14680799999999999</c:v>
                </c:pt>
                <c:pt idx="30781">
                  <c:v>-0.14566899999999999</c:v>
                </c:pt>
                <c:pt idx="30782">
                  <c:v>-0.144561</c:v>
                </c:pt>
                <c:pt idx="30783">
                  <c:v>-0.143484</c:v>
                </c:pt>
                <c:pt idx="30784">
                  <c:v>-0.14243600000000001</c:v>
                </c:pt>
                <c:pt idx="30785">
                  <c:v>-0.14141100000000001</c:v>
                </c:pt>
                <c:pt idx="30786">
                  <c:v>-0.14040800000000001</c:v>
                </c:pt>
                <c:pt idx="30787">
                  <c:v>-0.13942599999999999</c:v>
                </c:pt>
                <c:pt idx="30788">
                  <c:v>-0.13846600000000001</c:v>
                </c:pt>
                <c:pt idx="30789">
                  <c:v>-0.13752700000000001</c:v>
                </c:pt>
                <c:pt idx="30790">
                  <c:v>-0.13661100000000001</c:v>
                </c:pt>
                <c:pt idx="30791">
                  <c:v>-0.13571900000000001</c:v>
                </c:pt>
                <c:pt idx="30792">
                  <c:v>-0.134855</c:v>
                </c:pt>
                <c:pt idx="30793">
                  <c:v>-0.13402</c:v>
                </c:pt>
                <c:pt idx="30794">
                  <c:v>-0.133214</c:v>
                </c:pt>
                <c:pt idx="30795">
                  <c:v>-0.132435</c:v>
                </c:pt>
                <c:pt idx="30796">
                  <c:v>-0.131686</c:v>
                </c:pt>
                <c:pt idx="30797">
                  <c:v>-0.130971</c:v>
                </c:pt>
                <c:pt idx="30798">
                  <c:v>-0.13029399999999999</c:v>
                </c:pt>
                <c:pt idx="30799">
                  <c:v>-0.12965599999999999</c:v>
                </c:pt>
                <c:pt idx="30800">
                  <c:v>-0.12905800000000001</c:v>
                </c:pt>
                <c:pt idx="30801">
                  <c:v>-0.12850300000000001</c:v>
                </c:pt>
                <c:pt idx="30802">
                  <c:v>-0.12798899999999999</c:v>
                </c:pt>
                <c:pt idx="30803">
                  <c:v>-0.12751599999999999</c:v>
                </c:pt>
                <c:pt idx="30804">
                  <c:v>-0.127082</c:v>
                </c:pt>
                <c:pt idx="30805">
                  <c:v>-0.126691</c:v>
                </c:pt>
                <c:pt idx="30806">
                  <c:v>-0.12635199999999999</c:v>
                </c:pt>
                <c:pt idx="30807">
                  <c:v>-0.12606700000000001</c:v>
                </c:pt>
                <c:pt idx="30808">
                  <c:v>-0.12583800000000001</c:v>
                </c:pt>
                <c:pt idx="30809">
                  <c:v>-0.125665</c:v>
                </c:pt>
                <c:pt idx="30810">
                  <c:v>-0.12554499999999999</c:v>
                </c:pt>
                <c:pt idx="30811">
                  <c:v>-0.12547700000000001</c:v>
                </c:pt>
                <c:pt idx="30812">
                  <c:v>-0.12545500000000001</c:v>
                </c:pt>
                <c:pt idx="30813">
                  <c:v>-0.125476</c:v>
                </c:pt>
                <c:pt idx="30814">
                  <c:v>-0.12554000000000001</c:v>
                </c:pt>
                <c:pt idx="30815">
                  <c:v>-0.12564800000000001</c:v>
                </c:pt>
                <c:pt idx="30816">
                  <c:v>-0.125803</c:v>
                </c:pt>
                <c:pt idx="30817">
                  <c:v>-0.12600700000000001</c:v>
                </c:pt>
                <c:pt idx="30818">
                  <c:v>-0.12625800000000001</c:v>
                </c:pt>
                <c:pt idx="30819">
                  <c:v>-0.12654899999999999</c:v>
                </c:pt>
                <c:pt idx="30820">
                  <c:v>-0.12687799999999999</c:v>
                </c:pt>
                <c:pt idx="30821">
                  <c:v>-0.127244</c:v>
                </c:pt>
                <c:pt idx="30822">
                  <c:v>-0.12765399999999999</c:v>
                </c:pt>
                <c:pt idx="30823">
                  <c:v>-0.128111</c:v>
                </c:pt>
                <c:pt idx="30824">
                  <c:v>-0.12861900000000001</c:v>
                </c:pt>
                <c:pt idx="30825">
                  <c:v>-0.12918299999999999</c:v>
                </c:pt>
                <c:pt idx="30826">
                  <c:v>-0.12980800000000001</c:v>
                </c:pt>
                <c:pt idx="30827">
                  <c:v>-0.13048699999999999</c:v>
                </c:pt>
                <c:pt idx="30828">
                  <c:v>-0.13120799999999999</c:v>
                </c:pt>
                <c:pt idx="30829">
                  <c:v>-0.131969</c:v>
                </c:pt>
                <c:pt idx="30830">
                  <c:v>-0.13277600000000001</c:v>
                </c:pt>
                <c:pt idx="30831">
                  <c:v>-0.13363800000000001</c:v>
                </c:pt>
                <c:pt idx="30832">
                  <c:v>-0.134551</c:v>
                </c:pt>
                <c:pt idx="30833">
                  <c:v>-0.13550899999999999</c:v>
                </c:pt>
                <c:pt idx="30834">
                  <c:v>-0.13650899999999999</c:v>
                </c:pt>
                <c:pt idx="30835">
                  <c:v>-0.137548</c:v>
                </c:pt>
                <c:pt idx="30836">
                  <c:v>-0.138627</c:v>
                </c:pt>
                <c:pt idx="30837">
                  <c:v>-0.139736</c:v>
                </c:pt>
                <c:pt idx="30838">
                  <c:v>-0.140872</c:v>
                </c:pt>
                <c:pt idx="30839">
                  <c:v>-0.14203199999999999</c:v>
                </c:pt>
                <c:pt idx="30840">
                  <c:v>-0.14321800000000001</c:v>
                </c:pt>
                <c:pt idx="30841">
                  <c:v>-0.14443</c:v>
                </c:pt>
                <c:pt idx="30842">
                  <c:v>-0.14567099999999999</c:v>
                </c:pt>
                <c:pt idx="30843">
                  <c:v>-0.14693899999999999</c:v>
                </c:pt>
                <c:pt idx="30844">
                  <c:v>-0.148233</c:v>
                </c:pt>
                <c:pt idx="30845">
                  <c:v>-0.14955399999999999</c:v>
                </c:pt>
                <c:pt idx="30846">
                  <c:v>-0.150895</c:v>
                </c:pt>
                <c:pt idx="30847">
                  <c:v>-0.152249</c:v>
                </c:pt>
                <c:pt idx="30848">
                  <c:v>-0.153611</c:v>
                </c:pt>
                <c:pt idx="30849">
                  <c:v>-0.154977</c:v>
                </c:pt>
                <c:pt idx="30850">
                  <c:v>-0.15634400000000001</c:v>
                </c:pt>
                <c:pt idx="30851">
                  <c:v>-0.15771199999999999</c:v>
                </c:pt>
                <c:pt idx="30852">
                  <c:v>-0.159082</c:v>
                </c:pt>
                <c:pt idx="30853">
                  <c:v>-0.16045499999999999</c:v>
                </c:pt>
                <c:pt idx="30854">
                  <c:v>-0.161831</c:v>
                </c:pt>
                <c:pt idx="30855">
                  <c:v>-0.16321099999999999</c:v>
                </c:pt>
                <c:pt idx="30856">
                  <c:v>-0.16459499999999999</c:v>
                </c:pt>
                <c:pt idx="30857">
                  <c:v>-0.16598299999999999</c:v>
                </c:pt>
                <c:pt idx="30858">
                  <c:v>-0.16737199999999999</c:v>
                </c:pt>
                <c:pt idx="30859">
                  <c:v>-0.16875499999999999</c:v>
                </c:pt>
                <c:pt idx="30860">
                  <c:v>-0.170128</c:v>
                </c:pt>
                <c:pt idx="30861">
                  <c:v>-0.17149</c:v>
                </c:pt>
                <c:pt idx="30862">
                  <c:v>-0.17283899999999999</c:v>
                </c:pt>
                <c:pt idx="30863">
                  <c:v>-0.17416699999999999</c:v>
                </c:pt>
                <c:pt idx="30864">
                  <c:v>-0.17546800000000001</c:v>
                </c:pt>
                <c:pt idx="30865">
                  <c:v>-0.176735</c:v>
                </c:pt>
                <c:pt idx="30866">
                  <c:v>-0.17796400000000001</c:v>
                </c:pt>
                <c:pt idx="30867">
                  <c:v>-0.17915200000000001</c:v>
                </c:pt>
                <c:pt idx="30868">
                  <c:v>-0.18030099999999999</c:v>
                </c:pt>
                <c:pt idx="30869">
                  <c:v>-0.18140700000000001</c:v>
                </c:pt>
                <c:pt idx="30870">
                  <c:v>-0.18246899999999999</c:v>
                </c:pt>
                <c:pt idx="30871">
                  <c:v>-0.18348100000000001</c:v>
                </c:pt>
                <c:pt idx="30872">
                  <c:v>-0.18444199999999999</c:v>
                </c:pt>
                <c:pt idx="30873">
                  <c:v>-0.18535599999999999</c:v>
                </c:pt>
                <c:pt idx="30874">
                  <c:v>-0.186225</c:v>
                </c:pt>
                <c:pt idx="30875">
                  <c:v>-0.18704899999999999</c:v>
                </c:pt>
                <c:pt idx="30876">
                  <c:v>-0.18782399999999999</c:v>
                </c:pt>
                <c:pt idx="30877">
                  <c:v>-0.18854699999999999</c:v>
                </c:pt>
                <c:pt idx="30878">
                  <c:v>-0.189218</c:v>
                </c:pt>
                <c:pt idx="30879">
                  <c:v>-0.18984000000000001</c:v>
                </c:pt>
                <c:pt idx="30880">
                  <c:v>-0.19040899999999999</c:v>
                </c:pt>
                <c:pt idx="30881">
                  <c:v>-0.19092100000000001</c:v>
                </c:pt>
                <c:pt idx="30882">
                  <c:v>-0.19137399999999999</c:v>
                </c:pt>
                <c:pt idx="30883">
                  <c:v>-0.191772</c:v>
                </c:pt>
                <c:pt idx="30884">
                  <c:v>-0.19211400000000001</c:v>
                </c:pt>
                <c:pt idx="30885">
                  <c:v>-0.19239899999999999</c:v>
                </c:pt>
                <c:pt idx="30886">
                  <c:v>-0.19262599999999999</c:v>
                </c:pt>
                <c:pt idx="30887">
                  <c:v>-0.19279199999999999</c:v>
                </c:pt>
                <c:pt idx="30888">
                  <c:v>-0.19289799999999999</c:v>
                </c:pt>
                <c:pt idx="30889">
                  <c:v>-0.19294900000000001</c:v>
                </c:pt>
                <c:pt idx="30890">
                  <c:v>-0.192914</c:v>
                </c:pt>
                <c:pt idx="30891">
                  <c:v>-0.192746</c:v>
                </c:pt>
                <c:pt idx="30892">
                  <c:v>-0.192467</c:v>
                </c:pt>
                <c:pt idx="30893">
                  <c:v>-0.19212899999999999</c:v>
                </c:pt>
                <c:pt idx="30894">
                  <c:v>-0.19172</c:v>
                </c:pt>
                <c:pt idx="30895">
                  <c:v>-0.191219</c:v>
                </c:pt>
                <c:pt idx="30896">
                  <c:v>-0.190636</c:v>
                </c:pt>
                <c:pt idx="30897">
                  <c:v>-0.18998399999999999</c:v>
                </c:pt>
                <c:pt idx="30898">
                  <c:v>-0.18926100000000001</c:v>
                </c:pt>
                <c:pt idx="30899">
                  <c:v>-0.18845999999999999</c:v>
                </c:pt>
                <c:pt idx="30900">
                  <c:v>-0.18757699999999999</c:v>
                </c:pt>
                <c:pt idx="30901">
                  <c:v>-0.186611</c:v>
                </c:pt>
                <c:pt idx="30902">
                  <c:v>-0.185562</c:v>
                </c:pt>
                <c:pt idx="30903">
                  <c:v>-0.18443300000000001</c:v>
                </c:pt>
                <c:pt idx="30904">
                  <c:v>-0.183228</c:v>
                </c:pt>
                <c:pt idx="30905">
                  <c:v>-0.181948</c:v>
                </c:pt>
                <c:pt idx="30906">
                  <c:v>-0.18059600000000001</c:v>
                </c:pt>
                <c:pt idx="30907">
                  <c:v>-0.179177</c:v>
                </c:pt>
                <c:pt idx="30908">
                  <c:v>-0.17769299999999999</c:v>
                </c:pt>
                <c:pt idx="30909">
                  <c:v>-0.176151</c:v>
                </c:pt>
                <c:pt idx="30910">
                  <c:v>-0.17455399999999999</c:v>
                </c:pt>
                <c:pt idx="30911">
                  <c:v>-0.172901</c:v>
                </c:pt>
                <c:pt idx="30912">
                  <c:v>-0.17119300000000001</c:v>
                </c:pt>
                <c:pt idx="30913">
                  <c:v>-0.169429</c:v>
                </c:pt>
                <c:pt idx="30914">
                  <c:v>-0.16760700000000001</c:v>
                </c:pt>
                <c:pt idx="30915">
                  <c:v>-0.16573099999999999</c:v>
                </c:pt>
                <c:pt idx="30916">
                  <c:v>-0.163798</c:v>
                </c:pt>
                <c:pt idx="30917">
                  <c:v>-0.16180600000000001</c:v>
                </c:pt>
                <c:pt idx="30918">
                  <c:v>-0.15975900000000001</c:v>
                </c:pt>
                <c:pt idx="30919">
                  <c:v>-0.15765599999999999</c:v>
                </c:pt>
                <c:pt idx="30920">
                  <c:v>-0.15549399999999999</c:v>
                </c:pt>
                <c:pt idx="30921">
                  <c:v>-0.15327399999999999</c:v>
                </c:pt>
                <c:pt idx="30922">
                  <c:v>-0.15099699999999999</c:v>
                </c:pt>
                <c:pt idx="30923">
                  <c:v>-0.14866499999999999</c:v>
                </c:pt>
                <c:pt idx="30924">
                  <c:v>-0.14627999999999999</c:v>
                </c:pt>
                <c:pt idx="30925">
                  <c:v>-0.143843</c:v>
                </c:pt>
                <c:pt idx="30926">
                  <c:v>-0.14135800000000001</c:v>
                </c:pt>
                <c:pt idx="30927">
                  <c:v>-0.13883000000000001</c:v>
                </c:pt>
                <c:pt idx="30928">
                  <c:v>-0.13626199999999999</c:v>
                </c:pt>
                <c:pt idx="30929">
                  <c:v>-0.133657</c:v>
                </c:pt>
                <c:pt idx="30930">
                  <c:v>-0.13101699999999999</c:v>
                </c:pt>
                <c:pt idx="30931">
                  <c:v>-0.12834300000000001</c:v>
                </c:pt>
                <c:pt idx="30932">
                  <c:v>-0.12564</c:v>
                </c:pt>
                <c:pt idx="30933">
                  <c:v>-0.12291000000000001</c:v>
                </c:pt>
                <c:pt idx="30934">
                  <c:v>-0.120153</c:v>
                </c:pt>
                <c:pt idx="30935">
                  <c:v>-0.117371</c:v>
                </c:pt>
                <c:pt idx="30936">
                  <c:v>-0.114565</c:v>
                </c:pt>
                <c:pt idx="30937">
                  <c:v>-0.111736</c:v>
                </c:pt>
                <c:pt idx="30938">
                  <c:v>-0.10888399999999999</c:v>
                </c:pt>
                <c:pt idx="30939">
                  <c:v>-0.10600999999999999</c:v>
                </c:pt>
                <c:pt idx="30940">
                  <c:v>-0.103113</c:v>
                </c:pt>
                <c:pt idx="30941">
                  <c:v>-0.10019400000000001</c:v>
                </c:pt>
                <c:pt idx="30942">
                  <c:v>-9.7254300000000002E-2</c:v>
                </c:pt>
                <c:pt idx="30943">
                  <c:v>-9.4300700000000001E-2</c:v>
                </c:pt>
                <c:pt idx="30944">
                  <c:v>-9.1339100000000006E-2</c:v>
                </c:pt>
                <c:pt idx="30945">
                  <c:v>-8.83742E-2</c:v>
                </c:pt>
                <c:pt idx="30946">
                  <c:v>-8.5408999999999999E-2</c:v>
                </c:pt>
                <c:pt idx="30947">
                  <c:v>-8.2446199999999997E-2</c:v>
                </c:pt>
                <c:pt idx="30948">
                  <c:v>-7.9488600000000006E-2</c:v>
                </c:pt>
                <c:pt idx="30949">
                  <c:v>-7.6538099999999998E-2</c:v>
                </c:pt>
                <c:pt idx="30950">
                  <c:v>-7.3595300000000002E-2</c:v>
                </c:pt>
                <c:pt idx="30951">
                  <c:v>-7.0660700000000007E-2</c:v>
                </c:pt>
                <c:pt idx="30952">
                  <c:v>-6.7736699999999997E-2</c:v>
                </c:pt>
                <c:pt idx="30953">
                  <c:v>-6.4826900000000007E-2</c:v>
                </c:pt>
                <c:pt idx="30954">
                  <c:v>-6.1935299999999999E-2</c:v>
                </c:pt>
                <c:pt idx="30955">
                  <c:v>-5.9066100000000003E-2</c:v>
                </c:pt>
                <c:pt idx="30956">
                  <c:v>-5.6221199999999999E-2</c:v>
                </c:pt>
                <c:pt idx="30957">
                  <c:v>-5.3398399999999999E-2</c:v>
                </c:pt>
                <c:pt idx="30958">
                  <c:v>-5.0595300000000003E-2</c:v>
                </c:pt>
                <c:pt idx="30959">
                  <c:v>-4.7812899999999998E-2</c:v>
                </c:pt>
                <c:pt idx="30960">
                  <c:v>-4.50546E-2</c:v>
                </c:pt>
                <c:pt idx="30961">
                  <c:v>-4.2323100000000002E-2</c:v>
                </c:pt>
                <c:pt idx="30962">
                  <c:v>-3.9621799999999999E-2</c:v>
                </c:pt>
                <c:pt idx="30963">
                  <c:v>-3.6956299999999997E-2</c:v>
                </c:pt>
                <c:pt idx="30964">
                  <c:v>-3.4327900000000001E-2</c:v>
                </c:pt>
                <c:pt idx="30965">
                  <c:v>-3.17314E-2</c:v>
                </c:pt>
                <c:pt idx="30966">
                  <c:v>-2.9165300000000002E-2</c:v>
                </c:pt>
                <c:pt idx="30967">
                  <c:v>-2.6635800000000001E-2</c:v>
                </c:pt>
                <c:pt idx="30968">
                  <c:v>-2.4151200000000001E-2</c:v>
                </c:pt>
                <c:pt idx="30969">
                  <c:v>-2.1718000000000001E-2</c:v>
                </c:pt>
                <c:pt idx="30970">
                  <c:v>-1.93394E-2</c:v>
                </c:pt>
                <c:pt idx="30971">
                  <c:v>-1.7014399999999999E-2</c:v>
                </c:pt>
                <c:pt idx="30972">
                  <c:v>-1.47396E-2</c:v>
                </c:pt>
                <c:pt idx="30973">
                  <c:v>-1.2513399999999999E-2</c:v>
                </c:pt>
                <c:pt idx="30974">
                  <c:v>-1.03365E-2</c:v>
                </c:pt>
                <c:pt idx="30975" formatCode="0.00E+00">
                  <c:v>-8.2112000000000001E-3</c:v>
                </c:pt>
                <c:pt idx="30976" formatCode="0.00E+00">
                  <c:v>-6.1403400000000002E-3</c:v>
                </c:pt>
                <c:pt idx="30977" formatCode="0.00E+00">
                  <c:v>-4.1272100000000001E-3</c:v>
                </c:pt>
                <c:pt idx="30978" formatCode="0.00E+00">
                  <c:v>-2.1764699999999998E-3</c:v>
                </c:pt>
                <c:pt idx="30979" formatCode="0.00E+00">
                  <c:v>-2.9224299999999997E-4</c:v>
                </c:pt>
                <c:pt idx="30980" formatCode="0.00E+00">
                  <c:v>1.5247500000000001E-3</c:v>
                </c:pt>
                <c:pt idx="30981" formatCode="0.00E+00">
                  <c:v>3.2761999999999999E-3</c:v>
                </c:pt>
                <c:pt idx="30982" formatCode="0.00E+00">
                  <c:v>4.9619399999999998E-3</c:v>
                </c:pt>
                <c:pt idx="30983" formatCode="0.00E+00">
                  <c:v>6.5802400000000002E-3</c:v>
                </c:pt>
                <c:pt idx="30984" formatCode="0.00E+00">
                  <c:v>8.1324799999999992E-3</c:v>
                </c:pt>
                <c:pt idx="30985" formatCode="0.00E+00">
                  <c:v>9.6215699999999994E-3</c:v>
                </c:pt>
                <c:pt idx="30986">
                  <c:v>1.1047899999999999E-2</c:v>
                </c:pt>
                <c:pt idx="30987">
                  <c:v>1.24101E-2</c:v>
                </c:pt>
                <c:pt idx="30988">
                  <c:v>1.3706100000000001E-2</c:v>
                </c:pt>
                <c:pt idx="30989">
                  <c:v>1.49336E-2</c:v>
                </c:pt>
                <c:pt idx="30990">
                  <c:v>1.6091999999999999E-2</c:v>
                </c:pt>
                <c:pt idx="30991">
                  <c:v>1.7181499999999999E-2</c:v>
                </c:pt>
                <c:pt idx="30992">
                  <c:v>1.8201499999999999E-2</c:v>
                </c:pt>
                <c:pt idx="30993">
                  <c:v>1.9150899999999998E-2</c:v>
                </c:pt>
                <c:pt idx="30994">
                  <c:v>2.0030800000000001E-2</c:v>
                </c:pt>
                <c:pt idx="30995">
                  <c:v>2.08436E-2</c:v>
                </c:pt>
                <c:pt idx="30996">
                  <c:v>2.15903E-2</c:v>
                </c:pt>
                <c:pt idx="30997">
                  <c:v>2.22703E-2</c:v>
                </c:pt>
                <c:pt idx="30998">
                  <c:v>2.2881800000000001E-2</c:v>
                </c:pt>
                <c:pt idx="30999">
                  <c:v>2.3424400000000001E-2</c:v>
                </c:pt>
                <c:pt idx="31000">
                  <c:v>2.38991E-2</c:v>
                </c:pt>
                <c:pt idx="31001">
                  <c:v>2.4308300000000001E-2</c:v>
                </c:pt>
                <c:pt idx="31002">
                  <c:v>2.4654100000000002E-2</c:v>
                </c:pt>
                <c:pt idx="31003">
                  <c:v>2.49372E-2</c:v>
                </c:pt>
                <c:pt idx="31004">
                  <c:v>2.51573E-2</c:v>
                </c:pt>
                <c:pt idx="31005">
                  <c:v>2.5315600000000001E-2</c:v>
                </c:pt>
                <c:pt idx="31006">
                  <c:v>2.5414300000000001E-2</c:v>
                </c:pt>
                <c:pt idx="31007">
                  <c:v>2.54548E-2</c:v>
                </c:pt>
                <c:pt idx="31008">
                  <c:v>2.5438100000000002E-2</c:v>
                </c:pt>
                <c:pt idx="31009">
                  <c:v>2.5365599999999999E-2</c:v>
                </c:pt>
                <c:pt idx="31010">
                  <c:v>2.52392E-2</c:v>
                </c:pt>
                <c:pt idx="31011">
                  <c:v>2.5060900000000001E-2</c:v>
                </c:pt>
                <c:pt idx="31012">
                  <c:v>2.4832300000000002E-2</c:v>
                </c:pt>
                <c:pt idx="31013">
                  <c:v>2.4555299999999999E-2</c:v>
                </c:pt>
                <c:pt idx="31014">
                  <c:v>2.4232099999999999E-2</c:v>
                </c:pt>
                <c:pt idx="31015">
                  <c:v>2.3864799999999999E-2</c:v>
                </c:pt>
                <c:pt idx="31016">
                  <c:v>2.3454200000000001E-2</c:v>
                </c:pt>
                <c:pt idx="31017">
                  <c:v>2.3000199999999998E-2</c:v>
                </c:pt>
                <c:pt idx="31018">
                  <c:v>2.2503200000000001E-2</c:v>
                </c:pt>
                <c:pt idx="31019">
                  <c:v>2.1964299999999999E-2</c:v>
                </c:pt>
                <c:pt idx="31020">
                  <c:v>2.13847E-2</c:v>
                </c:pt>
                <c:pt idx="31021">
                  <c:v>2.0765499999999999E-2</c:v>
                </c:pt>
                <c:pt idx="31022">
                  <c:v>2.01076E-2</c:v>
                </c:pt>
                <c:pt idx="31023">
                  <c:v>1.9412200000000001E-2</c:v>
                </c:pt>
                <c:pt idx="31024">
                  <c:v>1.8681199999999999E-2</c:v>
                </c:pt>
                <c:pt idx="31025">
                  <c:v>1.7917300000000001E-2</c:v>
                </c:pt>
                <c:pt idx="31026">
                  <c:v>1.7122999999999999E-2</c:v>
                </c:pt>
                <c:pt idx="31027">
                  <c:v>1.6300200000000001E-2</c:v>
                </c:pt>
                <c:pt idx="31028">
                  <c:v>1.545E-2</c:v>
                </c:pt>
                <c:pt idx="31029">
                  <c:v>1.45738E-2</c:v>
                </c:pt>
                <c:pt idx="31030">
                  <c:v>1.3672999999999999E-2</c:v>
                </c:pt>
                <c:pt idx="31031">
                  <c:v>1.2748199999999999E-2</c:v>
                </c:pt>
                <c:pt idx="31032">
                  <c:v>1.1800700000000001E-2</c:v>
                </c:pt>
                <c:pt idx="31033">
                  <c:v>1.0832100000000001E-2</c:v>
                </c:pt>
                <c:pt idx="31034" formatCode="0.00E+00">
                  <c:v>9.8437300000000002E-3</c:v>
                </c:pt>
                <c:pt idx="31035" formatCode="0.00E+00">
                  <c:v>8.8371000000000005E-3</c:v>
                </c:pt>
                <c:pt idx="31036" formatCode="0.00E+00">
                  <c:v>7.8152399999999993E-3</c:v>
                </c:pt>
                <c:pt idx="31037" formatCode="0.00E+00">
                  <c:v>6.7816500000000002E-3</c:v>
                </c:pt>
                <c:pt idx="31038" formatCode="0.00E+00">
                  <c:v>5.7388700000000001E-3</c:v>
                </c:pt>
                <c:pt idx="31039" formatCode="0.00E+00">
                  <c:v>4.6895599999999997E-3</c:v>
                </c:pt>
                <c:pt idx="31040" formatCode="0.00E+00">
                  <c:v>3.6369499999999999E-3</c:v>
                </c:pt>
                <c:pt idx="31041" formatCode="0.00E+00">
                  <c:v>2.58268E-3</c:v>
                </c:pt>
                <c:pt idx="31042" formatCode="0.00E+00">
                  <c:v>1.52691E-3</c:v>
                </c:pt>
                <c:pt idx="31043" formatCode="0.00E+00">
                  <c:v>4.7084999999999998E-4</c:v>
                </c:pt>
                <c:pt idx="31044" formatCode="0.00E+00">
                  <c:v>-5.84049E-4</c:v>
                </c:pt>
                <c:pt idx="31045" formatCode="0.00E+00">
                  <c:v>-1.6379999999999999E-3</c:v>
                </c:pt>
                <c:pt idx="31046" formatCode="0.00E+00">
                  <c:v>-2.69097E-3</c:v>
                </c:pt>
                <c:pt idx="31047" formatCode="0.00E+00">
                  <c:v>-3.7410999999999998E-3</c:v>
                </c:pt>
                <c:pt idx="31048" formatCode="0.00E+00">
                  <c:v>-4.7865299999999998E-3</c:v>
                </c:pt>
                <c:pt idx="31049" formatCode="0.00E+00">
                  <c:v>-5.82608E-3</c:v>
                </c:pt>
                <c:pt idx="31050" formatCode="0.00E+00">
                  <c:v>-6.8587600000000002E-3</c:v>
                </c:pt>
                <c:pt idx="31051" formatCode="0.00E+00">
                  <c:v>-7.8832399999999997E-3</c:v>
                </c:pt>
                <c:pt idx="31052" formatCode="0.00E+00">
                  <c:v>-8.8975200000000008E-3</c:v>
                </c:pt>
                <c:pt idx="31053" formatCode="0.00E+00">
                  <c:v>-9.8994700000000005E-3</c:v>
                </c:pt>
                <c:pt idx="31054">
                  <c:v>-1.08874E-2</c:v>
                </c:pt>
                <c:pt idx="31055">
                  <c:v>-1.1860000000000001E-2</c:v>
                </c:pt>
                <c:pt idx="31056">
                  <c:v>-1.2816299999999999E-2</c:v>
                </c:pt>
                <c:pt idx="31057">
                  <c:v>-1.3754300000000001E-2</c:v>
                </c:pt>
                <c:pt idx="31058">
                  <c:v>-1.46724E-2</c:v>
                </c:pt>
                <c:pt idx="31059">
                  <c:v>-1.5570199999999999E-2</c:v>
                </c:pt>
                <c:pt idx="31060">
                  <c:v>-1.64476E-2</c:v>
                </c:pt>
                <c:pt idx="31061">
                  <c:v>-1.73029E-2</c:v>
                </c:pt>
                <c:pt idx="31062">
                  <c:v>-1.8133699999999999E-2</c:v>
                </c:pt>
                <c:pt idx="31063">
                  <c:v>-1.8937599999999999E-2</c:v>
                </c:pt>
                <c:pt idx="31064">
                  <c:v>-1.97132E-2</c:v>
                </c:pt>
                <c:pt idx="31065">
                  <c:v>-2.04605E-2</c:v>
                </c:pt>
                <c:pt idx="31066">
                  <c:v>-2.11796E-2</c:v>
                </c:pt>
                <c:pt idx="31067">
                  <c:v>-2.18706E-2</c:v>
                </c:pt>
                <c:pt idx="31068">
                  <c:v>-2.2533000000000001E-2</c:v>
                </c:pt>
                <c:pt idx="31069">
                  <c:v>-2.3167400000000001E-2</c:v>
                </c:pt>
                <c:pt idx="31070">
                  <c:v>-2.3774199999999999E-2</c:v>
                </c:pt>
                <c:pt idx="31071">
                  <c:v>-2.4353300000000001E-2</c:v>
                </c:pt>
                <c:pt idx="31072">
                  <c:v>-2.4904099999999998E-2</c:v>
                </c:pt>
                <c:pt idx="31073">
                  <c:v>-2.5426000000000001E-2</c:v>
                </c:pt>
                <c:pt idx="31074">
                  <c:v>-2.5917200000000001E-2</c:v>
                </c:pt>
                <c:pt idx="31075">
                  <c:v>-2.6375099999999999E-2</c:v>
                </c:pt>
                <c:pt idx="31076">
                  <c:v>-2.6797999999999999E-2</c:v>
                </c:pt>
                <c:pt idx="31077">
                  <c:v>-2.7185399999999998E-2</c:v>
                </c:pt>
                <c:pt idx="31078">
                  <c:v>-2.75368E-2</c:v>
                </c:pt>
                <c:pt idx="31079">
                  <c:v>-2.7852100000000001E-2</c:v>
                </c:pt>
                <c:pt idx="31080">
                  <c:v>-2.8131699999999999E-2</c:v>
                </c:pt>
                <c:pt idx="31081">
                  <c:v>-2.8375899999999999E-2</c:v>
                </c:pt>
                <c:pt idx="31082">
                  <c:v>-2.85848E-2</c:v>
                </c:pt>
                <c:pt idx="31083">
                  <c:v>-2.8757499999999998E-2</c:v>
                </c:pt>
                <c:pt idx="31084">
                  <c:v>-2.8893499999999999E-2</c:v>
                </c:pt>
                <c:pt idx="31085">
                  <c:v>-2.89939E-2</c:v>
                </c:pt>
                <c:pt idx="31086">
                  <c:v>-2.9060599999999999E-2</c:v>
                </c:pt>
                <c:pt idx="31087">
                  <c:v>-2.9095200000000002E-2</c:v>
                </c:pt>
                <c:pt idx="31088">
                  <c:v>-2.9097999999999999E-2</c:v>
                </c:pt>
                <c:pt idx="31089">
                  <c:v>-2.9068900000000002E-2</c:v>
                </c:pt>
                <c:pt idx="31090">
                  <c:v>-2.90085E-2</c:v>
                </c:pt>
                <c:pt idx="31091">
                  <c:v>-2.8916000000000001E-2</c:v>
                </c:pt>
                <c:pt idx="31092">
                  <c:v>-2.87893E-2</c:v>
                </c:pt>
                <c:pt idx="31093">
                  <c:v>-2.8627099999999999E-2</c:v>
                </c:pt>
                <c:pt idx="31094">
                  <c:v>-2.84307E-2</c:v>
                </c:pt>
                <c:pt idx="31095">
                  <c:v>-2.8201799999999999E-2</c:v>
                </c:pt>
                <c:pt idx="31096">
                  <c:v>-2.79405E-2</c:v>
                </c:pt>
                <c:pt idx="31097">
                  <c:v>-2.7645400000000001E-2</c:v>
                </c:pt>
                <c:pt idx="31098">
                  <c:v>-2.7315599999999999E-2</c:v>
                </c:pt>
                <c:pt idx="31099">
                  <c:v>-2.69509E-2</c:v>
                </c:pt>
                <c:pt idx="31100">
                  <c:v>-2.6552300000000001E-2</c:v>
                </c:pt>
                <c:pt idx="31101">
                  <c:v>-2.61201E-2</c:v>
                </c:pt>
                <c:pt idx="31102">
                  <c:v>-2.56539E-2</c:v>
                </c:pt>
                <c:pt idx="31103">
                  <c:v>-2.51545E-2</c:v>
                </c:pt>
                <c:pt idx="31104">
                  <c:v>-2.4624400000000001E-2</c:v>
                </c:pt>
                <c:pt idx="31105">
                  <c:v>-2.4064800000000001E-2</c:v>
                </c:pt>
                <c:pt idx="31106">
                  <c:v>-2.3475800000000002E-2</c:v>
                </c:pt>
                <c:pt idx="31107">
                  <c:v>-2.2858099999999999E-2</c:v>
                </c:pt>
                <c:pt idx="31108">
                  <c:v>-2.2212699999999998E-2</c:v>
                </c:pt>
                <c:pt idx="31109">
                  <c:v>-2.1540500000000001E-2</c:v>
                </c:pt>
                <c:pt idx="31110">
                  <c:v>-2.0841999999999999E-2</c:v>
                </c:pt>
                <c:pt idx="31111">
                  <c:v>-2.0117099999999999E-2</c:v>
                </c:pt>
                <c:pt idx="31112">
                  <c:v>-1.9364900000000001E-2</c:v>
                </c:pt>
                <c:pt idx="31113">
                  <c:v>-1.8584300000000002E-2</c:v>
                </c:pt>
                <c:pt idx="31114">
                  <c:v>-1.7775200000000001E-2</c:v>
                </c:pt>
                <c:pt idx="31115">
                  <c:v>-1.6938499999999999E-2</c:v>
                </c:pt>
                <c:pt idx="31116">
                  <c:v>-1.60749E-2</c:v>
                </c:pt>
                <c:pt idx="31117">
                  <c:v>-1.5184700000000001E-2</c:v>
                </c:pt>
                <c:pt idx="31118">
                  <c:v>-1.4269199999999999E-2</c:v>
                </c:pt>
                <c:pt idx="31119">
                  <c:v>-1.33296E-2</c:v>
                </c:pt>
                <c:pt idx="31120">
                  <c:v>-1.2366500000000001E-2</c:v>
                </c:pt>
                <c:pt idx="31121">
                  <c:v>-1.13808E-2</c:v>
                </c:pt>
                <c:pt idx="31122">
                  <c:v>-1.03734E-2</c:v>
                </c:pt>
                <c:pt idx="31123" formatCode="0.00E+00">
                  <c:v>-9.3451100000000002E-3</c:v>
                </c:pt>
                <c:pt idx="31124" formatCode="0.00E+00">
                  <c:v>-8.2966399999999992E-3</c:v>
                </c:pt>
                <c:pt idx="31125" formatCode="0.00E+00">
                  <c:v>-7.2288400000000003E-3</c:v>
                </c:pt>
                <c:pt idx="31126" formatCode="0.00E+00">
                  <c:v>-6.1416800000000001E-3</c:v>
                </c:pt>
                <c:pt idx="31127" formatCode="0.00E+00">
                  <c:v>-5.0343000000000002E-3</c:v>
                </c:pt>
                <c:pt idx="31128" formatCode="0.00E+00">
                  <c:v>-3.9063700000000002E-3</c:v>
                </c:pt>
                <c:pt idx="31129" formatCode="0.00E+00">
                  <c:v>-2.75823E-3</c:v>
                </c:pt>
                <c:pt idx="31130" formatCode="0.00E+00">
                  <c:v>-1.58997E-3</c:v>
                </c:pt>
                <c:pt idx="31131" formatCode="0.00E+00">
                  <c:v>-4.0187300000000002E-4</c:v>
                </c:pt>
                <c:pt idx="31132" formatCode="0.00E+00">
                  <c:v>8.0414600000000005E-4</c:v>
                </c:pt>
                <c:pt idx="31133" formatCode="0.00E+00">
                  <c:v>2.0252899999999999E-3</c:v>
                </c:pt>
                <c:pt idx="31134" formatCode="0.00E+00">
                  <c:v>3.2601100000000001E-3</c:v>
                </c:pt>
                <c:pt idx="31135" formatCode="0.00E+00">
                  <c:v>4.5087699999999996E-3</c:v>
                </c:pt>
                <c:pt idx="31136" formatCode="0.00E+00">
                  <c:v>5.7719700000000004E-3</c:v>
                </c:pt>
                <c:pt idx="31137" formatCode="0.00E+00">
                  <c:v>7.0503199999999997E-3</c:v>
                </c:pt>
                <c:pt idx="31138" formatCode="0.00E+00">
                  <c:v>8.3435999999999996E-3</c:v>
                </c:pt>
                <c:pt idx="31139" formatCode="0.00E+00">
                  <c:v>9.6506500000000002E-3</c:v>
                </c:pt>
                <c:pt idx="31140">
                  <c:v>1.0970300000000001E-2</c:v>
                </c:pt>
                <c:pt idx="31141">
                  <c:v>1.2302199999999999E-2</c:v>
                </c:pt>
                <c:pt idx="31142">
                  <c:v>1.36475E-2</c:v>
                </c:pt>
                <c:pt idx="31143">
                  <c:v>1.5007100000000001E-2</c:v>
                </c:pt>
                <c:pt idx="31144">
                  <c:v>1.6380599999999999E-2</c:v>
                </c:pt>
                <c:pt idx="31145">
                  <c:v>1.77666E-2</c:v>
                </c:pt>
                <c:pt idx="31146">
                  <c:v>1.9163599999999999E-2</c:v>
                </c:pt>
                <c:pt idx="31147">
                  <c:v>2.0570600000000001E-2</c:v>
                </c:pt>
                <c:pt idx="31148">
                  <c:v>2.1986700000000001E-2</c:v>
                </c:pt>
                <c:pt idx="31149">
                  <c:v>2.34112E-2</c:v>
                </c:pt>
                <c:pt idx="31150">
                  <c:v>2.4843400000000002E-2</c:v>
                </c:pt>
                <c:pt idx="31151">
                  <c:v>2.6283600000000001E-2</c:v>
                </c:pt>
                <c:pt idx="31152">
                  <c:v>2.77326E-2</c:v>
                </c:pt>
                <c:pt idx="31153">
                  <c:v>2.9190899999999999E-2</c:v>
                </c:pt>
                <c:pt idx="31154">
                  <c:v>3.0658500000000002E-2</c:v>
                </c:pt>
                <c:pt idx="31155">
                  <c:v>3.2134700000000002E-2</c:v>
                </c:pt>
                <c:pt idx="31156">
                  <c:v>3.36184E-2</c:v>
                </c:pt>
                <c:pt idx="31157">
                  <c:v>3.5108300000000002E-2</c:v>
                </c:pt>
                <c:pt idx="31158">
                  <c:v>3.66031E-2</c:v>
                </c:pt>
                <c:pt idx="31159">
                  <c:v>3.8101799999999998E-2</c:v>
                </c:pt>
                <c:pt idx="31160">
                  <c:v>3.9604199999999999E-2</c:v>
                </c:pt>
                <c:pt idx="31161">
                  <c:v>4.1110599999999997E-2</c:v>
                </c:pt>
                <c:pt idx="31162">
                  <c:v>4.2620900000000003E-2</c:v>
                </c:pt>
                <c:pt idx="31163">
                  <c:v>4.4134699999999999E-2</c:v>
                </c:pt>
                <c:pt idx="31164">
                  <c:v>4.5652400000000003E-2</c:v>
                </c:pt>
                <c:pt idx="31165">
                  <c:v>4.7173899999999998E-2</c:v>
                </c:pt>
                <c:pt idx="31166">
                  <c:v>4.8698600000000002E-2</c:v>
                </c:pt>
                <c:pt idx="31167">
                  <c:v>5.0226100000000003E-2</c:v>
                </c:pt>
                <c:pt idx="31168">
                  <c:v>5.1756499999999997E-2</c:v>
                </c:pt>
                <c:pt idx="31169">
                  <c:v>5.3289700000000002E-2</c:v>
                </c:pt>
                <c:pt idx="31170">
                  <c:v>5.4825400000000003E-2</c:v>
                </c:pt>
                <c:pt idx="31171">
                  <c:v>5.6363700000000003E-2</c:v>
                </c:pt>
                <c:pt idx="31172">
                  <c:v>5.7903900000000001E-2</c:v>
                </c:pt>
                <c:pt idx="31173">
                  <c:v>5.94441E-2</c:v>
                </c:pt>
                <c:pt idx="31174">
                  <c:v>6.0982300000000003E-2</c:v>
                </c:pt>
                <c:pt idx="31175">
                  <c:v>6.2517500000000004E-2</c:v>
                </c:pt>
                <c:pt idx="31176">
                  <c:v>6.4049800000000004E-2</c:v>
                </c:pt>
                <c:pt idx="31177">
                  <c:v>6.5578600000000001E-2</c:v>
                </c:pt>
                <c:pt idx="31178">
                  <c:v>6.7103099999999999E-2</c:v>
                </c:pt>
                <c:pt idx="31179">
                  <c:v>6.8622799999999998E-2</c:v>
                </c:pt>
                <c:pt idx="31180">
                  <c:v>7.0138000000000006E-2</c:v>
                </c:pt>
                <c:pt idx="31181">
                  <c:v>7.1649099999999993E-2</c:v>
                </c:pt>
                <c:pt idx="31182">
                  <c:v>7.3155399999999995E-2</c:v>
                </c:pt>
                <c:pt idx="31183">
                  <c:v>7.4655600000000003E-2</c:v>
                </c:pt>
                <c:pt idx="31184">
                  <c:v>7.6149099999999997E-2</c:v>
                </c:pt>
                <c:pt idx="31185">
                  <c:v>7.7636399999999994E-2</c:v>
                </c:pt>
                <c:pt idx="31186">
                  <c:v>7.9118099999999997E-2</c:v>
                </c:pt>
                <c:pt idx="31187">
                  <c:v>8.0593899999999996E-2</c:v>
                </c:pt>
                <c:pt idx="31188">
                  <c:v>8.2062700000000002E-2</c:v>
                </c:pt>
                <c:pt idx="31189">
                  <c:v>8.3524299999999996E-2</c:v>
                </c:pt>
                <c:pt idx="31190">
                  <c:v>8.4978399999999996E-2</c:v>
                </c:pt>
                <c:pt idx="31191">
                  <c:v>8.6423200000000006E-2</c:v>
                </c:pt>
                <c:pt idx="31192">
                  <c:v>8.7856600000000007E-2</c:v>
                </c:pt>
                <c:pt idx="31193">
                  <c:v>8.9277200000000001E-2</c:v>
                </c:pt>
                <c:pt idx="31194">
                  <c:v>9.0684600000000004E-2</c:v>
                </c:pt>
                <c:pt idx="31195">
                  <c:v>9.2077999999999993E-2</c:v>
                </c:pt>
                <c:pt idx="31196">
                  <c:v>9.3457399999999996E-2</c:v>
                </c:pt>
                <c:pt idx="31197">
                  <c:v>9.4822799999999999E-2</c:v>
                </c:pt>
                <c:pt idx="31198">
                  <c:v>9.6173700000000001E-2</c:v>
                </c:pt>
                <c:pt idx="31199">
                  <c:v>9.7509100000000001E-2</c:v>
                </c:pt>
                <c:pt idx="31200">
                  <c:v>9.8828700000000005E-2</c:v>
                </c:pt>
                <c:pt idx="31201">
                  <c:v>0.100133</c:v>
                </c:pt>
                <c:pt idx="31202">
                  <c:v>0.10142</c:v>
                </c:pt>
                <c:pt idx="31203">
                  <c:v>0.102688</c:v>
                </c:pt>
                <c:pt idx="31204">
                  <c:v>0.103938</c:v>
                </c:pt>
                <c:pt idx="31205">
                  <c:v>0.105169</c:v>
                </c:pt>
                <c:pt idx="31206">
                  <c:v>0.10638</c:v>
                </c:pt>
                <c:pt idx="31207">
                  <c:v>0.107572</c:v>
                </c:pt>
                <c:pt idx="31208">
                  <c:v>0.10874399999999999</c:v>
                </c:pt>
                <c:pt idx="31209">
                  <c:v>0.10989400000000001</c:v>
                </c:pt>
                <c:pt idx="31210">
                  <c:v>0.11102099999999999</c:v>
                </c:pt>
                <c:pt idx="31211">
                  <c:v>0.112126</c:v>
                </c:pt>
                <c:pt idx="31212">
                  <c:v>0.113206</c:v>
                </c:pt>
                <c:pt idx="31213">
                  <c:v>0.114263</c:v>
                </c:pt>
                <c:pt idx="31214">
                  <c:v>0.11529399999999999</c:v>
                </c:pt>
                <c:pt idx="31215">
                  <c:v>0.116299</c:v>
                </c:pt>
                <c:pt idx="31216">
                  <c:v>0.11727700000000001</c:v>
                </c:pt>
                <c:pt idx="31217">
                  <c:v>0.118226</c:v>
                </c:pt>
                <c:pt idx="31218">
                  <c:v>0.119146</c:v>
                </c:pt>
                <c:pt idx="31219">
                  <c:v>0.120037</c:v>
                </c:pt>
                <c:pt idx="31220">
                  <c:v>0.120897</c:v>
                </c:pt>
                <c:pt idx="31221">
                  <c:v>0.121727</c:v>
                </c:pt>
                <c:pt idx="31222">
                  <c:v>0.12252399999999999</c:v>
                </c:pt>
                <c:pt idx="31223">
                  <c:v>0.12328799999999999</c:v>
                </c:pt>
                <c:pt idx="31224">
                  <c:v>0.124018</c:v>
                </c:pt>
                <c:pt idx="31225">
                  <c:v>0.12471500000000001</c:v>
                </c:pt>
                <c:pt idx="31226">
                  <c:v>0.12537499999999999</c:v>
                </c:pt>
                <c:pt idx="31227">
                  <c:v>0.125998</c:v>
                </c:pt>
                <c:pt idx="31228">
                  <c:v>0.12658</c:v>
                </c:pt>
                <c:pt idx="31229">
                  <c:v>0.12712300000000001</c:v>
                </c:pt>
                <c:pt idx="31230">
                  <c:v>0.12762799999999999</c:v>
                </c:pt>
                <c:pt idx="31231">
                  <c:v>0.12809699999999999</c:v>
                </c:pt>
                <c:pt idx="31232">
                  <c:v>0.12853000000000001</c:v>
                </c:pt>
                <c:pt idx="31233">
                  <c:v>0.12892400000000001</c:v>
                </c:pt>
                <c:pt idx="31234">
                  <c:v>0.12928100000000001</c:v>
                </c:pt>
                <c:pt idx="31235">
                  <c:v>0.12959799999999999</c:v>
                </c:pt>
                <c:pt idx="31236">
                  <c:v>0.12987599999999999</c:v>
                </c:pt>
                <c:pt idx="31237">
                  <c:v>0.130111</c:v>
                </c:pt>
                <c:pt idx="31238">
                  <c:v>0.130304</c:v>
                </c:pt>
                <c:pt idx="31239">
                  <c:v>0.13045399999999999</c:v>
                </c:pt>
                <c:pt idx="31240">
                  <c:v>0.13056300000000001</c:v>
                </c:pt>
                <c:pt idx="31241">
                  <c:v>0.130632</c:v>
                </c:pt>
                <c:pt idx="31242">
                  <c:v>0.13066</c:v>
                </c:pt>
                <c:pt idx="31243">
                  <c:v>0.13064899999999999</c:v>
                </c:pt>
                <c:pt idx="31244">
                  <c:v>0.13059799999999999</c:v>
                </c:pt>
                <c:pt idx="31245">
                  <c:v>0.13050600000000001</c:v>
                </c:pt>
                <c:pt idx="31246">
                  <c:v>0.13037199999999999</c:v>
                </c:pt>
                <c:pt idx="31247">
                  <c:v>0.13019500000000001</c:v>
                </c:pt>
                <c:pt idx="31248">
                  <c:v>0.12997600000000001</c:v>
                </c:pt>
                <c:pt idx="31249">
                  <c:v>0.129715</c:v>
                </c:pt>
                <c:pt idx="31250">
                  <c:v>0.129412</c:v>
                </c:pt>
                <c:pt idx="31251">
                  <c:v>0.12906699999999999</c:v>
                </c:pt>
                <c:pt idx="31252">
                  <c:v>0.12867999999999999</c:v>
                </c:pt>
                <c:pt idx="31253">
                  <c:v>0.128251</c:v>
                </c:pt>
                <c:pt idx="31254">
                  <c:v>0.127779</c:v>
                </c:pt>
                <c:pt idx="31255">
                  <c:v>0.12726399999999999</c:v>
                </c:pt>
                <c:pt idx="31256">
                  <c:v>0.12670400000000001</c:v>
                </c:pt>
                <c:pt idx="31257">
                  <c:v>0.12610099999999999</c:v>
                </c:pt>
                <c:pt idx="31258">
                  <c:v>0.12545300000000001</c:v>
                </c:pt>
                <c:pt idx="31259">
                  <c:v>0.124761</c:v>
                </c:pt>
                <c:pt idx="31260">
                  <c:v>0.124027</c:v>
                </c:pt>
                <c:pt idx="31261">
                  <c:v>0.12325</c:v>
                </c:pt>
                <c:pt idx="31262">
                  <c:v>0.122431</c:v>
                </c:pt>
                <c:pt idx="31263">
                  <c:v>0.121572</c:v>
                </c:pt>
                <c:pt idx="31264">
                  <c:v>0.120673</c:v>
                </c:pt>
                <c:pt idx="31265">
                  <c:v>0.119736</c:v>
                </c:pt>
                <c:pt idx="31266">
                  <c:v>0.11876100000000001</c:v>
                </c:pt>
                <c:pt idx="31267">
                  <c:v>0.11774800000000001</c:v>
                </c:pt>
                <c:pt idx="31268">
                  <c:v>0.116699</c:v>
                </c:pt>
                <c:pt idx="31269">
                  <c:v>0.11561399999999999</c:v>
                </c:pt>
                <c:pt idx="31270">
                  <c:v>0.114493</c:v>
                </c:pt>
                <c:pt idx="31271">
                  <c:v>0.11333500000000001</c:v>
                </c:pt>
                <c:pt idx="31272">
                  <c:v>0.11214200000000001</c:v>
                </c:pt>
                <c:pt idx="31273">
                  <c:v>0.110917</c:v>
                </c:pt>
                <c:pt idx="31274">
                  <c:v>0.10965999999999999</c:v>
                </c:pt>
                <c:pt idx="31275">
                  <c:v>0.108373</c:v>
                </c:pt>
                <c:pt idx="31276">
                  <c:v>0.107056</c:v>
                </c:pt>
                <c:pt idx="31277">
                  <c:v>0.10571</c:v>
                </c:pt>
                <c:pt idx="31278">
                  <c:v>0.104337</c:v>
                </c:pt>
                <c:pt idx="31279">
                  <c:v>0.102937</c:v>
                </c:pt>
                <c:pt idx="31280">
                  <c:v>0.101511</c:v>
                </c:pt>
                <c:pt idx="31281">
                  <c:v>0.100059</c:v>
                </c:pt>
                <c:pt idx="31282">
                  <c:v>9.8583599999999993E-2</c:v>
                </c:pt>
                <c:pt idx="31283">
                  <c:v>9.7085099999999994E-2</c:v>
                </c:pt>
                <c:pt idx="31284">
                  <c:v>9.5566300000000007E-2</c:v>
                </c:pt>
                <c:pt idx="31285">
                  <c:v>9.4029600000000005E-2</c:v>
                </c:pt>
                <c:pt idx="31286">
                  <c:v>9.2476500000000003E-2</c:v>
                </c:pt>
                <c:pt idx="31287">
                  <c:v>9.0907600000000005E-2</c:v>
                </c:pt>
                <c:pt idx="31288">
                  <c:v>8.9324100000000003E-2</c:v>
                </c:pt>
                <c:pt idx="31289">
                  <c:v>8.7727299999999994E-2</c:v>
                </c:pt>
                <c:pt idx="31290">
                  <c:v>8.6118100000000003E-2</c:v>
                </c:pt>
                <c:pt idx="31291">
                  <c:v>8.4498500000000004E-2</c:v>
                </c:pt>
                <c:pt idx="31292">
                  <c:v>8.28705E-2</c:v>
                </c:pt>
                <c:pt idx="31293">
                  <c:v>8.1235399999999999E-2</c:v>
                </c:pt>
                <c:pt idx="31294">
                  <c:v>7.9593999999999998E-2</c:v>
                </c:pt>
                <c:pt idx="31295">
                  <c:v>7.79469E-2</c:v>
                </c:pt>
                <c:pt idx="31296">
                  <c:v>7.6295399999999999E-2</c:v>
                </c:pt>
                <c:pt idx="31297">
                  <c:v>7.4641100000000002E-2</c:v>
                </c:pt>
                <c:pt idx="31298">
                  <c:v>7.2986099999999998E-2</c:v>
                </c:pt>
                <c:pt idx="31299">
                  <c:v>7.1331900000000004E-2</c:v>
                </c:pt>
                <c:pt idx="31300">
                  <c:v>6.9680699999999998E-2</c:v>
                </c:pt>
                <c:pt idx="31301">
                  <c:v>6.8034499999999998E-2</c:v>
                </c:pt>
                <c:pt idx="31302">
                  <c:v>6.6395700000000002E-2</c:v>
                </c:pt>
                <c:pt idx="31303">
                  <c:v>6.4766799999999999E-2</c:v>
                </c:pt>
                <c:pt idx="31304">
                  <c:v>6.3150300000000006E-2</c:v>
                </c:pt>
                <c:pt idx="31305">
                  <c:v>6.1547900000000003E-2</c:v>
                </c:pt>
                <c:pt idx="31306">
                  <c:v>5.9961199999999999E-2</c:v>
                </c:pt>
                <c:pt idx="31307">
                  <c:v>5.8392399999999997E-2</c:v>
                </c:pt>
                <c:pt idx="31308">
                  <c:v>5.6842900000000002E-2</c:v>
                </c:pt>
                <c:pt idx="31309">
                  <c:v>5.5314099999999998E-2</c:v>
                </c:pt>
                <c:pt idx="31310">
                  <c:v>5.3807500000000001E-2</c:v>
                </c:pt>
                <c:pt idx="31311">
                  <c:v>5.23239E-2</c:v>
                </c:pt>
                <c:pt idx="31312">
                  <c:v>5.0863600000000002E-2</c:v>
                </c:pt>
                <c:pt idx="31313">
                  <c:v>4.9427199999999998E-2</c:v>
                </c:pt>
                <c:pt idx="31314">
                  <c:v>4.8016700000000002E-2</c:v>
                </c:pt>
                <c:pt idx="31315">
                  <c:v>4.6634299999999997E-2</c:v>
                </c:pt>
                <c:pt idx="31316">
                  <c:v>4.5282700000000002E-2</c:v>
                </c:pt>
                <c:pt idx="31317">
                  <c:v>4.3964900000000001E-2</c:v>
                </c:pt>
                <c:pt idx="31318">
                  <c:v>4.26833E-2</c:v>
                </c:pt>
                <c:pt idx="31319">
                  <c:v>4.1438900000000001E-2</c:v>
                </c:pt>
                <c:pt idx="31320">
                  <c:v>4.0232200000000003E-2</c:v>
                </c:pt>
                <c:pt idx="31321">
                  <c:v>3.9064300000000003E-2</c:v>
                </c:pt>
                <c:pt idx="31322">
                  <c:v>3.79373E-2</c:v>
                </c:pt>
                <c:pt idx="31323">
                  <c:v>3.6853900000000002E-2</c:v>
                </c:pt>
                <c:pt idx="31324">
                  <c:v>3.5816199999999999E-2</c:v>
                </c:pt>
                <c:pt idx="31325">
                  <c:v>3.4825500000000002E-2</c:v>
                </c:pt>
                <c:pt idx="31326">
                  <c:v>3.3883000000000003E-2</c:v>
                </c:pt>
                <c:pt idx="31327">
                  <c:v>3.2990400000000003E-2</c:v>
                </c:pt>
                <c:pt idx="31328">
                  <c:v>3.21491E-2</c:v>
                </c:pt>
                <c:pt idx="31329">
                  <c:v>3.1358999999999998E-2</c:v>
                </c:pt>
                <c:pt idx="31330">
                  <c:v>3.0620600000000001E-2</c:v>
                </c:pt>
                <c:pt idx="31331">
                  <c:v>2.99356E-2</c:v>
                </c:pt>
                <c:pt idx="31332">
                  <c:v>2.9305600000000001E-2</c:v>
                </c:pt>
                <c:pt idx="31333">
                  <c:v>2.87315E-2</c:v>
                </c:pt>
                <c:pt idx="31334">
                  <c:v>2.82134E-2</c:v>
                </c:pt>
                <c:pt idx="31335">
                  <c:v>2.7750799999999999E-2</c:v>
                </c:pt>
                <c:pt idx="31336">
                  <c:v>2.7344199999999999E-2</c:v>
                </c:pt>
                <c:pt idx="31337">
                  <c:v>2.6995000000000002E-2</c:v>
                </c:pt>
                <c:pt idx="31338">
                  <c:v>2.67049E-2</c:v>
                </c:pt>
                <c:pt idx="31339">
                  <c:v>2.6474999999999999E-2</c:v>
                </c:pt>
                <c:pt idx="31340">
                  <c:v>2.6306099999999999E-2</c:v>
                </c:pt>
                <c:pt idx="31341">
                  <c:v>2.6199099999999999E-2</c:v>
                </c:pt>
                <c:pt idx="31342">
                  <c:v>2.6155000000000001E-2</c:v>
                </c:pt>
                <c:pt idx="31343">
                  <c:v>2.6174200000000002E-2</c:v>
                </c:pt>
                <c:pt idx="31344">
                  <c:v>2.62574E-2</c:v>
                </c:pt>
                <c:pt idx="31345">
                  <c:v>2.6405100000000001E-2</c:v>
                </c:pt>
                <c:pt idx="31346">
                  <c:v>2.66173E-2</c:v>
                </c:pt>
                <c:pt idx="31347">
                  <c:v>2.6894000000000001E-2</c:v>
                </c:pt>
                <c:pt idx="31348">
                  <c:v>2.7235599999999999E-2</c:v>
                </c:pt>
                <c:pt idx="31349">
                  <c:v>2.7641800000000001E-2</c:v>
                </c:pt>
                <c:pt idx="31350">
                  <c:v>2.81128E-2</c:v>
                </c:pt>
                <c:pt idx="31351">
                  <c:v>2.8648799999999999E-2</c:v>
                </c:pt>
                <c:pt idx="31352">
                  <c:v>2.9250000000000002E-2</c:v>
                </c:pt>
                <c:pt idx="31353">
                  <c:v>2.9915600000000001E-2</c:v>
                </c:pt>
                <c:pt idx="31354">
                  <c:v>3.0644600000000001E-2</c:v>
                </c:pt>
                <c:pt idx="31355">
                  <c:v>3.1436800000000001E-2</c:v>
                </c:pt>
                <c:pt idx="31356">
                  <c:v>3.2291500000000001E-2</c:v>
                </c:pt>
                <c:pt idx="31357">
                  <c:v>3.3208700000000001E-2</c:v>
                </c:pt>
                <c:pt idx="31358">
                  <c:v>3.4188099999999999E-2</c:v>
                </c:pt>
                <c:pt idx="31359">
                  <c:v>3.5228700000000002E-2</c:v>
                </c:pt>
                <c:pt idx="31360">
                  <c:v>3.6329100000000003E-2</c:v>
                </c:pt>
                <c:pt idx="31361">
                  <c:v>3.7488899999999999E-2</c:v>
                </c:pt>
                <c:pt idx="31362">
                  <c:v>3.8707900000000003E-2</c:v>
                </c:pt>
                <c:pt idx="31363">
                  <c:v>3.9985E-2</c:v>
                </c:pt>
                <c:pt idx="31364">
                  <c:v>4.1317600000000003E-2</c:v>
                </c:pt>
                <c:pt idx="31365">
                  <c:v>4.2703199999999997E-2</c:v>
                </c:pt>
                <c:pt idx="31366">
                  <c:v>4.4140499999999999E-2</c:v>
                </c:pt>
                <c:pt idx="31367">
                  <c:v>4.5629000000000003E-2</c:v>
                </c:pt>
                <c:pt idx="31368">
                  <c:v>4.7168599999999998E-2</c:v>
                </c:pt>
                <c:pt idx="31369">
                  <c:v>4.8758500000000003E-2</c:v>
                </c:pt>
                <c:pt idx="31370">
                  <c:v>5.03971E-2</c:v>
                </c:pt>
                <c:pt idx="31371">
                  <c:v>5.2082499999999997E-2</c:v>
                </c:pt>
                <c:pt idx="31372">
                  <c:v>5.3813E-2</c:v>
                </c:pt>
                <c:pt idx="31373">
                  <c:v>5.5586099999999999E-2</c:v>
                </c:pt>
                <c:pt idx="31374">
                  <c:v>5.7399400000000003E-2</c:v>
                </c:pt>
                <c:pt idx="31375">
                  <c:v>5.9250499999999998E-2</c:v>
                </c:pt>
                <c:pt idx="31376">
                  <c:v>6.1137299999999999E-2</c:v>
                </c:pt>
                <c:pt idx="31377">
                  <c:v>6.3058699999999995E-2</c:v>
                </c:pt>
                <c:pt idx="31378">
                  <c:v>6.5014000000000002E-2</c:v>
                </c:pt>
                <c:pt idx="31379">
                  <c:v>6.7001400000000003E-2</c:v>
                </c:pt>
                <c:pt idx="31380">
                  <c:v>6.9018499999999997E-2</c:v>
                </c:pt>
                <c:pt idx="31381">
                  <c:v>7.1063200000000007E-2</c:v>
                </c:pt>
                <c:pt idx="31382">
                  <c:v>7.3133299999999998E-2</c:v>
                </c:pt>
                <c:pt idx="31383">
                  <c:v>7.5226399999999999E-2</c:v>
                </c:pt>
                <c:pt idx="31384">
                  <c:v>7.73398E-2</c:v>
                </c:pt>
                <c:pt idx="31385">
                  <c:v>7.9471299999999995E-2</c:v>
                </c:pt>
                <c:pt idx="31386">
                  <c:v>8.1619399999999995E-2</c:v>
                </c:pt>
                <c:pt idx="31387">
                  <c:v>8.3781999999999995E-2</c:v>
                </c:pt>
                <c:pt idx="31388">
                  <c:v>8.5956299999999999E-2</c:v>
                </c:pt>
                <c:pt idx="31389">
                  <c:v>8.8139899999999993E-2</c:v>
                </c:pt>
                <c:pt idx="31390">
                  <c:v>9.0330300000000002E-2</c:v>
                </c:pt>
                <c:pt idx="31391">
                  <c:v>9.2524899999999993E-2</c:v>
                </c:pt>
                <c:pt idx="31392">
                  <c:v>9.4720899999999997E-2</c:v>
                </c:pt>
                <c:pt idx="31393">
                  <c:v>9.6915799999999996E-2</c:v>
                </c:pt>
                <c:pt idx="31394">
                  <c:v>9.9107000000000001E-2</c:v>
                </c:pt>
                <c:pt idx="31395">
                  <c:v>0.10129199999999999</c:v>
                </c:pt>
                <c:pt idx="31396">
                  <c:v>0.103468</c:v>
                </c:pt>
                <c:pt idx="31397">
                  <c:v>0.105633</c:v>
                </c:pt>
                <c:pt idx="31398">
                  <c:v>0.107784</c:v>
                </c:pt>
                <c:pt idx="31399">
                  <c:v>0.109917</c:v>
                </c:pt>
                <c:pt idx="31400">
                  <c:v>0.11203100000000001</c:v>
                </c:pt>
                <c:pt idx="31401">
                  <c:v>0.114122</c:v>
                </c:pt>
                <c:pt idx="31402">
                  <c:v>0.116189</c:v>
                </c:pt>
                <c:pt idx="31403">
                  <c:v>0.118228</c:v>
                </c:pt>
                <c:pt idx="31404">
                  <c:v>0.120237</c:v>
                </c:pt>
                <c:pt idx="31405">
                  <c:v>0.122213</c:v>
                </c:pt>
                <c:pt idx="31406">
                  <c:v>0.124154</c:v>
                </c:pt>
                <c:pt idx="31407">
                  <c:v>0.12606000000000001</c:v>
                </c:pt>
                <c:pt idx="31408">
                  <c:v>0.12792799999999999</c:v>
                </c:pt>
                <c:pt idx="31409">
                  <c:v>0.12975500000000001</c:v>
                </c:pt>
                <c:pt idx="31410">
                  <c:v>0.13153899999999999</c:v>
                </c:pt>
                <c:pt idx="31411">
                  <c:v>0.13327800000000001</c:v>
                </c:pt>
                <c:pt idx="31412">
                  <c:v>0.13496900000000001</c:v>
                </c:pt>
                <c:pt idx="31413">
                  <c:v>0.13661000000000001</c:v>
                </c:pt>
                <c:pt idx="31414">
                  <c:v>0.13819899999999999</c:v>
                </c:pt>
                <c:pt idx="31415">
                  <c:v>0.139734</c:v>
                </c:pt>
                <c:pt idx="31416">
                  <c:v>0.14121300000000001</c:v>
                </c:pt>
                <c:pt idx="31417">
                  <c:v>0.14263400000000001</c:v>
                </c:pt>
                <c:pt idx="31418">
                  <c:v>0.14399600000000001</c:v>
                </c:pt>
                <c:pt idx="31419">
                  <c:v>0.14529600000000001</c:v>
                </c:pt>
                <c:pt idx="31420">
                  <c:v>0.146534</c:v>
                </c:pt>
                <c:pt idx="31421">
                  <c:v>0.14770900000000001</c:v>
                </c:pt>
                <c:pt idx="31422">
                  <c:v>0.14882000000000001</c:v>
                </c:pt>
                <c:pt idx="31423">
                  <c:v>0.149867</c:v>
                </c:pt>
                <c:pt idx="31424">
                  <c:v>0.15084900000000001</c:v>
                </c:pt>
                <c:pt idx="31425">
                  <c:v>0.15176300000000001</c:v>
                </c:pt>
                <c:pt idx="31426">
                  <c:v>0.15260799999999999</c:v>
                </c:pt>
                <c:pt idx="31427">
                  <c:v>0.15338399999999999</c:v>
                </c:pt>
                <c:pt idx="31428">
                  <c:v>0.15409</c:v>
                </c:pt>
                <c:pt idx="31429">
                  <c:v>0.154725</c:v>
                </c:pt>
                <c:pt idx="31430">
                  <c:v>0.15529000000000001</c:v>
                </c:pt>
                <c:pt idx="31431">
                  <c:v>0.15578400000000001</c:v>
                </c:pt>
                <c:pt idx="31432">
                  <c:v>0.15620700000000001</c:v>
                </c:pt>
                <c:pt idx="31433">
                  <c:v>0.15656</c:v>
                </c:pt>
                <c:pt idx="31434">
                  <c:v>0.15684200000000001</c:v>
                </c:pt>
                <c:pt idx="31435">
                  <c:v>0.157053</c:v>
                </c:pt>
                <c:pt idx="31436">
                  <c:v>0.157193</c:v>
                </c:pt>
                <c:pt idx="31437">
                  <c:v>0.15726200000000001</c:v>
                </c:pt>
                <c:pt idx="31438">
                  <c:v>0.15726000000000001</c:v>
                </c:pt>
                <c:pt idx="31439">
                  <c:v>0.15718799999999999</c:v>
                </c:pt>
                <c:pt idx="31440">
                  <c:v>0.15704699999999999</c:v>
                </c:pt>
                <c:pt idx="31441">
                  <c:v>0.156837</c:v>
                </c:pt>
                <c:pt idx="31442">
                  <c:v>0.15656</c:v>
                </c:pt>
                <c:pt idx="31443">
                  <c:v>0.15621699999999999</c:v>
                </c:pt>
                <c:pt idx="31444">
                  <c:v>0.155808</c:v>
                </c:pt>
                <c:pt idx="31445">
                  <c:v>0.155333</c:v>
                </c:pt>
                <c:pt idx="31446">
                  <c:v>0.15479299999999999</c:v>
                </c:pt>
                <c:pt idx="31447">
                  <c:v>0.15418899999999999</c:v>
                </c:pt>
                <c:pt idx="31448">
                  <c:v>0.15352499999999999</c:v>
                </c:pt>
                <c:pt idx="31449">
                  <c:v>0.15280099999999999</c:v>
                </c:pt>
                <c:pt idx="31450">
                  <c:v>0.15201899999999999</c:v>
                </c:pt>
                <c:pt idx="31451">
                  <c:v>0.15117900000000001</c:v>
                </c:pt>
                <c:pt idx="31452">
                  <c:v>0.150284</c:v>
                </c:pt>
                <c:pt idx="31453">
                  <c:v>0.149337</c:v>
                </c:pt>
                <c:pt idx="31454">
                  <c:v>0.148339</c:v>
                </c:pt>
                <c:pt idx="31455">
                  <c:v>0.14729300000000001</c:v>
                </c:pt>
                <c:pt idx="31456">
                  <c:v>0.146201</c:v>
                </c:pt>
                <c:pt idx="31457">
                  <c:v>0.145066</c:v>
                </c:pt>
                <c:pt idx="31458">
                  <c:v>0.14388999999999999</c:v>
                </c:pt>
                <c:pt idx="31459">
                  <c:v>0.142675</c:v>
                </c:pt>
                <c:pt idx="31460">
                  <c:v>0.14142399999999999</c:v>
                </c:pt>
                <c:pt idx="31461">
                  <c:v>0.14013999999999999</c:v>
                </c:pt>
                <c:pt idx="31462">
                  <c:v>0.138823</c:v>
                </c:pt>
                <c:pt idx="31463">
                  <c:v>0.13747500000000001</c:v>
                </c:pt>
                <c:pt idx="31464">
                  <c:v>0.136099</c:v>
                </c:pt>
                <c:pt idx="31465">
                  <c:v>0.13469600000000001</c:v>
                </c:pt>
                <c:pt idx="31466">
                  <c:v>0.13327</c:v>
                </c:pt>
                <c:pt idx="31467">
                  <c:v>0.13182199999999999</c:v>
                </c:pt>
                <c:pt idx="31468">
                  <c:v>0.130356</c:v>
                </c:pt>
                <c:pt idx="31469">
                  <c:v>0.12887499999999999</c:v>
                </c:pt>
                <c:pt idx="31470">
                  <c:v>0.12738099999999999</c:v>
                </c:pt>
                <c:pt idx="31471">
                  <c:v>0.12587599999999999</c:v>
                </c:pt>
                <c:pt idx="31472">
                  <c:v>0.124362</c:v>
                </c:pt>
                <c:pt idx="31473">
                  <c:v>0.12284100000000001</c:v>
                </c:pt>
                <c:pt idx="31474">
                  <c:v>0.12131500000000001</c:v>
                </c:pt>
                <c:pt idx="31475">
                  <c:v>0.119786</c:v>
                </c:pt>
                <c:pt idx="31476">
                  <c:v>0.118258</c:v>
                </c:pt>
                <c:pt idx="31477">
                  <c:v>0.116732</c:v>
                </c:pt>
                <c:pt idx="31478">
                  <c:v>0.11521199999999999</c:v>
                </c:pt>
                <c:pt idx="31479">
                  <c:v>0.1137</c:v>
                </c:pt>
                <c:pt idx="31480">
                  <c:v>0.11219800000000001</c:v>
                </c:pt>
                <c:pt idx="31481">
                  <c:v>0.110706</c:v>
                </c:pt>
                <c:pt idx="31482">
                  <c:v>0.10922800000000001</c:v>
                </c:pt>
                <c:pt idx="31483">
                  <c:v>0.107765</c:v>
                </c:pt>
                <c:pt idx="31484">
                  <c:v>0.10632</c:v>
                </c:pt>
                <c:pt idx="31485">
                  <c:v>0.104893</c:v>
                </c:pt>
                <c:pt idx="31486">
                  <c:v>0.103488</c:v>
                </c:pt>
                <c:pt idx="31487">
                  <c:v>0.102106</c:v>
                </c:pt>
                <c:pt idx="31488">
                  <c:v>0.10074900000000001</c:v>
                </c:pt>
                <c:pt idx="31489">
                  <c:v>9.9418300000000001E-2</c:v>
                </c:pt>
                <c:pt idx="31490">
                  <c:v>9.8116400000000006E-2</c:v>
                </c:pt>
                <c:pt idx="31491">
                  <c:v>9.6844600000000003E-2</c:v>
                </c:pt>
                <c:pt idx="31492">
                  <c:v>9.5604300000000003E-2</c:v>
                </c:pt>
                <c:pt idx="31493">
                  <c:v>9.4396400000000005E-2</c:v>
                </c:pt>
                <c:pt idx="31494">
                  <c:v>9.3222299999999994E-2</c:v>
                </c:pt>
                <c:pt idx="31495">
                  <c:v>9.2084200000000005E-2</c:v>
                </c:pt>
                <c:pt idx="31496">
                  <c:v>9.0983900000000006E-2</c:v>
                </c:pt>
                <c:pt idx="31497">
                  <c:v>8.99229E-2</c:v>
                </c:pt>
                <c:pt idx="31498">
                  <c:v>8.8901999999999995E-2</c:v>
                </c:pt>
                <c:pt idx="31499">
                  <c:v>8.7922299999999995E-2</c:v>
                </c:pt>
                <c:pt idx="31500">
                  <c:v>8.6984699999999998E-2</c:v>
                </c:pt>
                <c:pt idx="31501">
                  <c:v>8.6089600000000002E-2</c:v>
                </c:pt>
                <c:pt idx="31502">
                  <c:v>8.5237300000000002E-2</c:v>
                </c:pt>
                <c:pt idx="31503">
                  <c:v>8.44279E-2</c:v>
                </c:pt>
                <c:pt idx="31504">
                  <c:v>8.3662E-2</c:v>
                </c:pt>
                <c:pt idx="31505">
                  <c:v>8.2941000000000001E-2</c:v>
                </c:pt>
                <c:pt idx="31506">
                  <c:v>8.2265900000000003E-2</c:v>
                </c:pt>
                <c:pt idx="31507">
                  <c:v>8.1637100000000004E-2</c:v>
                </c:pt>
                <c:pt idx="31508">
                  <c:v>8.1055000000000002E-2</c:v>
                </c:pt>
                <c:pt idx="31509">
                  <c:v>8.0519900000000005E-2</c:v>
                </c:pt>
                <c:pt idx="31510">
                  <c:v>8.0032400000000004E-2</c:v>
                </c:pt>
                <c:pt idx="31511">
                  <c:v>7.9592599999999999E-2</c:v>
                </c:pt>
                <c:pt idx="31512">
                  <c:v>7.9200300000000001E-2</c:v>
                </c:pt>
                <c:pt idx="31513">
                  <c:v>7.8855300000000003E-2</c:v>
                </c:pt>
                <c:pt idx="31514">
                  <c:v>7.8557199999999994E-2</c:v>
                </c:pt>
                <c:pt idx="31515">
                  <c:v>7.8306000000000001E-2</c:v>
                </c:pt>
                <c:pt idx="31516">
                  <c:v>7.8101000000000004E-2</c:v>
                </c:pt>
                <c:pt idx="31517">
                  <c:v>7.7941399999999994E-2</c:v>
                </c:pt>
                <c:pt idx="31518">
                  <c:v>7.7827599999999997E-2</c:v>
                </c:pt>
                <c:pt idx="31519">
                  <c:v>7.7759800000000004E-2</c:v>
                </c:pt>
                <c:pt idx="31520">
                  <c:v>7.7738100000000004E-2</c:v>
                </c:pt>
                <c:pt idx="31521">
                  <c:v>7.7761499999999997E-2</c:v>
                </c:pt>
                <c:pt idx="31522">
                  <c:v>7.7828800000000004E-2</c:v>
                </c:pt>
                <c:pt idx="31523">
                  <c:v>7.7938099999999996E-2</c:v>
                </c:pt>
                <c:pt idx="31524">
                  <c:v>7.8087699999999996E-2</c:v>
                </c:pt>
                <c:pt idx="31525">
                  <c:v>7.8276200000000004E-2</c:v>
                </c:pt>
                <c:pt idx="31526">
                  <c:v>7.8502500000000003E-2</c:v>
                </c:pt>
                <c:pt idx="31527">
                  <c:v>7.8765500000000002E-2</c:v>
                </c:pt>
                <c:pt idx="31528">
                  <c:v>7.9064499999999996E-2</c:v>
                </c:pt>
                <c:pt idx="31529">
                  <c:v>7.9398999999999997E-2</c:v>
                </c:pt>
                <c:pt idx="31530">
                  <c:v>7.9766699999999996E-2</c:v>
                </c:pt>
                <c:pt idx="31531">
                  <c:v>8.0164899999999997E-2</c:v>
                </c:pt>
                <c:pt idx="31532">
                  <c:v>8.0591499999999996E-2</c:v>
                </c:pt>
                <c:pt idx="31533">
                  <c:v>8.1045699999999998E-2</c:v>
                </c:pt>
                <c:pt idx="31534">
                  <c:v>8.1526500000000002E-2</c:v>
                </c:pt>
                <c:pt idx="31535">
                  <c:v>8.2032300000000002E-2</c:v>
                </c:pt>
                <c:pt idx="31536">
                  <c:v>8.2561700000000002E-2</c:v>
                </c:pt>
                <c:pt idx="31537">
                  <c:v>8.3113599999999996E-2</c:v>
                </c:pt>
                <c:pt idx="31538">
                  <c:v>8.3686200000000002E-2</c:v>
                </c:pt>
                <c:pt idx="31539">
                  <c:v>8.4277599999999994E-2</c:v>
                </c:pt>
                <c:pt idx="31540">
                  <c:v>8.4886100000000006E-2</c:v>
                </c:pt>
                <c:pt idx="31541">
                  <c:v>8.5510900000000001E-2</c:v>
                </c:pt>
                <c:pt idx="31542">
                  <c:v>8.61508E-2</c:v>
                </c:pt>
                <c:pt idx="31543">
                  <c:v>8.6804400000000004E-2</c:v>
                </c:pt>
                <c:pt idx="31544">
                  <c:v>8.7471499999999994E-2</c:v>
                </c:pt>
                <c:pt idx="31545">
                  <c:v>8.8151800000000002E-2</c:v>
                </c:pt>
                <c:pt idx="31546">
                  <c:v>8.8842400000000002E-2</c:v>
                </c:pt>
                <c:pt idx="31547">
                  <c:v>8.9539599999999997E-2</c:v>
                </c:pt>
                <c:pt idx="31548">
                  <c:v>9.0241000000000002E-2</c:v>
                </c:pt>
                <c:pt idx="31549">
                  <c:v>9.0944999999999998E-2</c:v>
                </c:pt>
                <c:pt idx="31550">
                  <c:v>9.1648599999999997E-2</c:v>
                </c:pt>
                <c:pt idx="31551">
                  <c:v>9.23485E-2</c:v>
                </c:pt>
                <c:pt idx="31552">
                  <c:v>9.30425E-2</c:v>
                </c:pt>
                <c:pt idx="31553">
                  <c:v>9.3729099999999996E-2</c:v>
                </c:pt>
                <c:pt idx="31554">
                  <c:v>9.4406199999999996E-2</c:v>
                </c:pt>
                <c:pt idx="31555">
                  <c:v>9.5071299999999997E-2</c:v>
                </c:pt>
                <c:pt idx="31556">
                  <c:v>9.5722500000000002E-2</c:v>
                </c:pt>
                <c:pt idx="31557">
                  <c:v>9.6357799999999993E-2</c:v>
                </c:pt>
                <c:pt idx="31558">
                  <c:v>9.6975000000000006E-2</c:v>
                </c:pt>
                <c:pt idx="31559">
                  <c:v>9.7571699999999997E-2</c:v>
                </c:pt>
                <c:pt idx="31560">
                  <c:v>9.8145300000000005E-2</c:v>
                </c:pt>
                <c:pt idx="31561">
                  <c:v>9.8693400000000001E-2</c:v>
                </c:pt>
                <c:pt idx="31562">
                  <c:v>9.9215200000000003E-2</c:v>
                </c:pt>
                <c:pt idx="31563">
                  <c:v>9.9710599999999996E-2</c:v>
                </c:pt>
                <c:pt idx="31564">
                  <c:v>0.100178</c:v>
                </c:pt>
                <c:pt idx="31565">
                  <c:v>0.10061199999999999</c:v>
                </c:pt>
                <c:pt idx="31566">
                  <c:v>0.10101</c:v>
                </c:pt>
                <c:pt idx="31567">
                  <c:v>0.101371</c:v>
                </c:pt>
                <c:pt idx="31568">
                  <c:v>0.10169599999999999</c:v>
                </c:pt>
                <c:pt idx="31569">
                  <c:v>0.101988</c:v>
                </c:pt>
                <c:pt idx="31570">
                  <c:v>0.102245</c:v>
                </c:pt>
                <c:pt idx="31571">
                  <c:v>0.102467</c:v>
                </c:pt>
                <c:pt idx="31572">
                  <c:v>0.10265100000000001</c:v>
                </c:pt>
                <c:pt idx="31573">
                  <c:v>0.102796</c:v>
                </c:pt>
                <c:pt idx="31574">
                  <c:v>0.10290000000000001</c:v>
                </c:pt>
                <c:pt idx="31575">
                  <c:v>0.102963</c:v>
                </c:pt>
                <c:pt idx="31576">
                  <c:v>0.10298300000000001</c:v>
                </c:pt>
                <c:pt idx="31577">
                  <c:v>0.10295899999999999</c:v>
                </c:pt>
                <c:pt idx="31578">
                  <c:v>0.10288899999999999</c:v>
                </c:pt>
                <c:pt idx="31579">
                  <c:v>0.102771</c:v>
                </c:pt>
                <c:pt idx="31580">
                  <c:v>0.102604</c:v>
                </c:pt>
                <c:pt idx="31581">
                  <c:v>0.102386</c:v>
                </c:pt>
                <c:pt idx="31582">
                  <c:v>0.102116</c:v>
                </c:pt>
                <c:pt idx="31583">
                  <c:v>0.101794</c:v>
                </c:pt>
                <c:pt idx="31584">
                  <c:v>0.10141699999999999</c:v>
                </c:pt>
                <c:pt idx="31585">
                  <c:v>0.10098600000000001</c:v>
                </c:pt>
                <c:pt idx="31586">
                  <c:v>0.10050199999999999</c:v>
                </c:pt>
                <c:pt idx="31587">
                  <c:v>9.9967799999999996E-2</c:v>
                </c:pt>
                <c:pt idx="31588">
                  <c:v>9.9384500000000001E-2</c:v>
                </c:pt>
                <c:pt idx="31589">
                  <c:v>9.8752499999999993E-2</c:v>
                </c:pt>
                <c:pt idx="31590">
                  <c:v>9.8069000000000003E-2</c:v>
                </c:pt>
                <c:pt idx="31591">
                  <c:v>9.7330899999999998E-2</c:v>
                </c:pt>
                <c:pt idx="31592">
                  <c:v>9.6537499999999998E-2</c:v>
                </c:pt>
                <c:pt idx="31593">
                  <c:v>9.5689899999999994E-2</c:v>
                </c:pt>
                <c:pt idx="31594">
                  <c:v>9.4789999999999999E-2</c:v>
                </c:pt>
                <c:pt idx="31595">
                  <c:v>9.3840300000000001E-2</c:v>
                </c:pt>
                <c:pt idx="31596">
                  <c:v>9.2845200000000003E-2</c:v>
                </c:pt>
                <c:pt idx="31597">
                  <c:v>9.1809600000000005E-2</c:v>
                </c:pt>
                <c:pt idx="31598">
                  <c:v>9.0735899999999994E-2</c:v>
                </c:pt>
                <c:pt idx="31599">
                  <c:v>8.9622900000000005E-2</c:v>
                </c:pt>
                <c:pt idx="31600">
                  <c:v>8.8468699999999997E-2</c:v>
                </c:pt>
                <c:pt idx="31601">
                  <c:v>8.7275099999999994E-2</c:v>
                </c:pt>
                <c:pt idx="31602">
                  <c:v>8.60461E-2</c:v>
                </c:pt>
                <c:pt idx="31603">
                  <c:v>8.4783399999999995E-2</c:v>
                </c:pt>
                <c:pt idx="31604">
                  <c:v>8.3486500000000005E-2</c:v>
                </c:pt>
                <c:pt idx="31605">
                  <c:v>8.2156000000000007E-2</c:v>
                </c:pt>
                <c:pt idx="31606">
                  <c:v>8.0795099999999995E-2</c:v>
                </c:pt>
                <c:pt idx="31607">
                  <c:v>7.9408099999999995E-2</c:v>
                </c:pt>
                <c:pt idx="31608">
                  <c:v>7.7998499999999998E-2</c:v>
                </c:pt>
                <c:pt idx="31609">
                  <c:v>7.6568800000000006E-2</c:v>
                </c:pt>
                <c:pt idx="31610">
                  <c:v>7.5121400000000005E-2</c:v>
                </c:pt>
                <c:pt idx="31611">
                  <c:v>7.3659199999999994E-2</c:v>
                </c:pt>
                <c:pt idx="31612">
                  <c:v>7.2185299999999994E-2</c:v>
                </c:pt>
                <c:pt idx="31613">
                  <c:v>7.0702299999999996E-2</c:v>
                </c:pt>
                <c:pt idx="31614">
                  <c:v>6.9210999999999995E-2</c:v>
                </c:pt>
                <c:pt idx="31615">
                  <c:v>6.77117E-2</c:v>
                </c:pt>
                <c:pt idx="31616">
                  <c:v>6.6206399999999999E-2</c:v>
                </c:pt>
                <c:pt idx="31617">
                  <c:v>6.4698800000000001E-2</c:v>
                </c:pt>
                <c:pt idx="31618">
                  <c:v>6.3191600000000001E-2</c:v>
                </c:pt>
                <c:pt idx="31619">
                  <c:v>6.16868E-2</c:v>
                </c:pt>
                <c:pt idx="31620">
                  <c:v>6.0186299999999998E-2</c:v>
                </c:pt>
                <c:pt idx="31621">
                  <c:v>5.8691100000000003E-2</c:v>
                </c:pt>
                <c:pt idx="31622">
                  <c:v>5.7202700000000002E-2</c:v>
                </c:pt>
                <c:pt idx="31623">
                  <c:v>5.57244E-2</c:v>
                </c:pt>
                <c:pt idx="31624">
                  <c:v>5.4258500000000001E-2</c:v>
                </c:pt>
                <c:pt idx="31625">
                  <c:v>5.28046E-2</c:v>
                </c:pt>
                <c:pt idx="31626">
                  <c:v>5.1362699999999997E-2</c:v>
                </c:pt>
                <c:pt idx="31627">
                  <c:v>4.9932900000000002E-2</c:v>
                </c:pt>
                <c:pt idx="31628">
                  <c:v>4.8514099999999998E-2</c:v>
                </c:pt>
                <c:pt idx="31629">
                  <c:v>4.71064E-2</c:v>
                </c:pt>
                <c:pt idx="31630">
                  <c:v>4.5713999999999998E-2</c:v>
                </c:pt>
                <c:pt idx="31631">
                  <c:v>4.4344000000000001E-2</c:v>
                </c:pt>
                <c:pt idx="31632">
                  <c:v>4.3001900000000003E-2</c:v>
                </c:pt>
                <c:pt idx="31633">
                  <c:v>4.1688500000000003E-2</c:v>
                </c:pt>
                <c:pt idx="31634">
                  <c:v>4.0402500000000001E-2</c:v>
                </c:pt>
                <c:pt idx="31635">
                  <c:v>3.9145800000000001E-2</c:v>
                </c:pt>
                <c:pt idx="31636">
                  <c:v>3.79233E-2</c:v>
                </c:pt>
                <c:pt idx="31637">
                  <c:v>3.6738E-2</c:v>
                </c:pt>
                <c:pt idx="31638">
                  <c:v>3.5589799999999998E-2</c:v>
                </c:pt>
                <c:pt idx="31639">
                  <c:v>3.4477899999999999E-2</c:v>
                </c:pt>
                <c:pt idx="31640">
                  <c:v>3.3402899999999999E-2</c:v>
                </c:pt>
                <c:pt idx="31641">
                  <c:v>3.2366399999999997E-2</c:v>
                </c:pt>
                <c:pt idx="31642">
                  <c:v>3.1369599999999997E-2</c:v>
                </c:pt>
                <c:pt idx="31643">
                  <c:v>3.0412499999999999E-2</c:v>
                </c:pt>
                <c:pt idx="31644">
                  <c:v>2.94962E-2</c:v>
                </c:pt>
                <c:pt idx="31645">
                  <c:v>2.86228E-2</c:v>
                </c:pt>
                <c:pt idx="31646">
                  <c:v>2.7793700000000001E-2</c:v>
                </c:pt>
                <c:pt idx="31647">
                  <c:v>2.7008299999999999E-2</c:v>
                </c:pt>
                <c:pt idx="31648">
                  <c:v>2.6266600000000001E-2</c:v>
                </c:pt>
                <c:pt idx="31649">
                  <c:v>2.5571699999999999E-2</c:v>
                </c:pt>
                <c:pt idx="31650">
                  <c:v>2.4927700000000001E-2</c:v>
                </c:pt>
                <c:pt idx="31651">
                  <c:v>2.4335300000000001E-2</c:v>
                </c:pt>
                <c:pt idx="31652">
                  <c:v>2.3790800000000001E-2</c:v>
                </c:pt>
                <c:pt idx="31653">
                  <c:v>2.3289399999999998E-2</c:v>
                </c:pt>
                <c:pt idx="31654">
                  <c:v>2.2829599999999999E-2</c:v>
                </c:pt>
                <c:pt idx="31655">
                  <c:v>2.24146E-2</c:v>
                </c:pt>
                <c:pt idx="31656">
                  <c:v>2.2047400000000002E-2</c:v>
                </c:pt>
                <c:pt idx="31657">
                  <c:v>2.1726700000000002E-2</c:v>
                </c:pt>
                <c:pt idx="31658">
                  <c:v>2.1449699999999999E-2</c:v>
                </c:pt>
                <c:pt idx="31659">
                  <c:v>2.12163E-2</c:v>
                </c:pt>
                <c:pt idx="31660">
                  <c:v>2.1028499999999999E-2</c:v>
                </c:pt>
                <c:pt idx="31661">
                  <c:v>2.0887699999999999E-2</c:v>
                </c:pt>
                <c:pt idx="31662">
                  <c:v>2.0793099999999998E-2</c:v>
                </c:pt>
                <c:pt idx="31663">
                  <c:v>2.0745199999999998E-2</c:v>
                </c:pt>
                <c:pt idx="31664">
                  <c:v>2.07461E-2</c:v>
                </c:pt>
                <c:pt idx="31665">
                  <c:v>2.0794799999999999E-2</c:v>
                </c:pt>
                <c:pt idx="31666">
                  <c:v>2.0884199999999999E-2</c:v>
                </c:pt>
                <c:pt idx="31667">
                  <c:v>2.1008200000000001E-2</c:v>
                </c:pt>
                <c:pt idx="31668">
                  <c:v>2.11668E-2</c:v>
                </c:pt>
                <c:pt idx="31669">
                  <c:v>2.1363099999999999E-2</c:v>
                </c:pt>
                <c:pt idx="31670">
                  <c:v>2.1597999999999999E-2</c:v>
                </c:pt>
                <c:pt idx="31671">
                  <c:v>2.18689E-2</c:v>
                </c:pt>
                <c:pt idx="31672">
                  <c:v>2.21721E-2</c:v>
                </c:pt>
                <c:pt idx="31673">
                  <c:v>2.2504099999999999E-2</c:v>
                </c:pt>
                <c:pt idx="31674">
                  <c:v>2.2862799999999999E-2</c:v>
                </c:pt>
                <c:pt idx="31675">
                  <c:v>2.3249300000000001E-2</c:v>
                </c:pt>
                <c:pt idx="31676">
                  <c:v>2.3664399999999999E-2</c:v>
                </c:pt>
                <c:pt idx="31677">
                  <c:v>2.41041E-2</c:v>
                </c:pt>
                <c:pt idx="31678">
                  <c:v>2.4561800000000002E-2</c:v>
                </c:pt>
                <c:pt idx="31679">
                  <c:v>2.5033799999999998E-2</c:v>
                </c:pt>
                <c:pt idx="31680">
                  <c:v>2.5519500000000001E-2</c:v>
                </c:pt>
                <c:pt idx="31681">
                  <c:v>2.6018099999999999E-2</c:v>
                </c:pt>
                <c:pt idx="31682">
                  <c:v>2.65273E-2</c:v>
                </c:pt>
                <c:pt idx="31683">
                  <c:v>2.7045199999999998E-2</c:v>
                </c:pt>
                <c:pt idx="31684">
                  <c:v>2.7572200000000002E-2</c:v>
                </c:pt>
                <c:pt idx="31685">
                  <c:v>2.8108999999999999E-2</c:v>
                </c:pt>
                <c:pt idx="31686">
                  <c:v>2.86527E-2</c:v>
                </c:pt>
                <c:pt idx="31687">
                  <c:v>2.9196400000000001E-2</c:v>
                </c:pt>
                <c:pt idx="31688">
                  <c:v>2.9735000000000001E-2</c:v>
                </c:pt>
                <c:pt idx="31689">
                  <c:v>3.0267599999999999E-2</c:v>
                </c:pt>
                <c:pt idx="31690">
                  <c:v>3.07944E-2</c:v>
                </c:pt>
                <c:pt idx="31691">
                  <c:v>3.1313199999999999E-2</c:v>
                </c:pt>
                <c:pt idx="31692">
                  <c:v>3.18207E-2</c:v>
                </c:pt>
                <c:pt idx="31693">
                  <c:v>3.2315999999999998E-2</c:v>
                </c:pt>
                <c:pt idx="31694">
                  <c:v>3.2798399999999998E-2</c:v>
                </c:pt>
                <c:pt idx="31695">
                  <c:v>3.3263500000000001E-2</c:v>
                </c:pt>
                <c:pt idx="31696">
                  <c:v>3.3702999999999997E-2</c:v>
                </c:pt>
                <c:pt idx="31697">
                  <c:v>3.4110500000000002E-2</c:v>
                </c:pt>
                <c:pt idx="31698">
                  <c:v>3.4486299999999998E-2</c:v>
                </c:pt>
                <c:pt idx="31699">
                  <c:v>3.4833299999999998E-2</c:v>
                </c:pt>
                <c:pt idx="31700">
                  <c:v>3.5152700000000002E-2</c:v>
                </c:pt>
                <c:pt idx="31701">
                  <c:v>3.54434E-2</c:v>
                </c:pt>
                <c:pt idx="31702">
                  <c:v>3.5700999999999997E-2</c:v>
                </c:pt>
                <c:pt idx="31703">
                  <c:v>3.5920300000000002E-2</c:v>
                </c:pt>
                <c:pt idx="31704">
                  <c:v>3.6103299999999998E-2</c:v>
                </c:pt>
                <c:pt idx="31705">
                  <c:v>3.6255500000000003E-2</c:v>
                </c:pt>
                <c:pt idx="31706">
                  <c:v>3.6377899999999998E-2</c:v>
                </c:pt>
                <c:pt idx="31707">
                  <c:v>3.6465499999999998E-2</c:v>
                </c:pt>
                <c:pt idx="31708">
                  <c:v>3.6512299999999998E-2</c:v>
                </c:pt>
                <c:pt idx="31709">
                  <c:v>3.6515199999999998E-2</c:v>
                </c:pt>
                <c:pt idx="31710">
                  <c:v>3.6473600000000002E-2</c:v>
                </c:pt>
                <c:pt idx="31711">
                  <c:v>3.6386799999999997E-2</c:v>
                </c:pt>
                <c:pt idx="31712">
                  <c:v>3.6256099999999999E-2</c:v>
                </c:pt>
                <c:pt idx="31713">
                  <c:v>3.6085800000000001E-2</c:v>
                </c:pt>
                <c:pt idx="31714">
                  <c:v>3.5877399999999997E-2</c:v>
                </c:pt>
                <c:pt idx="31715">
                  <c:v>3.5624700000000002E-2</c:v>
                </c:pt>
                <c:pt idx="31716">
                  <c:v>3.5317899999999999E-2</c:v>
                </c:pt>
                <c:pt idx="31717">
                  <c:v>3.4953400000000003E-2</c:v>
                </c:pt>
                <c:pt idx="31718">
                  <c:v>3.4532199999999999E-2</c:v>
                </c:pt>
                <c:pt idx="31719">
                  <c:v>3.4053899999999998E-2</c:v>
                </c:pt>
                <c:pt idx="31720">
                  <c:v>3.3515799999999998E-2</c:v>
                </c:pt>
                <c:pt idx="31721">
                  <c:v>3.2917399999999999E-2</c:v>
                </c:pt>
                <c:pt idx="31722">
                  <c:v>3.2261999999999999E-2</c:v>
                </c:pt>
                <c:pt idx="31723">
                  <c:v>3.15543E-2</c:v>
                </c:pt>
                <c:pt idx="31724">
                  <c:v>3.07949E-2</c:v>
                </c:pt>
                <c:pt idx="31725">
                  <c:v>2.9981799999999999E-2</c:v>
                </c:pt>
                <c:pt idx="31726">
                  <c:v>2.9112200000000001E-2</c:v>
                </c:pt>
                <c:pt idx="31727">
                  <c:v>2.8182100000000002E-2</c:v>
                </c:pt>
                <c:pt idx="31728">
                  <c:v>2.71869E-2</c:v>
                </c:pt>
                <c:pt idx="31729">
                  <c:v>2.61231E-2</c:v>
                </c:pt>
                <c:pt idx="31730">
                  <c:v>2.4989500000000001E-2</c:v>
                </c:pt>
                <c:pt idx="31731">
                  <c:v>2.3787800000000001E-2</c:v>
                </c:pt>
                <c:pt idx="31732">
                  <c:v>2.2523100000000001E-2</c:v>
                </c:pt>
                <c:pt idx="31733">
                  <c:v>2.1201399999999999E-2</c:v>
                </c:pt>
                <c:pt idx="31734">
                  <c:v>1.9826E-2</c:v>
                </c:pt>
                <c:pt idx="31735">
                  <c:v>1.8398299999999999E-2</c:v>
                </c:pt>
                <c:pt idx="31736">
                  <c:v>1.6921200000000001E-2</c:v>
                </c:pt>
                <c:pt idx="31737">
                  <c:v>1.54003E-2</c:v>
                </c:pt>
                <c:pt idx="31738">
                  <c:v>1.3838899999999999E-2</c:v>
                </c:pt>
                <c:pt idx="31739">
                  <c:v>1.22352E-2</c:v>
                </c:pt>
                <c:pt idx="31740">
                  <c:v>1.05836E-2</c:v>
                </c:pt>
                <c:pt idx="31741" formatCode="0.00E+00">
                  <c:v>8.8802499999999993E-3</c:v>
                </c:pt>
                <c:pt idx="31742" formatCode="0.00E+00">
                  <c:v>7.1244200000000002E-3</c:v>
                </c:pt>
                <c:pt idx="31743" formatCode="0.00E+00">
                  <c:v>5.3162799999999996E-3</c:v>
                </c:pt>
                <c:pt idx="31744" formatCode="0.00E+00">
                  <c:v>3.4557899999999998E-3</c:v>
                </c:pt>
                <c:pt idx="31745" formatCode="0.00E+00">
                  <c:v>1.5439500000000001E-3</c:v>
                </c:pt>
                <c:pt idx="31746" formatCode="0.00E+00">
                  <c:v>-4.1682699999999999E-4</c:v>
                </c:pt>
                <c:pt idx="31747" formatCode="0.00E+00">
                  <c:v>-2.4240199999999998E-3</c:v>
                </c:pt>
                <c:pt idx="31748" formatCode="0.00E+00">
                  <c:v>-4.47628E-3</c:v>
                </c:pt>
                <c:pt idx="31749" formatCode="0.00E+00">
                  <c:v>-6.57312E-3</c:v>
                </c:pt>
                <c:pt idx="31750" formatCode="0.00E+00">
                  <c:v>-8.7142499999999998E-3</c:v>
                </c:pt>
                <c:pt idx="31751">
                  <c:v>-1.0896400000000001E-2</c:v>
                </c:pt>
                <c:pt idx="31752">
                  <c:v>-1.31123E-2</c:v>
                </c:pt>
                <c:pt idx="31753">
                  <c:v>-1.53574E-2</c:v>
                </c:pt>
                <c:pt idx="31754">
                  <c:v>-1.7633599999999999E-2</c:v>
                </c:pt>
                <c:pt idx="31755">
                  <c:v>-1.9943300000000001E-2</c:v>
                </c:pt>
                <c:pt idx="31756">
                  <c:v>-2.2281800000000001E-2</c:v>
                </c:pt>
                <c:pt idx="31757">
                  <c:v>-2.46397E-2</c:v>
                </c:pt>
                <c:pt idx="31758">
                  <c:v>-2.7010900000000001E-2</c:v>
                </c:pt>
                <c:pt idx="31759">
                  <c:v>-2.9393900000000001E-2</c:v>
                </c:pt>
                <c:pt idx="31760">
                  <c:v>-3.1787999999999997E-2</c:v>
                </c:pt>
                <c:pt idx="31761">
                  <c:v>-3.4188999999999997E-2</c:v>
                </c:pt>
                <c:pt idx="31762">
                  <c:v>-3.6589499999999997E-2</c:v>
                </c:pt>
                <c:pt idx="31763">
                  <c:v>-3.8982099999999999E-2</c:v>
                </c:pt>
                <c:pt idx="31764">
                  <c:v>-4.1361799999999997E-2</c:v>
                </c:pt>
                <c:pt idx="31765">
                  <c:v>-4.3723900000000003E-2</c:v>
                </c:pt>
                <c:pt idx="31766">
                  <c:v>-4.6059700000000002E-2</c:v>
                </c:pt>
                <c:pt idx="31767">
                  <c:v>-4.8359300000000001E-2</c:v>
                </c:pt>
                <c:pt idx="31768">
                  <c:v>-5.06191E-2</c:v>
                </c:pt>
                <c:pt idx="31769">
                  <c:v>-5.2840600000000001E-2</c:v>
                </c:pt>
                <c:pt idx="31770">
                  <c:v>-5.50258E-2</c:v>
                </c:pt>
                <c:pt idx="31771">
                  <c:v>-5.71785E-2</c:v>
                </c:pt>
                <c:pt idx="31772">
                  <c:v>-5.9300800000000001E-2</c:v>
                </c:pt>
                <c:pt idx="31773">
                  <c:v>-6.1389800000000001E-2</c:v>
                </c:pt>
                <c:pt idx="31774">
                  <c:v>-6.3442799999999994E-2</c:v>
                </c:pt>
                <c:pt idx="31775">
                  <c:v>-6.5459799999999999E-2</c:v>
                </c:pt>
                <c:pt idx="31776">
                  <c:v>-6.7440799999999995E-2</c:v>
                </c:pt>
                <c:pt idx="31777">
                  <c:v>-6.9384600000000005E-2</c:v>
                </c:pt>
                <c:pt idx="31778">
                  <c:v>-7.1287299999999998E-2</c:v>
                </c:pt>
                <c:pt idx="31779">
                  <c:v>-7.3141899999999996E-2</c:v>
                </c:pt>
                <c:pt idx="31780">
                  <c:v>-7.4941400000000005E-2</c:v>
                </c:pt>
                <c:pt idx="31781">
                  <c:v>-7.6685000000000003E-2</c:v>
                </c:pt>
                <c:pt idx="31782">
                  <c:v>-7.8375500000000001E-2</c:v>
                </c:pt>
                <c:pt idx="31783">
                  <c:v>-8.0014399999999999E-2</c:v>
                </c:pt>
                <c:pt idx="31784">
                  <c:v>-8.1599099999999994E-2</c:v>
                </c:pt>
                <c:pt idx="31785">
                  <c:v>-8.3122299999999996E-2</c:v>
                </c:pt>
                <c:pt idx="31786">
                  <c:v>-8.4575899999999996E-2</c:v>
                </c:pt>
                <c:pt idx="31787">
                  <c:v>-8.5955400000000001E-2</c:v>
                </c:pt>
                <c:pt idx="31788">
                  <c:v>-8.7259299999999998E-2</c:v>
                </c:pt>
                <c:pt idx="31789">
                  <c:v>-8.8486899999999993E-2</c:v>
                </c:pt>
                <c:pt idx="31790">
                  <c:v>-8.9636300000000002E-2</c:v>
                </c:pt>
                <c:pt idx="31791">
                  <c:v>-9.0707200000000002E-2</c:v>
                </c:pt>
                <c:pt idx="31792">
                  <c:v>-9.1701699999999997E-2</c:v>
                </c:pt>
                <c:pt idx="31793">
                  <c:v>-9.2621599999999998E-2</c:v>
                </c:pt>
                <c:pt idx="31794">
                  <c:v>-9.3466999999999995E-2</c:v>
                </c:pt>
                <c:pt idx="31795">
                  <c:v>-9.4237399999999999E-2</c:v>
                </c:pt>
                <c:pt idx="31796">
                  <c:v>-9.4932199999999994E-2</c:v>
                </c:pt>
                <c:pt idx="31797">
                  <c:v>-9.5549899999999993E-2</c:v>
                </c:pt>
                <c:pt idx="31798">
                  <c:v>-9.6091499999999996E-2</c:v>
                </c:pt>
                <c:pt idx="31799">
                  <c:v>-9.65612E-2</c:v>
                </c:pt>
                <c:pt idx="31800">
                  <c:v>-9.6958699999999995E-2</c:v>
                </c:pt>
                <c:pt idx="31801">
                  <c:v>-9.7279099999999993E-2</c:v>
                </c:pt>
                <c:pt idx="31802">
                  <c:v>-9.7523299999999993E-2</c:v>
                </c:pt>
                <c:pt idx="31803">
                  <c:v>-9.7700700000000001E-2</c:v>
                </c:pt>
                <c:pt idx="31804">
                  <c:v>-9.7820000000000004E-2</c:v>
                </c:pt>
                <c:pt idx="31805">
                  <c:v>-9.7884600000000002E-2</c:v>
                </c:pt>
                <c:pt idx="31806">
                  <c:v>-9.7900799999999996E-2</c:v>
                </c:pt>
                <c:pt idx="31807">
                  <c:v>-9.7876500000000005E-2</c:v>
                </c:pt>
                <c:pt idx="31808">
                  <c:v>-9.78131E-2</c:v>
                </c:pt>
                <c:pt idx="31809">
                  <c:v>-9.7707600000000006E-2</c:v>
                </c:pt>
                <c:pt idx="31810">
                  <c:v>-9.7557599999999994E-2</c:v>
                </c:pt>
                <c:pt idx="31811">
                  <c:v>-9.7362799999999999E-2</c:v>
                </c:pt>
                <c:pt idx="31812">
                  <c:v>-9.7122E-2</c:v>
                </c:pt>
                <c:pt idx="31813">
                  <c:v>-9.6833199999999994E-2</c:v>
                </c:pt>
                <c:pt idx="31814">
                  <c:v>-9.6500299999999997E-2</c:v>
                </c:pt>
                <c:pt idx="31815">
                  <c:v>-9.6133899999999994E-2</c:v>
                </c:pt>
                <c:pt idx="31816">
                  <c:v>-9.5742400000000005E-2</c:v>
                </c:pt>
                <c:pt idx="31817">
                  <c:v>-9.5330300000000007E-2</c:v>
                </c:pt>
                <c:pt idx="31818">
                  <c:v>-9.4900399999999996E-2</c:v>
                </c:pt>
                <c:pt idx="31819">
                  <c:v>-9.4453899999999993E-2</c:v>
                </c:pt>
                <c:pt idx="31820">
                  <c:v>-9.3989900000000001E-2</c:v>
                </c:pt>
                <c:pt idx="31821">
                  <c:v>-9.3508800000000003E-2</c:v>
                </c:pt>
                <c:pt idx="31822">
                  <c:v>-9.3015299999999995E-2</c:v>
                </c:pt>
                <c:pt idx="31823">
                  <c:v>-9.2514399999999997E-2</c:v>
                </c:pt>
                <c:pt idx="31824">
                  <c:v>-9.2010099999999997E-2</c:v>
                </c:pt>
                <c:pt idx="31825">
                  <c:v>-9.1507699999999997E-2</c:v>
                </c:pt>
                <c:pt idx="31826">
                  <c:v>-9.1012099999999999E-2</c:v>
                </c:pt>
                <c:pt idx="31827">
                  <c:v>-9.0528999999999998E-2</c:v>
                </c:pt>
                <c:pt idx="31828">
                  <c:v>-9.0065400000000004E-2</c:v>
                </c:pt>
                <c:pt idx="31829">
                  <c:v>-8.9625499999999997E-2</c:v>
                </c:pt>
                <c:pt idx="31830">
                  <c:v>-8.9210700000000004E-2</c:v>
                </c:pt>
                <c:pt idx="31831">
                  <c:v>-8.8823299999999994E-2</c:v>
                </c:pt>
                <c:pt idx="31832">
                  <c:v>-8.8467400000000002E-2</c:v>
                </c:pt>
                <c:pt idx="31833">
                  <c:v>-8.8148000000000004E-2</c:v>
                </c:pt>
                <c:pt idx="31834">
                  <c:v>-8.7869199999999995E-2</c:v>
                </c:pt>
                <c:pt idx="31835">
                  <c:v>-8.7632500000000002E-2</c:v>
                </c:pt>
                <c:pt idx="31836">
                  <c:v>-8.7437500000000001E-2</c:v>
                </c:pt>
                <c:pt idx="31837">
                  <c:v>-8.7286699999999995E-2</c:v>
                </c:pt>
                <c:pt idx="31838">
                  <c:v>-8.7188699999999994E-2</c:v>
                </c:pt>
                <c:pt idx="31839">
                  <c:v>-8.7149299999999999E-2</c:v>
                </c:pt>
                <c:pt idx="31840">
                  <c:v>-8.7168099999999998E-2</c:v>
                </c:pt>
                <c:pt idx="31841">
                  <c:v>-8.7248199999999998E-2</c:v>
                </c:pt>
                <c:pt idx="31842">
                  <c:v>-8.7397000000000002E-2</c:v>
                </c:pt>
                <c:pt idx="31843">
                  <c:v>-8.7617899999999999E-2</c:v>
                </c:pt>
                <c:pt idx="31844">
                  <c:v>-8.7909799999999996E-2</c:v>
                </c:pt>
                <c:pt idx="31845">
                  <c:v>-8.8272000000000003E-2</c:v>
                </c:pt>
                <c:pt idx="31846">
                  <c:v>-8.8705300000000001E-2</c:v>
                </c:pt>
                <c:pt idx="31847">
                  <c:v>-8.9209800000000006E-2</c:v>
                </c:pt>
                <c:pt idx="31848">
                  <c:v>-8.9784500000000003E-2</c:v>
                </c:pt>
                <c:pt idx="31849">
                  <c:v>-9.0428499999999995E-2</c:v>
                </c:pt>
                <c:pt idx="31850">
                  <c:v>-9.1145199999999996E-2</c:v>
                </c:pt>
                <c:pt idx="31851">
                  <c:v>-9.1939999999999994E-2</c:v>
                </c:pt>
                <c:pt idx="31852">
                  <c:v>-9.2813400000000004E-2</c:v>
                </c:pt>
                <c:pt idx="31853">
                  <c:v>-9.3756500000000007E-2</c:v>
                </c:pt>
                <c:pt idx="31854">
                  <c:v>-9.4756499999999994E-2</c:v>
                </c:pt>
                <c:pt idx="31855">
                  <c:v>-9.5807900000000001E-2</c:v>
                </c:pt>
                <c:pt idx="31856">
                  <c:v>-9.6910499999999997E-2</c:v>
                </c:pt>
                <c:pt idx="31857">
                  <c:v>-9.8065799999999995E-2</c:v>
                </c:pt>
                <c:pt idx="31858">
                  <c:v>-9.9280300000000002E-2</c:v>
                </c:pt>
                <c:pt idx="31859">
                  <c:v>-0.100561</c:v>
                </c:pt>
                <c:pt idx="31860">
                  <c:v>-0.101908</c:v>
                </c:pt>
                <c:pt idx="31861">
                  <c:v>-0.10331799999999999</c:v>
                </c:pt>
                <c:pt idx="31862">
                  <c:v>-0.104794</c:v>
                </c:pt>
                <c:pt idx="31863">
                  <c:v>-0.10634299999999999</c:v>
                </c:pt>
                <c:pt idx="31864">
                  <c:v>-0.107971</c:v>
                </c:pt>
                <c:pt idx="31865">
                  <c:v>-0.109683</c:v>
                </c:pt>
                <c:pt idx="31866">
                  <c:v>-0.11147899999999999</c:v>
                </c:pt>
                <c:pt idx="31867">
                  <c:v>-0.113361</c:v>
                </c:pt>
                <c:pt idx="31868">
                  <c:v>-0.115328</c:v>
                </c:pt>
                <c:pt idx="31869">
                  <c:v>-0.11738</c:v>
                </c:pt>
                <c:pt idx="31870">
                  <c:v>-0.119514</c:v>
                </c:pt>
                <c:pt idx="31871">
                  <c:v>-0.12171999999999999</c:v>
                </c:pt>
                <c:pt idx="31872">
                  <c:v>-0.12398199999999999</c:v>
                </c:pt>
                <c:pt idx="31873">
                  <c:v>-0.12628600000000001</c:v>
                </c:pt>
                <c:pt idx="31874">
                  <c:v>-0.12862499999999999</c:v>
                </c:pt>
                <c:pt idx="31875">
                  <c:v>-0.130996</c:v>
                </c:pt>
                <c:pt idx="31876">
                  <c:v>-0.13339200000000001</c:v>
                </c:pt>
                <c:pt idx="31877">
                  <c:v>-0.13580400000000001</c:v>
                </c:pt>
                <c:pt idx="31878">
                  <c:v>-0.13821900000000001</c:v>
                </c:pt>
                <c:pt idx="31879">
                  <c:v>-0.14063999999999999</c:v>
                </c:pt>
                <c:pt idx="31880">
                  <c:v>-0.14307300000000001</c:v>
                </c:pt>
                <c:pt idx="31881">
                  <c:v>-0.14552399999999999</c:v>
                </c:pt>
                <c:pt idx="31882">
                  <c:v>-0.14799200000000001</c:v>
                </c:pt>
                <c:pt idx="31883">
                  <c:v>-0.150473</c:v>
                </c:pt>
                <c:pt idx="31884">
                  <c:v>-0.15296000000000001</c:v>
                </c:pt>
                <c:pt idx="31885">
                  <c:v>-0.155445</c:v>
                </c:pt>
                <c:pt idx="31886">
                  <c:v>-0.15792100000000001</c:v>
                </c:pt>
                <c:pt idx="31887">
                  <c:v>-0.160385</c:v>
                </c:pt>
                <c:pt idx="31888">
                  <c:v>-0.16283700000000001</c:v>
                </c:pt>
                <c:pt idx="31889">
                  <c:v>-0.16527600000000001</c:v>
                </c:pt>
                <c:pt idx="31890">
                  <c:v>-0.16770499999999999</c:v>
                </c:pt>
                <c:pt idx="31891">
                  <c:v>-0.170127</c:v>
                </c:pt>
                <c:pt idx="31892">
                  <c:v>-0.172546</c:v>
                </c:pt>
                <c:pt idx="31893">
                  <c:v>-0.17496300000000001</c:v>
                </c:pt>
                <c:pt idx="31894">
                  <c:v>-0.17737900000000001</c:v>
                </c:pt>
                <c:pt idx="31895">
                  <c:v>-0.17979500000000001</c:v>
                </c:pt>
                <c:pt idx="31896">
                  <c:v>-0.18220800000000001</c:v>
                </c:pt>
                <c:pt idx="31897">
                  <c:v>-0.184612</c:v>
                </c:pt>
                <c:pt idx="31898">
                  <c:v>-0.18699199999999999</c:v>
                </c:pt>
                <c:pt idx="31899">
                  <c:v>-0.18934400000000001</c:v>
                </c:pt>
                <c:pt idx="31900">
                  <c:v>-0.19166800000000001</c:v>
                </c:pt>
                <c:pt idx="31901">
                  <c:v>-0.193963</c:v>
                </c:pt>
                <c:pt idx="31902">
                  <c:v>-0.19622600000000001</c:v>
                </c:pt>
                <c:pt idx="31903">
                  <c:v>-0.198463</c:v>
                </c:pt>
                <c:pt idx="31904">
                  <c:v>-0.20067199999999999</c:v>
                </c:pt>
                <c:pt idx="31905">
                  <c:v>-0.20283899999999999</c:v>
                </c:pt>
                <c:pt idx="31906">
                  <c:v>-0.204953</c:v>
                </c:pt>
                <c:pt idx="31907">
                  <c:v>-0.207014</c:v>
                </c:pt>
                <c:pt idx="31908">
                  <c:v>-0.20902599999999999</c:v>
                </c:pt>
                <c:pt idx="31909">
                  <c:v>-0.21099200000000001</c:v>
                </c:pt>
                <c:pt idx="31910">
                  <c:v>-0.21290999999999999</c:v>
                </c:pt>
                <c:pt idx="31911">
                  <c:v>-0.214779</c:v>
                </c:pt>
                <c:pt idx="31912">
                  <c:v>-0.21660099999999999</c:v>
                </c:pt>
                <c:pt idx="31913">
                  <c:v>-0.21837400000000001</c:v>
                </c:pt>
                <c:pt idx="31914">
                  <c:v>-0.22009799999999999</c:v>
                </c:pt>
                <c:pt idx="31915">
                  <c:v>-0.221778</c:v>
                </c:pt>
                <c:pt idx="31916">
                  <c:v>-0.223415</c:v>
                </c:pt>
                <c:pt idx="31917">
                  <c:v>-0.22500400000000001</c:v>
                </c:pt>
                <c:pt idx="31918">
                  <c:v>-0.22653499999999999</c:v>
                </c:pt>
                <c:pt idx="31919">
                  <c:v>-0.22800599999999999</c:v>
                </c:pt>
                <c:pt idx="31920">
                  <c:v>-0.22941800000000001</c:v>
                </c:pt>
                <c:pt idx="31921">
                  <c:v>-0.230768</c:v>
                </c:pt>
                <c:pt idx="31922">
                  <c:v>-0.23205400000000001</c:v>
                </c:pt>
                <c:pt idx="31923">
                  <c:v>-0.233264</c:v>
                </c:pt>
                <c:pt idx="31924">
                  <c:v>-0.23438999999999999</c:v>
                </c:pt>
                <c:pt idx="31925">
                  <c:v>-0.23543</c:v>
                </c:pt>
                <c:pt idx="31926">
                  <c:v>-0.23638700000000001</c:v>
                </c:pt>
                <c:pt idx="31927">
                  <c:v>-0.237266</c:v>
                </c:pt>
                <c:pt idx="31928">
                  <c:v>-0.238069</c:v>
                </c:pt>
                <c:pt idx="31929">
                  <c:v>-0.23880000000000001</c:v>
                </c:pt>
                <c:pt idx="31930">
                  <c:v>-0.239458</c:v>
                </c:pt>
                <c:pt idx="31931">
                  <c:v>-0.24004700000000001</c:v>
                </c:pt>
                <c:pt idx="31932">
                  <c:v>-0.24057200000000001</c:v>
                </c:pt>
                <c:pt idx="31933">
                  <c:v>-0.241034</c:v>
                </c:pt>
                <c:pt idx="31934">
                  <c:v>-0.241427</c:v>
                </c:pt>
                <c:pt idx="31935">
                  <c:v>-0.24174499999999999</c:v>
                </c:pt>
                <c:pt idx="31936">
                  <c:v>-0.24198900000000001</c:v>
                </c:pt>
                <c:pt idx="31937">
                  <c:v>-0.24216399999999999</c:v>
                </c:pt>
                <c:pt idx="31938">
                  <c:v>-0.24227000000000001</c:v>
                </c:pt>
                <c:pt idx="31939">
                  <c:v>-0.24230499999999999</c:v>
                </c:pt>
                <c:pt idx="31940">
                  <c:v>-0.24226600000000001</c:v>
                </c:pt>
                <c:pt idx="31941">
                  <c:v>-0.24215400000000001</c:v>
                </c:pt>
                <c:pt idx="31942">
                  <c:v>-0.24196500000000001</c:v>
                </c:pt>
                <c:pt idx="31943">
                  <c:v>-0.24169299999999999</c:v>
                </c:pt>
                <c:pt idx="31944">
                  <c:v>-0.24133199999999999</c:v>
                </c:pt>
                <c:pt idx="31945">
                  <c:v>-0.24087800000000001</c:v>
                </c:pt>
                <c:pt idx="31946">
                  <c:v>-0.24033299999999999</c:v>
                </c:pt>
                <c:pt idx="31947">
                  <c:v>-0.239702</c:v>
                </c:pt>
                <c:pt idx="31948">
                  <c:v>-0.23899300000000001</c:v>
                </c:pt>
                <c:pt idx="31949">
                  <c:v>-0.238209</c:v>
                </c:pt>
                <c:pt idx="31950">
                  <c:v>-0.23735800000000001</c:v>
                </c:pt>
                <c:pt idx="31951">
                  <c:v>-0.236452</c:v>
                </c:pt>
                <c:pt idx="31952">
                  <c:v>-0.23550499999999999</c:v>
                </c:pt>
                <c:pt idx="31953">
                  <c:v>-0.23452600000000001</c:v>
                </c:pt>
                <c:pt idx="31954">
                  <c:v>-0.233516</c:v>
                </c:pt>
                <c:pt idx="31955">
                  <c:v>-0.23247000000000001</c:v>
                </c:pt>
                <c:pt idx="31956">
                  <c:v>-0.231379</c:v>
                </c:pt>
                <c:pt idx="31957">
                  <c:v>-0.230238</c:v>
                </c:pt>
                <c:pt idx="31958">
                  <c:v>-0.22905</c:v>
                </c:pt>
                <c:pt idx="31959">
                  <c:v>-0.22783100000000001</c:v>
                </c:pt>
                <c:pt idx="31960">
                  <c:v>-0.2266</c:v>
                </c:pt>
                <c:pt idx="31961">
                  <c:v>-0.22536</c:v>
                </c:pt>
                <c:pt idx="31962">
                  <c:v>-0.22409999999999999</c:v>
                </c:pt>
                <c:pt idx="31963">
                  <c:v>-0.222804</c:v>
                </c:pt>
                <c:pt idx="31964">
                  <c:v>-0.221465</c:v>
                </c:pt>
                <c:pt idx="31965">
                  <c:v>-0.220079</c:v>
                </c:pt>
                <c:pt idx="31966">
                  <c:v>-0.21864500000000001</c:v>
                </c:pt>
                <c:pt idx="31967">
                  <c:v>-0.21715699999999999</c:v>
                </c:pt>
                <c:pt idx="31968">
                  <c:v>-0.215618</c:v>
                </c:pt>
                <c:pt idx="31969">
                  <c:v>-0.21404300000000001</c:v>
                </c:pt>
                <c:pt idx="31970">
                  <c:v>-0.212448</c:v>
                </c:pt>
                <c:pt idx="31971">
                  <c:v>-0.210845</c:v>
                </c:pt>
                <c:pt idx="31972">
                  <c:v>-0.20924300000000001</c:v>
                </c:pt>
                <c:pt idx="31973">
                  <c:v>-0.20764099999999999</c:v>
                </c:pt>
                <c:pt idx="31974">
                  <c:v>-0.20603299999999999</c:v>
                </c:pt>
                <c:pt idx="31975">
                  <c:v>-0.20441799999999999</c:v>
                </c:pt>
                <c:pt idx="31976">
                  <c:v>-0.20279800000000001</c:v>
                </c:pt>
                <c:pt idx="31977">
                  <c:v>-0.20117699999999999</c:v>
                </c:pt>
                <c:pt idx="31978">
                  <c:v>-0.19955999999999999</c:v>
                </c:pt>
                <c:pt idx="31979">
                  <c:v>-0.19795099999999999</c:v>
                </c:pt>
                <c:pt idx="31980">
                  <c:v>-0.196354</c:v>
                </c:pt>
                <c:pt idx="31981">
                  <c:v>-0.194774</c:v>
                </c:pt>
                <c:pt idx="31982">
                  <c:v>-0.193213</c:v>
                </c:pt>
                <c:pt idx="31983">
                  <c:v>-0.19167300000000001</c:v>
                </c:pt>
                <c:pt idx="31984">
                  <c:v>-0.19014800000000001</c:v>
                </c:pt>
                <c:pt idx="31985">
                  <c:v>-0.188634</c:v>
                </c:pt>
                <c:pt idx="31986">
                  <c:v>-0.18712899999999999</c:v>
                </c:pt>
                <c:pt idx="31987">
                  <c:v>-0.185639</c:v>
                </c:pt>
                <c:pt idx="31988">
                  <c:v>-0.184169</c:v>
                </c:pt>
                <c:pt idx="31989">
                  <c:v>-0.18271899999999999</c:v>
                </c:pt>
                <c:pt idx="31990">
                  <c:v>-0.181286</c:v>
                </c:pt>
                <c:pt idx="31991">
                  <c:v>-0.179866</c:v>
                </c:pt>
                <c:pt idx="31992">
                  <c:v>-0.178453</c:v>
                </c:pt>
                <c:pt idx="31993">
                  <c:v>-0.17705000000000001</c:v>
                </c:pt>
                <c:pt idx="31994">
                  <c:v>-0.17567199999999999</c:v>
                </c:pt>
                <c:pt idx="31995">
                  <c:v>-0.17433499999999999</c:v>
                </c:pt>
                <c:pt idx="31996">
                  <c:v>-0.173044</c:v>
                </c:pt>
                <c:pt idx="31997">
                  <c:v>-0.171796</c:v>
                </c:pt>
                <c:pt idx="31998">
                  <c:v>-0.17059299999999999</c:v>
                </c:pt>
                <c:pt idx="31999">
                  <c:v>-0.16943900000000001</c:v>
                </c:pt>
                <c:pt idx="32000">
                  <c:v>-0.16833000000000001</c:v>
                </c:pt>
                <c:pt idx="32001">
                  <c:v>-0.16726199999999999</c:v>
                </c:pt>
                <c:pt idx="32002">
                  <c:v>-0.16624</c:v>
                </c:pt>
                <c:pt idx="32003">
                  <c:v>-0.16527700000000001</c:v>
                </c:pt>
                <c:pt idx="32004">
                  <c:v>-0.16438700000000001</c:v>
                </c:pt>
                <c:pt idx="32005">
                  <c:v>-0.16357099999999999</c:v>
                </c:pt>
                <c:pt idx="32006">
                  <c:v>-0.162825</c:v>
                </c:pt>
                <c:pt idx="32007">
                  <c:v>-0.16214100000000001</c:v>
                </c:pt>
                <c:pt idx="32008">
                  <c:v>-0.16151099999999999</c:v>
                </c:pt>
                <c:pt idx="32009">
                  <c:v>-0.16092699999999999</c:v>
                </c:pt>
                <c:pt idx="32010">
                  <c:v>-0.16039200000000001</c:v>
                </c:pt>
                <c:pt idx="32011">
                  <c:v>-0.159909</c:v>
                </c:pt>
                <c:pt idx="32012">
                  <c:v>-0.15948000000000001</c:v>
                </c:pt>
                <c:pt idx="32013">
                  <c:v>-0.159109</c:v>
                </c:pt>
                <c:pt idx="32014">
                  <c:v>-0.15879699999999999</c:v>
                </c:pt>
                <c:pt idx="32015">
                  <c:v>-0.158551</c:v>
                </c:pt>
                <c:pt idx="32016">
                  <c:v>-0.15837599999999999</c:v>
                </c:pt>
                <c:pt idx="32017">
                  <c:v>-0.158279</c:v>
                </c:pt>
                <c:pt idx="32018">
                  <c:v>-0.15826200000000001</c:v>
                </c:pt>
                <c:pt idx="32019">
                  <c:v>-0.15831799999999999</c:v>
                </c:pt>
                <c:pt idx="32020">
                  <c:v>-0.158442</c:v>
                </c:pt>
                <c:pt idx="32021">
                  <c:v>-0.158634</c:v>
                </c:pt>
                <c:pt idx="32022">
                  <c:v>-0.15889700000000001</c:v>
                </c:pt>
                <c:pt idx="32023">
                  <c:v>-0.15923999999999999</c:v>
                </c:pt>
                <c:pt idx="32024">
                  <c:v>-0.15967000000000001</c:v>
                </c:pt>
                <c:pt idx="32025">
                  <c:v>-0.16018299999999999</c:v>
                </c:pt>
                <c:pt idx="32026">
                  <c:v>-0.160772</c:v>
                </c:pt>
                <c:pt idx="32027">
                  <c:v>-0.16143399999999999</c:v>
                </c:pt>
                <c:pt idx="32028">
                  <c:v>-0.162163</c:v>
                </c:pt>
                <c:pt idx="32029">
                  <c:v>-0.16295599999999999</c:v>
                </c:pt>
                <c:pt idx="32030">
                  <c:v>-0.16381699999999999</c:v>
                </c:pt>
                <c:pt idx="32031">
                  <c:v>-0.16475500000000001</c:v>
                </c:pt>
                <c:pt idx="32032">
                  <c:v>-0.165771</c:v>
                </c:pt>
                <c:pt idx="32033">
                  <c:v>-0.16686000000000001</c:v>
                </c:pt>
                <c:pt idx="32034">
                  <c:v>-0.168021</c:v>
                </c:pt>
                <c:pt idx="32035">
                  <c:v>-0.169265</c:v>
                </c:pt>
                <c:pt idx="32036">
                  <c:v>-0.17059199999999999</c:v>
                </c:pt>
                <c:pt idx="32037">
                  <c:v>-0.17199300000000001</c:v>
                </c:pt>
                <c:pt idx="32038">
                  <c:v>-0.173457</c:v>
                </c:pt>
                <c:pt idx="32039">
                  <c:v>-0.174984</c:v>
                </c:pt>
                <c:pt idx="32040">
                  <c:v>-0.17657300000000001</c:v>
                </c:pt>
                <c:pt idx="32041">
                  <c:v>-0.17821500000000001</c:v>
                </c:pt>
                <c:pt idx="32042">
                  <c:v>-0.179894</c:v>
                </c:pt>
                <c:pt idx="32043">
                  <c:v>-0.18160399999999999</c:v>
                </c:pt>
                <c:pt idx="32044">
                  <c:v>-0.183342</c:v>
                </c:pt>
                <c:pt idx="32045">
                  <c:v>-0.18510199999999999</c:v>
                </c:pt>
                <c:pt idx="32046">
                  <c:v>-0.186887</c:v>
                </c:pt>
                <c:pt idx="32047">
                  <c:v>-0.18871099999999999</c:v>
                </c:pt>
                <c:pt idx="32048">
                  <c:v>-0.19058700000000001</c:v>
                </c:pt>
                <c:pt idx="32049">
                  <c:v>-0.19250900000000001</c:v>
                </c:pt>
                <c:pt idx="32050">
                  <c:v>-0.194464</c:v>
                </c:pt>
                <c:pt idx="32051">
                  <c:v>-0.196433</c:v>
                </c:pt>
                <c:pt idx="32052">
                  <c:v>-0.19841</c:v>
                </c:pt>
                <c:pt idx="32053">
                  <c:v>-0.20039799999999999</c:v>
                </c:pt>
                <c:pt idx="32054">
                  <c:v>-0.20239199999999999</c:v>
                </c:pt>
                <c:pt idx="32055">
                  <c:v>-0.20439299999999999</c:v>
                </c:pt>
                <c:pt idx="32056">
                  <c:v>-0.20640800000000001</c:v>
                </c:pt>
                <c:pt idx="32057">
                  <c:v>-0.208452</c:v>
                </c:pt>
                <c:pt idx="32058">
                  <c:v>-0.21052299999999999</c:v>
                </c:pt>
                <c:pt idx="32059">
                  <c:v>-0.21261099999999999</c:v>
                </c:pt>
                <c:pt idx="32060">
                  <c:v>-0.21470400000000001</c:v>
                </c:pt>
                <c:pt idx="32061">
                  <c:v>-0.21679200000000001</c:v>
                </c:pt>
                <c:pt idx="32062">
                  <c:v>-0.21887300000000001</c:v>
                </c:pt>
                <c:pt idx="32063">
                  <c:v>-0.220945</c:v>
                </c:pt>
                <c:pt idx="32064">
                  <c:v>-0.22300600000000001</c:v>
                </c:pt>
                <c:pt idx="32065">
                  <c:v>-0.225049</c:v>
                </c:pt>
                <c:pt idx="32066">
                  <c:v>-0.227071</c:v>
                </c:pt>
                <c:pt idx="32067">
                  <c:v>-0.229079</c:v>
                </c:pt>
                <c:pt idx="32068">
                  <c:v>-0.231076</c:v>
                </c:pt>
                <c:pt idx="32069">
                  <c:v>-0.23305400000000001</c:v>
                </c:pt>
                <c:pt idx="32070">
                  <c:v>-0.23500199999999999</c:v>
                </c:pt>
                <c:pt idx="32071">
                  <c:v>-0.23690700000000001</c:v>
                </c:pt>
                <c:pt idx="32072">
                  <c:v>-0.238761</c:v>
                </c:pt>
                <c:pt idx="32073">
                  <c:v>-0.240559</c:v>
                </c:pt>
                <c:pt idx="32074">
                  <c:v>-0.24229899999999999</c:v>
                </c:pt>
                <c:pt idx="32075">
                  <c:v>-0.24398600000000001</c:v>
                </c:pt>
                <c:pt idx="32076">
                  <c:v>-0.24562999999999999</c:v>
                </c:pt>
                <c:pt idx="32077">
                  <c:v>-0.24723800000000001</c:v>
                </c:pt>
                <c:pt idx="32078">
                  <c:v>-0.248804</c:v>
                </c:pt>
                <c:pt idx="32079">
                  <c:v>-0.25032199999999999</c:v>
                </c:pt>
                <c:pt idx="32080">
                  <c:v>-0.25179200000000002</c:v>
                </c:pt>
                <c:pt idx="32081">
                  <c:v>-0.25322899999999998</c:v>
                </c:pt>
                <c:pt idx="32082">
                  <c:v>-0.25464599999999998</c:v>
                </c:pt>
                <c:pt idx="32083">
                  <c:v>-0.25604500000000002</c:v>
                </c:pt>
                <c:pt idx="32084">
                  <c:v>-0.25742300000000001</c:v>
                </c:pt>
                <c:pt idx="32085">
                  <c:v>-0.25878000000000001</c:v>
                </c:pt>
                <c:pt idx="32086">
                  <c:v>-0.26011699999999999</c:v>
                </c:pt>
                <c:pt idx="32087">
                  <c:v>-0.26142599999999999</c:v>
                </c:pt>
                <c:pt idx="32088">
                  <c:v>-0.26269300000000001</c:v>
                </c:pt>
                <c:pt idx="32089">
                  <c:v>-0.263907</c:v>
                </c:pt>
                <c:pt idx="32090">
                  <c:v>-0.265069</c:v>
                </c:pt>
                <c:pt idx="32091">
                  <c:v>-0.26618700000000001</c:v>
                </c:pt>
                <c:pt idx="32092">
                  <c:v>-0.26726</c:v>
                </c:pt>
                <c:pt idx="32093">
                  <c:v>-0.268285</c:v>
                </c:pt>
                <c:pt idx="32094">
                  <c:v>-0.269256</c:v>
                </c:pt>
                <c:pt idx="32095">
                  <c:v>-0.27016400000000002</c:v>
                </c:pt>
                <c:pt idx="32096">
                  <c:v>-0.27100400000000002</c:v>
                </c:pt>
                <c:pt idx="32097">
                  <c:v>-0.27178400000000003</c:v>
                </c:pt>
                <c:pt idx="32098">
                  <c:v>-0.27251599999999998</c:v>
                </c:pt>
                <c:pt idx="32099">
                  <c:v>-0.27320699999999998</c:v>
                </c:pt>
                <c:pt idx="32100">
                  <c:v>-0.27386899999999997</c:v>
                </c:pt>
                <c:pt idx="32101">
                  <c:v>-0.27450600000000003</c:v>
                </c:pt>
                <c:pt idx="32102">
                  <c:v>-0.275115</c:v>
                </c:pt>
                <c:pt idx="32103">
                  <c:v>-0.27569199999999999</c:v>
                </c:pt>
                <c:pt idx="32104">
                  <c:v>-0.27623599999999998</c:v>
                </c:pt>
                <c:pt idx="32105">
                  <c:v>-0.27674199999999999</c:v>
                </c:pt>
                <c:pt idx="32106">
                  <c:v>-0.277202</c:v>
                </c:pt>
                <c:pt idx="32107">
                  <c:v>-0.27761400000000003</c:v>
                </c:pt>
                <c:pt idx="32108">
                  <c:v>-0.27798800000000001</c:v>
                </c:pt>
                <c:pt idx="32109">
                  <c:v>-0.278337</c:v>
                </c:pt>
                <c:pt idx="32110">
                  <c:v>-0.27866200000000002</c:v>
                </c:pt>
                <c:pt idx="32111">
                  <c:v>-0.27895900000000001</c:v>
                </c:pt>
                <c:pt idx="32112">
                  <c:v>-0.279225</c:v>
                </c:pt>
                <c:pt idx="32113">
                  <c:v>-0.27946700000000002</c:v>
                </c:pt>
                <c:pt idx="32114">
                  <c:v>-0.27969300000000002</c:v>
                </c:pt>
                <c:pt idx="32115">
                  <c:v>-0.27990100000000001</c:v>
                </c:pt>
                <c:pt idx="32116">
                  <c:v>-0.28009299999999998</c:v>
                </c:pt>
                <c:pt idx="32117">
                  <c:v>-0.28027400000000002</c:v>
                </c:pt>
                <c:pt idx="32118">
                  <c:v>-0.28044799999999998</c:v>
                </c:pt>
                <c:pt idx="32119">
                  <c:v>-0.28061000000000003</c:v>
                </c:pt>
                <c:pt idx="32120">
                  <c:v>-0.28075699999999998</c:v>
                </c:pt>
                <c:pt idx="32121">
                  <c:v>-0.28088999999999997</c:v>
                </c:pt>
                <c:pt idx="32122">
                  <c:v>-0.28100799999999998</c:v>
                </c:pt>
                <c:pt idx="32123">
                  <c:v>-0.281113</c:v>
                </c:pt>
                <c:pt idx="32124">
                  <c:v>-0.28121099999999999</c:v>
                </c:pt>
                <c:pt idx="32125">
                  <c:v>-0.28130699999999997</c:v>
                </c:pt>
                <c:pt idx="32126">
                  <c:v>-0.28140399999999999</c:v>
                </c:pt>
                <c:pt idx="32127">
                  <c:v>-0.28150399999999998</c:v>
                </c:pt>
                <c:pt idx="32128">
                  <c:v>-0.28160099999999999</c:v>
                </c:pt>
                <c:pt idx="32129">
                  <c:v>-0.281692</c:v>
                </c:pt>
                <c:pt idx="32130">
                  <c:v>-0.28177400000000002</c:v>
                </c:pt>
                <c:pt idx="32131">
                  <c:v>-0.28184199999999998</c:v>
                </c:pt>
                <c:pt idx="32132">
                  <c:v>-0.281889</c:v>
                </c:pt>
                <c:pt idx="32133">
                  <c:v>-0.281914</c:v>
                </c:pt>
                <c:pt idx="32134">
                  <c:v>-0.28191899999999998</c:v>
                </c:pt>
                <c:pt idx="32135">
                  <c:v>-0.28190700000000002</c:v>
                </c:pt>
                <c:pt idx="32136">
                  <c:v>-0.28187299999999998</c:v>
                </c:pt>
                <c:pt idx="32137">
                  <c:v>-0.28181699999999998</c:v>
                </c:pt>
                <c:pt idx="32138">
                  <c:v>-0.28174500000000002</c:v>
                </c:pt>
                <c:pt idx="32139">
                  <c:v>-0.281667</c:v>
                </c:pt>
                <c:pt idx="32140">
                  <c:v>-0.28159000000000001</c:v>
                </c:pt>
                <c:pt idx="32141">
                  <c:v>-0.28151900000000002</c:v>
                </c:pt>
                <c:pt idx="32142">
                  <c:v>-0.28146100000000002</c:v>
                </c:pt>
                <c:pt idx="32143">
                  <c:v>-0.281414</c:v>
                </c:pt>
                <c:pt idx="32144">
                  <c:v>-0.28137600000000001</c:v>
                </c:pt>
                <c:pt idx="32145">
                  <c:v>-0.281358</c:v>
                </c:pt>
                <c:pt idx="32146">
                  <c:v>-0.28134799999999999</c:v>
                </c:pt>
                <c:pt idx="32147">
                  <c:v>-0.28128900000000001</c:v>
                </c:pt>
                <c:pt idx="32148">
                  <c:v>-0.28118700000000002</c:v>
                </c:pt>
                <c:pt idx="32149">
                  <c:v>-0.281113</c:v>
                </c:pt>
                <c:pt idx="32150">
                  <c:v>-0.28106799999999998</c:v>
                </c:pt>
                <c:pt idx="32151">
                  <c:v>-0.28101599999999999</c:v>
                </c:pt>
                <c:pt idx="32152">
                  <c:v>-0.28095999999999999</c:v>
                </c:pt>
                <c:pt idx="32153">
                  <c:v>-0.28090900000000002</c:v>
                </c:pt>
                <c:pt idx="32154">
                  <c:v>-0.28085300000000002</c:v>
                </c:pt>
                <c:pt idx="32155">
                  <c:v>-0.280783</c:v>
                </c:pt>
                <c:pt idx="32156">
                  <c:v>-0.28069699999999997</c:v>
                </c:pt>
                <c:pt idx="32157">
                  <c:v>-0.28059699999999999</c:v>
                </c:pt>
                <c:pt idx="32158">
                  <c:v>-0.28048899999999999</c:v>
                </c:pt>
                <c:pt idx="32159">
                  <c:v>-0.28037699999999999</c:v>
                </c:pt>
                <c:pt idx="32160">
                  <c:v>-0.28026200000000001</c:v>
                </c:pt>
                <c:pt idx="32161">
                  <c:v>-0.28013700000000002</c:v>
                </c:pt>
                <c:pt idx="32162">
                  <c:v>-0.27999400000000002</c:v>
                </c:pt>
                <c:pt idx="32163">
                  <c:v>-0.27983599999999997</c:v>
                </c:pt>
                <c:pt idx="32164">
                  <c:v>-0.27966600000000003</c:v>
                </c:pt>
                <c:pt idx="32165">
                  <c:v>-0.27949099999999999</c:v>
                </c:pt>
                <c:pt idx="32166">
                  <c:v>-0.27931400000000001</c:v>
                </c:pt>
                <c:pt idx="32167">
                  <c:v>-0.279144</c:v>
                </c:pt>
                <c:pt idx="32168">
                  <c:v>-0.27898400000000001</c:v>
                </c:pt>
                <c:pt idx="32169">
                  <c:v>-0.278835</c:v>
                </c:pt>
                <c:pt idx="32170">
                  <c:v>-0.278696</c:v>
                </c:pt>
                <c:pt idx="32171">
                  <c:v>-0.27856500000000001</c:v>
                </c:pt>
                <c:pt idx="32172">
                  <c:v>-0.27842699999999998</c:v>
                </c:pt>
                <c:pt idx="32173">
                  <c:v>-0.27827099999999999</c:v>
                </c:pt>
                <c:pt idx="32174">
                  <c:v>-0.27809800000000001</c:v>
                </c:pt>
                <c:pt idx="32175">
                  <c:v>-0.27791500000000002</c:v>
                </c:pt>
                <c:pt idx="32176">
                  <c:v>-0.277721</c:v>
                </c:pt>
                <c:pt idx="32177">
                  <c:v>-0.27751100000000001</c:v>
                </c:pt>
                <c:pt idx="32178">
                  <c:v>-0.277281</c:v>
                </c:pt>
                <c:pt idx="32179">
                  <c:v>-0.277028</c:v>
                </c:pt>
                <c:pt idx="32180">
                  <c:v>-0.27674199999999999</c:v>
                </c:pt>
                <c:pt idx="32181">
                  <c:v>-0.276416</c:v>
                </c:pt>
                <c:pt idx="32182">
                  <c:v>-0.27604800000000002</c:v>
                </c:pt>
                <c:pt idx="32183">
                  <c:v>-0.275644</c:v>
                </c:pt>
                <c:pt idx="32184">
                  <c:v>-0.27520600000000001</c:v>
                </c:pt>
                <c:pt idx="32185">
                  <c:v>-0.274727</c:v>
                </c:pt>
                <c:pt idx="32186">
                  <c:v>-0.27420899999999998</c:v>
                </c:pt>
                <c:pt idx="32187">
                  <c:v>-0.27365499999999998</c:v>
                </c:pt>
                <c:pt idx="32188">
                  <c:v>-0.27306399999999997</c:v>
                </c:pt>
                <c:pt idx="32189">
                  <c:v>-0.27243000000000001</c:v>
                </c:pt>
                <c:pt idx="32190">
                  <c:v>-0.27175500000000002</c:v>
                </c:pt>
                <c:pt idx="32191">
                  <c:v>-0.27104200000000001</c:v>
                </c:pt>
                <c:pt idx="32192">
                  <c:v>-0.270289</c:v>
                </c:pt>
                <c:pt idx="32193">
                  <c:v>-0.26948800000000001</c:v>
                </c:pt>
                <c:pt idx="32194">
                  <c:v>-0.26863500000000001</c:v>
                </c:pt>
                <c:pt idx="32195">
                  <c:v>-0.26772699999999999</c:v>
                </c:pt>
                <c:pt idx="32196">
                  <c:v>-0.266758</c:v>
                </c:pt>
                <c:pt idx="32197">
                  <c:v>-0.26572499999999999</c:v>
                </c:pt>
                <c:pt idx="32198">
                  <c:v>-0.264629</c:v>
                </c:pt>
                <c:pt idx="32199">
                  <c:v>-0.26347500000000001</c:v>
                </c:pt>
                <c:pt idx="32200">
                  <c:v>-0.26226899999999997</c:v>
                </c:pt>
                <c:pt idx="32201">
                  <c:v>-0.26101600000000003</c:v>
                </c:pt>
                <c:pt idx="32202">
                  <c:v>-0.259716</c:v>
                </c:pt>
                <c:pt idx="32203">
                  <c:v>-0.25836500000000001</c:v>
                </c:pt>
                <c:pt idx="32204">
                  <c:v>-0.256963</c:v>
                </c:pt>
                <c:pt idx="32205">
                  <c:v>-0.25551000000000001</c:v>
                </c:pt>
                <c:pt idx="32206">
                  <c:v>-0.25400499999999998</c:v>
                </c:pt>
                <c:pt idx="32207">
                  <c:v>-0.252442</c:v>
                </c:pt>
                <c:pt idx="32208">
                  <c:v>-0.25081700000000001</c:v>
                </c:pt>
                <c:pt idx="32209">
                  <c:v>-0.24912599999999999</c:v>
                </c:pt>
                <c:pt idx="32210">
                  <c:v>-0.24737000000000001</c:v>
                </c:pt>
                <c:pt idx="32211">
                  <c:v>-0.245556</c:v>
                </c:pt>
                <c:pt idx="32212">
                  <c:v>-0.24368300000000001</c:v>
                </c:pt>
                <c:pt idx="32213">
                  <c:v>-0.24174300000000001</c:v>
                </c:pt>
                <c:pt idx="32214">
                  <c:v>-0.23971700000000001</c:v>
                </c:pt>
                <c:pt idx="32215">
                  <c:v>-0.23760300000000001</c:v>
                </c:pt>
                <c:pt idx="32216">
                  <c:v>-0.235404</c:v>
                </c:pt>
                <c:pt idx="32217">
                  <c:v>-0.233127</c:v>
                </c:pt>
                <c:pt idx="32218">
                  <c:v>-0.23078299999999999</c:v>
                </c:pt>
                <c:pt idx="32219">
                  <c:v>-0.22838600000000001</c:v>
                </c:pt>
                <c:pt idx="32220">
                  <c:v>-0.225938</c:v>
                </c:pt>
                <c:pt idx="32221">
                  <c:v>-0.22342899999999999</c:v>
                </c:pt>
                <c:pt idx="32222">
                  <c:v>-0.220863</c:v>
                </c:pt>
                <c:pt idx="32223">
                  <c:v>-0.21825</c:v>
                </c:pt>
                <c:pt idx="32224">
                  <c:v>-0.21559700000000001</c:v>
                </c:pt>
                <c:pt idx="32225">
                  <c:v>-0.21290700000000001</c:v>
                </c:pt>
                <c:pt idx="32226">
                  <c:v>-0.21018800000000001</c:v>
                </c:pt>
                <c:pt idx="32227">
                  <c:v>-0.207453</c:v>
                </c:pt>
                <c:pt idx="32228">
                  <c:v>-0.204705</c:v>
                </c:pt>
                <c:pt idx="32229">
                  <c:v>-0.20194200000000001</c:v>
                </c:pt>
                <c:pt idx="32230">
                  <c:v>-0.199158</c:v>
                </c:pt>
                <c:pt idx="32231">
                  <c:v>-0.19634699999999999</c:v>
                </c:pt>
                <c:pt idx="32232">
                  <c:v>-0.19351099999999999</c:v>
                </c:pt>
                <c:pt idx="32233">
                  <c:v>-0.19065599999999999</c:v>
                </c:pt>
                <c:pt idx="32234">
                  <c:v>-0.187752</c:v>
                </c:pt>
                <c:pt idx="32235">
                  <c:v>-0.184784</c:v>
                </c:pt>
                <c:pt idx="32236">
                  <c:v>-0.181806</c:v>
                </c:pt>
                <c:pt idx="32237">
                  <c:v>-0.17884800000000001</c:v>
                </c:pt>
                <c:pt idx="32238">
                  <c:v>-0.17586499999999999</c:v>
                </c:pt>
                <c:pt idx="32239">
                  <c:v>-0.17283999999999999</c:v>
                </c:pt>
                <c:pt idx="32240">
                  <c:v>-0.169793</c:v>
                </c:pt>
                <c:pt idx="32241">
                  <c:v>-0.16673099999999999</c:v>
                </c:pt>
                <c:pt idx="32242">
                  <c:v>-0.16365499999999999</c:v>
                </c:pt>
                <c:pt idx="32243">
                  <c:v>-0.16056599999999999</c:v>
                </c:pt>
                <c:pt idx="32244">
                  <c:v>-0.157474</c:v>
                </c:pt>
                <c:pt idx="32245">
                  <c:v>-0.154388</c:v>
                </c:pt>
                <c:pt idx="32246">
                  <c:v>-0.15131500000000001</c:v>
                </c:pt>
                <c:pt idx="32247">
                  <c:v>-0.148261</c:v>
                </c:pt>
                <c:pt idx="32248">
                  <c:v>-0.145231</c:v>
                </c:pt>
                <c:pt idx="32249">
                  <c:v>-0.14222599999999999</c:v>
                </c:pt>
                <c:pt idx="32250">
                  <c:v>-0.13925100000000001</c:v>
                </c:pt>
                <c:pt idx="32251">
                  <c:v>-0.13631599999999999</c:v>
                </c:pt>
                <c:pt idx="32252">
                  <c:v>-0.133433</c:v>
                </c:pt>
                <c:pt idx="32253">
                  <c:v>-0.130608</c:v>
                </c:pt>
                <c:pt idx="32254">
                  <c:v>-0.12784799999999999</c:v>
                </c:pt>
                <c:pt idx="32255">
                  <c:v>-0.12515599999999999</c:v>
                </c:pt>
                <c:pt idx="32256">
                  <c:v>-0.122529</c:v>
                </c:pt>
                <c:pt idx="32257">
                  <c:v>-0.119961</c:v>
                </c:pt>
                <c:pt idx="32258">
                  <c:v>-0.11744599999999999</c:v>
                </c:pt>
                <c:pt idx="32259">
                  <c:v>-0.114979</c:v>
                </c:pt>
                <c:pt idx="32260">
                  <c:v>-0.11255900000000001</c:v>
                </c:pt>
                <c:pt idx="32261">
                  <c:v>-0.11018699999999999</c:v>
                </c:pt>
                <c:pt idx="32262">
                  <c:v>-0.10786800000000001</c:v>
                </c:pt>
                <c:pt idx="32263">
                  <c:v>-0.10560799999999999</c:v>
                </c:pt>
                <c:pt idx="32264">
                  <c:v>-0.103411</c:v>
                </c:pt>
                <c:pt idx="32265">
                  <c:v>-0.101275</c:v>
                </c:pt>
                <c:pt idx="32266">
                  <c:v>-9.9187600000000001E-2</c:v>
                </c:pt>
                <c:pt idx="32267">
                  <c:v>-9.7140900000000002E-2</c:v>
                </c:pt>
                <c:pt idx="32268">
                  <c:v>-9.5145499999999994E-2</c:v>
                </c:pt>
                <c:pt idx="32269">
                  <c:v>-9.3215199999999998E-2</c:v>
                </c:pt>
                <c:pt idx="32270">
                  <c:v>-9.1359200000000002E-2</c:v>
                </c:pt>
                <c:pt idx="32271">
                  <c:v>-8.9583800000000005E-2</c:v>
                </c:pt>
                <c:pt idx="32272">
                  <c:v>-8.7895699999999993E-2</c:v>
                </c:pt>
                <c:pt idx="32273">
                  <c:v>-8.6302400000000001E-2</c:v>
                </c:pt>
                <c:pt idx="32274">
                  <c:v>-8.4807199999999999E-2</c:v>
                </c:pt>
                <c:pt idx="32275">
                  <c:v>-8.3407400000000007E-2</c:v>
                </c:pt>
                <c:pt idx="32276">
                  <c:v>-8.2099400000000003E-2</c:v>
                </c:pt>
                <c:pt idx="32277">
                  <c:v>-8.0881599999999998E-2</c:v>
                </c:pt>
                <c:pt idx="32278">
                  <c:v>-7.9755999999999994E-2</c:v>
                </c:pt>
                <c:pt idx="32279">
                  <c:v>-7.8727599999999995E-2</c:v>
                </c:pt>
                <c:pt idx="32280">
                  <c:v>-7.7799599999999997E-2</c:v>
                </c:pt>
                <c:pt idx="32281">
                  <c:v>-7.69706E-2</c:v>
                </c:pt>
                <c:pt idx="32282">
                  <c:v>-7.6234999999999997E-2</c:v>
                </c:pt>
                <c:pt idx="32283">
                  <c:v>-7.5585299999999994E-2</c:v>
                </c:pt>
                <c:pt idx="32284">
                  <c:v>-7.5019100000000005E-2</c:v>
                </c:pt>
                <c:pt idx="32285">
                  <c:v>-7.4539800000000003E-2</c:v>
                </c:pt>
                <c:pt idx="32286">
                  <c:v>-7.4152300000000004E-2</c:v>
                </c:pt>
                <c:pt idx="32287">
                  <c:v>-7.3862899999999995E-2</c:v>
                </c:pt>
                <c:pt idx="32288">
                  <c:v>-7.36787E-2</c:v>
                </c:pt>
                <c:pt idx="32289">
                  <c:v>-7.3603199999999994E-2</c:v>
                </c:pt>
                <c:pt idx="32290">
                  <c:v>-7.3634699999999997E-2</c:v>
                </c:pt>
                <c:pt idx="32291">
                  <c:v>-7.3773699999999998E-2</c:v>
                </c:pt>
                <c:pt idx="32292">
                  <c:v>-7.4021299999999998E-2</c:v>
                </c:pt>
                <c:pt idx="32293">
                  <c:v>-7.4371599999999996E-2</c:v>
                </c:pt>
                <c:pt idx="32294">
                  <c:v>-7.4814500000000006E-2</c:v>
                </c:pt>
                <c:pt idx="32295">
                  <c:v>-7.5344800000000003E-2</c:v>
                </c:pt>
                <c:pt idx="32296">
                  <c:v>-7.59658E-2</c:v>
                </c:pt>
                <c:pt idx="32297">
                  <c:v>-7.6684000000000002E-2</c:v>
                </c:pt>
                <c:pt idx="32298">
                  <c:v>-7.7504600000000007E-2</c:v>
                </c:pt>
                <c:pt idx="32299">
                  <c:v>-7.8430399999999997E-2</c:v>
                </c:pt>
                <c:pt idx="32300">
                  <c:v>-7.9456899999999997E-2</c:v>
                </c:pt>
                <c:pt idx="32301">
                  <c:v>-8.0575099999999997E-2</c:v>
                </c:pt>
                <c:pt idx="32302">
                  <c:v>-8.1781800000000002E-2</c:v>
                </c:pt>
                <c:pt idx="32303">
                  <c:v>-8.3080299999999996E-2</c:v>
                </c:pt>
                <c:pt idx="32304">
                  <c:v>-8.44747E-2</c:v>
                </c:pt>
                <c:pt idx="32305">
                  <c:v>-8.5966600000000004E-2</c:v>
                </c:pt>
                <c:pt idx="32306">
                  <c:v>-8.7557399999999994E-2</c:v>
                </c:pt>
                <c:pt idx="32307">
                  <c:v>-8.9248599999999997E-2</c:v>
                </c:pt>
                <c:pt idx="32308">
                  <c:v>-9.1035900000000003E-2</c:v>
                </c:pt>
                <c:pt idx="32309">
                  <c:v>-9.2912599999999998E-2</c:v>
                </c:pt>
                <c:pt idx="32310">
                  <c:v>-9.4878599999999993E-2</c:v>
                </c:pt>
                <c:pt idx="32311">
                  <c:v>-9.6939300000000006E-2</c:v>
                </c:pt>
                <c:pt idx="32312">
                  <c:v>-9.9096900000000002E-2</c:v>
                </c:pt>
                <c:pt idx="32313">
                  <c:v>-0.10134700000000001</c:v>
                </c:pt>
                <c:pt idx="32314">
                  <c:v>-0.103684</c:v>
                </c:pt>
                <c:pt idx="32315">
                  <c:v>-0.106098</c:v>
                </c:pt>
                <c:pt idx="32316">
                  <c:v>-0.108583</c:v>
                </c:pt>
                <c:pt idx="32317">
                  <c:v>-0.11113099999999999</c:v>
                </c:pt>
                <c:pt idx="32318">
                  <c:v>-0.113735</c:v>
                </c:pt>
                <c:pt idx="32319">
                  <c:v>-0.11639099999999999</c:v>
                </c:pt>
                <c:pt idx="32320">
                  <c:v>-0.11909699999999999</c:v>
                </c:pt>
                <c:pt idx="32321">
                  <c:v>-0.121848</c:v>
                </c:pt>
                <c:pt idx="32322">
                  <c:v>-0.12464500000000001</c:v>
                </c:pt>
                <c:pt idx="32323">
                  <c:v>-0.12748799999999999</c:v>
                </c:pt>
                <c:pt idx="32324">
                  <c:v>-0.13037099999999999</c:v>
                </c:pt>
                <c:pt idx="32325">
                  <c:v>-0.13328799999999999</c:v>
                </c:pt>
                <c:pt idx="32326">
                  <c:v>-0.13623299999999999</c:v>
                </c:pt>
                <c:pt idx="32327">
                  <c:v>-0.13920299999999999</c:v>
                </c:pt>
                <c:pt idx="32328">
                  <c:v>-0.14219499999999999</c:v>
                </c:pt>
                <c:pt idx="32329">
                  <c:v>-0.145206</c:v>
                </c:pt>
                <c:pt idx="32330">
                  <c:v>-0.148232</c:v>
                </c:pt>
                <c:pt idx="32331">
                  <c:v>-0.15127299999999999</c:v>
                </c:pt>
                <c:pt idx="32332">
                  <c:v>-0.15432699999999999</c:v>
                </c:pt>
                <c:pt idx="32333">
                  <c:v>-0.15739900000000001</c:v>
                </c:pt>
                <c:pt idx="32334">
                  <c:v>-0.16048299999999999</c:v>
                </c:pt>
                <c:pt idx="32335">
                  <c:v>-0.163576</c:v>
                </c:pt>
                <c:pt idx="32336">
                  <c:v>-0.16667699999999999</c:v>
                </c:pt>
                <c:pt idx="32337">
                  <c:v>-0.16978699999999999</c:v>
                </c:pt>
                <c:pt idx="32338">
                  <c:v>-0.172904</c:v>
                </c:pt>
                <c:pt idx="32339">
                  <c:v>-0.17602100000000001</c:v>
                </c:pt>
                <c:pt idx="32340">
                  <c:v>-0.17913399999999999</c:v>
                </c:pt>
                <c:pt idx="32341">
                  <c:v>-0.18223900000000001</c:v>
                </c:pt>
                <c:pt idx="32342">
                  <c:v>-0.18532999999999999</c:v>
                </c:pt>
                <c:pt idx="32343">
                  <c:v>-0.18840199999999999</c:v>
                </c:pt>
                <c:pt idx="32344">
                  <c:v>-0.19144900000000001</c:v>
                </c:pt>
                <c:pt idx="32345">
                  <c:v>-0.194466</c:v>
                </c:pt>
                <c:pt idx="32346">
                  <c:v>-0.19744800000000001</c:v>
                </c:pt>
                <c:pt idx="32347">
                  <c:v>-0.20039100000000001</c:v>
                </c:pt>
                <c:pt idx="32348">
                  <c:v>-0.203292</c:v>
                </c:pt>
                <c:pt idx="32349">
                  <c:v>-0.20614199999999999</c:v>
                </c:pt>
                <c:pt idx="32350">
                  <c:v>-0.20893600000000001</c:v>
                </c:pt>
                <c:pt idx="32351">
                  <c:v>-0.211674</c:v>
                </c:pt>
                <c:pt idx="32352">
                  <c:v>-0.21435699999999999</c:v>
                </c:pt>
                <c:pt idx="32353">
                  <c:v>-0.21698600000000001</c:v>
                </c:pt>
                <c:pt idx="32354">
                  <c:v>-0.219559</c:v>
                </c:pt>
                <c:pt idx="32355">
                  <c:v>-0.22207399999999999</c:v>
                </c:pt>
                <c:pt idx="32356">
                  <c:v>-0.22452900000000001</c:v>
                </c:pt>
                <c:pt idx="32357">
                  <c:v>-0.22692200000000001</c:v>
                </c:pt>
                <c:pt idx="32358">
                  <c:v>-0.22924800000000001</c:v>
                </c:pt>
                <c:pt idx="32359">
                  <c:v>-0.23150100000000001</c:v>
                </c:pt>
                <c:pt idx="32360">
                  <c:v>-0.23367599999999999</c:v>
                </c:pt>
                <c:pt idx="32361">
                  <c:v>-0.23577300000000001</c:v>
                </c:pt>
                <c:pt idx="32362">
                  <c:v>-0.237793</c:v>
                </c:pt>
                <c:pt idx="32363">
                  <c:v>-0.239733</c:v>
                </c:pt>
                <c:pt idx="32364">
                  <c:v>-0.24158499999999999</c:v>
                </c:pt>
                <c:pt idx="32365">
                  <c:v>-0.24334600000000001</c:v>
                </c:pt>
                <c:pt idx="32366">
                  <c:v>-0.24501600000000001</c:v>
                </c:pt>
                <c:pt idx="32367">
                  <c:v>-0.24659600000000001</c:v>
                </c:pt>
                <c:pt idx="32368">
                  <c:v>-0.24807999999999999</c:v>
                </c:pt>
                <c:pt idx="32369">
                  <c:v>-0.24946099999999999</c:v>
                </c:pt>
                <c:pt idx="32370">
                  <c:v>-0.25073400000000001</c:v>
                </c:pt>
                <c:pt idx="32371">
                  <c:v>-0.25189600000000001</c:v>
                </c:pt>
                <c:pt idx="32372">
                  <c:v>-0.25294299999999997</c:v>
                </c:pt>
                <c:pt idx="32373">
                  <c:v>-0.25387599999999999</c:v>
                </c:pt>
                <c:pt idx="32374">
                  <c:v>-0.25469399999999998</c:v>
                </c:pt>
                <c:pt idx="32375">
                  <c:v>-0.25540099999999999</c:v>
                </c:pt>
                <c:pt idx="32376">
                  <c:v>-0.25599499999999997</c:v>
                </c:pt>
                <c:pt idx="32377">
                  <c:v>-0.25646999999999998</c:v>
                </c:pt>
                <c:pt idx="32378">
                  <c:v>-0.25682500000000003</c:v>
                </c:pt>
                <c:pt idx="32379">
                  <c:v>-0.25705899999999998</c:v>
                </c:pt>
                <c:pt idx="32380">
                  <c:v>-0.25716499999999998</c:v>
                </c:pt>
                <c:pt idx="32381">
                  <c:v>-0.25714300000000001</c:v>
                </c:pt>
                <c:pt idx="32382">
                  <c:v>-0.25698900000000002</c:v>
                </c:pt>
                <c:pt idx="32383">
                  <c:v>-0.25670300000000001</c:v>
                </c:pt>
                <c:pt idx="32384">
                  <c:v>-0.25628899999999999</c:v>
                </c:pt>
                <c:pt idx="32385">
                  <c:v>-0.25575100000000001</c:v>
                </c:pt>
                <c:pt idx="32386">
                  <c:v>-0.25509300000000001</c:v>
                </c:pt>
                <c:pt idx="32387">
                  <c:v>-0.25431599999999999</c:v>
                </c:pt>
                <c:pt idx="32388">
                  <c:v>-0.25342199999999998</c:v>
                </c:pt>
                <c:pt idx="32389">
                  <c:v>-0.252413</c:v>
                </c:pt>
                <c:pt idx="32390">
                  <c:v>-0.25128400000000001</c:v>
                </c:pt>
                <c:pt idx="32391">
                  <c:v>-0.25003300000000001</c:v>
                </c:pt>
                <c:pt idx="32392">
                  <c:v>-0.24866199999999999</c:v>
                </c:pt>
                <c:pt idx="32393">
                  <c:v>-0.247173</c:v>
                </c:pt>
                <c:pt idx="32394">
                  <c:v>-0.24556600000000001</c:v>
                </c:pt>
                <c:pt idx="32395">
                  <c:v>-0.243836</c:v>
                </c:pt>
                <c:pt idx="32396">
                  <c:v>-0.241983</c:v>
                </c:pt>
                <c:pt idx="32397">
                  <c:v>-0.240007</c:v>
                </c:pt>
                <c:pt idx="32398">
                  <c:v>-0.23790700000000001</c:v>
                </c:pt>
                <c:pt idx="32399">
                  <c:v>-0.23568800000000001</c:v>
                </c:pt>
                <c:pt idx="32400">
                  <c:v>-0.233352</c:v>
                </c:pt>
                <c:pt idx="32401">
                  <c:v>-0.23089599999999999</c:v>
                </c:pt>
                <c:pt idx="32402">
                  <c:v>-0.22831899999999999</c:v>
                </c:pt>
                <c:pt idx="32403">
                  <c:v>-0.22562399999999999</c:v>
                </c:pt>
                <c:pt idx="32404">
                  <c:v>-0.22282099999999999</c:v>
                </c:pt>
                <c:pt idx="32405">
                  <c:v>-0.21992</c:v>
                </c:pt>
                <c:pt idx="32406">
                  <c:v>-0.21692400000000001</c:v>
                </c:pt>
                <c:pt idx="32407">
                  <c:v>-0.213838</c:v>
                </c:pt>
                <c:pt idx="32408">
                  <c:v>-0.21066199999999999</c:v>
                </c:pt>
                <c:pt idx="32409">
                  <c:v>-0.207402</c:v>
                </c:pt>
                <c:pt idx="32410">
                  <c:v>-0.204065</c:v>
                </c:pt>
                <c:pt idx="32411">
                  <c:v>-0.200652</c:v>
                </c:pt>
                <c:pt idx="32412">
                  <c:v>-0.19716</c:v>
                </c:pt>
                <c:pt idx="32413">
                  <c:v>-0.19359399999999999</c:v>
                </c:pt>
                <c:pt idx="32414">
                  <c:v>-0.18996099999999999</c:v>
                </c:pt>
                <c:pt idx="32415">
                  <c:v>-0.18626699999999999</c:v>
                </c:pt>
                <c:pt idx="32416">
                  <c:v>-0.18251600000000001</c:v>
                </c:pt>
                <c:pt idx="32417">
                  <c:v>-0.17871000000000001</c:v>
                </c:pt>
                <c:pt idx="32418">
                  <c:v>-0.174848</c:v>
                </c:pt>
                <c:pt idx="32419">
                  <c:v>-0.170934</c:v>
                </c:pt>
                <c:pt idx="32420">
                  <c:v>-0.16697999999999999</c:v>
                </c:pt>
                <c:pt idx="32421">
                  <c:v>-0.16297300000000001</c:v>
                </c:pt>
                <c:pt idx="32422">
                  <c:v>-0.15884999999999999</c:v>
                </c:pt>
                <c:pt idx="32423">
                  <c:v>-0.154616</c:v>
                </c:pt>
                <c:pt idx="32424">
                  <c:v>-0.15035399999999999</c:v>
                </c:pt>
                <c:pt idx="32425">
                  <c:v>-0.14607500000000001</c:v>
                </c:pt>
                <c:pt idx="32426">
                  <c:v>-0.14174400000000001</c:v>
                </c:pt>
                <c:pt idx="32427">
                  <c:v>-0.13737199999999999</c:v>
                </c:pt>
                <c:pt idx="32428">
                  <c:v>-0.13297999999999999</c:v>
                </c:pt>
                <c:pt idx="32429">
                  <c:v>-0.12857299999999999</c:v>
                </c:pt>
                <c:pt idx="32430">
                  <c:v>-0.12415</c:v>
                </c:pt>
                <c:pt idx="32431">
                  <c:v>-0.119711</c:v>
                </c:pt>
                <c:pt idx="32432">
                  <c:v>-0.115257</c:v>
                </c:pt>
                <c:pt idx="32433">
                  <c:v>-0.110794</c:v>
                </c:pt>
                <c:pt idx="32434">
                  <c:v>-0.10632800000000001</c:v>
                </c:pt>
                <c:pt idx="32435">
                  <c:v>-0.101864</c:v>
                </c:pt>
                <c:pt idx="32436">
                  <c:v>-9.7407800000000003E-2</c:v>
                </c:pt>
                <c:pt idx="32437">
                  <c:v>-9.2963900000000002E-2</c:v>
                </c:pt>
                <c:pt idx="32438">
                  <c:v>-8.8541999999999996E-2</c:v>
                </c:pt>
                <c:pt idx="32439">
                  <c:v>-8.4151299999999998E-2</c:v>
                </c:pt>
                <c:pt idx="32440">
                  <c:v>-7.9800099999999999E-2</c:v>
                </c:pt>
                <c:pt idx="32441">
                  <c:v>-7.5493599999999994E-2</c:v>
                </c:pt>
                <c:pt idx="32442">
                  <c:v>-7.12338E-2</c:v>
                </c:pt>
                <c:pt idx="32443">
                  <c:v>-6.7020800000000005E-2</c:v>
                </c:pt>
                <c:pt idx="32444">
                  <c:v>-6.2854800000000002E-2</c:v>
                </c:pt>
                <c:pt idx="32445">
                  <c:v>-5.8736900000000002E-2</c:v>
                </c:pt>
                <c:pt idx="32446">
                  <c:v>-5.4670000000000003E-2</c:v>
                </c:pt>
                <c:pt idx="32447">
                  <c:v>-5.0655800000000001E-2</c:v>
                </c:pt>
                <c:pt idx="32448">
                  <c:v>-4.6694399999999997E-2</c:v>
                </c:pt>
                <c:pt idx="32449">
                  <c:v>-4.2787899999999997E-2</c:v>
                </c:pt>
                <c:pt idx="32450">
                  <c:v>-3.8938100000000003E-2</c:v>
                </c:pt>
                <c:pt idx="32451">
                  <c:v>-3.5146299999999998E-2</c:v>
                </c:pt>
                <c:pt idx="32452">
                  <c:v>-3.14148E-2</c:v>
                </c:pt>
                <c:pt idx="32453">
                  <c:v>-2.7744100000000001E-2</c:v>
                </c:pt>
                <c:pt idx="32454">
                  <c:v>-2.4132600000000001E-2</c:v>
                </c:pt>
                <c:pt idx="32455">
                  <c:v>-2.0582400000000001E-2</c:v>
                </c:pt>
                <c:pt idx="32456">
                  <c:v>-1.7097600000000001E-2</c:v>
                </c:pt>
                <c:pt idx="32457">
                  <c:v>-1.36823E-2</c:v>
                </c:pt>
                <c:pt idx="32458">
                  <c:v>-1.0340800000000001E-2</c:v>
                </c:pt>
                <c:pt idx="32459" formatCode="0.00E+00">
                  <c:v>-7.0770800000000003E-3</c:v>
                </c:pt>
                <c:pt idx="32460" formatCode="0.00E+00">
                  <c:v>-3.8936000000000001E-3</c:v>
                </c:pt>
                <c:pt idx="32461" formatCode="0.00E+00">
                  <c:v>-7.9184700000000004E-4</c:v>
                </c:pt>
                <c:pt idx="32462" formatCode="0.00E+00">
                  <c:v>2.2267599999999999E-3</c:v>
                </c:pt>
                <c:pt idx="32463" formatCode="0.00E+00">
                  <c:v>5.1608399999999999E-3</c:v>
                </c:pt>
                <c:pt idx="32464" formatCode="0.00E+00">
                  <c:v>8.0092700000000006E-3</c:v>
                </c:pt>
                <c:pt idx="32465">
                  <c:v>1.07715E-2</c:v>
                </c:pt>
                <c:pt idx="32466">
                  <c:v>1.3447199999999999E-2</c:v>
                </c:pt>
                <c:pt idx="32467">
                  <c:v>1.6036700000000001E-2</c:v>
                </c:pt>
                <c:pt idx="32468">
                  <c:v>1.8539799999999999E-2</c:v>
                </c:pt>
                <c:pt idx="32469">
                  <c:v>2.0956499999999999E-2</c:v>
                </c:pt>
                <c:pt idx="32470">
                  <c:v>2.32879E-2</c:v>
                </c:pt>
                <c:pt idx="32471">
                  <c:v>2.55366E-2</c:v>
                </c:pt>
                <c:pt idx="32472">
                  <c:v>2.7705299999999999E-2</c:v>
                </c:pt>
                <c:pt idx="32473">
                  <c:v>2.9794000000000001E-2</c:v>
                </c:pt>
                <c:pt idx="32474">
                  <c:v>3.1799500000000001E-2</c:v>
                </c:pt>
                <c:pt idx="32475">
                  <c:v>3.3717900000000002E-2</c:v>
                </c:pt>
                <c:pt idx="32476">
                  <c:v>3.5547000000000002E-2</c:v>
                </c:pt>
                <c:pt idx="32477">
                  <c:v>3.7286899999999998E-2</c:v>
                </c:pt>
                <c:pt idx="32478">
                  <c:v>3.89375E-2</c:v>
                </c:pt>
                <c:pt idx="32479">
                  <c:v>4.0497999999999999E-2</c:v>
                </c:pt>
                <c:pt idx="32480">
                  <c:v>4.1968199999999997E-2</c:v>
                </c:pt>
                <c:pt idx="32481">
                  <c:v>4.3350399999999997E-2</c:v>
                </c:pt>
                <c:pt idx="32482">
                  <c:v>4.46475E-2</c:v>
                </c:pt>
                <c:pt idx="32483">
                  <c:v>4.5860400000000003E-2</c:v>
                </c:pt>
                <c:pt idx="32484">
                  <c:v>4.69877E-2</c:v>
                </c:pt>
                <c:pt idx="32485">
                  <c:v>4.8027500000000001E-2</c:v>
                </c:pt>
                <c:pt idx="32486">
                  <c:v>4.89787E-2</c:v>
                </c:pt>
                <c:pt idx="32487">
                  <c:v>4.9842600000000001E-2</c:v>
                </c:pt>
                <c:pt idx="32488">
                  <c:v>5.0625700000000003E-2</c:v>
                </c:pt>
                <c:pt idx="32489">
                  <c:v>5.13353E-2</c:v>
                </c:pt>
                <c:pt idx="32490">
                  <c:v>5.1974800000000002E-2</c:v>
                </c:pt>
                <c:pt idx="32491">
                  <c:v>5.2543800000000002E-2</c:v>
                </c:pt>
                <c:pt idx="32492">
                  <c:v>5.3041900000000003E-2</c:v>
                </c:pt>
                <c:pt idx="32493">
                  <c:v>5.3468700000000001E-2</c:v>
                </c:pt>
                <c:pt idx="32494">
                  <c:v>5.38212E-2</c:v>
                </c:pt>
                <c:pt idx="32495">
                  <c:v>5.40992E-2</c:v>
                </c:pt>
                <c:pt idx="32496">
                  <c:v>5.4309900000000001E-2</c:v>
                </c:pt>
                <c:pt idx="32497">
                  <c:v>5.44609E-2</c:v>
                </c:pt>
                <c:pt idx="32498">
                  <c:v>5.4550700000000001E-2</c:v>
                </c:pt>
                <c:pt idx="32499">
                  <c:v>5.4573299999999998E-2</c:v>
                </c:pt>
                <c:pt idx="32500">
                  <c:v>5.4524000000000003E-2</c:v>
                </c:pt>
                <c:pt idx="32501">
                  <c:v>5.44013E-2</c:v>
                </c:pt>
                <c:pt idx="32502">
                  <c:v>5.4208300000000001E-2</c:v>
                </c:pt>
                <c:pt idx="32503">
                  <c:v>5.3951100000000002E-2</c:v>
                </c:pt>
                <c:pt idx="32504">
                  <c:v>5.3634099999999997E-2</c:v>
                </c:pt>
                <c:pt idx="32505">
                  <c:v>5.3260700000000001E-2</c:v>
                </c:pt>
                <c:pt idx="32506">
                  <c:v>5.2832700000000003E-2</c:v>
                </c:pt>
                <c:pt idx="32507">
                  <c:v>5.2350599999999997E-2</c:v>
                </c:pt>
                <c:pt idx="32508">
                  <c:v>5.1813600000000001E-2</c:v>
                </c:pt>
                <c:pt idx="32509">
                  <c:v>5.12197E-2</c:v>
                </c:pt>
                <c:pt idx="32510">
                  <c:v>5.0566899999999998E-2</c:v>
                </c:pt>
                <c:pt idx="32511">
                  <c:v>4.9855900000000002E-2</c:v>
                </c:pt>
                <c:pt idx="32512">
                  <c:v>4.90897E-2</c:v>
                </c:pt>
                <c:pt idx="32513">
                  <c:v>4.8270300000000002E-2</c:v>
                </c:pt>
                <c:pt idx="32514">
                  <c:v>4.73979E-2</c:v>
                </c:pt>
                <c:pt idx="32515">
                  <c:v>4.64754E-2</c:v>
                </c:pt>
                <c:pt idx="32516">
                  <c:v>4.5508699999999999E-2</c:v>
                </c:pt>
                <c:pt idx="32517">
                  <c:v>4.4500900000000003E-2</c:v>
                </c:pt>
                <c:pt idx="32518">
                  <c:v>4.3452499999999998E-2</c:v>
                </c:pt>
                <c:pt idx="32519">
                  <c:v>4.2362999999999998E-2</c:v>
                </c:pt>
                <c:pt idx="32520">
                  <c:v>4.12323E-2</c:v>
                </c:pt>
                <c:pt idx="32521">
                  <c:v>4.0062199999999999E-2</c:v>
                </c:pt>
                <c:pt idx="32522">
                  <c:v>3.8855399999999998E-2</c:v>
                </c:pt>
                <c:pt idx="32523">
                  <c:v>3.7613300000000002E-2</c:v>
                </c:pt>
                <c:pt idx="32524">
                  <c:v>3.6336500000000001E-2</c:v>
                </c:pt>
                <c:pt idx="32525">
                  <c:v>3.5026000000000002E-2</c:v>
                </c:pt>
                <c:pt idx="32526">
                  <c:v>3.3682799999999999E-2</c:v>
                </c:pt>
                <c:pt idx="32527">
                  <c:v>3.2307099999999998E-2</c:v>
                </c:pt>
                <c:pt idx="32528">
                  <c:v>3.09001E-2</c:v>
                </c:pt>
                <c:pt idx="32529">
                  <c:v>2.9462800000000001E-2</c:v>
                </c:pt>
                <c:pt idx="32530">
                  <c:v>2.7996400000000001E-2</c:v>
                </c:pt>
                <c:pt idx="32531">
                  <c:v>2.6502899999999999E-2</c:v>
                </c:pt>
                <c:pt idx="32532">
                  <c:v>2.4985899999999998E-2</c:v>
                </c:pt>
                <c:pt idx="32533">
                  <c:v>2.3449399999999999E-2</c:v>
                </c:pt>
                <c:pt idx="32534">
                  <c:v>2.18964E-2</c:v>
                </c:pt>
                <c:pt idx="32535">
                  <c:v>2.0327700000000001E-2</c:v>
                </c:pt>
                <c:pt idx="32536">
                  <c:v>1.8743900000000001E-2</c:v>
                </c:pt>
                <c:pt idx="32537">
                  <c:v>1.71463E-2</c:v>
                </c:pt>
                <c:pt idx="32538">
                  <c:v>1.55354E-2</c:v>
                </c:pt>
                <c:pt idx="32539">
                  <c:v>1.3911E-2</c:v>
                </c:pt>
                <c:pt idx="32540">
                  <c:v>1.22735E-2</c:v>
                </c:pt>
                <c:pt idx="32541">
                  <c:v>1.0625300000000001E-2</c:v>
                </c:pt>
                <c:pt idx="32542" formatCode="0.00E+00">
                  <c:v>8.9695899999999995E-3</c:v>
                </c:pt>
                <c:pt idx="32543" formatCode="0.00E+00">
                  <c:v>7.3085600000000004E-3</c:v>
                </c:pt>
                <c:pt idx="32544" formatCode="0.00E+00">
                  <c:v>5.64468E-3</c:v>
                </c:pt>
                <c:pt idx="32545" formatCode="0.00E+00">
                  <c:v>3.9810699999999997E-3</c:v>
                </c:pt>
                <c:pt idx="32546" formatCode="0.00E+00">
                  <c:v>2.3197600000000001E-3</c:v>
                </c:pt>
                <c:pt idx="32547" formatCode="0.00E+00">
                  <c:v>6.6033900000000002E-4</c:v>
                </c:pt>
                <c:pt idx="32548" formatCode="0.00E+00">
                  <c:v>-9.9875799999999998E-4</c:v>
                </c:pt>
                <c:pt idx="32549" formatCode="0.00E+00">
                  <c:v>-2.6581999999999999E-3</c:v>
                </c:pt>
                <c:pt idx="32550" formatCode="0.00E+00">
                  <c:v>-4.3177199999999997E-3</c:v>
                </c:pt>
                <c:pt idx="32551" formatCode="0.00E+00">
                  <c:v>-5.97709E-3</c:v>
                </c:pt>
                <c:pt idx="32552" formatCode="0.00E+00">
                  <c:v>-7.6358499999999996E-3</c:v>
                </c:pt>
                <c:pt idx="32553" formatCode="0.00E+00">
                  <c:v>-9.2938900000000008E-3</c:v>
                </c:pt>
                <c:pt idx="32554">
                  <c:v>-1.0951799999999999E-2</c:v>
                </c:pt>
                <c:pt idx="32555">
                  <c:v>-1.26091E-2</c:v>
                </c:pt>
                <c:pt idx="32556">
                  <c:v>-1.42638E-2</c:v>
                </c:pt>
                <c:pt idx="32557">
                  <c:v>-1.5913299999999998E-2</c:v>
                </c:pt>
                <c:pt idx="32558">
                  <c:v>-1.7556100000000002E-2</c:v>
                </c:pt>
                <c:pt idx="32559">
                  <c:v>-1.9191199999999999E-2</c:v>
                </c:pt>
                <c:pt idx="32560">
                  <c:v>-2.0817800000000001E-2</c:v>
                </c:pt>
                <c:pt idx="32561">
                  <c:v>-2.2435199999999999E-2</c:v>
                </c:pt>
                <c:pt idx="32562">
                  <c:v>-2.40427E-2</c:v>
                </c:pt>
                <c:pt idx="32563">
                  <c:v>-2.56393E-2</c:v>
                </c:pt>
                <c:pt idx="32564">
                  <c:v>-2.7223600000000001E-2</c:v>
                </c:pt>
                <c:pt idx="32565">
                  <c:v>-2.87946E-2</c:v>
                </c:pt>
                <c:pt idx="32566">
                  <c:v>-3.0352400000000002E-2</c:v>
                </c:pt>
                <c:pt idx="32567">
                  <c:v>-3.1897200000000001E-2</c:v>
                </c:pt>
                <c:pt idx="32568">
                  <c:v>-3.3428100000000002E-2</c:v>
                </c:pt>
                <c:pt idx="32569">
                  <c:v>-3.4944000000000003E-2</c:v>
                </c:pt>
                <c:pt idx="32570">
                  <c:v>-3.6443499999999997E-2</c:v>
                </c:pt>
                <c:pt idx="32571">
                  <c:v>-3.7925500000000001E-2</c:v>
                </c:pt>
                <c:pt idx="32572">
                  <c:v>-3.9389800000000003E-2</c:v>
                </c:pt>
                <c:pt idx="32573">
                  <c:v>-4.0835999999999997E-2</c:v>
                </c:pt>
                <c:pt idx="32574">
                  <c:v>-4.2262599999999997E-2</c:v>
                </c:pt>
                <c:pt idx="32575">
                  <c:v>-4.3667699999999997E-2</c:v>
                </c:pt>
                <c:pt idx="32576">
                  <c:v>-4.5050300000000001E-2</c:v>
                </c:pt>
                <c:pt idx="32577">
                  <c:v>-4.6409199999999998E-2</c:v>
                </c:pt>
                <c:pt idx="32578">
                  <c:v>-4.7743599999999997E-2</c:v>
                </c:pt>
                <c:pt idx="32579">
                  <c:v>-4.9052900000000003E-2</c:v>
                </c:pt>
                <c:pt idx="32580">
                  <c:v>-5.0336800000000001E-2</c:v>
                </c:pt>
                <c:pt idx="32581">
                  <c:v>-5.1595599999999998E-2</c:v>
                </c:pt>
                <c:pt idx="32582">
                  <c:v>-5.2829899999999999E-2</c:v>
                </c:pt>
                <c:pt idx="32583">
                  <c:v>-5.4038900000000001E-2</c:v>
                </c:pt>
                <c:pt idx="32584">
                  <c:v>-5.5220999999999999E-2</c:v>
                </c:pt>
                <c:pt idx="32585">
                  <c:v>-5.63759E-2</c:v>
                </c:pt>
                <c:pt idx="32586">
                  <c:v>-5.7503899999999997E-2</c:v>
                </c:pt>
                <c:pt idx="32587">
                  <c:v>-5.8604499999999997E-2</c:v>
                </c:pt>
                <c:pt idx="32588">
                  <c:v>-5.9675899999999997E-2</c:v>
                </c:pt>
                <c:pt idx="32589">
                  <c:v>-6.0715400000000003E-2</c:v>
                </c:pt>
                <c:pt idx="32590">
                  <c:v>-6.1722899999999997E-2</c:v>
                </c:pt>
                <c:pt idx="32591">
                  <c:v>-6.2700000000000006E-2</c:v>
                </c:pt>
                <c:pt idx="32592">
                  <c:v>-6.3646400000000006E-2</c:v>
                </c:pt>
                <c:pt idx="32593">
                  <c:v>-6.4558599999999994E-2</c:v>
                </c:pt>
                <c:pt idx="32594">
                  <c:v>-6.5432799999999999E-2</c:v>
                </c:pt>
                <c:pt idx="32595">
                  <c:v>-6.6267000000000006E-2</c:v>
                </c:pt>
                <c:pt idx="32596">
                  <c:v>-6.7060900000000007E-2</c:v>
                </c:pt>
                <c:pt idx="32597">
                  <c:v>-6.78145E-2</c:v>
                </c:pt>
                <c:pt idx="32598">
                  <c:v>-6.8527199999999996E-2</c:v>
                </c:pt>
                <c:pt idx="32599">
                  <c:v>-6.9198599999999999E-2</c:v>
                </c:pt>
                <c:pt idx="32600">
                  <c:v>-6.98294E-2</c:v>
                </c:pt>
                <c:pt idx="32601">
                  <c:v>-7.0419599999999999E-2</c:v>
                </c:pt>
                <c:pt idx="32602">
                  <c:v>-7.0968699999999996E-2</c:v>
                </c:pt>
                <c:pt idx="32603">
                  <c:v>-7.1475999999999998E-2</c:v>
                </c:pt>
                <c:pt idx="32604">
                  <c:v>-7.1940900000000002E-2</c:v>
                </c:pt>
                <c:pt idx="32605">
                  <c:v>-7.2361999999999996E-2</c:v>
                </c:pt>
                <c:pt idx="32606">
                  <c:v>-7.2737200000000002E-2</c:v>
                </c:pt>
                <c:pt idx="32607">
                  <c:v>-7.3064599999999993E-2</c:v>
                </c:pt>
                <c:pt idx="32608">
                  <c:v>-7.3342199999999996E-2</c:v>
                </c:pt>
                <c:pt idx="32609">
                  <c:v>-7.3567999999999995E-2</c:v>
                </c:pt>
                <c:pt idx="32610">
                  <c:v>-7.3741200000000007E-2</c:v>
                </c:pt>
                <c:pt idx="32611">
                  <c:v>-7.3860700000000001E-2</c:v>
                </c:pt>
                <c:pt idx="32612">
                  <c:v>-7.3925599999999994E-2</c:v>
                </c:pt>
                <c:pt idx="32613">
                  <c:v>-7.3937000000000003E-2</c:v>
                </c:pt>
                <c:pt idx="32614">
                  <c:v>-7.3897099999999993E-2</c:v>
                </c:pt>
                <c:pt idx="32615">
                  <c:v>-7.3806499999999997E-2</c:v>
                </c:pt>
                <c:pt idx="32616">
                  <c:v>-7.3663500000000007E-2</c:v>
                </c:pt>
                <c:pt idx="32617">
                  <c:v>-7.3466100000000006E-2</c:v>
                </c:pt>
                <c:pt idx="32618">
                  <c:v>-7.3212399999999997E-2</c:v>
                </c:pt>
                <c:pt idx="32619">
                  <c:v>-7.2901099999999996E-2</c:v>
                </c:pt>
                <c:pt idx="32620">
                  <c:v>-7.2531999999999999E-2</c:v>
                </c:pt>
                <c:pt idx="32621">
                  <c:v>-7.2105000000000002E-2</c:v>
                </c:pt>
                <c:pt idx="32622">
                  <c:v>-7.1618600000000004E-2</c:v>
                </c:pt>
                <c:pt idx="32623">
                  <c:v>-7.10702E-2</c:v>
                </c:pt>
                <c:pt idx="32624">
                  <c:v>-7.0457400000000003E-2</c:v>
                </c:pt>
                <c:pt idx="32625">
                  <c:v>-6.9779999999999995E-2</c:v>
                </c:pt>
                <c:pt idx="32626">
                  <c:v>-6.9039199999999995E-2</c:v>
                </c:pt>
                <c:pt idx="32627">
                  <c:v>-6.8235699999999996E-2</c:v>
                </c:pt>
                <c:pt idx="32628">
                  <c:v>-6.7368899999999995E-2</c:v>
                </c:pt>
                <c:pt idx="32629">
                  <c:v>-6.6438200000000003E-2</c:v>
                </c:pt>
                <c:pt idx="32630">
                  <c:v>-6.5443200000000007E-2</c:v>
                </c:pt>
                <c:pt idx="32631">
                  <c:v>-6.4383899999999994E-2</c:v>
                </c:pt>
                <c:pt idx="32632">
                  <c:v>-6.3258999999999996E-2</c:v>
                </c:pt>
                <c:pt idx="32633">
                  <c:v>-6.2066499999999997E-2</c:v>
                </c:pt>
                <c:pt idx="32634">
                  <c:v>-6.0804900000000002E-2</c:v>
                </c:pt>
                <c:pt idx="32635">
                  <c:v>-5.94738E-2</c:v>
                </c:pt>
                <c:pt idx="32636">
                  <c:v>-5.8073199999999998E-2</c:v>
                </c:pt>
                <c:pt idx="32637">
                  <c:v>-5.6603599999999997E-2</c:v>
                </c:pt>
                <c:pt idx="32638">
                  <c:v>-5.5065500000000003E-2</c:v>
                </c:pt>
                <c:pt idx="32639">
                  <c:v>-5.3459899999999998E-2</c:v>
                </c:pt>
                <c:pt idx="32640">
                  <c:v>-5.1787199999999999E-2</c:v>
                </c:pt>
                <c:pt idx="32641">
                  <c:v>-5.0046500000000001E-2</c:v>
                </c:pt>
                <c:pt idx="32642">
                  <c:v>-4.8237299999999997E-2</c:v>
                </c:pt>
                <c:pt idx="32643">
                  <c:v>-4.6359600000000001E-2</c:v>
                </c:pt>
                <c:pt idx="32644">
                  <c:v>-4.4413899999999999E-2</c:v>
                </c:pt>
                <c:pt idx="32645">
                  <c:v>-4.2399800000000001E-2</c:v>
                </c:pt>
                <c:pt idx="32646">
                  <c:v>-4.0317199999999997E-2</c:v>
                </c:pt>
                <c:pt idx="32647">
                  <c:v>-3.8166100000000001E-2</c:v>
                </c:pt>
                <c:pt idx="32648">
                  <c:v>-3.5946600000000002E-2</c:v>
                </c:pt>
                <c:pt idx="32649">
                  <c:v>-3.3659000000000001E-2</c:v>
                </c:pt>
                <c:pt idx="32650">
                  <c:v>-3.1303600000000001E-2</c:v>
                </c:pt>
                <c:pt idx="32651">
                  <c:v>-2.88811E-2</c:v>
                </c:pt>
                <c:pt idx="32652">
                  <c:v>-2.6391499999999998E-2</c:v>
                </c:pt>
                <c:pt idx="32653">
                  <c:v>-2.3835499999999999E-2</c:v>
                </c:pt>
                <c:pt idx="32654">
                  <c:v>-2.1214799999999999E-2</c:v>
                </c:pt>
                <c:pt idx="32655">
                  <c:v>-1.8532199999999999E-2</c:v>
                </c:pt>
                <c:pt idx="32656">
                  <c:v>-1.57897E-2</c:v>
                </c:pt>
                <c:pt idx="32657">
                  <c:v>-1.29885E-2</c:v>
                </c:pt>
                <c:pt idx="32658">
                  <c:v>-1.0129300000000001E-2</c:v>
                </c:pt>
                <c:pt idx="32659" formatCode="0.00E+00">
                  <c:v>-7.2133400000000004E-3</c:v>
                </c:pt>
                <c:pt idx="32660" formatCode="0.00E+00">
                  <c:v>-4.2416399999999996E-3</c:v>
                </c:pt>
                <c:pt idx="32661" formatCode="0.00E+00">
                  <c:v>-1.2143500000000001E-3</c:v>
                </c:pt>
                <c:pt idx="32662" formatCode="0.00E+00">
                  <c:v>1.8680700000000001E-3</c:v>
                </c:pt>
                <c:pt idx="32663" formatCode="0.00E+00">
                  <c:v>5.0039799999999999E-3</c:v>
                </c:pt>
                <c:pt idx="32664" formatCode="0.00E+00">
                  <c:v>8.1911599999999994E-3</c:v>
                </c:pt>
                <c:pt idx="32665">
                  <c:v>1.14278E-2</c:v>
                </c:pt>
                <c:pt idx="32666">
                  <c:v>1.4712899999999999E-2</c:v>
                </c:pt>
                <c:pt idx="32667">
                  <c:v>1.8045800000000001E-2</c:v>
                </c:pt>
                <c:pt idx="32668">
                  <c:v>2.1424800000000001E-2</c:v>
                </c:pt>
                <c:pt idx="32669">
                  <c:v>2.4847500000000002E-2</c:v>
                </c:pt>
                <c:pt idx="32670">
                  <c:v>2.83121E-2</c:v>
                </c:pt>
                <c:pt idx="32671">
                  <c:v>3.1816499999999998E-2</c:v>
                </c:pt>
                <c:pt idx="32672">
                  <c:v>3.5357800000000002E-2</c:v>
                </c:pt>
                <c:pt idx="32673">
                  <c:v>3.8931300000000002E-2</c:v>
                </c:pt>
                <c:pt idx="32674">
                  <c:v>4.2533500000000002E-2</c:v>
                </c:pt>
                <c:pt idx="32675">
                  <c:v>4.6162300000000003E-2</c:v>
                </c:pt>
                <c:pt idx="32676">
                  <c:v>4.9815499999999999E-2</c:v>
                </c:pt>
                <c:pt idx="32677">
                  <c:v>5.34911E-2</c:v>
                </c:pt>
                <c:pt idx="32678">
                  <c:v>5.71867E-2</c:v>
                </c:pt>
                <c:pt idx="32679">
                  <c:v>6.0899099999999998E-2</c:v>
                </c:pt>
                <c:pt idx="32680">
                  <c:v>6.4625000000000002E-2</c:v>
                </c:pt>
                <c:pt idx="32681">
                  <c:v>6.8362099999999995E-2</c:v>
                </c:pt>
                <c:pt idx="32682">
                  <c:v>7.2108000000000005E-2</c:v>
                </c:pt>
                <c:pt idx="32683">
                  <c:v>7.5859700000000002E-2</c:v>
                </c:pt>
                <c:pt idx="32684">
                  <c:v>7.9613500000000004E-2</c:v>
                </c:pt>
                <c:pt idx="32685">
                  <c:v>8.3366700000000002E-2</c:v>
                </c:pt>
                <c:pt idx="32686">
                  <c:v>8.7116899999999997E-2</c:v>
                </c:pt>
                <c:pt idx="32687">
                  <c:v>9.0861600000000001E-2</c:v>
                </c:pt>
                <c:pt idx="32688">
                  <c:v>9.4598100000000004E-2</c:v>
                </c:pt>
                <c:pt idx="32689">
                  <c:v>9.8323099999999997E-2</c:v>
                </c:pt>
                <c:pt idx="32690">
                  <c:v>0.102033</c:v>
                </c:pt>
                <c:pt idx="32691">
                  <c:v>0.105725</c:v>
                </c:pt>
                <c:pt idx="32692">
                  <c:v>0.10939599999999999</c:v>
                </c:pt>
                <c:pt idx="32693">
                  <c:v>0.113041</c:v>
                </c:pt>
                <c:pt idx="32694">
                  <c:v>0.116658</c:v>
                </c:pt>
                <c:pt idx="32695">
                  <c:v>0.120244</c:v>
                </c:pt>
                <c:pt idx="32696">
                  <c:v>0.123794</c:v>
                </c:pt>
                <c:pt idx="32697">
                  <c:v>0.127307</c:v>
                </c:pt>
                <c:pt idx="32698">
                  <c:v>0.130777</c:v>
                </c:pt>
                <c:pt idx="32699">
                  <c:v>0.13420299999999999</c:v>
                </c:pt>
                <c:pt idx="32700">
                  <c:v>0.13758200000000001</c:v>
                </c:pt>
                <c:pt idx="32701">
                  <c:v>0.14091000000000001</c:v>
                </c:pt>
                <c:pt idx="32702">
                  <c:v>0.14418400000000001</c:v>
                </c:pt>
                <c:pt idx="32703">
                  <c:v>0.147398</c:v>
                </c:pt>
                <c:pt idx="32704">
                  <c:v>0.15054999999999999</c:v>
                </c:pt>
                <c:pt idx="32705">
                  <c:v>0.153638</c:v>
                </c:pt>
                <c:pt idx="32706">
                  <c:v>0.15665899999999999</c:v>
                </c:pt>
                <c:pt idx="32707">
                  <c:v>0.159609</c:v>
                </c:pt>
                <c:pt idx="32708">
                  <c:v>0.16248399999999999</c:v>
                </c:pt>
                <c:pt idx="32709">
                  <c:v>0.16528000000000001</c:v>
                </c:pt>
                <c:pt idx="32710">
                  <c:v>0.167994</c:v>
                </c:pt>
                <c:pt idx="32711">
                  <c:v>0.170625</c:v>
                </c:pt>
                <c:pt idx="32712">
                  <c:v>0.17317099999999999</c:v>
                </c:pt>
                <c:pt idx="32713">
                  <c:v>0.17563100000000001</c:v>
                </c:pt>
                <c:pt idx="32714">
                  <c:v>0.17799999999999999</c:v>
                </c:pt>
                <c:pt idx="32715">
                  <c:v>0.18027499999999999</c:v>
                </c:pt>
                <c:pt idx="32716">
                  <c:v>0.182453</c:v>
                </c:pt>
                <c:pt idx="32717">
                  <c:v>0.184532</c:v>
                </c:pt>
                <c:pt idx="32718">
                  <c:v>0.18650900000000001</c:v>
                </c:pt>
                <c:pt idx="32719">
                  <c:v>0.18837999999999999</c:v>
                </c:pt>
                <c:pt idx="32720">
                  <c:v>0.19014400000000001</c:v>
                </c:pt>
                <c:pt idx="32721">
                  <c:v>0.1918</c:v>
                </c:pt>
                <c:pt idx="32722">
                  <c:v>0.19334799999999999</c:v>
                </c:pt>
                <c:pt idx="32723">
                  <c:v>0.19478599999999999</c:v>
                </c:pt>
                <c:pt idx="32724">
                  <c:v>0.19611500000000001</c:v>
                </c:pt>
                <c:pt idx="32725">
                  <c:v>0.19733000000000001</c:v>
                </c:pt>
                <c:pt idx="32726">
                  <c:v>0.198432</c:v>
                </c:pt>
                <c:pt idx="32727">
                  <c:v>0.19941700000000001</c:v>
                </c:pt>
                <c:pt idx="32728">
                  <c:v>0.20028399999999999</c:v>
                </c:pt>
                <c:pt idx="32729">
                  <c:v>0.20103099999999999</c:v>
                </c:pt>
                <c:pt idx="32730">
                  <c:v>0.201659</c:v>
                </c:pt>
                <c:pt idx="32731">
                  <c:v>0.20216600000000001</c:v>
                </c:pt>
                <c:pt idx="32732">
                  <c:v>0.20255200000000001</c:v>
                </c:pt>
                <c:pt idx="32733">
                  <c:v>0.20281299999999999</c:v>
                </c:pt>
                <c:pt idx="32734">
                  <c:v>0.20295099999999999</c:v>
                </c:pt>
                <c:pt idx="32735">
                  <c:v>0.20296400000000001</c:v>
                </c:pt>
                <c:pt idx="32736">
                  <c:v>0.202849</c:v>
                </c:pt>
                <c:pt idx="32737">
                  <c:v>0.20260900000000001</c:v>
                </c:pt>
                <c:pt idx="32738">
                  <c:v>0.20224200000000001</c:v>
                </c:pt>
                <c:pt idx="32739">
                  <c:v>0.20174900000000001</c:v>
                </c:pt>
                <c:pt idx="32740">
                  <c:v>0.201131</c:v>
                </c:pt>
                <c:pt idx="32741">
                  <c:v>0.20038700000000001</c:v>
                </c:pt>
                <c:pt idx="32742">
                  <c:v>0.199519</c:v>
                </c:pt>
                <c:pt idx="32743">
                  <c:v>0.19852700000000001</c:v>
                </c:pt>
                <c:pt idx="32744">
                  <c:v>0.19741300000000001</c:v>
                </c:pt>
                <c:pt idx="32745">
                  <c:v>0.19617799999999999</c:v>
                </c:pt>
                <c:pt idx="32746">
                  <c:v>0.194822</c:v>
                </c:pt>
                <c:pt idx="32747">
                  <c:v>0.19334599999999999</c:v>
                </c:pt>
                <c:pt idx="32748">
                  <c:v>0.191748</c:v>
                </c:pt>
                <c:pt idx="32749">
                  <c:v>0.19003100000000001</c:v>
                </c:pt>
                <c:pt idx="32750">
                  <c:v>0.188197</c:v>
                </c:pt>
                <c:pt idx="32751">
                  <c:v>0.186249</c:v>
                </c:pt>
                <c:pt idx="32752">
                  <c:v>0.18418899999999999</c:v>
                </c:pt>
                <c:pt idx="32753">
                  <c:v>0.18202099999999999</c:v>
                </c:pt>
                <c:pt idx="32754">
                  <c:v>0.17974399999999999</c:v>
                </c:pt>
                <c:pt idx="32755">
                  <c:v>0.17736199999999999</c:v>
                </c:pt>
                <c:pt idx="32756">
                  <c:v>0.174876</c:v>
                </c:pt>
                <c:pt idx="32757">
                  <c:v>0.172288</c:v>
                </c:pt>
                <c:pt idx="32758">
                  <c:v>0.1696</c:v>
                </c:pt>
                <c:pt idx="32759">
                  <c:v>0.16681199999999999</c:v>
                </c:pt>
                <c:pt idx="32760">
                  <c:v>0.16392799999999999</c:v>
                </c:pt>
                <c:pt idx="32761">
                  <c:v>0.16094900000000001</c:v>
                </c:pt>
                <c:pt idx="32762">
                  <c:v>0.15787999999999999</c:v>
                </c:pt>
                <c:pt idx="32763">
                  <c:v>0.154724</c:v>
                </c:pt>
                <c:pt idx="32764">
                  <c:v>0.15148500000000001</c:v>
                </c:pt>
                <c:pt idx="32765">
                  <c:v>0.14817</c:v>
                </c:pt>
                <c:pt idx="32766">
                  <c:v>0.14478099999999999</c:v>
                </c:pt>
                <c:pt idx="32767">
                  <c:v>0.14132400000000001</c:v>
                </c:pt>
                <c:pt idx="32768">
                  <c:v>0.13780000000000001</c:v>
                </c:pt>
                <c:pt idx="32769">
                  <c:v>0.134211</c:v>
                </c:pt>
                <c:pt idx="32770">
                  <c:v>0.13056100000000001</c:v>
                </c:pt>
                <c:pt idx="32771">
                  <c:v>0.12685299999999999</c:v>
                </c:pt>
                <c:pt idx="32772">
                  <c:v>0.12309199999999999</c:v>
                </c:pt>
                <c:pt idx="32773">
                  <c:v>0.119282</c:v>
                </c:pt>
                <c:pt idx="32774">
                  <c:v>0.115427</c:v>
                </c:pt>
                <c:pt idx="32775">
                  <c:v>0.11153200000000001</c:v>
                </c:pt>
                <c:pt idx="32776">
                  <c:v>0.1076</c:v>
                </c:pt>
                <c:pt idx="32777">
                  <c:v>0.103635</c:v>
                </c:pt>
                <c:pt idx="32778">
                  <c:v>9.9639800000000001E-2</c:v>
                </c:pt>
                <c:pt idx="32779">
                  <c:v>9.5620700000000003E-2</c:v>
                </c:pt>
                <c:pt idx="32780">
                  <c:v>9.15826E-2</c:v>
                </c:pt>
                <c:pt idx="32781">
                  <c:v>8.7530399999999994E-2</c:v>
                </c:pt>
                <c:pt idx="32782">
                  <c:v>8.3468600000000004E-2</c:v>
                </c:pt>
                <c:pt idx="32783">
                  <c:v>7.9401100000000002E-2</c:v>
                </c:pt>
                <c:pt idx="32784">
                  <c:v>7.5332300000000005E-2</c:v>
                </c:pt>
                <c:pt idx="32785">
                  <c:v>7.1266700000000002E-2</c:v>
                </c:pt>
                <c:pt idx="32786">
                  <c:v>6.7208100000000007E-2</c:v>
                </c:pt>
                <c:pt idx="32787">
                  <c:v>6.3159699999999999E-2</c:v>
                </c:pt>
                <c:pt idx="32788">
                  <c:v>5.9124999999999997E-2</c:v>
                </c:pt>
                <c:pt idx="32789">
                  <c:v>5.5107999999999997E-2</c:v>
                </c:pt>
                <c:pt idx="32790">
                  <c:v>5.1112200000000003E-2</c:v>
                </c:pt>
                <c:pt idx="32791">
                  <c:v>4.71419E-2</c:v>
                </c:pt>
                <c:pt idx="32792">
                  <c:v>4.3202200000000003E-2</c:v>
                </c:pt>
                <c:pt idx="32793">
                  <c:v>3.9297800000000001E-2</c:v>
                </c:pt>
                <c:pt idx="32794">
                  <c:v>3.5431900000000002E-2</c:v>
                </c:pt>
                <c:pt idx="32795">
                  <c:v>3.1608600000000001E-2</c:v>
                </c:pt>
                <c:pt idx="32796">
                  <c:v>2.7833699999999999E-2</c:v>
                </c:pt>
                <c:pt idx="32797">
                  <c:v>2.4112700000000001E-2</c:v>
                </c:pt>
                <c:pt idx="32798">
                  <c:v>2.0450200000000002E-2</c:v>
                </c:pt>
                <c:pt idx="32799">
                  <c:v>1.6850799999999999E-2</c:v>
                </c:pt>
                <c:pt idx="32800">
                  <c:v>1.3318200000000001E-2</c:v>
                </c:pt>
                <c:pt idx="32801" formatCode="0.00E+00">
                  <c:v>9.85369E-3</c:v>
                </c:pt>
                <c:pt idx="32802" formatCode="0.00E+00">
                  <c:v>6.4586299999999999E-3</c:v>
                </c:pt>
                <c:pt idx="32803" formatCode="0.00E+00">
                  <c:v>3.1369700000000002E-3</c:v>
                </c:pt>
                <c:pt idx="32804" formatCode="0.00E+00">
                  <c:v>-1.0618100000000001E-4</c:v>
                </c:pt>
                <c:pt idx="32805" formatCode="0.00E+00">
                  <c:v>-3.2665900000000002E-3</c:v>
                </c:pt>
                <c:pt idx="32806" formatCode="0.00E+00">
                  <c:v>-6.3407899999999998E-3</c:v>
                </c:pt>
                <c:pt idx="32807" formatCode="0.00E+00">
                  <c:v>-9.3253199999999998E-3</c:v>
                </c:pt>
                <c:pt idx="32808">
                  <c:v>-1.2216299999999999E-2</c:v>
                </c:pt>
                <c:pt idx="32809">
                  <c:v>-1.50099E-2</c:v>
                </c:pt>
                <c:pt idx="32810">
                  <c:v>-1.7702800000000001E-2</c:v>
                </c:pt>
                <c:pt idx="32811">
                  <c:v>-2.0291799999999999E-2</c:v>
                </c:pt>
                <c:pt idx="32812">
                  <c:v>-2.27738E-2</c:v>
                </c:pt>
                <c:pt idx="32813">
                  <c:v>-2.5146100000000001E-2</c:v>
                </c:pt>
                <c:pt idx="32814">
                  <c:v>-2.7406400000000001E-2</c:v>
                </c:pt>
                <c:pt idx="32815">
                  <c:v>-2.9553300000000001E-2</c:v>
                </c:pt>
                <c:pt idx="32816">
                  <c:v>-3.1584800000000003E-2</c:v>
                </c:pt>
                <c:pt idx="32817">
                  <c:v>-3.3498899999999998E-2</c:v>
                </c:pt>
                <c:pt idx="32818">
                  <c:v>-3.5293499999999998E-2</c:v>
                </c:pt>
                <c:pt idx="32819">
                  <c:v>-3.6966499999999999E-2</c:v>
                </c:pt>
                <c:pt idx="32820">
                  <c:v>-3.8516099999999998E-2</c:v>
                </c:pt>
                <c:pt idx="32821">
                  <c:v>-3.9940400000000001E-2</c:v>
                </c:pt>
                <c:pt idx="32822">
                  <c:v>-4.1237200000000002E-2</c:v>
                </c:pt>
                <c:pt idx="32823">
                  <c:v>-4.2405199999999997E-2</c:v>
                </c:pt>
                <c:pt idx="32824">
                  <c:v>-4.3443599999999999E-2</c:v>
                </c:pt>
                <c:pt idx="32825">
                  <c:v>-4.4352099999999998E-2</c:v>
                </c:pt>
                <c:pt idx="32826">
                  <c:v>-4.5130799999999999E-2</c:v>
                </c:pt>
                <c:pt idx="32827">
                  <c:v>-4.5779399999999998E-2</c:v>
                </c:pt>
                <c:pt idx="32828">
                  <c:v>-4.6296999999999998E-2</c:v>
                </c:pt>
                <c:pt idx="32829">
                  <c:v>-4.6683099999999998E-2</c:v>
                </c:pt>
                <c:pt idx="32830">
                  <c:v>-4.6937E-2</c:v>
                </c:pt>
                <c:pt idx="32831">
                  <c:v>-4.70579E-2</c:v>
                </c:pt>
                <c:pt idx="32832">
                  <c:v>-4.7044900000000001E-2</c:v>
                </c:pt>
                <c:pt idx="32833">
                  <c:v>-4.6897300000000003E-2</c:v>
                </c:pt>
                <c:pt idx="32834">
                  <c:v>-4.6614799999999998E-2</c:v>
                </c:pt>
                <c:pt idx="32835">
                  <c:v>-4.6197500000000002E-2</c:v>
                </c:pt>
                <c:pt idx="32836">
                  <c:v>-4.5646199999999998E-2</c:v>
                </c:pt>
                <c:pt idx="32837">
                  <c:v>-4.4961599999999997E-2</c:v>
                </c:pt>
                <c:pt idx="32838">
                  <c:v>-4.4144500000000003E-2</c:v>
                </c:pt>
                <c:pt idx="32839">
                  <c:v>-4.3194700000000003E-2</c:v>
                </c:pt>
                <c:pt idx="32840">
                  <c:v>-4.21126E-2</c:v>
                </c:pt>
                <c:pt idx="32841">
                  <c:v>-4.0899600000000001E-2</c:v>
                </c:pt>
                <c:pt idx="32842">
                  <c:v>-3.9558999999999997E-2</c:v>
                </c:pt>
                <c:pt idx="32843">
                  <c:v>-3.80939E-2</c:v>
                </c:pt>
                <c:pt idx="32844">
                  <c:v>-3.6506499999999997E-2</c:v>
                </c:pt>
                <c:pt idx="32845">
                  <c:v>-3.4798500000000003E-2</c:v>
                </c:pt>
                <c:pt idx="32846">
                  <c:v>-3.2972000000000001E-2</c:v>
                </c:pt>
                <c:pt idx="32847">
                  <c:v>-3.1028799999999999E-2</c:v>
                </c:pt>
                <c:pt idx="32848">
                  <c:v>-2.8970200000000002E-2</c:v>
                </c:pt>
                <c:pt idx="32849">
                  <c:v>-2.67978E-2</c:v>
                </c:pt>
                <c:pt idx="32850">
                  <c:v>-2.4514500000000002E-2</c:v>
                </c:pt>
                <c:pt idx="32851">
                  <c:v>-2.2123899999999998E-2</c:v>
                </c:pt>
                <c:pt idx="32852">
                  <c:v>-1.9628799999999998E-2</c:v>
                </c:pt>
                <c:pt idx="32853">
                  <c:v>-1.7031399999999999E-2</c:v>
                </c:pt>
                <c:pt idx="32854">
                  <c:v>-1.4333200000000001E-2</c:v>
                </c:pt>
                <c:pt idx="32855">
                  <c:v>-1.15367E-2</c:v>
                </c:pt>
                <c:pt idx="32856" formatCode="0.00E+00">
                  <c:v>-8.6449300000000003E-3</c:v>
                </c:pt>
                <c:pt idx="32857" formatCode="0.00E+00">
                  <c:v>-5.66163E-3</c:v>
                </c:pt>
                <c:pt idx="32858" formatCode="0.00E+00">
                  <c:v>-2.5898599999999998E-3</c:v>
                </c:pt>
                <c:pt idx="32859" formatCode="0.00E+00">
                  <c:v>5.6671499999999997E-4</c:v>
                </c:pt>
                <c:pt idx="32860" formatCode="0.00E+00">
                  <c:v>3.8028799999999998E-3</c:v>
                </c:pt>
                <c:pt idx="32861" formatCode="0.00E+00">
                  <c:v>7.1134600000000003E-3</c:v>
                </c:pt>
                <c:pt idx="32862">
                  <c:v>1.04946E-2</c:v>
                </c:pt>
                <c:pt idx="32863">
                  <c:v>1.39428E-2</c:v>
                </c:pt>
                <c:pt idx="32864">
                  <c:v>1.7453900000000001E-2</c:v>
                </c:pt>
                <c:pt idx="32865">
                  <c:v>2.1023400000000001E-2</c:v>
                </c:pt>
                <c:pt idx="32866">
                  <c:v>2.4646399999999999E-2</c:v>
                </c:pt>
                <c:pt idx="32867">
                  <c:v>2.8318099999999999E-2</c:v>
                </c:pt>
                <c:pt idx="32868">
                  <c:v>3.2035300000000003E-2</c:v>
                </c:pt>
                <c:pt idx="32869">
                  <c:v>3.5795500000000001E-2</c:v>
                </c:pt>
                <c:pt idx="32870">
                  <c:v>3.9595199999999997E-2</c:v>
                </c:pt>
                <c:pt idx="32871">
                  <c:v>4.3430200000000002E-2</c:v>
                </c:pt>
                <c:pt idx="32872">
                  <c:v>4.7296400000000002E-2</c:v>
                </c:pt>
                <c:pt idx="32873">
                  <c:v>5.1189999999999999E-2</c:v>
                </c:pt>
                <c:pt idx="32874">
                  <c:v>5.5106500000000003E-2</c:v>
                </c:pt>
                <c:pt idx="32875">
                  <c:v>5.9041900000000001E-2</c:v>
                </c:pt>
                <c:pt idx="32876">
                  <c:v>6.2992000000000006E-2</c:v>
                </c:pt>
                <c:pt idx="32877">
                  <c:v>6.6952200000000003E-2</c:v>
                </c:pt>
                <c:pt idx="32878">
                  <c:v>7.0917400000000005E-2</c:v>
                </c:pt>
                <c:pt idx="32879">
                  <c:v>7.4883199999999997E-2</c:v>
                </c:pt>
                <c:pt idx="32880">
                  <c:v>7.8844399999999995E-2</c:v>
                </c:pt>
                <c:pt idx="32881">
                  <c:v>8.2795999999999995E-2</c:v>
                </c:pt>
                <c:pt idx="32882">
                  <c:v>8.6733699999999997E-2</c:v>
                </c:pt>
                <c:pt idx="32883">
                  <c:v>9.0653899999999996E-2</c:v>
                </c:pt>
                <c:pt idx="32884">
                  <c:v>9.4552200000000003E-2</c:v>
                </c:pt>
                <c:pt idx="32885">
                  <c:v>9.8424200000000003E-2</c:v>
                </c:pt>
                <c:pt idx="32886">
                  <c:v>0.102266</c:v>
                </c:pt>
                <c:pt idx="32887">
                  <c:v>0.106073</c:v>
                </c:pt>
                <c:pt idx="32888">
                  <c:v>0.109842</c:v>
                </c:pt>
                <c:pt idx="32889">
                  <c:v>0.11357</c:v>
                </c:pt>
                <c:pt idx="32890">
                  <c:v>0.11725099999999999</c:v>
                </c:pt>
                <c:pt idx="32891">
                  <c:v>0.12088</c:v>
                </c:pt>
                <c:pt idx="32892">
                  <c:v>0.124454</c:v>
                </c:pt>
                <c:pt idx="32893">
                  <c:v>0.12797</c:v>
                </c:pt>
                <c:pt idx="32894">
                  <c:v>0.13142499999999999</c:v>
                </c:pt>
                <c:pt idx="32895">
                  <c:v>0.13481399999999999</c:v>
                </c:pt>
                <c:pt idx="32896">
                  <c:v>0.138132</c:v>
                </c:pt>
                <c:pt idx="32897">
                  <c:v>0.141376</c:v>
                </c:pt>
                <c:pt idx="32898">
                  <c:v>0.14454400000000001</c:v>
                </c:pt>
                <c:pt idx="32899">
                  <c:v>0.14763499999999999</c:v>
                </c:pt>
                <c:pt idx="32900">
                  <c:v>0.150646</c:v>
                </c:pt>
                <c:pt idx="32901">
                  <c:v>0.15357499999999999</c:v>
                </c:pt>
                <c:pt idx="32902">
                  <c:v>0.156418</c:v>
                </c:pt>
                <c:pt idx="32903">
                  <c:v>0.15917200000000001</c:v>
                </c:pt>
                <c:pt idx="32904">
                  <c:v>0.16183400000000001</c:v>
                </c:pt>
                <c:pt idx="32905">
                  <c:v>0.16440099999999999</c:v>
                </c:pt>
                <c:pt idx="32906">
                  <c:v>0.16686999999999999</c:v>
                </c:pt>
                <c:pt idx="32907">
                  <c:v>0.16924</c:v>
                </c:pt>
                <c:pt idx="32908">
                  <c:v>0.17151</c:v>
                </c:pt>
                <c:pt idx="32909">
                  <c:v>0.17368</c:v>
                </c:pt>
                <c:pt idx="32910">
                  <c:v>0.17574899999999999</c:v>
                </c:pt>
                <c:pt idx="32911">
                  <c:v>0.17771600000000001</c:v>
                </c:pt>
                <c:pt idx="32912">
                  <c:v>0.17957899999999999</c:v>
                </c:pt>
                <c:pt idx="32913">
                  <c:v>0.181338</c:v>
                </c:pt>
                <c:pt idx="32914">
                  <c:v>0.18299099999999999</c:v>
                </c:pt>
                <c:pt idx="32915">
                  <c:v>0.18453800000000001</c:v>
                </c:pt>
                <c:pt idx="32916">
                  <c:v>0.185978</c:v>
                </c:pt>
                <c:pt idx="32917">
                  <c:v>0.18731</c:v>
                </c:pt>
                <c:pt idx="32918">
                  <c:v>0.18853400000000001</c:v>
                </c:pt>
                <c:pt idx="32919">
                  <c:v>0.18965000000000001</c:v>
                </c:pt>
                <c:pt idx="32920">
                  <c:v>0.19065799999999999</c:v>
                </c:pt>
                <c:pt idx="32921">
                  <c:v>0.19155700000000001</c:v>
                </c:pt>
                <c:pt idx="32922">
                  <c:v>0.19234899999999999</c:v>
                </c:pt>
                <c:pt idx="32923">
                  <c:v>0.19303300000000001</c:v>
                </c:pt>
                <c:pt idx="32924">
                  <c:v>0.19361</c:v>
                </c:pt>
                <c:pt idx="32925">
                  <c:v>0.19408</c:v>
                </c:pt>
                <c:pt idx="32926">
                  <c:v>0.19444400000000001</c:v>
                </c:pt>
                <c:pt idx="32927">
                  <c:v>0.19470199999999999</c:v>
                </c:pt>
                <c:pt idx="32928">
                  <c:v>0.194856</c:v>
                </c:pt>
                <c:pt idx="32929">
                  <c:v>0.194908</c:v>
                </c:pt>
                <c:pt idx="32930">
                  <c:v>0.194858</c:v>
                </c:pt>
                <c:pt idx="32931">
                  <c:v>0.19470899999999999</c:v>
                </c:pt>
                <c:pt idx="32932">
                  <c:v>0.194462</c:v>
                </c:pt>
                <c:pt idx="32933">
                  <c:v>0.19411900000000001</c:v>
                </c:pt>
                <c:pt idx="32934">
                  <c:v>0.19368199999999999</c:v>
                </c:pt>
                <c:pt idx="32935">
                  <c:v>0.19315199999999999</c:v>
                </c:pt>
                <c:pt idx="32936">
                  <c:v>0.19253100000000001</c:v>
                </c:pt>
                <c:pt idx="32937">
                  <c:v>0.19182199999999999</c:v>
                </c:pt>
                <c:pt idx="32938">
                  <c:v>0.191029</c:v>
                </c:pt>
                <c:pt idx="32939">
                  <c:v>0.19015399999999999</c:v>
                </c:pt>
                <c:pt idx="32940">
                  <c:v>0.18920100000000001</c:v>
                </c:pt>
                <c:pt idx="32941">
                  <c:v>0.188171</c:v>
                </c:pt>
                <c:pt idx="32942">
                  <c:v>0.18706700000000001</c:v>
                </c:pt>
                <c:pt idx="32943">
                  <c:v>0.185892</c:v>
                </c:pt>
                <c:pt idx="32944">
                  <c:v>0.18464800000000001</c:v>
                </c:pt>
                <c:pt idx="32945">
                  <c:v>0.183336</c:v>
                </c:pt>
                <c:pt idx="32946">
                  <c:v>0.18195900000000001</c:v>
                </c:pt>
                <c:pt idx="32947">
                  <c:v>0.18052099999999999</c:v>
                </c:pt>
                <c:pt idx="32948">
                  <c:v>0.17902199999999999</c:v>
                </c:pt>
                <c:pt idx="32949">
                  <c:v>0.17746700000000001</c:v>
                </c:pt>
                <c:pt idx="32950">
                  <c:v>0.17585700000000001</c:v>
                </c:pt>
                <c:pt idx="32951">
                  <c:v>0.17419599999999999</c:v>
                </c:pt>
                <c:pt idx="32952">
                  <c:v>0.172489</c:v>
                </c:pt>
                <c:pt idx="32953">
                  <c:v>0.170739</c:v>
                </c:pt>
                <c:pt idx="32954">
                  <c:v>0.16894899999999999</c:v>
                </c:pt>
                <c:pt idx="32955">
                  <c:v>0.16712299999999999</c:v>
                </c:pt>
                <c:pt idx="32956">
                  <c:v>0.16526199999999999</c:v>
                </c:pt>
                <c:pt idx="32957">
                  <c:v>0.16337099999999999</c:v>
                </c:pt>
                <c:pt idx="32958">
                  <c:v>0.16145200000000001</c:v>
                </c:pt>
                <c:pt idx="32959">
                  <c:v>0.15950700000000001</c:v>
                </c:pt>
                <c:pt idx="32960">
                  <c:v>0.15754099999999999</c:v>
                </c:pt>
                <c:pt idx="32961">
                  <c:v>0.155556</c:v>
                </c:pt>
                <c:pt idx="32962">
                  <c:v>0.153555</c:v>
                </c:pt>
                <c:pt idx="32963">
                  <c:v>0.15154100000000001</c:v>
                </c:pt>
                <c:pt idx="32964">
                  <c:v>0.14951700000000001</c:v>
                </c:pt>
                <c:pt idx="32965">
                  <c:v>0.147485</c:v>
                </c:pt>
                <c:pt idx="32966">
                  <c:v>0.14544799999999999</c:v>
                </c:pt>
                <c:pt idx="32967">
                  <c:v>0.14340900000000001</c:v>
                </c:pt>
                <c:pt idx="32968">
                  <c:v>0.14137</c:v>
                </c:pt>
                <c:pt idx="32969">
                  <c:v>0.13933400000000001</c:v>
                </c:pt>
                <c:pt idx="32970">
                  <c:v>0.13730300000000001</c:v>
                </c:pt>
                <c:pt idx="32971">
                  <c:v>0.13527900000000001</c:v>
                </c:pt>
                <c:pt idx="32972">
                  <c:v>0.13326499999999999</c:v>
                </c:pt>
                <c:pt idx="32973">
                  <c:v>0.13126499999999999</c:v>
                </c:pt>
                <c:pt idx="32974">
                  <c:v>0.12928000000000001</c:v>
                </c:pt>
                <c:pt idx="32975">
                  <c:v>0.12731200000000001</c:v>
                </c:pt>
                <c:pt idx="32976">
                  <c:v>0.125364</c:v>
                </c:pt>
                <c:pt idx="32977">
                  <c:v>0.12343800000000001</c:v>
                </c:pt>
                <c:pt idx="32978">
                  <c:v>0.121534</c:v>
                </c:pt>
                <c:pt idx="32979">
                  <c:v>0.119656</c:v>
                </c:pt>
                <c:pt idx="32980">
                  <c:v>0.11780500000000001</c:v>
                </c:pt>
                <c:pt idx="32981">
                  <c:v>0.115983</c:v>
                </c:pt>
                <c:pt idx="32982">
                  <c:v>0.114191</c:v>
                </c:pt>
                <c:pt idx="32983">
                  <c:v>0.112431</c:v>
                </c:pt>
                <c:pt idx="32984">
                  <c:v>0.110703</c:v>
                </c:pt>
                <c:pt idx="32985">
                  <c:v>0.10900899999999999</c:v>
                </c:pt>
                <c:pt idx="32986">
                  <c:v>0.107352</c:v>
                </c:pt>
                <c:pt idx="32987">
                  <c:v>0.10573399999999999</c:v>
                </c:pt>
                <c:pt idx="32988">
                  <c:v>0.104156</c:v>
                </c:pt>
                <c:pt idx="32989">
                  <c:v>0.10262</c:v>
                </c:pt>
                <c:pt idx="32990">
                  <c:v>0.10112400000000001</c:v>
                </c:pt>
                <c:pt idx="32991">
                  <c:v>9.9671999999999997E-2</c:v>
                </c:pt>
                <c:pt idx="32992">
                  <c:v>9.8263299999999998E-2</c:v>
                </c:pt>
                <c:pt idx="32993">
                  <c:v>9.6899399999999997E-2</c:v>
                </c:pt>
                <c:pt idx="32994">
                  <c:v>9.5580499999999999E-2</c:v>
                </c:pt>
                <c:pt idx="32995">
                  <c:v>9.4306799999999996E-2</c:v>
                </c:pt>
                <c:pt idx="32996">
                  <c:v>9.3079300000000004E-2</c:v>
                </c:pt>
                <c:pt idx="32997">
                  <c:v>9.1898199999999999E-2</c:v>
                </c:pt>
                <c:pt idx="32998">
                  <c:v>9.0763999999999997E-2</c:v>
                </c:pt>
                <c:pt idx="32999">
                  <c:v>8.9677599999999996E-2</c:v>
                </c:pt>
                <c:pt idx="33000">
                  <c:v>8.8639999999999997E-2</c:v>
                </c:pt>
                <c:pt idx="33001">
                  <c:v>8.7652300000000002E-2</c:v>
                </c:pt>
                <c:pt idx="33002">
                  <c:v>8.67145E-2</c:v>
                </c:pt>
                <c:pt idx="33003">
                  <c:v>8.5825700000000005E-2</c:v>
                </c:pt>
                <c:pt idx="33004">
                  <c:v>8.4984699999999996E-2</c:v>
                </c:pt>
                <c:pt idx="33005">
                  <c:v>8.4190200000000007E-2</c:v>
                </c:pt>
                <c:pt idx="33006">
                  <c:v>8.3440899999999998E-2</c:v>
                </c:pt>
                <c:pt idx="33007">
                  <c:v>8.2735900000000001E-2</c:v>
                </c:pt>
                <c:pt idx="33008">
                  <c:v>8.20747E-2</c:v>
                </c:pt>
                <c:pt idx="33009">
                  <c:v>8.1457500000000002E-2</c:v>
                </c:pt>
                <c:pt idx="33010">
                  <c:v>8.0884700000000004E-2</c:v>
                </c:pt>
                <c:pt idx="33011">
                  <c:v>8.0354999999999996E-2</c:v>
                </c:pt>
                <c:pt idx="33012">
                  <c:v>7.9866400000000004E-2</c:v>
                </c:pt>
                <c:pt idx="33013">
                  <c:v>7.9417199999999993E-2</c:v>
                </c:pt>
                <c:pt idx="33014">
                  <c:v>7.9006599999999996E-2</c:v>
                </c:pt>
                <c:pt idx="33015">
                  <c:v>7.8634599999999999E-2</c:v>
                </c:pt>
                <c:pt idx="33016">
                  <c:v>7.8300599999999998E-2</c:v>
                </c:pt>
                <c:pt idx="33017">
                  <c:v>7.8004100000000007E-2</c:v>
                </c:pt>
                <c:pt idx="33018">
                  <c:v>7.77447E-2</c:v>
                </c:pt>
                <c:pt idx="33019">
                  <c:v>7.7521900000000005E-2</c:v>
                </c:pt>
                <c:pt idx="33020">
                  <c:v>7.7334299999999995E-2</c:v>
                </c:pt>
                <c:pt idx="33021">
                  <c:v>7.7180399999999996E-2</c:v>
                </c:pt>
                <c:pt idx="33022">
                  <c:v>7.7058799999999997E-2</c:v>
                </c:pt>
                <c:pt idx="33023">
                  <c:v>7.6968300000000003E-2</c:v>
                </c:pt>
                <c:pt idx="33024">
                  <c:v>7.6908199999999996E-2</c:v>
                </c:pt>
                <c:pt idx="33025">
                  <c:v>7.6878600000000005E-2</c:v>
                </c:pt>
                <c:pt idx="33026">
                  <c:v>7.6880199999999996E-2</c:v>
                </c:pt>
                <c:pt idx="33027">
                  <c:v>7.6912099999999997E-2</c:v>
                </c:pt>
                <c:pt idx="33028">
                  <c:v>7.6971399999999995E-2</c:v>
                </c:pt>
                <c:pt idx="33029">
                  <c:v>7.7055499999999999E-2</c:v>
                </c:pt>
                <c:pt idx="33030">
                  <c:v>7.7162300000000003E-2</c:v>
                </c:pt>
                <c:pt idx="33031">
                  <c:v>7.7289999999999998E-2</c:v>
                </c:pt>
                <c:pt idx="33032">
                  <c:v>7.7436099999999994E-2</c:v>
                </c:pt>
                <c:pt idx="33033">
                  <c:v>7.7598200000000006E-2</c:v>
                </c:pt>
                <c:pt idx="33034">
                  <c:v>7.7774499999999996E-2</c:v>
                </c:pt>
                <c:pt idx="33035">
                  <c:v>7.7962799999999999E-2</c:v>
                </c:pt>
                <c:pt idx="33036">
                  <c:v>7.8160900000000005E-2</c:v>
                </c:pt>
                <c:pt idx="33037">
                  <c:v>7.8367000000000006E-2</c:v>
                </c:pt>
                <c:pt idx="33038">
                  <c:v>7.8579300000000005E-2</c:v>
                </c:pt>
                <c:pt idx="33039">
                  <c:v>7.8795900000000002E-2</c:v>
                </c:pt>
                <c:pt idx="33040">
                  <c:v>7.9014600000000004E-2</c:v>
                </c:pt>
                <c:pt idx="33041">
                  <c:v>7.9233100000000001E-2</c:v>
                </c:pt>
                <c:pt idx="33042">
                  <c:v>7.9449500000000006E-2</c:v>
                </c:pt>
                <c:pt idx="33043">
                  <c:v>7.9662399999999994E-2</c:v>
                </c:pt>
                <c:pt idx="33044">
                  <c:v>7.9870200000000002E-2</c:v>
                </c:pt>
                <c:pt idx="33045">
                  <c:v>8.0071100000000006E-2</c:v>
                </c:pt>
                <c:pt idx="33046">
                  <c:v>8.0263500000000002E-2</c:v>
                </c:pt>
                <c:pt idx="33047">
                  <c:v>8.0446100000000006E-2</c:v>
                </c:pt>
                <c:pt idx="33048">
                  <c:v>8.0617099999999997E-2</c:v>
                </c:pt>
                <c:pt idx="33049">
                  <c:v>8.0774799999999994E-2</c:v>
                </c:pt>
                <c:pt idx="33050">
                  <c:v>8.0917100000000006E-2</c:v>
                </c:pt>
                <c:pt idx="33051">
                  <c:v>8.1042100000000006E-2</c:v>
                </c:pt>
                <c:pt idx="33052">
                  <c:v>8.1148100000000001E-2</c:v>
                </c:pt>
                <c:pt idx="33053">
                  <c:v>8.1233399999999997E-2</c:v>
                </c:pt>
                <c:pt idx="33054">
                  <c:v>8.1296099999999996E-2</c:v>
                </c:pt>
                <c:pt idx="33055">
                  <c:v>8.1334500000000004E-2</c:v>
                </c:pt>
                <c:pt idx="33056">
                  <c:v>8.13469E-2</c:v>
                </c:pt>
                <c:pt idx="33057">
                  <c:v>8.1331899999999999E-2</c:v>
                </c:pt>
                <c:pt idx="33058">
                  <c:v>8.1287999999999999E-2</c:v>
                </c:pt>
                <c:pt idx="33059">
                  <c:v>8.1214099999999997E-2</c:v>
                </c:pt>
                <c:pt idx="33060">
                  <c:v>8.1108899999999998E-2</c:v>
                </c:pt>
                <c:pt idx="33061">
                  <c:v>8.0970399999999998E-2</c:v>
                </c:pt>
                <c:pt idx="33062">
                  <c:v>8.0797300000000002E-2</c:v>
                </c:pt>
                <c:pt idx="33063">
                  <c:v>8.0588499999999993E-2</c:v>
                </c:pt>
                <c:pt idx="33064">
                  <c:v>8.0343300000000006E-2</c:v>
                </c:pt>
                <c:pt idx="33065">
                  <c:v>8.0060699999999999E-2</c:v>
                </c:pt>
                <c:pt idx="33066">
                  <c:v>7.9739500000000005E-2</c:v>
                </c:pt>
                <c:pt idx="33067">
                  <c:v>7.9379400000000003E-2</c:v>
                </c:pt>
                <c:pt idx="33068">
                  <c:v>7.8979800000000003E-2</c:v>
                </c:pt>
                <c:pt idx="33069">
                  <c:v>7.8540399999999996E-2</c:v>
                </c:pt>
                <c:pt idx="33070">
                  <c:v>7.8060500000000005E-2</c:v>
                </c:pt>
                <c:pt idx="33071">
                  <c:v>7.7539300000000005E-2</c:v>
                </c:pt>
                <c:pt idx="33072">
                  <c:v>7.6976000000000003E-2</c:v>
                </c:pt>
                <c:pt idx="33073">
                  <c:v>7.63707E-2</c:v>
                </c:pt>
                <c:pt idx="33074">
                  <c:v>7.5724100000000003E-2</c:v>
                </c:pt>
                <c:pt idx="33075">
                  <c:v>7.5036599999999995E-2</c:v>
                </c:pt>
                <c:pt idx="33076">
                  <c:v>7.4308399999999997E-2</c:v>
                </c:pt>
                <c:pt idx="33077">
                  <c:v>7.35397E-2</c:v>
                </c:pt>
                <c:pt idx="33078">
                  <c:v>7.2731299999999999E-2</c:v>
                </c:pt>
                <c:pt idx="33079">
                  <c:v>7.1883600000000006E-2</c:v>
                </c:pt>
                <c:pt idx="33080">
                  <c:v>7.0997099999999994E-2</c:v>
                </c:pt>
                <c:pt idx="33081">
                  <c:v>7.0072700000000002E-2</c:v>
                </c:pt>
                <c:pt idx="33082">
                  <c:v>6.9111199999999998E-2</c:v>
                </c:pt>
                <c:pt idx="33083">
                  <c:v>6.8113900000000005E-2</c:v>
                </c:pt>
                <c:pt idx="33084">
                  <c:v>6.7081600000000005E-2</c:v>
                </c:pt>
                <c:pt idx="33085">
                  <c:v>6.6015099999999993E-2</c:v>
                </c:pt>
                <c:pt idx="33086">
                  <c:v>6.4915899999999999E-2</c:v>
                </c:pt>
                <c:pt idx="33087">
                  <c:v>6.3785900000000006E-2</c:v>
                </c:pt>
                <c:pt idx="33088">
                  <c:v>6.2627000000000002E-2</c:v>
                </c:pt>
                <c:pt idx="33089">
                  <c:v>6.1441299999999997E-2</c:v>
                </c:pt>
                <c:pt idx="33090">
                  <c:v>6.0230499999999999E-2</c:v>
                </c:pt>
                <c:pt idx="33091">
                  <c:v>5.89965E-2</c:v>
                </c:pt>
                <c:pt idx="33092">
                  <c:v>5.7741000000000001E-2</c:v>
                </c:pt>
                <c:pt idx="33093">
                  <c:v>5.6465700000000001E-2</c:v>
                </c:pt>
                <c:pt idx="33094">
                  <c:v>5.5172699999999998E-2</c:v>
                </c:pt>
                <c:pt idx="33095">
                  <c:v>5.38644E-2</c:v>
                </c:pt>
                <c:pt idx="33096">
                  <c:v>5.2543600000000003E-2</c:v>
                </c:pt>
                <c:pt idx="33097">
                  <c:v>5.1213399999999999E-2</c:v>
                </c:pt>
                <c:pt idx="33098">
                  <c:v>4.98766E-2</c:v>
                </c:pt>
                <c:pt idx="33099">
                  <c:v>4.8535099999999998E-2</c:v>
                </c:pt>
                <c:pt idx="33100">
                  <c:v>4.71904E-2</c:v>
                </c:pt>
                <c:pt idx="33101">
                  <c:v>4.58451E-2</c:v>
                </c:pt>
                <c:pt idx="33102">
                  <c:v>4.4502399999999998E-2</c:v>
                </c:pt>
                <c:pt idx="33103">
                  <c:v>4.31654E-2</c:v>
                </c:pt>
                <c:pt idx="33104">
                  <c:v>4.1837100000000002E-2</c:v>
                </c:pt>
                <c:pt idx="33105">
                  <c:v>4.0520500000000001E-2</c:v>
                </c:pt>
                <c:pt idx="33106">
                  <c:v>3.9218999999999997E-2</c:v>
                </c:pt>
                <c:pt idx="33107">
                  <c:v>3.7935799999999999E-2</c:v>
                </c:pt>
                <c:pt idx="33108">
                  <c:v>3.6673400000000002E-2</c:v>
                </c:pt>
                <c:pt idx="33109">
                  <c:v>3.5434199999999999E-2</c:v>
                </c:pt>
                <c:pt idx="33110">
                  <c:v>3.42207E-2</c:v>
                </c:pt>
                <c:pt idx="33111">
                  <c:v>3.30364E-2</c:v>
                </c:pt>
                <c:pt idx="33112">
                  <c:v>3.1885700000000003E-2</c:v>
                </c:pt>
                <c:pt idx="33113">
                  <c:v>3.07733E-2</c:v>
                </c:pt>
                <c:pt idx="33114">
                  <c:v>2.9703299999999998E-2</c:v>
                </c:pt>
                <c:pt idx="33115">
                  <c:v>2.86766E-2</c:v>
                </c:pt>
                <c:pt idx="33116">
                  <c:v>2.7693499999999999E-2</c:v>
                </c:pt>
                <c:pt idx="33117">
                  <c:v>2.67564E-2</c:v>
                </c:pt>
                <c:pt idx="33118">
                  <c:v>2.58683E-2</c:v>
                </c:pt>
                <c:pt idx="33119">
                  <c:v>2.50317E-2</c:v>
                </c:pt>
                <c:pt idx="33120">
                  <c:v>2.4248200000000001E-2</c:v>
                </c:pt>
                <c:pt idx="33121">
                  <c:v>2.3520200000000002E-2</c:v>
                </c:pt>
                <c:pt idx="33122">
                  <c:v>2.2849899999999999E-2</c:v>
                </c:pt>
                <c:pt idx="33123">
                  <c:v>2.2239600000000002E-2</c:v>
                </c:pt>
                <c:pt idx="33124">
                  <c:v>2.1690600000000001E-2</c:v>
                </c:pt>
                <c:pt idx="33125">
                  <c:v>2.1204600000000001E-2</c:v>
                </c:pt>
                <c:pt idx="33126">
                  <c:v>2.0782999999999999E-2</c:v>
                </c:pt>
                <c:pt idx="33127">
                  <c:v>2.0427000000000001E-2</c:v>
                </c:pt>
                <c:pt idx="33128">
                  <c:v>2.0138099999999999E-2</c:v>
                </c:pt>
                <c:pt idx="33129">
                  <c:v>1.9917899999999999E-2</c:v>
                </c:pt>
                <c:pt idx="33130">
                  <c:v>1.9767900000000001E-2</c:v>
                </c:pt>
                <c:pt idx="33131">
                  <c:v>1.96899E-2</c:v>
                </c:pt>
                <c:pt idx="33132">
                  <c:v>1.9684699999999999E-2</c:v>
                </c:pt>
                <c:pt idx="33133">
                  <c:v>1.97529E-2</c:v>
                </c:pt>
                <c:pt idx="33134">
                  <c:v>1.9895599999999999E-2</c:v>
                </c:pt>
                <c:pt idx="33135">
                  <c:v>2.0114300000000002E-2</c:v>
                </c:pt>
                <c:pt idx="33136">
                  <c:v>2.0410299999999999E-2</c:v>
                </c:pt>
                <c:pt idx="33137">
                  <c:v>2.07841E-2</c:v>
                </c:pt>
                <c:pt idx="33138">
                  <c:v>2.1235799999999999E-2</c:v>
                </c:pt>
                <c:pt idx="33139">
                  <c:v>2.1765699999999999E-2</c:v>
                </c:pt>
                <c:pt idx="33140">
                  <c:v>2.2374100000000001E-2</c:v>
                </c:pt>
                <c:pt idx="33141">
                  <c:v>2.3061100000000001E-2</c:v>
                </c:pt>
                <c:pt idx="33142">
                  <c:v>2.3826799999999999E-2</c:v>
                </c:pt>
                <c:pt idx="33143">
                  <c:v>2.46708E-2</c:v>
                </c:pt>
                <c:pt idx="33144">
                  <c:v>2.5592699999999999E-2</c:v>
                </c:pt>
                <c:pt idx="33145">
                  <c:v>2.65916E-2</c:v>
                </c:pt>
                <c:pt idx="33146">
                  <c:v>2.7666900000000001E-2</c:v>
                </c:pt>
                <c:pt idx="33147">
                  <c:v>2.8817599999999999E-2</c:v>
                </c:pt>
                <c:pt idx="33148">
                  <c:v>3.0042800000000001E-2</c:v>
                </c:pt>
                <c:pt idx="33149">
                  <c:v>3.1341099999999997E-2</c:v>
                </c:pt>
                <c:pt idx="33150">
                  <c:v>3.2711299999999999E-2</c:v>
                </c:pt>
                <c:pt idx="33151">
                  <c:v>3.4151899999999999E-2</c:v>
                </c:pt>
                <c:pt idx="33152">
                  <c:v>3.5661100000000001E-2</c:v>
                </c:pt>
                <c:pt idx="33153">
                  <c:v>3.7236699999999998E-2</c:v>
                </c:pt>
                <c:pt idx="33154">
                  <c:v>3.88767E-2</c:v>
                </c:pt>
                <c:pt idx="33155">
                  <c:v>4.0578900000000001E-2</c:v>
                </c:pt>
                <c:pt idx="33156">
                  <c:v>4.2340999999999997E-2</c:v>
                </c:pt>
                <c:pt idx="33157">
                  <c:v>4.41608E-2</c:v>
                </c:pt>
                <c:pt idx="33158">
                  <c:v>4.6035899999999998E-2</c:v>
                </c:pt>
                <c:pt idx="33159">
                  <c:v>4.7964199999999999E-2</c:v>
                </c:pt>
                <c:pt idx="33160">
                  <c:v>4.9942500000000001E-2</c:v>
                </c:pt>
                <c:pt idx="33161">
                  <c:v>5.1968E-2</c:v>
                </c:pt>
                <c:pt idx="33162">
                  <c:v>5.40379E-2</c:v>
                </c:pt>
                <c:pt idx="33163">
                  <c:v>5.6149900000000003E-2</c:v>
                </c:pt>
                <c:pt idx="33164">
                  <c:v>5.8301499999999999E-2</c:v>
                </c:pt>
                <c:pt idx="33165">
                  <c:v>6.0489500000000002E-2</c:v>
                </c:pt>
                <c:pt idx="33166">
                  <c:v>6.2710500000000002E-2</c:v>
                </c:pt>
                <c:pt idx="33167">
                  <c:v>6.4961199999999997E-2</c:v>
                </c:pt>
                <c:pt idx="33168">
                  <c:v>6.7238300000000001E-2</c:v>
                </c:pt>
                <c:pt idx="33169">
                  <c:v>6.9538299999999997E-2</c:v>
                </c:pt>
                <c:pt idx="33170">
                  <c:v>7.1857799999999999E-2</c:v>
                </c:pt>
                <c:pt idx="33171">
                  <c:v>7.4193099999999998E-2</c:v>
                </c:pt>
                <c:pt idx="33172">
                  <c:v>7.6540800000000006E-2</c:v>
                </c:pt>
                <c:pt idx="33173">
                  <c:v>7.8897599999999998E-2</c:v>
                </c:pt>
                <c:pt idx="33174">
                  <c:v>8.1260600000000002E-2</c:v>
                </c:pt>
                <c:pt idx="33175">
                  <c:v>8.3626199999999998E-2</c:v>
                </c:pt>
                <c:pt idx="33176">
                  <c:v>8.5990999999999998E-2</c:v>
                </c:pt>
                <c:pt idx="33177">
                  <c:v>8.8351100000000002E-2</c:v>
                </c:pt>
                <c:pt idx="33178">
                  <c:v>9.0702599999999994E-2</c:v>
                </c:pt>
                <c:pt idx="33179">
                  <c:v>9.3042100000000003E-2</c:v>
                </c:pt>
                <c:pt idx="33180">
                  <c:v>9.5366000000000006E-2</c:v>
                </c:pt>
                <c:pt idx="33181">
                  <c:v>9.7670800000000002E-2</c:v>
                </c:pt>
                <c:pt idx="33182">
                  <c:v>9.9953500000000001E-2</c:v>
                </c:pt>
                <c:pt idx="33183">
                  <c:v>0.102211</c:v>
                </c:pt>
                <c:pt idx="33184">
                  <c:v>0.10444100000000001</c:v>
                </c:pt>
                <c:pt idx="33185">
                  <c:v>0.10664</c:v>
                </c:pt>
                <c:pt idx="33186">
                  <c:v>0.108805</c:v>
                </c:pt>
                <c:pt idx="33187">
                  <c:v>0.110933</c:v>
                </c:pt>
                <c:pt idx="33188">
                  <c:v>0.11302</c:v>
                </c:pt>
                <c:pt idx="33189">
                  <c:v>0.115062</c:v>
                </c:pt>
                <c:pt idx="33190">
                  <c:v>0.117058</c:v>
                </c:pt>
                <c:pt idx="33191">
                  <c:v>0.119005</c:v>
                </c:pt>
                <c:pt idx="33192">
                  <c:v>0.120897</c:v>
                </c:pt>
                <c:pt idx="33193">
                  <c:v>0.12273299999999999</c:v>
                </c:pt>
                <c:pt idx="33194">
                  <c:v>0.12450899999999999</c:v>
                </c:pt>
                <c:pt idx="33195">
                  <c:v>0.126224</c:v>
                </c:pt>
                <c:pt idx="33196">
                  <c:v>0.12787399999999999</c:v>
                </c:pt>
                <c:pt idx="33197">
                  <c:v>0.12945699999999999</c:v>
                </c:pt>
                <c:pt idx="33198">
                  <c:v>0.130971</c:v>
                </c:pt>
                <c:pt idx="33199">
                  <c:v>0.132414</c:v>
                </c:pt>
                <c:pt idx="33200">
                  <c:v>0.13378300000000001</c:v>
                </c:pt>
                <c:pt idx="33201">
                  <c:v>0.135075</c:v>
                </c:pt>
                <c:pt idx="33202">
                  <c:v>0.13628899999999999</c:v>
                </c:pt>
                <c:pt idx="33203">
                  <c:v>0.13742399999999999</c:v>
                </c:pt>
                <c:pt idx="33204">
                  <c:v>0.13847699999999999</c:v>
                </c:pt>
                <c:pt idx="33205">
                  <c:v>0.13944699999999999</c:v>
                </c:pt>
                <c:pt idx="33206">
                  <c:v>0.14033399999999999</c:v>
                </c:pt>
                <c:pt idx="33207">
                  <c:v>0.14113600000000001</c:v>
                </c:pt>
                <c:pt idx="33208">
                  <c:v>0.14185200000000001</c:v>
                </c:pt>
                <c:pt idx="33209">
                  <c:v>0.142481</c:v>
                </c:pt>
                <c:pt idx="33210">
                  <c:v>0.14302300000000001</c:v>
                </c:pt>
                <c:pt idx="33211">
                  <c:v>0.14347699999999999</c:v>
                </c:pt>
                <c:pt idx="33212">
                  <c:v>0.143842</c:v>
                </c:pt>
                <c:pt idx="33213">
                  <c:v>0.144118</c:v>
                </c:pt>
                <c:pt idx="33214">
                  <c:v>0.14430499999999999</c:v>
                </c:pt>
                <c:pt idx="33215">
                  <c:v>0.144403</c:v>
                </c:pt>
                <c:pt idx="33216">
                  <c:v>0.14441200000000001</c:v>
                </c:pt>
                <c:pt idx="33217">
                  <c:v>0.14433199999999999</c:v>
                </c:pt>
                <c:pt idx="33218">
                  <c:v>0.14416300000000001</c:v>
                </c:pt>
                <c:pt idx="33219">
                  <c:v>0.143904</c:v>
                </c:pt>
                <c:pt idx="33220">
                  <c:v>0.14355699999999999</c:v>
                </c:pt>
                <c:pt idx="33221">
                  <c:v>0.143122</c:v>
                </c:pt>
                <c:pt idx="33222">
                  <c:v>0.142598</c:v>
                </c:pt>
                <c:pt idx="33223">
                  <c:v>0.141988</c:v>
                </c:pt>
                <c:pt idx="33224">
                  <c:v>0.141292</c:v>
                </c:pt>
                <c:pt idx="33225">
                  <c:v>0.140512</c:v>
                </c:pt>
                <c:pt idx="33226">
                  <c:v>0.13964699999999999</c:v>
                </c:pt>
                <c:pt idx="33227">
                  <c:v>0.13869899999999999</c:v>
                </c:pt>
                <c:pt idx="33228">
                  <c:v>0.13766900000000001</c:v>
                </c:pt>
                <c:pt idx="33229">
                  <c:v>0.13655700000000001</c:v>
                </c:pt>
                <c:pt idx="33230">
                  <c:v>0.13536699999999999</c:v>
                </c:pt>
                <c:pt idx="33231">
                  <c:v>0.134099</c:v>
                </c:pt>
                <c:pt idx="33232">
                  <c:v>0.13275600000000001</c:v>
                </c:pt>
                <c:pt idx="33233">
                  <c:v>0.13134000000000001</c:v>
                </c:pt>
                <c:pt idx="33234">
                  <c:v>0.129852</c:v>
                </c:pt>
                <c:pt idx="33235">
                  <c:v>0.12829499999999999</c:v>
                </c:pt>
                <c:pt idx="33236">
                  <c:v>0.12667100000000001</c:v>
                </c:pt>
                <c:pt idx="33237">
                  <c:v>0.12498099999999999</c:v>
                </c:pt>
                <c:pt idx="33238">
                  <c:v>0.123227</c:v>
                </c:pt>
                <c:pt idx="33239">
                  <c:v>0.12141100000000001</c:v>
                </c:pt>
                <c:pt idx="33240">
                  <c:v>0.119536</c:v>
                </c:pt>
                <c:pt idx="33241">
                  <c:v>0.117603</c:v>
                </c:pt>
                <c:pt idx="33242">
                  <c:v>0.11561399999999999</c:v>
                </c:pt>
                <c:pt idx="33243">
                  <c:v>0.11357299999999999</c:v>
                </c:pt>
                <c:pt idx="33244">
                  <c:v>0.11148</c:v>
                </c:pt>
                <c:pt idx="33245">
                  <c:v>0.109338</c:v>
                </c:pt>
                <c:pt idx="33246">
                  <c:v>0.10715</c:v>
                </c:pt>
                <c:pt idx="33247">
                  <c:v>0.104919</c:v>
                </c:pt>
                <c:pt idx="33248">
                  <c:v>0.102647</c:v>
                </c:pt>
                <c:pt idx="33249">
                  <c:v>0.10033599999999999</c:v>
                </c:pt>
                <c:pt idx="33250">
                  <c:v>9.7988900000000004E-2</c:v>
                </c:pt>
                <c:pt idx="33251">
                  <c:v>9.5608100000000001E-2</c:v>
                </c:pt>
                <c:pt idx="33252">
                  <c:v>9.3196899999999999E-2</c:v>
                </c:pt>
                <c:pt idx="33253">
                  <c:v>9.0758000000000005E-2</c:v>
                </c:pt>
                <c:pt idx="33254">
                  <c:v>8.8294200000000003E-2</c:v>
                </c:pt>
                <c:pt idx="33255">
                  <c:v>8.5808300000000004E-2</c:v>
                </c:pt>
                <c:pt idx="33256">
                  <c:v>8.3302699999999993E-2</c:v>
                </c:pt>
                <c:pt idx="33257">
                  <c:v>8.0779799999999999E-2</c:v>
                </c:pt>
                <c:pt idx="33258">
                  <c:v>7.8242099999999995E-2</c:v>
                </c:pt>
                <c:pt idx="33259">
                  <c:v>7.5691499999999995E-2</c:v>
                </c:pt>
                <c:pt idx="33260">
                  <c:v>7.3130600000000004E-2</c:v>
                </c:pt>
                <c:pt idx="33261">
                  <c:v>7.0562799999999995E-2</c:v>
                </c:pt>
                <c:pt idx="33262">
                  <c:v>6.7991399999999994E-2</c:v>
                </c:pt>
                <c:pt idx="33263">
                  <c:v>6.5419000000000005E-2</c:v>
                </c:pt>
                <c:pt idx="33264">
                  <c:v>6.2848399999999999E-2</c:v>
                </c:pt>
                <c:pt idx="33265">
                  <c:v>6.0282299999999997E-2</c:v>
                </c:pt>
                <c:pt idx="33266">
                  <c:v>5.7723400000000001E-2</c:v>
                </c:pt>
                <c:pt idx="33267">
                  <c:v>5.5174300000000003E-2</c:v>
                </c:pt>
                <c:pt idx="33268">
                  <c:v>5.2637400000000001E-2</c:v>
                </c:pt>
                <c:pt idx="33269">
                  <c:v>5.0115100000000003E-2</c:v>
                </c:pt>
                <c:pt idx="33270">
                  <c:v>4.7609600000000002E-2</c:v>
                </c:pt>
                <c:pt idx="33271">
                  <c:v>4.5122799999999998E-2</c:v>
                </c:pt>
                <c:pt idx="33272">
                  <c:v>4.2656699999999999E-2</c:v>
                </c:pt>
                <c:pt idx="33273">
                  <c:v>4.0213499999999999E-2</c:v>
                </c:pt>
                <c:pt idx="33274">
                  <c:v>3.77954E-2</c:v>
                </c:pt>
                <c:pt idx="33275">
                  <c:v>3.5405100000000002E-2</c:v>
                </c:pt>
                <c:pt idx="33276">
                  <c:v>3.3044799999999999E-2</c:v>
                </c:pt>
                <c:pt idx="33277">
                  <c:v>3.07167E-2</c:v>
                </c:pt>
                <c:pt idx="33278">
                  <c:v>2.8422599999999999E-2</c:v>
                </c:pt>
                <c:pt idx="33279">
                  <c:v>2.6164199999999999E-2</c:v>
                </c:pt>
                <c:pt idx="33280">
                  <c:v>2.39429E-2</c:v>
                </c:pt>
                <c:pt idx="33281">
                  <c:v>2.17602E-2</c:v>
                </c:pt>
                <c:pt idx="33282">
                  <c:v>1.9617900000000001E-2</c:v>
                </c:pt>
                <c:pt idx="33283">
                  <c:v>1.7517100000000001E-2</c:v>
                </c:pt>
                <c:pt idx="33284">
                  <c:v>1.54591E-2</c:v>
                </c:pt>
                <c:pt idx="33285">
                  <c:v>1.34459E-2</c:v>
                </c:pt>
                <c:pt idx="33286">
                  <c:v>1.14789E-2</c:v>
                </c:pt>
                <c:pt idx="33287" formatCode="0.00E+00">
                  <c:v>9.5589200000000003E-3</c:v>
                </c:pt>
                <c:pt idx="33288" formatCode="0.00E+00">
                  <c:v>7.68661E-3</c:v>
                </c:pt>
                <c:pt idx="33289" formatCode="0.00E+00">
                  <c:v>5.8633000000000001E-3</c:v>
                </c:pt>
                <c:pt idx="33290" formatCode="0.00E+00">
                  <c:v>4.0904499999999998E-3</c:v>
                </c:pt>
                <c:pt idx="33291" formatCode="0.00E+00">
                  <c:v>2.3693400000000002E-3</c:v>
                </c:pt>
                <c:pt idx="33292" formatCode="0.00E+00">
                  <c:v>7.0117699999999999E-4</c:v>
                </c:pt>
                <c:pt idx="33293" formatCode="0.00E+00">
                  <c:v>-9.1277299999999997E-4</c:v>
                </c:pt>
                <c:pt idx="33294" formatCode="0.00E+00">
                  <c:v>-2.4714099999999998E-3</c:v>
                </c:pt>
                <c:pt idx="33295" formatCode="0.00E+00">
                  <c:v>-3.9740599999999997E-3</c:v>
                </c:pt>
                <c:pt idx="33296" formatCode="0.00E+00">
                  <c:v>-5.4205399999999997E-3</c:v>
                </c:pt>
                <c:pt idx="33297" formatCode="0.00E+00">
                  <c:v>-6.8107000000000003E-3</c:v>
                </c:pt>
                <c:pt idx="33298" formatCode="0.00E+00">
                  <c:v>-8.1437699999999998E-3</c:v>
                </c:pt>
                <c:pt idx="33299" formatCode="0.00E+00">
                  <c:v>-9.4183900000000004E-3</c:v>
                </c:pt>
                <c:pt idx="33300">
                  <c:v>-1.0632600000000001E-2</c:v>
                </c:pt>
                <c:pt idx="33301">
                  <c:v>-1.17844E-2</c:v>
                </c:pt>
                <c:pt idx="33302">
                  <c:v>-1.2874099999999999E-2</c:v>
                </c:pt>
                <c:pt idx="33303">
                  <c:v>-1.39039E-2</c:v>
                </c:pt>
                <c:pt idx="33304">
                  <c:v>-1.48754E-2</c:v>
                </c:pt>
                <c:pt idx="33305">
                  <c:v>-1.57885E-2</c:v>
                </c:pt>
                <c:pt idx="33306">
                  <c:v>-1.6643499999999999E-2</c:v>
                </c:pt>
                <c:pt idx="33307">
                  <c:v>-1.7441100000000001E-2</c:v>
                </c:pt>
                <c:pt idx="33308">
                  <c:v>-1.8182E-2</c:v>
                </c:pt>
                <c:pt idx="33309">
                  <c:v>-1.88667E-2</c:v>
                </c:pt>
                <c:pt idx="33310">
                  <c:v>-1.9495800000000001E-2</c:v>
                </c:pt>
                <c:pt idx="33311">
                  <c:v>-2.0070399999999999E-2</c:v>
                </c:pt>
                <c:pt idx="33312">
                  <c:v>-2.0591499999999999E-2</c:v>
                </c:pt>
                <c:pt idx="33313">
                  <c:v>-2.1059899999999999E-2</c:v>
                </c:pt>
                <c:pt idx="33314">
                  <c:v>-2.1476800000000001E-2</c:v>
                </c:pt>
                <c:pt idx="33315">
                  <c:v>-2.1843600000000001E-2</c:v>
                </c:pt>
                <c:pt idx="33316">
                  <c:v>-2.2161799999999999E-2</c:v>
                </c:pt>
                <c:pt idx="33317">
                  <c:v>-2.2432400000000002E-2</c:v>
                </c:pt>
                <c:pt idx="33318">
                  <c:v>-2.26565E-2</c:v>
                </c:pt>
                <c:pt idx="33319">
                  <c:v>-2.2835299999999999E-2</c:v>
                </c:pt>
                <c:pt idx="33320">
                  <c:v>-2.2970600000000001E-2</c:v>
                </c:pt>
                <c:pt idx="33321">
                  <c:v>-2.30636E-2</c:v>
                </c:pt>
                <c:pt idx="33322">
                  <c:v>-2.3115500000000001E-2</c:v>
                </c:pt>
                <c:pt idx="33323">
                  <c:v>-2.3127100000000001E-2</c:v>
                </c:pt>
                <c:pt idx="33324">
                  <c:v>-2.30999E-2</c:v>
                </c:pt>
                <c:pt idx="33325">
                  <c:v>-2.3035400000000001E-2</c:v>
                </c:pt>
                <c:pt idx="33326">
                  <c:v>-2.29351E-2</c:v>
                </c:pt>
                <c:pt idx="33327">
                  <c:v>-2.2800500000000001E-2</c:v>
                </c:pt>
                <c:pt idx="33328">
                  <c:v>-2.2633199999999999E-2</c:v>
                </c:pt>
                <c:pt idx="33329">
                  <c:v>-2.2434900000000001E-2</c:v>
                </c:pt>
                <c:pt idx="33330">
                  <c:v>-2.2207600000000001E-2</c:v>
                </c:pt>
                <c:pt idx="33331">
                  <c:v>-2.1953299999999999E-2</c:v>
                </c:pt>
                <c:pt idx="33332">
                  <c:v>-2.1673600000000001E-2</c:v>
                </c:pt>
                <c:pt idx="33333">
                  <c:v>-2.1370299999999998E-2</c:v>
                </c:pt>
                <c:pt idx="33334">
                  <c:v>-2.10452E-2</c:v>
                </c:pt>
                <c:pt idx="33335">
                  <c:v>-2.07005E-2</c:v>
                </c:pt>
                <c:pt idx="33336">
                  <c:v>-2.0338200000000001E-2</c:v>
                </c:pt>
                <c:pt idx="33337">
                  <c:v>-1.9959899999999999E-2</c:v>
                </c:pt>
                <c:pt idx="33338">
                  <c:v>-1.9567299999999999E-2</c:v>
                </c:pt>
                <c:pt idx="33339">
                  <c:v>-1.9162200000000001E-2</c:v>
                </c:pt>
                <c:pt idx="33340">
                  <c:v>-1.8746700000000002E-2</c:v>
                </c:pt>
                <c:pt idx="33341">
                  <c:v>-1.8322700000000001E-2</c:v>
                </c:pt>
                <c:pt idx="33342">
                  <c:v>-1.7891500000000001E-2</c:v>
                </c:pt>
                <c:pt idx="33343">
                  <c:v>-1.7454500000000001E-2</c:v>
                </c:pt>
                <c:pt idx="33344">
                  <c:v>-1.7012900000000001E-2</c:v>
                </c:pt>
                <c:pt idx="33345">
                  <c:v>-1.65685E-2</c:v>
                </c:pt>
                <c:pt idx="33346">
                  <c:v>-1.6122899999999999E-2</c:v>
                </c:pt>
                <c:pt idx="33347">
                  <c:v>-1.56776E-2</c:v>
                </c:pt>
                <c:pt idx="33348">
                  <c:v>-1.52345E-2</c:v>
                </c:pt>
                <c:pt idx="33349">
                  <c:v>-1.4795000000000001E-2</c:v>
                </c:pt>
                <c:pt idx="33350">
                  <c:v>-1.43602E-2</c:v>
                </c:pt>
                <c:pt idx="33351">
                  <c:v>-1.39314E-2</c:v>
                </c:pt>
                <c:pt idx="33352">
                  <c:v>-1.3509699999999999E-2</c:v>
                </c:pt>
                <c:pt idx="33353">
                  <c:v>-1.3096500000000001E-2</c:v>
                </c:pt>
                <c:pt idx="33354">
                  <c:v>-1.2693100000000001E-2</c:v>
                </c:pt>
                <c:pt idx="33355">
                  <c:v>-1.2300500000000001E-2</c:v>
                </c:pt>
                <c:pt idx="33356">
                  <c:v>-1.19197E-2</c:v>
                </c:pt>
                <c:pt idx="33357">
                  <c:v>-1.15513E-2</c:v>
                </c:pt>
                <c:pt idx="33358">
                  <c:v>-1.1196299999999999E-2</c:v>
                </c:pt>
                <c:pt idx="33359">
                  <c:v>-1.0855500000000001E-2</c:v>
                </c:pt>
                <c:pt idx="33360">
                  <c:v>-1.0529699999999999E-2</c:v>
                </c:pt>
                <c:pt idx="33361">
                  <c:v>-1.0219499999999999E-2</c:v>
                </c:pt>
                <c:pt idx="33362" formatCode="0.00E+00">
                  <c:v>-9.9251500000000006E-3</c:v>
                </c:pt>
                <c:pt idx="33363" formatCode="0.00E+00">
                  <c:v>-9.64718E-3</c:v>
                </c:pt>
                <c:pt idx="33364" formatCode="0.00E+00">
                  <c:v>-9.3860000000000002E-3</c:v>
                </c:pt>
                <c:pt idx="33365" formatCode="0.00E+00">
                  <c:v>-9.1419199999999996E-3</c:v>
                </c:pt>
                <c:pt idx="33366" formatCode="0.00E+00">
                  <c:v>-8.9149899999999994E-3</c:v>
                </c:pt>
                <c:pt idx="33367" formatCode="0.00E+00">
                  <c:v>-8.7052099999999997E-3</c:v>
                </c:pt>
                <c:pt idx="33368" formatCode="0.00E+00">
                  <c:v>-8.5126999999999998E-3</c:v>
                </c:pt>
                <c:pt idx="33369" formatCode="0.00E+00">
                  <c:v>-8.3374399999999998E-3</c:v>
                </c:pt>
                <c:pt idx="33370" formatCode="0.00E+00">
                  <c:v>-8.1788499999999997E-3</c:v>
                </c:pt>
                <c:pt idx="33371" formatCode="0.00E+00">
                  <c:v>-8.0359799999999999E-3</c:v>
                </c:pt>
                <c:pt idx="33372" formatCode="0.00E+00">
                  <c:v>-7.90801E-3</c:v>
                </c:pt>
                <c:pt idx="33373" formatCode="0.00E+00">
                  <c:v>-7.7944700000000004E-3</c:v>
                </c:pt>
                <c:pt idx="33374" formatCode="0.00E+00">
                  <c:v>-7.6951900000000002E-3</c:v>
                </c:pt>
                <c:pt idx="33375" formatCode="0.00E+00">
                  <c:v>-7.6099999999999996E-3</c:v>
                </c:pt>
                <c:pt idx="33376" formatCode="0.00E+00">
                  <c:v>-7.5383000000000004E-3</c:v>
                </c:pt>
                <c:pt idx="33377" formatCode="0.00E+00">
                  <c:v>-7.4790899999999999E-3</c:v>
                </c:pt>
                <c:pt idx="33378" formatCode="0.00E+00">
                  <c:v>-7.4313799999999996E-3</c:v>
                </c:pt>
                <c:pt idx="33379" formatCode="0.00E+00">
                  <c:v>-7.3943999999999998E-3</c:v>
                </c:pt>
                <c:pt idx="33380" formatCode="0.00E+00">
                  <c:v>-7.3673799999999998E-3</c:v>
                </c:pt>
                <c:pt idx="33381" formatCode="0.00E+00">
                  <c:v>-7.3492599999999998E-3</c:v>
                </c:pt>
                <c:pt idx="33382" formatCode="0.00E+00">
                  <c:v>-7.3388999999999998E-3</c:v>
                </c:pt>
                <c:pt idx="33383" formatCode="0.00E+00">
                  <c:v>-7.3351500000000004E-3</c:v>
                </c:pt>
                <c:pt idx="33384" formatCode="0.00E+00">
                  <c:v>-7.3368799999999996E-3</c:v>
                </c:pt>
                <c:pt idx="33385" formatCode="0.00E+00">
                  <c:v>-7.3430300000000004E-3</c:v>
                </c:pt>
                <c:pt idx="33386" formatCode="0.00E+00">
                  <c:v>-7.3524000000000003E-3</c:v>
                </c:pt>
                <c:pt idx="33387" formatCode="0.00E+00">
                  <c:v>-7.3634099999999999E-3</c:v>
                </c:pt>
                <c:pt idx="33388" formatCode="0.00E+00">
                  <c:v>-7.3744500000000003E-3</c:v>
                </c:pt>
                <c:pt idx="33389" formatCode="0.00E+00">
                  <c:v>-7.3841100000000002E-3</c:v>
                </c:pt>
                <c:pt idx="33390" formatCode="0.00E+00">
                  <c:v>-7.3912600000000002E-3</c:v>
                </c:pt>
                <c:pt idx="33391" formatCode="0.00E+00">
                  <c:v>-7.3945399999999998E-3</c:v>
                </c:pt>
                <c:pt idx="33392" formatCode="0.00E+00">
                  <c:v>-7.3921500000000001E-3</c:v>
                </c:pt>
                <c:pt idx="33393" formatCode="0.00E+00">
                  <c:v>-7.3822799999999997E-3</c:v>
                </c:pt>
                <c:pt idx="33394" formatCode="0.00E+00">
                  <c:v>-7.3633800000000001E-3</c:v>
                </c:pt>
                <c:pt idx="33395" formatCode="0.00E+00">
                  <c:v>-7.33404E-3</c:v>
                </c:pt>
                <c:pt idx="33396" formatCode="0.00E+00">
                  <c:v>-7.2928200000000002E-3</c:v>
                </c:pt>
                <c:pt idx="33397" formatCode="0.00E+00">
                  <c:v>-7.2380099999999996E-3</c:v>
                </c:pt>
                <c:pt idx="33398" formatCode="0.00E+00">
                  <c:v>-7.1680199999999998E-3</c:v>
                </c:pt>
                <c:pt idx="33399" formatCode="0.00E+00">
                  <c:v>-7.0815899999999996E-3</c:v>
                </c:pt>
                <c:pt idx="33400" formatCode="0.00E+00">
                  <c:v>-6.9775100000000001E-3</c:v>
                </c:pt>
                <c:pt idx="33401" formatCode="0.00E+00">
                  <c:v>-6.8546400000000004E-3</c:v>
                </c:pt>
                <c:pt idx="33402" formatCode="0.00E+00">
                  <c:v>-6.7117799999999997E-3</c:v>
                </c:pt>
                <c:pt idx="33403" formatCode="0.00E+00">
                  <c:v>-6.5474799999999996E-3</c:v>
                </c:pt>
                <c:pt idx="33404" formatCode="0.00E+00">
                  <c:v>-6.3600899999999997E-3</c:v>
                </c:pt>
                <c:pt idx="33405" formatCode="0.00E+00">
                  <c:v>-6.1479300000000002E-3</c:v>
                </c:pt>
                <c:pt idx="33406" formatCode="0.00E+00">
                  <c:v>-5.9095500000000004E-3</c:v>
                </c:pt>
                <c:pt idx="33407" formatCode="0.00E+00">
                  <c:v>-5.6436699999999999E-3</c:v>
                </c:pt>
                <c:pt idx="33408" formatCode="0.00E+00">
                  <c:v>-5.3490200000000003E-3</c:v>
                </c:pt>
                <c:pt idx="33409" formatCode="0.00E+00">
                  <c:v>-5.0243099999999997E-3</c:v>
                </c:pt>
                <c:pt idx="33410" formatCode="0.00E+00">
                  <c:v>-4.6681099999999996E-3</c:v>
                </c:pt>
                <c:pt idx="33411" formatCode="0.00E+00">
                  <c:v>-4.2789000000000004E-3</c:v>
                </c:pt>
                <c:pt idx="33412" formatCode="0.00E+00">
                  <c:v>-3.8555099999999999E-3</c:v>
                </c:pt>
                <c:pt idx="33413" formatCode="0.00E+00">
                  <c:v>-3.3973100000000002E-3</c:v>
                </c:pt>
                <c:pt idx="33414" formatCode="0.00E+00">
                  <c:v>-2.9036999999999999E-3</c:v>
                </c:pt>
                <c:pt idx="33415" formatCode="0.00E+00">
                  <c:v>-2.37375E-3</c:v>
                </c:pt>
                <c:pt idx="33416" formatCode="0.00E+00">
                  <c:v>-1.8064400000000001E-3</c:v>
                </c:pt>
                <c:pt idx="33417" formatCode="0.00E+00">
                  <c:v>-1.2007700000000001E-3</c:v>
                </c:pt>
                <c:pt idx="33418" formatCode="0.00E+00">
                  <c:v>-5.5577199999999995E-4</c:v>
                </c:pt>
                <c:pt idx="33419" formatCode="0.00E+00">
                  <c:v>1.2922899999999999E-4</c:v>
                </c:pt>
                <c:pt idx="33420" formatCode="0.00E+00">
                  <c:v>8.5448800000000004E-4</c:v>
                </c:pt>
                <c:pt idx="33421" formatCode="0.00E+00">
                  <c:v>1.62031E-3</c:v>
                </c:pt>
                <c:pt idx="33422" formatCode="0.00E+00">
                  <c:v>2.42727E-3</c:v>
                </c:pt>
                <c:pt idx="33423" formatCode="0.00E+00">
                  <c:v>3.2759899999999999E-3</c:v>
                </c:pt>
                <c:pt idx="33424" formatCode="0.00E+00">
                  <c:v>4.1668E-3</c:v>
                </c:pt>
                <c:pt idx="33425" formatCode="0.00E+00">
                  <c:v>5.0996799999999997E-3</c:v>
                </c:pt>
                <c:pt idx="33426" formatCode="0.00E+00">
                  <c:v>6.0746799999999998E-3</c:v>
                </c:pt>
                <c:pt idx="33427" formatCode="0.00E+00">
                  <c:v>7.0919700000000004E-3</c:v>
                </c:pt>
                <c:pt idx="33428" formatCode="0.00E+00">
                  <c:v>8.1513899999999997E-3</c:v>
                </c:pt>
                <c:pt idx="33429" formatCode="0.00E+00">
                  <c:v>9.2524800000000004E-3</c:v>
                </c:pt>
                <c:pt idx="33430">
                  <c:v>1.03946E-2</c:v>
                </c:pt>
                <c:pt idx="33431">
                  <c:v>1.15771E-2</c:v>
                </c:pt>
                <c:pt idx="33432">
                  <c:v>1.2799400000000001E-2</c:v>
                </c:pt>
                <c:pt idx="33433">
                  <c:v>1.4061000000000001E-2</c:v>
                </c:pt>
                <c:pt idx="33434">
                  <c:v>1.53612E-2</c:v>
                </c:pt>
                <c:pt idx="33435">
                  <c:v>1.6698899999999999E-2</c:v>
                </c:pt>
                <c:pt idx="33436">
                  <c:v>1.80733E-2</c:v>
                </c:pt>
                <c:pt idx="33437">
                  <c:v>1.9483199999999999E-2</c:v>
                </c:pt>
                <c:pt idx="33438">
                  <c:v>2.0927600000000001E-2</c:v>
                </c:pt>
                <c:pt idx="33439">
                  <c:v>2.2405499999999998E-2</c:v>
                </c:pt>
                <c:pt idx="33440">
                  <c:v>2.3915800000000001E-2</c:v>
                </c:pt>
                <c:pt idx="33441">
                  <c:v>2.54571E-2</c:v>
                </c:pt>
                <c:pt idx="33442">
                  <c:v>2.7028E-2</c:v>
                </c:pt>
                <c:pt idx="33443">
                  <c:v>2.86269E-2</c:v>
                </c:pt>
                <c:pt idx="33444">
                  <c:v>3.0251900000000002E-2</c:v>
                </c:pt>
                <c:pt idx="33445">
                  <c:v>3.1901100000000002E-2</c:v>
                </c:pt>
                <c:pt idx="33446">
                  <c:v>3.3572499999999998E-2</c:v>
                </c:pt>
                <c:pt idx="33447">
                  <c:v>3.5264200000000002E-2</c:v>
                </c:pt>
                <c:pt idx="33448">
                  <c:v>3.6974199999999999E-2</c:v>
                </c:pt>
                <c:pt idx="33449">
                  <c:v>3.8700600000000002E-2</c:v>
                </c:pt>
                <c:pt idx="33450">
                  <c:v>4.0441100000000001E-2</c:v>
                </c:pt>
                <c:pt idx="33451">
                  <c:v>4.2193799999999997E-2</c:v>
                </c:pt>
                <c:pt idx="33452">
                  <c:v>4.39564E-2</c:v>
                </c:pt>
                <c:pt idx="33453">
                  <c:v>4.5726500000000003E-2</c:v>
                </c:pt>
                <c:pt idx="33454">
                  <c:v>4.7501399999999999E-2</c:v>
                </c:pt>
                <c:pt idx="33455">
                  <c:v>4.9278799999999998E-2</c:v>
                </c:pt>
                <c:pt idx="33456">
                  <c:v>5.1056200000000003E-2</c:v>
                </c:pt>
                <c:pt idx="33457">
                  <c:v>5.28309E-2</c:v>
                </c:pt>
                <c:pt idx="33458">
                  <c:v>5.4600099999999999E-2</c:v>
                </c:pt>
                <c:pt idx="33459">
                  <c:v>5.63612E-2</c:v>
                </c:pt>
                <c:pt idx="33460">
                  <c:v>5.8111299999999998E-2</c:v>
                </c:pt>
                <c:pt idx="33461">
                  <c:v>5.9847999999999998E-2</c:v>
                </c:pt>
                <c:pt idx="33462">
                  <c:v>6.1568400000000002E-2</c:v>
                </c:pt>
                <c:pt idx="33463">
                  <c:v>6.3269500000000006E-2</c:v>
                </c:pt>
                <c:pt idx="33464">
                  <c:v>6.4948500000000006E-2</c:v>
                </c:pt>
                <c:pt idx="33465">
                  <c:v>6.6602400000000006E-2</c:v>
                </c:pt>
                <c:pt idx="33466">
                  <c:v>6.8228399999999995E-2</c:v>
                </c:pt>
                <c:pt idx="33467">
                  <c:v>6.98236E-2</c:v>
                </c:pt>
                <c:pt idx="33468">
                  <c:v>7.1385500000000005E-2</c:v>
                </c:pt>
                <c:pt idx="33469">
                  <c:v>7.2911500000000004E-2</c:v>
                </c:pt>
                <c:pt idx="33470">
                  <c:v>7.4398599999999995E-2</c:v>
                </c:pt>
                <c:pt idx="33471">
                  <c:v>7.58437E-2</c:v>
                </c:pt>
                <c:pt idx="33472">
                  <c:v>7.7243599999999996E-2</c:v>
                </c:pt>
                <c:pt idx="33473">
                  <c:v>7.8595600000000002E-2</c:v>
                </c:pt>
                <c:pt idx="33474">
                  <c:v>7.9896700000000001E-2</c:v>
                </c:pt>
                <c:pt idx="33475">
                  <c:v>8.1144099999999997E-2</c:v>
                </c:pt>
                <c:pt idx="33476">
                  <c:v>8.2335000000000005E-2</c:v>
                </c:pt>
                <c:pt idx="33477">
                  <c:v>8.3466700000000005E-2</c:v>
                </c:pt>
                <c:pt idx="33478">
                  <c:v>8.4536500000000001E-2</c:v>
                </c:pt>
                <c:pt idx="33479">
                  <c:v>8.5541900000000004E-2</c:v>
                </c:pt>
                <c:pt idx="33480">
                  <c:v>8.6480299999999996E-2</c:v>
                </c:pt>
                <c:pt idx="33481">
                  <c:v>8.7349200000000002E-2</c:v>
                </c:pt>
                <c:pt idx="33482">
                  <c:v>8.8146199999999994E-2</c:v>
                </c:pt>
                <c:pt idx="33483">
                  <c:v>8.8869100000000006E-2</c:v>
                </c:pt>
                <c:pt idx="33484">
                  <c:v>8.9515800000000006E-2</c:v>
                </c:pt>
                <c:pt idx="33485">
                  <c:v>9.0083999999999997E-2</c:v>
                </c:pt>
                <c:pt idx="33486">
                  <c:v>9.0571899999999997E-2</c:v>
                </c:pt>
                <c:pt idx="33487">
                  <c:v>9.0977699999999995E-2</c:v>
                </c:pt>
                <c:pt idx="33488">
                  <c:v>9.1299500000000006E-2</c:v>
                </c:pt>
                <c:pt idx="33489">
                  <c:v>9.1535599999999995E-2</c:v>
                </c:pt>
                <c:pt idx="33490">
                  <c:v>9.1684399999999999E-2</c:v>
                </c:pt>
                <c:pt idx="33491">
                  <c:v>9.1744699999999998E-2</c:v>
                </c:pt>
                <c:pt idx="33492">
                  <c:v>9.1715199999999997E-2</c:v>
                </c:pt>
                <c:pt idx="33493">
                  <c:v>9.1594499999999995E-2</c:v>
                </c:pt>
                <c:pt idx="33494">
                  <c:v>9.1381599999999993E-2</c:v>
                </c:pt>
                <c:pt idx="33495">
                  <c:v>9.1075400000000001E-2</c:v>
                </c:pt>
                <c:pt idx="33496">
                  <c:v>9.0675099999999995E-2</c:v>
                </c:pt>
                <c:pt idx="33497">
                  <c:v>9.0180099999999999E-2</c:v>
                </c:pt>
                <c:pt idx="33498">
                  <c:v>8.9589799999999997E-2</c:v>
                </c:pt>
                <c:pt idx="33499">
                  <c:v>8.8903800000000005E-2</c:v>
                </c:pt>
                <c:pt idx="33500">
                  <c:v>8.8122000000000006E-2</c:v>
                </c:pt>
                <c:pt idx="33501">
                  <c:v>8.7244100000000005E-2</c:v>
                </c:pt>
                <c:pt idx="33502">
                  <c:v>8.6269799999999994E-2</c:v>
                </c:pt>
                <c:pt idx="33503">
                  <c:v>8.5199300000000006E-2</c:v>
                </c:pt>
                <c:pt idx="33504">
                  <c:v>8.4032999999999997E-2</c:v>
                </c:pt>
                <c:pt idx="33505">
                  <c:v>8.2770899999999994E-2</c:v>
                </c:pt>
                <c:pt idx="33506">
                  <c:v>8.1413700000000006E-2</c:v>
                </c:pt>
                <c:pt idx="33507">
                  <c:v>7.99618E-2</c:v>
                </c:pt>
                <c:pt idx="33508">
                  <c:v>7.8416E-2</c:v>
                </c:pt>
                <c:pt idx="33509">
                  <c:v>7.6777300000000007E-2</c:v>
                </c:pt>
                <c:pt idx="33510">
                  <c:v>7.5046500000000002E-2</c:v>
                </c:pt>
                <c:pt idx="33511">
                  <c:v>7.3224600000000001E-2</c:v>
                </c:pt>
                <c:pt idx="33512">
                  <c:v>7.1312799999999996E-2</c:v>
                </c:pt>
                <c:pt idx="33513">
                  <c:v>6.9312799999999994E-2</c:v>
                </c:pt>
                <c:pt idx="33514">
                  <c:v>6.7226099999999997E-2</c:v>
                </c:pt>
                <c:pt idx="33515">
                  <c:v>6.50535E-2</c:v>
                </c:pt>
                <c:pt idx="33516">
                  <c:v>6.2795500000000004E-2</c:v>
                </c:pt>
                <c:pt idx="33517">
                  <c:v>6.0453699999999999E-2</c:v>
                </c:pt>
                <c:pt idx="33518">
                  <c:v>5.8030999999999999E-2</c:v>
                </c:pt>
                <c:pt idx="33519">
                  <c:v>5.5530400000000001E-2</c:v>
                </c:pt>
                <c:pt idx="33520">
                  <c:v>5.2954599999999998E-2</c:v>
                </c:pt>
                <c:pt idx="33521">
                  <c:v>5.0305900000000001E-2</c:v>
                </c:pt>
                <c:pt idx="33522">
                  <c:v>4.7586799999999999E-2</c:v>
                </c:pt>
                <c:pt idx="33523">
                  <c:v>4.4800100000000002E-2</c:v>
                </c:pt>
                <c:pt idx="33524">
                  <c:v>4.1948600000000003E-2</c:v>
                </c:pt>
                <c:pt idx="33525">
                  <c:v>3.9035100000000003E-2</c:v>
                </c:pt>
                <c:pt idx="33526">
                  <c:v>3.6062299999999999E-2</c:v>
                </c:pt>
                <c:pt idx="33527">
                  <c:v>3.30335E-2</c:v>
                </c:pt>
                <c:pt idx="33528">
                  <c:v>2.99514E-2</c:v>
                </c:pt>
                <c:pt idx="33529">
                  <c:v>2.6819099999999998E-2</c:v>
                </c:pt>
                <c:pt idx="33530">
                  <c:v>2.3639199999999999E-2</c:v>
                </c:pt>
                <c:pt idx="33531">
                  <c:v>2.0414700000000001E-2</c:v>
                </c:pt>
                <c:pt idx="33532">
                  <c:v>1.7148699999999999E-2</c:v>
                </c:pt>
                <c:pt idx="33533">
                  <c:v>1.3844199999999999E-2</c:v>
                </c:pt>
                <c:pt idx="33534">
                  <c:v>1.0504299999999999E-2</c:v>
                </c:pt>
                <c:pt idx="33535" formatCode="0.00E+00">
                  <c:v>7.1321400000000004E-3</c:v>
                </c:pt>
                <c:pt idx="33536" formatCode="0.00E+00">
                  <c:v>3.7313300000000002E-3</c:v>
                </c:pt>
                <c:pt idx="33537" formatCode="0.00E+00">
                  <c:v>3.0584600000000003E-4</c:v>
                </c:pt>
                <c:pt idx="33538" formatCode="0.00E+00">
                  <c:v>-3.1401300000000001E-3</c:v>
                </c:pt>
                <c:pt idx="33539" formatCode="0.00E+00">
                  <c:v>-6.6027999999999998E-3</c:v>
                </c:pt>
                <c:pt idx="33540">
                  <c:v>-1.0079100000000001E-2</c:v>
                </c:pt>
                <c:pt idx="33541">
                  <c:v>-1.35665E-2</c:v>
                </c:pt>
                <c:pt idx="33542">
                  <c:v>-1.7061900000000001E-2</c:v>
                </c:pt>
                <c:pt idx="33543">
                  <c:v>-2.0562E-2</c:v>
                </c:pt>
                <c:pt idx="33544">
                  <c:v>-2.4063299999999999E-2</c:v>
                </c:pt>
                <c:pt idx="33545">
                  <c:v>-2.7562E-2</c:v>
                </c:pt>
                <c:pt idx="33546">
                  <c:v>-3.1053799999999999E-2</c:v>
                </c:pt>
                <c:pt idx="33547">
                  <c:v>-3.4533599999999998E-2</c:v>
                </c:pt>
                <c:pt idx="33548">
                  <c:v>-3.7997099999999999E-2</c:v>
                </c:pt>
                <c:pt idx="33549">
                  <c:v>-4.14408E-2</c:v>
                </c:pt>
                <c:pt idx="33550">
                  <c:v>-4.4861900000000003E-2</c:v>
                </c:pt>
                <c:pt idx="33551">
                  <c:v>-4.82567E-2</c:v>
                </c:pt>
                <c:pt idx="33552">
                  <c:v>-5.1621100000000003E-2</c:v>
                </c:pt>
                <c:pt idx="33553">
                  <c:v>-5.4950800000000001E-2</c:v>
                </c:pt>
                <c:pt idx="33554">
                  <c:v>-5.8242500000000003E-2</c:v>
                </c:pt>
                <c:pt idx="33555">
                  <c:v>-6.1492400000000003E-2</c:v>
                </c:pt>
                <c:pt idx="33556">
                  <c:v>-6.4695900000000001E-2</c:v>
                </c:pt>
                <c:pt idx="33557">
                  <c:v>-6.7848500000000006E-2</c:v>
                </c:pt>
                <c:pt idx="33558">
                  <c:v>-7.0946300000000004E-2</c:v>
                </c:pt>
                <c:pt idx="33559">
                  <c:v>-7.3986399999999994E-2</c:v>
                </c:pt>
                <c:pt idx="33560">
                  <c:v>-7.6966199999999999E-2</c:v>
                </c:pt>
                <c:pt idx="33561">
                  <c:v>-7.9882499999999995E-2</c:v>
                </c:pt>
                <c:pt idx="33562">
                  <c:v>-8.2732399999999998E-2</c:v>
                </c:pt>
                <c:pt idx="33563">
                  <c:v>-8.5512599999999994E-2</c:v>
                </c:pt>
                <c:pt idx="33564">
                  <c:v>-8.8220999999999994E-2</c:v>
                </c:pt>
                <c:pt idx="33565">
                  <c:v>-9.0855599999999995E-2</c:v>
                </c:pt>
                <c:pt idx="33566">
                  <c:v>-9.3414399999999995E-2</c:v>
                </c:pt>
                <c:pt idx="33567">
                  <c:v>-9.5894800000000002E-2</c:v>
                </c:pt>
                <c:pt idx="33568">
                  <c:v>-9.8294000000000006E-2</c:v>
                </c:pt>
                <c:pt idx="33569">
                  <c:v>-0.100609</c:v>
                </c:pt>
                <c:pt idx="33570">
                  <c:v>-0.102839</c:v>
                </c:pt>
                <c:pt idx="33571">
                  <c:v>-0.104981</c:v>
                </c:pt>
                <c:pt idx="33572">
                  <c:v>-0.107033</c:v>
                </c:pt>
                <c:pt idx="33573">
                  <c:v>-0.10899499999999999</c:v>
                </c:pt>
                <c:pt idx="33574">
                  <c:v>-0.110863</c:v>
                </c:pt>
                <c:pt idx="33575">
                  <c:v>-0.112636</c:v>
                </c:pt>
                <c:pt idx="33576">
                  <c:v>-0.114315</c:v>
                </c:pt>
                <c:pt idx="33577">
                  <c:v>-0.115898</c:v>
                </c:pt>
                <c:pt idx="33578">
                  <c:v>-0.117386</c:v>
                </c:pt>
                <c:pt idx="33579">
                  <c:v>-0.11877699999999999</c:v>
                </c:pt>
                <c:pt idx="33580">
                  <c:v>-0.120071</c:v>
                </c:pt>
                <c:pt idx="33581">
                  <c:v>-0.121267</c:v>
                </c:pt>
                <c:pt idx="33582">
                  <c:v>-0.122364</c:v>
                </c:pt>
                <c:pt idx="33583">
                  <c:v>-0.123361</c:v>
                </c:pt>
                <c:pt idx="33584">
                  <c:v>-0.12425799999999999</c:v>
                </c:pt>
                <c:pt idx="33585">
                  <c:v>-0.125055</c:v>
                </c:pt>
                <c:pt idx="33586">
                  <c:v>-0.125749</c:v>
                </c:pt>
                <c:pt idx="33587">
                  <c:v>-0.12634100000000001</c:v>
                </c:pt>
                <c:pt idx="33588">
                  <c:v>-0.12683</c:v>
                </c:pt>
                <c:pt idx="33589">
                  <c:v>-0.127217</c:v>
                </c:pt>
                <c:pt idx="33590">
                  <c:v>-0.127502</c:v>
                </c:pt>
                <c:pt idx="33591">
                  <c:v>-0.12768599999999999</c:v>
                </c:pt>
                <c:pt idx="33592">
                  <c:v>-0.12776799999999999</c:v>
                </c:pt>
                <c:pt idx="33593">
                  <c:v>-0.127749</c:v>
                </c:pt>
                <c:pt idx="33594">
                  <c:v>-0.12762999999999999</c:v>
                </c:pt>
                <c:pt idx="33595">
                  <c:v>-0.127411</c:v>
                </c:pt>
                <c:pt idx="33596">
                  <c:v>-0.12709300000000001</c:v>
                </c:pt>
                <c:pt idx="33597">
                  <c:v>-0.12667500000000001</c:v>
                </c:pt>
                <c:pt idx="33598">
                  <c:v>-0.12615999999999999</c:v>
                </c:pt>
                <c:pt idx="33599">
                  <c:v>-0.12554699999999999</c:v>
                </c:pt>
                <c:pt idx="33600">
                  <c:v>-0.124837</c:v>
                </c:pt>
                <c:pt idx="33601">
                  <c:v>-0.12403</c:v>
                </c:pt>
                <c:pt idx="33602">
                  <c:v>-0.123128</c:v>
                </c:pt>
                <c:pt idx="33603">
                  <c:v>-0.12213499999999999</c:v>
                </c:pt>
                <c:pt idx="33604">
                  <c:v>-0.121055</c:v>
                </c:pt>
                <c:pt idx="33605">
                  <c:v>-0.11988799999999999</c:v>
                </c:pt>
                <c:pt idx="33606">
                  <c:v>-0.118633</c:v>
                </c:pt>
                <c:pt idx="33607">
                  <c:v>-0.11729299999999999</c:v>
                </c:pt>
                <c:pt idx="33608">
                  <c:v>-0.115869</c:v>
                </c:pt>
                <c:pt idx="33609">
                  <c:v>-0.11436499999999999</c:v>
                </c:pt>
                <c:pt idx="33610">
                  <c:v>-0.11278100000000001</c:v>
                </c:pt>
                <c:pt idx="33611">
                  <c:v>-0.11112</c:v>
                </c:pt>
                <c:pt idx="33612">
                  <c:v>-0.10938299999999999</c:v>
                </c:pt>
                <c:pt idx="33613">
                  <c:v>-0.107572</c:v>
                </c:pt>
                <c:pt idx="33614">
                  <c:v>-0.10568900000000001</c:v>
                </c:pt>
                <c:pt idx="33615">
                  <c:v>-0.103737</c:v>
                </c:pt>
                <c:pt idx="33616">
                  <c:v>-0.101718</c:v>
                </c:pt>
                <c:pt idx="33617">
                  <c:v>-9.9638400000000002E-2</c:v>
                </c:pt>
                <c:pt idx="33618">
                  <c:v>-9.7501000000000004E-2</c:v>
                </c:pt>
                <c:pt idx="33619">
                  <c:v>-9.53074E-2</c:v>
                </c:pt>
                <c:pt idx="33620">
                  <c:v>-9.3059600000000006E-2</c:v>
                </c:pt>
                <c:pt idx="33621">
                  <c:v>-9.0760800000000003E-2</c:v>
                </c:pt>
                <c:pt idx="33622">
                  <c:v>-8.8414499999999993E-2</c:v>
                </c:pt>
                <c:pt idx="33623">
                  <c:v>-8.6024199999999995E-2</c:v>
                </c:pt>
                <c:pt idx="33624">
                  <c:v>-8.3592799999999995E-2</c:v>
                </c:pt>
                <c:pt idx="33625">
                  <c:v>-8.1122E-2</c:v>
                </c:pt>
                <c:pt idx="33626">
                  <c:v>-7.8613600000000006E-2</c:v>
                </c:pt>
                <c:pt idx="33627">
                  <c:v>-7.6071799999999995E-2</c:v>
                </c:pt>
                <c:pt idx="33628">
                  <c:v>-7.3502200000000004E-2</c:v>
                </c:pt>
                <c:pt idx="33629">
                  <c:v>-7.0909600000000003E-2</c:v>
                </c:pt>
                <c:pt idx="33630">
                  <c:v>-6.8297399999999994E-2</c:v>
                </c:pt>
                <c:pt idx="33631">
                  <c:v>-6.5668599999999994E-2</c:v>
                </c:pt>
                <c:pt idx="33632">
                  <c:v>-6.3026600000000002E-2</c:v>
                </c:pt>
                <c:pt idx="33633">
                  <c:v>-6.0374200000000003E-2</c:v>
                </c:pt>
                <c:pt idx="33634">
                  <c:v>-5.7713199999999999E-2</c:v>
                </c:pt>
                <c:pt idx="33635">
                  <c:v>-5.5044999999999997E-2</c:v>
                </c:pt>
                <c:pt idx="33636">
                  <c:v>-5.2373200000000002E-2</c:v>
                </c:pt>
                <c:pt idx="33637">
                  <c:v>-4.9703299999999999E-2</c:v>
                </c:pt>
                <c:pt idx="33638">
                  <c:v>-4.7040199999999997E-2</c:v>
                </c:pt>
                <c:pt idx="33639">
                  <c:v>-4.4386799999999997E-2</c:v>
                </c:pt>
                <c:pt idx="33640">
                  <c:v>-4.17451E-2</c:v>
                </c:pt>
                <c:pt idx="33641">
                  <c:v>-3.9118699999999999E-2</c:v>
                </c:pt>
                <c:pt idx="33642">
                  <c:v>-3.6511299999999997E-2</c:v>
                </c:pt>
                <c:pt idx="33643">
                  <c:v>-3.3925299999999999E-2</c:v>
                </c:pt>
                <c:pt idx="33644">
                  <c:v>-3.13622E-2</c:v>
                </c:pt>
                <c:pt idx="33645">
                  <c:v>-2.8824700000000002E-2</c:v>
                </c:pt>
                <c:pt idx="33646">
                  <c:v>-2.63176E-2</c:v>
                </c:pt>
                <c:pt idx="33647">
                  <c:v>-2.38465E-2</c:v>
                </c:pt>
                <c:pt idx="33648">
                  <c:v>-2.1414900000000001E-2</c:v>
                </c:pt>
                <c:pt idx="33649">
                  <c:v>-1.9025299999999998E-2</c:v>
                </c:pt>
                <c:pt idx="33650">
                  <c:v>-1.668E-2</c:v>
                </c:pt>
                <c:pt idx="33651">
                  <c:v>-1.4382499999999999E-2</c:v>
                </c:pt>
                <c:pt idx="33652">
                  <c:v>-1.2137800000000001E-2</c:v>
                </c:pt>
                <c:pt idx="33653" formatCode="0.00E+00">
                  <c:v>-9.9512699999999999E-3</c:v>
                </c:pt>
                <c:pt idx="33654" formatCode="0.00E+00">
                  <c:v>-7.8257799999999992E-3</c:v>
                </c:pt>
                <c:pt idx="33655" formatCode="0.00E+00">
                  <c:v>-5.7615100000000001E-3</c:v>
                </c:pt>
                <c:pt idx="33656" formatCode="0.00E+00">
                  <c:v>-3.7595699999999998E-3</c:v>
                </c:pt>
                <c:pt idx="33657" formatCode="0.00E+00">
                  <c:v>-1.82317E-3</c:v>
                </c:pt>
                <c:pt idx="33658" formatCode="0.00E+00">
                  <c:v>4.3535799999999997E-5</c:v>
                </c:pt>
                <c:pt idx="33659" formatCode="0.00E+00">
                  <c:v>1.8367699999999999E-3</c:v>
                </c:pt>
                <c:pt idx="33660" formatCode="0.00E+00">
                  <c:v>3.5540900000000002E-3</c:v>
                </c:pt>
                <c:pt idx="33661" formatCode="0.00E+00">
                  <c:v>5.1937299999999997E-3</c:v>
                </c:pt>
                <c:pt idx="33662" formatCode="0.00E+00">
                  <c:v>6.7537200000000004E-3</c:v>
                </c:pt>
                <c:pt idx="33663" formatCode="0.00E+00">
                  <c:v>8.2326799999999992E-3</c:v>
                </c:pt>
                <c:pt idx="33664" formatCode="0.00E+00">
                  <c:v>9.6296000000000003E-3</c:v>
                </c:pt>
                <c:pt idx="33665">
                  <c:v>1.09414E-2</c:v>
                </c:pt>
                <c:pt idx="33666">
                  <c:v>1.21634E-2</c:v>
                </c:pt>
                <c:pt idx="33667">
                  <c:v>1.32928E-2</c:v>
                </c:pt>
                <c:pt idx="33668">
                  <c:v>1.4329400000000001E-2</c:v>
                </c:pt>
                <c:pt idx="33669">
                  <c:v>1.52728E-2</c:v>
                </c:pt>
                <c:pt idx="33670">
                  <c:v>1.6121E-2</c:v>
                </c:pt>
                <c:pt idx="33671">
                  <c:v>1.6871899999999999E-2</c:v>
                </c:pt>
                <c:pt idx="33672">
                  <c:v>1.7526099999999999E-2</c:v>
                </c:pt>
                <c:pt idx="33673">
                  <c:v>1.8085500000000001E-2</c:v>
                </c:pt>
                <c:pt idx="33674">
                  <c:v>1.85513E-2</c:v>
                </c:pt>
                <c:pt idx="33675">
                  <c:v>1.8922600000000001E-2</c:v>
                </c:pt>
                <c:pt idx="33676">
                  <c:v>1.9198E-2</c:v>
                </c:pt>
                <c:pt idx="33677">
                  <c:v>1.9376000000000001E-2</c:v>
                </c:pt>
                <c:pt idx="33678">
                  <c:v>1.9455299999999998E-2</c:v>
                </c:pt>
                <c:pt idx="33679">
                  <c:v>1.9434300000000002E-2</c:v>
                </c:pt>
                <c:pt idx="33680">
                  <c:v>1.9311600000000002E-2</c:v>
                </c:pt>
                <c:pt idx="33681">
                  <c:v>1.90869E-2</c:v>
                </c:pt>
                <c:pt idx="33682">
                  <c:v>1.87622E-2</c:v>
                </c:pt>
                <c:pt idx="33683">
                  <c:v>1.8340200000000001E-2</c:v>
                </c:pt>
                <c:pt idx="33684">
                  <c:v>1.78228E-2</c:v>
                </c:pt>
                <c:pt idx="33685">
                  <c:v>1.7210699999999999E-2</c:v>
                </c:pt>
                <c:pt idx="33686">
                  <c:v>1.6505499999999999E-2</c:v>
                </c:pt>
                <c:pt idx="33687">
                  <c:v>1.5711200000000002E-2</c:v>
                </c:pt>
                <c:pt idx="33688">
                  <c:v>1.4831799999999999E-2</c:v>
                </c:pt>
                <c:pt idx="33689">
                  <c:v>1.38678E-2</c:v>
                </c:pt>
                <c:pt idx="33690">
                  <c:v>1.28171E-2</c:v>
                </c:pt>
                <c:pt idx="33691">
                  <c:v>1.16769E-2</c:v>
                </c:pt>
                <c:pt idx="33692">
                  <c:v>1.04478E-2</c:v>
                </c:pt>
                <c:pt idx="33693" formatCode="0.00E+00">
                  <c:v>9.1325999999999994E-3</c:v>
                </c:pt>
                <c:pt idx="33694" formatCode="0.00E+00">
                  <c:v>7.7333699999999998E-3</c:v>
                </c:pt>
                <c:pt idx="33695" formatCode="0.00E+00">
                  <c:v>6.2507600000000002E-3</c:v>
                </c:pt>
                <c:pt idx="33696" formatCode="0.00E+00">
                  <c:v>4.6859199999999997E-3</c:v>
                </c:pt>
                <c:pt idx="33697" formatCode="0.00E+00">
                  <c:v>3.0414000000000001E-3</c:v>
                </c:pt>
                <c:pt idx="33698" formatCode="0.00E+00">
                  <c:v>1.3200099999999999E-3</c:v>
                </c:pt>
                <c:pt idx="33699" formatCode="0.00E+00">
                  <c:v>-4.7648599999999998E-4</c:v>
                </c:pt>
                <c:pt idx="33700" formatCode="0.00E+00">
                  <c:v>-2.3470000000000001E-3</c:v>
                </c:pt>
                <c:pt idx="33701" formatCode="0.00E+00">
                  <c:v>-4.2888099999999997E-3</c:v>
                </c:pt>
                <c:pt idx="33702" formatCode="0.00E+00">
                  <c:v>-6.2976300000000002E-3</c:v>
                </c:pt>
                <c:pt idx="33703" formatCode="0.00E+00">
                  <c:v>-8.37158E-3</c:v>
                </c:pt>
                <c:pt idx="33704">
                  <c:v>-1.0512199999999999E-2</c:v>
                </c:pt>
                <c:pt idx="33705">
                  <c:v>-1.272E-2</c:v>
                </c:pt>
                <c:pt idx="33706">
                  <c:v>-1.4991300000000001E-2</c:v>
                </c:pt>
                <c:pt idx="33707">
                  <c:v>-1.7320700000000001E-2</c:v>
                </c:pt>
                <c:pt idx="33708">
                  <c:v>-1.9704699999999999E-2</c:v>
                </c:pt>
                <c:pt idx="33709">
                  <c:v>-2.2142100000000001E-2</c:v>
                </c:pt>
                <c:pt idx="33710">
                  <c:v>-2.46316E-2</c:v>
                </c:pt>
                <c:pt idx="33711">
                  <c:v>-2.7170900000000001E-2</c:v>
                </c:pt>
                <c:pt idx="33712">
                  <c:v>-2.9755E-2</c:v>
                </c:pt>
                <c:pt idx="33713">
                  <c:v>-3.23781E-2</c:v>
                </c:pt>
                <c:pt idx="33714">
                  <c:v>-3.5035700000000003E-2</c:v>
                </c:pt>
                <c:pt idx="33715">
                  <c:v>-3.77259E-2</c:v>
                </c:pt>
                <c:pt idx="33716">
                  <c:v>-4.0445500000000002E-2</c:v>
                </c:pt>
                <c:pt idx="33717">
                  <c:v>-4.3189199999999997E-2</c:v>
                </c:pt>
                <c:pt idx="33718">
                  <c:v>-4.5952399999999997E-2</c:v>
                </c:pt>
                <c:pt idx="33719">
                  <c:v>-4.8732699999999997E-2</c:v>
                </c:pt>
                <c:pt idx="33720">
                  <c:v>-5.1528499999999998E-2</c:v>
                </c:pt>
                <c:pt idx="33721">
                  <c:v>-5.43376E-2</c:v>
                </c:pt>
                <c:pt idx="33722">
                  <c:v>-5.7155699999999997E-2</c:v>
                </c:pt>
                <c:pt idx="33723">
                  <c:v>-5.9978700000000003E-2</c:v>
                </c:pt>
                <c:pt idx="33724">
                  <c:v>-6.2805200000000005E-2</c:v>
                </c:pt>
                <c:pt idx="33725">
                  <c:v>-6.5635799999999994E-2</c:v>
                </c:pt>
                <c:pt idx="33726">
                  <c:v>-6.8468899999999999E-2</c:v>
                </c:pt>
                <c:pt idx="33727">
                  <c:v>-7.13009E-2</c:v>
                </c:pt>
                <c:pt idx="33728">
                  <c:v>-7.41285E-2</c:v>
                </c:pt>
                <c:pt idx="33729">
                  <c:v>-7.6949000000000004E-2</c:v>
                </c:pt>
                <c:pt idx="33730">
                  <c:v>-7.9759300000000005E-2</c:v>
                </c:pt>
                <c:pt idx="33731">
                  <c:v>-8.2556599999999994E-2</c:v>
                </c:pt>
                <c:pt idx="33732">
                  <c:v>-8.5339999999999999E-2</c:v>
                </c:pt>
                <c:pt idx="33733">
                  <c:v>-8.8109800000000002E-2</c:v>
                </c:pt>
                <c:pt idx="33734">
                  <c:v>-9.0865199999999993E-2</c:v>
                </c:pt>
                <c:pt idx="33735">
                  <c:v>-9.3602599999999994E-2</c:v>
                </c:pt>
                <c:pt idx="33736">
                  <c:v>-9.6316100000000002E-2</c:v>
                </c:pt>
                <c:pt idx="33737">
                  <c:v>-9.8999799999999999E-2</c:v>
                </c:pt>
                <c:pt idx="33738">
                  <c:v>-0.10165</c:v>
                </c:pt>
                <c:pt idx="33739">
                  <c:v>-0.104265</c:v>
                </c:pt>
                <c:pt idx="33740">
                  <c:v>-0.10684299999999999</c:v>
                </c:pt>
                <c:pt idx="33741">
                  <c:v>-0.10938299999999999</c:v>
                </c:pt>
                <c:pt idx="33742">
                  <c:v>-0.11187999999999999</c:v>
                </c:pt>
                <c:pt idx="33743">
                  <c:v>-0.114332</c:v>
                </c:pt>
                <c:pt idx="33744">
                  <c:v>-0.11673699999999999</c:v>
                </c:pt>
                <c:pt idx="33745">
                  <c:v>-0.11909400000000001</c:v>
                </c:pt>
                <c:pt idx="33746">
                  <c:v>-0.121405</c:v>
                </c:pt>
                <c:pt idx="33747">
                  <c:v>-0.123667</c:v>
                </c:pt>
                <c:pt idx="33748">
                  <c:v>-0.12587699999999999</c:v>
                </c:pt>
                <c:pt idx="33749">
                  <c:v>-0.12803600000000001</c:v>
                </c:pt>
                <c:pt idx="33750">
                  <c:v>-0.13014100000000001</c:v>
                </c:pt>
                <c:pt idx="33751">
                  <c:v>-0.132189</c:v>
                </c:pt>
                <c:pt idx="33752">
                  <c:v>-0.13417999999999999</c:v>
                </c:pt>
                <c:pt idx="33753">
                  <c:v>-0.13611799999999999</c:v>
                </c:pt>
                <c:pt idx="33754">
                  <c:v>-0.13800999999999999</c:v>
                </c:pt>
                <c:pt idx="33755">
                  <c:v>-0.13985800000000001</c:v>
                </c:pt>
                <c:pt idx="33756">
                  <c:v>-0.14166000000000001</c:v>
                </c:pt>
                <c:pt idx="33757">
                  <c:v>-0.14342199999999999</c:v>
                </c:pt>
                <c:pt idx="33758">
                  <c:v>-0.145145</c:v>
                </c:pt>
                <c:pt idx="33759">
                  <c:v>-0.14682999999999999</c:v>
                </c:pt>
                <c:pt idx="33760">
                  <c:v>-0.148475</c:v>
                </c:pt>
                <c:pt idx="33761">
                  <c:v>-0.15007899999999999</c:v>
                </c:pt>
                <c:pt idx="33762">
                  <c:v>-0.151643</c:v>
                </c:pt>
                <c:pt idx="33763">
                  <c:v>-0.153167</c:v>
                </c:pt>
                <c:pt idx="33764">
                  <c:v>-0.15465200000000001</c:v>
                </c:pt>
                <c:pt idx="33765">
                  <c:v>-0.15610599999999999</c:v>
                </c:pt>
                <c:pt idx="33766">
                  <c:v>-0.15753200000000001</c:v>
                </c:pt>
                <c:pt idx="33767">
                  <c:v>-0.15893499999999999</c:v>
                </c:pt>
                <c:pt idx="33768">
                  <c:v>-0.16031699999999999</c:v>
                </c:pt>
                <c:pt idx="33769">
                  <c:v>-0.16167899999999999</c:v>
                </c:pt>
                <c:pt idx="33770">
                  <c:v>-0.16302</c:v>
                </c:pt>
                <c:pt idx="33771">
                  <c:v>-0.16433900000000001</c:v>
                </c:pt>
                <c:pt idx="33772">
                  <c:v>-0.16563700000000001</c:v>
                </c:pt>
                <c:pt idx="33773">
                  <c:v>-0.16691900000000001</c:v>
                </c:pt>
                <c:pt idx="33774">
                  <c:v>-0.168184</c:v>
                </c:pt>
                <c:pt idx="33775">
                  <c:v>-0.169433</c:v>
                </c:pt>
                <c:pt idx="33776">
                  <c:v>-0.17066999999999999</c:v>
                </c:pt>
                <c:pt idx="33777">
                  <c:v>-0.171898</c:v>
                </c:pt>
                <c:pt idx="33778">
                  <c:v>-0.173125</c:v>
                </c:pt>
                <c:pt idx="33779">
                  <c:v>-0.17435500000000001</c:v>
                </c:pt>
                <c:pt idx="33780">
                  <c:v>-0.175591</c:v>
                </c:pt>
                <c:pt idx="33781">
                  <c:v>-0.17683599999999999</c:v>
                </c:pt>
                <c:pt idx="33782">
                  <c:v>-0.178095</c:v>
                </c:pt>
                <c:pt idx="33783">
                  <c:v>-0.179373</c:v>
                </c:pt>
                <c:pt idx="33784">
                  <c:v>-0.180672</c:v>
                </c:pt>
                <c:pt idx="33785">
                  <c:v>-0.18199499999999999</c:v>
                </c:pt>
                <c:pt idx="33786">
                  <c:v>-0.18334300000000001</c:v>
                </c:pt>
                <c:pt idx="33787">
                  <c:v>-0.18471799999999999</c:v>
                </c:pt>
                <c:pt idx="33788">
                  <c:v>-0.18612600000000001</c:v>
                </c:pt>
                <c:pt idx="33789">
                  <c:v>-0.18756500000000001</c:v>
                </c:pt>
                <c:pt idx="33790">
                  <c:v>-0.18903700000000001</c:v>
                </c:pt>
                <c:pt idx="33791">
                  <c:v>-0.19054399999999999</c:v>
                </c:pt>
                <c:pt idx="33792">
                  <c:v>-0.19209100000000001</c:v>
                </c:pt>
                <c:pt idx="33793">
                  <c:v>-0.193684</c:v>
                </c:pt>
                <c:pt idx="33794">
                  <c:v>-0.19531999999999999</c:v>
                </c:pt>
                <c:pt idx="33795">
                  <c:v>-0.19699800000000001</c:v>
                </c:pt>
                <c:pt idx="33796">
                  <c:v>-0.19871800000000001</c:v>
                </c:pt>
                <c:pt idx="33797">
                  <c:v>-0.20048299999999999</c:v>
                </c:pt>
                <c:pt idx="33798">
                  <c:v>-0.202293</c:v>
                </c:pt>
                <c:pt idx="33799">
                  <c:v>-0.20414599999999999</c:v>
                </c:pt>
                <c:pt idx="33800">
                  <c:v>-0.206044</c:v>
                </c:pt>
                <c:pt idx="33801">
                  <c:v>-0.207984</c:v>
                </c:pt>
                <c:pt idx="33802">
                  <c:v>-0.20996899999999999</c:v>
                </c:pt>
                <c:pt idx="33803">
                  <c:v>-0.21199399999999999</c:v>
                </c:pt>
                <c:pt idx="33804">
                  <c:v>-0.21405099999999999</c:v>
                </c:pt>
                <c:pt idx="33805">
                  <c:v>-0.21613299999999999</c:v>
                </c:pt>
                <c:pt idx="33806">
                  <c:v>-0.21823899999999999</c:v>
                </c:pt>
                <c:pt idx="33807">
                  <c:v>-0.22037000000000001</c:v>
                </c:pt>
                <c:pt idx="33808">
                  <c:v>-0.222525</c:v>
                </c:pt>
                <c:pt idx="33809">
                  <c:v>-0.22470899999999999</c:v>
                </c:pt>
                <c:pt idx="33810">
                  <c:v>-0.22691800000000001</c:v>
                </c:pt>
                <c:pt idx="33811">
                  <c:v>-0.22914999999999999</c:v>
                </c:pt>
                <c:pt idx="33812">
                  <c:v>-0.231406</c:v>
                </c:pt>
                <c:pt idx="33813">
                  <c:v>-0.233686</c:v>
                </c:pt>
                <c:pt idx="33814">
                  <c:v>-0.23599400000000001</c:v>
                </c:pt>
                <c:pt idx="33815">
                  <c:v>-0.23832700000000001</c:v>
                </c:pt>
                <c:pt idx="33816">
                  <c:v>-0.24068400000000001</c:v>
                </c:pt>
                <c:pt idx="33817">
                  <c:v>-0.243061</c:v>
                </c:pt>
                <c:pt idx="33818">
                  <c:v>-0.24545400000000001</c:v>
                </c:pt>
                <c:pt idx="33819">
                  <c:v>-0.247863</c:v>
                </c:pt>
                <c:pt idx="33820">
                  <c:v>-0.25028800000000001</c:v>
                </c:pt>
                <c:pt idx="33821">
                  <c:v>-0.25272899999999998</c:v>
                </c:pt>
                <c:pt idx="33822">
                  <c:v>-0.25518000000000002</c:v>
                </c:pt>
                <c:pt idx="33823">
                  <c:v>-0.257635</c:v>
                </c:pt>
                <c:pt idx="33824">
                  <c:v>-0.26008399999999998</c:v>
                </c:pt>
                <c:pt idx="33825">
                  <c:v>-0.26252300000000001</c:v>
                </c:pt>
                <c:pt idx="33826">
                  <c:v>-0.26494600000000001</c:v>
                </c:pt>
                <c:pt idx="33827">
                  <c:v>-0.26734599999999997</c:v>
                </c:pt>
                <c:pt idx="33828">
                  <c:v>-0.26971699999999998</c:v>
                </c:pt>
                <c:pt idx="33829">
                  <c:v>-0.27205299999999999</c:v>
                </c:pt>
                <c:pt idx="33830">
                  <c:v>-0.27435300000000001</c:v>
                </c:pt>
                <c:pt idx="33831">
                  <c:v>-0.276613</c:v>
                </c:pt>
                <c:pt idx="33832">
                  <c:v>-0.27883200000000002</c:v>
                </c:pt>
                <c:pt idx="33833">
                  <c:v>-0.28100399999999998</c:v>
                </c:pt>
                <c:pt idx="33834">
                  <c:v>-0.28312700000000002</c:v>
                </c:pt>
                <c:pt idx="33835">
                  <c:v>-0.28519299999999997</c:v>
                </c:pt>
                <c:pt idx="33836">
                  <c:v>-0.28720000000000001</c:v>
                </c:pt>
                <c:pt idx="33837">
                  <c:v>-0.28914200000000001</c:v>
                </c:pt>
                <c:pt idx="33838">
                  <c:v>-0.29101300000000002</c:v>
                </c:pt>
                <c:pt idx="33839">
                  <c:v>-0.29280699999999998</c:v>
                </c:pt>
                <c:pt idx="33840">
                  <c:v>-0.29452</c:v>
                </c:pt>
                <c:pt idx="33841">
                  <c:v>-0.29615399999999997</c:v>
                </c:pt>
                <c:pt idx="33842">
                  <c:v>-0.29771199999999998</c:v>
                </c:pt>
                <c:pt idx="33843">
                  <c:v>-0.29919200000000001</c:v>
                </c:pt>
                <c:pt idx="33844">
                  <c:v>-0.30059799999999998</c:v>
                </c:pt>
                <c:pt idx="33845">
                  <c:v>-0.301931</c:v>
                </c:pt>
                <c:pt idx="33846">
                  <c:v>-0.30318899999999999</c:v>
                </c:pt>
                <c:pt idx="33847">
                  <c:v>-0.304367</c:v>
                </c:pt>
                <c:pt idx="33848">
                  <c:v>-0.30545699999999998</c:v>
                </c:pt>
                <c:pt idx="33849">
                  <c:v>-0.30645600000000001</c:v>
                </c:pt>
                <c:pt idx="33850">
                  <c:v>-0.30736200000000002</c:v>
                </c:pt>
                <c:pt idx="33851">
                  <c:v>-0.308172</c:v>
                </c:pt>
                <c:pt idx="33852">
                  <c:v>-0.30888700000000002</c:v>
                </c:pt>
                <c:pt idx="33853">
                  <c:v>-0.30951000000000001</c:v>
                </c:pt>
                <c:pt idx="33854">
                  <c:v>-0.31004199999999998</c:v>
                </c:pt>
                <c:pt idx="33855">
                  <c:v>-0.31048100000000001</c:v>
                </c:pt>
                <c:pt idx="33856">
                  <c:v>-0.31082300000000002</c:v>
                </c:pt>
                <c:pt idx="33857">
                  <c:v>-0.31106600000000001</c:v>
                </c:pt>
                <c:pt idx="33858">
                  <c:v>-0.31120999999999999</c:v>
                </c:pt>
                <c:pt idx="33859">
                  <c:v>-0.31125399999999998</c:v>
                </c:pt>
                <c:pt idx="33860">
                  <c:v>-0.31119799999999997</c:v>
                </c:pt>
                <c:pt idx="33861">
                  <c:v>-0.31104500000000002</c:v>
                </c:pt>
                <c:pt idx="33862">
                  <c:v>-0.31079699999999999</c:v>
                </c:pt>
                <c:pt idx="33863">
                  <c:v>-0.31045299999999998</c:v>
                </c:pt>
                <c:pt idx="33864">
                  <c:v>-0.31001699999999999</c:v>
                </c:pt>
                <c:pt idx="33865">
                  <c:v>-0.30949300000000002</c:v>
                </c:pt>
                <c:pt idx="33866">
                  <c:v>-0.30888599999999999</c:v>
                </c:pt>
                <c:pt idx="33867">
                  <c:v>-0.308199</c:v>
                </c:pt>
                <c:pt idx="33868">
                  <c:v>-0.30742999999999998</c:v>
                </c:pt>
                <c:pt idx="33869">
                  <c:v>-0.30658200000000002</c:v>
                </c:pt>
                <c:pt idx="33870">
                  <c:v>-0.30565799999999999</c:v>
                </c:pt>
                <c:pt idx="33871">
                  <c:v>-0.30465999999999999</c:v>
                </c:pt>
                <c:pt idx="33872">
                  <c:v>-0.30359000000000003</c:v>
                </c:pt>
                <c:pt idx="33873">
                  <c:v>-0.30244700000000002</c:v>
                </c:pt>
                <c:pt idx="33874">
                  <c:v>-0.301232</c:v>
                </c:pt>
                <c:pt idx="33875">
                  <c:v>-0.29994900000000002</c:v>
                </c:pt>
                <c:pt idx="33876">
                  <c:v>-0.29860399999999998</c:v>
                </c:pt>
                <c:pt idx="33877">
                  <c:v>-0.29720000000000002</c:v>
                </c:pt>
                <c:pt idx="33878">
                  <c:v>-0.295738</c:v>
                </c:pt>
                <c:pt idx="33879">
                  <c:v>-0.29421999999999998</c:v>
                </c:pt>
                <c:pt idx="33880">
                  <c:v>-0.29265400000000003</c:v>
                </c:pt>
                <c:pt idx="33881">
                  <c:v>-0.29104600000000003</c:v>
                </c:pt>
                <c:pt idx="33882">
                  <c:v>-0.28939900000000002</c:v>
                </c:pt>
                <c:pt idx="33883">
                  <c:v>-0.28771600000000003</c:v>
                </c:pt>
                <c:pt idx="33884">
                  <c:v>-0.285997</c:v>
                </c:pt>
                <c:pt idx="33885">
                  <c:v>-0.28424500000000003</c:v>
                </c:pt>
                <c:pt idx="33886">
                  <c:v>-0.28246199999999999</c:v>
                </c:pt>
                <c:pt idx="33887">
                  <c:v>-0.28065099999999998</c:v>
                </c:pt>
                <c:pt idx="33888">
                  <c:v>-0.27881699999999998</c:v>
                </c:pt>
                <c:pt idx="33889">
                  <c:v>-0.27696100000000001</c:v>
                </c:pt>
                <c:pt idx="33890">
                  <c:v>-0.27508500000000002</c:v>
                </c:pt>
                <c:pt idx="33891">
                  <c:v>-0.27318100000000001</c:v>
                </c:pt>
                <c:pt idx="33892">
                  <c:v>-0.27124399999999999</c:v>
                </c:pt>
                <c:pt idx="33893">
                  <c:v>-0.26927299999999998</c:v>
                </c:pt>
                <c:pt idx="33894">
                  <c:v>-0.26727000000000001</c:v>
                </c:pt>
                <c:pt idx="33895">
                  <c:v>-0.265237</c:v>
                </c:pt>
                <c:pt idx="33896">
                  <c:v>-0.26318000000000003</c:v>
                </c:pt>
                <c:pt idx="33897">
                  <c:v>-0.26110299999999997</c:v>
                </c:pt>
                <c:pt idx="33898">
                  <c:v>-0.25900699999999999</c:v>
                </c:pt>
                <c:pt idx="33899">
                  <c:v>-0.25689499999999998</c:v>
                </c:pt>
                <c:pt idx="33900">
                  <c:v>-0.25477499999999997</c:v>
                </c:pt>
                <c:pt idx="33901">
                  <c:v>-0.25265599999999999</c:v>
                </c:pt>
                <c:pt idx="33902">
                  <c:v>-0.25054900000000002</c:v>
                </c:pt>
                <c:pt idx="33903">
                  <c:v>-0.24845800000000001</c:v>
                </c:pt>
                <c:pt idx="33904">
                  <c:v>-0.24638699999999999</c:v>
                </c:pt>
                <c:pt idx="33905">
                  <c:v>-0.244341</c:v>
                </c:pt>
                <c:pt idx="33906">
                  <c:v>-0.24232000000000001</c:v>
                </c:pt>
                <c:pt idx="33907">
                  <c:v>-0.24032500000000001</c:v>
                </c:pt>
                <c:pt idx="33908">
                  <c:v>-0.23835899999999999</c:v>
                </c:pt>
                <c:pt idx="33909">
                  <c:v>-0.23642199999999999</c:v>
                </c:pt>
                <c:pt idx="33910">
                  <c:v>-0.234516</c:v>
                </c:pt>
                <c:pt idx="33911">
                  <c:v>-0.23263900000000001</c:v>
                </c:pt>
                <c:pt idx="33912">
                  <c:v>-0.23078699999999999</c:v>
                </c:pt>
                <c:pt idx="33913">
                  <c:v>-0.22895599999999999</c:v>
                </c:pt>
                <c:pt idx="33914">
                  <c:v>-0.22714000000000001</c:v>
                </c:pt>
                <c:pt idx="33915">
                  <c:v>-0.22533400000000001</c:v>
                </c:pt>
                <c:pt idx="33916">
                  <c:v>-0.22353300000000001</c:v>
                </c:pt>
                <c:pt idx="33917">
                  <c:v>-0.22173999999999999</c:v>
                </c:pt>
                <c:pt idx="33918">
                  <c:v>-0.21995899999999999</c:v>
                </c:pt>
                <c:pt idx="33919">
                  <c:v>-0.218196</c:v>
                </c:pt>
                <c:pt idx="33920">
                  <c:v>-0.21645300000000001</c:v>
                </c:pt>
                <c:pt idx="33921">
                  <c:v>-0.21473100000000001</c:v>
                </c:pt>
                <c:pt idx="33922">
                  <c:v>-0.213028</c:v>
                </c:pt>
                <c:pt idx="33923">
                  <c:v>-0.211343</c:v>
                </c:pt>
                <c:pt idx="33924">
                  <c:v>-0.209675</c:v>
                </c:pt>
                <c:pt idx="33925">
                  <c:v>-0.20802699999999999</c:v>
                </c:pt>
                <c:pt idx="33926">
                  <c:v>-0.2064</c:v>
                </c:pt>
                <c:pt idx="33927">
                  <c:v>-0.20479700000000001</c:v>
                </c:pt>
                <c:pt idx="33928">
                  <c:v>-0.20322000000000001</c:v>
                </c:pt>
                <c:pt idx="33929">
                  <c:v>-0.20167399999999999</c:v>
                </c:pt>
                <c:pt idx="33930">
                  <c:v>-0.20016800000000001</c:v>
                </c:pt>
                <c:pt idx="33931">
                  <c:v>-0.19870499999999999</c:v>
                </c:pt>
                <c:pt idx="33932">
                  <c:v>-0.19728999999999999</c:v>
                </c:pt>
                <c:pt idx="33933">
                  <c:v>-0.19592399999999999</c:v>
                </c:pt>
                <c:pt idx="33934">
                  <c:v>-0.194605</c:v>
                </c:pt>
                <c:pt idx="33935">
                  <c:v>-0.193328</c:v>
                </c:pt>
                <c:pt idx="33936">
                  <c:v>-0.19209000000000001</c:v>
                </c:pt>
                <c:pt idx="33937">
                  <c:v>-0.19089100000000001</c:v>
                </c:pt>
                <c:pt idx="33938">
                  <c:v>-0.18973400000000001</c:v>
                </c:pt>
                <c:pt idx="33939">
                  <c:v>-0.18861800000000001</c:v>
                </c:pt>
                <c:pt idx="33940">
                  <c:v>-0.18754599999999999</c:v>
                </c:pt>
                <c:pt idx="33941">
                  <c:v>-0.18651400000000001</c:v>
                </c:pt>
                <c:pt idx="33942">
                  <c:v>-0.18551699999999999</c:v>
                </c:pt>
                <c:pt idx="33943">
                  <c:v>-0.18454899999999999</c:v>
                </c:pt>
                <c:pt idx="33944">
                  <c:v>-0.183614</c:v>
                </c:pt>
                <c:pt idx="33945">
                  <c:v>-0.18271699999999999</c:v>
                </c:pt>
                <c:pt idx="33946">
                  <c:v>-0.18185999999999999</c:v>
                </c:pt>
                <c:pt idx="33947">
                  <c:v>-0.18104600000000001</c:v>
                </c:pt>
                <c:pt idx="33948">
                  <c:v>-0.18027899999999999</c:v>
                </c:pt>
                <c:pt idx="33949">
                  <c:v>-0.179563</c:v>
                </c:pt>
                <c:pt idx="33950">
                  <c:v>-0.178901</c:v>
                </c:pt>
                <c:pt idx="33951">
                  <c:v>-0.17829100000000001</c:v>
                </c:pt>
                <c:pt idx="33952">
                  <c:v>-0.177735</c:v>
                </c:pt>
                <c:pt idx="33953">
                  <c:v>-0.177236</c:v>
                </c:pt>
                <c:pt idx="33954">
                  <c:v>-0.17679900000000001</c:v>
                </c:pt>
                <c:pt idx="33955">
                  <c:v>-0.17641999999999999</c:v>
                </c:pt>
                <c:pt idx="33956">
                  <c:v>-0.176097</c:v>
                </c:pt>
                <c:pt idx="33957">
                  <c:v>-0.17582999999999999</c:v>
                </c:pt>
                <c:pt idx="33958">
                  <c:v>-0.17562</c:v>
                </c:pt>
                <c:pt idx="33959">
                  <c:v>-0.17546600000000001</c:v>
                </c:pt>
                <c:pt idx="33960">
                  <c:v>-0.17536599999999999</c:v>
                </c:pt>
                <c:pt idx="33961">
                  <c:v>-0.175315</c:v>
                </c:pt>
                <c:pt idx="33962">
                  <c:v>-0.17531099999999999</c:v>
                </c:pt>
                <c:pt idx="33963">
                  <c:v>-0.17535899999999999</c:v>
                </c:pt>
                <c:pt idx="33964">
                  <c:v>-0.17546</c:v>
                </c:pt>
                <c:pt idx="33965">
                  <c:v>-0.17561399999999999</c:v>
                </c:pt>
                <c:pt idx="33966">
                  <c:v>-0.17582200000000001</c:v>
                </c:pt>
                <c:pt idx="33967">
                  <c:v>-0.17608799999999999</c:v>
                </c:pt>
                <c:pt idx="33968">
                  <c:v>-0.17641299999999999</c:v>
                </c:pt>
                <c:pt idx="33969">
                  <c:v>-0.17679400000000001</c:v>
                </c:pt>
                <c:pt idx="33970">
                  <c:v>-0.17723</c:v>
                </c:pt>
                <c:pt idx="33971">
                  <c:v>-0.17772099999999999</c:v>
                </c:pt>
                <c:pt idx="33972">
                  <c:v>-0.178263</c:v>
                </c:pt>
                <c:pt idx="33973">
                  <c:v>-0.17885699999999999</c:v>
                </c:pt>
                <c:pt idx="33974">
                  <c:v>-0.179504</c:v>
                </c:pt>
                <c:pt idx="33975">
                  <c:v>-0.18020700000000001</c:v>
                </c:pt>
                <c:pt idx="33976">
                  <c:v>-0.18096499999999999</c:v>
                </c:pt>
                <c:pt idx="33977">
                  <c:v>-0.18177699999999999</c:v>
                </c:pt>
                <c:pt idx="33978">
                  <c:v>-0.18264</c:v>
                </c:pt>
                <c:pt idx="33979">
                  <c:v>-0.18354899999999999</c:v>
                </c:pt>
                <c:pt idx="33980">
                  <c:v>-0.184499</c:v>
                </c:pt>
                <c:pt idx="33981">
                  <c:v>-0.18548600000000001</c:v>
                </c:pt>
                <c:pt idx="33982">
                  <c:v>-0.18650900000000001</c:v>
                </c:pt>
                <c:pt idx="33983">
                  <c:v>-0.18756500000000001</c:v>
                </c:pt>
                <c:pt idx="33984">
                  <c:v>-0.18865399999999999</c:v>
                </c:pt>
                <c:pt idx="33985">
                  <c:v>-0.189777</c:v>
                </c:pt>
                <c:pt idx="33986">
                  <c:v>-0.19093599999999999</c:v>
                </c:pt>
                <c:pt idx="33987">
                  <c:v>-0.192131</c:v>
                </c:pt>
                <c:pt idx="33988">
                  <c:v>-0.19336500000000001</c:v>
                </c:pt>
                <c:pt idx="33989">
                  <c:v>-0.19464400000000001</c:v>
                </c:pt>
                <c:pt idx="33990">
                  <c:v>-0.19597100000000001</c:v>
                </c:pt>
                <c:pt idx="33991">
                  <c:v>-0.197348</c:v>
                </c:pt>
                <c:pt idx="33992">
                  <c:v>-0.19877400000000001</c:v>
                </c:pt>
                <c:pt idx="33993">
                  <c:v>-0.20024400000000001</c:v>
                </c:pt>
                <c:pt idx="33994">
                  <c:v>-0.20174900000000001</c:v>
                </c:pt>
                <c:pt idx="33995">
                  <c:v>-0.20328199999999999</c:v>
                </c:pt>
                <c:pt idx="33996">
                  <c:v>-0.204844</c:v>
                </c:pt>
                <c:pt idx="33997">
                  <c:v>-0.20644100000000001</c:v>
                </c:pt>
                <c:pt idx="33998">
                  <c:v>-0.20807899999999999</c:v>
                </c:pt>
                <c:pt idx="33999">
                  <c:v>-0.209754</c:v>
                </c:pt>
                <c:pt idx="34000">
                  <c:v>-0.211453</c:v>
                </c:pt>
                <c:pt idx="34001">
                  <c:v>-0.21316199999999999</c:v>
                </c:pt>
                <c:pt idx="34002">
                  <c:v>-0.21487400000000001</c:v>
                </c:pt>
                <c:pt idx="34003">
                  <c:v>-0.216583</c:v>
                </c:pt>
                <c:pt idx="34004">
                  <c:v>-0.218282</c:v>
                </c:pt>
                <c:pt idx="34005">
                  <c:v>-0.21996599999999999</c:v>
                </c:pt>
                <c:pt idx="34006">
                  <c:v>-0.221639</c:v>
                </c:pt>
                <c:pt idx="34007">
                  <c:v>-0.223305</c:v>
                </c:pt>
                <c:pt idx="34008">
                  <c:v>-0.224967</c:v>
                </c:pt>
                <c:pt idx="34009">
                  <c:v>-0.22662599999999999</c:v>
                </c:pt>
                <c:pt idx="34010">
                  <c:v>-0.22827700000000001</c:v>
                </c:pt>
                <c:pt idx="34011">
                  <c:v>-0.22991900000000001</c:v>
                </c:pt>
                <c:pt idx="34012">
                  <c:v>-0.231546</c:v>
                </c:pt>
                <c:pt idx="34013">
                  <c:v>-0.233156</c:v>
                </c:pt>
                <c:pt idx="34014">
                  <c:v>-0.23474900000000001</c:v>
                </c:pt>
                <c:pt idx="34015">
                  <c:v>-0.236321</c:v>
                </c:pt>
                <c:pt idx="34016">
                  <c:v>-0.237873</c:v>
                </c:pt>
                <c:pt idx="34017">
                  <c:v>-0.23940500000000001</c:v>
                </c:pt>
                <c:pt idx="34018">
                  <c:v>-0.24092</c:v>
                </c:pt>
                <c:pt idx="34019">
                  <c:v>-0.24241599999999999</c:v>
                </c:pt>
                <c:pt idx="34020">
                  <c:v>-0.24388799999999999</c:v>
                </c:pt>
                <c:pt idx="34021">
                  <c:v>-0.24533099999999999</c:v>
                </c:pt>
                <c:pt idx="34022">
                  <c:v>-0.24673900000000001</c:v>
                </c:pt>
                <c:pt idx="34023">
                  <c:v>-0.24810399999999999</c:v>
                </c:pt>
                <c:pt idx="34024">
                  <c:v>-0.249422</c:v>
                </c:pt>
                <c:pt idx="34025">
                  <c:v>-0.25069799999999998</c:v>
                </c:pt>
                <c:pt idx="34026">
                  <c:v>-0.25193599999999999</c:v>
                </c:pt>
                <c:pt idx="34027">
                  <c:v>-0.25313400000000003</c:v>
                </c:pt>
                <c:pt idx="34028">
                  <c:v>-0.25428699999999999</c:v>
                </c:pt>
                <c:pt idx="34029">
                  <c:v>-0.255386</c:v>
                </c:pt>
                <c:pt idx="34030">
                  <c:v>-0.25642599999999999</c:v>
                </c:pt>
                <c:pt idx="34031">
                  <c:v>-0.257409</c:v>
                </c:pt>
                <c:pt idx="34032">
                  <c:v>-0.25834200000000002</c:v>
                </c:pt>
                <c:pt idx="34033">
                  <c:v>-0.25922899999999999</c:v>
                </c:pt>
                <c:pt idx="34034">
                  <c:v>-0.26007200000000003</c:v>
                </c:pt>
                <c:pt idx="34035">
                  <c:v>-0.26087199999999999</c:v>
                </c:pt>
                <c:pt idx="34036">
                  <c:v>-0.26162999999999997</c:v>
                </c:pt>
                <c:pt idx="34037">
                  <c:v>-0.26234600000000002</c:v>
                </c:pt>
                <c:pt idx="34038">
                  <c:v>-0.26301600000000003</c:v>
                </c:pt>
                <c:pt idx="34039">
                  <c:v>-0.26363399999999998</c:v>
                </c:pt>
                <c:pt idx="34040">
                  <c:v>-0.26420300000000002</c:v>
                </c:pt>
                <c:pt idx="34041">
                  <c:v>-0.26472800000000002</c:v>
                </c:pt>
                <c:pt idx="34042">
                  <c:v>-0.265212</c:v>
                </c:pt>
                <c:pt idx="34043">
                  <c:v>-0.26565299999999997</c:v>
                </c:pt>
                <c:pt idx="34044">
                  <c:v>-0.26604899999999998</c:v>
                </c:pt>
                <c:pt idx="34045">
                  <c:v>-0.26639299999999999</c:v>
                </c:pt>
                <c:pt idx="34046">
                  <c:v>-0.26667999999999997</c:v>
                </c:pt>
                <c:pt idx="34047">
                  <c:v>-0.26690900000000001</c:v>
                </c:pt>
                <c:pt idx="34048">
                  <c:v>-0.26708300000000001</c:v>
                </c:pt>
                <c:pt idx="34049">
                  <c:v>-0.26720500000000003</c:v>
                </c:pt>
                <c:pt idx="34050">
                  <c:v>-0.26727699999999999</c:v>
                </c:pt>
                <c:pt idx="34051">
                  <c:v>-0.26730300000000001</c:v>
                </c:pt>
                <c:pt idx="34052">
                  <c:v>-0.26728200000000002</c:v>
                </c:pt>
                <c:pt idx="34053">
                  <c:v>-0.26721600000000001</c:v>
                </c:pt>
                <c:pt idx="34054">
                  <c:v>-0.26710600000000001</c:v>
                </c:pt>
                <c:pt idx="34055">
                  <c:v>-0.266955</c:v>
                </c:pt>
                <c:pt idx="34056">
                  <c:v>-0.26675900000000002</c:v>
                </c:pt>
                <c:pt idx="34057">
                  <c:v>-0.26651799999999998</c:v>
                </c:pt>
                <c:pt idx="34058">
                  <c:v>-0.266231</c:v>
                </c:pt>
                <c:pt idx="34059">
                  <c:v>-0.26590399999999997</c:v>
                </c:pt>
                <c:pt idx="34060">
                  <c:v>-0.26554100000000003</c:v>
                </c:pt>
                <c:pt idx="34061">
                  <c:v>-0.26514500000000002</c:v>
                </c:pt>
                <c:pt idx="34062">
                  <c:v>-0.26472000000000001</c:v>
                </c:pt>
                <c:pt idx="34063">
                  <c:v>-0.26426500000000003</c:v>
                </c:pt>
                <c:pt idx="34064">
                  <c:v>-0.26377699999999998</c:v>
                </c:pt>
                <c:pt idx="34065">
                  <c:v>-0.26325999999999999</c:v>
                </c:pt>
                <c:pt idx="34066">
                  <c:v>-0.26271299999999997</c:v>
                </c:pt>
                <c:pt idx="34067">
                  <c:v>-0.26213700000000001</c:v>
                </c:pt>
                <c:pt idx="34068">
                  <c:v>-0.26153700000000002</c:v>
                </c:pt>
                <c:pt idx="34069">
                  <c:v>-0.26091799999999998</c:v>
                </c:pt>
                <c:pt idx="34070">
                  <c:v>-0.26028000000000001</c:v>
                </c:pt>
                <c:pt idx="34071">
                  <c:v>-0.25962400000000002</c:v>
                </c:pt>
                <c:pt idx="34072">
                  <c:v>-0.25895299999999999</c:v>
                </c:pt>
                <c:pt idx="34073">
                  <c:v>-0.25827600000000001</c:v>
                </c:pt>
                <c:pt idx="34074">
                  <c:v>-0.25759700000000002</c:v>
                </c:pt>
                <c:pt idx="34075">
                  <c:v>-0.256913</c:v>
                </c:pt>
                <c:pt idx="34076">
                  <c:v>-0.25622699999999998</c:v>
                </c:pt>
                <c:pt idx="34077">
                  <c:v>-0.25554199999999999</c:v>
                </c:pt>
                <c:pt idx="34078">
                  <c:v>-0.25486399999999998</c:v>
                </c:pt>
                <c:pt idx="34079">
                  <c:v>-0.254195</c:v>
                </c:pt>
                <c:pt idx="34080">
                  <c:v>-0.25353500000000001</c:v>
                </c:pt>
                <c:pt idx="34081">
                  <c:v>-0.25288300000000002</c:v>
                </c:pt>
                <c:pt idx="34082">
                  <c:v>-0.25223699999999999</c:v>
                </c:pt>
                <c:pt idx="34083">
                  <c:v>-0.25159599999999999</c:v>
                </c:pt>
                <c:pt idx="34084">
                  <c:v>-0.250967</c:v>
                </c:pt>
                <c:pt idx="34085">
                  <c:v>-0.250363</c:v>
                </c:pt>
                <c:pt idx="34086">
                  <c:v>-0.24979100000000001</c:v>
                </c:pt>
                <c:pt idx="34087">
                  <c:v>-0.249247</c:v>
                </c:pt>
                <c:pt idx="34088">
                  <c:v>-0.248722</c:v>
                </c:pt>
                <c:pt idx="34089">
                  <c:v>-0.24821099999999999</c:v>
                </c:pt>
                <c:pt idx="34090">
                  <c:v>-0.24771599999999999</c:v>
                </c:pt>
                <c:pt idx="34091">
                  <c:v>-0.24724199999999999</c:v>
                </c:pt>
                <c:pt idx="34092">
                  <c:v>-0.24679100000000001</c:v>
                </c:pt>
                <c:pt idx="34093">
                  <c:v>-0.246367</c:v>
                </c:pt>
                <c:pt idx="34094">
                  <c:v>-0.245976</c:v>
                </c:pt>
                <c:pt idx="34095">
                  <c:v>-0.24562899999999999</c:v>
                </c:pt>
                <c:pt idx="34096">
                  <c:v>-0.24532499999999999</c:v>
                </c:pt>
                <c:pt idx="34097">
                  <c:v>-0.24504999999999999</c:v>
                </c:pt>
                <c:pt idx="34098">
                  <c:v>-0.24479899999999999</c:v>
                </c:pt>
                <c:pt idx="34099">
                  <c:v>-0.244593</c:v>
                </c:pt>
                <c:pt idx="34100">
                  <c:v>-0.24444099999999999</c:v>
                </c:pt>
                <c:pt idx="34101">
                  <c:v>-0.244335</c:v>
                </c:pt>
                <c:pt idx="34102">
                  <c:v>-0.244279</c:v>
                </c:pt>
                <c:pt idx="34103">
                  <c:v>-0.24428</c:v>
                </c:pt>
                <c:pt idx="34104">
                  <c:v>-0.244336</c:v>
                </c:pt>
                <c:pt idx="34105">
                  <c:v>-0.244448</c:v>
                </c:pt>
                <c:pt idx="34106">
                  <c:v>-0.244613</c:v>
                </c:pt>
                <c:pt idx="34107">
                  <c:v>-0.24482799999999999</c:v>
                </c:pt>
                <c:pt idx="34108">
                  <c:v>-0.245092</c:v>
                </c:pt>
                <c:pt idx="34109">
                  <c:v>-0.24540100000000001</c:v>
                </c:pt>
                <c:pt idx="34110">
                  <c:v>-0.245754</c:v>
                </c:pt>
                <c:pt idx="34111">
                  <c:v>-0.24614800000000001</c:v>
                </c:pt>
                <c:pt idx="34112">
                  <c:v>-0.246583</c:v>
                </c:pt>
                <c:pt idx="34113">
                  <c:v>-0.24706</c:v>
                </c:pt>
                <c:pt idx="34114">
                  <c:v>-0.247585</c:v>
                </c:pt>
                <c:pt idx="34115">
                  <c:v>-0.24815999999999999</c:v>
                </c:pt>
                <c:pt idx="34116">
                  <c:v>-0.248778</c:v>
                </c:pt>
                <c:pt idx="34117">
                  <c:v>-0.24943699999999999</c:v>
                </c:pt>
                <c:pt idx="34118">
                  <c:v>-0.250139</c:v>
                </c:pt>
                <c:pt idx="34119">
                  <c:v>-0.25089</c:v>
                </c:pt>
                <c:pt idx="34120">
                  <c:v>-0.251693</c:v>
                </c:pt>
                <c:pt idx="34121">
                  <c:v>-0.25254900000000002</c:v>
                </c:pt>
                <c:pt idx="34122">
                  <c:v>-0.25345800000000002</c:v>
                </c:pt>
                <c:pt idx="34123">
                  <c:v>-0.25441999999999998</c:v>
                </c:pt>
                <c:pt idx="34124">
                  <c:v>-0.25543399999999999</c:v>
                </c:pt>
                <c:pt idx="34125">
                  <c:v>-0.256492</c:v>
                </c:pt>
                <c:pt idx="34126">
                  <c:v>-0.25758599999999998</c:v>
                </c:pt>
                <c:pt idx="34127">
                  <c:v>-0.25870799999999999</c:v>
                </c:pt>
                <c:pt idx="34128">
                  <c:v>-0.25985799999999998</c:v>
                </c:pt>
                <c:pt idx="34129">
                  <c:v>-0.26103500000000002</c:v>
                </c:pt>
                <c:pt idx="34130">
                  <c:v>-0.262235</c:v>
                </c:pt>
                <c:pt idx="34131">
                  <c:v>-0.26345200000000002</c:v>
                </c:pt>
                <c:pt idx="34132">
                  <c:v>-0.26468000000000003</c:v>
                </c:pt>
                <c:pt idx="34133">
                  <c:v>-0.26590999999999998</c:v>
                </c:pt>
                <c:pt idx="34134">
                  <c:v>-0.26713700000000001</c:v>
                </c:pt>
                <c:pt idx="34135">
                  <c:v>-0.26836300000000002</c:v>
                </c:pt>
                <c:pt idx="34136">
                  <c:v>-0.26958500000000002</c:v>
                </c:pt>
                <c:pt idx="34137">
                  <c:v>-0.27080700000000002</c:v>
                </c:pt>
                <c:pt idx="34138">
                  <c:v>-0.27202599999999999</c:v>
                </c:pt>
                <c:pt idx="34139">
                  <c:v>-0.27323900000000001</c:v>
                </c:pt>
                <c:pt idx="34140">
                  <c:v>-0.27444200000000002</c:v>
                </c:pt>
                <c:pt idx="34141">
                  <c:v>-0.27562799999999998</c:v>
                </c:pt>
                <c:pt idx="34142">
                  <c:v>-0.27679500000000001</c:v>
                </c:pt>
                <c:pt idx="34143">
                  <c:v>-0.27793499999999999</c:v>
                </c:pt>
                <c:pt idx="34144">
                  <c:v>-0.27903699999999998</c:v>
                </c:pt>
                <c:pt idx="34145">
                  <c:v>-0.28009299999999998</c:v>
                </c:pt>
                <c:pt idx="34146">
                  <c:v>-0.28110499999999999</c:v>
                </c:pt>
                <c:pt idx="34147">
                  <c:v>-0.28207300000000002</c:v>
                </c:pt>
                <c:pt idx="34148">
                  <c:v>-0.28299999999999997</c:v>
                </c:pt>
                <c:pt idx="34149">
                  <c:v>-0.283883</c:v>
                </c:pt>
                <c:pt idx="34150">
                  <c:v>-0.284721</c:v>
                </c:pt>
                <c:pt idx="34151">
                  <c:v>-0.28551300000000002</c:v>
                </c:pt>
                <c:pt idx="34152">
                  <c:v>-0.28625499999999998</c:v>
                </c:pt>
                <c:pt idx="34153">
                  <c:v>-0.286941</c:v>
                </c:pt>
                <c:pt idx="34154">
                  <c:v>-0.28756700000000002</c:v>
                </c:pt>
                <c:pt idx="34155">
                  <c:v>-0.288132</c:v>
                </c:pt>
                <c:pt idx="34156">
                  <c:v>-0.28863499999999997</c:v>
                </c:pt>
                <c:pt idx="34157">
                  <c:v>-0.289072</c:v>
                </c:pt>
                <c:pt idx="34158">
                  <c:v>-0.289435</c:v>
                </c:pt>
                <c:pt idx="34159">
                  <c:v>-0.28972199999999998</c:v>
                </c:pt>
                <c:pt idx="34160">
                  <c:v>-0.28993400000000003</c:v>
                </c:pt>
                <c:pt idx="34161">
                  <c:v>-0.290072</c:v>
                </c:pt>
                <c:pt idx="34162">
                  <c:v>-0.29013600000000001</c:v>
                </c:pt>
                <c:pt idx="34163">
                  <c:v>-0.29011799999999999</c:v>
                </c:pt>
                <c:pt idx="34164">
                  <c:v>-0.29001100000000002</c:v>
                </c:pt>
                <c:pt idx="34165">
                  <c:v>-0.28980899999999998</c:v>
                </c:pt>
                <c:pt idx="34166">
                  <c:v>-0.28950999999999999</c:v>
                </c:pt>
                <c:pt idx="34167">
                  <c:v>-0.28911100000000001</c:v>
                </c:pt>
                <c:pt idx="34168">
                  <c:v>-0.28861300000000001</c:v>
                </c:pt>
                <c:pt idx="34169">
                  <c:v>-0.28801399999999999</c:v>
                </c:pt>
                <c:pt idx="34170">
                  <c:v>-0.28731000000000001</c:v>
                </c:pt>
                <c:pt idx="34171">
                  <c:v>-0.28650199999999998</c:v>
                </c:pt>
                <c:pt idx="34172">
                  <c:v>-0.28558800000000001</c:v>
                </c:pt>
                <c:pt idx="34173">
                  <c:v>-0.28456999999999999</c:v>
                </c:pt>
                <c:pt idx="34174">
                  <c:v>-0.28344399999999997</c:v>
                </c:pt>
                <c:pt idx="34175">
                  <c:v>-0.28220899999999999</c:v>
                </c:pt>
                <c:pt idx="34176">
                  <c:v>-0.28086499999999998</c:v>
                </c:pt>
                <c:pt idx="34177">
                  <c:v>-0.27941700000000003</c:v>
                </c:pt>
                <c:pt idx="34178">
                  <c:v>-0.27786699999999998</c:v>
                </c:pt>
                <c:pt idx="34179">
                  <c:v>-0.27621899999999999</c:v>
                </c:pt>
                <c:pt idx="34180">
                  <c:v>-0.27447199999999999</c:v>
                </c:pt>
                <c:pt idx="34181">
                  <c:v>-0.27262900000000001</c:v>
                </c:pt>
                <c:pt idx="34182">
                  <c:v>-0.27069900000000002</c:v>
                </c:pt>
                <c:pt idx="34183">
                  <c:v>-0.26868999999999998</c:v>
                </c:pt>
                <c:pt idx="34184">
                  <c:v>-0.26658399999999999</c:v>
                </c:pt>
                <c:pt idx="34185">
                  <c:v>-0.26436300000000001</c:v>
                </c:pt>
                <c:pt idx="34186">
                  <c:v>-0.26205400000000001</c:v>
                </c:pt>
                <c:pt idx="34187">
                  <c:v>-0.25968400000000003</c:v>
                </c:pt>
                <c:pt idx="34188">
                  <c:v>-0.25723600000000002</c:v>
                </c:pt>
                <c:pt idx="34189">
                  <c:v>-0.25470900000000002</c:v>
                </c:pt>
                <c:pt idx="34190">
                  <c:v>-0.25211800000000001</c:v>
                </c:pt>
                <c:pt idx="34191">
                  <c:v>-0.249469</c:v>
                </c:pt>
                <c:pt idx="34192">
                  <c:v>-0.24676000000000001</c:v>
                </c:pt>
                <c:pt idx="34193">
                  <c:v>-0.24399100000000001</c:v>
                </c:pt>
                <c:pt idx="34194">
                  <c:v>-0.24116399999999999</c:v>
                </c:pt>
                <c:pt idx="34195">
                  <c:v>-0.23828299999999999</c:v>
                </c:pt>
                <c:pt idx="34196">
                  <c:v>-0.23535500000000001</c:v>
                </c:pt>
                <c:pt idx="34197">
                  <c:v>-0.23238700000000001</c:v>
                </c:pt>
                <c:pt idx="34198">
                  <c:v>-0.229383</c:v>
                </c:pt>
                <c:pt idx="34199">
                  <c:v>-0.22634399999999999</c:v>
                </c:pt>
                <c:pt idx="34200">
                  <c:v>-0.223277</c:v>
                </c:pt>
                <c:pt idx="34201">
                  <c:v>-0.22018699999999999</c:v>
                </c:pt>
                <c:pt idx="34202">
                  <c:v>-0.217084</c:v>
                </c:pt>
                <c:pt idx="34203">
                  <c:v>-0.213978</c:v>
                </c:pt>
                <c:pt idx="34204">
                  <c:v>-0.21087800000000001</c:v>
                </c:pt>
                <c:pt idx="34205">
                  <c:v>-0.207791</c:v>
                </c:pt>
                <c:pt idx="34206">
                  <c:v>-0.20472000000000001</c:v>
                </c:pt>
                <c:pt idx="34207">
                  <c:v>-0.20166999999999999</c:v>
                </c:pt>
                <c:pt idx="34208">
                  <c:v>-0.19864599999999999</c:v>
                </c:pt>
                <c:pt idx="34209">
                  <c:v>-0.19565399999999999</c:v>
                </c:pt>
                <c:pt idx="34210">
                  <c:v>-0.19269600000000001</c:v>
                </c:pt>
                <c:pt idx="34211">
                  <c:v>-0.189777</c:v>
                </c:pt>
                <c:pt idx="34212">
                  <c:v>-0.18690300000000001</c:v>
                </c:pt>
                <c:pt idx="34213">
                  <c:v>-0.18407999999999999</c:v>
                </c:pt>
                <c:pt idx="34214">
                  <c:v>-0.181314</c:v>
                </c:pt>
                <c:pt idx="34215">
                  <c:v>-0.17860799999999999</c:v>
                </c:pt>
                <c:pt idx="34216">
                  <c:v>-0.17596700000000001</c:v>
                </c:pt>
                <c:pt idx="34217">
                  <c:v>-0.17339299999999999</c:v>
                </c:pt>
                <c:pt idx="34218">
                  <c:v>-0.17088700000000001</c:v>
                </c:pt>
                <c:pt idx="34219">
                  <c:v>-0.16844799999999999</c:v>
                </c:pt>
                <c:pt idx="34220">
                  <c:v>-0.166077</c:v>
                </c:pt>
                <c:pt idx="34221">
                  <c:v>-0.163776</c:v>
                </c:pt>
                <c:pt idx="34222">
                  <c:v>-0.161551</c:v>
                </c:pt>
                <c:pt idx="34223">
                  <c:v>-0.159409</c:v>
                </c:pt>
                <c:pt idx="34224">
                  <c:v>-0.15735499999999999</c:v>
                </c:pt>
                <c:pt idx="34225">
                  <c:v>-0.15539</c:v>
                </c:pt>
                <c:pt idx="34226">
                  <c:v>-0.15351400000000001</c:v>
                </c:pt>
                <c:pt idx="34227">
                  <c:v>-0.151728</c:v>
                </c:pt>
                <c:pt idx="34228">
                  <c:v>-0.150035</c:v>
                </c:pt>
                <c:pt idx="34229">
                  <c:v>-0.14843799999999999</c:v>
                </c:pt>
                <c:pt idx="34230">
                  <c:v>-0.14693800000000001</c:v>
                </c:pt>
                <c:pt idx="34231">
                  <c:v>-0.145537</c:v>
                </c:pt>
                <c:pt idx="34232">
                  <c:v>-0.144235</c:v>
                </c:pt>
                <c:pt idx="34233">
                  <c:v>-0.14303399999999999</c:v>
                </c:pt>
                <c:pt idx="34234">
                  <c:v>-0.14193500000000001</c:v>
                </c:pt>
                <c:pt idx="34235">
                  <c:v>-0.14094200000000001</c:v>
                </c:pt>
                <c:pt idx="34236">
                  <c:v>-0.14005300000000001</c:v>
                </c:pt>
                <c:pt idx="34237">
                  <c:v>-0.13927</c:v>
                </c:pt>
                <c:pt idx="34238">
                  <c:v>-0.138599</c:v>
                </c:pt>
                <c:pt idx="34239">
                  <c:v>-0.138044</c:v>
                </c:pt>
                <c:pt idx="34240">
                  <c:v>-0.13760700000000001</c:v>
                </c:pt>
                <c:pt idx="34241">
                  <c:v>-0.13728699999999999</c:v>
                </c:pt>
                <c:pt idx="34242">
                  <c:v>-0.13708799999999999</c:v>
                </c:pt>
                <c:pt idx="34243">
                  <c:v>-0.13700699999999999</c:v>
                </c:pt>
                <c:pt idx="34244">
                  <c:v>-0.137043</c:v>
                </c:pt>
                <c:pt idx="34245">
                  <c:v>-0.13718900000000001</c:v>
                </c:pt>
                <c:pt idx="34246">
                  <c:v>-0.13744400000000001</c:v>
                </c:pt>
                <c:pt idx="34247">
                  <c:v>-0.13780600000000001</c:v>
                </c:pt>
                <c:pt idx="34248">
                  <c:v>-0.13827200000000001</c:v>
                </c:pt>
                <c:pt idx="34249">
                  <c:v>-0.13884099999999999</c:v>
                </c:pt>
                <c:pt idx="34250">
                  <c:v>-0.13950799999999999</c:v>
                </c:pt>
                <c:pt idx="34251">
                  <c:v>-0.140269</c:v>
                </c:pt>
                <c:pt idx="34252">
                  <c:v>-0.14111899999999999</c:v>
                </c:pt>
                <c:pt idx="34253">
                  <c:v>-0.14206099999999999</c:v>
                </c:pt>
                <c:pt idx="34254">
                  <c:v>-0.1431</c:v>
                </c:pt>
                <c:pt idx="34255">
                  <c:v>-0.144236</c:v>
                </c:pt>
                <c:pt idx="34256">
                  <c:v>-0.14547099999999999</c:v>
                </c:pt>
                <c:pt idx="34257">
                  <c:v>-0.14680399999999999</c:v>
                </c:pt>
                <c:pt idx="34258">
                  <c:v>-0.148233</c:v>
                </c:pt>
                <c:pt idx="34259">
                  <c:v>-0.149752</c:v>
                </c:pt>
                <c:pt idx="34260">
                  <c:v>-0.15135999999999999</c:v>
                </c:pt>
                <c:pt idx="34261">
                  <c:v>-0.15304999999999999</c:v>
                </c:pt>
                <c:pt idx="34262">
                  <c:v>-0.15481900000000001</c:v>
                </c:pt>
                <c:pt idx="34263">
                  <c:v>-0.156669</c:v>
                </c:pt>
                <c:pt idx="34264">
                  <c:v>-0.15860199999999999</c:v>
                </c:pt>
                <c:pt idx="34265">
                  <c:v>-0.16061800000000001</c:v>
                </c:pt>
                <c:pt idx="34266">
                  <c:v>-0.162712</c:v>
                </c:pt>
                <c:pt idx="34267">
                  <c:v>-0.164881</c:v>
                </c:pt>
                <c:pt idx="34268">
                  <c:v>-0.16711599999999999</c:v>
                </c:pt>
                <c:pt idx="34269">
                  <c:v>-0.169405</c:v>
                </c:pt>
                <c:pt idx="34270">
                  <c:v>-0.17174700000000001</c:v>
                </c:pt>
                <c:pt idx="34271">
                  <c:v>-0.17413100000000001</c:v>
                </c:pt>
                <c:pt idx="34272">
                  <c:v>-0.17652100000000001</c:v>
                </c:pt>
                <c:pt idx="34273">
                  <c:v>-0.17891299999999999</c:v>
                </c:pt>
                <c:pt idx="34274">
                  <c:v>-0.18134700000000001</c:v>
                </c:pt>
                <c:pt idx="34275">
                  <c:v>-0.18382799999999999</c:v>
                </c:pt>
                <c:pt idx="34276">
                  <c:v>-0.186332</c:v>
                </c:pt>
                <c:pt idx="34277">
                  <c:v>-0.18886</c:v>
                </c:pt>
                <c:pt idx="34278">
                  <c:v>-0.19141</c:v>
                </c:pt>
                <c:pt idx="34279">
                  <c:v>-0.19397700000000001</c:v>
                </c:pt>
                <c:pt idx="34280">
                  <c:v>-0.19655500000000001</c:v>
                </c:pt>
                <c:pt idx="34281">
                  <c:v>-0.19914000000000001</c:v>
                </c:pt>
                <c:pt idx="34282">
                  <c:v>-0.20172899999999999</c:v>
                </c:pt>
                <c:pt idx="34283">
                  <c:v>-0.20432</c:v>
                </c:pt>
                <c:pt idx="34284">
                  <c:v>-0.20691399999999999</c:v>
                </c:pt>
                <c:pt idx="34285">
                  <c:v>-0.20951400000000001</c:v>
                </c:pt>
                <c:pt idx="34286">
                  <c:v>-0.212118</c:v>
                </c:pt>
                <c:pt idx="34287">
                  <c:v>-0.214725</c:v>
                </c:pt>
                <c:pt idx="34288">
                  <c:v>-0.217331</c:v>
                </c:pt>
                <c:pt idx="34289">
                  <c:v>-0.21993399999999999</c:v>
                </c:pt>
                <c:pt idx="34290">
                  <c:v>-0.22253200000000001</c:v>
                </c:pt>
                <c:pt idx="34291">
                  <c:v>-0.22512299999999999</c:v>
                </c:pt>
                <c:pt idx="34292">
                  <c:v>-0.22770299999999999</c:v>
                </c:pt>
                <c:pt idx="34293">
                  <c:v>-0.230267</c:v>
                </c:pt>
                <c:pt idx="34294">
                  <c:v>-0.23280999999999999</c:v>
                </c:pt>
                <c:pt idx="34295">
                  <c:v>-0.23532600000000001</c:v>
                </c:pt>
                <c:pt idx="34296">
                  <c:v>-0.237814</c:v>
                </c:pt>
                <c:pt idx="34297">
                  <c:v>-0.24027499999999999</c:v>
                </c:pt>
                <c:pt idx="34298">
                  <c:v>-0.24270700000000001</c:v>
                </c:pt>
                <c:pt idx="34299">
                  <c:v>-0.24510699999999999</c:v>
                </c:pt>
                <c:pt idx="34300">
                  <c:v>-0.24747</c:v>
                </c:pt>
                <c:pt idx="34301">
                  <c:v>-0.24979000000000001</c:v>
                </c:pt>
                <c:pt idx="34302">
                  <c:v>-0.25206400000000001</c:v>
                </c:pt>
                <c:pt idx="34303">
                  <c:v>-0.25429099999999999</c:v>
                </c:pt>
                <c:pt idx="34304">
                  <c:v>-0.256467</c:v>
                </c:pt>
                <c:pt idx="34305">
                  <c:v>-0.25859199999999999</c:v>
                </c:pt>
                <c:pt idx="34306">
                  <c:v>-0.26066800000000001</c:v>
                </c:pt>
                <c:pt idx="34307">
                  <c:v>-0.26269599999999999</c:v>
                </c:pt>
                <c:pt idx="34308">
                  <c:v>-0.264679</c:v>
                </c:pt>
                <c:pt idx="34309">
                  <c:v>-0.26661200000000002</c:v>
                </c:pt>
                <c:pt idx="34310">
                  <c:v>-0.26849600000000001</c:v>
                </c:pt>
                <c:pt idx="34311">
                  <c:v>-0.27033000000000001</c:v>
                </c:pt>
                <c:pt idx="34312">
                  <c:v>-0.272117</c:v>
                </c:pt>
                <c:pt idx="34313">
                  <c:v>-0.27385399999999999</c:v>
                </c:pt>
                <c:pt idx="34314">
                  <c:v>-0.27553800000000001</c:v>
                </c:pt>
                <c:pt idx="34315">
                  <c:v>-0.27716800000000003</c:v>
                </c:pt>
                <c:pt idx="34316">
                  <c:v>-0.27874900000000002</c:v>
                </c:pt>
                <c:pt idx="34317">
                  <c:v>-0.28027800000000003</c:v>
                </c:pt>
                <c:pt idx="34318">
                  <c:v>-0.28174900000000003</c:v>
                </c:pt>
                <c:pt idx="34319">
                  <c:v>-0.28315600000000002</c:v>
                </c:pt>
                <c:pt idx="34320">
                  <c:v>-0.28449600000000003</c:v>
                </c:pt>
                <c:pt idx="34321">
                  <c:v>-0.28576299999999999</c:v>
                </c:pt>
                <c:pt idx="34322">
                  <c:v>-0.28694999999999998</c:v>
                </c:pt>
                <c:pt idx="34323">
                  <c:v>-0.288053</c:v>
                </c:pt>
                <c:pt idx="34324">
                  <c:v>-0.289074</c:v>
                </c:pt>
                <c:pt idx="34325">
                  <c:v>-0.29001900000000003</c:v>
                </c:pt>
                <c:pt idx="34326">
                  <c:v>-0.29089199999999998</c:v>
                </c:pt>
                <c:pt idx="34327">
                  <c:v>-0.29169499999999998</c:v>
                </c:pt>
                <c:pt idx="34328">
                  <c:v>-0.29243200000000003</c:v>
                </c:pt>
                <c:pt idx="34329">
                  <c:v>-0.29310399999999998</c:v>
                </c:pt>
                <c:pt idx="34330">
                  <c:v>-0.29370600000000002</c:v>
                </c:pt>
                <c:pt idx="34331">
                  <c:v>-0.29423899999999997</c:v>
                </c:pt>
                <c:pt idx="34332">
                  <c:v>-0.29470099999999999</c:v>
                </c:pt>
                <c:pt idx="34333">
                  <c:v>-0.29509600000000002</c:v>
                </c:pt>
                <c:pt idx="34334">
                  <c:v>-0.29542600000000002</c:v>
                </c:pt>
                <c:pt idx="34335">
                  <c:v>-0.29569299999999998</c:v>
                </c:pt>
                <c:pt idx="34336">
                  <c:v>-0.29589799999999999</c:v>
                </c:pt>
                <c:pt idx="34337">
                  <c:v>-0.296045</c:v>
                </c:pt>
                <c:pt idx="34338">
                  <c:v>-0.29613800000000001</c:v>
                </c:pt>
                <c:pt idx="34339">
                  <c:v>-0.29617599999999999</c:v>
                </c:pt>
                <c:pt idx="34340">
                  <c:v>-0.29615200000000003</c:v>
                </c:pt>
                <c:pt idx="34341">
                  <c:v>-0.29606199999999999</c:v>
                </c:pt>
                <c:pt idx="34342">
                  <c:v>-0.29590100000000003</c:v>
                </c:pt>
                <c:pt idx="34343">
                  <c:v>-0.29566700000000001</c:v>
                </c:pt>
                <c:pt idx="34344">
                  <c:v>-0.29536499999999999</c:v>
                </c:pt>
                <c:pt idx="34345">
                  <c:v>-0.29499599999999998</c:v>
                </c:pt>
                <c:pt idx="34346">
                  <c:v>-0.29455700000000001</c:v>
                </c:pt>
                <c:pt idx="34347">
                  <c:v>-0.294049</c:v>
                </c:pt>
                <c:pt idx="34348">
                  <c:v>-0.29348299999999999</c:v>
                </c:pt>
                <c:pt idx="34349">
                  <c:v>-0.29287099999999999</c:v>
                </c:pt>
                <c:pt idx="34350">
                  <c:v>-0.292217</c:v>
                </c:pt>
                <c:pt idx="34351">
                  <c:v>-0.291518</c:v>
                </c:pt>
                <c:pt idx="34352">
                  <c:v>-0.290773</c:v>
                </c:pt>
                <c:pt idx="34353">
                  <c:v>-0.28998200000000002</c:v>
                </c:pt>
                <c:pt idx="34354">
                  <c:v>-0.28914299999999998</c:v>
                </c:pt>
                <c:pt idx="34355">
                  <c:v>-0.28825800000000001</c:v>
                </c:pt>
                <c:pt idx="34356">
                  <c:v>-0.28733199999999998</c:v>
                </c:pt>
                <c:pt idx="34357">
                  <c:v>-0.28637200000000002</c:v>
                </c:pt>
                <c:pt idx="34358">
                  <c:v>-0.285383</c:v>
                </c:pt>
                <c:pt idx="34359">
                  <c:v>-0.28437499999999999</c:v>
                </c:pt>
                <c:pt idx="34360">
                  <c:v>-0.28335500000000002</c:v>
                </c:pt>
                <c:pt idx="34361">
                  <c:v>-0.28232499999999999</c:v>
                </c:pt>
                <c:pt idx="34362">
                  <c:v>-0.28128700000000001</c:v>
                </c:pt>
                <c:pt idx="34363">
                  <c:v>-0.28024199999999999</c:v>
                </c:pt>
                <c:pt idx="34364">
                  <c:v>-0.279194</c:v>
                </c:pt>
                <c:pt idx="34365">
                  <c:v>-0.278144</c:v>
                </c:pt>
                <c:pt idx="34366">
                  <c:v>-0.27709299999999998</c:v>
                </c:pt>
                <c:pt idx="34367">
                  <c:v>-0.27604299999999998</c:v>
                </c:pt>
                <c:pt idx="34368">
                  <c:v>-0.27499200000000001</c:v>
                </c:pt>
                <c:pt idx="34369">
                  <c:v>-0.27394099999999999</c:v>
                </c:pt>
                <c:pt idx="34370">
                  <c:v>-0.27289099999999999</c:v>
                </c:pt>
                <c:pt idx="34371">
                  <c:v>-0.27184599999999998</c:v>
                </c:pt>
                <c:pt idx="34372">
                  <c:v>-0.27080700000000002</c:v>
                </c:pt>
                <c:pt idx="34373">
                  <c:v>-0.26977499999999999</c:v>
                </c:pt>
                <c:pt idx="34374">
                  <c:v>-0.26874799999999999</c:v>
                </c:pt>
                <c:pt idx="34375">
                  <c:v>-0.26772899999999999</c:v>
                </c:pt>
                <c:pt idx="34376">
                  <c:v>-0.26671899999999998</c:v>
                </c:pt>
                <c:pt idx="34377">
                  <c:v>-0.26572499999999999</c:v>
                </c:pt>
                <c:pt idx="34378">
                  <c:v>-0.26475399999999999</c:v>
                </c:pt>
                <c:pt idx="34379">
                  <c:v>-0.26381599999999999</c:v>
                </c:pt>
                <c:pt idx="34380">
                  <c:v>-0.26291500000000001</c:v>
                </c:pt>
                <c:pt idx="34381">
                  <c:v>-0.26205400000000001</c:v>
                </c:pt>
                <c:pt idx="34382">
                  <c:v>-0.26123499999999999</c:v>
                </c:pt>
                <c:pt idx="34383">
                  <c:v>-0.26045600000000002</c:v>
                </c:pt>
                <c:pt idx="34384">
                  <c:v>-0.25971899999999998</c:v>
                </c:pt>
                <c:pt idx="34385">
                  <c:v>-0.25902199999999997</c:v>
                </c:pt>
                <c:pt idx="34386">
                  <c:v>-0.25835799999999998</c:v>
                </c:pt>
                <c:pt idx="34387">
                  <c:v>-0.25772499999999998</c:v>
                </c:pt>
                <c:pt idx="34388">
                  <c:v>-0.25712600000000002</c:v>
                </c:pt>
                <c:pt idx="34389">
                  <c:v>-0.25656800000000002</c:v>
                </c:pt>
                <c:pt idx="34390">
                  <c:v>-0.25605800000000001</c:v>
                </c:pt>
                <c:pt idx="34391">
                  <c:v>-0.25559399999999999</c:v>
                </c:pt>
                <c:pt idx="34392">
                  <c:v>-0.25517200000000001</c:v>
                </c:pt>
                <c:pt idx="34393">
                  <c:v>-0.25478800000000001</c:v>
                </c:pt>
                <c:pt idx="34394">
                  <c:v>-0.25443900000000003</c:v>
                </c:pt>
                <c:pt idx="34395">
                  <c:v>-0.25412200000000001</c:v>
                </c:pt>
                <c:pt idx="34396">
                  <c:v>-0.253834</c:v>
                </c:pt>
                <c:pt idx="34397">
                  <c:v>-0.253577</c:v>
                </c:pt>
                <c:pt idx="34398">
                  <c:v>-0.25335800000000003</c:v>
                </c:pt>
                <c:pt idx="34399">
                  <c:v>-0.25317800000000001</c:v>
                </c:pt>
                <c:pt idx="34400">
                  <c:v>-0.25303900000000001</c:v>
                </c:pt>
                <c:pt idx="34401">
                  <c:v>-0.252942</c:v>
                </c:pt>
                <c:pt idx="34402">
                  <c:v>-0.252886</c:v>
                </c:pt>
                <c:pt idx="34403">
                  <c:v>-0.25286399999999998</c:v>
                </c:pt>
                <c:pt idx="34404">
                  <c:v>-0.25286999999999998</c:v>
                </c:pt>
                <c:pt idx="34405">
                  <c:v>-0.25290699999999999</c:v>
                </c:pt>
                <c:pt idx="34406">
                  <c:v>-0.25298199999999998</c:v>
                </c:pt>
                <c:pt idx="34407">
                  <c:v>-0.25309799999999999</c:v>
                </c:pt>
                <c:pt idx="34408">
                  <c:v>-0.25325900000000001</c:v>
                </c:pt>
                <c:pt idx="34409">
                  <c:v>-0.25346299999999999</c:v>
                </c:pt>
                <c:pt idx="34410">
                  <c:v>-0.25370700000000002</c:v>
                </c:pt>
                <c:pt idx="34411">
                  <c:v>-0.25398700000000002</c:v>
                </c:pt>
                <c:pt idx="34412">
                  <c:v>-0.25429200000000002</c:v>
                </c:pt>
                <c:pt idx="34413">
                  <c:v>-0.25461400000000001</c:v>
                </c:pt>
                <c:pt idx="34414">
                  <c:v>-0.25494899999999998</c:v>
                </c:pt>
                <c:pt idx="34415">
                  <c:v>-0.25529600000000002</c:v>
                </c:pt>
                <c:pt idx="34416">
                  <c:v>-0.25564799999999999</c:v>
                </c:pt>
                <c:pt idx="34417">
                  <c:v>-0.255998</c:v>
                </c:pt>
                <c:pt idx="34418">
                  <c:v>-0.25634299999999999</c:v>
                </c:pt>
                <c:pt idx="34419">
                  <c:v>-0.256689</c:v>
                </c:pt>
                <c:pt idx="34420">
                  <c:v>-0.25704100000000002</c:v>
                </c:pt>
                <c:pt idx="34421">
                  <c:v>-0.25739899999999999</c:v>
                </c:pt>
                <c:pt idx="34422">
                  <c:v>-0.257768</c:v>
                </c:pt>
                <c:pt idx="34423">
                  <c:v>-0.25814900000000002</c:v>
                </c:pt>
                <c:pt idx="34424">
                  <c:v>-0.258544</c:v>
                </c:pt>
                <c:pt idx="34425">
                  <c:v>-0.25894800000000001</c:v>
                </c:pt>
                <c:pt idx="34426">
                  <c:v>-0.259357</c:v>
                </c:pt>
                <c:pt idx="34427">
                  <c:v>-0.259768</c:v>
                </c:pt>
                <c:pt idx="34428">
                  <c:v>-0.260181</c:v>
                </c:pt>
                <c:pt idx="34429">
                  <c:v>-0.26059599999999999</c:v>
                </c:pt>
                <c:pt idx="34430">
                  <c:v>-0.26101200000000002</c:v>
                </c:pt>
                <c:pt idx="34431">
                  <c:v>-0.26142500000000002</c:v>
                </c:pt>
                <c:pt idx="34432">
                  <c:v>-0.26183600000000001</c:v>
                </c:pt>
                <c:pt idx="34433">
                  <c:v>-0.26224199999999998</c:v>
                </c:pt>
                <c:pt idx="34434">
                  <c:v>-0.26263300000000001</c:v>
                </c:pt>
                <c:pt idx="34435">
                  <c:v>-0.26299800000000001</c:v>
                </c:pt>
                <c:pt idx="34436">
                  <c:v>-0.26333000000000001</c:v>
                </c:pt>
                <c:pt idx="34437">
                  <c:v>-0.263631</c:v>
                </c:pt>
                <c:pt idx="34438">
                  <c:v>-0.26390200000000003</c:v>
                </c:pt>
                <c:pt idx="34439">
                  <c:v>-0.26414100000000001</c:v>
                </c:pt>
                <c:pt idx="34440">
                  <c:v>-0.26434600000000003</c:v>
                </c:pt>
                <c:pt idx="34441">
                  <c:v>-0.264517</c:v>
                </c:pt>
                <c:pt idx="34442">
                  <c:v>-0.26465100000000003</c:v>
                </c:pt>
                <c:pt idx="34443">
                  <c:v>-0.26474799999999998</c:v>
                </c:pt>
                <c:pt idx="34444">
                  <c:v>-0.26480100000000001</c:v>
                </c:pt>
                <c:pt idx="34445">
                  <c:v>-0.26480599999999999</c:v>
                </c:pt>
                <c:pt idx="34446">
                  <c:v>-0.26475599999999999</c:v>
                </c:pt>
                <c:pt idx="34447">
                  <c:v>-0.26464700000000002</c:v>
                </c:pt>
                <c:pt idx="34448">
                  <c:v>-0.26447799999999999</c:v>
                </c:pt>
                <c:pt idx="34449">
                  <c:v>-0.26425399999999999</c:v>
                </c:pt>
                <c:pt idx="34450">
                  <c:v>-0.26398100000000002</c:v>
                </c:pt>
                <c:pt idx="34451">
                  <c:v>-0.26366299999999998</c:v>
                </c:pt>
                <c:pt idx="34452">
                  <c:v>-0.26330199999999998</c:v>
                </c:pt>
                <c:pt idx="34453">
                  <c:v>-0.26289800000000002</c:v>
                </c:pt>
                <c:pt idx="34454">
                  <c:v>-0.26244699999999999</c:v>
                </c:pt>
                <c:pt idx="34455">
                  <c:v>-0.26194699999999999</c:v>
                </c:pt>
                <c:pt idx="34456">
                  <c:v>-0.261405</c:v>
                </c:pt>
                <c:pt idx="34457">
                  <c:v>-0.260826</c:v>
                </c:pt>
                <c:pt idx="34458">
                  <c:v>-0.260212</c:v>
                </c:pt>
                <c:pt idx="34459">
                  <c:v>-0.25956299999999999</c:v>
                </c:pt>
                <c:pt idx="34460">
                  <c:v>-0.25887700000000002</c:v>
                </c:pt>
                <c:pt idx="34461">
                  <c:v>-0.25814999999999999</c:v>
                </c:pt>
                <c:pt idx="34462">
                  <c:v>-0.25737700000000002</c:v>
                </c:pt>
                <c:pt idx="34463">
                  <c:v>-0.25656099999999998</c:v>
                </c:pt>
                <c:pt idx="34464">
                  <c:v>-0.25570700000000002</c:v>
                </c:pt>
                <c:pt idx="34465">
                  <c:v>-0.25481599999999999</c:v>
                </c:pt>
                <c:pt idx="34466">
                  <c:v>-0.25388500000000003</c:v>
                </c:pt>
                <c:pt idx="34467">
                  <c:v>-0.25290899999999999</c:v>
                </c:pt>
                <c:pt idx="34468">
                  <c:v>-0.251888</c:v>
                </c:pt>
                <c:pt idx="34469">
                  <c:v>-0.25082300000000002</c:v>
                </c:pt>
                <c:pt idx="34470">
                  <c:v>-0.24971099999999999</c:v>
                </c:pt>
                <c:pt idx="34471">
                  <c:v>-0.248556</c:v>
                </c:pt>
                <c:pt idx="34472">
                  <c:v>-0.247362</c:v>
                </c:pt>
                <c:pt idx="34473">
                  <c:v>-0.246138</c:v>
                </c:pt>
                <c:pt idx="34474">
                  <c:v>-0.24488599999999999</c:v>
                </c:pt>
                <c:pt idx="34475">
                  <c:v>-0.24360999999999999</c:v>
                </c:pt>
                <c:pt idx="34476">
                  <c:v>-0.242313</c:v>
                </c:pt>
                <c:pt idx="34477">
                  <c:v>-0.24099200000000001</c:v>
                </c:pt>
                <c:pt idx="34478">
                  <c:v>-0.239644</c:v>
                </c:pt>
                <c:pt idx="34479">
                  <c:v>-0.23826900000000001</c:v>
                </c:pt>
                <c:pt idx="34480">
                  <c:v>-0.23686699999999999</c:v>
                </c:pt>
                <c:pt idx="34481">
                  <c:v>-0.23544300000000001</c:v>
                </c:pt>
                <c:pt idx="34482">
                  <c:v>-0.23400099999999999</c:v>
                </c:pt>
                <c:pt idx="34483">
                  <c:v>-0.232547</c:v>
                </c:pt>
                <c:pt idx="34484">
                  <c:v>-0.23108799999999999</c:v>
                </c:pt>
                <c:pt idx="34485">
                  <c:v>-0.229626</c:v>
                </c:pt>
                <c:pt idx="34486">
                  <c:v>-0.228163</c:v>
                </c:pt>
                <c:pt idx="34487">
                  <c:v>-0.22670000000000001</c:v>
                </c:pt>
                <c:pt idx="34488">
                  <c:v>-0.225245</c:v>
                </c:pt>
                <c:pt idx="34489">
                  <c:v>-0.223801</c:v>
                </c:pt>
                <c:pt idx="34490">
                  <c:v>-0.22237000000000001</c:v>
                </c:pt>
                <c:pt idx="34491">
                  <c:v>-0.22095300000000001</c:v>
                </c:pt>
                <c:pt idx="34492">
                  <c:v>-0.219554</c:v>
                </c:pt>
                <c:pt idx="34493">
                  <c:v>-0.21817500000000001</c:v>
                </c:pt>
                <c:pt idx="34494">
                  <c:v>-0.216811</c:v>
                </c:pt>
                <c:pt idx="34495">
                  <c:v>-0.21545600000000001</c:v>
                </c:pt>
                <c:pt idx="34496">
                  <c:v>-0.214113</c:v>
                </c:pt>
                <c:pt idx="34497">
                  <c:v>-0.212779</c:v>
                </c:pt>
                <c:pt idx="34498">
                  <c:v>-0.211455</c:v>
                </c:pt>
                <c:pt idx="34499">
                  <c:v>-0.210143</c:v>
                </c:pt>
                <c:pt idx="34500">
                  <c:v>-0.20885300000000001</c:v>
                </c:pt>
                <c:pt idx="34501">
                  <c:v>-0.207592</c:v>
                </c:pt>
                <c:pt idx="34502">
                  <c:v>-0.20635899999999999</c:v>
                </c:pt>
                <c:pt idx="34503">
                  <c:v>-0.20515800000000001</c:v>
                </c:pt>
                <c:pt idx="34504">
                  <c:v>-0.20399400000000001</c:v>
                </c:pt>
                <c:pt idx="34505">
                  <c:v>-0.20286999999999999</c:v>
                </c:pt>
                <c:pt idx="34506">
                  <c:v>-0.20178599999999999</c:v>
                </c:pt>
                <c:pt idx="34507">
                  <c:v>-0.200742</c:v>
                </c:pt>
                <c:pt idx="34508">
                  <c:v>-0.19974500000000001</c:v>
                </c:pt>
                <c:pt idx="34509">
                  <c:v>-0.19880100000000001</c:v>
                </c:pt>
                <c:pt idx="34510">
                  <c:v>-0.197911</c:v>
                </c:pt>
                <c:pt idx="34511">
                  <c:v>-0.19707</c:v>
                </c:pt>
                <c:pt idx="34512">
                  <c:v>-0.196274</c:v>
                </c:pt>
                <c:pt idx="34513">
                  <c:v>-0.195523</c:v>
                </c:pt>
                <c:pt idx="34514">
                  <c:v>-0.19481899999999999</c:v>
                </c:pt>
                <c:pt idx="34515">
                  <c:v>-0.19417000000000001</c:v>
                </c:pt>
                <c:pt idx="34516">
                  <c:v>-0.19359000000000001</c:v>
                </c:pt>
                <c:pt idx="34517">
                  <c:v>-0.19308400000000001</c:v>
                </c:pt>
                <c:pt idx="34518">
                  <c:v>-0.19264700000000001</c:v>
                </c:pt>
                <c:pt idx="34519">
                  <c:v>-0.19226799999999999</c:v>
                </c:pt>
                <c:pt idx="34520">
                  <c:v>-0.191941</c:v>
                </c:pt>
                <c:pt idx="34521">
                  <c:v>-0.191665</c:v>
                </c:pt>
                <c:pt idx="34522">
                  <c:v>-0.191439</c:v>
                </c:pt>
                <c:pt idx="34523">
                  <c:v>-0.19126599999999999</c:v>
                </c:pt>
                <c:pt idx="34524">
                  <c:v>-0.19114400000000001</c:v>
                </c:pt>
                <c:pt idx="34525">
                  <c:v>-0.191076</c:v>
                </c:pt>
                <c:pt idx="34526">
                  <c:v>-0.19106400000000001</c:v>
                </c:pt>
                <c:pt idx="34527">
                  <c:v>-0.191109</c:v>
                </c:pt>
                <c:pt idx="34528">
                  <c:v>-0.19120500000000001</c:v>
                </c:pt>
                <c:pt idx="34529">
                  <c:v>-0.19134799999999999</c:v>
                </c:pt>
                <c:pt idx="34530">
                  <c:v>-0.19153200000000001</c:v>
                </c:pt>
                <c:pt idx="34531">
                  <c:v>-0.19176099999999999</c:v>
                </c:pt>
                <c:pt idx="34532">
                  <c:v>-0.19203899999999999</c:v>
                </c:pt>
                <c:pt idx="34533">
                  <c:v>-0.19237099999999999</c:v>
                </c:pt>
                <c:pt idx="34534">
                  <c:v>-0.19275700000000001</c:v>
                </c:pt>
                <c:pt idx="34535">
                  <c:v>-0.193193</c:v>
                </c:pt>
                <c:pt idx="34536">
                  <c:v>-0.19367300000000001</c:v>
                </c:pt>
                <c:pt idx="34537">
                  <c:v>-0.194191</c:v>
                </c:pt>
                <c:pt idx="34538">
                  <c:v>-0.194739</c:v>
                </c:pt>
                <c:pt idx="34539">
                  <c:v>-0.19530900000000001</c:v>
                </c:pt>
                <c:pt idx="34540">
                  <c:v>-0.19589500000000001</c:v>
                </c:pt>
                <c:pt idx="34541">
                  <c:v>-0.196492</c:v>
                </c:pt>
                <c:pt idx="34542">
                  <c:v>-0.1971</c:v>
                </c:pt>
                <c:pt idx="34543">
                  <c:v>-0.19772000000000001</c:v>
                </c:pt>
                <c:pt idx="34544">
                  <c:v>-0.198354</c:v>
                </c:pt>
                <c:pt idx="34545">
                  <c:v>-0.19900899999999999</c:v>
                </c:pt>
                <c:pt idx="34546">
                  <c:v>-0.19968</c:v>
                </c:pt>
                <c:pt idx="34547">
                  <c:v>-0.20035800000000001</c:v>
                </c:pt>
                <c:pt idx="34548">
                  <c:v>-0.20103199999999999</c:v>
                </c:pt>
                <c:pt idx="34549">
                  <c:v>-0.20170399999999999</c:v>
                </c:pt>
                <c:pt idx="34550">
                  <c:v>-0.20238</c:v>
                </c:pt>
                <c:pt idx="34551">
                  <c:v>-0.203065</c:v>
                </c:pt>
                <c:pt idx="34552">
                  <c:v>-0.203759</c:v>
                </c:pt>
                <c:pt idx="34553">
                  <c:v>-0.20446</c:v>
                </c:pt>
                <c:pt idx="34554">
                  <c:v>-0.20516999999999999</c:v>
                </c:pt>
                <c:pt idx="34555">
                  <c:v>-0.20588500000000001</c:v>
                </c:pt>
                <c:pt idx="34556">
                  <c:v>-0.206595</c:v>
                </c:pt>
                <c:pt idx="34557">
                  <c:v>-0.207292</c:v>
                </c:pt>
                <c:pt idx="34558">
                  <c:v>-0.20797299999999999</c:v>
                </c:pt>
                <c:pt idx="34559">
                  <c:v>-0.20863300000000001</c:v>
                </c:pt>
                <c:pt idx="34560">
                  <c:v>-0.20926800000000001</c:v>
                </c:pt>
                <c:pt idx="34561">
                  <c:v>-0.20987500000000001</c:v>
                </c:pt>
                <c:pt idx="34562">
                  <c:v>-0.210453</c:v>
                </c:pt>
                <c:pt idx="34563">
                  <c:v>-0.21099699999999999</c:v>
                </c:pt>
                <c:pt idx="34564">
                  <c:v>-0.211504</c:v>
                </c:pt>
                <c:pt idx="34565">
                  <c:v>-0.211975</c:v>
                </c:pt>
                <c:pt idx="34566">
                  <c:v>-0.21241199999999999</c:v>
                </c:pt>
                <c:pt idx="34567">
                  <c:v>-0.212815</c:v>
                </c:pt>
                <c:pt idx="34568">
                  <c:v>-0.21317900000000001</c:v>
                </c:pt>
                <c:pt idx="34569">
                  <c:v>-0.213503</c:v>
                </c:pt>
                <c:pt idx="34570">
                  <c:v>-0.213786</c:v>
                </c:pt>
                <c:pt idx="34571">
                  <c:v>-0.21401999999999999</c:v>
                </c:pt>
                <c:pt idx="34572">
                  <c:v>-0.214201</c:v>
                </c:pt>
                <c:pt idx="34573">
                  <c:v>-0.21432999999999999</c:v>
                </c:pt>
                <c:pt idx="34574">
                  <c:v>-0.21440699999999999</c:v>
                </c:pt>
                <c:pt idx="34575">
                  <c:v>-0.21442700000000001</c:v>
                </c:pt>
                <c:pt idx="34576">
                  <c:v>-0.21438699999999999</c:v>
                </c:pt>
                <c:pt idx="34577">
                  <c:v>-0.21428900000000001</c:v>
                </c:pt>
                <c:pt idx="34578">
                  <c:v>-0.21413399999999999</c:v>
                </c:pt>
                <c:pt idx="34579">
                  <c:v>-0.213921</c:v>
                </c:pt>
                <c:pt idx="34580">
                  <c:v>-0.213648</c:v>
                </c:pt>
                <c:pt idx="34581">
                  <c:v>-0.21331700000000001</c:v>
                </c:pt>
                <c:pt idx="34582">
                  <c:v>-0.21293000000000001</c:v>
                </c:pt>
                <c:pt idx="34583">
                  <c:v>-0.21248700000000001</c:v>
                </c:pt>
                <c:pt idx="34584">
                  <c:v>-0.21198800000000001</c:v>
                </c:pt>
                <c:pt idx="34585">
                  <c:v>-0.21143300000000001</c:v>
                </c:pt>
                <c:pt idx="34586">
                  <c:v>-0.21082300000000001</c:v>
                </c:pt>
                <c:pt idx="34587">
                  <c:v>-0.21015500000000001</c:v>
                </c:pt>
                <c:pt idx="34588">
                  <c:v>-0.209426</c:v>
                </c:pt>
                <c:pt idx="34589">
                  <c:v>-0.20863599999999999</c:v>
                </c:pt>
                <c:pt idx="34590">
                  <c:v>-0.207787</c:v>
                </c:pt>
                <c:pt idx="34591">
                  <c:v>-0.20687900000000001</c:v>
                </c:pt>
                <c:pt idx="34592">
                  <c:v>-0.20591300000000001</c:v>
                </c:pt>
                <c:pt idx="34593">
                  <c:v>-0.20488899999999999</c:v>
                </c:pt>
                <c:pt idx="34594">
                  <c:v>-0.20380499999999999</c:v>
                </c:pt>
                <c:pt idx="34595">
                  <c:v>-0.202657</c:v>
                </c:pt>
                <c:pt idx="34596">
                  <c:v>-0.20144599999999999</c:v>
                </c:pt>
                <c:pt idx="34597">
                  <c:v>-0.20017299999999999</c:v>
                </c:pt>
                <c:pt idx="34598">
                  <c:v>-0.19884099999999999</c:v>
                </c:pt>
                <c:pt idx="34599">
                  <c:v>-0.19744700000000001</c:v>
                </c:pt>
                <c:pt idx="34600">
                  <c:v>-0.195993</c:v>
                </c:pt>
                <c:pt idx="34601">
                  <c:v>-0.19447700000000001</c:v>
                </c:pt>
                <c:pt idx="34602">
                  <c:v>-0.19289899999999999</c:v>
                </c:pt>
                <c:pt idx="34603">
                  <c:v>-0.19126099999999999</c:v>
                </c:pt>
                <c:pt idx="34604">
                  <c:v>-0.18956300000000001</c:v>
                </c:pt>
                <c:pt idx="34605">
                  <c:v>-0.187807</c:v>
                </c:pt>
                <c:pt idx="34606">
                  <c:v>-0.18599299999999999</c:v>
                </c:pt>
                <c:pt idx="34607">
                  <c:v>-0.184115</c:v>
                </c:pt>
                <c:pt idx="34608">
                  <c:v>-0.182176</c:v>
                </c:pt>
                <c:pt idx="34609">
                  <c:v>-0.18018500000000001</c:v>
                </c:pt>
                <c:pt idx="34610">
                  <c:v>-0.178152</c:v>
                </c:pt>
                <c:pt idx="34611">
                  <c:v>-0.17608399999999999</c:v>
                </c:pt>
                <c:pt idx="34612">
                  <c:v>-0.17398</c:v>
                </c:pt>
                <c:pt idx="34613">
                  <c:v>-0.17183899999999999</c:v>
                </c:pt>
                <c:pt idx="34614">
                  <c:v>-0.16966100000000001</c:v>
                </c:pt>
                <c:pt idx="34615">
                  <c:v>-0.16744700000000001</c:v>
                </c:pt>
                <c:pt idx="34616">
                  <c:v>-0.16519700000000001</c:v>
                </c:pt>
                <c:pt idx="34617">
                  <c:v>-0.16291600000000001</c:v>
                </c:pt>
                <c:pt idx="34618">
                  <c:v>-0.16061</c:v>
                </c:pt>
                <c:pt idx="34619">
                  <c:v>-0.15828400000000001</c:v>
                </c:pt>
                <c:pt idx="34620">
                  <c:v>-0.15593799999999999</c:v>
                </c:pt>
                <c:pt idx="34621">
                  <c:v>-0.15357299999999999</c:v>
                </c:pt>
                <c:pt idx="34622">
                  <c:v>-0.15118999999999999</c:v>
                </c:pt>
                <c:pt idx="34623">
                  <c:v>-0.14879000000000001</c:v>
                </c:pt>
                <c:pt idx="34624">
                  <c:v>-0.146372</c:v>
                </c:pt>
                <c:pt idx="34625">
                  <c:v>-0.14394199999999999</c:v>
                </c:pt>
                <c:pt idx="34626">
                  <c:v>-0.14150299999999999</c:v>
                </c:pt>
                <c:pt idx="34627">
                  <c:v>-0.13905899999999999</c:v>
                </c:pt>
                <c:pt idx="34628">
                  <c:v>-0.13661499999999999</c:v>
                </c:pt>
                <c:pt idx="34629">
                  <c:v>-0.13417499999999999</c:v>
                </c:pt>
                <c:pt idx="34630">
                  <c:v>-0.131742</c:v>
                </c:pt>
                <c:pt idx="34631">
                  <c:v>-0.12931500000000001</c:v>
                </c:pt>
                <c:pt idx="34632">
                  <c:v>-0.12689500000000001</c:v>
                </c:pt>
                <c:pt idx="34633">
                  <c:v>-0.124488</c:v>
                </c:pt>
                <c:pt idx="34634">
                  <c:v>-0.122101</c:v>
                </c:pt>
                <c:pt idx="34635">
                  <c:v>-0.119737</c:v>
                </c:pt>
                <c:pt idx="34636">
                  <c:v>-0.117399</c:v>
                </c:pt>
                <c:pt idx="34637">
                  <c:v>-0.11509</c:v>
                </c:pt>
                <c:pt idx="34638">
                  <c:v>-0.112812</c:v>
                </c:pt>
                <c:pt idx="34639">
                  <c:v>-0.110569</c:v>
                </c:pt>
                <c:pt idx="34640">
                  <c:v>-0.108362</c:v>
                </c:pt>
                <c:pt idx="34641">
                  <c:v>-0.10619199999999999</c:v>
                </c:pt>
                <c:pt idx="34642">
                  <c:v>-0.104063</c:v>
                </c:pt>
                <c:pt idx="34643">
                  <c:v>-0.10198</c:v>
                </c:pt>
                <c:pt idx="34644">
                  <c:v>-9.9942500000000004E-2</c:v>
                </c:pt>
                <c:pt idx="34645">
                  <c:v>-9.7948900000000005E-2</c:v>
                </c:pt>
                <c:pt idx="34646">
                  <c:v>-9.5998100000000003E-2</c:v>
                </c:pt>
                <c:pt idx="34647">
                  <c:v>-9.4093899999999994E-2</c:v>
                </c:pt>
                <c:pt idx="34648">
                  <c:v>-9.2240500000000003E-2</c:v>
                </c:pt>
                <c:pt idx="34649">
                  <c:v>-9.0438900000000003E-2</c:v>
                </c:pt>
                <c:pt idx="34650">
                  <c:v>-8.8689100000000007E-2</c:v>
                </c:pt>
                <c:pt idx="34651">
                  <c:v>-8.6992100000000003E-2</c:v>
                </c:pt>
                <c:pt idx="34652">
                  <c:v>-8.5349599999999998E-2</c:v>
                </c:pt>
                <c:pt idx="34653">
                  <c:v>-8.3763599999999994E-2</c:v>
                </c:pt>
                <c:pt idx="34654">
                  <c:v>-8.2236600000000007E-2</c:v>
                </c:pt>
                <c:pt idx="34655">
                  <c:v>-8.0771899999999994E-2</c:v>
                </c:pt>
                <c:pt idx="34656">
                  <c:v>-7.9372200000000004E-2</c:v>
                </c:pt>
                <c:pt idx="34657">
                  <c:v>-7.8037499999999996E-2</c:v>
                </c:pt>
                <c:pt idx="34658">
                  <c:v>-7.6766699999999993E-2</c:v>
                </c:pt>
                <c:pt idx="34659">
                  <c:v>-7.5561000000000003E-2</c:v>
                </c:pt>
                <c:pt idx="34660">
                  <c:v>-7.4422699999999994E-2</c:v>
                </c:pt>
                <c:pt idx="34661">
                  <c:v>-7.3352399999999998E-2</c:v>
                </c:pt>
                <c:pt idx="34662">
                  <c:v>-7.2350100000000001E-2</c:v>
                </c:pt>
                <c:pt idx="34663">
                  <c:v>-7.1415800000000002E-2</c:v>
                </c:pt>
                <c:pt idx="34664">
                  <c:v>-7.0549600000000004E-2</c:v>
                </c:pt>
                <c:pt idx="34665">
                  <c:v>-6.9751499999999994E-2</c:v>
                </c:pt>
                <c:pt idx="34666">
                  <c:v>-6.9023500000000002E-2</c:v>
                </c:pt>
                <c:pt idx="34667">
                  <c:v>-6.8367700000000003E-2</c:v>
                </c:pt>
                <c:pt idx="34668">
                  <c:v>-6.7785399999999996E-2</c:v>
                </c:pt>
                <c:pt idx="34669">
                  <c:v>-6.7277500000000004E-2</c:v>
                </c:pt>
                <c:pt idx="34670">
                  <c:v>-6.6845299999999996E-2</c:v>
                </c:pt>
                <c:pt idx="34671">
                  <c:v>-6.6487000000000004E-2</c:v>
                </c:pt>
                <c:pt idx="34672">
                  <c:v>-6.6195799999999999E-2</c:v>
                </c:pt>
                <c:pt idx="34673">
                  <c:v>-6.5966700000000003E-2</c:v>
                </c:pt>
                <c:pt idx="34674">
                  <c:v>-6.5801700000000005E-2</c:v>
                </c:pt>
                <c:pt idx="34675">
                  <c:v>-6.5702800000000006E-2</c:v>
                </c:pt>
                <c:pt idx="34676">
                  <c:v>-6.5669900000000003E-2</c:v>
                </c:pt>
                <c:pt idx="34677">
                  <c:v>-6.5703600000000001E-2</c:v>
                </c:pt>
                <c:pt idx="34678">
                  <c:v>-6.58054E-2</c:v>
                </c:pt>
                <c:pt idx="34679">
                  <c:v>-6.5976999999999994E-2</c:v>
                </c:pt>
                <c:pt idx="34680">
                  <c:v>-6.6220200000000007E-2</c:v>
                </c:pt>
                <c:pt idx="34681">
                  <c:v>-6.6534700000000002E-2</c:v>
                </c:pt>
                <c:pt idx="34682">
                  <c:v>-6.6916199999999995E-2</c:v>
                </c:pt>
                <c:pt idx="34683">
                  <c:v>-6.7360000000000003E-2</c:v>
                </c:pt>
                <c:pt idx="34684">
                  <c:v>-6.7866099999999999E-2</c:v>
                </c:pt>
                <c:pt idx="34685">
                  <c:v>-6.8440000000000001E-2</c:v>
                </c:pt>
                <c:pt idx="34686">
                  <c:v>-6.9087599999999999E-2</c:v>
                </c:pt>
                <c:pt idx="34687">
                  <c:v>-6.9810200000000003E-2</c:v>
                </c:pt>
                <c:pt idx="34688">
                  <c:v>-7.0604E-2</c:v>
                </c:pt>
                <c:pt idx="34689">
                  <c:v>-7.1464200000000005E-2</c:v>
                </c:pt>
                <c:pt idx="34690">
                  <c:v>-7.23887E-2</c:v>
                </c:pt>
                <c:pt idx="34691">
                  <c:v>-7.3378399999999996E-2</c:v>
                </c:pt>
                <c:pt idx="34692">
                  <c:v>-7.4432399999999996E-2</c:v>
                </c:pt>
                <c:pt idx="34693">
                  <c:v>-7.5546299999999997E-2</c:v>
                </c:pt>
                <c:pt idx="34694">
                  <c:v>-7.6718400000000006E-2</c:v>
                </c:pt>
                <c:pt idx="34695">
                  <c:v>-7.7950199999999997E-2</c:v>
                </c:pt>
                <c:pt idx="34696">
                  <c:v>-7.9240699999999997E-2</c:v>
                </c:pt>
                <c:pt idx="34697">
                  <c:v>-8.0587699999999998E-2</c:v>
                </c:pt>
                <c:pt idx="34698">
                  <c:v>-8.1989400000000004E-2</c:v>
                </c:pt>
                <c:pt idx="34699">
                  <c:v>-8.3441399999999999E-2</c:v>
                </c:pt>
                <c:pt idx="34700">
                  <c:v>-8.4937600000000002E-2</c:v>
                </c:pt>
                <c:pt idx="34701">
                  <c:v>-8.64785E-2</c:v>
                </c:pt>
                <c:pt idx="34702">
                  <c:v>-8.8057300000000005E-2</c:v>
                </c:pt>
                <c:pt idx="34703">
                  <c:v>-8.96372E-2</c:v>
                </c:pt>
                <c:pt idx="34704">
                  <c:v>-9.1205300000000003E-2</c:v>
                </c:pt>
                <c:pt idx="34705">
                  <c:v>-9.2803399999999994E-2</c:v>
                </c:pt>
                <c:pt idx="34706">
                  <c:v>-9.4444E-2</c:v>
                </c:pt>
                <c:pt idx="34707">
                  <c:v>-9.6102099999999996E-2</c:v>
                </c:pt>
                <c:pt idx="34708">
                  <c:v>-9.7777199999999995E-2</c:v>
                </c:pt>
                <c:pt idx="34709">
                  <c:v>-9.9482399999999999E-2</c:v>
                </c:pt>
                <c:pt idx="34710">
                  <c:v>-0.10122100000000001</c:v>
                </c:pt>
                <c:pt idx="34711">
                  <c:v>-0.102992</c:v>
                </c:pt>
                <c:pt idx="34712">
                  <c:v>-0.104792</c:v>
                </c:pt>
                <c:pt idx="34713">
                  <c:v>-0.106618</c:v>
                </c:pt>
                <c:pt idx="34714">
                  <c:v>-0.10846799999999999</c:v>
                </c:pt>
                <c:pt idx="34715">
                  <c:v>-0.110342</c:v>
                </c:pt>
                <c:pt idx="34716">
                  <c:v>-0.11224199999999999</c:v>
                </c:pt>
                <c:pt idx="34717">
                  <c:v>-0.114167</c:v>
                </c:pt>
                <c:pt idx="34718">
                  <c:v>-0.11611399999999999</c:v>
                </c:pt>
                <c:pt idx="34719">
                  <c:v>-0.11808100000000001</c:v>
                </c:pt>
                <c:pt idx="34720">
                  <c:v>-0.12007</c:v>
                </c:pt>
                <c:pt idx="34721">
                  <c:v>-0.122081</c:v>
                </c:pt>
                <c:pt idx="34722">
                  <c:v>-0.124113</c:v>
                </c:pt>
                <c:pt idx="34723">
                  <c:v>-0.126163</c:v>
                </c:pt>
                <c:pt idx="34724">
                  <c:v>-0.128222</c:v>
                </c:pt>
                <c:pt idx="34725">
                  <c:v>-0.13028500000000001</c:v>
                </c:pt>
                <c:pt idx="34726">
                  <c:v>-0.13234699999999999</c:v>
                </c:pt>
                <c:pt idx="34727">
                  <c:v>-0.134407</c:v>
                </c:pt>
                <c:pt idx="34728">
                  <c:v>-0.136463</c:v>
                </c:pt>
                <c:pt idx="34729">
                  <c:v>-0.138511</c:v>
                </c:pt>
                <c:pt idx="34730">
                  <c:v>-0.14054800000000001</c:v>
                </c:pt>
                <c:pt idx="34731">
                  <c:v>-0.14257400000000001</c:v>
                </c:pt>
                <c:pt idx="34732">
                  <c:v>-0.14458399999999999</c:v>
                </c:pt>
                <c:pt idx="34733">
                  <c:v>-0.14657500000000001</c:v>
                </c:pt>
                <c:pt idx="34734">
                  <c:v>-0.14854300000000001</c:v>
                </c:pt>
                <c:pt idx="34735">
                  <c:v>-0.15048500000000001</c:v>
                </c:pt>
                <c:pt idx="34736">
                  <c:v>-0.15239900000000001</c:v>
                </c:pt>
                <c:pt idx="34737">
                  <c:v>-0.154284</c:v>
                </c:pt>
                <c:pt idx="34738">
                  <c:v>-0.15614</c:v>
                </c:pt>
                <c:pt idx="34739">
                  <c:v>-0.157966</c:v>
                </c:pt>
                <c:pt idx="34740">
                  <c:v>-0.15976299999999999</c:v>
                </c:pt>
                <c:pt idx="34741">
                  <c:v>-0.16153100000000001</c:v>
                </c:pt>
                <c:pt idx="34742">
                  <c:v>-0.163267</c:v>
                </c:pt>
                <c:pt idx="34743">
                  <c:v>-0.164968</c:v>
                </c:pt>
                <c:pt idx="34744">
                  <c:v>-0.166633</c:v>
                </c:pt>
                <c:pt idx="34745">
                  <c:v>-0.16825899999999999</c:v>
                </c:pt>
                <c:pt idx="34746">
                  <c:v>-0.16984299999999999</c:v>
                </c:pt>
                <c:pt idx="34747">
                  <c:v>-0.17138300000000001</c:v>
                </c:pt>
                <c:pt idx="34748">
                  <c:v>-0.172873</c:v>
                </c:pt>
                <c:pt idx="34749">
                  <c:v>-0.17431099999999999</c:v>
                </c:pt>
                <c:pt idx="34750">
                  <c:v>-0.17569299999999999</c:v>
                </c:pt>
                <c:pt idx="34751">
                  <c:v>-0.17701800000000001</c:v>
                </c:pt>
                <c:pt idx="34752">
                  <c:v>-0.17827899999999999</c:v>
                </c:pt>
                <c:pt idx="34753">
                  <c:v>-0.17947299999999999</c:v>
                </c:pt>
                <c:pt idx="34754">
                  <c:v>-0.18059700000000001</c:v>
                </c:pt>
                <c:pt idx="34755">
                  <c:v>-0.181647</c:v>
                </c:pt>
                <c:pt idx="34756">
                  <c:v>-0.18262400000000001</c:v>
                </c:pt>
                <c:pt idx="34757">
                  <c:v>-0.183528</c:v>
                </c:pt>
                <c:pt idx="34758">
                  <c:v>-0.184359</c:v>
                </c:pt>
                <c:pt idx="34759">
                  <c:v>-0.18511900000000001</c:v>
                </c:pt>
                <c:pt idx="34760">
                  <c:v>-0.185807</c:v>
                </c:pt>
                <c:pt idx="34761">
                  <c:v>-0.18642400000000001</c:v>
                </c:pt>
                <c:pt idx="34762">
                  <c:v>-0.186969</c:v>
                </c:pt>
                <c:pt idx="34763">
                  <c:v>-0.187442</c:v>
                </c:pt>
                <c:pt idx="34764">
                  <c:v>-0.18784200000000001</c:v>
                </c:pt>
                <c:pt idx="34765">
                  <c:v>-0.188165</c:v>
                </c:pt>
                <c:pt idx="34766">
                  <c:v>-0.18840999999999999</c:v>
                </c:pt>
                <c:pt idx="34767">
                  <c:v>-0.18857599999999999</c:v>
                </c:pt>
                <c:pt idx="34768">
                  <c:v>-0.188665</c:v>
                </c:pt>
                <c:pt idx="34769">
                  <c:v>-0.18867300000000001</c:v>
                </c:pt>
                <c:pt idx="34770">
                  <c:v>-0.18859100000000001</c:v>
                </c:pt>
                <c:pt idx="34771">
                  <c:v>-0.188414</c:v>
                </c:pt>
                <c:pt idx="34772">
                  <c:v>-0.188142</c:v>
                </c:pt>
                <c:pt idx="34773">
                  <c:v>-0.187775</c:v>
                </c:pt>
                <c:pt idx="34774">
                  <c:v>-0.18731400000000001</c:v>
                </c:pt>
                <c:pt idx="34775">
                  <c:v>-0.18675700000000001</c:v>
                </c:pt>
                <c:pt idx="34776">
                  <c:v>-0.18610499999999999</c:v>
                </c:pt>
                <c:pt idx="34777">
                  <c:v>-0.18535199999999999</c:v>
                </c:pt>
                <c:pt idx="34778">
                  <c:v>-0.18449099999999999</c:v>
                </c:pt>
                <c:pt idx="34779">
                  <c:v>-0.18352399999999999</c:v>
                </c:pt>
                <c:pt idx="34780">
                  <c:v>-0.18246000000000001</c:v>
                </c:pt>
                <c:pt idx="34781">
                  <c:v>-0.18130599999999999</c:v>
                </c:pt>
                <c:pt idx="34782">
                  <c:v>-0.180064</c:v>
                </c:pt>
                <c:pt idx="34783">
                  <c:v>-0.178733</c:v>
                </c:pt>
                <c:pt idx="34784">
                  <c:v>-0.17731</c:v>
                </c:pt>
                <c:pt idx="34785">
                  <c:v>-0.17579400000000001</c:v>
                </c:pt>
                <c:pt idx="34786">
                  <c:v>-0.17418600000000001</c:v>
                </c:pt>
                <c:pt idx="34787">
                  <c:v>-0.172481</c:v>
                </c:pt>
                <c:pt idx="34788">
                  <c:v>-0.17068</c:v>
                </c:pt>
                <c:pt idx="34789">
                  <c:v>-0.16878599999999999</c:v>
                </c:pt>
                <c:pt idx="34790">
                  <c:v>-0.16680600000000001</c:v>
                </c:pt>
                <c:pt idx="34791">
                  <c:v>-0.164742</c:v>
                </c:pt>
                <c:pt idx="34792">
                  <c:v>-0.16259899999999999</c:v>
                </c:pt>
                <c:pt idx="34793">
                  <c:v>-0.16037499999999999</c:v>
                </c:pt>
                <c:pt idx="34794">
                  <c:v>-0.15807199999999999</c:v>
                </c:pt>
                <c:pt idx="34795">
                  <c:v>-0.155698</c:v>
                </c:pt>
                <c:pt idx="34796">
                  <c:v>-0.15324699999999999</c:v>
                </c:pt>
                <c:pt idx="34797">
                  <c:v>-0.15068999999999999</c:v>
                </c:pt>
                <c:pt idx="34798">
                  <c:v>-0.14802299999999999</c:v>
                </c:pt>
                <c:pt idx="34799">
                  <c:v>-0.14527899999999999</c:v>
                </c:pt>
                <c:pt idx="34800">
                  <c:v>-0.14246600000000001</c:v>
                </c:pt>
                <c:pt idx="34801">
                  <c:v>-0.139568</c:v>
                </c:pt>
                <c:pt idx="34802">
                  <c:v>-0.13658899999999999</c:v>
                </c:pt>
                <c:pt idx="34803">
                  <c:v>-0.13353599999999999</c:v>
                </c:pt>
                <c:pt idx="34804">
                  <c:v>-0.130409</c:v>
                </c:pt>
                <c:pt idx="34805">
                  <c:v>-0.12720899999999999</c:v>
                </c:pt>
                <c:pt idx="34806">
                  <c:v>-0.12393999999999999</c:v>
                </c:pt>
                <c:pt idx="34807">
                  <c:v>-0.120601</c:v>
                </c:pt>
                <c:pt idx="34808">
                  <c:v>-0.11719400000000001</c:v>
                </c:pt>
                <c:pt idx="34809">
                  <c:v>-0.113721</c:v>
                </c:pt>
                <c:pt idx="34810">
                  <c:v>-0.11019</c:v>
                </c:pt>
                <c:pt idx="34811">
                  <c:v>-0.10660699999999999</c:v>
                </c:pt>
                <c:pt idx="34812">
                  <c:v>-0.102977</c:v>
                </c:pt>
                <c:pt idx="34813">
                  <c:v>-9.9304400000000001E-2</c:v>
                </c:pt>
                <c:pt idx="34814">
                  <c:v>-9.5594100000000001E-2</c:v>
                </c:pt>
                <c:pt idx="34815">
                  <c:v>-9.1850100000000004E-2</c:v>
                </c:pt>
                <c:pt idx="34816">
                  <c:v>-8.8078600000000007E-2</c:v>
                </c:pt>
                <c:pt idx="34817">
                  <c:v>-8.4283399999999994E-2</c:v>
                </c:pt>
                <c:pt idx="34818">
                  <c:v>-8.0464900000000006E-2</c:v>
                </c:pt>
                <c:pt idx="34819">
                  <c:v>-7.6624700000000004E-2</c:v>
                </c:pt>
                <c:pt idx="34820">
                  <c:v>-7.2767700000000005E-2</c:v>
                </c:pt>
                <c:pt idx="34821">
                  <c:v>-6.8899299999999997E-2</c:v>
                </c:pt>
                <c:pt idx="34822">
                  <c:v>-6.5022399999999994E-2</c:v>
                </c:pt>
                <c:pt idx="34823">
                  <c:v>-6.1138199999999997E-2</c:v>
                </c:pt>
                <c:pt idx="34824">
                  <c:v>-5.72487E-2</c:v>
                </c:pt>
                <c:pt idx="34825">
                  <c:v>-5.3356399999999998E-2</c:v>
                </c:pt>
                <c:pt idx="34826">
                  <c:v>-4.9466400000000001E-2</c:v>
                </c:pt>
                <c:pt idx="34827">
                  <c:v>-4.5578899999999999E-2</c:v>
                </c:pt>
                <c:pt idx="34828">
                  <c:v>-4.1675799999999999E-2</c:v>
                </c:pt>
                <c:pt idx="34829">
                  <c:v>-3.7750899999999997E-2</c:v>
                </c:pt>
                <c:pt idx="34830">
                  <c:v>-3.3832000000000001E-2</c:v>
                </c:pt>
                <c:pt idx="34831">
                  <c:v>-2.9933100000000001E-2</c:v>
                </c:pt>
                <c:pt idx="34832">
                  <c:v>-2.6045100000000002E-2</c:v>
                </c:pt>
                <c:pt idx="34833">
                  <c:v>-2.21716E-2</c:v>
                </c:pt>
                <c:pt idx="34834">
                  <c:v>-1.8324E-2</c:v>
                </c:pt>
                <c:pt idx="34835">
                  <c:v>-1.4508800000000001E-2</c:v>
                </c:pt>
                <c:pt idx="34836">
                  <c:v>-1.07292E-2</c:v>
                </c:pt>
                <c:pt idx="34837" formatCode="0.00E+00">
                  <c:v>-6.9864599999999999E-3</c:v>
                </c:pt>
                <c:pt idx="34838" formatCode="0.00E+00">
                  <c:v>-3.2825200000000001E-3</c:v>
                </c:pt>
                <c:pt idx="34839" formatCode="0.00E+00">
                  <c:v>3.7943599999999998E-4</c:v>
                </c:pt>
                <c:pt idx="34840" formatCode="0.00E+00">
                  <c:v>3.9948600000000003E-3</c:v>
                </c:pt>
                <c:pt idx="34841" formatCode="0.00E+00">
                  <c:v>7.55954E-3</c:v>
                </c:pt>
                <c:pt idx="34842">
                  <c:v>1.10705E-2</c:v>
                </c:pt>
                <c:pt idx="34843">
                  <c:v>1.4524199999999999E-2</c:v>
                </c:pt>
                <c:pt idx="34844">
                  <c:v>1.7915799999999999E-2</c:v>
                </c:pt>
                <c:pt idx="34845">
                  <c:v>2.1240100000000001E-2</c:v>
                </c:pt>
                <c:pt idx="34846">
                  <c:v>2.44931E-2</c:v>
                </c:pt>
                <c:pt idx="34847">
                  <c:v>2.76718E-2</c:v>
                </c:pt>
                <c:pt idx="34848">
                  <c:v>3.0773999999999999E-2</c:v>
                </c:pt>
                <c:pt idx="34849">
                  <c:v>3.3797899999999999E-2</c:v>
                </c:pt>
                <c:pt idx="34850">
                  <c:v>3.6741700000000002E-2</c:v>
                </c:pt>
                <c:pt idx="34851">
                  <c:v>3.9602999999999999E-2</c:v>
                </c:pt>
                <c:pt idx="34852">
                  <c:v>4.2379399999999998E-2</c:v>
                </c:pt>
                <c:pt idx="34853">
                  <c:v>4.50681E-2</c:v>
                </c:pt>
                <c:pt idx="34854">
                  <c:v>4.7666699999999999E-2</c:v>
                </c:pt>
                <c:pt idx="34855">
                  <c:v>5.0172500000000002E-2</c:v>
                </c:pt>
                <c:pt idx="34856">
                  <c:v>5.2584400000000003E-2</c:v>
                </c:pt>
                <c:pt idx="34857">
                  <c:v>5.49025E-2</c:v>
                </c:pt>
                <c:pt idx="34858">
                  <c:v>5.71266E-2</c:v>
                </c:pt>
                <c:pt idx="34859">
                  <c:v>5.92547E-2</c:v>
                </c:pt>
                <c:pt idx="34860">
                  <c:v>6.1284900000000003E-2</c:v>
                </c:pt>
                <c:pt idx="34861">
                  <c:v>6.3214900000000004E-2</c:v>
                </c:pt>
                <c:pt idx="34862">
                  <c:v>6.5042000000000003E-2</c:v>
                </c:pt>
                <c:pt idx="34863">
                  <c:v>6.6766000000000006E-2</c:v>
                </c:pt>
                <c:pt idx="34864">
                  <c:v>6.8387400000000001E-2</c:v>
                </c:pt>
                <c:pt idx="34865">
                  <c:v>6.9906200000000002E-2</c:v>
                </c:pt>
                <c:pt idx="34866">
                  <c:v>7.1321499999999996E-2</c:v>
                </c:pt>
                <c:pt idx="34867">
                  <c:v>7.2632699999999994E-2</c:v>
                </c:pt>
                <c:pt idx="34868">
                  <c:v>7.3839000000000002E-2</c:v>
                </c:pt>
                <c:pt idx="34869">
                  <c:v>7.4939599999999995E-2</c:v>
                </c:pt>
                <c:pt idx="34870">
                  <c:v>7.5935299999999997E-2</c:v>
                </c:pt>
                <c:pt idx="34871">
                  <c:v>7.6829499999999995E-2</c:v>
                </c:pt>
                <c:pt idx="34872">
                  <c:v>7.7624299999999993E-2</c:v>
                </c:pt>
                <c:pt idx="34873">
                  <c:v>7.8318899999999997E-2</c:v>
                </c:pt>
                <c:pt idx="34874">
                  <c:v>7.8911499999999996E-2</c:v>
                </c:pt>
                <c:pt idx="34875">
                  <c:v>7.94015E-2</c:v>
                </c:pt>
                <c:pt idx="34876">
                  <c:v>7.9789700000000005E-2</c:v>
                </c:pt>
                <c:pt idx="34877">
                  <c:v>8.0078999999999997E-2</c:v>
                </c:pt>
                <c:pt idx="34878">
                  <c:v>8.0273700000000003E-2</c:v>
                </c:pt>
                <c:pt idx="34879">
                  <c:v>8.0377100000000007E-2</c:v>
                </c:pt>
                <c:pt idx="34880">
                  <c:v>8.0390299999999998E-2</c:v>
                </c:pt>
                <c:pt idx="34881">
                  <c:v>8.0313300000000004E-2</c:v>
                </c:pt>
                <c:pt idx="34882">
                  <c:v>8.01457E-2</c:v>
                </c:pt>
                <c:pt idx="34883">
                  <c:v>7.9887899999999998E-2</c:v>
                </c:pt>
                <c:pt idx="34884">
                  <c:v>7.95405E-2</c:v>
                </c:pt>
                <c:pt idx="34885">
                  <c:v>7.9103900000000005E-2</c:v>
                </c:pt>
                <c:pt idx="34886">
                  <c:v>7.8580200000000003E-2</c:v>
                </c:pt>
                <c:pt idx="34887">
                  <c:v>7.7973700000000007E-2</c:v>
                </c:pt>
                <c:pt idx="34888">
                  <c:v>7.7289200000000002E-2</c:v>
                </c:pt>
                <c:pt idx="34889">
                  <c:v>7.6529299999999995E-2</c:v>
                </c:pt>
                <c:pt idx="34890">
                  <c:v>7.5697E-2</c:v>
                </c:pt>
                <c:pt idx="34891">
                  <c:v>7.4796199999999993E-2</c:v>
                </c:pt>
                <c:pt idx="34892">
                  <c:v>7.3829500000000006E-2</c:v>
                </c:pt>
                <c:pt idx="34893">
                  <c:v>7.2798199999999993E-2</c:v>
                </c:pt>
                <c:pt idx="34894">
                  <c:v>7.1705400000000002E-2</c:v>
                </c:pt>
                <c:pt idx="34895">
                  <c:v>7.0555499999999993E-2</c:v>
                </c:pt>
                <c:pt idx="34896">
                  <c:v>6.93526E-2</c:v>
                </c:pt>
                <c:pt idx="34897">
                  <c:v>6.8099999999999994E-2</c:v>
                </c:pt>
                <c:pt idx="34898">
                  <c:v>6.6800200000000004E-2</c:v>
                </c:pt>
                <c:pt idx="34899">
                  <c:v>6.5455899999999997E-2</c:v>
                </c:pt>
                <c:pt idx="34900">
                  <c:v>6.4069100000000004E-2</c:v>
                </c:pt>
                <c:pt idx="34901">
                  <c:v>6.2642500000000004E-2</c:v>
                </c:pt>
                <c:pt idx="34902">
                  <c:v>6.1181399999999997E-2</c:v>
                </c:pt>
                <c:pt idx="34903">
                  <c:v>5.9692099999999998E-2</c:v>
                </c:pt>
                <c:pt idx="34904">
                  <c:v>5.8177800000000002E-2</c:v>
                </c:pt>
                <c:pt idx="34905">
                  <c:v>5.6639099999999998E-2</c:v>
                </c:pt>
                <c:pt idx="34906">
                  <c:v>5.5076899999999998E-2</c:v>
                </c:pt>
                <c:pt idx="34907">
                  <c:v>5.34928E-2</c:v>
                </c:pt>
                <c:pt idx="34908">
                  <c:v>5.1891100000000003E-2</c:v>
                </c:pt>
                <c:pt idx="34909">
                  <c:v>5.0277700000000002E-2</c:v>
                </c:pt>
                <c:pt idx="34910">
                  <c:v>4.8657499999999999E-2</c:v>
                </c:pt>
                <c:pt idx="34911">
                  <c:v>4.7033800000000001E-2</c:v>
                </c:pt>
                <c:pt idx="34912">
                  <c:v>4.5409999999999999E-2</c:v>
                </c:pt>
                <c:pt idx="34913">
                  <c:v>4.3788899999999999E-2</c:v>
                </c:pt>
                <c:pt idx="34914">
                  <c:v>4.2172899999999999E-2</c:v>
                </c:pt>
                <c:pt idx="34915">
                  <c:v>4.0563799999999997E-2</c:v>
                </c:pt>
                <c:pt idx="34916">
                  <c:v>3.8962999999999998E-2</c:v>
                </c:pt>
                <c:pt idx="34917">
                  <c:v>3.7372700000000002E-2</c:v>
                </c:pt>
                <c:pt idx="34918">
                  <c:v>3.5796500000000002E-2</c:v>
                </c:pt>
                <c:pt idx="34919">
                  <c:v>3.4237999999999998E-2</c:v>
                </c:pt>
                <c:pt idx="34920">
                  <c:v>3.2699899999999997E-2</c:v>
                </c:pt>
                <c:pt idx="34921">
                  <c:v>3.1185500000000001E-2</c:v>
                </c:pt>
                <c:pt idx="34922">
                  <c:v>2.9699699999999999E-2</c:v>
                </c:pt>
                <c:pt idx="34923">
                  <c:v>2.82455E-2</c:v>
                </c:pt>
                <c:pt idx="34924">
                  <c:v>2.68241E-2</c:v>
                </c:pt>
                <c:pt idx="34925">
                  <c:v>2.54367E-2</c:v>
                </c:pt>
                <c:pt idx="34926">
                  <c:v>2.40842E-2</c:v>
                </c:pt>
                <c:pt idx="34927">
                  <c:v>2.2768400000000001E-2</c:v>
                </c:pt>
                <c:pt idx="34928">
                  <c:v>2.14909E-2</c:v>
                </c:pt>
                <c:pt idx="34929">
                  <c:v>2.0253199999999999E-2</c:v>
                </c:pt>
                <c:pt idx="34930">
                  <c:v>1.9056E-2</c:v>
                </c:pt>
                <c:pt idx="34931">
                  <c:v>1.7900800000000001E-2</c:v>
                </c:pt>
                <c:pt idx="34932">
                  <c:v>1.6789700000000001E-2</c:v>
                </c:pt>
                <c:pt idx="34933">
                  <c:v>1.5724700000000001E-2</c:v>
                </c:pt>
                <c:pt idx="34934">
                  <c:v>1.47069E-2</c:v>
                </c:pt>
                <c:pt idx="34935">
                  <c:v>1.37369E-2</c:v>
                </c:pt>
                <c:pt idx="34936">
                  <c:v>1.2815500000000001E-2</c:v>
                </c:pt>
                <c:pt idx="34937">
                  <c:v>1.1944099999999999E-2</c:v>
                </c:pt>
                <c:pt idx="34938">
                  <c:v>1.1124E-2</c:v>
                </c:pt>
                <c:pt idx="34939">
                  <c:v>1.0356499999999999E-2</c:v>
                </c:pt>
                <c:pt idx="34940" formatCode="0.00E+00">
                  <c:v>9.6431499999999996E-3</c:v>
                </c:pt>
                <c:pt idx="34941" formatCode="0.00E+00">
                  <c:v>8.9845199999999993E-3</c:v>
                </c:pt>
                <c:pt idx="34942" formatCode="0.00E+00">
                  <c:v>8.38121E-3</c:v>
                </c:pt>
                <c:pt idx="34943" formatCode="0.00E+00">
                  <c:v>7.8345299999999993E-3</c:v>
                </c:pt>
                <c:pt idx="34944" formatCode="0.00E+00">
                  <c:v>7.34558E-3</c:v>
                </c:pt>
                <c:pt idx="34945" formatCode="0.00E+00">
                  <c:v>6.9150599999999998E-3</c:v>
                </c:pt>
                <c:pt idx="34946" formatCode="0.00E+00">
                  <c:v>6.5437400000000001E-3</c:v>
                </c:pt>
                <c:pt idx="34947" formatCode="0.00E+00">
                  <c:v>6.2319300000000001E-3</c:v>
                </c:pt>
                <c:pt idx="34948" formatCode="0.00E+00">
                  <c:v>5.9794499999999999E-3</c:v>
                </c:pt>
                <c:pt idx="34949" formatCode="0.00E+00">
                  <c:v>5.7865199999999999E-3</c:v>
                </c:pt>
                <c:pt idx="34950" formatCode="0.00E+00">
                  <c:v>5.6540799999999997E-3</c:v>
                </c:pt>
                <c:pt idx="34951" formatCode="0.00E+00">
                  <c:v>5.5833999999999996E-3</c:v>
                </c:pt>
                <c:pt idx="34952" formatCode="0.00E+00">
                  <c:v>5.57531E-3</c:v>
                </c:pt>
                <c:pt idx="34953" formatCode="0.00E+00">
                  <c:v>5.6293999999999997E-3</c:v>
                </c:pt>
                <c:pt idx="34954" formatCode="0.00E+00">
                  <c:v>5.7440800000000004E-3</c:v>
                </c:pt>
                <c:pt idx="34955" formatCode="0.00E+00">
                  <c:v>5.9176799999999998E-3</c:v>
                </c:pt>
                <c:pt idx="34956" formatCode="0.00E+00">
                  <c:v>6.1490599999999996E-3</c:v>
                </c:pt>
                <c:pt idx="34957" formatCode="0.00E+00">
                  <c:v>6.4372300000000004E-3</c:v>
                </c:pt>
                <c:pt idx="34958" formatCode="0.00E+00">
                  <c:v>6.78153E-3</c:v>
                </c:pt>
                <c:pt idx="34959" formatCode="0.00E+00">
                  <c:v>7.1816500000000004E-3</c:v>
                </c:pt>
                <c:pt idx="34960" formatCode="0.00E+00">
                  <c:v>7.6367800000000001E-3</c:v>
                </c:pt>
                <c:pt idx="34961" formatCode="0.00E+00">
                  <c:v>8.1455899999999994E-3</c:v>
                </c:pt>
                <c:pt idx="34962" formatCode="0.00E+00">
                  <c:v>8.7066499999999998E-3</c:v>
                </c:pt>
                <c:pt idx="34963" formatCode="0.00E+00">
                  <c:v>9.3192899999999992E-3</c:v>
                </c:pt>
                <c:pt idx="34964" formatCode="0.00E+00">
                  <c:v>9.9834699999999995E-3</c:v>
                </c:pt>
                <c:pt idx="34965">
                  <c:v>1.06984E-2</c:v>
                </c:pt>
                <c:pt idx="34966">
                  <c:v>1.14625E-2</c:v>
                </c:pt>
                <c:pt idx="34967">
                  <c:v>1.22744E-2</c:v>
                </c:pt>
                <c:pt idx="34968">
                  <c:v>1.31337E-2</c:v>
                </c:pt>
                <c:pt idx="34969">
                  <c:v>1.4039899999999999E-2</c:v>
                </c:pt>
                <c:pt idx="34970">
                  <c:v>1.4992200000000001E-2</c:v>
                </c:pt>
                <c:pt idx="34971">
                  <c:v>1.5989199999999999E-2</c:v>
                </c:pt>
                <c:pt idx="34972">
                  <c:v>1.7029599999999999E-2</c:v>
                </c:pt>
                <c:pt idx="34973">
                  <c:v>1.81126E-2</c:v>
                </c:pt>
                <c:pt idx="34974">
                  <c:v>1.9238100000000001E-2</c:v>
                </c:pt>
                <c:pt idx="34975">
                  <c:v>2.0405599999999999E-2</c:v>
                </c:pt>
                <c:pt idx="34976">
                  <c:v>2.1614899999999999E-2</c:v>
                </c:pt>
                <c:pt idx="34977">
                  <c:v>2.28656E-2</c:v>
                </c:pt>
                <c:pt idx="34978">
                  <c:v>2.4156400000000001E-2</c:v>
                </c:pt>
                <c:pt idx="34979">
                  <c:v>2.54851E-2</c:v>
                </c:pt>
                <c:pt idx="34980">
                  <c:v>2.6849999999999999E-2</c:v>
                </c:pt>
                <c:pt idx="34981">
                  <c:v>2.8250399999999998E-2</c:v>
                </c:pt>
                <c:pt idx="34982">
                  <c:v>2.9685400000000001E-2</c:v>
                </c:pt>
                <c:pt idx="34983">
                  <c:v>3.1153799999999999E-2</c:v>
                </c:pt>
                <c:pt idx="34984">
                  <c:v>3.2653799999999997E-2</c:v>
                </c:pt>
                <c:pt idx="34985">
                  <c:v>3.4182999999999998E-2</c:v>
                </c:pt>
                <c:pt idx="34986">
                  <c:v>3.5739300000000002E-2</c:v>
                </c:pt>
                <c:pt idx="34987">
                  <c:v>3.7320399999999997E-2</c:v>
                </c:pt>
                <c:pt idx="34988">
                  <c:v>3.8924300000000002E-2</c:v>
                </c:pt>
                <c:pt idx="34989">
                  <c:v>4.05487E-2</c:v>
                </c:pt>
                <c:pt idx="34990">
                  <c:v>4.2191399999999997E-2</c:v>
                </c:pt>
                <c:pt idx="34991">
                  <c:v>4.3850399999999998E-2</c:v>
                </c:pt>
                <c:pt idx="34992">
                  <c:v>4.5523599999999997E-2</c:v>
                </c:pt>
                <c:pt idx="34993">
                  <c:v>4.7208899999999998E-2</c:v>
                </c:pt>
                <c:pt idx="34994">
                  <c:v>4.8905200000000003E-2</c:v>
                </c:pt>
                <c:pt idx="34995">
                  <c:v>5.0611499999999997E-2</c:v>
                </c:pt>
                <c:pt idx="34996">
                  <c:v>5.2326400000000002E-2</c:v>
                </c:pt>
                <c:pt idx="34997">
                  <c:v>5.40478E-2</c:v>
                </c:pt>
                <c:pt idx="34998">
                  <c:v>5.5773999999999997E-2</c:v>
                </c:pt>
                <c:pt idx="34999">
                  <c:v>5.7503600000000002E-2</c:v>
                </c:pt>
                <c:pt idx="35000">
                  <c:v>5.9234700000000001E-2</c:v>
                </c:pt>
                <c:pt idx="35001">
                  <c:v>6.0964999999999998E-2</c:v>
                </c:pt>
                <c:pt idx="35002">
                  <c:v>6.2692499999999998E-2</c:v>
                </c:pt>
                <c:pt idx="35003">
                  <c:v>6.4415399999999998E-2</c:v>
                </c:pt>
                <c:pt idx="35004">
                  <c:v>6.6131899999999993E-2</c:v>
                </c:pt>
                <c:pt idx="35005">
                  <c:v>6.7839899999999995E-2</c:v>
                </c:pt>
                <c:pt idx="35006">
                  <c:v>6.9537100000000004E-2</c:v>
                </c:pt>
                <c:pt idx="35007">
                  <c:v>7.1220699999999998E-2</c:v>
                </c:pt>
                <c:pt idx="35008">
                  <c:v>7.2888400000000006E-2</c:v>
                </c:pt>
                <c:pt idx="35009">
                  <c:v>7.4538400000000005E-2</c:v>
                </c:pt>
                <c:pt idx="35010">
                  <c:v>7.6169000000000001E-2</c:v>
                </c:pt>
                <c:pt idx="35011">
                  <c:v>7.7778399999999998E-2</c:v>
                </c:pt>
                <c:pt idx="35012">
                  <c:v>7.9365000000000005E-2</c:v>
                </c:pt>
                <c:pt idx="35013">
                  <c:v>8.0927600000000002E-2</c:v>
                </c:pt>
                <c:pt idx="35014">
                  <c:v>8.2464499999999996E-2</c:v>
                </c:pt>
                <c:pt idx="35015">
                  <c:v>8.3973800000000001E-2</c:v>
                </c:pt>
                <c:pt idx="35016">
                  <c:v>8.5453200000000007E-2</c:v>
                </c:pt>
                <c:pt idx="35017">
                  <c:v>8.6900500000000006E-2</c:v>
                </c:pt>
                <c:pt idx="35018">
                  <c:v>8.8313600000000006E-2</c:v>
                </c:pt>
                <c:pt idx="35019">
                  <c:v>8.9690900000000004E-2</c:v>
                </c:pt>
                <c:pt idx="35020">
                  <c:v>9.1030399999999997E-2</c:v>
                </c:pt>
                <c:pt idx="35021">
                  <c:v>9.2329999999999995E-2</c:v>
                </c:pt>
                <c:pt idx="35022">
                  <c:v>9.3587699999999996E-2</c:v>
                </c:pt>
                <c:pt idx="35023">
                  <c:v>9.4802200000000003E-2</c:v>
                </c:pt>
                <c:pt idx="35024">
                  <c:v>9.59729E-2</c:v>
                </c:pt>
                <c:pt idx="35025">
                  <c:v>9.7098900000000002E-2</c:v>
                </c:pt>
                <c:pt idx="35026">
                  <c:v>9.8179000000000002E-2</c:v>
                </c:pt>
                <c:pt idx="35027">
                  <c:v>9.9211599999999997E-2</c:v>
                </c:pt>
                <c:pt idx="35028">
                  <c:v>0.10019500000000001</c:v>
                </c:pt>
                <c:pt idx="35029">
                  <c:v>0.10113</c:v>
                </c:pt>
                <c:pt idx="35030">
                  <c:v>0.10201300000000001</c:v>
                </c:pt>
                <c:pt idx="35031">
                  <c:v>0.10284500000000001</c:v>
                </c:pt>
                <c:pt idx="35032">
                  <c:v>0.10362399999999999</c:v>
                </c:pt>
                <c:pt idx="35033">
                  <c:v>0.10435</c:v>
                </c:pt>
                <c:pt idx="35034">
                  <c:v>0.10502400000000001</c:v>
                </c:pt>
                <c:pt idx="35035">
                  <c:v>0.105643</c:v>
                </c:pt>
                <c:pt idx="35036">
                  <c:v>0.106209</c:v>
                </c:pt>
                <c:pt idx="35037">
                  <c:v>0.10672</c:v>
                </c:pt>
                <c:pt idx="35038">
                  <c:v>0.10717599999999999</c:v>
                </c:pt>
                <c:pt idx="35039">
                  <c:v>0.10757899999999999</c:v>
                </c:pt>
                <c:pt idx="35040">
                  <c:v>0.107928</c:v>
                </c:pt>
                <c:pt idx="35041">
                  <c:v>0.108222</c:v>
                </c:pt>
                <c:pt idx="35042">
                  <c:v>0.108461</c:v>
                </c:pt>
                <c:pt idx="35043">
                  <c:v>0.10864600000000001</c:v>
                </c:pt>
                <c:pt idx="35044">
                  <c:v>0.108778</c:v>
                </c:pt>
                <c:pt idx="35045">
                  <c:v>0.108858</c:v>
                </c:pt>
                <c:pt idx="35046">
                  <c:v>0.108887</c:v>
                </c:pt>
                <c:pt idx="35047">
                  <c:v>0.10886700000000001</c:v>
                </c:pt>
                <c:pt idx="35048">
                  <c:v>0.10879900000000001</c:v>
                </c:pt>
                <c:pt idx="35049">
                  <c:v>0.108684</c:v>
                </c:pt>
                <c:pt idx="35050">
                  <c:v>0.10852100000000001</c:v>
                </c:pt>
                <c:pt idx="35051">
                  <c:v>0.10831200000000001</c:v>
                </c:pt>
                <c:pt idx="35052">
                  <c:v>0.108058</c:v>
                </c:pt>
                <c:pt idx="35053">
                  <c:v>0.107762</c:v>
                </c:pt>
                <c:pt idx="35054">
                  <c:v>0.10742400000000001</c:v>
                </c:pt>
                <c:pt idx="35055">
                  <c:v>0.107048</c:v>
                </c:pt>
                <c:pt idx="35056">
                  <c:v>0.10663599999999999</c:v>
                </c:pt>
                <c:pt idx="35057">
                  <c:v>0.106187</c:v>
                </c:pt>
                <c:pt idx="35058">
                  <c:v>0.10570599999999999</c:v>
                </c:pt>
                <c:pt idx="35059">
                  <c:v>0.10519199999999999</c:v>
                </c:pt>
                <c:pt idx="35060">
                  <c:v>0.104648</c:v>
                </c:pt>
                <c:pt idx="35061">
                  <c:v>0.104076</c:v>
                </c:pt>
                <c:pt idx="35062">
                  <c:v>0.103482</c:v>
                </c:pt>
                <c:pt idx="35063">
                  <c:v>0.102868</c:v>
                </c:pt>
                <c:pt idx="35064">
                  <c:v>0.10223699999999999</c:v>
                </c:pt>
                <c:pt idx="35065">
                  <c:v>0.101593</c:v>
                </c:pt>
                <c:pt idx="35066">
                  <c:v>0.100936</c:v>
                </c:pt>
                <c:pt idx="35067">
                  <c:v>0.100267</c:v>
                </c:pt>
                <c:pt idx="35068">
                  <c:v>9.9588200000000002E-2</c:v>
                </c:pt>
                <c:pt idx="35069">
                  <c:v>9.8901299999999998E-2</c:v>
                </c:pt>
                <c:pt idx="35070">
                  <c:v>9.8208000000000004E-2</c:v>
                </c:pt>
                <c:pt idx="35071">
                  <c:v>9.75105E-2</c:v>
                </c:pt>
                <c:pt idx="35072">
                  <c:v>9.6810800000000002E-2</c:v>
                </c:pt>
                <c:pt idx="35073">
                  <c:v>9.6111000000000002E-2</c:v>
                </c:pt>
                <c:pt idx="35074">
                  <c:v>9.5412999999999998E-2</c:v>
                </c:pt>
                <c:pt idx="35075">
                  <c:v>9.4719100000000001E-2</c:v>
                </c:pt>
                <c:pt idx="35076">
                  <c:v>9.4031100000000006E-2</c:v>
                </c:pt>
                <c:pt idx="35077">
                  <c:v>9.3351500000000004E-2</c:v>
                </c:pt>
                <c:pt idx="35078">
                  <c:v>9.2682299999999995E-2</c:v>
                </c:pt>
                <c:pt idx="35079">
                  <c:v>9.2025399999999993E-2</c:v>
                </c:pt>
                <c:pt idx="35080">
                  <c:v>9.13828E-2</c:v>
                </c:pt>
                <c:pt idx="35081">
                  <c:v>9.0756299999999998E-2</c:v>
                </c:pt>
                <c:pt idx="35082">
                  <c:v>9.0146699999999996E-2</c:v>
                </c:pt>
                <c:pt idx="35083">
                  <c:v>8.9553499999999994E-2</c:v>
                </c:pt>
                <c:pt idx="35084">
                  <c:v>8.8978100000000004E-2</c:v>
                </c:pt>
                <c:pt idx="35085">
                  <c:v>8.8423100000000004E-2</c:v>
                </c:pt>
                <c:pt idx="35086">
                  <c:v>8.7890499999999996E-2</c:v>
                </c:pt>
                <c:pt idx="35087">
                  <c:v>8.7381299999999995E-2</c:v>
                </c:pt>
                <c:pt idx="35088">
                  <c:v>8.6896699999999993E-2</c:v>
                </c:pt>
                <c:pt idx="35089">
                  <c:v>8.6437799999999995E-2</c:v>
                </c:pt>
                <c:pt idx="35090">
                  <c:v>8.6005700000000004E-2</c:v>
                </c:pt>
                <c:pt idx="35091">
                  <c:v>8.5601099999999999E-2</c:v>
                </c:pt>
                <c:pt idx="35092">
                  <c:v>8.52247E-2</c:v>
                </c:pt>
                <c:pt idx="35093">
                  <c:v>8.4876999999999994E-2</c:v>
                </c:pt>
                <c:pt idx="35094">
                  <c:v>8.4558400000000006E-2</c:v>
                </c:pt>
                <c:pt idx="35095">
                  <c:v>8.4268499999999996E-2</c:v>
                </c:pt>
                <c:pt idx="35096">
                  <c:v>8.4007299999999993E-2</c:v>
                </c:pt>
                <c:pt idx="35097">
                  <c:v>8.3774899999999999E-2</c:v>
                </c:pt>
                <c:pt idx="35098">
                  <c:v>8.3571699999999999E-2</c:v>
                </c:pt>
                <c:pt idx="35099">
                  <c:v>8.3397799999999994E-2</c:v>
                </c:pt>
                <c:pt idx="35100">
                  <c:v>8.3253199999999999E-2</c:v>
                </c:pt>
                <c:pt idx="35101">
                  <c:v>8.3138000000000004E-2</c:v>
                </c:pt>
                <c:pt idx="35102">
                  <c:v>8.3051600000000003E-2</c:v>
                </c:pt>
                <c:pt idx="35103">
                  <c:v>8.2993600000000001E-2</c:v>
                </c:pt>
                <c:pt idx="35104">
                  <c:v>8.2963599999999998E-2</c:v>
                </c:pt>
                <c:pt idx="35105">
                  <c:v>8.2961499999999994E-2</c:v>
                </c:pt>
                <c:pt idx="35106">
                  <c:v>8.2986199999999996E-2</c:v>
                </c:pt>
                <c:pt idx="35107">
                  <c:v>8.3036499999999999E-2</c:v>
                </c:pt>
                <c:pt idx="35108">
                  <c:v>8.3111000000000004E-2</c:v>
                </c:pt>
                <c:pt idx="35109">
                  <c:v>8.3208099999999993E-2</c:v>
                </c:pt>
                <c:pt idx="35110">
                  <c:v>8.3326300000000006E-2</c:v>
                </c:pt>
                <c:pt idx="35111">
                  <c:v>8.3464300000000005E-2</c:v>
                </c:pt>
                <c:pt idx="35112">
                  <c:v>8.3621600000000004E-2</c:v>
                </c:pt>
                <c:pt idx="35113">
                  <c:v>8.37981E-2</c:v>
                </c:pt>
                <c:pt idx="35114">
                  <c:v>8.3993300000000007E-2</c:v>
                </c:pt>
                <c:pt idx="35115">
                  <c:v>8.4206500000000004E-2</c:v>
                </c:pt>
                <c:pt idx="35116">
                  <c:v>8.4436800000000006E-2</c:v>
                </c:pt>
                <c:pt idx="35117">
                  <c:v>8.4683099999999997E-2</c:v>
                </c:pt>
                <c:pt idx="35118">
                  <c:v>8.4944400000000003E-2</c:v>
                </c:pt>
                <c:pt idx="35119">
                  <c:v>8.5219799999999998E-2</c:v>
                </c:pt>
                <c:pt idx="35120">
                  <c:v>8.5508200000000006E-2</c:v>
                </c:pt>
                <c:pt idx="35121">
                  <c:v>8.5808499999999996E-2</c:v>
                </c:pt>
                <c:pt idx="35122">
                  <c:v>8.6118899999999998E-2</c:v>
                </c:pt>
                <c:pt idx="35123">
                  <c:v>8.6436899999999997E-2</c:v>
                </c:pt>
                <c:pt idx="35124">
                  <c:v>8.6760299999999999E-2</c:v>
                </c:pt>
                <c:pt idx="35125">
                  <c:v>8.7087800000000007E-2</c:v>
                </c:pt>
                <c:pt idx="35126">
                  <c:v>8.7418599999999999E-2</c:v>
                </c:pt>
                <c:pt idx="35127">
                  <c:v>8.7752399999999994E-2</c:v>
                </c:pt>
                <c:pt idx="35128">
                  <c:v>8.8088399999999997E-2</c:v>
                </c:pt>
                <c:pt idx="35129">
                  <c:v>8.8426199999999996E-2</c:v>
                </c:pt>
                <c:pt idx="35130">
                  <c:v>8.8765399999999994E-2</c:v>
                </c:pt>
                <c:pt idx="35131">
                  <c:v>8.9104500000000003E-2</c:v>
                </c:pt>
                <c:pt idx="35132">
                  <c:v>8.9441800000000002E-2</c:v>
                </c:pt>
                <c:pt idx="35133">
                  <c:v>8.97757E-2</c:v>
                </c:pt>
                <c:pt idx="35134">
                  <c:v>9.0105900000000003E-2</c:v>
                </c:pt>
                <c:pt idx="35135">
                  <c:v>9.0432600000000002E-2</c:v>
                </c:pt>
                <c:pt idx="35136">
                  <c:v>9.0756400000000001E-2</c:v>
                </c:pt>
                <c:pt idx="35137">
                  <c:v>9.1076699999999997E-2</c:v>
                </c:pt>
                <c:pt idx="35138">
                  <c:v>9.1392600000000004E-2</c:v>
                </c:pt>
                <c:pt idx="35139">
                  <c:v>9.1704400000000005E-2</c:v>
                </c:pt>
                <c:pt idx="35140">
                  <c:v>9.2011999999999997E-2</c:v>
                </c:pt>
                <c:pt idx="35141">
                  <c:v>9.2314300000000002E-2</c:v>
                </c:pt>
                <c:pt idx="35142">
                  <c:v>9.2609700000000003E-2</c:v>
                </c:pt>
                <c:pt idx="35143">
                  <c:v>9.2897900000000005E-2</c:v>
                </c:pt>
                <c:pt idx="35144">
                  <c:v>9.3179499999999998E-2</c:v>
                </c:pt>
                <c:pt idx="35145">
                  <c:v>9.3454300000000004E-2</c:v>
                </c:pt>
                <c:pt idx="35146">
                  <c:v>9.3721799999999994E-2</c:v>
                </c:pt>
                <c:pt idx="35147">
                  <c:v>9.3981200000000001E-2</c:v>
                </c:pt>
                <c:pt idx="35148">
                  <c:v>9.4232399999999994E-2</c:v>
                </c:pt>
                <c:pt idx="35149">
                  <c:v>9.4476900000000003E-2</c:v>
                </c:pt>
                <c:pt idx="35150">
                  <c:v>9.4716999999999996E-2</c:v>
                </c:pt>
                <c:pt idx="35151">
                  <c:v>9.4955100000000001E-2</c:v>
                </c:pt>
                <c:pt idx="35152">
                  <c:v>9.5191300000000006E-2</c:v>
                </c:pt>
                <c:pt idx="35153">
                  <c:v>9.5424599999999998E-2</c:v>
                </c:pt>
                <c:pt idx="35154">
                  <c:v>9.5655100000000007E-2</c:v>
                </c:pt>
                <c:pt idx="35155">
                  <c:v>9.5883999999999997E-2</c:v>
                </c:pt>
                <c:pt idx="35156">
                  <c:v>9.6112799999999998E-2</c:v>
                </c:pt>
                <c:pt idx="35157">
                  <c:v>9.6342200000000003E-2</c:v>
                </c:pt>
                <c:pt idx="35158">
                  <c:v>9.6573099999999995E-2</c:v>
                </c:pt>
                <c:pt idx="35159">
                  <c:v>9.6805799999999997E-2</c:v>
                </c:pt>
                <c:pt idx="35160">
                  <c:v>9.7041199999999994E-2</c:v>
                </c:pt>
                <c:pt idx="35161">
                  <c:v>9.7279400000000002E-2</c:v>
                </c:pt>
                <c:pt idx="35162">
                  <c:v>9.7519900000000007E-2</c:v>
                </c:pt>
                <c:pt idx="35163">
                  <c:v>9.7763100000000006E-2</c:v>
                </c:pt>
                <c:pt idx="35164">
                  <c:v>9.8009700000000005E-2</c:v>
                </c:pt>
                <c:pt idx="35165">
                  <c:v>9.8259700000000005E-2</c:v>
                </c:pt>
                <c:pt idx="35166">
                  <c:v>9.8513400000000001E-2</c:v>
                </c:pt>
                <c:pt idx="35167">
                  <c:v>9.8771600000000001E-2</c:v>
                </c:pt>
                <c:pt idx="35168">
                  <c:v>9.9036100000000002E-2</c:v>
                </c:pt>
                <c:pt idx="35169">
                  <c:v>9.9308400000000005E-2</c:v>
                </c:pt>
                <c:pt idx="35170">
                  <c:v>9.9589399999999995E-2</c:v>
                </c:pt>
                <c:pt idx="35171">
                  <c:v>9.9880200000000002E-2</c:v>
                </c:pt>
                <c:pt idx="35172">
                  <c:v>0.10018199999999999</c:v>
                </c:pt>
                <c:pt idx="35173">
                  <c:v>0.100497</c:v>
                </c:pt>
                <c:pt idx="35174">
                  <c:v>0.100826</c:v>
                </c:pt>
                <c:pt idx="35175">
                  <c:v>0.101171</c:v>
                </c:pt>
                <c:pt idx="35176">
                  <c:v>0.101531</c:v>
                </c:pt>
                <c:pt idx="35177">
                  <c:v>0.101905</c:v>
                </c:pt>
                <c:pt idx="35178">
                  <c:v>0.102294</c:v>
                </c:pt>
                <c:pt idx="35179">
                  <c:v>0.1027</c:v>
                </c:pt>
                <c:pt idx="35180">
                  <c:v>0.103126</c:v>
                </c:pt>
                <c:pt idx="35181">
                  <c:v>0.103572</c:v>
                </c:pt>
                <c:pt idx="35182">
                  <c:v>0.10403999999999999</c:v>
                </c:pt>
                <c:pt idx="35183">
                  <c:v>0.10453</c:v>
                </c:pt>
                <c:pt idx="35184">
                  <c:v>0.105042</c:v>
                </c:pt>
                <c:pt idx="35185">
                  <c:v>0.105577</c:v>
                </c:pt>
                <c:pt idx="35186">
                  <c:v>0.10613499999999999</c:v>
                </c:pt>
                <c:pt idx="35187">
                  <c:v>0.10671700000000001</c:v>
                </c:pt>
                <c:pt idx="35188">
                  <c:v>0.107322</c:v>
                </c:pt>
                <c:pt idx="35189">
                  <c:v>0.10795200000000001</c:v>
                </c:pt>
                <c:pt idx="35190">
                  <c:v>0.108607</c:v>
                </c:pt>
                <c:pt idx="35191">
                  <c:v>0.109288</c:v>
                </c:pt>
                <c:pt idx="35192">
                  <c:v>0.109996</c:v>
                </c:pt>
                <c:pt idx="35193">
                  <c:v>0.11072899999999999</c:v>
                </c:pt>
                <c:pt idx="35194">
                  <c:v>0.111488</c:v>
                </c:pt>
                <c:pt idx="35195">
                  <c:v>0.112274</c:v>
                </c:pt>
                <c:pt idx="35196">
                  <c:v>0.113084</c:v>
                </c:pt>
                <c:pt idx="35197">
                  <c:v>0.11391999999999999</c:v>
                </c:pt>
                <c:pt idx="35198">
                  <c:v>0.11478099999999999</c:v>
                </c:pt>
                <c:pt idx="35199">
                  <c:v>0.11566700000000001</c:v>
                </c:pt>
                <c:pt idx="35200">
                  <c:v>0.116577</c:v>
                </c:pt>
                <c:pt idx="35201">
                  <c:v>0.11751</c:v>
                </c:pt>
                <c:pt idx="35202">
                  <c:v>0.118466</c:v>
                </c:pt>
                <c:pt idx="35203">
                  <c:v>0.11944399999999999</c:v>
                </c:pt>
                <c:pt idx="35204">
                  <c:v>0.120444</c:v>
                </c:pt>
                <c:pt idx="35205">
                  <c:v>0.121465</c:v>
                </c:pt>
                <c:pt idx="35206">
                  <c:v>0.122506</c:v>
                </c:pt>
                <c:pt idx="35207">
                  <c:v>0.123566</c:v>
                </c:pt>
                <c:pt idx="35208">
                  <c:v>0.124643</c:v>
                </c:pt>
                <c:pt idx="35209">
                  <c:v>0.12573500000000001</c:v>
                </c:pt>
                <c:pt idx="35210">
                  <c:v>0.12684400000000001</c:v>
                </c:pt>
                <c:pt idx="35211">
                  <c:v>0.127967</c:v>
                </c:pt>
                <c:pt idx="35212">
                  <c:v>0.129104</c:v>
                </c:pt>
                <c:pt idx="35213">
                  <c:v>0.13025400000000001</c:v>
                </c:pt>
                <c:pt idx="35214">
                  <c:v>0.131415</c:v>
                </c:pt>
                <c:pt idx="35215">
                  <c:v>0.13258800000000001</c:v>
                </c:pt>
                <c:pt idx="35216">
                  <c:v>0.133769</c:v>
                </c:pt>
                <c:pt idx="35217">
                  <c:v>0.13495599999999999</c:v>
                </c:pt>
                <c:pt idx="35218">
                  <c:v>0.13614699999999999</c:v>
                </c:pt>
                <c:pt idx="35219">
                  <c:v>0.13734199999999999</c:v>
                </c:pt>
                <c:pt idx="35220">
                  <c:v>0.13853699999999999</c:v>
                </c:pt>
                <c:pt idx="35221">
                  <c:v>0.139733</c:v>
                </c:pt>
                <c:pt idx="35222">
                  <c:v>0.140926</c:v>
                </c:pt>
                <c:pt idx="35223">
                  <c:v>0.14211699999999999</c:v>
                </c:pt>
                <c:pt idx="35224">
                  <c:v>0.14330300000000001</c:v>
                </c:pt>
                <c:pt idx="35225">
                  <c:v>0.144482</c:v>
                </c:pt>
                <c:pt idx="35226">
                  <c:v>0.145653</c:v>
                </c:pt>
                <c:pt idx="35227">
                  <c:v>0.146812</c:v>
                </c:pt>
                <c:pt idx="35228">
                  <c:v>0.14795800000000001</c:v>
                </c:pt>
                <c:pt idx="35229">
                  <c:v>0.149089</c:v>
                </c:pt>
                <c:pt idx="35230">
                  <c:v>0.150203</c:v>
                </c:pt>
                <c:pt idx="35231">
                  <c:v>0.15129799999999999</c:v>
                </c:pt>
                <c:pt idx="35232">
                  <c:v>0.15237200000000001</c:v>
                </c:pt>
                <c:pt idx="35233">
                  <c:v>0.153422</c:v>
                </c:pt>
                <c:pt idx="35234">
                  <c:v>0.154448</c:v>
                </c:pt>
                <c:pt idx="35235">
                  <c:v>0.155447</c:v>
                </c:pt>
                <c:pt idx="35236">
                  <c:v>0.156417</c:v>
                </c:pt>
                <c:pt idx="35237">
                  <c:v>0.15735399999999999</c:v>
                </c:pt>
                <c:pt idx="35238">
                  <c:v>0.15825700000000001</c:v>
                </c:pt>
                <c:pt idx="35239">
                  <c:v>0.15912299999999999</c:v>
                </c:pt>
                <c:pt idx="35240">
                  <c:v>0.15995000000000001</c:v>
                </c:pt>
                <c:pt idx="35241">
                  <c:v>0.16073599999999999</c:v>
                </c:pt>
                <c:pt idx="35242">
                  <c:v>0.16148000000000001</c:v>
                </c:pt>
                <c:pt idx="35243">
                  <c:v>0.16217899999999999</c:v>
                </c:pt>
                <c:pt idx="35244">
                  <c:v>0.16283300000000001</c:v>
                </c:pt>
                <c:pt idx="35245">
                  <c:v>0.163441</c:v>
                </c:pt>
                <c:pt idx="35246">
                  <c:v>0.16400000000000001</c:v>
                </c:pt>
                <c:pt idx="35247">
                  <c:v>0.16450899999999999</c:v>
                </c:pt>
                <c:pt idx="35248">
                  <c:v>0.164966</c:v>
                </c:pt>
                <c:pt idx="35249">
                  <c:v>0.16536899999999999</c:v>
                </c:pt>
                <c:pt idx="35250">
                  <c:v>0.165717</c:v>
                </c:pt>
                <c:pt idx="35251">
                  <c:v>0.16600599999999999</c:v>
                </c:pt>
                <c:pt idx="35252">
                  <c:v>0.16623599999999999</c:v>
                </c:pt>
                <c:pt idx="35253">
                  <c:v>0.166405</c:v>
                </c:pt>
                <c:pt idx="35254">
                  <c:v>0.16651199999999999</c:v>
                </c:pt>
                <c:pt idx="35255">
                  <c:v>0.16655600000000001</c:v>
                </c:pt>
                <c:pt idx="35256">
                  <c:v>0.16653699999999999</c:v>
                </c:pt>
                <c:pt idx="35257">
                  <c:v>0.16645199999999999</c:v>
                </c:pt>
                <c:pt idx="35258">
                  <c:v>0.166301</c:v>
                </c:pt>
                <c:pt idx="35259">
                  <c:v>0.16608100000000001</c:v>
                </c:pt>
                <c:pt idx="35260">
                  <c:v>0.165793</c:v>
                </c:pt>
                <c:pt idx="35261">
                  <c:v>0.165437</c:v>
                </c:pt>
                <c:pt idx="35262">
                  <c:v>0.16501299999999999</c:v>
                </c:pt>
                <c:pt idx="35263">
                  <c:v>0.164519</c:v>
                </c:pt>
                <c:pt idx="35264">
                  <c:v>0.16395499999999999</c:v>
                </c:pt>
                <c:pt idx="35265">
                  <c:v>0.16331999999999999</c:v>
                </c:pt>
                <c:pt idx="35266">
                  <c:v>0.16261400000000001</c:v>
                </c:pt>
                <c:pt idx="35267">
                  <c:v>0.16183700000000001</c:v>
                </c:pt>
                <c:pt idx="35268">
                  <c:v>0.16098899999999999</c:v>
                </c:pt>
                <c:pt idx="35269">
                  <c:v>0.16006999999999999</c:v>
                </c:pt>
                <c:pt idx="35270">
                  <c:v>0.15908</c:v>
                </c:pt>
                <c:pt idx="35271">
                  <c:v>0.15801699999999999</c:v>
                </c:pt>
                <c:pt idx="35272">
                  <c:v>0.15688299999999999</c:v>
                </c:pt>
                <c:pt idx="35273">
                  <c:v>0.15567800000000001</c:v>
                </c:pt>
                <c:pt idx="35274">
                  <c:v>0.15440200000000001</c:v>
                </c:pt>
                <c:pt idx="35275">
                  <c:v>0.153059</c:v>
                </c:pt>
                <c:pt idx="35276">
                  <c:v>0.15164900000000001</c:v>
                </c:pt>
                <c:pt idx="35277">
                  <c:v>0.150173</c:v>
                </c:pt>
                <c:pt idx="35278">
                  <c:v>0.14863100000000001</c:v>
                </c:pt>
                <c:pt idx="35279">
                  <c:v>0.14702599999999999</c:v>
                </c:pt>
                <c:pt idx="35280">
                  <c:v>0.14535699999999999</c:v>
                </c:pt>
                <c:pt idx="35281">
                  <c:v>0.143626</c:v>
                </c:pt>
                <c:pt idx="35282">
                  <c:v>0.14183399999999999</c:v>
                </c:pt>
                <c:pt idx="35283">
                  <c:v>0.139983</c:v>
                </c:pt>
                <c:pt idx="35284">
                  <c:v>0.138076</c:v>
                </c:pt>
                <c:pt idx="35285">
                  <c:v>0.13611300000000001</c:v>
                </c:pt>
                <c:pt idx="35286">
                  <c:v>0.13409599999999999</c:v>
                </c:pt>
                <c:pt idx="35287">
                  <c:v>0.132026</c:v>
                </c:pt>
                <c:pt idx="35288">
                  <c:v>0.12990499999999999</c:v>
                </c:pt>
                <c:pt idx="35289">
                  <c:v>0.12773499999999999</c:v>
                </c:pt>
                <c:pt idx="35290">
                  <c:v>0.12551899999999999</c:v>
                </c:pt>
                <c:pt idx="35291">
                  <c:v>0.12325700000000001</c:v>
                </c:pt>
                <c:pt idx="35292">
                  <c:v>0.12095400000000001</c:v>
                </c:pt>
                <c:pt idx="35293">
                  <c:v>0.118612</c:v>
                </c:pt>
                <c:pt idx="35294">
                  <c:v>0.116231</c:v>
                </c:pt>
                <c:pt idx="35295">
                  <c:v>0.113816</c:v>
                </c:pt>
                <c:pt idx="35296">
                  <c:v>0.111369</c:v>
                </c:pt>
                <c:pt idx="35297">
                  <c:v>0.108892</c:v>
                </c:pt>
                <c:pt idx="35298">
                  <c:v>0.106389</c:v>
                </c:pt>
                <c:pt idx="35299">
                  <c:v>0.103862</c:v>
                </c:pt>
                <c:pt idx="35300">
                  <c:v>0.101315</c:v>
                </c:pt>
                <c:pt idx="35301">
                  <c:v>9.8749500000000004E-2</c:v>
                </c:pt>
                <c:pt idx="35302">
                  <c:v>9.6168199999999995E-2</c:v>
                </c:pt>
                <c:pt idx="35303">
                  <c:v>9.3573900000000002E-2</c:v>
                </c:pt>
                <c:pt idx="35304">
                  <c:v>9.0970200000000001E-2</c:v>
                </c:pt>
                <c:pt idx="35305">
                  <c:v>8.8360999999999995E-2</c:v>
                </c:pt>
                <c:pt idx="35306">
                  <c:v>8.5749400000000003E-2</c:v>
                </c:pt>
                <c:pt idx="35307">
                  <c:v>8.3137799999999998E-2</c:v>
                </c:pt>
                <c:pt idx="35308">
                  <c:v>8.0529000000000003E-2</c:v>
                </c:pt>
                <c:pt idx="35309">
                  <c:v>7.7925999999999995E-2</c:v>
                </c:pt>
                <c:pt idx="35310">
                  <c:v>7.5331400000000007E-2</c:v>
                </c:pt>
                <c:pt idx="35311">
                  <c:v>7.2747800000000001E-2</c:v>
                </c:pt>
                <c:pt idx="35312">
                  <c:v>7.0178000000000004E-2</c:v>
                </c:pt>
                <c:pt idx="35313">
                  <c:v>6.7625000000000005E-2</c:v>
                </c:pt>
                <c:pt idx="35314">
                  <c:v>6.5091899999999994E-2</c:v>
                </c:pt>
                <c:pt idx="35315">
                  <c:v>6.2581800000000007E-2</c:v>
                </c:pt>
                <c:pt idx="35316">
                  <c:v>6.0097999999999999E-2</c:v>
                </c:pt>
                <c:pt idx="35317">
                  <c:v>5.7642400000000003E-2</c:v>
                </c:pt>
                <c:pt idx="35318">
                  <c:v>5.5218099999999999E-2</c:v>
                </c:pt>
                <c:pt idx="35319">
                  <c:v>5.2829000000000001E-2</c:v>
                </c:pt>
                <c:pt idx="35320">
                  <c:v>5.0478200000000001E-2</c:v>
                </c:pt>
                <c:pt idx="35321">
                  <c:v>4.8165399999999997E-2</c:v>
                </c:pt>
                <c:pt idx="35322">
                  <c:v>4.5889699999999999E-2</c:v>
                </c:pt>
                <c:pt idx="35323">
                  <c:v>4.36531E-2</c:v>
                </c:pt>
                <c:pt idx="35324">
                  <c:v>4.1461999999999999E-2</c:v>
                </c:pt>
                <c:pt idx="35325">
                  <c:v>3.9322999999999997E-2</c:v>
                </c:pt>
                <c:pt idx="35326">
                  <c:v>3.7239500000000002E-2</c:v>
                </c:pt>
                <c:pt idx="35327">
                  <c:v>3.5213599999999998E-2</c:v>
                </c:pt>
                <c:pt idx="35328">
                  <c:v>3.3247499999999999E-2</c:v>
                </c:pt>
                <c:pt idx="35329">
                  <c:v>3.1343900000000001E-2</c:v>
                </c:pt>
                <c:pt idx="35330">
                  <c:v>2.9504599999999999E-2</c:v>
                </c:pt>
                <c:pt idx="35331">
                  <c:v>2.7730899999999999E-2</c:v>
                </c:pt>
                <c:pt idx="35332">
                  <c:v>2.6023999999999999E-2</c:v>
                </c:pt>
                <c:pt idx="35333">
                  <c:v>2.4385500000000001E-2</c:v>
                </c:pt>
                <c:pt idx="35334">
                  <c:v>2.2816300000000001E-2</c:v>
                </c:pt>
                <c:pt idx="35335">
                  <c:v>2.1317200000000001E-2</c:v>
                </c:pt>
                <c:pt idx="35336">
                  <c:v>1.9888599999999999E-2</c:v>
                </c:pt>
                <c:pt idx="35337">
                  <c:v>1.8530999999999999E-2</c:v>
                </c:pt>
                <c:pt idx="35338">
                  <c:v>1.7245300000000002E-2</c:v>
                </c:pt>
                <c:pt idx="35339">
                  <c:v>1.6032500000000002E-2</c:v>
                </c:pt>
                <c:pt idx="35340">
                  <c:v>1.4893099999999999E-2</c:v>
                </c:pt>
                <c:pt idx="35341">
                  <c:v>1.3827600000000001E-2</c:v>
                </c:pt>
                <c:pt idx="35342">
                  <c:v>1.28372E-2</c:v>
                </c:pt>
                <c:pt idx="35343">
                  <c:v>1.19244E-2</c:v>
                </c:pt>
                <c:pt idx="35344">
                  <c:v>1.1093E-2</c:v>
                </c:pt>
                <c:pt idx="35345">
                  <c:v>1.03442E-2</c:v>
                </c:pt>
                <c:pt idx="35346" formatCode="0.00E+00">
                  <c:v>9.6761499999999997E-3</c:v>
                </c:pt>
                <c:pt idx="35347" formatCode="0.00E+00">
                  <c:v>9.0855199999999997E-3</c:v>
                </c:pt>
                <c:pt idx="35348" formatCode="0.00E+00">
                  <c:v>8.5704500000000003E-3</c:v>
                </c:pt>
                <c:pt idx="35349" formatCode="0.00E+00">
                  <c:v>8.1307700000000007E-3</c:v>
                </c:pt>
                <c:pt idx="35350" formatCode="0.00E+00">
                  <c:v>7.7670899999999999E-3</c:v>
                </c:pt>
                <c:pt idx="35351" formatCode="0.00E+00">
                  <c:v>7.4806200000000003E-3</c:v>
                </c:pt>
                <c:pt idx="35352" formatCode="0.00E+00">
                  <c:v>7.2739399999999996E-3</c:v>
                </c:pt>
                <c:pt idx="35353" formatCode="0.00E+00">
                  <c:v>7.15074E-3</c:v>
                </c:pt>
                <c:pt idx="35354" formatCode="0.00E+00">
                  <c:v>7.1131299999999996E-3</c:v>
                </c:pt>
                <c:pt idx="35355" formatCode="0.00E+00">
                  <c:v>7.1587300000000003E-3</c:v>
                </c:pt>
                <c:pt idx="35356" formatCode="0.00E+00">
                  <c:v>7.2827400000000002E-3</c:v>
                </c:pt>
                <c:pt idx="35357" formatCode="0.00E+00">
                  <c:v>7.4833900000000004E-3</c:v>
                </c:pt>
                <c:pt idx="35358" formatCode="0.00E+00">
                  <c:v>7.7626300000000004E-3</c:v>
                </c:pt>
                <c:pt idx="35359" formatCode="0.00E+00">
                  <c:v>8.1215699999999998E-3</c:v>
                </c:pt>
                <c:pt idx="35360" formatCode="0.00E+00">
                  <c:v>8.5579999999999996E-3</c:v>
                </c:pt>
                <c:pt idx="35361" formatCode="0.00E+00">
                  <c:v>9.0685999999999996E-3</c:v>
                </c:pt>
                <c:pt idx="35362" formatCode="0.00E+00">
                  <c:v>9.6518799999999998E-3</c:v>
                </c:pt>
                <c:pt idx="35363">
                  <c:v>1.03082E-2</c:v>
                </c:pt>
                <c:pt idx="35364">
                  <c:v>1.10376E-2</c:v>
                </c:pt>
                <c:pt idx="35365">
                  <c:v>1.1838899999999999E-2</c:v>
                </c:pt>
                <c:pt idx="35366">
                  <c:v>1.2711200000000001E-2</c:v>
                </c:pt>
                <c:pt idx="35367">
                  <c:v>1.3654400000000001E-2</c:v>
                </c:pt>
                <c:pt idx="35368">
                  <c:v>1.46683E-2</c:v>
                </c:pt>
                <c:pt idx="35369">
                  <c:v>1.57517E-2</c:v>
                </c:pt>
                <c:pt idx="35370">
                  <c:v>1.6900999999999999E-2</c:v>
                </c:pt>
                <c:pt idx="35371">
                  <c:v>1.8111599999999999E-2</c:v>
                </c:pt>
                <c:pt idx="35372">
                  <c:v>1.93797E-2</c:v>
                </c:pt>
                <c:pt idx="35373">
                  <c:v>2.0704400000000001E-2</c:v>
                </c:pt>
                <c:pt idx="35374">
                  <c:v>2.2085400000000002E-2</c:v>
                </c:pt>
                <c:pt idx="35375">
                  <c:v>2.3521899999999998E-2</c:v>
                </c:pt>
                <c:pt idx="35376">
                  <c:v>2.50113E-2</c:v>
                </c:pt>
                <c:pt idx="35377">
                  <c:v>2.6549400000000001E-2</c:v>
                </c:pt>
                <c:pt idx="35378">
                  <c:v>2.8132299999999999E-2</c:v>
                </c:pt>
                <c:pt idx="35379">
                  <c:v>2.9758099999999999E-2</c:v>
                </c:pt>
                <c:pt idx="35380">
                  <c:v>3.1425000000000002E-2</c:v>
                </c:pt>
                <c:pt idx="35381">
                  <c:v>3.3128199999999997E-2</c:v>
                </c:pt>
                <c:pt idx="35382">
                  <c:v>3.4861799999999998E-2</c:v>
                </c:pt>
                <c:pt idx="35383">
                  <c:v>3.6620800000000002E-2</c:v>
                </c:pt>
                <c:pt idx="35384">
                  <c:v>3.8399500000000003E-2</c:v>
                </c:pt>
                <c:pt idx="35385">
                  <c:v>4.0192800000000001E-2</c:v>
                </c:pt>
                <c:pt idx="35386">
                  <c:v>4.1998800000000003E-2</c:v>
                </c:pt>
                <c:pt idx="35387">
                  <c:v>4.3818700000000002E-2</c:v>
                </c:pt>
                <c:pt idx="35388">
                  <c:v>4.5652199999999997E-2</c:v>
                </c:pt>
                <c:pt idx="35389">
                  <c:v>4.7495299999999997E-2</c:v>
                </c:pt>
                <c:pt idx="35390">
                  <c:v>4.93438E-2</c:v>
                </c:pt>
                <c:pt idx="35391">
                  <c:v>5.1196600000000002E-2</c:v>
                </c:pt>
                <c:pt idx="35392">
                  <c:v>5.3054799999999999E-2</c:v>
                </c:pt>
                <c:pt idx="35393">
                  <c:v>5.4918000000000002E-2</c:v>
                </c:pt>
                <c:pt idx="35394">
                  <c:v>5.6782899999999997E-2</c:v>
                </c:pt>
                <c:pt idx="35395">
                  <c:v>5.86449E-2</c:v>
                </c:pt>
                <c:pt idx="35396">
                  <c:v>6.0500400000000003E-2</c:v>
                </c:pt>
                <c:pt idx="35397">
                  <c:v>6.2346899999999997E-2</c:v>
                </c:pt>
                <c:pt idx="35398">
                  <c:v>6.41819E-2</c:v>
                </c:pt>
                <c:pt idx="35399">
                  <c:v>6.6002000000000005E-2</c:v>
                </c:pt>
                <c:pt idx="35400">
                  <c:v>6.7804600000000007E-2</c:v>
                </c:pt>
                <c:pt idx="35401">
                  <c:v>6.9589700000000004E-2</c:v>
                </c:pt>
                <c:pt idx="35402">
                  <c:v>7.1357400000000001E-2</c:v>
                </c:pt>
                <c:pt idx="35403">
                  <c:v>7.3105400000000001E-2</c:v>
                </c:pt>
                <c:pt idx="35404">
                  <c:v>7.4830300000000002E-2</c:v>
                </c:pt>
                <c:pt idx="35405">
                  <c:v>7.6531399999999999E-2</c:v>
                </c:pt>
                <c:pt idx="35406">
                  <c:v>7.8210699999999994E-2</c:v>
                </c:pt>
                <c:pt idx="35407">
                  <c:v>7.9868400000000006E-2</c:v>
                </c:pt>
                <c:pt idx="35408">
                  <c:v>8.1499699999999994E-2</c:v>
                </c:pt>
                <c:pt idx="35409">
                  <c:v>8.3096799999999998E-2</c:v>
                </c:pt>
                <c:pt idx="35410">
                  <c:v>8.4654400000000005E-2</c:v>
                </c:pt>
                <c:pt idx="35411">
                  <c:v>8.6172200000000004E-2</c:v>
                </c:pt>
                <c:pt idx="35412">
                  <c:v>8.7651800000000002E-2</c:v>
                </c:pt>
                <c:pt idx="35413">
                  <c:v>8.9091100000000006E-2</c:v>
                </c:pt>
                <c:pt idx="35414">
                  <c:v>9.0485399999999994E-2</c:v>
                </c:pt>
                <c:pt idx="35415">
                  <c:v>9.1832999999999998E-2</c:v>
                </c:pt>
                <c:pt idx="35416">
                  <c:v>9.3135499999999996E-2</c:v>
                </c:pt>
                <c:pt idx="35417">
                  <c:v>9.4395099999999996E-2</c:v>
                </c:pt>
                <c:pt idx="35418">
                  <c:v>9.5611000000000002E-2</c:v>
                </c:pt>
                <c:pt idx="35419">
                  <c:v>9.6782999999999994E-2</c:v>
                </c:pt>
                <c:pt idx="35420">
                  <c:v>9.7913100000000003E-2</c:v>
                </c:pt>
                <c:pt idx="35421">
                  <c:v>9.9002000000000007E-2</c:v>
                </c:pt>
                <c:pt idx="35422">
                  <c:v>0.10004399999999999</c:v>
                </c:pt>
                <c:pt idx="35423">
                  <c:v>0.101032</c:v>
                </c:pt>
                <c:pt idx="35424">
                  <c:v>0.101966</c:v>
                </c:pt>
                <c:pt idx="35425">
                  <c:v>0.102851</c:v>
                </c:pt>
                <c:pt idx="35426">
                  <c:v>0.10369200000000001</c:v>
                </c:pt>
                <c:pt idx="35427">
                  <c:v>0.104486</c:v>
                </c:pt>
                <c:pt idx="35428">
                  <c:v>0.10523100000000001</c:v>
                </c:pt>
                <c:pt idx="35429">
                  <c:v>0.10592600000000001</c:v>
                </c:pt>
                <c:pt idx="35430">
                  <c:v>0.106568</c:v>
                </c:pt>
                <c:pt idx="35431">
                  <c:v>0.10716000000000001</c:v>
                </c:pt>
                <c:pt idx="35432">
                  <c:v>0.10770399999999999</c:v>
                </c:pt>
                <c:pt idx="35433">
                  <c:v>0.1082</c:v>
                </c:pt>
                <c:pt idx="35434">
                  <c:v>0.10864500000000001</c:v>
                </c:pt>
                <c:pt idx="35435">
                  <c:v>0.10903400000000001</c:v>
                </c:pt>
                <c:pt idx="35436">
                  <c:v>0.109371</c:v>
                </c:pt>
                <c:pt idx="35437">
                  <c:v>0.109656</c:v>
                </c:pt>
                <c:pt idx="35438">
                  <c:v>0.109889</c:v>
                </c:pt>
                <c:pt idx="35439">
                  <c:v>0.11007</c:v>
                </c:pt>
                <c:pt idx="35440">
                  <c:v>0.11019900000000001</c:v>
                </c:pt>
                <c:pt idx="35441">
                  <c:v>0.11028</c:v>
                </c:pt>
                <c:pt idx="35442">
                  <c:v>0.110314</c:v>
                </c:pt>
                <c:pt idx="35443">
                  <c:v>0.11029799999999999</c:v>
                </c:pt>
                <c:pt idx="35444">
                  <c:v>0.11022800000000001</c:v>
                </c:pt>
                <c:pt idx="35445">
                  <c:v>0.110107</c:v>
                </c:pt>
                <c:pt idx="35446">
                  <c:v>0.10993799999999999</c:v>
                </c:pt>
                <c:pt idx="35447">
                  <c:v>0.109722</c:v>
                </c:pt>
                <c:pt idx="35448">
                  <c:v>0.109459</c:v>
                </c:pt>
                <c:pt idx="35449">
                  <c:v>0.109152</c:v>
                </c:pt>
                <c:pt idx="35450">
                  <c:v>0.108802</c:v>
                </c:pt>
                <c:pt idx="35451">
                  <c:v>0.108408</c:v>
                </c:pt>
                <c:pt idx="35452">
                  <c:v>0.10796600000000001</c:v>
                </c:pt>
                <c:pt idx="35453">
                  <c:v>0.10747</c:v>
                </c:pt>
                <c:pt idx="35454">
                  <c:v>0.106922</c:v>
                </c:pt>
                <c:pt idx="35455">
                  <c:v>0.10632800000000001</c:v>
                </c:pt>
                <c:pt idx="35456">
                  <c:v>0.10569099999999999</c:v>
                </c:pt>
                <c:pt idx="35457">
                  <c:v>0.105016</c:v>
                </c:pt>
                <c:pt idx="35458">
                  <c:v>0.104298</c:v>
                </c:pt>
                <c:pt idx="35459">
                  <c:v>0.103537</c:v>
                </c:pt>
                <c:pt idx="35460">
                  <c:v>0.102733</c:v>
                </c:pt>
                <c:pt idx="35461">
                  <c:v>0.101896</c:v>
                </c:pt>
                <c:pt idx="35462">
                  <c:v>0.101033</c:v>
                </c:pt>
                <c:pt idx="35463">
                  <c:v>0.10014099999999999</c:v>
                </c:pt>
                <c:pt idx="35464">
                  <c:v>9.9216700000000005E-2</c:v>
                </c:pt>
                <c:pt idx="35465">
                  <c:v>9.8259700000000005E-2</c:v>
                </c:pt>
                <c:pt idx="35466">
                  <c:v>9.7270999999999996E-2</c:v>
                </c:pt>
                <c:pt idx="35467">
                  <c:v>9.6252299999999999E-2</c:v>
                </c:pt>
                <c:pt idx="35468">
                  <c:v>9.5206899999999997E-2</c:v>
                </c:pt>
                <c:pt idx="35469">
                  <c:v>9.4142100000000006E-2</c:v>
                </c:pt>
                <c:pt idx="35470">
                  <c:v>9.30647E-2</c:v>
                </c:pt>
                <c:pt idx="35471">
                  <c:v>9.1973200000000005E-2</c:v>
                </c:pt>
                <c:pt idx="35472">
                  <c:v>9.0858900000000006E-2</c:v>
                </c:pt>
                <c:pt idx="35473">
                  <c:v>8.9717400000000003E-2</c:v>
                </c:pt>
                <c:pt idx="35474">
                  <c:v>8.8550599999999993E-2</c:v>
                </c:pt>
                <c:pt idx="35475">
                  <c:v>8.7359900000000004E-2</c:v>
                </c:pt>
                <c:pt idx="35476">
                  <c:v>8.6143999999999998E-2</c:v>
                </c:pt>
                <c:pt idx="35477">
                  <c:v>8.4903599999999996E-2</c:v>
                </c:pt>
                <c:pt idx="35478">
                  <c:v>8.3643499999999996E-2</c:v>
                </c:pt>
                <c:pt idx="35479">
                  <c:v>8.2369499999999998E-2</c:v>
                </c:pt>
                <c:pt idx="35480">
                  <c:v>8.10834E-2</c:v>
                </c:pt>
                <c:pt idx="35481">
                  <c:v>7.9783900000000005E-2</c:v>
                </c:pt>
                <c:pt idx="35482">
                  <c:v>7.8469300000000006E-2</c:v>
                </c:pt>
                <c:pt idx="35483">
                  <c:v>7.7136999999999997E-2</c:v>
                </c:pt>
                <c:pt idx="35484">
                  <c:v>7.5782600000000006E-2</c:v>
                </c:pt>
                <c:pt idx="35485">
                  <c:v>7.4401999999999996E-2</c:v>
                </c:pt>
                <c:pt idx="35486">
                  <c:v>7.2993299999999997E-2</c:v>
                </c:pt>
                <c:pt idx="35487">
                  <c:v>7.1557800000000005E-2</c:v>
                </c:pt>
                <c:pt idx="35488">
                  <c:v>7.0100300000000004E-2</c:v>
                </c:pt>
                <c:pt idx="35489">
                  <c:v>6.8627599999999997E-2</c:v>
                </c:pt>
                <c:pt idx="35490">
                  <c:v>6.7144099999999998E-2</c:v>
                </c:pt>
                <c:pt idx="35491">
                  <c:v>6.5651100000000004E-2</c:v>
                </c:pt>
                <c:pt idx="35492">
                  <c:v>6.4150600000000002E-2</c:v>
                </c:pt>
                <c:pt idx="35493">
                  <c:v>6.2647400000000006E-2</c:v>
                </c:pt>
                <c:pt idx="35494">
                  <c:v>6.1145199999999997E-2</c:v>
                </c:pt>
                <c:pt idx="35495">
                  <c:v>5.96427E-2</c:v>
                </c:pt>
                <c:pt idx="35496">
                  <c:v>5.8134199999999997E-2</c:v>
                </c:pt>
                <c:pt idx="35497">
                  <c:v>5.6614499999999998E-2</c:v>
                </c:pt>
                <c:pt idx="35498">
                  <c:v>5.5081600000000001E-2</c:v>
                </c:pt>
                <c:pt idx="35499">
                  <c:v>5.3533799999999999E-2</c:v>
                </c:pt>
                <c:pt idx="35500">
                  <c:v>5.1970299999999997E-2</c:v>
                </c:pt>
                <c:pt idx="35501">
                  <c:v>5.0391499999999999E-2</c:v>
                </c:pt>
                <c:pt idx="35502">
                  <c:v>4.8799099999999998E-2</c:v>
                </c:pt>
                <c:pt idx="35503">
                  <c:v>4.7192999999999999E-2</c:v>
                </c:pt>
                <c:pt idx="35504">
                  <c:v>4.5571500000000001E-2</c:v>
                </c:pt>
                <c:pt idx="35505">
                  <c:v>4.3932300000000001E-2</c:v>
                </c:pt>
                <c:pt idx="35506">
                  <c:v>4.2273499999999999E-2</c:v>
                </c:pt>
                <c:pt idx="35507">
                  <c:v>4.05943E-2</c:v>
                </c:pt>
                <c:pt idx="35508">
                  <c:v>3.8899200000000002E-2</c:v>
                </c:pt>
                <c:pt idx="35509">
                  <c:v>3.71919E-2</c:v>
                </c:pt>
                <c:pt idx="35510">
                  <c:v>3.5468699999999999E-2</c:v>
                </c:pt>
                <c:pt idx="35511">
                  <c:v>3.3723900000000001E-2</c:v>
                </c:pt>
                <c:pt idx="35512">
                  <c:v>3.1957399999999997E-2</c:v>
                </c:pt>
                <c:pt idx="35513">
                  <c:v>3.01751E-2</c:v>
                </c:pt>
                <c:pt idx="35514">
                  <c:v>2.83821E-2</c:v>
                </c:pt>
                <c:pt idx="35515">
                  <c:v>2.65781E-2</c:v>
                </c:pt>
                <c:pt idx="35516">
                  <c:v>2.47602E-2</c:v>
                </c:pt>
                <c:pt idx="35517">
                  <c:v>2.2928799999999999E-2</c:v>
                </c:pt>
                <c:pt idx="35518">
                  <c:v>2.10884E-2</c:v>
                </c:pt>
                <c:pt idx="35519">
                  <c:v>1.92436E-2</c:v>
                </c:pt>
                <c:pt idx="35520">
                  <c:v>1.73969E-2</c:v>
                </c:pt>
                <c:pt idx="35521">
                  <c:v>1.5550400000000001E-2</c:v>
                </c:pt>
                <c:pt idx="35522">
                  <c:v>1.37111E-2</c:v>
                </c:pt>
                <c:pt idx="35523">
                  <c:v>1.18873E-2</c:v>
                </c:pt>
                <c:pt idx="35524">
                  <c:v>1.00798E-2</c:v>
                </c:pt>
                <c:pt idx="35525" formatCode="0.00E+00">
                  <c:v>8.2824600000000002E-3</c:v>
                </c:pt>
                <c:pt idx="35526" formatCode="0.00E+00">
                  <c:v>6.48827E-3</c:v>
                </c:pt>
                <c:pt idx="35527" formatCode="0.00E+00">
                  <c:v>4.6910099999999998E-3</c:v>
                </c:pt>
                <c:pt idx="35528" formatCode="0.00E+00">
                  <c:v>2.8880400000000001E-3</c:v>
                </c:pt>
                <c:pt idx="35529" formatCode="0.00E+00">
                  <c:v>1.08066E-3</c:v>
                </c:pt>
                <c:pt idx="35530" formatCode="0.00E+00">
                  <c:v>-7.3039100000000005E-4</c:v>
                </c:pt>
                <c:pt idx="35531" formatCode="0.00E+00">
                  <c:v>-2.5475099999999998E-3</c:v>
                </c:pt>
                <c:pt idx="35532" formatCode="0.00E+00">
                  <c:v>-4.3736499999999998E-3</c:v>
                </c:pt>
                <c:pt idx="35533" formatCode="0.00E+00">
                  <c:v>-6.2098300000000004E-3</c:v>
                </c:pt>
                <c:pt idx="35534" formatCode="0.00E+00">
                  <c:v>-8.0541699999999994E-3</c:v>
                </c:pt>
                <c:pt idx="35535" formatCode="0.00E+00">
                  <c:v>-9.9013399999999998E-3</c:v>
                </c:pt>
                <c:pt idx="35536">
                  <c:v>-1.17456E-2</c:v>
                </c:pt>
                <c:pt idx="35537">
                  <c:v>-1.35867E-2</c:v>
                </c:pt>
                <c:pt idx="35538">
                  <c:v>-1.5428799999999999E-2</c:v>
                </c:pt>
                <c:pt idx="35539">
                  <c:v>-1.7274600000000001E-2</c:v>
                </c:pt>
                <c:pt idx="35540">
                  <c:v>-1.91221E-2</c:v>
                </c:pt>
                <c:pt idx="35541">
                  <c:v>-2.0964699999999999E-2</c:v>
                </c:pt>
                <c:pt idx="35542">
                  <c:v>-2.2794100000000001E-2</c:v>
                </c:pt>
                <c:pt idx="35543">
                  <c:v>-2.46048E-2</c:v>
                </c:pt>
                <c:pt idx="35544">
                  <c:v>-2.63948E-2</c:v>
                </c:pt>
                <c:pt idx="35545">
                  <c:v>-2.8163199999999999E-2</c:v>
                </c:pt>
                <c:pt idx="35546">
                  <c:v>-2.9909000000000002E-2</c:v>
                </c:pt>
                <c:pt idx="35547">
                  <c:v>-3.1634799999999998E-2</c:v>
                </c:pt>
                <c:pt idx="35548">
                  <c:v>-3.3345300000000001E-2</c:v>
                </c:pt>
                <c:pt idx="35549">
                  <c:v>-3.50414E-2</c:v>
                </c:pt>
                <c:pt idx="35550">
                  <c:v>-3.6720299999999997E-2</c:v>
                </c:pt>
                <c:pt idx="35551">
                  <c:v>-3.8379299999999998E-2</c:v>
                </c:pt>
                <c:pt idx="35552">
                  <c:v>-4.0016599999999999E-2</c:v>
                </c:pt>
                <c:pt idx="35553">
                  <c:v>-4.1629199999999998E-2</c:v>
                </c:pt>
                <c:pt idx="35554">
                  <c:v>-4.3214099999999998E-2</c:v>
                </c:pt>
                <c:pt idx="35555">
                  <c:v>-4.4773599999999997E-2</c:v>
                </c:pt>
                <c:pt idx="35556">
                  <c:v>-4.6308099999999998E-2</c:v>
                </c:pt>
                <c:pt idx="35557">
                  <c:v>-4.7811300000000001E-2</c:v>
                </c:pt>
                <c:pt idx="35558">
                  <c:v>-4.9279799999999999E-2</c:v>
                </c:pt>
                <c:pt idx="35559">
                  <c:v>-5.0719899999999998E-2</c:v>
                </c:pt>
                <c:pt idx="35560">
                  <c:v>-5.2139499999999998E-2</c:v>
                </c:pt>
                <c:pt idx="35561">
                  <c:v>-5.3540699999999997E-2</c:v>
                </c:pt>
                <c:pt idx="35562">
                  <c:v>-5.4926200000000001E-2</c:v>
                </c:pt>
                <c:pt idx="35563">
                  <c:v>-5.6301999999999998E-2</c:v>
                </c:pt>
                <c:pt idx="35564">
                  <c:v>-5.7668900000000002E-2</c:v>
                </c:pt>
                <c:pt idx="35565">
                  <c:v>-5.9022400000000003E-2</c:v>
                </c:pt>
                <c:pt idx="35566">
                  <c:v>-6.0356100000000003E-2</c:v>
                </c:pt>
                <c:pt idx="35567">
                  <c:v>-6.16651E-2</c:v>
                </c:pt>
                <c:pt idx="35568">
                  <c:v>-6.2944100000000003E-2</c:v>
                </c:pt>
                <c:pt idx="35569">
                  <c:v>-6.4183900000000002E-2</c:v>
                </c:pt>
                <c:pt idx="35570">
                  <c:v>-6.5381700000000001E-2</c:v>
                </c:pt>
                <c:pt idx="35571">
                  <c:v>-6.6545499999999994E-2</c:v>
                </c:pt>
                <c:pt idx="35572">
                  <c:v>-6.7684099999999997E-2</c:v>
                </c:pt>
                <c:pt idx="35573">
                  <c:v>-6.8800500000000001E-2</c:v>
                </c:pt>
                <c:pt idx="35574">
                  <c:v>-6.9893700000000003E-2</c:v>
                </c:pt>
                <c:pt idx="35575">
                  <c:v>-7.0960999999999996E-2</c:v>
                </c:pt>
                <c:pt idx="35576">
                  <c:v>-7.1997400000000003E-2</c:v>
                </c:pt>
                <c:pt idx="35577">
                  <c:v>-7.2997000000000006E-2</c:v>
                </c:pt>
                <c:pt idx="35578">
                  <c:v>-7.39567E-2</c:v>
                </c:pt>
                <c:pt idx="35579">
                  <c:v>-7.4876499999999999E-2</c:v>
                </c:pt>
                <c:pt idx="35580">
                  <c:v>-7.5759000000000007E-2</c:v>
                </c:pt>
                <c:pt idx="35581">
                  <c:v>-7.6607999999999996E-2</c:v>
                </c:pt>
                <c:pt idx="35582">
                  <c:v>-7.7423800000000001E-2</c:v>
                </c:pt>
                <c:pt idx="35583">
                  <c:v>-7.8204899999999994E-2</c:v>
                </c:pt>
                <c:pt idx="35584">
                  <c:v>-7.8954399999999994E-2</c:v>
                </c:pt>
                <c:pt idx="35585">
                  <c:v>-7.9676700000000003E-2</c:v>
                </c:pt>
                <c:pt idx="35586">
                  <c:v>-8.0371499999999998E-2</c:v>
                </c:pt>
                <c:pt idx="35587">
                  <c:v>-8.1037100000000001E-2</c:v>
                </c:pt>
                <c:pt idx="35588">
                  <c:v>-8.1673700000000002E-2</c:v>
                </c:pt>
                <c:pt idx="35589">
                  <c:v>-8.2282400000000006E-2</c:v>
                </c:pt>
                <c:pt idx="35590">
                  <c:v>-8.2864999999999994E-2</c:v>
                </c:pt>
                <c:pt idx="35591">
                  <c:v>-8.3419300000000002E-2</c:v>
                </c:pt>
                <c:pt idx="35592">
                  <c:v>-8.3938299999999993E-2</c:v>
                </c:pt>
                <c:pt idx="35593">
                  <c:v>-8.4418000000000007E-2</c:v>
                </c:pt>
                <c:pt idx="35594">
                  <c:v>-8.4863499999999994E-2</c:v>
                </c:pt>
                <c:pt idx="35595">
                  <c:v>-8.5281399999999993E-2</c:v>
                </c:pt>
                <c:pt idx="35596">
                  <c:v>-8.5670999999999997E-2</c:v>
                </c:pt>
                <c:pt idx="35597">
                  <c:v>-8.6030700000000002E-2</c:v>
                </c:pt>
                <c:pt idx="35598">
                  <c:v>-8.6363599999999999E-2</c:v>
                </c:pt>
                <c:pt idx="35599">
                  <c:v>-8.6673700000000006E-2</c:v>
                </c:pt>
                <c:pt idx="35600">
                  <c:v>-8.69616E-2</c:v>
                </c:pt>
                <c:pt idx="35601">
                  <c:v>-8.7226999999999999E-2</c:v>
                </c:pt>
                <c:pt idx="35602">
                  <c:v>-8.7470099999999995E-2</c:v>
                </c:pt>
                <c:pt idx="35603">
                  <c:v>-8.7690500000000005E-2</c:v>
                </c:pt>
                <c:pt idx="35604">
                  <c:v>-8.7885400000000002E-2</c:v>
                </c:pt>
                <c:pt idx="35605">
                  <c:v>-8.8052699999999998E-2</c:v>
                </c:pt>
                <c:pt idx="35606">
                  <c:v>-8.8198100000000001E-2</c:v>
                </c:pt>
                <c:pt idx="35607">
                  <c:v>-8.8330400000000003E-2</c:v>
                </c:pt>
                <c:pt idx="35608">
                  <c:v>-8.8453500000000004E-2</c:v>
                </c:pt>
                <c:pt idx="35609">
                  <c:v>-8.8563699999999995E-2</c:v>
                </c:pt>
                <c:pt idx="35610">
                  <c:v>-8.86522E-2</c:v>
                </c:pt>
                <c:pt idx="35611">
                  <c:v>-8.8709999999999997E-2</c:v>
                </c:pt>
                <c:pt idx="35612">
                  <c:v>-8.8731400000000002E-2</c:v>
                </c:pt>
                <c:pt idx="35613">
                  <c:v>-8.8715299999999997E-2</c:v>
                </c:pt>
                <c:pt idx="35614">
                  <c:v>-8.8668499999999997E-2</c:v>
                </c:pt>
                <c:pt idx="35615">
                  <c:v>-8.8601899999999997E-2</c:v>
                </c:pt>
                <c:pt idx="35616">
                  <c:v>-8.8518299999999994E-2</c:v>
                </c:pt>
                <c:pt idx="35617">
                  <c:v>-8.8414400000000004E-2</c:v>
                </c:pt>
                <c:pt idx="35618">
                  <c:v>-8.8293700000000003E-2</c:v>
                </c:pt>
                <c:pt idx="35619">
                  <c:v>-8.81686E-2</c:v>
                </c:pt>
                <c:pt idx="35620">
                  <c:v>-8.8051099999999993E-2</c:v>
                </c:pt>
                <c:pt idx="35621">
                  <c:v>-8.7947399999999995E-2</c:v>
                </c:pt>
                <c:pt idx="35622">
                  <c:v>-8.7859999999999994E-2</c:v>
                </c:pt>
                <c:pt idx="35623">
                  <c:v>-8.7791400000000006E-2</c:v>
                </c:pt>
                <c:pt idx="35624">
                  <c:v>-8.7744299999999997E-2</c:v>
                </c:pt>
                <c:pt idx="35625">
                  <c:v>-8.7720800000000002E-2</c:v>
                </c:pt>
                <c:pt idx="35626">
                  <c:v>-8.7720800000000002E-2</c:v>
                </c:pt>
                <c:pt idx="35627">
                  <c:v>-8.7740299999999993E-2</c:v>
                </c:pt>
                <c:pt idx="35628">
                  <c:v>-8.7775099999999995E-2</c:v>
                </c:pt>
                <c:pt idx="35629">
                  <c:v>-8.7820499999999996E-2</c:v>
                </c:pt>
                <c:pt idx="35630">
                  <c:v>-8.7868699999999994E-2</c:v>
                </c:pt>
                <c:pt idx="35631">
                  <c:v>-8.7911600000000006E-2</c:v>
                </c:pt>
                <c:pt idx="35632">
                  <c:v>-8.7947399999999995E-2</c:v>
                </c:pt>
                <c:pt idx="35633">
                  <c:v>-8.7975899999999996E-2</c:v>
                </c:pt>
                <c:pt idx="35634">
                  <c:v>-8.7992899999999999E-2</c:v>
                </c:pt>
                <c:pt idx="35635">
                  <c:v>-8.7998900000000005E-2</c:v>
                </c:pt>
                <c:pt idx="35636">
                  <c:v>-8.8002899999999995E-2</c:v>
                </c:pt>
                <c:pt idx="35637">
                  <c:v>-8.8015399999999994E-2</c:v>
                </c:pt>
                <c:pt idx="35638">
                  <c:v>-8.8044800000000006E-2</c:v>
                </c:pt>
                <c:pt idx="35639">
                  <c:v>-8.8097300000000003E-2</c:v>
                </c:pt>
                <c:pt idx="35640">
                  <c:v>-8.8174500000000003E-2</c:v>
                </c:pt>
                <c:pt idx="35641">
                  <c:v>-8.8271799999999997E-2</c:v>
                </c:pt>
                <c:pt idx="35642">
                  <c:v>-8.83858E-2</c:v>
                </c:pt>
                <c:pt idx="35643">
                  <c:v>-8.8519299999999995E-2</c:v>
                </c:pt>
                <c:pt idx="35644">
                  <c:v>-8.8676699999999997E-2</c:v>
                </c:pt>
                <c:pt idx="35645">
                  <c:v>-8.8858599999999996E-2</c:v>
                </c:pt>
                <c:pt idx="35646">
                  <c:v>-8.9066000000000006E-2</c:v>
                </c:pt>
                <c:pt idx="35647">
                  <c:v>-8.9309399999999997E-2</c:v>
                </c:pt>
                <c:pt idx="35648">
                  <c:v>-8.9604900000000001E-2</c:v>
                </c:pt>
                <c:pt idx="35649">
                  <c:v>-8.9962100000000003E-2</c:v>
                </c:pt>
                <c:pt idx="35650">
                  <c:v>-9.0381699999999995E-2</c:v>
                </c:pt>
                <c:pt idx="35651">
                  <c:v>-9.0864200000000006E-2</c:v>
                </c:pt>
                <c:pt idx="35652">
                  <c:v>-9.1411400000000004E-2</c:v>
                </c:pt>
                <c:pt idx="35653">
                  <c:v>-9.2020599999999994E-2</c:v>
                </c:pt>
                <c:pt idx="35654">
                  <c:v>-9.2685299999999998E-2</c:v>
                </c:pt>
                <c:pt idx="35655">
                  <c:v>-9.3404799999999996E-2</c:v>
                </c:pt>
                <c:pt idx="35656">
                  <c:v>-9.4182600000000005E-2</c:v>
                </c:pt>
                <c:pt idx="35657">
                  <c:v>-9.50188E-2</c:v>
                </c:pt>
                <c:pt idx="35658">
                  <c:v>-9.5913700000000005E-2</c:v>
                </c:pt>
                <c:pt idx="35659">
                  <c:v>-9.6871299999999994E-2</c:v>
                </c:pt>
                <c:pt idx="35660">
                  <c:v>-9.7890400000000002E-2</c:v>
                </c:pt>
                <c:pt idx="35661">
                  <c:v>-9.8960900000000004E-2</c:v>
                </c:pt>
                <c:pt idx="35662">
                  <c:v>-0.100075</c:v>
                </c:pt>
                <c:pt idx="35663">
                  <c:v>-0.10123600000000001</c:v>
                </c:pt>
                <c:pt idx="35664">
                  <c:v>-0.102453</c:v>
                </c:pt>
                <c:pt idx="35665">
                  <c:v>-0.103732</c:v>
                </c:pt>
                <c:pt idx="35666">
                  <c:v>-0.105077</c:v>
                </c:pt>
                <c:pt idx="35667">
                  <c:v>-0.106488</c:v>
                </c:pt>
                <c:pt idx="35668">
                  <c:v>-0.107969</c:v>
                </c:pt>
                <c:pt idx="35669">
                  <c:v>-0.109523</c:v>
                </c:pt>
                <c:pt idx="35670">
                  <c:v>-0.111147</c:v>
                </c:pt>
                <c:pt idx="35671">
                  <c:v>-0.112847</c:v>
                </c:pt>
                <c:pt idx="35672">
                  <c:v>-0.11462600000000001</c:v>
                </c:pt>
                <c:pt idx="35673">
                  <c:v>-0.116478</c:v>
                </c:pt>
                <c:pt idx="35674">
                  <c:v>-0.118391</c:v>
                </c:pt>
                <c:pt idx="35675">
                  <c:v>-0.12035800000000001</c:v>
                </c:pt>
                <c:pt idx="35676">
                  <c:v>-0.122381</c:v>
                </c:pt>
                <c:pt idx="35677">
                  <c:v>-0.12447</c:v>
                </c:pt>
                <c:pt idx="35678">
                  <c:v>-0.12662399999999999</c:v>
                </c:pt>
                <c:pt idx="35679">
                  <c:v>-0.12883500000000001</c:v>
                </c:pt>
                <c:pt idx="35680">
                  <c:v>-0.13109499999999999</c:v>
                </c:pt>
                <c:pt idx="35681">
                  <c:v>-0.13339799999999999</c:v>
                </c:pt>
                <c:pt idx="35682">
                  <c:v>-0.13574800000000001</c:v>
                </c:pt>
                <c:pt idx="35683">
                  <c:v>-0.13814599999999999</c:v>
                </c:pt>
                <c:pt idx="35684">
                  <c:v>-0.140593</c:v>
                </c:pt>
                <c:pt idx="35685">
                  <c:v>-0.14308699999999999</c:v>
                </c:pt>
                <c:pt idx="35686">
                  <c:v>-0.145623</c:v>
                </c:pt>
                <c:pt idx="35687">
                  <c:v>-0.1482</c:v>
                </c:pt>
                <c:pt idx="35688">
                  <c:v>-0.15081700000000001</c:v>
                </c:pt>
                <c:pt idx="35689">
                  <c:v>-0.153474</c:v>
                </c:pt>
                <c:pt idx="35690">
                  <c:v>-0.156164</c:v>
                </c:pt>
                <c:pt idx="35691">
                  <c:v>-0.15887999999999999</c:v>
                </c:pt>
                <c:pt idx="35692">
                  <c:v>-0.16162099999999999</c:v>
                </c:pt>
                <c:pt idx="35693">
                  <c:v>-0.16438700000000001</c:v>
                </c:pt>
                <c:pt idx="35694">
                  <c:v>-0.16716700000000001</c:v>
                </c:pt>
                <c:pt idx="35695">
                  <c:v>-0.16995099999999999</c:v>
                </c:pt>
                <c:pt idx="35696">
                  <c:v>-0.172733</c:v>
                </c:pt>
                <c:pt idx="35697">
                  <c:v>-0.175509</c:v>
                </c:pt>
                <c:pt idx="35698">
                  <c:v>-0.17826600000000001</c:v>
                </c:pt>
                <c:pt idx="35699">
                  <c:v>-0.18099999999999999</c:v>
                </c:pt>
                <c:pt idx="35700">
                  <c:v>-0.18371100000000001</c:v>
                </c:pt>
                <c:pt idx="35701">
                  <c:v>-0.18639500000000001</c:v>
                </c:pt>
                <c:pt idx="35702">
                  <c:v>-0.18904699999999999</c:v>
                </c:pt>
                <c:pt idx="35703">
                  <c:v>-0.191662</c:v>
                </c:pt>
                <c:pt idx="35704">
                  <c:v>-0.19423799999999999</c:v>
                </c:pt>
                <c:pt idx="35705">
                  <c:v>-0.19677500000000001</c:v>
                </c:pt>
                <c:pt idx="35706">
                  <c:v>-0.19927400000000001</c:v>
                </c:pt>
                <c:pt idx="35707">
                  <c:v>-0.20174400000000001</c:v>
                </c:pt>
                <c:pt idx="35708">
                  <c:v>-0.20419200000000001</c:v>
                </c:pt>
                <c:pt idx="35709">
                  <c:v>-0.20662800000000001</c:v>
                </c:pt>
                <c:pt idx="35710">
                  <c:v>-0.20905499999999999</c:v>
                </c:pt>
                <c:pt idx="35711">
                  <c:v>-0.21146999999999999</c:v>
                </c:pt>
                <c:pt idx="35712">
                  <c:v>-0.213862</c:v>
                </c:pt>
                <c:pt idx="35713">
                  <c:v>-0.21621299999999999</c:v>
                </c:pt>
                <c:pt idx="35714">
                  <c:v>-0.21851300000000001</c:v>
                </c:pt>
                <c:pt idx="35715">
                  <c:v>-0.22076799999999999</c:v>
                </c:pt>
                <c:pt idx="35716">
                  <c:v>-0.22298899999999999</c:v>
                </c:pt>
                <c:pt idx="35717">
                  <c:v>-0.22517899999999999</c:v>
                </c:pt>
                <c:pt idx="35718">
                  <c:v>-0.227323</c:v>
                </c:pt>
                <c:pt idx="35719">
                  <c:v>-0.22939799999999999</c:v>
                </c:pt>
                <c:pt idx="35720">
                  <c:v>-0.23138900000000001</c:v>
                </c:pt>
                <c:pt idx="35721">
                  <c:v>-0.233291</c:v>
                </c:pt>
                <c:pt idx="35722">
                  <c:v>-0.23510400000000001</c:v>
                </c:pt>
                <c:pt idx="35723">
                  <c:v>-0.23682400000000001</c:v>
                </c:pt>
                <c:pt idx="35724">
                  <c:v>-0.238454</c:v>
                </c:pt>
                <c:pt idx="35725">
                  <c:v>-0.240004</c:v>
                </c:pt>
                <c:pt idx="35726">
                  <c:v>-0.241482</c:v>
                </c:pt>
                <c:pt idx="35727">
                  <c:v>-0.24288899999999999</c:v>
                </c:pt>
                <c:pt idx="35728">
                  <c:v>-0.244223</c:v>
                </c:pt>
                <c:pt idx="35729">
                  <c:v>-0.24548500000000001</c:v>
                </c:pt>
                <c:pt idx="35730">
                  <c:v>-0.246674</c:v>
                </c:pt>
                <c:pt idx="35731">
                  <c:v>-0.24778500000000001</c:v>
                </c:pt>
                <c:pt idx="35732">
                  <c:v>-0.24882199999999999</c:v>
                </c:pt>
                <c:pt idx="35733">
                  <c:v>-0.24978400000000001</c:v>
                </c:pt>
                <c:pt idx="35734">
                  <c:v>-0.25066699999999997</c:v>
                </c:pt>
                <c:pt idx="35735">
                  <c:v>-0.25147000000000003</c:v>
                </c:pt>
                <c:pt idx="35736">
                  <c:v>-0.25220399999999998</c:v>
                </c:pt>
                <c:pt idx="35737">
                  <c:v>-0.25287799999999999</c:v>
                </c:pt>
                <c:pt idx="35738">
                  <c:v>-0.25348900000000002</c:v>
                </c:pt>
                <c:pt idx="35739">
                  <c:v>-0.25402999999999998</c:v>
                </c:pt>
                <c:pt idx="35740">
                  <c:v>-0.25449500000000003</c:v>
                </c:pt>
                <c:pt idx="35741">
                  <c:v>-0.25488</c:v>
                </c:pt>
                <c:pt idx="35742">
                  <c:v>-0.25517800000000002</c:v>
                </c:pt>
                <c:pt idx="35743">
                  <c:v>-0.25538899999999998</c:v>
                </c:pt>
                <c:pt idx="35744">
                  <c:v>-0.255523</c:v>
                </c:pt>
                <c:pt idx="35745">
                  <c:v>-0.25558599999999998</c:v>
                </c:pt>
                <c:pt idx="35746">
                  <c:v>-0.25557299999999999</c:v>
                </c:pt>
                <c:pt idx="35747">
                  <c:v>-0.255467</c:v>
                </c:pt>
                <c:pt idx="35748">
                  <c:v>-0.25525100000000001</c:v>
                </c:pt>
                <c:pt idx="35749">
                  <c:v>-0.25492599999999999</c:v>
                </c:pt>
                <c:pt idx="35750">
                  <c:v>-0.25450899999999999</c:v>
                </c:pt>
                <c:pt idx="35751">
                  <c:v>-0.25401800000000002</c:v>
                </c:pt>
                <c:pt idx="35752">
                  <c:v>-0.253467</c:v>
                </c:pt>
                <c:pt idx="35753">
                  <c:v>-0.252861</c:v>
                </c:pt>
                <c:pt idx="35754">
                  <c:v>-0.25220300000000001</c:v>
                </c:pt>
                <c:pt idx="35755">
                  <c:v>-0.25149899999999997</c:v>
                </c:pt>
                <c:pt idx="35756">
                  <c:v>-0.25074600000000002</c:v>
                </c:pt>
                <c:pt idx="35757">
                  <c:v>-0.249943</c:v>
                </c:pt>
                <c:pt idx="35758">
                  <c:v>-0.249088</c:v>
                </c:pt>
                <c:pt idx="35759">
                  <c:v>-0.24818899999999999</c:v>
                </c:pt>
                <c:pt idx="35760">
                  <c:v>-0.247256</c:v>
                </c:pt>
                <c:pt idx="35761">
                  <c:v>-0.24629000000000001</c:v>
                </c:pt>
                <c:pt idx="35762">
                  <c:v>-0.24529300000000001</c:v>
                </c:pt>
                <c:pt idx="35763">
                  <c:v>-0.24426800000000001</c:v>
                </c:pt>
                <c:pt idx="35764">
                  <c:v>-0.24320800000000001</c:v>
                </c:pt>
                <c:pt idx="35765">
                  <c:v>-0.24210400000000001</c:v>
                </c:pt>
                <c:pt idx="35766">
                  <c:v>-0.240951</c:v>
                </c:pt>
                <c:pt idx="35767">
                  <c:v>-0.23975099999999999</c:v>
                </c:pt>
                <c:pt idx="35768">
                  <c:v>-0.238506</c:v>
                </c:pt>
                <c:pt idx="35769">
                  <c:v>-0.23722299999999999</c:v>
                </c:pt>
                <c:pt idx="35770">
                  <c:v>-0.235906</c:v>
                </c:pt>
                <c:pt idx="35771">
                  <c:v>-0.23455200000000001</c:v>
                </c:pt>
                <c:pt idx="35772">
                  <c:v>-0.23316400000000001</c:v>
                </c:pt>
                <c:pt idx="35773">
                  <c:v>-0.23175299999999999</c:v>
                </c:pt>
                <c:pt idx="35774">
                  <c:v>-0.23033100000000001</c:v>
                </c:pt>
                <c:pt idx="35775">
                  <c:v>-0.22889599999999999</c:v>
                </c:pt>
                <c:pt idx="35776">
                  <c:v>-0.22744500000000001</c:v>
                </c:pt>
                <c:pt idx="35777">
                  <c:v>-0.22597700000000001</c:v>
                </c:pt>
                <c:pt idx="35778">
                  <c:v>-0.224495</c:v>
                </c:pt>
                <c:pt idx="35779">
                  <c:v>-0.22300500000000001</c:v>
                </c:pt>
                <c:pt idx="35780">
                  <c:v>-0.22151399999999999</c:v>
                </c:pt>
                <c:pt idx="35781">
                  <c:v>-0.220026</c:v>
                </c:pt>
                <c:pt idx="35782">
                  <c:v>-0.21854100000000001</c:v>
                </c:pt>
                <c:pt idx="35783">
                  <c:v>-0.217059</c:v>
                </c:pt>
                <c:pt idx="35784">
                  <c:v>-0.215589</c:v>
                </c:pt>
                <c:pt idx="35785">
                  <c:v>-0.21413599999999999</c:v>
                </c:pt>
                <c:pt idx="35786">
                  <c:v>-0.212702</c:v>
                </c:pt>
                <c:pt idx="35787">
                  <c:v>-0.21129600000000001</c:v>
                </c:pt>
                <c:pt idx="35788">
                  <c:v>-0.209928</c:v>
                </c:pt>
                <c:pt idx="35789">
                  <c:v>-0.20859900000000001</c:v>
                </c:pt>
                <c:pt idx="35790">
                  <c:v>-0.207311</c:v>
                </c:pt>
                <c:pt idx="35791">
                  <c:v>-0.206071</c:v>
                </c:pt>
                <c:pt idx="35792">
                  <c:v>-0.20488799999999999</c:v>
                </c:pt>
                <c:pt idx="35793">
                  <c:v>-0.20375599999999999</c:v>
                </c:pt>
                <c:pt idx="35794">
                  <c:v>-0.20266500000000001</c:v>
                </c:pt>
                <c:pt idx="35795">
                  <c:v>-0.20161399999999999</c:v>
                </c:pt>
                <c:pt idx="35796">
                  <c:v>-0.20061200000000001</c:v>
                </c:pt>
                <c:pt idx="35797">
                  <c:v>-0.19966500000000001</c:v>
                </c:pt>
                <c:pt idx="35798">
                  <c:v>-0.198765</c:v>
                </c:pt>
                <c:pt idx="35799">
                  <c:v>-0.197904</c:v>
                </c:pt>
                <c:pt idx="35800">
                  <c:v>-0.197078</c:v>
                </c:pt>
                <c:pt idx="35801">
                  <c:v>-0.19627800000000001</c:v>
                </c:pt>
                <c:pt idx="35802">
                  <c:v>-0.19550400000000001</c:v>
                </c:pt>
                <c:pt idx="35803">
                  <c:v>-0.194772</c:v>
                </c:pt>
                <c:pt idx="35804">
                  <c:v>-0.19409899999999999</c:v>
                </c:pt>
                <c:pt idx="35805">
                  <c:v>-0.193494</c:v>
                </c:pt>
                <c:pt idx="35806">
                  <c:v>-0.19294800000000001</c:v>
                </c:pt>
                <c:pt idx="35807">
                  <c:v>-0.19244700000000001</c:v>
                </c:pt>
                <c:pt idx="35808">
                  <c:v>-0.19198499999999999</c:v>
                </c:pt>
                <c:pt idx="35809">
                  <c:v>-0.19156400000000001</c:v>
                </c:pt>
                <c:pt idx="35810">
                  <c:v>-0.191189</c:v>
                </c:pt>
                <c:pt idx="35811">
                  <c:v>-0.190856</c:v>
                </c:pt>
                <c:pt idx="35812">
                  <c:v>-0.19056699999999999</c:v>
                </c:pt>
                <c:pt idx="35813">
                  <c:v>-0.19033600000000001</c:v>
                </c:pt>
                <c:pt idx="35814">
                  <c:v>-0.19017200000000001</c:v>
                </c:pt>
                <c:pt idx="35815">
                  <c:v>-0.190081</c:v>
                </c:pt>
                <c:pt idx="35816">
                  <c:v>-0.19006000000000001</c:v>
                </c:pt>
                <c:pt idx="35817">
                  <c:v>-0.19009999999999999</c:v>
                </c:pt>
                <c:pt idx="35818">
                  <c:v>-0.190197</c:v>
                </c:pt>
                <c:pt idx="35819">
                  <c:v>-0.19035199999999999</c:v>
                </c:pt>
                <c:pt idx="35820">
                  <c:v>-0.19057099999999999</c:v>
                </c:pt>
                <c:pt idx="35821">
                  <c:v>-0.19085299999999999</c:v>
                </c:pt>
                <c:pt idx="35822">
                  <c:v>-0.191196</c:v>
                </c:pt>
                <c:pt idx="35823">
                  <c:v>-0.19159999999999999</c:v>
                </c:pt>
                <c:pt idx="35824">
                  <c:v>-0.19206200000000001</c:v>
                </c:pt>
                <c:pt idx="35825">
                  <c:v>-0.192575</c:v>
                </c:pt>
                <c:pt idx="35826">
                  <c:v>-0.193133</c:v>
                </c:pt>
                <c:pt idx="35827">
                  <c:v>-0.19373000000000001</c:v>
                </c:pt>
                <c:pt idx="35828">
                  <c:v>-0.194355</c:v>
                </c:pt>
                <c:pt idx="35829">
                  <c:v>-0.19500200000000001</c:v>
                </c:pt>
                <c:pt idx="35830">
                  <c:v>-0.19566800000000001</c:v>
                </c:pt>
                <c:pt idx="35831">
                  <c:v>-0.196357</c:v>
                </c:pt>
                <c:pt idx="35832">
                  <c:v>-0.19708100000000001</c:v>
                </c:pt>
                <c:pt idx="35833">
                  <c:v>-0.197847</c:v>
                </c:pt>
                <c:pt idx="35834">
                  <c:v>-0.19864899999999999</c:v>
                </c:pt>
                <c:pt idx="35835">
                  <c:v>-0.19947000000000001</c:v>
                </c:pt>
                <c:pt idx="35836">
                  <c:v>-0.20030100000000001</c:v>
                </c:pt>
                <c:pt idx="35837">
                  <c:v>-0.20114299999999999</c:v>
                </c:pt>
                <c:pt idx="35838">
                  <c:v>-0.20199900000000001</c:v>
                </c:pt>
                <c:pt idx="35839">
                  <c:v>-0.20286899999999999</c:v>
                </c:pt>
                <c:pt idx="35840">
                  <c:v>-0.20375399999999999</c:v>
                </c:pt>
                <c:pt idx="35841">
                  <c:v>-0.204652</c:v>
                </c:pt>
                <c:pt idx="35842">
                  <c:v>-0.20556099999999999</c:v>
                </c:pt>
                <c:pt idx="35843">
                  <c:v>-0.20648</c:v>
                </c:pt>
                <c:pt idx="35844">
                  <c:v>-0.20741100000000001</c:v>
                </c:pt>
                <c:pt idx="35845">
                  <c:v>-0.20834800000000001</c:v>
                </c:pt>
                <c:pt idx="35846">
                  <c:v>-0.209289</c:v>
                </c:pt>
                <c:pt idx="35847">
                  <c:v>-0.21023700000000001</c:v>
                </c:pt>
                <c:pt idx="35848">
                  <c:v>-0.211197</c:v>
                </c:pt>
                <c:pt idx="35849">
                  <c:v>-0.212168</c:v>
                </c:pt>
                <c:pt idx="35850">
                  <c:v>-0.21313699999999999</c:v>
                </c:pt>
                <c:pt idx="35851">
                  <c:v>-0.21409</c:v>
                </c:pt>
                <c:pt idx="35852">
                  <c:v>-0.21502299999999999</c:v>
                </c:pt>
                <c:pt idx="35853">
                  <c:v>-0.21593599999999999</c:v>
                </c:pt>
                <c:pt idx="35854">
                  <c:v>-0.216832</c:v>
                </c:pt>
                <c:pt idx="35855">
                  <c:v>-0.21771299999999999</c:v>
                </c:pt>
                <c:pt idx="35856">
                  <c:v>-0.218579</c:v>
                </c:pt>
                <c:pt idx="35857">
                  <c:v>-0.21942600000000001</c:v>
                </c:pt>
                <c:pt idx="35858">
                  <c:v>-0.22025</c:v>
                </c:pt>
                <c:pt idx="35859">
                  <c:v>-0.22104099999999999</c:v>
                </c:pt>
                <c:pt idx="35860">
                  <c:v>-0.22179199999999999</c:v>
                </c:pt>
                <c:pt idx="35861">
                  <c:v>-0.222498</c:v>
                </c:pt>
                <c:pt idx="35862">
                  <c:v>-0.22315399999999999</c:v>
                </c:pt>
                <c:pt idx="35863">
                  <c:v>-0.22375800000000001</c:v>
                </c:pt>
                <c:pt idx="35864">
                  <c:v>-0.22431200000000001</c:v>
                </c:pt>
                <c:pt idx="35865">
                  <c:v>-0.224828</c:v>
                </c:pt>
                <c:pt idx="35866">
                  <c:v>-0.22530800000000001</c:v>
                </c:pt>
                <c:pt idx="35867">
                  <c:v>-0.22575400000000001</c:v>
                </c:pt>
                <c:pt idx="35868">
                  <c:v>-0.226162</c:v>
                </c:pt>
                <c:pt idx="35869">
                  <c:v>-0.22653400000000001</c:v>
                </c:pt>
                <c:pt idx="35870">
                  <c:v>-0.22686799999999999</c:v>
                </c:pt>
                <c:pt idx="35871">
                  <c:v>-0.227162</c:v>
                </c:pt>
                <c:pt idx="35872">
                  <c:v>-0.227413</c:v>
                </c:pt>
                <c:pt idx="35873">
                  <c:v>-0.227628</c:v>
                </c:pt>
                <c:pt idx="35874">
                  <c:v>-0.22781599999999999</c:v>
                </c:pt>
                <c:pt idx="35875">
                  <c:v>-0.22797700000000001</c:v>
                </c:pt>
                <c:pt idx="35876">
                  <c:v>-0.228105</c:v>
                </c:pt>
                <c:pt idx="35877">
                  <c:v>-0.22820099999999999</c:v>
                </c:pt>
                <c:pt idx="35878">
                  <c:v>-0.22826299999999999</c:v>
                </c:pt>
                <c:pt idx="35879">
                  <c:v>-0.22828899999999999</c:v>
                </c:pt>
                <c:pt idx="35880">
                  <c:v>-0.22827900000000001</c:v>
                </c:pt>
                <c:pt idx="35881">
                  <c:v>-0.228239</c:v>
                </c:pt>
                <c:pt idx="35882">
                  <c:v>-0.22816900000000001</c:v>
                </c:pt>
                <c:pt idx="35883">
                  <c:v>-0.22806599999999999</c:v>
                </c:pt>
                <c:pt idx="35884">
                  <c:v>-0.22792799999999999</c:v>
                </c:pt>
                <c:pt idx="35885">
                  <c:v>-0.22775599999999999</c:v>
                </c:pt>
                <c:pt idx="35886">
                  <c:v>-0.227551</c:v>
                </c:pt>
                <c:pt idx="35887">
                  <c:v>-0.22731199999999999</c:v>
                </c:pt>
                <c:pt idx="35888">
                  <c:v>-0.22704099999999999</c:v>
                </c:pt>
                <c:pt idx="35889">
                  <c:v>-0.226742</c:v>
                </c:pt>
                <c:pt idx="35890">
                  <c:v>-0.22641800000000001</c:v>
                </c:pt>
                <c:pt idx="35891">
                  <c:v>-0.22606899999999999</c:v>
                </c:pt>
                <c:pt idx="35892">
                  <c:v>-0.22569500000000001</c:v>
                </c:pt>
                <c:pt idx="35893">
                  <c:v>-0.22529299999999999</c:v>
                </c:pt>
                <c:pt idx="35894">
                  <c:v>-0.22486</c:v>
                </c:pt>
                <c:pt idx="35895">
                  <c:v>-0.22439600000000001</c:v>
                </c:pt>
                <c:pt idx="35896">
                  <c:v>-0.223912</c:v>
                </c:pt>
                <c:pt idx="35897">
                  <c:v>-0.22342100000000001</c:v>
                </c:pt>
                <c:pt idx="35898">
                  <c:v>-0.22292699999999999</c:v>
                </c:pt>
                <c:pt idx="35899">
                  <c:v>-0.22242700000000001</c:v>
                </c:pt>
                <c:pt idx="35900">
                  <c:v>-0.22192200000000001</c:v>
                </c:pt>
                <c:pt idx="35901">
                  <c:v>-0.22142300000000001</c:v>
                </c:pt>
                <c:pt idx="35902">
                  <c:v>-0.22092300000000001</c:v>
                </c:pt>
                <c:pt idx="35903">
                  <c:v>-0.22036500000000001</c:v>
                </c:pt>
                <c:pt idx="35904">
                  <c:v>-0.21973899999999999</c:v>
                </c:pt>
                <c:pt idx="35905">
                  <c:v>-0.219114</c:v>
                </c:pt>
                <c:pt idx="35906">
                  <c:v>-0.21851499999999999</c:v>
                </c:pt>
                <c:pt idx="35907">
                  <c:v>-0.21791099999999999</c:v>
                </c:pt>
                <c:pt idx="35908">
                  <c:v>-0.217304</c:v>
                </c:pt>
                <c:pt idx="35909">
                  <c:v>-0.21671399999999999</c:v>
                </c:pt>
                <c:pt idx="35910">
                  <c:v>-0.21614800000000001</c:v>
                </c:pt>
                <c:pt idx="35911">
                  <c:v>-0.21560199999999999</c:v>
                </c:pt>
                <c:pt idx="35912">
                  <c:v>-0.21507399999999999</c:v>
                </c:pt>
                <c:pt idx="35913">
                  <c:v>-0.214562</c:v>
                </c:pt>
                <c:pt idx="35914">
                  <c:v>-0.21406800000000001</c:v>
                </c:pt>
                <c:pt idx="35915">
                  <c:v>-0.21359700000000001</c:v>
                </c:pt>
                <c:pt idx="35916">
                  <c:v>-0.21315300000000001</c:v>
                </c:pt>
                <c:pt idx="35917">
                  <c:v>-0.21273800000000001</c:v>
                </c:pt>
                <c:pt idx="35918">
                  <c:v>-0.21235100000000001</c:v>
                </c:pt>
                <c:pt idx="35919">
                  <c:v>-0.21199200000000001</c:v>
                </c:pt>
                <c:pt idx="35920">
                  <c:v>-0.21166199999999999</c:v>
                </c:pt>
                <c:pt idx="35921">
                  <c:v>-0.211369</c:v>
                </c:pt>
                <c:pt idx="35922">
                  <c:v>-0.211117</c:v>
                </c:pt>
                <c:pt idx="35923">
                  <c:v>-0.21090500000000001</c:v>
                </c:pt>
                <c:pt idx="35924">
                  <c:v>-0.21073500000000001</c:v>
                </c:pt>
                <c:pt idx="35925">
                  <c:v>-0.21061199999999999</c:v>
                </c:pt>
                <c:pt idx="35926">
                  <c:v>-0.210538</c:v>
                </c:pt>
                <c:pt idx="35927">
                  <c:v>-0.210508</c:v>
                </c:pt>
                <c:pt idx="35928">
                  <c:v>-0.21051900000000001</c:v>
                </c:pt>
                <c:pt idx="35929">
                  <c:v>-0.21057200000000001</c:v>
                </c:pt>
                <c:pt idx="35930">
                  <c:v>-0.21067</c:v>
                </c:pt>
                <c:pt idx="35931">
                  <c:v>-0.210815</c:v>
                </c:pt>
                <c:pt idx="35932">
                  <c:v>-0.211006</c:v>
                </c:pt>
                <c:pt idx="35933">
                  <c:v>-0.21124399999999999</c:v>
                </c:pt>
                <c:pt idx="35934">
                  <c:v>-0.211534</c:v>
                </c:pt>
                <c:pt idx="35935">
                  <c:v>-0.21187700000000001</c:v>
                </c:pt>
                <c:pt idx="35936">
                  <c:v>-0.21226600000000001</c:v>
                </c:pt>
                <c:pt idx="35937">
                  <c:v>-0.21269299999999999</c:v>
                </c:pt>
                <c:pt idx="35938">
                  <c:v>-0.21315000000000001</c:v>
                </c:pt>
                <c:pt idx="35939">
                  <c:v>-0.21363099999999999</c:v>
                </c:pt>
                <c:pt idx="35940">
                  <c:v>-0.214146</c:v>
                </c:pt>
                <c:pt idx="35941">
                  <c:v>-0.21470700000000001</c:v>
                </c:pt>
                <c:pt idx="35942">
                  <c:v>-0.21532200000000001</c:v>
                </c:pt>
                <c:pt idx="35943">
                  <c:v>-0.21598899999999999</c:v>
                </c:pt>
                <c:pt idx="35944">
                  <c:v>-0.216695</c:v>
                </c:pt>
                <c:pt idx="35945">
                  <c:v>-0.21742600000000001</c:v>
                </c:pt>
                <c:pt idx="35946">
                  <c:v>-0.21817500000000001</c:v>
                </c:pt>
                <c:pt idx="35947">
                  <c:v>-0.21894</c:v>
                </c:pt>
                <c:pt idx="35948">
                  <c:v>-0.21971499999999999</c:v>
                </c:pt>
                <c:pt idx="35949">
                  <c:v>-0.220501</c:v>
                </c:pt>
                <c:pt idx="35950">
                  <c:v>-0.221299</c:v>
                </c:pt>
                <c:pt idx="35951">
                  <c:v>-0.22211400000000001</c:v>
                </c:pt>
                <c:pt idx="35952">
                  <c:v>-0.222944</c:v>
                </c:pt>
                <c:pt idx="35953">
                  <c:v>-0.22378799999999999</c:v>
                </c:pt>
                <c:pt idx="35954">
                  <c:v>-0.22464700000000001</c:v>
                </c:pt>
                <c:pt idx="35955">
                  <c:v>-0.22552</c:v>
                </c:pt>
                <c:pt idx="35956">
                  <c:v>-0.22641</c:v>
                </c:pt>
                <c:pt idx="35957">
                  <c:v>-0.227324</c:v>
                </c:pt>
                <c:pt idx="35958">
                  <c:v>-0.22826199999999999</c:v>
                </c:pt>
                <c:pt idx="35959">
                  <c:v>-0.22922000000000001</c:v>
                </c:pt>
                <c:pt idx="35960">
                  <c:v>-0.23019400000000001</c:v>
                </c:pt>
                <c:pt idx="35961">
                  <c:v>-0.231181</c:v>
                </c:pt>
                <c:pt idx="35962">
                  <c:v>-0.232178</c:v>
                </c:pt>
                <c:pt idx="35963">
                  <c:v>-0.23317199999999999</c:v>
                </c:pt>
                <c:pt idx="35964">
                  <c:v>-0.234153</c:v>
                </c:pt>
                <c:pt idx="35965">
                  <c:v>-0.23510900000000001</c:v>
                </c:pt>
                <c:pt idx="35966">
                  <c:v>-0.236037</c:v>
                </c:pt>
                <c:pt idx="35967">
                  <c:v>-0.23693600000000001</c:v>
                </c:pt>
                <c:pt idx="35968">
                  <c:v>-0.23780899999999999</c:v>
                </c:pt>
                <c:pt idx="35969">
                  <c:v>-0.238652</c:v>
                </c:pt>
                <c:pt idx="35970">
                  <c:v>-0.239458</c:v>
                </c:pt>
                <c:pt idx="35971">
                  <c:v>-0.24021899999999999</c:v>
                </c:pt>
                <c:pt idx="35972">
                  <c:v>-0.240926</c:v>
                </c:pt>
                <c:pt idx="35973">
                  <c:v>-0.24157400000000001</c:v>
                </c:pt>
                <c:pt idx="35974">
                  <c:v>-0.242174</c:v>
                </c:pt>
                <c:pt idx="35975">
                  <c:v>-0.24273700000000001</c:v>
                </c:pt>
                <c:pt idx="35976">
                  <c:v>-0.24327299999999999</c:v>
                </c:pt>
                <c:pt idx="35977">
                  <c:v>-0.24377499999999999</c:v>
                </c:pt>
                <c:pt idx="35978">
                  <c:v>-0.24423900000000001</c:v>
                </c:pt>
                <c:pt idx="35979">
                  <c:v>-0.244671</c:v>
                </c:pt>
                <c:pt idx="35980">
                  <c:v>-0.24507300000000001</c:v>
                </c:pt>
                <c:pt idx="35981">
                  <c:v>-0.245444</c:v>
                </c:pt>
                <c:pt idx="35982">
                  <c:v>-0.24578</c:v>
                </c:pt>
                <c:pt idx="35983">
                  <c:v>-0.24607699999999999</c:v>
                </c:pt>
                <c:pt idx="35984">
                  <c:v>-0.246332</c:v>
                </c:pt>
                <c:pt idx="35985">
                  <c:v>-0.24654200000000001</c:v>
                </c:pt>
                <c:pt idx="35986">
                  <c:v>-0.24670600000000001</c:v>
                </c:pt>
                <c:pt idx="35987">
                  <c:v>-0.24681900000000001</c:v>
                </c:pt>
                <c:pt idx="35988">
                  <c:v>-0.24687999999999999</c:v>
                </c:pt>
                <c:pt idx="35989">
                  <c:v>-0.246892</c:v>
                </c:pt>
                <c:pt idx="35990">
                  <c:v>-0.24682399999999999</c:v>
                </c:pt>
                <c:pt idx="35991">
                  <c:v>-0.24663499999999999</c:v>
                </c:pt>
                <c:pt idx="35992">
                  <c:v>-0.24635199999999999</c:v>
                </c:pt>
                <c:pt idx="35993">
                  <c:v>-0.246029</c:v>
                </c:pt>
                <c:pt idx="35994">
                  <c:v>-0.24565100000000001</c:v>
                </c:pt>
                <c:pt idx="35995">
                  <c:v>-0.245201</c:v>
                </c:pt>
                <c:pt idx="35996">
                  <c:v>-0.24468899999999999</c:v>
                </c:pt>
                <c:pt idx="35997">
                  <c:v>-0.244117</c:v>
                </c:pt>
                <c:pt idx="35998">
                  <c:v>-0.24348400000000001</c:v>
                </c:pt>
                <c:pt idx="35999">
                  <c:v>-0.242785</c:v>
                </c:pt>
                <c:pt idx="36000">
                  <c:v>-0.24201400000000001</c:v>
                </c:pt>
                <c:pt idx="36001">
                  <c:v>-0.24116499999999999</c:v>
                </c:pt>
                <c:pt idx="36002">
                  <c:v>-0.24024400000000001</c:v>
                </c:pt>
                <c:pt idx="36003">
                  <c:v>-0.239258</c:v>
                </c:pt>
                <c:pt idx="36004">
                  <c:v>-0.23821100000000001</c:v>
                </c:pt>
                <c:pt idx="36005">
                  <c:v>-0.23710400000000001</c:v>
                </c:pt>
                <c:pt idx="36006">
                  <c:v>-0.23594100000000001</c:v>
                </c:pt>
                <c:pt idx="36007">
                  <c:v>-0.23472499999999999</c:v>
                </c:pt>
                <c:pt idx="36008">
                  <c:v>-0.23346</c:v>
                </c:pt>
                <c:pt idx="36009">
                  <c:v>-0.232156</c:v>
                </c:pt>
                <c:pt idx="36010">
                  <c:v>-0.23081699999999999</c:v>
                </c:pt>
                <c:pt idx="36011">
                  <c:v>-0.22944700000000001</c:v>
                </c:pt>
                <c:pt idx="36012">
                  <c:v>-0.22804199999999999</c:v>
                </c:pt>
                <c:pt idx="36013">
                  <c:v>-0.22659899999999999</c:v>
                </c:pt>
                <c:pt idx="36014">
                  <c:v>-0.22511500000000001</c:v>
                </c:pt>
                <c:pt idx="36015">
                  <c:v>-0.22359399999999999</c:v>
                </c:pt>
                <c:pt idx="36016">
                  <c:v>-0.22203700000000001</c:v>
                </c:pt>
                <c:pt idx="36017">
                  <c:v>-0.220447</c:v>
                </c:pt>
                <c:pt idx="36018">
                  <c:v>-0.21882399999999999</c:v>
                </c:pt>
                <c:pt idx="36019">
                  <c:v>-0.217164</c:v>
                </c:pt>
                <c:pt idx="36020">
                  <c:v>-0.21546399999999999</c:v>
                </c:pt>
                <c:pt idx="36021">
                  <c:v>-0.213724</c:v>
                </c:pt>
                <c:pt idx="36022">
                  <c:v>-0.21194199999999999</c:v>
                </c:pt>
                <c:pt idx="36023">
                  <c:v>-0.21011299999999999</c:v>
                </c:pt>
                <c:pt idx="36024">
                  <c:v>-0.20823700000000001</c:v>
                </c:pt>
                <c:pt idx="36025">
                  <c:v>-0.206316</c:v>
                </c:pt>
                <c:pt idx="36026">
                  <c:v>-0.20435200000000001</c:v>
                </c:pt>
                <c:pt idx="36027">
                  <c:v>-0.202343</c:v>
                </c:pt>
                <c:pt idx="36028">
                  <c:v>-0.200294</c:v>
                </c:pt>
                <c:pt idx="36029">
                  <c:v>-0.19820699999999999</c:v>
                </c:pt>
                <c:pt idx="36030">
                  <c:v>-0.19608800000000001</c:v>
                </c:pt>
                <c:pt idx="36031">
                  <c:v>-0.193937</c:v>
                </c:pt>
                <c:pt idx="36032">
                  <c:v>-0.19175600000000001</c:v>
                </c:pt>
                <c:pt idx="36033">
                  <c:v>-0.18954499999999999</c:v>
                </c:pt>
                <c:pt idx="36034">
                  <c:v>-0.187309</c:v>
                </c:pt>
                <c:pt idx="36035">
                  <c:v>-0.185055</c:v>
                </c:pt>
                <c:pt idx="36036">
                  <c:v>-0.18278700000000001</c:v>
                </c:pt>
                <c:pt idx="36037">
                  <c:v>-0.180507</c:v>
                </c:pt>
                <c:pt idx="36038">
                  <c:v>-0.17821899999999999</c:v>
                </c:pt>
                <c:pt idx="36039">
                  <c:v>-0.175927</c:v>
                </c:pt>
                <c:pt idx="36040">
                  <c:v>-0.17363100000000001</c:v>
                </c:pt>
                <c:pt idx="36041">
                  <c:v>-0.17132900000000001</c:v>
                </c:pt>
                <c:pt idx="36042">
                  <c:v>-0.16902700000000001</c:v>
                </c:pt>
                <c:pt idx="36043">
                  <c:v>-0.16673299999999999</c:v>
                </c:pt>
                <c:pt idx="36044">
                  <c:v>-0.16445499999999999</c:v>
                </c:pt>
                <c:pt idx="36045">
                  <c:v>-0.16219700000000001</c:v>
                </c:pt>
                <c:pt idx="36046">
                  <c:v>-0.15996099999999999</c:v>
                </c:pt>
                <c:pt idx="36047">
                  <c:v>-0.15775</c:v>
                </c:pt>
                <c:pt idx="36048">
                  <c:v>-0.15556300000000001</c:v>
                </c:pt>
                <c:pt idx="36049">
                  <c:v>-0.15339900000000001</c:v>
                </c:pt>
                <c:pt idx="36050">
                  <c:v>-0.151255</c:v>
                </c:pt>
                <c:pt idx="36051">
                  <c:v>-0.14913399999999999</c:v>
                </c:pt>
                <c:pt idx="36052">
                  <c:v>-0.147036</c:v>
                </c:pt>
                <c:pt idx="36053">
                  <c:v>-0.14496600000000001</c:v>
                </c:pt>
                <c:pt idx="36054">
                  <c:v>-0.142931</c:v>
                </c:pt>
                <c:pt idx="36055">
                  <c:v>-0.140933</c:v>
                </c:pt>
                <c:pt idx="36056">
                  <c:v>-0.13897000000000001</c:v>
                </c:pt>
                <c:pt idx="36057">
                  <c:v>-0.13703899999999999</c:v>
                </c:pt>
                <c:pt idx="36058">
                  <c:v>-0.13514100000000001</c:v>
                </c:pt>
                <c:pt idx="36059">
                  <c:v>-0.13328100000000001</c:v>
                </c:pt>
                <c:pt idx="36060">
                  <c:v>-0.131468</c:v>
                </c:pt>
                <c:pt idx="36061">
                  <c:v>-0.12970799999999999</c:v>
                </c:pt>
                <c:pt idx="36062">
                  <c:v>-0.12800700000000001</c:v>
                </c:pt>
                <c:pt idx="36063">
                  <c:v>-0.12637300000000001</c:v>
                </c:pt>
                <c:pt idx="36064">
                  <c:v>-0.124809</c:v>
                </c:pt>
                <c:pt idx="36065">
                  <c:v>-0.123306</c:v>
                </c:pt>
                <c:pt idx="36066">
                  <c:v>-0.12185799999999999</c:v>
                </c:pt>
                <c:pt idx="36067">
                  <c:v>-0.120472</c:v>
                </c:pt>
                <c:pt idx="36068">
                  <c:v>-0.119157</c:v>
                </c:pt>
                <c:pt idx="36069">
                  <c:v>-0.117919</c:v>
                </c:pt>
                <c:pt idx="36070">
                  <c:v>-0.116755</c:v>
                </c:pt>
                <c:pt idx="36071">
                  <c:v>-0.11566</c:v>
                </c:pt>
                <c:pt idx="36072">
                  <c:v>-0.114636</c:v>
                </c:pt>
                <c:pt idx="36073">
                  <c:v>-0.11368399999999999</c:v>
                </c:pt>
                <c:pt idx="36074">
                  <c:v>-0.1128</c:v>
                </c:pt>
                <c:pt idx="36075">
                  <c:v>-0.111982</c:v>
                </c:pt>
                <c:pt idx="36076">
                  <c:v>-0.11122700000000001</c:v>
                </c:pt>
                <c:pt idx="36077">
                  <c:v>-0.110538</c:v>
                </c:pt>
                <c:pt idx="36078">
                  <c:v>-0.109917</c:v>
                </c:pt>
                <c:pt idx="36079">
                  <c:v>-0.10936700000000001</c:v>
                </c:pt>
                <c:pt idx="36080">
                  <c:v>-0.108891</c:v>
                </c:pt>
                <c:pt idx="36081">
                  <c:v>-0.10849</c:v>
                </c:pt>
                <c:pt idx="36082">
                  <c:v>-0.108165</c:v>
                </c:pt>
                <c:pt idx="36083">
                  <c:v>-0.107914</c:v>
                </c:pt>
                <c:pt idx="36084">
                  <c:v>-0.10773099999999999</c:v>
                </c:pt>
                <c:pt idx="36085">
                  <c:v>-0.107614</c:v>
                </c:pt>
                <c:pt idx="36086">
                  <c:v>-0.107557</c:v>
                </c:pt>
                <c:pt idx="36087">
                  <c:v>-0.10756</c:v>
                </c:pt>
                <c:pt idx="36088">
                  <c:v>-0.107622</c:v>
                </c:pt>
                <c:pt idx="36089">
                  <c:v>-0.10774400000000001</c:v>
                </c:pt>
                <c:pt idx="36090">
                  <c:v>-0.107928</c:v>
                </c:pt>
                <c:pt idx="36091">
                  <c:v>-0.108178</c:v>
                </c:pt>
                <c:pt idx="36092">
                  <c:v>-0.10849200000000001</c:v>
                </c:pt>
                <c:pt idx="36093">
                  <c:v>-0.108874</c:v>
                </c:pt>
                <c:pt idx="36094">
                  <c:v>-0.109323</c:v>
                </c:pt>
                <c:pt idx="36095">
                  <c:v>-0.10983999999999999</c:v>
                </c:pt>
                <c:pt idx="36096">
                  <c:v>-0.110419</c:v>
                </c:pt>
                <c:pt idx="36097">
                  <c:v>-0.111055</c:v>
                </c:pt>
                <c:pt idx="36098">
                  <c:v>-0.111747</c:v>
                </c:pt>
                <c:pt idx="36099">
                  <c:v>-0.112494</c:v>
                </c:pt>
                <c:pt idx="36100">
                  <c:v>-0.113291</c:v>
                </c:pt>
                <c:pt idx="36101">
                  <c:v>-0.114131</c:v>
                </c:pt>
                <c:pt idx="36102">
                  <c:v>-0.115005</c:v>
                </c:pt>
                <c:pt idx="36103">
                  <c:v>-0.115911</c:v>
                </c:pt>
                <c:pt idx="36104">
                  <c:v>-0.116844</c:v>
                </c:pt>
                <c:pt idx="36105">
                  <c:v>-0.117803</c:v>
                </c:pt>
                <c:pt idx="36106">
                  <c:v>-0.118788</c:v>
                </c:pt>
                <c:pt idx="36107">
                  <c:v>-0.119795</c:v>
                </c:pt>
                <c:pt idx="36108">
                  <c:v>-0.12082</c:v>
                </c:pt>
                <c:pt idx="36109">
                  <c:v>-0.12186</c:v>
                </c:pt>
                <c:pt idx="36110">
                  <c:v>-0.122915</c:v>
                </c:pt>
                <c:pt idx="36111">
                  <c:v>-0.123987</c:v>
                </c:pt>
                <c:pt idx="36112">
                  <c:v>-0.12507799999999999</c:v>
                </c:pt>
                <c:pt idx="36113">
                  <c:v>-0.12618399999999999</c:v>
                </c:pt>
                <c:pt idx="36114">
                  <c:v>-0.127302</c:v>
                </c:pt>
                <c:pt idx="36115">
                  <c:v>-0.12842700000000001</c:v>
                </c:pt>
                <c:pt idx="36116">
                  <c:v>-0.12956200000000001</c:v>
                </c:pt>
                <c:pt idx="36117">
                  <c:v>-0.13070499999999999</c:v>
                </c:pt>
                <c:pt idx="36118">
                  <c:v>-0.13184799999999999</c:v>
                </c:pt>
                <c:pt idx="36119">
                  <c:v>-0.132988</c:v>
                </c:pt>
                <c:pt idx="36120">
                  <c:v>-0.13412499999999999</c:v>
                </c:pt>
                <c:pt idx="36121">
                  <c:v>-0.13525999999999999</c:v>
                </c:pt>
                <c:pt idx="36122">
                  <c:v>-0.13639100000000001</c:v>
                </c:pt>
                <c:pt idx="36123">
                  <c:v>-0.137515</c:v>
                </c:pt>
                <c:pt idx="36124">
                  <c:v>-0.138627</c:v>
                </c:pt>
                <c:pt idx="36125">
                  <c:v>-0.13972399999999999</c:v>
                </c:pt>
                <c:pt idx="36126">
                  <c:v>-0.14081099999999999</c:v>
                </c:pt>
                <c:pt idx="36127">
                  <c:v>-0.141878</c:v>
                </c:pt>
                <c:pt idx="36128">
                  <c:v>-0.142872</c:v>
                </c:pt>
                <c:pt idx="36129">
                  <c:v>-0.14377499999999999</c:v>
                </c:pt>
                <c:pt idx="36130">
                  <c:v>-0.14463999999999999</c:v>
                </c:pt>
                <c:pt idx="36131">
                  <c:v>-0.145486</c:v>
                </c:pt>
                <c:pt idx="36132">
                  <c:v>-0.14627599999999999</c:v>
                </c:pt>
                <c:pt idx="36133">
                  <c:v>-0.14701</c:v>
                </c:pt>
                <c:pt idx="36134">
                  <c:v>-0.147701</c:v>
                </c:pt>
                <c:pt idx="36135">
                  <c:v>-0.14835100000000001</c:v>
                </c:pt>
                <c:pt idx="36136">
                  <c:v>-0.148955</c:v>
                </c:pt>
                <c:pt idx="36137">
                  <c:v>-0.149505</c:v>
                </c:pt>
                <c:pt idx="36138">
                  <c:v>-0.14999399999999999</c:v>
                </c:pt>
                <c:pt idx="36139">
                  <c:v>-0.150421</c:v>
                </c:pt>
                <c:pt idx="36140">
                  <c:v>-0.150786</c:v>
                </c:pt>
                <c:pt idx="36141">
                  <c:v>-0.151091</c:v>
                </c:pt>
                <c:pt idx="36142">
                  <c:v>-0.151336</c:v>
                </c:pt>
                <c:pt idx="36143">
                  <c:v>-0.15152099999999999</c:v>
                </c:pt>
                <c:pt idx="36144">
                  <c:v>-0.151647</c:v>
                </c:pt>
                <c:pt idx="36145">
                  <c:v>-0.15171699999999999</c:v>
                </c:pt>
                <c:pt idx="36146">
                  <c:v>-0.15173300000000001</c:v>
                </c:pt>
                <c:pt idx="36147">
                  <c:v>-0.151699</c:v>
                </c:pt>
                <c:pt idx="36148">
                  <c:v>-0.151612</c:v>
                </c:pt>
                <c:pt idx="36149">
                  <c:v>-0.151473</c:v>
                </c:pt>
                <c:pt idx="36150">
                  <c:v>-0.15127699999999999</c:v>
                </c:pt>
                <c:pt idx="36151">
                  <c:v>-0.15102099999999999</c:v>
                </c:pt>
                <c:pt idx="36152">
                  <c:v>-0.15070600000000001</c:v>
                </c:pt>
                <c:pt idx="36153">
                  <c:v>-0.15032999999999999</c:v>
                </c:pt>
                <c:pt idx="36154">
                  <c:v>-0.14989</c:v>
                </c:pt>
                <c:pt idx="36155">
                  <c:v>-0.14938199999999999</c:v>
                </c:pt>
                <c:pt idx="36156">
                  <c:v>-0.148809</c:v>
                </c:pt>
                <c:pt idx="36157">
                  <c:v>-0.14816499999999999</c:v>
                </c:pt>
                <c:pt idx="36158">
                  <c:v>-0.147449</c:v>
                </c:pt>
                <c:pt idx="36159">
                  <c:v>-0.14666000000000001</c:v>
                </c:pt>
                <c:pt idx="36160">
                  <c:v>-0.14579800000000001</c:v>
                </c:pt>
                <c:pt idx="36161">
                  <c:v>-0.14486299999999999</c:v>
                </c:pt>
                <c:pt idx="36162">
                  <c:v>-0.14385500000000001</c:v>
                </c:pt>
                <c:pt idx="36163">
                  <c:v>-0.14277500000000001</c:v>
                </c:pt>
                <c:pt idx="36164">
                  <c:v>-0.141626</c:v>
                </c:pt>
                <c:pt idx="36165">
                  <c:v>-0.14041300000000001</c:v>
                </c:pt>
                <c:pt idx="36166">
                  <c:v>-0.13913600000000001</c:v>
                </c:pt>
                <c:pt idx="36167">
                  <c:v>-0.137796</c:v>
                </c:pt>
                <c:pt idx="36168">
                  <c:v>-0.13639399999999999</c:v>
                </c:pt>
                <c:pt idx="36169">
                  <c:v>-0.134932</c:v>
                </c:pt>
                <c:pt idx="36170">
                  <c:v>-0.133413</c:v>
                </c:pt>
                <c:pt idx="36171">
                  <c:v>-0.13183600000000001</c:v>
                </c:pt>
                <c:pt idx="36172">
                  <c:v>-0.13020200000000001</c:v>
                </c:pt>
                <c:pt idx="36173">
                  <c:v>-0.12851099999999999</c:v>
                </c:pt>
                <c:pt idx="36174">
                  <c:v>-0.12676399999999999</c:v>
                </c:pt>
                <c:pt idx="36175">
                  <c:v>-0.12496</c:v>
                </c:pt>
                <c:pt idx="36176">
                  <c:v>-0.123099</c:v>
                </c:pt>
                <c:pt idx="36177">
                  <c:v>-0.121181</c:v>
                </c:pt>
                <c:pt idx="36178">
                  <c:v>-0.119204</c:v>
                </c:pt>
                <c:pt idx="36179">
                  <c:v>-0.11717</c:v>
                </c:pt>
                <c:pt idx="36180">
                  <c:v>-0.115083</c:v>
                </c:pt>
                <c:pt idx="36181">
                  <c:v>-0.11294800000000001</c:v>
                </c:pt>
                <c:pt idx="36182">
                  <c:v>-0.110772</c:v>
                </c:pt>
                <c:pt idx="36183">
                  <c:v>-0.108557</c:v>
                </c:pt>
                <c:pt idx="36184">
                  <c:v>-0.106306</c:v>
                </c:pt>
                <c:pt idx="36185">
                  <c:v>-0.104022</c:v>
                </c:pt>
                <c:pt idx="36186">
                  <c:v>-0.10170800000000001</c:v>
                </c:pt>
                <c:pt idx="36187">
                  <c:v>-9.93642E-2</c:v>
                </c:pt>
                <c:pt idx="36188">
                  <c:v>-9.6990999999999994E-2</c:v>
                </c:pt>
                <c:pt idx="36189">
                  <c:v>-9.4590300000000002E-2</c:v>
                </c:pt>
                <c:pt idx="36190">
                  <c:v>-9.21656E-2</c:v>
                </c:pt>
                <c:pt idx="36191">
                  <c:v>-8.9720999999999995E-2</c:v>
                </c:pt>
                <c:pt idx="36192">
                  <c:v>-8.7260900000000002E-2</c:v>
                </c:pt>
                <c:pt idx="36193">
                  <c:v>-8.4789500000000004E-2</c:v>
                </c:pt>
                <c:pt idx="36194">
                  <c:v>-8.2306699999999997E-2</c:v>
                </c:pt>
                <c:pt idx="36195">
                  <c:v>-7.9809699999999997E-2</c:v>
                </c:pt>
                <c:pt idx="36196">
                  <c:v>-7.7298500000000006E-2</c:v>
                </c:pt>
                <c:pt idx="36197">
                  <c:v>-7.4776200000000001E-2</c:v>
                </c:pt>
                <c:pt idx="36198">
                  <c:v>-7.2246599999999994E-2</c:v>
                </c:pt>
                <c:pt idx="36199">
                  <c:v>-6.9713200000000003E-2</c:v>
                </c:pt>
                <c:pt idx="36200">
                  <c:v>-6.7181500000000005E-2</c:v>
                </c:pt>
                <c:pt idx="36201">
                  <c:v>-6.4656599999999995E-2</c:v>
                </c:pt>
                <c:pt idx="36202">
                  <c:v>-6.2136400000000001E-2</c:v>
                </c:pt>
                <c:pt idx="36203">
                  <c:v>-5.9617200000000002E-2</c:v>
                </c:pt>
                <c:pt idx="36204">
                  <c:v>-5.7102600000000003E-2</c:v>
                </c:pt>
                <c:pt idx="36205">
                  <c:v>-5.4601400000000001E-2</c:v>
                </c:pt>
                <c:pt idx="36206">
                  <c:v>-5.2122000000000002E-2</c:v>
                </c:pt>
                <c:pt idx="36207">
                  <c:v>-4.9670400000000003E-2</c:v>
                </c:pt>
                <c:pt idx="36208">
                  <c:v>-4.7248699999999998E-2</c:v>
                </c:pt>
                <c:pt idx="36209">
                  <c:v>-4.4855100000000002E-2</c:v>
                </c:pt>
                <c:pt idx="36210">
                  <c:v>-4.2487999999999998E-2</c:v>
                </c:pt>
                <c:pt idx="36211">
                  <c:v>-4.01479E-2</c:v>
                </c:pt>
                <c:pt idx="36212">
                  <c:v>-3.7837299999999997E-2</c:v>
                </c:pt>
                <c:pt idx="36213">
                  <c:v>-3.5559800000000003E-2</c:v>
                </c:pt>
                <c:pt idx="36214">
                  <c:v>-3.3319700000000001E-2</c:v>
                </c:pt>
                <c:pt idx="36215">
                  <c:v>-3.1121900000000001E-2</c:v>
                </c:pt>
                <c:pt idx="36216">
                  <c:v>-2.89722E-2</c:v>
                </c:pt>
                <c:pt idx="36217">
                  <c:v>-2.68743E-2</c:v>
                </c:pt>
                <c:pt idx="36218">
                  <c:v>-2.4828099999999999E-2</c:v>
                </c:pt>
                <c:pt idx="36219">
                  <c:v>-2.28335E-2</c:v>
                </c:pt>
                <c:pt idx="36220">
                  <c:v>-2.0893700000000001E-2</c:v>
                </c:pt>
                <c:pt idx="36221">
                  <c:v>-1.90099E-2</c:v>
                </c:pt>
                <c:pt idx="36222">
                  <c:v>-1.7179699999999999E-2</c:v>
                </c:pt>
                <c:pt idx="36223">
                  <c:v>-1.54025E-2</c:v>
                </c:pt>
                <c:pt idx="36224">
                  <c:v>-1.36802E-2</c:v>
                </c:pt>
                <c:pt idx="36225">
                  <c:v>-1.20156E-2</c:v>
                </c:pt>
                <c:pt idx="36226">
                  <c:v>-1.0411999999999999E-2</c:v>
                </c:pt>
                <c:pt idx="36227" formatCode="0.00E+00">
                  <c:v>-8.8718900000000003E-3</c:v>
                </c:pt>
                <c:pt idx="36228" formatCode="0.00E+00">
                  <c:v>-7.3961799999999996E-3</c:v>
                </c:pt>
                <c:pt idx="36229" formatCode="0.00E+00">
                  <c:v>-5.9858400000000001E-3</c:v>
                </c:pt>
                <c:pt idx="36230" formatCode="0.00E+00">
                  <c:v>-4.6429000000000002E-3</c:v>
                </c:pt>
                <c:pt idx="36231" formatCode="0.00E+00">
                  <c:v>-3.36834E-3</c:v>
                </c:pt>
                <c:pt idx="36232" formatCode="0.00E+00">
                  <c:v>-2.1609799999999998E-3</c:v>
                </c:pt>
                <c:pt idx="36233" formatCode="0.00E+00">
                  <c:v>-1.0196599999999999E-3</c:v>
                </c:pt>
                <c:pt idx="36234" formatCode="0.00E+00">
                  <c:v>5.4951599999999997E-5</c:v>
                </c:pt>
                <c:pt idx="36235" formatCode="0.00E+00">
                  <c:v>1.06072E-3</c:v>
                </c:pt>
                <c:pt idx="36236" formatCode="0.00E+00">
                  <c:v>1.9958100000000002E-3</c:v>
                </c:pt>
                <c:pt idx="36237" formatCode="0.00E+00">
                  <c:v>2.8598600000000001E-3</c:v>
                </c:pt>
                <c:pt idx="36238" formatCode="0.00E+00">
                  <c:v>3.6538299999999998E-3</c:v>
                </c:pt>
                <c:pt idx="36239" formatCode="0.00E+00">
                  <c:v>4.3795199999999996E-3</c:v>
                </c:pt>
                <c:pt idx="36240" formatCode="0.00E+00">
                  <c:v>5.0381100000000002E-3</c:v>
                </c:pt>
                <c:pt idx="36241" formatCode="0.00E+00">
                  <c:v>5.6289799999999996E-3</c:v>
                </c:pt>
                <c:pt idx="36242" formatCode="0.00E+00">
                  <c:v>6.1518299999999996E-3</c:v>
                </c:pt>
                <c:pt idx="36243" formatCode="0.00E+00">
                  <c:v>6.6081500000000001E-3</c:v>
                </c:pt>
                <c:pt idx="36244" formatCode="0.00E+00">
                  <c:v>6.9994300000000001E-3</c:v>
                </c:pt>
                <c:pt idx="36245" formatCode="0.00E+00">
                  <c:v>7.3263199999999999E-3</c:v>
                </c:pt>
                <c:pt idx="36246" formatCode="0.00E+00">
                  <c:v>7.5895700000000003E-3</c:v>
                </c:pt>
                <c:pt idx="36247" formatCode="0.00E+00">
                  <c:v>7.7906399999999997E-3</c:v>
                </c:pt>
                <c:pt idx="36248" formatCode="0.00E+00">
                  <c:v>7.9313600000000001E-3</c:v>
                </c:pt>
                <c:pt idx="36249" formatCode="0.00E+00">
                  <c:v>8.0132499999999995E-3</c:v>
                </c:pt>
                <c:pt idx="36250" formatCode="0.00E+00">
                  <c:v>8.0377899999999995E-3</c:v>
                </c:pt>
                <c:pt idx="36251" formatCode="0.00E+00">
                  <c:v>8.0070000000000002E-3</c:v>
                </c:pt>
                <c:pt idx="36252" formatCode="0.00E+00">
                  <c:v>7.9231700000000002E-3</c:v>
                </c:pt>
                <c:pt idx="36253" formatCode="0.00E+00">
                  <c:v>7.7876500000000001E-3</c:v>
                </c:pt>
                <c:pt idx="36254" formatCode="0.00E+00">
                  <c:v>7.60059E-3</c:v>
                </c:pt>
                <c:pt idx="36255" formatCode="0.00E+00">
                  <c:v>7.3621099999999998E-3</c:v>
                </c:pt>
                <c:pt idx="36256" formatCode="0.00E+00">
                  <c:v>7.0730899999999998E-3</c:v>
                </c:pt>
                <c:pt idx="36257" formatCode="0.00E+00">
                  <c:v>6.7347300000000004E-3</c:v>
                </c:pt>
                <c:pt idx="36258" formatCode="0.00E+00">
                  <c:v>6.3485199999999999E-3</c:v>
                </c:pt>
                <c:pt idx="36259" formatCode="0.00E+00">
                  <c:v>5.9158199999999996E-3</c:v>
                </c:pt>
                <c:pt idx="36260" formatCode="0.00E+00">
                  <c:v>5.4374999999999996E-3</c:v>
                </c:pt>
                <c:pt idx="36261" formatCode="0.00E+00">
                  <c:v>4.9152299999999996E-3</c:v>
                </c:pt>
                <c:pt idx="36262" formatCode="0.00E+00">
                  <c:v>4.3518799999999998E-3</c:v>
                </c:pt>
                <c:pt idx="36263" formatCode="0.00E+00">
                  <c:v>3.7505699999999999E-3</c:v>
                </c:pt>
                <c:pt idx="36264" formatCode="0.00E+00">
                  <c:v>3.1138699999999999E-3</c:v>
                </c:pt>
                <c:pt idx="36265" formatCode="0.00E+00">
                  <c:v>2.4435500000000001E-3</c:v>
                </c:pt>
                <c:pt idx="36266" formatCode="0.00E+00">
                  <c:v>1.7412599999999999E-3</c:v>
                </c:pt>
                <c:pt idx="36267" formatCode="0.00E+00">
                  <c:v>1.0088600000000001E-3</c:v>
                </c:pt>
                <c:pt idx="36268" formatCode="0.00E+00">
                  <c:v>2.4786699999999998E-4</c:v>
                </c:pt>
                <c:pt idx="36269" formatCode="0.00E+00">
                  <c:v>-5.4035800000000001E-4</c:v>
                </c:pt>
                <c:pt idx="36270" formatCode="0.00E+00">
                  <c:v>-1.3538300000000001E-3</c:v>
                </c:pt>
                <c:pt idx="36271" formatCode="0.00E+00">
                  <c:v>-2.1904400000000001E-3</c:v>
                </c:pt>
                <c:pt idx="36272" formatCode="0.00E+00">
                  <c:v>-3.0483400000000001E-3</c:v>
                </c:pt>
                <c:pt idx="36273" formatCode="0.00E+00">
                  <c:v>-3.9246999999999997E-3</c:v>
                </c:pt>
                <c:pt idx="36274" formatCode="0.00E+00">
                  <c:v>-4.8154399999999998E-3</c:v>
                </c:pt>
                <c:pt idx="36275" formatCode="0.00E+00">
                  <c:v>-5.7169600000000001E-3</c:v>
                </c:pt>
                <c:pt idx="36276" formatCode="0.00E+00">
                  <c:v>-6.6262500000000002E-3</c:v>
                </c:pt>
                <c:pt idx="36277" formatCode="0.00E+00">
                  <c:v>-7.5393400000000003E-3</c:v>
                </c:pt>
                <c:pt idx="36278" formatCode="0.00E+00">
                  <c:v>-8.4528399999999997E-3</c:v>
                </c:pt>
                <c:pt idx="36279" formatCode="0.00E+00">
                  <c:v>-9.3656299999999998E-3</c:v>
                </c:pt>
                <c:pt idx="36280">
                  <c:v>-1.02766E-2</c:v>
                </c:pt>
                <c:pt idx="36281">
                  <c:v>-1.11833E-2</c:v>
                </c:pt>
                <c:pt idx="36282">
                  <c:v>-1.20844E-2</c:v>
                </c:pt>
                <c:pt idx="36283">
                  <c:v>-1.2979600000000001E-2</c:v>
                </c:pt>
                <c:pt idx="36284">
                  <c:v>-1.3867300000000001E-2</c:v>
                </c:pt>
                <c:pt idx="36285">
                  <c:v>-1.4744800000000001E-2</c:v>
                </c:pt>
                <c:pt idx="36286">
                  <c:v>-1.5609899999999999E-2</c:v>
                </c:pt>
                <c:pt idx="36287">
                  <c:v>-1.6460800000000001E-2</c:v>
                </c:pt>
                <c:pt idx="36288">
                  <c:v>-1.7295999999999999E-2</c:v>
                </c:pt>
                <c:pt idx="36289">
                  <c:v>-1.8112900000000001E-2</c:v>
                </c:pt>
                <c:pt idx="36290">
                  <c:v>-1.89088E-2</c:v>
                </c:pt>
                <c:pt idx="36291">
                  <c:v>-1.9681199999999999E-2</c:v>
                </c:pt>
                <c:pt idx="36292">
                  <c:v>-2.0427799999999999E-2</c:v>
                </c:pt>
                <c:pt idx="36293">
                  <c:v>-2.1147200000000001E-2</c:v>
                </c:pt>
                <c:pt idx="36294">
                  <c:v>-2.18374E-2</c:v>
                </c:pt>
                <c:pt idx="36295">
                  <c:v>-2.2495600000000001E-2</c:v>
                </c:pt>
                <c:pt idx="36296">
                  <c:v>-2.3120499999999999E-2</c:v>
                </c:pt>
                <c:pt idx="36297">
                  <c:v>-2.3711400000000001E-2</c:v>
                </c:pt>
                <c:pt idx="36298">
                  <c:v>-2.4267E-2</c:v>
                </c:pt>
                <c:pt idx="36299">
                  <c:v>-2.4785000000000001E-2</c:v>
                </c:pt>
                <c:pt idx="36300">
                  <c:v>-2.5262400000000001E-2</c:v>
                </c:pt>
                <c:pt idx="36301">
                  <c:v>-2.5696699999999999E-2</c:v>
                </c:pt>
                <c:pt idx="36302">
                  <c:v>-2.60868E-2</c:v>
                </c:pt>
                <c:pt idx="36303">
                  <c:v>-2.64327E-2</c:v>
                </c:pt>
                <c:pt idx="36304">
                  <c:v>-2.67342E-2</c:v>
                </c:pt>
                <c:pt idx="36305">
                  <c:v>-2.6990699999999999E-2</c:v>
                </c:pt>
                <c:pt idx="36306">
                  <c:v>-2.72021E-2</c:v>
                </c:pt>
                <c:pt idx="36307">
                  <c:v>-2.7368900000000002E-2</c:v>
                </c:pt>
                <c:pt idx="36308">
                  <c:v>-2.7491100000000001E-2</c:v>
                </c:pt>
                <c:pt idx="36309">
                  <c:v>-2.7568200000000001E-2</c:v>
                </c:pt>
                <c:pt idx="36310">
                  <c:v>-2.7599800000000001E-2</c:v>
                </c:pt>
                <c:pt idx="36311">
                  <c:v>-2.7584600000000001E-2</c:v>
                </c:pt>
                <c:pt idx="36312">
                  <c:v>-2.7520300000000001E-2</c:v>
                </c:pt>
                <c:pt idx="36313">
                  <c:v>-2.7404600000000001E-2</c:v>
                </c:pt>
                <c:pt idx="36314">
                  <c:v>-2.72366E-2</c:v>
                </c:pt>
                <c:pt idx="36315">
                  <c:v>-2.7016200000000001E-2</c:v>
                </c:pt>
                <c:pt idx="36316">
                  <c:v>-2.6743300000000001E-2</c:v>
                </c:pt>
                <c:pt idx="36317">
                  <c:v>-2.6418400000000002E-2</c:v>
                </c:pt>
                <c:pt idx="36318">
                  <c:v>-2.6042099999999999E-2</c:v>
                </c:pt>
                <c:pt idx="36319">
                  <c:v>-2.5615099999999998E-2</c:v>
                </c:pt>
                <c:pt idx="36320">
                  <c:v>-2.5137E-2</c:v>
                </c:pt>
                <c:pt idx="36321">
                  <c:v>-2.46076E-2</c:v>
                </c:pt>
                <c:pt idx="36322">
                  <c:v>-2.40275E-2</c:v>
                </c:pt>
                <c:pt idx="36323">
                  <c:v>-2.3399E-2</c:v>
                </c:pt>
                <c:pt idx="36324">
                  <c:v>-2.2724600000000001E-2</c:v>
                </c:pt>
                <c:pt idx="36325">
                  <c:v>-2.2005899999999998E-2</c:v>
                </c:pt>
                <c:pt idx="36326">
                  <c:v>-2.1243399999999999E-2</c:v>
                </c:pt>
                <c:pt idx="36327">
                  <c:v>-2.0438100000000001E-2</c:v>
                </c:pt>
                <c:pt idx="36328">
                  <c:v>-1.9590900000000001E-2</c:v>
                </c:pt>
                <c:pt idx="36329">
                  <c:v>-1.8700999999999999E-2</c:v>
                </c:pt>
                <c:pt idx="36330">
                  <c:v>-1.7767100000000001E-2</c:v>
                </c:pt>
                <c:pt idx="36331">
                  <c:v>-1.6789999999999999E-2</c:v>
                </c:pt>
                <c:pt idx="36332">
                  <c:v>-1.5772600000000001E-2</c:v>
                </c:pt>
                <c:pt idx="36333">
                  <c:v>-1.47166E-2</c:v>
                </c:pt>
                <c:pt idx="36334">
                  <c:v>-1.36224E-2</c:v>
                </c:pt>
                <c:pt idx="36335">
                  <c:v>-1.2489500000000001E-2</c:v>
                </c:pt>
                <c:pt idx="36336">
                  <c:v>-1.13182E-2</c:v>
                </c:pt>
                <c:pt idx="36337">
                  <c:v>-1.01102E-2</c:v>
                </c:pt>
                <c:pt idx="36338" formatCode="0.00E+00">
                  <c:v>-8.8675500000000001E-3</c:v>
                </c:pt>
                <c:pt idx="36339" formatCode="0.00E+00">
                  <c:v>-7.5909300000000001E-3</c:v>
                </c:pt>
                <c:pt idx="36340" formatCode="0.00E+00">
                  <c:v>-6.2815600000000003E-3</c:v>
                </c:pt>
                <c:pt idx="36341" formatCode="0.00E+00">
                  <c:v>-4.9423799999999997E-3</c:v>
                </c:pt>
                <c:pt idx="36342" formatCode="0.00E+00">
                  <c:v>-3.5764899999999999E-3</c:v>
                </c:pt>
                <c:pt idx="36343" formatCode="0.00E+00">
                  <c:v>-2.1856699999999998E-3</c:v>
                </c:pt>
                <c:pt idx="36344" formatCode="0.00E+00">
                  <c:v>-7.7140599999999998E-4</c:v>
                </c:pt>
                <c:pt idx="36345" formatCode="0.00E+00">
                  <c:v>6.6417699999999995E-4</c:v>
                </c:pt>
                <c:pt idx="36346" formatCode="0.00E+00">
                  <c:v>2.1188600000000002E-3</c:v>
                </c:pt>
                <c:pt idx="36347" formatCode="0.00E+00">
                  <c:v>3.5907999999999999E-3</c:v>
                </c:pt>
                <c:pt idx="36348" formatCode="0.00E+00">
                  <c:v>5.0785300000000004E-3</c:v>
                </c:pt>
                <c:pt idx="36349" formatCode="0.00E+00">
                  <c:v>6.5813099999999999E-3</c:v>
                </c:pt>
                <c:pt idx="36350" formatCode="0.00E+00">
                  <c:v>8.0990000000000003E-3</c:v>
                </c:pt>
                <c:pt idx="36351" formatCode="0.00E+00">
                  <c:v>9.6310200000000006E-3</c:v>
                </c:pt>
                <c:pt idx="36352">
                  <c:v>1.1175600000000001E-2</c:v>
                </c:pt>
                <c:pt idx="36353">
                  <c:v>1.27308E-2</c:v>
                </c:pt>
                <c:pt idx="36354">
                  <c:v>1.42948E-2</c:v>
                </c:pt>
                <c:pt idx="36355">
                  <c:v>1.5865600000000001E-2</c:v>
                </c:pt>
                <c:pt idx="36356">
                  <c:v>1.7440799999999999E-2</c:v>
                </c:pt>
                <c:pt idx="36357">
                  <c:v>1.9018199999999999E-2</c:v>
                </c:pt>
                <c:pt idx="36358">
                  <c:v>2.0596E-2</c:v>
                </c:pt>
                <c:pt idx="36359">
                  <c:v>2.2172000000000001E-2</c:v>
                </c:pt>
                <c:pt idx="36360">
                  <c:v>2.3744299999999999E-2</c:v>
                </c:pt>
                <c:pt idx="36361">
                  <c:v>2.5310900000000001E-2</c:v>
                </c:pt>
                <c:pt idx="36362">
                  <c:v>2.6870000000000002E-2</c:v>
                </c:pt>
                <c:pt idx="36363">
                  <c:v>2.8419900000000001E-2</c:v>
                </c:pt>
                <c:pt idx="36364">
                  <c:v>2.9960199999999999E-2</c:v>
                </c:pt>
                <c:pt idx="36365">
                  <c:v>3.1490600000000001E-2</c:v>
                </c:pt>
                <c:pt idx="36366">
                  <c:v>3.3009900000000002E-2</c:v>
                </c:pt>
                <c:pt idx="36367">
                  <c:v>3.4516999999999999E-2</c:v>
                </c:pt>
                <c:pt idx="36368">
                  <c:v>3.6011000000000001E-2</c:v>
                </c:pt>
                <c:pt idx="36369">
                  <c:v>3.74899E-2</c:v>
                </c:pt>
                <c:pt idx="36370">
                  <c:v>3.89503E-2</c:v>
                </c:pt>
                <c:pt idx="36371">
                  <c:v>4.03892E-2</c:v>
                </c:pt>
                <c:pt idx="36372">
                  <c:v>4.1805299999999997E-2</c:v>
                </c:pt>
                <c:pt idx="36373">
                  <c:v>4.3198399999999998E-2</c:v>
                </c:pt>
                <c:pt idx="36374">
                  <c:v>4.4568400000000001E-2</c:v>
                </c:pt>
                <c:pt idx="36375">
                  <c:v>4.59151E-2</c:v>
                </c:pt>
                <c:pt idx="36376">
                  <c:v>4.7237099999999997E-2</c:v>
                </c:pt>
                <c:pt idx="36377">
                  <c:v>4.8532899999999997E-2</c:v>
                </c:pt>
                <c:pt idx="36378">
                  <c:v>4.9800999999999998E-2</c:v>
                </c:pt>
                <c:pt idx="36379">
                  <c:v>5.1041400000000001E-2</c:v>
                </c:pt>
                <c:pt idx="36380">
                  <c:v>5.22549E-2</c:v>
                </c:pt>
                <c:pt idx="36381">
                  <c:v>5.3441700000000002E-2</c:v>
                </c:pt>
                <c:pt idx="36382">
                  <c:v>5.4600500000000003E-2</c:v>
                </c:pt>
                <c:pt idx="36383">
                  <c:v>5.5729399999999998E-2</c:v>
                </c:pt>
                <c:pt idx="36384">
                  <c:v>5.6827099999999998E-2</c:v>
                </c:pt>
                <c:pt idx="36385">
                  <c:v>5.7892699999999998E-2</c:v>
                </c:pt>
                <c:pt idx="36386">
                  <c:v>5.8925400000000003E-2</c:v>
                </c:pt>
                <c:pt idx="36387">
                  <c:v>5.9924400000000003E-2</c:v>
                </c:pt>
                <c:pt idx="36388">
                  <c:v>6.0889800000000001E-2</c:v>
                </c:pt>
                <c:pt idx="36389">
                  <c:v>6.1822200000000001E-2</c:v>
                </c:pt>
                <c:pt idx="36390">
                  <c:v>6.27225E-2</c:v>
                </c:pt>
                <c:pt idx="36391">
                  <c:v>6.3591499999999995E-2</c:v>
                </c:pt>
                <c:pt idx="36392">
                  <c:v>6.4429100000000003E-2</c:v>
                </c:pt>
                <c:pt idx="36393">
                  <c:v>6.5234700000000007E-2</c:v>
                </c:pt>
                <c:pt idx="36394">
                  <c:v>6.60076E-2</c:v>
                </c:pt>
                <c:pt idx="36395">
                  <c:v>6.6747100000000004E-2</c:v>
                </c:pt>
                <c:pt idx="36396">
                  <c:v>6.7452399999999996E-2</c:v>
                </c:pt>
                <c:pt idx="36397">
                  <c:v>6.8123699999999995E-2</c:v>
                </c:pt>
                <c:pt idx="36398">
                  <c:v>6.8761699999999995E-2</c:v>
                </c:pt>
                <c:pt idx="36399">
                  <c:v>6.9367499999999999E-2</c:v>
                </c:pt>
                <c:pt idx="36400">
                  <c:v>6.9941699999999996E-2</c:v>
                </c:pt>
                <c:pt idx="36401">
                  <c:v>7.0485000000000006E-2</c:v>
                </c:pt>
                <c:pt idx="36402">
                  <c:v>7.0998500000000006E-2</c:v>
                </c:pt>
                <c:pt idx="36403">
                  <c:v>7.1483000000000005E-2</c:v>
                </c:pt>
                <c:pt idx="36404">
                  <c:v>7.19389E-2</c:v>
                </c:pt>
                <c:pt idx="36405">
                  <c:v>7.2367399999999998E-2</c:v>
                </c:pt>
                <c:pt idx="36406">
                  <c:v>7.2769399999999998E-2</c:v>
                </c:pt>
                <c:pt idx="36407">
                  <c:v>7.31459E-2</c:v>
                </c:pt>
                <c:pt idx="36408">
                  <c:v>7.3497900000000005E-2</c:v>
                </c:pt>
                <c:pt idx="36409">
                  <c:v>7.3826500000000003E-2</c:v>
                </c:pt>
                <c:pt idx="36410">
                  <c:v>7.4132000000000003E-2</c:v>
                </c:pt>
                <c:pt idx="36411">
                  <c:v>7.4413699999999999E-2</c:v>
                </c:pt>
                <c:pt idx="36412">
                  <c:v>7.4671199999999993E-2</c:v>
                </c:pt>
                <c:pt idx="36413">
                  <c:v>7.4905600000000003E-2</c:v>
                </c:pt>
                <c:pt idx="36414">
                  <c:v>7.5118199999999996E-2</c:v>
                </c:pt>
                <c:pt idx="36415">
                  <c:v>7.5310000000000002E-2</c:v>
                </c:pt>
                <c:pt idx="36416">
                  <c:v>7.5481599999999996E-2</c:v>
                </c:pt>
                <c:pt idx="36417">
                  <c:v>7.5634599999999996E-2</c:v>
                </c:pt>
                <c:pt idx="36418">
                  <c:v>7.5771099999999994E-2</c:v>
                </c:pt>
                <c:pt idx="36419">
                  <c:v>7.5892600000000005E-2</c:v>
                </c:pt>
                <c:pt idx="36420">
                  <c:v>7.59996E-2</c:v>
                </c:pt>
                <c:pt idx="36421">
                  <c:v>7.6092599999999996E-2</c:v>
                </c:pt>
                <c:pt idx="36422">
                  <c:v>7.6173400000000002E-2</c:v>
                </c:pt>
                <c:pt idx="36423">
                  <c:v>7.6244300000000001E-2</c:v>
                </c:pt>
                <c:pt idx="36424">
                  <c:v>7.63075E-2</c:v>
                </c:pt>
                <c:pt idx="36425">
                  <c:v>7.6363700000000007E-2</c:v>
                </c:pt>
                <c:pt idx="36426">
                  <c:v>7.6413999999999996E-2</c:v>
                </c:pt>
                <c:pt idx="36427">
                  <c:v>7.6459899999999997E-2</c:v>
                </c:pt>
                <c:pt idx="36428">
                  <c:v>7.6502299999999995E-2</c:v>
                </c:pt>
                <c:pt idx="36429">
                  <c:v>7.6540700000000003E-2</c:v>
                </c:pt>
                <c:pt idx="36430">
                  <c:v>7.6574900000000001E-2</c:v>
                </c:pt>
                <c:pt idx="36431">
                  <c:v>7.6606099999999996E-2</c:v>
                </c:pt>
                <c:pt idx="36432">
                  <c:v>7.6635300000000003E-2</c:v>
                </c:pt>
                <c:pt idx="36433">
                  <c:v>7.6663700000000001E-2</c:v>
                </c:pt>
                <c:pt idx="36434">
                  <c:v>7.66931E-2</c:v>
                </c:pt>
                <c:pt idx="36435">
                  <c:v>7.6725100000000004E-2</c:v>
                </c:pt>
                <c:pt idx="36436">
                  <c:v>7.6760400000000006E-2</c:v>
                </c:pt>
                <c:pt idx="36437">
                  <c:v>7.6799999999999993E-2</c:v>
                </c:pt>
                <c:pt idx="36438">
                  <c:v>7.6845499999999997E-2</c:v>
                </c:pt>
                <c:pt idx="36439">
                  <c:v>7.68982E-2</c:v>
                </c:pt>
                <c:pt idx="36440">
                  <c:v>7.6957899999999996E-2</c:v>
                </c:pt>
                <c:pt idx="36441">
                  <c:v>7.7025200000000002E-2</c:v>
                </c:pt>
                <c:pt idx="36442">
                  <c:v>7.7101199999999995E-2</c:v>
                </c:pt>
                <c:pt idx="36443">
                  <c:v>7.71873E-2</c:v>
                </c:pt>
                <c:pt idx="36444">
                  <c:v>7.7285000000000006E-2</c:v>
                </c:pt>
                <c:pt idx="36445">
                  <c:v>7.7394900000000003E-2</c:v>
                </c:pt>
                <c:pt idx="36446">
                  <c:v>7.7517100000000005E-2</c:v>
                </c:pt>
                <c:pt idx="36447">
                  <c:v>7.7651999999999999E-2</c:v>
                </c:pt>
                <c:pt idx="36448">
                  <c:v>7.7800099999999997E-2</c:v>
                </c:pt>
                <c:pt idx="36449">
                  <c:v>7.7962100000000006E-2</c:v>
                </c:pt>
                <c:pt idx="36450">
                  <c:v>7.8138399999999997E-2</c:v>
                </c:pt>
                <c:pt idx="36451">
                  <c:v>7.8329300000000004E-2</c:v>
                </c:pt>
                <c:pt idx="36452">
                  <c:v>7.8534999999999994E-2</c:v>
                </c:pt>
                <c:pt idx="36453">
                  <c:v>7.87553E-2</c:v>
                </c:pt>
                <c:pt idx="36454">
                  <c:v>7.8990099999999994E-2</c:v>
                </c:pt>
                <c:pt idx="36455">
                  <c:v>7.9239400000000002E-2</c:v>
                </c:pt>
                <c:pt idx="36456">
                  <c:v>7.9503599999999994E-2</c:v>
                </c:pt>
                <c:pt idx="36457">
                  <c:v>7.9783199999999999E-2</c:v>
                </c:pt>
                <c:pt idx="36458">
                  <c:v>8.0077800000000005E-2</c:v>
                </c:pt>
                <c:pt idx="36459">
                  <c:v>8.03865E-2</c:v>
                </c:pt>
                <c:pt idx="36460">
                  <c:v>8.0708799999999997E-2</c:v>
                </c:pt>
                <c:pt idx="36461">
                  <c:v>8.1045400000000004E-2</c:v>
                </c:pt>
                <c:pt idx="36462">
                  <c:v>8.1396300000000005E-2</c:v>
                </c:pt>
                <c:pt idx="36463">
                  <c:v>8.1760299999999994E-2</c:v>
                </c:pt>
                <c:pt idx="36464">
                  <c:v>8.21355E-2</c:v>
                </c:pt>
                <c:pt idx="36465">
                  <c:v>8.2520200000000002E-2</c:v>
                </c:pt>
                <c:pt idx="36466">
                  <c:v>8.2913799999999996E-2</c:v>
                </c:pt>
                <c:pt idx="36467">
                  <c:v>8.3317600000000006E-2</c:v>
                </c:pt>
                <c:pt idx="36468">
                  <c:v>8.3733399999999999E-2</c:v>
                </c:pt>
                <c:pt idx="36469">
                  <c:v>8.4162000000000001E-2</c:v>
                </c:pt>
                <c:pt idx="36470">
                  <c:v>8.4602399999999994E-2</c:v>
                </c:pt>
                <c:pt idx="36471">
                  <c:v>8.5053500000000004E-2</c:v>
                </c:pt>
                <c:pt idx="36472">
                  <c:v>8.5514499999999993E-2</c:v>
                </c:pt>
                <c:pt idx="36473">
                  <c:v>8.5984000000000005E-2</c:v>
                </c:pt>
                <c:pt idx="36474">
                  <c:v>8.6460499999999996E-2</c:v>
                </c:pt>
                <c:pt idx="36475">
                  <c:v>8.6942199999999997E-2</c:v>
                </c:pt>
                <c:pt idx="36476">
                  <c:v>8.74278E-2</c:v>
                </c:pt>
                <c:pt idx="36477">
                  <c:v>8.7917400000000007E-2</c:v>
                </c:pt>
                <c:pt idx="36478">
                  <c:v>8.8412099999999993E-2</c:v>
                </c:pt>
                <c:pt idx="36479">
                  <c:v>8.8912000000000005E-2</c:v>
                </c:pt>
                <c:pt idx="36480">
                  <c:v>8.9416399999999993E-2</c:v>
                </c:pt>
                <c:pt idx="36481">
                  <c:v>8.9924199999999996E-2</c:v>
                </c:pt>
                <c:pt idx="36482">
                  <c:v>9.0434200000000006E-2</c:v>
                </c:pt>
                <c:pt idx="36483">
                  <c:v>9.0944800000000006E-2</c:v>
                </c:pt>
                <c:pt idx="36484">
                  <c:v>9.1453499999999993E-2</c:v>
                </c:pt>
                <c:pt idx="36485">
                  <c:v>9.1959100000000002E-2</c:v>
                </c:pt>
                <c:pt idx="36486">
                  <c:v>9.2461500000000002E-2</c:v>
                </c:pt>
                <c:pt idx="36487">
                  <c:v>9.2960000000000001E-2</c:v>
                </c:pt>
                <c:pt idx="36488">
                  <c:v>9.3452800000000003E-2</c:v>
                </c:pt>
                <c:pt idx="36489">
                  <c:v>9.3938599999999997E-2</c:v>
                </c:pt>
                <c:pt idx="36490">
                  <c:v>9.4416100000000003E-2</c:v>
                </c:pt>
                <c:pt idx="36491">
                  <c:v>9.4883700000000001E-2</c:v>
                </c:pt>
                <c:pt idx="36492">
                  <c:v>9.5339800000000002E-2</c:v>
                </c:pt>
                <c:pt idx="36493">
                  <c:v>9.5782000000000006E-2</c:v>
                </c:pt>
                <c:pt idx="36494">
                  <c:v>9.6208399999999999E-2</c:v>
                </c:pt>
                <c:pt idx="36495">
                  <c:v>9.6617599999999998E-2</c:v>
                </c:pt>
                <c:pt idx="36496">
                  <c:v>9.7008399999999995E-2</c:v>
                </c:pt>
                <c:pt idx="36497">
                  <c:v>9.7379900000000005E-2</c:v>
                </c:pt>
                <c:pt idx="36498">
                  <c:v>9.7731100000000001E-2</c:v>
                </c:pt>
                <c:pt idx="36499">
                  <c:v>9.8061499999999996E-2</c:v>
                </c:pt>
                <c:pt idx="36500">
                  <c:v>9.8370100000000002E-2</c:v>
                </c:pt>
                <c:pt idx="36501">
                  <c:v>9.8656099999999997E-2</c:v>
                </c:pt>
                <c:pt idx="36502">
                  <c:v>9.8919400000000005E-2</c:v>
                </c:pt>
                <c:pt idx="36503">
                  <c:v>9.9159200000000003E-2</c:v>
                </c:pt>
                <c:pt idx="36504">
                  <c:v>9.9373900000000001E-2</c:v>
                </c:pt>
                <c:pt idx="36505">
                  <c:v>9.9562700000000004E-2</c:v>
                </c:pt>
                <c:pt idx="36506">
                  <c:v>9.9725400000000006E-2</c:v>
                </c:pt>
                <c:pt idx="36507">
                  <c:v>9.9860400000000002E-2</c:v>
                </c:pt>
                <c:pt idx="36508">
                  <c:v>9.9965100000000001E-2</c:v>
                </c:pt>
                <c:pt idx="36509">
                  <c:v>0.100038</c:v>
                </c:pt>
                <c:pt idx="36510">
                  <c:v>0.100081</c:v>
                </c:pt>
                <c:pt idx="36511">
                  <c:v>0.100093</c:v>
                </c:pt>
                <c:pt idx="36512">
                  <c:v>0.100073</c:v>
                </c:pt>
                <c:pt idx="36513">
                  <c:v>0.100021</c:v>
                </c:pt>
                <c:pt idx="36514">
                  <c:v>9.9937200000000004E-2</c:v>
                </c:pt>
                <c:pt idx="36515">
                  <c:v>9.9819900000000003E-2</c:v>
                </c:pt>
                <c:pt idx="36516">
                  <c:v>9.9668900000000005E-2</c:v>
                </c:pt>
                <c:pt idx="36517">
                  <c:v>9.9483000000000002E-2</c:v>
                </c:pt>
                <c:pt idx="36518">
                  <c:v>9.92614E-2</c:v>
                </c:pt>
                <c:pt idx="36519">
                  <c:v>9.9003800000000003E-2</c:v>
                </c:pt>
                <c:pt idx="36520">
                  <c:v>9.87098E-2</c:v>
                </c:pt>
                <c:pt idx="36521">
                  <c:v>9.8380099999999998E-2</c:v>
                </c:pt>
                <c:pt idx="36522">
                  <c:v>9.80158E-2</c:v>
                </c:pt>
                <c:pt idx="36523">
                  <c:v>9.7617499999999996E-2</c:v>
                </c:pt>
                <c:pt idx="36524">
                  <c:v>9.7184699999999999E-2</c:v>
                </c:pt>
                <c:pt idx="36525">
                  <c:v>9.67171E-2</c:v>
                </c:pt>
                <c:pt idx="36526">
                  <c:v>9.6214499999999994E-2</c:v>
                </c:pt>
                <c:pt idx="36527">
                  <c:v>9.5677100000000001E-2</c:v>
                </c:pt>
                <c:pt idx="36528">
                  <c:v>9.5104900000000006E-2</c:v>
                </c:pt>
                <c:pt idx="36529">
                  <c:v>9.4498700000000005E-2</c:v>
                </c:pt>
                <c:pt idx="36530">
                  <c:v>9.3859399999999996E-2</c:v>
                </c:pt>
                <c:pt idx="36531">
                  <c:v>9.3187000000000006E-2</c:v>
                </c:pt>
                <c:pt idx="36532">
                  <c:v>9.2480999999999994E-2</c:v>
                </c:pt>
                <c:pt idx="36533">
                  <c:v>9.1741299999999998E-2</c:v>
                </c:pt>
                <c:pt idx="36534">
                  <c:v>9.09687E-2</c:v>
                </c:pt>
                <c:pt idx="36535">
                  <c:v>9.0163999999999994E-2</c:v>
                </c:pt>
                <c:pt idx="36536">
                  <c:v>8.9328400000000002E-2</c:v>
                </c:pt>
                <c:pt idx="36537">
                  <c:v>8.8463E-2</c:v>
                </c:pt>
                <c:pt idx="36538">
                  <c:v>8.75692E-2</c:v>
                </c:pt>
                <c:pt idx="36539">
                  <c:v>8.6648600000000006E-2</c:v>
                </c:pt>
                <c:pt idx="36540">
                  <c:v>8.5703000000000001E-2</c:v>
                </c:pt>
                <c:pt idx="36541">
                  <c:v>8.4734599999999993E-2</c:v>
                </c:pt>
                <c:pt idx="36542">
                  <c:v>8.3744799999999994E-2</c:v>
                </c:pt>
                <c:pt idx="36543">
                  <c:v>8.27349E-2</c:v>
                </c:pt>
                <c:pt idx="36544">
                  <c:v>8.1706500000000001E-2</c:v>
                </c:pt>
                <c:pt idx="36545">
                  <c:v>8.0661300000000005E-2</c:v>
                </c:pt>
                <c:pt idx="36546">
                  <c:v>7.9600500000000005E-2</c:v>
                </c:pt>
                <c:pt idx="36547">
                  <c:v>7.8525499999999998E-2</c:v>
                </c:pt>
                <c:pt idx="36548">
                  <c:v>7.7437099999999995E-2</c:v>
                </c:pt>
                <c:pt idx="36549">
                  <c:v>7.6335899999999998E-2</c:v>
                </c:pt>
                <c:pt idx="36550">
                  <c:v>7.5222200000000003E-2</c:v>
                </c:pt>
                <c:pt idx="36551">
                  <c:v>7.4097300000000005E-2</c:v>
                </c:pt>
                <c:pt idx="36552">
                  <c:v>7.2963700000000006E-2</c:v>
                </c:pt>
                <c:pt idx="36553">
                  <c:v>7.1823899999999996E-2</c:v>
                </c:pt>
                <c:pt idx="36554">
                  <c:v>7.0680999999999994E-2</c:v>
                </c:pt>
                <c:pt idx="36555">
                  <c:v>6.9538199999999994E-2</c:v>
                </c:pt>
                <c:pt idx="36556">
                  <c:v>6.8397600000000003E-2</c:v>
                </c:pt>
                <c:pt idx="36557">
                  <c:v>6.726E-2</c:v>
                </c:pt>
                <c:pt idx="36558">
                  <c:v>6.6126599999999994E-2</c:v>
                </c:pt>
                <c:pt idx="36559">
                  <c:v>6.4999699999999994E-2</c:v>
                </c:pt>
                <c:pt idx="36560">
                  <c:v>6.3882300000000003E-2</c:v>
                </c:pt>
                <c:pt idx="36561">
                  <c:v>6.27775E-2</c:v>
                </c:pt>
                <c:pt idx="36562">
                  <c:v>6.1687499999999999E-2</c:v>
                </c:pt>
                <c:pt idx="36563">
                  <c:v>6.0613899999999998E-2</c:v>
                </c:pt>
                <c:pt idx="36564">
                  <c:v>5.95592E-2</c:v>
                </c:pt>
                <c:pt idx="36565">
                  <c:v>5.8525899999999999E-2</c:v>
                </c:pt>
                <c:pt idx="36566">
                  <c:v>5.7515200000000002E-2</c:v>
                </c:pt>
                <c:pt idx="36567">
                  <c:v>5.6528200000000001E-2</c:v>
                </c:pt>
                <c:pt idx="36568">
                  <c:v>5.5566999999999998E-2</c:v>
                </c:pt>
                <c:pt idx="36569">
                  <c:v>5.4634500000000003E-2</c:v>
                </c:pt>
                <c:pt idx="36570">
                  <c:v>5.3733099999999999E-2</c:v>
                </c:pt>
                <c:pt idx="36571">
                  <c:v>5.28642E-2</c:v>
                </c:pt>
                <c:pt idx="36572">
                  <c:v>5.2028100000000001E-2</c:v>
                </c:pt>
                <c:pt idx="36573">
                  <c:v>5.1225600000000003E-2</c:v>
                </c:pt>
                <c:pt idx="36574">
                  <c:v>5.0458700000000002E-2</c:v>
                </c:pt>
                <c:pt idx="36575">
                  <c:v>4.9730000000000003E-2</c:v>
                </c:pt>
                <c:pt idx="36576">
                  <c:v>4.9041800000000003E-2</c:v>
                </c:pt>
                <c:pt idx="36577">
                  <c:v>4.8396000000000002E-2</c:v>
                </c:pt>
                <c:pt idx="36578">
                  <c:v>4.7794700000000002E-2</c:v>
                </c:pt>
                <c:pt idx="36579">
                  <c:v>4.7239799999999998E-2</c:v>
                </c:pt>
                <c:pt idx="36580">
                  <c:v>4.67331E-2</c:v>
                </c:pt>
                <c:pt idx="36581">
                  <c:v>4.6276200000000003E-2</c:v>
                </c:pt>
                <c:pt idx="36582">
                  <c:v>4.5870800000000003E-2</c:v>
                </c:pt>
                <c:pt idx="36583">
                  <c:v>4.5518500000000003E-2</c:v>
                </c:pt>
                <c:pt idx="36584">
                  <c:v>4.5220200000000002E-2</c:v>
                </c:pt>
                <c:pt idx="36585">
                  <c:v>4.4977400000000001E-2</c:v>
                </c:pt>
                <c:pt idx="36586">
                  <c:v>4.4791299999999999E-2</c:v>
                </c:pt>
                <c:pt idx="36587">
                  <c:v>4.46627E-2</c:v>
                </c:pt>
                <c:pt idx="36588">
                  <c:v>4.45932E-2</c:v>
                </c:pt>
                <c:pt idx="36589">
                  <c:v>4.4584100000000002E-2</c:v>
                </c:pt>
                <c:pt idx="36590">
                  <c:v>4.4636200000000001E-2</c:v>
                </c:pt>
                <c:pt idx="36591">
                  <c:v>4.4750199999999997E-2</c:v>
                </c:pt>
                <c:pt idx="36592">
                  <c:v>4.4926500000000001E-2</c:v>
                </c:pt>
                <c:pt idx="36593">
                  <c:v>4.5165700000000003E-2</c:v>
                </c:pt>
                <c:pt idx="36594">
                  <c:v>4.5468500000000002E-2</c:v>
                </c:pt>
                <c:pt idx="36595">
                  <c:v>4.5835899999999999E-2</c:v>
                </c:pt>
                <c:pt idx="36596">
                  <c:v>4.6268400000000001E-2</c:v>
                </c:pt>
                <c:pt idx="36597">
                  <c:v>4.67657E-2</c:v>
                </c:pt>
                <c:pt idx="36598">
                  <c:v>4.7328200000000001E-2</c:v>
                </c:pt>
                <c:pt idx="36599">
                  <c:v>4.7956699999999998E-2</c:v>
                </c:pt>
                <c:pt idx="36600">
                  <c:v>4.8651699999999999E-2</c:v>
                </c:pt>
                <c:pt idx="36601">
                  <c:v>4.94121E-2</c:v>
                </c:pt>
                <c:pt idx="36602">
                  <c:v>5.0236099999999999E-2</c:v>
                </c:pt>
                <c:pt idx="36603">
                  <c:v>5.1122500000000001E-2</c:v>
                </c:pt>
                <c:pt idx="36604">
                  <c:v>5.2071199999999998E-2</c:v>
                </c:pt>
                <c:pt idx="36605">
                  <c:v>5.3082999999999998E-2</c:v>
                </c:pt>
                <c:pt idx="36606">
                  <c:v>5.4158100000000001E-2</c:v>
                </c:pt>
                <c:pt idx="36607">
                  <c:v>5.5295799999999999E-2</c:v>
                </c:pt>
                <c:pt idx="36608">
                  <c:v>5.6494900000000001E-2</c:v>
                </c:pt>
                <c:pt idx="36609">
                  <c:v>5.7754300000000001E-2</c:v>
                </c:pt>
                <c:pt idx="36610">
                  <c:v>5.90725E-2</c:v>
                </c:pt>
                <c:pt idx="36611">
                  <c:v>6.0447099999999997E-2</c:v>
                </c:pt>
                <c:pt idx="36612">
                  <c:v>6.1876199999999999E-2</c:v>
                </c:pt>
                <c:pt idx="36613">
                  <c:v>6.3358100000000001E-2</c:v>
                </c:pt>
                <c:pt idx="36614">
                  <c:v>6.4891599999999994E-2</c:v>
                </c:pt>
                <c:pt idx="36615">
                  <c:v>6.6475400000000004E-2</c:v>
                </c:pt>
                <c:pt idx="36616">
                  <c:v>6.8107200000000007E-2</c:v>
                </c:pt>
                <c:pt idx="36617">
                  <c:v>6.9784799999999994E-2</c:v>
                </c:pt>
                <c:pt idx="36618">
                  <c:v>7.1506600000000003E-2</c:v>
                </c:pt>
                <c:pt idx="36619">
                  <c:v>7.3271699999999995E-2</c:v>
                </c:pt>
                <c:pt idx="36620">
                  <c:v>7.5078199999999998E-2</c:v>
                </c:pt>
                <c:pt idx="36621">
                  <c:v>7.6923199999999997E-2</c:v>
                </c:pt>
                <c:pt idx="36622">
                  <c:v>7.8804200000000005E-2</c:v>
                </c:pt>
                <c:pt idx="36623">
                  <c:v>8.07195E-2</c:v>
                </c:pt>
                <c:pt idx="36624">
                  <c:v>8.2667199999999996E-2</c:v>
                </c:pt>
                <c:pt idx="36625">
                  <c:v>8.4644800000000006E-2</c:v>
                </c:pt>
                <c:pt idx="36626">
                  <c:v>8.6649000000000004E-2</c:v>
                </c:pt>
                <c:pt idx="36627">
                  <c:v>8.8677099999999995E-2</c:v>
                </c:pt>
                <c:pt idx="36628">
                  <c:v>9.0726100000000004E-2</c:v>
                </c:pt>
                <c:pt idx="36629">
                  <c:v>9.2792399999999997E-2</c:v>
                </c:pt>
                <c:pt idx="36630">
                  <c:v>9.4872499999999998E-2</c:v>
                </c:pt>
                <c:pt idx="36631">
                  <c:v>9.6962900000000005E-2</c:v>
                </c:pt>
                <c:pt idx="36632">
                  <c:v>9.9059999999999995E-2</c:v>
                </c:pt>
                <c:pt idx="36633">
                  <c:v>0.10116</c:v>
                </c:pt>
                <c:pt idx="36634">
                  <c:v>0.10326</c:v>
                </c:pt>
                <c:pt idx="36635">
                  <c:v>0.10535600000000001</c:v>
                </c:pt>
                <c:pt idx="36636">
                  <c:v>0.107443</c:v>
                </c:pt>
                <c:pt idx="36637">
                  <c:v>0.10951900000000001</c:v>
                </c:pt>
                <c:pt idx="36638">
                  <c:v>0.111581</c:v>
                </c:pt>
                <c:pt idx="36639">
                  <c:v>0.113626</c:v>
                </c:pt>
                <c:pt idx="36640">
                  <c:v>0.115649</c:v>
                </c:pt>
                <c:pt idx="36641">
                  <c:v>0.117646</c:v>
                </c:pt>
                <c:pt idx="36642">
                  <c:v>0.119611</c:v>
                </c:pt>
                <c:pt idx="36643">
                  <c:v>0.121542</c:v>
                </c:pt>
                <c:pt idx="36644">
                  <c:v>0.123436</c:v>
                </c:pt>
                <c:pt idx="36645">
                  <c:v>0.12529000000000001</c:v>
                </c:pt>
                <c:pt idx="36646">
                  <c:v>0.12710199999999999</c:v>
                </c:pt>
                <c:pt idx="36647">
                  <c:v>0.12886800000000001</c:v>
                </c:pt>
                <c:pt idx="36648">
                  <c:v>0.13058700000000001</c:v>
                </c:pt>
                <c:pt idx="36649">
                  <c:v>0.13225400000000001</c:v>
                </c:pt>
                <c:pt idx="36650">
                  <c:v>0.13386600000000001</c:v>
                </c:pt>
                <c:pt idx="36651">
                  <c:v>0.13541900000000001</c:v>
                </c:pt>
                <c:pt idx="36652">
                  <c:v>0.13691</c:v>
                </c:pt>
                <c:pt idx="36653">
                  <c:v>0.13833699999999999</c:v>
                </c:pt>
                <c:pt idx="36654">
                  <c:v>0.13969699999999999</c:v>
                </c:pt>
                <c:pt idx="36655">
                  <c:v>0.140988</c:v>
                </c:pt>
                <c:pt idx="36656">
                  <c:v>0.142207</c:v>
                </c:pt>
                <c:pt idx="36657">
                  <c:v>0.14335400000000001</c:v>
                </c:pt>
                <c:pt idx="36658">
                  <c:v>0.144426</c:v>
                </c:pt>
                <c:pt idx="36659">
                  <c:v>0.145423</c:v>
                </c:pt>
                <c:pt idx="36660">
                  <c:v>0.146341</c:v>
                </c:pt>
                <c:pt idx="36661">
                  <c:v>0.14718000000000001</c:v>
                </c:pt>
                <c:pt idx="36662">
                  <c:v>0.14793600000000001</c:v>
                </c:pt>
                <c:pt idx="36663">
                  <c:v>0.14860699999999999</c:v>
                </c:pt>
                <c:pt idx="36664">
                  <c:v>0.14919099999999999</c:v>
                </c:pt>
                <c:pt idx="36665">
                  <c:v>0.14968500000000001</c:v>
                </c:pt>
                <c:pt idx="36666">
                  <c:v>0.150087</c:v>
                </c:pt>
                <c:pt idx="36667">
                  <c:v>0.150396</c:v>
                </c:pt>
                <c:pt idx="36668">
                  <c:v>0.150612</c:v>
                </c:pt>
                <c:pt idx="36669">
                  <c:v>0.15073500000000001</c:v>
                </c:pt>
                <c:pt idx="36670">
                  <c:v>0.15076300000000001</c:v>
                </c:pt>
                <c:pt idx="36671">
                  <c:v>0.150695</c:v>
                </c:pt>
                <c:pt idx="36672">
                  <c:v>0.15053</c:v>
                </c:pt>
                <c:pt idx="36673">
                  <c:v>0.15026900000000001</c:v>
                </c:pt>
                <c:pt idx="36674">
                  <c:v>0.14990999999999999</c:v>
                </c:pt>
                <c:pt idx="36675">
                  <c:v>0.149453</c:v>
                </c:pt>
                <c:pt idx="36676">
                  <c:v>0.148896</c:v>
                </c:pt>
                <c:pt idx="36677">
                  <c:v>0.14824000000000001</c:v>
                </c:pt>
                <c:pt idx="36678">
                  <c:v>0.147483</c:v>
                </c:pt>
                <c:pt idx="36679">
                  <c:v>0.14662700000000001</c:v>
                </c:pt>
                <c:pt idx="36680">
                  <c:v>0.145672</c:v>
                </c:pt>
                <c:pt idx="36681">
                  <c:v>0.144618</c:v>
                </c:pt>
                <c:pt idx="36682">
                  <c:v>0.14346700000000001</c:v>
                </c:pt>
                <c:pt idx="36683">
                  <c:v>0.14221700000000001</c:v>
                </c:pt>
                <c:pt idx="36684">
                  <c:v>0.140871</c:v>
                </c:pt>
                <c:pt idx="36685">
                  <c:v>0.139431</c:v>
                </c:pt>
                <c:pt idx="36686">
                  <c:v>0.13789999999999999</c:v>
                </c:pt>
                <c:pt idx="36687">
                  <c:v>0.13628100000000001</c:v>
                </c:pt>
                <c:pt idx="36688">
                  <c:v>0.134575</c:v>
                </c:pt>
                <c:pt idx="36689">
                  <c:v>0.13278300000000001</c:v>
                </c:pt>
                <c:pt idx="36690">
                  <c:v>0.130908</c:v>
                </c:pt>
                <c:pt idx="36691">
                  <c:v>0.12895400000000001</c:v>
                </c:pt>
                <c:pt idx="36692">
                  <c:v>0.12692400000000001</c:v>
                </c:pt>
                <c:pt idx="36693">
                  <c:v>0.12482</c:v>
                </c:pt>
                <c:pt idx="36694">
                  <c:v>0.12264700000000001</c:v>
                </c:pt>
                <c:pt idx="36695">
                  <c:v>0.120407</c:v>
                </c:pt>
                <c:pt idx="36696">
                  <c:v>0.118105</c:v>
                </c:pt>
                <c:pt idx="36697">
                  <c:v>0.115744</c:v>
                </c:pt>
                <c:pt idx="36698">
                  <c:v>0.113328</c:v>
                </c:pt>
                <c:pt idx="36699">
                  <c:v>0.110861</c:v>
                </c:pt>
                <c:pt idx="36700">
                  <c:v>0.108348</c:v>
                </c:pt>
                <c:pt idx="36701">
                  <c:v>0.105791</c:v>
                </c:pt>
                <c:pt idx="36702">
                  <c:v>0.103195</c:v>
                </c:pt>
                <c:pt idx="36703">
                  <c:v>0.100559</c:v>
                </c:pt>
                <c:pt idx="36704">
                  <c:v>9.7887299999999997E-2</c:v>
                </c:pt>
                <c:pt idx="36705">
                  <c:v>9.51848E-2</c:v>
                </c:pt>
                <c:pt idx="36706">
                  <c:v>9.2458399999999996E-2</c:v>
                </c:pt>
                <c:pt idx="36707">
                  <c:v>8.9712899999999998E-2</c:v>
                </c:pt>
                <c:pt idx="36708">
                  <c:v>8.6951600000000004E-2</c:v>
                </c:pt>
                <c:pt idx="36709">
                  <c:v>8.4177500000000002E-2</c:v>
                </c:pt>
                <c:pt idx="36710">
                  <c:v>8.1394900000000006E-2</c:v>
                </c:pt>
                <c:pt idx="36711">
                  <c:v>7.8608399999999995E-2</c:v>
                </c:pt>
                <c:pt idx="36712">
                  <c:v>7.5822500000000001E-2</c:v>
                </c:pt>
                <c:pt idx="36713">
                  <c:v>7.3041700000000001E-2</c:v>
                </c:pt>
                <c:pt idx="36714">
                  <c:v>7.0271500000000001E-2</c:v>
                </c:pt>
                <c:pt idx="36715">
                  <c:v>6.7516900000000005E-2</c:v>
                </c:pt>
                <c:pt idx="36716">
                  <c:v>6.4780699999999997E-2</c:v>
                </c:pt>
                <c:pt idx="36717">
                  <c:v>6.2064500000000002E-2</c:v>
                </c:pt>
                <c:pt idx="36718">
                  <c:v>5.9371500000000001E-2</c:v>
                </c:pt>
                <c:pt idx="36719">
                  <c:v>5.6706199999999998E-2</c:v>
                </c:pt>
                <c:pt idx="36720">
                  <c:v>5.4073200000000002E-2</c:v>
                </c:pt>
                <c:pt idx="36721">
                  <c:v>5.14762E-2</c:v>
                </c:pt>
                <c:pt idx="36722">
                  <c:v>4.8918299999999998E-2</c:v>
                </c:pt>
                <c:pt idx="36723">
                  <c:v>4.6402600000000002E-2</c:v>
                </c:pt>
                <c:pt idx="36724">
                  <c:v>4.3933100000000003E-2</c:v>
                </c:pt>
                <c:pt idx="36725">
                  <c:v>4.1514500000000003E-2</c:v>
                </c:pt>
                <c:pt idx="36726">
                  <c:v>3.91513E-2</c:v>
                </c:pt>
                <c:pt idx="36727">
                  <c:v>3.6845999999999997E-2</c:v>
                </c:pt>
                <c:pt idx="36728">
                  <c:v>3.4599699999999997E-2</c:v>
                </c:pt>
                <c:pt idx="36729">
                  <c:v>3.2413299999999999E-2</c:v>
                </c:pt>
                <c:pt idx="36730">
                  <c:v>3.0289300000000002E-2</c:v>
                </c:pt>
                <c:pt idx="36731">
                  <c:v>2.8230399999999999E-2</c:v>
                </c:pt>
                <c:pt idx="36732">
                  <c:v>2.62394E-2</c:v>
                </c:pt>
                <c:pt idx="36733">
                  <c:v>2.43202E-2</c:v>
                </c:pt>
                <c:pt idx="36734">
                  <c:v>2.2477E-2</c:v>
                </c:pt>
                <c:pt idx="36735">
                  <c:v>2.0713800000000001E-2</c:v>
                </c:pt>
                <c:pt idx="36736">
                  <c:v>1.9032199999999999E-2</c:v>
                </c:pt>
                <c:pt idx="36737">
                  <c:v>1.7432E-2</c:v>
                </c:pt>
                <c:pt idx="36738">
                  <c:v>1.5912900000000001E-2</c:v>
                </c:pt>
                <c:pt idx="36739">
                  <c:v>1.4476599999999999E-2</c:v>
                </c:pt>
                <c:pt idx="36740">
                  <c:v>1.31247E-2</c:v>
                </c:pt>
                <c:pt idx="36741">
                  <c:v>1.1858E-2</c:v>
                </c:pt>
                <c:pt idx="36742">
                  <c:v>1.06774E-2</c:v>
                </c:pt>
                <c:pt idx="36743" formatCode="0.00E+00">
                  <c:v>9.5856499999999994E-3</c:v>
                </c:pt>
                <c:pt idx="36744" formatCode="0.00E+00">
                  <c:v>8.5852199999999993E-3</c:v>
                </c:pt>
                <c:pt idx="36745" formatCode="0.00E+00">
                  <c:v>7.6770099999999997E-3</c:v>
                </c:pt>
                <c:pt idx="36746" formatCode="0.00E+00">
                  <c:v>6.8595899999999996E-3</c:v>
                </c:pt>
                <c:pt idx="36747" formatCode="0.00E+00">
                  <c:v>6.1311200000000003E-3</c:v>
                </c:pt>
                <c:pt idx="36748" formatCode="0.00E+00">
                  <c:v>5.4911600000000001E-3</c:v>
                </c:pt>
                <c:pt idx="36749" formatCode="0.00E+00">
                  <c:v>4.9402300000000003E-3</c:v>
                </c:pt>
                <c:pt idx="36750" formatCode="0.00E+00">
                  <c:v>4.4781899999999999E-3</c:v>
                </c:pt>
                <c:pt idx="36751" formatCode="0.00E+00">
                  <c:v>4.1037699999999996E-3</c:v>
                </c:pt>
                <c:pt idx="36752" formatCode="0.00E+00">
                  <c:v>3.8141999999999998E-3</c:v>
                </c:pt>
                <c:pt idx="36753" formatCode="0.00E+00">
                  <c:v>3.6057400000000001E-3</c:v>
                </c:pt>
                <c:pt idx="36754" formatCode="0.00E+00">
                  <c:v>3.4768500000000001E-3</c:v>
                </c:pt>
                <c:pt idx="36755" formatCode="0.00E+00">
                  <c:v>3.42881E-3</c:v>
                </c:pt>
                <c:pt idx="36756" formatCode="0.00E+00">
                  <c:v>3.4622899999999998E-3</c:v>
                </c:pt>
                <c:pt idx="36757" formatCode="0.00E+00">
                  <c:v>3.5756500000000001E-3</c:v>
                </c:pt>
                <c:pt idx="36758" formatCode="0.00E+00">
                  <c:v>3.76568E-3</c:v>
                </c:pt>
                <c:pt idx="36759" formatCode="0.00E+00">
                  <c:v>4.0288700000000004E-3</c:v>
                </c:pt>
                <c:pt idx="36760" formatCode="0.00E+00">
                  <c:v>4.3624400000000004E-3</c:v>
                </c:pt>
                <c:pt idx="36761" formatCode="0.00E+00">
                  <c:v>4.7637799999999996E-3</c:v>
                </c:pt>
                <c:pt idx="36762" formatCode="0.00E+00">
                  <c:v>5.2302599999999996E-3</c:v>
                </c:pt>
                <c:pt idx="36763" formatCode="0.00E+00">
                  <c:v>5.7600799999999999E-3</c:v>
                </c:pt>
                <c:pt idx="36764" formatCode="0.00E+00">
                  <c:v>6.3515000000000004E-3</c:v>
                </c:pt>
                <c:pt idx="36765" formatCode="0.00E+00">
                  <c:v>7.0008400000000004E-3</c:v>
                </c:pt>
                <c:pt idx="36766" formatCode="0.00E+00">
                  <c:v>7.7029899999999998E-3</c:v>
                </c:pt>
                <c:pt idx="36767" formatCode="0.00E+00">
                  <c:v>8.4538700000000005E-3</c:v>
                </c:pt>
                <c:pt idx="36768" formatCode="0.00E+00">
                  <c:v>9.2505499999999997E-3</c:v>
                </c:pt>
                <c:pt idx="36769">
                  <c:v>1.0089799999999999E-2</c:v>
                </c:pt>
                <c:pt idx="36770">
                  <c:v>1.09677E-2</c:v>
                </c:pt>
                <c:pt idx="36771">
                  <c:v>1.1880699999999999E-2</c:v>
                </c:pt>
                <c:pt idx="36772">
                  <c:v>1.28272E-2</c:v>
                </c:pt>
                <c:pt idx="36773">
                  <c:v>1.38067E-2</c:v>
                </c:pt>
                <c:pt idx="36774">
                  <c:v>1.4818100000000001E-2</c:v>
                </c:pt>
                <c:pt idx="36775">
                  <c:v>1.58581E-2</c:v>
                </c:pt>
                <c:pt idx="36776">
                  <c:v>1.6921800000000001E-2</c:v>
                </c:pt>
                <c:pt idx="36777">
                  <c:v>1.80045E-2</c:v>
                </c:pt>
                <c:pt idx="36778">
                  <c:v>1.9101E-2</c:v>
                </c:pt>
                <c:pt idx="36779">
                  <c:v>2.02068E-2</c:v>
                </c:pt>
                <c:pt idx="36780">
                  <c:v>2.13174E-2</c:v>
                </c:pt>
                <c:pt idx="36781">
                  <c:v>2.2430100000000001E-2</c:v>
                </c:pt>
                <c:pt idx="36782">
                  <c:v>2.3544599999999999E-2</c:v>
                </c:pt>
                <c:pt idx="36783">
                  <c:v>2.4660399999999999E-2</c:v>
                </c:pt>
                <c:pt idx="36784">
                  <c:v>2.5773399999999998E-2</c:v>
                </c:pt>
                <c:pt idx="36785">
                  <c:v>2.68778E-2</c:v>
                </c:pt>
                <c:pt idx="36786">
                  <c:v>2.7970399999999999E-2</c:v>
                </c:pt>
                <c:pt idx="36787">
                  <c:v>2.9050200000000002E-2</c:v>
                </c:pt>
                <c:pt idx="36788">
                  <c:v>3.0115800000000002E-2</c:v>
                </c:pt>
                <c:pt idx="36789">
                  <c:v>3.1162700000000002E-2</c:v>
                </c:pt>
                <c:pt idx="36790">
                  <c:v>3.2183700000000003E-2</c:v>
                </c:pt>
                <c:pt idx="36791">
                  <c:v>3.3171399999999997E-2</c:v>
                </c:pt>
                <c:pt idx="36792">
                  <c:v>3.4120999999999999E-2</c:v>
                </c:pt>
                <c:pt idx="36793">
                  <c:v>3.5030100000000002E-2</c:v>
                </c:pt>
                <c:pt idx="36794">
                  <c:v>3.5895799999999999E-2</c:v>
                </c:pt>
                <c:pt idx="36795">
                  <c:v>3.6713500000000003E-2</c:v>
                </c:pt>
                <c:pt idx="36796">
                  <c:v>3.7478699999999997E-2</c:v>
                </c:pt>
                <c:pt idx="36797">
                  <c:v>3.8188100000000003E-2</c:v>
                </c:pt>
                <c:pt idx="36798">
                  <c:v>3.88393E-2</c:v>
                </c:pt>
                <c:pt idx="36799">
                  <c:v>3.94293E-2</c:v>
                </c:pt>
                <c:pt idx="36800">
                  <c:v>3.9954799999999999E-2</c:v>
                </c:pt>
                <c:pt idx="36801">
                  <c:v>4.0413699999999997E-2</c:v>
                </c:pt>
                <c:pt idx="36802">
                  <c:v>4.0805300000000003E-2</c:v>
                </c:pt>
                <c:pt idx="36803">
                  <c:v>4.1127200000000003E-2</c:v>
                </c:pt>
                <c:pt idx="36804">
                  <c:v>4.1373500000000001E-2</c:v>
                </c:pt>
                <c:pt idx="36805">
                  <c:v>4.1538800000000001E-2</c:v>
                </c:pt>
                <c:pt idx="36806">
                  <c:v>4.1621999999999999E-2</c:v>
                </c:pt>
                <c:pt idx="36807">
                  <c:v>4.16237E-2</c:v>
                </c:pt>
                <c:pt idx="36808">
                  <c:v>4.1542799999999998E-2</c:v>
                </c:pt>
                <c:pt idx="36809">
                  <c:v>4.1376400000000001E-2</c:v>
                </c:pt>
                <c:pt idx="36810">
                  <c:v>4.1121199999999997E-2</c:v>
                </c:pt>
                <c:pt idx="36811">
                  <c:v>4.0775199999999998E-2</c:v>
                </c:pt>
                <c:pt idx="36812">
                  <c:v>4.0339100000000003E-2</c:v>
                </c:pt>
                <c:pt idx="36813">
                  <c:v>3.9814799999999997E-2</c:v>
                </c:pt>
                <c:pt idx="36814">
                  <c:v>3.9202800000000003E-2</c:v>
                </c:pt>
                <c:pt idx="36815">
                  <c:v>3.8501800000000003E-2</c:v>
                </c:pt>
                <c:pt idx="36816">
                  <c:v>3.7711099999999997E-2</c:v>
                </c:pt>
                <c:pt idx="36817">
                  <c:v>3.6832700000000003E-2</c:v>
                </c:pt>
                <c:pt idx="36818">
                  <c:v>3.5867799999999998E-2</c:v>
                </c:pt>
                <c:pt idx="36819">
                  <c:v>3.4815600000000002E-2</c:v>
                </c:pt>
                <c:pt idx="36820">
                  <c:v>3.3675299999999998E-2</c:v>
                </c:pt>
                <c:pt idx="36821">
                  <c:v>3.2446299999999997E-2</c:v>
                </c:pt>
                <c:pt idx="36822">
                  <c:v>3.11303E-2</c:v>
                </c:pt>
                <c:pt idx="36823">
                  <c:v>2.9729499999999999E-2</c:v>
                </c:pt>
                <c:pt idx="36824">
                  <c:v>2.82437E-2</c:v>
                </c:pt>
                <c:pt idx="36825">
                  <c:v>2.6670900000000001E-2</c:v>
                </c:pt>
                <c:pt idx="36826">
                  <c:v>2.5011200000000001E-2</c:v>
                </c:pt>
                <c:pt idx="36827">
                  <c:v>2.3266499999999999E-2</c:v>
                </c:pt>
                <c:pt idx="36828">
                  <c:v>2.14384E-2</c:v>
                </c:pt>
                <c:pt idx="36829">
                  <c:v>1.9528500000000001E-2</c:v>
                </c:pt>
                <c:pt idx="36830">
                  <c:v>1.7539900000000001E-2</c:v>
                </c:pt>
                <c:pt idx="36831">
                  <c:v>1.54755E-2</c:v>
                </c:pt>
                <c:pt idx="36832">
                  <c:v>1.33361E-2</c:v>
                </c:pt>
                <c:pt idx="36833">
                  <c:v>1.11217E-2</c:v>
                </c:pt>
                <c:pt idx="36834" formatCode="0.00E+00">
                  <c:v>8.8335800000000006E-3</c:v>
                </c:pt>
                <c:pt idx="36835" formatCode="0.00E+00">
                  <c:v>6.4758400000000001E-3</c:v>
                </c:pt>
                <c:pt idx="36836" formatCode="0.00E+00">
                  <c:v>4.0552000000000001E-3</c:v>
                </c:pt>
                <c:pt idx="36837" formatCode="0.00E+00">
                  <c:v>1.57833E-3</c:v>
                </c:pt>
                <c:pt idx="36838" formatCode="0.00E+00">
                  <c:v>-9.4968199999999998E-4</c:v>
                </c:pt>
                <c:pt idx="36839" formatCode="0.00E+00">
                  <c:v>-3.5255099999999999E-3</c:v>
                </c:pt>
                <c:pt idx="36840" formatCode="0.00E+00">
                  <c:v>-6.1469000000000003E-3</c:v>
                </c:pt>
                <c:pt idx="36841" formatCode="0.00E+00">
                  <c:v>-8.8105100000000006E-3</c:v>
                </c:pt>
                <c:pt idx="36842">
                  <c:v>-1.15107E-2</c:v>
                </c:pt>
                <c:pt idx="36843">
                  <c:v>-1.42414E-2</c:v>
                </c:pt>
                <c:pt idx="36844">
                  <c:v>-1.6998599999999999E-2</c:v>
                </c:pt>
                <c:pt idx="36845">
                  <c:v>-1.97793E-2</c:v>
                </c:pt>
                <c:pt idx="36846">
                  <c:v>-2.2580599999999999E-2</c:v>
                </c:pt>
                <c:pt idx="36847">
                  <c:v>-2.5397900000000001E-2</c:v>
                </c:pt>
                <c:pt idx="36848">
                  <c:v>-2.8225799999999999E-2</c:v>
                </c:pt>
                <c:pt idx="36849">
                  <c:v>-3.1060600000000001E-2</c:v>
                </c:pt>
                <c:pt idx="36850">
                  <c:v>-3.38976E-2</c:v>
                </c:pt>
                <c:pt idx="36851">
                  <c:v>-3.6729499999999998E-2</c:v>
                </c:pt>
                <c:pt idx="36852">
                  <c:v>-3.9551500000000003E-2</c:v>
                </c:pt>
                <c:pt idx="36853">
                  <c:v>-4.2364800000000001E-2</c:v>
                </c:pt>
                <c:pt idx="36854">
                  <c:v>-4.51709E-2</c:v>
                </c:pt>
                <c:pt idx="36855">
                  <c:v>-4.79674E-2</c:v>
                </c:pt>
                <c:pt idx="36856">
                  <c:v>-5.0751999999999999E-2</c:v>
                </c:pt>
                <c:pt idx="36857">
                  <c:v>-5.3524700000000001E-2</c:v>
                </c:pt>
                <c:pt idx="36858">
                  <c:v>-5.6283399999999997E-2</c:v>
                </c:pt>
                <c:pt idx="36859">
                  <c:v>-5.9023399999999997E-2</c:v>
                </c:pt>
                <c:pt idx="36860">
                  <c:v>-6.1739000000000002E-2</c:v>
                </c:pt>
                <c:pt idx="36861">
                  <c:v>-6.4425399999999994E-2</c:v>
                </c:pt>
                <c:pt idx="36862">
                  <c:v>-6.7078299999999993E-2</c:v>
                </c:pt>
                <c:pt idx="36863">
                  <c:v>-6.9693400000000003E-2</c:v>
                </c:pt>
                <c:pt idx="36864">
                  <c:v>-7.2268899999999997E-2</c:v>
                </c:pt>
                <c:pt idx="36865">
                  <c:v>-7.4806399999999995E-2</c:v>
                </c:pt>
                <c:pt idx="36866">
                  <c:v>-7.7307200000000006E-2</c:v>
                </c:pt>
                <c:pt idx="36867">
                  <c:v>-7.9770599999999997E-2</c:v>
                </c:pt>
                <c:pt idx="36868">
                  <c:v>-8.2193600000000006E-2</c:v>
                </c:pt>
                <c:pt idx="36869">
                  <c:v>-8.4570800000000002E-2</c:v>
                </c:pt>
                <c:pt idx="36870">
                  <c:v>-8.6895200000000006E-2</c:v>
                </c:pt>
                <c:pt idx="36871">
                  <c:v>-8.9163699999999999E-2</c:v>
                </c:pt>
                <c:pt idx="36872">
                  <c:v>-9.1377E-2</c:v>
                </c:pt>
                <c:pt idx="36873">
                  <c:v>-9.3534500000000007E-2</c:v>
                </c:pt>
                <c:pt idx="36874">
                  <c:v>-9.5632800000000004E-2</c:v>
                </c:pt>
                <c:pt idx="36875">
                  <c:v>-9.7669199999999998E-2</c:v>
                </c:pt>
                <c:pt idx="36876">
                  <c:v>-9.9643499999999996E-2</c:v>
                </c:pt>
                <c:pt idx="36877">
                  <c:v>-0.101558</c:v>
                </c:pt>
                <c:pt idx="36878">
                  <c:v>-0.10341599999999999</c:v>
                </c:pt>
                <c:pt idx="36879">
                  <c:v>-0.10521899999999999</c:v>
                </c:pt>
                <c:pt idx="36880">
                  <c:v>-0.10696700000000001</c:v>
                </c:pt>
                <c:pt idx="36881">
                  <c:v>-0.10866099999999999</c:v>
                </c:pt>
                <c:pt idx="36882">
                  <c:v>-0.110304</c:v>
                </c:pt>
                <c:pt idx="36883">
                  <c:v>-0.111899</c:v>
                </c:pt>
                <c:pt idx="36884">
                  <c:v>-0.11344700000000001</c:v>
                </c:pt>
                <c:pt idx="36885">
                  <c:v>-0.11495</c:v>
                </c:pt>
                <c:pt idx="36886">
                  <c:v>-0.11640499999999999</c:v>
                </c:pt>
                <c:pt idx="36887">
                  <c:v>-0.117814</c:v>
                </c:pt>
                <c:pt idx="36888">
                  <c:v>-0.11917999999999999</c:v>
                </c:pt>
                <c:pt idx="36889">
                  <c:v>-0.120501</c:v>
                </c:pt>
                <c:pt idx="36890">
                  <c:v>-0.121778</c:v>
                </c:pt>
                <c:pt idx="36891">
                  <c:v>-0.12300999999999999</c:v>
                </c:pt>
                <c:pt idx="36892">
                  <c:v>-0.12420299999999999</c:v>
                </c:pt>
                <c:pt idx="36893">
                  <c:v>-0.125361</c:v>
                </c:pt>
                <c:pt idx="36894">
                  <c:v>-0.12648100000000001</c:v>
                </c:pt>
                <c:pt idx="36895">
                  <c:v>-0.12756200000000001</c:v>
                </c:pt>
                <c:pt idx="36896">
                  <c:v>-0.128606</c:v>
                </c:pt>
                <c:pt idx="36897">
                  <c:v>-0.12961400000000001</c:v>
                </c:pt>
                <c:pt idx="36898">
                  <c:v>-0.13058800000000001</c:v>
                </c:pt>
                <c:pt idx="36899">
                  <c:v>-0.13152900000000001</c:v>
                </c:pt>
                <c:pt idx="36900">
                  <c:v>-0.132438</c:v>
                </c:pt>
                <c:pt idx="36901">
                  <c:v>-0.13331499999999999</c:v>
                </c:pt>
                <c:pt idx="36902">
                  <c:v>-0.134163</c:v>
                </c:pt>
                <c:pt idx="36903">
                  <c:v>-0.13497899999999999</c:v>
                </c:pt>
                <c:pt idx="36904">
                  <c:v>-0.13575799999999999</c:v>
                </c:pt>
                <c:pt idx="36905">
                  <c:v>-0.13649500000000001</c:v>
                </c:pt>
                <c:pt idx="36906">
                  <c:v>-0.13719100000000001</c:v>
                </c:pt>
                <c:pt idx="36907">
                  <c:v>-0.13785</c:v>
                </c:pt>
                <c:pt idx="36908">
                  <c:v>-0.13847599999999999</c:v>
                </c:pt>
                <c:pt idx="36909">
                  <c:v>-0.139072</c:v>
                </c:pt>
                <c:pt idx="36910">
                  <c:v>-0.13964199999999999</c:v>
                </c:pt>
                <c:pt idx="36911">
                  <c:v>-0.14018600000000001</c:v>
                </c:pt>
                <c:pt idx="36912">
                  <c:v>-0.140706</c:v>
                </c:pt>
                <c:pt idx="36913">
                  <c:v>-0.141208</c:v>
                </c:pt>
                <c:pt idx="36914">
                  <c:v>-0.14169799999999999</c:v>
                </c:pt>
                <c:pt idx="36915">
                  <c:v>-0.142178</c:v>
                </c:pt>
                <c:pt idx="36916">
                  <c:v>-0.142649</c:v>
                </c:pt>
                <c:pt idx="36917">
                  <c:v>-0.14311199999999999</c:v>
                </c:pt>
                <c:pt idx="36918">
                  <c:v>-0.143567</c:v>
                </c:pt>
                <c:pt idx="36919">
                  <c:v>-0.14401900000000001</c:v>
                </c:pt>
                <c:pt idx="36920">
                  <c:v>-0.14446999999999999</c:v>
                </c:pt>
                <c:pt idx="36921">
                  <c:v>-0.144924</c:v>
                </c:pt>
                <c:pt idx="36922">
                  <c:v>-0.14538100000000001</c:v>
                </c:pt>
                <c:pt idx="36923">
                  <c:v>-0.14583699999999999</c:v>
                </c:pt>
                <c:pt idx="36924">
                  <c:v>-0.146289</c:v>
                </c:pt>
                <c:pt idx="36925">
                  <c:v>-0.14673700000000001</c:v>
                </c:pt>
                <c:pt idx="36926">
                  <c:v>-0.14718000000000001</c:v>
                </c:pt>
                <c:pt idx="36927">
                  <c:v>-0.147616</c:v>
                </c:pt>
                <c:pt idx="36928">
                  <c:v>-0.14804500000000001</c:v>
                </c:pt>
                <c:pt idx="36929">
                  <c:v>-0.14846500000000001</c:v>
                </c:pt>
                <c:pt idx="36930">
                  <c:v>-0.14887800000000001</c:v>
                </c:pt>
                <c:pt idx="36931">
                  <c:v>-0.149287</c:v>
                </c:pt>
                <c:pt idx="36932">
                  <c:v>-0.14969399999999999</c:v>
                </c:pt>
                <c:pt idx="36933">
                  <c:v>-0.15009900000000001</c:v>
                </c:pt>
                <c:pt idx="36934">
                  <c:v>-0.150503</c:v>
                </c:pt>
                <c:pt idx="36935">
                  <c:v>-0.15090600000000001</c:v>
                </c:pt>
                <c:pt idx="36936">
                  <c:v>-0.151308</c:v>
                </c:pt>
                <c:pt idx="36937">
                  <c:v>-0.15170900000000001</c:v>
                </c:pt>
                <c:pt idx="36938">
                  <c:v>-0.15210599999999999</c:v>
                </c:pt>
                <c:pt idx="36939">
                  <c:v>-0.15249699999999999</c:v>
                </c:pt>
                <c:pt idx="36940">
                  <c:v>-0.15288099999999999</c:v>
                </c:pt>
                <c:pt idx="36941">
                  <c:v>-0.15326699999999999</c:v>
                </c:pt>
                <c:pt idx="36942">
                  <c:v>-0.15365699999999999</c:v>
                </c:pt>
                <c:pt idx="36943">
                  <c:v>-0.154058</c:v>
                </c:pt>
                <c:pt idx="36944">
                  <c:v>-0.154476</c:v>
                </c:pt>
                <c:pt idx="36945">
                  <c:v>-0.154917</c:v>
                </c:pt>
                <c:pt idx="36946">
                  <c:v>-0.15538299999999999</c:v>
                </c:pt>
                <c:pt idx="36947">
                  <c:v>-0.15587100000000001</c:v>
                </c:pt>
                <c:pt idx="36948">
                  <c:v>-0.15637699999999999</c:v>
                </c:pt>
                <c:pt idx="36949">
                  <c:v>-0.15690299999999999</c:v>
                </c:pt>
                <c:pt idx="36950">
                  <c:v>-0.157447</c:v>
                </c:pt>
                <c:pt idx="36951">
                  <c:v>-0.15801100000000001</c:v>
                </c:pt>
                <c:pt idx="36952">
                  <c:v>-0.15859699999999999</c:v>
                </c:pt>
                <c:pt idx="36953">
                  <c:v>-0.15921199999999999</c:v>
                </c:pt>
                <c:pt idx="36954">
                  <c:v>-0.159859</c:v>
                </c:pt>
                <c:pt idx="36955">
                  <c:v>-0.16053700000000001</c:v>
                </c:pt>
                <c:pt idx="36956">
                  <c:v>-0.161245</c:v>
                </c:pt>
                <c:pt idx="36957">
                  <c:v>-0.16198299999999999</c:v>
                </c:pt>
                <c:pt idx="36958">
                  <c:v>-0.16275000000000001</c:v>
                </c:pt>
                <c:pt idx="36959">
                  <c:v>-0.163548</c:v>
                </c:pt>
                <c:pt idx="36960">
                  <c:v>-0.164379</c:v>
                </c:pt>
                <c:pt idx="36961">
                  <c:v>-0.165244</c:v>
                </c:pt>
                <c:pt idx="36962">
                  <c:v>-0.16614599999999999</c:v>
                </c:pt>
                <c:pt idx="36963">
                  <c:v>-0.16708600000000001</c:v>
                </c:pt>
                <c:pt idx="36964">
                  <c:v>-0.16806499999999999</c:v>
                </c:pt>
                <c:pt idx="36965">
                  <c:v>-0.16908999999999999</c:v>
                </c:pt>
                <c:pt idx="36966">
                  <c:v>-0.17016600000000001</c:v>
                </c:pt>
                <c:pt idx="36967">
                  <c:v>-0.171292</c:v>
                </c:pt>
                <c:pt idx="36968">
                  <c:v>-0.17246700000000001</c:v>
                </c:pt>
                <c:pt idx="36969">
                  <c:v>-0.17369200000000001</c:v>
                </c:pt>
                <c:pt idx="36970">
                  <c:v>-0.17496900000000001</c:v>
                </c:pt>
                <c:pt idx="36971">
                  <c:v>-0.17629900000000001</c:v>
                </c:pt>
                <c:pt idx="36972">
                  <c:v>-0.17768100000000001</c:v>
                </c:pt>
                <c:pt idx="36973">
                  <c:v>-0.17911299999999999</c:v>
                </c:pt>
                <c:pt idx="36974">
                  <c:v>-0.180592</c:v>
                </c:pt>
                <c:pt idx="36975">
                  <c:v>-0.182119</c:v>
                </c:pt>
                <c:pt idx="36976">
                  <c:v>-0.183699</c:v>
                </c:pt>
                <c:pt idx="36977">
                  <c:v>-0.185331</c:v>
                </c:pt>
                <c:pt idx="36978">
                  <c:v>-0.18701300000000001</c:v>
                </c:pt>
                <c:pt idx="36979">
                  <c:v>-0.188745</c:v>
                </c:pt>
                <c:pt idx="36980">
                  <c:v>-0.190529</c:v>
                </c:pt>
                <c:pt idx="36981">
                  <c:v>-0.19236700000000001</c:v>
                </c:pt>
                <c:pt idx="36982">
                  <c:v>-0.19425999999999999</c:v>
                </c:pt>
                <c:pt idx="36983">
                  <c:v>-0.19620299999999999</c:v>
                </c:pt>
                <c:pt idx="36984">
                  <c:v>-0.19819600000000001</c:v>
                </c:pt>
                <c:pt idx="36985">
                  <c:v>-0.200234</c:v>
                </c:pt>
                <c:pt idx="36986">
                  <c:v>-0.202316</c:v>
                </c:pt>
                <c:pt idx="36987">
                  <c:v>-0.20443900000000001</c:v>
                </c:pt>
                <c:pt idx="36988">
                  <c:v>-0.20660300000000001</c:v>
                </c:pt>
                <c:pt idx="36989">
                  <c:v>-0.20880599999999999</c:v>
                </c:pt>
                <c:pt idx="36990">
                  <c:v>-0.21104200000000001</c:v>
                </c:pt>
                <c:pt idx="36991">
                  <c:v>-0.21329999999999999</c:v>
                </c:pt>
                <c:pt idx="36992">
                  <c:v>-0.21556700000000001</c:v>
                </c:pt>
                <c:pt idx="36993">
                  <c:v>-0.217836</c:v>
                </c:pt>
                <c:pt idx="36994">
                  <c:v>-0.220105</c:v>
                </c:pt>
                <c:pt idx="36995">
                  <c:v>-0.22237100000000001</c:v>
                </c:pt>
                <c:pt idx="36996">
                  <c:v>-0.224632</c:v>
                </c:pt>
                <c:pt idx="36997">
                  <c:v>-0.226885</c:v>
                </c:pt>
                <c:pt idx="36998">
                  <c:v>-0.229127</c:v>
                </c:pt>
                <c:pt idx="36999">
                  <c:v>-0.23135500000000001</c:v>
                </c:pt>
                <c:pt idx="37000">
                  <c:v>-0.233568</c:v>
                </c:pt>
                <c:pt idx="37001">
                  <c:v>-0.23577000000000001</c:v>
                </c:pt>
                <c:pt idx="37002">
                  <c:v>-0.23796600000000001</c:v>
                </c:pt>
                <c:pt idx="37003">
                  <c:v>-0.24015500000000001</c:v>
                </c:pt>
                <c:pt idx="37004">
                  <c:v>-0.24233499999999999</c:v>
                </c:pt>
                <c:pt idx="37005">
                  <c:v>-0.244502</c:v>
                </c:pt>
                <c:pt idx="37006">
                  <c:v>-0.24665100000000001</c:v>
                </c:pt>
                <c:pt idx="37007">
                  <c:v>-0.248775</c:v>
                </c:pt>
                <c:pt idx="37008">
                  <c:v>-0.25086799999999998</c:v>
                </c:pt>
                <c:pt idx="37009">
                  <c:v>-0.25292799999999999</c:v>
                </c:pt>
                <c:pt idx="37010">
                  <c:v>-0.25495099999999998</c:v>
                </c:pt>
                <c:pt idx="37011">
                  <c:v>-0.25693199999999999</c:v>
                </c:pt>
                <c:pt idx="37012">
                  <c:v>-0.25885900000000001</c:v>
                </c:pt>
                <c:pt idx="37013">
                  <c:v>-0.26072400000000001</c:v>
                </c:pt>
                <c:pt idx="37014">
                  <c:v>-0.26251600000000003</c:v>
                </c:pt>
                <c:pt idx="37015">
                  <c:v>-0.26422400000000001</c:v>
                </c:pt>
                <c:pt idx="37016">
                  <c:v>-0.26584000000000002</c:v>
                </c:pt>
                <c:pt idx="37017">
                  <c:v>-0.26735999999999999</c:v>
                </c:pt>
                <c:pt idx="37018">
                  <c:v>-0.268785</c:v>
                </c:pt>
                <c:pt idx="37019">
                  <c:v>-0.27011499999999999</c:v>
                </c:pt>
                <c:pt idx="37020">
                  <c:v>-0.27134900000000001</c:v>
                </c:pt>
                <c:pt idx="37021">
                  <c:v>-0.272484</c:v>
                </c:pt>
                <c:pt idx="37022">
                  <c:v>-0.27351500000000001</c:v>
                </c:pt>
                <c:pt idx="37023">
                  <c:v>-0.27443600000000001</c:v>
                </c:pt>
                <c:pt idx="37024">
                  <c:v>-0.27524399999999999</c:v>
                </c:pt>
                <c:pt idx="37025">
                  <c:v>-0.27593699999999999</c:v>
                </c:pt>
                <c:pt idx="37026">
                  <c:v>-0.27651500000000001</c:v>
                </c:pt>
                <c:pt idx="37027">
                  <c:v>-0.276976</c:v>
                </c:pt>
                <c:pt idx="37028">
                  <c:v>-0.27732200000000001</c:v>
                </c:pt>
                <c:pt idx="37029">
                  <c:v>-0.27755400000000002</c:v>
                </c:pt>
                <c:pt idx="37030">
                  <c:v>-0.27767700000000001</c:v>
                </c:pt>
                <c:pt idx="37031">
                  <c:v>-0.27769500000000003</c:v>
                </c:pt>
                <c:pt idx="37032">
                  <c:v>-0.27761000000000002</c:v>
                </c:pt>
                <c:pt idx="37033">
                  <c:v>-0.277422</c:v>
                </c:pt>
                <c:pt idx="37034">
                  <c:v>-0.27712700000000001</c:v>
                </c:pt>
                <c:pt idx="37035">
                  <c:v>-0.27672099999999999</c:v>
                </c:pt>
                <c:pt idx="37036">
                  <c:v>-0.27619899999999997</c:v>
                </c:pt>
                <c:pt idx="37037">
                  <c:v>-0.27556199999999997</c:v>
                </c:pt>
                <c:pt idx="37038">
                  <c:v>-0.274812</c:v>
                </c:pt>
                <c:pt idx="37039">
                  <c:v>-0.27395000000000003</c:v>
                </c:pt>
                <c:pt idx="37040">
                  <c:v>-0.27297700000000003</c:v>
                </c:pt>
                <c:pt idx="37041">
                  <c:v>-0.271893</c:v>
                </c:pt>
                <c:pt idx="37042">
                  <c:v>-0.27069300000000002</c:v>
                </c:pt>
                <c:pt idx="37043">
                  <c:v>-0.26937299999999997</c:v>
                </c:pt>
                <c:pt idx="37044">
                  <c:v>-0.26793699999999998</c:v>
                </c:pt>
                <c:pt idx="37045">
                  <c:v>-0.26639099999999999</c:v>
                </c:pt>
                <c:pt idx="37046">
                  <c:v>-0.26474300000000001</c:v>
                </c:pt>
                <c:pt idx="37047">
                  <c:v>-0.26299600000000001</c:v>
                </c:pt>
                <c:pt idx="37048">
                  <c:v>-0.261156</c:v>
                </c:pt>
                <c:pt idx="37049">
                  <c:v>-0.25923099999999999</c:v>
                </c:pt>
                <c:pt idx="37050">
                  <c:v>-0.25722499999999998</c:v>
                </c:pt>
                <c:pt idx="37051">
                  <c:v>-0.25513999999999998</c:v>
                </c:pt>
                <c:pt idx="37052">
                  <c:v>-0.25298100000000001</c:v>
                </c:pt>
                <c:pt idx="37053">
                  <c:v>-0.25075599999999998</c:v>
                </c:pt>
                <c:pt idx="37054">
                  <c:v>-0.248472</c:v>
                </c:pt>
                <c:pt idx="37055">
                  <c:v>-0.24612999999999999</c:v>
                </c:pt>
                <c:pt idx="37056">
                  <c:v>-0.243731</c:v>
                </c:pt>
                <c:pt idx="37057">
                  <c:v>-0.241281</c:v>
                </c:pt>
                <c:pt idx="37058">
                  <c:v>-0.238785</c:v>
                </c:pt>
                <c:pt idx="37059">
                  <c:v>-0.23624600000000001</c:v>
                </c:pt>
                <c:pt idx="37060">
                  <c:v>-0.23366500000000001</c:v>
                </c:pt>
                <c:pt idx="37061">
                  <c:v>-0.231045</c:v>
                </c:pt>
                <c:pt idx="37062">
                  <c:v>-0.22838900000000001</c:v>
                </c:pt>
                <c:pt idx="37063">
                  <c:v>-0.22570399999999999</c:v>
                </c:pt>
                <c:pt idx="37064">
                  <c:v>-0.222999</c:v>
                </c:pt>
                <c:pt idx="37065">
                  <c:v>-0.220277</c:v>
                </c:pt>
                <c:pt idx="37066">
                  <c:v>-0.21754599999999999</c:v>
                </c:pt>
                <c:pt idx="37067">
                  <c:v>-0.21481500000000001</c:v>
                </c:pt>
                <c:pt idx="37068">
                  <c:v>-0.21209</c:v>
                </c:pt>
                <c:pt idx="37069">
                  <c:v>-0.209374</c:v>
                </c:pt>
                <c:pt idx="37070">
                  <c:v>-0.20667199999999999</c:v>
                </c:pt>
                <c:pt idx="37071">
                  <c:v>-0.203988</c:v>
                </c:pt>
                <c:pt idx="37072">
                  <c:v>-0.201325</c:v>
                </c:pt>
                <c:pt idx="37073">
                  <c:v>-0.198688</c:v>
                </c:pt>
                <c:pt idx="37074">
                  <c:v>-0.19608600000000001</c:v>
                </c:pt>
                <c:pt idx="37075">
                  <c:v>-0.193526</c:v>
                </c:pt>
                <c:pt idx="37076">
                  <c:v>-0.19101199999999999</c:v>
                </c:pt>
                <c:pt idx="37077">
                  <c:v>-0.18854899999999999</c:v>
                </c:pt>
                <c:pt idx="37078">
                  <c:v>-0.186139</c:v>
                </c:pt>
                <c:pt idx="37079">
                  <c:v>-0.183782</c:v>
                </c:pt>
                <c:pt idx="37080">
                  <c:v>-0.181478</c:v>
                </c:pt>
                <c:pt idx="37081">
                  <c:v>-0.179231</c:v>
                </c:pt>
                <c:pt idx="37082">
                  <c:v>-0.177042</c:v>
                </c:pt>
                <c:pt idx="37083">
                  <c:v>-0.17491599999999999</c:v>
                </c:pt>
                <c:pt idx="37084">
                  <c:v>-0.17285600000000001</c:v>
                </c:pt>
                <c:pt idx="37085">
                  <c:v>-0.17086899999999999</c:v>
                </c:pt>
                <c:pt idx="37086">
                  <c:v>-0.168962</c:v>
                </c:pt>
                <c:pt idx="37087">
                  <c:v>-0.16713900000000001</c:v>
                </c:pt>
                <c:pt idx="37088">
                  <c:v>-0.165409</c:v>
                </c:pt>
                <c:pt idx="37089">
                  <c:v>-0.16378100000000001</c:v>
                </c:pt>
                <c:pt idx="37090">
                  <c:v>-0.16226299999999999</c:v>
                </c:pt>
                <c:pt idx="37091">
                  <c:v>-0.160861</c:v>
                </c:pt>
                <c:pt idx="37092">
                  <c:v>-0.159579</c:v>
                </c:pt>
                <c:pt idx="37093">
                  <c:v>-0.158414</c:v>
                </c:pt>
                <c:pt idx="37094">
                  <c:v>-0.157362</c:v>
                </c:pt>
                <c:pt idx="37095">
                  <c:v>-0.15642</c:v>
                </c:pt>
                <c:pt idx="37096">
                  <c:v>-0.15559000000000001</c:v>
                </c:pt>
                <c:pt idx="37097">
                  <c:v>-0.15488399999999999</c:v>
                </c:pt>
                <c:pt idx="37098">
                  <c:v>-0.154309</c:v>
                </c:pt>
                <c:pt idx="37099">
                  <c:v>-0.153865</c:v>
                </c:pt>
                <c:pt idx="37100">
                  <c:v>-0.15354100000000001</c:v>
                </c:pt>
                <c:pt idx="37101">
                  <c:v>-0.15332499999999999</c:v>
                </c:pt>
                <c:pt idx="37102">
                  <c:v>-0.15321299999999999</c:v>
                </c:pt>
                <c:pt idx="37103">
                  <c:v>-0.153199</c:v>
                </c:pt>
                <c:pt idx="37104">
                  <c:v>-0.153281</c:v>
                </c:pt>
                <c:pt idx="37105">
                  <c:v>-0.15345300000000001</c:v>
                </c:pt>
                <c:pt idx="37106">
                  <c:v>-0.153721</c:v>
                </c:pt>
                <c:pt idx="37107">
                  <c:v>-0.15409300000000001</c:v>
                </c:pt>
                <c:pt idx="37108">
                  <c:v>-0.15457099999999999</c:v>
                </c:pt>
                <c:pt idx="37109">
                  <c:v>-0.15515599999999999</c:v>
                </c:pt>
                <c:pt idx="37110">
                  <c:v>-0.15584700000000001</c:v>
                </c:pt>
                <c:pt idx="37111">
                  <c:v>-0.156639</c:v>
                </c:pt>
                <c:pt idx="37112">
                  <c:v>-0.157529</c:v>
                </c:pt>
                <c:pt idx="37113">
                  <c:v>-0.15851399999999999</c:v>
                </c:pt>
                <c:pt idx="37114">
                  <c:v>-0.15959300000000001</c:v>
                </c:pt>
                <c:pt idx="37115">
                  <c:v>-0.16076399999999999</c:v>
                </c:pt>
                <c:pt idx="37116">
                  <c:v>-0.162023</c:v>
                </c:pt>
                <c:pt idx="37117">
                  <c:v>-0.16337299999999999</c:v>
                </c:pt>
                <c:pt idx="37118">
                  <c:v>-0.16481499999999999</c:v>
                </c:pt>
                <c:pt idx="37119">
                  <c:v>-0.16634399999999999</c:v>
                </c:pt>
                <c:pt idx="37120">
                  <c:v>-0.167957</c:v>
                </c:pt>
                <c:pt idx="37121">
                  <c:v>-0.16964499999999999</c:v>
                </c:pt>
                <c:pt idx="37122">
                  <c:v>-0.171401</c:v>
                </c:pt>
                <c:pt idx="37123">
                  <c:v>-0.17321300000000001</c:v>
                </c:pt>
                <c:pt idx="37124">
                  <c:v>-0.17507800000000001</c:v>
                </c:pt>
                <c:pt idx="37125">
                  <c:v>-0.17699599999999999</c:v>
                </c:pt>
                <c:pt idx="37126">
                  <c:v>-0.17896899999999999</c:v>
                </c:pt>
                <c:pt idx="37127">
                  <c:v>-0.18099299999999999</c:v>
                </c:pt>
                <c:pt idx="37128">
                  <c:v>-0.183061</c:v>
                </c:pt>
                <c:pt idx="37129">
                  <c:v>-0.18515899999999999</c:v>
                </c:pt>
                <c:pt idx="37130">
                  <c:v>-0.187279</c:v>
                </c:pt>
                <c:pt idx="37131">
                  <c:v>-0.18942100000000001</c:v>
                </c:pt>
                <c:pt idx="37132">
                  <c:v>-0.19158700000000001</c:v>
                </c:pt>
                <c:pt idx="37133">
                  <c:v>-0.19377900000000001</c:v>
                </c:pt>
                <c:pt idx="37134">
                  <c:v>-0.195995</c:v>
                </c:pt>
                <c:pt idx="37135">
                  <c:v>-0.19823099999999999</c:v>
                </c:pt>
                <c:pt idx="37136">
                  <c:v>-0.200485</c:v>
                </c:pt>
                <c:pt idx="37137">
                  <c:v>-0.20275499999999999</c:v>
                </c:pt>
                <c:pt idx="37138">
                  <c:v>-0.20503099999999999</c:v>
                </c:pt>
                <c:pt idx="37139">
                  <c:v>-0.20730399999999999</c:v>
                </c:pt>
                <c:pt idx="37140">
                  <c:v>-0.20957200000000001</c:v>
                </c:pt>
                <c:pt idx="37141">
                  <c:v>-0.211837</c:v>
                </c:pt>
                <c:pt idx="37142">
                  <c:v>-0.21409700000000001</c:v>
                </c:pt>
                <c:pt idx="37143">
                  <c:v>-0.21634600000000001</c:v>
                </c:pt>
                <c:pt idx="37144">
                  <c:v>-0.21857599999999999</c:v>
                </c:pt>
                <c:pt idx="37145">
                  <c:v>-0.220779</c:v>
                </c:pt>
                <c:pt idx="37146">
                  <c:v>-0.222944</c:v>
                </c:pt>
                <c:pt idx="37147">
                  <c:v>-0.22506399999999999</c:v>
                </c:pt>
                <c:pt idx="37148">
                  <c:v>-0.22713900000000001</c:v>
                </c:pt>
                <c:pt idx="37149">
                  <c:v>-0.22916800000000001</c:v>
                </c:pt>
                <c:pt idx="37150">
                  <c:v>-0.23114799999999999</c:v>
                </c:pt>
                <c:pt idx="37151">
                  <c:v>-0.23307900000000001</c:v>
                </c:pt>
                <c:pt idx="37152">
                  <c:v>-0.234956</c:v>
                </c:pt>
                <c:pt idx="37153">
                  <c:v>-0.23677699999999999</c:v>
                </c:pt>
                <c:pt idx="37154">
                  <c:v>-0.238539</c:v>
                </c:pt>
                <c:pt idx="37155">
                  <c:v>-0.24023900000000001</c:v>
                </c:pt>
                <c:pt idx="37156">
                  <c:v>-0.241873</c:v>
                </c:pt>
                <c:pt idx="37157">
                  <c:v>-0.24343300000000001</c:v>
                </c:pt>
                <c:pt idx="37158">
                  <c:v>-0.24491599999999999</c:v>
                </c:pt>
                <c:pt idx="37159">
                  <c:v>-0.24632399999999999</c:v>
                </c:pt>
                <c:pt idx="37160">
                  <c:v>-0.24765699999999999</c:v>
                </c:pt>
                <c:pt idx="37161">
                  <c:v>-0.248916</c:v>
                </c:pt>
                <c:pt idx="37162">
                  <c:v>-0.25009900000000002</c:v>
                </c:pt>
                <c:pt idx="37163">
                  <c:v>-0.25120300000000001</c:v>
                </c:pt>
                <c:pt idx="37164">
                  <c:v>-0.252224</c:v>
                </c:pt>
                <c:pt idx="37165">
                  <c:v>-0.25315900000000002</c:v>
                </c:pt>
                <c:pt idx="37166">
                  <c:v>-0.25400800000000001</c:v>
                </c:pt>
                <c:pt idx="37167">
                  <c:v>-0.25476700000000002</c:v>
                </c:pt>
                <c:pt idx="37168">
                  <c:v>-0.255438</c:v>
                </c:pt>
                <c:pt idx="37169">
                  <c:v>-0.256025</c:v>
                </c:pt>
                <c:pt idx="37170">
                  <c:v>-0.25652599999999998</c:v>
                </c:pt>
                <c:pt idx="37171">
                  <c:v>-0.256938</c:v>
                </c:pt>
                <c:pt idx="37172">
                  <c:v>-0.25726500000000002</c:v>
                </c:pt>
                <c:pt idx="37173">
                  <c:v>-0.25751099999999999</c:v>
                </c:pt>
                <c:pt idx="37174">
                  <c:v>-0.25768099999999999</c:v>
                </c:pt>
                <c:pt idx="37175">
                  <c:v>-0.257772</c:v>
                </c:pt>
                <c:pt idx="37176">
                  <c:v>-0.25778400000000001</c:v>
                </c:pt>
                <c:pt idx="37177">
                  <c:v>-0.25772099999999998</c:v>
                </c:pt>
                <c:pt idx="37178">
                  <c:v>-0.25758599999999998</c:v>
                </c:pt>
                <c:pt idx="37179">
                  <c:v>-0.25738100000000003</c:v>
                </c:pt>
                <c:pt idx="37180">
                  <c:v>-0.257104</c:v>
                </c:pt>
                <c:pt idx="37181">
                  <c:v>-0.25675300000000001</c:v>
                </c:pt>
                <c:pt idx="37182">
                  <c:v>-0.25632700000000003</c:v>
                </c:pt>
                <c:pt idx="37183">
                  <c:v>-0.25582300000000002</c:v>
                </c:pt>
                <c:pt idx="37184">
                  <c:v>-0.25524799999999997</c:v>
                </c:pt>
                <c:pt idx="37185">
                  <c:v>-0.25461499999999998</c:v>
                </c:pt>
                <c:pt idx="37186">
                  <c:v>-0.25393199999999999</c:v>
                </c:pt>
                <c:pt idx="37187">
                  <c:v>-0.25319399999999997</c:v>
                </c:pt>
                <c:pt idx="37188">
                  <c:v>-0.25239299999999998</c:v>
                </c:pt>
                <c:pt idx="37189">
                  <c:v>-0.25152600000000003</c:v>
                </c:pt>
                <c:pt idx="37190">
                  <c:v>-0.25059500000000001</c:v>
                </c:pt>
                <c:pt idx="37191">
                  <c:v>-0.24960499999999999</c:v>
                </c:pt>
                <c:pt idx="37192">
                  <c:v>-0.24856</c:v>
                </c:pt>
                <c:pt idx="37193">
                  <c:v>-0.24746599999999999</c:v>
                </c:pt>
                <c:pt idx="37194">
                  <c:v>-0.24632999999999999</c:v>
                </c:pt>
                <c:pt idx="37195">
                  <c:v>-0.24516399999999999</c:v>
                </c:pt>
                <c:pt idx="37196">
                  <c:v>-0.24396999999999999</c:v>
                </c:pt>
                <c:pt idx="37197">
                  <c:v>-0.24273500000000001</c:v>
                </c:pt>
                <c:pt idx="37198">
                  <c:v>-0.24145900000000001</c:v>
                </c:pt>
                <c:pt idx="37199">
                  <c:v>-0.24016499999999999</c:v>
                </c:pt>
                <c:pt idx="37200">
                  <c:v>-0.23886199999999999</c:v>
                </c:pt>
                <c:pt idx="37201">
                  <c:v>-0.23754600000000001</c:v>
                </c:pt>
                <c:pt idx="37202">
                  <c:v>-0.23622499999999999</c:v>
                </c:pt>
                <c:pt idx="37203">
                  <c:v>-0.234906</c:v>
                </c:pt>
                <c:pt idx="37204">
                  <c:v>-0.233594</c:v>
                </c:pt>
                <c:pt idx="37205">
                  <c:v>-0.232292</c:v>
                </c:pt>
                <c:pt idx="37206">
                  <c:v>-0.23100000000000001</c:v>
                </c:pt>
                <c:pt idx="37207">
                  <c:v>-0.22971900000000001</c:v>
                </c:pt>
                <c:pt idx="37208">
                  <c:v>-0.22844999999999999</c:v>
                </c:pt>
                <c:pt idx="37209">
                  <c:v>-0.22719400000000001</c:v>
                </c:pt>
                <c:pt idx="37210">
                  <c:v>-0.22595199999999999</c:v>
                </c:pt>
                <c:pt idx="37211">
                  <c:v>-0.22472800000000001</c:v>
                </c:pt>
                <c:pt idx="37212">
                  <c:v>-0.223522</c:v>
                </c:pt>
                <c:pt idx="37213">
                  <c:v>-0.22234200000000001</c:v>
                </c:pt>
                <c:pt idx="37214">
                  <c:v>-0.221196</c:v>
                </c:pt>
                <c:pt idx="37215">
                  <c:v>-0.22009100000000001</c:v>
                </c:pt>
                <c:pt idx="37216">
                  <c:v>-0.219024</c:v>
                </c:pt>
                <c:pt idx="37217">
                  <c:v>-0.21799499999999999</c:v>
                </c:pt>
                <c:pt idx="37218">
                  <c:v>-0.21701400000000001</c:v>
                </c:pt>
                <c:pt idx="37219">
                  <c:v>-0.216088</c:v>
                </c:pt>
                <c:pt idx="37220">
                  <c:v>-0.215226</c:v>
                </c:pt>
                <c:pt idx="37221">
                  <c:v>-0.21443100000000001</c:v>
                </c:pt>
                <c:pt idx="37222">
                  <c:v>-0.21370500000000001</c:v>
                </c:pt>
                <c:pt idx="37223">
                  <c:v>-0.21305199999999999</c:v>
                </c:pt>
                <c:pt idx="37224">
                  <c:v>-0.212476</c:v>
                </c:pt>
                <c:pt idx="37225">
                  <c:v>-0.211976</c:v>
                </c:pt>
                <c:pt idx="37226">
                  <c:v>-0.21154899999999999</c:v>
                </c:pt>
                <c:pt idx="37227">
                  <c:v>-0.21119299999999999</c:v>
                </c:pt>
                <c:pt idx="37228">
                  <c:v>-0.21090800000000001</c:v>
                </c:pt>
                <c:pt idx="37229">
                  <c:v>-0.210699</c:v>
                </c:pt>
                <c:pt idx="37230">
                  <c:v>-0.210566</c:v>
                </c:pt>
                <c:pt idx="37231">
                  <c:v>-0.210507</c:v>
                </c:pt>
                <c:pt idx="37232">
                  <c:v>-0.21051700000000001</c:v>
                </c:pt>
                <c:pt idx="37233">
                  <c:v>-0.210592</c:v>
                </c:pt>
                <c:pt idx="37234">
                  <c:v>-0.21073</c:v>
                </c:pt>
                <c:pt idx="37235">
                  <c:v>-0.21093400000000001</c:v>
                </c:pt>
                <c:pt idx="37236">
                  <c:v>-0.211206</c:v>
                </c:pt>
                <c:pt idx="37237">
                  <c:v>-0.21154800000000001</c:v>
                </c:pt>
                <c:pt idx="37238">
                  <c:v>-0.21196300000000001</c:v>
                </c:pt>
                <c:pt idx="37239">
                  <c:v>-0.212449</c:v>
                </c:pt>
                <c:pt idx="37240">
                  <c:v>-0.213003</c:v>
                </c:pt>
                <c:pt idx="37241">
                  <c:v>-0.21362100000000001</c:v>
                </c:pt>
                <c:pt idx="37242">
                  <c:v>-0.21430299999999999</c:v>
                </c:pt>
                <c:pt idx="37243">
                  <c:v>-0.21504400000000001</c:v>
                </c:pt>
                <c:pt idx="37244">
                  <c:v>-0.215837</c:v>
                </c:pt>
                <c:pt idx="37245">
                  <c:v>-0.21667500000000001</c:v>
                </c:pt>
                <c:pt idx="37246">
                  <c:v>-0.21756</c:v>
                </c:pt>
                <c:pt idx="37247">
                  <c:v>-0.21849299999999999</c:v>
                </c:pt>
                <c:pt idx="37248">
                  <c:v>-0.219473</c:v>
                </c:pt>
                <c:pt idx="37249">
                  <c:v>-0.220499</c:v>
                </c:pt>
                <c:pt idx="37250">
                  <c:v>-0.22157199999999999</c:v>
                </c:pt>
                <c:pt idx="37251">
                  <c:v>-0.22269</c:v>
                </c:pt>
                <c:pt idx="37252">
                  <c:v>-0.223852</c:v>
                </c:pt>
                <c:pt idx="37253">
                  <c:v>-0.22505700000000001</c:v>
                </c:pt>
                <c:pt idx="37254">
                  <c:v>-0.2263</c:v>
                </c:pt>
                <c:pt idx="37255">
                  <c:v>-0.22758</c:v>
                </c:pt>
                <c:pt idx="37256">
                  <c:v>-0.22889399999999999</c:v>
                </c:pt>
                <c:pt idx="37257">
                  <c:v>-0.230235</c:v>
                </c:pt>
                <c:pt idx="37258">
                  <c:v>-0.231597</c:v>
                </c:pt>
                <c:pt idx="37259">
                  <c:v>-0.23297799999999999</c:v>
                </c:pt>
                <c:pt idx="37260">
                  <c:v>-0.234375</c:v>
                </c:pt>
                <c:pt idx="37261">
                  <c:v>-0.235789</c:v>
                </c:pt>
                <c:pt idx="37262">
                  <c:v>-0.23721400000000001</c:v>
                </c:pt>
                <c:pt idx="37263">
                  <c:v>-0.23864199999999999</c:v>
                </c:pt>
                <c:pt idx="37264">
                  <c:v>-0.240066</c:v>
                </c:pt>
                <c:pt idx="37265">
                  <c:v>-0.241478</c:v>
                </c:pt>
                <c:pt idx="37266">
                  <c:v>-0.24287300000000001</c:v>
                </c:pt>
                <c:pt idx="37267">
                  <c:v>-0.244251</c:v>
                </c:pt>
                <c:pt idx="37268">
                  <c:v>-0.24560799999999999</c:v>
                </c:pt>
                <c:pt idx="37269">
                  <c:v>-0.246943</c:v>
                </c:pt>
                <c:pt idx="37270">
                  <c:v>-0.248251</c:v>
                </c:pt>
                <c:pt idx="37271">
                  <c:v>-0.249524</c:v>
                </c:pt>
                <c:pt idx="37272">
                  <c:v>-0.25075799999999998</c:v>
                </c:pt>
                <c:pt idx="37273">
                  <c:v>-0.25195000000000001</c:v>
                </c:pt>
                <c:pt idx="37274">
                  <c:v>-0.25309599999999999</c:v>
                </c:pt>
                <c:pt idx="37275">
                  <c:v>-0.25419000000000003</c:v>
                </c:pt>
                <c:pt idx="37276">
                  <c:v>-0.25522800000000001</c:v>
                </c:pt>
                <c:pt idx="37277">
                  <c:v>-0.25621100000000002</c:v>
                </c:pt>
                <c:pt idx="37278">
                  <c:v>-0.25713599999999998</c:v>
                </c:pt>
                <c:pt idx="37279">
                  <c:v>-0.25800000000000001</c:v>
                </c:pt>
                <c:pt idx="37280">
                  <c:v>-0.25880199999999998</c:v>
                </c:pt>
                <c:pt idx="37281">
                  <c:v>-0.25953599999999999</c:v>
                </c:pt>
                <c:pt idx="37282">
                  <c:v>-0.26020500000000002</c:v>
                </c:pt>
                <c:pt idx="37283">
                  <c:v>-0.26081100000000002</c:v>
                </c:pt>
                <c:pt idx="37284">
                  <c:v>-0.26132899999999998</c:v>
                </c:pt>
                <c:pt idx="37285">
                  <c:v>-0.26173299999999999</c:v>
                </c:pt>
                <c:pt idx="37286">
                  <c:v>-0.262044</c:v>
                </c:pt>
                <c:pt idx="37287">
                  <c:v>-0.26228699999999999</c:v>
                </c:pt>
                <c:pt idx="37288">
                  <c:v>-0.26244299999999998</c:v>
                </c:pt>
                <c:pt idx="37289">
                  <c:v>-0.26250299999999999</c:v>
                </c:pt>
                <c:pt idx="37290">
                  <c:v>-0.26247599999999999</c:v>
                </c:pt>
                <c:pt idx="37291">
                  <c:v>-0.26236399999999999</c:v>
                </c:pt>
                <c:pt idx="37292">
                  <c:v>-0.26216200000000001</c:v>
                </c:pt>
                <c:pt idx="37293">
                  <c:v>-0.26186500000000001</c:v>
                </c:pt>
                <c:pt idx="37294">
                  <c:v>-0.26146999999999998</c:v>
                </c:pt>
                <c:pt idx="37295">
                  <c:v>-0.26097500000000001</c:v>
                </c:pt>
                <c:pt idx="37296">
                  <c:v>-0.26038099999999997</c:v>
                </c:pt>
                <c:pt idx="37297">
                  <c:v>-0.25968999999999998</c:v>
                </c:pt>
                <c:pt idx="37298">
                  <c:v>-0.25890200000000002</c:v>
                </c:pt>
                <c:pt idx="37299">
                  <c:v>-0.25801299999999999</c:v>
                </c:pt>
                <c:pt idx="37300">
                  <c:v>-0.257025</c:v>
                </c:pt>
                <c:pt idx="37301">
                  <c:v>-0.25594099999999997</c:v>
                </c:pt>
                <c:pt idx="37302">
                  <c:v>-0.25476700000000002</c:v>
                </c:pt>
                <c:pt idx="37303">
                  <c:v>-0.25350699999999998</c:v>
                </c:pt>
                <c:pt idx="37304">
                  <c:v>-0.25216699999999997</c:v>
                </c:pt>
                <c:pt idx="37305">
                  <c:v>-0.250747</c:v>
                </c:pt>
                <c:pt idx="37306">
                  <c:v>-0.24925</c:v>
                </c:pt>
                <c:pt idx="37307">
                  <c:v>-0.24767600000000001</c:v>
                </c:pt>
                <c:pt idx="37308">
                  <c:v>-0.24602599999999999</c:v>
                </c:pt>
                <c:pt idx="37309">
                  <c:v>-0.24429799999999999</c:v>
                </c:pt>
                <c:pt idx="37310">
                  <c:v>-0.24249200000000001</c:v>
                </c:pt>
                <c:pt idx="37311">
                  <c:v>-0.24060599999999999</c:v>
                </c:pt>
                <c:pt idx="37312">
                  <c:v>-0.238645</c:v>
                </c:pt>
                <c:pt idx="37313">
                  <c:v>-0.23660800000000001</c:v>
                </c:pt>
                <c:pt idx="37314">
                  <c:v>-0.23449500000000001</c:v>
                </c:pt>
                <c:pt idx="37315">
                  <c:v>-0.23230400000000001</c:v>
                </c:pt>
                <c:pt idx="37316">
                  <c:v>-0.23003899999999999</c:v>
                </c:pt>
                <c:pt idx="37317">
                  <c:v>-0.22770000000000001</c:v>
                </c:pt>
                <c:pt idx="37318">
                  <c:v>-0.22528599999999999</c:v>
                </c:pt>
                <c:pt idx="37319">
                  <c:v>-0.222798</c:v>
                </c:pt>
                <c:pt idx="37320">
                  <c:v>-0.22023599999999999</c:v>
                </c:pt>
                <c:pt idx="37321">
                  <c:v>-0.21760299999999999</c:v>
                </c:pt>
                <c:pt idx="37322">
                  <c:v>-0.21489900000000001</c:v>
                </c:pt>
                <c:pt idx="37323">
                  <c:v>-0.21212800000000001</c:v>
                </c:pt>
                <c:pt idx="37324">
                  <c:v>-0.20929300000000001</c:v>
                </c:pt>
                <c:pt idx="37325">
                  <c:v>-0.2064</c:v>
                </c:pt>
                <c:pt idx="37326">
                  <c:v>-0.20345199999999999</c:v>
                </c:pt>
                <c:pt idx="37327">
                  <c:v>-0.20044799999999999</c:v>
                </c:pt>
                <c:pt idx="37328">
                  <c:v>-0.19739100000000001</c:v>
                </c:pt>
                <c:pt idx="37329">
                  <c:v>-0.19428300000000001</c:v>
                </c:pt>
                <c:pt idx="37330">
                  <c:v>-0.19112399999999999</c:v>
                </c:pt>
                <c:pt idx="37331">
                  <c:v>-0.187917</c:v>
                </c:pt>
                <c:pt idx="37332">
                  <c:v>-0.18466199999999999</c:v>
                </c:pt>
                <c:pt idx="37333">
                  <c:v>-0.181363</c:v>
                </c:pt>
                <c:pt idx="37334">
                  <c:v>-0.17802100000000001</c:v>
                </c:pt>
                <c:pt idx="37335">
                  <c:v>-0.17463999999999999</c:v>
                </c:pt>
                <c:pt idx="37336">
                  <c:v>-0.17122499999999999</c:v>
                </c:pt>
                <c:pt idx="37337">
                  <c:v>-0.16778299999999999</c:v>
                </c:pt>
                <c:pt idx="37338">
                  <c:v>-0.16431899999999999</c:v>
                </c:pt>
                <c:pt idx="37339">
                  <c:v>-0.16084100000000001</c:v>
                </c:pt>
                <c:pt idx="37340">
                  <c:v>-0.15734999999999999</c:v>
                </c:pt>
                <c:pt idx="37341">
                  <c:v>-0.15384600000000001</c:v>
                </c:pt>
                <c:pt idx="37342">
                  <c:v>-0.150336</c:v>
                </c:pt>
                <c:pt idx="37343">
                  <c:v>-0.14681900000000001</c:v>
                </c:pt>
                <c:pt idx="37344">
                  <c:v>-0.14329800000000001</c:v>
                </c:pt>
                <c:pt idx="37345">
                  <c:v>-0.13977100000000001</c:v>
                </c:pt>
                <c:pt idx="37346">
                  <c:v>-0.136241</c:v>
                </c:pt>
                <c:pt idx="37347">
                  <c:v>-0.13270999999999999</c:v>
                </c:pt>
                <c:pt idx="37348">
                  <c:v>-0.12918199999999999</c:v>
                </c:pt>
                <c:pt idx="37349">
                  <c:v>-0.125663</c:v>
                </c:pt>
                <c:pt idx="37350">
                  <c:v>-0.122157</c:v>
                </c:pt>
                <c:pt idx="37351">
                  <c:v>-0.11866</c:v>
                </c:pt>
                <c:pt idx="37352">
                  <c:v>-0.115171</c:v>
                </c:pt>
                <c:pt idx="37353">
                  <c:v>-0.111694</c:v>
                </c:pt>
                <c:pt idx="37354">
                  <c:v>-0.108236</c:v>
                </c:pt>
                <c:pt idx="37355">
                  <c:v>-0.104805</c:v>
                </c:pt>
                <c:pt idx="37356">
                  <c:v>-0.101408</c:v>
                </c:pt>
                <c:pt idx="37357">
                  <c:v>-9.8052799999999996E-2</c:v>
                </c:pt>
                <c:pt idx="37358">
                  <c:v>-9.4741000000000006E-2</c:v>
                </c:pt>
                <c:pt idx="37359">
                  <c:v>-9.1472899999999996E-2</c:v>
                </c:pt>
                <c:pt idx="37360">
                  <c:v>-8.8252300000000006E-2</c:v>
                </c:pt>
                <c:pt idx="37361">
                  <c:v>-8.5085099999999997E-2</c:v>
                </c:pt>
                <c:pt idx="37362">
                  <c:v>-8.1976199999999999E-2</c:v>
                </c:pt>
                <c:pt idx="37363">
                  <c:v>-7.8931500000000002E-2</c:v>
                </c:pt>
                <c:pt idx="37364">
                  <c:v>-7.5956899999999994E-2</c:v>
                </c:pt>
                <c:pt idx="37365">
                  <c:v>-7.3055599999999998E-2</c:v>
                </c:pt>
                <c:pt idx="37366">
                  <c:v>-7.02295E-2</c:v>
                </c:pt>
                <c:pt idx="37367">
                  <c:v>-6.7480399999999996E-2</c:v>
                </c:pt>
                <c:pt idx="37368">
                  <c:v>-6.4809500000000006E-2</c:v>
                </c:pt>
                <c:pt idx="37369">
                  <c:v>-6.2219900000000002E-2</c:v>
                </c:pt>
                <c:pt idx="37370">
                  <c:v>-5.9721700000000003E-2</c:v>
                </c:pt>
                <c:pt idx="37371">
                  <c:v>-5.7309800000000001E-2</c:v>
                </c:pt>
                <c:pt idx="37372">
                  <c:v>-5.4949699999999997E-2</c:v>
                </c:pt>
                <c:pt idx="37373">
                  <c:v>-5.2640899999999997E-2</c:v>
                </c:pt>
                <c:pt idx="37374">
                  <c:v>-5.04287E-2</c:v>
                </c:pt>
                <c:pt idx="37375">
                  <c:v>-4.8320500000000002E-2</c:v>
                </c:pt>
                <c:pt idx="37376">
                  <c:v>-4.6297499999999998E-2</c:v>
                </c:pt>
                <c:pt idx="37377">
                  <c:v>-4.4365000000000002E-2</c:v>
                </c:pt>
                <c:pt idx="37378">
                  <c:v>-4.2532199999999999E-2</c:v>
                </c:pt>
                <c:pt idx="37379">
                  <c:v>-4.07999E-2</c:v>
                </c:pt>
                <c:pt idx="37380">
                  <c:v>-3.9167899999999999E-2</c:v>
                </c:pt>
                <c:pt idx="37381">
                  <c:v>-3.7635700000000001E-2</c:v>
                </c:pt>
                <c:pt idx="37382">
                  <c:v>-3.6204300000000002E-2</c:v>
                </c:pt>
                <c:pt idx="37383">
                  <c:v>-3.4876200000000003E-2</c:v>
                </c:pt>
                <c:pt idx="37384">
                  <c:v>-3.3654400000000001E-2</c:v>
                </c:pt>
                <c:pt idx="37385">
                  <c:v>-3.2541100000000003E-2</c:v>
                </c:pt>
                <c:pt idx="37386">
                  <c:v>-3.1538099999999999E-2</c:v>
                </c:pt>
                <c:pt idx="37387">
                  <c:v>-3.0647799999999999E-2</c:v>
                </c:pt>
                <c:pt idx="37388">
                  <c:v>-2.9873500000000001E-2</c:v>
                </c:pt>
                <c:pt idx="37389">
                  <c:v>-2.9218299999999999E-2</c:v>
                </c:pt>
                <c:pt idx="37390">
                  <c:v>-2.8686099999999999E-2</c:v>
                </c:pt>
                <c:pt idx="37391">
                  <c:v>-2.828E-2</c:v>
                </c:pt>
                <c:pt idx="37392">
                  <c:v>-2.80013E-2</c:v>
                </c:pt>
                <c:pt idx="37393">
                  <c:v>-2.7848999999999999E-2</c:v>
                </c:pt>
                <c:pt idx="37394">
                  <c:v>-2.7821200000000001E-2</c:v>
                </c:pt>
                <c:pt idx="37395">
                  <c:v>-2.7915800000000001E-2</c:v>
                </c:pt>
                <c:pt idx="37396">
                  <c:v>-2.8131E-2</c:v>
                </c:pt>
                <c:pt idx="37397">
                  <c:v>-2.8465000000000001E-2</c:v>
                </c:pt>
                <c:pt idx="37398">
                  <c:v>-2.8915699999999999E-2</c:v>
                </c:pt>
                <c:pt idx="37399">
                  <c:v>-2.9481500000000001E-2</c:v>
                </c:pt>
                <c:pt idx="37400">
                  <c:v>-3.0160599999999999E-2</c:v>
                </c:pt>
                <c:pt idx="37401">
                  <c:v>-3.0950700000000001E-2</c:v>
                </c:pt>
                <c:pt idx="37402">
                  <c:v>-3.18499E-2</c:v>
                </c:pt>
                <c:pt idx="37403">
                  <c:v>-3.2855299999999997E-2</c:v>
                </c:pt>
                <c:pt idx="37404">
                  <c:v>-3.3962800000000001E-2</c:v>
                </c:pt>
                <c:pt idx="37405">
                  <c:v>-3.5169100000000002E-2</c:v>
                </c:pt>
                <c:pt idx="37406">
                  <c:v>-3.6471999999999997E-2</c:v>
                </c:pt>
                <c:pt idx="37407">
                  <c:v>-3.7869199999999999E-2</c:v>
                </c:pt>
                <c:pt idx="37408">
                  <c:v>-3.9358400000000002E-2</c:v>
                </c:pt>
                <c:pt idx="37409">
                  <c:v>-4.0937500000000002E-2</c:v>
                </c:pt>
                <c:pt idx="37410">
                  <c:v>-4.2604599999999999E-2</c:v>
                </c:pt>
                <c:pt idx="37411">
                  <c:v>-4.4357899999999999E-2</c:v>
                </c:pt>
                <c:pt idx="37412">
                  <c:v>-4.6194899999999997E-2</c:v>
                </c:pt>
                <c:pt idx="37413">
                  <c:v>-4.8112599999999998E-2</c:v>
                </c:pt>
                <c:pt idx="37414">
                  <c:v>-5.0108199999999999E-2</c:v>
                </c:pt>
                <c:pt idx="37415">
                  <c:v>-5.2177800000000003E-2</c:v>
                </c:pt>
                <c:pt idx="37416">
                  <c:v>-5.4317900000000002E-2</c:v>
                </c:pt>
                <c:pt idx="37417">
                  <c:v>-5.6524999999999999E-2</c:v>
                </c:pt>
                <c:pt idx="37418">
                  <c:v>-5.8795500000000001E-2</c:v>
                </c:pt>
                <c:pt idx="37419">
                  <c:v>-6.11253E-2</c:v>
                </c:pt>
                <c:pt idx="37420">
                  <c:v>-6.3509200000000002E-2</c:v>
                </c:pt>
                <c:pt idx="37421">
                  <c:v>-6.5941200000000005E-2</c:v>
                </c:pt>
                <c:pt idx="37422">
                  <c:v>-6.8415000000000004E-2</c:v>
                </c:pt>
                <c:pt idx="37423">
                  <c:v>-7.0925799999999997E-2</c:v>
                </c:pt>
                <c:pt idx="37424">
                  <c:v>-7.3470400000000005E-2</c:v>
                </c:pt>
                <c:pt idx="37425">
                  <c:v>-7.6046799999999998E-2</c:v>
                </c:pt>
                <c:pt idx="37426">
                  <c:v>-7.8652600000000003E-2</c:v>
                </c:pt>
                <c:pt idx="37427">
                  <c:v>-8.1284499999999996E-2</c:v>
                </c:pt>
                <c:pt idx="37428">
                  <c:v>-8.3938299999999993E-2</c:v>
                </c:pt>
                <c:pt idx="37429">
                  <c:v>-8.6610500000000007E-2</c:v>
                </c:pt>
                <c:pt idx="37430">
                  <c:v>-8.9295899999999997E-2</c:v>
                </c:pt>
                <c:pt idx="37431">
                  <c:v>-9.1988600000000004E-2</c:v>
                </c:pt>
                <c:pt idx="37432">
                  <c:v>-9.4682500000000003E-2</c:v>
                </c:pt>
                <c:pt idx="37433">
                  <c:v>-9.7372200000000006E-2</c:v>
                </c:pt>
                <c:pt idx="37434">
                  <c:v>-0.100054</c:v>
                </c:pt>
                <c:pt idx="37435">
                  <c:v>-0.102725</c:v>
                </c:pt>
                <c:pt idx="37436">
                  <c:v>-0.10538400000000001</c:v>
                </c:pt>
                <c:pt idx="37437">
                  <c:v>-0.108027</c:v>
                </c:pt>
                <c:pt idx="37438">
                  <c:v>-0.11064599999999999</c:v>
                </c:pt>
                <c:pt idx="37439">
                  <c:v>-0.113234</c:v>
                </c:pt>
                <c:pt idx="37440">
                  <c:v>-0.115784</c:v>
                </c:pt>
                <c:pt idx="37441">
                  <c:v>-0.118294</c:v>
                </c:pt>
                <c:pt idx="37442">
                  <c:v>-0.12076199999999999</c:v>
                </c:pt>
                <c:pt idx="37443">
                  <c:v>-0.123183</c:v>
                </c:pt>
                <c:pt idx="37444">
                  <c:v>-0.125558</c:v>
                </c:pt>
                <c:pt idx="37445">
                  <c:v>-0.127885</c:v>
                </c:pt>
                <c:pt idx="37446">
                  <c:v>-0.13015499999999999</c:v>
                </c:pt>
                <c:pt idx="37447">
                  <c:v>-0.13236200000000001</c:v>
                </c:pt>
                <c:pt idx="37448">
                  <c:v>-0.13450400000000001</c:v>
                </c:pt>
                <c:pt idx="37449">
                  <c:v>-0.13658200000000001</c:v>
                </c:pt>
                <c:pt idx="37450">
                  <c:v>-0.138596</c:v>
                </c:pt>
                <c:pt idx="37451">
                  <c:v>-0.140544</c:v>
                </c:pt>
                <c:pt idx="37452">
                  <c:v>-0.14242099999999999</c:v>
                </c:pt>
                <c:pt idx="37453">
                  <c:v>-0.14422199999999999</c:v>
                </c:pt>
                <c:pt idx="37454">
                  <c:v>-0.14594599999999999</c:v>
                </c:pt>
                <c:pt idx="37455">
                  <c:v>-0.147588</c:v>
                </c:pt>
                <c:pt idx="37456">
                  <c:v>-0.149145</c:v>
                </c:pt>
                <c:pt idx="37457">
                  <c:v>-0.150615</c:v>
                </c:pt>
                <c:pt idx="37458">
                  <c:v>-0.15199799999999999</c:v>
                </c:pt>
                <c:pt idx="37459">
                  <c:v>-0.15329499999999999</c:v>
                </c:pt>
                <c:pt idx="37460">
                  <c:v>-0.154504</c:v>
                </c:pt>
                <c:pt idx="37461">
                  <c:v>-0.15562599999999999</c:v>
                </c:pt>
                <c:pt idx="37462">
                  <c:v>-0.15665799999999999</c:v>
                </c:pt>
                <c:pt idx="37463">
                  <c:v>-0.15759899999999999</c:v>
                </c:pt>
                <c:pt idx="37464">
                  <c:v>-0.15844900000000001</c:v>
                </c:pt>
                <c:pt idx="37465">
                  <c:v>-0.15920699999999999</c:v>
                </c:pt>
                <c:pt idx="37466">
                  <c:v>-0.15986700000000001</c:v>
                </c:pt>
                <c:pt idx="37467">
                  <c:v>-0.16042999999999999</c:v>
                </c:pt>
                <c:pt idx="37468">
                  <c:v>-0.16089300000000001</c:v>
                </c:pt>
                <c:pt idx="37469">
                  <c:v>-0.16125800000000001</c:v>
                </c:pt>
                <c:pt idx="37470">
                  <c:v>-0.161523</c:v>
                </c:pt>
                <c:pt idx="37471">
                  <c:v>-0.161691</c:v>
                </c:pt>
                <c:pt idx="37472">
                  <c:v>-0.16175999999999999</c:v>
                </c:pt>
                <c:pt idx="37473">
                  <c:v>-0.16173000000000001</c:v>
                </c:pt>
                <c:pt idx="37474">
                  <c:v>-0.161602</c:v>
                </c:pt>
                <c:pt idx="37475">
                  <c:v>-0.16137799999999999</c:v>
                </c:pt>
                <c:pt idx="37476">
                  <c:v>-0.16105700000000001</c:v>
                </c:pt>
                <c:pt idx="37477">
                  <c:v>-0.160638</c:v>
                </c:pt>
                <c:pt idx="37478">
                  <c:v>-0.16012399999999999</c:v>
                </c:pt>
                <c:pt idx="37479">
                  <c:v>-0.15951499999999999</c:v>
                </c:pt>
                <c:pt idx="37480">
                  <c:v>-0.15881400000000001</c:v>
                </c:pt>
                <c:pt idx="37481">
                  <c:v>-0.158022</c:v>
                </c:pt>
                <c:pt idx="37482">
                  <c:v>-0.157138</c:v>
                </c:pt>
                <c:pt idx="37483">
                  <c:v>-0.156163</c:v>
                </c:pt>
                <c:pt idx="37484">
                  <c:v>-0.15509700000000001</c:v>
                </c:pt>
                <c:pt idx="37485">
                  <c:v>-0.153942</c:v>
                </c:pt>
                <c:pt idx="37486">
                  <c:v>-0.152698</c:v>
                </c:pt>
                <c:pt idx="37487">
                  <c:v>-0.151369</c:v>
                </c:pt>
                <c:pt idx="37488">
                  <c:v>-0.149955</c:v>
                </c:pt>
                <c:pt idx="37489">
                  <c:v>-0.14846000000000001</c:v>
                </c:pt>
                <c:pt idx="37490">
                  <c:v>-0.14688599999999999</c:v>
                </c:pt>
                <c:pt idx="37491">
                  <c:v>-0.145233</c:v>
                </c:pt>
                <c:pt idx="37492">
                  <c:v>-0.14350199999999999</c:v>
                </c:pt>
                <c:pt idx="37493">
                  <c:v>-0.14169599999999999</c:v>
                </c:pt>
                <c:pt idx="37494">
                  <c:v>-0.139816</c:v>
                </c:pt>
                <c:pt idx="37495">
                  <c:v>-0.13786300000000001</c:v>
                </c:pt>
                <c:pt idx="37496">
                  <c:v>-0.13583899999999999</c:v>
                </c:pt>
                <c:pt idx="37497">
                  <c:v>-0.133745</c:v>
                </c:pt>
                <c:pt idx="37498">
                  <c:v>-0.13158500000000001</c:v>
                </c:pt>
                <c:pt idx="37499">
                  <c:v>-0.12936300000000001</c:v>
                </c:pt>
                <c:pt idx="37500">
                  <c:v>-0.127081</c:v>
                </c:pt>
                <c:pt idx="37501">
                  <c:v>-0.12474200000000001</c:v>
                </c:pt>
                <c:pt idx="37502">
                  <c:v>-0.122348</c:v>
                </c:pt>
                <c:pt idx="37503">
                  <c:v>-0.11990099999999999</c:v>
                </c:pt>
                <c:pt idx="37504">
                  <c:v>-0.117406</c:v>
                </c:pt>
                <c:pt idx="37505">
                  <c:v>-0.11486399999999999</c:v>
                </c:pt>
                <c:pt idx="37506">
                  <c:v>-0.112279</c:v>
                </c:pt>
                <c:pt idx="37507">
                  <c:v>-0.109653</c:v>
                </c:pt>
                <c:pt idx="37508">
                  <c:v>-0.106989</c:v>
                </c:pt>
                <c:pt idx="37509">
                  <c:v>-0.10428800000000001</c:v>
                </c:pt>
                <c:pt idx="37510">
                  <c:v>-0.10155500000000001</c:v>
                </c:pt>
                <c:pt idx="37511">
                  <c:v>-9.87923E-2</c:v>
                </c:pt>
                <c:pt idx="37512">
                  <c:v>-9.6001600000000006E-2</c:v>
                </c:pt>
                <c:pt idx="37513">
                  <c:v>-9.3186099999999994E-2</c:v>
                </c:pt>
                <c:pt idx="37514">
                  <c:v>-9.0348499999999998E-2</c:v>
                </c:pt>
                <c:pt idx="37515">
                  <c:v>-8.7491600000000003E-2</c:v>
                </c:pt>
                <c:pt idx="37516">
                  <c:v>-8.4618399999999996E-2</c:v>
                </c:pt>
                <c:pt idx="37517">
                  <c:v>-8.1730899999999995E-2</c:v>
                </c:pt>
                <c:pt idx="37518">
                  <c:v>-7.8830600000000001E-2</c:v>
                </c:pt>
                <c:pt idx="37519">
                  <c:v>-7.5919200000000006E-2</c:v>
                </c:pt>
                <c:pt idx="37520">
                  <c:v>-7.2998800000000003E-2</c:v>
                </c:pt>
                <c:pt idx="37521">
                  <c:v>-7.0071499999999995E-2</c:v>
                </c:pt>
                <c:pt idx="37522">
                  <c:v>-6.7139599999999994E-2</c:v>
                </c:pt>
                <c:pt idx="37523">
                  <c:v>-6.4206399999999997E-2</c:v>
                </c:pt>
                <c:pt idx="37524">
                  <c:v>-6.1274799999999997E-2</c:v>
                </c:pt>
                <c:pt idx="37525">
                  <c:v>-5.8346799999999997E-2</c:v>
                </c:pt>
                <c:pt idx="37526">
                  <c:v>-5.5423699999999999E-2</c:v>
                </c:pt>
                <c:pt idx="37527">
                  <c:v>-5.2507199999999997E-2</c:v>
                </c:pt>
                <c:pt idx="37528">
                  <c:v>-4.9599499999999998E-2</c:v>
                </c:pt>
                <c:pt idx="37529">
                  <c:v>-4.6703700000000001E-2</c:v>
                </c:pt>
                <c:pt idx="37530">
                  <c:v>-4.3822300000000002E-2</c:v>
                </c:pt>
                <c:pt idx="37531">
                  <c:v>-4.0957899999999998E-2</c:v>
                </c:pt>
                <c:pt idx="37532">
                  <c:v>-3.8113099999999997E-2</c:v>
                </c:pt>
                <c:pt idx="37533">
                  <c:v>-3.5290099999999998E-2</c:v>
                </c:pt>
                <c:pt idx="37534">
                  <c:v>-3.2490600000000001E-2</c:v>
                </c:pt>
                <c:pt idx="37535">
                  <c:v>-2.9716599999999999E-2</c:v>
                </c:pt>
                <c:pt idx="37536">
                  <c:v>-2.69696E-2</c:v>
                </c:pt>
                <c:pt idx="37537">
                  <c:v>-2.42513E-2</c:v>
                </c:pt>
                <c:pt idx="37538">
                  <c:v>-2.15622E-2</c:v>
                </c:pt>
                <c:pt idx="37539">
                  <c:v>-1.89024E-2</c:v>
                </c:pt>
                <c:pt idx="37540">
                  <c:v>-1.62729E-2</c:v>
                </c:pt>
                <c:pt idx="37541">
                  <c:v>-1.3675700000000001E-2</c:v>
                </c:pt>
                <c:pt idx="37542">
                  <c:v>-1.11124E-2</c:v>
                </c:pt>
                <c:pt idx="37543" formatCode="0.00E+00">
                  <c:v>-8.5835300000000007E-3</c:v>
                </c:pt>
                <c:pt idx="37544" formatCode="0.00E+00">
                  <c:v>-6.0895899999999998E-3</c:v>
                </c:pt>
                <c:pt idx="37545" formatCode="0.00E+00">
                  <c:v>-3.63138E-3</c:v>
                </c:pt>
                <c:pt idx="37546" formatCode="0.00E+00">
                  <c:v>-1.2100100000000001E-3</c:v>
                </c:pt>
                <c:pt idx="37547" formatCode="0.00E+00">
                  <c:v>1.17344E-3</c:v>
                </c:pt>
                <c:pt idx="37548" formatCode="0.00E+00">
                  <c:v>3.5182199999999999E-3</c:v>
                </c:pt>
                <c:pt idx="37549" formatCode="0.00E+00">
                  <c:v>5.8236499999999997E-3</c:v>
                </c:pt>
                <c:pt idx="37550" formatCode="0.00E+00">
                  <c:v>8.0888599999999998E-3</c:v>
                </c:pt>
                <c:pt idx="37551">
                  <c:v>1.0312999999999999E-2</c:v>
                </c:pt>
                <c:pt idx="37552">
                  <c:v>1.2495600000000001E-2</c:v>
                </c:pt>
                <c:pt idx="37553">
                  <c:v>1.46362E-2</c:v>
                </c:pt>
                <c:pt idx="37554">
                  <c:v>1.6734599999999999E-2</c:v>
                </c:pt>
                <c:pt idx="37555">
                  <c:v>1.87913E-2</c:v>
                </c:pt>
                <c:pt idx="37556">
                  <c:v>2.0807200000000001E-2</c:v>
                </c:pt>
                <c:pt idx="37557">
                  <c:v>2.2783000000000001E-2</c:v>
                </c:pt>
                <c:pt idx="37558">
                  <c:v>2.4718899999999999E-2</c:v>
                </c:pt>
                <c:pt idx="37559">
                  <c:v>2.6614800000000001E-2</c:v>
                </c:pt>
                <c:pt idx="37560">
                  <c:v>2.8470800000000001E-2</c:v>
                </c:pt>
                <c:pt idx="37561">
                  <c:v>3.0286799999999999E-2</c:v>
                </c:pt>
                <c:pt idx="37562">
                  <c:v>3.2062800000000002E-2</c:v>
                </c:pt>
                <c:pt idx="37563">
                  <c:v>3.3798399999999999E-2</c:v>
                </c:pt>
                <c:pt idx="37564">
                  <c:v>3.5493700000000003E-2</c:v>
                </c:pt>
                <c:pt idx="37565">
                  <c:v>3.7149000000000001E-2</c:v>
                </c:pt>
                <c:pt idx="37566">
                  <c:v>3.8764600000000003E-2</c:v>
                </c:pt>
                <c:pt idx="37567">
                  <c:v>4.0341000000000002E-2</c:v>
                </c:pt>
                <c:pt idx="37568">
                  <c:v>4.1879100000000002E-2</c:v>
                </c:pt>
                <c:pt idx="37569">
                  <c:v>4.33797E-2</c:v>
                </c:pt>
                <c:pt idx="37570">
                  <c:v>4.48437E-2</c:v>
                </c:pt>
                <c:pt idx="37571">
                  <c:v>4.6271600000000003E-2</c:v>
                </c:pt>
                <c:pt idx="37572">
                  <c:v>4.7664400000000003E-2</c:v>
                </c:pt>
                <c:pt idx="37573">
                  <c:v>4.9022999999999997E-2</c:v>
                </c:pt>
                <c:pt idx="37574">
                  <c:v>5.0348200000000003E-2</c:v>
                </c:pt>
                <c:pt idx="37575">
                  <c:v>5.1640199999999997E-2</c:v>
                </c:pt>
                <c:pt idx="37576">
                  <c:v>5.2898399999999998E-2</c:v>
                </c:pt>
                <c:pt idx="37577">
                  <c:v>5.41226E-2</c:v>
                </c:pt>
                <c:pt idx="37578">
                  <c:v>5.53137E-2</c:v>
                </c:pt>
                <c:pt idx="37579">
                  <c:v>5.6472899999999999E-2</c:v>
                </c:pt>
                <c:pt idx="37580">
                  <c:v>5.7601199999999998E-2</c:v>
                </c:pt>
                <c:pt idx="37581">
                  <c:v>5.8699300000000003E-2</c:v>
                </c:pt>
                <c:pt idx="37582">
                  <c:v>5.97682E-2</c:v>
                </c:pt>
                <c:pt idx="37583">
                  <c:v>6.0809099999999998E-2</c:v>
                </c:pt>
                <c:pt idx="37584">
                  <c:v>6.1823099999999999E-2</c:v>
                </c:pt>
                <c:pt idx="37585">
                  <c:v>6.2810500000000005E-2</c:v>
                </c:pt>
                <c:pt idx="37586">
                  <c:v>6.3772300000000004E-2</c:v>
                </c:pt>
                <c:pt idx="37587">
                  <c:v>6.4709500000000003E-2</c:v>
                </c:pt>
                <c:pt idx="37588">
                  <c:v>6.56225E-2</c:v>
                </c:pt>
                <c:pt idx="37589">
                  <c:v>6.6511600000000004E-2</c:v>
                </c:pt>
                <c:pt idx="37590">
                  <c:v>6.7377699999999999E-2</c:v>
                </c:pt>
                <c:pt idx="37591">
                  <c:v>6.82228E-2</c:v>
                </c:pt>
                <c:pt idx="37592">
                  <c:v>6.9048300000000007E-2</c:v>
                </c:pt>
                <c:pt idx="37593">
                  <c:v>6.9854299999999994E-2</c:v>
                </c:pt>
                <c:pt idx="37594">
                  <c:v>7.0641300000000004E-2</c:v>
                </c:pt>
                <c:pt idx="37595">
                  <c:v>7.1410500000000002E-2</c:v>
                </c:pt>
                <c:pt idx="37596">
                  <c:v>7.2162299999999999E-2</c:v>
                </c:pt>
                <c:pt idx="37597">
                  <c:v>7.2897400000000001E-2</c:v>
                </c:pt>
                <c:pt idx="37598">
                  <c:v>7.3616500000000001E-2</c:v>
                </c:pt>
                <c:pt idx="37599">
                  <c:v>7.4319999999999997E-2</c:v>
                </c:pt>
                <c:pt idx="37600">
                  <c:v>7.50083E-2</c:v>
                </c:pt>
                <c:pt idx="37601">
                  <c:v>7.5681399999999996E-2</c:v>
                </c:pt>
                <c:pt idx="37602">
                  <c:v>7.6339400000000002E-2</c:v>
                </c:pt>
                <c:pt idx="37603">
                  <c:v>7.6982700000000001E-2</c:v>
                </c:pt>
                <c:pt idx="37604">
                  <c:v>7.7611399999999997E-2</c:v>
                </c:pt>
                <c:pt idx="37605">
                  <c:v>7.8226000000000004E-2</c:v>
                </c:pt>
                <c:pt idx="37606">
                  <c:v>7.8826999999999994E-2</c:v>
                </c:pt>
                <c:pt idx="37607">
                  <c:v>7.9414899999999997E-2</c:v>
                </c:pt>
                <c:pt idx="37608">
                  <c:v>7.9990000000000006E-2</c:v>
                </c:pt>
                <c:pt idx="37609">
                  <c:v>8.0552600000000002E-2</c:v>
                </c:pt>
                <c:pt idx="37610">
                  <c:v>8.1102599999999997E-2</c:v>
                </c:pt>
                <c:pt idx="37611">
                  <c:v>8.1639600000000007E-2</c:v>
                </c:pt>
                <c:pt idx="37612">
                  <c:v>8.2163700000000006E-2</c:v>
                </c:pt>
                <c:pt idx="37613">
                  <c:v>8.2675999999999999E-2</c:v>
                </c:pt>
                <c:pt idx="37614">
                  <c:v>8.3176899999999998E-2</c:v>
                </c:pt>
                <c:pt idx="37615">
                  <c:v>8.36649E-2</c:v>
                </c:pt>
                <c:pt idx="37616">
                  <c:v>8.4137600000000007E-2</c:v>
                </c:pt>
                <c:pt idx="37617">
                  <c:v>8.45944E-2</c:v>
                </c:pt>
                <c:pt idx="37618">
                  <c:v>8.5037100000000004E-2</c:v>
                </c:pt>
                <c:pt idx="37619">
                  <c:v>8.5467100000000004E-2</c:v>
                </c:pt>
                <c:pt idx="37620">
                  <c:v>8.5884199999999994E-2</c:v>
                </c:pt>
                <c:pt idx="37621">
                  <c:v>8.6287100000000005E-2</c:v>
                </c:pt>
                <c:pt idx="37622">
                  <c:v>8.6674799999999996E-2</c:v>
                </c:pt>
                <c:pt idx="37623">
                  <c:v>8.7047200000000005E-2</c:v>
                </c:pt>
                <c:pt idx="37624">
                  <c:v>8.7404200000000001E-2</c:v>
                </c:pt>
                <c:pt idx="37625">
                  <c:v>8.7745299999999998E-2</c:v>
                </c:pt>
                <c:pt idx="37626">
                  <c:v>8.8069800000000004E-2</c:v>
                </c:pt>
                <c:pt idx="37627">
                  <c:v>8.8376700000000002E-2</c:v>
                </c:pt>
                <c:pt idx="37628">
                  <c:v>8.86652E-2</c:v>
                </c:pt>
                <c:pt idx="37629">
                  <c:v>8.8934399999999997E-2</c:v>
                </c:pt>
                <c:pt idx="37630">
                  <c:v>8.9182899999999996E-2</c:v>
                </c:pt>
                <c:pt idx="37631">
                  <c:v>8.9409299999999997E-2</c:v>
                </c:pt>
                <c:pt idx="37632">
                  <c:v>8.9612300000000006E-2</c:v>
                </c:pt>
                <c:pt idx="37633">
                  <c:v>8.9790800000000004E-2</c:v>
                </c:pt>
                <c:pt idx="37634">
                  <c:v>8.9943499999999996E-2</c:v>
                </c:pt>
                <c:pt idx="37635">
                  <c:v>9.0069099999999999E-2</c:v>
                </c:pt>
                <c:pt idx="37636">
                  <c:v>9.0166899999999994E-2</c:v>
                </c:pt>
                <c:pt idx="37637">
                  <c:v>9.0236899999999995E-2</c:v>
                </c:pt>
                <c:pt idx="37638">
                  <c:v>9.0279100000000001E-2</c:v>
                </c:pt>
                <c:pt idx="37639">
                  <c:v>9.02921E-2</c:v>
                </c:pt>
                <c:pt idx="37640">
                  <c:v>9.0272699999999997E-2</c:v>
                </c:pt>
                <c:pt idx="37641">
                  <c:v>9.0217599999999995E-2</c:v>
                </c:pt>
                <c:pt idx="37642">
                  <c:v>9.0124599999999999E-2</c:v>
                </c:pt>
                <c:pt idx="37643">
                  <c:v>8.9993400000000001E-2</c:v>
                </c:pt>
                <c:pt idx="37644">
                  <c:v>8.9823700000000006E-2</c:v>
                </c:pt>
                <c:pt idx="37645">
                  <c:v>8.9616100000000004E-2</c:v>
                </c:pt>
                <c:pt idx="37646">
                  <c:v>8.9371300000000001E-2</c:v>
                </c:pt>
                <c:pt idx="37647">
                  <c:v>8.9090500000000003E-2</c:v>
                </c:pt>
                <c:pt idx="37648">
                  <c:v>8.8773199999999997E-2</c:v>
                </c:pt>
                <c:pt idx="37649">
                  <c:v>8.8416300000000003E-2</c:v>
                </c:pt>
                <c:pt idx="37650">
                  <c:v>8.80161E-2</c:v>
                </c:pt>
                <c:pt idx="37651">
                  <c:v>8.7571800000000005E-2</c:v>
                </c:pt>
                <c:pt idx="37652">
                  <c:v>8.7083900000000006E-2</c:v>
                </c:pt>
                <c:pt idx="37653">
                  <c:v>8.6551600000000006E-2</c:v>
                </c:pt>
                <c:pt idx="37654">
                  <c:v>8.5972199999999999E-2</c:v>
                </c:pt>
                <c:pt idx="37655">
                  <c:v>8.5343199999999994E-2</c:v>
                </c:pt>
                <c:pt idx="37656">
                  <c:v>8.4663600000000006E-2</c:v>
                </c:pt>
                <c:pt idx="37657">
                  <c:v>8.3933599999999997E-2</c:v>
                </c:pt>
                <c:pt idx="37658">
                  <c:v>8.3153500000000005E-2</c:v>
                </c:pt>
                <c:pt idx="37659">
                  <c:v>8.2323599999999997E-2</c:v>
                </c:pt>
                <c:pt idx="37660">
                  <c:v>8.1444199999999994E-2</c:v>
                </c:pt>
                <c:pt idx="37661">
                  <c:v>8.0515900000000001E-2</c:v>
                </c:pt>
                <c:pt idx="37662">
                  <c:v>7.9539299999999993E-2</c:v>
                </c:pt>
                <c:pt idx="37663">
                  <c:v>7.8513700000000006E-2</c:v>
                </c:pt>
                <c:pt idx="37664">
                  <c:v>7.7436099999999994E-2</c:v>
                </c:pt>
                <c:pt idx="37665">
                  <c:v>7.6303800000000005E-2</c:v>
                </c:pt>
                <c:pt idx="37666">
                  <c:v>7.51164E-2</c:v>
                </c:pt>
                <c:pt idx="37667">
                  <c:v>7.3875700000000002E-2</c:v>
                </c:pt>
                <c:pt idx="37668">
                  <c:v>7.2583900000000007E-2</c:v>
                </c:pt>
                <c:pt idx="37669">
                  <c:v>7.1242700000000006E-2</c:v>
                </c:pt>
                <c:pt idx="37670">
                  <c:v>6.98521E-2</c:v>
                </c:pt>
                <c:pt idx="37671">
                  <c:v>6.8410899999999997E-2</c:v>
                </c:pt>
                <c:pt idx="37672">
                  <c:v>6.6918599999999995E-2</c:v>
                </c:pt>
                <c:pt idx="37673">
                  <c:v>6.5376199999999995E-2</c:v>
                </c:pt>
                <c:pt idx="37674">
                  <c:v>6.3784199999999999E-2</c:v>
                </c:pt>
                <c:pt idx="37675">
                  <c:v>6.2141200000000001E-2</c:v>
                </c:pt>
                <c:pt idx="37676">
                  <c:v>6.0445499999999999E-2</c:v>
                </c:pt>
                <c:pt idx="37677">
                  <c:v>5.8695400000000002E-2</c:v>
                </c:pt>
                <c:pt idx="37678">
                  <c:v>5.6888899999999999E-2</c:v>
                </c:pt>
                <c:pt idx="37679">
                  <c:v>5.5025299999999999E-2</c:v>
                </c:pt>
                <c:pt idx="37680">
                  <c:v>5.31067E-2</c:v>
                </c:pt>
                <c:pt idx="37681">
                  <c:v>5.1136399999999999E-2</c:v>
                </c:pt>
                <c:pt idx="37682">
                  <c:v>4.9116399999999998E-2</c:v>
                </c:pt>
                <c:pt idx="37683">
                  <c:v>4.7047199999999997E-2</c:v>
                </c:pt>
                <c:pt idx="37684">
                  <c:v>4.4929400000000001E-2</c:v>
                </c:pt>
                <c:pt idx="37685">
                  <c:v>4.2764900000000002E-2</c:v>
                </c:pt>
                <c:pt idx="37686">
                  <c:v>4.0556399999999999E-2</c:v>
                </c:pt>
                <c:pt idx="37687">
                  <c:v>3.8305699999999998E-2</c:v>
                </c:pt>
                <c:pt idx="37688">
                  <c:v>3.60136E-2</c:v>
                </c:pt>
                <c:pt idx="37689">
                  <c:v>3.3680700000000001E-2</c:v>
                </c:pt>
                <c:pt idx="37690">
                  <c:v>3.1307799999999997E-2</c:v>
                </c:pt>
                <c:pt idx="37691">
                  <c:v>2.8896700000000001E-2</c:v>
                </c:pt>
                <c:pt idx="37692">
                  <c:v>2.64497E-2</c:v>
                </c:pt>
                <c:pt idx="37693">
                  <c:v>2.3968699999999999E-2</c:v>
                </c:pt>
                <c:pt idx="37694">
                  <c:v>2.1456599999999999E-2</c:v>
                </c:pt>
                <c:pt idx="37695">
                  <c:v>1.8917400000000001E-2</c:v>
                </c:pt>
                <c:pt idx="37696">
                  <c:v>1.63546E-2</c:v>
                </c:pt>
                <c:pt idx="37697">
                  <c:v>1.37702E-2</c:v>
                </c:pt>
                <c:pt idx="37698">
                  <c:v>1.1167099999999999E-2</c:v>
                </c:pt>
                <c:pt idx="37699" formatCode="0.00E+00">
                  <c:v>8.5495399999999996E-3</c:v>
                </c:pt>
                <c:pt idx="37700" formatCode="0.00E+00">
                  <c:v>5.9219299999999997E-3</c:v>
                </c:pt>
                <c:pt idx="37701" formatCode="0.00E+00">
                  <c:v>3.2873500000000001E-3</c:v>
                </c:pt>
                <c:pt idx="37702" formatCode="0.00E+00">
                  <c:v>6.4784200000000004E-4</c:v>
                </c:pt>
                <c:pt idx="37703" formatCode="0.00E+00">
                  <c:v>-1.9942599999999999E-3</c:v>
                </c:pt>
                <c:pt idx="37704" formatCode="0.00E+00">
                  <c:v>-4.6361400000000004E-3</c:v>
                </c:pt>
                <c:pt idx="37705" formatCode="0.00E+00">
                  <c:v>-7.2752199999999998E-3</c:v>
                </c:pt>
                <c:pt idx="37706" formatCode="0.00E+00">
                  <c:v>-9.9093400000000009E-3</c:v>
                </c:pt>
                <c:pt idx="37707">
                  <c:v>-1.2536800000000001E-2</c:v>
                </c:pt>
                <c:pt idx="37708">
                  <c:v>-1.5155800000000001E-2</c:v>
                </c:pt>
                <c:pt idx="37709">
                  <c:v>-1.7763399999999999E-2</c:v>
                </c:pt>
                <c:pt idx="37710">
                  <c:v>-2.03552E-2</c:v>
                </c:pt>
                <c:pt idx="37711">
                  <c:v>-2.29264E-2</c:v>
                </c:pt>
                <c:pt idx="37712">
                  <c:v>-2.5472600000000001E-2</c:v>
                </c:pt>
                <c:pt idx="37713">
                  <c:v>-2.7988900000000001E-2</c:v>
                </c:pt>
                <c:pt idx="37714">
                  <c:v>-3.0470299999999999E-2</c:v>
                </c:pt>
                <c:pt idx="37715">
                  <c:v>-3.2914499999999999E-2</c:v>
                </c:pt>
                <c:pt idx="37716">
                  <c:v>-3.53225E-2</c:v>
                </c:pt>
                <c:pt idx="37717">
                  <c:v>-3.7692700000000003E-2</c:v>
                </c:pt>
                <c:pt idx="37718">
                  <c:v>-4.0018499999999999E-2</c:v>
                </c:pt>
                <c:pt idx="37719">
                  <c:v>-4.2291599999999999E-2</c:v>
                </c:pt>
                <c:pt idx="37720">
                  <c:v>-4.45061E-2</c:v>
                </c:pt>
                <c:pt idx="37721">
                  <c:v>-4.6658699999999997E-2</c:v>
                </c:pt>
                <c:pt idx="37722">
                  <c:v>-4.8746999999999999E-2</c:v>
                </c:pt>
                <c:pt idx="37723">
                  <c:v>-5.07692E-2</c:v>
                </c:pt>
                <c:pt idx="37724">
                  <c:v>-5.2723600000000002E-2</c:v>
                </c:pt>
                <c:pt idx="37725">
                  <c:v>-5.46069E-2</c:v>
                </c:pt>
                <c:pt idx="37726">
                  <c:v>-5.6415300000000002E-2</c:v>
                </c:pt>
                <c:pt idx="37727">
                  <c:v>-5.8146299999999998E-2</c:v>
                </c:pt>
                <c:pt idx="37728">
                  <c:v>-5.9797599999999999E-2</c:v>
                </c:pt>
                <c:pt idx="37729">
                  <c:v>-6.1365500000000003E-2</c:v>
                </c:pt>
                <c:pt idx="37730">
                  <c:v>-6.2845300000000007E-2</c:v>
                </c:pt>
                <c:pt idx="37731">
                  <c:v>-6.4233100000000001E-2</c:v>
                </c:pt>
                <c:pt idx="37732">
                  <c:v>-6.5526600000000004E-2</c:v>
                </c:pt>
                <c:pt idx="37733">
                  <c:v>-6.6724599999999995E-2</c:v>
                </c:pt>
                <c:pt idx="37734">
                  <c:v>-6.78261E-2</c:v>
                </c:pt>
                <c:pt idx="37735">
                  <c:v>-6.8829000000000001E-2</c:v>
                </c:pt>
                <c:pt idx="37736">
                  <c:v>-6.973E-2</c:v>
                </c:pt>
                <c:pt idx="37737">
                  <c:v>-7.0526400000000003E-2</c:v>
                </c:pt>
                <c:pt idx="37738">
                  <c:v>-7.1215799999999996E-2</c:v>
                </c:pt>
                <c:pt idx="37739">
                  <c:v>-7.1796600000000002E-2</c:v>
                </c:pt>
                <c:pt idx="37740">
                  <c:v>-7.2267399999999996E-2</c:v>
                </c:pt>
                <c:pt idx="37741">
                  <c:v>-7.2627200000000003E-2</c:v>
                </c:pt>
                <c:pt idx="37742">
                  <c:v>-7.28737E-2</c:v>
                </c:pt>
                <c:pt idx="37743">
                  <c:v>-7.3004100000000002E-2</c:v>
                </c:pt>
                <c:pt idx="37744">
                  <c:v>-7.3016700000000004E-2</c:v>
                </c:pt>
                <c:pt idx="37745">
                  <c:v>-7.2911699999999996E-2</c:v>
                </c:pt>
                <c:pt idx="37746">
                  <c:v>-7.2690299999999999E-2</c:v>
                </c:pt>
                <c:pt idx="37747">
                  <c:v>-7.2352399999999997E-2</c:v>
                </c:pt>
                <c:pt idx="37748">
                  <c:v>-7.1895700000000007E-2</c:v>
                </c:pt>
                <c:pt idx="37749">
                  <c:v>-7.1318000000000006E-2</c:v>
                </c:pt>
                <c:pt idx="37750">
                  <c:v>-7.0618899999999998E-2</c:v>
                </c:pt>
                <c:pt idx="37751">
                  <c:v>-6.9798799999999994E-2</c:v>
                </c:pt>
                <c:pt idx="37752">
                  <c:v>-6.8859400000000001E-2</c:v>
                </c:pt>
                <c:pt idx="37753">
                  <c:v>-6.7803100000000005E-2</c:v>
                </c:pt>
                <c:pt idx="37754">
                  <c:v>-6.6629499999999994E-2</c:v>
                </c:pt>
                <c:pt idx="37755">
                  <c:v>-6.5335299999999999E-2</c:v>
                </c:pt>
                <c:pt idx="37756">
                  <c:v>-6.3918600000000006E-2</c:v>
                </c:pt>
                <c:pt idx="37757">
                  <c:v>-6.2381199999999998E-2</c:v>
                </c:pt>
                <c:pt idx="37758">
                  <c:v>-6.0725700000000001E-2</c:v>
                </c:pt>
                <c:pt idx="37759">
                  <c:v>-5.8953600000000002E-2</c:v>
                </c:pt>
                <c:pt idx="37760">
                  <c:v>-5.7065100000000001E-2</c:v>
                </c:pt>
                <c:pt idx="37761">
                  <c:v>-5.50603E-2</c:v>
                </c:pt>
                <c:pt idx="37762">
                  <c:v>-5.29366E-2</c:v>
                </c:pt>
                <c:pt idx="37763">
                  <c:v>-5.0689900000000003E-2</c:v>
                </c:pt>
                <c:pt idx="37764">
                  <c:v>-4.83197E-2</c:v>
                </c:pt>
                <c:pt idx="37765">
                  <c:v>-4.5830900000000001E-2</c:v>
                </c:pt>
                <c:pt idx="37766">
                  <c:v>-4.32296E-2</c:v>
                </c:pt>
                <c:pt idx="37767">
                  <c:v>-4.05195E-2</c:v>
                </c:pt>
                <c:pt idx="37768">
                  <c:v>-3.7704399999999999E-2</c:v>
                </c:pt>
                <c:pt idx="37769">
                  <c:v>-3.4789100000000003E-2</c:v>
                </c:pt>
                <c:pt idx="37770">
                  <c:v>-3.1777399999999997E-2</c:v>
                </c:pt>
                <c:pt idx="37771">
                  <c:v>-2.86713E-2</c:v>
                </c:pt>
                <c:pt idx="37772">
                  <c:v>-2.5471400000000002E-2</c:v>
                </c:pt>
                <c:pt idx="37773">
                  <c:v>-2.21791E-2</c:v>
                </c:pt>
                <c:pt idx="37774">
                  <c:v>-1.8798599999999999E-2</c:v>
                </c:pt>
                <c:pt idx="37775">
                  <c:v>-1.53353E-2</c:v>
                </c:pt>
                <c:pt idx="37776">
                  <c:v>-1.1794900000000001E-2</c:v>
                </c:pt>
                <c:pt idx="37777" formatCode="0.00E+00">
                  <c:v>-8.1856800000000007E-3</c:v>
                </c:pt>
                <c:pt idx="37778" formatCode="0.00E+00">
                  <c:v>-4.5182E-3</c:v>
                </c:pt>
                <c:pt idx="37779" formatCode="0.00E+00">
                  <c:v>-8.0220499999999995E-4</c:v>
                </c:pt>
                <c:pt idx="37780" formatCode="0.00E+00">
                  <c:v>2.9564600000000002E-3</c:v>
                </c:pt>
                <c:pt idx="37781" formatCode="0.00E+00">
                  <c:v>6.7550700000000002E-3</c:v>
                </c:pt>
                <c:pt idx="37782">
                  <c:v>1.0591E-2</c:v>
                </c:pt>
                <c:pt idx="37783">
                  <c:v>1.4461E-2</c:v>
                </c:pt>
                <c:pt idx="37784">
                  <c:v>1.8362300000000002E-2</c:v>
                </c:pt>
                <c:pt idx="37785">
                  <c:v>2.22924E-2</c:v>
                </c:pt>
                <c:pt idx="37786">
                  <c:v>2.6247099999999999E-2</c:v>
                </c:pt>
                <c:pt idx="37787">
                  <c:v>3.02207E-2</c:v>
                </c:pt>
                <c:pt idx="37788">
                  <c:v>3.4206899999999998E-2</c:v>
                </c:pt>
                <c:pt idx="37789">
                  <c:v>3.8199400000000001E-2</c:v>
                </c:pt>
                <c:pt idx="37790">
                  <c:v>4.2190199999999997E-2</c:v>
                </c:pt>
                <c:pt idx="37791">
                  <c:v>4.6170000000000003E-2</c:v>
                </c:pt>
                <c:pt idx="37792">
                  <c:v>5.0129300000000002E-2</c:v>
                </c:pt>
                <c:pt idx="37793">
                  <c:v>5.40589E-2</c:v>
                </c:pt>
                <c:pt idx="37794">
                  <c:v>5.7953499999999998E-2</c:v>
                </c:pt>
                <c:pt idx="37795">
                  <c:v>6.18106E-2</c:v>
                </c:pt>
                <c:pt idx="37796">
                  <c:v>6.5626299999999999E-2</c:v>
                </c:pt>
                <c:pt idx="37797">
                  <c:v>6.9393200000000002E-2</c:v>
                </c:pt>
                <c:pt idx="37798">
                  <c:v>7.3103500000000002E-2</c:v>
                </c:pt>
                <c:pt idx="37799">
                  <c:v>7.6752100000000004E-2</c:v>
                </c:pt>
                <c:pt idx="37800">
                  <c:v>8.0334000000000003E-2</c:v>
                </c:pt>
                <c:pt idx="37801">
                  <c:v>8.3842799999999995E-2</c:v>
                </c:pt>
                <c:pt idx="37802">
                  <c:v>8.7272799999999998E-2</c:v>
                </c:pt>
                <c:pt idx="37803">
                  <c:v>9.0620099999999995E-2</c:v>
                </c:pt>
                <c:pt idx="37804">
                  <c:v>9.3880500000000006E-2</c:v>
                </c:pt>
                <c:pt idx="37805">
                  <c:v>9.7047800000000004E-2</c:v>
                </c:pt>
                <c:pt idx="37806">
                  <c:v>0.100115</c:v>
                </c:pt>
                <c:pt idx="37807">
                  <c:v>0.103077</c:v>
                </c:pt>
                <c:pt idx="37808">
                  <c:v>0.10592699999999999</c:v>
                </c:pt>
                <c:pt idx="37809">
                  <c:v>0.10866000000000001</c:v>
                </c:pt>
                <c:pt idx="37810">
                  <c:v>0.11126999999999999</c:v>
                </c:pt>
                <c:pt idx="37811">
                  <c:v>0.11375300000000001</c:v>
                </c:pt>
                <c:pt idx="37812">
                  <c:v>0.116109</c:v>
                </c:pt>
                <c:pt idx="37813">
                  <c:v>0.118335</c:v>
                </c:pt>
                <c:pt idx="37814">
                  <c:v>0.12042700000000001</c:v>
                </c:pt>
                <c:pt idx="37815">
                  <c:v>0.12238400000000001</c:v>
                </c:pt>
                <c:pt idx="37816">
                  <c:v>0.12420100000000001</c:v>
                </c:pt>
                <c:pt idx="37817">
                  <c:v>0.12587599999999999</c:v>
                </c:pt>
                <c:pt idx="37818">
                  <c:v>0.12740299999999999</c:v>
                </c:pt>
                <c:pt idx="37819">
                  <c:v>0.128779</c:v>
                </c:pt>
                <c:pt idx="37820">
                  <c:v>0.13000100000000001</c:v>
                </c:pt>
                <c:pt idx="37821">
                  <c:v>0.13106200000000001</c:v>
                </c:pt>
                <c:pt idx="37822">
                  <c:v>0.13195999999999999</c:v>
                </c:pt>
                <c:pt idx="37823">
                  <c:v>0.132692</c:v>
                </c:pt>
                <c:pt idx="37824">
                  <c:v>0.13325699999999999</c:v>
                </c:pt>
                <c:pt idx="37825">
                  <c:v>0.13365199999999999</c:v>
                </c:pt>
                <c:pt idx="37826">
                  <c:v>0.133876</c:v>
                </c:pt>
                <c:pt idx="37827">
                  <c:v>0.13392599999999999</c:v>
                </c:pt>
                <c:pt idx="37828">
                  <c:v>0.133801</c:v>
                </c:pt>
                <c:pt idx="37829">
                  <c:v>0.13350200000000001</c:v>
                </c:pt>
                <c:pt idx="37830">
                  <c:v>0.13303000000000001</c:v>
                </c:pt>
                <c:pt idx="37831">
                  <c:v>0.132384</c:v>
                </c:pt>
                <c:pt idx="37832">
                  <c:v>0.13156000000000001</c:v>
                </c:pt>
                <c:pt idx="37833">
                  <c:v>0.13056200000000001</c:v>
                </c:pt>
                <c:pt idx="37834">
                  <c:v>0.12939500000000001</c:v>
                </c:pt>
                <c:pt idx="37835">
                  <c:v>0.12806300000000001</c:v>
                </c:pt>
                <c:pt idx="37836">
                  <c:v>0.12657199999999999</c:v>
                </c:pt>
                <c:pt idx="37837">
                  <c:v>0.124926</c:v>
                </c:pt>
                <c:pt idx="37838">
                  <c:v>0.123124</c:v>
                </c:pt>
                <c:pt idx="37839">
                  <c:v>0.121171</c:v>
                </c:pt>
                <c:pt idx="37840">
                  <c:v>0.11906799999999999</c:v>
                </c:pt>
                <c:pt idx="37841">
                  <c:v>0.116817</c:v>
                </c:pt>
                <c:pt idx="37842">
                  <c:v>0.114416</c:v>
                </c:pt>
                <c:pt idx="37843">
                  <c:v>0.11186400000000001</c:v>
                </c:pt>
                <c:pt idx="37844">
                  <c:v>0.109166</c:v>
                </c:pt>
                <c:pt idx="37845">
                  <c:v>0.106323</c:v>
                </c:pt>
                <c:pt idx="37846">
                  <c:v>0.103337</c:v>
                </c:pt>
                <c:pt idx="37847">
                  <c:v>0.10020900000000001</c:v>
                </c:pt>
                <c:pt idx="37848">
                  <c:v>9.6948099999999995E-2</c:v>
                </c:pt>
                <c:pt idx="37849">
                  <c:v>9.3557199999999993E-2</c:v>
                </c:pt>
                <c:pt idx="37850">
                  <c:v>9.0039300000000003E-2</c:v>
                </c:pt>
                <c:pt idx="37851">
                  <c:v>8.63984E-2</c:v>
                </c:pt>
                <c:pt idx="37852">
                  <c:v>8.2638000000000003E-2</c:v>
                </c:pt>
                <c:pt idx="37853">
                  <c:v>7.8758599999999998E-2</c:v>
                </c:pt>
                <c:pt idx="37854">
                  <c:v>7.4761300000000003E-2</c:v>
                </c:pt>
                <c:pt idx="37855">
                  <c:v>7.0651599999999995E-2</c:v>
                </c:pt>
                <c:pt idx="37856">
                  <c:v>6.6435999999999995E-2</c:v>
                </c:pt>
                <c:pt idx="37857">
                  <c:v>6.2118399999999997E-2</c:v>
                </c:pt>
                <c:pt idx="37858">
                  <c:v>5.7704199999999997E-2</c:v>
                </c:pt>
                <c:pt idx="37859">
                  <c:v>5.3200499999999998E-2</c:v>
                </c:pt>
                <c:pt idx="37860">
                  <c:v>4.8614699999999997E-2</c:v>
                </c:pt>
                <c:pt idx="37861">
                  <c:v>4.3953300000000001E-2</c:v>
                </c:pt>
                <c:pt idx="37862">
                  <c:v>3.9226499999999997E-2</c:v>
                </c:pt>
                <c:pt idx="37863">
                  <c:v>3.4449199999999999E-2</c:v>
                </c:pt>
                <c:pt idx="37864">
                  <c:v>2.9631399999999999E-2</c:v>
                </c:pt>
                <c:pt idx="37865">
                  <c:v>2.4776699999999999E-2</c:v>
                </c:pt>
                <c:pt idx="37866">
                  <c:v>1.9889500000000001E-2</c:v>
                </c:pt>
                <c:pt idx="37867">
                  <c:v>1.49783E-2</c:v>
                </c:pt>
                <c:pt idx="37868">
                  <c:v>1.00514E-2</c:v>
                </c:pt>
                <c:pt idx="37869" formatCode="0.00E+00">
                  <c:v>5.11394E-3</c:v>
                </c:pt>
                <c:pt idx="37870" formatCode="0.00E+00">
                  <c:v>1.7124800000000001E-4</c:v>
                </c:pt>
                <c:pt idx="37871" formatCode="0.00E+00">
                  <c:v>-4.7702200000000004E-3</c:v>
                </c:pt>
                <c:pt idx="37872" formatCode="0.00E+00">
                  <c:v>-9.7044599999999998E-3</c:v>
                </c:pt>
                <c:pt idx="37873">
                  <c:v>-1.46255E-2</c:v>
                </c:pt>
                <c:pt idx="37874">
                  <c:v>-1.9528799999999999E-2</c:v>
                </c:pt>
                <c:pt idx="37875">
                  <c:v>-2.44102E-2</c:v>
                </c:pt>
                <c:pt idx="37876">
                  <c:v>-2.92643E-2</c:v>
                </c:pt>
                <c:pt idx="37877">
                  <c:v>-3.4084999999999997E-2</c:v>
                </c:pt>
                <c:pt idx="37878">
                  <c:v>-3.8866499999999998E-2</c:v>
                </c:pt>
                <c:pt idx="37879">
                  <c:v>-4.3600800000000002E-2</c:v>
                </c:pt>
                <c:pt idx="37880">
                  <c:v>-4.8277599999999997E-2</c:v>
                </c:pt>
                <c:pt idx="37881">
                  <c:v>-5.28876E-2</c:v>
                </c:pt>
                <c:pt idx="37882">
                  <c:v>-5.7426400000000002E-2</c:v>
                </c:pt>
                <c:pt idx="37883">
                  <c:v>-6.1892299999999997E-2</c:v>
                </c:pt>
                <c:pt idx="37884">
                  <c:v>-6.6281999999999994E-2</c:v>
                </c:pt>
                <c:pt idx="37885">
                  <c:v>-7.05871E-2</c:v>
                </c:pt>
                <c:pt idx="37886">
                  <c:v>-7.4795700000000007E-2</c:v>
                </c:pt>
                <c:pt idx="37887">
                  <c:v>-7.8898200000000002E-2</c:v>
                </c:pt>
                <c:pt idx="37888">
                  <c:v>-8.2889599999999994E-2</c:v>
                </c:pt>
                <c:pt idx="37889">
                  <c:v>-8.6766700000000002E-2</c:v>
                </c:pt>
                <c:pt idx="37890">
                  <c:v>-9.0526200000000001E-2</c:v>
                </c:pt>
                <c:pt idx="37891">
                  <c:v>-9.4166299999999994E-2</c:v>
                </c:pt>
                <c:pt idx="37892">
                  <c:v>-9.7684800000000002E-2</c:v>
                </c:pt>
                <c:pt idx="37893">
                  <c:v>-0.101077</c:v>
                </c:pt>
                <c:pt idx="37894">
                  <c:v>-0.104339</c:v>
                </c:pt>
                <c:pt idx="37895">
                  <c:v>-0.10746699999999999</c:v>
                </c:pt>
                <c:pt idx="37896">
                  <c:v>-0.11046</c:v>
                </c:pt>
                <c:pt idx="37897">
                  <c:v>-0.113312</c:v>
                </c:pt>
                <c:pt idx="37898">
                  <c:v>-0.116026</c:v>
                </c:pt>
                <c:pt idx="37899">
                  <c:v>-0.118599</c:v>
                </c:pt>
                <c:pt idx="37900">
                  <c:v>-0.121033</c:v>
                </c:pt>
                <c:pt idx="37901">
                  <c:v>-0.12332600000000001</c:v>
                </c:pt>
                <c:pt idx="37902">
                  <c:v>-0.125474</c:v>
                </c:pt>
                <c:pt idx="37903">
                  <c:v>-0.127474</c:v>
                </c:pt>
                <c:pt idx="37904">
                  <c:v>-0.12931799999999999</c:v>
                </c:pt>
                <c:pt idx="37905">
                  <c:v>-0.13100500000000001</c:v>
                </c:pt>
                <c:pt idx="37906">
                  <c:v>-0.13253300000000001</c:v>
                </c:pt>
                <c:pt idx="37907">
                  <c:v>-0.13389999999999999</c:v>
                </c:pt>
                <c:pt idx="37908">
                  <c:v>-0.135107</c:v>
                </c:pt>
                <c:pt idx="37909">
                  <c:v>-0.136156</c:v>
                </c:pt>
                <c:pt idx="37910">
                  <c:v>-0.137047</c:v>
                </c:pt>
                <c:pt idx="37911">
                  <c:v>-0.13777900000000001</c:v>
                </c:pt>
                <c:pt idx="37912">
                  <c:v>-0.138354</c:v>
                </c:pt>
                <c:pt idx="37913">
                  <c:v>-0.13877800000000001</c:v>
                </c:pt>
                <c:pt idx="37914">
                  <c:v>-0.13905600000000001</c:v>
                </c:pt>
                <c:pt idx="37915">
                  <c:v>-0.13919100000000001</c:v>
                </c:pt>
                <c:pt idx="37916">
                  <c:v>-0.139186</c:v>
                </c:pt>
                <c:pt idx="37917">
                  <c:v>-0.139041</c:v>
                </c:pt>
                <c:pt idx="37918">
                  <c:v>-0.13875999999999999</c:v>
                </c:pt>
                <c:pt idx="37919">
                  <c:v>-0.13834299999999999</c:v>
                </c:pt>
                <c:pt idx="37920">
                  <c:v>-0.137792</c:v>
                </c:pt>
                <c:pt idx="37921">
                  <c:v>-0.13711100000000001</c:v>
                </c:pt>
                <c:pt idx="37922">
                  <c:v>-0.13630600000000001</c:v>
                </c:pt>
                <c:pt idx="37923">
                  <c:v>-0.135381</c:v>
                </c:pt>
                <c:pt idx="37924">
                  <c:v>-0.13433600000000001</c:v>
                </c:pt>
                <c:pt idx="37925">
                  <c:v>-0.13317300000000001</c:v>
                </c:pt>
                <c:pt idx="37926">
                  <c:v>-0.13189600000000001</c:v>
                </c:pt>
                <c:pt idx="37927">
                  <c:v>-0.13050999999999999</c:v>
                </c:pt>
                <c:pt idx="37928">
                  <c:v>-0.12901699999999999</c:v>
                </c:pt>
                <c:pt idx="37929">
                  <c:v>-0.127419</c:v>
                </c:pt>
                <c:pt idx="37930">
                  <c:v>-0.12572</c:v>
                </c:pt>
                <c:pt idx="37931">
                  <c:v>-0.123933</c:v>
                </c:pt>
                <c:pt idx="37932">
                  <c:v>-0.122069</c:v>
                </c:pt>
                <c:pt idx="37933">
                  <c:v>-0.120133</c:v>
                </c:pt>
                <c:pt idx="37934">
                  <c:v>-0.11813</c:v>
                </c:pt>
                <c:pt idx="37935">
                  <c:v>-0.116064</c:v>
                </c:pt>
                <c:pt idx="37936">
                  <c:v>-0.113938</c:v>
                </c:pt>
                <c:pt idx="37937">
                  <c:v>-0.11175599999999999</c:v>
                </c:pt>
                <c:pt idx="37938">
                  <c:v>-0.109523</c:v>
                </c:pt>
                <c:pt idx="37939">
                  <c:v>-0.107243</c:v>
                </c:pt>
                <c:pt idx="37940">
                  <c:v>-0.104918</c:v>
                </c:pt>
                <c:pt idx="37941">
                  <c:v>-0.10255300000000001</c:v>
                </c:pt>
                <c:pt idx="37942">
                  <c:v>-0.100161</c:v>
                </c:pt>
                <c:pt idx="37943">
                  <c:v>-9.7757700000000003E-2</c:v>
                </c:pt>
                <c:pt idx="37944">
                  <c:v>-9.5349900000000001E-2</c:v>
                </c:pt>
                <c:pt idx="37945">
                  <c:v>-9.2942899999999995E-2</c:v>
                </c:pt>
                <c:pt idx="37946">
                  <c:v>-9.0542300000000006E-2</c:v>
                </c:pt>
                <c:pt idx="37947">
                  <c:v>-8.8151999999999994E-2</c:v>
                </c:pt>
                <c:pt idx="37948">
                  <c:v>-8.5773199999999994E-2</c:v>
                </c:pt>
                <c:pt idx="37949">
                  <c:v>-8.3411200000000005E-2</c:v>
                </c:pt>
                <c:pt idx="37950">
                  <c:v>-8.1076599999999999E-2</c:v>
                </c:pt>
                <c:pt idx="37951">
                  <c:v>-7.8778299999999996E-2</c:v>
                </c:pt>
                <c:pt idx="37952">
                  <c:v>-7.6521800000000001E-2</c:v>
                </c:pt>
                <c:pt idx="37953">
                  <c:v>-7.4312600000000006E-2</c:v>
                </c:pt>
                <c:pt idx="37954">
                  <c:v>-7.2153700000000001E-2</c:v>
                </c:pt>
                <c:pt idx="37955">
                  <c:v>-7.0046300000000006E-2</c:v>
                </c:pt>
                <c:pt idx="37956">
                  <c:v>-6.7995899999999998E-2</c:v>
                </c:pt>
                <c:pt idx="37957">
                  <c:v>-6.6014500000000004E-2</c:v>
                </c:pt>
                <c:pt idx="37958">
                  <c:v>-6.4114900000000002E-2</c:v>
                </c:pt>
                <c:pt idx="37959">
                  <c:v>-6.2306599999999997E-2</c:v>
                </c:pt>
                <c:pt idx="37960">
                  <c:v>-6.0596499999999998E-2</c:v>
                </c:pt>
                <c:pt idx="37961">
                  <c:v>-5.8990300000000002E-2</c:v>
                </c:pt>
                <c:pt idx="37962">
                  <c:v>-5.74917E-2</c:v>
                </c:pt>
                <c:pt idx="37963">
                  <c:v>-5.61013E-2</c:v>
                </c:pt>
                <c:pt idx="37964">
                  <c:v>-5.4823200000000002E-2</c:v>
                </c:pt>
                <c:pt idx="37965">
                  <c:v>-5.3665699999999997E-2</c:v>
                </c:pt>
                <c:pt idx="37966">
                  <c:v>-5.2634300000000002E-2</c:v>
                </c:pt>
                <c:pt idx="37967">
                  <c:v>-5.1728999999999997E-2</c:v>
                </c:pt>
                <c:pt idx="37968">
                  <c:v>-5.0951299999999998E-2</c:v>
                </c:pt>
                <c:pt idx="37969">
                  <c:v>-5.0306499999999997E-2</c:v>
                </c:pt>
                <c:pt idx="37970">
                  <c:v>-4.9797300000000003E-2</c:v>
                </c:pt>
                <c:pt idx="37971">
                  <c:v>-4.9420400000000003E-2</c:v>
                </c:pt>
                <c:pt idx="37972">
                  <c:v>-4.9173700000000001E-2</c:v>
                </c:pt>
                <c:pt idx="37973">
                  <c:v>-4.9058400000000002E-2</c:v>
                </c:pt>
                <c:pt idx="37974">
                  <c:v>-4.90781E-2</c:v>
                </c:pt>
                <c:pt idx="37975">
                  <c:v>-4.9236000000000002E-2</c:v>
                </c:pt>
                <c:pt idx="37976">
                  <c:v>-4.9532399999999997E-2</c:v>
                </c:pt>
                <c:pt idx="37977">
                  <c:v>-4.9965299999999997E-2</c:v>
                </c:pt>
                <c:pt idx="37978">
                  <c:v>-5.0534200000000001E-2</c:v>
                </c:pt>
                <c:pt idx="37979">
                  <c:v>-5.1240000000000001E-2</c:v>
                </c:pt>
                <c:pt idx="37980">
                  <c:v>-5.20826E-2</c:v>
                </c:pt>
                <c:pt idx="37981">
                  <c:v>-5.3060700000000002E-2</c:v>
                </c:pt>
                <c:pt idx="37982">
                  <c:v>-5.4172900000000003E-2</c:v>
                </c:pt>
                <c:pt idx="37983">
                  <c:v>-5.5418700000000001E-2</c:v>
                </c:pt>
                <c:pt idx="37984">
                  <c:v>-5.6796800000000001E-2</c:v>
                </c:pt>
                <c:pt idx="37985">
                  <c:v>-5.8302800000000002E-2</c:v>
                </c:pt>
                <c:pt idx="37986">
                  <c:v>-5.9931999999999999E-2</c:v>
                </c:pt>
                <c:pt idx="37987">
                  <c:v>-6.16803E-2</c:v>
                </c:pt>
                <c:pt idx="37988">
                  <c:v>-6.3544600000000007E-2</c:v>
                </c:pt>
                <c:pt idx="37989">
                  <c:v>-6.5521599999999999E-2</c:v>
                </c:pt>
                <c:pt idx="37990">
                  <c:v>-6.76089E-2</c:v>
                </c:pt>
                <c:pt idx="37991">
                  <c:v>-6.9803199999999996E-2</c:v>
                </c:pt>
                <c:pt idx="37992">
                  <c:v>-7.2100300000000006E-2</c:v>
                </c:pt>
                <c:pt idx="37993">
                  <c:v>-7.4499899999999994E-2</c:v>
                </c:pt>
                <c:pt idx="37994">
                  <c:v>-7.7004299999999998E-2</c:v>
                </c:pt>
                <c:pt idx="37995">
                  <c:v>-7.9610500000000001E-2</c:v>
                </c:pt>
                <c:pt idx="37996">
                  <c:v>-8.2312099999999999E-2</c:v>
                </c:pt>
                <c:pt idx="37997">
                  <c:v>-8.5107799999999997E-2</c:v>
                </c:pt>
                <c:pt idx="37998">
                  <c:v>-8.7999300000000003E-2</c:v>
                </c:pt>
                <c:pt idx="37999">
                  <c:v>-9.0982099999999996E-2</c:v>
                </c:pt>
                <c:pt idx="38000">
                  <c:v>-9.4046400000000002E-2</c:v>
                </c:pt>
                <c:pt idx="38001">
                  <c:v>-9.7187300000000004E-2</c:v>
                </c:pt>
                <c:pt idx="38002">
                  <c:v>-0.100406</c:v>
                </c:pt>
                <c:pt idx="38003">
                  <c:v>-0.103701</c:v>
                </c:pt>
                <c:pt idx="38004">
                  <c:v>-0.107061</c:v>
                </c:pt>
                <c:pt idx="38005">
                  <c:v>-0.110475</c:v>
                </c:pt>
                <c:pt idx="38006">
                  <c:v>-0.113927</c:v>
                </c:pt>
                <c:pt idx="38007">
                  <c:v>-0.11740399999999999</c:v>
                </c:pt>
                <c:pt idx="38008">
                  <c:v>-0.12089999999999999</c:v>
                </c:pt>
                <c:pt idx="38009">
                  <c:v>-0.124415</c:v>
                </c:pt>
                <c:pt idx="38010">
                  <c:v>-0.12795300000000001</c:v>
                </c:pt>
                <c:pt idx="38011">
                  <c:v>-0.13150899999999999</c:v>
                </c:pt>
                <c:pt idx="38012">
                  <c:v>-0.135074</c:v>
                </c:pt>
                <c:pt idx="38013">
                  <c:v>-0.13863600000000001</c:v>
                </c:pt>
                <c:pt idx="38014">
                  <c:v>-0.14218600000000001</c:v>
                </c:pt>
                <c:pt idx="38015">
                  <c:v>-0.14571999999999999</c:v>
                </c:pt>
                <c:pt idx="38016">
                  <c:v>-0.14923400000000001</c:v>
                </c:pt>
                <c:pt idx="38017">
                  <c:v>-0.152723</c:v>
                </c:pt>
                <c:pt idx="38018">
                  <c:v>-0.15618099999999999</c:v>
                </c:pt>
                <c:pt idx="38019">
                  <c:v>-0.159606</c:v>
                </c:pt>
                <c:pt idx="38020">
                  <c:v>-0.162996</c:v>
                </c:pt>
                <c:pt idx="38021">
                  <c:v>-0.16635</c:v>
                </c:pt>
                <c:pt idx="38022">
                  <c:v>-0.16966300000000001</c:v>
                </c:pt>
                <c:pt idx="38023">
                  <c:v>-0.172925</c:v>
                </c:pt>
                <c:pt idx="38024">
                  <c:v>-0.176124</c:v>
                </c:pt>
                <c:pt idx="38025">
                  <c:v>-0.17925099999999999</c:v>
                </c:pt>
                <c:pt idx="38026">
                  <c:v>-0.182306</c:v>
                </c:pt>
                <c:pt idx="38027">
                  <c:v>-0.18528600000000001</c:v>
                </c:pt>
                <c:pt idx="38028">
                  <c:v>-0.18819</c:v>
                </c:pt>
                <c:pt idx="38029">
                  <c:v>-0.19100800000000001</c:v>
                </c:pt>
                <c:pt idx="38030">
                  <c:v>-0.19373399999999999</c:v>
                </c:pt>
                <c:pt idx="38031">
                  <c:v>-0.19636300000000001</c:v>
                </c:pt>
                <c:pt idx="38032">
                  <c:v>-0.19888900000000001</c:v>
                </c:pt>
                <c:pt idx="38033">
                  <c:v>-0.20130400000000001</c:v>
                </c:pt>
                <c:pt idx="38034">
                  <c:v>-0.203601</c:v>
                </c:pt>
                <c:pt idx="38035">
                  <c:v>-0.20577500000000001</c:v>
                </c:pt>
                <c:pt idx="38036">
                  <c:v>-0.20782100000000001</c:v>
                </c:pt>
                <c:pt idx="38037">
                  <c:v>-0.209734</c:v>
                </c:pt>
                <c:pt idx="38038">
                  <c:v>-0.21151400000000001</c:v>
                </c:pt>
                <c:pt idx="38039">
                  <c:v>-0.21316199999999999</c:v>
                </c:pt>
                <c:pt idx="38040">
                  <c:v>-0.214672</c:v>
                </c:pt>
                <c:pt idx="38041">
                  <c:v>-0.216033</c:v>
                </c:pt>
                <c:pt idx="38042">
                  <c:v>-0.21723999999999999</c:v>
                </c:pt>
                <c:pt idx="38043">
                  <c:v>-0.21829499999999999</c:v>
                </c:pt>
                <c:pt idx="38044">
                  <c:v>-0.219198</c:v>
                </c:pt>
                <c:pt idx="38045">
                  <c:v>-0.219944</c:v>
                </c:pt>
                <c:pt idx="38046">
                  <c:v>-0.22053300000000001</c:v>
                </c:pt>
                <c:pt idx="38047">
                  <c:v>-0.220967</c:v>
                </c:pt>
                <c:pt idx="38048">
                  <c:v>-0.22124099999999999</c:v>
                </c:pt>
                <c:pt idx="38049">
                  <c:v>-0.22135299999999999</c:v>
                </c:pt>
                <c:pt idx="38050">
                  <c:v>-0.221303</c:v>
                </c:pt>
                <c:pt idx="38051">
                  <c:v>-0.22109599999999999</c:v>
                </c:pt>
                <c:pt idx="38052">
                  <c:v>-0.22073000000000001</c:v>
                </c:pt>
                <c:pt idx="38053">
                  <c:v>-0.22020799999999999</c:v>
                </c:pt>
                <c:pt idx="38054">
                  <c:v>-0.219531</c:v>
                </c:pt>
                <c:pt idx="38055">
                  <c:v>-0.21870100000000001</c:v>
                </c:pt>
                <c:pt idx="38056">
                  <c:v>-0.21771599999999999</c:v>
                </c:pt>
                <c:pt idx="38057">
                  <c:v>-0.21657399999999999</c:v>
                </c:pt>
                <c:pt idx="38058">
                  <c:v>-0.215279</c:v>
                </c:pt>
                <c:pt idx="38059">
                  <c:v>-0.213836</c:v>
                </c:pt>
                <c:pt idx="38060">
                  <c:v>-0.21224999999999999</c:v>
                </c:pt>
                <c:pt idx="38061">
                  <c:v>-0.21052599999999999</c:v>
                </c:pt>
                <c:pt idx="38062">
                  <c:v>-0.20866499999999999</c:v>
                </c:pt>
                <c:pt idx="38063">
                  <c:v>-0.20666899999999999</c:v>
                </c:pt>
                <c:pt idx="38064">
                  <c:v>-0.204542</c:v>
                </c:pt>
                <c:pt idx="38065">
                  <c:v>-0.20228599999999999</c:v>
                </c:pt>
                <c:pt idx="38066">
                  <c:v>-0.199906</c:v>
                </c:pt>
                <c:pt idx="38067">
                  <c:v>-0.197403</c:v>
                </c:pt>
                <c:pt idx="38068">
                  <c:v>-0.19477700000000001</c:v>
                </c:pt>
                <c:pt idx="38069">
                  <c:v>-0.192028</c:v>
                </c:pt>
                <c:pt idx="38070">
                  <c:v>-0.18915999999999999</c:v>
                </c:pt>
                <c:pt idx="38071">
                  <c:v>-0.18618199999999999</c:v>
                </c:pt>
                <c:pt idx="38072">
                  <c:v>-0.18310100000000001</c:v>
                </c:pt>
                <c:pt idx="38073">
                  <c:v>-0.17992</c:v>
                </c:pt>
                <c:pt idx="38074">
                  <c:v>-0.176645</c:v>
                </c:pt>
                <c:pt idx="38075">
                  <c:v>-0.17327799999999999</c:v>
                </c:pt>
                <c:pt idx="38076">
                  <c:v>-0.169823</c:v>
                </c:pt>
                <c:pt idx="38077">
                  <c:v>-0.16628399999999999</c:v>
                </c:pt>
                <c:pt idx="38078">
                  <c:v>-0.16267100000000001</c:v>
                </c:pt>
                <c:pt idx="38079">
                  <c:v>-0.158993</c:v>
                </c:pt>
                <c:pt idx="38080">
                  <c:v>-0.15526200000000001</c:v>
                </c:pt>
                <c:pt idx="38081">
                  <c:v>-0.15148500000000001</c:v>
                </c:pt>
                <c:pt idx="38082">
                  <c:v>-0.14766799999999999</c:v>
                </c:pt>
                <c:pt idx="38083">
                  <c:v>-0.143815</c:v>
                </c:pt>
                <c:pt idx="38084">
                  <c:v>-0.139931</c:v>
                </c:pt>
                <c:pt idx="38085">
                  <c:v>-0.13602300000000001</c:v>
                </c:pt>
                <c:pt idx="38086">
                  <c:v>-0.13209899999999999</c:v>
                </c:pt>
                <c:pt idx="38087">
                  <c:v>-0.128168</c:v>
                </c:pt>
                <c:pt idx="38088">
                  <c:v>-0.124235</c:v>
                </c:pt>
                <c:pt idx="38089">
                  <c:v>-0.12030200000000001</c:v>
                </c:pt>
                <c:pt idx="38090">
                  <c:v>-0.11637400000000001</c:v>
                </c:pt>
                <c:pt idx="38091">
                  <c:v>-0.112453</c:v>
                </c:pt>
                <c:pt idx="38092">
                  <c:v>-0.108541</c:v>
                </c:pt>
                <c:pt idx="38093">
                  <c:v>-0.10463799999999999</c:v>
                </c:pt>
                <c:pt idx="38094">
                  <c:v>-0.10075199999999999</c:v>
                </c:pt>
                <c:pt idx="38095">
                  <c:v>-9.6888500000000002E-2</c:v>
                </c:pt>
                <c:pt idx="38096">
                  <c:v>-9.3053399999999994E-2</c:v>
                </c:pt>
                <c:pt idx="38097">
                  <c:v>-8.9251499999999998E-2</c:v>
                </c:pt>
                <c:pt idx="38098">
                  <c:v>-8.5489899999999994E-2</c:v>
                </c:pt>
                <c:pt idx="38099">
                  <c:v>-8.1777000000000002E-2</c:v>
                </c:pt>
                <c:pt idx="38100">
                  <c:v>-7.8118900000000005E-2</c:v>
                </c:pt>
                <c:pt idx="38101">
                  <c:v>-7.4521599999999993E-2</c:v>
                </c:pt>
                <c:pt idx="38102">
                  <c:v>-7.0995600000000006E-2</c:v>
                </c:pt>
                <c:pt idx="38103">
                  <c:v>-6.7554199999999995E-2</c:v>
                </c:pt>
                <c:pt idx="38104">
                  <c:v>-6.4207200000000006E-2</c:v>
                </c:pt>
                <c:pt idx="38105">
                  <c:v>-6.0958699999999998E-2</c:v>
                </c:pt>
                <c:pt idx="38106">
                  <c:v>-5.7812099999999998E-2</c:v>
                </c:pt>
                <c:pt idx="38107">
                  <c:v>-5.4772500000000002E-2</c:v>
                </c:pt>
                <c:pt idx="38108">
                  <c:v>-5.18466E-2</c:v>
                </c:pt>
                <c:pt idx="38109">
                  <c:v>-4.9043200000000002E-2</c:v>
                </c:pt>
                <c:pt idx="38110">
                  <c:v>-4.6373200000000003E-2</c:v>
                </c:pt>
                <c:pt idx="38111">
                  <c:v>-4.3846700000000002E-2</c:v>
                </c:pt>
                <c:pt idx="38112">
                  <c:v>-4.1470600000000003E-2</c:v>
                </c:pt>
                <c:pt idx="38113">
                  <c:v>-3.9246299999999998E-2</c:v>
                </c:pt>
                <c:pt idx="38114">
                  <c:v>-3.71714E-2</c:v>
                </c:pt>
                <c:pt idx="38115">
                  <c:v>-3.5245800000000001E-2</c:v>
                </c:pt>
                <c:pt idx="38116">
                  <c:v>-3.3470199999999999E-2</c:v>
                </c:pt>
                <c:pt idx="38117">
                  <c:v>-3.1845400000000003E-2</c:v>
                </c:pt>
                <c:pt idx="38118">
                  <c:v>-3.0374399999999999E-2</c:v>
                </c:pt>
                <c:pt idx="38119">
                  <c:v>-2.90639E-2</c:v>
                </c:pt>
                <c:pt idx="38120">
                  <c:v>-2.79195E-2</c:v>
                </c:pt>
                <c:pt idx="38121">
                  <c:v>-2.6941799999999998E-2</c:v>
                </c:pt>
                <c:pt idx="38122">
                  <c:v>-2.6131100000000001E-2</c:v>
                </c:pt>
                <c:pt idx="38123">
                  <c:v>-2.5492000000000001E-2</c:v>
                </c:pt>
                <c:pt idx="38124">
                  <c:v>-2.5028999999999999E-2</c:v>
                </c:pt>
                <c:pt idx="38125">
                  <c:v>-2.47432E-2</c:v>
                </c:pt>
                <c:pt idx="38126">
                  <c:v>-2.4633599999999999E-2</c:v>
                </c:pt>
                <c:pt idx="38127">
                  <c:v>-2.4702100000000001E-2</c:v>
                </c:pt>
                <c:pt idx="38128">
                  <c:v>-2.4951000000000001E-2</c:v>
                </c:pt>
                <c:pt idx="38129">
                  <c:v>-2.5379700000000002E-2</c:v>
                </c:pt>
                <c:pt idx="38130">
                  <c:v>-2.59881E-2</c:v>
                </c:pt>
                <c:pt idx="38131">
                  <c:v>-2.67791E-2</c:v>
                </c:pt>
                <c:pt idx="38132">
                  <c:v>-2.77535E-2</c:v>
                </c:pt>
                <c:pt idx="38133">
                  <c:v>-2.8906299999999999E-2</c:v>
                </c:pt>
                <c:pt idx="38134">
                  <c:v>-3.0230099999999999E-2</c:v>
                </c:pt>
                <c:pt idx="38135">
                  <c:v>-3.1720699999999998E-2</c:v>
                </c:pt>
                <c:pt idx="38136">
                  <c:v>-3.3377700000000003E-2</c:v>
                </c:pt>
                <c:pt idx="38137">
                  <c:v>-3.5202499999999998E-2</c:v>
                </c:pt>
                <c:pt idx="38138">
                  <c:v>-3.7196800000000002E-2</c:v>
                </c:pt>
                <c:pt idx="38139">
                  <c:v>-3.9362099999999997E-2</c:v>
                </c:pt>
                <c:pt idx="38140">
                  <c:v>-4.1697699999999997E-2</c:v>
                </c:pt>
                <c:pt idx="38141">
                  <c:v>-4.4199200000000001E-2</c:v>
                </c:pt>
                <c:pt idx="38142">
                  <c:v>-4.6860100000000002E-2</c:v>
                </c:pt>
                <c:pt idx="38143">
                  <c:v>-4.9674200000000002E-2</c:v>
                </c:pt>
                <c:pt idx="38144">
                  <c:v>-5.2634800000000002E-2</c:v>
                </c:pt>
                <c:pt idx="38145">
                  <c:v>-5.5735600000000003E-2</c:v>
                </c:pt>
                <c:pt idx="38146">
                  <c:v>-5.8975800000000002E-2</c:v>
                </c:pt>
                <c:pt idx="38147">
                  <c:v>-6.2357500000000003E-2</c:v>
                </c:pt>
                <c:pt idx="38148">
                  <c:v>-6.5881999999999996E-2</c:v>
                </c:pt>
                <c:pt idx="38149">
                  <c:v>-6.9547800000000007E-2</c:v>
                </c:pt>
                <c:pt idx="38150">
                  <c:v>-7.33486E-2</c:v>
                </c:pt>
                <c:pt idx="38151">
                  <c:v>-7.7272400000000005E-2</c:v>
                </c:pt>
                <c:pt idx="38152">
                  <c:v>-8.1306400000000001E-2</c:v>
                </c:pt>
                <c:pt idx="38153">
                  <c:v>-8.5441299999999998E-2</c:v>
                </c:pt>
                <c:pt idx="38154">
                  <c:v>-8.9669600000000002E-2</c:v>
                </c:pt>
                <c:pt idx="38155">
                  <c:v>-9.3983800000000006E-2</c:v>
                </c:pt>
                <c:pt idx="38156">
                  <c:v>-9.83792E-2</c:v>
                </c:pt>
                <c:pt idx="38157">
                  <c:v>-0.102851</c:v>
                </c:pt>
                <c:pt idx="38158">
                  <c:v>-0.107392</c:v>
                </c:pt>
                <c:pt idx="38159">
                  <c:v>-0.111994</c:v>
                </c:pt>
                <c:pt idx="38160">
                  <c:v>-0.116656</c:v>
                </c:pt>
                <c:pt idx="38161">
                  <c:v>-0.121375</c:v>
                </c:pt>
                <c:pt idx="38162">
                  <c:v>-0.12614400000000001</c:v>
                </c:pt>
                <c:pt idx="38163">
                  <c:v>-0.13095899999999999</c:v>
                </c:pt>
                <c:pt idx="38164">
                  <c:v>-0.13581499999999999</c:v>
                </c:pt>
                <c:pt idx="38165">
                  <c:v>-0.14070299999999999</c:v>
                </c:pt>
                <c:pt idx="38166">
                  <c:v>-0.14561399999999999</c:v>
                </c:pt>
                <c:pt idx="38167">
                  <c:v>-0.15053900000000001</c:v>
                </c:pt>
                <c:pt idx="38168">
                  <c:v>-0.155471</c:v>
                </c:pt>
                <c:pt idx="38169">
                  <c:v>-0.16039999999999999</c:v>
                </c:pt>
                <c:pt idx="38170">
                  <c:v>-0.16531499999999999</c:v>
                </c:pt>
                <c:pt idx="38171">
                  <c:v>-0.170211</c:v>
                </c:pt>
                <c:pt idx="38172">
                  <c:v>-0.17508099999999999</c:v>
                </c:pt>
                <c:pt idx="38173">
                  <c:v>-0.179921</c:v>
                </c:pt>
                <c:pt idx="38174">
                  <c:v>-0.184729</c:v>
                </c:pt>
                <c:pt idx="38175">
                  <c:v>-0.189501</c:v>
                </c:pt>
                <c:pt idx="38176">
                  <c:v>-0.19423399999999999</c:v>
                </c:pt>
                <c:pt idx="38177">
                  <c:v>-0.19892499999999999</c:v>
                </c:pt>
                <c:pt idx="38178">
                  <c:v>-0.20356399999999999</c:v>
                </c:pt>
                <c:pt idx="38179">
                  <c:v>-0.208147</c:v>
                </c:pt>
                <c:pt idx="38180">
                  <c:v>-0.212672</c:v>
                </c:pt>
                <c:pt idx="38181">
                  <c:v>-0.217139</c:v>
                </c:pt>
                <c:pt idx="38182">
                  <c:v>-0.22154699999999999</c:v>
                </c:pt>
                <c:pt idx="38183">
                  <c:v>-0.22589600000000001</c:v>
                </c:pt>
                <c:pt idx="38184">
                  <c:v>-0.230185</c:v>
                </c:pt>
                <c:pt idx="38185">
                  <c:v>-0.23441300000000001</c:v>
                </c:pt>
                <c:pt idx="38186">
                  <c:v>-0.23857400000000001</c:v>
                </c:pt>
                <c:pt idx="38187">
                  <c:v>-0.24265600000000001</c:v>
                </c:pt>
                <c:pt idx="38188">
                  <c:v>-0.24665100000000001</c:v>
                </c:pt>
                <c:pt idx="38189">
                  <c:v>-0.25055300000000003</c:v>
                </c:pt>
                <c:pt idx="38190">
                  <c:v>-0.25436199999999998</c:v>
                </c:pt>
                <c:pt idx="38191">
                  <c:v>-0.25807400000000003</c:v>
                </c:pt>
                <c:pt idx="38192">
                  <c:v>-0.261687</c:v>
                </c:pt>
                <c:pt idx="38193">
                  <c:v>-0.26519700000000002</c:v>
                </c:pt>
                <c:pt idx="38194">
                  <c:v>-0.26860699999999998</c:v>
                </c:pt>
                <c:pt idx="38195">
                  <c:v>-0.27192</c:v>
                </c:pt>
                <c:pt idx="38196">
                  <c:v>-0.27512199999999998</c:v>
                </c:pt>
                <c:pt idx="38197">
                  <c:v>-0.27817700000000001</c:v>
                </c:pt>
                <c:pt idx="38198">
                  <c:v>-0.28109099999999998</c:v>
                </c:pt>
                <c:pt idx="38199">
                  <c:v>-0.28390700000000002</c:v>
                </c:pt>
                <c:pt idx="38200">
                  <c:v>-0.28662599999999999</c:v>
                </c:pt>
                <c:pt idx="38201">
                  <c:v>-0.28922599999999998</c:v>
                </c:pt>
                <c:pt idx="38202">
                  <c:v>-0.29171399999999997</c:v>
                </c:pt>
                <c:pt idx="38203">
                  <c:v>-0.294103</c:v>
                </c:pt>
                <c:pt idx="38204">
                  <c:v>-0.29639100000000002</c:v>
                </c:pt>
                <c:pt idx="38205">
                  <c:v>-0.29857400000000001</c:v>
                </c:pt>
                <c:pt idx="38206">
                  <c:v>-0.300645</c:v>
                </c:pt>
                <c:pt idx="38207">
                  <c:v>-0.30260100000000001</c:v>
                </c:pt>
                <c:pt idx="38208">
                  <c:v>-0.30444700000000002</c:v>
                </c:pt>
                <c:pt idx="38209">
                  <c:v>-0.30618400000000001</c:v>
                </c:pt>
                <c:pt idx="38210">
                  <c:v>-0.30781599999999998</c:v>
                </c:pt>
                <c:pt idx="38211">
                  <c:v>-0.30934299999999998</c:v>
                </c:pt>
                <c:pt idx="38212">
                  <c:v>-0.31076999999999999</c:v>
                </c:pt>
                <c:pt idx="38213">
                  <c:v>-0.31210199999999999</c:v>
                </c:pt>
                <c:pt idx="38214">
                  <c:v>-0.31334499999999998</c:v>
                </c:pt>
                <c:pt idx="38215">
                  <c:v>-0.31450499999999998</c:v>
                </c:pt>
                <c:pt idx="38216">
                  <c:v>-0.315583</c:v>
                </c:pt>
                <c:pt idx="38217">
                  <c:v>-0.316579</c:v>
                </c:pt>
                <c:pt idx="38218">
                  <c:v>-0.31749100000000002</c:v>
                </c:pt>
                <c:pt idx="38219">
                  <c:v>-0.31832100000000002</c:v>
                </c:pt>
                <c:pt idx="38220">
                  <c:v>-0.319073</c:v>
                </c:pt>
                <c:pt idx="38221">
                  <c:v>-0.31974900000000001</c:v>
                </c:pt>
                <c:pt idx="38222">
                  <c:v>-0.320351</c:v>
                </c:pt>
                <c:pt idx="38223">
                  <c:v>-0.32088</c:v>
                </c:pt>
                <c:pt idx="38224">
                  <c:v>-0.32133699999999998</c:v>
                </c:pt>
                <c:pt idx="38225">
                  <c:v>-0.32172000000000001</c:v>
                </c:pt>
                <c:pt idx="38226">
                  <c:v>-0.32202799999999998</c:v>
                </c:pt>
                <c:pt idx="38227">
                  <c:v>-0.32226300000000002</c:v>
                </c:pt>
                <c:pt idx="38228">
                  <c:v>-0.32242900000000002</c:v>
                </c:pt>
                <c:pt idx="38229">
                  <c:v>-0.322521</c:v>
                </c:pt>
                <c:pt idx="38230">
                  <c:v>-0.32253999999999999</c:v>
                </c:pt>
                <c:pt idx="38231">
                  <c:v>-0.32249299999999997</c:v>
                </c:pt>
                <c:pt idx="38232">
                  <c:v>-0.32239099999999998</c:v>
                </c:pt>
                <c:pt idx="38233">
                  <c:v>-0.322237</c:v>
                </c:pt>
                <c:pt idx="38234">
                  <c:v>-0.32203300000000001</c:v>
                </c:pt>
                <c:pt idx="38235">
                  <c:v>-0.32177899999999998</c:v>
                </c:pt>
                <c:pt idx="38236">
                  <c:v>-0.32147799999999999</c:v>
                </c:pt>
                <c:pt idx="38237">
                  <c:v>-0.32112800000000002</c:v>
                </c:pt>
                <c:pt idx="38238">
                  <c:v>-0.32073099999999999</c:v>
                </c:pt>
                <c:pt idx="38239">
                  <c:v>-0.32028699999999999</c:v>
                </c:pt>
                <c:pt idx="38240">
                  <c:v>-0.319799</c:v>
                </c:pt>
                <c:pt idx="38241">
                  <c:v>-0.31926900000000002</c:v>
                </c:pt>
                <c:pt idx="38242">
                  <c:v>-0.31869900000000001</c:v>
                </c:pt>
                <c:pt idx="38243">
                  <c:v>-0.31808799999999998</c:v>
                </c:pt>
                <c:pt idx="38244">
                  <c:v>-0.31743199999999999</c:v>
                </c:pt>
                <c:pt idx="38245">
                  <c:v>-0.31673000000000001</c:v>
                </c:pt>
                <c:pt idx="38246">
                  <c:v>-0.31598199999999999</c:v>
                </c:pt>
                <c:pt idx="38247">
                  <c:v>-0.31518699999999999</c:v>
                </c:pt>
                <c:pt idx="38248">
                  <c:v>-0.31434400000000001</c:v>
                </c:pt>
                <c:pt idx="38249">
                  <c:v>-0.31345600000000001</c:v>
                </c:pt>
                <c:pt idx="38250">
                  <c:v>-0.312527</c:v>
                </c:pt>
                <c:pt idx="38251">
                  <c:v>-0.31155899999999997</c:v>
                </c:pt>
                <c:pt idx="38252">
                  <c:v>-0.31055199999999999</c:v>
                </c:pt>
                <c:pt idx="38253">
                  <c:v>-0.30950299999999997</c:v>
                </c:pt>
                <c:pt idx="38254">
                  <c:v>-0.30841299999999999</c:v>
                </c:pt>
                <c:pt idx="38255">
                  <c:v>-0.30727700000000002</c:v>
                </c:pt>
                <c:pt idx="38256">
                  <c:v>-0.30609199999999998</c:v>
                </c:pt>
                <c:pt idx="38257">
                  <c:v>-0.30485400000000001</c:v>
                </c:pt>
                <c:pt idx="38258">
                  <c:v>-0.303564</c:v>
                </c:pt>
                <c:pt idx="38259">
                  <c:v>-0.30222100000000002</c:v>
                </c:pt>
                <c:pt idx="38260">
                  <c:v>-0.30082900000000001</c:v>
                </c:pt>
                <c:pt idx="38261">
                  <c:v>-0.29939399999999999</c:v>
                </c:pt>
                <c:pt idx="38262">
                  <c:v>-0.29791600000000001</c:v>
                </c:pt>
                <c:pt idx="38263">
                  <c:v>-0.29639500000000002</c:v>
                </c:pt>
                <c:pt idx="38264">
                  <c:v>-0.29483100000000001</c:v>
                </c:pt>
                <c:pt idx="38265">
                  <c:v>-0.29322199999999998</c:v>
                </c:pt>
                <c:pt idx="38266">
                  <c:v>-0.29156799999999999</c:v>
                </c:pt>
                <c:pt idx="38267">
                  <c:v>-0.28986699999999999</c:v>
                </c:pt>
                <c:pt idx="38268">
                  <c:v>-0.28812300000000002</c:v>
                </c:pt>
                <c:pt idx="38269">
                  <c:v>-0.28633799999999998</c:v>
                </c:pt>
                <c:pt idx="38270">
                  <c:v>-0.28451100000000001</c:v>
                </c:pt>
                <c:pt idx="38271">
                  <c:v>-0.282634</c:v>
                </c:pt>
                <c:pt idx="38272">
                  <c:v>-0.28070000000000001</c:v>
                </c:pt>
                <c:pt idx="38273">
                  <c:v>-0.27870400000000001</c:v>
                </c:pt>
                <c:pt idx="38274">
                  <c:v>-0.27665000000000001</c:v>
                </c:pt>
                <c:pt idx="38275">
                  <c:v>-0.27454200000000001</c:v>
                </c:pt>
                <c:pt idx="38276">
                  <c:v>-0.27238000000000001</c:v>
                </c:pt>
                <c:pt idx="38277">
                  <c:v>-0.27016099999999998</c:v>
                </c:pt>
                <c:pt idx="38278">
                  <c:v>-0.26788200000000001</c:v>
                </c:pt>
                <c:pt idx="38279">
                  <c:v>-0.265544</c:v>
                </c:pt>
                <c:pt idx="38280">
                  <c:v>-0.26315100000000002</c:v>
                </c:pt>
                <c:pt idx="38281">
                  <c:v>-0.26070300000000002</c:v>
                </c:pt>
                <c:pt idx="38282">
                  <c:v>-0.25819900000000001</c:v>
                </c:pt>
                <c:pt idx="38283">
                  <c:v>-0.25564199999999998</c:v>
                </c:pt>
                <c:pt idx="38284">
                  <c:v>-0.25303900000000001</c:v>
                </c:pt>
                <c:pt idx="38285">
                  <c:v>-0.25039600000000001</c:v>
                </c:pt>
                <c:pt idx="38286">
                  <c:v>-0.24771199999999999</c:v>
                </c:pt>
                <c:pt idx="38287">
                  <c:v>-0.244981</c:v>
                </c:pt>
                <c:pt idx="38288">
                  <c:v>-0.242201</c:v>
                </c:pt>
                <c:pt idx="38289">
                  <c:v>-0.239372</c:v>
                </c:pt>
                <c:pt idx="38290">
                  <c:v>-0.23649300000000001</c:v>
                </c:pt>
                <c:pt idx="38291">
                  <c:v>-0.233567</c:v>
                </c:pt>
                <c:pt idx="38292">
                  <c:v>-0.230599</c:v>
                </c:pt>
                <c:pt idx="38293">
                  <c:v>-0.22758500000000001</c:v>
                </c:pt>
                <c:pt idx="38294">
                  <c:v>-0.224524</c:v>
                </c:pt>
                <c:pt idx="38295">
                  <c:v>-0.221415</c:v>
                </c:pt>
                <c:pt idx="38296">
                  <c:v>-0.218255</c:v>
                </c:pt>
                <c:pt idx="38297">
                  <c:v>-0.21501899999999999</c:v>
                </c:pt>
                <c:pt idx="38298">
                  <c:v>-0.21170600000000001</c:v>
                </c:pt>
                <c:pt idx="38299">
                  <c:v>-0.208347</c:v>
                </c:pt>
                <c:pt idx="38300">
                  <c:v>-0.20495099999999999</c:v>
                </c:pt>
                <c:pt idx="38301">
                  <c:v>-0.20150899999999999</c:v>
                </c:pt>
                <c:pt idx="38302">
                  <c:v>-0.19802400000000001</c:v>
                </c:pt>
                <c:pt idx="38303">
                  <c:v>-0.19450100000000001</c:v>
                </c:pt>
                <c:pt idx="38304">
                  <c:v>-0.190944</c:v>
                </c:pt>
                <c:pt idx="38305">
                  <c:v>-0.18735599999999999</c:v>
                </c:pt>
                <c:pt idx="38306">
                  <c:v>-0.18373400000000001</c:v>
                </c:pt>
                <c:pt idx="38307">
                  <c:v>-0.18007600000000001</c:v>
                </c:pt>
                <c:pt idx="38308">
                  <c:v>-0.17637900000000001</c:v>
                </c:pt>
                <c:pt idx="38309">
                  <c:v>-0.17264699999999999</c:v>
                </c:pt>
                <c:pt idx="38310">
                  <c:v>-0.168879</c:v>
                </c:pt>
                <c:pt idx="38311">
                  <c:v>-0.165079</c:v>
                </c:pt>
                <c:pt idx="38312">
                  <c:v>-0.16125200000000001</c:v>
                </c:pt>
                <c:pt idx="38313">
                  <c:v>-0.15740199999999999</c:v>
                </c:pt>
                <c:pt idx="38314">
                  <c:v>-0.15353</c:v>
                </c:pt>
                <c:pt idx="38315">
                  <c:v>-0.14963699999999999</c:v>
                </c:pt>
                <c:pt idx="38316">
                  <c:v>-0.145727</c:v>
                </c:pt>
                <c:pt idx="38317">
                  <c:v>-0.14180699999999999</c:v>
                </c:pt>
                <c:pt idx="38318">
                  <c:v>-0.13788300000000001</c:v>
                </c:pt>
                <c:pt idx="38319">
                  <c:v>-0.13395799999999999</c:v>
                </c:pt>
                <c:pt idx="38320">
                  <c:v>-0.13003799999999999</c:v>
                </c:pt>
                <c:pt idx="38321">
                  <c:v>-0.12612799999999999</c:v>
                </c:pt>
                <c:pt idx="38322">
                  <c:v>-0.12223000000000001</c:v>
                </c:pt>
                <c:pt idx="38323">
                  <c:v>-0.11834500000000001</c:v>
                </c:pt>
                <c:pt idx="38324">
                  <c:v>-0.114472</c:v>
                </c:pt>
                <c:pt idx="38325">
                  <c:v>-0.11061799999999999</c:v>
                </c:pt>
                <c:pt idx="38326">
                  <c:v>-0.106785</c:v>
                </c:pt>
                <c:pt idx="38327">
                  <c:v>-0.10298</c:v>
                </c:pt>
                <c:pt idx="38328">
                  <c:v>-9.9211800000000003E-2</c:v>
                </c:pt>
                <c:pt idx="38329">
                  <c:v>-9.5492900000000006E-2</c:v>
                </c:pt>
                <c:pt idx="38330">
                  <c:v>-9.1829499999999994E-2</c:v>
                </c:pt>
                <c:pt idx="38331">
                  <c:v>-8.8220400000000004E-2</c:v>
                </c:pt>
                <c:pt idx="38332">
                  <c:v>-8.4664000000000003E-2</c:v>
                </c:pt>
                <c:pt idx="38333">
                  <c:v>-8.1160899999999994E-2</c:v>
                </c:pt>
                <c:pt idx="38334">
                  <c:v>-7.7699299999999999E-2</c:v>
                </c:pt>
                <c:pt idx="38335">
                  <c:v>-7.4267700000000006E-2</c:v>
                </c:pt>
                <c:pt idx="38336">
                  <c:v>-7.0884100000000005E-2</c:v>
                </c:pt>
                <c:pt idx="38337">
                  <c:v>-6.7568500000000004E-2</c:v>
                </c:pt>
                <c:pt idx="38338">
                  <c:v>-6.4315399999999995E-2</c:v>
                </c:pt>
                <c:pt idx="38339">
                  <c:v>-6.1123200000000003E-2</c:v>
                </c:pt>
                <c:pt idx="38340">
                  <c:v>-5.8001999999999998E-2</c:v>
                </c:pt>
                <c:pt idx="38341">
                  <c:v>-5.4960599999999998E-2</c:v>
                </c:pt>
                <c:pt idx="38342">
                  <c:v>-5.2002199999999998E-2</c:v>
                </c:pt>
                <c:pt idx="38343">
                  <c:v>-4.91276E-2</c:v>
                </c:pt>
                <c:pt idx="38344">
                  <c:v>-4.6339199999999997E-2</c:v>
                </c:pt>
                <c:pt idx="38345">
                  <c:v>-4.3642E-2</c:v>
                </c:pt>
                <c:pt idx="38346">
                  <c:v>-4.1039399999999997E-2</c:v>
                </c:pt>
                <c:pt idx="38347">
                  <c:v>-3.8534100000000002E-2</c:v>
                </c:pt>
                <c:pt idx="38348">
                  <c:v>-3.6131799999999999E-2</c:v>
                </c:pt>
                <c:pt idx="38349">
                  <c:v>-3.3837600000000002E-2</c:v>
                </c:pt>
                <c:pt idx="38350">
                  <c:v>-3.1654300000000003E-2</c:v>
                </c:pt>
                <c:pt idx="38351">
                  <c:v>-2.95838E-2</c:v>
                </c:pt>
                <c:pt idx="38352">
                  <c:v>-2.7629299999999999E-2</c:v>
                </c:pt>
                <c:pt idx="38353">
                  <c:v>-2.5795700000000001E-2</c:v>
                </c:pt>
                <c:pt idx="38354">
                  <c:v>-2.4087799999999999E-2</c:v>
                </c:pt>
                <c:pt idx="38355">
                  <c:v>-2.25087E-2</c:v>
                </c:pt>
                <c:pt idx="38356">
                  <c:v>-2.1060200000000001E-2</c:v>
                </c:pt>
                <c:pt idx="38357">
                  <c:v>-1.97447E-2</c:v>
                </c:pt>
                <c:pt idx="38358">
                  <c:v>-1.85658E-2</c:v>
                </c:pt>
                <c:pt idx="38359">
                  <c:v>-1.7524600000000001E-2</c:v>
                </c:pt>
                <c:pt idx="38360">
                  <c:v>-1.66187E-2</c:v>
                </c:pt>
                <c:pt idx="38361">
                  <c:v>-1.5848299999999999E-2</c:v>
                </c:pt>
                <c:pt idx="38362">
                  <c:v>-1.5218300000000001E-2</c:v>
                </c:pt>
                <c:pt idx="38363">
                  <c:v>-1.47309E-2</c:v>
                </c:pt>
                <c:pt idx="38364">
                  <c:v>-1.43848E-2</c:v>
                </c:pt>
                <c:pt idx="38365">
                  <c:v>-1.4182200000000001E-2</c:v>
                </c:pt>
                <c:pt idx="38366">
                  <c:v>-1.4127799999999999E-2</c:v>
                </c:pt>
                <c:pt idx="38367">
                  <c:v>-1.42253E-2</c:v>
                </c:pt>
                <c:pt idx="38368">
                  <c:v>-1.4475E-2</c:v>
                </c:pt>
                <c:pt idx="38369">
                  <c:v>-1.4874999999999999E-2</c:v>
                </c:pt>
                <c:pt idx="38370">
                  <c:v>-1.54235E-2</c:v>
                </c:pt>
                <c:pt idx="38371">
                  <c:v>-1.61186E-2</c:v>
                </c:pt>
                <c:pt idx="38372">
                  <c:v>-1.69576E-2</c:v>
                </c:pt>
                <c:pt idx="38373">
                  <c:v>-1.7940000000000001E-2</c:v>
                </c:pt>
                <c:pt idx="38374">
                  <c:v>-1.9067500000000001E-2</c:v>
                </c:pt>
                <c:pt idx="38375">
                  <c:v>-2.0341000000000001E-2</c:v>
                </c:pt>
                <c:pt idx="38376">
                  <c:v>-2.1758199999999998E-2</c:v>
                </c:pt>
                <c:pt idx="38377">
                  <c:v>-2.33143E-2</c:v>
                </c:pt>
                <c:pt idx="38378">
                  <c:v>-2.5005400000000001E-2</c:v>
                </c:pt>
                <c:pt idx="38379">
                  <c:v>-2.683E-2</c:v>
                </c:pt>
                <c:pt idx="38380">
                  <c:v>-2.8786099999999998E-2</c:v>
                </c:pt>
                <c:pt idx="38381">
                  <c:v>-3.0870999999999999E-2</c:v>
                </c:pt>
                <c:pt idx="38382">
                  <c:v>-3.3082199999999999E-2</c:v>
                </c:pt>
                <c:pt idx="38383">
                  <c:v>-3.5416700000000002E-2</c:v>
                </c:pt>
                <c:pt idx="38384">
                  <c:v>-3.7872099999999999E-2</c:v>
                </c:pt>
                <c:pt idx="38385">
                  <c:v>-4.04483E-2</c:v>
                </c:pt>
                <c:pt idx="38386">
                  <c:v>-4.3144299999999997E-2</c:v>
                </c:pt>
                <c:pt idx="38387">
                  <c:v>-4.5956999999999998E-2</c:v>
                </c:pt>
                <c:pt idx="38388">
                  <c:v>-4.8882700000000001E-2</c:v>
                </c:pt>
                <c:pt idx="38389">
                  <c:v>-5.1920599999999997E-2</c:v>
                </c:pt>
                <c:pt idx="38390">
                  <c:v>-5.5069699999999999E-2</c:v>
                </c:pt>
                <c:pt idx="38391">
                  <c:v>-5.8326700000000002E-2</c:v>
                </c:pt>
                <c:pt idx="38392">
                  <c:v>-6.1688899999999998E-2</c:v>
                </c:pt>
                <c:pt idx="38393">
                  <c:v>-6.5154500000000004E-2</c:v>
                </c:pt>
                <c:pt idx="38394">
                  <c:v>-6.8721099999999993E-2</c:v>
                </c:pt>
                <c:pt idx="38395">
                  <c:v>-7.2385900000000003E-2</c:v>
                </c:pt>
                <c:pt idx="38396">
                  <c:v>-7.6146500000000006E-2</c:v>
                </c:pt>
                <c:pt idx="38397">
                  <c:v>-8.0000299999999996E-2</c:v>
                </c:pt>
                <c:pt idx="38398">
                  <c:v>-8.3944099999999994E-2</c:v>
                </c:pt>
                <c:pt idx="38399">
                  <c:v>-8.79746E-2</c:v>
                </c:pt>
                <c:pt idx="38400">
                  <c:v>-9.2087199999999994E-2</c:v>
                </c:pt>
                <c:pt idx="38401">
                  <c:v>-9.6274999999999999E-2</c:v>
                </c:pt>
                <c:pt idx="38402">
                  <c:v>-0.100532</c:v>
                </c:pt>
                <c:pt idx="38403">
                  <c:v>-0.104855</c:v>
                </c:pt>
                <c:pt idx="38404">
                  <c:v>-0.10924200000000001</c:v>
                </c:pt>
                <c:pt idx="38405">
                  <c:v>-0.113689</c:v>
                </c:pt>
                <c:pt idx="38406">
                  <c:v>-0.11819</c:v>
                </c:pt>
                <c:pt idx="38407">
                  <c:v>-0.122737</c:v>
                </c:pt>
                <c:pt idx="38408">
                  <c:v>-0.127327</c:v>
                </c:pt>
                <c:pt idx="38409">
                  <c:v>-0.13195200000000001</c:v>
                </c:pt>
                <c:pt idx="38410">
                  <c:v>-0.13660600000000001</c:v>
                </c:pt>
                <c:pt idx="38411">
                  <c:v>-0.14128599999999999</c:v>
                </c:pt>
                <c:pt idx="38412">
                  <c:v>-0.14599000000000001</c:v>
                </c:pt>
                <c:pt idx="38413">
                  <c:v>-0.15071599999999999</c:v>
                </c:pt>
                <c:pt idx="38414">
                  <c:v>-0.15545700000000001</c:v>
                </c:pt>
                <c:pt idx="38415">
                  <c:v>-0.16020499999999999</c:v>
                </c:pt>
                <c:pt idx="38416">
                  <c:v>-0.16495299999999999</c:v>
                </c:pt>
                <c:pt idx="38417">
                  <c:v>-0.16969200000000001</c:v>
                </c:pt>
                <c:pt idx="38418">
                  <c:v>-0.17441799999999999</c:v>
                </c:pt>
                <c:pt idx="38419">
                  <c:v>-0.17912500000000001</c:v>
                </c:pt>
                <c:pt idx="38420">
                  <c:v>-0.183805</c:v>
                </c:pt>
                <c:pt idx="38421">
                  <c:v>-0.18845300000000001</c:v>
                </c:pt>
                <c:pt idx="38422">
                  <c:v>-0.19306599999999999</c:v>
                </c:pt>
                <c:pt idx="38423">
                  <c:v>-0.19764300000000001</c:v>
                </c:pt>
                <c:pt idx="38424">
                  <c:v>-0.202178</c:v>
                </c:pt>
                <c:pt idx="38425">
                  <c:v>-0.20666499999999999</c:v>
                </c:pt>
                <c:pt idx="38426">
                  <c:v>-0.21109800000000001</c:v>
                </c:pt>
                <c:pt idx="38427">
                  <c:v>-0.215475</c:v>
                </c:pt>
                <c:pt idx="38428">
                  <c:v>-0.21978800000000001</c:v>
                </c:pt>
                <c:pt idx="38429">
                  <c:v>-0.22403100000000001</c:v>
                </c:pt>
                <c:pt idx="38430">
                  <c:v>-0.22820199999999999</c:v>
                </c:pt>
                <c:pt idx="38431">
                  <c:v>-0.23230100000000001</c:v>
                </c:pt>
                <c:pt idx="38432">
                  <c:v>-0.23632400000000001</c:v>
                </c:pt>
                <c:pt idx="38433">
                  <c:v>-0.24026600000000001</c:v>
                </c:pt>
                <c:pt idx="38434">
                  <c:v>-0.244121</c:v>
                </c:pt>
                <c:pt idx="38435">
                  <c:v>-0.24788499999999999</c:v>
                </c:pt>
                <c:pt idx="38436">
                  <c:v>-0.251552</c:v>
                </c:pt>
                <c:pt idx="38437">
                  <c:v>-0.25511600000000001</c:v>
                </c:pt>
                <c:pt idx="38438">
                  <c:v>-0.258571</c:v>
                </c:pt>
                <c:pt idx="38439">
                  <c:v>-0.26191500000000001</c:v>
                </c:pt>
                <c:pt idx="38440">
                  <c:v>-0.26514500000000002</c:v>
                </c:pt>
                <c:pt idx="38441">
                  <c:v>-0.26825900000000003</c:v>
                </c:pt>
                <c:pt idx="38442">
                  <c:v>-0.271254</c:v>
                </c:pt>
                <c:pt idx="38443">
                  <c:v>-0.27412700000000001</c:v>
                </c:pt>
                <c:pt idx="38444">
                  <c:v>-0.27687200000000001</c:v>
                </c:pt>
                <c:pt idx="38445">
                  <c:v>-0.27948800000000001</c:v>
                </c:pt>
                <c:pt idx="38446">
                  <c:v>-0.28197299999999997</c:v>
                </c:pt>
                <c:pt idx="38447">
                  <c:v>-0.28432299999999999</c:v>
                </c:pt>
                <c:pt idx="38448">
                  <c:v>-0.28653699999999999</c:v>
                </c:pt>
                <c:pt idx="38449">
                  <c:v>-0.28861399999999998</c:v>
                </c:pt>
                <c:pt idx="38450">
                  <c:v>-0.29055300000000001</c:v>
                </c:pt>
                <c:pt idx="38451">
                  <c:v>-0.29234900000000003</c:v>
                </c:pt>
                <c:pt idx="38452">
                  <c:v>-0.29399999999999998</c:v>
                </c:pt>
                <c:pt idx="38453">
                  <c:v>-0.29550199999999999</c:v>
                </c:pt>
                <c:pt idx="38454">
                  <c:v>-0.29685099999999998</c:v>
                </c:pt>
                <c:pt idx="38455">
                  <c:v>-0.29804599999999998</c:v>
                </c:pt>
                <c:pt idx="38456">
                  <c:v>-0.29908800000000002</c:v>
                </c:pt>
                <c:pt idx="38457">
                  <c:v>-0.29997400000000002</c:v>
                </c:pt>
                <c:pt idx="38458">
                  <c:v>-0.30070000000000002</c:v>
                </c:pt>
                <c:pt idx="38459">
                  <c:v>-0.30126399999999998</c:v>
                </c:pt>
                <c:pt idx="38460">
                  <c:v>-0.30166799999999999</c:v>
                </c:pt>
                <c:pt idx="38461">
                  <c:v>-0.30191499999999999</c:v>
                </c:pt>
                <c:pt idx="38462">
                  <c:v>-0.30200500000000002</c:v>
                </c:pt>
                <c:pt idx="38463">
                  <c:v>-0.30193599999999998</c:v>
                </c:pt>
                <c:pt idx="38464">
                  <c:v>-0.30170799999999998</c:v>
                </c:pt>
                <c:pt idx="38465">
                  <c:v>-0.30131799999999997</c:v>
                </c:pt>
                <c:pt idx="38466">
                  <c:v>-0.30076999999999998</c:v>
                </c:pt>
                <c:pt idx="38467">
                  <c:v>-0.300066</c:v>
                </c:pt>
                <c:pt idx="38468">
                  <c:v>-0.29920400000000003</c:v>
                </c:pt>
                <c:pt idx="38469">
                  <c:v>-0.29818600000000001</c:v>
                </c:pt>
                <c:pt idx="38470">
                  <c:v>-0.297012</c:v>
                </c:pt>
                <c:pt idx="38471">
                  <c:v>-0.29568499999999998</c:v>
                </c:pt>
                <c:pt idx="38472">
                  <c:v>-0.29420600000000002</c:v>
                </c:pt>
                <c:pt idx="38473">
                  <c:v>-0.292576</c:v>
                </c:pt>
                <c:pt idx="38474">
                  <c:v>-0.290794</c:v>
                </c:pt>
                <c:pt idx="38475">
                  <c:v>-0.28886200000000001</c:v>
                </c:pt>
                <c:pt idx="38476">
                  <c:v>-0.28678500000000001</c:v>
                </c:pt>
                <c:pt idx="38477">
                  <c:v>-0.28456199999999998</c:v>
                </c:pt>
                <c:pt idx="38478">
                  <c:v>-0.28217799999999998</c:v>
                </c:pt>
                <c:pt idx="38479">
                  <c:v>-0.27962599999999999</c:v>
                </c:pt>
                <c:pt idx="38480">
                  <c:v>-0.27692800000000001</c:v>
                </c:pt>
                <c:pt idx="38481">
                  <c:v>-0.27409699999999998</c:v>
                </c:pt>
                <c:pt idx="38482">
                  <c:v>-0.27112399999999998</c:v>
                </c:pt>
                <c:pt idx="38483">
                  <c:v>-0.268009</c:v>
                </c:pt>
                <c:pt idx="38484">
                  <c:v>-0.26476</c:v>
                </c:pt>
                <c:pt idx="38485">
                  <c:v>-0.26138299999999998</c:v>
                </c:pt>
                <c:pt idx="38486">
                  <c:v>-0.25787900000000002</c:v>
                </c:pt>
                <c:pt idx="38487">
                  <c:v>-0.254251</c:v>
                </c:pt>
                <c:pt idx="38488">
                  <c:v>-0.2505</c:v>
                </c:pt>
                <c:pt idx="38489">
                  <c:v>-0.24662600000000001</c:v>
                </c:pt>
                <c:pt idx="38490">
                  <c:v>-0.24263399999999999</c:v>
                </c:pt>
                <c:pt idx="38491">
                  <c:v>-0.23852799999999999</c:v>
                </c:pt>
                <c:pt idx="38492">
                  <c:v>-0.23431099999999999</c:v>
                </c:pt>
                <c:pt idx="38493">
                  <c:v>-0.22999</c:v>
                </c:pt>
                <c:pt idx="38494">
                  <c:v>-0.22556799999999999</c:v>
                </c:pt>
                <c:pt idx="38495">
                  <c:v>-0.221053</c:v>
                </c:pt>
                <c:pt idx="38496">
                  <c:v>-0.21645</c:v>
                </c:pt>
                <c:pt idx="38497">
                  <c:v>-0.21176400000000001</c:v>
                </c:pt>
                <c:pt idx="38498">
                  <c:v>-0.20700199999999999</c:v>
                </c:pt>
                <c:pt idx="38499">
                  <c:v>-0.20217199999999999</c:v>
                </c:pt>
                <c:pt idx="38500">
                  <c:v>-0.19727700000000001</c:v>
                </c:pt>
                <c:pt idx="38501">
                  <c:v>-0.19232299999999999</c:v>
                </c:pt>
                <c:pt idx="38502">
                  <c:v>-0.18731300000000001</c:v>
                </c:pt>
                <c:pt idx="38503">
                  <c:v>-0.182254</c:v>
                </c:pt>
                <c:pt idx="38504">
                  <c:v>-0.177149</c:v>
                </c:pt>
                <c:pt idx="38505">
                  <c:v>-0.17200299999999999</c:v>
                </c:pt>
                <c:pt idx="38506">
                  <c:v>-0.16681699999999999</c:v>
                </c:pt>
                <c:pt idx="38507">
                  <c:v>-0.16159599999999999</c:v>
                </c:pt>
                <c:pt idx="38508">
                  <c:v>-0.15634500000000001</c:v>
                </c:pt>
                <c:pt idx="38509">
                  <c:v>-0.15107100000000001</c:v>
                </c:pt>
                <c:pt idx="38510">
                  <c:v>-0.14577699999999999</c:v>
                </c:pt>
                <c:pt idx="38511">
                  <c:v>-0.14046800000000001</c:v>
                </c:pt>
                <c:pt idx="38512">
                  <c:v>-0.13514699999999999</c:v>
                </c:pt>
                <c:pt idx="38513">
                  <c:v>-0.12982199999999999</c:v>
                </c:pt>
                <c:pt idx="38514">
                  <c:v>-0.124499</c:v>
                </c:pt>
                <c:pt idx="38515">
                  <c:v>-0.119173</c:v>
                </c:pt>
                <c:pt idx="38516">
                  <c:v>-0.113828</c:v>
                </c:pt>
                <c:pt idx="38517">
                  <c:v>-0.108474</c:v>
                </c:pt>
                <c:pt idx="38518">
                  <c:v>-0.103135</c:v>
                </c:pt>
                <c:pt idx="38519">
                  <c:v>-9.7811300000000004E-2</c:v>
                </c:pt>
                <c:pt idx="38520">
                  <c:v>-9.24986E-2</c:v>
                </c:pt>
                <c:pt idx="38521">
                  <c:v>-8.7205400000000002E-2</c:v>
                </c:pt>
                <c:pt idx="38522">
                  <c:v>-8.1940399999999997E-2</c:v>
                </c:pt>
                <c:pt idx="38523">
                  <c:v>-7.6707200000000003E-2</c:v>
                </c:pt>
                <c:pt idx="38524">
                  <c:v>-7.15084E-2</c:v>
                </c:pt>
                <c:pt idx="38525">
                  <c:v>-6.63464E-2</c:v>
                </c:pt>
                <c:pt idx="38526">
                  <c:v>-6.12235E-2</c:v>
                </c:pt>
                <c:pt idx="38527">
                  <c:v>-5.6142400000000002E-2</c:v>
                </c:pt>
                <c:pt idx="38528">
                  <c:v>-5.1106400000000003E-2</c:v>
                </c:pt>
                <c:pt idx="38529">
                  <c:v>-4.6119E-2</c:v>
                </c:pt>
                <c:pt idx="38530">
                  <c:v>-4.1184499999999999E-2</c:v>
                </c:pt>
                <c:pt idx="38531">
                  <c:v>-3.6308899999999998E-2</c:v>
                </c:pt>
                <c:pt idx="38532">
                  <c:v>-3.1498999999999999E-2</c:v>
                </c:pt>
                <c:pt idx="38533">
                  <c:v>-2.6760599999999999E-2</c:v>
                </c:pt>
                <c:pt idx="38534">
                  <c:v>-2.2099299999999999E-2</c:v>
                </c:pt>
                <c:pt idx="38535">
                  <c:v>-1.7519900000000001E-2</c:v>
                </c:pt>
                <c:pt idx="38536">
                  <c:v>-1.30247E-2</c:v>
                </c:pt>
                <c:pt idx="38537" formatCode="0.00E+00">
                  <c:v>-8.6149699999999996E-3</c:v>
                </c:pt>
                <c:pt idx="38538" formatCode="0.00E+00">
                  <c:v>-4.2916200000000003E-3</c:v>
                </c:pt>
                <c:pt idx="38539" formatCode="0.00E+00">
                  <c:v>-5.6703000000000002E-5</c:v>
                </c:pt>
                <c:pt idx="38540" formatCode="0.00E+00">
                  <c:v>4.0871299999999996E-3</c:v>
                </c:pt>
                <c:pt idx="38541" formatCode="0.00E+00">
                  <c:v>8.1379699999999996E-3</c:v>
                </c:pt>
                <c:pt idx="38542">
                  <c:v>1.2093599999999999E-2</c:v>
                </c:pt>
                <c:pt idx="38543">
                  <c:v>1.5951099999999999E-2</c:v>
                </c:pt>
                <c:pt idx="38544">
                  <c:v>1.9709999999999998E-2</c:v>
                </c:pt>
                <c:pt idx="38545">
                  <c:v>2.33721E-2</c:v>
                </c:pt>
                <c:pt idx="38546">
                  <c:v>2.69374E-2</c:v>
                </c:pt>
                <c:pt idx="38547">
                  <c:v>3.0405399999999999E-2</c:v>
                </c:pt>
                <c:pt idx="38548">
                  <c:v>3.3775399999999997E-2</c:v>
                </c:pt>
                <c:pt idx="38549">
                  <c:v>3.7045700000000001E-2</c:v>
                </c:pt>
                <c:pt idx="38550">
                  <c:v>4.0213800000000001E-2</c:v>
                </c:pt>
                <c:pt idx="38551">
                  <c:v>4.3276700000000001E-2</c:v>
                </c:pt>
                <c:pt idx="38552">
                  <c:v>4.6233700000000003E-2</c:v>
                </c:pt>
                <c:pt idx="38553">
                  <c:v>4.9086699999999997E-2</c:v>
                </c:pt>
                <c:pt idx="38554">
                  <c:v>5.1835699999999998E-2</c:v>
                </c:pt>
                <c:pt idx="38555">
                  <c:v>5.4478400000000003E-2</c:v>
                </c:pt>
                <c:pt idx="38556">
                  <c:v>5.7011699999999998E-2</c:v>
                </c:pt>
                <c:pt idx="38557">
                  <c:v>5.9433399999999997E-2</c:v>
                </c:pt>
                <c:pt idx="38558">
                  <c:v>6.1742900000000003E-2</c:v>
                </c:pt>
                <c:pt idx="38559">
                  <c:v>6.3941300000000006E-2</c:v>
                </c:pt>
                <c:pt idx="38560">
                  <c:v>6.60298E-2</c:v>
                </c:pt>
                <c:pt idx="38561">
                  <c:v>6.8008899999999997E-2</c:v>
                </c:pt>
                <c:pt idx="38562">
                  <c:v>6.9878499999999996E-2</c:v>
                </c:pt>
                <c:pt idx="38563">
                  <c:v>7.1638499999999994E-2</c:v>
                </c:pt>
                <c:pt idx="38564">
                  <c:v>7.3289099999999996E-2</c:v>
                </c:pt>
                <c:pt idx="38565">
                  <c:v>7.4831400000000006E-2</c:v>
                </c:pt>
                <c:pt idx="38566">
                  <c:v>7.6266E-2</c:v>
                </c:pt>
                <c:pt idx="38567">
                  <c:v>7.7592999999999995E-2</c:v>
                </c:pt>
                <c:pt idx="38568">
                  <c:v>7.8812999999999994E-2</c:v>
                </c:pt>
                <c:pt idx="38569">
                  <c:v>7.9925899999999994E-2</c:v>
                </c:pt>
                <c:pt idx="38570">
                  <c:v>8.0931299999999998E-2</c:v>
                </c:pt>
                <c:pt idx="38571">
                  <c:v>8.18305E-2</c:v>
                </c:pt>
                <c:pt idx="38572">
                  <c:v>8.2626699999999997E-2</c:v>
                </c:pt>
                <c:pt idx="38573">
                  <c:v>8.3321599999999996E-2</c:v>
                </c:pt>
                <c:pt idx="38574">
                  <c:v>8.3916599999999994E-2</c:v>
                </c:pt>
                <c:pt idx="38575">
                  <c:v>8.4412699999999993E-2</c:v>
                </c:pt>
                <c:pt idx="38576">
                  <c:v>8.4809899999999994E-2</c:v>
                </c:pt>
                <c:pt idx="38577">
                  <c:v>8.5108299999999998E-2</c:v>
                </c:pt>
                <c:pt idx="38578">
                  <c:v>8.5308999999999996E-2</c:v>
                </c:pt>
                <c:pt idx="38579">
                  <c:v>8.5413600000000006E-2</c:v>
                </c:pt>
                <c:pt idx="38580">
                  <c:v>8.5422499999999998E-2</c:v>
                </c:pt>
                <c:pt idx="38581">
                  <c:v>8.5337300000000005E-2</c:v>
                </c:pt>
                <c:pt idx="38582">
                  <c:v>8.5162600000000005E-2</c:v>
                </c:pt>
                <c:pt idx="38583">
                  <c:v>8.4902900000000003E-2</c:v>
                </c:pt>
                <c:pt idx="38584">
                  <c:v>8.45606E-2</c:v>
                </c:pt>
                <c:pt idx="38585">
                  <c:v>8.4136199999999994E-2</c:v>
                </c:pt>
                <c:pt idx="38586">
                  <c:v>8.3630800000000005E-2</c:v>
                </c:pt>
                <c:pt idx="38587">
                  <c:v>8.3045499999999994E-2</c:v>
                </c:pt>
                <c:pt idx="38588">
                  <c:v>8.2380700000000001E-2</c:v>
                </c:pt>
                <c:pt idx="38589">
                  <c:v>8.1638500000000003E-2</c:v>
                </c:pt>
                <c:pt idx="38590">
                  <c:v>8.0823999999999993E-2</c:v>
                </c:pt>
                <c:pt idx="38591">
                  <c:v>7.9941200000000004E-2</c:v>
                </c:pt>
                <c:pt idx="38592">
                  <c:v>7.8990299999999999E-2</c:v>
                </c:pt>
                <c:pt idx="38593">
                  <c:v>7.7970999999999999E-2</c:v>
                </c:pt>
                <c:pt idx="38594">
                  <c:v>7.6883400000000005E-2</c:v>
                </c:pt>
                <c:pt idx="38595">
                  <c:v>7.5728799999999999E-2</c:v>
                </c:pt>
                <c:pt idx="38596">
                  <c:v>7.4509800000000001E-2</c:v>
                </c:pt>
                <c:pt idx="38597">
                  <c:v>7.3229699999999995E-2</c:v>
                </c:pt>
                <c:pt idx="38598">
                  <c:v>7.1891899999999995E-2</c:v>
                </c:pt>
                <c:pt idx="38599">
                  <c:v>7.0499000000000006E-2</c:v>
                </c:pt>
                <c:pt idx="38600">
                  <c:v>6.90529E-2</c:v>
                </c:pt>
                <c:pt idx="38601">
                  <c:v>6.7554799999999998E-2</c:v>
                </c:pt>
                <c:pt idx="38602">
                  <c:v>6.6005900000000006E-2</c:v>
                </c:pt>
                <c:pt idx="38603">
                  <c:v>6.4407199999999998E-2</c:v>
                </c:pt>
                <c:pt idx="38604">
                  <c:v>6.2759099999999998E-2</c:v>
                </c:pt>
                <c:pt idx="38605">
                  <c:v>6.1063199999999998E-2</c:v>
                </c:pt>
                <c:pt idx="38606">
                  <c:v>5.9322100000000003E-2</c:v>
                </c:pt>
                <c:pt idx="38607">
                  <c:v>5.7538100000000002E-2</c:v>
                </c:pt>
                <c:pt idx="38608">
                  <c:v>5.5712999999999999E-2</c:v>
                </c:pt>
                <c:pt idx="38609">
                  <c:v>5.3849800000000003E-2</c:v>
                </c:pt>
                <c:pt idx="38610">
                  <c:v>5.1950999999999997E-2</c:v>
                </c:pt>
                <c:pt idx="38611">
                  <c:v>5.0018199999999999E-2</c:v>
                </c:pt>
                <c:pt idx="38612">
                  <c:v>4.8052900000000003E-2</c:v>
                </c:pt>
                <c:pt idx="38613">
                  <c:v>4.6056600000000003E-2</c:v>
                </c:pt>
                <c:pt idx="38614">
                  <c:v>4.4030699999999999E-2</c:v>
                </c:pt>
                <c:pt idx="38615">
                  <c:v>4.1976899999999998E-2</c:v>
                </c:pt>
                <c:pt idx="38616">
                  <c:v>3.9896599999999997E-2</c:v>
                </c:pt>
                <c:pt idx="38617">
                  <c:v>3.7790499999999998E-2</c:v>
                </c:pt>
                <c:pt idx="38618">
                  <c:v>3.5659499999999997E-2</c:v>
                </c:pt>
                <c:pt idx="38619">
                  <c:v>3.3505300000000002E-2</c:v>
                </c:pt>
                <c:pt idx="38620">
                  <c:v>3.1330200000000002E-2</c:v>
                </c:pt>
                <c:pt idx="38621">
                  <c:v>2.9135899999999999E-2</c:v>
                </c:pt>
                <c:pt idx="38622">
                  <c:v>2.6923800000000001E-2</c:v>
                </c:pt>
                <c:pt idx="38623">
                  <c:v>2.4695499999999999E-2</c:v>
                </c:pt>
                <c:pt idx="38624">
                  <c:v>2.2452799999999998E-2</c:v>
                </c:pt>
                <c:pt idx="38625">
                  <c:v>2.0197699999999999E-2</c:v>
                </c:pt>
                <c:pt idx="38626">
                  <c:v>1.7932199999999999E-2</c:v>
                </c:pt>
                <c:pt idx="38627">
                  <c:v>1.5659200000000002E-2</c:v>
                </c:pt>
                <c:pt idx="38628">
                  <c:v>1.3380899999999999E-2</c:v>
                </c:pt>
                <c:pt idx="38629">
                  <c:v>1.10986E-2</c:v>
                </c:pt>
                <c:pt idx="38630" formatCode="0.00E+00">
                  <c:v>8.8137000000000007E-3</c:v>
                </c:pt>
                <c:pt idx="38631" formatCode="0.00E+00">
                  <c:v>6.5277800000000004E-3</c:v>
                </c:pt>
                <c:pt idx="38632" formatCode="0.00E+00">
                  <c:v>4.2426499999999997E-3</c:v>
                </c:pt>
                <c:pt idx="38633" formatCode="0.00E+00">
                  <c:v>1.96014E-3</c:v>
                </c:pt>
                <c:pt idx="38634" formatCode="0.00E+00">
                  <c:v>-3.1881500000000002E-4</c:v>
                </c:pt>
                <c:pt idx="38635" formatCode="0.00E+00">
                  <c:v>-2.5940199999999998E-3</c:v>
                </c:pt>
                <c:pt idx="38636" formatCode="0.00E+00">
                  <c:v>-4.8645399999999997E-3</c:v>
                </c:pt>
                <c:pt idx="38637" formatCode="0.00E+00">
                  <c:v>-7.1285599999999999E-3</c:v>
                </c:pt>
                <c:pt idx="38638" formatCode="0.00E+00">
                  <c:v>-9.3843799999999995E-3</c:v>
                </c:pt>
                <c:pt idx="38639">
                  <c:v>-1.1630400000000001E-2</c:v>
                </c:pt>
                <c:pt idx="38640">
                  <c:v>-1.38651E-2</c:v>
                </c:pt>
                <c:pt idx="38641">
                  <c:v>-1.6087400000000002E-2</c:v>
                </c:pt>
                <c:pt idx="38642">
                  <c:v>-1.82966E-2</c:v>
                </c:pt>
                <c:pt idx="38643">
                  <c:v>-2.0491499999999999E-2</c:v>
                </c:pt>
                <c:pt idx="38644">
                  <c:v>-2.26698E-2</c:v>
                </c:pt>
                <c:pt idx="38645">
                  <c:v>-2.4829E-2</c:v>
                </c:pt>
                <c:pt idx="38646">
                  <c:v>-2.6967499999999998E-2</c:v>
                </c:pt>
                <c:pt idx="38647">
                  <c:v>-2.90849E-2</c:v>
                </c:pt>
                <c:pt idx="38648">
                  <c:v>-3.1180699999999999E-2</c:v>
                </c:pt>
                <c:pt idx="38649">
                  <c:v>-3.3253699999999997E-2</c:v>
                </c:pt>
                <c:pt idx="38650">
                  <c:v>-3.5302100000000003E-2</c:v>
                </c:pt>
                <c:pt idx="38651">
                  <c:v>-3.7324200000000002E-2</c:v>
                </c:pt>
                <c:pt idx="38652">
                  <c:v>-3.9319300000000001E-2</c:v>
                </c:pt>
                <c:pt idx="38653">
                  <c:v>-4.1286799999999999E-2</c:v>
                </c:pt>
                <c:pt idx="38654">
                  <c:v>-4.3225600000000003E-2</c:v>
                </c:pt>
                <c:pt idx="38655">
                  <c:v>-4.5134199999999999E-2</c:v>
                </c:pt>
                <c:pt idx="38656">
                  <c:v>-4.7011499999999998E-2</c:v>
                </c:pt>
                <c:pt idx="38657">
                  <c:v>-4.88561E-2</c:v>
                </c:pt>
                <c:pt idx="38658">
                  <c:v>-5.0666999999999997E-2</c:v>
                </c:pt>
                <c:pt idx="38659">
                  <c:v>-5.24436E-2</c:v>
                </c:pt>
                <c:pt idx="38660">
                  <c:v>-5.41851E-2</c:v>
                </c:pt>
                <c:pt idx="38661">
                  <c:v>-5.5890200000000001E-2</c:v>
                </c:pt>
                <c:pt idx="38662">
                  <c:v>-5.75571E-2</c:v>
                </c:pt>
                <c:pt idx="38663">
                  <c:v>-5.9184100000000003E-2</c:v>
                </c:pt>
                <c:pt idx="38664">
                  <c:v>-6.0769499999999997E-2</c:v>
                </c:pt>
                <c:pt idx="38665">
                  <c:v>-6.2312199999999998E-2</c:v>
                </c:pt>
                <c:pt idx="38666">
                  <c:v>-6.3811900000000005E-2</c:v>
                </c:pt>
                <c:pt idx="38667">
                  <c:v>-6.5268099999999996E-2</c:v>
                </c:pt>
                <c:pt idx="38668">
                  <c:v>-6.6679500000000003E-2</c:v>
                </c:pt>
                <c:pt idx="38669">
                  <c:v>-6.8044999999999994E-2</c:v>
                </c:pt>
                <c:pt idx="38670">
                  <c:v>-6.9363900000000006E-2</c:v>
                </c:pt>
                <c:pt idx="38671">
                  <c:v>-7.0635900000000001E-2</c:v>
                </c:pt>
                <c:pt idx="38672">
                  <c:v>-7.1859900000000004E-2</c:v>
                </c:pt>
                <c:pt idx="38673">
                  <c:v>-7.3034600000000005E-2</c:v>
                </c:pt>
                <c:pt idx="38674">
                  <c:v>-7.4158100000000005E-2</c:v>
                </c:pt>
                <c:pt idx="38675">
                  <c:v>-7.5229000000000004E-2</c:v>
                </c:pt>
                <c:pt idx="38676">
                  <c:v>-7.6247400000000007E-2</c:v>
                </c:pt>
                <c:pt idx="38677">
                  <c:v>-7.7213699999999996E-2</c:v>
                </c:pt>
                <c:pt idx="38678">
                  <c:v>-7.8126799999999996E-2</c:v>
                </c:pt>
                <c:pt idx="38679">
                  <c:v>-7.8985100000000003E-2</c:v>
                </c:pt>
                <c:pt idx="38680">
                  <c:v>-7.9787800000000006E-2</c:v>
                </c:pt>
                <c:pt idx="38681">
                  <c:v>-8.0534599999999998E-2</c:v>
                </c:pt>
                <c:pt idx="38682">
                  <c:v>-8.1223900000000002E-2</c:v>
                </c:pt>
                <c:pt idx="38683">
                  <c:v>-8.1853400000000007E-2</c:v>
                </c:pt>
                <c:pt idx="38684">
                  <c:v>-8.2420999999999994E-2</c:v>
                </c:pt>
                <c:pt idx="38685">
                  <c:v>-8.2925499999999999E-2</c:v>
                </c:pt>
                <c:pt idx="38686">
                  <c:v>-8.3365800000000004E-2</c:v>
                </c:pt>
                <c:pt idx="38687">
                  <c:v>-8.3740899999999993E-2</c:v>
                </c:pt>
                <c:pt idx="38688">
                  <c:v>-8.4049399999999996E-2</c:v>
                </c:pt>
                <c:pt idx="38689">
                  <c:v>-8.4290799999999999E-2</c:v>
                </c:pt>
                <c:pt idx="38690">
                  <c:v>-8.4464999999999998E-2</c:v>
                </c:pt>
                <c:pt idx="38691">
                  <c:v>-8.4571400000000005E-2</c:v>
                </c:pt>
                <c:pt idx="38692">
                  <c:v>-8.4608600000000006E-2</c:v>
                </c:pt>
                <c:pt idx="38693">
                  <c:v>-8.4575300000000006E-2</c:v>
                </c:pt>
                <c:pt idx="38694">
                  <c:v>-8.4470400000000001E-2</c:v>
                </c:pt>
                <c:pt idx="38695">
                  <c:v>-8.4293300000000002E-2</c:v>
                </c:pt>
                <c:pt idx="38696">
                  <c:v>-8.4043099999999996E-2</c:v>
                </c:pt>
                <c:pt idx="38697">
                  <c:v>-8.3719100000000005E-2</c:v>
                </c:pt>
                <c:pt idx="38698">
                  <c:v>-8.3320199999999997E-2</c:v>
                </c:pt>
                <c:pt idx="38699">
                  <c:v>-8.2845799999999997E-2</c:v>
                </c:pt>
                <c:pt idx="38700">
                  <c:v>-8.2295599999999997E-2</c:v>
                </c:pt>
                <c:pt idx="38701">
                  <c:v>-8.16693E-2</c:v>
                </c:pt>
                <c:pt idx="38702">
                  <c:v>-8.0966700000000003E-2</c:v>
                </c:pt>
                <c:pt idx="38703">
                  <c:v>-8.0187499999999995E-2</c:v>
                </c:pt>
                <c:pt idx="38704">
                  <c:v>-7.9331299999999993E-2</c:v>
                </c:pt>
                <c:pt idx="38705">
                  <c:v>-7.8397400000000006E-2</c:v>
                </c:pt>
                <c:pt idx="38706">
                  <c:v>-7.7385800000000005E-2</c:v>
                </c:pt>
                <c:pt idx="38707">
                  <c:v>-7.62959E-2</c:v>
                </c:pt>
                <c:pt idx="38708">
                  <c:v>-7.5126899999999996E-2</c:v>
                </c:pt>
                <c:pt idx="38709">
                  <c:v>-7.3877999999999999E-2</c:v>
                </c:pt>
                <c:pt idx="38710">
                  <c:v>-7.2548799999999997E-2</c:v>
                </c:pt>
                <c:pt idx="38711">
                  <c:v>-7.1138800000000002E-2</c:v>
                </c:pt>
                <c:pt idx="38712">
                  <c:v>-6.9647200000000006E-2</c:v>
                </c:pt>
                <c:pt idx="38713">
                  <c:v>-6.8073700000000001E-2</c:v>
                </c:pt>
                <c:pt idx="38714">
                  <c:v>-6.6419000000000006E-2</c:v>
                </c:pt>
                <c:pt idx="38715">
                  <c:v>-6.4683400000000002E-2</c:v>
                </c:pt>
                <c:pt idx="38716">
                  <c:v>-6.2866599999999995E-2</c:v>
                </c:pt>
                <c:pt idx="38717">
                  <c:v>-6.0968300000000003E-2</c:v>
                </c:pt>
                <c:pt idx="38718">
                  <c:v>-5.8989399999999997E-2</c:v>
                </c:pt>
                <c:pt idx="38719">
                  <c:v>-5.6930599999999998E-2</c:v>
                </c:pt>
                <c:pt idx="38720">
                  <c:v>-5.4792399999999998E-2</c:v>
                </c:pt>
                <c:pt idx="38721">
                  <c:v>-5.25751E-2</c:v>
                </c:pt>
                <c:pt idx="38722">
                  <c:v>-5.0278400000000001E-2</c:v>
                </c:pt>
                <c:pt idx="38723">
                  <c:v>-4.7902500000000001E-2</c:v>
                </c:pt>
                <c:pt idx="38724">
                  <c:v>-4.5447599999999998E-2</c:v>
                </c:pt>
                <c:pt idx="38725">
                  <c:v>-4.2914300000000002E-2</c:v>
                </c:pt>
                <c:pt idx="38726">
                  <c:v>-4.0303199999999997E-2</c:v>
                </c:pt>
                <c:pt idx="38727">
                  <c:v>-3.7614799999999997E-2</c:v>
                </c:pt>
                <c:pt idx="38728">
                  <c:v>-3.48498E-2</c:v>
                </c:pt>
                <c:pt idx="38729">
                  <c:v>-3.2008700000000001E-2</c:v>
                </c:pt>
                <c:pt idx="38730">
                  <c:v>-2.9092799999999999E-2</c:v>
                </c:pt>
                <c:pt idx="38731">
                  <c:v>-2.6103700000000001E-2</c:v>
                </c:pt>
                <c:pt idx="38732">
                  <c:v>-2.3042699999999999E-2</c:v>
                </c:pt>
                <c:pt idx="38733">
                  <c:v>-1.99112E-2</c:v>
                </c:pt>
                <c:pt idx="38734">
                  <c:v>-1.67104E-2</c:v>
                </c:pt>
                <c:pt idx="38735">
                  <c:v>-1.34421E-2</c:v>
                </c:pt>
                <c:pt idx="38736">
                  <c:v>-1.0107700000000001E-2</c:v>
                </c:pt>
                <c:pt idx="38737" formatCode="0.00E+00">
                  <c:v>-6.7096899999999999E-3</c:v>
                </c:pt>
                <c:pt idx="38738" formatCode="0.00E+00">
                  <c:v>-3.2503599999999999E-3</c:v>
                </c:pt>
                <c:pt idx="38739" formatCode="0.00E+00">
                  <c:v>2.6782800000000001E-4</c:v>
                </c:pt>
                <c:pt idx="38740" formatCode="0.00E+00">
                  <c:v>3.8425E-3</c:v>
                </c:pt>
                <c:pt idx="38741" formatCode="0.00E+00">
                  <c:v>7.4710200000000001E-3</c:v>
                </c:pt>
                <c:pt idx="38742">
                  <c:v>1.1150800000000001E-2</c:v>
                </c:pt>
                <c:pt idx="38743">
                  <c:v>1.48796E-2</c:v>
                </c:pt>
                <c:pt idx="38744">
                  <c:v>1.8655700000000001E-2</c:v>
                </c:pt>
                <c:pt idx="38745">
                  <c:v>2.2476900000000001E-2</c:v>
                </c:pt>
                <c:pt idx="38746">
                  <c:v>2.6341199999999999E-2</c:v>
                </c:pt>
                <c:pt idx="38747">
                  <c:v>3.0247099999999999E-2</c:v>
                </c:pt>
                <c:pt idx="38748">
                  <c:v>3.4192599999999997E-2</c:v>
                </c:pt>
                <c:pt idx="38749">
                  <c:v>3.8174899999999998E-2</c:v>
                </c:pt>
                <c:pt idx="38750">
                  <c:v>4.21915E-2</c:v>
                </c:pt>
                <c:pt idx="38751">
                  <c:v>4.6239500000000003E-2</c:v>
                </c:pt>
                <c:pt idx="38752">
                  <c:v>5.0315899999999997E-2</c:v>
                </c:pt>
                <c:pt idx="38753">
                  <c:v>5.4417699999999999E-2</c:v>
                </c:pt>
                <c:pt idx="38754">
                  <c:v>5.8542499999999997E-2</c:v>
                </c:pt>
                <c:pt idx="38755">
                  <c:v>6.2686900000000004E-2</c:v>
                </c:pt>
                <c:pt idx="38756">
                  <c:v>6.6846900000000001E-2</c:v>
                </c:pt>
                <c:pt idx="38757">
                  <c:v>7.1018600000000001E-2</c:v>
                </c:pt>
                <c:pt idx="38758">
                  <c:v>7.5198799999999996E-2</c:v>
                </c:pt>
                <c:pt idx="38759">
                  <c:v>7.9384800000000005E-2</c:v>
                </c:pt>
                <c:pt idx="38760">
                  <c:v>8.3573499999999995E-2</c:v>
                </c:pt>
                <c:pt idx="38761">
                  <c:v>8.7762000000000007E-2</c:v>
                </c:pt>
                <c:pt idx="38762">
                  <c:v>9.1947200000000007E-2</c:v>
                </c:pt>
                <c:pt idx="38763">
                  <c:v>9.6125600000000005E-2</c:v>
                </c:pt>
                <c:pt idx="38764">
                  <c:v>0.10029299999999999</c:v>
                </c:pt>
                <c:pt idx="38765">
                  <c:v>0.104446</c:v>
                </c:pt>
                <c:pt idx="38766">
                  <c:v>0.108581</c:v>
                </c:pt>
                <c:pt idx="38767">
                  <c:v>0.112694</c:v>
                </c:pt>
                <c:pt idx="38768">
                  <c:v>0.116782</c:v>
                </c:pt>
                <c:pt idx="38769">
                  <c:v>0.120842</c:v>
                </c:pt>
                <c:pt idx="38770">
                  <c:v>0.12486999999999999</c:v>
                </c:pt>
                <c:pt idx="38771">
                  <c:v>0.128861</c:v>
                </c:pt>
                <c:pt idx="38772">
                  <c:v>0.13280800000000001</c:v>
                </c:pt>
                <c:pt idx="38773">
                  <c:v>0.136708</c:v>
                </c:pt>
                <c:pt idx="38774">
                  <c:v>0.14055999999999999</c:v>
                </c:pt>
                <c:pt idx="38775">
                  <c:v>0.14436199999999999</c:v>
                </c:pt>
                <c:pt idx="38776">
                  <c:v>0.14811299999999999</c:v>
                </c:pt>
                <c:pt idx="38777">
                  <c:v>0.151806</c:v>
                </c:pt>
                <c:pt idx="38778">
                  <c:v>0.15543899999999999</c:v>
                </c:pt>
                <c:pt idx="38779">
                  <c:v>0.15900600000000001</c:v>
                </c:pt>
                <c:pt idx="38780">
                  <c:v>0.16250300000000001</c:v>
                </c:pt>
                <c:pt idx="38781">
                  <c:v>0.16592599999999999</c:v>
                </c:pt>
                <c:pt idx="38782">
                  <c:v>0.16927200000000001</c:v>
                </c:pt>
                <c:pt idx="38783">
                  <c:v>0.17253599999999999</c:v>
                </c:pt>
                <c:pt idx="38784">
                  <c:v>0.17571700000000001</c:v>
                </c:pt>
                <c:pt idx="38785">
                  <c:v>0.178811</c:v>
                </c:pt>
                <c:pt idx="38786">
                  <c:v>0.181814</c:v>
                </c:pt>
                <c:pt idx="38787">
                  <c:v>0.184722</c:v>
                </c:pt>
                <c:pt idx="38788">
                  <c:v>0.187532</c:v>
                </c:pt>
                <c:pt idx="38789">
                  <c:v>0.19024099999999999</c:v>
                </c:pt>
                <c:pt idx="38790">
                  <c:v>0.19284499999999999</c:v>
                </c:pt>
                <c:pt idx="38791">
                  <c:v>0.19534000000000001</c:v>
                </c:pt>
                <c:pt idx="38792">
                  <c:v>0.19772500000000001</c:v>
                </c:pt>
                <c:pt idx="38793">
                  <c:v>0.19999600000000001</c:v>
                </c:pt>
                <c:pt idx="38794">
                  <c:v>0.202154</c:v>
                </c:pt>
                <c:pt idx="38795">
                  <c:v>0.20419599999999999</c:v>
                </c:pt>
                <c:pt idx="38796">
                  <c:v>0.20611699999999999</c:v>
                </c:pt>
                <c:pt idx="38797">
                  <c:v>0.20791299999999999</c:v>
                </c:pt>
                <c:pt idx="38798">
                  <c:v>0.20957999999999999</c:v>
                </c:pt>
                <c:pt idx="38799">
                  <c:v>0.211115</c:v>
                </c:pt>
                <c:pt idx="38800">
                  <c:v>0.21251600000000001</c:v>
                </c:pt>
                <c:pt idx="38801">
                  <c:v>0.213783</c:v>
                </c:pt>
                <c:pt idx="38802">
                  <c:v>0.21491499999999999</c:v>
                </c:pt>
                <c:pt idx="38803">
                  <c:v>0.21591299999999999</c:v>
                </c:pt>
                <c:pt idx="38804">
                  <c:v>0.216775</c:v>
                </c:pt>
                <c:pt idx="38805">
                  <c:v>0.217499</c:v>
                </c:pt>
                <c:pt idx="38806">
                  <c:v>0.218081</c:v>
                </c:pt>
                <c:pt idx="38807">
                  <c:v>0.21851799999999999</c:v>
                </c:pt>
                <c:pt idx="38808">
                  <c:v>0.21881200000000001</c:v>
                </c:pt>
                <c:pt idx="38809">
                  <c:v>0.21895999999999999</c:v>
                </c:pt>
                <c:pt idx="38810">
                  <c:v>0.21896099999999999</c:v>
                </c:pt>
                <c:pt idx="38811">
                  <c:v>0.21881100000000001</c:v>
                </c:pt>
                <c:pt idx="38812">
                  <c:v>0.21851100000000001</c:v>
                </c:pt>
                <c:pt idx="38813">
                  <c:v>0.218061</c:v>
                </c:pt>
                <c:pt idx="38814">
                  <c:v>0.21746099999999999</c:v>
                </c:pt>
                <c:pt idx="38815">
                  <c:v>0.21671099999999999</c:v>
                </c:pt>
                <c:pt idx="38816">
                  <c:v>0.215811</c:v>
                </c:pt>
                <c:pt idx="38817">
                  <c:v>0.21476400000000001</c:v>
                </c:pt>
                <c:pt idx="38818">
                  <c:v>0.21356900000000001</c:v>
                </c:pt>
                <c:pt idx="38819">
                  <c:v>0.212228</c:v>
                </c:pt>
                <c:pt idx="38820">
                  <c:v>0.21074100000000001</c:v>
                </c:pt>
                <c:pt idx="38821">
                  <c:v>0.20910699999999999</c:v>
                </c:pt>
                <c:pt idx="38822">
                  <c:v>0.20732700000000001</c:v>
                </c:pt>
                <c:pt idx="38823">
                  <c:v>0.205403</c:v>
                </c:pt>
                <c:pt idx="38824">
                  <c:v>0.20333799999999999</c:v>
                </c:pt>
                <c:pt idx="38825">
                  <c:v>0.20113500000000001</c:v>
                </c:pt>
                <c:pt idx="38826">
                  <c:v>0.198797</c:v>
                </c:pt>
                <c:pt idx="38827">
                  <c:v>0.196323</c:v>
                </c:pt>
                <c:pt idx="38828">
                  <c:v>0.193715</c:v>
                </c:pt>
                <c:pt idx="38829">
                  <c:v>0.19097600000000001</c:v>
                </c:pt>
                <c:pt idx="38830">
                  <c:v>0.188107</c:v>
                </c:pt>
                <c:pt idx="38831">
                  <c:v>0.18511</c:v>
                </c:pt>
                <c:pt idx="38832">
                  <c:v>0.18198400000000001</c:v>
                </c:pt>
                <c:pt idx="38833">
                  <c:v>0.178731</c:v>
                </c:pt>
                <c:pt idx="38834">
                  <c:v>0.175349</c:v>
                </c:pt>
                <c:pt idx="38835">
                  <c:v>0.17184099999999999</c:v>
                </c:pt>
                <c:pt idx="38836">
                  <c:v>0.168209</c:v>
                </c:pt>
                <c:pt idx="38837">
                  <c:v>0.16446</c:v>
                </c:pt>
                <c:pt idx="38838">
                  <c:v>0.16059799999999999</c:v>
                </c:pt>
                <c:pt idx="38839">
                  <c:v>0.15662599999999999</c:v>
                </c:pt>
                <c:pt idx="38840">
                  <c:v>0.15254699999999999</c:v>
                </c:pt>
                <c:pt idx="38841">
                  <c:v>0.148364</c:v>
                </c:pt>
                <c:pt idx="38842">
                  <c:v>0.14408299999999999</c:v>
                </c:pt>
                <c:pt idx="38843">
                  <c:v>0.139706</c:v>
                </c:pt>
                <c:pt idx="38844">
                  <c:v>0.135239</c:v>
                </c:pt>
                <c:pt idx="38845">
                  <c:v>0.13068399999999999</c:v>
                </c:pt>
                <c:pt idx="38846">
                  <c:v>0.12604399999999999</c:v>
                </c:pt>
                <c:pt idx="38847">
                  <c:v>0.121325</c:v>
                </c:pt>
                <c:pt idx="38848">
                  <c:v>0.116531</c:v>
                </c:pt>
                <c:pt idx="38849">
                  <c:v>0.111664</c:v>
                </c:pt>
                <c:pt idx="38850">
                  <c:v>0.10673199999999999</c:v>
                </c:pt>
                <c:pt idx="38851">
                  <c:v>0.101739</c:v>
                </c:pt>
                <c:pt idx="38852">
                  <c:v>9.6690799999999993E-2</c:v>
                </c:pt>
                <c:pt idx="38853">
                  <c:v>9.1593300000000002E-2</c:v>
                </c:pt>
                <c:pt idx="38854">
                  <c:v>8.6451500000000001E-2</c:v>
                </c:pt>
                <c:pt idx="38855">
                  <c:v>8.1272300000000006E-2</c:v>
                </c:pt>
                <c:pt idx="38856">
                  <c:v>7.6063000000000006E-2</c:v>
                </c:pt>
                <c:pt idx="38857">
                  <c:v>7.08289E-2</c:v>
                </c:pt>
                <c:pt idx="38858">
                  <c:v>6.5572800000000001E-2</c:v>
                </c:pt>
                <c:pt idx="38859">
                  <c:v>6.0299199999999997E-2</c:v>
                </c:pt>
                <c:pt idx="38860">
                  <c:v>5.5014199999999999E-2</c:v>
                </c:pt>
                <c:pt idx="38861">
                  <c:v>4.9724600000000001E-2</c:v>
                </c:pt>
                <c:pt idx="38862">
                  <c:v>4.44359E-2</c:v>
                </c:pt>
                <c:pt idx="38863">
                  <c:v>3.9152800000000001E-2</c:v>
                </c:pt>
                <c:pt idx="38864">
                  <c:v>3.3879899999999998E-2</c:v>
                </c:pt>
                <c:pt idx="38865">
                  <c:v>2.86235E-2</c:v>
                </c:pt>
                <c:pt idx="38866">
                  <c:v>2.3391100000000001E-2</c:v>
                </c:pt>
                <c:pt idx="38867">
                  <c:v>1.8189899999999998E-2</c:v>
                </c:pt>
                <c:pt idx="38868">
                  <c:v>1.3025699999999999E-2</c:v>
                </c:pt>
                <c:pt idx="38869" formatCode="0.00E+00">
                  <c:v>7.90451E-3</c:v>
                </c:pt>
                <c:pt idx="38870" formatCode="0.00E+00">
                  <c:v>2.83308E-3</c:v>
                </c:pt>
                <c:pt idx="38871" formatCode="0.00E+00">
                  <c:v>-2.1836500000000001E-3</c:v>
                </c:pt>
                <c:pt idx="38872" formatCode="0.00E+00">
                  <c:v>-7.1441899999999999E-3</c:v>
                </c:pt>
                <c:pt idx="38873">
                  <c:v>-1.2046400000000001E-2</c:v>
                </c:pt>
                <c:pt idx="38874">
                  <c:v>-1.6882399999999999E-2</c:v>
                </c:pt>
                <c:pt idx="38875">
                  <c:v>-2.1640699999999999E-2</c:v>
                </c:pt>
                <c:pt idx="38876">
                  <c:v>-2.6312100000000001E-2</c:v>
                </c:pt>
                <c:pt idx="38877">
                  <c:v>-3.0891200000000001E-2</c:v>
                </c:pt>
                <c:pt idx="38878">
                  <c:v>-3.5374099999999999E-2</c:v>
                </c:pt>
                <c:pt idx="38879">
                  <c:v>-3.9755899999999997E-2</c:v>
                </c:pt>
                <c:pt idx="38880">
                  <c:v>-4.40329E-2</c:v>
                </c:pt>
                <c:pt idx="38881">
                  <c:v>-4.8201000000000001E-2</c:v>
                </c:pt>
                <c:pt idx="38882">
                  <c:v>-5.22554E-2</c:v>
                </c:pt>
                <c:pt idx="38883">
                  <c:v>-5.6191999999999999E-2</c:v>
                </c:pt>
                <c:pt idx="38884">
                  <c:v>-6.0006700000000003E-2</c:v>
                </c:pt>
                <c:pt idx="38885">
                  <c:v>-6.3694399999999998E-2</c:v>
                </c:pt>
                <c:pt idx="38886">
                  <c:v>-6.7249600000000007E-2</c:v>
                </c:pt>
                <c:pt idx="38887">
                  <c:v>-7.0667499999999994E-2</c:v>
                </c:pt>
                <c:pt idx="38888">
                  <c:v>-7.3944700000000002E-2</c:v>
                </c:pt>
                <c:pt idx="38889">
                  <c:v>-7.7078599999999997E-2</c:v>
                </c:pt>
                <c:pt idx="38890">
                  <c:v>-8.0066899999999996E-2</c:v>
                </c:pt>
                <c:pt idx="38891">
                  <c:v>-8.2905499999999993E-2</c:v>
                </c:pt>
                <c:pt idx="38892">
                  <c:v>-8.5589600000000002E-2</c:v>
                </c:pt>
                <c:pt idx="38893">
                  <c:v>-8.8114700000000004E-2</c:v>
                </c:pt>
                <c:pt idx="38894">
                  <c:v>-9.0477500000000002E-2</c:v>
                </c:pt>
                <c:pt idx="38895">
                  <c:v>-9.26757E-2</c:v>
                </c:pt>
                <c:pt idx="38896">
                  <c:v>-9.47075E-2</c:v>
                </c:pt>
                <c:pt idx="38897">
                  <c:v>-9.6570500000000004E-2</c:v>
                </c:pt>
                <c:pt idx="38898">
                  <c:v>-9.8262299999999997E-2</c:v>
                </c:pt>
                <c:pt idx="38899">
                  <c:v>-9.9779699999999999E-2</c:v>
                </c:pt>
                <c:pt idx="38900">
                  <c:v>-0.10112</c:v>
                </c:pt>
                <c:pt idx="38901">
                  <c:v>-0.102282</c:v>
                </c:pt>
                <c:pt idx="38902">
                  <c:v>-0.103267</c:v>
                </c:pt>
                <c:pt idx="38903">
                  <c:v>-0.104075</c:v>
                </c:pt>
                <c:pt idx="38904">
                  <c:v>-0.10470400000000001</c:v>
                </c:pt>
                <c:pt idx="38905">
                  <c:v>-0.10515099999999999</c:v>
                </c:pt>
                <c:pt idx="38906">
                  <c:v>-0.105416</c:v>
                </c:pt>
                <c:pt idx="38907">
                  <c:v>-0.10549699999999999</c:v>
                </c:pt>
                <c:pt idx="38908">
                  <c:v>-0.105395</c:v>
                </c:pt>
                <c:pt idx="38909">
                  <c:v>-0.105113</c:v>
                </c:pt>
                <c:pt idx="38910">
                  <c:v>-0.10465000000000001</c:v>
                </c:pt>
                <c:pt idx="38911">
                  <c:v>-0.104004</c:v>
                </c:pt>
                <c:pt idx="38912">
                  <c:v>-0.103173</c:v>
                </c:pt>
                <c:pt idx="38913">
                  <c:v>-0.102158</c:v>
                </c:pt>
                <c:pt idx="38914">
                  <c:v>-0.100961</c:v>
                </c:pt>
                <c:pt idx="38915">
                  <c:v>-9.95833E-2</c:v>
                </c:pt>
                <c:pt idx="38916">
                  <c:v>-9.8026799999999997E-2</c:v>
                </c:pt>
                <c:pt idx="38917">
                  <c:v>-9.6293199999999995E-2</c:v>
                </c:pt>
                <c:pt idx="38918">
                  <c:v>-9.43827E-2</c:v>
                </c:pt>
                <c:pt idx="38919">
                  <c:v>-9.22925E-2</c:v>
                </c:pt>
                <c:pt idx="38920">
                  <c:v>-9.0021699999999996E-2</c:v>
                </c:pt>
                <c:pt idx="38921">
                  <c:v>-8.7574600000000002E-2</c:v>
                </c:pt>
                <c:pt idx="38922">
                  <c:v>-8.4958199999999998E-2</c:v>
                </c:pt>
                <c:pt idx="38923">
                  <c:v>-8.2178299999999996E-2</c:v>
                </c:pt>
                <c:pt idx="38924">
                  <c:v>-7.9239299999999999E-2</c:v>
                </c:pt>
                <c:pt idx="38925">
                  <c:v>-7.6146099999999994E-2</c:v>
                </c:pt>
                <c:pt idx="38926">
                  <c:v>-7.2903800000000005E-2</c:v>
                </c:pt>
                <c:pt idx="38927">
                  <c:v>-6.9515900000000005E-2</c:v>
                </c:pt>
                <c:pt idx="38928">
                  <c:v>-6.5985100000000005E-2</c:v>
                </c:pt>
                <c:pt idx="38929">
                  <c:v>-6.23142E-2</c:v>
                </c:pt>
                <c:pt idx="38930">
                  <c:v>-5.8507799999999999E-2</c:v>
                </c:pt>
                <c:pt idx="38931">
                  <c:v>-5.4571799999999997E-2</c:v>
                </c:pt>
                <c:pt idx="38932">
                  <c:v>-5.0512399999999999E-2</c:v>
                </c:pt>
                <c:pt idx="38933">
                  <c:v>-4.6337400000000001E-2</c:v>
                </c:pt>
                <c:pt idx="38934">
                  <c:v>-4.2057700000000003E-2</c:v>
                </c:pt>
                <c:pt idx="38935">
                  <c:v>-3.7685400000000001E-2</c:v>
                </c:pt>
                <c:pt idx="38936">
                  <c:v>-3.3230299999999997E-2</c:v>
                </c:pt>
                <c:pt idx="38937">
                  <c:v>-2.86977E-2</c:v>
                </c:pt>
                <c:pt idx="38938">
                  <c:v>-2.4091600000000001E-2</c:v>
                </c:pt>
                <c:pt idx="38939">
                  <c:v>-1.9416099999999999E-2</c:v>
                </c:pt>
                <c:pt idx="38940">
                  <c:v>-1.4675799999999999E-2</c:v>
                </c:pt>
                <c:pt idx="38941" formatCode="0.00E+00">
                  <c:v>-9.8750699999999997E-3</c:v>
                </c:pt>
                <c:pt idx="38942" formatCode="0.00E+00">
                  <c:v>-5.0189400000000004E-3</c:v>
                </c:pt>
                <c:pt idx="38943" formatCode="0.00E+00">
                  <c:v>-1.14085E-4</c:v>
                </c:pt>
                <c:pt idx="38944" formatCode="0.00E+00">
                  <c:v>4.8312900000000002E-3</c:v>
                </c:pt>
                <c:pt idx="38945" formatCode="0.00E+00">
                  <c:v>9.8085399999999993E-3</c:v>
                </c:pt>
                <c:pt idx="38946">
                  <c:v>1.4807900000000001E-2</c:v>
                </c:pt>
                <c:pt idx="38947">
                  <c:v>1.9818800000000001E-2</c:v>
                </c:pt>
                <c:pt idx="38948">
                  <c:v>2.48308E-2</c:v>
                </c:pt>
                <c:pt idx="38949">
                  <c:v>2.98345E-2</c:v>
                </c:pt>
                <c:pt idx="38950">
                  <c:v>3.4822100000000002E-2</c:v>
                </c:pt>
                <c:pt idx="38951">
                  <c:v>3.9788900000000002E-2</c:v>
                </c:pt>
                <c:pt idx="38952">
                  <c:v>4.4729499999999998E-2</c:v>
                </c:pt>
                <c:pt idx="38953">
                  <c:v>4.9635600000000002E-2</c:v>
                </c:pt>
                <c:pt idx="38954">
                  <c:v>5.4496900000000001E-2</c:v>
                </c:pt>
                <c:pt idx="38955">
                  <c:v>5.9305200000000002E-2</c:v>
                </c:pt>
                <c:pt idx="38956">
                  <c:v>6.40545E-2</c:v>
                </c:pt>
                <c:pt idx="38957">
                  <c:v>6.8736900000000004E-2</c:v>
                </c:pt>
                <c:pt idx="38958">
                  <c:v>7.3344699999999999E-2</c:v>
                </c:pt>
                <c:pt idx="38959">
                  <c:v>7.7871599999999999E-2</c:v>
                </c:pt>
                <c:pt idx="38960">
                  <c:v>8.2310800000000003E-2</c:v>
                </c:pt>
                <c:pt idx="38961">
                  <c:v>8.6653999999999995E-2</c:v>
                </c:pt>
                <c:pt idx="38962">
                  <c:v>9.0892200000000006E-2</c:v>
                </c:pt>
                <c:pt idx="38963">
                  <c:v>9.5018500000000006E-2</c:v>
                </c:pt>
                <c:pt idx="38964">
                  <c:v>9.9026500000000003E-2</c:v>
                </c:pt>
                <c:pt idx="38965">
                  <c:v>0.102909</c:v>
                </c:pt>
                <c:pt idx="38966">
                  <c:v>0.106658</c:v>
                </c:pt>
                <c:pt idx="38967">
                  <c:v>0.110273</c:v>
                </c:pt>
                <c:pt idx="38968">
                  <c:v>0.113749</c:v>
                </c:pt>
                <c:pt idx="38969">
                  <c:v>0.11708399999999999</c:v>
                </c:pt>
                <c:pt idx="38970">
                  <c:v>0.120272</c:v>
                </c:pt>
                <c:pt idx="38971">
                  <c:v>0.123311</c:v>
                </c:pt>
                <c:pt idx="38972">
                  <c:v>0.126196</c:v>
                </c:pt>
                <c:pt idx="38973">
                  <c:v>0.12892200000000001</c:v>
                </c:pt>
                <c:pt idx="38974">
                  <c:v>0.13148399999999999</c:v>
                </c:pt>
                <c:pt idx="38975">
                  <c:v>0.133878</c:v>
                </c:pt>
                <c:pt idx="38976">
                  <c:v>0.136097</c:v>
                </c:pt>
                <c:pt idx="38977">
                  <c:v>0.13813600000000001</c:v>
                </c:pt>
                <c:pt idx="38978">
                  <c:v>0.13999</c:v>
                </c:pt>
                <c:pt idx="38979">
                  <c:v>0.141655</c:v>
                </c:pt>
                <c:pt idx="38980">
                  <c:v>0.14313000000000001</c:v>
                </c:pt>
                <c:pt idx="38981">
                  <c:v>0.14441200000000001</c:v>
                </c:pt>
                <c:pt idx="38982">
                  <c:v>0.14549599999999999</c:v>
                </c:pt>
                <c:pt idx="38983">
                  <c:v>0.14638000000000001</c:v>
                </c:pt>
                <c:pt idx="38984">
                  <c:v>0.147063</c:v>
                </c:pt>
                <c:pt idx="38985">
                  <c:v>0.14754300000000001</c:v>
                </c:pt>
                <c:pt idx="38986">
                  <c:v>0.14782500000000001</c:v>
                </c:pt>
                <c:pt idx="38987">
                  <c:v>0.14790400000000001</c:v>
                </c:pt>
                <c:pt idx="38988">
                  <c:v>0.14777999999999999</c:v>
                </c:pt>
                <c:pt idx="38989">
                  <c:v>0.147453</c:v>
                </c:pt>
                <c:pt idx="38990">
                  <c:v>0.146925</c:v>
                </c:pt>
                <c:pt idx="38991">
                  <c:v>0.146204</c:v>
                </c:pt>
                <c:pt idx="38992">
                  <c:v>0.14529300000000001</c:v>
                </c:pt>
                <c:pt idx="38993">
                  <c:v>0.14419599999999999</c:v>
                </c:pt>
                <c:pt idx="38994">
                  <c:v>0.14291599999999999</c:v>
                </c:pt>
                <c:pt idx="38995">
                  <c:v>0.141455</c:v>
                </c:pt>
                <c:pt idx="38996">
                  <c:v>0.13981499999999999</c:v>
                </c:pt>
                <c:pt idx="38997">
                  <c:v>0.13799900000000001</c:v>
                </c:pt>
                <c:pt idx="38998">
                  <c:v>0.13600599999999999</c:v>
                </c:pt>
                <c:pt idx="38999">
                  <c:v>0.13383400000000001</c:v>
                </c:pt>
                <c:pt idx="39000">
                  <c:v>0.13148599999999999</c:v>
                </c:pt>
                <c:pt idx="39001">
                  <c:v>0.128965</c:v>
                </c:pt>
                <c:pt idx="39002">
                  <c:v>0.126273</c:v>
                </c:pt>
                <c:pt idx="39003">
                  <c:v>0.123416</c:v>
                </c:pt>
                <c:pt idx="39004">
                  <c:v>0.120397</c:v>
                </c:pt>
                <c:pt idx="39005">
                  <c:v>0.11722200000000001</c:v>
                </c:pt>
                <c:pt idx="39006">
                  <c:v>0.11389299999999999</c:v>
                </c:pt>
                <c:pt idx="39007">
                  <c:v>0.110415</c:v>
                </c:pt>
                <c:pt idx="39008">
                  <c:v>0.106794</c:v>
                </c:pt>
                <c:pt idx="39009">
                  <c:v>0.103031</c:v>
                </c:pt>
                <c:pt idx="39010">
                  <c:v>9.9129400000000006E-2</c:v>
                </c:pt>
                <c:pt idx="39011">
                  <c:v>9.5093899999999995E-2</c:v>
                </c:pt>
                <c:pt idx="39012">
                  <c:v>9.0932700000000005E-2</c:v>
                </c:pt>
                <c:pt idx="39013">
                  <c:v>8.6650900000000003E-2</c:v>
                </c:pt>
                <c:pt idx="39014">
                  <c:v>8.2253499999999993E-2</c:v>
                </c:pt>
                <c:pt idx="39015">
                  <c:v>7.7747200000000002E-2</c:v>
                </c:pt>
                <c:pt idx="39016">
                  <c:v>7.3139499999999996E-2</c:v>
                </c:pt>
                <c:pt idx="39017">
                  <c:v>6.8437600000000001E-2</c:v>
                </c:pt>
                <c:pt idx="39018">
                  <c:v>6.3651700000000005E-2</c:v>
                </c:pt>
                <c:pt idx="39019">
                  <c:v>5.8796800000000003E-2</c:v>
                </c:pt>
                <c:pt idx="39020">
                  <c:v>5.3885599999999999E-2</c:v>
                </c:pt>
                <c:pt idx="39021">
                  <c:v>4.8924099999999998E-2</c:v>
                </c:pt>
                <c:pt idx="39022">
                  <c:v>4.3917699999999997E-2</c:v>
                </c:pt>
                <c:pt idx="39023">
                  <c:v>3.8875100000000003E-2</c:v>
                </c:pt>
                <c:pt idx="39024">
                  <c:v>3.3806099999999999E-2</c:v>
                </c:pt>
                <c:pt idx="39025">
                  <c:v>2.8717400000000001E-2</c:v>
                </c:pt>
                <c:pt idx="39026">
                  <c:v>2.36157E-2</c:v>
                </c:pt>
                <c:pt idx="39027">
                  <c:v>1.8508699999999999E-2</c:v>
                </c:pt>
                <c:pt idx="39028">
                  <c:v>1.34036E-2</c:v>
                </c:pt>
                <c:pt idx="39029" formatCode="0.00E+00">
                  <c:v>8.3072100000000006E-3</c:v>
                </c:pt>
                <c:pt idx="39030" formatCode="0.00E+00">
                  <c:v>3.2253999999999998E-3</c:v>
                </c:pt>
                <c:pt idx="39031" formatCode="0.00E+00">
                  <c:v>-1.83621E-3</c:v>
                </c:pt>
                <c:pt idx="39032" formatCode="0.00E+00">
                  <c:v>-6.87092E-3</c:v>
                </c:pt>
                <c:pt idx="39033">
                  <c:v>-1.1871899999999999E-2</c:v>
                </c:pt>
                <c:pt idx="39034">
                  <c:v>-1.6833000000000001E-2</c:v>
                </c:pt>
                <c:pt idx="39035">
                  <c:v>-2.1746100000000001E-2</c:v>
                </c:pt>
                <c:pt idx="39036">
                  <c:v>-2.65997E-2</c:v>
                </c:pt>
                <c:pt idx="39037">
                  <c:v>-3.1382699999999999E-2</c:v>
                </c:pt>
                <c:pt idx="39038">
                  <c:v>-3.6088700000000001E-2</c:v>
                </c:pt>
                <c:pt idx="39039">
                  <c:v>-4.0714800000000002E-2</c:v>
                </c:pt>
                <c:pt idx="39040">
                  <c:v>-4.5257100000000001E-2</c:v>
                </c:pt>
                <c:pt idx="39041">
                  <c:v>-4.9707399999999999E-2</c:v>
                </c:pt>
                <c:pt idx="39042">
                  <c:v>-5.4052799999999998E-2</c:v>
                </c:pt>
                <c:pt idx="39043">
                  <c:v>-5.8281699999999999E-2</c:v>
                </c:pt>
                <c:pt idx="39044">
                  <c:v>-6.2388100000000002E-2</c:v>
                </c:pt>
                <c:pt idx="39045">
                  <c:v>-6.6368200000000002E-2</c:v>
                </c:pt>
                <c:pt idx="39046">
                  <c:v>-7.0218000000000003E-2</c:v>
                </c:pt>
                <c:pt idx="39047">
                  <c:v>-7.39345E-2</c:v>
                </c:pt>
                <c:pt idx="39048">
                  <c:v>-7.7514700000000006E-2</c:v>
                </c:pt>
                <c:pt idx="39049">
                  <c:v>-8.0953700000000003E-2</c:v>
                </c:pt>
                <c:pt idx="39050">
                  <c:v>-8.4246299999999996E-2</c:v>
                </c:pt>
                <c:pt idx="39051">
                  <c:v>-8.7388900000000005E-2</c:v>
                </c:pt>
                <c:pt idx="39052">
                  <c:v>-9.0377700000000005E-2</c:v>
                </c:pt>
                <c:pt idx="39053">
                  <c:v>-9.3208600000000003E-2</c:v>
                </c:pt>
                <c:pt idx="39054">
                  <c:v>-9.5879500000000006E-2</c:v>
                </c:pt>
                <c:pt idx="39055">
                  <c:v>-9.8389900000000002E-2</c:v>
                </c:pt>
                <c:pt idx="39056">
                  <c:v>-0.100739</c:v>
                </c:pt>
                <c:pt idx="39057">
                  <c:v>-0.102925</c:v>
                </c:pt>
                <c:pt idx="39058">
                  <c:v>-0.104946</c:v>
                </c:pt>
                <c:pt idx="39059">
                  <c:v>-0.106797</c:v>
                </c:pt>
                <c:pt idx="39060">
                  <c:v>-0.108472</c:v>
                </c:pt>
                <c:pt idx="39061">
                  <c:v>-0.109967</c:v>
                </c:pt>
                <c:pt idx="39062">
                  <c:v>-0.111281</c:v>
                </c:pt>
                <c:pt idx="39063">
                  <c:v>-0.112412</c:v>
                </c:pt>
                <c:pt idx="39064">
                  <c:v>-0.113359</c:v>
                </c:pt>
                <c:pt idx="39065">
                  <c:v>-0.114124</c:v>
                </c:pt>
                <c:pt idx="39066">
                  <c:v>-0.114707</c:v>
                </c:pt>
                <c:pt idx="39067">
                  <c:v>-0.115107</c:v>
                </c:pt>
                <c:pt idx="39068">
                  <c:v>-0.115325</c:v>
                </c:pt>
                <c:pt idx="39069">
                  <c:v>-0.115367</c:v>
                </c:pt>
                <c:pt idx="39070">
                  <c:v>-0.11523899999999999</c:v>
                </c:pt>
                <c:pt idx="39071">
                  <c:v>-0.11494500000000001</c:v>
                </c:pt>
                <c:pt idx="39072">
                  <c:v>-0.11448700000000001</c:v>
                </c:pt>
                <c:pt idx="39073">
                  <c:v>-0.113868</c:v>
                </c:pt>
                <c:pt idx="39074">
                  <c:v>-0.11309</c:v>
                </c:pt>
                <c:pt idx="39075">
                  <c:v>-0.112152</c:v>
                </c:pt>
                <c:pt idx="39076">
                  <c:v>-0.111057</c:v>
                </c:pt>
                <c:pt idx="39077">
                  <c:v>-0.109808</c:v>
                </c:pt>
                <c:pt idx="39078">
                  <c:v>-0.108414</c:v>
                </c:pt>
                <c:pt idx="39079">
                  <c:v>-0.106881</c:v>
                </c:pt>
                <c:pt idx="39080">
                  <c:v>-0.10521</c:v>
                </c:pt>
                <c:pt idx="39081">
                  <c:v>-0.103404</c:v>
                </c:pt>
                <c:pt idx="39082">
                  <c:v>-0.101467</c:v>
                </c:pt>
                <c:pt idx="39083">
                  <c:v>-9.9404500000000007E-2</c:v>
                </c:pt>
                <c:pt idx="39084">
                  <c:v>-9.7219899999999998E-2</c:v>
                </c:pt>
                <c:pt idx="39085">
                  <c:v>-9.4915299999999994E-2</c:v>
                </c:pt>
                <c:pt idx="39086">
                  <c:v>-9.2495900000000006E-2</c:v>
                </c:pt>
                <c:pt idx="39087">
                  <c:v>-8.9972700000000003E-2</c:v>
                </c:pt>
                <c:pt idx="39088">
                  <c:v>-8.7358500000000006E-2</c:v>
                </c:pt>
                <c:pt idx="39089">
                  <c:v>-8.4661500000000001E-2</c:v>
                </c:pt>
                <c:pt idx="39090">
                  <c:v>-8.1887399999999999E-2</c:v>
                </c:pt>
                <c:pt idx="39091">
                  <c:v>-7.9041399999999998E-2</c:v>
                </c:pt>
                <c:pt idx="39092">
                  <c:v>-7.6128899999999999E-2</c:v>
                </c:pt>
                <c:pt idx="39093">
                  <c:v>-7.3154899999999995E-2</c:v>
                </c:pt>
                <c:pt idx="39094">
                  <c:v>-7.0125400000000004E-2</c:v>
                </c:pt>
                <c:pt idx="39095">
                  <c:v>-6.7046300000000003E-2</c:v>
                </c:pt>
                <c:pt idx="39096">
                  <c:v>-6.3920400000000002E-2</c:v>
                </c:pt>
                <c:pt idx="39097">
                  <c:v>-6.0752599999999997E-2</c:v>
                </c:pt>
                <c:pt idx="39098">
                  <c:v>-5.7556299999999998E-2</c:v>
                </c:pt>
                <c:pt idx="39099">
                  <c:v>-5.4348300000000002E-2</c:v>
                </c:pt>
                <c:pt idx="39100">
                  <c:v>-5.1139799999999999E-2</c:v>
                </c:pt>
                <c:pt idx="39101">
                  <c:v>-4.7937300000000002E-2</c:v>
                </c:pt>
                <c:pt idx="39102">
                  <c:v>-4.47479E-2</c:v>
                </c:pt>
                <c:pt idx="39103">
                  <c:v>-4.1578200000000003E-2</c:v>
                </c:pt>
                <c:pt idx="39104">
                  <c:v>-3.8431899999999998E-2</c:v>
                </c:pt>
                <c:pt idx="39105">
                  <c:v>-3.5315199999999998E-2</c:v>
                </c:pt>
                <c:pt idx="39106">
                  <c:v>-3.22403E-2</c:v>
                </c:pt>
                <c:pt idx="39107">
                  <c:v>-2.9218600000000001E-2</c:v>
                </c:pt>
                <c:pt idx="39108">
                  <c:v>-2.6258099999999999E-2</c:v>
                </c:pt>
                <c:pt idx="39109">
                  <c:v>-2.33662E-2</c:v>
                </c:pt>
                <c:pt idx="39110">
                  <c:v>-2.0548500000000001E-2</c:v>
                </c:pt>
                <c:pt idx="39111">
                  <c:v>-1.78076E-2</c:v>
                </c:pt>
                <c:pt idx="39112">
                  <c:v>-1.5149299999999999E-2</c:v>
                </c:pt>
                <c:pt idx="39113">
                  <c:v>-1.2586699999999999E-2</c:v>
                </c:pt>
                <c:pt idx="39114">
                  <c:v>-1.0135E-2</c:v>
                </c:pt>
                <c:pt idx="39115" formatCode="0.00E+00">
                  <c:v>-7.8064500000000004E-3</c:v>
                </c:pt>
                <c:pt idx="39116" formatCode="0.00E+00">
                  <c:v>-5.6104400000000004E-3</c:v>
                </c:pt>
                <c:pt idx="39117" formatCode="0.00E+00">
                  <c:v>-3.5554699999999998E-3</c:v>
                </c:pt>
                <c:pt idx="39118" formatCode="0.00E+00">
                  <c:v>-1.6479800000000001E-3</c:v>
                </c:pt>
                <c:pt idx="39119" formatCode="0.00E+00">
                  <c:v>1.09553E-4</c:v>
                </c:pt>
                <c:pt idx="39120" formatCode="0.00E+00">
                  <c:v>1.71276E-3</c:v>
                </c:pt>
                <c:pt idx="39121" formatCode="0.00E+00">
                  <c:v>3.1516399999999998E-3</c:v>
                </c:pt>
                <c:pt idx="39122" formatCode="0.00E+00">
                  <c:v>4.4173800000000003E-3</c:v>
                </c:pt>
                <c:pt idx="39123" formatCode="0.00E+00">
                  <c:v>5.5071499999999997E-3</c:v>
                </c:pt>
                <c:pt idx="39124" formatCode="0.00E+00">
                  <c:v>6.4185900000000001E-3</c:v>
                </c:pt>
                <c:pt idx="39125" formatCode="0.00E+00">
                  <c:v>7.14461E-3</c:v>
                </c:pt>
                <c:pt idx="39126" formatCode="0.00E+00">
                  <c:v>7.6796399999999997E-3</c:v>
                </c:pt>
                <c:pt idx="39127" formatCode="0.00E+00">
                  <c:v>8.0243899999999993E-3</c:v>
                </c:pt>
                <c:pt idx="39128" formatCode="0.00E+00">
                  <c:v>8.1800699999999994E-3</c:v>
                </c:pt>
                <c:pt idx="39129" formatCode="0.00E+00">
                  <c:v>8.1440699999999998E-3</c:v>
                </c:pt>
                <c:pt idx="39130" formatCode="0.00E+00">
                  <c:v>7.9114800000000002E-3</c:v>
                </c:pt>
                <c:pt idx="39131" formatCode="0.00E+00">
                  <c:v>7.4774400000000001E-3</c:v>
                </c:pt>
                <c:pt idx="39132" formatCode="0.00E+00">
                  <c:v>6.83951E-3</c:v>
                </c:pt>
                <c:pt idx="39133" formatCode="0.00E+00">
                  <c:v>5.9976300000000003E-3</c:v>
                </c:pt>
                <c:pt idx="39134" formatCode="0.00E+00">
                  <c:v>4.9512799999999997E-3</c:v>
                </c:pt>
                <c:pt idx="39135" formatCode="0.00E+00">
                  <c:v>3.6981200000000001E-3</c:v>
                </c:pt>
                <c:pt idx="39136" formatCode="0.00E+00">
                  <c:v>2.23595E-3</c:v>
                </c:pt>
                <c:pt idx="39137" formatCode="0.00E+00">
                  <c:v>5.6470800000000003E-4</c:v>
                </c:pt>
                <c:pt idx="39138" formatCode="0.00E+00">
                  <c:v>-1.31463E-3</c:v>
                </c:pt>
                <c:pt idx="39139" formatCode="0.00E+00">
                  <c:v>-3.4024300000000001E-3</c:v>
                </c:pt>
                <c:pt idx="39140" formatCode="0.00E+00">
                  <c:v>-5.6990599999999997E-3</c:v>
                </c:pt>
                <c:pt idx="39141" formatCode="0.00E+00">
                  <c:v>-8.2014500000000008E-3</c:v>
                </c:pt>
                <c:pt idx="39142">
                  <c:v>-1.09049E-2</c:v>
                </c:pt>
                <c:pt idx="39143">
                  <c:v>-1.3806300000000001E-2</c:v>
                </c:pt>
                <c:pt idx="39144">
                  <c:v>-1.69033E-2</c:v>
                </c:pt>
                <c:pt idx="39145">
                  <c:v>-2.0192499999999999E-2</c:v>
                </c:pt>
                <c:pt idx="39146">
                  <c:v>-2.36718E-2</c:v>
                </c:pt>
                <c:pt idx="39147">
                  <c:v>-2.7338299999999999E-2</c:v>
                </c:pt>
                <c:pt idx="39148">
                  <c:v>-3.11881E-2</c:v>
                </c:pt>
                <c:pt idx="39149">
                  <c:v>-3.5219599999999997E-2</c:v>
                </c:pt>
                <c:pt idx="39150">
                  <c:v>-3.9434999999999998E-2</c:v>
                </c:pt>
                <c:pt idx="39151">
                  <c:v>-4.3832999999999997E-2</c:v>
                </c:pt>
                <c:pt idx="39152">
                  <c:v>-4.8406600000000001E-2</c:v>
                </c:pt>
                <c:pt idx="39153">
                  <c:v>-5.3151900000000002E-2</c:v>
                </c:pt>
                <c:pt idx="39154">
                  <c:v>-5.8069599999999999E-2</c:v>
                </c:pt>
                <c:pt idx="39155">
                  <c:v>-6.3157000000000005E-2</c:v>
                </c:pt>
                <c:pt idx="39156">
                  <c:v>-6.8404499999999993E-2</c:v>
                </c:pt>
                <c:pt idx="39157">
                  <c:v>-7.3804400000000006E-2</c:v>
                </c:pt>
                <c:pt idx="39158">
                  <c:v>-7.9355499999999995E-2</c:v>
                </c:pt>
                <c:pt idx="39159">
                  <c:v>-8.50553E-2</c:v>
                </c:pt>
                <c:pt idx="39160">
                  <c:v>-9.0894100000000005E-2</c:v>
                </c:pt>
                <c:pt idx="39161">
                  <c:v>-9.6857600000000002E-2</c:v>
                </c:pt>
                <c:pt idx="39162">
                  <c:v>-0.10293099999999999</c:v>
                </c:pt>
                <c:pt idx="39163">
                  <c:v>-0.109097</c:v>
                </c:pt>
                <c:pt idx="39164">
                  <c:v>-0.115345</c:v>
                </c:pt>
                <c:pt idx="39165">
                  <c:v>-0.121673</c:v>
                </c:pt>
                <c:pt idx="39166">
                  <c:v>-0.128082</c:v>
                </c:pt>
                <c:pt idx="39167">
                  <c:v>-0.13456799999999999</c:v>
                </c:pt>
                <c:pt idx="39168">
                  <c:v>-0.14111699999999999</c:v>
                </c:pt>
                <c:pt idx="39169">
                  <c:v>-0.14771500000000001</c:v>
                </c:pt>
                <c:pt idx="39170">
                  <c:v>-0.15434899999999999</c:v>
                </c:pt>
                <c:pt idx="39171">
                  <c:v>-0.16101299999999999</c:v>
                </c:pt>
                <c:pt idx="39172">
                  <c:v>-0.16769800000000001</c:v>
                </c:pt>
                <c:pt idx="39173">
                  <c:v>-0.174397</c:v>
                </c:pt>
                <c:pt idx="39174">
                  <c:v>-0.18109900000000001</c:v>
                </c:pt>
                <c:pt idx="39175">
                  <c:v>-0.18779599999999999</c:v>
                </c:pt>
                <c:pt idx="39176">
                  <c:v>-0.19448199999999999</c:v>
                </c:pt>
                <c:pt idx="39177">
                  <c:v>-0.201153</c:v>
                </c:pt>
                <c:pt idx="39178">
                  <c:v>-0.20780000000000001</c:v>
                </c:pt>
                <c:pt idx="39179">
                  <c:v>-0.21441199999999999</c:v>
                </c:pt>
                <c:pt idx="39180">
                  <c:v>-0.220971</c:v>
                </c:pt>
                <c:pt idx="39181">
                  <c:v>-0.227464</c:v>
                </c:pt>
                <c:pt idx="39182">
                  <c:v>-0.23388400000000001</c:v>
                </c:pt>
                <c:pt idx="39183">
                  <c:v>-0.240226</c:v>
                </c:pt>
                <c:pt idx="39184">
                  <c:v>-0.24648200000000001</c:v>
                </c:pt>
                <c:pt idx="39185">
                  <c:v>-0.252641</c:v>
                </c:pt>
                <c:pt idx="39186">
                  <c:v>-0.25868999999999998</c:v>
                </c:pt>
                <c:pt idx="39187">
                  <c:v>-0.26462000000000002</c:v>
                </c:pt>
                <c:pt idx="39188">
                  <c:v>-0.27041999999999999</c:v>
                </c:pt>
                <c:pt idx="39189">
                  <c:v>-0.27607799999999999</c:v>
                </c:pt>
                <c:pt idx="39190">
                  <c:v>-0.28158300000000003</c:v>
                </c:pt>
                <c:pt idx="39191">
                  <c:v>-0.28692299999999998</c:v>
                </c:pt>
                <c:pt idx="39192">
                  <c:v>-0.29208899999999999</c:v>
                </c:pt>
                <c:pt idx="39193">
                  <c:v>-0.297072</c:v>
                </c:pt>
                <c:pt idx="39194">
                  <c:v>-0.30186499999999999</c:v>
                </c:pt>
                <c:pt idx="39195">
                  <c:v>-0.30646699999999999</c:v>
                </c:pt>
                <c:pt idx="39196">
                  <c:v>-0.31086900000000001</c:v>
                </c:pt>
                <c:pt idx="39197">
                  <c:v>-0.31505499999999997</c:v>
                </c:pt>
                <c:pt idx="39198">
                  <c:v>-0.31901400000000002</c:v>
                </c:pt>
                <c:pt idx="39199">
                  <c:v>-0.322743</c:v>
                </c:pt>
                <c:pt idx="39200">
                  <c:v>-0.326237</c:v>
                </c:pt>
                <c:pt idx="39201">
                  <c:v>-0.32949000000000001</c:v>
                </c:pt>
                <c:pt idx="39202">
                  <c:v>-0.33249699999999999</c:v>
                </c:pt>
                <c:pt idx="39203">
                  <c:v>-0.33525300000000002</c:v>
                </c:pt>
                <c:pt idx="39204">
                  <c:v>-0.33775300000000003</c:v>
                </c:pt>
                <c:pt idx="39205">
                  <c:v>-0.33999000000000001</c:v>
                </c:pt>
                <c:pt idx="39206">
                  <c:v>-0.34196199999999999</c:v>
                </c:pt>
                <c:pt idx="39207">
                  <c:v>-0.343667</c:v>
                </c:pt>
                <c:pt idx="39208">
                  <c:v>-0.34510400000000002</c:v>
                </c:pt>
                <c:pt idx="39209">
                  <c:v>-0.34627000000000002</c:v>
                </c:pt>
                <c:pt idx="39210">
                  <c:v>-0.34716599999999997</c:v>
                </c:pt>
                <c:pt idx="39211">
                  <c:v>-0.34778999999999999</c:v>
                </c:pt>
                <c:pt idx="39212">
                  <c:v>-0.34813699999999997</c:v>
                </c:pt>
                <c:pt idx="39213">
                  <c:v>-0.34820499999999999</c:v>
                </c:pt>
                <c:pt idx="39214">
                  <c:v>-0.34799099999999999</c:v>
                </c:pt>
                <c:pt idx="39215">
                  <c:v>-0.347499</c:v>
                </c:pt>
                <c:pt idx="39216">
                  <c:v>-0.34673500000000002</c:v>
                </c:pt>
                <c:pt idx="39217">
                  <c:v>-0.34570200000000001</c:v>
                </c:pt>
                <c:pt idx="39218">
                  <c:v>-0.34440100000000001</c:v>
                </c:pt>
                <c:pt idx="39219">
                  <c:v>-0.34283200000000003</c:v>
                </c:pt>
                <c:pt idx="39220">
                  <c:v>-0.34099600000000002</c:v>
                </c:pt>
                <c:pt idx="39221">
                  <c:v>-0.33889799999999998</c:v>
                </c:pt>
                <c:pt idx="39222">
                  <c:v>-0.33654000000000001</c:v>
                </c:pt>
                <c:pt idx="39223">
                  <c:v>-0.333928</c:v>
                </c:pt>
                <c:pt idx="39224">
                  <c:v>-0.33105899999999999</c:v>
                </c:pt>
                <c:pt idx="39225">
                  <c:v>-0.32793499999999998</c:v>
                </c:pt>
                <c:pt idx="39226">
                  <c:v>-0.32456000000000002</c:v>
                </c:pt>
                <c:pt idx="39227">
                  <c:v>-0.32094099999999998</c:v>
                </c:pt>
                <c:pt idx="39228">
                  <c:v>-0.31708999999999998</c:v>
                </c:pt>
                <c:pt idx="39229">
                  <c:v>-0.31301299999999999</c:v>
                </c:pt>
                <c:pt idx="39230">
                  <c:v>-0.30871500000000002</c:v>
                </c:pt>
                <c:pt idx="39231">
                  <c:v>-0.30420199999999997</c:v>
                </c:pt>
                <c:pt idx="39232">
                  <c:v>-0.29948000000000002</c:v>
                </c:pt>
                <c:pt idx="39233">
                  <c:v>-0.29455799999999999</c:v>
                </c:pt>
                <c:pt idx="39234">
                  <c:v>-0.28944399999999998</c:v>
                </c:pt>
                <c:pt idx="39235">
                  <c:v>-0.28415200000000002</c:v>
                </c:pt>
                <c:pt idx="39236">
                  <c:v>-0.27869500000000003</c:v>
                </c:pt>
                <c:pt idx="39237">
                  <c:v>-0.27308500000000002</c:v>
                </c:pt>
                <c:pt idx="39238">
                  <c:v>-0.26732899999999998</c:v>
                </c:pt>
                <c:pt idx="39239">
                  <c:v>-0.26143499999999997</c:v>
                </c:pt>
                <c:pt idx="39240">
                  <c:v>-0.25541199999999997</c:v>
                </c:pt>
                <c:pt idx="39241">
                  <c:v>-0.24926899999999999</c:v>
                </c:pt>
                <c:pt idx="39242">
                  <c:v>-0.24301700000000001</c:v>
                </c:pt>
                <c:pt idx="39243">
                  <c:v>-0.23666799999999999</c:v>
                </c:pt>
                <c:pt idx="39244">
                  <c:v>-0.23023199999999999</c:v>
                </c:pt>
                <c:pt idx="39245">
                  <c:v>-0.223717</c:v>
                </c:pt>
                <c:pt idx="39246">
                  <c:v>-0.21712899999999999</c:v>
                </c:pt>
                <c:pt idx="39247">
                  <c:v>-0.210476</c:v>
                </c:pt>
                <c:pt idx="39248">
                  <c:v>-0.203763</c:v>
                </c:pt>
                <c:pt idx="39249">
                  <c:v>-0.196994</c:v>
                </c:pt>
                <c:pt idx="39250">
                  <c:v>-0.19018199999999999</c:v>
                </c:pt>
                <c:pt idx="39251">
                  <c:v>-0.183336</c:v>
                </c:pt>
                <c:pt idx="39252">
                  <c:v>-0.17646700000000001</c:v>
                </c:pt>
                <c:pt idx="39253">
                  <c:v>-0.16958400000000001</c:v>
                </c:pt>
                <c:pt idx="39254">
                  <c:v>-0.16269800000000001</c:v>
                </c:pt>
                <c:pt idx="39255">
                  <c:v>-0.15582199999999999</c:v>
                </c:pt>
                <c:pt idx="39256">
                  <c:v>-0.14896799999999999</c:v>
                </c:pt>
                <c:pt idx="39257">
                  <c:v>-0.14214399999999999</c:v>
                </c:pt>
                <c:pt idx="39258">
                  <c:v>-0.13536500000000001</c:v>
                </c:pt>
                <c:pt idx="39259">
                  <c:v>-0.12864800000000001</c:v>
                </c:pt>
                <c:pt idx="39260">
                  <c:v>-0.12200800000000001</c:v>
                </c:pt>
                <c:pt idx="39261">
                  <c:v>-0.115455</c:v>
                </c:pt>
                <c:pt idx="39262">
                  <c:v>-0.108996</c:v>
                </c:pt>
                <c:pt idx="39263">
                  <c:v>-0.10263899999999999</c:v>
                </c:pt>
                <c:pt idx="39264">
                  <c:v>-9.6394800000000003E-2</c:v>
                </c:pt>
                <c:pt idx="39265">
                  <c:v>-9.0275099999999997E-2</c:v>
                </c:pt>
                <c:pt idx="39266">
                  <c:v>-8.4294599999999997E-2</c:v>
                </c:pt>
                <c:pt idx="39267">
                  <c:v>-7.8467400000000007E-2</c:v>
                </c:pt>
                <c:pt idx="39268">
                  <c:v>-7.28047E-2</c:v>
                </c:pt>
                <c:pt idx="39269">
                  <c:v>-6.73126E-2</c:v>
                </c:pt>
                <c:pt idx="39270">
                  <c:v>-6.1992999999999999E-2</c:v>
                </c:pt>
                <c:pt idx="39271">
                  <c:v>-5.6848599999999999E-2</c:v>
                </c:pt>
                <c:pt idx="39272">
                  <c:v>-5.18833E-2</c:v>
                </c:pt>
                <c:pt idx="39273">
                  <c:v>-4.7100400000000001E-2</c:v>
                </c:pt>
                <c:pt idx="39274">
                  <c:v>-4.2504899999999998E-2</c:v>
                </c:pt>
                <c:pt idx="39275">
                  <c:v>-3.8106099999999997E-2</c:v>
                </c:pt>
                <c:pt idx="39276">
                  <c:v>-3.3914100000000003E-2</c:v>
                </c:pt>
                <c:pt idx="39277">
                  <c:v>-2.9932899999999998E-2</c:v>
                </c:pt>
                <c:pt idx="39278">
                  <c:v>-2.6164199999999999E-2</c:v>
                </c:pt>
                <c:pt idx="39279">
                  <c:v>-2.2614200000000001E-2</c:v>
                </c:pt>
                <c:pt idx="39280">
                  <c:v>-1.92914E-2</c:v>
                </c:pt>
                <c:pt idx="39281">
                  <c:v>-1.61999E-2</c:v>
                </c:pt>
                <c:pt idx="39282">
                  <c:v>-1.3340599999999999E-2</c:v>
                </c:pt>
                <c:pt idx="39283">
                  <c:v>-1.07162E-2</c:v>
                </c:pt>
                <c:pt idx="39284" formatCode="0.00E+00">
                  <c:v>-8.3315500000000001E-3</c:v>
                </c:pt>
                <c:pt idx="39285" formatCode="0.00E+00">
                  <c:v>-6.1886900000000002E-3</c:v>
                </c:pt>
                <c:pt idx="39286" formatCode="0.00E+00">
                  <c:v>-4.28904E-3</c:v>
                </c:pt>
                <c:pt idx="39287" formatCode="0.00E+00">
                  <c:v>-2.6365300000000002E-3</c:v>
                </c:pt>
                <c:pt idx="39288" formatCode="0.00E+00">
                  <c:v>-1.2345399999999999E-3</c:v>
                </c:pt>
                <c:pt idx="39289" formatCode="0.00E+00">
                  <c:v>-8.1268399999999996E-5</c:v>
                </c:pt>
                <c:pt idx="39290" formatCode="0.00E+00">
                  <c:v>8.2936999999999996E-4</c:v>
                </c:pt>
                <c:pt idx="39291" formatCode="0.00E+00">
                  <c:v>1.5016700000000001E-3</c:v>
                </c:pt>
                <c:pt idx="39292" formatCode="0.00E+00">
                  <c:v>1.93596E-3</c:v>
                </c:pt>
                <c:pt idx="39293" formatCode="0.00E+00">
                  <c:v>2.1302399999999998E-3</c:v>
                </c:pt>
                <c:pt idx="39294" formatCode="0.00E+00">
                  <c:v>2.0811599999999999E-3</c:v>
                </c:pt>
                <c:pt idx="39295" formatCode="0.00E+00">
                  <c:v>1.7852600000000001E-3</c:v>
                </c:pt>
                <c:pt idx="39296" formatCode="0.00E+00">
                  <c:v>1.24132E-3</c:v>
                </c:pt>
                <c:pt idx="39297" formatCode="0.00E+00">
                  <c:v>4.5241299999999998E-4</c:v>
                </c:pt>
                <c:pt idx="39298" formatCode="0.00E+00">
                  <c:v>-5.7509100000000001E-4</c:v>
                </c:pt>
                <c:pt idx="39299" formatCode="0.00E+00">
                  <c:v>-1.8349200000000001E-3</c:v>
                </c:pt>
                <c:pt idx="39300" formatCode="0.00E+00">
                  <c:v>-3.3208600000000001E-3</c:v>
                </c:pt>
                <c:pt idx="39301" formatCode="0.00E+00">
                  <c:v>-5.0270200000000001E-3</c:v>
                </c:pt>
                <c:pt idx="39302" formatCode="0.00E+00">
                  <c:v>-6.9512300000000001E-3</c:v>
                </c:pt>
                <c:pt idx="39303" formatCode="0.00E+00">
                  <c:v>-9.0954199999999999E-3</c:v>
                </c:pt>
                <c:pt idx="39304">
                  <c:v>-1.1462E-2</c:v>
                </c:pt>
                <c:pt idx="39305">
                  <c:v>-1.4050200000000001E-2</c:v>
                </c:pt>
                <c:pt idx="39306">
                  <c:v>-1.6854000000000001E-2</c:v>
                </c:pt>
                <c:pt idx="39307">
                  <c:v>-1.9862100000000001E-2</c:v>
                </c:pt>
                <c:pt idx="39308">
                  <c:v>-2.3060899999999999E-2</c:v>
                </c:pt>
                <c:pt idx="39309">
                  <c:v>-2.6440100000000001E-2</c:v>
                </c:pt>
                <c:pt idx="39310">
                  <c:v>-2.9991799999999999E-2</c:v>
                </c:pt>
                <c:pt idx="39311">
                  <c:v>-3.3708099999999998E-2</c:v>
                </c:pt>
                <c:pt idx="39312">
                  <c:v>-3.7584199999999998E-2</c:v>
                </c:pt>
                <c:pt idx="39313">
                  <c:v>-4.1615100000000002E-2</c:v>
                </c:pt>
                <c:pt idx="39314">
                  <c:v>-4.5793E-2</c:v>
                </c:pt>
                <c:pt idx="39315">
                  <c:v>-5.0110599999999998E-2</c:v>
                </c:pt>
                <c:pt idx="39316">
                  <c:v>-5.4564500000000002E-2</c:v>
                </c:pt>
                <c:pt idx="39317">
                  <c:v>-5.9151000000000002E-2</c:v>
                </c:pt>
                <c:pt idx="39318">
                  <c:v>-6.3864199999999996E-2</c:v>
                </c:pt>
                <c:pt idx="39319">
                  <c:v>-6.8699300000000005E-2</c:v>
                </c:pt>
                <c:pt idx="39320">
                  <c:v>-7.3652599999999999E-2</c:v>
                </c:pt>
                <c:pt idx="39321">
                  <c:v>-7.8716599999999998E-2</c:v>
                </c:pt>
                <c:pt idx="39322">
                  <c:v>-8.3879099999999998E-2</c:v>
                </c:pt>
                <c:pt idx="39323">
                  <c:v>-8.9129399999999998E-2</c:v>
                </c:pt>
                <c:pt idx="39324">
                  <c:v>-9.4458600000000004E-2</c:v>
                </c:pt>
                <c:pt idx="39325">
                  <c:v>-9.9856E-2</c:v>
                </c:pt>
                <c:pt idx="39326">
                  <c:v>-0.10531</c:v>
                </c:pt>
                <c:pt idx="39327">
                  <c:v>-0.11081100000000001</c:v>
                </c:pt>
                <c:pt idx="39328">
                  <c:v>-0.116352</c:v>
                </c:pt>
                <c:pt idx="39329">
                  <c:v>-0.12192799999999999</c:v>
                </c:pt>
                <c:pt idx="39330">
                  <c:v>-0.12753200000000001</c:v>
                </c:pt>
                <c:pt idx="39331">
                  <c:v>-0.133161</c:v>
                </c:pt>
                <c:pt idx="39332">
                  <c:v>-0.13880999999999999</c:v>
                </c:pt>
                <c:pt idx="39333">
                  <c:v>-0.14447299999999999</c:v>
                </c:pt>
                <c:pt idx="39334">
                  <c:v>-0.150141</c:v>
                </c:pt>
                <c:pt idx="39335">
                  <c:v>-0.155805</c:v>
                </c:pt>
                <c:pt idx="39336">
                  <c:v>-0.16145899999999999</c:v>
                </c:pt>
                <c:pt idx="39337">
                  <c:v>-0.167103</c:v>
                </c:pt>
                <c:pt idx="39338">
                  <c:v>-0.172734</c:v>
                </c:pt>
                <c:pt idx="39339">
                  <c:v>-0.17834900000000001</c:v>
                </c:pt>
                <c:pt idx="39340">
                  <c:v>-0.183946</c:v>
                </c:pt>
                <c:pt idx="39341">
                  <c:v>-0.189523</c:v>
                </c:pt>
                <c:pt idx="39342">
                  <c:v>-0.195073</c:v>
                </c:pt>
                <c:pt idx="39343">
                  <c:v>-0.20058300000000001</c:v>
                </c:pt>
                <c:pt idx="39344">
                  <c:v>-0.206041</c:v>
                </c:pt>
                <c:pt idx="39345">
                  <c:v>-0.21143899999999999</c:v>
                </c:pt>
                <c:pt idx="39346">
                  <c:v>-0.21677199999999999</c:v>
                </c:pt>
                <c:pt idx="39347">
                  <c:v>-0.22203700000000001</c:v>
                </c:pt>
                <c:pt idx="39348">
                  <c:v>-0.22722600000000001</c:v>
                </c:pt>
                <c:pt idx="39349">
                  <c:v>-0.23233400000000001</c:v>
                </c:pt>
                <c:pt idx="39350">
                  <c:v>-0.23735899999999999</c:v>
                </c:pt>
                <c:pt idx="39351">
                  <c:v>-0.24230299999999999</c:v>
                </c:pt>
                <c:pt idx="39352">
                  <c:v>-0.24715400000000001</c:v>
                </c:pt>
                <c:pt idx="39353">
                  <c:v>-0.25187900000000002</c:v>
                </c:pt>
                <c:pt idx="39354">
                  <c:v>-0.256469</c:v>
                </c:pt>
                <c:pt idx="39355">
                  <c:v>-0.26095800000000002</c:v>
                </c:pt>
                <c:pt idx="39356">
                  <c:v>-0.26534999999999997</c:v>
                </c:pt>
                <c:pt idx="39357">
                  <c:v>-0.269623</c:v>
                </c:pt>
                <c:pt idx="39358">
                  <c:v>-0.27377499999999999</c:v>
                </c:pt>
                <c:pt idx="39359">
                  <c:v>-0.27781699999999998</c:v>
                </c:pt>
                <c:pt idx="39360">
                  <c:v>-0.28175099999999997</c:v>
                </c:pt>
                <c:pt idx="39361">
                  <c:v>-0.28556799999999999</c:v>
                </c:pt>
                <c:pt idx="39362">
                  <c:v>-0.28926099999999999</c:v>
                </c:pt>
                <c:pt idx="39363">
                  <c:v>-0.29282200000000003</c:v>
                </c:pt>
                <c:pt idx="39364">
                  <c:v>-0.29625099999999999</c:v>
                </c:pt>
                <c:pt idx="39365">
                  <c:v>-0.29954999999999998</c:v>
                </c:pt>
                <c:pt idx="39366">
                  <c:v>-0.30271700000000001</c:v>
                </c:pt>
                <c:pt idx="39367">
                  <c:v>-0.305753</c:v>
                </c:pt>
                <c:pt idx="39368">
                  <c:v>-0.30865799999999999</c:v>
                </c:pt>
                <c:pt idx="39369">
                  <c:v>-0.31143599999999999</c:v>
                </c:pt>
                <c:pt idx="39370">
                  <c:v>-0.31409100000000001</c:v>
                </c:pt>
                <c:pt idx="39371">
                  <c:v>-0.31662699999999999</c:v>
                </c:pt>
                <c:pt idx="39372">
                  <c:v>-0.31904399999999999</c:v>
                </c:pt>
                <c:pt idx="39373">
                  <c:v>-0.32134099999999999</c:v>
                </c:pt>
                <c:pt idx="39374">
                  <c:v>-0.32351600000000003</c:v>
                </c:pt>
                <c:pt idx="39375">
                  <c:v>-0.325567</c:v>
                </c:pt>
                <c:pt idx="39376">
                  <c:v>-0.32749699999999998</c:v>
                </c:pt>
                <c:pt idx="39377">
                  <c:v>-0.32930599999999999</c:v>
                </c:pt>
                <c:pt idx="39378">
                  <c:v>-0.33099699999999999</c:v>
                </c:pt>
                <c:pt idx="39379">
                  <c:v>-0.33256799999999997</c:v>
                </c:pt>
                <c:pt idx="39380">
                  <c:v>-0.33401999999999998</c:v>
                </c:pt>
                <c:pt idx="39381">
                  <c:v>-0.33534900000000001</c:v>
                </c:pt>
                <c:pt idx="39382">
                  <c:v>-0.33655499999999999</c:v>
                </c:pt>
                <c:pt idx="39383">
                  <c:v>-0.33763799999999999</c:v>
                </c:pt>
                <c:pt idx="39384">
                  <c:v>-0.33860099999999999</c:v>
                </c:pt>
                <c:pt idx="39385">
                  <c:v>-0.33944200000000002</c:v>
                </c:pt>
                <c:pt idx="39386">
                  <c:v>-0.34015800000000002</c:v>
                </c:pt>
                <c:pt idx="39387">
                  <c:v>-0.34075499999999997</c:v>
                </c:pt>
                <c:pt idx="39388">
                  <c:v>-0.34124300000000002</c:v>
                </c:pt>
                <c:pt idx="39389">
                  <c:v>-0.34162900000000002</c:v>
                </c:pt>
                <c:pt idx="39390">
                  <c:v>-0.34191300000000002</c:v>
                </c:pt>
                <c:pt idx="39391">
                  <c:v>-0.34209899999999999</c:v>
                </c:pt>
                <c:pt idx="39392">
                  <c:v>-0.34218799999999999</c:v>
                </c:pt>
                <c:pt idx="39393">
                  <c:v>-0.34217999999999998</c:v>
                </c:pt>
                <c:pt idx="39394">
                  <c:v>-0.34207599999999999</c:v>
                </c:pt>
                <c:pt idx="39395">
                  <c:v>-0.34187499999999998</c:v>
                </c:pt>
                <c:pt idx="39396">
                  <c:v>-0.34158300000000003</c:v>
                </c:pt>
                <c:pt idx="39397">
                  <c:v>-0.34120299999999998</c:v>
                </c:pt>
                <c:pt idx="39398">
                  <c:v>-0.34073900000000001</c:v>
                </c:pt>
                <c:pt idx="39399">
                  <c:v>-0.34019300000000002</c:v>
                </c:pt>
                <c:pt idx="39400">
                  <c:v>-0.339563</c:v>
                </c:pt>
                <c:pt idx="39401">
                  <c:v>-0.33884900000000001</c:v>
                </c:pt>
                <c:pt idx="39402">
                  <c:v>-0.33805200000000002</c:v>
                </c:pt>
                <c:pt idx="39403">
                  <c:v>-0.33717399999999997</c:v>
                </c:pt>
                <c:pt idx="39404">
                  <c:v>-0.33621499999999999</c:v>
                </c:pt>
                <c:pt idx="39405">
                  <c:v>-0.335179</c:v>
                </c:pt>
                <c:pt idx="39406">
                  <c:v>-0.33407500000000001</c:v>
                </c:pt>
                <c:pt idx="39407">
                  <c:v>-0.33290799999999998</c:v>
                </c:pt>
                <c:pt idx="39408">
                  <c:v>-0.33168199999999998</c:v>
                </c:pt>
                <c:pt idx="39409">
                  <c:v>-0.33039600000000002</c:v>
                </c:pt>
                <c:pt idx="39410">
                  <c:v>-0.32905200000000001</c:v>
                </c:pt>
                <c:pt idx="39411">
                  <c:v>-0.32764900000000002</c:v>
                </c:pt>
                <c:pt idx="39412">
                  <c:v>-0.32618599999999998</c:v>
                </c:pt>
                <c:pt idx="39413">
                  <c:v>-0.32466200000000001</c:v>
                </c:pt>
                <c:pt idx="39414">
                  <c:v>-0.32307799999999998</c:v>
                </c:pt>
                <c:pt idx="39415">
                  <c:v>-0.32143699999999997</c:v>
                </c:pt>
                <c:pt idx="39416">
                  <c:v>-0.31974599999999997</c:v>
                </c:pt>
                <c:pt idx="39417">
                  <c:v>-0.31801099999999999</c:v>
                </c:pt>
                <c:pt idx="39418">
                  <c:v>-0.31623600000000002</c:v>
                </c:pt>
                <c:pt idx="39419">
                  <c:v>-0.31442500000000001</c:v>
                </c:pt>
                <c:pt idx="39420">
                  <c:v>-0.31257800000000002</c:v>
                </c:pt>
                <c:pt idx="39421">
                  <c:v>-0.310697</c:v>
                </c:pt>
                <c:pt idx="39422">
                  <c:v>-0.308782</c:v>
                </c:pt>
                <c:pt idx="39423">
                  <c:v>-0.30683700000000003</c:v>
                </c:pt>
                <c:pt idx="39424">
                  <c:v>-0.304865</c:v>
                </c:pt>
                <c:pt idx="39425">
                  <c:v>-0.30287199999999997</c:v>
                </c:pt>
                <c:pt idx="39426">
                  <c:v>-0.30086099999999999</c:v>
                </c:pt>
                <c:pt idx="39427">
                  <c:v>-0.29882700000000001</c:v>
                </c:pt>
                <c:pt idx="39428">
                  <c:v>-0.29676200000000003</c:v>
                </c:pt>
                <c:pt idx="39429">
                  <c:v>-0.29466700000000001</c:v>
                </c:pt>
                <c:pt idx="39430">
                  <c:v>-0.29254400000000003</c:v>
                </c:pt>
                <c:pt idx="39431">
                  <c:v>-0.29039999999999999</c:v>
                </c:pt>
                <c:pt idx="39432">
                  <c:v>-0.28823900000000002</c:v>
                </c:pt>
                <c:pt idx="39433">
                  <c:v>-0.28605900000000001</c:v>
                </c:pt>
                <c:pt idx="39434">
                  <c:v>-0.28386</c:v>
                </c:pt>
                <c:pt idx="39435">
                  <c:v>-0.28164299999999998</c:v>
                </c:pt>
                <c:pt idx="39436">
                  <c:v>-0.279414</c:v>
                </c:pt>
                <c:pt idx="39437">
                  <c:v>-0.27717399999999998</c:v>
                </c:pt>
                <c:pt idx="39438">
                  <c:v>-0.27492499999999997</c:v>
                </c:pt>
                <c:pt idx="39439">
                  <c:v>-0.27266899999999999</c:v>
                </c:pt>
                <c:pt idx="39440">
                  <c:v>-0.27041199999999999</c:v>
                </c:pt>
                <c:pt idx="39441">
                  <c:v>-0.26816400000000001</c:v>
                </c:pt>
                <c:pt idx="39442">
                  <c:v>-0.26592500000000002</c:v>
                </c:pt>
                <c:pt idx="39443">
                  <c:v>-0.26369199999999998</c:v>
                </c:pt>
                <c:pt idx="39444">
                  <c:v>-0.261461</c:v>
                </c:pt>
                <c:pt idx="39445">
                  <c:v>-0.25923299999999999</c:v>
                </c:pt>
                <c:pt idx="39446">
                  <c:v>-0.25700699999999999</c:v>
                </c:pt>
                <c:pt idx="39447">
                  <c:v>-0.25478499999999998</c:v>
                </c:pt>
                <c:pt idx="39448">
                  <c:v>-0.25257099999999999</c:v>
                </c:pt>
                <c:pt idx="39449">
                  <c:v>-0.25036599999999998</c:v>
                </c:pt>
                <c:pt idx="39450">
                  <c:v>-0.248164</c:v>
                </c:pt>
                <c:pt idx="39451">
                  <c:v>-0.24596599999999999</c:v>
                </c:pt>
                <c:pt idx="39452">
                  <c:v>-0.24376800000000001</c:v>
                </c:pt>
                <c:pt idx="39453">
                  <c:v>-0.24155199999999999</c:v>
                </c:pt>
                <c:pt idx="39454">
                  <c:v>-0.23930799999999999</c:v>
                </c:pt>
                <c:pt idx="39455">
                  <c:v>-0.23705899999999999</c:v>
                </c:pt>
                <c:pt idx="39456">
                  <c:v>-0.234818</c:v>
                </c:pt>
                <c:pt idx="39457">
                  <c:v>-0.23257700000000001</c:v>
                </c:pt>
                <c:pt idx="39458">
                  <c:v>-0.23033500000000001</c:v>
                </c:pt>
                <c:pt idx="39459">
                  <c:v>-0.228098</c:v>
                </c:pt>
                <c:pt idx="39460">
                  <c:v>-0.22586800000000001</c:v>
                </c:pt>
                <c:pt idx="39461">
                  <c:v>-0.22364500000000001</c:v>
                </c:pt>
                <c:pt idx="39462">
                  <c:v>-0.22142899999999999</c:v>
                </c:pt>
                <c:pt idx="39463">
                  <c:v>-0.21921199999999999</c:v>
                </c:pt>
                <c:pt idx="39464">
                  <c:v>-0.21698999999999999</c:v>
                </c:pt>
                <c:pt idx="39465">
                  <c:v>-0.21476300000000001</c:v>
                </c:pt>
                <c:pt idx="39466">
                  <c:v>-0.212529</c:v>
                </c:pt>
                <c:pt idx="39467">
                  <c:v>-0.210288</c:v>
                </c:pt>
                <c:pt idx="39468">
                  <c:v>-0.208041</c:v>
                </c:pt>
                <c:pt idx="39469">
                  <c:v>-0.205793</c:v>
                </c:pt>
                <c:pt idx="39470">
                  <c:v>-0.203543</c:v>
                </c:pt>
                <c:pt idx="39471">
                  <c:v>-0.20128599999999999</c:v>
                </c:pt>
                <c:pt idx="39472">
                  <c:v>-0.19902400000000001</c:v>
                </c:pt>
                <c:pt idx="39473">
                  <c:v>-0.19675999999999999</c:v>
                </c:pt>
                <c:pt idx="39474">
                  <c:v>-0.194498</c:v>
                </c:pt>
                <c:pt idx="39475">
                  <c:v>-0.19223699999999999</c:v>
                </c:pt>
                <c:pt idx="39476">
                  <c:v>-0.18998100000000001</c:v>
                </c:pt>
                <c:pt idx="39477">
                  <c:v>-0.18773200000000001</c:v>
                </c:pt>
                <c:pt idx="39478">
                  <c:v>-0.18549099999999999</c:v>
                </c:pt>
                <c:pt idx="39479">
                  <c:v>-0.183254</c:v>
                </c:pt>
                <c:pt idx="39480">
                  <c:v>-0.18101800000000001</c:v>
                </c:pt>
                <c:pt idx="39481">
                  <c:v>-0.178785</c:v>
                </c:pt>
                <c:pt idx="39482">
                  <c:v>-0.17655399999999999</c:v>
                </c:pt>
                <c:pt idx="39483">
                  <c:v>-0.17432800000000001</c:v>
                </c:pt>
                <c:pt idx="39484">
                  <c:v>-0.17211199999999999</c:v>
                </c:pt>
                <c:pt idx="39485">
                  <c:v>-0.16991500000000001</c:v>
                </c:pt>
                <c:pt idx="39486">
                  <c:v>-0.167741</c:v>
                </c:pt>
                <c:pt idx="39487">
                  <c:v>-0.16558800000000001</c:v>
                </c:pt>
                <c:pt idx="39488">
                  <c:v>-0.16345000000000001</c:v>
                </c:pt>
                <c:pt idx="39489">
                  <c:v>-0.161325</c:v>
                </c:pt>
                <c:pt idx="39490">
                  <c:v>-0.15920100000000001</c:v>
                </c:pt>
                <c:pt idx="39491">
                  <c:v>-0.157059</c:v>
                </c:pt>
                <c:pt idx="39492">
                  <c:v>-0.15490499999999999</c:v>
                </c:pt>
                <c:pt idx="39493">
                  <c:v>-0.15276300000000001</c:v>
                </c:pt>
                <c:pt idx="39494">
                  <c:v>-0.15063199999999999</c:v>
                </c:pt>
                <c:pt idx="39495">
                  <c:v>-0.148503</c:v>
                </c:pt>
                <c:pt idx="39496">
                  <c:v>-0.14638200000000001</c:v>
                </c:pt>
                <c:pt idx="39497">
                  <c:v>-0.14427400000000001</c:v>
                </c:pt>
                <c:pt idx="39498">
                  <c:v>-0.142182</c:v>
                </c:pt>
                <c:pt idx="39499">
                  <c:v>-0.14010400000000001</c:v>
                </c:pt>
                <c:pt idx="39500">
                  <c:v>-0.13804</c:v>
                </c:pt>
                <c:pt idx="39501">
                  <c:v>-0.135992</c:v>
                </c:pt>
                <c:pt idx="39502">
                  <c:v>-0.133961</c:v>
                </c:pt>
                <c:pt idx="39503">
                  <c:v>-0.13194800000000001</c:v>
                </c:pt>
                <c:pt idx="39504">
                  <c:v>-0.12995699999999999</c:v>
                </c:pt>
                <c:pt idx="39505">
                  <c:v>-0.12798999999999999</c:v>
                </c:pt>
                <c:pt idx="39506">
                  <c:v>-0.12604899999999999</c:v>
                </c:pt>
                <c:pt idx="39507">
                  <c:v>-0.12413399999999999</c:v>
                </c:pt>
                <c:pt idx="39508">
                  <c:v>-0.12224500000000001</c:v>
                </c:pt>
                <c:pt idx="39509">
                  <c:v>-0.12038699999999999</c:v>
                </c:pt>
                <c:pt idx="39510">
                  <c:v>-0.118563</c:v>
                </c:pt>
                <c:pt idx="39511">
                  <c:v>-0.116775</c:v>
                </c:pt>
                <c:pt idx="39512">
                  <c:v>-0.115023</c:v>
                </c:pt>
                <c:pt idx="39513">
                  <c:v>-0.11330999999999999</c:v>
                </c:pt>
                <c:pt idx="39514">
                  <c:v>-0.111638</c:v>
                </c:pt>
                <c:pt idx="39515">
                  <c:v>-0.110009</c:v>
                </c:pt>
                <c:pt idx="39516">
                  <c:v>-0.10842</c:v>
                </c:pt>
                <c:pt idx="39517">
                  <c:v>-0.10687000000000001</c:v>
                </c:pt>
                <c:pt idx="39518">
                  <c:v>-0.105364</c:v>
                </c:pt>
                <c:pt idx="39519">
                  <c:v>-0.103903</c:v>
                </c:pt>
                <c:pt idx="39520">
                  <c:v>-0.102488</c:v>
                </c:pt>
                <c:pt idx="39521">
                  <c:v>-0.101119</c:v>
                </c:pt>
                <c:pt idx="39522">
                  <c:v>-9.98005E-2</c:v>
                </c:pt>
                <c:pt idx="39523">
                  <c:v>-9.8538500000000001E-2</c:v>
                </c:pt>
                <c:pt idx="39524">
                  <c:v>-9.7335000000000005E-2</c:v>
                </c:pt>
                <c:pt idx="39525">
                  <c:v>-9.6189399999999994E-2</c:v>
                </c:pt>
                <c:pt idx="39526">
                  <c:v>-9.5100799999999999E-2</c:v>
                </c:pt>
                <c:pt idx="39527">
                  <c:v>-9.4068299999999994E-2</c:v>
                </c:pt>
                <c:pt idx="39528">
                  <c:v>-9.3090699999999998E-2</c:v>
                </c:pt>
                <c:pt idx="39529">
                  <c:v>-9.2168600000000003E-2</c:v>
                </c:pt>
                <c:pt idx="39530">
                  <c:v>-9.1305300000000006E-2</c:v>
                </c:pt>
                <c:pt idx="39531">
                  <c:v>-9.0503600000000003E-2</c:v>
                </c:pt>
                <c:pt idx="39532">
                  <c:v>-8.9764200000000002E-2</c:v>
                </c:pt>
                <c:pt idx="39533">
                  <c:v>-8.9084200000000002E-2</c:v>
                </c:pt>
                <c:pt idx="39534">
                  <c:v>-8.8461300000000007E-2</c:v>
                </c:pt>
                <c:pt idx="39535">
                  <c:v>-8.7895799999999996E-2</c:v>
                </c:pt>
                <c:pt idx="39536">
                  <c:v>-8.7388400000000005E-2</c:v>
                </c:pt>
                <c:pt idx="39537">
                  <c:v>-8.6938799999999997E-2</c:v>
                </c:pt>
                <c:pt idx="39538">
                  <c:v>-8.6546999999999999E-2</c:v>
                </c:pt>
                <c:pt idx="39539">
                  <c:v>-8.6213399999999996E-2</c:v>
                </c:pt>
                <c:pt idx="39540">
                  <c:v>-8.5937899999999998E-2</c:v>
                </c:pt>
                <c:pt idx="39541">
                  <c:v>-8.5722400000000004E-2</c:v>
                </c:pt>
                <c:pt idx="39542">
                  <c:v>-8.5569400000000004E-2</c:v>
                </c:pt>
                <c:pt idx="39543">
                  <c:v>-8.5479399999999997E-2</c:v>
                </c:pt>
                <c:pt idx="39544">
                  <c:v>-8.5451700000000005E-2</c:v>
                </c:pt>
                <c:pt idx="39545">
                  <c:v>-8.5488400000000006E-2</c:v>
                </c:pt>
                <c:pt idx="39546">
                  <c:v>-8.5592100000000004E-2</c:v>
                </c:pt>
                <c:pt idx="39547">
                  <c:v>-8.5763400000000004E-2</c:v>
                </c:pt>
                <c:pt idx="39548">
                  <c:v>-8.6002899999999993E-2</c:v>
                </c:pt>
                <c:pt idx="39549">
                  <c:v>-8.6312399999999997E-2</c:v>
                </c:pt>
                <c:pt idx="39550">
                  <c:v>-8.6693300000000001E-2</c:v>
                </c:pt>
                <c:pt idx="39551">
                  <c:v>-8.7146100000000004E-2</c:v>
                </c:pt>
                <c:pt idx="39552">
                  <c:v>-8.7672100000000003E-2</c:v>
                </c:pt>
                <c:pt idx="39553">
                  <c:v>-8.8272600000000007E-2</c:v>
                </c:pt>
                <c:pt idx="39554">
                  <c:v>-8.8948399999999997E-2</c:v>
                </c:pt>
                <c:pt idx="39555">
                  <c:v>-8.9700000000000002E-2</c:v>
                </c:pt>
                <c:pt idx="39556">
                  <c:v>-9.0526999999999996E-2</c:v>
                </c:pt>
                <c:pt idx="39557">
                  <c:v>-9.1426999999999994E-2</c:v>
                </c:pt>
                <c:pt idx="39558">
                  <c:v>-9.2397499999999994E-2</c:v>
                </c:pt>
                <c:pt idx="39559">
                  <c:v>-9.3438599999999997E-2</c:v>
                </c:pt>
                <c:pt idx="39560">
                  <c:v>-9.4552300000000006E-2</c:v>
                </c:pt>
                <c:pt idx="39561">
                  <c:v>-9.5738599999999993E-2</c:v>
                </c:pt>
                <c:pt idx="39562">
                  <c:v>-9.69946E-2</c:v>
                </c:pt>
                <c:pt idx="39563">
                  <c:v>-9.8318600000000006E-2</c:v>
                </c:pt>
                <c:pt idx="39564">
                  <c:v>-9.9709099999999995E-2</c:v>
                </c:pt>
                <c:pt idx="39565">
                  <c:v>-0.101163</c:v>
                </c:pt>
                <c:pt idx="39566">
                  <c:v>-0.102676</c:v>
                </c:pt>
                <c:pt idx="39567">
                  <c:v>-0.104251</c:v>
                </c:pt>
                <c:pt idx="39568">
                  <c:v>-0.10588599999999999</c:v>
                </c:pt>
                <c:pt idx="39569">
                  <c:v>-0.107584</c:v>
                </c:pt>
                <c:pt idx="39570">
                  <c:v>-0.109344</c:v>
                </c:pt>
                <c:pt idx="39571">
                  <c:v>-0.111161</c:v>
                </c:pt>
                <c:pt idx="39572">
                  <c:v>-0.11303000000000001</c:v>
                </c:pt>
                <c:pt idx="39573">
                  <c:v>-0.11494500000000001</c:v>
                </c:pt>
                <c:pt idx="39574">
                  <c:v>-0.116906</c:v>
                </c:pt>
                <c:pt idx="39575">
                  <c:v>-0.118909</c:v>
                </c:pt>
                <c:pt idx="39576">
                  <c:v>-0.12095</c:v>
                </c:pt>
                <c:pt idx="39577">
                  <c:v>-0.123026</c:v>
                </c:pt>
                <c:pt idx="39578">
                  <c:v>-0.125136</c:v>
                </c:pt>
                <c:pt idx="39579">
                  <c:v>-0.12728200000000001</c:v>
                </c:pt>
                <c:pt idx="39580">
                  <c:v>-0.12946099999999999</c:v>
                </c:pt>
                <c:pt idx="39581">
                  <c:v>-0.13167000000000001</c:v>
                </c:pt>
                <c:pt idx="39582">
                  <c:v>-0.133904</c:v>
                </c:pt>
                <c:pt idx="39583">
                  <c:v>-0.13616400000000001</c:v>
                </c:pt>
                <c:pt idx="39584">
                  <c:v>-0.13844400000000001</c:v>
                </c:pt>
                <c:pt idx="39585">
                  <c:v>-0.140741</c:v>
                </c:pt>
                <c:pt idx="39586">
                  <c:v>-0.14305300000000001</c:v>
                </c:pt>
                <c:pt idx="39587">
                  <c:v>-0.14538100000000001</c:v>
                </c:pt>
                <c:pt idx="39588">
                  <c:v>-0.147725</c:v>
                </c:pt>
                <c:pt idx="39589">
                  <c:v>-0.15007999999999999</c:v>
                </c:pt>
                <c:pt idx="39590">
                  <c:v>-0.152444</c:v>
                </c:pt>
                <c:pt idx="39591">
                  <c:v>-0.15481200000000001</c:v>
                </c:pt>
                <c:pt idx="39592">
                  <c:v>-0.15717900000000001</c:v>
                </c:pt>
                <c:pt idx="39593">
                  <c:v>-0.15954199999999999</c:v>
                </c:pt>
                <c:pt idx="39594">
                  <c:v>-0.16189600000000001</c:v>
                </c:pt>
                <c:pt idx="39595">
                  <c:v>-0.16423699999999999</c:v>
                </c:pt>
                <c:pt idx="39596">
                  <c:v>-0.16656299999999999</c:v>
                </c:pt>
                <c:pt idx="39597">
                  <c:v>-0.168873</c:v>
                </c:pt>
                <c:pt idx="39598">
                  <c:v>-0.17116600000000001</c:v>
                </c:pt>
                <c:pt idx="39599">
                  <c:v>-0.17343700000000001</c:v>
                </c:pt>
                <c:pt idx="39600">
                  <c:v>-0.175682</c:v>
                </c:pt>
                <c:pt idx="39601">
                  <c:v>-0.177899</c:v>
                </c:pt>
                <c:pt idx="39602">
                  <c:v>-0.180085</c:v>
                </c:pt>
                <c:pt idx="39603">
                  <c:v>-0.18223800000000001</c:v>
                </c:pt>
                <c:pt idx="39604">
                  <c:v>-0.18435399999999999</c:v>
                </c:pt>
                <c:pt idx="39605">
                  <c:v>-0.18643399999999999</c:v>
                </c:pt>
                <c:pt idx="39606">
                  <c:v>-0.188475</c:v>
                </c:pt>
                <c:pt idx="39607">
                  <c:v>-0.190472</c:v>
                </c:pt>
                <c:pt idx="39608">
                  <c:v>-0.19242300000000001</c:v>
                </c:pt>
                <c:pt idx="39609">
                  <c:v>-0.19432199999999999</c:v>
                </c:pt>
                <c:pt idx="39610">
                  <c:v>-0.19616400000000001</c:v>
                </c:pt>
                <c:pt idx="39611">
                  <c:v>-0.19794800000000001</c:v>
                </c:pt>
                <c:pt idx="39612">
                  <c:v>-0.19967099999999999</c:v>
                </c:pt>
                <c:pt idx="39613">
                  <c:v>-0.20133200000000001</c:v>
                </c:pt>
                <c:pt idx="39614">
                  <c:v>-0.20292299999999999</c:v>
                </c:pt>
                <c:pt idx="39615">
                  <c:v>-0.20444200000000001</c:v>
                </c:pt>
                <c:pt idx="39616">
                  <c:v>-0.20588699999999999</c:v>
                </c:pt>
                <c:pt idx="39617">
                  <c:v>-0.20726</c:v>
                </c:pt>
                <c:pt idx="39618">
                  <c:v>-0.208561</c:v>
                </c:pt>
                <c:pt idx="39619">
                  <c:v>-0.209786</c:v>
                </c:pt>
                <c:pt idx="39620">
                  <c:v>-0.21093100000000001</c:v>
                </c:pt>
                <c:pt idx="39621">
                  <c:v>-0.21199299999999999</c:v>
                </c:pt>
                <c:pt idx="39622">
                  <c:v>-0.21297099999999999</c:v>
                </c:pt>
                <c:pt idx="39623">
                  <c:v>-0.213866</c:v>
                </c:pt>
                <c:pt idx="39624">
                  <c:v>-0.214675</c:v>
                </c:pt>
                <c:pt idx="39625">
                  <c:v>-0.21539700000000001</c:v>
                </c:pt>
                <c:pt idx="39626">
                  <c:v>-0.216029</c:v>
                </c:pt>
                <c:pt idx="39627">
                  <c:v>-0.21657199999999999</c:v>
                </c:pt>
                <c:pt idx="39628">
                  <c:v>-0.21702399999999999</c:v>
                </c:pt>
                <c:pt idx="39629">
                  <c:v>-0.21738499999999999</c:v>
                </c:pt>
                <c:pt idx="39630">
                  <c:v>-0.21765000000000001</c:v>
                </c:pt>
                <c:pt idx="39631">
                  <c:v>-0.21781900000000001</c:v>
                </c:pt>
                <c:pt idx="39632">
                  <c:v>-0.217892</c:v>
                </c:pt>
                <c:pt idx="39633">
                  <c:v>-0.21787100000000001</c:v>
                </c:pt>
                <c:pt idx="39634">
                  <c:v>-0.21773999999999999</c:v>
                </c:pt>
                <c:pt idx="39635">
                  <c:v>-0.21748400000000001</c:v>
                </c:pt>
                <c:pt idx="39636">
                  <c:v>-0.21711800000000001</c:v>
                </c:pt>
                <c:pt idx="39637">
                  <c:v>-0.21665499999999999</c:v>
                </c:pt>
                <c:pt idx="39638">
                  <c:v>-0.216086</c:v>
                </c:pt>
                <c:pt idx="39639">
                  <c:v>-0.21540599999999999</c:v>
                </c:pt>
                <c:pt idx="39640">
                  <c:v>-0.21462100000000001</c:v>
                </c:pt>
                <c:pt idx="39641">
                  <c:v>-0.21373300000000001</c:v>
                </c:pt>
                <c:pt idx="39642">
                  <c:v>-0.21274199999999999</c:v>
                </c:pt>
                <c:pt idx="39643">
                  <c:v>-0.211649</c:v>
                </c:pt>
                <c:pt idx="39644">
                  <c:v>-0.210452</c:v>
                </c:pt>
                <c:pt idx="39645">
                  <c:v>-0.209147</c:v>
                </c:pt>
                <c:pt idx="39646">
                  <c:v>-0.207737</c:v>
                </c:pt>
                <c:pt idx="39647">
                  <c:v>-0.20622299999999999</c:v>
                </c:pt>
                <c:pt idx="39648">
                  <c:v>-0.20460600000000001</c:v>
                </c:pt>
                <c:pt idx="39649">
                  <c:v>-0.20288700000000001</c:v>
                </c:pt>
                <c:pt idx="39650">
                  <c:v>-0.201071</c:v>
                </c:pt>
                <c:pt idx="39651">
                  <c:v>-0.199161</c:v>
                </c:pt>
                <c:pt idx="39652">
                  <c:v>-0.197159</c:v>
                </c:pt>
                <c:pt idx="39653">
                  <c:v>-0.19506799999999999</c:v>
                </c:pt>
                <c:pt idx="39654">
                  <c:v>-0.19289300000000001</c:v>
                </c:pt>
                <c:pt idx="39655">
                  <c:v>-0.190638</c:v>
                </c:pt>
                <c:pt idx="39656">
                  <c:v>-0.188306</c:v>
                </c:pt>
                <c:pt idx="39657">
                  <c:v>-0.18589900000000001</c:v>
                </c:pt>
                <c:pt idx="39658">
                  <c:v>-0.18342</c:v>
                </c:pt>
                <c:pt idx="39659">
                  <c:v>-0.180871</c:v>
                </c:pt>
                <c:pt idx="39660">
                  <c:v>-0.178256</c:v>
                </c:pt>
                <c:pt idx="39661">
                  <c:v>-0.17557600000000001</c:v>
                </c:pt>
                <c:pt idx="39662">
                  <c:v>-0.17283100000000001</c:v>
                </c:pt>
                <c:pt idx="39663">
                  <c:v>-0.17002300000000001</c:v>
                </c:pt>
                <c:pt idx="39664">
                  <c:v>-0.167155</c:v>
                </c:pt>
                <c:pt idx="39665">
                  <c:v>-0.16423199999999999</c:v>
                </c:pt>
                <c:pt idx="39666">
                  <c:v>-0.16125700000000001</c:v>
                </c:pt>
                <c:pt idx="39667">
                  <c:v>-0.15823200000000001</c:v>
                </c:pt>
                <c:pt idx="39668">
                  <c:v>-0.15515899999999999</c:v>
                </c:pt>
                <c:pt idx="39669">
                  <c:v>-0.15204200000000001</c:v>
                </c:pt>
                <c:pt idx="39670">
                  <c:v>-0.14888899999999999</c:v>
                </c:pt>
                <c:pt idx="39671">
                  <c:v>-0.14569799999999999</c:v>
                </c:pt>
                <c:pt idx="39672">
                  <c:v>-0.14244699999999999</c:v>
                </c:pt>
                <c:pt idx="39673">
                  <c:v>-0.13913500000000001</c:v>
                </c:pt>
                <c:pt idx="39674">
                  <c:v>-0.135791</c:v>
                </c:pt>
                <c:pt idx="39675">
                  <c:v>-0.13242300000000001</c:v>
                </c:pt>
                <c:pt idx="39676">
                  <c:v>-0.12902</c:v>
                </c:pt>
                <c:pt idx="39677">
                  <c:v>-0.12558800000000001</c:v>
                </c:pt>
                <c:pt idx="39678">
                  <c:v>-0.12213499999999999</c:v>
                </c:pt>
                <c:pt idx="39679">
                  <c:v>-0.11866400000000001</c:v>
                </c:pt>
                <c:pt idx="39680">
                  <c:v>-0.115179</c:v>
                </c:pt>
                <c:pt idx="39681">
                  <c:v>-0.11168</c:v>
                </c:pt>
                <c:pt idx="39682">
                  <c:v>-0.108169</c:v>
                </c:pt>
                <c:pt idx="39683">
                  <c:v>-0.10464900000000001</c:v>
                </c:pt>
                <c:pt idx="39684">
                  <c:v>-0.101121</c:v>
                </c:pt>
                <c:pt idx="39685">
                  <c:v>-9.7589999999999996E-2</c:v>
                </c:pt>
                <c:pt idx="39686">
                  <c:v>-9.4058600000000006E-2</c:v>
                </c:pt>
                <c:pt idx="39687">
                  <c:v>-9.0532299999999996E-2</c:v>
                </c:pt>
                <c:pt idx="39688">
                  <c:v>-8.7017200000000003E-2</c:v>
                </c:pt>
                <c:pt idx="39689">
                  <c:v>-8.3519300000000005E-2</c:v>
                </c:pt>
                <c:pt idx="39690">
                  <c:v>-8.0044699999999996E-2</c:v>
                </c:pt>
                <c:pt idx="39691">
                  <c:v>-7.6598299999999994E-2</c:v>
                </c:pt>
                <c:pt idx="39692">
                  <c:v>-7.3182700000000003E-2</c:v>
                </c:pt>
                <c:pt idx="39693">
                  <c:v>-6.9799399999999998E-2</c:v>
                </c:pt>
                <c:pt idx="39694">
                  <c:v>-6.64497E-2</c:v>
                </c:pt>
                <c:pt idx="39695">
                  <c:v>-6.3135399999999994E-2</c:v>
                </c:pt>
                <c:pt idx="39696">
                  <c:v>-5.9859099999999998E-2</c:v>
                </c:pt>
                <c:pt idx="39697">
                  <c:v>-5.6623399999999997E-2</c:v>
                </c:pt>
                <c:pt idx="39698">
                  <c:v>-5.3430600000000002E-2</c:v>
                </c:pt>
                <c:pt idx="39699">
                  <c:v>-5.0284000000000002E-2</c:v>
                </c:pt>
                <c:pt idx="39700">
                  <c:v>-4.7184999999999998E-2</c:v>
                </c:pt>
                <c:pt idx="39701">
                  <c:v>-4.4132900000000003E-2</c:v>
                </c:pt>
                <c:pt idx="39702">
                  <c:v>-4.1127299999999999E-2</c:v>
                </c:pt>
                <c:pt idx="39703">
                  <c:v>-3.8169399999999999E-2</c:v>
                </c:pt>
                <c:pt idx="39704">
                  <c:v>-3.5260399999999997E-2</c:v>
                </c:pt>
                <c:pt idx="39705">
                  <c:v>-3.2401899999999997E-2</c:v>
                </c:pt>
                <c:pt idx="39706">
                  <c:v>-2.9596999999999998E-2</c:v>
                </c:pt>
                <c:pt idx="39707">
                  <c:v>-2.6849399999999999E-2</c:v>
                </c:pt>
                <c:pt idx="39708">
                  <c:v>-2.4161100000000001E-2</c:v>
                </c:pt>
                <c:pt idx="39709">
                  <c:v>-2.1531399999999999E-2</c:v>
                </c:pt>
                <c:pt idx="39710">
                  <c:v>-1.89602E-2</c:v>
                </c:pt>
                <c:pt idx="39711">
                  <c:v>-1.6450200000000002E-2</c:v>
                </c:pt>
                <c:pt idx="39712">
                  <c:v>-1.4005200000000001E-2</c:v>
                </c:pt>
                <c:pt idx="39713">
                  <c:v>-1.1628299999999999E-2</c:v>
                </c:pt>
                <c:pt idx="39714" formatCode="0.00E+00">
                  <c:v>-9.3212499999999997E-3</c:v>
                </c:pt>
                <c:pt idx="39715" formatCode="0.00E+00">
                  <c:v>-7.0840900000000004E-3</c:v>
                </c:pt>
                <c:pt idx="39716" formatCode="0.00E+00">
                  <c:v>-4.9163200000000001E-3</c:v>
                </c:pt>
                <c:pt idx="39717" formatCode="0.00E+00">
                  <c:v>-2.8180800000000002E-3</c:v>
                </c:pt>
                <c:pt idx="39718" formatCode="0.00E+00">
                  <c:v>-7.90027E-4</c:v>
                </c:pt>
                <c:pt idx="39719" formatCode="0.00E+00">
                  <c:v>1.16675E-3</c:v>
                </c:pt>
                <c:pt idx="39720" formatCode="0.00E+00">
                  <c:v>3.0517399999999998E-3</c:v>
                </c:pt>
                <c:pt idx="39721" formatCode="0.00E+00">
                  <c:v>4.8651099999999997E-3</c:v>
                </c:pt>
                <c:pt idx="39722" formatCode="0.00E+00">
                  <c:v>6.60671E-3</c:v>
                </c:pt>
                <c:pt idx="39723" formatCode="0.00E+00">
                  <c:v>8.2760000000000004E-3</c:v>
                </c:pt>
                <c:pt idx="39724" formatCode="0.00E+00">
                  <c:v>9.8726400000000002E-3</c:v>
                </c:pt>
                <c:pt idx="39725">
                  <c:v>1.1396E-2</c:v>
                </c:pt>
                <c:pt idx="39726">
                  <c:v>1.2844700000000001E-2</c:v>
                </c:pt>
                <c:pt idx="39727">
                  <c:v>1.42192E-2</c:v>
                </c:pt>
                <c:pt idx="39728">
                  <c:v>1.5521399999999999E-2</c:v>
                </c:pt>
                <c:pt idx="39729">
                  <c:v>1.6752599999999999E-2</c:v>
                </c:pt>
                <c:pt idx="39730">
                  <c:v>1.7913599999999998E-2</c:v>
                </c:pt>
                <c:pt idx="39731">
                  <c:v>1.9004799999999999E-2</c:v>
                </c:pt>
                <c:pt idx="39732">
                  <c:v>2.0025999999999999E-2</c:v>
                </c:pt>
                <c:pt idx="39733">
                  <c:v>2.09762E-2</c:v>
                </c:pt>
                <c:pt idx="39734">
                  <c:v>2.1855699999999999E-2</c:v>
                </c:pt>
                <c:pt idx="39735">
                  <c:v>2.2665600000000001E-2</c:v>
                </c:pt>
                <c:pt idx="39736">
                  <c:v>2.3405700000000002E-2</c:v>
                </c:pt>
                <c:pt idx="39737">
                  <c:v>2.40766E-2</c:v>
                </c:pt>
                <c:pt idx="39738">
                  <c:v>2.4681499999999999E-2</c:v>
                </c:pt>
                <c:pt idx="39739">
                  <c:v>2.5224799999999999E-2</c:v>
                </c:pt>
                <c:pt idx="39740">
                  <c:v>2.57088E-2</c:v>
                </c:pt>
                <c:pt idx="39741">
                  <c:v>2.6134000000000001E-2</c:v>
                </c:pt>
                <c:pt idx="39742">
                  <c:v>2.6500699999999999E-2</c:v>
                </c:pt>
                <c:pt idx="39743">
                  <c:v>2.6809400000000001E-2</c:v>
                </c:pt>
                <c:pt idx="39744">
                  <c:v>2.7060299999999999E-2</c:v>
                </c:pt>
                <c:pt idx="39745">
                  <c:v>2.7254500000000001E-2</c:v>
                </c:pt>
                <c:pt idx="39746">
                  <c:v>2.7395800000000001E-2</c:v>
                </c:pt>
                <c:pt idx="39747">
                  <c:v>2.7488599999999998E-2</c:v>
                </c:pt>
                <c:pt idx="39748">
                  <c:v>2.7533499999999999E-2</c:v>
                </c:pt>
                <c:pt idx="39749">
                  <c:v>2.75298E-2</c:v>
                </c:pt>
                <c:pt idx="39750">
                  <c:v>2.7477100000000001E-2</c:v>
                </c:pt>
                <c:pt idx="39751">
                  <c:v>2.7376000000000001E-2</c:v>
                </c:pt>
                <c:pt idx="39752">
                  <c:v>2.72284E-2</c:v>
                </c:pt>
                <c:pt idx="39753">
                  <c:v>2.70374E-2</c:v>
                </c:pt>
                <c:pt idx="39754">
                  <c:v>2.6806E-2</c:v>
                </c:pt>
                <c:pt idx="39755">
                  <c:v>2.6536799999999999E-2</c:v>
                </c:pt>
                <c:pt idx="39756">
                  <c:v>2.6231600000000001E-2</c:v>
                </c:pt>
                <c:pt idx="39757">
                  <c:v>2.5891399999999998E-2</c:v>
                </c:pt>
                <c:pt idx="39758">
                  <c:v>2.55172E-2</c:v>
                </c:pt>
                <c:pt idx="39759">
                  <c:v>2.5109900000000001E-2</c:v>
                </c:pt>
                <c:pt idx="39760">
                  <c:v>2.4669699999999999E-2</c:v>
                </c:pt>
                <c:pt idx="39761">
                  <c:v>2.41976E-2</c:v>
                </c:pt>
                <c:pt idx="39762">
                  <c:v>2.36957E-2</c:v>
                </c:pt>
                <c:pt idx="39763">
                  <c:v>2.31665E-2</c:v>
                </c:pt>
                <c:pt idx="39764">
                  <c:v>2.2611599999999999E-2</c:v>
                </c:pt>
                <c:pt idx="39765">
                  <c:v>2.2033199999999999E-2</c:v>
                </c:pt>
                <c:pt idx="39766">
                  <c:v>2.1434100000000001E-2</c:v>
                </c:pt>
                <c:pt idx="39767">
                  <c:v>2.0816000000000001E-2</c:v>
                </c:pt>
                <c:pt idx="39768">
                  <c:v>2.018E-2</c:v>
                </c:pt>
                <c:pt idx="39769">
                  <c:v>1.95274E-2</c:v>
                </c:pt>
                <c:pt idx="39770">
                  <c:v>1.8859500000000001E-2</c:v>
                </c:pt>
                <c:pt idx="39771">
                  <c:v>1.8177800000000001E-2</c:v>
                </c:pt>
                <c:pt idx="39772">
                  <c:v>1.7483599999999998E-2</c:v>
                </c:pt>
                <c:pt idx="39773">
                  <c:v>1.67776E-2</c:v>
                </c:pt>
                <c:pt idx="39774">
                  <c:v>1.6060000000000001E-2</c:v>
                </c:pt>
                <c:pt idx="39775">
                  <c:v>1.53323E-2</c:v>
                </c:pt>
                <c:pt idx="39776">
                  <c:v>1.4596400000000001E-2</c:v>
                </c:pt>
                <c:pt idx="39777">
                  <c:v>1.3854099999999999E-2</c:v>
                </c:pt>
                <c:pt idx="39778">
                  <c:v>1.31065E-2</c:v>
                </c:pt>
                <c:pt idx="39779">
                  <c:v>1.2354499999999999E-2</c:v>
                </c:pt>
                <c:pt idx="39780">
                  <c:v>1.1599999999999999E-2</c:v>
                </c:pt>
                <c:pt idx="39781">
                  <c:v>1.0844400000000001E-2</c:v>
                </c:pt>
                <c:pt idx="39782">
                  <c:v>1.00895E-2</c:v>
                </c:pt>
                <c:pt idx="39783" formatCode="0.00E+00">
                  <c:v>9.3373799999999993E-3</c:v>
                </c:pt>
                <c:pt idx="39784" formatCode="0.00E+00">
                  <c:v>8.5902600000000006E-3</c:v>
                </c:pt>
                <c:pt idx="39785" formatCode="0.00E+00">
                  <c:v>7.8493399999999998E-3</c:v>
                </c:pt>
                <c:pt idx="39786" formatCode="0.00E+00">
                  <c:v>7.1154299999999998E-3</c:v>
                </c:pt>
                <c:pt idx="39787" formatCode="0.00E+00">
                  <c:v>6.3895599999999999E-3</c:v>
                </c:pt>
                <c:pt idx="39788" formatCode="0.00E+00">
                  <c:v>5.6729800000000002E-3</c:v>
                </c:pt>
                <c:pt idx="39789" formatCode="0.00E+00">
                  <c:v>4.9671100000000003E-3</c:v>
                </c:pt>
                <c:pt idx="39790" formatCode="0.00E+00">
                  <c:v>4.2725999999999997E-3</c:v>
                </c:pt>
                <c:pt idx="39791" formatCode="0.00E+00">
                  <c:v>3.5891500000000002E-3</c:v>
                </c:pt>
                <c:pt idx="39792" formatCode="0.00E+00">
                  <c:v>2.9168900000000001E-3</c:v>
                </c:pt>
                <c:pt idx="39793" formatCode="0.00E+00">
                  <c:v>2.25683E-3</c:v>
                </c:pt>
                <c:pt idx="39794" formatCode="0.00E+00">
                  <c:v>1.61009E-3</c:v>
                </c:pt>
                <c:pt idx="39795" formatCode="0.00E+00">
                  <c:v>9.7762200000000004E-4</c:v>
                </c:pt>
                <c:pt idx="39796" formatCode="0.00E+00">
                  <c:v>3.6032099999999998E-4</c:v>
                </c:pt>
                <c:pt idx="39797" formatCode="0.00E+00">
                  <c:v>-2.4138E-4</c:v>
                </c:pt>
                <c:pt idx="39798" formatCode="0.00E+00">
                  <c:v>-8.2755999999999997E-4</c:v>
                </c:pt>
                <c:pt idx="39799" formatCode="0.00E+00">
                  <c:v>-1.39803E-3</c:v>
                </c:pt>
                <c:pt idx="39800" formatCode="0.00E+00">
                  <c:v>-1.9516399999999999E-3</c:v>
                </c:pt>
                <c:pt idx="39801" formatCode="0.00E+00">
                  <c:v>-2.48658E-3</c:v>
                </c:pt>
                <c:pt idx="39802" formatCode="0.00E+00">
                  <c:v>-3.0017799999999999E-3</c:v>
                </c:pt>
                <c:pt idx="39803" formatCode="0.00E+00">
                  <c:v>-3.4975200000000001E-3</c:v>
                </c:pt>
                <c:pt idx="39804" formatCode="0.00E+00">
                  <c:v>-3.9746E-3</c:v>
                </c:pt>
                <c:pt idx="39805" formatCode="0.00E+00">
                  <c:v>-4.4330300000000001E-3</c:v>
                </c:pt>
                <c:pt idx="39806" formatCode="0.00E+00">
                  <c:v>-4.8719599999999998E-3</c:v>
                </c:pt>
                <c:pt idx="39807" formatCode="0.00E+00">
                  <c:v>-5.29065E-3</c:v>
                </c:pt>
                <c:pt idx="39808" formatCode="0.00E+00">
                  <c:v>-5.6892100000000001E-3</c:v>
                </c:pt>
                <c:pt idx="39809" formatCode="0.00E+00">
                  <c:v>-6.0682599999999998E-3</c:v>
                </c:pt>
                <c:pt idx="39810" formatCode="0.00E+00">
                  <c:v>-6.4280400000000003E-3</c:v>
                </c:pt>
                <c:pt idx="39811" formatCode="0.00E+00">
                  <c:v>-6.7683200000000004E-3</c:v>
                </c:pt>
                <c:pt idx="39812" formatCode="0.00E+00">
                  <c:v>-7.0889999999999998E-3</c:v>
                </c:pt>
                <c:pt idx="39813" formatCode="0.00E+00">
                  <c:v>-7.3900499999999996E-3</c:v>
                </c:pt>
                <c:pt idx="39814" formatCode="0.00E+00">
                  <c:v>-7.6715200000000002E-3</c:v>
                </c:pt>
                <c:pt idx="39815" formatCode="0.00E+00">
                  <c:v>-7.9339700000000003E-3</c:v>
                </c:pt>
                <c:pt idx="39816" formatCode="0.00E+00">
                  <c:v>-8.1780900000000007E-3</c:v>
                </c:pt>
                <c:pt idx="39817" formatCode="0.00E+00">
                  <c:v>-8.40401E-3</c:v>
                </c:pt>
                <c:pt idx="39818" formatCode="0.00E+00">
                  <c:v>-8.6113200000000004E-3</c:v>
                </c:pt>
                <c:pt idx="39819" formatCode="0.00E+00">
                  <c:v>-8.7995599999999997E-3</c:v>
                </c:pt>
                <c:pt idx="39820" formatCode="0.00E+00">
                  <c:v>-8.9684199999999995E-3</c:v>
                </c:pt>
                <c:pt idx="39821" formatCode="0.00E+00">
                  <c:v>-9.1179799999999995E-3</c:v>
                </c:pt>
                <c:pt idx="39822" formatCode="0.00E+00">
                  <c:v>-9.2492100000000008E-3</c:v>
                </c:pt>
                <c:pt idx="39823" formatCode="0.00E+00">
                  <c:v>-9.3631099999999991E-3</c:v>
                </c:pt>
                <c:pt idx="39824" formatCode="0.00E+00">
                  <c:v>-9.4600199999999995E-3</c:v>
                </c:pt>
                <c:pt idx="39825" formatCode="0.00E+00">
                  <c:v>-9.5401199999999992E-3</c:v>
                </c:pt>
                <c:pt idx="39826" formatCode="0.00E+00">
                  <c:v>-9.6041000000000008E-3</c:v>
                </c:pt>
                <c:pt idx="39827" formatCode="0.00E+00">
                  <c:v>-9.6528299999999994E-3</c:v>
                </c:pt>
                <c:pt idx="39828" formatCode="0.00E+00">
                  <c:v>-9.6870299999999993E-3</c:v>
                </c:pt>
                <c:pt idx="39829" formatCode="0.00E+00">
                  <c:v>-9.7069500000000006E-3</c:v>
                </c:pt>
                <c:pt idx="39830" formatCode="0.00E+00">
                  <c:v>-9.7120699999999997E-3</c:v>
                </c:pt>
                <c:pt idx="39831" formatCode="0.00E+00">
                  <c:v>-9.7021299999999998E-3</c:v>
                </c:pt>
                <c:pt idx="39832" formatCode="0.00E+00">
                  <c:v>-9.6784699999999998E-3</c:v>
                </c:pt>
                <c:pt idx="39833" formatCode="0.00E+00">
                  <c:v>-9.6429800000000006E-3</c:v>
                </c:pt>
                <c:pt idx="39834" formatCode="0.00E+00">
                  <c:v>-9.5962700000000005E-3</c:v>
                </c:pt>
                <c:pt idx="39835" formatCode="0.00E+00">
                  <c:v>-9.5381000000000007E-3</c:v>
                </c:pt>
                <c:pt idx="39836" formatCode="0.00E+00">
                  <c:v>-9.4687899999999995E-3</c:v>
                </c:pt>
                <c:pt idx="39837" formatCode="0.00E+00">
                  <c:v>-9.3893099999999997E-3</c:v>
                </c:pt>
                <c:pt idx="39838" formatCode="0.00E+00">
                  <c:v>-9.2999399999999996E-3</c:v>
                </c:pt>
                <c:pt idx="39839" formatCode="0.00E+00">
                  <c:v>-9.1997299999999997E-3</c:v>
                </c:pt>
                <c:pt idx="39840" formatCode="0.00E+00">
                  <c:v>-9.0876599999999991E-3</c:v>
                </c:pt>
                <c:pt idx="39841" formatCode="0.00E+00">
                  <c:v>-8.9635600000000006E-3</c:v>
                </c:pt>
                <c:pt idx="39842" formatCode="0.00E+00">
                  <c:v>-8.8276099999999996E-3</c:v>
                </c:pt>
                <c:pt idx="39843" formatCode="0.00E+00">
                  <c:v>-8.6798399999999994E-3</c:v>
                </c:pt>
                <c:pt idx="39844" formatCode="0.00E+00">
                  <c:v>-8.5201600000000006E-3</c:v>
                </c:pt>
                <c:pt idx="39845" formatCode="0.00E+00">
                  <c:v>-8.3489399999999991E-3</c:v>
                </c:pt>
                <c:pt idx="39846" formatCode="0.00E+00">
                  <c:v>-8.1670900000000001E-3</c:v>
                </c:pt>
                <c:pt idx="39847" formatCode="0.00E+00">
                  <c:v>-7.9752099999999999E-3</c:v>
                </c:pt>
                <c:pt idx="39848" formatCode="0.00E+00">
                  <c:v>-7.77307E-3</c:v>
                </c:pt>
                <c:pt idx="39849" formatCode="0.00E+00">
                  <c:v>-7.5600800000000003E-3</c:v>
                </c:pt>
                <c:pt idx="39850" formatCode="0.00E+00">
                  <c:v>-7.3360300000000003E-3</c:v>
                </c:pt>
                <c:pt idx="39851" formatCode="0.00E+00">
                  <c:v>-7.1009999999999997E-3</c:v>
                </c:pt>
                <c:pt idx="39852" formatCode="0.00E+00">
                  <c:v>-6.8550499999999997E-3</c:v>
                </c:pt>
                <c:pt idx="39853" formatCode="0.00E+00">
                  <c:v>-6.5980199999999996E-3</c:v>
                </c:pt>
                <c:pt idx="39854" formatCode="0.00E+00">
                  <c:v>-6.3297099999999997E-3</c:v>
                </c:pt>
                <c:pt idx="39855" formatCode="0.00E+00">
                  <c:v>-6.0499500000000001E-3</c:v>
                </c:pt>
                <c:pt idx="39856" formatCode="0.00E+00">
                  <c:v>-5.7587699999999999E-3</c:v>
                </c:pt>
                <c:pt idx="39857" formatCode="0.00E+00">
                  <c:v>-5.4564799999999997E-3</c:v>
                </c:pt>
                <c:pt idx="39858" formatCode="0.00E+00">
                  <c:v>-5.1433399999999997E-3</c:v>
                </c:pt>
                <c:pt idx="39859" formatCode="0.00E+00">
                  <c:v>-4.8192599999999997E-3</c:v>
                </c:pt>
                <c:pt idx="39860" formatCode="0.00E+00">
                  <c:v>-4.4840699999999997E-3</c:v>
                </c:pt>
                <c:pt idx="39861" formatCode="0.00E+00">
                  <c:v>-4.1375400000000003E-3</c:v>
                </c:pt>
                <c:pt idx="39862" formatCode="0.00E+00">
                  <c:v>-3.7794999999999999E-3</c:v>
                </c:pt>
                <c:pt idx="39863" formatCode="0.00E+00">
                  <c:v>-3.40968E-3</c:v>
                </c:pt>
                <c:pt idx="39864" formatCode="0.00E+00">
                  <c:v>-3.0272900000000002E-3</c:v>
                </c:pt>
                <c:pt idx="39865" formatCode="0.00E+00">
                  <c:v>-2.6313199999999999E-3</c:v>
                </c:pt>
                <c:pt idx="39866" formatCode="0.00E+00">
                  <c:v>-2.2211399999999999E-3</c:v>
                </c:pt>
                <c:pt idx="39867" formatCode="0.00E+00">
                  <c:v>-1.7961299999999999E-3</c:v>
                </c:pt>
                <c:pt idx="39868" formatCode="0.00E+00">
                  <c:v>-1.3550700000000001E-3</c:v>
                </c:pt>
                <c:pt idx="39869" formatCode="0.00E+00">
                  <c:v>-8.9691700000000001E-4</c:v>
                </c:pt>
                <c:pt idx="39870" formatCode="0.00E+00">
                  <c:v>-4.2173599999999998E-4</c:v>
                </c:pt>
                <c:pt idx="39871" formatCode="0.00E+00">
                  <c:v>7.0419800000000006E-5</c:v>
                </c:pt>
                <c:pt idx="39872" formatCode="0.00E+00">
                  <c:v>5.8049100000000004E-4</c:v>
                </c:pt>
                <c:pt idx="39873" formatCode="0.00E+00">
                  <c:v>1.1094E-3</c:v>
                </c:pt>
                <c:pt idx="39874" formatCode="0.00E+00">
                  <c:v>1.65727E-3</c:v>
                </c:pt>
                <c:pt idx="39875" formatCode="0.00E+00">
                  <c:v>2.22404E-3</c:v>
                </c:pt>
                <c:pt idx="39876" formatCode="0.00E+00">
                  <c:v>2.8100199999999999E-3</c:v>
                </c:pt>
                <c:pt idx="39877" formatCode="0.00E+00">
                  <c:v>3.4160699999999998E-3</c:v>
                </c:pt>
                <c:pt idx="39878" formatCode="0.00E+00">
                  <c:v>4.0432799999999998E-3</c:v>
                </c:pt>
                <c:pt idx="39879" formatCode="0.00E+00">
                  <c:v>4.6927000000000002E-3</c:v>
                </c:pt>
                <c:pt idx="39880" formatCode="0.00E+00">
                  <c:v>5.3651000000000003E-3</c:v>
                </c:pt>
                <c:pt idx="39881" formatCode="0.00E+00">
                  <c:v>6.0609799999999997E-3</c:v>
                </c:pt>
                <c:pt idx="39882" formatCode="0.00E+00">
                  <c:v>6.7808399999999998E-3</c:v>
                </c:pt>
                <c:pt idx="39883" formatCode="0.00E+00">
                  <c:v>7.5256000000000003E-3</c:v>
                </c:pt>
                <c:pt idx="39884" formatCode="0.00E+00">
                  <c:v>8.2965299999999999E-3</c:v>
                </c:pt>
                <c:pt idx="39885" formatCode="0.00E+00">
                  <c:v>9.09481E-3</c:v>
                </c:pt>
                <c:pt idx="39886" formatCode="0.00E+00">
                  <c:v>9.9212499999999995E-3</c:v>
                </c:pt>
                <c:pt idx="39887">
                  <c:v>1.07764E-2</c:v>
                </c:pt>
                <c:pt idx="39888">
                  <c:v>1.16607E-2</c:v>
                </c:pt>
                <c:pt idx="39889">
                  <c:v>1.25749E-2</c:v>
                </c:pt>
                <c:pt idx="39890">
                  <c:v>1.35198E-2</c:v>
                </c:pt>
                <c:pt idx="39891">
                  <c:v>1.4496500000000001E-2</c:v>
                </c:pt>
                <c:pt idx="39892">
                  <c:v>1.55055E-2</c:v>
                </c:pt>
                <c:pt idx="39893">
                  <c:v>1.6546999999999999E-2</c:v>
                </c:pt>
                <c:pt idx="39894">
                  <c:v>1.7620799999999999E-2</c:v>
                </c:pt>
                <c:pt idx="39895">
                  <c:v>1.8726799999999998E-2</c:v>
                </c:pt>
                <c:pt idx="39896">
                  <c:v>1.98651E-2</c:v>
                </c:pt>
                <c:pt idx="39897">
                  <c:v>2.1035700000000001E-2</c:v>
                </c:pt>
                <c:pt idx="39898">
                  <c:v>2.2238899999999999E-2</c:v>
                </c:pt>
                <c:pt idx="39899">
                  <c:v>2.3474999999999999E-2</c:v>
                </c:pt>
                <c:pt idx="39900">
                  <c:v>2.4744700000000001E-2</c:v>
                </c:pt>
                <c:pt idx="39901">
                  <c:v>2.6048399999999999E-2</c:v>
                </c:pt>
                <c:pt idx="39902">
                  <c:v>2.73867E-2</c:v>
                </c:pt>
                <c:pt idx="39903">
                  <c:v>2.8760299999999999E-2</c:v>
                </c:pt>
                <c:pt idx="39904">
                  <c:v>3.0169999999999999E-2</c:v>
                </c:pt>
                <c:pt idx="39905">
                  <c:v>3.1615999999999998E-2</c:v>
                </c:pt>
                <c:pt idx="39906">
                  <c:v>3.3098799999999998E-2</c:v>
                </c:pt>
                <c:pt idx="39907">
                  <c:v>3.4618500000000003E-2</c:v>
                </c:pt>
                <c:pt idx="39908">
                  <c:v>3.61748E-2</c:v>
                </c:pt>
                <c:pt idx="39909">
                  <c:v>3.7767500000000002E-2</c:v>
                </c:pt>
                <c:pt idx="39910">
                  <c:v>3.9396399999999998E-2</c:v>
                </c:pt>
                <c:pt idx="39911">
                  <c:v>4.1060899999999997E-2</c:v>
                </c:pt>
                <c:pt idx="39912">
                  <c:v>4.2759800000000001E-2</c:v>
                </c:pt>
                <c:pt idx="39913">
                  <c:v>4.4492799999999999E-2</c:v>
                </c:pt>
                <c:pt idx="39914">
                  <c:v>4.6259399999999999E-2</c:v>
                </c:pt>
                <c:pt idx="39915">
                  <c:v>4.8058799999999999E-2</c:v>
                </c:pt>
                <c:pt idx="39916">
                  <c:v>4.9889599999999999E-2</c:v>
                </c:pt>
                <c:pt idx="39917">
                  <c:v>5.1751600000000002E-2</c:v>
                </c:pt>
                <c:pt idx="39918">
                  <c:v>5.3645999999999999E-2</c:v>
                </c:pt>
                <c:pt idx="39919">
                  <c:v>5.5572900000000001E-2</c:v>
                </c:pt>
                <c:pt idx="39920">
                  <c:v>5.7531199999999998E-2</c:v>
                </c:pt>
                <c:pt idx="39921">
                  <c:v>5.9519500000000003E-2</c:v>
                </c:pt>
                <c:pt idx="39922">
                  <c:v>6.1536399999999998E-2</c:v>
                </c:pt>
                <c:pt idx="39923">
                  <c:v>6.3581200000000004E-2</c:v>
                </c:pt>
                <c:pt idx="39924">
                  <c:v>6.5653299999999998E-2</c:v>
                </c:pt>
                <c:pt idx="39925">
                  <c:v>6.77513E-2</c:v>
                </c:pt>
                <c:pt idx="39926">
                  <c:v>6.9873500000000005E-2</c:v>
                </c:pt>
                <c:pt idx="39927">
                  <c:v>7.2017999999999999E-2</c:v>
                </c:pt>
                <c:pt idx="39928">
                  <c:v>7.4182999999999999E-2</c:v>
                </c:pt>
                <c:pt idx="39929">
                  <c:v>7.6366400000000001E-2</c:v>
                </c:pt>
                <c:pt idx="39930">
                  <c:v>7.8566399999999995E-2</c:v>
                </c:pt>
                <c:pt idx="39931">
                  <c:v>8.0781800000000001E-2</c:v>
                </c:pt>
                <c:pt idx="39932">
                  <c:v>8.3010899999999999E-2</c:v>
                </c:pt>
                <c:pt idx="39933">
                  <c:v>8.5251499999999994E-2</c:v>
                </c:pt>
                <c:pt idx="39934">
                  <c:v>8.7500599999999998E-2</c:v>
                </c:pt>
                <c:pt idx="39935">
                  <c:v>8.9755299999999996E-2</c:v>
                </c:pt>
                <c:pt idx="39936">
                  <c:v>9.2013200000000003E-2</c:v>
                </c:pt>
                <c:pt idx="39937">
                  <c:v>9.4272499999999995E-2</c:v>
                </c:pt>
                <c:pt idx="39938">
                  <c:v>9.6531599999999995E-2</c:v>
                </c:pt>
                <c:pt idx="39939">
                  <c:v>9.8788399999999998E-2</c:v>
                </c:pt>
                <c:pt idx="39940">
                  <c:v>0.10104100000000001</c:v>
                </c:pt>
                <c:pt idx="39941">
                  <c:v>0.103286</c:v>
                </c:pt>
                <c:pt idx="39942">
                  <c:v>0.105521</c:v>
                </c:pt>
                <c:pt idx="39943">
                  <c:v>0.10774499999999999</c:v>
                </c:pt>
                <c:pt idx="39944">
                  <c:v>0.109954</c:v>
                </c:pt>
                <c:pt idx="39945">
                  <c:v>0.112149</c:v>
                </c:pt>
                <c:pt idx="39946">
                  <c:v>0.114326</c:v>
                </c:pt>
                <c:pt idx="39947">
                  <c:v>0.116484</c:v>
                </c:pt>
                <c:pt idx="39948">
                  <c:v>0.11862</c:v>
                </c:pt>
                <c:pt idx="39949">
                  <c:v>0.12073299999999999</c:v>
                </c:pt>
                <c:pt idx="39950">
                  <c:v>0.122817</c:v>
                </c:pt>
                <c:pt idx="39951">
                  <c:v>0.124871</c:v>
                </c:pt>
                <c:pt idx="39952">
                  <c:v>0.12689300000000001</c:v>
                </c:pt>
                <c:pt idx="39953">
                  <c:v>0.12887999999999999</c:v>
                </c:pt>
                <c:pt idx="39954">
                  <c:v>0.130828</c:v>
                </c:pt>
                <c:pt idx="39955">
                  <c:v>0.13273299999999999</c:v>
                </c:pt>
                <c:pt idx="39956">
                  <c:v>0.13459399999999999</c:v>
                </c:pt>
                <c:pt idx="39957">
                  <c:v>0.136409</c:v>
                </c:pt>
                <c:pt idx="39958">
                  <c:v>0.13817499999999999</c:v>
                </c:pt>
                <c:pt idx="39959">
                  <c:v>0.13988999999999999</c:v>
                </c:pt>
                <c:pt idx="39960">
                  <c:v>0.14155000000000001</c:v>
                </c:pt>
                <c:pt idx="39961">
                  <c:v>0.143154</c:v>
                </c:pt>
                <c:pt idx="39962">
                  <c:v>0.14469899999999999</c:v>
                </c:pt>
                <c:pt idx="39963">
                  <c:v>0.14618200000000001</c:v>
                </c:pt>
                <c:pt idx="39964">
                  <c:v>0.14760200000000001</c:v>
                </c:pt>
                <c:pt idx="39965">
                  <c:v>0.148953</c:v>
                </c:pt>
                <c:pt idx="39966">
                  <c:v>0.150232</c:v>
                </c:pt>
                <c:pt idx="39967">
                  <c:v>0.15143799999999999</c:v>
                </c:pt>
                <c:pt idx="39968">
                  <c:v>0.15256900000000001</c:v>
                </c:pt>
                <c:pt idx="39969">
                  <c:v>0.15362300000000001</c:v>
                </c:pt>
                <c:pt idx="39970">
                  <c:v>0.15459999999999999</c:v>
                </c:pt>
                <c:pt idx="39971">
                  <c:v>0.15549399999999999</c:v>
                </c:pt>
                <c:pt idx="39972">
                  <c:v>0.156305</c:v>
                </c:pt>
                <c:pt idx="39973">
                  <c:v>0.15703</c:v>
                </c:pt>
                <c:pt idx="39974">
                  <c:v>0.157668</c:v>
                </c:pt>
                <c:pt idx="39975">
                  <c:v>0.15821499999999999</c:v>
                </c:pt>
                <c:pt idx="39976">
                  <c:v>0.158669</c:v>
                </c:pt>
                <c:pt idx="39977">
                  <c:v>0.159028</c:v>
                </c:pt>
                <c:pt idx="39978">
                  <c:v>0.15929099999999999</c:v>
                </c:pt>
                <c:pt idx="39979">
                  <c:v>0.15945500000000001</c:v>
                </c:pt>
                <c:pt idx="39980">
                  <c:v>0.15952</c:v>
                </c:pt>
                <c:pt idx="39981">
                  <c:v>0.15948599999999999</c:v>
                </c:pt>
                <c:pt idx="39982">
                  <c:v>0.15935099999999999</c:v>
                </c:pt>
                <c:pt idx="39983">
                  <c:v>0.15911500000000001</c:v>
                </c:pt>
                <c:pt idx="39984">
                  <c:v>0.158778</c:v>
                </c:pt>
                <c:pt idx="39985">
                  <c:v>0.15833800000000001</c:v>
                </c:pt>
                <c:pt idx="39986">
                  <c:v>0.15779699999999999</c:v>
                </c:pt>
                <c:pt idx="39987">
                  <c:v>0.15715399999999999</c:v>
                </c:pt>
                <c:pt idx="39988">
                  <c:v>0.15640899999999999</c:v>
                </c:pt>
                <c:pt idx="39989">
                  <c:v>0.15556</c:v>
                </c:pt>
                <c:pt idx="39990">
                  <c:v>0.15460699999999999</c:v>
                </c:pt>
                <c:pt idx="39991">
                  <c:v>0.15354999999999999</c:v>
                </c:pt>
                <c:pt idx="39992">
                  <c:v>0.152389</c:v>
                </c:pt>
                <c:pt idx="39993">
                  <c:v>0.15112500000000001</c:v>
                </c:pt>
                <c:pt idx="39994">
                  <c:v>0.149759</c:v>
                </c:pt>
                <c:pt idx="39995">
                  <c:v>0.14829300000000001</c:v>
                </c:pt>
                <c:pt idx="39996">
                  <c:v>0.146727</c:v>
                </c:pt>
                <c:pt idx="39997">
                  <c:v>0.145062</c:v>
                </c:pt>
                <c:pt idx="39998">
                  <c:v>0.14329800000000001</c:v>
                </c:pt>
                <c:pt idx="39999">
                  <c:v>0.14143800000000001</c:v>
                </c:pt>
                <c:pt idx="40000">
                  <c:v>0.139483</c:v>
                </c:pt>
                <c:pt idx="40001">
                  <c:v>0.137434</c:v>
                </c:pt>
                <c:pt idx="40002">
                  <c:v>0.135292</c:v>
                </c:pt>
                <c:pt idx="40003">
                  <c:v>0.13305800000000001</c:v>
                </c:pt>
                <c:pt idx="40004">
                  <c:v>0.13073199999999999</c:v>
                </c:pt>
                <c:pt idx="40005">
                  <c:v>0.12831699999999999</c:v>
                </c:pt>
                <c:pt idx="40006">
                  <c:v>0.12581700000000001</c:v>
                </c:pt>
                <c:pt idx="40007">
                  <c:v>0.123233</c:v>
                </c:pt>
                <c:pt idx="40008">
                  <c:v>0.12056699999999999</c:v>
                </c:pt>
                <c:pt idx="40009">
                  <c:v>0.117822</c:v>
                </c:pt>
                <c:pt idx="40010">
                  <c:v>0.11500199999999999</c:v>
                </c:pt>
                <c:pt idx="40011">
                  <c:v>0.11211</c:v>
                </c:pt>
                <c:pt idx="40012">
                  <c:v>0.109151</c:v>
                </c:pt>
                <c:pt idx="40013">
                  <c:v>0.106126</c:v>
                </c:pt>
                <c:pt idx="40014">
                  <c:v>0.10304099999999999</c:v>
                </c:pt>
                <c:pt idx="40015">
                  <c:v>9.9897E-2</c:v>
                </c:pt>
                <c:pt idx="40016">
                  <c:v>9.6697199999999997E-2</c:v>
                </c:pt>
                <c:pt idx="40017">
                  <c:v>9.3443799999999994E-2</c:v>
                </c:pt>
                <c:pt idx="40018">
                  <c:v>9.0141200000000005E-2</c:v>
                </c:pt>
                <c:pt idx="40019">
                  <c:v>8.6794899999999994E-2</c:v>
                </c:pt>
                <c:pt idx="40020">
                  <c:v>8.3410100000000001E-2</c:v>
                </c:pt>
                <c:pt idx="40021">
                  <c:v>7.9991400000000004E-2</c:v>
                </c:pt>
                <c:pt idx="40022">
                  <c:v>7.6543299999999995E-2</c:v>
                </c:pt>
                <c:pt idx="40023">
                  <c:v>7.3069999999999996E-2</c:v>
                </c:pt>
                <c:pt idx="40024">
                  <c:v>6.9575999999999999E-2</c:v>
                </c:pt>
                <c:pt idx="40025">
                  <c:v>6.6066200000000005E-2</c:v>
                </c:pt>
                <c:pt idx="40026">
                  <c:v>6.2545000000000003E-2</c:v>
                </c:pt>
                <c:pt idx="40027">
                  <c:v>5.9015999999999999E-2</c:v>
                </c:pt>
                <c:pt idx="40028">
                  <c:v>5.5482200000000002E-2</c:v>
                </c:pt>
                <c:pt idx="40029">
                  <c:v>5.1948599999999998E-2</c:v>
                </c:pt>
                <c:pt idx="40030">
                  <c:v>4.84213E-2</c:v>
                </c:pt>
                <c:pt idx="40031">
                  <c:v>4.4906300000000003E-2</c:v>
                </c:pt>
                <c:pt idx="40032">
                  <c:v>4.14087E-2</c:v>
                </c:pt>
                <c:pt idx="40033">
                  <c:v>3.7933599999999998E-2</c:v>
                </c:pt>
                <c:pt idx="40034">
                  <c:v>3.4486500000000003E-2</c:v>
                </c:pt>
                <c:pt idx="40035">
                  <c:v>3.1072900000000001E-2</c:v>
                </c:pt>
                <c:pt idx="40036">
                  <c:v>2.7697599999999999E-2</c:v>
                </c:pt>
                <c:pt idx="40037">
                  <c:v>2.43635E-2</c:v>
                </c:pt>
                <c:pt idx="40038">
                  <c:v>2.10739E-2</c:v>
                </c:pt>
                <c:pt idx="40039">
                  <c:v>1.7833399999999999E-2</c:v>
                </c:pt>
                <c:pt idx="40040">
                  <c:v>1.46474E-2</c:v>
                </c:pt>
                <c:pt idx="40041">
                  <c:v>1.1520900000000001E-2</c:v>
                </c:pt>
                <c:pt idx="40042" formatCode="0.00E+00">
                  <c:v>8.4583000000000002E-3</c:v>
                </c:pt>
                <c:pt idx="40043" formatCode="0.00E+00">
                  <c:v>5.4648099999999996E-3</c:v>
                </c:pt>
                <c:pt idx="40044" formatCode="0.00E+00">
                  <c:v>2.5456400000000001E-3</c:v>
                </c:pt>
                <c:pt idx="40045" formatCode="0.00E+00">
                  <c:v>-2.9505200000000002E-4</c:v>
                </c:pt>
                <c:pt idx="40046" formatCode="0.00E+00">
                  <c:v>-3.0540599999999999E-3</c:v>
                </c:pt>
                <c:pt idx="40047" formatCode="0.00E+00">
                  <c:v>-5.7273799999999998E-3</c:v>
                </c:pt>
                <c:pt idx="40048" formatCode="0.00E+00">
                  <c:v>-8.3091699999999994E-3</c:v>
                </c:pt>
                <c:pt idx="40049">
                  <c:v>-1.0793199999999999E-2</c:v>
                </c:pt>
                <c:pt idx="40050">
                  <c:v>-1.31745E-2</c:v>
                </c:pt>
                <c:pt idx="40051">
                  <c:v>-1.5449900000000001E-2</c:v>
                </c:pt>
                <c:pt idx="40052">
                  <c:v>-1.76166E-2</c:v>
                </c:pt>
                <c:pt idx="40053">
                  <c:v>-1.9671899999999999E-2</c:v>
                </c:pt>
                <c:pt idx="40054">
                  <c:v>-2.16107E-2</c:v>
                </c:pt>
                <c:pt idx="40055">
                  <c:v>-2.34275E-2</c:v>
                </c:pt>
                <c:pt idx="40056">
                  <c:v>-2.51183E-2</c:v>
                </c:pt>
                <c:pt idx="40057">
                  <c:v>-2.6680499999999999E-2</c:v>
                </c:pt>
                <c:pt idx="40058">
                  <c:v>-2.81117E-2</c:v>
                </c:pt>
                <c:pt idx="40059">
                  <c:v>-2.9409000000000001E-2</c:v>
                </c:pt>
                <c:pt idx="40060">
                  <c:v>-3.05688E-2</c:v>
                </c:pt>
                <c:pt idx="40061">
                  <c:v>-3.1587700000000003E-2</c:v>
                </c:pt>
                <c:pt idx="40062">
                  <c:v>-3.2461900000000002E-2</c:v>
                </c:pt>
                <c:pt idx="40063">
                  <c:v>-3.3188099999999998E-2</c:v>
                </c:pt>
                <c:pt idx="40064">
                  <c:v>-3.3763799999999997E-2</c:v>
                </c:pt>
                <c:pt idx="40065">
                  <c:v>-3.41886E-2</c:v>
                </c:pt>
                <c:pt idx="40066">
                  <c:v>-3.4462899999999998E-2</c:v>
                </c:pt>
                <c:pt idx="40067">
                  <c:v>-3.4585200000000003E-2</c:v>
                </c:pt>
                <c:pt idx="40068">
                  <c:v>-3.4553E-2</c:v>
                </c:pt>
                <c:pt idx="40069">
                  <c:v>-3.4364800000000001E-2</c:v>
                </c:pt>
                <c:pt idx="40070">
                  <c:v>-3.4019500000000001E-2</c:v>
                </c:pt>
                <c:pt idx="40071">
                  <c:v>-3.3515999999999997E-2</c:v>
                </c:pt>
                <c:pt idx="40072">
                  <c:v>-3.2852600000000003E-2</c:v>
                </c:pt>
                <c:pt idx="40073">
                  <c:v>-3.2028300000000003E-2</c:v>
                </c:pt>
                <c:pt idx="40074">
                  <c:v>-3.1043299999999999E-2</c:v>
                </c:pt>
                <c:pt idx="40075">
                  <c:v>-2.9898600000000001E-2</c:v>
                </c:pt>
                <c:pt idx="40076">
                  <c:v>-2.8596099999999999E-2</c:v>
                </c:pt>
                <c:pt idx="40077">
                  <c:v>-2.7138099999999998E-2</c:v>
                </c:pt>
                <c:pt idx="40078">
                  <c:v>-2.5527000000000001E-2</c:v>
                </c:pt>
                <c:pt idx="40079">
                  <c:v>-2.3765399999999999E-2</c:v>
                </c:pt>
                <c:pt idx="40080">
                  <c:v>-2.1855599999999999E-2</c:v>
                </c:pt>
                <c:pt idx="40081">
                  <c:v>-1.97986E-2</c:v>
                </c:pt>
                <c:pt idx="40082">
                  <c:v>-1.7594100000000001E-2</c:v>
                </c:pt>
                <c:pt idx="40083">
                  <c:v>-1.5241899999999999E-2</c:v>
                </c:pt>
                <c:pt idx="40084">
                  <c:v>-1.2743300000000001E-2</c:v>
                </c:pt>
                <c:pt idx="40085">
                  <c:v>-1.01005E-2</c:v>
                </c:pt>
                <c:pt idx="40086" formatCode="0.00E+00">
                  <c:v>-7.3154400000000003E-3</c:v>
                </c:pt>
                <c:pt idx="40087" formatCode="0.00E+00">
                  <c:v>-4.3895999999999996E-3</c:v>
                </c:pt>
                <c:pt idx="40088" formatCode="0.00E+00">
                  <c:v>-1.3252100000000001E-3</c:v>
                </c:pt>
                <c:pt idx="40089" formatCode="0.00E+00">
                  <c:v>1.8737300000000001E-3</c:v>
                </c:pt>
                <c:pt idx="40090" formatCode="0.00E+00">
                  <c:v>5.2018899999999998E-3</c:v>
                </c:pt>
                <c:pt idx="40091" formatCode="0.00E+00">
                  <c:v>8.6538899999999992E-3</c:v>
                </c:pt>
                <c:pt idx="40092">
                  <c:v>1.2224199999999999E-2</c:v>
                </c:pt>
                <c:pt idx="40093">
                  <c:v>1.5907299999999999E-2</c:v>
                </c:pt>
                <c:pt idx="40094">
                  <c:v>1.96981E-2</c:v>
                </c:pt>
                <c:pt idx="40095">
                  <c:v>2.3592599999999998E-2</c:v>
                </c:pt>
                <c:pt idx="40096">
                  <c:v>2.7586900000000001E-2</c:v>
                </c:pt>
                <c:pt idx="40097">
                  <c:v>3.1676000000000003E-2</c:v>
                </c:pt>
                <c:pt idx="40098">
                  <c:v>3.5855199999999997E-2</c:v>
                </c:pt>
                <c:pt idx="40099">
                  <c:v>4.0119000000000002E-2</c:v>
                </c:pt>
                <c:pt idx="40100">
                  <c:v>4.4461500000000001E-2</c:v>
                </c:pt>
                <c:pt idx="40101">
                  <c:v>4.88771E-2</c:v>
                </c:pt>
                <c:pt idx="40102">
                  <c:v>5.3361100000000002E-2</c:v>
                </c:pt>
                <c:pt idx="40103">
                  <c:v>5.79082E-2</c:v>
                </c:pt>
                <c:pt idx="40104">
                  <c:v>6.2511300000000006E-2</c:v>
                </c:pt>
                <c:pt idx="40105">
                  <c:v>6.7163799999999996E-2</c:v>
                </c:pt>
                <c:pt idx="40106">
                  <c:v>7.18607E-2</c:v>
                </c:pt>
                <c:pt idx="40107">
                  <c:v>7.6597499999999999E-2</c:v>
                </c:pt>
                <c:pt idx="40108">
                  <c:v>8.1368300000000005E-2</c:v>
                </c:pt>
                <c:pt idx="40109">
                  <c:v>8.6165800000000001E-2</c:v>
                </c:pt>
                <c:pt idx="40110">
                  <c:v>9.0982400000000005E-2</c:v>
                </c:pt>
                <c:pt idx="40111">
                  <c:v>9.5811999999999994E-2</c:v>
                </c:pt>
                <c:pt idx="40112">
                  <c:v>0.10065</c:v>
                </c:pt>
                <c:pt idx="40113">
                  <c:v>0.105491</c:v>
                </c:pt>
                <c:pt idx="40114">
                  <c:v>0.110328</c:v>
                </c:pt>
                <c:pt idx="40115">
                  <c:v>0.115157</c:v>
                </c:pt>
                <c:pt idx="40116">
                  <c:v>0.11996999999999999</c:v>
                </c:pt>
                <c:pt idx="40117">
                  <c:v>0.124764</c:v>
                </c:pt>
                <c:pt idx="40118">
                  <c:v>0.12953100000000001</c:v>
                </c:pt>
                <c:pt idx="40119">
                  <c:v>0.13426299999999999</c:v>
                </c:pt>
                <c:pt idx="40120">
                  <c:v>0.13895099999999999</c:v>
                </c:pt>
                <c:pt idx="40121">
                  <c:v>0.14358899999999999</c:v>
                </c:pt>
                <c:pt idx="40122">
                  <c:v>0.148169</c:v>
                </c:pt>
                <c:pt idx="40123">
                  <c:v>0.15268499999999999</c:v>
                </c:pt>
                <c:pt idx="40124">
                  <c:v>0.15712999999999999</c:v>
                </c:pt>
                <c:pt idx="40125">
                  <c:v>0.161499</c:v>
                </c:pt>
                <c:pt idx="40126">
                  <c:v>0.16578399999999999</c:v>
                </c:pt>
                <c:pt idx="40127">
                  <c:v>0.16997999999999999</c:v>
                </c:pt>
                <c:pt idx="40128">
                  <c:v>0.17408100000000001</c:v>
                </c:pt>
                <c:pt idx="40129">
                  <c:v>0.17808199999999999</c:v>
                </c:pt>
                <c:pt idx="40130">
                  <c:v>0.18198</c:v>
                </c:pt>
                <c:pt idx="40131">
                  <c:v>0.18576799999999999</c:v>
                </c:pt>
                <c:pt idx="40132">
                  <c:v>0.189439</c:v>
                </c:pt>
                <c:pt idx="40133">
                  <c:v>0.19298599999999999</c:v>
                </c:pt>
                <c:pt idx="40134">
                  <c:v>0.196407</c:v>
                </c:pt>
                <c:pt idx="40135">
                  <c:v>0.19969799999999999</c:v>
                </c:pt>
                <c:pt idx="40136">
                  <c:v>0.20285600000000001</c:v>
                </c:pt>
                <c:pt idx="40137">
                  <c:v>0.205877</c:v>
                </c:pt>
                <c:pt idx="40138">
                  <c:v>0.208759</c:v>
                </c:pt>
                <c:pt idx="40139">
                  <c:v>0.21149599999999999</c:v>
                </c:pt>
                <c:pt idx="40140">
                  <c:v>0.214086</c:v>
                </c:pt>
                <c:pt idx="40141">
                  <c:v>0.21652399999999999</c:v>
                </c:pt>
                <c:pt idx="40142">
                  <c:v>0.218806</c:v>
                </c:pt>
                <c:pt idx="40143">
                  <c:v>0.22092800000000001</c:v>
                </c:pt>
                <c:pt idx="40144">
                  <c:v>0.222886</c:v>
                </c:pt>
                <c:pt idx="40145">
                  <c:v>0.22467699999999999</c:v>
                </c:pt>
                <c:pt idx="40146">
                  <c:v>0.2263</c:v>
                </c:pt>
                <c:pt idx="40147">
                  <c:v>0.22775200000000001</c:v>
                </c:pt>
                <c:pt idx="40148">
                  <c:v>0.22903200000000001</c:v>
                </c:pt>
                <c:pt idx="40149">
                  <c:v>0.23013600000000001</c:v>
                </c:pt>
                <c:pt idx="40150">
                  <c:v>0.23106399999999999</c:v>
                </c:pt>
                <c:pt idx="40151">
                  <c:v>0.231817</c:v>
                </c:pt>
                <c:pt idx="40152">
                  <c:v>0.23239199999999999</c:v>
                </c:pt>
                <c:pt idx="40153">
                  <c:v>0.23278599999999999</c:v>
                </c:pt>
                <c:pt idx="40154">
                  <c:v>0.23299700000000001</c:v>
                </c:pt>
                <c:pt idx="40155">
                  <c:v>0.23302400000000001</c:v>
                </c:pt>
                <c:pt idx="40156">
                  <c:v>0.23286499999999999</c:v>
                </c:pt>
                <c:pt idx="40157">
                  <c:v>0.232517</c:v>
                </c:pt>
                <c:pt idx="40158">
                  <c:v>0.231984</c:v>
                </c:pt>
                <c:pt idx="40159">
                  <c:v>0.231265</c:v>
                </c:pt>
                <c:pt idx="40160">
                  <c:v>0.23036499999999999</c:v>
                </c:pt>
                <c:pt idx="40161">
                  <c:v>0.22928499999999999</c:v>
                </c:pt>
                <c:pt idx="40162">
                  <c:v>0.22802800000000001</c:v>
                </c:pt>
                <c:pt idx="40163">
                  <c:v>0.22659599999999999</c:v>
                </c:pt>
                <c:pt idx="40164">
                  <c:v>0.224993</c:v>
                </c:pt>
                <c:pt idx="40165">
                  <c:v>0.223219</c:v>
                </c:pt>
                <c:pt idx="40166">
                  <c:v>0.221274</c:v>
                </c:pt>
                <c:pt idx="40167">
                  <c:v>0.219162</c:v>
                </c:pt>
                <c:pt idx="40168">
                  <c:v>0.216886</c:v>
                </c:pt>
                <c:pt idx="40169">
                  <c:v>0.21445</c:v>
                </c:pt>
                <c:pt idx="40170">
                  <c:v>0.21185699999999999</c:v>
                </c:pt>
                <c:pt idx="40171">
                  <c:v>0.20911199999999999</c:v>
                </c:pt>
                <c:pt idx="40172">
                  <c:v>0.20621900000000001</c:v>
                </c:pt>
                <c:pt idx="40173">
                  <c:v>0.203181</c:v>
                </c:pt>
                <c:pt idx="40174">
                  <c:v>0.20000100000000001</c:v>
                </c:pt>
                <c:pt idx="40175">
                  <c:v>0.196685</c:v>
                </c:pt>
                <c:pt idx="40176">
                  <c:v>0.19323499999999999</c:v>
                </c:pt>
                <c:pt idx="40177">
                  <c:v>0.18965799999999999</c:v>
                </c:pt>
                <c:pt idx="40178">
                  <c:v>0.18595600000000001</c:v>
                </c:pt>
                <c:pt idx="40179">
                  <c:v>0.18213599999999999</c:v>
                </c:pt>
                <c:pt idx="40180">
                  <c:v>0.178203</c:v>
                </c:pt>
                <c:pt idx="40181">
                  <c:v>0.17416499999999999</c:v>
                </c:pt>
                <c:pt idx="40182">
                  <c:v>0.17002600000000001</c:v>
                </c:pt>
                <c:pt idx="40183">
                  <c:v>0.16579099999999999</c:v>
                </c:pt>
                <c:pt idx="40184">
                  <c:v>0.161466</c:v>
                </c:pt>
                <c:pt idx="40185">
                  <c:v>0.157059</c:v>
                </c:pt>
                <c:pt idx="40186">
                  <c:v>0.15257599999999999</c:v>
                </c:pt>
                <c:pt idx="40187">
                  <c:v>0.14802399999999999</c:v>
                </c:pt>
                <c:pt idx="40188">
                  <c:v>0.14340900000000001</c:v>
                </c:pt>
                <c:pt idx="40189">
                  <c:v>0.138736</c:v>
                </c:pt>
                <c:pt idx="40190">
                  <c:v>0.13401199999999999</c:v>
                </c:pt>
                <c:pt idx="40191">
                  <c:v>0.129246</c:v>
                </c:pt>
                <c:pt idx="40192">
                  <c:v>0.124443</c:v>
                </c:pt>
                <c:pt idx="40193">
                  <c:v>0.11960899999999999</c:v>
                </c:pt>
                <c:pt idx="40194">
                  <c:v>0.11475200000000001</c:v>
                </c:pt>
                <c:pt idx="40195">
                  <c:v>0.109878</c:v>
                </c:pt>
                <c:pt idx="40196">
                  <c:v>0.104994</c:v>
                </c:pt>
                <c:pt idx="40197">
                  <c:v>0.10011</c:v>
                </c:pt>
                <c:pt idx="40198">
                  <c:v>9.5231700000000002E-2</c:v>
                </c:pt>
                <c:pt idx="40199">
                  <c:v>9.0367500000000003E-2</c:v>
                </c:pt>
                <c:pt idx="40200">
                  <c:v>8.5523199999999994E-2</c:v>
                </c:pt>
                <c:pt idx="40201">
                  <c:v>8.0703999999999998E-2</c:v>
                </c:pt>
                <c:pt idx="40202">
                  <c:v>7.5916899999999995E-2</c:v>
                </c:pt>
                <c:pt idx="40203">
                  <c:v>7.1171499999999999E-2</c:v>
                </c:pt>
                <c:pt idx="40204">
                  <c:v>6.6478899999999994E-2</c:v>
                </c:pt>
                <c:pt idx="40205">
                  <c:v>6.1847399999999997E-2</c:v>
                </c:pt>
                <c:pt idx="40206">
                  <c:v>5.7283800000000003E-2</c:v>
                </c:pt>
                <c:pt idx="40207">
                  <c:v>5.2794099999999997E-2</c:v>
                </c:pt>
                <c:pt idx="40208">
                  <c:v>4.8382500000000002E-2</c:v>
                </c:pt>
                <c:pt idx="40209">
                  <c:v>4.4053299999999997E-2</c:v>
                </c:pt>
                <c:pt idx="40210">
                  <c:v>3.9812500000000001E-2</c:v>
                </c:pt>
                <c:pt idx="40211">
                  <c:v>3.56666E-2</c:v>
                </c:pt>
                <c:pt idx="40212">
                  <c:v>3.1619800000000003E-2</c:v>
                </c:pt>
                <c:pt idx="40213">
                  <c:v>2.76747E-2</c:v>
                </c:pt>
                <c:pt idx="40214">
                  <c:v>2.38347E-2</c:v>
                </c:pt>
                <c:pt idx="40215">
                  <c:v>2.01046E-2</c:v>
                </c:pt>
                <c:pt idx="40216">
                  <c:v>1.6489799999999999E-2</c:v>
                </c:pt>
                <c:pt idx="40217">
                  <c:v>1.2995100000000001E-2</c:v>
                </c:pt>
                <c:pt idx="40218" formatCode="0.00E+00">
                  <c:v>9.6247499999999996E-3</c:v>
                </c:pt>
                <c:pt idx="40219" formatCode="0.00E+00">
                  <c:v>6.3822799999999997E-3</c:v>
                </c:pt>
                <c:pt idx="40220" formatCode="0.00E+00">
                  <c:v>3.2718199999999999E-3</c:v>
                </c:pt>
                <c:pt idx="40221" formatCode="0.00E+00">
                  <c:v>2.9904699999999998E-4</c:v>
                </c:pt>
                <c:pt idx="40222" formatCode="0.00E+00">
                  <c:v>-2.5294800000000002E-3</c:v>
                </c:pt>
                <c:pt idx="40223" formatCode="0.00E+00">
                  <c:v>-5.2079500000000003E-3</c:v>
                </c:pt>
                <c:pt idx="40224" formatCode="0.00E+00">
                  <c:v>-7.7313900000000003E-3</c:v>
                </c:pt>
                <c:pt idx="40225">
                  <c:v>-1.00956E-2</c:v>
                </c:pt>
                <c:pt idx="40226">
                  <c:v>-1.22974E-2</c:v>
                </c:pt>
                <c:pt idx="40227">
                  <c:v>-1.43336E-2</c:v>
                </c:pt>
                <c:pt idx="40228">
                  <c:v>-1.6200099999999999E-2</c:v>
                </c:pt>
                <c:pt idx="40229">
                  <c:v>-1.78952E-2</c:v>
                </c:pt>
                <c:pt idx="40230">
                  <c:v>-1.9419100000000002E-2</c:v>
                </c:pt>
                <c:pt idx="40231">
                  <c:v>-2.0772100000000002E-2</c:v>
                </c:pt>
                <c:pt idx="40232">
                  <c:v>-2.1953299999999999E-2</c:v>
                </c:pt>
                <c:pt idx="40233">
                  <c:v>-2.2961700000000002E-2</c:v>
                </c:pt>
                <c:pt idx="40234">
                  <c:v>-2.3797599999999999E-2</c:v>
                </c:pt>
                <c:pt idx="40235">
                  <c:v>-2.4460900000000001E-2</c:v>
                </c:pt>
                <c:pt idx="40236">
                  <c:v>-2.4951299999999999E-2</c:v>
                </c:pt>
                <c:pt idx="40237">
                  <c:v>-2.5269799999999999E-2</c:v>
                </c:pt>
                <c:pt idx="40238">
                  <c:v>-2.5418099999999999E-2</c:v>
                </c:pt>
                <c:pt idx="40239">
                  <c:v>-2.5397599999999999E-2</c:v>
                </c:pt>
                <c:pt idx="40240">
                  <c:v>-2.5209700000000002E-2</c:v>
                </c:pt>
                <c:pt idx="40241">
                  <c:v>-2.4857199999999999E-2</c:v>
                </c:pt>
                <c:pt idx="40242">
                  <c:v>-2.43441E-2</c:v>
                </c:pt>
                <c:pt idx="40243">
                  <c:v>-2.3674000000000001E-2</c:v>
                </c:pt>
                <c:pt idx="40244">
                  <c:v>-2.2850599999999999E-2</c:v>
                </c:pt>
                <c:pt idx="40245">
                  <c:v>-2.18771E-2</c:v>
                </c:pt>
                <c:pt idx="40246">
                  <c:v>-2.07561E-2</c:v>
                </c:pt>
                <c:pt idx="40247">
                  <c:v>-1.9488599999999998E-2</c:v>
                </c:pt>
                <c:pt idx="40248">
                  <c:v>-1.80752E-2</c:v>
                </c:pt>
                <c:pt idx="40249">
                  <c:v>-1.6518399999999999E-2</c:v>
                </c:pt>
                <c:pt idx="40250">
                  <c:v>-1.4822E-2</c:v>
                </c:pt>
                <c:pt idx="40251">
                  <c:v>-1.29897E-2</c:v>
                </c:pt>
                <c:pt idx="40252">
                  <c:v>-1.1025500000000001E-2</c:v>
                </c:pt>
                <c:pt idx="40253" formatCode="0.00E+00">
                  <c:v>-8.9340300000000008E-3</c:v>
                </c:pt>
                <c:pt idx="40254" formatCode="0.00E+00">
                  <c:v>-6.7187999999999996E-3</c:v>
                </c:pt>
                <c:pt idx="40255" formatCode="0.00E+00">
                  <c:v>-4.3820999999999999E-3</c:v>
                </c:pt>
                <c:pt idx="40256" formatCode="0.00E+00">
                  <c:v>-1.92756E-3</c:v>
                </c:pt>
                <c:pt idx="40257" formatCode="0.00E+00">
                  <c:v>6.3871200000000005E-4</c:v>
                </c:pt>
                <c:pt idx="40258" formatCode="0.00E+00">
                  <c:v>3.30979E-3</c:v>
                </c:pt>
                <c:pt idx="40259" formatCode="0.00E+00">
                  <c:v>6.0792499999999996E-3</c:v>
                </c:pt>
                <c:pt idx="40260" formatCode="0.00E+00">
                  <c:v>8.9408700000000001E-3</c:v>
                </c:pt>
                <c:pt idx="40261">
                  <c:v>1.18876E-2</c:v>
                </c:pt>
                <c:pt idx="40262">
                  <c:v>1.4912399999999999E-2</c:v>
                </c:pt>
                <c:pt idx="40263">
                  <c:v>1.8009299999999999E-2</c:v>
                </c:pt>
                <c:pt idx="40264">
                  <c:v>2.1172900000000001E-2</c:v>
                </c:pt>
                <c:pt idx="40265">
                  <c:v>2.4396000000000001E-2</c:v>
                </c:pt>
                <c:pt idx="40266">
                  <c:v>2.7671100000000001E-2</c:v>
                </c:pt>
                <c:pt idx="40267">
                  <c:v>3.09936E-2</c:v>
                </c:pt>
                <c:pt idx="40268">
                  <c:v>3.4359399999999998E-2</c:v>
                </c:pt>
                <c:pt idx="40269">
                  <c:v>3.7762200000000003E-2</c:v>
                </c:pt>
                <c:pt idx="40270">
                  <c:v>4.1194300000000003E-2</c:v>
                </c:pt>
                <c:pt idx="40271">
                  <c:v>4.4649000000000001E-2</c:v>
                </c:pt>
                <c:pt idx="40272">
                  <c:v>4.8121400000000002E-2</c:v>
                </c:pt>
                <c:pt idx="40273">
                  <c:v>5.1607399999999998E-2</c:v>
                </c:pt>
                <c:pt idx="40274">
                  <c:v>5.5101999999999998E-2</c:v>
                </c:pt>
                <c:pt idx="40275">
                  <c:v>5.8598299999999999E-2</c:v>
                </c:pt>
                <c:pt idx="40276">
                  <c:v>6.2088999999999998E-2</c:v>
                </c:pt>
                <c:pt idx="40277">
                  <c:v>6.5567200000000006E-2</c:v>
                </c:pt>
                <c:pt idx="40278">
                  <c:v>6.9026199999999996E-2</c:v>
                </c:pt>
                <c:pt idx="40279">
                  <c:v>7.2459099999999999E-2</c:v>
                </c:pt>
                <c:pt idx="40280">
                  <c:v>7.5859300000000005E-2</c:v>
                </c:pt>
                <c:pt idx="40281">
                  <c:v>7.9220299999999994E-2</c:v>
                </c:pt>
                <c:pt idx="40282">
                  <c:v>8.2536100000000001E-2</c:v>
                </c:pt>
                <c:pt idx="40283">
                  <c:v>8.5801699999999995E-2</c:v>
                </c:pt>
                <c:pt idx="40284">
                  <c:v>8.9013099999999998E-2</c:v>
                </c:pt>
                <c:pt idx="40285">
                  <c:v>9.21656E-2</c:v>
                </c:pt>
                <c:pt idx="40286">
                  <c:v>9.5252600000000007E-2</c:v>
                </c:pt>
                <c:pt idx="40287">
                  <c:v>9.8267199999999999E-2</c:v>
                </c:pt>
                <c:pt idx="40288">
                  <c:v>0.101204</c:v>
                </c:pt>
                <c:pt idx="40289">
                  <c:v>0.104059</c:v>
                </c:pt>
                <c:pt idx="40290">
                  <c:v>0.10682700000000001</c:v>
                </c:pt>
                <c:pt idx="40291">
                  <c:v>0.10950600000000001</c:v>
                </c:pt>
                <c:pt idx="40292">
                  <c:v>0.112095</c:v>
                </c:pt>
                <c:pt idx="40293">
                  <c:v>0.114589</c:v>
                </c:pt>
                <c:pt idx="40294">
                  <c:v>0.116984</c:v>
                </c:pt>
                <c:pt idx="40295">
                  <c:v>0.119278</c:v>
                </c:pt>
                <c:pt idx="40296">
                  <c:v>0.121465</c:v>
                </c:pt>
                <c:pt idx="40297">
                  <c:v>0.123541</c:v>
                </c:pt>
                <c:pt idx="40298">
                  <c:v>0.125502</c:v>
                </c:pt>
                <c:pt idx="40299">
                  <c:v>0.12734500000000001</c:v>
                </c:pt>
                <c:pt idx="40300">
                  <c:v>0.12906400000000001</c:v>
                </c:pt>
                <c:pt idx="40301">
                  <c:v>0.13065399999999999</c:v>
                </c:pt>
                <c:pt idx="40302">
                  <c:v>0.13211000000000001</c:v>
                </c:pt>
                <c:pt idx="40303">
                  <c:v>0.13342899999999999</c:v>
                </c:pt>
                <c:pt idx="40304">
                  <c:v>0.13460900000000001</c:v>
                </c:pt>
                <c:pt idx="40305">
                  <c:v>0.13564899999999999</c:v>
                </c:pt>
                <c:pt idx="40306">
                  <c:v>0.13655100000000001</c:v>
                </c:pt>
                <c:pt idx="40307">
                  <c:v>0.13731699999999999</c:v>
                </c:pt>
                <c:pt idx="40308">
                  <c:v>0.13794600000000001</c:v>
                </c:pt>
                <c:pt idx="40309">
                  <c:v>0.138434</c:v>
                </c:pt>
                <c:pt idx="40310">
                  <c:v>0.13877700000000001</c:v>
                </c:pt>
                <c:pt idx="40311">
                  <c:v>0.13897300000000001</c:v>
                </c:pt>
                <c:pt idx="40312">
                  <c:v>0.13902800000000001</c:v>
                </c:pt>
                <c:pt idx="40313">
                  <c:v>0.13894599999999999</c:v>
                </c:pt>
                <c:pt idx="40314">
                  <c:v>0.13873199999999999</c:v>
                </c:pt>
                <c:pt idx="40315">
                  <c:v>0.13838700000000001</c:v>
                </c:pt>
                <c:pt idx="40316">
                  <c:v>0.13791400000000001</c:v>
                </c:pt>
                <c:pt idx="40317">
                  <c:v>0.13731599999999999</c:v>
                </c:pt>
                <c:pt idx="40318">
                  <c:v>0.13659099999999999</c:v>
                </c:pt>
                <c:pt idx="40319">
                  <c:v>0.135738</c:v>
                </c:pt>
                <c:pt idx="40320">
                  <c:v>0.13475599999999999</c:v>
                </c:pt>
                <c:pt idx="40321">
                  <c:v>0.13364599999999999</c:v>
                </c:pt>
                <c:pt idx="40322">
                  <c:v>0.132411</c:v>
                </c:pt>
                <c:pt idx="40323">
                  <c:v>0.131055</c:v>
                </c:pt>
                <c:pt idx="40324">
                  <c:v>0.129583</c:v>
                </c:pt>
                <c:pt idx="40325">
                  <c:v>0.127998</c:v>
                </c:pt>
                <c:pt idx="40326">
                  <c:v>0.126304</c:v>
                </c:pt>
                <c:pt idx="40327">
                  <c:v>0.124503</c:v>
                </c:pt>
                <c:pt idx="40328">
                  <c:v>0.122598</c:v>
                </c:pt>
                <c:pt idx="40329">
                  <c:v>0.12059300000000001</c:v>
                </c:pt>
                <c:pt idx="40330">
                  <c:v>0.11849</c:v>
                </c:pt>
                <c:pt idx="40331">
                  <c:v>0.11629200000000001</c:v>
                </c:pt>
                <c:pt idx="40332">
                  <c:v>0.114005</c:v>
                </c:pt>
                <c:pt idx="40333">
                  <c:v>0.111636</c:v>
                </c:pt>
                <c:pt idx="40334">
                  <c:v>0.109192</c:v>
                </c:pt>
                <c:pt idx="40335">
                  <c:v>0.106679</c:v>
                </c:pt>
                <c:pt idx="40336">
                  <c:v>0.104103</c:v>
                </c:pt>
                <c:pt idx="40337">
                  <c:v>0.101467</c:v>
                </c:pt>
                <c:pt idx="40338">
                  <c:v>9.87735E-2</c:v>
                </c:pt>
                <c:pt idx="40339">
                  <c:v>9.6025200000000005E-2</c:v>
                </c:pt>
                <c:pt idx="40340">
                  <c:v>9.3229699999999999E-2</c:v>
                </c:pt>
                <c:pt idx="40341">
                  <c:v>9.0395799999999998E-2</c:v>
                </c:pt>
                <c:pt idx="40342">
                  <c:v>8.7531899999999996E-2</c:v>
                </c:pt>
                <c:pt idx="40343">
                  <c:v>8.4643200000000002E-2</c:v>
                </c:pt>
                <c:pt idx="40344">
                  <c:v>8.1731999999999999E-2</c:v>
                </c:pt>
                <c:pt idx="40345">
                  <c:v>7.8800200000000001E-2</c:v>
                </c:pt>
                <c:pt idx="40346">
                  <c:v>7.5851699999999994E-2</c:v>
                </c:pt>
                <c:pt idx="40347">
                  <c:v>7.2891700000000004E-2</c:v>
                </c:pt>
                <c:pt idx="40348">
                  <c:v>6.9925100000000004E-2</c:v>
                </c:pt>
                <c:pt idx="40349">
                  <c:v>6.6957100000000006E-2</c:v>
                </c:pt>
                <c:pt idx="40350">
                  <c:v>6.3995099999999999E-2</c:v>
                </c:pt>
                <c:pt idx="40351">
                  <c:v>6.1046599999999999E-2</c:v>
                </c:pt>
                <c:pt idx="40352">
                  <c:v>5.8117000000000002E-2</c:v>
                </c:pt>
                <c:pt idx="40353">
                  <c:v>5.5209599999999998E-2</c:v>
                </c:pt>
                <c:pt idx="40354">
                  <c:v>5.2328600000000003E-2</c:v>
                </c:pt>
                <c:pt idx="40355">
                  <c:v>4.9479700000000001E-2</c:v>
                </c:pt>
                <c:pt idx="40356">
                  <c:v>4.6669200000000001E-2</c:v>
                </c:pt>
                <c:pt idx="40357">
                  <c:v>4.3903699999999997E-2</c:v>
                </c:pt>
                <c:pt idx="40358">
                  <c:v>4.11908E-2</c:v>
                </c:pt>
                <c:pt idx="40359">
                  <c:v>3.8537000000000002E-2</c:v>
                </c:pt>
                <c:pt idx="40360">
                  <c:v>3.5945999999999999E-2</c:v>
                </c:pt>
                <c:pt idx="40361">
                  <c:v>3.3421300000000001E-2</c:v>
                </c:pt>
                <c:pt idx="40362">
                  <c:v>3.0966199999999999E-2</c:v>
                </c:pt>
                <c:pt idx="40363">
                  <c:v>2.8584499999999999E-2</c:v>
                </c:pt>
                <c:pt idx="40364">
                  <c:v>2.6280299999999999E-2</c:v>
                </c:pt>
                <c:pt idx="40365">
                  <c:v>2.4057599999999998E-2</c:v>
                </c:pt>
                <c:pt idx="40366">
                  <c:v>2.19198E-2</c:v>
                </c:pt>
                <c:pt idx="40367">
                  <c:v>1.9869999999999999E-2</c:v>
                </c:pt>
                <c:pt idx="40368">
                  <c:v>1.7912299999999999E-2</c:v>
                </c:pt>
                <c:pt idx="40369">
                  <c:v>1.60527E-2</c:v>
                </c:pt>
                <c:pt idx="40370">
                  <c:v>1.4296E-2</c:v>
                </c:pt>
                <c:pt idx="40371">
                  <c:v>1.26442E-2</c:v>
                </c:pt>
                <c:pt idx="40372">
                  <c:v>1.10987E-2</c:v>
                </c:pt>
                <c:pt idx="40373" formatCode="0.00E+00">
                  <c:v>9.6605800000000002E-3</c:v>
                </c:pt>
                <c:pt idx="40374" formatCode="0.00E+00">
                  <c:v>8.3317800000000004E-3</c:v>
                </c:pt>
                <c:pt idx="40375" formatCode="0.00E+00">
                  <c:v>7.1159700000000001E-3</c:v>
                </c:pt>
                <c:pt idx="40376" formatCode="0.00E+00">
                  <c:v>6.0172899999999998E-3</c:v>
                </c:pt>
                <c:pt idx="40377" formatCode="0.00E+00">
                  <c:v>5.0375999999999997E-3</c:v>
                </c:pt>
                <c:pt idx="40378" formatCode="0.00E+00">
                  <c:v>4.17775E-3</c:v>
                </c:pt>
                <c:pt idx="40379" formatCode="0.00E+00">
                  <c:v>3.4392200000000002E-3</c:v>
                </c:pt>
                <c:pt idx="40380" formatCode="0.00E+00">
                  <c:v>2.82242E-3</c:v>
                </c:pt>
                <c:pt idx="40381" formatCode="0.00E+00">
                  <c:v>2.3262399999999998E-3</c:v>
                </c:pt>
                <c:pt idx="40382" formatCode="0.00E+00">
                  <c:v>1.9504100000000001E-3</c:v>
                </c:pt>
                <c:pt idx="40383" formatCode="0.00E+00">
                  <c:v>1.6959E-3</c:v>
                </c:pt>
                <c:pt idx="40384" formatCode="0.00E+00">
                  <c:v>1.5620899999999999E-3</c:v>
                </c:pt>
                <c:pt idx="40385" formatCode="0.00E+00">
                  <c:v>1.54609E-3</c:v>
                </c:pt>
                <c:pt idx="40386" formatCode="0.00E+00">
                  <c:v>1.64572E-3</c:v>
                </c:pt>
                <c:pt idx="40387" formatCode="0.00E+00">
                  <c:v>1.8614899999999999E-3</c:v>
                </c:pt>
                <c:pt idx="40388" formatCode="0.00E+00">
                  <c:v>2.1941199999999999E-3</c:v>
                </c:pt>
                <c:pt idx="40389" formatCode="0.00E+00">
                  <c:v>2.6416E-3</c:v>
                </c:pt>
                <c:pt idx="40390" formatCode="0.00E+00">
                  <c:v>3.2011600000000002E-3</c:v>
                </c:pt>
                <c:pt idx="40391" formatCode="0.00E+00">
                  <c:v>3.87208E-3</c:v>
                </c:pt>
                <c:pt idx="40392" formatCode="0.00E+00">
                  <c:v>4.65491E-3</c:v>
                </c:pt>
                <c:pt idx="40393" formatCode="0.00E+00">
                  <c:v>5.55004E-3</c:v>
                </c:pt>
                <c:pt idx="40394" formatCode="0.00E+00">
                  <c:v>6.5577400000000003E-3</c:v>
                </c:pt>
                <c:pt idx="40395" formatCode="0.00E+00">
                  <c:v>7.6776800000000001E-3</c:v>
                </c:pt>
                <c:pt idx="40396" formatCode="0.00E+00">
                  <c:v>8.9066200000000005E-3</c:v>
                </c:pt>
                <c:pt idx="40397">
                  <c:v>1.02381E-2</c:v>
                </c:pt>
                <c:pt idx="40398">
                  <c:v>1.16661E-2</c:v>
                </c:pt>
                <c:pt idx="40399">
                  <c:v>1.3187900000000001E-2</c:v>
                </c:pt>
                <c:pt idx="40400">
                  <c:v>1.48047E-2</c:v>
                </c:pt>
                <c:pt idx="40401">
                  <c:v>1.6517899999999999E-2</c:v>
                </c:pt>
                <c:pt idx="40402">
                  <c:v>1.83252E-2</c:v>
                </c:pt>
                <c:pt idx="40403">
                  <c:v>2.0221300000000001E-2</c:v>
                </c:pt>
                <c:pt idx="40404">
                  <c:v>2.2200999999999999E-2</c:v>
                </c:pt>
                <c:pt idx="40405">
                  <c:v>2.42594E-2</c:v>
                </c:pt>
                <c:pt idx="40406">
                  <c:v>2.63895E-2</c:v>
                </c:pt>
                <c:pt idx="40407">
                  <c:v>2.8583899999999999E-2</c:v>
                </c:pt>
                <c:pt idx="40408">
                  <c:v>3.0837199999999999E-2</c:v>
                </c:pt>
                <c:pt idx="40409">
                  <c:v>3.3144800000000002E-2</c:v>
                </c:pt>
                <c:pt idx="40410">
                  <c:v>3.5502300000000001E-2</c:v>
                </c:pt>
                <c:pt idx="40411">
                  <c:v>3.7904899999999998E-2</c:v>
                </c:pt>
                <c:pt idx="40412">
                  <c:v>4.0347399999999999E-2</c:v>
                </c:pt>
                <c:pt idx="40413">
                  <c:v>4.28247E-2</c:v>
                </c:pt>
                <c:pt idx="40414">
                  <c:v>4.5331299999999998E-2</c:v>
                </c:pt>
                <c:pt idx="40415">
                  <c:v>4.7862300000000003E-2</c:v>
                </c:pt>
                <c:pt idx="40416">
                  <c:v>5.0413300000000001E-2</c:v>
                </c:pt>
                <c:pt idx="40417">
                  <c:v>5.2979400000000003E-2</c:v>
                </c:pt>
                <c:pt idx="40418">
                  <c:v>5.5556700000000001E-2</c:v>
                </c:pt>
                <c:pt idx="40419">
                  <c:v>5.8141400000000003E-2</c:v>
                </c:pt>
                <c:pt idx="40420">
                  <c:v>6.0730199999999998E-2</c:v>
                </c:pt>
                <c:pt idx="40421">
                  <c:v>6.3319299999999995E-2</c:v>
                </c:pt>
                <c:pt idx="40422">
                  <c:v>6.5904599999999994E-2</c:v>
                </c:pt>
                <c:pt idx="40423">
                  <c:v>6.8481500000000001E-2</c:v>
                </c:pt>
                <c:pt idx="40424">
                  <c:v>7.1046200000000004E-2</c:v>
                </c:pt>
                <c:pt idx="40425">
                  <c:v>7.3593599999999995E-2</c:v>
                </c:pt>
                <c:pt idx="40426">
                  <c:v>7.6116699999999995E-2</c:v>
                </c:pt>
                <c:pt idx="40427">
                  <c:v>7.8609499999999999E-2</c:v>
                </c:pt>
                <c:pt idx="40428">
                  <c:v>8.1069100000000005E-2</c:v>
                </c:pt>
                <c:pt idx="40429">
                  <c:v>8.3493200000000004E-2</c:v>
                </c:pt>
                <c:pt idx="40430">
                  <c:v>8.58762E-2</c:v>
                </c:pt>
                <c:pt idx="40431">
                  <c:v>8.8209800000000005E-2</c:v>
                </c:pt>
                <c:pt idx="40432">
                  <c:v>9.0486700000000003E-2</c:v>
                </c:pt>
                <c:pt idx="40433">
                  <c:v>9.2702000000000007E-2</c:v>
                </c:pt>
                <c:pt idx="40434">
                  <c:v>9.4852099999999995E-2</c:v>
                </c:pt>
                <c:pt idx="40435">
                  <c:v>9.6932900000000002E-2</c:v>
                </c:pt>
                <c:pt idx="40436">
                  <c:v>9.8939799999999994E-2</c:v>
                </c:pt>
                <c:pt idx="40437">
                  <c:v>0.100869</c:v>
                </c:pt>
                <c:pt idx="40438">
                  <c:v>0.10272000000000001</c:v>
                </c:pt>
                <c:pt idx="40439">
                  <c:v>0.104492</c:v>
                </c:pt>
                <c:pt idx="40440">
                  <c:v>0.106182</c:v>
                </c:pt>
                <c:pt idx="40441">
                  <c:v>0.10778500000000001</c:v>
                </c:pt>
                <c:pt idx="40442">
                  <c:v>0.10929800000000001</c:v>
                </c:pt>
                <c:pt idx="40443">
                  <c:v>0.110718</c:v>
                </c:pt>
                <c:pt idx="40444">
                  <c:v>0.11204500000000001</c:v>
                </c:pt>
                <c:pt idx="40445">
                  <c:v>0.113277</c:v>
                </c:pt>
                <c:pt idx="40446">
                  <c:v>0.114416</c:v>
                </c:pt>
                <c:pt idx="40447">
                  <c:v>0.115456</c:v>
                </c:pt>
                <c:pt idx="40448">
                  <c:v>0.116396</c:v>
                </c:pt>
                <c:pt idx="40449">
                  <c:v>0.11723</c:v>
                </c:pt>
                <c:pt idx="40450">
                  <c:v>0.11795700000000001</c:v>
                </c:pt>
                <c:pt idx="40451">
                  <c:v>0.118573</c:v>
                </c:pt>
                <c:pt idx="40452">
                  <c:v>0.119079</c:v>
                </c:pt>
                <c:pt idx="40453">
                  <c:v>0.119475</c:v>
                </c:pt>
                <c:pt idx="40454">
                  <c:v>0.119758</c:v>
                </c:pt>
                <c:pt idx="40455">
                  <c:v>0.11992999999999999</c:v>
                </c:pt>
                <c:pt idx="40456">
                  <c:v>0.119992</c:v>
                </c:pt>
                <c:pt idx="40457">
                  <c:v>0.119945</c:v>
                </c:pt>
                <c:pt idx="40458">
                  <c:v>0.11978800000000001</c:v>
                </c:pt>
                <c:pt idx="40459">
                  <c:v>0.119518</c:v>
                </c:pt>
                <c:pt idx="40460">
                  <c:v>0.119135</c:v>
                </c:pt>
                <c:pt idx="40461">
                  <c:v>0.11863799999999999</c:v>
                </c:pt>
                <c:pt idx="40462">
                  <c:v>0.11802700000000001</c:v>
                </c:pt>
                <c:pt idx="40463">
                  <c:v>0.117302</c:v>
                </c:pt>
                <c:pt idx="40464">
                  <c:v>0.116464</c:v>
                </c:pt>
                <c:pt idx="40465">
                  <c:v>0.11551500000000001</c:v>
                </c:pt>
                <c:pt idx="40466">
                  <c:v>0.114457</c:v>
                </c:pt>
                <c:pt idx="40467">
                  <c:v>0.113291</c:v>
                </c:pt>
                <c:pt idx="40468">
                  <c:v>0.11201899999999999</c:v>
                </c:pt>
                <c:pt idx="40469">
                  <c:v>0.110642</c:v>
                </c:pt>
                <c:pt idx="40470">
                  <c:v>0.109164</c:v>
                </c:pt>
                <c:pt idx="40471">
                  <c:v>0.107587</c:v>
                </c:pt>
                <c:pt idx="40472">
                  <c:v>0.10591299999999999</c:v>
                </c:pt>
                <c:pt idx="40473">
                  <c:v>0.104143</c:v>
                </c:pt>
                <c:pt idx="40474">
                  <c:v>0.10228</c:v>
                </c:pt>
                <c:pt idx="40475">
                  <c:v>0.100327</c:v>
                </c:pt>
                <c:pt idx="40476">
                  <c:v>9.8290000000000002E-2</c:v>
                </c:pt>
                <c:pt idx="40477">
                  <c:v>9.6171199999999998E-2</c:v>
                </c:pt>
                <c:pt idx="40478">
                  <c:v>9.39744E-2</c:v>
                </c:pt>
                <c:pt idx="40479">
                  <c:v>9.1701900000000003E-2</c:v>
                </c:pt>
                <c:pt idx="40480">
                  <c:v>8.9355799999999999E-2</c:v>
                </c:pt>
                <c:pt idx="40481">
                  <c:v>8.6938699999999994E-2</c:v>
                </c:pt>
                <c:pt idx="40482">
                  <c:v>8.4454500000000002E-2</c:v>
                </c:pt>
                <c:pt idx="40483">
                  <c:v>8.1907599999999997E-2</c:v>
                </c:pt>
                <c:pt idx="40484">
                  <c:v>7.93016E-2</c:v>
                </c:pt>
                <c:pt idx="40485">
                  <c:v>7.6638999999999999E-2</c:v>
                </c:pt>
                <c:pt idx="40486">
                  <c:v>7.3923799999999998E-2</c:v>
                </c:pt>
                <c:pt idx="40487">
                  <c:v>7.1161600000000005E-2</c:v>
                </c:pt>
                <c:pt idx="40488">
                  <c:v>6.8356799999999995E-2</c:v>
                </c:pt>
                <c:pt idx="40489">
                  <c:v>6.5512100000000004E-2</c:v>
                </c:pt>
                <c:pt idx="40490">
                  <c:v>6.2629900000000002E-2</c:v>
                </c:pt>
                <c:pt idx="40491">
                  <c:v>5.9712899999999999E-2</c:v>
                </c:pt>
                <c:pt idx="40492">
                  <c:v>5.6764799999999997E-2</c:v>
                </c:pt>
                <c:pt idx="40493">
                  <c:v>5.3789700000000003E-2</c:v>
                </c:pt>
                <c:pt idx="40494">
                  <c:v>5.07909E-2</c:v>
                </c:pt>
                <c:pt idx="40495">
                  <c:v>4.7768499999999998E-2</c:v>
                </c:pt>
                <c:pt idx="40496">
                  <c:v>4.4731E-2</c:v>
                </c:pt>
                <c:pt idx="40497">
                  <c:v>4.1700399999999999E-2</c:v>
                </c:pt>
                <c:pt idx="40498">
                  <c:v>3.8678400000000002E-2</c:v>
                </c:pt>
                <c:pt idx="40499">
                  <c:v>3.5646299999999999E-2</c:v>
                </c:pt>
                <c:pt idx="40500">
                  <c:v>3.2605799999999997E-2</c:v>
                </c:pt>
                <c:pt idx="40501">
                  <c:v>2.9570900000000001E-2</c:v>
                </c:pt>
                <c:pt idx="40502">
                  <c:v>2.65437E-2</c:v>
                </c:pt>
                <c:pt idx="40503">
                  <c:v>2.3524199999999999E-2</c:v>
                </c:pt>
                <c:pt idx="40504">
                  <c:v>2.0516699999999999E-2</c:v>
                </c:pt>
                <c:pt idx="40505">
                  <c:v>1.7526900000000002E-2</c:v>
                </c:pt>
                <c:pt idx="40506">
                  <c:v>1.45603E-2</c:v>
                </c:pt>
                <c:pt idx="40507">
                  <c:v>1.1620999999999999E-2</c:v>
                </c:pt>
                <c:pt idx="40508" formatCode="0.00E+00">
                  <c:v>8.71217E-3</c:v>
                </c:pt>
                <c:pt idx="40509" formatCode="0.00E+00">
                  <c:v>5.8356500000000004E-3</c:v>
                </c:pt>
                <c:pt idx="40510" formatCode="0.00E+00">
                  <c:v>2.9941199999999999E-3</c:v>
                </c:pt>
                <c:pt idx="40511" formatCode="0.00E+00">
                  <c:v>1.9207100000000001E-4</c:v>
                </c:pt>
                <c:pt idx="40512" formatCode="0.00E+00">
                  <c:v>-2.5660600000000002E-3</c:v>
                </c:pt>
                <c:pt idx="40513" formatCode="0.00E+00">
                  <c:v>-5.2775900000000004E-3</c:v>
                </c:pt>
                <c:pt idx="40514" formatCode="0.00E+00">
                  <c:v>-7.9412200000000006E-3</c:v>
                </c:pt>
                <c:pt idx="40515">
                  <c:v>-1.0556599999999999E-2</c:v>
                </c:pt>
                <c:pt idx="40516">
                  <c:v>-1.3122699999999999E-2</c:v>
                </c:pt>
                <c:pt idx="40517">
                  <c:v>-1.56367E-2</c:v>
                </c:pt>
                <c:pt idx="40518">
                  <c:v>-1.8095199999999999E-2</c:v>
                </c:pt>
                <c:pt idx="40519">
                  <c:v>-2.0495099999999999E-2</c:v>
                </c:pt>
                <c:pt idx="40520">
                  <c:v>-2.2834E-2</c:v>
                </c:pt>
                <c:pt idx="40521">
                  <c:v>-2.5108399999999999E-2</c:v>
                </c:pt>
                <c:pt idx="40522">
                  <c:v>-2.7314499999999999E-2</c:v>
                </c:pt>
                <c:pt idx="40523">
                  <c:v>-2.9448999999999999E-2</c:v>
                </c:pt>
                <c:pt idx="40524">
                  <c:v>-3.1510499999999997E-2</c:v>
                </c:pt>
                <c:pt idx="40525">
                  <c:v>-3.34968E-2</c:v>
                </c:pt>
                <c:pt idx="40526">
                  <c:v>-3.5404999999999999E-2</c:v>
                </c:pt>
                <c:pt idx="40527">
                  <c:v>-3.7232800000000003E-2</c:v>
                </c:pt>
                <c:pt idx="40528">
                  <c:v>-3.8978400000000003E-2</c:v>
                </c:pt>
                <c:pt idx="40529">
                  <c:v>-4.0640799999999998E-2</c:v>
                </c:pt>
                <c:pt idx="40530">
                  <c:v>-4.2218400000000003E-2</c:v>
                </c:pt>
                <c:pt idx="40531">
                  <c:v>-4.3709499999999998E-2</c:v>
                </c:pt>
                <c:pt idx="40532">
                  <c:v>-4.5112899999999997E-2</c:v>
                </c:pt>
                <c:pt idx="40533">
                  <c:v>-4.64281E-2</c:v>
                </c:pt>
                <c:pt idx="40534">
                  <c:v>-4.7654599999999998E-2</c:v>
                </c:pt>
                <c:pt idx="40535">
                  <c:v>-4.8791599999999997E-2</c:v>
                </c:pt>
                <c:pt idx="40536">
                  <c:v>-4.9838899999999998E-2</c:v>
                </c:pt>
                <c:pt idx="40537">
                  <c:v>-5.0797599999999998E-2</c:v>
                </c:pt>
                <c:pt idx="40538">
                  <c:v>-5.16678E-2</c:v>
                </c:pt>
                <c:pt idx="40539">
                  <c:v>-5.24489E-2</c:v>
                </c:pt>
                <c:pt idx="40540">
                  <c:v>-5.314E-2</c:v>
                </c:pt>
                <c:pt idx="40541">
                  <c:v>-5.3740599999999999E-2</c:v>
                </c:pt>
                <c:pt idx="40542">
                  <c:v>-5.4250399999999997E-2</c:v>
                </c:pt>
                <c:pt idx="40543">
                  <c:v>-5.4669299999999997E-2</c:v>
                </c:pt>
                <c:pt idx="40544">
                  <c:v>-5.4997299999999999E-2</c:v>
                </c:pt>
                <c:pt idx="40545">
                  <c:v>-5.5234699999999998E-2</c:v>
                </c:pt>
                <c:pt idx="40546">
                  <c:v>-5.5382500000000001E-2</c:v>
                </c:pt>
                <c:pt idx="40547">
                  <c:v>-5.5442199999999997E-2</c:v>
                </c:pt>
                <c:pt idx="40548">
                  <c:v>-5.5415100000000002E-2</c:v>
                </c:pt>
                <c:pt idx="40549">
                  <c:v>-5.5303499999999998E-2</c:v>
                </c:pt>
                <c:pt idx="40550">
                  <c:v>-5.5109600000000002E-2</c:v>
                </c:pt>
                <c:pt idx="40551">
                  <c:v>-5.4835299999999997E-2</c:v>
                </c:pt>
                <c:pt idx="40552">
                  <c:v>-5.4481500000000002E-2</c:v>
                </c:pt>
                <c:pt idx="40553">
                  <c:v>-5.4049199999999999E-2</c:v>
                </c:pt>
                <c:pt idx="40554">
                  <c:v>-5.3540200000000003E-2</c:v>
                </c:pt>
                <c:pt idx="40555">
                  <c:v>-5.2956200000000002E-2</c:v>
                </c:pt>
                <c:pt idx="40556">
                  <c:v>-5.2297700000000003E-2</c:v>
                </c:pt>
                <c:pt idx="40557">
                  <c:v>-5.1565100000000003E-2</c:v>
                </c:pt>
                <c:pt idx="40558">
                  <c:v>-5.0759699999999998E-2</c:v>
                </c:pt>
                <c:pt idx="40559">
                  <c:v>-4.9883499999999997E-2</c:v>
                </c:pt>
                <c:pt idx="40560">
                  <c:v>-4.8939000000000003E-2</c:v>
                </c:pt>
                <c:pt idx="40561">
                  <c:v>-4.7929800000000002E-2</c:v>
                </c:pt>
                <c:pt idx="40562">
                  <c:v>-4.6858799999999999E-2</c:v>
                </c:pt>
                <c:pt idx="40563">
                  <c:v>-4.57271E-2</c:v>
                </c:pt>
                <c:pt idx="40564">
                  <c:v>-4.4534700000000003E-2</c:v>
                </c:pt>
                <c:pt idx="40565">
                  <c:v>-4.3283700000000001E-2</c:v>
                </c:pt>
                <c:pt idx="40566">
                  <c:v>-4.1978599999999998E-2</c:v>
                </c:pt>
                <c:pt idx="40567">
                  <c:v>-4.06247E-2</c:v>
                </c:pt>
                <c:pt idx="40568">
                  <c:v>-3.9226400000000002E-2</c:v>
                </c:pt>
                <c:pt idx="40569">
                  <c:v>-3.77877E-2</c:v>
                </c:pt>
                <c:pt idx="40570">
                  <c:v>-3.6311400000000001E-2</c:v>
                </c:pt>
                <c:pt idx="40571">
                  <c:v>-3.4798700000000002E-2</c:v>
                </c:pt>
                <c:pt idx="40572">
                  <c:v>-3.32514E-2</c:v>
                </c:pt>
                <c:pt idx="40573">
                  <c:v>-3.1673100000000003E-2</c:v>
                </c:pt>
                <c:pt idx="40574">
                  <c:v>-3.0067E-2</c:v>
                </c:pt>
                <c:pt idx="40575">
                  <c:v>-2.8436699999999999E-2</c:v>
                </c:pt>
                <c:pt idx="40576">
                  <c:v>-2.67862E-2</c:v>
                </c:pt>
                <c:pt idx="40577">
                  <c:v>-2.5118999999999999E-2</c:v>
                </c:pt>
                <c:pt idx="40578">
                  <c:v>-2.3436599999999998E-2</c:v>
                </c:pt>
                <c:pt idx="40579">
                  <c:v>-2.1740700000000002E-2</c:v>
                </c:pt>
                <c:pt idx="40580">
                  <c:v>-2.0033200000000001E-2</c:v>
                </c:pt>
                <c:pt idx="40581">
                  <c:v>-1.8316300000000001E-2</c:v>
                </c:pt>
                <c:pt idx="40582">
                  <c:v>-1.65947E-2</c:v>
                </c:pt>
                <c:pt idx="40583">
                  <c:v>-1.4871499999999999E-2</c:v>
                </c:pt>
                <c:pt idx="40584">
                  <c:v>-1.31383E-2</c:v>
                </c:pt>
                <c:pt idx="40585">
                  <c:v>-1.1389700000000001E-2</c:v>
                </c:pt>
                <c:pt idx="40586" formatCode="0.00E+00">
                  <c:v>-9.6420499999999992E-3</c:v>
                </c:pt>
                <c:pt idx="40587" formatCode="0.00E+00">
                  <c:v>-7.9072299999999995E-3</c:v>
                </c:pt>
                <c:pt idx="40588" formatCode="0.00E+00">
                  <c:v>-6.1791299999999997E-3</c:v>
                </c:pt>
                <c:pt idx="40589" formatCode="0.00E+00">
                  <c:v>-4.4585199999999997E-3</c:v>
                </c:pt>
                <c:pt idx="40590" formatCode="0.00E+00">
                  <c:v>-2.75296E-3</c:v>
                </c:pt>
                <c:pt idx="40591" formatCode="0.00E+00">
                  <c:v>-1.0655899999999999E-3</c:v>
                </c:pt>
                <c:pt idx="40592" formatCode="0.00E+00">
                  <c:v>6.0244400000000005E-4</c:v>
                </c:pt>
                <c:pt idx="40593" formatCode="0.00E+00">
                  <c:v>2.2497699999999999E-3</c:v>
                </c:pt>
                <c:pt idx="40594" formatCode="0.00E+00">
                  <c:v>3.8746700000000002E-3</c:v>
                </c:pt>
                <c:pt idx="40595" formatCode="0.00E+00">
                  <c:v>5.4749300000000002E-3</c:v>
                </c:pt>
                <c:pt idx="40596" formatCode="0.00E+00">
                  <c:v>7.0479200000000001E-3</c:v>
                </c:pt>
                <c:pt idx="40597" formatCode="0.00E+00">
                  <c:v>8.5907799999999993E-3</c:v>
                </c:pt>
                <c:pt idx="40598">
                  <c:v>1.0101199999999999E-2</c:v>
                </c:pt>
                <c:pt idx="40599">
                  <c:v>1.1577E-2</c:v>
                </c:pt>
                <c:pt idx="40600">
                  <c:v>1.30159E-2</c:v>
                </c:pt>
                <c:pt idx="40601">
                  <c:v>1.4415600000000001E-2</c:v>
                </c:pt>
                <c:pt idx="40602">
                  <c:v>1.5773700000000002E-2</c:v>
                </c:pt>
                <c:pt idx="40603">
                  <c:v>1.7088900000000001E-2</c:v>
                </c:pt>
                <c:pt idx="40604">
                  <c:v>1.83597E-2</c:v>
                </c:pt>
                <c:pt idx="40605">
                  <c:v>1.9585200000000001E-2</c:v>
                </c:pt>
                <c:pt idx="40606">
                  <c:v>2.0764999999999999E-2</c:v>
                </c:pt>
                <c:pt idx="40607">
                  <c:v>2.1899700000000001E-2</c:v>
                </c:pt>
                <c:pt idx="40608">
                  <c:v>2.2989300000000001E-2</c:v>
                </c:pt>
                <c:pt idx="40609">
                  <c:v>2.40334E-2</c:v>
                </c:pt>
                <c:pt idx="40610">
                  <c:v>2.5032700000000001E-2</c:v>
                </c:pt>
                <c:pt idx="40611">
                  <c:v>2.5987699999999999E-2</c:v>
                </c:pt>
                <c:pt idx="40612">
                  <c:v>2.68977E-2</c:v>
                </c:pt>
                <c:pt idx="40613">
                  <c:v>2.7761899999999999E-2</c:v>
                </c:pt>
                <c:pt idx="40614">
                  <c:v>2.8579500000000001E-2</c:v>
                </c:pt>
                <c:pt idx="40615">
                  <c:v>2.9350299999999999E-2</c:v>
                </c:pt>
                <c:pt idx="40616">
                  <c:v>3.0075000000000001E-2</c:v>
                </c:pt>
                <c:pt idx="40617">
                  <c:v>3.0754500000000001E-2</c:v>
                </c:pt>
                <c:pt idx="40618">
                  <c:v>3.1388399999999997E-2</c:v>
                </c:pt>
                <c:pt idx="40619">
                  <c:v>3.1976600000000001E-2</c:v>
                </c:pt>
                <c:pt idx="40620">
                  <c:v>3.2518999999999999E-2</c:v>
                </c:pt>
                <c:pt idx="40621">
                  <c:v>3.3015900000000001E-2</c:v>
                </c:pt>
                <c:pt idx="40622">
                  <c:v>3.34676E-2</c:v>
                </c:pt>
                <c:pt idx="40623">
                  <c:v>3.3874000000000001E-2</c:v>
                </c:pt>
                <c:pt idx="40624">
                  <c:v>3.4235300000000003E-2</c:v>
                </c:pt>
                <c:pt idx="40625">
                  <c:v>3.4552899999999998E-2</c:v>
                </c:pt>
                <c:pt idx="40626">
                  <c:v>3.4827700000000003E-2</c:v>
                </c:pt>
                <c:pt idx="40627">
                  <c:v>3.5058800000000001E-2</c:v>
                </c:pt>
                <c:pt idx="40628">
                  <c:v>3.5243900000000002E-2</c:v>
                </c:pt>
                <c:pt idx="40629">
                  <c:v>3.53821E-2</c:v>
                </c:pt>
                <c:pt idx="40630">
                  <c:v>3.5477300000000003E-2</c:v>
                </c:pt>
                <c:pt idx="40631">
                  <c:v>3.5535600000000001E-2</c:v>
                </c:pt>
                <c:pt idx="40632">
                  <c:v>3.5560700000000001E-2</c:v>
                </c:pt>
                <c:pt idx="40633">
                  <c:v>3.5554200000000001E-2</c:v>
                </c:pt>
                <c:pt idx="40634">
                  <c:v>3.5517600000000003E-2</c:v>
                </c:pt>
                <c:pt idx="40635">
                  <c:v>3.54528E-2</c:v>
                </c:pt>
                <c:pt idx="40636">
                  <c:v>3.5361200000000002E-2</c:v>
                </c:pt>
                <c:pt idx="40637">
                  <c:v>3.5242700000000002E-2</c:v>
                </c:pt>
                <c:pt idx="40638">
                  <c:v>3.5097200000000002E-2</c:v>
                </c:pt>
                <c:pt idx="40639">
                  <c:v>3.4925600000000001E-2</c:v>
                </c:pt>
                <c:pt idx="40640">
                  <c:v>3.47289E-2</c:v>
                </c:pt>
                <c:pt idx="40641">
                  <c:v>3.4507299999999998E-2</c:v>
                </c:pt>
                <c:pt idx="40642">
                  <c:v>3.4261199999999999E-2</c:v>
                </c:pt>
                <c:pt idx="40643">
                  <c:v>3.39917E-2</c:v>
                </c:pt>
                <c:pt idx="40644">
                  <c:v>3.3700399999999998E-2</c:v>
                </c:pt>
                <c:pt idx="40645">
                  <c:v>3.3388800000000003E-2</c:v>
                </c:pt>
                <c:pt idx="40646">
                  <c:v>3.3057900000000001E-2</c:v>
                </c:pt>
                <c:pt idx="40647">
                  <c:v>3.27082E-2</c:v>
                </c:pt>
                <c:pt idx="40648">
                  <c:v>3.2340099999999997E-2</c:v>
                </c:pt>
                <c:pt idx="40649">
                  <c:v>3.1955600000000001E-2</c:v>
                </c:pt>
                <c:pt idx="40650">
                  <c:v>3.1559299999999998E-2</c:v>
                </c:pt>
                <c:pt idx="40651">
                  <c:v>3.11559E-2</c:v>
                </c:pt>
                <c:pt idx="40652">
                  <c:v>3.0746200000000001E-2</c:v>
                </c:pt>
                <c:pt idx="40653">
                  <c:v>3.0327699999999999E-2</c:v>
                </c:pt>
                <c:pt idx="40654">
                  <c:v>2.9897900000000002E-2</c:v>
                </c:pt>
                <c:pt idx="40655">
                  <c:v>2.9456699999999999E-2</c:v>
                </c:pt>
                <c:pt idx="40656">
                  <c:v>2.90049E-2</c:v>
                </c:pt>
                <c:pt idx="40657">
                  <c:v>2.8543599999999999E-2</c:v>
                </c:pt>
                <c:pt idx="40658">
                  <c:v>2.8077000000000001E-2</c:v>
                </c:pt>
                <c:pt idx="40659">
                  <c:v>2.7612399999999999E-2</c:v>
                </c:pt>
                <c:pt idx="40660">
                  <c:v>2.71547E-2</c:v>
                </c:pt>
                <c:pt idx="40661">
                  <c:v>2.6702300000000002E-2</c:v>
                </c:pt>
                <c:pt idx="40662">
                  <c:v>2.6250300000000001E-2</c:v>
                </c:pt>
                <c:pt idx="40663">
                  <c:v>2.5796900000000001E-2</c:v>
                </c:pt>
                <c:pt idx="40664">
                  <c:v>2.5345400000000001E-2</c:v>
                </c:pt>
                <c:pt idx="40665">
                  <c:v>2.4899600000000001E-2</c:v>
                </c:pt>
                <c:pt idx="40666">
                  <c:v>2.44599E-2</c:v>
                </c:pt>
                <c:pt idx="40667">
                  <c:v>2.4024500000000001E-2</c:v>
                </c:pt>
                <c:pt idx="40668">
                  <c:v>2.3593800000000002E-2</c:v>
                </c:pt>
                <c:pt idx="40669">
                  <c:v>2.31699E-2</c:v>
                </c:pt>
                <c:pt idx="40670">
                  <c:v>2.27546E-2</c:v>
                </c:pt>
                <c:pt idx="40671">
                  <c:v>2.23479E-2</c:v>
                </c:pt>
                <c:pt idx="40672">
                  <c:v>2.19496E-2</c:v>
                </c:pt>
                <c:pt idx="40673">
                  <c:v>2.1560300000000001E-2</c:v>
                </c:pt>
                <c:pt idx="40674">
                  <c:v>2.1181800000000001E-2</c:v>
                </c:pt>
                <c:pt idx="40675">
                  <c:v>2.0815699999999999E-2</c:v>
                </c:pt>
                <c:pt idx="40676">
                  <c:v>2.0460699999999998E-2</c:v>
                </c:pt>
                <c:pt idx="40677">
                  <c:v>2.0114199999999999E-2</c:v>
                </c:pt>
                <c:pt idx="40678">
                  <c:v>1.9774099999999999E-2</c:v>
                </c:pt>
                <c:pt idx="40679">
                  <c:v>1.9441099999999999E-2</c:v>
                </c:pt>
                <c:pt idx="40680">
                  <c:v>1.91167E-2</c:v>
                </c:pt>
                <c:pt idx="40681">
                  <c:v>1.88019E-2</c:v>
                </c:pt>
                <c:pt idx="40682">
                  <c:v>1.8495399999999999E-2</c:v>
                </c:pt>
                <c:pt idx="40683">
                  <c:v>1.8194499999999999E-2</c:v>
                </c:pt>
                <c:pt idx="40684">
                  <c:v>1.78964E-2</c:v>
                </c:pt>
                <c:pt idx="40685">
                  <c:v>1.7600399999999999E-2</c:v>
                </c:pt>
                <c:pt idx="40686">
                  <c:v>1.7306599999999998E-2</c:v>
                </c:pt>
                <c:pt idx="40687">
                  <c:v>1.70124E-2</c:v>
                </c:pt>
                <c:pt idx="40688">
                  <c:v>1.67134E-2</c:v>
                </c:pt>
                <c:pt idx="40689">
                  <c:v>1.64066E-2</c:v>
                </c:pt>
                <c:pt idx="40690">
                  <c:v>1.6088499999999999E-2</c:v>
                </c:pt>
                <c:pt idx="40691">
                  <c:v>1.5754299999999999E-2</c:v>
                </c:pt>
                <c:pt idx="40692">
                  <c:v>1.54021E-2</c:v>
                </c:pt>
                <c:pt idx="40693">
                  <c:v>1.50341E-2</c:v>
                </c:pt>
                <c:pt idx="40694">
                  <c:v>1.4652500000000001E-2</c:v>
                </c:pt>
                <c:pt idx="40695">
                  <c:v>1.4255800000000001E-2</c:v>
                </c:pt>
                <c:pt idx="40696">
                  <c:v>1.38412E-2</c:v>
                </c:pt>
                <c:pt idx="40697">
                  <c:v>1.3408099999999999E-2</c:v>
                </c:pt>
                <c:pt idx="40698">
                  <c:v>1.2958300000000001E-2</c:v>
                </c:pt>
                <c:pt idx="40699">
                  <c:v>1.2493199999999999E-2</c:v>
                </c:pt>
                <c:pt idx="40700">
                  <c:v>1.20105E-2</c:v>
                </c:pt>
                <c:pt idx="40701">
                  <c:v>1.1506600000000001E-2</c:v>
                </c:pt>
                <c:pt idx="40702">
                  <c:v>1.09794E-2</c:v>
                </c:pt>
                <c:pt idx="40703">
                  <c:v>1.04277E-2</c:v>
                </c:pt>
                <c:pt idx="40704" formatCode="0.00E+00">
                  <c:v>9.8500099999999993E-3</c:v>
                </c:pt>
                <c:pt idx="40705" formatCode="0.00E+00">
                  <c:v>9.2442600000000007E-3</c:v>
                </c:pt>
                <c:pt idx="40706" formatCode="0.00E+00">
                  <c:v>8.6087999999999998E-3</c:v>
                </c:pt>
                <c:pt idx="40707" formatCode="0.00E+00">
                  <c:v>7.9446499999999993E-3</c:v>
                </c:pt>
                <c:pt idx="40708" formatCode="0.00E+00">
                  <c:v>7.2535300000000002E-3</c:v>
                </c:pt>
                <c:pt idx="40709" formatCode="0.00E+00">
                  <c:v>6.5342899999999999E-3</c:v>
                </c:pt>
                <c:pt idx="40710" formatCode="0.00E+00">
                  <c:v>5.7835100000000004E-3</c:v>
                </c:pt>
                <c:pt idx="40711" formatCode="0.00E+00">
                  <c:v>4.9996399999999996E-3</c:v>
                </c:pt>
                <c:pt idx="40712" formatCode="0.00E+00">
                  <c:v>4.1850699999999999E-3</c:v>
                </c:pt>
                <c:pt idx="40713" formatCode="0.00E+00">
                  <c:v>3.3415200000000002E-3</c:v>
                </c:pt>
                <c:pt idx="40714" formatCode="0.00E+00">
                  <c:v>2.46583E-3</c:v>
                </c:pt>
                <c:pt idx="40715" formatCode="0.00E+00">
                  <c:v>1.55189E-3</c:v>
                </c:pt>
                <c:pt idx="40716" formatCode="0.00E+00">
                  <c:v>5.9462600000000001E-4</c:v>
                </c:pt>
                <c:pt idx="40717" formatCode="0.00E+00">
                  <c:v>-4.0661099999999997E-4</c:v>
                </c:pt>
                <c:pt idx="40718" formatCode="0.00E+00">
                  <c:v>-1.44947E-3</c:v>
                </c:pt>
                <c:pt idx="40719" formatCode="0.00E+00">
                  <c:v>-2.5342199999999998E-3</c:v>
                </c:pt>
                <c:pt idx="40720" formatCode="0.00E+00">
                  <c:v>-3.6643499999999998E-3</c:v>
                </c:pt>
                <c:pt idx="40721" formatCode="0.00E+00">
                  <c:v>-4.8419099999999996E-3</c:v>
                </c:pt>
                <c:pt idx="40722" formatCode="0.00E+00">
                  <c:v>-6.0648500000000001E-3</c:v>
                </c:pt>
                <c:pt idx="40723" formatCode="0.00E+00">
                  <c:v>-7.3297800000000001E-3</c:v>
                </c:pt>
                <c:pt idx="40724" formatCode="0.00E+00">
                  <c:v>-8.6357799999999992E-3</c:v>
                </c:pt>
                <c:pt idx="40725" formatCode="0.00E+00">
                  <c:v>-9.9831899999999994E-3</c:v>
                </c:pt>
                <c:pt idx="40726">
                  <c:v>-1.1369799999999999E-2</c:v>
                </c:pt>
                <c:pt idx="40727">
                  <c:v>-1.2792899999999999E-2</c:v>
                </c:pt>
                <c:pt idx="40728">
                  <c:v>-1.42557E-2</c:v>
                </c:pt>
                <c:pt idx="40729">
                  <c:v>-1.5765299999999999E-2</c:v>
                </c:pt>
                <c:pt idx="40730">
                  <c:v>-1.73232E-2</c:v>
                </c:pt>
                <c:pt idx="40731">
                  <c:v>-1.8923499999999999E-2</c:v>
                </c:pt>
                <c:pt idx="40732">
                  <c:v>-2.0560599999999998E-2</c:v>
                </c:pt>
                <c:pt idx="40733">
                  <c:v>-2.2233900000000001E-2</c:v>
                </c:pt>
                <c:pt idx="40734">
                  <c:v>-2.3944199999999999E-2</c:v>
                </c:pt>
                <c:pt idx="40735">
                  <c:v>-2.5693000000000001E-2</c:v>
                </c:pt>
                <c:pt idx="40736">
                  <c:v>-2.7481499999999999E-2</c:v>
                </c:pt>
                <c:pt idx="40737">
                  <c:v>-2.9307900000000001E-2</c:v>
                </c:pt>
                <c:pt idx="40738">
                  <c:v>-3.1167500000000001E-2</c:v>
                </c:pt>
                <c:pt idx="40739">
                  <c:v>-3.3058799999999999E-2</c:v>
                </c:pt>
                <c:pt idx="40740">
                  <c:v>-3.4984399999999999E-2</c:v>
                </c:pt>
                <c:pt idx="40741">
                  <c:v>-3.6947199999999999E-2</c:v>
                </c:pt>
                <c:pt idx="40742">
                  <c:v>-3.8945399999999998E-2</c:v>
                </c:pt>
                <c:pt idx="40743">
                  <c:v>-4.0975499999999998E-2</c:v>
                </c:pt>
                <c:pt idx="40744">
                  <c:v>-4.3036100000000001E-2</c:v>
                </c:pt>
                <c:pt idx="40745">
                  <c:v>-4.5126899999999998E-2</c:v>
                </c:pt>
                <c:pt idx="40746">
                  <c:v>-4.7246099999999999E-2</c:v>
                </c:pt>
                <c:pt idx="40747">
                  <c:v>-4.93894E-2</c:v>
                </c:pt>
                <c:pt idx="40748">
                  <c:v>-5.1553000000000002E-2</c:v>
                </c:pt>
                <c:pt idx="40749">
                  <c:v>-5.3737600000000003E-2</c:v>
                </c:pt>
                <c:pt idx="40750">
                  <c:v>-5.5945300000000003E-2</c:v>
                </c:pt>
                <c:pt idx="40751">
                  <c:v>-5.81734E-2</c:v>
                </c:pt>
                <c:pt idx="40752">
                  <c:v>-6.0416900000000003E-2</c:v>
                </c:pt>
                <c:pt idx="40753">
                  <c:v>-6.2672500000000006E-2</c:v>
                </c:pt>
                <c:pt idx="40754">
                  <c:v>-6.4938899999999994E-2</c:v>
                </c:pt>
                <c:pt idx="40755">
                  <c:v>-6.7212800000000003E-2</c:v>
                </c:pt>
                <c:pt idx="40756">
                  <c:v>-6.9489599999999999E-2</c:v>
                </c:pt>
                <c:pt idx="40757">
                  <c:v>-7.1767499999999998E-2</c:v>
                </c:pt>
                <c:pt idx="40758">
                  <c:v>-7.4049199999999996E-2</c:v>
                </c:pt>
                <c:pt idx="40759">
                  <c:v>-7.6338000000000003E-2</c:v>
                </c:pt>
                <c:pt idx="40760">
                  <c:v>-7.86327E-2</c:v>
                </c:pt>
                <c:pt idx="40761">
                  <c:v>-8.0926799999999993E-2</c:v>
                </c:pt>
                <c:pt idx="40762">
                  <c:v>-8.3213200000000001E-2</c:v>
                </c:pt>
                <c:pt idx="40763">
                  <c:v>-8.5487400000000005E-2</c:v>
                </c:pt>
                <c:pt idx="40764">
                  <c:v>-8.7748400000000004E-2</c:v>
                </c:pt>
                <c:pt idx="40765">
                  <c:v>-8.9997900000000006E-2</c:v>
                </c:pt>
                <c:pt idx="40766">
                  <c:v>-9.2232499999999995E-2</c:v>
                </c:pt>
                <c:pt idx="40767">
                  <c:v>-9.4442100000000001E-2</c:v>
                </c:pt>
                <c:pt idx="40768">
                  <c:v>-9.6617800000000004E-2</c:v>
                </c:pt>
                <c:pt idx="40769">
                  <c:v>-9.8757399999999995E-2</c:v>
                </c:pt>
                <c:pt idx="40770">
                  <c:v>-0.10086199999999999</c:v>
                </c:pt>
                <c:pt idx="40771">
                  <c:v>-0.102933</c:v>
                </c:pt>
                <c:pt idx="40772">
                  <c:v>-0.104967</c:v>
                </c:pt>
                <c:pt idx="40773">
                  <c:v>-0.10696</c:v>
                </c:pt>
                <c:pt idx="40774">
                  <c:v>-0.10890900000000001</c:v>
                </c:pt>
                <c:pt idx="40775">
                  <c:v>-0.110806</c:v>
                </c:pt>
                <c:pt idx="40776">
                  <c:v>-0.11264200000000001</c:v>
                </c:pt>
                <c:pt idx="40777">
                  <c:v>-0.114414</c:v>
                </c:pt>
                <c:pt idx="40778">
                  <c:v>-0.116128</c:v>
                </c:pt>
                <c:pt idx="40779">
                  <c:v>-0.11779000000000001</c:v>
                </c:pt>
                <c:pt idx="40780">
                  <c:v>-0.119396</c:v>
                </c:pt>
                <c:pt idx="40781">
                  <c:v>-0.12094299999999999</c:v>
                </c:pt>
                <c:pt idx="40782">
                  <c:v>-0.12243</c:v>
                </c:pt>
                <c:pt idx="40783">
                  <c:v>-0.12385500000000001</c:v>
                </c:pt>
                <c:pt idx="40784">
                  <c:v>-0.12521499999999999</c:v>
                </c:pt>
                <c:pt idx="40785">
                  <c:v>-0.126501</c:v>
                </c:pt>
                <c:pt idx="40786">
                  <c:v>-0.12770999999999999</c:v>
                </c:pt>
                <c:pt idx="40787">
                  <c:v>-0.12884200000000001</c:v>
                </c:pt>
                <c:pt idx="40788">
                  <c:v>-0.12989600000000001</c:v>
                </c:pt>
                <c:pt idx="40789">
                  <c:v>-0.13087399999999999</c:v>
                </c:pt>
                <c:pt idx="40790">
                  <c:v>-0.13178000000000001</c:v>
                </c:pt>
                <c:pt idx="40791">
                  <c:v>-0.13261800000000001</c:v>
                </c:pt>
                <c:pt idx="40792">
                  <c:v>-0.13338900000000001</c:v>
                </c:pt>
                <c:pt idx="40793">
                  <c:v>-0.13409099999999999</c:v>
                </c:pt>
                <c:pt idx="40794">
                  <c:v>-0.13472000000000001</c:v>
                </c:pt>
                <c:pt idx="40795">
                  <c:v>-0.135271</c:v>
                </c:pt>
                <c:pt idx="40796">
                  <c:v>-0.135737</c:v>
                </c:pt>
                <c:pt idx="40797">
                  <c:v>-0.13611699999999999</c:v>
                </c:pt>
                <c:pt idx="40798">
                  <c:v>-0.136409</c:v>
                </c:pt>
                <c:pt idx="40799">
                  <c:v>-0.13661100000000001</c:v>
                </c:pt>
                <c:pt idx="40800">
                  <c:v>-0.13671700000000001</c:v>
                </c:pt>
                <c:pt idx="40801">
                  <c:v>-0.13672799999999999</c:v>
                </c:pt>
                <c:pt idx="40802">
                  <c:v>-0.13664999999999999</c:v>
                </c:pt>
                <c:pt idx="40803">
                  <c:v>-0.136489</c:v>
                </c:pt>
                <c:pt idx="40804">
                  <c:v>-0.13625000000000001</c:v>
                </c:pt>
                <c:pt idx="40805">
                  <c:v>-0.135933</c:v>
                </c:pt>
                <c:pt idx="40806">
                  <c:v>-0.135542</c:v>
                </c:pt>
                <c:pt idx="40807">
                  <c:v>-0.135076</c:v>
                </c:pt>
                <c:pt idx="40808">
                  <c:v>-0.13453599999999999</c:v>
                </c:pt>
                <c:pt idx="40809">
                  <c:v>-0.13392299999999999</c:v>
                </c:pt>
                <c:pt idx="40810">
                  <c:v>-0.133239</c:v>
                </c:pt>
                <c:pt idx="40811">
                  <c:v>-0.132489</c:v>
                </c:pt>
                <c:pt idx="40812">
                  <c:v>-0.13167699999999999</c:v>
                </c:pt>
                <c:pt idx="40813">
                  <c:v>-0.130805</c:v>
                </c:pt>
                <c:pt idx="40814">
                  <c:v>-0.12987199999999999</c:v>
                </c:pt>
                <c:pt idx="40815">
                  <c:v>-0.12887399999999999</c:v>
                </c:pt>
                <c:pt idx="40816">
                  <c:v>-0.12781699999999999</c:v>
                </c:pt>
                <c:pt idx="40817">
                  <c:v>-0.12670799999999999</c:v>
                </c:pt>
                <c:pt idx="40818">
                  <c:v>-0.12554999999999999</c:v>
                </c:pt>
                <c:pt idx="40819">
                  <c:v>-0.124344</c:v>
                </c:pt>
                <c:pt idx="40820">
                  <c:v>-0.123084</c:v>
                </c:pt>
                <c:pt idx="40821">
                  <c:v>-0.12177399999999999</c:v>
                </c:pt>
                <c:pt idx="40822">
                  <c:v>-0.120419</c:v>
                </c:pt>
                <c:pt idx="40823">
                  <c:v>-0.119023</c:v>
                </c:pt>
                <c:pt idx="40824">
                  <c:v>-0.11758399999999999</c:v>
                </c:pt>
                <c:pt idx="40825">
                  <c:v>-0.116102</c:v>
                </c:pt>
                <c:pt idx="40826">
                  <c:v>-0.114575</c:v>
                </c:pt>
                <c:pt idx="40827">
                  <c:v>-0.11300499999999999</c:v>
                </c:pt>
                <c:pt idx="40828">
                  <c:v>-0.111389</c:v>
                </c:pt>
                <c:pt idx="40829">
                  <c:v>-0.109723</c:v>
                </c:pt>
                <c:pt idx="40830">
                  <c:v>-0.108006</c:v>
                </c:pt>
                <c:pt idx="40831">
                  <c:v>-0.106248</c:v>
                </c:pt>
                <c:pt idx="40832">
                  <c:v>-0.104458</c:v>
                </c:pt>
                <c:pt idx="40833">
                  <c:v>-0.102647</c:v>
                </c:pt>
                <c:pt idx="40834">
                  <c:v>-0.100824</c:v>
                </c:pt>
                <c:pt idx="40835">
                  <c:v>-9.8989900000000006E-2</c:v>
                </c:pt>
                <c:pt idx="40836">
                  <c:v>-9.7148999999999999E-2</c:v>
                </c:pt>
                <c:pt idx="40837">
                  <c:v>-9.5305699999999993E-2</c:v>
                </c:pt>
                <c:pt idx="40838">
                  <c:v>-9.3466099999999996E-2</c:v>
                </c:pt>
                <c:pt idx="40839">
                  <c:v>-9.1635400000000006E-2</c:v>
                </c:pt>
                <c:pt idx="40840">
                  <c:v>-8.98172E-2</c:v>
                </c:pt>
                <c:pt idx="40841">
                  <c:v>-8.8010599999999994E-2</c:v>
                </c:pt>
                <c:pt idx="40842">
                  <c:v>-8.6213399999999996E-2</c:v>
                </c:pt>
                <c:pt idx="40843">
                  <c:v>-8.44279E-2</c:v>
                </c:pt>
                <c:pt idx="40844">
                  <c:v>-8.2661600000000002E-2</c:v>
                </c:pt>
                <c:pt idx="40845">
                  <c:v>-8.0922400000000005E-2</c:v>
                </c:pt>
                <c:pt idx="40846">
                  <c:v>-7.9214000000000007E-2</c:v>
                </c:pt>
                <c:pt idx="40847">
                  <c:v>-7.7534199999999998E-2</c:v>
                </c:pt>
                <c:pt idx="40848">
                  <c:v>-7.5878100000000004E-2</c:v>
                </c:pt>
                <c:pt idx="40849">
                  <c:v>-7.4243500000000004E-2</c:v>
                </c:pt>
                <c:pt idx="40850">
                  <c:v>-7.2632600000000005E-2</c:v>
                </c:pt>
                <c:pt idx="40851">
                  <c:v>-7.1047700000000005E-2</c:v>
                </c:pt>
                <c:pt idx="40852">
                  <c:v>-6.9491600000000001E-2</c:v>
                </c:pt>
                <c:pt idx="40853">
                  <c:v>-6.7970299999999997E-2</c:v>
                </c:pt>
                <c:pt idx="40854">
                  <c:v>-6.6492599999999999E-2</c:v>
                </c:pt>
                <c:pt idx="40855">
                  <c:v>-6.5064200000000003E-2</c:v>
                </c:pt>
                <c:pt idx="40856">
                  <c:v>-6.3686300000000001E-2</c:v>
                </c:pt>
                <c:pt idx="40857">
                  <c:v>-6.2358999999999998E-2</c:v>
                </c:pt>
                <c:pt idx="40858">
                  <c:v>-6.1083899999999997E-2</c:v>
                </c:pt>
                <c:pt idx="40859">
                  <c:v>-5.9861900000000003E-2</c:v>
                </c:pt>
                <c:pt idx="40860">
                  <c:v>-5.8693299999999997E-2</c:v>
                </c:pt>
                <c:pt idx="40861">
                  <c:v>-5.7583000000000002E-2</c:v>
                </c:pt>
                <c:pt idx="40862">
                  <c:v>-5.6535500000000002E-2</c:v>
                </c:pt>
                <c:pt idx="40863">
                  <c:v>-5.55492E-2</c:v>
                </c:pt>
                <c:pt idx="40864">
                  <c:v>-5.46233E-2</c:v>
                </c:pt>
                <c:pt idx="40865">
                  <c:v>-5.3764899999999997E-2</c:v>
                </c:pt>
                <c:pt idx="40866">
                  <c:v>-5.2984999999999997E-2</c:v>
                </c:pt>
                <c:pt idx="40867">
                  <c:v>-5.2288800000000003E-2</c:v>
                </c:pt>
                <c:pt idx="40868">
                  <c:v>-5.1680299999999998E-2</c:v>
                </c:pt>
                <c:pt idx="40869">
                  <c:v>-5.1168199999999997E-2</c:v>
                </c:pt>
                <c:pt idx="40870">
                  <c:v>-5.0757799999999999E-2</c:v>
                </c:pt>
                <c:pt idx="40871">
                  <c:v>-5.0447199999999998E-2</c:v>
                </c:pt>
                <c:pt idx="40872">
                  <c:v>-5.0231900000000003E-2</c:v>
                </c:pt>
                <c:pt idx="40873">
                  <c:v>-5.01085E-2</c:v>
                </c:pt>
                <c:pt idx="40874">
                  <c:v>-5.0073600000000003E-2</c:v>
                </c:pt>
                <c:pt idx="40875">
                  <c:v>-5.0120199999999997E-2</c:v>
                </c:pt>
                <c:pt idx="40876">
                  <c:v>-5.0244999999999998E-2</c:v>
                </c:pt>
                <c:pt idx="40877">
                  <c:v>-5.0455600000000003E-2</c:v>
                </c:pt>
                <c:pt idx="40878">
                  <c:v>-5.0763000000000003E-2</c:v>
                </c:pt>
                <c:pt idx="40879">
                  <c:v>-5.11729E-2</c:v>
                </c:pt>
                <c:pt idx="40880">
                  <c:v>-5.1685700000000001E-2</c:v>
                </c:pt>
                <c:pt idx="40881">
                  <c:v>-5.22993E-2</c:v>
                </c:pt>
                <c:pt idx="40882">
                  <c:v>-5.3009800000000003E-2</c:v>
                </c:pt>
                <c:pt idx="40883">
                  <c:v>-5.3811299999999999E-2</c:v>
                </c:pt>
                <c:pt idx="40884">
                  <c:v>-5.4699299999999999E-2</c:v>
                </c:pt>
                <c:pt idx="40885">
                  <c:v>-5.5673300000000002E-2</c:v>
                </c:pt>
                <c:pt idx="40886">
                  <c:v>-5.6735500000000001E-2</c:v>
                </c:pt>
                <c:pt idx="40887">
                  <c:v>-5.7890299999999999E-2</c:v>
                </c:pt>
                <c:pt idx="40888">
                  <c:v>-5.9139700000000003E-2</c:v>
                </c:pt>
                <c:pt idx="40889">
                  <c:v>-6.0482399999999999E-2</c:v>
                </c:pt>
                <c:pt idx="40890">
                  <c:v>-6.1919099999999998E-2</c:v>
                </c:pt>
                <c:pt idx="40891">
                  <c:v>-6.3451900000000006E-2</c:v>
                </c:pt>
                <c:pt idx="40892">
                  <c:v>-6.5079499999999998E-2</c:v>
                </c:pt>
                <c:pt idx="40893">
                  <c:v>-6.6798899999999994E-2</c:v>
                </c:pt>
                <c:pt idx="40894">
                  <c:v>-6.8608000000000002E-2</c:v>
                </c:pt>
                <c:pt idx="40895">
                  <c:v>-7.0505700000000004E-2</c:v>
                </c:pt>
                <c:pt idx="40896">
                  <c:v>-7.2492600000000004E-2</c:v>
                </c:pt>
                <c:pt idx="40897">
                  <c:v>-7.4565500000000007E-2</c:v>
                </c:pt>
                <c:pt idx="40898">
                  <c:v>-7.6715900000000004E-2</c:v>
                </c:pt>
                <c:pt idx="40899">
                  <c:v>-7.8936199999999998E-2</c:v>
                </c:pt>
                <c:pt idx="40900">
                  <c:v>-8.1225800000000001E-2</c:v>
                </c:pt>
                <c:pt idx="40901">
                  <c:v>-8.35891E-2</c:v>
                </c:pt>
                <c:pt idx="40902">
                  <c:v>-8.6024900000000001E-2</c:v>
                </c:pt>
                <c:pt idx="40903">
                  <c:v>-8.8527999999999996E-2</c:v>
                </c:pt>
                <c:pt idx="40904">
                  <c:v>-9.1096499999999997E-2</c:v>
                </c:pt>
                <c:pt idx="40905">
                  <c:v>-9.3730400000000005E-2</c:v>
                </c:pt>
                <c:pt idx="40906">
                  <c:v>-9.6427700000000005E-2</c:v>
                </c:pt>
                <c:pt idx="40907">
                  <c:v>-9.9184099999999997E-2</c:v>
                </c:pt>
                <c:pt idx="40908">
                  <c:v>-0.101995</c:v>
                </c:pt>
                <c:pt idx="40909">
                  <c:v>-0.10485700000000001</c:v>
                </c:pt>
                <c:pt idx="40910">
                  <c:v>-0.107764</c:v>
                </c:pt>
                <c:pt idx="40911">
                  <c:v>-0.110708</c:v>
                </c:pt>
                <c:pt idx="40912">
                  <c:v>-0.113689</c:v>
                </c:pt>
                <c:pt idx="40913">
                  <c:v>-0.116711</c:v>
                </c:pt>
                <c:pt idx="40914">
                  <c:v>-0.11977400000000001</c:v>
                </c:pt>
                <c:pt idx="40915">
                  <c:v>-0.122874</c:v>
                </c:pt>
                <c:pt idx="40916">
                  <c:v>-0.125997</c:v>
                </c:pt>
                <c:pt idx="40917">
                  <c:v>-0.12912899999999999</c:v>
                </c:pt>
                <c:pt idx="40918">
                  <c:v>-0.13225899999999999</c:v>
                </c:pt>
                <c:pt idx="40919">
                  <c:v>-0.135381</c:v>
                </c:pt>
                <c:pt idx="40920">
                  <c:v>-0.138493</c:v>
                </c:pt>
                <c:pt idx="40921">
                  <c:v>-0.14160200000000001</c:v>
                </c:pt>
                <c:pt idx="40922">
                  <c:v>-0.144707</c:v>
                </c:pt>
                <c:pt idx="40923">
                  <c:v>-0.14779900000000001</c:v>
                </c:pt>
                <c:pt idx="40924">
                  <c:v>-0.15087300000000001</c:v>
                </c:pt>
                <c:pt idx="40925">
                  <c:v>-0.15393499999999999</c:v>
                </c:pt>
                <c:pt idx="40926">
                  <c:v>-0.15699399999999999</c:v>
                </c:pt>
                <c:pt idx="40927">
                  <c:v>-0.160053</c:v>
                </c:pt>
                <c:pt idx="40928">
                  <c:v>-0.163109</c:v>
                </c:pt>
                <c:pt idx="40929">
                  <c:v>-0.16616</c:v>
                </c:pt>
                <c:pt idx="40930">
                  <c:v>-0.16920299999999999</c:v>
                </c:pt>
                <c:pt idx="40931">
                  <c:v>-0.172234</c:v>
                </c:pt>
                <c:pt idx="40932">
                  <c:v>-0.17524999999999999</c:v>
                </c:pt>
                <c:pt idx="40933">
                  <c:v>-0.17824200000000001</c:v>
                </c:pt>
                <c:pt idx="40934">
                  <c:v>-0.181202</c:v>
                </c:pt>
                <c:pt idx="40935">
                  <c:v>-0.18412000000000001</c:v>
                </c:pt>
                <c:pt idx="40936">
                  <c:v>-0.18698300000000001</c:v>
                </c:pt>
                <c:pt idx="40937">
                  <c:v>-0.18978</c:v>
                </c:pt>
                <c:pt idx="40938">
                  <c:v>-0.19250200000000001</c:v>
                </c:pt>
                <c:pt idx="40939">
                  <c:v>-0.19514599999999999</c:v>
                </c:pt>
                <c:pt idx="40940">
                  <c:v>-0.19770299999999999</c:v>
                </c:pt>
                <c:pt idx="40941">
                  <c:v>-0.20016700000000001</c:v>
                </c:pt>
                <c:pt idx="40942">
                  <c:v>-0.202542</c:v>
                </c:pt>
                <c:pt idx="40943">
                  <c:v>-0.20483199999999999</c:v>
                </c:pt>
                <c:pt idx="40944">
                  <c:v>-0.20704500000000001</c:v>
                </c:pt>
                <c:pt idx="40945">
                  <c:v>-0.20918500000000001</c:v>
                </c:pt>
                <c:pt idx="40946">
                  <c:v>-0.21124899999999999</c:v>
                </c:pt>
                <c:pt idx="40947">
                  <c:v>-0.21323300000000001</c:v>
                </c:pt>
                <c:pt idx="40948">
                  <c:v>-0.21512700000000001</c:v>
                </c:pt>
                <c:pt idx="40949">
                  <c:v>-0.21693000000000001</c:v>
                </c:pt>
                <c:pt idx="40950">
                  <c:v>-0.21864600000000001</c:v>
                </c:pt>
                <c:pt idx="40951">
                  <c:v>-0.220272</c:v>
                </c:pt>
                <c:pt idx="40952">
                  <c:v>-0.221807</c:v>
                </c:pt>
                <c:pt idx="40953">
                  <c:v>-0.22325500000000001</c:v>
                </c:pt>
                <c:pt idx="40954">
                  <c:v>-0.224631</c:v>
                </c:pt>
                <c:pt idx="40955">
                  <c:v>-0.22594500000000001</c:v>
                </c:pt>
                <c:pt idx="40956">
                  <c:v>-0.22719800000000001</c:v>
                </c:pt>
                <c:pt idx="40957">
                  <c:v>-0.22838900000000001</c:v>
                </c:pt>
                <c:pt idx="40958">
                  <c:v>-0.229518</c:v>
                </c:pt>
                <c:pt idx="40959">
                  <c:v>-0.23058400000000001</c:v>
                </c:pt>
                <c:pt idx="40960">
                  <c:v>-0.23157900000000001</c:v>
                </c:pt>
                <c:pt idx="40961">
                  <c:v>-0.23250100000000001</c:v>
                </c:pt>
                <c:pt idx="40962">
                  <c:v>-0.233351</c:v>
                </c:pt>
                <c:pt idx="40963">
                  <c:v>-0.23413100000000001</c:v>
                </c:pt>
                <c:pt idx="40964">
                  <c:v>-0.23484099999999999</c:v>
                </c:pt>
                <c:pt idx="40965">
                  <c:v>-0.235486</c:v>
                </c:pt>
                <c:pt idx="40966">
                  <c:v>-0.236068</c:v>
                </c:pt>
                <c:pt idx="40967">
                  <c:v>-0.23657800000000001</c:v>
                </c:pt>
                <c:pt idx="40968">
                  <c:v>-0.237007</c:v>
                </c:pt>
                <c:pt idx="40969">
                  <c:v>-0.23735600000000001</c:v>
                </c:pt>
                <c:pt idx="40970">
                  <c:v>-0.23763799999999999</c:v>
                </c:pt>
                <c:pt idx="40971">
                  <c:v>-0.23785899999999999</c:v>
                </c:pt>
                <c:pt idx="40972">
                  <c:v>-0.23802400000000001</c:v>
                </c:pt>
                <c:pt idx="40973">
                  <c:v>-0.23813799999999999</c:v>
                </c:pt>
                <c:pt idx="40974">
                  <c:v>-0.238207</c:v>
                </c:pt>
                <c:pt idx="40975">
                  <c:v>-0.238235</c:v>
                </c:pt>
                <c:pt idx="40976">
                  <c:v>-0.23822599999999999</c:v>
                </c:pt>
                <c:pt idx="40977">
                  <c:v>-0.23818500000000001</c:v>
                </c:pt>
                <c:pt idx="40978">
                  <c:v>-0.23812</c:v>
                </c:pt>
                <c:pt idx="40979">
                  <c:v>-0.23802999999999999</c:v>
                </c:pt>
                <c:pt idx="40980">
                  <c:v>-0.23790900000000001</c:v>
                </c:pt>
                <c:pt idx="40981">
                  <c:v>-0.23775199999999999</c:v>
                </c:pt>
                <c:pt idx="40982">
                  <c:v>-0.237563</c:v>
                </c:pt>
                <c:pt idx="40983">
                  <c:v>-0.23735500000000001</c:v>
                </c:pt>
                <c:pt idx="40984">
                  <c:v>-0.23713200000000001</c:v>
                </c:pt>
                <c:pt idx="40985">
                  <c:v>-0.23689099999999999</c:v>
                </c:pt>
                <c:pt idx="40986">
                  <c:v>-0.236628</c:v>
                </c:pt>
                <c:pt idx="40987">
                  <c:v>-0.236341</c:v>
                </c:pt>
                <c:pt idx="40988">
                  <c:v>-0.236036</c:v>
                </c:pt>
                <c:pt idx="40989">
                  <c:v>-0.23572000000000001</c:v>
                </c:pt>
                <c:pt idx="40990">
                  <c:v>-0.235398</c:v>
                </c:pt>
                <c:pt idx="40991">
                  <c:v>-0.235073</c:v>
                </c:pt>
                <c:pt idx="40992">
                  <c:v>-0.23474900000000001</c:v>
                </c:pt>
                <c:pt idx="40993">
                  <c:v>-0.23442399999999999</c:v>
                </c:pt>
                <c:pt idx="40994">
                  <c:v>-0.234102</c:v>
                </c:pt>
                <c:pt idx="40995">
                  <c:v>-0.233789</c:v>
                </c:pt>
                <c:pt idx="40996">
                  <c:v>-0.233485</c:v>
                </c:pt>
                <c:pt idx="40997">
                  <c:v>-0.233186</c:v>
                </c:pt>
                <c:pt idx="40998">
                  <c:v>-0.23289399999999999</c:v>
                </c:pt>
                <c:pt idx="40999">
                  <c:v>-0.23261599999999999</c:v>
                </c:pt>
                <c:pt idx="41000">
                  <c:v>-0.232348</c:v>
                </c:pt>
                <c:pt idx="41001">
                  <c:v>-0.23208400000000001</c:v>
                </c:pt>
                <c:pt idx="41002">
                  <c:v>-0.231821</c:v>
                </c:pt>
                <c:pt idx="41003">
                  <c:v>-0.23155999999999999</c:v>
                </c:pt>
                <c:pt idx="41004">
                  <c:v>-0.231296</c:v>
                </c:pt>
                <c:pt idx="41005">
                  <c:v>-0.23102800000000001</c:v>
                </c:pt>
                <c:pt idx="41006">
                  <c:v>-0.23075899999999999</c:v>
                </c:pt>
                <c:pt idx="41007">
                  <c:v>-0.230493</c:v>
                </c:pt>
                <c:pt idx="41008">
                  <c:v>-0.23022799999999999</c:v>
                </c:pt>
                <c:pt idx="41009">
                  <c:v>-0.229964</c:v>
                </c:pt>
                <c:pt idx="41010">
                  <c:v>-0.22970299999999999</c:v>
                </c:pt>
                <c:pt idx="41011">
                  <c:v>-0.22944800000000001</c:v>
                </c:pt>
                <c:pt idx="41012">
                  <c:v>-0.22920499999999999</c:v>
                </c:pt>
                <c:pt idx="41013">
                  <c:v>-0.228986</c:v>
                </c:pt>
                <c:pt idx="41014">
                  <c:v>-0.22880200000000001</c:v>
                </c:pt>
                <c:pt idx="41015">
                  <c:v>-0.22866600000000001</c:v>
                </c:pt>
                <c:pt idx="41016">
                  <c:v>-0.22858700000000001</c:v>
                </c:pt>
                <c:pt idx="41017">
                  <c:v>-0.22856599999999999</c:v>
                </c:pt>
                <c:pt idx="41018">
                  <c:v>-0.22859599999999999</c:v>
                </c:pt>
                <c:pt idx="41019">
                  <c:v>-0.22866400000000001</c:v>
                </c:pt>
                <c:pt idx="41020">
                  <c:v>-0.22876099999999999</c:v>
                </c:pt>
                <c:pt idx="41021">
                  <c:v>-0.22888900000000001</c:v>
                </c:pt>
                <c:pt idx="41022">
                  <c:v>-0.22906399999999999</c:v>
                </c:pt>
                <c:pt idx="41023">
                  <c:v>-0.229294</c:v>
                </c:pt>
                <c:pt idx="41024">
                  <c:v>-0.229572</c:v>
                </c:pt>
                <c:pt idx="41025">
                  <c:v>-0.229878</c:v>
                </c:pt>
                <c:pt idx="41026">
                  <c:v>-0.23019400000000001</c:v>
                </c:pt>
                <c:pt idx="41027">
                  <c:v>-0.230515</c:v>
                </c:pt>
                <c:pt idx="41028">
                  <c:v>-0.23084299999999999</c:v>
                </c:pt>
                <c:pt idx="41029">
                  <c:v>-0.23117499999999999</c:v>
                </c:pt>
                <c:pt idx="41030">
                  <c:v>-0.23151099999999999</c:v>
                </c:pt>
                <c:pt idx="41031">
                  <c:v>-0.23186300000000001</c:v>
                </c:pt>
                <c:pt idx="41032">
                  <c:v>-0.23224</c:v>
                </c:pt>
                <c:pt idx="41033">
                  <c:v>-0.23264399999999999</c:v>
                </c:pt>
                <c:pt idx="41034">
                  <c:v>-0.233075</c:v>
                </c:pt>
                <c:pt idx="41035">
                  <c:v>-0.23353399999999999</c:v>
                </c:pt>
                <c:pt idx="41036">
                  <c:v>-0.234018</c:v>
                </c:pt>
                <c:pt idx="41037">
                  <c:v>-0.23452400000000001</c:v>
                </c:pt>
                <c:pt idx="41038">
                  <c:v>-0.23505200000000001</c:v>
                </c:pt>
                <c:pt idx="41039">
                  <c:v>-0.23560300000000001</c:v>
                </c:pt>
                <c:pt idx="41040">
                  <c:v>-0.23617199999999999</c:v>
                </c:pt>
                <c:pt idx="41041">
                  <c:v>-0.23675499999999999</c:v>
                </c:pt>
                <c:pt idx="41042">
                  <c:v>-0.23735999999999999</c:v>
                </c:pt>
                <c:pt idx="41043">
                  <c:v>-0.23799600000000001</c:v>
                </c:pt>
                <c:pt idx="41044">
                  <c:v>-0.23866200000000001</c:v>
                </c:pt>
                <c:pt idx="41045">
                  <c:v>-0.23934800000000001</c:v>
                </c:pt>
                <c:pt idx="41046">
                  <c:v>-0.24004800000000001</c:v>
                </c:pt>
                <c:pt idx="41047">
                  <c:v>-0.24075199999999999</c:v>
                </c:pt>
                <c:pt idx="41048">
                  <c:v>-0.241453</c:v>
                </c:pt>
                <c:pt idx="41049">
                  <c:v>-0.242145</c:v>
                </c:pt>
                <c:pt idx="41050">
                  <c:v>-0.24283299999999999</c:v>
                </c:pt>
                <c:pt idx="41051">
                  <c:v>-0.24352399999999999</c:v>
                </c:pt>
                <c:pt idx="41052">
                  <c:v>-0.24421300000000001</c:v>
                </c:pt>
                <c:pt idx="41053">
                  <c:v>-0.24488099999999999</c:v>
                </c:pt>
                <c:pt idx="41054">
                  <c:v>-0.245507</c:v>
                </c:pt>
                <c:pt idx="41055">
                  <c:v>-0.246084</c:v>
                </c:pt>
                <c:pt idx="41056">
                  <c:v>-0.24662300000000001</c:v>
                </c:pt>
                <c:pt idx="41057">
                  <c:v>-0.247138</c:v>
                </c:pt>
                <c:pt idx="41058">
                  <c:v>-0.247641</c:v>
                </c:pt>
                <c:pt idx="41059">
                  <c:v>-0.248136</c:v>
                </c:pt>
                <c:pt idx="41060">
                  <c:v>-0.24862200000000001</c:v>
                </c:pt>
                <c:pt idx="41061">
                  <c:v>-0.24910099999999999</c:v>
                </c:pt>
                <c:pt idx="41062">
                  <c:v>-0.24956800000000001</c:v>
                </c:pt>
                <c:pt idx="41063">
                  <c:v>-0.25001699999999999</c:v>
                </c:pt>
                <c:pt idx="41064">
                  <c:v>-0.25043900000000002</c:v>
                </c:pt>
                <c:pt idx="41065">
                  <c:v>-0.25083899999999998</c:v>
                </c:pt>
                <c:pt idx="41066">
                  <c:v>-0.251222</c:v>
                </c:pt>
                <c:pt idx="41067">
                  <c:v>-0.25158700000000001</c:v>
                </c:pt>
                <c:pt idx="41068">
                  <c:v>-0.25193199999999999</c:v>
                </c:pt>
                <c:pt idx="41069">
                  <c:v>-0.25225599999999998</c:v>
                </c:pt>
                <c:pt idx="41070">
                  <c:v>-0.25255300000000003</c:v>
                </c:pt>
                <c:pt idx="41071">
                  <c:v>-0.252807</c:v>
                </c:pt>
                <c:pt idx="41072">
                  <c:v>-0.25300699999999998</c:v>
                </c:pt>
                <c:pt idx="41073">
                  <c:v>-0.25314999999999999</c:v>
                </c:pt>
                <c:pt idx="41074">
                  <c:v>-0.25323600000000002</c:v>
                </c:pt>
                <c:pt idx="41075">
                  <c:v>-0.25326399999999999</c:v>
                </c:pt>
                <c:pt idx="41076">
                  <c:v>-0.25323800000000002</c:v>
                </c:pt>
                <c:pt idx="41077">
                  <c:v>-0.25315199999999999</c:v>
                </c:pt>
                <c:pt idx="41078">
                  <c:v>-0.253002</c:v>
                </c:pt>
                <c:pt idx="41079">
                  <c:v>-0.25279699999999999</c:v>
                </c:pt>
                <c:pt idx="41080">
                  <c:v>-0.25254399999999999</c:v>
                </c:pt>
                <c:pt idx="41081">
                  <c:v>-0.25224299999999999</c:v>
                </c:pt>
                <c:pt idx="41082">
                  <c:v>-0.251884</c:v>
                </c:pt>
                <c:pt idx="41083">
                  <c:v>-0.25146499999999999</c:v>
                </c:pt>
                <c:pt idx="41084">
                  <c:v>-0.25098599999999999</c:v>
                </c:pt>
                <c:pt idx="41085">
                  <c:v>-0.250448</c:v>
                </c:pt>
                <c:pt idx="41086">
                  <c:v>-0.24985399999999999</c:v>
                </c:pt>
                <c:pt idx="41087">
                  <c:v>-0.24920999999999999</c:v>
                </c:pt>
                <c:pt idx="41088">
                  <c:v>-0.24851200000000001</c:v>
                </c:pt>
                <c:pt idx="41089">
                  <c:v>-0.24775800000000001</c:v>
                </c:pt>
                <c:pt idx="41090">
                  <c:v>-0.24695300000000001</c:v>
                </c:pt>
                <c:pt idx="41091">
                  <c:v>-0.24610299999999999</c:v>
                </c:pt>
                <c:pt idx="41092">
                  <c:v>-0.24520700000000001</c:v>
                </c:pt>
                <c:pt idx="41093">
                  <c:v>-0.24426999999999999</c:v>
                </c:pt>
                <c:pt idx="41094">
                  <c:v>-0.24330199999999999</c:v>
                </c:pt>
                <c:pt idx="41095">
                  <c:v>-0.24230499999999999</c:v>
                </c:pt>
                <c:pt idx="41096">
                  <c:v>-0.24127699999999999</c:v>
                </c:pt>
                <c:pt idx="41097">
                  <c:v>-0.24022499999999999</c:v>
                </c:pt>
                <c:pt idx="41098">
                  <c:v>-0.23915600000000001</c:v>
                </c:pt>
                <c:pt idx="41099">
                  <c:v>-0.238071</c:v>
                </c:pt>
                <c:pt idx="41100">
                  <c:v>-0.236956</c:v>
                </c:pt>
                <c:pt idx="41101">
                  <c:v>-0.23580799999999999</c:v>
                </c:pt>
                <c:pt idx="41102">
                  <c:v>-0.23463500000000001</c:v>
                </c:pt>
                <c:pt idx="41103">
                  <c:v>-0.23344300000000001</c:v>
                </c:pt>
                <c:pt idx="41104">
                  <c:v>-0.23222899999999999</c:v>
                </c:pt>
                <c:pt idx="41105">
                  <c:v>-0.230986</c:v>
                </c:pt>
                <c:pt idx="41106">
                  <c:v>-0.229708</c:v>
                </c:pt>
                <c:pt idx="41107">
                  <c:v>-0.22838900000000001</c:v>
                </c:pt>
                <c:pt idx="41108">
                  <c:v>-0.22702700000000001</c:v>
                </c:pt>
                <c:pt idx="41109">
                  <c:v>-0.225635</c:v>
                </c:pt>
                <c:pt idx="41110">
                  <c:v>-0.22423399999999999</c:v>
                </c:pt>
                <c:pt idx="41111">
                  <c:v>-0.22283600000000001</c:v>
                </c:pt>
                <c:pt idx="41112">
                  <c:v>-0.22144</c:v>
                </c:pt>
                <c:pt idx="41113">
                  <c:v>-0.22003200000000001</c:v>
                </c:pt>
                <c:pt idx="41114">
                  <c:v>-0.21860299999999999</c:v>
                </c:pt>
                <c:pt idx="41115">
                  <c:v>-0.21715799999999999</c:v>
                </c:pt>
                <c:pt idx="41116">
                  <c:v>-0.21570400000000001</c:v>
                </c:pt>
                <c:pt idx="41117">
                  <c:v>-0.21424099999999999</c:v>
                </c:pt>
                <c:pt idx="41118">
                  <c:v>-0.21277199999999999</c:v>
                </c:pt>
                <c:pt idx="41119">
                  <c:v>-0.211309</c:v>
                </c:pt>
                <c:pt idx="41120">
                  <c:v>-0.209869</c:v>
                </c:pt>
                <c:pt idx="41121">
                  <c:v>-0.20846200000000001</c:v>
                </c:pt>
                <c:pt idx="41122">
                  <c:v>-0.20709</c:v>
                </c:pt>
                <c:pt idx="41123">
                  <c:v>-0.20574700000000001</c:v>
                </c:pt>
                <c:pt idx="41124">
                  <c:v>-0.20443</c:v>
                </c:pt>
                <c:pt idx="41125">
                  <c:v>-0.20314299999999999</c:v>
                </c:pt>
                <c:pt idx="41126">
                  <c:v>-0.20189499999999999</c:v>
                </c:pt>
                <c:pt idx="41127">
                  <c:v>-0.20069100000000001</c:v>
                </c:pt>
                <c:pt idx="41128">
                  <c:v>-0.19953299999999999</c:v>
                </c:pt>
                <c:pt idx="41129">
                  <c:v>-0.19842199999999999</c:v>
                </c:pt>
                <c:pt idx="41130">
                  <c:v>-0.19735900000000001</c:v>
                </c:pt>
                <c:pt idx="41131">
                  <c:v>-0.19634299999999999</c:v>
                </c:pt>
                <c:pt idx="41132">
                  <c:v>-0.19537399999999999</c:v>
                </c:pt>
                <c:pt idx="41133">
                  <c:v>-0.19444600000000001</c:v>
                </c:pt>
                <c:pt idx="41134">
                  <c:v>-0.193555</c:v>
                </c:pt>
                <c:pt idx="41135">
                  <c:v>-0.19269600000000001</c:v>
                </c:pt>
                <c:pt idx="41136">
                  <c:v>-0.19187100000000001</c:v>
                </c:pt>
                <c:pt idx="41137">
                  <c:v>-0.191083</c:v>
                </c:pt>
                <c:pt idx="41138">
                  <c:v>-0.19034699999999999</c:v>
                </c:pt>
                <c:pt idx="41139">
                  <c:v>-0.18967600000000001</c:v>
                </c:pt>
                <c:pt idx="41140">
                  <c:v>-0.18907399999999999</c:v>
                </c:pt>
                <c:pt idx="41141">
                  <c:v>-0.188526</c:v>
                </c:pt>
                <c:pt idx="41142">
                  <c:v>-0.188025</c:v>
                </c:pt>
                <c:pt idx="41143">
                  <c:v>-0.18757299999999999</c:v>
                </c:pt>
                <c:pt idx="41144">
                  <c:v>-0.18717600000000001</c:v>
                </c:pt>
                <c:pt idx="41145">
                  <c:v>-0.18684100000000001</c:v>
                </c:pt>
                <c:pt idx="41146">
                  <c:v>-0.18657099999999999</c:v>
                </c:pt>
                <c:pt idx="41147">
                  <c:v>-0.186367</c:v>
                </c:pt>
                <c:pt idx="41148">
                  <c:v>-0.186228</c:v>
                </c:pt>
                <c:pt idx="41149">
                  <c:v>-0.18615599999999999</c:v>
                </c:pt>
                <c:pt idx="41150">
                  <c:v>-0.18615599999999999</c:v>
                </c:pt>
                <c:pt idx="41151">
                  <c:v>-0.186228</c:v>
                </c:pt>
                <c:pt idx="41152">
                  <c:v>-0.18637200000000001</c:v>
                </c:pt>
                <c:pt idx="41153">
                  <c:v>-0.18659100000000001</c:v>
                </c:pt>
                <c:pt idx="41154">
                  <c:v>-0.186893</c:v>
                </c:pt>
                <c:pt idx="41155">
                  <c:v>-0.187281</c:v>
                </c:pt>
                <c:pt idx="41156">
                  <c:v>-0.187746</c:v>
                </c:pt>
                <c:pt idx="41157">
                  <c:v>-0.188277</c:v>
                </c:pt>
                <c:pt idx="41158">
                  <c:v>-0.18886700000000001</c:v>
                </c:pt>
                <c:pt idx="41159">
                  <c:v>-0.18951799999999999</c:v>
                </c:pt>
                <c:pt idx="41160">
                  <c:v>-0.19023499999999999</c:v>
                </c:pt>
                <c:pt idx="41161">
                  <c:v>-0.191021</c:v>
                </c:pt>
                <c:pt idx="41162">
                  <c:v>-0.19187599999999999</c:v>
                </c:pt>
                <c:pt idx="41163">
                  <c:v>-0.1928</c:v>
                </c:pt>
                <c:pt idx="41164">
                  <c:v>-0.19378999999999999</c:v>
                </c:pt>
                <c:pt idx="41165">
                  <c:v>-0.19483600000000001</c:v>
                </c:pt>
                <c:pt idx="41166">
                  <c:v>-0.195933</c:v>
                </c:pt>
                <c:pt idx="41167">
                  <c:v>-0.197075</c:v>
                </c:pt>
                <c:pt idx="41168">
                  <c:v>-0.19825599999999999</c:v>
                </c:pt>
                <c:pt idx="41169">
                  <c:v>-0.19947400000000001</c:v>
                </c:pt>
                <c:pt idx="41170">
                  <c:v>-0.20072999999999999</c:v>
                </c:pt>
                <c:pt idx="41171">
                  <c:v>-0.20203199999999999</c:v>
                </c:pt>
                <c:pt idx="41172">
                  <c:v>-0.20338600000000001</c:v>
                </c:pt>
                <c:pt idx="41173">
                  <c:v>-0.204791</c:v>
                </c:pt>
                <c:pt idx="41174">
                  <c:v>-0.20624500000000001</c:v>
                </c:pt>
                <c:pt idx="41175">
                  <c:v>-0.20774599999999999</c:v>
                </c:pt>
                <c:pt idx="41176">
                  <c:v>-0.20929300000000001</c:v>
                </c:pt>
                <c:pt idx="41177">
                  <c:v>-0.21088100000000001</c:v>
                </c:pt>
                <c:pt idx="41178">
                  <c:v>-0.212505</c:v>
                </c:pt>
                <c:pt idx="41179">
                  <c:v>-0.214168</c:v>
                </c:pt>
                <c:pt idx="41180">
                  <c:v>-0.21587600000000001</c:v>
                </c:pt>
                <c:pt idx="41181">
                  <c:v>-0.21762999999999999</c:v>
                </c:pt>
                <c:pt idx="41182">
                  <c:v>-0.21942300000000001</c:v>
                </c:pt>
                <c:pt idx="41183">
                  <c:v>-0.221251</c:v>
                </c:pt>
                <c:pt idx="41184">
                  <c:v>-0.22311</c:v>
                </c:pt>
                <c:pt idx="41185">
                  <c:v>-0.224995</c:v>
                </c:pt>
                <c:pt idx="41186">
                  <c:v>-0.22690199999999999</c:v>
                </c:pt>
                <c:pt idx="41187">
                  <c:v>-0.22883200000000001</c:v>
                </c:pt>
                <c:pt idx="41188">
                  <c:v>-0.23078499999999999</c:v>
                </c:pt>
                <c:pt idx="41189">
                  <c:v>-0.23275299999999999</c:v>
                </c:pt>
                <c:pt idx="41190">
                  <c:v>-0.234731</c:v>
                </c:pt>
                <c:pt idx="41191">
                  <c:v>-0.23671600000000001</c:v>
                </c:pt>
                <c:pt idx="41192">
                  <c:v>-0.238706</c:v>
                </c:pt>
                <c:pt idx="41193">
                  <c:v>-0.24069299999999999</c:v>
                </c:pt>
                <c:pt idx="41194">
                  <c:v>-0.242677</c:v>
                </c:pt>
                <c:pt idx="41195">
                  <c:v>-0.24465600000000001</c:v>
                </c:pt>
                <c:pt idx="41196">
                  <c:v>-0.24662899999999999</c:v>
                </c:pt>
                <c:pt idx="41197">
                  <c:v>-0.24859300000000001</c:v>
                </c:pt>
                <c:pt idx="41198">
                  <c:v>-0.25054500000000002</c:v>
                </c:pt>
                <c:pt idx="41199">
                  <c:v>-0.25247700000000001</c:v>
                </c:pt>
                <c:pt idx="41200">
                  <c:v>-0.25438100000000002</c:v>
                </c:pt>
                <c:pt idx="41201">
                  <c:v>-0.25625300000000001</c:v>
                </c:pt>
                <c:pt idx="41202">
                  <c:v>-0.25809500000000002</c:v>
                </c:pt>
                <c:pt idx="41203">
                  <c:v>-0.25991599999999998</c:v>
                </c:pt>
                <c:pt idx="41204">
                  <c:v>-0.26171699999999998</c:v>
                </c:pt>
                <c:pt idx="41205">
                  <c:v>-0.26349299999999998</c:v>
                </c:pt>
                <c:pt idx="41206">
                  <c:v>-0.265237</c:v>
                </c:pt>
                <c:pt idx="41207">
                  <c:v>-0.266955</c:v>
                </c:pt>
                <c:pt idx="41208">
                  <c:v>-0.26864500000000002</c:v>
                </c:pt>
                <c:pt idx="41209">
                  <c:v>-0.27025700000000002</c:v>
                </c:pt>
                <c:pt idx="41210">
                  <c:v>-0.27175300000000002</c:v>
                </c:pt>
                <c:pt idx="41211">
                  <c:v>-0.27318399999999998</c:v>
                </c:pt>
                <c:pt idx="41212">
                  <c:v>-0.274588</c:v>
                </c:pt>
                <c:pt idx="41213">
                  <c:v>-0.27593200000000001</c:v>
                </c:pt>
                <c:pt idx="41214">
                  <c:v>-0.27720699999999998</c:v>
                </c:pt>
                <c:pt idx="41215">
                  <c:v>-0.27842899999999998</c:v>
                </c:pt>
                <c:pt idx="41216">
                  <c:v>-0.27960600000000002</c:v>
                </c:pt>
                <c:pt idx="41217">
                  <c:v>-0.28072999999999998</c:v>
                </c:pt>
                <c:pt idx="41218">
                  <c:v>-0.28179399999999999</c:v>
                </c:pt>
                <c:pt idx="41219">
                  <c:v>-0.28279199999999999</c:v>
                </c:pt>
                <c:pt idx="41220">
                  <c:v>-0.28372199999999997</c:v>
                </c:pt>
                <c:pt idx="41221">
                  <c:v>-0.28458499999999998</c:v>
                </c:pt>
                <c:pt idx="41222">
                  <c:v>-0.28537899999999999</c:v>
                </c:pt>
                <c:pt idx="41223">
                  <c:v>-0.286105</c:v>
                </c:pt>
                <c:pt idx="41224">
                  <c:v>-0.28676099999999999</c:v>
                </c:pt>
                <c:pt idx="41225">
                  <c:v>-0.28734100000000001</c:v>
                </c:pt>
                <c:pt idx="41226">
                  <c:v>-0.28784399999999999</c:v>
                </c:pt>
                <c:pt idx="41227">
                  <c:v>-0.288273</c:v>
                </c:pt>
                <c:pt idx="41228">
                  <c:v>-0.28862900000000002</c:v>
                </c:pt>
                <c:pt idx="41229">
                  <c:v>-0.288912</c:v>
                </c:pt>
                <c:pt idx="41230">
                  <c:v>-0.28911900000000001</c:v>
                </c:pt>
                <c:pt idx="41231">
                  <c:v>-0.28925400000000001</c:v>
                </c:pt>
                <c:pt idx="41232">
                  <c:v>-0.28931699999999999</c:v>
                </c:pt>
                <c:pt idx="41233">
                  <c:v>-0.28930499999999998</c:v>
                </c:pt>
                <c:pt idx="41234">
                  <c:v>-0.28921000000000002</c:v>
                </c:pt>
                <c:pt idx="41235">
                  <c:v>-0.28903099999999998</c:v>
                </c:pt>
                <c:pt idx="41236">
                  <c:v>-0.28877000000000003</c:v>
                </c:pt>
                <c:pt idx="41237">
                  <c:v>-0.28843000000000002</c:v>
                </c:pt>
                <c:pt idx="41238">
                  <c:v>-0.28800700000000001</c:v>
                </c:pt>
                <c:pt idx="41239">
                  <c:v>-0.28750199999999998</c:v>
                </c:pt>
                <c:pt idx="41240">
                  <c:v>-0.28691800000000001</c:v>
                </c:pt>
                <c:pt idx="41241">
                  <c:v>-0.28625899999999999</c:v>
                </c:pt>
                <c:pt idx="41242">
                  <c:v>-0.28551900000000002</c:v>
                </c:pt>
                <c:pt idx="41243">
                  <c:v>-0.28469100000000003</c:v>
                </c:pt>
                <c:pt idx="41244">
                  <c:v>-0.28376699999999999</c:v>
                </c:pt>
                <c:pt idx="41245">
                  <c:v>-0.28274199999999999</c:v>
                </c:pt>
                <c:pt idx="41246">
                  <c:v>-0.28162100000000001</c:v>
                </c:pt>
                <c:pt idx="41247">
                  <c:v>-0.28041700000000003</c:v>
                </c:pt>
                <c:pt idx="41248">
                  <c:v>-0.279144</c:v>
                </c:pt>
                <c:pt idx="41249">
                  <c:v>-0.27780199999999999</c:v>
                </c:pt>
                <c:pt idx="41250">
                  <c:v>-0.27638200000000002</c:v>
                </c:pt>
                <c:pt idx="41251">
                  <c:v>-0.27487299999999998</c:v>
                </c:pt>
                <c:pt idx="41252">
                  <c:v>-0.27326800000000001</c:v>
                </c:pt>
                <c:pt idx="41253">
                  <c:v>-0.271565</c:v>
                </c:pt>
                <c:pt idx="41254">
                  <c:v>-0.269764</c:v>
                </c:pt>
                <c:pt idx="41255">
                  <c:v>-0.26786399999999999</c:v>
                </c:pt>
                <c:pt idx="41256">
                  <c:v>-0.26587100000000002</c:v>
                </c:pt>
                <c:pt idx="41257">
                  <c:v>-0.263793</c:v>
                </c:pt>
                <c:pt idx="41258">
                  <c:v>-0.261633</c:v>
                </c:pt>
                <c:pt idx="41259">
                  <c:v>-0.25939099999999998</c:v>
                </c:pt>
                <c:pt idx="41260">
                  <c:v>-0.25707200000000002</c:v>
                </c:pt>
                <c:pt idx="41261">
                  <c:v>-0.25468099999999999</c:v>
                </c:pt>
                <c:pt idx="41262">
                  <c:v>-0.25222299999999997</c:v>
                </c:pt>
                <c:pt idx="41263">
                  <c:v>-0.24970700000000001</c:v>
                </c:pt>
                <c:pt idx="41264">
                  <c:v>-0.247141</c:v>
                </c:pt>
                <c:pt idx="41265">
                  <c:v>-0.24452499999999999</c:v>
                </c:pt>
                <c:pt idx="41266">
                  <c:v>-0.24185999999999999</c:v>
                </c:pt>
                <c:pt idx="41267">
                  <c:v>-0.239148</c:v>
                </c:pt>
                <c:pt idx="41268">
                  <c:v>-0.23639199999999999</c:v>
                </c:pt>
                <c:pt idx="41269">
                  <c:v>-0.23358699999999999</c:v>
                </c:pt>
                <c:pt idx="41270">
                  <c:v>-0.23072400000000001</c:v>
                </c:pt>
                <c:pt idx="41271">
                  <c:v>-0.227798</c:v>
                </c:pt>
                <c:pt idx="41272">
                  <c:v>-0.22481000000000001</c:v>
                </c:pt>
                <c:pt idx="41273">
                  <c:v>-0.22176199999999999</c:v>
                </c:pt>
                <c:pt idx="41274">
                  <c:v>-0.218662</c:v>
                </c:pt>
                <c:pt idx="41275">
                  <c:v>-0.21551600000000001</c:v>
                </c:pt>
                <c:pt idx="41276">
                  <c:v>-0.21232200000000001</c:v>
                </c:pt>
                <c:pt idx="41277">
                  <c:v>-0.20907800000000001</c:v>
                </c:pt>
                <c:pt idx="41278">
                  <c:v>-0.20577899999999999</c:v>
                </c:pt>
                <c:pt idx="41279">
                  <c:v>-0.20242499999999999</c:v>
                </c:pt>
                <c:pt idx="41280">
                  <c:v>-0.19903000000000001</c:v>
                </c:pt>
                <c:pt idx="41281">
                  <c:v>-0.19561000000000001</c:v>
                </c:pt>
                <c:pt idx="41282">
                  <c:v>-0.19218299999999999</c:v>
                </c:pt>
                <c:pt idx="41283">
                  <c:v>-0.188751</c:v>
                </c:pt>
                <c:pt idx="41284">
                  <c:v>-0.18531400000000001</c:v>
                </c:pt>
                <c:pt idx="41285">
                  <c:v>-0.18188099999999999</c:v>
                </c:pt>
                <c:pt idx="41286">
                  <c:v>-0.17846300000000001</c:v>
                </c:pt>
                <c:pt idx="41287">
                  <c:v>-0.175063</c:v>
                </c:pt>
                <c:pt idx="41288">
                  <c:v>-0.171684</c:v>
                </c:pt>
                <c:pt idx="41289">
                  <c:v>-0.16832800000000001</c:v>
                </c:pt>
                <c:pt idx="41290">
                  <c:v>-0.164996</c:v>
                </c:pt>
                <c:pt idx="41291">
                  <c:v>-0.16169</c:v>
                </c:pt>
                <c:pt idx="41292">
                  <c:v>-0.158415</c:v>
                </c:pt>
                <c:pt idx="41293">
                  <c:v>-0.15517300000000001</c:v>
                </c:pt>
                <c:pt idx="41294">
                  <c:v>-0.15196499999999999</c:v>
                </c:pt>
                <c:pt idx="41295">
                  <c:v>-0.14880099999999999</c:v>
                </c:pt>
                <c:pt idx="41296">
                  <c:v>-0.14566799999999999</c:v>
                </c:pt>
                <c:pt idx="41297">
                  <c:v>-0.142515</c:v>
                </c:pt>
                <c:pt idx="41298">
                  <c:v>-0.13935500000000001</c:v>
                </c:pt>
                <c:pt idx="41299">
                  <c:v>-0.13626099999999999</c:v>
                </c:pt>
                <c:pt idx="41300">
                  <c:v>-0.133243</c:v>
                </c:pt>
                <c:pt idx="41301">
                  <c:v>-0.130274</c:v>
                </c:pt>
                <c:pt idx="41302">
                  <c:v>-0.127361</c:v>
                </c:pt>
                <c:pt idx="41303">
                  <c:v>-0.124517</c:v>
                </c:pt>
                <c:pt idx="41304">
                  <c:v>-0.12174500000000001</c:v>
                </c:pt>
                <c:pt idx="41305">
                  <c:v>-0.119044</c:v>
                </c:pt>
                <c:pt idx="41306">
                  <c:v>-0.116411</c:v>
                </c:pt>
                <c:pt idx="41307">
                  <c:v>-0.113841</c:v>
                </c:pt>
                <c:pt idx="41308">
                  <c:v>-0.111342</c:v>
                </c:pt>
                <c:pt idx="41309">
                  <c:v>-0.10892400000000001</c:v>
                </c:pt>
                <c:pt idx="41310">
                  <c:v>-0.10659399999999999</c:v>
                </c:pt>
                <c:pt idx="41311">
                  <c:v>-0.104355</c:v>
                </c:pt>
                <c:pt idx="41312">
                  <c:v>-0.102214</c:v>
                </c:pt>
                <c:pt idx="41313">
                  <c:v>-0.100174</c:v>
                </c:pt>
                <c:pt idx="41314">
                  <c:v>-9.8242599999999999E-2</c:v>
                </c:pt>
                <c:pt idx="41315">
                  <c:v>-9.6429200000000007E-2</c:v>
                </c:pt>
                <c:pt idx="41316">
                  <c:v>-9.4742400000000004E-2</c:v>
                </c:pt>
                <c:pt idx="41317">
                  <c:v>-9.3185100000000007E-2</c:v>
                </c:pt>
                <c:pt idx="41318">
                  <c:v>-9.1756599999999994E-2</c:v>
                </c:pt>
                <c:pt idx="41319">
                  <c:v>-9.0454599999999996E-2</c:v>
                </c:pt>
                <c:pt idx="41320">
                  <c:v>-8.9276499999999995E-2</c:v>
                </c:pt>
                <c:pt idx="41321">
                  <c:v>-8.8222599999999998E-2</c:v>
                </c:pt>
                <c:pt idx="41322">
                  <c:v>-8.7296499999999999E-2</c:v>
                </c:pt>
                <c:pt idx="41323">
                  <c:v>-8.6500199999999999E-2</c:v>
                </c:pt>
                <c:pt idx="41324">
                  <c:v>-8.5833900000000005E-2</c:v>
                </c:pt>
                <c:pt idx="41325">
                  <c:v>-8.5293300000000002E-2</c:v>
                </c:pt>
                <c:pt idx="41326">
                  <c:v>-8.4873699999999996E-2</c:v>
                </c:pt>
                <c:pt idx="41327">
                  <c:v>-8.4573700000000002E-2</c:v>
                </c:pt>
                <c:pt idx="41328">
                  <c:v>-8.4390300000000001E-2</c:v>
                </c:pt>
                <c:pt idx="41329">
                  <c:v>-8.4317100000000006E-2</c:v>
                </c:pt>
                <c:pt idx="41330">
                  <c:v>-8.4350700000000001E-2</c:v>
                </c:pt>
                <c:pt idx="41331">
                  <c:v>-8.4490899999999994E-2</c:v>
                </c:pt>
                <c:pt idx="41332">
                  <c:v>-8.4736300000000001E-2</c:v>
                </c:pt>
                <c:pt idx="41333">
                  <c:v>-8.5084400000000004E-2</c:v>
                </c:pt>
                <c:pt idx="41334">
                  <c:v>-8.5534499999999999E-2</c:v>
                </c:pt>
                <c:pt idx="41335">
                  <c:v>-8.6087700000000003E-2</c:v>
                </c:pt>
                <c:pt idx="41336">
                  <c:v>-8.6744699999999994E-2</c:v>
                </c:pt>
                <c:pt idx="41337">
                  <c:v>-8.7504100000000001E-2</c:v>
                </c:pt>
                <c:pt idx="41338">
                  <c:v>-8.8362499999999997E-2</c:v>
                </c:pt>
                <c:pt idx="41339">
                  <c:v>-8.9316599999999996E-2</c:v>
                </c:pt>
                <c:pt idx="41340">
                  <c:v>-9.03664E-2</c:v>
                </c:pt>
                <c:pt idx="41341">
                  <c:v>-9.1513999999999998E-2</c:v>
                </c:pt>
                <c:pt idx="41342">
                  <c:v>-9.2759999999999995E-2</c:v>
                </c:pt>
                <c:pt idx="41343">
                  <c:v>-9.4102599999999995E-2</c:v>
                </c:pt>
                <c:pt idx="41344">
                  <c:v>-9.5540100000000003E-2</c:v>
                </c:pt>
                <c:pt idx="41345">
                  <c:v>-9.7071000000000005E-2</c:v>
                </c:pt>
                <c:pt idx="41346">
                  <c:v>-9.8691500000000001E-2</c:v>
                </c:pt>
                <c:pt idx="41347">
                  <c:v>-0.100396</c:v>
                </c:pt>
                <c:pt idx="41348">
                  <c:v>-0.102182</c:v>
                </c:pt>
                <c:pt idx="41349">
                  <c:v>-0.10405</c:v>
                </c:pt>
                <c:pt idx="41350">
                  <c:v>-0.106005</c:v>
                </c:pt>
                <c:pt idx="41351">
                  <c:v>-0.108046</c:v>
                </c:pt>
                <c:pt idx="41352">
                  <c:v>-0.110169</c:v>
                </c:pt>
                <c:pt idx="41353">
                  <c:v>-0.112371</c:v>
                </c:pt>
                <c:pt idx="41354">
                  <c:v>-0.114647</c:v>
                </c:pt>
                <c:pt idx="41355">
                  <c:v>-0.116989</c:v>
                </c:pt>
                <c:pt idx="41356">
                  <c:v>-0.11938799999999999</c:v>
                </c:pt>
                <c:pt idx="41357">
                  <c:v>-0.12184</c:v>
                </c:pt>
                <c:pt idx="41358">
                  <c:v>-0.12433900000000001</c:v>
                </c:pt>
                <c:pt idx="41359">
                  <c:v>-0.126884</c:v>
                </c:pt>
                <c:pt idx="41360">
                  <c:v>-0.12947400000000001</c:v>
                </c:pt>
                <c:pt idx="41361">
                  <c:v>-0.132106</c:v>
                </c:pt>
                <c:pt idx="41362">
                  <c:v>-0.134774</c:v>
                </c:pt>
                <c:pt idx="41363">
                  <c:v>-0.13746800000000001</c:v>
                </c:pt>
                <c:pt idx="41364">
                  <c:v>-0.140181</c:v>
                </c:pt>
                <c:pt idx="41365">
                  <c:v>-0.14291300000000001</c:v>
                </c:pt>
                <c:pt idx="41366">
                  <c:v>-0.14566399999999999</c:v>
                </c:pt>
                <c:pt idx="41367">
                  <c:v>-0.14843500000000001</c:v>
                </c:pt>
                <c:pt idx="41368">
                  <c:v>-0.151225</c:v>
                </c:pt>
                <c:pt idx="41369">
                  <c:v>-0.15403600000000001</c:v>
                </c:pt>
                <c:pt idx="41370">
                  <c:v>-0.15686900000000001</c:v>
                </c:pt>
                <c:pt idx="41371">
                  <c:v>-0.15970899999999999</c:v>
                </c:pt>
                <c:pt idx="41372">
                  <c:v>-0.16254399999999999</c:v>
                </c:pt>
                <c:pt idx="41373">
                  <c:v>-0.16536899999999999</c:v>
                </c:pt>
                <c:pt idx="41374">
                  <c:v>-0.16819100000000001</c:v>
                </c:pt>
                <c:pt idx="41375">
                  <c:v>-0.17101</c:v>
                </c:pt>
                <c:pt idx="41376">
                  <c:v>-0.173818</c:v>
                </c:pt>
                <c:pt idx="41377">
                  <c:v>-0.17660799999999999</c:v>
                </c:pt>
                <c:pt idx="41378">
                  <c:v>-0.179372</c:v>
                </c:pt>
                <c:pt idx="41379">
                  <c:v>-0.18210799999999999</c:v>
                </c:pt>
                <c:pt idx="41380">
                  <c:v>-0.18481</c:v>
                </c:pt>
                <c:pt idx="41381">
                  <c:v>-0.187469</c:v>
                </c:pt>
                <c:pt idx="41382">
                  <c:v>-0.19008</c:v>
                </c:pt>
                <c:pt idx="41383">
                  <c:v>-0.192638</c:v>
                </c:pt>
                <c:pt idx="41384">
                  <c:v>-0.19514200000000001</c:v>
                </c:pt>
                <c:pt idx="41385">
                  <c:v>-0.19759099999999999</c:v>
                </c:pt>
                <c:pt idx="41386">
                  <c:v>-0.199986</c:v>
                </c:pt>
                <c:pt idx="41387">
                  <c:v>-0.202323</c:v>
                </c:pt>
                <c:pt idx="41388">
                  <c:v>-0.204599</c:v>
                </c:pt>
                <c:pt idx="41389">
                  <c:v>-0.206813</c:v>
                </c:pt>
                <c:pt idx="41390">
                  <c:v>-0.208956</c:v>
                </c:pt>
                <c:pt idx="41391">
                  <c:v>-0.21102000000000001</c:v>
                </c:pt>
                <c:pt idx="41392">
                  <c:v>-0.213001</c:v>
                </c:pt>
                <c:pt idx="41393">
                  <c:v>-0.214893</c:v>
                </c:pt>
                <c:pt idx="41394">
                  <c:v>-0.216692</c:v>
                </c:pt>
                <c:pt idx="41395">
                  <c:v>-0.21839900000000001</c:v>
                </c:pt>
                <c:pt idx="41396">
                  <c:v>-0.22001299999999999</c:v>
                </c:pt>
                <c:pt idx="41397">
                  <c:v>-0.22153600000000001</c:v>
                </c:pt>
                <c:pt idx="41398">
                  <c:v>-0.222968</c:v>
                </c:pt>
                <c:pt idx="41399">
                  <c:v>-0.22430800000000001</c:v>
                </c:pt>
                <c:pt idx="41400">
                  <c:v>-0.22555800000000001</c:v>
                </c:pt>
                <c:pt idx="41401">
                  <c:v>-0.226717</c:v>
                </c:pt>
                <c:pt idx="41402">
                  <c:v>-0.22778100000000001</c:v>
                </c:pt>
                <c:pt idx="41403">
                  <c:v>-0.228745</c:v>
                </c:pt>
                <c:pt idx="41404">
                  <c:v>-0.229606</c:v>
                </c:pt>
                <c:pt idx="41405">
                  <c:v>-0.23036499999999999</c:v>
                </c:pt>
                <c:pt idx="41406">
                  <c:v>-0.231018</c:v>
                </c:pt>
                <c:pt idx="41407">
                  <c:v>-0.23155999999999999</c:v>
                </c:pt>
                <c:pt idx="41408">
                  <c:v>-0.231984</c:v>
                </c:pt>
                <c:pt idx="41409">
                  <c:v>-0.23228599999999999</c:v>
                </c:pt>
                <c:pt idx="41410">
                  <c:v>-0.232465</c:v>
                </c:pt>
                <c:pt idx="41411">
                  <c:v>-0.23252</c:v>
                </c:pt>
                <c:pt idx="41412">
                  <c:v>-0.23245299999999999</c:v>
                </c:pt>
                <c:pt idx="41413">
                  <c:v>-0.232264</c:v>
                </c:pt>
                <c:pt idx="41414">
                  <c:v>-0.23195099999999999</c:v>
                </c:pt>
                <c:pt idx="41415">
                  <c:v>-0.231513</c:v>
                </c:pt>
                <c:pt idx="41416">
                  <c:v>-0.23095099999999999</c:v>
                </c:pt>
                <c:pt idx="41417">
                  <c:v>-0.23027300000000001</c:v>
                </c:pt>
                <c:pt idx="41418">
                  <c:v>-0.22948099999999999</c:v>
                </c:pt>
                <c:pt idx="41419">
                  <c:v>-0.228578</c:v>
                </c:pt>
                <c:pt idx="41420">
                  <c:v>-0.22756199999999999</c:v>
                </c:pt>
                <c:pt idx="41421">
                  <c:v>-0.226434</c:v>
                </c:pt>
                <c:pt idx="41422">
                  <c:v>-0.22519700000000001</c:v>
                </c:pt>
                <c:pt idx="41423">
                  <c:v>-0.223857</c:v>
                </c:pt>
                <c:pt idx="41424">
                  <c:v>-0.22241</c:v>
                </c:pt>
                <c:pt idx="41425">
                  <c:v>-0.220856</c:v>
                </c:pt>
                <c:pt idx="41426">
                  <c:v>-0.219199</c:v>
                </c:pt>
                <c:pt idx="41427">
                  <c:v>-0.217444</c:v>
                </c:pt>
                <c:pt idx="41428">
                  <c:v>-0.21559400000000001</c:v>
                </c:pt>
                <c:pt idx="41429">
                  <c:v>-0.21365000000000001</c:v>
                </c:pt>
                <c:pt idx="41430">
                  <c:v>-0.211615</c:v>
                </c:pt>
                <c:pt idx="41431">
                  <c:v>-0.20948800000000001</c:v>
                </c:pt>
                <c:pt idx="41432">
                  <c:v>-0.20727799999999999</c:v>
                </c:pt>
                <c:pt idx="41433">
                  <c:v>-0.204988</c:v>
                </c:pt>
                <c:pt idx="41434">
                  <c:v>-0.20258100000000001</c:v>
                </c:pt>
                <c:pt idx="41435">
                  <c:v>-0.20002600000000001</c:v>
                </c:pt>
                <c:pt idx="41436">
                  <c:v>-0.19736799999999999</c:v>
                </c:pt>
                <c:pt idx="41437">
                  <c:v>-0.19464400000000001</c:v>
                </c:pt>
                <c:pt idx="41438">
                  <c:v>-0.191829</c:v>
                </c:pt>
                <c:pt idx="41439">
                  <c:v>-0.188917</c:v>
                </c:pt>
                <c:pt idx="41440">
                  <c:v>-0.18593000000000001</c:v>
                </c:pt>
                <c:pt idx="41441">
                  <c:v>-0.18287800000000001</c:v>
                </c:pt>
                <c:pt idx="41442">
                  <c:v>-0.179761</c:v>
                </c:pt>
                <c:pt idx="41443">
                  <c:v>-0.17657700000000001</c:v>
                </c:pt>
                <c:pt idx="41444">
                  <c:v>-0.17332500000000001</c:v>
                </c:pt>
                <c:pt idx="41445">
                  <c:v>-0.17000799999999999</c:v>
                </c:pt>
                <c:pt idx="41446">
                  <c:v>-0.16663</c:v>
                </c:pt>
                <c:pt idx="41447">
                  <c:v>-0.16319700000000001</c:v>
                </c:pt>
                <c:pt idx="41448">
                  <c:v>-0.159715</c:v>
                </c:pt>
                <c:pt idx="41449">
                  <c:v>-0.15618899999999999</c:v>
                </c:pt>
                <c:pt idx="41450">
                  <c:v>-0.15262700000000001</c:v>
                </c:pt>
                <c:pt idx="41451">
                  <c:v>-0.149034</c:v>
                </c:pt>
                <c:pt idx="41452">
                  <c:v>-0.14541799999999999</c:v>
                </c:pt>
                <c:pt idx="41453">
                  <c:v>-0.141787</c:v>
                </c:pt>
                <c:pt idx="41454">
                  <c:v>-0.13814499999999999</c:v>
                </c:pt>
                <c:pt idx="41455">
                  <c:v>-0.134496</c:v>
                </c:pt>
                <c:pt idx="41456">
                  <c:v>-0.13084100000000001</c:v>
                </c:pt>
                <c:pt idx="41457">
                  <c:v>-0.12718099999999999</c:v>
                </c:pt>
                <c:pt idx="41458">
                  <c:v>-0.12352</c:v>
                </c:pt>
                <c:pt idx="41459">
                  <c:v>-0.119861</c:v>
                </c:pt>
                <c:pt idx="41460">
                  <c:v>-0.116205</c:v>
                </c:pt>
                <c:pt idx="41461">
                  <c:v>-0.112554</c:v>
                </c:pt>
                <c:pt idx="41462">
                  <c:v>-0.10890900000000001</c:v>
                </c:pt>
                <c:pt idx="41463">
                  <c:v>-0.105272</c:v>
                </c:pt>
                <c:pt idx="41464">
                  <c:v>-0.101644</c:v>
                </c:pt>
                <c:pt idx="41465">
                  <c:v>-9.8025899999999999E-2</c:v>
                </c:pt>
                <c:pt idx="41466">
                  <c:v>-9.4422800000000001E-2</c:v>
                </c:pt>
                <c:pt idx="41467">
                  <c:v>-9.0836799999999995E-2</c:v>
                </c:pt>
                <c:pt idx="41468">
                  <c:v>-8.7271299999999996E-2</c:v>
                </c:pt>
                <c:pt idx="41469">
                  <c:v>-8.3730100000000002E-2</c:v>
                </c:pt>
                <c:pt idx="41470">
                  <c:v>-8.0218499999999998E-2</c:v>
                </c:pt>
                <c:pt idx="41471">
                  <c:v>-7.6742000000000005E-2</c:v>
                </c:pt>
                <c:pt idx="41472">
                  <c:v>-7.3304999999999995E-2</c:v>
                </c:pt>
                <c:pt idx="41473">
                  <c:v>-6.9910100000000003E-2</c:v>
                </c:pt>
                <c:pt idx="41474">
                  <c:v>-6.6559699999999999E-2</c:v>
                </c:pt>
                <c:pt idx="41475">
                  <c:v>-6.32577E-2</c:v>
                </c:pt>
                <c:pt idx="41476">
                  <c:v>-6.0007999999999999E-2</c:v>
                </c:pt>
                <c:pt idx="41477">
                  <c:v>-5.6813099999999998E-2</c:v>
                </c:pt>
                <c:pt idx="41478">
                  <c:v>-5.3674399999999997E-2</c:v>
                </c:pt>
                <c:pt idx="41479">
                  <c:v>-5.0592999999999999E-2</c:v>
                </c:pt>
                <c:pt idx="41480">
                  <c:v>-4.7569699999999999E-2</c:v>
                </c:pt>
                <c:pt idx="41481">
                  <c:v>-4.4604699999999997E-2</c:v>
                </c:pt>
                <c:pt idx="41482">
                  <c:v>-4.1698499999999999E-2</c:v>
                </c:pt>
                <c:pt idx="41483">
                  <c:v>-3.8851200000000002E-2</c:v>
                </c:pt>
                <c:pt idx="41484">
                  <c:v>-3.6061599999999999E-2</c:v>
                </c:pt>
                <c:pt idx="41485">
                  <c:v>-3.3329400000000002E-2</c:v>
                </c:pt>
                <c:pt idx="41486">
                  <c:v>-3.06577E-2</c:v>
                </c:pt>
                <c:pt idx="41487">
                  <c:v>-2.80515E-2</c:v>
                </c:pt>
                <c:pt idx="41488">
                  <c:v>-2.5515900000000001E-2</c:v>
                </c:pt>
                <c:pt idx="41489">
                  <c:v>-2.3054100000000001E-2</c:v>
                </c:pt>
                <c:pt idx="41490">
                  <c:v>-2.0667600000000001E-2</c:v>
                </c:pt>
                <c:pt idx="41491">
                  <c:v>-1.8357999999999999E-2</c:v>
                </c:pt>
                <c:pt idx="41492">
                  <c:v>-1.6126700000000001E-2</c:v>
                </c:pt>
                <c:pt idx="41493">
                  <c:v>-1.39735E-2</c:v>
                </c:pt>
                <c:pt idx="41494">
                  <c:v>-1.1897400000000001E-2</c:v>
                </c:pt>
                <c:pt idx="41495" formatCode="0.00E+00">
                  <c:v>-9.8979800000000007E-3</c:v>
                </c:pt>
                <c:pt idx="41496" formatCode="0.00E+00">
                  <c:v>-7.9763899999999999E-3</c:v>
                </c:pt>
                <c:pt idx="41497" formatCode="0.00E+00">
                  <c:v>-6.1344800000000003E-3</c:v>
                </c:pt>
                <c:pt idx="41498" formatCode="0.00E+00">
                  <c:v>-4.3744700000000001E-3</c:v>
                </c:pt>
                <c:pt idx="41499" formatCode="0.00E+00">
                  <c:v>-2.69842E-3</c:v>
                </c:pt>
                <c:pt idx="41500" formatCode="0.00E+00">
                  <c:v>-1.10497E-3</c:v>
                </c:pt>
                <c:pt idx="41501" formatCode="0.00E+00">
                  <c:v>4.1094900000000003E-4</c:v>
                </c:pt>
                <c:pt idx="41502" formatCode="0.00E+00">
                  <c:v>1.8530899999999999E-3</c:v>
                </c:pt>
                <c:pt idx="41503" formatCode="0.00E+00">
                  <c:v>3.22164E-3</c:v>
                </c:pt>
                <c:pt idx="41504" formatCode="0.00E+00">
                  <c:v>4.5155899999999999E-3</c:v>
                </c:pt>
                <c:pt idx="41505" formatCode="0.00E+00">
                  <c:v>5.7345900000000003E-3</c:v>
                </c:pt>
                <c:pt idx="41506" formatCode="0.00E+00">
                  <c:v>6.8769399999999998E-3</c:v>
                </c:pt>
                <c:pt idx="41507" formatCode="0.00E+00">
                  <c:v>7.9402199999999996E-3</c:v>
                </c:pt>
                <c:pt idx="41508" formatCode="0.00E+00">
                  <c:v>8.9276500000000005E-3</c:v>
                </c:pt>
                <c:pt idx="41509" formatCode="0.00E+00">
                  <c:v>9.8467799999999994E-3</c:v>
                </c:pt>
                <c:pt idx="41510">
                  <c:v>1.0699699999999999E-2</c:v>
                </c:pt>
                <c:pt idx="41511">
                  <c:v>1.14816E-2</c:v>
                </c:pt>
                <c:pt idx="41512">
                  <c:v>1.21872E-2</c:v>
                </c:pt>
                <c:pt idx="41513">
                  <c:v>1.2813400000000001E-2</c:v>
                </c:pt>
                <c:pt idx="41514">
                  <c:v>1.3360500000000001E-2</c:v>
                </c:pt>
                <c:pt idx="41515">
                  <c:v>1.38336E-2</c:v>
                </c:pt>
                <c:pt idx="41516">
                  <c:v>1.42384E-2</c:v>
                </c:pt>
                <c:pt idx="41517">
                  <c:v>1.4578600000000001E-2</c:v>
                </c:pt>
                <c:pt idx="41518">
                  <c:v>1.48559E-2</c:v>
                </c:pt>
                <c:pt idx="41519">
                  <c:v>1.5070699999999999E-2</c:v>
                </c:pt>
                <c:pt idx="41520">
                  <c:v>1.5222599999999999E-2</c:v>
                </c:pt>
                <c:pt idx="41521">
                  <c:v>1.5310600000000001E-2</c:v>
                </c:pt>
                <c:pt idx="41522">
                  <c:v>1.5332800000000001E-2</c:v>
                </c:pt>
                <c:pt idx="41523">
                  <c:v>1.52885E-2</c:v>
                </c:pt>
                <c:pt idx="41524">
                  <c:v>1.51805E-2</c:v>
                </c:pt>
                <c:pt idx="41525">
                  <c:v>1.50131E-2</c:v>
                </c:pt>
                <c:pt idx="41526">
                  <c:v>1.47878E-2</c:v>
                </c:pt>
                <c:pt idx="41527">
                  <c:v>1.45062E-2</c:v>
                </c:pt>
                <c:pt idx="41528">
                  <c:v>1.4173099999999999E-2</c:v>
                </c:pt>
                <c:pt idx="41529">
                  <c:v>1.37935E-2</c:v>
                </c:pt>
                <c:pt idx="41530">
                  <c:v>1.33694E-2</c:v>
                </c:pt>
                <c:pt idx="41531">
                  <c:v>1.29018E-2</c:v>
                </c:pt>
                <c:pt idx="41532">
                  <c:v>1.23909E-2</c:v>
                </c:pt>
                <c:pt idx="41533">
                  <c:v>1.1836899999999999E-2</c:v>
                </c:pt>
                <c:pt idx="41534">
                  <c:v>1.12421E-2</c:v>
                </c:pt>
                <c:pt idx="41535">
                  <c:v>1.06088E-2</c:v>
                </c:pt>
                <c:pt idx="41536" formatCode="0.00E+00">
                  <c:v>9.9382800000000007E-3</c:v>
                </c:pt>
                <c:pt idx="41537" formatCode="0.00E+00">
                  <c:v>9.2316900000000007E-3</c:v>
                </c:pt>
                <c:pt idx="41538" formatCode="0.00E+00">
                  <c:v>8.4925599999999997E-3</c:v>
                </c:pt>
                <c:pt idx="41539" formatCode="0.00E+00">
                  <c:v>7.7250299999999999E-3</c:v>
                </c:pt>
                <c:pt idx="41540" formatCode="0.00E+00">
                  <c:v>6.9315699999999997E-3</c:v>
                </c:pt>
                <c:pt idx="41541" formatCode="0.00E+00">
                  <c:v>6.1127999999999998E-3</c:v>
                </c:pt>
                <c:pt idx="41542" formatCode="0.00E+00">
                  <c:v>5.2689599999999996E-3</c:v>
                </c:pt>
                <c:pt idx="41543" formatCode="0.00E+00">
                  <c:v>4.4015E-3</c:v>
                </c:pt>
                <c:pt idx="41544" formatCode="0.00E+00">
                  <c:v>3.5133E-3</c:v>
                </c:pt>
                <c:pt idx="41545" formatCode="0.00E+00">
                  <c:v>2.6081199999999998E-3</c:v>
                </c:pt>
                <c:pt idx="41546" formatCode="0.00E+00">
                  <c:v>1.68917E-3</c:v>
                </c:pt>
                <c:pt idx="41547" formatCode="0.00E+00">
                  <c:v>7.5783199999999995E-4</c:v>
                </c:pt>
                <c:pt idx="41548" formatCode="0.00E+00">
                  <c:v>-1.84828E-4</c:v>
                </c:pt>
                <c:pt idx="41549" formatCode="0.00E+00">
                  <c:v>-1.13608E-3</c:v>
                </c:pt>
                <c:pt idx="41550" formatCode="0.00E+00">
                  <c:v>-2.0929E-3</c:v>
                </c:pt>
                <c:pt idx="41551" formatCode="0.00E+00">
                  <c:v>-3.05318E-3</c:v>
                </c:pt>
                <c:pt idx="41552" formatCode="0.00E+00">
                  <c:v>-4.0151500000000003E-3</c:v>
                </c:pt>
                <c:pt idx="41553" formatCode="0.00E+00">
                  <c:v>-4.9766799999999998E-3</c:v>
                </c:pt>
                <c:pt idx="41554" formatCode="0.00E+00">
                  <c:v>-5.93517E-3</c:v>
                </c:pt>
                <c:pt idx="41555" formatCode="0.00E+00">
                  <c:v>-6.8881799999999998E-3</c:v>
                </c:pt>
                <c:pt idx="41556" formatCode="0.00E+00">
                  <c:v>-7.8337500000000004E-3</c:v>
                </c:pt>
                <c:pt idx="41557" formatCode="0.00E+00">
                  <c:v>-8.7696100000000006E-3</c:v>
                </c:pt>
                <c:pt idx="41558" formatCode="0.00E+00">
                  <c:v>-9.6932200000000007E-3</c:v>
                </c:pt>
                <c:pt idx="41559">
                  <c:v>-1.06027E-2</c:v>
                </c:pt>
                <c:pt idx="41560">
                  <c:v>-1.14977E-2</c:v>
                </c:pt>
                <c:pt idx="41561">
                  <c:v>-1.2378500000000001E-2</c:v>
                </c:pt>
                <c:pt idx="41562">
                  <c:v>-1.32446E-2</c:v>
                </c:pt>
                <c:pt idx="41563">
                  <c:v>-1.40953E-2</c:v>
                </c:pt>
                <c:pt idx="41564">
                  <c:v>-1.4929899999999999E-2</c:v>
                </c:pt>
                <c:pt idx="41565">
                  <c:v>-1.57476E-2</c:v>
                </c:pt>
                <c:pt idx="41566">
                  <c:v>-1.6548400000000001E-2</c:v>
                </c:pt>
                <c:pt idx="41567">
                  <c:v>-1.73314E-2</c:v>
                </c:pt>
                <c:pt idx="41568">
                  <c:v>-1.8095199999999999E-2</c:v>
                </c:pt>
                <c:pt idx="41569">
                  <c:v>-1.8837799999999998E-2</c:v>
                </c:pt>
                <c:pt idx="41570">
                  <c:v>-1.9557600000000001E-2</c:v>
                </c:pt>
                <c:pt idx="41571">
                  <c:v>-2.0254299999999999E-2</c:v>
                </c:pt>
                <c:pt idx="41572">
                  <c:v>-2.0927399999999999E-2</c:v>
                </c:pt>
                <c:pt idx="41573">
                  <c:v>-2.15769E-2</c:v>
                </c:pt>
                <c:pt idx="41574">
                  <c:v>-2.2202400000000001E-2</c:v>
                </c:pt>
                <c:pt idx="41575">
                  <c:v>-2.2804600000000001E-2</c:v>
                </c:pt>
                <c:pt idx="41576">
                  <c:v>-2.33837E-2</c:v>
                </c:pt>
                <c:pt idx="41577">
                  <c:v>-2.3939499999999999E-2</c:v>
                </c:pt>
                <c:pt idx="41578">
                  <c:v>-2.4472000000000001E-2</c:v>
                </c:pt>
                <c:pt idx="41579">
                  <c:v>-2.49809E-2</c:v>
                </c:pt>
                <c:pt idx="41580">
                  <c:v>-2.5464500000000001E-2</c:v>
                </c:pt>
                <c:pt idx="41581">
                  <c:v>-2.5921099999999999E-2</c:v>
                </c:pt>
                <c:pt idx="41582">
                  <c:v>-2.63498E-2</c:v>
                </c:pt>
                <c:pt idx="41583">
                  <c:v>-2.6749499999999999E-2</c:v>
                </c:pt>
                <c:pt idx="41584">
                  <c:v>-2.7118799999999998E-2</c:v>
                </c:pt>
                <c:pt idx="41585">
                  <c:v>-2.74585E-2</c:v>
                </c:pt>
                <c:pt idx="41586">
                  <c:v>-2.7770099999999999E-2</c:v>
                </c:pt>
                <c:pt idx="41587">
                  <c:v>-2.80538E-2</c:v>
                </c:pt>
                <c:pt idx="41588">
                  <c:v>-2.8310599999999998E-2</c:v>
                </c:pt>
                <c:pt idx="41589">
                  <c:v>-2.8542700000000001E-2</c:v>
                </c:pt>
                <c:pt idx="41590">
                  <c:v>-2.87514E-2</c:v>
                </c:pt>
                <c:pt idx="41591">
                  <c:v>-2.8936799999999999E-2</c:v>
                </c:pt>
                <c:pt idx="41592">
                  <c:v>-2.9099E-2</c:v>
                </c:pt>
                <c:pt idx="41593">
                  <c:v>-2.9239100000000001E-2</c:v>
                </c:pt>
                <c:pt idx="41594">
                  <c:v>-2.9357999999999999E-2</c:v>
                </c:pt>
                <c:pt idx="41595">
                  <c:v>-2.9456099999999999E-2</c:v>
                </c:pt>
                <c:pt idx="41596">
                  <c:v>-2.9533299999999998E-2</c:v>
                </c:pt>
                <c:pt idx="41597">
                  <c:v>-2.9589299999999999E-2</c:v>
                </c:pt>
                <c:pt idx="41598">
                  <c:v>-2.9624600000000001E-2</c:v>
                </c:pt>
                <c:pt idx="41599">
                  <c:v>-2.964E-2</c:v>
                </c:pt>
                <c:pt idx="41600">
                  <c:v>-2.9636200000000001E-2</c:v>
                </c:pt>
                <c:pt idx="41601">
                  <c:v>-2.9612800000000002E-2</c:v>
                </c:pt>
                <c:pt idx="41602">
                  <c:v>-2.9570200000000001E-2</c:v>
                </c:pt>
                <c:pt idx="41603">
                  <c:v>-2.9510399999999999E-2</c:v>
                </c:pt>
                <c:pt idx="41604">
                  <c:v>-2.9434399999999999E-2</c:v>
                </c:pt>
                <c:pt idx="41605">
                  <c:v>-2.9342199999999999E-2</c:v>
                </c:pt>
                <c:pt idx="41606">
                  <c:v>-2.9233100000000001E-2</c:v>
                </c:pt>
                <c:pt idx="41607">
                  <c:v>-2.91065E-2</c:v>
                </c:pt>
                <c:pt idx="41608">
                  <c:v>-2.8963200000000001E-2</c:v>
                </c:pt>
                <c:pt idx="41609">
                  <c:v>-2.8804699999999999E-2</c:v>
                </c:pt>
                <c:pt idx="41610">
                  <c:v>-2.86328E-2</c:v>
                </c:pt>
                <c:pt idx="41611">
                  <c:v>-2.8448899999999999E-2</c:v>
                </c:pt>
                <c:pt idx="41612">
                  <c:v>-2.8254100000000001E-2</c:v>
                </c:pt>
                <c:pt idx="41613">
                  <c:v>-2.8050499999999999E-2</c:v>
                </c:pt>
                <c:pt idx="41614">
                  <c:v>-2.7839800000000001E-2</c:v>
                </c:pt>
                <c:pt idx="41615">
                  <c:v>-2.7622799999999999E-2</c:v>
                </c:pt>
                <c:pt idx="41616">
                  <c:v>-2.7400500000000001E-2</c:v>
                </c:pt>
                <c:pt idx="41617">
                  <c:v>-2.7172999999999999E-2</c:v>
                </c:pt>
                <c:pt idx="41618">
                  <c:v>-2.6939399999999999E-2</c:v>
                </c:pt>
                <c:pt idx="41619">
                  <c:v>-2.6698E-2</c:v>
                </c:pt>
                <c:pt idx="41620">
                  <c:v>-2.6448599999999999E-2</c:v>
                </c:pt>
                <c:pt idx="41621">
                  <c:v>-2.6191699999999998E-2</c:v>
                </c:pt>
                <c:pt idx="41622">
                  <c:v>-2.59279E-2</c:v>
                </c:pt>
                <c:pt idx="41623">
                  <c:v>-2.5657900000000001E-2</c:v>
                </c:pt>
                <c:pt idx="41624">
                  <c:v>-2.5382800000000001E-2</c:v>
                </c:pt>
                <c:pt idx="41625">
                  <c:v>-2.5103500000000001E-2</c:v>
                </c:pt>
                <c:pt idx="41626">
                  <c:v>-2.4820200000000001E-2</c:v>
                </c:pt>
                <c:pt idx="41627">
                  <c:v>-2.4532700000000001E-2</c:v>
                </c:pt>
                <c:pt idx="41628">
                  <c:v>-2.4241200000000001E-2</c:v>
                </c:pt>
                <c:pt idx="41629">
                  <c:v>-2.3947400000000001E-2</c:v>
                </c:pt>
                <c:pt idx="41630">
                  <c:v>-2.36536E-2</c:v>
                </c:pt>
                <c:pt idx="41631">
                  <c:v>-2.3361099999999999E-2</c:v>
                </c:pt>
                <c:pt idx="41632">
                  <c:v>-2.3070199999999999E-2</c:v>
                </c:pt>
                <c:pt idx="41633">
                  <c:v>-2.2781099999999999E-2</c:v>
                </c:pt>
                <c:pt idx="41634">
                  <c:v>-2.2494199999999999E-2</c:v>
                </c:pt>
                <c:pt idx="41635">
                  <c:v>-2.2208200000000001E-2</c:v>
                </c:pt>
                <c:pt idx="41636">
                  <c:v>-2.1920599999999998E-2</c:v>
                </c:pt>
                <c:pt idx="41637">
                  <c:v>-2.16305E-2</c:v>
                </c:pt>
                <c:pt idx="41638">
                  <c:v>-2.1339299999999999E-2</c:v>
                </c:pt>
                <c:pt idx="41639">
                  <c:v>-2.1048000000000001E-2</c:v>
                </c:pt>
                <c:pt idx="41640">
                  <c:v>-2.0755699999999998E-2</c:v>
                </c:pt>
                <c:pt idx="41641">
                  <c:v>-2.04605E-2</c:v>
                </c:pt>
                <c:pt idx="41642">
                  <c:v>-2.0160899999999999E-2</c:v>
                </c:pt>
                <c:pt idx="41643">
                  <c:v>-1.9856599999999999E-2</c:v>
                </c:pt>
                <c:pt idx="41644">
                  <c:v>-1.9547700000000001E-2</c:v>
                </c:pt>
                <c:pt idx="41645">
                  <c:v>-1.92336E-2</c:v>
                </c:pt>
                <c:pt idx="41646">
                  <c:v>-1.8913200000000002E-2</c:v>
                </c:pt>
                <c:pt idx="41647">
                  <c:v>-1.8586800000000001E-2</c:v>
                </c:pt>
                <c:pt idx="41648">
                  <c:v>-1.82556E-2</c:v>
                </c:pt>
                <c:pt idx="41649">
                  <c:v>-1.79197E-2</c:v>
                </c:pt>
                <c:pt idx="41650">
                  <c:v>-1.75779E-2</c:v>
                </c:pt>
                <c:pt idx="41651">
                  <c:v>-1.7230200000000001E-2</c:v>
                </c:pt>
                <c:pt idx="41652">
                  <c:v>-1.6876200000000001E-2</c:v>
                </c:pt>
                <c:pt idx="41653">
                  <c:v>-1.6515700000000001E-2</c:v>
                </c:pt>
                <c:pt idx="41654">
                  <c:v>-1.6147700000000001E-2</c:v>
                </c:pt>
                <c:pt idx="41655">
                  <c:v>-1.5770800000000001E-2</c:v>
                </c:pt>
                <c:pt idx="41656">
                  <c:v>-1.53826E-2</c:v>
                </c:pt>
                <c:pt idx="41657">
                  <c:v>-1.49807E-2</c:v>
                </c:pt>
                <c:pt idx="41658">
                  <c:v>-1.4563899999999999E-2</c:v>
                </c:pt>
                <c:pt idx="41659">
                  <c:v>-1.41318E-2</c:v>
                </c:pt>
                <c:pt idx="41660">
                  <c:v>-1.3683600000000001E-2</c:v>
                </c:pt>
                <c:pt idx="41661">
                  <c:v>-1.3218300000000001E-2</c:v>
                </c:pt>
                <c:pt idx="41662">
                  <c:v>-1.27358E-2</c:v>
                </c:pt>
                <c:pt idx="41663">
                  <c:v>-1.2235599999999999E-2</c:v>
                </c:pt>
                <c:pt idx="41664">
                  <c:v>-1.1717E-2</c:v>
                </c:pt>
                <c:pt idx="41665">
                  <c:v>-1.11792E-2</c:v>
                </c:pt>
                <c:pt idx="41666">
                  <c:v>-1.0621800000000001E-2</c:v>
                </c:pt>
                <c:pt idx="41667">
                  <c:v>-1.00439E-2</c:v>
                </c:pt>
                <c:pt idx="41668" formatCode="0.00E+00">
                  <c:v>-9.4448899999999992E-3</c:v>
                </c:pt>
                <c:pt idx="41669" formatCode="0.00E+00">
                  <c:v>-8.8238399999999995E-3</c:v>
                </c:pt>
                <c:pt idx="41670" formatCode="0.00E+00">
                  <c:v>-8.1789800000000006E-3</c:v>
                </c:pt>
                <c:pt idx="41671" formatCode="0.00E+00">
                  <c:v>-7.5080499999999996E-3</c:v>
                </c:pt>
                <c:pt idx="41672" formatCode="0.00E+00">
                  <c:v>-6.8094699999999998E-3</c:v>
                </c:pt>
                <c:pt idx="41673" formatCode="0.00E+00">
                  <c:v>-6.0821E-3</c:v>
                </c:pt>
                <c:pt idx="41674" formatCode="0.00E+00">
                  <c:v>-5.3245100000000002E-3</c:v>
                </c:pt>
                <c:pt idx="41675" formatCode="0.00E+00">
                  <c:v>-4.5358899999999999E-3</c:v>
                </c:pt>
                <c:pt idx="41676" formatCode="0.00E+00">
                  <c:v>-3.7171600000000002E-3</c:v>
                </c:pt>
                <c:pt idx="41677" formatCode="0.00E+00">
                  <c:v>-2.86958E-3</c:v>
                </c:pt>
                <c:pt idx="41678" formatCode="0.00E+00">
                  <c:v>-1.9928400000000001E-3</c:v>
                </c:pt>
                <c:pt idx="41679" formatCode="0.00E+00">
                  <c:v>-1.08529E-3</c:v>
                </c:pt>
                <c:pt idx="41680" formatCode="0.00E+00">
                  <c:v>-1.44919E-4</c:v>
                </c:pt>
                <c:pt idx="41681" formatCode="0.00E+00">
                  <c:v>8.2995400000000004E-4</c:v>
                </c:pt>
                <c:pt idx="41682" formatCode="0.00E+00">
                  <c:v>1.8401100000000001E-3</c:v>
                </c:pt>
                <c:pt idx="41683" formatCode="0.00E+00">
                  <c:v>2.8855299999999999E-3</c:v>
                </c:pt>
                <c:pt idx="41684" formatCode="0.00E+00">
                  <c:v>3.9662100000000004E-3</c:v>
                </c:pt>
                <c:pt idx="41685" formatCode="0.00E+00">
                  <c:v>5.0831899999999996E-3</c:v>
                </c:pt>
                <c:pt idx="41686" formatCode="0.00E+00">
                  <c:v>6.2385699999999997E-3</c:v>
                </c:pt>
                <c:pt idx="41687" formatCode="0.00E+00">
                  <c:v>7.4340200000000004E-3</c:v>
                </c:pt>
                <c:pt idx="41688" formatCode="0.00E+00">
                  <c:v>8.6697700000000003E-3</c:v>
                </c:pt>
                <c:pt idx="41689" formatCode="0.00E+00">
                  <c:v>9.94512E-3</c:v>
                </c:pt>
                <c:pt idx="41690">
                  <c:v>1.1259399999999999E-2</c:v>
                </c:pt>
                <c:pt idx="41691">
                  <c:v>1.26126E-2</c:v>
                </c:pt>
                <c:pt idx="41692">
                  <c:v>1.40044E-2</c:v>
                </c:pt>
                <c:pt idx="41693">
                  <c:v>1.5434700000000001E-2</c:v>
                </c:pt>
                <c:pt idx="41694">
                  <c:v>1.6903499999999998E-2</c:v>
                </c:pt>
                <c:pt idx="41695">
                  <c:v>1.84117E-2</c:v>
                </c:pt>
                <c:pt idx="41696">
                  <c:v>1.9960499999999999E-2</c:v>
                </c:pt>
                <c:pt idx="41697">
                  <c:v>2.1550799999999998E-2</c:v>
                </c:pt>
                <c:pt idx="41698">
                  <c:v>2.3182700000000001E-2</c:v>
                </c:pt>
                <c:pt idx="41699">
                  <c:v>2.48554E-2</c:v>
                </c:pt>
                <c:pt idx="41700">
                  <c:v>2.6567899999999998E-2</c:v>
                </c:pt>
                <c:pt idx="41701">
                  <c:v>2.83191E-2</c:v>
                </c:pt>
                <c:pt idx="41702">
                  <c:v>3.0107600000000002E-2</c:v>
                </c:pt>
                <c:pt idx="41703">
                  <c:v>3.1932500000000003E-2</c:v>
                </c:pt>
                <c:pt idx="41704">
                  <c:v>3.3793700000000003E-2</c:v>
                </c:pt>
                <c:pt idx="41705">
                  <c:v>3.5691199999999999E-2</c:v>
                </c:pt>
                <c:pt idx="41706">
                  <c:v>3.7624600000000001E-2</c:v>
                </c:pt>
                <c:pt idx="41707">
                  <c:v>3.9593200000000002E-2</c:v>
                </c:pt>
                <c:pt idx="41708">
                  <c:v>4.1596899999999999E-2</c:v>
                </c:pt>
                <c:pt idx="41709">
                  <c:v>4.3635100000000003E-2</c:v>
                </c:pt>
                <c:pt idx="41710">
                  <c:v>4.57066E-2</c:v>
                </c:pt>
                <c:pt idx="41711">
                  <c:v>4.7810600000000002E-2</c:v>
                </c:pt>
                <c:pt idx="41712">
                  <c:v>4.9946299999999999E-2</c:v>
                </c:pt>
                <c:pt idx="41713">
                  <c:v>5.2112899999999997E-2</c:v>
                </c:pt>
                <c:pt idx="41714">
                  <c:v>5.4309299999999998E-2</c:v>
                </c:pt>
                <c:pt idx="41715">
                  <c:v>5.6534599999999997E-2</c:v>
                </c:pt>
                <c:pt idx="41716">
                  <c:v>5.8786999999999999E-2</c:v>
                </c:pt>
                <c:pt idx="41717">
                  <c:v>6.1063600000000003E-2</c:v>
                </c:pt>
                <c:pt idx="41718">
                  <c:v>6.3361200000000006E-2</c:v>
                </c:pt>
                <c:pt idx="41719">
                  <c:v>6.5678E-2</c:v>
                </c:pt>
                <c:pt idx="41720">
                  <c:v>6.8013199999999996E-2</c:v>
                </c:pt>
                <c:pt idx="41721">
                  <c:v>7.0364700000000002E-2</c:v>
                </c:pt>
                <c:pt idx="41722">
                  <c:v>7.2730600000000006E-2</c:v>
                </c:pt>
                <c:pt idx="41723">
                  <c:v>7.5109200000000001E-2</c:v>
                </c:pt>
                <c:pt idx="41724">
                  <c:v>7.7499600000000002E-2</c:v>
                </c:pt>
                <c:pt idx="41725">
                  <c:v>7.9900700000000005E-2</c:v>
                </c:pt>
                <c:pt idx="41726">
                  <c:v>8.2309900000000005E-2</c:v>
                </c:pt>
                <c:pt idx="41727">
                  <c:v>8.4724599999999997E-2</c:v>
                </c:pt>
                <c:pt idx="41728">
                  <c:v>8.7142999999999998E-2</c:v>
                </c:pt>
                <c:pt idx="41729">
                  <c:v>8.9564299999999999E-2</c:v>
                </c:pt>
                <c:pt idx="41730">
                  <c:v>9.1987299999999994E-2</c:v>
                </c:pt>
                <c:pt idx="41731">
                  <c:v>9.4409800000000002E-2</c:v>
                </c:pt>
                <c:pt idx="41732">
                  <c:v>9.6829499999999999E-2</c:v>
                </c:pt>
                <c:pt idx="41733">
                  <c:v>9.9244299999999994E-2</c:v>
                </c:pt>
                <c:pt idx="41734">
                  <c:v>0.10165200000000001</c:v>
                </c:pt>
                <c:pt idx="41735">
                  <c:v>0.104049</c:v>
                </c:pt>
                <c:pt idx="41736">
                  <c:v>0.106432</c:v>
                </c:pt>
                <c:pt idx="41737">
                  <c:v>0.10879800000000001</c:v>
                </c:pt>
                <c:pt idx="41738">
                  <c:v>0.11114400000000001</c:v>
                </c:pt>
                <c:pt idx="41739">
                  <c:v>0.113469</c:v>
                </c:pt>
                <c:pt idx="41740">
                  <c:v>0.115771</c:v>
                </c:pt>
                <c:pt idx="41741">
                  <c:v>0.118047</c:v>
                </c:pt>
                <c:pt idx="41742">
                  <c:v>0.120296</c:v>
                </c:pt>
                <c:pt idx="41743">
                  <c:v>0.122516</c:v>
                </c:pt>
                <c:pt idx="41744">
                  <c:v>0.12470299999999999</c:v>
                </c:pt>
                <c:pt idx="41745">
                  <c:v>0.126857</c:v>
                </c:pt>
                <c:pt idx="41746">
                  <c:v>0.12897500000000001</c:v>
                </c:pt>
                <c:pt idx="41747">
                  <c:v>0.131052</c:v>
                </c:pt>
                <c:pt idx="41748">
                  <c:v>0.13308900000000001</c:v>
                </c:pt>
                <c:pt idx="41749">
                  <c:v>0.13508200000000001</c:v>
                </c:pt>
                <c:pt idx="41750">
                  <c:v>0.13703000000000001</c:v>
                </c:pt>
                <c:pt idx="41751">
                  <c:v>0.138932</c:v>
                </c:pt>
                <c:pt idx="41752">
                  <c:v>0.14078399999999999</c:v>
                </c:pt>
                <c:pt idx="41753">
                  <c:v>0.14258499999999999</c:v>
                </c:pt>
                <c:pt idx="41754">
                  <c:v>0.14433099999999999</c:v>
                </c:pt>
                <c:pt idx="41755">
                  <c:v>0.14602100000000001</c:v>
                </c:pt>
                <c:pt idx="41756">
                  <c:v>0.14765400000000001</c:v>
                </c:pt>
                <c:pt idx="41757">
                  <c:v>0.149226</c:v>
                </c:pt>
                <c:pt idx="41758">
                  <c:v>0.15073600000000001</c:v>
                </c:pt>
                <c:pt idx="41759">
                  <c:v>0.15218200000000001</c:v>
                </c:pt>
                <c:pt idx="41760">
                  <c:v>0.153562</c:v>
                </c:pt>
                <c:pt idx="41761">
                  <c:v>0.15487200000000001</c:v>
                </c:pt>
                <c:pt idx="41762">
                  <c:v>0.156113</c:v>
                </c:pt>
                <c:pt idx="41763">
                  <c:v>0.15728200000000001</c:v>
                </c:pt>
                <c:pt idx="41764">
                  <c:v>0.15837799999999999</c:v>
                </c:pt>
                <c:pt idx="41765">
                  <c:v>0.15939900000000001</c:v>
                </c:pt>
                <c:pt idx="41766">
                  <c:v>0.16034300000000001</c:v>
                </c:pt>
                <c:pt idx="41767">
                  <c:v>0.16120799999999999</c:v>
                </c:pt>
                <c:pt idx="41768">
                  <c:v>0.161994</c:v>
                </c:pt>
                <c:pt idx="41769">
                  <c:v>0.16270000000000001</c:v>
                </c:pt>
                <c:pt idx="41770">
                  <c:v>0.16332199999999999</c:v>
                </c:pt>
                <c:pt idx="41771">
                  <c:v>0.163857</c:v>
                </c:pt>
                <c:pt idx="41772">
                  <c:v>0.16430600000000001</c:v>
                </c:pt>
                <c:pt idx="41773">
                  <c:v>0.16466700000000001</c:v>
                </c:pt>
                <c:pt idx="41774">
                  <c:v>0.16494300000000001</c:v>
                </c:pt>
                <c:pt idx="41775">
                  <c:v>0.165134</c:v>
                </c:pt>
                <c:pt idx="41776">
                  <c:v>0.16524</c:v>
                </c:pt>
                <c:pt idx="41777">
                  <c:v>0.16525999999999999</c:v>
                </c:pt>
                <c:pt idx="41778">
                  <c:v>0.16519300000000001</c:v>
                </c:pt>
                <c:pt idx="41779">
                  <c:v>0.16503799999999999</c:v>
                </c:pt>
                <c:pt idx="41780">
                  <c:v>0.164795</c:v>
                </c:pt>
                <c:pt idx="41781">
                  <c:v>0.164462</c:v>
                </c:pt>
                <c:pt idx="41782">
                  <c:v>0.16403999999999999</c:v>
                </c:pt>
                <c:pt idx="41783">
                  <c:v>0.16352700000000001</c:v>
                </c:pt>
                <c:pt idx="41784">
                  <c:v>0.16292699999999999</c:v>
                </c:pt>
                <c:pt idx="41785">
                  <c:v>0.162242</c:v>
                </c:pt>
                <c:pt idx="41786">
                  <c:v>0.161471</c:v>
                </c:pt>
                <c:pt idx="41787">
                  <c:v>0.16061600000000001</c:v>
                </c:pt>
                <c:pt idx="41788">
                  <c:v>0.15967700000000001</c:v>
                </c:pt>
                <c:pt idx="41789">
                  <c:v>0.15865399999999999</c:v>
                </c:pt>
                <c:pt idx="41790">
                  <c:v>0.15754699999999999</c:v>
                </c:pt>
                <c:pt idx="41791">
                  <c:v>0.15635599999999999</c:v>
                </c:pt>
                <c:pt idx="41792">
                  <c:v>0.155083</c:v>
                </c:pt>
                <c:pt idx="41793">
                  <c:v>0.153729</c:v>
                </c:pt>
                <c:pt idx="41794">
                  <c:v>0.15229599999999999</c:v>
                </c:pt>
                <c:pt idx="41795">
                  <c:v>0.150784</c:v>
                </c:pt>
                <c:pt idx="41796">
                  <c:v>0.14919399999999999</c:v>
                </c:pt>
                <c:pt idx="41797">
                  <c:v>0.14752899999999999</c:v>
                </c:pt>
                <c:pt idx="41798">
                  <c:v>0.145788</c:v>
                </c:pt>
                <c:pt idx="41799">
                  <c:v>0.14397299999999999</c:v>
                </c:pt>
                <c:pt idx="41800">
                  <c:v>0.14208299999999999</c:v>
                </c:pt>
                <c:pt idx="41801">
                  <c:v>0.140122</c:v>
                </c:pt>
                <c:pt idx="41802">
                  <c:v>0.13808899999999999</c:v>
                </c:pt>
                <c:pt idx="41803">
                  <c:v>0.135989</c:v>
                </c:pt>
                <c:pt idx="41804">
                  <c:v>0.133822</c:v>
                </c:pt>
                <c:pt idx="41805">
                  <c:v>0.13159100000000001</c:v>
                </c:pt>
                <c:pt idx="41806">
                  <c:v>0.129299</c:v>
                </c:pt>
                <c:pt idx="41807">
                  <c:v>0.12694900000000001</c:v>
                </c:pt>
                <c:pt idx="41808">
                  <c:v>0.124543</c:v>
                </c:pt>
                <c:pt idx="41809">
                  <c:v>0.122084</c:v>
                </c:pt>
                <c:pt idx="41810">
                  <c:v>0.119574</c:v>
                </c:pt>
                <c:pt idx="41811">
                  <c:v>0.117016</c:v>
                </c:pt>
                <c:pt idx="41812">
                  <c:v>0.114413</c:v>
                </c:pt>
                <c:pt idx="41813">
                  <c:v>0.11176800000000001</c:v>
                </c:pt>
                <c:pt idx="41814">
                  <c:v>0.10908</c:v>
                </c:pt>
                <c:pt idx="41815">
                  <c:v>0.106353</c:v>
                </c:pt>
                <c:pt idx="41816">
                  <c:v>0.103591</c:v>
                </c:pt>
                <c:pt idx="41817">
                  <c:v>0.100796</c:v>
                </c:pt>
                <c:pt idx="41818">
                  <c:v>9.7972699999999996E-2</c:v>
                </c:pt>
                <c:pt idx="41819">
                  <c:v>9.5123100000000002E-2</c:v>
                </c:pt>
                <c:pt idx="41820">
                  <c:v>9.2250499999999999E-2</c:v>
                </c:pt>
                <c:pt idx="41821">
                  <c:v>8.9357800000000001E-2</c:v>
                </c:pt>
                <c:pt idx="41822">
                  <c:v>8.6447999999999997E-2</c:v>
                </c:pt>
                <c:pt idx="41823">
                  <c:v>8.3523500000000001E-2</c:v>
                </c:pt>
                <c:pt idx="41824">
                  <c:v>8.0586699999999997E-2</c:v>
                </c:pt>
                <c:pt idx="41825">
                  <c:v>7.7640399999999998E-2</c:v>
                </c:pt>
                <c:pt idx="41826">
                  <c:v>7.4687799999999999E-2</c:v>
                </c:pt>
                <c:pt idx="41827">
                  <c:v>7.1732299999999999E-2</c:v>
                </c:pt>
                <c:pt idx="41828">
                  <c:v>6.8778400000000003E-2</c:v>
                </c:pt>
                <c:pt idx="41829">
                  <c:v>6.5829899999999997E-2</c:v>
                </c:pt>
                <c:pt idx="41830">
                  <c:v>6.2889600000000004E-2</c:v>
                </c:pt>
                <c:pt idx="41831">
                  <c:v>5.9960199999999998E-2</c:v>
                </c:pt>
                <c:pt idx="41832">
                  <c:v>5.7044400000000002E-2</c:v>
                </c:pt>
                <c:pt idx="41833">
                  <c:v>5.4144999999999999E-2</c:v>
                </c:pt>
                <c:pt idx="41834">
                  <c:v>5.1264900000000002E-2</c:v>
                </c:pt>
                <c:pt idx="41835">
                  <c:v>4.8407600000000002E-2</c:v>
                </c:pt>
                <c:pt idx="41836">
                  <c:v>4.5576400000000003E-2</c:v>
                </c:pt>
                <c:pt idx="41837">
                  <c:v>4.2774100000000002E-2</c:v>
                </c:pt>
                <c:pt idx="41838">
                  <c:v>4.0002500000000003E-2</c:v>
                </c:pt>
                <c:pt idx="41839">
                  <c:v>3.7263900000000003E-2</c:v>
                </c:pt>
                <c:pt idx="41840">
                  <c:v>3.4560899999999999E-2</c:v>
                </c:pt>
                <c:pt idx="41841">
                  <c:v>3.1896800000000003E-2</c:v>
                </c:pt>
                <c:pt idx="41842">
                  <c:v>2.92743E-2</c:v>
                </c:pt>
                <c:pt idx="41843">
                  <c:v>2.6696500000000001E-2</c:v>
                </c:pt>
                <c:pt idx="41844">
                  <c:v>2.41666E-2</c:v>
                </c:pt>
                <c:pt idx="41845">
                  <c:v>2.1687600000000001E-2</c:v>
                </c:pt>
                <c:pt idx="41846">
                  <c:v>1.9262999999999999E-2</c:v>
                </c:pt>
                <c:pt idx="41847">
                  <c:v>1.68962E-2</c:v>
                </c:pt>
                <c:pt idx="41848">
                  <c:v>1.4590199999999999E-2</c:v>
                </c:pt>
                <c:pt idx="41849">
                  <c:v>1.2347500000000001E-2</c:v>
                </c:pt>
                <c:pt idx="41850">
                  <c:v>1.0170800000000001E-2</c:v>
                </c:pt>
                <c:pt idx="41851" formatCode="0.00E+00">
                  <c:v>8.06253E-3</c:v>
                </c:pt>
                <c:pt idx="41852" formatCode="0.00E+00">
                  <c:v>6.0248799999999998E-3</c:v>
                </c:pt>
                <c:pt idx="41853" formatCode="0.00E+00">
                  <c:v>4.0597200000000002E-3</c:v>
                </c:pt>
                <c:pt idx="41854" formatCode="0.00E+00">
                  <c:v>2.1688599999999999E-3</c:v>
                </c:pt>
                <c:pt idx="41855" formatCode="0.00E+00">
                  <c:v>3.5334100000000002E-4</c:v>
                </c:pt>
                <c:pt idx="41856" formatCode="0.00E+00">
                  <c:v>-1.3863300000000001E-3</c:v>
                </c:pt>
                <c:pt idx="41857" formatCode="0.00E+00">
                  <c:v>-3.0488799999999999E-3</c:v>
                </c:pt>
                <c:pt idx="41858" formatCode="0.00E+00">
                  <c:v>-4.6320500000000004E-3</c:v>
                </c:pt>
                <c:pt idx="41859" formatCode="0.00E+00">
                  <c:v>-6.13337E-3</c:v>
                </c:pt>
                <c:pt idx="41860" formatCode="0.00E+00">
                  <c:v>-7.5500699999999999E-3</c:v>
                </c:pt>
                <c:pt idx="41861" formatCode="0.00E+00">
                  <c:v>-8.8790799999999993E-3</c:v>
                </c:pt>
                <c:pt idx="41862">
                  <c:v>-1.01184E-2</c:v>
                </c:pt>
                <c:pt idx="41863">
                  <c:v>-1.12675E-2</c:v>
                </c:pt>
                <c:pt idx="41864">
                  <c:v>-1.2326E-2</c:v>
                </c:pt>
                <c:pt idx="41865">
                  <c:v>-1.3292699999999999E-2</c:v>
                </c:pt>
                <c:pt idx="41866">
                  <c:v>-1.41657E-2</c:v>
                </c:pt>
                <c:pt idx="41867">
                  <c:v>-1.49426E-2</c:v>
                </c:pt>
                <c:pt idx="41868">
                  <c:v>-1.5622199999999999E-2</c:v>
                </c:pt>
                <c:pt idx="41869">
                  <c:v>-1.6203800000000001E-2</c:v>
                </c:pt>
                <c:pt idx="41870">
                  <c:v>-1.6686699999999999E-2</c:v>
                </c:pt>
                <c:pt idx="41871">
                  <c:v>-1.7069500000000001E-2</c:v>
                </c:pt>
                <c:pt idx="41872">
                  <c:v>-1.7352099999999999E-2</c:v>
                </c:pt>
                <c:pt idx="41873">
                  <c:v>-1.75353E-2</c:v>
                </c:pt>
                <c:pt idx="41874">
                  <c:v>-1.7619099999999999E-2</c:v>
                </c:pt>
                <c:pt idx="41875">
                  <c:v>-1.76025E-2</c:v>
                </c:pt>
                <c:pt idx="41876">
                  <c:v>-1.7485000000000001E-2</c:v>
                </c:pt>
                <c:pt idx="41877">
                  <c:v>-1.7266799999999999E-2</c:v>
                </c:pt>
                <c:pt idx="41878">
                  <c:v>-1.6949100000000002E-2</c:v>
                </c:pt>
                <c:pt idx="41879">
                  <c:v>-1.6533200000000001E-2</c:v>
                </c:pt>
                <c:pt idx="41880">
                  <c:v>-1.6019599999999998E-2</c:v>
                </c:pt>
                <c:pt idx="41881">
                  <c:v>-1.5407799999999999E-2</c:v>
                </c:pt>
                <c:pt idx="41882">
                  <c:v>-1.46973E-2</c:v>
                </c:pt>
                <c:pt idx="41883">
                  <c:v>-1.38884E-2</c:v>
                </c:pt>
                <c:pt idx="41884">
                  <c:v>-1.29815E-2</c:v>
                </c:pt>
                <c:pt idx="41885">
                  <c:v>-1.19767E-2</c:v>
                </c:pt>
                <c:pt idx="41886">
                  <c:v>-1.08749E-2</c:v>
                </c:pt>
                <c:pt idx="41887" formatCode="0.00E+00">
                  <c:v>-9.6767599999999995E-3</c:v>
                </c:pt>
                <c:pt idx="41888" formatCode="0.00E+00">
                  <c:v>-8.3829500000000001E-3</c:v>
                </c:pt>
                <c:pt idx="41889" formatCode="0.00E+00">
                  <c:v>-6.9945900000000002E-3</c:v>
                </c:pt>
                <c:pt idx="41890" formatCode="0.00E+00">
                  <c:v>-5.5131099999999999E-3</c:v>
                </c:pt>
                <c:pt idx="41891" formatCode="0.00E+00">
                  <c:v>-3.9397499999999997E-3</c:v>
                </c:pt>
                <c:pt idx="41892" formatCode="0.00E+00">
                  <c:v>-2.27589E-3</c:v>
                </c:pt>
                <c:pt idx="41893" formatCode="0.00E+00">
                  <c:v>-5.23129E-4</c:v>
                </c:pt>
                <c:pt idx="41894" formatCode="0.00E+00">
                  <c:v>1.31712E-3</c:v>
                </c:pt>
                <c:pt idx="41895" formatCode="0.00E+00">
                  <c:v>3.2437400000000002E-3</c:v>
                </c:pt>
                <c:pt idx="41896" formatCode="0.00E+00">
                  <c:v>5.2550499999999998E-3</c:v>
                </c:pt>
                <c:pt idx="41897" formatCode="0.00E+00">
                  <c:v>7.3486100000000002E-3</c:v>
                </c:pt>
                <c:pt idx="41898" formatCode="0.00E+00">
                  <c:v>9.5221400000000001E-3</c:v>
                </c:pt>
                <c:pt idx="41899">
                  <c:v>1.17737E-2</c:v>
                </c:pt>
                <c:pt idx="41900">
                  <c:v>1.4101199999999999E-2</c:v>
                </c:pt>
                <c:pt idx="41901">
                  <c:v>1.65031E-2</c:v>
                </c:pt>
                <c:pt idx="41902">
                  <c:v>1.8977399999999998E-2</c:v>
                </c:pt>
                <c:pt idx="41903">
                  <c:v>2.15213E-2</c:v>
                </c:pt>
                <c:pt idx="41904">
                  <c:v>2.4132000000000001E-2</c:v>
                </c:pt>
                <c:pt idx="41905">
                  <c:v>2.68077E-2</c:v>
                </c:pt>
                <c:pt idx="41906">
                  <c:v>2.9546699999999999E-2</c:v>
                </c:pt>
                <c:pt idx="41907">
                  <c:v>3.2345800000000001E-2</c:v>
                </c:pt>
                <c:pt idx="41908">
                  <c:v>3.52009E-2</c:v>
                </c:pt>
                <c:pt idx="41909">
                  <c:v>3.8108299999999998E-2</c:v>
                </c:pt>
                <c:pt idx="41910">
                  <c:v>4.1065200000000003E-2</c:v>
                </c:pt>
                <c:pt idx="41911">
                  <c:v>4.4069999999999998E-2</c:v>
                </c:pt>
                <c:pt idx="41912">
                  <c:v>4.7121000000000003E-2</c:v>
                </c:pt>
                <c:pt idx="41913">
                  <c:v>5.0215700000000002E-2</c:v>
                </c:pt>
                <c:pt idx="41914">
                  <c:v>5.33509E-2</c:v>
                </c:pt>
                <c:pt idx="41915">
                  <c:v>5.6523499999999997E-2</c:v>
                </c:pt>
                <c:pt idx="41916">
                  <c:v>5.9730100000000001E-2</c:v>
                </c:pt>
                <c:pt idx="41917">
                  <c:v>6.2967200000000001E-2</c:v>
                </c:pt>
                <c:pt idx="41918">
                  <c:v>6.6230800000000006E-2</c:v>
                </c:pt>
                <c:pt idx="41919">
                  <c:v>6.9517200000000001E-2</c:v>
                </c:pt>
                <c:pt idx="41920">
                  <c:v>7.2823399999999996E-2</c:v>
                </c:pt>
                <c:pt idx="41921">
                  <c:v>7.6147199999999998E-2</c:v>
                </c:pt>
                <c:pt idx="41922">
                  <c:v>7.9486600000000004E-2</c:v>
                </c:pt>
                <c:pt idx="41923">
                  <c:v>8.2838499999999995E-2</c:v>
                </c:pt>
                <c:pt idx="41924">
                  <c:v>8.6199300000000006E-2</c:v>
                </c:pt>
                <c:pt idx="41925">
                  <c:v>8.9565900000000004E-2</c:v>
                </c:pt>
                <c:pt idx="41926">
                  <c:v>9.2935100000000007E-2</c:v>
                </c:pt>
                <c:pt idx="41927">
                  <c:v>9.6303100000000003E-2</c:v>
                </c:pt>
                <c:pt idx="41928">
                  <c:v>9.9666400000000002E-2</c:v>
                </c:pt>
                <c:pt idx="41929">
                  <c:v>0.103022</c:v>
                </c:pt>
                <c:pt idx="41930">
                  <c:v>0.106368</c:v>
                </c:pt>
                <c:pt idx="41931">
                  <c:v>0.10970000000000001</c:v>
                </c:pt>
                <c:pt idx="41932">
                  <c:v>0.11301600000000001</c:v>
                </c:pt>
                <c:pt idx="41933">
                  <c:v>0.116312</c:v>
                </c:pt>
                <c:pt idx="41934">
                  <c:v>0.119585</c:v>
                </c:pt>
                <c:pt idx="41935">
                  <c:v>0.122831</c:v>
                </c:pt>
                <c:pt idx="41936">
                  <c:v>0.12604699999999999</c:v>
                </c:pt>
                <c:pt idx="41937">
                  <c:v>0.12923000000000001</c:v>
                </c:pt>
                <c:pt idx="41938">
                  <c:v>0.13237699999999999</c:v>
                </c:pt>
                <c:pt idx="41939">
                  <c:v>0.13548399999999999</c:v>
                </c:pt>
                <c:pt idx="41940">
                  <c:v>0.13854900000000001</c:v>
                </c:pt>
                <c:pt idx="41941">
                  <c:v>0.141569</c:v>
                </c:pt>
                <c:pt idx="41942">
                  <c:v>0.14454</c:v>
                </c:pt>
                <c:pt idx="41943">
                  <c:v>0.14745900000000001</c:v>
                </c:pt>
                <c:pt idx="41944">
                  <c:v>0.15032200000000001</c:v>
                </c:pt>
                <c:pt idx="41945">
                  <c:v>0.15312799999999999</c:v>
                </c:pt>
                <c:pt idx="41946">
                  <c:v>0.15587400000000001</c:v>
                </c:pt>
                <c:pt idx="41947">
                  <c:v>0.158556</c:v>
                </c:pt>
                <c:pt idx="41948">
                  <c:v>0.16117100000000001</c:v>
                </c:pt>
                <c:pt idx="41949">
                  <c:v>0.163717</c:v>
                </c:pt>
                <c:pt idx="41950">
                  <c:v>0.16619300000000001</c:v>
                </c:pt>
                <c:pt idx="41951">
                  <c:v>0.168597</c:v>
                </c:pt>
                <c:pt idx="41952">
                  <c:v>0.17092599999999999</c:v>
                </c:pt>
                <c:pt idx="41953">
                  <c:v>0.173178</c:v>
                </c:pt>
                <c:pt idx="41954">
                  <c:v>0.17535000000000001</c:v>
                </c:pt>
                <c:pt idx="41955">
                  <c:v>0.17743999999999999</c:v>
                </c:pt>
                <c:pt idx="41956">
                  <c:v>0.179447</c:v>
                </c:pt>
                <c:pt idx="41957">
                  <c:v>0.181367</c:v>
                </c:pt>
                <c:pt idx="41958">
                  <c:v>0.183199</c:v>
                </c:pt>
                <c:pt idx="41959">
                  <c:v>0.18494099999999999</c:v>
                </c:pt>
                <c:pt idx="41960">
                  <c:v>0.18659200000000001</c:v>
                </c:pt>
                <c:pt idx="41961">
                  <c:v>0.18815000000000001</c:v>
                </c:pt>
                <c:pt idx="41962">
                  <c:v>0.189612</c:v>
                </c:pt>
                <c:pt idx="41963">
                  <c:v>0.19097900000000001</c:v>
                </c:pt>
                <c:pt idx="41964">
                  <c:v>0.192249</c:v>
                </c:pt>
                <c:pt idx="41965">
                  <c:v>0.19342200000000001</c:v>
                </c:pt>
                <c:pt idx="41966">
                  <c:v>0.194498</c:v>
                </c:pt>
                <c:pt idx="41967">
                  <c:v>0.19547700000000001</c:v>
                </c:pt>
                <c:pt idx="41968">
                  <c:v>0.196357</c:v>
                </c:pt>
                <c:pt idx="41969">
                  <c:v>0.19713700000000001</c:v>
                </c:pt>
                <c:pt idx="41970">
                  <c:v>0.19781599999999999</c:v>
                </c:pt>
                <c:pt idx="41971">
                  <c:v>0.19839399999999999</c:v>
                </c:pt>
                <c:pt idx="41972">
                  <c:v>0.19887099999999999</c:v>
                </c:pt>
                <c:pt idx="41973">
                  <c:v>0.19924700000000001</c:v>
                </c:pt>
                <c:pt idx="41974">
                  <c:v>0.199522</c:v>
                </c:pt>
                <c:pt idx="41975">
                  <c:v>0.19969700000000001</c:v>
                </c:pt>
                <c:pt idx="41976">
                  <c:v>0.19977300000000001</c:v>
                </c:pt>
                <c:pt idx="41977">
                  <c:v>0.19975000000000001</c:v>
                </c:pt>
                <c:pt idx="41978">
                  <c:v>0.199627</c:v>
                </c:pt>
                <c:pt idx="41979">
                  <c:v>0.199407</c:v>
                </c:pt>
                <c:pt idx="41980">
                  <c:v>0.19908899999999999</c:v>
                </c:pt>
                <c:pt idx="41981">
                  <c:v>0.19867399999999999</c:v>
                </c:pt>
                <c:pt idx="41982">
                  <c:v>0.198162</c:v>
                </c:pt>
                <c:pt idx="41983">
                  <c:v>0.19755500000000001</c:v>
                </c:pt>
                <c:pt idx="41984">
                  <c:v>0.196855</c:v>
                </c:pt>
                <c:pt idx="41985">
                  <c:v>0.19606199999999999</c:v>
                </c:pt>
                <c:pt idx="41986">
                  <c:v>0.19517999999999999</c:v>
                </c:pt>
                <c:pt idx="41987">
                  <c:v>0.19420799999999999</c:v>
                </c:pt>
                <c:pt idx="41988">
                  <c:v>0.19314799999999999</c:v>
                </c:pt>
                <c:pt idx="41989">
                  <c:v>0.192001</c:v>
                </c:pt>
                <c:pt idx="41990">
                  <c:v>0.19076899999999999</c:v>
                </c:pt>
                <c:pt idx="41991">
                  <c:v>0.18945300000000001</c:v>
                </c:pt>
                <c:pt idx="41992">
                  <c:v>0.188057</c:v>
                </c:pt>
                <c:pt idx="41993">
                  <c:v>0.186582</c:v>
                </c:pt>
                <c:pt idx="41994">
                  <c:v>0.185031</c:v>
                </c:pt>
                <c:pt idx="41995">
                  <c:v>0.18340500000000001</c:v>
                </c:pt>
                <c:pt idx="41996">
                  <c:v>0.18170700000000001</c:v>
                </c:pt>
                <c:pt idx="41997">
                  <c:v>0.17993999999999999</c:v>
                </c:pt>
                <c:pt idx="41998">
                  <c:v>0.17810599999999999</c:v>
                </c:pt>
                <c:pt idx="41999">
                  <c:v>0.17621000000000001</c:v>
                </c:pt>
                <c:pt idx="42000">
                  <c:v>0.17425299999999999</c:v>
                </c:pt>
                <c:pt idx="42001">
                  <c:v>0.172239</c:v>
                </c:pt>
                <c:pt idx="42002">
                  <c:v>0.17017099999999999</c:v>
                </c:pt>
                <c:pt idx="42003">
                  <c:v>0.16805100000000001</c:v>
                </c:pt>
                <c:pt idx="42004">
                  <c:v>0.165883</c:v>
                </c:pt>
                <c:pt idx="42005">
                  <c:v>0.16366900000000001</c:v>
                </c:pt>
                <c:pt idx="42006">
                  <c:v>0.161411</c:v>
                </c:pt>
                <c:pt idx="42007">
                  <c:v>0.159113</c:v>
                </c:pt>
                <c:pt idx="42008">
                  <c:v>0.156775</c:v>
                </c:pt>
                <c:pt idx="42009">
                  <c:v>0.15440200000000001</c:v>
                </c:pt>
                <c:pt idx="42010">
                  <c:v>0.15199599999999999</c:v>
                </c:pt>
                <c:pt idx="42011">
                  <c:v>0.149561</c:v>
                </c:pt>
                <c:pt idx="42012">
                  <c:v>0.14709900000000001</c:v>
                </c:pt>
                <c:pt idx="42013">
                  <c:v>0.14461499999999999</c:v>
                </c:pt>
                <c:pt idx="42014">
                  <c:v>0.14211099999999999</c:v>
                </c:pt>
                <c:pt idx="42015">
                  <c:v>0.13958999999999999</c:v>
                </c:pt>
                <c:pt idx="42016">
                  <c:v>0.13705400000000001</c:v>
                </c:pt>
                <c:pt idx="42017">
                  <c:v>0.13450500000000001</c:v>
                </c:pt>
                <c:pt idx="42018">
                  <c:v>0.13194600000000001</c:v>
                </c:pt>
                <c:pt idx="42019">
                  <c:v>0.129382</c:v>
                </c:pt>
                <c:pt idx="42020">
                  <c:v>0.12681300000000001</c:v>
                </c:pt>
                <c:pt idx="42021">
                  <c:v>0.12424399999999999</c:v>
                </c:pt>
                <c:pt idx="42022">
                  <c:v>0.12167799999999999</c:v>
                </c:pt>
                <c:pt idx="42023">
                  <c:v>0.119118</c:v>
                </c:pt>
                <c:pt idx="42024">
                  <c:v>0.116565</c:v>
                </c:pt>
                <c:pt idx="42025">
                  <c:v>0.114022</c:v>
                </c:pt>
                <c:pt idx="42026">
                  <c:v>0.11149199999999999</c:v>
                </c:pt>
                <c:pt idx="42027">
                  <c:v>0.108976</c:v>
                </c:pt>
                <c:pt idx="42028">
                  <c:v>0.106478</c:v>
                </c:pt>
                <c:pt idx="42029">
                  <c:v>0.104</c:v>
                </c:pt>
                <c:pt idx="42030">
                  <c:v>0.101544</c:v>
                </c:pt>
                <c:pt idx="42031">
                  <c:v>9.9113099999999996E-2</c:v>
                </c:pt>
                <c:pt idx="42032">
                  <c:v>9.6709199999999995E-2</c:v>
                </c:pt>
                <c:pt idx="42033">
                  <c:v>9.4334699999999994E-2</c:v>
                </c:pt>
                <c:pt idx="42034">
                  <c:v>9.1991799999999999E-2</c:v>
                </c:pt>
                <c:pt idx="42035">
                  <c:v>8.9682799999999993E-2</c:v>
                </c:pt>
                <c:pt idx="42036">
                  <c:v>8.7409200000000006E-2</c:v>
                </c:pt>
                <c:pt idx="42037">
                  <c:v>8.5172600000000001E-2</c:v>
                </c:pt>
                <c:pt idx="42038">
                  <c:v>8.2975099999999996E-2</c:v>
                </c:pt>
                <c:pt idx="42039">
                  <c:v>8.08194E-2</c:v>
                </c:pt>
                <c:pt idx="42040">
                  <c:v>7.8707899999999997E-2</c:v>
                </c:pt>
                <c:pt idx="42041">
                  <c:v>7.6642199999999994E-2</c:v>
                </c:pt>
                <c:pt idx="42042">
                  <c:v>7.4623900000000007E-2</c:v>
                </c:pt>
                <c:pt idx="42043">
                  <c:v>7.2654499999999997E-2</c:v>
                </c:pt>
                <c:pt idx="42044">
                  <c:v>7.0735300000000001E-2</c:v>
                </c:pt>
                <c:pt idx="42045">
                  <c:v>6.8867200000000003E-2</c:v>
                </c:pt>
                <c:pt idx="42046">
                  <c:v>6.7050999999999999E-2</c:v>
                </c:pt>
                <c:pt idx="42047">
                  <c:v>6.5287300000000006E-2</c:v>
                </c:pt>
                <c:pt idx="42048">
                  <c:v>6.3577700000000001E-2</c:v>
                </c:pt>
                <c:pt idx="42049">
                  <c:v>6.1924100000000003E-2</c:v>
                </c:pt>
                <c:pt idx="42050">
                  <c:v>6.0328100000000003E-2</c:v>
                </c:pt>
                <c:pt idx="42051">
                  <c:v>5.8790200000000001E-2</c:v>
                </c:pt>
                <c:pt idx="42052">
                  <c:v>5.7311599999999997E-2</c:v>
                </c:pt>
                <c:pt idx="42053">
                  <c:v>5.5893199999999997E-2</c:v>
                </c:pt>
                <c:pt idx="42054">
                  <c:v>5.4536000000000001E-2</c:v>
                </c:pt>
                <c:pt idx="42055">
                  <c:v>5.3240599999999999E-2</c:v>
                </c:pt>
                <c:pt idx="42056">
                  <c:v>5.2007600000000001E-2</c:v>
                </c:pt>
                <c:pt idx="42057">
                  <c:v>5.0837E-2</c:v>
                </c:pt>
                <c:pt idx="42058">
                  <c:v>4.97294E-2</c:v>
                </c:pt>
                <c:pt idx="42059">
                  <c:v>4.8685100000000002E-2</c:v>
                </c:pt>
                <c:pt idx="42060">
                  <c:v>4.7704000000000003E-2</c:v>
                </c:pt>
                <c:pt idx="42061">
                  <c:v>4.6785899999999998E-2</c:v>
                </c:pt>
                <c:pt idx="42062">
                  <c:v>4.5931600000000003E-2</c:v>
                </c:pt>
                <c:pt idx="42063">
                  <c:v>4.51417E-2</c:v>
                </c:pt>
                <c:pt idx="42064">
                  <c:v>4.4416600000000001E-2</c:v>
                </c:pt>
                <c:pt idx="42065">
                  <c:v>4.3756000000000003E-2</c:v>
                </c:pt>
                <c:pt idx="42066">
                  <c:v>4.3159400000000001E-2</c:v>
                </c:pt>
                <c:pt idx="42067">
                  <c:v>4.2625499999999997E-2</c:v>
                </c:pt>
                <c:pt idx="42068">
                  <c:v>4.2153500000000003E-2</c:v>
                </c:pt>
                <c:pt idx="42069">
                  <c:v>4.1743000000000002E-2</c:v>
                </c:pt>
                <c:pt idx="42070">
                  <c:v>4.1393399999999997E-2</c:v>
                </c:pt>
                <c:pt idx="42071">
                  <c:v>4.1104399999999999E-2</c:v>
                </c:pt>
                <c:pt idx="42072">
                  <c:v>4.0876099999999999E-2</c:v>
                </c:pt>
                <c:pt idx="42073">
                  <c:v>4.07082E-2</c:v>
                </c:pt>
                <c:pt idx="42074">
                  <c:v>4.05989E-2</c:v>
                </c:pt>
                <c:pt idx="42075">
                  <c:v>4.0546400000000003E-2</c:v>
                </c:pt>
                <c:pt idx="42076">
                  <c:v>4.0549500000000002E-2</c:v>
                </c:pt>
                <c:pt idx="42077">
                  <c:v>4.0607999999999998E-2</c:v>
                </c:pt>
                <c:pt idx="42078">
                  <c:v>4.0721199999999999E-2</c:v>
                </c:pt>
                <c:pt idx="42079">
                  <c:v>4.0888300000000002E-2</c:v>
                </c:pt>
                <c:pt idx="42080">
                  <c:v>4.1108699999999998E-2</c:v>
                </c:pt>
                <c:pt idx="42081">
                  <c:v>4.1381500000000002E-2</c:v>
                </c:pt>
                <c:pt idx="42082">
                  <c:v>4.1705800000000001E-2</c:v>
                </c:pt>
                <c:pt idx="42083">
                  <c:v>4.2079999999999999E-2</c:v>
                </c:pt>
                <c:pt idx="42084">
                  <c:v>4.2502600000000001E-2</c:v>
                </c:pt>
                <c:pt idx="42085">
                  <c:v>4.29726E-2</c:v>
                </c:pt>
                <c:pt idx="42086">
                  <c:v>4.3489300000000002E-2</c:v>
                </c:pt>
                <c:pt idx="42087">
                  <c:v>4.40527E-2</c:v>
                </c:pt>
                <c:pt idx="42088">
                  <c:v>4.4663099999999997E-2</c:v>
                </c:pt>
                <c:pt idx="42089">
                  <c:v>4.5320300000000001E-2</c:v>
                </c:pt>
                <c:pt idx="42090">
                  <c:v>4.60215E-2</c:v>
                </c:pt>
                <c:pt idx="42091">
                  <c:v>4.6762900000000003E-2</c:v>
                </c:pt>
                <c:pt idx="42092">
                  <c:v>4.7542099999999997E-2</c:v>
                </c:pt>
                <c:pt idx="42093">
                  <c:v>4.8357400000000002E-2</c:v>
                </c:pt>
                <c:pt idx="42094">
                  <c:v>4.9206300000000001E-2</c:v>
                </c:pt>
                <c:pt idx="42095">
                  <c:v>5.0086600000000002E-2</c:v>
                </c:pt>
                <c:pt idx="42096">
                  <c:v>5.09965E-2</c:v>
                </c:pt>
                <c:pt idx="42097">
                  <c:v>5.1934399999999999E-2</c:v>
                </c:pt>
                <c:pt idx="42098">
                  <c:v>5.2898100000000003E-2</c:v>
                </c:pt>
                <c:pt idx="42099">
                  <c:v>5.3885599999999999E-2</c:v>
                </c:pt>
                <c:pt idx="42100">
                  <c:v>5.4894999999999999E-2</c:v>
                </c:pt>
                <c:pt idx="42101">
                  <c:v>5.5924399999999999E-2</c:v>
                </c:pt>
                <c:pt idx="42102">
                  <c:v>5.6971300000000002E-2</c:v>
                </c:pt>
                <c:pt idx="42103">
                  <c:v>5.80332E-2</c:v>
                </c:pt>
                <c:pt idx="42104">
                  <c:v>5.9107899999999998E-2</c:v>
                </c:pt>
                <c:pt idx="42105">
                  <c:v>6.0193499999999997E-2</c:v>
                </c:pt>
                <c:pt idx="42106">
                  <c:v>6.12889E-2</c:v>
                </c:pt>
                <c:pt idx="42107">
                  <c:v>6.2392299999999998E-2</c:v>
                </c:pt>
                <c:pt idx="42108">
                  <c:v>6.3502100000000006E-2</c:v>
                </c:pt>
                <c:pt idx="42109">
                  <c:v>6.4616499999999993E-2</c:v>
                </c:pt>
                <c:pt idx="42110">
                  <c:v>6.5734399999999998E-2</c:v>
                </c:pt>
                <c:pt idx="42111">
                  <c:v>6.6853999999999997E-2</c:v>
                </c:pt>
                <c:pt idx="42112">
                  <c:v>6.7973199999999998E-2</c:v>
                </c:pt>
                <c:pt idx="42113">
                  <c:v>6.9089999999999999E-2</c:v>
                </c:pt>
                <c:pt idx="42114">
                  <c:v>7.0202600000000004E-2</c:v>
                </c:pt>
                <c:pt idx="42115">
                  <c:v>7.1309300000000006E-2</c:v>
                </c:pt>
                <c:pt idx="42116">
                  <c:v>7.2408299999999995E-2</c:v>
                </c:pt>
                <c:pt idx="42117">
                  <c:v>7.3497599999999996E-2</c:v>
                </c:pt>
                <c:pt idx="42118">
                  <c:v>7.45754E-2</c:v>
                </c:pt>
                <c:pt idx="42119">
                  <c:v>7.5639700000000004E-2</c:v>
                </c:pt>
                <c:pt idx="42120">
                  <c:v>7.6688999999999993E-2</c:v>
                </c:pt>
                <c:pt idx="42121">
                  <c:v>7.7721700000000005E-2</c:v>
                </c:pt>
                <c:pt idx="42122">
                  <c:v>7.8736399999999998E-2</c:v>
                </c:pt>
                <c:pt idx="42123">
                  <c:v>7.9731300000000005E-2</c:v>
                </c:pt>
                <c:pt idx="42124">
                  <c:v>8.0704600000000001E-2</c:v>
                </c:pt>
                <c:pt idx="42125">
                  <c:v>8.1655099999999994E-2</c:v>
                </c:pt>
                <c:pt idx="42126">
                  <c:v>8.2581199999999993E-2</c:v>
                </c:pt>
                <c:pt idx="42127">
                  <c:v>8.3481799999999995E-2</c:v>
                </c:pt>
                <c:pt idx="42128">
                  <c:v>8.4355399999999997E-2</c:v>
                </c:pt>
                <c:pt idx="42129">
                  <c:v>8.5200899999999996E-2</c:v>
                </c:pt>
                <c:pt idx="42130">
                  <c:v>8.6017899999999994E-2</c:v>
                </c:pt>
                <c:pt idx="42131">
                  <c:v>8.68057E-2</c:v>
                </c:pt>
                <c:pt idx="42132">
                  <c:v>8.7563299999999997E-2</c:v>
                </c:pt>
                <c:pt idx="42133">
                  <c:v>8.8289699999999999E-2</c:v>
                </c:pt>
                <c:pt idx="42134">
                  <c:v>8.8983699999999999E-2</c:v>
                </c:pt>
                <c:pt idx="42135">
                  <c:v>8.9644100000000004E-2</c:v>
                </c:pt>
                <c:pt idx="42136">
                  <c:v>9.0271000000000004E-2</c:v>
                </c:pt>
                <c:pt idx="42137">
                  <c:v>9.0864200000000006E-2</c:v>
                </c:pt>
                <c:pt idx="42138">
                  <c:v>9.14238E-2</c:v>
                </c:pt>
                <c:pt idx="42139">
                  <c:v>9.1949600000000006E-2</c:v>
                </c:pt>
                <c:pt idx="42140">
                  <c:v>9.2441599999999999E-2</c:v>
                </c:pt>
                <c:pt idx="42141">
                  <c:v>9.2899700000000002E-2</c:v>
                </c:pt>
                <c:pt idx="42142">
                  <c:v>9.3323900000000001E-2</c:v>
                </c:pt>
                <c:pt idx="42143">
                  <c:v>9.3714400000000003E-2</c:v>
                </c:pt>
                <c:pt idx="42144">
                  <c:v>9.4071299999999997E-2</c:v>
                </c:pt>
                <c:pt idx="42145">
                  <c:v>9.4394900000000004E-2</c:v>
                </c:pt>
                <c:pt idx="42146">
                  <c:v>9.4685199999999997E-2</c:v>
                </c:pt>
                <c:pt idx="42147">
                  <c:v>9.4942299999999993E-2</c:v>
                </c:pt>
                <c:pt idx="42148">
                  <c:v>9.5166299999999995E-2</c:v>
                </c:pt>
                <c:pt idx="42149">
                  <c:v>9.5358299999999993E-2</c:v>
                </c:pt>
                <c:pt idx="42150">
                  <c:v>9.5519400000000004E-2</c:v>
                </c:pt>
                <c:pt idx="42151">
                  <c:v>9.5650499999999999E-2</c:v>
                </c:pt>
                <c:pt idx="42152">
                  <c:v>9.5752599999999993E-2</c:v>
                </c:pt>
                <c:pt idx="42153">
                  <c:v>9.5826700000000001E-2</c:v>
                </c:pt>
                <c:pt idx="42154">
                  <c:v>9.5873700000000006E-2</c:v>
                </c:pt>
                <c:pt idx="42155">
                  <c:v>9.5894300000000002E-2</c:v>
                </c:pt>
                <c:pt idx="42156">
                  <c:v>9.58894E-2</c:v>
                </c:pt>
                <c:pt idx="42157">
                  <c:v>9.5860200000000007E-2</c:v>
                </c:pt>
                <c:pt idx="42158">
                  <c:v>9.5808400000000002E-2</c:v>
                </c:pt>
                <c:pt idx="42159">
                  <c:v>9.5736000000000002E-2</c:v>
                </c:pt>
                <c:pt idx="42160">
                  <c:v>9.5644900000000005E-2</c:v>
                </c:pt>
                <c:pt idx="42161">
                  <c:v>9.5536200000000002E-2</c:v>
                </c:pt>
                <c:pt idx="42162">
                  <c:v>9.5410300000000003E-2</c:v>
                </c:pt>
                <c:pt idx="42163">
                  <c:v>9.5267699999999997E-2</c:v>
                </c:pt>
                <c:pt idx="42164">
                  <c:v>9.511E-2</c:v>
                </c:pt>
                <c:pt idx="42165">
                  <c:v>9.4939300000000004E-2</c:v>
                </c:pt>
                <c:pt idx="42166">
                  <c:v>9.4757099999999997E-2</c:v>
                </c:pt>
                <c:pt idx="42167">
                  <c:v>9.4564700000000002E-2</c:v>
                </c:pt>
                <c:pt idx="42168">
                  <c:v>9.4363699999999995E-2</c:v>
                </c:pt>
                <c:pt idx="42169">
                  <c:v>9.4155799999999998E-2</c:v>
                </c:pt>
                <c:pt idx="42170">
                  <c:v>9.3942399999999995E-2</c:v>
                </c:pt>
                <c:pt idx="42171">
                  <c:v>9.3724799999999997E-2</c:v>
                </c:pt>
                <c:pt idx="42172">
                  <c:v>9.3503900000000001E-2</c:v>
                </c:pt>
                <c:pt idx="42173">
                  <c:v>9.3281299999999998E-2</c:v>
                </c:pt>
                <c:pt idx="42174">
                  <c:v>9.30594E-2</c:v>
                </c:pt>
                <c:pt idx="42175">
                  <c:v>9.2841499999999993E-2</c:v>
                </c:pt>
                <c:pt idx="42176">
                  <c:v>9.2630699999999996E-2</c:v>
                </c:pt>
                <c:pt idx="42177">
                  <c:v>9.2427999999999996E-2</c:v>
                </c:pt>
                <c:pt idx="42178">
                  <c:v>9.22322E-2</c:v>
                </c:pt>
                <c:pt idx="42179">
                  <c:v>9.2043299999999995E-2</c:v>
                </c:pt>
                <c:pt idx="42180">
                  <c:v>9.1863E-2</c:v>
                </c:pt>
                <c:pt idx="42181">
                  <c:v>9.1692599999999999E-2</c:v>
                </c:pt>
                <c:pt idx="42182">
                  <c:v>9.1532500000000003E-2</c:v>
                </c:pt>
                <c:pt idx="42183">
                  <c:v>9.1383199999999998E-2</c:v>
                </c:pt>
                <c:pt idx="42184">
                  <c:v>9.1245699999999999E-2</c:v>
                </c:pt>
                <c:pt idx="42185">
                  <c:v>9.1121199999999999E-2</c:v>
                </c:pt>
                <c:pt idx="42186">
                  <c:v>9.1010400000000005E-2</c:v>
                </c:pt>
                <c:pt idx="42187">
                  <c:v>9.0913599999999997E-2</c:v>
                </c:pt>
                <c:pt idx="42188">
                  <c:v>9.0830999999999995E-2</c:v>
                </c:pt>
                <c:pt idx="42189">
                  <c:v>9.0762599999999999E-2</c:v>
                </c:pt>
                <c:pt idx="42190">
                  <c:v>9.07081E-2</c:v>
                </c:pt>
                <c:pt idx="42191">
                  <c:v>9.0667600000000001E-2</c:v>
                </c:pt>
                <c:pt idx="42192">
                  <c:v>9.0642E-2</c:v>
                </c:pt>
                <c:pt idx="42193">
                  <c:v>9.0632000000000004E-2</c:v>
                </c:pt>
                <c:pt idx="42194">
                  <c:v>9.0637899999999993E-2</c:v>
                </c:pt>
                <c:pt idx="42195">
                  <c:v>9.0659699999999996E-2</c:v>
                </c:pt>
                <c:pt idx="42196">
                  <c:v>9.0697600000000003E-2</c:v>
                </c:pt>
                <c:pt idx="42197">
                  <c:v>9.0752299999999994E-2</c:v>
                </c:pt>
                <c:pt idx="42198">
                  <c:v>9.0824299999999997E-2</c:v>
                </c:pt>
                <c:pt idx="42199">
                  <c:v>9.0914099999999998E-2</c:v>
                </c:pt>
                <c:pt idx="42200">
                  <c:v>9.1021400000000002E-2</c:v>
                </c:pt>
                <c:pt idx="42201">
                  <c:v>9.1145799999999999E-2</c:v>
                </c:pt>
                <c:pt idx="42202">
                  <c:v>9.1286999999999993E-2</c:v>
                </c:pt>
                <c:pt idx="42203">
                  <c:v>9.1444600000000001E-2</c:v>
                </c:pt>
                <c:pt idx="42204">
                  <c:v>9.1617799999999999E-2</c:v>
                </c:pt>
                <c:pt idx="42205">
                  <c:v>9.1805600000000001E-2</c:v>
                </c:pt>
                <c:pt idx="42206">
                  <c:v>9.20073E-2</c:v>
                </c:pt>
                <c:pt idx="42207">
                  <c:v>9.2221899999999996E-2</c:v>
                </c:pt>
                <c:pt idx="42208">
                  <c:v>9.2448699999999995E-2</c:v>
                </c:pt>
                <c:pt idx="42209">
                  <c:v>9.2687099999999994E-2</c:v>
                </c:pt>
                <c:pt idx="42210">
                  <c:v>9.2936199999999997E-2</c:v>
                </c:pt>
                <c:pt idx="42211">
                  <c:v>9.3195E-2</c:v>
                </c:pt>
                <c:pt idx="42212">
                  <c:v>9.3462000000000003E-2</c:v>
                </c:pt>
                <c:pt idx="42213">
                  <c:v>9.3735700000000005E-2</c:v>
                </c:pt>
                <c:pt idx="42214">
                  <c:v>9.4014700000000007E-2</c:v>
                </c:pt>
                <c:pt idx="42215">
                  <c:v>9.4298000000000007E-2</c:v>
                </c:pt>
                <c:pt idx="42216">
                  <c:v>9.4584199999999993E-2</c:v>
                </c:pt>
                <c:pt idx="42217">
                  <c:v>9.4871899999999995E-2</c:v>
                </c:pt>
                <c:pt idx="42218">
                  <c:v>9.5159900000000006E-2</c:v>
                </c:pt>
                <c:pt idx="42219">
                  <c:v>9.5446900000000001E-2</c:v>
                </c:pt>
                <c:pt idx="42220">
                  <c:v>9.5731700000000003E-2</c:v>
                </c:pt>
                <c:pt idx="42221">
                  <c:v>9.6013000000000001E-2</c:v>
                </c:pt>
                <c:pt idx="42222">
                  <c:v>9.6289600000000003E-2</c:v>
                </c:pt>
                <c:pt idx="42223">
                  <c:v>9.6559900000000004E-2</c:v>
                </c:pt>
                <c:pt idx="42224">
                  <c:v>9.68223E-2</c:v>
                </c:pt>
                <c:pt idx="42225">
                  <c:v>9.7075599999999998E-2</c:v>
                </c:pt>
                <c:pt idx="42226">
                  <c:v>9.7319000000000003E-2</c:v>
                </c:pt>
                <c:pt idx="42227">
                  <c:v>9.7551499999999999E-2</c:v>
                </c:pt>
                <c:pt idx="42228">
                  <c:v>9.7772100000000001E-2</c:v>
                </c:pt>
                <c:pt idx="42229">
                  <c:v>9.7978999999999997E-2</c:v>
                </c:pt>
                <c:pt idx="42230">
                  <c:v>9.8170499999999994E-2</c:v>
                </c:pt>
                <c:pt idx="42231">
                  <c:v>9.8344399999999998E-2</c:v>
                </c:pt>
                <c:pt idx="42232">
                  <c:v>9.8499000000000003E-2</c:v>
                </c:pt>
                <c:pt idx="42233">
                  <c:v>9.8632700000000004E-2</c:v>
                </c:pt>
                <c:pt idx="42234">
                  <c:v>9.8743700000000004E-2</c:v>
                </c:pt>
                <c:pt idx="42235">
                  <c:v>9.8830500000000002E-2</c:v>
                </c:pt>
                <c:pt idx="42236">
                  <c:v>9.8891599999999996E-2</c:v>
                </c:pt>
                <c:pt idx="42237">
                  <c:v>9.8925899999999997E-2</c:v>
                </c:pt>
                <c:pt idx="42238">
                  <c:v>9.8932099999999995E-2</c:v>
                </c:pt>
                <c:pt idx="42239">
                  <c:v>9.8908899999999994E-2</c:v>
                </c:pt>
                <c:pt idx="42240">
                  <c:v>9.8854200000000003E-2</c:v>
                </c:pt>
                <c:pt idx="42241">
                  <c:v>9.8766599999999996E-2</c:v>
                </c:pt>
                <c:pt idx="42242">
                  <c:v>9.8644499999999996E-2</c:v>
                </c:pt>
                <c:pt idx="42243">
                  <c:v>9.8487000000000005E-2</c:v>
                </c:pt>
                <c:pt idx="42244">
                  <c:v>9.8293099999999994E-2</c:v>
                </c:pt>
                <c:pt idx="42245">
                  <c:v>9.8062300000000005E-2</c:v>
                </c:pt>
                <c:pt idx="42246">
                  <c:v>9.7794000000000006E-2</c:v>
                </c:pt>
                <c:pt idx="42247">
                  <c:v>9.7487599999999994E-2</c:v>
                </c:pt>
                <c:pt idx="42248">
                  <c:v>9.7142199999999998E-2</c:v>
                </c:pt>
                <c:pt idx="42249">
                  <c:v>9.6756200000000001E-2</c:v>
                </c:pt>
                <c:pt idx="42250">
                  <c:v>9.6327899999999994E-2</c:v>
                </c:pt>
                <c:pt idx="42251">
                  <c:v>9.5856200000000003E-2</c:v>
                </c:pt>
                <c:pt idx="42252">
                  <c:v>9.5340099999999997E-2</c:v>
                </c:pt>
                <c:pt idx="42253">
                  <c:v>9.4779100000000005E-2</c:v>
                </c:pt>
                <c:pt idx="42254">
                  <c:v>9.4172400000000003E-2</c:v>
                </c:pt>
                <c:pt idx="42255">
                  <c:v>9.3519099999999994E-2</c:v>
                </c:pt>
                <c:pt idx="42256">
                  <c:v>9.2818800000000007E-2</c:v>
                </c:pt>
                <c:pt idx="42257">
                  <c:v>9.2071200000000006E-2</c:v>
                </c:pt>
                <c:pt idx="42258">
                  <c:v>9.1275499999999996E-2</c:v>
                </c:pt>
                <c:pt idx="42259">
                  <c:v>9.0431300000000006E-2</c:v>
                </c:pt>
                <c:pt idx="42260">
                  <c:v>8.9538400000000004E-2</c:v>
                </c:pt>
                <c:pt idx="42261">
                  <c:v>8.85967E-2</c:v>
                </c:pt>
                <c:pt idx="42262">
                  <c:v>8.7605799999999998E-2</c:v>
                </c:pt>
                <c:pt idx="42263">
                  <c:v>8.6566000000000004E-2</c:v>
                </c:pt>
                <c:pt idx="42264">
                  <c:v>8.5477300000000006E-2</c:v>
                </c:pt>
                <c:pt idx="42265">
                  <c:v>8.4340100000000001E-2</c:v>
                </c:pt>
                <c:pt idx="42266">
                  <c:v>8.3154599999999995E-2</c:v>
                </c:pt>
                <c:pt idx="42267">
                  <c:v>8.1921300000000002E-2</c:v>
                </c:pt>
                <c:pt idx="42268">
                  <c:v>8.0641000000000004E-2</c:v>
                </c:pt>
                <c:pt idx="42269">
                  <c:v>7.9314099999999998E-2</c:v>
                </c:pt>
                <c:pt idx="42270">
                  <c:v>7.7940999999999996E-2</c:v>
                </c:pt>
                <c:pt idx="42271">
                  <c:v>7.6522099999999996E-2</c:v>
                </c:pt>
                <c:pt idx="42272">
                  <c:v>7.5058200000000005E-2</c:v>
                </c:pt>
                <c:pt idx="42273">
                  <c:v>7.3550299999999999E-2</c:v>
                </c:pt>
                <c:pt idx="42274">
                  <c:v>7.2000099999999997E-2</c:v>
                </c:pt>
                <c:pt idx="42275">
                  <c:v>7.0408600000000002E-2</c:v>
                </c:pt>
                <c:pt idx="42276">
                  <c:v>6.8776599999999993E-2</c:v>
                </c:pt>
                <c:pt idx="42277">
                  <c:v>6.7105200000000004E-2</c:v>
                </c:pt>
                <c:pt idx="42278">
                  <c:v>6.5395900000000007E-2</c:v>
                </c:pt>
                <c:pt idx="42279">
                  <c:v>6.3650600000000002E-2</c:v>
                </c:pt>
                <c:pt idx="42280">
                  <c:v>6.1871099999999998E-2</c:v>
                </c:pt>
                <c:pt idx="42281">
                  <c:v>6.0058899999999998E-2</c:v>
                </c:pt>
                <c:pt idx="42282">
                  <c:v>5.8215599999999999E-2</c:v>
                </c:pt>
                <c:pt idx="42283">
                  <c:v>5.6342999999999997E-2</c:v>
                </c:pt>
                <c:pt idx="42284">
                  <c:v>5.4442699999999997E-2</c:v>
                </c:pt>
                <c:pt idx="42285">
                  <c:v>5.2516500000000001E-2</c:v>
                </c:pt>
                <c:pt idx="42286">
                  <c:v>5.0566600000000003E-2</c:v>
                </c:pt>
                <c:pt idx="42287">
                  <c:v>4.85955E-2</c:v>
                </c:pt>
                <c:pt idx="42288">
                  <c:v>4.6605399999999998E-2</c:v>
                </c:pt>
                <c:pt idx="42289">
                  <c:v>4.4598499999999999E-2</c:v>
                </c:pt>
                <c:pt idx="42290">
                  <c:v>4.25771E-2</c:v>
                </c:pt>
                <c:pt idx="42291">
                  <c:v>4.0543500000000003E-2</c:v>
                </c:pt>
                <c:pt idx="42292">
                  <c:v>3.8500100000000002E-2</c:v>
                </c:pt>
                <c:pt idx="42293">
                  <c:v>3.6449200000000001E-2</c:v>
                </c:pt>
                <c:pt idx="42294">
                  <c:v>3.4393199999999999E-2</c:v>
                </c:pt>
                <c:pt idx="42295">
                  <c:v>3.23342E-2</c:v>
                </c:pt>
                <c:pt idx="42296">
                  <c:v>3.0274499999999999E-2</c:v>
                </c:pt>
                <c:pt idx="42297">
                  <c:v>2.8217099999999998E-2</c:v>
                </c:pt>
                <c:pt idx="42298">
                  <c:v>2.61652E-2</c:v>
                </c:pt>
                <c:pt idx="42299">
                  <c:v>2.4121299999999998E-2</c:v>
                </c:pt>
                <c:pt idx="42300">
                  <c:v>2.2087200000000001E-2</c:v>
                </c:pt>
                <c:pt idx="42301">
                  <c:v>2.00655E-2</c:v>
                </c:pt>
                <c:pt idx="42302">
                  <c:v>1.8059200000000001E-2</c:v>
                </c:pt>
                <c:pt idx="42303">
                  <c:v>1.60713E-2</c:v>
                </c:pt>
                <c:pt idx="42304">
                  <c:v>1.41044E-2</c:v>
                </c:pt>
                <c:pt idx="42305">
                  <c:v>1.21615E-2</c:v>
                </c:pt>
                <c:pt idx="42306">
                  <c:v>1.0245199999999999E-2</c:v>
                </c:pt>
                <c:pt idx="42307" formatCode="0.00E+00">
                  <c:v>8.3585499999999993E-3</c:v>
                </c:pt>
                <c:pt idx="42308" formatCode="0.00E+00">
                  <c:v>6.5038700000000001E-3</c:v>
                </c:pt>
                <c:pt idx="42309" formatCode="0.00E+00">
                  <c:v>4.6833400000000002E-3</c:v>
                </c:pt>
                <c:pt idx="42310" formatCode="0.00E+00">
                  <c:v>2.8992599999999999E-3</c:v>
                </c:pt>
                <c:pt idx="42311" formatCode="0.00E+00">
                  <c:v>1.1547E-3</c:v>
                </c:pt>
                <c:pt idx="42312" formatCode="0.00E+00">
                  <c:v>-5.4677800000000004E-4</c:v>
                </c:pt>
                <c:pt idx="42313" formatCode="0.00E+00">
                  <c:v>-2.20098E-3</c:v>
                </c:pt>
                <c:pt idx="42314" formatCode="0.00E+00">
                  <c:v>-3.8042599999999998E-3</c:v>
                </c:pt>
                <c:pt idx="42315" formatCode="0.00E+00">
                  <c:v>-5.3555199999999999E-3</c:v>
                </c:pt>
                <c:pt idx="42316" formatCode="0.00E+00">
                  <c:v>-6.8545400000000001E-3</c:v>
                </c:pt>
                <c:pt idx="42317" formatCode="0.00E+00">
                  <c:v>-8.2995800000000008E-3</c:v>
                </c:pt>
                <c:pt idx="42318" formatCode="0.00E+00">
                  <c:v>-9.6882800000000005E-3</c:v>
                </c:pt>
                <c:pt idx="42319">
                  <c:v>-1.1018999999999999E-2</c:v>
                </c:pt>
                <c:pt idx="42320">
                  <c:v>-1.2290499999999999E-2</c:v>
                </c:pt>
                <c:pt idx="42321">
                  <c:v>-1.35011E-2</c:v>
                </c:pt>
                <c:pt idx="42322">
                  <c:v>-1.4648899999999999E-2</c:v>
                </c:pt>
                <c:pt idx="42323">
                  <c:v>-1.5732599999999999E-2</c:v>
                </c:pt>
                <c:pt idx="42324">
                  <c:v>-1.67507E-2</c:v>
                </c:pt>
                <c:pt idx="42325">
                  <c:v>-1.7701999999999999E-2</c:v>
                </c:pt>
                <c:pt idx="42326">
                  <c:v>-1.85852E-2</c:v>
                </c:pt>
                <c:pt idx="42327">
                  <c:v>-1.9399400000000001E-2</c:v>
                </c:pt>
                <c:pt idx="42328">
                  <c:v>-2.0143899999999999E-2</c:v>
                </c:pt>
                <c:pt idx="42329">
                  <c:v>-2.0818099999999999E-2</c:v>
                </c:pt>
                <c:pt idx="42330">
                  <c:v>-2.1421300000000001E-2</c:v>
                </c:pt>
                <c:pt idx="42331">
                  <c:v>-2.1952300000000001E-2</c:v>
                </c:pt>
                <c:pt idx="42332">
                  <c:v>-2.2410800000000002E-2</c:v>
                </c:pt>
                <c:pt idx="42333">
                  <c:v>-2.2797000000000001E-2</c:v>
                </c:pt>
                <c:pt idx="42334">
                  <c:v>-2.31103E-2</c:v>
                </c:pt>
                <c:pt idx="42335">
                  <c:v>-2.3350099999999999E-2</c:v>
                </c:pt>
                <c:pt idx="42336">
                  <c:v>-2.3515899999999999E-2</c:v>
                </c:pt>
                <c:pt idx="42337">
                  <c:v>-2.3607800000000002E-2</c:v>
                </c:pt>
                <c:pt idx="42338">
                  <c:v>-2.3626100000000001E-2</c:v>
                </c:pt>
                <c:pt idx="42339">
                  <c:v>-2.3571000000000002E-2</c:v>
                </c:pt>
                <c:pt idx="42340">
                  <c:v>-2.3442899999999999E-2</c:v>
                </c:pt>
                <c:pt idx="42341">
                  <c:v>-2.32423E-2</c:v>
                </c:pt>
                <c:pt idx="42342">
                  <c:v>-2.29702E-2</c:v>
                </c:pt>
                <c:pt idx="42343">
                  <c:v>-2.2627600000000001E-2</c:v>
                </c:pt>
                <c:pt idx="42344">
                  <c:v>-2.2215599999999999E-2</c:v>
                </c:pt>
                <c:pt idx="42345">
                  <c:v>-2.17352E-2</c:v>
                </c:pt>
                <c:pt idx="42346">
                  <c:v>-2.1187899999999999E-2</c:v>
                </c:pt>
                <c:pt idx="42347">
                  <c:v>-2.0575400000000001E-2</c:v>
                </c:pt>
                <c:pt idx="42348">
                  <c:v>-1.9899199999999999E-2</c:v>
                </c:pt>
                <c:pt idx="42349">
                  <c:v>-1.91611E-2</c:v>
                </c:pt>
                <c:pt idx="42350">
                  <c:v>-1.8362400000000001E-2</c:v>
                </c:pt>
                <c:pt idx="42351">
                  <c:v>-1.75049E-2</c:v>
                </c:pt>
                <c:pt idx="42352">
                  <c:v>-1.65907E-2</c:v>
                </c:pt>
                <c:pt idx="42353">
                  <c:v>-1.5622E-2</c:v>
                </c:pt>
                <c:pt idx="42354">
                  <c:v>-1.46009E-2</c:v>
                </c:pt>
                <c:pt idx="42355">
                  <c:v>-1.3528999999999999E-2</c:v>
                </c:pt>
                <c:pt idx="42356">
                  <c:v>-1.2408300000000001E-2</c:v>
                </c:pt>
                <c:pt idx="42357">
                  <c:v>-1.12411E-2</c:v>
                </c:pt>
                <c:pt idx="42358">
                  <c:v>-1.00298E-2</c:v>
                </c:pt>
                <c:pt idx="42359" formatCode="0.00E+00">
                  <c:v>-8.7767799999999997E-3</c:v>
                </c:pt>
                <c:pt idx="42360" formatCode="0.00E+00">
                  <c:v>-7.48476E-3</c:v>
                </c:pt>
                <c:pt idx="42361" formatCode="0.00E+00">
                  <c:v>-6.1564200000000001E-3</c:v>
                </c:pt>
                <c:pt idx="42362" formatCode="0.00E+00">
                  <c:v>-4.7942599999999998E-3</c:v>
                </c:pt>
                <c:pt idx="42363" formatCode="0.00E+00">
                  <c:v>-3.40069E-3</c:v>
                </c:pt>
                <c:pt idx="42364" formatCode="0.00E+00">
                  <c:v>-1.9783299999999999E-3</c:v>
                </c:pt>
                <c:pt idx="42365" formatCode="0.00E+00">
                  <c:v>-5.3002500000000005E-4</c:v>
                </c:pt>
                <c:pt idx="42366" formatCode="0.00E+00">
                  <c:v>9.4128300000000001E-4</c:v>
                </c:pt>
                <c:pt idx="42367" formatCode="0.00E+00">
                  <c:v>2.4326899999999999E-3</c:v>
                </c:pt>
                <c:pt idx="42368" formatCode="0.00E+00">
                  <c:v>3.9414000000000003E-3</c:v>
                </c:pt>
                <c:pt idx="42369" formatCode="0.00E+00">
                  <c:v>5.4648400000000003E-3</c:v>
                </c:pt>
                <c:pt idx="42370" formatCode="0.00E+00">
                  <c:v>7.0004400000000001E-3</c:v>
                </c:pt>
                <c:pt idx="42371" formatCode="0.00E+00">
                  <c:v>8.54538E-3</c:v>
                </c:pt>
                <c:pt idx="42372">
                  <c:v>1.00967E-2</c:v>
                </c:pt>
                <c:pt idx="42373">
                  <c:v>1.1651399999999999E-2</c:v>
                </c:pt>
                <c:pt idx="42374">
                  <c:v>1.3206900000000001E-2</c:v>
                </c:pt>
                <c:pt idx="42375">
                  <c:v>1.47607E-2</c:v>
                </c:pt>
                <c:pt idx="42376">
                  <c:v>1.6310000000000002E-2</c:v>
                </c:pt>
                <c:pt idx="42377">
                  <c:v>1.7852E-2</c:v>
                </c:pt>
                <c:pt idx="42378">
                  <c:v>1.9383999999999998E-2</c:v>
                </c:pt>
                <c:pt idx="42379">
                  <c:v>2.0903600000000001E-2</c:v>
                </c:pt>
                <c:pt idx="42380">
                  <c:v>2.24082E-2</c:v>
                </c:pt>
                <c:pt idx="42381">
                  <c:v>2.3895199999999998E-2</c:v>
                </c:pt>
                <c:pt idx="42382">
                  <c:v>2.5362099999999999E-2</c:v>
                </c:pt>
                <c:pt idx="42383">
                  <c:v>2.68072E-2</c:v>
                </c:pt>
                <c:pt idx="42384">
                  <c:v>2.82286E-2</c:v>
                </c:pt>
                <c:pt idx="42385">
                  <c:v>2.9624399999999999E-2</c:v>
                </c:pt>
                <c:pt idx="42386">
                  <c:v>3.0992200000000001E-2</c:v>
                </c:pt>
                <c:pt idx="42387">
                  <c:v>3.2329400000000001E-2</c:v>
                </c:pt>
                <c:pt idx="42388">
                  <c:v>3.3633700000000002E-2</c:v>
                </c:pt>
                <c:pt idx="42389">
                  <c:v>3.4903299999999998E-2</c:v>
                </c:pt>
                <c:pt idx="42390">
                  <c:v>3.6136300000000003E-2</c:v>
                </c:pt>
                <c:pt idx="42391">
                  <c:v>3.7331099999999999E-2</c:v>
                </c:pt>
                <c:pt idx="42392">
                  <c:v>3.8485800000000001E-2</c:v>
                </c:pt>
                <c:pt idx="42393">
                  <c:v>3.9598599999999998E-2</c:v>
                </c:pt>
                <c:pt idx="42394">
                  <c:v>4.0668200000000002E-2</c:v>
                </c:pt>
                <c:pt idx="42395">
                  <c:v>4.16932E-2</c:v>
                </c:pt>
                <c:pt idx="42396">
                  <c:v>4.26722E-2</c:v>
                </c:pt>
                <c:pt idx="42397">
                  <c:v>4.3603799999999998E-2</c:v>
                </c:pt>
                <c:pt idx="42398">
                  <c:v>4.44868E-2</c:v>
                </c:pt>
                <c:pt idx="42399">
                  <c:v>4.5320199999999998E-2</c:v>
                </c:pt>
                <c:pt idx="42400">
                  <c:v>4.6103400000000003E-2</c:v>
                </c:pt>
                <c:pt idx="42401">
                  <c:v>4.6835700000000001E-2</c:v>
                </c:pt>
                <c:pt idx="42402">
                  <c:v>4.7516099999999999E-2</c:v>
                </c:pt>
                <c:pt idx="42403">
                  <c:v>4.8143900000000003E-2</c:v>
                </c:pt>
                <c:pt idx="42404">
                  <c:v>4.8718699999999997E-2</c:v>
                </c:pt>
                <c:pt idx="42405">
                  <c:v>4.92405E-2</c:v>
                </c:pt>
                <c:pt idx="42406">
                  <c:v>4.9709000000000003E-2</c:v>
                </c:pt>
                <c:pt idx="42407">
                  <c:v>5.0124000000000002E-2</c:v>
                </c:pt>
                <c:pt idx="42408">
                  <c:v>5.04854E-2</c:v>
                </c:pt>
                <c:pt idx="42409">
                  <c:v>5.0793100000000001E-2</c:v>
                </c:pt>
                <c:pt idx="42410">
                  <c:v>5.10474E-2</c:v>
                </c:pt>
                <c:pt idx="42411">
                  <c:v>5.12484E-2</c:v>
                </c:pt>
                <c:pt idx="42412">
                  <c:v>5.13961E-2</c:v>
                </c:pt>
                <c:pt idx="42413">
                  <c:v>5.14907E-2</c:v>
                </c:pt>
                <c:pt idx="42414">
                  <c:v>5.1532399999999999E-2</c:v>
                </c:pt>
                <c:pt idx="42415">
                  <c:v>5.1521600000000001E-2</c:v>
                </c:pt>
                <c:pt idx="42416">
                  <c:v>5.1458999999999998E-2</c:v>
                </c:pt>
                <c:pt idx="42417">
                  <c:v>5.13459E-2</c:v>
                </c:pt>
                <c:pt idx="42418">
                  <c:v>5.1183100000000002E-2</c:v>
                </c:pt>
                <c:pt idx="42419">
                  <c:v>5.0971700000000002E-2</c:v>
                </c:pt>
                <c:pt idx="42420">
                  <c:v>5.0712399999999998E-2</c:v>
                </c:pt>
                <c:pt idx="42421">
                  <c:v>5.0406300000000001E-2</c:v>
                </c:pt>
                <c:pt idx="42422">
                  <c:v>5.0054700000000001E-2</c:v>
                </c:pt>
                <c:pt idx="42423">
                  <c:v>4.9659000000000002E-2</c:v>
                </c:pt>
                <c:pt idx="42424">
                  <c:v>4.9221000000000001E-2</c:v>
                </c:pt>
                <c:pt idx="42425">
                  <c:v>4.8741800000000002E-2</c:v>
                </c:pt>
                <c:pt idx="42426">
                  <c:v>4.8222500000000001E-2</c:v>
                </c:pt>
                <c:pt idx="42427">
                  <c:v>4.7664400000000003E-2</c:v>
                </c:pt>
                <c:pt idx="42428">
                  <c:v>4.7069300000000001E-2</c:v>
                </c:pt>
                <c:pt idx="42429">
                  <c:v>4.6439000000000001E-2</c:v>
                </c:pt>
                <c:pt idx="42430">
                  <c:v>4.5775400000000001E-2</c:v>
                </c:pt>
                <c:pt idx="42431">
                  <c:v>4.5080500000000003E-2</c:v>
                </c:pt>
                <c:pt idx="42432">
                  <c:v>4.4355899999999997E-2</c:v>
                </c:pt>
                <c:pt idx="42433">
                  <c:v>4.3603299999999998E-2</c:v>
                </c:pt>
                <c:pt idx="42434">
                  <c:v>4.2824599999999997E-2</c:v>
                </c:pt>
                <c:pt idx="42435">
                  <c:v>4.2021999999999997E-2</c:v>
                </c:pt>
                <c:pt idx="42436">
                  <c:v>4.1197600000000001E-2</c:v>
                </c:pt>
                <c:pt idx="42437">
                  <c:v>4.0353399999999998E-2</c:v>
                </c:pt>
                <c:pt idx="42438">
                  <c:v>3.9491400000000003E-2</c:v>
                </c:pt>
                <c:pt idx="42439">
                  <c:v>3.8613700000000001E-2</c:v>
                </c:pt>
                <c:pt idx="42440">
                  <c:v>3.7722400000000003E-2</c:v>
                </c:pt>
                <c:pt idx="42441">
                  <c:v>3.6819499999999998E-2</c:v>
                </c:pt>
                <c:pt idx="42442">
                  <c:v>3.5906899999999999E-2</c:v>
                </c:pt>
                <c:pt idx="42443">
                  <c:v>3.4986200000000002E-2</c:v>
                </c:pt>
                <c:pt idx="42444">
                  <c:v>3.4059499999999999E-2</c:v>
                </c:pt>
                <c:pt idx="42445">
                  <c:v>3.3128900000000003E-2</c:v>
                </c:pt>
                <c:pt idx="42446">
                  <c:v>3.2196500000000003E-2</c:v>
                </c:pt>
                <c:pt idx="42447">
                  <c:v>3.1264100000000003E-2</c:v>
                </c:pt>
                <c:pt idx="42448">
                  <c:v>3.0333800000000001E-2</c:v>
                </c:pt>
                <c:pt idx="42449">
                  <c:v>2.94074E-2</c:v>
                </c:pt>
                <c:pt idx="42450">
                  <c:v>2.84868E-2</c:v>
                </c:pt>
                <c:pt idx="42451">
                  <c:v>2.75742E-2</c:v>
                </c:pt>
                <c:pt idx="42452">
                  <c:v>2.6671400000000001E-2</c:v>
                </c:pt>
                <c:pt idx="42453">
                  <c:v>2.5780600000000001E-2</c:v>
                </c:pt>
                <c:pt idx="42454">
                  <c:v>2.4903399999999999E-2</c:v>
                </c:pt>
                <c:pt idx="42455">
                  <c:v>2.40416E-2</c:v>
                </c:pt>
                <c:pt idx="42456">
                  <c:v>2.3196899999999999E-2</c:v>
                </c:pt>
                <c:pt idx="42457">
                  <c:v>2.2370500000000001E-2</c:v>
                </c:pt>
                <c:pt idx="42458">
                  <c:v>2.1564E-2</c:v>
                </c:pt>
                <c:pt idx="42459">
                  <c:v>2.0778700000000001E-2</c:v>
                </c:pt>
                <c:pt idx="42460">
                  <c:v>2.0016099999999998E-2</c:v>
                </c:pt>
                <c:pt idx="42461">
                  <c:v>1.9277599999999999E-2</c:v>
                </c:pt>
                <c:pt idx="42462">
                  <c:v>1.8564600000000001E-2</c:v>
                </c:pt>
                <c:pt idx="42463">
                  <c:v>1.78782E-2</c:v>
                </c:pt>
                <c:pt idx="42464">
                  <c:v>1.72198E-2</c:v>
                </c:pt>
                <c:pt idx="42465">
                  <c:v>1.6590299999999999E-2</c:v>
                </c:pt>
                <c:pt idx="42466">
                  <c:v>1.5990600000000001E-2</c:v>
                </c:pt>
                <c:pt idx="42467">
                  <c:v>1.5421499999999999E-2</c:v>
                </c:pt>
                <c:pt idx="42468">
                  <c:v>1.48837E-2</c:v>
                </c:pt>
                <c:pt idx="42469">
                  <c:v>1.4378200000000001E-2</c:v>
                </c:pt>
                <c:pt idx="42470">
                  <c:v>1.39054E-2</c:v>
                </c:pt>
                <c:pt idx="42471">
                  <c:v>1.34655E-2</c:v>
                </c:pt>
                <c:pt idx="42472">
                  <c:v>1.3059100000000001E-2</c:v>
                </c:pt>
                <c:pt idx="42473">
                  <c:v>1.2686599999999999E-2</c:v>
                </c:pt>
                <c:pt idx="42474">
                  <c:v>1.2348100000000001E-2</c:v>
                </c:pt>
                <c:pt idx="42475">
                  <c:v>1.20438E-2</c:v>
                </c:pt>
                <c:pt idx="42476">
                  <c:v>1.17736E-2</c:v>
                </c:pt>
                <c:pt idx="42477">
                  <c:v>1.15374E-2</c:v>
                </c:pt>
                <c:pt idx="42478">
                  <c:v>1.13349E-2</c:v>
                </c:pt>
                <c:pt idx="42479">
                  <c:v>1.11661E-2</c:v>
                </c:pt>
                <c:pt idx="42480">
                  <c:v>1.1030399999999999E-2</c:v>
                </c:pt>
                <c:pt idx="42481">
                  <c:v>1.09275E-2</c:v>
                </c:pt>
                <c:pt idx="42482">
                  <c:v>1.0856899999999999E-2</c:v>
                </c:pt>
                <c:pt idx="42483">
                  <c:v>1.08179E-2</c:v>
                </c:pt>
                <c:pt idx="42484">
                  <c:v>1.08094E-2</c:v>
                </c:pt>
                <c:pt idx="42485">
                  <c:v>1.08307E-2</c:v>
                </c:pt>
                <c:pt idx="42486">
                  <c:v>1.0881E-2</c:v>
                </c:pt>
                <c:pt idx="42487">
                  <c:v>1.09593E-2</c:v>
                </c:pt>
                <c:pt idx="42488">
                  <c:v>1.10647E-2</c:v>
                </c:pt>
                <c:pt idx="42489">
                  <c:v>1.1195800000000001E-2</c:v>
                </c:pt>
                <c:pt idx="42490">
                  <c:v>1.1351699999999999E-2</c:v>
                </c:pt>
                <c:pt idx="42491">
                  <c:v>1.1531E-2</c:v>
                </c:pt>
                <c:pt idx="42492">
                  <c:v>1.17324E-2</c:v>
                </c:pt>
                <c:pt idx="42493">
                  <c:v>1.19545E-2</c:v>
                </c:pt>
                <c:pt idx="42494">
                  <c:v>1.21957E-2</c:v>
                </c:pt>
                <c:pt idx="42495">
                  <c:v>1.24546E-2</c:v>
                </c:pt>
                <c:pt idx="42496">
                  <c:v>1.2729600000000001E-2</c:v>
                </c:pt>
                <c:pt idx="42497">
                  <c:v>1.30192E-2</c:v>
                </c:pt>
                <c:pt idx="42498">
                  <c:v>1.3321599999999999E-2</c:v>
                </c:pt>
                <c:pt idx="42499">
                  <c:v>1.3635100000000001E-2</c:v>
                </c:pt>
                <c:pt idx="42500">
                  <c:v>1.39582E-2</c:v>
                </c:pt>
                <c:pt idx="42501">
                  <c:v>1.4289E-2</c:v>
                </c:pt>
                <c:pt idx="42502">
                  <c:v>1.4625600000000001E-2</c:v>
                </c:pt>
                <c:pt idx="42503">
                  <c:v>1.49661E-2</c:v>
                </c:pt>
                <c:pt idx="42504">
                  <c:v>1.53086E-2</c:v>
                </c:pt>
                <c:pt idx="42505">
                  <c:v>1.56513E-2</c:v>
                </c:pt>
                <c:pt idx="42506">
                  <c:v>1.5992099999999999E-2</c:v>
                </c:pt>
                <c:pt idx="42507">
                  <c:v>1.6329199999999999E-2</c:v>
                </c:pt>
                <c:pt idx="42508">
                  <c:v>1.6660700000000001E-2</c:v>
                </c:pt>
                <c:pt idx="42509">
                  <c:v>1.6984699999999998E-2</c:v>
                </c:pt>
                <c:pt idx="42510">
                  <c:v>1.7298999999999998E-2</c:v>
                </c:pt>
                <c:pt idx="42511">
                  <c:v>1.7601700000000001E-2</c:v>
                </c:pt>
                <c:pt idx="42512">
                  <c:v>1.7890900000000001E-2</c:v>
                </c:pt>
                <c:pt idx="42513">
                  <c:v>1.8164900000000001E-2</c:v>
                </c:pt>
                <c:pt idx="42514">
                  <c:v>1.8421699999999999E-2</c:v>
                </c:pt>
                <c:pt idx="42515">
                  <c:v>1.8659499999999999E-2</c:v>
                </c:pt>
                <c:pt idx="42516">
                  <c:v>1.8876299999999999E-2</c:v>
                </c:pt>
                <c:pt idx="42517">
                  <c:v>1.9070500000000001E-2</c:v>
                </c:pt>
                <c:pt idx="42518">
                  <c:v>1.9240400000000001E-2</c:v>
                </c:pt>
                <c:pt idx="42519">
                  <c:v>1.9383999999999998E-2</c:v>
                </c:pt>
                <c:pt idx="42520">
                  <c:v>1.9499800000000001E-2</c:v>
                </c:pt>
                <c:pt idx="42521">
                  <c:v>1.9586200000000002E-2</c:v>
                </c:pt>
                <c:pt idx="42522">
                  <c:v>1.9641599999999999E-2</c:v>
                </c:pt>
                <c:pt idx="42523">
                  <c:v>1.9664500000000001E-2</c:v>
                </c:pt>
                <c:pt idx="42524">
                  <c:v>1.9653400000000001E-2</c:v>
                </c:pt>
                <c:pt idx="42525">
                  <c:v>1.9606999999999999E-2</c:v>
                </c:pt>
                <c:pt idx="42526">
                  <c:v>1.95239E-2</c:v>
                </c:pt>
                <c:pt idx="42527">
                  <c:v>1.9402699999999998E-2</c:v>
                </c:pt>
                <c:pt idx="42528">
                  <c:v>1.92424E-2</c:v>
                </c:pt>
                <c:pt idx="42529">
                  <c:v>1.90419E-2</c:v>
                </c:pt>
                <c:pt idx="42530">
                  <c:v>1.88001E-2</c:v>
                </c:pt>
                <c:pt idx="42531">
                  <c:v>1.8516100000000001E-2</c:v>
                </c:pt>
                <c:pt idx="42532">
                  <c:v>1.8189199999999999E-2</c:v>
                </c:pt>
                <c:pt idx="42533">
                  <c:v>1.7818500000000001E-2</c:v>
                </c:pt>
                <c:pt idx="42534">
                  <c:v>1.7403499999999999E-2</c:v>
                </c:pt>
                <c:pt idx="42535">
                  <c:v>1.69435E-2</c:v>
                </c:pt>
                <c:pt idx="42536">
                  <c:v>1.64382E-2</c:v>
                </c:pt>
                <c:pt idx="42537">
                  <c:v>1.5886999999999998E-2</c:v>
                </c:pt>
                <c:pt idx="42538">
                  <c:v>1.52899E-2</c:v>
                </c:pt>
                <c:pt idx="42539">
                  <c:v>1.4646599999999999E-2</c:v>
                </c:pt>
                <c:pt idx="42540">
                  <c:v>1.39571E-2</c:v>
                </c:pt>
                <c:pt idx="42541">
                  <c:v>1.3221399999999999E-2</c:v>
                </c:pt>
                <c:pt idx="42542">
                  <c:v>1.2439800000000001E-2</c:v>
                </c:pt>
                <c:pt idx="42543">
                  <c:v>1.16124E-2</c:v>
                </c:pt>
                <c:pt idx="42544">
                  <c:v>1.07397E-2</c:v>
                </c:pt>
                <c:pt idx="42545" formatCode="0.00E+00">
                  <c:v>9.82214E-3</c:v>
                </c:pt>
                <c:pt idx="42546" formatCode="0.00E+00">
                  <c:v>8.8602100000000003E-3</c:v>
                </c:pt>
                <c:pt idx="42547" formatCode="0.00E+00">
                  <c:v>7.8546199999999997E-3</c:v>
                </c:pt>
                <c:pt idx="42548" formatCode="0.00E+00">
                  <c:v>6.8061500000000004E-3</c:v>
                </c:pt>
                <c:pt idx="42549" formatCode="0.00E+00">
                  <c:v>5.7156899999999998E-3</c:v>
                </c:pt>
                <c:pt idx="42550" formatCode="0.00E+00">
                  <c:v>4.58422E-3</c:v>
                </c:pt>
                <c:pt idx="42551" formatCode="0.00E+00">
                  <c:v>3.4128100000000001E-3</c:v>
                </c:pt>
                <c:pt idx="42552" formatCode="0.00E+00">
                  <c:v>2.2026400000000001E-3</c:v>
                </c:pt>
                <c:pt idx="42553" formatCode="0.00E+00">
                  <c:v>9.5500000000000001E-4</c:v>
                </c:pt>
                <c:pt idx="42554" formatCode="0.00E+00">
                  <c:v>-3.2875100000000001E-4</c:v>
                </c:pt>
                <c:pt idx="42555" formatCode="0.00E+00">
                  <c:v>-1.6471299999999999E-3</c:v>
                </c:pt>
                <c:pt idx="42556" formatCode="0.00E+00">
                  <c:v>-2.9985699999999999E-3</c:v>
                </c:pt>
                <c:pt idx="42557" formatCode="0.00E+00">
                  <c:v>-4.3815099999999999E-3</c:v>
                </c:pt>
                <c:pt idx="42558" formatCode="0.00E+00">
                  <c:v>-5.7943600000000001E-3</c:v>
                </c:pt>
                <c:pt idx="42559" formatCode="0.00E+00">
                  <c:v>-7.2354200000000002E-3</c:v>
                </c:pt>
                <c:pt idx="42560" formatCode="0.00E+00">
                  <c:v>-8.7028100000000001E-3</c:v>
                </c:pt>
                <c:pt idx="42561">
                  <c:v>-1.01946E-2</c:v>
                </c:pt>
                <c:pt idx="42562">
                  <c:v>-1.1708700000000001E-2</c:v>
                </c:pt>
                <c:pt idx="42563">
                  <c:v>-1.3243100000000001E-2</c:v>
                </c:pt>
                <c:pt idx="42564">
                  <c:v>-1.47957E-2</c:v>
                </c:pt>
                <c:pt idx="42565">
                  <c:v>-1.6364E-2</c:v>
                </c:pt>
                <c:pt idx="42566">
                  <c:v>-1.7946E-2</c:v>
                </c:pt>
                <c:pt idx="42567">
                  <c:v>-1.95391E-2</c:v>
                </c:pt>
                <c:pt idx="42568">
                  <c:v>-2.1141E-2</c:v>
                </c:pt>
                <c:pt idx="42569">
                  <c:v>-2.2749100000000001E-2</c:v>
                </c:pt>
                <c:pt idx="42570">
                  <c:v>-2.43611E-2</c:v>
                </c:pt>
                <c:pt idx="42571">
                  <c:v>-2.5974400000000002E-2</c:v>
                </c:pt>
                <c:pt idx="42572">
                  <c:v>-2.7586300000000001E-2</c:v>
                </c:pt>
                <c:pt idx="42573">
                  <c:v>-2.9194100000000001E-2</c:v>
                </c:pt>
                <c:pt idx="42574">
                  <c:v>-3.0795099999999999E-2</c:v>
                </c:pt>
                <c:pt idx="42575">
                  <c:v>-3.23863E-2</c:v>
                </c:pt>
                <c:pt idx="42576">
                  <c:v>-3.3964800000000003E-2</c:v>
                </c:pt>
                <c:pt idx="42577">
                  <c:v>-3.5527999999999997E-2</c:v>
                </c:pt>
                <c:pt idx="42578">
                  <c:v>-3.7073299999999997E-2</c:v>
                </c:pt>
                <c:pt idx="42579">
                  <c:v>-3.8598300000000002E-2</c:v>
                </c:pt>
                <c:pt idx="42580">
                  <c:v>-4.0100200000000003E-2</c:v>
                </c:pt>
                <c:pt idx="42581">
                  <c:v>-4.1576700000000001E-2</c:v>
                </c:pt>
                <c:pt idx="42582">
                  <c:v>-4.3024899999999998E-2</c:v>
                </c:pt>
                <c:pt idx="42583">
                  <c:v>-4.4442500000000003E-2</c:v>
                </c:pt>
                <c:pt idx="42584">
                  <c:v>-4.5826699999999998E-2</c:v>
                </c:pt>
                <c:pt idx="42585">
                  <c:v>-4.7174899999999999E-2</c:v>
                </c:pt>
                <c:pt idx="42586">
                  <c:v>-4.84845E-2</c:v>
                </c:pt>
                <c:pt idx="42587">
                  <c:v>-4.9753199999999997E-2</c:v>
                </c:pt>
                <c:pt idx="42588">
                  <c:v>-5.0978700000000002E-2</c:v>
                </c:pt>
                <c:pt idx="42589">
                  <c:v>-5.2158200000000002E-2</c:v>
                </c:pt>
                <c:pt idx="42590">
                  <c:v>-5.3289200000000002E-2</c:v>
                </c:pt>
                <c:pt idx="42591">
                  <c:v>-5.43697E-2</c:v>
                </c:pt>
                <c:pt idx="42592">
                  <c:v>-5.5397500000000002E-2</c:v>
                </c:pt>
                <c:pt idx="42593">
                  <c:v>-5.6370200000000002E-2</c:v>
                </c:pt>
                <c:pt idx="42594">
                  <c:v>-5.7285700000000002E-2</c:v>
                </c:pt>
                <c:pt idx="42595">
                  <c:v>-5.8142199999999998E-2</c:v>
                </c:pt>
                <c:pt idx="42596">
                  <c:v>-5.8937400000000001E-2</c:v>
                </c:pt>
                <c:pt idx="42597">
                  <c:v>-5.9668400000000003E-2</c:v>
                </c:pt>
                <c:pt idx="42598">
                  <c:v>-6.0333199999999997E-2</c:v>
                </c:pt>
                <c:pt idx="42599">
                  <c:v>-6.0930699999999997E-2</c:v>
                </c:pt>
                <c:pt idx="42600">
                  <c:v>-6.1459600000000003E-2</c:v>
                </c:pt>
                <c:pt idx="42601">
                  <c:v>-6.19182E-2</c:v>
                </c:pt>
                <c:pt idx="42602">
                  <c:v>-6.2305199999999998E-2</c:v>
                </c:pt>
                <c:pt idx="42603">
                  <c:v>-6.2618900000000005E-2</c:v>
                </c:pt>
                <c:pt idx="42604">
                  <c:v>-6.2857300000000005E-2</c:v>
                </c:pt>
                <c:pt idx="42605">
                  <c:v>-6.30188E-2</c:v>
                </c:pt>
                <c:pt idx="42606">
                  <c:v>-6.3102699999999998E-2</c:v>
                </c:pt>
                <c:pt idx="42607">
                  <c:v>-6.3108700000000004E-2</c:v>
                </c:pt>
                <c:pt idx="42608">
                  <c:v>-6.3036400000000006E-2</c:v>
                </c:pt>
                <c:pt idx="42609">
                  <c:v>-6.2884899999999994E-2</c:v>
                </c:pt>
                <c:pt idx="42610">
                  <c:v>-6.2653399999999998E-2</c:v>
                </c:pt>
                <c:pt idx="42611">
                  <c:v>-6.2341599999999997E-2</c:v>
                </c:pt>
                <c:pt idx="42612">
                  <c:v>-6.1949299999999999E-2</c:v>
                </c:pt>
                <c:pt idx="42613">
                  <c:v>-6.1476299999999998E-2</c:v>
                </c:pt>
                <c:pt idx="42614">
                  <c:v>-6.0922499999999997E-2</c:v>
                </c:pt>
                <c:pt idx="42615">
                  <c:v>-6.0287899999999998E-2</c:v>
                </c:pt>
                <c:pt idx="42616">
                  <c:v>-5.9572800000000002E-2</c:v>
                </c:pt>
                <c:pt idx="42617">
                  <c:v>-5.8778200000000003E-2</c:v>
                </c:pt>
                <c:pt idx="42618">
                  <c:v>-5.7904200000000003E-2</c:v>
                </c:pt>
                <c:pt idx="42619">
                  <c:v>-5.6950399999999998E-2</c:v>
                </c:pt>
                <c:pt idx="42620">
                  <c:v>-5.5917099999999997E-2</c:v>
                </c:pt>
                <c:pt idx="42621">
                  <c:v>-5.48079E-2</c:v>
                </c:pt>
                <c:pt idx="42622">
                  <c:v>-5.36272E-2</c:v>
                </c:pt>
                <c:pt idx="42623">
                  <c:v>-5.2376899999999997E-2</c:v>
                </c:pt>
                <c:pt idx="42624">
                  <c:v>-5.10544E-2</c:v>
                </c:pt>
                <c:pt idx="42625">
                  <c:v>-4.9656699999999998E-2</c:v>
                </c:pt>
                <c:pt idx="42626">
                  <c:v>-4.8183900000000002E-2</c:v>
                </c:pt>
                <c:pt idx="42627">
                  <c:v>-4.6638300000000001E-2</c:v>
                </c:pt>
                <c:pt idx="42628">
                  <c:v>-4.5022E-2</c:v>
                </c:pt>
                <c:pt idx="42629">
                  <c:v>-4.3336699999999999E-2</c:v>
                </c:pt>
                <c:pt idx="42630">
                  <c:v>-4.1584099999999999E-2</c:v>
                </c:pt>
                <c:pt idx="42631">
                  <c:v>-3.9766999999999997E-2</c:v>
                </c:pt>
                <c:pt idx="42632">
                  <c:v>-3.7887999999999998E-2</c:v>
                </c:pt>
                <c:pt idx="42633">
                  <c:v>-3.5949299999999997E-2</c:v>
                </c:pt>
                <c:pt idx="42634">
                  <c:v>-3.3953999999999998E-2</c:v>
                </c:pt>
                <c:pt idx="42635">
                  <c:v>-3.1905700000000002E-2</c:v>
                </c:pt>
                <c:pt idx="42636">
                  <c:v>-2.98082E-2</c:v>
                </c:pt>
                <c:pt idx="42637">
                  <c:v>-2.7665499999999999E-2</c:v>
                </c:pt>
                <c:pt idx="42638">
                  <c:v>-2.5480699999999998E-2</c:v>
                </c:pt>
                <c:pt idx="42639">
                  <c:v>-2.3257300000000002E-2</c:v>
                </c:pt>
                <c:pt idx="42640">
                  <c:v>-2.0998699999999999E-2</c:v>
                </c:pt>
                <c:pt idx="42641">
                  <c:v>-1.87084E-2</c:v>
                </c:pt>
                <c:pt idx="42642">
                  <c:v>-1.63891E-2</c:v>
                </c:pt>
                <c:pt idx="42643">
                  <c:v>-1.40421E-2</c:v>
                </c:pt>
                <c:pt idx="42644">
                  <c:v>-1.16683E-2</c:v>
                </c:pt>
                <c:pt idx="42645" formatCode="0.00E+00">
                  <c:v>-9.2704299999999996E-3</c:v>
                </c:pt>
                <c:pt idx="42646" formatCode="0.00E+00">
                  <c:v>-6.8542500000000001E-3</c:v>
                </c:pt>
                <c:pt idx="42647" formatCode="0.00E+00">
                  <c:v>-4.4268099999999998E-3</c:v>
                </c:pt>
                <c:pt idx="42648" formatCode="0.00E+00">
                  <c:v>-1.9938299999999998E-3</c:v>
                </c:pt>
                <c:pt idx="42649" formatCode="0.00E+00">
                  <c:v>4.4079200000000002E-4</c:v>
                </c:pt>
                <c:pt idx="42650" formatCode="0.00E+00">
                  <c:v>2.8740900000000002E-3</c:v>
                </c:pt>
                <c:pt idx="42651" formatCode="0.00E+00">
                  <c:v>5.30394E-3</c:v>
                </c:pt>
                <c:pt idx="42652" formatCode="0.00E+00">
                  <c:v>7.7298599999999999E-3</c:v>
                </c:pt>
                <c:pt idx="42653">
                  <c:v>1.01523E-2</c:v>
                </c:pt>
                <c:pt idx="42654">
                  <c:v>1.257E-2</c:v>
                </c:pt>
                <c:pt idx="42655">
                  <c:v>1.4977300000000001E-2</c:v>
                </c:pt>
                <c:pt idx="42656">
                  <c:v>1.7366699999999999E-2</c:v>
                </c:pt>
                <c:pt idx="42657">
                  <c:v>1.9733799999999999E-2</c:v>
                </c:pt>
                <c:pt idx="42658">
                  <c:v>2.20775E-2</c:v>
                </c:pt>
                <c:pt idx="42659">
                  <c:v>2.4395400000000001E-2</c:v>
                </c:pt>
                <c:pt idx="42660">
                  <c:v>2.6682399999999998E-2</c:v>
                </c:pt>
                <c:pt idx="42661">
                  <c:v>2.89325E-2</c:v>
                </c:pt>
                <c:pt idx="42662">
                  <c:v>3.1142199999999998E-2</c:v>
                </c:pt>
                <c:pt idx="42663">
                  <c:v>3.3309800000000001E-2</c:v>
                </c:pt>
                <c:pt idx="42664">
                  <c:v>3.5433600000000003E-2</c:v>
                </c:pt>
                <c:pt idx="42665">
                  <c:v>3.7510500000000002E-2</c:v>
                </c:pt>
                <c:pt idx="42666">
                  <c:v>3.9537700000000002E-2</c:v>
                </c:pt>
                <c:pt idx="42667">
                  <c:v>4.15132E-2</c:v>
                </c:pt>
                <c:pt idx="42668">
                  <c:v>4.3435000000000001E-2</c:v>
                </c:pt>
                <c:pt idx="42669">
                  <c:v>4.5300399999999998E-2</c:v>
                </c:pt>
                <c:pt idx="42670">
                  <c:v>4.7105099999999997E-2</c:v>
                </c:pt>
                <c:pt idx="42671">
                  <c:v>4.8842900000000002E-2</c:v>
                </c:pt>
                <c:pt idx="42672">
                  <c:v>5.0509199999999997E-2</c:v>
                </c:pt>
                <c:pt idx="42673">
                  <c:v>5.2101599999999998E-2</c:v>
                </c:pt>
                <c:pt idx="42674">
                  <c:v>5.3619199999999999E-2</c:v>
                </c:pt>
                <c:pt idx="42675">
                  <c:v>5.5060499999999998E-2</c:v>
                </c:pt>
                <c:pt idx="42676">
                  <c:v>5.6422399999999998E-2</c:v>
                </c:pt>
                <c:pt idx="42677">
                  <c:v>5.7700599999999998E-2</c:v>
                </c:pt>
                <c:pt idx="42678">
                  <c:v>5.8890999999999999E-2</c:v>
                </c:pt>
                <c:pt idx="42679">
                  <c:v>5.9991900000000001E-2</c:v>
                </c:pt>
                <c:pt idx="42680">
                  <c:v>6.1001800000000002E-2</c:v>
                </c:pt>
                <c:pt idx="42681">
                  <c:v>6.1916300000000001E-2</c:v>
                </c:pt>
                <c:pt idx="42682">
                  <c:v>6.2730300000000003E-2</c:v>
                </c:pt>
                <c:pt idx="42683">
                  <c:v>6.3439999999999996E-2</c:v>
                </c:pt>
                <c:pt idx="42684">
                  <c:v>6.4040399999999997E-2</c:v>
                </c:pt>
                <c:pt idx="42685">
                  <c:v>6.4527200000000007E-2</c:v>
                </c:pt>
                <c:pt idx="42686">
                  <c:v>6.4899499999999999E-2</c:v>
                </c:pt>
                <c:pt idx="42687">
                  <c:v>6.5159999999999996E-2</c:v>
                </c:pt>
                <c:pt idx="42688">
                  <c:v>6.5310000000000007E-2</c:v>
                </c:pt>
                <c:pt idx="42689">
                  <c:v>6.5347199999999994E-2</c:v>
                </c:pt>
                <c:pt idx="42690">
                  <c:v>6.5269099999999997E-2</c:v>
                </c:pt>
                <c:pt idx="42691">
                  <c:v>6.5076200000000001E-2</c:v>
                </c:pt>
                <c:pt idx="42692">
                  <c:v>6.4771499999999996E-2</c:v>
                </c:pt>
                <c:pt idx="42693">
                  <c:v>6.4356499999999997E-2</c:v>
                </c:pt>
                <c:pt idx="42694">
                  <c:v>6.3829999999999998E-2</c:v>
                </c:pt>
                <c:pt idx="42695">
                  <c:v>6.3190300000000005E-2</c:v>
                </c:pt>
                <c:pt idx="42696">
                  <c:v>6.2436400000000003E-2</c:v>
                </c:pt>
                <c:pt idx="42697">
                  <c:v>6.15688E-2</c:v>
                </c:pt>
                <c:pt idx="42698">
                  <c:v>6.0587700000000001E-2</c:v>
                </c:pt>
                <c:pt idx="42699">
                  <c:v>5.9492999999999997E-2</c:v>
                </c:pt>
                <c:pt idx="42700">
                  <c:v>5.8285099999999999E-2</c:v>
                </c:pt>
                <c:pt idx="42701">
                  <c:v>5.6967200000000003E-2</c:v>
                </c:pt>
                <c:pt idx="42702">
                  <c:v>5.55427E-2</c:v>
                </c:pt>
                <c:pt idx="42703">
                  <c:v>5.4012299999999999E-2</c:v>
                </c:pt>
                <c:pt idx="42704">
                  <c:v>5.2376199999999998E-2</c:v>
                </c:pt>
                <c:pt idx="42705">
                  <c:v>5.0637000000000001E-2</c:v>
                </c:pt>
                <c:pt idx="42706">
                  <c:v>4.8800400000000001E-2</c:v>
                </c:pt>
                <c:pt idx="42707">
                  <c:v>4.6870200000000001E-2</c:v>
                </c:pt>
                <c:pt idx="42708">
                  <c:v>4.4845400000000001E-2</c:v>
                </c:pt>
                <c:pt idx="42709">
                  <c:v>4.2722499999999997E-2</c:v>
                </c:pt>
                <c:pt idx="42710">
                  <c:v>4.0500399999999999E-2</c:v>
                </c:pt>
                <c:pt idx="42711">
                  <c:v>3.81832E-2</c:v>
                </c:pt>
                <c:pt idx="42712">
                  <c:v>3.5776799999999997E-2</c:v>
                </c:pt>
                <c:pt idx="42713">
                  <c:v>3.3283399999999998E-2</c:v>
                </c:pt>
                <c:pt idx="42714">
                  <c:v>3.0703000000000001E-2</c:v>
                </c:pt>
                <c:pt idx="42715">
                  <c:v>2.8037900000000001E-2</c:v>
                </c:pt>
                <c:pt idx="42716">
                  <c:v>2.5294199999999999E-2</c:v>
                </c:pt>
                <c:pt idx="42717">
                  <c:v>2.2478100000000001E-2</c:v>
                </c:pt>
                <c:pt idx="42718">
                  <c:v>1.9593900000000001E-2</c:v>
                </c:pt>
                <c:pt idx="42719">
                  <c:v>1.66456E-2</c:v>
                </c:pt>
                <c:pt idx="42720">
                  <c:v>1.36399E-2</c:v>
                </c:pt>
                <c:pt idx="42721">
                  <c:v>1.05819E-2</c:v>
                </c:pt>
                <c:pt idx="42722" formatCode="0.00E+00">
                  <c:v>7.4703599999999997E-3</c:v>
                </c:pt>
                <c:pt idx="42723" formatCode="0.00E+00">
                  <c:v>4.3026000000000002E-3</c:v>
                </c:pt>
                <c:pt idx="42724" formatCode="0.00E+00">
                  <c:v>1.0823600000000001E-3</c:v>
                </c:pt>
                <c:pt idx="42725" formatCode="0.00E+00">
                  <c:v>-2.18016E-3</c:v>
                </c:pt>
                <c:pt idx="42726" formatCode="0.00E+00">
                  <c:v>-5.4766299999999997E-3</c:v>
                </c:pt>
                <c:pt idx="42727" formatCode="0.00E+00">
                  <c:v>-8.8041300000000003E-3</c:v>
                </c:pt>
                <c:pt idx="42728">
                  <c:v>-1.2160799999999999E-2</c:v>
                </c:pt>
                <c:pt idx="42729">
                  <c:v>-1.5544199999999999E-2</c:v>
                </c:pt>
                <c:pt idx="42730">
                  <c:v>-1.8951099999999999E-2</c:v>
                </c:pt>
                <c:pt idx="42731">
                  <c:v>-2.23755E-2</c:v>
                </c:pt>
                <c:pt idx="42732">
                  <c:v>-2.58099E-2</c:v>
                </c:pt>
                <c:pt idx="42733">
                  <c:v>-2.9250999999999999E-2</c:v>
                </c:pt>
                <c:pt idx="42734">
                  <c:v>-3.26988E-2</c:v>
                </c:pt>
                <c:pt idx="42735">
                  <c:v>-3.6151799999999998E-2</c:v>
                </c:pt>
                <c:pt idx="42736">
                  <c:v>-3.9604100000000003E-2</c:v>
                </c:pt>
                <c:pt idx="42737">
                  <c:v>-4.3049700000000003E-2</c:v>
                </c:pt>
                <c:pt idx="42738">
                  <c:v>-4.6484699999999997E-2</c:v>
                </c:pt>
                <c:pt idx="42739">
                  <c:v>-4.9906199999999998E-2</c:v>
                </c:pt>
                <c:pt idx="42740">
                  <c:v>-5.3309200000000001E-2</c:v>
                </c:pt>
                <c:pt idx="42741">
                  <c:v>-5.66872E-2</c:v>
                </c:pt>
                <c:pt idx="42742">
                  <c:v>-6.0035100000000001E-2</c:v>
                </c:pt>
                <c:pt idx="42743">
                  <c:v>-6.3352000000000006E-2</c:v>
                </c:pt>
                <c:pt idx="42744">
                  <c:v>-6.6637299999999997E-2</c:v>
                </c:pt>
                <c:pt idx="42745">
                  <c:v>-6.9886799999999999E-2</c:v>
                </c:pt>
                <c:pt idx="42746">
                  <c:v>-7.3093599999999995E-2</c:v>
                </c:pt>
                <c:pt idx="42747">
                  <c:v>-7.6253600000000005E-2</c:v>
                </c:pt>
                <c:pt idx="42748">
                  <c:v>-7.9363500000000003E-2</c:v>
                </c:pt>
                <c:pt idx="42749">
                  <c:v>-8.2418599999999995E-2</c:v>
                </c:pt>
                <c:pt idx="42750">
                  <c:v>-8.5413100000000006E-2</c:v>
                </c:pt>
                <c:pt idx="42751">
                  <c:v>-8.8345099999999996E-2</c:v>
                </c:pt>
                <c:pt idx="42752">
                  <c:v>-9.1217900000000005E-2</c:v>
                </c:pt>
                <c:pt idx="42753">
                  <c:v>-9.4033699999999998E-2</c:v>
                </c:pt>
                <c:pt idx="42754">
                  <c:v>-9.67885E-2</c:v>
                </c:pt>
                <c:pt idx="42755">
                  <c:v>-9.9474800000000002E-2</c:v>
                </c:pt>
                <c:pt idx="42756">
                  <c:v>-0.102086</c:v>
                </c:pt>
                <c:pt idx="42757">
                  <c:v>-0.104618</c:v>
                </c:pt>
                <c:pt idx="42758">
                  <c:v>-0.10707</c:v>
                </c:pt>
                <c:pt idx="42759">
                  <c:v>-0.109445</c:v>
                </c:pt>
                <c:pt idx="42760">
                  <c:v>-0.111737</c:v>
                </c:pt>
                <c:pt idx="42761">
                  <c:v>-0.113937</c:v>
                </c:pt>
                <c:pt idx="42762">
                  <c:v>-0.116037</c:v>
                </c:pt>
                <c:pt idx="42763">
                  <c:v>-0.11803900000000001</c:v>
                </c:pt>
                <c:pt idx="42764">
                  <c:v>-0.119945</c:v>
                </c:pt>
                <c:pt idx="42765">
                  <c:v>-0.121756</c:v>
                </c:pt>
                <c:pt idx="42766">
                  <c:v>-0.12347</c:v>
                </c:pt>
                <c:pt idx="42767">
                  <c:v>-0.125085</c:v>
                </c:pt>
                <c:pt idx="42768">
                  <c:v>-0.12659699999999999</c:v>
                </c:pt>
                <c:pt idx="42769">
                  <c:v>-0.127999</c:v>
                </c:pt>
                <c:pt idx="42770">
                  <c:v>-0.12928600000000001</c:v>
                </c:pt>
                <c:pt idx="42771">
                  <c:v>-0.13045799999999999</c:v>
                </c:pt>
                <c:pt idx="42772">
                  <c:v>-0.131524</c:v>
                </c:pt>
                <c:pt idx="42773">
                  <c:v>-0.132491</c:v>
                </c:pt>
                <c:pt idx="42774">
                  <c:v>-0.133355</c:v>
                </c:pt>
                <c:pt idx="42775">
                  <c:v>-0.13411600000000001</c:v>
                </c:pt>
                <c:pt idx="42776">
                  <c:v>-0.13477800000000001</c:v>
                </c:pt>
                <c:pt idx="42777">
                  <c:v>-0.13533999999999999</c:v>
                </c:pt>
                <c:pt idx="42778">
                  <c:v>-0.1358</c:v>
                </c:pt>
                <c:pt idx="42779">
                  <c:v>-0.136152</c:v>
                </c:pt>
                <c:pt idx="42780">
                  <c:v>-0.13639799999999999</c:v>
                </c:pt>
                <c:pt idx="42781">
                  <c:v>-0.13653999999999999</c:v>
                </c:pt>
                <c:pt idx="42782">
                  <c:v>-0.13658000000000001</c:v>
                </c:pt>
                <c:pt idx="42783">
                  <c:v>-0.13652500000000001</c:v>
                </c:pt>
                <c:pt idx="42784">
                  <c:v>-0.136379</c:v>
                </c:pt>
                <c:pt idx="42785">
                  <c:v>-0.13615099999999999</c:v>
                </c:pt>
                <c:pt idx="42786">
                  <c:v>-0.13584499999999999</c:v>
                </c:pt>
                <c:pt idx="42787">
                  <c:v>-0.135461</c:v>
                </c:pt>
                <c:pt idx="42788">
                  <c:v>-0.13499700000000001</c:v>
                </c:pt>
                <c:pt idx="42789">
                  <c:v>-0.13445099999999999</c:v>
                </c:pt>
                <c:pt idx="42790">
                  <c:v>-0.13381899999999999</c:v>
                </c:pt>
                <c:pt idx="42791">
                  <c:v>-0.133106</c:v>
                </c:pt>
                <c:pt idx="42792">
                  <c:v>-0.13231100000000001</c:v>
                </c:pt>
                <c:pt idx="42793">
                  <c:v>-0.131434</c:v>
                </c:pt>
                <c:pt idx="42794">
                  <c:v>-0.13047400000000001</c:v>
                </c:pt>
                <c:pt idx="42795">
                  <c:v>-0.129436</c:v>
                </c:pt>
                <c:pt idx="42796">
                  <c:v>-0.12833</c:v>
                </c:pt>
                <c:pt idx="42797">
                  <c:v>-0.127165</c:v>
                </c:pt>
                <c:pt idx="42798">
                  <c:v>-0.125946</c:v>
                </c:pt>
                <c:pt idx="42799">
                  <c:v>-0.12468</c:v>
                </c:pt>
                <c:pt idx="42800">
                  <c:v>-0.12336900000000001</c:v>
                </c:pt>
                <c:pt idx="42801">
                  <c:v>-0.122018</c:v>
                </c:pt>
                <c:pt idx="42802">
                  <c:v>-0.120628</c:v>
                </c:pt>
                <c:pt idx="42803">
                  <c:v>-0.119204</c:v>
                </c:pt>
                <c:pt idx="42804">
                  <c:v>-0.117752</c:v>
                </c:pt>
                <c:pt idx="42805">
                  <c:v>-0.11627700000000001</c:v>
                </c:pt>
                <c:pt idx="42806">
                  <c:v>-0.114786</c:v>
                </c:pt>
                <c:pt idx="42807">
                  <c:v>-0.11328299999999999</c:v>
                </c:pt>
                <c:pt idx="42808">
                  <c:v>-0.11176800000000001</c:v>
                </c:pt>
                <c:pt idx="42809">
                  <c:v>-0.11024200000000001</c:v>
                </c:pt>
                <c:pt idx="42810">
                  <c:v>-0.108711</c:v>
                </c:pt>
                <c:pt idx="42811">
                  <c:v>-0.107185</c:v>
                </c:pt>
                <c:pt idx="42812">
                  <c:v>-0.105669</c:v>
                </c:pt>
                <c:pt idx="42813">
                  <c:v>-0.104161</c:v>
                </c:pt>
                <c:pt idx="42814">
                  <c:v>-0.10266</c:v>
                </c:pt>
                <c:pt idx="42815">
                  <c:v>-0.101171</c:v>
                </c:pt>
                <c:pt idx="42816">
                  <c:v>-9.97001E-2</c:v>
                </c:pt>
                <c:pt idx="42817">
                  <c:v>-9.82513E-2</c:v>
                </c:pt>
                <c:pt idx="42818">
                  <c:v>-9.6823699999999999E-2</c:v>
                </c:pt>
                <c:pt idx="42819">
                  <c:v>-9.5416200000000007E-2</c:v>
                </c:pt>
                <c:pt idx="42820">
                  <c:v>-9.4029799999999997E-2</c:v>
                </c:pt>
                <c:pt idx="42821">
                  <c:v>-9.2665899999999995E-2</c:v>
                </c:pt>
                <c:pt idx="42822">
                  <c:v>-9.1321399999999997E-2</c:v>
                </c:pt>
                <c:pt idx="42823">
                  <c:v>-8.9991199999999993E-2</c:v>
                </c:pt>
                <c:pt idx="42824">
                  <c:v>-8.8678199999999999E-2</c:v>
                </c:pt>
                <c:pt idx="42825">
                  <c:v>-8.73916E-2</c:v>
                </c:pt>
                <c:pt idx="42826">
                  <c:v>-8.6141599999999999E-2</c:v>
                </c:pt>
                <c:pt idx="42827">
                  <c:v>-8.4937700000000005E-2</c:v>
                </c:pt>
                <c:pt idx="42828">
                  <c:v>-8.3785700000000005E-2</c:v>
                </c:pt>
                <c:pt idx="42829">
                  <c:v>-8.2687300000000005E-2</c:v>
                </c:pt>
                <c:pt idx="42830">
                  <c:v>-8.1644400000000006E-2</c:v>
                </c:pt>
                <c:pt idx="42831">
                  <c:v>-8.0661700000000003E-2</c:v>
                </c:pt>
                <c:pt idx="42832">
                  <c:v>-7.9744700000000002E-2</c:v>
                </c:pt>
                <c:pt idx="42833">
                  <c:v>-7.8897300000000004E-2</c:v>
                </c:pt>
                <c:pt idx="42834">
                  <c:v>-7.8119999999999995E-2</c:v>
                </c:pt>
                <c:pt idx="42835">
                  <c:v>-7.7410000000000007E-2</c:v>
                </c:pt>
                <c:pt idx="42836">
                  <c:v>-7.6763700000000004E-2</c:v>
                </c:pt>
                <c:pt idx="42837">
                  <c:v>-7.6183000000000001E-2</c:v>
                </c:pt>
                <c:pt idx="42838">
                  <c:v>-7.5674000000000005E-2</c:v>
                </c:pt>
                <c:pt idx="42839">
                  <c:v>-7.5241199999999994E-2</c:v>
                </c:pt>
                <c:pt idx="42840">
                  <c:v>-7.4883900000000003E-2</c:v>
                </c:pt>
                <c:pt idx="42841">
                  <c:v>-7.4596800000000005E-2</c:v>
                </c:pt>
                <c:pt idx="42842">
                  <c:v>-7.4373499999999995E-2</c:v>
                </c:pt>
                <c:pt idx="42843">
                  <c:v>-7.4210200000000004E-2</c:v>
                </c:pt>
                <c:pt idx="42844">
                  <c:v>-7.4106500000000006E-2</c:v>
                </c:pt>
                <c:pt idx="42845">
                  <c:v>-7.4062199999999995E-2</c:v>
                </c:pt>
                <c:pt idx="42846">
                  <c:v>-7.4077400000000002E-2</c:v>
                </c:pt>
                <c:pt idx="42847">
                  <c:v>-7.4156E-2</c:v>
                </c:pt>
                <c:pt idx="42848">
                  <c:v>-7.4303599999999997E-2</c:v>
                </c:pt>
                <c:pt idx="42849">
                  <c:v>-7.4522000000000005E-2</c:v>
                </c:pt>
                <c:pt idx="42850">
                  <c:v>-7.4808799999999995E-2</c:v>
                </c:pt>
                <c:pt idx="42851">
                  <c:v>-7.5161500000000006E-2</c:v>
                </c:pt>
                <c:pt idx="42852">
                  <c:v>-7.5578500000000007E-2</c:v>
                </c:pt>
                <c:pt idx="42853">
                  <c:v>-7.6056899999999997E-2</c:v>
                </c:pt>
                <c:pt idx="42854">
                  <c:v>-7.6593400000000006E-2</c:v>
                </c:pt>
                <c:pt idx="42855">
                  <c:v>-7.7190400000000006E-2</c:v>
                </c:pt>
                <c:pt idx="42856">
                  <c:v>-7.7848200000000006E-2</c:v>
                </c:pt>
                <c:pt idx="42857">
                  <c:v>-7.8560599999999994E-2</c:v>
                </c:pt>
                <c:pt idx="42858">
                  <c:v>-7.9324099999999995E-2</c:v>
                </c:pt>
                <c:pt idx="42859">
                  <c:v>-8.0144400000000005E-2</c:v>
                </c:pt>
                <c:pt idx="42860">
                  <c:v>-8.1028799999999998E-2</c:v>
                </c:pt>
                <c:pt idx="42861">
                  <c:v>-8.1978099999999998E-2</c:v>
                </c:pt>
                <c:pt idx="42862">
                  <c:v>-8.2993899999999995E-2</c:v>
                </c:pt>
                <c:pt idx="42863">
                  <c:v>-8.4081299999999998E-2</c:v>
                </c:pt>
                <c:pt idx="42864">
                  <c:v>-8.5239999999999996E-2</c:v>
                </c:pt>
                <c:pt idx="42865">
                  <c:v>-8.6464299999999994E-2</c:v>
                </c:pt>
                <c:pt idx="42866">
                  <c:v>-8.7746599999999994E-2</c:v>
                </c:pt>
                <c:pt idx="42867">
                  <c:v>-8.9080800000000002E-2</c:v>
                </c:pt>
                <c:pt idx="42868">
                  <c:v>-9.0459499999999998E-2</c:v>
                </c:pt>
                <c:pt idx="42869">
                  <c:v>-9.1871700000000001E-2</c:v>
                </c:pt>
                <c:pt idx="42870">
                  <c:v>-9.3312999999999993E-2</c:v>
                </c:pt>
                <c:pt idx="42871">
                  <c:v>-9.4789999999999999E-2</c:v>
                </c:pt>
                <c:pt idx="42872">
                  <c:v>-9.6310199999999999E-2</c:v>
                </c:pt>
                <c:pt idx="42873">
                  <c:v>-9.7874600000000006E-2</c:v>
                </c:pt>
                <c:pt idx="42874">
                  <c:v>-9.9480600000000002E-2</c:v>
                </c:pt>
                <c:pt idx="42875">
                  <c:v>-0.10112400000000001</c:v>
                </c:pt>
                <c:pt idx="42876">
                  <c:v>-0.102796</c:v>
                </c:pt>
                <c:pt idx="42877">
                  <c:v>-0.10449</c:v>
                </c:pt>
                <c:pt idx="42878">
                  <c:v>-0.1062</c:v>
                </c:pt>
                <c:pt idx="42879">
                  <c:v>-0.10792300000000001</c:v>
                </c:pt>
                <c:pt idx="42880">
                  <c:v>-0.10966099999999999</c:v>
                </c:pt>
                <c:pt idx="42881">
                  <c:v>-0.111416</c:v>
                </c:pt>
                <c:pt idx="42882">
                  <c:v>-0.113187</c:v>
                </c:pt>
                <c:pt idx="42883">
                  <c:v>-0.114971</c:v>
                </c:pt>
                <c:pt idx="42884">
                  <c:v>-0.116768</c:v>
                </c:pt>
                <c:pt idx="42885">
                  <c:v>-0.118576</c:v>
                </c:pt>
                <c:pt idx="42886">
                  <c:v>-0.120395</c:v>
                </c:pt>
                <c:pt idx="42887">
                  <c:v>-0.12221899999999999</c:v>
                </c:pt>
                <c:pt idx="42888">
                  <c:v>-0.124047</c:v>
                </c:pt>
                <c:pt idx="42889">
                  <c:v>-0.12587699999999999</c:v>
                </c:pt>
                <c:pt idx="42890">
                  <c:v>-0.12770699999999999</c:v>
                </c:pt>
                <c:pt idx="42891">
                  <c:v>-0.12953500000000001</c:v>
                </c:pt>
                <c:pt idx="42892">
                  <c:v>-0.13134899999999999</c:v>
                </c:pt>
                <c:pt idx="42893">
                  <c:v>-0.13314300000000001</c:v>
                </c:pt>
                <c:pt idx="42894">
                  <c:v>-0.13491900000000001</c:v>
                </c:pt>
                <c:pt idx="42895">
                  <c:v>-0.136681</c:v>
                </c:pt>
                <c:pt idx="42896">
                  <c:v>-0.13842499999999999</c:v>
                </c:pt>
                <c:pt idx="42897">
                  <c:v>-0.14014699999999999</c:v>
                </c:pt>
                <c:pt idx="42898">
                  <c:v>-0.141846</c:v>
                </c:pt>
                <c:pt idx="42899">
                  <c:v>-0.14352500000000001</c:v>
                </c:pt>
                <c:pt idx="42900">
                  <c:v>-0.145181</c:v>
                </c:pt>
                <c:pt idx="42901">
                  <c:v>-0.146811</c:v>
                </c:pt>
                <c:pt idx="42902">
                  <c:v>-0.14841199999999999</c:v>
                </c:pt>
                <c:pt idx="42903">
                  <c:v>-0.149982</c:v>
                </c:pt>
                <c:pt idx="42904">
                  <c:v>-0.15151600000000001</c:v>
                </c:pt>
                <c:pt idx="42905">
                  <c:v>-0.15300800000000001</c:v>
                </c:pt>
                <c:pt idx="42906">
                  <c:v>-0.15446399999999999</c:v>
                </c:pt>
                <c:pt idx="42907">
                  <c:v>-0.155887</c:v>
                </c:pt>
                <c:pt idx="42908">
                  <c:v>-0.15728200000000001</c:v>
                </c:pt>
                <c:pt idx="42909">
                  <c:v>-0.158641</c:v>
                </c:pt>
                <c:pt idx="42910">
                  <c:v>-0.15995300000000001</c:v>
                </c:pt>
                <c:pt idx="42911">
                  <c:v>-0.16120799999999999</c:v>
                </c:pt>
                <c:pt idx="42912">
                  <c:v>-0.16239700000000001</c:v>
                </c:pt>
                <c:pt idx="42913">
                  <c:v>-0.163517</c:v>
                </c:pt>
                <c:pt idx="42914">
                  <c:v>-0.164572</c:v>
                </c:pt>
                <c:pt idx="42915">
                  <c:v>-0.165571</c:v>
                </c:pt>
                <c:pt idx="42916">
                  <c:v>-0.166516</c:v>
                </c:pt>
                <c:pt idx="42917">
                  <c:v>-0.16740099999999999</c:v>
                </c:pt>
                <c:pt idx="42918">
                  <c:v>-0.16822699999999999</c:v>
                </c:pt>
                <c:pt idx="42919">
                  <c:v>-0.16900599999999999</c:v>
                </c:pt>
                <c:pt idx="42920">
                  <c:v>-0.16974800000000001</c:v>
                </c:pt>
                <c:pt idx="42921">
                  <c:v>-0.170458</c:v>
                </c:pt>
                <c:pt idx="42922">
                  <c:v>-0.17113800000000001</c:v>
                </c:pt>
                <c:pt idx="42923">
                  <c:v>-0.171787</c:v>
                </c:pt>
                <c:pt idx="42924">
                  <c:v>-0.17240900000000001</c:v>
                </c:pt>
                <c:pt idx="42925">
                  <c:v>-0.17300299999999999</c:v>
                </c:pt>
                <c:pt idx="42926">
                  <c:v>-0.17357</c:v>
                </c:pt>
                <c:pt idx="42927">
                  <c:v>-0.17410200000000001</c:v>
                </c:pt>
                <c:pt idx="42928">
                  <c:v>-0.174597</c:v>
                </c:pt>
                <c:pt idx="42929">
                  <c:v>-0.17504700000000001</c:v>
                </c:pt>
                <c:pt idx="42930">
                  <c:v>-0.17544499999999999</c:v>
                </c:pt>
                <c:pt idx="42931">
                  <c:v>-0.17578199999999999</c:v>
                </c:pt>
                <c:pt idx="42932">
                  <c:v>-0.17605499999999999</c:v>
                </c:pt>
                <c:pt idx="42933">
                  <c:v>-0.17626500000000001</c:v>
                </c:pt>
                <c:pt idx="42934">
                  <c:v>-0.17640500000000001</c:v>
                </c:pt>
                <c:pt idx="42935">
                  <c:v>-0.17647699999999999</c:v>
                </c:pt>
                <c:pt idx="42936">
                  <c:v>-0.17649000000000001</c:v>
                </c:pt>
                <c:pt idx="42937">
                  <c:v>-0.176454</c:v>
                </c:pt>
                <c:pt idx="42938">
                  <c:v>-0.17637800000000001</c:v>
                </c:pt>
                <c:pt idx="42939">
                  <c:v>-0.17627000000000001</c:v>
                </c:pt>
                <c:pt idx="42940">
                  <c:v>-0.17613000000000001</c:v>
                </c:pt>
                <c:pt idx="42941">
                  <c:v>-0.175956</c:v>
                </c:pt>
                <c:pt idx="42942">
                  <c:v>-0.17574500000000001</c:v>
                </c:pt>
                <c:pt idx="42943">
                  <c:v>-0.17549899999999999</c:v>
                </c:pt>
                <c:pt idx="42944">
                  <c:v>-0.17522499999999999</c:v>
                </c:pt>
                <c:pt idx="42945">
                  <c:v>-0.174923</c:v>
                </c:pt>
                <c:pt idx="42946">
                  <c:v>-0.174596</c:v>
                </c:pt>
                <c:pt idx="42947">
                  <c:v>-0.17425499999999999</c:v>
                </c:pt>
                <c:pt idx="42948">
                  <c:v>-0.17391699999999999</c:v>
                </c:pt>
                <c:pt idx="42949">
                  <c:v>-0.173594</c:v>
                </c:pt>
                <c:pt idx="42950">
                  <c:v>-0.173287</c:v>
                </c:pt>
                <c:pt idx="42951">
                  <c:v>-0.17299900000000001</c:v>
                </c:pt>
                <c:pt idx="42952">
                  <c:v>-0.172734</c:v>
                </c:pt>
                <c:pt idx="42953">
                  <c:v>-0.17249</c:v>
                </c:pt>
                <c:pt idx="42954">
                  <c:v>-0.172265</c:v>
                </c:pt>
                <c:pt idx="42955">
                  <c:v>-0.17205799999999999</c:v>
                </c:pt>
                <c:pt idx="42956">
                  <c:v>-0.171873</c:v>
                </c:pt>
                <c:pt idx="42957">
                  <c:v>-0.17171400000000001</c:v>
                </c:pt>
                <c:pt idx="42958">
                  <c:v>-0.17158200000000001</c:v>
                </c:pt>
                <c:pt idx="42959">
                  <c:v>-0.171485</c:v>
                </c:pt>
                <c:pt idx="42960">
                  <c:v>-0.17142199999999999</c:v>
                </c:pt>
                <c:pt idx="42961">
                  <c:v>-0.17138600000000001</c:v>
                </c:pt>
                <c:pt idx="42962">
                  <c:v>-0.17136999999999999</c:v>
                </c:pt>
                <c:pt idx="42963">
                  <c:v>-0.17138200000000001</c:v>
                </c:pt>
                <c:pt idx="42964">
                  <c:v>-0.171432</c:v>
                </c:pt>
                <c:pt idx="42965">
                  <c:v>-0.17152899999999999</c:v>
                </c:pt>
                <c:pt idx="42966">
                  <c:v>-0.171677</c:v>
                </c:pt>
                <c:pt idx="42967">
                  <c:v>-0.17188000000000001</c:v>
                </c:pt>
                <c:pt idx="42968">
                  <c:v>-0.17214699999999999</c:v>
                </c:pt>
                <c:pt idx="42969">
                  <c:v>-0.172481</c:v>
                </c:pt>
                <c:pt idx="42970">
                  <c:v>-0.17288400000000001</c:v>
                </c:pt>
                <c:pt idx="42971">
                  <c:v>-0.17336199999999999</c:v>
                </c:pt>
                <c:pt idx="42972">
                  <c:v>-0.17392199999999999</c:v>
                </c:pt>
                <c:pt idx="42973">
                  <c:v>-0.17456099999999999</c:v>
                </c:pt>
                <c:pt idx="42974">
                  <c:v>-0.17526800000000001</c:v>
                </c:pt>
                <c:pt idx="42975">
                  <c:v>-0.176041</c:v>
                </c:pt>
                <c:pt idx="42976">
                  <c:v>-0.17688499999999999</c:v>
                </c:pt>
                <c:pt idx="42977">
                  <c:v>-0.177812</c:v>
                </c:pt>
                <c:pt idx="42978">
                  <c:v>-0.17882300000000001</c:v>
                </c:pt>
                <c:pt idx="42979">
                  <c:v>-0.17991299999999999</c:v>
                </c:pt>
                <c:pt idx="42980">
                  <c:v>-0.18107300000000001</c:v>
                </c:pt>
                <c:pt idx="42981">
                  <c:v>-0.18230199999999999</c:v>
                </c:pt>
                <c:pt idx="42982">
                  <c:v>-0.18360399999999999</c:v>
                </c:pt>
                <c:pt idx="42983">
                  <c:v>-0.18498400000000001</c:v>
                </c:pt>
                <c:pt idx="42984">
                  <c:v>-0.186444</c:v>
                </c:pt>
                <c:pt idx="42985">
                  <c:v>-0.18798500000000001</c:v>
                </c:pt>
                <c:pt idx="42986">
                  <c:v>-0.18960299999999999</c:v>
                </c:pt>
                <c:pt idx="42987">
                  <c:v>-0.191299</c:v>
                </c:pt>
                <c:pt idx="42988">
                  <c:v>-0.19307299999999999</c:v>
                </c:pt>
                <c:pt idx="42989">
                  <c:v>-0.19492699999999999</c:v>
                </c:pt>
                <c:pt idx="42990">
                  <c:v>-0.196857</c:v>
                </c:pt>
                <c:pt idx="42991">
                  <c:v>-0.198856</c:v>
                </c:pt>
                <c:pt idx="42992">
                  <c:v>-0.20092499999999999</c:v>
                </c:pt>
                <c:pt idx="42993">
                  <c:v>-0.20306399999999999</c:v>
                </c:pt>
                <c:pt idx="42994">
                  <c:v>-0.205266</c:v>
                </c:pt>
                <c:pt idx="42995">
                  <c:v>-0.20751800000000001</c:v>
                </c:pt>
                <c:pt idx="42996">
                  <c:v>-0.20981900000000001</c:v>
                </c:pt>
                <c:pt idx="42997">
                  <c:v>-0.21216299999999999</c:v>
                </c:pt>
                <c:pt idx="42998">
                  <c:v>-0.21454100000000001</c:v>
                </c:pt>
                <c:pt idx="42999">
                  <c:v>-0.216947</c:v>
                </c:pt>
                <c:pt idx="43000">
                  <c:v>-0.219384</c:v>
                </c:pt>
                <c:pt idx="43001">
                  <c:v>-0.22184799999999999</c:v>
                </c:pt>
                <c:pt idx="43002">
                  <c:v>-0.22433500000000001</c:v>
                </c:pt>
                <c:pt idx="43003">
                  <c:v>-0.22683900000000001</c:v>
                </c:pt>
                <c:pt idx="43004">
                  <c:v>-0.22935900000000001</c:v>
                </c:pt>
                <c:pt idx="43005">
                  <c:v>-0.23189499999999999</c:v>
                </c:pt>
                <c:pt idx="43006">
                  <c:v>-0.23444899999999999</c:v>
                </c:pt>
                <c:pt idx="43007">
                  <c:v>-0.23702899999999999</c:v>
                </c:pt>
                <c:pt idx="43008">
                  <c:v>-0.239645</c:v>
                </c:pt>
                <c:pt idx="43009">
                  <c:v>-0.24230199999999999</c:v>
                </c:pt>
                <c:pt idx="43010">
                  <c:v>-0.245005</c:v>
                </c:pt>
                <c:pt idx="43011">
                  <c:v>-0.247749</c:v>
                </c:pt>
                <c:pt idx="43012">
                  <c:v>-0.25052099999999999</c:v>
                </c:pt>
                <c:pt idx="43013">
                  <c:v>-0.25330200000000003</c:v>
                </c:pt>
                <c:pt idx="43014">
                  <c:v>-0.25608199999999998</c:v>
                </c:pt>
                <c:pt idx="43015">
                  <c:v>-0.25886500000000001</c:v>
                </c:pt>
                <c:pt idx="43016">
                  <c:v>-0.26166</c:v>
                </c:pt>
                <c:pt idx="43017">
                  <c:v>-0.26446799999999998</c:v>
                </c:pt>
                <c:pt idx="43018">
                  <c:v>-0.26727499999999998</c:v>
                </c:pt>
                <c:pt idx="43019">
                  <c:v>-0.27005400000000002</c:v>
                </c:pt>
                <c:pt idx="43020">
                  <c:v>-0.27278799999999997</c:v>
                </c:pt>
                <c:pt idx="43021">
                  <c:v>-0.27547199999999999</c:v>
                </c:pt>
                <c:pt idx="43022">
                  <c:v>-0.27810200000000002</c:v>
                </c:pt>
                <c:pt idx="43023">
                  <c:v>-0.28067399999999998</c:v>
                </c:pt>
                <c:pt idx="43024">
                  <c:v>-0.28318599999999999</c:v>
                </c:pt>
                <c:pt idx="43025">
                  <c:v>-0.28564699999999998</c:v>
                </c:pt>
                <c:pt idx="43026">
                  <c:v>-0.28806300000000001</c:v>
                </c:pt>
                <c:pt idx="43027">
                  <c:v>-0.29043099999999999</c:v>
                </c:pt>
                <c:pt idx="43028">
                  <c:v>-0.29274800000000001</c:v>
                </c:pt>
                <c:pt idx="43029">
                  <c:v>-0.295012</c:v>
                </c:pt>
                <c:pt idx="43030">
                  <c:v>-0.29721799999999998</c:v>
                </c:pt>
                <c:pt idx="43031">
                  <c:v>-0.29936099999999999</c:v>
                </c:pt>
                <c:pt idx="43032">
                  <c:v>-0.30143999999999999</c:v>
                </c:pt>
                <c:pt idx="43033">
                  <c:v>-0.303452</c:v>
                </c:pt>
                <c:pt idx="43034">
                  <c:v>-0.30539100000000002</c:v>
                </c:pt>
                <c:pt idx="43035">
                  <c:v>-0.307253</c:v>
                </c:pt>
                <c:pt idx="43036">
                  <c:v>-0.30904500000000001</c:v>
                </c:pt>
                <c:pt idx="43037">
                  <c:v>-0.31077399999999999</c:v>
                </c:pt>
                <c:pt idx="43038">
                  <c:v>-0.31243300000000002</c:v>
                </c:pt>
                <c:pt idx="43039">
                  <c:v>-0.31401299999999999</c:v>
                </c:pt>
                <c:pt idx="43040">
                  <c:v>-0.31550400000000001</c:v>
                </c:pt>
                <c:pt idx="43041">
                  <c:v>-0.31690000000000002</c:v>
                </c:pt>
                <c:pt idx="43042">
                  <c:v>-0.318189</c:v>
                </c:pt>
                <c:pt idx="43043">
                  <c:v>-0.31937100000000002</c:v>
                </c:pt>
                <c:pt idx="43044">
                  <c:v>-0.32045000000000001</c:v>
                </c:pt>
                <c:pt idx="43045">
                  <c:v>-0.32142999999999999</c:v>
                </c:pt>
                <c:pt idx="43046">
                  <c:v>-0.32230500000000001</c:v>
                </c:pt>
                <c:pt idx="43047">
                  <c:v>-0.32305299999999998</c:v>
                </c:pt>
                <c:pt idx="43048">
                  <c:v>-0.32365500000000003</c:v>
                </c:pt>
                <c:pt idx="43049">
                  <c:v>-0.32410899999999998</c:v>
                </c:pt>
                <c:pt idx="43050">
                  <c:v>-0.32443100000000002</c:v>
                </c:pt>
                <c:pt idx="43051">
                  <c:v>-0.32463500000000001</c:v>
                </c:pt>
                <c:pt idx="43052">
                  <c:v>-0.32473099999999999</c:v>
                </c:pt>
                <c:pt idx="43053">
                  <c:v>-0.32472299999999998</c:v>
                </c:pt>
                <c:pt idx="43054">
                  <c:v>-0.32461299999999998</c:v>
                </c:pt>
                <c:pt idx="43055">
                  <c:v>-0.32440000000000002</c:v>
                </c:pt>
                <c:pt idx="43056">
                  <c:v>-0.32408500000000001</c:v>
                </c:pt>
                <c:pt idx="43057">
                  <c:v>-0.32365899999999997</c:v>
                </c:pt>
                <c:pt idx="43058">
                  <c:v>-0.32312099999999999</c:v>
                </c:pt>
                <c:pt idx="43059">
                  <c:v>-0.32247700000000001</c:v>
                </c:pt>
                <c:pt idx="43060">
                  <c:v>-0.32173400000000002</c:v>
                </c:pt>
                <c:pt idx="43061">
                  <c:v>-0.32089299999999998</c:v>
                </c:pt>
                <c:pt idx="43062">
                  <c:v>-0.31995200000000001</c:v>
                </c:pt>
                <c:pt idx="43063">
                  <c:v>-0.31891399999999998</c:v>
                </c:pt>
                <c:pt idx="43064">
                  <c:v>-0.31777100000000003</c:v>
                </c:pt>
                <c:pt idx="43065">
                  <c:v>-0.31651200000000002</c:v>
                </c:pt>
                <c:pt idx="43066">
                  <c:v>-0.31513200000000002</c:v>
                </c:pt>
                <c:pt idx="43067">
                  <c:v>-0.31363099999999999</c:v>
                </c:pt>
                <c:pt idx="43068">
                  <c:v>-0.31201099999999998</c:v>
                </c:pt>
                <c:pt idx="43069">
                  <c:v>-0.31027900000000003</c:v>
                </c:pt>
                <c:pt idx="43070">
                  <c:v>-0.30843700000000002</c:v>
                </c:pt>
                <c:pt idx="43071">
                  <c:v>-0.30648300000000001</c:v>
                </c:pt>
                <c:pt idx="43072">
                  <c:v>-0.30441800000000002</c:v>
                </c:pt>
                <c:pt idx="43073">
                  <c:v>-0.302255</c:v>
                </c:pt>
                <c:pt idx="43074">
                  <c:v>-0.30000500000000002</c:v>
                </c:pt>
                <c:pt idx="43075">
                  <c:v>-0.29766700000000001</c:v>
                </c:pt>
                <c:pt idx="43076">
                  <c:v>-0.29523700000000003</c:v>
                </c:pt>
                <c:pt idx="43077">
                  <c:v>-0.292715</c:v>
                </c:pt>
                <c:pt idx="43078">
                  <c:v>-0.290107</c:v>
                </c:pt>
                <c:pt idx="43079">
                  <c:v>-0.287416</c:v>
                </c:pt>
                <c:pt idx="43080">
                  <c:v>-0.28465299999999999</c:v>
                </c:pt>
                <c:pt idx="43081">
                  <c:v>-0.28182400000000002</c:v>
                </c:pt>
                <c:pt idx="43082">
                  <c:v>-0.27892600000000001</c:v>
                </c:pt>
                <c:pt idx="43083">
                  <c:v>-0.27596500000000002</c:v>
                </c:pt>
                <c:pt idx="43084">
                  <c:v>-0.272949</c:v>
                </c:pt>
                <c:pt idx="43085">
                  <c:v>-0.26988600000000001</c:v>
                </c:pt>
                <c:pt idx="43086">
                  <c:v>-0.26678000000000002</c:v>
                </c:pt>
                <c:pt idx="43087">
                  <c:v>-0.26364199999999999</c:v>
                </c:pt>
                <c:pt idx="43088">
                  <c:v>-0.26048300000000002</c:v>
                </c:pt>
                <c:pt idx="43089">
                  <c:v>-0.25730700000000001</c:v>
                </c:pt>
                <c:pt idx="43090">
                  <c:v>-0.25411899999999998</c:v>
                </c:pt>
                <c:pt idx="43091">
                  <c:v>-0.25092799999999998</c:v>
                </c:pt>
                <c:pt idx="43092">
                  <c:v>-0.24774499999999999</c:v>
                </c:pt>
                <c:pt idx="43093">
                  <c:v>-0.24456800000000001</c:v>
                </c:pt>
                <c:pt idx="43094">
                  <c:v>-0.24138999999999999</c:v>
                </c:pt>
                <c:pt idx="43095">
                  <c:v>-0.23821100000000001</c:v>
                </c:pt>
                <c:pt idx="43096">
                  <c:v>-0.235046</c:v>
                </c:pt>
                <c:pt idx="43097">
                  <c:v>-0.231901</c:v>
                </c:pt>
                <c:pt idx="43098">
                  <c:v>-0.228773</c:v>
                </c:pt>
                <c:pt idx="43099">
                  <c:v>-0.225659</c:v>
                </c:pt>
                <c:pt idx="43100">
                  <c:v>-0.222556</c:v>
                </c:pt>
                <c:pt idx="43101">
                  <c:v>-0.21945999999999999</c:v>
                </c:pt>
                <c:pt idx="43102">
                  <c:v>-0.21637500000000001</c:v>
                </c:pt>
                <c:pt idx="43103">
                  <c:v>-0.21331800000000001</c:v>
                </c:pt>
                <c:pt idx="43104">
                  <c:v>-0.210312</c:v>
                </c:pt>
                <c:pt idx="43105">
                  <c:v>-0.207369</c:v>
                </c:pt>
                <c:pt idx="43106">
                  <c:v>-0.204483</c:v>
                </c:pt>
                <c:pt idx="43107">
                  <c:v>-0.20164499999999999</c:v>
                </c:pt>
                <c:pt idx="43108">
                  <c:v>-0.198851</c:v>
                </c:pt>
                <c:pt idx="43109">
                  <c:v>-0.196108</c:v>
                </c:pt>
                <c:pt idx="43110">
                  <c:v>-0.19342300000000001</c:v>
                </c:pt>
                <c:pt idx="43111">
                  <c:v>-0.190798</c:v>
                </c:pt>
                <c:pt idx="43112">
                  <c:v>-0.18823899999999999</c:v>
                </c:pt>
                <c:pt idx="43113">
                  <c:v>-0.18576100000000001</c:v>
                </c:pt>
                <c:pt idx="43114">
                  <c:v>-0.18337899999999999</c:v>
                </c:pt>
                <c:pt idx="43115">
                  <c:v>-0.18110299999999999</c:v>
                </c:pt>
                <c:pt idx="43116">
                  <c:v>-0.17893400000000001</c:v>
                </c:pt>
                <c:pt idx="43117">
                  <c:v>-0.17686499999999999</c:v>
                </c:pt>
                <c:pt idx="43118">
                  <c:v>-0.174896</c:v>
                </c:pt>
                <c:pt idx="43119">
                  <c:v>-0.17303399999999999</c:v>
                </c:pt>
                <c:pt idx="43120">
                  <c:v>-0.17128499999999999</c:v>
                </c:pt>
                <c:pt idx="43121">
                  <c:v>-0.169654</c:v>
                </c:pt>
                <c:pt idx="43122">
                  <c:v>-0.16814000000000001</c:v>
                </c:pt>
                <c:pt idx="43123">
                  <c:v>-0.16674800000000001</c:v>
                </c:pt>
                <c:pt idx="43124">
                  <c:v>-0.16547700000000001</c:v>
                </c:pt>
                <c:pt idx="43125">
                  <c:v>-0.164325</c:v>
                </c:pt>
                <c:pt idx="43126">
                  <c:v>-0.16328699999999999</c:v>
                </c:pt>
                <c:pt idx="43127">
                  <c:v>-0.16236100000000001</c:v>
                </c:pt>
                <c:pt idx="43128">
                  <c:v>-0.16153799999999999</c:v>
                </c:pt>
                <c:pt idx="43129">
                  <c:v>-0.16081599999999999</c:v>
                </c:pt>
                <c:pt idx="43130">
                  <c:v>-0.160193</c:v>
                </c:pt>
                <c:pt idx="43131">
                  <c:v>-0.15967600000000001</c:v>
                </c:pt>
                <c:pt idx="43132">
                  <c:v>-0.159279</c:v>
                </c:pt>
                <c:pt idx="43133">
                  <c:v>-0.15901199999999999</c:v>
                </c:pt>
                <c:pt idx="43134">
                  <c:v>-0.15887000000000001</c:v>
                </c:pt>
                <c:pt idx="43135">
                  <c:v>-0.15883700000000001</c:v>
                </c:pt>
                <c:pt idx="43136">
                  <c:v>-0.15890799999999999</c:v>
                </c:pt>
                <c:pt idx="43137">
                  <c:v>-0.159084</c:v>
                </c:pt>
                <c:pt idx="43138">
                  <c:v>-0.15936800000000001</c:v>
                </c:pt>
                <c:pt idx="43139">
                  <c:v>-0.15976299999999999</c:v>
                </c:pt>
                <c:pt idx="43140">
                  <c:v>-0.160272</c:v>
                </c:pt>
                <c:pt idx="43141">
                  <c:v>-0.16089100000000001</c:v>
                </c:pt>
                <c:pt idx="43142">
                  <c:v>-0.16162099999999999</c:v>
                </c:pt>
                <c:pt idx="43143">
                  <c:v>-0.16245999999999999</c:v>
                </c:pt>
                <c:pt idx="43144">
                  <c:v>-0.163411</c:v>
                </c:pt>
                <c:pt idx="43145">
                  <c:v>-0.164468</c:v>
                </c:pt>
                <c:pt idx="43146">
                  <c:v>-0.16563</c:v>
                </c:pt>
                <c:pt idx="43147">
                  <c:v>-0.16689799999999999</c:v>
                </c:pt>
                <c:pt idx="43148">
                  <c:v>-0.16827900000000001</c:v>
                </c:pt>
                <c:pt idx="43149">
                  <c:v>-0.169769</c:v>
                </c:pt>
                <c:pt idx="43150">
                  <c:v>-0.17135600000000001</c:v>
                </c:pt>
                <c:pt idx="43151">
                  <c:v>-0.17302600000000001</c:v>
                </c:pt>
                <c:pt idx="43152">
                  <c:v>-0.17477100000000001</c:v>
                </c:pt>
                <c:pt idx="43153">
                  <c:v>-0.176592</c:v>
                </c:pt>
                <c:pt idx="43154">
                  <c:v>-0.17849000000000001</c:v>
                </c:pt>
                <c:pt idx="43155">
                  <c:v>-0.18046599999999999</c:v>
                </c:pt>
                <c:pt idx="43156">
                  <c:v>-0.18251700000000001</c:v>
                </c:pt>
                <c:pt idx="43157">
                  <c:v>-0.18464</c:v>
                </c:pt>
                <c:pt idx="43158">
                  <c:v>-0.18682599999999999</c:v>
                </c:pt>
                <c:pt idx="43159">
                  <c:v>-0.18906400000000001</c:v>
                </c:pt>
                <c:pt idx="43160">
                  <c:v>-0.19134499999999999</c:v>
                </c:pt>
                <c:pt idx="43161">
                  <c:v>-0.193661</c:v>
                </c:pt>
                <c:pt idx="43162">
                  <c:v>-0.19600600000000001</c:v>
                </c:pt>
                <c:pt idx="43163">
                  <c:v>-0.19837299999999999</c:v>
                </c:pt>
                <c:pt idx="43164">
                  <c:v>-0.200763</c:v>
                </c:pt>
                <c:pt idx="43165">
                  <c:v>-0.203183</c:v>
                </c:pt>
                <c:pt idx="43166">
                  <c:v>-0.20563400000000001</c:v>
                </c:pt>
                <c:pt idx="43167">
                  <c:v>-0.20811299999999999</c:v>
                </c:pt>
                <c:pt idx="43168">
                  <c:v>-0.210615</c:v>
                </c:pt>
                <c:pt idx="43169">
                  <c:v>-0.21313599999999999</c:v>
                </c:pt>
                <c:pt idx="43170">
                  <c:v>-0.215672</c:v>
                </c:pt>
                <c:pt idx="43171">
                  <c:v>-0.21821599999999999</c:v>
                </c:pt>
                <c:pt idx="43172">
                  <c:v>-0.22076200000000001</c:v>
                </c:pt>
                <c:pt idx="43173">
                  <c:v>-0.22331400000000001</c:v>
                </c:pt>
                <c:pt idx="43174">
                  <c:v>-0.22587499999999999</c:v>
                </c:pt>
                <c:pt idx="43175">
                  <c:v>-0.22844</c:v>
                </c:pt>
                <c:pt idx="43176">
                  <c:v>-0.23100000000000001</c:v>
                </c:pt>
                <c:pt idx="43177">
                  <c:v>-0.23355100000000001</c:v>
                </c:pt>
                <c:pt idx="43178">
                  <c:v>-0.23608899999999999</c:v>
                </c:pt>
                <c:pt idx="43179">
                  <c:v>-0.23860600000000001</c:v>
                </c:pt>
                <c:pt idx="43180">
                  <c:v>-0.24109900000000001</c:v>
                </c:pt>
                <c:pt idx="43181">
                  <c:v>-0.24357100000000001</c:v>
                </c:pt>
                <c:pt idx="43182">
                  <c:v>-0.24601899999999999</c:v>
                </c:pt>
                <c:pt idx="43183">
                  <c:v>-0.24843299999999999</c:v>
                </c:pt>
                <c:pt idx="43184">
                  <c:v>-0.25080999999999998</c:v>
                </c:pt>
                <c:pt idx="43185">
                  <c:v>-0.25314599999999998</c:v>
                </c:pt>
                <c:pt idx="43186">
                  <c:v>-0.255438</c:v>
                </c:pt>
                <c:pt idx="43187">
                  <c:v>-0.25768200000000002</c:v>
                </c:pt>
                <c:pt idx="43188">
                  <c:v>-0.25987500000000002</c:v>
                </c:pt>
                <c:pt idx="43189">
                  <c:v>-0.262017</c:v>
                </c:pt>
                <c:pt idx="43190">
                  <c:v>-0.26410800000000001</c:v>
                </c:pt>
                <c:pt idx="43191">
                  <c:v>-0.26614399999999999</c:v>
                </c:pt>
                <c:pt idx="43192">
                  <c:v>-0.26812200000000003</c:v>
                </c:pt>
                <c:pt idx="43193">
                  <c:v>-0.270034</c:v>
                </c:pt>
                <c:pt idx="43194">
                  <c:v>-0.271874</c:v>
                </c:pt>
                <c:pt idx="43195">
                  <c:v>-0.27363900000000002</c:v>
                </c:pt>
                <c:pt idx="43196">
                  <c:v>-0.27533600000000003</c:v>
                </c:pt>
                <c:pt idx="43197">
                  <c:v>-0.27697300000000002</c:v>
                </c:pt>
                <c:pt idx="43198">
                  <c:v>-0.27855099999999999</c:v>
                </c:pt>
                <c:pt idx="43199">
                  <c:v>-0.28006500000000001</c:v>
                </c:pt>
                <c:pt idx="43200">
                  <c:v>-0.28151100000000001</c:v>
                </c:pt>
                <c:pt idx="43201">
                  <c:v>-0.28289799999999998</c:v>
                </c:pt>
                <c:pt idx="43202">
                  <c:v>-0.284217</c:v>
                </c:pt>
                <c:pt idx="43203">
                  <c:v>-0.28540599999999999</c:v>
                </c:pt>
                <c:pt idx="43204">
                  <c:v>-0.28645199999999998</c:v>
                </c:pt>
                <c:pt idx="43205">
                  <c:v>-0.28742200000000001</c:v>
                </c:pt>
                <c:pt idx="43206">
                  <c:v>-0.28833799999999998</c:v>
                </c:pt>
                <c:pt idx="43207">
                  <c:v>-0.28916700000000001</c:v>
                </c:pt>
                <c:pt idx="43208">
                  <c:v>-0.28990700000000003</c:v>
                </c:pt>
                <c:pt idx="43209">
                  <c:v>-0.29057899999999998</c:v>
                </c:pt>
                <c:pt idx="43210">
                  <c:v>-0.291184</c:v>
                </c:pt>
                <c:pt idx="43211">
                  <c:v>-0.29171999999999998</c:v>
                </c:pt>
                <c:pt idx="43212">
                  <c:v>-0.29217900000000002</c:v>
                </c:pt>
                <c:pt idx="43213">
                  <c:v>-0.29256100000000002</c:v>
                </c:pt>
                <c:pt idx="43214">
                  <c:v>-0.29286400000000001</c:v>
                </c:pt>
                <c:pt idx="43215">
                  <c:v>-0.29309299999999999</c:v>
                </c:pt>
                <c:pt idx="43216">
                  <c:v>-0.29324899999999998</c:v>
                </c:pt>
                <c:pt idx="43217">
                  <c:v>-0.29333500000000001</c:v>
                </c:pt>
                <c:pt idx="43218">
                  <c:v>-0.29334900000000003</c:v>
                </c:pt>
                <c:pt idx="43219">
                  <c:v>-0.29328900000000002</c:v>
                </c:pt>
                <c:pt idx="43220">
                  <c:v>-0.29315400000000003</c:v>
                </c:pt>
                <c:pt idx="43221">
                  <c:v>-0.29295399999999999</c:v>
                </c:pt>
                <c:pt idx="43222">
                  <c:v>-0.29269499999999998</c:v>
                </c:pt>
                <c:pt idx="43223">
                  <c:v>-0.292377</c:v>
                </c:pt>
                <c:pt idx="43224">
                  <c:v>-0.29199900000000001</c:v>
                </c:pt>
                <c:pt idx="43225">
                  <c:v>-0.29156399999999999</c:v>
                </c:pt>
                <c:pt idx="43226">
                  <c:v>-0.291072</c:v>
                </c:pt>
                <c:pt idx="43227">
                  <c:v>-0.29052</c:v>
                </c:pt>
                <c:pt idx="43228">
                  <c:v>-0.28990500000000002</c:v>
                </c:pt>
                <c:pt idx="43229">
                  <c:v>-0.28922799999999999</c:v>
                </c:pt>
                <c:pt idx="43230">
                  <c:v>-0.28849399999999997</c:v>
                </c:pt>
                <c:pt idx="43231">
                  <c:v>-0.28770600000000002</c:v>
                </c:pt>
                <c:pt idx="43232">
                  <c:v>-0.28686400000000001</c:v>
                </c:pt>
                <c:pt idx="43233">
                  <c:v>-0.28597099999999998</c:v>
                </c:pt>
                <c:pt idx="43234">
                  <c:v>-0.28503299999999998</c:v>
                </c:pt>
                <c:pt idx="43235">
                  <c:v>-0.28405399999999997</c:v>
                </c:pt>
                <c:pt idx="43236">
                  <c:v>-0.28303</c:v>
                </c:pt>
                <c:pt idx="43237">
                  <c:v>-0.28195599999999998</c:v>
                </c:pt>
                <c:pt idx="43238">
                  <c:v>-0.28082600000000002</c:v>
                </c:pt>
                <c:pt idx="43239">
                  <c:v>-0.279638</c:v>
                </c:pt>
                <c:pt idx="43240">
                  <c:v>-0.27840300000000001</c:v>
                </c:pt>
                <c:pt idx="43241">
                  <c:v>-0.27713700000000002</c:v>
                </c:pt>
                <c:pt idx="43242">
                  <c:v>-0.27585199999999999</c:v>
                </c:pt>
                <c:pt idx="43243">
                  <c:v>-0.27454499999999998</c:v>
                </c:pt>
                <c:pt idx="43244">
                  <c:v>-0.27320699999999998</c:v>
                </c:pt>
                <c:pt idx="43245">
                  <c:v>-0.27182499999999998</c:v>
                </c:pt>
                <c:pt idx="43246">
                  <c:v>-0.270397</c:v>
                </c:pt>
                <c:pt idx="43247">
                  <c:v>-0.26892700000000003</c:v>
                </c:pt>
                <c:pt idx="43248">
                  <c:v>-0.26741599999999999</c:v>
                </c:pt>
                <c:pt idx="43249">
                  <c:v>-0.26586700000000002</c:v>
                </c:pt>
                <c:pt idx="43250">
                  <c:v>-0.26428499999999999</c:v>
                </c:pt>
                <c:pt idx="43251">
                  <c:v>-0.262679</c:v>
                </c:pt>
                <c:pt idx="43252">
                  <c:v>-0.26104699999999997</c:v>
                </c:pt>
                <c:pt idx="43253">
                  <c:v>-0.25939099999999998</c:v>
                </c:pt>
                <c:pt idx="43254">
                  <c:v>-0.25771100000000002</c:v>
                </c:pt>
                <c:pt idx="43255">
                  <c:v>-0.25601499999999999</c:v>
                </c:pt>
                <c:pt idx="43256">
                  <c:v>-0.25431199999999998</c:v>
                </c:pt>
                <c:pt idx="43257">
                  <c:v>-0.25261099999999997</c:v>
                </c:pt>
                <c:pt idx="43258">
                  <c:v>-0.25091799999999997</c:v>
                </c:pt>
                <c:pt idx="43259">
                  <c:v>-0.24923000000000001</c:v>
                </c:pt>
                <c:pt idx="43260">
                  <c:v>-0.24754799999999999</c:v>
                </c:pt>
                <c:pt idx="43261">
                  <c:v>-0.24587700000000001</c:v>
                </c:pt>
                <c:pt idx="43262">
                  <c:v>-0.24421899999999999</c:v>
                </c:pt>
                <c:pt idx="43263">
                  <c:v>-0.242564</c:v>
                </c:pt>
                <c:pt idx="43264">
                  <c:v>-0.24090400000000001</c:v>
                </c:pt>
                <c:pt idx="43265">
                  <c:v>-0.239234</c:v>
                </c:pt>
                <c:pt idx="43266">
                  <c:v>-0.23755200000000001</c:v>
                </c:pt>
                <c:pt idx="43267">
                  <c:v>-0.23585999999999999</c:v>
                </c:pt>
                <c:pt idx="43268">
                  <c:v>-0.23416300000000001</c:v>
                </c:pt>
                <c:pt idx="43269">
                  <c:v>-0.23246</c:v>
                </c:pt>
                <c:pt idx="43270">
                  <c:v>-0.23074900000000001</c:v>
                </c:pt>
                <c:pt idx="43271">
                  <c:v>-0.22902700000000001</c:v>
                </c:pt>
                <c:pt idx="43272">
                  <c:v>-0.22728999999999999</c:v>
                </c:pt>
                <c:pt idx="43273">
                  <c:v>-0.22553899999999999</c:v>
                </c:pt>
                <c:pt idx="43274">
                  <c:v>-0.22378500000000001</c:v>
                </c:pt>
                <c:pt idx="43275">
                  <c:v>-0.22204499999999999</c:v>
                </c:pt>
                <c:pt idx="43276">
                  <c:v>-0.22033</c:v>
                </c:pt>
                <c:pt idx="43277">
                  <c:v>-0.218641</c:v>
                </c:pt>
                <c:pt idx="43278">
                  <c:v>-0.216977</c:v>
                </c:pt>
                <c:pt idx="43279">
                  <c:v>-0.21534700000000001</c:v>
                </c:pt>
                <c:pt idx="43280">
                  <c:v>-0.213759</c:v>
                </c:pt>
                <c:pt idx="43281">
                  <c:v>-0.21221400000000001</c:v>
                </c:pt>
                <c:pt idx="43282">
                  <c:v>-0.21071400000000001</c:v>
                </c:pt>
                <c:pt idx="43283">
                  <c:v>-0.209262</c:v>
                </c:pt>
                <c:pt idx="43284">
                  <c:v>-0.20785899999999999</c:v>
                </c:pt>
                <c:pt idx="43285">
                  <c:v>-0.206509</c:v>
                </c:pt>
                <c:pt idx="43286">
                  <c:v>-0.20521400000000001</c:v>
                </c:pt>
                <c:pt idx="43287">
                  <c:v>-0.20396800000000001</c:v>
                </c:pt>
                <c:pt idx="43288">
                  <c:v>-0.20277400000000001</c:v>
                </c:pt>
                <c:pt idx="43289">
                  <c:v>-0.20163400000000001</c:v>
                </c:pt>
                <c:pt idx="43290">
                  <c:v>-0.20052500000000001</c:v>
                </c:pt>
                <c:pt idx="43291">
                  <c:v>-0.199406</c:v>
                </c:pt>
                <c:pt idx="43292">
                  <c:v>-0.19830600000000001</c:v>
                </c:pt>
                <c:pt idx="43293">
                  <c:v>-0.19727600000000001</c:v>
                </c:pt>
                <c:pt idx="43294">
                  <c:v>-0.19630800000000001</c:v>
                </c:pt>
                <c:pt idx="43295">
                  <c:v>-0.195384</c:v>
                </c:pt>
                <c:pt idx="43296">
                  <c:v>-0.194518</c:v>
                </c:pt>
                <c:pt idx="43297">
                  <c:v>-0.193713</c:v>
                </c:pt>
                <c:pt idx="43298">
                  <c:v>-0.192969</c:v>
                </c:pt>
                <c:pt idx="43299">
                  <c:v>-0.19228300000000001</c:v>
                </c:pt>
                <c:pt idx="43300">
                  <c:v>-0.19164700000000001</c:v>
                </c:pt>
                <c:pt idx="43301">
                  <c:v>-0.191056</c:v>
                </c:pt>
                <c:pt idx="43302">
                  <c:v>-0.19051299999999999</c:v>
                </c:pt>
                <c:pt idx="43303">
                  <c:v>-0.190029</c:v>
                </c:pt>
                <c:pt idx="43304">
                  <c:v>-0.189606</c:v>
                </c:pt>
                <c:pt idx="43305">
                  <c:v>-0.189248</c:v>
                </c:pt>
                <c:pt idx="43306">
                  <c:v>-0.18895400000000001</c:v>
                </c:pt>
                <c:pt idx="43307">
                  <c:v>-0.18872700000000001</c:v>
                </c:pt>
                <c:pt idx="43308">
                  <c:v>-0.18857399999999999</c:v>
                </c:pt>
                <c:pt idx="43309">
                  <c:v>-0.188503</c:v>
                </c:pt>
                <c:pt idx="43310">
                  <c:v>-0.18852099999999999</c:v>
                </c:pt>
                <c:pt idx="43311">
                  <c:v>-0.18862899999999999</c:v>
                </c:pt>
                <c:pt idx="43312">
                  <c:v>-0.18882399999999999</c:v>
                </c:pt>
                <c:pt idx="43313">
                  <c:v>-0.18910299999999999</c:v>
                </c:pt>
                <c:pt idx="43314">
                  <c:v>-0.18946499999999999</c:v>
                </c:pt>
                <c:pt idx="43315">
                  <c:v>-0.189913</c:v>
                </c:pt>
                <c:pt idx="43316">
                  <c:v>-0.19044900000000001</c:v>
                </c:pt>
                <c:pt idx="43317">
                  <c:v>-0.19106999999999999</c:v>
                </c:pt>
                <c:pt idx="43318">
                  <c:v>-0.191773</c:v>
                </c:pt>
                <c:pt idx="43319">
                  <c:v>-0.192548</c:v>
                </c:pt>
                <c:pt idx="43320">
                  <c:v>-0.19339000000000001</c:v>
                </c:pt>
                <c:pt idx="43321">
                  <c:v>-0.19429399999999999</c:v>
                </c:pt>
                <c:pt idx="43322">
                  <c:v>-0.19525700000000001</c:v>
                </c:pt>
                <c:pt idx="43323">
                  <c:v>-0.19627600000000001</c:v>
                </c:pt>
                <c:pt idx="43324">
                  <c:v>-0.19734699999999999</c:v>
                </c:pt>
                <c:pt idx="43325">
                  <c:v>-0.198465</c:v>
                </c:pt>
                <c:pt idx="43326">
                  <c:v>-0.19962299999999999</c:v>
                </c:pt>
                <c:pt idx="43327">
                  <c:v>-0.20082</c:v>
                </c:pt>
                <c:pt idx="43328">
                  <c:v>-0.20205300000000001</c:v>
                </c:pt>
                <c:pt idx="43329">
                  <c:v>-0.20332600000000001</c:v>
                </c:pt>
                <c:pt idx="43330">
                  <c:v>-0.20463899999999999</c:v>
                </c:pt>
                <c:pt idx="43331">
                  <c:v>-0.20599200000000001</c:v>
                </c:pt>
                <c:pt idx="43332">
                  <c:v>-0.20738000000000001</c:v>
                </c:pt>
                <c:pt idx="43333">
                  <c:v>-0.20880000000000001</c:v>
                </c:pt>
                <c:pt idx="43334">
                  <c:v>-0.210254</c:v>
                </c:pt>
                <c:pt idx="43335">
                  <c:v>-0.21174399999999999</c:v>
                </c:pt>
                <c:pt idx="43336">
                  <c:v>-0.21326899999999999</c:v>
                </c:pt>
                <c:pt idx="43337">
                  <c:v>-0.21482200000000001</c:v>
                </c:pt>
                <c:pt idx="43338">
                  <c:v>-0.21640300000000001</c:v>
                </c:pt>
                <c:pt idx="43339">
                  <c:v>-0.21801300000000001</c:v>
                </c:pt>
                <c:pt idx="43340">
                  <c:v>-0.21964900000000001</c:v>
                </c:pt>
                <c:pt idx="43341">
                  <c:v>-0.22131000000000001</c:v>
                </c:pt>
                <c:pt idx="43342">
                  <c:v>-0.222993</c:v>
                </c:pt>
                <c:pt idx="43343">
                  <c:v>-0.22470599999999999</c:v>
                </c:pt>
                <c:pt idx="43344">
                  <c:v>-0.22645000000000001</c:v>
                </c:pt>
                <c:pt idx="43345">
                  <c:v>-0.22822400000000001</c:v>
                </c:pt>
                <c:pt idx="43346">
                  <c:v>-0.23002600000000001</c:v>
                </c:pt>
                <c:pt idx="43347">
                  <c:v>-0.231853</c:v>
                </c:pt>
                <c:pt idx="43348">
                  <c:v>-0.23369699999999999</c:v>
                </c:pt>
                <c:pt idx="43349">
                  <c:v>-0.23554900000000001</c:v>
                </c:pt>
                <c:pt idx="43350">
                  <c:v>-0.2374</c:v>
                </c:pt>
                <c:pt idx="43351">
                  <c:v>-0.23924799999999999</c:v>
                </c:pt>
                <c:pt idx="43352">
                  <c:v>-0.241095</c:v>
                </c:pt>
                <c:pt idx="43353">
                  <c:v>-0.24294299999999999</c:v>
                </c:pt>
                <c:pt idx="43354">
                  <c:v>-0.24479699999999999</c:v>
                </c:pt>
                <c:pt idx="43355">
                  <c:v>-0.24665300000000001</c:v>
                </c:pt>
                <c:pt idx="43356">
                  <c:v>-0.248503</c:v>
                </c:pt>
                <c:pt idx="43357">
                  <c:v>-0.25034000000000001</c:v>
                </c:pt>
                <c:pt idx="43358">
                  <c:v>-0.25216</c:v>
                </c:pt>
                <c:pt idx="43359">
                  <c:v>-0.25396600000000003</c:v>
                </c:pt>
                <c:pt idx="43360">
                  <c:v>-0.25575999999999999</c:v>
                </c:pt>
                <c:pt idx="43361">
                  <c:v>-0.25753999999999999</c:v>
                </c:pt>
                <c:pt idx="43362">
                  <c:v>-0.25930599999999998</c:v>
                </c:pt>
                <c:pt idx="43363">
                  <c:v>-0.26106299999999999</c:v>
                </c:pt>
                <c:pt idx="43364">
                  <c:v>-0.26281500000000002</c:v>
                </c:pt>
                <c:pt idx="43365">
                  <c:v>-0.26455000000000001</c:v>
                </c:pt>
                <c:pt idx="43366">
                  <c:v>-0.26626</c:v>
                </c:pt>
                <c:pt idx="43367">
                  <c:v>-0.26794600000000002</c:v>
                </c:pt>
                <c:pt idx="43368">
                  <c:v>-0.26961299999999999</c:v>
                </c:pt>
                <c:pt idx="43369">
                  <c:v>-0.271256</c:v>
                </c:pt>
                <c:pt idx="43370">
                  <c:v>-0.27286100000000002</c:v>
                </c:pt>
                <c:pt idx="43371">
                  <c:v>-0.274424</c:v>
                </c:pt>
                <c:pt idx="43372">
                  <c:v>-0.275945</c:v>
                </c:pt>
                <c:pt idx="43373">
                  <c:v>-0.27742699999999998</c:v>
                </c:pt>
                <c:pt idx="43374">
                  <c:v>-0.278866</c:v>
                </c:pt>
                <c:pt idx="43375">
                  <c:v>-0.28025699999999998</c:v>
                </c:pt>
                <c:pt idx="43376">
                  <c:v>-0.28160200000000002</c:v>
                </c:pt>
                <c:pt idx="43377">
                  <c:v>-0.28289700000000001</c:v>
                </c:pt>
                <c:pt idx="43378">
                  <c:v>-0.28414099999999998</c:v>
                </c:pt>
                <c:pt idx="43379">
                  <c:v>-0.28533399999999998</c:v>
                </c:pt>
                <c:pt idx="43380">
                  <c:v>-0.28647800000000001</c:v>
                </c:pt>
                <c:pt idx="43381">
                  <c:v>-0.287574</c:v>
                </c:pt>
                <c:pt idx="43382">
                  <c:v>-0.28862199999999999</c:v>
                </c:pt>
                <c:pt idx="43383">
                  <c:v>-0.28962100000000002</c:v>
                </c:pt>
                <c:pt idx="43384">
                  <c:v>-0.29056900000000002</c:v>
                </c:pt>
                <c:pt idx="43385">
                  <c:v>-0.29146499999999997</c:v>
                </c:pt>
                <c:pt idx="43386">
                  <c:v>-0.29230800000000001</c:v>
                </c:pt>
                <c:pt idx="43387">
                  <c:v>-0.29309600000000002</c:v>
                </c:pt>
                <c:pt idx="43388">
                  <c:v>-0.293825</c:v>
                </c:pt>
                <c:pt idx="43389">
                  <c:v>-0.29449700000000001</c:v>
                </c:pt>
                <c:pt idx="43390">
                  <c:v>-0.29511100000000001</c:v>
                </c:pt>
                <c:pt idx="43391">
                  <c:v>-0.29566999999999999</c:v>
                </c:pt>
                <c:pt idx="43392">
                  <c:v>-0.29617300000000002</c:v>
                </c:pt>
                <c:pt idx="43393">
                  <c:v>-0.296622</c:v>
                </c:pt>
                <c:pt idx="43394">
                  <c:v>-0.297018</c:v>
                </c:pt>
                <c:pt idx="43395">
                  <c:v>-0.29736099999999999</c:v>
                </c:pt>
                <c:pt idx="43396">
                  <c:v>-0.29765200000000003</c:v>
                </c:pt>
                <c:pt idx="43397">
                  <c:v>-0.29789100000000002</c:v>
                </c:pt>
                <c:pt idx="43398">
                  <c:v>-0.29808299999999999</c:v>
                </c:pt>
                <c:pt idx="43399">
                  <c:v>-0.29822700000000002</c:v>
                </c:pt>
                <c:pt idx="43400">
                  <c:v>-0.298321</c:v>
                </c:pt>
                <c:pt idx="43401">
                  <c:v>-0.29835499999999998</c:v>
                </c:pt>
                <c:pt idx="43402">
                  <c:v>-0.29832500000000001</c:v>
                </c:pt>
                <c:pt idx="43403">
                  <c:v>-0.298232</c:v>
                </c:pt>
                <c:pt idx="43404">
                  <c:v>-0.29807800000000001</c:v>
                </c:pt>
                <c:pt idx="43405">
                  <c:v>-0.29786600000000002</c:v>
                </c:pt>
                <c:pt idx="43406">
                  <c:v>-0.29760300000000001</c:v>
                </c:pt>
                <c:pt idx="43407">
                  <c:v>-0.297294</c:v>
                </c:pt>
                <c:pt idx="43408">
                  <c:v>-0.29693999999999998</c:v>
                </c:pt>
                <c:pt idx="43409">
                  <c:v>-0.29654000000000003</c:v>
                </c:pt>
                <c:pt idx="43410">
                  <c:v>-0.296097</c:v>
                </c:pt>
                <c:pt idx="43411">
                  <c:v>-0.29562100000000002</c:v>
                </c:pt>
                <c:pt idx="43412">
                  <c:v>-0.29511599999999999</c:v>
                </c:pt>
                <c:pt idx="43413">
                  <c:v>-0.29458499999999999</c:v>
                </c:pt>
                <c:pt idx="43414">
                  <c:v>-0.29402299999999998</c:v>
                </c:pt>
                <c:pt idx="43415">
                  <c:v>-0.29343399999999997</c:v>
                </c:pt>
                <c:pt idx="43416">
                  <c:v>-0.292827</c:v>
                </c:pt>
                <c:pt idx="43417">
                  <c:v>-0.29220400000000002</c:v>
                </c:pt>
                <c:pt idx="43418">
                  <c:v>-0.29155700000000001</c:v>
                </c:pt>
                <c:pt idx="43419">
                  <c:v>-0.290881</c:v>
                </c:pt>
                <c:pt idx="43420">
                  <c:v>-0.29017900000000002</c:v>
                </c:pt>
                <c:pt idx="43421">
                  <c:v>-0.28945399999999999</c:v>
                </c:pt>
                <c:pt idx="43422">
                  <c:v>-0.28870299999999999</c:v>
                </c:pt>
                <c:pt idx="43423">
                  <c:v>-0.28792400000000001</c:v>
                </c:pt>
                <c:pt idx="43424">
                  <c:v>-0.28711900000000001</c:v>
                </c:pt>
                <c:pt idx="43425">
                  <c:v>-0.28629300000000002</c:v>
                </c:pt>
                <c:pt idx="43426">
                  <c:v>-0.28545599999999999</c:v>
                </c:pt>
                <c:pt idx="43427">
                  <c:v>-0.28460600000000003</c:v>
                </c:pt>
                <c:pt idx="43428">
                  <c:v>-0.283694</c:v>
                </c:pt>
                <c:pt idx="43429">
                  <c:v>-0.28270800000000001</c:v>
                </c:pt>
                <c:pt idx="43430">
                  <c:v>-0.28170299999999998</c:v>
                </c:pt>
                <c:pt idx="43431">
                  <c:v>-0.28069899999999998</c:v>
                </c:pt>
                <c:pt idx="43432">
                  <c:v>-0.27966800000000003</c:v>
                </c:pt>
                <c:pt idx="43433">
                  <c:v>-0.278613</c:v>
                </c:pt>
                <c:pt idx="43434">
                  <c:v>-0.277555</c:v>
                </c:pt>
                <c:pt idx="43435">
                  <c:v>-0.27649800000000002</c:v>
                </c:pt>
                <c:pt idx="43436">
                  <c:v>-0.27543800000000002</c:v>
                </c:pt>
                <c:pt idx="43437">
                  <c:v>-0.274372</c:v>
                </c:pt>
                <c:pt idx="43438">
                  <c:v>-0.27330500000000002</c:v>
                </c:pt>
                <c:pt idx="43439">
                  <c:v>-0.27223900000000001</c:v>
                </c:pt>
                <c:pt idx="43440">
                  <c:v>-0.271173</c:v>
                </c:pt>
                <c:pt idx="43441">
                  <c:v>-0.27010200000000001</c:v>
                </c:pt>
                <c:pt idx="43442">
                  <c:v>-0.26902399999999999</c:v>
                </c:pt>
                <c:pt idx="43443">
                  <c:v>-0.26793699999999998</c:v>
                </c:pt>
                <c:pt idx="43444">
                  <c:v>-0.26684400000000003</c:v>
                </c:pt>
                <c:pt idx="43445">
                  <c:v>-0.26574999999999999</c:v>
                </c:pt>
                <c:pt idx="43446">
                  <c:v>-0.26465699999999998</c:v>
                </c:pt>
                <c:pt idx="43447">
                  <c:v>-0.26357399999999997</c:v>
                </c:pt>
                <c:pt idx="43448">
                  <c:v>-0.26251000000000002</c:v>
                </c:pt>
                <c:pt idx="43449">
                  <c:v>-0.26147100000000001</c:v>
                </c:pt>
                <c:pt idx="43450">
                  <c:v>-0.26045400000000002</c:v>
                </c:pt>
                <c:pt idx="43451">
                  <c:v>-0.25945299999999999</c:v>
                </c:pt>
                <c:pt idx="43452">
                  <c:v>-0.258467</c:v>
                </c:pt>
                <c:pt idx="43453">
                  <c:v>-0.25749499999999997</c:v>
                </c:pt>
                <c:pt idx="43454">
                  <c:v>-0.25653199999999998</c:v>
                </c:pt>
                <c:pt idx="43455">
                  <c:v>-0.25557800000000003</c:v>
                </c:pt>
                <c:pt idx="43456">
                  <c:v>-0.254637</c:v>
                </c:pt>
                <c:pt idx="43457">
                  <c:v>-0.25370900000000002</c:v>
                </c:pt>
                <c:pt idx="43458">
                  <c:v>-0.25279699999999999</c:v>
                </c:pt>
                <c:pt idx="43459">
                  <c:v>-0.25190400000000002</c:v>
                </c:pt>
                <c:pt idx="43460">
                  <c:v>-0.25103300000000001</c:v>
                </c:pt>
                <c:pt idx="43461">
                  <c:v>-0.25018400000000002</c:v>
                </c:pt>
                <c:pt idx="43462">
                  <c:v>-0.24935499999999999</c:v>
                </c:pt>
                <c:pt idx="43463">
                  <c:v>-0.24854899999999999</c:v>
                </c:pt>
                <c:pt idx="43464">
                  <c:v>-0.24776699999999999</c:v>
                </c:pt>
                <c:pt idx="43465">
                  <c:v>-0.24701200000000001</c:v>
                </c:pt>
                <c:pt idx="43466">
                  <c:v>-0.24628800000000001</c:v>
                </c:pt>
                <c:pt idx="43467">
                  <c:v>-0.24559400000000001</c:v>
                </c:pt>
                <c:pt idx="43468">
                  <c:v>-0.244926</c:v>
                </c:pt>
                <c:pt idx="43469">
                  <c:v>-0.244283</c:v>
                </c:pt>
                <c:pt idx="43470">
                  <c:v>-0.24366499999999999</c:v>
                </c:pt>
                <c:pt idx="43471">
                  <c:v>-0.24307300000000001</c:v>
                </c:pt>
                <c:pt idx="43472">
                  <c:v>-0.242504</c:v>
                </c:pt>
                <c:pt idx="43473">
                  <c:v>-0.241955</c:v>
                </c:pt>
                <c:pt idx="43474">
                  <c:v>-0.241421</c:v>
                </c:pt>
                <c:pt idx="43475">
                  <c:v>-0.240901</c:v>
                </c:pt>
                <c:pt idx="43476">
                  <c:v>-0.240393</c:v>
                </c:pt>
                <c:pt idx="43477">
                  <c:v>-0.239899</c:v>
                </c:pt>
                <c:pt idx="43478">
                  <c:v>-0.239422</c:v>
                </c:pt>
                <c:pt idx="43479">
                  <c:v>-0.23896600000000001</c:v>
                </c:pt>
                <c:pt idx="43480">
                  <c:v>-0.238537</c:v>
                </c:pt>
                <c:pt idx="43481">
                  <c:v>-0.23814099999999999</c:v>
                </c:pt>
                <c:pt idx="43482">
                  <c:v>-0.23777899999999999</c:v>
                </c:pt>
                <c:pt idx="43483">
                  <c:v>-0.237454</c:v>
                </c:pt>
                <c:pt idx="43484">
                  <c:v>-0.23716300000000001</c:v>
                </c:pt>
                <c:pt idx="43485">
                  <c:v>-0.23690600000000001</c:v>
                </c:pt>
                <c:pt idx="43486">
                  <c:v>-0.236676</c:v>
                </c:pt>
                <c:pt idx="43487">
                  <c:v>-0.23646600000000001</c:v>
                </c:pt>
                <c:pt idx="43488">
                  <c:v>-0.23627500000000001</c:v>
                </c:pt>
                <c:pt idx="43489">
                  <c:v>-0.23610900000000001</c:v>
                </c:pt>
                <c:pt idx="43490">
                  <c:v>-0.23597299999999999</c:v>
                </c:pt>
                <c:pt idx="43491">
                  <c:v>-0.235869</c:v>
                </c:pt>
                <c:pt idx="43492">
                  <c:v>-0.235793</c:v>
                </c:pt>
                <c:pt idx="43493">
                  <c:v>-0.23574300000000001</c:v>
                </c:pt>
                <c:pt idx="43494">
                  <c:v>-0.23571300000000001</c:v>
                </c:pt>
                <c:pt idx="43495">
                  <c:v>-0.23569499999999999</c:v>
                </c:pt>
                <c:pt idx="43496">
                  <c:v>-0.23568500000000001</c:v>
                </c:pt>
                <c:pt idx="43497">
                  <c:v>-0.235684</c:v>
                </c:pt>
                <c:pt idx="43498">
                  <c:v>-0.23569799999999999</c:v>
                </c:pt>
                <c:pt idx="43499">
                  <c:v>-0.23572899999999999</c:v>
                </c:pt>
                <c:pt idx="43500">
                  <c:v>-0.23578199999999999</c:v>
                </c:pt>
                <c:pt idx="43501">
                  <c:v>-0.23585999999999999</c:v>
                </c:pt>
                <c:pt idx="43502">
                  <c:v>-0.235958</c:v>
                </c:pt>
                <c:pt idx="43503">
                  <c:v>-0.23606099999999999</c:v>
                </c:pt>
                <c:pt idx="43504">
                  <c:v>-0.23616599999999999</c:v>
                </c:pt>
                <c:pt idx="43505">
                  <c:v>-0.23628199999999999</c:v>
                </c:pt>
                <c:pt idx="43506">
                  <c:v>-0.23642199999999999</c:v>
                </c:pt>
                <c:pt idx="43507">
                  <c:v>-0.236595</c:v>
                </c:pt>
                <c:pt idx="43508">
                  <c:v>-0.23680200000000001</c:v>
                </c:pt>
                <c:pt idx="43509">
                  <c:v>-0.23704</c:v>
                </c:pt>
                <c:pt idx="43510">
                  <c:v>-0.23730299999999999</c:v>
                </c:pt>
                <c:pt idx="43511">
                  <c:v>-0.23758399999999999</c:v>
                </c:pt>
                <c:pt idx="43512">
                  <c:v>-0.237876</c:v>
                </c:pt>
                <c:pt idx="43513">
                  <c:v>-0.23817199999999999</c:v>
                </c:pt>
                <c:pt idx="43514">
                  <c:v>-0.23847099999999999</c:v>
                </c:pt>
                <c:pt idx="43515">
                  <c:v>-0.23877699999999999</c:v>
                </c:pt>
                <c:pt idx="43516">
                  <c:v>-0.23908699999999999</c:v>
                </c:pt>
                <c:pt idx="43517">
                  <c:v>-0.239398</c:v>
                </c:pt>
                <c:pt idx="43518">
                  <c:v>-0.239708</c:v>
                </c:pt>
                <c:pt idx="43519">
                  <c:v>-0.24002299999999999</c:v>
                </c:pt>
                <c:pt idx="43520">
                  <c:v>-0.24035000000000001</c:v>
                </c:pt>
                <c:pt idx="43521">
                  <c:v>-0.24069299999999999</c:v>
                </c:pt>
                <c:pt idx="43522">
                  <c:v>-0.24105299999999999</c:v>
                </c:pt>
                <c:pt idx="43523">
                  <c:v>-0.24143100000000001</c:v>
                </c:pt>
                <c:pt idx="43524">
                  <c:v>-0.24182999999999999</c:v>
                </c:pt>
                <c:pt idx="43525">
                  <c:v>-0.24224899999999999</c:v>
                </c:pt>
                <c:pt idx="43526">
                  <c:v>-0.24268700000000001</c:v>
                </c:pt>
                <c:pt idx="43527">
                  <c:v>-0.243146</c:v>
                </c:pt>
                <c:pt idx="43528">
                  <c:v>-0.24362800000000001</c:v>
                </c:pt>
                <c:pt idx="43529">
                  <c:v>-0.24413399999999999</c:v>
                </c:pt>
                <c:pt idx="43530">
                  <c:v>-0.24466399999999999</c:v>
                </c:pt>
                <c:pt idx="43531">
                  <c:v>-0.24521599999999999</c:v>
                </c:pt>
                <c:pt idx="43532">
                  <c:v>-0.24579100000000001</c:v>
                </c:pt>
                <c:pt idx="43533">
                  <c:v>-0.24638499999999999</c:v>
                </c:pt>
                <c:pt idx="43534">
                  <c:v>-0.24698899999999999</c:v>
                </c:pt>
                <c:pt idx="43535">
                  <c:v>-0.24759800000000001</c:v>
                </c:pt>
                <c:pt idx="43536">
                  <c:v>-0.24820600000000001</c:v>
                </c:pt>
                <c:pt idx="43537">
                  <c:v>-0.24881700000000001</c:v>
                </c:pt>
                <c:pt idx="43538">
                  <c:v>-0.24943499999999999</c:v>
                </c:pt>
                <c:pt idx="43539">
                  <c:v>-0.25005699999999997</c:v>
                </c:pt>
                <c:pt idx="43540">
                  <c:v>-0.25068400000000002</c:v>
                </c:pt>
                <c:pt idx="43541">
                  <c:v>-0.25131599999999998</c:v>
                </c:pt>
                <c:pt idx="43542">
                  <c:v>-0.25195299999999998</c:v>
                </c:pt>
                <c:pt idx="43543">
                  <c:v>-0.25259399999999999</c:v>
                </c:pt>
                <c:pt idx="43544">
                  <c:v>-0.25323600000000002</c:v>
                </c:pt>
                <c:pt idx="43545">
                  <c:v>-0.25387300000000002</c:v>
                </c:pt>
                <c:pt idx="43546">
                  <c:v>-0.25450099999999998</c:v>
                </c:pt>
                <c:pt idx="43547">
                  <c:v>-0.25511499999999998</c:v>
                </c:pt>
                <c:pt idx="43548">
                  <c:v>-0.25571500000000003</c:v>
                </c:pt>
                <c:pt idx="43549">
                  <c:v>-0.25630700000000001</c:v>
                </c:pt>
                <c:pt idx="43550">
                  <c:v>-0.25689600000000001</c:v>
                </c:pt>
                <c:pt idx="43551">
                  <c:v>-0.25748599999999999</c:v>
                </c:pt>
                <c:pt idx="43552">
                  <c:v>-0.25807799999999997</c:v>
                </c:pt>
                <c:pt idx="43553">
                  <c:v>-0.25867299999999999</c:v>
                </c:pt>
                <c:pt idx="43554">
                  <c:v>-0.25927</c:v>
                </c:pt>
                <c:pt idx="43555">
                  <c:v>-0.25986700000000001</c:v>
                </c:pt>
                <c:pt idx="43556">
                  <c:v>-0.26047399999999998</c:v>
                </c:pt>
                <c:pt idx="43557">
                  <c:v>-0.26109900000000003</c:v>
                </c:pt>
                <c:pt idx="43558">
                  <c:v>-0.261743</c:v>
                </c:pt>
                <c:pt idx="43559">
                  <c:v>-0.262407</c:v>
                </c:pt>
                <c:pt idx="43560">
                  <c:v>-0.26308900000000002</c:v>
                </c:pt>
                <c:pt idx="43561">
                  <c:v>-0.26378499999999999</c:v>
                </c:pt>
                <c:pt idx="43562">
                  <c:v>-0.26448899999999997</c:v>
                </c:pt>
                <c:pt idx="43563">
                  <c:v>-0.26520100000000002</c:v>
                </c:pt>
                <c:pt idx="43564">
                  <c:v>-0.26592500000000002</c:v>
                </c:pt>
                <c:pt idx="43565">
                  <c:v>-0.26666200000000001</c:v>
                </c:pt>
                <c:pt idx="43566">
                  <c:v>-0.26740700000000001</c:v>
                </c:pt>
                <c:pt idx="43567">
                  <c:v>-0.26815600000000001</c:v>
                </c:pt>
                <c:pt idx="43568">
                  <c:v>-0.26890799999999998</c:v>
                </c:pt>
                <c:pt idx="43569">
                  <c:v>-0.26966400000000001</c:v>
                </c:pt>
                <c:pt idx="43570">
                  <c:v>-0.270422</c:v>
                </c:pt>
                <c:pt idx="43571">
                  <c:v>-0.27117999999999998</c:v>
                </c:pt>
                <c:pt idx="43572">
                  <c:v>-0.27194699999999999</c:v>
                </c:pt>
                <c:pt idx="43573">
                  <c:v>-0.27272600000000002</c:v>
                </c:pt>
                <c:pt idx="43574">
                  <c:v>-0.27351900000000001</c:v>
                </c:pt>
                <c:pt idx="43575">
                  <c:v>-0.27432499999999999</c:v>
                </c:pt>
                <c:pt idx="43576">
                  <c:v>-0.275144</c:v>
                </c:pt>
                <c:pt idx="43577">
                  <c:v>-0.27596799999999999</c:v>
                </c:pt>
                <c:pt idx="43578">
                  <c:v>-0.27679199999999998</c:v>
                </c:pt>
                <c:pt idx="43579">
                  <c:v>-0.277615</c:v>
                </c:pt>
                <c:pt idx="43580">
                  <c:v>-0.27843699999999999</c:v>
                </c:pt>
                <c:pt idx="43581">
                  <c:v>-0.27925899999999998</c:v>
                </c:pt>
                <c:pt idx="43582">
                  <c:v>-0.28008499999999997</c:v>
                </c:pt>
                <c:pt idx="43583">
                  <c:v>-0.28092200000000001</c:v>
                </c:pt>
                <c:pt idx="43584">
                  <c:v>-0.281773</c:v>
                </c:pt>
                <c:pt idx="43585">
                  <c:v>-0.28263899999999997</c:v>
                </c:pt>
                <c:pt idx="43586">
                  <c:v>-0.28351799999999999</c:v>
                </c:pt>
                <c:pt idx="43587">
                  <c:v>-0.28441</c:v>
                </c:pt>
                <c:pt idx="43588">
                  <c:v>-0.28531899999999999</c:v>
                </c:pt>
                <c:pt idx="43589">
                  <c:v>-0.28624699999999997</c:v>
                </c:pt>
                <c:pt idx="43590">
                  <c:v>-0.28719</c:v>
                </c:pt>
                <c:pt idx="43591">
                  <c:v>-0.28814600000000001</c:v>
                </c:pt>
                <c:pt idx="43592">
                  <c:v>-0.28911799999999999</c:v>
                </c:pt>
                <c:pt idx="43593">
                  <c:v>-0.29010399999999997</c:v>
                </c:pt>
                <c:pt idx="43594">
                  <c:v>-0.29109699999999999</c:v>
                </c:pt>
                <c:pt idx="43595">
                  <c:v>-0.29208800000000001</c:v>
                </c:pt>
                <c:pt idx="43596">
                  <c:v>-0.293074</c:v>
                </c:pt>
                <c:pt idx="43597">
                  <c:v>-0.29405300000000001</c:v>
                </c:pt>
                <c:pt idx="43598">
                  <c:v>-0.29502099999999998</c:v>
                </c:pt>
                <c:pt idx="43599">
                  <c:v>-0.29597600000000002</c:v>
                </c:pt>
                <c:pt idx="43600">
                  <c:v>-0.29692499999999999</c:v>
                </c:pt>
                <c:pt idx="43601">
                  <c:v>-0.29786800000000002</c:v>
                </c:pt>
                <c:pt idx="43602">
                  <c:v>-0.29880400000000001</c:v>
                </c:pt>
                <c:pt idx="43603">
                  <c:v>-0.299732</c:v>
                </c:pt>
                <c:pt idx="43604">
                  <c:v>-0.30065599999999998</c:v>
                </c:pt>
                <c:pt idx="43605">
                  <c:v>-0.30157600000000001</c:v>
                </c:pt>
                <c:pt idx="43606">
                  <c:v>-0.30249100000000001</c:v>
                </c:pt>
                <c:pt idx="43607">
                  <c:v>-0.303398</c:v>
                </c:pt>
                <c:pt idx="43608">
                  <c:v>-0.30430400000000002</c:v>
                </c:pt>
                <c:pt idx="43609">
                  <c:v>-0.30521100000000001</c:v>
                </c:pt>
                <c:pt idx="43610">
                  <c:v>-0.30611699999999997</c:v>
                </c:pt>
                <c:pt idx="43611">
                  <c:v>-0.30701400000000001</c:v>
                </c:pt>
                <c:pt idx="43612">
                  <c:v>-0.307894</c:v>
                </c:pt>
                <c:pt idx="43613">
                  <c:v>-0.30875000000000002</c:v>
                </c:pt>
                <c:pt idx="43614">
                  <c:v>-0.309585</c:v>
                </c:pt>
                <c:pt idx="43615">
                  <c:v>-0.31040299999999998</c:v>
                </c:pt>
                <c:pt idx="43616">
                  <c:v>-0.31121500000000002</c:v>
                </c:pt>
                <c:pt idx="43617">
                  <c:v>-0.31202299999999999</c:v>
                </c:pt>
                <c:pt idx="43618">
                  <c:v>-0.31282100000000002</c:v>
                </c:pt>
                <c:pt idx="43619">
                  <c:v>-0.31359700000000001</c:v>
                </c:pt>
                <c:pt idx="43620">
                  <c:v>-0.31433899999999998</c:v>
                </c:pt>
                <c:pt idx="43621">
                  <c:v>-0.31504300000000002</c:v>
                </c:pt>
                <c:pt idx="43622">
                  <c:v>-0.31570900000000002</c:v>
                </c:pt>
                <c:pt idx="43623">
                  <c:v>-0.31633800000000001</c:v>
                </c:pt>
                <c:pt idx="43624">
                  <c:v>-0.31692799999999999</c:v>
                </c:pt>
                <c:pt idx="43625">
                  <c:v>-0.31748399999999999</c:v>
                </c:pt>
                <c:pt idx="43626">
                  <c:v>-0.31800499999999998</c:v>
                </c:pt>
                <c:pt idx="43627">
                  <c:v>-0.31848900000000002</c:v>
                </c:pt>
                <c:pt idx="43628">
                  <c:v>-0.31893199999999999</c:v>
                </c:pt>
                <c:pt idx="43629">
                  <c:v>-0.319324</c:v>
                </c:pt>
                <c:pt idx="43630">
                  <c:v>-0.31966</c:v>
                </c:pt>
                <c:pt idx="43631">
                  <c:v>-0.31993899999999997</c:v>
                </c:pt>
                <c:pt idx="43632">
                  <c:v>-0.32016699999999998</c:v>
                </c:pt>
                <c:pt idx="43633">
                  <c:v>-0.32035000000000002</c:v>
                </c:pt>
                <c:pt idx="43634">
                  <c:v>-0.32048500000000002</c:v>
                </c:pt>
                <c:pt idx="43635">
                  <c:v>-0.32056600000000002</c:v>
                </c:pt>
                <c:pt idx="43636">
                  <c:v>-0.32058500000000001</c:v>
                </c:pt>
                <c:pt idx="43637">
                  <c:v>-0.32053700000000002</c:v>
                </c:pt>
                <c:pt idx="43638">
                  <c:v>-0.320413</c:v>
                </c:pt>
                <c:pt idx="43639">
                  <c:v>-0.32020500000000002</c:v>
                </c:pt>
                <c:pt idx="43640">
                  <c:v>-0.31990499999999999</c:v>
                </c:pt>
                <c:pt idx="43641">
                  <c:v>-0.31951099999999999</c:v>
                </c:pt>
                <c:pt idx="43642">
                  <c:v>-0.31902399999999997</c:v>
                </c:pt>
                <c:pt idx="43643">
                  <c:v>-0.31844600000000001</c:v>
                </c:pt>
                <c:pt idx="43644">
                  <c:v>-0.31778099999999998</c:v>
                </c:pt>
                <c:pt idx="43645">
                  <c:v>-0.31703599999999998</c:v>
                </c:pt>
                <c:pt idx="43646">
                  <c:v>-0.31620999999999999</c:v>
                </c:pt>
                <c:pt idx="43647">
                  <c:v>-0.31529299999999999</c:v>
                </c:pt>
                <c:pt idx="43648">
                  <c:v>-0.31427500000000003</c:v>
                </c:pt>
                <c:pt idx="43649">
                  <c:v>-0.31315799999999999</c:v>
                </c:pt>
                <c:pt idx="43650">
                  <c:v>-0.311948</c:v>
                </c:pt>
                <c:pt idx="43651">
                  <c:v>-0.31064999999999998</c:v>
                </c:pt>
                <c:pt idx="43652">
                  <c:v>-0.30926500000000001</c:v>
                </c:pt>
                <c:pt idx="43653">
                  <c:v>-0.30779299999999998</c:v>
                </c:pt>
                <c:pt idx="43654">
                  <c:v>-0.30623899999999998</c:v>
                </c:pt>
                <c:pt idx="43655">
                  <c:v>-0.30459900000000001</c:v>
                </c:pt>
                <c:pt idx="43656">
                  <c:v>-0.30286600000000002</c:v>
                </c:pt>
                <c:pt idx="43657">
                  <c:v>-0.301037</c:v>
                </c:pt>
                <c:pt idx="43658">
                  <c:v>-0.29910900000000001</c:v>
                </c:pt>
                <c:pt idx="43659">
                  <c:v>-0.29708200000000001</c:v>
                </c:pt>
                <c:pt idx="43660">
                  <c:v>-0.294956</c:v>
                </c:pt>
                <c:pt idx="43661">
                  <c:v>-0.29272900000000002</c:v>
                </c:pt>
                <c:pt idx="43662">
                  <c:v>-0.29040300000000002</c:v>
                </c:pt>
                <c:pt idx="43663">
                  <c:v>-0.28797699999999998</c:v>
                </c:pt>
                <c:pt idx="43664">
                  <c:v>-0.28544700000000001</c:v>
                </c:pt>
                <c:pt idx="43665">
                  <c:v>-0.28281499999999998</c:v>
                </c:pt>
                <c:pt idx="43666">
                  <c:v>-0.280086</c:v>
                </c:pt>
                <c:pt idx="43667">
                  <c:v>-0.27726299999999998</c:v>
                </c:pt>
                <c:pt idx="43668">
                  <c:v>-0.27434500000000001</c:v>
                </c:pt>
                <c:pt idx="43669">
                  <c:v>-0.27133499999999999</c:v>
                </c:pt>
                <c:pt idx="43670">
                  <c:v>-0.26823599999999997</c:v>
                </c:pt>
                <c:pt idx="43671">
                  <c:v>-0.26504800000000001</c:v>
                </c:pt>
                <c:pt idx="43672">
                  <c:v>-0.26176899999999997</c:v>
                </c:pt>
                <c:pt idx="43673">
                  <c:v>-0.25840200000000002</c:v>
                </c:pt>
                <c:pt idx="43674">
                  <c:v>-0.25495099999999998</c:v>
                </c:pt>
                <c:pt idx="43675">
                  <c:v>-0.251415</c:v>
                </c:pt>
                <c:pt idx="43676">
                  <c:v>-0.24779399999999999</c:v>
                </c:pt>
                <c:pt idx="43677">
                  <c:v>-0.244091</c:v>
                </c:pt>
                <c:pt idx="43678">
                  <c:v>-0.240315</c:v>
                </c:pt>
                <c:pt idx="43679">
                  <c:v>-0.23646600000000001</c:v>
                </c:pt>
                <c:pt idx="43680">
                  <c:v>-0.232544</c:v>
                </c:pt>
                <c:pt idx="43681">
                  <c:v>-0.22855500000000001</c:v>
                </c:pt>
                <c:pt idx="43682">
                  <c:v>-0.22450500000000001</c:v>
                </c:pt>
                <c:pt idx="43683">
                  <c:v>-0.22040000000000001</c:v>
                </c:pt>
                <c:pt idx="43684">
                  <c:v>-0.21624499999999999</c:v>
                </c:pt>
                <c:pt idx="43685">
                  <c:v>-0.21204400000000001</c:v>
                </c:pt>
                <c:pt idx="43686">
                  <c:v>-0.20780199999999999</c:v>
                </c:pt>
                <c:pt idx="43687">
                  <c:v>-0.20351900000000001</c:v>
                </c:pt>
                <c:pt idx="43688">
                  <c:v>-0.19919700000000001</c:v>
                </c:pt>
                <c:pt idx="43689">
                  <c:v>-0.19483600000000001</c:v>
                </c:pt>
                <c:pt idx="43690">
                  <c:v>-0.190442</c:v>
                </c:pt>
                <c:pt idx="43691">
                  <c:v>-0.18601799999999999</c:v>
                </c:pt>
                <c:pt idx="43692">
                  <c:v>-0.18156700000000001</c:v>
                </c:pt>
                <c:pt idx="43693">
                  <c:v>-0.177094</c:v>
                </c:pt>
                <c:pt idx="43694">
                  <c:v>-0.17260300000000001</c:v>
                </c:pt>
                <c:pt idx="43695">
                  <c:v>-0.16809399999999999</c:v>
                </c:pt>
                <c:pt idx="43696">
                  <c:v>-0.163572</c:v>
                </c:pt>
                <c:pt idx="43697">
                  <c:v>-0.15904299999999999</c:v>
                </c:pt>
                <c:pt idx="43698">
                  <c:v>-0.15451100000000001</c:v>
                </c:pt>
                <c:pt idx="43699">
                  <c:v>-0.149977</c:v>
                </c:pt>
                <c:pt idx="43700">
                  <c:v>-0.14544499999999999</c:v>
                </c:pt>
                <c:pt idx="43701">
                  <c:v>-0.14091600000000001</c:v>
                </c:pt>
                <c:pt idx="43702">
                  <c:v>-0.13639499999999999</c:v>
                </c:pt>
                <c:pt idx="43703">
                  <c:v>-0.131885</c:v>
                </c:pt>
                <c:pt idx="43704">
                  <c:v>-0.127389</c:v>
                </c:pt>
                <c:pt idx="43705">
                  <c:v>-0.12291100000000001</c:v>
                </c:pt>
                <c:pt idx="43706">
                  <c:v>-0.11845</c:v>
                </c:pt>
                <c:pt idx="43707">
                  <c:v>-0.114005</c:v>
                </c:pt>
                <c:pt idx="43708">
                  <c:v>-0.109579</c:v>
                </c:pt>
                <c:pt idx="43709">
                  <c:v>-0.105183</c:v>
                </c:pt>
                <c:pt idx="43710">
                  <c:v>-0.100831</c:v>
                </c:pt>
                <c:pt idx="43711">
                  <c:v>-9.6532699999999999E-2</c:v>
                </c:pt>
                <c:pt idx="43712">
                  <c:v>-9.22925E-2</c:v>
                </c:pt>
                <c:pt idx="43713">
                  <c:v>-8.8110599999999997E-2</c:v>
                </c:pt>
                <c:pt idx="43714">
                  <c:v>-8.3988099999999996E-2</c:v>
                </c:pt>
                <c:pt idx="43715">
                  <c:v>-7.99285E-2</c:v>
                </c:pt>
                <c:pt idx="43716">
                  <c:v>-7.59349E-2</c:v>
                </c:pt>
                <c:pt idx="43717">
                  <c:v>-7.2012300000000001E-2</c:v>
                </c:pt>
                <c:pt idx="43718">
                  <c:v>-6.8168099999999995E-2</c:v>
                </c:pt>
                <c:pt idx="43719">
                  <c:v>-6.4407699999999998E-2</c:v>
                </c:pt>
                <c:pt idx="43720">
                  <c:v>-6.0733200000000001E-2</c:v>
                </c:pt>
                <c:pt idx="43721">
                  <c:v>-5.7147000000000003E-2</c:v>
                </c:pt>
                <c:pt idx="43722">
                  <c:v>-5.3650400000000001E-2</c:v>
                </c:pt>
                <c:pt idx="43723">
                  <c:v>-5.0242200000000001E-2</c:v>
                </c:pt>
                <c:pt idx="43724">
                  <c:v>-4.6922199999999997E-2</c:v>
                </c:pt>
                <c:pt idx="43725">
                  <c:v>-4.3694499999999997E-2</c:v>
                </c:pt>
                <c:pt idx="43726">
                  <c:v>-4.05644E-2</c:v>
                </c:pt>
                <c:pt idx="43727">
                  <c:v>-3.7534900000000003E-2</c:v>
                </c:pt>
                <c:pt idx="43728">
                  <c:v>-3.4610000000000002E-2</c:v>
                </c:pt>
                <c:pt idx="43729">
                  <c:v>-3.1796199999999997E-2</c:v>
                </c:pt>
                <c:pt idx="43730">
                  <c:v>-2.9096799999999999E-2</c:v>
                </c:pt>
                <c:pt idx="43731">
                  <c:v>-2.6511699999999999E-2</c:v>
                </c:pt>
                <c:pt idx="43732">
                  <c:v>-2.4042600000000001E-2</c:v>
                </c:pt>
                <c:pt idx="43733">
                  <c:v>-2.16948E-2</c:v>
                </c:pt>
                <c:pt idx="43734">
                  <c:v>-1.94726E-2</c:v>
                </c:pt>
                <c:pt idx="43735">
                  <c:v>-1.7378600000000001E-2</c:v>
                </c:pt>
                <c:pt idx="43736">
                  <c:v>-1.5415099999999999E-2</c:v>
                </c:pt>
                <c:pt idx="43737">
                  <c:v>-1.3583100000000001E-2</c:v>
                </c:pt>
                <c:pt idx="43738">
                  <c:v>-1.18829E-2</c:v>
                </c:pt>
                <c:pt idx="43739">
                  <c:v>-1.03163E-2</c:v>
                </c:pt>
                <c:pt idx="43740" formatCode="0.00E+00">
                  <c:v>-8.8840499999999992E-3</c:v>
                </c:pt>
                <c:pt idx="43741" formatCode="0.00E+00">
                  <c:v>-7.5858200000000001E-3</c:v>
                </c:pt>
                <c:pt idx="43742" formatCode="0.00E+00">
                  <c:v>-6.4228599999999999E-3</c:v>
                </c:pt>
                <c:pt idx="43743" formatCode="0.00E+00">
                  <c:v>-5.3972899999999999E-3</c:v>
                </c:pt>
                <c:pt idx="43744" formatCode="0.00E+00">
                  <c:v>-4.5073999999999999E-3</c:v>
                </c:pt>
                <c:pt idx="43745" formatCode="0.00E+00">
                  <c:v>-3.7487100000000001E-3</c:v>
                </c:pt>
                <c:pt idx="43746" formatCode="0.00E+00">
                  <c:v>-3.1197199999999999E-3</c:v>
                </c:pt>
                <c:pt idx="43747" formatCode="0.00E+00">
                  <c:v>-2.6229399999999998E-3</c:v>
                </c:pt>
                <c:pt idx="43748" formatCode="0.00E+00">
                  <c:v>-2.26041E-3</c:v>
                </c:pt>
                <c:pt idx="43749" formatCode="0.00E+00">
                  <c:v>-2.03126E-3</c:v>
                </c:pt>
                <c:pt idx="43750" formatCode="0.00E+00">
                  <c:v>-1.9331999999999999E-3</c:v>
                </c:pt>
                <c:pt idx="43751" formatCode="0.00E+00">
                  <c:v>-1.9635199999999998E-3</c:v>
                </c:pt>
                <c:pt idx="43752" formatCode="0.00E+00">
                  <c:v>-2.12006E-3</c:v>
                </c:pt>
                <c:pt idx="43753" formatCode="0.00E+00">
                  <c:v>-2.4020600000000001E-3</c:v>
                </c:pt>
                <c:pt idx="43754" formatCode="0.00E+00">
                  <c:v>-2.8103500000000001E-3</c:v>
                </c:pt>
                <c:pt idx="43755" formatCode="0.00E+00">
                  <c:v>-3.3464800000000002E-3</c:v>
                </c:pt>
                <c:pt idx="43756" formatCode="0.00E+00">
                  <c:v>-4.0105100000000001E-3</c:v>
                </c:pt>
                <c:pt idx="43757" formatCode="0.00E+00">
                  <c:v>-4.7992499999999997E-3</c:v>
                </c:pt>
                <c:pt idx="43758" formatCode="0.00E+00">
                  <c:v>-5.7085699999999996E-3</c:v>
                </c:pt>
                <c:pt idx="43759" formatCode="0.00E+00">
                  <c:v>-6.7374699999999997E-3</c:v>
                </c:pt>
                <c:pt idx="43760" formatCode="0.00E+00">
                  <c:v>-7.8858599999999997E-3</c:v>
                </c:pt>
                <c:pt idx="43761" formatCode="0.00E+00">
                  <c:v>-9.1515099999999999E-3</c:v>
                </c:pt>
                <c:pt idx="43762">
                  <c:v>-1.0532E-2</c:v>
                </c:pt>
                <c:pt idx="43763">
                  <c:v>-1.2025599999999999E-2</c:v>
                </c:pt>
                <c:pt idx="43764">
                  <c:v>-1.363E-2</c:v>
                </c:pt>
                <c:pt idx="43765">
                  <c:v>-1.5343300000000001E-2</c:v>
                </c:pt>
                <c:pt idx="43766">
                  <c:v>-1.7164100000000002E-2</c:v>
                </c:pt>
                <c:pt idx="43767">
                  <c:v>-1.9089600000000002E-2</c:v>
                </c:pt>
                <c:pt idx="43768">
                  <c:v>-2.1115200000000001E-2</c:v>
                </c:pt>
                <c:pt idx="43769">
                  <c:v>-2.3237600000000001E-2</c:v>
                </c:pt>
                <c:pt idx="43770">
                  <c:v>-2.5455499999999999E-2</c:v>
                </c:pt>
                <c:pt idx="43771">
                  <c:v>-2.77653E-2</c:v>
                </c:pt>
                <c:pt idx="43772">
                  <c:v>-3.0158299999999999E-2</c:v>
                </c:pt>
                <c:pt idx="43773">
                  <c:v>-3.2627499999999997E-2</c:v>
                </c:pt>
                <c:pt idx="43774">
                  <c:v>-3.5172599999999998E-2</c:v>
                </c:pt>
                <c:pt idx="43775">
                  <c:v>-3.7793399999999998E-2</c:v>
                </c:pt>
                <c:pt idx="43776">
                  <c:v>-4.04867E-2</c:v>
                </c:pt>
                <c:pt idx="43777">
                  <c:v>-4.3248599999999998E-2</c:v>
                </c:pt>
                <c:pt idx="43778">
                  <c:v>-4.6075400000000002E-2</c:v>
                </c:pt>
                <c:pt idx="43779">
                  <c:v>-4.8964599999999997E-2</c:v>
                </c:pt>
                <c:pt idx="43780">
                  <c:v>-5.19154E-2</c:v>
                </c:pt>
                <c:pt idx="43781">
                  <c:v>-5.4924800000000003E-2</c:v>
                </c:pt>
                <c:pt idx="43782">
                  <c:v>-5.7985700000000001E-2</c:v>
                </c:pt>
                <c:pt idx="43783">
                  <c:v>-6.1091699999999999E-2</c:v>
                </c:pt>
                <c:pt idx="43784">
                  <c:v>-6.4241800000000002E-2</c:v>
                </c:pt>
                <c:pt idx="43785">
                  <c:v>-6.7439299999999994E-2</c:v>
                </c:pt>
                <c:pt idx="43786">
                  <c:v>-7.0686600000000002E-2</c:v>
                </c:pt>
                <c:pt idx="43787">
                  <c:v>-7.3982199999999998E-2</c:v>
                </c:pt>
                <c:pt idx="43788">
                  <c:v>-7.7320600000000003E-2</c:v>
                </c:pt>
                <c:pt idx="43789">
                  <c:v>-8.0695100000000006E-2</c:v>
                </c:pt>
                <c:pt idx="43790">
                  <c:v>-8.4101599999999999E-2</c:v>
                </c:pt>
                <c:pt idx="43791">
                  <c:v>-8.7539400000000003E-2</c:v>
                </c:pt>
                <c:pt idx="43792">
                  <c:v>-9.1005100000000005E-2</c:v>
                </c:pt>
                <c:pt idx="43793">
                  <c:v>-9.4492499999999993E-2</c:v>
                </c:pt>
                <c:pt idx="43794">
                  <c:v>-9.7998399999999999E-2</c:v>
                </c:pt>
                <c:pt idx="43795">
                  <c:v>-0.101523</c:v>
                </c:pt>
                <c:pt idx="43796">
                  <c:v>-0.105063</c:v>
                </c:pt>
                <c:pt idx="43797">
                  <c:v>-0.108615</c:v>
                </c:pt>
                <c:pt idx="43798">
                  <c:v>-0.112175</c:v>
                </c:pt>
                <c:pt idx="43799">
                  <c:v>-0.11573700000000001</c:v>
                </c:pt>
                <c:pt idx="43800">
                  <c:v>-0.119294</c:v>
                </c:pt>
                <c:pt idx="43801">
                  <c:v>-0.122845</c:v>
                </c:pt>
                <c:pt idx="43802">
                  <c:v>-0.12637999999999999</c:v>
                </c:pt>
                <c:pt idx="43803">
                  <c:v>-0.129861</c:v>
                </c:pt>
                <c:pt idx="43804">
                  <c:v>-0.13327600000000001</c:v>
                </c:pt>
                <c:pt idx="43805">
                  <c:v>-0.13666600000000001</c:v>
                </c:pt>
                <c:pt idx="43806">
                  <c:v>-0.140042</c:v>
                </c:pt>
                <c:pt idx="43807">
                  <c:v>-0.14337900000000001</c:v>
                </c:pt>
                <c:pt idx="43808">
                  <c:v>-0.146678</c:v>
                </c:pt>
                <c:pt idx="43809">
                  <c:v>-0.14995</c:v>
                </c:pt>
                <c:pt idx="43810">
                  <c:v>-0.153197</c:v>
                </c:pt>
                <c:pt idx="43811">
                  <c:v>-0.156415</c:v>
                </c:pt>
                <c:pt idx="43812">
                  <c:v>-0.15959899999999999</c:v>
                </c:pt>
                <c:pt idx="43813">
                  <c:v>-0.162748</c:v>
                </c:pt>
                <c:pt idx="43814">
                  <c:v>-0.165857</c:v>
                </c:pt>
                <c:pt idx="43815">
                  <c:v>-0.16892799999999999</c:v>
                </c:pt>
                <c:pt idx="43816">
                  <c:v>-0.171963</c:v>
                </c:pt>
                <c:pt idx="43817">
                  <c:v>-0.17496100000000001</c:v>
                </c:pt>
                <c:pt idx="43818">
                  <c:v>-0.177921</c:v>
                </c:pt>
                <c:pt idx="43819">
                  <c:v>-0.18084</c:v>
                </c:pt>
                <c:pt idx="43820">
                  <c:v>-0.18371999999999999</c:v>
                </c:pt>
                <c:pt idx="43821">
                  <c:v>-0.186561</c:v>
                </c:pt>
                <c:pt idx="43822">
                  <c:v>-0.189363</c:v>
                </c:pt>
                <c:pt idx="43823">
                  <c:v>-0.19211900000000001</c:v>
                </c:pt>
                <c:pt idx="43824">
                  <c:v>-0.194825</c:v>
                </c:pt>
                <c:pt idx="43825">
                  <c:v>-0.19747700000000001</c:v>
                </c:pt>
                <c:pt idx="43826">
                  <c:v>-0.200069</c:v>
                </c:pt>
                <c:pt idx="43827">
                  <c:v>-0.20260300000000001</c:v>
                </c:pt>
                <c:pt idx="43828">
                  <c:v>-0.20507600000000001</c:v>
                </c:pt>
                <c:pt idx="43829">
                  <c:v>-0.207486</c:v>
                </c:pt>
                <c:pt idx="43830">
                  <c:v>-0.20983099999999999</c:v>
                </c:pt>
                <c:pt idx="43831">
                  <c:v>-0.21210899999999999</c:v>
                </c:pt>
                <c:pt idx="43832">
                  <c:v>-0.21432100000000001</c:v>
                </c:pt>
                <c:pt idx="43833">
                  <c:v>-0.21646299999999999</c:v>
                </c:pt>
                <c:pt idx="43834">
                  <c:v>-0.21853300000000001</c:v>
                </c:pt>
                <c:pt idx="43835">
                  <c:v>-0.22053</c:v>
                </c:pt>
                <c:pt idx="43836">
                  <c:v>-0.22245100000000001</c:v>
                </c:pt>
                <c:pt idx="43837">
                  <c:v>-0.224299</c:v>
                </c:pt>
                <c:pt idx="43838">
                  <c:v>-0.226072</c:v>
                </c:pt>
                <c:pt idx="43839">
                  <c:v>-0.227772</c:v>
                </c:pt>
                <c:pt idx="43840">
                  <c:v>-0.22939899999999999</c:v>
                </c:pt>
                <c:pt idx="43841">
                  <c:v>-0.23095099999999999</c:v>
                </c:pt>
                <c:pt idx="43842">
                  <c:v>-0.232429</c:v>
                </c:pt>
                <c:pt idx="43843">
                  <c:v>-0.23383300000000001</c:v>
                </c:pt>
                <c:pt idx="43844">
                  <c:v>-0.23515900000000001</c:v>
                </c:pt>
                <c:pt idx="43845">
                  <c:v>-0.23640800000000001</c:v>
                </c:pt>
                <c:pt idx="43846">
                  <c:v>-0.23757700000000001</c:v>
                </c:pt>
                <c:pt idx="43847">
                  <c:v>-0.23866299999999999</c:v>
                </c:pt>
                <c:pt idx="43848">
                  <c:v>-0.23966699999999999</c:v>
                </c:pt>
                <c:pt idx="43849">
                  <c:v>-0.240587</c:v>
                </c:pt>
                <c:pt idx="43850">
                  <c:v>-0.241425</c:v>
                </c:pt>
                <c:pt idx="43851">
                  <c:v>-0.24217900000000001</c:v>
                </c:pt>
                <c:pt idx="43852">
                  <c:v>-0.24284600000000001</c:v>
                </c:pt>
                <c:pt idx="43853">
                  <c:v>-0.24342</c:v>
                </c:pt>
                <c:pt idx="43854">
                  <c:v>-0.243899</c:v>
                </c:pt>
                <c:pt idx="43855">
                  <c:v>-0.24428</c:v>
                </c:pt>
                <c:pt idx="43856">
                  <c:v>-0.244564</c:v>
                </c:pt>
                <c:pt idx="43857">
                  <c:v>-0.244752</c:v>
                </c:pt>
                <c:pt idx="43858">
                  <c:v>-0.24484800000000001</c:v>
                </c:pt>
                <c:pt idx="43859">
                  <c:v>-0.24485399999999999</c:v>
                </c:pt>
                <c:pt idx="43860">
                  <c:v>-0.24477199999999999</c:v>
                </c:pt>
                <c:pt idx="43861">
                  <c:v>-0.24460299999999999</c:v>
                </c:pt>
                <c:pt idx="43862">
                  <c:v>-0.24434700000000001</c:v>
                </c:pt>
                <c:pt idx="43863">
                  <c:v>-0.244006</c:v>
                </c:pt>
                <c:pt idx="43864">
                  <c:v>-0.24357899999999999</c:v>
                </c:pt>
                <c:pt idx="43865">
                  <c:v>-0.243064</c:v>
                </c:pt>
                <c:pt idx="43866">
                  <c:v>-0.24246000000000001</c:v>
                </c:pt>
                <c:pt idx="43867">
                  <c:v>-0.24177100000000001</c:v>
                </c:pt>
                <c:pt idx="43868">
                  <c:v>-0.24099699999999999</c:v>
                </c:pt>
                <c:pt idx="43869">
                  <c:v>-0.24013599999999999</c:v>
                </c:pt>
                <c:pt idx="43870">
                  <c:v>-0.239178</c:v>
                </c:pt>
                <c:pt idx="43871">
                  <c:v>-0.238121</c:v>
                </c:pt>
                <c:pt idx="43872">
                  <c:v>-0.23696500000000001</c:v>
                </c:pt>
                <c:pt idx="43873">
                  <c:v>-0.23571500000000001</c:v>
                </c:pt>
                <c:pt idx="43874">
                  <c:v>-0.23436799999999999</c:v>
                </c:pt>
                <c:pt idx="43875">
                  <c:v>-0.232927</c:v>
                </c:pt>
                <c:pt idx="43876">
                  <c:v>-0.23138900000000001</c:v>
                </c:pt>
                <c:pt idx="43877">
                  <c:v>-0.22975000000000001</c:v>
                </c:pt>
                <c:pt idx="43878">
                  <c:v>-0.22800400000000001</c:v>
                </c:pt>
                <c:pt idx="43879">
                  <c:v>-0.22615199999999999</c:v>
                </c:pt>
                <c:pt idx="43880">
                  <c:v>-0.22420399999999999</c:v>
                </c:pt>
                <c:pt idx="43881">
                  <c:v>-0.222167</c:v>
                </c:pt>
                <c:pt idx="43882">
                  <c:v>-0.22004499999999999</c:v>
                </c:pt>
                <c:pt idx="43883">
                  <c:v>-0.217836</c:v>
                </c:pt>
                <c:pt idx="43884">
                  <c:v>-0.21553800000000001</c:v>
                </c:pt>
                <c:pt idx="43885">
                  <c:v>-0.21315100000000001</c:v>
                </c:pt>
                <c:pt idx="43886">
                  <c:v>-0.210672</c:v>
                </c:pt>
                <c:pt idx="43887">
                  <c:v>-0.20810000000000001</c:v>
                </c:pt>
                <c:pt idx="43888">
                  <c:v>-0.20543600000000001</c:v>
                </c:pt>
                <c:pt idx="43889">
                  <c:v>-0.202682</c:v>
                </c:pt>
                <c:pt idx="43890">
                  <c:v>-0.19984499999999999</c:v>
                </c:pt>
                <c:pt idx="43891">
                  <c:v>-0.19693099999999999</c:v>
                </c:pt>
                <c:pt idx="43892">
                  <c:v>-0.193941</c:v>
                </c:pt>
                <c:pt idx="43893">
                  <c:v>-0.19087499999999999</c:v>
                </c:pt>
                <c:pt idx="43894">
                  <c:v>-0.18773599999999999</c:v>
                </c:pt>
                <c:pt idx="43895">
                  <c:v>-0.184529</c:v>
                </c:pt>
                <c:pt idx="43896">
                  <c:v>-0.18124799999999999</c:v>
                </c:pt>
                <c:pt idx="43897">
                  <c:v>-0.17786399999999999</c:v>
                </c:pt>
                <c:pt idx="43898">
                  <c:v>-0.174374</c:v>
                </c:pt>
                <c:pt idx="43899">
                  <c:v>-0.17080799999999999</c:v>
                </c:pt>
                <c:pt idx="43900">
                  <c:v>-0.16717299999999999</c:v>
                </c:pt>
                <c:pt idx="43901">
                  <c:v>-0.16345499999999999</c:v>
                </c:pt>
                <c:pt idx="43902">
                  <c:v>-0.159659</c:v>
                </c:pt>
                <c:pt idx="43903">
                  <c:v>-0.15579200000000001</c:v>
                </c:pt>
                <c:pt idx="43904">
                  <c:v>-0.15185599999999999</c:v>
                </c:pt>
                <c:pt idx="43905">
                  <c:v>-0.14785000000000001</c:v>
                </c:pt>
                <c:pt idx="43906">
                  <c:v>-0.14377499999999999</c:v>
                </c:pt>
                <c:pt idx="43907">
                  <c:v>-0.139629</c:v>
                </c:pt>
                <c:pt idx="43908">
                  <c:v>-0.135412</c:v>
                </c:pt>
                <c:pt idx="43909">
                  <c:v>-0.131129</c:v>
                </c:pt>
                <c:pt idx="43910">
                  <c:v>-0.12678500000000001</c:v>
                </c:pt>
                <c:pt idx="43911">
                  <c:v>-0.122387</c:v>
                </c:pt>
                <c:pt idx="43912">
                  <c:v>-0.11794</c:v>
                </c:pt>
                <c:pt idx="43913">
                  <c:v>-0.11345</c:v>
                </c:pt>
                <c:pt idx="43914">
                  <c:v>-0.108919</c:v>
                </c:pt>
                <c:pt idx="43915">
                  <c:v>-0.10435</c:v>
                </c:pt>
                <c:pt idx="43916">
                  <c:v>-9.9747199999999994E-2</c:v>
                </c:pt>
                <c:pt idx="43917">
                  <c:v>-9.5115000000000005E-2</c:v>
                </c:pt>
                <c:pt idx="43918">
                  <c:v>-9.0453099999999995E-2</c:v>
                </c:pt>
                <c:pt idx="43919">
                  <c:v>-8.5762599999999994E-2</c:v>
                </c:pt>
                <c:pt idx="43920">
                  <c:v>-8.1047499999999995E-2</c:v>
                </c:pt>
                <c:pt idx="43921">
                  <c:v>-7.6313400000000003E-2</c:v>
                </c:pt>
                <c:pt idx="43922">
                  <c:v>-7.1563000000000002E-2</c:v>
                </c:pt>
                <c:pt idx="43923">
                  <c:v>-6.6796800000000003E-2</c:v>
                </c:pt>
                <c:pt idx="43924">
                  <c:v>-6.2015599999999997E-2</c:v>
                </c:pt>
                <c:pt idx="43925">
                  <c:v>-5.7221300000000003E-2</c:v>
                </c:pt>
                <c:pt idx="43926">
                  <c:v>-5.2419100000000003E-2</c:v>
                </c:pt>
                <c:pt idx="43927">
                  <c:v>-4.7608400000000002E-2</c:v>
                </c:pt>
                <c:pt idx="43928">
                  <c:v>-4.2770500000000003E-2</c:v>
                </c:pt>
                <c:pt idx="43929">
                  <c:v>-3.7899299999999997E-2</c:v>
                </c:pt>
                <c:pt idx="43930">
                  <c:v>-3.3022900000000001E-2</c:v>
                </c:pt>
                <c:pt idx="43931">
                  <c:v>-2.81543E-2</c:v>
                </c:pt>
                <c:pt idx="43932">
                  <c:v>-2.3283999999999999E-2</c:v>
                </c:pt>
                <c:pt idx="43933">
                  <c:v>-1.8415399999999998E-2</c:v>
                </c:pt>
                <c:pt idx="43934">
                  <c:v>-1.35601E-2</c:v>
                </c:pt>
                <c:pt idx="43935" formatCode="0.00E+00">
                  <c:v>-8.7246200000000006E-3</c:v>
                </c:pt>
                <c:pt idx="43936" formatCode="0.00E+00">
                  <c:v>-3.9123700000000001E-3</c:v>
                </c:pt>
                <c:pt idx="43937" formatCode="0.00E+00">
                  <c:v>8.7446699999999997E-4</c:v>
                </c:pt>
                <c:pt idx="43938" formatCode="0.00E+00">
                  <c:v>5.6339299999999997E-3</c:v>
                </c:pt>
                <c:pt idx="43939">
                  <c:v>1.03631E-2</c:v>
                </c:pt>
                <c:pt idx="43940">
                  <c:v>1.50574E-2</c:v>
                </c:pt>
                <c:pt idx="43941">
                  <c:v>1.9711800000000002E-2</c:v>
                </c:pt>
                <c:pt idx="43942">
                  <c:v>2.43225E-2</c:v>
                </c:pt>
                <c:pt idx="43943">
                  <c:v>2.8886599999999998E-2</c:v>
                </c:pt>
                <c:pt idx="43944">
                  <c:v>3.3399900000000003E-2</c:v>
                </c:pt>
                <c:pt idx="43945">
                  <c:v>3.7857500000000002E-2</c:v>
                </c:pt>
                <c:pt idx="43946">
                  <c:v>4.2254600000000003E-2</c:v>
                </c:pt>
                <c:pt idx="43947">
                  <c:v>4.6587099999999999E-2</c:v>
                </c:pt>
                <c:pt idx="43948">
                  <c:v>5.08522E-2</c:v>
                </c:pt>
                <c:pt idx="43949">
                  <c:v>5.5046999999999999E-2</c:v>
                </c:pt>
                <c:pt idx="43950">
                  <c:v>5.91683E-2</c:v>
                </c:pt>
                <c:pt idx="43951">
                  <c:v>6.3212500000000005E-2</c:v>
                </c:pt>
                <c:pt idx="43952">
                  <c:v>6.7176100000000002E-2</c:v>
                </c:pt>
                <c:pt idx="43953">
                  <c:v>7.1056099999999997E-2</c:v>
                </c:pt>
                <c:pt idx="43954">
                  <c:v>7.4849299999999994E-2</c:v>
                </c:pt>
                <c:pt idx="43955">
                  <c:v>7.8551800000000005E-2</c:v>
                </c:pt>
                <c:pt idx="43956">
                  <c:v>8.2161700000000004E-2</c:v>
                </c:pt>
                <c:pt idx="43957">
                  <c:v>8.5678400000000002E-2</c:v>
                </c:pt>
                <c:pt idx="43958">
                  <c:v>8.9101299999999994E-2</c:v>
                </c:pt>
                <c:pt idx="43959">
                  <c:v>9.2427899999999993E-2</c:v>
                </c:pt>
                <c:pt idx="43960">
                  <c:v>9.5655599999999993E-2</c:v>
                </c:pt>
                <c:pt idx="43961">
                  <c:v>9.8780800000000002E-2</c:v>
                </c:pt>
                <c:pt idx="43962">
                  <c:v>0.101799</c:v>
                </c:pt>
                <c:pt idx="43963">
                  <c:v>0.104708</c:v>
                </c:pt>
                <c:pt idx="43964">
                  <c:v>0.10750700000000001</c:v>
                </c:pt>
                <c:pt idx="43965">
                  <c:v>0.110194</c:v>
                </c:pt>
                <c:pt idx="43966">
                  <c:v>0.11276700000000001</c:v>
                </c:pt>
                <c:pt idx="43967">
                  <c:v>0.11522300000000001</c:v>
                </c:pt>
                <c:pt idx="43968">
                  <c:v>0.117562</c:v>
                </c:pt>
                <c:pt idx="43969">
                  <c:v>0.11978</c:v>
                </c:pt>
                <c:pt idx="43970">
                  <c:v>0.121878</c:v>
                </c:pt>
                <c:pt idx="43971">
                  <c:v>0.12385500000000001</c:v>
                </c:pt>
                <c:pt idx="43972">
                  <c:v>0.12571399999999999</c:v>
                </c:pt>
                <c:pt idx="43973">
                  <c:v>0.12745200000000001</c:v>
                </c:pt>
                <c:pt idx="43974">
                  <c:v>0.12906400000000001</c:v>
                </c:pt>
                <c:pt idx="43975">
                  <c:v>0.130548</c:v>
                </c:pt>
                <c:pt idx="43976">
                  <c:v>0.13190399999999999</c:v>
                </c:pt>
                <c:pt idx="43977">
                  <c:v>0.133132</c:v>
                </c:pt>
                <c:pt idx="43978">
                  <c:v>0.13423499999999999</c:v>
                </c:pt>
                <c:pt idx="43979">
                  <c:v>0.135215</c:v>
                </c:pt>
                <c:pt idx="43980">
                  <c:v>0.136071</c:v>
                </c:pt>
                <c:pt idx="43981">
                  <c:v>0.13680100000000001</c:v>
                </c:pt>
                <c:pt idx="43982">
                  <c:v>0.137402</c:v>
                </c:pt>
                <c:pt idx="43983">
                  <c:v>0.13787199999999999</c:v>
                </c:pt>
                <c:pt idx="43984">
                  <c:v>0.13821</c:v>
                </c:pt>
                <c:pt idx="43985">
                  <c:v>0.13841600000000001</c:v>
                </c:pt>
                <c:pt idx="43986">
                  <c:v>0.13849</c:v>
                </c:pt>
                <c:pt idx="43987">
                  <c:v>0.138436</c:v>
                </c:pt>
                <c:pt idx="43988">
                  <c:v>0.13825399999999999</c:v>
                </c:pt>
                <c:pt idx="43989">
                  <c:v>0.13794699999999999</c:v>
                </c:pt>
                <c:pt idx="43990">
                  <c:v>0.137515</c:v>
                </c:pt>
                <c:pt idx="43991">
                  <c:v>0.136961</c:v>
                </c:pt>
                <c:pt idx="43992">
                  <c:v>0.13628699999999999</c:v>
                </c:pt>
                <c:pt idx="43993">
                  <c:v>0.135493</c:v>
                </c:pt>
                <c:pt idx="43994">
                  <c:v>0.13458100000000001</c:v>
                </c:pt>
                <c:pt idx="43995">
                  <c:v>0.13355400000000001</c:v>
                </c:pt>
                <c:pt idx="43996">
                  <c:v>0.13241700000000001</c:v>
                </c:pt>
                <c:pt idx="43997">
                  <c:v>0.13117000000000001</c:v>
                </c:pt>
                <c:pt idx="43998">
                  <c:v>0.12981599999999999</c:v>
                </c:pt>
                <c:pt idx="43999">
                  <c:v>0.128357</c:v>
                </c:pt>
                <c:pt idx="44000">
                  <c:v>0.12679199999999999</c:v>
                </c:pt>
                <c:pt idx="44001">
                  <c:v>0.12512200000000001</c:v>
                </c:pt>
                <c:pt idx="44002">
                  <c:v>0.123352</c:v>
                </c:pt>
                <c:pt idx="44003">
                  <c:v>0.121488</c:v>
                </c:pt>
                <c:pt idx="44004">
                  <c:v>0.119533</c:v>
                </c:pt>
                <c:pt idx="44005">
                  <c:v>0.11748599999999999</c:v>
                </c:pt>
                <c:pt idx="44006">
                  <c:v>0.11534899999999999</c:v>
                </c:pt>
                <c:pt idx="44007">
                  <c:v>0.113123</c:v>
                </c:pt>
                <c:pt idx="44008">
                  <c:v>0.11081100000000001</c:v>
                </c:pt>
                <c:pt idx="44009">
                  <c:v>0.108419</c:v>
                </c:pt>
                <c:pt idx="44010">
                  <c:v>0.105951</c:v>
                </c:pt>
                <c:pt idx="44011">
                  <c:v>0.103409</c:v>
                </c:pt>
                <c:pt idx="44012">
                  <c:v>0.100798</c:v>
                </c:pt>
                <c:pt idx="44013">
                  <c:v>9.8120299999999994E-2</c:v>
                </c:pt>
                <c:pt idx="44014">
                  <c:v>9.5379500000000006E-2</c:v>
                </c:pt>
                <c:pt idx="44015">
                  <c:v>9.2578300000000002E-2</c:v>
                </c:pt>
                <c:pt idx="44016">
                  <c:v>8.9719199999999999E-2</c:v>
                </c:pt>
                <c:pt idx="44017">
                  <c:v>8.6804999999999993E-2</c:v>
                </c:pt>
                <c:pt idx="44018">
                  <c:v>8.3839700000000003E-2</c:v>
                </c:pt>
                <c:pt idx="44019">
                  <c:v>8.0827999999999997E-2</c:v>
                </c:pt>
                <c:pt idx="44020">
                  <c:v>7.7773200000000001E-2</c:v>
                </c:pt>
                <c:pt idx="44021">
                  <c:v>7.4679999999999996E-2</c:v>
                </c:pt>
                <c:pt idx="44022">
                  <c:v>7.1554400000000004E-2</c:v>
                </c:pt>
                <c:pt idx="44023">
                  <c:v>6.8401100000000006E-2</c:v>
                </c:pt>
                <c:pt idx="44024">
                  <c:v>6.5222799999999997E-2</c:v>
                </c:pt>
                <c:pt idx="44025">
                  <c:v>6.2022300000000002E-2</c:v>
                </c:pt>
                <c:pt idx="44026">
                  <c:v>5.8802399999999998E-2</c:v>
                </c:pt>
                <c:pt idx="44027">
                  <c:v>5.5566600000000001E-2</c:v>
                </c:pt>
                <c:pt idx="44028">
                  <c:v>5.23191E-2</c:v>
                </c:pt>
                <c:pt idx="44029">
                  <c:v>4.9063099999999998E-2</c:v>
                </c:pt>
                <c:pt idx="44030">
                  <c:v>4.5801399999999999E-2</c:v>
                </c:pt>
                <c:pt idx="44031">
                  <c:v>4.2537400000000003E-2</c:v>
                </c:pt>
                <c:pt idx="44032">
                  <c:v>3.9276100000000001E-2</c:v>
                </c:pt>
                <c:pt idx="44033">
                  <c:v>3.6022800000000001E-2</c:v>
                </c:pt>
                <c:pt idx="44034">
                  <c:v>3.2781699999999997E-2</c:v>
                </c:pt>
                <c:pt idx="44035">
                  <c:v>2.9555999999999999E-2</c:v>
                </c:pt>
                <c:pt idx="44036">
                  <c:v>2.6348799999999999E-2</c:v>
                </c:pt>
                <c:pt idx="44037">
                  <c:v>2.3163900000000001E-2</c:v>
                </c:pt>
                <c:pt idx="44038">
                  <c:v>2.0004999999999998E-2</c:v>
                </c:pt>
                <c:pt idx="44039">
                  <c:v>1.6876200000000001E-2</c:v>
                </c:pt>
                <c:pt idx="44040">
                  <c:v>1.37809E-2</c:v>
                </c:pt>
                <c:pt idx="44041">
                  <c:v>1.0722499999999999E-2</c:v>
                </c:pt>
                <c:pt idx="44042" formatCode="0.00E+00">
                  <c:v>7.7049400000000004E-3</c:v>
                </c:pt>
                <c:pt idx="44043" formatCode="0.00E+00">
                  <c:v>4.7333000000000002E-3</c:v>
                </c:pt>
                <c:pt idx="44044" formatCode="0.00E+00">
                  <c:v>1.81182E-3</c:v>
                </c:pt>
                <c:pt idx="44045" formatCode="0.00E+00">
                  <c:v>-1.0560599999999999E-3</c:v>
                </c:pt>
                <c:pt idx="44046" formatCode="0.00E+00">
                  <c:v>-3.8665700000000002E-3</c:v>
                </c:pt>
                <c:pt idx="44047" formatCode="0.00E+00">
                  <c:v>-6.6160000000000004E-3</c:v>
                </c:pt>
                <c:pt idx="44048" formatCode="0.00E+00">
                  <c:v>-9.3012200000000007E-3</c:v>
                </c:pt>
                <c:pt idx="44049">
                  <c:v>-1.19191E-2</c:v>
                </c:pt>
                <c:pt idx="44050">
                  <c:v>-1.4466100000000001E-2</c:v>
                </c:pt>
                <c:pt idx="44051">
                  <c:v>-1.6938600000000002E-2</c:v>
                </c:pt>
                <c:pt idx="44052">
                  <c:v>-1.9332599999999998E-2</c:v>
                </c:pt>
                <c:pt idx="44053">
                  <c:v>-2.16458E-2</c:v>
                </c:pt>
                <c:pt idx="44054">
                  <c:v>-2.3877099999999998E-2</c:v>
                </c:pt>
                <c:pt idx="44055">
                  <c:v>-2.6024800000000001E-2</c:v>
                </c:pt>
                <c:pt idx="44056">
                  <c:v>-2.8086300000000002E-2</c:v>
                </c:pt>
                <c:pt idx="44057">
                  <c:v>-3.0059300000000001E-2</c:v>
                </c:pt>
                <c:pt idx="44058">
                  <c:v>-3.1941400000000002E-2</c:v>
                </c:pt>
                <c:pt idx="44059">
                  <c:v>-3.3730599999999999E-2</c:v>
                </c:pt>
                <c:pt idx="44060">
                  <c:v>-3.54258E-2</c:v>
                </c:pt>
                <c:pt idx="44061">
                  <c:v>-3.7026700000000003E-2</c:v>
                </c:pt>
                <c:pt idx="44062">
                  <c:v>-3.85321E-2</c:v>
                </c:pt>
                <c:pt idx="44063">
                  <c:v>-3.9939700000000002E-2</c:v>
                </c:pt>
                <c:pt idx="44064">
                  <c:v>-4.1246999999999999E-2</c:v>
                </c:pt>
                <c:pt idx="44065">
                  <c:v>-4.2452299999999998E-2</c:v>
                </c:pt>
                <c:pt idx="44066">
                  <c:v>-4.3554500000000003E-2</c:v>
                </c:pt>
                <c:pt idx="44067">
                  <c:v>-4.4552899999999999E-2</c:v>
                </c:pt>
                <c:pt idx="44068">
                  <c:v>-4.5447000000000001E-2</c:v>
                </c:pt>
                <c:pt idx="44069">
                  <c:v>-4.62365E-2</c:v>
                </c:pt>
                <c:pt idx="44070">
                  <c:v>-4.6920299999999998E-2</c:v>
                </c:pt>
                <c:pt idx="44071">
                  <c:v>-4.7497600000000001E-2</c:v>
                </c:pt>
                <c:pt idx="44072">
                  <c:v>-4.7967700000000002E-2</c:v>
                </c:pt>
                <c:pt idx="44073">
                  <c:v>-4.8329900000000002E-2</c:v>
                </c:pt>
                <c:pt idx="44074">
                  <c:v>-4.8582800000000002E-2</c:v>
                </c:pt>
                <c:pt idx="44075">
                  <c:v>-4.87258E-2</c:v>
                </c:pt>
                <c:pt idx="44076">
                  <c:v>-4.8758700000000002E-2</c:v>
                </c:pt>
                <c:pt idx="44077">
                  <c:v>-4.8681599999999998E-2</c:v>
                </c:pt>
                <c:pt idx="44078">
                  <c:v>-4.8495000000000003E-2</c:v>
                </c:pt>
                <c:pt idx="44079">
                  <c:v>-4.81993E-2</c:v>
                </c:pt>
                <c:pt idx="44080">
                  <c:v>-4.77946E-2</c:v>
                </c:pt>
                <c:pt idx="44081">
                  <c:v>-4.7279300000000003E-2</c:v>
                </c:pt>
                <c:pt idx="44082">
                  <c:v>-4.6651499999999999E-2</c:v>
                </c:pt>
                <c:pt idx="44083">
                  <c:v>-4.5910800000000002E-2</c:v>
                </c:pt>
                <c:pt idx="44084">
                  <c:v>-4.50604E-2</c:v>
                </c:pt>
                <c:pt idx="44085">
                  <c:v>-4.4103999999999997E-2</c:v>
                </c:pt>
                <c:pt idx="44086">
                  <c:v>-4.3043999999999999E-2</c:v>
                </c:pt>
                <c:pt idx="44087">
                  <c:v>-4.1882500000000003E-2</c:v>
                </c:pt>
                <c:pt idx="44088">
                  <c:v>-4.0622499999999999E-2</c:v>
                </c:pt>
                <c:pt idx="44089">
                  <c:v>-3.9266599999999999E-2</c:v>
                </c:pt>
                <c:pt idx="44090">
                  <c:v>-3.7816500000000003E-2</c:v>
                </c:pt>
                <c:pt idx="44091">
                  <c:v>-3.6274300000000002E-2</c:v>
                </c:pt>
                <c:pt idx="44092">
                  <c:v>-3.4642699999999998E-2</c:v>
                </c:pt>
                <c:pt idx="44093">
                  <c:v>-3.2924200000000001E-2</c:v>
                </c:pt>
                <c:pt idx="44094">
                  <c:v>-3.1120999999999999E-2</c:v>
                </c:pt>
                <c:pt idx="44095">
                  <c:v>-2.9234799999999998E-2</c:v>
                </c:pt>
                <c:pt idx="44096">
                  <c:v>-2.7268299999999999E-2</c:v>
                </c:pt>
                <c:pt idx="44097">
                  <c:v>-2.5225299999999999E-2</c:v>
                </c:pt>
                <c:pt idx="44098">
                  <c:v>-2.3108699999999999E-2</c:v>
                </c:pt>
                <c:pt idx="44099">
                  <c:v>-2.0920299999999999E-2</c:v>
                </c:pt>
                <c:pt idx="44100">
                  <c:v>-1.86622E-2</c:v>
                </c:pt>
                <c:pt idx="44101">
                  <c:v>-1.63372E-2</c:v>
                </c:pt>
                <c:pt idx="44102">
                  <c:v>-1.3948199999999999E-2</c:v>
                </c:pt>
                <c:pt idx="44103">
                  <c:v>-1.1497800000000001E-2</c:v>
                </c:pt>
                <c:pt idx="44104" formatCode="0.00E+00">
                  <c:v>-8.9881400000000004E-3</c:v>
                </c:pt>
                <c:pt idx="44105" formatCode="0.00E+00">
                  <c:v>-6.4222300000000001E-3</c:v>
                </c:pt>
                <c:pt idx="44106" formatCode="0.00E+00">
                  <c:v>-3.8037700000000002E-3</c:v>
                </c:pt>
                <c:pt idx="44107" formatCode="0.00E+00">
                  <c:v>-1.1366900000000001E-3</c:v>
                </c:pt>
                <c:pt idx="44108" formatCode="0.00E+00">
                  <c:v>1.57551E-3</c:v>
                </c:pt>
                <c:pt idx="44109" formatCode="0.00E+00">
                  <c:v>4.3295199999999999E-3</c:v>
                </c:pt>
                <c:pt idx="44110" formatCode="0.00E+00">
                  <c:v>7.1221599999999998E-3</c:v>
                </c:pt>
                <c:pt idx="44111" formatCode="0.00E+00">
                  <c:v>9.9502099999999993E-3</c:v>
                </c:pt>
                <c:pt idx="44112">
                  <c:v>1.28106E-2</c:v>
                </c:pt>
                <c:pt idx="44113">
                  <c:v>1.5700499999999999E-2</c:v>
                </c:pt>
                <c:pt idx="44114">
                  <c:v>1.86167E-2</c:v>
                </c:pt>
                <c:pt idx="44115">
                  <c:v>2.1555700000000001E-2</c:v>
                </c:pt>
                <c:pt idx="44116">
                  <c:v>2.4513900000000002E-2</c:v>
                </c:pt>
                <c:pt idx="44117">
                  <c:v>2.74871E-2</c:v>
                </c:pt>
                <c:pt idx="44118">
                  <c:v>3.0471600000000001E-2</c:v>
                </c:pt>
                <c:pt idx="44119">
                  <c:v>3.3463899999999998E-2</c:v>
                </c:pt>
                <c:pt idx="44120">
                  <c:v>3.6460699999999999E-2</c:v>
                </c:pt>
                <c:pt idx="44121">
                  <c:v>3.9458500000000001E-2</c:v>
                </c:pt>
                <c:pt idx="44122">
                  <c:v>4.2453600000000001E-2</c:v>
                </c:pt>
                <c:pt idx="44123">
                  <c:v>4.5443200000000003E-2</c:v>
                </c:pt>
                <c:pt idx="44124">
                  <c:v>4.8425000000000003E-2</c:v>
                </c:pt>
                <c:pt idx="44125">
                  <c:v>5.1396499999999998E-2</c:v>
                </c:pt>
                <c:pt idx="44126">
                  <c:v>5.4354600000000003E-2</c:v>
                </c:pt>
                <c:pt idx="44127">
                  <c:v>5.7295899999999997E-2</c:v>
                </c:pt>
                <c:pt idx="44128">
                  <c:v>6.0216899999999997E-2</c:v>
                </c:pt>
                <c:pt idx="44129">
                  <c:v>6.3114600000000007E-2</c:v>
                </c:pt>
                <c:pt idx="44130">
                  <c:v>6.5987000000000004E-2</c:v>
                </c:pt>
                <c:pt idx="44131">
                  <c:v>6.8831600000000007E-2</c:v>
                </c:pt>
                <c:pt idx="44132">
                  <c:v>7.1646299999999996E-2</c:v>
                </c:pt>
                <c:pt idx="44133">
                  <c:v>7.4428999999999995E-2</c:v>
                </c:pt>
                <c:pt idx="44134">
                  <c:v>7.7177999999999997E-2</c:v>
                </c:pt>
                <c:pt idx="44135">
                  <c:v>7.9891400000000001E-2</c:v>
                </c:pt>
                <c:pt idx="44136">
                  <c:v>8.2566899999999999E-2</c:v>
                </c:pt>
                <c:pt idx="44137">
                  <c:v>8.5202299999999995E-2</c:v>
                </c:pt>
                <c:pt idx="44138">
                  <c:v>8.7795799999999993E-2</c:v>
                </c:pt>
                <c:pt idx="44139">
                  <c:v>9.0345900000000007E-2</c:v>
                </c:pt>
                <c:pt idx="44140">
                  <c:v>9.2850199999999994E-2</c:v>
                </c:pt>
                <c:pt idx="44141">
                  <c:v>9.5306100000000005E-2</c:v>
                </c:pt>
                <c:pt idx="44142">
                  <c:v>9.7712400000000005E-2</c:v>
                </c:pt>
                <c:pt idx="44143">
                  <c:v>0.10006900000000001</c:v>
                </c:pt>
                <c:pt idx="44144">
                  <c:v>0.10237599999999999</c:v>
                </c:pt>
                <c:pt idx="44145">
                  <c:v>0.104632</c:v>
                </c:pt>
                <c:pt idx="44146">
                  <c:v>0.106838</c:v>
                </c:pt>
                <c:pt idx="44147">
                  <c:v>0.10899200000000001</c:v>
                </c:pt>
                <c:pt idx="44148">
                  <c:v>0.111096</c:v>
                </c:pt>
                <c:pt idx="44149">
                  <c:v>0.113147</c:v>
                </c:pt>
                <c:pt idx="44150">
                  <c:v>0.115145</c:v>
                </c:pt>
                <c:pt idx="44151">
                  <c:v>0.117089</c:v>
                </c:pt>
                <c:pt idx="44152">
                  <c:v>0.11898</c:v>
                </c:pt>
                <c:pt idx="44153">
                  <c:v>0.120819</c:v>
                </c:pt>
                <c:pt idx="44154">
                  <c:v>0.12260699999999999</c:v>
                </c:pt>
                <c:pt idx="44155">
                  <c:v>0.124344</c:v>
                </c:pt>
                <c:pt idx="44156">
                  <c:v>0.126028</c:v>
                </c:pt>
                <c:pt idx="44157">
                  <c:v>0.12766</c:v>
                </c:pt>
                <c:pt idx="44158">
                  <c:v>0.12923899999999999</c:v>
                </c:pt>
                <c:pt idx="44159">
                  <c:v>0.13076699999999999</c:v>
                </c:pt>
                <c:pt idx="44160">
                  <c:v>0.132244</c:v>
                </c:pt>
                <c:pt idx="44161">
                  <c:v>0.13367100000000001</c:v>
                </c:pt>
                <c:pt idx="44162">
                  <c:v>0.135049</c:v>
                </c:pt>
                <c:pt idx="44163">
                  <c:v>0.136381</c:v>
                </c:pt>
                <c:pt idx="44164">
                  <c:v>0.13766600000000001</c:v>
                </c:pt>
                <c:pt idx="44165">
                  <c:v>0.138905</c:v>
                </c:pt>
                <c:pt idx="44166">
                  <c:v>0.140099</c:v>
                </c:pt>
                <c:pt idx="44167">
                  <c:v>0.14124800000000001</c:v>
                </c:pt>
                <c:pt idx="44168">
                  <c:v>0.14235600000000001</c:v>
                </c:pt>
                <c:pt idx="44169">
                  <c:v>0.14342299999999999</c:v>
                </c:pt>
                <c:pt idx="44170">
                  <c:v>0.144452</c:v>
                </c:pt>
                <c:pt idx="44171">
                  <c:v>0.14544399999999999</c:v>
                </c:pt>
                <c:pt idx="44172">
                  <c:v>0.146397</c:v>
                </c:pt>
                <c:pt idx="44173">
                  <c:v>0.147312</c:v>
                </c:pt>
                <c:pt idx="44174">
                  <c:v>0.14818999999999999</c:v>
                </c:pt>
                <c:pt idx="44175">
                  <c:v>0.149033</c:v>
                </c:pt>
                <c:pt idx="44176">
                  <c:v>0.149841</c:v>
                </c:pt>
                <c:pt idx="44177">
                  <c:v>0.150616</c:v>
                </c:pt>
                <c:pt idx="44178">
                  <c:v>0.15135999999999999</c:v>
                </c:pt>
                <c:pt idx="44179">
                  <c:v>0.15207499999999999</c:v>
                </c:pt>
                <c:pt idx="44180">
                  <c:v>0.15276100000000001</c:v>
                </c:pt>
                <c:pt idx="44181">
                  <c:v>0.153421</c:v>
                </c:pt>
                <c:pt idx="44182">
                  <c:v>0.15405199999999999</c:v>
                </c:pt>
                <c:pt idx="44183">
                  <c:v>0.15465400000000001</c:v>
                </c:pt>
                <c:pt idx="44184">
                  <c:v>0.155226</c:v>
                </c:pt>
                <c:pt idx="44185">
                  <c:v>0.15577099999999999</c:v>
                </c:pt>
                <c:pt idx="44186">
                  <c:v>0.15629000000000001</c:v>
                </c:pt>
                <c:pt idx="44187">
                  <c:v>0.15678500000000001</c:v>
                </c:pt>
                <c:pt idx="44188">
                  <c:v>0.15725700000000001</c:v>
                </c:pt>
                <c:pt idx="44189">
                  <c:v>0.15770700000000001</c:v>
                </c:pt>
                <c:pt idx="44190">
                  <c:v>0.158136</c:v>
                </c:pt>
                <c:pt idx="44191">
                  <c:v>0.15854499999999999</c:v>
                </c:pt>
                <c:pt idx="44192">
                  <c:v>0.15893699999999999</c:v>
                </c:pt>
                <c:pt idx="44193">
                  <c:v>0.15931200000000001</c:v>
                </c:pt>
                <c:pt idx="44194">
                  <c:v>0.15967000000000001</c:v>
                </c:pt>
                <c:pt idx="44195">
                  <c:v>0.16001299999999999</c:v>
                </c:pt>
                <c:pt idx="44196">
                  <c:v>0.16034000000000001</c:v>
                </c:pt>
                <c:pt idx="44197">
                  <c:v>0.16065199999999999</c:v>
                </c:pt>
                <c:pt idx="44198">
                  <c:v>0.16094900000000001</c:v>
                </c:pt>
                <c:pt idx="44199">
                  <c:v>0.16123100000000001</c:v>
                </c:pt>
                <c:pt idx="44200">
                  <c:v>0.1615</c:v>
                </c:pt>
                <c:pt idx="44201">
                  <c:v>0.16175600000000001</c:v>
                </c:pt>
                <c:pt idx="44202">
                  <c:v>0.161999</c:v>
                </c:pt>
                <c:pt idx="44203">
                  <c:v>0.16222900000000001</c:v>
                </c:pt>
                <c:pt idx="44204">
                  <c:v>0.16244800000000001</c:v>
                </c:pt>
                <c:pt idx="44205">
                  <c:v>0.16265499999999999</c:v>
                </c:pt>
                <c:pt idx="44206">
                  <c:v>0.16284899999999999</c:v>
                </c:pt>
                <c:pt idx="44207">
                  <c:v>0.16303000000000001</c:v>
                </c:pt>
                <c:pt idx="44208">
                  <c:v>0.16319700000000001</c:v>
                </c:pt>
                <c:pt idx="44209">
                  <c:v>0.163351</c:v>
                </c:pt>
                <c:pt idx="44210">
                  <c:v>0.163489</c:v>
                </c:pt>
                <c:pt idx="44211">
                  <c:v>0.16361200000000001</c:v>
                </c:pt>
                <c:pt idx="44212">
                  <c:v>0.163719</c:v>
                </c:pt>
                <c:pt idx="44213">
                  <c:v>0.16381299999999999</c:v>
                </c:pt>
                <c:pt idx="44214">
                  <c:v>0.16389200000000001</c:v>
                </c:pt>
                <c:pt idx="44215">
                  <c:v>0.16395699999999999</c:v>
                </c:pt>
                <c:pt idx="44216">
                  <c:v>0.16400799999999999</c:v>
                </c:pt>
                <c:pt idx="44217">
                  <c:v>0.164045</c:v>
                </c:pt>
                <c:pt idx="44218">
                  <c:v>0.16406699999999999</c:v>
                </c:pt>
                <c:pt idx="44219">
                  <c:v>0.164074</c:v>
                </c:pt>
                <c:pt idx="44220">
                  <c:v>0.16406799999999999</c:v>
                </c:pt>
                <c:pt idx="44221">
                  <c:v>0.164048</c:v>
                </c:pt>
                <c:pt idx="44222">
                  <c:v>0.16401399999999999</c:v>
                </c:pt>
                <c:pt idx="44223">
                  <c:v>0.163963</c:v>
                </c:pt>
                <c:pt idx="44224">
                  <c:v>0.16389400000000001</c:v>
                </c:pt>
                <c:pt idx="44225">
                  <c:v>0.16380600000000001</c:v>
                </c:pt>
                <c:pt idx="44226">
                  <c:v>0.16369700000000001</c:v>
                </c:pt>
                <c:pt idx="44227">
                  <c:v>0.16356699999999999</c:v>
                </c:pt>
                <c:pt idx="44228">
                  <c:v>0.16341700000000001</c:v>
                </c:pt>
                <c:pt idx="44229">
                  <c:v>0.163245</c:v>
                </c:pt>
                <c:pt idx="44230">
                  <c:v>0.163052</c:v>
                </c:pt>
                <c:pt idx="44231">
                  <c:v>0.16283800000000001</c:v>
                </c:pt>
                <c:pt idx="44232">
                  <c:v>0.16259999999999999</c:v>
                </c:pt>
                <c:pt idx="44233">
                  <c:v>0.16233900000000001</c:v>
                </c:pt>
                <c:pt idx="44234">
                  <c:v>0.162051</c:v>
                </c:pt>
                <c:pt idx="44235">
                  <c:v>0.16173699999999999</c:v>
                </c:pt>
                <c:pt idx="44236">
                  <c:v>0.16139700000000001</c:v>
                </c:pt>
                <c:pt idx="44237">
                  <c:v>0.16103200000000001</c:v>
                </c:pt>
                <c:pt idx="44238">
                  <c:v>0.16064100000000001</c:v>
                </c:pt>
                <c:pt idx="44239">
                  <c:v>0.16022500000000001</c:v>
                </c:pt>
                <c:pt idx="44240">
                  <c:v>0.15978400000000001</c:v>
                </c:pt>
                <c:pt idx="44241">
                  <c:v>0.15931699999999999</c:v>
                </c:pt>
                <c:pt idx="44242">
                  <c:v>0.15882099999999999</c:v>
                </c:pt>
                <c:pt idx="44243">
                  <c:v>0.15829499999999999</c:v>
                </c:pt>
                <c:pt idx="44244">
                  <c:v>0.15773799999999999</c:v>
                </c:pt>
                <c:pt idx="44245">
                  <c:v>0.15714900000000001</c:v>
                </c:pt>
                <c:pt idx="44246">
                  <c:v>0.156527</c:v>
                </c:pt>
                <c:pt idx="44247">
                  <c:v>0.15587100000000001</c:v>
                </c:pt>
                <c:pt idx="44248">
                  <c:v>0.15518100000000001</c:v>
                </c:pt>
                <c:pt idx="44249">
                  <c:v>0.15445600000000001</c:v>
                </c:pt>
                <c:pt idx="44250">
                  <c:v>0.153697</c:v>
                </c:pt>
                <c:pt idx="44251">
                  <c:v>0.15290400000000001</c:v>
                </c:pt>
                <c:pt idx="44252">
                  <c:v>0.15207599999999999</c:v>
                </c:pt>
                <c:pt idx="44253">
                  <c:v>0.15121299999999999</c:v>
                </c:pt>
                <c:pt idx="44254">
                  <c:v>0.150315</c:v>
                </c:pt>
                <c:pt idx="44255">
                  <c:v>0.14938199999999999</c:v>
                </c:pt>
                <c:pt idx="44256">
                  <c:v>0.14841299999999999</c:v>
                </c:pt>
                <c:pt idx="44257">
                  <c:v>0.14741099999999999</c:v>
                </c:pt>
                <c:pt idx="44258">
                  <c:v>0.146374</c:v>
                </c:pt>
                <c:pt idx="44259">
                  <c:v>0.14530299999999999</c:v>
                </c:pt>
                <c:pt idx="44260">
                  <c:v>0.14419699999999999</c:v>
                </c:pt>
                <c:pt idx="44261">
                  <c:v>0.14305699999999999</c:v>
                </c:pt>
                <c:pt idx="44262">
                  <c:v>0.14188100000000001</c:v>
                </c:pt>
                <c:pt idx="44263">
                  <c:v>0.14067099999999999</c:v>
                </c:pt>
                <c:pt idx="44264">
                  <c:v>0.13942499999999999</c:v>
                </c:pt>
                <c:pt idx="44265">
                  <c:v>0.13814399999999999</c:v>
                </c:pt>
                <c:pt idx="44266">
                  <c:v>0.136827</c:v>
                </c:pt>
                <c:pt idx="44267">
                  <c:v>0.13547500000000001</c:v>
                </c:pt>
                <c:pt idx="44268">
                  <c:v>0.13409099999999999</c:v>
                </c:pt>
                <c:pt idx="44269">
                  <c:v>0.13267499999999999</c:v>
                </c:pt>
                <c:pt idx="44270">
                  <c:v>0.13122700000000001</c:v>
                </c:pt>
                <c:pt idx="44271">
                  <c:v>0.12975</c:v>
                </c:pt>
                <c:pt idx="44272">
                  <c:v>0.128243</c:v>
                </c:pt>
                <c:pt idx="44273">
                  <c:v>0.12670899999999999</c:v>
                </c:pt>
                <c:pt idx="44274">
                  <c:v>0.12515000000000001</c:v>
                </c:pt>
                <c:pt idx="44275">
                  <c:v>0.123566</c:v>
                </c:pt>
                <c:pt idx="44276">
                  <c:v>0.121958</c:v>
                </c:pt>
                <c:pt idx="44277">
                  <c:v>0.120325</c:v>
                </c:pt>
                <c:pt idx="44278">
                  <c:v>0.118668</c:v>
                </c:pt>
                <c:pt idx="44279">
                  <c:v>0.116989</c:v>
                </c:pt>
                <c:pt idx="44280">
                  <c:v>0.11529200000000001</c:v>
                </c:pt>
                <c:pt idx="44281">
                  <c:v>0.113579</c:v>
                </c:pt>
                <c:pt idx="44282">
                  <c:v>0.11185299999999999</c:v>
                </c:pt>
                <c:pt idx="44283">
                  <c:v>0.110114</c:v>
                </c:pt>
                <c:pt idx="44284">
                  <c:v>0.108365</c:v>
                </c:pt>
                <c:pt idx="44285">
                  <c:v>0.10660600000000001</c:v>
                </c:pt>
                <c:pt idx="44286">
                  <c:v>0.10484</c:v>
                </c:pt>
                <c:pt idx="44287">
                  <c:v>0.10306800000000001</c:v>
                </c:pt>
                <c:pt idx="44288">
                  <c:v>0.10129299999999999</c:v>
                </c:pt>
                <c:pt idx="44289">
                  <c:v>9.9514900000000003E-2</c:v>
                </c:pt>
                <c:pt idx="44290">
                  <c:v>9.7737900000000003E-2</c:v>
                </c:pt>
                <c:pt idx="44291">
                  <c:v>9.5965099999999998E-2</c:v>
                </c:pt>
                <c:pt idx="44292">
                  <c:v>9.4198900000000002E-2</c:v>
                </c:pt>
                <c:pt idx="44293">
                  <c:v>9.2440900000000006E-2</c:v>
                </c:pt>
                <c:pt idx="44294">
                  <c:v>9.0692599999999998E-2</c:v>
                </c:pt>
                <c:pt idx="44295">
                  <c:v>8.8956099999999996E-2</c:v>
                </c:pt>
                <c:pt idx="44296">
                  <c:v>8.7234000000000006E-2</c:v>
                </c:pt>
                <c:pt idx="44297">
                  <c:v>8.5528699999999999E-2</c:v>
                </c:pt>
                <c:pt idx="44298">
                  <c:v>8.3842799999999995E-2</c:v>
                </c:pt>
                <c:pt idx="44299">
                  <c:v>8.21794E-2</c:v>
                </c:pt>
                <c:pt idx="44300">
                  <c:v>8.0540600000000004E-2</c:v>
                </c:pt>
                <c:pt idx="44301">
                  <c:v>7.8928200000000004E-2</c:v>
                </c:pt>
                <c:pt idx="44302">
                  <c:v>7.7344200000000002E-2</c:v>
                </c:pt>
                <c:pt idx="44303">
                  <c:v>7.5790800000000005E-2</c:v>
                </c:pt>
                <c:pt idx="44304">
                  <c:v>7.4270199999999995E-2</c:v>
                </c:pt>
                <c:pt idx="44305">
                  <c:v>7.2785600000000006E-2</c:v>
                </c:pt>
                <c:pt idx="44306">
                  <c:v>7.1340799999999996E-2</c:v>
                </c:pt>
                <c:pt idx="44307">
                  <c:v>6.9939200000000007E-2</c:v>
                </c:pt>
                <c:pt idx="44308">
                  <c:v>6.8582900000000002E-2</c:v>
                </c:pt>
                <c:pt idx="44309">
                  <c:v>6.7272799999999994E-2</c:v>
                </c:pt>
                <c:pt idx="44310">
                  <c:v>6.6010100000000002E-2</c:v>
                </c:pt>
                <c:pt idx="44311">
                  <c:v>6.4797099999999996E-2</c:v>
                </c:pt>
                <c:pt idx="44312">
                  <c:v>6.3635999999999998E-2</c:v>
                </c:pt>
                <c:pt idx="44313">
                  <c:v>6.2528500000000001E-2</c:v>
                </c:pt>
                <c:pt idx="44314">
                  <c:v>6.1476500000000003E-2</c:v>
                </c:pt>
                <c:pt idx="44315">
                  <c:v>6.0482000000000001E-2</c:v>
                </c:pt>
                <c:pt idx="44316">
                  <c:v>5.9546200000000001E-2</c:v>
                </c:pt>
                <c:pt idx="44317">
                  <c:v>5.8669600000000002E-2</c:v>
                </c:pt>
                <c:pt idx="44318">
                  <c:v>5.7853599999999998E-2</c:v>
                </c:pt>
                <c:pt idx="44319">
                  <c:v>5.7099700000000003E-2</c:v>
                </c:pt>
                <c:pt idx="44320">
                  <c:v>5.6409399999999998E-2</c:v>
                </c:pt>
                <c:pt idx="44321">
                  <c:v>5.5783100000000002E-2</c:v>
                </c:pt>
                <c:pt idx="44322">
                  <c:v>5.5221800000000001E-2</c:v>
                </c:pt>
                <c:pt idx="44323">
                  <c:v>5.4727100000000001E-2</c:v>
                </c:pt>
                <c:pt idx="44324">
                  <c:v>5.43002E-2</c:v>
                </c:pt>
                <c:pt idx="44325">
                  <c:v>5.3942200000000003E-2</c:v>
                </c:pt>
                <c:pt idx="44326">
                  <c:v>5.3653199999999998E-2</c:v>
                </c:pt>
                <c:pt idx="44327">
                  <c:v>5.3433099999999997E-2</c:v>
                </c:pt>
                <c:pt idx="44328">
                  <c:v>5.3282999999999997E-2</c:v>
                </c:pt>
                <c:pt idx="44329">
                  <c:v>5.3204000000000001E-2</c:v>
                </c:pt>
                <c:pt idx="44330">
                  <c:v>5.31967E-2</c:v>
                </c:pt>
                <c:pt idx="44331">
                  <c:v>5.3260700000000001E-2</c:v>
                </c:pt>
                <c:pt idx="44332">
                  <c:v>5.3395999999999999E-2</c:v>
                </c:pt>
                <c:pt idx="44333">
                  <c:v>5.3603100000000001E-2</c:v>
                </c:pt>
                <c:pt idx="44334">
                  <c:v>5.3882600000000003E-2</c:v>
                </c:pt>
                <c:pt idx="44335">
                  <c:v>5.4234200000000003E-2</c:v>
                </c:pt>
                <c:pt idx="44336">
                  <c:v>5.4656400000000001E-2</c:v>
                </c:pt>
                <c:pt idx="44337">
                  <c:v>5.5147799999999997E-2</c:v>
                </c:pt>
                <c:pt idx="44338">
                  <c:v>5.5707699999999999E-2</c:v>
                </c:pt>
                <c:pt idx="44339">
                  <c:v>5.63349E-2</c:v>
                </c:pt>
                <c:pt idx="44340">
                  <c:v>5.7028000000000002E-2</c:v>
                </c:pt>
                <c:pt idx="44341">
                  <c:v>5.7785599999999999E-2</c:v>
                </c:pt>
                <c:pt idx="44342">
                  <c:v>5.8606600000000002E-2</c:v>
                </c:pt>
                <c:pt idx="44343">
                  <c:v>5.94902E-2</c:v>
                </c:pt>
                <c:pt idx="44344">
                  <c:v>6.0435900000000001E-2</c:v>
                </c:pt>
                <c:pt idx="44345">
                  <c:v>6.1442499999999997E-2</c:v>
                </c:pt>
                <c:pt idx="44346">
                  <c:v>6.2508300000000003E-2</c:v>
                </c:pt>
                <c:pt idx="44347">
                  <c:v>6.3631800000000002E-2</c:v>
                </c:pt>
                <c:pt idx="44348">
                  <c:v>6.4811099999999996E-2</c:v>
                </c:pt>
                <c:pt idx="44349">
                  <c:v>6.6044400000000003E-2</c:v>
                </c:pt>
                <c:pt idx="44350">
                  <c:v>6.73295E-2</c:v>
                </c:pt>
                <c:pt idx="44351">
                  <c:v>6.86644E-2</c:v>
                </c:pt>
                <c:pt idx="44352">
                  <c:v>7.0046700000000003E-2</c:v>
                </c:pt>
                <c:pt idx="44353">
                  <c:v>7.1474300000000004E-2</c:v>
                </c:pt>
                <c:pt idx="44354">
                  <c:v>7.2945399999999994E-2</c:v>
                </c:pt>
                <c:pt idx="44355">
                  <c:v>7.4457999999999996E-2</c:v>
                </c:pt>
                <c:pt idx="44356">
                  <c:v>7.6009800000000002E-2</c:v>
                </c:pt>
                <c:pt idx="44357">
                  <c:v>7.7598200000000006E-2</c:v>
                </c:pt>
                <c:pt idx="44358">
                  <c:v>7.9219899999999996E-2</c:v>
                </c:pt>
                <c:pt idx="44359">
                  <c:v>8.0872100000000002E-2</c:v>
                </c:pt>
                <c:pt idx="44360">
                  <c:v>8.2552700000000007E-2</c:v>
                </c:pt>
                <c:pt idx="44361">
                  <c:v>8.4259700000000007E-2</c:v>
                </c:pt>
                <c:pt idx="44362">
                  <c:v>8.5990700000000003E-2</c:v>
                </c:pt>
                <c:pt idx="44363">
                  <c:v>8.7742700000000007E-2</c:v>
                </c:pt>
                <c:pt idx="44364">
                  <c:v>8.9513300000000004E-2</c:v>
                </c:pt>
                <c:pt idx="44365">
                  <c:v>9.1300099999999995E-2</c:v>
                </c:pt>
                <c:pt idx="44366">
                  <c:v>9.3099299999999996E-2</c:v>
                </c:pt>
                <c:pt idx="44367">
                  <c:v>9.4907900000000003E-2</c:v>
                </c:pt>
                <c:pt idx="44368">
                  <c:v>9.6723600000000007E-2</c:v>
                </c:pt>
                <c:pt idx="44369">
                  <c:v>9.8544000000000007E-2</c:v>
                </c:pt>
                <c:pt idx="44370">
                  <c:v>0.100366</c:v>
                </c:pt>
                <c:pt idx="44371">
                  <c:v>0.102185</c:v>
                </c:pt>
                <c:pt idx="44372">
                  <c:v>0.10399899999999999</c:v>
                </c:pt>
                <c:pt idx="44373">
                  <c:v>0.105804</c:v>
                </c:pt>
                <c:pt idx="44374">
                  <c:v>0.1076</c:v>
                </c:pt>
                <c:pt idx="44375">
                  <c:v>0.10938299999999999</c:v>
                </c:pt>
                <c:pt idx="44376">
                  <c:v>0.111152</c:v>
                </c:pt>
                <c:pt idx="44377">
                  <c:v>0.11290500000000001</c:v>
                </c:pt>
                <c:pt idx="44378">
                  <c:v>0.114639</c:v>
                </c:pt>
                <c:pt idx="44379">
                  <c:v>0.116352</c:v>
                </c:pt>
                <c:pt idx="44380">
                  <c:v>0.11804199999999999</c:v>
                </c:pt>
                <c:pt idx="44381">
                  <c:v>0.11970500000000001</c:v>
                </c:pt>
                <c:pt idx="44382">
                  <c:v>0.12134</c:v>
                </c:pt>
                <c:pt idx="44383">
                  <c:v>0.122945</c:v>
                </c:pt>
                <c:pt idx="44384">
                  <c:v>0.124518</c:v>
                </c:pt>
                <c:pt idx="44385">
                  <c:v>0.126057</c:v>
                </c:pt>
                <c:pt idx="44386">
                  <c:v>0.127558</c:v>
                </c:pt>
                <c:pt idx="44387">
                  <c:v>0.12902</c:v>
                </c:pt>
                <c:pt idx="44388">
                  <c:v>0.130441</c:v>
                </c:pt>
                <c:pt idx="44389">
                  <c:v>0.13181699999999999</c:v>
                </c:pt>
                <c:pt idx="44390">
                  <c:v>0.13314899999999999</c:v>
                </c:pt>
                <c:pt idx="44391">
                  <c:v>0.134433</c:v>
                </c:pt>
                <c:pt idx="44392">
                  <c:v>0.13566900000000001</c:v>
                </c:pt>
                <c:pt idx="44393">
                  <c:v>0.136855</c:v>
                </c:pt>
                <c:pt idx="44394">
                  <c:v>0.137989</c:v>
                </c:pt>
                <c:pt idx="44395">
                  <c:v>0.139071</c:v>
                </c:pt>
                <c:pt idx="44396">
                  <c:v>0.140099</c:v>
                </c:pt>
                <c:pt idx="44397">
                  <c:v>0.141071</c:v>
                </c:pt>
                <c:pt idx="44398">
                  <c:v>0.141986</c:v>
                </c:pt>
                <c:pt idx="44399">
                  <c:v>0.142845</c:v>
                </c:pt>
                <c:pt idx="44400">
                  <c:v>0.143646</c:v>
                </c:pt>
                <c:pt idx="44401">
                  <c:v>0.14438899999999999</c:v>
                </c:pt>
                <c:pt idx="44402">
                  <c:v>0.14507200000000001</c:v>
                </c:pt>
                <c:pt idx="44403">
                  <c:v>0.14569399999999999</c:v>
                </c:pt>
                <c:pt idx="44404">
                  <c:v>0.146255</c:v>
                </c:pt>
                <c:pt idx="44405">
                  <c:v>0.146755</c:v>
                </c:pt>
                <c:pt idx="44406">
                  <c:v>0.14719399999999999</c:v>
                </c:pt>
                <c:pt idx="44407">
                  <c:v>0.14757000000000001</c:v>
                </c:pt>
                <c:pt idx="44408">
                  <c:v>0.14788499999999999</c:v>
                </c:pt>
                <c:pt idx="44409">
                  <c:v>0.14813799999999999</c:v>
                </c:pt>
                <c:pt idx="44410">
                  <c:v>0.14832899999999999</c:v>
                </c:pt>
                <c:pt idx="44411">
                  <c:v>0.14845700000000001</c:v>
                </c:pt>
                <c:pt idx="44412">
                  <c:v>0.14852299999999999</c:v>
                </c:pt>
                <c:pt idx="44413">
                  <c:v>0.14852799999999999</c:v>
                </c:pt>
                <c:pt idx="44414">
                  <c:v>0.14847199999999999</c:v>
                </c:pt>
                <c:pt idx="44415">
                  <c:v>0.14835499999999999</c:v>
                </c:pt>
                <c:pt idx="44416">
                  <c:v>0.14817900000000001</c:v>
                </c:pt>
                <c:pt idx="44417">
                  <c:v>0.14794499999999999</c:v>
                </c:pt>
                <c:pt idx="44418">
                  <c:v>0.14765200000000001</c:v>
                </c:pt>
                <c:pt idx="44419">
                  <c:v>0.14730299999999999</c:v>
                </c:pt>
                <c:pt idx="44420">
                  <c:v>0.146898</c:v>
                </c:pt>
                <c:pt idx="44421">
                  <c:v>0.14643700000000001</c:v>
                </c:pt>
                <c:pt idx="44422">
                  <c:v>0.145921</c:v>
                </c:pt>
                <c:pt idx="44423">
                  <c:v>0.14535300000000001</c:v>
                </c:pt>
                <c:pt idx="44424">
                  <c:v>0.144734</c:v>
                </c:pt>
                <c:pt idx="44425">
                  <c:v>0.144065</c:v>
                </c:pt>
                <c:pt idx="44426">
                  <c:v>0.143346</c:v>
                </c:pt>
                <c:pt idx="44427">
                  <c:v>0.14258000000000001</c:v>
                </c:pt>
                <c:pt idx="44428">
                  <c:v>0.14176900000000001</c:v>
                </c:pt>
                <c:pt idx="44429">
                  <c:v>0.14091400000000001</c:v>
                </c:pt>
                <c:pt idx="44430">
                  <c:v>0.140018</c:v>
                </c:pt>
                <c:pt idx="44431">
                  <c:v>0.13908100000000001</c:v>
                </c:pt>
                <c:pt idx="44432">
                  <c:v>0.13810600000000001</c:v>
                </c:pt>
                <c:pt idx="44433">
                  <c:v>0.13709299999999999</c:v>
                </c:pt>
                <c:pt idx="44434">
                  <c:v>0.136045</c:v>
                </c:pt>
                <c:pt idx="44435">
                  <c:v>0.134963</c:v>
                </c:pt>
                <c:pt idx="44436">
                  <c:v>0.133849</c:v>
                </c:pt>
                <c:pt idx="44437">
                  <c:v>0.13270599999999999</c:v>
                </c:pt>
                <c:pt idx="44438">
                  <c:v>0.13153500000000001</c:v>
                </c:pt>
                <c:pt idx="44439">
                  <c:v>0.13033800000000001</c:v>
                </c:pt>
                <c:pt idx="44440">
                  <c:v>0.12911800000000001</c:v>
                </c:pt>
                <c:pt idx="44441">
                  <c:v>0.12787499999999999</c:v>
                </c:pt>
                <c:pt idx="44442">
                  <c:v>0.126613</c:v>
                </c:pt>
                <c:pt idx="44443">
                  <c:v>0.125333</c:v>
                </c:pt>
                <c:pt idx="44444">
                  <c:v>0.124038</c:v>
                </c:pt>
                <c:pt idx="44445">
                  <c:v>0.12273000000000001</c:v>
                </c:pt>
                <c:pt idx="44446">
                  <c:v>0.12141100000000001</c:v>
                </c:pt>
                <c:pt idx="44447">
                  <c:v>0.120084</c:v>
                </c:pt>
                <c:pt idx="44448">
                  <c:v>0.118751</c:v>
                </c:pt>
                <c:pt idx="44449">
                  <c:v>0.117413</c:v>
                </c:pt>
                <c:pt idx="44450">
                  <c:v>0.116074</c:v>
                </c:pt>
                <c:pt idx="44451">
                  <c:v>0.114734</c:v>
                </c:pt>
                <c:pt idx="44452">
                  <c:v>0.113395</c:v>
                </c:pt>
                <c:pt idx="44453">
                  <c:v>0.11205900000000001</c:v>
                </c:pt>
                <c:pt idx="44454">
                  <c:v>0.11072799999999999</c:v>
                </c:pt>
                <c:pt idx="44455">
                  <c:v>0.109404</c:v>
                </c:pt>
                <c:pt idx="44456">
                  <c:v>0.10809000000000001</c:v>
                </c:pt>
                <c:pt idx="44457">
                  <c:v>0.10678600000000001</c:v>
                </c:pt>
                <c:pt idx="44458">
                  <c:v>0.10549500000000001</c:v>
                </c:pt>
                <c:pt idx="44459">
                  <c:v>0.10421900000000001</c:v>
                </c:pt>
                <c:pt idx="44460">
                  <c:v>0.10296</c:v>
                </c:pt>
                <c:pt idx="44461">
                  <c:v>0.10172100000000001</c:v>
                </c:pt>
                <c:pt idx="44462">
                  <c:v>0.100503</c:v>
                </c:pt>
                <c:pt idx="44463">
                  <c:v>9.9306500000000006E-2</c:v>
                </c:pt>
                <c:pt idx="44464">
                  <c:v>9.8133600000000001E-2</c:v>
                </c:pt>
                <c:pt idx="44465">
                  <c:v>9.6985500000000002E-2</c:v>
                </c:pt>
                <c:pt idx="44466">
                  <c:v>9.5863799999999999E-2</c:v>
                </c:pt>
                <c:pt idx="44467">
                  <c:v>9.4770300000000002E-2</c:v>
                </c:pt>
                <c:pt idx="44468">
                  <c:v>9.3706499999999998E-2</c:v>
                </c:pt>
                <c:pt idx="44469">
                  <c:v>9.2673699999999998E-2</c:v>
                </c:pt>
                <c:pt idx="44470">
                  <c:v>9.1672799999999999E-2</c:v>
                </c:pt>
                <c:pt idx="44471">
                  <c:v>9.0705099999999997E-2</c:v>
                </c:pt>
                <c:pt idx="44472">
                  <c:v>8.9772000000000005E-2</c:v>
                </c:pt>
                <c:pt idx="44473">
                  <c:v>8.8874700000000001E-2</c:v>
                </c:pt>
                <c:pt idx="44474">
                  <c:v>8.8014499999999996E-2</c:v>
                </c:pt>
                <c:pt idx="44475">
                  <c:v>8.7192500000000006E-2</c:v>
                </c:pt>
                <c:pt idx="44476">
                  <c:v>8.6409700000000006E-2</c:v>
                </c:pt>
                <c:pt idx="44477">
                  <c:v>8.5666699999999998E-2</c:v>
                </c:pt>
                <c:pt idx="44478">
                  <c:v>8.4963899999999995E-2</c:v>
                </c:pt>
                <c:pt idx="44479">
                  <c:v>8.4302000000000002E-2</c:v>
                </c:pt>
                <c:pt idx="44480">
                  <c:v>8.3681800000000001E-2</c:v>
                </c:pt>
                <c:pt idx="44481">
                  <c:v>8.3103700000000003E-2</c:v>
                </c:pt>
                <c:pt idx="44482">
                  <c:v>8.25679E-2</c:v>
                </c:pt>
                <c:pt idx="44483">
                  <c:v>8.2074300000000003E-2</c:v>
                </c:pt>
                <c:pt idx="44484">
                  <c:v>8.1623399999999999E-2</c:v>
                </c:pt>
                <c:pt idx="44485">
                  <c:v>8.1215700000000002E-2</c:v>
                </c:pt>
                <c:pt idx="44486">
                  <c:v>8.0851699999999999E-2</c:v>
                </c:pt>
                <c:pt idx="44487">
                  <c:v>8.0531099999999994E-2</c:v>
                </c:pt>
                <c:pt idx="44488">
                  <c:v>8.0253699999999997E-2</c:v>
                </c:pt>
                <c:pt idx="44489">
                  <c:v>8.0019599999999996E-2</c:v>
                </c:pt>
                <c:pt idx="44490">
                  <c:v>7.9828800000000005E-2</c:v>
                </c:pt>
                <c:pt idx="44491">
                  <c:v>7.9681500000000002E-2</c:v>
                </c:pt>
                <c:pt idx="44492">
                  <c:v>7.9577700000000001E-2</c:v>
                </c:pt>
                <c:pt idx="44493">
                  <c:v>7.9517400000000002E-2</c:v>
                </c:pt>
                <c:pt idx="44494">
                  <c:v>7.9500500000000002E-2</c:v>
                </c:pt>
                <c:pt idx="44495">
                  <c:v>7.95265E-2</c:v>
                </c:pt>
                <c:pt idx="44496">
                  <c:v>7.9594799999999993E-2</c:v>
                </c:pt>
                <c:pt idx="44497">
                  <c:v>7.9704899999999995E-2</c:v>
                </c:pt>
                <c:pt idx="44498">
                  <c:v>7.9856099999999999E-2</c:v>
                </c:pt>
                <c:pt idx="44499">
                  <c:v>8.0047699999999999E-2</c:v>
                </c:pt>
                <c:pt idx="44500">
                  <c:v>8.0279000000000003E-2</c:v>
                </c:pt>
                <c:pt idx="44501">
                  <c:v>8.0549200000000001E-2</c:v>
                </c:pt>
                <c:pt idx="44502">
                  <c:v>8.0857899999999996E-2</c:v>
                </c:pt>
                <c:pt idx="44503">
                  <c:v>8.1204399999999996E-2</c:v>
                </c:pt>
                <c:pt idx="44504">
                  <c:v>8.1587800000000002E-2</c:v>
                </c:pt>
                <c:pt idx="44505">
                  <c:v>8.2007300000000005E-2</c:v>
                </c:pt>
                <c:pt idx="44506">
                  <c:v>8.2462199999999999E-2</c:v>
                </c:pt>
                <c:pt idx="44507">
                  <c:v>8.2951700000000003E-2</c:v>
                </c:pt>
                <c:pt idx="44508">
                  <c:v>8.3474800000000002E-2</c:v>
                </c:pt>
                <c:pt idx="44509">
                  <c:v>8.4029999999999994E-2</c:v>
                </c:pt>
                <c:pt idx="44510">
                  <c:v>8.46161E-2</c:v>
                </c:pt>
                <c:pt idx="44511">
                  <c:v>8.5231799999999996E-2</c:v>
                </c:pt>
                <c:pt idx="44512">
                  <c:v>8.5875499999999994E-2</c:v>
                </c:pt>
                <c:pt idx="44513">
                  <c:v>8.6545899999999995E-2</c:v>
                </c:pt>
                <c:pt idx="44514">
                  <c:v>8.7241399999999997E-2</c:v>
                </c:pt>
                <c:pt idx="44515">
                  <c:v>8.7960999999999998E-2</c:v>
                </c:pt>
                <c:pt idx="44516">
                  <c:v>8.8703500000000005E-2</c:v>
                </c:pt>
                <c:pt idx="44517">
                  <c:v>8.9467400000000002E-2</c:v>
                </c:pt>
                <c:pt idx="44518">
                  <c:v>9.0251300000000007E-2</c:v>
                </c:pt>
                <c:pt idx="44519">
                  <c:v>9.1053599999999998E-2</c:v>
                </c:pt>
                <c:pt idx="44520">
                  <c:v>9.1872800000000004E-2</c:v>
                </c:pt>
                <c:pt idx="44521">
                  <c:v>9.2707600000000001E-2</c:v>
                </c:pt>
                <c:pt idx="44522">
                  <c:v>9.3556700000000007E-2</c:v>
                </c:pt>
                <c:pt idx="44523">
                  <c:v>9.4418600000000005E-2</c:v>
                </c:pt>
                <c:pt idx="44524">
                  <c:v>9.5292199999999994E-2</c:v>
                </c:pt>
                <c:pt idx="44525">
                  <c:v>9.6175999999999998E-2</c:v>
                </c:pt>
                <c:pt idx="44526">
                  <c:v>9.70689E-2</c:v>
                </c:pt>
                <c:pt idx="44527">
                  <c:v>9.7969200000000006E-2</c:v>
                </c:pt>
                <c:pt idx="44528">
                  <c:v>9.8875599999999994E-2</c:v>
                </c:pt>
                <c:pt idx="44529">
                  <c:v>9.9786600000000003E-2</c:v>
                </c:pt>
                <c:pt idx="44530">
                  <c:v>0.1007</c:v>
                </c:pt>
                <c:pt idx="44531">
                  <c:v>0.101616</c:v>
                </c:pt>
                <c:pt idx="44532">
                  <c:v>0.102531</c:v>
                </c:pt>
                <c:pt idx="44533">
                  <c:v>0.103445</c:v>
                </c:pt>
                <c:pt idx="44534">
                  <c:v>0.10435700000000001</c:v>
                </c:pt>
                <c:pt idx="44535">
                  <c:v>0.105265</c:v>
                </c:pt>
                <c:pt idx="44536">
                  <c:v>0.106167</c:v>
                </c:pt>
                <c:pt idx="44537">
                  <c:v>0.10706300000000001</c:v>
                </c:pt>
                <c:pt idx="44538">
                  <c:v>0.107949</c:v>
                </c:pt>
                <c:pt idx="44539">
                  <c:v>0.10882600000000001</c:v>
                </c:pt>
                <c:pt idx="44540">
                  <c:v>0.109691</c:v>
                </c:pt>
                <c:pt idx="44541">
                  <c:v>0.110544</c:v>
                </c:pt>
                <c:pt idx="44542">
                  <c:v>0.11138199999999999</c:v>
                </c:pt>
                <c:pt idx="44543">
                  <c:v>0.112205</c:v>
                </c:pt>
                <c:pt idx="44544">
                  <c:v>0.113011</c:v>
                </c:pt>
                <c:pt idx="44545">
                  <c:v>0.113799</c:v>
                </c:pt>
                <c:pt idx="44546">
                  <c:v>0.114569</c:v>
                </c:pt>
                <c:pt idx="44547">
                  <c:v>0.115317</c:v>
                </c:pt>
                <c:pt idx="44548">
                  <c:v>0.116045</c:v>
                </c:pt>
                <c:pt idx="44549">
                  <c:v>0.11675000000000001</c:v>
                </c:pt>
                <c:pt idx="44550">
                  <c:v>0.11743099999999999</c:v>
                </c:pt>
                <c:pt idx="44551">
                  <c:v>0.118086</c:v>
                </c:pt>
                <c:pt idx="44552">
                  <c:v>0.118715</c:v>
                </c:pt>
                <c:pt idx="44553">
                  <c:v>0.11931600000000001</c:v>
                </c:pt>
                <c:pt idx="44554">
                  <c:v>0.119889</c:v>
                </c:pt>
                <c:pt idx="44555">
                  <c:v>0.120431</c:v>
                </c:pt>
                <c:pt idx="44556">
                  <c:v>0.120944</c:v>
                </c:pt>
                <c:pt idx="44557">
                  <c:v>0.12142500000000001</c:v>
                </c:pt>
                <c:pt idx="44558">
                  <c:v>0.121873</c:v>
                </c:pt>
                <c:pt idx="44559">
                  <c:v>0.12228799999999999</c:v>
                </c:pt>
                <c:pt idx="44560">
                  <c:v>0.122669</c:v>
                </c:pt>
                <c:pt idx="44561">
                  <c:v>0.123015</c:v>
                </c:pt>
                <c:pt idx="44562">
                  <c:v>0.12332600000000001</c:v>
                </c:pt>
                <c:pt idx="44563">
                  <c:v>0.1236</c:v>
                </c:pt>
                <c:pt idx="44564">
                  <c:v>0.123839</c:v>
                </c:pt>
                <c:pt idx="44565">
                  <c:v>0.12404</c:v>
                </c:pt>
                <c:pt idx="44566">
                  <c:v>0.124205</c:v>
                </c:pt>
                <c:pt idx="44567">
                  <c:v>0.124333</c:v>
                </c:pt>
                <c:pt idx="44568">
                  <c:v>0.124422</c:v>
                </c:pt>
                <c:pt idx="44569">
                  <c:v>0.124474</c:v>
                </c:pt>
                <c:pt idx="44570">
                  <c:v>0.124489</c:v>
                </c:pt>
                <c:pt idx="44571">
                  <c:v>0.12446599999999999</c:v>
                </c:pt>
                <c:pt idx="44572">
                  <c:v>0.124404</c:v>
                </c:pt>
                <c:pt idx="44573">
                  <c:v>0.124305</c:v>
                </c:pt>
                <c:pt idx="44574">
                  <c:v>0.124167</c:v>
                </c:pt>
                <c:pt idx="44575">
                  <c:v>0.12399</c:v>
                </c:pt>
                <c:pt idx="44576">
                  <c:v>0.123775</c:v>
                </c:pt>
                <c:pt idx="44577">
                  <c:v>0.12352299999999999</c:v>
                </c:pt>
                <c:pt idx="44578">
                  <c:v>0.123233</c:v>
                </c:pt>
                <c:pt idx="44579">
                  <c:v>0.122906</c:v>
                </c:pt>
                <c:pt idx="44580">
                  <c:v>0.122542</c:v>
                </c:pt>
                <c:pt idx="44581">
                  <c:v>0.122142</c:v>
                </c:pt>
                <c:pt idx="44582">
                  <c:v>0.12170599999999999</c:v>
                </c:pt>
                <c:pt idx="44583">
                  <c:v>0.12123299999999999</c:v>
                </c:pt>
                <c:pt idx="44584">
                  <c:v>0.120726</c:v>
                </c:pt>
                <c:pt idx="44585">
                  <c:v>0.120185</c:v>
                </c:pt>
                <c:pt idx="44586">
                  <c:v>0.11960999999999999</c:v>
                </c:pt>
                <c:pt idx="44587">
                  <c:v>0.119002</c:v>
                </c:pt>
                <c:pt idx="44588">
                  <c:v>0.11836199999999999</c:v>
                </c:pt>
                <c:pt idx="44589">
                  <c:v>0.117692</c:v>
                </c:pt>
                <c:pt idx="44590">
                  <c:v>0.116991</c:v>
                </c:pt>
                <c:pt idx="44591">
                  <c:v>0.116262</c:v>
                </c:pt>
                <c:pt idx="44592">
                  <c:v>0.115505</c:v>
                </c:pt>
                <c:pt idx="44593">
                  <c:v>0.114722</c:v>
                </c:pt>
                <c:pt idx="44594">
                  <c:v>0.113914</c:v>
                </c:pt>
                <c:pt idx="44595">
                  <c:v>0.113083</c:v>
                </c:pt>
                <c:pt idx="44596">
                  <c:v>0.112229</c:v>
                </c:pt>
                <c:pt idx="44597">
                  <c:v>0.111355</c:v>
                </c:pt>
                <c:pt idx="44598">
                  <c:v>0.110461</c:v>
                </c:pt>
                <c:pt idx="44599">
                  <c:v>0.10954899999999999</c:v>
                </c:pt>
                <c:pt idx="44600">
                  <c:v>0.10861999999999999</c:v>
                </c:pt>
                <c:pt idx="44601">
                  <c:v>0.10767500000000001</c:v>
                </c:pt>
                <c:pt idx="44602">
                  <c:v>0.106714</c:v>
                </c:pt>
                <c:pt idx="44603">
                  <c:v>0.105741</c:v>
                </c:pt>
                <c:pt idx="44604">
                  <c:v>0.104755</c:v>
                </c:pt>
                <c:pt idx="44605">
                  <c:v>0.103759</c:v>
                </c:pt>
                <c:pt idx="44606">
                  <c:v>0.102754</c:v>
                </c:pt>
                <c:pt idx="44607">
                  <c:v>0.101741</c:v>
                </c:pt>
                <c:pt idx="44608">
                  <c:v>0.10072200000000001</c:v>
                </c:pt>
                <c:pt idx="44609">
                  <c:v>9.9697400000000005E-2</c:v>
                </c:pt>
                <c:pt idx="44610">
                  <c:v>9.8668800000000001E-2</c:v>
                </c:pt>
                <c:pt idx="44611">
                  <c:v>9.7637600000000005E-2</c:v>
                </c:pt>
                <c:pt idx="44612">
                  <c:v>9.6605300000000005E-2</c:v>
                </c:pt>
                <c:pt idx="44613">
                  <c:v>9.55738E-2</c:v>
                </c:pt>
                <c:pt idx="44614">
                  <c:v>9.4544600000000006E-2</c:v>
                </c:pt>
                <c:pt idx="44615">
                  <c:v>9.3519400000000003E-2</c:v>
                </c:pt>
                <c:pt idx="44616">
                  <c:v>9.2499399999999996E-2</c:v>
                </c:pt>
                <c:pt idx="44617">
                  <c:v>9.1486100000000001E-2</c:v>
                </c:pt>
                <c:pt idx="44618">
                  <c:v>9.0480699999999997E-2</c:v>
                </c:pt>
                <c:pt idx="44619">
                  <c:v>8.94842E-2</c:v>
                </c:pt>
                <c:pt idx="44620">
                  <c:v>8.8497699999999999E-2</c:v>
                </c:pt>
                <c:pt idx="44621">
                  <c:v>8.7522600000000006E-2</c:v>
                </c:pt>
                <c:pt idx="44622">
                  <c:v>8.6560100000000001E-2</c:v>
                </c:pt>
                <c:pt idx="44623">
                  <c:v>8.5611400000000004E-2</c:v>
                </c:pt>
                <c:pt idx="44624">
                  <c:v>8.4677699999999995E-2</c:v>
                </c:pt>
                <c:pt idx="44625">
                  <c:v>8.3760100000000004E-2</c:v>
                </c:pt>
                <c:pt idx="44626">
                  <c:v>8.2859600000000005E-2</c:v>
                </c:pt>
                <c:pt idx="44627">
                  <c:v>8.1977300000000003E-2</c:v>
                </c:pt>
                <c:pt idx="44628">
                  <c:v>8.1114400000000003E-2</c:v>
                </c:pt>
                <c:pt idx="44629">
                  <c:v>8.0271899999999993E-2</c:v>
                </c:pt>
                <c:pt idx="44630">
                  <c:v>7.9450699999999999E-2</c:v>
                </c:pt>
                <c:pt idx="44631">
                  <c:v>7.8651100000000002E-2</c:v>
                </c:pt>
                <c:pt idx="44632">
                  <c:v>7.7873999999999999E-2</c:v>
                </c:pt>
                <c:pt idx="44633">
                  <c:v>7.7120400000000006E-2</c:v>
                </c:pt>
                <c:pt idx="44634">
                  <c:v>7.6391399999999998E-2</c:v>
                </c:pt>
                <c:pt idx="44635">
                  <c:v>7.56878E-2</c:v>
                </c:pt>
                <c:pt idx="44636">
                  <c:v>7.5010199999999999E-2</c:v>
                </c:pt>
                <c:pt idx="44637">
                  <c:v>7.4359400000000006E-2</c:v>
                </c:pt>
                <c:pt idx="44638">
                  <c:v>7.3736099999999999E-2</c:v>
                </c:pt>
                <c:pt idx="44639">
                  <c:v>7.3140899999999995E-2</c:v>
                </c:pt>
                <c:pt idx="44640">
                  <c:v>7.2573799999999994E-2</c:v>
                </c:pt>
                <c:pt idx="44641">
                  <c:v>7.2035100000000005E-2</c:v>
                </c:pt>
                <c:pt idx="44642">
                  <c:v>7.15258E-2</c:v>
                </c:pt>
                <c:pt idx="44643">
                  <c:v>7.1046600000000001E-2</c:v>
                </c:pt>
                <c:pt idx="44644">
                  <c:v>7.05982E-2</c:v>
                </c:pt>
                <c:pt idx="44645">
                  <c:v>7.0180699999999999E-2</c:v>
                </c:pt>
                <c:pt idx="44646">
                  <c:v>6.9794599999999998E-2</c:v>
                </c:pt>
                <c:pt idx="44647">
                  <c:v>6.9440399999999999E-2</c:v>
                </c:pt>
                <c:pt idx="44648">
                  <c:v>6.9118799999999994E-2</c:v>
                </c:pt>
                <c:pt idx="44649">
                  <c:v>6.8830000000000002E-2</c:v>
                </c:pt>
                <c:pt idx="44650">
                  <c:v>6.8574200000000002E-2</c:v>
                </c:pt>
                <c:pt idx="44651">
                  <c:v>6.8351599999999998E-2</c:v>
                </c:pt>
                <c:pt idx="44652">
                  <c:v>6.8162100000000003E-2</c:v>
                </c:pt>
                <c:pt idx="44653">
                  <c:v>6.8005499999999997E-2</c:v>
                </c:pt>
                <c:pt idx="44654">
                  <c:v>6.7881899999999995E-2</c:v>
                </c:pt>
                <c:pt idx="44655">
                  <c:v>6.7791299999999999E-2</c:v>
                </c:pt>
                <c:pt idx="44656">
                  <c:v>6.77339E-2</c:v>
                </c:pt>
                <c:pt idx="44657">
                  <c:v>6.7710000000000006E-2</c:v>
                </c:pt>
                <c:pt idx="44658">
                  <c:v>6.7719699999999994E-2</c:v>
                </c:pt>
                <c:pt idx="44659">
                  <c:v>6.7763100000000007E-2</c:v>
                </c:pt>
                <c:pt idx="44660">
                  <c:v>6.7839800000000006E-2</c:v>
                </c:pt>
                <c:pt idx="44661">
                  <c:v>6.7949300000000004E-2</c:v>
                </c:pt>
                <c:pt idx="44662">
                  <c:v>6.8090999999999999E-2</c:v>
                </c:pt>
                <c:pt idx="44663">
                  <c:v>6.8264900000000003E-2</c:v>
                </c:pt>
                <c:pt idx="44664">
                  <c:v>6.8470400000000001E-2</c:v>
                </c:pt>
                <c:pt idx="44665">
                  <c:v>6.8707299999999999E-2</c:v>
                </c:pt>
                <c:pt idx="44666">
                  <c:v>6.8975400000000006E-2</c:v>
                </c:pt>
                <c:pt idx="44667">
                  <c:v>6.9274199999999994E-2</c:v>
                </c:pt>
                <c:pt idx="44668">
                  <c:v>6.9602800000000006E-2</c:v>
                </c:pt>
                <c:pt idx="44669">
                  <c:v>6.9960499999999995E-2</c:v>
                </c:pt>
                <c:pt idx="44670">
                  <c:v>7.0346800000000001E-2</c:v>
                </c:pt>
                <c:pt idx="44671">
                  <c:v>7.0761599999999994E-2</c:v>
                </c:pt>
                <c:pt idx="44672">
                  <c:v>7.1204400000000001E-2</c:v>
                </c:pt>
                <c:pt idx="44673">
                  <c:v>7.1675100000000005E-2</c:v>
                </c:pt>
                <c:pt idx="44674">
                  <c:v>7.2173000000000001E-2</c:v>
                </c:pt>
                <c:pt idx="44675">
                  <c:v>7.2697499999999998E-2</c:v>
                </c:pt>
                <c:pt idx="44676">
                  <c:v>7.3247999999999994E-2</c:v>
                </c:pt>
                <c:pt idx="44677">
                  <c:v>7.3823200000000005E-2</c:v>
                </c:pt>
                <c:pt idx="44678">
                  <c:v>7.4422299999999997E-2</c:v>
                </c:pt>
                <c:pt idx="44679">
                  <c:v>7.5044700000000006E-2</c:v>
                </c:pt>
                <c:pt idx="44680">
                  <c:v>7.5690300000000002E-2</c:v>
                </c:pt>
                <c:pt idx="44681">
                  <c:v>7.6359099999999999E-2</c:v>
                </c:pt>
                <c:pt idx="44682">
                  <c:v>7.7051700000000001E-2</c:v>
                </c:pt>
                <c:pt idx="44683">
                  <c:v>7.7767600000000006E-2</c:v>
                </c:pt>
                <c:pt idx="44684">
                  <c:v>7.8504699999999997E-2</c:v>
                </c:pt>
                <c:pt idx="44685">
                  <c:v>7.9260700000000003E-2</c:v>
                </c:pt>
                <c:pt idx="44686">
                  <c:v>8.0034800000000003E-2</c:v>
                </c:pt>
                <c:pt idx="44687">
                  <c:v>8.0826099999999998E-2</c:v>
                </c:pt>
                <c:pt idx="44688">
                  <c:v>8.1633499999999998E-2</c:v>
                </c:pt>
                <c:pt idx="44689">
                  <c:v>8.2456100000000004E-2</c:v>
                </c:pt>
                <c:pt idx="44690">
                  <c:v>8.3293099999999995E-2</c:v>
                </c:pt>
                <c:pt idx="44691">
                  <c:v>8.4143700000000002E-2</c:v>
                </c:pt>
                <c:pt idx="44692">
                  <c:v>8.5006499999999999E-2</c:v>
                </c:pt>
                <c:pt idx="44693">
                  <c:v>8.5880300000000007E-2</c:v>
                </c:pt>
                <c:pt idx="44694">
                  <c:v>8.6763699999999999E-2</c:v>
                </c:pt>
                <c:pt idx="44695">
                  <c:v>8.7655399999999994E-2</c:v>
                </c:pt>
                <c:pt idx="44696">
                  <c:v>8.8553999999999994E-2</c:v>
                </c:pt>
                <c:pt idx="44697">
                  <c:v>8.9457800000000004E-2</c:v>
                </c:pt>
                <c:pt idx="44698">
                  <c:v>9.0365399999999999E-2</c:v>
                </c:pt>
                <c:pt idx="44699">
                  <c:v>9.1275400000000007E-2</c:v>
                </c:pt>
                <c:pt idx="44700">
                  <c:v>9.2186599999999994E-2</c:v>
                </c:pt>
                <c:pt idx="44701">
                  <c:v>9.30975E-2</c:v>
                </c:pt>
                <c:pt idx="44702">
                  <c:v>9.4006599999999996E-2</c:v>
                </c:pt>
                <c:pt idx="44703">
                  <c:v>9.4912800000000005E-2</c:v>
                </c:pt>
                <c:pt idx="44704">
                  <c:v>9.5814999999999997E-2</c:v>
                </c:pt>
                <c:pt idx="44705">
                  <c:v>9.6711900000000003E-2</c:v>
                </c:pt>
                <c:pt idx="44706">
                  <c:v>9.7601999999999994E-2</c:v>
                </c:pt>
                <c:pt idx="44707">
                  <c:v>9.8484000000000002E-2</c:v>
                </c:pt>
                <c:pt idx="44708">
                  <c:v>9.9356700000000006E-2</c:v>
                </c:pt>
                <c:pt idx="44709">
                  <c:v>0.100219</c:v>
                </c:pt>
                <c:pt idx="44710">
                  <c:v>0.10106900000000001</c:v>
                </c:pt>
                <c:pt idx="44711">
                  <c:v>0.101906</c:v>
                </c:pt>
                <c:pt idx="44712">
                  <c:v>0.102727</c:v>
                </c:pt>
                <c:pt idx="44713">
                  <c:v>0.103532</c:v>
                </c:pt>
                <c:pt idx="44714">
                  <c:v>0.10431799999999999</c:v>
                </c:pt>
                <c:pt idx="44715">
                  <c:v>0.105084</c:v>
                </c:pt>
                <c:pt idx="44716">
                  <c:v>0.10582900000000001</c:v>
                </c:pt>
                <c:pt idx="44717">
                  <c:v>0.10655100000000001</c:v>
                </c:pt>
                <c:pt idx="44718">
                  <c:v>0.107248</c:v>
                </c:pt>
                <c:pt idx="44719">
                  <c:v>0.107921</c:v>
                </c:pt>
                <c:pt idx="44720">
                  <c:v>0.108566</c:v>
                </c:pt>
                <c:pt idx="44721">
                  <c:v>0.109183</c:v>
                </c:pt>
                <c:pt idx="44722">
                  <c:v>0.10977000000000001</c:v>
                </c:pt>
                <c:pt idx="44723">
                  <c:v>0.11032699999999999</c:v>
                </c:pt>
                <c:pt idx="44724">
                  <c:v>0.11085200000000001</c:v>
                </c:pt>
                <c:pt idx="44725">
                  <c:v>0.111344</c:v>
                </c:pt>
                <c:pt idx="44726">
                  <c:v>0.111801</c:v>
                </c:pt>
                <c:pt idx="44727">
                  <c:v>0.112222</c:v>
                </c:pt>
                <c:pt idx="44728">
                  <c:v>0.112605</c:v>
                </c:pt>
                <c:pt idx="44729">
                  <c:v>0.11294999999999999</c:v>
                </c:pt>
                <c:pt idx="44730">
                  <c:v>0.113256</c:v>
                </c:pt>
                <c:pt idx="44731">
                  <c:v>0.11352</c:v>
                </c:pt>
                <c:pt idx="44732">
                  <c:v>0.113742</c:v>
                </c:pt>
                <c:pt idx="44733">
                  <c:v>0.113922</c:v>
                </c:pt>
                <c:pt idx="44734">
                  <c:v>0.11405700000000001</c:v>
                </c:pt>
                <c:pt idx="44735">
                  <c:v>0.114146</c:v>
                </c:pt>
                <c:pt idx="44736">
                  <c:v>0.114189</c:v>
                </c:pt>
                <c:pt idx="44737">
                  <c:v>0.11418499999999999</c:v>
                </c:pt>
                <c:pt idx="44738">
                  <c:v>0.114134</c:v>
                </c:pt>
                <c:pt idx="44739">
                  <c:v>0.114034</c:v>
                </c:pt>
                <c:pt idx="44740">
                  <c:v>0.113887</c:v>
                </c:pt>
                <c:pt idx="44741">
                  <c:v>0.11369</c:v>
                </c:pt>
                <c:pt idx="44742">
                  <c:v>0.113445</c:v>
                </c:pt>
                <c:pt idx="44743">
                  <c:v>0.113149</c:v>
                </c:pt>
                <c:pt idx="44744">
                  <c:v>0.112803</c:v>
                </c:pt>
                <c:pt idx="44745">
                  <c:v>0.11240600000000001</c:v>
                </c:pt>
                <c:pt idx="44746">
                  <c:v>0.111958</c:v>
                </c:pt>
                <c:pt idx="44747">
                  <c:v>0.111458</c:v>
                </c:pt>
                <c:pt idx="44748">
                  <c:v>0.110906</c:v>
                </c:pt>
                <c:pt idx="44749">
                  <c:v>0.110303</c:v>
                </c:pt>
                <c:pt idx="44750">
                  <c:v>0.109648</c:v>
                </c:pt>
                <c:pt idx="44751">
                  <c:v>0.108941</c:v>
                </c:pt>
                <c:pt idx="44752">
                  <c:v>0.108184</c:v>
                </c:pt>
                <c:pt idx="44753">
                  <c:v>0.107377</c:v>
                </c:pt>
                <c:pt idx="44754">
                  <c:v>0.106521</c:v>
                </c:pt>
                <c:pt idx="44755">
                  <c:v>0.105614</c:v>
                </c:pt>
                <c:pt idx="44756">
                  <c:v>0.104658</c:v>
                </c:pt>
                <c:pt idx="44757">
                  <c:v>0.103653</c:v>
                </c:pt>
                <c:pt idx="44758">
                  <c:v>0.102599</c:v>
                </c:pt>
                <c:pt idx="44759">
                  <c:v>0.101497</c:v>
                </c:pt>
                <c:pt idx="44760">
                  <c:v>0.10034899999999999</c:v>
                </c:pt>
                <c:pt idx="44761">
                  <c:v>9.9153900000000003E-2</c:v>
                </c:pt>
                <c:pt idx="44762">
                  <c:v>9.7913600000000003E-2</c:v>
                </c:pt>
                <c:pt idx="44763">
                  <c:v>9.6628500000000006E-2</c:v>
                </c:pt>
                <c:pt idx="44764">
                  <c:v>9.5299700000000001E-2</c:v>
                </c:pt>
                <c:pt idx="44765">
                  <c:v>9.3928200000000003E-2</c:v>
                </c:pt>
                <c:pt idx="44766">
                  <c:v>9.2515E-2</c:v>
                </c:pt>
                <c:pt idx="44767">
                  <c:v>9.1061500000000004E-2</c:v>
                </c:pt>
                <c:pt idx="44768">
                  <c:v>8.9569599999999999E-2</c:v>
                </c:pt>
                <c:pt idx="44769">
                  <c:v>8.8041099999999997E-2</c:v>
                </c:pt>
                <c:pt idx="44770">
                  <c:v>8.6477499999999999E-2</c:v>
                </c:pt>
                <c:pt idx="44771">
                  <c:v>8.4879999999999997E-2</c:v>
                </c:pt>
                <c:pt idx="44772">
                  <c:v>8.3249900000000002E-2</c:v>
                </c:pt>
                <c:pt idx="44773">
                  <c:v>8.1589400000000006E-2</c:v>
                </c:pt>
                <c:pt idx="44774">
                  <c:v>7.9900600000000002E-2</c:v>
                </c:pt>
                <c:pt idx="44775">
                  <c:v>7.8186000000000005E-2</c:v>
                </c:pt>
                <c:pt idx="44776">
                  <c:v>7.6448000000000002E-2</c:v>
                </c:pt>
                <c:pt idx="44777">
                  <c:v>7.4688299999999999E-2</c:v>
                </c:pt>
                <c:pt idx="44778">
                  <c:v>7.2908000000000001E-2</c:v>
                </c:pt>
                <c:pt idx="44779">
                  <c:v>7.1108299999999999E-2</c:v>
                </c:pt>
                <c:pt idx="44780">
                  <c:v>6.9291099999999994E-2</c:v>
                </c:pt>
                <c:pt idx="44781">
                  <c:v>6.7458299999999999E-2</c:v>
                </c:pt>
                <c:pt idx="44782">
                  <c:v>6.5611600000000006E-2</c:v>
                </c:pt>
                <c:pt idx="44783">
                  <c:v>6.3752699999999995E-2</c:v>
                </c:pt>
                <c:pt idx="44784">
                  <c:v>6.1883599999999997E-2</c:v>
                </c:pt>
                <c:pt idx="44785">
                  <c:v>6.0006400000000001E-2</c:v>
                </c:pt>
                <c:pt idx="44786">
                  <c:v>5.8123000000000001E-2</c:v>
                </c:pt>
                <c:pt idx="44787">
                  <c:v>5.6235399999999998E-2</c:v>
                </c:pt>
                <c:pt idx="44788">
                  <c:v>5.4345400000000002E-2</c:v>
                </c:pt>
                <c:pt idx="44789">
                  <c:v>5.2454899999999999E-2</c:v>
                </c:pt>
                <c:pt idx="44790">
                  <c:v>5.0565600000000002E-2</c:v>
                </c:pt>
                <c:pt idx="44791">
                  <c:v>4.8679800000000002E-2</c:v>
                </c:pt>
                <c:pt idx="44792">
                  <c:v>4.67997E-2</c:v>
                </c:pt>
                <c:pt idx="44793">
                  <c:v>4.4927300000000003E-2</c:v>
                </c:pt>
                <c:pt idx="44794">
                  <c:v>4.3064199999999997E-2</c:v>
                </c:pt>
                <c:pt idx="44795">
                  <c:v>4.12118E-2</c:v>
                </c:pt>
                <c:pt idx="44796">
                  <c:v>3.9372200000000003E-2</c:v>
                </c:pt>
                <c:pt idx="44797">
                  <c:v>3.75476E-2</c:v>
                </c:pt>
                <c:pt idx="44798">
                  <c:v>3.5740399999999999E-2</c:v>
                </c:pt>
                <c:pt idx="44799">
                  <c:v>3.3952799999999998E-2</c:v>
                </c:pt>
                <c:pt idx="44800">
                  <c:v>3.2187100000000003E-2</c:v>
                </c:pt>
                <c:pt idx="44801">
                  <c:v>3.0445099999999999E-2</c:v>
                </c:pt>
                <c:pt idx="44802">
                  <c:v>2.8728299999999998E-2</c:v>
                </c:pt>
                <c:pt idx="44803">
                  <c:v>2.70385E-2</c:v>
                </c:pt>
                <c:pt idx="44804">
                  <c:v>2.5377500000000001E-2</c:v>
                </c:pt>
                <c:pt idx="44805">
                  <c:v>2.3747500000000001E-2</c:v>
                </c:pt>
                <c:pt idx="44806">
                  <c:v>2.2150400000000001E-2</c:v>
                </c:pt>
                <c:pt idx="44807">
                  <c:v>2.0588700000000001E-2</c:v>
                </c:pt>
                <c:pt idx="44808">
                  <c:v>1.90642E-2</c:v>
                </c:pt>
                <c:pt idx="44809">
                  <c:v>1.7578E-2</c:v>
                </c:pt>
                <c:pt idx="44810">
                  <c:v>1.61303E-2</c:v>
                </c:pt>
                <c:pt idx="44811">
                  <c:v>1.47221E-2</c:v>
                </c:pt>
                <c:pt idx="44812">
                  <c:v>1.3354700000000001E-2</c:v>
                </c:pt>
                <c:pt idx="44813">
                  <c:v>1.20289E-2</c:v>
                </c:pt>
                <c:pt idx="44814">
                  <c:v>1.0745899999999999E-2</c:v>
                </c:pt>
                <c:pt idx="44815" formatCode="0.00E+00">
                  <c:v>9.5064799999999994E-3</c:v>
                </c:pt>
                <c:pt idx="44816" formatCode="0.00E+00">
                  <c:v>8.3114599999999997E-3</c:v>
                </c:pt>
                <c:pt idx="44817" formatCode="0.00E+00">
                  <c:v>7.1616300000000004E-3</c:v>
                </c:pt>
                <c:pt idx="44818" formatCode="0.00E+00">
                  <c:v>6.0577900000000004E-3</c:v>
                </c:pt>
                <c:pt idx="44819" formatCode="0.00E+00">
                  <c:v>5.0007100000000002E-3</c:v>
                </c:pt>
                <c:pt idx="44820" formatCode="0.00E+00">
                  <c:v>3.9910299999999996E-3</c:v>
                </c:pt>
                <c:pt idx="44821" formatCode="0.00E+00">
                  <c:v>3.0292299999999999E-3</c:v>
                </c:pt>
                <c:pt idx="44822" formatCode="0.00E+00">
                  <c:v>2.1156500000000002E-3</c:v>
                </c:pt>
                <c:pt idx="44823" formatCode="0.00E+00">
                  <c:v>1.25051E-3</c:v>
                </c:pt>
                <c:pt idx="44824" formatCode="0.00E+00">
                  <c:v>4.3407100000000001E-4</c:v>
                </c:pt>
                <c:pt idx="44825" formatCode="0.00E+00">
                  <c:v>-3.3346299999999999E-4</c:v>
                </c:pt>
                <c:pt idx="44826" formatCode="0.00E+00">
                  <c:v>-1.05214E-3</c:v>
                </c:pt>
                <c:pt idx="44827" formatCode="0.00E+00">
                  <c:v>-1.7221300000000001E-3</c:v>
                </c:pt>
                <c:pt idx="44828" formatCode="0.00E+00">
                  <c:v>-2.3434200000000001E-3</c:v>
                </c:pt>
                <c:pt idx="44829" formatCode="0.00E+00">
                  <c:v>-2.91596E-3</c:v>
                </c:pt>
                <c:pt idx="44830" formatCode="0.00E+00">
                  <c:v>-3.4398499999999999E-3</c:v>
                </c:pt>
                <c:pt idx="44831" formatCode="0.00E+00">
                  <c:v>-3.9152700000000002E-3</c:v>
                </c:pt>
                <c:pt idx="44832" formatCode="0.00E+00">
                  <c:v>-4.3423300000000001E-3</c:v>
                </c:pt>
                <c:pt idx="44833" formatCode="0.00E+00">
                  <c:v>-4.7212199999999999E-3</c:v>
                </c:pt>
                <c:pt idx="44834" formatCode="0.00E+00">
                  <c:v>-5.0524400000000001E-3</c:v>
                </c:pt>
                <c:pt idx="44835" formatCode="0.00E+00">
                  <c:v>-5.33666E-3</c:v>
                </c:pt>
                <c:pt idx="44836" formatCode="0.00E+00">
                  <c:v>-5.5745500000000002E-3</c:v>
                </c:pt>
                <c:pt idx="44837" formatCode="0.00E+00">
                  <c:v>-5.7667899999999999E-3</c:v>
                </c:pt>
                <c:pt idx="44838" formatCode="0.00E+00">
                  <c:v>-5.9141300000000001E-3</c:v>
                </c:pt>
                <c:pt idx="44839" formatCode="0.00E+00">
                  <c:v>-6.0174599999999996E-3</c:v>
                </c:pt>
                <c:pt idx="44840" formatCode="0.00E+00">
                  <c:v>-6.0778200000000003E-3</c:v>
                </c:pt>
                <c:pt idx="44841" formatCode="0.00E+00">
                  <c:v>-6.0961599999999998E-3</c:v>
                </c:pt>
                <c:pt idx="44842" formatCode="0.00E+00">
                  <c:v>-6.0734999999999999E-3</c:v>
                </c:pt>
                <c:pt idx="44843" formatCode="0.00E+00">
                  <c:v>-6.01097E-3</c:v>
                </c:pt>
                <c:pt idx="44844" formatCode="0.00E+00">
                  <c:v>-5.90962E-3</c:v>
                </c:pt>
                <c:pt idx="44845" formatCode="0.00E+00">
                  <c:v>-5.7705500000000002E-3</c:v>
                </c:pt>
                <c:pt idx="44846" formatCode="0.00E+00">
                  <c:v>-5.5948999999999999E-3</c:v>
                </c:pt>
                <c:pt idx="44847" formatCode="0.00E+00">
                  <c:v>-5.3837700000000004E-3</c:v>
                </c:pt>
                <c:pt idx="44848" formatCode="0.00E+00">
                  <c:v>-5.1383599999999998E-3</c:v>
                </c:pt>
                <c:pt idx="44849" formatCode="0.00E+00">
                  <c:v>-4.85996E-3</c:v>
                </c:pt>
                <c:pt idx="44850" formatCode="0.00E+00">
                  <c:v>-4.5498500000000002E-3</c:v>
                </c:pt>
                <c:pt idx="44851" formatCode="0.00E+00">
                  <c:v>-4.2094000000000003E-3</c:v>
                </c:pt>
                <c:pt idx="44852" formatCode="0.00E+00">
                  <c:v>-3.8400999999999999E-3</c:v>
                </c:pt>
                <c:pt idx="44853" formatCode="0.00E+00">
                  <c:v>-3.4434800000000001E-3</c:v>
                </c:pt>
                <c:pt idx="44854" formatCode="0.00E+00">
                  <c:v>-3.02105E-3</c:v>
                </c:pt>
                <c:pt idx="44855" formatCode="0.00E+00">
                  <c:v>-2.5742899999999999E-3</c:v>
                </c:pt>
                <c:pt idx="44856" formatCode="0.00E+00">
                  <c:v>-2.1046699999999999E-3</c:v>
                </c:pt>
                <c:pt idx="44857" formatCode="0.00E+00">
                  <c:v>-1.61356E-3</c:v>
                </c:pt>
                <c:pt idx="44858" formatCode="0.00E+00">
                  <c:v>-1.1024299999999999E-3</c:v>
                </c:pt>
                <c:pt idx="44859" formatCode="0.00E+00">
                  <c:v>-5.7278699999999995E-4</c:v>
                </c:pt>
                <c:pt idx="44860" formatCode="0.00E+00">
                  <c:v>-2.62185E-5</c:v>
                </c:pt>
                <c:pt idx="44861" formatCode="0.00E+00">
                  <c:v>5.3572600000000004E-4</c:v>
                </c:pt>
                <c:pt idx="44862" formatCode="0.00E+00">
                  <c:v>1.1116100000000001E-3</c:v>
                </c:pt>
                <c:pt idx="44863" formatCode="0.00E+00">
                  <c:v>1.70013E-3</c:v>
                </c:pt>
                <c:pt idx="44864" formatCode="0.00E+00">
                  <c:v>2.2999700000000001E-3</c:v>
                </c:pt>
                <c:pt idx="44865" formatCode="0.00E+00">
                  <c:v>2.9096199999999999E-3</c:v>
                </c:pt>
                <c:pt idx="44866" formatCode="0.00E+00">
                  <c:v>3.5276000000000001E-3</c:v>
                </c:pt>
                <c:pt idx="44867" formatCode="0.00E+00">
                  <c:v>4.1526999999999996E-3</c:v>
                </c:pt>
                <c:pt idx="44868" formatCode="0.00E+00">
                  <c:v>4.7838300000000002E-3</c:v>
                </c:pt>
                <c:pt idx="44869" formatCode="0.00E+00">
                  <c:v>5.4197300000000002E-3</c:v>
                </c:pt>
                <c:pt idx="44870" formatCode="0.00E+00">
                  <c:v>6.0590499999999999E-3</c:v>
                </c:pt>
                <c:pt idx="44871" formatCode="0.00E+00">
                  <c:v>6.70047E-3</c:v>
                </c:pt>
                <c:pt idx="44872" formatCode="0.00E+00">
                  <c:v>7.3428499999999997E-3</c:v>
                </c:pt>
                <c:pt idx="44873" formatCode="0.00E+00">
                  <c:v>7.9851100000000001E-3</c:v>
                </c:pt>
                <c:pt idx="44874" formatCode="0.00E+00">
                  <c:v>8.6259800000000001E-3</c:v>
                </c:pt>
                <c:pt idx="44875" formatCode="0.00E+00">
                  <c:v>9.2642100000000002E-3</c:v>
                </c:pt>
                <c:pt idx="44876" formatCode="0.00E+00">
                  <c:v>9.8987799999999994E-3</c:v>
                </c:pt>
                <c:pt idx="44877">
                  <c:v>1.0528900000000001E-2</c:v>
                </c:pt>
                <c:pt idx="44878">
                  <c:v>1.1153700000000001E-2</c:v>
                </c:pt>
                <c:pt idx="44879">
                  <c:v>1.1772400000000001E-2</c:v>
                </c:pt>
                <c:pt idx="44880">
                  <c:v>1.2384300000000001E-2</c:v>
                </c:pt>
                <c:pt idx="44881">
                  <c:v>1.2988400000000001E-2</c:v>
                </c:pt>
                <c:pt idx="44882">
                  <c:v>1.35841E-2</c:v>
                </c:pt>
                <c:pt idx="44883">
                  <c:v>1.41706E-2</c:v>
                </c:pt>
                <c:pt idx="44884">
                  <c:v>1.47476E-2</c:v>
                </c:pt>
                <c:pt idx="44885">
                  <c:v>1.53145E-2</c:v>
                </c:pt>
                <c:pt idx="44886">
                  <c:v>1.58709E-2</c:v>
                </c:pt>
                <c:pt idx="44887">
                  <c:v>1.6416500000000001E-2</c:v>
                </c:pt>
                <c:pt idx="44888">
                  <c:v>1.6950799999999999E-2</c:v>
                </c:pt>
                <c:pt idx="44889">
                  <c:v>1.7473300000000001E-2</c:v>
                </c:pt>
                <c:pt idx="44890">
                  <c:v>1.7983699999999998E-2</c:v>
                </c:pt>
                <c:pt idx="44891">
                  <c:v>1.8481899999999999E-2</c:v>
                </c:pt>
                <c:pt idx="44892">
                  <c:v>1.89678E-2</c:v>
                </c:pt>
                <c:pt idx="44893">
                  <c:v>1.9441400000000001E-2</c:v>
                </c:pt>
                <c:pt idx="44894">
                  <c:v>1.9902799999999998E-2</c:v>
                </c:pt>
                <c:pt idx="44895">
                  <c:v>2.0352100000000001E-2</c:v>
                </c:pt>
                <c:pt idx="44896">
                  <c:v>2.0788899999999999E-2</c:v>
                </c:pt>
                <c:pt idx="44897">
                  <c:v>2.1213599999999999E-2</c:v>
                </c:pt>
                <c:pt idx="44898">
                  <c:v>2.1626599999999999E-2</c:v>
                </c:pt>
                <c:pt idx="44899">
                  <c:v>2.2028200000000001E-2</c:v>
                </c:pt>
                <c:pt idx="44900">
                  <c:v>2.24187E-2</c:v>
                </c:pt>
                <c:pt idx="44901">
                  <c:v>2.2798499999999999E-2</c:v>
                </c:pt>
                <c:pt idx="44902">
                  <c:v>2.31681E-2</c:v>
                </c:pt>
                <c:pt idx="44903">
                  <c:v>2.3527900000000001E-2</c:v>
                </c:pt>
                <c:pt idx="44904">
                  <c:v>2.3878400000000001E-2</c:v>
                </c:pt>
                <c:pt idx="44905">
                  <c:v>2.42198E-2</c:v>
                </c:pt>
                <c:pt idx="44906">
                  <c:v>2.4552600000000001E-2</c:v>
                </c:pt>
                <c:pt idx="44907">
                  <c:v>2.4877099999999999E-2</c:v>
                </c:pt>
                <c:pt idx="44908">
                  <c:v>2.5193900000000002E-2</c:v>
                </c:pt>
                <c:pt idx="44909">
                  <c:v>2.5503499999999998E-2</c:v>
                </c:pt>
                <c:pt idx="44910">
                  <c:v>2.5806599999999999E-2</c:v>
                </c:pt>
                <c:pt idx="44911">
                  <c:v>2.6103999999999999E-2</c:v>
                </c:pt>
                <c:pt idx="44912">
                  <c:v>2.63964E-2</c:v>
                </c:pt>
                <c:pt idx="44913">
                  <c:v>2.6684599999999999E-2</c:v>
                </c:pt>
                <c:pt idx="44914">
                  <c:v>2.6969400000000001E-2</c:v>
                </c:pt>
                <c:pt idx="44915">
                  <c:v>2.7251500000000001E-2</c:v>
                </c:pt>
                <c:pt idx="44916">
                  <c:v>2.7531900000000002E-2</c:v>
                </c:pt>
                <c:pt idx="44917">
                  <c:v>2.7811499999999999E-2</c:v>
                </c:pt>
                <c:pt idx="44918">
                  <c:v>2.80912E-2</c:v>
                </c:pt>
                <c:pt idx="44919">
                  <c:v>2.83716E-2</c:v>
                </c:pt>
                <c:pt idx="44920">
                  <c:v>2.86533E-2</c:v>
                </c:pt>
                <c:pt idx="44921">
                  <c:v>2.8936900000000002E-2</c:v>
                </c:pt>
                <c:pt idx="44922">
                  <c:v>2.9223300000000001E-2</c:v>
                </c:pt>
                <c:pt idx="44923">
                  <c:v>2.9513399999999999E-2</c:v>
                </c:pt>
                <c:pt idx="44924">
                  <c:v>2.9807899999999998E-2</c:v>
                </c:pt>
                <c:pt idx="44925">
                  <c:v>3.0107800000000001E-2</c:v>
                </c:pt>
                <c:pt idx="44926">
                  <c:v>3.0413599999999999E-2</c:v>
                </c:pt>
                <c:pt idx="44927">
                  <c:v>3.07259E-2</c:v>
                </c:pt>
                <c:pt idx="44928">
                  <c:v>3.1045400000000001E-2</c:v>
                </c:pt>
                <c:pt idx="44929">
                  <c:v>3.1372799999999999E-2</c:v>
                </c:pt>
                <c:pt idx="44930">
                  <c:v>3.1708699999999999E-2</c:v>
                </c:pt>
                <c:pt idx="44931">
                  <c:v>3.20538E-2</c:v>
                </c:pt>
                <c:pt idx="44932">
                  <c:v>3.24085E-2</c:v>
                </c:pt>
                <c:pt idx="44933">
                  <c:v>3.2773499999999997E-2</c:v>
                </c:pt>
                <c:pt idx="44934">
                  <c:v>3.3149100000000001E-2</c:v>
                </c:pt>
                <c:pt idx="44935">
                  <c:v>3.3535700000000002E-2</c:v>
                </c:pt>
                <c:pt idx="44936">
                  <c:v>3.39338E-2</c:v>
                </c:pt>
                <c:pt idx="44937">
                  <c:v>3.4343400000000003E-2</c:v>
                </c:pt>
                <c:pt idx="44938">
                  <c:v>3.4764799999999998E-2</c:v>
                </c:pt>
                <c:pt idx="44939">
                  <c:v>3.5198300000000002E-2</c:v>
                </c:pt>
                <c:pt idx="44940">
                  <c:v>3.5644099999999998E-2</c:v>
                </c:pt>
                <c:pt idx="44941">
                  <c:v>3.6102099999999998E-2</c:v>
                </c:pt>
                <c:pt idx="44942">
                  <c:v>3.6572500000000001E-2</c:v>
                </c:pt>
                <c:pt idx="44943">
                  <c:v>3.7055299999999999E-2</c:v>
                </c:pt>
                <c:pt idx="44944">
                  <c:v>3.7550399999999998E-2</c:v>
                </c:pt>
                <c:pt idx="44945">
                  <c:v>3.8057899999999999E-2</c:v>
                </c:pt>
                <c:pt idx="44946">
                  <c:v>3.8577599999999997E-2</c:v>
                </c:pt>
                <c:pt idx="44947">
                  <c:v>3.9109199999999997E-2</c:v>
                </c:pt>
                <c:pt idx="44948">
                  <c:v>3.9652600000000003E-2</c:v>
                </c:pt>
                <c:pt idx="44949">
                  <c:v>4.0207399999999997E-2</c:v>
                </c:pt>
                <c:pt idx="44950">
                  <c:v>4.0773299999999998E-2</c:v>
                </c:pt>
                <c:pt idx="44951">
                  <c:v>4.1349700000000003E-2</c:v>
                </c:pt>
                <c:pt idx="44952">
                  <c:v>4.1936000000000001E-2</c:v>
                </c:pt>
                <c:pt idx="44953">
                  <c:v>4.2531699999999999E-2</c:v>
                </c:pt>
                <c:pt idx="44954">
                  <c:v>4.3136300000000002E-2</c:v>
                </c:pt>
                <c:pt idx="44955">
                  <c:v>4.37489E-2</c:v>
                </c:pt>
                <c:pt idx="44956">
                  <c:v>4.4368999999999999E-2</c:v>
                </c:pt>
                <c:pt idx="44957">
                  <c:v>4.4995800000000002E-2</c:v>
                </c:pt>
                <c:pt idx="44958">
                  <c:v>4.56284E-2</c:v>
                </c:pt>
                <c:pt idx="44959">
                  <c:v>4.6265899999999999E-2</c:v>
                </c:pt>
                <c:pt idx="44960">
                  <c:v>4.6907499999999998E-2</c:v>
                </c:pt>
                <c:pt idx="44961">
                  <c:v>4.7551999999999997E-2</c:v>
                </c:pt>
                <c:pt idx="44962">
                  <c:v>4.8198400000000002E-2</c:v>
                </c:pt>
                <c:pt idx="44963">
                  <c:v>4.8845800000000002E-2</c:v>
                </c:pt>
                <c:pt idx="44964">
                  <c:v>4.9492800000000003E-2</c:v>
                </c:pt>
                <c:pt idx="44965">
                  <c:v>5.0138099999999998E-2</c:v>
                </c:pt>
                <c:pt idx="44966">
                  <c:v>5.0780600000000002E-2</c:v>
                </c:pt>
                <c:pt idx="44967">
                  <c:v>5.1418899999999997E-2</c:v>
                </c:pt>
                <c:pt idx="44968">
                  <c:v>5.2051600000000003E-2</c:v>
                </c:pt>
                <c:pt idx="44969">
                  <c:v>5.2677500000000002E-2</c:v>
                </c:pt>
                <c:pt idx="44970">
                  <c:v>5.3295000000000002E-2</c:v>
                </c:pt>
                <c:pt idx="44971">
                  <c:v>5.3902600000000002E-2</c:v>
                </c:pt>
                <c:pt idx="44972">
                  <c:v>5.44988E-2</c:v>
                </c:pt>
                <c:pt idx="44973">
                  <c:v>5.5082100000000002E-2</c:v>
                </c:pt>
                <c:pt idx="44974">
                  <c:v>5.56508E-2</c:v>
                </c:pt>
                <c:pt idx="44975">
                  <c:v>5.6203400000000001E-2</c:v>
                </c:pt>
                <c:pt idx="44976">
                  <c:v>5.6738499999999997E-2</c:v>
                </c:pt>
                <c:pt idx="44977">
                  <c:v>5.7254100000000002E-2</c:v>
                </c:pt>
                <c:pt idx="44978">
                  <c:v>5.77487E-2</c:v>
                </c:pt>
                <c:pt idx="44979">
                  <c:v>5.8220599999999997E-2</c:v>
                </c:pt>
                <c:pt idx="44980">
                  <c:v>5.8668100000000001E-2</c:v>
                </c:pt>
                <c:pt idx="44981">
                  <c:v>5.9089700000000002E-2</c:v>
                </c:pt>
                <c:pt idx="44982">
                  <c:v>5.9483599999999998E-2</c:v>
                </c:pt>
                <c:pt idx="44983">
                  <c:v>5.9848100000000001E-2</c:v>
                </c:pt>
                <c:pt idx="44984">
                  <c:v>6.0181699999999998E-2</c:v>
                </c:pt>
                <c:pt idx="44985">
                  <c:v>6.0482599999999997E-2</c:v>
                </c:pt>
                <c:pt idx="44986">
                  <c:v>6.0749299999999999E-2</c:v>
                </c:pt>
                <c:pt idx="44987">
                  <c:v>6.0980100000000002E-2</c:v>
                </c:pt>
                <c:pt idx="44988">
                  <c:v>6.1173400000000003E-2</c:v>
                </c:pt>
                <c:pt idx="44989">
                  <c:v>6.13275E-2</c:v>
                </c:pt>
                <c:pt idx="44990">
                  <c:v>6.1441099999999998E-2</c:v>
                </c:pt>
                <c:pt idx="44991">
                  <c:v>6.1512499999999998E-2</c:v>
                </c:pt>
                <c:pt idx="44992">
                  <c:v>6.1540299999999999E-2</c:v>
                </c:pt>
                <c:pt idx="44993">
                  <c:v>6.1523099999999997E-2</c:v>
                </c:pt>
                <c:pt idx="44994">
                  <c:v>6.14595E-2</c:v>
                </c:pt>
                <c:pt idx="44995">
                  <c:v>6.1348300000000001E-2</c:v>
                </c:pt>
                <c:pt idx="44996">
                  <c:v>6.1187900000000003E-2</c:v>
                </c:pt>
                <c:pt idx="44997">
                  <c:v>6.0977299999999998E-2</c:v>
                </c:pt>
                <c:pt idx="44998">
                  <c:v>6.0715199999999997E-2</c:v>
                </c:pt>
                <c:pt idx="44999">
                  <c:v>6.0400500000000003E-2</c:v>
                </c:pt>
                <c:pt idx="45000">
                  <c:v>6.0032099999999998E-2</c:v>
                </c:pt>
                <c:pt idx="45001">
                  <c:v>5.9609000000000002E-2</c:v>
                </c:pt>
                <c:pt idx="45002">
                  <c:v>5.9130299999999997E-2</c:v>
                </c:pt>
                <c:pt idx="45003">
                  <c:v>5.8595099999999997E-2</c:v>
                </c:pt>
                <c:pt idx="45004">
                  <c:v>5.8002600000000001E-2</c:v>
                </c:pt>
                <c:pt idx="45005">
                  <c:v>5.7352199999999999E-2</c:v>
                </c:pt>
                <c:pt idx="45006">
                  <c:v>5.6643100000000002E-2</c:v>
                </c:pt>
                <c:pt idx="45007">
                  <c:v>5.5874899999999998E-2</c:v>
                </c:pt>
                <c:pt idx="45008">
                  <c:v>5.5046999999999999E-2</c:v>
                </c:pt>
                <c:pt idx="45009">
                  <c:v>5.4159199999999998E-2</c:v>
                </c:pt>
                <c:pt idx="45010">
                  <c:v>5.3211000000000001E-2</c:v>
                </c:pt>
                <c:pt idx="45011">
                  <c:v>5.2202400000000003E-2</c:v>
                </c:pt>
                <c:pt idx="45012">
                  <c:v>5.1133199999999997E-2</c:v>
                </c:pt>
                <c:pt idx="45013">
                  <c:v>5.0003300000000001E-2</c:v>
                </c:pt>
                <c:pt idx="45014">
                  <c:v>4.8812800000000003E-2</c:v>
                </c:pt>
                <c:pt idx="45015">
                  <c:v>4.7562E-2</c:v>
                </c:pt>
                <c:pt idx="45016">
                  <c:v>4.6251100000000003E-2</c:v>
                </c:pt>
                <c:pt idx="45017">
                  <c:v>4.4880400000000001E-2</c:v>
                </c:pt>
                <c:pt idx="45018">
                  <c:v>4.3450299999999997E-2</c:v>
                </c:pt>
                <c:pt idx="45019">
                  <c:v>4.1961499999999999E-2</c:v>
                </c:pt>
                <c:pt idx="45020">
                  <c:v>4.0414400000000003E-2</c:v>
                </c:pt>
                <c:pt idx="45021">
                  <c:v>3.8809700000000003E-2</c:v>
                </c:pt>
                <c:pt idx="45022">
                  <c:v>3.7148300000000002E-2</c:v>
                </c:pt>
                <c:pt idx="45023">
                  <c:v>3.5430999999999997E-2</c:v>
                </c:pt>
                <c:pt idx="45024">
                  <c:v>3.3658800000000003E-2</c:v>
                </c:pt>
                <c:pt idx="45025">
                  <c:v>3.1833E-2</c:v>
                </c:pt>
                <c:pt idx="45026">
                  <c:v>2.9954700000000001E-2</c:v>
                </c:pt>
                <c:pt idx="45027">
                  <c:v>2.80253E-2</c:v>
                </c:pt>
                <c:pt idx="45028">
                  <c:v>2.6046199999999999E-2</c:v>
                </c:pt>
                <c:pt idx="45029">
                  <c:v>2.4018899999999999E-2</c:v>
                </c:pt>
                <c:pt idx="45030">
                  <c:v>2.1944999999999999E-2</c:v>
                </c:pt>
                <c:pt idx="45031">
                  <c:v>1.9826199999999999E-2</c:v>
                </c:pt>
                <c:pt idx="45032">
                  <c:v>1.7664300000000001E-2</c:v>
                </c:pt>
                <c:pt idx="45033">
                  <c:v>1.5461300000000001E-2</c:v>
                </c:pt>
                <c:pt idx="45034">
                  <c:v>1.3219099999999999E-2</c:v>
                </c:pt>
                <c:pt idx="45035">
                  <c:v>1.09398E-2</c:v>
                </c:pt>
                <c:pt idx="45036" formatCode="0.00E+00">
                  <c:v>8.6256000000000006E-3</c:v>
                </c:pt>
                <c:pt idx="45037" formatCode="0.00E+00">
                  <c:v>6.2786400000000003E-3</c:v>
                </c:pt>
                <c:pt idx="45038" formatCode="0.00E+00">
                  <c:v>3.90128E-3</c:v>
                </c:pt>
                <c:pt idx="45039" formatCode="0.00E+00">
                  <c:v>1.49591E-3</c:v>
                </c:pt>
                <c:pt idx="45040" formatCode="0.00E+00">
                  <c:v>-9.3501299999999995E-4</c:v>
                </c:pt>
                <c:pt idx="45041" formatCode="0.00E+00">
                  <c:v>-3.3889599999999999E-3</c:v>
                </c:pt>
                <c:pt idx="45042" formatCode="0.00E+00">
                  <c:v>-5.8633399999999999E-3</c:v>
                </c:pt>
                <c:pt idx="45043" formatCode="0.00E+00">
                  <c:v>-8.3554900000000001E-3</c:v>
                </c:pt>
                <c:pt idx="45044">
                  <c:v>-1.0862699999999999E-2</c:v>
                </c:pt>
                <c:pt idx="45045">
                  <c:v>-1.33822E-2</c:v>
                </c:pt>
                <c:pt idx="45046">
                  <c:v>-1.5911100000000001E-2</c:v>
                </c:pt>
                <c:pt idx="45047">
                  <c:v>-1.84466E-2</c:v>
                </c:pt>
                <c:pt idx="45048">
                  <c:v>-2.0985799999999999E-2</c:v>
                </c:pt>
                <c:pt idx="45049">
                  <c:v>-2.35257E-2</c:v>
                </c:pt>
                <c:pt idx="45050">
                  <c:v>-2.60634E-2</c:v>
                </c:pt>
              </c:numCache>
            </c:numRef>
          </c:yVal>
          <c:smooth val="1"/>
          <c:extLst>
            <c:ext xmlns:c16="http://schemas.microsoft.com/office/drawing/2014/chart" uri="{C3380CC4-5D6E-409C-BE32-E72D297353CC}">
              <c16:uniqueId val="{00000004-6069-4815-A46C-A86AEC3271D3}"/>
            </c:ext>
          </c:extLst>
        </c:ser>
        <c:ser>
          <c:idx val="3"/>
          <c:order val="5"/>
          <c:tx>
            <c:v>Traffic4</c:v>
          </c:tx>
          <c:spPr>
            <a:ln w="19050" cap="rnd">
              <a:solidFill>
                <a:schemeClr val="accent4"/>
              </a:solidFill>
              <a:round/>
            </a:ln>
            <a:effectLst/>
          </c:spPr>
          <c:marker>
            <c:symbol val="none"/>
          </c:marker>
          <c:xVal>
            <c:numRef>
              <c:f>plot_traffic!$D$5:$D$58236</c:f>
              <c:numCache>
                <c:formatCode>General</c:formatCode>
                <c:ptCount val="58232"/>
                <c:pt idx="0">
                  <c:v>-111.71250000000001</c:v>
                </c:pt>
                <c:pt idx="1">
                  <c:v>-111.71050000000001</c:v>
                </c:pt>
                <c:pt idx="2">
                  <c:v>-111.7085</c:v>
                </c:pt>
                <c:pt idx="3">
                  <c:v>-111.70650000000001</c:v>
                </c:pt>
                <c:pt idx="4">
                  <c:v>-111.70450000000001</c:v>
                </c:pt>
                <c:pt idx="5">
                  <c:v>-111.7025</c:v>
                </c:pt>
                <c:pt idx="6">
                  <c:v>-111.70050000000001</c:v>
                </c:pt>
                <c:pt idx="7">
                  <c:v>-111.69850000000001</c:v>
                </c:pt>
                <c:pt idx="8">
                  <c:v>-111.6965</c:v>
                </c:pt>
                <c:pt idx="9">
                  <c:v>-111.69450000000001</c:v>
                </c:pt>
                <c:pt idx="10">
                  <c:v>-111.69250000000001</c:v>
                </c:pt>
                <c:pt idx="11">
                  <c:v>-111.6905</c:v>
                </c:pt>
                <c:pt idx="12">
                  <c:v>-111.6885</c:v>
                </c:pt>
                <c:pt idx="13">
                  <c:v>-111.68650000000001</c:v>
                </c:pt>
                <c:pt idx="14">
                  <c:v>-111.6845</c:v>
                </c:pt>
                <c:pt idx="15">
                  <c:v>-111.6825</c:v>
                </c:pt>
                <c:pt idx="16">
                  <c:v>-111.68050000000001</c:v>
                </c:pt>
                <c:pt idx="17">
                  <c:v>-111.6785</c:v>
                </c:pt>
                <c:pt idx="18">
                  <c:v>-111.6765</c:v>
                </c:pt>
                <c:pt idx="19">
                  <c:v>-111.67450000000001</c:v>
                </c:pt>
                <c:pt idx="20">
                  <c:v>-111.6725</c:v>
                </c:pt>
                <c:pt idx="21">
                  <c:v>-111.6705</c:v>
                </c:pt>
                <c:pt idx="22">
                  <c:v>-111.66850000000001</c:v>
                </c:pt>
                <c:pt idx="23">
                  <c:v>-111.6665</c:v>
                </c:pt>
                <c:pt idx="24">
                  <c:v>-111.6645</c:v>
                </c:pt>
                <c:pt idx="25">
                  <c:v>-111.66250000000001</c:v>
                </c:pt>
                <c:pt idx="26">
                  <c:v>-111.6605</c:v>
                </c:pt>
                <c:pt idx="27">
                  <c:v>-111.6585</c:v>
                </c:pt>
                <c:pt idx="28">
                  <c:v>-111.65650000000001</c:v>
                </c:pt>
                <c:pt idx="29">
                  <c:v>-111.6545</c:v>
                </c:pt>
                <c:pt idx="30">
                  <c:v>-111.6525</c:v>
                </c:pt>
                <c:pt idx="31">
                  <c:v>-111.65050000000001</c:v>
                </c:pt>
                <c:pt idx="32">
                  <c:v>-111.64850000000001</c:v>
                </c:pt>
                <c:pt idx="33">
                  <c:v>-111.6465</c:v>
                </c:pt>
                <c:pt idx="34">
                  <c:v>-111.64450000000001</c:v>
                </c:pt>
                <c:pt idx="35">
                  <c:v>-111.64250000000001</c:v>
                </c:pt>
                <c:pt idx="36">
                  <c:v>-111.6405</c:v>
                </c:pt>
                <c:pt idx="37">
                  <c:v>-111.63850000000001</c:v>
                </c:pt>
                <c:pt idx="38">
                  <c:v>-111.63650000000001</c:v>
                </c:pt>
                <c:pt idx="39">
                  <c:v>-111.6345</c:v>
                </c:pt>
                <c:pt idx="40">
                  <c:v>-111.63250000000001</c:v>
                </c:pt>
                <c:pt idx="41">
                  <c:v>-111.63050000000001</c:v>
                </c:pt>
                <c:pt idx="42">
                  <c:v>-111.6285</c:v>
                </c:pt>
                <c:pt idx="43">
                  <c:v>-111.62650000000001</c:v>
                </c:pt>
                <c:pt idx="44">
                  <c:v>-111.62450000000001</c:v>
                </c:pt>
                <c:pt idx="45">
                  <c:v>-111.6225</c:v>
                </c:pt>
                <c:pt idx="46">
                  <c:v>-111.62050000000001</c:v>
                </c:pt>
                <c:pt idx="47">
                  <c:v>-111.61850000000001</c:v>
                </c:pt>
                <c:pt idx="48">
                  <c:v>-111.6165</c:v>
                </c:pt>
                <c:pt idx="49">
                  <c:v>-111.61450000000001</c:v>
                </c:pt>
                <c:pt idx="50">
                  <c:v>-111.61250000000001</c:v>
                </c:pt>
                <c:pt idx="51">
                  <c:v>-111.6105</c:v>
                </c:pt>
                <c:pt idx="52">
                  <c:v>-111.60850000000001</c:v>
                </c:pt>
                <c:pt idx="53">
                  <c:v>-111.60650000000001</c:v>
                </c:pt>
                <c:pt idx="54">
                  <c:v>-111.6045</c:v>
                </c:pt>
                <c:pt idx="55">
                  <c:v>-111.60250000000001</c:v>
                </c:pt>
                <c:pt idx="56">
                  <c:v>-111.60050000000001</c:v>
                </c:pt>
                <c:pt idx="57">
                  <c:v>-111.5985</c:v>
                </c:pt>
                <c:pt idx="58">
                  <c:v>-111.59650000000001</c:v>
                </c:pt>
                <c:pt idx="59">
                  <c:v>-111.59450000000001</c:v>
                </c:pt>
                <c:pt idx="60">
                  <c:v>-111.5925</c:v>
                </c:pt>
                <c:pt idx="61">
                  <c:v>-111.59050000000001</c:v>
                </c:pt>
                <c:pt idx="62">
                  <c:v>-111.58850000000001</c:v>
                </c:pt>
                <c:pt idx="63">
                  <c:v>-111.5865</c:v>
                </c:pt>
                <c:pt idx="64">
                  <c:v>-111.58450000000001</c:v>
                </c:pt>
                <c:pt idx="65">
                  <c:v>-111.58250000000001</c:v>
                </c:pt>
                <c:pt idx="66">
                  <c:v>-111.5805</c:v>
                </c:pt>
                <c:pt idx="67">
                  <c:v>-111.57850000000001</c:v>
                </c:pt>
                <c:pt idx="68">
                  <c:v>-111.57650000000001</c:v>
                </c:pt>
                <c:pt idx="69">
                  <c:v>-111.5745</c:v>
                </c:pt>
                <c:pt idx="70">
                  <c:v>-111.57250000000001</c:v>
                </c:pt>
                <c:pt idx="71">
                  <c:v>-111.57050000000001</c:v>
                </c:pt>
                <c:pt idx="72">
                  <c:v>-111.5685</c:v>
                </c:pt>
                <c:pt idx="73">
                  <c:v>-111.5665</c:v>
                </c:pt>
                <c:pt idx="74">
                  <c:v>-111.56450000000001</c:v>
                </c:pt>
                <c:pt idx="75">
                  <c:v>-111.5625</c:v>
                </c:pt>
                <c:pt idx="76">
                  <c:v>-111.5605</c:v>
                </c:pt>
                <c:pt idx="77">
                  <c:v>-111.55850000000001</c:v>
                </c:pt>
                <c:pt idx="78">
                  <c:v>-111.5565</c:v>
                </c:pt>
                <c:pt idx="79">
                  <c:v>-111.5545</c:v>
                </c:pt>
                <c:pt idx="80">
                  <c:v>-111.55250000000001</c:v>
                </c:pt>
                <c:pt idx="81">
                  <c:v>-111.5505</c:v>
                </c:pt>
                <c:pt idx="82">
                  <c:v>-111.5485</c:v>
                </c:pt>
                <c:pt idx="83">
                  <c:v>-111.54650000000001</c:v>
                </c:pt>
                <c:pt idx="84">
                  <c:v>-111.5445</c:v>
                </c:pt>
                <c:pt idx="85">
                  <c:v>-111.5425</c:v>
                </c:pt>
                <c:pt idx="86">
                  <c:v>-111.54050000000001</c:v>
                </c:pt>
                <c:pt idx="87">
                  <c:v>-111.5385</c:v>
                </c:pt>
                <c:pt idx="88">
                  <c:v>-111.5365</c:v>
                </c:pt>
                <c:pt idx="89">
                  <c:v>-111.53450000000001</c:v>
                </c:pt>
                <c:pt idx="90">
                  <c:v>-111.5325</c:v>
                </c:pt>
                <c:pt idx="91">
                  <c:v>-111.5305</c:v>
                </c:pt>
                <c:pt idx="92">
                  <c:v>-111.52850000000001</c:v>
                </c:pt>
                <c:pt idx="93">
                  <c:v>-111.5265</c:v>
                </c:pt>
                <c:pt idx="94">
                  <c:v>-111.5245</c:v>
                </c:pt>
                <c:pt idx="95">
                  <c:v>-111.52250000000001</c:v>
                </c:pt>
                <c:pt idx="96">
                  <c:v>-111.52050000000001</c:v>
                </c:pt>
                <c:pt idx="97">
                  <c:v>-111.5185</c:v>
                </c:pt>
                <c:pt idx="98">
                  <c:v>-111.51650000000001</c:v>
                </c:pt>
                <c:pt idx="99">
                  <c:v>-111.51450000000001</c:v>
                </c:pt>
                <c:pt idx="100">
                  <c:v>-111.5125</c:v>
                </c:pt>
                <c:pt idx="101">
                  <c:v>-111.51050000000001</c:v>
                </c:pt>
                <c:pt idx="102">
                  <c:v>-111.50850000000001</c:v>
                </c:pt>
                <c:pt idx="103">
                  <c:v>-111.5065</c:v>
                </c:pt>
                <c:pt idx="104">
                  <c:v>-111.50450000000001</c:v>
                </c:pt>
                <c:pt idx="105">
                  <c:v>-111.50250000000001</c:v>
                </c:pt>
                <c:pt idx="106">
                  <c:v>-111.5005</c:v>
                </c:pt>
                <c:pt idx="107">
                  <c:v>-111.49850000000001</c:v>
                </c:pt>
                <c:pt idx="108">
                  <c:v>-111.49650000000001</c:v>
                </c:pt>
                <c:pt idx="109">
                  <c:v>-111.4945</c:v>
                </c:pt>
                <c:pt idx="110">
                  <c:v>-111.49250000000001</c:v>
                </c:pt>
                <c:pt idx="111">
                  <c:v>-111.49050000000001</c:v>
                </c:pt>
                <c:pt idx="112">
                  <c:v>-111.4885</c:v>
                </c:pt>
                <c:pt idx="113">
                  <c:v>-111.48650000000001</c:v>
                </c:pt>
                <c:pt idx="114">
                  <c:v>-111.48450000000001</c:v>
                </c:pt>
                <c:pt idx="115">
                  <c:v>-111.4825</c:v>
                </c:pt>
                <c:pt idx="116">
                  <c:v>-111.48050000000001</c:v>
                </c:pt>
                <c:pt idx="117">
                  <c:v>-111.47850000000001</c:v>
                </c:pt>
                <c:pt idx="118">
                  <c:v>-111.4765</c:v>
                </c:pt>
                <c:pt idx="119">
                  <c:v>-111.47450000000001</c:v>
                </c:pt>
                <c:pt idx="120">
                  <c:v>-111.47250000000001</c:v>
                </c:pt>
                <c:pt idx="121">
                  <c:v>-111.4705</c:v>
                </c:pt>
                <c:pt idx="122">
                  <c:v>-111.46850000000001</c:v>
                </c:pt>
                <c:pt idx="123">
                  <c:v>-111.46650000000001</c:v>
                </c:pt>
                <c:pt idx="124">
                  <c:v>-111.4645</c:v>
                </c:pt>
                <c:pt idx="125">
                  <c:v>-111.46250000000001</c:v>
                </c:pt>
                <c:pt idx="126">
                  <c:v>-111.46050000000001</c:v>
                </c:pt>
                <c:pt idx="127">
                  <c:v>-111.4585</c:v>
                </c:pt>
                <c:pt idx="128">
                  <c:v>-111.45650000000001</c:v>
                </c:pt>
                <c:pt idx="129">
                  <c:v>-111.45450000000001</c:v>
                </c:pt>
                <c:pt idx="130">
                  <c:v>-111.4525</c:v>
                </c:pt>
                <c:pt idx="131">
                  <c:v>-111.45050000000001</c:v>
                </c:pt>
                <c:pt idx="132">
                  <c:v>-111.44850000000001</c:v>
                </c:pt>
                <c:pt idx="133">
                  <c:v>-111.4465</c:v>
                </c:pt>
                <c:pt idx="134">
                  <c:v>-111.44450000000001</c:v>
                </c:pt>
                <c:pt idx="135">
                  <c:v>-111.44250000000001</c:v>
                </c:pt>
                <c:pt idx="136">
                  <c:v>-111.4405</c:v>
                </c:pt>
                <c:pt idx="137">
                  <c:v>-111.4385</c:v>
                </c:pt>
                <c:pt idx="138">
                  <c:v>-111.43650000000001</c:v>
                </c:pt>
                <c:pt idx="139">
                  <c:v>-111.4345</c:v>
                </c:pt>
                <c:pt idx="140">
                  <c:v>-111.4325</c:v>
                </c:pt>
                <c:pt idx="141">
                  <c:v>-111.43050000000001</c:v>
                </c:pt>
                <c:pt idx="142">
                  <c:v>-111.4285</c:v>
                </c:pt>
                <c:pt idx="143">
                  <c:v>-111.4265</c:v>
                </c:pt>
                <c:pt idx="144">
                  <c:v>-111.42450000000001</c:v>
                </c:pt>
                <c:pt idx="145">
                  <c:v>-111.4225</c:v>
                </c:pt>
                <c:pt idx="146">
                  <c:v>-111.4205</c:v>
                </c:pt>
                <c:pt idx="147">
                  <c:v>-111.41850000000001</c:v>
                </c:pt>
                <c:pt idx="148">
                  <c:v>-111.4165</c:v>
                </c:pt>
                <c:pt idx="149">
                  <c:v>-111.4145</c:v>
                </c:pt>
                <c:pt idx="150">
                  <c:v>-111.41250000000001</c:v>
                </c:pt>
                <c:pt idx="151">
                  <c:v>-111.4105</c:v>
                </c:pt>
                <c:pt idx="152">
                  <c:v>-111.4085</c:v>
                </c:pt>
                <c:pt idx="153">
                  <c:v>-111.40650000000001</c:v>
                </c:pt>
                <c:pt idx="154">
                  <c:v>-111.4045</c:v>
                </c:pt>
                <c:pt idx="155">
                  <c:v>-111.4025</c:v>
                </c:pt>
                <c:pt idx="156">
                  <c:v>-111.40050000000001</c:v>
                </c:pt>
                <c:pt idx="157">
                  <c:v>-111.39850000000001</c:v>
                </c:pt>
                <c:pt idx="158">
                  <c:v>-111.3965</c:v>
                </c:pt>
                <c:pt idx="159">
                  <c:v>-111.39450000000001</c:v>
                </c:pt>
                <c:pt idx="160">
                  <c:v>-111.39250000000001</c:v>
                </c:pt>
                <c:pt idx="161">
                  <c:v>-111.3905</c:v>
                </c:pt>
                <c:pt idx="162">
                  <c:v>-111.38850000000001</c:v>
                </c:pt>
                <c:pt idx="163">
                  <c:v>-111.38650000000001</c:v>
                </c:pt>
                <c:pt idx="164">
                  <c:v>-111.3845</c:v>
                </c:pt>
                <c:pt idx="165">
                  <c:v>-111.38250000000001</c:v>
                </c:pt>
                <c:pt idx="166">
                  <c:v>-111.38050000000001</c:v>
                </c:pt>
                <c:pt idx="167">
                  <c:v>-111.3785</c:v>
                </c:pt>
                <c:pt idx="168">
                  <c:v>-111.37650000000001</c:v>
                </c:pt>
                <c:pt idx="169">
                  <c:v>-111.37450000000001</c:v>
                </c:pt>
                <c:pt idx="170">
                  <c:v>-111.3725</c:v>
                </c:pt>
                <c:pt idx="171">
                  <c:v>-111.37050000000001</c:v>
                </c:pt>
                <c:pt idx="172">
                  <c:v>-111.36850000000001</c:v>
                </c:pt>
                <c:pt idx="173">
                  <c:v>-111.3665</c:v>
                </c:pt>
                <c:pt idx="174">
                  <c:v>-111.36450000000001</c:v>
                </c:pt>
                <c:pt idx="175">
                  <c:v>-111.36250000000001</c:v>
                </c:pt>
                <c:pt idx="176">
                  <c:v>-111.3605</c:v>
                </c:pt>
                <c:pt idx="177">
                  <c:v>-111.35850000000001</c:v>
                </c:pt>
                <c:pt idx="178">
                  <c:v>-111.35650000000001</c:v>
                </c:pt>
                <c:pt idx="179">
                  <c:v>-111.3545</c:v>
                </c:pt>
                <c:pt idx="180">
                  <c:v>-111.35250000000001</c:v>
                </c:pt>
                <c:pt idx="181">
                  <c:v>-111.35050000000001</c:v>
                </c:pt>
                <c:pt idx="182">
                  <c:v>-111.3485</c:v>
                </c:pt>
                <c:pt idx="183">
                  <c:v>-111.34650000000001</c:v>
                </c:pt>
                <c:pt idx="184">
                  <c:v>-111.34450000000001</c:v>
                </c:pt>
                <c:pt idx="185">
                  <c:v>-111.3425</c:v>
                </c:pt>
                <c:pt idx="186">
                  <c:v>-111.34050000000001</c:v>
                </c:pt>
                <c:pt idx="187">
                  <c:v>-111.33850000000001</c:v>
                </c:pt>
                <c:pt idx="188">
                  <c:v>-111.3365</c:v>
                </c:pt>
                <c:pt idx="189">
                  <c:v>-111.33450000000001</c:v>
                </c:pt>
                <c:pt idx="190">
                  <c:v>-111.33250000000001</c:v>
                </c:pt>
                <c:pt idx="191">
                  <c:v>-111.3305</c:v>
                </c:pt>
                <c:pt idx="192">
                  <c:v>-111.32850000000001</c:v>
                </c:pt>
                <c:pt idx="193">
                  <c:v>-111.32650000000001</c:v>
                </c:pt>
                <c:pt idx="194">
                  <c:v>-111.3245</c:v>
                </c:pt>
                <c:pt idx="195">
                  <c:v>-111.32250000000001</c:v>
                </c:pt>
                <c:pt idx="196">
                  <c:v>-111.32050000000001</c:v>
                </c:pt>
                <c:pt idx="197">
                  <c:v>-111.3185</c:v>
                </c:pt>
                <c:pt idx="198">
                  <c:v>-111.3165</c:v>
                </c:pt>
                <c:pt idx="199">
                  <c:v>-111.31450000000001</c:v>
                </c:pt>
                <c:pt idx="200">
                  <c:v>-111.3125</c:v>
                </c:pt>
                <c:pt idx="201">
                  <c:v>-111.3105</c:v>
                </c:pt>
                <c:pt idx="202">
                  <c:v>-111.30850000000001</c:v>
                </c:pt>
                <c:pt idx="203">
                  <c:v>-111.3065</c:v>
                </c:pt>
                <c:pt idx="204">
                  <c:v>-111.3045</c:v>
                </c:pt>
                <c:pt idx="205">
                  <c:v>-111.30250000000001</c:v>
                </c:pt>
                <c:pt idx="206">
                  <c:v>-111.3005</c:v>
                </c:pt>
                <c:pt idx="207">
                  <c:v>-111.2985</c:v>
                </c:pt>
                <c:pt idx="208">
                  <c:v>-111.29650000000001</c:v>
                </c:pt>
                <c:pt idx="209">
                  <c:v>-111.2945</c:v>
                </c:pt>
                <c:pt idx="210">
                  <c:v>-111.2925</c:v>
                </c:pt>
                <c:pt idx="211">
                  <c:v>-111.29050000000001</c:v>
                </c:pt>
                <c:pt idx="212">
                  <c:v>-111.2885</c:v>
                </c:pt>
                <c:pt idx="213">
                  <c:v>-111.2865</c:v>
                </c:pt>
                <c:pt idx="214">
                  <c:v>-111.28450000000001</c:v>
                </c:pt>
                <c:pt idx="215">
                  <c:v>-111.2825</c:v>
                </c:pt>
                <c:pt idx="216">
                  <c:v>-111.2805</c:v>
                </c:pt>
                <c:pt idx="217">
                  <c:v>-111.27850000000001</c:v>
                </c:pt>
                <c:pt idx="218">
                  <c:v>-111.2765</c:v>
                </c:pt>
                <c:pt idx="219">
                  <c:v>-111.2745</c:v>
                </c:pt>
                <c:pt idx="220">
                  <c:v>-111.27250000000001</c:v>
                </c:pt>
                <c:pt idx="221">
                  <c:v>-111.27050000000001</c:v>
                </c:pt>
                <c:pt idx="222">
                  <c:v>-111.2685</c:v>
                </c:pt>
                <c:pt idx="223">
                  <c:v>-111.26650000000001</c:v>
                </c:pt>
                <c:pt idx="224">
                  <c:v>-111.26450000000001</c:v>
                </c:pt>
                <c:pt idx="225">
                  <c:v>-111.2625</c:v>
                </c:pt>
                <c:pt idx="226">
                  <c:v>-111.26050000000001</c:v>
                </c:pt>
                <c:pt idx="227">
                  <c:v>-111.25850000000001</c:v>
                </c:pt>
                <c:pt idx="228">
                  <c:v>-111.2565</c:v>
                </c:pt>
                <c:pt idx="229">
                  <c:v>-111.25450000000001</c:v>
                </c:pt>
                <c:pt idx="230">
                  <c:v>-111.25250000000001</c:v>
                </c:pt>
                <c:pt idx="231">
                  <c:v>-111.2505</c:v>
                </c:pt>
                <c:pt idx="232">
                  <c:v>-111.24850000000001</c:v>
                </c:pt>
                <c:pt idx="233">
                  <c:v>-111.24650000000001</c:v>
                </c:pt>
                <c:pt idx="234">
                  <c:v>-111.2445</c:v>
                </c:pt>
                <c:pt idx="235">
                  <c:v>-111.24250000000001</c:v>
                </c:pt>
                <c:pt idx="236">
                  <c:v>-111.24050000000001</c:v>
                </c:pt>
                <c:pt idx="237">
                  <c:v>-111.2385</c:v>
                </c:pt>
                <c:pt idx="238">
                  <c:v>-111.23650000000001</c:v>
                </c:pt>
                <c:pt idx="239">
                  <c:v>-111.23450000000001</c:v>
                </c:pt>
                <c:pt idx="240">
                  <c:v>-111.2325</c:v>
                </c:pt>
                <c:pt idx="241">
                  <c:v>-111.23050000000001</c:v>
                </c:pt>
                <c:pt idx="242">
                  <c:v>-111.22850000000001</c:v>
                </c:pt>
                <c:pt idx="243">
                  <c:v>-111.2265</c:v>
                </c:pt>
                <c:pt idx="244">
                  <c:v>-111.22450000000001</c:v>
                </c:pt>
                <c:pt idx="245">
                  <c:v>-111.22250000000001</c:v>
                </c:pt>
                <c:pt idx="246">
                  <c:v>-111.2205</c:v>
                </c:pt>
                <c:pt idx="247">
                  <c:v>-111.21850000000001</c:v>
                </c:pt>
                <c:pt idx="248">
                  <c:v>-111.21650000000001</c:v>
                </c:pt>
                <c:pt idx="249">
                  <c:v>-111.2145</c:v>
                </c:pt>
                <c:pt idx="250">
                  <c:v>-111.21250000000001</c:v>
                </c:pt>
                <c:pt idx="251">
                  <c:v>-111.21050000000001</c:v>
                </c:pt>
                <c:pt idx="252">
                  <c:v>-111.2085</c:v>
                </c:pt>
                <c:pt idx="253">
                  <c:v>-111.20650000000001</c:v>
                </c:pt>
                <c:pt idx="254">
                  <c:v>-111.20450000000001</c:v>
                </c:pt>
                <c:pt idx="255">
                  <c:v>-111.2025</c:v>
                </c:pt>
                <c:pt idx="256">
                  <c:v>-111.20050000000001</c:v>
                </c:pt>
                <c:pt idx="257">
                  <c:v>-111.19850000000001</c:v>
                </c:pt>
                <c:pt idx="258">
                  <c:v>-111.1965</c:v>
                </c:pt>
                <c:pt idx="259">
                  <c:v>-111.19450000000001</c:v>
                </c:pt>
                <c:pt idx="260">
                  <c:v>-111.19250000000001</c:v>
                </c:pt>
                <c:pt idx="261">
                  <c:v>-111.1905</c:v>
                </c:pt>
                <c:pt idx="262">
                  <c:v>-111.1885</c:v>
                </c:pt>
                <c:pt idx="263">
                  <c:v>-111.18650000000001</c:v>
                </c:pt>
                <c:pt idx="264">
                  <c:v>-111.1845</c:v>
                </c:pt>
                <c:pt idx="265">
                  <c:v>-111.1825</c:v>
                </c:pt>
                <c:pt idx="266">
                  <c:v>-111.18050000000001</c:v>
                </c:pt>
                <c:pt idx="267">
                  <c:v>-111.1785</c:v>
                </c:pt>
                <c:pt idx="268">
                  <c:v>-111.1765</c:v>
                </c:pt>
                <c:pt idx="269">
                  <c:v>-111.17450000000001</c:v>
                </c:pt>
                <c:pt idx="270">
                  <c:v>-111.1725</c:v>
                </c:pt>
                <c:pt idx="271">
                  <c:v>-111.1705</c:v>
                </c:pt>
                <c:pt idx="272">
                  <c:v>-111.16850000000001</c:v>
                </c:pt>
                <c:pt idx="273">
                  <c:v>-111.1665</c:v>
                </c:pt>
                <c:pt idx="274">
                  <c:v>-111.1645</c:v>
                </c:pt>
                <c:pt idx="275">
                  <c:v>-111.16250000000001</c:v>
                </c:pt>
                <c:pt idx="276">
                  <c:v>-111.1605</c:v>
                </c:pt>
                <c:pt idx="277">
                  <c:v>-111.1585</c:v>
                </c:pt>
                <c:pt idx="278">
                  <c:v>-111.15650000000001</c:v>
                </c:pt>
                <c:pt idx="279">
                  <c:v>-111.1545</c:v>
                </c:pt>
                <c:pt idx="280">
                  <c:v>-111.1525</c:v>
                </c:pt>
                <c:pt idx="281">
                  <c:v>-111.15050000000001</c:v>
                </c:pt>
                <c:pt idx="282">
                  <c:v>-111.14850000000001</c:v>
                </c:pt>
                <c:pt idx="283">
                  <c:v>-111.1465</c:v>
                </c:pt>
                <c:pt idx="284">
                  <c:v>-111.14450000000001</c:v>
                </c:pt>
                <c:pt idx="285">
                  <c:v>-111.14250000000001</c:v>
                </c:pt>
                <c:pt idx="286">
                  <c:v>-111.1405</c:v>
                </c:pt>
                <c:pt idx="287">
                  <c:v>-111.13850000000001</c:v>
                </c:pt>
                <c:pt idx="288">
                  <c:v>-111.13650000000001</c:v>
                </c:pt>
                <c:pt idx="289">
                  <c:v>-111.1345</c:v>
                </c:pt>
                <c:pt idx="290">
                  <c:v>-111.13250000000001</c:v>
                </c:pt>
                <c:pt idx="291">
                  <c:v>-111.13050000000001</c:v>
                </c:pt>
                <c:pt idx="292">
                  <c:v>-111.1285</c:v>
                </c:pt>
                <c:pt idx="293">
                  <c:v>-111.12650000000001</c:v>
                </c:pt>
                <c:pt idx="294">
                  <c:v>-111.12450000000001</c:v>
                </c:pt>
                <c:pt idx="295">
                  <c:v>-111.1225</c:v>
                </c:pt>
                <c:pt idx="296">
                  <c:v>-111.12050000000001</c:v>
                </c:pt>
                <c:pt idx="297">
                  <c:v>-111.11850000000001</c:v>
                </c:pt>
                <c:pt idx="298">
                  <c:v>-111.1165</c:v>
                </c:pt>
                <c:pt idx="299">
                  <c:v>-111.11450000000001</c:v>
                </c:pt>
                <c:pt idx="300">
                  <c:v>-111.11250000000001</c:v>
                </c:pt>
                <c:pt idx="301">
                  <c:v>-111.1105</c:v>
                </c:pt>
                <c:pt idx="302">
                  <c:v>-111.10850000000001</c:v>
                </c:pt>
                <c:pt idx="303">
                  <c:v>-111.10650000000001</c:v>
                </c:pt>
                <c:pt idx="304">
                  <c:v>-111.1045</c:v>
                </c:pt>
                <c:pt idx="305">
                  <c:v>-111.10250000000001</c:v>
                </c:pt>
                <c:pt idx="306">
                  <c:v>-111.10050000000001</c:v>
                </c:pt>
                <c:pt idx="307">
                  <c:v>-111.0985</c:v>
                </c:pt>
                <c:pt idx="308">
                  <c:v>-111.09650000000001</c:v>
                </c:pt>
                <c:pt idx="309">
                  <c:v>-111.09450000000001</c:v>
                </c:pt>
                <c:pt idx="310">
                  <c:v>-111.0925</c:v>
                </c:pt>
                <c:pt idx="311">
                  <c:v>-111.09050000000001</c:v>
                </c:pt>
                <c:pt idx="312">
                  <c:v>-111.08850000000001</c:v>
                </c:pt>
                <c:pt idx="313">
                  <c:v>-111.0865</c:v>
                </c:pt>
                <c:pt idx="314">
                  <c:v>-111.08450000000001</c:v>
                </c:pt>
                <c:pt idx="315">
                  <c:v>-111.08250000000001</c:v>
                </c:pt>
                <c:pt idx="316">
                  <c:v>-111.0805</c:v>
                </c:pt>
                <c:pt idx="317">
                  <c:v>-111.07850000000001</c:v>
                </c:pt>
                <c:pt idx="318">
                  <c:v>-111.07650000000001</c:v>
                </c:pt>
                <c:pt idx="319">
                  <c:v>-111.0745</c:v>
                </c:pt>
                <c:pt idx="320">
                  <c:v>-111.07250000000001</c:v>
                </c:pt>
                <c:pt idx="321">
                  <c:v>-111.07050000000001</c:v>
                </c:pt>
                <c:pt idx="322">
                  <c:v>-111.0685</c:v>
                </c:pt>
                <c:pt idx="323">
                  <c:v>-111.0665</c:v>
                </c:pt>
                <c:pt idx="324">
                  <c:v>-111.06450000000001</c:v>
                </c:pt>
                <c:pt idx="325">
                  <c:v>-111.0625</c:v>
                </c:pt>
                <c:pt idx="326">
                  <c:v>-111.0605</c:v>
                </c:pt>
                <c:pt idx="327">
                  <c:v>-111.05850000000001</c:v>
                </c:pt>
                <c:pt idx="328">
                  <c:v>-111.0565</c:v>
                </c:pt>
                <c:pt idx="329">
                  <c:v>-111.0545</c:v>
                </c:pt>
                <c:pt idx="330">
                  <c:v>-111.05250000000001</c:v>
                </c:pt>
                <c:pt idx="331">
                  <c:v>-111.0505</c:v>
                </c:pt>
                <c:pt idx="332">
                  <c:v>-111.0485</c:v>
                </c:pt>
                <c:pt idx="333">
                  <c:v>-111.04650000000001</c:v>
                </c:pt>
                <c:pt idx="334">
                  <c:v>-111.0445</c:v>
                </c:pt>
                <c:pt idx="335">
                  <c:v>-111.0425</c:v>
                </c:pt>
                <c:pt idx="336">
                  <c:v>-111.04050000000001</c:v>
                </c:pt>
                <c:pt idx="337">
                  <c:v>-111.0385</c:v>
                </c:pt>
                <c:pt idx="338">
                  <c:v>-111.0365</c:v>
                </c:pt>
                <c:pt idx="339">
                  <c:v>-111.03450000000001</c:v>
                </c:pt>
                <c:pt idx="340">
                  <c:v>-111.0325</c:v>
                </c:pt>
                <c:pt idx="341">
                  <c:v>-111.0305</c:v>
                </c:pt>
                <c:pt idx="342">
                  <c:v>-111.02850000000001</c:v>
                </c:pt>
                <c:pt idx="343">
                  <c:v>-111.0265</c:v>
                </c:pt>
                <c:pt idx="344">
                  <c:v>-111.0245</c:v>
                </c:pt>
                <c:pt idx="345">
                  <c:v>-111.02250000000001</c:v>
                </c:pt>
                <c:pt idx="346">
                  <c:v>-111.02050000000001</c:v>
                </c:pt>
                <c:pt idx="347">
                  <c:v>-111.0185</c:v>
                </c:pt>
                <c:pt idx="348">
                  <c:v>-111.01650000000001</c:v>
                </c:pt>
                <c:pt idx="349">
                  <c:v>-111.01450000000001</c:v>
                </c:pt>
                <c:pt idx="350">
                  <c:v>-111.0125</c:v>
                </c:pt>
                <c:pt idx="351">
                  <c:v>-111.01050000000001</c:v>
                </c:pt>
                <c:pt idx="352">
                  <c:v>-111.00850000000001</c:v>
                </c:pt>
                <c:pt idx="353">
                  <c:v>-111.0065</c:v>
                </c:pt>
                <c:pt idx="354">
                  <c:v>-111.00450000000001</c:v>
                </c:pt>
                <c:pt idx="355">
                  <c:v>-111.00250000000001</c:v>
                </c:pt>
                <c:pt idx="356">
                  <c:v>-111.0005</c:v>
                </c:pt>
                <c:pt idx="357">
                  <c:v>-110.99850000000001</c:v>
                </c:pt>
                <c:pt idx="358">
                  <c:v>-110.99650000000001</c:v>
                </c:pt>
                <c:pt idx="359">
                  <c:v>-110.9945</c:v>
                </c:pt>
                <c:pt idx="360">
                  <c:v>-110.99250000000001</c:v>
                </c:pt>
                <c:pt idx="361">
                  <c:v>-110.99050000000001</c:v>
                </c:pt>
                <c:pt idx="362">
                  <c:v>-110.9885</c:v>
                </c:pt>
                <c:pt idx="363">
                  <c:v>-110.98650000000001</c:v>
                </c:pt>
                <c:pt idx="364">
                  <c:v>-110.98450000000001</c:v>
                </c:pt>
                <c:pt idx="365">
                  <c:v>-110.9825</c:v>
                </c:pt>
                <c:pt idx="366">
                  <c:v>-110.98050000000001</c:v>
                </c:pt>
                <c:pt idx="367">
                  <c:v>-110.97850000000001</c:v>
                </c:pt>
                <c:pt idx="368">
                  <c:v>-110.9765</c:v>
                </c:pt>
                <c:pt idx="369">
                  <c:v>-110.97450000000001</c:v>
                </c:pt>
                <c:pt idx="370">
                  <c:v>-110.97250000000001</c:v>
                </c:pt>
                <c:pt idx="371">
                  <c:v>-110.9705</c:v>
                </c:pt>
                <c:pt idx="372">
                  <c:v>-110.96850000000001</c:v>
                </c:pt>
                <c:pt idx="373">
                  <c:v>-110.96650000000001</c:v>
                </c:pt>
                <c:pt idx="374">
                  <c:v>-110.9645</c:v>
                </c:pt>
                <c:pt idx="375">
                  <c:v>-110.96250000000001</c:v>
                </c:pt>
                <c:pt idx="376">
                  <c:v>-110.96050000000001</c:v>
                </c:pt>
                <c:pt idx="377">
                  <c:v>-110.9585</c:v>
                </c:pt>
                <c:pt idx="378">
                  <c:v>-110.95650000000001</c:v>
                </c:pt>
                <c:pt idx="379">
                  <c:v>-110.95450000000001</c:v>
                </c:pt>
                <c:pt idx="380">
                  <c:v>-110.9525</c:v>
                </c:pt>
                <c:pt idx="381">
                  <c:v>-110.95050000000001</c:v>
                </c:pt>
                <c:pt idx="382">
                  <c:v>-110.94850000000001</c:v>
                </c:pt>
                <c:pt idx="383">
                  <c:v>-110.9465</c:v>
                </c:pt>
                <c:pt idx="384">
                  <c:v>-110.94450000000001</c:v>
                </c:pt>
                <c:pt idx="385">
                  <c:v>-110.94250000000001</c:v>
                </c:pt>
                <c:pt idx="386">
                  <c:v>-110.9405</c:v>
                </c:pt>
                <c:pt idx="387">
                  <c:v>-110.9385</c:v>
                </c:pt>
                <c:pt idx="388">
                  <c:v>-110.93650000000001</c:v>
                </c:pt>
                <c:pt idx="389">
                  <c:v>-110.9345</c:v>
                </c:pt>
                <c:pt idx="390">
                  <c:v>-110.9325</c:v>
                </c:pt>
                <c:pt idx="391">
                  <c:v>-110.93050000000001</c:v>
                </c:pt>
                <c:pt idx="392">
                  <c:v>-110.9285</c:v>
                </c:pt>
                <c:pt idx="393">
                  <c:v>-110.9265</c:v>
                </c:pt>
                <c:pt idx="394">
                  <c:v>-110.92450000000001</c:v>
                </c:pt>
                <c:pt idx="395">
                  <c:v>-110.9225</c:v>
                </c:pt>
                <c:pt idx="396">
                  <c:v>-110.9205</c:v>
                </c:pt>
                <c:pt idx="397">
                  <c:v>-110.91850000000001</c:v>
                </c:pt>
                <c:pt idx="398">
                  <c:v>-110.9165</c:v>
                </c:pt>
                <c:pt idx="399">
                  <c:v>-110.9145</c:v>
                </c:pt>
                <c:pt idx="400">
                  <c:v>-110.91250000000001</c:v>
                </c:pt>
                <c:pt idx="401">
                  <c:v>-110.9105</c:v>
                </c:pt>
                <c:pt idx="402">
                  <c:v>-110.9085</c:v>
                </c:pt>
                <c:pt idx="403">
                  <c:v>-110.90650000000001</c:v>
                </c:pt>
                <c:pt idx="404">
                  <c:v>-110.9045</c:v>
                </c:pt>
                <c:pt idx="405">
                  <c:v>-110.9025</c:v>
                </c:pt>
                <c:pt idx="406">
                  <c:v>-110.90050000000001</c:v>
                </c:pt>
                <c:pt idx="407">
                  <c:v>-110.89850000000001</c:v>
                </c:pt>
                <c:pt idx="408">
                  <c:v>-110.8965</c:v>
                </c:pt>
                <c:pt idx="409">
                  <c:v>-110.89450000000001</c:v>
                </c:pt>
                <c:pt idx="410">
                  <c:v>-110.89250000000001</c:v>
                </c:pt>
                <c:pt idx="411">
                  <c:v>-110.8905</c:v>
                </c:pt>
                <c:pt idx="412">
                  <c:v>-110.88850000000001</c:v>
                </c:pt>
                <c:pt idx="413">
                  <c:v>-110.88650000000001</c:v>
                </c:pt>
                <c:pt idx="414">
                  <c:v>-110.8845</c:v>
                </c:pt>
                <c:pt idx="415">
                  <c:v>-110.88250000000001</c:v>
                </c:pt>
                <c:pt idx="416">
                  <c:v>-110.88050000000001</c:v>
                </c:pt>
                <c:pt idx="417">
                  <c:v>-110.8785</c:v>
                </c:pt>
                <c:pt idx="418">
                  <c:v>-110.87650000000001</c:v>
                </c:pt>
                <c:pt idx="419">
                  <c:v>-110.87450000000001</c:v>
                </c:pt>
                <c:pt idx="420">
                  <c:v>-110.8725</c:v>
                </c:pt>
                <c:pt idx="421">
                  <c:v>-110.87050000000001</c:v>
                </c:pt>
                <c:pt idx="422">
                  <c:v>-110.86850000000001</c:v>
                </c:pt>
                <c:pt idx="423">
                  <c:v>-110.8665</c:v>
                </c:pt>
                <c:pt idx="424">
                  <c:v>-110.86450000000001</c:v>
                </c:pt>
                <c:pt idx="425">
                  <c:v>-110.86250000000001</c:v>
                </c:pt>
                <c:pt idx="426">
                  <c:v>-110.8605</c:v>
                </c:pt>
                <c:pt idx="427">
                  <c:v>-110.85850000000001</c:v>
                </c:pt>
                <c:pt idx="428">
                  <c:v>-110.85650000000001</c:v>
                </c:pt>
                <c:pt idx="429">
                  <c:v>-110.8545</c:v>
                </c:pt>
                <c:pt idx="430">
                  <c:v>-110.85250000000001</c:v>
                </c:pt>
                <c:pt idx="431">
                  <c:v>-110.85050000000001</c:v>
                </c:pt>
                <c:pt idx="432">
                  <c:v>-110.8485</c:v>
                </c:pt>
                <c:pt idx="433">
                  <c:v>-110.84650000000001</c:v>
                </c:pt>
                <c:pt idx="434">
                  <c:v>-110.84450000000001</c:v>
                </c:pt>
                <c:pt idx="435">
                  <c:v>-110.8425</c:v>
                </c:pt>
                <c:pt idx="436">
                  <c:v>-110.84050000000001</c:v>
                </c:pt>
                <c:pt idx="437">
                  <c:v>-110.83850000000001</c:v>
                </c:pt>
                <c:pt idx="438">
                  <c:v>-110.8365</c:v>
                </c:pt>
                <c:pt idx="439">
                  <c:v>-110.83450000000001</c:v>
                </c:pt>
                <c:pt idx="440">
                  <c:v>-110.83250000000001</c:v>
                </c:pt>
                <c:pt idx="441">
                  <c:v>-110.8305</c:v>
                </c:pt>
                <c:pt idx="442">
                  <c:v>-110.82850000000001</c:v>
                </c:pt>
                <c:pt idx="443">
                  <c:v>-110.82650000000001</c:v>
                </c:pt>
                <c:pt idx="444">
                  <c:v>-110.8245</c:v>
                </c:pt>
                <c:pt idx="445">
                  <c:v>-110.82250000000001</c:v>
                </c:pt>
                <c:pt idx="446">
                  <c:v>-110.82050000000001</c:v>
                </c:pt>
                <c:pt idx="447">
                  <c:v>-110.8185</c:v>
                </c:pt>
                <c:pt idx="448">
                  <c:v>-110.8165</c:v>
                </c:pt>
                <c:pt idx="449">
                  <c:v>-110.81450000000001</c:v>
                </c:pt>
                <c:pt idx="450">
                  <c:v>-110.8125</c:v>
                </c:pt>
                <c:pt idx="451">
                  <c:v>-110.8105</c:v>
                </c:pt>
                <c:pt idx="452">
                  <c:v>-110.80850000000001</c:v>
                </c:pt>
                <c:pt idx="453">
                  <c:v>-110.8065</c:v>
                </c:pt>
                <c:pt idx="454">
                  <c:v>-110.8045</c:v>
                </c:pt>
                <c:pt idx="455">
                  <c:v>-110.80250000000001</c:v>
                </c:pt>
                <c:pt idx="456">
                  <c:v>-110.8005</c:v>
                </c:pt>
                <c:pt idx="457">
                  <c:v>-110.7985</c:v>
                </c:pt>
                <c:pt idx="458">
                  <c:v>-110.79650000000001</c:v>
                </c:pt>
                <c:pt idx="459">
                  <c:v>-110.7945</c:v>
                </c:pt>
                <c:pt idx="460">
                  <c:v>-110.7925</c:v>
                </c:pt>
                <c:pt idx="461">
                  <c:v>-110.79050000000001</c:v>
                </c:pt>
                <c:pt idx="462">
                  <c:v>-110.7885</c:v>
                </c:pt>
                <c:pt idx="463">
                  <c:v>-110.7865</c:v>
                </c:pt>
                <c:pt idx="464">
                  <c:v>-110.78450000000001</c:v>
                </c:pt>
                <c:pt idx="465">
                  <c:v>-110.7825</c:v>
                </c:pt>
                <c:pt idx="466">
                  <c:v>-110.7805</c:v>
                </c:pt>
                <c:pt idx="467">
                  <c:v>-110.77850000000001</c:v>
                </c:pt>
                <c:pt idx="468">
                  <c:v>-110.7765</c:v>
                </c:pt>
                <c:pt idx="469">
                  <c:v>-110.7745</c:v>
                </c:pt>
                <c:pt idx="470">
                  <c:v>-110.77250000000001</c:v>
                </c:pt>
                <c:pt idx="471">
                  <c:v>-110.77050000000001</c:v>
                </c:pt>
                <c:pt idx="472">
                  <c:v>-110.7685</c:v>
                </c:pt>
                <c:pt idx="473">
                  <c:v>-110.76650000000001</c:v>
                </c:pt>
                <c:pt idx="474">
                  <c:v>-110.76450000000001</c:v>
                </c:pt>
                <c:pt idx="475">
                  <c:v>-110.7625</c:v>
                </c:pt>
                <c:pt idx="476">
                  <c:v>-110.76050000000001</c:v>
                </c:pt>
                <c:pt idx="477">
                  <c:v>-110.75850000000001</c:v>
                </c:pt>
                <c:pt idx="478">
                  <c:v>-110.7565</c:v>
                </c:pt>
                <c:pt idx="479">
                  <c:v>-110.75450000000001</c:v>
                </c:pt>
                <c:pt idx="480">
                  <c:v>-110.75250000000001</c:v>
                </c:pt>
                <c:pt idx="481">
                  <c:v>-110.7505</c:v>
                </c:pt>
                <c:pt idx="482">
                  <c:v>-110.74850000000001</c:v>
                </c:pt>
                <c:pt idx="483">
                  <c:v>-110.74650000000001</c:v>
                </c:pt>
                <c:pt idx="484">
                  <c:v>-110.7445</c:v>
                </c:pt>
                <c:pt idx="485">
                  <c:v>-110.74250000000001</c:v>
                </c:pt>
                <c:pt idx="486">
                  <c:v>-110.74050000000001</c:v>
                </c:pt>
                <c:pt idx="487">
                  <c:v>-110.7385</c:v>
                </c:pt>
                <c:pt idx="488">
                  <c:v>-110.73650000000001</c:v>
                </c:pt>
                <c:pt idx="489">
                  <c:v>-110.73450000000001</c:v>
                </c:pt>
                <c:pt idx="490">
                  <c:v>-110.7325</c:v>
                </c:pt>
                <c:pt idx="491">
                  <c:v>-110.73050000000001</c:v>
                </c:pt>
                <c:pt idx="492">
                  <c:v>-110.72850000000001</c:v>
                </c:pt>
                <c:pt idx="493">
                  <c:v>-110.7265</c:v>
                </c:pt>
                <c:pt idx="494">
                  <c:v>-110.72450000000001</c:v>
                </c:pt>
                <c:pt idx="495">
                  <c:v>-110.72250000000001</c:v>
                </c:pt>
                <c:pt idx="496">
                  <c:v>-110.7205</c:v>
                </c:pt>
                <c:pt idx="497">
                  <c:v>-110.71850000000001</c:v>
                </c:pt>
                <c:pt idx="498">
                  <c:v>-110.71650000000001</c:v>
                </c:pt>
                <c:pt idx="499">
                  <c:v>-110.7145</c:v>
                </c:pt>
                <c:pt idx="500">
                  <c:v>-110.71250000000001</c:v>
                </c:pt>
                <c:pt idx="501">
                  <c:v>-110.71050000000001</c:v>
                </c:pt>
                <c:pt idx="502">
                  <c:v>-110.7085</c:v>
                </c:pt>
                <c:pt idx="503">
                  <c:v>-110.70650000000001</c:v>
                </c:pt>
                <c:pt idx="504">
                  <c:v>-110.70450000000001</c:v>
                </c:pt>
                <c:pt idx="505">
                  <c:v>-110.7025</c:v>
                </c:pt>
                <c:pt idx="506">
                  <c:v>-110.70050000000001</c:v>
                </c:pt>
                <c:pt idx="507">
                  <c:v>-110.69850000000001</c:v>
                </c:pt>
                <c:pt idx="508">
                  <c:v>-110.6965</c:v>
                </c:pt>
                <c:pt idx="509">
                  <c:v>-110.69450000000001</c:v>
                </c:pt>
                <c:pt idx="510">
                  <c:v>-110.69250000000001</c:v>
                </c:pt>
                <c:pt idx="511">
                  <c:v>-110.6905</c:v>
                </c:pt>
                <c:pt idx="512">
                  <c:v>-110.6885</c:v>
                </c:pt>
                <c:pt idx="513">
                  <c:v>-110.68650000000001</c:v>
                </c:pt>
                <c:pt idx="514">
                  <c:v>-110.6845</c:v>
                </c:pt>
                <c:pt idx="515">
                  <c:v>-110.6825</c:v>
                </c:pt>
                <c:pt idx="516">
                  <c:v>-110.68050000000001</c:v>
                </c:pt>
                <c:pt idx="517">
                  <c:v>-110.6785</c:v>
                </c:pt>
                <c:pt idx="518">
                  <c:v>-110.6765</c:v>
                </c:pt>
                <c:pt idx="519">
                  <c:v>-110.67450000000001</c:v>
                </c:pt>
                <c:pt idx="520">
                  <c:v>-110.6725</c:v>
                </c:pt>
                <c:pt idx="521">
                  <c:v>-110.6705</c:v>
                </c:pt>
                <c:pt idx="522">
                  <c:v>-110.66850000000001</c:v>
                </c:pt>
                <c:pt idx="523">
                  <c:v>-110.6665</c:v>
                </c:pt>
                <c:pt idx="524">
                  <c:v>-110.6645</c:v>
                </c:pt>
                <c:pt idx="525">
                  <c:v>-110.66250000000001</c:v>
                </c:pt>
                <c:pt idx="526">
                  <c:v>-110.6605</c:v>
                </c:pt>
                <c:pt idx="527">
                  <c:v>-110.6585</c:v>
                </c:pt>
                <c:pt idx="528">
                  <c:v>-110.65650000000001</c:v>
                </c:pt>
                <c:pt idx="529">
                  <c:v>-110.6545</c:v>
                </c:pt>
                <c:pt idx="530">
                  <c:v>-110.6525</c:v>
                </c:pt>
                <c:pt idx="531">
                  <c:v>-110.65050000000001</c:v>
                </c:pt>
                <c:pt idx="532">
                  <c:v>-110.64850000000001</c:v>
                </c:pt>
                <c:pt idx="533">
                  <c:v>-110.6465</c:v>
                </c:pt>
                <c:pt idx="534">
                  <c:v>-110.64450000000001</c:v>
                </c:pt>
                <c:pt idx="535">
                  <c:v>-110.64250000000001</c:v>
                </c:pt>
                <c:pt idx="536">
                  <c:v>-110.6405</c:v>
                </c:pt>
                <c:pt idx="537">
                  <c:v>-110.63850000000001</c:v>
                </c:pt>
                <c:pt idx="538">
                  <c:v>-110.63650000000001</c:v>
                </c:pt>
                <c:pt idx="539">
                  <c:v>-110.6345</c:v>
                </c:pt>
                <c:pt idx="540">
                  <c:v>-110.63250000000001</c:v>
                </c:pt>
                <c:pt idx="541">
                  <c:v>-110.63050000000001</c:v>
                </c:pt>
                <c:pt idx="542">
                  <c:v>-110.6285</c:v>
                </c:pt>
                <c:pt idx="543">
                  <c:v>-110.62650000000001</c:v>
                </c:pt>
                <c:pt idx="544">
                  <c:v>-110.62450000000001</c:v>
                </c:pt>
                <c:pt idx="545">
                  <c:v>-110.6225</c:v>
                </c:pt>
                <c:pt idx="546">
                  <c:v>-110.62050000000001</c:v>
                </c:pt>
                <c:pt idx="547">
                  <c:v>-110.61850000000001</c:v>
                </c:pt>
                <c:pt idx="548">
                  <c:v>-110.6165</c:v>
                </c:pt>
                <c:pt idx="549">
                  <c:v>-110.61450000000001</c:v>
                </c:pt>
                <c:pt idx="550">
                  <c:v>-110.61250000000001</c:v>
                </c:pt>
                <c:pt idx="551">
                  <c:v>-110.6105</c:v>
                </c:pt>
                <c:pt idx="552">
                  <c:v>-110.60850000000001</c:v>
                </c:pt>
                <c:pt idx="553">
                  <c:v>-110.60650000000001</c:v>
                </c:pt>
                <c:pt idx="554">
                  <c:v>-110.6045</c:v>
                </c:pt>
                <c:pt idx="555">
                  <c:v>-110.60250000000001</c:v>
                </c:pt>
                <c:pt idx="556">
                  <c:v>-110.60050000000001</c:v>
                </c:pt>
                <c:pt idx="557">
                  <c:v>-110.5985</c:v>
                </c:pt>
                <c:pt idx="558">
                  <c:v>-110.59650000000001</c:v>
                </c:pt>
                <c:pt idx="559">
                  <c:v>-110.59450000000001</c:v>
                </c:pt>
                <c:pt idx="560">
                  <c:v>-110.5925</c:v>
                </c:pt>
                <c:pt idx="561">
                  <c:v>-110.59050000000001</c:v>
                </c:pt>
                <c:pt idx="562">
                  <c:v>-110.58850000000001</c:v>
                </c:pt>
                <c:pt idx="563">
                  <c:v>-110.5865</c:v>
                </c:pt>
                <c:pt idx="564">
                  <c:v>-110.58450000000001</c:v>
                </c:pt>
                <c:pt idx="565">
                  <c:v>-110.58250000000001</c:v>
                </c:pt>
                <c:pt idx="566">
                  <c:v>-110.5805</c:v>
                </c:pt>
                <c:pt idx="567">
                  <c:v>-110.57850000000001</c:v>
                </c:pt>
                <c:pt idx="568">
                  <c:v>-110.57650000000001</c:v>
                </c:pt>
                <c:pt idx="569">
                  <c:v>-110.5745</c:v>
                </c:pt>
                <c:pt idx="570">
                  <c:v>-110.57250000000001</c:v>
                </c:pt>
                <c:pt idx="571">
                  <c:v>-110.57050000000001</c:v>
                </c:pt>
                <c:pt idx="572">
                  <c:v>-110.5685</c:v>
                </c:pt>
                <c:pt idx="573">
                  <c:v>-110.5665</c:v>
                </c:pt>
                <c:pt idx="574">
                  <c:v>-110.56450000000001</c:v>
                </c:pt>
                <c:pt idx="575">
                  <c:v>-110.5625</c:v>
                </c:pt>
                <c:pt idx="576">
                  <c:v>-110.5605</c:v>
                </c:pt>
                <c:pt idx="577">
                  <c:v>-110.55850000000001</c:v>
                </c:pt>
                <c:pt idx="578">
                  <c:v>-110.5565</c:v>
                </c:pt>
                <c:pt idx="579">
                  <c:v>-110.5545</c:v>
                </c:pt>
                <c:pt idx="580">
                  <c:v>-110.55250000000001</c:v>
                </c:pt>
                <c:pt idx="581">
                  <c:v>-110.5505</c:v>
                </c:pt>
                <c:pt idx="582">
                  <c:v>-110.5485</c:v>
                </c:pt>
                <c:pt idx="583">
                  <c:v>-110.54650000000001</c:v>
                </c:pt>
                <c:pt idx="584">
                  <c:v>-110.5445</c:v>
                </c:pt>
                <c:pt idx="585">
                  <c:v>-110.5425</c:v>
                </c:pt>
                <c:pt idx="586">
                  <c:v>-110.54050000000001</c:v>
                </c:pt>
                <c:pt idx="587">
                  <c:v>-110.5385</c:v>
                </c:pt>
                <c:pt idx="588">
                  <c:v>-110.5365</c:v>
                </c:pt>
                <c:pt idx="589">
                  <c:v>-110.53450000000001</c:v>
                </c:pt>
                <c:pt idx="590">
                  <c:v>-110.5325</c:v>
                </c:pt>
                <c:pt idx="591">
                  <c:v>-110.5305</c:v>
                </c:pt>
                <c:pt idx="592">
                  <c:v>-110.52850000000001</c:v>
                </c:pt>
                <c:pt idx="593">
                  <c:v>-110.5265</c:v>
                </c:pt>
                <c:pt idx="594">
                  <c:v>-110.5245</c:v>
                </c:pt>
                <c:pt idx="595">
                  <c:v>-110.52250000000001</c:v>
                </c:pt>
                <c:pt idx="596">
                  <c:v>-110.52050000000001</c:v>
                </c:pt>
                <c:pt idx="597">
                  <c:v>-110.5185</c:v>
                </c:pt>
                <c:pt idx="598">
                  <c:v>-110.51650000000001</c:v>
                </c:pt>
                <c:pt idx="599">
                  <c:v>-110.51450000000001</c:v>
                </c:pt>
                <c:pt idx="600">
                  <c:v>-110.5125</c:v>
                </c:pt>
                <c:pt idx="601">
                  <c:v>-110.51050000000001</c:v>
                </c:pt>
                <c:pt idx="602">
                  <c:v>-110.50850000000001</c:v>
                </c:pt>
                <c:pt idx="603">
                  <c:v>-110.5065</c:v>
                </c:pt>
                <c:pt idx="604">
                  <c:v>-110.50450000000001</c:v>
                </c:pt>
                <c:pt idx="605">
                  <c:v>-110.50250000000001</c:v>
                </c:pt>
                <c:pt idx="606">
                  <c:v>-110.5005</c:v>
                </c:pt>
                <c:pt idx="607">
                  <c:v>-110.49850000000001</c:v>
                </c:pt>
                <c:pt idx="608">
                  <c:v>-110.49650000000001</c:v>
                </c:pt>
                <c:pt idx="609">
                  <c:v>-110.4945</c:v>
                </c:pt>
                <c:pt idx="610">
                  <c:v>-110.49250000000001</c:v>
                </c:pt>
                <c:pt idx="611">
                  <c:v>-110.49050000000001</c:v>
                </c:pt>
                <c:pt idx="612">
                  <c:v>-110.4885</c:v>
                </c:pt>
                <c:pt idx="613">
                  <c:v>-110.48650000000001</c:v>
                </c:pt>
                <c:pt idx="614">
                  <c:v>-110.48450000000001</c:v>
                </c:pt>
                <c:pt idx="615">
                  <c:v>-110.4825</c:v>
                </c:pt>
                <c:pt idx="616">
                  <c:v>-110.48050000000001</c:v>
                </c:pt>
                <c:pt idx="617">
                  <c:v>-110.47850000000001</c:v>
                </c:pt>
                <c:pt idx="618">
                  <c:v>-110.4765</c:v>
                </c:pt>
                <c:pt idx="619">
                  <c:v>-110.47450000000001</c:v>
                </c:pt>
                <c:pt idx="620">
                  <c:v>-110.47250000000001</c:v>
                </c:pt>
                <c:pt idx="621">
                  <c:v>-110.4705</c:v>
                </c:pt>
                <c:pt idx="622">
                  <c:v>-110.46850000000001</c:v>
                </c:pt>
                <c:pt idx="623">
                  <c:v>-110.46650000000001</c:v>
                </c:pt>
                <c:pt idx="624">
                  <c:v>-110.4645</c:v>
                </c:pt>
                <c:pt idx="625">
                  <c:v>-110.46250000000001</c:v>
                </c:pt>
                <c:pt idx="626">
                  <c:v>-110.46050000000001</c:v>
                </c:pt>
                <c:pt idx="627">
                  <c:v>-110.4585</c:v>
                </c:pt>
                <c:pt idx="628">
                  <c:v>-110.45650000000001</c:v>
                </c:pt>
                <c:pt idx="629">
                  <c:v>-110.45450000000001</c:v>
                </c:pt>
                <c:pt idx="630">
                  <c:v>-110.4525</c:v>
                </c:pt>
                <c:pt idx="631">
                  <c:v>-110.45050000000001</c:v>
                </c:pt>
                <c:pt idx="632">
                  <c:v>-110.44850000000001</c:v>
                </c:pt>
                <c:pt idx="633">
                  <c:v>-110.4465</c:v>
                </c:pt>
                <c:pt idx="634">
                  <c:v>-110.44450000000001</c:v>
                </c:pt>
                <c:pt idx="635">
                  <c:v>-110.44250000000001</c:v>
                </c:pt>
                <c:pt idx="636">
                  <c:v>-110.4405</c:v>
                </c:pt>
                <c:pt idx="637">
                  <c:v>-110.4385</c:v>
                </c:pt>
                <c:pt idx="638">
                  <c:v>-110.43650000000001</c:v>
                </c:pt>
                <c:pt idx="639">
                  <c:v>-110.4345</c:v>
                </c:pt>
                <c:pt idx="640">
                  <c:v>-110.4325</c:v>
                </c:pt>
                <c:pt idx="641">
                  <c:v>-110.43050000000001</c:v>
                </c:pt>
                <c:pt idx="642">
                  <c:v>-110.4285</c:v>
                </c:pt>
                <c:pt idx="643">
                  <c:v>-110.4265</c:v>
                </c:pt>
                <c:pt idx="644">
                  <c:v>-110.42450000000001</c:v>
                </c:pt>
                <c:pt idx="645">
                  <c:v>-110.4225</c:v>
                </c:pt>
                <c:pt idx="646">
                  <c:v>-110.4205</c:v>
                </c:pt>
                <c:pt idx="647">
                  <c:v>-110.41850000000001</c:v>
                </c:pt>
                <c:pt idx="648">
                  <c:v>-110.4165</c:v>
                </c:pt>
                <c:pt idx="649">
                  <c:v>-110.4145</c:v>
                </c:pt>
                <c:pt idx="650">
                  <c:v>-110.41250000000001</c:v>
                </c:pt>
                <c:pt idx="651">
                  <c:v>-110.4105</c:v>
                </c:pt>
                <c:pt idx="652">
                  <c:v>-110.4085</c:v>
                </c:pt>
                <c:pt idx="653">
                  <c:v>-110.40650000000001</c:v>
                </c:pt>
                <c:pt idx="654">
                  <c:v>-110.4045</c:v>
                </c:pt>
                <c:pt idx="655">
                  <c:v>-110.4025</c:v>
                </c:pt>
                <c:pt idx="656">
                  <c:v>-110.40050000000001</c:v>
                </c:pt>
                <c:pt idx="657">
                  <c:v>-110.39850000000001</c:v>
                </c:pt>
                <c:pt idx="658">
                  <c:v>-110.3965</c:v>
                </c:pt>
                <c:pt idx="659">
                  <c:v>-110.39450000000001</c:v>
                </c:pt>
                <c:pt idx="660">
                  <c:v>-110.39250000000001</c:v>
                </c:pt>
                <c:pt idx="661">
                  <c:v>-110.3905</c:v>
                </c:pt>
                <c:pt idx="662">
                  <c:v>-110.38850000000001</c:v>
                </c:pt>
                <c:pt idx="663">
                  <c:v>-110.38650000000001</c:v>
                </c:pt>
                <c:pt idx="664">
                  <c:v>-110.3845</c:v>
                </c:pt>
                <c:pt idx="665">
                  <c:v>-110.38250000000001</c:v>
                </c:pt>
                <c:pt idx="666">
                  <c:v>-110.38050000000001</c:v>
                </c:pt>
                <c:pt idx="667">
                  <c:v>-110.3785</c:v>
                </c:pt>
                <c:pt idx="668">
                  <c:v>-110.37650000000001</c:v>
                </c:pt>
                <c:pt idx="669">
                  <c:v>-110.37450000000001</c:v>
                </c:pt>
                <c:pt idx="670">
                  <c:v>-110.3725</c:v>
                </c:pt>
                <c:pt idx="671">
                  <c:v>-110.37050000000001</c:v>
                </c:pt>
                <c:pt idx="672">
                  <c:v>-110.36850000000001</c:v>
                </c:pt>
                <c:pt idx="673">
                  <c:v>-110.3665</c:v>
                </c:pt>
                <c:pt idx="674">
                  <c:v>-110.36450000000001</c:v>
                </c:pt>
                <c:pt idx="675">
                  <c:v>-110.36250000000001</c:v>
                </c:pt>
                <c:pt idx="676">
                  <c:v>-110.3605</c:v>
                </c:pt>
                <c:pt idx="677">
                  <c:v>-110.35850000000001</c:v>
                </c:pt>
                <c:pt idx="678">
                  <c:v>-110.35650000000001</c:v>
                </c:pt>
                <c:pt idx="679">
                  <c:v>-110.3545</c:v>
                </c:pt>
                <c:pt idx="680">
                  <c:v>-110.35250000000001</c:v>
                </c:pt>
                <c:pt idx="681">
                  <c:v>-110.35050000000001</c:v>
                </c:pt>
                <c:pt idx="682">
                  <c:v>-110.3485</c:v>
                </c:pt>
                <c:pt idx="683">
                  <c:v>-110.34650000000001</c:v>
                </c:pt>
                <c:pt idx="684">
                  <c:v>-110.34450000000001</c:v>
                </c:pt>
                <c:pt idx="685">
                  <c:v>-110.3425</c:v>
                </c:pt>
                <c:pt idx="686">
                  <c:v>-110.34050000000001</c:v>
                </c:pt>
                <c:pt idx="687">
                  <c:v>-110.33850000000001</c:v>
                </c:pt>
                <c:pt idx="688">
                  <c:v>-110.3365</c:v>
                </c:pt>
                <c:pt idx="689">
                  <c:v>-110.33450000000001</c:v>
                </c:pt>
                <c:pt idx="690">
                  <c:v>-110.33250000000001</c:v>
                </c:pt>
                <c:pt idx="691">
                  <c:v>-110.3305</c:v>
                </c:pt>
                <c:pt idx="692">
                  <c:v>-110.32850000000001</c:v>
                </c:pt>
                <c:pt idx="693">
                  <c:v>-110.32650000000001</c:v>
                </c:pt>
                <c:pt idx="694">
                  <c:v>-110.3245</c:v>
                </c:pt>
                <c:pt idx="695">
                  <c:v>-110.32250000000001</c:v>
                </c:pt>
                <c:pt idx="696">
                  <c:v>-110.32050000000001</c:v>
                </c:pt>
                <c:pt idx="697">
                  <c:v>-110.3185</c:v>
                </c:pt>
                <c:pt idx="698">
                  <c:v>-110.3165</c:v>
                </c:pt>
                <c:pt idx="699">
                  <c:v>-110.31450000000001</c:v>
                </c:pt>
                <c:pt idx="700">
                  <c:v>-110.3125</c:v>
                </c:pt>
                <c:pt idx="701">
                  <c:v>-110.3105</c:v>
                </c:pt>
                <c:pt idx="702">
                  <c:v>-110.30850000000001</c:v>
                </c:pt>
                <c:pt idx="703">
                  <c:v>-110.3065</c:v>
                </c:pt>
                <c:pt idx="704">
                  <c:v>-110.3045</c:v>
                </c:pt>
                <c:pt idx="705">
                  <c:v>-110.30250000000001</c:v>
                </c:pt>
                <c:pt idx="706">
                  <c:v>-110.3005</c:v>
                </c:pt>
                <c:pt idx="707">
                  <c:v>-110.2985</c:v>
                </c:pt>
                <c:pt idx="708">
                  <c:v>-110.29650000000001</c:v>
                </c:pt>
                <c:pt idx="709">
                  <c:v>-110.2945</c:v>
                </c:pt>
                <c:pt idx="710">
                  <c:v>-110.2925</c:v>
                </c:pt>
                <c:pt idx="711">
                  <c:v>-110.29050000000001</c:v>
                </c:pt>
                <c:pt idx="712">
                  <c:v>-110.2885</c:v>
                </c:pt>
                <c:pt idx="713">
                  <c:v>-110.2865</c:v>
                </c:pt>
                <c:pt idx="714">
                  <c:v>-110.28450000000001</c:v>
                </c:pt>
                <c:pt idx="715">
                  <c:v>-110.2825</c:v>
                </c:pt>
                <c:pt idx="716">
                  <c:v>-110.2805</c:v>
                </c:pt>
                <c:pt idx="717">
                  <c:v>-110.27850000000001</c:v>
                </c:pt>
                <c:pt idx="718">
                  <c:v>-110.2765</c:v>
                </c:pt>
                <c:pt idx="719">
                  <c:v>-110.2745</c:v>
                </c:pt>
                <c:pt idx="720">
                  <c:v>-110.27250000000001</c:v>
                </c:pt>
                <c:pt idx="721">
                  <c:v>-110.27050000000001</c:v>
                </c:pt>
                <c:pt idx="722">
                  <c:v>-110.2685</c:v>
                </c:pt>
                <c:pt idx="723">
                  <c:v>-110.26650000000001</c:v>
                </c:pt>
                <c:pt idx="724">
                  <c:v>-110.26450000000001</c:v>
                </c:pt>
                <c:pt idx="725">
                  <c:v>-110.2625</c:v>
                </c:pt>
                <c:pt idx="726">
                  <c:v>-110.26050000000001</c:v>
                </c:pt>
                <c:pt idx="727">
                  <c:v>-110.25850000000001</c:v>
                </c:pt>
                <c:pt idx="728">
                  <c:v>-110.2565</c:v>
                </c:pt>
                <c:pt idx="729">
                  <c:v>-110.25450000000001</c:v>
                </c:pt>
                <c:pt idx="730">
                  <c:v>-110.25250000000001</c:v>
                </c:pt>
                <c:pt idx="731">
                  <c:v>-110.2505</c:v>
                </c:pt>
                <c:pt idx="732">
                  <c:v>-110.24850000000001</c:v>
                </c:pt>
                <c:pt idx="733">
                  <c:v>-110.24650000000001</c:v>
                </c:pt>
                <c:pt idx="734">
                  <c:v>-110.2445</c:v>
                </c:pt>
                <c:pt idx="735">
                  <c:v>-110.24250000000001</c:v>
                </c:pt>
                <c:pt idx="736">
                  <c:v>-110.24050000000001</c:v>
                </c:pt>
                <c:pt idx="737">
                  <c:v>-110.2385</c:v>
                </c:pt>
                <c:pt idx="738">
                  <c:v>-110.23650000000001</c:v>
                </c:pt>
                <c:pt idx="739">
                  <c:v>-110.23450000000001</c:v>
                </c:pt>
                <c:pt idx="740">
                  <c:v>-110.2325</c:v>
                </c:pt>
                <c:pt idx="741">
                  <c:v>-110.23050000000001</c:v>
                </c:pt>
                <c:pt idx="742">
                  <c:v>-110.22850000000001</c:v>
                </c:pt>
                <c:pt idx="743">
                  <c:v>-110.2265</c:v>
                </c:pt>
                <c:pt idx="744">
                  <c:v>-110.22450000000001</c:v>
                </c:pt>
                <c:pt idx="745">
                  <c:v>-110.22250000000001</c:v>
                </c:pt>
                <c:pt idx="746">
                  <c:v>-110.2205</c:v>
                </c:pt>
                <c:pt idx="747">
                  <c:v>-110.21850000000001</c:v>
                </c:pt>
                <c:pt idx="748">
                  <c:v>-110.21650000000001</c:v>
                </c:pt>
                <c:pt idx="749">
                  <c:v>-110.2145</c:v>
                </c:pt>
                <c:pt idx="750">
                  <c:v>-110.21250000000001</c:v>
                </c:pt>
                <c:pt idx="751">
                  <c:v>-110.21050000000001</c:v>
                </c:pt>
                <c:pt idx="752">
                  <c:v>-110.2085</c:v>
                </c:pt>
                <c:pt idx="753">
                  <c:v>-110.20650000000001</c:v>
                </c:pt>
                <c:pt idx="754">
                  <c:v>-110.20450000000001</c:v>
                </c:pt>
                <c:pt idx="755">
                  <c:v>-110.2025</c:v>
                </c:pt>
                <c:pt idx="756">
                  <c:v>-110.20050000000001</c:v>
                </c:pt>
                <c:pt idx="757">
                  <c:v>-110.19850000000001</c:v>
                </c:pt>
                <c:pt idx="758">
                  <c:v>-110.1965</c:v>
                </c:pt>
                <c:pt idx="759">
                  <c:v>-110.19450000000001</c:v>
                </c:pt>
                <c:pt idx="760">
                  <c:v>-110.19250000000001</c:v>
                </c:pt>
                <c:pt idx="761">
                  <c:v>-110.1905</c:v>
                </c:pt>
                <c:pt idx="762">
                  <c:v>-110.1885</c:v>
                </c:pt>
                <c:pt idx="763">
                  <c:v>-110.18650000000001</c:v>
                </c:pt>
                <c:pt idx="764">
                  <c:v>-110.1845</c:v>
                </c:pt>
                <c:pt idx="765">
                  <c:v>-110.1825</c:v>
                </c:pt>
                <c:pt idx="766">
                  <c:v>-110.18050000000001</c:v>
                </c:pt>
                <c:pt idx="767">
                  <c:v>-110.1785</c:v>
                </c:pt>
                <c:pt idx="768">
                  <c:v>-110.1765</c:v>
                </c:pt>
                <c:pt idx="769">
                  <c:v>-110.17450000000001</c:v>
                </c:pt>
                <c:pt idx="770">
                  <c:v>-110.1725</c:v>
                </c:pt>
                <c:pt idx="771">
                  <c:v>-110.1705</c:v>
                </c:pt>
                <c:pt idx="772">
                  <c:v>-110.16850000000001</c:v>
                </c:pt>
                <c:pt idx="773">
                  <c:v>-110.1665</c:v>
                </c:pt>
                <c:pt idx="774">
                  <c:v>-110.1645</c:v>
                </c:pt>
                <c:pt idx="775">
                  <c:v>-110.16250000000001</c:v>
                </c:pt>
                <c:pt idx="776">
                  <c:v>-110.1605</c:v>
                </c:pt>
                <c:pt idx="777">
                  <c:v>-110.1585</c:v>
                </c:pt>
                <c:pt idx="778">
                  <c:v>-110.15650000000001</c:v>
                </c:pt>
                <c:pt idx="779">
                  <c:v>-110.1545</c:v>
                </c:pt>
                <c:pt idx="780">
                  <c:v>-110.1525</c:v>
                </c:pt>
                <c:pt idx="781">
                  <c:v>-110.15050000000001</c:v>
                </c:pt>
                <c:pt idx="782">
                  <c:v>-110.14850000000001</c:v>
                </c:pt>
                <c:pt idx="783">
                  <c:v>-110.1465</c:v>
                </c:pt>
                <c:pt idx="784">
                  <c:v>-110.14450000000001</c:v>
                </c:pt>
                <c:pt idx="785">
                  <c:v>-110.14250000000001</c:v>
                </c:pt>
                <c:pt idx="786">
                  <c:v>-110.1405</c:v>
                </c:pt>
                <c:pt idx="787">
                  <c:v>-110.13850000000001</c:v>
                </c:pt>
                <c:pt idx="788">
                  <c:v>-110.13650000000001</c:v>
                </c:pt>
                <c:pt idx="789">
                  <c:v>-110.1345</c:v>
                </c:pt>
                <c:pt idx="790">
                  <c:v>-110.13250000000001</c:v>
                </c:pt>
                <c:pt idx="791">
                  <c:v>-110.13050000000001</c:v>
                </c:pt>
                <c:pt idx="792">
                  <c:v>-110.1285</c:v>
                </c:pt>
                <c:pt idx="793">
                  <c:v>-110.12650000000001</c:v>
                </c:pt>
                <c:pt idx="794">
                  <c:v>-110.12450000000001</c:v>
                </c:pt>
                <c:pt idx="795">
                  <c:v>-110.1225</c:v>
                </c:pt>
                <c:pt idx="796">
                  <c:v>-110.12050000000001</c:v>
                </c:pt>
                <c:pt idx="797">
                  <c:v>-110.11850000000001</c:v>
                </c:pt>
                <c:pt idx="798">
                  <c:v>-110.1165</c:v>
                </c:pt>
                <c:pt idx="799">
                  <c:v>-110.11450000000001</c:v>
                </c:pt>
                <c:pt idx="800">
                  <c:v>-110.11250000000001</c:v>
                </c:pt>
                <c:pt idx="801">
                  <c:v>-110.1105</c:v>
                </c:pt>
                <c:pt idx="802">
                  <c:v>-110.10850000000001</c:v>
                </c:pt>
                <c:pt idx="803">
                  <c:v>-110.10650000000001</c:v>
                </c:pt>
                <c:pt idx="804">
                  <c:v>-110.1045</c:v>
                </c:pt>
                <c:pt idx="805">
                  <c:v>-110.10250000000001</c:v>
                </c:pt>
                <c:pt idx="806">
                  <c:v>-110.10050000000001</c:v>
                </c:pt>
                <c:pt idx="807">
                  <c:v>-110.0985</c:v>
                </c:pt>
                <c:pt idx="808">
                  <c:v>-110.09650000000001</c:v>
                </c:pt>
                <c:pt idx="809">
                  <c:v>-110.09450000000001</c:v>
                </c:pt>
                <c:pt idx="810">
                  <c:v>-110.0925</c:v>
                </c:pt>
                <c:pt idx="811">
                  <c:v>-110.09050000000001</c:v>
                </c:pt>
                <c:pt idx="812">
                  <c:v>-110.08850000000001</c:v>
                </c:pt>
                <c:pt idx="813">
                  <c:v>-110.0865</c:v>
                </c:pt>
                <c:pt idx="814">
                  <c:v>-110.08450000000001</c:v>
                </c:pt>
                <c:pt idx="815">
                  <c:v>-110.08250000000001</c:v>
                </c:pt>
                <c:pt idx="816">
                  <c:v>-110.0805</c:v>
                </c:pt>
                <c:pt idx="817">
                  <c:v>-110.07850000000001</c:v>
                </c:pt>
                <c:pt idx="818">
                  <c:v>-110.07650000000001</c:v>
                </c:pt>
                <c:pt idx="819">
                  <c:v>-110.0745</c:v>
                </c:pt>
                <c:pt idx="820">
                  <c:v>-110.07250000000001</c:v>
                </c:pt>
                <c:pt idx="821">
                  <c:v>-110.07050000000001</c:v>
                </c:pt>
                <c:pt idx="822">
                  <c:v>-110.0685</c:v>
                </c:pt>
                <c:pt idx="823">
                  <c:v>-110.0665</c:v>
                </c:pt>
                <c:pt idx="824">
                  <c:v>-110.06450000000001</c:v>
                </c:pt>
                <c:pt idx="825">
                  <c:v>-110.0625</c:v>
                </c:pt>
                <c:pt idx="826">
                  <c:v>-110.0605</c:v>
                </c:pt>
                <c:pt idx="827">
                  <c:v>-110.05850000000001</c:v>
                </c:pt>
                <c:pt idx="828">
                  <c:v>-110.0565</c:v>
                </c:pt>
                <c:pt idx="829">
                  <c:v>-110.0545</c:v>
                </c:pt>
                <c:pt idx="830">
                  <c:v>-110.05250000000001</c:v>
                </c:pt>
                <c:pt idx="831">
                  <c:v>-110.0505</c:v>
                </c:pt>
                <c:pt idx="832">
                  <c:v>-110.0485</c:v>
                </c:pt>
                <c:pt idx="833">
                  <c:v>-110.04650000000001</c:v>
                </c:pt>
                <c:pt idx="834">
                  <c:v>-110.0445</c:v>
                </c:pt>
                <c:pt idx="835">
                  <c:v>-110.0425</c:v>
                </c:pt>
                <c:pt idx="836">
                  <c:v>-110.04050000000001</c:v>
                </c:pt>
                <c:pt idx="837">
                  <c:v>-110.0385</c:v>
                </c:pt>
                <c:pt idx="838">
                  <c:v>-110.0365</c:v>
                </c:pt>
                <c:pt idx="839">
                  <c:v>-110.03450000000001</c:v>
                </c:pt>
                <c:pt idx="840">
                  <c:v>-110.0325</c:v>
                </c:pt>
                <c:pt idx="841">
                  <c:v>-110.0305</c:v>
                </c:pt>
                <c:pt idx="842">
                  <c:v>-110.02850000000001</c:v>
                </c:pt>
                <c:pt idx="843">
                  <c:v>-110.0265</c:v>
                </c:pt>
                <c:pt idx="844">
                  <c:v>-110.0245</c:v>
                </c:pt>
                <c:pt idx="845">
                  <c:v>-110.02250000000001</c:v>
                </c:pt>
                <c:pt idx="846">
                  <c:v>-110.02050000000001</c:v>
                </c:pt>
                <c:pt idx="847">
                  <c:v>-110.0185</c:v>
                </c:pt>
                <c:pt idx="848">
                  <c:v>-110.01650000000001</c:v>
                </c:pt>
                <c:pt idx="849">
                  <c:v>-110.01450000000001</c:v>
                </c:pt>
                <c:pt idx="850">
                  <c:v>-110.0125</c:v>
                </c:pt>
                <c:pt idx="851">
                  <c:v>-110.01050000000001</c:v>
                </c:pt>
                <c:pt idx="852">
                  <c:v>-110.00850000000001</c:v>
                </c:pt>
                <c:pt idx="853">
                  <c:v>-110.0065</c:v>
                </c:pt>
                <c:pt idx="854">
                  <c:v>-110.00450000000001</c:v>
                </c:pt>
                <c:pt idx="855">
                  <c:v>-110.00250000000001</c:v>
                </c:pt>
                <c:pt idx="856">
                  <c:v>-110.0005</c:v>
                </c:pt>
                <c:pt idx="857">
                  <c:v>-109.99850000000001</c:v>
                </c:pt>
                <c:pt idx="858">
                  <c:v>-109.99650000000001</c:v>
                </c:pt>
                <c:pt idx="859">
                  <c:v>-109.9945</c:v>
                </c:pt>
                <c:pt idx="860">
                  <c:v>-109.99250000000001</c:v>
                </c:pt>
                <c:pt idx="861">
                  <c:v>-109.99050000000001</c:v>
                </c:pt>
                <c:pt idx="862">
                  <c:v>-109.9885</c:v>
                </c:pt>
                <c:pt idx="863">
                  <c:v>-109.98650000000001</c:v>
                </c:pt>
                <c:pt idx="864">
                  <c:v>-109.98450000000001</c:v>
                </c:pt>
                <c:pt idx="865">
                  <c:v>-109.9825</c:v>
                </c:pt>
                <c:pt idx="866">
                  <c:v>-109.98050000000001</c:v>
                </c:pt>
                <c:pt idx="867">
                  <c:v>-109.97850000000001</c:v>
                </c:pt>
                <c:pt idx="868">
                  <c:v>-109.9765</c:v>
                </c:pt>
                <c:pt idx="869">
                  <c:v>-109.97450000000001</c:v>
                </c:pt>
                <c:pt idx="870">
                  <c:v>-109.97250000000001</c:v>
                </c:pt>
                <c:pt idx="871">
                  <c:v>-109.9705</c:v>
                </c:pt>
                <c:pt idx="872">
                  <c:v>-109.96850000000001</c:v>
                </c:pt>
                <c:pt idx="873">
                  <c:v>-109.96650000000001</c:v>
                </c:pt>
                <c:pt idx="874">
                  <c:v>-109.9645</c:v>
                </c:pt>
                <c:pt idx="875">
                  <c:v>-109.96250000000001</c:v>
                </c:pt>
                <c:pt idx="876">
                  <c:v>-109.96050000000001</c:v>
                </c:pt>
                <c:pt idx="877">
                  <c:v>-109.9585</c:v>
                </c:pt>
                <c:pt idx="878">
                  <c:v>-109.95650000000001</c:v>
                </c:pt>
                <c:pt idx="879">
                  <c:v>-109.95450000000001</c:v>
                </c:pt>
                <c:pt idx="880">
                  <c:v>-109.9525</c:v>
                </c:pt>
                <c:pt idx="881">
                  <c:v>-109.95050000000001</c:v>
                </c:pt>
                <c:pt idx="882">
                  <c:v>-109.94850000000001</c:v>
                </c:pt>
                <c:pt idx="883">
                  <c:v>-109.9465</c:v>
                </c:pt>
                <c:pt idx="884">
                  <c:v>-109.94450000000001</c:v>
                </c:pt>
                <c:pt idx="885">
                  <c:v>-109.94250000000001</c:v>
                </c:pt>
                <c:pt idx="886">
                  <c:v>-109.9405</c:v>
                </c:pt>
                <c:pt idx="887">
                  <c:v>-109.9385</c:v>
                </c:pt>
                <c:pt idx="888">
                  <c:v>-109.93650000000001</c:v>
                </c:pt>
                <c:pt idx="889">
                  <c:v>-109.9345</c:v>
                </c:pt>
                <c:pt idx="890">
                  <c:v>-109.9325</c:v>
                </c:pt>
                <c:pt idx="891">
                  <c:v>-109.93050000000001</c:v>
                </c:pt>
                <c:pt idx="892">
                  <c:v>-109.9285</c:v>
                </c:pt>
                <c:pt idx="893">
                  <c:v>-109.9265</c:v>
                </c:pt>
                <c:pt idx="894">
                  <c:v>-109.92450000000001</c:v>
                </c:pt>
                <c:pt idx="895">
                  <c:v>-109.9225</c:v>
                </c:pt>
                <c:pt idx="896">
                  <c:v>-109.9205</c:v>
                </c:pt>
                <c:pt idx="897">
                  <c:v>-109.91850000000001</c:v>
                </c:pt>
                <c:pt idx="898">
                  <c:v>-109.9165</c:v>
                </c:pt>
                <c:pt idx="899">
                  <c:v>-109.9145</c:v>
                </c:pt>
                <c:pt idx="900">
                  <c:v>-109.91250000000001</c:v>
                </c:pt>
                <c:pt idx="901">
                  <c:v>-109.9105</c:v>
                </c:pt>
                <c:pt idx="902">
                  <c:v>-109.9085</c:v>
                </c:pt>
                <c:pt idx="903">
                  <c:v>-109.90650000000001</c:v>
                </c:pt>
                <c:pt idx="904">
                  <c:v>-109.9045</c:v>
                </c:pt>
                <c:pt idx="905">
                  <c:v>-109.9025</c:v>
                </c:pt>
                <c:pt idx="906">
                  <c:v>-109.90050000000001</c:v>
                </c:pt>
                <c:pt idx="907">
                  <c:v>-109.89850000000001</c:v>
                </c:pt>
                <c:pt idx="908">
                  <c:v>-109.8965</c:v>
                </c:pt>
                <c:pt idx="909">
                  <c:v>-109.89450000000001</c:v>
                </c:pt>
                <c:pt idx="910">
                  <c:v>-109.89250000000001</c:v>
                </c:pt>
                <c:pt idx="911">
                  <c:v>-109.8905</c:v>
                </c:pt>
                <c:pt idx="912">
                  <c:v>-109.88850000000001</c:v>
                </c:pt>
                <c:pt idx="913">
                  <c:v>-109.88650000000001</c:v>
                </c:pt>
                <c:pt idx="914">
                  <c:v>-109.8845</c:v>
                </c:pt>
                <c:pt idx="915">
                  <c:v>-109.88250000000001</c:v>
                </c:pt>
                <c:pt idx="916">
                  <c:v>-109.88050000000001</c:v>
                </c:pt>
                <c:pt idx="917">
                  <c:v>-109.8785</c:v>
                </c:pt>
                <c:pt idx="918">
                  <c:v>-109.87650000000001</c:v>
                </c:pt>
                <c:pt idx="919">
                  <c:v>-109.87450000000001</c:v>
                </c:pt>
                <c:pt idx="920">
                  <c:v>-109.8725</c:v>
                </c:pt>
                <c:pt idx="921">
                  <c:v>-109.87050000000001</c:v>
                </c:pt>
                <c:pt idx="922">
                  <c:v>-109.86850000000001</c:v>
                </c:pt>
                <c:pt idx="923">
                  <c:v>-109.8665</c:v>
                </c:pt>
                <c:pt idx="924">
                  <c:v>-109.86450000000001</c:v>
                </c:pt>
                <c:pt idx="925">
                  <c:v>-109.86250000000001</c:v>
                </c:pt>
                <c:pt idx="926">
                  <c:v>-109.8605</c:v>
                </c:pt>
                <c:pt idx="927">
                  <c:v>-109.85850000000001</c:v>
                </c:pt>
                <c:pt idx="928">
                  <c:v>-109.85650000000001</c:v>
                </c:pt>
                <c:pt idx="929">
                  <c:v>-109.8545</c:v>
                </c:pt>
                <c:pt idx="930">
                  <c:v>-109.85250000000001</c:v>
                </c:pt>
                <c:pt idx="931">
                  <c:v>-109.85050000000001</c:v>
                </c:pt>
                <c:pt idx="932">
                  <c:v>-109.8485</c:v>
                </c:pt>
                <c:pt idx="933">
                  <c:v>-109.84650000000001</c:v>
                </c:pt>
                <c:pt idx="934">
                  <c:v>-109.84450000000001</c:v>
                </c:pt>
                <c:pt idx="935">
                  <c:v>-109.8425</c:v>
                </c:pt>
                <c:pt idx="936">
                  <c:v>-109.84050000000001</c:v>
                </c:pt>
                <c:pt idx="937">
                  <c:v>-109.83850000000001</c:v>
                </c:pt>
                <c:pt idx="938">
                  <c:v>-109.8365</c:v>
                </c:pt>
                <c:pt idx="939">
                  <c:v>-109.83450000000001</c:v>
                </c:pt>
                <c:pt idx="940">
                  <c:v>-109.83250000000001</c:v>
                </c:pt>
                <c:pt idx="941">
                  <c:v>-109.8305</c:v>
                </c:pt>
                <c:pt idx="942">
                  <c:v>-109.82850000000001</c:v>
                </c:pt>
                <c:pt idx="943">
                  <c:v>-109.82650000000001</c:v>
                </c:pt>
                <c:pt idx="944">
                  <c:v>-109.8245</c:v>
                </c:pt>
                <c:pt idx="945">
                  <c:v>-109.82250000000001</c:v>
                </c:pt>
                <c:pt idx="946">
                  <c:v>-109.82050000000001</c:v>
                </c:pt>
                <c:pt idx="947">
                  <c:v>-109.8185</c:v>
                </c:pt>
                <c:pt idx="948">
                  <c:v>-109.8165</c:v>
                </c:pt>
                <c:pt idx="949">
                  <c:v>-109.81450000000001</c:v>
                </c:pt>
                <c:pt idx="950">
                  <c:v>-109.8125</c:v>
                </c:pt>
                <c:pt idx="951">
                  <c:v>-109.8105</c:v>
                </c:pt>
                <c:pt idx="952">
                  <c:v>-109.80850000000001</c:v>
                </c:pt>
                <c:pt idx="953">
                  <c:v>-109.8065</c:v>
                </c:pt>
                <c:pt idx="954">
                  <c:v>-109.8045</c:v>
                </c:pt>
                <c:pt idx="955">
                  <c:v>-109.80250000000001</c:v>
                </c:pt>
                <c:pt idx="956">
                  <c:v>-109.8005</c:v>
                </c:pt>
                <c:pt idx="957">
                  <c:v>-109.7985</c:v>
                </c:pt>
                <c:pt idx="958">
                  <c:v>-109.79650000000001</c:v>
                </c:pt>
                <c:pt idx="959">
                  <c:v>-109.7945</c:v>
                </c:pt>
                <c:pt idx="960">
                  <c:v>-109.7925</c:v>
                </c:pt>
                <c:pt idx="961">
                  <c:v>-109.79050000000001</c:v>
                </c:pt>
                <c:pt idx="962">
                  <c:v>-109.7885</c:v>
                </c:pt>
                <c:pt idx="963">
                  <c:v>-109.7865</c:v>
                </c:pt>
                <c:pt idx="964">
                  <c:v>-109.78450000000001</c:v>
                </c:pt>
                <c:pt idx="965">
                  <c:v>-109.7825</c:v>
                </c:pt>
                <c:pt idx="966">
                  <c:v>-109.7805</c:v>
                </c:pt>
                <c:pt idx="967">
                  <c:v>-109.77850000000001</c:v>
                </c:pt>
                <c:pt idx="968">
                  <c:v>-109.7765</c:v>
                </c:pt>
                <c:pt idx="969">
                  <c:v>-109.7745</c:v>
                </c:pt>
                <c:pt idx="970">
                  <c:v>-109.77250000000001</c:v>
                </c:pt>
                <c:pt idx="971">
                  <c:v>-109.77050000000001</c:v>
                </c:pt>
                <c:pt idx="972">
                  <c:v>-109.7685</c:v>
                </c:pt>
                <c:pt idx="973">
                  <c:v>-109.76650000000001</c:v>
                </c:pt>
                <c:pt idx="974">
                  <c:v>-109.76450000000001</c:v>
                </c:pt>
                <c:pt idx="975">
                  <c:v>-109.7625</c:v>
                </c:pt>
                <c:pt idx="976">
                  <c:v>-109.76050000000001</c:v>
                </c:pt>
                <c:pt idx="977">
                  <c:v>-109.75850000000001</c:v>
                </c:pt>
                <c:pt idx="978">
                  <c:v>-109.7565</c:v>
                </c:pt>
                <c:pt idx="979">
                  <c:v>-109.75450000000001</c:v>
                </c:pt>
                <c:pt idx="980">
                  <c:v>-109.75250000000001</c:v>
                </c:pt>
                <c:pt idx="981">
                  <c:v>-109.7505</c:v>
                </c:pt>
                <c:pt idx="982">
                  <c:v>-109.74850000000001</c:v>
                </c:pt>
                <c:pt idx="983">
                  <c:v>-109.74650000000001</c:v>
                </c:pt>
                <c:pt idx="984">
                  <c:v>-109.7445</c:v>
                </c:pt>
                <c:pt idx="985">
                  <c:v>-109.74250000000001</c:v>
                </c:pt>
                <c:pt idx="986">
                  <c:v>-109.74050000000001</c:v>
                </c:pt>
                <c:pt idx="987">
                  <c:v>-109.7385</c:v>
                </c:pt>
                <c:pt idx="988">
                  <c:v>-109.73650000000001</c:v>
                </c:pt>
                <c:pt idx="989">
                  <c:v>-109.73450000000001</c:v>
                </c:pt>
                <c:pt idx="990">
                  <c:v>-109.7325</c:v>
                </c:pt>
                <c:pt idx="991">
                  <c:v>-109.73050000000001</c:v>
                </c:pt>
                <c:pt idx="992">
                  <c:v>-109.72850000000001</c:v>
                </c:pt>
                <c:pt idx="993">
                  <c:v>-109.7265</c:v>
                </c:pt>
                <c:pt idx="994">
                  <c:v>-109.72450000000001</c:v>
                </c:pt>
                <c:pt idx="995">
                  <c:v>-109.72250000000001</c:v>
                </c:pt>
                <c:pt idx="996">
                  <c:v>-109.7205</c:v>
                </c:pt>
                <c:pt idx="997">
                  <c:v>-109.71850000000001</c:v>
                </c:pt>
                <c:pt idx="998">
                  <c:v>-109.71650000000001</c:v>
                </c:pt>
                <c:pt idx="999">
                  <c:v>-109.7145</c:v>
                </c:pt>
                <c:pt idx="1000">
                  <c:v>-109.71250000000001</c:v>
                </c:pt>
                <c:pt idx="1001">
                  <c:v>-109.71050000000001</c:v>
                </c:pt>
                <c:pt idx="1002">
                  <c:v>-109.7085</c:v>
                </c:pt>
                <c:pt idx="1003">
                  <c:v>-109.70650000000001</c:v>
                </c:pt>
                <c:pt idx="1004">
                  <c:v>-109.70450000000001</c:v>
                </c:pt>
                <c:pt idx="1005">
                  <c:v>-109.7025</c:v>
                </c:pt>
                <c:pt idx="1006">
                  <c:v>-109.70050000000001</c:v>
                </c:pt>
                <c:pt idx="1007">
                  <c:v>-109.69850000000001</c:v>
                </c:pt>
                <c:pt idx="1008">
                  <c:v>-109.6965</c:v>
                </c:pt>
                <c:pt idx="1009">
                  <c:v>-109.69450000000001</c:v>
                </c:pt>
                <c:pt idx="1010">
                  <c:v>-109.69250000000001</c:v>
                </c:pt>
                <c:pt idx="1011">
                  <c:v>-109.6905</c:v>
                </c:pt>
                <c:pt idx="1012">
                  <c:v>-109.6885</c:v>
                </c:pt>
                <c:pt idx="1013">
                  <c:v>-109.68650000000001</c:v>
                </c:pt>
                <c:pt idx="1014">
                  <c:v>-109.6845</c:v>
                </c:pt>
                <c:pt idx="1015">
                  <c:v>-109.6825</c:v>
                </c:pt>
                <c:pt idx="1016">
                  <c:v>-109.68050000000001</c:v>
                </c:pt>
                <c:pt idx="1017">
                  <c:v>-109.6785</c:v>
                </c:pt>
                <c:pt idx="1018">
                  <c:v>-109.6765</c:v>
                </c:pt>
                <c:pt idx="1019">
                  <c:v>-109.67450000000001</c:v>
                </c:pt>
                <c:pt idx="1020">
                  <c:v>-109.6725</c:v>
                </c:pt>
                <c:pt idx="1021">
                  <c:v>-109.6705</c:v>
                </c:pt>
                <c:pt idx="1022">
                  <c:v>-109.66850000000001</c:v>
                </c:pt>
                <c:pt idx="1023">
                  <c:v>-109.6665</c:v>
                </c:pt>
                <c:pt idx="1024">
                  <c:v>-109.6645</c:v>
                </c:pt>
                <c:pt idx="1025">
                  <c:v>-109.66250000000001</c:v>
                </c:pt>
                <c:pt idx="1026">
                  <c:v>-109.6605</c:v>
                </c:pt>
                <c:pt idx="1027">
                  <c:v>-109.6585</c:v>
                </c:pt>
                <c:pt idx="1028">
                  <c:v>-109.65650000000001</c:v>
                </c:pt>
                <c:pt idx="1029">
                  <c:v>-109.65450000000001</c:v>
                </c:pt>
                <c:pt idx="1030">
                  <c:v>-109.6525</c:v>
                </c:pt>
                <c:pt idx="1031">
                  <c:v>-109.65050000000001</c:v>
                </c:pt>
                <c:pt idx="1032">
                  <c:v>-109.64850000000001</c:v>
                </c:pt>
                <c:pt idx="1033">
                  <c:v>-109.6465</c:v>
                </c:pt>
                <c:pt idx="1034">
                  <c:v>-109.64450000000001</c:v>
                </c:pt>
                <c:pt idx="1035">
                  <c:v>-109.64250000000001</c:v>
                </c:pt>
                <c:pt idx="1036">
                  <c:v>-109.6405</c:v>
                </c:pt>
                <c:pt idx="1037">
                  <c:v>-109.63850000000001</c:v>
                </c:pt>
                <c:pt idx="1038">
                  <c:v>-109.63650000000001</c:v>
                </c:pt>
                <c:pt idx="1039">
                  <c:v>-109.6345</c:v>
                </c:pt>
                <c:pt idx="1040">
                  <c:v>-109.63250000000001</c:v>
                </c:pt>
                <c:pt idx="1041">
                  <c:v>-109.63050000000001</c:v>
                </c:pt>
                <c:pt idx="1042">
                  <c:v>-109.6285</c:v>
                </c:pt>
                <c:pt idx="1043">
                  <c:v>-109.62650000000001</c:v>
                </c:pt>
                <c:pt idx="1044">
                  <c:v>-109.62450000000001</c:v>
                </c:pt>
                <c:pt idx="1045">
                  <c:v>-109.6225</c:v>
                </c:pt>
                <c:pt idx="1046">
                  <c:v>-109.62050000000001</c:v>
                </c:pt>
                <c:pt idx="1047">
                  <c:v>-109.61850000000001</c:v>
                </c:pt>
                <c:pt idx="1048">
                  <c:v>-109.6165</c:v>
                </c:pt>
                <c:pt idx="1049">
                  <c:v>-109.61450000000001</c:v>
                </c:pt>
                <c:pt idx="1050">
                  <c:v>-109.61250000000001</c:v>
                </c:pt>
                <c:pt idx="1051">
                  <c:v>-109.6105</c:v>
                </c:pt>
                <c:pt idx="1052">
                  <c:v>-109.60850000000001</c:v>
                </c:pt>
                <c:pt idx="1053">
                  <c:v>-109.60650000000001</c:v>
                </c:pt>
                <c:pt idx="1054">
                  <c:v>-109.6045</c:v>
                </c:pt>
                <c:pt idx="1055">
                  <c:v>-109.60250000000001</c:v>
                </c:pt>
                <c:pt idx="1056">
                  <c:v>-109.60050000000001</c:v>
                </c:pt>
                <c:pt idx="1057">
                  <c:v>-109.5985</c:v>
                </c:pt>
                <c:pt idx="1058">
                  <c:v>-109.59650000000001</c:v>
                </c:pt>
                <c:pt idx="1059">
                  <c:v>-109.59450000000001</c:v>
                </c:pt>
                <c:pt idx="1060">
                  <c:v>-109.5925</c:v>
                </c:pt>
                <c:pt idx="1061">
                  <c:v>-109.59050000000001</c:v>
                </c:pt>
                <c:pt idx="1062">
                  <c:v>-109.58850000000001</c:v>
                </c:pt>
                <c:pt idx="1063">
                  <c:v>-109.5865</c:v>
                </c:pt>
                <c:pt idx="1064">
                  <c:v>-109.58450000000001</c:v>
                </c:pt>
                <c:pt idx="1065">
                  <c:v>-109.58250000000001</c:v>
                </c:pt>
                <c:pt idx="1066">
                  <c:v>-109.5805</c:v>
                </c:pt>
                <c:pt idx="1067">
                  <c:v>-109.57850000000001</c:v>
                </c:pt>
                <c:pt idx="1068">
                  <c:v>-109.57650000000001</c:v>
                </c:pt>
                <c:pt idx="1069">
                  <c:v>-109.5745</c:v>
                </c:pt>
                <c:pt idx="1070">
                  <c:v>-109.57250000000001</c:v>
                </c:pt>
                <c:pt idx="1071">
                  <c:v>-109.57050000000001</c:v>
                </c:pt>
                <c:pt idx="1072">
                  <c:v>-109.5685</c:v>
                </c:pt>
                <c:pt idx="1073">
                  <c:v>-109.5665</c:v>
                </c:pt>
                <c:pt idx="1074">
                  <c:v>-109.56450000000001</c:v>
                </c:pt>
                <c:pt idx="1075">
                  <c:v>-109.5625</c:v>
                </c:pt>
                <c:pt idx="1076">
                  <c:v>-109.5605</c:v>
                </c:pt>
                <c:pt idx="1077">
                  <c:v>-109.55850000000001</c:v>
                </c:pt>
                <c:pt idx="1078">
                  <c:v>-109.5565</c:v>
                </c:pt>
                <c:pt idx="1079">
                  <c:v>-109.5545</c:v>
                </c:pt>
                <c:pt idx="1080">
                  <c:v>-109.55250000000001</c:v>
                </c:pt>
                <c:pt idx="1081">
                  <c:v>-109.5505</c:v>
                </c:pt>
                <c:pt idx="1082">
                  <c:v>-109.5485</c:v>
                </c:pt>
                <c:pt idx="1083">
                  <c:v>-109.54650000000001</c:v>
                </c:pt>
                <c:pt idx="1084">
                  <c:v>-109.5445</c:v>
                </c:pt>
                <c:pt idx="1085">
                  <c:v>-109.5425</c:v>
                </c:pt>
                <c:pt idx="1086">
                  <c:v>-109.54050000000001</c:v>
                </c:pt>
                <c:pt idx="1087">
                  <c:v>-109.5385</c:v>
                </c:pt>
                <c:pt idx="1088">
                  <c:v>-109.5365</c:v>
                </c:pt>
                <c:pt idx="1089">
                  <c:v>-109.53450000000001</c:v>
                </c:pt>
                <c:pt idx="1090">
                  <c:v>-109.5325</c:v>
                </c:pt>
                <c:pt idx="1091">
                  <c:v>-109.5305</c:v>
                </c:pt>
                <c:pt idx="1092">
                  <c:v>-109.52850000000001</c:v>
                </c:pt>
                <c:pt idx="1093">
                  <c:v>-109.5265</c:v>
                </c:pt>
                <c:pt idx="1094">
                  <c:v>-109.5245</c:v>
                </c:pt>
                <c:pt idx="1095">
                  <c:v>-109.52250000000001</c:v>
                </c:pt>
                <c:pt idx="1096">
                  <c:v>-109.5205</c:v>
                </c:pt>
                <c:pt idx="1097">
                  <c:v>-109.5185</c:v>
                </c:pt>
                <c:pt idx="1098">
                  <c:v>-109.51650000000001</c:v>
                </c:pt>
                <c:pt idx="1099">
                  <c:v>-109.51450000000001</c:v>
                </c:pt>
                <c:pt idx="1100">
                  <c:v>-109.5125</c:v>
                </c:pt>
                <c:pt idx="1101">
                  <c:v>-109.51050000000001</c:v>
                </c:pt>
                <c:pt idx="1102">
                  <c:v>-109.50850000000001</c:v>
                </c:pt>
                <c:pt idx="1103">
                  <c:v>-109.5065</c:v>
                </c:pt>
                <c:pt idx="1104">
                  <c:v>-109.50450000000001</c:v>
                </c:pt>
                <c:pt idx="1105">
                  <c:v>-109.50250000000001</c:v>
                </c:pt>
                <c:pt idx="1106">
                  <c:v>-109.5005</c:v>
                </c:pt>
                <c:pt idx="1107">
                  <c:v>-109.49850000000001</c:v>
                </c:pt>
                <c:pt idx="1108">
                  <c:v>-109.49650000000001</c:v>
                </c:pt>
                <c:pt idx="1109">
                  <c:v>-109.4945</c:v>
                </c:pt>
                <c:pt idx="1110">
                  <c:v>-109.49250000000001</c:v>
                </c:pt>
                <c:pt idx="1111">
                  <c:v>-109.49050000000001</c:v>
                </c:pt>
                <c:pt idx="1112">
                  <c:v>-109.4885</c:v>
                </c:pt>
                <c:pt idx="1113">
                  <c:v>-109.48650000000001</c:v>
                </c:pt>
                <c:pt idx="1114">
                  <c:v>-109.48450000000001</c:v>
                </c:pt>
                <c:pt idx="1115">
                  <c:v>-109.4825</c:v>
                </c:pt>
                <c:pt idx="1116">
                  <c:v>-109.48050000000001</c:v>
                </c:pt>
                <c:pt idx="1117">
                  <c:v>-109.47850000000001</c:v>
                </c:pt>
                <c:pt idx="1118">
                  <c:v>-109.4765</c:v>
                </c:pt>
                <c:pt idx="1119">
                  <c:v>-109.47450000000001</c:v>
                </c:pt>
                <c:pt idx="1120">
                  <c:v>-109.47250000000001</c:v>
                </c:pt>
                <c:pt idx="1121">
                  <c:v>-109.4705</c:v>
                </c:pt>
                <c:pt idx="1122">
                  <c:v>-109.46850000000001</c:v>
                </c:pt>
                <c:pt idx="1123">
                  <c:v>-109.46650000000001</c:v>
                </c:pt>
                <c:pt idx="1124">
                  <c:v>-109.4645</c:v>
                </c:pt>
                <c:pt idx="1125">
                  <c:v>-109.46250000000001</c:v>
                </c:pt>
                <c:pt idx="1126">
                  <c:v>-109.46050000000001</c:v>
                </c:pt>
                <c:pt idx="1127">
                  <c:v>-109.4585</c:v>
                </c:pt>
                <c:pt idx="1128">
                  <c:v>-109.45650000000001</c:v>
                </c:pt>
                <c:pt idx="1129">
                  <c:v>-109.45450000000001</c:v>
                </c:pt>
                <c:pt idx="1130">
                  <c:v>-109.4525</c:v>
                </c:pt>
                <c:pt idx="1131">
                  <c:v>-109.45050000000001</c:v>
                </c:pt>
                <c:pt idx="1132">
                  <c:v>-109.44850000000001</c:v>
                </c:pt>
                <c:pt idx="1133">
                  <c:v>-109.4465</c:v>
                </c:pt>
                <c:pt idx="1134">
                  <c:v>-109.44450000000001</c:v>
                </c:pt>
                <c:pt idx="1135">
                  <c:v>-109.44250000000001</c:v>
                </c:pt>
                <c:pt idx="1136">
                  <c:v>-109.4405</c:v>
                </c:pt>
                <c:pt idx="1137">
                  <c:v>-109.4385</c:v>
                </c:pt>
                <c:pt idx="1138">
                  <c:v>-109.43650000000001</c:v>
                </c:pt>
                <c:pt idx="1139">
                  <c:v>-109.4345</c:v>
                </c:pt>
                <c:pt idx="1140">
                  <c:v>-109.4325</c:v>
                </c:pt>
                <c:pt idx="1141">
                  <c:v>-109.43050000000001</c:v>
                </c:pt>
                <c:pt idx="1142">
                  <c:v>-109.4285</c:v>
                </c:pt>
                <c:pt idx="1143">
                  <c:v>-109.4265</c:v>
                </c:pt>
                <c:pt idx="1144">
                  <c:v>-109.42450000000001</c:v>
                </c:pt>
                <c:pt idx="1145">
                  <c:v>-109.4225</c:v>
                </c:pt>
                <c:pt idx="1146">
                  <c:v>-109.4205</c:v>
                </c:pt>
                <c:pt idx="1147">
                  <c:v>-109.41850000000001</c:v>
                </c:pt>
                <c:pt idx="1148">
                  <c:v>-109.4165</c:v>
                </c:pt>
                <c:pt idx="1149">
                  <c:v>-109.4145</c:v>
                </c:pt>
                <c:pt idx="1150">
                  <c:v>-109.41250000000001</c:v>
                </c:pt>
                <c:pt idx="1151">
                  <c:v>-109.4105</c:v>
                </c:pt>
                <c:pt idx="1152">
                  <c:v>-109.4085</c:v>
                </c:pt>
                <c:pt idx="1153">
                  <c:v>-109.40650000000001</c:v>
                </c:pt>
                <c:pt idx="1154">
                  <c:v>-109.40450000000001</c:v>
                </c:pt>
                <c:pt idx="1155">
                  <c:v>-109.4025</c:v>
                </c:pt>
                <c:pt idx="1156">
                  <c:v>-109.40050000000001</c:v>
                </c:pt>
                <c:pt idx="1157">
                  <c:v>-109.39850000000001</c:v>
                </c:pt>
                <c:pt idx="1158">
                  <c:v>-109.3965</c:v>
                </c:pt>
                <c:pt idx="1159">
                  <c:v>-109.39450000000001</c:v>
                </c:pt>
                <c:pt idx="1160">
                  <c:v>-109.39250000000001</c:v>
                </c:pt>
                <c:pt idx="1161">
                  <c:v>-109.3905</c:v>
                </c:pt>
                <c:pt idx="1162">
                  <c:v>-109.38850000000001</c:v>
                </c:pt>
                <c:pt idx="1163">
                  <c:v>-109.38650000000001</c:v>
                </c:pt>
                <c:pt idx="1164">
                  <c:v>-109.3845</c:v>
                </c:pt>
                <c:pt idx="1165">
                  <c:v>-109.38250000000001</c:v>
                </c:pt>
                <c:pt idx="1166">
                  <c:v>-109.38050000000001</c:v>
                </c:pt>
                <c:pt idx="1167">
                  <c:v>-109.3785</c:v>
                </c:pt>
                <c:pt idx="1168">
                  <c:v>-109.37650000000001</c:v>
                </c:pt>
                <c:pt idx="1169">
                  <c:v>-109.37450000000001</c:v>
                </c:pt>
                <c:pt idx="1170">
                  <c:v>-109.3725</c:v>
                </c:pt>
                <c:pt idx="1171">
                  <c:v>-109.37050000000001</c:v>
                </c:pt>
                <c:pt idx="1172">
                  <c:v>-109.36850000000001</c:v>
                </c:pt>
                <c:pt idx="1173">
                  <c:v>-109.3665</c:v>
                </c:pt>
                <c:pt idx="1174">
                  <c:v>-109.36450000000001</c:v>
                </c:pt>
                <c:pt idx="1175">
                  <c:v>-109.36250000000001</c:v>
                </c:pt>
                <c:pt idx="1176">
                  <c:v>-109.3605</c:v>
                </c:pt>
                <c:pt idx="1177">
                  <c:v>-109.35850000000001</c:v>
                </c:pt>
                <c:pt idx="1178">
                  <c:v>-109.35650000000001</c:v>
                </c:pt>
                <c:pt idx="1179">
                  <c:v>-109.3545</c:v>
                </c:pt>
                <c:pt idx="1180">
                  <c:v>-109.35250000000001</c:v>
                </c:pt>
                <c:pt idx="1181">
                  <c:v>-109.35050000000001</c:v>
                </c:pt>
                <c:pt idx="1182">
                  <c:v>-109.3485</c:v>
                </c:pt>
                <c:pt idx="1183">
                  <c:v>-109.34650000000001</c:v>
                </c:pt>
                <c:pt idx="1184">
                  <c:v>-109.34450000000001</c:v>
                </c:pt>
                <c:pt idx="1185">
                  <c:v>-109.3425</c:v>
                </c:pt>
                <c:pt idx="1186">
                  <c:v>-109.34050000000001</c:v>
                </c:pt>
                <c:pt idx="1187">
                  <c:v>-109.33850000000001</c:v>
                </c:pt>
                <c:pt idx="1188">
                  <c:v>-109.3365</c:v>
                </c:pt>
                <c:pt idx="1189">
                  <c:v>-109.33450000000001</c:v>
                </c:pt>
                <c:pt idx="1190">
                  <c:v>-109.33250000000001</c:v>
                </c:pt>
                <c:pt idx="1191">
                  <c:v>-109.3305</c:v>
                </c:pt>
                <c:pt idx="1192">
                  <c:v>-109.32850000000001</c:v>
                </c:pt>
                <c:pt idx="1193">
                  <c:v>-109.32650000000001</c:v>
                </c:pt>
                <c:pt idx="1194">
                  <c:v>-109.3245</c:v>
                </c:pt>
                <c:pt idx="1195">
                  <c:v>-109.32250000000001</c:v>
                </c:pt>
                <c:pt idx="1196">
                  <c:v>-109.32050000000001</c:v>
                </c:pt>
                <c:pt idx="1197">
                  <c:v>-109.3185</c:v>
                </c:pt>
                <c:pt idx="1198">
                  <c:v>-109.3165</c:v>
                </c:pt>
                <c:pt idx="1199">
                  <c:v>-109.31450000000001</c:v>
                </c:pt>
                <c:pt idx="1200">
                  <c:v>-109.3125</c:v>
                </c:pt>
                <c:pt idx="1201">
                  <c:v>-109.3105</c:v>
                </c:pt>
                <c:pt idx="1202">
                  <c:v>-109.30850000000001</c:v>
                </c:pt>
                <c:pt idx="1203">
                  <c:v>-109.3065</c:v>
                </c:pt>
                <c:pt idx="1204">
                  <c:v>-109.3045</c:v>
                </c:pt>
                <c:pt idx="1205">
                  <c:v>-109.30250000000001</c:v>
                </c:pt>
                <c:pt idx="1206">
                  <c:v>-109.3005</c:v>
                </c:pt>
                <c:pt idx="1207">
                  <c:v>-109.2985</c:v>
                </c:pt>
                <c:pt idx="1208">
                  <c:v>-109.29650000000001</c:v>
                </c:pt>
                <c:pt idx="1209">
                  <c:v>-109.2945</c:v>
                </c:pt>
                <c:pt idx="1210">
                  <c:v>-109.2925</c:v>
                </c:pt>
                <c:pt idx="1211">
                  <c:v>-109.29050000000001</c:v>
                </c:pt>
                <c:pt idx="1212">
                  <c:v>-109.2885</c:v>
                </c:pt>
                <c:pt idx="1213">
                  <c:v>-109.2865</c:v>
                </c:pt>
                <c:pt idx="1214">
                  <c:v>-109.28450000000001</c:v>
                </c:pt>
                <c:pt idx="1215">
                  <c:v>-109.2825</c:v>
                </c:pt>
                <c:pt idx="1216">
                  <c:v>-109.2805</c:v>
                </c:pt>
                <c:pt idx="1217">
                  <c:v>-109.27850000000001</c:v>
                </c:pt>
                <c:pt idx="1218">
                  <c:v>-109.2765</c:v>
                </c:pt>
                <c:pt idx="1219">
                  <c:v>-109.2745</c:v>
                </c:pt>
                <c:pt idx="1220">
                  <c:v>-109.27250000000001</c:v>
                </c:pt>
                <c:pt idx="1221">
                  <c:v>-109.2705</c:v>
                </c:pt>
                <c:pt idx="1222">
                  <c:v>-109.2685</c:v>
                </c:pt>
                <c:pt idx="1223">
                  <c:v>-109.26650000000001</c:v>
                </c:pt>
                <c:pt idx="1224">
                  <c:v>-109.26450000000001</c:v>
                </c:pt>
                <c:pt idx="1225">
                  <c:v>-109.2625</c:v>
                </c:pt>
                <c:pt idx="1226">
                  <c:v>-109.26050000000001</c:v>
                </c:pt>
                <c:pt idx="1227">
                  <c:v>-109.25850000000001</c:v>
                </c:pt>
                <c:pt idx="1228">
                  <c:v>-109.2565</c:v>
                </c:pt>
                <c:pt idx="1229">
                  <c:v>-109.25450000000001</c:v>
                </c:pt>
                <c:pt idx="1230">
                  <c:v>-109.25250000000001</c:v>
                </c:pt>
                <c:pt idx="1231">
                  <c:v>-109.2505</c:v>
                </c:pt>
                <c:pt idx="1232">
                  <c:v>-109.24850000000001</c:v>
                </c:pt>
                <c:pt idx="1233">
                  <c:v>-109.24650000000001</c:v>
                </c:pt>
                <c:pt idx="1234">
                  <c:v>-109.2445</c:v>
                </c:pt>
                <c:pt idx="1235">
                  <c:v>-109.24250000000001</c:v>
                </c:pt>
                <c:pt idx="1236">
                  <c:v>-109.24050000000001</c:v>
                </c:pt>
                <c:pt idx="1237">
                  <c:v>-109.2385</c:v>
                </c:pt>
                <c:pt idx="1238">
                  <c:v>-109.23650000000001</c:v>
                </c:pt>
                <c:pt idx="1239">
                  <c:v>-109.23450000000001</c:v>
                </c:pt>
                <c:pt idx="1240">
                  <c:v>-109.2325</c:v>
                </c:pt>
                <c:pt idx="1241">
                  <c:v>-109.23050000000001</c:v>
                </c:pt>
                <c:pt idx="1242">
                  <c:v>-109.22850000000001</c:v>
                </c:pt>
                <c:pt idx="1243">
                  <c:v>-109.2265</c:v>
                </c:pt>
                <c:pt idx="1244">
                  <c:v>-109.22450000000001</c:v>
                </c:pt>
                <c:pt idx="1245">
                  <c:v>-109.22250000000001</c:v>
                </c:pt>
                <c:pt idx="1246">
                  <c:v>-109.2205</c:v>
                </c:pt>
                <c:pt idx="1247">
                  <c:v>-109.21850000000001</c:v>
                </c:pt>
                <c:pt idx="1248">
                  <c:v>-109.21650000000001</c:v>
                </c:pt>
                <c:pt idx="1249">
                  <c:v>-109.2145</c:v>
                </c:pt>
                <c:pt idx="1250">
                  <c:v>-109.21250000000001</c:v>
                </c:pt>
                <c:pt idx="1251">
                  <c:v>-109.21050000000001</c:v>
                </c:pt>
                <c:pt idx="1252">
                  <c:v>-109.2085</c:v>
                </c:pt>
                <c:pt idx="1253">
                  <c:v>-109.20650000000001</c:v>
                </c:pt>
                <c:pt idx="1254">
                  <c:v>-109.20450000000001</c:v>
                </c:pt>
                <c:pt idx="1255">
                  <c:v>-109.2025</c:v>
                </c:pt>
                <c:pt idx="1256">
                  <c:v>-109.20050000000001</c:v>
                </c:pt>
                <c:pt idx="1257">
                  <c:v>-109.19850000000001</c:v>
                </c:pt>
                <c:pt idx="1258">
                  <c:v>-109.1965</c:v>
                </c:pt>
                <c:pt idx="1259">
                  <c:v>-109.19450000000001</c:v>
                </c:pt>
                <c:pt idx="1260">
                  <c:v>-109.19250000000001</c:v>
                </c:pt>
                <c:pt idx="1261">
                  <c:v>-109.1905</c:v>
                </c:pt>
                <c:pt idx="1262">
                  <c:v>-109.1885</c:v>
                </c:pt>
                <c:pt idx="1263">
                  <c:v>-109.18650000000001</c:v>
                </c:pt>
                <c:pt idx="1264">
                  <c:v>-109.1845</c:v>
                </c:pt>
                <c:pt idx="1265">
                  <c:v>-109.1825</c:v>
                </c:pt>
                <c:pt idx="1266">
                  <c:v>-109.18050000000001</c:v>
                </c:pt>
                <c:pt idx="1267">
                  <c:v>-109.1785</c:v>
                </c:pt>
                <c:pt idx="1268">
                  <c:v>-109.1765</c:v>
                </c:pt>
                <c:pt idx="1269">
                  <c:v>-109.17450000000001</c:v>
                </c:pt>
                <c:pt idx="1270">
                  <c:v>-109.1725</c:v>
                </c:pt>
                <c:pt idx="1271">
                  <c:v>-109.1705</c:v>
                </c:pt>
                <c:pt idx="1272">
                  <c:v>-109.16850000000001</c:v>
                </c:pt>
                <c:pt idx="1273">
                  <c:v>-109.1665</c:v>
                </c:pt>
                <c:pt idx="1274">
                  <c:v>-109.1645</c:v>
                </c:pt>
                <c:pt idx="1275">
                  <c:v>-109.16250000000001</c:v>
                </c:pt>
                <c:pt idx="1276">
                  <c:v>-109.1605</c:v>
                </c:pt>
                <c:pt idx="1277">
                  <c:v>-109.1585</c:v>
                </c:pt>
                <c:pt idx="1278">
                  <c:v>-109.15650000000001</c:v>
                </c:pt>
                <c:pt idx="1279">
                  <c:v>-109.15450000000001</c:v>
                </c:pt>
                <c:pt idx="1280">
                  <c:v>-109.1525</c:v>
                </c:pt>
                <c:pt idx="1281">
                  <c:v>-109.15050000000001</c:v>
                </c:pt>
                <c:pt idx="1282">
                  <c:v>-109.14850000000001</c:v>
                </c:pt>
                <c:pt idx="1283">
                  <c:v>-109.1465</c:v>
                </c:pt>
                <c:pt idx="1284">
                  <c:v>-109.14450000000001</c:v>
                </c:pt>
                <c:pt idx="1285">
                  <c:v>-109.14250000000001</c:v>
                </c:pt>
                <c:pt idx="1286">
                  <c:v>-109.1405</c:v>
                </c:pt>
                <c:pt idx="1287">
                  <c:v>-109.13850000000001</c:v>
                </c:pt>
                <c:pt idx="1288">
                  <c:v>-109.13650000000001</c:v>
                </c:pt>
                <c:pt idx="1289">
                  <c:v>-109.1345</c:v>
                </c:pt>
                <c:pt idx="1290">
                  <c:v>-109.13250000000001</c:v>
                </c:pt>
                <c:pt idx="1291">
                  <c:v>-109.13050000000001</c:v>
                </c:pt>
                <c:pt idx="1292">
                  <c:v>-109.1285</c:v>
                </c:pt>
                <c:pt idx="1293">
                  <c:v>-109.12650000000001</c:v>
                </c:pt>
                <c:pt idx="1294">
                  <c:v>-109.12450000000001</c:v>
                </c:pt>
                <c:pt idx="1295">
                  <c:v>-109.1225</c:v>
                </c:pt>
                <c:pt idx="1296">
                  <c:v>-109.12050000000001</c:v>
                </c:pt>
                <c:pt idx="1297">
                  <c:v>-109.11850000000001</c:v>
                </c:pt>
                <c:pt idx="1298">
                  <c:v>-109.1165</c:v>
                </c:pt>
                <c:pt idx="1299">
                  <c:v>-109.11450000000001</c:v>
                </c:pt>
                <c:pt idx="1300">
                  <c:v>-109.11250000000001</c:v>
                </c:pt>
                <c:pt idx="1301">
                  <c:v>-109.1105</c:v>
                </c:pt>
                <c:pt idx="1302">
                  <c:v>-109.10850000000001</c:v>
                </c:pt>
                <c:pt idx="1303">
                  <c:v>-109.10650000000001</c:v>
                </c:pt>
                <c:pt idx="1304">
                  <c:v>-109.1045</c:v>
                </c:pt>
                <c:pt idx="1305">
                  <c:v>-109.10250000000001</c:v>
                </c:pt>
                <c:pt idx="1306">
                  <c:v>-109.10050000000001</c:v>
                </c:pt>
                <c:pt idx="1307">
                  <c:v>-109.0985</c:v>
                </c:pt>
                <c:pt idx="1308">
                  <c:v>-109.09650000000001</c:v>
                </c:pt>
                <c:pt idx="1309">
                  <c:v>-109.09450000000001</c:v>
                </c:pt>
                <c:pt idx="1310">
                  <c:v>-109.0925</c:v>
                </c:pt>
                <c:pt idx="1311">
                  <c:v>-109.09050000000001</c:v>
                </c:pt>
                <c:pt idx="1312">
                  <c:v>-109.08850000000001</c:v>
                </c:pt>
                <c:pt idx="1313">
                  <c:v>-109.0865</c:v>
                </c:pt>
                <c:pt idx="1314">
                  <c:v>-109.08450000000001</c:v>
                </c:pt>
                <c:pt idx="1315">
                  <c:v>-109.08250000000001</c:v>
                </c:pt>
                <c:pt idx="1316">
                  <c:v>-109.0805</c:v>
                </c:pt>
                <c:pt idx="1317">
                  <c:v>-109.07850000000001</c:v>
                </c:pt>
                <c:pt idx="1318">
                  <c:v>-109.07650000000001</c:v>
                </c:pt>
                <c:pt idx="1319">
                  <c:v>-109.0745</c:v>
                </c:pt>
                <c:pt idx="1320">
                  <c:v>-109.07250000000001</c:v>
                </c:pt>
                <c:pt idx="1321">
                  <c:v>-109.07050000000001</c:v>
                </c:pt>
                <c:pt idx="1322">
                  <c:v>-109.0685</c:v>
                </c:pt>
                <c:pt idx="1323">
                  <c:v>-109.0665</c:v>
                </c:pt>
                <c:pt idx="1324">
                  <c:v>-109.06450000000001</c:v>
                </c:pt>
                <c:pt idx="1325">
                  <c:v>-109.0625</c:v>
                </c:pt>
                <c:pt idx="1326">
                  <c:v>-109.0605</c:v>
                </c:pt>
                <c:pt idx="1327">
                  <c:v>-109.05850000000001</c:v>
                </c:pt>
                <c:pt idx="1328">
                  <c:v>-109.0565</c:v>
                </c:pt>
                <c:pt idx="1329">
                  <c:v>-109.0545</c:v>
                </c:pt>
                <c:pt idx="1330">
                  <c:v>-109.05250000000001</c:v>
                </c:pt>
                <c:pt idx="1331">
                  <c:v>-109.0505</c:v>
                </c:pt>
                <c:pt idx="1332">
                  <c:v>-109.0485</c:v>
                </c:pt>
                <c:pt idx="1333">
                  <c:v>-109.04650000000001</c:v>
                </c:pt>
                <c:pt idx="1334">
                  <c:v>-109.0445</c:v>
                </c:pt>
                <c:pt idx="1335">
                  <c:v>-109.0425</c:v>
                </c:pt>
                <c:pt idx="1336">
                  <c:v>-109.04050000000001</c:v>
                </c:pt>
                <c:pt idx="1337">
                  <c:v>-109.0385</c:v>
                </c:pt>
                <c:pt idx="1338">
                  <c:v>-109.0365</c:v>
                </c:pt>
                <c:pt idx="1339">
                  <c:v>-109.03450000000001</c:v>
                </c:pt>
                <c:pt idx="1340">
                  <c:v>-109.0325</c:v>
                </c:pt>
                <c:pt idx="1341">
                  <c:v>-109.0305</c:v>
                </c:pt>
                <c:pt idx="1342">
                  <c:v>-109.02850000000001</c:v>
                </c:pt>
                <c:pt idx="1343">
                  <c:v>-109.0265</c:v>
                </c:pt>
                <c:pt idx="1344">
                  <c:v>-109.0245</c:v>
                </c:pt>
                <c:pt idx="1345">
                  <c:v>-109.02250000000001</c:v>
                </c:pt>
                <c:pt idx="1346">
                  <c:v>-109.0205</c:v>
                </c:pt>
                <c:pt idx="1347">
                  <c:v>-109.0185</c:v>
                </c:pt>
                <c:pt idx="1348">
                  <c:v>-109.01650000000001</c:v>
                </c:pt>
                <c:pt idx="1349">
                  <c:v>-109.01450000000001</c:v>
                </c:pt>
                <c:pt idx="1350">
                  <c:v>-109.0125</c:v>
                </c:pt>
                <c:pt idx="1351">
                  <c:v>-109.01050000000001</c:v>
                </c:pt>
                <c:pt idx="1352">
                  <c:v>-109.00850000000001</c:v>
                </c:pt>
                <c:pt idx="1353">
                  <c:v>-109.0065</c:v>
                </c:pt>
                <c:pt idx="1354">
                  <c:v>-109.00450000000001</c:v>
                </c:pt>
                <c:pt idx="1355">
                  <c:v>-109.00250000000001</c:v>
                </c:pt>
                <c:pt idx="1356">
                  <c:v>-109.0005</c:v>
                </c:pt>
                <c:pt idx="1357">
                  <c:v>-108.99850000000001</c:v>
                </c:pt>
                <c:pt idx="1358">
                  <c:v>-108.99650000000001</c:v>
                </c:pt>
                <c:pt idx="1359">
                  <c:v>-108.9945</c:v>
                </c:pt>
                <c:pt idx="1360">
                  <c:v>-108.99250000000001</c:v>
                </c:pt>
                <c:pt idx="1361">
                  <c:v>-108.99050000000001</c:v>
                </c:pt>
                <c:pt idx="1362">
                  <c:v>-108.9885</c:v>
                </c:pt>
                <c:pt idx="1363">
                  <c:v>-108.98650000000001</c:v>
                </c:pt>
                <c:pt idx="1364">
                  <c:v>-108.98450000000001</c:v>
                </c:pt>
                <c:pt idx="1365">
                  <c:v>-108.9825</c:v>
                </c:pt>
                <c:pt idx="1366">
                  <c:v>-108.98050000000001</c:v>
                </c:pt>
                <c:pt idx="1367">
                  <c:v>-108.97850000000001</c:v>
                </c:pt>
                <c:pt idx="1368">
                  <c:v>-108.9765</c:v>
                </c:pt>
                <c:pt idx="1369">
                  <c:v>-108.97450000000001</c:v>
                </c:pt>
                <c:pt idx="1370">
                  <c:v>-108.97250000000001</c:v>
                </c:pt>
                <c:pt idx="1371">
                  <c:v>-108.9705</c:v>
                </c:pt>
                <c:pt idx="1372">
                  <c:v>-108.96850000000001</c:v>
                </c:pt>
                <c:pt idx="1373">
                  <c:v>-108.96650000000001</c:v>
                </c:pt>
                <c:pt idx="1374">
                  <c:v>-108.9645</c:v>
                </c:pt>
                <c:pt idx="1375">
                  <c:v>-108.96250000000001</c:v>
                </c:pt>
                <c:pt idx="1376">
                  <c:v>-108.96050000000001</c:v>
                </c:pt>
                <c:pt idx="1377">
                  <c:v>-108.9585</c:v>
                </c:pt>
                <c:pt idx="1378">
                  <c:v>-108.95650000000001</c:v>
                </c:pt>
                <c:pt idx="1379">
                  <c:v>-108.95450000000001</c:v>
                </c:pt>
                <c:pt idx="1380">
                  <c:v>-108.9525</c:v>
                </c:pt>
                <c:pt idx="1381">
                  <c:v>-108.95050000000001</c:v>
                </c:pt>
                <c:pt idx="1382">
                  <c:v>-108.94850000000001</c:v>
                </c:pt>
                <c:pt idx="1383">
                  <c:v>-108.9465</c:v>
                </c:pt>
                <c:pt idx="1384">
                  <c:v>-108.94450000000001</c:v>
                </c:pt>
                <c:pt idx="1385">
                  <c:v>-108.94250000000001</c:v>
                </c:pt>
                <c:pt idx="1386">
                  <c:v>-108.9405</c:v>
                </c:pt>
                <c:pt idx="1387">
                  <c:v>-108.9385</c:v>
                </c:pt>
                <c:pt idx="1388">
                  <c:v>-108.93650000000001</c:v>
                </c:pt>
                <c:pt idx="1389">
                  <c:v>-108.9345</c:v>
                </c:pt>
                <c:pt idx="1390">
                  <c:v>-108.9325</c:v>
                </c:pt>
                <c:pt idx="1391">
                  <c:v>-108.93050000000001</c:v>
                </c:pt>
                <c:pt idx="1392">
                  <c:v>-108.9285</c:v>
                </c:pt>
                <c:pt idx="1393">
                  <c:v>-108.9265</c:v>
                </c:pt>
                <c:pt idx="1394">
                  <c:v>-108.92450000000001</c:v>
                </c:pt>
                <c:pt idx="1395">
                  <c:v>-108.9225</c:v>
                </c:pt>
                <c:pt idx="1396">
                  <c:v>-108.9205</c:v>
                </c:pt>
                <c:pt idx="1397">
                  <c:v>-108.91850000000001</c:v>
                </c:pt>
                <c:pt idx="1398">
                  <c:v>-108.9165</c:v>
                </c:pt>
                <c:pt idx="1399">
                  <c:v>-108.9145</c:v>
                </c:pt>
                <c:pt idx="1400">
                  <c:v>-108.91250000000001</c:v>
                </c:pt>
                <c:pt idx="1401">
                  <c:v>-108.9105</c:v>
                </c:pt>
                <c:pt idx="1402">
                  <c:v>-108.9085</c:v>
                </c:pt>
                <c:pt idx="1403">
                  <c:v>-108.90650000000001</c:v>
                </c:pt>
                <c:pt idx="1404">
                  <c:v>-108.90450000000001</c:v>
                </c:pt>
                <c:pt idx="1405">
                  <c:v>-108.9025</c:v>
                </c:pt>
                <c:pt idx="1406">
                  <c:v>-108.90050000000001</c:v>
                </c:pt>
                <c:pt idx="1407">
                  <c:v>-108.89850000000001</c:v>
                </c:pt>
                <c:pt idx="1408">
                  <c:v>-108.8965</c:v>
                </c:pt>
                <c:pt idx="1409">
                  <c:v>-108.89450000000001</c:v>
                </c:pt>
                <c:pt idx="1410">
                  <c:v>-108.89250000000001</c:v>
                </c:pt>
                <c:pt idx="1411">
                  <c:v>-108.8905</c:v>
                </c:pt>
                <c:pt idx="1412">
                  <c:v>-108.88850000000001</c:v>
                </c:pt>
                <c:pt idx="1413">
                  <c:v>-108.88650000000001</c:v>
                </c:pt>
                <c:pt idx="1414">
                  <c:v>-108.8845</c:v>
                </c:pt>
                <c:pt idx="1415">
                  <c:v>-108.88250000000001</c:v>
                </c:pt>
                <c:pt idx="1416">
                  <c:v>-108.88050000000001</c:v>
                </c:pt>
                <c:pt idx="1417">
                  <c:v>-108.8785</c:v>
                </c:pt>
                <c:pt idx="1418">
                  <c:v>-108.87650000000001</c:v>
                </c:pt>
                <c:pt idx="1419">
                  <c:v>-108.87450000000001</c:v>
                </c:pt>
                <c:pt idx="1420">
                  <c:v>-108.8725</c:v>
                </c:pt>
                <c:pt idx="1421">
                  <c:v>-108.87050000000001</c:v>
                </c:pt>
                <c:pt idx="1422">
                  <c:v>-108.86850000000001</c:v>
                </c:pt>
                <c:pt idx="1423">
                  <c:v>-108.8665</c:v>
                </c:pt>
                <c:pt idx="1424">
                  <c:v>-108.86450000000001</c:v>
                </c:pt>
                <c:pt idx="1425">
                  <c:v>-108.86250000000001</c:v>
                </c:pt>
                <c:pt idx="1426">
                  <c:v>-108.8605</c:v>
                </c:pt>
                <c:pt idx="1427">
                  <c:v>-108.85850000000001</c:v>
                </c:pt>
                <c:pt idx="1428">
                  <c:v>-108.85650000000001</c:v>
                </c:pt>
                <c:pt idx="1429">
                  <c:v>-108.8545</c:v>
                </c:pt>
                <c:pt idx="1430">
                  <c:v>-108.85250000000001</c:v>
                </c:pt>
                <c:pt idx="1431">
                  <c:v>-108.85050000000001</c:v>
                </c:pt>
                <c:pt idx="1432">
                  <c:v>-108.8485</c:v>
                </c:pt>
                <c:pt idx="1433">
                  <c:v>-108.84650000000001</c:v>
                </c:pt>
                <c:pt idx="1434">
                  <c:v>-108.84450000000001</c:v>
                </c:pt>
                <c:pt idx="1435">
                  <c:v>-108.8425</c:v>
                </c:pt>
                <c:pt idx="1436">
                  <c:v>-108.84050000000001</c:v>
                </c:pt>
                <c:pt idx="1437">
                  <c:v>-108.83850000000001</c:v>
                </c:pt>
                <c:pt idx="1438">
                  <c:v>-108.8365</c:v>
                </c:pt>
                <c:pt idx="1439">
                  <c:v>-108.83450000000001</c:v>
                </c:pt>
                <c:pt idx="1440">
                  <c:v>-108.83250000000001</c:v>
                </c:pt>
                <c:pt idx="1441">
                  <c:v>-108.8305</c:v>
                </c:pt>
                <c:pt idx="1442">
                  <c:v>-108.82850000000001</c:v>
                </c:pt>
                <c:pt idx="1443">
                  <c:v>-108.82650000000001</c:v>
                </c:pt>
                <c:pt idx="1444">
                  <c:v>-108.8245</c:v>
                </c:pt>
                <c:pt idx="1445">
                  <c:v>-108.82250000000001</c:v>
                </c:pt>
                <c:pt idx="1446">
                  <c:v>-108.82050000000001</c:v>
                </c:pt>
                <c:pt idx="1447">
                  <c:v>-108.8185</c:v>
                </c:pt>
                <c:pt idx="1448">
                  <c:v>-108.8165</c:v>
                </c:pt>
                <c:pt idx="1449">
                  <c:v>-108.81450000000001</c:v>
                </c:pt>
                <c:pt idx="1450">
                  <c:v>-108.8125</c:v>
                </c:pt>
                <c:pt idx="1451">
                  <c:v>-108.8105</c:v>
                </c:pt>
                <c:pt idx="1452">
                  <c:v>-108.80850000000001</c:v>
                </c:pt>
                <c:pt idx="1453">
                  <c:v>-108.8065</c:v>
                </c:pt>
                <c:pt idx="1454">
                  <c:v>-108.8045</c:v>
                </c:pt>
                <c:pt idx="1455">
                  <c:v>-108.80250000000001</c:v>
                </c:pt>
                <c:pt idx="1456">
                  <c:v>-108.8005</c:v>
                </c:pt>
                <c:pt idx="1457">
                  <c:v>-108.7985</c:v>
                </c:pt>
                <c:pt idx="1458">
                  <c:v>-108.79650000000001</c:v>
                </c:pt>
                <c:pt idx="1459">
                  <c:v>-108.7945</c:v>
                </c:pt>
                <c:pt idx="1460">
                  <c:v>-108.7925</c:v>
                </c:pt>
                <c:pt idx="1461">
                  <c:v>-108.79050000000001</c:v>
                </c:pt>
                <c:pt idx="1462">
                  <c:v>-108.7885</c:v>
                </c:pt>
                <c:pt idx="1463">
                  <c:v>-108.7865</c:v>
                </c:pt>
                <c:pt idx="1464">
                  <c:v>-108.78450000000001</c:v>
                </c:pt>
                <c:pt idx="1465">
                  <c:v>-108.7825</c:v>
                </c:pt>
                <c:pt idx="1466">
                  <c:v>-108.7805</c:v>
                </c:pt>
                <c:pt idx="1467">
                  <c:v>-108.77850000000001</c:v>
                </c:pt>
                <c:pt idx="1468">
                  <c:v>-108.7765</c:v>
                </c:pt>
                <c:pt idx="1469">
                  <c:v>-108.7745</c:v>
                </c:pt>
                <c:pt idx="1470">
                  <c:v>-108.77250000000001</c:v>
                </c:pt>
                <c:pt idx="1471">
                  <c:v>-108.7705</c:v>
                </c:pt>
                <c:pt idx="1472">
                  <c:v>-108.7685</c:v>
                </c:pt>
                <c:pt idx="1473">
                  <c:v>-108.76650000000001</c:v>
                </c:pt>
                <c:pt idx="1474">
                  <c:v>-108.76450000000001</c:v>
                </c:pt>
                <c:pt idx="1475">
                  <c:v>-108.7625</c:v>
                </c:pt>
                <c:pt idx="1476">
                  <c:v>-108.76050000000001</c:v>
                </c:pt>
                <c:pt idx="1477">
                  <c:v>-108.75850000000001</c:v>
                </c:pt>
                <c:pt idx="1478">
                  <c:v>-108.7565</c:v>
                </c:pt>
                <c:pt idx="1479">
                  <c:v>-108.75450000000001</c:v>
                </c:pt>
                <c:pt idx="1480">
                  <c:v>-108.75250000000001</c:v>
                </c:pt>
                <c:pt idx="1481">
                  <c:v>-108.7505</c:v>
                </c:pt>
                <c:pt idx="1482">
                  <c:v>-108.74850000000001</c:v>
                </c:pt>
                <c:pt idx="1483">
                  <c:v>-108.74650000000001</c:v>
                </c:pt>
                <c:pt idx="1484">
                  <c:v>-108.7445</c:v>
                </c:pt>
                <c:pt idx="1485">
                  <c:v>-108.74250000000001</c:v>
                </c:pt>
                <c:pt idx="1486">
                  <c:v>-108.74050000000001</c:v>
                </c:pt>
                <c:pt idx="1487">
                  <c:v>-108.7385</c:v>
                </c:pt>
                <c:pt idx="1488">
                  <c:v>-108.73650000000001</c:v>
                </c:pt>
                <c:pt idx="1489">
                  <c:v>-108.73450000000001</c:v>
                </c:pt>
                <c:pt idx="1490">
                  <c:v>-108.7325</c:v>
                </c:pt>
                <c:pt idx="1491">
                  <c:v>-108.73050000000001</c:v>
                </c:pt>
                <c:pt idx="1492">
                  <c:v>-108.72850000000001</c:v>
                </c:pt>
                <c:pt idx="1493">
                  <c:v>-108.7265</c:v>
                </c:pt>
                <c:pt idx="1494">
                  <c:v>-108.72450000000001</c:v>
                </c:pt>
                <c:pt idx="1495">
                  <c:v>-108.72250000000001</c:v>
                </c:pt>
                <c:pt idx="1496">
                  <c:v>-108.7205</c:v>
                </c:pt>
                <c:pt idx="1497">
                  <c:v>-108.71850000000001</c:v>
                </c:pt>
                <c:pt idx="1498">
                  <c:v>-108.71650000000001</c:v>
                </c:pt>
                <c:pt idx="1499">
                  <c:v>-108.7145</c:v>
                </c:pt>
                <c:pt idx="1500">
                  <c:v>-108.71250000000001</c:v>
                </c:pt>
                <c:pt idx="1501">
                  <c:v>-108.71050000000001</c:v>
                </c:pt>
                <c:pt idx="1502">
                  <c:v>-108.7085</c:v>
                </c:pt>
                <c:pt idx="1503">
                  <c:v>-108.70650000000001</c:v>
                </c:pt>
                <c:pt idx="1504">
                  <c:v>-108.70450000000001</c:v>
                </c:pt>
                <c:pt idx="1505">
                  <c:v>-108.7025</c:v>
                </c:pt>
                <c:pt idx="1506">
                  <c:v>-108.70050000000001</c:v>
                </c:pt>
                <c:pt idx="1507">
                  <c:v>-108.69850000000001</c:v>
                </c:pt>
                <c:pt idx="1508">
                  <c:v>-108.6965</c:v>
                </c:pt>
                <c:pt idx="1509">
                  <c:v>-108.69450000000001</c:v>
                </c:pt>
                <c:pt idx="1510">
                  <c:v>-108.69250000000001</c:v>
                </c:pt>
                <c:pt idx="1511">
                  <c:v>-108.6905</c:v>
                </c:pt>
                <c:pt idx="1512">
                  <c:v>-108.6885</c:v>
                </c:pt>
                <c:pt idx="1513">
                  <c:v>-108.68650000000001</c:v>
                </c:pt>
                <c:pt idx="1514">
                  <c:v>-108.6845</c:v>
                </c:pt>
                <c:pt idx="1515">
                  <c:v>-108.6825</c:v>
                </c:pt>
                <c:pt idx="1516">
                  <c:v>-108.68050000000001</c:v>
                </c:pt>
                <c:pt idx="1517">
                  <c:v>-108.6785</c:v>
                </c:pt>
                <c:pt idx="1518">
                  <c:v>-108.6765</c:v>
                </c:pt>
                <c:pt idx="1519">
                  <c:v>-108.67450000000001</c:v>
                </c:pt>
                <c:pt idx="1520">
                  <c:v>-108.6725</c:v>
                </c:pt>
                <c:pt idx="1521">
                  <c:v>-108.6705</c:v>
                </c:pt>
                <c:pt idx="1522">
                  <c:v>-108.66850000000001</c:v>
                </c:pt>
                <c:pt idx="1523">
                  <c:v>-108.6665</c:v>
                </c:pt>
                <c:pt idx="1524">
                  <c:v>-108.6645</c:v>
                </c:pt>
                <c:pt idx="1525">
                  <c:v>-108.66250000000001</c:v>
                </c:pt>
                <c:pt idx="1526">
                  <c:v>-108.6605</c:v>
                </c:pt>
                <c:pt idx="1527">
                  <c:v>-108.6585</c:v>
                </c:pt>
                <c:pt idx="1528">
                  <c:v>-108.65650000000001</c:v>
                </c:pt>
                <c:pt idx="1529">
                  <c:v>-108.65450000000001</c:v>
                </c:pt>
                <c:pt idx="1530">
                  <c:v>-108.6525</c:v>
                </c:pt>
                <c:pt idx="1531">
                  <c:v>-108.65050000000001</c:v>
                </c:pt>
                <c:pt idx="1532">
                  <c:v>-108.64850000000001</c:v>
                </c:pt>
                <c:pt idx="1533">
                  <c:v>-108.6465</c:v>
                </c:pt>
                <c:pt idx="1534">
                  <c:v>-108.64450000000001</c:v>
                </c:pt>
                <c:pt idx="1535">
                  <c:v>-108.64250000000001</c:v>
                </c:pt>
                <c:pt idx="1536">
                  <c:v>-108.6405</c:v>
                </c:pt>
                <c:pt idx="1537">
                  <c:v>-108.63850000000001</c:v>
                </c:pt>
                <c:pt idx="1538">
                  <c:v>-108.63650000000001</c:v>
                </c:pt>
                <c:pt idx="1539">
                  <c:v>-108.6345</c:v>
                </c:pt>
                <c:pt idx="1540">
                  <c:v>-108.63250000000001</c:v>
                </c:pt>
                <c:pt idx="1541">
                  <c:v>-108.63050000000001</c:v>
                </c:pt>
                <c:pt idx="1542">
                  <c:v>-108.6285</c:v>
                </c:pt>
                <c:pt idx="1543">
                  <c:v>-108.62650000000001</c:v>
                </c:pt>
                <c:pt idx="1544">
                  <c:v>-108.62450000000001</c:v>
                </c:pt>
                <c:pt idx="1545">
                  <c:v>-108.6225</c:v>
                </c:pt>
                <c:pt idx="1546">
                  <c:v>-108.62050000000001</c:v>
                </c:pt>
                <c:pt idx="1547">
                  <c:v>-108.61850000000001</c:v>
                </c:pt>
                <c:pt idx="1548">
                  <c:v>-108.6165</c:v>
                </c:pt>
                <c:pt idx="1549">
                  <c:v>-108.61450000000001</c:v>
                </c:pt>
                <c:pt idx="1550">
                  <c:v>-108.61250000000001</c:v>
                </c:pt>
                <c:pt idx="1551">
                  <c:v>-108.6105</c:v>
                </c:pt>
                <c:pt idx="1552">
                  <c:v>-108.60850000000001</c:v>
                </c:pt>
                <c:pt idx="1553">
                  <c:v>-108.60650000000001</c:v>
                </c:pt>
                <c:pt idx="1554">
                  <c:v>-108.6045</c:v>
                </c:pt>
                <c:pt idx="1555">
                  <c:v>-108.60250000000001</c:v>
                </c:pt>
                <c:pt idx="1556">
                  <c:v>-108.60050000000001</c:v>
                </c:pt>
                <c:pt idx="1557">
                  <c:v>-108.5985</c:v>
                </c:pt>
                <c:pt idx="1558">
                  <c:v>-108.59650000000001</c:v>
                </c:pt>
                <c:pt idx="1559">
                  <c:v>-108.59450000000001</c:v>
                </c:pt>
                <c:pt idx="1560">
                  <c:v>-108.5925</c:v>
                </c:pt>
                <c:pt idx="1561">
                  <c:v>-108.59050000000001</c:v>
                </c:pt>
                <c:pt idx="1562">
                  <c:v>-108.58850000000001</c:v>
                </c:pt>
                <c:pt idx="1563">
                  <c:v>-108.5865</c:v>
                </c:pt>
                <c:pt idx="1564">
                  <c:v>-108.58450000000001</c:v>
                </c:pt>
                <c:pt idx="1565">
                  <c:v>-108.58250000000001</c:v>
                </c:pt>
                <c:pt idx="1566">
                  <c:v>-108.5805</c:v>
                </c:pt>
                <c:pt idx="1567">
                  <c:v>-108.57850000000001</c:v>
                </c:pt>
                <c:pt idx="1568">
                  <c:v>-108.57650000000001</c:v>
                </c:pt>
                <c:pt idx="1569">
                  <c:v>-108.5745</c:v>
                </c:pt>
                <c:pt idx="1570">
                  <c:v>-108.57250000000001</c:v>
                </c:pt>
                <c:pt idx="1571">
                  <c:v>-108.57050000000001</c:v>
                </c:pt>
                <c:pt idx="1572">
                  <c:v>-108.5685</c:v>
                </c:pt>
                <c:pt idx="1573">
                  <c:v>-108.5665</c:v>
                </c:pt>
                <c:pt idx="1574">
                  <c:v>-108.56450000000001</c:v>
                </c:pt>
                <c:pt idx="1575">
                  <c:v>-108.5625</c:v>
                </c:pt>
                <c:pt idx="1576">
                  <c:v>-108.5605</c:v>
                </c:pt>
                <c:pt idx="1577">
                  <c:v>-108.55850000000001</c:v>
                </c:pt>
                <c:pt idx="1578">
                  <c:v>-108.5565</c:v>
                </c:pt>
                <c:pt idx="1579">
                  <c:v>-108.5545</c:v>
                </c:pt>
                <c:pt idx="1580">
                  <c:v>-108.55250000000001</c:v>
                </c:pt>
                <c:pt idx="1581">
                  <c:v>-108.5505</c:v>
                </c:pt>
                <c:pt idx="1582">
                  <c:v>-108.5485</c:v>
                </c:pt>
                <c:pt idx="1583">
                  <c:v>-108.54650000000001</c:v>
                </c:pt>
                <c:pt idx="1584">
                  <c:v>-108.5445</c:v>
                </c:pt>
                <c:pt idx="1585">
                  <c:v>-108.5425</c:v>
                </c:pt>
                <c:pt idx="1586">
                  <c:v>-108.54050000000001</c:v>
                </c:pt>
                <c:pt idx="1587">
                  <c:v>-108.5385</c:v>
                </c:pt>
                <c:pt idx="1588">
                  <c:v>-108.5365</c:v>
                </c:pt>
                <c:pt idx="1589">
                  <c:v>-108.53450000000001</c:v>
                </c:pt>
                <c:pt idx="1590">
                  <c:v>-108.5325</c:v>
                </c:pt>
                <c:pt idx="1591">
                  <c:v>-108.5305</c:v>
                </c:pt>
                <c:pt idx="1592">
                  <c:v>-108.52850000000001</c:v>
                </c:pt>
                <c:pt idx="1593">
                  <c:v>-108.5265</c:v>
                </c:pt>
                <c:pt idx="1594">
                  <c:v>-108.5245</c:v>
                </c:pt>
                <c:pt idx="1595">
                  <c:v>-108.52250000000001</c:v>
                </c:pt>
                <c:pt idx="1596">
                  <c:v>-108.5205</c:v>
                </c:pt>
                <c:pt idx="1597">
                  <c:v>-108.5185</c:v>
                </c:pt>
                <c:pt idx="1598">
                  <c:v>-108.51650000000001</c:v>
                </c:pt>
                <c:pt idx="1599">
                  <c:v>-108.51450000000001</c:v>
                </c:pt>
                <c:pt idx="1600">
                  <c:v>-108.5125</c:v>
                </c:pt>
                <c:pt idx="1601">
                  <c:v>-108.51050000000001</c:v>
                </c:pt>
                <c:pt idx="1602">
                  <c:v>-108.50850000000001</c:v>
                </c:pt>
                <c:pt idx="1603">
                  <c:v>-108.5065</c:v>
                </c:pt>
                <c:pt idx="1604">
                  <c:v>-108.50450000000001</c:v>
                </c:pt>
                <c:pt idx="1605">
                  <c:v>-108.50250000000001</c:v>
                </c:pt>
                <c:pt idx="1606">
                  <c:v>-108.5005</c:v>
                </c:pt>
                <c:pt idx="1607">
                  <c:v>-108.49850000000001</c:v>
                </c:pt>
                <c:pt idx="1608">
                  <c:v>-108.49650000000001</c:v>
                </c:pt>
                <c:pt idx="1609">
                  <c:v>-108.4945</c:v>
                </c:pt>
                <c:pt idx="1610">
                  <c:v>-108.49250000000001</c:v>
                </c:pt>
                <c:pt idx="1611">
                  <c:v>-108.49050000000001</c:v>
                </c:pt>
                <c:pt idx="1612">
                  <c:v>-108.4885</c:v>
                </c:pt>
                <c:pt idx="1613">
                  <c:v>-108.48650000000001</c:v>
                </c:pt>
                <c:pt idx="1614">
                  <c:v>-108.48450000000001</c:v>
                </c:pt>
                <c:pt idx="1615">
                  <c:v>-108.4825</c:v>
                </c:pt>
                <c:pt idx="1616">
                  <c:v>-108.48050000000001</c:v>
                </c:pt>
                <c:pt idx="1617">
                  <c:v>-108.47850000000001</c:v>
                </c:pt>
                <c:pt idx="1618">
                  <c:v>-108.4765</c:v>
                </c:pt>
                <c:pt idx="1619">
                  <c:v>-108.47450000000001</c:v>
                </c:pt>
                <c:pt idx="1620">
                  <c:v>-108.47250000000001</c:v>
                </c:pt>
                <c:pt idx="1621">
                  <c:v>-108.4705</c:v>
                </c:pt>
                <c:pt idx="1622">
                  <c:v>-108.46850000000001</c:v>
                </c:pt>
                <c:pt idx="1623">
                  <c:v>-108.46650000000001</c:v>
                </c:pt>
                <c:pt idx="1624">
                  <c:v>-108.4645</c:v>
                </c:pt>
                <c:pt idx="1625">
                  <c:v>-108.46250000000001</c:v>
                </c:pt>
                <c:pt idx="1626">
                  <c:v>-108.46050000000001</c:v>
                </c:pt>
                <c:pt idx="1627">
                  <c:v>-108.4585</c:v>
                </c:pt>
                <c:pt idx="1628">
                  <c:v>-108.45650000000001</c:v>
                </c:pt>
                <c:pt idx="1629">
                  <c:v>-108.45450000000001</c:v>
                </c:pt>
                <c:pt idx="1630">
                  <c:v>-108.4525</c:v>
                </c:pt>
                <c:pt idx="1631">
                  <c:v>-108.45050000000001</c:v>
                </c:pt>
                <c:pt idx="1632">
                  <c:v>-108.44850000000001</c:v>
                </c:pt>
                <c:pt idx="1633">
                  <c:v>-108.4465</c:v>
                </c:pt>
                <c:pt idx="1634">
                  <c:v>-108.44450000000001</c:v>
                </c:pt>
                <c:pt idx="1635">
                  <c:v>-108.44250000000001</c:v>
                </c:pt>
                <c:pt idx="1636">
                  <c:v>-108.4405</c:v>
                </c:pt>
                <c:pt idx="1637">
                  <c:v>-108.4385</c:v>
                </c:pt>
                <c:pt idx="1638">
                  <c:v>-108.43650000000001</c:v>
                </c:pt>
                <c:pt idx="1639">
                  <c:v>-108.4345</c:v>
                </c:pt>
                <c:pt idx="1640">
                  <c:v>-108.4325</c:v>
                </c:pt>
                <c:pt idx="1641">
                  <c:v>-108.43050000000001</c:v>
                </c:pt>
                <c:pt idx="1642">
                  <c:v>-108.4285</c:v>
                </c:pt>
                <c:pt idx="1643">
                  <c:v>-108.4265</c:v>
                </c:pt>
                <c:pt idx="1644">
                  <c:v>-108.42450000000001</c:v>
                </c:pt>
                <c:pt idx="1645">
                  <c:v>-108.4225</c:v>
                </c:pt>
                <c:pt idx="1646">
                  <c:v>-108.4205</c:v>
                </c:pt>
                <c:pt idx="1647">
                  <c:v>-108.41850000000001</c:v>
                </c:pt>
                <c:pt idx="1648">
                  <c:v>-108.4165</c:v>
                </c:pt>
                <c:pt idx="1649">
                  <c:v>-108.4145</c:v>
                </c:pt>
                <c:pt idx="1650">
                  <c:v>-108.41250000000001</c:v>
                </c:pt>
                <c:pt idx="1651">
                  <c:v>-108.4105</c:v>
                </c:pt>
                <c:pt idx="1652">
                  <c:v>-108.4085</c:v>
                </c:pt>
                <c:pt idx="1653">
                  <c:v>-108.40650000000001</c:v>
                </c:pt>
                <c:pt idx="1654">
                  <c:v>-108.40450000000001</c:v>
                </c:pt>
                <c:pt idx="1655">
                  <c:v>-108.4025</c:v>
                </c:pt>
                <c:pt idx="1656">
                  <c:v>-108.40050000000001</c:v>
                </c:pt>
                <c:pt idx="1657">
                  <c:v>-108.39850000000001</c:v>
                </c:pt>
                <c:pt idx="1658">
                  <c:v>-108.3965</c:v>
                </c:pt>
                <c:pt idx="1659">
                  <c:v>-108.39450000000001</c:v>
                </c:pt>
                <c:pt idx="1660">
                  <c:v>-108.39250000000001</c:v>
                </c:pt>
                <c:pt idx="1661">
                  <c:v>-108.3905</c:v>
                </c:pt>
                <c:pt idx="1662">
                  <c:v>-108.38850000000001</c:v>
                </c:pt>
                <c:pt idx="1663">
                  <c:v>-108.38650000000001</c:v>
                </c:pt>
                <c:pt idx="1664">
                  <c:v>-108.3845</c:v>
                </c:pt>
                <c:pt idx="1665">
                  <c:v>-108.38250000000001</c:v>
                </c:pt>
                <c:pt idx="1666">
                  <c:v>-108.38050000000001</c:v>
                </c:pt>
                <c:pt idx="1667">
                  <c:v>-108.3785</c:v>
                </c:pt>
                <c:pt idx="1668">
                  <c:v>-108.37650000000001</c:v>
                </c:pt>
                <c:pt idx="1669">
                  <c:v>-108.37450000000001</c:v>
                </c:pt>
                <c:pt idx="1670">
                  <c:v>-108.3725</c:v>
                </c:pt>
                <c:pt idx="1671">
                  <c:v>-108.37050000000001</c:v>
                </c:pt>
                <c:pt idx="1672">
                  <c:v>-108.36850000000001</c:v>
                </c:pt>
                <c:pt idx="1673">
                  <c:v>-108.3665</c:v>
                </c:pt>
                <c:pt idx="1674">
                  <c:v>-108.36450000000001</c:v>
                </c:pt>
                <c:pt idx="1675">
                  <c:v>-108.36250000000001</c:v>
                </c:pt>
                <c:pt idx="1676">
                  <c:v>-108.3605</c:v>
                </c:pt>
                <c:pt idx="1677">
                  <c:v>-108.35850000000001</c:v>
                </c:pt>
                <c:pt idx="1678">
                  <c:v>-108.35650000000001</c:v>
                </c:pt>
                <c:pt idx="1679">
                  <c:v>-108.3545</c:v>
                </c:pt>
                <c:pt idx="1680">
                  <c:v>-108.35250000000001</c:v>
                </c:pt>
                <c:pt idx="1681">
                  <c:v>-108.35050000000001</c:v>
                </c:pt>
                <c:pt idx="1682">
                  <c:v>-108.3485</c:v>
                </c:pt>
                <c:pt idx="1683">
                  <c:v>-108.34650000000001</c:v>
                </c:pt>
                <c:pt idx="1684">
                  <c:v>-108.34450000000001</c:v>
                </c:pt>
                <c:pt idx="1685">
                  <c:v>-108.3425</c:v>
                </c:pt>
                <c:pt idx="1686">
                  <c:v>-108.34050000000001</c:v>
                </c:pt>
                <c:pt idx="1687">
                  <c:v>-108.33850000000001</c:v>
                </c:pt>
                <c:pt idx="1688">
                  <c:v>-108.3365</c:v>
                </c:pt>
                <c:pt idx="1689">
                  <c:v>-108.33450000000001</c:v>
                </c:pt>
                <c:pt idx="1690">
                  <c:v>-108.33250000000001</c:v>
                </c:pt>
                <c:pt idx="1691">
                  <c:v>-108.3305</c:v>
                </c:pt>
                <c:pt idx="1692">
                  <c:v>-108.32850000000001</c:v>
                </c:pt>
                <c:pt idx="1693">
                  <c:v>-108.32650000000001</c:v>
                </c:pt>
                <c:pt idx="1694">
                  <c:v>-108.3245</c:v>
                </c:pt>
                <c:pt idx="1695">
                  <c:v>-108.32250000000001</c:v>
                </c:pt>
                <c:pt idx="1696">
                  <c:v>-108.32050000000001</c:v>
                </c:pt>
                <c:pt idx="1697">
                  <c:v>-108.3185</c:v>
                </c:pt>
                <c:pt idx="1698">
                  <c:v>-108.3165</c:v>
                </c:pt>
                <c:pt idx="1699">
                  <c:v>-108.31450000000001</c:v>
                </c:pt>
                <c:pt idx="1700">
                  <c:v>-108.3125</c:v>
                </c:pt>
                <c:pt idx="1701">
                  <c:v>-108.3105</c:v>
                </c:pt>
                <c:pt idx="1702">
                  <c:v>-108.30850000000001</c:v>
                </c:pt>
                <c:pt idx="1703">
                  <c:v>-108.3065</c:v>
                </c:pt>
                <c:pt idx="1704">
                  <c:v>-108.3045</c:v>
                </c:pt>
                <c:pt idx="1705">
                  <c:v>-108.30250000000001</c:v>
                </c:pt>
                <c:pt idx="1706">
                  <c:v>-108.3005</c:v>
                </c:pt>
                <c:pt idx="1707">
                  <c:v>-108.2985</c:v>
                </c:pt>
                <c:pt idx="1708">
                  <c:v>-108.29650000000001</c:v>
                </c:pt>
                <c:pt idx="1709">
                  <c:v>-108.2945</c:v>
                </c:pt>
                <c:pt idx="1710">
                  <c:v>-108.2925</c:v>
                </c:pt>
                <c:pt idx="1711">
                  <c:v>-108.29050000000001</c:v>
                </c:pt>
                <c:pt idx="1712">
                  <c:v>-108.2885</c:v>
                </c:pt>
                <c:pt idx="1713">
                  <c:v>-108.2865</c:v>
                </c:pt>
                <c:pt idx="1714">
                  <c:v>-108.28450000000001</c:v>
                </c:pt>
                <c:pt idx="1715">
                  <c:v>-108.2825</c:v>
                </c:pt>
                <c:pt idx="1716">
                  <c:v>-108.2805</c:v>
                </c:pt>
                <c:pt idx="1717">
                  <c:v>-108.27850000000001</c:v>
                </c:pt>
                <c:pt idx="1718">
                  <c:v>-108.2765</c:v>
                </c:pt>
                <c:pt idx="1719">
                  <c:v>-108.2745</c:v>
                </c:pt>
                <c:pt idx="1720">
                  <c:v>-108.27250000000001</c:v>
                </c:pt>
                <c:pt idx="1721">
                  <c:v>-108.2705</c:v>
                </c:pt>
                <c:pt idx="1722">
                  <c:v>-108.2685</c:v>
                </c:pt>
                <c:pt idx="1723">
                  <c:v>-108.26650000000001</c:v>
                </c:pt>
                <c:pt idx="1724">
                  <c:v>-108.26450000000001</c:v>
                </c:pt>
                <c:pt idx="1725">
                  <c:v>-108.2625</c:v>
                </c:pt>
                <c:pt idx="1726">
                  <c:v>-108.26050000000001</c:v>
                </c:pt>
                <c:pt idx="1727">
                  <c:v>-108.25850000000001</c:v>
                </c:pt>
                <c:pt idx="1728">
                  <c:v>-108.2565</c:v>
                </c:pt>
                <c:pt idx="1729">
                  <c:v>-108.25450000000001</c:v>
                </c:pt>
                <c:pt idx="1730">
                  <c:v>-108.25250000000001</c:v>
                </c:pt>
                <c:pt idx="1731">
                  <c:v>-108.2505</c:v>
                </c:pt>
                <c:pt idx="1732">
                  <c:v>-108.24850000000001</c:v>
                </c:pt>
                <c:pt idx="1733">
                  <c:v>-108.24650000000001</c:v>
                </c:pt>
                <c:pt idx="1734">
                  <c:v>-108.2445</c:v>
                </c:pt>
                <c:pt idx="1735">
                  <c:v>-108.24250000000001</c:v>
                </c:pt>
                <c:pt idx="1736">
                  <c:v>-108.24050000000001</c:v>
                </c:pt>
                <c:pt idx="1737">
                  <c:v>-108.2385</c:v>
                </c:pt>
                <c:pt idx="1738">
                  <c:v>-108.23650000000001</c:v>
                </c:pt>
                <c:pt idx="1739">
                  <c:v>-108.23450000000001</c:v>
                </c:pt>
                <c:pt idx="1740">
                  <c:v>-108.2325</c:v>
                </c:pt>
                <c:pt idx="1741">
                  <c:v>-108.23050000000001</c:v>
                </c:pt>
                <c:pt idx="1742">
                  <c:v>-108.22850000000001</c:v>
                </c:pt>
                <c:pt idx="1743">
                  <c:v>-108.2265</c:v>
                </c:pt>
                <c:pt idx="1744">
                  <c:v>-108.22450000000001</c:v>
                </c:pt>
                <c:pt idx="1745">
                  <c:v>-108.22250000000001</c:v>
                </c:pt>
                <c:pt idx="1746">
                  <c:v>-108.2205</c:v>
                </c:pt>
                <c:pt idx="1747">
                  <c:v>-108.21850000000001</c:v>
                </c:pt>
                <c:pt idx="1748">
                  <c:v>-108.21650000000001</c:v>
                </c:pt>
                <c:pt idx="1749">
                  <c:v>-108.2145</c:v>
                </c:pt>
                <c:pt idx="1750">
                  <c:v>-108.21250000000001</c:v>
                </c:pt>
                <c:pt idx="1751">
                  <c:v>-108.21050000000001</c:v>
                </c:pt>
                <c:pt idx="1752">
                  <c:v>-108.2085</c:v>
                </c:pt>
                <c:pt idx="1753">
                  <c:v>-108.20650000000001</c:v>
                </c:pt>
                <c:pt idx="1754">
                  <c:v>-108.20450000000001</c:v>
                </c:pt>
                <c:pt idx="1755">
                  <c:v>-108.2025</c:v>
                </c:pt>
                <c:pt idx="1756">
                  <c:v>-108.20050000000001</c:v>
                </c:pt>
                <c:pt idx="1757">
                  <c:v>-108.19850000000001</c:v>
                </c:pt>
                <c:pt idx="1758">
                  <c:v>-108.1965</c:v>
                </c:pt>
                <c:pt idx="1759">
                  <c:v>-108.19450000000001</c:v>
                </c:pt>
                <c:pt idx="1760">
                  <c:v>-108.19250000000001</c:v>
                </c:pt>
                <c:pt idx="1761">
                  <c:v>-108.1905</c:v>
                </c:pt>
                <c:pt idx="1762">
                  <c:v>-108.1885</c:v>
                </c:pt>
                <c:pt idx="1763">
                  <c:v>-108.18650000000001</c:v>
                </c:pt>
                <c:pt idx="1764">
                  <c:v>-108.1845</c:v>
                </c:pt>
                <c:pt idx="1765">
                  <c:v>-108.1825</c:v>
                </c:pt>
                <c:pt idx="1766">
                  <c:v>-108.18050000000001</c:v>
                </c:pt>
                <c:pt idx="1767">
                  <c:v>-108.1785</c:v>
                </c:pt>
                <c:pt idx="1768">
                  <c:v>-108.1765</c:v>
                </c:pt>
                <c:pt idx="1769">
                  <c:v>-108.17450000000001</c:v>
                </c:pt>
                <c:pt idx="1770">
                  <c:v>-108.1725</c:v>
                </c:pt>
                <c:pt idx="1771">
                  <c:v>-108.1705</c:v>
                </c:pt>
                <c:pt idx="1772">
                  <c:v>-108.16850000000001</c:v>
                </c:pt>
                <c:pt idx="1773">
                  <c:v>-108.1665</c:v>
                </c:pt>
                <c:pt idx="1774">
                  <c:v>-108.1645</c:v>
                </c:pt>
                <c:pt idx="1775">
                  <c:v>-108.16250000000001</c:v>
                </c:pt>
                <c:pt idx="1776">
                  <c:v>-108.1605</c:v>
                </c:pt>
                <c:pt idx="1777">
                  <c:v>-108.1585</c:v>
                </c:pt>
                <c:pt idx="1778">
                  <c:v>-108.15650000000001</c:v>
                </c:pt>
                <c:pt idx="1779">
                  <c:v>-108.15450000000001</c:v>
                </c:pt>
                <c:pt idx="1780">
                  <c:v>-108.1525</c:v>
                </c:pt>
                <c:pt idx="1781">
                  <c:v>-108.15050000000001</c:v>
                </c:pt>
                <c:pt idx="1782">
                  <c:v>-108.14850000000001</c:v>
                </c:pt>
                <c:pt idx="1783">
                  <c:v>-108.1465</c:v>
                </c:pt>
                <c:pt idx="1784">
                  <c:v>-108.14450000000001</c:v>
                </c:pt>
                <c:pt idx="1785">
                  <c:v>-108.14250000000001</c:v>
                </c:pt>
                <c:pt idx="1786">
                  <c:v>-108.1405</c:v>
                </c:pt>
                <c:pt idx="1787">
                  <c:v>-108.13850000000001</c:v>
                </c:pt>
                <c:pt idx="1788">
                  <c:v>-108.13650000000001</c:v>
                </c:pt>
                <c:pt idx="1789">
                  <c:v>-108.1345</c:v>
                </c:pt>
                <c:pt idx="1790">
                  <c:v>-108.13250000000001</c:v>
                </c:pt>
                <c:pt idx="1791">
                  <c:v>-108.13050000000001</c:v>
                </c:pt>
                <c:pt idx="1792">
                  <c:v>-108.1285</c:v>
                </c:pt>
                <c:pt idx="1793">
                  <c:v>-108.12650000000001</c:v>
                </c:pt>
                <c:pt idx="1794">
                  <c:v>-108.12450000000001</c:v>
                </c:pt>
                <c:pt idx="1795">
                  <c:v>-108.1225</c:v>
                </c:pt>
                <c:pt idx="1796">
                  <c:v>-108.12050000000001</c:v>
                </c:pt>
                <c:pt idx="1797">
                  <c:v>-108.11850000000001</c:v>
                </c:pt>
                <c:pt idx="1798">
                  <c:v>-108.1165</c:v>
                </c:pt>
                <c:pt idx="1799">
                  <c:v>-108.11450000000001</c:v>
                </c:pt>
                <c:pt idx="1800">
                  <c:v>-108.11250000000001</c:v>
                </c:pt>
                <c:pt idx="1801">
                  <c:v>-108.1105</c:v>
                </c:pt>
                <c:pt idx="1802">
                  <c:v>-108.10850000000001</c:v>
                </c:pt>
                <c:pt idx="1803">
                  <c:v>-108.10650000000001</c:v>
                </c:pt>
                <c:pt idx="1804">
                  <c:v>-108.1045</c:v>
                </c:pt>
                <c:pt idx="1805">
                  <c:v>-108.10250000000001</c:v>
                </c:pt>
                <c:pt idx="1806">
                  <c:v>-108.10050000000001</c:v>
                </c:pt>
                <c:pt idx="1807">
                  <c:v>-108.0985</c:v>
                </c:pt>
                <c:pt idx="1808">
                  <c:v>-108.09650000000001</c:v>
                </c:pt>
                <c:pt idx="1809">
                  <c:v>-108.09450000000001</c:v>
                </c:pt>
                <c:pt idx="1810">
                  <c:v>-108.0925</c:v>
                </c:pt>
                <c:pt idx="1811">
                  <c:v>-108.09050000000001</c:v>
                </c:pt>
                <c:pt idx="1812">
                  <c:v>-108.08850000000001</c:v>
                </c:pt>
                <c:pt idx="1813">
                  <c:v>-108.0865</c:v>
                </c:pt>
                <c:pt idx="1814">
                  <c:v>-108.08450000000001</c:v>
                </c:pt>
                <c:pt idx="1815">
                  <c:v>-108.08250000000001</c:v>
                </c:pt>
                <c:pt idx="1816">
                  <c:v>-108.0805</c:v>
                </c:pt>
                <c:pt idx="1817">
                  <c:v>-108.07850000000001</c:v>
                </c:pt>
                <c:pt idx="1818">
                  <c:v>-108.07650000000001</c:v>
                </c:pt>
                <c:pt idx="1819">
                  <c:v>-108.0745</c:v>
                </c:pt>
                <c:pt idx="1820">
                  <c:v>-108.07250000000001</c:v>
                </c:pt>
                <c:pt idx="1821">
                  <c:v>-108.07050000000001</c:v>
                </c:pt>
                <c:pt idx="1822">
                  <c:v>-108.0685</c:v>
                </c:pt>
                <c:pt idx="1823">
                  <c:v>-108.0665</c:v>
                </c:pt>
                <c:pt idx="1824">
                  <c:v>-108.06450000000001</c:v>
                </c:pt>
                <c:pt idx="1825">
                  <c:v>-108.0625</c:v>
                </c:pt>
                <c:pt idx="1826">
                  <c:v>-108.0605</c:v>
                </c:pt>
                <c:pt idx="1827">
                  <c:v>-108.05850000000001</c:v>
                </c:pt>
                <c:pt idx="1828">
                  <c:v>-108.0565</c:v>
                </c:pt>
                <c:pt idx="1829">
                  <c:v>-108.0545</c:v>
                </c:pt>
                <c:pt idx="1830">
                  <c:v>-108.05250000000001</c:v>
                </c:pt>
                <c:pt idx="1831">
                  <c:v>-108.0505</c:v>
                </c:pt>
                <c:pt idx="1832">
                  <c:v>-108.0485</c:v>
                </c:pt>
                <c:pt idx="1833">
                  <c:v>-108.04650000000001</c:v>
                </c:pt>
                <c:pt idx="1834">
                  <c:v>-108.0445</c:v>
                </c:pt>
                <c:pt idx="1835">
                  <c:v>-108.0425</c:v>
                </c:pt>
                <c:pt idx="1836">
                  <c:v>-108.04050000000001</c:v>
                </c:pt>
                <c:pt idx="1837">
                  <c:v>-108.0385</c:v>
                </c:pt>
                <c:pt idx="1838">
                  <c:v>-108.0365</c:v>
                </c:pt>
                <c:pt idx="1839">
                  <c:v>-108.03450000000001</c:v>
                </c:pt>
                <c:pt idx="1840">
                  <c:v>-108.0325</c:v>
                </c:pt>
                <c:pt idx="1841">
                  <c:v>-108.0305</c:v>
                </c:pt>
                <c:pt idx="1842">
                  <c:v>-108.02850000000001</c:v>
                </c:pt>
                <c:pt idx="1843">
                  <c:v>-108.0265</c:v>
                </c:pt>
                <c:pt idx="1844">
                  <c:v>-108.0245</c:v>
                </c:pt>
                <c:pt idx="1845">
                  <c:v>-108.02250000000001</c:v>
                </c:pt>
                <c:pt idx="1846">
                  <c:v>-108.0205</c:v>
                </c:pt>
                <c:pt idx="1847">
                  <c:v>-108.0185</c:v>
                </c:pt>
                <c:pt idx="1848">
                  <c:v>-108.01650000000001</c:v>
                </c:pt>
                <c:pt idx="1849">
                  <c:v>-108.01450000000001</c:v>
                </c:pt>
                <c:pt idx="1850">
                  <c:v>-108.0125</c:v>
                </c:pt>
                <c:pt idx="1851">
                  <c:v>-108.01050000000001</c:v>
                </c:pt>
                <c:pt idx="1852">
                  <c:v>-108.00850000000001</c:v>
                </c:pt>
                <c:pt idx="1853">
                  <c:v>-108.0065</c:v>
                </c:pt>
                <c:pt idx="1854">
                  <c:v>-108.00450000000001</c:v>
                </c:pt>
                <c:pt idx="1855">
                  <c:v>-108.00250000000001</c:v>
                </c:pt>
                <c:pt idx="1856">
                  <c:v>-108.0005</c:v>
                </c:pt>
                <c:pt idx="1857">
                  <c:v>-107.99850000000001</c:v>
                </c:pt>
                <c:pt idx="1858">
                  <c:v>-107.99650000000001</c:v>
                </c:pt>
                <c:pt idx="1859">
                  <c:v>-107.9945</c:v>
                </c:pt>
                <c:pt idx="1860">
                  <c:v>-107.99250000000001</c:v>
                </c:pt>
                <c:pt idx="1861">
                  <c:v>-107.99050000000001</c:v>
                </c:pt>
                <c:pt idx="1862">
                  <c:v>-107.9885</c:v>
                </c:pt>
                <c:pt idx="1863">
                  <c:v>-107.98650000000001</c:v>
                </c:pt>
                <c:pt idx="1864">
                  <c:v>-107.98450000000001</c:v>
                </c:pt>
                <c:pt idx="1865">
                  <c:v>-107.9825</c:v>
                </c:pt>
                <c:pt idx="1866">
                  <c:v>-107.98050000000001</c:v>
                </c:pt>
                <c:pt idx="1867">
                  <c:v>-107.97850000000001</c:v>
                </c:pt>
                <c:pt idx="1868">
                  <c:v>-107.9765</c:v>
                </c:pt>
                <c:pt idx="1869">
                  <c:v>-107.97450000000001</c:v>
                </c:pt>
                <c:pt idx="1870">
                  <c:v>-107.97250000000001</c:v>
                </c:pt>
                <c:pt idx="1871">
                  <c:v>-107.9705</c:v>
                </c:pt>
                <c:pt idx="1872">
                  <c:v>-107.96850000000001</c:v>
                </c:pt>
                <c:pt idx="1873">
                  <c:v>-107.96650000000001</c:v>
                </c:pt>
                <c:pt idx="1874">
                  <c:v>-107.9645</c:v>
                </c:pt>
                <c:pt idx="1875">
                  <c:v>-107.96250000000001</c:v>
                </c:pt>
                <c:pt idx="1876">
                  <c:v>-107.96050000000001</c:v>
                </c:pt>
                <c:pt idx="1877">
                  <c:v>-107.9585</c:v>
                </c:pt>
                <c:pt idx="1878">
                  <c:v>-107.95650000000001</c:v>
                </c:pt>
                <c:pt idx="1879">
                  <c:v>-107.95450000000001</c:v>
                </c:pt>
                <c:pt idx="1880">
                  <c:v>-107.9525</c:v>
                </c:pt>
                <c:pt idx="1881">
                  <c:v>-107.95050000000001</c:v>
                </c:pt>
                <c:pt idx="1882">
                  <c:v>-107.94850000000001</c:v>
                </c:pt>
                <c:pt idx="1883">
                  <c:v>-107.9465</c:v>
                </c:pt>
                <c:pt idx="1884">
                  <c:v>-107.94450000000001</c:v>
                </c:pt>
                <c:pt idx="1885">
                  <c:v>-107.94250000000001</c:v>
                </c:pt>
                <c:pt idx="1886">
                  <c:v>-107.9405</c:v>
                </c:pt>
                <c:pt idx="1887">
                  <c:v>-107.9385</c:v>
                </c:pt>
                <c:pt idx="1888">
                  <c:v>-107.93650000000001</c:v>
                </c:pt>
                <c:pt idx="1889">
                  <c:v>-107.9345</c:v>
                </c:pt>
                <c:pt idx="1890">
                  <c:v>-107.9325</c:v>
                </c:pt>
                <c:pt idx="1891">
                  <c:v>-107.93050000000001</c:v>
                </c:pt>
                <c:pt idx="1892">
                  <c:v>-107.9285</c:v>
                </c:pt>
                <c:pt idx="1893">
                  <c:v>-107.9265</c:v>
                </c:pt>
                <c:pt idx="1894">
                  <c:v>-107.92450000000001</c:v>
                </c:pt>
                <c:pt idx="1895">
                  <c:v>-107.9225</c:v>
                </c:pt>
                <c:pt idx="1896">
                  <c:v>-107.9205</c:v>
                </c:pt>
                <c:pt idx="1897">
                  <c:v>-107.91850000000001</c:v>
                </c:pt>
                <c:pt idx="1898">
                  <c:v>-107.9165</c:v>
                </c:pt>
                <c:pt idx="1899">
                  <c:v>-107.9145</c:v>
                </c:pt>
                <c:pt idx="1900">
                  <c:v>-107.91250000000001</c:v>
                </c:pt>
                <c:pt idx="1901">
                  <c:v>-107.9105</c:v>
                </c:pt>
                <c:pt idx="1902">
                  <c:v>-107.9085</c:v>
                </c:pt>
                <c:pt idx="1903">
                  <c:v>-107.90650000000001</c:v>
                </c:pt>
                <c:pt idx="1904">
                  <c:v>-107.90450000000001</c:v>
                </c:pt>
                <c:pt idx="1905">
                  <c:v>-107.9025</c:v>
                </c:pt>
                <c:pt idx="1906">
                  <c:v>-107.90050000000001</c:v>
                </c:pt>
                <c:pt idx="1907">
                  <c:v>-107.89850000000001</c:v>
                </c:pt>
                <c:pt idx="1908">
                  <c:v>-107.8965</c:v>
                </c:pt>
                <c:pt idx="1909">
                  <c:v>-107.89450000000001</c:v>
                </c:pt>
                <c:pt idx="1910">
                  <c:v>-107.89250000000001</c:v>
                </c:pt>
                <c:pt idx="1911">
                  <c:v>-107.8905</c:v>
                </c:pt>
                <c:pt idx="1912">
                  <c:v>-107.88850000000001</c:v>
                </c:pt>
                <c:pt idx="1913">
                  <c:v>-107.88650000000001</c:v>
                </c:pt>
                <c:pt idx="1914">
                  <c:v>-107.8845</c:v>
                </c:pt>
                <c:pt idx="1915">
                  <c:v>-107.88250000000001</c:v>
                </c:pt>
                <c:pt idx="1916">
                  <c:v>-107.88050000000001</c:v>
                </c:pt>
                <c:pt idx="1917">
                  <c:v>-107.8785</c:v>
                </c:pt>
                <c:pt idx="1918">
                  <c:v>-107.87650000000001</c:v>
                </c:pt>
                <c:pt idx="1919">
                  <c:v>-107.87450000000001</c:v>
                </c:pt>
                <c:pt idx="1920">
                  <c:v>-107.8725</c:v>
                </c:pt>
                <c:pt idx="1921">
                  <c:v>-107.87050000000001</c:v>
                </c:pt>
                <c:pt idx="1922">
                  <c:v>-107.86850000000001</c:v>
                </c:pt>
                <c:pt idx="1923">
                  <c:v>-107.8665</c:v>
                </c:pt>
                <c:pt idx="1924">
                  <c:v>-107.86450000000001</c:v>
                </c:pt>
                <c:pt idx="1925">
                  <c:v>-107.86250000000001</c:v>
                </c:pt>
                <c:pt idx="1926">
                  <c:v>-107.8605</c:v>
                </c:pt>
                <c:pt idx="1927">
                  <c:v>-107.85850000000001</c:v>
                </c:pt>
                <c:pt idx="1928">
                  <c:v>-107.85650000000001</c:v>
                </c:pt>
                <c:pt idx="1929">
                  <c:v>-107.8545</c:v>
                </c:pt>
                <c:pt idx="1930">
                  <c:v>-107.85250000000001</c:v>
                </c:pt>
                <c:pt idx="1931">
                  <c:v>-107.85050000000001</c:v>
                </c:pt>
                <c:pt idx="1932">
                  <c:v>-107.8485</c:v>
                </c:pt>
                <c:pt idx="1933">
                  <c:v>-107.84650000000001</c:v>
                </c:pt>
                <c:pt idx="1934">
                  <c:v>-107.84450000000001</c:v>
                </c:pt>
                <c:pt idx="1935">
                  <c:v>-107.8425</c:v>
                </c:pt>
                <c:pt idx="1936">
                  <c:v>-107.84050000000001</c:v>
                </c:pt>
                <c:pt idx="1937">
                  <c:v>-107.83850000000001</c:v>
                </c:pt>
                <c:pt idx="1938">
                  <c:v>-107.8365</c:v>
                </c:pt>
                <c:pt idx="1939">
                  <c:v>-107.83450000000001</c:v>
                </c:pt>
                <c:pt idx="1940">
                  <c:v>-107.83250000000001</c:v>
                </c:pt>
                <c:pt idx="1941">
                  <c:v>-107.8305</c:v>
                </c:pt>
                <c:pt idx="1942">
                  <c:v>-107.82850000000001</c:v>
                </c:pt>
                <c:pt idx="1943">
                  <c:v>-107.82650000000001</c:v>
                </c:pt>
                <c:pt idx="1944">
                  <c:v>-107.8245</c:v>
                </c:pt>
                <c:pt idx="1945">
                  <c:v>-107.82250000000001</c:v>
                </c:pt>
                <c:pt idx="1946">
                  <c:v>-107.82050000000001</c:v>
                </c:pt>
                <c:pt idx="1947">
                  <c:v>-107.8185</c:v>
                </c:pt>
                <c:pt idx="1948">
                  <c:v>-107.8165</c:v>
                </c:pt>
                <c:pt idx="1949">
                  <c:v>-107.81450000000001</c:v>
                </c:pt>
                <c:pt idx="1950">
                  <c:v>-107.8125</c:v>
                </c:pt>
                <c:pt idx="1951">
                  <c:v>-107.8105</c:v>
                </c:pt>
                <c:pt idx="1952">
                  <c:v>-107.80850000000001</c:v>
                </c:pt>
                <c:pt idx="1953">
                  <c:v>-107.8065</c:v>
                </c:pt>
                <c:pt idx="1954">
                  <c:v>-107.8045</c:v>
                </c:pt>
                <c:pt idx="1955">
                  <c:v>-107.80250000000001</c:v>
                </c:pt>
                <c:pt idx="1956">
                  <c:v>-107.8005</c:v>
                </c:pt>
                <c:pt idx="1957">
                  <c:v>-107.7985</c:v>
                </c:pt>
                <c:pt idx="1958">
                  <c:v>-107.79650000000001</c:v>
                </c:pt>
                <c:pt idx="1959">
                  <c:v>-107.7945</c:v>
                </c:pt>
                <c:pt idx="1960">
                  <c:v>-107.7925</c:v>
                </c:pt>
                <c:pt idx="1961">
                  <c:v>-107.79050000000001</c:v>
                </c:pt>
                <c:pt idx="1962">
                  <c:v>-107.7885</c:v>
                </c:pt>
                <c:pt idx="1963">
                  <c:v>-107.7865</c:v>
                </c:pt>
                <c:pt idx="1964">
                  <c:v>-107.78450000000001</c:v>
                </c:pt>
                <c:pt idx="1965">
                  <c:v>-107.7825</c:v>
                </c:pt>
                <c:pt idx="1966">
                  <c:v>-107.7805</c:v>
                </c:pt>
                <c:pt idx="1967">
                  <c:v>-107.77850000000001</c:v>
                </c:pt>
                <c:pt idx="1968">
                  <c:v>-107.7765</c:v>
                </c:pt>
                <c:pt idx="1969">
                  <c:v>-107.7745</c:v>
                </c:pt>
                <c:pt idx="1970">
                  <c:v>-107.77250000000001</c:v>
                </c:pt>
                <c:pt idx="1971">
                  <c:v>-107.7705</c:v>
                </c:pt>
                <c:pt idx="1972">
                  <c:v>-107.7685</c:v>
                </c:pt>
                <c:pt idx="1973">
                  <c:v>-107.76650000000001</c:v>
                </c:pt>
                <c:pt idx="1974">
                  <c:v>-107.76450000000001</c:v>
                </c:pt>
                <c:pt idx="1975">
                  <c:v>-107.7625</c:v>
                </c:pt>
                <c:pt idx="1976">
                  <c:v>-107.76050000000001</c:v>
                </c:pt>
                <c:pt idx="1977">
                  <c:v>-107.75850000000001</c:v>
                </c:pt>
                <c:pt idx="1978">
                  <c:v>-107.7565</c:v>
                </c:pt>
                <c:pt idx="1979">
                  <c:v>-107.75450000000001</c:v>
                </c:pt>
                <c:pt idx="1980">
                  <c:v>-107.75250000000001</c:v>
                </c:pt>
                <c:pt idx="1981">
                  <c:v>-107.7505</c:v>
                </c:pt>
                <c:pt idx="1982">
                  <c:v>-107.74850000000001</c:v>
                </c:pt>
                <c:pt idx="1983">
                  <c:v>-107.74650000000001</c:v>
                </c:pt>
                <c:pt idx="1984">
                  <c:v>-107.7445</c:v>
                </c:pt>
                <c:pt idx="1985">
                  <c:v>-107.74250000000001</c:v>
                </c:pt>
                <c:pt idx="1986">
                  <c:v>-107.74050000000001</c:v>
                </c:pt>
                <c:pt idx="1987">
                  <c:v>-107.7385</c:v>
                </c:pt>
                <c:pt idx="1988">
                  <c:v>-107.73650000000001</c:v>
                </c:pt>
                <c:pt idx="1989">
                  <c:v>-107.73450000000001</c:v>
                </c:pt>
                <c:pt idx="1990">
                  <c:v>-107.7325</c:v>
                </c:pt>
                <c:pt idx="1991">
                  <c:v>-107.73050000000001</c:v>
                </c:pt>
                <c:pt idx="1992">
                  <c:v>-107.72850000000001</c:v>
                </c:pt>
                <c:pt idx="1993">
                  <c:v>-107.7265</c:v>
                </c:pt>
                <c:pt idx="1994">
                  <c:v>-107.72450000000001</c:v>
                </c:pt>
                <c:pt idx="1995">
                  <c:v>-107.72250000000001</c:v>
                </c:pt>
                <c:pt idx="1996">
                  <c:v>-107.7205</c:v>
                </c:pt>
                <c:pt idx="1997">
                  <c:v>-107.71850000000001</c:v>
                </c:pt>
                <c:pt idx="1998">
                  <c:v>-107.71650000000001</c:v>
                </c:pt>
                <c:pt idx="1999">
                  <c:v>-107.7145</c:v>
                </c:pt>
                <c:pt idx="2000">
                  <c:v>-107.71250000000001</c:v>
                </c:pt>
                <c:pt idx="2001">
                  <c:v>-107.71050000000001</c:v>
                </c:pt>
                <c:pt idx="2002">
                  <c:v>-107.7085</c:v>
                </c:pt>
                <c:pt idx="2003">
                  <c:v>-107.70650000000001</c:v>
                </c:pt>
                <c:pt idx="2004">
                  <c:v>-107.70450000000001</c:v>
                </c:pt>
                <c:pt idx="2005">
                  <c:v>-107.7025</c:v>
                </c:pt>
                <c:pt idx="2006">
                  <c:v>-107.70050000000001</c:v>
                </c:pt>
                <c:pt idx="2007">
                  <c:v>-107.69850000000001</c:v>
                </c:pt>
                <c:pt idx="2008">
                  <c:v>-107.6965</c:v>
                </c:pt>
                <c:pt idx="2009">
                  <c:v>-107.69450000000001</c:v>
                </c:pt>
                <c:pt idx="2010">
                  <c:v>-107.69250000000001</c:v>
                </c:pt>
                <c:pt idx="2011">
                  <c:v>-107.6905</c:v>
                </c:pt>
                <c:pt idx="2012">
                  <c:v>-107.6885</c:v>
                </c:pt>
                <c:pt idx="2013">
                  <c:v>-107.68650000000001</c:v>
                </c:pt>
                <c:pt idx="2014">
                  <c:v>-107.6845</c:v>
                </c:pt>
                <c:pt idx="2015">
                  <c:v>-107.6825</c:v>
                </c:pt>
                <c:pt idx="2016">
                  <c:v>-107.68050000000001</c:v>
                </c:pt>
                <c:pt idx="2017">
                  <c:v>-107.6785</c:v>
                </c:pt>
                <c:pt idx="2018">
                  <c:v>-107.6765</c:v>
                </c:pt>
                <c:pt idx="2019">
                  <c:v>-107.67450000000001</c:v>
                </c:pt>
                <c:pt idx="2020">
                  <c:v>-107.6725</c:v>
                </c:pt>
                <c:pt idx="2021">
                  <c:v>-107.6705</c:v>
                </c:pt>
                <c:pt idx="2022">
                  <c:v>-107.66850000000001</c:v>
                </c:pt>
                <c:pt idx="2023">
                  <c:v>-107.6665</c:v>
                </c:pt>
                <c:pt idx="2024">
                  <c:v>-107.6645</c:v>
                </c:pt>
                <c:pt idx="2025">
                  <c:v>-107.66250000000001</c:v>
                </c:pt>
                <c:pt idx="2026">
                  <c:v>-107.66050000000001</c:v>
                </c:pt>
                <c:pt idx="2027">
                  <c:v>-107.6585</c:v>
                </c:pt>
                <c:pt idx="2028">
                  <c:v>-107.65650000000001</c:v>
                </c:pt>
                <c:pt idx="2029">
                  <c:v>-107.65450000000001</c:v>
                </c:pt>
                <c:pt idx="2030">
                  <c:v>-107.6525</c:v>
                </c:pt>
                <c:pt idx="2031">
                  <c:v>-107.65050000000001</c:v>
                </c:pt>
                <c:pt idx="2032">
                  <c:v>-107.64850000000001</c:v>
                </c:pt>
                <c:pt idx="2033">
                  <c:v>-107.6465</c:v>
                </c:pt>
                <c:pt idx="2034">
                  <c:v>-107.64450000000001</c:v>
                </c:pt>
                <c:pt idx="2035">
                  <c:v>-107.64250000000001</c:v>
                </c:pt>
                <c:pt idx="2036">
                  <c:v>-107.6405</c:v>
                </c:pt>
                <c:pt idx="2037">
                  <c:v>-107.63850000000001</c:v>
                </c:pt>
                <c:pt idx="2038">
                  <c:v>-107.63650000000001</c:v>
                </c:pt>
                <c:pt idx="2039">
                  <c:v>-107.6345</c:v>
                </c:pt>
                <c:pt idx="2040">
                  <c:v>-107.63250000000001</c:v>
                </c:pt>
                <c:pt idx="2041">
                  <c:v>-107.63050000000001</c:v>
                </c:pt>
                <c:pt idx="2042">
                  <c:v>-107.6285</c:v>
                </c:pt>
                <c:pt idx="2043">
                  <c:v>-107.62650000000001</c:v>
                </c:pt>
                <c:pt idx="2044">
                  <c:v>-107.62450000000001</c:v>
                </c:pt>
                <c:pt idx="2045">
                  <c:v>-107.6225</c:v>
                </c:pt>
                <c:pt idx="2046">
                  <c:v>-107.62050000000001</c:v>
                </c:pt>
                <c:pt idx="2047">
                  <c:v>-107.61850000000001</c:v>
                </c:pt>
                <c:pt idx="2048">
                  <c:v>-107.6165</c:v>
                </c:pt>
                <c:pt idx="2049">
                  <c:v>-107.61450000000001</c:v>
                </c:pt>
                <c:pt idx="2050">
                  <c:v>-107.61250000000001</c:v>
                </c:pt>
                <c:pt idx="2051">
                  <c:v>-107.6105</c:v>
                </c:pt>
                <c:pt idx="2052">
                  <c:v>-107.60850000000001</c:v>
                </c:pt>
                <c:pt idx="2053">
                  <c:v>-107.60650000000001</c:v>
                </c:pt>
                <c:pt idx="2054">
                  <c:v>-107.6045</c:v>
                </c:pt>
                <c:pt idx="2055">
                  <c:v>-107.60250000000001</c:v>
                </c:pt>
                <c:pt idx="2056">
                  <c:v>-107.60050000000001</c:v>
                </c:pt>
                <c:pt idx="2057">
                  <c:v>-107.5985</c:v>
                </c:pt>
                <c:pt idx="2058">
                  <c:v>-107.59650000000001</c:v>
                </c:pt>
                <c:pt idx="2059">
                  <c:v>-107.59450000000001</c:v>
                </c:pt>
                <c:pt idx="2060">
                  <c:v>-107.5925</c:v>
                </c:pt>
                <c:pt idx="2061">
                  <c:v>-107.59050000000001</c:v>
                </c:pt>
                <c:pt idx="2062">
                  <c:v>-107.58850000000001</c:v>
                </c:pt>
                <c:pt idx="2063">
                  <c:v>-107.5865</c:v>
                </c:pt>
                <c:pt idx="2064">
                  <c:v>-107.58450000000001</c:v>
                </c:pt>
                <c:pt idx="2065">
                  <c:v>-107.58250000000001</c:v>
                </c:pt>
                <c:pt idx="2066">
                  <c:v>-107.5805</c:v>
                </c:pt>
                <c:pt idx="2067">
                  <c:v>-107.57850000000001</c:v>
                </c:pt>
                <c:pt idx="2068">
                  <c:v>-107.57650000000001</c:v>
                </c:pt>
                <c:pt idx="2069">
                  <c:v>-107.5745</c:v>
                </c:pt>
                <c:pt idx="2070">
                  <c:v>-107.57250000000001</c:v>
                </c:pt>
                <c:pt idx="2071">
                  <c:v>-107.57050000000001</c:v>
                </c:pt>
                <c:pt idx="2072">
                  <c:v>-107.5685</c:v>
                </c:pt>
                <c:pt idx="2073">
                  <c:v>-107.5665</c:v>
                </c:pt>
                <c:pt idx="2074">
                  <c:v>-107.56450000000001</c:v>
                </c:pt>
                <c:pt idx="2075">
                  <c:v>-107.5625</c:v>
                </c:pt>
                <c:pt idx="2076">
                  <c:v>-107.5605</c:v>
                </c:pt>
                <c:pt idx="2077">
                  <c:v>-107.55850000000001</c:v>
                </c:pt>
                <c:pt idx="2078">
                  <c:v>-107.5565</c:v>
                </c:pt>
                <c:pt idx="2079">
                  <c:v>-107.5545</c:v>
                </c:pt>
                <c:pt idx="2080">
                  <c:v>-107.55250000000001</c:v>
                </c:pt>
                <c:pt idx="2081">
                  <c:v>-107.5505</c:v>
                </c:pt>
                <c:pt idx="2082">
                  <c:v>-107.5485</c:v>
                </c:pt>
                <c:pt idx="2083">
                  <c:v>-107.54650000000001</c:v>
                </c:pt>
                <c:pt idx="2084">
                  <c:v>-107.5445</c:v>
                </c:pt>
                <c:pt idx="2085">
                  <c:v>-107.5425</c:v>
                </c:pt>
                <c:pt idx="2086">
                  <c:v>-107.54050000000001</c:v>
                </c:pt>
                <c:pt idx="2087">
                  <c:v>-107.5385</c:v>
                </c:pt>
                <c:pt idx="2088">
                  <c:v>-107.5365</c:v>
                </c:pt>
                <c:pt idx="2089">
                  <c:v>-107.53450000000001</c:v>
                </c:pt>
                <c:pt idx="2090">
                  <c:v>-107.5325</c:v>
                </c:pt>
                <c:pt idx="2091">
                  <c:v>-107.5305</c:v>
                </c:pt>
                <c:pt idx="2092">
                  <c:v>-107.52850000000001</c:v>
                </c:pt>
                <c:pt idx="2093">
                  <c:v>-107.5265</c:v>
                </c:pt>
                <c:pt idx="2094">
                  <c:v>-107.5245</c:v>
                </c:pt>
                <c:pt idx="2095">
                  <c:v>-107.52250000000001</c:v>
                </c:pt>
                <c:pt idx="2096">
                  <c:v>-107.5205</c:v>
                </c:pt>
                <c:pt idx="2097">
                  <c:v>-107.5185</c:v>
                </c:pt>
                <c:pt idx="2098">
                  <c:v>-107.51650000000001</c:v>
                </c:pt>
                <c:pt idx="2099">
                  <c:v>-107.5145</c:v>
                </c:pt>
                <c:pt idx="2100">
                  <c:v>-107.5125</c:v>
                </c:pt>
                <c:pt idx="2101">
                  <c:v>-107.51050000000001</c:v>
                </c:pt>
                <c:pt idx="2102">
                  <c:v>-107.50850000000001</c:v>
                </c:pt>
                <c:pt idx="2103">
                  <c:v>-107.5065</c:v>
                </c:pt>
                <c:pt idx="2104">
                  <c:v>-107.50450000000001</c:v>
                </c:pt>
                <c:pt idx="2105">
                  <c:v>-107.50250000000001</c:v>
                </c:pt>
                <c:pt idx="2106">
                  <c:v>-107.5005</c:v>
                </c:pt>
                <c:pt idx="2107">
                  <c:v>-107.49850000000001</c:v>
                </c:pt>
                <c:pt idx="2108">
                  <c:v>-107.49650000000001</c:v>
                </c:pt>
                <c:pt idx="2109">
                  <c:v>-107.4945</c:v>
                </c:pt>
                <c:pt idx="2110">
                  <c:v>-107.49250000000001</c:v>
                </c:pt>
                <c:pt idx="2111">
                  <c:v>-107.49050000000001</c:v>
                </c:pt>
                <c:pt idx="2112">
                  <c:v>-107.4885</c:v>
                </c:pt>
                <c:pt idx="2113">
                  <c:v>-107.48650000000001</c:v>
                </c:pt>
                <c:pt idx="2114">
                  <c:v>-107.48450000000001</c:v>
                </c:pt>
                <c:pt idx="2115">
                  <c:v>-107.4825</c:v>
                </c:pt>
                <c:pt idx="2116">
                  <c:v>-107.48050000000001</c:v>
                </c:pt>
                <c:pt idx="2117">
                  <c:v>-107.47850000000001</c:v>
                </c:pt>
                <c:pt idx="2118">
                  <c:v>-107.4765</c:v>
                </c:pt>
                <c:pt idx="2119">
                  <c:v>-107.47450000000001</c:v>
                </c:pt>
                <c:pt idx="2120">
                  <c:v>-107.47250000000001</c:v>
                </c:pt>
                <c:pt idx="2121">
                  <c:v>-107.4705</c:v>
                </c:pt>
                <c:pt idx="2122">
                  <c:v>-107.46850000000001</c:v>
                </c:pt>
                <c:pt idx="2123">
                  <c:v>-107.46650000000001</c:v>
                </c:pt>
                <c:pt idx="2124">
                  <c:v>-107.4645</c:v>
                </c:pt>
                <c:pt idx="2125">
                  <c:v>-107.46250000000001</c:v>
                </c:pt>
                <c:pt idx="2126">
                  <c:v>-107.46050000000001</c:v>
                </c:pt>
                <c:pt idx="2127">
                  <c:v>-107.4585</c:v>
                </c:pt>
                <c:pt idx="2128">
                  <c:v>-107.45650000000001</c:v>
                </c:pt>
                <c:pt idx="2129">
                  <c:v>-107.45450000000001</c:v>
                </c:pt>
                <c:pt idx="2130">
                  <c:v>-107.4525</c:v>
                </c:pt>
                <c:pt idx="2131">
                  <c:v>-107.45050000000001</c:v>
                </c:pt>
                <c:pt idx="2132">
                  <c:v>-107.44850000000001</c:v>
                </c:pt>
                <c:pt idx="2133">
                  <c:v>-107.4465</c:v>
                </c:pt>
                <c:pt idx="2134">
                  <c:v>-107.44450000000001</c:v>
                </c:pt>
                <c:pt idx="2135">
                  <c:v>-107.44250000000001</c:v>
                </c:pt>
                <c:pt idx="2136">
                  <c:v>-107.4405</c:v>
                </c:pt>
                <c:pt idx="2137">
                  <c:v>-107.4385</c:v>
                </c:pt>
                <c:pt idx="2138">
                  <c:v>-107.43650000000001</c:v>
                </c:pt>
                <c:pt idx="2139">
                  <c:v>-107.4345</c:v>
                </c:pt>
                <c:pt idx="2140">
                  <c:v>-107.4325</c:v>
                </c:pt>
                <c:pt idx="2141">
                  <c:v>-107.43050000000001</c:v>
                </c:pt>
                <c:pt idx="2142">
                  <c:v>-107.4285</c:v>
                </c:pt>
                <c:pt idx="2143">
                  <c:v>-107.4265</c:v>
                </c:pt>
                <c:pt idx="2144">
                  <c:v>-107.42450000000001</c:v>
                </c:pt>
                <c:pt idx="2145">
                  <c:v>-107.4225</c:v>
                </c:pt>
                <c:pt idx="2146">
                  <c:v>-107.4205</c:v>
                </c:pt>
                <c:pt idx="2147">
                  <c:v>-107.41850000000001</c:v>
                </c:pt>
                <c:pt idx="2148">
                  <c:v>-107.4165</c:v>
                </c:pt>
                <c:pt idx="2149">
                  <c:v>-107.4145</c:v>
                </c:pt>
                <c:pt idx="2150">
                  <c:v>-107.41250000000001</c:v>
                </c:pt>
                <c:pt idx="2151">
                  <c:v>-107.41050000000001</c:v>
                </c:pt>
                <c:pt idx="2152">
                  <c:v>-107.4085</c:v>
                </c:pt>
                <c:pt idx="2153">
                  <c:v>-107.40650000000001</c:v>
                </c:pt>
                <c:pt idx="2154">
                  <c:v>-107.40450000000001</c:v>
                </c:pt>
                <c:pt idx="2155">
                  <c:v>-107.4025</c:v>
                </c:pt>
                <c:pt idx="2156">
                  <c:v>-107.40050000000001</c:v>
                </c:pt>
                <c:pt idx="2157">
                  <c:v>-107.39850000000001</c:v>
                </c:pt>
                <c:pt idx="2158">
                  <c:v>-107.3965</c:v>
                </c:pt>
                <c:pt idx="2159">
                  <c:v>-107.39450000000001</c:v>
                </c:pt>
                <c:pt idx="2160">
                  <c:v>-107.39250000000001</c:v>
                </c:pt>
                <c:pt idx="2161">
                  <c:v>-107.3905</c:v>
                </c:pt>
                <c:pt idx="2162">
                  <c:v>-107.38850000000001</c:v>
                </c:pt>
                <c:pt idx="2163">
                  <c:v>-107.38650000000001</c:v>
                </c:pt>
                <c:pt idx="2164">
                  <c:v>-107.3845</c:v>
                </c:pt>
                <c:pt idx="2165">
                  <c:v>-107.38250000000001</c:v>
                </c:pt>
                <c:pt idx="2166">
                  <c:v>-107.38050000000001</c:v>
                </c:pt>
                <c:pt idx="2167">
                  <c:v>-107.3785</c:v>
                </c:pt>
                <c:pt idx="2168">
                  <c:v>-107.37650000000001</c:v>
                </c:pt>
                <c:pt idx="2169">
                  <c:v>-107.37450000000001</c:v>
                </c:pt>
                <c:pt idx="2170">
                  <c:v>-107.3725</c:v>
                </c:pt>
                <c:pt idx="2171">
                  <c:v>-107.37050000000001</c:v>
                </c:pt>
                <c:pt idx="2172">
                  <c:v>-107.36850000000001</c:v>
                </c:pt>
                <c:pt idx="2173">
                  <c:v>-107.3665</c:v>
                </c:pt>
                <c:pt idx="2174">
                  <c:v>-107.36450000000001</c:v>
                </c:pt>
                <c:pt idx="2175">
                  <c:v>-107.36250000000001</c:v>
                </c:pt>
                <c:pt idx="2176">
                  <c:v>-107.3605</c:v>
                </c:pt>
                <c:pt idx="2177">
                  <c:v>-107.35850000000001</c:v>
                </c:pt>
                <c:pt idx="2178">
                  <c:v>-107.35650000000001</c:v>
                </c:pt>
                <c:pt idx="2179">
                  <c:v>-107.3545</c:v>
                </c:pt>
                <c:pt idx="2180">
                  <c:v>-107.35250000000001</c:v>
                </c:pt>
                <c:pt idx="2181">
                  <c:v>-107.35050000000001</c:v>
                </c:pt>
                <c:pt idx="2182">
                  <c:v>-107.3485</c:v>
                </c:pt>
                <c:pt idx="2183">
                  <c:v>-107.34650000000001</c:v>
                </c:pt>
                <c:pt idx="2184">
                  <c:v>-107.34450000000001</c:v>
                </c:pt>
                <c:pt idx="2185">
                  <c:v>-107.3425</c:v>
                </c:pt>
                <c:pt idx="2186">
                  <c:v>-107.34050000000001</c:v>
                </c:pt>
                <c:pt idx="2187">
                  <c:v>-107.33850000000001</c:v>
                </c:pt>
                <c:pt idx="2188">
                  <c:v>-107.3365</c:v>
                </c:pt>
                <c:pt idx="2189">
                  <c:v>-107.33450000000001</c:v>
                </c:pt>
                <c:pt idx="2190">
                  <c:v>-107.33250000000001</c:v>
                </c:pt>
                <c:pt idx="2191">
                  <c:v>-107.3305</c:v>
                </c:pt>
                <c:pt idx="2192">
                  <c:v>-107.32850000000001</c:v>
                </c:pt>
                <c:pt idx="2193">
                  <c:v>-107.32650000000001</c:v>
                </c:pt>
                <c:pt idx="2194">
                  <c:v>-107.3245</c:v>
                </c:pt>
                <c:pt idx="2195">
                  <c:v>-107.32250000000001</c:v>
                </c:pt>
                <c:pt idx="2196">
                  <c:v>-107.32050000000001</c:v>
                </c:pt>
                <c:pt idx="2197">
                  <c:v>-107.3185</c:v>
                </c:pt>
                <c:pt idx="2198">
                  <c:v>-107.3165</c:v>
                </c:pt>
                <c:pt idx="2199">
                  <c:v>-107.31450000000001</c:v>
                </c:pt>
                <c:pt idx="2200">
                  <c:v>-107.3125</c:v>
                </c:pt>
                <c:pt idx="2201">
                  <c:v>-107.3105</c:v>
                </c:pt>
                <c:pt idx="2202">
                  <c:v>-107.30850000000001</c:v>
                </c:pt>
                <c:pt idx="2203">
                  <c:v>-107.3065</c:v>
                </c:pt>
                <c:pt idx="2204">
                  <c:v>-107.3045</c:v>
                </c:pt>
                <c:pt idx="2205">
                  <c:v>-107.30250000000001</c:v>
                </c:pt>
                <c:pt idx="2206">
                  <c:v>-107.3005</c:v>
                </c:pt>
                <c:pt idx="2207">
                  <c:v>-107.2985</c:v>
                </c:pt>
                <c:pt idx="2208">
                  <c:v>-107.29650000000001</c:v>
                </c:pt>
                <c:pt idx="2209">
                  <c:v>-107.2945</c:v>
                </c:pt>
                <c:pt idx="2210">
                  <c:v>-107.2925</c:v>
                </c:pt>
                <c:pt idx="2211">
                  <c:v>-107.29050000000001</c:v>
                </c:pt>
                <c:pt idx="2212">
                  <c:v>-107.2885</c:v>
                </c:pt>
                <c:pt idx="2213">
                  <c:v>-107.2865</c:v>
                </c:pt>
                <c:pt idx="2214">
                  <c:v>-107.28450000000001</c:v>
                </c:pt>
                <c:pt idx="2215">
                  <c:v>-107.2825</c:v>
                </c:pt>
                <c:pt idx="2216">
                  <c:v>-107.2805</c:v>
                </c:pt>
                <c:pt idx="2217">
                  <c:v>-107.27850000000001</c:v>
                </c:pt>
                <c:pt idx="2218">
                  <c:v>-107.2765</c:v>
                </c:pt>
                <c:pt idx="2219">
                  <c:v>-107.2745</c:v>
                </c:pt>
                <c:pt idx="2220">
                  <c:v>-107.27250000000001</c:v>
                </c:pt>
                <c:pt idx="2221">
                  <c:v>-107.2705</c:v>
                </c:pt>
                <c:pt idx="2222">
                  <c:v>-107.2685</c:v>
                </c:pt>
                <c:pt idx="2223">
                  <c:v>-107.26650000000001</c:v>
                </c:pt>
                <c:pt idx="2224">
                  <c:v>-107.2645</c:v>
                </c:pt>
                <c:pt idx="2225">
                  <c:v>-107.2625</c:v>
                </c:pt>
                <c:pt idx="2226">
                  <c:v>-107.26050000000001</c:v>
                </c:pt>
                <c:pt idx="2227">
                  <c:v>-107.25850000000001</c:v>
                </c:pt>
                <c:pt idx="2228">
                  <c:v>-107.2565</c:v>
                </c:pt>
                <c:pt idx="2229">
                  <c:v>-107.25450000000001</c:v>
                </c:pt>
                <c:pt idx="2230">
                  <c:v>-107.25250000000001</c:v>
                </c:pt>
                <c:pt idx="2231">
                  <c:v>-107.2505</c:v>
                </c:pt>
                <c:pt idx="2232">
                  <c:v>-107.24850000000001</c:v>
                </c:pt>
                <c:pt idx="2233">
                  <c:v>-107.24650000000001</c:v>
                </c:pt>
                <c:pt idx="2234">
                  <c:v>-107.2445</c:v>
                </c:pt>
                <c:pt idx="2235">
                  <c:v>-107.24250000000001</c:v>
                </c:pt>
                <c:pt idx="2236">
                  <c:v>-107.24050000000001</c:v>
                </c:pt>
                <c:pt idx="2237">
                  <c:v>-107.2385</c:v>
                </c:pt>
                <c:pt idx="2238">
                  <c:v>-107.23650000000001</c:v>
                </c:pt>
                <c:pt idx="2239">
                  <c:v>-107.23450000000001</c:v>
                </c:pt>
                <c:pt idx="2240">
                  <c:v>-107.2325</c:v>
                </c:pt>
                <c:pt idx="2241">
                  <c:v>-107.23050000000001</c:v>
                </c:pt>
                <c:pt idx="2242">
                  <c:v>-107.22850000000001</c:v>
                </c:pt>
                <c:pt idx="2243">
                  <c:v>-107.2265</c:v>
                </c:pt>
                <c:pt idx="2244">
                  <c:v>-107.22450000000001</c:v>
                </c:pt>
                <c:pt idx="2245">
                  <c:v>-107.22250000000001</c:v>
                </c:pt>
                <c:pt idx="2246">
                  <c:v>-107.2205</c:v>
                </c:pt>
                <c:pt idx="2247">
                  <c:v>-107.21850000000001</c:v>
                </c:pt>
                <c:pt idx="2248">
                  <c:v>-107.21650000000001</c:v>
                </c:pt>
                <c:pt idx="2249">
                  <c:v>-107.2145</c:v>
                </c:pt>
                <c:pt idx="2250">
                  <c:v>-107.21250000000001</c:v>
                </c:pt>
                <c:pt idx="2251">
                  <c:v>-107.21050000000001</c:v>
                </c:pt>
                <c:pt idx="2252">
                  <c:v>-107.2085</c:v>
                </c:pt>
                <c:pt idx="2253">
                  <c:v>-107.20650000000001</c:v>
                </c:pt>
                <c:pt idx="2254">
                  <c:v>-107.20450000000001</c:v>
                </c:pt>
                <c:pt idx="2255">
                  <c:v>-107.2025</c:v>
                </c:pt>
                <c:pt idx="2256">
                  <c:v>-107.20050000000001</c:v>
                </c:pt>
                <c:pt idx="2257">
                  <c:v>-107.19850000000001</c:v>
                </c:pt>
                <c:pt idx="2258">
                  <c:v>-107.1965</c:v>
                </c:pt>
                <c:pt idx="2259">
                  <c:v>-107.19450000000001</c:v>
                </c:pt>
                <c:pt idx="2260">
                  <c:v>-107.19250000000001</c:v>
                </c:pt>
                <c:pt idx="2261">
                  <c:v>-107.1905</c:v>
                </c:pt>
                <c:pt idx="2262">
                  <c:v>-107.1885</c:v>
                </c:pt>
                <c:pt idx="2263">
                  <c:v>-107.18650000000001</c:v>
                </c:pt>
                <c:pt idx="2264">
                  <c:v>-107.1845</c:v>
                </c:pt>
                <c:pt idx="2265">
                  <c:v>-107.1825</c:v>
                </c:pt>
                <c:pt idx="2266">
                  <c:v>-107.18050000000001</c:v>
                </c:pt>
                <c:pt idx="2267">
                  <c:v>-107.1785</c:v>
                </c:pt>
                <c:pt idx="2268">
                  <c:v>-107.1765</c:v>
                </c:pt>
                <c:pt idx="2269">
                  <c:v>-107.17450000000001</c:v>
                </c:pt>
                <c:pt idx="2270">
                  <c:v>-107.1725</c:v>
                </c:pt>
                <c:pt idx="2271">
                  <c:v>-107.1705</c:v>
                </c:pt>
                <c:pt idx="2272">
                  <c:v>-107.16850000000001</c:v>
                </c:pt>
                <c:pt idx="2273">
                  <c:v>-107.1665</c:v>
                </c:pt>
                <c:pt idx="2274">
                  <c:v>-107.1645</c:v>
                </c:pt>
                <c:pt idx="2275">
                  <c:v>-107.16250000000001</c:v>
                </c:pt>
                <c:pt idx="2276">
                  <c:v>-107.16050000000001</c:v>
                </c:pt>
                <c:pt idx="2277">
                  <c:v>-107.1585</c:v>
                </c:pt>
                <c:pt idx="2278">
                  <c:v>-107.15650000000001</c:v>
                </c:pt>
                <c:pt idx="2279">
                  <c:v>-107.15450000000001</c:v>
                </c:pt>
                <c:pt idx="2280">
                  <c:v>-107.1525</c:v>
                </c:pt>
                <c:pt idx="2281">
                  <c:v>-107.15050000000001</c:v>
                </c:pt>
                <c:pt idx="2282">
                  <c:v>-107.14850000000001</c:v>
                </c:pt>
                <c:pt idx="2283">
                  <c:v>-107.1465</c:v>
                </c:pt>
                <c:pt idx="2284">
                  <c:v>-107.14450000000001</c:v>
                </c:pt>
                <c:pt idx="2285">
                  <c:v>-107.14250000000001</c:v>
                </c:pt>
                <c:pt idx="2286">
                  <c:v>-107.1405</c:v>
                </c:pt>
                <c:pt idx="2287">
                  <c:v>-107.13850000000001</c:v>
                </c:pt>
                <c:pt idx="2288">
                  <c:v>-107.13650000000001</c:v>
                </c:pt>
                <c:pt idx="2289">
                  <c:v>-107.1345</c:v>
                </c:pt>
                <c:pt idx="2290">
                  <c:v>-107.13250000000001</c:v>
                </c:pt>
                <c:pt idx="2291">
                  <c:v>-107.13050000000001</c:v>
                </c:pt>
                <c:pt idx="2292">
                  <c:v>-107.1285</c:v>
                </c:pt>
                <c:pt idx="2293">
                  <c:v>-107.12650000000001</c:v>
                </c:pt>
                <c:pt idx="2294">
                  <c:v>-107.12450000000001</c:v>
                </c:pt>
                <c:pt idx="2295">
                  <c:v>-107.1225</c:v>
                </c:pt>
                <c:pt idx="2296">
                  <c:v>-107.12050000000001</c:v>
                </c:pt>
                <c:pt idx="2297">
                  <c:v>-107.11850000000001</c:v>
                </c:pt>
                <c:pt idx="2298">
                  <c:v>-107.1165</c:v>
                </c:pt>
                <c:pt idx="2299">
                  <c:v>-107.11450000000001</c:v>
                </c:pt>
                <c:pt idx="2300">
                  <c:v>-107.11250000000001</c:v>
                </c:pt>
                <c:pt idx="2301">
                  <c:v>-107.1105</c:v>
                </c:pt>
                <c:pt idx="2302">
                  <c:v>-107.10850000000001</c:v>
                </c:pt>
                <c:pt idx="2303">
                  <c:v>-107.10650000000001</c:v>
                </c:pt>
                <c:pt idx="2304">
                  <c:v>-107.1045</c:v>
                </c:pt>
                <c:pt idx="2305">
                  <c:v>-107.10250000000001</c:v>
                </c:pt>
                <c:pt idx="2306">
                  <c:v>-107.10050000000001</c:v>
                </c:pt>
                <c:pt idx="2307">
                  <c:v>-107.0985</c:v>
                </c:pt>
                <c:pt idx="2308">
                  <c:v>-107.09650000000001</c:v>
                </c:pt>
                <c:pt idx="2309">
                  <c:v>-107.09450000000001</c:v>
                </c:pt>
                <c:pt idx="2310">
                  <c:v>-107.0925</c:v>
                </c:pt>
                <c:pt idx="2311">
                  <c:v>-107.09050000000001</c:v>
                </c:pt>
                <c:pt idx="2312">
                  <c:v>-107.08850000000001</c:v>
                </c:pt>
                <c:pt idx="2313">
                  <c:v>-107.0865</c:v>
                </c:pt>
                <c:pt idx="2314">
                  <c:v>-107.08450000000001</c:v>
                </c:pt>
                <c:pt idx="2315">
                  <c:v>-107.08250000000001</c:v>
                </c:pt>
                <c:pt idx="2316">
                  <c:v>-107.0805</c:v>
                </c:pt>
                <c:pt idx="2317">
                  <c:v>-107.07850000000001</c:v>
                </c:pt>
                <c:pt idx="2318">
                  <c:v>-107.07650000000001</c:v>
                </c:pt>
                <c:pt idx="2319">
                  <c:v>-107.0745</c:v>
                </c:pt>
                <c:pt idx="2320">
                  <c:v>-107.07250000000001</c:v>
                </c:pt>
                <c:pt idx="2321">
                  <c:v>-107.07050000000001</c:v>
                </c:pt>
                <c:pt idx="2322">
                  <c:v>-107.0685</c:v>
                </c:pt>
                <c:pt idx="2323">
                  <c:v>-107.0665</c:v>
                </c:pt>
                <c:pt idx="2324">
                  <c:v>-107.06450000000001</c:v>
                </c:pt>
                <c:pt idx="2325">
                  <c:v>-107.0625</c:v>
                </c:pt>
                <c:pt idx="2326">
                  <c:v>-107.0605</c:v>
                </c:pt>
                <c:pt idx="2327">
                  <c:v>-107.05850000000001</c:v>
                </c:pt>
                <c:pt idx="2328">
                  <c:v>-107.0565</c:v>
                </c:pt>
                <c:pt idx="2329">
                  <c:v>-107.0545</c:v>
                </c:pt>
                <c:pt idx="2330">
                  <c:v>-107.05250000000001</c:v>
                </c:pt>
                <c:pt idx="2331">
                  <c:v>-107.0505</c:v>
                </c:pt>
                <c:pt idx="2332">
                  <c:v>-107.0485</c:v>
                </c:pt>
                <c:pt idx="2333">
                  <c:v>-107.04650000000001</c:v>
                </c:pt>
                <c:pt idx="2334">
                  <c:v>-107.0445</c:v>
                </c:pt>
                <c:pt idx="2335">
                  <c:v>-107.0425</c:v>
                </c:pt>
                <c:pt idx="2336">
                  <c:v>-107.04050000000001</c:v>
                </c:pt>
                <c:pt idx="2337">
                  <c:v>-107.0385</c:v>
                </c:pt>
                <c:pt idx="2338">
                  <c:v>-107.0365</c:v>
                </c:pt>
                <c:pt idx="2339">
                  <c:v>-107.03450000000001</c:v>
                </c:pt>
                <c:pt idx="2340">
                  <c:v>-107.0325</c:v>
                </c:pt>
                <c:pt idx="2341">
                  <c:v>-107.0305</c:v>
                </c:pt>
                <c:pt idx="2342">
                  <c:v>-107.02850000000001</c:v>
                </c:pt>
                <c:pt idx="2343">
                  <c:v>-107.0265</c:v>
                </c:pt>
                <c:pt idx="2344">
                  <c:v>-107.0245</c:v>
                </c:pt>
                <c:pt idx="2345">
                  <c:v>-107.02250000000001</c:v>
                </c:pt>
                <c:pt idx="2346">
                  <c:v>-107.0205</c:v>
                </c:pt>
                <c:pt idx="2347">
                  <c:v>-107.0185</c:v>
                </c:pt>
                <c:pt idx="2348">
                  <c:v>-107.01650000000001</c:v>
                </c:pt>
                <c:pt idx="2349">
                  <c:v>-107.0145</c:v>
                </c:pt>
                <c:pt idx="2350">
                  <c:v>-107.0125</c:v>
                </c:pt>
                <c:pt idx="2351">
                  <c:v>-107.01050000000001</c:v>
                </c:pt>
                <c:pt idx="2352">
                  <c:v>-107.00850000000001</c:v>
                </c:pt>
                <c:pt idx="2353">
                  <c:v>-107.0065</c:v>
                </c:pt>
                <c:pt idx="2354">
                  <c:v>-107.00450000000001</c:v>
                </c:pt>
                <c:pt idx="2355">
                  <c:v>-107.00250000000001</c:v>
                </c:pt>
                <c:pt idx="2356">
                  <c:v>-107.0005</c:v>
                </c:pt>
                <c:pt idx="2357">
                  <c:v>-106.99850000000001</c:v>
                </c:pt>
                <c:pt idx="2358">
                  <c:v>-106.99650000000001</c:v>
                </c:pt>
                <c:pt idx="2359">
                  <c:v>-106.9945</c:v>
                </c:pt>
                <c:pt idx="2360">
                  <c:v>-106.99250000000001</c:v>
                </c:pt>
                <c:pt idx="2361">
                  <c:v>-106.99050000000001</c:v>
                </c:pt>
                <c:pt idx="2362">
                  <c:v>-106.9885</c:v>
                </c:pt>
                <c:pt idx="2363">
                  <c:v>-106.98650000000001</c:v>
                </c:pt>
                <c:pt idx="2364">
                  <c:v>-106.98450000000001</c:v>
                </c:pt>
                <c:pt idx="2365">
                  <c:v>-106.9825</c:v>
                </c:pt>
                <c:pt idx="2366">
                  <c:v>-106.98050000000001</c:v>
                </c:pt>
                <c:pt idx="2367">
                  <c:v>-106.97850000000001</c:v>
                </c:pt>
                <c:pt idx="2368">
                  <c:v>-106.9765</c:v>
                </c:pt>
                <c:pt idx="2369">
                  <c:v>-106.97450000000001</c:v>
                </c:pt>
                <c:pt idx="2370">
                  <c:v>-106.97250000000001</c:v>
                </c:pt>
                <c:pt idx="2371">
                  <c:v>-106.9705</c:v>
                </c:pt>
                <c:pt idx="2372">
                  <c:v>-106.96850000000001</c:v>
                </c:pt>
                <c:pt idx="2373">
                  <c:v>-106.96650000000001</c:v>
                </c:pt>
                <c:pt idx="2374">
                  <c:v>-106.9645</c:v>
                </c:pt>
                <c:pt idx="2375">
                  <c:v>-106.96250000000001</c:v>
                </c:pt>
                <c:pt idx="2376">
                  <c:v>-106.96050000000001</c:v>
                </c:pt>
                <c:pt idx="2377">
                  <c:v>-106.9585</c:v>
                </c:pt>
                <c:pt idx="2378">
                  <c:v>-106.95650000000001</c:v>
                </c:pt>
                <c:pt idx="2379">
                  <c:v>-106.95450000000001</c:v>
                </c:pt>
                <c:pt idx="2380">
                  <c:v>-106.9525</c:v>
                </c:pt>
                <c:pt idx="2381">
                  <c:v>-106.95050000000001</c:v>
                </c:pt>
                <c:pt idx="2382">
                  <c:v>-106.94850000000001</c:v>
                </c:pt>
                <c:pt idx="2383">
                  <c:v>-106.9465</c:v>
                </c:pt>
                <c:pt idx="2384">
                  <c:v>-106.94450000000001</c:v>
                </c:pt>
                <c:pt idx="2385">
                  <c:v>-106.94250000000001</c:v>
                </c:pt>
                <c:pt idx="2386">
                  <c:v>-106.9405</c:v>
                </c:pt>
                <c:pt idx="2387">
                  <c:v>-106.9385</c:v>
                </c:pt>
                <c:pt idx="2388">
                  <c:v>-106.93650000000001</c:v>
                </c:pt>
                <c:pt idx="2389">
                  <c:v>-106.9345</c:v>
                </c:pt>
                <c:pt idx="2390">
                  <c:v>-106.9325</c:v>
                </c:pt>
                <c:pt idx="2391">
                  <c:v>-106.93050000000001</c:v>
                </c:pt>
                <c:pt idx="2392">
                  <c:v>-106.9285</c:v>
                </c:pt>
                <c:pt idx="2393">
                  <c:v>-106.9265</c:v>
                </c:pt>
                <c:pt idx="2394">
                  <c:v>-106.92450000000001</c:v>
                </c:pt>
                <c:pt idx="2395">
                  <c:v>-106.9225</c:v>
                </c:pt>
                <c:pt idx="2396">
                  <c:v>-106.9205</c:v>
                </c:pt>
                <c:pt idx="2397">
                  <c:v>-106.91850000000001</c:v>
                </c:pt>
                <c:pt idx="2398">
                  <c:v>-106.9165</c:v>
                </c:pt>
                <c:pt idx="2399">
                  <c:v>-106.9145</c:v>
                </c:pt>
                <c:pt idx="2400">
                  <c:v>-106.91250000000001</c:v>
                </c:pt>
                <c:pt idx="2401">
                  <c:v>-106.91050000000001</c:v>
                </c:pt>
                <c:pt idx="2402">
                  <c:v>-106.9085</c:v>
                </c:pt>
                <c:pt idx="2403">
                  <c:v>-106.90650000000001</c:v>
                </c:pt>
                <c:pt idx="2404">
                  <c:v>-106.90450000000001</c:v>
                </c:pt>
                <c:pt idx="2405">
                  <c:v>-106.9025</c:v>
                </c:pt>
                <c:pt idx="2406">
                  <c:v>-106.90050000000001</c:v>
                </c:pt>
                <c:pt idx="2407">
                  <c:v>-106.89850000000001</c:v>
                </c:pt>
                <c:pt idx="2408">
                  <c:v>-106.8965</c:v>
                </c:pt>
                <c:pt idx="2409">
                  <c:v>-106.89450000000001</c:v>
                </c:pt>
                <c:pt idx="2410">
                  <c:v>-106.89250000000001</c:v>
                </c:pt>
                <c:pt idx="2411">
                  <c:v>-106.8905</c:v>
                </c:pt>
                <c:pt idx="2412">
                  <c:v>-106.88850000000001</c:v>
                </c:pt>
                <c:pt idx="2413">
                  <c:v>-106.88650000000001</c:v>
                </c:pt>
                <c:pt idx="2414">
                  <c:v>-106.8845</c:v>
                </c:pt>
                <c:pt idx="2415">
                  <c:v>-106.88250000000001</c:v>
                </c:pt>
                <c:pt idx="2416">
                  <c:v>-106.88050000000001</c:v>
                </c:pt>
                <c:pt idx="2417">
                  <c:v>-106.8785</c:v>
                </c:pt>
                <c:pt idx="2418">
                  <c:v>-106.87650000000001</c:v>
                </c:pt>
                <c:pt idx="2419">
                  <c:v>-106.87450000000001</c:v>
                </c:pt>
                <c:pt idx="2420">
                  <c:v>-106.8725</c:v>
                </c:pt>
                <c:pt idx="2421">
                  <c:v>-106.87050000000001</c:v>
                </c:pt>
                <c:pt idx="2422">
                  <c:v>-106.86850000000001</c:v>
                </c:pt>
                <c:pt idx="2423">
                  <c:v>-106.8665</c:v>
                </c:pt>
                <c:pt idx="2424">
                  <c:v>-106.86450000000001</c:v>
                </c:pt>
                <c:pt idx="2425">
                  <c:v>-106.86250000000001</c:v>
                </c:pt>
                <c:pt idx="2426">
                  <c:v>-106.8605</c:v>
                </c:pt>
                <c:pt idx="2427">
                  <c:v>-106.85850000000001</c:v>
                </c:pt>
                <c:pt idx="2428">
                  <c:v>-106.85650000000001</c:v>
                </c:pt>
                <c:pt idx="2429">
                  <c:v>-106.8545</c:v>
                </c:pt>
                <c:pt idx="2430">
                  <c:v>-106.85250000000001</c:v>
                </c:pt>
                <c:pt idx="2431">
                  <c:v>-106.85050000000001</c:v>
                </c:pt>
                <c:pt idx="2432">
                  <c:v>-106.8485</c:v>
                </c:pt>
                <c:pt idx="2433">
                  <c:v>-106.84650000000001</c:v>
                </c:pt>
                <c:pt idx="2434">
                  <c:v>-106.84450000000001</c:v>
                </c:pt>
                <c:pt idx="2435">
                  <c:v>-106.8425</c:v>
                </c:pt>
                <c:pt idx="2436">
                  <c:v>-106.84050000000001</c:v>
                </c:pt>
                <c:pt idx="2437">
                  <c:v>-106.83850000000001</c:v>
                </c:pt>
                <c:pt idx="2438">
                  <c:v>-106.8365</c:v>
                </c:pt>
                <c:pt idx="2439">
                  <c:v>-106.83450000000001</c:v>
                </c:pt>
                <c:pt idx="2440">
                  <c:v>-106.83250000000001</c:v>
                </c:pt>
                <c:pt idx="2441">
                  <c:v>-106.8305</c:v>
                </c:pt>
                <c:pt idx="2442">
                  <c:v>-106.82850000000001</c:v>
                </c:pt>
                <c:pt idx="2443">
                  <c:v>-106.82650000000001</c:v>
                </c:pt>
                <c:pt idx="2444">
                  <c:v>-106.8245</c:v>
                </c:pt>
                <c:pt idx="2445">
                  <c:v>-106.82250000000001</c:v>
                </c:pt>
                <c:pt idx="2446">
                  <c:v>-106.82050000000001</c:v>
                </c:pt>
                <c:pt idx="2447">
                  <c:v>-106.8185</c:v>
                </c:pt>
                <c:pt idx="2448">
                  <c:v>-106.8165</c:v>
                </c:pt>
                <c:pt idx="2449">
                  <c:v>-106.81450000000001</c:v>
                </c:pt>
                <c:pt idx="2450">
                  <c:v>-106.8125</c:v>
                </c:pt>
                <c:pt idx="2451">
                  <c:v>-106.8105</c:v>
                </c:pt>
                <c:pt idx="2452">
                  <c:v>-106.80850000000001</c:v>
                </c:pt>
                <c:pt idx="2453">
                  <c:v>-106.8065</c:v>
                </c:pt>
                <c:pt idx="2454">
                  <c:v>-106.8045</c:v>
                </c:pt>
                <c:pt idx="2455">
                  <c:v>-106.80250000000001</c:v>
                </c:pt>
                <c:pt idx="2456">
                  <c:v>-106.8005</c:v>
                </c:pt>
                <c:pt idx="2457">
                  <c:v>-106.7985</c:v>
                </c:pt>
                <c:pt idx="2458">
                  <c:v>-106.79650000000001</c:v>
                </c:pt>
                <c:pt idx="2459">
                  <c:v>-106.7945</c:v>
                </c:pt>
                <c:pt idx="2460">
                  <c:v>-106.7925</c:v>
                </c:pt>
                <c:pt idx="2461">
                  <c:v>-106.79050000000001</c:v>
                </c:pt>
                <c:pt idx="2462">
                  <c:v>-106.7885</c:v>
                </c:pt>
                <c:pt idx="2463">
                  <c:v>-106.7865</c:v>
                </c:pt>
                <c:pt idx="2464">
                  <c:v>-106.78450000000001</c:v>
                </c:pt>
                <c:pt idx="2465">
                  <c:v>-106.7825</c:v>
                </c:pt>
                <c:pt idx="2466">
                  <c:v>-106.7805</c:v>
                </c:pt>
                <c:pt idx="2467">
                  <c:v>-106.77850000000001</c:v>
                </c:pt>
                <c:pt idx="2468">
                  <c:v>-106.7765</c:v>
                </c:pt>
                <c:pt idx="2469">
                  <c:v>-106.7745</c:v>
                </c:pt>
                <c:pt idx="2470">
                  <c:v>-106.77250000000001</c:v>
                </c:pt>
                <c:pt idx="2471">
                  <c:v>-106.7705</c:v>
                </c:pt>
                <c:pt idx="2472">
                  <c:v>-106.7685</c:v>
                </c:pt>
                <c:pt idx="2473">
                  <c:v>-106.76650000000001</c:v>
                </c:pt>
                <c:pt idx="2474">
                  <c:v>-106.7645</c:v>
                </c:pt>
                <c:pt idx="2475">
                  <c:v>-106.7625</c:v>
                </c:pt>
                <c:pt idx="2476">
                  <c:v>-106.76050000000001</c:v>
                </c:pt>
                <c:pt idx="2477">
                  <c:v>-106.75850000000001</c:v>
                </c:pt>
                <c:pt idx="2478">
                  <c:v>-106.7565</c:v>
                </c:pt>
                <c:pt idx="2479">
                  <c:v>-106.75450000000001</c:v>
                </c:pt>
                <c:pt idx="2480">
                  <c:v>-106.75250000000001</c:v>
                </c:pt>
                <c:pt idx="2481">
                  <c:v>-106.7505</c:v>
                </c:pt>
                <c:pt idx="2482">
                  <c:v>-106.74850000000001</c:v>
                </c:pt>
                <c:pt idx="2483">
                  <c:v>-106.74650000000001</c:v>
                </c:pt>
                <c:pt idx="2484">
                  <c:v>-106.7445</c:v>
                </c:pt>
                <c:pt idx="2485">
                  <c:v>-106.74250000000001</c:v>
                </c:pt>
                <c:pt idx="2486">
                  <c:v>-106.74050000000001</c:v>
                </c:pt>
                <c:pt idx="2487">
                  <c:v>-106.7385</c:v>
                </c:pt>
                <c:pt idx="2488">
                  <c:v>-106.73650000000001</c:v>
                </c:pt>
                <c:pt idx="2489">
                  <c:v>-106.73450000000001</c:v>
                </c:pt>
                <c:pt idx="2490">
                  <c:v>-106.7325</c:v>
                </c:pt>
                <c:pt idx="2491">
                  <c:v>-106.73050000000001</c:v>
                </c:pt>
                <c:pt idx="2492">
                  <c:v>-106.72850000000001</c:v>
                </c:pt>
                <c:pt idx="2493">
                  <c:v>-106.7265</c:v>
                </c:pt>
                <c:pt idx="2494">
                  <c:v>-106.72450000000001</c:v>
                </c:pt>
                <c:pt idx="2495">
                  <c:v>-106.72250000000001</c:v>
                </c:pt>
                <c:pt idx="2496">
                  <c:v>-106.7205</c:v>
                </c:pt>
                <c:pt idx="2497">
                  <c:v>-106.71850000000001</c:v>
                </c:pt>
                <c:pt idx="2498">
                  <c:v>-106.71650000000001</c:v>
                </c:pt>
                <c:pt idx="2499">
                  <c:v>-106.7145</c:v>
                </c:pt>
                <c:pt idx="2500">
                  <c:v>-106.71250000000001</c:v>
                </c:pt>
                <c:pt idx="2501">
                  <c:v>-106.71050000000001</c:v>
                </c:pt>
                <c:pt idx="2502">
                  <c:v>-106.7085</c:v>
                </c:pt>
                <c:pt idx="2503">
                  <c:v>-106.70650000000001</c:v>
                </c:pt>
                <c:pt idx="2504">
                  <c:v>-106.70450000000001</c:v>
                </c:pt>
                <c:pt idx="2505">
                  <c:v>-106.7025</c:v>
                </c:pt>
                <c:pt idx="2506">
                  <c:v>-106.70050000000001</c:v>
                </c:pt>
                <c:pt idx="2507">
                  <c:v>-106.69850000000001</c:v>
                </c:pt>
                <c:pt idx="2508">
                  <c:v>-106.6965</c:v>
                </c:pt>
                <c:pt idx="2509">
                  <c:v>-106.69450000000001</c:v>
                </c:pt>
                <c:pt idx="2510">
                  <c:v>-106.69250000000001</c:v>
                </c:pt>
                <c:pt idx="2511">
                  <c:v>-106.6905</c:v>
                </c:pt>
                <c:pt idx="2512">
                  <c:v>-106.6885</c:v>
                </c:pt>
                <c:pt idx="2513">
                  <c:v>-106.68650000000001</c:v>
                </c:pt>
                <c:pt idx="2514">
                  <c:v>-106.6845</c:v>
                </c:pt>
                <c:pt idx="2515">
                  <c:v>-106.6825</c:v>
                </c:pt>
                <c:pt idx="2516">
                  <c:v>-106.68050000000001</c:v>
                </c:pt>
                <c:pt idx="2517">
                  <c:v>-106.6785</c:v>
                </c:pt>
                <c:pt idx="2518">
                  <c:v>-106.6765</c:v>
                </c:pt>
                <c:pt idx="2519">
                  <c:v>-106.67450000000001</c:v>
                </c:pt>
                <c:pt idx="2520">
                  <c:v>-106.6725</c:v>
                </c:pt>
                <c:pt idx="2521">
                  <c:v>-106.6705</c:v>
                </c:pt>
                <c:pt idx="2522">
                  <c:v>-106.66850000000001</c:v>
                </c:pt>
                <c:pt idx="2523">
                  <c:v>-106.6665</c:v>
                </c:pt>
                <c:pt idx="2524">
                  <c:v>-106.6645</c:v>
                </c:pt>
                <c:pt idx="2525">
                  <c:v>-106.66250000000001</c:v>
                </c:pt>
                <c:pt idx="2526">
                  <c:v>-106.66050000000001</c:v>
                </c:pt>
                <c:pt idx="2527">
                  <c:v>-106.6585</c:v>
                </c:pt>
                <c:pt idx="2528">
                  <c:v>-106.65650000000001</c:v>
                </c:pt>
                <c:pt idx="2529">
                  <c:v>-106.65450000000001</c:v>
                </c:pt>
                <c:pt idx="2530">
                  <c:v>-106.6525</c:v>
                </c:pt>
                <c:pt idx="2531">
                  <c:v>-106.65050000000001</c:v>
                </c:pt>
                <c:pt idx="2532">
                  <c:v>-106.64850000000001</c:v>
                </c:pt>
                <c:pt idx="2533">
                  <c:v>-106.6465</c:v>
                </c:pt>
                <c:pt idx="2534">
                  <c:v>-106.64450000000001</c:v>
                </c:pt>
                <c:pt idx="2535">
                  <c:v>-106.64250000000001</c:v>
                </c:pt>
                <c:pt idx="2536">
                  <c:v>-106.6405</c:v>
                </c:pt>
                <c:pt idx="2537">
                  <c:v>-106.63850000000001</c:v>
                </c:pt>
                <c:pt idx="2538">
                  <c:v>-106.63650000000001</c:v>
                </c:pt>
                <c:pt idx="2539">
                  <c:v>-106.6345</c:v>
                </c:pt>
                <c:pt idx="2540">
                  <c:v>-106.63250000000001</c:v>
                </c:pt>
                <c:pt idx="2541">
                  <c:v>-106.63050000000001</c:v>
                </c:pt>
                <c:pt idx="2542">
                  <c:v>-106.6285</c:v>
                </c:pt>
                <c:pt idx="2543">
                  <c:v>-106.62650000000001</c:v>
                </c:pt>
                <c:pt idx="2544">
                  <c:v>-106.62450000000001</c:v>
                </c:pt>
                <c:pt idx="2545">
                  <c:v>-106.6225</c:v>
                </c:pt>
                <c:pt idx="2546">
                  <c:v>-106.62050000000001</c:v>
                </c:pt>
                <c:pt idx="2547">
                  <c:v>-106.61850000000001</c:v>
                </c:pt>
                <c:pt idx="2548">
                  <c:v>-106.6165</c:v>
                </c:pt>
                <c:pt idx="2549">
                  <c:v>-106.61450000000001</c:v>
                </c:pt>
                <c:pt idx="2550">
                  <c:v>-106.61250000000001</c:v>
                </c:pt>
                <c:pt idx="2551">
                  <c:v>-106.6105</c:v>
                </c:pt>
                <c:pt idx="2552">
                  <c:v>-106.60850000000001</c:v>
                </c:pt>
                <c:pt idx="2553">
                  <c:v>-106.60650000000001</c:v>
                </c:pt>
                <c:pt idx="2554">
                  <c:v>-106.6045</c:v>
                </c:pt>
                <c:pt idx="2555">
                  <c:v>-106.60250000000001</c:v>
                </c:pt>
                <c:pt idx="2556">
                  <c:v>-106.60050000000001</c:v>
                </c:pt>
                <c:pt idx="2557">
                  <c:v>-106.5985</c:v>
                </c:pt>
                <c:pt idx="2558">
                  <c:v>-106.59650000000001</c:v>
                </c:pt>
                <c:pt idx="2559">
                  <c:v>-106.59450000000001</c:v>
                </c:pt>
                <c:pt idx="2560">
                  <c:v>-106.5925</c:v>
                </c:pt>
                <c:pt idx="2561">
                  <c:v>-106.59050000000001</c:v>
                </c:pt>
                <c:pt idx="2562">
                  <c:v>-106.58850000000001</c:v>
                </c:pt>
                <c:pt idx="2563">
                  <c:v>-106.5865</c:v>
                </c:pt>
                <c:pt idx="2564">
                  <c:v>-106.58450000000001</c:v>
                </c:pt>
                <c:pt idx="2565">
                  <c:v>-106.58250000000001</c:v>
                </c:pt>
                <c:pt idx="2566">
                  <c:v>-106.5805</c:v>
                </c:pt>
                <c:pt idx="2567">
                  <c:v>-106.57850000000001</c:v>
                </c:pt>
                <c:pt idx="2568">
                  <c:v>-106.57650000000001</c:v>
                </c:pt>
                <c:pt idx="2569">
                  <c:v>-106.5745</c:v>
                </c:pt>
                <c:pt idx="2570">
                  <c:v>-106.57250000000001</c:v>
                </c:pt>
                <c:pt idx="2571">
                  <c:v>-106.57050000000001</c:v>
                </c:pt>
                <c:pt idx="2572">
                  <c:v>-106.5685</c:v>
                </c:pt>
                <c:pt idx="2573">
                  <c:v>-106.5665</c:v>
                </c:pt>
                <c:pt idx="2574">
                  <c:v>-106.56450000000001</c:v>
                </c:pt>
                <c:pt idx="2575">
                  <c:v>-106.5625</c:v>
                </c:pt>
                <c:pt idx="2576">
                  <c:v>-106.5605</c:v>
                </c:pt>
                <c:pt idx="2577">
                  <c:v>-106.55850000000001</c:v>
                </c:pt>
                <c:pt idx="2578">
                  <c:v>-106.5565</c:v>
                </c:pt>
                <c:pt idx="2579">
                  <c:v>-106.5545</c:v>
                </c:pt>
                <c:pt idx="2580">
                  <c:v>-106.55250000000001</c:v>
                </c:pt>
                <c:pt idx="2581">
                  <c:v>-106.5505</c:v>
                </c:pt>
                <c:pt idx="2582">
                  <c:v>-106.5485</c:v>
                </c:pt>
                <c:pt idx="2583">
                  <c:v>-106.54650000000001</c:v>
                </c:pt>
                <c:pt idx="2584">
                  <c:v>-106.5445</c:v>
                </c:pt>
                <c:pt idx="2585">
                  <c:v>-106.5425</c:v>
                </c:pt>
                <c:pt idx="2586">
                  <c:v>-106.54050000000001</c:v>
                </c:pt>
                <c:pt idx="2587">
                  <c:v>-106.5385</c:v>
                </c:pt>
                <c:pt idx="2588">
                  <c:v>-106.5365</c:v>
                </c:pt>
                <c:pt idx="2589">
                  <c:v>-106.53450000000001</c:v>
                </c:pt>
                <c:pt idx="2590">
                  <c:v>-106.5325</c:v>
                </c:pt>
                <c:pt idx="2591">
                  <c:v>-106.5305</c:v>
                </c:pt>
                <c:pt idx="2592">
                  <c:v>-106.52850000000001</c:v>
                </c:pt>
                <c:pt idx="2593">
                  <c:v>-106.5265</c:v>
                </c:pt>
                <c:pt idx="2594">
                  <c:v>-106.5245</c:v>
                </c:pt>
                <c:pt idx="2595">
                  <c:v>-106.52250000000001</c:v>
                </c:pt>
                <c:pt idx="2596">
                  <c:v>-106.5205</c:v>
                </c:pt>
                <c:pt idx="2597">
                  <c:v>-106.5185</c:v>
                </c:pt>
                <c:pt idx="2598">
                  <c:v>-106.51650000000001</c:v>
                </c:pt>
                <c:pt idx="2599">
                  <c:v>-106.5145</c:v>
                </c:pt>
                <c:pt idx="2600">
                  <c:v>-106.5125</c:v>
                </c:pt>
                <c:pt idx="2601">
                  <c:v>-106.51050000000001</c:v>
                </c:pt>
                <c:pt idx="2602">
                  <c:v>-106.50850000000001</c:v>
                </c:pt>
                <c:pt idx="2603">
                  <c:v>-106.5065</c:v>
                </c:pt>
                <c:pt idx="2604">
                  <c:v>-106.50450000000001</c:v>
                </c:pt>
                <c:pt idx="2605">
                  <c:v>-106.50250000000001</c:v>
                </c:pt>
                <c:pt idx="2606">
                  <c:v>-106.5005</c:v>
                </c:pt>
                <c:pt idx="2607">
                  <c:v>-106.49850000000001</c:v>
                </c:pt>
                <c:pt idx="2608">
                  <c:v>-106.49650000000001</c:v>
                </c:pt>
                <c:pt idx="2609">
                  <c:v>-106.4945</c:v>
                </c:pt>
                <c:pt idx="2610">
                  <c:v>-106.49250000000001</c:v>
                </c:pt>
                <c:pt idx="2611">
                  <c:v>-106.49050000000001</c:v>
                </c:pt>
                <c:pt idx="2612">
                  <c:v>-106.4885</c:v>
                </c:pt>
                <c:pt idx="2613">
                  <c:v>-106.48650000000001</c:v>
                </c:pt>
                <c:pt idx="2614">
                  <c:v>-106.48450000000001</c:v>
                </c:pt>
                <c:pt idx="2615">
                  <c:v>-106.4825</c:v>
                </c:pt>
                <c:pt idx="2616">
                  <c:v>-106.48050000000001</c:v>
                </c:pt>
                <c:pt idx="2617">
                  <c:v>-106.47850000000001</c:v>
                </c:pt>
                <c:pt idx="2618">
                  <c:v>-106.4765</c:v>
                </c:pt>
                <c:pt idx="2619">
                  <c:v>-106.47450000000001</c:v>
                </c:pt>
                <c:pt idx="2620">
                  <c:v>-106.47250000000001</c:v>
                </c:pt>
                <c:pt idx="2621">
                  <c:v>-106.4705</c:v>
                </c:pt>
                <c:pt idx="2622">
                  <c:v>-106.46850000000001</c:v>
                </c:pt>
                <c:pt idx="2623">
                  <c:v>-106.46650000000001</c:v>
                </c:pt>
                <c:pt idx="2624">
                  <c:v>-106.4645</c:v>
                </c:pt>
                <c:pt idx="2625">
                  <c:v>-106.46250000000001</c:v>
                </c:pt>
                <c:pt idx="2626">
                  <c:v>-106.46050000000001</c:v>
                </c:pt>
                <c:pt idx="2627">
                  <c:v>-106.4585</c:v>
                </c:pt>
                <c:pt idx="2628">
                  <c:v>-106.45650000000001</c:v>
                </c:pt>
                <c:pt idx="2629">
                  <c:v>-106.45450000000001</c:v>
                </c:pt>
                <c:pt idx="2630">
                  <c:v>-106.4525</c:v>
                </c:pt>
                <c:pt idx="2631">
                  <c:v>-106.45050000000001</c:v>
                </c:pt>
                <c:pt idx="2632">
                  <c:v>-106.44850000000001</c:v>
                </c:pt>
                <c:pt idx="2633">
                  <c:v>-106.4465</c:v>
                </c:pt>
                <c:pt idx="2634">
                  <c:v>-106.44450000000001</c:v>
                </c:pt>
                <c:pt idx="2635">
                  <c:v>-106.44250000000001</c:v>
                </c:pt>
                <c:pt idx="2636">
                  <c:v>-106.4405</c:v>
                </c:pt>
                <c:pt idx="2637">
                  <c:v>-106.4385</c:v>
                </c:pt>
                <c:pt idx="2638">
                  <c:v>-106.43650000000001</c:v>
                </c:pt>
                <c:pt idx="2639">
                  <c:v>-106.4345</c:v>
                </c:pt>
                <c:pt idx="2640">
                  <c:v>-106.4325</c:v>
                </c:pt>
                <c:pt idx="2641">
                  <c:v>-106.43050000000001</c:v>
                </c:pt>
                <c:pt idx="2642">
                  <c:v>-106.4285</c:v>
                </c:pt>
                <c:pt idx="2643">
                  <c:v>-106.4265</c:v>
                </c:pt>
                <c:pt idx="2644">
                  <c:v>-106.42450000000001</c:v>
                </c:pt>
                <c:pt idx="2645">
                  <c:v>-106.4225</c:v>
                </c:pt>
                <c:pt idx="2646">
                  <c:v>-106.4205</c:v>
                </c:pt>
                <c:pt idx="2647">
                  <c:v>-106.41850000000001</c:v>
                </c:pt>
                <c:pt idx="2648">
                  <c:v>-106.4165</c:v>
                </c:pt>
                <c:pt idx="2649">
                  <c:v>-106.4145</c:v>
                </c:pt>
                <c:pt idx="2650">
                  <c:v>-106.41250000000001</c:v>
                </c:pt>
                <c:pt idx="2651">
                  <c:v>-106.41050000000001</c:v>
                </c:pt>
                <c:pt idx="2652">
                  <c:v>-106.4085</c:v>
                </c:pt>
                <c:pt idx="2653">
                  <c:v>-106.40650000000001</c:v>
                </c:pt>
                <c:pt idx="2654">
                  <c:v>-106.40450000000001</c:v>
                </c:pt>
                <c:pt idx="2655">
                  <c:v>-106.4025</c:v>
                </c:pt>
                <c:pt idx="2656">
                  <c:v>-106.40050000000001</c:v>
                </c:pt>
                <c:pt idx="2657">
                  <c:v>-106.39850000000001</c:v>
                </c:pt>
                <c:pt idx="2658">
                  <c:v>-106.3965</c:v>
                </c:pt>
                <c:pt idx="2659">
                  <c:v>-106.39450000000001</c:v>
                </c:pt>
                <c:pt idx="2660">
                  <c:v>-106.39250000000001</c:v>
                </c:pt>
                <c:pt idx="2661">
                  <c:v>-106.3905</c:v>
                </c:pt>
                <c:pt idx="2662">
                  <c:v>-106.38850000000001</c:v>
                </c:pt>
                <c:pt idx="2663">
                  <c:v>-106.38650000000001</c:v>
                </c:pt>
                <c:pt idx="2664">
                  <c:v>-106.3845</c:v>
                </c:pt>
                <c:pt idx="2665">
                  <c:v>-106.38250000000001</c:v>
                </c:pt>
                <c:pt idx="2666">
                  <c:v>-106.38050000000001</c:v>
                </c:pt>
                <c:pt idx="2667">
                  <c:v>-106.3785</c:v>
                </c:pt>
                <c:pt idx="2668">
                  <c:v>-106.37650000000001</c:v>
                </c:pt>
                <c:pt idx="2669">
                  <c:v>-106.37450000000001</c:v>
                </c:pt>
                <c:pt idx="2670">
                  <c:v>-106.3725</c:v>
                </c:pt>
                <c:pt idx="2671">
                  <c:v>-106.37050000000001</c:v>
                </c:pt>
                <c:pt idx="2672">
                  <c:v>-106.36850000000001</c:v>
                </c:pt>
                <c:pt idx="2673">
                  <c:v>-106.3665</c:v>
                </c:pt>
                <c:pt idx="2674">
                  <c:v>-106.36450000000001</c:v>
                </c:pt>
                <c:pt idx="2675">
                  <c:v>-106.36250000000001</c:v>
                </c:pt>
                <c:pt idx="2676">
                  <c:v>-106.3605</c:v>
                </c:pt>
                <c:pt idx="2677">
                  <c:v>-106.35850000000001</c:v>
                </c:pt>
                <c:pt idx="2678">
                  <c:v>-106.35650000000001</c:v>
                </c:pt>
                <c:pt idx="2679">
                  <c:v>-106.3545</c:v>
                </c:pt>
                <c:pt idx="2680">
                  <c:v>-106.35250000000001</c:v>
                </c:pt>
                <c:pt idx="2681">
                  <c:v>-106.35050000000001</c:v>
                </c:pt>
                <c:pt idx="2682">
                  <c:v>-106.3485</c:v>
                </c:pt>
                <c:pt idx="2683">
                  <c:v>-106.34650000000001</c:v>
                </c:pt>
                <c:pt idx="2684">
                  <c:v>-106.34450000000001</c:v>
                </c:pt>
                <c:pt idx="2685">
                  <c:v>-106.3425</c:v>
                </c:pt>
                <c:pt idx="2686">
                  <c:v>-106.34050000000001</c:v>
                </c:pt>
                <c:pt idx="2687">
                  <c:v>-106.33850000000001</c:v>
                </c:pt>
                <c:pt idx="2688">
                  <c:v>-106.3365</c:v>
                </c:pt>
                <c:pt idx="2689">
                  <c:v>-106.33450000000001</c:v>
                </c:pt>
                <c:pt idx="2690">
                  <c:v>-106.33250000000001</c:v>
                </c:pt>
                <c:pt idx="2691">
                  <c:v>-106.3305</c:v>
                </c:pt>
                <c:pt idx="2692">
                  <c:v>-106.32850000000001</c:v>
                </c:pt>
                <c:pt idx="2693">
                  <c:v>-106.32650000000001</c:v>
                </c:pt>
                <c:pt idx="2694">
                  <c:v>-106.3245</c:v>
                </c:pt>
                <c:pt idx="2695">
                  <c:v>-106.32250000000001</c:v>
                </c:pt>
                <c:pt idx="2696">
                  <c:v>-106.32050000000001</c:v>
                </c:pt>
                <c:pt idx="2697">
                  <c:v>-106.3185</c:v>
                </c:pt>
                <c:pt idx="2698">
                  <c:v>-106.3165</c:v>
                </c:pt>
                <c:pt idx="2699">
                  <c:v>-106.31450000000001</c:v>
                </c:pt>
                <c:pt idx="2700">
                  <c:v>-106.3125</c:v>
                </c:pt>
                <c:pt idx="2701">
                  <c:v>-106.3105</c:v>
                </c:pt>
                <c:pt idx="2702">
                  <c:v>-106.30850000000001</c:v>
                </c:pt>
                <c:pt idx="2703">
                  <c:v>-106.3065</c:v>
                </c:pt>
                <c:pt idx="2704">
                  <c:v>-106.3045</c:v>
                </c:pt>
                <c:pt idx="2705">
                  <c:v>-106.30250000000001</c:v>
                </c:pt>
                <c:pt idx="2706">
                  <c:v>-106.3005</c:v>
                </c:pt>
                <c:pt idx="2707">
                  <c:v>-106.2985</c:v>
                </c:pt>
                <c:pt idx="2708">
                  <c:v>-106.29650000000001</c:v>
                </c:pt>
                <c:pt idx="2709">
                  <c:v>-106.2945</c:v>
                </c:pt>
                <c:pt idx="2710">
                  <c:v>-106.2925</c:v>
                </c:pt>
                <c:pt idx="2711">
                  <c:v>-106.29050000000001</c:v>
                </c:pt>
                <c:pt idx="2712">
                  <c:v>-106.2885</c:v>
                </c:pt>
                <c:pt idx="2713">
                  <c:v>-106.2865</c:v>
                </c:pt>
                <c:pt idx="2714">
                  <c:v>-106.28450000000001</c:v>
                </c:pt>
                <c:pt idx="2715">
                  <c:v>-106.2825</c:v>
                </c:pt>
                <c:pt idx="2716">
                  <c:v>-106.2805</c:v>
                </c:pt>
                <c:pt idx="2717">
                  <c:v>-106.27850000000001</c:v>
                </c:pt>
                <c:pt idx="2718">
                  <c:v>-106.2765</c:v>
                </c:pt>
                <c:pt idx="2719">
                  <c:v>-106.2745</c:v>
                </c:pt>
                <c:pt idx="2720">
                  <c:v>-106.27250000000001</c:v>
                </c:pt>
                <c:pt idx="2721">
                  <c:v>-106.2705</c:v>
                </c:pt>
                <c:pt idx="2722">
                  <c:v>-106.2685</c:v>
                </c:pt>
                <c:pt idx="2723">
                  <c:v>-106.26650000000001</c:v>
                </c:pt>
                <c:pt idx="2724">
                  <c:v>-106.2645</c:v>
                </c:pt>
                <c:pt idx="2725">
                  <c:v>-106.2625</c:v>
                </c:pt>
                <c:pt idx="2726">
                  <c:v>-106.26050000000001</c:v>
                </c:pt>
                <c:pt idx="2727">
                  <c:v>-106.25850000000001</c:v>
                </c:pt>
                <c:pt idx="2728">
                  <c:v>-106.2565</c:v>
                </c:pt>
                <c:pt idx="2729">
                  <c:v>-106.25450000000001</c:v>
                </c:pt>
                <c:pt idx="2730">
                  <c:v>-106.25250000000001</c:v>
                </c:pt>
                <c:pt idx="2731">
                  <c:v>-106.2505</c:v>
                </c:pt>
                <c:pt idx="2732">
                  <c:v>-106.24850000000001</c:v>
                </c:pt>
                <c:pt idx="2733">
                  <c:v>-106.24650000000001</c:v>
                </c:pt>
                <c:pt idx="2734">
                  <c:v>-106.2445</c:v>
                </c:pt>
                <c:pt idx="2735">
                  <c:v>-106.24250000000001</c:v>
                </c:pt>
                <c:pt idx="2736">
                  <c:v>-106.24050000000001</c:v>
                </c:pt>
                <c:pt idx="2737">
                  <c:v>-106.2385</c:v>
                </c:pt>
                <c:pt idx="2738">
                  <c:v>-106.23650000000001</c:v>
                </c:pt>
                <c:pt idx="2739">
                  <c:v>-106.23450000000001</c:v>
                </c:pt>
                <c:pt idx="2740">
                  <c:v>-106.2325</c:v>
                </c:pt>
                <c:pt idx="2741">
                  <c:v>-106.23050000000001</c:v>
                </c:pt>
                <c:pt idx="2742">
                  <c:v>-106.22850000000001</c:v>
                </c:pt>
                <c:pt idx="2743">
                  <c:v>-106.2265</c:v>
                </c:pt>
                <c:pt idx="2744">
                  <c:v>-106.22450000000001</c:v>
                </c:pt>
                <c:pt idx="2745">
                  <c:v>-106.22250000000001</c:v>
                </c:pt>
                <c:pt idx="2746">
                  <c:v>-106.2205</c:v>
                </c:pt>
                <c:pt idx="2747">
                  <c:v>-106.21850000000001</c:v>
                </c:pt>
                <c:pt idx="2748">
                  <c:v>-106.21650000000001</c:v>
                </c:pt>
                <c:pt idx="2749">
                  <c:v>-106.2145</c:v>
                </c:pt>
                <c:pt idx="2750">
                  <c:v>-106.21250000000001</c:v>
                </c:pt>
                <c:pt idx="2751">
                  <c:v>-106.21050000000001</c:v>
                </c:pt>
                <c:pt idx="2752">
                  <c:v>-106.2085</c:v>
                </c:pt>
                <c:pt idx="2753">
                  <c:v>-106.20650000000001</c:v>
                </c:pt>
                <c:pt idx="2754">
                  <c:v>-106.20450000000001</c:v>
                </c:pt>
                <c:pt idx="2755">
                  <c:v>-106.2025</c:v>
                </c:pt>
                <c:pt idx="2756">
                  <c:v>-106.20050000000001</c:v>
                </c:pt>
                <c:pt idx="2757">
                  <c:v>-106.19850000000001</c:v>
                </c:pt>
                <c:pt idx="2758">
                  <c:v>-106.1965</c:v>
                </c:pt>
                <c:pt idx="2759">
                  <c:v>-106.19450000000001</c:v>
                </c:pt>
                <c:pt idx="2760">
                  <c:v>-106.19250000000001</c:v>
                </c:pt>
                <c:pt idx="2761">
                  <c:v>-106.1905</c:v>
                </c:pt>
                <c:pt idx="2762">
                  <c:v>-106.1885</c:v>
                </c:pt>
                <c:pt idx="2763">
                  <c:v>-106.18650000000001</c:v>
                </c:pt>
                <c:pt idx="2764">
                  <c:v>-106.1845</c:v>
                </c:pt>
                <c:pt idx="2765">
                  <c:v>-106.1825</c:v>
                </c:pt>
                <c:pt idx="2766">
                  <c:v>-106.18050000000001</c:v>
                </c:pt>
                <c:pt idx="2767">
                  <c:v>-106.1785</c:v>
                </c:pt>
                <c:pt idx="2768">
                  <c:v>-106.1765</c:v>
                </c:pt>
                <c:pt idx="2769">
                  <c:v>-106.17450000000001</c:v>
                </c:pt>
                <c:pt idx="2770">
                  <c:v>-106.1725</c:v>
                </c:pt>
                <c:pt idx="2771">
                  <c:v>-106.1705</c:v>
                </c:pt>
                <c:pt idx="2772">
                  <c:v>-106.16850000000001</c:v>
                </c:pt>
                <c:pt idx="2773">
                  <c:v>-106.1665</c:v>
                </c:pt>
                <c:pt idx="2774">
                  <c:v>-106.1645</c:v>
                </c:pt>
                <c:pt idx="2775">
                  <c:v>-106.16250000000001</c:v>
                </c:pt>
                <c:pt idx="2776">
                  <c:v>-106.16050000000001</c:v>
                </c:pt>
                <c:pt idx="2777">
                  <c:v>-106.1585</c:v>
                </c:pt>
                <c:pt idx="2778">
                  <c:v>-106.15650000000001</c:v>
                </c:pt>
                <c:pt idx="2779">
                  <c:v>-106.15450000000001</c:v>
                </c:pt>
                <c:pt idx="2780">
                  <c:v>-106.1525</c:v>
                </c:pt>
                <c:pt idx="2781">
                  <c:v>-106.15050000000001</c:v>
                </c:pt>
                <c:pt idx="2782">
                  <c:v>-106.14850000000001</c:v>
                </c:pt>
                <c:pt idx="2783">
                  <c:v>-106.1465</c:v>
                </c:pt>
                <c:pt idx="2784">
                  <c:v>-106.14450000000001</c:v>
                </c:pt>
                <c:pt idx="2785">
                  <c:v>-106.14250000000001</c:v>
                </c:pt>
                <c:pt idx="2786">
                  <c:v>-106.1405</c:v>
                </c:pt>
                <c:pt idx="2787">
                  <c:v>-106.13850000000001</c:v>
                </c:pt>
                <c:pt idx="2788">
                  <c:v>-106.13650000000001</c:v>
                </c:pt>
                <c:pt idx="2789">
                  <c:v>-106.1345</c:v>
                </c:pt>
                <c:pt idx="2790">
                  <c:v>-106.13250000000001</c:v>
                </c:pt>
                <c:pt idx="2791">
                  <c:v>-106.13050000000001</c:v>
                </c:pt>
                <c:pt idx="2792">
                  <c:v>-106.1285</c:v>
                </c:pt>
                <c:pt idx="2793">
                  <c:v>-106.12650000000001</c:v>
                </c:pt>
                <c:pt idx="2794">
                  <c:v>-106.12450000000001</c:v>
                </c:pt>
                <c:pt idx="2795">
                  <c:v>-106.1225</c:v>
                </c:pt>
                <c:pt idx="2796">
                  <c:v>-106.12050000000001</c:v>
                </c:pt>
                <c:pt idx="2797">
                  <c:v>-106.11850000000001</c:v>
                </c:pt>
                <c:pt idx="2798">
                  <c:v>-106.1165</c:v>
                </c:pt>
                <c:pt idx="2799">
                  <c:v>-106.11450000000001</c:v>
                </c:pt>
                <c:pt idx="2800">
                  <c:v>-106.11250000000001</c:v>
                </c:pt>
                <c:pt idx="2801">
                  <c:v>-106.1105</c:v>
                </c:pt>
                <c:pt idx="2802">
                  <c:v>-106.10850000000001</c:v>
                </c:pt>
                <c:pt idx="2803">
                  <c:v>-106.10650000000001</c:v>
                </c:pt>
                <c:pt idx="2804">
                  <c:v>-106.1045</c:v>
                </c:pt>
                <c:pt idx="2805">
                  <c:v>-106.10250000000001</c:v>
                </c:pt>
                <c:pt idx="2806">
                  <c:v>-106.10050000000001</c:v>
                </c:pt>
                <c:pt idx="2807">
                  <c:v>-106.0985</c:v>
                </c:pt>
                <c:pt idx="2808">
                  <c:v>-106.09650000000001</c:v>
                </c:pt>
                <c:pt idx="2809">
                  <c:v>-106.09450000000001</c:v>
                </c:pt>
                <c:pt idx="2810">
                  <c:v>-106.0925</c:v>
                </c:pt>
                <c:pt idx="2811">
                  <c:v>-106.09050000000001</c:v>
                </c:pt>
                <c:pt idx="2812">
                  <c:v>-106.08850000000001</c:v>
                </c:pt>
                <c:pt idx="2813">
                  <c:v>-106.0865</c:v>
                </c:pt>
                <c:pt idx="2814">
                  <c:v>-106.08450000000001</c:v>
                </c:pt>
                <c:pt idx="2815">
                  <c:v>-106.08250000000001</c:v>
                </c:pt>
                <c:pt idx="2816">
                  <c:v>-106.0805</c:v>
                </c:pt>
                <c:pt idx="2817">
                  <c:v>-106.07850000000001</c:v>
                </c:pt>
                <c:pt idx="2818">
                  <c:v>-106.07650000000001</c:v>
                </c:pt>
                <c:pt idx="2819">
                  <c:v>-106.0745</c:v>
                </c:pt>
                <c:pt idx="2820">
                  <c:v>-106.07250000000001</c:v>
                </c:pt>
                <c:pt idx="2821">
                  <c:v>-106.07050000000001</c:v>
                </c:pt>
                <c:pt idx="2822">
                  <c:v>-106.0685</c:v>
                </c:pt>
                <c:pt idx="2823">
                  <c:v>-106.0665</c:v>
                </c:pt>
                <c:pt idx="2824">
                  <c:v>-106.06450000000001</c:v>
                </c:pt>
                <c:pt idx="2825">
                  <c:v>-106.0625</c:v>
                </c:pt>
                <c:pt idx="2826">
                  <c:v>-106.0605</c:v>
                </c:pt>
                <c:pt idx="2827">
                  <c:v>-106.05850000000001</c:v>
                </c:pt>
                <c:pt idx="2828">
                  <c:v>-106.0565</c:v>
                </c:pt>
                <c:pt idx="2829">
                  <c:v>-106.0545</c:v>
                </c:pt>
                <c:pt idx="2830">
                  <c:v>-106.05250000000001</c:v>
                </c:pt>
                <c:pt idx="2831">
                  <c:v>-106.0505</c:v>
                </c:pt>
                <c:pt idx="2832">
                  <c:v>-106.0485</c:v>
                </c:pt>
                <c:pt idx="2833">
                  <c:v>-106.04650000000001</c:v>
                </c:pt>
                <c:pt idx="2834">
                  <c:v>-106.0445</c:v>
                </c:pt>
                <c:pt idx="2835">
                  <c:v>-106.0425</c:v>
                </c:pt>
                <c:pt idx="2836">
                  <c:v>-106.04050000000001</c:v>
                </c:pt>
                <c:pt idx="2837">
                  <c:v>-106.0385</c:v>
                </c:pt>
                <c:pt idx="2838">
                  <c:v>-106.0365</c:v>
                </c:pt>
                <c:pt idx="2839">
                  <c:v>-106.03450000000001</c:v>
                </c:pt>
                <c:pt idx="2840">
                  <c:v>-106.0325</c:v>
                </c:pt>
                <c:pt idx="2841">
                  <c:v>-106.0305</c:v>
                </c:pt>
                <c:pt idx="2842">
                  <c:v>-106.02850000000001</c:v>
                </c:pt>
                <c:pt idx="2843">
                  <c:v>-106.0265</c:v>
                </c:pt>
                <c:pt idx="2844">
                  <c:v>-106.0245</c:v>
                </c:pt>
                <c:pt idx="2845">
                  <c:v>-106.02250000000001</c:v>
                </c:pt>
                <c:pt idx="2846">
                  <c:v>-106.0205</c:v>
                </c:pt>
                <c:pt idx="2847">
                  <c:v>-106.0185</c:v>
                </c:pt>
                <c:pt idx="2848">
                  <c:v>-106.01650000000001</c:v>
                </c:pt>
                <c:pt idx="2849">
                  <c:v>-106.0145</c:v>
                </c:pt>
                <c:pt idx="2850">
                  <c:v>-106.0125</c:v>
                </c:pt>
                <c:pt idx="2851">
                  <c:v>-106.01050000000001</c:v>
                </c:pt>
                <c:pt idx="2852">
                  <c:v>-106.00850000000001</c:v>
                </c:pt>
                <c:pt idx="2853">
                  <c:v>-106.0065</c:v>
                </c:pt>
                <c:pt idx="2854">
                  <c:v>-106.00450000000001</c:v>
                </c:pt>
                <c:pt idx="2855">
                  <c:v>-106.00250000000001</c:v>
                </c:pt>
                <c:pt idx="2856">
                  <c:v>-106.0005</c:v>
                </c:pt>
                <c:pt idx="2857">
                  <c:v>-105.99850000000001</c:v>
                </c:pt>
                <c:pt idx="2858">
                  <c:v>-105.99650000000001</c:v>
                </c:pt>
                <c:pt idx="2859">
                  <c:v>-105.9945</c:v>
                </c:pt>
                <c:pt idx="2860">
                  <c:v>-105.99250000000001</c:v>
                </c:pt>
                <c:pt idx="2861">
                  <c:v>-105.99050000000001</c:v>
                </c:pt>
                <c:pt idx="2862">
                  <c:v>-105.9885</c:v>
                </c:pt>
                <c:pt idx="2863">
                  <c:v>-105.98650000000001</c:v>
                </c:pt>
                <c:pt idx="2864">
                  <c:v>-105.98450000000001</c:v>
                </c:pt>
                <c:pt idx="2865">
                  <c:v>-105.9825</c:v>
                </c:pt>
                <c:pt idx="2866">
                  <c:v>-105.98050000000001</c:v>
                </c:pt>
                <c:pt idx="2867">
                  <c:v>-105.97850000000001</c:v>
                </c:pt>
                <c:pt idx="2868">
                  <c:v>-105.9765</c:v>
                </c:pt>
                <c:pt idx="2869">
                  <c:v>-105.97450000000001</c:v>
                </c:pt>
                <c:pt idx="2870">
                  <c:v>-105.97250000000001</c:v>
                </c:pt>
                <c:pt idx="2871">
                  <c:v>-105.9705</c:v>
                </c:pt>
                <c:pt idx="2872">
                  <c:v>-105.96850000000001</c:v>
                </c:pt>
                <c:pt idx="2873">
                  <c:v>-105.96650000000001</c:v>
                </c:pt>
                <c:pt idx="2874">
                  <c:v>-105.9645</c:v>
                </c:pt>
                <c:pt idx="2875">
                  <c:v>-105.96250000000001</c:v>
                </c:pt>
                <c:pt idx="2876">
                  <c:v>-105.96050000000001</c:v>
                </c:pt>
                <c:pt idx="2877">
                  <c:v>-105.9585</c:v>
                </c:pt>
                <c:pt idx="2878">
                  <c:v>-105.95650000000001</c:v>
                </c:pt>
                <c:pt idx="2879">
                  <c:v>-105.95450000000001</c:v>
                </c:pt>
                <c:pt idx="2880">
                  <c:v>-105.9525</c:v>
                </c:pt>
                <c:pt idx="2881">
                  <c:v>-105.95050000000001</c:v>
                </c:pt>
                <c:pt idx="2882">
                  <c:v>-105.94850000000001</c:v>
                </c:pt>
                <c:pt idx="2883">
                  <c:v>-105.9465</c:v>
                </c:pt>
                <c:pt idx="2884">
                  <c:v>-105.94450000000001</c:v>
                </c:pt>
                <c:pt idx="2885">
                  <c:v>-105.94250000000001</c:v>
                </c:pt>
                <c:pt idx="2886">
                  <c:v>-105.9405</c:v>
                </c:pt>
                <c:pt idx="2887">
                  <c:v>-105.9385</c:v>
                </c:pt>
                <c:pt idx="2888">
                  <c:v>-105.93650000000001</c:v>
                </c:pt>
                <c:pt idx="2889">
                  <c:v>-105.9345</c:v>
                </c:pt>
                <c:pt idx="2890">
                  <c:v>-105.9325</c:v>
                </c:pt>
                <c:pt idx="2891">
                  <c:v>-105.93050000000001</c:v>
                </c:pt>
                <c:pt idx="2892">
                  <c:v>-105.9285</c:v>
                </c:pt>
                <c:pt idx="2893">
                  <c:v>-105.9265</c:v>
                </c:pt>
                <c:pt idx="2894">
                  <c:v>-105.92450000000001</c:v>
                </c:pt>
                <c:pt idx="2895">
                  <c:v>-105.9225</c:v>
                </c:pt>
                <c:pt idx="2896">
                  <c:v>-105.9205</c:v>
                </c:pt>
                <c:pt idx="2897">
                  <c:v>-105.91850000000001</c:v>
                </c:pt>
                <c:pt idx="2898">
                  <c:v>-105.9165</c:v>
                </c:pt>
                <c:pt idx="2899">
                  <c:v>-105.9145</c:v>
                </c:pt>
                <c:pt idx="2900">
                  <c:v>-105.91250000000001</c:v>
                </c:pt>
                <c:pt idx="2901">
                  <c:v>-105.91050000000001</c:v>
                </c:pt>
                <c:pt idx="2902">
                  <c:v>-105.9085</c:v>
                </c:pt>
                <c:pt idx="2903">
                  <c:v>-105.90650000000001</c:v>
                </c:pt>
                <c:pt idx="2904">
                  <c:v>-105.90450000000001</c:v>
                </c:pt>
                <c:pt idx="2905">
                  <c:v>-105.9025</c:v>
                </c:pt>
                <c:pt idx="2906">
                  <c:v>-105.90050000000001</c:v>
                </c:pt>
                <c:pt idx="2907">
                  <c:v>-105.89850000000001</c:v>
                </c:pt>
                <c:pt idx="2908">
                  <c:v>-105.8965</c:v>
                </c:pt>
                <c:pt idx="2909">
                  <c:v>-105.89450000000001</c:v>
                </c:pt>
                <c:pt idx="2910">
                  <c:v>-105.89250000000001</c:v>
                </c:pt>
                <c:pt idx="2911">
                  <c:v>-105.8905</c:v>
                </c:pt>
                <c:pt idx="2912">
                  <c:v>-105.88850000000001</c:v>
                </c:pt>
                <c:pt idx="2913">
                  <c:v>-105.88650000000001</c:v>
                </c:pt>
                <c:pt idx="2914">
                  <c:v>-105.8845</c:v>
                </c:pt>
                <c:pt idx="2915">
                  <c:v>-105.88250000000001</c:v>
                </c:pt>
                <c:pt idx="2916">
                  <c:v>-105.88050000000001</c:v>
                </c:pt>
                <c:pt idx="2917">
                  <c:v>-105.8785</c:v>
                </c:pt>
                <c:pt idx="2918">
                  <c:v>-105.87650000000001</c:v>
                </c:pt>
                <c:pt idx="2919">
                  <c:v>-105.87450000000001</c:v>
                </c:pt>
                <c:pt idx="2920">
                  <c:v>-105.8725</c:v>
                </c:pt>
                <c:pt idx="2921">
                  <c:v>-105.87050000000001</c:v>
                </c:pt>
                <c:pt idx="2922">
                  <c:v>-105.86850000000001</c:v>
                </c:pt>
                <c:pt idx="2923">
                  <c:v>-105.8665</c:v>
                </c:pt>
                <c:pt idx="2924">
                  <c:v>-105.86450000000001</c:v>
                </c:pt>
                <c:pt idx="2925">
                  <c:v>-105.86250000000001</c:v>
                </c:pt>
                <c:pt idx="2926">
                  <c:v>-105.8605</c:v>
                </c:pt>
                <c:pt idx="2927">
                  <c:v>-105.85850000000001</c:v>
                </c:pt>
                <c:pt idx="2928">
                  <c:v>-105.85650000000001</c:v>
                </c:pt>
                <c:pt idx="2929">
                  <c:v>-105.8545</c:v>
                </c:pt>
                <c:pt idx="2930">
                  <c:v>-105.85250000000001</c:v>
                </c:pt>
                <c:pt idx="2931">
                  <c:v>-105.85050000000001</c:v>
                </c:pt>
                <c:pt idx="2932">
                  <c:v>-105.8485</c:v>
                </c:pt>
                <c:pt idx="2933">
                  <c:v>-105.84650000000001</c:v>
                </c:pt>
                <c:pt idx="2934">
                  <c:v>-105.84450000000001</c:v>
                </c:pt>
                <c:pt idx="2935">
                  <c:v>-105.8425</c:v>
                </c:pt>
                <c:pt idx="2936">
                  <c:v>-105.84050000000001</c:v>
                </c:pt>
                <c:pt idx="2937">
                  <c:v>-105.83850000000001</c:v>
                </c:pt>
                <c:pt idx="2938">
                  <c:v>-105.8365</c:v>
                </c:pt>
                <c:pt idx="2939">
                  <c:v>-105.83450000000001</c:v>
                </c:pt>
                <c:pt idx="2940">
                  <c:v>-105.83250000000001</c:v>
                </c:pt>
                <c:pt idx="2941">
                  <c:v>-105.8305</c:v>
                </c:pt>
                <c:pt idx="2942">
                  <c:v>-105.82850000000001</c:v>
                </c:pt>
                <c:pt idx="2943">
                  <c:v>-105.82650000000001</c:v>
                </c:pt>
                <c:pt idx="2944">
                  <c:v>-105.8245</c:v>
                </c:pt>
                <c:pt idx="2945">
                  <c:v>-105.82250000000001</c:v>
                </c:pt>
                <c:pt idx="2946">
                  <c:v>-105.82050000000001</c:v>
                </c:pt>
                <c:pt idx="2947">
                  <c:v>-105.8185</c:v>
                </c:pt>
                <c:pt idx="2948">
                  <c:v>-105.8165</c:v>
                </c:pt>
                <c:pt idx="2949">
                  <c:v>-105.81450000000001</c:v>
                </c:pt>
                <c:pt idx="2950">
                  <c:v>-105.8125</c:v>
                </c:pt>
                <c:pt idx="2951">
                  <c:v>-105.8105</c:v>
                </c:pt>
                <c:pt idx="2952">
                  <c:v>-105.80850000000001</c:v>
                </c:pt>
                <c:pt idx="2953">
                  <c:v>-105.8065</c:v>
                </c:pt>
                <c:pt idx="2954">
                  <c:v>-105.8045</c:v>
                </c:pt>
                <c:pt idx="2955">
                  <c:v>-105.80250000000001</c:v>
                </c:pt>
                <c:pt idx="2956">
                  <c:v>-105.8005</c:v>
                </c:pt>
                <c:pt idx="2957">
                  <c:v>-105.7985</c:v>
                </c:pt>
                <c:pt idx="2958">
                  <c:v>-105.79650000000001</c:v>
                </c:pt>
                <c:pt idx="2959">
                  <c:v>-105.7945</c:v>
                </c:pt>
                <c:pt idx="2960">
                  <c:v>-105.7925</c:v>
                </c:pt>
                <c:pt idx="2961">
                  <c:v>-105.79050000000001</c:v>
                </c:pt>
                <c:pt idx="2962">
                  <c:v>-105.7885</c:v>
                </c:pt>
                <c:pt idx="2963">
                  <c:v>-105.7865</c:v>
                </c:pt>
                <c:pt idx="2964">
                  <c:v>-105.78450000000001</c:v>
                </c:pt>
                <c:pt idx="2965">
                  <c:v>-105.7825</c:v>
                </c:pt>
                <c:pt idx="2966">
                  <c:v>-105.7805</c:v>
                </c:pt>
                <c:pt idx="2967">
                  <c:v>-105.77850000000001</c:v>
                </c:pt>
                <c:pt idx="2968">
                  <c:v>-105.7765</c:v>
                </c:pt>
                <c:pt idx="2969">
                  <c:v>-105.7745</c:v>
                </c:pt>
                <c:pt idx="2970">
                  <c:v>-105.77250000000001</c:v>
                </c:pt>
                <c:pt idx="2971">
                  <c:v>-105.7705</c:v>
                </c:pt>
                <c:pt idx="2972">
                  <c:v>-105.7685</c:v>
                </c:pt>
                <c:pt idx="2973">
                  <c:v>-105.76650000000001</c:v>
                </c:pt>
                <c:pt idx="2974">
                  <c:v>-105.7645</c:v>
                </c:pt>
                <c:pt idx="2975">
                  <c:v>-105.7625</c:v>
                </c:pt>
                <c:pt idx="2976">
                  <c:v>-105.76050000000001</c:v>
                </c:pt>
                <c:pt idx="2977">
                  <c:v>-105.75850000000001</c:v>
                </c:pt>
                <c:pt idx="2978">
                  <c:v>-105.7565</c:v>
                </c:pt>
                <c:pt idx="2979">
                  <c:v>-105.75450000000001</c:v>
                </c:pt>
                <c:pt idx="2980">
                  <c:v>-105.75250000000001</c:v>
                </c:pt>
                <c:pt idx="2981">
                  <c:v>-105.7505</c:v>
                </c:pt>
                <c:pt idx="2982">
                  <c:v>-105.74850000000001</c:v>
                </c:pt>
                <c:pt idx="2983">
                  <c:v>-105.74650000000001</c:v>
                </c:pt>
                <c:pt idx="2984">
                  <c:v>-105.7445</c:v>
                </c:pt>
                <c:pt idx="2985">
                  <c:v>-105.74250000000001</c:v>
                </c:pt>
                <c:pt idx="2986">
                  <c:v>-105.74050000000001</c:v>
                </c:pt>
                <c:pt idx="2987">
                  <c:v>-105.7385</c:v>
                </c:pt>
                <c:pt idx="2988">
                  <c:v>-105.73650000000001</c:v>
                </c:pt>
                <c:pt idx="2989">
                  <c:v>-105.73450000000001</c:v>
                </c:pt>
                <c:pt idx="2990">
                  <c:v>-105.7325</c:v>
                </c:pt>
                <c:pt idx="2991">
                  <c:v>-105.73050000000001</c:v>
                </c:pt>
                <c:pt idx="2992">
                  <c:v>-105.72850000000001</c:v>
                </c:pt>
                <c:pt idx="2993">
                  <c:v>-105.7265</c:v>
                </c:pt>
                <c:pt idx="2994">
                  <c:v>-105.72450000000001</c:v>
                </c:pt>
                <c:pt idx="2995">
                  <c:v>-105.72250000000001</c:v>
                </c:pt>
                <c:pt idx="2996">
                  <c:v>-105.7205</c:v>
                </c:pt>
                <c:pt idx="2997">
                  <c:v>-105.71850000000001</c:v>
                </c:pt>
                <c:pt idx="2998">
                  <c:v>-105.71650000000001</c:v>
                </c:pt>
                <c:pt idx="2999">
                  <c:v>-105.7145</c:v>
                </c:pt>
                <c:pt idx="3000">
                  <c:v>-105.71250000000001</c:v>
                </c:pt>
                <c:pt idx="3001">
                  <c:v>-105.71050000000001</c:v>
                </c:pt>
                <c:pt idx="3002">
                  <c:v>-105.7085</c:v>
                </c:pt>
                <c:pt idx="3003">
                  <c:v>-105.70650000000001</c:v>
                </c:pt>
                <c:pt idx="3004">
                  <c:v>-105.70450000000001</c:v>
                </c:pt>
                <c:pt idx="3005">
                  <c:v>-105.7025</c:v>
                </c:pt>
                <c:pt idx="3006">
                  <c:v>-105.70050000000001</c:v>
                </c:pt>
                <c:pt idx="3007">
                  <c:v>-105.69850000000001</c:v>
                </c:pt>
                <c:pt idx="3008">
                  <c:v>-105.6965</c:v>
                </c:pt>
                <c:pt idx="3009">
                  <c:v>-105.69450000000001</c:v>
                </c:pt>
                <c:pt idx="3010">
                  <c:v>-105.69250000000001</c:v>
                </c:pt>
                <c:pt idx="3011">
                  <c:v>-105.6905</c:v>
                </c:pt>
                <c:pt idx="3012">
                  <c:v>-105.6885</c:v>
                </c:pt>
                <c:pt idx="3013">
                  <c:v>-105.68650000000001</c:v>
                </c:pt>
                <c:pt idx="3014">
                  <c:v>-105.6845</c:v>
                </c:pt>
                <c:pt idx="3015">
                  <c:v>-105.6825</c:v>
                </c:pt>
                <c:pt idx="3016">
                  <c:v>-105.68050000000001</c:v>
                </c:pt>
                <c:pt idx="3017">
                  <c:v>-105.6785</c:v>
                </c:pt>
                <c:pt idx="3018">
                  <c:v>-105.6765</c:v>
                </c:pt>
                <c:pt idx="3019">
                  <c:v>-105.67450000000001</c:v>
                </c:pt>
                <c:pt idx="3020">
                  <c:v>-105.6725</c:v>
                </c:pt>
                <c:pt idx="3021">
                  <c:v>-105.6705</c:v>
                </c:pt>
                <c:pt idx="3022">
                  <c:v>-105.66850000000001</c:v>
                </c:pt>
                <c:pt idx="3023">
                  <c:v>-105.6665</c:v>
                </c:pt>
                <c:pt idx="3024">
                  <c:v>-105.6645</c:v>
                </c:pt>
                <c:pt idx="3025">
                  <c:v>-105.66250000000001</c:v>
                </c:pt>
                <c:pt idx="3026">
                  <c:v>-105.66050000000001</c:v>
                </c:pt>
                <c:pt idx="3027">
                  <c:v>-105.6585</c:v>
                </c:pt>
                <c:pt idx="3028">
                  <c:v>-105.65650000000001</c:v>
                </c:pt>
                <c:pt idx="3029">
                  <c:v>-105.65450000000001</c:v>
                </c:pt>
                <c:pt idx="3030">
                  <c:v>-105.6525</c:v>
                </c:pt>
                <c:pt idx="3031">
                  <c:v>-105.65050000000001</c:v>
                </c:pt>
                <c:pt idx="3032">
                  <c:v>-105.64850000000001</c:v>
                </c:pt>
                <c:pt idx="3033">
                  <c:v>-105.6465</c:v>
                </c:pt>
                <c:pt idx="3034">
                  <c:v>-105.64450000000001</c:v>
                </c:pt>
                <c:pt idx="3035">
                  <c:v>-105.64250000000001</c:v>
                </c:pt>
                <c:pt idx="3036">
                  <c:v>-105.6405</c:v>
                </c:pt>
                <c:pt idx="3037">
                  <c:v>-105.63850000000001</c:v>
                </c:pt>
                <c:pt idx="3038">
                  <c:v>-105.63650000000001</c:v>
                </c:pt>
                <c:pt idx="3039">
                  <c:v>-105.6345</c:v>
                </c:pt>
                <c:pt idx="3040">
                  <c:v>-105.63250000000001</c:v>
                </c:pt>
                <c:pt idx="3041">
                  <c:v>-105.63050000000001</c:v>
                </c:pt>
                <c:pt idx="3042">
                  <c:v>-105.6285</c:v>
                </c:pt>
                <c:pt idx="3043">
                  <c:v>-105.62650000000001</c:v>
                </c:pt>
                <c:pt idx="3044">
                  <c:v>-105.62450000000001</c:v>
                </c:pt>
                <c:pt idx="3045">
                  <c:v>-105.6225</c:v>
                </c:pt>
                <c:pt idx="3046">
                  <c:v>-105.62050000000001</c:v>
                </c:pt>
                <c:pt idx="3047">
                  <c:v>-105.61850000000001</c:v>
                </c:pt>
                <c:pt idx="3048">
                  <c:v>-105.6165</c:v>
                </c:pt>
                <c:pt idx="3049">
                  <c:v>-105.61450000000001</c:v>
                </c:pt>
                <c:pt idx="3050">
                  <c:v>-105.61250000000001</c:v>
                </c:pt>
                <c:pt idx="3051">
                  <c:v>-105.6105</c:v>
                </c:pt>
                <c:pt idx="3052">
                  <c:v>-105.60850000000001</c:v>
                </c:pt>
                <c:pt idx="3053">
                  <c:v>-105.60650000000001</c:v>
                </c:pt>
                <c:pt idx="3054">
                  <c:v>-105.6045</c:v>
                </c:pt>
                <c:pt idx="3055">
                  <c:v>-105.60250000000001</c:v>
                </c:pt>
                <c:pt idx="3056">
                  <c:v>-105.60050000000001</c:v>
                </c:pt>
                <c:pt idx="3057">
                  <c:v>-105.5985</c:v>
                </c:pt>
                <c:pt idx="3058">
                  <c:v>-105.59650000000001</c:v>
                </c:pt>
                <c:pt idx="3059">
                  <c:v>-105.59450000000001</c:v>
                </c:pt>
                <c:pt idx="3060">
                  <c:v>-105.5925</c:v>
                </c:pt>
                <c:pt idx="3061">
                  <c:v>-105.59050000000001</c:v>
                </c:pt>
                <c:pt idx="3062">
                  <c:v>-105.58850000000001</c:v>
                </c:pt>
                <c:pt idx="3063">
                  <c:v>-105.5865</c:v>
                </c:pt>
                <c:pt idx="3064">
                  <c:v>-105.58450000000001</c:v>
                </c:pt>
                <c:pt idx="3065">
                  <c:v>-105.58250000000001</c:v>
                </c:pt>
                <c:pt idx="3066">
                  <c:v>-105.5805</c:v>
                </c:pt>
                <c:pt idx="3067">
                  <c:v>-105.57850000000001</c:v>
                </c:pt>
                <c:pt idx="3068">
                  <c:v>-105.57650000000001</c:v>
                </c:pt>
                <c:pt idx="3069">
                  <c:v>-105.5745</c:v>
                </c:pt>
                <c:pt idx="3070">
                  <c:v>-105.57250000000001</c:v>
                </c:pt>
                <c:pt idx="3071">
                  <c:v>-105.57050000000001</c:v>
                </c:pt>
                <c:pt idx="3072">
                  <c:v>-105.5685</c:v>
                </c:pt>
                <c:pt idx="3073">
                  <c:v>-105.5665</c:v>
                </c:pt>
                <c:pt idx="3074">
                  <c:v>-105.56450000000001</c:v>
                </c:pt>
                <c:pt idx="3075">
                  <c:v>-105.5625</c:v>
                </c:pt>
                <c:pt idx="3076">
                  <c:v>-105.5605</c:v>
                </c:pt>
                <c:pt idx="3077">
                  <c:v>-105.55850000000001</c:v>
                </c:pt>
                <c:pt idx="3078">
                  <c:v>-105.5565</c:v>
                </c:pt>
                <c:pt idx="3079">
                  <c:v>-105.5545</c:v>
                </c:pt>
                <c:pt idx="3080">
                  <c:v>-105.55250000000001</c:v>
                </c:pt>
                <c:pt idx="3081">
                  <c:v>-105.5505</c:v>
                </c:pt>
                <c:pt idx="3082">
                  <c:v>-105.5485</c:v>
                </c:pt>
                <c:pt idx="3083">
                  <c:v>-105.54650000000001</c:v>
                </c:pt>
                <c:pt idx="3084">
                  <c:v>-105.5445</c:v>
                </c:pt>
                <c:pt idx="3085">
                  <c:v>-105.5425</c:v>
                </c:pt>
                <c:pt idx="3086">
                  <c:v>-105.54050000000001</c:v>
                </c:pt>
                <c:pt idx="3087">
                  <c:v>-105.5385</c:v>
                </c:pt>
                <c:pt idx="3088">
                  <c:v>-105.5365</c:v>
                </c:pt>
                <c:pt idx="3089">
                  <c:v>-105.53450000000001</c:v>
                </c:pt>
                <c:pt idx="3090">
                  <c:v>-105.5325</c:v>
                </c:pt>
                <c:pt idx="3091">
                  <c:v>-105.5305</c:v>
                </c:pt>
                <c:pt idx="3092">
                  <c:v>-105.52850000000001</c:v>
                </c:pt>
                <c:pt idx="3093">
                  <c:v>-105.5265</c:v>
                </c:pt>
                <c:pt idx="3094">
                  <c:v>-105.5245</c:v>
                </c:pt>
                <c:pt idx="3095">
                  <c:v>-105.52250000000001</c:v>
                </c:pt>
                <c:pt idx="3096">
                  <c:v>-105.5205</c:v>
                </c:pt>
                <c:pt idx="3097">
                  <c:v>-105.5185</c:v>
                </c:pt>
                <c:pt idx="3098">
                  <c:v>-105.51650000000001</c:v>
                </c:pt>
                <c:pt idx="3099">
                  <c:v>-105.5145</c:v>
                </c:pt>
                <c:pt idx="3100">
                  <c:v>-105.5125</c:v>
                </c:pt>
                <c:pt idx="3101">
                  <c:v>-105.51050000000001</c:v>
                </c:pt>
                <c:pt idx="3102">
                  <c:v>-105.50850000000001</c:v>
                </c:pt>
                <c:pt idx="3103">
                  <c:v>-105.5065</c:v>
                </c:pt>
                <c:pt idx="3104">
                  <c:v>-105.50450000000001</c:v>
                </c:pt>
                <c:pt idx="3105">
                  <c:v>-105.50250000000001</c:v>
                </c:pt>
                <c:pt idx="3106">
                  <c:v>-105.5005</c:v>
                </c:pt>
                <c:pt idx="3107">
                  <c:v>-105.49850000000001</c:v>
                </c:pt>
                <c:pt idx="3108">
                  <c:v>-105.49650000000001</c:v>
                </c:pt>
                <c:pt idx="3109">
                  <c:v>-105.4945</c:v>
                </c:pt>
                <c:pt idx="3110">
                  <c:v>-105.49250000000001</c:v>
                </c:pt>
                <c:pt idx="3111">
                  <c:v>-105.49050000000001</c:v>
                </c:pt>
                <c:pt idx="3112">
                  <c:v>-105.4885</c:v>
                </c:pt>
                <c:pt idx="3113">
                  <c:v>-105.48650000000001</c:v>
                </c:pt>
                <c:pt idx="3114">
                  <c:v>-105.48450000000001</c:v>
                </c:pt>
                <c:pt idx="3115">
                  <c:v>-105.4825</c:v>
                </c:pt>
                <c:pt idx="3116">
                  <c:v>-105.48050000000001</c:v>
                </c:pt>
                <c:pt idx="3117">
                  <c:v>-105.47850000000001</c:v>
                </c:pt>
                <c:pt idx="3118">
                  <c:v>-105.4765</c:v>
                </c:pt>
                <c:pt idx="3119">
                  <c:v>-105.47450000000001</c:v>
                </c:pt>
                <c:pt idx="3120">
                  <c:v>-105.47250000000001</c:v>
                </c:pt>
                <c:pt idx="3121">
                  <c:v>-105.4705</c:v>
                </c:pt>
                <c:pt idx="3122">
                  <c:v>-105.46850000000001</c:v>
                </c:pt>
                <c:pt idx="3123">
                  <c:v>-105.46650000000001</c:v>
                </c:pt>
                <c:pt idx="3124">
                  <c:v>-105.4645</c:v>
                </c:pt>
                <c:pt idx="3125">
                  <c:v>-105.46250000000001</c:v>
                </c:pt>
                <c:pt idx="3126">
                  <c:v>-105.46050000000001</c:v>
                </c:pt>
                <c:pt idx="3127">
                  <c:v>-105.4585</c:v>
                </c:pt>
                <c:pt idx="3128">
                  <c:v>-105.45650000000001</c:v>
                </c:pt>
                <c:pt idx="3129">
                  <c:v>-105.45450000000001</c:v>
                </c:pt>
                <c:pt idx="3130">
                  <c:v>-105.4525</c:v>
                </c:pt>
                <c:pt idx="3131">
                  <c:v>-105.45050000000001</c:v>
                </c:pt>
                <c:pt idx="3132">
                  <c:v>-105.44850000000001</c:v>
                </c:pt>
                <c:pt idx="3133">
                  <c:v>-105.4465</c:v>
                </c:pt>
                <c:pt idx="3134">
                  <c:v>-105.44450000000001</c:v>
                </c:pt>
                <c:pt idx="3135">
                  <c:v>-105.44250000000001</c:v>
                </c:pt>
                <c:pt idx="3136">
                  <c:v>-105.4405</c:v>
                </c:pt>
                <c:pt idx="3137">
                  <c:v>-105.4385</c:v>
                </c:pt>
                <c:pt idx="3138">
                  <c:v>-105.43650000000001</c:v>
                </c:pt>
                <c:pt idx="3139">
                  <c:v>-105.4345</c:v>
                </c:pt>
                <c:pt idx="3140">
                  <c:v>-105.4325</c:v>
                </c:pt>
                <c:pt idx="3141">
                  <c:v>-105.43050000000001</c:v>
                </c:pt>
                <c:pt idx="3142">
                  <c:v>-105.4285</c:v>
                </c:pt>
                <c:pt idx="3143">
                  <c:v>-105.4265</c:v>
                </c:pt>
                <c:pt idx="3144">
                  <c:v>-105.42450000000001</c:v>
                </c:pt>
                <c:pt idx="3145">
                  <c:v>-105.4225</c:v>
                </c:pt>
                <c:pt idx="3146">
                  <c:v>-105.4205</c:v>
                </c:pt>
                <c:pt idx="3147">
                  <c:v>-105.41850000000001</c:v>
                </c:pt>
                <c:pt idx="3148">
                  <c:v>-105.4165</c:v>
                </c:pt>
                <c:pt idx="3149">
                  <c:v>-105.4145</c:v>
                </c:pt>
                <c:pt idx="3150">
                  <c:v>-105.41250000000001</c:v>
                </c:pt>
                <c:pt idx="3151">
                  <c:v>-105.41050000000001</c:v>
                </c:pt>
                <c:pt idx="3152">
                  <c:v>-105.4085</c:v>
                </c:pt>
                <c:pt idx="3153">
                  <c:v>-105.40650000000001</c:v>
                </c:pt>
                <c:pt idx="3154">
                  <c:v>-105.40450000000001</c:v>
                </c:pt>
                <c:pt idx="3155">
                  <c:v>-105.4025</c:v>
                </c:pt>
                <c:pt idx="3156">
                  <c:v>-105.40050000000001</c:v>
                </c:pt>
                <c:pt idx="3157">
                  <c:v>-105.39850000000001</c:v>
                </c:pt>
                <c:pt idx="3158">
                  <c:v>-105.3965</c:v>
                </c:pt>
                <c:pt idx="3159">
                  <c:v>-105.39450000000001</c:v>
                </c:pt>
                <c:pt idx="3160">
                  <c:v>-105.39250000000001</c:v>
                </c:pt>
                <c:pt idx="3161">
                  <c:v>-105.3905</c:v>
                </c:pt>
                <c:pt idx="3162">
                  <c:v>-105.38850000000001</c:v>
                </c:pt>
                <c:pt idx="3163">
                  <c:v>-105.38650000000001</c:v>
                </c:pt>
                <c:pt idx="3164">
                  <c:v>-105.3845</c:v>
                </c:pt>
                <c:pt idx="3165">
                  <c:v>-105.38250000000001</c:v>
                </c:pt>
                <c:pt idx="3166">
                  <c:v>-105.38050000000001</c:v>
                </c:pt>
                <c:pt idx="3167">
                  <c:v>-105.3785</c:v>
                </c:pt>
                <c:pt idx="3168">
                  <c:v>-105.37650000000001</c:v>
                </c:pt>
                <c:pt idx="3169">
                  <c:v>-105.37450000000001</c:v>
                </c:pt>
                <c:pt idx="3170">
                  <c:v>-105.3725</c:v>
                </c:pt>
                <c:pt idx="3171">
                  <c:v>-105.37050000000001</c:v>
                </c:pt>
                <c:pt idx="3172">
                  <c:v>-105.36850000000001</c:v>
                </c:pt>
                <c:pt idx="3173">
                  <c:v>-105.3665</c:v>
                </c:pt>
                <c:pt idx="3174">
                  <c:v>-105.36450000000001</c:v>
                </c:pt>
                <c:pt idx="3175">
                  <c:v>-105.36250000000001</c:v>
                </c:pt>
                <c:pt idx="3176">
                  <c:v>-105.3605</c:v>
                </c:pt>
                <c:pt idx="3177">
                  <c:v>-105.35850000000001</c:v>
                </c:pt>
                <c:pt idx="3178">
                  <c:v>-105.35650000000001</c:v>
                </c:pt>
                <c:pt idx="3179">
                  <c:v>-105.3545</c:v>
                </c:pt>
                <c:pt idx="3180">
                  <c:v>-105.35250000000001</c:v>
                </c:pt>
                <c:pt idx="3181">
                  <c:v>-105.35050000000001</c:v>
                </c:pt>
                <c:pt idx="3182">
                  <c:v>-105.3485</c:v>
                </c:pt>
                <c:pt idx="3183">
                  <c:v>-105.34650000000001</c:v>
                </c:pt>
                <c:pt idx="3184">
                  <c:v>-105.34450000000001</c:v>
                </c:pt>
                <c:pt idx="3185">
                  <c:v>-105.3425</c:v>
                </c:pt>
                <c:pt idx="3186">
                  <c:v>-105.34050000000001</c:v>
                </c:pt>
                <c:pt idx="3187">
                  <c:v>-105.33850000000001</c:v>
                </c:pt>
                <c:pt idx="3188">
                  <c:v>-105.3365</c:v>
                </c:pt>
                <c:pt idx="3189">
                  <c:v>-105.33450000000001</c:v>
                </c:pt>
                <c:pt idx="3190">
                  <c:v>-105.33250000000001</c:v>
                </c:pt>
                <c:pt idx="3191">
                  <c:v>-105.3305</c:v>
                </c:pt>
                <c:pt idx="3192">
                  <c:v>-105.32850000000001</c:v>
                </c:pt>
                <c:pt idx="3193">
                  <c:v>-105.32650000000001</c:v>
                </c:pt>
                <c:pt idx="3194">
                  <c:v>-105.3245</c:v>
                </c:pt>
                <c:pt idx="3195">
                  <c:v>-105.32250000000001</c:v>
                </c:pt>
                <c:pt idx="3196">
                  <c:v>-105.32050000000001</c:v>
                </c:pt>
                <c:pt idx="3197">
                  <c:v>-105.3185</c:v>
                </c:pt>
                <c:pt idx="3198">
                  <c:v>-105.3165</c:v>
                </c:pt>
                <c:pt idx="3199">
                  <c:v>-105.31450000000001</c:v>
                </c:pt>
                <c:pt idx="3200">
                  <c:v>-105.3125</c:v>
                </c:pt>
                <c:pt idx="3201">
                  <c:v>-105.3105</c:v>
                </c:pt>
                <c:pt idx="3202">
                  <c:v>-105.30850000000001</c:v>
                </c:pt>
                <c:pt idx="3203">
                  <c:v>-105.3065</c:v>
                </c:pt>
                <c:pt idx="3204">
                  <c:v>-105.3045</c:v>
                </c:pt>
                <c:pt idx="3205">
                  <c:v>-105.30250000000001</c:v>
                </c:pt>
                <c:pt idx="3206">
                  <c:v>-105.3005</c:v>
                </c:pt>
                <c:pt idx="3207">
                  <c:v>-105.2985</c:v>
                </c:pt>
                <c:pt idx="3208">
                  <c:v>-105.29650000000001</c:v>
                </c:pt>
                <c:pt idx="3209">
                  <c:v>-105.2945</c:v>
                </c:pt>
                <c:pt idx="3210">
                  <c:v>-105.2925</c:v>
                </c:pt>
                <c:pt idx="3211">
                  <c:v>-105.29050000000001</c:v>
                </c:pt>
                <c:pt idx="3212">
                  <c:v>-105.2885</c:v>
                </c:pt>
                <c:pt idx="3213">
                  <c:v>-105.2865</c:v>
                </c:pt>
                <c:pt idx="3214">
                  <c:v>-105.28450000000001</c:v>
                </c:pt>
                <c:pt idx="3215">
                  <c:v>-105.2825</c:v>
                </c:pt>
                <c:pt idx="3216">
                  <c:v>-105.2805</c:v>
                </c:pt>
                <c:pt idx="3217">
                  <c:v>-105.27850000000001</c:v>
                </c:pt>
                <c:pt idx="3218">
                  <c:v>-105.2765</c:v>
                </c:pt>
                <c:pt idx="3219">
                  <c:v>-105.2745</c:v>
                </c:pt>
                <c:pt idx="3220">
                  <c:v>-105.27250000000001</c:v>
                </c:pt>
                <c:pt idx="3221">
                  <c:v>-105.2705</c:v>
                </c:pt>
                <c:pt idx="3222">
                  <c:v>-105.2685</c:v>
                </c:pt>
                <c:pt idx="3223">
                  <c:v>-105.26650000000001</c:v>
                </c:pt>
                <c:pt idx="3224">
                  <c:v>-105.2645</c:v>
                </c:pt>
                <c:pt idx="3225">
                  <c:v>-105.2625</c:v>
                </c:pt>
                <c:pt idx="3226">
                  <c:v>-105.26050000000001</c:v>
                </c:pt>
                <c:pt idx="3227">
                  <c:v>-105.25850000000001</c:v>
                </c:pt>
                <c:pt idx="3228">
                  <c:v>-105.2565</c:v>
                </c:pt>
                <c:pt idx="3229">
                  <c:v>-105.25450000000001</c:v>
                </c:pt>
                <c:pt idx="3230">
                  <c:v>-105.25250000000001</c:v>
                </c:pt>
                <c:pt idx="3231">
                  <c:v>-105.2505</c:v>
                </c:pt>
                <c:pt idx="3232">
                  <c:v>-105.24850000000001</c:v>
                </c:pt>
                <c:pt idx="3233">
                  <c:v>-105.24650000000001</c:v>
                </c:pt>
                <c:pt idx="3234">
                  <c:v>-105.2445</c:v>
                </c:pt>
                <c:pt idx="3235">
                  <c:v>-105.24250000000001</c:v>
                </c:pt>
                <c:pt idx="3236">
                  <c:v>-105.24050000000001</c:v>
                </c:pt>
                <c:pt idx="3237">
                  <c:v>-105.2385</c:v>
                </c:pt>
                <c:pt idx="3238">
                  <c:v>-105.23650000000001</c:v>
                </c:pt>
                <c:pt idx="3239">
                  <c:v>-105.23450000000001</c:v>
                </c:pt>
                <c:pt idx="3240">
                  <c:v>-105.2325</c:v>
                </c:pt>
                <c:pt idx="3241">
                  <c:v>-105.23050000000001</c:v>
                </c:pt>
                <c:pt idx="3242">
                  <c:v>-105.22850000000001</c:v>
                </c:pt>
                <c:pt idx="3243">
                  <c:v>-105.2265</c:v>
                </c:pt>
                <c:pt idx="3244">
                  <c:v>-105.22450000000001</c:v>
                </c:pt>
                <c:pt idx="3245">
                  <c:v>-105.22250000000001</c:v>
                </c:pt>
                <c:pt idx="3246">
                  <c:v>-105.2205</c:v>
                </c:pt>
                <c:pt idx="3247">
                  <c:v>-105.21850000000001</c:v>
                </c:pt>
                <c:pt idx="3248">
                  <c:v>-105.21650000000001</c:v>
                </c:pt>
                <c:pt idx="3249">
                  <c:v>-105.2145</c:v>
                </c:pt>
                <c:pt idx="3250">
                  <c:v>-105.21250000000001</c:v>
                </c:pt>
                <c:pt idx="3251">
                  <c:v>-105.21050000000001</c:v>
                </c:pt>
                <c:pt idx="3252">
                  <c:v>-105.2085</c:v>
                </c:pt>
                <c:pt idx="3253">
                  <c:v>-105.20650000000001</c:v>
                </c:pt>
                <c:pt idx="3254">
                  <c:v>-105.20450000000001</c:v>
                </c:pt>
                <c:pt idx="3255">
                  <c:v>-105.2025</c:v>
                </c:pt>
                <c:pt idx="3256">
                  <c:v>-105.20050000000001</c:v>
                </c:pt>
                <c:pt idx="3257">
                  <c:v>-105.19850000000001</c:v>
                </c:pt>
                <c:pt idx="3258">
                  <c:v>-105.1965</c:v>
                </c:pt>
                <c:pt idx="3259">
                  <c:v>-105.19450000000001</c:v>
                </c:pt>
                <c:pt idx="3260">
                  <c:v>-105.19250000000001</c:v>
                </c:pt>
                <c:pt idx="3261">
                  <c:v>-105.1905</c:v>
                </c:pt>
                <c:pt idx="3262">
                  <c:v>-105.1885</c:v>
                </c:pt>
                <c:pt idx="3263">
                  <c:v>-105.18650000000001</c:v>
                </c:pt>
                <c:pt idx="3264">
                  <c:v>-105.1845</c:v>
                </c:pt>
                <c:pt idx="3265">
                  <c:v>-105.1825</c:v>
                </c:pt>
                <c:pt idx="3266">
                  <c:v>-105.18050000000001</c:v>
                </c:pt>
                <c:pt idx="3267">
                  <c:v>-105.1785</c:v>
                </c:pt>
                <c:pt idx="3268">
                  <c:v>-105.1765</c:v>
                </c:pt>
                <c:pt idx="3269">
                  <c:v>-105.17450000000001</c:v>
                </c:pt>
                <c:pt idx="3270">
                  <c:v>-105.1725</c:v>
                </c:pt>
                <c:pt idx="3271">
                  <c:v>-105.1705</c:v>
                </c:pt>
                <c:pt idx="3272">
                  <c:v>-105.16850000000001</c:v>
                </c:pt>
                <c:pt idx="3273">
                  <c:v>-105.1665</c:v>
                </c:pt>
                <c:pt idx="3274">
                  <c:v>-105.1645</c:v>
                </c:pt>
                <c:pt idx="3275">
                  <c:v>-105.16250000000001</c:v>
                </c:pt>
                <c:pt idx="3276">
                  <c:v>-105.16050000000001</c:v>
                </c:pt>
                <c:pt idx="3277">
                  <c:v>-105.1585</c:v>
                </c:pt>
                <c:pt idx="3278">
                  <c:v>-105.15650000000001</c:v>
                </c:pt>
                <c:pt idx="3279">
                  <c:v>-105.15450000000001</c:v>
                </c:pt>
                <c:pt idx="3280">
                  <c:v>-105.1525</c:v>
                </c:pt>
                <c:pt idx="3281">
                  <c:v>-105.15050000000001</c:v>
                </c:pt>
                <c:pt idx="3282">
                  <c:v>-105.14850000000001</c:v>
                </c:pt>
                <c:pt idx="3283">
                  <c:v>-105.1465</c:v>
                </c:pt>
                <c:pt idx="3284">
                  <c:v>-105.14450000000001</c:v>
                </c:pt>
                <c:pt idx="3285">
                  <c:v>-105.14250000000001</c:v>
                </c:pt>
                <c:pt idx="3286">
                  <c:v>-105.1405</c:v>
                </c:pt>
                <c:pt idx="3287">
                  <c:v>-105.13850000000001</c:v>
                </c:pt>
                <c:pt idx="3288">
                  <c:v>-105.13650000000001</c:v>
                </c:pt>
                <c:pt idx="3289">
                  <c:v>-105.1345</c:v>
                </c:pt>
                <c:pt idx="3290">
                  <c:v>-105.13250000000001</c:v>
                </c:pt>
                <c:pt idx="3291">
                  <c:v>-105.13050000000001</c:v>
                </c:pt>
                <c:pt idx="3292">
                  <c:v>-105.1285</c:v>
                </c:pt>
                <c:pt idx="3293">
                  <c:v>-105.12650000000001</c:v>
                </c:pt>
                <c:pt idx="3294">
                  <c:v>-105.12450000000001</c:v>
                </c:pt>
                <c:pt idx="3295">
                  <c:v>-105.1225</c:v>
                </c:pt>
                <c:pt idx="3296">
                  <c:v>-105.12050000000001</c:v>
                </c:pt>
                <c:pt idx="3297">
                  <c:v>-105.11850000000001</c:v>
                </c:pt>
                <c:pt idx="3298">
                  <c:v>-105.1165</c:v>
                </c:pt>
                <c:pt idx="3299">
                  <c:v>-105.11450000000001</c:v>
                </c:pt>
                <c:pt idx="3300">
                  <c:v>-105.11250000000001</c:v>
                </c:pt>
                <c:pt idx="3301">
                  <c:v>-105.1105</c:v>
                </c:pt>
                <c:pt idx="3302">
                  <c:v>-105.10850000000001</c:v>
                </c:pt>
                <c:pt idx="3303">
                  <c:v>-105.10650000000001</c:v>
                </c:pt>
                <c:pt idx="3304">
                  <c:v>-105.1045</c:v>
                </c:pt>
                <c:pt idx="3305">
                  <c:v>-105.10250000000001</c:v>
                </c:pt>
                <c:pt idx="3306">
                  <c:v>-105.10050000000001</c:v>
                </c:pt>
                <c:pt idx="3307">
                  <c:v>-105.0985</c:v>
                </c:pt>
                <c:pt idx="3308">
                  <c:v>-105.09650000000001</c:v>
                </c:pt>
                <c:pt idx="3309">
                  <c:v>-105.09450000000001</c:v>
                </c:pt>
                <c:pt idx="3310">
                  <c:v>-105.0925</c:v>
                </c:pt>
                <c:pt idx="3311">
                  <c:v>-105.09050000000001</c:v>
                </c:pt>
                <c:pt idx="3312">
                  <c:v>-105.08850000000001</c:v>
                </c:pt>
                <c:pt idx="3313">
                  <c:v>-105.0865</c:v>
                </c:pt>
                <c:pt idx="3314">
                  <c:v>-105.08450000000001</c:v>
                </c:pt>
                <c:pt idx="3315">
                  <c:v>-105.08250000000001</c:v>
                </c:pt>
                <c:pt idx="3316">
                  <c:v>-105.0805</c:v>
                </c:pt>
                <c:pt idx="3317">
                  <c:v>-105.07850000000001</c:v>
                </c:pt>
                <c:pt idx="3318">
                  <c:v>-105.07650000000001</c:v>
                </c:pt>
                <c:pt idx="3319">
                  <c:v>-105.0745</c:v>
                </c:pt>
                <c:pt idx="3320">
                  <c:v>-105.07250000000001</c:v>
                </c:pt>
                <c:pt idx="3321">
                  <c:v>-105.07050000000001</c:v>
                </c:pt>
                <c:pt idx="3322">
                  <c:v>-105.0685</c:v>
                </c:pt>
                <c:pt idx="3323">
                  <c:v>-105.0665</c:v>
                </c:pt>
                <c:pt idx="3324">
                  <c:v>-105.06450000000001</c:v>
                </c:pt>
                <c:pt idx="3325">
                  <c:v>-105.0625</c:v>
                </c:pt>
                <c:pt idx="3326">
                  <c:v>-105.0605</c:v>
                </c:pt>
                <c:pt idx="3327">
                  <c:v>-105.05850000000001</c:v>
                </c:pt>
                <c:pt idx="3328">
                  <c:v>-105.0565</c:v>
                </c:pt>
                <c:pt idx="3329">
                  <c:v>-105.0545</c:v>
                </c:pt>
                <c:pt idx="3330">
                  <c:v>-105.05250000000001</c:v>
                </c:pt>
                <c:pt idx="3331">
                  <c:v>-105.0505</c:v>
                </c:pt>
                <c:pt idx="3332">
                  <c:v>-105.0485</c:v>
                </c:pt>
                <c:pt idx="3333">
                  <c:v>-105.04650000000001</c:v>
                </c:pt>
                <c:pt idx="3334">
                  <c:v>-105.0445</c:v>
                </c:pt>
                <c:pt idx="3335">
                  <c:v>-105.0425</c:v>
                </c:pt>
                <c:pt idx="3336">
                  <c:v>-105.04050000000001</c:v>
                </c:pt>
                <c:pt idx="3337">
                  <c:v>-105.0385</c:v>
                </c:pt>
                <c:pt idx="3338">
                  <c:v>-105.0365</c:v>
                </c:pt>
                <c:pt idx="3339">
                  <c:v>-105.03450000000001</c:v>
                </c:pt>
                <c:pt idx="3340">
                  <c:v>-105.0325</c:v>
                </c:pt>
                <c:pt idx="3341">
                  <c:v>-105.0305</c:v>
                </c:pt>
                <c:pt idx="3342">
                  <c:v>-105.02850000000001</c:v>
                </c:pt>
                <c:pt idx="3343">
                  <c:v>-105.0265</c:v>
                </c:pt>
                <c:pt idx="3344">
                  <c:v>-105.0245</c:v>
                </c:pt>
                <c:pt idx="3345">
                  <c:v>-105.02250000000001</c:v>
                </c:pt>
                <c:pt idx="3346">
                  <c:v>-105.0205</c:v>
                </c:pt>
                <c:pt idx="3347">
                  <c:v>-105.0185</c:v>
                </c:pt>
                <c:pt idx="3348">
                  <c:v>-105.01650000000001</c:v>
                </c:pt>
                <c:pt idx="3349">
                  <c:v>-105.0145</c:v>
                </c:pt>
                <c:pt idx="3350">
                  <c:v>-105.0125</c:v>
                </c:pt>
                <c:pt idx="3351">
                  <c:v>-105.01050000000001</c:v>
                </c:pt>
                <c:pt idx="3352">
                  <c:v>-105.00850000000001</c:v>
                </c:pt>
                <c:pt idx="3353">
                  <c:v>-105.0065</c:v>
                </c:pt>
                <c:pt idx="3354">
                  <c:v>-105.00450000000001</c:v>
                </c:pt>
                <c:pt idx="3355">
                  <c:v>-105.00250000000001</c:v>
                </c:pt>
                <c:pt idx="3356">
                  <c:v>-105.0005</c:v>
                </c:pt>
                <c:pt idx="3357">
                  <c:v>-104.99850000000001</c:v>
                </c:pt>
                <c:pt idx="3358">
                  <c:v>-104.99650000000001</c:v>
                </c:pt>
                <c:pt idx="3359">
                  <c:v>-104.9945</c:v>
                </c:pt>
                <c:pt idx="3360">
                  <c:v>-104.99250000000001</c:v>
                </c:pt>
                <c:pt idx="3361">
                  <c:v>-104.99050000000001</c:v>
                </c:pt>
                <c:pt idx="3362">
                  <c:v>-104.9885</c:v>
                </c:pt>
                <c:pt idx="3363">
                  <c:v>-104.98650000000001</c:v>
                </c:pt>
                <c:pt idx="3364">
                  <c:v>-104.98450000000001</c:v>
                </c:pt>
                <c:pt idx="3365">
                  <c:v>-104.9825</c:v>
                </c:pt>
                <c:pt idx="3366">
                  <c:v>-104.98050000000001</c:v>
                </c:pt>
                <c:pt idx="3367">
                  <c:v>-104.97850000000001</c:v>
                </c:pt>
                <c:pt idx="3368">
                  <c:v>-104.9765</c:v>
                </c:pt>
                <c:pt idx="3369">
                  <c:v>-104.97450000000001</c:v>
                </c:pt>
                <c:pt idx="3370">
                  <c:v>-104.97250000000001</c:v>
                </c:pt>
                <c:pt idx="3371">
                  <c:v>-104.9705</c:v>
                </c:pt>
                <c:pt idx="3372">
                  <c:v>-104.96850000000001</c:v>
                </c:pt>
                <c:pt idx="3373">
                  <c:v>-104.96650000000001</c:v>
                </c:pt>
                <c:pt idx="3374">
                  <c:v>-104.9645</c:v>
                </c:pt>
                <c:pt idx="3375">
                  <c:v>-104.96250000000001</c:v>
                </c:pt>
                <c:pt idx="3376">
                  <c:v>-104.96050000000001</c:v>
                </c:pt>
                <c:pt idx="3377">
                  <c:v>-104.9585</c:v>
                </c:pt>
                <c:pt idx="3378">
                  <c:v>-104.95650000000001</c:v>
                </c:pt>
                <c:pt idx="3379">
                  <c:v>-104.95450000000001</c:v>
                </c:pt>
                <c:pt idx="3380">
                  <c:v>-104.9525</c:v>
                </c:pt>
                <c:pt idx="3381">
                  <c:v>-104.95050000000001</c:v>
                </c:pt>
                <c:pt idx="3382">
                  <c:v>-104.94850000000001</c:v>
                </c:pt>
                <c:pt idx="3383">
                  <c:v>-104.9465</c:v>
                </c:pt>
                <c:pt idx="3384">
                  <c:v>-104.94450000000001</c:v>
                </c:pt>
                <c:pt idx="3385">
                  <c:v>-104.94250000000001</c:v>
                </c:pt>
                <c:pt idx="3386">
                  <c:v>-104.9405</c:v>
                </c:pt>
                <c:pt idx="3387">
                  <c:v>-104.9385</c:v>
                </c:pt>
                <c:pt idx="3388">
                  <c:v>-104.93650000000001</c:v>
                </c:pt>
                <c:pt idx="3389">
                  <c:v>-104.9345</c:v>
                </c:pt>
                <c:pt idx="3390">
                  <c:v>-104.9325</c:v>
                </c:pt>
                <c:pt idx="3391">
                  <c:v>-104.93050000000001</c:v>
                </c:pt>
                <c:pt idx="3392">
                  <c:v>-104.9285</c:v>
                </c:pt>
                <c:pt idx="3393">
                  <c:v>-104.9265</c:v>
                </c:pt>
                <c:pt idx="3394">
                  <c:v>-104.92450000000001</c:v>
                </c:pt>
                <c:pt idx="3395">
                  <c:v>-104.9225</c:v>
                </c:pt>
                <c:pt idx="3396">
                  <c:v>-104.9205</c:v>
                </c:pt>
                <c:pt idx="3397">
                  <c:v>-104.91850000000001</c:v>
                </c:pt>
                <c:pt idx="3398">
                  <c:v>-104.9165</c:v>
                </c:pt>
                <c:pt idx="3399">
                  <c:v>-104.9145</c:v>
                </c:pt>
                <c:pt idx="3400">
                  <c:v>-104.91250000000001</c:v>
                </c:pt>
                <c:pt idx="3401">
                  <c:v>-104.91050000000001</c:v>
                </c:pt>
                <c:pt idx="3402">
                  <c:v>-104.9085</c:v>
                </c:pt>
                <c:pt idx="3403">
                  <c:v>-104.90650000000001</c:v>
                </c:pt>
                <c:pt idx="3404">
                  <c:v>-104.90450000000001</c:v>
                </c:pt>
                <c:pt idx="3405">
                  <c:v>-104.9025</c:v>
                </c:pt>
                <c:pt idx="3406">
                  <c:v>-104.90050000000001</c:v>
                </c:pt>
                <c:pt idx="3407">
                  <c:v>-104.89850000000001</c:v>
                </c:pt>
                <c:pt idx="3408">
                  <c:v>-104.8965</c:v>
                </c:pt>
                <c:pt idx="3409">
                  <c:v>-104.89450000000001</c:v>
                </c:pt>
                <c:pt idx="3410">
                  <c:v>-104.89250000000001</c:v>
                </c:pt>
                <c:pt idx="3411">
                  <c:v>-104.8905</c:v>
                </c:pt>
                <c:pt idx="3412">
                  <c:v>-104.88850000000001</c:v>
                </c:pt>
                <c:pt idx="3413">
                  <c:v>-104.88650000000001</c:v>
                </c:pt>
                <c:pt idx="3414">
                  <c:v>-104.8845</c:v>
                </c:pt>
                <c:pt idx="3415">
                  <c:v>-104.88250000000001</c:v>
                </c:pt>
                <c:pt idx="3416">
                  <c:v>-104.88050000000001</c:v>
                </c:pt>
                <c:pt idx="3417">
                  <c:v>-104.8785</c:v>
                </c:pt>
                <c:pt idx="3418">
                  <c:v>-104.87650000000001</c:v>
                </c:pt>
                <c:pt idx="3419">
                  <c:v>-104.87450000000001</c:v>
                </c:pt>
                <c:pt idx="3420">
                  <c:v>-104.8725</c:v>
                </c:pt>
                <c:pt idx="3421">
                  <c:v>-104.87050000000001</c:v>
                </c:pt>
                <c:pt idx="3422">
                  <c:v>-104.86850000000001</c:v>
                </c:pt>
                <c:pt idx="3423">
                  <c:v>-104.8665</c:v>
                </c:pt>
                <c:pt idx="3424">
                  <c:v>-104.86450000000001</c:v>
                </c:pt>
                <c:pt idx="3425">
                  <c:v>-104.86250000000001</c:v>
                </c:pt>
                <c:pt idx="3426">
                  <c:v>-104.8605</c:v>
                </c:pt>
                <c:pt idx="3427">
                  <c:v>-104.85850000000001</c:v>
                </c:pt>
                <c:pt idx="3428">
                  <c:v>-104.85650000000001</c:v>
                </c:pt>
                <c:pt idx="3429">
                  <c:v>-104.8545</c:v>
                </c:pt>
                <c:pt idx="3430">
                  <c:v>-104.85250000000001</c:v>
                </c:pt>
                <c:pt idx="3431">
                  <c:v>-104.85050000000001</c:v>
                </c:pt>
                <c:pt idx="3432">
                  <c:v>-104.8485</c:v>
                </c:pt>
                <c:pt idx="3433">
                  <c:v>-104.84650000000001</c:v>
                </c:pt>
                <c:pt idx="3434">
                  <c:v>-104.84450000000001</c:v>
                </c:pt>
                <c:pt idx="3435">
                  <c:v>-104.8425</c:v>
                </c:pt>
                <c:pt idx="3436">
                  <c:v>-104.84050000000001</c:v>
                </c:pt>
                <c:pt idx="3437">
                  <c:v>-104.83850000000001</c:v>
                </c:pt>
                <c:pt idx="3438">
                  <c:v>-104.8365</c:v>
                </c:pt>
                <c:pt idx="3439">
                  <c:v>-104.83450000000001</c:v>
                </c:pt>
                <c:pt idx="3440">
                  <c:v>-104.83250000000001</c:v>
                </c:pt>
                <c:pt idx="3441">
                  <c:v>-104.8305</c:v>
                </c:pt>
                <c:pt idx="3442">
                  <c:v>-104.82850000000001</c:v>
                </c:pt>
                <c:pt idx="3443">
                  <c:v>-104.82650000000001</c:v>
                </c:pt>
                <c:pt idx="3444">
                  <c:v>-104.8245</c:v>
                </c:pt>
                <c:pt idx="3445">
                  <c:v>-104.82250000000001</c:v>
                </c:pt>
                <c:pt idx="3446">
                  <c:v>-104.82050000000001</c:v>
                </c:pt>
                <c:pt idx="3447">
                  <c:v>-104.8185</c:v>
                </c:pt>
                <c:pt idx="3448">
                  <c:v>-104.8165</c:v>
                </c:pt>
                <c:pt idx="3449">
                  <c:v>-104.81450000000001</c:v>
                </c:pt>
                <c:pt idx="3450">
                  <c:v>-104.8125</c:v>
                </c:pt>
                <c:pt idx="3451">
                  <c:v>-104.8105</c:v>
                </c:pt>
                <c:pt idx="3452">
                  <c:v>-104.80850000000001</c:v>
                </c:pt>
                <c:pt idx="3453">
                  <c:v>-104.8065</c:v>
                </c:pt>
                <c:pt idx="3454">
                  <c:v>-104.8045</c:v>
                </c:pt>
                <c:pt idx="3455">
                  <c:v>-104.80250000000001</c:v>
                </c:pt>
                <c:pt idx="3456">
                  <c:v>-104.8005</c:v>
                </c:pt>
                <c:pt idx="3457">
                  <c:v>-104.7985</c:v>
                </c:pt>
                <c:pt idx="3458">
                  <c:v>-104.79650000000001</c:v>
                </c:pt>
                <c:pt idx="3459">
                  <c:v>-104.7945</c:v>
                </c:pt>
                <c:pt idx="3460">
                  <c:v>-104.7925</c:v>
                </c:pt>
                <c:pt idx="3461">
                  <c:v>-104.79050000000001</c:v>
                </c:pt>
                <c:pt idx="3462">
                  <c:v>-104.7885</c:v>
                </c:pt>
                <c:pt idx="3463">
                  <c:v>-104.7865</c:v>
                </c:pt>
                <c:pt idx="3464">
                  <c:v>-104.78450000000001</c:v>
                </c:pt>
                <c:pt idx="3465">
                  <c:v>-104.7825</c:v>
                </c:pt>
                <c:pt idx="3466">
                  <c:v>-104.7805</c:v>
                </c:pt>
                <c:pt idx="3467">
                  <c:v>-104.77850000000001</c:v>
                </c:pt>
                <c:pt idx="3468">
                  <c:v>-104.7765</c:v>
                </c:pt>
                <c:pt idx="3469">
                  <c:v>-104.7745</c:v>
                </c:pt>
                <c:pt idx="3470">
                  <c:v>-104.77250000000001</c:v>
                </c:pt>
                <c:pt idx="3471">
                  <c:v>-104.7705</c:v>
                </c:pt>
                <c:pt idx="3472">
                  <c:v>-104.7685</c:v>
                </c:pt>
                <c:pt idx="3473">
                  <c:v>-104.76650000000001</c:v>
                </c:pt>
                <c:pt idx="3474">
                  <c:v>-104.7645</c:v>
                </c:pt>
                <c:pt idx="3475">
                  <c:v>-104.7625</c:v>
                </c:pt>
                <c:pt idx="3476">
                  <c:v>-104.76050000000001</c:v>
                </c:pt>
                <c:pt idx="3477">
                  <c:v>-104.75850000000001</c:v>
                </c:pt>
                <c:pt idx="3478">
                  <c:v>-104.7565</c:v>
                </c:pt>
                <c:pt idx="3479">
                  <c:v>-104.75450000000001</c:v>
                </c:pt>
                <c:pt idx="3480">
                  <c:v>-104.75250000000001</c:v>
                </c:pt>
                <c:pt idx="3481">
                  <c:v>-104.7505</c:v>
                </c:pt>
                <c:pt idx="3482">
                  <c:v>-104.74850000000001</c:v>
                </c:pt>
                <c:pt idx="3483">
                  <c:v>-104.74650000000001</c:v>
                </c:pt>
                <c:pt idx="3484">
                  <c:v>-104.7445</c:v>
                </c:pt>
                <c:pt idx="3485">
                  <c:v>-104.74250000000001</c:v>
                </c:pt>
                <c:pt idx="3486">
                  <c:v>-104.74050000000001</c:v>
                </c:pt>
                <c:pt idx="3487">
                  <c:v>-104.7385</c:v>
                </c:pt>
                <c:pt idx="3488">
                  <c:v>-104.73650000000001</c:v>
                </c:pt>
                <c:pt idx="3489">
                  <c:v>-104.73450000000001</c:v>
                </c:pt>
                <c:pt idx="3490">
                  <c:v>-104.7325</c:v>
                </c:pt>
                <c:pt idx="3491">
                  <c:v>-104.73050000000001</c:v>
                </c:pt>
                <c:pt idx="3492">
                  <c:v>-104.72850000000001</c:v>
                </c:pt>
                <c:pt idx="3493">
                  <c:v>-104.7265</c:v>
                </c:pt>
                <c:pt idx="3494">
                  <c:v>-104.72450000000001</c:v>
                </c:pt>
                <c:pt idx="3495">
                  <c:v>-104.72250000000001</c:v>
                </c:pt>
                <c:pt idx="3496">
                  <c:v>-104.7205</c:v>
                </c:pt>
                <c:pt idx="3497">
                  <c:v>-104.71850000000001</c:v>
                </c:pt>
                <c:pt idx="3498">
                  <c:v>-104.71650000000001</c:v>
                </c:pt>
                <c:pt idx="3499">
                  <c:v>-104.7145</c:v>
                </c:pt>
                <c:pt idx="3500">
                  <c:v>-104.71250000000001</c:v>
                </c:pt>
                <c:pt idx="3501">
                  <c:v>-104.71050000000001</c:v>
                </c:pt>
                <c:pt idx="3502">
                  <c:v>-104.7085</c:v>
                </c:pt>
                <c:pt idx="3503">
                  <c:v>-104.70650000000001</c:v>
                </c:pt>
                <c:pt idx="3504">
                  <c:v>-104.70450000000001</c:v>
                </c:pt>
                <c:pt idx="3505">
                  <c:v>-104.7025</c:v>
                </c:pt>
                <c:pt idx="3506">
                  <c:v>-104.70050000000001</c:v>
                </c:pt>
                <c:pt idx="3507">
                  <c:v>-104.69850000000001</c:v>
                </c:pt>
                <c:pt idx="3508">
                  <c:v>-104.6965</c:v>
                </c:pt>
                <c:pt idx="3509">
                  <c:v>-104.69450000000001</c:v>
                </c:pt>
                <c:pt idx="3510">
                  <c:v>-104.69250000000001</c:v>
                </c:pt>
                <c:pt idx="3511">
                  <c:v>-104.6905</c:v>
                </c:pt>
                <c:pt idx="3512">
                  <c:v>-104.6885</c:v>
                </c:pt>
                <c:pt idx="3513">
                  <c:v>-104.68650000000001</c:v>
                </c:pt>
                <c:pt idx="3514">
                  <c:v>-104.6845</c:v>
                </c:pt>
                <c:pt idx="3515">
                  <c:v>-104.6825</c:v>
                </c:pt>
                <c:pt idx="3516">
                  <c:v>-104.68050000000001</c:v>
                </c:pt>
                <c:pt idx="3517">
                  <c:v>-104.6785</c:v>
                </c:pt>
                <c:pt idx="3518">
                  <c:v>-104.6765</c:v>
                </c:pt>
                <c:pt idx="3519">
                  <c:v>-104.67450000000001</c:v>
                </c:pt>
                <c:pt idx="3520">
                  <c:v>-104.6725</c:v>
                </c:pt>
                <c:pt idx="3521">
                  <c:v>-104.6705</c:v>
                </c:pt>
                <c:pt idx="3522">
                  <c:v>-104.66850000000001</c:v>
                </c:pt>
                <c:pt idx="3523">
                  <c:v>-104.6665</c:v>
                </c:pt>
                <c:pt idx="3524">
                  <c:v>-104.6645</c:v>
                </c:pt>
                <c:pt idx="3525">
                  <c:v>-104.66250000000001</c:v>
                </c:pt>
                <c:pt idx="3526">
                  <c:v>-104.66050000000001</c:v>
                </c:pt>
                <c:pt idx="3527">
                  <c:v>-104.6585</c:v>
                </c:pt>
                <c:pt idx="3528">
                  <c:v>-104.65650000000001</c:v>
                </c:pt>
                <c:pt idx="3529">
                  <c:v>-104.65450000000001</c:v>
                </c:pt>
                <c:pt idx="3530">
                  <c:v>-104.6525</c:v>
                </c:pt>
                <c:pt idx="3531">
                  <c:v>-104.65050000000001</c:v>
                </c:pt>
                <c:pt idx="3532">
                  <c:v>-104.64850000000001</c:v>
                </c:pt>
                <c:pt idx="3533">
                  <c:v>-104.6465</c:v>
                </c:pt>
                <c:pt idx="3534">
                  <c:v>-104.64450000000001</c:v>
                </c:pt>
                <c:pt idx="3535">
                  <c:v>-104.64250000000001</c:v>
                </c:pt>
                <c:pt idx="3536">
                  <c:v>-104.6405</c:v>
                </c:pt>
                <c:pt idx="3537">
                  <c:v>-104.63850000000001</c:v>
                </c:pt>
                <c:pt idx="3538">
                  <c:v>-104.63650000000001</c:v>
                </c:pt>
                <c:pt idx="3539">
                  <c:v>-104.6345</c:v>
                </c:pt>
                <c:pt idx="3540">
                  <c:v>-104.63250000000001</c:v>
                </c:pt>
                <c:pt idx="3541">
                  <c:v>-104.63050000000001</c:v>
                </c:pt>
                <c:pt idx="3542">
                  <c:v>-104.6285</c:v>
                </c:pt>
                <c:pt idx="3543">
                  <c:v>-104.62650000000001</c:v>
                </c:pt>
                <c:pt idx="3544">
                  <c:v>-104.62450000000001</c:v>
                </c:pt>
                <c:pt idx="3545">
                  <c:v>-104.6225</c:v>
                </c:pt>
                <c:pt idx="3546">
                  <c:v>-104.62050000000001</c:v>
                </c:pt>
                <c:pt idx="3547">
                  <c:v>-104.61850000000001</c:v>
                </c:pt>
                <c:pt idx="3548">
                  <c:v>-104.6165</c:v>
                </c:pt>
                <c:pt idx="3549">
                  <c:v>-104.61450000000001</c:v>
                </c:pt>
                <c:pt idx="3550">
                  <c:v>-104.61250000000001</c:v>
                </c:pt>
                <c:pt idx="3551">
                  <c:v>-104.6105</c:v>
                </c:pt>
                <c:pt idx="3552">
                  <c:v>-104.60850000000001</c:v>
                </c:pt>
                <c:pt idx="3553">
                  <c:v>-104.60650000000001</c:v>
                </c:pt>
                <c:pt idx="3554">
                  <c:v>-104.6045</c:v>
                </c:pt>
                <c:pt idx="3555">
                  <c:v>-104.60250000000001</c:v>
                </c:pt>
                <c:pt idx="3556">
                  <c:v>-104.60050000000001</c:v>
                </c:pt>
                <c:pt idx="3557">
                  <c:v>-104.5985</c:v>
                </c:pt>
                <c:pt idx="3558">
                  <c:v>-104.59650000000001</c:v>
                </c:pt>
                <c:pt idx="3559">
                  <c:v>-104.59450000000001</c:v>
                </c:pt>
                <c:pt idx="3560">
                  <c:v>-104.5925</c:v>
                </c:pt>
                <c:pt idx="3561">
                  <c:v>-104.59050000000001</c:v>
                </c:pt>
                <c:pt idx="3562">
                  <c:v>-104.58850000000001</c:v>
                </c:pt>
                <c:pt idx="3563">
                  <c:v>-104.5865</c:v>
                </c:pt>
                <c:pt idx="3564">
                  <c:v>-104.58450000000001</c:v>
                </c:pt>
                <c:pt idx="3565">
                  <c:v>-104.58250000000001</c:v>
                </c:pt>
                <c:pt idx="3566">
                  <c:v>-104.5805</c:v>
                </c:pt>
                <c:pt idx="3567">
                  <c:v>-104.57850000000001</c:v>
                </c:pt>
                <c:pt idx="3568">
                  <c:v>-104.57650000000001</c:v>
                </c:pt>
                <c:pt idx="3569">
                  <c:v>-104.5745</c:v>
                </c:pt>
                <c:pt idx="3570">
                  <c:v>-104.57250000000001</c:v>
                </c:pt>
                <c:pt idx="3571">
                  <c:v>-104.57050000000001</c:v>
                </c:pt>
                <c:pt idx="3572">
                  <c:v>-104.5685</c:v>
                </c:pt>
                <c:pt idx="3573">
                  <c:v>-104.5665</c:v>
                </c:pt>
                <c:pt idx="3574">
                  <c:v>-104.56450000000001</c:v>
                </c:pt>
                <c:pt idx="3575">
                  <c:v>-104.5625</c:v>
                </c:pt>
                <c:pt idx="3576">
                  <c:v>-104.5605</c:v>
                </c:pt>
                <c:pt idx="3577">
                  <c:v>-104.55850000000001</c:v>
                </c:pt>
                <c:pt idx="3578">
                  <c:v>-104.5565</c:v>
                </c:pt>
                <c:pt idx="3579">
                  <c:v>-104.5545</c:v>
                </c:pt>
                <c:pt idx="3580">
                  <c:v>-104.55250000000001</c:v>
                </c:pt>
                <c:pt idx="3581">
                  <c:v>-104.5505</c:v>
                </c:pt>
                <c:pt idx="3582">
                  <c:v>-104.5485</c:v>
                </c:pt>
                <c:pt idx="3583">
                  <c:v>-104.54650000000001</c:v>
                </c:pt>
                <c:pt idx="3584">
                  <c:v>-104.5445</c:v>
                </c:pt>
                <c:pt idx="3585">
                  <c:v>-104.5425</c:v>
                </c:pt>
                <c:pt idx="3586">
                  <c:v>-104.54050000000001</c:v>
                </c:pt>
                <c:pt idx="3587">
                  <c:v>-104.5385</c:v>
                </c:pt>
                <c:pt idx="3588">
                  <c:v>-104.5365</c:v>
                </c:pt>
                <c:pt idx="3589">
                  <c:v>-104.53450000000001</c:v>
                </c:pt>
                <c:pt idx="3590">
                  <c:v>-104.5325</c:v>
                </c:pt>
                <c:pt idx="3591">
                  <c:v>-104.5305</c:v>
                </c:pt>
                <c:pt idx="3592">
                  <c:v>-104.52850000000001</c:v>
                </c:pt>
                <c:pt idx="3593">
                  <c:v>-104.5265</c:v>
                </c:pt>
                <c:pt idx="3594">
                  <c:v>-104.5245</c:v>
                </c:pt>
                <c:pt idx="3595">
                  <c:v>-104.52250000000001</c:v>
                </c:pt>
                <c:pt idx="3596">
                  <c:v>-104.5205</c:v>
                </c:pt>
                <c:pt idx="3597">
                  <c:v>-104.5185</c:v>
                </c:pt>
                <c:pt idx="3598">
                  <c:v>-104.51650000000001</c:v>
                </c:pt>
                <c:pt idx="3599">
                  <c:v>-104.5145</c:v>
                </c:pt>
                <c:pt idx="3600">
                  <c:v>-104.5125</c:v>
                </c:pt>
                <c:pt idx="3601">
                  <c:v>-104.51050000000001</c:v>
                </c:pt>
                <c:pt idx="3602">
                  <c:v>-104.50850000000001</c:v>
                </c:pt>
                <c:pt idx="3603">
                  <c:v>-104.5065</c:v>
                </c:pt>
                <c:pt idx="3604">
                  <c:v>-104.50450000000001</c:v>
                </c:pt>
                <c:pt idx="3605">
                  <c:v>-104.50250000000001</c:v>
                </c:pt>
                <c:pt idx="3606">
                  <c:v>-104.5005</c:v>
                </c:pt>
                <c:pt idx="3607">
                  <c:v>-104.49850000000001</c:v>
                </c:pt>
                <c:pt idx="3608">
                  <c:v>-104.49650000000001</c:v>
                </c:pt>
                <c:pt idx="3609">
                  <c:v>-104.4945</c:v>
                </c:pt>
                <c:pt idx="3610">
                  <c:v>-104.49250000000001</c:v>
                </c:pt>
                <c:pt idx="3611">
                  <c:v>-104.49050000000001</c:v>
                </c:pt>
                <c:pt idx="3612">
                  <c:v>-104.4885</c:v>
                </c:pt>
                <c:pt idx="3613">
                  <c:v>-104.48650000000001</c:v>
                </c:pt>
                <c:pt idx="3614">
                  <c:v>-104.48450000000001</c:v>
                </c:pt>
                <c:pt idx="3615">
                  <c:v>-104.4825</c:v>
                </c:pt>
                <c:pt idx="3616">
                  <c:v>-104.48050000000001</c:v>
                </c:pt>
                <c:pt idx="3617">
                  <c:v>-104.47850000000001</c:v>
                </c:pt>
                <c:pt idx="3618">
                  <c:v>-104.4765</c:v>
                </c:pt>
                <c:pt idx="3619">
                  <c:v>-104.47450000000001</c:v>
                </c:pt>
                <c:pt idx="3620">
                  <c:v>-104.47250000000001</c:v>
                </c:pt>
                <c:pt idx="3621">
                  <c:v>-104.4705</c:v>
                </c:pt>
                <c:pt idx="3622">
                  <c:v>-104.46850000000001</c:v>
                </c:pt>
                <c:pt idx="3623">
                  <c:v>-104.46650000000001</c:v>
                </c:pt>
                <c:pt idx="3624">
                  <c:v>-104.4645</c:v>
                </c:pt>
                <c:pt idx="3625">
                  <c:v>-104.46250000000001</c:v>
                </c:pt>
                <c:pt idx="3626">
                  <c:v>-104.46050000000001</c:v>
                </c:pt>
                <c:pt idx="3627">
                  <c:v>-104.4585</c:v>
                </c:pt>
                <c:pt idx="3628">
                  <c:v>-104.45650000000001</c:v>
                </c:pt>
                <c:pt idx="3629">
                  <c:v>-104.45450000000001</c:v>
                </c:pt>
                <c:pt idx="3630">
                  <c:v>-104.4525</c:v>
                </c:pt>
                <c:pt idx="3631">
                  <c:v>-104.45050000000001</c:v>
                </c:pt>
                <c:pt idx="3632">
                  <c:v>-104.44850000000001</c:v>
                </c:pt>
                <c:pt idx="3633">
                  <c:v>-104.4465</c:v>
                </c:pt>
                <c:pt idx="3634">
                  <c:v>-104.44450000000001</c:v>
                </c:pt>
                <c:pt idx="3635">
                  <c:v>-104.44250000000001</c:v>
                </c:pt>
                <c:pt idx="3636">
                  <c:v>-104.4405</c:v>
                </c:pt>
                <c:pt idx="3637">
                  <c:v>-104.4385</c:v>
                </c:pt>
                <c:pt idx="3638">
                  <c:v>-104.43650000000001</c:v>
                </c:pt>
                <c:pt idx="3639">
                  <c:v>-104.4345</c:v>
                </c:pt>
                <c:pt idx="3640">
                  <c:v>-104.4325</c:v>
                </c:pt>
                <c:pt idx="3641">
                  <c:v>-104.43050000000001</c:v>
                </c:pt>
                <c:pt idx="3642">
                  <c:v>-104.4285</c:v>
                </c:pt>
                <c:pt idx="3643">
                  <c:v>-104.4265</c:v>
                </c:pt>
                <c:pt idx="3644">
                  <c:v>-104.42450000000001</c:v>
                </c:pt>
                <c:pt idx="3645">
                  <c:v>-104.4225</c:v>
                </c:pt>
                <c:pt idx="3646">
                  <c:v>-104.4205</c:v>
                </c:pt>
                <c:pt idx="3647">
                  <c:v>-104.41850000000001</c:v>
                </c:pt>
                <c:pt idx="3648">
                  <c:v>-104.4165</c:v>
                </c:pt>
                <c:pt idx="3649">
                  <c:v>-104.4145</c:v>
                </c:pt>
                <c:pt idx="3650">
                  <c:v>-104.41250000000001</c:v>
                </c:pt>
                <c:pt idx="3651">
                  <c:v>-104.41050000000001</c:v>
                </c:pt>
                <c:pt idx="3652">
                  <c:v>-104.4085</c:v>
                </c:pt>
                <c:pt idx="3653">
                  <c:v>-104.40650000000001</c:v>
                </c:pt>
                <c:pt idx="3654">
                  <c:v>-104.40450000000001</c:v>
                </c:pt>
                <c:pt idx="3655">
                  <c:v>-104.4025</c:v>
                </c:pt>
                <c:pt idx="3656">
                  <c:v>-104.40050000000001</c:v>
                </c:pt>
                <c:pt idx="3657">
                  <c:v>-104.39850000000001</c:v>
                </c:pt>
                <c:pt idx="3658">
                  <c:v>-104.3965</c:v>
                </c:pt>
                <c:pt idx="3659">
                  <c:v>-104.39450000000001</c:v>
                </c:pt>
                <c:pt idx="3660">
                  <c:v>-104.39250000000001</c:v>
                </c:pt>
                <c:pt idx="3661">
                  <c:v>-104.3905</c:v>
                </c:pt>
                <c:pt idx="3662">
                  <c:v>-104.38850000000001</c:v>
                </c:pt>
                <c:pt idx="3663">
                  <c:v>-104.38650000000001</c:v>
                </c:pt>
                <c:pt idx="3664">
                  <c:v>-104.3845</c:v>
                </c:pt>
                <c:pt idx="3665">
                  <c:v>-104.38250000000001</c:v>
                </c:pt>
                <c:pt idx="3666">
                  <c:v>-104.38050000000001</c:v>
                </c:pt>
                <c:pt idx="3667">
                  <c:v>-104.3785</c:v>
                </c:pt>
                <c:pt idx="3668">
                  <c:v>-104.37650000000001</c:v>
                </c:pt>
                <c:pt idx="3669">
                  <c:v>-104.37450000000001</c:v>
                </c:pt>
                <c:pt idx="3670">
                  <c:v>-104.3725</c:v>
                </c:pt>
                <c:pt idx="3671">
                  <c:v>-104.37050000000001</c:v>
                </c:pt>
                <c:pt idx="3672">
                  <c:v>-104.36850000000001</c:v>
                </c:pt>
                <c:pt idx="3673">
                  <c:v>-104.3665</c:v>
                </c:pt>
                <c:pt idx="3674">
                  <c:v>-104.36450000000001</c:v>
                </c:pt>
                <c:pt idx="3675">
                  <c:v>-104.36250000000001</c:v>
                </c:pt>
                <c:pt idx="3676">
                  <c:v>-104.3605</c:v>
                </c:pt>
                <c:pt idx="3677">
                  <c:v>-104.35850000000001</c:v>
                </c:pt>
                <c:pt idx="3678">
                  <c:v>-104.35650000000001</c:v>
                </c:pt>
                <c:pt idx="3679">
                  <c:v>-104.3545</c:v>
                </c:pt>
                <c:pt idx="3680">
                  <c:v>-104.35250000000001</c:v>
                </c:pt>
                <c:pt idx="3681">
                  <c:v>-104.35050000000001</c:v>
                </c:pt>
                <c:pt idx="3682">
                  <c:v>-104.3485</c:v>
                </c:pt>
                <c:pt idx="3683">
                  <c:v>-104.34650000000001</c:v>
                </c:pt>
                <c:pt idx="3684">
                  <c:v>-104.34450000000001</c:v>
                </c:pt>
                <c:pt idx="3685">
                  <c:v>-104.3425</c:v>
                </c:pt>
                <c:pt idx="3686">
                  <c:v>-104.34050000000001</c:v>
                </c:pt>
                <c:pt idx="3687">
                  <c:v>-104.33850000000001</c:v>
                </c:pt>
                <c:pt idx="3688">
                  <c:v>-104.3365</c:v>
                </c:pt>
                <c:pt idx="3689">
                  <c:v>-104.33450000000001</c:v>
                </c:pt>
                <c:pt idx="3690">
                  <c:v>-104.33250000000001</c:v>
                </c:pt>
                <c:pt idx="3691">
                  <c:v>-104.3305</c:v>
                </c:pt>
                <c:pt idx="3692">
                  <c:v>-104.32850000000001</c:v>
                </c:pt>
                <c:pt idx="3693">
                  <c:v>-104.32650000000001</c:v>
                </c:pt>
                <c:pt idx="3694">
                  <c:v>-104.3245</c:v>
                </c:pt>
                <c:pt idx="3695">
                  <c:v>-104.32250000000001</c:v>
                </c:pt>
                <c:pt idx="3696">
                  <c:v>-104.32050000000001</c:v>
                </c:pt>
                <c:pt idx="3697">
                  <c:v>-104.3185</c:v>
                </c:pt>
                <c:pt idx="3698">
                  <c:v>-104.3165</c:v>
                </c:pt>
                <c:pt idx="3699">
                  <c:v>-104.31450000000001</c:v>
                </c:pt>
                <c:pt idx="3700">
                  <c:v>-104.3125</c:v>
                </c:pt>
                <c:pt idx="3701">
                  <c:v>-104.3105</c:v>
                </c:pt>
                <c:pt idx="3702">
                  <c:v>-104.30850000000001</c:v>
                </c:pt>
                <c:pt idx="3703">
                  <c:v>-104.3065</c:v>
                </c:pt>
                <c:pt idx="3704">
                  <c:v>-104.3045</c:v>
                </c:pt>
                <c:pt idx="3705">
                  <c:v>-104.30250000000001</c:v>
                </c:pt>
                <c:pt idx="3706">
                  <c:v>-104.3005</c:v>
                </c:pt>
                <c:pt idx="3707">
                  <c:v>-104.2985</c:v>
                </c:pt>
                <c:pt idx="3708">
                  <c:v>-104.29650000000001</c:v>
                </c:pt>
                <c:pt idx="3709">
                  <c:v>-104.2945</c:v>
                </c:pt>
                <c:pt idx="3710">
                  <c:v>-104.2925</c:v>
                </c:pt>
                <c:pt idx="3711">
                  <c:v>-104.29050000000001</c:v>
                </c:pt>
                <c:pt idx="3712">
                  <c:v>-104.2885</c:v>
                </c:pt>
                <c:pt idx="3713">
                  <c:v>-104.2865</c:v>
                </c:pt>
                <c:pt idx="3714">
                  <c:v>-104.28450000000001</c:v>
                </c:pt>
                <c:pt idx="3715">
                  <c:v>-104.2825</c:v>
                </c:pt>
                <c:pt idx="3716">
                  <c:v>-104.2805</c:v>
                </c:pt>
                <c:pt idx="3717">
                  <c:v>-104.27850000000001</c:v>
                </c:pt>
                <c:pt idx="3718">
                  <c:v>-104.2765</c:v>
                </c:pt>
                <c:pt idx="3719">
                  <c:v>-104.2745</c:v>
                </c:pt>
                <c:pt idx="3720">
                  <c:v>-104.27250000000001</c:v>
                </c:pt>
                <c:pt idx="3721">
                  <c:v>-104.2705</c:v>
                </c:pt>
                <c:pt idx="3722">
                  <c:v>-104.2685</c:v>
                </c:pt>
                <c:pt idx="3723">
                  <c:v>-104.26650000000001</c:v>
                </c:pt>
                <c:pt idx="3724">
                  <c:v>-104.2645</c:v>
                </c:pt>
                <c:pt idx="3725">
                  <c:v>-104.2625</c:v>
                </c:pt>
                <c:pt idx="3726">
                  <c:v>-104.26050000000001</c:v>
                </c:pt>
                <c:pt idx="3727">
                  <c:v>-104.25850000000001</c:v>
                </c:pt>
                <c:pt idx="3728">
                  <c:v>-104.2565</c:v>
                </c:pt>
                <c:pt idx="3729">
                  <c:v>-104.25450000000001</c:v>
                </c:pt>
                <c:pt idx="3730">
                  <c:v>-104.25250000000001</c:v>
                </c:pt>
                <c:pt idx="3731">
                  <c:v>-104.2505</c:v>
                </c:pt>
                <c:pt idx="3732">
                  <c:v>-104.24850000000001</c:v>
                </c:pt>
                <c:pt idx="3733">
                  <c:v>-104.24650000000001</c:v>
                </c:pt>
                <c:pt idx="3734">
                  <c:v>-104.2445</c:v>
                </c:pt>
                <c:pt idx="3735">
                  <c:v>-104.24250000000001</c:v>
                </c:pt>
                <c:pt idx="3736">
                  <c:v>-104.24050000000001</c:v>
                </c:pt>
                <c:pt idx="3737">
                  <c:v>-104.2385</c:v>
                </c:pt>
                <c:pt idx="3738">
                  <c:v>-104.23650000000001</c:v>
                </c:pt>
                <c:pt idx="3739">
                  <c:v>-104.23450000000001</c:v>
                </c:pt>
                <c:pt idx="3740">
                  <c:v>-104.2325</c:v>
                </c:pt>
                <c:pt idx="3741">
                  <c:v>-104.23050000000001</c:v>
                </c:pt>
                <c:pt idx="3742">
                  <c:v>-104.22850000000001</c:v>
                </c:pt>
                <c:pt idx="3743">
                  <c:v>-104.2265</c:v>
                </c:pt>
                <c:pt idx="3744">
                  <c:v>-104.22450000000001</c:v>
                </c:pt>
                <c:pt idx="3745">
                  <c:v>-104.22250000000001</c:v>
                </c:pt>
                <c:pt idx="3746">
                  <c:v>-104.2205</c:v>
                </c:pt>
                <c:pt idx="3747">
                  <c:v>-104.21850000000001</c:v>
                </c:pt>
                <c:pt idx="3748">
                  <c:v>-104.21650000000001</c:v>
                </c:pt>
                <c:pt idx="3749">
                  <c:v>-104.2145</c:v>
                </c:pt>
                <c:pt idx="3750">
                  <c:v>-104.21250000000001</c:v>
                </c:pt>
                <c:pt idx="3751">
                  <c:v>-104.21050000000001</c:v>
                </c:pt>
                <c:pt idx="3752">
                  <c:v>-104.2085</c:v>
                </c:pt>
                <c:pt idx="3753">
                  <c:v>-104.20650000000001</c:v>
                </c:pt>
                <c:pt idx="3754">
                  <c:v>-104.20450000000001</c:v>
                </c:pt>
                <c:pt idx="3755">
                  <c:v>-104.2025</c:v>
                </c:pt>
                <c:pt idx="3756">
                  <c:v>-104.20050000000001</c:v>
                </c:pt>
                <c:pt idx="3757">
                  <c:v>-104.19850000000001</c:v>
                </c:pt>
                <c:pt idx="3758">
                  <c:v>-104.1965</c:v>
                </c:pt>
                <c:pt idx="3759">
                  <c:v>-104.19450000000001</c:v>
                </c:pt>
                <c:pt idx="3760">
                  <c:v>-104.19250000000001</c:v>
                </c:pt>
                <c:pt idx="3761">
                  <c:v>-104.1905</c:v>
                </c:pt>
                <c:pt idx="3762">
                  <c:v>-104.1885</c:v>
                </c:pt>
                <c:pt idx="3763">
                  <c:v>-104.18650000000001</c:v>
                </c:pt>
                <c:pt idx="3764">
                  <c:v>-104.1845</c:v>
                </c:pt>
                <c:pt idx="3765">
                  <c:v>-104.1825</c:v>
                </c:pt>
                <c:pt idx="3766">
                  <c:v>-104.18050000000001</c:v>
                </c:pt>
                <c:pt idx="3767">
                  <c:v>-104.1785</c:v>
                </c:pt>
                <c:pt idx="3768">
                  <c:v>-104.1765</c:v>
                </c:pt>
                <c:pt idx="3769">
                  <c:v>-104.17450000000001</c:v>
                </c:pt>
                <c:pt idx="3770">
                  <c:v>-104.1725</c:v>
                </c:pt>
                <c:pt idx="3771">
                  <c:v>-104.1705</c:v>
                </c:pt>
                <c:pt idx="3772">
                  <c:v>-104.16850000000001</c:v>
                </c:pt>
                <c:pt idx="3773">
                  <c:v>-104.1665</c:v>
                </c:pt>
                <c:pt idx="3774">
                  <c:v>-104.1645</c:v>
                </c:pt>
                <c:pt idx="3775">
                  <c:v>-104.16250000000001</c:v>
                </c:pt>
                <c:pt idx="3776">
                  <c:v>-104.16050000000001</c:v>
                </c:pt>
                <c:pt idx="3777">
                  <c:v>-104.1585</c:v>
                </c:pt>
                <c:pt idx="3778">
                  <c:v>-104.15650000000001</c:v>
                </c:pt>
                <c:pt idx="3779">
                  <c:v>-104.15450000000001</c:v>
                </c:pt>
                <c:pt idx="3780">
                  <c:v>-104.1525</c:v>
                </c:pt>
                <c:pt idx="3781">
                  <c:v>-104.15050000000001</c:v>
                </c:pt>
                <c:pt idx="3782">
                  <c:v>-104.14850000000001</c:v>
                </c:pt>
                <c:pt idx="3783">
                  <c:v>-104.1465</c:v>
                </c:pt>
                <c:pt idx="3784">
                  <c:v>-104.14450000000001</c:v>
                </c:pt>
                <c:pt idx="3785">
                  <c:v>-104.14250000000001</c:v>
                </c:pt>
                <c:pt idx="3786">
                  <c:v>-104.1405</c:v>
                </c:pt>
                <c:pt idx="3787">
                  <c:v>-104.13850000000001</c:v>
                </c:pt>
                <c:pt idx="3788">
                  <c:v>-104.13650000000001</c:v>
                </c:pt>
                <c:pt idx="3789">
                  <c:v>-104.1345</c:v>
                </c:pt>
                <c:pt idx="3790">
                  <c:v>-104.13250000000001</c:v>
                </c:pt>
                <c:pt idx="3791">
                  <c:v>-104.13050000000001</c:v>
                </c:pt>
                <c:pt idx="3792">
                  <c:v>-104.1285</c:v>
                </c:pt>
                <c:pt idx="3793">
                  <c:v>-104.12650000000001</c:v>
                </c:pt>
                <c:pt idx="3794">
                  <c:v>-104.12450000000001</c:v>
                </c:pt>
                <c:pt idx="3795">
                  <c:v>-104.1225</c:v>
                </c:pt>
                <c:pt idx="3796">
                  <c:v>-104.12050000000001</c:v>
                </c:pt>
                <c:pt idx="3797">
                  <c:v>-104.11850000000001</c:v>
                </c:pt>
                <c:pt idx="3798">
                  <c:v>-104.1165</c:v>
                </c:pt>
                <c:pt idx="3799">
                  <c:v>-104.11450000000001</c:v>
                </c:pt>
                <c:pt idx="3800">
                  <c:v>-104.11250000000001</c:v>
                </c:pt>
                <c:pt idx="3801">
                  <c:v>-104.1105</c:v>
                </c:pt>
                <c:pt idx="3802">
                  <c:v>-104.10850000000001</c:v>
                </c:pt>
                <c:pt idx="3803">
                  <c:v>-104.10650000000001</c:v>
                </c:pt>
                <c:pt idx="3804">
                  <c:v>-104.1045</c:v>
                </c:pt>
                <c:pt idx="3805">
                  <c:v>-104.10250000000001</c:v>
                </c:pt>
                <c:pt idx="3806">
                  <c:v>-104.10050000000001</c:v>
                </c:pt>
                <c:pt idx="3807">
                  <c:v>-104.0985</c:v>
                </c:pt>
                <c:pt idx="3808">
                  <c:v>-104.09650000000001</c:v>
                </c:pt>
                <c:pt idx="3809">
                  <c:v>-104.09450000000001</c:v>
                </c:pt>
                <c:pt idx="3810">
                  <c:v>-104.0925</c:v>
                </c:pt>
                <c:pt idx="3811">
                  <c:v>-104.09050000000001</c:v>
                </c:pt>
                <c:pt idx="3812">
                  <c:v>-104.08850000000001</c:v>
                </c:pt>
                <c:pt idx="3813">
                  <c:v>-104.0865</c:v>
                </c:pt>
                <c:pt idx="3814">
                  <c:v>-104.08450000000001</c:v>
                </c:pt>
                <c:pt idx="3815">
                  <c:v>-104.08250000000001</c:v>
                </c:pt>
                <c:pt idx="3816">
                  <c:v>-104.0805</c:v>
                </c:pt>
                <c:pt idx="3817">
                  <c:v>-104.07850000000001</c:v>
                </c:pt>
                <c:pt idx="3818">
                  <c:v>-104.07650000000001</c:v>
                </c:pt>
                <c:pt idx="3819">
                  <c:v>-104.0745</c:v>
                </c:pt>
                <c:pt idx="3820">
                  <c:v>-104.07250000000001</c:v>
                </c:pt>
                <c:pt idx="3821">
                  <c:v>-104.07050000000001</c:v>
                </c:pt>
                <c:pt idx="3822">
                  <c:v>-104.0685</c:v>
                </c:pt>
                <c:pt idx="3823">
                  <c:v>-104.0665</c:v>
                </c:pt>
                <c:pt idx="3824">
                  <c:v>-104.06450000000001</c:v>
                </c:pt>
                <c:pt idx="3825">
                  <c:v>-104.0625</c:v>
                </c:pt>
                <c:pt idx="3826">
                  <c:v>-104.0605</c:v>
                </c:pt>
                <c:pt idx="3827">
                  <c:v>-104.05850000000001</c:v>
                </c:pt>
                <c:pt idx="3828">
                  <c:v>-104.0565</c:v>
                </c:pt>
                <c:pt idx="3829">
                  <c:v>-104.0545</c:v>
                </c:pt>
                <c:pt idx="3830">
                  <c:v>-104.05250000000001</c:v>
                </c:pt>
                <c:pt idx="3831">
                  <c:v>-104.0505</c:v>
                </c:pt>
                <c:pt idx="3832">
                  <c:v>-104.0485</c:v>
                </c:pt>
                <c:pt idx="3833">
                  <c:v>-104.04650000000001</c:v>
                </c:pt>
                <c:pt idx="3834">
                  <c:v>-104.0445</c:v>
                </c:pt>
                <c:pt idx="3835">
                  <c:v>-104.0425</c:v>
                </c:pt>
                <c:pt idx="3836">
                  <c:v>-104.04050000000001</c:v>
                </c:pt>
                <c:pt idx="3837">
                  <c:v>-104.0385</c:v>
                </c:pt>
                <c:pt idx="3838">
                  <c:v>-104.0365</c:v>
                </c:pt>
                <c:pt idx="3839">
                  <c:v>-104.03450000000001</c:v>
                </c:pt>
                <c:pt idx="3840">
                  <c:v>-104.0325</c:v>
                </c:pt>
                <c:pt idx="3841">
                  <c:v>-104.0305</c:v>
                </c:pt>
                <c:pt idx="3842">
                  <c:v>-104.02850000000001</c:v>
                </c:pt>
                <c:pt idx="3843">
                  <c:v>-104.0265</c:v>
                </c:pt>
                <c:pt idx="3844">
                  <c:v>-104.0245</c:v>
                </c:pt>
                <c:pt idx="3845">
                  <c:v>-104.02250000000001</c:v>
                </c:pt>
                <c:pt idx="3846">
                  <c:v>-104.0205</c:v>
                </c:pt>
                <c:pt idx="3847">
                  <c:v>-104.0185</c:v>
                </c:pt>
                <c:pt idx="3848">
                  <c:v>-104.01650000000001</c:v>
                </c:pt>
                <c:pt idx="3849">
                  <c:v>-104.0145</c:v>
                </c:pt>
                <c:pt idx="3850">
                  <c:v>-104.0125</c:v>
                </c:pt>
                <c:pt idx="3851">
                  <c:v>-104.01050000000001</c:v>
                </c:pt>
                <c:pt idx="3852">
                  <c:v>-104.00850000000001</c:v>
                </c:pt>
                <c:pt idx="3853">
                  <c:v>-104.0065</c:v>
                </c:pt>
                <c:pt idx="3854">
                  <c:v>-104.00450000000001</c:v>
                </c:pt>
                <c:pt idx="3855">
                  <c:v>-104.00250000000001</c:v>
                </c:pt>
                <c:pt idx="3856">
                  <c:v>-104.0005</c:v>
                </c:pt>
                <c:pt idx="3857">
                  <c:v>-103.99850000000001</c:v>
                </c:pt>
                <c:pt idx="3858">
                  <c:v>-103.99650000000001</c:v>
                </c:pt>
                <c:pt idx="3859">
                  <c:v>-103.9945</c:v>
                </c:pt>
                <c:pt idx="3860">
                  <c:v>-103.99250000000001</c:v>
                </c:pt>
                <c:pt idx="3861">
                  <c:v>-103.99050000000001</c:v>
                </c:pt>
                <c:pt idx="3862">
                  <c:v>-103.9885</c:v>
                </c:pt>
                <c:pt idx="3863">
                  <c:v>-103.98650000000001</c:v>
                </c:pt>
                <c:pt idx="3864">
                  <c:v>-103.98450000000001</c:v>
                </c:pt>
                <c:pt idx="3865">
                  <c:v>-103.9825</c:v>
                </c:pt>
                <c:pt idx="3866">
                  <c:v>-103.98050000000001</c:v>
                </c:pt>
                <c:pt idx="3867">
                  <c:v>-103.97850000000001</c:v>
                </c:pt>
                <c:pt idx="3868">
                  <c:v>-103.9765</c:v>
                </c:pt>
                <c:pt idx="3869">
                  <c:v>-103.97450000000001</c:v>
                </c:pt>
                <c:pt idx="3870">
                  <c:v>-103.97250000000001</c:v>
                </c:pt>
                <c:pt idx="3871">
                  <c:v>-103.9705</c:v>
                </c:pt>
                <c:pt idx="3872">
                  <c:v>-103.96850000000001</c:v>
                </c:pt>
                <c:pt idx="3873">
                  <c:v>-103.96650000000001</c:v>
                </c:pt>
                <c:pt idx="3874">
                  <c:v>-103.9645</c:v>
                </c:pt>
                <c:pt idx="3875">
                  <c:v>-103.96250000000001</c:v>
                </c:pt>
                <c:pt idx="3876">
                  <c:v>-103.96050000000001</c:v>
                </c:pt>
                <c:pt idx="3877">
                  <c:v>-103.9585</c:v>
                </c:pt>
                <c:pt idx="3878">
                  <c:v>-103.95650000000001</c:v>
                </c:pt>
                <c:pt idx="3879">
                  <c:v>-103.95450000000001</c:v>
                </c:pt>
                <c:pt idx="3880">
                  <c:v>-103.9525</c:v>
                </c:pt>
                <c:pt idx="3881">
                  <c:v>-103.95050000000001</c:v>
                </c:pt>
                <c:pt idx="3882">
                  <c:v>-103.94850000000001</c:v>
                </c:pt>
                <c:pt idx="3883">
                  <c:v>-103.9465</c:v>
                </c:pt>
                <c:pt idx="3884">
                  <c:v>-103.94450000000001</c:v>
                </c:pt>
                <c:pt idx="3885">
                  <c:v>-103.94250000000001</c:v>
                </c:pt>
                <c:pt idx="3886">
                  <c:v>-103.9405</c:v>
                </c:pt>
                <c:pt idx="3887">
                  <c:v>-103.9385</c:v>
                </c:pt>
                <c:pt idx="3888">
                  <c:v>-103.93650000000001</c:v>
                </c:pt>
                <c:pt idx="3889">
                  <c:v>-103.9345</c:v>
                </c:pt>
                <c:pt idx="3890">
                  <c:v>-103.9325</c:v>
                </c:pt>
                <c:pt idx="3891">
                  <c:v>-103.93050000000001</c:v>
                </c:pt>
                <c:pt idx="3892">
                  <c:v>-103.9285</c:v>
                </c:pt>
                <c:pt idx="3893">
                  <c:v>-103.9265</c:v>
                </c:pt>
                <c:pt idx="3894">
                  <c:v>-103.92450000000001</c:v>
                </c:pt>
                <c:pt idx="3895">
                  <c:v>-103.9225</c:v>
                </c:pt>
                <c:pt idx="3896">
                  <c:v>-103.9205</c:v>
                </c:pt>
                <c:pt idx="3897">
                  <c:v>-103.91850000000001</c:v>
                </c:pt>
                <c:pt idx="3898">
                  <c:v>-103.9165</c:v>
                </c:pt>
                <c:pt idx="3899">
                  <c:v>-103.9145</c:v>
                </c:pt>
                <c:pt idx="3900">
                  <c:v>-103.91250000000001</c:v>
                </c:pt>
                <c:pt idx="3901">
                  <c:v>-103.91050000000001</c:v>
                </c:pt>
                <c:pt idx="3902">
                  <c:v>-103.9085</c:v>
                </c:pt>
                <c:pt idx="3903">
                  <c:v>-103.90650000000001</c:v>
                </c:pt>
                <c:pt idx="3904">
                  <c:v>-103.90450000000001</c:v>
                </c:pt>
                <c:pt idx="3905">
                  <c:v>-103.9025</c:v>
                </c:pt>
                <c:pt idx="3906">
                  <c:v>-103.90050000000001</c:v>
                </c:pt>
                <c:pt idx="3907">
                  <c:v>-103.89850000000001</c:v>
                </c:pt>
                <c:pt idx="3908">
                  <c:v>-103.8965</c:v>
                </c:pt>
                <c:pt idx="3909">
                  <c:v>-103.89450000000001</c:v>
                </c:pt>
                <c:pt idx="3910">
                  <c:v>-103.89250000000001</c:v>
                </c:pt>
                <c:pt idx="3911">
                  <c:v>-103.8905</c:v>
                </c:pt>
                <c:pt idx="3912">
                  <c:v>-103.88850000000001</c:v>
                </c:pt>
                <c:pt idx="3913">
                  <c:v>-103.88650000000001</c:v>
                </c:pt>
                <c:pt idx="3914">
                  <c:v>-103.8845</c:v>
                </c:pt>
                <c:pt idx="3915">
                  <c:v>-103.88250000000001</c:v>
                </c:pt>
                <c:pt idx="3916">
                  <c:v>-103.88050000000001</c:v>
                </c:pt>
                <c:pt idx="3917">
                  <c:v>-103.8785</c:v>
                </c:pt>
                <c:pt idx="3918">
                  <c:v>-103.87650000000001</c:v>
                </c:pt>
                <c:pt idx="3919">
                  <c:v>-103.87450000000001</c:v>
                </c:pt>
                <c:pt idx="3920">
                  <c:v>-103.8725</c:v>
                </c:pt>
                <c:pt idx="3921">
                  <c:v>-103.87050000000001</c:v>
                </c:pt>
                <c:pt idx="3922">
                  <c:v>-103.86850000000001</c:v>
                </c:pt>
                <c:pt idx="3923">
                  <c:v>-103.8665</c:v>
                </c:pt>
                <c:pt idx="3924">
                  <c:v>-103.86450000000001</c:v>
                </c:pt>
                <c:pt idx="3925">
                  <c:v>-103.86250000000001</c:v>
                </c:pt>
                <c:pt idx="3926">
                  <c:v>-103.8605</c:v>
                </c:pt>
                <c:pt idx="3927">
                  <c:v>-103.85850000000001</c:v>
                </c:pt>
                <c:pt idx="3928">
                  <c:v>-103.85650000000001</c:v>
                </c:pt>
                <c:pt idx="3929">
                  <c:v>-103.8545</c:v>
                </c:pt>
                <c:pt idx="3930">
                  <c:v>-103.85250000000001</c:v>
                </c:pt>
                <c:pt idx="3931">
                  <c:v>-103.85050000000001</c:v>
                </c:pt>
                <c:pt idx="3932">
                  <c:v>-103.8485</c:v>
                </c:pt>
                <c:pt idx="3933">
                  <c:v>-103.84650000000001</c:v>
                </c:pt>
                <c:pt idx="3934">
                  <c:v>-103.84450000000001</c:v>
                </c:pt>
                <c:pt idx="3935">
                  <c:v>-103.8425</c:v>
                </c:pt>
                <c:pt idx="3936">
                  <c:v>-103.84050000000001</c:v>
                </c:pt>
                <c:pt idx="3937">
                  <c:v>-103.83850000000001</c:v>
                </c:pt>
                <c:pt idx="3938">
                  <c:v>-103.8365</c:v>
                </c:pt>
                <c:pt idx="3939">
                  <c:v>-103.83450000000001</c:v>
                </c:pt>
                <c:pt idx="3940">
                  <c:v>-103.83250000000001</c:v>
                </c:pt>
                <c:pt idx="3941">
                  <c:v>-103.8305</c:v>
                </c:pt>
                <c:pt idx="3942">
                  <c:v>-103.82850000000001</c:v>
                </c:pt>
                <c:pt idx="3943">
                  <c:v>-103.82650000000001</c:v>
                </c:pt>
                <c:pt idx="3944">
                  <c:v>-103.8245</c:v>
                </c:pt>
                <c:pt idx="3945">
                  <c:v>-103.82250000000001</c:v>
                </c:pt>
                <c:pt idx="3946">
                  <c:v>-103.82050000000001</c:v>
                </c:pt>
                <c:pt idx="3947">
                  <c:v>-103.8185</c:v>
                </c:pt>
                <c:pt idx="3948">
                  <c:v>-103.8165</c:v>
                </c:pt>
                <c:pt idx="3949">
                  <c:v>-103.81450000000001</c:v>
                </c:pt>
                <c:pt idx="3950">
                  <c:v>-103.8125</c:v>
                </c:pt>
                <c:pt idx="3951">
                  <c:v>-103.8105</c:v>
                </c:pt>
                <c:pt idx="3952">
                  <c:v>-103.80850000000001</c:v>
                </c:pt>
                <c:pt idx="3953">
                  <c:v>-103.8065</c:v>
                </c:pt>
                <c:pt idx="3954">
                  <c:v>-103.8045</c:v>
                </c:pt>
                <c:pt idx="3955">
                  <c:v>-103.80250000000001</c:v>
                </c:pt>
                <c:pt idx="3956">
                  <c:v>-103.8005</c:v>
                </c:pt>
                <c:pt idx="3957">
                  <c:v>-103.7985</c:v>
                </c:pt>
                <c:pt idx="3958">
                  <c:v>-103.79650000000001</c:v>
                </c:pt>
                <c:pt idx="3959">
                  <c:v>-103.7945</c:v>
                </c:pt>
                <c:pt idx="3960">
                  <c:v>-103.7925</c:v>
                </c:pt>
                <c:pt idx="3961">
                  <c:v>-103.79050000000001</c:v>
                </c:pt>
                <c:pt idx="3962">
                  <c:v>-103.7885</c:v>
                </c:pt>
                <c:pt idx="3963">
                  <c:v>-103.7865</c:v>
                </c:pt>
                <c:pt idx="3964">
                  <c:v>-103.78450000000001</c:v>
                </c:pt>
                <c:pt idx="3965">
                  <c:v>-103.7825</c:v>
                </c:pt>
                <c:pt idx="3966">
                  <c:v>-103.7805</c:v>
                </c:pt>
                <c:pt idx="3967">
                  <c:v>-103.77850000000001</c:v>
                </c:pt>
                <c:pt idx="3968">
                  <c:v>-103.7765</c:v>
                </c:pt>
                <c:pt idx="3969">
                  <c:v>-103.7745</c:v>
                </c:pt>
                <c:pt idx="3970">
                  <c:v>-103.77250000000001</c:v>
                </c:pt>
                <c:pt idx="3971">
                  <c:v>-103.7705</c:v>
                </c:pt>
                <c:pt idx="3972">
                  <c:v>-103.7685</c:v>
                </c:pt>
                <c:pt idx="3973">
                  <c:v>-103.76650000000001</c:v>
                </c:pt>
                <c:pt idx="3974">
                  <c:v>-103.7645</c:v>
                </c:pt>
                <c:pt idx="3975">
                  <c:v>-103.7625</c:v>
                </c:pt>
                <c:pt idx="3976">
                  <c:v>-103.76050000000001</c:v>
                </c:pt>
                <c:pt idx="3977">
                  <c:v>-103.75850000000001</c:v>
                </c:pt>
                <c:pt idx="3978">
                  <c:v>-103.7565</c:v>
                </c:pt>
                <c:pt idx="3979">
                  <c:v>-103.75450000000001</c:v>
                </c:pt>
                <c:pt idx="3980">
                  <c:v>-103.75250000000001</c:v>
                </c:pt>
                <c:pt idx="3981">
                  <c:v>-103.7505</c:v>
                </c:pt>
                <c:pt idx="3982">
                  <c:v>-103.74850000000001</c:v>
                </c:pt>
                <c:pt idx="3983">
                  <c:v>-103.74650000000001</c:v>
                </c:pt>
                <c:pt idx="3984">
                  <c:v>-103.7445</c:v>
                </c:pt>
                <c:pt idx="3985">
                  <c:v>-103.74250000000001</c:v>
                </c:pt>
                <c:pt idx="3986">
                  <c:v>-103.74050000000001</c:v>
                </c:pt>
                <c:pt idx="3987">
                  <c:v>-103.7385</c:v>
                </c:pt>
                <c:pt idx="3988">
                  <c:v>-103.73650000000001</c:v>
                </c:pt>
                <c:pt idx="3989">
                  <c:v>-103.73450000000001</c:v>
                </c:pt>
                <c:pt idx="3990">
                  <c:v>-103.7325</c:v>
                </c:pt>
                <c:pt idx="3991">
                  <c:v>-103.73050000000001</c:v>
                </c:pt>
                <c:pt idx="3992">
                  <c:v>-103.72850000000001</c:v>
                </c:pt>
                <c:pt idx="3993">
                  <c:v>-103.7265</c:v>
                </c:pt>
                <c:pt idx="3994">
                  <c:v>-103.72450000000001</c:v>
                </c:pt>
                <c:pt idx="3995">
                  <c:v>-103.72250000000001</c:v>
                </c:pt>
                <c:pt idx="3996">
                  <c:v>-103.7205</c:v>
                </c:pt>
                <c:pt idx="3997">
                  <c:v>-103.71850000000001</c:v>
                </c:pt>
                <c:pt idx="3998">
                  <c:v>-103.71650000000001</c:v>
                </c:pt>
                <c:pt idx="3999">
                  <c:v>-103.7145</c:v>
                </c:pt>
                <c:pt idx="4000">
                  <c:v>-103.71250000000001</c:v>
                </c:pt>
                <c:pt idx="4001">
                  <c:v>-103.71050000000001</c:v>
                </c:pt>
                <c:pt idx="4002">
                  <c:v>-103.7085</c:v>
                </c:pt>
                <c:pt idx="4003">
                  <c:v>-103.70650000000001</c:v>
                </c:pt>
                <c:pt idx="4004">
                  <c:v>-103.70450000000001</c:v>
                </c:pt>
                <c:pt idx="4005">
                  <c:v>-103.7025</c:v>
                </c:pt>
                <c:pt idx="4006">
                  <c:v>-103.70050000000001</c:v>
                </c:pt>
                <c:pt idx="4007">
                  <c:v>-103.69850000000001</c:v>
                </c:pt>
                <c:pt idx="4008">
                  <c:v>-103.6965</c:v>
                </c:pt>
                <c:pt idx="4009">
                  <c:v>-103.69450000000001</c:v>
                </c:pt>
                <c:pt idx="4010">
                  <c:v>-103.69250000000001</c:v>
                </c:pt>
                <c:pt idx="4011">
                  <c:v>-103.6905</c:v>
                </c:pt>
                <c:pt idx="4012">
                  <c:v>-103.6885</c:v>
                </c:pt>
                <c:pt idx="4013">
                  <c:v>-103.68650000000001</c:v>
                </c:pt>
                <c:pt idx="4014">
                  <c:v>-103.6845</c:v>
                </c:pt>
                <c:pt idx="4015">
                  <c:v>-103.6825</c:v>
                </c:pt>
                <c:pt idx="4016">
                  <c:v>-103.68050000000001</c:v>
                </c:pt>
                <c:pt idx="4017">
                  <c:v>-103.6785</c:v>
                </c:pt>
                <c:pt idx="4018">
                  <c:v>-103.6765</c:v>
                </c:pt>
                <c:pt idx="4019">
                  <c:v>-103.67450000000001</c:v>
                </c:pt>
                <c:pt idx="4020">
                  <c:v>-103.67250000000001</c:v>
                </c:pt>
                <c:pt idx="4021">
                  <c:v>-103.6705</c:v>
                </c:pt>
                <c:pt idx="4022">
                  <c:v>-103.66850000000001</c:v>
                </c:pt>
                <c:pt idx="4023">
                  <c:v>-103.66650000000001</c:v>
                </c:pt>
                <c:pt idx="4024">
                  <c:v>-103.6645</c:v>
                </c:pt>
                <c:pt idx="4025">
                  <c:v>-103.66250000000001</c:v>
                </c:pt>
                <c:pt idx="4026">
                  <c:v>-103.66050000000001</c:v>
                </c:pt>
                <c:pt idx="4027">
                  <c:v>-103.6585</c:v>
                </c:pt>
                <c:pt idx="4028">
                  <c:v>-103.65650000000001</c:v>
                </c:pt>
                <c:pt idx="4029">
                  <c:v>-103.65450000000001</c:v>
                </c:pt>
                <c:pt idx="4030">
                  <c:v>-103.6525</c:v>
                </c:pt>
                <c:pt idx="4031">
                  <c:v>-103.65050000000001</c:v>
                </c:pt>
                <c:pt idx="4032">
                  <c:v>-103.64850000000001</c:v>
                </c:pt>
                <c:pt idx="4033">
                  <c:v>-103.6465</c:v>
                </c:pt>
                <c:pt idx="4034">
                  <c:v>-103.64450000000001</c:v>
                </c:pt>
                <c:pt idx="4035">
                  <c:v>-103.64250000000001</c:v>
                </c:pt>
                <c:pt idx="4036">
                  <c:v>-103.6405</c:v>
                </c:pt>
                <c:pt idx="4037">
                  <c:v>-103.63850000000001</c:v>
                </c:pt>
                <c:pt idx="4038">
                  <c:v>-103.63650000000001</c:v>
                </c:pt>
                <c:pt idx="4039">
                  <c:v>-103.6345</c:v>
                </c:pt>
                <c:pt idx="4040">
                  <c:v>-103.63250000000001</c:v>
                </c:pt>
                <c:pt idx="4041">
                  <c:v>-103.63050000000001</c:v>
                </c:pt>
                <c:pt idx="4042">
                  <c:v>-103.6285</c:v>
                </c:pt>
                <c:pt idx="4043">
                  <c:v>-103.62650000000001</c:v>
                </c:pt>
                <c:pt idx="4044">
                  <c:v>-103.62450000000001</c:v>
                </c:pt>
                <c:pt idx="4045">
                  <c:v>-103.6225</c:v>
                </c:pt>
                <c:pt idx="4046">
                  <c:v>-103.62050000000001</c:v>
                </c:pt>
                <c:pt idx="4047">
                  <c:v>-103.61850000000001</c:v>
                </c:pt>
                <c:pt idx="4048">
                  <c:v>-103.6165</c:v>
                </c:pt>
                <c:pt idx="4049">
                  <c:v>-103.61450000000001</c:v>
                </c:pt>
                <c:pt idx="4050">
                  <c:v>-103.61250000000001</c:v>
                </c:pt>
                <c:pt idx="4051">
                  <c:v>-103.6105</c:v>
                </c:pt>
                <c:pt idx="4052">
                  <c:v>-103.60850000000001</c:v>
                </c:pt>
                <c:pt idx="4053">
                  <c:v>-103.60650000000001</c:v>
                </c:pt>
                <c:pt idx="4054">
                  <c:v>-103.6045</c:v>
                </c:pt>
                <c:pt idx="4055">
                  <c:v>-103.60250000000001</c:v>
                </c:pt>
                <c:pt idx="4056">
                  <c:v>-103.60050000000001</c:v>
                </c:pt>
                <c:pt idx="4057">
                  <c:v>-103.5985</c:v>
                </c:pt>
                <c:pt idx="4058">
                  <c:v>-103.59650000000001</c:v>
                </c:pt>
                <c:pt idx="4059">
                  <c:v>-103.59450000000001</c:v>
                </c:pt>
                <c:pt idx="4060">
                  <c:v>-103.5925</c:v>
                </c:pt>
                <c:pt idx="4061">
                  <c:v>-103.59050000000001</c:v>
                </c:pt>
                <c:pt idx="4062">
                  <c:v>-103.58850000000001</c:v>
                </c:pt>
                <c:pt idx="4063">
                  <c:v>-103.5865</c:v>
                </c:pt>
                <c:pt idx="4064">
                  <c:v>-103.58450000000001</c:v>
                </c:pt>
                <c:pt idx="4065">
                  <c:v>-103.58250000000001</c:v>
                </c:pt>
                <c:pt idx="4066">
                  <c:v>-103.5805</c:v>
                </c:pt>
                <c:pt idx="4067">
                  <c:v>-103.57850000000001</c:v>
                </c:pt>
                <c:pt idx="4068">
                  <c:v>-103.57650000000001</c:v>
                </c:pt>
                <c:pt idx="4069">
                  <c:v>-103.5745</c:v>
                </c:pt>
                <c:pt idx="4070">
                  <c:v>-103.57250000000001</c:v>
                </c:pt>
                <c:pt idx="4071">
                  <c:v>-103.57050000000001</c:v>
                </c:pt>
                <c:pt idx="4072">
                  <c:v>-103.5685</c:v>
                </c:pt>
                <c:pt idx="4073">
                  <c:v>-103.5665</c:v>
                </c:pt>
                <c:pt idx="4074">
                  <c:v>-103.56450000000001</c:v>
                </c:pt>
                <c:pt idx="4075">
                  <c:v>-103.5625</c:v>
                </c:pt>
                <c:pt idx="4076">
                  <c:v>-103.5605</c:v>
                </c:pt>
                <c:pt idx="4077">
                  <c:v>-103.55850000000001</c:v>
                </c:pt>
                <c:pt idx="4078">
                  <c:v>-103.5565</c:v>
                </c:pt>
                <c:pt idx="4079">
                  <c:v>-103.5545</c:v>
                </c:pt>
                <c:pt idx="4080">
                  <c:v>-103.55250000000001</c:v>
                </c:pt>
                <c:pt idx="4081">
                  <c:v>-103.5505</c:v>
                </c:pt>
                <c:pt idx="4082">
                  <c:v>-103.5485</c:v>
                </c:pt>
                <c:pt idx="4083">
                  <c:v>-103.54650000000001</c:v>
                </c:pt>
                <c:pt idx="4084">
                  <c:v>-103.5445</c:v>
                </c:pt>
                <c:pt idx="4085">
                  <c:v>-103.5425</c:v>
                </c:pt>
                <c:pt idx="4086">
                  <c:v>-103.54050000000001</c:v>
                </c:pt>
                <c:pt idx="4087">
                  <c:v>-103.5385</c:v>
                </c:pt>
                <c:pt idx="4088">
                  <c:v>-103.5365</c:v>
                </c:pt>
                <c:pt idx="4089">
                  <c:v>-103.53450000000001</c:v>
                </c:pt>
                <c:pt idx="4090">
                  <c:v>-103.5325</c:v>
                </c:pt>
                <c:pt idx="4091">
                  <c:v>-103.5305</c:v>
                </c:pt>
                <c:pt idx="4092">
                  <c:v>-103.52850000000001</c:v>
                </c:pt>
                <c:pt idx="4093">
                  <c:v>-103.5265</c:v>
                </c:pt>
                <c:pt idx="4094">
                  <c:v>-103.5245</c:v>
                </c:pt>
                <c:pt idx="4095">
                  <c:v>-103.52250000000001</c:v>
                </c:pt>
                <c:pt idx="4096">
                  <c:v>-103.5205</c:v>
                </c:pt>
                <c:pt idx="4097">
                  <c:v>-103.5185</c:v>
                </c:pt>
                <c:pt idx="4098">
                  <c:v>-103.51650000000001</c:v>
                </c:pt>
                <c:pt idx="4099">
                  <c:v>-103.5145</c:v>
                </c:pt>
                <c:pt idx="4100">
                  <c:v>-103.5125</c:v>
                </c:pt>
                <c:pt idx="4101">
                  <c:v>-103.51050000000001</c:v>
                </c:pt>
                <c:pt idx="4102">
                  <c:v>-103.5085</c:v>
                </c:pt>
                <c:pt idx="4103">
                  <c:v>-103.5065</c:v>
                </c:pt>
                <c:pt idx="4104">
                  <c:v>-103.50450000000001</c:v>
                </c:pt>
                <c:pt idx="4105">
                  <c:v>-103.5025</c:v>
                </c:pt>
                <c:pt idx="4106">
                  <c:v>-103.5005</c:v>
                </c:pt>
                <c:pt idx="4107">
                  <c:v>-103.49850000000001</c:v>
                </c:pt>
                <c:pt idx="4108">
                  <c:v>-103.49650000000001</c:v>
                </c:pt>
                <c:pt idx="4109">
                  <c:v>-103.4945</c:v>
                </c:pt>
                <c:pt idx="4110">
                  <c:v>-103.49250000000001</c:v>
                </c:pt>
                <c:pt idx="4111">
                  <c:v>-103.49050000000001</c:v>
                </c:pt>
                <c:pt idx="4112">
                  <c:v>-103.4885</c:v>
                </c:pt>
                <c:pt idx="4113">
                  <c:v>-103.48650000000001</c:v>
                </c:pt>
                <c:pt idx="4114">
                  <c:v>-103.48450000000001</c:v>
                </c:pt>
                <c:pt idx="4115">
                  <c:v>-103.4825</c:v>
                </c:pt>
                <c:pt idx="4116">
                  <c:v>-103.48050000000001</c:v>
                </c:pt>
                <c:pt idx="4117">
                  <c:v>-103.47850000000001</c:v>
                </c:pt>
                <c:pt idx="4118">
                  <c:v>-103.4765</c:v>
                </c:pt>
                <c:pt idx="4119">
                  <c:v>-103.47450000000001</c:v>
                </c:pt>
                <c:pt idx="4120">
                  <c:v>-103.47250000000001</c:v>
                </c:pt>
                <c:pt idx="4121">
                  <c:v>-103.4705</c:v>
                </c:pt>
                <c:pt idx="4122">
                  <c:v>-103.46850000000001</c:v>
                </c:pt>
                <c:pt idx="4123">
                  <c:v>-103.46650000000001</c:v>
                </c:pt>
                <c:pt idx="4124">
                  <c:v>-103.4645</c:v>
                </c:pt>
                <c:pt idx="4125">
                  <c:v>-103.46250000000001</c:v>
                </c:pt>
                <c:pt idx="4126">
                  <c:v>-103.46050000000001</c:v>
                </c:pt>
                <c:pt idx="4127">
                  <c:v>-103.4585</c:v>
                </c:pt>
                <c:pt idx="4128">
                  <c:v>-103.45650000000001</c:v>
                </c:pt>
                <c:pt idx="4129">
                  <c:v>-103.45450000000001</c:v>
                </c:pt>
                <c:pt idx="4130">
                  <c:v>-103.4525</c:v>
                </c:pt>
                <c:pt idx="4131">
                  <c:v>-103.45050000000001</c:v>
                </c:pt>
                <c:pt idx="4132">
                  <c:v>-103.44850000000001</c:v>
                </c:pt>
                <c:pt idx="4133">
                  <c:v>-103.4465</c:v>
                </c:pt>
                <c:pt idx="4134">
                  <c:v>-103.44450000000001</c:v>
                </c:pt>
                <c:pt idx="4135">
                  <c:v>-103.44250000000001</c:v>
                </c:pt>
                <c:pt idx="4136">
                  <c:v>-103.4405</c:v>
                </c:pt>
                <c:pt idx="4137">
                  <c:v>-103.4385</c:v>
                </c:pt>
                <c:pt idx="4138">
                  <c:v>-103.43650000000001</c:v>
                </c:pt>
                <c:pt idx="4139">
                  <c:v>-103.4345</c:v>
                </c:pt>
                <c:pt idx="4140">
                  <c:v>-103.4325</c:v>
                </c:pt>
                <c:pt idx="4141">
                  <c:v>-103.43050000000001</c:v>
                </c:pt>
                <c:pt idx="4142">
                  <c:v>-103.4285</c:v>
                </c:pt>
                <c:pt idx="4143">
                  <c:v>-103.4265</c:v>
                </c:pt>
                <c:pt idx="4144">
                  <c:v>-103.42450000000001</c:v>
                </c:pt>
                <c:pt idx="4145">
                  <c:v>-103.42250000000001</c:v>
                </c:pt>
                <c:pt idx="4146">
                  <c:v>-103.4205</c:v>
                </c:pt>
                <c:pt idx="4147">
                  <c:v>-103.41850000000001</c:v>
                </c:pt>
                <c:pt idx="4148">
                  <c:v>-103.41650000000001</c:v>
                </c:pt>
                <c:pt idx="4149">
                  <c:v>-103.4145</c:v>
                </c:pt>
                <c:pt idx="4150">
                  <c:v>-103.41250000000001</c:v>
                </c:pt>
                <c:pt idx="4151">
                  <c:v>-103.41050000000001</c:v>
                </c:pt>
                <c:pt idx="4152">
                  <c:v>-103.4085</c:v>
                </c:pt>
                <c:pt idx="4153">
                  <c:v>-103.40650000000001</c:v>
                </c:pt>
                <c:pt idx="4154">
                  <c:v>-103.40450000000001</c:v>
                </c:pt>
                <c:pt idx="4155">
                  <c:v>-103.4025</c:v>
                </c:pt>
                <c:pt idx="4156">
                  <c:v>-103.40050000000001</c:v>
                </c:pt>
                <c:pt idx="4157">
                  <c:v>-103.39850000000001</c:v>
                </c:pt>
                <c:pt idx="4158">
                  <c:v>-103.3965</c:v>
                </c:pt>
                <c:pt idx="4159">
                  <c:v>-103.39450000000001</c:v>
                </c:pt>
                <c:pt idx="4160">
                  <c:v>-103.39250000000001</c:v>
                </c:pt>
                <c:pt idx="4161">
                  <c:v>-103.3905</c:v>
                </c:pt>
                <c:pt idx="4162">
                  <c:v>-103.38850000000001</c:v>
                </c:pt>
                <c:pt idx="4163">
                  <c:v>-103.38650000000001</c:v>
                </c:pt>
                <c:pt idx="4164">
                  <c:v>-103.3845</c:v>
                </c:pt>
                <c:pt idx="4165">
                  <c:v>-103.38250000000001</c:v>
                </c:pt>
                <c:pt idx="4166">
                  <c:v>-103.38050000000001</c:v>
                </c:pt>
                <c:pt idx="4167">
                  <c:v>-103.3785</c:v>
                </c:pt>
                <c:pt idx="4168">
                  <c:v>-103.37650000000001</c:v>
                </c:pt>
                <c:pt idx="4169">
                  <c:v>-103.37450000000001</c:v>
                </c:pt>
                <c:pt idx="4170">
                  <c:v>-103.3725</c:v>
                </c:pt>
                <c:pt idx="4171">
                  <c:v>-103.37050000000001</c:v>
                </c:pt>
                <c:pt idx="4172">
                  <c:v>-103.36850000000001</c:v>
                </c:pt>
                <c:pt idx="4173">
                  <c:v>-103.3665</c:v>
                </c:pt>
                <c:pt idx="4174">
                  <c:v>-103.36450000000001</c:v>
                </c:pt>
                <c:pt idx="4175">
                  <c:v>-103.36250000000001</c:v>
                </c:pt>
                <c:pt idx="4176">
                  <c:v>-103.3605</c:v>
                </c:pt>
                <c:pt idx="4177">
                  <c:v>-103.35850000000001</c:v>
                </c:pt>
                <c:pt idx="4178">
                  <c:v>-103.35650000000001</c:v>
                </c:pt>
                <c:pt idx="4179">
                  <c:v>-103.3545</c:v>
                </c:pt>
                <c:pt idx="4180">
                  <c:v>-103.35250000000001</c:v>
                </c:pt>
                <c:pt idx="4181">
                  <c:v>-103.35050000000001</c:v>
                </c:pt>
                <c:pt idx="4182">
                  <c:v>-103.3485</c:v>
                </c:pt>
                <c:pt idx="4183">
                  <c:v>-103.34650000000001</c:v>
                </c:pt>
                <c:pt idx="4184">
                  <c:v>-103.34450000000001</c:v>
                </c:pt>
                <c:pt idx="4185">
                  <c:v>-103.3425</c:v>
                </c:pt>
                <c:pt idx="4186">
                  <c:v>-103.34050000000001</c:v>
                </c:pt>
                <c:pt idx="4187">
                  <c:v>-103.33850000000001</c:v>
                </c:pt>
                <c:pt idx="4188">
                  <c:v>-103.3365</c:v>
                </c:pt>
                <c:pt idx="4189">
                  <c:v>-103.33450000000001</c:v>
                </c:pt>
                <c:pt idx="4190">
                  <c:v>-103.33250000000001</c:v>
                </c:pt>
                <c:pt idx="4191">
                  <c:v>-103.3305</c:v>
                </c:pt>
                <c:pt idx="4192">
                  <c:v>-103.32850000000001</c:v>
                </c:pt>
                <c:pt idx="4193">
                  <c:v>-103.32650000000001</c:v>
                </c:pt>
                <c:pt idx="4194">
                  <c:v>-103.3245</c:v>
                </c:pt>
                <c:pt idx="4195">
                  <c:v>-103.32250000000001</c:v>
                </c:pt>
                <c:pt idx="4196">
                  <c:v>-103.32050000000001</c:v>
                </c:pt>
                <c:pt idx="4197">
                  <c:v>-103.3185</c:v>
                </c:pt>
                <c:pt idx="4198">
                  <c:v>-103.3165</c:v>
                </c:pt>
                <c:pt idx="4199">
                  <c:v>-103.31450000000001</c:v>
                </c:pt>
                <c:pt idx="4200">
                  <c:v>-103.3125</c:v>
                </c:pt>
                <c:pt idx="4201">
                  <c:v>-103.3105</c:v>
                </c:pt>
                <c:pt idx="4202">
                  <c:v>-103.30850000000001</c:v>
                </c:pt>
                <c:pt idx="4203">
                  <c:v>-103.3065</c:v>
                </c:pt>
                <c:pt idx="4204">
                  <c:v>-103.3045</c:v>
                </c:pt>
                <c:pt idx="4205">
                  <c:v>-103.30250000000001</c:v>
                </c:pt>
                <c:pt idx="4206">
                  <c:v>-103.3005</c:v>
                </c:pt>
                <c:pt idx="4207">
                  <c:v>-103.2985</c:v>
                </c:pt>
                <c:pt idx="4208">
                  <c:v>-103.29650000000001</c:v>
                </c:pt>
                <c:pt idx="4209">
                  <c:v>-103.2945</c:v>
                </c:pt>
                <c:pt idx="4210">
                  <c:v>-103.2925</c:v>
                </c:pt>
                <c:pt idx="4211">
                  <c:v>-103.29050000000001</c:v>
                </c:pt>
                <c:pt idx="4212">
                  <c:v>-103.2885</c:v>
                </c:pt>
                <c:pt idx="4213">
                  <c:v>-103.2865</c:v>
                </c:pt>
                <c:pt idx="4214">
                  <c:v>-103.28450000000001</c:v>
                </c:pt>
                <c:pt idx="4215">
                  <c:v>-103.2825</c:v>
                </c:pt>
                <c:pt idx="4216">
                  <c:v>-103.2805</c:v>
                </c:pt>
                <c:pt idx="4217">
                  <c:v>-103.27850000000001</c:v>
                </c:pt>
                <c:pt idx="4218">
                  <c:v>-103.2765</c:v>
                </c:pt>
                <c:pt idx="4219">
                  <c:v>-103.2745</c:v>
                </c:pt>
                <c:pt idx="4220">
                  <c:v>-103.27250000000001</c:v>
                </c:pt>
                <c:pt idx="4221">
                  <c:v>-103.2705</c:v>
                </c:pt>
                <c:pt idx="4222">
                  <c:v>-103.2685</c:v>
                </c:pt>
                <c:pt idx="4223">
                  <c:v>-103.26650000000001</c:v>
                </c:pt>
                <c:pt idx="4224">
                  <c:v>-103.2645</c:v>
                </c:pt>
                <c:pt idx="4225">
                  <c:v>-103.2625</c:v>
                </c:pt>
                <c:pt idx="4226">
                  <c:v>-103.26050000000001</c:v>
                </c:pt>
                <c:pt idx="4227">
                  <c:v>-103.2585</c:v>
                </c:pt>
                <c:pt idx="4228">
                  <c:v>-103.2565</c:v>
                </c:pt>
                <c:pt idx="4229">
                  <c:v>-103.25450000000001</c:v>
                </c:pt>
                <c:pt idx="4230">
                  <c:v>-103.2525</c:v>
                </c:pt>
                <c:pt idx="4231">
                  <c:v>-103.2505</c:v>
                </c:pt>
                <c:pt idx="4232">
                  <c:v>-103.24850000000001</c:v>
                </c:pt>
                <c:pt idx="4233">
                  <c:v>-103.24650000000001</c:v>
                </c:pt>
                <c:pt idx="4234">
                  <c:v>-103.2445</c:v>
                </c:pt>
                <c:pt idx="4235">
                  <c:v>-103.24250000000001</c:v>
                </c:pt>
                <c:pt idx="4236">
                  <c:v>-103.24050000000001</c:v>
                </c:pt>
                <c:pt idx="4237">
                  <c:v>-103.2385</c:v>
                </c:pt>
                <c:pt idx="4238">
                  <c:v>-103.23650000000001</c:v>
                </c:pt>
                <c:pt idx="4239">
                  <c:v>-103.23450000000001</c:v>
                </c:pt>
                <c:pt idx="4240">
                  <c:v>-103.2325</c:v>
                </c:pt>
                <c:pt idx="4241">
                  <c:v>-103.23050000000001</c:v>
                </c:pt>
                <c:pt idx="4242">
                  <c:v>-103.22850000000001</c:v>
                </c:pt>
                <c:pt idx="4243">
                  <c:v>-103.2265</c:v>
                </c:pt>
                <c:pt idx="4244">
                  <c:v>-103.22450000000001</c:v>
                </c:pt>
                <c:pt idx="4245">
                  <c:v>-103.22250000000001</c:v>
                </c:pt>
                <c:pt idx="4246">
                  <c:v>-103.2205</c:v>
                </c:pt>
                <c:pt idx="4247">
                  <c:v>-103.21850000000001</c:v>
                </c:pt>
                <c:pt idx="4248">
                  <c:v>-103.21650000000001</c:v>
                </c:pt>
                <c:pt idx="4249">
                  <c:v>-103.2145</c:v>
                </c:pt>
                <c:pt idx="4250">
                  <c:v>-103.21250000000001</c:v>
                </c:pt>
                <c:pt idx="4251">
                  <c:v>-103.21050000000001</c:v>
                </c:pt>
                <c:pt idx="4252">
                  <c:v>-103.2085</c:v>
                </c:pt>
                <c:pt idx="4253">
                  <c:v>-103.20650000000001</c:v>
                </c:pt>
                <c:pt idx="4254">
                  <c:v>-103.20450000000001</c:v>
                </c:pt>
                <c:pt idx="4255">
                  <c:v>-103.2025</c:v>
                </c:pt>
                <c:pt idx="4256">
                  <c:v>-103.20050000000001</c:v>
                </c:pt>
                <c:pt idx="4257">
                  <c:v>-103.19850000000001</c:v>
                </c:pt>
                <c:pt idx="4258">
                  <c:v>-103.1965</c:v>
                </c:pt>
                <c:pt idx="4259">
                  <c:v>-103.19450000000001</c:v>
                </c:pt>
                <c:pt idx="4260">
                  <c:v>-103.19250000000001</c:v>
                </c:pt>
                <c:pt idx="4261">
                  <c:v>-103.1905</c:v>
                </c:pt>
                <c:pt idx="4262">
                  <c:v>-103.1885</c:v>
                </c:pt>
                <c:pt idx="4263">
                  <c:v>-103.18650000000001</c:v>
                </c:pt>
                <c:pt idx="4264">
                  <c:v>-103.1845</c:v>
                </c:pt>
                <c:pt idx="4265">
                  <c:v>-103.1825</c:v>
                </c:pt>
                <c:pt idx="4266">
                  <c:v>-103.18050000000001</c:v>
                </c:pt>
                <c:pt idx="4267">
                  <c:v>-103.1785</c:v>
                </c:pt>
                <c:pt idx="4268">
                  <c:v>-103.1765</c:v>
                </c:pt>
                <c:pt idx="4269">
                  <c:v>-103.17450000000001</c:v>
                </c:pt>
                <c:pt idx="4270">
                  <c:v>-103.17250000000001</c:v>
                </c:pt>
                <c:pt idx="4271">
                  <c:v>-103.1705</c:v>
                </c:pt>
                <c:pt idx="4272">
                  <c:v>-103.16850000000001</c:v>
                </c:pt>
                <c:pt idx="4273">
                  <c:v>-103.16650000000001</c:v>
                </c:pt>
                <c:pt idx="4274">
                  <c:v>-103.1645</c:v>
                </c:pt>
                <c:pt idx="4275">
                  <c:v>-103.16250000000001</c:v>
                </c:pt>
                <c:pt idx="4276">
                  <c:v>-103.16050000000001</c:v>
                </c:pt>
                <c:pt idx="4277">
                  <c:v>-103.1585</c:v>
                </c:pt>
                <c:pt idx="4278">
                  <c:v>-103.15650000000001</c:v>
                </c:pt>
                <c:pt idx="4279">
                  <c:v>-103.15450000000001</c:v>
                </c:pt>
                <c:pt idx="4280">
                  <c:v>-103.1525</c:v>
                </c:pt>
                <c:pt idx="4281">
                  <c:v>-103.15050000000001</c:v>
                </c:pt>
                <c:pt idx="4282">
                  <c:v>-103.14850000000001</c:v>
                </c:pt>
                <c:pt idx="4283">
                  <c:v>-103.1465</c:v>
                </c:pt>
                <c:pt idx="4284">
                  <c:v>-103.14450000000001</c:v>
                </c:pt>
                <c:pt idx="4285">
                  <c:v>-103.14250000000001</c:v>
                </c:pt>
                <c:pt idx="4286">
                  <c:v>-103.1405</c:v>
                </c:pt>
                <c:pt idx="4287">
                  <c:v>-103.13850000000001</c:v>
                </c:pt>
                <c:pt idx="4288">
                  <c:v>-103.13650000000001</c:v>
                </c:pt>
                <c:pt idx="4289">
                  <c:v>-103.1345</c:v>
                </c:pt>
                <c:pt idx="4290">
                  <c:v>-103.13250000000001</c:v>
                </c:pt>
                <c:pt idx="4291">
                  <c:v>-103.13050000000001</c:v>
                </c:pt>
                <c:pt idx="4292">
                  <c:v>-103.1285</c:v>
                </c:pt>
                <c:pt idx="4293">
                  <c:v>-103.12650000000001</c:v>
                </c:pt>
                <c:pt idx="4294">
                  <c:v>-103.12450000000001</c:v>
                </c:pt>
                <c:pt idx="4295">
                  <c:v>-103.1225</c:v>
                </c:pt>
                <c:pt idx="4296">
                  <c:v>-103.12050000000001</c:v>
                </c:pt>
                <c:pt idx="4297">
                  <c:v>-103.11850000000001</c:v>
                </c:pt>
                <c:pt idx="4298">
                  <c:v>-103.1165</c:v>
                </c:pt>
                <c:pt idx="4299">
                  <c:v>-103.11450000000001</c:v>
                </c:pt>
                <c:pt idx="4300">
                  <c:v>-103.11250000000001</c:v>
                </c:pt>
                <c:pt idx="4301">
                  <c:v>-103.1105</c:v>
                </c:pt>
                <c:pt idx="4302">
                  <c:v>-103.10850000000001</c:v>
                </c:pt>
                <c:pt idx="4303">
                  <c:v>-103.10650000000001</c:v>
                </c:pt>
                <c:pt idx="4304">
                  <c:v>-103.1045</c:v>
                </c:pt>
                <c:pt idx="4305">
                  <c:v>-103.10250000000001</c:v>
                </c:pt>
                <c:pt idx="4306">
                  <c:v>-103.10050000000001</c:v>
                </c:pt>
                <c:pt idx="4307">
                  <c:v>-103.0985</c:v>
                </c:pt>
                <c:pt idx="4308">
                  <c:v>-103.09650000000001</c:v>
                </c:pt>
                <c:pt idx="4309">
                  <c:v>-103.09450000000001</c:v>
                </c:pt>
                <c:pt idx="4310">
                  <c:v>-103.0925</c:v>
                </c:pt>
                <c:pt idx="4311">
                  <c:v>-103.09050000000001</c:v>
                </c:pt>
                <c:pt idx="4312">
                  <c:v>-103.08850000000001</c:v>
                </c:pt>
                <c:pt idx="4313">
                  <c:v>-103.0865</c:v>
                </c:pt>
                <c:pt idx="4314">
                  <c:v>-103.08450000000001</c:v>
                </c:pt>
                <c:pt idx="4315">
                  <c:v>-103.08250000000001</c:v>
                </c:pt>
                <c:pt idx="4316">
                  <c:v>-103.0805</c:v>
                </c:pt>
                <c:pt idx="4317">
                  <c:v>-103.07850000000001</c:v>
                </c:pt>
                <c:pt idx="4318">
                  <c:v>-103.07650000000001</c:v>
                </c:pt>
                <c:pt idx="4319">
                  <c:v>-103.0745</c:v>
                </c:pt>
                <c:pt idx="4320">
                  <c:v>-103.07250000000001</c:v>
                </c:pt>
                <c:pt idx="4321">
                  <c:v>-103.07050000000001</c:v>
                </c:pt>
                <c:pt idx="4322">
                  <c:v>-103.0685</c:v>
                </c:pt>
                <c:pt idx="4323">
                  <c:v>-103.0665</c:v>
                </c:pt>
                <c:pt idx="4324">
                  <c:v>-103.06450000000001</c:v>
                </c:pt>
                <c:pt idx="4325">
                  <c:v>-103.0625</c:v>
                </c:pt>
                <c:pt idx="4326">
                  <c:v>-103.0605</c:v>
                </c:pt>
                <c:pt idx="4327">
                  <c:v>-103.05850000000001</c:v>
                </c:pt>
                <c:pt idx="4328">
                  <c:v>-103.0565</c:v>
                </c:pt>
                <c:pt idx="4329">
                  <c:v>-103.0545</c:v>
                </c:pt>
                <c:pt idx="4330">
                  <c:v>-103.05250000000001</c:v>
                </c:pt>
                <c:pt idx="4331">
                  <c:v>-103.0505</c:v>
                </c:pt>
                <c:pt idx="4332">
                  <c:v>-103.0485</c:v>
                </c:pt>
                <c:pt idx="4333">
                  <c:v>-103.04650000000001</c:v>
                </c:pt>
                <c:pt idx="4334">
                  <c:v>-103.0445</c:v>
                </c:pt>
                <c:pt idx="4335">
                  <c:v>-103.0425</c:v>
                </c:pt>
                <c:pt idx="4336">
                  <c:v>-103.04050000000001</c:v>
                </c:pt>
                <c:pt idx="4337">
                  <c:v>-103.0385</c:v>
                </c:pt>
                <c:pt idx="4338">
                  <c:v>-103.0365</c:v>
                </c:pt>
                <c:pt idx="4339">
                  <c:v>-103.03450000000001</c:v>
                </c:pt>
                <c:pt idx="4340">
                  <c:v>-103.0325</c:v>
                </c:pt>
                <c:pt idx="4341">
                  <c:v>-103.0305</c:v>
                </c:pt>
                <c:pt idx="4342">
                  <c:v>-103.02850000000001</c:v>
                </c:pt>
                <c:pt idx="4343">
                  <c:v>-103.0265</c:v>
                </c:pt>
                <c:pt idx="4344">
                  <c:v>-103.0245</c:v>
                </c:pt>
                <c:pt idx="4345">
                  <c:v>-103.02250000000001</c:v>
                </c:pt>
                <c:pt idx="4346">
                  <c:v>-103.0205</c:v>
                </c:pt>
                <c:pt idx="4347">
                  <c:v>-103.0185</c:v>
                </c:pt>
                <c:pt idx="4348">
                  <c:v>-103.01650000000001</c:v>
                </c:pt>
                <c:pt idx="4349">
                  <c:v>-103.0145</c:v>
                </c:pt>
                <c:pt idx="4350">
                  <c:v>-103.0125</c:v>
                </c:pt>
                <c:pt idx="4351">
                  <c:v>-103.01050000000001</c:v>
                </c:pt>
                <c:pt idx="4352">
                  <c:v>-103.0085</c:v>
                </c:pt>
                <c:pt idx="4353">
                  <c:v>-103.0065</c:v>
                </c:pt>
                <c:pt idx="4354">
                  <c:v>-103.00450000000001</c:v>
                </c:pt>
                <c:pt idx="4355">
                  <c:v>-103.0025</c:v>
                </c:pt>
                <c:pt idx="4356">
                  <c:v>-103.0005</c:v>
                </c:pt>
                <c:pt idx="4357">
                  <c:v>-102.99850000000001</c:v>
                </c:pt>
                <c:pt idx="4358">
                  <c:v>-102.99650000000001</c:v>
                </c:pt>
                <c:pt idx="4359">
                  <c:v>-102.9945</c:v>
                </c:pt>
                <c:pt idx="4360">
                  <c:v>-102.99250000000001</c:v>
                </c:pt>
                <c:pt idx="4361">
                  <c:v>-102.99050000000001</c:v>
                </c:pt>
                <c:pt idx="4362">
                  <c:v>-102.9885</c:v>
                </c:pt>
                <c:pt idx="4363">
                  <c:v>-102.98650000000001</c:v>
                </c:pt>
                <c:pt idx="4364">
                  <c:v>-102.98450000000001</c:v>
                </c:pt>
                <c:pt idx="4365">
                  <c:v>-102.9825</c:v>
                </c:pt>
                <c:pt idx="4366">
                  <c:v>-102.98050000000001</c:v>
                </c:pt>
                <c:pt idx="4367">
                  <c:v>-102.97850000000001</c:v>
                </c:pt>
                <c:pt idx="4368">
                  <c:v>-102.9765</c:v>
                </c:pt>
                <c:pt idx="4369">
                  <c:v>-102.97450000000001</c:v>
                </c:pt>
                <c:pt idx="4370">
                  <c:v>-102.97250000000001</c:v>
                </c:pt>
                <c:pt idx="4371">
                  <c:v>-102.9705</c:v>
                </c:pt>
                <c:pt idx="4372">
                  <c:v>-102.96850000000001</c:v>
                </c:pt>
                <c:pt idx="4373">
                  <c:v>-102.96650000000001</c:v>
                </c:pt>
                <c:pt idx="4374">
                  <c:v>-102.9645</c:v>
                </c:pt>
                <c:pt idx="4375">
                  <c:v>-102.96250000000001</c:v>
                </c:pt>
                <c:pt idx="4376">
                  <c:v>-102.96050000000001</c:v>
                </c:pt>
                <c:pt idx="4377">
                  <c:v>-102.9585</c:v>
                </c:pt>
                <c:pt idx="4378">
                  <c:v>-102.95650000000001</c:v>
                </c:pt>
                <c:pt idx="4379">
                  <c:v>-102.95450000000001</c:v>
                </c:pt>
                <c:pt idx="4380">
                  <c:v>-102.9525</c:v>
                </c:pt>
                <c:pt idx="4381">
                  <c:v>-102.95050000000001</c:v>
                </c:pt>
                <c:pt idx="4382">
                  <c:v>-102.94850000000001</c:v>
                </c:pt>
                <c:pt idx="4383">
                  <c:v>-102.9465</c:v>
                </c:pt>
                <c:pt idx="4384">
                  <c:v>-102.94450000000001</c:v>
                </c:pt>
                <c:pt idx="4385">
                  <c:v>-102.94250000000001</c:v>
                </c:pt>
                <c:pt idx="4386">
                  <c:v>-102.9405</c:v>
                </c:pt>
                <c:pt idx="4387">
                  <c:v>-102.9385</c:v>
                </c:pt>
                <c:pt idx="4388">
                  <c:v>-102.93650000000001</c:v>
                </c:pt>
                <c:pt idx="4389">
                  <c:v>-102.9345</c:v>
                </c:pt>
                <c:pt idx="4390">
                  <c:v>-102.9325</c:v>
                </c:pt>
                <c:pt idx="4391">
                  <c:v>-102.93050000000001</c:v>
                </c:pt>
                <c:pt idx="4392">
                  <c:v>-102.9285</c:v>
                </c:pt>
                <c:pt idx="4393">
                  <c:v>-102.9265</c:v>
                </c:pt>
                <c:pt idx="4394">
                  <c:v>-102.92450000000001</c:v>
                </c:pt>
                <c:pt idx="4395">
                  <c:v>-102.92250000000001</c:v>
                </c:pt>
                <c:pt idx="4396">
                  <c:v>-102.9205</c:v>
                </c:pt>
                <c:pt idx="4397">
                  <c:v>-102.91850000000001</c:v>
                </c:pt>
                <c:pt idx="4398">
                  <c:v>-102.91650000000001</c:v>
                </c:pt>
                <c:pt idx="4399">
                  <c:v>-102.9145</c:v>
                </c:pt>
                <c:pt idx="4400">
                  <c:v>-102.91250000000001</c:v>
                </c:pt>
                <c:pt idx="4401">
                  <c:v>-102.91050000000001</c:v>
                </c:pt>
                <c:pt idx="4402">
                  <c:v>-102.9085</c:v>
                </c:pt>
                <c:pt idx="4403">
                  <c:v>-102.90650000000001</c:v>
                </c:pt>
                <c:pt idx="4404">
                  <c:v>-102.90450000000001</c:v>
                </c:pt>
                <c:pt idx="4405">
                  <c:v>-102.9025</c:v>
                </c:pt>
                <c:pt idx="4406">
                  <c:v>-102.90050000000001</c:v>
                </c:pt>
                <c:pt idx="4407">
                  <c:v>-102.89850000000001</c:v>
                </c:pt>
                <c:pt idx="4408">
                  <c:v>-102.8965</c:v>
                </c:pt>
                <c:pt idx="4409">
                  <c:v>-102.89450000000001</c:v>
                </c:pt>
                <c:pt idx="4410">
                  <c:v>-102.89250000000001</c:v>
                </c:pt>
                <c:pt idx="4411">
                  <c:v>-102.8905</c:v>
                </c:pt>
                <c:pt idx="4412">
                  <c:v>-102.88850000000001</c:v>
                </c:pt>
                <c:pt idx="4413">
                  <c:v>-102.88650000000001</c:v>
                </c:pt>
                <c:pt idx="4414">
                  <c:v>-102.8845</c:v>
                </c:pt>
                <c:pt idx="4415">
                  <c:v>-102.88250000000001</c:v>
                </c:pt>
                <c:pt idx="4416">
                  <c:v>-102.88050000000001</c:v>
                </c:pt>
                <c:pt idx="4417">
                  <c:v>-102.8785</c:v>
                </c:pt>
                <c:pt idx="4418">
                  <c:v>-102.87650000000001</c:v>
                </c:pt>
                <c:pt idx="4419">
                  <c:v>-102.87450000000001</c:v>
                </c:pt>
                <c:pt idx="4420">
                  <c:v>-102.8725</c:v>
                </c:pt>
                <c:pt idx="4421">
                  <c:v>-102.87050000000001</c:v>
                </c:pt>
                <c:pt idx="4422">
                  <c:v>-102.86850000000001</c:v>
                </c:pt>
                <c:pt idx="4423">
                  <c:v>-102.8665</c:v>
                </c:pt>
                <c:pt idx="4424">
                  <c:v>-102.86450000000001</c:v>
                </c:pt>
                <c:pt idx="4425">
                  <c:v>-102.86250000000001</c:v>
                </c:pt>
                <c:pt idx="4426">
                  <c:v>-102.8605</c:v>
                </c:pt>
                <c:pt idx="4427">
                  <c:v>-102.85850000000001</c:v>
                </c:pt>
                <c:pt idx="4428">
                  <c:v>-102.85650000000001</c:v>
                </c:pt>
                <c:pt idx="4429">
                  <c:v>-102.8545</c:v>
                </c:pt>
                <c:pt idx="4430">
                  <c:v>-102.85250000000001</c:v>
                </c:pt>
                <c:pt idx="4431">
                  <c:v>-102.85050000000001</c:v>
                </c:pt>
                <c:pt idx="4432">
                  <c:v>-102.8485</c:v>
                </c:pt>
                <c:pt idx="4433">
                  <c:v>-102.84650000000001</c:v>
                </c:pt>
                <c:pt idx="4434">
                  <c:v>-102.84450000000001</c:v>
                </c:pt>
                <c:pt idx="4435">
                  <c:v>-102.8425</c:v>
                </c:pt>
                <c:pt idx="4436">
                  <c:v>-102.84050000000001</c:v>
                </c:pt>
                <c:pt idx="4437">
                  <c:v>-102.83850000000001</c:v>
                </c:pt>
                <c:pt idx="4438">
                  <c:v>-102.8365</c:v>
                </c:pt>
                <c:pt idx="4439">
                  <c:v>-102.83450000000001</c:v>
                </c:pt>
                <c:pt idx="4440">
                  <c:v>-102.83250000000001</c:v>
                </c:pt>
                <c:pt idx="4441">
                  <c:v>-102.8305</c:v>
                </c:pt>
                <c:pt idx="4442">
                  <c:v>-102.82850000000001</c:v>
                </c:pt>
                <c:pt idx="4443">
                  <c:v>-102.82650000000001</c:v>
                </c:pt>
                <c:pt idx="4444">
                  <c:v>-102.8245</c:v>
                </c:pt>
                <c:pt idx="4445">
                  <c:v>-102.82250000000001</c:v>
                </c:pt>
                <c:pt idx="4446">
                  <c:v>-102.82050000000001</c:v>
                </c:pt>
                <c:pt idx="4447">
                  <c:v>-102.8185</c:v>
                </c:pt>
                <c:pt idx="4448">
                  <c:v>-102.8165</c:v>
                </c:pt>
                <c:pt idx="4449">
                  <c:v>-102.81450000000001</c:v>
                </c:pt>
                <c:pt idx="4450">
                  <c:v>-102.8125</c:v>
                </c:pt>
                <c:pt idx="4451">
                  <c:v>-102.8105</c:v>
                </c:pt>
                <c:pt idx="4452">
                  <c:v>-102.80850000000001</c:v>
                </c:pt>
                <c:pt idx="4453">
                  <c:v>-102.8065</c:v>
                </c:pt>
                <c:pt idx="4454">
                  <c:v>-102.8045</c:v>
                </c:pt>
                <c:pt idx="4455">
                  <c:v>-102.80250000000001</c:v>
                </c:pt>
                <c:pt idx="4456">
                  <c:v>-102.8005</c:v>
                </c:pt>
                <c:pt idx="4457">
                  <c:v>-102.7985</c:v>
                </c:pt>
                <c:pt idx="4458">
                  <c:v>-102.79650000000001</c:v>
                </c:pt>
                <c:pt idx="4459">
                  <c:v>-102.7945</c:v>
                </c:pt>
                <c:pt idx="4460">
                  <c:v>-102.7925</c:v>
                </c:pt>
                <c:pt idx="4461">
                  <c:v>-102.79050000000001</c:v>
                </c:pt>
                <c:pt idx="4462">
                  <c:v>-102.7885</c:v>
                </c:pt>
                <c:pt idx="4463">
                  <c:v>-102.7865</c:v>
                </c:pt>
                <c:pt idx="4464">
                  <c:v>-102.78450000000001</c:v>
                </c:pt>
                <c:pt idx="4465">
                  <c:v>-102.7825</c:v>
                </c:pt>
                <c:pt idx="4466">
                  <c:v>-102.7805</c:v>
                </c:pt>
                <c:pt idx="4467">
                  <c:v>-102.77850000000001</c:v>
                </c:pt>
                <c:pt idx="4468">
                  <c:v>-102.7765</c:v>
                </c:pt>
                <c:pt idx="4469">
                  <c:v>-102.7745</c:v>
                </c:pt>
                <c:pt idx="4470">
                  <c:v>-102.77250000000001</c:v>
                </c:pt>
                <c:pt idx="4471">
                  <c:v>-102.7705</c:v>
                </c:pt>
                <c:pt idx="4472">
                  <c:v>-102.7685</c:v>
                </c:pt>
                <c:pt idx="4473">
                  <c:v>-102.76650000000001</c:v>
                </c:pt>
                <c:pt idx="4474">
                  <c:v>-102.7645</c:v>
                </c:pt>
                <c:pt idx="4475">
                  <c:v>-102.7625</c:v>
                </c:pt>
                <c:pt idx="4476">
                  <c:v>-102.76050000000001</c:v>
                </c:pt>
                <c:pt idx="4477">
                  <c:v>-102.7585</c:v>
                </c:pt>
                <c:pt idx="4478">
                  <c:v>-102.7565</c:v>
                </c:pt>
                <c:pt idx="4479">
                  <c:v>-102.75450000000001</c:v>
                </c:pt>
                <c:pt idx="4480">
                  <c:v>-102.7525</c:v>
                </c:pt>
                <c:pt idx="4481">
                  <c:v>-102.7505</c:v>
                </c:pt>
                <c:pt idx="4482">
                  <c:v>-102.74850000000001</c:v>
                </c:pt>
                <c:pt idx="4483">
                  <c:v>-102.74650000000001</c:v>
                </c:pt>
                <c:pt idx="4484">
                  <c:v>-102.7445</c:v>
                </c:pt>
                <c:pt idx="4485">
                  <c:v>-102.74250000000001</c:v>
                </c:pt>
                <c:pt idx="4486">
                  <c:v>-102.74050000000001</c:v>
                </c:pt>
                <c:pt idx="4487">
                  <c:v>-102.7385</c:v>
                </c:pt>
                <c:pt idx="4488">
                  <c:v>-102.73650000000001</c:v>
                </c:pt>
                <c:pt idx="4489">
                  <c:v>-102.73450000000001</c:v>
                </c:pt>
                <c:pt idx="4490">
                  <c:v>-102.7325</c:v>
                </c:pt>
                <c:pt idx="4491">
                  <c:v>-102.73050000000001</c:v>
                </c:pt>
                <c:pt idx="4492">
                  <c:v>-102.72850000000001</c:v>
                </c:pt>
                <c:pt idx="4493">
                  <c:v>-102.7265</c:v>
                </c:pt>
                <c:pt idx="4494">
                  <c:v>-102.72450000000001</c:v>
                </c:pt>
                <c:pt idx="4495">
                  <c:v>-102.72250000000001</c:v>
                </c:pt>
                <c:pt idx="4496">
                  <c:v>-102.7205</c:v>
                </c:pt>
                <c:pt idx="4497">
                  <c:v>-102.71850000000001</c:v>
                </c:pt>
                <c:pt idx="4498">
                  <c:v>-102.71650000000001</c:v>
                </c:pt>
                <c:pt idx="4499">
                  <c:v>-102.7145</c:v>
                </c:pt>
                <c:pt idx="4500">
                  <c:v>-102.71250000000001</c:v>
                </c:pt>
                <c:pt idx="4501">
                  <c:v>-102.71050000000001</c:v>
                </c:pt>
                <c:pt idx="4502">
                  <c:v>-102.7085</c:v>
                </c:pt>
                <c:pt idx="4503">
                  <c:v>-102.70650000000001</c:v>
                </c:pt>
                <c:pt idx="4504">
                  <c:v>-102.70450000000001</c:v>
                </c:pt>
                <c:pt idx="4505">
                  <c:v>-102.7025</c:v>
                </c:pt>
                <c:pt idx="4506">
                  <c:v>-102.70050000000001</c:v>
                </c:pt>
                <c:pt idx="4507">
                  <c:v>-102.69850000000001</c:v>
                </c:pt>
                <c:pt idx="4508">
                  <c:v>-102.6965</c:v>
                </c:pt>
                <c:pt idx="4509">
                  <c:v>-102.69450000000001</c:v>
                </c:pt>
                <c:pt idx="4510">
                  <c:v>-102.69250000000001</c:v>
                </c:pt>
                <c:pt idx="4511">
                  <c:v>-102.6905</c:v>
                </c:pt>
                <c:pt idx="4512">
                  <c:v>-102.6885</c:v>
                </c:pt>
                <c:pt idx="4513">
                  <c:v>-102.68650000000001</c:v>
                </c:pt>
                <c:pt idx="4514">
                  <c:v>-102.6845</c:v>
                </c:pt>
                <c:pt idx="4515">
                  <c:v>-102.6825</c:v>
                </c:pt>
                <c:pt idx="4516">
                  <c:v>-102.68050000000001</c:v>
                </c:pt>
                <c:pt idx="4517">
                  <c:v>-102.6785</c:v>
                </c:pt>
                <c:pt idx="4518">
                  <c:v>-102.6765</c:v>
                </c:pt>
                <c:pt idx="4519">
                  <c:v>-102.67450000000001</c:v>
                </c:pt>
                <c:pt idx="4520">
                  <c:v>-102.67250000000001</c:v>
                </c:pt>
                <c:pt idx="4521">
                  <c:v>-102.6705</c:v>
                </c:pt>
                <c:pt idx="4522">
                  <c:v>-102.66850000000001</c:v>
                </c:pt>
                <c:pt idx="4523">
                  <c:v>-102.66650000000001</c:v>
                </c:pt>
                <c:pt idx="4524">
                  <c:v>-102.6645</c:v>
                </c:pt>
                <c:pt idx="4525">
                  <c:v>-102.66250000000001</c:v>
                </c:pt>
                <c:pt idx="4526">
                  <c:v>-102.66050000000001</c:v>
                </c:pt>
                <c:pt idx="4527">
                  <c:v>-102.6585</c:v>
                </c:pt>
                <c:pt idx="4528">
                  <c:v>-102.65650000000001</c:v>
                </c:pt>
                <c:pt idx="4529">
                  <c:v>-102.65450000000001</c:v>
                </c:pt>
                <c:pt idx="4530">
                  <c:v>-102.6525</c:v>
                </c:pt>
                <c:pt idx="4531">
                  <c:v>-102.65050000000001</c:v>
                </c:pt>
                <c:pt idx="4532">
                  <c:v>-102.64850000000001</c:v>
                </c:pt>
                <c:pt idx="4533">
                  <c:v>-102.6465</c:v>
                </c:pt>
                <c:pt idx="4534">
                  <c:v>-102.64450000000001</c:v>
                </c:pt>
                <c:pt idx="4535">
                  <c:v>-102.64250000000001</c:v>
                </c:pt>
                <c:pt idx="4536">
                  <c:v>-102.6405</c:v>
                </c:pt>
                <c:pt idx="4537">
                  <c:v>-102.63850000000001</c:v>
                </c:pt>
                <c:pt idx="4538">
                  <c:v>-102.63650000000001</c:v>
                </c:pt>
                <c:pt idx="4539">
                  <c:v>-102.6345</c:v>
                </c:pt>
                <c:pt idx="4540">
                  <c:v>-102.63250000000001</c:v>
                </c:pt>
                <c:pt idx="4541">
                  <c:v>-102.63050000000001</c:v>
                </c:pt>
                <c:pt idx="4542">
                  <c:v>-102.6285</c:v>
                </c:pt>
                <c:pt idx="4543">
                  <c:v>-102.62650000000001</c:v>
                </c:pt>
                <c:pt idx="4544">
                  <c:v>-102.62450000000001</c:v>
                </c:pt>
                <c:pt idx="4545">
                  <c:v>-102.6225</c:v>
                </c:pt>
                <c:pt idx="4546">
                  <c:v>-102.62050000000001</c:v>
                </c:pt>
                <c:pt idx="4547">
                  <c:v>-102.61850000000001</c:v>
                </c:pt>
                <c:pt idx="4548">
                  <c:v>-102.6165</c:v>
                </c:pt>
                <c:pt idx="4549">
                  <c:v>-102.61450000000001</c:v>
                </c:pt>
                <c:pt idx="4550">
                  <c:v>-102.61250000000001</c:v>
                </c:pt>
                <c:pt idx="4551">
                  <c:v>-102.6105</c:v>
                </c:pt>
                <c:pt idx="4552">
                  <c:v>-102.60850000000001</c:v>
                </c:pt>
                <c:pt idx="4553">
                  <c:v>-102.60650000000001</c:v>
                </c:pt>
                <c:pt idx="4554">
                  <c:v>-102.6045</c:v>
                </c:pt>
                <c:pt idx="4555">
                  <c:v>-102.60250000000001</c:v>
                </c:pt>
                <c:pt idx="4556">
                  <c:v>-102.60050000000001</c:v>
                </c:pt>
                <c:pt idx="4557">
                  <c:v>-102.5985</c:v>
                </c:pt>
                <c:pt idx="4558">
                  <c:v>-102.59650000000001</c:v>
                </c:pt>
                <c:pt idx="4559">
                  <c:v>-102.59450000000001</c:v>
                </c:pt>
                <c:pt idx="4560">
                  <c:v>-102.5925</c:v>
                </c:pt>
                <c:pt idx="4561">
                  <c:v>-102.59050000000001</c:v>
                </c:pt>
                <c:pt idx="4562">
                  <c:v>-102.58850000000001</c:v>
                </c:pt>
                <c:pt idx="4563">
                  <c:v>-102.5865</c:v>
                </c:pt>
                <c:pt idx="4564">
                  <c:v>-102.58450000000001</c:v>
                </c:pt>
                <c:pt idx="4565">
                  <c:v>-102.58250000000001</c:v>
                </c:pt>
                <c:pt idx="4566">
                  <c:v>-102.5805</c:v>
                </c:pt>
                <c:pt idx="4567">
                  <c:v>-102.57850000000001</c:v>
                </c:pt>
                <c:pt idx="4568">
                  <c:v>-102.57650000000001</c:v>
                </c:pt>
                <c:pt idx="4569">
                  <c:v>-102.5745</c:v>
                </c:pt>
                <c:pt idx="4570">
                  <c:v>-102.57250000000001</c:v>
                </c:pt>
                <c:pt idx="4571">
                  <c:v>-102.57050000000001</c:v>
                </c:pt>
                <c:pt idx="4572">
                  <c:v>-102.5685</c:v>
                </c:pt>
                <c:pt idx="4573">
                  <c:v>-102.5665</c:v>
                </c:pt>
                <c:pt idx="4574">
                  <c:v>-102.56450000000001</c:v>
                </c:pt>
                <c:pt idx="4575">
                  <c:v>-102.5625</c:v>
                </c:pt>
                <c:pt idx="4576">
                  <c:v>-102.5605</c:v>
                </c:pt>
                <c:pt idx="4577">
                  <c:v>-102.55850000000001</c:v>
                </c:pt>
                <c:pt idx="4578">
                  <c:v>-102.5565</c:v>
                </c:pt>
                <c:pt idx="4579">
                  <c:v>-102.5545</c:v>
                </c:pt>
                <c:pt idx="4580">
                  <c:v>-102.55250000000001</c:v>
                </c:pt>
                <c:pt idx="4581">
                  <c:v>-102.5505</c:v>
                </c:pt>
                <c:pt idx="4582">
                  <c:v>-102.5485</c:v>
                </c:pt>
                <c:pt idx="4583">
                  <c:v>-102.54650000000001</c:v>
                </c:pt>
                <c:pt idx="4584">
                  <c:v>-102.5445</c:v>
                </c:pt>
                <c:pt idx="4585">
                  <c:v>-102.5425</c:v>
                </c:pt>
                <c:pt idx="4586">
                  <c:v>-102.54050000000001</c:v>
                </c:pt>
                <c:pt idx="4587">
                  <c:v>-102.5385</c:v>
                </c:pt>
                <c:pt idx="4588">
                  <c:v>-102.5365</c:v>
                </c:pt>
                <c:pt idx="4589">
                  <c:v>-102.53450000000001</c:v>
                </c:pt>
                <c:pt idx="4590">
                  <c:v>-102.5325</c:v>
                </c:pt>
                <c:pt idx="4591">
                  <c:v>-102.5305</c:v>
                </c:pt>
                <c:pt idx="4592">
                  <c:v>-102.52850000000001</c:v>
                </c:pt>
                <c:pt idx="4593">
                  <c:v>-102.5265</c:v>
                </c:pt>
                <c:pt idx="4594">
                  <c:v>-102.5245</c:v>
                </c:pt>
                <c:pt idx="4595">
                  <c:v>-102.52250000000001</c:v>
                </c:pt>
                <c:pt idx="4596">
                  <c:v>-102.5205</c:v>
                </c:pt>
                <c:pt idx="4597">
                  <c:v>-102.5185</c:v>
                </c:pt>
                <c:pt idx="4598">
                  <c:v>-102.51650000000001</c:v>
                </c:pt>
                <c:pt idx="4599">
                  <c:v>-102.5145</c:v>
                </c:pt>
                <c:pt idx="4600">
                  <c:v>-102.5125</c:v>
                </c:pt>
                <c:pt idx="4601">
                  <c:v>-102.51050000000001</c:v>
                </c:pt>
                <c:pt idx="4602">
                  <c:v>-102.5085</c:v>
                </c:pt>
                <c:pt idx="4603">
                  <c:v>-102.5065</c:v>
                </c:pt>
                <c:pt idx="4604">
                  <c:v>-102.50450000000001</c:v>
                </c:pt>
                <c:pt idx="4605">
                  <c:v>-102.5025</c:v>
                </c:pt>
                <c:pt idx="4606">
                  <c:v>-102.5005</c:v>
                </c:pt>
                <c:pt idx="4607">
                  <c:v>-102.49850000000001</c:v>
                </c:pt>
                <c:pt idx="4608">
                  <c:v>-102.49650000000001</c:v>
                </c:pt>
                <c:pt idx="4609">
                  <c:v>-102.4945</c:v>
                </c:pt>
                <c:pt idx="4610">
                  <c:v>-102.49250000000001</c:v>
                </c:pt>
                <c:pt idx="4611">
                  <c:v>-102.49050000000001</c:v>
                </c:pt>
                <c:pt idx="4612">
                  <c:v>-102.4885</c:v>
                </c:pt>
                <c:pt idx="4613">
                  <c:v>-102.48650000000001</c:v>
                </c:pt>
                <c:pt idx="4614">
                  <c:v>-102.48450000000001</c:v>
                </c:pt>
                <c:pt idx="4615">
                  <c:v>-102.4825</c:v>
                </c:pt>
                <c:pt idx="4616">
                  <c:v>-102.48050000000001</c:v>
                </c:pt>
                <c:pt idx="4617">
                  <c:v>-102.47850000000001</c:v>
                </c:pt>
                <c:pt idx="4618">
                  <c:v>-102.4765</c:v>
                </c:pt>
                <c:pt idx="4619">
                  <c:v>-102.47450000000001</c:v>
                </c:pt>
                <c:pt idx="4620">
                  <c:v>-102.47250000000001</c:v>
                </c:pt>
                <c:pt idx="4621">
                  <c:v>-102.4705</c:v>
                </c:pt>
                <c:pt idx="4622">
                  <c:v>-102.46850000000001</c:v>
                </c:pt>
                <c:pt idx="4623">
                  <c:v>-102.46650000000001</c:v>
                </c:pt>
                <c:pt idx="4624">
                  <c:v>-102.4645</c:v>
                </c:pt>
                <c:pt idx="4625">
                  <c:v>-102.46250000000001</c:v>
                </c:pt>
                <c:pt idx="4626">
                  <c:v>-102.46050000000001</c:v>
                </c:pt>
                <c:pt idx="4627">
                  <c:v>-102.4585</c:v>
                </c:pt>
                <c:pt idx="4628">
                  <c:v>-102.45650000000001</c:v>
                </c:pt>
                <c:pt idx="4629">
                  <c:v>-102.45450000000001</c:v>
                </c:pt>
                <c:pt idx="4630">
                  <c:v>-102.4525</c:v>
                </c:pt>
                <c:pt idx="4631">
                  <c:v>-102.45050000000001</c:v>
                </c:pt>
                <c:pt idx="4632">
                  <c:v>-102.44850000000001</c:v>
                </c:pt>
                <c:pt idx="4633">
                  <c:v>-102.4465</c:v>
                </c:pt>
                <c:pt idx="4634">
                  <c:v>-102.44450000000001</c:v>
                </c:pt>
                <c:pt idx="4635">
                  <c:v>-102.44250000000001</c:v>
                </c:pt>
                <c:pt idx="4636">
                  <c:v>-102.4405</c:v>
                </c:pt>
                <c:pt idx="4637">
                  <c:v>-102.4385</c:v>
                </c:pt>
                <c:pt idx="4638">
                  <c:v>-102.43650000000001</c:v>
                </c:pt>
                <c:pt idx="4639">
                  <c:v>-102.4345</c:v>
                </c:pt>
                <c:pt idx="4640">
                  <c:v>-102.4325</c:v>
                </c:pt>
                <c:pt idx="4641">
                  <c:v>-102.43050000000001</c:v>
                </c:pt>
                <c:pt idx="4642">
                  <c:v>-102.4285</c:v>
                </c:pt>
                <c:pt idx="4643">
                  <c:v>-102.4265</c:v>
                </c:pt>
                <c:pt idx="4644">
                  <c:v>-102.42450000000001</c:v>
                </c:pt>
                <c:pt idx="4645">
                  <c:v>-102.42250000000001</c:v>
                </c:pt>
                <c:pt idx="4646">
                  <c:v>-102.4205</c:v>
                </c:pt>
                <c:pt idx="4647">
                  <c:v>-102.41850000000001</c:v>
                </c:pt>
                <c:pt idx="4648">
                  <c:v>-102.41650000000001</c:v>
                </c:pt>
                <c:pt idx="4649">
                  <c:v>-102.4145</c:v>
                </c:pt>
                <c:pt idx="4650">
                  <c:v>-102.41250000000001</c:v>
                </c:pt>
                <c:pt idx="4651">
                  <c:v>-102.41050000000001</c:v>
                </c:pt>
                <c:pt idx="4652">
                  <c:v>-102.4085</c:v>
                </c:pt>
                <c:pt idx="4653">
                  <c:v>-102.40650000000001</c:v>
                </c:pt>
                <c:pt idx="4654">
                  <c:v>-102.40450000000001</c:v>
                </c:pt>
                <c:pt idx="4655">
                  <c:v>-102.4025</c:v>
                </c:pt>
                <c:pt idx="4656">
                  <c:v>-102.40050000000001</c:v>
                </c:pt>
                <c:pt idx="4657">
                  <c:v>-102.39850000000001</c:v>
                </c:pt>
                <c:pt idx="4658">
                  <c:v>-102.3965</c:v>
                </c:pt>
                <c:pt idx="4659">
                  <c:v>-102.39450000000001</c:v>
                </c:pt>
                <c:pt idx="4660">
                  <c:v>-102.39250000000001</c:v>
                </c:pt>
                <c:pt idx="4661">
                  <c:v>-102.3905</c:v>
                </c:pt>
                <c:pt idx="4662">
                  <c:v>-102.38850000000001</c:v>
                </c:pt>
                <c:pt idx="4663">
                  <c:v>-102.38650000000001</c:v>
                </c:pt>
                <c:pt idx="4664">
                  <c:v>-102.3845</c:v>
                </c:pt>
                <c:pt idx="4665">
                  <c:v>-102.38250000000001</c:v>
                </c:pt>
                <c:pt idx="4666">
                  <c:v>-102.38050000000001</c:v>
                </c:pt>
                <c:pt idx="4667">
                  <c:v>-102.3785</c:v>
                </c:pt>
                <c:pt idx="4668">
                  <c:v>-102.37650000000001</c:v>
                </c:pt>
                <c:pt idx="4669">
                  <c:v>-102.37450000000001</c:v>
                </c:pt>
                <c:pt idx="4670">
                  <c:v>-102.3725</c:v>
                </c:pt>
                <c:pt idx="4671">
                  <c:v>-102.37050000000001</c:v>
                </c:pt>
                <c:pt idx="4672">
                  <c:v>-102.36850000000001</c:v>
                </c:pt>
                <c:pt idx="4673">
                  <c:v>-102.3665</c:v>
                </c:pt>
                <c:pt idx="4674">
                  <c:v>-102.36450000000001</c:v>
                </c:pt>
                <c:pt idx="4675">
                  <c:v>-102.36250000000001</c:v>
                </c:pt>
                <c:pt idx="4676">
                  <c:v>-102.3605</c:v>
                </c:pt>
                <c:pt idx="4677">
                  <c:v>-102.35850000000001</c:v>
                </c:pt>
                <c:pt idx="4678">
                  <c:v>-102.35650000000001</c:v>
                </c:pt>
                <c:pt idx="4679">
                  <c:v>-102.3545</c:v>
                </c:pt>
                <c:pt idx="4680">
                  <c:v>-102.35250000000001</c:v>
                </c:pt>
                <c:pt idx="4681">
                  <c:v>-102.35050000000001</c:v>
                </c:pt>
                <c:pt idx="4682">
                  <c:v>-102.3485</c:v>
                </c:pt>
                <c:pt idx="4683">
                  <c:v>-102.34650000000001</c:v>
                </c:pt>
                <c:pt idx="4684">
                  <c:v>-102.34450000000001</c:v>
                </c:pt>
                <c:pt idx="4685">
                  <c:v>-102.3425</c:v>
                </c:pt>
                <c:pt idx="4686">
                  <c:v>-102.34050000000001</c:v>
                </c:pt>
                <c:pt idx="4687">
                  <c:v>-102.33850000000001</c:v>
                </c:pt>
                <c:pt idx="4688">
                  <c:v>-102.3365</c:v>
                </c:pt>
                <c:pt idx="4689">
                  <c:v>-102.33450000000001</c:v>
                </c:pt>
                <c:pt idx="4690">
                  <c:v>-102.33250000000001</c:v>
                </c:pt>
                <c:pt idx="4691">
                  <c:v>-102.3305</c:v>
                </c:pt>
                <c:pt idx="4692">
                  <c:v>-102.32850000000001</c:v>
                </c:pt>
                <c:pt idx="4693">
                  <c:v>-102.32650000000001</c:v>
                </c:pt>
                <c:pt idx="4694">
                  <c:v>-102.3245</c:v>
                </c:pt>
                <c:pt idx="4695">
                  <c:v>-102.32250000000001</c:v>
                </c:pt>
                <c:pt idx="4696">
                  <c:v>-102.32050000000001</c:v>
                </c:pt>
                <c:pt idx="4697">
                  <c:v>-102.3185</c:v>
                </c:pt>
                <c:pt idx="4698">
                  <c:v>-102.3165</c:v>
                </c:pt>
                <c:pt idx="4699">
                  <c:v>-102.31450000000001</c:v>
                </c:pt>
                <c:pt idx="4700">
                  <c:v>-102.3125</c:v>
                </c:pt>
                <c:pt idx="4701">
                  <c:v>-102.3105</c:v>
                </c:pt>
                <c:pt idx="4702">
                  <c:v>-102.30850000000001</c:v>
                </c:pt>
                <c:pt idx="4703">
                  <c:v>-102.3065</c:v>
                </c:pt>
                <c:pt idx="4704">
                  <c:v>-102.3045</c:v>
                </c:pt>
                <c:pt idx="4705">
                  <c:v>-102.30250000000001</c:v>
                </c:pt>
                <c:pt idx="4706">
                  <c:v>-102.3005</c:v>
                </c:pt>
                <c:pt idx="4707">
                  <c:v>-102.2985</c:v>
                </c:pt>
                <c:pt idx="4708">
                  <c:v>-102.29650000000001</c:v>
                </c:pt>
                <c:pt idx="4709">
                  <c:v>-102.2945</c:v>
                </c:pt>
                <c:pt idx="4710">
                  <c:v>-102.2925</c:v>
                </c:pt>
                <c:pt idx="4711">
                  <c:v>-102.29050000000001</c:v>
                </c:pt>
                <c:pt idx="4712">
                  <c:v>-102.2885</c:v>
                </c:pt>
                <c:pt idx="4713">
                  <c:v>-102.2865</c:v>
                </c:pt>
                <c:pt idx="4714">
                  <c:v>-102.28450000000001</c:v>
                </c:pt>
                <c:pt idx="4715">
                  <c:v>-102.2825</c:v>
                </c:pt>
                <c:pt idx="4716">
                  <c:v>-102.2805</c:v>
                </c:pt>
                <c:pt idx="4717">
                  <c:v>-102.27850000000001</c:v>
                </c:pt>
                <c:pt idx="4718">
                  <c:v>-102.2765</c:v>
                </c:pt>
                <c:pt idx="4719">
                  <c:v>-102.2745</c:v>
                </c:pt>
                <c:pt idx="4720">
                  <c:v>-102.27250000000001</c:v>
                </c:pt>
                <c:pt idx="4721">
                  <c:v>-102.2705</c:v>
                </c:pt>
                <c:pt idx="4722">
                  <c:v>-102.2685</c:v>
                </c:pt>
                <c:pt idx="4723">
                  <c:v>-102.26650000000001</c:v>
                </c:pt>
                <c:pt idx="4724">
                  <c:v>-102.2645</c:v>
                </c:pt>
                <c:pt idx="4725">
                  <c:v>-102.2625</c:v>
                </c:pt>
                <c:pt idx="4726">
                  <c:v>-102.26050000000001</c:v>
                </c:pt>
                <c:pt idx="4727">
                  <c:v>-102.2585</c:v>
                </c:pt>
                <c:pt idx="4728">
                  <c:v>-102.2565</c:v>
                </c:pt>
                <c:pt idx="4729">
                  <c:v>-102.25450000000001</c:v>
                </c:pt>
                <c:pt idx="4730">
                  <c:v>-102.2525</c:v>
                </c:pt>
                <c:pt idx="4731">
                  <c:v>-102.2505</c:v>
                </c:pt>
                <c:pt idx="4732">
                  <c:v>-102.24850000000001</c:v>
                </c:pt>
                <c:pt idx="4733">
                  <c:v>-102.24650000000001</c:v>
                </c:pt>
                <c:pt idx="4734">
                  <c:v>-102.2445</c:v>
                </c:pt>
                <c:pt idx="4735">
                  <c:v>-102.24250000000001</c:v>
                </c:pt>
                <c:pt idx="4736">
                  <c:v>-102.24050000000001</c:v>
                </c:pt>
                <c:pt idx="4737">
                  <c:v>-102.2385</c:v>
                </c:pt>
                <c:pt idx="4738">
                  <c:v>-102.23650000000001</c:v>
                </c:pt>
                <c:pt idx="4739">
                  <c:v>-102.23450000000001</c:v>
                </c:pt>
                <c:pt idx="4740">
                  <c:v>-102.2325</c:v>
                </c:pt>
                <c:pt idx="4741">
                  <c:v>-102.23050000000001</c:v>
                </c:pt>
                <c:pt idx="4742">
                  <c:v>-102.22850000000001</c:v>
                </c:pt>
                <c:pt idx="4743">
                  <c:v>-102.2265</c:v>
                </c:pt>
                <c:pt idx="4744">
                  <c:v>-102.22450000000001</c:v>
                </c:pt>
                <c:pt idx="4745">
                  <c:v>-102.22250000000001</c:v>
                </c:pt>
                <c:pt idx="4746">
                  <c:v>-102.2205</c:v>
                </c:pt>
                <c:pt idx="4747">
                  <c:v>-102.21850000000001</c:v>
                </c:pt>
                <c:pt idx="4748">
                  <c:v>-102.21650000000001</c:v>
                </c:pt>
                <c:pt idx="4749">
                  <c:v>-102.2145</c:v>
                </c:pt>
                <c:pt idx="4750">
                  <c:v>-102.21250000000001</c:v>
                </c:pt>
                <c:pt idx="4751">
                  <c:v>-102.21050000000001</c:v>
                </c:pt>
                <c:pt idx="4752">
                  <c:v>-102.2085</c:v>
                </c:pt>
                <c:pt idx="4753">
                  <c:v>-102.20650000000001</c:v>
                </c:pt>
                <c:pt idx="4754">
                  <c:v>-102.20450000000001</c:v>
                </c:pt>
                <c:pt idx="4755">
                  <c:v>-102.2025</c:v>
                </c:pt>
                <c:pt idx="4756">
                  <c:v>-102.20050000000001</c:v>
                </c:pt>
                <c:pt idx="4757">
                  <c:v>-102.19850000000001</c:v>
                </c:pt>
                <c:pt idx="4758">
                  <c:v>-102.1965</c:v>
                </c:pt>
                <c:pt idx="4759">
                  <c:v>-102.19450000000001</c:v>
                </c:pt>
                <c:pt idx="4760">
                  <c:v>-102.19250000000001</c:v>
                </c:pt>
                <c:pt idx="4761">
                  <c:v>-102.1905</c:v>
                </c:pt>
                <c:pt idx="4762">
                  <c:v>-102.1885</c:v>
                </c:pt>
                <c:pt idx="4763">
                  <c:v>-102.18650000000001</c:v>
                </c:pt>
                <c:pt idx="4764">
                  <c:v>-102.1845</c:v>
                </c:pt>
                <c:pt idx="4765">
                  <c:v>-102.1825</c:v>
                </c:pt>
                <c:pt idx="4766">
                  <c:v>-102.18050000000001</c:v>
                </c:pt>
                <c:pt idx="4767">
                  <c:v>-102.1785</c:v>
                </c:pt>
                <c:pt idx="4768">
                  <c:v>-102.1765</c:v>
                </c:pt>
                <c:pt idx="4769">
                  <c:v>-102.17450000000001</c:v>
                </c:pt>
                <c:pt idx="4770">
                  <c:v>-102.17250000000001</c:v>
                </c:pt>
                <c:pt idx="4771">
                  <c:v>-102.1705</c:v>
                </c:pt>
                <c:pt idx="4772">
                  <c:v>-102.16850000000001</c:v>
                </c:pt>
                <c:pt idx="4773">
                  <c:v>-102.16650000000001</c:v>
                </c:pt>
                <c:pt idx="4774">
                  <c:v>-102.1645</c:v>
                </c:pt>
                <c:pt idx="4775">
                  <c:v>-102.16250000000001</c:v>
                </c:pt>
                <c:pt idx="4776">
                  <c:v>-102.16050000000001</c:v>
                </c:pt>
                <c:pt idx="4777">
                  <c:v>-102.1585</c:v>
                </c:pt>
                <c:pt idx="4778">
                  <c:v>-102.15650000000001</c:v>
                </c:pt>
                <c:pt idx="4779">
                  <c:v>-102.15450000000001</c:v>
                </c:pt>
                <c:pt idx="4780">
                  <c:v>-102.1525</c:v>
                </c:pt>
                <c:pt idx="4781">
                  <c:v>-102.15050000000001</c:v>
                </c:pt>
                <c:pt idx="4782">
                  <c:v>-102.14850000000001</c:v>
                </c:pt>
                <c:pt idx="4783">
                  <c:v>-102.1465</c:v>
                </c:pt>
                <c:pt idx="4784">
                  <c:v>-102.14450000000001</c:v>
                </c:pt>
                <c:pt idx="4785">
                  <c:v>-102.14250000000001</c:v>
                </c:pt>
                <c:pt idx="4786">
                  <c:v>-102.1405</c:v>
                </c:pt>
                <c:pt idx="4787">
                  <c:v>-102.13850000000001</c:v>
                </c:pt>
                <c:pt idx="4788">
                  <c:v>-102.13650000000001</c:v>
                </c:pt>
                <c:pt idx="4789">
                  <c:v>-102.1345</c:v>
                </c:pt>
                <c:pt idx="4790">
                  <c:v>-102.13250000000001</c:v>
                </c:pt>
                <c:pt idx="4791">
                  <c:v>-102.13050000000001</c:v>
                </c:pt>
                <c:pt idx="4792">
                  <c:v>-102.1285</c:v>
                </c:pt>
                <c:pt idx="4793">
                  <c:v>-102.12650000000001</c:v>
                </c:pt>
                <c:pt idx="4794">
                  <c:v>-102.12450000000001</c:v>
                </c:pt>
                <c:pt idx="4795">
                  <c:v>-102.1225</c:v>
                </c:pt>
                <c:pt idx="4796">
                  <c:v>-102.12050000000001</c:v>
                </c:pt>
                <c:pt idx="4797">
                  <c:v>-102.11850000000001</c:v>
                </c:pt>
                <c:pt idx="4798">
                  <c:v>-102.1165</c:v>
                </c:pt>
                <c:pt idx="4799">
                  <c:v>-102.11450000000001</c:v>
                </c:pt>
                <c:pt idx="4800">
                  <c:v>-102.11250000000001</c:v>
                </c:pt>
                <c:pt idx="4801">
                  <c:v>-102.1105</c:v>
                </c:pt>
                <c:pt idx="4802">
                  <c:v>-102.10850000000001</c:v>
                </c:pt>
                <c:pt idx="4803">
                  <c:v>-102.10650000000001</c:v>
                </c:pt>
                <c:pt idx="4804">
                  <c:v>-102.1045</c:v>
                </c:pt>
                <c:pt idx="4805">
                  <c:v>-102.10250000000001</c:v>
                </c:pt>
                <c:pt idx="4806">
                  <c:v>-102.10050000000001</c:v>
                </c:pt>
                <c:pt idx="4807">
                  <c:v>-102.0985</c:v>
                </c:pt>
                <c:pt idx="4808">
                  <c:v>-102.09650000000001</c:v>
                </c:pt>
                <c:pt idx="4809">
                  <c:v>-102.09450000000001</c:v>
                </c:pt>
                <c:pt idx="4810">
                  <c:v>-102.0925</c:v>
                </c:pt>
                <c:pt idx="4811">
                  <c:v>-102.09050000000001</c:v>
                </c:pt>
                <c:pt idx="4812">
                  <c:v>-102.08850000000001</c:v>
                </c:pt>
                <c:pt idx="4813">
                  <c:v>-102.0865</c:v>
                </c:pt>
                <c:pt idx="4814">
                  <c:v>-102.08450000000001</c:v>
                </c:pt>
                <c:pt idx="4815">
                  <c:v>-102.08250000000001</c:v>
                </c:pt>
                <c:pt idx="4816">
                  <c:v>-102.0805</c:v>
                </c:pt>
                <c:pt idx="4817">
                  <c:v>-102.07850000000001</c:v>
                </c:pt>
                <c:pt idx="4818">
                  <c:v>-102.07650000000001</c:v>
                </c:pt>
                <c:pt idx="4819">
                  <c:v>-102.0745</c:v>
                </c:pt>
                <c:pt idx="4820">
                  <c:v>-102.07250000000001</c:v>
                </c:pt>
                <c:pt idx="4821">
                  <c:v>-102.07050000000001</c:v>
                </c:pt>
                <c:pt idx="4822">
                  <c:v>-102.0685</c:v>
                </c:pt>
                <c:pt idx="4823">
                  <c:v>-102.0665</c:v>
                </c:pt>
                <c:pt idx="4824">
                  <c:v>-102.06450000000001</c:v>
                </c:pt>
                <c:pt idx="4825">
                  <c:v>-102.0625</c:v>
                </c:pt>
                <c:pt idx="4826">
                  <c:v>-102.0605</c:v>
                </c:pt>
                <c:pt idx="4827">
                  <c:v>-102.05850000000001</c:v>
                </c:pt>
                <c:pt idx="4828">
                  <c:v>-102.0565</c:v>
                </c:pt>
                <c:pt idx="4829">
                  <c:v>-102.0545</c:v>
                </c:pt>
                <c:pt idx="4830">
                  <c:v>-102.05250000000001</c:v>
                </c:pt>
                <c:pt idx="4831">
                  <c:v>-102.0505</c:v>
                </c:pt>
                <c:pt idx="4832">
                  <c:v>-102.0485</c:v>
                </c:pt>
                <c:pt idx="4833">
                  <c:v>-102.04650000000001</c:v>
                </c:pt>
                <c:pt idx="4834">
                  <c:v>-102.0445</c:v>
                </c:pt>
                <c:pt idx="4835">
                  <c:v>-102.0425</c:v>
                </c:pt>
                <c:pt idx="4836">
                  <c:v>-102.04050000000001</c:v>
                </c:pt>
                <c:pt idx="4837">
                  <c:v>-102.0385</c:v>
                </c:pt>
                <c:pt idx="4838">
                  <c:v>-102.0365</c:v>
                </c:pt>
                <c:pt idx="4839">
                  <c:v>-102.03450000000001</c:v>
                </c:pt>
                <c:pt idx="4840">
                  <c:v>-102.0325</c:v>
                </c:pt>
                <c:pt idx="4841">
                  <c:v>-102.0305</c:v>
                </c:pt>
                <c:pt idx="4842">
                  <c:v>-102.02850000000001</c:v>
                </c:pt>
                <c:pt idx="4843">
                  <c:v>-102.0265</c:v>
                </c:pt>
                <c:pt idx="4844">
                  <c:v>-102.0245</c:v>
                </c:pt>
                <c:pt idx="4845">
                  <c:v>-102.02250000000001</c:v>
                </c:pt>
                <c:pt idx="4846">
                  <c:v>-102.0205</c:v>
                </c:pt>
                <c:pt idx="4847">
                  <c:v>-102.0185</c:v>
                </c:pt>
                <c:pt idx="4848">
                  <c:v>-102.01650000000001</c:v>
                </c:pt>
                <c:pt idx="4849">
                  <c:v>-102.0145</c:v>
                </c:pt>
                <c:pt idx="4850">
                  <c:v>-102.0125</c:v>
                </c:pt>
                <c:pt idx="4851">
                  <c:v>-102.01050000000001</c:v>
                </c:pt>
                <c:pt idx="4852">
                  <c:v>-102.0085</c:v>
                </c:pt>
                <c:pt idx="4853">
                  <c:v>-102.0065</c:v>
                </c:pt>
                <c:pt idx="4854">
                  <c:v>-102.00450000000001</c:v>
                </c:pt>
                <c:pt idx="4855">
                  <c:v>-102.0025</c:v>
                </c:pt>
                <c:pt idx="4856">
                  <c:v>-102.0005</c:v>
                </c:pt>
                <c:pt idx="4857">
                  <c:v>-101.99850000000001</c:v>
                </c:pt>
                <c:pt idx="4858">
                  <c:v>-101.99650000000001</c:v>
                </c:pt>
                <c:pt idx="4859">
                  <c:v>-101.9945</c:v>
                </c:pt>
                <c:pt idx="4860">
                  <c:v>-101.99250000000001</c:v>
                </c:pt>
                <c:pt idx="4861">
                  <c:v>-101.99050000000001</c:v>
                </c:pt>
                <c:pt idx="4862">
                  <c:v>-101.9885</c:v>
                </c:pt>
                <c:pt idx="4863">
                  <c:v>-101.98650000000001</c:v>
                </c:pt>
                <c:pt idx="4864">
                  <c:v>-101.98450000000001</c:v>
                </c:pt>
                <c:pt idx="4865">
                  <c:v>-101.9825</c:v>
                </c:pt>
                <c:pt idx="4866">
                  <c:v>-101.98050000000001</c:v>
                </c:pt>
                <c:pt idx="4867">
                  <c:v>-101.97850000000001</c:v>
                </c:pt>
                <c:pt idx="4868">
                  <c:v>-101.9765</c:v>
                </c:pt>
                <c:pt idx="4869">
                  <c:v>-101.97450000000001</c:v>
                </c:pt>
                <c:pt idx="4870">
                  <c:v>-101.97250000000001</c:v>
                </c:pt>
                <c:pt idx="4871">
                  <c:v>-101.9705</c:v>
                </c:pt>
                <c:pt idx="4872">
                  <c:v>-101.96850000000001</c:v>
                </c:pt>
                <c:pt idx="4873">
                  <c:v>-101.96650000000001</c:v>
                </c:pt>
                <c:pt idx="4874">
                  <c:v>-101.9645</c:v>
                </c:pt>
                <c:pt idx="4875">
                  <c:v>-101.96250000000001</c:v>
                </c:pt>
                <c:pt idx="4876">
                  <c:v>-101.96050000000001</c:v>
                </c:pt>
                <c:pt idx="4877">
                  <c:v>-101.9585</c:v>
                </c:pt>
                <c:pt idx="4878">
                  <c:v>-101.95650000000001</c:v>
                </c:pt>
                <c:pt idx="4879">
                  <c:v>-101.95450000000001</c:v>
                </c:pt>
                <c:pt idx="4880">
                  <c:v>-101.9525</c:v>
                </c:pt>
                <c:pt idx="4881">
                  <c:v>-101.95050000000001</c:v>
                </c:pt>
                <c:pt idx="4882">
                  <c:v>-101.94850000000001</c:v>
                </c:pt>
                <c:pt idx="4883">
                  <c:v>-101.9465</c:v>
                </c:pt>
                <c:pt idx="4884">
                  <c:v>-101.94450000000001</c:v>
                </c:pt>
                <c:pt idx="4885">
                  <c:v>-101.94250000000001</c:v>
                </c:pt>
                <c:pt idx="4886">
                  <c:v>-101.9405</c:v>
                </c:pt>
                <c:pt idx="4887">
                  <c:v>-101.9385</c:v>
                </c:pt>
                <c:pt idx="4888">
                  <c:v>-101.93650000000001</c:v>
                </c:pt>
                <c:pt idx="4889">
                  <c:v>-101.9345</c:v>
                </c:pt>
                <c:pt idx="4890">
                  <c:v>-101.9325</c:v>
                </c:pt>
                <c:pt idx="4891">
                  <c:v>-101.93050000000001</c:v>
                </c:pt>
                <c:pt idx="4892">
                  <c:v>-101.9285</c:v>
                </c:pt>
                <c:pt idx="4893">
                  <c:v>-101.9265</c:v>
                </c:pt>
                <c:pt idx="4894">
                  <c:v>-101.92450000000001</c:v>
                </c:pt>
                <c:pt idx="4895">
                  <c:v>-101.92250000000001</c:v>
                </c:pt>
                <c:pt idx="4896">
                  <c:v>-101.9205</c:v>
                </c:pt>
                <c:pt idx="4897">
                  <c:v>-101.91850000000001</c:v>
                </c:pt>
                <c:pt idx="4898">
                  <c:v>-101.91650000000001</c:v>
                </c:pt>
                <c:pt idx="4899">
                  <c:v>-101.9145</c:v>
                </c:pt>
                <c:pt idx="4900">
                  <c:v>-101.91250000000001</c:v>
                </c:pt>
                <c:pt idx="4901">
                  <c:v>-101.91050000000001</c:v>
                </c:pt>
                <c:pt idx="4902">
                  <c:v>-101.9085</c:v>
                </c:pt>
                <c:pt idx="4903">
                  <c:v>-101.90650000000001</c:v>
                </c:pt>
                <c:pt idx="4904">
                  <c:v>-101.90450000000001</c:v>
                </c:pt>
                <c:pt idx="4905">
                  <c:v>-101.9025</c:v>
                </c:pt>
                <c:pt idx="4906">
                  <c:v>-101.90050000000001</c:v>
                </c:pt>
                <c:pt idx="4907">
                  <c:v>-101.89850000000001</c:v>
                </c:pt>
                <c:pt idx="4908">
                  <c:v>-101.8965</c:v>
                </c:pt>
                <c:pt idx="4909">
                  <c:v>-101.89450000000001</c:v>
                </c:pt>
                <c:pt idx="4910">
                  <c:v>-101.89250000000001</c:v>
                </c:pt>
                <c:pt idx="4911">
                  <c:v>-101.8905</c:v>
                </c:pt>
                <c:pt idx="4912">
                  <c:v>-101.88850000000001</c:v>
                </c:pt>
                <c:pt idx="4913">
                  <c:v>-101.88650000000001</c:v>
                </c:pt>
                <c:pt idx="4914">
                  <c:v>-101.8845</c:v>
                </c:pt>
                <c:pt idx="4915">
                  <c:v>-101.88250000000001</c:v>
                </c:pt>
                <c:pt idx="4916">
                  <c:v>-101.88050000000001</c:v>
                </c:pt>
                <c:pt idx="4917">
                  <c:v>-101.8785</c:v>
                </c:pt>
                <c:pt idx="4918">
                  <c:v>-101.87650000000001</c:v>
                </c:pt>
                <c:pt idx="4919">
                  <c:v>-101.87450000000001</c:v>
                </c:pt>
                <c:pt idx="4920">
                  <c:v>-101.8725</c:v>
                </c:pt>
                <c:pt idx="4921">
                  <c:v>-101.87050000000001</c:v>
                </c:pt>
                <c:pt idx="4922">
                  <c:v>-101.86850000000001</c:v>
                </c:pt>
                <c:pt idx="4923">
                  <c:v>-101.8665</c:v>
                </c:pt>
                <c:pt idx="4924">
                  <c:v>-101.86450000000001</c:v>
                </c:pt>
                <c:pt idx="4925">
                  <c:v>-101.86250000000001</c:v>
                </c:pt>
                <c:pt idx="4926">
                  <c:v>-101.8605</c:v>
                </c:pt>
                <c:pt idx="4927">
                  <c:v>-101.85850000000001</c:v>
                </c:pt>
                <c:pt idx="4928">
                  <c:v>-101.85650000000001</c:v>
                </c:pt>
                <c:pt idx="4929">
                  <c:v>-101.8545</c:v>
                </c:pt>
                <c:pt idx="4930">
                  <c:v>-101.85250000000001</c:v>
                </c:pt>
                <c:pt idx="4931">
                  <c:v>-101.85050000000001</c:v>
                </c:pt>
                <c:pt idx="4932">
                  <c:v>-101.8485</c:v>
                </c:pt>
                <c:pt idx="4933">
                  <c:v>-101.84650000000001</c:v>
                </c:pt>
                <c:pt idx="4934">
                  <c:v>-101.84450000000001</c:v>
                </c:pt>
                <c:pt idx="4935">
                  <c:v>-101.8425</c:v>
                </c:pt>
                <c:pt idx="4936">
                  <c:v>-101.84050000000001</c:v>
                </c:pt>
                <c:pt idx="4937">
                  <c:v>-101.83850000000001</c:v>
                </c:pt>
                <c:pt idx="4938">
                  <c:v>-101.8365</c:v>
                </c:pt>
                <c:pt idx="4939">
                  <c:v>-101.83450000000001</c:v>
                </c:pt>
                <c:pt idx="4940">
                  <c:v>-101.83250000000001</c:v>
                </c:pt>
                <c:pt idx="4941">
                  <c:v>-101.8305</c:v>
                </c:pt>
                <c:pt idx="4942">
                  <c:v>-101.82850000000001</c:v>
                </c:pt>
                <c:pt idx="4943">
                  <c:v>-101.82650000000001</c:v>
                </c:pt>
                <c:pt idx="4944">
                  <c:v>-101.8245</c:v>
                </c:pt>
                <c:pt idx="4945">
                  <c:v>-101.82250000000001</c:v>
                </c:pt>
                <c:pt idx="4946">
                  <c:v>-101.82050000000001</c:v>
                </c:pt>
                <c:pt idx="4947">
                  <c:v>-101.8185</c:v>
                </c:pt>
                <c:pt idx="4948">
                  <c:v>-101.8165</c:v>
                </c:pt>
                <c:pt idx="4949">
                  <c:v>-101.81450000000001</c:v>
                </c:pt>
                <c:pt idx="4950">
                  <c:v>-101.8125</c:v>
                </c:pt>
                <c:pt idx="4951">
                  <c:v>-101.8105</c:v>
                </c:pt>
                <c:pt idx="4952">
                  <c:v>-101.80850000000001</c:v>
                </c:pt>
                <c:pt idx="4953">
                  <c:v>-101.8065</c:v>
                </c:pt>
                <c:pt idx="4954">
                  <c:v>-101.8045</c:v>
                </c:pt>
                <c:pt idx="4955">
                  <c:v>-101.80250000000001</c:v>
                </c:pt>
                <c:pt idx="4956">
                  <c:v>-101.8005</c:v>
                </c:pt>
                <c:pt idx="4957">
                  <c:v>-101.7985</c:v>
                </c:pt>
                <c:pt idx="4958">
                  <c:v>-101.79650000000001</c:v>
                </c:pt>
                <c:pt idx="4959">
                  <c:v>-101.7945</c:v>
                </c:pt>
                <c:pt idx="4960">
                  <c:v>-101.7925</c:v>
                </c:pt>
                <c:pt idx="4961">
                  <c:v>-101.79050000000001</c:v>
                </c:pt>
                <c:pt idx="4962">
                  <c:v>-101.7885</c:v>
                </c:pt>
                <c:pt idx="4963">
                  <c:v>-101.7865</c:v>
                </c:pt>
                <c:pt idx="4964">
                  <c:v>-101.78450000000001</c:v>
                </c:pt>
                <c:pt idx="4965">
                  <c:v>-101.7825</c:v>
                </c:pt>
                <c:pt idx="4966">
                  <c:v>-101.7805</c:v>
                </c:pt>
                <c:pt idx="4967">
                  <c:v>-101.77850000000001</c:v>
                </c:pt>
                <c:pt idx="4968">
                  <c:v>-101.7765</c:v>
                </c:pt>
                <c:pt idx="4969">
                  <c:v>-101.7745</c:v>
                </c:pt>
                <c:pt idx="4970">
                  <c:v>-101.77250000000001</c:v>
                </c:pt>
                <c:pt idx="4971">
                  <c:v>-101.7705</c:v>
                </c:pt>
                <c:pt idx="4972">
                  <c:v>-101.7685</c:v>
                </c:pt>
                <c:pt idx="4973">
                  <c:v>-101.76650000000001</c:v>
                </c:pt>
                <c:pt idx="4974">
                  <c:v>-101.7645</c:v>
                </c:pt>
                <c:pt idx="4975">
                  <c:v>-101.7625</c:v>
                </c:pt>
                <c:pt idx="4976">
                  <c:v>-101.76050000000001</c:v>
                </c:pt>
                <c:pt idx="4977">
                  <c:v>-101.7585</c:v>
                </c:pt>
                <c:pt idx="4978">
                  <c:v>-101.7565</c:v>
                </c:pt>
                <c:pt idx="4979">
                  <c:v>-101.75450000000001</c:v>
                </c:pt>
                <c:pt idx="4980">
                  <c:v>-101.7525</c:v>
                </c:pt>
                <c:pt idx="4981">
                  <c:v>-101.7505</c:v>
                </c:pt>
                <c:pt idx="4982">
                  <c:v>-101.74850000000001</c:v>
                </c:pt>
                <c:pt idx="4983">
                  <c:v>-101.74650000000001</c:v>
                </c:pt>
                <c:pt idx="4984">
                  <c:v>-101.7445</c:v>
                </c:pt>
                <c:pt idx="4985">
                  <c:v>-101.74250000000001</c:v>
                </c:pt>
                <c:pt idx="4986">
                  <c:v>-101.74050000000001</c:v>
                </c:pt>
                <c:pt idx="4987">
                  <c:v>-101.7385</c:v>
                </c:pt>
                <c:pt idx="4988">
                  <c:v>-101.73650000000001</c:v>
                </c:pt>
                <c:pt idx="4989">
                  <c:v>-101.73450000000001</c:v>
                </c:pt>
                <c:pt idx="4990">
                  <c:v>-101.7325</c:v>
                </c:pt>
                <c:pt idx="4991">
                  <c:v>-101.73050000000001</c:v>
                </c:pt>
                <c:pt idx="4992">
                  <c:v>-101.72850000000001</c:v>
                </c:pt>
                <c:pt idx="4993">
                  <c:v>-101.7265</c:v>
                </c:pt>
                <c:pt idx="4994">
                  <c:v>-101.72450000000001</c:v>
                </c:pt>
                <c:pt idx="4995">
                  <c:v>-101.72250000000001</c:v>
                </c:pt>
                <c:pt idx="4996">
                  <c:v>-101.7205</c:v>
                </c:pt>
                <c:pt idx="4997">
                  <c:v>-101.71850000000001</c:v>
                </c:pt>
                <c:pt idx="4998">
                  <c:v>-101.71650000000001</c:v>
                </c:pt>
                <c:pt idx="4999">
                  <c:v>-101.7145</c:v>
                </c:pt>
                <c:pt idx="5000">
                  <c:v>-101.71250000000001</c:v>
                </c:pt>
                <c:pt idx="5001">
                  <c:v>-101.71050000000001</c:v>
                </c:pt>
                <c:pt idx="5002">
                  <c:v>-101.7085</c:v>
                </c:pt>
                <c:pt idx="5003">
                  <c:v>-101.70650000000001</c:v>
                </c:pt>
                <c:pt idx="5004">
                  <c:v>-101.70450000000001</c:v>
                </c:pt>
                <c:pt idx="5005">
                  <c:v>-101.7025</c:v>
                </c:pt>
                <c:pt idx="5006">
                  <c:v>-101.70050000000001</c:v>
                </c:pt>
                <c:pt idx="5007">
                  <c:v>-101.69850000000001</c:v>
                </c:pt>
                <c:pt idx="5008">
                  <c:v>-101.6965</c:v>
                </c:pt>
                <c:pt idx="5009">
                  <c:v>-101.69450000000001</c:v>
                </c:pt>
                <c:pt idx="5010">
                  <c:v>-101.69250000000001</c:v>
                </c:pt>
                <c:pt idx="5011">
                  <c:v>-101.6905</c:v>
                </c:pt>
                <c:pt idx="5012">
                  <c:v>-101.6885</c:v>
                </c:pt>
                <c:pt idx="5013">
                  <c:v>-101.68650000000001</c:v>
                </c:pt>
                <c:pt idx="5014">
                  <c:v>-101.6845</c:v>
                </c:pt>
                <c:pt idx="5015">
                  <c:v>-101.6825</c:v>
                </c:pt>
                <c:pt idx="5016">
                  <c:v>-101.68050000000001</c:v>
                </c:pt>
                <c:pt idx="5017">
                  <c:v>-101.6785</c:v>
                </c:pt>
                <c:pt idx="5018">
                  <c:v>-101.6765</c:v>
                </c:pt>
                <c:pt idx="5019">
                  <c:v>-101.67450000000001</c:v>
                </c:pt>
                <c:pt idx="5020">
                  <c:v>-101.67250000000001</c:v>
                </c:pt>
                <c:pt idx="5021">
                  <c:v>-101.6705</c:v>
                </c:pt>
                <c:pt idx="5022">
                  <c:v>-101.66850000000001</c:v>
                </c:pt>
                <c:pt idx="5023">
                  <c:v>-101.66650000000001</c:v>
                </c:pt>
                <c:pt idx="5024">
                  <c:v>-101.6645</c:v>
                </c:pt>
                <c:pt idx="5025">
                  <c:v>-101.66250000000001</c:v>
                </c:pt>
                <c:pt idx="5026">
                  <c:v>-101.66050000000001</c:v>
                </c:pt>
                <c:pt idx="5027">
                  <c:v>-101.6585</c:v>
                </c:pt>
                <c:pt idx="5028">
                  <c:v>-101.65650000000001</c:v>
                </c:pt>
                <c:pt idx="5029">
                  <c:v>-101.65450000000001</c:v>
                </c:pt>
                <c:pt idx="5030">
                  <c:v>-101.6525</c:v>
                </c:pt>
                <c:pt idx="5031">
                  <c:v>-101.65050000000001</c:v>
                </c:pt>
                <c:pt idx="5032">
                  <c:v>-101.64850000000001</c:v>
                </c:pt>
                <c:pt idx="5033">
                  <c:v>-101.6465</c:v>
                </c:pt>
                <c:pt idx="5034">
                  <c:v>-101.64450000000001</c:v>
                </c:pt>
                <c:pt idx="5035">
                  <c:v>-101.64250000000001</c:v>
                </c:pt>
                <c:pt idx="5036">
                  <c:v>-101.6405</c:v>
                </c:pt>
                <c:pt idx="5037">
                  <c:v>-101.63850000000001</c:v>
                </c:pt>
                <c:pt idx="5038">
                  <c:v>-101.63650000000001</c:v>
                </c:pt>
                <c:pt idx="5039">
                  <c:v>-101.6345</c:v>
                </c:pt>
                <c:pt idx="5040">
                  <c:v>-101.63250000000001</c:v>
                </c:pt>
                <c:pt idx="5041">
                  <c:v>-101.63050000000001</c:v>
                </c:pt>
                <c:pt idx="5042">
                  <c:v>-101.6285</c:v>
                </c:pt>
                <c:pt idx="5043">
                  <c:v>-101.62650000000001</c:v>
                </c:pt>
                <c:pt idx="5044">
                  <c:v>-101.62450000000001</c:v>
                </c:pt>
                <c:pt idx="5045">
                  <c:v>-101.6225</c:v>
                </c:pt>
                <c:pt idx="5046">
                  <c:v>-101.62050000000001</c:v>
                </c:pt>
                <c:pt idx="5047">
                  <c:v>-101.61850000000001</c:v>
                </c:pt>
                <c:pt idx="5048">
                  <c:v>-101.6165</c:v>
                </c:pt>
                <c:pt idx="5049">
                  <c:v>-101.61450000000001</c:v>
                </c:pt>
                <c:pt idx="5050">
                  <c:v>-101.61250000000001</c:v>
                </c:pt>
                <c:pt idx="5051">
                  <c:v>-101.6105</c:v>
                </c:pt>
                <c:pt idx="5052">
                  <c:v>-101.60850000000001</c:v>
                </c:pt>
                <c:pt idx="5053">
                  <c:v>-101.60650000000001</c:v>
                </c:pt>
                <c:pt idx="5054">
                  <c:v>-101.6045</c:v>
                </c:pt>
                <c:pt idx="5055">
                  <c:v>-101.60250000000001</c:v>
                </c:pt>
                <c:pt idx="5056">
                  <c:v>-101.60050000000001</c:v>
                </c:pt>
                <c:pt idx="5057">
                  <c:v>-101.5985</c:v>
                </c:pt>
                <c:pt idx="5058">
                  <c:v>-101.59650000000001</c:v>
                </c:pt>
                <c:pt idx="5059">
                  <c:v>-101.59450000000001</c:v>
                </c:pt>
                <c:pt idx="5060">
                  <c:v>-101.5925</c:v>
                </c:pt>
                <c:pt idx="5061">
                  <c:v>-101.59050000000001</c:v>
                </c:pt>
                <c:pt idx="5062">
                  <c:v>-101.58850000000001</c:v>
                </c:pt>
                <c:pt idx="5063">
                  <c:v>-101.5865</c:v>
                </c:pt>
                <c:pt idx="5064">
                  <c:v>-101.58450000000001</c:v>
                </c:pt>
                <c:pt idx="5065">
                  <c:v>-101.58250000000001</c:v>
                </c:pt>
                <c:pt idx="5066">
                  <c:v>-101.5805</c:v>
                </c:pt>
                <c:pt idx="5067">
                  <c:v>-101.57850000000001</c:v>
                </c:pt>
                <c:pt idx="5068">
                  <c:v>-101.57650000000001</c:v>
                </c:pt>
                <c:pt idx="5069">
                  <c:v>-101.5745</c:v>
                </c:pt>
                <c:pt idx="5070">
                  <c:v>-101.57250000000001</c:v>
                </c:pt>
                <c:pt idx="5071">
                  <c:v>-101.57050000000001</c:v>
                </c:pt>
                <c:pt idx="5072">
                  <c:v>-101.5685</c:v>
                </c:pt>
                <c:pt idx="5073">
                  <c:v>-101.5665</c:v>
                </c:pt>
                <c:pt idx="5074">
                  <c:v>-101.56450000000001</c:v>
                </c:pt>
                <c:pt idx="5075">
                  <c:v>-101.5625</c:v>
                </c:pt>
                <c:pt idx="5076">
                  <c:v>-101.5605</c:v>
                </c:pt>
                <c:pt idx="5077">
                  <c:v>-101.55850000000001</c:v>
                </c:pt>
                <c:pt idx="5078">
                  <c:v>-101.5565</c:v>
                </c:pt>
                <c:pt idx="5079">
                  <c:v>-101.5545</c:v>
                </c:pt>
                <c:pt idx="5080">
                  <c:v>-101.55250000000001</c:v>
                </c:pt>
                <c:pt idx="5081">
                  <c:v>-101.5505</c:v>
                </c:pt>
                <c:pt idx="5082">
                  <c:v>-101.5485</c:v>
                </c:pt>
                <c:pt idx="5083">
                  <c:v>-101.54650000000001</c:v>
                </c:pt>
                <c:pt idx="5084">
                  <c:v>-101.5445</c:v>
                </c:pt>
                <c:pt idx="5085">
                  <c:v>-101.5425</c:v>
                </c:pt>
                <c:pt idx="5086">
                  <c:v>-101.54050000000001</c:v>
                </c:pt>
                <c:pt idx="5087">
                  <c:v>-101.5385</c:v>
                </c:pt>
                <c:pt idx="5088">
                  <c:v>-101.5365</c:v>
                </c:pt>
                <c:pt idx="5089">
                  <c:v>-101.53450000000001</c:v>
                </c:pt>
                <c:pt idx="5090">
                  <c:v>-101.5325</c:v>
                </c:pt>
                <c:pt idx="5091">
                  <c:v>-101.5305</c:v>
                </c:pt>
                <c:pt idx="5092">
                  <c:v>-101.52850000000001</c:v>
                </c:pt>
                <c:pt idx="5093">
                  <c:v>-101.5265</c:v>
                </c:pt>
                <c:pt idx="5094">
                  <c:v>-101.5245</c:v>
                </c:pt>
                <c:pt idx="5095">
                  <c:v>-101.52250000000001</c:v>
                </c:pt>
                <c:pt idx="5096">
                  <c:v>-101.5205</c:v>
                </c:pt>
                <c:pt idx="5097">
                  <c:v>-101.5185</c:v>
                </c:pt>
                <c:pt idx="5098">
                  <c:v>-101.51650000000001</c:v>
                </c:pt>
                <c:pt idx="5099">
                  <c:v>-101.5145</c:v>
                </c:pt>
                <c:pt idx="5100">
                  <c:v>-101.5125</c:v>
                </c:pt>
                <c:pt idx="5101">
                  <c:v>-101.51050000000001</c:v>
                </c:pt>
                <c:pt idx="5102">
                  <c:v>-101.5085</c:v>
                </c:pt>
                <c:pt idx="5103">
                  <c:v>-101.5065</c:v>
                </c:pt>
                <c:pt idx="5104">
                  <c:v>-101.50450000000001</c:v>
                </c:pt>
                <c:pt idx="5105">
                  <c:v>-101.5025</c:v>
                </c:pt>
                <c:pt idx="5106">
                  <c:v>-101.5005</c:v>
                </c:pt>
                <c:pt idx="5107">
                  <c:v>-101.49850000000001</c:v>
                </c:pt>
                <c:pt idx="5108">
                  <c:v>-101.49650000000001</c:v>
                </c:pt>
                <c:pt idx="5109">
                  <c:v>-101.4945</c:v>
                </c:pt>
                <c:pt idx="5110">
                  <c:v>-101.49250000000001</c:v>
                </c:pt>
                <c:pt idx="5111">
                  <c:v>-101.49050000000001</c:v>
                </c:pt>
                <c:pt idx="5112">
                  <c:v>-101.4885</c:v>
                </c:pt>
                <c:pt idx="5113">
                  <c:v>-101.48650000000001</c:v>
                </c:pt>
                <c:pt idx="5114">
                  <c:v>-101.48450000000001</c:v>
                </c:pt>
                <c:pt idx="5115">
                  <c:v>-101.4825</c:v>
                </c:pt>
                <c:pt idx="5116">
                  <c:v>-101.48050000000001</c:v>
                </c:pt>
                <c:pt idx="5117">
                  <c:v>-101.47850000000001</c:v>
                </c:pt>
                <c:pt idx="5118">
                  <c:v>-101.4765</c:v>
                </c:pt>
                <c:pt idx="5119">
                  <c:v>-101.47450000000001</c:v>
                </c:pt>
                <c:pt idx="5120">
                  <c:v>-101.47250000000001</c:v>
                </c:pt>
                <c:pt idx="5121">
                  <c:v>-101.4705</c:v>
                </c:pt>
                <c:pt idx="5122">
                  <c:v>-101.46850000000001</c:v>
                </c:pt>
                <c:pt idx="5123">
                  <c:v>-101.46650000000001</c:v>
                </c:pt>
                <c:pt idx="5124">
                  <c:v>-101.4645</c:v>
                </c:pt>
                <c:pt idx="5125">
                  <c:v>-101.46250000000001</c:v>
                </c:pt>
                <c:pt idx="5126">
                  <c:v>-101.46050000000001</c:v>
                </c:pt>
                <c:pt idx="5127">
                  <c:v>-101.4585</c:v>
                </c:pt>
                <c:pt idx="5128">
                  <c:v>-101.45650000000001</c:v>
                </c:pt>
                <c:pt idx="5129">
                  <c:v>-101.45450000000001</c:v>
                </c:pt>
                <c:pt idx="5130">
                  <c:v>-101.4525</c:v>
                </c:pt>
                <c:pt idx="5131">
                  <c:v>-101.45050000000001</c:v>
                </c:pt>
                <c:pt idx="5132">
                  <c:v>-101.44850000000001</c:v>
                </c:pt>
                <c:pt idx="5133">
                  <c:v>-101.4465</c:v>
                </c:pt>
                <c:pt idx="5134">
                  <c:v>-101.44450000000001</c:v>
                </c:pt>
                <c:pt idx="5135">
                  <c:v>-101.44250000000001</c:v>
                </c:pt>
                <c:pt idx="5136">
                  <c:v>-101.4405</c:v>
                </c:pt>
                <c:pt idx="5137">
                  <c:v>-101.4385</c:v>
                </c:pt>
                <c:pt idx="5138">
                  <c:v>-101.43650000000001</c:v>
                </c:pt>
                <c:pt idx="5139">
                  <c:v>-101.4345</c:v>
                </c:pt>
                <c:pt idx="5140">
                  <c:v>-101.4325</c:v>
                </c:pt>
                <c:pt idx="5141">
                  <c:v>-101.43050000000001</c:v>
                </c:pt>
                <c:pt idx="5142">
                  <c:v>-101.4285</c:v>
                </c:pt>
                <c:pt idx="5143">
                  <c:v>-101.4265</c:v>
                </c:pt>
                <c:pt idx="5144">
                  <c:v>-101.42450000000001</c:v>
                </c:pt>
                <c:pt idx="5145">
                  <c:v>-101.42250000000001</c:v>
                </c:pt>
                <c:pt idx="5146">
                  <c:v>-101.4205</c:v>
                </c:pt>
                <c:pt idx="5147">
                  <c:v>-101.41850000000001</c:v>
                </c:pt>
                <c:pt idx="5148">
                  <c:v>-101.41650000000001</c:v>
                </c:pt>
                <c:pt idx="5149">
                  <c:v>-101.4145</c:v>
                </c:pt>
                <c:pt idx="5150">
                  <c:v>-101.41250000000001</c:v>
                </c:pt>
                <c:pt idx="5151">
                  <c:v>-101.41050000000001</c:v>
                </c:pt>
                <c:pt idx="5152">
                  <c:v>-101.4085</c:v>
                </c:pt>
                <c:pt idx="5153">
                  <c:v>-101.40650000000001</c:v>
                </c:pt>
                <c:pt idx="5154">
                  <c:v>-101.40450000000001</c:v>
                </c:pt>
                <c:pt idx="5155">
                  <c:v>-101.4025</c:v>
                </c:pt>
                <c:pt idx="5156">
                  <c:v>-101.40050000000001</c:v>
                </c:pt>
                <c:pt idx="5157">
                  <c:v>-101.39850000000001</c:v>
                </c:pt>
                <c:pt idx="5158">
                  <c:v>-101.3965</c:v>
                </c:pt>
                <c:pt idx="5159">
                  <c:v>-101.39450000000001</c:v>
                </c:pt>
                <c:pt idx="5160">
                  <c:v>-101.39250000000001</c:v>
                </c:pt>
                <c:pt idx="5161">
                  <c:v>-101.3905</c:v>
                </c:pt>
                <c:pt idx="5162">
                  <c:v>-101.38850000000001</c:v>
                </c:pt>
                <c:pt idx="5163">
                  <c:v>-101.38650000000001</c:v>
                </c:pt>
                <c:pt idx="5164">
                  <c:v>-101.3845</c:v>
                </c:pt>
                <c:pt idx="5165">
                  <c:v>-101.38250000000001</c:v>
                </c:pt>
                <c:pt idx="5166">
                  <c:v>-101.38050000000001</c:v>
                </c:pt>
                <c:pt idx="5167">
                  <c:v>-101.3785</c:v>
                </c:pt>
                <c:pt idx="5168">
                  <c:v>-101.37650000000001</c:v>
                </c:pt>
                <c:pt idx="5169">
                  <c:v>-101.37450000000001</c:v>
                </c:pt>
                <c:pt idx="5170">
                  <c:v>-101.3725</c:v>
                </c:pt>
                <c:pt idx="5171">
                  <c:v>-101.37050000000001</c:v>
                </c:pt>
                <c:pt idx="5172">
                  <c:v>-101.36850000000001</c:v>
                </c:pt>
                <c:pt idx="5173">
                  <c:v>-101.3665</c:v>
                </c:pt>
                <c:pt idx="5174">
                  <c:v>-101.36450000000001</c:v>
                </c:pt>
                <c:pt idx="5175">
                  <c:v>-101.36250000000001</c:v>
                </c:pt>
                <c:pt idx="5176">
                  <c:v>-101.3605</c:v>
                </c:pt>
                <c:pt idx="5177">
                  <c:v>-101.35850000000001</c:v>
                </c:pt>
                <c:pt idx="5178">
                  <c:v>-101.35650000000001</c:v>
                </c:pt>
                <c:pt idx="5179">
                  <c:v>-101.3545</c:v>
                </c:pt>
                <c:pt idx="5180">
                  <c:v>-101.35250000000001</c:v>
                </c:pt>
                <c:pt idx="5181">
                  <c:v>-101.35050000000001</c:v>
                </c:pt>
                <c:pt idx="5182">
                  <c:v>-101.3485</c:v>
                </c:pt>
                <c:pt idx="5183">
                  <c:v>-101.34650000000001</c:v>
                </c:pt>
                <c:pt idx="5184">
                  <c:v>-101.34450000000001</c:v>
                </c:pt>
                <c:pt idx="5185">
                  <c:v>-101.3425</c:v>
                </c:pt>
                <c:pt idx="5186">
                  <c:v>-101.34050000000001</c:v>
                </c:pt>
                <c:pt idx="5187">
                  <c:v>-101.33850000000001</c:v>
                </c:pt>
                <c:pt idx="5188">
                  <c:v>-101.3365</c:v>
                </c:pt>
                <c:pt idx="5189">
                  <c:v>-101.33450000000001</c:v>
                </c:pt>
                <c:pt idx="5190">
                  <c:v>-101.33250000000001</c:v>
                </c:pt>
                <c:pt idx="5191">
                  <c:v>-101.3305</c:v>
                </c:pt>
                <c:pt idx="5192">
                  <c:v>-101.32850000000001</c:v>
                </c:pt>
                <c:pt idx="5193">
                  <c:v>-101.32650000000001</c:v>
                </c:pt>
                <c:pt idx="5194">
                  <c:v>-101.3245</c:v>
                </c:pt>
                <c:pt idx="5195">
                  <c:v>-101.32250000000001</c:v>
                </c:pt>
                <c:pt idx="5196">
                  <c:v>-101.32050000000001</c:v>
                </c:pt>
                <c:pt idx="5197">
                  <c:v>-101.3185</c:v>
                </c:pt>
                <c:pt idx="5198">
                  <c:v>-101.3165</c:v>
                </c:pt>
                <c:pt idx="5199">
                  <c:v>-101.31450000000001</c:v>
                </c:pt>
                <c:pt idx="5200">
                  <c:v>-101.3125</c:v>
                </c:pt>
                <c:pt idx="5201">
                  <c:v>-101.3105</c:v>
                </c:pt>
                <c:pt idx="5202">
                  <c:v>-101.30850000000001</c:v>
                </c:pt>
                <c:pt idx="5203">
                  <c:v>-101.3065</c:v>
                </c:pt>
                <c:pt idx="5204">
                  <c:v>-101.3045</c:v>
                </c:pt>
                <c:pt idx="5205">
                  <c:v>-101.30250000000001</c:v>
                </c:pt>
                <c:pt idx="5206">
                  <c:v>-101.3005</c:v>
                </c:pt>
                <c:pt idx="5207">
                  <c:v>-101.2985</c:v>
                </c:pt>
                <c:pt idx="5208">
                  <c:v>-101.29650000000001</c:v>
                </c:pt>
                <c:pt idx="5209">
                  <c:v>-101.2945</c:v>
                </c:pt>
                <c:pt idx="5210">
                  <c:v>-101.2925</c:v>
                </c:pt>
                <c:pt idx="5211">
                  <c:v>-101.29050000000001</c:v>
                </c:pt>
                <c:pt idx="5212">
                  <c:v>-101.2885</c:v>
                </c:pt>
                <c:pt idx="5213">
                  <c:v>-101.2865</c:v>
                </c:pt>
                <c:pt idx="5214">
                  <c:v>-101.28450000000001</c:v>
                </c:pt>
                <c:pt idx="5215">
                  <c:v>-101.2825</c:v>
                </c:pt>
                <c:pt idx="5216">
                  <c:v>-101.2805</c:v>
                </c:pt>
                <c:pt idx="5217">
                  <c:v>-101.27850000000001</c:v>
                </c:pt>
                <c:pt idx="5218">
                  <c:v>-101.2765</c:v>
                </c:pt>
                <c:pt idx="5219">
                  <c:v>-101.2745</c:v>
                </c:pt>
                <c:pt idx="5220">
                  <c:v>-101.27250000000001</c:v>
                </c:pt>
                <c:pt idx="5221">
                  <c:v>-101.2705</c:v>
                </c:pt>
                <c:pt idx="5222">
                  <c:v>-101.2685</c:v>
                </c:pt>
                <c:pt idx="5223">
                  <c:v>-101.26650000000001</c:v>
                </c:pt>
                <c:pt idx="5224">
                  <c:v>-101.2645</c:v>
                </c:pt>
                <c:pt idx="5225">
                  <c:v>-101.2625</c:v>
                </c:pt>
                <c:pt idx="5226">
                  <c:v>-101.26050000000001</c:v>
                </c:pt>
                <c:pt idx="5227">
                  <c:v>-101.2585</c:v>
                </c:pt>
                <c:pt idx="5228">
                  <c:v>-101.2565</c:v>
                </c:pt>
                <c:pt idx="5229">
                  <c:v>-101.25450000000001</c:v>
                </c:pt>
                <c:pt idx="5230">
                  <c:v>-101.2525</c:v>
                </c:pt>
                <c:pt idx="5231">
                  <c:v>-101.2505</c:v>
                </c:pt>
                <c:pt idx="5232">
                  <c:v>-101.24850000000001</c:v>
                </c:pt>
                <c:pt idx="5233">
                  <c:v>-101.24650000000001</c:v>
                </c:pt>
                <c:pt idx="5234">
                  <c:v>-101.2445</c:v>
                </c:pt>
                <c:pt idx="5235">
                  <c:v>-101.24250000000001</c:v>
                </c:pt>
                <c:pt idx="5236">
                  <c:v>-101.24050000000001</c:v>
                </c:pt>
                <c:pt idx="5237">
                  <c:v>-101.2385</c:v>
                </c:pt>
                <c:pt idx="5238">
                  <c:v>-101.23650000000001</c:v>
                </c:pt>
                <c:pt idx="5239">
                  <c:v>-101.23450000000001</c:v>
                </c:pt>
                <c:pt idx="5240">
                  <c:v>-101.2325</c:v>
                </c:pt>
                <c:pt idx="5241">
                  <c:v>-101.23050000000001</c:v>
                </c:pt>
                <c:pt idx="5242">
                  <c:v>-101.22850000000001</c:v>
                </c:pt>
                <c:pt idx="5243">
                  <c:v>-101.2265</c:v>
                </c:pt>
                <c:pt idx="5244">
                  <c:v>-101.22450000000001</c:v>
                </c:pt>
                <c:pt idx="5245">
                  <c:v>-101.22250000000001</c:v>
                </c:pt>
                <c:pt idx="5246">
                  <c:v>-101.2205</c:v>
                </c:pt>
                <c:pt idx="5247">
                  <c:v>-101.21850000000001</c:v>
                </c:pt>
                <c:pt idx="5248">
                  <c:v>-101.21650000000001</c:v>
                </c:pt>
                <c:pt idx="5249">
                  <c:v>-101.2145</c:v>
                </c:pt>
                <c:pt idx="5250">
                  <c:v>-101.21250000000001</c:v>
                </c:pt>
                <c:pt idx="5251">
                  <c:v>-101.21050000000001</c:v>
                </c:pt>
                <c:pt idx="5252">
                  <c:v>-101.2085</c:v>
                </c:pt>
                <c:pt idx="5253">
                  <c:v>-101.20650000000001</c:v>
                </c:pt>
                <c:pt idx="5254">
                  <c:v>-101.20450000000001</c:v>
                </c:pt>
                <c:pt idx="5255">
                  <c:v>-101.2025</c:v>
                </c:pt>
                <c:pt idx="5256">
                  <c:v>-101.20050000000001</c:v>
                </c:pt>
                <c:pt idx="5257">
                  <c:v>-101.19850000000001</c:v>
                </c:pt>
                <c:pt idx="5258">
                  <c:v>-101.1965</c:v>
                </c:pt>
                <c:pt idx="5259">
                  <c:v>-101.19450000000001</c:v>
                </c:pt>
                <c:pt idx="5260">
                  <c:v>-101.19250000000001</c:v>
                </c:pt>
                <c:pt idx="5261">
                  <c:v>-101.1905</c:v>
                </c:pt>
                <c:pt idx="5262">
                  <c:v>-101.1885</c:v>
                </c:pt>
                <c:pt idx="5263">
                  <c:v>-101.18650000000001</c:v>
                </c:pt>
                <c:pt idx="5264">
                  <c:v>-101.1845</c:v>
                </c:pt>
                <c:pt idx="5265">
                  <c:v>-101.1825</c:v>
                </c:pt>
                <c:pt idx="5266">
                  <c:v>-101.18050000000001</c:v>
                </c:pt>
                <c:pt idx="5267">
                  <c:v>-101.1785</c:v>
                </c:pt>
                <c:pt idx="5268">
                  <c:v>-101.1765</c:v>
                </c:pt>
                <c:pt idx="5269">
                  <c:v>-101.17450000000001</c:v>
                </c:pt>
                <c:pt idx="5270">
                  <c:v>-101.17250000000001</c:v>
                </c:pt>
                <c:pt idx="5271">
                  <c:v>-101.1705</c:v>
                </c:pt>
                <c:pt idx="5272">
                  <c:v>-101.16850000000001</c:v>
                </c:pt>
                <c:pt idx="5273">
                  <c:v>-101.16650000000001</c:v>
                </c:pt>
                <c:pt idx="5274">
                  <c:v>-101.1645</c:v>
                </c:pt>
                <c:pt idx="5275">
                  <c:v>-101.16250000000001</c:v>
                </c:pt>
                <c:pt idx="5276">
                  <c:v>-101.16050000000001</c:v>
                </c:pt>
                <c:pt idx="5277">
                  <c:v>-101.1585</c:v>
                </c:pt>
                <c:pt idx="5278">
                  <c:v>-101.15650000000001</c:v>
                </c:pt>
                <c:pt idx="5279">
                  <c:v>-101.15450000000001</c:v>
                </c:pt>
                <c:pt idx="5280">
                  <c:v>-101.1525</c:v>
                </c:pt>
                <c:pt idx="5281">
                  <c:v>-101.15050000000001</c:v>
                </c:pt>
                <c:pt idx="5282">
                  <c:v>-101.14850000000001</c:v>
                </c:pt>
                <c:pt idx="5283">
                  <c:v>-101.1465</c:v>
                </c:pt>
                <c:pt idx="5284">
                  <c:v>-101.14450000000001</c:v>
                </c:pt>
                <c:pt idx="5285">
                  <c:v>-101.14250000000001</c:v>
                </c:pt>
                <c:pt idx="5286">
                  <c:v>-101.1405</c:v>
                </c:pt>
                <c:pt idx="5287">
                  <c:v>-101.13850000000001</c:v>
                </c:pt>
                <c:pt idx="5288">
                  <c:v>-101.13650000000001</c:v>
                </c:pt>
                <c:pt idx="5289">
                  <c:v>-101.1345</c:v>
                </c:pt>
                <c:pt idx="5290">
                  <c:v>-101.13250000000001</c:v>
                </c:pt>
                <c:pt idx="5291">
                  <c:v>-101.13050000000001</c:v>
                </c:pt>
                <c:pt idx="5292">
                  <c:v>-101.1285</c:v>
                </c:pt>
                <c:pt idx="5293">
                  <c:v>-101.12650000000001</c:v>
                </c:pt>
                <c:pt idx="5294">
                  <c:v>-101.12450000000001</c:v>
                </c:pt>
                <c:pt idx="5295">
                  <c:v>-101.1225</c:v>
                </c:pt>
                <c:pt idx="5296">
                  <c:v>-101.12050000000001</c:v>
                </c:pt>
                <c:pt idx="5297">
                  <c:v>-101.11850000000001</c:v>
                </c:pt>
                <c:pt idx="5298">
                  <c:v>-101.1165</c:v>
                </c:pt>
                <c:pt idx="5299">
                  <c:v>-101.11450000000001</c:v>
                </c:pt>
                <c:pt idx="5300">
                  <c:v>-101.11250000000001</c:v>
                </c:pt>
                <c:pt idx="5301">
                  <c:v>-101.1105</c:v>
                </c:pt>
                <c:pt idx="5302">
                  <c:v>-101.10850000000001</c:v>
                </c:pt>
                <c:pt idx="5303">
                  <c:v>-101.10650000000001</c:v>
                </c:pt>
                <c:pt idx="5304">
                  <c:v>-101.1045</c:v>
                </c:pt>
                <c:pt idx="5305">
                  <c:v>-101.10250000000001</c:v>
                </c:pt>
                <c:pt idx="5306">
                  <c:v>-101.10050000000001</c:v>
                </c:pt>
                <c:pt idx="5307">
                  <c:v>-101.0985</c:v>
                </c:pt>
                <c:pt idx="5308">
                  <c:v>-101.09650000000001</c:v>
                </c:pt>
                <c:pt idx="5309">
                  <c:v>-101.09450000000001</c:v>
                </c:pt>
                <c:pt idx="5310">
                  <c:v>-101.0925</c:v>
                </c:pt>
                <c:pt idx="5311">
                  <c:v>-101.09050000000001</c:v>
                </c:pt>
                <c:pt idx="5312">
                  <c:v>-101.08850000000001</c:v>
                </c:pt>
                <c:pt idx="5313">
                  <c:v>-101.0865</c:v>
                </c:pt>
                <c:pt idx="5314">
                  <c:v>-101.08450000000001</c:v>
                </c:pt>
                <c:pt idx="5315">
                  <c:v>-101.08250000000001</c:v>
                </c:pt>
                <c:pt idx="5316">
                  <c:v>-101.0805</c:v>
                </c:pt>
                <c:pt idx="5317">
                  <c:v>-101.07850000000001</c:v>
                </c:pt>
                <c:pt idx="5318">
                  <c:v>-101.07650000000001</c:v>
                </c:pt>
                <c:pt idx="5319">
                  <c:v>-101.0745</c:v>
                </c:pt>
                <c:pt idx="5320">
                  <c:v>-101.07250000000001</c:v>
                </c:pt>
                <c:pt idx="5321">
                  <c:v>-101.07050000000001</c:v>
                </c:pt>
                <c:pt idx="5322">
                  <c:v>-101.0685</c:v>
                </c:pt>
                <c:pt idx="5323">
                  <c:v>-101.0665</c:v>
                </c:pt>
                <c:pt idx="5324">
                  <c:v>-101.06450000000001</c:v>
                </c:pt>
                <c:pt idx="5325">
                  <c:v>-101.0625</c:v>
                </c:pt>
                <c:pt idx="5326">
                  <c:v>-101.0605</c:v>
                </c:pt>
                <c:pt idx="5327">
                  <c:v>-101.05850000000001</c:v>
                </c:pt>
                <c:pt idx="5328">
                  <c:v>-101.0565</c:v>
                </c:pt>
                <c:pt idx="5329">
                  <c:v>-101.0545</c:v>
                </c:pt>
                <c:pt idx="5330">
                  <c:v>-101.05250000000001</c:v>
                </c:pt>
                <c:pt idx="5331">
                  <c:v>-101.0505</c:v>
                </c:pt>
                <c:pt idx="5332">
                  <c:v>-101.0485</c:v>
                </c:pt>
                <c:pt idx="5333">
                  <c:v>-101.04650000000001</c:v>
                </c:pt>
                <c:pt idx="5334">
                  <c:v>-101.0445</c:v>
                </c:pt>
                <c:pt idx="5335">
                  <c:v>-101.0425</c:v>
                </c:pt>
                <c:pt idx="5336">
                  <c:v>-101.04050000000001</c:v>
                </c:pt>
                <c:pt idx="5337">
                  <c:v>-101.0385</c:v>
                </c:pt>
                <c:pt idx="5338">
                  <c:v>-101.0365</c:v>
                </c:pt>
                <c:pt idx="5339">
                  <c:v>-101.03450000000001</c:v>
                </c:pt>
                <c:pt idx="5340">
                  <c:v>-101.0325</c:v>
                </c:pt>
                <c:pt idx="5341">
                  <c:v>-101.0305</c:v>
                </c:pt>
                <c:pt idx="5342">
                  <c:v>-101.02850000000001</c:v>
                </c:pt>
                <c:pt idx="5343">
                  <c:v>-101.0265</c:v>
                </c:pt>
                <c:pt idx="5344">
                  <c:v>-101.0245</c:v>
                </c:pt>
                <c:pt idx="5345">
                  <c:v>-101.02250000000001</c:v>
                </c:pt>
                <c:pt idx="5346">
                  <c:v>-101.0205</c:v>
                </c:pt>
                <c:pt idx="5347">
                  <c:v>-101.0185</c:v>
                </c:pt>
                <c:pt idx="5348">
                  <c:v>-101.01650000000001</c:v>
                </c:pt>
                <c:pt idx="5349">
                  <c:v>-101.0145</c:v>
                </c:pt>
                <c:pt idx="5350">
                  <c:v>-101.0125</c:v>
                </c:pt>
                <c:pt idx="5351">
                  <c:v>-101.01050000000001</c:v>
                </c:pt>
                <c:pt idx="5352">
                  <c:v>-101.0085</c:v>
                </c:pt>
                <c:pt idx="5353">
                  <c:v>-101.0065</c:v>
                </c:pt>
                <c:pt idx="5354">
                  <c:v>-101.00450000000001</c:v>
                </c:pt>
                <c:pt idx="5355">
                  <c:v>-101.0025</c:v>
                </c:pt>
                <c:pt idx="5356">
                  <c:v>-101.0005</c:v>
                </c:pt>
                <c:pt idx="5357">
                  <c:v>-100.99850000000001</c:v>
                </c:pt>
                <c:pt idx="5358">
                  <c:v>-100.99650000000001</c:v>
                </c:pt>
                <c:pt idx="5359">
                  <c:v>-100.9945</c:v>
                </c:pt>
                <c:pt idx="5360">
                  <c:v>-100.99250000000001</c:v>
                </c:pt>
                <c:pt idx="5361">
                  <c:v>-100.99050000000001</c:v>
                </c:pt>
                <c:pt idx="5362">
                  <c:v>-100.9885</c:v>
                </c:pt>
                <c:pt idx="5363">
                  <c:v>-100.98650000000001</c:v>
                </c:pt>
                <c:pt idx="5364">
                  <c:v>-100.98450000000001</c:v>
                </c:pt>
                <c:pt idx="5365">
                  <c:v>-100.9825</c:v>
                </c:pt>
                <c:pt idx="5366">
                  <c:v>-100.98050000000001</c:v>
                </c:pt>
                <c:pt idx="5367">
                  <c:v>-100.97850000000001</c:v>
                </c:pt>
                <c:pt idx="5368">
                  <c:v>-100.9765</c:v>
                </c:pt>
                <c:pt idx="5369">
                  <c:v>-100.97450000000001</c:v>
                </c:pt>
                <c:pt idx="5370">
                  <c:v>-100.97250000000001</c:v>
                </c:pt>
                <c:pt idx="5371">
                  <c:v>-100.9705</c:v>
                </c:pt>
                <c:pt idx="5372">
                  <c:v>-100.96850000000001</c:v>
                </c:pt>
                <c:pt idx="5373">
                  <c:v>-100.96650000000001</c:v>
                </c:pt>
                <c:pt idx="5374">
                  <c:v>-100.9645</c:v>
                </c:pt>
                <c:pt idx="5375">
                  <c:v>-100.96250000000001</c:v>
                </c:pt>
                <c:pt idx="5376">
                  <c:v>-100.96050000000001</c:v>
                </c:pt>
                <c:pt idx="5377">
                  <c:v>-100.9585</c:v>
                </c:pt>
                <c:pt idx="5378">
                  <c:v>-100.95650000000001</c:v>
                </c:pt>
                <c:pt idx="5379">
                  <c:v>-100.95450000000001</c:v>
                </c:pt>
                <c:pt idx="5380">
                  <c:v>-100.9525</c:v>
                </c:pt>
                <c:pt idx="5381">
                  <c:v>-100.95050000000001</c:v>
                </c:pt>
                <c:pt idx="5382">
                  <c:v>-100.94850000000001</c:v>
                </c:pt>
                <c:pt idx="5383">
                  <c:v>-100.9465</c:v>
                </c:pt>
                <c:pt idx="5384">
                  <c:v>-100.94450000000001</c:v>
                </c:pt>
                <c:pt idx="5385">
                  <c:v>-100.94250000000001</c:v>
                </c:pt>
                <c:pt idx="5386">
                  <c:v>-100.9405</c:v>
                </c:pt>
                <c:pt idx="5387">
                  <c:v>-100.9385</c:v>
                </c:pt>
                <c:pt idx="5388">
                  <c:v>-100.93650000000001</c:v>
                </c:pt>
                <c:pt idx="5389">
                  <c:v>-100.9345</c:v>
                </c:pt>
                <c:pt idx="5390">
                  <c:v>-100.9325</c:v>
                </c:pt>
                <c:pt idx="5391">
                  <c:v>-100.93050000000001</c:v>
                </c:pt>
                <c:pt idx="5392">
                  <c:v>-100.9285</c:v>
                </c:pt>
                <c:pt idx="5393">
                  <c:v>-100.9265</c:v>
                </c:pt>
                <c:pt idx="5394">
                  <c:v>-100.92450000000001</c:v>
                </c:pt>
                <c:pt idx="5395">
                  <c:v>-100.92250000000001</c:v>
                </c:pt>
                <c:pt idx="5396">
                  <c:v>-100.9205</c:v>
                </c:pt>
                <c:pt idx="5397">
                  <c:v>-100.91850000000001</c:v>
                </c:pt>
                <c:pt idx="5398">
                  <c:v>-100.91650000000001</c:v>
                </c:pt>
                <c:pt idx="5399">
                  <c:v>-100.9145</c:v>
                </c:pt>
                <c:pt idx="5400">
                  <c:v>-100.91250000000001</c:v>
                </c:pt>
                <c:pt idx="5401">
                  <c:v>-100.91050000000001</c:v>
                </c:pt>
                <c:pt idx="5402">
                  <c:v>-100.9085</c:v>
                </c:pt>
                <c:pt idx="5403">
                  <c:v>-100.90650000000001</c:v>
                </c:pt>
                <c:pt idx="5404">
                  <c:v>-100.90450000000001</c:v>
                </c:pt>
                <c:pt idx="5405">
                  <c:v>-100.9025</c:v>
                </c:pt>
                <c:pt idx="5406">
                  <c:v>-100.90050000000001</c:v>
                </c:pt>
                <c:pt idx="5407">
                  <c:v>-100.89850000000001</c:v>
                </c:pt>
                <c:pt idx="5408">
                  <c:v>-100.8965</c:v>
                </c:pt>
                <c:pt idx="5409">
                  <c:v>-100.89450000000001</c:v>
                </c:pt>
                <c:pt idx="5410">
                  <c:v>-100.89250000000001</c:v>
                </c:pt>
                <c:pt idx="5411">
                  <c:v>-100.8905</c:v>
                </c:pt>
                <c:pt idx="5412">
                  <c:v>-100.88850000000001</c:v>
                </c:pt>
                <c:pt idx="5413">
                  <c:v>-100.88650000000001</c:v>
                </c:pt>
                <c:pt idx="5414">
                  <c:v>-100.8845</c:v>
                </c:pt>
                <c:pt idx="5415">
                  <c:v>-100.88250000000001</c:v>
                </c:pt>
                <c:pt idx="5416">
                  <c:v>-100.88050000000001</c:v>
                </c:pt>
                <c:pt idx="5417">
                  <c:v>-100.8785</c:v>
                </c:pt>
                <c:pt idx="5418">
                  <c:v>-100.87650000000001</c:v>
                </c:pt>
                <c:pt idx="5419">
                  <c:v>-100.87450000000001</c:v>
                </c:pt>
                <c:pt idx="5420">
                  <c:v>-100.8725</c:v>
                </c:pt>
                <c:pt idx="5421">
                  <c:v>-100.87050000000001</c:v>
                </c:pt>
                <c:pt idx="5422">
                  <c:v>-100.86850000000001</c:v>
                </c:pt>
                <c:pt idx="5423">
                  <c:v>-100.8665</c:v>
                </c:pt>
                <c:pt idx="5424">
                  <c:v>-100.86450000000001</c:v>
                </c:pt>
                <c:pt idx="5425">
                  <c:v>-100.86250000000001</c:v>
                </c:pt>
                <c:pt idx="5426">
                  <c:v>-100.8605</c:v>
                </c:pt>
                <c:pt idx="5427">
                  <c:v>-100.85850000000001</c:v>
                </c:pt>
                <c:pt idx="5428">
                  <c:v>-100.85650000000001</c:v>
                </c:pt>
                <c:pt idx="5429">
                  <c:v>-100.8545</c:v>
                </c:pt>
                <c:pt idx="5430">
                  <c:v>-100.85250000000001</c:v>
                </c:pt>
                <c:pt idx="5431">
                  <c:v>-100.85050000000001</c:v>
                </c:pt>
                <c:pt idx="5432">
                  <c:v>-100.8485</c:v>
                </c:pt>
                <c:pt idx="5433">
                  <c:v>-100.84650000000001</c:v>
                </c:pt>
                <c:pt idx="5434">
                  <c:v>-100.84450000000001</c:v>
                </c:pt>
                <c:pt idx="5435">
                  <c:v>-100.8425</c:v>
                </c:pt>
                <c:pt idx="5436">
                  <c:v>-100.84050000000001</c:v>
                </c:pt>
                <c:pt idx="5437">
                  <c:v>-100.83850000000001</c:v>
                </c:pt>
                <c:pt idx="5438">
                  <c:v>-100.8365</c:v>
                </c:pt>
                <c:pt idx="5439">
                  <c:v>-100.83450000000001</c:v>
                </c:pt>
                <c:pt idx="5440">
                  <c:v>-100.83250000000001</c:v>
                </c:pt>
                <c:pt idx="5441">
                  <c:v>-100.8305</c:v>
                </c:pt>
                <c:pt idx="5442">
                  <c:v>-100.82850000000001</c:v>
                </c:pt>
                <c:pt idx="5443">
                  <c:v>-100.82650000000001</c:v>
                </c:pt>
                <c:pt idx="5444">
                  <c:v>-100.8245</c:v>
                </c:pt>
                <c:pt idx="5445">
                  <c:v>-100.82250000000001</c:v>
                </c:pt>
                <c:pt idx="5446">
                  <c:v>-100.82050000000001</c:v>
                </c:pt>
                <c:pt idx="5447">
                  <c:v>-100.8185</c:v>
                </c:pt>
                <c:pt idx="5448">
                  <c:v>-100.8165</c:v>
                </c:pt>
                <c:pt idx="5449">
                  <c:v>-100.81450000000001</c:v>
                </c:pt>
                <c:pt idx="5450">
                  <c:v>-100.8125</c:v>
                </c:pt>
                <c:pt idx="5451">
                  <c:v>-100.8105</c:v>
                </c:pt>
                <c:pt idx="5452">
                  <c:v>-100.80850000000001</c:v>
                </c:pt>
                <c:pt idx="5453">
                  <c:v>-100.8065</c:v>
                </c:pt>
                <c:pt idx="5454">
                  <c:v>-100.8045</c:v>
                </c:pt>
                <c:pt idx="5455">
                  <c:v>-100.80250000000001</c:v>
                </c:pt>
                <c:pt idx="5456">
                  <c:v>-100.8005</c:v>
                </c:pt>
                <c:pt idx="5457">
                  <c:v>-100.7985</c:v>
                </c:pt>
                <c:pt idx="5458">
                  <c:v>-100.79650000000001</c:v>
                </c:pt>
                <c:pt idx="5459">
                  <c:v>-100.7945</c:v>
                </c:pt>
                <c:pt idx="5460">
                  <c:v>-100.7925</c:v>
                </c:pt>
                <c:pt idx="5461">
                  <c:v>-100.79050000000001</c:v>
                </c:pt>
                <c:pt idx="5462">
                  <c:v>-100.7885</c:v>
                </c:pt>
                <c:pt idx="5463">
                  <c:v>-100.7865</c:v>
                </c:pt>
                <c:pt idx="5464">
                  <c:v>-100.78450000000001</c:v>
                </c:pt>
                <c:pt idx="5465">
                  <c:v>-100.7825</c:v>
                </c:pt>
                <c:pt idx="5466">
                  <c:v>-100.7805</c:v>
                </c:pt>
                <c:pt idx="5467">
                  <c:v>-100.77850000000001</c:v>
                </c:pt>
                <c:pt idx="5468">
                  <c:v>-100.7765</c:v>
                </c:pt>
                <c:pt idx="5469">
                  <c:v>-100.7745</c:v>
                </c:pt>
                <c:pt idx="5470">
                  <c:v>-100.77250000000001</c:v>
                </c:pt>
                <c:pt idx="5471">
                  <c:v>-100.7705</c:v>
                </c:pt>
                <c:pt idx="5472">
                  <c:v>-100.7685</c:v>
                </c:pt>
                <c:pt idx="5473">
                  <c:v>-100.76650000000001</c:v>
                </c:pt>
                <c:pt idx="5474">
                  <c:v>-100.7645</c:v>
                </c:pt>
                <c:pt idx="5475">
                  <c:v>-100.7625</c:v>
                </c:pt>
                <c:pt idx="5476">
                  <c:v>-100.76050000000001</c:v>
                </c:pt>
                <c:pt idx="5477">
                  <c:v>-100.7585</c:v>
                </c:pt>
                <c:pt idx="5478">
                  <c:v>-100.7565</c:v>
                </c:pt>
                <c:pt idx="5479">
                  <c:v>-100.75450000000001</c:v>
                </c:pt>
                <c:pt idx="5480">
                  <c:v>-100.7525</c:v>
                </c:pt>
                <c:pt idx="5481">
                  <c:v>-100.7505</c:v>
                </c:pt>
                <c:pt idx="5482">
                  <c:v>-100.74850000000001</c:v>
                </c:pt>
                <c:pt idx="5483">
                  <c:v>-100.74650000000001</c:v>
                </c:pt>
                <c:pt idx="5484">
                  <c:v>-100.7445</c:v>
                </c:pt>
                <c:pt idx="5485">
                  <c:v>-100.74250000000001</c:v>
                </c:pt>
                <c:pt idx="5486">
                  <c:v>-100.74050000000001</c:v>
                </c:pt>
                <c:pt idx="5487">
                  <c:v>-100.7385</c:v>
                </c:pt>
                <c:pt idx="5488">
                  <c:v>-100.73650000000001</c:v>
                </c:pt>
                <c:pt idx="5489">
                  <c:v>-100.73450000000001</c:v>
                </c:pt>
                <c:pt idx="5490">
                  <c:v>-100.7325</c:v>
                </c:pt>
                <c:pt idx="5491">
                  <c:v>-100.73050000000001</c:v>
                </c:pt>
                <c:pt idx="5492">
                  <c:v>-100.72850000000001</c:v>
                </c:pt>
                <c:pt idx="5493">
                  <c:v>-100.7265</c:v>
                </c:pt>
                <c:pt idx="5494">
                  <c:v>-100.72450000000001</c:v>
                </c:pt>
                <c:pt idx="5495">
                  <c:v>-100.72250000000001</c:v>
                </c:pt>
                <c:pt idx="5496">
                  <c:v>-100.7205</c:v>
                </c:pt>
                <c:pt idx="5497">
                  <c:v>-100.71850000000001</c:v>
                </c:pt>
                <c:pt idx="5498">
                  <c:v>-100.71650000000001</c:v>
                </c:pt>
                <c:pt idx="5499">
                  <c:v>-100.7145</c:v>
                </c:pt>
                <c:pt idx="5500">
                  <c:v>-100.71250000000001</c:v>
                </c:pt>
                <c:pt idx="5501">
                  <c:v>-100.71050000000001</c:v>
                </c:pt>
                <c:pt idx="5502">
                  <c:v>-100.7085</c:v>
                </c:pt>
                <c:pt idx="5503">
                  <c:v>-100.70650000000001</c:v>
                </c:pt>
                <c:pt idx="5504">
                  <c:v>-100.70450000000001</c:v>
                </c:pt>
                <c:pt idx="5505">
                  <c:v>-100.7025</c:v>
                </c:pt>
                <c:pt idx="5506">
                  <c:v>-100.70050000000001</c:v>
                </c:pt>
                <c:pt idx="5507">
                  <c:v>-100.69850000000001</c:v>
                </c:pt>
                <c:pt idx="5508">
                  <c:v>-100.6965</c:v>
                </c:pt>
                <c:pt idx="5509">
                  <c:v>-100.69450000000001</c:v>
                </c:pt>
                <c:pt idx="5510">
                  <c:v>-100.69250000000001</c:v>
                </c:pt>
                <c:pt idx="5511">
                  <c:v>-100.6905</c:v>
                </c:pt>
                <c:pt idx="5512">
                  <c:v>-100.6885</c:v>
                </c:pt>
                <c:pt idx="5513">
                  <c:v>-100.68650000000001</c:v>
                </c:pt>
                <c:pt idx="5514">
                  <c:v>-100.6845</c:v>
                </c:pt>
                <c:pt idx="5515">
                  <c:v>-100.6825</c:v>
                </c:pt>
                <c:pt idx="5516">
                  <c:v>-100.68050000000001</c:v>
                </c:pt>
                <c:pt idx="5517">
                  <c:v>-100.6785</c:v>
                </c:pt>
                <c:pt idx="5518">
                  <c:v>-100.6765</c:v>
                </c:pt>
                <c:pt idx="5519">
                  <c:v>-100.67450000000001</c:v>
                </c:pt>
                <c:pt idx="5520">
                  <c:v>-100.67250000000001</c:v>
                </c:pt>
                <c:pt idx="5521">
                  <c:v>-100.6705</c:v>
                </c:pt>
                <c:pt idx="5522">
                  <c:v>-100.66850000000001</c:v>
                </c:pt>
                <c:pt idx="5523">
                  <c:v>-100.66650000000001</c:v>
                </c:pt>
                <c:pt idx="5524">
                  <c:v>-100.6645</c:v>
                </c:pt>
                <c:pt idx="5525">
                  <c:v>-100.66250000000001</c:v>
                </c:pt>
                <c:pt idx="5526">
                  <c:v>-100.66050000000001</c:v>
                </c:pt>
                <c:pt idx="5527">
                  <c:v>-100.6585</c:v>
                </c:pt>
                <c:pt idx="5528">
                  <c:v>-100.65650000000001</c:v>
                </c:pt>
                <c:pt idx="5529">
                  <c:v>-100.65450000000001</c:v>
                </c:pt>
                <c:pt idx="5530">
                  <c:v>-100.6525</c:v>
                </c:pt>
                <c:pt idx="5531">
                  <c:v>-100.65050000000001</c:v>
                </c:pt>
                <c:pt idx="5532">
                  <c:v>-100.64850000000001</c:v>
                </c:pt>
                <c:pt idx="5533">
                  <c:v>-100.6465</c:v>
                </c:pt>
                <c:pt idx="5534">
                  <c:v>-100.64450000000001</c:v>
                </c:pt>
                <c:pt idx="5535">
                  <c:v>-100.64250000000001</c:v>
                </c:pt>
                <c:pt idx="5536">
                  <c:v>-100.6405</c:v>
                </c:pt>
                <c:pt idx="5537">
                  <c:v>-100.63850000000001</c:v>
                </c:pt>
                <c:pt idx="5538">
                  <c:v>-100.63650000000001</c:v>
                </c:pt>
                <c:pt idx="5539">
                  <c:v>-100.6345</c:v>
                </c:pt>
                <c:pt idx="5540">
                  <c:v>-100.63250000000001</c:v>
                </c:pt>
                <c:pt idx="5541">
                  <c:v>-100.63050000000001</c:v>
                </c:pt>
                <c:pt idx="5542">
                  <c:v>-100.6285</c:v>
                </c:pt>
                <c:pt idx="5543">
                  <c:v>-100.62650000000001</c:v>
                </c:pt>
                <c:pt idx="5544">
                  <c:v>-100.62450000000001</c:v>
                </c:pt>
                <c:pt idx="5545">
                  <c:v>-100.6225</c:v>
                </c:pt>
                <c:pt idx="5546">
                  <c:v>-100.62050000000001</c:v>
                </c:pt>
                <c:pt idx="5547">
                  <c:v>-100.61850000000001</c:v>
                </c:pt>
                <c:pt idx="5548">
                  <c:v>-100.6165</c:v>
                </c:pt>
                <c:pt idx="5549">
                  <c:v>-100.61450000000001</c:v>
                </c:pt>
                <c:pt idx="5550">
                  <c:v>-100.61250000000001</c:v>
                </c:pt>
                <c:pt idx="5551">
                  <c:v>-100.6105</c:v>
                </c:pt>
                <c:pt idx="5552">
                  <c:v>-100.60850000000001</c:v>
                </c:pt>
                <c:pt idx="5553">
                  <c:v>-100.60650000000001</c:v>
                </c:pt>
                <c:pt idx="5554">
                  <c:v>-100.6045</c:v>
                </c:pt>
                <c:pt idx="5555">
                  <c:v>-100.60250000000001</c:v>
                </c:pt>
                <c:pt idx="5556">
                  <c:v>-100.60050000000001</c:v>
                </c:pt>
                <c:pt idx="5557">
                  <c:v>-100.5985</c:v>
                </c:pt>
                <c:pt idx="5558">
                  <c:v>-100.59650000000001</c:v>
                </c:pt>
                <c:pt idx="5559">
                  <c:v>-100.59450000000001</c:v>
                </c:pt>
                <c:pt idx="5560">
                  <c:v>-100.5925</c:v>
                </c:pt>
                <c:pt idx="5561">
                  <c:v>-100.59050000000001</c:v>
                </c:pt>
                <c:pt idx="5562">
                  <c:v>-100.58850000000001</c:v>
                </c:pt>
                <c:pt idx="5563">
                  <c:v>-100.5865</c:v>
                </c:pt>
                <c:pt idx="5564">
                  <c:v>-100.58450000000001</c:v>
                </c:pt>
                <c:pt idx="5565">
                  <c:v>-100.58250000000001</c:v>
                </c:pt>
                <c:pt idx="5566">
                  <c:v>-100.5805</c:v>
                </c:pt>
                <c:pt idx="5567">
                  <c:v>-100.57850000000001</c:v>
                </c:pt>
                <c:pt idx="5568">
                  <c:v>-100.57650000000001</c:v>
                </c:pt>
                <c:pt idx="5569">
                  <c:v>-100.5745</c:v>
                </c:pt>
                <c:pt idx="5570">
                  <c:v>-100.57250000000001</c:v>
                </c:pt>
                <c:pt idx="5571">
                  <c:v>-100.57050000000001</c:v>
                </c:pt>
                <c:pt idx="5572">
                  <c:v>-100.5685</c:v>
                </c:pt>
                <c:pt idx="5573">
                  <c:v>-100.5665</c:v>
                </c:pt>
                <c:pt idx="5574">
                  <c:v>-100.56450000000001</c:v>
                </c:pt>
                <c:pt idx="5575">
                  <c:v>-100.5625</c:v>
                </c:pt>
                <c:pt idx="5576">
                  <c:v>-100.5605</c:v>
                </c:pt>
                <c:pt idx="5577">
                  <c:v>-100.55850000000001</c:v>
                </c:pt>
                <c:pt idx="5578">
                  <c:v>-100.5565</c:v>
                </c:pt>
                <c:pt idx="5579">
                  <c:v>-100.5545</c:v>
                </c:pt>
                <c:pt idx="5580">
                  <c:v>-100.55250000000001</c:v>
                </c:pt>
                <c:pt idx="5581">
                  <c:v>-100.5505</c:v>
                </c:pt>
                <c:pt idx="5582">
                  <c:v>-100.5485</c:v>
                </c:pt>
                <c:pt idx="5583">
                  <c:v>-100.54650000000001</c:v>
                </c:pt>
                <c:pt idx="5584">
                  <c:v>-100.5445</c:v>
                </c:pt>
                <c:pt idx="5585">
                  <c:v>-100.5425</c:v>
                </c:pt>
                <c:pt idx="5586">
                  <c:v>-100.54050000000001</c:v>
                </c:pt>
                <c:pt idx="5587">
                  <c:v>-100.5385</c:v>
                </c:pt>
                <c:pt idx="5588">
                  <c:v>-100.5365</c:v>
                </c:pt>
                <c:pt idx="5589">
                  <c:v>-100.53450000000001</c:v>
                </c:pt>
                <c:pt idx="5590">
                  <c:v>-100.5325</c:v>
                </c:pt>
                <c:pt idx="5591">
                  <c:v>-100.5305</c:v>
                </c:pt>
                <c:pt idx="5592">
                  <c:v>-100.52850000000001</c:v>
                </c:pt>
                <c:pt idx="5593">
                  <c:v>-100.5265</c:v>
                </c:pt>
                <c:pt idx="5594">
                  <c:v>-100.5245</c:v>
                </c:pt>
                <c:pt idx="5595">
                  <c:v>-100.52250000000001</c:v>
                </c:pt>
                <c:pt idx="5596">
                  <c:v>-100.5205</c:v>
                </c:pt>
                <c:pt idx="5597">
                  <c:v>-100.5185</c:v>
                </c:pt>
                <c:pt idx="5598">
                  <c:v>-100.51650000000001</c:v>
                </c:pt>
                <c:pt idx="5599">
                  <c:v>-100.5145</c:v>
                </c:pt>
                <c:pt idx="5600">
                  <c:v>-100.5125</c:v>
                </c:pt>
                <c:pt idx="5601">
                  <c:v>-100.51050000000001</c:v>
                </c:pt>
                <c:pt idx="5602">
                  <c:v>-100.5085</c:v>
                </c:pt>
                <c:pt idx="5603">
                  <c:v>-100.5065</c:v>
                </c:pt>
                <c:pt idx="5604">
                  <c:v>-100.50450000000001</c:v>
                </c:pt>
                <c:pt idx="5605">
                  <c:v>-100.5025</c:v>
                </c:pt>
                <c:pt idx="5606">
                  <c:v>-100.5005</c:v>
                </c:pt>
                <c:pt idx="5607">
                  <c:v>-100.49850000000001</c:v>
                </c:pt>
                <c:pt idx="5608">
                  <c:v>-100.49650000000001</c:v>
                </c:pt>
                <c:pt idx="5609">
                  <c:v>-100.4945</c:v>
                </c:pt>
                <c:pt idx="5610">
                  <c:v>-100.49250000000001</c:v>
                </c:pt>
                <c:pt idx="5611">
                  <c:v>-100.49050000000001</c:v>
                </c:pt>
                <c:pt idx="5612">
                  <c:v>-100.4885</c:v>
                </c:pt>
                <c:pt idx="5613">
                  <c:v>-100.48650000000001</c:v>
                </c:pt>
                <c:pt idx="5614">
                  <c:v>-100.48450000000001</c:v>
                </c:pt>
                <c:pt idx="5615">
                  <c:v>-100.4825</c:v>
                </c:pt>
                <c:pt idx="5616">
                  <c:v>-100.48050000000001</c:v>
                </c:pt>
                <c:pt idx="5617">
                  <c:v>-100.47850000000001</c:v>
                </c:pt>
                <c:pt idx="5618">
                  <c:v>-100.4765</c:v>
                </c:pt>
                <c:pt idx="5619">
                  <c:v>-100.47450000000001</c:v>
                </c:pt>
                <c:pt idx="5620">
                  <c:v>-100.47250000000001</c:v>
                </c:pt>
                <c:pt idx="5621">
                  <c:v>-100.4705</c:v>
                </c:pt>
                <c:pt idx="5622">
                  <c:v>-100.46850000000001</c:v>
                </c:pt>
                <c:pt idx="5623">
                  <c:v>-100.46650000000001</c:v>
                </c:pt>
                <c:pt idx="5624">
                  <c:v>-100.4645</c:v>
                </c:pt>
                <c:pt idx="5625">
                  <c:v>-100.46250000000001</c:v>
                </c:pt>
                <c:pt idx="5626">
                  <c:v>-100.46050000000001</c:v>
                </c:pt>
                <c:pt idx="5627">
                  <c:v>-100.4585</c:v>
                </c:pt>
                <c:pt idx="5628">
                  <c:v>-100.45650000000001</c:v>
                </c:pt>
                <c:pt idx="5629">
                  <c:v>-100.45450000000001</c:v>
                </c:pt>
                <c:pt idx="5630">
                  <c:v>-100.4525</c:v>
                </c:pt>
                <c:pt idx="5631">
                  <c:v>-100.45050000000001</c:v>
                </c:pt>
                <c:pt idx="5632">
                  <c:v>-100.44850000000001</c:v>
                </c:pt>
                <c:pt idx="5633">
                  <c:v>-100.4465</c:v>
                </c:pt>
                <c:pt idx="5634">
                  <c:v>-100.44450000000001</c:v>
                </c:pt>
                <c:pt idx="5635">
                  <c:v>-100.44250000000001</c:v>
                </c:pt>
                <c:pt idx="5636">
                  <c:v>-100.4405</c:v>
                </c:pt>
                <c:pt idx="5637">
                  <c:v>-100.4385</c:v>
                </c:pt>
                <c:pt idx="5638">
                  <c:v>-100.43650000000001</c:v>
                </c:pt>
                <c:pt idx="5639">
                  <c:v>-100.4345</c:v>
                </c:pt>
                <c:pt idx="5640">
                  <c:v>-100.4325</c:v>
                </c:pt>
                <c:pt idx="5641">
                  <c:v>-100.43050000000001</c:v>
                </c:pt>
                <c:pt idx="5642">
                  <c:v>-100.4285</c:v>
                </c:pt>
                <c:pt idx="5643">
                  <c:v>-100.4265</c:v>
                </c:pt>
                <c:pt idx="5644">
                  <c:v>-100.42450000000001</c:v>
                </c:pt>
                <c:pt idx="5645">
                  <c:v>-100.42250000000001</c:v>
                </c:pt>
                <c:pt idx="5646">
                  <c:v>-100.4205</c:v>
                </c:pt>
                <c:pt idx="5647">
                  <c:v>-100.41850000000001</c:v>
                </c:pt>
                <c:pt idx="5648">
                  <c:v>-100.41650000000001</c:v>
                </c:pt>
                <c:pt idx="5649">
                  <c:v>-100.4145</c:v>
                </c:pt>
                <c:pt idx="5650">
                  <c:v>-100.41250000000001</c:v>
                </c:pt>
                <c:pt idx="5651">
                  <c:v>-100.41050000000001</c:v>
                </c:pt>
                <c:pt idx="5652">
                  <c:v>-100.4085</c:v>
                </c:pt>
                <c:pt idx="5653">
                  <c:v>-100.40650000000001</c:v>
                </c:pt>
                <c:pt idx="5654">
                  <c:v>-100.40450000000001</c:v>
                </c:pt>
                <c:pt idx="5655">
                  <c:v>-100.4025</c:v>
                </c:pt>
                <c:pt idx="5656">
                  <c:v>-100.40050000000001</c:v>
                </c:pt>
                <c:pt idx="5657">
                  <c:v>-100.39850000000001</c:v>
                </c:pt>
                <c:pt idx="5658">
                  <c:v>-100.3965</c:v>
                </c:pt>
                <c:pt idx="5659">
                  <c:v>-100.39450000000001</c:v>
                </c:pt>
                <c:pt idx="5660">
                  <c:v>-100.39250000000001</c:v>
                </c:pt>
                <c:pt idx="5661">
                  <c:v>-100.3905</c:v>
                </c:pt>
                <c:pt idx="5662">
                  <c:v>-100.38850000000001</c:v>
                </c:pt>
                <c:pt idx="5663">
                  <c:v>-100.38650000000001</c:v>
                </c:pt>
                <c:pt idx="5664">
                  <c:v>-100.3845</c:v>
                </c:pt>
                <c:pt idx="5665">
                  <c:v>-100.38250000000001</c:v>
                </c:pt>
                <c:pt idx="5666">
                  <c:v>-100.38050000000001</c:v>
                </c:pt>
                <c:pt idx="5667">
                  <c:v>-100.3785</c:v>
                </c:pt>
                <c:pt idx="5668">
                  <c:v>-100.37650000000001</c:v>
                </c:pt>
                <c:pt idx="5669">
                  <c:v>-100.37450000000001</c:v>
                </c:pt>
                <c:pt idx="5670">
                  <c:v>-100.3725</c:v>
                </c:pt>
                <c:pt idx="5671">
                  <c:v>-100.37050000000001</c:v>
                </c:pt>
                <c:pt idx="5672">
                  <c:v>-100.36850000000001</c:v>
                </c:pt>
                <c:pt idx="5673">
                  <c:v>-100.3665</c:v>
                </c:pt>
                <c:pt idx="5674">
                  <c:v>-100.36450000000001</c:v>
                </c:pt>
                <c:pt idx="5675">
                  <c:v>-100.36250000000001</c:v>
                </c:pt>
                <c:pt idx="5676">
                  <c:v>-100.3605</c:v>
                </c:pt>
                <c:pt idx="5677">
                  <c:v>-100.35850000000001</c:v>
                </c:pt>
                <c:pt idx="5678">
                  <c:v>-100.35650000000001</c:v>
                </c:pt>
                <c:pt idx="5679">
                  <c:v>-100.3545</c:v>
                </c:pt>
                <c:pt idx="5680">
                  <c:v>-100.35250000000001</c:v>
                </c:pt>
                <c:pt idx="5681">
                  <c:v>-100.35050000000001</c:v>
                </c:pt>
                <c:pt idx="5682">
                  <c:v>-100.3485</c:v>
                </c:pt>
                <c:pt idx="5683">
                  <c:v>-100.34650000000001</c:v>
                </c:pt>
                <c:pt idx="5684">
                  <c:v>-100.34450000000001</c:v>
                </c:pt>
                <c:pt idx="5685">
                  <c:v>-100.3425</c:v>
                </c:pt>
                <c:pt idx="5686">
                  <c:v>-100.34050000000001</c:v>
                </c:pt>
                <c:pt idx="5687">
                  <c:v>-100.33850000000001</c:v>
                </c:pt>
                <c:pt idx="5688">
                  <c:v>-100.3365</c:v>
                </c:pt>
                <c:pt idx="5689">
                  <c:v>-100.33450000000001</c:v>
                </c:pt>
                <c:pt idx="5690">
                  <c:v>-100.33250000000001</c:v>
                </c:pt>
                <c:pt idx="5691">
                  <c:v>-100.3305</c:v>
                </c:pt>
                <c:pt idx="5692">
                  <c:v>-100.32850000000001</c:v>
                </c:pt>
                <c:pt idx="5693">
                  <c:v>-100.32650000000001</c:v>
                </c:pt>
                <c:pt idx="5694">
                  <c:v>-100.3245</c:v>
                </c:pt>
                <c:pt idx="5695">
                  <c:v>-100.32250000000001</c:v>
                </c:pt>
                <c:pt idx="5696">
                  <c:v>-100.32050000000001</c:v>
                </c:pt>
                <c:pt idx="5697">
                  <c:v>-100.3185</c:v>
                </c:pt>
                <c:pt idx="5698">
                  <c:v>-100.3165</c:v>
                </c:pt>
                <c:pt idx="5699">
                  <c:v>-100.31450000000001</c:v>
                </c:pt>
                <c:pt idx="5700">
                  <c:v>-100.3125</c:v>
                </c:pt>
                <c:pt idx="5701">
                  <c:v>-100.3105</c:v>
                </c:pt>
                <c:pt idx="5702">
                  <c:v>-100.30850000000001</c:v>
                </c:pt>
                <c:pt idx="5703">
                  <c:v>-100.3065</c:v>
                </c:pt>
                <c:pt idx="5704">
                  <c:v>-100.3045</c:v>
                </c:pt>
                <c:pt idx="5705">
                  <c:v>-100.30250000000001</c:v>
                </c:pt>
                <c:pt idx="5706">
                  <c:v>-100.3005</c:v>
                </c:pt>
                <c:pt idx="5707">
                  <c:v>-100.2985</c:v>
                </c:pt>
                <c:pt idx="5708">
                  <c:v>-100.29650000000001</c:v>
                </c:pt>
                <c:pt idx="5709">
                  <c:v>-100.2945</c:v>
                </c:pt>
                <c:pt idx="5710">
                  <c:v>-100.2925</c:v>
                </c:pt>
                <c:pt idx="5711">
                  <c:v>-100.29050000000001</c:v>
                </c:pt>
                <c:pt idx="5712">
                  <c:v>-100.2885</c:v>
                </c:pt>
                <c:pt idx="5713">
                  <c:v>-100.2865</c:v>
                </c:pt>
                <c:pt idx="5714">
                  <c:v>-100.28450000000001</c:v>
                </c:pt>
                <c:pt idx="5715">
                  <c:v>-100.2825</c:v>
                </c:pt>
                <c:pt idx="5716">
                  <c:v>-100.2805</c:v>
                </c:pt>
                <c:pt idx="5717">
                  <c:v>-100.27850000000001</c:v>
                </c:pt>
                <c:pt idx="5718">
                  <c:v>-100.2765</c:v>
                </c:pt>
                <c:pt idx="5719">
                  <c:v>-100.2745</c:v>
                </c:pt>
                <c:pt idx="5720">
                  <c:v>-100.27250000000001</c:v>
                </c:pt>
                <c:pt idx="5721">
                  <c:v>-100.2705</c:v>
                </c:pt>
                <c:pt idx="5722">
                  <c:v>-100.2685</c:v>
                </c:pt>
                <c:pt idx="5723">
                  <c:v>-100.26650000000001</c:v>
                </c:pt>
                <c:pt idx="5724">
                  <c:v>-100.2645</c:v>
                </c:pt>
                <c:pt idx="5725">
                  <c:v>-100.2625</c:v>
                </c:pt>
                <c:pt idx="5726">
                  <c:v>-100.26050000000001</c:v>
                </c:pt>
                <c:pt idx="5727">
                  <c:v>-100.2585</c:v>
                </c:pt>
                <c:pt idx="5728">
                  <c:v>-100.2565</c:v>
                </c:pt>
                <c:pt idx="5729">
                  <c:v>-100.25450000000001</c:v>
                </c:pt>
                <c:pt idx="5730">
                  <c:v>-100.2525</c:v>
                </c:pt>
                <c:pt idx="5731">
                  <c:v>-100.2505</c:v>
                </c:pt>
                <c:pt idx="5732">
                  <c:v>-100.24850000000001</c:v>
                </c:pt>
                <c:pt idx="5733">
                  <c:v>-100.24650000000001</c:v>
                </c:pt>
                <c:pt idx="5734">
                  <c:v>-100.2445</c:v>
                </c:pt>
                <c:pt idx="5735">
                  <c:v>-100.24250000000001</c:v>
                </c:pt>
                <c:pt idx="5736">
                  <c:v>-100.24050000000001</c:v>
                </c:pt>
                <c:pt idx="5737">
                  <c:v>-100.2385</c:v>
                </c:pt>
                <c:pt idx="5738">
                  <c:v>-100.23650000000001</c:v>
                </c:pt>
                <c:pt idx="5739">
                  <c:v>-100.23450000000001</c:v>
                </c:pt>
                <c:pt idx="5740">
                  <c:v>-100.2325</c:v>
                </c:pt>
                <c:pt idx="5741">
                  <c:v>-100.23050000000001</c:v>
                </c:pt>
                <c:pt idx="5742">
                  <c:v>-100.22850000000001</c:v>
                </c:pt>
                <c:pt idx="5743">
                  <c:v>-100.2265</c:v>
                </c:pt>
                <c:pt idx="5744">
                  <c:v>-100.22450000000001</c:v>
                </c:pt>
                <c:pt idx="5745">
                  <c:v>-100.22250000000001</c:v>
                </c:pt>
                <c:pt idx="5746">
                  <c:v>-100.2205</c:v>
                </c:pt>
                <c:pt idx="5747">
                  <c:v>-100.21850000000001</c:v>
                </c:pt>
                <c:pt idx="5748">
                  <c:v>-100.21650000000001</c:v>
                </c:pt>
                <c:pt idx="5749">
                  <c:v>-100.2145</c:v>
                </c:pt>
                <c:pt idx="5750">
                  <c:v>-100.21250000000001</c:v>
                </c:pt>
                <c:pt idx="5751">
                  <c:v>-100.21050000000001</c:v>
                </c:pt>
                <c:pt idx="5752">
                  <c:v>-100.2085</c:v>
                </c:pt>
                <c:pt idx="5753">
                  <c:v>-100.20650000000001</c:v>
                </c:pt>
                <c:pt idx="5754">
                  <c:v>-100.20450000000001</c:v>
                </c:pt>
                <c:pt idx="5755">
                  <c:v>-100.2025</c:v>
                </c:pt>
                <c:pt idx="5756">
                  <c:v>-100.20050000000001</c:v>
                </c:pt>
                <c:pt idx="5757">
                  <c:v>-100.19850000000001</c:v>
                </c:pt>
                <c:pt idx="5758">
                  <c:v>-100.1965</c:v>
                </c:pt>
                <c:pt idx="5759">
                  <c:v>-100.19450000000001</c:v>
                </c:pt>
                <c:pt idx="5760">
                  <c:v>-100.19250000000001</c:v>
                </c:pt>
                <c:pt idx="5761">
                  <c:v>-100.1905</c:v>
                </c:pt>
                <c:pt idx="5762">
                  <c:v>-100.1885</c:v>
                </c:pt>
                <c:pt idx="5763">
                  <c:v>-100.18650000000001</c:v>
                </c:pt>
                <c:pt idx="5764">
                  <c:v>-100.1845</c:v>
                </c:pt>
                <c:pt idx="5765">
                  <c:v>-100.1825</c:v>
                </c:pt>
                <c:pt idx="5766">
                  <c:v>-100.18050000000001</c:v>
                </c:pt>
                <c:pt idx="5767">
                  <c:v>-100.1785</c:v>
                </c:pt>
                <c:pt idx="5768">
                  <c:v>-100.1765</c:v>
                </c:pt>
                <c:pt idx="5769">
                  <c:v>-100.17450000000001</c:v>
                </c:pt>
                <c:pt idx="5770">
                  <c:v>-100.17250000000001</c:v>
                </c:pt>
                <c:pt idx="5771">
                  <c:v>-100.1705</c:v>
                </c:pt>
                <c:pt idx="5772">
                  <c:v>-100.16850000000001</c:v>
                </c:pt>
                <c:pt idx="5773">
                  <c:v>-100.16650000000001</c:v>
                </c:pt>
                <c:pt idx="5774">
                  <c:v>-100.1645</c:v>
                </c:pt>
                <c:pt idx="5775">
                  <c:v>-100.16250000000001</c:v>
                </c:pt>
                <c:pt idx="5776">
                  <c:v>-100.16050000000001</c:v>
                </c:pt>
                <c:pt idx="5777">
                  <c:v>-100.1585</c:v>
                </c:pt>
                <c:pt idx="5778">
                  <c:v>-100.15650000000001</c:v>
                </c:pt>
                <c:pt idx="5779">
                  <c:v>-100.15450000000001</c:v>
                </c:pt>
                <c:pt idx="5780">
                  <c:v>-100.1525</c:v>
                </c:pt>
                <c:pt idx="5781">
                  <c:v>-100.15050000000001</c:v>
                </c:pt>
                <c:pt idx="5782">
                  <c:v>-100.14850000000001</c:v>
                </c:pt>
                <c:pt idx="5783">
                  <c:v>-100.1465</c:v>
                </c:pt>
                <c:pt idx="5784">
                  <c:v>-100.14450000000001</c:v>
                </c:pt>
                <c:pt idx="5785">
                  <c:v>-100.14250000000001</c:v>
                </c:pt>
                <c:pt idx="5786">
                  <c:v>-100.1405</c:v>
                </c:pt>
                <c:pt idx="5787">
                  <c:v>-100.13850000000001</c:v>
                </c:pt>
                <c:pt idx="5788">
                  <c:v>-100.13650000000001</c:v>
                </c:pt>
                <c:pt idx="5789">
                  <c:v>-100.1345</c:v>
                </c:pt>
                <c:pt idx="5790">
                  <c:v>-100.13250000000001</c:v>
                </c:pt>
                <c:pt idx="5791">
                  <c:v>-100.13050000000001</c:v>
                </c:pt>
                <c:pt idx="5792">
                  <c:v>-100.1285</c:v>
                </c:pt>
                <c:pt idx="5793">
                  <c:v>-100.12650000000001</c:v>
                </c:pt>
                <c:pt idx="5794">
                  <c:v>-100.12450000000001</c:v>
                </c:pt>
                <c:pt idx="5795">
                  <c:v>-100.1225</c:v>
                </c:pt>
                <c:pt idx="5796">
                  <c:v>-100.12050000000001</c:v>
                </c:pt>
                <c:pt idx="5797">
                  <c:v>-100.11850000000001</c:v>
                </c:pt>
                <c:pt idx="5798">
                  <c:v>-100.1165</c:v>
                </c:pt>
                <c:pt idx="5799">
                  <c:v>-100.11450000000001</c:v>
                </c:pt>
                <c:pt idx="5800">
                  <c:v>-100.11250000000001</c:v>
                </c:pt>
                <c:pt idx="5801">
                  <c:v>-100.1105</c:v>
                </c:pt>
                <c:pt idx="5802">
                  <c:v>-100.10850000000001</c:v>
                </c:pt>
                <c:pt idx="5803">
                  <c:v>-100.10650000000001</c:v>
                </c:pt>
                <c:pt idx="5804">
                  <c:v>-100.1045</c:v>
                </c:pt>
                <c:pt idx="5805">
                  <c:v>-100.10250000000001</c:v>
                </c:pt>
                <c:pt idx="5806">
                  <c:v>-100.10050000000001</c:v>
                </c:pt>
                <c:pt idx="5807">
                  <c:v>-100.0985</c:v>
                </c:pt>
                <c:pt idx="5808">
                  <c:v>-100.09650000000001</c:v>
                </c:pt>
                <c:pt idx="5809">
                  <c:v>-100.09450000000001</c:v>
                </c:pt>
                <c:pt idx="5810">
                  <c:v>-100.0925</c:v>
                </c:pt>
                <c:pt idx="5811">
                  <c:v>-100.09050000000001</c:v>
                </c:pt>
                <c:pt idx="5812">
                  <c:v>-100.08850000000001</c:v>
                </c:pt>
                <c:pt idx="5813">
                  <c:v>-100.0865</c:v>
                </c:pt>
                <c:pt idx="5814">
                  <c:v>-100.08450000000001</c:v>
                </c:pt>
                <c:pt idx="5815">
                  <c:v>-100.08250000000001</c:v>
                </c:pt>
                <c:pt idx="5816">
                  <c:v>-100.0805</c:v>
                </c:pt>
                <c:pt idx="5817">
                  <c:v>-100.07850000000001</c:v>
                </c:pt>
                <c:pt idx="5818">
                  <c:v>-100.07650000000001</c:v>
                </c:pt>
                <c:pt idx="5819">
                  <c:v>-100.0745</c:v>
                </c:pt>
                <c:pt idx="5820">
                  <c:v>-100.07250000000001</c:v>
                </c:pt>
                <c:pt idx="5821">
                  <c:v>-100.07050000000001</c:v>
                </c:pt>
                <c:pt idx="5822">
                  <c:v>-100.0685</c:v>
                </c:pt>
                <c:pt idx="5823">
                  <c:v>-100.0665</c:v>
                </c:pt>
                <c:pt idx="5824">
                  <c:v>-100.06450000000001</c:v>
                </c:pt>
                <c:pt idx="5825">
                  <c:v>-100.0625</c:v>
                </c:pt>
                <c:pt idx="5826">
                  <c:v>-100.0605</c:v>
                </c:pt>
                <c:pt idx="5827">
                  <c:v>-100.05850000000001</c:v>
                </c:pt>
                <c:pt idx="5828">
                  <c:v>-100.0565</c:v>
                </c:pt>
                <c:pt idx="5829">
                  <c:v>-100.0545</c:v>
                </c:pt>
                <c:pt idx="5830">
                  <c:v>-100.05250000000001</c:v>
                </c:pt>
                <c:pt idx="5831">
                  <c:v>-100.0505</c:v>
                </c:pt>
                <c:pt idx="5832">
                  <c:v>-100.0485</c:v>
                </c:pt>
                <c:pt idx="5833">
                  <c:v>-100.04650000000001</c:v>
                </c:pt>
                <c:pt idx="5834">
                  <c:v>-100.0445</c:v>
                </c:pt>
                <c:pt idx="5835">
                  <c:v>-100.0425</c:v>
                </c:pt>
                <c:pt idx="5836">
                  <c:v>-100.04050000000001</c:v>
                </c:pt>
                <c:pt idx="5837">
                  <c:v>-100.0385</c:v>
                </c:pt>
                <c:pt idx="5838">
                  <c:v>-100.0365</c:v>
                </c:pt>
                <c:pt idx="5839">
                  <c:v>-100.03450000000001</c:v>
                </c:pt>
                <c:pt idx="5840">
                  <c:v>-100.0325</c:v>
                </c:pt>
                <c:pt idx="5841">
                  <c:v>-100.0305</c:v>
                </c:pt>
                <c:pt idx="5842">
                  <c:v>-100.02850000000001</c:v>
                </c:pt>
                <c:pt idx="5843">
                  <c:v>-100.0265</c:v>
                </c:pt>
                <c:pt idx="5844">
                  <c:v>-100.0245</c:v>
                </c:pt>
                <c:pt idx="5845">
                  <c:v>-100.02250000000001</c:v>
                </c:pt>
                <c:pt idx="5846">
                  <c:v>-100.0205</c:v>
                </c:pt>
                <c:pt idx="5847">
                  <c:v>-100.0185</c:v>
                </c:pt>
                <c:pt idx="5848">
                  <c:v>-100.01650000000001</c:v>
                </c:pt>
                <c:pt idx="5849">
                  <c:v>-100.0145</c:v>
                </c:pt>
                <c:pt idx="5850">
                  <c:v>-100.0125</c:v>
                </c:pt>
                <c:pt idx="5851">
                  <c:v>-100.01050000000001</c:v>
                </c:pt>
                <c:pt idx="5852">
                  <c:v>-100.0085</c:v>
                </c:pt>
                <c:pt idx="5853">
                  <c:v>-100.0065</c:v>
                </c:pt>
                <c:pt idx="5854">
                  <c:v>-100.00450000000001</c:v>
                </c:pt>
                <c:pt idx="5855">
                  <c:v>-100.0025</c:v>
                </c:pt>
                <c:pt idx="5856">
                  <c:v>-100.0005</c:v>
                </c:pt>
                <c:pt idx="5857">
                  <c:v>-99.998500000000007</c:v>
                </c:pt>
                <c:pt idx="5858">
                  <c:v>-99.996500000000012</c:v>
                </c:pt>
                <c:pt idx="5859">
                  <c:v>-99.994500000000002</c:v>
                </c:pt>
                <c:pt idx="5860">
                  <c:v>-99.992500000000007</c:v>
                </c:pt>
                <c:pt idx="5861">
                  <c:v>-99.990500000000011</c:v>
                </c:pt>
                <c:pt idx="5862">
                  <c:v>-99.988500000000002</c:v>
                </c:pt>
                <c:pt idx="5863">
                  <c:v>-99.986500000000007</c:v>
                </c:pt>
                <c:pt idx="5864">
                  <c:v>-99.984500000000011</c:v>
                </c:pt>
                <c:pt idx="5865">
                  <c:v>-99.982500000000002</c:v>
                </c:pt>
                <c:pt idx="5866">
                  <c:v>-99.980500000000006</c:v>
                </c:pt>
                <c:pt idx="5867">
                  <c:v>-99.978500000000011</c:v>
                </c:pt>
                <c:pt idx="5868">
                  <c:v>-99.976500000000001</c:v>
                </c:pt>
                <c:pt idx="5869">
                  <c:v>-99.974500000000006</c:v>
                </c:pt>
                <c:pt idx="5870">
                  <c:v>-99.972500000000011</c:v>
                </c:pt>
                <c:pt idx="5871">
                  <c:v>-99.970500000000001</c:v>
                </c:pt>
                <c:pt idx="5872">
                  <c:v>-99.968500000000006</c:v>
                </c:pt>
                <c:pt idx="5873">
                  <c:v>-99.966500000000011</c:v>
                </c:pt>
                <c:pt idx="5874">
                  <c:v>-99.964500000000001</c:v>
                </c:pt>
                <c:pt idx="5875">
                  <c:v>-99.962500000000006</c:v>
                </c:pt>
                <c:pt idx="5876">
                  <c:v>-99.96050000000001</c:v>
                </c:pt>
                <c:pt idx="5877">
                  <c:v>-99.958500000000001</c:v>
                </c:pt>
                <c:pt idx="5878">
                  <c:v>-99.956500000000005</c:v>
                </c:pt>
                <c:pt idx="5879">
                  <c:v>-99.95450000000001</c:v>
                </c:pt>
                <c:pt idx="5880">
                  <c:v>-99.952500000000001</c:v>
                </c:pt>
                <c:pt idx="5881">
                  <c:v>-99.950500000000005</c:v>
                </c:pt>
                <c:pt idx="5882">
                  <c:v>-99.94850000000001</c:v>
                </c:pt>
                <c:pt idx="5883">
                  <c:v>-99.9465</c:v>
                </c:pt>
                <c:pt idx="5884">
                  <c:v>-99.944500000000005</c:v>
                </c:pt>
                <c:pt idx="5885">
                  <c:v>-99.94250000000001</c:v>
                </c:pt>
                <c:pt idx="5886">
                  <c:v>-99.9405</c:v>
                </c:pt>
                <c:pt idx="5887">
                  <c:v>-99.938500000000005</c:v>
                </c:pt>
                <c:pt idx="5888">
                  <c:v>-99.936500000000009</c:v>
                </c:pt>
                <c:pt idx="5889">
                  <c:v>-99.9345</c:v>
                </c:pt>
                <c:pt idx="5890">
                  <c:v>-99.932500000000005</c:v>
                </c:pt>
                <c:pt idx="5891">
                  <c:v>-99.930500000000009</c:v>
                </c:pt>
                <c:pt idx="5892">
                  <c:v>-99.9285</c:v>
                </c:pt>
                <c:pt idx="5893">
                  <c:v>-99.926500000000004</c:v>
                </c:pt>
                <c:pt idx="5894">
                  <c:v>-99.924500000000009</c:v>
                </c:pt>
                <c:pt idx="5895">
                  <c:v>-99.922500000000014</c:v>
                </c:pt>
                <c:pt idx="5896">
                  <c:v>-99.920500000000004</c:v>
                </c:pt>
                <c:pt idx="5897">
                  <c:v>-99.918500000000009</c:v>
                </c:pt>
                <c:pt idx="5898">
                  <c:v>-99.916500000000013</c:v>
                </c:pt>
                <c:pt idx="5899">
                  <c:v>-99.914500000000004</c:v>
                </c:pt>
                <c:pt idx="5900">
                  <c:v>-99.912500000000009</c:v>
                </c:pt>
                <c:pt idx="5901">
                  <c:v>-99.910500000000013</c:v>
                </c:pt>
                <c:pt idx="5902">
                  <c:v>-99.908500000000004</c:v>
                </c:pt>
                <c:pt idx="5903">
                  <c:v>-99.906500000000008</c:v>
                </c:pt>
                <c:pt idx="5904">
                  <c:v>-99.904500000000013</c:v>
                </c:pt>
                <c:pt idx="5905">
                  <c:v>-99.902500000000003</c:v>
                </c:pt>
                <c:pt idx="5906">
                  <c:v>-99.900500000000008</c:v>
                </c:pt>
                <c:pt idx="5907">
                  <c:v>-99.898500000000013</c:v>
                </c:pt>
                <c:pt idx="5908">
                  <c:v>-99.896500000000003</c:v>
                </c:pt>
                <c:pt idx="5909">
                  <c:v>-99.894500000000008</c:v>
                </c:pt>
                <c:pt idx="5910">
                  <c:v>-99.892500000000013</c:v>
                </c:pt>
                <c:pt idx="5911">
                  <c:v>-99.890500000000003</c:v>
                </c:pt>
                <c:pt idx="5912">
                  <c:v>-99.888500000000008</c:v>
                </c:pt>
                <c:pt idx="5913">
                  <c:v>-99.886500000000012</c:v>
                </c:pt>
                <c:pt idx="5914">
                  <c:v>-99.884500000000003</c:v>
                </c:pt>
                <c:pt idx="5915">
                  <c:v>-99.882500000000007</c:v>
                </c:pt>
                <c:pt idx="5916">
                  <c:v>-99.880500000000012</c:v>
                </c:pt>
                <c:pt idx="5917">
                  <c:v>-99.878500000000003</c:v>
                </c:pt>
                <c:pt idx="5918">
                  <c:v>-99.876500000000007</c:v>
                </c:pt>
                <c:pt idx="5919">
                  <c:v>-99.874500000000012</c:v>
                </c:pt>
                <c:pt idx="5920">
                  <c:v>-99.872500000000002</c:v>
                </c:pt>
                <c:pt idx="5921">
                  <c:v>-99.870500000000007</c:v>
                </c:pt>
                <c:pt idx="5922">
                  <c:v>-99.868500000000012</c:v>
                </c:pt>
                <c:pt idx="5923">
                  <c:v>-99.866500000000002</c:v>
                </c:pt>
                <c:pt idx="5924">
                  <c:v>-99.864500000000007</c:v>
                </c:pt>
                <c:pt idx="5925">
                  <c:v>-99.862500000000011</c:v>
                </c:pt>
                <c:pt idx="5926">
                  <c:v>-99.860500000000002</c:v>
                </c:pt>
                <c:pt idx="5927">
                  <c:v>-99.858500000000006</c:v>
                </c:pt>
                <c:pt idx="5928">
                  <c:v>-99.856500000000011</c:v>
                </c:pt>
                <c:pt idx="5929">
                  <c:v>-99.854500000000002</c:v>
                </c:pt>
                <c:pt idx="5930">
                  <c:v>-99.852500000000006</c:v>
                </c:pt>
                <c:pt idx="5931">
                  <c:v>-99.850500000000011</c:v>
                </c:pt>
                <c:pt idx="5932">
                  <c:v>-99.848500000000001</c:v>
                </c:pt>
                <c:pt idx="5933">
                  <c:v>-99.846500000000006</c:v>
                </c:pt>
                <c:pt idx="5934">
                  <c:v>-99.844500000000011</c:v>
                </c:pt>
                <c:pt idx="5935">
                  <c:v>-99.842500000000001</c:v>
                </c:pt>
                <c:pt idx="5936">
                  <c:v>-99.840500000000006</c:v>
                </c:pt>
                <c:pt idx="5937">
                  <c:v>-99.83850000000001</c:v>
                </c:pt>
                <c:pt idx="5938">
                  <c:v>-99.836500000000001</c:v>
                </c:pt>
                <c:pt idx="5939">
                  <c:v>-99.834500000000006</c:v>
                </c:pt>
                <c:pt idx="5940">
                  <c:v>-99.83250000000001</c:v>
                </c:pt>
                <c:pt idx="5941">
                  <c:v>-99.830500000000001</c:v>
                </c:pt>
                <c:pt idx="5942">
                  <c:v>-99.828500000000005</c:v>
                </c:pt>
                <c:pt idx="5943">
                  <c:v>-99.82650000000001</c:v>
                </c:pt>
                <c:pt idx="5944">
                  <c:v>-99.8245</c:v>
                </c:pt>
                <c:pt idx="5945">
                  <c:v>-99.822500000000005</c:v>
                </c:pt>
                <c:pt idx="5946">
                  <c:v>-99.82050000000001</c:v>
                </c:pt>
                <c:pt idx="5947">
                  <c:v>-99.8185</c:v>
                </c:pt>
                <c:pt idx="5948">
                  <c:v>-99.816500000000005</c:v>
                </c:pt>
                <c:pt idx="5949">
                  <c:v>-99.81450000000001</c:v>
                </c:pt>
                <c:pt idx="5950">
                  <c:v>-99.8125</c:v>
                </c:pt>
                <c:pt idx="5951">
                  <c:v>-99.810500000000005</c:v>
                </c:pt>
                <c:pt idx="5952">
                  <c:v>-99.808500000000009</c:v>
                </c:pt>
                <c:pt idx="5953">
                  <c:v>-99.8065</c:v>
                </c:pt>
                <c:pt idx="5954">
                  <c:v>-99.804500000000004</c:v>
                </c:pt>
                <c:pt idx="5955">
                  <c:v>-99.802500000000009</c:v>
                </c:pt>
                <c:pt idx="5956">
                  <c:v>-99.8005</c:v>
                </c:pt>
                <c:pt idx="5957">
                  <c:v>-99.798500000000004</c:v>
                </c:pt>
                <c:pt idx="5958">
                  <c:v>-99.796500000000009</c:v>
                </c:pt>
                <c:pt idx="5959">
                  <c:v>-99.794499999999999</c:v>
                </c:pt>
                <c:pt idx="5960">
                  <c:v>-99.792500000000004</c:v>
                </c:pt>
                <c:pt idx="5961">
                  <c:v>-99.790500000000009</c:v>
                </c:pt>
                <c:pt idx="5962">
                  <c:v>-99.788499999999999</c:v>
                </c:pt>
                <c:pt idx="5963">
                  <c:v>-99.786500000000004</c:v>
                </c:pt>
                <c:pt idx="5964">
                  <c:v>-99.784500000000008</c:v>
                </c:pt>
                <c:pt idx="5965">
                  <c:v>-99.782499999999999</c:v>
                </c:pt>
                <c:pt idx="5966">
                  <c:v>-99.780500000000004</c:v>
                </c:pt>
                <c:pt idx="5967">
                  <c:v>-99.778500000000008</c:v>
                </c:pt>
                <c:pt idx="5968">
                  <c:v>-99.776499999999999</c:v>
                </c:pt>
                <c:pt idx="5969">
                  <c:v>-99.774500000000003</c:v>
                </c:pt>
                <c:pt idx="5970">
                  <c:v>-99.772500000000008</c:v>
                </c:pt>
                <c:pt idx="5971">
                  <c:v>-99.770499999999998</c:v>
                </c:pt>
                <c:pt idx="5972">
                  <c:v>-99.768500000000003</c:v>
                </c:pt>
                <c:pt idx="5973">
                  <c:v>-99.766500000000008</c:v>
                </c:pt>
                <c:pt idx="5974">
                  <c:v>-99.764499999999998</c:v>
                </c:pt>
                <c:pt idx="5975">
                  <c:v>-99.762500000000003</c:v>
                </c:pt>
                <c:pt idx="5976">
                  <c:v>-99.760500000000008</c:v>
                </c:pt>
                <c:pt idx="5977">
                  <c:v>-99.758499999999998</c:v>
                </c:pt>
                <c:pt idx="5978">
                  <c:v>-99.756500000000003</c:v>
                </c:pt>
                <c:pt idx="5979">
                  <c:v>-99.754500000000007</c:v>
                </c:pt>
                <c:pt idx="5980">
                  <c:v>-99.752499999999998</c:v>
                </c:pt>
                <c:pt idx="5981">
                  <c:v>-99.750500000000002</c:v>
                </c:pt>
                <c:pt idx="5982">
                  <c:v>-99.748500000000007</c:v>
                </c:pt>
                <c:pt idx="5983">
                  <c:v>-99.746500000000012</c:v>
                </c:pt>
                <c:pt idx="5984">
                  <c:v>-99.744500000000002</c:v>
                </c:pt>
                <c:pt idx="5985">
                  <c:v>-99.742500000000007</c:v>
                </c:pt>
                <c:pt idx="5986">
                  <c:v>-99.740500000000011</c:v>
                </c:pt>
                <c:pt idx="5987">
                  <c:v>-99.738500000000002</c:v>
                </c:pt>
                <c:pt idx="5988">
                  <c:v>-99.736500000000007</c:v>
                </c:pt>
                <c:pt idx="5989">
                  <c:v>-99.734500000000011</c:v>
                </c:pt>
                <c:pt idx="5990">
                  <c:v>-99.732500000000002</c:v>
                </c:pt>
                <c:pt idx="5991">
                  <c:v>-99.730500000000006</c:v>
                </c:pt>
                <c:pt idx="5992">
                  <c:v>-99.728500000000011</c:v>
                </c:pt>
                <c:pt idx="5993">
                  <c:v>-99.726500000000001</c:v>
                </c:pt>
                <c:pt idx="5994">
                  <c:v>-99.724500000000006</c:v>
                </c:pt>
                <c:pt idx="5995">
                  <c:v>-99.722500000000011</c:v>
                </c:pt>
                <c:pt idx="5996">
                  <c:v>-99.720500000000001</c:v>
                </c:pt>
                <c:pt idx="5997">
                  <c:v>-99.718500000000006</c:v>
                </c:pt>
                <c:pt idx="5998">
                  <c:v>-99.716500000000011</c:v>
                </c:pt>
                <c:pt idx="5999">
                  <c:v>-99.714500000000001</c:v>
                </c:pt>
                <c:pt idx="6000">
                  <c:v>-99.712500000000006</c:v>
                </c:pt>
                <c:pt idx="6001">
                  <c:v>-99.71050000000001</c:v>
                </c:pt>
                <c:pt idx="6002">
                  <c:v>-99.708500000000001</c:v>
                </c:pt>
                <c:pt idx="6003">
                  <c:v>-99.706500000000005</c:v>
                </c:pt>
                <c:pt idx="6004">
                  <c:v>-99.70450000000001</c:v>
                </c:pt>
                <c:pt idx="6005">
                  <c:v>-99.702500000000001</c:v>
                </c:pt>
                <c:pt idx="6006">
                  <c:v>-99.700500000000005</c:v>
                </c:pt>
                <c:pt idx="6007">
                  <c:v>-99.69850000000001</c:v>
                </c:pt>
                <c:pt idx="6008">
                  <c:v>-99.6965</c:v>
                </c:pt>
                <c:pt idx="6009">
                  <c:v>-99.694500000000005</c:v>
                </c:pt>
                <c:pt idx="6010">
                  <c:v>-99.69250000000001</c:v>
                </c:pt>
                <c:pt idx="6011">
                  <c:v>-99.6905</c:v>
                </c:pt>
                <c:pt idx="6012">
                  <c:v>-99.688500000000005</c:v>
                </c:pt>
                <c:pt idx="6013">
                  <c:v>-99.686500000000009</c:v>
                </c:pt>
                <c:pt idx="6014">
                  <c:v>-99.6845</c:v>
                </c:pt>
                <c:pt idx="6015">
                  <c:v>-99.682500000000005</c:v>
                </c:pt>
                <c:pt idx="6016">
                  <c:v>-99.680500000000009</c:v>
                </c:pt>
                <c:pt idx="6017">
                  <c:v>-99.6785</c:v>
                </c:pt>
                <c:pt idx="6018">
                  <c:v>-99.676500000000004</c:v>
                </c:pt>
                <c:pt idx="6019">
                  <c:v>-99.674500000000009</c:v>
                </c:pt>
                <c:pt idx="6020">
                  <c:v>-99.672500000000014</c:v>
                </c:pt>
                <c:pt idx="6021">
                  <c:v>-99.670500000000004</c:v>
                </c:pt>
                <c:pt idx="6022">
                  <c:v>-99.668500000000009</c:v>
                </c:pt>
                <c:pt idx="6023">
                  <c:v>-99.666500000000013</c:v>
                </c:pt>
                <c:pt idx="6024">
                  <c:v>-99.664500000000004</c:v>
                </c:pt>
                <c:pt idx="6025">
                  <c:v>-99.662500000000009</c:v>
                </c:pt>
                <c:pt idx="6026">
                  <c:v>-99.660500000000013</c:v>
                </c:pt>
                <c:pt idx="6027">
                  <c:v>-99.658500000000004</c:v>
                </c:pt>
                <c:pt idx="6028">
                  <c:v>-99.656500000000008</c:v>
                </c:pt>
                <c:pt idx="6029">
                  <c:v>-99.654500000000013</c:v>
                </c:pt>
                <c:pt idx="6030">
                  <c:v>-99.652500000000003</c:v>
                </c:pt>
                <c:pt idx="6031">
                  <c:v>-99.650500000000008</c:v>
                </c:pt>
                <c:pt idx="6032">
                  <c:v>-99.648500000000013</c:v>
                </c:pt>
                <c:pt idx="6033">
                  <c:v>-99.646500000000003</c:v>
                </c:pt>
                <c:pt idx="6034">
                  <c:v>-99.644500000000008</c:v>
                </c:pt>
                <c:pt idx="6035">
                  <c:v>-99.642500000000013</c:v>
                </c:pt>
                <c:pt idx="6036">
                  <c:v>-99.640500000000003</c:v>
                </c:pt>
                <c:pt idx="6037">
                  <c:v>-99.638500000000008</c:v>
                </c:pt>
                <c:pt idx="6038">
                  <c:v>-99.636500000000012</c:v>
                </c:pt>
                <c:pt idx="6039">
                  <c:v>-99.634500000000003</c:v>
                </c:pt>
                <c:pt idx="6040">
                  <c:v>-99.632500000000007</c:v>
                </c:pt>
                <c:pt idx="6041">
                  <c:v>-99.630500000000012</c:v>
                </c:pt>
                <c:pt idx="6042">
                  <c:v>-99.628500000000003</c:v>
                </c:pt>
                <c:pt idx="6043">
                  <c:v>-99.626500000000007</c:v>
                </c:pt>
                <c:pt idx="6044">
                  <c:v>-99.624500000000012</c:v>
                </c:pt>
                <c:pt idx="6045">
                  <c:v>-99.622500000000002</c:v>
                </c:pt>
                <c:pt idx="6046">
                  <c:v>-99.620500000000007</c:v>
                </c:pt>
                <c:pt idx="6047">
                  <c:v>-99.618500000000012</c:v>
                </c:pt>
                <c:pt idx="6048">
                  <c:v>-99.616500000000002</c:v>
                </c:pt>
                <c:pt idx="6049">
                  <c:v>-99.614500000000007</c:v>
                </c:pt>
                <c:pt idx="6050">
                  <c:v>-99.612500000000011</c:v>
                </c:pt>
                <c:pt idx="6051">
                  <c:v>-99.610500000000002</c:v>
                </c:pt>
                <c:pt idx="6052">
                  <c:v>-99.608500000000006</c:v>
                </c:pt>
                <c:pt idx="6053">
                  <c:v>-99.606500000000011</c:v>
                </c:pt>
                <c:pt idx="6054">
                  <c:v>-99.604500000000002</c:v>
                </c:pt>
                <c:pt idx="6055">
                  <c:v>-99.602500000000006</c:v>
                </c:pt>
                <c:pt idx="6056">
                  <c:v>-99.600500000000011</c:v>
                </c:pt>
                <c:pt idx="6057">
                  <c:v>-99.598500000000001</c:v>
                </c:pt>
                <c:pt idx="6058">
                  <c:v>-99.596500000000006</c:v>
                </c:pt>
                <c:pt idx="6059">
                  <c:v>-99.594500000000011</c:v>
                </c:pt>
                <c:pt idx="6060">
                  <c:v>-99.592500000000001</c:v>
                </c:pt>
                <c:pt idx="6061">
                  <c:v>-99.590500000000006</c:v>
                </c:pt>
                <c:pt idx="6062">
                  <c:v>-99.58850000000001</c:v>
                </c:pt>
                <c:pt idx="6063">
                  <c:v>-99.586500000000001</c:v>
                </c:pt>
                <c:pt idx="6064">
                  <c:v>-99.584500000000006</c:v>
                </c:pt>
                <c:pt idx="6065">
                  <c:v>-99.58250000000001</c:v>
                </c:pt>
                <c:pt idx="6066">
                  <c:v>-99.580500000000001</c:v>
                </c:pt>
                <c:pt idx="6067">
                  <c:v>-99.578500000000005</c:v>
                </c:pt>
                <c:pt idx="6068">
                  <c:v>-99.57650000000001</c:v>
                </c:pt>
                <c:pt idx="6069">
                  <c:v>-99.5745</c:v>
                </c:pt>
                <c:pt idx="6070">
                  <c:v>-99.572500000000005</c:v>
                </c:pt>
                <c:pt idx="6071">
                  <c:v>-99.57050000000001</c:v>
                </c:pt>
                <c:pt idx="6072">
                  <c:v>-99.5685</c:v>
                </c:pt>
                <c:pt idx="6073">
                  <c:v>-99.566500000000005</c:v>
                </c:pt>
                <c:pt idx="6074">
                  <c:v>-99.56450000000001</c:v>
                </c:pt>
                <c:pt idx="6075">
                  <c:v>-99.5625</c:v>
                </c:pt>
                <c:pt idx="6076">
                  <c:v>-99.560500000000005</c:v>
                </c:pt>
                <c:pt idx="6077">
                  <c:v>-99.558500000000009</c:v>
                </c:pt>
                <c:pt idx="6078">
                  <c:v>-99.5565</c:v>
                </c:pt>
                <c:pt idx="6079">
                  <c:v>-99.554500000000004</c:v>
                </c:pt>
                <c:pt idx="6080">
                  <c:v>-99.552500000000009</c:v>
                </c:pt>
                <c:pt idx="6081">
                  <c:v>-99.5505</c:v>
                </c:pt>
                <c:pt idx="6082">
                  <c:v>-99.548500000000004</c:v>
                </c:pt>
                <c:pt idx="6083">
                  <c:v>-99.546500000000009</c:v>
                </c:pt>
                <c:pt idx="6084">
                  <c:v>-99.544499999999999</c:v>
                </c:pt>
                <c:pt idx="6085">
                  <c:v>-99.542500000000004</c:v>
                </c:pt>
                <c:pt idx="6086">
                  <c:v>-99.540500000000009</c:v>
                </c:pt>
                <c:pt idx="6087">
                  <c:v>-99.538499999999999</c:v>
                </c:pt>
                <c:pt idx="6088">
                  <c:v>-99.536500000000004</c:v>
                </c:pt>
                <c:pt idx="6089">
                  <c:v>-99.534500000000008</c:v>
                </c:pt>
                <c:pt idx="6090">
                  <c:v>-99.532499999999999</c:v>
                </c:pt>
                <c:pt idx="6091">
                  <c:v>-99.530500000000004</c:v>
                </c:pt>
                <c:pt idx="6092">
                  <c:v>-99.528500000000008</c:v>
                </c:pt>
                <c:pt idx="6093">
                  <c:v>-99.526499999999999</c:v>
                </c:pt>
                <c:pt idx="6094">
                  <c:v>-99.524500000000003</c:v>
                </c:pt>
                <c:pt idx="6095">
                  <c:v>-99.522500000000008</c:v>
                </c:pt>
                <c:pt idx="6096">
                  <c:v>-99.520499999999998</c:v>
                </c:pt>
                <c:pt idx="6097">
                  <c:v>-99.518500000000003</c:v>
                </c:pt>
                <c:pt idx="6098">
                  <c:v>-99.516500000000008</c:v>
                </c:pt>
                <c:pt idx="6099">
                  <c:v>-99.514499999999998</c:v>
                </c:pt>
                <c:pt idx="6100">
                  <c:v>-99.512500000000003</c:v>
                </c:pt>
                <c:pt idx="6101">
                  <c:v>-99.510500000000008</c:v>
                </c:pt>
                <c:pt idx="6102">
                  <c:v>-99.508499999999998</c:v>
                </c:pt>
                <c:pt idx="6103">
                  <c:v>-99.506500000000003</c:v>
                </c:pt>
                <c:pt idx="6104">
                  <c:v>-99.504500000000007</c:v>
                </c:pt>
                <c:pt idx="6105">
                  <c:v>-99.502499999999998</c:v>
                </c:pt>
                <c:pt idx="6106">
                  <c:v>-99.500500000000002</c:v>
                </c:pt>
                <c:pt idx="6107">
                  <c:v>-99.498500000000007</c:v>
                </c:pt>
                <c:pt idx="6108">
                  <c:v>-99.496500000000012</c:v>
                </c:pt>
                <c:pt idx="6109">
                  <c:v>-99.494500000000002</c:v>
                </c:pt>
                <c:pt idx="6110">
                  <c:v>-99.492500000000007</c:v>
                </c:pt>
                <c:pt idx="6111">
                  <c:v>-99.490500000000011</c:v>
                </c:pt>
                <c:pt idx="6112">
                  <c:v>-99.488500000000002</c:v>
                </c:pt>
                <c:pt idx="6113">
                  <c:v>-99.486500000000007</c:v>
                </c:pt>
                <c:pt idx="6114">
                  <c:v>-99.484500000000011</c:v>
                </c:pt>
                <c:pt idx="6115">
                  <c:v>-99.482500000000002</c:v>
                </c:pt>
                <c:pt idx="6116">
                  <c:v>-99.480500000000006</c:v>
                </c:pt>
                <c:pt idx="6117">
                  <c:v>-99.478500000000011</c:v>
                </c:pt>
                <c:pt idx="6118">
                  <c:v>-99.476500000000001</c:v>
                </c:pt>
                <c:pt idx="6119">
                  <c:v>-99.474500000000006</c:v>
                </c:pt>
                <c:pt idx="6120">
                  <c:v>-99.472500000000011</c:v>
                </c:pt>
                <c:pt idx="6121">
                  <c:v>-99.470500000000001</c:v>
                </c:pt>
                <c:pt idx="6122">
                  <c:v>-99.468500000000006</c:v>
                </c:pt>
                <c:pt idx="6123">
                  <c:v>-99.466500000000011</c:v>
                </c:pt>
                <c:pt idx="6124">
                  <c:v>-99.464500000000001</c:v>
                </c:pt>
                <c:pt idx="6125">
                  <c:v>-99.462500000000006</c:v>
                </c:pt>
                <c:pt idx="6126">
                  <c:v>-99.46050000000001</c:v>
                </c:pt>
                <c:pt idx="6127">
                  <c:v>-99.458500000000001</c:v>
                </c:pt>
                <c:pt idx="6128">
                  <c:v>-99.456500000000005</c:v>
                </c:pt>
                <c:pt idx="6129">
                  <c:v>-99.45450000000001</c:v>
                </c:pt>
                <c:pt idx="6130">
                  <c:v>-99.452500000000001</c:v>
                </c:pt>
                <c:pt idx="6131">
                  <c:v>-99.450500000000005</c:v>
                </c:pt>
                <c:pt idx="6132">
                  <c:v>-99.44850000000001</c:v>
                </c:pt>
                <c:pt idx="6133">
                  <c:v>-99.4465</c:v>
                </c:pt>
                <c:pt idx="6134">
                  <c:v>-99.444500000000005</c:v>
                </c:pt>
                <c:pt idx="6135">
                  <c:v>-99.44250000000001</c:v>
                </c:pt>
                <c:pt idx="6136">
                  <c:v>-99.4405</c:v>
                </c:pt>
                <c:pt idx="6137">
                  <c:v>-99.438500000000005</c:v>
                </c:pt>
                <c:pt idx="6138">
                  <c:v>-99.436500000000009</c:v>
                </c:pt>
                <c:pt idx="6139">
                  <c:v>-99.4345</c:v>
                </c:pt>
                <c:pt idx="6140">
                  <c:v>-99.432500000000005</c:v>
                </c:pt>
                <c:pt idx="6141">
                  <c:v>-99.430500000000009</c:v>
                </c:pt>
                <c:pt idx="6142">
                  <c:v>-99.4285</c:v>
                </c:pt>
                <c:pt idx="6143">
                  <c:v>-99.426500000000004</c:v>
                </c:pt>
                <c:pt idx="6144">
                  <c:v>-99.424500000000009</c:v>
                </c:pt>
                <c:pt idx="6145">
                  <c:v>-99.422500000000014</c:v>
                </c:pt>
                <c:pt idx="6146">
                  <c:v>-99.420500000000004</c:v>
                </c:pt>
                <c:pt idx="6147">
                  <c:v>-99.418500000000009</c:v>
                </c:pt>
                <c:pt idx="6148">
                  <c:v>-99.416500000000013</c:v>
                </c:pt>
                <c:pt idx="6149">
                  <c:v>-99.414500000000004</c:v>
                </c:pt>
                <c:pt idx="6150">
                  <c:v>-99.412500000000009</c:v>
                </c:pt>
                <c:pt idx="6151">
                  <c:v>-99.410500000000013</c:v>
                </c:pt>
                <c:pt idx="6152">
                  <c:v>-99.408500000000004</c:v>
                </c:pt>
                <c:pt idx="6153">
                  <c:v>-99.406500000000008</c:v>
                </c:pt>
                <c:pt idx="6154">
                  <c:v>-99.404500000000013</c:v>
                </c:pt>
                <c:pt idx="6155">
                  <c:v>-99.402500000000003</c:v>
                </c:pt>
                <c:pt idx="6156">
                  <c:v>-99.400500000000008</c:v>
                </c:pt>
                <c:pt idx="6157">
                  <c:v>-99.398500000000013</c:v>
                </c:pt>
                <c:pt idx="6158">
                  <c:v>-99.396500000000003</c:v>
                </c:pt>
                <c:pt idx="6159">
                  <c:v>-99.394500000000008</c:v>
                </c:pt>
                <c:pt idx="6160">
                  <c:v>-99.392500000000013</c:v>
                </c:pt>
                <c:pt idx="6161">
                  <c:v>-99.390500000000003</c:v>
                </c:pt>
                <c:pt idx="6162">
                  <c:v>-99.388500000000008</c:v>
                </c:pt>
                <c:pt idx="6163">
                  <c:v>-99.386500000000012</c:v>
                </c:pt>
                <c:pt idx="6164">
                  <c:v>-99.384500000000003</c:v>
                </c:pt>
                <c:pt idx="6165">
                  <c:v>-99.382500000000007</c:v>
                </c:pt>
                <c:pt idx="6166">
                  <c:v>-99.380500000000012</c:v>
                </c:pt>
                <c:pt idx="6167">
                  <c:v>-99.378500000000003</c:v>
                </c:pt>
                <c:pt idx="6168">
                  <c:v>-99.376500000000007</c:v>
                </c:pt>
                <c:pt idx="6169">
                  <c:v>-99.374500000000012</c:v>
                </c:pt>
                <c:pt idx="6170">
                  <c:v>-99.372500000000002</c:v>
                </c:pt>
                <c:pt idx="6171">
                  <c:v>-99.370500000000007</c:v>
                </c:pt>
                <c:pt idx="6172">
                  <c:v>-99.368500000000012</c:v>
                </c:pt>
                <c:pt idx="6173">
                  <c:v>-99.366500000000002</c:v>
                </c:pt>
                <c:pt idx="6174">
                  <c:v>-99.364500000000007</c:v>
                </c:pt>
                <c:pt idx="6175">
                  <c:v>-99.362500000000011</c:v>
                </c:pt>
                <c:pt idx="6176">
                  <c:v>-99.360500000000002</c:v>
                </c:pt>
                <c:pt idx="6177">
                  <c:v>-99.358500000000006</c:v>
                </c:pt>
                <c:pt idx="6178">
                  <c:v>-99.356500000000011</c:v>
                </c:pt>
                <c:pt idx="6179">
                  <c:v>-99.354500000000002</c:v>
                </c:pt>
                <c:pt idx="6180">
                  <c:v>-99.352500000000006</c:v>
                </c:pt>
                <c:pt idx="6181">
                  <c:v>-99.350500000000011</c:v>
                </c:pt>
                <c:pt idx="6182">
                  <c:v>-99.348500000000001</c:v>
                </c:pt>
                <c:pt idx="6183">
                  <c:v>-99.346500000000006</c:v>
                </c:pt>
                <c:pt idx="6184">
                  <c:v>-99.344500000000011</c:v>
                </c:pt>
                <c:pt idx="6185">
                  <c:v>-99.342500000000001</c:v>
                </c:pt>
                <c:pt idx="6186">
                  <c:v>-99.340500000000006</c:v>
                </c:pt>
                <c:pt idx="6187">
                  <c:v>-99.33850000000001</c:v>
                </c:pt>
                <c:pt idx="6188">
                  <c:v>-99.336500000000001</c:v>
                </c:pt>
                <c:pt idx="6189">
                  <c:v>-99.334500000000006</c:v>
                </c:pt>
                <c:pt idx="6190">
                  <c:v>-99.33250000000001</c:v>
                </c:pt>
                <c:pt idx="6191">
                  <c:v>-99.330500000000001</c:v>
                </c:pt>
                <c:pt idx="6192">
                  <c:v>-99.328500000000005</c:v>
                </c:pt>
                <c:pt idx="6193">
                  <c:v>-99.32650000000001</c:v>
                </c:pt>
                <c:pt idx="6194">
                  <c:v>-99.3245</c:v>
                </c:pt>
                <c:pt idx="6195">
                  <c:v>-99.322500000000005</c:v>
                </c:pt>
                <c:pt idx="6196">
                  <c:v>-99.32050000000001</c:v>
                </c:pt>
                <c:pt idx="6197">
                  <c:v>-99.3185</c:v>
                </c:pt>
                <c:pt idx="6198">
                  <c:v>-99.316500000000005</c:v>
                </c:pt>
                <c:pt idx="6199">
                  <c:v>-99.31450000000001</c:v>
                </c:pt>
                <c:pt idx="6200">
                  <c:v>-99.3125</c:v>
                </c:pt>
                <c:pt idx="6201">
                  <c:v>-99.310500000000005</c:v>
                </c:pt>
                <c:pt idx="6202">
                  <c:v>-99.308500000000009</c:v>
                </c:pt>
                <c:pt idx="6203">
                  <c:v>-99.3065</c:v>
                </c:pt>
                <c:pt idx="6204">
                  <c:v>-99.304500000000004</c:v>
                </c:pt>
                <c:pt idx="6205">
                  <c:v>-99.302500000000009</c:v>
                </c:pt>
                <c:pt idx="6206">
                  <c:v>-99.3005</c:v>
                </c:pt>
                <c:pt idx="6207">
                  <c:v>-99.298500000000004</c:v>
                </c:pt>
                <c:pt idx="6208">
                  <c:v>-99.296500000000009</c:v>
                </c:pt>
                <c:pt idx="6209">
                  <c:v>-99.294499999999999</c:v>
                </c:pt>
                <c:pt idx="6210">
                  <c:v>-99.292500000000004</c:v>
                </c:pt>
                <c:pt idx="6211">
                  <c:v>-99.290500000000009</c:v>
                </c:pt>
                <c:pt idx="6212">
                  <c:v>-99.288499999999999</c:v>
                </c:pt>
                <c:pt idx="6213">
                  <c:v>-99.286500000000004</c:v>
                </c:pt>
                <c:pt idx="6214">
                  <c:v>-99.284500000000008</c:v>
                </c:pt>
                <c:pt idx="6215">
                  <c:v>-99.282499999999999</c:v>
                </c:pt>
                <c:pt idx="6216">
                  <c:v>-99.280500000000004</c:v>
                </c:pt>
                <c:pt idx="6217">
                  <c:v>-99.278500000000008</c:v>
                </c:pt>
                <c:pt idx="6218">
                  <c:v>-99.276499999999999</c:v>
                </c:pt>
                <c:pt idx="6219">
                  <c:v>-99.274500000000003</c:v>
                </c:pt>
                <c:pt idx="6220">
                  <c:v>-99.272500000000008</c:v>
                </c:pt>
                <c:pt idx="6221">
                  <c:v>-99.270499999999998</c:v>
                </c:pt>
                <c:pt idx="6222">
                  <c:v>-99.268500000000003</c:v>
                </c:pt>
                <c:pt idx="6223">
                  <c:v>-99.266500000000008</c:v>
                </c:pt>
                <c:pt idx="6224">
                  <c:v>-99.264499999999998</c:v>
                </c:pt>
                <c:pt idx="6225">
                  <c:v>-99.262500000000003</c:v>
                </c:pt>
                <c:pt idx="6226">
                  <c:v>-99.260500000000008</c:v>
                </c:pt>
                <c:pt idx="6227">
                  <c:v>-99.258499999999998</c:v>
                </c:pt>
                <c:pt idx="6228">
                  <c:v>-99.256500000000003</c:v>
                </c:pt>
                <c:pt idx="6229">
                  <c:v>-99.254500000000007</c:v>
                </c:pt>
                <c:pt idx="6230">
                  <c:v>-99.252499999999998</c:v>
                </c:pt>
                <c:pt idx="6231">
                  <c:v>-99.250500000000002</c:v>
                </c:pt>
                <c:pt idx="6232">
                  <c:v>-99.248500000000007</c:v>
                </c:pt>
                <c:pt idx="6233">
                  <c:v>-99.246500000000012</c:v>
                </c:pt>
                <c:pt idx="6234">
                  <c:v>-99.244500000000002</c:v>
                </c:pt>
                <c:pt idx="6235">
                  <c:v>-99.242500000000007</c:v>
                </c:pt>
                <c:pt idx="6236">
                  <c:v>-99.240500000000011</c:v>
                </c:pt>
                <c:pt idx="6237">
                  <c:v>-99.238500000000002</c:v>
                </c:pt>
                <c:pt idx="6238">
                  <c:v>-99.236500000000007</c:v>
                </c:pt>
                <c:pt idx="6239">
                  <c:v>-99.234500000000011</c:v>
                </c:pt>
                <c:pt idx="6240">
                  <c:v>-99.232500000000002</c:v>
                </c:pt>
                <c:pt idx="6241">
                  <c:v>-99.230500000000006</c:v>
                </c:pt>
                <c:pt idx="6242">
                  <c:v>-99.228500000000011</c:v>
                </c:pt>
                <c:pt idx="6243">
                  <c:v>-99.226500000000001</c:v>
                </c:pt>
                <c:pt idx="6244">
                  <c:v>-99.224500000000006</c:v>
                </c:pt>
                <c:pt idx="6245">
                  <c:v>-99.222500000000011</c:v>
                </c:pt>
                <c:pt idx="6246">
                  <c:v>-99.220500000000001</c:v>
                </c:pt>
                <c:pt idx="6247">
                  <c:v>-99.218500000000006</c:v>
                </c:pt>
                <c:pt idx="6248">
                  <c:v>-99.216500000000011</c:v>
                </c:pt>
                <c:pt idx="6249">
                  <c:v>-99.214500000000001</c:v>
                </c:pt>
                <c:pt idx="6250">
                  <c:v>-99.212500000000006</c:v>
                </c:pt>
                <c:pt idx="6251">
                  <c:v>-99.21050000000001</c:v>
                </c:pt>
                <c:pt idx="6252">
                  <c:v>-99.208500000000001</c:v>
                </c:pt>
                <c:pt idx="6253">
                  <c:v>-99.206500000000005</c:v>
                </c:pt>
                <c:pt idx="6254">
                  <c:v>-99.20450000000001</c:v>
                </c:pt>
                <c:pt idx="6255">
                  <c:v>-99.202500000000001</c:v>
                </c:pt>
                <c:pt idx="6256">
                  <c:v>-99.200500000000005</c:v>
                </c:pt>
                <c:pt idx="6257">
                  <c:v>-99.19850000000001</c:v>
                </c:pt>
                <c:pt idx="6258">
                  <c:v>-99.1965</c:v>
                </c:pt>
                <c:pt idx="6259">
                  <c:v>-99.194500000000005</c:v>
                </c:pt>
                <c:pt idx="6260">
                  <c:v>-99.19250000000001</c:v>
                </c:pt>
                <c:pt idx="6261">
                  <c:v>-99.1905</c:v>
                </c:pt>
                <c:pt idx="6262">
                  <c:v>-99.188500000000005</c:v>
                </c:pt>
                <c:pt idx="6263">
                  <c:v>-99.186500000000009</c:v>
                </c:pt>
                <c:pt idx="6264">
                  <c:v>-99.1845</c:v>
                </c:pt>
                <c:pt idx="6265">
                  <c:v>-99.182500000000005</c:v>
                </c:pt>
                <c:pt idx="6266">
                  <c:v>-99.180500000000009</c:v>
                </c:pt>
                <c:pt idx="6267">
                  <c:v>-99.1785</c:v>
                </c:pt>
                <c:pt idx="6268">
                  <c:v>-99.176500000000004</c:v>
                </c:pt>
                <c:pt idx="6269">
                  <c:v>-99.174500000000009</c:v>
                </c:pt>
                <c:pt idx="6270">
                  <c:v>-99.172500000000014</c:v>
                </c:pt>
                <c:pt idx="6271">
                  <c:v>-99.170500000000004</c:v>
                </c:pt>
                <c:pt idx="6272">
                  <c:v>-99.168500000000009</c:v>
                </c:pt>
                <c:pt idx="6273">
                  <c:v>-99.166500000000013</c:v>
                </c:pt>
                <c:pt idx="6274">
                  <c:v>-99.164500000000004</c:v>
                </c:pt>
                <c:pt idx="6275">
                  <c:v>-99.162500000000009</c:v>
                </c:pt>
                <c:pt idx="6276">
                  <c:v>-99.160500000000013</c:v>
                </c:pt>
                <c:pt idx="6277">
                  <c:v>-99.158500000000004</c:v>
                </c:pt>
                <c:pt idx="6278">
                  <c:v>-99.156500000000008</c:v>
                </c:pt>
                <c:pt idx="6279">
                  <c:v>-99.154500000000013</c:v>
                </c:pt>
                <c:pt idx="6280">
                  <c:v>-99.152500000000003</c:v>
                </c:pt>
                <c:pt idx="6281">
                  <c:v>-99.150500000000008</c:v>
                </c:pt>
                <c:pt idx="6282">
                  <c:v>-99.148500000000013</c:v>
                </c:pt>
                <c:pt idx="6283">
                  <c:v>-99.146500000000003</c:v>
                </c:pt>
                <c:pt idx="6284">
                  <c:v>-99.144500000000008</c:v>
                </c:pt>
                <c:pt idx="6285">
                  <c:v>-99.142500000000013</c:v>
                </c:pt>
                <c:pt idx="6286">
                  <c:v>-99.140500000000003</c:v>
                </c:pt>
                <c:pt idx="6287">
                  <c:v>-99.138500000000008</c:v>
                </c:pt>
                <c:pt idx="6288">
                  <c:v>-99.136500000000012</c:v>
                </c:pt>
                <c:pt idx="6289">
                  <c:v>-99.134500000000003</c:v>
                </c:pt>
                <c:pt idx="6290">
                  <c:v>-99.132500000000007</c:v>
                </c:pt>
                <c:pt idx="6291">
                  <c:v>-99.130500000000012</c:v>
                </c:pt>
                <c:pt idx="6292">
                  <c:v>-99.128500000000003</c:v>
                </c:pt>
                <c:pt idx="6293">
                  <c:v>-99.126500000000007</c:v>
                </c:pt>
                <c:pt idx="6294">
                  <c:v>-99.124500000000012</c:v>
                </c:pt>
                <c:pt idx="6295">
                  <c:v>-99.122500000000002</c:v>
                </c:pt>
                <c:pt idx="6296">
                  <c:v>-99.120500000000007</c:v>
                </c:pt>
                <c:pt idx="6297">
                  <c:v>-99.118500000000012</c:v>
                </c:pt>
                <c:pt idx="6298">
                  <c:v>-99.116500000000002</c:v>
                </c:pt>
                <c:pt idx="6299">
                  <c:v>-99.114500000000007</c:v>
                </c:pt>
                <c:pt idx="6300">
                  <c:v>-99.112500000000011</c:v>
                </c:pt>
                <c:pt idx="6301">
                  <c:v>-99.110500000000002</c:v>
                </c:pt>
                <c:pt idx="6302">
                  <c:v>-99.108500000000006</c:v>
                </c:pt>
                <c:pt idx="6303">
                  <c:v>-99.106500000000011</c:v>
                </c:pt>
                <c:pt idx="6304">
                  <c:v>-99.104500000000002</c:v>
                </c:pt>
                <c:pt idx="6305">
                  <c:v>-99.102500000000006</c:v>
                </c:pt>
                <c:pt idx="6306">
                  <c:v>-99.100500000000011</c:v>
                </c:pt>
                <c:pt idx="6307">
                  <c:v>-99.098500000000001</c:v>
                </c:pt>
                <c:pt idx="6308">
                  <c:v>-99.096500000000006</c:v>
                </c:pt>
                <c:pt idx="6309">
                  <c:v>-99.094500000000011</c:v>
                </c:pt>
                <c:pt idx="6310">
                  <c:v>-99.092500000000001</c:v>
                </c:pt>
                <c:pt idx="6311">
                  <c:v>-99.090500000000006</c:v>
                </c:pt>
                <c:pt idx="6312">
                  <c:v>-99.08850000000001</c:v>
                </c:pt>
                <c:pt idx="6313">
                  <c:v>-99.086500000000001</c:v>
                </c:pt>
                <c:pt idx="6314">
                  <c:v>-99.084500000000006</c:v>
                </c:pt>
                <c:pt idx="6315">
                  <c:v>-99.08250000000001</c:v>
                </c:pt>
                <c:pt idx="6316">
                  <c:v>-99.080500000000001</c:v>
                </c:pt>
                <c:pt idx="6317">
                  <c:v>-99.078500000000005</c:v>
                </c:pt>
                <c:pt idx="6318">
                  <c:v>-99.07650000000001</c:v>
                </c:pt>
                <c:pt idx="6319">
                  <c:v>-99.0745</c:v>
                </c:pt>
                <c:pt idx="6320">
                  <c:v>-99.072500000000005</c:v>
                </c:pt>
                <c:pt idx="6321">
                  <c:v>-99.07050000000001</c:v>
                </c:pt>
                <c:pt idx="6322">
                  <c:v>-99.0685</c:v>
                </c:pt>
                <c:pt idx="6323">
                  <c:v>-99.066500000000005</c:v>
                </c:pt>
                <c:pt idx="6324">
                  <c:v>-99.06450000000001</c:v>
                </c:pt>
                <c:pt idx="6325">
                  <c:v>-99.0625</c:v>
                </c:pt>
                <c:pt idx="6326">
                  <c:v>-99.060500000000005</c:v>
                </c:pt>
                <c:pt idx="6327">
                  <c:v>-99.058500000000009</c:v>
                </c:pt>
                <c:pt idx="6328">
                  <c:v>-99.0565</c:v>
                </c:pt>
                <c:pt idx="6329">
                  <c:v>-99.054500000000004</c:v>
                </c:pt>
                <c:pt idx="6330">
                  <c:v>-99.052500000000009</c:v>
                </c:pt>
                <c:pt idx="6331">
                  <c:v>-99.0505</c:v>
                </c:pt>
                <c:pt idx="6332">
                  <c:v>-99.048500000000004</c:v>
                </c:pt>
                <c:pt idx="6333">
                  <c:v>-99.046500000000009</c:v>
                </c:pt>
                <c:pt idx="6334">
                  <c:v>-99.044499999999999</c:v>
                </c:pt>
                <c:pt idx="6335">
                  <c:v>-99.042500000000004</c:v>
                </c:pt>
                <c:pt idx="6336">
                  <c:v>-99.040500000000009</c:v>
                </c:pt>
                <c:pt idx="6337">
                  <c:v>-99.038499999999999</c:v>
                </c:pt>
                <c:pt idx="6338">
                  <c:v>-99.036500000000004</c:v>
                </c:pt>
                <c:pt idx="6339">
                  <c:v>-99.034500000000008</c:v>
                </c:pt>
                <c:pt idx="6340">
                  <c:v>-99.032499999999999</c:v>
                </c:pt>
                <c:pt idx="6341">
                  <c:v>-99.030500000000004</c:v>
                </c:pt>
                <c:pt idx="6342">
                  <c:v>-99.028500000000008</c:v>
                </c:pt>
                <c:pt idx="6343">
                  <c:v>-99.026499999999999</c:v>
                </c:pt>
                <c:pt idx="6344">
                  <c:v>-99.024500000000003</c:v>
                </c:pt>
                <c:pt idx="6345">
                  <c:v>-99.022500000000008</c:v>
                </c:pt>
                <c:pt idx="6346">
                  <c:v>-99.020499999999998</c:v>
                </c:pt>
                <c:pt idx="6347">
                  <c:v>-99.018500000000003</c:v>
                </c:pt>
                <c:pt idx="6348">
                  <c:v>-99.016500000000008</c:v>
                </c:pt>
                <c:pt idx="6349">
                  <c:v>-99.014499999999998</c:v>
                </c:pt>
                <c:pt idx="6350">
                  <c:v>-99.012500000000003</c:v>
                </c:pt>
                <c:pt idx="6351">
                  <c:v>-99.010500000000008</c:v>
                </c:pt>
                <c:pt idx="6352">
                  <c:v>-99.008499999999998</c:v>
                </c:pt>
                <c:pt idx="6353">
                  <c:v>-99.006500000000003</c:v>
                </c:pt>
                <c:pt idx="6354">
                  <c:v>-99.004500000000007</c:v>
                </c:pt>
                <c:pt idx="6355">
                  <c:v>-99.002499999999998</c:v>
                </c:pt>
                <c:pt idx="6356">
                  <c:v>-99.000500000000002</c:v>
                </c:pt>
                <c:pt idx="6357">
                  <c:v>-98.998500000000007</c:v>
                </c:pt>
                <c:pt idx="6358">
                  <c:v>-98.996500000000012</c:v>
                </c:pt>
                <c:pt idx="6359">
                  <c:v>-98.994500000000002</c:v>
                </c:pt>
                <c:pt idx="6360">
                  <c:v>-98.992500000000007</c:v>
                </c:pt>
                <c:pt idx="6361">
                  <c:v>-98.990500000000011</c:v>
                </c:pt>
                <c:pt idx="6362">
                  <c:v>-98.988500000000002</c:v>
                </c:pt>
                <c:pt idx="6363">
                  <c:v>-98.986500000000007</c:v>
                </c:pt>
                <c:pt idx="6364">
                  <c:v>-98.984500000000011</c:v>
                </c:pt>
                <c:pt idx="6365">
                  <c:v>-98.982500000000002</c:v>
                </c:pt>
                <c:pt idx="6366">
                  <c:v>-98.980500000000006</c:v>
                </c:pt>
                <c:pt idx="6367">
                  <c:v>-98.978500000000011</c:v>
                </c:pt>
                <c:pt idx="6368">
                  <c:v>-98.976500000000001</c:v>
                </c:pt>
                <c:pt idx="6369">
                  <c:v>-98.974500000000006</c:v>
                </c:pt>
                <c:pt idx="6370">
                  <c:v>-98.972500000000011</c:v>
                </c:pt>
                <c:pt idx="6371">
                  <c:v>-98.970500000000001</c:v>
                </c:pt>
                <c:pt idx="6372">
                  <c:v>-98.968500000000006</c:v>
                </c:pt>
                <c:pt idx="6373">
                  <c:v>-98.966500000000011</c:v>
                </c:pt>
                <c:pt idx="6374">
                  <c:v>-98.964500000000001</c:v>
                </c:pt>
                <c:pt idx="6375">
                  <c:v>-98.962500000000006</c:v>
                </c:pt>
                <c:pt idx="6376">
                  <c:v>-98.96050000000001</c:v>
                </c:pt>
                <c:pt idx="6377">
                  <c:v>-98.958500000000001</c:v>
                </c:pt>
                <c:pt idx="6378">
                  <c:v>-98.956500000000005</c:v>
                </c:pt>
                <c:pt idx="6379">
                  <c:v>-98.95450000000001</c:v>
                </c:pt>
                <c:pt idx="6380">
                  <c:v>-98.952500000000001</c:v>
                </c:pt>
                <c:pt idx="6381">
                  <c:v>-98.950500000000005</c:v>
                </c:pt>
                <c:pt idx="6382">
                  <c:v>-98.94850000000001</c:v>
                </c:pt>
                <c:pt idx="6383">
                  <c:v>-98.9465</c:v>
                </c:pt>
                <c:pt idx="6384">
                  <c:v>-98.944500000000005</c:v>
                </c:pt>
                <c:pt idx="6385">
                  <c:v>-98.94250000000001</c:v>
                </c:pt>
                <c:pt idx="6386">
                  <c:v>-98.9405</c:v>
                </c:pt>
                <c:pt idx="6387">
                  <c:v>-98.938500000000005</c:v>
                </c:pt>
                <c:pt idx="6388">
                  <c:v>-98.936500000000009</c:v>
                </c:pt>
                <c:pt idx="6389">
                  <c:v>-98.9345</c:v>
                </c:pt>
                <c:pt idx="6390">
                  <c:v>-98.932500000000005</c:v>
                </c:pt>
                <c:pt idx="6391">
                  <c:v>-98.930500000000009</c:v>
                </c:pt>
                <c:pt idx="6392">
                  <c:v>-98.9285</c:v>
                </c:pt>
                <c:pt idx="6393">
                  <c:v>-98.926500000000004</c:v>
                </c:pt>
                <c:pt idx="6394">
                  <c:v>-98.924500000000009</c:v>
                </c:pt>
                <c:pt idx="6395">
                  <c:v>-98.922500000000014</c:v>
                </c:pt>
                <c:pt idx="6396">
                  <c:v>-98.920500000000004</c:v>
                </c:pt>
                <c:pt idx="6397">
                  <c:v>-98.918500000000009</c:v>
                </c:pt>
                <c:pt idx="6398">
                  <c:v>-98.916500000000013</c:v>
                </c:pt>
                <c:pt idx="6399">
                  <c:v>-98.914500000000004</c:v>
                </c:pt>
                <c:pt idx="6400">
                  <c:v>-98.912500000000009</c:v>
                </c:pt>
                <c:pt idx="6401">
                  <c:v>-98.910500000000013</c:v>
                </c:pt>
                <c:pt idx="6402">
                  <c:v>-98.908500000000004</c:v>
                </c:pt>
                <c:pt idx="6403">
                  <c:v>-98.906500000000008</c:v>
                </c:pt>
                <c:pt idx="6404">
                  <c:v>-98.904500000000013</c:v>
                </c:pt>
                <c:pt idx="6405">
                  <c:v>-98.902500000000003</c:v>
                </c:pt>
                <c:pt idx="6406">
                  <c:v>-98.900500000000008</c:v>
                </c:pt>
                <c:pt idx="6407">
                  <c:v>-98.898500000000013</c:v>
                </c:pt>
                <c:pt idx="6408">
                  <c:v>-98.896500000000003</c:v>
                </c:pt>
                <c:pt idx="6409">
                  <c:v>-98.894500000000008</c:v>
                </c:pt>
                <c:pt idx="6410">
                  <c:v>-98.892500000000013</c:v>
                </c:pt>
                <c:pt idx="6411">
                  <c:v>-98.890500000000003</c:v>
                </c:pt>
                <c:pt idx="6412">
                  <c:v>-98.888500000000008</c:v>
                </c:pt>
                <c:pt idx="6413">
                  <c:v>-98.886500000000012</c:v>
                </c:pt>
                <c:pt idx="6414">
                  <c:v>-98.884500000000003</c:v>
                </c:pt>
                <c:pt idx="6415">
                  <c:v>-98.882500000000007</c:v>
                </c:pt>
                <c:pt idx="6416">
                  <c:v>-98.880500000000012</c:v>
                </c:pt>
                <c:pt idx="6417">
                  <c:v>-98.878500000000003</c:v>
                </c:pt>
                <c:pt idx="6418">
                  <c:v>-98.876500000000007</c:v>
                </c:pt>
                <c:pt idx="6419">
                  <c:v>-98.874500000000012</c:v>
                </c:pt>
                <c:pt idx="6420">
                  <c:v>-98.872500000000002</c:v>
                </c:pt>
                <c:pt idx="6421">
                  <c:v>-98.870500000000007</c:v>
                </c:pt>
                <c:pt idx="6422">
                  <c:v>-98.868500000000012</c:v>
                </c:pt>
                <c:pt idx="6423">
                  <c:v>-98.866500000000002</c:v>
                </c:pt>
                <c:pt idx="6424">
                  <c:v>-98.864500000000007</c:v>
                </c:pt>
                <c:pt idx="6425">
                  <c:v>-98.862500000000011</c:v>
                </c:pt>
                <c:pt idx="6426">
                  <c:v>-98.860500000000002</c:v>
                </c:pt>
                <c:pt idx="6427">
                  <c:v>-98.858500000000006</c:v>
                </c:pt>
                <c:pt idx="6428">
                  <c:v>-98.856500000000011</c:v>
                </c:pt>
                <c:pt idx="6429">
                  <c:v>-98.854500000000002</c:v>
                </c:pt>
                <c:pt idx="6430">
                  <c:v>-98.852500000000006</c:v>
                </c:pt>
                <c:pt idx="6431">
                  <c:v>-98.850500000000011</c:v>
                </c:pt>
                <c:pt idx="6432">
                  <c:v>-98.848500000000001</c:v>
                </c:pt>
                <c:pt idx="6433">
                  <c:v>-98.846500000000006</c:v>
                </c:pt>
                <c:pt idx="6434">
                  <c:v>-98.844500000000011</c:v>
                </c:pt>
                <c:pt idx="6435">
                  <c:v>-98.842500000000001</c:v>
                </c:pt>
                <c:pt idx="6436">
                  <c:v>-98.840500000000006</c:v>
                </c:pt>
                <c:pt idx="6437">
                  <c:v>-98.83850000000001</c:v>
                </c:pt>
                <c:pt idx="6438">
                  <c:v>-98.836500000000001</c:v>
                </c:pt>
                <c:pt idx="6439">
                  <c:v>-98.834500000000006</c:v>
                </c:pt>
                <c:pt idx="6440">
                  <c:v>-98.83250000000001</c:v>
                </c:pt>
                <c:pt idx="6441">
                  <c:v>-98.830500000000001</c:v>
                </c:pt>
                <c:pt idx="6442">
                  <c:v>-98.828500000000005</c:v>
                </c:pt>
                <c:pt idx="6443">
                  <c:v>-98.82650000000001</c:v>
                </c:pt>
                <c:pt idx="6444">
                  <c:v>-98.8245</c:v>
                </c:pt>
                <c:pt idx="6445">
                  <c:v>-98.822500000000005</c:v>
                </c:pt>
                <c:pt idx="6446">
                  <c:v>-98.82050000000001</c:v>
                </c:pt>
                <c:pt idx="6447">
                  <c:v>-98.8185</c:v>
                </c:pt>
                <c:pt idx="6448">
                  <c:v>-98.816500000000005</c:v>
                </c:pt>
                <c:pt idx="6449">
                  <c:v>-98.81450000000001</c:v>
                </c:pt>
                <c:pt idx="6450">
                  <c:v>-98.8125</c:v>
                </c:pt>
                <c:pt idx="6451">
                  <c:v>-98.810500000000005</c:v>
                </c:pt>
                <c:pt idx="6452">
                  <c:v>-98.808500000000009</c:v>
                </c:pt>
                <c:pt idx="6453">
                  <c:v>-98.8065</c:v>
                </c:pt>
                <c:pt idx="6454">
                  <c:v>-98.804500000000004</c:v>
                </c:pt>
                <c:pt idx="6455">
                  <c:v>-98.802500000000009</c:v>
                </c:pt>
                <c:pt idx="6456">
                  <c:v>-98.8005</c:v>
                </c:pt>
                <c:pt idx="6457">
                  <c:v>-98.798500000000004</c:v>
                </c:pt>
                <c:pt idx="6458">
                  <c:v>-98.796500000000009</c:v>
                </c:pt>
                <c:pt idx="6459">
                  <c:v>-98.794499999999999</c:v>
                </c:pt>
                <c:pt idx="6460">
                  <c:v>-98.792500000000004</c:v>
                </c:pt>
                <c:pt idx="6461">
                  <c:v>-98.790500000000009</c:v>
                </c:pt>
                <c:pt idx="6462">
                  <c:v>-98.788499999999999</c:v>
                </c:pt>
                <c:pt idx="6463">
                  <c:v>-98.786500000000004</c:v>
                </c:pt>
                <c:pt idx="6464">
                  <c:v>-98.784500000000008</c:v>
                </c:pt>
                <c:pt idx="6465">
                  <c:v>-98.782499999999999</c:v>
                </c:pt>
                <c:pt idx="6466">
                  <c:v>-98.780500000000004</c:v>
                </c:pt>
                <c:pt idx="6467">
                  <c:v>-98.778500000000008</c:v>
                </c:pt>
                <c:pt idx="6468">
                  <c:v>-98.776499999999999</c:v>
                </c:pt>
                <c:pt idx="6469">
                  <c:v>-98.774500000000003</c:v>
                </c:pt>
                <c:pt idx="6470">
                  <c:v>-98.772500000000008</c:v>
                </c:pt>
                <c:pt idx="6471">
                  <c:v>-98.770499999999998</c:v>
                </c:pt>
                <c:pt idx="6472">
                  <c:v>-98.768500000000003</c:v>
                </c:pt>
                <c:pt idx="6473">
                  <c:v>-98.766500000000008</c:v>
                </c:pt>
                <c:pt idx="6474">
                  <c:v>-98.764499999999998</c:v>
                </c:pt>
                <c:pt idx="6475">
                  <c:v>-98.762500000000003</c:v>
                </c:pt>
                <c:pt idx="6476">
                  <c:v>-98.760500000000008</c:v>
                </c:pt>
                <c:pt idx="6477">
                  <c:v>-98.758499999999998</c:v>
                </c:pt>
                <c:pt idx="6478">
                  <c:v>-98.756500000000003</c:v>
                </c:pt>
                <c:pt idx="6479">
                  <c:v>-98.754500000000007</c:v>
                </c:pt>
                <c:pt idx="6480">
                  <c:v>-98.752499999999998</c:v>
                </c:pt>
                <c:pt idx="6481">
                  <c:v>-98.750500000000002</c:v>
                </c:pt>
                <c:pt idx="6482">
                  <c:v>-98.748500000000007</c:v>
                </c:pt>
                <c:pt idx="6483">
                  <c:v>-98.746500000000012</c:v>
                </c:pt>
                <c:pt idx="6484">
                  <c:v>-98.744500000000002</c:v>
                </c:pt>
                <c:pt idx="6485">
                  <c:v>-98.742500000000007</c:v>
                </c:pt>
                <c:pt idx="6486">
                  <c:v>-98.740500000000011</c:v>
                </c:pt>
                <c:pt idx="6487">
                  <c:v>-98.738500000000002</c:v>
                </c:pt>
                <c:pt idx="6488">
                  <c:v>-98.736500000000007</c:v>
                </c:pt>
                <c:pt idx="6489">
                  <c:v>-98.734500000000011</c:v>
                </c:pt>
                <c:pt idx="6490">
                  <c:v>-98.732500000000002</c:v>
                </c:pt>
                <c:pt idx="6491">
                  <c:v>-98.730500000000006</c:v>
                </c:pt>
                <c:pt idx="6492">
                  <c:v>-98.728500000000011</c:v>
                </c:pt>
                <c:pt idx="6493">
                  <c:v>-98.726500000000001</c:v>
                </c:pt>
                <c:pt idx="6494">
                  <c:v>-98.724500000000006</c:v>
                </c:pt>
                <c:pt idx="6495">
                  <c:v>-98.722500000000011</c:v>
                </c:pt>
                <c:pt idx="6496">
                  <c:v>-98.720500000000001</c:v>
                </c:pt>
                <c:pt idx="6497">
                  <c:v>-98.718500000000006</c:v>
                </c:pt>
                <c:pt idx="6498">
                  <c:v>-98.716500000000011</c:v>
                </c:pt>
                <c:pt idx="6499">
                  <c:v>-98.714500000000001</c:v>
                </c:pt>
                <c:pt idx="6500">
                  <c:v>-98.712500000000006</c:v>
                </c:pt>
                <c:pt idx="6501">
                  <c:v>-98.71050000000001</c:v>
                </c:pt>
                <c:pt idx="6502">
                  <c:v>-98.708500000000001</c:v>
                </c:pt>
                <c:pt idx="6503">
                  <c:v>-98.706500000000005</c:v>
                </c:pt>
                <c:pt idx="6504">
                  <c:v>-98.70450000000001</c:v>
                </c:pt>
                <c:pt idx="6505">
                  <c:v>-98.702500000000001</c:v>
                </c:pt>
                <c:pt idx="6506">
                  <c:v>-98.700500000000005</c:v>
                </c:pt>
                <c:pt idx="6507">
                  <c:v>-98.69850000000001</c:v>
                </c:pt>
                <c:pt idx="6508">
                  <c:v>-98.6965</c:v>
                </c:pt>
                <c:pt idx="6509">
                  <c:v>-98.694500000000005</c:v>
                </c:pt>
                <c:pt idx="6510">
                  <c:v>-98.69250000000001</c:v>
                </c:pt>
                <c:pt idx="6511">
                  <c:v>-98.6905</c:v>
                </c:pt>
                <c:pt idx="6512">
                  <c:v>-98.688500000000005</c:v>
                </c:pt>
                <c:pt idx="6513">
                  <c:v>-98.686500000000009</c:v>
                </c:pt>
                <c:pt idx="6514">
                  <c:v>-98.6845</c:v>
                </c:pt>
                <c:pt idx="6515">
                  <c:v>-98.682500000000005</c:v>
                </c:pt>
                <c:pt idx="6516">
                  <c:v>-98.680500000000009</c:v>
                </c:pt>
                <c:pt idx="6517">
                  <c:v>-98.6785</c:v>
                </c:pt>
                <c:pt idx="6518">
                  <c:v>-98.676500000000004</c:v>
                </c:pt>
                <c:pt idx="6519">
                  <c:v>-98.674500000000009</c:v>
                </c:pt>
                <c:pt idx="6520">
                  <c:v>-98.672500000000014</c:v>
                </c:pt>
                <c:pt idx="6521">
                  <c:v>-98.670500000000004</c:v>
                </c:pt>
                <c:pt idx="6522">
                  <c:v>-98.668500000000009</c:v>
                </c:pt>
                <c:pt idx="6523">
                  <c:v>-98.666500000000013</c:v>
                </c:pt>
                <c:pt idx="6524">
                  <c:v>-98.664500000000004</c:v>
                </c:pt>
                <c:pt idx="6525">
                  <c:v>-98.662500000000009</c:v>
                </c:pt>
                <c:pt idx="6526">
                  <c:v>-98.660500000000013</c:v>
                </c:pt>
                <c:pt idx="6527">
                  <c:v>-98.658500000000004</c:v>
                </c:pt>
                <c:pt idx="6528">
                  <c:v>-98.656500000000008</c:v>
                </c:pt>
                <c:pt idx="6529">
                  <c:v>-98.654500000000013</c:v>
                </c:pt>
                <c:pt idx="6530">
                  <c:v>-98.652500000000003</c:v>
                </c:pt>
                <c:pt idx="6531">
                  <c:v>-98.650500000000008</c:v>
                </c:pt>
                <c:pt idx="6532">
                  <c:v>-98.648500000000013</c:v>
                </c:pt>
                <c:pt idx="6533">
                  <c:v>-98.646500000000003</c:v>
                </c:pt>
                <c:pt idx="6534">
                  <c:v>-98.644500000000008</c:v>
                </c:pt>
                <c:pt idx="6535">
                  <c:v>-98.642500000000013</c:v>
                </c:pt>
                <c:pt idx="6536">
                  <c:v>-98.640500000000003</c:v>
                </c:pt>
                <c:pt idx="6537">
                  <c:v>-98.638500000000008</c:v>
                </c:pt>
                <c:pt idx="6538">
                  <c:v>-98.636500000000012</c:v>
                </c:pt>
                <c:pt idx="6539">
                  <c:v>-98.634500000000003</c:v>
                </c:pt>
                <c:pt idx="6540">
                  <c:v>-98.632500000000007</c:v>
                </c:pt>
                <c:pt idx="6541">
                  <c:v>-98.630500000000012</c:v>
                </c:pt>
                <c:pt idx="6542">
                  <c:v>-98.628500000000003</c:v>
                </c:pt>
                <c:pt idx="6543">
                  <c:v>-98.626500000000007</c:v>
                </c:pt>
                <c:pt idx="6544">
                  <c:v>-98.624500000000012</c:v>
                </c:pt>
                <c:pt idx="6545">
                  <c:v>-98.622500000000002</c:v>
                </c:pt>
                <c:pt idx="6546">
                  <c:v>-98.620500000000007</c:v>
                </c:pt>
                <c:pt idx="6547">
                  <c:v>-98.618500000000012</c:v>
                </c:pt>
                <c:pt idx="6548">
                  <c:v>-98.616500000000002</c:v>
                </c:pt>
                <c:pt idx="6549">
                  <c:v>-98.614500000000007</c:v>
                </c:pt>
                <c:pt idx="6550">
                  <c:v>-98.612500000000011</c:v>
                </c:pt>
                <c:pt idx="6551">
                  <c:v>-98.610500000000002</c:v>
                </c:pt>
                <c:pt idx="6552">
                  <c:v>-98.608500000000006</c:v>
                </c:pt>
                <c:pt idx="6553">
                  <c:v>-98.606500000000011</c:v>
                </c:pt>
                <c:pt idx="6554">
                  <c:v>-98.604500000000002</c:v>
                </c:pt>
                <c:pt idx="6555">
                  <c:v>-98.602500000000006</c:v>
                </c:pt>
                <c:pt idx="6556">
                  <c:v>-98.600500000000011</c:v>
                </c:pt>
                <c:pt idx="6557">
                  <c:v>-98.598500000000001</c:v>
                </c:pt>
                <c:pt idx="6558">
                  <c:v>-98.596500000000006</c:v>
                </c:pt>
                <c:pt idx="6559">
                  <c:v>-98.594500000000011</c:v>
                </c:pt>
                <c:pt idx="6560">
                  <c:v>-98.592500000000001</c:v>
                </c:pt>
                <c:pt idx="6561">
                  <c:v>-98.590500000000006</c:v>
                </c:pt>
                <c:pt idx="6562">
                  <c:v>-98.58850000000001</c:v>
                </c:pt>
                <c:pt idx="6563">
                  <c:v>-98.586500000000001</c:v>
                </c:pt>
                <c:pt idx="6564">
                  <c:v>-98.584500000000006</c:v>
                </c:pt>
                <c:pt idx="6565">
                  <c:v>-98.58250000000001</c:v>
                </c:pt>
                <c:pt idx="6566">
                  <c:v>-98.580500000000001</c:v>
                </c:pt>
                <c:pt idx="6567">
                  <c:v>-98.578500000000005</c:v>
                </c:pt>
                <c:pt idx="6568">
                  <c:v>-98.57650000000001</c:v>
                </c:pt>
                <c:pt idx="6569">
                  <c:v>-98.5745</c:v>
                </c:pt>
                <c:pt idx="6570">
                  <c:v>-98.572500000000005</c:v>
                </c:pt>
                <c:pt idx="6571">
                  <c:v>-98.57050000000001</c:v>
                </c:pt>
                <c:pt idx="6572">
                  <c:v>-98.5685</c:v>
                </c:pt>
                <c:pt idx="6573">
                  <c:v>-98.566500000000005</c:v>
                </c:pt>
                <c:pt idx="6574">
                  <c:v>-98.56450000000001</c:v>
                </c:pt>
                <c:pt idx="6575">
                  <c:v>-98.5625</c:v>
                </c:pt>
                <c:pt idx="6576">
                  <c:v>-98.560500000000005</c:v>
                </c:pt>
                <c:pt idx="6577">
                  <c:v>-98.558500000000009</c:v>
                </c:pt>
                <c:pt idx="6578">
                  <c:v>-98.5565</c:v>
                </c:pt>
                <c:pt idx="6579">
                  <c:v>-98.554500000000004</c:v>
                </c:pt>
                <c:pt idx="6580">
                  <c:v>-98.552500000000009</c:v>
                </c:pt>
                <c:pt idx="6581">
                  <c:v>-98.5505</c:v>
                </c:pt>
                <c:pt idx="6582">
                  <c:v>-98.548500000000004</c:v>
                </c:pt>
                <c:pt idx="6583">
                  <c:v>-98.546500000000009</c:v>
                </c:pt>
                <c:pt idx="6584">
                  <c:v>-98.544499999999999</c:v>
                </c:pt>
                <c:pt idx="6585">
                  <c:v>-98.542500000000004</c:v>
                </c:pt>
                <c:pt idx="6586">
                  <c:v>-98.540500000000009</c:v>
                </c:pt>
                <c:pt idx="6587">
                  <c:v>-98.538499999999999</c:v>
                </c:pt>
                <c:pt idx="6588">
                  <c:v>-98.536500000000004</c:v>
                </c:pt>
                <c:pt idx="6589">
                  <c:v>-98.534500000000008</c:v>
                </c:pt>
                <c:pt idx="6590">
                  <c:v>-98.532499999999999</c:v>
                </c:pt>
                <c:pt idx="6591">
                  <c:v>-98.530500000000004</c:v>
                </c:pt>
                <c:pt idx="6592">
                  <c:v>-98.528500000000008</c:v>
                </c:pt>
                <c:pt idx="6593">
                  <c:v>-98.526499999999999</c:v>
                </c:pt>
                <c:pt idx="6594">
                  <c:v>-98.524500000000003</c:v>
                </c:pt>
                <c:pt idx="6595">
                  <c:v>-98.522500000000008</c:v>
                </c:pt>
                <c:pt idx="6596">
                  <c:v>-98.520499999999998</c:v>
                </c:pt>
                <c:pt idx="6597">
                  <c:v>-98.518500000000003</c:v>
                </c:pt>
                <c:pt idx="6598">
                  <c:v>-98.516500000000008</c:v>
                </c:pt>
                <c:pt idx="6599">
                  <c:v>-98.514499999999998</c:v>
                </c:pt>
                <c:pt idx="6600">
                  <c:v>-98.512500000000003</c:v>
                </c:pt>
                <c:pt idx="6601">
                  <c:v>-98.510500000000008</c:v>
                </c:pt>
                <c:pt idx="6602">
                  <c:v>-98.508499999999998</c:v>
                </c:pt>
                <c:pt idx="6603">
                  <c:v>-98.506500000000003</c:v>
                </c:pt>
                <c:pt idx="6604">
                  <c:v>-98.504500000000007</c:v>
                </c:pt>
                <c:pt idx="6605">
                  <c:v>-98.502499999999998</c:v>
                </c:pt>
                <c:pt idx="6606">
                  <c:v>-98.500500000000002</c:v>
                </c:pt>
                <c:pt idx="6607">
                  <c:v>-98.498500000000007</c:v>
                </c:pt>
                <c:pt idx="6608">
                  <c:v>-98.496500000000012</c:v>
                </c:pt>
                <c:pt idx="6609">
                  <c:v>-98.494500000000002</c:v>
                </c:pt>
                <c:pt idx="6610">
                  <c:v>-98.492500000000007</c:v>
                </c:pt>
                <c:pt idx="6611">
                  <c:v>-98.490500000000011</c:v>
                </c:pt>
                <c:pt idx="6612">
                  <c:v>-98.488500000000002</c:v>
                </c:pt>
                <c:pt idx="6613">
                  <c:v>-98.486500000000007</c:v>
                </c:pt>
                <c:pt idx="6614">
                  <c:v>-98.484500000000011</c:v>
                </c:pt>
                <c:pt idx="6615">
                  <c:v>-98.482500000000002</c:v>
                </c:pt>
                <c:pt idx="6616">
                  <c:v>-98.480500000000006</c:v>
                </c:pt>
                <c:pt idx="6617">
                  <c:v>-98.478500000000011</c:v>
                </c:pt>
                <c:pt idx="6618">
                  <c:v>-98.476500000000001</c:v>
                </c:pt>
                <c:pt idx="6619">
                  <c:v>-98.474500000000006</c:v>
                </c:pt>
                <c:pt idx="6620">
                  <c:v>-98.472500000000011</c:v>
                </c:pt>
                <c:pt idx="6621">
                  <c:v>-98.470500000000001</c:v>
                </c:pt>
                <c:pt idx="6622">
                  <c:v>-98.468500000000006</c:v>
                </c:pt>
                <c:pt idx="6623">
                  <c:v>-98.466500000000011</c:v>
                </c:pt>
                <c:pt idx="6624">
                  <c:v>-98.464500000000001</c:v>
                </c:pt>
                <c:pt idx="6625">
                  <c:v>-98.462500000000006</c:v>
                </c:pt>
                <c:pt idx="6626">
                  <c:v>-98.46050000000001</c:v>
                </c:pt>
                <c:pt idx="6627">
                  <c:v>-98.458500000000001</c:v>
                </c:pt>
                <c:pt idx="6628">
                  <c:v>-98.456500000000005</c:v>
                </c:pt>
                <c:pt idx="6629">
                  <c:v>-98.45450000000001</c:v>
                </c:pt>
                <c:pt idx="6630">
                  <c:v>-98.452500000000001</c:v>
                </c:pt>
                <c:pt idx="6631">
                  <c:v>-98.450500000000005</c:v>
                </c:pt>
                <c:pt idx="6632">
                  <c:v>-98.44850000000001</c:v>
                </c:pt>
                <c:pt idx="6633">
                  <c:v>-98.4465</c:v>
                </c:pt>
                <c:pt idx="6634">
                  <c:v>-98.444500000000005</c:v>
                </c:pt>
                <c:pt idx="6635">
                  <c:v>-98.44250000000001</c:v>
                </c:pt>
                <c:pt idx="6636">
                  <c:v>-98.4405</c:v>
                </c:pt>
                <c:pt idx="6637">
                  <c:v>-98.438500000000005</c:v>
                </c:pt>
                <c:pt idx="6638">
                  <c:v>-98.436500000000009</c:v>
                </c:pt>
                <c:pt idx="6639">
                  <c:v>-98.4345</c:v>
                </c:pt>
                <c:pt idx="6640">
                  <c:v>-98.432500000000005</c:v>
                </c:pt>
                <c:pt idx="6641">
                  <c:v>-98.430500000000009</c:v>
                </c:pt>
                <c:pt idx="6642">
                  <c:v>-98.4285</c:v>
                </c:pt>
                <c:pt idx="6643">
                  <c:v>-98.426500000000004</c:v>
                </c:pt>
                <c:pt idx="6644">
                  <c:v>-98.424500000000009</c:v>
                </c:pt>
                <c:pt idx="6645">
                  <c:v>-98.422500000000014</c:v>
                </c:pt>
                <c:pt idx="6646">
                  <c:v>-98.420500000000004</c:v>
                </c:pt>
                <c:pt idx="6647">
                  <c:v>-98.418500000000009</c:v>
                </c:pt>
                <c:pt idx="6648">
                  <c:v>-98.416500000000013</c:v>
                </c:pt>
                <c:pt idx="6649">
                  <c:v>-98.414500000000004</c:v>
                </c:pt>
                <c:pt idx="6650">
                  <c:v>-98.412500000000009</c:v>
                </c:pt>
                <c:pt idx="6651">
                  <c:v>-98.410500000000013</c:v>
                </c:pt>
                <c:pt idx="6652">
                  <c:v>-98.408500000000004</c:v>
                </c:pt>
                <c:pt idx="6653">
                  <c:v>-98.406500000000008</c:v>
                </c:pt>
                <c:pt idx="6654">
                  <c:v>-98.404500000000013</c:v>
                </c:pt>
                <c:pt idx="6655">
                  <c:v>-98.402500000000003</c:v>
                </c:pt>
                <c:pt idx="6656">
                  <c:v>-98.400500000000008</c:v>
                </c:pt>
                <c:pt idx="6657">
                  <c:v>-98.398500000000013</c:v>
                </c:pt>
                <c:pt idx="6658">
                  <c:v>-98.396500000000003</c:v>
                </c:pt>
                <c:pt idx="6659">
                  <c:v>-98.394500000000008</c:v>
                </c:pt>
                <c:pt idx="6660">
                  <c:v>-98.392500000000013</c:v>
                </c:pt>
                <c:pt idx="6661">
                  <c:v>-98.390500000000003</c:v>
                </c:pt>
                <c:pt idx="6662">
                  <c:v>-98.388500000000008</c:v>
                </c:pt>
                <c:pt idx="6663">
                  <c:v>-98.386500000000012</c:v>
                </c:pt>
                <c:pt idx="6664">
                  <c:v>-98.384500000000003</c:v>
                </c:pt>
                <c:pt idx="6665">
                  <c:v>-98.382500000000007</c:v>
                </c:pt>
                <c:pt idx="6666">
                  <c:v>-98.380500000000012</c:v>
                </c:pt>
                <c:pt idx="6667">
                  <c:v>-98.378500000000003</c:v>
                </c:pt>
                <c:pt idx="6668">
                  <c:v>-98.376500000000007</c:v>
                </c:pt>
                <c:pt idx="6669">
                  <c:v>-98.374500000000012</c:v>
                </c:pt>
                <c:pt idx="6670">
                  <c:v>-98.372500000000002</c:v>
                </c:pt>
                <c:pt idx="6671">
                  <c:v>-98.370500000000007</c:v>
                </c:pt>
                <c:pt idx="6672">
                  <c:v>-98.368500000000012</c:v>
                </c:pt>
                <c:pt idx="6673">
                  <c:v>-98.366500000000002</c:v>
                </c:pt>
                <c:pt idx="6674">
                  <c:v>-98.364500000000007</c:v>
                </c:pt>
                <c:pt idx="6675">
                  <c:v>-98.362500000000011</c:v>
                </c:pt>
                <c:pt idx="6676">
                  <c:v>-98.360500000000002</c:v>
                </c:pt>
                <c:pt idx="6677">
                  <c:v>-98.358500000000006</c:v>
                </c:pt>
                <c:pt idx="6678">
                  <c:v>-98.356500000000011</c:v>
                </c:pt>
                <c:pt idx="6679">
                  <c:v>-98.354500000000002</c:v>
                </c:pt>
                <c:pt idx="6680">
                  <c:v>-98.352500000000006</c:v>
                </c:pt>
                <c:pt idx="6681">
                  <c:v>-98.350500000000011</c:v>
                </c:pt>
                <c:pt idx="6682">
                  <c:v>-98.348500000000001</c:v>
                </c:pt>
                <c:pt idx="6683">
                  <c:v>-98.346500000000006</c:v>
                </c:pt>
                <c:pt idx="6684">
                  <c:v>-98.344500000000011</c:v>
                </c:pt>
                <c:pt idx="6685">
                  <c:v>-98.342500000000001</c:v>
                </c:pt>
                <c:pt idx="6686">
                  <c:v>-98.340500000000006</c:v>
                </c:pt>
                <c:pt idx="6687">
                  <c:v>-98.33850000000001</c:v>
                </c:pt>
                <c:pt idx="6688">
                  <c:v>-98.336500000000001</c:v>
                </c:pt>
                <c:pt idx="6689">
                  <c:v>-98.334500000000006</c:v>
                </c:pt>
                <c:pt idx="6690">
                  <c:v>-98.33250000000001</c:v>
                </c:pt>
                <c:pt idx="6691">
                  <c:v>-98.330500000000001</c:v>
                </c:pt>
                <c:pt idx="6692">
                  <c:v>-98.328500000000005</c:v>
                </c:pt>
                <c:pt idx="6693">
                  <c:v>-98.32650000000001</c:v>
                </c:pt>
                <c:pt idx="6694">
                  <c:v>-98.3245</c:v>
                </c:pt>
                <c:pt idx="6695">
                  <c:v>-98.322500000000005</c:v>
                </c:pt>
                <c:pt idx="6696">
                  <c:v>-98.32050000000001</c:v>
                </c:pt>
                <c:pt idx="6697">
                  <c:v>-98.3185</c:v>
                </c:pt>
                <c:pt idx="6698">
                  <c:v>-98.316500000000005</c:v>
                </c:pt>
                <c:pt idx="6699">
                  <c:v>-98.31450000000001</c:v>
                </c:pt>
                <c:pt idx="6700">
                  <c:v>-98.3125</c:v>
                </c:pt>
                <c:pt idx="6701">
                  <c:v>-98.310500000000005</c:v>
                </c:pt>
                <c:pt idx="6702">
                  <c:v>-98.308500000000009</c:v>
                </c:pt>
                <c:pt idx="6703">
                  <c:v>-98.3065</c:v>
                </c:pt>
                <c:pt idx="6704">
                  <c:v>-98.304500000000004</c:v>
                </c:pt>
                <c:pt idx="6705">
                  <c:v>-98.302500000000009</c:v>
                </c:pt>
                <c:pt idx="6706">
                  <c:v>-98.3005</c:v>
                </c:pt>
                <c:pt idx="6707">
                  <c:v>-98.298500000000004</c:v>
                </c:pt>
                <c:pt idx="6708">
                  <c:v>-98.296500000000009</c:v>
                </c:pt>
                <c:pt idx="6709">
                  <c:v>-98.294499999999999</c:v>
                </c:pt>
                <c:pt idx="6710">
                  <c:v>-98.292500000000004</c:v>
                </c:pt>
                <c:pt idx="6711">
                  <c:v>-98.290500000000009</c:v>
                </c:pt>
                <c:pt idx="6712">
                  <c:v>-98.288499999999999</c:v>
                </c:pt>
                <c:pt idx="6713">
                  <c:v>-98.286500000000004</c:v>
                </c:pt>
                <c:pt idx="6714">
                  <c:v>-98.284500000000008</c:v>
                </c:pt>
                <c:pt idx="6715">
                  <c:v>-98.282499999999999</c:v>
                </c:pt>
                <c:pt idx="6716">
                  <c:v>-98.280500000000004</c:v>
                </c:pt>
                <c:pt idx="6717">
                  <c:v>-98.278500000000008</c:v>
                </c:pt>
                <c:pt idx="6718">
                  <c:v>-98.276499999999999</c:v>
                </c:pt>
                <c:pt idx="6719">
                  <c:v>-98.274500000000003</c:v>
                </c:pt>
                <c:pt idx="6720">
                  <c:v>-98.272500000000008</c:v>
                </c:pt>
                <c:pt idx="6721">
                  <c:v>-98.270499999999998</c:v>
                </c:pt>
                <c:pt idx="6722">
                  <c:v>-98.268500000000003</c:v>
                </c:pt>
                <c:pt idx="6723">
                  <c:v>-98.266500000000008</c:v>
                </c:pt>
                <c:pt idx="6724">
                  <c:v>-98.264499999999998</c:v>
                </c:pt>
                <c:pt idx="6725">
                  <c:v>-98.262500000000003</c:v>
                </c:pt>
                <c:pt idx="6726">
                  <c:v>-98.260500000000008</c:v>
                </c:pt>
                <c:pt idx="6727">
                  <c:v>-98.258499999999998</c:v>
                </c:pt>
                <c:pt idx="6728">
                  <c:v>-98.256500000000003</c:v>
                </c:pt>
                <c:pt idx="6729">
                  <c:v>-98.254500000000007</c:v>
                </c:pt>
                <c:pt idx="6730">
                  <c:v>-98.252499999999998</c:v>
                </c:pt>
                <c:pt idx="6731">
                  <c:v>-98.250500000000002</c:v>
                </c:pt>
                <c:pt idx="6732">
                  <c:v>-98.248500000000007</c:v>
                </c:pt>
                <c:pt idx="6733">
                  <c:v>-98.246500000000012</c:v>
                </c:pt>
                <c:pt idx="6734">
                  <c:v>-98.244500000000002</c:v>
                </c:pt>
                <c:pt idx="6735">
                  <c:v>-98.242500000000007</c:v>
                </c:pt>
                <c:pt idx="6736">
                  <c:v>-98.240500000000011</c:v>
                </c:pt>
                <c:pt idx="6737">
                  <c:v>-98.238500000000002</c:v>
                </c:pt>
                <c:pt idx="6738">
                  <c:v>-98.236500000000007</c:v>
                </c:pt>
                <c:pt idx="6739">
                  <c:v>-98.234500000000011</c:v>
                </c:pt>
                <c:pt idx="6740">
                  <c:v>-98.232500000000002</c:v>
                </c:pt>
                <c:pt idx="6741">
                  <c:v>-98.230500000000006</c:v>
                </c:pt>
                <c:pt idx="6742">
                  <c:v>-98.228500000000011</c:v>
                </c:pt>
                <c:pt idx="6743">
                  <c:v>-98.226500000000001</c:v>
                </c:pt>
                <c:pt idx="6744">
                  <c:v>-98.224500000000006</c:v>
                </c:pt>
                <c:pt idx="6745">
                  <c:v>-98.222500000000011</c:v>
                </c:pt>
                <c:pt idx="6746">
                  <c:v>-98.220500000000001</c:v>
                </c:pt>
                <c:pt idx="6747">
                  <c:v>-98.218500000000006</c:v>
                </c:pt>
                <c:pt idx="6748">
                  <c:v>-98.216500000000011</c:v>
                </c:pt>
                <c:pt idx="6749">
                  <c:v>-98.214500000000001</c:v>
                </c:pt>
                <c:pt idx="6750">
                  <c:v>-98.212500000000006</c:v>
                </c:pt>
                <c:pt idx="6751">
                  <c:v>-98.21050000000001</c:v>
                </c:pt>
                <c:pt idx="6752">
                  <c:v>-98.208500000000001</c:v>
                </c:pt>
                <c:pt idx="6753">
                  <c:v>-98.206500000000005</c:v>
                </c:pt>
                <c:pt idx="6754">
                  <c:v>-98.20450000000001</c:v>
                </c:pt>
                <c:pt idx="6755">
                  <c:v>-98.202500000000001</c:v>
                </c:pt>
                <c:pt idx="6756">
                  <c:v>-98.200500000000005</c:v>
                </c:pt>
                <c:pt idx="6757">
                  <c:v>-98.19850000000001</c:v>
                </c:pt>
                <c:pt idx="6758">
                  <c:v>-98.1965</c:v>
                </c:pt>
                <c:pt idx="6759">
                  <c:v>-98.194500000000005</c:v>
                </c:pt>
                <c:pt idx="6760">
                  <c:v>-98.19250000000001</c:v>
                </c:pt>
                <c:pt idx="6761">
                  <c:v>-98.1905</c:v>
                </c:pt>
                <c:pt idx="6762">
                  <c:v>-98.188500000000005</c:v>
                </c:pt>
                <c:pt idx="6763">
                  <c:v>-98.186500000000009</c:v>
                </c:pt>
                <c:pt idx="6764">
                  <c:v>-98.1845</c:v>
                </c:pt>
                <c:pt idx="6765">
                  <c:v>-98.182500000000005</c:v>
                </c:pt>
                <c:pt idx="6766">
                  <c:v>-98.180500000000009</c:v>
                </c:pt>
                <c:pt idx="6767">
                  <c:v>-98.1785</c:v>
                </c:pt>
                <c:pt idx="6768">
                  <c:v>-98.176500000000004</c:v>
                </c:pt>
                <c:pt idx="6769">
                  <c:v>-98.174500000000009</c:v>
                </c:pt>
                <c:pt idx="6770">
                  <c:v>-98.172500000000014</c:v>
                </c:pt>
                <c:pt idx="6771">
                  <c:v>-98.170500000000004</c:v>
                </c:pt>
                <c:pt idx="6772">
                  <c:v>-98.168500000000009</c:v>
                </c:pt>
                <c:pt idx="6773">
                  <c:v>-98.166500000000013</c:v>
                </c:pt>
                <c:pt idx="6774">
                  <c:v>-98.164500000000004</c:v>
                </c:pt>
                <c:pt idx="6775">
                  <c:v>-98.162500000000009</c:v>
                </c:pt>
                <c:pt idx="6776">
                  <c:v>-98.160500000000013</c:v>
                </c:pt>
                <c:pt idx="6777">
                  <c:v>-98.158500000000004</c:v>
                </c:pt>
                <c:pt idx="6778">
                  <c:v>-98.156500000000008</c:v>
                </c:pt>
                <c:pt idx="6779">
                  <c:v>-98.154500000000013</c:v>
                </c:pt>
                <c:pt idx="6780">
                  <c:v>-98.152500000000003</c:v>
                </c:pt>
                <c:pt idx="6781">
                  <c:v>-98.150500000000008</c:v>
                </c:pt>
                <c:pt idx="6782">
                  <c:v>-98.148500000000013</c:v>
                </c:pt>
                <c:pt idx="6783">
                  <c:v>-98.146500000000003</c:v>
                </c:pt>
                <c:pt idx="6784">
                  <c:v>-98.144500000000008</c:v>
                </c:pt>
                <c:pt idx="6785">
                  <c:v>-98.142500000000013</c:v>
                </c:pt>
                <c:pt idx="6786">
                  <c:v>-98.140500000000003</c:v>
                </c:pt>
                <c:pt idx="6787">
                  <c:v>-98.138500000000008</c:v>
                </c:pt>
                <c:pt idx="6788">
                  <c:v>-98.136500000000012</c:v>
                </c:pt>
                <c:pt idx="6789">
                  <c:v>-98.134500000000003</c:v>
                </c:pt>
                <c:pt idx="6790">
                  <c:v>-98.132500000000007</c:v>
                </c:pt>
                <c:pt idx="6791">
                  <c:v>-98.130500000000012</c:v>
                </c:pt>
                <c:pt idx="6792">
                  <c:v>-98.128500000000003</c:v>
                </c:pt>
                <c:pt idx="6793">
                  <c:v>-98.126500000000007</c:v>
                </c:pt>
                <c:pt idx="6794">
                  <c:v>-98.124500000000012</c:v>
                </c:pt>
                <c:pt idx="6795">
                  <c:v>-98.122500000000002</c:v>
                </c:pt>
                <c:pt idx="6796">
                  <c:v>-98.120500000000007</c:v>
                </c:pt>
                <c:pt idx="6797">
                  <c:v>-98.118500000000012</c:v>
                </c:pt>
                <c:pt idx="6798">
                  <c:v>-98.116500000000002</c:v>
                </c:pt>
                <c:pt idx="6799">
                  <c:v>-98.114500000000007</c:v>
                </c:pt>
                <c:pt idx="6800">
                  <c:v>-98.112500000000011</c:v>
                </c:pt>
                <c:pt idx="6801">
                  <c:v>-98.110500000000002</c:v>
                </c:pt>
                <c:pt idx="6802">
                  <c:v>-98.108500000000006</c:v>
                </c:pt>
                <c:pt idx="6803">
                  <c:v>-98.106500000000011</c:v>
                </c:pt>
                <c:pt idx="6804">
                  <c:v>-98.104500000000002</c:v>
                </c:pt>
                <c:pt idx="6805">
                  <c:v>-98.102500000000006</c:v>
                </c:pt>
                <c:pt idx="6806">
                  <c:v>-98.100500000000011</c:v>
                </c:pt>
                <c:pt idx="6807">
                  <c:v>-98.098500000000001</c:v>
                </c:pt>
                <c:pt idx="6808">
                  <c:v>-98.096500000000006</c:v>
                </c:pt>
                <c:pt idx="6809">
                  <c:v>-98.094500000000011</c:v>
                </c:pt>
                <c:pt idx="6810">
                  <c:v>-98.092500000000001</c:v>
                </c:pt>
                <c:pt idx="6811">
                  <c:v>-98.090500000000006</c:v>
                </c:pt>
                <c:pt idx="6812">
                  <c:v>-98.08850000000001</c:v>
                </c:pt>
                <c:pt idx="6813">
                  <c:v>-98.086500000000001</c:v>
                </c:pt>
                <c:pt idx="6814">
                  <c:v>-98.084500000000006</c:v>
                </c:pt>
                <c:pt idx="6815">
                  <c:v>-98.08250000000001</c:v>
                </c:pt>
                <c:pt idx="6816">
                  <c:v>-98.080500000000001</c:v>
                </c:pt>
                <c:pt idx="6817">
                  <c:v>-98.078500000000005</c:v>
                </c:pt>
                <c:pt idx="6818">
                  <c:v>-98.07650000000001</c:v>
                </c:pt>
                <c:pt idx="6819">
                  <c:v>-98.0745</c:v>
                </c:pt>
                <c:pt idx="6820">
                  <c:v>-98.072500000000005</c:v>
                </c:pt>
                <c:pt idx="6821">
                  <c:v>-98.07050000000001</c:v>
                </c:pt>
                <c:pt idx="6822">
                  <c:v>-98.0685</c:v>
                </c:pt>
                <c:pt idx="6823">
                  <c:v>-98.066500000000005</c:v>
                </c:pt>
                <c:pt idx="6824">
                  <c:v>-98.06450000000001</c:v>
                </c:pt>
                <c:pt idx="6825">
                  <c:v>-98.0625</c:v>
                </c:pt>
                <c:pt idx="6826">
                  <c:v>-98.060500000000005</c:v>
                </c:pt>
                <c:pt idx="6827">
                  <c:v>-98.058500000000009</c:v>
                </c:pt>
                <c:pt idx="6828">
                  <c:v>-98.0565</c:v>
                </c:pt>
                <c:pt idx="6829">
                  <c:v>-98.054500000000004</c:v>
                </c:pt>
                <c:pt idx="6830">
                  <c:v>-98.052500000000009</c:v>
                </c:pt>
                <c:pt idx="6831">
                  <c:v>-98.0505</c:v>
                </c:pt>
                <c:pt idx="6832">
                  <c:v>-98.048500000000004</c:v>
                </c:pt>
                <c:pt idx="6833">
                  <c:v>-98.046500000000009</c:v>
                </c:pt>
                <c:pt idx="6834">
                  <c:v>-98.044499999999999</c:v>
                </c:pt>
                <c:pt idx="6835">
                  <c:v>-98.042500000000004</c:v>
                </c:pt>
                <c:pt idx="6836">
                  <c:v>-98.040500000000009</c:v>
                </c:pt>
                <c:pt idx="6837">
                  <c:v>-98.038499999999999</c:v>
                </c:pt>
                <c:pt idx="6838">
                  <c:v>-98.036500000000004</c:v>
                </c:pt>
                <c:pt idx="6839">
                  <c:v>-98.034500000000008</c:v>
                </c:pt>
                <c:pt idx="6840">
                  <c:v>-98.032499999999999</c:v>
                </c:pt>
                <c:pt idx="6841">
                  <c:v>-98.030500000000004</c:v>
                </c:pt>
                <c:pt idx="6842">
                  <c:v>-98.028500000000008</c:v>
                </c:pt>
                <c:pt idx="6843">
                  <c:v>-98.026499999999999</c:v>
                </c:pt>
                <c:pt idx="6844">
                  <c:v>-98.024500000000003</c:v>
                </c:pt>
                <c:pt idx="6845">
                  <c:v>-98.022500000000008</c:v>
                </c:pt>
                <c:pt idx="6846">
                  <c:v>-98.020499999999998</c:v>
                </c:pt>
                <c:pt idx="6847">
                  <c:v>-98.018500000000003</c:v>
                </c:pt>
                <c:pt idx="6848">
                  <c:v>-98.016500000000008</c:v>
                </c:pt>
                <c:pt idx="6849">
                  <c:v>-98.014499999999998</c:v>
                </c:pt>
                <c:pt idx="6850">
                  <c:v>-98.012500000000003</c:v>
                </c:pt>
                <c:pt idx="6851">
                  <c:v>-98.010500000000008</c:v>
                </c:pt>
                <c:pt idx="6852">
                  <c:v>-98.008499999999998</c:v>
                </c:pt>
                <c:pt idx="6853">
                  <c:v>-98.006500000000003</c:v>
                </c:pt>
                <c:pt idx="6854">
                  <c:v>-98.004500000000007</c:v>
                </c:pt>
                <c:pt idx="6855">
                  <c:v>-98.002499999999998</c:v>
                </c:pt>
                <c:pt idx="6856">
                  <c:v>-98.000500000000002</c:v>
                </c:pt>
                <c:pt idx="6857">
                  <c:v>-97.998500000000007</c:v>
                </c:pt>
                <c:pt idx="6858">
                  <c:v>-97.996500000000012</c:v>
                </c:pt>
                <c:pt idx="6859">
                  <c:v>-97.994500000000002</c:v>
                </c:pt>
                <c:pt idx="6860">
                  <c:v>-97.992500000000007</c:v>
                </c:pt>
                <c:pt idx="6861">
                  <c:v>-97.990500000000011</c:v>
                </c:pt>
                <c:pt idx="6862">
                  <c:v>-97.988500000000002</c:v>
                </c:pt>
                <c:pt idx="6863">
                  <c:v>-97.986500000000007</c:v>
                </c:pt>
                <c:pt idx="6864">
                  <c:v>-97.984500000000011</c:v>
                </c:pt>
                <c:pt idx="6865">
                  <c:v>-97.982500000000002</c:v>
                </c:pt>
                <c:pt idx="6866">
                  <c:v>-97.980500000000006</c:v>
                </c:pt>
                <c:pt idx="6867">
                  <c:v>-97.978500000000011</c:v>
                </c:pt>
                <c:pt idx="6868">
                  <c:v>-97.976500000000001</c:v>
                </c:pt>
                <c:pt idx="6869">
                  <c:v>-97.974500000000006</c:v>
                </c:pt>
                <c:pt idx="6870">
                  <c:v>-97.972500000000011</c:v>
                </c:pt>
                <c:pt idx="6871">
                  <c:v>-97.970500000000001</c:v>
                </c:pt>
                <c:pt idx="6872">
                  <c:v>-97.968500000000006</c:v>
                </c:pt>
                <c:pt idx="6873">
                  <c:v>-97.966500000000011</c:v>
                </c:pt>
                <c:pt idx="6874">
                  <c:v>-97.964500000000001</c:v>
                </c:pt>
                <c:pt idx="6875">
                  <c:v>-97.962500000000006</c:v>
                </c:pt>
                <c:pt idx="6876">
                  <c:v>-97.96050000000001</c:v>
                </c:pt>
                <c:pt idx="6877">
                  <c:v>-97.958500000000001</c:v>
                </c:pt>
                <c:pt idx="6878">
                  <c:v>-97.956500000000005</c:v>
                </c:pt>
                <c:pt idx="6879">
                  <c:v>-97.95450000000001</c:v>
                </c:pt>
                <c:pt idx="6880">
                  <c:v>-97.952500000000001</c:v>
                </c:pt>
                <c:pt idx="6881">
                  <c:v>-97.950500000000005</c:v>
                </c:pt>
                <c:pt idx="6882">
                  <c:v>-97.94850000000001</c:v>
                </c:pt>
                <c:pt idx="6883">
                  <c:v>-97.9465</c:v>
                </c:pt>
                <c:pt idx="6884">
                  <c:v>-97.944500000000005</c:v>
                </c:pt>
                <c:pt idx="6885">
                  <c:v>-97.94250000000001</c:v>
                </c:pt>
                <c:pt idx="6886">
                  <c:v>-97.9405</c:v>
                </c:pt>
                <c:pt idx="6887">
                  <c:v>-97.938500000000005</c:v>
                </c:pt>
                <c:pt idx="6888">
                  <c:v>-97.936500000000009</c:v>
                </c:pt>
                <c:pt idx="6889">
                  <c:v>-97.9345</c:v>
                </c:pt>
                <c:pt idx="6890">
                  <c:v>-97.932500000000005</c:v>
                </c:pt>
                <c:pt idx="6891">
                  <c:v>-97.930500000000009</c:v>
                </c:pt>
                <c:pt idx="6892">
                  <c:v>-97.9285</c:v>
                </c:pt>
                <c:pt idx="6893">
                  <c:v>-97.926500000000004</c:v>
                </c:pt>
                <c:pt idx="6894">
                  <c:v>-97.924500000000009</c:v>
                </c:pt>
                <c:pt idx="6895">
                  <c:v>-97.922500000000014</c:v>
                </c:pt>
                <c:pt idx="6896">
                  <c:v>-97.920500000000004</c:v>
                </c:pt>
                <c:pt idx="6897">
                  <c:v>-97.918500000000009</c:v>
                </c:pt>
                <c:pt idx="6898">
                  <c:v>-97.916500000000013</c:v>
                </c:pt>
                <c:pt idx="6899">
                  <c:v>-97.914500000000004</c:v>
                </c:pt>
                <c:pt idx="6900">
                  <c:v>-97.912500000000009</c:v>
                </c:pt>
                <c:pt idx="6901">
                  <c:v>-97.910500000000013</c:v>
                </c:pt>
                <c:pt idx="6902">
                  <c:v>-97.908500000000004</c:v>
                </c:pt>
                <c:pt idx="6903">
                  <c:v>-97.906500000000008</c:v>
                </c:pt>
                <c:pt idx="6904">
                  <c:v>-97.904500000000013</c:v>
                </c:pt>
                <c:pt idx="6905">
                  <c:v>-97.902500000000003</c:v>
                </c:pt>
                <c:pt idx="6906">
                  <c:v>-97.900500000000008</c:v>
                </c:pt>
                <c:pt idx="6907">
                  <c:v>-97.898500000000013</c:v>
                </c:pt>
                <c:pt idx="6908">
                  <c:v>-97.896500000000003</c:v>
                </c:pt>
                <c:pt idx="6909">
                  <c:v>-97.894500000000008</c:v>
                </c:pt>
                <c:pt idx="6910">
                  <c:v>-97.892500000000013</c:v>
                </c:pt>
                <c:pt idx="6911">
                  <c:v>-97.890500000000003</c:v>
                </c:pt>
                <c:pt idx="6912">
                  <c:v>-97.888500000000008</c:v>
                </c:pt>
                <c:pt idx="6913">
                  <c:v>-97.886500000000012</c:v>
                </c:pt>
                <c:pt idx="6914">
                  <c:v>-97.884500000000003</c:v>
                </c:pt>
                <c:pt idx="6915">
                  <c:v>-97.882500000000007</c:v>
                </c:pt>
                <c:pt idx="6916">
                  <c:v>-97.880500000000012</c:v>
                </c:pt>
                <c:pt idx="6917">
                  <c:v>-97.878500000000003</c:v>
                </c:pt>
                <c:pt idx="6918">
                  <c:v>-97.876500000000007</c:v>
                </c:pt>
                <c:pt idx="6919">
                  <c:v>-97.874500000000012</c:v>
                </c:pt>
                <c:pt idx="6920">
                  <c:v>-97.872500000000002</c:v>
                </c:pt>
                <c:pt idx="6921">
                  <c:v>-97.870500000000007</c:v>
                </c:pt>
                <c:pt idx="6922">
                  <c:v>-97.868500000000012</c:v>
                </c:pt>
                <c:pt idx="6923">
                  <c:v>-97.866500000000002</c:v>
                </c:pt>
                <c:pt idx="6924">
                  <c:v>-97.864500000000007</c:v>
                </c:pt>
                <c:pt idx="6925">
                  <c:v>-97.862500000000011</c:v>
                </c:pt>
                <c:pt idx="6926">
                  <c:v>-97.860500000000002</c:v>
                </c:pt>
                <c:pt idx="6927">
                  <c:v>-97.858500000000006</c:v>
                </c:pt>
                <c:pt idx="6928">
                  <c:v>-97.856500000000011</c:v>
                </c:pt>
                <c:pt idx="6929">
                  <c:v>-97.854500000000002</c:v>
                </c:pt>
                <c:pt idx="6930">
                  <c:v>-97.852500000000006</c:v>
                </c:pt>
                <c:pt idx="6931">
                  <c:v>-97.850500000000011</c:v>
                </c:pt>
                <c:pt idx="6932">
                  <c:v>-97.848500000000001</c:v>
                </c:pt>
                <c:pt idx="6933">
                  <c:v>-97.846500000000006</c:v>
                </c:pt>
                <c:pt idx="6934">
                  <c:v>-97.844500000000011</c:v>
                </c:pt>
                <c:pt idx="6935">
                  <c:v>-97.842500000000001</c:v>
                </c:pt>
                <c:pt idx="6936">
                  <c:v>-97.840500000000006</c:v>
                </c:pt>
                <c:pt idx="6937">
                  <c:v>-97.83850000000001</c:v>
                </c:pt>
                <c:pt idx="6938">
                  <c:v>-97.836500000000001</c:v>
                </c:pt>
                <c:pt idx="6939">
                  <c:v>-97.834500000000006</c:v>
                </c:pt>
                <c:pt idx="6940">
                  <c:v>-97.83250000000001</c:v>
                </c:pt>
                <c:pt idx="6941">
                  <c:v>-97.830500000000001</c:v>
                </c:pt>
                <c:pt idx="6942">
                  <c:v>-97.828500000000005</c:v>
                </c:pt>
                <c:pt idx="6943">
                  <c:v>-97.82650000000001</c:v>
                </c:pt>
                <c:pt idx="6944">
                  <c:v>-97.8245</c:v>
                </c:pt>
                <c:pt idx="6945">
                  <c:v>-97.822500000000005</c:v>
                </c:pt>
                <c:pt idx="6946">
                  <c:v>-97.82050000000001</c:v>
                </c:pt>
                <c:pt idx="6947">
                  <c:v>-97.8185</c:v>
                </c:pt>
                <c:pt idx="6948">
                  <c:v>-97.816500000000005</c:v>
                </c:pt>
                <c:pt idx="6949">
                  <c:v>-97.81450000000001</c:v>
                </c:pt>
                <c:pt idx="6950">
                  <c:v>-97.8125</c:v>
                </c:pt>
                <c:pt idx="6951">
                  <c:v>-97.810500000000005</c:v>
                </c:pt>
                <c:pt idx="6952">
                  <c:v>-97.808500000000009</c:v>
                </c:pt>
                <c:pt idx="6953">
                  <c:v>-97.8065</c:v>
                </c:pt>
                <c:pt idx="6954">
                  <c:v>-97.804500000000004</c:v>
                </c:pt>
                <c:pt idx="6955">
                  <c:v>-97.802500000000009</c:v>
                </c:pt>
                <c:pt idx="6956">
                  <c:v>-97.8005</c:v>
                </c:pt>
                <c:pt idx="6957">
                  <c:v>-97.798500000000004</c:v>
                </c:pt>
                <c:pt idx="6958">
                  <c:v>-97.796500000000009</c:v>
                </c:pt>
                <c:pt idx="6959">
                  <c:v>-97.794499999999999</c:v>
                </c:pt>
                <c:pt idx="6960">
                  <c:v>-97.792500000000004</c:v>
                </c:pt>
                <c:pt idx="6961">
                  <c:v>-97.790500000000009</c:v>
                </c:pt>
                <c:pt idx="6962">
                  <c:v>-97.788499999999999</c:v>
                </c:pt>
                <c:pt idx="6963">
                  <c:v>-97.786500000000004</c:v>
                </c:pt>
                <c:pt idx="6964">
                  <c:v>-97.784500000000008</c:v>
                </c:pt>
                <c:pt idx="6965">
                  <c:v>-97.782499999999999</c:v>
                </c:pt>
                <c:pt idx="6966">
                  <c:v>-97.780500000000004</c:v>
                </c:pt>
                <c:pt idx="6967">
                  <c:v>-97.778500000000008</c:v>
                </c:pt>
                <c:pt idx="6968">
                  <c:v>-97.776499999999999</c:v>
                </c:pt>
                <c:pt idx="6969">
                  <c:v>-97.774500000000003</c:v>
                </c:pt>
                <c:pt idx="6970">
                  <c:v>-97.772500000000008</c:v>
                </c:pt>
                <c:pt idx="6971">
                  <c:v>-97.770499999999998</c:v>
                </c:pt>
                <c:pt idx="6972">
                  <c:v>-97.768500000000003</c:v>
                </c:pt>
                <c:pt idx="6973">
                  <c:v>-97.766500000000008</c:v>
                </c:pt>
                <c:pt idx="6974">
                  <c:v>-97.764499999999998</c:v>
                </c:pt>
                <c:pt idx="6975">
                  <c:v>-97.762500000000003</c:v>
                </c:pt>
                <c:pt idx="6976">
                  <c:v>-97.760500000000008</c:v>
                </c:pt>
                <c:pt idx="6977">
                  <c:v>-97.758499999999998</c:v>
                </c:pt>
                <c:pt idx="6978">
                  <c:v>-97.756500000000003</c:v>
                </c:pt>
                <c:pt idx="6979">
                  <c:v>-97.754500000000007</c:v>
                </c:pt>
                <c:pt idx="6980">
                  <c:v>-97.752499999999998</c:v>
                </c:pt>
                <c:pt idx="6981">
                  <c:v>-97.750500000000002</c:v>
                </c:pt>
                <c:pt idx="6982">
                  <c:v>-97.748500000000007</c:v>
                </c:pt>
                <c:pt idx="6983">
                  <c:v>-97.746500000000012</c:v>
                </c:pt>
                <c:pt idx="6984">
                  <c:v>-97.744500000000002</c:v>
                </c:pt>
                <c:pt idx="6985">
                  <c:v>-97.742500000000007</c:v>
                </c:pt>
                <c:pt idx="6986">
                  <c:v>-97.740500000000011</c:v>
                </c:pt>
                <c:pt idx="6987">
                  <c:v>-97.738500000000002</c:v>
                </c:pt>
                <c:pt idx="6988">
                  <c:v>-97.736500000000007</c:v>
                </c:pt>
                <c:pt idx="6989">
                  <c:v>-97.734500000000011</c:v>
                </c:pt>
                <c:pt idx="6990">
                  <c:v>-97.732500000000002</c:v>
                </c:pt>
                <c:pt idx="6991">
                  <c:v>-97.730500000000006</c:v>
                </c:pt>
                <c:pt idx="6992">
                  <c:v>-97.728500000000011</c:v>
                </c:pt>
                <c:pt idx="6993">
                  <c:v>-97.726500000000001</c:v>
                </c:pt>
                <c:pt idx="6994">
                  <c:v>-97.724500000000006</c:v>
                </c:pt>
                <c:pt idx="6995">
                  <c:v>-97.722500000000011</c:v>
                </c:pt>
                <c:pt idx="6996">
                  <c:v>-97.720500000000001</c:v>
                </c:pt>
                <c:pt idx="6997">
                  <c:v>-97.718500000000006</c:v>
                </c:pt>
                <c:pt idx="6998">
                  <c:v>-97.716500000000011</c:v>
                </c:pt>
                <c:pt idx="6999">
                  <c:v>-97.714500000000001</c:v>
                </c:pt>
                <c:pt idx="7000">
                  <c:v>-97.712500000000006</c:v>
                </c:pt>
                <c:pt idx="7001">
                  <c:v>-97.71050000000001</c:v>
                </c:pt>
                <c:pt idx="7002">
                  <c:v>-97.708500000000001</c:v>
                </c:pt>
                <c:pt idx="7003">
                  <c:v>-97.706500000000005</c:v>
                </c:pt>
                <c:pt idx="7004">
                  <c:v>-97.70450000000001</c:v>
                </c:pt>
                <c:pt idx="7005">
                  <c:v>-97.702500000000001</c:v>
                </c:pt>
                <c:pt idx="7006">
                  <c:v>-97.700500000000005</c:v>
                </c:pt>
                <c:pt idx="7007">
                  <c:v>-97.69850000000001</c:v>
                </c:pt>
                <c:pt idx="7008">
                  <c:v>-97.6965</c:v>
                </c:pt>
                <c:pt idx="7009">
                  <c:v>-97.694500000000005</c:v>
                </c:pt>
                <c:pt idx="7010">
                  <c:v>-97.69250000000001</c:v>
                </c:pt>
                <c:pt idx="7011">
                  <c:v>-97.6905</c:v>
                </c:pt>
                <c:pt idx="7012">
                  <c:v>-97.688500000000005</c:v>
                </c:pt>
                <c:pt idx="7013">
                  <c:v>-97.686500000000009</c:v>
                </c:pt>
                <c:pt idx="7014">
                  <c:v>-97.6845</c:v>
                </c:pt>
                <c:pt idx="7015">
                  <c:v>-97.682500000000005</c:v>
                </c:pt>
                <c:pt idx="7016">
                  <c:v>-97.680500000000009</c:v>
                </c:pt>
                <c:pt idx="7017">
                  <c:v>-97.6785</c:v>
                </c:pt>
                <c:pt idx="7018">
                  <c:v>-97.676500000000004</c:v>
                </c:pt>
                <c:pt idx="7019">
                  <c:v>-97.674500000000009</c:v>
                </c:pt>
                <c:pt idx="7020">
                  <c:v>-97.672500000000014</c:v>
                </c:pt>
                <c:pt idx="7021">
                  <c:v>-97.670500000000004</c:v>
                </c:pt>
                <c:pt idx="7022">
                  <c:v>-97.668500000000009</c:v>
                </c:pt>
                <c:pt idx="7023">
                  <c:v>-97.666500000000013</c:v>
                </c:pt>
                <c:pt idx="7024">
                  <c:v>-97.664500000000004</c:v>
                </c:pt>
                <c:pt idx="7025">
                  <c:v>-97.662500000000009</c:v>
                </c:pt>
                <c:pt idx="7026">
                  <c:v>-97.660500000000013</c:v>
                </c:pt>
                <c:pt idx="7027">
                  <c:v>-97.658500000000004</c:v>
                </c:pt>
                <c:pt idx="7028">
                  <c:v>-97.656500000000008</c:v>
                </c:pt>
                <c:pt idx="7029">
                  <c:v>-97.654500000000013</c:v>
                </c:pt>
                <c:pt idx="7030">
                  <c:v>-97.652500000000003</c:v>
                </c:pt>
                <c:pt idx="7031">
                  <c:v>-97.650500000000008</c:v>
                </c:pt>
                <c:pt idx="7032">
                  <c:v>-97.648500000000013</c:v>
                </c:pt>
                <c:pt idx="7033">
                  <c:v>-97.646500000000003</c:v>
                </c:pt>
                <c:pt idx="7034">
                  <c:v>-97.644500000000008</c:v>
                </c:pt>
                <c:pt idx="7035">
                  <c:v>-97.642500000000013</c:v>
                </c:pt>
                <c:pt idx="7036">
                  <c:v>-97.640500000000003</c:v>
                </c:pt>
                <c:pt idx="7037">
                  <c:v>-97.638500000000008</c:v>
                </c:pt>
                <c:pt idx="7038">
                  <c:v>-97.636500000000012</c:v>
                </c:pt>
                <c:pt idx="7039">
                  <c:v>-97.634500000000003</c:v>
                </c:pt>
                <c:pt idx="7040">
                  <c:v>-97.632500000000007</c:v>
                </c:pt>
                <c:pt idx="7041">
                  <c:v>-97.630500000000012</c:v>
                </c:pt>
                <c:pt idx="7042">
                  <c:v>-97.628500000000003</c:v>
                </c:pt>
                <c:pt idx="7043">
                  <c:v>-97.626500000000007</c:v>
                </c:pt>
                <c:pt idx="7044">
                  <c:v>-97.624500000000012</c:v>
                </c:pt>
                <c:pt idx="7045">
                  <c:v>-97.622500000000002</c:v>
                </c:pt>
                <c:pt idx="7046">
                  <c:v>-97.620500000000007</c:v>
                </c:pt>
                <c:pt idx="7047">
                  <c:v>-97.618500000000012</c:v>
                </c:pt>
                <c:pt idx="7048">
                  <c:v>-97.616500000000002</c:v>
                </c:pt>
                <c:pt idx="7049">
                  <c:v>-97.614500000000007</c:v>
                </c:pt>
                <c:pt idx="7050">
                  <c:v>-97.612500000000011</c:v>
                </c:pt>
                <c:pt idx="7051">
                  <c:v>-97.610500000000002</c:v>
                </c:pt>
                <c:pt idx="7052">
                  <c:v>-97.608500000000006</c:v>
                </c:pt>
                <c:pt idx="7053">
                  <c:v>-97.606500000000011</c:v>
                </c:pt>
                <c:pt idx="7054">
                  <c:v>-97.604500000000002</c:v>
                </c:pt>
                <c:pt idx="7055">
                  <c:v>-97.602500000000006</c:v>
                </c:pt>
                <c:pt idx="7056">
                  <c:v>-97.600500000000011</c:v>
                </c:pt>
                <c:pt idx="7057">
                  <c:v>-97.598500000000001</c:v>
                </c:pt>
                <c:pt idx="7058">
                  <c:v>-97.596500000000006</c:v>
                </c:pt>
                <c:pt idx="7059">
                  <c:v>-97.594500000000011</c:v>
                </c:pt>
                <c:pt idx="7060">
                  <c:v>-97.592500000000001</c:v>
                </c:pt>
                <c:pt idx="7061">
                  <c:v>-97.590500000000006</c:v>
                </c:pt>
                <c:pt idx="7062">
                  <c:v>-97.58850000000001</c:v>
                </c:pt>
                <c:pt idx="7063">
                  <c:v>-97.586500000000001</c:v>
                </c:pt>
                <c:pt idx="7064">
                  <c:v>-97.584500000000006</c:v>
                </c:pt>
                <c:pt idx="7065">
                  <c:v>-97.58250000000001</c:v>
                </c:pt>
                <c:pt idx="7066">
                  <c:v>-97.580500000000001</c:v>
                </c:pt>
                <c:pt idx="7067">
                  <c:v>-97.578500000000005</c:v>
                </c:pt>
                <c:pt idx="7068">
                  <c:v>-97.57650000000001</c:v>
                </c:pt>
                <c:pt idx="7069">
                  <c:v>-97.5745</c:v>
                </c:pt>
                <c:pt idx="7070">
                  <c:v>-97.572500000000005</c:v>
                </c:pt>
                <c:pt idx="7071">
                  <c:v>-97.57050000000001</c:v>
                </c:pt>
                <c:pt idx="7072">
                  <c:v>-97.5685</c:v>
                </c:pt>
                <c:pt idx="7073">
                  <c:v>-97.566500000000005</c:v>
                </c:pt>
                <c:pt idx="7074">
                  <c:v>-97.56450000000001</c:v>
                </c:pt>
                <c:pt idx="7075">
                  <c:v>-97.5625</c:v>
                </c:pt>
                <c:pt idx="7076">
                  <c:v>-97.560500000000005</c:v>
                </c:pt>
                <c:pt idx="7077">
                  <c:v>-97.558500000000009</c:v>
                </c:pt>
                <c:pt idx="7078">
                  <c:v>-97.5565</c:v>
                </c:pt>
                <c:pt idx="7079">
                  <c:v>-97.554500000000004</c:v>
                </c:pt>
                <c:pt idx="7080">
                  <c:v>-97.552500000000009</c:v>
                </c:pt>
                <c:pt idx="7081">
                  <c:v>-97.5505</c:v>
                </c:pt>
                <c:pt idx="7082">
                  <c:v>-97.548500000000004</c:v>
                </c:pt>
                <c:pt idx="7083">
                  <c:v>-97.546500000000009</c:v>
                </c:pt>
                <c:pt idx="7084">
                  <c:v>-97.544499999999999</c:v>
                </c:pt>
                <c:pt idx="7085">
                  <c:v>-97.542500000000004</c:v>
                </c:pt>
                <c:pt idx="7086">
                  <c:v>-97.540500000000009</c:v>
                </c:pt>
                <c:pt idx="7087">
                  <c:v>-97.538499999999999</c:v>
                </c:pt>
                <c:pt idx="7088">
                  <c:v>-97.536500000000004</c:v>
                </c:pt>
                <c:pt idx="7089">
                  <c:v>-97.534500000000008</c:v>
                </c:pt>
                <c:pt idx="7090">
                  <c:v>-97.532499999999999</c:v>
                </c:pt>
                <c:pt idx="7091">
                  <c:v>-97.530500000000004</c:v>
                </c:pt>
                <c:pt idx="7092">
                  <c:v>-97.528500000000008</c:v>
                </c:pt>
                <c:pt idx="7093">
                  <c:v>-97.526499999999999</c:v>
                </c:pt>
                <c:pt idx="7094">
                  <c:v>-97.524500000000003</c:v>
                </c:pt>
                <c:pt idx="7095">
                  <c:v>-97.522500000000008</c:v>
                </c:pt>
                <c:pt idx="7096">
                  <c:v>-97.520499999999998</c:v>
                </c:pt>
                <c:pt idx="7097">
                  <c:v>-97.518500000000003</c:v>
                </c:pt>
                <c:pt idx="7098">
                  <c:v>-97.516500000000008</c:v>
                </c:pt>
                <c:pt idx="7099">
                  <c:v>-97.514499999999998</c:v>
                </c:pt>
                <c:pt idx="7100">
                  <c:v>-97.512500000000003</c:v>
                </c:pt>
                <c:pt idx="7101">
                  <c:v>-97.510500000000008</c:v>
                </c:pt>
                <c:pt idx="7102">
                  <c:v>-97.508499999999998</c:v>
                </c:pt>
                <c:pt idx="7103">
                  <c:v>-97.506500000000003</c:v>
                </c:pt>
                <c:pt idx="7104">
                  <c:v>-97.504500000000007</c:v>
                </c:pt>
                <c:pt idx="7105">
                  <c:v>-97.502499999999998</c:v>
                </c:pt>
                <c:pt idx="7106">
                  <c:v>-97.500500000000002</c:v>
                </c:pt>
                <c:pt idx="7107">
                  <c:v>-97.498500000000007</c:v>
                </c:pt>
                <c:pt idx="7108">
                  <c:v>-97.496500000000012</c:v>
                </c:pt>
                <c:pt idx="7109">
                  <c:v>-97.494500000000002</c:v>
                </c:pt>
                <c:pt idx="7110">
                  <c:v>-97.492500000000007</c:v>
                </c:pt>
                <c:pt idx="7111">
                  <c:v>-97.490500000000011</c:v>
                </c:pt>
                <c:pt idx="7112">
                  <c:v>-97.488500000000002</c:v>
                </c:pt>
                <c:pt idx="7113">
                  <c:v>-97.486500000000007</c:v>
                </c:pt>
                <c:pt idx="7114">
                  <c:v>-97.484500000000011</c:v>
                </c:pt>
                <c:pt idx="7115">
                  <c:v>-97.482500000000002</c:v>
                </c:pt>
                <c:pt idx="7116">
                  <c:v>-97.480500000000006</c:v>
                </c:pt>
                <c:pt idx="7117">
                  <c:v>-97.478500000000011</c:v>
                </c:pt>
                <c:pt idx="7118">
                  <c:v>-97.476500000000001</c:v>
                </c:pt>
                <c:pt idx="7119">
                  <c:v>-97.474500000000006</c:v>
                </c:pt>
                <c:pt idx="7120">
                  <c:v>-97.472500000000011</c:v>
                </c:pt>
                <c:pt idx="7121">
                  <c:v>-97.470500000000001</c:v>
                </c:pt>
                <c:pt idx="7122">
                  <c:v>-97.468500000000006</c:v>
                </c:pt>
                <c:pt idx="7123">
                  <c:v>-97.466500000000011</c:v>
                </c:pt>
                <c:pt idx="7124">
                  <c:v>-97.464500000000001</c:v>
                </c:pt>
                <c:pt idx="7125">
                  <c:v>-97.462500000000006</c:v>
                </c:pt>
                <c:pt idx="7126">
                  <c:v>-97.46050000000001</c:v>
                </c:pt>
                <c:pt idx="7127">
                  <c:v>-97.458500000000001</c:v>
                </c:pt>
                <c:pt idx="7128">
                  <c:v>-97.456500000000005</c:v>
                </c:pt>
                <c:pt idx="7129">
                  <c:v>-97.45450000000001</c:v>
                </c:pt>
                <c:pt idx="7130">
                  <c:v>-97.452500000000001</c:v>
                </c:pt>
                <c:pt idx="7131">
                  <c:v>-97.450500000000005</c:v>
                </c:pt>
                <c:pt idx="7132">
                  <c:v>-97.44850000000001</c:v>
                </c:pt>
                <c:pt idx="7133">
                  <c:v>-97.4465</c:v>
                </c:pt>
                <c:pt idx="7134">
                  <c:v>-97.444500000000005</c:v>
                </c:pt>
                <c:pt idx="7135">
                  <c:v>-97.44250000000001</c:v>
                </c:pt>
                <c:pt idx="7136">
                  <c:v>-97.4405</c:v>
                </c:pt>
                <c:pt idx="7137">
                  <c:v>-97.438500000000005</c:v>
                </c:pt>
                <c:pt idx="7138">
                  <c:v>-97.436500000000009</c:v>
                </c:pt>
                <c:pt idx="7139">
                  <c:v>-97.4345</c:v>
                </c:pt>
                <c:pt idx="7140">
                  <c:v>-97.432500000000005</c:v>
                </c:pt>
                <c:pt idx="7141">
                  <c:v>-97.430500000000009</c:v>
                </c:pt>
                <c:pt idx="7142">
                  <c:v>-97.4285</c:v>
                </c:pt>
                <c:pt idx="7143">
                  <c:v>-97.426500000000004</c:v>
                </c:pt>
                <c:pt idx="7144">
                  <c:v>-97.424500000000009</c:v>
                </c:pt>
                <c:pt idx="7145">
                  <c:v>-97.422500000000014</c:v>
                </c:pt>
                <c:pt idx="7146">
                  <c:v>-97.420500000000004</c:v>
                </c:pt>
                <c:pt idx="7147">
                  <c:v>-97.418500000000009</c:v>
                </c:pt>
                <c:pt idx="7148">
                  <c:v>-97.416500000000013</c:v>
                </c:pt>
                <c:pt idx="7149">
                  <c:v>-97.414500000000004</c:v>
                </c:pt>
                <c:pt idx="7150">
                  <c:v>-97.412500000000009</c:v>
                </c:pt>
                <c:pt idx="7151">
                  <c:v>-97.410500000000013</c:v>
                </c:pt>
                <c:pt idx="7152">
                  <c:v>-97.408500000000004</c:v>
                </c:pt>
                <c:pt idx="7153">
                  <c:v>-97.406500000000008</c:v>
                </c:pt>
                <c:pt idx="7154">
                  <c:v>-97.404500000000013</c:v>
                </c:pt>
                <c:pt idx="7155">
                  <c:v>-97.402500000000003</c:v>
                </c:pt>
                <c:pt idx="7156">
                  <c:v>-97.400500000000008</c:v>
                </c:pt>
                <c:pt idx="7157">
                  <c:v>-97.398500000000013</c:v>
                </c:pt>
                <c:pt idx="7158">
                  <c:v>-97.396500000000003</c:v>
                </c:pt>
                <c:pt idx="7159">
                  <c:v>-97.394500000000008</c:v>
                </c:pt>
                <c:pt idx="7160">
                  <c:v>-97.392500000000013</c:v>
                </c:pt>
                <c:pt idx="7161">
                  <c:v>-97.390500000000003</c:v>
                </c:pt>
                <c:pt idx="7162">
                  <c:v>-97.388500000000008</c:v>
                </c:pt>
                <c:pt idx="7163">
                  <c:v>-97.386500000000012</c:v>
                </c:pt>
                <c:pt idx="7164">
                  <c:v>-97.384500000000003</c:v>
                </c:pt>
                <c:pt idx="7165">
                  <c:v>-97.382500000000007</c:v>
                </c:pt>
                <c:pt idx="7166">
                  <c:v>-97.380500000000012</c:v>
                </c:pt>
                <c:pt idx="7167">
                  <c:v>-97.378500000000003</c:v>
                </c:pt>
                <c:pt idx="7168">
                  <c:v>-97.376500000000007</c:v>
                </c:pt>
                <c:pt idx="7169">
                  <c:v>-97.374500000000012</c:v>
                </c:pt>
                <c:pt idx="7170">
                  <c:v>-97.372500000000002</c:v>
                </c:pt>
                <c:pt idx="7171">
                  <c:v>-97.370500000000007</c:v>
                </c:pt>
                <c:pt idx="7172">
                  <c:v>-97.368500000000012</c:v>
                </c:pt>
                <c:pt idx="7173">
                  <c:v>-97.366500000000002</c:v>
                </c:pt>
                <c:pt idx="7174">
                  <c:v>-97.364500000000007</c:v>
                </c:pt>
                <c:pt idx="7175">
                  <c:v>-97.362500000000011</c:v>
                </c:pt>
                <c:pt idx="7176">
                  <c:v>-97.360500000000002</c:v>
                </c:pt>
                <c:pt idx="7177">
                  <c:v>-97.358500000000006</c:v>
                </c:pt>
                <c:pt idx="7178">
                  <c:v>-97.356500000000011</c:v>
                </c:pt>
                <c:pt idx="7179">
                  <c:v>-97.354500000000002</c:v>
                </c:pt>
                <c:pt idx="7180">
                  <c:v>-97.352500000000006</c:v>
                </c:pt>
                <c:pt idx="7181">
                  <c:v>-97.350500000000011</c:v>
                </c:pt>
                <c:pt idx="7182">
                  <c:v>-97.348500000000001</c:v>
                </c:pt>
                <c:pt idx="7183">
                  <c:v>-97.346500000000006</c:v>
                </c:pt>
                <c:pt idx="7184">
                  <c:v>-97.344500000000011</c:v>
                </c:pt>
                <c:pt idx="7185">
                  <c:v>-97.342500000000001</c:v>
                </c:pt>
                <c:pt idx="7186">
                  <c:v>-97.340500000000006</c:v>
                </c:pt>
                <c:pt idx="7187">
                  <c:v>-97.33850000000001</c:v>
                </c:pt>
                <c:pt idx="7188">
                  <c:v>-97.336500000000001</c:v>
                </c:pt>
                <c:pt idx="7189">
                  <c:v>-97.334500000000006</c:v>
                </c:pt>
                <c:pt idx="7190">
                  <c:v>-97.33250000000001</c:v>
                </c:pt>
                <c:pt idx="7191">
                  <c:v>-97.330500000000001</c:v>
                </c:pt>
                <c:pt idx="7192">
                  <c:v>-97.328500000000005</c:v>
                </c:pt>
                <c:pt idx="7193">
                  <c:v>-97.32650000000001</c:v>
                </c:pt>
                <c:pt idx="7194">
                  <c:v>-97.3245</c:v>
                </c:pt>
                <c:pt idx="7195">
                  <c:v>-97.322500000000005</c:v>
                </c:pt>
                <c:pt idx="7196">
                  <c:v>-97.32050000000001</c:v>
                </c:pt>
                <c:pt idx="7197">
                  <c:v>-97.3185</c:v>
                </c:pt>
                <c:pt idx="7198">
                  <c:v>-97.316500000000005</c:v>
                </c:pt>
                <c:pt idx="7199">
                  <c:v>-97.31450000000001</c:v>
                </c:pt>
                <c:pt idx="7200">
                  <c:v>-97.3125</c:v>
                </c:pt>
                <c:pt idx="7201">
                  <c:v>-97.310500000000005</c:v>
                </c:pt>
                <c:pt idx="7202">
                  <c:v>-97.308500000000009</c:v>
                </c:pt>
                <c:pt idx="7203">
                  <c:v>-97.3065</c:v>
                </c:pt>
                <c:pt idx="7204">
                  <c:v>-97.304500000000004</c:v>
                </c:pt>
                <c:pt idx="7205">
                  <c:v>-97.302500000000009</c:v>
                </c:pt>
                <c:pt idx="7206">
                  <c:v>-97.3005</c:v>
                </c:pt>
                <c:pt idx="7207">
                  <c:v>-97.298500000000004</c:v>
                </c:pt>
                <c:pt idx="7208">
                  <c:v>-97.296500000000009</c:v>
                </c:pt>
                <c:pt idx="7209">
                  <c:v>-97.294499999999999</c:v>
                </c:pt>
                <c:pt idx="7210">
                  <c:v>-97.292500000000004</c:v>
                </c:pt>
                <c:pt idx="7211">
                  <c:v>-97.290500000000009</c:v>
                </c:pt>
                <c:pt idx="7212">
                  <c:v>-97.288499999999999</c:v>
                </c:pt>
                <c:pt idx="7213">
                  <c:v>-97.286500000000004</c:v>
                </c:pt>
                <c:pt idx="7214">
                  <c:v>-97.284500000000008</c:v>
                </c:pt>
                <c:pt idx="7215">
                  <c:v>-97.282499999999999</c:v>
                </c:pt>
                <c:pt idx="7216">
                  <c:v>-97.280500000000004</c:v>
                </c:pt>
                <c:pt idx="7217">
                  <c:v>-97.278500000000008</c:v>
                </c:pt>
                <c:pt idx="7218">
                  <c:v>-97.276499999999999</c:v>
                </c:pt>
                <c:pt idx="7219">
                  <c:v>-97.274500000000003</c:v>
                </c:pt>
                <c:pt idx="7220">
                  <c:v>-97.272500000000008</c:v>
                </c:pt>
                <c:pt idx="7221">
                  <c:v>-97.270499999999998</c:v>
                </c:pt>
                <c:pt idx="7222">
                  <c:v>-97.268500000000003</c:v>
                </c:pt>
                <c:pt idx="7223">
                  <c:v>-97.266500000000008</c:v>
                </c:pt>
                <c:pt idx="7224">
                  <c:v>-97.264499999999998</c:v>
                </c:pt>
                <c:pt idx="7225">
                  <c:v>-97.262500000000003</c:v>
                </c:pt>
                <c:pt idx="7226">
                  <c:v>-97.260500000000008</c:v>
                </c:pt>
                <c:pt idx="7227">
                  <c:v>-97.258499999999998</c:v>
                </c:pt>
                <c:pt idx="7228">
                  <c:v>-97.256500000000003</c:v>
                </c:pt>
                <c:pt idx="7229">
                  <c:v>-97.254500000000007</c:v>
                </c:pt>
                <c:pt idx="7230">
                  <c:v>-97.252499999999998</c:v>
                </c:pt>
                <c:pt idx="7231">
                  <c:v>-97.250500000000002</c:v>
                </c:pt>
                <c:pt idx="7232">
                  <c:v>-97.248500000000007</c:v>
                </c:pt>
                <c:pt idx="7233">
                  <c:v>-97.246500000000012</c:v>
                </c:pt>
                <c:pt idx="7234">
                  <c:v>-97.244500000000002</c:v>
                </c:pt>
                <c:pt idx="7235">
                  <c:v>-97.242500000000007</c:v>
                </c:pt>
                <c:pt idx="7236">
                  <c:v>-97.240500000000011</c:v>
                </c:pt>
                <c:pt idx="7237">
                  <c:v>-97.238500000000002</c:v>
                </c:pt>
                <c:pt idx="7238">
                  <c:v>-97.236500000000007</c:v>
                </c:pt>
                <c:pt idx="7239">
                  <c:v>-97.234500000000011</c:v>
                </c:pt>
                <c:pt idx="7240">
                  <c:v>-97.232500000000002</c:v>
                </c:pt>
                <c:pt idx="7241">
                  <c:v>-97.230500000000006</c:v>
                </c:pt>
                <c:pt idx="7242">
                  <c:v>-97.228500000000011</c:v>
                </c:pt>
                <c:pt idx="7243">
                  <c:v>-97.226500000000001</c:v>
                </c:pt>
                <c:pt idx="7244">
                  <c:v>-97.224500000000006</c:v>
                </c:pt>
                <c:pt idx="7245">
                  <c:v>-97.222500000000011</c:v>
                </c:pt>
                <c:pt idx="7246">
                  <c:v>-97.220500000000001</c:v>
                </c:pt>
                <c:pt idx="7247">
                  <c:v>-97.218500000000006</c:v>
                </c:pt>
                <c:pt idx="7248">
                  <c:v>-97.216500000000011</c:v>
                </c:pt>
                <c:pt idx="7249">
                  <c:v>-97.214500000000001</c:v>
                </c:pt>
                <c:pt idx="7250">
                  <c:v>-97.212500000000006</c:v>
                </c:pt>
                <c:pt idx="7251">
                  <c:v>-97.21050000000001</c:v>
                </c:pt>
                <c:pt idx="7252">
                  <c:v>-97.208500000000001</c:v>
                </c:pt>
                <c:pt idx="7253">
                  <c:v>-97.206500000000005</c:v>
                </c:pt>
                <c:pt idx="7254">
                  <c:v>-97.20450000000001</c:v>
                </c:pt>
                <c:pt idx="7255">
                  <c:v>-97.202500000000001</c:v>
                </c:pt>
                <c:pt idx="7256">
                  <c:v>-97.200500000000005</c:v>
                </c:pt>
                <c:pt idx="7257">
                  <c:v>-97.19850000000001</c:v>
                </c:pt>
                <c:pt idx="7258">
                  <c:v>-97.1965</c:v>
                </c:pt>
                <c:pt idx="7259">
                  <c:v>-97.194500000000005</c:v>
                </c:pt>
                <c:pt idx="7260">
                  <c:v>-97.19250000000001</c:v>
                </c:pt>
                <c:pt idx="7261">
                  <c:v>-97.1905</c:v>
                </c:pt>
                <c:pt idx="7262">
                  <c:v>-97.188500000000005</c:v>
                </c:pt>
                <c:pt idx="7263">
                  <c:v>-97.186500000000009</c:v>
                </c:pt>
                <c:pt idx="7264">
                  <c:v>-97.1845</c:v>
                </c:pt>
                <c:pt idx="7265">
                  <c:v>-97.182500000000005</c:v>
                </c:pt>
                <c:pt idx="7266">
                  <c:v>-97.180500000000009</c:v>
                </c:pt>
                <c:pt idx="7267">
                  <c:v>-97.1785</c:v>
                </c:pt>
                <c:pt idx="7268">
                  <c:v>-97.176500000000004</c:v>
                </c:pt>
                <c:pt idx="7269">
                  <c:v>-97.174500000000009</c:v>
                </c:pt>
                <c:pt idx="7270">
                  <c:v>-97.172500000000014</c:v>
                </c:pt>
                <c:pt idx="7271">
                  <c:v>-97.170500000000004</c:v>
                </c:pt>
                <c:pt idx="7272">
                  <c:v>-97.168500000000009</c:v>
                </c:pt>
                <c:pt idx="7273">
                  <c:v>-97.166500000000013</c:v>
                </c:pt>
                <c:pt idx="7274">
                  <c:v>-97.164500000000004</c:v>
                </c:pt>
                <c:pt idx="7275">
                  <c:v>-97.162500000000009</c:v>
                </c:pt>
                <c:pt idx="7276">
                  <c:v>-97.160500000000013</c:v>
                </c:pt>
                <c:pt idx="7277">
                  <c:v>-97.158500000000004</c:v>
                </c:pt>
                <c:pt idx="7278">
                  <c:v>-97.156500000000008</c:v>
                </c:pt>
                <c:pt idx="7279">
                  <c:v>-97.154500000000013</c:v>
                </c:pt>
                <c:pt idx="7280">
                  <c:v>-97.152500000000003</c:v>
                </c:pt>
                <c:pt idx="7281">
                  <c:v>-97.150500000000008</c:v>
                </c:pt>
                <c:pt idx="7282">
                  <c:v>-97.148500000000013</c:v>
                </c:pt>
                <c:pt idx="7283">
                  <c:v>-97.146500000000003</c:v>
                </c:pt>
                <c:pt idx="7284">
                  <c:v>-97.144500000000008</c:v>
                </c:pt>
                <c:pt idx="7285">
                  <c:v>-97.142500000000013</c:v>
                </c:pt>
                <c:pt idx="7286">
                  <c:v>-97.140500000000003</c:v>
                </c:pt>
                <c:pt idx="7287">
                  <c:v>-97.138500000000008</c:v>
                </c:pt>
                <c:pt idx="7288">
                  <c:v>-97.136500000000012</c:v>
                </c:pt>
                <c:pt idx="7289">
                  <c:v>-97.134500000000003</c:v>
                </c:pt>
                <c:pt idx="7290">
                  <c:v>-97.132500000000007</c:v>
                </c:pt>
                <c:pt idx="7291">
                  <c:v>-97.130500000000012</c:v>
                </c:pt>
                <c:pt idx="7292">
                  <c:v>-97.128500000000003</c:v>
                </c:pt>
                <c:pt idx="7293">
                  <c:v>-97.126500000000007</c:v>
                </c:pt>
                <c:pt idx="7294">
                  <c:v>-97.124500000000012</c:v>
                </c:pt>
                <c:pt idx="7295">
                  <c:v>-97.122500000000002</c:v>
                </c:pt>
                <c:pt idx="7296">
                  <c:v>-97.120500000000007</c:v>
                </c:pt>
                <c:pt idx="7297">
                  <c:v>-97.118500000000012</c:v>
                </c:pt>
                <c:pt idx="7298">
                  <c:v>-97.116500000000002</c:v>
                </c:pt>
                <c:pt idx="7299">
                  <c:v>-97.114500000000007</c:v>
                </c:pt>
                <c:pt idx="7300">
                  <c:v>-97.112500000000011</c:v>
                </c:pt>
                <c:pt idx="7301">
                  <c:v>-97.110500000000002</c:v>
                </c:pt>
                <c:pt idx="7302">
                  <c:v>-97.108500000000006</c:v>
                </c:pt>
                <c:pt idx="7303">
                  <c:v>-97.106500000000011</c:v>
                </c:pt>
                <c:pt idx="7304">
                  <c:v>-97.104500000000002</c:v>
                </c:pt>
                <c:pt idx="7305">
                  <c:v>-97.102500000000006</c:v>
                </c:pt>
                <c:pt idx="7306">
                  <c:v>-97.100500000000011</c:v>
                </c:pt>
                <c:pt idx="7307">
                  <c:v>-97.098500000000001</c:v>
                </c:pt>
                <c:pt idx="7308">
                  <c:v>-97.096500000000006</c:v>
                </c:pt>
                <c:pt idx="7309">
                  <c:v>-97.094500000000011</c:v>
                </c:pt>
                <c:pt idx="7310">
                  <c:v>-97.092500000000001</c:v>
                </c:pt>
                <c:pt idx="7311">
                  <c:v>-97.090500000000006</c:v>
                </c:pt>
                <c:pt idx="7312">
                  <c:v>-97.08850000000001</c:v>
                </c:pt>
                <c:pt idx="7313">
                  <c:v>-97.086500000000001</c:v>
                </c:pt>
                <c:pt idx="7314">
                  <c:v>-97.084500000000006</c:v>
                </c:pt>
                <c:pt idx="7315">
                  <c:v>-97.08250000000001</c:v>
                </c:pt>
                <c:pt idx="7316">
                  <c:v>-97.080500000000001</c:v>
                </c:pt>
                <c:pt idx="7317">
                  <c:v>-97.078500000000005</c:v>
                </c:pt>
                <c:pt idx="7318">
                  <c:v>-97.07650000000001</c:v>
                </c:pt>
                <c:pt idx="7319">
                  <c:v>-97.0745</c:v>
                </c:pt>
                <c:pt idx="7320">
                  <c:v>-97.072500000000005</c:v>
                </c:pt>
                <c:pt idx="7321">
                  <c:v>-97.07050000000001</c:v>
                </c:pt>
                <c:pt idx="7322">
                  <c:v>-97.0685</c:v>
                </c:pt>
                <c:pt idx="7323">
                  <c:v>-97.066500000000005</c:v>
                </c:pt>
                <c:pt idx="7324">
                  <c:v>-97.06450000000001</c:v>
                </c:pt>
                <c:pt idx="7325">
                  <c:v>-97.0625</c:v>
                </c:pt>
                <c:pt idx="7326">
                  <c:v>-97.060500000000005</c:v>
                </c:pt>
                <c:pt idx="7327">
                  <c:v>-97.058500000000009</c:v>
                </c:pt>
                <c:pt idx="7328">
                  <c:v>-97.0565</c:v>
                </c:pt>
                <c:pt idx="7329">
                  <c:v>-97.054500000000004</c:v>
                </c:pt>
                <c:pt idx="7330">
                  <c:v>-97.052500000000009</c:v>
                </c:pt>
                <c:pt idx="7331">
                  <c:v>-97.0505</c:v>
                </c:pt>
                <c:pt idx="7332">
                  <c:v>-97.048500000000004</c:v>
                </c:pt>
                <c:pt idx="7333">
                  <c:v>-97.046500000000009</c:v>
                </c:pt>
                <c:pt idx="7334">
                  <c:v>-97.044499999999999</c:v>
                </c:pt>
                <c:pt idx="7335">
                  <c:v>-97.042500000000004</c:v>
                </c:pt>
                <c:pt idx="7336">
                  <c:v>-97.040500000000009</c:v>
                </c:pt>
                <c:pt idx="7337">
                  <c:v>-97.038499999999999</c:v>
                </c:pt>
                <c:pt idx="7338">
                  <c:v>-97.036500000000004</c:v>
                </c:pt>
                <c:pt idx="7339">
                  <c:v>-97.034500000000008</c:v>
                </c:pt>
                <c:pt idx="7340">
                  <c:v>-97.032499999999999</c:v>
                </c:pt>
                <c:pt idx="7341">
                  <c:v>-97.030500000000004</c:v>
                </c:pt>
                <c:pt idx="7342">
                  <c:v>-97.028500000000008</c:v>
                </c:pt>
                <c:pt idx="7343">
                  <c:v>-97.026499999999999</c:v>
                </c:pt>
                <c:pt idx="7344">
                  <c:v>-97.024500000000003</c:v>
                </c:pt>
                <c:pt idx="7345">
                  <c:v>-97.022500000000008</c:v>
                </c:pt>
                <c:pt idx="7346">
                  <c:v>-97.020499999999998</c:v>
                </c:pt>
                <c:pt idx="7347">
                  <c:v>-97.018500000000003</c:v>
                </c:pt>
                <c:pt idx="7348">
                  <c:v>-97.016500000000008</c:v>
                </c:pt>
                <c:pt idx="7349">
                  <c:v>-97.014499999999998</c:v>
                </c:pt>
                <c:pt idx="7350">
                  <c:v>-97.012500000000003</c:v>
                </c:pt>
                <c:pt idx="7351">
                  <c:v>-97.010500000000008</c:v>
                </c:pt>
                <c:pt idx="7352">
                  <c:v>-97.008499999999998</c:v>
                </c:pt>
                <c:pt idx="7353">
                  <c:v>-97.006500000000003</c:v>
                </c:pt>
                <c:pt idx="7354">
                  <c:v>-97.004500000000007</c:v>
                </c:pt>
                <c:pt idx="7355">
                  <c:v>-97.002499999999998</c:v>
                </c:pt>
                <c:pt idx="7356">
                  <c:v>-97.000500000000002</c:v>
                </c:pt>
                <c:pt idx="7357">
                  <c:v>-96.998500000000007</c:v>
                </c:pt>
                <c:pt idx="7358">
                  <c:v>-96.996500000000012</c:v>
                </c:pt>
                <c:pt idx="7359">
                  <c:v>-96.994500000000002</c:v>
                </c:pt>
                <c:pt idx="7360">
                  <c:v>-96.992500000000007</c:v>
                </c:pt>
                <c:pt idx="7361">
                  <c:v>-96.990500000000011</c:v>
                </c:pt>
                <c:pt idx="7362">
                  <c:v>-96.988500000000002</c:v>
                </c:pt>
                <c:pt idx="7363">
                  <c:v>-96.986500000000007</c:v>
                </c:pt>
                <c:pt idx="7364">
                  <c:v>-96.984500000000011</c:v>
                </c:pt>
                <c:pt idx="7365">
                  <c:v>-96.982500000000002</c:v>
                </c:pt>
                <c:pt idx="7366">
                  <c:v>-96.980500000000006</c:v>
                </c:pt>
                <c:pt idx="7367">
                  <c:v>-96.978500000000011</c:v>
                </c:pt>
                <c:pt idx="7368">
                  <c:v>-96.976500000000001</c:v>
                </c:pt>
                <c:pt idx="7369">
                  <c:v>-96.974500000000006</c:v>
                </c:pt>
                <c:pt idx="7370">
                  <c:v>-96.972500000000011</c:v>
                </c:pt>
                <c:pt idx="7371">
                  <c:v>-96.970500000000001</c:v>
                </c:pt>
                <c:pt idx="7372">
                  <c:v>-96.968500000000006</c:v>
                </c:pt>
                <c:pt idx="7373">
                  <c:v>-96.966500000000011</c:v>
                </c:pt>
                <c:pt idx="7374">
                  <c:v>-96.964500000000001</c:v>
                </c:pt>
                <c:pt idx="7375">
                  <c:v>-96.962500000000006</c:v>
                </c:pt>
                <c:pt idx="7376">
                  <c:v>-96.96050000000001</c:v>
                </c:pt>
                <c:pt idx="7377">
                  <c:v>-96.958500000000001</c:v>
                </c:pt>
                <c:pt idx="7378">
                  <c:v>-96.956500000000005</c:v>
                </c:pt>
                <c:pt idx="7379">
                  <c:v>-96.95450000000001</c:v>
                </c:pt>
                <c:pt idx="7380">
                  <c:v>-96.952500000000001</c:v>
                </c:pt>
                <c:pt idx="7381">
                  <c:v>-96.950500000000005</c:v>
                </c:pt>
                <c:pt idx="7382">
                  <c:v>-96.94850000000001</c:v>
                </c:pt>
                <c:pt idx="7383">
                  <c:v>-96.9465</c:v>
                </c:pt>
                <c:pt idx="7384">
                  <c:v>-96.944500000000005</c:v>
                </c:pt>
                <c:pt idx="7385">
                  <c:v>-96.94250000000001</c:v>
                </c:pt>
                <c:pt idx="7386">
                  <c:v>-96.9405</c:v>
                </c:pt>
                <c:pt idx="7387">
                  <c:v>-96.938500000000005</c:v>
                </c:pt>
                <c:pt idx="7388">
                  <c:v>-96.936500000000009</c:v>
                </c:pt>
                <c:pt idx="7389">
                  <c:v>-96.9345</c:v>
                </c:pt>
                <c:pt idx="7390">
                  <c:v>-96.932500000000005</c:v>
                </c:pt>
                <c:pt idx="7391">
                  <c:v>-96.930500000000009</c:v>
                </c:pt>
                <c:pt idx="7392">
                  <c:v>-96.9285</c:v>
                </c:pt>
                <c:pt idx="7393">
                  <c:v>-96.926500000000004</c:v>
                </c:pt>
                <c:pt idx="7394">
                  <c:v>-96.924500000000009</c:v>
                </c:pt>
                <c:pt idx="7395">
                  <c:v>-96.922500000000014</c:v>
                </c:pt>
                <c:pt idx="7396">
                  <c:v>-96.920500000000004</c:v>
                </c:pt>
                <c:pt idx="7397">
                  <c:v>-96.918500000000009</c:v>
                </c:pt>
                <c:pt idx="7398">
                  <c:v>-96.916500000000013</c:v>
                </c:pt>
                <c:pt idx="7399">
                  <c:v>-96.914500000000004</c:v>
                </c:pt>
                <c:pt idx="7400">
                  <c:v>-96.912500000000009</c:v>
                </c:pt>
                <c:pt idx="7401">
                  <c:v>-96.910500000000013</c:v>
                </c:pt>
                <c:pt idx="7402">
                  <c:v>-96.908500000000004</c:v>
                </c:pt>
                <c:pt idx="7403">
                  <c:v>-96.906500000000008</c:v>
                </c:pt>
                <c:pt idx="7404">
                  <c:v>-96.904500000000013</c:v>
                </c:pt>
                <c:pt idx="7405">
                  <c:v>-96.902500000000003</c:v>
                </c:pt>
                <c:pt idx="7406">
                  <c:v>-96.900500000000008</c:v>
                </c:pt>
                <c:pt idx="7407">
                  <c:v>-96.898500000000013</c:v>
                </c:pt>
                <c:pt idx="7408">
                  <c:v>-96.896500000000003</c:v>
                </c:pt>
                <c:pt idx="7409">
                  <c:v>-96.894500000000008</c:v>
                </c:pt>
                <c:pt idx="7410">
                  <c:v>-96.892500000000013</c:v>
                </c:pt>
                <c:pt idx="7411">
                  <c:v>-96.890500000000003</c:v>
                </c:pt>
                <c:pt idx="7412">
                  <c:v>-96.888500000000008</c:v>
                </c:pt>
                <c:pt idx="7413">
                  <c:v>-96.886500000000012</c:v>
                </c:pt>
                <c:pt idx="7414">
                  <c:v>-96.884500000000003</c:v>
                </c:pt>
                <c:pt idx="7415">
                  <c:v>-96.882500000000007</c:v>
                </c:pt>
                <c:pt idx="7416">
                  <c:v>-96.880500000000012</c:v>
                </c:pt>
                <c:pt idx="7417">
                  <c:v>-96.878500000000003</c:v>
                </c:pt>
                <c:pt idx="7418">
                  <c:v>-96.876500000000007</c:v>
                </c:pt>
                <c:pt idx="7419">
                  <c:v>-96.874500000000012</c:v>
                </c:pt>
                <c:pt idx="7420">
                  <c:v>-96.872500000000002</c:v>
                </c:pt>
                <c:pt idx="7421">
                  <c:v>-96.870500000000007</c:v>
                </c:pt>
                <c:pt idx="7422">
                  <c:v>-96.868500000000012</c:v>
                </c:pt>
                <c:pt idx="7423">
                  <c:v>-96.866500000000002</c:v>
                </c:pt>
                <c:pt idx="7424">
                  <c:v>-96.864500000000007</c:v>
                </c:pt>
                <c:pt idx="7425">
                  <c:v>-96.862500000000011</c:v>
                </c:pt>
                <c:pt idx="7426">
                  <c:v>-96.860500000000002</c:v>
                </c:pt>
                <c:pt idx="7427">
                  <c:v>-96.858500000000006</c:v>
                </c:pt>
                <c:pt idx="7428">
                  <c:v>-96.856500000000011</c:v>
                </c:pt>
                <c:pt idx="7429">
                  <c:v>-96.854500000000002</c:v>
                </c:pt>
                <c:pt idx="7430">
                  <c:v>-96.852500000000006</c:v>
                </c:pt>
                <c:pt idx="7431">
                  <c:v>-96.850500000000011</c:v>
                </c:pt>
                <c:pt idx="7432">
                  <c:v>-96.848500000000001</c:v>
                </c:pt>
                <c:pt idx="7433">
                  <c:v>-96.846500000000006</c:v>
                </c:pt>
                <c:pt idx="7434">
                  <c:v>-96.844500000000011</c:v>
                </c:pt>
                <c:pt idx="7435">
                  <c:v>-96.842500000000001</c:v>
                </c:pt>
                <c:pt idx="7436">
                  <c:v>-96.840500000000006</c:v>
                </c:pt>
                <c:pt idx="7437">
                  <c:v>-96.83850000000001</c:v>
                </c:pt>
                <c:pt idx="7438">
                  <c:v>-96.836500000000001</c:v>
                </c:pt>
                <c:pt idx="7439">
                  <c:v>-96.834500000000006</c:v>
                </c:pt>
                <c:pt idx="7440">
                  <c:v>-96.83250000000001</c:v>
                </c:pt>
                <c:pt idx="7441">
                  <c:v>-96.830500000000001</c:v>
                </c:pt>
                <c:pt idx="7442">
                  <c:v>-96.828500000000005</c:v>
                </c:pt>
                <c:pt idx="7443">
                  <c:v>-96.82650000000001</c:v>
                </c:pt>
                <c:pt idx="7444">
                  <c:v>-96.8245</c:v>
                </c:pt>
                <c:pt idx="7445">
                  <c:v>-96.822500000000005</c:v>
                </c:pt>
                <c:pt idx="7446">
                  <c:v>-96.82050000000001</c:v>
                </c:pt>
                <c:pt idx="7447">
                  <c:v>-96.8185</c:v>
                </c:pt>
                <c:pt idx="7448">
                  <c:v>-96.816500000000005</c:v>
                </c:pt>
                <c:pt idx="7449">
                  <c:v>-96.81450000000001</c:v>
                </c:pt>
                <c:pt idx="7450">
                  <c:v>-96.8125</c:v>
                </c:pt>
                <c:pt idx="7451">
                  <c:v>-96.810500000000005</c:v>
                </c:pt>
                <c:pt idx="7452">
                  <c:v>-96.808500000000009</c:v>
                </c:pt>
                <c:pt idx="7453">
                  <c:v>-96.8065</c:v>
                </c:pt>
                <c:pt idx="7454">
                  <c:v>-96.804500000000004</c:v>
                </c:pt>
                <c:pt idx="7455">
                  <c:v>-96.802500000000009</c:v>
                </c:pt>
                <c:pt idx="7456">
                  <c:v>-96.8005</c:v>
                </c:pt>
                <c:pt idx="7457">
                  <c:v>-96.798500000000004</c:v>
                </c:pt>
                <c:pt idx="7458">
                  <c:v>-96.796500000000009</c:v>
                </c:pt>
                <c:pt idx="7459">
                  <c:v>-96.794499999999999</c:v>
                </c:pt>
                <c:pt idx="7460">
                  <c:v>-96.792500000000004</c:v>
                </c:pt>
                <c:pt idx="7461">
                  <c:v>-96.790500000000009</c:v>
                </c:pt>
                <c:pt idx="7462">
                  <c:v>-96.788499999999999</c:v>
                </c:pt>
                <c:pt idx="7463">
                  <c:v>-96.786500000000004</c:v>
                </c:pt>
                <c:pt idx="7464">
                  <c:v>-96.784500000000008</c:v>
                </c:pt>
                <c:pt idx="7465">
                  <c:v>-96.782499999999999</c:v>
                </c:pt>
                <c:pt idx="7466">
                  <c:v>-96.780500000000004</c:v>
                </c:pt>
                <c:pt idx="7467">
                  <c:v>-96.778500000000008</c:v>
                </c:pt>
                <c:pt idx="7468">
                  <c:v>-96.776499999999999</c:v>
                </c:pt>
                <c:pt idx="7469">
                  <c:v>-96.774500000000003</c:v>
                </c:pt>
                <c:pt idx="7470">
                  <c:v>-96.772500000000008</c:v>
                </c:pt>
                <c:pt idx="7471">
                  <c:v>-96.770499999999998</c:v>
                </c:pt>
                <c:pt idx="7472">
                  <c:v>-96.768500000000003</c:v>
                </c:pt>
                <c:pt idx="7473">
                  <c:v>-96.766500000000008</c:v>
                </c:pt>
                <c:pt idx="7474">
                  <c:v>-96.764499999999998</c:v>
                </c:pt>
                <c:pt idx="7475">
                  <c:v>-96.762500000000003</c:v>
                </c:pt>
                <c:pt idx="7476">
                  <c:v>-96.760500000000008</c:v>
                </c:pt>
                <c:pt idx="7477">
                  <c:v>-96.758499999999998</c:v>
                </c:pt>
                <c:pt idx="7478">
                  <c:v>-96.756500000000003</c:v>
                </c:pt>
                <c:pt idx="7479">
                  <c:v>-96.754500000000007</c:v>
                </c:pt>
                <c:pt idx="7480">
                  <c:v>-96.752499999999998</c:v>
                </c:pt>
                <c:pt idx="7481">
                  <c:v>-96.750500000000002</c:v>
                </c:pt>
                <c:pt idx="7482">
                  <c:v>-96.748500000000007</c:v>
                </c:pt>
                <c:pt idx="7483">
                  <c:v>-96.746500000000012</c:v>
                </c:pt>
                <c:pt idx="7484">
                  <c:v>-96.744500000000002</c:v>
                </c:pt>
                <c:pt idx="7485">
                  <c:v>-96.742500000000007</c:v>
                </c:pt>
                <c:pt idx="7486">
                  <c:v>-96.740500000000011</c:v>
                </c:pt>
                <c:pt idx="7487">
                  <c:v>-96.738500000000002</c:v>
                </c:pt>
                <c:pt idx="7488">
                  <c:v>-96.736500000000007</c:v>
                </c:pt>
                <c:pt idx="7489">
                  <c:v>-96.734500000000011</c:v>
                </c:pt>
                <c:pt idx="7490">
                  <c:v>-96.732500000000002</c:v>
                </c:pt>
                <c:pt idx="7491">
                  <c:v>-96.730500000000006</c:v>
                </c:pt>
                <c:pt idx="7492">
                  <c:v>-96.728500000000011</c:v>
                </c:pt>
                <c:pt idx="7493">
                  <c:v>-96.726500000000001</c:v>
                </c:pt>
                <c:pt idx="7494">
                  <c:v>-96.724500000000006</c:v>
                </c:pt>
                <c:pt idx="7495">
                  <c:v>-96.722500000000011</c:v>
                </c:pt>
                <c:pt idx="7496">
                  <c:v>-96.720500000000001</c:v>
                </c:pt>
                <c:pt idx="7497">
                  <c:v>-96.718500000000006</c:v>
                </c:pt>
                <c:pt idx="7498">
                  <c:v>-96.716500000000011</c:v>
                </c:pt>
                <c:pt idx="7499">
                  <c:v>-96.714500000000001</c:v>
                </c:pt>
                <c:pt idx="7500">
                  <c:v>-96.712500000000006</c:v>
                </c:pt>
                <c:pt idx="7501">
                  <c:v>-96.71050000000001</c:v>
                </c:pt>
                <c:pt idx="7502">
                  <c:v>-96.708500000000001</c:v>
                </c:pt>
                <c:pt idx="7503">
                  <c:v>-96.706500000000005</c:v>
                </c:pt>
                <c:pt idx="7504">
                  <c:v>-96.70450000000001</c:v>
                </c:pt>
                <c:pt idx="7505">
                  <c:v>-96.702500000000001</c:v>
                </c:pt>
                <c:pt idx="7506">
                  <c:v>-96.700500000000005</c:v>
                </c:pt>
                <c:pt idx="7507">
                  <c:v>-96.69850000000001</c:v>
                </c:pt>
                <c:pt idx="7508">
                  <c:v>-96.6965</c:v>
                </c:pt>
                <c:pt idx="7509">
                  <c:v>-96.694500000000005</c:v>
                </c:pt>
                <c:pt idx="7510">
                  <c:v>-96.69250000000001</c:v>
                </c:pt>
                <c:pt idx="7511">
                  <c:v>-96.6905</c:v>
                </c:pt>
                <c:pt idx="7512">
                  <c:v>-96.688500000000005</c:v>
                </c:pt>
                <c:pt idx="7513">
                  <c:v>-96.686500000000009</c:v>
                </c:pt>
                <c:pt idx="7514">
                  <c:v>-96.6845</c:v>
                </c:pt>
                <c:pt idx="7515">
                  <c:v>-96.682500000000005</c:v>
                </c:pt>
                <c:pt idx="7516">
                  <c:v>-96.680500000000009</c:v>
                </c:pt>
                <c:pt idx="7517">
                  <c:v>-96.6785</c:v>
                </c:pt>
                <c:pt idx="7518">
                  <c:v>-96.676500000000004</c:v>
                </c:pt>
                <c:pt idx="7519">
                  <c:v>-96.674500000000009</c:v>
                </c:pt>
                <c:pt idx="7520">
                  <c:v>-96.672500000000014</c:v>
                </c:pt>
                <c:pt idx="7521">
                  <c:v>-96.670500000000004</c:v>
                </c:pt>
                <c:pt idx="7522">
                  <c:v>-96.668500000000009</c:v>
                </c:pt>
                <c:pt idx="7523">
                  <c:v>-96.666500000000013</c:v>
                </c:pt>
                <c:pt idx="7524">
                  <c:v>-96.664500000000004</c:v>
                </c:pt>
                <c:pt idx="7525">
                  <c:v>-96.662500000000009</c:v>
                </c:pt>
                <c:pt idx="7526">
                  <c:v>-96.660500000000013</c:v>
                </c:pt>
                <c:pt idx="7527">
                  <c:v>-96.658500000000004</c:v>
                </c:pt>
                <c:pt idx="7528">
                  <c:v>-96.656500000000008</c:v>
                </c:pt>
                <c:pt idx="7529">
                  <c:v>-96.654500000000013</c:v>
                </c:pt>
                <c:pt idx="7530">
                  <c:v>-96.652500000000003</c:v>
                </c:pt>
                <c:pt idx="7531">
                  <c:v>-96.650500000000008</c:v>
                </c:pt>
                <c:pt idx="7532">
                  <c:v>-96.648500000000013</c:v>
                </c:pt>
                <c:pt idx="7533">
                  <c:v>-96.646500000000003</c:v>
                </c:pt>
                <c:pt idx="7534">
                  <c:v>-96.644500000000008</c:v>
                </c:pt>
                <c:pt idx="7535">
                  <c:v>-96.642500000000013</c:v>
                </c:pt>
                <c:pt idx="7536">
                  <c:v>-96.640500000000003</c:v>
                </c:pt>
                <c:pt idx="7537">
                  <c:v>-96.638500000000008</c:v>
                </c:pt>
                <c:pt idx="7538">
                  <c:v>-96.636500000000012</c:v>
                </c:pt>
                <c:pt idx="7539">
                  <c:v>-96.634500000000003</c:v>
                </c:pt>
                <c:pt idx="7540">
                  <c:v>-96.632500000000007</c:v>
                </c:pt>
                <c:pt idx="7541">
                  <c:v>-96.630500000000012</c:v>
                </c:pt>
                <c:pt idx="7542">
                  <c:v>-96.628500000000003</c:v>
                </c:pt>
                <c:pt idx="7543">
                  <c:v>-96.626500000000007</c:v>
                </c:pt>
                <c:pt idx="7544">
                  <c:v>-96.624500000000012</c:v>
                </c:pt>
                <c:pt idx="7545">
                  <c:v>-96.622500000000002</c:v>
                </c:pt>
                <c:pt idx="7546">
                  <c:v>-96.620500000000007</c:v>
                </c:pt>
                <c:pt idx="7547">
                  <c:v>-96.618500000000012</c:v>
                </c:pt>
                <c:pt idx="7548">
                  <c:v>-96.616500000000002</c:v>
                </c:pt>
                <c:pt idx="7549">
                  <c:v>-96.614500000000007</c:v>
                </c:pt>
                <c:pt idx="7550">
                  <c:v>-96.612500000000011</c:v>
                </c:pt>
                <c:pt idx="7551">
                  <c:v>-96.610500000000002</c:v>
                </c:pt>
                <c:pt idx="7552">
                  <c:v>-96.608500000000006</c:v>
                </c:pt>
                <c:pt idx="7553">
                  <c:v>-96.606500000000011</c:v>
                </c:pt>
                <c:pt idx="7554">
                  <c:v>-96.604500000000002</c:v>
                </c:pt>
                <c:pt idx="7555">
                  <c:v>-96.602500000000006</c:v>
                </c:pt>
                <c:pt idx="7556">
                  <c:v>-96.600500000000011</c:v>
                </c:pt>
                <c:pt idx="7557">
                  <c:v>-96.598500000000001</c:v>
                </c:pt>
                <c:pt idx="7558">
                  <c:v>-96.596500000000006</c:v>
                </c:pt>
                <c:pt idx="7559">
                  <c:v>-96.594500000000011</c:v>
                </c:pt>
                <c:pt idx="7560">
                  <c:v>-96.592500000000001</c:v>
                </c:pt>
                <c:pt idx="7561">
                  <c:v>-96.590500000000006</c:v>
                </c:pt>
                <c:pt idx="7562">
                  <c:v>-96.58850000000001</c:v>
                </c:pt>
                <c:pt idx="7563">
                  <c:v>-96.586500000000001</c:v>
                </c:pt>
                <c:pt idx="7564">
                  <c:v>-96.584500000000006</c:v>
                </c:pt>
                <c:pt idx="7565">
                  <c:v>-96.58250000000001</c:v>
                </c:pt>
                <c:pt idx="7566">
                  <c:v>-96.580500000000001</c:v>
                </c:pt>
                <c:pt idx="7567">
                  <c:v>-96.578500000000005</c:v>
                </c:pt>
                <c:pt idx="7568">
                  <c:v>-96.57650000000001</c:v>
                </c:pt>
                <c:pt idx="7569">
                  <c:v>-96.5745</c:v>
                </c:pt>
                <c:pt idx="7570">
                  <c:v>-96.572500000000005</c:v>
                </c:pt>
                <c:pt idx="7571">
                  <c:v>-96.57050000000001</c:v>
                </c:pt>
                <c:pt idx="7572">
                  <c:v>-96.5685</c:v>
                </c:pt>
                <c:pt idx="7573">
                  <c:v>-96.566500000000005</c:v>
                </c:pt>
                <c:pt idx="7574">
                  <c:v>-96.56450000000001</c:v>
                </c:pt>
                <c:pt idx="7575">
                  <c:v>-96.5625</c:v>
                </c:pt>
                <c:pt idx="7576">
                  <c:v>-96.560500000000005</c:v>
                </c:pt>
                <c:pt idx="7577">
                  <c:v>-96.558500000000009</c:v>
                </c:pt>
                <c:pt idx="7578">
                  <c:v>-96.5565</c:v>
                </c:pt>
                <c:pt idx="7579">
                  <c:v>-96.554500000000004</c:v>
                </c:pt>
                <c:pt idx="7580">
                  <c:v>-96.552500000000009</c:v>
                </c:pt>
                <c:pt idx="7581">
                  <c:v>-96.5505</c:v>
                </c:pt>
                <c:pt idx="7582">
                  <c:v>-96.548500000000004</c:v>
                </c:pt>
                <c:pt idx="7583">
                  <c:v>-96.546500000000009</c:v>
                </c:pt>
                <c:pt idx="7584">
                  <c:v>-96.544499999999999</c:v>
                </c:pt>
                <c:pt idx="7585">
                  <c:v>-96.542500000000004</c:v>
                </c:pt>
                <c:pt idx="7586">
                  <c:v>-96.540500000000009</c:v>
                </c:pt>
                <c:pt idx="7587">
                  <c:v>-96.538499999999999</c:v>
                </c:pt>
                <c:pt idx="7588">
                  <c:v>-96.536500000000004</c:v>
                </c:pt>
                <c:pt idx="7589">
                  <c:v>-96.534500000000008</c:v>
                </c:pt>
                <c:pt idx="7590">
                  <c:v>-96.532499999999999</c:v>
                </c:pt>
                <c:pt idx="7591">
                  <c:v>-96.530500000000004</c:v>
                </c:pt>
                <c:pt idx="7592">
                  <c:v>-96.528500000000008</c:v>
                </c:pt>
                <c:pt idx="7593">
                  <c:v>-96.526499999999999</c:v>
                </c:pt>
                <c:pt idx="7594">
                  <c:v>-96.524500000000003</c:v>
                </c:pt>
                <c:pt idx="7595">
                  <c:v>-96.522500000000008</c:v>
                </c:pt>
                <c:pt idx="7596">
                  <c:v>-96.520499999999998</c:v>
                </c:pt>
                <c:pt idx="7597">
                  <c:v>-96.518500000000003</c:v>
                </c:pt>
                <c:pt idx="7598">
                  <c:v>-96.516500000000008</c:v>
                </c:pt>
                <c:pt idx="7599">
                  <c:v>-96.514499999999998</c:v>
                </c:pt>
                <c:pt idx="7600">
                  <c:v>-96.512500000000003</c:v>
                </c:pt>
                <c:pt idx="7601">
                  <c:v>-96.510500000000008</c:v>
                </c:pt>
                <c:pt idx="7602">
                  <c:v>-96.508499999999998</c:v>
                </c:pt>
                <c:pt idx="7603">
                  <c:v>-96.506500000000003</c:v>
                </c:pt>
                <c:pt idx="7604">
                  <c:v>-96.504500000000007</c:v>
                </c:pt>
                <c:pt idx="7605">
                  <c:v>-96.502499999999998</c:v>
                </c:pt>
                <c:pt idx="7606">
                  <c:v>-96.500500000000002</c:v>
                </c:pt>
                <c:pt idx="7607">
                  <c:v>-96.498500000000007</c:v>
                </c:pt>
                <c:pt idx="7608">
                  <c:v>-96.496500000000012</c:v>
                </c:pt>
                <c:pt idx="7609">
                  <c:v>-96.494500000000002</c:v>
                </c:pt>
                <c:pt idx="7610">
                  <c:v>-96.492500000000007</c:v>
                </c:pt>
                <c:pt idx="7611">
                  <c:v>-96.490500000000011</c:v>
                </c:pt>
                <c:pt idx="7612">
                  <c:v>-96.488500000000002</c:v>
                </c:pt>
                <c:pt idx="7613">
                  <c:v>-96.486500000000007</c:v>
                </c:pt>
                <c:pt idx="7614">
                  <c:v>-96.484500000000011</c:v>
                </c:pt>
                <c:pt idx="7615">
                  <c:v>-96.482500000000002</c:v>
                </c:pt>
                <c:pt idx="7616">
                  <c:v>-96.480500000000006</c:v>
                </c:pt>
                <c:pt idx="7617">
                  <c:v>-96.478500000000011</c:v>
                </c:pt>
                <c:pt idx="7618">
                  <c:v>-96.476500000000001</c:v>
                </c:pt>
                <c:pt idx="7619">
                  <c:v>-96.474500000000006</c:v>
                </c:pt>
                <c:pt idx="7620">
                  <c:v>-96.472500000000011</c:v>
                </c:pt>
                <c:pt idx="7621">
                  <c:v>-96.470500000000001</c:v>
                </c:pt>
                <c:pt idx="7622">
                  <c:v>-96.468500000000006</c:v>
                </c:pt>
                <c:pt idx="7623">
                  <c:v>-96.466500000000011</c:v>
                </c:pt>
                <c:pt idx="7624">
                  <c:v>-96.464500000000001</c:v>
                </c:pt>
                <c:pt idx="7625">
                  <c:v>-96.462500000000006</c:v>
                </c:pt>
                <c:pt idx="7626">
                  <c:v>-96.46050000000001</c:v>
                </c:pt>
                <c:pt idx="7627">
                  <c:v>-96.458500000000001</c:v>
                </c:pt>
                <c:pt idx="7628">
                  <c:v>-96.456500000000005</c:v>
                </c:pt>
                <c:pt idx="7629">
                  <c:v>-96.45450000000001</c:v>
                </c:pt>
                <c:pt idx="7630">
                  <c:v>-96.452500000000001</c:v>
                </c:pt>
                <c:pt idx="7631">
                  <c:v>-96.450500000000005</c:v>
                </c:pt>
                <c:pt idx="7632">
                  <c:v>-96.44850000000001</c:v>
                </c:pt>
                <c:pt idx="7633">
                  <c:v>-96.4465</c:v>
                </c:pt>
                <c:pt idx="7634">
                  <c:v>-96.444500000000005</c:v>
                </c:pt>
                <c:pt idx="7635">
                  <c:v>-96.44250000000001</c:v>
                </c:pt>
                <c:pt idx="7636">
                  <c:v>-96.4405</c:v>
                </c:pt>
                <c:pt idx="7637">
                  <c:v>-96.438500000000005</c:v>
                </c:pt>
                <c:pt idx="7638">
                  <c:v>-96.436500000000009</c:v>
                </c:pt>
                <c:pt idx="7639">
                  <c:v>-96.4345</c:v>
                </c:pt>
                <c:pt idx="7640">
                  <c:v>-96.432500000000005</c:v>
                </c:pt>
                <c:pt idx="7641">
                  <c:v>-96.430500000000009</c:v>
                </c:pt>
                <c:pt idx="7642">
                  <c:v>-96.4285</c:v>
                </c:pt>
                <c:pt idx="7643">
                  <c:v>-96.426500000000004</c:v>
                </c:pt>
                <c:pt idx="7644">
                  <c:v>-96.424500000000009</c:v>
                </c:pt>
                <c:pt idx="7645">
                  <c:v>-96.422500000000014</c:v>
                </c:pt>
                <c:pt idx="7646">
                  <c:v>-96.420500000000004</c:v>
                </c:pt>
                <c:pt idx="7647">
                  <c:v>-96.418500000000009</c:v>
                </c:pt>
                <c:pt idx="7648">
                  <c:v>-96.416500000000013</c:v>
                </c:pt>
                <c:pt idx="7649">
                  <c:v>-96.414500000000004</c:v>
                </c:pt>
                <c:pt idx="7650">
                  <c:v>-96.412500000000009</c:v>
                </c:pt>
                <c:pt idx="7651">
                  <c:v>-96.410500000000013</c:v>
                </c:pt>
                <c:pt idx="7652">
                  <c:v>-96.408500000000004</c:v>
                </c:pt>
                <c:pt idx="7653">
                  <c:v>-96.406500000000008</c:v>
                </c:pt>
                <c:pt idx="7654">
                  <c:v>-96.404500000000013</c:v>
                </c:pt>
                <c:pt idx="7655">
                  <c:v>-96.402500000000003</c:v>
                </c:pt>
                <c:pt idx="7656">
                  <c:v>-96.400500000000008</c:v>
                </c:pt>
                <c:pt idx="7657">
                  <c:v>-96.398500000000013</c:v>
                </c:pt>
                <c:pt idx="7658">
                  <c:v>-96.396500000000003</c:v>
                </c:pt>
                <c:pt idx="7659">
                  <c:v>-96.394500000000008</c:v>
                </c:pt>
                <c:pt idx="7660">
                  <c:v>-96.392500000000013</c:v>
                </c:pt>
                <c:pt idx="7661">
                  <c:v>-96.390500000000003</c:v>
                </c:pt>
                <c:pt idx="7662">
                  <c:v>-96.388500000000008</c:v>
                </c:pt>
                <c:pt idx="7663">
                  <c:v>-96.386500000000012</c:v>
                </c:pt>
                <c:pt idx="7664">
                  <c:v>-96.384500000000003</c:v>
                </c:pt>
                <c:pt idx="7665">
                  <c:v>-96.382500000000007</c:v>
                </c:pt>
                <c:pt idx="7666">
                  <c:v>-96.380500000000012</c:v>
                </c:pt>
                <c:pt idx="7667">
                  <c:v>-96.378500000000003</c:v>
                </c:pt>
                <c:pt idx="7668">
                  <c:v>-96.376500000000007</c:v>
                </c:pt>
                <c:pt idx="7669">
                  <c:v>-96.374500000000012</c:v>
                </c:pt>
                <c:pt idx="7670">
                  <c:v>-96.372500000000002</c:v>
                </c:pt>
                <c:pt idx="7671">
                  <c:v>-96.370500000000007</c:v>
                </c:pt>
                <c:pt idx="7672">
                  <c:v>-96.368500000000012</c:v>
                </c:pt>
                <c:pt idx="7673">
                  <c:v>-96.366500000000002</c:v>
                </c:pt>
                <c:pt idx="7674">
                  <c:v>-96.364500000000007</c:v>
                </c:pt>
                <c:pt idx="7675">
                  <c:v>-96.362500000000011</c:v>
                </c:pt>
                <c:pt idx="7676">
                  <c:v>-96.360500000000002</c:v>
                </c:pt>
                <c:pt idx="7677">
                  <c:v>-96.358500000000006</c:v>
                </c:pt>
                <c:pt idx="7678">
                  <c:v>-96.356500000000011</c:v>
                </c:pt>
                <c:pt idx="7679">
                  <c:v>-96.354500000000002</c:v>
                </c:pt>
                <c:pt idx="7680">
                  <c:v>-96.352500000000006</c:v>
                </c:pt>
                <c:pt idx="7681">
                  <c:v>-96.350500000000011</c:v>
                </c:pt>
                <c:pt idx="7682">
                  <c:v>-96.348500000000001</c:v>
                </c:pt>
                <c:pt idx="7683">
                  <c:v>-96.346500000000006</c:v>
                </c:pt>
                <c:pt idx="7684">
                  <c:v>-96.344500000000011</c:v>
                </c:pt>
                <c:pt idx="7685">
                  <c:v>-96.342500000000001</c:v>
                </c:pt>
                <c:pt idx="7686">
                  <c:v>-96.340500000000006</c:v>
                </c:pt>
                <c:pt idx="7687">
                  <c:v>-96.33850000000001</c:v>
                </c:pt>
                <c:pt idx="7688">
                  <c:v>-96.336500000000001</c:v>
                </c:pt>
                <c:pt idx="7689">
                  <c:v>-96.334500000000006</c:v>
                </c:pt>
                <c:pt idx="7690">
                  <c:v>-96.33250000000001</c:v>
                </c:pt>
                <c:pt idx="7691">
                  <c:v>-96.330500000000001</c:v>
                </c:pt>
                <c:pt idx="7692">
                  <c:v>-96.328500000000005</c:v>
                </c:pt>
                <c:pt idx="7693">
                  <c:v>-96.32650000000001</c:v>
                </c:pt>
                <c:pt idx="7694">
                  <c:v>-96.3245</c:v>
                </c:pt>
                <c:pt idx="7695">
                  <c:v>-96.322500000000005</c:v>
                </c:pt>
                <c:pt idx="7696">
                  <c:v>-96.32050000000001</c:v>
                </c:pt>
                <c:pt idx="7697">
                  <c:v>-96.3185</c:v>
                </c:pt>
                <c:pt idx="7698">
                  <c:v>-96.316500000000005</c:v>
                </c:pt>
                <c:pt idx="7699">
                  <c:v>-96.31450000000001</c:v>
                </c:pt>
                <c:pt idx="7700">
                  <c:v>-96.3125</c:v>
                </c:pt>
                <c:pt idx="7701">
                  <c:v>-96.310500000000005</c:v>
                </c:pt>
                <c:pt idx="7702">
                  <c:v>-96.308500000000009</c:v>
                </c:pt>
                <c:pt idx="7703">
                  <c:v>-96.3065</c:v>
                </c:pt>
                <c:pt idx="7704">
                  <c:v>-96.304500000000004</c:v>
                </c:pt>
                <c:pt idx="7705">
                  <c:v>-96.302500000000009</c:v>
                </c:pt>
                <c:pt idx="7706">
                  <c:v>-96.3005</c:v>
                </c:pt>
                <c:pt idx="7707">
                  <c:v>-96.298500000000004</c:v>
                </c:pt>
                <c:pt idx="7708">
                  <c:v>-96.296500000000009</c:v>
                </c:pt>
                <c:pt idx="7709">
                  <c:v>-96.294499999999999</c:v>
                </c:pt>
                <c:pt idx="7710">
                  <c:v>-96.292500000000004</c:v>
                </c:pt>
                <c:pt idx="7711">
                  <c:v>-96.290500000000009</c:v>
                </c:pt>
                <c:pt idx="7712">
                  <c:v>-96.288499999999999</c:v>
                </c:pt>
                <c:pt idx="7713">
                  <c:v>-96.286500000000004</c:v>
                </c:pt>
                <c:pt idx="7714">
                  <c:v>-96.284500000000008</c:v>
                </c:pt>
                <c:pt idx="7715">
                  <c:v>-96.282499999999999</c:v>
                </c:pt>
                <c:pt idx="7716">
                  <c:v>-96.280500000000004</c:v>
                </c:pt>
                <c:pt idx="7717">
                  <c:v>-96.278500000000008</c:v>
                </c:pt>
                <c:pt idx="7718">
                  <c:v>-96.276499999999999</c:v>
                </c:pt>
                <c:pt idx="7719">
                  <c:v>-96.274500000000003</c:v>
                </c:pt>
                <c:pt idx="7720">
                  <c:v>-96.272500000000008</c:v>
                </c:pt>
                <c:pt idx="7721">
                  <c:v>-96.270499999999998</c:v>
                </c:pt>
                <c:pt idx="7722">
                  <c:v>-96.268500000000003</c:v>
                </c:pt>
                <c:pt idx="7723">
                  <c:v>-96.266500000000008</c:v>
                </c:pt>
                <c:pt idx="7724">
                  <c:v>-96.264499999999998</c:v>
                </c:pt>
                <c:pt idx="7725">
                  <c:v>-96.262500000000003</c:v>
                </c:pt>
                <c:pt idx="7726">
                  <c:v>-96.260500000000008</c:v>
                </c:pt>
                <c:pt idx="7727">
                  <c:v>-96.258499999999998</c:v>
                </c:pt>
                <c:pt idx="7728">
                  <c:v>-96.256500000000003</c:v>
                </c:pt>
                <c:pt idx="7729">
                  <c:v>-96.254500000000007</c:v>
                </c:pt>
                <c:pt idx="7730">
                  <c:v>-96.252499999999998</c:v>
                </c:pt>
                <c:pt idx="7731">
                  <c:v>-96.250500000000002</c:v>
                </c:pt>
                <c:pt idx="7732">
                  <c:v>-96.248500000000007</c:v>
                </c:pt>
                <c:pt idx="7733">
                  <c:v>-96.246500000000012</c:v>
                </c:pt>
                <c:pt idx="7734">
                  <c:v>-96.244500000000002</c:v>
                </c:pt>
                <c:pt idx="7735">
                  <c:v>-96.242500000000007</c:v>
                </c:pt>
                <c:pt idx="7736">
                  <c:v>-96.240500000000011</c:v>
                </c:pt>
                <c:pt idx="7737">
                  <c:v>-96.238500000000002</c:v>
                </c:pt>
                <c:pt idx="7738">
                  <c:v>-96.236500000000007</c:v>
                </c:pt>
                <c:pt idx="7739">
                  <c:v>-96.234500000000011</c:v>
                </c:pt>
                <c:pt idx="7740">
                  <c:v>-96.232500000000002</c:v>
                </c:pt>
                <c:pt idx="7741">
                  <c:v>-96.230500000000006</c:v>
                </c:pt>
                <c:pt idx="7742">
                  <c:v>-96.228500000000011</c:v>
                </c:pt>
                <c:pt idx="7743">
                  <c:v>-96.226500000000001</c:v>
                </c:pt>
                <c:pt idx="7744">
                  <c:v>-96.224500000000006</c:v>
                </c:pt>
                <c:pt idx="7745">
                  <c:v>-96.222500000000011</c:v>
                </c:pt>
                <c:pt idx="7746">
                  <c:v>-96.220500000000001</c:v>
                </c:pt>
                <c:pt idx="7747">
                  <c:v>-96.218500000000006</c:v>
                </c:pt>
                <c:pt idx="7748">
                  <c:v>-96.216500000000011</c:v>
                </c:pt>
                <c:pt idx="7749">
                  <c:v>-96.214500000000001</c:v>
                </c:pt>
                <c:pt idx="7750">
                  <c:v>-96.212500000000006</c:v>
                </c:pt>
                <c:pt idx="7751">
                  <c:v>-96.21050000000001</c:v>
                </c:pt>
                <c:pt idx="7752">
                  <c:v>-96.208500000000001</c:v>
                </c:pt>
                <c:pt idx="7753">
                  <c:v>-96.206500000000005</c:v>
                </c:pt>
                <c:pt idx="7754">
                  <c:v>-96.20450000000001</c:v>
                </c:pt>
                <c:pt idx="7755">
                  <c:v>-96.202500000000001</c:v>
                </c:pt>
                <c:pt idx="7756">
                  <c:v>-96.200500000000005</c:v>
                </c:pt>
                <c:pt idx="7757">
                  <c:v>-96.19850000000001</c:v>
                </c:pt>
                <c:pt idx="7758">
                  <c:v>-96.1965</c:v>
                </c:pt>
                <c:pt idx="7759">
                  <c:v>-96.194500000000005</c:v>
                </c:pt>
                <c:pt idx="7760">
                  <c:v>-96.19250000000001</c:v>
                </c:pt>
                <c:pt idx="7761">
                  <c:v>-96.1905</c:v>
                </c:pt>
                <c:pt idx="7762">
                  <c:v>-96.188500000000005</c:v>
                </c:pt>
                <c:pt idx="7763">
                  <c:v>-96.186500000000009</c:v>
                </c:pt>
                <c:pt idx="7764">
                  <c:v>-96.1845</c:v>
                </c:pt>
                <c:pt idx="7765">
                  <c:v>-96.182500000000005</c:v>
                </c:pt>
                <c:pt idx="7766">
                  <c:v>-96.180500000000009</c:v>
                </c:pt>
                <c:pt idx="7767">
                  <c:v>-96.1785</c:v>
                </c:pt>
                <c:pt idx="7768">
                  <c:v>-96.176500000000004</c:v>
                </c:pt>
                <c:pt idx="7769">
                  <c:v>-96.174500000000009</c:v>
                </c:pt>
                <c:pt idx="7770">
                  <c:v>-96.172500000000014</c:v>
                </c:pt>
                <c:pt idx="7771">
                  <c:v>-96.170500000000004</c:v>
                </c:pt>
                <c:pt idx="7772">
                  <c:v>-96.168500000000009</c:v>
                </c:pt>
                <c:pt idx="7773">
                  <c:v>-96.166500000000013</c:v>
                </c:pt>
                <c:pt idx="7774">
                  <c:v>-96.164500000000004</c:v>
                </c:pt>
                <c:pt idx="7775">
                  <c:v>-96.162500000000009</c:v>
                </c:pt>
                <c:pt idx="7776">
                  <c:v>-96.160500000000013</c:v>
                </c:pt>
                <c:pt idx="7777">
                  <c:v>-96.158500000000004</c:v>
                </c:pt>
                <c:pt idx="7778">
                  <c:v>-96.156500000000008</c:v>
                </c:pt>
                <c:pt idx="7779">
                  <c:v>-96.154500000000013</c:v>
                </c:pt>
                <c:pt idx="7780">
                  <c:v>-96.152500000000003</c:v>
                </c:pt>
                <c:pt idx="7781">
                  <c:v>-96.150500000000008</c:v>
                </c:pt>
                <c:pt idx="7782">
                  <c:v>-96.148500000000013</c:v>
                </c:pt>
                <c:pt idx="7783">
                  <c:v>-96.146500000000003</c:v>
                </c:pt>
                <c:pt idx="7784">
                  <c:v>-96.144500000000008</c:v>
                </c:pt>
                <c:pt idx="7785">
                  <c:v>-96.142500000000013</c:v>
                </c:pt>
                <c:pt idx="7786">
                  <c:v>-96.140500000000003</c:v>
                </c:pt>
                <c:pt idx="7787">
                  <c:v>-96.138500000000008</c:v>
                </c:pt>
                <c:pt idx="7788">
                  <c:v>-96.136500000000012</c:v>
                </c:pt>
                <c:pt idx="7789">
                  <c:v>-96.134500000000003</c:v>
                </c:pt>
                <c:pt idx="7790">
                  <c:v>-96.132500000000007</c:v>
                </c:pt>
                <c:pt idx="7791">
                  <c:v>-96.130500000000012</c:v>
                </c:pt>
                <c:pt idx="7792">
                  <c:v>-96.128500000000003</c:v>
                </c:pt>
                <c:pt idx="7793">
                  <c:v>-96.126500000000007</c:v>
                </c:pt>
                <c:pt idx="7794">
                  <c:v>-96.124500000000012</c:v>
                </c:pt>
                <c:pt idx="7795">
                  <c:v>-96.122500000000002</c:v>
                </c:pt>
                <c:pt idx="7796">
                  <c:v>-96.120500000000007</c:v>
                </c:pt>
                <c:pt idx="7797">
                  <c:v>-96.118500000000012</c:v>
                </c:pt>
                <c:pt idx="7798">
                  <c:v>-96.116500000000002</c:v>
                </c:pt>
                <c:pt idx="7799">
                  <c:v>-96.114500000000007</c:v>
                </c:pt>
                <c:pt idx="7800">
                  <c:v>-96.112500000000011</c:v>
                </c:pt>
                <c:pt idx="7801">
                  <c:v>-96.110500000000002</c:v>
                </c:pt>
                <c:pt idx="7802">
                  <c:v>-96.108500000000006</c:v>
                </c:pt>
                <c:pt idx="7803">
                  <c:v>-96.106500000000011</c:v>
                </c:pt>
                <c:pt idx="7804">
                  <c:v>-96.104500000000002</c:v>
                </c:pt>
                <c:pt idx="7805">
                  <c:v>-96.102500000000006</c:v>
                </c:pt>
                <c:pt idx="7806">
                  <c:v>-96.100500000000011</c:v>
                </c:pt>
                <c:pt idx="7807">
                  <c:v>-96.098500000000001</c:v>
                </c:pt>
                <c:pt idx="7808">
                  <c:v>-96.096500000000006</c:v>
                </c:pt>
                <c:pt idx="7809">
                  <c:v>-96.094500000000011</c:v>
                </c:pt>
                <c:pt idx="7810">
                  <c:v>-96.092500000000001</c:v>
                </c:pt>
                <c:pt idx="7811">
                  <c:v>-96.090500000000006</c:v>
                </c:pt>
                <c:pt idx="7812">
                  <c:v>-96.08850000000001</c:v>
                </c:pt>
                <c:pt idx="7813">
                  <c:v>-96.086500000000001</c:v>
                </c:pt>
                <c:pt idx="7814">
                  <c:v>-96.084500000000006</c:v>
                </c:pt>
                <c:pt idx="7815">
                  <c:v>-96.08250000000001</c:v>
                </c:pt>
                <c:pt idx="7816">
                  <c:v>-96.080500000000001</c:v>
                </c:pt>
                <c:pt idx="7817">
                  <c:v>-96.078500000000005</c:v>
                </c:pt>
                <c:pt idx="7818">
                  <c:v>-96.07650000000001</c:v>
                </c:pt>
                <c:pt idx="7819">
                  <c:v>-96.0745</c:v>
                </c:pt>
                <c:pt idx="7820">
                  <c:v>-96.072500000000005</c:v>
                </c:pt>
                <c:pt idx="7821">
                  <c:v>-96.07050000000001</c:v>
                </c:pt>
                <c:pt idx="7822">
                  <c:v>-96.0685</c:v>
                </c:pt>
                <c:pt idx="7823">
                  <c:v>-96.066500000000005</c:v>
                </c:pt>
                <c:pt idx="7824">
                  <c:v>-96.06450000000001</c:v>
                </c:pt>
                <c:pt idx="7825">
                  <c:v>-96.0625</c:v>
                </c:pt>
                <c:pt idx="7826">
                  <c:v>-96.060500000000005</c:v>
                </c:pt>
                <c:pt idx="7827">
                  <c:v>-96.058500000000009</c:v>
                </c:pt>
                <c:pt idx="7828">
                  <c:v>-96.0565</c:v>
                </c:pt>
                <c:pt idx="7829">
                  <c:v>-96.054500000000004</c:v>
                </c:pt>
                <c:pt idx="7830">
                  <c:v>-96.052500000000009</c:v>
                </c:pt>
                <c:pt idx="7831">
                  <c:v>-96.0505</c:v>
                </c:pt>
                <c:pt idx="7832">
                  <c:v>-96.048500000000004</c:v>
                </c:pt>
                <c:pt idx="7833">
                  <c:v>-96.046500000000009</c:v>
                </c:pt>
                <c:pt idx="7834">
                  <c:v>-96.044499999999999</c:v>
                </c:pt>
                <c:pt idx="7835">
                  <c:v>-96.042500000000004</c:v>
                </c:pt>
                <c:pt idx="7836">
                  <c:v>-96.040500000000009</c:v>
                </c:pt>
                <c:pt idx="7837">
                  <c:v>-96.038499999999999</c:v>
                </c:pt>
                <c:pt idx="7838">
                  <c:v>-96.036500000000004</c:v>
                </c:pt>
                <c:pt idx="7839">
                  <c:v>-96.034500000000008</c:v>
                </c:pt>
                <c:pt idx="7840">
                  <c:v>-96.032499999999999</c:v>
                </c:pt>
                <c:pt idx="7841">
                  <c:v>-96.030500000000004</c:v>
                </c:pt>
                <c:pt idx="7842">
                  <c:v>-96.028500000000008</c:v>
                </c:pt>
                <c:pt idx="7843">
                  <c:v>-96.026499999999999</c:v>
                </c:pt>
                <c:pt idx="7844">
                  <c:v>-96.024500000000003</c:v>
                </c:pt>
                <c:pt idx="7845">
                  <c:v>-96.022500000000008</c:v>
                </c:pt>
                <c:pt idx="7846">
                  <c:v>-96.020499999999998</c:v>
                </c:pt>
                <c:pt idx="7847">
                  <c:v>-96.018500000000003</c:v>
                </c:pt>
                <c:pt idx="7848">
                  <c:v>-96.016500000000008</c:v>
                </c:pt>
                <c:pt idx="7849">
                  <c:v>-96.014499999999998</c:v>
                </c:pt>
                <c:pt idx="7850">
                  <c:v>-96.012500000000003</c:v>
                </c:pt>
                <c:pt idx="7851">
                  <c:v>-96.010500000000008</c:v>
                </c:pt>
                <c:pt idx="7852">
                  <c:v>-96.008499999999998</c:v>
                </c:pt>
                <c:pt idx="7853">
                  <c:v>-96.006500000000003</c:v>
                </c:pt>
                <c:pt idx="7854">
                  <c:v>-96.004500000000007</c:v>
                </c:pt>
                <c:pt idx="7855">
                  <c:v>-96.002499999999998</c:v>
                </c:pt>
                <c:pt idx="7856">
                  <c:v>-96.000500000000002</c:v>
                </c:pt>
                <c:pt idx="7857">
                  <c:v>-95.998500000000007</c:v>
                </c:pt>
                <c:pt idx="7858">
                  <c:v>-95.996500000000012</c:v>
                </c:pt>
                <c:pt idx="7859">
                  <c:v>-95.994500000000002</c:v>
                </c:pt>
                <c:pt idx="7860">
                  <c:v>-95.992500000000007</c:v>
                </c:pt>
                <c:pt idx="7861">
                  <c:v>-95.990500000000011</c:v>
                </c:pt>
                <c:pt idx="7862">
                  <c:v>-95.988500000000002</c:v>
                </c:pt>
                <c:pt idx="7863">
                  <c:v>-95.986500000000007</c:v>
                </c:pt>
                <c:pt idx="7864">
                  <c:v>-95.984500000000011</c:v>
                </c:pt>
                <c:pt idx="7865">
                  <c:v>-95.982500000000002</c:v>
                </c:pt>
                <c:pt idx="7866">
                  <c:v>-95.980500000000006</c:v>
                </c:pt>
                <c:pt idx="7867">
                  <c:v>-95.978500000000011</c:v>
                </c:pt>
                <c:pt idx="7868">
                  <c:v>-95.976500000000001</c:v>
                </c:pt>
                <c:pt idx="7869">
                  <c:v>-95.974500000000006</c:v>
                </c:pt>
                <c:pt idx="7870">
                  <c:v>-95.972500000000011</c:v>
                </c:pt>
                <c:pt idx="7871">
                  <c:v>-95.970500000000001</c:v>
                </c:pt>
                <c:pt idx="7872">
                  <c:v>-95.968500000000006</c:v>
                </c:pt>
                <c:pt idx="7873">
                  <c:v>-95.966500000000011</c:v>
                </c:pt>
                <c:pt idx="7874">
                  <c:v>-95.964500000000001</c:v>
                </c:pt>
                <c:pt idx="7875">
                  <c:v>-95.962500000000006</c:v>
                </c:pt>
                <c:pt idx="7876">
                  <c:v>-95.96050000000001</c:v>
                </c:pt>
                <c:pt idx="7877">
                  <c:v>-95.958500000000001</c:v>
                </c:pt>
                <c:pt idx="7878">
                  <c:v>-95.956500000000005</c:v>
                </c:pt>
                <c:pt idx="7879">
                  <c:v>-95.95450000000001</c:v>
                </c:pt>
                <c:pt idx="7880">
                  <c:v>-95.952500000000001</c:v>
                </c:pt>
                <c:pt idx="7881">
                  <c:v>-95.950500000000005</c:v>
                </c:pt>
                <c:pt idx="7882">
                  <c:v>-95.94850000000001</c:v>
                </c:pt>
                <c:pt idx="7883">
                  <c:v>-95.9465</c:v>
                </c:pt>
                <c:pt idx="7884">
                  <c:v>-95.944500000000005</c:v>
                </c:pt>
                <c:pt idx="7885">
                  <c:v>-95.94250000000001</c:v>
                </c:pt>
                <c:pt idx="7886">
                  <c:v>-95.9405</c:v>
                </c:pt>
                <c:pt idx="7887">
                  <c:v>-95.938500000000005</c:v>
                </c:pt>
                <c:pt idx="7888">
                  <c:v>-95.936500000000009</c:v>
                </c:pt>
                <c:pt idx="7889">
                  <c:v>-95.9345</c:v>
                </c:pt>
                <c:pt idx="7890">
                  <c:v>-95.932500000000005</c:v>
                </c:pt>
                <c:pt idx="7891">
                  <c:v>-95.930500000000009</c:v>
                </c:pt>
                <c:pt idx="7892">
                  <c:v>-95.9285</c:v>
                </c:pt>
                <c:pt idx="7893">
                  <c:v>-95.926500000000004</c:v>
                </c:pt>
                <c:pt idx="7894">
                  <c:v>-95.924500000000009</c:v>
                </c:pt>
                <c:pt idx="7895">
                  <c:v>-95.922500000000014</c:v>
                </c:pt>
                <c:pt idx="7896">
                  <c:v>-95.920500000000004</c:v>
                </c:pt>
                <c:pt idx="7897">
                  <c:v>-95.918500000000009</c:v>
                </c:pt>
                <c:pt idx="7898">
                  <c:v>-95.916500000000013</c:v>
                </c:pt>
                <c:pt idx="7899">
                  <c:v>-95.914500000000004</c:v>
                </c:pt>
                <c:pt idx="7900">
                  <c:v>-95.912500000000009</c:v>
                </c:pt>
                <c:pt idx="7901">
                  <c:v>-95.910500000000013</c:v>
                </c:pt>
                <c:pt idx="7902">
                  <c:v>-95.908500000000004</c:v>
                </c:pt>
                <c:pt idx="7903">
                  <c:v>-95.906500000000008</c:v>
                </c:pt>
                <c:pt idx="7904">
                  <c:v>-95.904500000000013</c:v>
                </c:pt>
                <c:pt idx="7905">
                  <c:v>-95.902500000000003</c:v>
                </c:pt>
                <c:pt idx="7906">
                  <c:v>-95.900500000000008</c:v>
                </c:pt>
                <c:pt idx="7907">
                  <c:v>-95.898500000000013</c:v>
                </c:pt>
                <c:pt idx="7908">
                  <c:v>-95.896500000000003</c:v>
                </c:pt>
                <c:pt idx="7909">
                  <c:v>-95.894500000000008</c:v>
                </c:pt>
                <c:pt idx="7910">
                  <c:v>-95.892500000000013</c:v>
                </c:pt>
                <c:pt idx="7911">
                  <c:v>-95.890500000000003</c:v>
                </c:pt>
                <c:pt idx="7912">
                  <c:v>-95.888500000000008</c:v>
                </c:pt>
                <c:pt idx="7913">
                  <c:v>-95.886500000000012</c:v>
                </c:pt>
                <c:pt idx="7914">
                  <c:v>-95.884500000000003</c:v>
                </c:pt>
                <c:pt idx="7915">
                  <c:v>-95.882500000000007</c:v>
                </c:pt>
                <c:pt idx="7916">
                  <c:v>-95.880500000000012</c:v>
                </c:pt>
                <c:pt idx="7917">
                  <c:v>-95.878500000000003</c:v>
                </c:pt>
                <c:pt idx="7918">
                  <c:v>-95.876500000000007</c:v>
                </c:pt>
                <c:pt idx="7919">
                  <c:v>-95.874500000000012</c:v>
                </c:pt>
                <c:pt idx="7920">
                  <c:v>-95.872500000000002</c:v>
                </c:pt>
                <c:pt idx="7921">
                  <c:v>-95.870500000000007</c:v>
                </c:pt>
                <c:pt idx="7922">
                  <c:v>-95.868500000000012</c:v>
                </c:pt>
                <c:pt idx="7923">
                  <c:v>-95.866500000000002</c:v>
                </c:pt>
                <c:pt idx="7924">
                  <c:v>-95.864500000000007</c:v>
                </c:pt>
                <c:pt idx="7925">
                  <c:v>-95.862500000000011</c:v>
                </c:pt>
                <c:pt idx="7926">
                  <c:v>-95.860500000000002</c:v>
                </c:pt>
                <c:pt idx="7927">
                  <c:v>-95.858500000000006</c:v>
                </c:pt>
                <c:pt idx="7928">
                  <c:v>-95.856500000000011</c:v>
                </c:pt>
                <c:pt idx="7929">
                  <c:v>-95.854500000000002</c:v>
                </c:pt>
                <c:pt idx="7930">
                  <c:v>-95.852500000000006</c:v>
                </c:pt>
                <c:pt idx="7931">
                  <c:v>-95.850500000000011</c:v>
                </c:pt>
                <c:pt idx="7932">
                  <c:v>-95.848500000000001</c:v>
                </c:pt>
                <c:pt idx="7933">
                  <c:v>-95.846500000000006</c:v>
                </c:pt>
                <c:pt idx="7934">
                  <c:v>-95.844500000000011</c:v>
                </c:pt>
                <c:pt idx="7935">
                  <c:v>-95.842500000000001</c:v>
                </c:pt>
                <c:pt idx="7936">
                  <c:v>-95.840500000000006</c:v>
                </c:pt>
                <c:pt idx="7937">
                  <c:v>-95.83850000000001</c:v>
                </c:pt>
                <c:pt idx="7938">
                  <c:v>-95.836500000000001</c:v>
                </c:pt>
                <c:pt idx="7939">
                  <c:v>-95.834500000000006</c:v>
                </c:pt>
                <c:pt idx="7940">
                  <c:v>-95.83250000000001</c:v>
                </c:pt>
                <c:pt idx="7941">
                  <c:v>-95.830500000000001</c:v>
                </c:pt>
                <c:pt idx="7942">
                  <c:v>-95.828500000000005</c:v>
                </c:pt>
                <c:pt idx="7943">
                  <c:v>-95.82650000000001</c:v>
                </c:pt>
                <c:pt idx="7944">
                  <c:v>-95.8245</c:v>
                </c:pt>
                <c:pt idx="7945">
                  <c:v>-95.822500000000005</c:v>
                </c:pt>
                <c:pt idx="7946">
                  <c:v>-95.82050000000001</c:v>
                </c:pt>
                <c:pt idx="7947">
                  <c:v>-95.8185</c:v>
                </c:pt>
                <c:pt idx="7948">
                  <c:v>-95.816500000000005</c:v>
                </c:pt>
                <c:pt idx="7949">
                  <c:v>-95.81450000000001</c:v>
                </c:pt>
                <c:pt idx="7950">
                  <c:v>-95.8125</c:v>
                </c:pt>
                <c:pt idx="7951">
                  <c:v>-95.810500000000005</c:v>
                </c:pt>
                <c:pt idx="7952">
                  <c:v>-95.808500000000009</c:v>
                </c:pt>
                <c:pt idx="7953">
                  <c:v>-95.8065</c:v>
                </c:pt>
                <c:pt idx="7954">
                  <c:v>-95.804500000000004</c:v>
                </c:pt>
                <c:pt idx="7955">
                  <c:v>-95.802500000000009</c:v>
                </c:pt>
                <c:pt idx="7956">
                  <c:v>-95.8005</c:v>
                </c:pt>
                <c:pt idx="7957">
                  <c:v>-95.798500000000004</c:v>
                </c:pt>
                <c:pt idx="7958">
                  <c:v>-95.796500000000009</c:v>
                </c:pt>
                <c:pt idx="7959">
                  <c:v>-95.794499999999999</c:v>
                </c:pt>
                <c:pt idx="7960">
                  <c:v>-95.792500000000004</c:v>
                </c:pt>
                <c:pt idx="7961">
                  <c:v>-95.790500000000009</c:v>
                </c:pt>
                <c:pt idx="7962">
                  <c:v>-95.788499999999999</c:v>
                </c:pt>
                <c:pt idx="7963">
                  <c:v>-95.786500000000004</c:v>
                </c:pt>
                <c:pt idx="7964">
                  <c:v>-95.784500000000008</c:v>
                </c:pt>
                <c:pt idx="7965">
                  <c:v>-95.782499999999999</c:v>
                </c:pt>
                <c:pt idx="7966">
                  <c:v>-95.780500000000004</c:v>
                </c:pt>
                <c:pt idx="7967">
                  <c:v>-95.778500000000008</c:v>
                </c:pt>
                <c:pt idx="7968">
                  <c:v>-95.776499999999999</c:v>
                </c:pt>
                <c:pt idx="7969">
                  <c:v>-95.774500000000003</c:v>
                </c:pt>
                <c:pt idx="7970">
                  <c:v>-95.772500000000008</c:v>
                </c:pt>
                <c:pt idx="7971">
                  <c:v>-95.770499999999998</c:v>
                </c:pt>
                <c:pt idx="7972">
                  <c:v>-95.768500000000003</c:v>
                </c:pt>
                <c:pt idx="7973">
                  <c:v>-95.766500000000008</c:v>
                </c:pt>
                <c:pt idx="7974">
                  <c:v>-95.764499999999998</c:v>
                </c:pt>
                <c:pt idx="7975">
                  <c:v>-95.762500000000003</c:v>
                </c:pt>
                <c:pt idx="7976">
                  <c:v>-95.760500000000008</c:v>
                </c:pt>
                <c:pt idx="7977">
                  <c:v>-95.758499999999998</c:v>
                </c:pt>
                <c:pt idx="7978">
                  <c:v>-95.756500000000003</c:v>
                </c:pt>
                <c:pt idx="7979">
                  <c:v>-95.754500000000007</c:v>
                </c:pt>
                <c:pt idx="7980">
                  <c:v>-95.752499999999998</c:v>
                </c:pt>
                <c:pt idx="7981">
                  <c:v>-95.750500000000002</c:v>
                </c:pt>
                <c:pt idx="7982">
                  <c:v>-95.748500000000007</c:v>
                </c:pt>
                <c:pt idx="7983">
                  <c:v>-95.746500000000012</c:v>
                </c:pt>
                <c:pt idx="7984">
                  <c:v>-95.744500000000002</c:v>
                </c:pt>
                <c:pt idx="7985">
                  <c:v>-95.742500000000007</c:v>
                </c:pt>
                <c:pt idx="7986">
                  <c:v>-95.740500000000011</c:v>
                </c:pt>
                <c:pt idx="7987">
                  <c:v>-95.738500000000002</c:v>
                </c:pt>
                <c:pt idx="7988">
                  <c:v>-95.736500000000007</c:v>
                </c:pt>
                <c:pt idx="7989">
                  <c:v>-95.734500000000011</c:v>
                </c:pt>
                <c:pt idx="7990">
                  <c:v>-95.732500000000002</c:v>
                </c:pt>
                <c:pt idx="7991">
                  <c:v>-95.730500000000006</c:v>
                </c:pt>
                <c:pt idx="7992">
                  <c:v>-95.728500000000011</c:v>
                </c:pt>
                <c:pt idx="7993">
                  <c:v>-95.726500000000001</c:v>
                </c:pt>
                <c:pt idx="7994">
                  <c:v>-95.724500000000006</c:v>
                </c:pt>
                <c:pt idx="7995">
                  <c:v>-95.722500000000011</c:v>
                </c:pt>
                <c:pt idx="7996">
                  <c:v>-95.720500000000001</c:v>
                </c:pt>
                <c:pt idx="7997">
                  <c:v>-95.718500000000006</c:v>
                </c:pt>
                <c:pt idx="7998">
                  <c:v>-95.716500000000011</c:v>
                </c:pt>
                <c:pt idx="7999">
                  <c:v>-95.714500000000001</c:v>
                </c:pt>
                <c:pt idx="8000">
                  <c:v>-95.712500000000006</c:v>
                </c:pt>
                <c:pt idx="8001">
                  <c:v>-95.71050000000001</c:v>
                </c:pt>
                <c:pt idx="8002">
                  <c:v>-95.708500000000001</c:v>
                </c:pt>
                <c:pt idx="8003">
                  <c:v>-95.706500000000005</c:v>
                </c:pt>
                <c:pt idx="8004">
                  <c:v>-95.70450000000001</c:v>
                </c:pt>
                <c:pt idx="8005">
                  <c:v>-95.702500000000001</c:v>
                </c:pt>
                <c:pt idx="8006">
                  <c:v>-95.700500000000005</c:v>
                </c:pt>
                <c:pt idx="8007">
                  <c:v>-95.69850000000001</c:v>
                </c:pt>
                <c:pt idx="8008">
                  <c:v>-95.696500000000015</c:v>
                </c:pt>
                <c:pt idx="8009">
                  <c:v>-95.694500000000005</c:v>
                </c:pt>
                <c:pt idx="8010">
                  <c:v>-95.69250000000001</c:v>
                </c:pt>
                <c:pt idx="8011">
                  <c:v>-95.690500000000014</c:v>
                </c:pt>
                <c:pt idx="8012">
                  <c:v>-95.688500000000005</c:v>
                </c:pt>
                <c:pt idx="8013">
                  <c:v>-95.686500000000009</c:v>
                </c:pt>
                <c:pt idx="8014">
                  <c:v>-95.684500000000014</c:v>
                </c:pt>
                <c:pt idx="8015">
                  <c:v>-95.682500000000005</c:v>
                </c:pt>
                <c:pt idx="8016">
                  <c:v>-95.680500000000009</c:v>
                </c:pt>
                <c:pt idx="8017">
                  <c:v>-95.678500000000014</c:v>
                </c:pt>
                <c:pt idx="8018">
                  <c:v>-95.676500000000004</c:v>
                </c:pt>
                <c:pt idx="8019">
                  <c:v>-95.674500000000009</c:v>
                </c:pt>
                <c:pt idx="8020">
                  <c:v>-95.672500000000014</c:v>
                </c:pt>
                <c:pt idx="8021">
                  <c:v>-95.670500000000004</c:v>
                </c:pt>
                <c:pt idx="8022">
                  <c:v>-95.668500000000009</c:v>
                </c:pt>
                <c:pt idx="8023">
                  <c:v>-95.666500000000013</c:v>
                </c:pt>
                <c:pt idx="8024">
                  <c:v>-95.664500000000004</c:v>
                </c:pt>
                <c:pt idx="8025">
                  <c:v>-95.662500000000009</c:v>
                </c:pt>
                <c:pt idx="8026">
                  <c:v>-95.660500000000013</c:v>
                </c:pt>
                <c:pt idx="8027">
                  <c:v>-95.658500000000004</c:v>
                </c:pt>
                <c:pt idx="8028">
                  <c:v>-95.656500000000008</c:v>
                </c:pt>
                <c:pt idx="8029">
                  <c:v>-95.654500000000013</c:v>
                </c:pt>
                <c:pt idx="8030">
                  <c:v>-95.652500000000003</c:v>
                </c:pt>
                <c:pt idx="8031">
                  <c:v>-95.650500000000008</c:v>
                </c:pt>
                <c:pt idx="8032">
                  <c:v>-95.648500000000013</c:v>
                </c:pt>
                <c:pt idx="8033">
                  <c:v>-95.646500000000003</c:v>
                </c:pt>
                <c:pt idx="8034">
                  <c:v>-95.644500000000008</c:v>
                </c:pt>
                <c:pt idx="8035">
                  <c:v>-95.642500000000013</c:v>
                </c:pt>
                <c:pt idx="8036">
                  <c:v>-95.640500000000003</c:v>
                </c:pt>
                <c:pt idx="8037">
                  <c:v>-95.638500000000008</c:v>
                </c:pt>
                <c:pt idx="8038">
                  <c:v>-95.636500000000012</c:v>
                </c:pt>
                <c:pt idx="8039">
                  <c:v>-95.634500000000003</c:v>
                </c:pt>
                <c:pt idx="8040">
                  <c:v>-95.632500000000007</c:v>
                </c:pt>
                <c:pt idx="8041">
                  <c:v>-95.630500000000012</c:v>
                </c:pt>
                <c:pt idx="8042">
                  <c:v>-95.628500000000003</c:v>
                </c:pt>
                <c:pt idx="8043">
                  <c:v>-95.626500000000007</c:v>
                </c:pt>
                <c:pt idx="8044">
                  <c:v>-95.624500000000012</c:v>
                </c:pt>
                <c:pt idx="8045">
                  <c:v>-95.622500000000002</c:v>
                </c:pt>
                <c:pt idx="8046">
                  <c:v>-95.620500000000007</c:v>
                </c:pt>
                <c:pt idx="8047">
                  <c:v>-95.618500000000012</c:v>
                </c:pt>
                <c:pt idx="8048">
                  <c:v>-95.616500000000002</c:v>
                </c:pt>
                <c:pt idx="8049">
                  <c:v>-95.614500000000007</c:v>
                </c:pt>
                <c:pt idx="8050">
                  <c:v>-95.612500000000011</c:v>
                </c:pt>
                <c:pt idx="8051">
                  <c:v>-95.610500000000002</c:v>
                </c:pt>
                <c:pt idx="8052">
                  <c:v>-95.608500000000006</c:v>
                </c:pt>
                <c:pt idx="8053">
                  <c:v>-95.606500000000011</c:v>
                </c:pt>
                <c:pt idx="8054">
                  <c:v>-95.604500000000002</c:v>
                </c:pt>
                <c:pt idx="8055">
                  <c:v>-95.602500000000006</c:v>
                </c:pt>
                <c:pt idx="8056">
                  <c:v>-95.600500000000011</c:v>
                </c:pt>
                <c:pt idx="8057">
                  <c:v>-95.598500000000001</c:v>
                </c:pt>
                <c:pt idx="8058">
                  <c:v>-95.596500000000006</c:v>
                </c:pt>
                <c:pt idx="8059">
                  <c:v>-95.594500000000011</c:v>
                </c:pt>
                <c:pt idx="8060">
                  <c:v>-95.592500000000001</c:v>
                </c:pt>
                <c:pt idx="8061">
                  <c:v>-95.590500000000006</c:v>
                </c:pt>
                <c:pt idx="8062">
                  <c:v>-95.58850000000001</c:v>
                </c:pt>
                <c:pt idx="8063">
                  <c:v>-95.586500000000001</c:v>
                </c:pt>
                <c:pt idx="8064">
                  <c:v>-95.584500000000006</c:v>
                </c:pt>
                <c:pt idx="8065">
                  <c:v>-95.58250000000001</c:v>
                </c:pt>
                <c:pt idx="8066">
                  <c:v>-95.580500000000001</c:v>
                </c:pt>
                <c:pt idx="8067">
                  <c:v>-95.578500000000005</c:v>
                </c:pt>
                <c:pt idx="8068">
                  <c:v>-95.57650000000001</c:v>
                </c:pt>
                <c:pt idx="8069">
                  <c:v>-95.5745</c:v>
                </c:pt>
                <c:pt idx="8070">
                  <c:v>-95.572500000000005</c:v>
                </c:pt>
                <c:pt idx="8071">
                  <c:v>-95.57050000000001</c:v>
                </c:pt>
                <c:pt idx="8072">
                  <c:v>-95.5685</c:v>
                </c:pt>
                <c:pt idx="8073">
                  <c:v>-95.566500000000005</c:v>
                </c:pt>
                <c:pt idx="8074">
                  <c:v>-95.56450000000001</c:v>
                </c:pt>
                <c:pt idx="8075">
                  <c:v>-95.5625</c:v>
                </c:pt>
                <c:pt idx="8076">
                  <c:v>-95.560500000000005</c:v>
                </c:pt>
                <c:pt idx="8077">
                  <c:v>-95.558500000000009</c:v>
                </c:pt>
                <c:pt idx="8078">
                  <c:v>-95.5565</c:v>
                </c:pt>
                <c:pt idx="8079">
                  <c:v>-95.554500000000004</c:v>
                </c:pt>
                <c:pt idx="8080">
                  <c:v>-95.552500000000009</c:v>
                </c:pt>
                <c:pt idx="8081">
                  <c:v>-95.5505</c:v>
                </c:pt>
                <c:pt idx="8082">
                  <c:v>-95.548500000000004</c:v>
                </c:pt>
                <c:pt idx="8083">
                  <c:v>-95.546500000000009</c:v>
                </c:pt>
                <c:pt idx="8084">
                  <c:v>-95.544499999999999</c:v>
                </c:pt>
                <c:pt idx="8085">
                  <c:v>-95.542500000000004</c:v>
                </c:pt>
                <c:pt idx="8086">
                  <c:v>-95.540500000000009</c:v>
                </c:pt>
                <c:pt idx="8087">
                  <c:v>-95.538499999999999</c:v>
                </c:pt>
                <c:pt idx="8088">
                  <c:v>-95.536500000000004</c:v>
                </c:pt>
                <c:pt idx="8089">
                  <c:v>-95.534500000000008</c:v>
                </c:pt>
                <c:pt idx="8090">
                  <c:v>-95.532499999999999</c:v>
                </c:pt>
                <c:pt idx="8091">
                  <c:v>-95.530500000000004</c:v>
                </c:pt>
                <c:pt idx="8092">
                  <c:v>-95.528500000000008</c:v>
                </c:pt>
                <c:pt idx="8093">
                  <c:v>-95.526499999999999</c:v>
                </c:pt>
                <c:pt idx="8094">
                  <c:v>-95.524500000000003</c:v>
                </c:pt>
                <c:pt idx="8095">
                  <c:v>-95.522500000000008</c:v>
                </c:pt>
                <c:pt idx="8096">
                  <c:v>-95.520499999999998</c:v>
                </c:pt>
                <c:pt idx="8097">
                  <c:v>-95.518500000000003</c:v>
                </c:pt>
                <c:pt idx="8098">
                  <c:v>-95.516500000000008</c:v>
                </c:pt>
                <c:pt idx="8099">
                  <c:v>-95.514499999999998</c:v>
                </c:pt>
                <c:pt idx="8100">
                  <c:v>-95.512500000000003</c:v>
                </c:pt>
                <c:pt idx="8101">
                  <c:v>-95.510500000000008</c:v>
                </c:pt>
                <c:pt idx="8102">
                  <c:v>-95.508499999999998</c:v>
                </c:pt>
                <c:pt idx="8103">
                  <c:v>-95.506500000000003</c:v>
                </c:pt>
                <c:pt idx="8104">
                  <c:v>-95.504500000000007</c:v>
                </c:pt>
                <c:pt idx="8105">
                  <c:v>-95.502499999999998</c:v>
                </c:pt>
                <c:pt idx="8106">
                  <c:v>-95.500500000000002</c:v>
                </c:pt>
                <c:pt idx="8107">
                  <c:v>-95.498500000000007</c:v>
                </c:pt>
                <c:pt idx="8108">
                  <c:v>-95.496499999999997</c:v>
                </c:pt>
                <c:pt idx="8109">
                  <c:v>-95.494500000000002</c:v>
                </c:pt>
                <c:pt idx="8110">
                  <c:v>-95.492500000000007</c:v>
                </c:pt>
                <c:pt idx="8111">
                  <c:v>-95.490499999999997</c:v>
                </c:pt>
                <c:pt idx="8112">
                  <c:v>-95.488500000000002</c:v>
                </c:pt>
                <c:pt idx="8113">
                  <c:v>-95.486500000000007</c:v>
                </c:pt>
                <c:pt idx="8114">
                  <c:v>-95.484499999999997</c:v>
                </c:pt>
                <c:pt idx="8115">
                  <c:v>-95.482500000000002</c:v>
                </c:pt>
                <c:pt idx="8116">
                  <c:v>-95.480500000000006</c:v>
                </c:pt>
                <c:pt idx="8117">
                  <c:v>-95.478499999999997</c:v>
                </c:pt>
                <c:pt idx="8118">
                  <c:v>-95.476500000000001</c:v>
                </c:pt>
                <c:pt idx="8119">
                  <c:v>-95.474500000000006</c:v>
                </c:pt>
                <c:pt idx="8120">
                  <c:v>-95.472500000000011</c:v>
                </c:pt>
                <c:pt idx="8121">
                  <c:v>-95.470500000000001</c:v>
                </c:pt>
                <c:pt idx="8122">
                  <c:v>-95.468500000000006</c:v>
                </c:pt>
                <c:pt idx="8123">
                  <c:v>-95.466500000000011</c:v>
                </c:pt>
                <c:pt idx="8124">
                  <c:v>-95.464500000000001</c:v>
                </c:pt>
                <c:pt idx="8125">
                  <c:v>-95.462500000000006</c:v>
                </c:pt>
                <c:pt idx="8126">
                  <c:v>-95.46050000000001</c:v>
                </c:pt>
                <c:pt idx="8127">
                  <c:v>-95.458500000000001</c:v>
                </c:pt>
                <c:pt idx="8128">
                  <c:v>-95.456500000000005</c:v>
                </c:pt>
                <c:pt idx="8129">
                  <c:v>-95.45450000000001</c:v>
                </c:pt>
                <c:pt idx="8130">
                  <c:v>-95.452500000000001</c:v>
                </c:pt>
                <c:pt idx="8131">
                  <c:v>-95.450500000000005</c:v>
                </c:pt>
                <c:pt idx="8132">
                  <c:v>-95.44850000000001</c:v>
                </c:pt>
                <c:pt idx="8133">
                  <c:v>-95.446500000000015</c:v>
                </c:pt>
                <c:pt idx="8134">
                  <c:v>-95.444500000000005</c:v>
                </c:pt>
                <c:pt idx="8135">
                  <c:v>-95.44250000000001</c:v>
                </c:pt>
                <c:pt idx="8136">
                  <c:v>-95.440500000000014</c:v>
                </c:pt>
                <c:pt idx="8137">
                  <c:v>-95.438500000000005</c:v>
                </c:pt>
                <c:pt idx="8138">
                  <c:v>-95.436500000000009</c:v>
                </c:pt>
                <c:pt idx="8139">
                  <c:v>-95.434500000000014</c:v>
                </c:pt>
                <c:pt idx="8140">
                  <c:v>-95.432500000000005</c:v>
                </c:pt>
                <c:pt idx="8141">
                  <c:v>-95.430500000000009</c:v>
                </c:pt>
                <c:pt idx="8142">
                  <c:v>-95.428500000000014</c:v>
                </c:pt>
                <c:pt idx="8143">
                  <c:v>-95.426500000000004</c:v>
                </c:pt>
                <c:pt idx="8144">
                  <c:v>-95.424500000000009</c:v>
                </c:pt>
                <c:pt idx="8145">
                  <c:v>-95.422500000000014</c:v>
                </c:pt>
                <c:pt idx="8146">
                  <c:v>-95.420500000000004</c:v>
                </c:pt>
                <c:pt idx="8147">
                  <c:v>-95.418500000000009</c:v>
                </c:pt>
                <c:pt idx="8148">
                  <c:v>-95.416500000000013</c:v>
                </c:pt>
                <c:pt idx="8149">
                  <c:v>-95.414500000000004</c:v>
                </c:pt>
                <c:pt idx="8150">
                  <c:v>-95.412500000000009</c:v>
                </c:pt>
                <c:pt idx="8151">
                  <c:v>-95.410500000000013</c:v>
                </c:pt>
                <c:pt idx="8152">
                  <c:v>-95.408500000000004</c:v>
                </c:pt>
                <c:pt idx="8153">
                  <c:v>-95.406500000000008</c:v>
                </c:pt>
                <c:pt idx="8154">
                  <c:v>-95.404500000000013</c:v>
                </c:pt>
                <c:pt idx="8155">
                  <c:v>-95.402500000000003</c:v>
                </c:pt>
                <c:pt idx="8156">
                  <c:v>-95.400500000000008</c:v>
                </c:pt>
                <c:pt idx="8157">
                  <c:v>-95.398500000000013</c:v>
                </c:pt>
                <c:pt idx="8158">
                  <c:v>-95.396500000000003</c:v>
                </c:pt>
                <c:pt idx="8159">
                  <c:v>-95.394500000000008</c:v>
                </c:pt>
                <c:pt idx="8160">
                  <c:v>-95.392500000000013</c:v>
                </c:pt>
                <c:pt idx="8161">
                  <c:v>-95.390500000000003</c:v>
                </c:pt>
                <c:pt idx="8162">
                  <c:v>-95.388500000000008</c:v>
                </c:pt>
                <c:pt idx="8163">
                  <c:v>-95.386500000000012</c:v>
                </c:pt>
                <c:pt idx="8164">
                  <c:v>-95.384500000000003</c:v>
                </c:pt>
                <c:pt idx="8165">
                  <c:v>-95.382500000000007</c:v>
                </c:pt>
                <c:pt idx="8166">
                  <c:v>-95.380500000000012</c:v>
                </c:pt>
                <c:pt idx="8167">
                  <c:v>-95.378500000000003</c:v>
                </c:pt>
                <c:pt idx="8168">
                  <c:v>-95.376500000000007</c:v>
                </c:pt>
                <c:pt idx="8169">
                  <c:v>-95.374500000000012</c:v>
                </c:pt>
                <c:pt idx="8170">
                  <c:v>-95.372500000000002</c:v>
                </c:pt>
                <c:pt idx="8171">
                  <c:v>-95.370500000000007</c:v>
                </c:pt>
                <c:pt idx="8172">
                  <c:v>-95.368500000000012</c:v>
                </c:pt>
                <c:pt idx="8173">
                  <c:v>-95.366500000000002</c:v>
                </c:pt>
                <c:pt idx="8174">
                  <c:v>-95.364500000000007</c:v>
                </c:pt>
                <c:pt idx="8175">
                  <c:v>-95.362500000000011</c:v>
                </c:pt>
                <c:pt idx="8176">
                  <c:v>-95.360500000000002</c:v>
                </c:pt>
                <c:pt idx="8177">
                  <c:v>-95.358500000000006</c:v>
                </c:pt>
                <c:pt idx="8178">
                  <c:v>-95.356500000000011</c:v>
                </c:pt>
                <c:pt idx="8179">
                  <c:v>-95.354500000000002</c:v>
                </c:pt>
                <c:pt idx="8180">
                  <c:v>-95.352500000000006</c:v>
                </c:pt>
                <c:pt idx="8181">
                  <c:v>-95.350500000000011</c:v>
                </c:pt>
                <c:pt idx="8182">
                  <c:v>-95.348500000000001</c:v>
                </c:pt>
                <c:pt idx="8183">
                  <c:v>-95.346500000000006</c:v>
                </c:pt>
                <c:pt idx="8184">
                  <c:v>-95.344500000000011</c:v>
                </c:pt>
                <c:pt idx="8185">
                  <c:v>-95.342500000000001</c:v>
                </c:pt>
                <c:pt idx="8186">
                  <c:v>-95.340500000000006</c:v>
                </c:pt>
                <c:pt idx="8187">
                  <c:v>-95.33850000000001</c:v>
                </c:pt>
                <c:pt idx="8188">
                  <c:v>-95.336500000000001</c:v>
                </c:pt>
                <c:pt idx="8189">
                  <c:v>-95.334500000000006</c:v>
                </c:pt>
                <c:pt idx="8190">
                  <c:v>-95.33250000000001</c:v>
                </c:pt>
                <c:pt idx="8191">
                  <c:v>-95.330500000000001</c:v>
                </c:pt>
                <c:pt idx="8192">
                  <c:v>-95.328500000000005</c:v>
                </c:pt>
                <c:pt idx="8193">
                  <c:v>-95.32650000000001</c:v>
                </c:pt>
                <c:pt idx="8194">
                  <c:v>-95.3245</c:v>
                </c:pt>
                <c:pt idx="8195">
                  <c:v>-95.322500000000005</c:v>
                </c:pt>
                <c:pt idx="8196">
                  <c:v>-95.32050000000001</c:v>
                </c:pt>
                <c:pt idx="8197">
                  <c:v>-95.3185</c:v>
                </c:pt>
                <c:pt idx="8198">
                  <c:v>-95.316500000000005</c:v>
                </c:pt>
                <c:pt idx="8199">
                  <c:v>-95.31450000000001</c:v>
                </c:pt>
                <c:pt idx="8200">
                  <c:v>-95.3125</c:v>
                </c:pt>
                <c:pt idx="8201">
                  <c:v>-95.310500000000005</c:v>
                </c:pt>
                <c:pt idx="8202">
                  <c:v>-95.308500000000009</c:v>
                </c:pt>
                <c:pt idx="8203">
                  <c:v>-95.3065</c:v>
                </c:pt>
                <c:pt idx="8204">
                  <c:v>-95.304500000000004</c:v>
                </c:pt>
                <c:pt idx="8205">
                  <c:v>-95.302500000000009</c:v>
                </c:pt>
                <c:pt idx="8206">
                  <c:v>-95.3005</c:v>
                </c:pt>
                <c:pt idx="8207">
                  <c:v>-95.298500000000004</c:v>
                </c:pt>
                <c:pt idx="8208">
                  <c:v>-95.296500000000009</c:v>
                </c:pt>
                <c:pt idx="8209">
                  <c:v>-95.294499999999999</c:v>
                </c:pt>
                <c:pt idx="8210">
                  <c:v>-95.292500000000004</c:v>
                </c:pt>
                <c:pt idx="8211">
                  <c:v>-95.290500000000009</c:v>
                </c:pt>
                <c:pt idx="8212">
                  <c:v>-95.288499999999999</c:v>
                </c:pt>
                <c:pt idx="8213">
                  <c:v>-95.286500000000004</c:v>
                </c:pt>
                <c:pt idx="8214">
                  <c:v>-95.284500000000008</c:v>
                </c:pt>
                <c:pt idx="8215">
                  <c:v>-95.282499999999999</c:v>
                </c:pt>
                <c:pt idx="8216">
                  <c:v>-95.280500000000004</c:v>
                </c:pt>
                <c:pt idx="8217">
                  <c:v>-95.278500000000008</c:v>
                </c:pt>
                <c:pt idx="8218">
                  <c:v>-95.276499999999999</c:v>
                </c:pt>
                <c:pt idx="8219">
                  <c:v>-95.274500000000003</c:v>
                </c:pt>
                <c:pt idx="8220">
                  <c:v>-95.272500000000008</c:v>
                </c:pt>
                <c:pt idx="8221">
                  <c:v>-95.270499999999998</c:v>
                </c:pt>
                <c:pt idx="8222">
                  <c:v>-95.268500000000003</c:v>
                </c:pt>
                <c:pt idx="8223">
                  <c:v>-95.266500000000008</c:v>
                </c:pt>
                <c:pt idx="8224">
                  <c:v>-95.264499999999998</c:v>
                </c:pt>
                <c:pt idx="8225">
                  <c:v>-95.262500000000003</c:v>
                </c:pt>
                <c:pt idx="8226">
                  <c:v>-95.260500000000008</c:v>
                </c:pt>
                <c:pt idx="8227">
                  <c:v>-95.258499999999998</c:v>
                </c:pt>
                <c:pt idx="8228">
                  <c:v>-95.256500000000003</c:v>
                </c:pt>
                <c:pt idx="8229">
                  <c:v>-95.254500000000007</c:v>
                </c:pt>
                <c:pt idx="8230">
                  <c:v>-95.252499999999998</c:v>
                </c:pt>
                <c:pt idx="8231">
                  <c:v>-95.250500000000002</c:v>
                </c:pt>
                <c:pt idx="8232">
                  <c:v>-95.248500000000007</c:v>
                </c:pt>
                <c:pt idx="8233">
                  <c:v>-95.246499999999997</c:v>
                </c:pt>
                <c:pt idx="8234">
                  <c:v>-95.244500000000002</c:v>
                </c:pt>
                <c:pt idx="8235">
                  <c:v>-95.242500000000007</c:v>
                </c:pt>
                <c:pt idx="8236">
                  <c:v>-95.240499999999997</c:v>
                </c:pt>
                <c:pt idx="8237">
                  <c:v>-95.238500000000002</c:v>
                </c:pt>
                <c:pt idx="8238">
                  <c:v>-95.236500000000007</c:v>
                </c:pt>
                <c:pt idx="8239">
                  <c:v>-95.234499999999997</c:v>
                </c:pt>
                <c:pt idx="8240">
                  <c:v>-95.232500000000002</c:v>
                </c:pt>
                <c:pt idx="8241">
                  <c:v>-95.230500000000006</c:v>
                </c:pt>
                <c:pt idx="8242">
                  <c:v>-95.228499999999997</c:v>
                </c:pt>
                <c:pt idx="8243">
                  <c:v>-95.226500000000001</c:v>
                </c:pt>
                <c:pt idx="8244">
                  <c:v>-95.224500000000006</c:v>
                </c:pt>
                <c:pt idx="8245">
                  <c:v>-95.222500000000011</c:v>
                </c:pt>
                <c:pt idx="8246">
                  <c:v>-95.220500000000001</c:v>
                </c:pt>
                <c:pt idx="8247">
                  <c:v>-95.218500000000006</c:v>
                </c:pt>
                <c:pt idx="8248">
                  <c:v>-95.216500000000011</c:v>
                </c:pt>
                <c:pt idx="8249">
                  <c:v>-95.214500000000001</c:v>
                </c:pt>
                <c:pt idx="8250">
                  <c:v>-95.212500000000006</c:v>
                </c:pt>
                <c:pt idx="8251">
                  <c:v>-95.21050000000001</c:v>
                </c:pt>
                <c:pt idx="8252">
                  <c:v>-95.208500000000001</c:v>
                </c:pt>
                <c:pt idx="8253">
                  <c:v>-95.206500000000005</c:v>
                </c:pt>
                <c:pt idx="8254">
                  <c:v>-95.20450000000001</c:v>
                </c:pt>
                <c:pt idx="8255">
                  <c:v>-95.202500000000001</c:v>
                </c:pt>
                <c:pt idx="8256">
                  <c:v>-95.200500000000005</c:v>
                </c:pt>
                <c:pt idx="8257">
                  <c:v>-95.19850000000001</c:v>
                </c:pt>
                <c:pt idx="8258">
                  <c:v>-95.196500000000015</c:v>
                </c:pt>
                <c:pt idx="8259">
                  <c:v>-95.194500000000005</c:v>
                </c:pt>
                <c:pt idx="8260">
                  <c:v>-95.19250000000001</c:v>
                </c:pt>
                <c:pt idx="8261">
                  <c:v>-95.190500000000014</c:v>
                </c:pt>
                <c:pt idx="8262">
                  <c:v>-95.188500000000005</c:v>
                </c:pt>
                <c:pt idx="8263">
                  <c:v>-95.186500000000009</c:v>
                </c:pt>
                <c:pt idx="8264">
                  <c:v>-95.184500000000014</c:v>
                </c:pt>
                <c:pt idx="8265">
                  <c:v>-95.182500000000005</c:v>
                </c:pt>
                <c:pt idx="8266">
                  <c:v>-95.180500000000009</c:v>
                </c:pt>
                <c:pt idx="8267">
                  <c:v>-95.178500000000014</c:v>
                </c:pt>
                <c:pt idx="8268">
                  <c:v>-95.176500000000004</c:v>
                </c:pt>
                <c:pt idx="8269">
                  <c:v>-95.174500000000009</c:v>
                </c:pt>
                <c:pt idx="8270">
                  <c:v>-95.172500000000014</c:v>
                </c:pt>
                <c:pt idx="8271">
                  <c:v>-95.170500000000004</c:v>
                </c:pt>
                <c:pt idx="8272">
                  <c:v>-95.168500000000009</c:v>
                </c:pt>
                <c:pt idx="8273">
                  <c:v>-95.166500000000013</c:v>
                </c:pt>
                <c:pt idx="8274">
                  <c:v>-95.164500000000004</c:v>
                </c:pt>
                <c:pt idx="8275">
                  <c:v>-95.162500000000009</c:v>
                </c:pt>
                <c:pt idx="8276">
                  <c:v>-95.160500000000013</c:v>
                </c:pt>
                <c:pt idx="8277">
                  <c:v>-95.158500000000004</c:v>
                </c:pt>
                <c:pt idx="8278">
                  <c:v>-95.156500000000008</c:v>
                </c:pt>
                <c:pt idx="8279">
                  <c:v>-95.154500000000013</c:v>
                </c:pt>
                <c:pt idx="8280">
                  <c:v>-95.152500000000003</c:v>
                </c:pt>
                <c:pt idx="8281">
                  <c:v>-95.150500000000008</c:v>
                </c:pt>
                <c:pt idx="8282">
                  <c:v>-95.148500000000013</c:v>
                </c:pt>
                <c:pt idx="8283">
                  <c:v>-95.146500000000003</c:v>
                </c:pt>
                <c:pt idx="8284">
                  <c:v>-95.144500000000008</c:v>
                </c:pt>
                <c:pt idx="8285">
                  <c:v>-95.142500000000013</c:v>
                </c:pt>
                <c:pt idx="8286">
                  <c:v>-95.140500000000003</c:v>
                </c:pt>
                <c:pt idx="8287">
                  <c:v>-95.138500000000008</c:v>
                </c:pt>
                <c:pt idx="8288">
                  <c:v>-95.136500000000012</c:v>
                </c:pt>
                <c:pt idx="8289">
                  <c:v>-95.134500000000003</c:v>
                </c:pt>
                <c:pt idx="8290">
                  <c:v>-95.132500000000007</c:v>
                </c:pt>
                <c:pt idx="8291">
                  <c:v>-95.130500000000012</c:v>
                </c:pt>
                <c:pt idx="8292">
                  <c:v>-95.128500000000003</c:v>
                </c:pt>
                <c:pt idx="8293">
                  <c:v>-95.126500000000007</c:v>
                </c:pt>
                <c:pt idx="8294">
                  <c:v>-95.124500000000012</c:v>
                </c:pt>
                <c:pt idx="8295">
                  <c:v>-95.122500000000002</c:v>
                </c:pt>
                <c:pt idx="8296">
                  <c:v>-95.120500000000007</c:v>
                </c:pt>
                <c:pt idx="8297">
                  <c:v>-95.118500000000012</c:v>
                </c:pt>
                <c:pt idx="8298">
                  <c:v>-95.116500000000002</c:v>
                </c:pt>
                <c:pt idx="8299">
                  <c:v>-95.114500000000007</c:v>
                </c:pt>
                <c:pt idx="8300">
                  <c:v>-95.112500000000011</c:v>
                </c:pt>
                <c:pt idx="8301">
                  <c:v>-95.110500000000002</c:v>
                </c:pt>
                <c:pt idx="8302">
                  <c:v>-95.108500000000006</c:v>
                </c:pt>
                <c:pt idx="8303">
                  <c:v>-95.106500000000011</c:v>
                </c:pt>
                <c:pt idx="8304">
                  <c:v>-95.104500000000002</c:v>
                </c:pt>
                <c:pt idx="8305">
                  <c:v>-95.102500000000006</c:v>
                </c:pt>
                <c:pt idx="8306">
                  <c:v>-95.100500000000011</c:v>
                </c:pt>
                <c:pt idx="8307">
                  <c:v>-95.098500000000001</c:v>
                </c:pt>
                <c:pt idx="8308">
                  <c:v>-95.096500000000006</c:v>
                </c:pt>
                <c:pt idx="8309">
                  <c:v>-95.094500000000011</c:v>
                </c:pt>
                <c:pt idx="8310">
                  <c:v>-95.092500000000001</c:v>
                </c:pt>
                <c:pt idx="8311">
                  <c:v>-95.090500000000006</c:v>
                </c:pt>
                <c:pt idx="8312">
                  <c:v>-95.08850000000001</c:v>
                </c:pt>
                <c:pt idx="8313">
                  <c:v>-95.086500000000001</c:v>
                </c:pt>
                <c:pt idx="8314">
                  <c:v>-95.084500000000006</c:v>
                </c:pt>
                <c:pt idx="8315">
                  <c:v>-95.08250000000001</c:v>
                </c:pt>
                <c:pt idx="8316">
                  <c:v>-95.080500000000001</c:v>
                </c:pt>
                <c:pt idx="8317">
                  <c:v>-95.078500000000005</c:v>
                </c:pt>
                <c:pt idx="8318">
                  <c:v>-95.07650000000001</c:v>
                </c:pt>
                <c:pt idx="8319">
                  <c:v>-95.0745</c:v>
                </c:pt>
                <c:pt idx="8320">
                  <c:v>-95.072500000000005</c:v>
                </c:pt>
                <c:pt idx="8321">
                  <c:v>-95.07050000000001</c:v>
                </c:pt>
                <c:pt idx="8322">
                  <c:v>-95.0685</c:v>
                </c:pt>
                <c:pt idx="8323">
                  <c:v>-95.066500000000005</c:v>
                </c:pt>
                <c:pt idx="8324">
                  <c:v>-95.06450000000001</c:v>
                </c:pt>
                <c:pt idx="8325">
                  <c:v>-95.0625</c:v>
                </c:pt>
                <c:pt idx="8326">
                  <c:v>-95.060500000000005</c:v>
                </c:pt>
                <c:pt idx="8327">
                  <c:v>-95.058500000000009</c:v>
                </c:pt>
                <c:pt idx="8328">
                  <c:v>-95.0565</c:v>
                </c:pt>
                <c:pt idx="8329">
                  <c:v>-95.054500000000004</c:v>
                </c:pt>
                <c:pt idx="8330">
                  <c:v>-95.052500000000009</c:v>
                </c:pt>
                <c:pt idx="8331">
                  <c:v>-95.0505</c:v>
                </c:pt>
                <c:pt idx="8332">
                  <c:v>-95.048500000000004</c:v>
                </c:pt>
                <c:pt idx="8333">
                  <c:v>-95.046500000000009</c:v>
                </c:pt>
                <c:pt idx="8334">
                  <c:v>-95.044499999999999</c:v>
                </c:pt>
                <c:pt idx="8335">
                  <c:v>-95.042500000000004</c:v>
                </c:pt>
                <c:pt idx="8336">
                  <c:v>-95.040500000000009</c:v>
                </c:pt>
                <c:pt idx="8337">
                  <c:v>-95.038499999999999</c:v>
                </c:pt>
                <c:pt idx="8338">
                  <c:v>-95.036500000000004</c:v>
                </c:pt>
                <c:pt idx="8339">
                  <c:v>-95.034500000000008</c:v>
                </c:pt>
                <c:pt idx="8340">
                  <c:v>-95.032499999999999</c:v>
                </c:pt>
                <c:pt idx="8341">
                  <c:v>-95.030500000000004</c:v>
                </c:pt>
                <c:pt idx="8342">
                  <c:v>-95.028500000000008</c:v>
                </c:pt>
                <c:pt idx="8343">
                  <c:v>-95.026499999999999</c:v>
                </c:pt>
                <c:pt idx="8344">
                  <c:v>-95.024500000000003</c:v>
                </c:pt>
                <c:pt idx="8345">
                  <c:v>-95.022500000000008</c:v>
                </c:pt>
                <c:pt idx="8346">
                  <c:v>-95.020499999999998</c:v>
                </c:pt>
                <c:pt idx="8347">
                  <c:v>-95.018500000000003</c:v>
                </c:pt>
                <c:pt idx="8348">
                  <c:v>-95.016500000000008</c:v>
                </c:pt>
                <c:pt idx="8349">
                  <c:v>-95.014499999999998</c:v>
                </c:pt>
                <c:pt idx="8350">
                  <c:v>-95.012500000000003</c:v>
                </c:pt>
                <c:pt idx="8351">
                  <c:v>-95.010500000000008</c:v>
                </c:pt>
                <c:pt idx="8352">
                  <c:v>-95.008499999999998</c:v>
                </c:pt>
                <c:pt idx="8353">
                  <c:v>-95.006500000000003</c:v>
                </c:pt>
                <c:pt idx="8354">
                  <c:v>-95.004500000000007</c:v>
                </c:pt>
                <c:pt idx="8355">
                  <c:v>-95.002499999999998</c:v>
                </c:pt>
                <c:pt idx="8356">
                  <c:v>-95.000500000000002</c:v>
                </c:pt>
                <c:pt idx="8357">
                  <c:v>-94.998500000000007</c:v>
                </c:pt>
                <c:pt idx="8358">
                  <c:v>-94.996499999999997</c:v>
                </c:pt>
                <c:pt idx="8359">
                  <c:v>-94.994500000000002</c:v>
                </c:pt>
                <c:pt idx="8360">
                  <c:v>-94.992500000000007</c:v>
                </c:pt>
                <c:pt idx="8361">
                  <c:v>-94.990499999999997</c:v>
                </c:pt>
                <c:pt idx="8362">
                  <c:v>-94.988500000000002</c:v>
                </c:pt>
                <c:pt idx="8363">
                  <c:v>-94.986500000000007</c:v>
                </c:pt>
                <c:pt idx="8364">
                  <c:v>-94.984499999999997</c:v>
                </c:pt>
                <c:pt idx="8365">
                  <c:v>-94.982500000000002</c:v>
                </c:pt>
                <c:pt idx="8366">
                  <c:v>-94.980500000000006</c:v>
                </c:pt>
                <c:pt idx="8367">
                  <c:v>-94.978499999999997</c:v>
                </c:pt>
                <c:pt idx="8368">
                  <c:v>-94.976500000000001</c:v>
                </c:pt>
                <c:pt idx="8369">
                  <c:v>-94.974500000000006</c:v>
                </c:pt>
                <c:pt idx="8370">
                  <c:v>-94.972500000000011</c:v>
                </c:pt>
                <c:pt idx="8371">
                  <c:v>-94.970500000000001</c:v>
                </c:pt>
                <c:pt idx="8372">
                  <c:v>-94.968500000000006</c:v>
                </c:pt>
                <c:pt idx="8373">
                  <c:v>-94.966500000000011</c:v>
                </c:pt>
                <c:pt idx="8374">
                  <c:v>-94.964500000000001</c:v>
                </c:pt>
                <c:pt idx="8375">
                  <c:v>-94.962500000000006</c:v>
                </c:pt>
                <c:pt idx="8376">
                  <c:v>-94.96050000000001</c:v>
                </c:pt>
                <c:pt idx="8377">
                  <c:v>-94.958500000000001</c:v>
                </c:pt>
                <c:pt idx="8378">
                  <c:v>-94.956500000000005</c:v>
                </c:pt>
                <c:pt idx="8379">
                  <c:v>-94.95450000000001</c:v>
                </c:pt>
                <c:pt idx="8380">
                  <c:v>-94.952500000000001</c:v>
                </c:pt>
                <c:pt idx="8381">
                  <c:v>-94.950500000000005</c:v>
                </c:pt>
                <c:pt idx="8382">
                  <c:v>-94.94850000000001</c:v>
                </c:pt>
                <c:pt idx="8383">
                  <c:v>-94.946500000000015</c:v>
                </c:pt>
                <c:pt idx="8384">
                  <c:v>-94.944500000000005</c:v>
                </c:pt>
                <c:pt idx="8385">
                  <c:v>-94.94250000000001</c:v>
                </c:pt>
                <c:pt idx="8386">
                  <c:v>-94.940500000000014</c:v>
                </c:pt>
                <c:pt idx="8387">
                  <c:v>-94.938500000000005</c:v>
                </c:pt>
                <c:pt idx="8388">
                  <c:v>-94.936500000000009</c:v>
                </c:pt>
                <c:pt idx="8389">
                  <c:v>-94.934500000000014</c:v>
                </c:pt>
                <c:pt idx="8390">
                  <c:v>-94.932500000000005</c:v>
                </c:pt>
                <c:pt idx="8391">
                  <c:v>-94.930500000000009</c:v>
                </c:pt>
                <c:pt idx="8392">
                  <c:v>-94.928500000000014</c:v>
                </c:pt>
                <c:pt idx="8393">
                  <c:v>-94.926500000000004</c:v>
                </c:pt>
                <c:pt idx="8394">
                  <c:v>-94.924500000000009</c:v>
                </c:pt>
                <c:pt idx="8395">
                  <c:v>-94.922500000000014</c:v>
                </c:pt>
                <c:pt idx="8396">
                  <c:v>-94.920500000000004</c:v>
                </c:pt>
                <c:pt idx="8397">
                  <c:v>-94.918500000000009</c:v>
                </c:pt>
                <c:pt idx="8398">
                  <c:v>-94.916500000000013</c:v>
                </c:pt>
                <c:pt idx="8399">
                  <c:v>-94.914500000000004</c:v>
                </c:pt>
                <c:pt idx="8400">
                  <c:v>-94.912500000000009</c:v>
                </c:pt>
                <c:pt idx="8401">
                  <c:v>-94.910500000000013</c:v>
                </c:pt>
                <c:pt idx="8402">
                  <c:v>-94.908500000000004</c:v>
                </c:pt>
                <c:pt idx="8403">
                  <c:v>-94.906500000000008</c:v>
                </c:pt>
                <c:pt idx="8404">
                  <c:v>-94.904500000000013</c:v>
                </c:pt>
                <c:pt idx="8405">
                  <c:v>-94.902500000000003</c:v>
                </c:pt>
                <c:pt idx="8406">
                  <c:v>-94.900500000000008</c:v>
                </c:pt>
                <c:pt idx="8407">
                  <c:v>-94.898500000000013</c:v>
                </c:pt>
                <c:pt idx="8408">
                  <c:v>-94.896500000000003</c:v>
                </c:pt>
                <c:pt idx="8409">
                  <c:v>-94.894500000000008</c:v>
                </c:pt>
                <c:pt idx="8410">
                  <c:v>-94.892500000000013</c:v>
                </c:pt>
                <c:pt idx="8411">
                  <c:v>-94.890500000000003</c:v>
                </c:pt>
                <c:pt idx="8412">
                  <c:v>-94.888500000000008</c:v>
                </c:pt>
                <c:pt idx="8413">
                  <c:v>-94.886500000000012</c:v>
                </c:pt>
                <c:pt idx="8414">
                  <c:v>-94.884500000000003</c:v>
                </c:pt>
                <c:pt idx="8415">
                  <c:v>-94.882500000000007</c:v>
                </c:pt>
                <c:pt idx="8416">
                  <c:v>-94.880500000000012</c:v>
                </c:pt>
                <c:pt idx="8417">
                  <c:v>-94.878500000000003</c:v>
                </c:pt>
                <c:pt idx="8418">
                  <c:v>-94.876500000000007</c:v>
                </c:pt>
                <c:pt idx="8419">
                  <c:v>-94.874500000000012</c:v>
                </c:pt>
                <c:pt idx="8420">
                  <c:v>-94.872500000000002</c:v>
                </c:pt>
                <c:pt idx="8421">
                  <c:v>-94.870500000000007</c:v>
                </c:pt>
                <c:pt idx="8422">
                  <c:v>-94.868500000000012</c:v>
                </c:pt>
                <c:pt idx="8423">
                  <c:v>-94.866500000000002</c:v>
                </c:pt>
                <c:pt idx="8424">
                  <c:v>-94.864500000000007</c:v>
                </c:pt>
                <c:pt idx="8425">
                  <c:v>-94.862500000000011</c:v>
                </c:pt>
                <c:pt idx="8426">
                  <c:v>-94.860500000000002</c:v>
                </c:pt>
                <c:pt idx="8427">
                  <c:v>-94.858500000000006</c:v>
                </c:pt>
                <c:pt idx="8428">
                  <c:v>-94.856500000000011</c:v>
                </c:pt>
                <c:pt idx="8429">
                  <c:v>-94.854500000000002</c:v>
                </c:pt>
                <c:pt idx="8430">
                  <c:v>-94.852500000000006</c:v>
                </c:pt>
                <c:pt idx="8431">
                  <c:v>-94.850500000000011</c:v>
                </c:pt>
                <c:pt idx="8432">
                  <c:v>-94.848500000000001</c:v>
                </c:pt>
                <c:pt idx="8433">
                  <c:v>-94.846500000000006</c:v>
                </c:pt>
                <c:pt idx="8434">
                  <c:v>-94.844500000000011</c:v>
                </c:pt>
                <c:pt idx="8435">
                  <c:v>-94.842500000000001</c:v>
                </c:pt>
                <c:pt idx="8436">
                  <c:v>-94.840500000000006</c:v>
                </c:pt>
                <c:pt idx="8437">
                  <c:v>-94.83850000000001</c:v>
                </c:pt>
                <c:pt idx="8438">
                  <c:v>-94.836500000000001</c:v>
                </c:pt>
                <c:pt idx="8439">
                  <c:v>-94.834500000000006</c:v>
                </c:pt>
                <c:pt idx="8440">
                  <c:v>-94.83250000000001</c:v>
                </c:pt>
                <c:pt idx="8441">
                  <c:v>-94.830500000000001</c:v>
                </c:pt>
                <c:pt idx="8442">
                  <c:v>-94.828500000000005</c:v>
                </c:pt>
                <c:pt idx="8443">
                  <c:v>-94.82650000000001</c:v>
                </c:pt>
                <c:pt idx="8444">
                  <c:v>-94.8245</c:v>
                </c:pt>
                <c:pt idx="8445">
                  <c:v>-94.822500000000005</c:v>
                </c:pt>
                <c:pt idx="8446">
                  <c:v>-94.82050000000001</c:v>
                </c:pt>
                <c:pt idx="8447">
                  <c:v>-94.8185</c:v>
                </c:pt>
                <c:pt idx="8448">
                  <c:v>-94.816500000000005</c:v>
                </c:pt>
                <c:pt idx="8449">
                  <c:v>-94.81450000000001</c:v>
                </c:pt>
                <c:pt idx="8450">
                  <c:v>-94.8125</c:v>
                </c:pt>
                <c:pt idx="8451">
                  <c:v>-94.810500000000005</c:v>
                </c:pt>
                <c:pt idx="8452">
                  <c:v>-94.808500000000009</c:v>
                </c:pt>
                <c:pt idx="8453">
                  <c:v>-94.8065</c:v>
                </c:pt>
                <c:pt idx="8454">
                  <c:v>-94.804500000000004</c:v>
                </c:pt>
                <c:pt idx="8455">
                  <c:v>-94.802500000000009</c:v>
                </c:pt>
                <c:pt idx="8456">
                  <c:v>-94.8005</c:v>
                </c:pt>
                <c:pt idx="8457">
                  <c:v>-94.798500000000004</c:v>
                </c:pt>
                <c:pt idx="8458">
                  <c:v>-94.796500000000009</c:v>
                </c:pt>
                <c:pt idx="8459">
                  <c:v>-94.794499999999999</c:v>
                </c:pt>
                <c:pt idx="8460">
                  <c:v>-94.792500000000004</c:v>
                </c:pt>
                <c:pt idx="8461">
                  <c:v>-94.790500000000009</c:v>
                </c:pt>
                <c:pt idx="8462">
                  <c:v>-94.788499999999999</c:v>
                </c:pt>
                <c:pt idx="8463">
                  <c:v>-94.786500000000004</c:v>
                </c:pt>
                <c:pt idx="8464">
                  <c:v>-94.784500000000008</c:v>
                </c:pt>
                <c:pt idx="8465">
                  <c:v>-94.782499999999999</c:v>
                </c:pt>
                <c:pt idx="8466">
                  <c:v>-94.780500000000004</c:v>
                </c:pt>
                <c:pt idx="8467">
                  <c:v>-94.778500000000008</c:v>
                </c:pt>
                <c:pt idx="8468">
                  <c:v>-94.776499999999999</c:v>
                </c:pt>
                <c:pt idx="8469">
                  <c:v>-94.774500000000003</c:v>
                </c:pt>
                <c:pt idx="8470">
                  <c:v>-94.772500000000008</c:v>
                </c:pt>
                <c:pt idx="8471">
                  <c:v>-94.770499999999998</c:v>
                </c:pt>
                <c:pt idx="8472">
                  <c:v>-94.768500000000003</c:v>
                </c:pt>
                <c:pt idx="8473">
                  <c:v>-94.766500000000008</c:v>
                </c:pt>
                <c:pt idx="8474">
                  <c:v>-94.764499999999998</c:v>
                </c:pt>
                <c:pt idx="8475">
                  <c:v>-94.762500000000003</c:v>
                </c:pt>
                <c:pt idx="8476">
                  <c:v>-94.760500000000008</c:v>
                </c:pt>
                <c:pt idx="8477">
                  <c:v>-94.758499999999998</c:v>
                </c:pt>
                <c:pt idx="8478">
                  <c:v>-94.756500000000003</c:v>
                </c:pt>
                <c:pt idx="8479">
                  <c:v>-94.754500000000007</c:v>
                </c:pt>
                <c:pt idx="8480">
                  <c:v>-94.752499999999998</c:v>
                </c:pt>
                <c:pt idx="8481">
                  <c:v>-94.750500000000002</c:v>
                </c:pt>
                <c:pt idx="8482">
                  <c:v>-94.748500000000007</c:v>
                </c:pt>
                <c:pt idx="8483">
                  <c:v>-94.746499999999997</c:v>
                </c:pt>
                <c:pt idx="8484">
                  <c:v>-94.744500000000002</c:v>
                </c:pt>
                <c:pt idx="8485">
                  <c:v>-94.742500000000007</c:v>
                </c:pt>
                <c:pt idx="8486">
                  <c:v>-94.740499999999997</c:v>
                </c:pt>
                <c:pt idx="8487">
                  <c:v>-94.738500000000002</c:v>
                </c:pt>
                <c:pt idx="8488">
                  <c:v>-94.736500000000007</c:v>
                </c:pt>
                <c:pt idx="8489">
                  <c:v>-94.734499999999997</c:v>
                </c:pt>
                <c:pt idx="8490">
                  <c:v>-94.732500000000002</c:v>
                </c:pt>
                <c:pt idx="8491">
                  <c:v>-94.730500000000006</c:v>
                </c:pt>
                <c:pt idx="8492">
                  <c:v>-94.728499999999997</c:v>
                </c:pt>
                <c:pt idx="8493">
                  <c:v>-94.726500000000001</c:v>
                </c:pt>
                <c:pt idx="8494">
                  <c:v>-94.724500000000006</c:v>
                </c:pt>
                <c:pt idx="8495">
                  <c:v>-94.722500000000011</c:v>
                </c:pt>
                <c:pt idx="8496">
                  <c:v>-94.720500000000001</c:v>
                </c:pt>
                <c:pt idx="8497">
                  <c:v>-94.718500000000006</c:v>
                </c:pt>
                <c:pt idx="8498">
                  <c:v>-94.716500000000011</c:v>
                </c:pt>
                <c:pt idx="8499">
                  <c:v>-94.714500000000001</c:v>
                </c:pt>
                <c:pt idx="8500">
                  <c:v>-94.712500000000006</c:v>
                </c:pt>
                <c:pt idx="8501">
                  <c:v>-94.71050000000001</c:v>
                </c:pt>
                <c:pt idx="8502">
                  <c:v>-94.708500000000001</c:v>
                </c:pt>
                <c:pt idx="8503">
                  <c:v>-94.706500000000005</c:v>
                </c:pt>
                <c:pt idx="8504">
                  <c:v>-94.70450000000001</c:v>
                </c:pt>
                <c:pt idx="8505">
                  <c:v>-94.702500000000001</c:v>
                </c:pt>
                <c:pt idx="8506">
                  <c:v>-94.700500000000005</c:v>
                </c:pt>
                <c:pt idx="8507">
                  <c:v>-94.69850000000001</c:v>
                </c:pt>
                <c:pt idx="8508">
                  <c:v>-94.696500000000015</c:v>
                </c:pt>
                <c:pt idx="8509">
                  <c:v>-94.694500000000005</c:v>
                </c:pt>
                <c:pt idx="8510">
                  <c:v>-94.69250000000001</c:v>
                </c:pt>
                <c:pt idx="8511">
                  <c:v>-94.690500000000014</c:v>
                </c:pt>
                <c:pt idx="8512">
                  <c:v>-94.688500000000005</c:v>
                </c:pt>
                <c:pt idx="8513">
                  <c:v>-94.686500000000009</c:v>
                </c:pt>
                <c:pt idx="8514">
                  <c:v>-94.684500000000014</c:v>
                </c:pt>
                <c:pt idx="8515">
                  <c:v>-94.682500000000005</c:v>
                </c:pt>
                <c:pt idx="8516">
                  <c:v>-94.680500000000009</c:v>
                </c:pt>
                <c:pt idx="8517">
                  <c:v>-94.678500000000014</c:v>
                </c:pt>
                <c:pt idx="8518">
                  <c:v>-94.676500000000004</c:v>
                </c:pt>
                <c:pt idx="8519">
                  <c:v>-94.674500000000009</c:v>
                </c:pt>
                <c:pt idx="8520">
                  <c:v>-94.672500000000014</c:v>
                </c:pt>
                <c:pt idx="8521">
                  <c:v>-94.670500000000004</c:v>
                </c:pt>
                <c:pt idx="8522">
                  <c:v>-94.668500000000009</c:v>
                </c:pt>
                <c:pt idx="8523">
                  <c:v>-94.666500000000013</c:v>
                </c:pt>
                <c:pt idx="8524">
                  <c:v>-94.664500000000004</c:v>
                </c:pt>
                <c:pt idx="8525">
                  <c:v>-94.662500000000009</c:v>
                </c:pt>
                <c:pt idx="8526">
                  <c:v>-94.660500000000013</c:v>
                </c:pt>
                <c:pt idx="8527">
                  <c:v>-94.658500000000004</c:v>
                </c:pt>
                <c:pt idx="8528">
                  <c:v>-94.656500000000008</c:v>
                </c:pt>
                <c:pt idx="8529">
                  <c:v>-94.654500000000013</c:v>
                </c:pt>
                <c:pt idx="8530">
                  <c:v>-94.652500000000003</c:v>
                </c:pt>
                <c:pt idx="8531">
                  <c:v>-94.650500000000008</c:v>
                </c:pt>
                <c:pt idx="8532">
                  <c:v>-94.648500000000013</c:v>
                </c:pt>
                <c:pt idx="8533">
                  <c:v>-94.646500000000003</c:v>
                </c:pt>
                <c:pt idx="8534">
                  <c:v>-94.644500000000008</c:v>
                </c:pt>
                <c:pt idx="8535">
                  <c:v>-94.642500000000013</c:v>
                </c:pt>
                <c:pt idx="8536">
                  <c:v>-94.640500000000003</c:v>
                </c:pt>
                <c:pt idx="8537">
                  <c:v>-94.638500000000008</c:v>
                </c:pt>
                <c:pt idx="8538">
                  <c:v>-94.636500000000012</c:v>
                </c:pt>
                <c:pt idx="8539">
                  <c:v>-94.634500000000003</c:v>
                </c:pt>
                <c:pt idx="8540">
                  <c:v>-94.632500000000007</c:v>
                </c:pt>
                <c:pt idx="8541">
                  <c:v>-94.630500000000012</c:v>
                </c:pt>
                <c:pt idx="8542">
                  <c:v>-94.628500000000003</c:v>
                </c:pt>
                <c:pt idx="8543">
                  <c:v>-94.626500000000007</c:v>
                </c:pt>
                <c:pt idx="8544">
                  <c:v>-94.624500000000012</c:v>
                </c:pt>
                <c:pt idx="8545">
                  <c:v>-94.622500000000002</c:v>
                </c:pt>
                <c:pt idx="8546">
                  <c:v>-94.620500000000007</c:v>
                </c:pt>
                <c:pt idx="8547">
                  <c:v>-94.618500000000012</c:v>
                </c:pt>
                <c:pt idx="8548">
                  <c:v>-94.616500000000002</c:v>
                </c:pt>
                <c:pt idx="8549">
                  <c:v>-94.614500000000007</c:v>
                </c:pt>
                <c:pt idx="8550">
                  <c:v>-94.612500000000011</c:v>
                </c:pt>
                <c:pt idx="8551">
                  <c:v>-94.610500000000002</c:v>
                </c:pt>
                <c:pt idx="8552">
                  <c:v>-94.608500000000006</c:v>
                </c:pt>
                <c:pt idx="8553">
                  <c:v>-94.606500000000011</c:v>
                </c:pt>
                <c:pt idx="8554">
                  <c:v>-94.604500000000002</c:v>
                </c:pt>
                <c:pt idx="8555">
                  <c:v>-94.602500000000006</c:v>
                </c:pt>
                <c:pt idx="8556">
                  <c:v>-94.600500000000011</c:v>
                </c:pt>
                <c:pt idx="8557">
                  <c:v>-94.598500000000001</c:v>
                </c:pt>
                <c:pt idx="8558">
                  <c:v>-94.596500000000006</c:v>
                </c:pt>
                <c:pt idx="8559">
                  <c:v>-94.594500000000011</c:v>
                </c:pt>
                <c:pt idx="8560">
                  <c:v>-94.592500000000001</c:v>
                </c:pt>
                <c:pt idx="8561">
                  <c:v>-94.590500000000006</c:v>
                </c:pt>
                <c:pt idx="8562">
                  <c:v>-94.58850000000001</c:v>
                </c:pt>
                <c:pt idx="8563">
                  <c:v>-94.586500000000001</c:v>
                </c:pt>
                <c:pt idx="8564">
                  <c:v>-94.584500000000006</c:v>
                </c:pt>
                <c:pt idx="8565">
                  <c:v>-94.58250000000001</c:v>
                </c:pt>
                <c:pt idx="8566">
                  <c:v>-94.580500000000001</c:v>
                </c:pt>
                <c:pt idx="8567">
                  <c:v>-94.578500000000005</c:v>
                </c:pt>
                <c:pt idx="8568">
                  <c:v>-94.57650000000001</c:v>
                </c:pt>
                <c:pt idx="8569">
                  <c:v>-94.5745</c:v>
                </c:pt>
                <c:pt idx="8570">
                  <c:v>-94.572500000000005</c:v>
                </c:pt>
                <c:pt idx="8571">
                  <c:v>-94.57050000000001</c:v>
                </c:pt>
                <c:pt idx="8572">
                  <c:v>-94.5685</c:v>
                </c:pt>
                <c:pt idx="8573">
                  <c:v>-94.566500000000005</c:v>
                </c:pt>
                <c:pt idx="8574">
                  <c:v>-94.56450000000001</c:v>
                </c:pt>
                <c:pt idx="8575">
                  <c:v>-94.5625</c:v>
                </c:pt>
                <c:pt idx="8576">
                  <c:v>-94.560500000000005</c:v>
                </c:pt>
                <c:pt idx="8577">
                  <c:v>-94.558500000000009</c:v>
                </c:pt>
                <c:pt idx="8578">
                  <c:v>-94.5565</c:v>
                </c:pt>
                <c:pt idx="8579">
                  <c:v>-94.554500000000004</c:v>
                </c:pt>
                <c:pt idx="8580">
                  <c:v>-94.552500000000009</c:v>
                </c:pt>
                <c:pt idx="8581">
                  <c:v>-94.5505</c:v>
                </c:pt>
                <c:pt idx="8582">
                  <c:v>-94.548500000000004</c:v>
                </c:pt>
                <c:pt idx="8583">
                  <c:v>-94.546500000000009</c:v>
                </c:pt>
                <c:pt idx="8584">
                  <c:v>-94.544499999999999</c:v>
                </c:pt>
                <c:pt idx="8585">
                  <c:v>-94.542500000000004</c:v>
                </c:pt>
                <c:pt idx="8586">
                  <c:v>-94.540500000000009</c:v>
                </c:pt>
                <c:pt idx="8587">
                  <c:v>-94.538499999999999</c:v>
                </c:pt>
                <c:pt idx="8588">
                  <c:v>-94.536500000000004</c:v>
                </c:pt>
                <c:pt idx="8589">
                  <c:v>-94.534500000000008</c:v>
                </c:pt>
                <c:pt idx="8590">
                  <c:v>-94.532499999999999</c:v>
                </c:pt>
                <c:pt idx="8591">
                  <c:v>-94.530500000000004</c:v>
                </c:pt>
                <c:pt idx="8592">
                  <c:v>-94.528500000000008</c:v>
                </c:pt>
                <c:pt idx="8593">
                  <c:v>-94.526499999999999</c:v>
                </c:pt>
                <c:pt idx="8594">
                  <c:v>-94.524500000000003</c:v>
                </c:pt>
                <c:pt idx="8595">
                  <c:v>-94.522500000000008</c:v>
                </c:pt>
                <c:pt idx="8596">
                  <c:v>-94.520499999999998</c:v>
                </c:pt>
                <c:pt idx="8597">
                  <c:v>-94.518500000000003</c:v>
                </c:pt>
                <c:pt idx="8598">
                  <c:v>-94.516500000000008</c:v>
                </c:pt>
                <c:pt idx="8599">
                  <c:v>-94.514499999999998</c:v>
                </c:pt>
                <c:pt idx="8600">
                  <c:v>-94.512500000000003</c:v>
                </c:pt>
                <c:pt idx="8601">
                  <c:v>-94.510500000000008</c:v>
                </c:pt>
                <c:pt idx="8602">
                  <c:v>-94.508499999999998</c:v>
                </c:pt>
                <c:pt idx="8603">
                  <c:v>-94.506500000000003</c:v>
                </c:pt>
                <c:pt idx="8604">
                  <c:v>-94.504500000000007</c:v>
                </c:pt>
                <c:pt idx="8605">
                  <c:v>-94.502499999999998</c:v>
                </c:pt>
                <c:pt idx="8606">
                  <c:v>-94.500500000000002</c:v>
                </c:pt>
                <c:pt idx="8607">
                  <c:v>-94.498500000000007</c:v>
                </c:pt>
                <c:pt idx="8608">
                  <c:v>-94.496499999999997</c:v>
                </c:pt>
                <c:pt idx="8609">
                  <c:v>-94.494500000000002</c:v>
                </c:pt>
                <c:pt idx="8610">
                  <c:v>-94.492500000000007</c:v>
                </c:pt>
                <c:pt idx="8611">
                  <c:v>-94.490499999999997</c:v>
                </c:pt>
                <c:pt idx="8612">
                  <c:v>-94.488500000000002</c:v>
                </c:pt>
                <c:pt idx="8613">
                  <c:v>-94.486500000000007</c:v>
                </c:pt>
                <c:pt idx="8614">
                  <c:v>-94.484499999999997</c:v>
                </c:pt>
                <c:pt idx="8615">
                  <c:v>-94.482500000000002</c:v>
                </c:pt>
                <c:pt idx="8616">
                  <c:v>-94.480500000000006</c:v>
                </c:pt>
                <c:pt idx="8617">
                  <c:v>-94.478499999999997</c:v>
                </c:pt>
                <c:pt idx="8618">
                  <c:v>-94.476500000000001</c:v>
                </c:pt>
                <c:pt idx="8619">
                  <c:v>-94.474500000000006</c:v>
                </c:pt>
                <c:pt idx="8620">
                  <c:v>-94.472500000000011</c:v>
                </c:pt>
                <c:pt idx="8621">
                  <c:v>-94.470500000000001</c:v>
                </c:pt>
                <c:pt idx="8622">
                  <c:v>-94.468500000000006</c:v>
                </c:pt>
                <c:pt idx="8623">
                  <c:v>-94.466500000000011</c:v>
                </c:pt>
                <c:pt idx="8624">
                  <c:v>-94.464500000000001</c:v>
                </c:pt>
                <c:pt idx="8625">
                  <c:v>-94.462500000000006</c:v>
                </c:pt>
                <c:pt idx="8626">
                  <c:v>-94.46050000000001</c:v>
                </c:pt>
                <c:pt idx="8627">
                  <c:v>-94.458500000000001</c:v>
                </c:pt>
                <c:pt idx="8628">
                  <c:v>-94.456500000000005</c:v>
                </c:pt>
                <c:pt idx="8629">
                  <c:v>-94.45450000000001</c:v>
                </c:pt>
                <c:pt idx="8630">
                  <c:v>-94.452500000000001</c:v>
                </c:pt>
                <c:pt idx="8631">
                  <c:v>-94.450500000000005</c:v>
                </c:pt>
                <c:pt idx="8632">
                  <c:v>-94.44850000000001</c:v>
                </c:pt>
                <c:pt idx="8633">
                  <c:v>-94.446500000000015</c:v>
                </c:pt>
                <c:pt idx="8634">
                  <c:v>-94.444500000000005</c:v>
                </c:pt>
                <c:pt idx="8635">
                  <c:v>-94.44250000000001</c:v>
                </c:pt>
                <c:pt idx="8636">
                  <c:v>-94.440500000000014</c:v>
                </c:pt>
                <c:pt idx="8637">
                  <c:v>-94.438500000000005</c:v>
                </c:pt>
                <c:pt idx="8638">
                  <c:v>-94.436500000000009</c:v>
                </c:pt>
                <c:pt idx="8639">
                  <c:v>-94.434500000000014</c:v>
                </c:pt>
                <c:pt idx="8640">
                  <c:v>-94.432500000000005</c:v>
                </c:pt>
                <c:pt idx="8641">
                  <c:v>-94.430500000000009</c:v>
                </c:pt>
                <c:pt idx="8642">
                  <c:v>-94.428500000000014</c:v>
                </c:pt>
                <c:pt idx="8643">
                  <c:v>-94.426500000000004</c:v>
                </c:pt>
                <c:pt idx="8644">
                  <c:v>-94.424500000000009</c:v>
                </c:pt>
                <c:pt idx="8645">
                  <c:v>-94.422500000000014</c:v>
                </c:pt>
                <c:pt idx="8646">
                  <c:v>-94.420500000000004</c:v>
                </c:pt>
                <c:pt idx="8647">
                  <c:v>-94.418500000000009</c:v>
                </c:pt>
                <c:pt idx="8648">
                  <c:v>-94.416500000000013</c:v>
                </c:pt>
                <c:pt idx="8649">
                  <c:v>-94.414500000000004</c:v>
                </c:pt>
                <c:pt idx="8650">
                  <c:v>-94.412500000000009</c:v>
                </c:pt>
                <c:pt idx="8651">
                  <c:v>-94.410500000000013</c:v>
                </c:pt>
                <c:pt idx="8652">
                  <c:v>-94.408500000000004</c:v>
                </c:pt>
                <c:pt idx="8653">
                  <c:v>-94.406500000000008</c:v>
                </c:pt>
                <c:pt idx="8654">
                  <c:v>-94.404500000000013</c:v>
                </c:pt>
                <c:pt idx="8655">
                  <c:v>-94.402500000000003</c:v>
                </c:pt>
                <c:pt idx="8656">
                  <c:v>-94.400500000000008</c:v>
                </c:pt>
                <c:pt idx="8657">
                  <c:v>-94.398500000000013</c:v>
                </c:pt>
                <c:pt idx="8658">
                  <c:v>-94.396500000000003</c:v>
                </c:pt>
                <c:pt idx="8659">
                  <c:v>-94.394500000000008</c:v>
                </c:pt>
                <c:pt idx="8660">
                  <c:v>-94.392500000000013</c:v>
                </c:pt>
                <c:pt idx="8661">
                  <c:v>-94.390500000000003</c:v>
                </c:pt>
                <c:pt idx="8662">
                  <c:v>-94.388500000000008</c:v>
                </c:pt>
                <c:pt idx="8663">
                  <c:v>-94.386500000000012</c:v>
                </c:pt>
                <c:pt idx="8664">
                  <c:v>-94.384500000000003</c:v>
                </c:pt>
                <c:pt idx="8665">
                  <c:v>-94.382500000000007</c:v>
                </c:pt>
                <c:pt idx="8666">
                  <c:v>-94.380500000000012</c:v>
                </c:pt>
                <c:pt idx="8667">
                  <c:v>-94.378500000000003</c:v>
                </c:pt>
                <c:pt idx="8668">
                  <c:v>-94.376500000000007</c:v>
                </c:pt>
                <c:pt idx="8669">
                  <c:v>-94.374500000000012</c:v>
                </c:pt>
                <c:pt idx="8670">
                  <c:v>-94.372500000000002</c:v>
                </c:pt>
                <c:pt idx="8671">
                  <c:v>-94.370500000000007</c:v>
                </c:pt>
                <c:pt idx="8672">
                  <c:v>-94.368500000000012</c:v>
                </c:pt>
                <c:pt idx="8673">
                  <c:v>-94.366500000000002</c:v>
                </c:pt>
                <c:pt idx="8674">
                  <c:v>-94.364500000000007</c:v>
                </c:pt>
                <c:pt idx="8675">
                  <c:v>-94.362500000000011</c:v>
                </c:pt>
                <c:pt idx="8676">
                  <c:v>-94.360500000000002</c:v>
                </c:pt>
                <c:pt idx="8677">
                  <c:v>-94.358500000000006</c:v>
                </c:pt>
                <c:pt idx="8678">
                  <c:v>-94.356500000000011</c:v>
                </c:pt>
                <c:pt idx="8679">
                  <c:v>-94.354500000000002</c:v>
                </c:pt>
                <c:pt idx="8680">
                  <c:v>-94.352500000000006</c:v>
                </c:pt>
                <c:pt idx="8681">
                  <c:v>-94.350500000000011</c:v>
                </c:pt>
                <c:pt idx="8682">
                  <c:v>-94.348500000000001</c:v>
                </c:pt>
                <c:pt idx="8683">
                  <c:v>-94.346500000000006</c:v>
                </c:pt>
                <c:pt idx="8684">
                  <c:v>-94.344500000000011</c:v>
                </c:pt>
                <c:pt idx="8685">
                  <c:v>-94.342500000000001</c:v>
                </c:pt>
                <c:pt idx="8686">
                  <c:v>-94.340500000000006</c:v>
                </c:pt>
                <c:pt idx="8687">
                  <c:v>-94.33850000000001</c:v>
                </c:pt>
                <c:pt idx="8688">
                  <c:v>-94.336500000000001</c:v>
                </c:pt>
                <c:pt idx="8689">
                  <c:v>-94.334500000000006</c:v>
                </c:pt>
                <c:pt idx="8690">
                  <c:v>-94.33250000000001</c:v>
                </c:pt>
                <c:pt idx="8691">
                  <c:v>-94.330500000000001</c:v>
                </c:pt>
                <c:pt idx="8692">
                  <c:v>-94.328500000000005</c:v>
                </c:pt>
                <c:pt idx="8693">
                  <c:v>-94.32650000000001</c:v>
                </c:pt>
                <c:pt idx="8694">
                  <c:v>-94.3245</c:v>
                </c:pt>
                <c:pt idx="8695">
                  <c:v>-94.322500000000005</c:v>
                </c:pt>
                <c:pt idx="8696">
                  <c:v>-94.32050000000001</c:v>
                </c:pt>
                <c:pt idx="8697">
                  <c:v>-94.3185</c:v>
                </c:pt>
                <c:pt idx="8698">
                  <c:v>-94.316500000000005</c:v>
                </c:pt>
                <c:pt idx="8699">
                  <c:v>-94.31450000000001</c:v>
                </c:pt>
                <c:pt idx="8700">
                  <c:v>-94.3125</c:v>
                </c:pt>
                <c:pt idx="8701">
                  <c:v>-94.310500000000005</c:v>
                </c:pt>
                <c:pt idx="8702">
                  <c:v>-94.308500000000009</c:v>
                </c:pt>
                <c:pt idx="8703">
                  <c:v>-94.3065</c:v>
                </c:pt>
                <c:pt idx="8704">
                  <c:v>-94.304500000000004</c:v>
                </c:pt>
                <c:pt idx="8705">
                  <c:v>-94.302500000000009</c:v>
                </c:pt>
                <c:pt idx="8706">
                  <c:v>-94.3005</c:v>
                </c:pt>
                <c:pt idx="8707">
                  <c:v>-94.298500000000004</c:v>
                </c:pt>
                <c:pt idx="8708">
                  <c:v>-94.296500000000009</c:v>
                </c:pt>
                <c:pt idx="8709">
                  <c:v>-94.294499999999999</c:v>
                </c:pt>
                <c:pt idx="8710">
                  <c:v>-94.292500000000004</c:v>
                </c:pt>
                <c:pt idx="8711">
                  <c:v>-94.290500000000009</c:v>
                </c:pt>
                <c:pt idx="8712">
                  <c:v>-94.288499999999999</c:v>
                </c:pt>
                <c:pt idx="8713">
                  <c:v>-94.286500000000004</c:v>
                </c:pt>
                <c:pt idx="8714">
                  <c:v>-94.284500000000008</c:v>
                </c:pt>
                <c:pt idx="8715">
                  <c:v>-94.282499999999999</c:v>
                </c:pt>
                <c:pt idx="8716">
                  <c:v>-94.280500000000004</c:v>
                </c:pt>
                <c:pt idx="8717">
                  <c:v>-94.278500000000008</c:v>
                </c:pt>
                <c:pt idx="8718">
                  <c:v>-94.276499999999999</c:v>
                </c:pt>
                <c:pt idx="8719">
                  <c:v>-94.274500000000003</c:v>
                </c:pt>
                <c:pt idx="8720">
                  <c:v>-94.272500000000008</c:v>
                </c:pt>
                <c:pt idx="8721">
                  <c:v>-94.270499999999998</c:v>
                </c:pt>
                <c:pt idx="8722">
                  <c:v>-94.268500000000003</c:v>
                </c:pt>
                <c:pt idx="8723">
                  <c:v>-94.266500000000008</c:v>
                </c:pt>
                <c:pt idx="8724">
                  <c:v>-94.264499999999998</c:v>
                </c:pt>
                <c:pt idx="8725">
                  <c:v>-94.262500000000003</c:v>
                </c:pt>
                <c:pt idx="8726">
                  <c:v>-94.260500000000008</c:v>
                </c:pt>
                <c:pt idx="8727">
                  <c:v>-94.258499999999998</c:v>
                </c:pt>
                <c:pt idx="8728">
                  <c:v>-94.256500000000003</c:v>
                </c:pt>
                <c:pt idx="8729">
                  <c:v>-94.254500000000007</c:v>
                </c:pt>
                <c:pt idx="8730">
                  <c:v>-94.252499999999998</c:v>
                </c:pt>
                <c:pt idx="8731">
                  <c:v>-94.250500000000002</c:v>
                </c:pt>
                <c:pt idx="8732">
                  <c:v>-94.248500000000007</c:v>
                </c:pt>
                <c:pt idx="8733">
                  <c:v>-94.246499999999997</c:v>
                </c:pt>
                <c:pt idx="8734">
                  <c:v>-94.244500000000002</c:v>
                </c:pt>
                <c:pt idx="8735">
                  <c:v>-94.242500000000007</c:v>
                </c:pt>
                <c:pt idx="8736">
                  <c:v>-94.240499999999997</c:v>
                </c:pt>
                <c:pt idx="8737">
                  <c:v>-94.238500000000002</c:v>
                </c:pt>
                <c:pt idx="8738">
                  <c:v>-94.236500000000007</c:v>
                </c:pt>
                <c:pt idx="8739">
                  <c:v>-94.234499999999997</c:v>
                </c:pt>
                <c:pt idx="8740">
                  <c:v>-94.232500000000002</c:v>
                </c:pt>
                <c:pt idx="8741">
                  <c:v>-94.230500000000006</c:v>
                </c:pt>
                <c:pt idx="8742">
                  <c:v>-94.228499999999997</c:v>
                </c:pt>
                <c:pt idx="8743">
                  <c:v>-94.226500000000001</c:v>
                </c:pt>
                <c:pt idx="8744">
                  <c:v>-94.224500000000006</c:v>
                </c:pt>
                <c:pt idx="8745">
                  <c:v>-94.222500000000011</c:v>
                </c:pt>
                <c:pt idx="8746">
                  <c:v>-94.220500000000001</c:v>
                </c:pt>
                <c:pt idx="8747">
                  <c:v>-94.218500000000006</c:v>
                </c:pt>
                <c:pt idx="8748">
                  <c:v>-94.216500000000011</c:v>
                </c:pt>
                <c:pt idx="8749">
                  <c:v>-94.214500000000001</c:v>
                </c:pt>
                <c:pt idx="8750">
                  <c:v>-94.212500000000006</c:v>
                </c:pt>
                <c:pt idx="8751">
                  <c:v>-94.21050000000001</c:v>
                </c:pt>
                <c:pt idx="8752">
                  <c:v>-94.208500000000001</c:v>
                </c:pt>
                <c:pt idx="8753">
                  <c:v>-94.206500000000005</c:v>
                </c:pt>
                <c:pt idx="8754">
                  <c:v>-94.20450000000001</c:v>
                </c:pt>
                <c:pt idx="8755">
                  <c:v>-94.202500000000001</c:v>
                </c:pt>
                <c:pt idx="8756">
                  <c:v>-94.200500000000005</c:v>
                </c:pt>
                <c:pt idx="8757">
                  <c:v>-94.19850000000001</c:v>
                </c:pt>
                <c:pt idx="8758">
                  <c:v>-94.196500000000015</c:v>
                </c:pt>
                <c:pt idx="8759">
                  <c:v>-94.194500000000005</c:v>
                </c:pt>
                <c:pt idx="8760">
                  <c:v>-94.19250000000001</c:v>
                </c:pt>
                <c:pt idx="8761">
                  <c:v>-94.190500000000014</c:v>
                </c:pt>
                <c:pt idx="8762">
                  <c:v>-94.188500000000005</c:v>
                </c:pt>
                <c:pt idx="8763">
                  <c:v>-94.186500000000009</c:v>
                </c:pt>
                <c:pt idx="8764">
                  <c:v>-94.184500000000014</c:v>
                </c:pt>
                <c:pt idx="8765">
                  <c:v>-94.182500000000005</c:v>
                </c:pt>
                <c:pt idx="8766">
                  <c:v>-94.180500000000009</c:v>
                </c:pt>
                <c:pt idx="8767">
                  <c:v>-94.178500000000014</c:v>
                </c:pt>
                <c:pt idx="8768">
                  <c:v>-94.176500000000004</c:v>
                </c:pt>
                <c:pt idx="8769">
                  <c:v>-94.174500000000009</c:v>
                </c:pt>
                <c:pt idx="8770">
                  <c:v>-94.172500000000014</c:v>
                </c:pt>
                <c:pt idx="8771">
                  <c:v>-94.170500000000004</c:v>
                </c:pt>
                <c:pt idx="8772">
                  <c:v>-94.168500000000009</c:v>
                </c:pt>
                <c:pt idx="8773">
                  <c:v>-94.166500000000013</c:v>
                </c:pt>
                <c:pt idx="8774">
                  <c:v>-94.164500000000004</c:v>
                </c:pt>
                <c:pt idx="8775">
                  <c:v>-94.162500000000009</c:v>
                </c:pt>
                <c:pt idx="8776">
                  <c:v>-94.160500000000013</c:v>
                </c:pt>
                <c:pt idx="8777">
                  <c:v>-94.158500000000004</c:v>
                </c:pt>
                <c:pt idx="8778">
                  <c:v>-94.156500000000008</c:v>
                </c:pt>
                <c:pt idx="8779">
                  <c:v>-94.154500000000013</c:v>
                </c:pt>
                <c:pt idx="8780">
                  <c:v>-94.152500000000003</c:v>
                </c:pt>
                <c:pt idx="8781">
                  <c:v>-94.150500000000008</c:v>
                </c:pt>
                <c:pt idx="8782">
                  <c:v>-94.148500000000013</c:v>
                </c:pt>
                <c:pt idx="8783">
                  <c:v>-94.146500000000003</c:v>
                </c:pt>
                <c:pt idx="8784">
                  <c:v>-94.144500000000008</c:v>
                </c:pt>
                <c:pt idx="8785">
                  <c:v>-94.142500000000013</c:v>
                </c:pt>
                <c:pt idx="8786">
                  <c:v>-94.140500000000003</c:v>
                </c:pt>
                <c:pt idx="8787">
                  <c:v>-94.138500000000008</c:v>
                </c:pt>
                <c:pt idx="8788">
                  <c:v>-94.136500000000012</c:v>
                </c:pt>
                <c:pt idx="8789">
                  <c:v>-94.134500000000003</c:v>
                </c:pt>
                <c:pt idx="8790">
                  <c:v>-94.132500000000007</c:v>
                </c:pt>
                <c:pt idx="8791">
                  <c:v>-94.130500000000012</c:v>
                </c:pt>
                <c:pt idx="8792">
                  <c:v>-94.128500000000003</c:v>
                </c:pt>
                <c:pt idx="8793">
                  <c:v>-94.126500000000007</c:v>
                </c:pt>
                <c:pt idx="8794">
                  <c:v>-94.124500000000012</c:v>
                </c:pt>
                <c:pt idx="8795">
                  <c:v>-94.122500000000002</c:v>
                </c:pt>
                <c:pt idx="8796">
                  <c:v>-94.120500000000007</c:v>
                </c:pt>
                <c:pt idx="8797">
                  <c:v>-94.118500000000012</c:v>
                </c:pt>
                <c:pt idx="8798">
                  <c:v>-94.116500000000002</c:v>
                </c:pt>
                <c:pt idx="8799">
                  <c:v>-94.114500000000007</c:v>
                </c:pt>
                <c:pt idx="8800">
                  <c:v>-94.112500000000011</c:v>
                </c:pt>
                <c:pt idx="8801">
                  <c:v>-94.110500000000002</c:v>
                </c:pt>
                <c:pt idx="8802">
                  <c:v>-94.108500000000006</c:v>
                </c:pt>
                <c:pt idx="8803">
                  <c:v>-94.106500000000011</c:v>
                </c:pt>
                <c:pt idx="8804">
                  <c:v>-94.104500000000002</c:v>
                </c:pt>
                <c:pt idx="8805">
                  <c:v>-94.102500000000006</c:v>
                </c:pt>
                <c:pt idx="8806">
                  <c:v>-94.100500000000011</c:v>
                </c:pt>
                <c:pt idx="8807">
                  <c:v>-94.098500000000001</c:v>
                </c:pt>
                <c:pt idx="8808">
                  <c:v>-94.096500000000006</c:v>
                </c:pt>
                <c:pt idx="8809">
                  <c:v>-94.094500000000011</c:v>
                </c:pt>
                <c:pt idx="8810">
                  <c:v>-94.092500000000001</c:v>
                </c:pt>
                <c:pt idx="8811">
                  <c:v>-94.090500000000006</c:v>
                </c:pt>
                <c:pt idx="8812">
                  <c:v>-94.08850000000001</c:v>
                </c:pt>
                <c:pt idx="8813">
                  <c:v>-94.086500000000001</c:v>
                </c:pt>
                <c:pt idx="8814">
                  <c:v>-94.084500000000006</c:v>
                </c:pt>
                <c:pt idx="8815">
                  <c:v>-94.08250000000001</c:v>
                </c:pt>
                <c:pt idx="8816">
                  <c:v>-94.080500000000001</c:v>
                </c:pt>
                <c:pt idx="8817">
                  <c:v>-94.078500000000005</c:v>
                </c:pt>
                <c:pt idx="8818">
                  <c:v>-94.07650000000001</c:v>
                </c:pt>
                <c:pt idx="8819">
                  <c:v>-94.0745</c:v>
                </c:pt>
                <c:pt idx="8820">
                  <c:v>-94.072500000000005</c:v>
                </c:pt>
                <c:pt idx="8821">
                  <c:v>-94.07050000000001</c:v>
                </c:pt>
                <c:pt idx="8822">
                  <c:v>-94.0685</c:v>
                </c:pt>
                <c:pt idx="8823">
                  <c:v>-94.066500000000005</c:v>
                </c:pt>
                <c:pt idx="8824">
                  <c:v>-94.06450000000001</c:v>
                </c:pt>
                <c:pt idx="8825">
                  <c:v>-94.0625</c:v>
                </c:pt>
                <c:pt idx="8826">
                  <c:v>-94.060500000000005</c:v>
                </c:pt>
                <c:pt idx="8827">
                  <c:v>-94.058500000000009</c:v>
                </c:pt>
                <c:pt idx="8828">
                  <c:v>-94.0565</c:v>
                </c:pt>
                <c:pt idx="8829">
                  <c:v>-94.054500000000004</c:v>
                </c:pt>
                <c:pt idx="8830">
                  <c:v>-94.052500000000009</c:v>
                </c:pt>
                <c:pt idx="8831">
                  <c:v>-94.0505</c:v>
                </c:pt>
                <c:pt idx="8832">
                  <c:v>-94.048500000000004</c:v>
                </c:pt>
                <c:pt idx="8833">
                  <c:v>-94.046500000000009</c:v>
                </c:pt>
                <c:pt idx="8834">
                  <c:v>-94.044499999999999</c:v>
                </c:pt>
                <c:pt idx="8835">
                  <c:v>-94.042500000000004</c:v>
                </c:pt>
                <c:pt idx="8836">
                  <c:v>-94.040500000000009</c:v>
                </c:pt>
                <c:pt idx="8837">
                  <c:v>-94.038499999999999</c:v>
                </c:pt>
                <c:pt idx="8838">
                  <c:v>-94.036500000000004</c:v>
                </c:pt>
                <c:pt idx="8839">
                  <c:v>-94.034500000000008</c:v>
                </c:pt>
                <c:pt idx="8840">
                  <c:v>-94.032499999999999</c:v>
                </c:pt>
                <c:pt idx="8841">
                  <c:v>-94.030500000000004</c:v>
                </c:pt>
                <c:pt idx="8842">
                  <c:v>-94.028500000000008</c:v>
                </c:pt>
                <c:pt idx="8843">
                  <c:v>-94.026499999999999</c:v>
                </c:pt>
                <c:pt idx="8844">
                  <c:v>-94.024500000000003</c:v>
                </c:pt>
                <c:pt idx="8845">
                  <c:v>-94.022500000000008</c:v>
                </c:pt>
                <c:pt idx="8846">
                  <c:v>-94.020499999999998</c:v>
                </c:pt>
                <c:pt idx="8847">
                  <c:v>-94.018500000000003</c:v>
                </c:pt>
                <c:pt idx="8848">
                  <c:v>-94.016500000000008</c:v>
                </c:pt>
                <c:pt idx="8849">
                  <c:v>-94.014499999999998</c:v>
                </c:pt>
                <c:pt idx="8850">
                  <c:v>-94.012500000000003</c:v>
                </c:pt>
                <c:pt idx="8851">
                  <c:v>-94.010500000000008</c:v>
                </c:pt>
                <c:pt idx="8852">
                  <c:v>-94.008499999999998</c:v>
                </c:pt>
                <c:pt idx="8853">
                  <c:v>-94.006500000000003</c:v>
                </c:pt>
                <c:pt idx="8854">
                  <c:v>-94.004500000000007</c:v>
                </c:pt>
                <c:pt idx="8855">
                  <c:v>-94.002499999999998</c:v>
                </c:pt>
                <c:pt idx="8856">
                  <c:v>-94.000500000000002</c:v>
                </c:pt>
                <c:pt idx="8857">
                  <c:v>-93.998500000000007</c:v>
                </c:pt>
                <c:pt idx="8858">
                  <c:v>-93.996499999999997</c:v>
                </c:pt>
                <c:pt idx="8859">
                  <c:v>-93.994500000000002</c:v>
                </c:pt>
                <c:pt idx="8860">
                  <c:v>-93.992500000000007</c:v>
                </c:pt>
                <c:pt idx="8861">
                  <c:v>-93.990499999999997</c:v>
                </c:pt>
                <c:pt idx="8862">
                  <c:v>-93.988500000000002</c:v>
                </c:pt>
                <c:pt idx="8863">
                  <c:v>-93.986500000000007</c:v>
                </c:pt>
                <c:pt idx="8864">
                  <c:v>-93.984499999999997</c:v>
                </c:pt>
                <c:pt idx="8865">
                  <c:v>-93.982500000000002</c:v>
                </c:pt>
                <c:pt idx="8866">
                  <c:v>-93.980500000000006</c:v>
                </c:pt>
                <c:pt idx="8867">
                  <c:v>-93.978499999999997</c:v>
                </c:pt>
                <c:pt idx="8868">
                  <c:v>-93.976500000000001</c:v>
                </c:pt>
                <c:pt idx="8869">
                  <c:v>-93.974500000000006</c:v>
                </c:pt>
                <c:pt idx="8870">
                  <c:v>-93.972500000000011</c:v>
                </c:pt>
                <c:pt idx="8871">
                  <c:v>-93.970500000000001</c:v>
                </c:pt>
                <c:pt idx="8872">
                  <c:v>-93.968500000000006</c:v>
                </c:pt>
                <c:pt idx="8873">
                  <c:v>-93.966500000000011</c:v>
                </c:pt>
                <c:pt idx="8874">
                  <c:v>-93.964500000000001</c:v>
                </c:pt>
                <c:pt idx="8875">
                  <c:v>-93.962500000000006</c:v>
                </c:pt>
                <c:pt idx="8876">
                  <c:v>-93.96050000000001</c:v>
                </c:pt>
                <c:pt idx="8877">
                  <c:v>-93.958500000000001</c:v>
                </c:pt>
                <c:pt idx="8878">
                  <c:v>-93.956500000000005</c:v>
                </c:pt>
                <c:pt idx="8879">
                  <c:v>-93.95450000000001</c:v>
                </c:pt>
                <c:pt idx="8880">
                  <c:v>-93.952500000000001</c:v>
                </c:pt>
                <c:pt idx="8881">
                  <c:v>-93.950500000000005</c:v>
                </c:pt>
                <c:pt idx="8882">
                  <c:v>-93.94850000000001</c:v>
                </c:pt>
                <c:pt idx="8883">
                  <c:v>-93.946500000000015</c:v>
                </c:pt>
                <c:pt idx="8884">
                  <c:v>-93.944500000000005</c:v>
                </c:pt>
                <c:pt idx="8885">
                  <c:v>-93.94250000000001</c:v>
                </c:pt>
                <c:pt idx="8886">
                  <c:v>-93.940500000000014</c:v>
                </c:pt>
                <c:pt idx="8887">
                  <c:v>-93.938500000000005</c:v>
                </c:pt>
                <c:pt idx="8888">
                  <c:v>-93.936500000000009</c:v>
                </c:pt>
                <c:pt idx="8889">
                  <c:v>-93.934500000000014</c:v>
                </c:pt>
                <c:pt idx="8890">
                  <c:v>-93.932500000000005</c:v>
                </c:pt>
                <c:pt idx="8891">
                  <c:v>-93.930500000000009</c:v>
                </c:pt>
                <c:pt idx="8892">
                  <c:v>-93.928500000000014</c:v>
                </c:pt>
                <c:pt idx="8893">
                  <c:v>-93.926500000000004</c:v>
                </c:pt>
                <c:pt idx="8894">
                  <c:v>-93.924500000000009</c:v>
                </c:pt>
                <c:pt idx="8895">
                  <c:v>-93.922500000000014</c:v>
                </c:pt>
                <c:pt idx="8896">
                  <c:v>-93.920500000000004</c:v>
                </c:pt>
                <c:pt idx="8897">
                  <c:v>-93.918500000000009</c:v>
                </c:pt>
                <c:pt idx="8898">
                  <c:v>-93.916500000000013</c:v>
                </c:pt>
                <c:pt idx="8899">
                  <c:v>-93.914500000000004</c:v>
                </c:pt>
                <c:pt idx="8900">
                  <c:v>-93.912500000000009</c:v>
                </c:pt>
                <c:pt idx="8901">
                  <c:v>-93.910500000000013</c:v>
                </c:pt>
                <c:pt idx="8902">
                  <c:v>-93.908500000000004</c:v>
                </c:pt>
                <c:pt idx="8903">
                  <c:v>-93.906500000000008</c:v>
                </c:pt>
                <c:pt idx="8904">
                  <c:v>-93.904500000000013</c:v>
                </c:pt>
                <c:pt idx="8905">
                  <c:v>-93.902500000000003</c:v>
                </c:pt>
                <c:pt idx="8906">
                  <c:v>-93.900500000000008</c:v>
                </c:pt>
                <c:pt idx="8907">
                  <c:v>-93.898500000000013</c:v>
                </c:pt>
                <c:pt idx="8908">
                  <c:v>-93.896500000000003</c:v>
                </c:pt>
                <c:pt idx="8909">
                  <c:v>-93.894500000000008</c:v>
                </c:pt>
                <c:pt idx="8910">
                  <c:v>-93.892500000000013</c:v>
                </c:pt>
                <c:pt idx="8911">
                  <c:v>-93.890500000000003</c:v>
                </c:pt>
                <c:pt idx="8912">
                  <c:v>-93.888500000000008</c:v>
                </c:pt>
                <c:pt idx="8913">
                  <c:v>-93.886500000000012</c:v>
                </c:pt>
                <c:pt idx="8914">
                  <c:v>-93.884500000000003</c:v>
                </c:pt>
                <c:pt idx="8915">
                  <c:v>-93.882500000000007</c:v>
                </c:pt>
                <c:pt idx="8916">
                  <c:v>-93.880500000000012</c:v>
                </c:pt>
                <c:pt idx="8917">
                  <c:v>-93.878500000000003</c:v>
                </c:pt>
                <c:pt idx="8918">
                  <c:v>-93.876500000000007</c:v>
                </c:pt>
                <c:pt idx="8919">
                  <c:v>-93.874500000000012</c:v>
                </c:pt>
                <c:pt idx="8920">
                  <c:v>-93.872500000000002</c:v>
                </c:pt>
                <c:pt idx="8921">
                  <c:v>-93.870500000000007</c:v>
                </c:pt>
                <c:pt idx="8922">
                  <c:v>-93.868500000000012</c:v>
                </c:pt>
                <c:pt idx="8923">
                  <c:v>-93.866500000000002</c:v>
                </c:pt>
                <c:pt idx="8924">
                  <c:v>-93.864500000000007</c:v>
                </c:pt>
                <c:pt idx="8925">
                  <c:v>-93.862500000000011</c:v>
                </c:pt>
                <c:pt idx="8926">
                  <c:v>-93.860500000000002</c:v>
                </c:pt>
                <c:pt idx="8927">
                  <c:v>-93.858500000000006</c:v>
                </c:pt>
                <c:pt idx="8928">
                  <c:v>-93.856500000000011</c:v>
                </c:pt>
                <c:pt idx="8929">
                  <c:v>-93.854500000000002</c:v>
                </c:pt>
                <c:pt idx="8930">
                  <c:v>-93.852500000000006</c:v>
                </c:pt>
                <c:pt idx="8931">
                  <c:v>-93.850500000000011</c:v>
                </c:pt>
                <c:pt idx="8932">
                  <c:v>-93.848500000000001</c:v>
                </c:pt>
                <c:pt idx="8933">
                  <c:v>-93.846500000000006</c:v>
                </c:pt>
                <c:pt idx="8934">
                  <c:v>-93.844500000000011</c:v>
                </c:pt>
                <c:pt idx="8935">
                  <c:v>-93.842500000000001</c:v>
                </c:pt>
                <c:pt idx="8936">
                  <c:v>-93.840500000000006</c:v>
                </c:pt>
                <c:pt idx="8937">
                  <c:v>-93.83850000000001</c:v>
                </c:pt>
                <c:pt idx="8938">
                  <c:v>-93.836500000000001</c:v>
                </c:pt>
                <c:pt idx="8939">
                  <c:v>-93.834500000000006</c:v>
                </c:pt>
                <c:pt idx="8940">
                  <c:v>-93.83250000000001</c:v>
                </c:pt>
                <c:pt idx="8941">
                  <c:v>-93.830500000000001</c:v>
                </c:pt>
                <c:pt idx="8942">
                  <c:v>-93.828500000000005</c:v>
                </c:pt>
                <c:pt idx="8943">
                  <c:v>-93.82650000000001</c:v>
                </c:pt>
                <c:pt idx="8944">
                  <c:v>-93.8245</c:v>
                </c:pt>
                <c:pt idx="8945">
                  <c:v>-93.822500000000005</c:v>
                </c:pt>
                <c:pt idx="8946">
                  <c:v>-93.82050000000001</c:v>
                </c:pt>
                <c:pt idx="8947">
                  <c:v>-93.8185</c:v>
                </c:pt>
                <c:pt idx="8948">
                  <c:v>-93.816500000000005</c:v>
                </c:pt>
                <c:pt idx="8949">
                  <c:v>-93.81450000000001</c:v>
                </c:pt>
                <c:pt idx="8950">
                  <c:v>-93.8125</c:v>
                </c:pt>
                <c:pt idx="8951">
                  <c:v>-93.810500000000005</c:v>
                </c:pt>
                <c:pt idx="8952">
                  <c:v>-93.808500000000009</c:v>
                </c:pt>
                <c:pt idx="8953">
                  <c:v>-93.8065</c:v>
                </c:pt>
                <c:pt idx="8954">
                  <c:v>-93.804500000000004</c:v>
                </c:pt>
                <c:pt idx="8955">
                  <c:v>-93.802500000000009</c:v>
                </c:pt>
                <c:pt idx="8956">
                  <c:v>-93.8005</c:v>
                </c:pt>
                <c:pt idx="8957">
                  <c:v>-93.798500000000004</c:v>
                </c:pt>
                <c:pt idx="8958">
                  <c:v>-93.796500000000009</c:v>
                </c:pt>
                <c:pt idx="8959">
                  <c:v>-93.794499999999999</c:v>
                </c:pt>
                <c:pt idx="8960">
                  <c:v>-93.792500000000004</c:v>
                </c:pt>
                <c:pt idx="8961">
                  <c:v>-93.790500000000009</c:v>
                </c:pt>
                <c:pt idx="8962">
                  <c:v>-93.788499999999999</c:v>
                </c:pt>
                <c:pt idx="8963">
                  <c:v>-93.786500000000004</c:v>
                </c:pt>
                <c:pt idx="8964">
                  <c:v>-93.784500000000008</c:v>
                </c:pt>
                <c:pt idx="8965">
                  <c:v>-93.782499999999999</c:v>
                </c:pt>
                <c:pt idx="8966">
                  <c:v>-93.780500000000004</c:v>
                </c:pt>
                <c:pt idx="8967">
                  <c:v>-93.778500000000008</c:v>
                </c:pt>
                <c:pt idx="8968">
                  <c:v>-93.776499999999999</c:v>
                </c:pt>
                <c:pt idx="8969">
                  <c:v>-93.774500000000003</c:v>
                </c:pt>
                <c:pt idx="8970">
                  <c:v>-93.772500000000008</c:v>
                </c:pt>
                <c:pt idx="8971">
                  <c:v>-93.770499999999998</c:v>
                </c:pt>
                <c:pt idx="8972">
                  <c:v>-93.768500000000003</c:v>
                </c:pt>
                <c:pt idx="8973">
                  <c:v>-93.766500000000008</c:v>
                </c:pt>
                <c:pt idx="8974">
                  <c:v>-93.764499999999998</c:v>
                </c:pt>
                <c:pt idx="8975">
                  <c:v>-93.762500000000003</c:v>
                </c:pt>
                <c:pt idx="8976">
                  <c:v>-93.760500000000008</c:v>
                </c:pt>
                <c:pt idx="8977">
                  <c:v>-93.758499999999998</c:v>
                </c:pt>
                <c:pt idx="8978">
                  <c:v>-93.756500000000003</c:v>
                </c:pt>
                <c:pt idx="8979">
                  <c:v>-93.754500000000007</c:v>
                </c:pt>
                <c:pt idx="8980">
                  <c:v>-93.752499999999998</c:v>
                </c:pt>
                <c:pt idx="8981">
                  <c:v>-93.750500000000002</c:v>
                </c:pt>
                <c:pt idx="8982">
                  <c:v>-93.748500000000007</c:v>
                </c:pt>
                <c:pt idx="8983">
                  <c:v>-93.746499999999997</c:v>
                </c:pt>
                <c:pt idx="8984">
                  <c:v>-93.744500000000002</c:v>
                </c:pt>
                <c:pt idx="8985">
                  <c:v>-93.742500000000007</c:v>
                </c:pt>
                <c:pt idx="8986">
                  <c:v>-93.740499999999997</c:v>
                </c:pt>
                <c:pt idx="8987">
                  <c:v>-93.738500000000002</c:v>
                </c:pt>
                <c:pt idx="8988">
                  <c:v>-93.736500000000007</c:v>
                </c:pt>
                <c:pt idx="8989">
                  <c:v>-93.734499999999997</c:v>
                </c:pt>
                <c:pt idx="8990">
                  <c:v>-93.732500000000002</c:v>
                </c:pt>
                <c:pt idx="8991">
                  <c:v>-93.730500000000006</c:v>
                </c:pt>
                <c:pt idx="8992">
                  <c:v>-93.728499999999997</c:v>
                </c:pt>
                <c:pt idx="8993">
                  <c:v>-93.726500000000001</c:v>
                </c:pt>
                <c:pt idx="8994">
                  <c:v>-93.724500000000006</c:v>
                </c:pt>
                <c:pt idx="8995">
                  <c:v>-93.722500000000011</c:v>
                </c:pt>
                <c:pt idx="8996">
                  <c:v>-93.720500000000001</c:v>
                </c:pt>
                <c:pt idx="8997">
                  <c:v>-93.718500000000006</c:v>
                </c:pt>
                <c:pt idx="8998">
                  <c:v>-93.716500000000011</c:v>
                </c:pt>
                <c:pt idx="8999">
                  <c:v>-93.714500000000001</c:v>
                </c:pt>
                <c:pt idx="9000">
                  <c:v>-93.712500000000006</c:v>
                </c:pt>
                <c:pt idx="9001">
                  <c:v>-93.71050000000001</c:v>
                </c:pt>
                <c:pt idx="9002">
                  <c:v>-93.708500000000001</c:v>
                </c:pt>
                <c:pt idx="9003">
                  <c:v>-93.706500000000005</c:v>
                </c:pt>
                <c:pt idx="9004">
                  <c:v>-93.70450000000001</c:v>
                </c:pt>
                <c:pt idx="9005">
                  <c:v>-93.702500000000001</c:v>
                </c:pt>
                <c:pt idx="9006">
                  <c:v>-93.700500000000005</c:v>
                </c:pt>
                <c:pt idx="9007">
                  <c:v>-93.69850000000001</c:v>
                </c:pt>
                <c:pt idx="9008">
                  <c:v>-93.696500000000015</c:v>
                </c:pt>
                <c:pt idx="9009">
                  <c:v>-93.694500000000005</c:v>
                </c:pt>
                <c:pt idx="9010">
                  <c:v>-93.69250000000001</c:v>
                </c:pt>
                <c:pt idx="9011">
                  <c:v>-93.690500000000014</c:v>
                </c:pt>
                <c:pt idx="9012">
                  <c:v>-93.688500000000005</c:v>
                </c:pt>
                <c:pt idx="9013">
                  <c:v>-93.686500000000009</c:v>
                </c:pt>
                <c:pt idx="9014">
                  <c:v>-93.684500000000014</c:v>
                </c:pt>
                <c:pt idx="9015">
                  <c:v>-93.682500000000005</c:v>
                </c:pt>
                <c:pt idx="9016">
                  <c:v>-93.680500000000009</c:v>
                </c:pt>
                <c:pt idx="9017">
                  <c:v>-93.678500000000014</c:v>
                </c:pt>
                <c:pt idx="9018">
                  <c:v>-93.676500000000004</c:v>
                </c:pt>
                <c:pt idx="9019">
                  <c:v>-93.674500000000009</c:v>
                </c:pt>
                <c:pt idx="9020">
                  <c:v>-93.672500000000014</c:v>
                </c:pt>
                <c:pt idx="9021">
                  <c:v>-93.670500000000004</c:v>
                </c:pt>
                <c:pt idx="9022">
                  <c:v>-93.668500000000009</c:v>
                </c:pt>
                <c:pt idx="9023">
                  <c:v>-93.666500000000013</c:v>
                </c:pt>
                <c:pt idx="9024">
                  <c:v>-93.664500000000004</c:v>
                </c:pt>
                <c:pt idx="9025">
                  <c:v>-93.662500000000009</c:v>
                </c:pt>
                <c:pt idx="9026">
                  <c:v>-93.660500000000013</c:v>
                </c:pt>
                <c:pt idx="9027">
                  <c:v>-93.658500000000004</c:v>
                </c:pt>
                <c:pt idx="9028">
                  <c:v>-93.656500000000008</c:v>
                </c:pt>
                <c:pt idx="9029">
                  <c:v>-93.654500000000013</c:v>
                </c:pt>
                <c:pt idx="9030">
                  <c:v>-93.652500000000003</c:v>
                </c:pt>
                <c:pt idx="9031">
                  <c:v>-93.650500000000008</c:v>
                </c:pt>
                <c:pt idx="9032">
                  <c:v>-93.648500000000013</c:v>
                </c:pt>
                <c:pt idx="9033">
                  <c:v>-93.646500000000003</c:v>
                </c:pt>
                <c:pt idx="9034">
                  <c:v>-93.644500000000008</c:v>
                </c:pt>
                <c:pt idx="9035">
                  <c:v>-93.642500000000013</c:v>
                </c:pt>
                <c:pt idx="9036">
                  <c:v>-93.640500000000003</c:v>
                </c:pt>
                <c:pt idx="9037">
                  <c:v>-93.638500000000008</c:v>
                </c:pt>
                <c:pt idx="9038">
                  <c:v>-93.636500000000012</c:v>
                </c:pt>
                <c:pt idx="9039">
                  <c:v>-93.634500000000003</c:v>
                </c:pt>
                <c:pt idx="9040">
                  <c:v>-93.632500000000007</c:v>
                </c:pt>
                <c:pt idx="9041">
                  <c:v>-93.630500000000012</c:v>
                </c:pt>
                <c:pt idx="9042">
                  <c:v>-93.628500000000003</c:v>
                </c:pt>
                <c:pt idx="9043">
                  <c:v>-93.626500000000007</c:v>
                </c:pt>
                <c:pt idx="9044">
                  <c:v>-93.624500000000012</c:v>
                </c:pt>
                <c:pt idx="9045">
                  <c:v>-93.622500000000002</c:v>
                </c:pt>
                <c:pt idx="9046">
                  <c:v>-93.620500000000007</c:v>
                </c:pt>
                <c:pt idx="9047">
                  <c:v>-93.618500000000012</c:v>
                </c:pt>
                <c:pt idx="9048">
                  <c:v>-93.616500000000002</c:v>
                </c:pt>
                <c:pt idx="9049">
                  <c:v>-93.614500000000007</c:v>
                </c:pt>
                <c:pt idx="9050">
                  <c:v>-93.612500000000011</c:v>
                </c:pt>
                <c:pt idx="9051">
                  <c:v>-93.610500000000002</c:v>
                </c:pt>
                <c:pt idx="9052">
                  <c:v>-93.608500000000006</c:v>
                </c:pt>
                <c:pt idx="9053">
                  <c:v>-93.606500000000011</c:v>
                </c:pt>
                <c:pt idx="9054">
                  <c:v>-93.604500000000002</c:v>
                </c:pt>
                <c:pt idx="9055">
                  <c:v>-93.602500000000006</c:v>
                </c:pt>
                <c:pt idx="9056">
                  <c:v>-93.600500000000011</c:v>
                </c:pt>
                <c:pt idx="9057">
                  <c:v>-93.598500000000001</c:v>
                </c:pt>
                <c:pt idx="9058">
                  <c:v>-93.596500000000006</c:v>
                </c:pt>
                <c:pt idx="9059">
                  <c:v>-93.594500000000011</c:v>
                </c:pt>
                <c:pt idx="9060">
                  <c:v>-93.592500000000001</c:v>
                </c:pt>
                <c:pt idx="9061">
                  <c:v>-93.590500000000006</c:v>
                </c:pt>
                <c:pt idx="9062">
                  <c:v>-93.58850000000001</c:v>
                </c:pt>
                <c:pt idx="9063">
                  <c:v>-93.586500000000001</c:v>
                </c:pt>
                <c:pt idx="9064">
                  <c:v>-93.584500000000006</c:v>
                </c:pt>
                <c:pt idx="9065">
                  <c:v>-93.58250000000001</c:v>
                </c:pt>
                <c:pt idx="9066">
                  <c:v>-93.580500000000001</c:v>
                </c:pt>
                <c:pt idx="9067">
                  <c:v>-93.578500000000005</c:v>
                </c:pt>
                <c:pt idx="9068">
                  <c:v>-93.57650000000001</c:v>
                </c:pt>
                <c:pt idx="9069">
                  <c:v>-93.5745</c:v>
                </c:pt>
                <c:pt idx="9070">
                  <c:v>-93.572500000000005</c:v>
                </c:pt>
                <c:pt idx="9071">
                  <c:v>-93.57050000000001</c:v>
                </c:pt>
                <c:pt idx="9072">
                  <c:v>-93.5685</c:v>
                </c:pt>
                <c:pt idx="9073">
                  <c:v>-93.566500000000005</c:v>
                </c:pt>
                <c:pt idx="9074">
                  <c:v>-93.56450000000001</c:v>
                </c:pt>
                <c:pt idx="9075">
                  <c:v>-93.5625</c:v>
                </c:pt>
                <c:pt idx="9076">
                  <c:v>-93.560500000000005</c:v>
                </c:pt>
                <c:pt idx="9077">
                  <c:v>-93.558500000000009</c:v>
                </c:pt>
                <c:pt idx="9078">
                  <c:v>-93.5565</c:v>
                </c:pt>
                <c:pt idx="9079">
                  <c:v>-93.554500000000004</c:v>
                </c:pt>
                <c:pt idx="9080">
                  <c:v>-93.552500000000009</c:v>
                </c:pt>
                <c:pt idx="9081">
                  <c:v>-93.5505</c:v>
                </c:pt>
                <c:pt idx="9082">
                  <c:v>-93.548500000000004</c:v>
                </c:pt>
                <c:pt idx="9083">
                  <c:v>-93.546500000000009</c:v>
                </c:pt>
                <c:pt idx="9084">
                  <c:v>-93.544499999999999</c:v>
                </c:pt>
                <c:pt idx="9085">
                  <c:v>-93.542500000000004</c:v>
                </c:pt>
                <c:pt idx="9086">
                  <c:v>-93.540500000000009</c:v>
                </c:pt>
                <c:pt idx="9087">
                  <c:v>-93.538499999999999</c:v>
                </c:pt>
                <c:pt idx="9088">
                  <c:v>-93.536500000000004</c:v>
                </c:pt>
                <c:pt idx="9089">
                  <c:v>-93.534500000000008</c:v>
                </c:pt>
                <c:pt idx="9090">
                  <c:v>-93.532499999999999</c:v>
                </c:pt>
                <c:pt idx="9091">
                  <c:v>-93.530500000000004</c:v>
                </c:pt>
                <c:pt idx="9092">
                  <c:v>-93.528500000000008</c:v>
                </c:pt>
                <c:pt idx="9093">
                  <c:v>-93.526499999999999</c:v>
                </c:pt>
                <c:pt idx="9094">
                  <c:v>-93.524500000000003</c:v>
                </c:pt>
                <c:pt idx="9095">
                  <c:v>-93.522500000000008</c:v>
                </c:pt>
                <c:pt idx="9096">
                  <c:v>-93.520499999999998</c:v>
                </c:pt>
                <c:pt idx="9097">
                  <c:v>-93.518500000000003</c:v>
                </c:pt>
                <c:pt idx="9098">
                  <c:v>-93.516500000000008</c:v>
                </c:pt>
                <c:pt idx="9099">
                  <c:v>-93.514499999999998</c:v>
                </c:pt>
                <c:pt idx="9100">
                  <c:v>-93.512500000000003</c:v>
                </c:pt>
                <c:pt idx="9101">
                  <c:v>-93.510500000000008</c:v>
                </c:pt>
                <c:pt idx="9102">
                  <c:v>-93.508499999999998</c:v>
                </c:pt>
                <c:pt idx="9103">
                  <c:v>-93.506500000000003</c:v>
                </c:pt>
                <c:pt idx="9104">
                  <c:v>-93.504500000000007</c:v>
                </c:pt>
                <c:pt idx="9105">
                  <c:v>-93.502499999999998</c:v>
                </c:pt>
                <c:pt idx="9106">
                  <c:v>-93.500500000000002</c:v>
                </c:pt>
                <c:pt idx="9107">
                  <c:v>-93.498500000000007</c:v>
                </c:pt>
                <c:pt idx="9108">
                  <c:v>-93.496499999999997</c:v>
                </c:pt>
                <c:pt idx="9109">
                  <c:v>-93.494500000000002</c:v>
                </c:pt>
                <c:pt idx="9110">
                  <c:v>-93.492500000000007</c:v>
                </c:pt>
                <c:pt idx="9111">
                  <c:v>-93.490499999999997</c:v>
                </c:pt>
                <c:pt idx="9112">
                  <c:v>-93.488500000000002</c:v>
                </c:pt>
                <c:pt idx="9113">
                  <c:v>-93.486500000000007</c:v>
                </c:pt>
                <c:pt idx="9114">
                  <c:v>-93.484499999999997</c:v>
                </c:pt>
                <c:pt idx="9115">
                  <c:v>-93.482500000000002</c:v>
                </c:pt>
                <c:pt idx="9116">
                  <c:v>-93.480500000000006</c:v>
                </c:pt>
                <c:pt idx="9117">
                  <c:v>-93.478499999999997</c:v>
                </c:pt>
                <c:pt idx="9118">
                  <c:v>-93.476500000000001</c:v>
                </c:pt>
                <c:pt idx="9119">
                  <c:v>-93.474500000000006</c:v>
                </c:pt>
                <c:pt idx="9120">
                  <c:v>-93.472500000000011</c:v>
                </c:pt>
                <c:pt idx="9121">
                  <c:v>-93.470500000000001</c:v>
                </c:pt>
                <c:pt idx="9122">
                  <c:v>-93.468500000000006</c:v>
                </c:pt>
                <c:pt idx="9123">
                  <c:v>-93.466500000000011</c:v>
                </c:pt>
                <c:pt idx="9124">
                  <c:v>-93.464500000000001</c:v>
                </c:pt>
                <c:pt idx="9125">
                  <c:v>-93.462500000000006</c:v>
                </c:pt>
                <c:pt idx="9126">
                  <c:v>-93.46050000000001</c:v>
                </c:pt>
                <c:pt idx="9127">
                  <c:v>-93.458500000000001</c:v>
                </c:pt>
                <c:pt idx="9128">
                  <c:v>-93.456500000000005</c:v>
                </c:pt>
                <c:pt idx="9129">
                  <c:v>-93.45450000000001</c:v>
                </c:pt>
                <c:pt idx="9130">
                  <c:v>-93.452500000000001</c:v>
                </c:pt>
                <c:pt idx="9131">
                  <c:v>-93.450500000000005</c:v>
                </c:pt>
                <c:pt idx="9132">
                  <c:v>-93.44850000000001</c:v>
                </c:pt>
                <c:pt idx="9133">
                  <c:v>-93.446500000000015</c:v>
                </c:pt>
                <c:pt idx="9134">
                  <c:v>-93.444500000000005</c:v>
                </c:pt>
                <c:pt idx="9135">
                  <c:v>-93.44250000000001</c:v>
                </c:pt>
                <c:pt idx="9136">
                  <c:v>-93.440500000000014</c:v>
                </c:pt>
                <c:pt idx="9137">
                  <c:v>-93.438500000000005</c:v>
                </c:pt>
                <c:pt idx="9138">
                  <c:v>-93.436500000000009</c:v>
                </c:pt>
                <c:pt idx="9139">
                  <c:v>-93.434500000000014</c:v>
                </c:pt>
                <c:pt idx="9140">
                  <c:v>-93.432500000000005</c:v>
                </c:pt>
                <c:pt idx="9141">
                  <c:v>-93.430500000000009</c:v>
                </c:pt>
                <c:pt idx="9142">
                  <c:v>-93.428500000000014</c:v>
                </c:pt>
                <c:pt idx="9143">
                  <c:v>-93.426500000000004</c:v>
                </c:pt>
                <c:pt idx="9144">
                  <c:v>-93.424500000000009</c:v>
                </c:pt>
                <c:pt idx="9145">
                  <c:v>-93.422500000000014</c:v>
                </c:pt>
                <c:pt idx="9146">
                  <c:v>-93.420500000000004</c:v>
                </c:pt>
                <c:pt idx="9147">
                  <c:v>-93.418500000000009</c:v>
                </c:pt>
                <c:pt idx="9148">
                  <c:v>-93.416500000000013</c:v>
                </c:pt>
                <c:pt idx="9149">
                  <c:v>-93.414500000000004</c:v>
                </c:pt>
                <c:pt idx="9150">
                  <c:v>-93.412500000000009</c:v>
                </c:pt>
                <c:pt idx="9151">
                  <c:v>-93.410500000000013</c:v>
                </c:pt>
                <c:pt idx="9152">
                  <c:v>-93.408500000000004</c:v>
                </c:pt>
                <c:pt idx="9153">
                  <c:v>-93.406500000000008</c:v>
                </c:pt>
                <c:pt idx="9154">
                  <c:v>-93.404500000000013</c:v>
                </c:pt>
                <c:pt idx="9155">
                  <c:v>-93.402500000000003</c:v>
                </c:pt>
                <c:pt idx="9156">
                  <c:v>-93.400500000000008</c:v>
                </c:pt>
                <c:pt idx="9157">
                  <c:v>-93.398500000000013</c:v>
                </c:pt>
                <c:pt idx="9158">
                  <c:v>-93.396500000000003</c:v>
                </c:pt>
                <c:pt idx="9159">
                  <c:v>-93.394500000000008</c:v>
                </c:pt>
                <c:pt idx="9160">
                  <c:v>-93.392500000000013</c:v>
                </c:pt>
                <c:pt idx="9161">
                  <c:v>-93.390500000000003</c:v>
                </c:pt>
                <c:pt idx="9162">
                  <c:v>-93.388500000000008</c:v>
                </c:pt>
                <c:pt idx="9163">
                  <c:v>-93.386500000000012</c:v>
                </c:pt>
                <c:pt idx="9164">
                  <c:v>-93.384500000000003</c:v>
                </c:pt>
                <c:pt idx="9165">
                  <c:v>-93.382500000000007</c:v>
                </c:pt>
                <c:pt idx="9166">
                  <c:v>-93.380500000000012</c:v>
                </c:pt>
                <c:pt idx="9167">
                  <c:v>-93.378500000000003</c:v>
                </c:pt>
                <c:pt idx="9168">
                  <c:v>-93.376500000000007</c:v>
                </c:pt>
                <c:pt idx="9169">
                  <c:v>-93.374500000000012</c:v>
                </c:pt>
                <c:pt idx="9170">
                  <c:v>-93.372500000000002</c:v>
                </c:pt>
                <c:pt idx="9171">
                  <c:v>-93.370500000000007</c:v>
                </c:pt>
                <c:pt idx="9172">
                  <c:v>-93.368500000000012</c:v>
                </c:pt>
                <c:pt idx="9173">
                  <c:v>-93.366500000000002</c:v>
                </c:pt>
                <c:pt idx="9174">
                  <c:v>-93.364500000000007</c:v>
                </c:pt>
                <c:pt idx="9175">
                  <c:v>-93.362500000000011</c:v>
                </c:pt>
                <c:pt idx="9176">
                  <c:v>-93.360500000000002</c:v>
                </c:pt>
                <c:pt idx="9177">
                  <c:v>-93.358500000000006</c:v>
                </c:pt>
                <c:pt idx="9178">
                  <c:v>-93.356500000000011</c:v>
                </c:pt>
                <c:pt idx="9179">
                  <c:v>-93.354500000000002</c:v>
                </c:pt>
                <c:pt idx="9180">
                  <c:v>-93.352500000000006</c:v>
                </c:pt>
                <c:pt idx="9181">
                  <c:v>-93.350500000000011</c:v>
                </c:pt>
                <c:pt idx="9182">
                  <c:v>-93.348500000000001</c:v>
                </c:pt>
                <c:pt idx="9183">
                  <c:v>-93.346500000000006</c:v>
                </c:pt>
                <c:pt idx="9184">
                  <c:v>-93.344500000000011</c:v>
                </c:pt>
                <c:pt idx="9185">
                  <c:v>-93.342500000000001</c:v>
                </c:pt>
                <c:pt idx="9186">
                  <c:v>-93.340500000000006</c:v>
                </c:pt>
                <c:pt idx="9187">
                  <c:v>-93.33850000000001</c:v>
                </c:pt>
                <c:pt idx="9188">
                  <c:v>-93.336500000000001</c:v>
                </c:pt>
                <c:pt idx="9189">
                  <c:v>-93.334500000000006</c:v>
                </c:pt>
                <c:pt idx="9190">
                  <c:v>-93.33250000000001</c:v>
                </c:pt>
                <c:pt idx="9191">
                  <c:v>-93.330500000000001</c:v>
                </c:pt>
                <c:pt idx="9192">
                  <c:v>-93.328500000000005</c:v>
                </c:pt>
                <c:pt idx="9193">
                  <c:v>-93.32650000000001</c:v>
                </c:pt>
                <c:pt idx="9194">
                  <c:v>-93.3245</c:v>
                </c:pt>
                <c:pt idx="9195">
                  <c:v>-93.322500000000005</c:v>
                </c:pt>
                <c:pt idx="9196">
                  <c:v>-93.32050000000001</c:v>
                </c:pt>
                <c:pt idx="9197">
                  <c:v>-93.3185</c:v>
                </c:pt>
                <c:pt idx="9198">
                  <c:v>-93.316500000000005</c:v>
                </c:pt>
                <c:pt idx="9199">
                  <c:v>-93.31450000000001</c:v>
                </c:pt>
                <c:pt idx="9200">
                  <c:v>-93.3125</c:v>
                </c:pt>
                <c:pt idx="9201">
                  <c:v>-93.310500000000005</c:v>
                </c:pt>
                <c:pt idx="9202">
                  <c:v>-93.308500000000009</c:v>
                </c:pt>
                <c:pt idx="9203">
                  <c:v>-93.3065</c:v>
                </c:pt>
                <c:pt idx="9204">
                  <c:v>-93.304500000000004</c:v>
                </c:pt>
                <c:pt idx="9205">
                  <c:v>-93.302500000000009</c:v>
                </c:pt>
                <c:pt idx="9206">
                  <c:v>-93.3005</c:v>
                </c:pt>
                <c:pt idx="9207">
                  <c:v>-93.298500000000004</c:v>
                </c:pt>
                <c:pt idx="9208">
                  <c:v>-93.296500000000009</c:v>
                </c:pt>
                <c:pt idx="9209">
                  <c:v>-93.294499999999999</c:v>
                </c:pt>
                <c:pt idx="9210">
                  <c:v>-93.292500000000004</c:v>
                </c:pt>
                <c:pt idx="9211">
                  <c:v>-93.290500000000009</c:v>
                </c:pt>
                <c:pt idx="9212">
                  <c:v>-93.288499999999999</c:v>
                </c:pt>
                <c:pt idx="9213">
                  <c:v>-93.286500000000004</c:v>
                </c:pt>
                <c:pt idx="9214">
                  <c:v>-93.284500000000008</c:v>
                </c:pt>
                <c:pt idx="9215">
                  <c:v>-93.282499999999999</c:v>
                </c:pt>
                <c:pt idx="9216">
                  <c:v>-93.280500000000004</c:v>
                </c:pt>
                <c:pt idx="9217">
                  <c:v>-93.278500000000008</c:v>
                </c:pt>
                <c:pt idx="9218">
                  <c:v>-93.276499999999999</c:v>
                </c:pt>
                <c:pt idx="9219">
                  <c:v>-93.274500000000003</c:v>
                </c:pt>
                <c:pt idx="9220">
                  <c:v>-93.272500000000008</c:v>
                </c:pt>
                <c:pt idx="9221">
                  <c:v>-93.270499999999998</c:v>
                </c:pt>
                <c:pt idx="9222">
                  <c:v>-93.268500000000003</c:v>
                </c:pt>
                <c:pt idx="9223">
                  <c:v>-93.266500000000008</c:v>
                </c:pt>
                <c:pt idx="9224">
                  <c:v>-93.264499999999998</c:v>
                </c:pt>
                <c:pt idx="9225">
                  <c:v>-93.262500000000003</c:v>
                </c:pt>
                <c:pt idx="9226">
                  <c:v>-93.260500000000008</c:v>
                </c:pt>
                <c:pt idx="9227">
                  <c:v>-93.258499999999998</c:v>
                </c:pt>
                <c:pt idx="9228">
                  <c:v>-93.256500000000003</c:v>
                </c:pt>
                <c:pt idx="9229">
                  <c:v>-93.254500000000007</c:v>
                </c:pt>
                <c:pt idx="9230">
                  <c:v>-93.252499999999998</c:v>
                </c:pt>
                <c:pt idx="9231">
                  <c:v>-93.250500000000002</c:v>
                </c:pt>
                <c:pt idx="9232">
                  <c:v>-93.248500000000007</c:v>
                </c:pt>
                <c:pt idx="9233">
                  <c:v>-93.246499999999997</c:v>
                </c:pt>
                <c:pt idx="9234">
                  <c:v>-93.244500000000002</c:v>
                </c:pt>
                <c:pt idx="9235">
                  <c:v>-93.242500000000007</c:v>
                </c:pt>
                <c:pt idx="9236">
                  <c:v>-93.240499999999997</c:v>
                </c:pt>
                <c:pt idx="9237">
                  <c:v>-93.238500000000002</c:v>
                </c:pt>
                <c:pt idx="9238">
                  <c:v>-93.236500000000007</c:v>
                </c:pt>
                <c:pt idx="9239">
                  <c:v>-93.234499999999997</c:v>
                </c:pt>
                <c:pt idx="9240">
                  <c:v>-93.232500000000002</c:v>
                </c:pt>
                <c:pt idx="9241">
                  <c:v>-93.230500000000006</c:v>
                </c:pt>
                <c:pt idx="9242">
                  <c:v>-93.228499999999997</c:v>
                </c:pt>
                <c:pt idx="9243">
                  <c:v>-93.226500000000001</c:v>
                </c:pt>
                <c:pt idx="9244">
                  <c:v>-93.224500000000006</c:v>
                </c:pt>
                <c:pt idx="9245">
                  <c:v>-93.222500000000011</c:v>
                </c:pt>
                <c:pt idx="9246">
                  <c:v>-93.220500000000001</c:v>
                </c:pt>
                <c:pt idx="9247">
                  <c:v>-93.218500000000006</c:v>
                </c:pt>
                <c:pt idx="9248">
                  <c:v>-93.216500000000011</c:v>
                </c:pt>
                <c:pt idx="9249">
                  <c:v>-93.214500000000001</c:v>
                </c:pt>
                <c:pt idx="9250">
                  <c:v>-93.212500000000006</c:v>
                </c:pt>
                <c:pt idx="9251">
                  <c:v>-93.21050000000001</c:v>
                </c:pt>
                <c:pt idx="9252">
                  <c:v>-93.208500000000001</c:v>
                </c:pt>
                <c:pt idx="9253">
                  <c:v>-93.206500000000005</c:v>
                </c:pt>
                <c:pt idx="9254">
                  <c:v>-93.20450000000001</c:v>
                </c:pt>
                <c:pt idx="9255">
                  <c:v>-93.202500000000001</c:v>
                </c:pt>
                <c:pt idx="9256">
                  <c:v>-93.200500000000005</c:v>
                </c:pt>
                <c:pt idx="9257">
                  <c:v>-93.19850000000001</c:v>
                </c:pt>
                <c:pt idx="9258">
                  <c:v>-93.196500000000015</c:v>
                </c:pt>
                <c:pt idx="9259">
                  <c:v>-93.194500000000005</c:v>
                </c:pt>
                <c:pt idx="9260">
                  <c:v>-93.19250000000001</c:v>
                </c:pt>
                <c:pt idx="9261">
                  <c:v>-93.190500000000014</c:v>
                </c:pt>
                <c:pt idx="9262">
                  <c:v>-93.188500000000005</c:v>
                </c:pt>
                <c:pt idx="9263">
                  <c:v>-93.186500000000009</c:v>
                </c:pt>
                <c:pt idx="9264">
                  <c:v>-93.184500000000014</c:v>
                </c:pt>
                <c:pt idx="9265">
                  <c:v>-93.182500000000005</c:v>
                </c:pt>
                <c:pt idx="9266">
                  <c:v>-93.180500000000009</c:v>
                </c:pt>
                <c:pt idx="9267">
                  <c:v>-93.178500000000014</c:v>
                </c:pt>
                <c:pt idx="9268">
                  <c:v>-93.176500000000004</c:v>
                </c:pt>
                <c:pt idx="9269">
                  <c:v>-93.174500000000009</c:v>
                </c:pt>
                <c:pt idx="9270">
                  <c:v>-93.172500000000014</c:v>
                </c:pt>
                <c:pt idx="9271">
                  <c:v>-93.170500000000004</c:v>
                </c:pt>
                <c:pt idx="9272">
                  <c:v>-93.168500000000009</c:v>
                </c:pt>
                <c:pt idx="9273">
                  <c:v>-93.166500000000013</c:v>
                </c:pt>
                <c:pt idx="9274">
                  <c:v>-93.164500000000004</c:v>
                </c:pt>
                <c:pt idx="9275">
                  <c:v>-93.162500000000009</c:v>
                </c:pt>
                <c:pt idx="9276">
                  <c:v>-93.160500000000013</c:v>
                </c:pt>
                <c:pt idx="9277">
                  <c:v>-93.158500000000004</c:v>
                </c:pt>
                <c:pt idx="9278">
                  <c:v>-93.156500000000008</c:v>
                </c:pt>
                <c:pt idx="9279">
                  <c:v>-93.154500000000013</c:v>
                </c:pt>
                <c:pt idx="9280">
                  <c:v>-93.152500000000003</c:v>
                </c:pt>
                <c:pt idx="9281">
                  <c:v>-93.150500000000008</c:v>
                </c:pt>
                <c:pt idx="9282">
                  <c:v>-93.148500000000013</c:v>
                </c:pt>
                <c:pt idx="9283">
                  <c:v>-93.146500000000003</c:v>
                </c:pt>
                <c:pt idx="9284">
                  <c:v>-93.144500000000008</c:v>
                </c:pt>
                <c:pt idx="9285">
                  <c:v>-93.142500000000013</c:v>
                </c:pt>
                <c:pt idx="9286">
                  <c:v>-93.140500000000003</c:v>
                </c:pt>
                <c:pt idx="9287">
                  <c:v>-93.138500000000008</c:v>
                </c:pt>
                <c:pt idx="9288">
                  <c:v>-93.136500000000012</c:v>
                </c:pt>
                <c:pt idx="9289">
                  <c:v>-93.134500000000003</c:v>
                </c:pt>
                <c:pt idx="9290">
                  <c:v>-93.132500000000007</c:v>
                </c:pt>
                <c:pt idx="9291">
                  <c:v>-93.130500000000012</c:v>
                </c:pt>
                <c:pt idx="9292">
                  <c:v>-93.128500000000003</c:v>
                </c:pt>
                <c:pt idx="9293">
                  <c:v>-93.126500000000007</c:v>
                </c:pt>
                <c:pt idx="9294">
                  <c:v>-93.124500000000012</c:v>
                </c:pt>
                <c:pt idx="9295">
                  <c:v>-93.122500000000002</c:v>
                </c:pt>
                <c:pt idx="9296">
                  <c:v>-93.120500000000007</c:v>
                </c:pt>
                <c:pt idx="9297">
                  <c:v>-93.118500000000012</c:v>
                </c:pt>
                <c:pt idx="9298">
                  <c:v>-93.116500000000002</c:v>
                </c:pt>
                <c:pt idx="9299">
                  <c:v>-93.114500000000007</c:v>
                </c:pt>
                <c:pt idx="9300">
                  <c:v>-93.112500000000011</c:v>
                </c:pt>
                <c:pt idx="9301">
                  <c:v>-93.110500000000002</c:v>
                </c:pt>
                <c:pt idx="9302">
                  <c:v>-93.108500000000006</c:v>
                </c:pt>
                <c:pt idx="9303">
                  <c:v>-93.106500000000011</c:v>
                </c:pt>
                <c:pt idx="9304">
                  <c:v>-93.104500000000002</c:v>
                </c:pt>
                <c:pt idx="9305">
                  <c:v>-93.102500000000006</c:v>
                </c:pt>
                <c:pt idx="9306">
                  <c:v>-93.100500000000011</c:v>
                </c:pt>
                <c:pt idx="9307">
                  <c:v>-93.098500000000001</c:v>
                </c:pt>
                <c:pt idx="9308">
                  <c:v>-93.096500000000006</c:v>
                </c:pt>
                <c:pt idx="9309">
                  <c:v>-93.094500000000011</c:v>
                </c:pt>
                <c:pt idx="9310">
                  <c:v>-93.092500000000001</c:v>
                </c:pt>
                <c:pt idx="9311">
                  <c:v>-93.090500000000006</c:v>
                </c:pt>
                <c:pt idx="9312">
                  <c:v>-93.08850000000001</c:v>
                </c:pt>
                <c:pt idx="9313">
                  <c:v>-93.086500000000001</c:v>
                </c:pt>
                <c:pt idx="9314">
                  <c:v>-93.084500000000006</c:v>
                </c:pt>
                <c:pt idx="9315">
                  <c:v>-93.08250000000001</c:v>
                </c:pt>
                <c:pt idx="9316">
                  <c:v>-93.080500000000001</c:v>
                </c:pt>
                <c:pt idx="9317">
                  <c:v>-93.078500000000005</c:v>
                </c:pt>
                <c:pt idx="9318">
                  <c:v>-93.07650000000001</c:v>
                </c:pt>
                <c:pt idx="9319">
                  <c:v>-93.0745</c:v>
                </c:pt>
                <c:pt idx="9320">
                  <c:v>-93.072500000000005</c:v>
                </c:pt>
                <c:pt idx="9321">
                  <c:v>-93.07050000000001</c:v>
                </c:pt>
                <c:pt idx="9322">
                  <c:v>-93.0685</c:v>
                </c:pt>
                <c:pt idx="9323">
                  <c:v>-93.066500000000005</c:v>
                </c:pt>
                <c:pt idx="9324">
                  <c:v>-93.06450000000001</c:v>
                </c:pt>
                <c:pt idx="9325">
                  <c:v>-93.0625</c:v>
                </c:pt>
                <c:pt idx="9326">
                  <c:v>-93.060500000000005</c:v>
                </c:pt>
                <c:pt idx="9327">
                  <c:v>-93.058500000000009</c:v>
                </c:pt>
                <c:pt idx="9328">
                  <c:v>-93.0565</c:v>
                </c:pt>
                <c:pt idx="9329">
                  <c:v>-93.054500000000004</c:v>
                </c:pt>
                <c:pt idx="9330">
                  <c:v>-93.052500000000009</c:v>
                </c:pt>
                <c:pt idx="9331">
                  <c:v>-93.0505</c:v>
                </c:pt>
                <c:pt idx="9332">
                  <c:v>-93.048500000000004</c:v>
                </c:pt>
                <c:pt idx="9333">
                  <c:v>-93.046500000000009</c:v>
                </c:pt>
                <c:pt idx="9334">
                  <c:v>-93.044499999999999</c:v>
                </c:pt>
                <c:pt idx="9335">
                  <c:v>-93.042500000000004</c:v>
                </c:pt>
                <c:pt idx="9336">
                  <c:v>-93.040500000000009</c:v>
                </c:pt>
                <c:pt idx="9337">
                  <c:v>-93.038499999999999</c:v>
                </c:pt>
                <c:pt idx="9338">
                  <c:v>-93.036500000000004</c:v>
                </c:pt>
                <c:pt idx="9339">
                  <c:v>-93.034500000000008</c:v>
                </c:pt>
                <c:pt idx="9340">
                  <c:v>-93.032499999999999</c:v>
                </c:pt>
                <c:pt idx="9341">
                  <c:v>-93.030500000000004</c:v>
                </c:pt>
                <c:pt idx="9342">
                  <c:v>-93.028500000000008</c:v>
                </c:pt>
                <c:pt idx="9343">
                  <c:v>-93.026499999999999</c:v>
                </c:pt>
                <c:pt idx="9344">
                  <c:v>-93.024500000000003</c:v>
                </c:pt>
                <c:pt idx="9345">
                  <c:v>-93.022500000000008</c:v>
                </c:pt>
                <c:pt idx="9346">
                  <c:v>-93.020499999999998</c:v>
                </c:pt>
                <c:pt idx="9347">
                  <c:v>-93.018500000000003</c:v>
                </c:pt>
                <c:pt idx="9348">
                  <c:v>-93.016500000000008</c:v>
                </c:pt>
                <c:pt idx="9349">
                  <c:v>-93.014499999999998</c:v>
                </c:pt>
                <c:pt idx="9350">
                  <c:v>-93.012500000000003</c:v>
                </c:pt>
                <c:pt idx="9351">
                  <c:v>-93.010500000000008</c:v>
                </c:pt>
                <c:pt idx="9352">
                  <c:v>-93.008499999999998</c:v>
                </c:pt>
                <c:pt idx="9353">
                  <c:v>-93.006500000000003</c:v>
                </c:pt>
                <c:pt idx="9354">
                  <c:v>-93.004500000000007</c:v>
                </c:pt>
                <c:pt idx="9355">
                  <c:v>-93.002499999999998</c:v>
                </c:pt>
                <c:pt idx="9356">
                  <c:v>-93.000500000000002</c:v>
                </c:pt>
                <c:pt idx="9357">
                  <c:v>-92.998500000000007</c:v>
                </c:pt>
                <c:pt idx="9358">
                  <c:v>-92.996499999999997</c:v>
                </c:pt>
                <c:pt idx="9359">
                  <c:v>-92.994500000000002</c:v>
                </c:pt>
                <c:pt idx="9360">
                  <c:v>-92.992500000000007</c:v>
                </c:pt>
                <c:pt idx="9361">
                  <c:v>-92.990499999999997</c:v>
                </c:pt>
                <c:pt idx="9362">
                  <c:v>-92.988500000000002</c:v>
                </c:pt>
                <c:pt idx="9363">
                  <c:v>-92.986500000000007</c:v>
                </c:pt>
                <c:pt idx="9364">
                  <c:v>-92.984499999999997</c:v>
                </c:pt>
                <c:pt idx="9365">
                  <c:v>-92.982500000000002</c:v>
                </c:pt>
                <c:pt idx="9366">
                  <c:v>-92.980500000000006</c:v>
                </c:pt>
                <c:pt idx="9367">
                  <c:v>-92.978499999999997</c:v>
                </c:pt>
                <c:pt idx="9368">
                  <c:v>-92.976500000000001</c:v>
                </c:pt>
                <c:pt idx="9369">
                  <c:v>-92.974500000000006</c:v>
                </c:pt>
                <c:pt idx="9370">
                  <c:v>-92.972500000000011</c:v>
                </c:pt>
                <c:pt idx="9371">
                  <c:v>-92.970500000000001</c:v>
                </c:pt>
                <c:pt idx="9372">
                  <c:v>-92.968500000000006</c:v>
                </c:pt>
                <c:pt idx="9373">
                  <c:v>-92.966500000000011</c:v>
                </c:pt>
                <c:pt idx="9374">
                  <c:v>-92.964500000000001</c:v>
                </c:pt>
                <c:pt idx="9375">
                  <c:v>-92.962500000000006</c:v>
                </c:pt>
                <c:pt idx="9376">
                  <c:v>-92.96050000000001</c:v>
                </c:pt>
                <c:pt idx="9377">
                  <c:v>-92.958500000000001</c:v>
                </c:pt>
                <c:pt idx="9378">
                  <c:v>-92.956500000000005</c:v>
                </c:pt>
                <c:pt idx="9379">
                  <c:v>-92.95450000000001</c:v>
                </c:pt>
                <c:pt idx="9380">
                  <c:v>-92.952500000000001</c:v>
                </c:pt>
                <c:pt idx="9381">
                  <c:v>-92.950500000000005</c:v>
                </c:pt>
                <c:pt idx="9382">
                  <c:v>-92.94850000000001</c:v>
                </c:pt>
                <c:pt idx="9383">
                  <c:v>-92.946500000000015</c:v>
                </c:pt>
                <c:pt idx="9384">
                  <c:v>-92.944500000000005</c:v>
                </c:pt>
                <c:pt idx="9385">
                  <c:v>-92.94250000000001</c:v>
                </c:pt>
                <c:pt idx="9386">
                  <c:v>-92.940500000000014</c:v>
                </c:pt>
                <c:pt idx="9387">
                  <c:v>-92.938500000000005</c:v>
                </c:pt>
                <c:pt idx="9388">
                  <c:v>-92.936500000000009</c:v>
                </c:pt>
                <c:pt idx="9389">
                  <c:v>-92.934500000000014</c:v>
                </c:pt>
                <c:pt idx="9390">
                  <c:v>-92.932500000000005</c:v>
                </c:pt>
                <c:pt idx="9391">
                  <c:v>-92.930500000000009</c:v>
                </c:pt>
                <c:pt idx="9392">
                  <c:v>-92.928500000000014</c:v>
                </c:pt>
                <c:pt idx="9393">
                  <c:v>-92.926500000000004</c:v>
                </c:pt>
                <c:pt idx="9394">
                  <c:v>-92.924500000000009</c:v>
                </c:pt>
                <c:pt idx="9395">
                  <c:v>-92.922500000000014</c:v>
                </c:pt>
                <c:pt idx="9396">
                  <c:v>-92.920500000000004</c:v>
                </c:pt>
                <c:pt idx="9397">
                  <c:v>-92.918500000000009</c:v>
                </c:pt>
                <c:pt idx="9398">
                  <c:v>-92.916500000000013</c:v>
                </c:pt>
                <c:pt idx="9399">
                  <c:v>-92.914500000000004</c:v>
                </c:pt>
                <c:pt idx="9400">
                  <c:v>-92.912500000000009</c:v>
                </c:pt>
                <c:pt idx="9401">
                  <c:v>-92.910500000000013</c:v>
                </c:pt>
                <c:pt idx="9402">
                  <c:v>-92.908500000000004</c:v>
                </c:pt>
                <c:pt idx="9403">
                  <c:v>-92.906500000000008</c:v>
                </c:pt>
                <c:pt idx="9404">
                  <c:v>-92.904500000000013</c:v>
                </c:pt>
                <c:pt idx="9405">
                  <c:v>-92.902500000000003</c:v>
                </c:pt>
                <c:pt idx="9406">
                  <c:v>-92.900500000000008</c:v>
                </c:pt>
                <c:pt idx="9407">
                  <c:v>-92.898500000000013</c:v>
                </c:pt>
                <c:pt idx="9408">
                  <c:v>-92.896500000000003</c:v>
                </c:pt>
                <c:pt idx="9409">
                  <c:v>-92.894500000000008</c:v>
                </c:pt>
                <c:pt idx="9410">
                  <c:v>-92.892500000000013</c:v>
                </c:pt>
                <c:pt idx="9411">
                  <c:v>-92.890500000000003</c:v>
                </c:pt>
                <c:pt idx="9412">
                  <c:v>-92.888500000000008</c:v>
                </c:pt>
                <c:pt idx="9413">
                  <c:v>-92.886500000000012</c:v>
                </c:pt>
                <c:pt idx="9414">
                  <c:v>-92.884500000000003</c:v>
                </c:pt>
                <c:pt idx="9415">
                  <c:v>-92.882500000000007</c:v>
                </c:pt>
                <c:pt idx="9416">
                  <c:v>-92.880500000000012</c:v>
                </c:pt>
                <c:pt idx="9417">
                  <c:v>-92.878500000000003</c:v>
                </c:pt>
                <c:pt idx="9418">
                  <c:v>-92.876500000000007</c:v>
                </c:pt>
                <c:pt idx="9419">
                  <c:v>-92.874500000000012</c:v>
                </c:pt>
                <c:pt idx="9420">
                  <c:v>-92.872500000000002</c:v>
                </c:pt>
                <c:pt idx="9421">
                  <c:v>-92.870500000000007</c:v>
                </c:pt>
                <c:pt idx="9422">
                  <c:v>-92.868500000000012</c:v>
                </c:pt>
                <c:pt idx="9423">
                  <c:v>-92.866500000000002</c:v>
                </c:pt>
                <c:pt idx="9424">
                  <c:v>-92.864500000000007</c:v>
                </c:pt>
                <c:pt idx="9425">
                  <c:v>-92.862500000000011</c:v>
                </c:pt>
                <c:pt idx="9426">
                  <c:v>-92.860500000000002</c:v>
                </c:pt>
                <c:pt idx="9427">
                  <c:v>-92.858500000000006</c:v>
                </c:pt>
                <c:pt idx="9428">
                  <c:v>-92.856500000000011</c:v>
                </c:pt>
                <c:pt idx="9429">
                  <c:v>-92.854500000000002</c:v>
                </c:pt>
                <c:pt idx="9430">
                  <c:v>-92.852500000000006</c:v>
                </c:pt>
                <c:pt idx="9431">
                  <c:v>-92.850500000000011</c:v>
                </c:pt>
                <c:pt idx="9432">
                  <c:v>-92.848500000000001</c:v>
                </c:pt>
                <c:pt idx="9433">
                  <c:v>-92.846500000000006</c:v>
                </c:pt>
                <c:pt idx="9434">
                  <c:v>-92.844500000000011</c:v>
                </c:pt>
                <c:pt idx="9435">
                  <c:v>-92.842500000000001</c:v>
                </c:pt>
                <c:pt idx="9436">
                  <c:v>-92.840500000000006</c:v>
                </c:pt>
                <c:pt idx="9437">
                  <c:v>-92.83850000000001</c:v>
                </c:pt>
                <c:pt idx="9438">
                  <c:v>-92.836500000000001</c:v>
                </c:pt>
                <c:pt idx="9439">
                  <c:v>-92.834500000000006</c:v>
                </c:pt>
                <c:pt idx="9440">
                  <c:v>-92.83250000000001</c:v>
                </c:pt>
                <c:pt idx="9441">
                  <c:v>-92.830500000000001</c:v>
                </c:pt>
                <c:pt idx="9442">
                  <c:v>-92.828500000000005</c:v>
                </c:pt>
                <c:pt idx="9443">
                  <c:v>-92.82650000000001</c:v>
                </c:pt>
                <c:pt idx="9444">
                  <c:v>-92.8245</c:v>
                </c:pt>
                <c:pt idx="9445">
                  <c:v>-92.822500000000005</c:v>
                </c:pt>
                <c:pt idx="9446">
                  <c:v>-92.82050000000001</c:v>
                </c:pt>
                <c:pt idx="9447">
                  <c:v>-92.8185</c:v>
                </c:pt>
                <c:pt idx="9448">
                  <c:v>-92.816500000000005</c:v>
                </c:pt>
                <c:pt idx="9449">
                  <c:v>-92.81450000000001</c:v>
                </c:pt>
                <c:pt idx="9450">
                  <c:v>-92.8125</c:v>
                </c:pt>
                <c:pt idx="9451">
                  <c:v>-92.810500000000005</c:v>
                </c:pt>
                <c:pt idx="9452">
                  <c:v>-92.808500000000009</c:v>
                </c:pt>
                <c:pt idx="9453">
                  <c:v>-92.8065</c:v>
                </c:pt>
                <c:pt idx="9454">
                  <c:v>-92.804500000000004</c:v>
                </c:pt>
                <c:pt idx="9455">
                  <c:v>-92.802500000000009</c:v>
                </c:pt>
                <c:pt idx="9456">
                  <c:v>-92.8005</c:v>
                </c:pt>
                <c:pt idx="9457">
                  <c:v>-92.798500000000004</c:v>
                </c:pt>
                <c:pt idx="9458">
                  <c:v>-92.796500000000009</c:v>
                </c:pt>
                <c:pt idx="9459">
                  <c:v>-92.794499999999999</c:v>
                </c:pt>
                <c:pt idx="9460">
                  <c:v>-92.792500000000004</c:v>
                </c:pt>
                <c:pt idx="9461">
                  <c:v>-92.790500000000009</c:v>
                </c:pt>
                <c:pt idx="9462">
                  <c:v>-92.788499999999999</c:v>
                </c:pt>
                <c:pt idx="9463">
                  <c:v>-92.786500000000004</c:v>
                </c:pt>
                <c:pt idx="9464">
                  <c:v>-92.784500000000008</c:v>
                </c:pt>
                <c:pt idx="9465">
                  <c:v>-92.782499999999999</c:v>
                </c:pt>
                <c:pt idx="9466">
                  <c:v>-92.780500000000004</c:v>
                </c:pt>
                <c:pt idx="9467">
                  <c:v>-92.778500000000008</c:v>
                </c:pt>
                <c:pt idx="9468">
                  <c:v>-92.776499999999999</c:v>
                </c:pt>
                <c:pt idx="9469">
                  <c:v>-92.774500000000003</c:v>
                </c:pt>
                <c:pt idx="9470">
                  <c:v>-92.772500000000008</c:v>
                </c:pt>
                <c:pt idx="9471">
                  <c:v>-92.770499999999998</c:v>
                </c:pt>
                <c:pt idx="9472">
                  <c:v>-92.768500000000003</c:v>
                </c:pt>
                <c:pt idx="9473">
                  <c:v>-92.766500000000008</c:v>
                </c:pt>
                <c:pt idx="9474">
                  <c:v>-92.764499999999998</c:v>
                </c:pt>
                <c:pt idx="9475">
                  <c:v>-92.762500000000003</c:v>
                </c:pt>
                <c:pt idx="9476">
                  <c:v>-92.760500000000008</c:v>
                </c:pt>
                <c:pt idx="9477">
                  <c:v>-92.758499999999998</c:v>
                </c:pt>
                <c:pt idx="9478">
                  <c:v>-92.756500000000003</c:v>
                </c:pt>
                <c:pt idx="9479">
                  <c:v>-92.754500000000007</c:v>
                </c:pt>
                <c:pt idx="9480">
                  <c:v>-92.752499999999998</c:v>
                </c:pt>
                <c:pt idx="9481">
                  <c:v>-92.750500000000002</c:v>
                </c:pt>
                <c:pt idx="9482">
                  <c:v>-92.748500000000007</c:v>
                </c:pt>
                <c:pt idx="9483">
                  <c:v>-92.746499999999997</c:v>
                </c:pt>
                <c:pt idx="9484">
                  <c:v>-92.744500000000002</c:v>
                </c:pt>
                <c:pt idx="9485">
                  <c:v>-92.742500000000007</c:v>
                </c:pt>
                <c:pt idx="9486">
                  <c:v>-92.740499999999997</c:v>
                </c:pt>
                <c:pt idx="9487">
                  <c:v>-92.738500000000002</c:v>
                </c:pt>
                <c:pt idx="9488">
                  <c:v>-92.736500000000007</c:v>
                </c:pt>
                <c:pt idx="9489">
                  <c:v>-92.734499999999997</c:v>
                </c:pt>
                <c:pt idx="9490">
                  <c:v>-92.732500000000002</c:v>
                </c:pt>
                <c:pt idx="9491">
                  <c:v>-92.730500000000006</c:v>
                </c:pt>
                <c:pt idx="9492">
                  <c:v>-92.728499999999997</c:v>
                </c:pt>
                <c:pt idx="9493">
                  <c:v>-92.726500000000001</c:v>
                </c:pt>
                <c:pt idx="9494">
                  <c:v>-92.724500000000006</c:v>
                </c:pt>
                <c:pt idx="9495">
                  <c:v>-92.722500000000011</c:v>
                </c:pt>
                <c:pt idx="9496">
                  <c:v>-92.720500000000001</c:v>
                </c:pt>
                <c:pt idx="9497">
                  <c:v>-92.718500000000006</c:v>
                </c:pt>
                <c:pt idx="9498">
                  <c:v>-92.716500000000011</c:v>
                </c:pt>
                <c:pt idx="9499">
                  <c:v>-92.714500000000001</c:v>
                </c:pt>
                <c:pt idx="9500">
                  <c:v>-92.712500000000006</c:v>
                </c:pt>
                <c:pt idx="9501">
                  <c:v>-92.71050000000001</c:v>
                </c:pt>
                <c:pt idx="9502">
                  <c:v>-92.708500000000001</c:v>
                </c:pt>
                <c:pt idx="9503">
                  <c:v>-92.706500000000005</c:v>
                </c:pt>
                <c:pt idx="9504">
                  <c:v>-92.70450000000001</c:v>
                </c:pt>
                <c:pt idx="9505">
                  <c:v>-92.702500000000001</c:v>
                </c:pt>
                <c:pt idx="9506">
                  <c:v>-92.700500000000005</c:v>
                </c:pt>
                <c:pt idx="9507">
                  <c:v>-92.69850000000001</c:v>
                </c:pt>
                <c:pt idx="9508">
                  <c:v>-92.696500000000015</c:v>
                </c:pt>
                <c:pt idx="9509">
                  <c:v>-92.694500000000005</c:v>
                </c:pt>
                <c:pt idx="9510">
                  <c:v>-92.69250000000001</c:v>
                </c:pt>
                <c:pt idx="9511">
                  <c:v>-92.690500000000014</c:v>
                </c:pt>
                <c:pt idx="9512">
                  <c:v>-92.688500000000005</c:v>
                </c:pt>
                <c:pt idx="9513">
                  <c:v>-92.686500000000009</c:v>
                </c:pt>
                <c:pt idx="9514">
                  <c:v>-92.684500000000014</c:v>
                </c:pt>
                <c:pt idx="9515">
                  <c:v>-92.682500000000005</c:v>
                </c:pt>
                <c:pt idx="9516">
                  <c:v>-92.680500000000009</c:v>
                </c:pt>
                <c:pt idx="9517">
                  <c:v>-92.678500000000014</c:v>
                </c:pt>
                <c:pt idx="9518">
                  <c:v>-92.676500000000004</c:v>
                </c:pt>
                <c:pt idx="9519">
                  <c:v>-92.674500000000009</c:v>
                </c:pt>
                <c:pt idx="9520">
                  <c:v>-92.672500000000014</c:v>
                </c:pt>
                <c:pt idx="9521">
                  <c:v>-92.670500000000004</c:v>
                </c:pt>
                <c:pt idx="9522">
                  <c:v>-92.668500000000009</c:v>
                </c:pt>
                <c:pt idx="9523">
                  <c:v>-92.666500000000013</c:v>
                </c:pt>
                <c:pt idx="9524">
                  <c:v>-92.664500000000004</c:v>
                </c:pt>
                <c:pt idx="9525">
                  <c:v>-92.662500000000009</c:v>
                </c:pt>
                <c:pt idx="9526">
                  <c:v>-92.660500000000013</c:v>
                </c:pt>
                <c:pt idx="9527">
                  <c:v>-92.658500000000004</c:v>
                </c:pt>
                <c:pt idx="9528">
                  <c:v>-92.656500000000008</c:v>
                </c:pt>
                <c:pt idx="9529">
                  <c:v>-92.654500000000013</c:v>
                </c:pt>
                <c:pt idx="9530">
                  <c:v>-92.652500000000003</c:v>
                </c:pt>
                <c:pt idx="9531">
                  <c:v>-92.650500000000008</c:v>
                </c:pt>
                <c:pt idx="9532">
                  <c:v>-92.648500000000013</c:v>
                </c:pt>
                <c:pt idx="9533">
                  <c:v>-92.646500000000003</c:v>
                </c:pt>
                <c:pt idx="9534">
                  <c:v>-92.644500000000008</c:v>
                </c:pt>
                <c:pt idx="9535">
                  <c:v>-92.642500000000013</c:v>
                </c:pt>
                <c:pt idx="9536">
                  <c:v>-92.640500000000003</c:v>
                </c:pt>
                <c:pt idx="9537">
                  <c:v>-92.638500000000008</c:v>
                </c:pt>
                <c:pt idx="9538">
                  <c:v>-92.636500000000012</c:v>
                </c:pt>
                <c:pt idx="9539">
                  <c:v>-92.634500000000003</c:v>
                </c:pt>
                <c:pt idx="9540">
                  <c:v>-92.632500000000007</c:v>
                </c:pt>
                <c:pt idx="9541">
                  <c:v>-92.630500000000012</c:v>
                </c:pt>
                <c:pt idx="9542">
                  <c:v>-92.628500000000003</c:v>
                </c:pt>
                <c:pt idx="9543">
                  <c:v>-92.626500000000007</c:v>
                </c:pt>
                <c:pt idx="9544">
                  <c:v>-92.624500000000012</c:v>
                </c:pt>
                <c:pt idx="9545">
                  <c:v>-92.622500000000002</c:v>
                </c:pt>
                <c:pt idx="9546">
                  <c:v>-92.620500000000007</c:v>
                </c:pt>
                <c:pt idx="9547">
                  <c:v>-92.618500000000012</c:v>
                </c:pt>
                <c:pt idx="9548">
                  <c:v>-92.616500000000002</c:v>
                </c:pt>
                <c:pt idx="9549">
                  <c:v>-92.614500000000007</c:v>
                </c:pt>
                <c:pt idx="9550">
                  <c:v>-92.612500000000011</c:v>
                </c:pt>
                <c:pt idx="9551">
                  <c:v>-92.610500000000002</c:v>
                </c:pt>
                <c:pt idx="9552">
                  <c:v>-92.608500000000006</c:v>
                </c:pt>
                <c:pt idx="9553">
                  <c:v>-92.606500000000011</c:v>
                </c:pt>
                <c:pt idx="9554">
                  <c:v>-92.604500000000002</c:v>
                </c:pt>
                <c:pt idx="9555">
                  <c:v>-92.602500000000006</c:v>
                </c:pt>
                <c:pt idx="9556">
                  <c:v>-92.600500000000011</c:v>
                </c:pt>
                <c:pt idx="9557">
                  <c:v>-92.598500000000001</c:v>
                </c:pt>
                <c:pt idx="9558">
                  <c:v>-92.596500000000006</c:v>
                </c:pt>
                <c:pt idx="9559">
                  <c:v>-92.594500000000011</c:v>
                </c:pt>
                <c:pt idx="9560">
                  <c:v>-92.592500000000001</c:v>
                </c:pt>
                <c:pt idx="9561">
                  <c:v>-92.590500000000006</c:v>
                </c:pt>
                <c:pt idx="9562">
                  <c:v>-92.58850000000001</c:v>
                </c:pt>
                <c:pt idx="9563">
                  <c:v>-92.586500000000001</c:v>
                </c:pt>
                <c:pt idx="9564">
                  <c:v>-92.584500000000006</c:v>
                </c:pt>
                <c:pt idx="9565">
                  <c:v>-92.58250000000001</c:v>
                </c:pt>
                <c:pt idx="9566">
                  <c:v>-92.580500000000001</c:v>
                </c:pt>
                <c:pt idx="9567">
                  <c:v>-92.578500000000005</c:v>
                </c:pt>
                <c:pt idx="9568">
                  <c:v>-92.57650000000001</c:v>
                </c:pt>
                <c:pt idx="9569">
                  <c:v>-92.5745</c:v>
                </c:pt>
                <c:pt idx="9570">
                  <c:v>-92.572500000000005</c:v>
                </c:pt>
                <c:pt idx="9571">
                  <c:v>-92.57050000000001</c:v>
                </c:pt>
                <c:pt idx="9572">
                  <c:v>-92.5685</c:v>
                </c:pt>
                <c:pt idx="9573">
                  <c:v>-92.566500000000005</c:v>
                </c:pt>
                <c:pt idx="9574">
                  <c:v>-92.56450000000001</c:v>
                </c:pt>
                <c:pt idx="9575">
                  <c:v>-92.5625</c:v>
                </c:pt>
                <c:pt idx="9576">
                  <c:v>-92.560500000000005</c:v>
                </c:pt>
                <c:pt idx="9577">
                  <c:v>-92.558500000000009</c:v>
                </c:pt>
                <c:pt idx="9578">
                  <c:v>-92.5565</c:v>
                </c:pt>
                <c:pt idx="9579">
                  <c:v>-92.554500000000004</c:v>
                </c:pt>
                <c:pt idx="9580">
                  <c:v>-92.552500000000009</c:v>
                </c:pt>
                <c:pt idx="9581">
                  <c:v>-92.5505</c:v>
                </c:pt>
                <c:pt idx="9582">
                  <c:v>-92.548500000000004</c:v>
                </c:pt>
                <c:pt idx="9583">
                  <c:v>-92.546500000000009</c:v>
                </c:pt>
                <c:pt idx="9584">
                  <c:v>-92.544499999999999</c:v>
                </c:pt>
                <c:pt idx="9585">
                  <c:v>-92.542500000000004</c:v>
                </c:pt>
                <c:pt idx="9586">
                  <c:v>-92.540500000000009</c:v>
                </c:pt>
                <c:pt idx="9587">
                  <c:v>-92.538499999999999</c:v>
                </c:pt>
                <c:pt idx="9588">
                  <c:v>-92.536500000000004</c:v>
                </c:pt>
                <c:pt idx="9589">
                  <c:v>-92.534500000000008</c:v>
                </c:pt>
                <c:pt idx="9590">
                  <c:v>-92.532499999999999</c:v>
                </c:pt>
                <c:pt idx="9591">
                  <c:v>-92.530500000000004</c:v>
                </c:pt>
                <c:pt idx="9592">
                  <c:v>-92.528500000000008</c:v>
                </c:pt>
                <c:pt idx="9593">
                  <c:v>-92.526499999999999</c:v>
                </c:pt>
                <c:pt idx="9594">
                  <c:v>-92.524500000000003</c:v>
                </c:pt>
                <c:pt idx="9595">
                  <c:v>-92.522500000000008</c:v>
                </c:pt>
                <c:pt idx="9596">
                  <c:v>-92.520499999999998</c:v>
                </c:pt>
                <c:pt idx="9597">
                  <c:v>-92.518500000000003</c:v>
                </c:pt>
                <c:pt idx="9598">
                  <c:v>-92.516500000000008</c:v>
                </c:pt>
                <c:pt idx="9599">
                  <c:v>-92.514499999999998</c:v>
                </c:pt>
                <c:pt idx="9600">
                  <c:v>-92.512500000000003</c:v>
                </c:pt>
                <c:pt idx="9601">
                  <c:v>-92.510500000000008</c:v>
                </c:pt>
                <c:pt idx="9602">
                  <c:v>-92.508499999999998</c:v>
                </c:pt>
                <c:pt idx="9603">
                  <c:v>-92.506500000000003</c:v>
                </c:pt>
                <c:pt idx="9604">
                  <c:v>-92.504500000000007</c:v>
                </c:pt>
                <c:pt idx="9605">
                  <c:v>-92.502499999999998</c:v>
                </c:pt>
                <c:pt idx="9606">
                  <c:v>-92.500500000000002</c:v>
                </c:pt>
                <c:pt idx="9607">
                  <c:v>-92.498500000000007</c:v>
                </c:pt>
                <c:pt idx="9608">
                  <c:v>-92.496499999999997</c:v>
                </c:pt>
                <c:pt idx="9609">
                  <c:v>-92.494500000000002</c:v>
                </c:pt>
                <c:pt idx="9610">
                  <c:v>-92.492500000000007</c:v>
                </c:pt>
                <c:pt idx="9611">
                  <c:v>-92.490499999999997</c:v>
                </c:pt>
                <c:pt idx="9612">
                  <c:v>-92.488500000000002</c:v>
                </c:pt>
                <c:pt idx="9613">
                  <c:v>-92.486500000000007</c:v>
                </c:pt>
                <c:pt idx="9614">
                  <c:v>-92.484499999999997</c:v>
                </c:pt>
                <c:pt idx="9615">
                  <c:v>-92.482500000000002</c:v>
                </c:pt>
                <c:pt idx="9616">
                  <c:v>-92.480500000000006</c:v>
                </c:pt>
                <c:pt idx="9617">
                  <c:v>-92.478499999999997</c:v>
                </c:pt>
                <c:pt idx="9618">
                  <c:v>-92.476500000000001</c:v>
                </c:pt>
                <c:pt idx="9619">
                  <c:v>-92.474500000000006</c:v>
                </c:pt>
                <c:pt idx="9620">
                  <c:v>-92.472500000000011</c:v>
                </c:pt>
                <c:pt idx="9621">
                  <c:v>-92.470500000000001</c:v>
                </c:pt>
                <c:pt idx="9622">
                  <c:v>-92.468500000000006</c:v>
                </c:pt>
                <c:pt idx="9623">
                  <c:v>-92.466500000000011</c:v>
                </c:pt>
                <c:pt idx="9624">
                  <c:v>-92.464500000000001</c:v>
                </c:pt>
                <c:pt idx="9625">
                  <c:v>-92.462500000000006</c:v>
                </c:pt>
                <c:pt idx="9626">
                  <c:v>-92.46050000000001</c:v>
                </c:pt>
                <c:pt idx="9627">
                  <c:v>-92.458500000000001</c:v>
                </c:pt>
                <c:pt idx="9628">
                  <c:v>-92.456500000000005</c:v>
                </c:pt>
                <c:pt idx="9629">
                  <c:v>-92.45450000000001</c:v>
                </c:pt>
                <c:pt idx="9630">
                  <c:v>-92.452500000000001</c:v>
                </c:pt>
                <c:pt idx="9631">
                  <c:v>-92.450500000000005</c:v>
                </c:pt>
                <c:pt idx="9632">
                  <c:v>-92.44850000000001</c:v>
                </c:pt>
                <c:pt idx="9633">
                  <c:v>-92.446500000000015</c:v>
                </c:pt>
                <c:pt idx="9634">
                  <c:v>-92.444500000000005</c:v>
                </c:pt>
                <c:pt idx="9635">
                  <c:v>-92.44250000000001</c:v>
                </c:pt>
                <c:pt idx="9636">
                  <c:v>-92.440500000000014</c:v>
                </c:pt>
                <c:pt idx="9637">
                  <c:v>-92.438500000000005</c:v>
                </c:pt>
                <c:pt idx="9638">
                  <c:v>-92.436500000000009</c:v>
                </c:pt>
                <c:pt idx="9639">
                  <c:v>-92.434500000000014</c:v>
                </c:pt>
                <c:pt idx="9640">
                  <c:v>-92.432500000000005</c:v>
                </c:pt>
                <c:pt idx="9641">
                  <c:v>-92.430500000000009</c:v>
                </c:pt>
                <c:pt idx="9642">
                  <c:v>-92.428500000000014</c:v>
                </c:pt>
                <c:pt idx="9643">
                  <c:v>-92.426500000000004</c:v>
                </c:pt>
                <c:pt idx="9644">
                  <c:v>-92.424500000000009</c:v>
                </c:pt>
                <c:pt idx="9645">
                  <c:v>-92.422500000000014</c:v>
                </c:pt>
                <c:pt idx="9646">
                  <c:v>-92.420500000000004</c:v>
                </c:pt>
                <c:pt idx="9647">
                  <c:v>-92.418500000000009</c:v>
                </c:pt>
                <c:pt idx="9648">
                  <c:v>-92.416500000000013</c:v>
                </c:pt>
                <c:pt idx="9649">
                  <c:v>-92.414500000000004</c:v>
                </c:pt>
                <c:pt idx="9650">
                  <c:v>-92.412500000000009</c:v>
                </c:pt>
                <c:pt idx="9651">
                  <c:v>-92.410500000000013</c:v>
                </c:pt>
                <c:pt idx="9652">
                  <c:v>-92.408500000000004</c:v>
                </c:pt>
                <c:pt idx="9653">
                  <c:v>-92.406500000000008</c:v>
                </c:pt>
                <c:pt idx="9654">
                  <c:v>-92.404500000000013</c:v>
                </c:pt>
                <c:pt idx="9655">
                  <c:v>-92.402500000000003</c:v>
                </c:pt>
                <c:pt idx="9656">
                  <c:v>-92.400500000000008</c:v>
                </c:pt>
                <c:pt idx="9657">
                  <c:v>-92.398500000000013</c:v>
                </c:pt>
                <c:pt idx="9658">
                  <c:v>-92.396500000000003</c:v>
                </c:pt>
                <c:pt idx="9659">
                  <c:v>-92.394500000000008</c:v>
                </c:pt>
                <c:pt idx="9660">
                  <c:v>-92.392500000000013</c:v>
                </c:pt>
                <c:pt idx="9661">
                  <c:v>-92.390500000000003</c:v>
                </c:pt>
                <c:pt idx="9662">
                  <c:v>-92.388500000000008</c:v>
                </c:pt>
                <c:pt idx="9663">
                  <c:v>-92.386500000000012</c:v>
                </c:pt>
                <c:pt idx="9664">
                  <c:v>-92.384500000000003</c:v>
                </c:pt>
                <c:pt idx="9665">
                  <c:v>-92.382500000000007</c:v>
                </c:pt>
                <c:pt idx="9666">
                  <c:v>-92.380500000000012</c:v>
                </c:pt>
                <c:pt idx="9667">
                  <c:v>-92.378500000000003</c:v>
                </c:pt>
                <c:pt idx="9668">
                  <c:v>-92.376500000000007</c:v>
                </c:pt>
                <c:pt idx="9669">
                  <c:v>-92.374500000000012</c:v>
                </c:pt>
                <c:pt idx="9670">
                  <c:v>-92.372500000000002</c:v>
                </c:pt>
                <c:pt idx="9671">
                  <c:v>-92.370500000000007</c:v>
                </c:pt>
                <c:pt idx="9672">
                  <c:v>-92.368500000000012</c:v>
                </c:pt>
                <c:pt idx="9673">
                  <c:v>-92.366500000000002</c:v>
                </c:pt>
                <c:pt idx="9674">
                  <c:v>-92.364500000000007</c:v>
                </c:pt>
                <c:pt idx="9675">
                  <c:v>-92.362500000000011</c:v>
                </c:pt>
                <c:pt idx="9676">
                  <c:v>-92.360500000000002</c:v>
                </c:pt>
                <c:pt idx="9677">
                  <c:v>-92.358500000000006</c:v>
                </c:pt>
                <c:pt idx="9678">
                  <c:v>-92.356500000000011</c:v>
                </c:pt>
                <c:pt idx="9679">
                  <c:v>-92.354500000000002</c:v>
                </c:pt>
                <c:pt idx="9680">
                  <c:v>-92.352500000000006</c:v>
                </c:pt>
                <c:pt idx="9681">
                  <c:v>-92.350500000000011</c:v>
                </c:pt>
                <c:pt idx="9682">
                  <c:v>-92.348500000000001</c:v>
                </c:pt>
                <c:pt idx="9683">
                  <c:v>-92.346500000000006</c:v>
                </c:pt>
                <c:pt idx="9684">
                  <c:v>-92.344500000000011</c:v>
                </c:pt>
                <c:pt idx="9685">
                  <c:v>-92.342500000000001</c:v>
                </c:pt>
                <c:pt idx="9686">
                  <c:v>-92.340500000000006</c:v>
                </c:pt>
                <c:pt idx="9687">
                  <c:v>-92.33850000000001</c:v>
                </c:pt>
                <c:pt idx="9688">
                  <c:v>-92.336500000000001</c:v>
                </c:pt>
                <c:pt idx="9689">
                  <c:v>-92.334500000000006</c:v>
                </c:pt>
                <c:pt idx="9690">
                  <c:v>-92.33250000000001</c:v>
                </c:pt>
                <c:pt idx="9691">
                  <c:v>-92.330500000000001</c:v>
                </c:pt>
                <c:pt idx="9692">
                  <c:v>-92.328500000000005</c:v>
                </c:pt>
                <c:pt idx="9693">
                  <c:v>-92.32650000000001</c:v>
                </c:pt>
                <c:pt idx="9694">
                  <c:v>-92.3245</c:v>
                </c:pt>
                <c:pt idx="9695">
                  <c:v>-92.322500000000005</c:v>
                </c:pt>
                <c:pt idx="9696">
                  <c:v>-92.32050000000001</c:v>
                </c:pt>
                <c:pt idx="9697">
                  <c:v>-92.3185</c:v>
                </c:pt>
                <c:pt idx="9698">
                  <c:v>-92.316500000000005</c:v>
                </c:pt>
                <c:pt idx="9699">
                  <c:v>-92.31450000000001</c:v>
                </c:pt>
                <c:pt idx="9700">
                  <c:v>-92.3125</c:v>
                </c:pt>
                <c:pt idx="9701">
                  <c:v>-92.310500000000005</c:v>
                </c:pt>
                <c:pt idx="9702">
                  <c:v>-92.308500000000009</c:v>
                </c:pt>
                <c:pt idx="9703">
                  <c:v>-92.3065</c:v>
                </c:pt>
                <c:pt idx="9704">
                  <c:v>-92.304500000000004</c:v>
                </c:pt>
                <c:pt idx="9705">
                  <c:v>-92.302500000000009</c:v>
                </c:pt>
                <c:pt idx="9706">
                  <c:v>-92.3005</c:v>
                </c:pt>
                <c:pt idx="9707">
                  <c:v>-92.298500000000004</c:v>
                </c:pt>
                <c:pt idx="9708">
                  <c:v>-92.296500000000009</c:v>
                </c:pt>
                <c:pt idx="9709">
                  <c:v>-92.294499999999999</c:v>
                </c:pt>
                <c:pt idx="9710">
                  <c:v>-92.292500000000004</c:v>
                </c:pt>
                <c:pt idx="9711">
                  <c:v>-92.290500000000009</c:v>
                </c:pt>
                <c:pt idx="9712">
                  <c:v>-92.288499999999999</c:v>
                </c:pt>
                <c:pt idx="9713">
                  <c:v>-92.286500000000004</c:v>
                </c:pt>
                <c:pt idx="9714">
                  <c:v>-92.284500000000008</c:v>
                </c:pt>
                <c:pt idx="9715">
                  <c:v>-92.282499999999999</c:v>
                </c:pt>
                <c:pt idx="9716">
                  <c:v>-92.280500000000004</c:v>
                </c:pt>
                <c:pt idx="9717">
                  <c:v>-92.278500000000008</c:v>
                </c:pt>
                <c:pt idx="9718">
                  <c:v>-92.276499999999999</c:v>
                </c:pt>
                <c:pt idx="9719">
                  <c:v>-92.274500000000003</c:v>
                </c:pt>
                <c:pt idx="9720">
                  <c:v>-92.272500000000008</c:v>
                </c:pt>
                <c:pt idx="9721">
                  <c:v>-92.270499999999998</c:v>
                </c:pt>
                <c:pt idx="9722">
                  <c:v>-92.268500000000003</c:v>
                </c:pt>
                <c:pt idx="9723">
                  <c:v>-92.266500000000008</c:v>
                </c:pt>
                <c:pt idx="9724">
                  <c:v>-92.264499999999998</c:v>
                </c:pt>
                <c:pt idx="9725">
                  <c:v>-92.262500000000003</c:v>
                </c:pt>
                <c:pt idx="9726">
                  <c:v>-92.260500000000008</c:v>
                </c:pt>
                <c:pt idx="9727">
                  <c:v>-92.258499999999998</c:v>
                </c:pt>
                <c:pt idx="9728">
                  <c:v>-92.256500000000003</c:v>
                </c:pt>
                <c:pt idx="9729">
                  <c:v>-92.254500000000007</c:v>
                </c:pt>
                <c:pt idx="9730">
                  <c:v>-92.252499999999998</c:v>
                </c:pt>
                <c:pt idx="9731">
                  <c:v>-92.250500000000002</c:v>
                </c:pt>
                <c:pt idx="9732">
                  <c:v>-92.248500000000007</c:v>
                </c:pt>
                <c:pt idx="9733">
                  <c:v>-92.246499999999997</c:v>
                </c:pt>
                <c:pt idx="9734">
                  <c:v>-92.244500000000002</c:v>
                </c:pt>
                <c:pt idx="9735">
                  <c:v>-92.242500000000007</c:v>
                </c:pt>
                <c:pt idx="9736">
                  <c:v>-92.240499999999997</c:v>
                </c:pt>
                <c:pt idx="9737">
                  <c:v>-92.238500000000002</c:v>
                </c:pt>
                <c:pt idx="9738">
                  <c:v>-92.236500000000007</c:v>
                </c:pt>
                <c:pt idx="9739">
                  <c:v>-92.234499999999997</c:v>
                </c:pt>
                <c:pt idx="9740">
                  <c:v>-92.232500000000002</c:v>
                </c:pt>
                <c:pt idx="9741">
                  <c:v>-92.230500000000006</c:v>
                </c:pt>
                <c:pt idx="9742">
                  <c:v>-92.228499999999997</c:v>
                </c:pt>
                <c:pt idx="9743">
                  <c:v>-92.226500000000001</c:v>
                </c:pt>
                <c:pt idx="9744">
                  <c:v>-92.224500000000006</c:v>
                </c:pt>
                <c:pt idx="9745">
                  <c:v>-92.222500000000011</c:v>
                </c:pt>
                <c:pt idx="9746">
                  <c:v>-92.220500000000001</c:v>
                </c:pt>
                <c:pt idx="9747">
                  <c:v>-92.218500000000006</c:v>
                </c:pt>
                <c:pt idx="9748">
                  <c:v>-92.216500000000011</c:v>
                </c:pt>
                <c:pt idx="9749">
                  <c:v>-92.214500000000001</c:v>
                </c:pt>
                <c:pt idx="9750">
                  <c:v>-92.212500000000006</c:v>
                </c:pt>
                <c:pt idx="9751">
                  <c:v>-92.21050000000001</c:v>
                </c:pt>
                <c:pt idx="9752">
                  <c:v>-92.208500000000001</c:v>
                </c:pt>
                <c:pt idx="9753">
                  <c:v>-92.206500000000005</c:v>
                </c:pt>
                <c:pt idx="9754">
                  <c:v>-92.20450000000001</c:v>
                </c:pt>
                <c:pt idx="9755">
                  <c:v>-92.202500000000001</c:v>
                </c:pt>
                <c:pt idx="9756">
                  <c:v>-92.200500000000005</c:v>
                </c:pt>
                <c:pt idx="9757">
                  <c:v>-92.19850000000001</c:v>
                </c:pt>
                <c:pt idx="9758">
                  <c:v>-92.196500000000015</c:v>
                </c:pt>
                <c:pt idx="9759">
                  <c:v>-92.194500000000005</c:v>
                </c:pt>
                <c:pt idx="9760">
                  <c:v>-92.19250000000001</c:v>
                </c:pt>
                <c:pt idx="9761">
                  <c:v>-92.190500000000014</c:v>
                </c:pt>
                <c:pt idx="9762">
                  <c:v>-92.188500000000005</c:v>
                </c:pt>
                <c:pt idx="9763">
                  <c:v>-92.186500000000009</c:v>
                </c:pt>
                <c:pt idx="9764">
                  <c:v>-92.184500000000014</c:v>
                </c:pt>
                <c:pt idx="9765">
                  <c:v>-92.182500000000005</c:v>
                </c:pt>
                <c:pt idx="9766">
                  <c:v>-92.180500000000009</c:v>
                </c:pt>
                <c:pt idx="9767">
                  <c:v>-92.178500000000014</c:v>
                </c:pt>
                <c:pt idx="9768">
                  <c:v>-92.176500000000004</c:v>
                </c:pt>
                <c:pt idx="9769">
                  <c:v>-92.174500000000009</c:v>
                </c:pt>
                <c:pt idx="9770">
                  <c:v>-92.172500000000014</c:v>
                </c:pt>
                <c:pt idx="9771">
                  <c:v>-92.170500000000004</c:v>
                </c:pt>
                <c:pt idx="9772">
                  <c:v>-92.168500000000009</c:v>
                </c:pt>
                <c:pt idx="9773">
                  <c:v>-92.166500000000013</c:v>
                </c:pt>
                <c:pt idx="9774">
                  <c:v>-92.164500000000004</c:v>
                </c:pt>
                <c:pt idx="9775">
                  <c:v>-92.162500000000009</c:v>
                </c:pt>
                <c:pt idx="9776">
                  <c:v>-92.160500000000013</c:v>
                </c:pt>
                <c:pt idx="9777">
                  <c:v>-92.158500000000004</c:v>
                </c:pt>
                <c:pt idx="9778">
                  <c:v>-92.156500000000008</c:v>
                </c:pt>
                <c:pt idx="9779">
                  <c:v>-92.154500000000013</c:v>
                </c:pt>
                <c:pt idx="9780">
                  <c:v>-92.152500000000003</c:v>
                </c:pt>
                <c:pt idx="9781">
                  <c:v>-92.150500000000008</c:v>
                </c:pt>
                <c:pt idx="9782">
                  <c:v>-92.148500000000013</c:v>
                </c:pt>
                <c:pt idx="9783">
                  <c:v>-92.146500000000003</c:v>
                </c:pt>
                <c:pt idx="9784">
                  <c:v>-92.144500000000008</c:v>
                </c:pt>
                <c:pt idx="9785">
                  <c:v>-92.142500000000013</c:v>
                </c:pt>
                <c:pt idx="9786">
                  <c:v>-92.140500000000003</c:v>
                </c:pt>
                <c:pt idx="9787">
                  <c:v>-92.138500000000008</c:v>
                </c:pt>
                <c:pt idx="9788">
                  <c:v>-92.136500000000012</c:v>
                </c:pt>
                <c:pt idx="9789">
                  <c:v>-92.134500000000003</c:v>
                </c:pt>
                <c:pt idx="9790">
                  <c:v>-92.132500000000007</c:v>
                </c:pt>
                <c:pt idx="9791">
                  <c:v>-92.130500000000012</c:v>
                </c:pt>
                <c:pt idx="9792">
                  <c:v>-92.128500000000003</c:v>
                </c:pt>
                <c:pt idx="9793">
                  <c:v>-92.126500000000007</c:v>
                </c:pt>
                <c:pt idx="9794">
                  <c:v>-92.124500000000012</c:v>
                </c:pt>
                <c:pt idx="9795">
                  <c:v>-92.122500000000002</c:v>
                </c:pt>
                <c:pt idx="9796">
                  <c:v>-92.120500000000007</c:v>
                </c:pt>
                <c:pt idx="9797">
                  <c:v>-92.118500000000012</c:v>
                </c:pt>
                <c:pt idx="9798">
                  <c:v>-92.116500000000002</c:v>
                </c:pt>
                <c:pt idx="9799">
                  <c:v>-92.114500000000007</c:v>
                </c:pt>
                <c:pt idx="9800">
                  <c:v>-92.112500000000011</c:v>
                </c:pt>
                <c:pt idx="9801">
                  <c:v>-92.110500000000002</c:v>
                </c:pt>
                <c:pt idx="9802">
                  <c:v>-92.108500000000006</c:v>
                </c:pt>
                <c:pt idx="9803">
                  <c:v>-92.106500000000011</c:v>
                </c:pt>
                <c:pt idx="9804">
                  <c:v>-92.104500000000002</c:v>
                </c:pt>
                <c:pt idx="9805">
                  <c:v>-92.102500000000006</c:v>
                </c:pt>
                <c:pt idx="9806">
                  <c:v>-92.100500000000011</c:v>
                </c:pt>
                <c:pt idx="9807">
                  <c:v>-92.098500000000001</c:v>
                </c:pt>
                <c:pt idx="9808">
                  <c:v>-92.096500000000006</c:v>
                </c:pt>
                <c:pt idx="9809">
                  <c:v>-92.094500000000011</c:v>
                </c:pt>
                <c:pt idx="9810">
                  <c:v>-92.092500000000001</c:v>
                </c:pt>
                <c:pt idx="9811">
                  <c:v>-92.090500000000006</c:v>
                </c:pt>
                <c:pt idx="9812">
                  <c:v>-92.08850000000001</c:v>
                </c:pt>
                <c:pt idx="9813">
                  <c:v>-92.086500000000001</c:v>
                </c:pt>
                <c:pt idx="9814">
                  <c:v>-92.084500000000006</c:v>
                </c:pt>
                <c:pt idx="9815">
                  <c:v>-92.08250000000001</c:v>
                </c:pt>
                <c:pt idx="9816">
                  <c:v>-92.080500000000001</c:v>
                </c:pt>
                <c:pt idx="9817">
                  <c:v>-92.078500000000005</c:v>
                </c:pt>
                <c:pt idx="9818">
                  <c:v>-92.07650000000001</c:v>
                </c:pt>
                <c:pt idx="9819">
                  <c:v>-92.0745</c:v>
                </c:pt>
                <c:pt idx="9820">
                  <c:v>-92.072500000000005</c:v>
                </c:pt>
                <c:pt idx="9821">
                  <c:v>-92.07050000000001</c:v>
                </c:pt>
                <c:pt idx="9822">
                  <c:v>-92.0685</c:v>
                </c:pt>
                <c:pt idx="9823">
                  <c:v>-92.066500000000005</c:v>
                </c:pt>
                <c:pt idx="9824">
                  <c:v>-92.06450000000001</c:v>
                </c:pt>
                <c:pt idx="9825">
                  <c:v>-92.0625</c:v>
                </c:pt>
                <c:pt idx="9826">
                  <c:v>-92.060500000000005</c:v>
                </c:pt>
                <c:pt idx="9827">
                  <c:v>-92.058500000000009</c:v>
                </c:pt>
                <c:pt idx="9828">
                  <c:v>-92.0565</c:v>
                </c:pt>
                <c:pt idx="9829">
                  <c:v>-92.054500000000004</c:v>
                </c:pt>
                <c:pt idx="9830">
                  <c:v>-92.052500000000009</c:v>
                </c:pt>
                <c:pt idx="9831">
                  <c:v>-92.0505</c:v>
                </c:pt>
                <c:pt idx="9832">
                  <c:v>-92.048500000000004</c:v>
                </c:pt>
                <c:pt idx="9833">
                  <c:v>-92.046500000000009</c:v>
                </c:pt>
                <c:pt idx="9834">
                  <c:v>-92.044499999999999</c:v>
                </c:pt>
                <c:pt idx="9835">
                  <c:v>-92.042500000000004</c:v>
                </c:pt>
                <c:pt idx="9836">
                  <c:v>-92.040500000000009</c:v>
                </c:pt>
                <c:pt idx="9837">
                  <c:v>-92.038499999999999</c:v>
                </c:pt>
                <c:pt idx="9838">
                  <c:v>-92.036500000000004</c:v>
                </c:pt>
                <c:pt idx="9839">
                  <c:v>-92.034500000000008</c:v>
                </c:pt>
                <c:pt idx="9840">
                  <c:v>-92.032499999999999</c:v>
                </c:pt>
                <c:pt idx="9841">
                  <c:v>-92.030500000000004</c:v>
                </c:pt>
                <c:pt idx="9842">
                  <c:v>-92.028500000000008</c:v>
                </c:pt>
                <c:pt idx="9843">
                  <c:v>-92.026499999999999</c:v>
                </c:pt>
                <c:pt idx="9844">
                  <c:v>-92.024500000000003</c:v>
                </c:pt>
                <c:pt idx="9845">
                  <c:v>-92.022500000000008</c:v>
                </c:pt>
                <c:pt idx="9846">
                  <c:v>-92.020499999999998</c:v>
                </c:pt>
                <c:pt idx="9847">
                  <c:v>-92.018500000000003</c:v>
                </c:pt>
                <c:pt idx="9848">
                  <c:v>-92.016500000000008</c:v>
                </c:pt>
                <c:pt idx="9849">
                  <c:v>-92.014499999999998</c:v>
                </c:pt>
                <c:pt idx="9850">
                  <c:v>-92.012500000000003</c:v>
                </c:pt>
                <c:pt idx="9851">
                  <c:v>-92.010500000000008</c:v>
                </c:pt>
                <c:pt idx="9852">
                  <c:v>-92.008499999999998</c:v>
                </c:pt>
                <c:pt idx="9853">
                  <c:v>-92.006500000000003</c:v>
                </c:pt>
                <c:pt idx="9854">
                  <c:v>-92.004500000000007</c:v>
                </c:pt>
                <c:pt idx="9855">
                  <c:v>-92.002499999999998</c:v>
                </c:pt>
                <c:pt idx="9856">
                  <c:v>-92.000500000000002</c:v>
                </c:pt>
                <c:pt idx="9857">
                  <c:v>-91.998500000000007</c:v>
                </c:pt>
                <c:pt idx="9858">
                  <c:v>-91.996499999999997</c:v>
                </c:pt>
                <c:pt idx="9859">
                  <c:v>-91.994500000000002</c:v>
                </c:pt>
                <c:pt idx="9860">
                  <c:v>-91.992500000000007</c:v>
                </c:pt>
                <c:pt idx="9861">
                  <c:v>-91.990499999999997</c:v>
                </c:pt>
                <c:pt idx="9862">
                  <c:v>-91.988500000000002</c:v>
                </c:pt>
                <c:pt idx="9863">
                  <c:v>-91.986500000000007</c:v>
                </c:pt>
                <c:pt idx="9864">
                  <c:v>-91.984499999999997</c:v>
                </c:pt>
                <c:pt idx="9865">
                  <c:v>-91.982500000000002</c:v>
                </c:pt>
                <c:pt idx="9866">
                  <c:v>-91.980500000000006</c:v>
                </c:pt>
                <c:pt idx="9867">
                  <c:v>-91.978499999999997</c:v>
                </c:pt>
                <c:pt idx="9868">
                  <c:v>-91.976500000000001</c:v>
                </c:pt>
                <c:pt idx="9869">
                  <c:v>-91.974500000000006</c:v>
                </c:pt>
                <c:pt idx="9870">
                  <c:v>-91.972500000000011</c:v>
                </c:pt>
                <c:pt idx="9871">
                  <c:v>-91.970500000000001</c:v>
                </c:pt>
                <c:pt idx="9872">
                  <c:v>-91.968500000000006</c:v>
                </c:pt>
                <c:pt idx="9873">
                  <c:v>-91.966500000000011</c:v>
                </c:pt>
                <c:pt idx="9874">
                  <c:v>-91.964500000000001</c:v>
                </c:pt>
                <c:pt idx="9875">
                  <c:v>-91.962500000000006</c:v>
                </c:pt>
                <c:pt idx="9876">
                  <c:v>-91.96050000000001</c:v>
                </c:pt>
                <c:pt idx="9877">
                  <c:v>-91.958500000000001</c:v>
                </c:pt>
                <c:pt idx="9878">
                  <c:v>-91.956500000000005</c:v>
                </c:pt>
                <c:pt idx="9879">
                  <c:v>-91.95450000000001</c:v>
                </c:pt>
                <c:pt idx="9880">
                  <c:v>-91.952500000000001</c:v>
                </c:pt>
                <c:pt idx="9881">
                  <c:v>-91.950500000000005</c:v>
                </c:pt>
                <c:pt idx="9882">
                  <c:v>-91.94850000000001</c:v>
                </c:pt>
                <c:pt idx="9883">
                  <c:v>-91.946500000000015</c:v>
                </c:pt>
                <c:pt idx="9884">
                  <c:v>-91.944500000000005</c:v>
                </c:pt>
                <c:pt idx="9885">
                  <c:v>-91.94250000000001</c:v>
                </c:pt>
                <c:pt idx="9886">
                  <c:v>-91.940500000000014</c:v>
                </c:pt>
                <c:pt idx="9887">
                  <c:v>-91.938500000000005</c:v>
                </c:pt>
                <c:pt idx="9888">
                  <c:v>-91.936500000000009</c:v>
                </c:pt>
                <c:pt idx="9889">
                  <c:v>-91.934500000000014</c:v>
                </c:pt>
                <c:pt idx="9890">
                  <c:v>-91.932500000000005</c:v>
                </c:pt>
                <c:pt idx="9891">
                  <c:v>-91.930500000000009</c:v>
                </c:pt>
                <c:pt idx="9892">
                  <c:v>-91.928500000000014</c:v>
                </c:pt>
                <c:pt idx="9893">
                  <c:v>-91.926500000000004</c:v>
                </c:pt>
                <c:pt idx="9894">
                  <c:v>-91.924500000000009</c:v>
                </c:pt>
                <c:pt idx="9895">
                  <c:v>-91.922500000000014</c:v>
                </c:pt>
                <c:pt idx="9896">
                  <c:v>-91.920500000000004</c:v>
                </c:pt>
                <c:pt idx="9897">
                  <c:v>-91.918500000000009</c:v>
                </c:pt>
                <c:pt idx="9898">
                  <c:v>-91.916500000000013</c:v>
                </c:pt>
                <c:pt idx="9899">
                  <c:v>-91.914500000000004</c:v>
                </c:pt>
                <c:pt idx="9900">
                  <c:v>-91.912500000000009</c:v>
                </c:pt>
                <c:pt idx="9901">
                  <c:v>-91.910500000000013</c:v>
                </c:pt>
                <c:pt idx="9902">
                  <c:v>-91.908500000000004</c:v>
                </c:pt>
                <c:pt idx="9903">
                  <c:v>-91.906500000000008</c:v>
                </c:pt>
                <c:pt idx="9904">
                  <c:v>-91.904500000000013</c:v>
                </c:pt>
                <c:pt idx="9905">
                  <c:v>-91.902500000000003</c:v>
                </c:pt>
                <c:pt idx="9906">
                  <c:v>-91.900500000000008</c:v>
                </c:pt>
                <c:pt idx="9907">
                  <c:v>-91.898500000000013</c:v>
                </c:pt>
                <c:pt idx="9908">
                  <c:v>-91.896500000000003</c:v>
                </c:pt>
                <c:pt idx="9909">
                  <c:v>-91.894500000000008</c:v>
                </c:pt>
                <c:pt idx="9910">
                  <c:v>-91.892500000000013</c:v>
                </c:pt>
                <c:pt idx="9911">
                  <c:v>-91.890500000000003</c:v>
                </c:pt>
                <c:pt idx="9912">
                  <c:v>-91.888500000000008</c:v>
                </c:pt>
                <c:pt idx="9913">
                  <c:v>-91.886500000000012</c:v>
                </c:pt>
                <c:pt idx="9914">
                  <c:v>-91.884500000000003</c:v>
                </c:pt>
                <c:pt idx="9915">
                  <c:v>-91.882500000000007</c:v>
                </c:pt>
                <c:pt idx="9916">
                  <c:v>-91.880500000000012</c:v>
                </c:pt>
                <c:pt idx="9917">
                  <c:v>-91.878500000000003</c:v>
                </c:pt>
                <c:pt idx="9918">
                  <c:v>-91.876500000000007</c:v>
                </c:pt>
                <c:pt idx="9919">
                  <c:v>-91.874500000000012</c:v>
                </c:pt>
                <c:pt idx="9920">
                  <c:v>-91.872500000000002</c:v>
                </c:pt>
                <c:pt idx="9921">
                  <c:v>-91.870500000000007</c:v>
                </c:pt>
                <c:pt idx="9922">
                  <c:v>-91.868500000000012</c:v>
                </c:pt>
                <c:pt idx="9923">
                  <c:v>-91.866500000000002</c:v>
                </c:pt>
                <c:pt idx="9924">
                  <c:v>-91.864500000000007</c:v>
                </c:pt>
                <c:pt idx="9925">
                  <c:v>-91.862500000000011</c:v>
                </c:pt>
                <c:pt idx="9926">
                  <c:v>-91.860500000000002</c:v>
                </c:pt>
                <c:pt idx="9927">
                  <c:v>-91.858500000000006</c:v>
                </c:pt>
                <c:pt idx="9928">
                  <c:v>-91.856500000000011</c:v>
                </c:pt>
                <c:pt idx="9929">
                  <c:v>-91.854500000000002</c:v>
                </c:pt>
                <c:pt idx="9930">
                  <c:v>-91.852500000000006</c:v>
                </c:pt>
                <c:pt idx="9931">
                  <c:v>-91.850500000000011</c:v>
                </c:pt>
                <c:pt idx="9932">
                  <c:v>-91.848500000000001</c:v>
                </c:pt>
                <c:pt idx="9933">
                  <c:v>-91.846500000000006</c:v>
                </c:pt>
                <c:pt idx="9934">
                  <c:v>-91.844500000000011</c:v>
                </c:pt>
                <c:pt idx="9935">
                  <c:v>-91.842500000000001</c:v>
                </c:pt>
                <c:pt idx="9936">
                  <c:v>-91.840500000000006</c:v>
                </c:pt>
                <c:pt idx="9937">
                  <c:v>-91.83850000000001</c:v>
                </c:pt>
                <c:pt idx="9938">
                  <c:v>-91.836500000000001</c:v>
                </c:pt>
                <c:pt idx="9939">
                  <c:v>-91.834500000000006</c:v>
                </c:pt>
                <c:pt idx="9940">
                  <c:v>-91.83250000000001</c:v>
                </c:pt>
                <c:pt idx="9941">
                  <c:v>-91.830500000000001</c:v>
                </c:pt>
                <c:pt idx="9942">
                  <c:v>-91.828500000000005</c:v>
                </c:pt>
                <c:pt idx="9943">
                  <c:v>-91.82650000000001</c:v>
                </c:pt>
                <c:pt idx="9944">
                  <c:v>-91.8245</c:v>
                </c:pt>
                <c:pt idx="9945">
                  <c:v>-91.822500000000005</c:v>
                </c:pt>
                <c:pt idx="9946">
                  <c:v>-91.82050000000001</c:v>
                </c:pt>
                <c:pt idx="9947">
                  <c:v>-91.8185</c:v>
                </c:pt>
                <c:pt idx="9948">
                  <c:v>-91.816500000000005</c:v>
                </c:pt>
                <c:pt idx="9949">
                  <c:v>-91.81450000000001</c:v>
                </c:pt>
                <c:pt idx="9950">
                  <c:v>-91.8125</c:v>
                </c:pt>
                <c:pt idx="9951">
                  <c:v>-91.810500000000005</c:v>
                </c:pt>
                <c:pt idx="9952">
                  <c:v>-91.808500000000009</c:v>
                </c:pt>
                <c:pt idx="9953">
                  <c:v>-91.8065</c:v>
                </c:pt>
                <c:pt idx="9954">
                  <c:v>-91.804500000000004</c:v>
                </c:pt>
                <c:pt idx="9955">
                  <c:v>-91.802500000000009</c:v>
                </c:pt>
                <c:pt idx="9956">
                  <c:v>-91.8005</c:v>
                </c:pt>
                <c:pt idx="9957">
                  <c:v>-91.798500000000004</c:v>
                </c:pt>
                <c:pt idx="9958">
                  <c:v>-91.796500000000009</c:v>
                </c:pt>
                <c:pt idx="9959">
                  <c:v>-91.794499999999999</c:v>
                </c:pt>
                <c:pt idx="9960">
                  <c:v>-91.792500000000004</c:v>
                </c:pt>
                <c:pt idx="9961">
                  <c:v>-91.790500000000009</c:v>
                </c:pt>
                <c:pt idx="9962">
                  <c:v>-91.788499999999999</c:v>
                </c:pt>
                <c:pt idx="9963">
                  <c:v>-91.786500000000004</c:v>
                </c:pt>
                <c:pt idx="9964">
                  <c:v>-91.784500000000008</c:v>
                </c:pt>
                <c:pt idx="9965">
                  <c:v>-91.782499999999999</c:v>
                </c:pt>
                <c:pt idx="9966">
                  <c:v>-91.780500000000004</c:v>
                </c:pt>
                <c:pt idx="9967">
                  <c:v>-91.778500000000008</c:v>
                </c:pt>
                <c:pt idx="9968">
                  <c:v>-91.776499999999999</c:v>
                </c:pt>
                <c:pt idx="9969">
                  <c:v>-91.774500000000003</c:v>
                </c:pt>
                <c:pt idx="9970">
                  <c:v>-91.772500000000008</c:v>
                </c:pt>
                <c:pt idx="9971">
                  <c:v>-91.770499999999998</c:v>
                </c:pt>
                <c:pt idx="9972">
                  <c:v>-91.768500000000003</c:v>
                </c:pt>
                <c:pt idx="9973">
                  <c:v>-91.766500000000008</c:v>
                </c:pt>
                <c:pt idx="9974">
                  <c:v>-91.764499999999998</c:v>
                </c:pt>
                <c:pt idx="9975">
                  <c:v>-91.762500000000003</c:v>
                </c:pt>
                <c:pt idx="9976">
                  <c:v>-91.760500000000008</c:v>
                </c:pt>
                <c:pt idx="9977">
                  <c:v>-91.758499999999998</c:v>
                </c:pt>
                <c:pt idx="9978">
                  <c:v>-91.756500000000003</c:v>
                </c:pt>
                <c:pt idx="9979">
                  <c:v>-91.754500000000007</c:v>
                </c:pt>
                <c:pt idx="9980">
                  <c:v>-91.752499999999998</c:v>
                </c:pt>
                <c:pt idx="9981">
                  <c:v>-91.750500000000002</c:v>
                </c:pt>
                <c:pt idx="9982">
                  <c:v>-91.748500000000007</c:v>
                </c:pt>
                <c:pt idx="9983">
                  <c:v>-91.746499999999997</c:v>
                </c:pt>
                <c:pt idx="9984">
                  <c:v>-91.744500000000002</c:v>
                </c:pt>
                <c:pt idx="9985">
                  <c:v>-91.742500000000007</c:v>
                </c:pt>
                <c:pt idx="9986">
                  <c:v>-91.740499999999997</c:v>
                </c:pt>
                <c:pt idx="9987">
                  <c:v>-91.738500000000002</c:v>
                </c:pt>
                <c:pt idx="9988">
                  <c:v>-91.736500000000007</c:v>
                </c:pt>
                <c:pt idx="9989">
                  <c:v>-91.734499999999997</c:v>
                </c:pt>
                <c:pt idx="9990">
                  <c:v>-91.732500000000002</c:v>
                </c:pt>
                <c:pt idx="9991">
                  <c:v>-91.730500000000006</c:v>
                </c:pt>
                <c:pt idx="9992">
                  <c:v>-91.728499999999997</c:v>
                </c:pt>
                <c:pt idx="9993">
                  <c:v>-91.726500000000001</c:v>
                </c:pt>
                <c:pt idx="9994">
                  <c:v>-91.724500000000006</c:v>
                </c:pt>
                <c:pt idx="9995">
                  <c:v>-91.722500000000011</c:v>
                </c:pt>
                <c:pt idx="9996">
                  <c:v>-91.720500000000001</c:v>
                </c:pt>
                <c:pt idx="9997">
                  <c:v>-91.718500000000006</c:v>
                </c:pt>
                <c:pt idx="9998">
                  <c:v>-91.716500000000011</c:v>
                </c:pt>
                <c:pt idx="9999">
                  <c:v>-91.714500000000001</c:v>
                </c:pt>
                <c:pt idx="10000">
                  <c:v>-91.712500000000006</c:v>
                </c:pt>
                <c:pt idx="10001">
                  <c:v>-91.71050000000001</c:v>
                </c:pt>
                <c:pt idx="10002">
                  <c:v>-91.708500000000001</c:v>
                </c:pt>
                <c:pt idx="10003">
                  <c:v>-91.706500000000005</c:v>
                </c:pt>
                <c:pt idx="10004">
                  <c:v>-91.70450000000001</c:v>
                </c:pt>
                <c:pt idx="10005">
                  <c:v>-91.702500000000001</c:v>
                </c:pt>
                <c:pt idx="10006">
                  <c:v>-91.700500000000005</c:v>
                </c:pt>
                <c:pt idx="10007">
                  <c:v>-91.69850000000001</c:v>
                </c:pt>
                <c:pt idx="10008">
                  <c:v>-91.696500000000015</c:v>
                </c:pt>
                <c:pt idx="10009">
                  <c:v>-91.694500000000005</c:v>
                </c:pt>
                <c:pt idx="10010">
                  <c:v>-91.69250000000001</c:v>
                </c:pt>
                <c:pt idx="10011">
                  <c:v>-91.690500000000014</c:v>
                </c:pt>
                <c:pt idx="10012">
                  <c:v>-91.688500000000005</c:v>
                </c:pt>
                <c:pt idx="10013">
                  <c:v>-91.686500000000009</c:v>
                </c:pt>
                <c:pt idx="10014">
                  <c:v>-91.684500000000014</c:v>
                </c:pt>
                <c:pt idx="10015">
                  <c:v>-91.682500000000005</c:v>
                </c:pt>
                <c:pt idx="10016">
                  <c:v>-91.680500000000009</c:v>
                </c:pt>
                <c:pt idx="10017">
                  <c:v>-91.678500000000014</c:v>
                </c:pt>
                <c:pt idx="10018">
                  <c:v>-91.676500000000004</c:v>
                </c:pt>
                <c:pt idx="10019">
                  <c:v>-91.674500000000009</c:v>
                </c:pt>
                <c:pt idx="10020">
                  <c:v>-91.672500000000014</c:v>
                </c:pt>
                <c:pt idx="10021">
                  <c:v>-91.670500000000004</c:v>
                </c:pt>
                <c:pt idx="10022">
                  <c:v>-91.668500000000009</c:v>
                </c:pt>
                <c:pt idx="10023">
                  <c:v>-91.666500000000013</c:v>
                </c:pt>
                <c:pt idx="10024">
                  <c:v>-91.664500000000004</c:v>
                </c:pt>
                <c:pt idx="10025">
                  <c:v>-91.662500000000009</c:v>
                </c:pt>
                <c:pt idx="10026">
                  <c:v>-91.660500000000013</c:v>
                </c:pt>
                <c:pt idx="10027">
                  <c:v>-91.658500000000004</c:v>
                </c:pt>
                <c:pt idx="10028">
                  <c:v>-91.656500000000008</c:v>
                </c:pt>
                <c:pt idx="10029">
                  <c:v>-91.654500000000013</c:v>
                </c:pt>
                <c:pt idx="10030">
                  <c:v>-91.652500000000003</c:v>
                </c:pt>
                <c:pt idx="10031">
                  <c:v>-91.650500000000008</c:v>
                </c:pt>
                <c:pt idx="10032">
                  <c:v>-91.648500000000013</c:v>
                </c:pt>
                <c:pt idx="10033">
                  <c:v>-91.646500000000003</c:v>
                </c:pt>
                <c:pt idx="10034">
                  <c:v>-91.644500000000008</c:v>
                </c:pt>
                <c:pt idx="10035">
                  <c:v>-91.642500000000013</c:v>
                </c:pt>
                <c:pt idx="10036">
                  <c:v>-91.640500000000003</c:v>
                </c:pt>
                <c:pt idx="10037">
                  <c:v>-91.638500000000008</c:v>
                </c:pt>
                <c:pt idx="10038">
                  <c:v>-91.636500000000012</c:v>
                </c:pt>
                <c:pt idx="10039">
                  <c:v>-91.634500000000003</c:v>
                </c:pt>
                <c:pt idx="10040">
                  <c:v>-91.632500000000007</c:v>
                </c:pt>
                <c:pt idx="10041">
                  <c:v>-91.630500000000012</c:v>
                </c:pt>
                <c:pt idx="10042">
                  <c:v>-91.628500000000003</c:v>
                </c:pt>
                <c:pt idx="10043">
                  <c:v>-91.626500000000007</c:v>
                </c:pt>
                <c:pt idx="10044">
                  <c:v>-91.624500000000012</c:v>
                </c:pt>
                <c:pt idx="10045">
                  <c:v>-91.622500000000002</c:v>
                </c:pt>
                <c:pt idx="10046">
                  <c:v>-91.620500000000007</c:v>
                </c:pt>
                <c:pt idx="10047">
                  <c:v>-91.618500000000012</c:v>
                </c:pt>
                <c:pt idx="10048">
                  <c:v>-91.616500000000002</c:v>
                </c:pt>
                <c:pt idx="10049">
                  <c:v>-91.614500000000007</c:v>
                </c:pt>
                <c:pt idx="10050">
                  <c:v>-91.612500000000011</c:v>
                </c:pt>
                <c:pt idx="10051">
                  <c:v>-91.610500000000002</c:v>
                </c:pt>
                <c:pt idx="10052">
                  <c:v>-91.608500000000006</c:v>
                </c:pt>
                <c:pt idx="10053">
                  <c:v>-91.606500000000011</c:v>
                </c:pt>
                <c:pt idx="10054">
                  <c:v>-91.604500000000002</c:v>
                </c:pt>
                <c:pt idx="10055">
                  <c:v>-91.602500000000006</c:v>
                </c:pt>
                <c:pt idx="10056">
                  <c:v>-91.600500000000011</c:v>
                </c:pt>
                <c:pt idx="10057">
                  <c:v>-91.598500000000001</c:v>
                </c:pt>
                <c:pt idx="10058">
                  <c:v>-91.596500000000006</c:v>
                </c:pt>
                <c:pt idx="10059">
                  <c:v>-91.594500000000011</c:v>
                </c:pt>
                <c:pt idx="10060">
                  <c:v>-91.592500000000001</c:v>
                </c:pt>
                <c:pt idx="10061">
                  <c:v>-91.590500000000006</c:v>
                </c:pt>
                <c:pt idx="10062">
                  <c:v>-91.58850000000001</c:v>
                </c:pt>
                <c:pt idx="10063">
                  <c:v>-91.586500000000001</c:v>
                </c:pt>
                <c:pt idx="10064">
                  <c:v>-91.584500000000006</c:v>
                </c:pt>
                <c:pt idx="10065">
                  <c:v>-91.58250000000001</c:v>
                </c:pt>
                <c:pt idx="10066">
                  <c:v>-91.580500000000001</c:v>
                </c:pt>
                <c:pt idx="10067">
                  <c:v>-91.578500000000005</c:v>
                </c:pt>
                <c:pt idx="10068">
                  <c:v>-91.57650000000001</c:v>
                </c:pt>
                <c:pt idx="10069">
                  <c:v>-91.5745</c:v>
                </c:pt>
                <c:pt idx="10070">
                  <c:v>-91.572500000000005</c:v>
                </c:pt>
                <c:pt idx="10071">
                  <c:v>-91.57050000000001</c:v>
                </c:pt>
                <c:pt idx="10072">
                  <c:v>-91.5685</c:v>
                </c:pt>
                <c:pt idx="10073">
                  <c:v>-91.566500000000005</c:v>
                </c:pt>
                <c:pt idx="10074">
                  <c:v>-91.56450000000001</c:v>
                </c:pt>
                <c:pt idx="10075">
                  <c:v>-91.5625</c:v>
                </c:pt>
                <c:pt idx="10076">
                  <c:v>-91.560500000000005</c:v>
                </c:pt>
                <c:pt idx="10077">
                  <c:v>-91.558500000000009</c:v>
                </c:pt>
                <c:pt idx="10078">
                  <c:v>-91.5565</c:v>
                </c:pt>
                <c:pt idx="10079">
                  <c:v>-91.554500000000004</c:v>
                </c:pt>
                <c:pt idx="10080">
                  <c:v>-91.552500000000009</c:v>
                </c:pt>
                <c:pt idx="10081">
                  <c:v>-91.5505</c:v>
                </c:pt>
                <c:pt idx="10082">
                  <c:v>-91.548500000000004</c:v>
                </c:pt>
                <c:pt idx="10083">
                  <c:v>-91.546500000000009</c:v>
                </c:pt>
                <c:pt idx="10084">
                  <c:v>-91.544499999999999</c:v>
                </c:pt>
                <c:pt idx="10085">
                  <c:v>-91.542500000000004</c:v>
                </c:pt>
                <c:pt idx="10086">
                  <c:v>-91.540500000000009</c:v>
                </c:pt>
                <c:pt idx="10087">
                  <c:v>-91.538499999999999</c:v>
                </c:pt>
                <c:pt idx="10088">
                  <c:v>-91.536500000000004</c:v>
                </c:pt>
                <c:pt idx="10089">
                  <c:v>-91.534500000000008</c:v>
                </c:pt>
                <c:pt idx="10090">
                  <c:v>-91.532499999999999</c:v>
                </c:pt>
                <c:pt idx="10091">
                  <c:v>-91.530500000000004</c:v>
                </c:pt>
                <c:pt idx="10092">
                  <c:v>-91.528500000000008</c:v>
                </c:pt>
                <c:pt idx="10093">
                  <c:v>-91.526499999999999</c:v>
                </c:pt>
                <c:pt idx="10094">
                  <c:v>-91.524500000000003</c:v>
                </c:pt>
                <c:pt idx="10095">
                  <c:v>-91.522500000000008</c:v>
                </c:pt>
                <c:pt idx="10096">
                  <c:v>-91.520499999999998</c:v>
                </c:pt>
                <c:pt idx="10097">
                  <c:v>-91.518500000000003</c:v>
                </c:pt>
                <c:pt idx="10098">
                  <c:v>-91.516500000000008</c:v>
                </c:pt>
                <c:pt idx="10099">
                  <c:v>-91.514499999999998</c:v>
                </c:pt>
                <c:pt idx="10100">
                  <c:v>-91.512500000000003</c:v>
                </c:pt>
                <c:pt idx="10101">
                  <c:v>-91.510500000000008</c:v>
                </c:pt>
                <c:pt idx="10102">
                  <c:v>-91.508499999999998</c:v>
                </c:pt>
                <c:pt idx="10103">
                  <c:v>-91.506500000000003</c:v>
                </c:pt>
                <c:pt idx="10104">
                  <c:v>-91.504500000000007</c:v>
                </c:pt>
                <c:pt idx="10105">
                  <c:v>-91.502499999999998</c:v>
                </c:pt>
                <c:pt idx="10106">
                  <c:v>-91.500500000000002</c:v>
                </c:pt>
                <c:pt idx="10107">
                  <c:v>-91.498500000000007</c:v>
                </c:pt>
                <c:pt idx="10108">
                  <c:v>-91.496499999999997</c:v>
                </c:pt>
                <c:pt idx="10109">
                  <c:v>-91.494500000000002</c:v>
                </c:pt>
                <c:pt idx="10110">
                  <c:v>-91.492500000000007</c:v>
                </c:pt>
                <c:pt idx="10111">
                  <c:v>-91.490499999999997</c:v>
                </c:pt>
                <c:pt idx="10112">
                  <c:v>-91.488500000000002</c:v>
                </c:pt>
                <c:pt idx="10113">
                  <c:v>-91.486500000000007</c:v>
                </c:pt>
                <c:pt idx="10114">
                  <c:v>-91.484499999999997</c:v>
                </c:pt>
                <c:pt idx="10115">
                  <c:v>-91.482500000000002</c:v>
                </c:pt>
                <c:pt idx="10116">
                  <c:v>-91.480500000000006</c:v>
                </c:pt>
                <c:pt idx="10117">
                  <c:v>-91.478499999999997</c:v>
                </c:pt>
                <c:pt idx="10118">
                  <c:v>-91.476500000000001</c:v>
                </c:pt>
                <c:pt idx="10119">
                  <c:v>-91.474500000000006</c:v>
                </c:pt>
                <c:pt idx="10120">
                  <c:v>-91.472500000000011</c:v>
                </c:pt>
                <c:pt idx="10121">
                  <c:v>-91.470500000000001</c:v>
                </c:pt>
                <c:pt idx="10122">
                  <c:v>-91.468500000000006</c:v>
                </c:pt>
                <c:pt idx="10123">
                  <c:v>-91.466500000000011</c:v>
                </c:pt>
                <c:pt idx="10124">
                  <c:v>-91.464500000000001</c:v>
                </c:pt>
                <c:pt idx="10125">
                  <c:v>-91.462500000000006</c:v>
                </c:pt>
                <c:pt idx="10126">
                  <c:v>-91.46050000000001</c:v>
                </c:pt>
                <c:pt idx="10127">
                  <c:v>-91.458500000000001</c:v>
                </c:pt>
                <c:pt idx="10128">
                  <c:v>-91.456500000000005</c:v>
                </c:pt>
                <c:pt idx="10129">
                  <c:v>-91.45450000000001</c:v>
                </c:pt>
                <c:pt idx="10130">
                  <c:v>-91.452500000000001</c:v>
                </c:pt>
                <c:pt idx="10131">
                  <c:v>-91.450500000000005</c:v>
                </c:pt>
                <c:pt idx="10132">
                  <c:v>-91.44850000000001</c:v>
                </c:pt>
                <c:pt idx="10133">
                  <c:v>-91.446500000000015</c:v>
                </c:pt>
                <c:pt idx="10134">
                  <c:v>-91.444500000000005</c:v>
                </c:pt>
                <c:pt idx="10135">
                  <c:v>-91.44250000000001</c:v>
                </c:pt>
                <c:pt idx="10136">
                  <c:v>-91.440500000000014</c:v>
                </c:pt>
                <c:pt idx="10137">
                  <c:v>-91.438500000000005</c:v>
                </c:pt>
                <c:pt idx="10138">
                  <c:v>-91.436500000000009</c:v>
                </c:pt>
                <c:pt idx="10139">
                  <c:v>-91.434500000000014</c:v>
                </c:pt>
                <c:pt idx="10140">
                  <c:v>-91.432500000000005</c:v>
                </c:pt>
                <c:pt idx="10141">
                  <c:v>-91.430500000000009</c:v>
                </c:pt>
                <c:pt idx="10142">
                  <c:v>-91.428500000000014</c:v>
                </c:pt>
                <c:pt idx="10143">
                  <c:v>-91.426500000000004</c:v>
                </c:pt>
                <c:pt idx="10144">
                  <c:v>-91.424500000000009</c:v>
                </c:pt>
                <c:pt idx="10145">
                  <c:v>-91.422500000000014</c:v>
                </c:pt>
                <c:pt idx="10146">
                  <c:v>-91.420500000000004</c:v>
                </c:pt>
                <c:pt idx="10147">
                  <c:v>-91.418500000000009</c:v>
                </c:pt>
                <c:pt idx="10148">
                  <c:v>-91.416500000000013</c:v>
                </c:pt>
                <c:pt idx="10149">
                  <c:v>-91.414500000000004</c:v>
                </c:pt>
                <c:pt idx="10150">
                  <c:v>-91.412500000000009</c:v>
                </c:pt>
                <c:pt idx="10151">
                  <c:v>-91.410500000000013</c:v>
                </c:pt>
                <c:pt idx="10152">
                  <c:v>-91.408500000000004</c:v>
                </c:pt>
                <c:pt idx="10153">
                  <c:v>-91.406500000000008</c:v>
                </c:pt>
                <c:pt idx="10154">
                  <c:v>-91.404500000000013</c:v>
                </c:pt>
                <c:pt idx="10155">
                  <c:v>-91.402500000000003</c:v>
                </c:pt>
                <c:pt idx="10156">
                  <c:v>-91.400500000000008</c:v>
                </c:pt>
                <c:pt idx="10157">
                  <c:v>-91.398500000000013</c:v>
                </c:pt>
                <c:pt idx="10158">
                  <c:v>-91.396500000000003</c:v>
                </c:pt>
                <c:pt idx="10159">
                  <c:v>-91.394500000000008</c:v>
                </c:pt>
                <c:pt idx="10160">
                  <c:v>-91.392500000000013</c:v>
                </c:pt>
                <c:pt idx="10161">
                  <c:v>-91.390500000000003</c:v>
                </c:pt>
                <c:pt idx="10162">
                  <c:v>-91.388500000000008</c:v>
                </c:pt>
                <c:pt idx="10163">
                  <c:v>-91.386500000000012</c:v>
                </c:pt>
                <c:pt idx="10164">
                  <c:v>-91.384500000000003</c:v>
                </c:pt>
                <c:pt idx="10165">
                  <c:v>-91.382500000000007</c:v>
                </c:pt>
                <c:pt idx="10166">
                  <c:v>-91.380500000000012</c:v>
                </c:pt>
                <c:pt idx="10167">
                  <c:v>-91.378500000000003</c:v>
                </c:pt>
                <c:pt idx="10168">
                  <c:v>-91.376500000000007</c:v>
                </c:pt>
                <c:pt idx="10169">
                  <c:v>-91.374500000000012</c:v>
                </c:pt>
                <c:pt idx="10170">
                  <c:v>-91.372500000000002</c:v>
                </c:pt>
                <c:pt idx="10171">
                  <c:v>-91.370500000000007</c:v>
                </c:pt>
                <c:pt idx="10172">
                  <c:v>-91.368500000000012</c:v>
                </c:pt>
                <c:pt idx="10173">
                  <c:v>-91.366500000000002</c:v>
                </c:pt>
                <c:pt idx="10174">
                  <c:v>-91.364500000000007</c:v>
                </c:pt>
                <c:pt idx="10175">
                  <c:v>-91.362500000000011</c:v>
                </c:pt>
                <c:pt idx="10176">
                  <c:v>-91.360500000000002</c:v>
                </c:pt>
                <c:pt idx="10177">
                  <c:v>-91.358500000000006</c:v>
                </c:pt>
                <c:pt idx="10178">
                  <c:v>-91.356500000000011</c:v>
                </c:pt>
                <c:pt idx="10179">
                  <c:v>-91.354500000000002</c:v>
                </c:pt>
                <c:pt idx="10180">
                  <c:v>-91.352500000000006</c:v>
                </c:pt>
                <c:pt idx="10181">
                  <c:v>-91.350500000000011</c:v>
                </c:pt>
                <c:pt idx="10182">
                  <c:v>-91.348500000000001</c:v>
                </c:pt>
                <c:pt idx="10183">
                  <c:v>-91.346500000000006</c:v>
                </c:pt>
                <c:pt idx="10184">
                  <c:v>-91.344500000000011</c:v>
                </c:pt>
                <c:pt idx="10185">
                  <c:v>-91.342500000000001</c:v>
                </c:pt>
                <c:pt idx="10186">
                  <c:v>-91.340500000000006</c:v>
                </c:pt>
                <c:pt idx="10187">
                  <c:v>-91.33850000000001</c:v>
                </c:pt>
                <c:pt idx="10188">
                  <c:v>-91.336500000000001</c:v>
                </c:pt>
                <c:pt idx="10189">
                  <c:v>-91.334500000000006</c:v>
                </c:pt>
                <c:pt idx="10190">
                  <c:v>-91.33250000000001</c:v>
                </c:pt>
                <c:pt idx="10191">
                  <c:v>-91.330500000000001</c:v>
                </c:pt>
                <c:pt idx="10192">
                  <c:v>-91.328500000000005</c:v>
                </c:pt>
                <c:pt idx="10193">
                  <c:v>-91.32650000000001</c:v>
                </c:pt>
                <c:pt idx="10194">
                  <c:v>-91.3245</c:v>
                </c:pt>
                <c:pt idx="10195">
                  <c:v>-91.322500000000005</c:v>
                </c:pt>
                <c:pt idx="10196">
                  <c:v>-91.32050000000001</c:v>
                </c:pt>
                <c:pt idx="10197">
                  <c:v>-91.3185</c:v>
                </c:pt>
                <c:pt idx="10198">
                  <c:v>-91.316500000000005</c:v>
                </c:pt>
                <c:pt idx="10199">
                  <c:v>-91.31450000000001</c:v>
                </c:pt>
                <c:pt idx="10200">
                  <c:v>-91.3125</c:v>
                </c:pt>
                <c:pt idx="10201">
                  <c:v>-91.310500000000005</c:v>
                </c:pt>
                <c:pt idx="10202">
                  <c:v>-91.308500000000009</c:v>
                </c:pt>
                <c:pt idx="10203">
                  <c:v>-91.3065</c:v>
                </c:pt>
                <c:pt idx="10204">
                  <c:v>-91.304500000000004</c:v>
                </c:pt>
                <c:pt idx="10205">
                  <c:v>-91.302500000000009</c:v>
                </c:pt>
                <c:pt idx="10206">
                  <c:v>-91.3005</c:v>
                </c:pt>
                <c:pt idx="10207">
                  <c:v>-91.298500000000004</c:v>
                </c:pt>
                <c:pt idx="10208">
                  <c:v>-91.296500000000009</c:v>
                </c:pt>
                <c:pt idx="10209">
                  <c:v>-91.294499999999999</c:v>
                </c:pt>
                <c:pt idx="10210">
                  <c:v>-91.292500000000004</c:v>
                </c:pt>
                <c:pt idx="10211">
                  <c:v>-91.290500000000009</c:v>
                </c:pt>
                <c:pt idx="10212">
                  <c:v>-91.288499999999999</c:v>
                </c:pt>
                <c:pt idx="10213">
                  <c:v>-91.286500000000004</c:v>
                </c:pt>
                <c:pt idx="10214">
                  <c:v>-91.284500000000008</c:v>
                </c:pt>
                <c:pt idx="10215">
                  <c:v>-91.282499999999999</c:v>
                </c:pt>
                <c:pt idx="10216">
                  <c:v>-91.280500000000004</c:v>
                </c:pt>
                <c:pt idx="10217">
                  <c:v>-91.278500000000008</c:v>
                </c:pt>
                <c:pt idx="10218">
                  <c:v>-91.276499999999999</c:v>
                </c:pt>
                <c:pt idx="10219">
                  <c:v>-91.274500000000003</c:v>
                </c:pt>
                <c:pt idx="10220">
                  <c:v>-91.272500000000008</c:v>
                </c:pt>
                <c:pt idx="10221">
                  <c:v>-91.270499999999998</c:v>
                </c:pt>
                <c:pt idx="10222">
                  <c:v>-91.268500000000003</c:v>
                </c:pt>
                <c:pt idx="10223">
                  <c:v>-91.266500000000008</c:v>
                </c:pt>
                <c:pt idx="10224">
                  <c:v>-91.264499999999998</c:v>
                </c:pt>
                <c:pt idx="10225">
                  <c:v>-91.262500000000003</c:v>
                </c:pt>
                <c:pt idx="10226">
                  <c:v>-91.260500000000008</c:v>
                </c:pt>
                <c:pt idx="10227">
                  <c:v>-91.258499999999998</c:v>
                </c:pt>
                <c:pt idx="10228">
                  <c:v>-91.256500000000003</c:v>
                </c:pt>
                <c:pt idx="10229">
                  <c:v>-91.254500000000007</c:v>
                </c:pt>
                <c:pt idx="10230">
                  <c:v>-91.252499999999998</c:v>
                </c:pt>
                <c:pt idx="10231">
                  <c:v>-91.250500000000002</c:v>
                </c:pt>
                <c:pt idx="10232">
                  <c:v>-91.248500000000007</c:v>
                </c:pt>
                <c:pt idx="10233">
                  <c:v>-91.246499999999997</c:v>
                </c:pt>
                <c:pt idx="10234">
                  <c:v>-91.244500000000002</c:v>
                </c:pt>
                <c:pt idx="10235">
                  <c:v>-91.242500000000007</c:v>
                </c:pt>
                <c:pt idx="10236">
                  <c:v>-91.240499999999997</c:v>
                </c:pt>
                <c:pt idx="10237">
                  <c:v>-91.238500000000002</c:v>
                </c:pt>
                <c:pt idx="10238">
                  <c:v>-91.236500000000007</c:v>
                </c:pt>
                <c:pt idx="10239">
                  <c:v>-91.234499999999997</c:v>
                </c:pt>
                <c:pt idx="10240">
                  <c:v>-91.232500000000002</c:v>
                </c:pt>
                <c:pt idx="10241">
                  <c:v>-91.230500000000006</c:v>
                </c:pt>
                <c:pt idx="10242">
                  <c:v>-91.228499999999997</c:v>
                </c:pt>
                <c:pt idx="10243">
                  <c:v>-91.226500000000001</c:v>
                </c:pt>
                <c:pt idx="10244">
                  <c:v>-91.224500000000006</c:v>
                </c:pt>
                <c:pt idx="10245">
                  <c:v>-91.222500000000011</c:v>
                </c:pt>
                <c:pt idx="10246">
                  <c:v>-91.220500000000001</c:v>
                </c:pt>
                <c:pt idx="10247">
                  <c:v>-91.218500000000006</c:v>
                </c:pt>
                <c:pt idx="10248">
                  <c:v>-91.216500000000011</c:v>
                </c:pt>
                <c:pt idx="10249">
                  <c:v>-91.214500000000001</c:v>
                </c:pt>
                <c:pt idx="10250">
                  <c:v>-91.212500000000006</c:v>
                </c:pt>
                <c:pt idx="10251">
                  <c:v>-91.21050000000001</c:v>
                </c:pt>
                <c:pt idx="10252">
                  <c:v>-91.208500000000001</c:v>
                </c:pt>
                <c:pt idx="10253">
                  <c:v>-91.206500000000005</c:v>
                </c:pt>
                <c:pt idx="10254">
                  <c:v>-91.20450000000001</c:v>
                </c:pt>
                <c:pt idx="10255">
                  <c:v>-91.202500000000001</c:v>
                </c:pt>
                <c:pt idx="10256">
                  <c:v>-91.200500000000005</c:v>
                </c:pt>
                <c:pt idx="10257">
                  <c:v>-91.19850000000001</c:v>
                </c:pt>
                <c:pt idx="10258">
                  <c:v>-91.196500000000015</c:v>
                </c:pt>
                <c:pt idx="10259">
                  <c:v>-91.194500000000005</c:v>
                </c:pt>
                <c:pt idx="10260">
                  <c:v>-91.19250000000001</c:v>
                </c:pt>
                <c:pt idx="10261">
                  <c:v>-91.190500000000014</c:v>
                </c:pt>
                <c:pt idx="10262">
                  <c:v>-91.188500000000005</c:v>
                </c:pt>
                <c:pt idx="10263">
                  <c:v>-91.186500000000009</c:v>
                </c:pt>
                <c:pt idx="10264">
                  <c:v>-91.184500000000014</c:v>
                </c:pt>
                <c:pt idx="10265">
                  <c:v>-91.182500000000005</c:v>
                </c:pt>
                <c:pt idx="10266">
                  <c:v>-91.180500000000009</c:v>
                </c:pt>
                <c:pt idx="10267">
                  <c:v>-91.178500000000014</c:v>
                </c:pt>
                <c:pt idx="10268">
                  <c:v>-91.176500000000004</c:v>
                </c:pt>
                <c:pt idx="10269">
                  <c:v>-91.174500000000009</c:v>
                </c:pt>
                <c:pt idx="10270">
                  <c:v>-91.172500000000014</c:v>
                </c:pt>
                <c:pt idx="10271">
                  <c:v>-91.170500000000004</c:v>
                </c:pt>
                <c:pt idx="10272">
                  <c:v>-91.168500000000009</c:v>
                </c:pt>
                <c:pt idx="10273">
                  <c:v>-91.166500000000013</c:v>
                </c:pt>
                <c:pt idx="10274">
                  <c:v>-91.164500000000004</c:v>
                </c:pt>
                <c:pt idx="10275">
                  <c:v>-91.162500000000009</c:v>
                </c:pt>
                <c:pt idx="10276">
                  <c:v>-91.160500000000013</c:v>
                </c:pt>
                <c:pt idx="10277">
                  <c:v>-91.158500000000004</c:v>
                </c:pt>
                <c:pt idx="10278">
                  <c:v>-91.156500000000008</c:v>
                </c:pt>
                <c:pt idx="10279">
                  <c:v>-91.154500000000013</c:v>
                </c:pt>
                <c:pt idx="10280">
                  <c:v>-91.152500000000003</c:v>
                </c:pt>
                <c:pt idx="10281">
                  <c:v>-91.150500000000008</c:v>
                </c:pt>
                <c:pt idx="10282">
                  <c:v>-91.148500000000013</c:v>
                </c:pt>
                <c:pt idx="10283">
                  <c:v>-91.146500000000003</c:v>
                </c:pt>
                <c:pt idx="10284">
                  <c:v>-91.144500000000008</c:v>
                </c:pt>
                <c:pt idx="10285">
                  <c:v>-91.142500000000013</c:v>
                </c:pt>
                <c:pt idx="10286">
                  <c:v>-91.140500000000003</c:v>
                </c:pt>
                <c:pt idx="10287">
                  <c:v>-91.138500000000008</c:v>
                </c:pt>
                <c:pt idx="10288">
                  <c:v>-91.136500000000012</c:v>
                </c:pt>
                <c:pt idx="10289">
                  <c:v>-91.134500000000003</c:v>
                </c:pt>
                <c:pt idx="10290">
                  <c:v>-91.132500000000007</c:v>
                </c:pt>
                <c:pt idx="10291">
                  <c:v>-91.130500000000012</c:v>
                </c:pt>
                <c:pt idx="10292">
                  <c:v>-91.128500000000003</c:v>
                </c:pt>
                <c:pt idx="10293">
                  <c:v>-91.126500000000007</c:v>
                </c:pt>
                <c:pt idx="10294">
                  <c:v>-91.124500000000012</c:v>
                </c:pt>
                <c:pt idx="10295">
                  <c:v>-91.122500000000002</c:v>
                </c:pt>
                <c:pt idx="10296">
                  <c:v>-91.120500000000007</c:v>
                </c:pt>
                <c:pt idx="10297">
                  <c:v>-91.118500000000012</c:v>
                </c:pt>
                <c:pt idx="10298">
                  <c:v>-91.116500000000002</c:v>
                </c:pt>
                <c:pt idx="10299">
                  <c:v>-91.114500000000007</c:v>
                </c:pt>
                <c:pt idx="10300">
                  <c:v>-91.112500000000011</c:v>
                </c:pt>
                <c:pt idx="10301">
                  <c:v>-91.110500000000002</c:v>
                </c:pt>
                <c:pt idx="10302">
                  <c:v>-91.108500000000006</c:v>
                </c:pt>
                <c:pt idx="10303">
                  <c:v>-91.106500000000011</c:v>
                </c:pt>
                <c:pt idx="10304">
                  <c:v>-91.104500000000002</c:v>
                </c:pt>
                <c:pt idx="10305">
                  <c:v>-91.102500000000006</c:v>
                </c:pt>
                <c:pt idx="10306">
                  <c:v>-91.100500000000011</c:v>
                </c:pt>
                <c:pt idx="10307">
                  <c:v>-91.098500000000001</c:v>
                </c:pt>
                <c:pt idx="10308">
                  <c:v>-91.096500000000006</c:v>
                </c:pt>
                <c:pt idx="10309">
                  <c:v>-91.094500000000011</c:v>
                </c:pt>
                <c:pt idx="10310">
                  <c:v>-91.092500000000001</c:v>
                </c:pt>
                <c:pt idx="10311">
                  <c:v>-91.090500000000006</c:v>
                </c:pt>
                <c:pt idx="10312">
                  <c:v>-91.08850000000001</c:v>
                </c:pt>
                <c:pt idx="10313">
                  <c:v>-91.086500000000001</c:v>
                </c:pt>
                <c:pt idx="10314">
                  <c:v>-91.084500000000006</c:v>
                </c:pt>
                <c:pt idx="10315">
                  <c:v>-91.08250000000001</c:v>
                </c:pt>
                <c:pt idx="10316">
                  <c:v>-91.080500000000001</c:v>
                </c:pt>
                <c:pt idx="10317">
                  <c:v>-91.078500000000005</c:v>
                </c:pt>
                <c:pt idx="10318">
                  <c:v>-91.07650000000001</c:v>
                </c:pt>
                <c:pt idx="10319">
                  <c:v>-91.0745</c:v>
                </c:pt>
                <c:pt idx="10320">
                  <c:v>-91.072500000000005</c:v>
                </c:pt>
                <c:pt idx="10321">
                  <c:v>-91.07050000000001</c:v>
                </c:pt>
                <c:pt idx="10322">
                  <c:v>-91.0685</c:v>
                </c:pt>
                <c:pt idx="10323">
                  <c:v>-91.066500000000005</c:v>
                </c:pt>
                <c:pt idx="10324">
                  <c:v>-91.06450000000001</c:v>
                </c:pt>
                <c:pt idx="10325">
                  <c:v>-91.0625</c:v>
                </c:pt>
                <c:pt idx="10326">
                  <c:v>-91.060500000000005</c:v>
                </c:pt>
                <c:pt idx="10327">
                  <c:v>-91.058500000000009</c:v>
                </c:pt>
                <c:pt idx="10328">
                  <c:v>-91.0565</c:v>
                </c:pt>
                <c:pt idx="10329">
                  <c:v>-91.054500000000004</c:v>
                </c:pt>
                <c:pt idx="10330">
                  <c:v>-91.052500000000009</c:v>
                </c:pt>
                <c:pt idx="10331">
                  <c:v>-91.0505</c:v>
                </c:pt>
                <c:pt idx="10332">
                  <c:v>-91.048500000000004</c:v>
                </c:pt>
                <c:pt idx="10333">
                  <c:v>-91.046500000000009</c:v>
                </c:pt>
                <c:pt idx="10334">
                  <c:v>-91.044499999999999</c:v>
                </c:pt>
                <c:pt idx="10335">
                  <c:v>-91.042500000000004</c:v>
                </c:pt>
                <c:pt idx="10336">
                  <c:v>-91.040500000000009</c:v>
                </c:pt>
                <c:pt idx="10337">
                  <c:v>-91.038499999999999</c:v>
                </c:pt>
                <c:pt idx="10338">
                  <c:v>-91.036500000000004</c:v>
                </c:pt>
                <c:pt idx="10339">
                  <c:v>-91.034500000000008</c:v>
                </c:pt>
                <c:pt idx="10340">
                  <c:v>-91.032499999999999</c:v>
                </c:pt>
                <c:pt idx="10341">
                  <c:v>-91.030500000000004</c:v>
                </c:pt>
                <c:pt idx="10342">
                  <c:v>-91.028500000000008</c:v>
                </c:pt>
                <c:pt idx="10343">
                  <c:v>-91.026499999999999</c:v>
                </c:pt>
                <c:pt idx="10344">
                  <c:v>-91.024500000000003</c:v>
                </c:pt>
                <c:pt idx="10345">
                  <c:v>-91.022500000000008</c:v>
                </c:pt>
                <c:pt idx="10346">
                  <c:v>-91.020499999999998</c:v>
                </c:pt>
                <c:pt idx="10347">
                  <c:v>-91.018500000000003</c:v>
                </c:pt>
                <c:pt idx="10348">
                  <c:v>-91.016500000000008</c:v>
                </c:pt>
                <c:pt idx="10349">
                  <c:v>-91.014499999999998</c:v>
                </c:pt>
                <c:pt idx="10350">
                  <c:v>-91.012500000000003</c:v>
                </c:pt>
                <c:pt idx="10351">
                  <c:v>-91.010500000000008</c:v>
                </c:pt>
                <c:pt idx="10352">
                  <c:v>-91.008499999999998</c:v>
                </c:pt>
                <c:pt idx="10353">
                  <c:v>-91.006500000000003</c:v>
                </c:pt>
                <c:pt idx="10354">
                  <c:v>-91.004500000000007</c:v>
                </c:pt>
                <c:pt idx="10355">
                  <c:v>-91.002499999999998</c:v>
                </c:pt>
                <c:pt idx="10356">
                  <c:v>-91.000500000000002</c:v>
                </c:pt>
                <c:pt idx="10357">
                  <c:v>-90.998500000000007</c:v>
                </c:pt>
                <c:pt idx="10358">
                  <c:v>-90.996499999999997</c:v>
                </c:pt>
                <c:pt idx="10359">
                  <c:v>-90.994500000000002</c:v>
                </c:pt>
                <c:pt idx="10360">
                  <c:v>-90.992500000000007</c:v>
                </c:pt>
                <c:pt idx="10361">
                  <c:v>-90.990499999999997</c:v>
                </c:pt>
                <c:pt idx="10362">
                  <c:v>-90.988500000000002</c:v>
                </c:pt>
                <c:pt idx="10363">
                  <c:v>-90.986500000000007</c:v>
                </c:pt>
                <c:pt idx="10364">
                  <c:v>-90.984499999999997</c:v>
                </c:pt>
                <c:pt idx="10365">
                  <c:v>-90.982500000000002</c:v>
                </c:pt>
                <c:pt idx="10366">
                  <c:v>-90.980500000000006</c:v>
                </c:pt>
                <c:pt idx="10367">
                  <c:v>-90.978499999999997</c:v>
                </c:pt>
                <c:pt idx="10368">
                  <c:v>-90.976500000000001</c:v>
                </c:pt>
                <c:pt idx="10369">
                  <c:v>-90.974500000000006</c:v>
                </c:pt>
                <c:pt idx="10370">
                  <c:v>-90.972500000000011</c:v>
                </c:pt>
                <c:pt idx="10371">
                  <c:v>-90.970500000000001</c:v>
                </c:pt>
                <c:pt idx="10372">
                  <c:v>-90.968500000000006</c:v>
                </c:pt>
                <c:pt idx="10373">
                  <c:v>-90.966500000000011</c:v>
                </c:pt>
                <c:pt idx="10374">
                  <c:v>-90.964500000000001</c:v>
                </c:pt>
                <c:pt idx="10375">
                  <c:v>-90.962500000000006</c:v>
                </c:pt>
                <c:pt idx="10376">
                  <c:v>-90.96050000000001</c:v>
                </c:pt>
                <c:pt idx="10377">
                  <c:v>-90.958500000000001</c:v>
                </c:pt>
                <c:pt idx="10378">
                  <c:v>-90.956500000000005</c:v>
                </c:pt>
                <c:pt idx="10379">
                  <c:v>-90.95450000000001</c:v>
                </c:pt>
                <c:pt idx="10380">
                  <c:v>-90.952500000000001</c:v>
                </c:pt>
                <c:pt idx="10381">
                  <c:v>-90.950500000000005</c:v>
                </c:pt>
                <c:pt idx="10382">
                  <c:v>-90.94850000000001</c:v>
                </c:pt>
                <c:pt idx="10383">
                  <c:v>-90.946500000000015</c:v>
                </c:pt>
                <c:pt idx="10384">
                  <c:v>-90.944500000000005</c:v>
                </c:pt>
                <c:pt idx="10385">
                  <c:v>-90.94250000000001</c:v>
                </c:pt>
                <c:pt idx="10386">
                  <c:v>-90.940500000000014</c:v>
                </c:pt>
                <c:pt idx="10387">
                  <c:v>-90.938500000000005</c:v>
                </c:pt>
                <c:pt idx="10388">
                  <c:v>-90.936500000000009</c:v>
                </c:pt>
                <c:pt idx="10389">
                  <c:v>-90.934500000000014</c:v>
                </c:pt>
                <c:pt idx="10390">
                  <c:v>-90.932500000000005</c:v>
                </c:pt>
                <c:pt idx="10391">
                  <c:v>-90.930500000000009</c:v>
                </c:pt>
                <c:pt idx="10392">
                  <c:v>-90.928500000000014</c:v>
                </c:pt>
                <c:pt idx="10393">
                  <c:v>-90.926500000000004</c:v>
                </c:pt>
                <c:pt idx="10394">
                  <c:v>-90.924500000000009</c:v>
                </c:pt>
                <c:pt idx="10395">
                  <c:v>-90.922500000000014</c:v>
                </c:pt>
                <c:pt idx="10396">
                  <c:v>-90.920500000000004</c:v>
                </c:pt>
                <c:pt idx="10397">
                  <c:v>-90.918500000000009</c:v>
                </c:pt>
                <c:pt idx="10398">
                  <c:v>-90.916500000000013</c:v>
                </c:pt>
                <c:pt idx="10399">
                  <c:v>-90.914500000000004</c:v>
                </c:pt>
                <c:pt idx="10400">
                  <c:v>-90.912500000000009</c:v>
                </c:pt>
                <c:pt idx="10401">
                  <c:v>-90.910500000000013</c:v>
                </c:pt>
                <c:pt idx="10402">
                  <c:v>-90.908500000000004</c:v>
                </c:pt>
                <c:pt idx="10403">
                  <c:v>-90.906500000000008</c:v>
                </c:pt>
                <c:pt idx="10404">
                  <c:v>-90.904500000000013</c:v>
                </c:pt>
                <c:pt idx="10405">
                  <c:v>-90.902500000000003</c:v>
                </c:pt>
                <c:pt idx="10406">
                  <c:v>-90.900500000000008</c:v>
                </c:pt>
                <c:pt idx="10407">
                  <c:v>-90.898500000000013</c:v>
                </c:pt>
                <c:pt idx="10408">
                  <c:v>-90.896500000000003</c:v>
                </c:pt>
                <c:pt idx="10409">
                  <c:v>-90.894500000000008</c:v>
                </c:pt>
                <c:pt idx="10410">
                  <c:v>-90.892500000000013</c:v>
                </c:pt>
                <c:pt idx="10411">
                  <c:v>-90.890500000000003</c:v>
                </c:pt>
                <c:pt idx="10412">
                  <c:v>-90.888500000000008</c:v>
                </c:pt>
                <c:pt idx="10413">
                  <c:v>-90.886500000000012</c:v>
                </c:pt>
                <c:pt idx="10414">
                  <c:v>-90.884500000000003</c:v>
                </c:pt>
                <c:pt idx="10415">
                  <c:v>-90.882500000000007</c:v>
                </c:pt>
                <c:pt idx="10416">
                  <c:v>-90.880500000000012</c:v>
                </c:pt>
                <c:pt idx="10417">
                  <c:v>-90.878500000000003</c:v>
                </c:pt>
                <c:pt idx="10418">
                  <c:v>-90.876500000000007</c:v>
                </c:pt>
                <c:pt idx="10419">
                  <c:v>-90.874500000000012</c:v>
                </c:pt>
                <c:pt idx="10420">
                  <c:v>-90.872500000000002</c:v>
                </c:pt>
                <c:pt idx="10421">
                  <c:v>-90.870500000000007</c:v>
                </c:pt>
                <c:pt idx="10422">
                  <c:v>-90.868500000000012</c:v>
                </c:pt>
                <c:pt idx="10423">
                  <c:v>-90.866500000000002</c:v>
                </c:pt>
                <c:pt idx="10424">
                  <c:v>-90.864500000000007</c:v>
                </c:pt>
                <c:pt idx="10425">
                  <c:v>-90.862500000000011</c:v>
                </c:pt>
                <c:pt idx="10426">
                  <c:v>-90.860500000000002</c:v>
                </c:pt>
                <c:pt idx="10427">
                  <c:v>-90.858500000000006</c:v>
                </c:pt>
                <c:pt idx="10428">
                  <c:v>-90.856500000000011</c:v>
                </c:pt>
                <c:pt idx="10429">
                  <c:v>-90.854500000000002</c:v>
                </c:pt>
                <c:pt idx="10430">
                  <c:v>-90.852500000000006</c:v>
                </c:pt>
                <c:pt idx="10431">
                  <c:v>-90.850500000000011</c:v>
                </c:pt>
                <c:pt idx="10432">
                  <c:v>-90.848500000000001</c:v>
                </c:pt>
                <c:pt idx="10433">
                  <c:v>-90.846500000000006</c:v>
                </c:pt>
                <c:pt idx="10434">
                  <c:v>-90.844500000000011</c:v>
                </c:pt>
                <c:pt idx="10435">
                  <c:v>-90.842500000000001</c:v>
                </c:pt>
                <c:pt idx="10436">
                  <c:v>-90.840500000000006</c:v>
                </c:pt>
                <c:pt idx="10437">
                  <c:v>-90.83850000000001</c:v>
                </c:pt>
                <c:pt idx="10438">
                  <c:v>-90.836500000000001</c:v>
                </c:pt>
                <c:pt idx="10439">
                  <c:v>-90.834500000000006</c:v>
                </c:pt>
                <c:pt idx="10440">
                  <c:v>-90.83250000000001</c:v>
                </c:pt>
                <c:pt idx="10441">
                  <c:v>-90.830500000000001</c:v>
                </c:pt>
                <c:pt idx="10442">
                  <c:v>-90.828500000000005</c:v>
                </c:pt>
                <c:pt idx="10443">
                  <c:v>-90.82650000000001</c:v>
                </c:pt>
                <c:pt idx="10444">
                  <c:v>-90.8245</c:v>
                </c:pt>
                <c:pt idx="10445">
                  <c:v>-90.822500000000005</c:v>
                </c:pt>
                <c:pt idx="10446">
                  <c:v>-90.82050000000001</c:v>
                </c:pt>
                <c:pt idx="10447">
                  <c:v>-90.8185</c:v>
                </c:pt>
                <c:pt idx="10448">
                  <c:v>-90.816500000000005</c:v>
                </c:pt>
                <c:pt idx="10449">
                  <c:v>-90.81450000000001</c:v>
                </c:pt>
                <c:pt idx="10450">
                  <c:v>-90.8125</c:v>
                </c:pt>
                <c:pt idx="10451">
                  <c:v>-90.810500000000005</c:v>
                </c:pt>
                <c:pt idx="10452">
                  <c:v>-90.808500000000009</c:v>
                </c:pt>
                <c:pt idx="10453">
                  <c:v>-90.8065</c:v>
                </c:pt>
                <c:pt idx="10454">
                  <c:v>-90.804500000000004</c:v>
                </c:pt>
                <c:pt idx="10455">
                  <c:v>-90.802500000000009</c:v>
                </c:pt>
                <c:pt idx="10456">
                  <c:v>-90.8005</c:v>
                </c:pt>
                <c:pt idx="10457">
                  <c:v>-90.798500000000004</c:v>
                </c:pt>
                <c:pt idx="10458">
                  <c:v>-90.796500000000009</c:v>
                </c:pt>
                <c:pt idx="10459">
                  <c:v>-90.794499999999999</c:v>
                </c:pt>
                <c:pt idx="10460">
                  <c:v>-90.792500000000004</c:v>
                </c:pt>
                <c:pt idx="10461">
                  <c:v>-90.790500000000009</c:v>
                </c:pt>
                <c:pt idx="10462">
                  <c:v>-90.788499999999999</c:v>
                </c:pt>
                <c:pt idx="10463">
                  <c:v>-90.786500000000004</c:v>
                </c:pt>
                <c:pt idx="10464">
                  <c:v>-90.784500000000008</c:v>
                </c:pt>
                <c:pt idx="10465">
                  <c:v>-90.782499999999999</c:v>
                </c:pt>
                <c:pt idx="10466">
                  <c:v>-90.780500000000004</c:v>
                </c:pt>
                <c:pt idx="10467">
                  <c:v>-90.778500000000008</c:v>
                </c:pt>
                <c:pt idx="10468">
                  <c:v>-90.776499999999999</c:v>
                </c:pt>
                <c:pt idx="10469">
                  <c:v>-90.774500000000003</c:v>
                </c:pt>
                <c:pt idx="10470">
                  <c:v>-90.772500000000008</c:v>
                </c:pt>
                <c:pt idx="10471">
                  <c:v>-90.770499999999998</c:v>
                </c:pt>
                <c:pt idx="10472">
                  <c:v>-90.768500000000003</c:v>
                </c:pt>
                <c:pt idx="10473">
                  <c:v>-90.766500000000008</c:v>
                </c:pt>
                <c:pt idx="10474">
                  <c:v>-90.764499999999998</c:v>
                </c:pt>
                <c:pt idx="10475">
                  <c:v>-90.762500000000003</c:v>
                </c:pt>
                <c:pt idx="10476">
                  <c:v>-90.760500000000008</c:v>
                </c:pt>
                <c:pt idx="10477">
                  <c:v>-90.758499999999998</c:v>
                </c:pt>
                <c:pt idx="10478">
                  <c:v>-90.756500000000003</c:v>
                </c:pt>
                <c:pt idx="10479">
                  <c:v>-90.754500000000007</c:v>
                </c:pt>
                <c:pt idx="10480">
                  <c:v>-90.752499999999998</c:v>
                </c:pt>
                <c:pt idx="10481">
                  <c:v>-90.750500000000002</c:v>
                </c:pt>
                <c:pt idx="10482">
                  <c:v>-90.748500000000007</c:v>
                </c:pt>
                <c:pt idx="10483">
                  <c:v>-90.746499999999997</c:v>
                </c:pt>
                <c:pt idx="10484">
                  <c:v>-90.744500000000002</c:v>
                </c:pt>
                <c:pt idx="10485">
                  <c:v>-90.742500000000007</c:v>
                </c:pt>
                <c:pt idx="10486">
                  <c:v>-90.740499999999997</c:v>
                </c:pt>
                <c:pt idx="10487">
                  <c:v>-90.738500000000002</c:v>
                </c:pt>
                <c:pt idx="10488">
                  <c:v>-90.736500000000007</c:v>
                </c:pt>
                <c:pt idx="10489">
                  <c:v>-90.734499999999997</c:v>
                </c:pt>
                <c:pt idx="10490">
                  <c:v>-90.732500000000002</c:v>
                </c:pt>
                <c:pt idx="10491">
                  <c:v>-90.730500000000006</c:v>
                </c:pt>
                <c:pt idx="10492">
                  <c:v>-90.728499999999997</c:v>
                </c:pt>
                <c:pt idx="10493">
                  <c:v>-90.726500000000001</c:v>
                </c:pt>
                <c:pt idx="10494">
                  <c:v>-90.724500000000006</c:v>
                </c:pt>
                <c:pt idx="10495">
                  <c:v>-90.722500000000011</c:v>
                </c:pt>
                <c:pt idx="10496">
                  <c:v>-90.720500000000001</c:v>
                </c:pt>
                <c:pt idx="10497">
                  <c:v>-90.718500000000006</c:v>
                </c:pt>
                <c:pt idx="10498">
                  <c:v>-90.716500000000011</c:v>
                </c:pt>
                <c:pt idx="10499">
                  <c:v>-90.714500000000001</c:v>
                </c:pt>
                <c:pt idx="10500">
                  <c:v>-90.712500000000006</c:v>
                </c:pt>
                <c:pt idx="10501">
                  <c:v>-90.71050000000001</c:v>
                </c:pt>
                <c:pt idx="10502">
                  <c:v>-90.708500000000001</c:v>
                </c:pt>
                <c:pt idx="10503">
                  <c:v>-90.706500000000005</c:v>
                </c:pt>
                <c:pt idx="10504">
                  <c:v>-90.70450000000001</c:v>
                </c:pt>
                <c:pt idx="10505">
                  <c:v>-90.702500000000001</c:v>
                </c:pt>
                <c:pt idx="10506">
                  <c:v>-90.700500000000005</c:v>
                </c:pt>
                <c:pt idx="10507">
                  <c:v>-90.69850000000001</c:v>
                </c:pt>
                <c:pt idx="10508">
                  <c:v>-90.696500000000015</c:v>
                </c:pt>
                <c:pt idx="10509">
                  <c:v>-90.694500000000005</c:v>
                </c:pt>
                <c:pt idx="10510">
                  <c:v>-90.69250000000001</c:v>
                </c:pt>
                <c:pt idx="10511">
                  <c:v>-90.690500000000014</c:v>
                </c:pt>
                <c:pt idx="10512">
                  <c:v>-90.688500000000005</c:v>
                </c:pt>
                <c:pt idx="10513">
                  <c:v>-90.686500000000009</c:v>
                </c:pt>
                <c:pt idx="10514">
                  <c:v>-90.684500000000014</c:v>
                </c:pt>
                <c:pt idx="10515">
                  <c:v>-90.682500000000005</c:v>
                </c:pt>
                <c:pt idx="10516">
                  <c:v>-90.680500000000009</c:v>
                </c:pt>
                <c:pt idx="10517">
                  <c:v>-90.678500000000014</c:v>
                </c:pt>
                <c:pt idx="10518">
                  <c:v>-90.676500000000004</c:v>
                </c:pt>
                <c:pt idx="10519">
                  <c:v>-90.674500000000009</c:v>
                </c:pt>
                <c:pt idx="10520">
                  <c:v>-90.672500000000014</c:v>
                </c:pt>
                <c:pt idx="10521">
                  <c:v>-90.670500000000004</c:v>
                </c:pt>
                <c:pt idx="10522">
                  <c:v>-90.668500000000009</c:v>
                </c:pt>
                <c:pt idx="10523">
                  <c:v>-90.666500000000013</c:v>
                </c:pt>
                <c:pt idx="10524">
                  <c:v>-90.664500000000004</c:v>
                </c:pt>
                <c:pt idx="10525">
                  <c:v>-90.662500000000009</c:v>
                </c:pt>
                <c:pt idx="10526">
                  <c:v>-90.660500000000013</c:v>
                </c:pt>
                <c:pt idx="10527">
                  <c:v>-90.658500000000004</c:v>
                </c:pt>
                <c:pt idx="10528">
                  <c:v>-90.656500000000008</c:v>
                </c:pt>
                <c:pt idx="10529">
                  <c:v>-90.654500000000013</c:v>
                </c:pt>
                <c:pt idx="10530">
                  <c:v>-90.652500000000003</c:v>
                </c:pt>
                <c:pt idx="10531">
                  <c:v>-90.650500000000008</c:v>
                </c:pt>
                <c:pt idx="10532">
                  <c:v>-90.648500000000013</c:v>
                </c:pt>
                <c:pt idx="10533">
                  <c:v>-90.646500000000003</c:v>
                </c:pt>
                <c:pt idx="10534">
                  <c:v>-90.644500000000008</c:v>
                </c:pt>
                <c:pt idx="10535">
                  <c:v>-90.642500000000013</c:v>
                </c:pt>
                <c:pt idx="10536">
                  <c:v>-90.640500000000003</c:v>
                </c:pt>
                <c:pt idx="10537">
                  <c:v>-90.638500000000008</c:v>
                </c:pt>
                <c:pt idx="10538">
                  <c:v>-90.636500000000012</c:v>
                </c:pt>
                <c:pt idx="10539">
                  <c:v>-90.634500000000003</c:v>
                </c:pt>
                <c:pt idx="10540">
                  <c:v>-90.632500000000007</c:v>
                </c:pt>
                <c:pt idx="10541">
                  <c:v>-90.630500000000012</c:v>
                </c:pt>
                <c:pt idx="10542">
                  <c:v>-90.628500000000003</c:v>
                </c:pt>
                <c:pt idx="10543">
                  <c:v>-90.626500000000007</c:v>
                </c:pt>
                <c:pt idx="10544">
                  <c:v>-90.624500000000012</c:v>
                </c:pt>
                <c:pt idx="10545">
                  <c:v>-90.622500000000002</c:v>
                </c:pt>
                <c:pt idx="10546">
                  <c:v>-90.620500000000007</c:v>
                </c:pt>
                <c:pt idx="10547">
                  <c:v>-90.618500000000012</c:v>
                </c:pt>
                <c:pt idx="10548">
                  <c:v>-90.616500000000002</c:v>
                </c:pt>
                <c:pt idx="10549">
                  <c:v>-90.614500000000007</c:v>
                </c:pt>
                <c:pt idx="10550">
                  <c:v>-90.612500000000011</c:v>
                </c:pt>
                <c:pt idx="10551">
                  <c:v>-90.610500000000002</c:v>
                </c:pt>
                <c:pt idx="10552">
                  <c:v>-90.608500000000006</c:v>
                </c:pt>
                <c:pt idx="10553">
                  <c:v>-90.606500000000011</c:v>
                </c:pt>
                <c:pt idx="10554">
                  <c:v>-90.604500000000002</c:v>
                </c:pt>
                <c:pt idx="10555">
                  <c:v>-90.602500000000006</c:v>
                </c:pt>
                <c:pt idx="10556">
                  <c:v>-90.600500000000011</c:v>
                </c:pt>
                <c:pt idx="10557">
                  <c:v>-90.598500000000001</c:v>
                </c:pt>
                <c:pt idx="10558">
                  <c:v>-90.596500000000006</c:v>
                </c:pt>
                <c:pt idx="10559">
                  <c:v>-90.594500000000011</c:v>
                </c:pt>
                <c:pt idx="10560">
                  <c:v>-90.592500000000001</c:v>
                </c:pt>
                <c:pt idx="10561">
                  <c:v>-90.590500000000006</c:v>
                </c:pt>
                <c:pt idx="10562">
                  <c:v>-90.58850000000001</c:v>
                </c:pt>
                <c:pt idx="10563">
                  <c:v>-90.586500000000001</c:v>
                </c:pt>
                <c:pt idx="10564">
                  <c:v>-90.584500000000006</c:v>
                </c:pt>
                <c:pt idx="10565">
                  <c:v>-90.58250000000001</c:v>
                </c:pt>
                <c:pt idx="10566">
                  <c:v>-90.580500000000001</c:v>
                </c:pt>
                <c:pt idx="10567">
                  <c:v>-90.578500000000005</c:v>
                </c:pt>
                <c:pt idx="10568">
                  <c:v>-90.57650000000001</c:v>
                </c:pt>
                <c:pt idx="10569">
                  <c:v>-90.5745</c:v>
                </c:pt>
                <c:pt idx="10570">
                  <c:v>-90.572500000000005</c:v>
                </c:pt>
                <c:pt idx="10571">
                  <c:v>-90.57050000000001</c:v>
                </c:pt>
                <c:pt idx="10572">
                  <c:v>-90.5685</c:v>
                </c:pt>
                <c:pt idx="10573">
                  <c:v>-90.566500000000005</c:v>
                </c:pt>
                <c:pt idx="10574">
                  <c:v>-90.56450000000001</c:v>
                </c:pt>
                <c:pt idx="10575">
                  <c:v>-90.5625</c:v>
                </c:pt>
                <c:pt idx="10576">
                  <c:v>-90.560500000000005</c:v>
                </c:pt>
                <c:pt idx="10577">
                  <c:v>-90.558500000000009</c:v>
                </c:pt>
                <c:pt idx="10578">
                  <c:v>-90.5565</c:v>
                </c:pt>
                <c:pt idx="10579">
                  <c:v>-90.554500000000004</c:v>
                </c:pt>
                <c:pt idx="10580">
                  <c:v>-90.552500000000009</c:v>
                </c:pt>
                <c:pt idx="10581">
                  <c:v>-90.5505</c:v>
                </c:pt>
                <c:pt idx="10582">
                  <c:v>-90.548500000000004</c:v>
                </c:pt>
                <c:pt idx="10583">
                  <c:v>-90.546500000000009</c:v>
                </c:pt>
                <c:pt idx="10584">
                  <c:v>-90.544499999999999</c:v>
                </c:pt>
                <c:pt idx="10585">
                  <c:v>-90.542500000000004</c:v>
                </c:pt>
                <c:pt idx="10586">
                  <c:v>-90.540500000000009</c:v>
                </c:pt>
                <c:pt idx="10587">
                  <c:v>-90.538499999999999</c:v>
                </c:pt>
                <c:pt idx="10588">
                  <c:v>-90.536500000000004</c:v>
                </c:pt>
                <c:pt idx="10589">
                  <c:v>-90.534500000000008</c:v>
                </c:pt>
                <c:pt idx="10590">
                  <c:v>-90.532499999999999</c:v>
                </c:pt>
                <c:pt idx="10591">
                  <c:v>-90.530500000000004</c:v>
                </c:pt>
                <c:pt idx="10592">
                  <c:v>-90.528500000000008</c:v>
                </c:pt>
                <c:pt idx="10593">
                  <c:v>-90.526499999999999</c:v>
                </c:pt>
                <c:pt idx="10594">
                  <c:v>-90.524500000000003</c:v>
                </c:pt>
                <c:pt idx="10595">
                  <c:v>-90.522500000000008</c:v>
                </c:pt>
                <c:pt idx="10596">
                  <c:v>-90.520499999999998</c:v>
                </c:pt>
                <c:pt idx="10597">
                  <c:v>-90.518500000000003</c:v>
                </c:pt>
                <c:pt idx="10598">
                  <c:v>-90.516500000000008</c:v>
                </c:pt>
                <c:pt idx="10599">
                  <c:v>-90.514499999999998</c:v>
                </c:pt>
                <c:pt idx="10600">
                  <c:v>-90.512500000000003</c:v>
                </c:pt>
                <c:pt idx="10601">
                  <c:v>-90.510500000000008</c:v>
                </c:pt>
                <c:pt idx="10602">
                  <c:v>-90.508499999999998</c:v>
                </c:pt>
                <c:pt idx="10603">
                  <c:v>-90.506500000000003</c:v>
                </c:pt>
                <c:pt idx="10604">
                  <c:v>-90.504500000000007</c:v>
                </c:pt>
                <c:pt idx="10605">
                  <c:v>-90.502499999999998</c:v>
                </c:pt>
                <c:pt idx="10606">
                  <c:v>-90.500500000000002</c:v>
                </c:pt>
                <c:pt idx="10607">
                  <c:v>-90.498500000000007</c:v>
                </c:pt>
                <c:pt idx="10608">
                  <c:v>-90.496499999999997</c:v>
                </c:pt>
                <c:pt idx="10609">
                  <c:v>-90.494500000000002</c:v>
                </c:pt>
                <c:pt idx="10610">
                  <c:v>-90.492500000000007</c:v>
                </c:pt>
                <c:pt idx="10611">
                  <c:v>-90.490499999999997</c:v>
                </c:pt>
                <c:pt idx="10612">
                  <c:v>-90.488500000000002</c:v>
                </c:pt>
                <c:pt idx="10613">
                  <c:v>-90.486500000000007</c:v>
                </c:pt>
                <c:pt idx="10614">
                  <c:v>-90.484499999999997</c:v>
                </c:pt>
                <c:pt idx="10615">
                  <c:v>-90.482500000000002</c:v>
                </c:pt>
                <c:pt idx="10616">
                  <c:v>-90.480500000000006</c:v>
                </c:pt>
                <c:pt idx="10617">
                  <c:v>-90.478499999999997</c:v>
                </c:pt>
                <c:pt idx="10618">
                  <c:v>-90.476500000000001</c:v>
                </c:pt>
                <c:pt idx="10619">
                  <c:v>-90.474500000000006</c:v>
                </c:pt>
                <c:pt idx="10620">
                  <c:v>-90.472500000000011</c:v>
                </c:pt>
                <c:pt idx="10621">
                  <c:v>-90.470500000000001</c:v>
                </c:pt>
                <c:pt idx="10622">
                  <c:v>-90.468500000000006</c:v>
                </c:pt>
                <c:pt idx="10623">
                  <c:v>-90.466500000000011</c:v>
                </c:pt>
                <c:pt idx="10624">
                  <c:v>-90.464500000000001</c:v>
                </c:pt>
                <c:pt idx="10625">
                  <c:v>-90.462500000000006</c:v>
                </c:pt>
                <c:pt idx="10626">
                  <c:v>-90.46050000000001</c:v>
                </c:pt>
                <c:pt idx="10627">
                  <c:v>-90.458500000000001</c:v>
                </c:pt>
                <c:pt idx="10628">
                  <c:v>-90.456500000000005</c:v>
                </c:pt>
                <c:pt idx="10629">
                  <c:v>-90.45450000000001</c:v>
                </c:pt>
                <c:pt idx="10630">
                  <c:v>-90.452500000000001</c:v>
                </c:pt>
                <c:pt idx="10631">
                  <c:v>-90.450500000000005</c:v>
                </c:pt>
                <c:pt idx="10632">
                  <c:v>-90.44850000000001</c:v>
                </c:pt>
                <c:pt idx="10633">
                  <c:v>-90.446500000000015</c:v>
                </c:pt>
                <c:pt idx="10634">
                  <c:v>-90.444500000000005</c:v>
                </c:pt>
                <c:pt idx="10635">
                  <c:v>-90.44250000000001</c:v>
                </c:pt>
                <c:pt idx="10636">
                  <c:v>-90.440500000000014</c:v>
                </c:pt>
                <c:pt idx="10637">
                  <c:v>-90.438500000000005</c:v>
                </c:pt>
                <c:pt idx="10638">
                  <c:v>-90.436500000000009</c:v>
                </c:pt>
                <c:pt idx="10639">
                  <c:v>-90.434500000000014</c:v>
                </c:pt>
                <c:pt idx="10640">
                  <c:v>-90.432500000000005</c:v>
                </c:pt>
                <c:pt idx="10641">
                  <c:v>-90.430500000000009</c:v>
                </c:pt>
                <c:pt idx="10642">
                  <c:v>-90.428500000000014</c:v>
                </c:pt>
                <c:pt idx="10643">
                  <c:v>-90.426500000000004</c:v>
                </c:pt>
                <c:pt idx="10644">
                  <c:v>-90.424500000000009</c:v>
                </c:pt>
                <c:pt idx="10645">
                  <c:v>-90.422500000000014</c:v>
                </c:pt>
                <c:pt idx="10646">
                  <c:v>-90.420500000000004</c:v>
                </c:pt>
                <c:pt idx="10647">
                  <c:v>-90.418500000000009</c:v>
                </c:pt>
                <c:pt idx="10648">
                  <c:v>-90.416500000000013</c:v>
                </c:pt>
                <c:pt idx="10649">
                  <c:v>-90.414500000000004</c:v>
                </c:pt>
                <c:pt idx="10650">
                  <c:v>-90.412500000000009</c:v>
                </c:pt>
                <c:pt idx="10651">
                  <c:v>-90.410500000000013</c:v>
                </c:pt>
                <c:pt idx="10652">
                  <c:v>-90.408500000000004</c:v>
                </c:pt>
                <c:pt idx="10653">
                  <c:v>-90.406500000000008</c:v>
                </c:pt>
                <c:pt idx="10654">
                  <c:v>-90.404500000000013</c:v>
                </c:pt>
                <c:pt idx="10655">
                  <c:v>-90.402500000000003</c:v>
                </c:pt>
                <c:pt idx="10656">
                  <c:v>-90.400500000000008</c:v>
                </c:pt>
                <c:pt idx="10657">
                  <c:v>-90.398500000000013</c:v>
                </c:pt>
                <c:pt idx="10658">
                  <c:v>-90.396500000000003</c:v>
                </c:pt>
                <c:pt idx="10659">
                  <c:v>-90.394500000000008</c:v>
                </c:pt>
                <c:pt idx="10660">
                  <c:v>-90.392500000000013</c:v>
                </c:pt>
                <c:pt idx="10661">
                  <c:v>-90.390500000000003</c:v>
                </c:pt>
                <c:pt idx="10662">
                  <c:v>-90.388500000000008</c:v>
                </c:pt>
                <c:pt idx="10663">
                  <c:v>-90.386500000000012</c:v>
                </c:pt>
                <c:pt idx="10664">
                  <c:v>-90.384500000000003</c:v>
                </c:pt>
                <c:pt idx="10665">
                  <c:v>-90.382500000000007</c:v>
                </c:pt>
                <c:pt idx="10666">
                  <c:v>-90.380500000000012</c:v>
                </c:pt>
                <c:pt idx="10667">
                  <c:v>-90.378500000000003</c:v>
                </c:pt>
                <c:pt idx="10668">
                  <c:v>-90.376500000000007</c:v>
                </c:pt>
                <c:pt idx="10669">
                  <c:v>-90.374500000000012</c:v>
                </c:pt>
                <c:pt idx="10670">
                  <c:v>-90.372500000000002</c:v>
                </c:pt>
                <c:pt idx="10671">
                  <c:v>-90.370500000000007</c:v>
                </c:pt>
                <c:pt idx="10672">
                  <c:v>-90.368500000000012</c:v>
                </c:pt>
                <c:pt idx="10673">
                  <c:v>-90.366500000000002</c:v>
                </c:pt>
                <c:pt idx="10674">
                  <c:v>-90.364500000000007</c:v>
                </c:pt>
                <c:pt idx="10675">
                  <c:v>-90.362500000000011</c:v>
                </c:pt>
                <c:pt idx="10676">
                  <c:v>-90.360500000000002</c:v>
                </c:pt>
                <c:pt idx="10677">
                  <c:v>-90.358500000000006</c:v>
                </c:pt>
                <c:pt idx="10678">
                  <c:v>-90.356500000000011</c:v>
                </c:pt>
                <c:pt idx="10679">
                  <c:v>-90.354500000000002</c:v>
                </c:pt>
                <c:pt idx="10680">
                  <c:v>-90.352500000000006</c:v>
                </c:pt>
                <c:pt idx="10681">
                  <c:v>-90.350500000000011</c:v>
                </c:pt>
                <c:pt idx="10682">
                  <c:v>-90.348500000000001</c:v>
                </c:pt>
                <c:pt idx="10683">
                  <c:v>-90.346500000000006</c:v>
                </c:pt>
                <c:pt idx="10684">
                  <c:v>-90.344500000000011</c:v>
                </c:pt>
                <c:pt idx="10685">
                  <c:v>-90.342500000000001</c:v>
                </c:pt>
                <c:pt idx="10686">
                  <c:v>-90.340500000000006</c:v>
                </c:pt>
                <c:pt idx="10687">
                  <c:v>-90.33850000000001</c:v>
                </c:pt>
                <c:pt idx="10688">
                  <c:v>-90.336500000000001</c:v>
                </c:pt>
                <c:pt idx="10689">
                  <c:v>-90.334500000000006</c:v>
                </c:pt>
                <c:pt idx="10690">
                  <c:v>-90.33250000000001</c:v>
                </c:pt>
                <c:pt idx="10691">
                  <c:v>-90.330500000000001</c:v>
                </c:pt>
                <c:pt idx="10692">
                  <c:v>-90.328500000000005</c:v>
                </c:pt>
                <c:pt idx="10693">
                  <c:v>-90.32650000000001</c:v>
                </c:pt>
                <c:pt idx="10694">
                  <c:v>-90.3245</c:v>
                </c:pt>
                <c:pt idx="10695">
                  <c:v>-90.322500000000005</c:v>
                </c:pt>
                <c:pt idx="10696">
                  <c:v>-90.32050000000001</c:v>
                </c:pt>
                <c:pt idx="10697">
                  <c:v>-90.3185</c:v>
                </c:pt>
                <c:pt idx="10698">
                  <c:v>-90.316500000000005</c:v>
                </c:pt>
                <c:pt idx="10699">
                  <c:v>-90.31450000000001</c:v>
                </c:pt>
                <c:pt idx="10700">
                  <c:v>-90.3125</c:v>
                </c:pt>
                <c:pt idx="10701">
                  <c:v>-90.310500000000005</c:v>
                </c:pt>
                <c:pt idx="10702">
                  <c:v>-90.308500000000009</c:v>
                </c:pt>
                <c:pt idx="10703">
                  <c:v>-90.3065</c:v>
                </c:pt>
                <c:pt idx="10704">
                  <c:v>-90.304500000000004</c:v>
                </c:pt>
                <c:pt idx="10705">
                  <c:v>-90.302500000000009</c:v>
                </c:pt>
                <c:pt idx="10706">
                  <c:v>-90.3005</c:v>
                </c:pt>
                <c:pt idx="10707">
                  <c:v>-90.298500000000004</c:v>
                </c:pt>
                <c:pt idx="10708">
                  <c:v>-90.296500000000009</c:v>
                </c:pt>
                <c:pt idx="10709">
                  <c:v>-90.294499999999999</c:v>
                </c:pt>
                <c:pt idx="10710">
                  <c:v>-90.292500000000004</c:v>
                </c:pt>
                <c:pt idx="10711">
                  <c:v>-90.290500000000009</c:v>
                </c:pt>
                <c:pt idx="10712">
                  <c:v>-90.288499999999999</c:v>
                </c:pt>
                <c:pt idx="10713">
                  <c:v>-90.286500000000004</c:v>
                </c:pt>
                <c:pt idx="10714">
                  <c:v>-90.284500000000008</c:v>
                </c:pt>
                <c:pt idx="10715">
                  <c:v>-90.282499999999999</c:v>
                </c:pt>
                <c:pt idx="10716">
                  <c:v>-90.280500000000004</c:v>
                </c:pt>
                <c:pt idx="10717">
                  <c:v>-90.278500000000008</c:v>
                </c:pt>
                <c:pt idx="10718">
                  <c:v>-90.276499999999999</c:v>
                </c:pt>
                <c:pt idx="10719">
                  <c:v>-90.274500000000003</c:v>
                </c:pt>
                <c:pt idx="10720">
                  <c:v>-90.272500000000008</c:v>
                </c:pt>
                <c:pt idx="10721">
                  <c:v>-90.270499999999998</c:v>
                </c:pt>
                <c:pt idx="10722">
                  <c:v>-90.268500000000003</c:v>
                </c:pt>
                <c:pt idx="10723">
                  <c:v>-90.266500000000008</c:v>
                </c:pt>
                <c:pt idx="10724">
                  <c:v>-90.264499999999998</c:v>
                </c:pt>
                <c:pt idx="10725">
                  <c:v>-90.262500000000003</c:v>
                </c:pt>
                <c:pt idx="10726">
                  <c:v>-90.260500000000008</c:v>
                </c:pt>
                <c:pt idx="10727">
                  <c:v>-90.258499999999998</c:v>
                </c:pt>
                <c:pt idx="10728">
                  <c:v>-90.256500000000003</c:v>
                </c:pt>
                <c:pt idx="10729">
                  <c:v>-90.254500000000007</c:v>
                </c:pt>
                <c:pt idx="10730">
                  <c:v>-90.252499999999998</c:v>
                </c:pt>
                <c:pt idx="10731">
                  <c:v>-90.250500000000002</c:v>
                </c:pt>
                <c:pt idx="10732">
                  <c:v>-90.248500000000007</c:v>
                </c:pt>
                <c:pt idx="10733">
                  <c:v>-90.246499999999997</c:v>
                </c:pt>
                <c:pt idx="10734">
                  <c:v>-90.244500000000002</c:v>
                </c:pt>
                <c:pt idx="10735">
                  <c:v>-90.242500000000007</c:v>
                </c:pt>
                <c:pt idx="10736">
                  <c:v>-90.240499999999997</c:v>
                </c:pt>
                <c:pt idx="10737">
                  <c:v>-90.238500000000002</c:v>
                </c:pt>
                <c:pt idx="10738">
                  <c:v>-90.236500000000007</c:v>
                </c:pt>
                <c:pt idx="10739">
                  <c:v>-90.234499999999997</c:v>
                </c:pt>
                <c:pt idx="10740">
                  <c:v>-90.232500000000002</c:v>
                </c:pt>
                <c:pt idx="10741">
                  <c:v>-90.230500000000006</c:v>
                </c:pt>
                <c:pt idx="10742">
                  <c:v>-90.228499999999997</c:v>
                </c:pt>
                <c:pt idx="10743">
                  <c:v>-90.226500000000001</c:v>
                </c:pt>
                <c:pt idx="10744">
                  <c:v>-90.224500000000006</c:v>
                </c:pt>
                <c:pt idx="10745">
                  <c:v>-90.222500000000011</c:v>
                </c:pt>
                <c:pt idx="10746">
                  <c:v>-90.220500000000001</c:v>
                </c:pt>
                <c:pt idx="10747">
                  <c:v>-90.218500000000006</c:v>
                </c:pt>
                <c:pt idx="10748">
                  <c:v>-90.216500000000011</c:v>
                </c:pt>
                <c:pt idx="10749">
                  <c:v>-90.214500000000001</c:v>
                </c:pt>
                <c:pt idx="10750">
                  <c:v>-90.212500000000006</c:v>
                </c:pt>
                <c:pt idx="10751">
                  <c:v>-90.21050000000001</c:v>
                </c:pt>
                <c:pt idx="10752">
                  <c:v>-90.208500000000001</c:v>
                </c:pt>
                <c:pt idx="10753">
                  <c:v>-90.206500000000005</c:v>
                </c:pt>
                <c:pt idx="10754">
                  <c:v>-90.20450000000001</c:v>
                </c:pt>
                <c:pt idx="10755">
                  <c:v>-90.202500000000001</c:v>
                </c:pt>
                <c:pt idx="10756">
                  <c:v>-90.200500000000005</c:v>
                </c:pt>
                <c:pt idx="10757">
                  <c:v>-90.19850000000001</c:v>
                </c:pt>
                <c:pt idx="10758">
                  <c:v>-90.196500000000015</c:v>
                </c:pt>
                <c:pt idx="10759">
                  <c:v>-90.194500000000005</c:v>
                </c:pt>
                <c:pt idx="10760">
                  <c:v>-90.19250000000001</c:v>
                </c:pt>
                <c:pt idx="10761">
                  <c:v>-90.190500000000014</c:v>
                </c:pt>
                <c:pt idx="10762">
                  <c:v>-90.188500000000005</c:v>
                </c:pt>
                <c:pt idx="10763">
                  <c:v>-90.186500000000009</c:v>
                </c:pt>
                <c:pt idx="10764">
                  <c:v>-90.184500000000014</c:v>
                </c:pt>
                <c:pt idx="10765">
                  <c:v>-90.182500000000005</c:v>
                </c:pt>
                <c:pt idx="10766">
                  <c:v>-90.180500000000009</c:v>
                </c:pt>
                <c:pt idx="10767">
                  <c:v>-90.178500000000014</c:v>
                </c:pt>
                <c:pt idx="10768">
                  <c:v>-90.176500000000004</c:v>
                </c:pt>
                <c:pt idx="10769">
                  <c:v>-90.174500000000009</c:v>
                </c:pt>
                <c:pt idx="10770">
                  <c:v>-90.172500000000014</c:v>
                </c:pt>
                <c:pt idx="10771">
                  <c:v>-90.170500000000004</c:v>
                </c:pt>
                <c:pt idx="10772">
                  <c:v>-90.168500000000009</c:v>
                </c:pt>
                <c:pt idx="10773">
                  <c:v>-90.166500000000013</c:v>
                </c:pt>
                <c:pt idx="10774">
                  <c:v>-90.164500000000004</c:v>
                </c:pt>
                <c:pt idx="10775">
                  <c:v>-90.162500000000009</c:v>
                </c:pt>
                <c:pt idx="10776">
                  <c:v>-90.160500000000013</c:v>
                </c:pt>
                <c:pt idx="10777">
                  <c:v>-90.158500000000004</c:v>
                </c:pt>
                <c:pt idx="10778">
                  <c:v>-90.156500000000008</c:v>
                </c:pt>
                <c:pt idx="10779">
                  <c:v>-90.154500000000013</c:v>
                </c:pt>
                <c:pt idx="10780">
                  <c:v>-90.152500000000003</c:v>
                </c:pt>
                <c:pt idx="10781">
                  <c:v>-90.150500000000008</c:v>
                </c:pt>
                <c:pt idx="10782">
                  <c:v>-90.148500000000013</c:v>
                </c:pt>
                <c:pt idx="10783">
                  <c:v>-90.146500000000003</c:v>
                </c:pt>
                <c:pt idx="10784">
                  <c:v>-90.144500000000008</c:v>
                </c:pt>
                <c:pt idx="10785">
                  <c:v>-90.142500000000013</c:v>
                </c:pt>
                <c:pt idx="10786">
                  <c:v>-90.140500000000003</c:v>
                </c:pt>
                <c:pt idx="10787">
                  <c:v>-90.138500000000008</c:v>
                </c:pt>
                <c:pt idx="10788">
                  <c:v>-90.136500000000012</c:v>
                </c:pt>
                <c:pt idx="10789">
                  <c:v>-90.134500000000003</c:v>
                </c:pt>
                <c:pt idx="10790">
                  <c:v>-90.132500000000007</c:v>
                </c:pt>
                <c:pt idx="10791">
                  <c:v>-90.130500000000012</c:v>
                </c:pt>
                <c:pt idx="10792">
                  <c:v>-90.128500000000003</c:v>
                </c:pt>
                <c:pt idx="10793">
                  <c:v>-90.126500000000007</c:v>
                </c:pt>
                <c:pt idx="10794">
                  <c:v>-90.124500000000012</c:v>
                </c:pt>
                <c:pt idx="10795">
                  <c:v>-90.122500000000002</c:v>
                </c:pt>
                <c:pt idx="10796">
                  <c:v>-90.120500000000007</c:v>
                </c:pt>
                <c:pt idx="10797">
                  <c:v>-90.118500000000012</c:v>
                </c:pt>
                <c:pt idx="10798">
                  <c:v>-90.116500000000002</c:v>
                </c:pt>
                <c:pt idx="10799">
                  <c:v>-90.114500000000007</c:v>
                </c:pt>
                <c:pt idx="10800">
                  <c:v>-90.112500000000011</c:v>
                </c:pt>
                <c:pt idx="10801">
                  <c:v>-90.110500000000002</c:v>
                </c:pt>
                <c:pt idx="10802">
                  <c:v>-90.108500000000006</c:v>
                </c:pt>
                <c:pt idx="10803">
                  <c:v>-90.106500000000011</c:v>
                </c:pt>
                <c:pt idx="10804">
                  <c:v>-90.104500000000002</c:v>
                </c:pt>
                <c:pt idx="10805">
                  <c:v>-90.102500000000006</c:v>
                </c:pt>
                <c:pt idx="10806">
                  <c:v>-90.100500000000011</c:v>
                </c:pt>
                <c:pt idx="10807">
                  <c:v>-90.098500000000001</c:v>
                </c:pt>
                <c:pt idx="10808">
                  <c:v>-90.096500000000006</c:v>
                </c:pt>
                <c:pt idx="10809">
                  <c:v>-90.094500000000011</c:v>
                </c:pt>
                <c:pt idx="10810">
                  <c:v>-90.092500000000001</c:v>
                </c:pt>
                <c:pt idx="10811">
                  <c:v>-90.090500000000006</c:v>
                </c:pt>
                <c:pt idx="10812">
                  <c:v>-90.08850000000001</c:v>
                </c:pt>
                <c:pt idx="10813">
                  <c:v>-90.086500000000001</c:v>
                </c:pt>
                <c:pt idx="10814">
                  <c:v>-90.084500000000006</c:v>
                </c:pt>
                <c:pt idx="10815">
                  <c:v>-90.08250000000001</c:v>
                </c:pt>
                <c:pt idx="10816">
                  <c:v>-90.080500000000001</c:v>
                </c:pt>
                <c:pt idx="10817">
                  <c:v>-90.078500000000005</c:v>
                </c:pt>
                <c:pt idx="10818">
                  <c:v>-90.07650000000001</c:v>
                </c:pt>
                <c:pt idx="10819">
                  <c:v>-90.0745</c:v>
                </c:pt>
                <c:pt idx="10820">
                  <c:v>-90.072500000000005</c:v>
                </c:pt>
                <c:pt idx="10821">
                  <c:v>-90.07050000000001</c:v>
                </c:pt>
                <c:pt idx="10822">
                  <c:v>-90.0685</c:v>
                </c:pt>
                <c:pt idx="10823">
                  <c:v>-90.066500000000005</c:v>
                </c:pt>
                <c:pt idx="10824">
                  <c:v>-90.06450000000001</c:v>
                </c:pt>
                <c:pt idx="10825">
                  <c:v>-90.0625</c:v>
                </c:pt>
                <c:pt idx="10826">
                  <c:v>-90.060500000000005</c:v>
                </c:pt>
                <c:pt idx="10827">
                  <c:v>-90.058500000000009</c:v>
                </c:pt>
                <c:pt idx="10828">
                  <c:v>-90.0565</c:v>
                </c:pt>
                <c:pt idx="10829">
                  <c:v>-90.054500000000004</c:v>
                </c:pt>
                <c:pt idx="10830">
                  <c:v>-90.052500000000009</c:v>
                </c:pt>
                <c:pt idx="10831">
                  <c:v>-90.0505</c:v>
                </c:pt>
                <c:pt idx="10832">
                  <c:v>-90.048500000000004</c:v>
                </c:pt>
                <c:pt idx="10833">
                  <c:v>-90.046500000000009</c:v>
                </c:pt>
                <c:pt idx="10834">
                  <c:v>-90.044499999999999</c:v>
                </c:pt>
                <c:pt idx="10835">
                  <c:v>-90.042500000000004</c:v>
                </c:pt>
                <c:pt idx="10836">
                  <c:v>-90.040500000000009</c:v>
                </c:pt>
                <c:pt idx="10837">
                  <c:v>-90.038499999999999</c:v>
                </c:pt>
                <c:pt idx="10838">
                  <c:v>-90.036500000000004</c:v>
                </c:pt>
                <c:pt idx="10839">
                  <c:v>-90.034500000000008</c:v>
                </c:pt>
                <c:pt idx="10840">
                  <c:v>-90.032499999999999</c:v>
                </c:pt>
                <c:pt idx="10841">
                  <c:v>-90.030500000000004</c:v>
                </c:pt>
                <c:pt idx="10842">
                  <c:v>-90.028500000000008</c:v>
                </c:pt>
                <c:pt idx="10843">
                  <c:v>-90.026499999999999</c:v>
                </c:pt>
                <c:pt idx="10844">
                  <c:v>-90.024500000000003</c:v>
                </c:pt>
                <c:pt idx="10845">
                  <c:v>-90.022500000000008</c:v>
                </c:pt>
                <c:pt idx="10846">
                  <c:v>-90.020499999999998</c:v>
                </c:pt>
                <c:pt idx="10847">
                  <c:v>-90.018500000000003</c:v>
                </c:pt>
                <c:pt idx="10848">
                  <c:v>-90.016500000000008</c:v>
                </c:pt>
                <c:pt idx="10849">
                  <c:v>-90.014499999999998</c:v>
                </c:pt>
                <c:pt idx="10850">
                  <c:v>-90.012500000000003</c:v>
                </c:pt>
                <c:pt idx="10851">
                  <c:v>-90.010500000000008</c:v>
                </c:pt>
                <c:pt idx="10852">
                  <c:v>-90.008499999999998</c:v>
                </c:pt>
                <c:pt idx="10853">
                  <c:v>-90.006500000000003</c:v>
                </c:pt>
                <c:pt idx="10854">
                  <c:v>-90.004500000000007</c:v>
                </c:pt>
                <c:pt idx="10855">
                  <c:v>-90.002499999999998</c:v>
                </c:pt>
                <c:pt idx="10856">
                  <c:v>-90.000500000000002</c:v>
                </c:pt>
                <c:pt idx="10857">
                  <c:v>-89.998500000000007</c:v>
                </c:pt>
                <c:pt idx="10858">
                  <c:v>-89.996499999999997</c:v>
                </c:pt>
                <c:pt idx="10859">
                  <c:v>-89.994500000000002</c:v>
                </c:pt>
                <c:pt idx="10860">
                  <c:v>-89.992500000000007</c:v>
                </c:pt>
                <c:pt idx="10861">
                  <c:v>-89.990499999999997</c:v>
                </c:pt>
                <c:pt idx="10862">
                  <c:v>-89.988500000000002</c:v>
                </c:pt>
                <c:pt idx="10863">
                  <c:v>-89.986500000000007</c:v>
                </c:pt>
                <c:pt idx="10864">
                  <c:v>-89.984499999999997</c:v>
                </c:pt>
                <c:pt idx="10865">
                  <c:v>-89.982500000000002</c:v>
                </c:pt>
                <c:pt idx="10866">
                  <c:v>-89.980500000000006</c:v>
                </c:pt>
                <c:pt idx="10867">
                  <c:v>-89.978499999999997</c:v>
                </c:pt>
                <c:pt idx="10868">
                  <c:v>-89.976500000000001</c:v>
                </c:pt>
                <c:pt idx="10869">
                  <c:v>-89.974500000000006</c:v>
                </c:pt>
                <c:pt idx="10870">
                  <c:v>-89.972500000000011</c:v>
                </c:pt>
                <c:pt idx="10871">
                  <c:v>-89.970500000000001</c:v>
                </c:pt>
                <c:pt idx="10872">
                  <c:v>-89.968500000000006</c:v>
                </c:pt>
                <c:pt idx="10873">
                  <c:v>-89.966500000000011</c:v>
                </c:pt>
                <c:pt idx="10874">
                  <c:v>-89.964500000000001</c:v>
                </c:pt>
                <c:pt idx="10875">
                  <c:v>-89.962500000000006</c:v>
                </c:pt>
                <c:pt idx="10876">
                  <c:v>-89.96050000000001</c:v>
                </c:pt>
                <c:pt idx="10877">
                  <c:v>-89.958500000000001</c:v>
                </c:pt>
                <c:pt idx="10878">
                  <c:v>-89.956500000000005</c:v>
                </c:pt>
                <c:pt idx="10879">
                  <c:v>-89.95450000000001</c:v>
                </c:pt>
                <c:pt idx="10880">
                  <c:v>-89.952500000000001</c:v>
                </c:pt>
                <c:pt idx="10881">
                  <c:v>-89.950500000000005</c:v>
                </c:pt>
                <c:pt idx="10882">
                  <c:v>-89.94850000000001</c:v>
                </c:pt>
                <c:pt idx="10883">
                  <c:v>-89.946500000000015</c:v>
                </c:pt>
                <c:pt idx="10884">
                  <c:v>-89.944500000000005</c:v>
                </c:pt>
                <c:pt idx="10885">
                  <c:v>-89.94250000000001</c:v>
                </c:pt>
                <c:pt idx="10886">
                  <c:v>-89.940500000000014</c:v>
                </c:pt>
                <c:pt idx="10887">
                  <c:v>-89.938500000000005</c:v>
                </c:pt>
                <c:pt idx="10888">
                  <c:v>-89.936500000000009</c:v>
                </c:pt>
                <c:pt idx="10889">
                  <c:v>-89.934500000000014</c:v>
                </c:pt>
                <c:pt idx="10890">
                  <c:v>-89.932500000000005</c:v>
                </c:pt>
                <c:pt idx="10891">
                  <c:v>-89.930500000000009</c:v>
                </c:pt>
                <c:pt idx="10892">
                  <c:v>-89.928500000000014</c:v>
                </c:pt>
                <c:pt idx="10893">
                  <c:v>-89.926500000000004</c:v>
                </c:pt>
                <c:pt idx="10894">
                  <c:v>-89.924500000000009</c:v>
                </c:pt>
                <c:pt idx="10895">
                  <c:v>-89.922500000000014</c:v>
                </c:pt>
                <c:pt idx="10896">
                  <c:v>-89.920500000000004</c:v>
                </c:pt>
                <c:pt idx="10897">
                  <c:v>-89.918500000000009</c:v>
                </c:pt>
                <c:pt idx="10898">
                  <c:v>-89.916500000000013</c:v>
                </c:pt>
                <c:pt idx="10899">
                  <c:v>-89.914500000000004</c:v>
                </c:pt>
                <c:pt idx="10900">
                  <c:v>-89.912500000000009</c:v>
                </c:pt>
                <c:pt idx="10901">
                  <c:v>-89.910500000000013</c:v>
                </c:pt>
                <c:pt idx="10902">
                  <c:v>-89.908500000000004</c:v>
                </c:pt>
                <c:pt idx="10903">
                  <c:v>-89.906500000000008</c:v>
                </c:pt>
                <c:pt idx="10904">
                  <c:v>-89.904500000000013</c:v>
                </c:pt>
                <c:pt idx="10905">
                  <c:v>-89.902500000000003</c:v>
                </c:pt>
                <c:pt idx="10906">
                  <c:v>-89.900500000000008</c:v>
                </c:pt>
                <c:pt idx="10907">
                  <c:v>-89.898500000000013</c:v>
                </c:pt>
                <c:pt idx="10908">
                  <c:v>-89.896500000000003</c:v>
                </c:pt>
                <c:pt idx="10909">
                  <c:v>-89.894500000000008</c:v>
                </c:pt>
                <c:pt idx="10910">
                  <c:v>-89.892500000000013</c:v>
                </c:pt>
                <c:pt idx="10911">
                  <c:v>-89.890500000000003</c:v>
                </c:pt>
                <c:pt idx="10912">
                  <c:v>-89.888500000000008</c:v>
                </c:pt>
                <c:pt idx="10913">
                  <c:v>-89.886500000000012</c:v>
                </c:pt>
                <c:pt idx="10914">
                  <c:v>-89.884500000000003</c:v>
                </c:pt>
                <c:pt idx="10915">
                  <c:v>-89.882500000000007</c:v>
                </c:pt>
                <c:pt idx="10916">
                  <c:v>-89.880500000000012</c:v>
                </c:pt>
                <c:pt idx="10917">
                  <c:v>-89.878500000000003</c:v>
                </c:pt>
                <c:pt idx="10918">
                  <c:v>-89.876500000000007</c:v>
                </c:pt>
                <c:pt idx="10919">
                  <c:v>-89.874500000000012</c:v>
                </c:pt>
                <c:pt idx="10920">
                  <c:v>-89.872500000000002</c:v>
                </c:pt>
                <c:pt idx="10921">
                  <c:v>-89.870500000000007</c:v>
                </c:pt>
                <c:pt idx="10922">
                  <c:v>-89.868500000000012</c:v>
                </c:pt>
                <c:pt idx="10923">
                  <c:v>-89.866500000000002</c:v>
                </c:pt>
                <c:pt idx="10924">
                  <c:v>-89.864500000000007</c:v>
                </c:pt>
                <c:pt idx="10925">
                  <c:v>-89.862500000000011</c:v>
                </c:pt>
                <c:pt idx="10926">
                  <c:v>-89.860500000000002</c:v>
                </c:pt>
                <c:pt idx="10927">
                  <c:v>-89.858500000000006</c:v>
                </c:pt>
                <c:pt idx="10928">
                  <c:v>-89.856500000000011</c:v>
                </c:pt>
                <c:pt idx="10929">
                  <c:v>-89.854500000000002</c:v>
                </c:pt>
                <c:pt idx="10930">
                  <c:v>-89.852500000000006</c:v>
                </c:pt>
                <c:pt idx="10931">
                  <c:v>-89.850500000000011</c:v>
                </c:pt>
                <c:pt idx="10932">
                  <c:v>-89.848500000000001</c:v>
                </c:pt>
                <c:pt idx="10933">
                  <c:v>-89.846500000000006</c:v>
                </c:pt>
                <c:pt idx="10934">
                  <c:v>-89.844500000000011</c:v>
                </c:pt>
                <c:pt idx="10935">
                  <c:v>-89.842500000000001</c:v>
                </c:pt>
                <c:pt idx="10936">
                  <c:v>-89.840500000000006</c:v>
                </c:pt>
                <c:pt idx="10937">
                  <c:v>-89.83850000000001</c:v>
                </c:pt>
                <c:pt idx="10938">
                  <c:v>-89.836500000000001</c:v>
                </c:pt>
                <c:pt idx="10939">
                  <c:v>-89.834500000000006</c:v>
                </c:pt>
                <c:pt idx="10940">
                  <c:v>-89.83250000000001</c:v>
                </c:pt>
                <c:pt idx="10941">
                  <c:v>-89.830500000000001</c:v>
                </c:pt>
                <c:pt idx="10942">
                  <c:v>-89.828500000000005</c:v>
                </c:pt>
                <c:pt idx="10943">
                  <c:v>-89.82650000000001</c:v>
                </c:pt>
                <c:pt idx="10944">
                  <c:v>-89.8245</c:v>
                </c:pt>
                <c:pt idx="10945">
                  <c:v>-89.822500000000005</c:v>
                </c:pt>
                <c:pt idx="10946">
                  <c:v>-89.82050000000001</c:v>
                </c:pt>
                <c:pt idx="10947">
                  <c:v>-89.8185</c:v>
                </c:pt>
                <c:pt idx="10948">
                  <c:v>-89.816500000000005</c:v>
                </c:pt>
                <c:pt idx="10949">
                  <c:v>-89.81450000000001</c:v>
                </c:pt>
                <c:pt idx="10950">
                  <c:v>-89.8125</c:v>
                </c:pt>
                <c:pt idx="10951">
                  <c:v>-89.810500000000005</c:v>
                </c:pt>
                <c:pt idx="10952">
                  <c:v>-89.808500000000009</c:v>
                </c:pt>
                <c:pt idx="10953">
                  <c:v>-89.8065</c:v>
                </c:pt>
                <c:pt idx="10954">
                  <c:v>-89.804500000000004</c:v>
                </c:pt>
                <c:pt idx="10955">
                  <c:v>-89.802500000000009</c:v>
                </c:pt>
                <c:pt idx="10956">
                  <c:v>-89.8005</c:v>
                </c:pt>
                <c:pt idx="10957">
                  <c:v>-89.798500000000004</c:v>
                </c:pt>
                <c:pt idx="10958">
                  <c:v>-89.796500000000009</c:v>
                </c:pt>
                <c:pt idx="10959">
                  <c:v>-89.794499999999999</c:v>
                </c:pt>
                <c:pt idx="10960">
                  <c:v>-89.792500000000004</c:v>
                </c:pt>
                <c:pt idx="10961">
                  <c:v>-89.790500000000009</c:v>
                </c:pt>
                <c:pt idx="10962">
                  <c:v>-89.788499999999999</c:v>
                </c:pt>
                <c:pt idx="10963">
                  <c:v>-89.786500000000004</c:v>
                </c:pt>
                <c:pt idx="10964">
                  <c:v>-89.784500000000008</c:v>
                </c:pt>
                <c:pt idx="10965">
                  <c:v>-89.782499999999999</c:v>
                </c:pt>
                <c:pt idx="10966">
                  <c:v>-89.780500000000004</c:v>
                </c:pt>
                <c:pt idx="10967">
                  <c:v>-89.778500000000008</c:v>
                </c:pt>
                <c:pt idx="10968">
                  <c:v>-89.776499999999999</c:v>
                </c:pt>
                <c:pt idx="10969">
                  <c:v>-89.774500000000003</c:v>
                </c:pt>
                <c:pt idx="10970">
                  <c:v>-89.772500000000008</c:v>
                </c:pt>
                <c:pt idx="10971">
                  <c:v>-89.770499999999998</c:v>
                </c:pt>
                <c:pt idx="10972">
                  <c:v>-89.768500000000003</c:v>
                </c:pt>
                <c:pt idx="10973">
                  <c:v>-89.766500000000008</c:v>
                </c:pt>
                <c:pt idx="10974">
                  <c:v>-89.764499999999998</c:v>
                </c:pt>
                <c:pt idx="10975">
                  <c:v>-89.762500000000003</c:v>
                </c:pt>
                <c:pt idx="10976">
                  <c:v>-89.760500000000008</c:v>
                </c:pt>
                <c:pt idx="10977">
                  <c:v>-89.758499999999998</c:v>
                </c:pt>
                <c:pt idx="10978">
                  <c:v>-89.756500000000003</c:v>
                </c:pt>
                <c:pt idx="10979">
                  <c:v>-89.754500000000007</c:v>
                </c:pt>
                <c:pt idx="10980">
                  <c:v>-89.752499999999998</c:v>
                </c:pt>
                <c:pt idx="10981">
                  <c:v>-89.750500000000002</c:v>
                </c:pt>
                <c:pt idx="10982">
                  <c:v>-89.748500000000007</c:v>
                </c:pt>
                <c:pt idx="10983">
                  <c:v>-89.746499999999997</c:v>
                </c:pt>
                <c:pt idx="10984">
                  <c:v>-89.744500000000002</c:v>
                </c:pt>
                <c:pt idx="10985">
                  <c:v>-89.742500000000007</c:v>
                </c:pt>
                <c:pt idx="10986">
                  <c:v>-89.740499999999997</c:v>
                </c:pt>
                <c:pt idx="10987">
                  <c:v>-89.738500000000002</c:v>
                </c:pt>
                <c:pt idx="10988">
                  <c:v>-89.736500000000007</c:v>
                </c:pt>
                <c:pt idx="10989">
                  <c:v>-89.734499999999997</c:v>
                </c:pt>
                <c:pt idx="10990">
                  <c:v>-89.732500000000002</c:v>
                </c:pt>
                <c:pt idx="10991">
                  <c:v>-89.730500000000006</c:v>
                </c:pt>
                <c:pt idx="10992">
                  <c:v>-89.728499999999997</c:v>
                </c:pt>
                <c:pt idx="10993">
                  <c:v>-89.726500000000001</c:v>
                </c:pt>
                <c:pt idx="10994">
                  <c:v>-89.724500000000006</c:v>
                </c:pt>
                <c:pt idx="10995">
                  <c:v>-89.722500000000011</c:v>
                </c:pt>
                <c:pt idx="10996">
                  <c:v>-89.720500000000001</c:v>
                </c:pt>
                <c:pt idx="10997">
                  <c:v>-89.718500000000006</c:v>
                </c:pt>
                <c:pt idx="10998">
                  <c:v>-89.716500000000011</c:v>
                </c:pt>
                <c:pt idx="10999">
                  <c:v>-89.714500000000001</c:v>
                </c:pt>
                <c:pt idx="11000">
                  <c:v>-89.712500000000006</c:v>
                </c:pt>
                <c:pt idx="11001">
                  <c:v>-89.71050000000001</c:v>
                </c:pt>
                <c:pt idx="11002">
                  <c:v>-89.708500000000001</c:v>
                </c:pt>
                <c:pt idx="11003">
                  <c:v>-89.706500000000005</c:v>
                </c:pt>
                <c:pt idx="11004">
                  <c:v>-89.70450000000001</c:v>
                </c:pt>
                <c:pt idx="11005">
                  <c:v>-89.702500000000001</c:v>
                </c:pt>
                <c:pt idx="11006">
                  <c:v>-89.700500000000005</c:v>
                </c:pt>
                <c:pt idx="11007">
                  <c:v>-89.69850000000001</c:v>
                </c:pt>
                <c:pt idx="11008">
                  <c:v>-89.696500000000015</c:v>
                </c:pt>
                <c:pt idx="11009">
                  <c:v>-89.694500000000005</c:v>
                </c:pt>
                <c:pt idx="11010">
                  <c:v>-89.69250000000001</c:v>
                </c:pt>
                <c:pt idx="11011">
                  <c:v>-89.690500000000014</c:v>
                </c:pt>
                <c:pt idx="11012">
                  <c:v>-89.688500000000005</c:v>
                </c:pt>
                <c:pt idx="11013">
                  <c:v>-89.686500000000009</c:v>
                </c:pt>
                <c:pt idx="11014">
                  <c:v>-89.684500000000014</c:v>
                </c:pt>
                <c:pt idx="11015">
                  <c:v>-89.682500000000005</c:v>
                </c:pt>
                <c:pt idx="11016">
                  <c:v>-89.680500000000009</c:v>
                </c:pt>
                <c:pt idx="11017">
                  <c:v>-89.678500000000014</c:v>
                </c:pt>
                <c:pt idx="11018">
                  <c:v>-89.676500000000004</c:v>
                </c:pt>
                <c:pt idx="11019">
                  <c:v>-89.674500000000009</c:v>
                </c:pt>
                <c:pt idx="11020">
                  <c:v>-89.672500000000014</c:v>
                </c:pt>
                <c:pt idx="11021">
                  <c:v>-89.670500000000004</c:v>
                </c:pt>
                <c:pt idx="11022">
                  <c:v>-89.668500000000009</c:v>
                </c:pt>
                <c:pt idx="11023">
                  <c:v>-89.666500000000013</c:v>
                </c:pt>
                <c:pt idx="11024">
                  <c:v>-89.664500000000004</c:v>
                </c:pt>
                <c:pt idx="11025">
                  <c:v>-89.662500000000009</c:v>
                </c:pt>
                <c:pt idx="11026">
                  <c:v>-89.660500000000013</c:v>
                </c:pt>
                <c:pt idx="11027">
                  <c:v>-89.658500000000004</c:v>
                </c:pt>
                <c:pt idx="11028">
                  <c:v>-89.656500000000008</c:v>
                </c:pt>
                <c:pt idx="11029">
                  <c:v>-89.654500000000013</c:v>
                </c:pt>
                <c:pt idx="11030">
                  <c:v>-89.652500000000003</c:v>
                </c:pt>
                <c:pt idx="11031">
                  <c:v>-89.650500000000008</c:v>
                </c:pt>
                <c:pt idx="11032">
                  <c:v>-89.648500000000013</c:v>
                </c:pt>
                <c:pt idx="11033">
                  <c:v>-89.646500000000003</c:v>
                </c:pt>
                <c:pt idx="11034">
                  <c:v>-89.644500000000008</c:v>
                </c:pt>
                <c:pt idx="11035">
                  <c:v>-89.642500000000013</c:v>
                </c:pt>
                <c:pt idx="11036">
                  <c:v>-89.640500000000003</c:v>
                </c:pt>
                <c:pt idx="11037">
                  <c:v>-89.638500000000008</c:v>
                </c:pt>
                <c:pt idx="11038">
                  <c:v>-89.636500000000012</c:v>
                </c:pt>
                <c:pt idx="11039">
                  <c:v>-89.634500000000003</c:v>
                </c:pt>
                <c:pt idx="11040">
                  <c:v>-89.632500000000007</c:v>
                </c:pt>
                <c:pt idx="11041">
                  <c:v>-89.630500000000012</c:v>
                </c:pt>
                <c:pt idx="11042">
                  <c:v>-89.628500000000003</c:v>
                </c:pt>
                <c:pt idx="11043">
                  <c:v>-89.626500000000007</c:v>
                </c:pt>
                <c:pt idx="11044">
                  <c:v>-89.624500000000012</c:v>
                </c:pt>
                <c:pt idx="11045">
                  <c:v>-89.622500000000002</c:v>
                </c:pt>
                <c:pt idx="11046">
                  <c:v>-89.620500000000007</c:v>
                </c:pt>
                <c:pt idx="11047">
                  <c:v>-89.618500000000012</c:v>
                </c:pt>
                <c:pt idx="11048">
                  <c:v>-89.616500000000002</c:v>
                </c:pt>
                <c:pt idx="11049">
                  <c:v>-89.614500000000007</c:v>
                </c:pt>
                <c:pt idx="11050">
                  <c:v>-89.612500000000011</c:v>
                </c:pt>
                <c:pt idx="11051">
                  <c:v>-89.610500000000002</c:v>
                </c:pt>
                <c:pt idx="11052">
                  <c:v>-89.608500000000006</c:v>
                </c:pt>
                <c:pt idx="11053">
                  <c:v>-89.606500000000011</c:v>
                </c:pt>
                <c:pt idx="11054">
                  <c:v>-89.604500000000002</c:v>
                </c:pt>
                <c:pt idx="11055">
                  <c:v>-89.602500000000006</c:v>
                </c:pt>
                <c:pt idx="11056">
                  <c:v>-89.600500000000011</c:v>
                </c:pt>
                <c:pt idx="11057">
                  <c:v>-89.598500000000001</c:v>
                </c:pt>
                <c:pt idx="11058">
                  <c:v>-89.596500000000006</c:v>
                </c:pt>
                <c:pt idx="11059">
                  <c:v>-89.594500000000011</c:v>
                </c:pt>
                <c:pt idx="11060">
                  <c:v>-89.592500000000001</c:v>
                </c:pt>
                <c:pt idx="11061">
                  <c:v>-89.590500000000006</c:v>
                </c:pt>
                <c:pt idx="11062">
                  <c:v>-89.58850000000001</c:v>
                </c:pt>
                <c:pt idx="11063">
                  <c:v>-89.586500000000001</c:v>
                </c:pt>
                <c:pt idx="11064">
                  <c:v>-89.584500000000006</c:v>
                </c:pt>
                <c:pt idx="11065">
                  <c:v>-89.58250000000001</c:v>
                </c:pt>
                <c:pt idx="11066">
                  <c:v>-89.580500000000001</c:v>
                </c:pt>
                <c:pt idx="11067">
                  <c:v>-89.578500000000005</c:v>
                </c:pt>
                <c:pt idx="11068">
                  <c:v>-89.57650000000001</c:v>
                </c:pt>
                <c:pt idx="11069">
                  <c:v>-89.5745</c:v>
                </c:pt>
                <c:pt idx="11070">
                  <c:v>-89.572500000000005</c:v>
                </c:pt>
                <c:pt idx="11071">
                  <c:v>-89.57050000000001</c:v>
                </c:pt>
                <c:pt idx="11072">
                  <c:v>-89.5685</c:v>
                </c:pt>
                <c:pt idx="11073">
                  <c:v>-89.566500000000005</c:v>
                </c:pt>
                <c:pt idx="11074">
                  <c:v>-89.56450000000001</c:v>
                </c:pt>
                <c:pt idx="11075">
                  <c:v>-89.5625</c:v>
                </c:pt>
                <c:pt idx="11076">
                  <c:v>-89.560500000000005</c:v>
                </c:pt>
                <c:pt idx="11077">
                  <c:v>-89.558500000000009</c:v>
                </c:pt>
                <c:pt idx="11078">
                  <c:v>-89.5565</c:v>
                </c:pt>
                <c:pt idx="11079">
                  <c:v>-89.554500000000004</c:v>
                </c:pt>
                <c:pt idx="11080">
                  <c:v>-89.552500000000009</c:v>
                </c:pt>
                <c:pt idx="11081">
                  <c:v>-89.5505</c:v>
                </c:pt>
                <c:pt idx="11082">
                  <c:v>-89.548500000000004</c:v>
                </c:pt>
                <c:pt idx="11083">
                  <c:v>-89.546500000000009</c:v>
                </c:pt>
                <c:pt idx="11084">
                  <c:v>-89.544499999999999</c:v>
                </c:pt>
                <c:pt idx="11085">
                  <c:v>-89.542500000000004</c:v>
                </c:pt>
                <c:pt idx="11086">
                  <c:v>-89.540500000000009</c:v>
                </c:pt>
                <c:pt idx="11087">
                  <c:v>-89.538499999999999</c:v>
                </c:pt>
                <c:pt idx="11088">
                  <c:v>-89.536500000000004</c:v>
                </c:pt>
                <c:pt idx="11089">
                  <c:v>-89.534500000000008</c:v>
                </c:pt>
                <c:pt idx="11090">
                  <c:v>-89.532499999999999</c:v>
                </c:pt>
                <c:pt idx="11091">
                  <c:v>-89.530500000000004</c:v>
                </c:pt>
                <c:pt idx="11092">
                  <c:v>-89.528500000000008</c:v>
                </c:pt>
                <c:pt idx="11093">
                  <c:v>-89.526499999999999</c:v>
                </c:pt>
                <c:pt idx="11094">
                  <c:v>-89.524500000000003</c:v>
                </c:pt>
                <c:pt idx="11095">
                  <c:v>-89.522500000000008</c:v>
                </c:pt>
                <c:pt idx="11096">
                  <c:v>-89.520499999999998</c:v>
                </c:pt>
                <c:pt idx="11097">
                  <c:v>-89.518500000000003</c:v>
                </c:pt>
                <c:pt idx="11098">
                  <c:v>-89.516500000000008</c:v>
                </c:pt>
                <c:pt idx="11099">
                  <c:v>-89.514499999999998</c:v>
                </c:pt>
                <c:pt idx="11100">
                  <c:v>-89.512500000000003</c:v>
                </c:pt>
                <c:pt idx="11101">
                  <c:v>-89.510500000000008</c:v>
                </c:pt>
                <c:pt idx="11102">
                  <c:v>-89.508499999999998</c:v>
                </c:pt>
                <c:pt idx="11103">
                  <c:v>-89.506500000000003</c:v>
                </c:pt>
                <c:pt idx="11104">
                  <c:v>-89.504500000000007</c:v>
                </c:pt>
                <c:pt idx="11105">
                  <c:v>-89.502499999999998</c:v>
                </c:pt>
                <c:pt idx="11106">
                  <c:v>-89.500500000000002</c:v>
                </c:pt>
                <c:pt idx="11107">
                  <c:v>-89.498500000000007</c:v>
                </c:pt>
                <c:pt idx="11108">
                  <c:v>-89.496499999999997</c:v>
                </c:pt>
                <c:pt idx="11109">
                  <c:v>-89.494500000000002</c:v>
                </c:pt>
                <c:pt idx="11110">
                  <c:v>-89.492500000000007</c:v>
                </c:pt>
                <c:pt idx="11111">
                  <c:v>-89.490499999999997</c:v>
                </c:pt>
                <c:pt idx="11112">
                  <c:v>-89.488500000000002</c:v>
                </c:pt>
                <c:pt idx="11113">
                  <c:v>-89.486500000000007</c:v>
                </c:pt>
                <c:pt idx="11114">
                  <c:v>-89.484499999999997</c:v>
                </c:pt>
                <c:pt idx="11115">
                  <c:v>-89.482500000000002</c:v>
                </c:pt>
                <c:pt idx="11116">
                  <c:v>-89.480500000000006</c:v>
                </c:pt>
                <c:pt idx="11117">
                  <c:v>-89.478499999999997</c:v>
                </c:pt>
                <c:pt idx="11118">
                  <c:v>-89.476500000000001</c:v>
                </c:pt>
                <c:pt idx="11119">
                  <c:v>-89.474500000000006</c:v>
                </c:pt>
                <c:pt idx="11120">
                  <c:v>-89.472500000000011</c:v>
                </c:pt>
                <c:pt idx="11121">
                  <c:v>-89.470500000000001</c:v>
                </c:pt>
                <c:pt idx="11122">
                  <c:v>-89.468500000000006</c:v>
                </c:pt>
                <c:pt idx="11123">
                  <c:v>-89.466500000000011</c:v>
                </c:pt>
                <c:pt idx="11124">
                  <c:v>-89.464500000000001</c:v>
                </c:pt>
                <c:pt idx="11125">
                  <c:v>-89.462500000000006</c:v>
                </c:pt>
                <c:pt idx="11126">
                  <c:v>-89.46050000000001</c:v>
                </c:pt>
                <c:pt idx="11127">
                  <c:v>-89.458500000000001</c:v>
                </c:pt>
                <c:pt idx="11128">
                  <c:v>-89.456500000000005</c:v>
                </c:pt>
                <c:pt idx="11129">
                  <c:v>-89.45450000000001</c:v>
                </c:pt>
                <c:pt idx="11130">
                  <c:v>-89.452500000000001</c:v>
                </c:pt>
                <c:pt idx="11131">
                  <c:v>-89.450500000000005</c:v>
                </c:pt>
                <c:pt idx="11132">
                  <c:v>-89.44850000000001</c:v>
                </c:pt>
                <c:pt idx="11133">
                  <c:v>-89.446500000000015</c:v>
                </c:pt>
                <c:pt idx="11134">
                  <c:v>-89.444500000000005</c:v>
                </c:pt>
                <c:pt idx="11135">
                  <c:v>-89.44250000000001</c:v>
                </c:pt>
                <c:pt idx="11136">
                  <c:v>-89.440500000000014</c:v>
                </c:pt>
                <c:pt idx="11137">
                  <c:v>-89.438500000000005</c:v>
                </c:pt>
                <c:pt idx="11138">
                  <c:v>-89.436500000000009</c:v>
                </c:pt>
                <c:pt idx="11139">
                  <c:v>-89.434500000000014</c:v>
                </c:pt>
                <c:pt idx="11140">
                  <c:v>-89.432500000000005</c:v>
                </c:pt>
                <c:pt idx="11141">
                  <c:v>-89.430500000000009</c:v>
                </c:pt>
                <c:pt idx="11142">
                  <c:v>-89.428500000000014</c:v>
                </c:pt>
                <c:pt idx="11143">
                  <c:v>-89.426500000000004</c:v>
                </c:pt>
                <c:pt idx="11144">
                  <c:v>-89.424500000000009</c:v>
                </c:pt>
                <c:pt idx="11145">
                  <c:v>-89.422500000000014</c:v>
                </c:pt>
                <c:pt idx="11146">
                  <c:v>-89.420500000000004</c:v>
                </c:pt>
                <c:pt idx="11147">
                  <c:v>-89.418500000000009</c:v>
                </c:pt>
                <c:pt idx="11148">
                  <c:v>-89.416500000000013</c:v>
                </c:pt>
                <c:pt idx="11149">
                  <c:v>-89.414500000000004</c:v>
                </c:pt>
                <c:pt idx="11150">
                  <c:v>-89.412500000000009</c:v>
                </c:pt>
                <c:pt idx="11151">
                  <c:v>-89.410500000000013</c:v>
                </c:pt>
                <c:pt idx="11152">
                  <c:v>-89.408500000000004</c:v>
                </c:pt>
                <c:pt idx="11153">
                  <c:v>-89.406500000000008</c:v>
                </c:pt>
                <c:pt idx="11154">
                  <c:v>-89.404500000000013</c:v>
                </c:pt>
                <c:pt idx="11155">
                  <c:v>-89.402500000000003</c:v>
                </c:pt>
                <c:pt idx="11156">
                  <c:v>-89.400500000000008</c:v>
                </c:pt>
                <c:pt idx="11157">
                  <c:v>-89.398500000000013</c:v>
                </c:pt>
                <c:pt idx="11158">
                  <c:v>-89.396500000000003</c:v>
                </c:pt>
                <c:pt idx="11159">
                  <c:v>-89.394500000000008</c:v>
                </c:pt>
                <c:pt idx="11160">
                  <c:v>-89.392500000000013</c:v>
                </c:pt>
                <c:pt idx="11161">
                  <c:v>-89.390500000000003</c:v>
                </c:pt>
                <c:pt idx="11162">
                  <c:v>-89.388500000000008</c:v>
                </c:pt>
                <c:pt idx="11163">
                  <c:v>-89.386500000000012</c:v>
                </c:pt>
                <c:pt idx="11164">
                  <c:v>-89.384500000000003</c:v>
                </c:pt>
                <c:pt idx="11165">
                  <c:v>-89.382500000000007</c:v>
                </c:pt>
                <c:pt idx="11166">
                  <c:v>-89.380500000000012</c:v>
                </c:pt>
                <c:pt idx="11167">
                  <c:v>-89.378500000000003</c:v>
                </c:pt>
                <c:pt idx="11168">
                  <c:v>-89.376500000000007</c:v>
                </c:pt>
                <c:pt idx="11169">
                  <c:v>-89.374500000000012</c:v>
                </c:pt>
                <c:pt idx="11170">
                  <c:v>-89.372500000000002</c:v>
                </c:pt>
                <c:pt idx="11171">
                  <c:v>-89.370500000000007</c:v>
                </c:pt>
                <c:pt idx="11172">
                  <c:v>-89.368500000000012</c:v>
                </c:pt>
                <c:pt idx="11173">
                  <c:v>-89.366500000000002</c:v>
                </c:pt>
                <c:pt idx="11174">
                  <c:v>-89.364500000000007</c:v>
                </c:pt>
                <c:pt idx="11175">
                  <c:v>-89.362500000000011</c:v>
                </c:pt>
                <c:pt idx="11176">
                  <c:v>-89.360500000000002</c:v>
                </c:pt>
                <c:pt idx="11177">
                  <c:v>-89.358500000000006</c:v>
                </c:pt>
                <c:pt idx="11178">
                  <c:v>-89.356500000000011</c:v>
                </c:pt>
                <c:pt idx="11179">
                  <c:v>-89.354500000000002</c:v>
                </c:pt>
                <c:pt idx="11180">
                  <c:v>-89.352500000000006</c:v>
                </c:pt>
                <c:pt idx="11181">
                  <c:v>-89.350500000000011</c:v>
                </c:pt>
                <c:pt idx="11182">
                  <c:v>-89.348500000000001</c:v>
                </c:pt>
                <c:pt idx="11183">
                  <c:v>-89.346500000000006</c:v>
                </c:pt>
                <c:pt idx="11184">
                  <c:v>-89.344500000000011</c:v>
                </c:pt>
                <c:pt idx="11185">
                  <c:v>-89.342500000000001</c:v>
                </c:pt>
                <c:pt idx="11186">
                  <c:v>-89.340500000000006</c:v>
                </c:pt>
                <c:pt idx="11187">
                  <c:v>-89.33850000000001</c:v>
                </c:pt>
                <c:pt idx="11188">
                  <c:v>-89.336500000000001</c:v>
                </c:pt>
                <c:pt idx="11189">
                  <c:v>-89.334500000000006</c:v>
                </c:pt>
                <c:pt idx="11190">
                  <c:v>-89.33250000000001</c:v>
                </c:pt>
                <c:pt idx="11191">
                  <c:v>-89.330500000000001</c:v>
                </c:pt>
                <c:pt idx="11192">
                  <c:v>-89.328500000000005</c:v>
                </c:pt>
                <c:pt idx="11193">
                  <c:v>-89.32650000000001</c:v>
                </c:pt>
                <c:pt idx="11194">
                  <c:v>-89.3245</c:v>
                </c:pt>
                <c:pt idx="11195">
                  <c:v>-89.322500000000005</c:v>
                </c:pt>
                <c:pt idx="11196">
                  <c:v>-89.32050000000001</c:v>
                </c:pt>
                <c:pt idx="11197">
                  <c:v>-89.3185</c:v>
                </c:pt>
                <c:pt idx="11198">
                  <c:v>-89.316500000000005</c:v>
                </c:pt>
                <c:pt idx="11199">
                  <c:v>-89.31450000000001</c:v>
                </c:pt>
                <c:pt idx="11200">
                  <c:v>-89.3125</c:v>
                </c:pt>
                <c:pt idx="11201">
                  <c:v>-89.310500000000005</c:v>
                </c:pt>
                <c:pt idx="11202">
                  <c:v>-89.308500000000009</c:v>
                </c:pt>
                <c:pt idx="11203">
                  <c:v>-89.3065</c:v>
                </c:pt>
                <c:pt idx="11204">
                  <c:v>-89.304500000000004</c:v>
                </c:pt>
                <c:pt idx="11205">
                  <c:v>-89.302500000000009</c:v>
                </c:pt>
                <c:pt idx="11206">
                  <c:v>-89.3005</c:v>
                </c:pt>
                <c:pt idx="11207">
                  <c:v>-89.298500000000004</c:v>
                </c:pt>
                <c:pt idx="11208">
                  <c:v>-89.296500000000009</c:v>
                </c:pt>
                <c:pt idx="11209">
                  <c:v>-89.294499999999999</c:v>
                </c:pt>
                <c:pt idx="11210">
                  <c:v>-89.292500000000004</c:v>
                </c:pt>
                <c:pt idx="11211">
                  <c:v>-89.290500000000009</c:v>
                </c:pt>
                <c:pt idx="11212">
                  <c:v>-89.288499999999999</c:v>
                </c:pt>
                <c:pt idx="11213">
                  <c:v>-89.286500000000004</c:v>
                </c:pt>
                <c:pt idx="11214">
                  <c:v>-89.284500000000008</c:v>
                </c:pt>
                <c:pt idx="11215">
                  <c:v>-89.282499999999999</c:v>
                </c:pt>
                <c:pt idx="11216">
                  <c:v>-89.280500000000004</c:v>
                </c:pt>
                <c:pt idx="11217">
                  <c:v>-89.278500000000008</c:v>
                </c:pt>
                <c:pt idx="11218">
                  <c:v>-89.276499999999999</c:v>
                </c:pt>
                <c:pt idx="11219">
                  <c:v>-89.274500000000003</c:v>
                </c:pt>
                <c:pt idx="11220">
                  <c:v>-89.272500000000008</c:v>
                </c:pt>
                <c:pt idx="11221">
                  <c:v>-89.270499999999998</c:v>
                </c:pt>
                <c:pt idx="11222">
                  <c:v>-89.268500000000003</c:v>
                </c:pt>
                <c:pt idx="11223">
                  <c:v>-89.266500000000008</c:v>
                </c:pt>
                <c:pt idx="11224">
                  <c:v>-89.264499999999998</c:v>
                </c:pt>
                <c:pt idx="11225">
                  <c:v>-89.262500000000003</c:v>
                </c:pt>
                <c:pt idx="11226">
                  <c:v>-89.260500000000008</c:v>
                </c:pt>
                <c:pt idx="11227">
                  <c:v>-89.258499999999998</c:v>
                </c:pt>
                <c:pt idx="11228">
                  <c:v>-89.256500000000003</c:v>
                </c:pt>
                <c:pt idx="11229">
                  <c:v>-89.254500000000007</c:v>
                </c:pt>
                <c:pt idx="11230">
                  <c:v>-89.252499999999998</c:v>
                </c:pt>
                <c:pt idx="11231">
                  <c:v>-89.250500000000002</c:v>
                </c:pt>
                <c:pt idx="11232">
                  <c:v>-89.248500000000007</c:v>
                </c:pt>
                <c:pt idx="11233">
                  <c:v>-89.246499999999997</c:v>
                </c:pt>
                <c:pt idx="11234">
                  <c:v>-89.244500000000002</c:v>
                </c:pt>
                <c:pt idx="11235">
                  <c:v>-89.242500000000007</c:v>
                </c:pt>
                <c:pt idx="11236">
                  <c:v>-89.240499999999997</c:v>
                </c:pt>
                <c:pt idx="11237">
                  <c:v>-89.238500000000002</c:v>
                </c:pt>
                <c:pt idx="11238">
                  <c:v>-89.236500000000007</c:v>
                </c:pt>
                <c:pt idx="11239">
                  <c:v>-89.234499999999997</c:v>
                </c:pt>
                <c:pt idx="11240">
                  <c:v>-89.232500000000002</c:v>
                </c:pt>
                <c:pt idx="11241">
                  <c:v>-89.230500000000006</c:v>
                </c:pt>
                <c:pt idx="11242">
                  <c:v>-89.228499999999997</c:v>
                </c:pt>
                <c:pt idx="11243">
                  <c:v>-89.226500000000001</c:v>
                </c:pt>
                <c:pt idx="11244">
                  <c:v>-89.224500000000006</c:v>
                </c:pt>
                <c:pt idx="11245">
                  <c:v>-89.222500000000011</c:v>
                </c:pt>
                <c:pt idx="11246">
                  <c:v>-89.220500000000001</c:v>
                </c:pt>
                <c:pt idx="11247">
                  <c:v>-89.218500000000006</c:v>
                </c:pt>
                <c:pt idx="11248">
                  <c:v>-89.216500000000011</c:v>
                </c:pt>
                <c:pt idx="11249">
                  <c:v>-89.214500000000001</c:v>
                </c:pt>
                <c:pt idx="11250">
                  <c:v>-89.212500000000006</c:v>
                </c:pt>
                <c:pt idx="11251">
                  <c:v>-89.21050000000001</c:v>
                </c:pt>
                <c:pt idx="11252">
                  <c:v>-89.208500000000001</c:v>
                </c:pt>
                <c:pt idx="11253">
                  <c:v>-89.206500000000005</c:v>
                </c:pt>
                <c:pt idx="11254">
                  <c:v>-89.20450000000001</c:v>
                </c:pt>
                <c:pt idx="11255">
                  <c:v>-89.202500000000001</c:v>
                </c:pt>
                <c:pt idx="11256">
                  <c:v>-89.200500000000005</c:v>
                </c:pt>
                <c:pt idx="11257">
                  <c:v>-89.19850000000001</c:v>
                </c:pt>
                <c:pt idx="11258">
                  <c:v>-89.196500000000015</c:v>
                </c:pt>
                <c:pt idx="11259">
                  <c:v>-89.194500000000005</c:v>
                </c:pt>
                <c:pt idx="11260">
                  <c:v>-89.19250000000001</c:v>
                </c:pt>
                <c:pt idx="11261">
                  <c:v>-89.190500000000014</c:v>
                </c:pt>
                <c:pt idx="11262">
                  <c:v>-89.188500000000005</c:v>
                </c:pt>
                <c:pt idx="11263">
                  <c:v>-89.186500000000009</c:v>
                </c:pt>
                <c:pt idx="11264">
                  <c:v>-89.184500000000014</c:v>
                </c:pt>
                <c:pt idx="11265">
                  <c:v>-89.182500000000005</c:v>
                </c:pt>
                <c:pt idx="11266">
                  <c:v>-89.180500000000009</c:v>
                </c:pt>
                <c:pt idx="11267">
                  <c:v>-89.178500000000014</c:v>
                </c:pt>
                <c:pt idx="11268">
                  <c:v>-89.176500000000004</c:v>
                </c:pt>
                <c:pt idx="11269">
                  <c:v>-89.174500000000009</c:v>
                </c:pt>
                <c:pt idx="11270">
                  <c:v>-89.172500000000014</c:v>
                </c:pt>
                <c:pt idx="11271">
                  <c:v>-89.170500000000004</c:v>
                </c:pt>
                <c:pt idx="11272">
                  <c:v>-89.168500000000009</c:v>
                </c:pt>
                <c:pt idx="11273">
                  <c:v>-89.166500000000013</c:v>
                </c:pt>
                <c:pt idx="11274">
                  <c:v>-89.164500000000004</c:v>
                </c:pt>
                <c:pt idx="11275">
                  <c:v>-89.162500000000009</c:v>
                </c:pt>
                <c:pt idx="11276">
                  <c:v>-89.160500000000013</c:v>
                </c:pt>
                <c:pt idx="11277">
                  <c:v>-89.158500000000004</c:v>
                </c:pt>
                <c:pt idx="11278">
                  <c:v>-89.156500000000008</c:v>
                </c:pt>
                <c:pt idx="11279">
                  <c:v>-89.154500000000013</c:v>
                </c:pt>
                <c:pt idx="11280">
                  <c:v>-89.152500000000003</c:v>
                </c:pt>
                <c:pt idx="11281">
                  <c:v>-89.150500000000008</c:v>
                </c:pt>
                <c:pt idx="11282">
                  <c:v>-89.148500000000013</c:v>
                </c:pt>
                <c:pt idx="11283">
                  <c:v>-89.146500000000003</c:v>
                </c:pt>
                <c:pt idx="11284">
                  <c:v>-89.144500000000008</c:v>
                </c:pt>
                <c:pt idx="11285">
                  <c:v>-89.142500000000013</c:v>
                </c:pt>
                <c:pt idx="11286">
                  <c:v>-89.140500000000003</c:v>
                </c:pt>
                <c:pt idx="11287">
                  <c:v>-89.138500000000008</c:v>
                </c:pt>
                <c:pt idx="11288">
                  <c:v>-89.136500000000012</c:v>
                </c:pt>
                <c:pt idx="11289">
                  <c:v>-89.134500000000003</c:v>
                </c:pt>
                <c:pt idx="11290">
                  <c:v>-89.132500000000007</c:v>
                </c:pt>
                <c:pt idx="11291">
                  <c:v>-89.130500000000012</c:v>
                </c:pt>
                <c:pt idx="11292">
                  <c:v>-89.128500000000003</c:v>
                </c:pt>
                <c:pt idx="11293">
                  <c:v>-89.126500000000007</c:v>
                </c:pt>
                <c:pt idx="11294">
                  <c:v>-89.124500000000012</c:v>
                </c:pt>
                <c:pt idx="11295">
                  <c:v>-89.122500000000002</c:v>
                </c:pt>
                <c:pt idx="11296">
                  <c:v>-89.120500000000007</c:v>
                </c:pt>
                <c:pt idx="11297">
                  <c:v>-89.118500000000012</c:v>
                </c:pt>
                <c:pt idx="11298">
                  <c:v>-89.116500000000002</c:v>
                </c:pt>
                <c:pt idx="11299">
                  <c:v>-89.114500000000007</c:v>
                </c:pt>
                <c:pt idx="11300">
                  <c:v>-89.112500000000011</c:v>
                </c:pt>
                <c:pt idx="11301">
                  <c:v>-89.110500000000002</c:v>
                </c:pt>
                <c:pt idx="11302">
                  <c:v>-89.108500000000006</c:v>
                </c:pt>
                <c:pt idx="11303">
                  <c:v>-89.106500000000011</c:v>
                </c:pt>
                <c:pt idx="11304">
                  <c:v>-89.104500000000002</c:v>
                </c:pt>
                <c:pt idx="11305">
                  <c:v>-89.102500000000006</c:v>
                </c:pt>
                <c:pt idx="11306">
                  <c:v>-89.100500000000011</c:v>
                </c:pt>
                <c:pt idx="11307">
                  <c:v>-89.098500000000001</c:v>
                </c:pt>
                <c:pt idx="11308">
                  <c:v>-89.096500000000006</c:v>
                </c:pt>
                <c:pt idx="11309">
                  <c:v>-89.094500000000011</c:v>
                </c:pt>
                <c:pt idx="11310">
                  <c:v>-89.092500000000001</c:v>
                </c:pt>
                <c:pt idx="11311">
                  <c:v>-89.090500000000006</c:v>
                </c:pt>
                <c:pt idx="11312">
                  <c:v>-89.08850000000001</c:v>
                </c:pt>
                <c:pt idx="11313">
                  <c:v>-89.086500000000001</c:v>
                </c:pt>
                <c:pt idx="11314">
                  <c:v>-89.084500000000006</c:v>
                </c:pt>
                <c:pt idx="11315">
                  <c:v>-89.08250000000001</c:v>
                </c:pt>
                <c:pt idx="11316">
                  <c:v>-89.080500000000001</c:v>
                </c:pt>
                <c:pt idx="11317">
                  <c:v>-89.078500000000005</c:v>
                </c:pt>
                <c:pt idx="11318">
                  <c:v>-89.07650000000001</c:v>
                </c:pt>
                <c:pt idx="11319">
                  <c:v>-89.0745</c:v>
                </c:pt>
                <c:pt idx="11320">
                  <c:v>-89.072500000000005</c:v>
                </c:pt>
                <c:pt idx="11321">
                  <c:v>-89.07050000000001</c:v>
                </c:pt>
                <c:pt idx="11322">
                  <c:v>-89.0685</c:v>
                </c:pt>
                <c:pt idx="11323">
                  <c:v>-89.066500000000005</c:v>
                </c:pt>
                <c:pt idx="11324">
                  <c:v>-89.06450000000001</c:v>
                </c:pt>
                <c:pt idx="11325">
                  <c:v>-89.0625</c:v>
                </c:pt>
                <c:pt idx="11326">
                  <c:v>-89.060500000000005</c:v>
                </c:pt>
                <c:pt idx="11327">
                  <c:v>-89.058500000000009</c:v>
                </c:pt>
                <c:pt idx="11328">
                  <c:v>-89.0565</c:v>
                </c:pt>
                <c:pt idx="11329">
                  <c:v>-89.054500000000004</c:v>
                </c:pt>
                <c:pt idx="11330">
                  <c:v>-89.052500000000009</c:v>
                </c:pt>
                <c:pt idx="11331">
                  <c:v>-89.0505</c:v>
                </c:pt>
                <c:pt idx="11332">
                  <c:v>-89.048500000000004</c:v>
                </c:pt>
                <c:pt idx="11333">
                  <c:v>-89.046500000000009</c:v>
                </c:pt>
                <c:pt idx="11334">
                  <c:v>-89.044499999999999</c:v>
                </c:pt>
                <c:pt idx="11335">
                  <c:v>-89.042500000000004</c:v>
                </c:pt>
                <c:pt idx="11336">
                  <c:v>-89.040500000000009</c:v>
                </c:pt>
                <c:pt idx="11337">
                  <c:v>-89.038499999999999</c:v>
                </c:pt>
                <c:pt idx="11338">
                  <c:v>-89.036500000000004</c:v>
                </c:pt>
                <c:pt idx="11339">
                  <c:v>-89.034500000000008</c:v>
                </c:pt>
                <c:pt idx="11340">
                  <c:v>-89.032499999999999</c:v>
                </c:pt>
                <c:pt idx="11341">
                  <c:v>-89.030500000000004</c:v>
                </c:pt>
                <c:pt idx="11342">
                  <c:v>-89.028500000000008</c:v>
                </c:pt>
                <c:pt idx="11343">
                  <c:v>-89.026499999999999</c:v>
                </c:pt>
                <c:pt idx="11344">
                  <c:v>-89.024500000000003</c:v>
                </c:pt>
                <c:pt idx="11345">
                  <c:v>-89.022500000000008</c:v>
                </c:pt>
                <c:pt idx="11346">
                  <c:v>-89.020499999999998</c:v>
                </c:pt>
                <c:pt idx="11347">
                  <c:v>-89.018500000000003</c:v>
                </c:pt>
                <c:pt idx="11348">
                  <c:v>-89.016500000000008</c:v>
                </c:pt>
                <c:pt idx="11349">
                  <c:v>-89.014499999999998</c:v>
                </c:pt>
                <c:pt idx="11350">
                  <c:v>-89.012500000000003</c:v>
                </c:pt>
                <c:pt idx="11351">
                  <c:v>-89.010500000000008</c:v>
                </c:pt>
                <c:pt idx="11352">
                  <c:v>-89.008499999999998</c:v>
                </c:pt>
                <c:pt idx="11353">
                  <c:v>-89.006500000000003</c:v>
                </c:pt>
                <c:pt idx="11354">
                  <c:v>-89.004500000000007</c:v>
                </c:pt>
                <c:pt idx="11355">
                  <c:v>-89.002499999999998</c:v>
                </c:pt>
                <c:pt idx="11356">
                  <c:v>-89.000500000000002</c:v>
                </c:pt>
                <c:pt idx="11357">
                  <c:v>-88.998500000000007</c:v>
                </c:pt>
                <c:pt idx="11358">
                  <c:v>-88.996499999999997</c:v>
                </c:pt>
                <c:pt idx="11359">
                  <c:v>-88.994500000000002</c:v>
                </c:pt>
                <c:pt idx="11360">
                  <c:v>-88.992500000000007</c:v>
                </c:pt>
                <c:pt idx="11361">
                  <c:v>-88.990499999999997</c:v>
                </c:pt>
                <c:pt idx="11362">
                  <c:v>-88.988500000000002</c:v>
                </c:pt>
                <c:pt idx="11363">
                  <c:v>-88.986500000000007</c:v>
                </c:pt>
                <c:pt idx="11364">
                  <c:v>-88.984499999999997</c:v>
                </c:pt>
                <c:pt idx="11365">
                  <c:v>-88.982500000000002</c:v>
                </c:pt>
                <c:pt idx="11366">
                  <c:v>-88.980500000000006</c:v>
                </c:pt>
                <c:pt idx="11367">
                  <c:v>-88.978499999999997</c:v>
                </c:pt>
                <c:pt idx="11368">
                  <c:v>-88.976500000000001</c:v>
                </c:pt>
                <c:pt idx="11369">
                  <c:v>-88.974500000000006</c:v>
                </c:pt>
                <c:pt idx="11370">
                  <c:v>-88.972500000000011</c:v>
                </c:pt>
                <c:pt idx="11371">
                  <c:v>-88.970500000000001</c:v>
                </c:pt>
                <c:pt idx="11372">
                  <c:v>-88.968500000000006</c:v>
                </c:pt>
                <c:pt idx="11373">
                  <c:v>-88.966500000000011</c:v>
                </c:pt>
                <c:pt idx="11374">
                  <c:v>-88.964500000000001</c:v>
                </c:pt>
                <c:pt idx="11375">
                  <c:v>-88.962500000000006</c:v>
                </c:pt>
                <c:pt idx="11376">
                  <c:v>-88.96050000000001</c:v>
                </c:pt>
                <c:pt idx="11377">
                  <c:v>-88.958500000000001</c:v>
                </c:pt>
                <c:pt idx="11378">
                  <c:v>-88.956500000000005</c:v>
                </c:pt>
                <c:pt idx="11379">
                  <c:v>-88.95450000000001</c:v>
                </c:pt>
                <c:pt idx="11380">
                  <c:v>-88.952500000000001</c:v>
                </c:pt>
                <c:pt idx="11381">
                  <c:v>-88.950500000000005</c:v>
                </c:pt>
                <c:pt idx="11382">
                  <c:v>-88.94850000000001</c:v>
                </c:pt>
                <c:pt idx="11383">
                  <c:v>-88.946500000000015</c:v>
                </c:pt>
                <c:pt idx="11384">
                  <c:v>-88.944500000000005</c:v>
                </c:pt>
                <c:pt idx="11385">
                  <c:v>-88.94250000000001</c:v>
                </c:pt>
                <c:pt idx="11386">
                  <c:v>-88.940500000000014</c:v>
                </c:pt>
                <c:pt idx="11387">
                  <c:v>-88.938500000000005</c:v>
                </c:pt>
                <c:pt idx="11388">
                  <c:v>-88.936500000000009</c:v>
                </c:pt>
                <c:pt idx="11389">
                  <c:v>-88.934500000000014</c:v>
                </c:pt>
                <c:pt idx="11390">
                  <c:v>-88.932500000000005</c:v>
                </c:pt>
                <c:pt idx="11391">
                  <c:v>-88.930500000000009</c:v>
                </c:pt>
                <c:pt idx="11392">
                  <c:v>-88.928500000000014</c:v>
                </c:pt>
                <c:pt idx="11393">
                  <c:v>-88.926500000000004</c:v>
                </c:pt>
                <c:pt idx="11394">
                  <c:v>-88.924500000000009</c:v>
                </c:pt>
                <c:pt idx="11395">
                  <c:v>-88.922500000000014</c:v>
                </c:pt>
                <c:pt idx="11396">
                  <c:v>-88.920500000000004</c:v>
                </c:pt>
                <c:pt idx="11397">
                  <c:v>-88.918500000000009</c:v>
                </c:pt>
                <c:pt idx="11398">
                  <c:v>-88.916500000000013</c:v>
                </c:pt>
                <c:pt idx="11399">
                  <c:v>-88.914500000000004</c:v>
                </c:pt>
                <c:pt idx="11400">
                  <c:v>-88.912500000000009</c:v>
                </c:pt>
                <c:pt idx="11401">
                  <c:v>-88.910500000000013</c:v>
                </c:pt>
                <c:pt idx="11402">
                  <c:v>-88.908500000000004</c:v>
                </c:pt>
                <c:pt idx="11403">
                  <c:v>-88.906500000000008</c:v>
                </c:pt>
                <c:pt idx="11404">
                  <c:v>-88.904500000000013</c:v>
                </c:pt>
                <c:pt idx="11405">
                  <c:v>-88.902500000000003</c:v>
                </c:pt>
                <c:pt idx="11406">
                  <c:v>-88.900500000000008</c:v>
                </c:pt>
                <c:pt idx="11407">
                  <c:v>-88.898500000000013</c:v>
                </c:pt>
                <c:pt idx="11408">
                  <c:v>-88.896500000000003</c:v>
                </c:pt>
                <c:pt idx="11409">
                  <c:v>-88.894500000000008</c:v>
                </c:pt>
                <c:pt idx="11410">
                  <c:v>-88.892500000000013</c:v>
                </c:pt>
                <c:pt idx="11411">
                  <c:v>-88.890500000000003</c:v>
                </c:pt>
                <c:pt idx="11412">
                  <c:v>-88.888500000000008</c:v>
                </c:pt>
                <c:pt idx="11413">
                  <c:v>-88.886500000000012</c:v>
                </c:pt>
                <c:pt idx="11414">
                  <c:v>-88.884500000000003</c:v>
                </c:pt>
                <c:pt idx="11415">
                  <c:v>-88.882500000000007</c:v>
                </c:pt>
                <c:pt idx="11416">
                  <c:v>-88.880500000000012</c:v>
                </c:pt>
                <c:pt idx="11417">
                  <c:v>-88.878500000000003</c:v>
                </c:pt>
                <c:pt idx="11418">
                  <c:v>-88.876500000000007</c:v>
                </c:pt>
                <c:pt idx="11419">
                  <c:v>-88.874500000000012</c:v>
                </c:pt>
                <c:pt idx="11420">
                  <c:v>-88.872500000000002</c:v>
                </c:pt>
                <c:pt idx="11421">
                  <c:v>-88.870500000000007</c:v>
                </c:pt>
                <c:pt idx="11422">
                  <c:v>-88.868500000000012</c:v>
                </c:pt>
                <c:pt idx="11423">
                  <c:v>-88.866500000000002</c:v>
                </c:pt>
                <c:pt idx="11424">
                  <c:v>-88.864500000000007</c:v>
                </c:pt>
                <c:pt idx="11425">
                  <c:v>-88.862500000000011</c:v>
                </c:pt>
                <c:pt idx="11426">
                  <c:v>-88.860500000000002</c:v>
                </c:pt>
                <c:pt idx="11427">
                  <c:v>-88.858500000000006</c:v>
                </c:pt>
                <c:pt idx="11428">
                  <c:v>-88.856500000000011</c:v>
                </c:pt>
                <c:pt idx="11429">
                  <c:v>-88.854500000000002</c:v>
                </c:pt>
                <c:pt idx="11430">
                  <c:v>-88.852500000000006</c:v>
                </c:pt>
                <c:pt idx="11431">
                  <c:v>-88.850500000000011</c:v>
                </c:pt>
                <c:pt idx="11432">
                  <c:v>-88.848500000000001</c:v>
                </c:pt>
                <c:pt idx="11433">
                  <c:v>-88.846500000000006</c:v>
                </c:pt>
                <c:pt idx="11434">
                  <c:v>-88.844500000000011</c:v>
                </c:pt>
                <c:pt idx="11435">
                  <c:v>-88.842500000000001</c:v>
                </c:pt>
                <c:pt idx="11436">
                  <c:v>-88.840500000000006</c:v>
                </c:pt>
                <c:pt idx="11437">
                  <c:v>-88.83850000000001</c:v>
                </c:pt>
                <c:pt idx="11438">
                  <c:v>-88.836500000000001</c:v>
                </c:pt>
                <c:pt idx="11439">
                  <c:v>-88.834500000000006</c:v>
                </c:pt>
                <c:pt idx="11440">
                  <c:v>-88.83250000000001</c:v>
                </c:pt>
                <c:pt idx="11441">
                  <c:v>-88.830500000000001</c:v>
                </c:pt>
                <c:pt idx="11442">
                  <c:v>-88.828500000000005</c:v>
                </c:pt>
                <c:pt idx="11443">
                  <c:v>-88.82650000000001</c:v>
                </c:pt>
                <c:pt idx="11444">
                  <c:v>-88.8245</c:v>
                </c:pt>
                <c:pt idx="11445">
                  <c:v>-88.822500000000005</c:v>
                </c:pt>
                <c:pt idx="11446">
                  <c:v>-88.82050000000001</c:v>
                </c:pt>
                <c:pt idx="11447">
                  <c:v>-88.8185</c:v>
                </c:pt>
                <c:pt idx="11448">
                  <c:v>-88.816500000000005</c:v>
                </c:pt>
                <c:pt idx="11449">
                  <c:v>-88.81450000000001</c:v>
                </c:pt>
                <c:pt idx="11450">
                  <c:v>-88.8125</c:v>
                </c:pt>
                <c:pt idx="11451">
                  <c:v>-88.810500000000005</c:v>
                </c:pt>
                <c:pt idx="11452">
                  <c:v>-88.808500000000009</c:v>
                </c:pt>
                <c:pt idx="11453">
                  <c:v>-88.8065</c:v>
                </c:pt>
                <c:pt idx="11454">
                  <c:v>-88.804500000000004</c:v>
                </c:pt>
                <c:pt idx="11455">
                  <c:v>-88.802500000000009</c:v>
                </c:pt>
                <c:pt idx="11456">
                  <c:v>-88.8005</c:v>
                </c:pt>
                <c:pt idx="11457">
                  <c:v>-88.798500000000004</c:v>
                </c:pt>
                <c:pt idx="11458">
                  <c:v>-88.796500000000009</c:v>
                </c:pt>
                <c:pt idx="11459">
                  <c:v>-88.794499999999999</c:v>
                </c:pt>
                <c:pt idx="11460">
                  <c:v>-88.792500000000004</c:v>
                </c:pt>
                <c:pt idx="11461">
                  <c:v>-88.790500000000009</c:v>
                </c:pt>
                <c:pt idx="11462">
                  <c:v>-88.788499999999999</c:v>
                </c:pt>
                <c:pt idx="11463">
                  <c:v>-88.786500000000004</c:v>
                </c:pt>
                <c:pt idx="11464">
                  <c:v>-88.784500000000008</c:v>
                </c:pt>
                <c:pt idx="11465">
                  <c:v>-88.782499999999999</c:v>
                </c:pt>
                <c:pt idx="11466">
                  <c:v>-88.780500000000004</c:v>
                </c:pt>
                <c:pt idx="11467">
                  <c:v>-88.778500000000008</c:v>
                </c:pt>
                <c:pt idx="11468">
                  <c:v>-88.776499999999999</c:v>
                </c:pt>
                <c:pt idx="11469">
                  <c:v>-88.774500000000003</c:v>
                </c:pt>
                <c:pt idx="11470">
                  <c:v>-88.772500000000008</c:v>
                </c:pt>
                <c:pt idx="11471">
                  <c:v>-88.770499999999998</c:v>
                </c:pt>
                <c:pt idx="11472">
                  <c:v>-88.768500000000003</c:v>
                </c:pt>
                <c:pt idx="11473">
                  <c:v>-88.766500000000008</c:v>
                </c:pt>
                <c:pt idx="11474">
                  <c:v>-88.764499999999998</c:v>
                </c:pt>
                <c:pt idx="11475">
                  <c:v>-88.762500000000003</c:v>
                </c:pt>
                <c:pt idx="11476">
                  <c:v>-88.760500000000008</c:v>
                </c:pt>
                <c:pt idx="11477">
                  <c:v>-88.758499999999998</c:v>
                </c:pt>
                <c:pt idx="11478">
                  <c:v>-88.756500000000003</c:v>
                </c:pt>
                <c:pt idx="11479">
                  <c:v>-88.754500000000007</c:v>
                </c:pt>
                <c:pt idx="11480">
                  <c:v>-88.752499999999998</c:v>
                </c:pt>
                <c:pt idx="11481">
                  <c:v>-88.750500000000002</c:v>
                </c:pt>
                <c:pt idx="11482">
                  <c:v>-88.748500000000007</c:v>
                </c:pt>
                <c:pt idx="11483">
                  <c:v>-88.746499999999997</c:v>
                </c:pt>
                <c:pt idx="11484">
                  <c:v>-88.744500000000002</c:v>
                </c:pt>
                <c:pt idx="11485">
                  <c:v>-88.742500000000007</c:v>
                </c:pt>
                <c:pt idx="11486">
                  <c:v>-88.740499999999997</c:v>
                </c:pt>
                <c:pt idx="11487">
                  <c:v>-88.738500000000002</c:v>
                </c:pt>
                <c:pt idx="11488">
                  <c:v>-88.736500000000007</c:v>
                </c:pt>
                <c:pt idx="11489">
                  <c:v>-88.734499999999997</c:v>
                </c:pt>
                <c:pt idx="11490">
                  <c:v>-88.732500000000002</c:v>
                </c:pt>
                <c:pt idx="11491">
                  <c:v>-88.730500000000006</c:v>
                </c:pt>
                <c:pt idx="11492">
                  <c:v>-88.728499999999997</c:v>
                </c:pt>
                <c:pt idx="11493">
                  <c:v>-88.726500000000001</c:v>
                </c:pt>
                <c:pt idx="11494">
                  <c:v>-88.724500000000006</c:v>
                </c:pt>
                <c:pt idx="11495">
                  <c:v>-88.722500000000011</c:v>
                </c:pt>
                <c:pt idx="11496">
                  <c:v>-88.720500000000001</c:v>
                </c:pt>
                <c:pt idx="11497">
                  <c:v>-88.718500000000006</c:v>
                </c:pt>
                <c:pt idx="11498">
                  <c:v>-88.716500000000011</c:v>
                </c:pt>
                <c:pt idx="11499">
                  <c:v>-88.714500000000001</c:v>
                </c:pt>
                <c:pt idx="11500">
                  <c:v>-88.712500000000006</c:v>
                </c:pt>
                <c:pt idx="11501">
                  <c:v>-88.71050000000001</c:v>
                </c:pt>
                <c:pt idx="11502">
                  <c:v>-88.708500000000001</c:v>
                </c:pt>
                <c:pt idx="11503">
                  <c:v>-88.706500000000005</c:v>
                </c:pt>
                <c:pt idx="11504">
                  <c:v>-88.70450000000001</c:v>
                </c:pt>
                <c:pt idx="11505">
                  <c:v>-88.702500000000001</c:v>
                </c:pt>
                <c:pt idx="11506">
                  <c:v>-88.700500000000005</c:v>
                </c:pt>
                <c:pt idx="11507">
                  <c:v>-88.69850000000001</c:v>
                </c:pt>
                <c:pt idx="11508">
                  <c:v>-88.696500000000015</c:v>
                </c:pt>
                <c:pt idx="11509">
                  <c:v>-88.694500000000005</c:v>
                </c:pt>
                <c:pt idx="11510">
                  <c:v>-88.69250000000001</c:v>
                </c:pt>
                <c:pt idx="11511">
                  <c:v>-88.690500000000014</c:v>
                </c:pt>
                <c:pt idx="11512">
                  <c:v>-88.688500000000005</c:v>
                </c:pt>
                <c:pt idx="11513">
                  <c:v>-88.686500000000009</c:v>
                </c:pt>
                <c:pt idx="11514">
                  <c:v>-88.684500000000014</c:v>
                </c:pt>
                <c:pt idx="11515">
                  <c:v>-88.682500000000005</c:v>
                </c:pt>
                <c:pt idx="11516">
                  <c:v>-88.680500000000009</c:v>
                </c:pt>
                <c:pt idx="11517">
                  <c:v>-88.678500000000014</c:v>
                </c:pt>
                <c:pt idx="11518">
                  <c:v>-88.676500000000004</c:v>
                </c:pt>
                <c:pt idx="11519">
                  <c:v>-88.674500000000009</c:v>
                </c:pt>
                <c:pt idx="11520">
                  <c:v>-88.672500000000014</c:v>
                </c:pt>
                <c:pt idx="11521">
                  <c:v>-88.670500000000004</c:v>
                </c:pt>
                <c:pt idx="11522">
                  <c:v>-88.668500000000009</c:v>
                </c:pt>
                <c:pt idx="11523">
                  <c:v>-88.666500000000013</c:v>
                </c:pt>
                <c:pt idx="11524">
                  <c:v>-88.664500000000004</c:v>
                </c:pt>
                <c:pt idx="11525">
                  <c:v>-88.662500000000009</c:v>
                </c:pt>
                <c:pt idx="11526">
                  <c:v>-88.660500000000013</c:v>
                </c:pt>
                <c:pt idx="11527">
                  <c:v>-88.658500000000004</c:v>
                </c:pt>
                <c:pt idx="11528">
                  <c:v>-88.656500000000008</c:v>
                </c:pt>
                <c:pt idx="11529">
                  <c:v>-88.654500000000013</c:v>
                </c:pt>
                <c:pt idx="11530">
                  <c:v>-88.652500000000003</c:v>
                </c:pt>
                <c:pt idx="11531">
                  <c:v>-88.650500000000008</c:v>
                </c:pt>
                <c:pt idx="11532">
                  <c:v>-88.648500000000013</c:v>
                </c:pt>
                <c:pt idx="11533">
                  <c:v>-88.646500000000003</c:v>
                </c:pt>
                <c:pt idx="11534">
                  <c:v>-88.644500000000008</c:v>
                </c:pt>
                <c:pt idx="11535">
                  <c:v>-88.642500000000013</c:v>
                </c:pt>
                <c:pt idx="11536">
                  <c:v>-88.640500000000003</c:v>
                </c:pt>
                <c:pt idx="11537">
                  <c:v>-88.638500000000008</c:v>
                </c:pt>
                <c:pt idx="11538">
                  <c:v>-88.636500000000012</c:v>
                </c:pt>
                <c:pt idx="11539">
                  <c:v>-88.634500000000003</c:v>
                </c:pt>
                <c:pt idx="11540">
                  <c:v>-88.632500000000007</c:v>
                </c:pt>
                <c:pt idx="11541">
                  <c:v>-88.630500000000012</c:v>
                </c:pt>
                <c:pt idx="11542">
                  <c:v>-88.628500000000003</c:v>
                </c:pt>
                <c:pt idx="11543">
                  <c:v>-88.626500000000007</c:v>
                </c:pt>
                <c:pt idx="11544">
                  <c:v>-88.624500000000012</c:v>
                </c:pt>
                <c:pt idx="11545">
                  <c:v>-88.622500000000002</c:v>
                </c:pt>
                <c:pt idx="11546">
                  <c:v>-88.620500000000007</c:v>
                </c:pt>
                <c:pt idx="11547">
                  <c:v>-88.618500000000012</c:v>
                </c:pt>
                <c:pt idx="11548">
                  <c:v>-88.616500000000002</c:v>
                </c:pt>
                <c:pt idx="11549">
                  <c:v>-88.614500000000007</c:v>
                </c:pt>
                <c:pt idx="11550">
                  <c:v>-88.612500000000011</c:v>
                </c:pt>
                <c:pt idx="11551">
                  <c:v>-88.610500000000002</c:v>
                </c:pt>
                <c:pt idx="11552">
                  <c:v>-88.608500000000006</c:v>
                </c:pt>
                <c:pt idx="11553">
                  <c:v>-88.606500000000011</c:v>
                </c:pt>
                <c:pt idx="11554">
                  <c:v>-88.604500000000002</c:v>
                </c:pt>
                <c:pt idx="11555">
                  <c:v>-88.602500000000006</c:v>
                </c:pt>
                <c:pt idx="11556">
                  <c:v>-88.600500000000011</c:v>
                </c:pt>
                <c:pt idx="11557">
                  <c:v>-88.598500000000001</c:v>
                </c:pt>
                <c:pt idx="11558">
                  <c:v>-88.596500000000006</c:v>
                </c:pt>
                <c:pt idx="11559">
                  <c:v>-88.594500000000011</c:v>
                </c:pt>
                <c:pt idx="11560">
                  <c:v>-88.592500000000001</c:v>
                </c:pt>
                <c:pt idx="11561">
                  <c:v>-88.590500000000006</c:v>
                </c:pt>
                <c:pt idx="11562">
                  <c:v>-88.58850000000001</c:v>
                </c:pt>
                <c:pt idx="11563">
                  <c:v>-88.586500000000001</c:v>
                </c:pt>
                <c:pt idx="11564">
                  <c:v>-88.584500000000006</c:v>
                </c:pt>
                <c:pt idx="11565">
                  <c:v>-88.58250000000001</c:v>
                </c:pt>
                <c:pt idx="11566">
                  <c:v>-88.580500000000001</c:v>
                </c:pt>
                <c:pt idx="11567">
                  <c:v>-88.578500000000005</c:v>
                </c:pt>
                <c:pt idx="11568">
                  <c:v>-88.57650000000001</c:v>
                </c:pt>
                <c:pt idx="11569">
                  <c:v>-88.5745</c:v>
                </c:pt>
                <c:pt idx="11570">
                  <c:v>-88.572500000000005</c:v>
                </c:pt>
                <c:pt idx="11571">
                  <c:v>-88.57050000000001</c:v>
                </c:pt>
                <c:pt idx="11572">
                  <c:v>-88.5685</c:v>
                </c:pt>
                <c:pt idx="11573">
                  <c:v>-88.566500000000005</c:v>
                </c:pt>
                <c:pt idx="11574">
                  <c:v>-88.56450000000001</c:v>
                </c:pt>
                <c:pt idx="11575">
                  <c:v>-88.5625</c:v>
                </c:pt>
                <c:pt idx="11576">
                  <c:v>-88.560500000000005</c:v>
                </c:pt>
                <c:pt idx="11577">
                  <c:v>-88.558500000000009</c:v>
                </c:pt>
                <c:pt idx="11578">
                  <c:v>-88.5565</c:v>
                </c:pt>
                <c:pt idx="11579">
                  <c:v>-88.554500000000004</c:v>
                </c:pt>
                <c:pt idx="11580">
                  <c:v>-88.552500000000009</c:v>
                </c:pt>
                <c:pt idx="11581">
                  <c:v>-88.5505</c:v>
                </c:pt>
                <c:pt idx="11582">
                  <c:v>-88.548500000000004</c:v>
                </c:pt>
                <c:pt idx="11583">
                  <c:v>-88.546500000000009</c:v>
                </c:pt>
                <c:pt idx="11584">
                  <c:v>-88.544499999999999</c:v>
                </c:pt>
                <c:pt idx="11585">
                  <c:v>-88.542500000000004</c:v>
                </c:pt>
                <c:pt idx="11586">
                  <c:v>-88.540500000000009</c:v>
                </c:pt>
                <c:pt idx="11587">
                  <c:v>-88.538499999999999</c:v>
                </c:pt>
                <c:pt idx="11588">
                  <c:v>-88.536500000000004</c:v>
                </c:pt>
                <c:pt idx="11589">
                  <c:v>-88.534500000000008</c:v>
                </c:pt>
                <c:pt idx="11590">
                  <c:v>-88.532499999999999</c:v>
                </c:pt>
                <c:pt idx="11591">
                  <c:v>-88.530500000000004</c:v>
                </c:pt>
                <c:pt idx="11592">
                  <c:v>-88.528500000000008</c:v>
                </c:pt>
                <c:pt idx="11593">
                  <c:v>-88.526499999999999</c:v>
                </c:pt>
                <c:pt idx="11594">
                  <c:v>-88.524500000000003</c:v>
                </c:pt>
                <c:pt idx="11595">
                  <c:v>-88.522500000000008</c:v>
                </c:pt>
                <c:pt idx="11596">
                  <c:v>-88.520499999999998</c:v>
                </c:pt>
                <c:pt idx="11597">
                  <c:v>-88.518500000000003</c:v>
                </c:pt>
                <c:pt idx="11598">
                  <c:v>-88.516500000000008</c:v>
                </c:pt>
                <c:pt idx="11599">
                  <c:v>-88.514499999999998</c:v>
                </c:pt>
                <c:pt idx="11600">
                  <c:v>-88.512500000000003</c:v>
                </c:pt>
                <c:pt idx="11601">
                  <c:v>-88.510500000000008</c:v>
                </c:pt>
                <c:pt idx="11602">
                  <c:v>-88.508499999999998</c:v>
                </c:pt>
                <c:pt idx="11603">
                  <c:v>-88.506500000000003</c:v>
                </c:pt>
                <c:pt idx="11604">
                  <c:v>-88.504500000000007</c:v>
                </c:pt>
                <c:pt idx="11605">
                  <c:v>-88.502499999999998</c:v>
                </c:pt>
                <c:pt idx="11606">
                  <c:v>-88.500500000000002</c:v>
                </c:pt>
                <c:pt idx="11607">
                  <c:v>-88.498500000000007</c:v>
                </c:pt>
                <c:pt idx="11608">
                  <c:v>-88.496499999999997</c:v>
                </c:pt>
                <c:pt idx="11609">
                  <c:v>-88.494500000000002</c:v>
                </c:pt>
                <c:pt idx="11610">
                  <c:v>-88.492500000000007</c:v>
                </c:pt>
                <c:pt idx="11611">
                  <c:v>-88.490499999999997</c:v>
                </c:pt>
                <c:pt idx="11612">
                  <c:v>-88.488500000000002</c:v>
                </c:pt>
                <c:pt idx="11613">
                  <c:v>-88.486500000000007</c:v>
                </c:pt>
                <c:pt idx="11614">
                  <c:v>-88.484499999999997</c:v>
                </c:pt>
                <c:pt idx="11615">
                  <c:v>-88.482500000000002</c:v>
                </c:pt>
                <c:pt idx="11616">
                  <c:v>-88.480500000000006</c:v>
                </c:pt>
                <c:pt idx="11617">
                  <c:v>-88.478499999999997</c:v>
                </c:pt>
                <c:pt idx="11618">
                  <c:v>-88.476500000000001</c:v>
                </c:pt>
                <c:pt idx="11619">
                  <c:v>-88.474500000000006</c:v>
                </c:pt>
                <c:pt idx="11620">
                  <c:v>-88.472500000000011</c:v>
                </c:pt>
                <c:pt idx="11621">
                  <c:v>-88.470500000000001</c:v>
                </c:pt>
                <c:pt idx="11622">
                  <c:v>-88.468500000000006</c:v>
                </c:pt>
                <c:pt idx="11623">
                  <c:v>-88.466500000000011</c:v>
                </c:pt>
                <c:pt idx="11624">
                  <c:v>-88.464500000000001</c:v>
                </c:pt>
                <c:pt idx="11625">
                  <c:v>-88.462500000000006</c:v>
                </c:pt>
                <c:pt idx="11626">
                  <c:v>-88.46050000000001</c:v>
                </c:pt>
                <c:pt idx="11627">
                  <c:v>-88.458500000000001</c:v>
                </c:pt>
                <c:pt idx="11628">
                  <c:v>-88.456500000000005</c:v>
                </c:pt>
                <c:pt idx="11629">
                  <c:v>-88.45450000000001</c:v>
                </c:pt>
                <c:pt idx="11630">
                  <c:v>-88.452500000000001</c:v>
                </c:pt>
                <c:pt idx="11631">
                  <c:v>-88.450500000000005</c:v>
                </c:pt>
                <c:pt idx="11632">
                  <c:v>-88.44850000000001</c:v>
                </c:pt>
                <c:pt idx="11633">
                  <c:v>-88.446500000000015</c:v>
                </c:pt>
                <c:pt idx="11634">
                  <c:v>-88.444500000000005</c:v>
                </c:pt>
                <c:pt idx="11635">
                  <c:v>-88.44250000000001</c:v>
                </c:pt>
                <c:pt idx="11636">
                  <c:v>-88.440500000000014</c:v>
                </c:pt>
                <c:pt idx="11637">
                  <c:v>-88.438500000000005</c:v>
                </c:pt>
                <c:pt idx="11638">
                  <c:v>-88.436500000000009</c:v>
                </c:pt>
                <c:pt idx="11639">
                  <c:v>-88.434500000000014</c:v>
                </c:pt>
                <c:pt idx="11640">
                  <c:v>-88.432500000000005</c:v>
                </c:pt>
                <c:pt idx="11641">
                  <c:v>-88.430500000000009</c:v>
                </c:pt>
                <c:pt idx="11642">
                  <c:v>-88.428500000000014</c:v>
                </c:pt>
                <c:pt idx="11643">
                  <c:v>-88.426500000000004</c:v>
                </c:pt>
                <c:pt idx="11644">
                  <c:v>-88.424500000000009</c:v>
                </c:pt>
                <c:pt idx="11645">
                  <c:v>-88.422500000000014</c:v>
                </c:pt>
                <c:pt idx="11646">
                  <c:v>-88.420500000000004</c:v>
                </c:pt>
                <c:pt idx="11647">
                  <c:v>-88.418500000000009</c:v>
                </c:pt>
                <c:pt idx="11648">
                  <c:v>-88.416500000000013</c:v>
                </c:pt>
                <c:pt idx="11649">
                  <c:v>-88.414500000000004</c:v>
                </c:pt>
                <c:pt idx="11650">
                  <c:v>-88.412500000000009</c:v>
                </c:pt>
                <c:pt idx="11651">
                  <c:v>-88.410500000000013</c:v>
                </c:pt>
                <c:pt idx="11652">
                  <c:v>-88.408500000000004</c:v>
                </c:pt>
                <c:pt idx="11653">
                  <c:v>-88.406500000000008</c:v>
                </c:pt>
                <c:pt idx="11654">
                  <c:v>-88.404500000000013</c:v>
                </c:pt>
                <c:pt idx="11655">
                  <c:v>-88.402500000000003</c:v>
                </c:pt>
                <c:pt idx="11656">
                  <c:v>-88.400500000000008</c:v>
                </c:pt>
                <c:pt idx="11657">
                  <c:v>-88.398500000000013</c:v>
                </c:pt>
                <c:pt idx="11658">
                  <c:v>-88.396500000000003</c:v>
                </c:pt>
                <c:pt idx="11659">
                  <c:v>-88.394500000000008</c:v>
                </c:pt>
                <c:pt idx="11660">
                  <c:v>-88.392500000000013</c:v>
                </c:pt>
                <c:pt idx="11661">
                  <c:v>-88.390500000000003</c:v>
                </c:pt>
                <c:pt idx="11662">
                  <c:v>-88.388500000000008</c:v>
                </c:pt>
                <c:pt idx="11663">
                  <c:v>-88.386500000000012</c:v>
                </c:pt>
                <c:pt idx="11664">
                  <c:v>-88.384500000000003</c:v>
                </c:pt>
                <c:pt idx="11665">
                  <c:v>-88.382500000000007</c:v>
                </c:pt>
                <c:pt idx="11666">
                  <c:v>-88.380500000000012</c:v>
                </c:pt>
                <c:pt idx="11667">
                  <c:v>-88.378500000000003</c:v>
                </c:pt>
                <c:pt idx="11668">
                  <c:v>-88.376500000000007</c:v>
                </c:pt>
                <c:pt idx="11669">
                  <c:v>-88.374500000000012</c:v>
                </c:pt>
                <c:pt idx="11670">
                  <c:v>-88.372500000000002</c:v>
                </c:pt>
                <c:pt idx="11671">
                  <c:v>-88.370500000000007</c:v>
                </c:pt>
                <c:pt idx="11672">
                  <c:v>-88.368500000000012</c:v>
                </c:pt>
                <c:pt idx="11673">
                  <c:v>-88.366500000000002</c:v>
                </c:pt>
                <c:pt idx="11674">
                  <c:v>-88.364500000000007</c:v>
                </c:pt>
                <c:pt idx="11675">
                  <c:v>-88.362500000000011</c:v>
                </c:pt>
                <c:pt idx="11676">
                  <c:v>-88.360500000000002</c:v>
                </c:pt>
                <c:pt idx="11677">
                  <c:v>-88.358500000000006</c:v>
                </c:pt>
                <c:pt idx="11678">
                  <c:v>-88.356500000000011</c:v>
                </c:pt>
                <c:pt idx="11679">
                  <c:v>-88.354500000000002</c:v>
                </c:pt>
                <c:pt idx="11680">
                  <c:v>-88.352500000000006</c:v>
                </c:pt>
                <c:pt idx="11681">
                  <c:v>-88.350500000000011</c:v>
                </c:pt>
                <c:pt idx="11682">
                  <c:v>-88.348500000000001</c:v>
                </c:pt>
                <c:pt idx="11683">
                  <c:v>-88.346500000000006</c:v>
                </c:pt>
                <c:pt idx="11684">
                  <c:v>-88.344500000000011</c:v>
                </c:pt>
                <c:pt idx="11685">
                  <c:v>-88.342500000000001</c:v>
                </c:pt>
                <c:pt idx="11686">
                  <c:v>-88.340500000000006</c:v>
                </c:pt>
                <c:pt idx="11687">
                  <c:v>-88.33850000000001</c:v>
                </c:pt>
                <c:pt idx="11688">
                  <c:v>-88.336500000000001</c:v>
                </c:pt>
                <c:pt idx="11689">
                  <c:v>-88.334500000000006</c:v>
                </c:pt>
                <c:pt idx="11690">
                  <c:v>-88.33250000000001</c:v>
                </c:pt>
                <c:pt idx="11691">
                  <c:v>-88.330500000000001</c:v>
                </c:pt>
                <c:pt idx="11692">
                  <c:v>-88.328500000000005</c:v>
                </c:pt>
                <c:pt idx="11693">
                  <c:v>-88.32650000000001</c:v>
                </c:pt>
                <c:pt idx="11694">
                  <c:v>-88.3245</c:v>
                </c:pt>
                <c:pt idx="11695">
                  <c:v>-88.322500000000005</c:v>
                </c:pt>
                <c:pt idx="11696">
                  <c:v>-88.32050000000001</c:v>
                </c:pt>
                <c:pt idx="11697">
                  <c:v>-88.3185</c:v>
                </c:pt>
                <c:pt idx="11698">
                  <c:v>-88.316500000000005</c:v>
                </c:pt>
                <c:pt idx="11699">
                  <c:v>-88.31450000000001</c:v>
                </c:pt>
                <c:pt idx="11700">
                  <c:v>-88.3125</c:v>
                </c:pt>
                <c:pt idx="11701">
                  <c:v>-88.310500000000005</c:v>
                </c:pt>
                <c:pt idx="11702">
                  <c:v>-88.308500000000009</c:v>
                </c:pt>
                <c:pt idx="11703">
                  <c:v>-88.3065</c:v>
                </c:pt>
                <c:pt idx="11704">
                  <c:v>-88.304500000000004</c:v>
                </c:pt>
                <c:pt idx="11705">
                  <c:v>-88.302500000000009</c:v>
                </c:pt>
                <c:pt idx="11706">
                  <c:v>-88.3005</c:v>
                </c:pt>
                <c:pt idx="11707">
                  <c:v>-88.298500000000004</c:v>
                </c:pt>
                <c:pt idx="11708">
                  <c:v>-88.296500000000009</c:v>
                </c:pt>
                <c:pt idx="11709">
                  <c:v>-88.294499999999999</c:v>
                </c:pt>
                <c:pt idx="11710">
                  <c:v>-88.292500000000004</c:v>
                </c:pt>
                <c:pt idx="11711">
                  <c:v>-88.290500000000009</c:v>
                </c:pt>
                <c:pt idx="11712">
                  <c:v>-88.288499999999999</c:v>
                </c:pt>
                <c:pt idx="11713">
                  <c:v>-88.286500000000004</c:v>
                </c:pt>
                <c:pt idx="11714">
                  <c:v>-88.284500000000008</c:v>
                </c:pt>
                <c:pt idx="11715">
                  <c:v>-88.282499999999999</c:v>
                </c:pt>
                <c:pt idx="11716">
                  <c:v>-88.280500000000004</c:v>
                </c:pt>
                <c:pt idx="11717">
                  <c:v>-88.278500000000008</c:v>
                </c:pt>
                <c:pt idx="11718">
                  <c:v>-88.276499999999999</c:v>
                </c:pt>
                <c:pt idx="11719">
                  <c:v>-88.274500000000003</c:v>
                </c:pt>
                <c:pt idx="11720">
                  <c:v>-88.272500000000008</c:v>
                </c:pt>
                <c:pt idx="11721">
                  <c:v>-88.270499999999998</c:v>
                </c:pt>
                <c:pt idx="11722">
                  <c:v>-88.268500000000003</c:v>
                </c:pt>
                <c:pt idx="11723">
                  <c:v>-88.266500000000008</c:v>
                </c:pt>
                <c:pt idx="11724">
                  <c:v>-88.264499999999998</c:v>
                </c:pt>
                <c:pt idx="11725">
                  <c:v>-88.262500000000003</c:v>
                </c:pt>
                <c:pt idx="11726">
                  <c:v>-88.260500000000008</c:v>
                </c:pt>
                <c:pt idx="11727">
                  <c:v>-88.258499999999998</c:v>
                </c:pt>
                <c:pt idx="11728">
                  <c:v>-88.256500000000003</c:v>
                </c:pt>
                <c:pt idx="11729">
                  <c:v>-88.254500000000007</c:v>
                </c:pt>
                <c:pt idx="11730">
                  <c:v>-88.252499999999998</c:v>
                </c:pt>
                <c:pt idx="11731">
                  <c:v>-88.250500000000002</c:v>
                </c:pt>
                <c:pt idx="11732">
                  <c:v>-88.248500000000007</c:v>
                </c:pt>
                <c:pt idx="11733">
                  <c:v>-88.246499999999997</c:v>
                </c:pt>
                <c:pt idx="11734">
                  <c:v>-88.244500000000002</c:v>
                </c:pt>
                <c:pt idx="11735">
                  <c:v>-88.242500000000007</c:v>
                </c:pt>
                <c:pt idx="11736">
                  <c:v>-88.240499999999997</c:v>
                </c:pt>
                <c:pt idx="11737">
                  <c:v>-88.238500000000002</c:v>
                </c:pt>
                <c:pt idx="11738">
                  <c:v>-88.236500000000007</c:v>
                </c:pt>
                <c:pt idx="11739">
                  <c:v>-88.234499999999997</c:v>
                </c:pt>
                <c:pt idx="11740">
                  <c:v>-88.232500000000002</c:v>
                </c:pt>
                <c:pt idx="11741">
                  <c:v>-88.230500000000006</c:v>
                </c:pt>
                <c:pt idx="11742">
                  <c:v>-88.228499999999997</c:v>
                </c:pt>
                <c:pt idx="11743">
                  <c:v>-88.226500000000001</c:v>
                </c:pt>
                <c:pt idx="11744">
                  <c:v>-88.224500000000006</c:v>
                </c:pt>
                <c:pt idx="11745">
                  <c:v>-88.222500000000011</c:v>
                </c:pt>
                <c:pt idx="11746">
                  <c:v>-88.220500000000001</c:v>
                </c:pt>
                <c:pt idx="11747">
                  <c:v>-88.218500000000006</c:v>
                </c:pt>
                <c:pt idx="11748">
                  <c:v>-88.216500000000011</c:v>
                </c:pt>
                <c:pt idx="11749">
                  <c:v>-88.214500000000001</c:v>
                </c:pt>
                <c:pt idx="11750">
                  <c:v>-88.212500000000006</c:v>
                </c:pt>
                <c:pt idx="11751">
                  <c:v>-88.21050000000001</c:v>
                </c:pt>
                <c:pt idx="11752">
                  <c:v>-88.208500000000001</c:v>
                </c:pt>
                <c:pt idx="11753">
                  <c:v>-88.206500000000005</c:v>
                </c:pt>
                <c:pt idx="11754">
                  <c:v>-88.20450000000001</c:v>
                </c:pt>
                <c:pt idx="11755">
                  <c:v>-88.202500000000001</c:v>
                </c:pt>
                <c:pt idx="11756">
                  <c:v>-88.200500000000005</c:v>
                </c:pt>
                <c:pt idx="11757">
                  <c:v>-88.19850000000001</c:v>
                </c:pt>
                <c:pt idx="11758">
                  <c:v>-88.196500000000015</c:v>
                </c:pt>
                <c:pt idx="11759">
                  <c:v>-88.194500000000005</c:v>
                </c:pt>
                <c:pt idx="11760">
                  <c:v>-88.19250000000001</c:v>
                </c:pt>
                <c:pt idx="11761">
                  <c:v>-88.190500000000014</c:v>
                </c:pt>
                <c:pt idx="11762">
                  <c:v>-88.188500000000005</c:v>
                </c:pt>
                <c:pt idx="11763">
                  <c:v>-88.186500000000009</c:v>
                </c:pt>
                <c:pt idx="11764">
                  <c:v>-88.184500000000014</c:v>
                </c:pt>
                <c:pt idx="11765">
                  <c:v>-88.182500000000005</c:v>
                </c:pt>
                <c:pt idx="11766">
                  <c:v>-88.180500000000009</c:v>
                </c:pt>
                <c:pt idx="11767">
                  <c:v>-88.178500000000014</c:v>
                </c:pt>
                <c:pt idx="11768">
                  <c:v>-88.176500000000004</c:v>
                </c:pt>
                <c:pt idx="11769">
                  <c:v>-88.174500000000009</c:v>
                </c:pt>
                <c:pt idx="11770">
                  <c:v>-88.172500000000014</c:v>
                </c:pt>
                <c:pt idx="11771">
                  <c:v>-88.170500000000004</c:v>
                </c:pt>
                <c:pt idx="11772">
                  <c:v>-88.168500000000009</c:v>
                </c:pt>
                <c:pt idx="11773">
                  <c:v>-88.166500000000013</c:v>
                </c:pt>
                <c:pt idx="11774">
                  <c:v>-88.164500000000004</c:v>
                </c:pt>
                <c:pt idx="11775">
                  <c:v>-88.162500000000009</c:v>
                </c:pt>
                <c:pt idx="11776">
                  <c:v>-88.160500000000013</c:v>
                </c:pt>
                <c:pt idx="11777">
                  <c:v>-88.158500000000004</c:v>
                </c:pt>
                <c:pt idx="11778">
                  <c:v>-88.156500000000008</c:v>
                </c:pt>
                <c:pt idx="11779">
                  <c:v>-88.154500000000013</c:v>
                </c:pt>
                <c:pt idx="11780">
                  <c:v>-88.152500000000003</c:v>
                </c:pt>
                <c:pt idx="11781">
                  <c:v>-88.150500000000008</c:v>
                </c:pt>
                <c:pt idx="11782">
                  <c:v>-88.148500000000013</c:v>
                </c:pt>
                <c:pt idx="11783">
                  <c:v>-88.146500000000003</c:v>
                </c:pt>
                <c:pt idx="11784">
                  <c:v>-88.144500000000008</c:v>
                </c:pt>
                <c:pt idx="11785">
                  <c:v>-88.142500000000013</c:v>
                </c:pt>
                <c:pt idx="11786">
                  <c:v>-88.140500000000003</c:v>
                </c:pt>
                <c:pt idx="11787">
                  <c:v>-88.138500000000008</c:v>
                </c:pt>
                <c:pt idx="11788">
                  <c:v>-88.136500000000012</c:v>
                </c:pt>
                <c:pt idx="11789">
                  <c:v>-88.134500000000003</c:v>
                </c:pt>
                <c:pt idx="11790">
                  <c:v>-88.132500000000007</c:v>
                </c:pt>
                <c:pt idx="11791">
                  <c:v>-88.130500000000012</c:v>
                </c:pt>
                <c:pt idx="11792">
                  <c:v>-88.128500000000003</c:v>
                </c:pt>
                <c:pt idx="11793">
                  <c:v>-88.126500000000007</c:v>
                </c:pt>
                <c:pt idx="11794">
                  <c:v>-88.124500000000012</c:v>
                </c:pt>
                <c:pt idx="11795">
                  <c:v>-88.122500000000002</c:v>
                </c:pt>
                <c:pt idx="11796">
                  <c:v>-88.120500000000007</c:v>
                </c:pt>
                <c:pt idx="11797">
                  <c:v>-88.118500000000012</c:v>
                </c:pt>
                <c:pt idx="11798">
                  <c:v>-88.116500000000002</c:v>
                </c:pt>
                <c:pt idx="11799">
                  <c:v>-88.114500000000007</c:v>
                </c:pt>
                <c:pt idx="11800">
                  <c:v>-88.112500000000011</c:v>
                </c:pt>
                <c:pt idx="11801">
                  <c:v>-88.110500000000002</c:v>
                </c:pt>
                <c:pt idx="11802">
                  <c:v>-88.108500000000006</c:v>
                </c:pt>
                <c:pt idx="11803">
                  <c:v>-88.106500000000011</c:v>
                </c:pt>
                <c:pt idx="11804">
                  <c:v>-88.104500000000002</c:v>
                </c:pt>
                <c:pt idx="11805">
                  <c:v>-88.102500000000006</c:v>
                </c:pt>
                <c:pt idx="11806">
                  <c:v>-88.100500000000011</c:v>
                </c:pt>
                <c:pt idx="11807">
                  <c:v>-88.098500000000001</c:v>
                </c:pt>
                <c:pt idx="11808">
                  <c:v>-88.096500000000006</c:v>
                </c:pt>
                <c:pt idx="11809">
                  <c:v>-88.094500000000011</c:v>
                </c:pt>
                <c:pt idx="11810">
                  <c:v>-88.092500000000001</c:v>
                </c:pt>
                <c:pt idx="11811">
                  <c:v>-88.090500000000006</c:v>
                </c:pt>
                <c:pt idx="11812">
                  <c:v>-88.08850000000001</c:v>
                </c:pt>
                <c:pt idx="11813">
                  <c:v>-88.086500000000001</c:v>
                </c:pt>
                <c:pt idx="11814">
                  <c:v>-88.084500000000006</c:v>
                </c:pt>
                <c:pt idx="11815">
                  <c:v>-88.08250000000001</c:v>
                </c:pt>
                <c:pt idx="11816">
                  <c:v>-88.080500000000001</c:v>
                </c:pt>
                <c:pt idx="11817">
                  <c:v>-88.078500000000005</c:v>
                </c:pt>
                <c:pt idx="11818">
                  <c:v>-88.07650000000001</c:v>
                </c:pt>
                <c:pt idx="11819">
                  <c:v>-88.0745</c:v>
                </c:pt>
                <c:pt idx="11820">
                  <c:v>-88.072500000000005</c:v>
                </c:pt>
                <c:pt idx="11821">
                  <c:v>-88.07050000000001</c:v>
                </c:pt>
                <c:pt idx="11822">
                  <c:v>-88.0685</c:v>
                </c:pt>
                <c:pt idx="11823">
                  <c:v>-88.066500000000005</c:v>
                </c:pt>
                <c:pt idx="11824">
                  <c:v>-88.06450000000001</c:v>
                </c:pt>
                <c:pt idx="11825">
                  <c:v>-88.0625</c:v>
                </c:pt>
                <c:pt idx="11826">
                  <c:v>-88.060500000000005</c:v>
                </c:pt>
                <c:pt idx="11827">
                  <c:v>-88.058500000000009</c:v>
                </c:pt>
                <c:pt idx="11828">
                  <c:v>-88.0565</c:v>
                </c:pt>
                <c:pt idx="11829">
                  <c:v>-88.054500000000004</c:v>
                </c:pt>
                <c:pt idx="11830">
                  <c:v>-88.052500000000009</c:v>
                </c:pt>
                <c:pt idx="11831">
                  <c:v>-88.0505</c:v>
                </c:pt>
                <c:pt idx="11832">
                  <c:v>-88.048500000000004</c:v>
                </c:pt>
                <c:pt idx="11833">
                  <c:v>-88.046500000000009</c:v>
                </c:pt>
                <c:pt idx="11834">
                  <c:v>-88.044499999999999</c:v>
                </c:pt>
                <c:pt idx="11835">
                  <c:v>-88.042500000000004</c:v>
                </c:pt>
                <c:pt idx="11836">
                  <c:v>-88.040500000000009</c:v>
                </c:pt>
                <c:pt idx="11837">
                  <c:v>-88.038499999999999</c:v>
                </c:pt>
                <c:pt idx="11838">
                  <c:v>-88.036500000000004</c:v>
                </c:pt>
                <c:pt idx="11839">
                  <c:v>-88.034500000000008</c:v>
                </c:pt>
                <c:pt idx="11840">
                  <c:v>-88.032499999999999</c:v>
                </c:pt>
                <c:pt idx="11841">
                  <c:v>-88.030500000000004</c:v>
                </c:pt>
                <c:pt idx="11842">
                  <c:v>-88.028500000000008</c:v>
                </c:pt>
                <c:pt idx="11843">
                  <c:v>-88.026499999999999</c:v>
                </c:pt>
                <c:pt idx="11844">
                  <c:v>-88.024500000000003</c:v>
                </c:pt>
                <c:pt idx="11845">
                  <c:v>-88.022500000000008</c:v>
                </c:pt>
                <c:pt idx="11846">
                  <c:v>-88.020499999999998</c:v>
                </c:pt>
                <c:pt idx="11847">
                  <c:v>-88.018500000000003</c:v>
                </c:pt>
                <c:pt idx="11848">
                  <c:v>-88.016500000000008</c:v>
                </c:pt>
                <c:pt idx="11849">
                  <c:v>-88.014499999999998</c:v>
                </c:pt>
                <c:pt idx="11850">
                  <c:v>-88.012500000000003</c:v>
                </c:pt>
                <c:pt idx="11851">
                  <c:v>-88.010500000000008</c:v>
                </c:pt>
                <c:pt idx="11852">
                  <c:v>-88.008499999999998</c:v>
                </c:pt>
                <c:pt idx="11853">
                  <c:v>-88.006500000000003</c:v>
                </c:pt>
                <c:pt idx="11854">
                  <c:v>-88.004500000000007</c:v>
                </c:pt>
                <c:pt idx="11855">
                  <c:v>-88.002499999999998</c:v>
                </c:pt>
                <c:pt idx="11856">
                  <c:v>-88.000500000000002</c:v>
                </c:pt>
                <c:pt idx="11857">
                  <c:v>-87.998500000000007</c:v>
                </c:pt>
                <c:pt idx="11858">
                  <c:v>-87.996499999999997</c:v>
                </c:pt>
                <c:pt idx="11859">
                  <c:v>-87.994500000000002</c:v>
                </c:pt>
                <c:pt idx="11860">
                  <c:v>-87.992500000000007</c:v>
                </c:pt>
                <c:pt idx="11861">
                  <c:v>-87.990499999999997</c:v>
                </c:pt>
                <c:pt idx="11862">
                  <c:v>-87.988500000000002</c:v>
                </c:pt>
                <c:pt idx="11863">
                  <c:v>-87.986500000000007</c:v>
                </c:pt>
                <c:pt idx="11864">
                  <c:v>-87.984499999999997</c:v>
                </c:pt>
                <c:pt idx="11865">
                  <c:v>-87.982500000000002</c:v>
                </c:pt>
                <c:pt idx="11866">
                  <c:v>-87.980500000000006</c:v>
                </c:pt>
                <c:pt idx="11867">
                  <c:v>-87.978499999999997</c:v>
                </c:pt>
                <c:pt idx="11868">
                  <c:v>-87.976500000000001</c:v>
                </c:pt>
                <c:pt idx="11869">
                  <c:v>-87.974500000000006</c:v>
                </c:pt>
                <c:pt idx="11870">
                  <c:v>-87.972500000000011</c:v>
                </c:pt>
                <c:pt idx="11871">
                  <c:v>-87.970500000000001</c:v>
                </c:pt>
                <c:pt idx="11872">
                  <c:v>-87.968500000000006</c:v>
                </c:pt>
                <c:pt idx="11873">
                  <c:v>-87.966500000000011</c:v>
                </c:pt>
                <c:pt idx="11874">
                  <c:v>-87.964500000000001</c:v>
                </c:pt>
                <c:pt idx="11875">
                  <c:v>-87.962500000000006</c:v>
                </c:pt>
                <c:pt idx="11876">
                  <c:v>-87.96050000000001</c:v>
                </c:pt>
                <c:pt idx="11877">
                  <c:v>-87.958500000000001</c:v>
                </c:pt>
                <c:pt idx="11878">
                  <c:v>-87.956500000000005</c:v>
                </c:pt>
                <c:pt idx="11879">
                  <c:v>-87.95450000000001</c:v>
                </c:pt>
                <c:pt idx="11880">
                  <c:v>-87.952500000000001</c:v>
                </c:pt>
                <c:pt idx="11881">
                  <c:v>-87.950500000000005</c:v>
                </c:pt>
                <c:pt idx="11882">
                  <c:v>-87.94850000000001</c:v>
                </c:pt>
                <c:pt idx="11883">
                  <c:v>-87.946500000000015</c:v>
                </c:pt>
                <c:pt idx="11884">
                  <c:v>-87.944500000000005</c:v>
                </c:pt>
                <c:pt idx="11885">
                  <c:v>-87.94250000000001</c:v>
                </c:pt>
                <c:pt idx="11886">
                  <c:v>-87.940500000000014</c:v>
                </c:pt>
                <c:pt idx="11887">
                  <c:v>-87.938500000000005</c:v>
                </c:pt>
                <c:pt idx="11888">
                  <c:v>-87.936500000000009</c:v>
                </c:pt>
                <c:pt idx="11889">
                  <c:v>-87.934500000000014</c:v>
                </c:pt>
                <c:pt idx="11890">
                  <c:v>-87.932500000000005</c:v>
                </c:pt>
                <c:pt idx="11891">
                  <c:v>-87.930500000000009</c:v>
                </c:pt>
                <c:pt idx="11892">
                  <c:v>-87.928500000000014</c:v>
                </c:pt>
                <c:pt idx="11893">
                  <c:v>-87.926500000000004</c:v>
                </c:pt>
                <c:pt idx="11894">
                  <c:v>-87.924500000000009</c:v>
                </c:pt>
                <c:pt idx="11895">
                  <c:v>-87.922500000000014</c:v>
                </c:pt>
                <c:pt idx="11896">
                  <c:v>-87.920500000000004</c:v>
                </c:pt>
                <c:pt idx="11897">
                  <c:v>-87.918500000000009</c:v>
                </c:pt>
                <c:pt idx="11898">
                  <c:v>-87.916500000000013</c:v>
                </c:pt>
                <c:pt idx="11899">
                  <c:v>-87.914500000000004</c:v>
                </c:pt>
                <c:pt idx="11900">
                  <c:v>-87.912500000000009</c:v>
                </c:pt>
                <c:pt idx="11901">
                  <c:v>-87.910500000000013</c:v>
                </c:pt>
                <c:pt idx="11902">
                  <c:v>-87.908500000000004</c:v>
                </c:pt>
                <c:pt idx="11903">
                  <c:v>-87.906500000000008</c:v>
                </c:pt>
                <c:pt idx="11904">
                  <c:v>-87.904500000000013</c:v>
                </c:pt>
                <c:pt idx="11905">
                  <c:v>-87.902500000000003</c:v>
                </c:pt>
                <c:pt idx="11906">
                  <c:v>-87.900500000000008</c:v>
                </c:pt>
                <c:pt idx="11907">
                  <c:v>-87.898500000000013</c:v>
                </c:pt>
                <c:pt idx="11908">
                  <c:v>-87.896500000000003</c:v>
                </c:pt>
                <c:pt idx="11909">
                  <c:v>-87.894500000000008</c:v>
                </c:pt>
                <c:pt idx="11910">
                  <c:v>-87.892500000000013</c:v>
                </c:pt>
                <c:pt idx="11911">
                  <c:v>-87.890500000000003</c:v>
                </c:pt>
                <c:pt idx="11912">
                  <c:v>-87.888500000000008</c:v>
                </c:pt>
                <c:pt idx="11913">
                  <c:v>-87.886500000000012</c:v>
                </c:pt>
                <c:pt idx="11914">
                  <c:v>-87.884500000000003</c:v>
                </c:pt>
                <c:pt idx="11915">
                  <c:v>-87.882500000000007</c:v>
                </c:pt>
                <c:pt idx="11916">
                  <c:v>-87.880500000000012</c:v>
                </c:pt>
                <c:pt idx="11917">
                  <c:v>-87.878500000000003</c:v>
                </c:pt>
                <c:pt idx="11918">
                  <c:v>-87.876500000000007</c:v>
                </c:pt>
                <c:pt idx="11919">
                  <c:v>-87.874500000000012</c:v>
                </c:pt>
                <c:pt idx="11920">
                  <c:v>-87.872500000000002</c:v>
                </c:pt>
                <c:pt idx="11921">
                  <c:v>-87.870500000000007</c:v>
                </c:pt>
                <c:pt idx="11922">
                  <c:v>-87.868500000000012</c:v>
                </c:pt>
                <c:pt idx="11923">
                  <c:v>-87.866500000000002</c:v>
                </c:pt>
                <c:pt idx="11924">
                  <c:v>-87.864500000000007</c:v>
                </c:pt>
                <c:pt idx="11925">
                  <c:v>-87.862500000000011</c:v>
                </c:pt>
                <c:pt idx="11926">
                  <c:v>-87.860500000000002</c:v>
                </c:pt>
                <c:pt idx="11927">
                  <c:v>-87.858500000000006</c:v>
                </c:pt>
                <c:pt idx="11928">
                  <c:v>-87.856500000000011</c:v>
                </c:pt>
                <c:pt idx="11929">
                  <c:v>-87.854500000000002</c:v>
                </c:pt>
                <c:pt idx="11930">
                  <c:v>-87.852500000000006</c:v>
                </c:pt>
                <c:pt idx="11931">
                  <c:v>-87.850500000000011</c:v>
                </c:pt>
                <c:pt idx="11932">
                  <c:v>-87.848500000000001</c:v>
                </c:pt>
                <c:pt idx="11933">
                  <c:v>-87.846500000000006</c:v>
                </c:pt>
                <c:pt idx="11934">
                  <c:v>-87.844500000000011</c:v>
                </c:pt>
                <c:pt idx="11935">
                  <c:v>-87.842500000000001</c:v>
                </c:pt>
                <c:pt idx="11936">
                  <c:v>-87.840500000000006</c:v>
                </c:pt>
                <c:pt idx="11937">
                  <c:v>-87.83850000000001</c:v>
                </c:pt>
                <c:pt idx="11938">
                  <c:v>-87.836500000000001</c:v>
                </c:pt>
                <c:pt idx="11939">
                  <c:v>-87.834500000000006</c:v>
                </c:pt>
                <c:pt idx="11940">
                  <c:v>-87.83250000000001</c:v>
                </c:pt>
                <c:pt idx="11941">
                  <c:v>-87.830500000000001</c:v>
                </c:pt>
                <c:pt idx="11942">
                  <c:v>-87.828500000000005</c:v>
                </c:pt>
                <c:pt idx="11943">
                  <c:v>-87.82650000000001</c:v>
                </c:pt>
                <c:pt idx="11944">
                  <c:v>-87.8245</c:v>
                </c:pt>
                <c:pt idx="11945">
                  <c:v>-87.822500000000005</c:v>
                </c:pt>
                <c:pt idx="11946">
                  <c:v>-87.82050000000001</c:v>
                </c:pt>
                <c:pt idx="11947">
                  <c:v>-87.8185</c:v>
                </c:pt>
                <c:pt idx="11948">
                  <c:v>-87.816500000000005</c:v>
                </c:pt>
                <c:pt idx="11949">
                  <c:v>-87.81450000000001</c:v>
                </c:pt>
                <c:pt idx="11950">
                  <c:v>-87.8125</c:v>
                </c:pt>
                <c:pt idx="11951">
                  <c:v>-87.810500000000005</c:v>
                </c:pt>
                <c:pt idx="11952">
                  <c:v>-87.808500000000009</c:v>
                </c:pt>
                <c:pt idx="11953">
                  <c:v>-87.8065</c:v>
                </c:pt>
                <c:pt idx="11954">
                  <c:v>-87.804500000000004</c:v>
                </c:pt>
                <c:pt idx="11955">
                  <c:v>-87.802500000000009</c:v>
                </c:pt>
                <c:pt idx="11956">
                  <c:v>-87.8005</c:v>
                </c:pt>
                <c:pt idx="11957">
                  <c:v>-87.798500000000004</c:v>
                </c:pt>
                <c:pt idx="11958">
                  <c:v>-87.796500000000009</c:v>
                </c:pt>
                <c:pt idx="11959">
                  <c:v>-87.794499999999999</c:v>
                </c:pt>
                <c:pt idx="11960">
                  <c:v>-87.792500000000004</c:v>
                </c:pt>
                <c:pt idx="11961">
                  <c:v>-87.790500000000009</c:v>
                </c:pt>
                <c:pt idx="11962">
                  <c:v>-87.788499999999999</c:v>
                </c:pt>
                <c:pt idx="11963">
                  <c:v>-87.786500000000004</c:v>
                </c:pt>
                <c:pt idx="11964">
                  <c:v>-87.784500000000008</c:v>
                </c:pt>
                <c:pt idx="11965">
                  <c:v>-87.782499999999999</c:v>
                </c:pt>
                <c:pt idx="11966">
                  <c:v>-87.780500000000004</c:v>
                </c:pt>
                <c:pt idx="11967">
                  <c:v>-87.778500000000008</c:v>
                </c:pt>
                <c:pt idx="11968">
                  <c:v>-87.776499999999999</c:v>
                </c:pt>
                <c:pt idx="11969">
                  <c:v>-87.774500000000003</c:v>
                </c:pt>
                <c:pt idx="11970">
                  <c:v>-87.772500000000008</c:v>
                </c:pt>
                <c:pt idx="11971">
                  <c:v>-87.770499999999998</c:v>
                </c:pt>
                <c:pt idx="11972">
                  <c:v>-87.768500000000003</c:v>
                </c:pt>
                <c:pt idx="11973">
                  <c:v>-87.766500000000008</c:v>
                </c:pt>
                <c:pt idx="11974">
                  <c:v>-87.764499999999998</c:v>
                </c:pt>
                <c:pt idx="11975">
                  <c:v>-87.762500000000003</c:v>
                </c:pt>
                <c:pt idx="11976">
                  <c:v>-87.760500000000008</c:v>
                </c:pt>
                <c:pt idx="11977">
                  <c:v>-87.758499999999998</c:v>
                </c:pt>
                <c:pt idx="11978">
                  <c:v>-87.756500000000003</c:v>
                </c:pt>
                <c:pt idx="11979">
                  <c:v>-87.754500000000007</c:v>
                </c:pt>
                <c:pt idx="11980">
                  <c:v>-87.752499999999998</c:v>
                </c:pt>
                <c:pt idx="11981">
                  <c:v>-87.750500000000002</c:v>
                </c:pt>
                <c:pt idx="11982">
                  <c:v>-87.748500000000007</c:v>
                </c:pt>
                <c:pt idx="11983">
                  <c:v>-87.746499999999997</c:v>
                </c:pt>
                <c:pt idx="11984">
                  <c:v>-87.744500000000002</c:v>
                </c:pt>
                <c:pt idx="11985">
                  <c:v>-87.742500000000007</c:v>
                </c:pt>
                <c:pt idx="11986">
                  <c:v>-87.740499999999997</c:v>
                </c:pt>
                <c:pt idx="11987">
                  <c:v>-87.738500000000002</c:v>
                </c:pt>
                <c:pt idx="11988">
                  <c:v>-87.736500000000007</c:v>
                </c:pt>
                <c:pt idx="11989">
                  <c:v>-87.734499999999997</c:v>
                </c:pt>
                <c:pt idx="11990">
                  <c:v>-87.732500000000002</c:v>
                </c:pt>
                <c:pt idx="11991">
                  <c:v>-87.730500000000006</c:v>
                </c:pt>
                <c:pt idx="11992">
                  <c:v>-87.728499999999997</c:v>
                </c:pt>
                <c:pt idx="11993">
                  <c:v>-87.726500000000001</c:v>
                </c:pt>
                <c:pt idx="11994">
                  <c:v>-87.724500000000006</c:v>
                </c:pt>
                <c:pt idx="11995">
                  <c:v>-87.722500000000011</c:v>
                </c:pt>
                <c:pt idx="11996">
                  <c:v>-87.720500000000001</c:v>
                </c:pt>
                <c:pt idx="11997">
                  <c:v>-87.718500000000006</c:v>
                </c:pt>
                <c:pt idx="11998">
                  <c:v>-87.716500000000011</c:v>
                </c:pt>
                <c:pt idx="11999">
                  <c:v>-87.714500000000001</c:v>
                </c:pt>
                <c:pt idx="12000">
                  <c:v>-87.712500000000006</c:v>
                </c:pt>
                <c:pt idx="12001">
                  <c:v>-87.71050000000001</c:v>
                </c:pt>
                <c:pt idx="12002">
                  <c:v>-87.708500000000001</c:v>
                </c:pt>
                <c:pt idx="12003">
                  <c:v>-87.706500000000005</c:v>
                </c:pt>
                <c:pt idx="12004">
                  <c:v>-87.70450000000001</c:v>
                </c:pt>
                <c:pt idx="12005">
                  <c:v>-87.702500000000001</c:v>
                </c:pt>
                <c:pt idx="12006">
                  <c:v>-87.700500000000005</c:v>
                </c:pt>
                <c:pt idx="12007">
                  <c:v>-87.69850000000001</c:v>
                </c:pt>
                <c:pt idx="12008">
                  <c:v>-87.696500000000015</c:v>
                </c:pt>
                <c:pt idx="12009">
                  <c:v>-87.694500000000005</c:v>
                </c:pt>
                <c:pt idx="12010">
                  <c:v>-87.69250000000001</c:v>
                </c:pt>
                <c:pt idx="12011">
                  <c:v>-87.690500000000014</c:v>
                </c:pt>
                <c:pt idx="12012">
                  <c:v>-87.688500000000005</c:v>
                </c:pt>
                <c:pt idx="12013">
                  <c:v>-87.686500000000009</c:v>
                </c:pt>
                <c:pt idx="12014">
                  <c:v>-87.684500000000014</c:v>
                </c:pt>
                <c:pt idx="12015">
                  <c:v>-87.682500000000005</c:v>
                </c:pt>
                <c:pt idx="12016">
                  <c:v>-87.680500000000009</c:v>
                </c:pt>
                <c:pt idx="12017">
                  <c:v>-87.678500000000014</c:v>
                </c:pt>
                <c:pt idx="12018">
                  <c:v>-87.676500000000004</c:v>
                </c:pt>
                <c:pt idx="12019">
                  <c:v>-87.674500000000009</c:v>
                </c:pt>
                <c:pt idx="12020">
                  <c:v>-87.672500000000014</c:v>
                </c:pt>
                <c:pt idx="12021">
                  <c:v>-87.670500000000004</c:v>
                </c:pt>
                <c:pt idx="12022">
                  <c:v>-87.668500000000009</c:v>
                </c:pt>
                <c:pt idx="12023">
                  <c:v>-87.666500000000013</c:v>
                </c:pt>
                <c:pt idx="12024">
                  <c:v>-87.664500000000004</c:v>
                </c:pt>
                <c:pt idx="12025">
                  <c:v>-87.662500000000009</c:v>
                </c:pt>
                <c:pt idx="12026">
                  <c:v>-87.660500000000013</c:v>
                </c:pt>
                <c:pt idx="12027">
                  <c:v>-87.658500000000004</c:v>
                </c:pt>
                <c:pt idx="12028">
                  <c:v>-87.656500000000008</c:v>
                </c:pt>
                <c:pt idx="12029">
                  <c:v>-87.654500000000013</c:v>
                </c:pt>
                <c:pt idx="12030">
                  <c:v>-87.652500000000003</c:v>
                </c:pt>
                <c:pt idx="12031">
                  <c:v>-87.650500000000008</c:v>
                </c:pt>
                <c:pt idx="12032">
                  <c:v>-87.648500000000013</c:v>
                </c:pt>
                <c:pt idx="12033">
                  <c:v>-87.646500000000003</c:v>
                </c:pt>
                <c:pt idx="12034">
                  <c:v>-87.644500000000008</c:v>
                </c:pt>
                <c:pt idx="12035">
                  <c:v>-87.642500000000013</c:v>
                </c:pt>
                <c:pt idx="12036">
                  <c:v>-87.640500000000003</c:v>
                </c:pt>
                <c:pt idx="12037">
                  <c:v>-87.638500000000008</c:v>
                </c:pt>
                <c:pt idx="12038">
                  <c:v>-87.636500000000012</c:v>
                </c:pt>
                <c:pt idx="12039">
                  <c:v>-87.634500000000003</c:v>
                </c:pt>
                <c:pt idx="12040">
                  <c:v>-87.632500000000007</c:v>
                </c:pt>
                <c:pt idx="12041">
                  <c:v>-87.630500000000012</c:v>
                </c:pt>
                <c:pt idx="12042">
                  <c:v>-87.628500000000003</c:v>
                </c:pt>
                <c:pt idx="12043">
                  <c:v>-87.626500000000007</c:v>
                </c:pt>
                <c:pt idx="12044">
                  <c:v>-87.624500000000012</c:v>
                </c:pt>
                <c:pt idx="12045">
                  <c:v>-87.622500000000002</c:v>
                </c:pt>
                <c:pt idx="12046">
                  <c:v>-87.620500000000007</c:v>
                </c:pt>
                <c:pt idx="12047">
                  <c:v>-87.618500000000012</c:v>
                </c:pt>
                <c:pt idx="12048">
                  <c:v>-87.616500000000002</c:v>
                </c:pt>
                <c:pt idx="12049">
                  <c:v>-87.614500000000007</c:v>
                </c:pt>
                <c:pt idx="12050">
                  <c:v>-87.612500000000011</c:v>
                </c:pt>
                <c:pt idx="12051">
                  <c:v>-87.610500000000002</c:v>
                </c:pt>
                <c:pt idx="12052">
                  <c:v>-87.608500000000006</c:v>
                </c:pt>
                <c:pt idx="12053">
                  <c:v>-87.606500000000011</c:v>
                </c:pt>
                <c:pt idx="12054">
                  <c:v>-87.604500000000002</c:v>
                </c:pt>
                <c:pt idx="12055">
                  <c:v>-87.602500000000006</c:v>
                </c:pt>
                <c:pt idx="12056">
                  <c:v>-87.600500000000011</c:v>
                </c:pt>
                <c:pt idx="12057">
                  <c:v>-87.598500000000001</c:v>
                </c:pt>
                <c:pt idx="12058">
                  <c:v>-87.596500000000006</c:v>
                </c:pt>
                <c:pt idx="12059">
                  <c:v>-87.594500000000011</c:v>
                </c:pt>
                <c:pt idx="12060">
                  <c:v>-87.592500000000001</c:v>
                </c:pt>
                <c:pt idx="12061">
                  <c:v>-87.590500000000006</c:v>
                </c:pt>
                <c:pt idx="12062">
                  <c:v>-87.58850000000001</c:v>
                </c:pt>
                <c:pt idx="12063">
                  <c:v>-87.586500000000001</c:v>
                </c:pt>
                <c:pt idx="12064">
                  <c:v>-87.584500000000006</c:v>
                </c:pt>
                <c:pt idx="12065">
                  <c:v>-87.58250000000001</c:v>
                </c:pt>
                <c:pt idx="12066">
                  <c:v>-87.580500000000001</c:v>
                </c:pt>
                <c:pt idx="12067">
                  <c:v>-87.578500000000005</c:v>
                </c:pt>
                <c:pt idx="12068">
                  <c:v>-87.57650000000001</c:v>
                </c:pt>
                <c:pt idx="12069">
                  <c:v>-87.5745</c:v>
                </c:pt>
                <c:pt idx="12070">
                  <c:v>-87.572500000000005</c:v>
                </c:pt>
                <c:pt idx="12071">
                  <c:v>-87.57050000000001</c:v>
                </c:pt>
                <c:pt idx="12072">
                  <c:v>-87.5685</c:v>
                </c:pt>
                <c:pt idx="12073">
                  <c:v>-87.566500000000005</c:v>
                </c:pt>
                <c:pt idx="12074">
                  <c:v>-87.56450000000001</c:v>
                </c:pt>
                <c:pt idx="12075">
                  <c:v>-87.5625</c:v>
                </c:pt>
                <c:pt idx="12076">
                  <c:v>-87.560500000000005</c:v>
                </c:pt>
                <c:pt idx="12077">
                  <c:v>-87.558500000000009</c:v>
                </c:pt>
                <c:pt idx="12078">
                  <c:v>-87.5565</c:v>
                </c:pt>
                <c:pt idx="12079">
                  <c:v>-87.554500000000004</c:v>
                </c:pt>
                <c:pt idx="12080">
                  <c:v>-87.552500000000009</c:v>
                </c:pt>
                <c:pt idx="12081">
                  <c:v>-87.5505</c:v>
                </c:pt>
                <c:pt idx="12082">
                  <c:v>-87.548500000000004</c:v>
                </c:pt>
                <c:pt idx="12083">
                  <c:v>-87.546500000000009</c:v>
                </c:pt>
                <c:pt idx="12084">
                  <c:v>-87.544499999999999</c:v>
                </c:pt>
                <c:pt idx="12085">
                  <c:v>-87.542500000000004</c:v>
                </c:pt>
                <c:pt idx="12086">
                  <c:v>-87.540500000000009</c:v>
                </c:pt>
                <c:pt idx="12087">
                  <c:v>-87.538499999999999</c:v>
                </c:pt>
                <c:pt idx="12088">
                  <c:v>-87.536500000000004</c:v>
                </c:pt>
                <c:pt idx="12089">
                  <c:v>-87.534500000000008</c:v>
                </c:pt>
                <c:pt idx="12090">
                  <c:v>-87.532499999999999</c:v>
                </c:pt>
                <c:pt idx="12091">
                  <c:v>-87.530500000000004</c:v>
                </c:pt>
                <c:pt idx="12092">
                  <c:v>-87.528500000000008</c:v>
                </c:pt>
                <c:pt idx="12093">
                  <c:v>-87.526499999999999</c:v>
                </c:pt>
                <c:pt idx="12094">
                  <c:v>-87.524500000000003</c:v>
                </c:pt>
                <c:pt idx="12095">
                  <c:v>-87.522500000000008</c:v>
                </c:pt>
                <c:pt idx="12096">
                  <c:v>-87.520499999999998</c:v>
                </c:pt>
                <c:pt idx="12097">
                  <c:v>-87.518500000000003</c:v>
                </c:pt>
                <c:pt idx="12098">
                  <c:v>-87.516500000000008</c:v>
                </c:pt>
                <c:pt idx="12099">
                  <c:v>-87.514499999999998</c:v>
                </c:pt>
                <c:pt idx="12100">
                  <c:v>-87.512500000000003</c:v>
                </c:pt>
                <c:pt idx="12101">
                  <c:v>-87.510500000000008</c:v>
                </c:pt>
                <c:pt idx="12102">
                  <c:v>-87.508499999999998</c:v>
                </c:pt>
                <c:pt idx="12103">
                  <c:v>-87.506500000000003</c:v>
                </c:pt>
                <c:pt idx="12104">
                  <c:v>-87.504500000000007</c:v>
                </c:pt>
                <c:pt idx="12105">
                  <c:v>-87.502499999999998</c:v>
                </c:pt>
                <c:pt idx="12106">
                  <c:v>-87.500500000000002</c:v>
                </c:pt>
                <c:pt idx="12107">
                  <c:v>-87.498500000000007</c:v>
                </c:pt>
                <c:pt idx="12108">
                  <c:v>-87.496499999999997</c:v>
                </c:pt>
                <c:pt idx="12109">
                  <c:v>-87.494500000000002</c:v>
                </c:pt>
                <c:pt idx="12110">
                  <c:v>-87.492500000000007</c:v>
                </c:pt>
                <c:pt idx="12111">
                  <c:v>-87.490499999999997</c:v>
                </c:pt>
                <c:pt idx="12112">
                  <c:v>-87.488500000000002</c:v>
                </c:pt>
                <c:pt idx="12113">
                  <c:v>-87.486500000000007</c:v>
                </c:pt>
                <c:pt idx="12114">
                  <c:v>-87.484499999999997</c:v>
                </c:pt>
                <c:pt idx="12115">
                  <c:v>-87.482500000000002</c:v>
                </c:pt>
                <c:pt idx="12116">
                  <c:v>-87.480500000000006</c:v>
                </c:pt>
                <c:pt idx="12117">
                  <c:v>-87.478499999999997</c:v>
                </c:pt>
                <c:pt idx="12118">
                  <c:v>-87.476500000000001</c:v>
                </c:pt>
                <c:pt idx="12119">
                  <c:v>-87.474500000000006</c:v>
                </c:pt>
                <c:pt idx="12120">
                  <c:v>-87.472500000000011</c:v>
                </c:pt>
                <c:pt idx="12121">
                  <c:v>-87.470500000000001</c:v>
                </c:pt>
                <c:pt idx="12122">
                  <c:v>-87.468500000000006</c:v>
                </c:pt>
                <c:pt idx="12123">
                  <c:v>-87.466500000000011</c:v>
                </c:pt>
                <c:pt idx="12124">
                  <c:v>-87.464500000000001</c:v>
                </c:pt>
                <c:pt idx="12125">
                  <c:v>-87.462500000000006</c:v>
                </c:pt>
                <c:pt idx="12126">
                  <c:v>-87.46050000000001</c:v>
                </c:pt>
                <c:pt idx="12127">
                  <c:v>-87.458500000000001</c:v>
                </c:pt>
                <c:pt idx="12128">
                  <c:v>-87.456500000000005</c:v>
                </c:pt>
                <c:pt idx="12129">
                  <c:v>-87.45450000000001</c:v>
                </c:pt>
                <c:pt idx="12130">
                  <c:v>-87.452500000000001</c:v>
                </c:pt>
                <c:pt idx="12131">
                  <c:v>-87.450500000000005</c:v>
                </c:pt>
                <c:pt idx="12132">
                  <c:v>-87.44850000000001</c:v>
                </c:pt>
                <c:pt idx="12133">
                  <c:v>-87.446500000000015</c:v>
                </c:pt>
                <c:pt idx="12134">
                  <c:v>-87.444500000000005</c:v>
                </c:pt>
                <c:pt idx="12135">
                  <c:v>-87.44250000000001</c:v>
                </c:pt>
                <c:pt idx="12136">
                  <c:v>-87.440500000000014</c:v>
                </c:pt>
                <c:pt idx="12137">
                  <c:v>-87.438500000000005</c:v>
                </c:pt>
                <c:pt idx="12138">
                  <c:v>-87.436500000000009</c:v>
                </c:pt>
                <c:pt idx="12139">
                  <c:v>-87.434500000000014</c:v>
                </c:pt>
                <c:pt idx="12140">
                  <c:v>-87.432500000000005</c:v>
                </c:pt>
                <c:pt idx="12141">
                  <c:v>-87.430500000000009</c:v>
                </c:pt>
                <c:pt idx="12142">
                  <c:v>-87.428500000000014</c:v>
                </c:pt>
                <c:pt idx="12143">
                  <c:v>-87.426500000000004</c:v>
                </c:pt>
                <c:pt idx="12144">
                  <c:v>-87.424500000000009</c:v>
                </c:pt>
                <c:pt idx="12145">
                  <c:v>-87.422500000000014</c:v>
                </c:pt>
                <c:pt idx="12146">
                  <c:v>-87.420500000000004</c:v>
                </c:pt>
                <c:pt idx="12147">
                  <c:v>-87.418500000000009</c:v>
                </c:pt>
                <c:pt idx="12148">
                  <c:v>-87.416500000000013</c:v>
                </c:pt>
                <c:pt idx="12149">
                  <c:v>-87.414500000000004</c:v>
                </c:pt>
                <c:pt idx="12150">
                  <c:v>-87.412500000000009</c:v>
                </c:pt>
                <c:pt idx="12151">
                  <c:v>-87.410500000000013</c:v>
                </c:pt>
                <c:pt idx="12152">
                  <c:v>-87.408500000000004</c:v>
                </c:pt>
                <c:pt idx="12153">
                  <c:v>-87.406500000000008</c:v>
                </c:pt>
                <c:pt idx="12154">
                  <c:v>-87.404500000000013</c:v>
                </c:pt>
                <c:pt idx="12155">
                  <c:v>-87.402500000000003</c:v>
                </c:pt>
                <c:pt idx="12156">
                  <c:v>-87.400500000000008</c:v>
                </c:pt>
                <c:pt idx="12157">
                  <c:v>-87.398500000000013</c:v>
                </c:pt>
                <c:pt idx="12158">
                  <c:v>-87.396500000000003</c:v>
                </c:pt>
                <c:pt idx="12159">
                  <c:v>-87.394500000000008</c:v>
                </c:pt>
                <c:pt idx="12160">
                  <c:v>-87.392500000000013</c:v>
                </c:pt>
                <c:pt idx="12161">
                  <c:v>-87.390500000000003</c:v>
                </c:pt>
                <c:pt idx="12162">
                  <c:v>-87.388500000000008</c:v>
                </c:pt>
                <c:pt idx="12163">
                  <c:v>-87.386500000000012</c:v>
                </c:pt>
                <c:pt idx="12164">
                  <c:v>-87.384500000000003</c:v>
                </c:pt>
                <c:pt idx="12165">
                  <c:v>-87.382500000000007</c:v>
                </c:pt>
                <c:pt idx="12166">
                  <c:v>-87.380500000000012</c:v>
                </c:pt>
                <c:pt idx="12167">
                  <c:v>-87.378500000000003</c:v>
                </c:pt>
                <c:pt idx="12168">
                  <c:v>-87.376500000000007</c:v>
                </c:pt>
                <c:pt idx="12169">
                  <c:v>-87.374500000000012</c:v>
                </c:pt>
                <c:pt idx="12170">
                  <c:v>-87.372500000000002</c:v>
                </c:pt>
                <c:pt idx="12171">
                  <c:v>-87.370500000000007</c:v>
                </c:pt>
                <c:pt idx="12172">
                  <c:v>-87.368500000000012</c:v>
                </c:pt>
                <c:pt idx="12173">
                  <c:v>-87.366500000000002</c:v>
                </c:pt>
                <c:pt idx="12174">
                  <c:v>-87.364500000000007</c:v>
                </c:pt>
                <c:pt idx="12175">
                  <c:v>-87.362500000000011</c:v>
                </c:pt>
                <c:pt idx="12176">
                  <c:v>-87.360500000000002</c:v>
                </c:pt>
                <c:pt idx="12177">
                  <c:v>-87.358500000000006</c:v>
                </c:pt>
                <c:pt idx="12178">
                  <c:v>-87.356500000000011</c:v>
                </c:pt>
                <c:pt idx="12179">
                  <c:v>-87.354500000000002</c:v>
                </c:pt>
                <c:pt idx="12180">
                  <c:v>-87.352500000000006</c:v>
                </c:pt>
                <c:pt idx="12181">
                  <c:v>-87.350500000000011</c:v>
                </c:pt>
                <c:pt idx="12182">
                  <c:v>-87.348500000000001</c:v>
                </c:pt>
                <c:pt idx="12183">
                  <c:v>-87.346500000000006</c:v>
                </c:pt>
                <c:pt idx="12184">
                  <c:v>-87.344500000000011</c:v>
                </c:pt>
                <c:pt idx="12185">
                  <c:v>-87.342500000000001</c:v>
                </c:pt>
                <c:pt idx="12186">
                  <c:v>-87.340500000000006</c:v>
                </c:pt>
                <c:pt idx="12187">
                  <c:v>-87.33850000000001</c:v>
                </c:pt>
                <c:pt idx="12188">
                  <c:v>-87.336500000000001</c:v>
                </c:pt>
                <c:pt idx="12189">
                  <c:v>-87.334500000000006</c:v>
                </c:pt>
                <c:pt idx="12190">
                  <c:v>-87.33250000000001</c:v>
                </c:pt>
                <c:pt idx="12191">
                  <c:v>-87.330500000000001</c:v>
                </c:pt>
                <c:pt idx="12192">
                  <c:v>-87.328500000000005</c:v>
                </c:pt>
                <c:pt idx="12193">
                  <c:v>-87.32650000000001</c:v>
                </c:pt>
                <c:pt idx="12194">
                  <c:v>-87.3245</c:v>
                </c:pt>
                <c:pt idx="12195">
                  <c:v>-87.322500000000005</c:v>
                </c:pt>
                <c:pt idx="12196">
                  <c:v>-87.32050000000001</c:v>
                </c:pt>
                <c:pt idx="12197">
                  <c:v>-87.3185</c:v>
                </c:pt>
                <c:pt idx="12198">
                  <c:v>-87.316500000000005</c:v>
                </c:pt>
                <c:pt idx="12199">
                  <c:v>-87.31450000000001</c:v>
                </c:pt>
                <c:pt idx="12200">
                  <c:v>-87.3125</c:v>
                </c:pt>
                <c:pt idx="12201">
                  <c:v>-87.310500000000005</c:v>
                </c:pt>
                <c:pt idx="12202">
                  <c:v>-87.308500000000009</c:v>
                </c:pt>
                <c:pt idx="12203">
                  <c:v>-87.3065</c:v>
                </c:pt>
                <c:pt idx="12204">
                  <c:v>-87.304500000000004</c:v>
                </c:pt>
                <c:pt idx="12205">
                  <c:v>-87.302500000000009</c:v>
                </c:pt>
                <c:pt idx="12206">
                  <c:v>-87.3005</c:v>
                </c:pt>
                <c:pt idx="12207">
                  <c:v>-87.298500000000004</c:v>
                </c:pt>
                <c:pt idx="12208">
                  <c:v>-87.296500000000009</c:v>
                </c:pt>
                <c:pt idx="12209">
                  <c:v>-87.294499999999999</c:v>
                </c:pt>
                <c:pt idx="12210">
                  <c:v>-87.292500000000004</c:v>
                </c:pt>
                <c:pt idx="12211">
                  <c:v>-87.290500000000009</c:v>
                </c:pt>
                <c:pt idx="12212">
                  <c:v>-87.288499999999999</c:v>
                </c:pt>
                <c:pt idx="12213">
                  <c:v>-87.286500000000004</c:v>
                </c:pt>
                <c:pt idx="12214">
                  <c:v>-87.284500000000008</c:v>
                </c:pt>
                <c:pt idx="12215">
                  <c:v>-87.282499999999999</c:v>
                </c:pt>
                <c:pt idx="12216">
                  <c:v>-87.280500000000004</c:v>
                </c:pt>
                <c:pt idx="12217">
                  <c:v>-87.278500000000008</c:v>
                </c:pt>
                <c:pt idx="12218">
                  <c:v>-87.276499999999999</c:v>
                </c:pt>
                <c:pt idx="12219">
                  <c:v>-87.274500000000003</c:v>
                </c:pt>
                <c:pt idx="12220">
                  <c:v>-87.272500000000008</c:v>
                </c:pt>
                <c:pt idx="12221">
                  <c:v>-87.270499999999998</c:v>
                </c:pt>
                <c:pt idx="12222">
                  <c:v>-87.268500000000003</c:v>
                </c:pt>
                <c:pt idx="12223">
                  <c:v>-87.266500000000008</c:v>
                </c:pt>
                <c:pt idx="12224">
                  <c:v>-87.264499999999998</c:v>
                </c:pt>
                <c:pt idx="12225">
                  <c:v>-87.262500000000003</c:v>
                </c:pt>
                <c:pt idx="12226">
                  <c:v>-87.260500000000008</c:v>
                </c:pt>
                <c:pt idx="12227">
                  <c:v>-87.258499999999998</c:v>
                </c:pt>
                <c:pt idx="12228">
                  <c:v>-87.256500000000003</c:v>
                </c:pt>
                <c:pt idx="12229">
                  <c:v>-87.254500000000007</c:v>
                </c:pt>
                <c:pt idx="12230">
                  <c:v>-87.252499999999998</c:v>
                </c:pt>
                <c:pt idx="12231">
                  <c:v>-87.250500000000002</c:v>
                </c:pt>
                <c:pt idx="12232">
                  <c:v>-87.248500000000007</c:v>
                </c:pt>
                <c:pt idx="12233">
                  <c:v>-87.246499999999997</c:v>
                </c:pt>
                <c:pt idx="12234">
                  <c:v>-87.244500000000002</c:v>
                </c:pt>
                <c:pt idx="12235">
                  <c:v>-87.242500000000007</c:v>
                </c:pt>
                <c:pt idx="12236">
                  <c:v>-87.240499999999997</c:v>
                </c:pt>
                <c:pt idx="12237">
                  <c:v>-87.238500000000002</c:v>
                </c:pt>
                <c:pt idx="12238">
                  <c:v>-87.236500000000007</c:v>
                </c:pt>
                <c:pt idx="12239">
                  <c:v>-87.234499999999997</c:v>
                </c:pt>
                <c:pt idx="12240">
                  <c:v>-87.232500000000002</c:v>
                </c:pt>
                <c:pt idx="12241">
                  <c:v>-87.230500000000006</c:v>
                </c:pt>
                <c:pt idx="12242">
                  <c:v>-87.228499999999997</c:v>
                </c:pt>
                <c:pt idx="12243">
                  <c:v>-87.226500000000001</c:v>
                </c:pt>
                <c:pt idx="12244">
                  <c:v>-87.224500000000006</c:v>
                </c:pt>
                <c:pt idx="12245">
                  <c:v>-87.222500000000011</c:v>
                </c:pt>
                <c:pt idx="12246">
                  <c:v>-87.220500000000001</c:v>
                </c:pt>
                <c:pt idx="12247">
                  <c:v>-87.218500000000006</c:v>
                </c:pt>
                <c:pt idx="12248">
                  <c:v>-87.216500000000011</c:v>
                </c:pt>
                <c:pt idx="12249">
                  <c:v>-87.214500000000001</c:v>
                </c:pt>
                <c:pt idx="12250">
                  <c:v>-87.212500000000006</c:v>
                </c:pt>
                <c:pt idx="12251">
                  <c:v>-87.21050000000001</c:v>
                </c:pt>
                <c:pt idx="12252">
                  <c:v>-87.208500000000001</c:v>
                </c:pt>
                <c:pt idx="12253">
                  <c:v>-87.206500000000005</c:v>
                </c:pt>
                <c:pt idx="12254">
                  <c:v>-87.20450000000001</c:v>
                </c:pt>
                <c:pt idx="12255">
                  <c:v>-87.202500000000001</c:v>
                </c:pt>
                <c:pt idx="12256">
                  <c:v>-87.200500000000005</c:v>
                </c:pt>
                <c:pt idx="12257">
                  <c:v>-87.19850000000001</c:v>
                </c:pt>
                <c:pt idx="12258">
                  <c:v>-87.196500000000015</c:v>
                </c:pt>
                <c:pt idx="12259">
                  <c:v>-87.194500000000005</c:v>
                </c:pt>
                <c:pt idx="12260">
                  <c:v>-87.19250000000001</c:v>
                </c:pt>
                <c:pt idx="12261">
                  <c:v>-87.190500000000014</c:v>
                </c:pt>
                <c:pt idx="12262">
                  <c:v>-87.188500000000005</c:v>
                </c:pt>
                <c:pt idx="12263">
                  <c:v>-87.186500000000009</c:v>
                </c:pt>
                <c:pt idx="12264">
                  <c:v>-87.184500000000014</c:v>
                </c:pt>
                <c:pt idx="12265">
                  <c:v>-87.182500000000005</c:v>
                </c:pt>
                <c:pt idx="12266">
                  <c:v>-87.180500000000009</c:v>
                </c:pt>
                <c:pt idx="12267">
                  <c:v>-87.178500000000014</c:v>
                </c:pt>
                <c:pt idx="12268">
                  <c:v>-87.176500000000004</c:v>
                </c:pt>
                <c:pt idx="12269">
                  <c:v>-87.174500000000009</c:v>
                </c:pt>
                <c:pt idx="12270">
                  <c:v>-87.172500000000014</c:v>
                </c:pt>
                <c:pt idx="12271">
                  <c:v>-87.170500000000004</c:v>
                </c:pt>
                <c:pt idx="12272">
                  <c:v>-87.168500000000009</c:v>
                </c:pt>
                <c:pt idx="12273">
                  <c:v>-87.166500000000013</c:v>
                </c:pt>
                <c:pt idx="12274">
                  <c:v>-87.164500000000004</c:v>
                </c:pt>
                <c:pt idx="12275">
                  <c:v>-87.162500000000009</c:v>
                </c:pt>
                <c:pt idx="12276">
                  <c:v>-87.160500000000013</c:v>
                </c:pt>
                <c:pt idx="12277">
                  <c:v>-87.158500000000004</c:v>
                </c:pt>
                <c:pt idx="12278">
                  <c:v>-87.156500000000008</c:v>
                </c:pt>
                <c:pt idx="12279">
                  <c:v>-87.154500000000013</c:v>
                </c:pt>
                <c:pt idx="12280">
                  <c:v>-87.152500000000003</c:v>
                </c:pt>
                <c:pt idx="12281">
                  <c:v>-87.150500000000008</c:v>
                </c:pt>
                <c:pt idx="12282">
                  <c:v>-87.148500000000013</c:v>
                </c:pt>
                <c:pt idx="12283">
                  <c:v>-87.146500000000003</c:v>
                </c:pt>
                <c:pt idx="12284">
                  <c:v>-87.144500000000008</c:v>
                </c:pt>
                <c:pt idx="12285">
                  <c:v>-87.142500000000013</c:v>
                </c:pt>
                <c:pt idx="12286">
                  <c:v>-87.140500000000003</c:v>
                </c:pt>
                <c:pt idx="12287">
                  <c:v>-87.138500000000008</c:v>
                </c:pt>
                <c:pt idx="12288">
                  <c:v>-87.136500000000012</c:v>
                </c:pt>
                <c:pt idx="12289">
                  <c:v>-87.134500000000003</c:v>
                </c:pt>
                <c:pt idx="12290">
                  <c:v>-87.132500000000007</c:v>
                </c:pt>
                <c:pt idx="12291">
                  <c:v>-87.130500000000012</c:v>
                </c:pt>
                <c:pt idx="12292">
                  <c:v>-87.128500000000003</c:v>
                </c:pt>
                <c:pt idx="12293">
                  <c:v>-87.126500000000007</c:v>
                </c:pt>
                <c:pt idx="12294">
                  <c:v>-87.124500000000012</c:v>
                </c:pt>
                <c:pt idx="12295">
                  <c:v>-87.122500000000002</c:v>
                </c:pt>
                <c:pt idx="12296">
                  <c:v>-87.120500000000007</c:v>
                </c:pt>
                <c:pt idx="12297">
                  <c:v>-87.118500000000012</c:v>
                </c:pt>
                <c:pt idx="12298">
                  <c:v>-87.116500000000002</c:v>
                </c:pt>
                <c:pt idx="12299">
                  <c:v>-87.114500000000007</c:v>
                </c:pt>
                <c:pt idx="12300">
                  <c:v>-87.112500000000011</c:v>
                </c:pt>
                <c:pt idx="12301">
                  <c:v>-87.110500000000002</c:v>
                </c:pt>
                <c:pt idx="12302">
                  <c:v>-87.108500000000006</c:v>
                </c:pt>
                <c:pt idx="12303">
                  <c:v>-87.106500000000011</c:v>
                </c:pt>
                <c:pt idx="12304">
                  <c:v>-87.104500000000002</c:v>
                </c:pt>
                <c:pt idx="12305">
                  <c:v>-87.102500000000006</c:v>
                </c:pt>
                <c:pt idx="12306">
                  <c:v>-87.100500000000011</c:v>
                </c:pt>
                <c:pt idx="12307">
                  <c:v>-87.098500000000001</c:v>
                </c:pt>
                <c:pt idx="12308">
                  <c:v>-87.096500000000006</c:v>
                </c:pt>
                <c:pt idx="12309">
                  <c:v>-87.094500000000011</c:v>
                </c:pt>
                <c:pt idx="12310">
                  <c:v>-87.092500000000001</c:v>
                </c:pt>
                <c:pt idx="12311">
                  <c:v>-87.090500000000006</c:v>
                </c:pt>
                <c:pt idx="12312">
                  <c:v>-87.08850000000001</c:v>
                </c:pt>
                <c:pt idx="12313">
                  <c:v>-87.086500000000001</c:v>
                </c:pt>
                <c:pt idx="12314">
                  <c:v>-87.084500000000006</c:v>
                </c:pt>
                <c:pt idx="12315">
                  <c:v>-87.08250000000001</c:v>
                </c:pt>
                <c:pt idx="12316">
                  <c:v>-87.080500000000001</c:v>
                </c:pt>
                <c:pt idx="12317">
                  <c:v>-87.078500000000005</c:v>
                </c:pt>
                <c:pt idx="12318">
                  <c:v>-87.07650000000001</c:v>
                </c:pt>
                <c:pt idx="12319">
                  <c:v>-87.0745</c:v>
                </c:pt>
                <c:pt idx="12320">
                  <c:v>-87.072500000000005</c:v>
                </c:pt>
                <c:pt idx="12321">
                  <c:v>-87.07050000000001</c:v>
                </c:pt>
                <c:pt idx="12322">
                  <c:v>-87.0685</c:v>
                </c:pt>
                <c:pt idx="12323">
                  <c:v>-87.066500000000005</c:v>
                </c:pt>
                <c:pt idx="12324">
                  <c:v>-87.06450000000001</c:v>
                </c:pt>
                <c:pt idx="12325">
                  <c:v>-87.0625</c:v>
                </c:pt>
                <c:pt idx="12326">
                  <c:v>-87.060500000000005</c:v>
                </c:pt>
                <c:pt idx="12327">
                  <c:v>-87.058500000000009</c:v>
                </c:pt>
                <c:pt idx="12328">
                  <c:v>-87.0565</c:v>
                </c:pt>
                <c:pt idx="12329">
                  <c:v>-87.054500000000004</c:v>
                </c:pt>
                <c:pt idx="12330">
                  <c:v>-87.052500000000009</c:v>
                </c:pt>
                <c:pt idx="12331">
                  <c:v>-87.0505</c:v>
                </c:pt>
                <c:pt idx="12332">
                  <c:v>-87.048500000000004</c:v>
                </c:pt>
                <c:pt idx="12333">
                  <c:v>-87.046500000000009</c:v>
                </c:pt>
                <c:pt idx="12334">
                  <c:v>-87.044499999999999</c:v>
                </c:pt>
                <c:pt idx="12335">
                  <c:v>-87.042500000000004</c:v>
                </c:pt>
                <c:pt idx="12336">
                  <c:v>-87.040500000000009</c:v>
                </c:pt>
                <c:pt idx="12337">
                  <c:v>-87.038499999999999</c:v>
                </c:pt>
                <c:pt idx="12338">
                  <c:v>-87.036500000000004</c:v>
                </c:pt>
                <c:pt idx="12339">
                  <c:v>-87.034500000000008</c:v>
                </c:pt>
                <c:pt idx="12340">
                  <c:v>-87.032499999999999</c:v>
                </c:pt>
                <c:pt idx="12341">
                  <c:v>-87.030500000000004</c:v>
                </c:pt>
                <c:pt idx="12342">
                  <c:v>-87.028500000000008</c:v>
                </c:pt>
                <c:pt idx="12343">
                  <c:v>-87.026499999999999</c:v>
                </c:pt>
                <c:pt idx="12344">
                  <c:v>-87.024500000000003</c:v>
                </c:pt>
                <c:pt idx="12345">
                  <c:v>-87.022500000000008</c:v>
                </c:pt>
                <c:pt idx="12346">
                  <c:v>-87.020499999999998</c:v>
                </c:pt>
                <c:pt idx="12347">
                  <c:v>-87.018500000000003</c:v>
                </c:pt>
                <c:pt idx="12348">
                  <c:v>-87.016500000000008</c:v>
                </c:pt>
                <c:pt idx="12349">
                  <c:v>-87.014499999999998</c:v>
                </c:pt>
                <c:pt idx="12350">
                  <c:v>-87.012500000000003</c:v>
                </c:pt>
                <c:pt idx="12351">
                  <c:v>-87.010500000000008</c:v>
                </c:pt>
                <c:pt idx="12352">
                  <c:v>-87.008499999999998</c:v>
                </c:pt>
                <c:pt idx="12353">
                  <c:v>-87.006500000000003</c:v>
                </c:pt>
                <c:pt idx="12354">
                  <c:v>-87.004500000000007</c:v>
                </c:pt>
                <c:pt idx="12355">
                  <c:v>-87.002499999999998</c:v>
                </c:pt>
                <c:pt idx="12356">
                  <c:v>-87.000500000000002</c:v>
                </c:pt>
                <c:pt idx="12357">
                  <c:v>-86.998500000000007</c:v>
                </c:pt>
                <c:pt idx="12358">
                  <c:v>-86.996499999999997</c:v>
                </c:pt>
                <c:pt idx="12359">
                  <c:v>-86.994500000000002</c:v>
                </c:pt>
                <c:pt idx="12360">
                  <c:v>-86.992500000000007</c:v>
                </c:pt>
                <c:pt idx="12361">
                  <c:v>-86.990499999999997</c:v>
                </c:pt>
                <c:pt idx="12362">
                  <c:v>-86.988500000000002</c:v>
                </c:pt>
                <c:pt idx="12363">
                  <c:v>-86.986500000000007</c:v>
                </c:pt>
                <c:pt idx="12364">
                  <c:v>-86.984499999999997</c:v>
                </c:pt>
                <c:pt idx="12365">
                  <c:v>-86.982500000000002</c:v>
                </c:pt>
                <c:pt idx="12366">
                  <c:v>-86.980500000000006</c:v>
                </c:pt>
                <c:pt idx="12367">
                  <c:v>-86.978499999999997</c:v>
                </c:pt>
                <c:pt idx="12368">
                  <c:v>-86.976500000000001</c:v>
                </c:pt>
                <c:pt idx="12369">
                  <c:v>-86.974500000000006</c:v>
                </c:pt>
                <c:pt idx="12370">
                  <c:v>-86.972500000000011</c:v>
                </c:pt>
                <c:pt idx="12371">
                  <c:v>-86.970500000000001</c:v>
                </c:pt>
                <c:pt idx="12372">
                  <c:v>-86.968500000000006</c:v>
                </c:pt>
                <c:pt idx="12373">
                  <c:v>-86.966500000000011</c:v>
                </c:pt>
                <c:pt idx="12374">
                  <c:v>-86.964500000000001</c:v>
                </c:pt>
                <c:pt idx="12375">
                  <c:v>-86.962500000000006</c:v>
                </c:pt>
                <c:pt idx="12376">
                  <c:v>-86.96050000000001</c:v>
                </c:pt>
                <c:pt idx="12377">
                  <c:v>-86.958500000000001</c:v>
                </c:pt>
                <c:pt idx="12378">
                  <c:v>-86.956500000000005</c:v>
                </c:pt>
                <c:pt idx="12379">
                  <c:v>-86.95450000000001</c:v>
                </c:pt>
                <c:pt idx="12380">
                  <c:v>-86.952500000000001</c:v>
                </c:pt>
                <c:pt idx="12381">
                  <c:v>-86.950500000000005</c:v>
                </c:pt>
                <c:pt idx="12382">
                  <c:v>-86.94850000000001</c:v>
                </c:pt>
                <c:pt idx="12383">
                  <c:v>-86.946500000000015</c:v>
                </c:pt>
                <c:pt idx="12384">
                  <c:v>-86.944500000000005</c:v>
                </c:pt>
                <c:pt idx="12385">
                  <c:v>-86.94250000000001</c:v>
                </c:pt>
                <c:pt idx="12386">
                  <c:v>-86.940500000000014</c:v>
                </c:pt>
                <c:pt idx="12387">
                  <c:v>-86.938500000000005</c:v>
                </c:pt>
                <c:pt idx="12388">
                  <c:v>-86.936500000000009</c:v>
                </c:pt>
                <c:pt idx="12389">
                  <c:v>-86.934500000000014</c:v>
                </c:pt>
                <c:pt idx="12390">
                  <c:v>-86.932500000000005</c:v>
                </c:pt>
                <c:pt idx="12391">
                  <c:v>-86.930500000000009</c:v>
                </c:pt>
                <c:pt idx="12392">
                  <c:v>-86.928500000000014</c:v>
                </c:pt>
                <c:pt idx="12393">
                  <c:v>-86.926500000000004</c:v>
                </c:pt>
                <c:pt idx="12394">
                  <c:v>-86.924500000000009</c:v>
                </c:pt>
                <c:pt idx="12395">
                  <c:v>-86.922500000000014</c:v>
                </c:pt>
                <c:pt idx="12396">
                  <c:v>-86.920500000000004</c:v>
                </c:pt>
                <c:pt idx="12397">
                  <c:v>-86.918500000000009</c:v>
                </c:pt>
                <c:pt idx="12398">
                  <c:v>-86.916500000000013</c:v>
                </c:pt>
                <c:pt idx="12399">
                  <c:v>-86.914500000000004</c:v>
                </c:pt>
                <c:pt idx="12400">
                  <c:v>-86.912500000000009</c:v>
                </c:pt>
                <c:pt idx="12401">
                  <c:v>-86.910500000000013</c:v>
                </c:pt>
                <c:pt idx="12402">
                  <c:v>-86.908500000000004</c:v>
                </c:pt>
                <c:pt idx="12403">
                  <c:v>-86.906500000000008</c:v>
                </c:pt>
                <c:pt idx="12404">
                  <c:v>-86.904500000000013</c:v>
                </c:pt>
                <c:pt idx="12405">
                  <c:v>-86.902500000000003</c:v>
                </c:pt>
                <c:pt idx="12406">
                  <c:v>-86.900500000000008</c:v>
                </c:pt>
                <c:pt idx="12407">
                  <c:v>-86.898500000000013</c:v>
                </c:pt>
                <c:pt idx="12408">
                  <c:v>-86.896500000000003</c:v>
                </c:pt>
                <c:pt idx="12409">
                  <c:v>-86.894500000000008</c:v>
                </c:pt>
                <c:pt idx="12410">
                  <c:v>-86.892500000000013</c:v>
                </c:pt>
                <c:pt idx="12411">
                  <c:v>-86.890500000000003</c:v>
                </c:pt>
                <c:pt idx="12412">
                  <c:v>-86.888500000000008</c:v>
                </c:pt>
                <c:pt idx="12413">
                  <c:v>-86.886500000000012</c:v>
                </c:pt>
                <c:pt idx="12414">
                  <c:v>-86.884500000000003</c:v>
                </c:pt>
                <c:pt idx="12415">
                  <c:v>-86.882500000000007</c:v>
                </c:pt>
                <c:pt idx="12416">
                  <c:v>-86.880500000000012</c:v>
                </c:pt>
                <c:pt idx="12417">
                  <c:v>-86.878500000000003</c:v>
                </c:pt>
                <c:pt idx="12418">
                  <c:v>-86.876500000000007</c:v>
                </c:pt>
                <c:pt idx="12419">
                  <c:v>-86.874500000000012</c:v>
                </c:pt>
                <c:pt idx="12420">
                  <c:v>-86.872500000000002</c:v>
                </c:pt>
                <c:pt idx="12421">
                  <c:v>-86.870500000000007</c:v>
                </c:pt>
                <c:pt idx="12422">
                  <c:v>-86.868500000000012</c:v>
                </c:pt>
                <c:pt idx="12423">
                  <c:v>-86.866500000000002</c:v>
                </c:pt>
                <c:pt idx="12424">
                  <c:v>-86.864500000000007</c:v>
                </c:pt>
                <c:pt idx="12425">
                  <c:v>-86.862500000000011</c:v>
                </c:pt>
                <c:pt idx="12426">
                  <c:v>-86.860500000000002</c:v>
                </c:pt>
                <c:pt idx="12427">
                  <c:v>-86.858500000000006</c:v>
                </c:pt>
                <c:pt idx="12428">
                  <c:v>-86.856500000000011</c:v>
                </c:pt>
                <c:pt idx="12429">
                  <c:v>-86.854500000000002</c:v>
                </c:pt>
                <c:pt idx="12430">
                  <c:v>-86.852500000000006</c:v>
                </c:pt>
                <c:pt idx="12431">
                  <c:v>-86.850500000000011</c:v>
                </c:pt>
                <c:pt idx="12432">
                  <c:v>-86.848500000000001</c:v>
                </c:pt>
                <c:pt idx="12433">
                  <c:v>-86.846500000000006</c:v>
                </c:pt>
                <c:pt idx="12434">
                  <c:v>-86.844500000000011</c:v>
                </c:pt>
                <c:pt idx="12435">
                  <c:v>-86.842500000000001</c:v>
                </c:pt>
                <c:pt idx="12436">
                  <c:v>-86.840500000000006</c:v>
                </c:pt>
                <c:pt idx="12437">
                  <c:v>-86.83850000000001</c:v>
                </c:pt>
                <c:pt idx="12438">
                  <c:v>-86.836500000000001</c:v>
                </c:pt>
                <c:pt idx="12439">
                  <c:v>-86.834500000000006</c:v>
                </c:pt>
                <c:pt idx="12440">
                  <c:v>-86.83250000000001</c:v>
                </c:pt>
                <c:pt idx="12441">
                  <c:v>-86.830500000000001</c:v>
                </c:pt>
                <c:pt idx="12442">
                  <c:v>-86.828500000000005</c:v>
                </c:pt>
                <c:pt idx="12443">
                  <c:v>-86.82650000000001</c:v>
                </c:pt>
                <c:pt idx="12444">
                  <c:v>-86.8245</c:v>
                </c:pt>
                <c:pt idx="12445">
                  <c:v>-86.822500000000005</c:v>
                </c:pt>
                <c:pt idx="12446">
                  <c:v>-86.82050000000001</c:v>
                </c:pt>
                <c:pt idx="12447">
                  <c:v>-86.8185</c:v>
                </c:pt>
                <c:pt idx="12448">
                  <c:v>-86.816500000000005</c:v>
                </c:pt>
                <c:pt idx="12449">
                  <c:v>-86.81450000000001</c:v>
                </c:pt>
                <c:pt idx="12450">
                  <c:v>-86.8125</c:v>
                </c:pt>
                <c:pt idx="12451">
                  <c:v>-86.810500000000005</c:v>
                </c:pt>
                <c:pt idx="12452">
                  <c:v>-86.808500000000009</c:v>
                </c:pt>
                <c:pt idx="12453">
                  <c:v>-86.8065</c:v>
                </c:pt>
                <c:pt idx="12454">
                  <c:v>-86.804500000000004</c:v>
                </c:pt>
                <c:pt idx="12455">
                  <c:v>-86.802500000000009</c:v>
                </c:pt>
                <c:pt idx="12456">
                  <c:v>-86.8005</c:v>
                </c:pt>
                <c:pt idx="12457">
                  <c:v>-86.798500000000004</c:v>
                </c:pt>
                <c:pt idx="12458">
                  <c:v>-86.796500000000009</c:v>
                </c:pt>
                <c:pt idx="12459">
                  <c:v>-86.794499999999999</c:v>
                </c:pt>
                <c:pt idx="12460">
                  <c:v>-86.792500000000004</c:v>
                </c:pt>
                <c:pt idx="12461">
                  <c:v>-86.790500000000009</c:v>
                </c:pt>
                <c:pt idx="12462">
                  <c:v>-86.788499999999999</c:v>
                </c:pt>
                <c:pt idx="12463">
                  <c:v>-86.786500000000004</c:v>
                </c:pt>
                <c:pt idx="12464">
                  <c:v>-86.784500000000008</c:v>
                </c:pt>
                <c:pt idx="12465">
                  <c:v>-86.782499999999999</c:v>
                </c:pt>
                <c:pt idx="12466">
                  <c:v>-86.780500000000004</c:v>
                </c:pt>
                <c:pt idx="12467">
                  <c:v>-86.778500000000008</c:v>
                </c:pt>
                <c:pt idx="12468">
                  <c:v>-86.776499999999999</c:v>
                </c:pt>
                <c:pt idx="12469">
                  <c:v>-86.774500000000003</c:v>
                </c:pt>
                <c:pt idx="12470">
                  <c:v>-86.772500000000008</c:v>
                </c:pt>
                <c:pt idx="12471">
                  <c:v>-86.770499999999998</c:v>
                </c:pt>
                <c:pt idx="12472">
                  <c:v>-86.768500000000003</c:v>
                </c:pt>
                <c:pt idx="12473">
                  <c:v>-86.766500000000008</c:v>
                </c:pt>
                <c:pt idx="12474">
                  <c:v>-86.764499999999998</c:v>
                </c:pt>
                <c:pt idx="12475">
                  <c:v>-86.762500000000003</c:v>
                </c:pt>
                <c:pt idx="12476">
                  <c:v>-86.760500000000008</c:v>
                </c:pt>
                <c:pt idx="12477">
                  <c:v>-86.758499999999998</c:v>
                </c:pt>
                <c:pt idx="12478">
                  <c:v>-86.756500000000003</c:v>
                </c:pt>
                <c:pt idx="12479">
                  <c:v>-86.754500000000007</c:v>
                </c:pt>
                <c:pt idx="12480">
                  <c:v>-86.752499999999998</c:v>
                </c:pt>
                <c:pt idx="12481">
                  <c:v>-86.750500000000002</c:v>
                </c:pt>
                <c:pt idx="12482">
                  <c:v>-86.748500000000007</c:v>
                </c:pt>
                <c:pt idx="12483">
                  <c:v>-86.746499999999997</c:v>
                </c:pt>
                <c:pt idx="12484">
                  <c:v>-86.744500000000002</c:v>
                </c:pt>
                <c:pt idx="12485">
                  <c:v>-86.742500000000007</c:v>
                </c:pt>
                <c:pt idx="12486">
                  <c:v>-86.740499999999997</c:v>
                </c:pt>
                <c:pt idx="12487">
                  <c:v>-86.738500000000002</c:v>
                </c:pt>
                <c:pt idx="12488">
                  <c:v>-86.736500000000007</c:v>
                </c:pt>
                <c:pt idx="12489">
                  <c:v>-86.734499999999997</c:v>
                </c:pt>
                <c:pt idx="12490">
                  <c:v>-86.732500000000002</c:v>
                </c:pt>
                <c:pt idx="12491">
                  <c:v>-86.730500000000006</c:v>
                </c:pt>
                <c:pt idx="12492">
                  <c:v>-86.728499999999997</c:v>
                </c:pt>
                <c:pt idx="12493">
                  <c:v>-86.726500000000001</c:v>
                </c:pt>
                <c:pt idx="12494">
                  <c:v>-86.724500000000006</c:v>
                </c:pt>
                <c:pt idx="12495">
                  <c:v>-86.722500000000011</c:v>
                </c:pt>
                <c:pt idx="12496">
                  <c:v>-86.720500000000001</c:v>
                </c:pt>
                <c:pt idx="12497">
                  <c:v>-86.718500000000006</c:v>
                </c:pt>
                <c:pt idx="12498">
                  <c:v>-86.716500000000011</c:v>
                </c:pt>
                <c:pt idx="12499">
                  <c:v>-86.714500000000001</c:v>
                </c:pt>
                <c:pt idx="12500">
                  <c:v>-86.712500000000006</c:v>
                </c:pt>
                <c:pt idx="12501">
                  <c:v>-86.71050000000001</c:v>
                </c:pt>
                <c:pt idx="12502">
                  <c:v>-86.708500000000001</c:v>
                </c:pt>
                <c:pt idx="12503">
                  <c:v>-86.706500000000005</c:v>
                </c:pt>
                <c:pt idx="12504">
                  <c:v>-86.70450000000001</c:v>
                </c:pt>
                <c:pt idx="12505">
                  <c:v>-86.702500000000001</c:v>
                </c:pt>
                <c:pt idx="12506">
                  <c:v>-86.700500000000005</c:v>
                </c:pt>
                <c:pt idx="12507">
                  <c:v>-86.69850000000001</c:v>
                </c:pt>
                <c:pt idx="12508">
                  <c:v>-86.696500000000015</c:v>
                </c:pt>
                <c:pt idx="12509">
                  <c:v>-86.694500000000005</c:v>
                </c:pt>
                <c:pt idx="12510">
                  <c:v>-86.69250000000001</c:v>
                </c:pt>
                <c:pt idx="12511">
                  <c:v>-86.690500000000014</c:v>
                </c:pt>
                <c:pt idx="12512">
                  <c:v>-86.688500000000005</c:v>
                </c:pt>
                <c:pt idx="12513">
                  <c:v>-86.686500000000009</c:v>
                </c:pt>
                <c:pt idx="12514">
                  <c:v>-86.684500000000014</c:v>
                </c:pt>
                <c:pt idx="12515">
                  <c:v>-86.682500000000005</c:v>
                </c:pt>
                <c:pt idx="12516">
                  <c:v>-86.680500000000009</c:v>
                </c:pt>
                <c:pt idx="12517">
                  <c:v>-86.678500000000014</c:v>
                </c:pt>
                <c:pt idx="12518">
                  <c:v>-86.676500000000004</c:v>
                </c:pt>
                <c:pt idx="12519">
                  <c:v>-86.674500000000009</c:v>
                </c:pt>
                <c:pt idx="12520">
                  <c:v>-86.672500000000014</c:v>
                </c:pt>
                <c:pt idx="12521">
                  <c:v>-86.670500000000004</c:v>
                </c:pt>
                <c:pt idx="12522">
                  <c:v>-86.668500000000009</c:v>
                </c:pt>
                <c:pt idx="12523">
                  <c:v>-86.666500000000013</c:v>
                </c:pt>
                <c:pt idx="12524">
                  <c:v>-86.664500000000004</c:v>
                </c:pt>
                <c:pt idx="12525">
                  <c:v>-86.662500000000009</c:v>
                </c:pt>
                <c:pt idx="12526">
                  <c:v>-86.660500000000013</c:v>
                </c:pt>
                <c:pt idx="12527">
                  <c:v>-86.658500000000004</c:v>
                </c:pt>
                <c:pt idx="12528">
                  <c:v>-86.656500000000008</c:v>
                </c:pt>
                <c:pt idx="12529">
                  <c:v>-86.654500000000013</c:v>
                </c:pt>
                <c:pt idx="12530">
                  <c:v>-86.652500000000003</c:v>
                </c:pt>
                <c:pt idx="12531">
                  <c:v>-86.650500000000008</c:v>
                </c:pt>
                <c:pt idx="12532">
                  <c:v>-86.648500000000013</c:v>
                </c:pt>
                <c:pt idx="12533">
                  <c:v>-86.646500000000003</c:v>
                </c:pt>
                <c:pt idx="12534">
                  <c:v>-86.644500000000008</c:v>
                </c:pt>
                <c:pt idx="12535">
                  <c:v>-86.642500000000013</c:v>
                </c:pt>
                <c:pt idx="12536">
                  <c:v>-86.640500000000003</c:v>
                </c:pt>
                <c:pt idx="12537">
                  <c:v>-86.638500000000008</c:v>
                </c:pt>
                <c:pt idx="12538">
                  <c:v>-86.636500000000012</c:v>
                </c:pt>
                <c:pt idx="12539">
                  <c:v>-86.634500000000003</c:v>
                </c:pt>
                <c:pt idx="12540">
                  <c:v>-86.632500000000007</c:v>
                </c:pt>
                <c:pt idx="12541">
                  <c:v>-86.630500000000012</c:v>
                </c:pt>
                <c:pt idx="12542">
                  <c:v>-86.628500000000003</c:v>
                </c:pt>
                <c:pt idx="12543">
                  <c:v>-86.626500000000007</c:v>
                </c:pt>
                <c:pt idx="12544">
                  <c:v>-86.624500000000012</c:v>
                </c:pt>
                <c:pt idx="12545">
                  <c:v>-86.622500000000002</c:v>
                </c:pt>
                <c:pt idx="12546">
                  <c:v>-86.620500000000007</c:v>
                </c:pt>
                <c:pt idx="12547">
                  <c:v>-86.618500000000012</c:v>
                </c:pt>
                <c:pt idx="12548">
                  <c:v>-86.616500000000002</c:v>
                </c:pt>
                <c:pt idx="12549">
                  <c:v>-86.614500000000007</c:v>
                </c:pt>
                <c:pt idx="12550">
                  <c:v>-86.612500000000011</c:v>
                </c:pt>
                <c:pt idx="12551">
                  <c:v>-86.610500000000002</c:v>
                </c:pt>
                <c:pt idx="12552">
                  <c:v>-86.608500000000006</c:v>
                </c:pt>
                <c:pt idx="12553">
                  <c:v>-86.606500000000011</c:v>
                </c:pt>
                <c:pt idx="12554">
                  <c:v>-86.604500000000002</c:v>
                </c:pt>
                <c:pt idx="12555">
                  <c:v>-86.602500000000006</c:v>
                </c:pt>
                <c:pt idx="12556">
                  <c:v>-86.600500000000011</c:v>
                </c:pt>
                <c:pt idx="12557">
                  <c:v>-86.598500000000001</c:v>
                </c:pt>
                <c:pt idx="12558">
                  <c:v>-86.596500000000006</c:v>
                </c:pt>
                <c:pt idx="12559">
                  <c:v>-86.594500000000011</c:v>
                </c:pt>
                <c:pt idx="12560">
                  <c:v>-86.592500000000001</c:v>
                </c:pt>
                <c:pt idx="12561">
                  <c:v>-86.590500000000006</c:v>
                </c:pt>
                <c:pt idx="12562">
                  <c:v>-86.58850000000001</c:v>
                </c:pt>
                <c:pt idx="12563">
                  <c:v>-86.586500000000001</c:v>
                </c:pt>
                <c:pt idx="12564">
                  <c:v>-86.584500000000006</c:v>
                </c:pt>
                <c:pt idx="12565">
                  <c:v>-86.58250000000001</c:v>
                </c:pt>
                <c:pt idx="12566">
                  <c:v>-86.580500000000001</c:v>
                </c:pt>
                <c:pt idx="12567">
                  <c:v>-86.578500000000005</c:v>
                </c:pt>
                <c:pt idx="12568">
                  <c:v>-86.57650000000001</c:v>
                </c:pt>
                <c:pt idx="12569">
                  <c:v>-86.5745</c:v>
                </c:pt>
                <c:pt idx="12570">
                  <c:v>-86.572500000000005</c:v>
                </c:pt>
                <c:pt idx="12571">
                  <c:v>-86.57050000000001</c:v>
                </c:pt>
                <c:pt idx="12572">
                  <c:v>-86.5685</c:v>
                </c:pt>
                <c:pt idx="12573">
                  <c:v>-86.566500000000005</c:v>
                </c:pt>
                <c:pt idx="12574">
                  <c:v>-86.56450000000001</c:v>
                </c:pt>
                <c:pt idx="12575">
                  <c:v>-86.5625</c:v>
                </c:pt>
                <c:pt idx="12576">
                  <c:v>-86.560500000000005</c:v>
                </c:pt>
                <c:pt idx="12577">
                  <c:v>-86.558500000000009</c:v>
                </c:pt>
                <c:pt idx="12578">
                  <c:v>-86.5565</c:v>
                </c:pt>
                <c:pt idx="12579">
                  <c:v>-86.554500000000004</c:v>
                </c:pt>
                <c:pt idx="12580">
                  <c:v>-86.552500000000009</c:v>
                </c:pt>
                <c:pt idx="12581">
                  <c:v>-86.5505</c:v>
                </c:pt>
                <c:pt idx="12582">
                  <c:v>-86.548500000000004</c:v>
                </c:pt>
                <c:pt idx="12583">
                  <c:v>-86.546500000000009</c:v>
                </c:pt>
                <c:pt idx="12584">
                  <c:v>-86.544499999999999</c:v>
                </c:pt>
                <c:pt idx="12585">
                  <c:v>-86.542500000000004</c:v>
                </c:pt>
                <c:pt idx="12586">
                  <c:v>-86.540500000000009</c:v>
                </c:pt>
                <c:pt idx="12587">
                  <c:v>-86.538499999999999</c:v>
                </c:pt>
                <c:pt idx="12588">
                  <c:v>-86.536500000000004</c:v>
                </c:pt>
                <c:pt idx="12589">
                  <c:v>-86.534500000000008</c:v>
                </c:pt>
                <c:pt idx="12590">
                  <c:v>-86.532499999999999</c:v>
                </c:pt>
                <c:pt idx="12591">
                  <c:v>-86.530500000000004</c:v>
                </c:pt>
                <c:pt idx="12592">
                  <c:v>-86.528500000000008</c:v>
                </c:pt>
                <c:pt idx="12593">
                  <c:v>-86.526499999999999</c:v>
                </c:pt>
                <c:pt idx="12594">
                  <c:v>-86.524500000000003</c:v>
                </c:pt>
                <c:pt idx="12595">
                  <c:v>-86.522500000000008</c:v>
                </c:pt>
                <c:pt idx="12596">
                  <c:v>-86.520499999999998</c:v>
                </c:pt>
                <c:pt idx="12597">
                  <c:v>-86.518500000000003</c:v>
                </c:pt>
                <c:pt idx="12598">
                  <c:v>-86.516500000000008</c:v>
                </c:pt>
                <c:pt idx="12599">
                  <c:v>-86.514499999999998</c:v>
                </c:pt>
                <c:pt idx="12600">
                  <c:v>-86.512500000000003</c:v>
                </c:pt>
                <c:pt idx="12601">
                  <c:v>-86.510500000000008</c:v>
                </c:pt>
                <c:pt idx="12602">
                  <c:v>-86.508499999999998</c:v>
                </c:pt>
                <c:pt idx="12603">
                  <c:v>-86.506500000000003</c:v>
                </c:pt>
                <c:pt idx="12604">
                  <c:v>-86.504500000000007</c:v>
                </c:pt>
                <c:pt idx="12605">
                  <c:v>-86.502499999999998</c:v>
                </c:pt>
                <c:pt idx="12606">
                  <c:v>-86.500500000000002</c:v>
                </c:pt>
                <c:pt idx="12607">
                  <c:v>-86.498500000000007</c:v>
                </c:pt>
                <c:pt idx="12608">
                  <c:v>-86.496499999999997</c:v>
                </c:pt>
                <c:pt idx="12609">
                  <c:v>-86.494500000000002</c:v>
                </c:pt>
                <c:pt idx="12610">
                  <c:v>-86.492500000000007</c:v>
                </c:pt>
                <c:pt idx="12611">
                  <c:v>-86.490499999999997</c:v>
                </c:pt>
                <c:pt idx="12612">
                  <c:v>-86.488500000000002</c:v>
                </c:pt>
                <c:pt idx="12613">
                  <c:v>-86.486500000000007</c:v>
                </c:pt>
                <c:pt idx="12614">
                  <c:v>-86.484499999999997</c:v>
                </c:pt>
                <c:pt idx="12615">
                  <c:v>-86.482500000000002</c:v>
                </c:pt>
                <c:pt idx="12616">
                  <c:v>-86.480500000000006</c:v>
                </c:pt>
                <c:pt idx="12617">
                  <c:v>-86.478499999999997</c:v>
                </c:pt>
                <c:pt idx="12618">
                  <c:v>-86.476500000000001</c:v>
                </c:pt>
                <c:pt idx="12619">
                  <c:v>-86.474500000000006</c:v>
                </c:pt>
                <c:pt idx="12620">
                  <c:v>-86.472500000000011</c:v>
                </c:pt>
                <c:pt idx="12621">
                  <c:v>-86.470500000000001</c:v>
                </c:pt>
                <c:pt idx="12622">
                  <c:v>-86.468500000000006</c:v>
                </c:pt>
                <c:pt idx="12623">
                  <c:v>-86.466500000000011</c:v>
                </c:pt>
                <c:pt idx="12624">
                  <c:v>-86.464500000000001</c:v>
                </c:pt>
                <c:pt idx="12625">
                  <c:v>-86.462500000000006</c:v>
                </c:pt>
                <c:pt idx="12626">
                  <c:v>-86.46050000000001</c:v>
                </c:pt>
                <c:pt idx="12627">
                  <c:v>-86.458500000000001</c:v>
                </c:pt>
                <c:pt idx="12628">
                  <c:v>-86.456500000000005</c:v>
                </c:pt>
                <c:pt idx="12629">
                  <c:v>-86.45450000000001</c:v>
                </c:pt>
                <c:pt idx="12630">
                  <c:v>-86.452500000000001</c:v>
                </c:pt>
                <c:pt idx="12631">
                  <c:v>-86.450500000000005</c:v>
                </c:pt>
                <c:pt idx="12632">
                  <c:v>-86.44850000000001</c:v>
                </c:pt>
                <c:pt idx="12633">
                  <c:v>-86.446500000000015</c:v>
                </c:pt>
                <c:pt idx="12634">
                  <c:v>-86.444500000000005</c:v>
                </c:pt>
                <c:pt idx="12635">
                  <c:v>-86.44250000000001</c:v>
                </c:pt>
                <c:pt idx="12636">
                  <c:v>-86.440500000000014</c:v>
                </c:pt>
                <c:pt idx="12637">
                  <c:v>-86.438500000000005</c:v>
                </c:pt>
                <c:pt idx="12638">
                  <c:v>-86.436500000000009</c:v>
                </c:pt>
                <c:pt idx="12639">
                  <c:v>-86.434500000000014</c:v>
                </c:pt>
                <c:pt idx="12640">
                  <c:v>-86.432500000000005</c:v>
                </c:pt>
                <c:pt idx="12641">
                  <c:v>-86.430500000000009</c:v>
                </c:pt>
                <c:pt idx="12642">
                  <c:v>-86.428500000000014</c:v>
                </c:pt>
                <c:pt idx="12643">
                  <c:v>-86.426500000000004</c:v>
                </c:pt>
                <c:pt idx="12644">
                  <c:v>-86.424500000000009</c:v>
                </c:pt>
                <c:pt idx="12645">
                  <c:v>-86.422500000000014</c:v>
                </c:pt>
                <c:pt idx="12646">
                  <c:v>-86.420500000000004</c:v>
                </c:pt>
                <c:pt idx="12647">
                  <c:v>-86.418500000000009</c:v>
                </c:pt>
                <c:pt idx="12648">
                  <c:v>-86.416500000000013</c:v>
                </c:pt>
                <c:pt idx="12649">
                  <c:v>-86.414500000000004</c:v>
                </c:pt>
                <c:pt idx="12650">
                  <c:v>-86.412500000000009</c:v>
                </c:pt>
                <c:pt idx="12651">
                  <c:v>-86.410500000000013</c:v>
                </c:pt>
                <c:pt idx="12652">
                  <c:v>-86.408500000000004</c:v>
                </c:pt>
                <c:pt idx="12653">
                  <c:v>-86.406500000000008</c:v>
                </c:pt>
                <c:pt idx="12654">
                  <c:v>-86.404500000000013</c:v>
                </c:pt>
                <c:pt idx="12655">
                  <c:v>-86.402500000000003</c:v>
                </c:pt>
                <c:pt idx="12656">
                  <c:v>-86.400500000000008</c:v>
                </c:pt>
                <c:pt idx="12657">
                  <c:v>-86.398500000000013</c:v>
                </c:pt>
                <c:pt idx="12658">
                  <c:v>-86.396500000000003</c:v>
                </c:pt>
                <c:pt idx="12659">
                  <c:v>-86.394500000000008</c:v>
                </c:pt>
                <c:pt idx="12660">
                  <c:v>-86.392500000000013</c:v>
                </c:pt>
                <c:pt idx="12661">
                  <c:v>-86.390500000000003</c:v>
                </c:pt>
                <c:pt idx="12662">
                  <c:v>-86.388500000000008</c:v>
                </c:pt>
                <c:pt idx="12663">
                  <c:v>-86.386500000000012</c:v>
                </c:pt>
                <c:pt idx="12664">
                  <c:v>-86.384500000000003</c:v>
                </c:pt>
                <c:pt idx="12665">
                  <c:v>-86.382500000000007</c:v>
                </c:pt>
                <c:pt idx="12666">
                  <c:v>-86.380500000000012</c:v>
                </c:pt>
                <c:pt idx="12667">
                  <c:v>-86.378500000000003</c:v>
                </c:pt>
                <c:pt idx="12668">
                  <c:v>-86.376500000000007</c:v>
                </c:pt>
                <c:pt idx="12669">
                  <c:v>-86.374500000000012</c:v>
                </c:pt>
                <c:pt idx="12670">
                  <c:v>-86.372500000000002</c:v>
                </c:pt>
                <c:pt idx="12671">
                  <c:v>-86.370500000000007</c:v>
                </c:pt>
                <c:pt idx="12672">
                  <c:v>-86.368500000000012</c:v>
                </c:pt>
                <c:pt idx="12673">
                  <c:v>-86.366500000000002</c:v>
                </c:pt>
                <c:pt idx="12674">
                  <c:v>-86.364500000000007</c:v>
                </c:pt>
                <c:pt idx="12675">
                  <c:v>-86.362500000000011</c:v>
                </c:pt>
                <c:pt idx="12676">
                  <c:v>-86.360500000000002</c:v>
                </c:pt>
                <c:pt idx="12677">
                  <c:v>-86.358500000000006</c:v>
                </c:pt>
                <c:pt idx="12678">
                  <c:v>-86.356500000000011</c:v>
                </c:pt>
                <c:pt idx="12679">
                  <c:v>-86.354500000000002</c:v>
                </c:pt>
                <c:pt idx="12680">
                  <c:v>-86.352500000000006</c:v>
                </c:pt>
                <c:pt idx="12681">
                  <c:v>-86.350500000000011</c:v>
                </c:pt>
                <c:pt idx="12682">
                  <c:v>-86.348500000000001</c:v>
                </c:pt>
                <c:pt idx="12683">
                  <c:v>-86.346500000000006</c:v>
                </c:pt>
                <c:pt idx="12684">
                  <c:v>-86.344500000000011</c:v>
                </c:pt>
                <c:pt idx="12685">
                  <c:v>-86.342500000000001</c:v>
                </c:pt>
                <c:pt idx="12686">
                  <c:v>-86.340500000000006</c:v>
                </c:pt>
                <c:pt idx="12687">
                  <c:v>-86.33850000000001</c:v>
                </c:pt>
                <c:pt idx="12688">
                  <c:v>-86.336500000000001</c:v>
                </c:pt>
                <c:pt idx="12689">
                  <c:v>-86.334500000000006</c:v>
                </c:pt>
                <c:pt idx="12690">
                  <c:v>-86.33250000000001</c:v>
                </c:pt>
                <c:pt idx="12691">
                  <c:v>-86.330500000000001</c:v>
                </c:pt>
                <c:pt idx="12692">
                  <c:v>-86.328500000000005</c:v>
                </c:pt>
                <c:pt idx="12693">
                  <c:v>-86.32650000000001</c:v>
                </c:pt>
                <c:pt idx="12694">
                  <c:v>-86.3245</c:v>
                </c:pt>
                <c:pt idx="12695">
                  <c:v>-86.322500000000005</c:v>
                </c:pt>
                <c:pt idx="12696">
                  <c:v>-86.32050000000001</c:v>
                </c:pt>
                <c:pt idx="12697">
                  <c:v>-86.3185</c:v>
                </c:pt>
                <c:pt idx="12698">
                  <c:v>-86.316500000000005</c:v>
                </c:pt>
                <c:pt idx="12699">
                  <c:v>-86.31450000000001</c:v>
                </c:pt>
                <c:pt idx="12700">
                  <c:v>-86.3125</c:v>
                </c:pt>
                <c:pt idx="12701">
                  <c:v>-86.310500000000005</c:v>
                </c:pt>
                <c:pt idx="12702">
                  <c:v>-86.308500000000009</c:v>
                </c:pt>
                <c:pt idx="12703">
                  <c:v>-86.3065</c:v>
                </c:pt>
                <c:pt idx="12704">
                  <c:v>-86.304500000000004</c:v>
                </c:pt>
                <c:pt idx="12705">
                  <c:v>-86.302500000000009</c:v>
                </c:pt>
                <c:pt idx="12706">
                  <c:v>-86.3005</c:v>
                </c:pt>
                <c:pt idx="12707">
                  <c:v>-86.298500000000004</c:v>
                </c:pt>
                <c:pt idx="12708">
                  <c:v>-86.296500000000009</c:v>
                </c:pt>
                <c:pt idx="12709">
                  <c:v>-86.294499999999999</c:v>
                </c:pt>
                <c:pt idx="12710">
                  <c:v>-86.292500000000004</c:v>
                </c:pt>
                <c:pt idx="12711">
                  <c:v>-86.290500000000009</c:v>
                </c:pt>
                <c:pt idx="12712">
                  <c:v>-86.288499999999999</c:v>
                </c:pt>
                <c:pt idx="12713">
                  <c:v>-86.286500000000004</c:v>
                </c:pt>
                <c:pt idx="12714">
                  <c:v>-86.284500000000008</c:v>
                </c:pt>
                <c:pt idx="12715">
                  <c:v>-86.282499999999999</c:v>
                </c:pt>
                <c:pt idx="12716">
                  <c:v>-86.280500000000004</c:v>
                </c:pt>
                <c:pt idx="12717">
                  <c:v>-86.278500000000008</c:v>
                </c:pt>
                <c:pt idx="12718">
                  <c:v>-86.276499999999999</c:v>
                </c:pt>
                <c:pt idx="12719">
                  <c:v>-86.274500000000003</c:v>
                </c:pt>
                <c:pt idx="12720">
                  <c:v>-86.272500000000008</c:v>
                </c:pt>
                <c:pt idx="12721">
                  <c:v>-86.270499999999998</c:v>
                </c:pt>
                <c:pt idx="12722">
                  <c:v>-86.268500000000003</c:v>
                </c:pt>
                <c:pt idx="12723">
                  <c:v>-86.266500000000008</c:v>
                </c:pt>
                <c:pt idx="12724">
                  <c:v>-86.264499999999998</c:v>
                </c:pt>
                <c:pt idx="12725">
                  <c:v>-86.262500000000003</c:v>
                </c:pt>
                <c:pt idx="12726">
                  <c:v>-86.260500000000008</c:v>
                </c:pt>
                <c:pt idx="12727">
                  <c:v>-86.258499999999998</c:v>
                </c:pt>
                <c:pt idx="12728">
                  <c:v>-86.256500000000003</c:v>
                </c:pt>
                <c:pt idx="12729">
                  <c:v>-86.254500000000007</c:v>
                </c:pt>
                <c:pt idx="12730">
                  <c:v>-86.252499999999998</c:v>
                </c:pt>
                <c:pt idx="12731">
                  <c:v>-86.250500000000002</c:v>
                </c:pt>
                <c:pt idx="12732">
                  <c:v>-86.248500000000007</c:v>
                </c:pt>
                <c:pt idx="12733">
                  <c:v>-86.246499999999997</c:v>
                </c:pt>
                <c:pt idx="12734">
                  <c:v>-86.244500000000002</c:v>
                </c:pt>
                <c:pt idx="12735">
                  <c:v>-86.242500000000007</c:v>
                </c:pt>
                <c:pt idx="12736">
                  <c:v>-86.240499999999997</c:v>
                </c:pt>
                <c:pt idx="12737">
                  <c:v>-86.238500000000002</c:v>
                </c:pt>
                <c:pt idx="12738">
                  <c:v>-86.236500000000007</c:v>
                </c:pt>
                <c:pt idx="12739">
                  <c:v>-86.234499999999997</c:v>
                </c:pt>
                <c:pt idx="12740">
                  <c:v>-86.232500000000002</c:v>
                </c:pt>
                <c:pt idx="12741">
                  <c:v>-86.230500000000006</c:v>
                </c:pt>
                <c:pt idx="12742">
                  <c:v>-86.228499999999997</c:v>
                </c:pt>
                <c:pt idx="12743">
                  <c:v>-86.226500000000001</c:v>
                </c:pt>
                <c:pt idx="12744">
                  <c:v>-86.224500000000006</c:v>
                </c:pt>
                <c:pt idx="12745">
                  <c:v>-86.222500000000011</c:v>
                </c:pt>
                <c:pt idx="12746">
                  <c:v>-86.220500000000001</c:v>
                </c:pt>
                <c:pt idx="12747">
                  <c:v>-86.218500000000006</c:v>
                </c:pt>
                <c:pt idx="12748">
                  <c:v>-86.216500000000011</c:v>
                </c:pt>
                <c:pt idx="12749">
                  <c:v>-86.214500000000001</c:v>
                </c:pt>
                <c:pt idx="12750">
                  <c:v>-86.212500000000006</c:v>
                </c:pt>
                <c:pt idx="12751">
                  <c:v>-86.21050000000001</c:v>
                </c:pt>
                <c:pt idx="12752">
                  <c:v>-86.208500000000001</c:v>
                </c:pt>
                <c:pt idx="12753">
                  <c:v>-86.206500000000005</c:v>
                </c:pt>
                <c:pt idx="12754">
                  <c:v>-86.20450000000001</c:v>
                </c:pt>
                <c:pt idx="12755">
                  <c:v>-86.202500000000001</c:v>
                </c:pt>
                <c:pt idx="12756">
                  <c:v>-86.200500000000005</c:v>
                </c:pt>
                <c:pt idx="12757">
                  <c:v>-86.19850000000001</c:v>
                </c:pt>
                <c:pt idx="12758">
                  <c:v>-86.196500000000015</c:v>
                </c:pt>
                <c:pt idx="12759">
                  <c:v>-86.194500000000005</c:v>
                </c:pt>
                <c:pt idx="12760">
                  <c:v>-86.19250000000001</c:v>
                </c:pt>
                <c:pt idx="12761">
                  <c:v>-86.190500000000014</c:v>
                </c:pt>
                <c:pt idx="12762">
                  <c:v>-86.188500000000005</c:v>
                </c:pt>
                <c:pt idx="12763">
                  <c:v>-86.186500000000009</c:v>
                </c:pt>
                <c:pt idx="12764">
                  <c:v>-86.184500000000014</c:v>
                </c:pt>
                <c:pt idx="12765">
                  <c:v>-86.182500000000005</c:v>
                </c:pt>
                <c:pt idx="12766">
                  <c:v>-86.180500000000009</c:v>
                </c:pt>
                <c:pt idx="12767">
                  <c:v>-86.178500000000014</c:v>
                </c:pt>
                <c:pt idx="12768">
                  <c:v>-86.176500000000004</c:v>
                </c:pt>
                <c:pt idx="12769">
                  <c:v>-86.174500000000009</c:v>
                </c:pt>
                <c:pt idx="12770">
                  <c:v>-86.172500000000014</c:v>
                </c:pt>
                <c:pt idx="12771">
                  <c:v>-86.170500000000004</c:v>
                </c:pt>
                <c:pt idx="12772">
                  <c:v>-86.168500000000009</c:v>
                </c:pt>
                <c:pt idx="12773">
                  <c:v>-86.166500000000013</c:v>
                </c:pt>
                <c:pt idx="12774">
                  <c:v>-86.164500000000004</c:v>
                </c:pt>
                <c:pt idx="12775">
                  <c:v>-86.162500000000009</c:v>
                </c:pt>
                <c:pt idx="12776">
                  <c:v>-86.160500000000013</c:v>
                </c:pt>
                <c:pt idx="12777">
                  <c:v>-86.158500000000004</c:v>
                </c:pt>
                <c:pt idx="12778">
                  <c:v>-86.156500000000008</c:v>
                </c:pt>
                <c:pt idx="12779">
                  <c:v>-86.154500000000013</c:v>
                </c:pt>
                <c:pt idx="12780">
                  <c:v>-86.152500000000003</c:v>
                </c:pt>
                <c:pt idx="12781">
                  <c:v>-86.150500000000008</c:v>
                </c:pt>
                <c:pt idx="12782">
                  <c:v>-86.148500000000013</c:v>
                </c:pt>
                <c:pt idx="12783">
                  <c:v>-86.146500000000003</c:v>
                </c:pt>
                <c:pt idx="12784">
                  <c:v>-86.144500000000008</c:v>
                </c:pt>
                <c:pt idx="12785">
                  <c:v>-86.142500000000013</c:v>
                </c:pt>
                <c:pt idx="12786">
                  <c:v>-86.140500000000003</c:v>
                </c:pt>
                <c:pt idx="12787">
                  <c:v>-86.138500000000008</c:v>
                </c:pt>
                <c:pt idx="12788">
                  <c:v>-86.136500000000012</c:v>
                </c:pt>
                <c:pt idx="12789">
                  <c:v>-86.134500000000003</c:v>
                </c:pt>
                <c:pt idx="12790">
                  <c:v>-86.132500000000007</c:v>
                </c:pt>
                <c:pt idx="12791">
                  <c:v>-86.130500000000012</c:v>
                </c:pt>
                <c:pt idx="12792">
                  <c:v>-86.128500000000003</c:v>
                </c:pt>
                <c:pt idx="12793">
                  <c:v>-86.126500000000007</c:v>
                </c:pt>
                <c:pt idx="12794">
                  <c:v>-86.124500000000012</c:v>
                </c:pt>
                <c:pt idx="12795">
                  <c:v>-86.122500000000002</c:v>
                </c:pt>
                <c:pt idx="12796">
                  <c:v>-86.120500000000007</c:v>
                </c:pt>
                <c:pt idx="12797">
                  <c:v>-86.118500000000012</c:v>
                </c:pt>
                <c:pt idx="12798">
                  <c:v>-86.116500000000002</c:v>
                </c:pt>
                <c:pt idx="12799">
                  <c:v>-86.114500000000007</c:v>
                </c:pt>
                <c:pt idx="12800">
                  <c:v>-86.112500000000011</c:v>
                </c:pt>
                <c:pt idx="12801">
                  <c:v>-86.110500000000002</c:v>
                </c:pt>
                <c:pt idx="12802">
                  <c:v>-86.108500000000006</c:v>
                </c:pt>
                <c:pt idx="12803">
                  <c:v>-86.106500000000011</c:v>
                </c:pt>
                <c:pt idx="12804">
                  <c:v>-86.104500000000002</c:v>
                </c:pt>
                <c:pt idx="12805">
                  <c:v>-86.102500000000006</c:v>
                </c:pt>
                <c:pt idx="12806">
                  <c:v>-86.100500000000011</c:v>
                </c:pt>
                <c:pt idx="12807">
                  <c:v>-86.098500000000001</c:v>
                </c:pt>
                <c:pt idx="12808">
                  <c:v>-86.096500000000006</c:v>
                </c:pt>
                <c:pt idx="12809">
                  <c:v>-86.094500000000011</c:v>
                </c:pt>
                <c:pt idx="12810">
                  <c:v>-86.092500000000001</c:v>
                </c:pt>
                <c:pt idx="12811">
                  <c:v>-86.090500000000006</c:v>
                </c:pt>
                <c:pt idx="12812">
                  <c:v>-86.08850000000001</c:v>
                </c:pt>
                <c:pt idx="12813">
                  <c:v>-86.086500000000001</c:v>
                </c:pt>
                <c:pt idx="12814">
                  <c:v>-86.084500000000006</c:v>
                </c:pt>
                <c:pt idx="12815">
                  <c:v>-86.08250000000001</c:v>
                </c:pt>
                <c:pt idx="12816">
                  <c:v>-86.080500000000001</c:v>
                </c:pt>
                <c:pt idx="12817">
                  <c:v>-86.078500000000005</c:v>
                </c:pt>
                <c:pt idx="12818">
                  <c:v>-86.07650000000001</c:v>
                </c:pt>
                <c:pt idx="12819">
                  <c:v>-86.0745</c:v>
                </c:pt>
                <c:pt idx="12820">
                  <c:v>-86.072500000000005</c:v>
                </c:pt>
                <c:pt idx="12821">
                  <c:v>-86.07050000000001</c:v>
                </c:pt>
                <c:pt idx="12822">
                  <c:v>-86.0685</c:v>
                </c:pt>
                <c:pt idx="12823">
                  <c:v>-86.066500000000005</c:v>
                </c:pt>
                <c:pt idx="12824">
                  <c:v>-86.06450000000001</c:v>
                </c:pt>
                <c:pt idx="12825">
                  <c:v>-86.0625</c:v>
                </c:pt>
                <c:pt idx="12826">
                  <c:v>-86.060500000000005</c:v>
                </c:pt>
                <c:pt idx="12827">
                  <c:v>-86.058500000000009</c:v>
                </c:pt>
                <c:pt idx="12828">
                  <c:v>-86.0565</c:v>
                </c:pt>
                <c:pt idx="12829">
                  <c:v>-86.054500000000004</c:v>
                </c:pt>
                <c:pt idx="12830">
                  <c:v>-86.052500000000009</c:v>
                </c:pt>
                <c:pt idx="12831">
                  <c:v>-86.0505</c:v>
                </c:pt>
                <c:pt idx="12832">
                  <c:v>-86.048500000000004</c:v>
                </c:pt>
                <c:pt idx="12833">
                  <c:v>-86.046500000000009</c:v>
                </c:pt>
                <c:pt idx="12834">
                  <c:v>-86.044499999999999</c:v>
                </c:pt>
                <c:pt idx="12835">
                  <c:v>-86.042500000000004</c:v>
                </c:pt>
                <c:pt idx="12836">
                  <c:v>-86.040500000000009</c:v>
                </c:pt>
                <c:pt idx="12837">
                  <c:v>-86.038499999999999</c:v>
                </c:pt>
                <c:pt idx="12838">
                  <c:v>-86.036500000000004</c:v>
                </c:pt>
                <c:pt idx="12839">
                  <c:v>-86.034500000000008</c:v>
                </c:pt>
                <c:pt idx="12840">
                  <c:v>-86.032499999999999</c:v>
                </c:pt>
                <c:pt idx="12841">
                  <c:v>-86.030500000000004</c:v>
                </c:pt>
                <c:pt idx="12842">
                  <c:v>-86.028500000000008</c:v>
                </c:pt>
                <c:pt idx="12843">
                  <c:v>-86.026499999999999</c:v>
                </c:pt>
                <c:pt idx="12844">
                  <c:v>-86.024500000000003</c:v>
                </c:pt>
                <c:pt idx="12845">
                  <c:v>-86.022500000000008</c:v>
                </c:pt>
                <c:pt idx="12846">
                  <c:v>-86.020499999999998</c:v>
                </c:pt>
                <c:pt idx="12847">
                  <c:v>-86.018500000000003</c:v>
                </c:pt>
                <c:pt idx="12848">
                  <c:v>-86.016500000000008</c:v>
                </c:pt>
                <c:pt idx="12849">
                  <c:v>-86.014499999999998</c:v>
                </c:pt>
                <c:pt idx="12850">
                  <c:v>-86.012500000000003</c:v>
                </c:pt>
                <c:pt idx="12851">
                  <c:v>-86.010500000000008</c:v>
                </c:pt>
                <c:pt idx="12852">
                  <c:v>-86.008499999999998</c:v>
                </c:pt>
                <c:pt idx="12853">
                  <c:v>-86.006500000000003</c:v>
                </c:pt>
                <c:pt idx="12854">
                  <c:v>-86.004500000000007</c:v>
                </c:pt>
                <c:pt idx="12855">
                  <c:v>-86.002499999999998</c:v>
                </c:pt>
                <c:pt idx="12856">
                  <c:v>-86.000500000000002</c:v>
                </c:pt>
                <c:pt idx="12857">
                  <c:v>-85.998500000000007</c:v>
                </c:pt>
                <c:pt idx="12858">
                  <c:v>-85.996499999999997</c:v>
                </c:pt>
                <c:pt idx="12859">
                  <c:v>-85.994500000000002</c:v>
                </c:pt>
                <c:pt idx="12860">
                  <c:v>-85.992500000000007</c:v>
                </c:pt>
                <c:pt idx="12861">
                  <c:v>-85.990499999999997</c:v>
                </c:pt>
                <c:pt idx="12862">
                  <c:v>-85.988500000000002</c:v>
                </c:pt>
                <c:pt idx="12863">
                  <c:v>-85.986500000000007</c:v>
                </c:pt>
                <c:pt idx="12864">
                  <c:v>-85.984499999999997</c:v>
                </c:pt>
                <c:pt idx="12865">
                  <c:v>-85.982500000000002</c:v>
                </c:pt>
                <c:pt idx="12866">
                  <c:v>-85.980500000000006</c:v>
                </c:pt>
                <c:pt idx="12867">
                  <c:v>-85.978499999999997</c:v>
                </c:pt>
                <c:pt idx="12868">
                  <c:v>-85.976500000000001</c:v>
                </c:pt>
                <c:pt idx="12869">
                  <c:v>-85.974500000000006</c:v>
                </c:pt>
                <c:pt idx="12870">
                  <c:v>-85.972500000000011</c:v>
                </c:pt>
                <c:pt idx="12871">
                  <c:v>-85.970500000000001</c:v>
                </c:pt>
                <c:pt idx="12872">
                  <c:v>-85.968500000000006</c:v>
                </c:pt>
                <c:pt idx="12873">
                  <c:v>-85.966500000000011</c:v>
                </c:pt>
                <c:pt idx="12874">
                  <c:v>-85.964500000000001</c:v>
                </c:pt>
                <c:pt idx="12875">
                  <c:v>-85.962500000000006</c:v>
                </c:pt>
                <c:pt idx="12876">
                  <c:v>-85.96050000000001</c:v>
                </c:pt>
                <c:pt idx="12877">
                  <c:v>-85.958500000000001</c:v>
                </c:pt>
                <c:pt idx="12878">
                  <c:v>-85.956500000000005</c:v>
                </c:pt>
                <c:pt idx="12879">
                  <c:v>-85.95450000000001</c:v>
                </c:pt>
                <c:pt idx="12880">
                  <c:v>-85.952500000000001</c:v>
                </c:pt>
                <c:pt idx="12881">
                  <c:v>-85.950500000000005</c:v>
                </c:pt>
                <c:pt idx="12882">
                  <c:v>-85.94850000000001</c:v>
                </c:pt>
                <c:pt idx="12883">
                  <c:v>-85.946500000000015</c:v>
                </c:pt>
                <c:pt idx="12884">
                  <c:v>-85.944500000000005</c:v>
                </c:pt>
                <c:pt idx="12885">
                  <c:v>-85.94250000000001</c:v>
                </c:pt>
                <c:pt idx="12886">
                  <c:v>-85.940500000000014</c:v>
                </c:pt>
                <c:pt idx="12887">
                  <c:v>-85.938500000000005</c:v>
                </c:pt>
                <c:pt idx="12888">
                  <c:v>-85.936500000000009</c:v>
                </c:pt>
                <c:pt idx="12889">
                  <c:v>-85.934500000000014</c:v>
                </c:pt>
                <c:pt idx="12890">
                  <c:v>-85.932500000000005</c:v>
                </c:pt>
                <c:pt idx="12891">
                  <c:v>-85.930500000000009</c:v>
                </c:pt>
                <c:pt idx="12892">
                  <c:v>-85.928500000000014</c:v>
                </c:pt>
                <c:pt idx="12893">
                  <c:v>-85.926500000000004</c:v>
                </c:pt>
                <c:pt idx="12894">
                  <c:v>-85.924500000000009</c:v>
                </c:pt>
                <c:pt idx="12895">
                  <c:v>-85.922500000000014</c:v>
                </c:pt>
                <c:pt idx="12896">
                  <c:v>-85.920500000000004</c:v>
                </c:pt>
                <c:pt idx="12897">
                  <c:v>-85.918500000000009</c:v>
                </c:pt>
                <c:pt idx="12898">
                  <c:v>-85.916500000000013</c:v>
                </c:pt>
                <c:pt idx="12899">
                  <c:v>-85.914500000000004</c:v>
                </c:pt>
                <c:pt idx="12900">
                  <c:v>-85.912500000000009</c:v>
                </c:pt>
                <c:pt idx="12901">
                  <c:v>-85.910500000000013</c:v>
                </c:pt>
                <c:pt idx="12902">
                  <c:v>-85.908500000000004</c:v>
                </c:pt>
                <c:pt idx="12903">
                  <c:v>-85.906500000000008</c:v>
                </c:pt>
                <c:pt idx="12904">
                  <c:v>-85.904500000000013</c:v>
                </c:pt>
                <c:pt idx="12905">
                  <c:v>-85.902500000000003</c:v>
                </c:pt>
                <c:pt idx="12906">
                  <c:v>-85.900500000000008</c:v>
                </c:pt>
                <c:pt idx="12907">
                  <c:v>-85.898500000000013</c:v>
                </c:pt>
                <c:pt idx="12908">
                  <c:v>-85.896500000000003</c:v>
                </c:pt>
                <c:pt idx="12909">
                  <c:v>-85.894500000000008</c:v>
                </c:pt>
                <c:pt idx="12910">
                  <c:v>-85.892500000000013</c:v>
                </c:pt>
                <c:pt idx="12911">
                  <c:v>-85.890500000000003</c:v>
                </c:pt>
                <c:pt idx="12912">
                  <c:v>-85.888500000000008</c:v>
                </c:pt>
                <c:pt idx="12913">
                  <c:v>-85.886500000000012</c:v>
                </c:pt>
                <c:pt idx="12914">
                  <c:v>-85.884500000000003</c:v>
                </c:pt>
                <c:pt idx="12915">
                  <c:v>-85.882500000000007</c:v>
                </c:pt>
                <c:pt idx="12916">
                  <c:v>-85.880500000000012</c:v>
                </c:pt>
                <c:pt idx="12917">
                  <c:v>-85.878500000000003</c:v>
                </c:pt>
                <c:pt idx="12918">
                  <c:v>-85.876500000000007</c:v>
                </c:pt>
                <c:pt idx="12919">
                  <c:v>-85.874500000000012</c:v>
                </c:pt>
                <c:pt idx="12920">
                  <c:v>-85.872500000000002</c:v>
                </c:pt>
                <c:pt idx="12921">
                  <c:v>-85.870500000000007</c:v>
                </c:pt>
                <c:pt idx="12922">
                  <c:v>-85.868500000000012</c:v>
                </c:pt>
                <c:pt idx="12923">
                  <c:v>-85.866500000000002</c:v>
                </c:pt>
                <c:pt idx="12924">
                  <c:v>-85.864500000000007</c:v>
                </c:pt>
                <c:pt idx="12925">
                  <c:v>-85.862500000000011</c:v>
                </c:pt>
                <c:pt idx="12926">
                  <c:v>-85.860500000000002</c:v>
                </c:pt>
                <c:pt idx="12927">
                  <c:v>-85.858500000000006</c:v>
                </c:pt>
                <c:pt idx="12928">
                  <c:v>-85.856500000000011</c:v>
                </c:pt>
                <c:pt idx="12929">
                  <c:v>-85.854500000000002</c:v>
                </c:pt>
                <c:pt idx="12930">
                  <c:v>-85.852500000000006</c:v>
                </c:pt>
                <c:pt idx="12931">
                  <c:v>-85.850500000000011</c:v>
                </c:pt>
                <c:pt idx="12932">
                  <c:v>-85.848500000000001</c:v>
                </c:pt>
                <c:pt idx="12933">
                  <c:v>-85.846500000000006</c:v>
                </c:pt>
                <c:pt idx="12934">
                  <c:v>-85.844500000000011</c:v>
                </c:pt>
                <c:pt idx="12935">
                  <c:v>-85.842500000000001</c:v>
                </c:pt>
                <c:pt idx="12936">
                  <c:v>-85.840500000000006</c:v>
                </c:pt>
                <c:pt idx="12937">
                  <c:v>-85.83850000000001</c:v>
                </c:pt>
                <c:pt idx="12938">
                  <c:v>-85.836500000000001</c:v>
                </c:pt>
                <c:pt idx="12939">
                  <c:v>-85.834500000000006</c:v>
                </c:pt>
                <c:pt idx="12940">
                  <c:v>-85.83250000000001</c:v>
                </c:pt>
                <c:pt idx="12941">
                  <c:v>-85.830500000000001</c:v>
                </c:pt>
                <c:pt idx="12942">
                  <c:v>-85.828500000000005</c:v>
                </c:pt>
                <c:pt idx="12943">
                  <c:v>-85.82650000000001</c:v>
                </c:pt>
                <c:pt idx="12944">
                  <c:v>-85.8245</c:v>
                </c:pt>
                <c:pt idx="12945">
                  <c:v>-85.822500000000005</c:v>
                </c:pt>
                <c:pt idx="12946">
                  <c:v>-85.82050000000001</c:v>
                </c:pt>
                <c:pt idx="12947">
                  <c:v>-85.8185</c:v>
                </c:pt>
                <c:pt idx="12948">
                  <c:v>-85.816500000000005</c:v>
                </c:pt>
                <c:pt idx="12949">
                  <c:v>-85.81450000000001</c:v>
                </c:pt>
                <c:pt idx="12950">
                  <c:v>-85.8125</c:v>
                </c:pt>
                <c:pt idx="12951">
                  <c:v>-85.810500000000005</c:v>
                </c:pt>
                <c:pt idx="12952">
                  <c:v>-85.808500000000009</c:v>
                </c:pt>
                <c:pt idx="12953">
                  <c:v>-85.8065</c:v>
                </c:pt>
                <c:pt idx="12954">
                  <c:v>-85.804500000000004</c:v>
                </c:pt>
                <c:pt idx="12955">
                  <c:v>-85.802500000000009</c:v>
                </c:pt>
                <c:pt idx="12956">
                  <c:v>-85.8005</c:v>
                </c:pt>
                <c:pt idx="12957">
                  <c:v>-85.798500000000004</c:v>
                </c:pt>
                <c:pt idx="12958">
                  <c:v>-85.796500000000009</c:v>
                </c:pt>
                <c:pt idx="12959">
                  <c:v>-85.794499999999999</c:v>
                </c:pt>
                <c:pt idx="12960">
                  <c:v>-85.792500000000004</c:v>
                </c:pt>
                <c:pt idx="12961">
                  <c:v>-85.790500000000009</c:v>
                </c:pt>
                <c:pt idx="12962">
                  <c:v>-85.788499999999999</c:v>
                </c:pt>
                <c:pt idx="12963">
                  <c:v>-85.786500000000004</c:v>
                </c:pt>
                <c:pt idx="12964">
                  <c:v>-85.784500000000008</c:v>
                </c:pt>
                <c:pt idx="12965">
                  <c:v>-85.782499999999999</c:v>
                </c:pt>
                <c:pt idx="12966">
                  <c:v>-85.780500000000004</c:v>
                </c:pt>
                <c:pt idx="12967">
                  <c:v>-85.778500000000008</c:v>
                </c:pt>
                <c:pt idx="12968">
                  <c:v>-85.776499999999999</c:v>
                </c:pt>
                <c:pt idx="12969">
                  <c:v>-85.774500000000003</c:v>
                </c:pt>
                <c:pt idx="12970">
                  <c:v>-85.772500000000008</c:v>
                </c:pt>
                <c:pt idx="12971">
                  <c:v>-85.770499999999998</c:v>
                </c:pt>
                <c:pt idx="12972">
                  <c:v>-85.768500000000003</c:v>
                </c:pt>
                <c:pt idx="12973">
                  <c:v>-85.766500000000008</c:v>
                </c:pt>
                <c:pt idx="12974">
                  <c:v>-85.764499999999998</c:v>
                </c:pt>
                <c:pt idx="12975">
                  <c:v>-85.762500000000003</c:v>
                </c:pt>
                <c:pt idx="12976">
                  <c:v>-85.760500000000008</c:v>
                </c:pt>
                <c:pt idx="12977">
                  <c:v>-85.758499999999998</c:v>
                </c:pt>
                <c:pt idx="12978">
                  <c:v>-85.756500000000003</c:v>
                </c:pt>
                <c:pt idx="12979">
                  <c:v>-85.754500000000007</c:v>
                </c:pt>
                <c:pt idx="12980">
                  <c:v>-85.752499999999998</c:v>
                </c:pt>
                <c:pt idx="12981">
                  <c:v>-85.750500000000002</c:v>
                </c:pt>
                <c:pt idx="12982">
                  <c:v>-85.748500000000007</c:v>
                </c:pt>
                <c:pt idx="12983">
                  <c:v>-85.746499999999997</c:v>
                </c:pt>
                <c:pt idx="12984">
                  <c:v>-85.744500000000002</c:v>
                </c:pt>
                <c:pt idx="12985">
                  <c:v>-85.742500000000007</c:v>
                </c:pt>
                <c:pt idx="12986">
                  <c:v>-85.740499999999997</c:v>
                </c:pt>
                <c:pt idx="12987">
                  <c:v>-85.738500000000002</c:v>
                </c:pt>
                <c:pt idx="12988">
                  <c:v>-85.736500000000007</c:v>
                </c:pt>
                <c:pt idx="12989">
                  <c:v>-85.734499999999997</c:v>
                </c:pt>
                <c:pt idx="12990">
                  <c:v>-85.732500000000002</c:v>
                </c:pt>
                <c:pt idx="12991">
                  <c:v>-85.730500000000006</c:v>
                </c:pt>
                <c:pt idx="12992">
                  <c:v>-85.728499999999997</c:v>
                </c:pt>
                <c:pt idx="12993">
                  <c:v>-85.726500000000001</c:v>
                </c:pt>
                <c:pt idx="12994">
                  <c:v>-85.724500000000006</c:v>
                </c:pt>
                <c:pt idx="12995">
                  <c:v>-85.722500000000011</c:v>
                </c:pt>
                <c:pt idx="12996">
                  <c:v>-85.720500000000001</c:v>
                </c:pt>
                <c:pt idx="12997">
                  <c:v>-85.718500000000006</c:v>
                </c:pt>
                <c:pt idx="12998">
                  <c:v>-85.716500000000011</c:v>
                </c:pt>
                <c:pt idx="12999">
                  <c:v>-85.714500000000001</c:v>
                </c:pt>
                <c:pt idx="13000">
                  <c:v>-85.712500000000006</c:v>
                </c:pt>
                <c:pt idx="13001">
                  <c:v>-85.71050000000001</c:v>
                </c:pt>
                <c:pt idx="13002">
                  <c:v>-85.708500000000001</c:v>
                </c:pt>
                <c:pt idx="13003">
                  <c:v>-85.706500000000005</c:v>
                </c:pt>
                <c:pt idx="13004">
                  <c:v>-85.70450000000001</c:v>
                </c:pt>
                <c:pt idx="13005">
                  <c:v>-85.702500000000001</c:v>
                </c:pt>
                <c:pt idx="13006">
                  <c:v>-85.700500000000005</c:v>
                </c:pt>
                <c:pt idx="13007">
                  <c:v>-85.69850000000001</c:v>
                </c:pt>
                <c:pt idx="13008">
                  <c:v>-85.696500000000015</c:v>
                </c:pt>
                <c:pt idx="13009">
                  <c:v>-85.694500000000005</c:v>
                </c:pt>
                <c:pt idx="13010">
                  <c:v>-85.69250000000001</c:v>
                </c:pt>
                <c:pt idx="13011">
                  <c:v>-85.690500000000014</c:v>
                </c:pt>
                <c:pt idx="13012">
                  <c:v>-85.688500000000005</c:v>
                </c:pt>
                <c:pt idx="13013">
                  <c:v>-85.686500000000009</c:v>
                </c:pt>
                <c:pt idx="13014">
                  <c:v>-85.684500000000014</c:v>
                </c:pt>
                <c:pt idx="13015">
                  <c:v>-85.682500000000005</c:v>
                </c:pt>
                <c:pt idx="13016">
                  <c:v>-85.680500000000009</c:v>
                </c:pt>
                <c:pt idx="13017">
                  <c:v>-85.678500000000014</c:v>
                </c:pt>
                <c:pt idx="13018">
                  <c:v>-85.676500000000004</c:v>
                </c:pt>
                <c:pt idx="13019">
                  <c:v>-85.674500000000009</c:v>
                </c:pt>
                <c:pt idx="13020">
                  <c:v>-85.672500000000014</c:v>
                </c:pt>
                <c:pt idx="13021">
                  <c:v>-85.670500000000004</c:v>
                </c:pt>
                <c:pt idx="13022">
                  <c:v>-85.668500000000009</c:v>
                </c:pt>
                <c:pt idx="13023">
                  <c:v>-85.666500000000013</c:v>
                </c:pt>
                <c:pt idx="13024">
                  <c:v>-85.664500000000004</c:v>
                </c:pt>
                <c:pt idx="13025">
                  <c:v>-85.662500000000009</c:v>
                </c:pt>
                <c:pt idx="13026">
                  <c:v>-85.660500000000013</c:v>
                </c:pt>
                <c:pt idx="13027">
                  <c:v>-85.658500000000004</c:v>
                </c:pt>
                <c:pt idx="13028">
                  <c:v>-85.656500000000008</c:v>
                </c:pt>
                <c:pt idx="13029">
                  <c:v>-85.654500000000013</c:v>
                </c:pt>
                <c:pt idx="13030">
                  <c:v>-85.652500000000003</c:v>
                </c:pt>
                <c:pt idx="13031">
                  <c:v>-85.650500000000008</c:v>
                </c:pt>
                <c:pt idx="13032">
                  <c:v>-85.648500000000013</c:v>
                </c:pt>
                <c:pt idx="13033">
                  <c:v>-85.646500000000003</c:v>
                </c:pt>
                <c:pt idx="13034">
                  <c:v>-85.644500000000008</c:v>
                </c:pt>
                <c:pt idx="13035">
                  <c:v>-85.642500000000013</c:v>
                </c:pt>
                <c:pt idx="13036">
                  <c:v>-85.640500000000003</c:v>
                </c:pt>
                <c:pt idx="13037">
                  <c:v>-85.638500000000008</c:v>
                </c:pt>
                <c:pt idx="13038">
                  <c:v>-85.636500000000012</c:v>
                </c:pt>
                <c:pt idx="13039">
                  <c:v>-85.634500000000003</c:v>
                </c:pt>
                <c:pt idx="13040">
                  <c:v>-85.632500000000007</c:v>
                </c:pt>
                <c:pt idx="13041">
                  <c:v>-85.630500000000012</c:v>
                </c:pt>
                <c:pt idx="13042">
                  <c:v>-85.628500000000003</c:v>
                </c:pt>
                <c:pt idx="13043">
                  <c:v>-85.626500000000007</c:v>
                </c:pt>
                <c:pt idx="13044">
                  <c:v>-85.624500000000012</c:v>
                </c:pt>
                <c:pt idx="13045">
                  <c:v>-85.622500000000002</c:v>
                </c:pt>
                <c:pt idx="13046">
                  <c:v>-85.620500000000007</c:v>
                </c:pt>
                <c:pt idx="13047">
                  <c:v>-85.618500000000012</c:v>
                </c:pt>
                <c:pt idx="13048">
                  <c:v>-85.616500000000002</c:v>
                </c:pt>
                <c:pt idx="13049">
                  <c:v>-85.614500000000007</c:v>
                </c:pt>
                <c:pt idx="13050">
                  <c:v>-85.612500000000011</c:v>
                </c:pt>
                <c:pt idx="13051">
                  <c:v>-85.610500000000002</c:v>
                </c:pt>
                <c:pt idx="13052">
                  <c:v>-85.608500000000006</c:v>
                </c:pt>
                <c:pt idx="13053">
                  <c:v>-85.606500000000011</c:v>
                </c:pt>
                <c:pt idx="13054">
                  <c:v>-85.604500000000002</c:v>
                </c:pt>
                <c:pt idx="13055">
                  <c:v>-85.602500000000006</c:v>
                </c:pt>
                <c:pt idx="13056">
                  <c:v>-85.600500000000011</c:v>
                </c:pt>
                <c:pt idx="13057">
                  <c:v>-85.598500000000001</c:v>
                </c:pt>
                <c:pt idx="13058">
                  <c:v>-85.596500000000006</c:v>
                </c:pt>
                <c:pt idx="13059">
                  <c:v>-85.594500000000011</c:v>
                </c:pt>
                <c:pt idx="13060">
                  <c:v>-85.592500000000001</c:v>
                </c:pt>
                <c:pt idx="13061">
                  <c:v>-85.590500000000006</c:v>
                </c:pt>
                <c:pt idx="13062">
                  <c:v>-85.58850000000001</c:v>
                </c:pt>
                <c:pt idx="13063">
                  <c:v>-85.586500000000001</c:v>
                </c:pt>
                <c:pt idx="13064">
                  <c:v>-85.584500000000006</c:v>
                </c:pt>
                <c:pt idx="13065">
                  <c:v>-85.58250000000001</c:v>
                </c:pt>
                <c:pt idx="13066">
                  <c:v>-85.580500000000001</c:v>
                </c:pt>
                <c:pt idx="13067">
                  <c:v>-85.578500000000005</c:v>
                </c:pt>
                <c:pt idx="13068">
                  <c:v>-85.57650000000001</c:v>
                </c:pt>
                <c:pt idx="13069">
                  <c:v>-85.5745</c:v>
                </c:pt>
                <c:pt idx="13070">
                  <c:v>-85.572500000000005</c:v>
                </c:pt>
                <c:pt idx="13071">
                  <c:v>-85.57050000000001</c:v>
                </c:pt>
                <c:pt idx="13072">
                  <c:v>-85.5685</c:v>
                </c:pt>
                <c:pt idx="13073">
                  <c:v>-85.566500000000005</c:v>
                </c:pt>
                <c:pt idx="13074">
                  <c:v>-85.56450000000001</c:v>
                </c:pt>
                <c:pt idx="13075">
                  <c:v>-85.5625</c:v>
                </c:pt>
                <c:pt idx="13076">
                  <c:v>-85.560500000000005</c:v>
                </c:pt>
                <c:pt idx="13077">
                  <c:v>-85.558500000000009</c:v>
                </c:pt>
                <c:pt idx="13078">
                  <c:v>-85.5565</c:v>
                </c:pt>
                <c:pt idx="13079">
                  <c:v>-85.554500000000004</c:v>
                </c:pt>
                <c:pt idx="13080">
                  <c:v>-85.552500000000009</c:v>
                </c:pt>
                <c:pt idx="13081">
                  <c:v>-85.5505</c:v>
                </c:pt>
                <c:pt idx="13082">
                  <c:v>-85.548500000000004</c:v>
                </c:pt>
                <c:pt idx="13083">
                  <c:v>-85.546500000000009</c:v>
                </c:pt>
                <c:pt idx="13084">
                  <c:v>-85.544499999999999</c:v>
                </c:pt>
                <c:pt idx="13085">
                  <c:v>-85.542500000000004</c:v>
                </c:pt>
                <c:pt idx="13086">
                  <c:v>-85.540500000000009</c:v>
                </c:pt>
                <c:pt idx="13087">
                  <c:v>-85.538499999999999</c:v>
                </c:pt>
                <c:pt idx="13088">
                  <c:v>-85.536500000000004</c:v>
                </c:pt>
                <c:pt idx="13089">
                  <c:v>-85.534500000000008</c:v>
                </c:pt>
                <c:pt idx="13090">
                  <c:v>-85.532499999999999</c:v>
                </c:pt>
                <c:pt idx="13091">
                  <c:v>-85.530500000000004</c:v>
                </c:pt>
                <c:pt idx="13092">
                  <c:v>-85.528500000000008</c:v>
                </c:pt>
                <c:pt idx="13093">
                  <c:v>-85.526499999999999</c:v>
                </c:pt>
                <c:pt idx="13094">
                  <c:v>-85.524500000000003</c:v>
                </c:pt>
                <c:pt idx="13095">
                  <c:v>-85.522500000000008</c:v>
                </c:pt>
                <c:pt idx="13096">
                  <c:v>-85.520499999999998</c:v>
                </c:pt>
                <c:pt idx="13097">
                  <c:v>-85.518500000000003</c:v>
                </c:pt>
                <c:pt idx="13098">
                  <c:v>-85.516500000000008</c:v>
                </c:pt>
                <c:pt idx="13099">
                  <c:v>-85.514499999999998</c:v>
                </c:pt>
                <c:pt idx="13100">
                  <c:v>-85.512500000000003</c:v>
                </c:pt>
                <c:pt idx="13101">
                  <c:v>-85.510500000000008</c:v>
                </c:pt>
                <c:pt idx="13102">
                  <c:v>-85.508499999999998</c:v>
                </c:pt>
                <c:pt idx="13103">
                  <c:v>-85.506500000000003</c:v>
                </c:pt>
                <c:pt idx="13104">
                  <c:v>-85.504500000000007</c:v>
                </c:pt>
                <c:pt idx="13105">
                  <c:v>-85.502499999999998</c:v>
                </c:pt>
                <c:pt idx="13106">
                  <c:v>-85.500500000000002</c:v>
                </c:pt>
                <c:pt idx="13107">
                  <c:v>-85.498500000000007</c:v>
                </c:pt>
                <c:pt idx="13108">
                  <c:v>-85.496499999999997</c:v>
                </c:pt>
                <c:pt idx="13109">
                  <c:v>-85.494500000000002</c:v>
                </c:pt>
                <c:pt idx="13110">
                  <c:v>-85.492500000000007</c:v>
                </c:pt>
                <c:pt idx="13111">
                  <c:v>-85.490499999999997</c:v>
                </c:pt>
                <c:pt idx="13112">
                  <c:v>-85.488500000000002</c:v>
                </c:pt>
                <c:pt idx="13113">
                  <c:v>-85.486500000000007</c:v>
                </c:pt>
                <c:pt idx="13114">
                  <c:v>-85.484499999999997</c:v>
                </c:pt>
                <c:pt idx="13115">
                  <c:v>-85.482500000000002</c:v>
                </c:pt>
                <c:pt idx="13116">
                  <c:v>-85.480500000000006</c:v>
                </c:pt>
                <c:pt idx="13117">
                  <c:v>-85.478499999999997</c:v>
                </c:pt>
                <c:pt idx="13118">
                  <c:v>-85.476500000000001</c:v>
                </c:pt>
                <c:pt idx="13119">
                  <c:v>-85.474500000000006</c:v>
                </c:pt>
                <c:pt idx="13120">
                  <c:v>-85.472500000000011</c:v>
                </c:pt>
                <c:pt idx="13121">
                  <c:v>-85.470500000000001</c:v>
                </c:pt>
                <c:pt idx="13122">
                  <c:v>-85.468500000000006</c:v>
                </c:pt>
                <c:pt idx="13123">
                  <c:v>-85.466500000000011</c:v>
                </c:pt>
                <c:pt idx="13124">
                  <c:v>-85.464500000000001</c:v>
                </c:pt>
                <c:pt idx="13125">
                  <c:v>-85.462500000000006</c:v>
                </c:pt>
                <c:pt idx="13126">
                  <c:v>-85.46050000000001</c:v>
                </c:pt>
                <c:pt idx="13127">
                  <c:v>-85.458500000000001</c:v>
                </c:pt>
                <c:pt idx="13128">
                  <c:v>-85.456500000000005</c:v>
                </c:pt>
                <c:pt idx="13129">
                  <c:v>-85.45450000000001</c:v>
                </c:pt>
                <c:pt idx="13130">
                  <c:v>-85.452500000000001</c:v>
                </c:pt>
                <c:pt idx="13131">
                  <c:v>-85.450500000000005</c:v>
                </c:pt>
                <c:pt idx="13132">
                  <c:v>-85.44850000000001</c:v>
                </c:pt>
                <c:pt idx="13133">
                  <c:v>-85.446500000000015</c:v>
                </c:pt>
                <c:pt idx="13134">
                  <c:v>-85.444500000000005</c:v>
                </c:pt>
                <c:pt idx="13135">
                  <c:v>-85.44250000000001</c:v>
                </c:pt>
                <c:pt idx="13136">
                  <c:v>-85.440500000000014</c:v>
                </c:pt>
                <c:pt idx="13137">
                  <c:v>-85.438500000000005</c:v>
                </c:pt>
                <c:pt idx="13138">
                  <c:v>-85.436500000000009</c:v>
                </c:pt>
                <c:pt idx="13139">
                  <c:v>-85.434500000000014</c:v>
                </c:pt>
                <c:pt idx="13140">
                  <c:v>-85.432500000000005</c:v>
                </c:pt>
                <c:pt idx="13141">
                  <c:v>-85.430500000000009</c:v>
                </c:pt>
                <c:pt idx="13142">
                  <c:v>-85.428500000000014</c:v>
                </c:pt>
                <c:pt idx="13143">
                  <c:v>-85.426500000000004</c:v>
                </c:pt>
                <c:pt idx="13144">
                  <c:v>-85.424500000000009</c:v>
                </c:pt>
                <c:pt idx="13145">
                  <c:v>-85.422500000000014</c:v>
                </c:pt>
                <c:pt idx="13146">
                  <c:v>-85.420500000000004</c:v>
                </c:pt>
                <c:pt idx="13147">
                  <c:v>-85.418500000000009</c:v>
                </c:pt>
                <c:pt idx="13148">
                  <c:v>-85.416500000000013</c:v>
                </c:pt>
                <c:pt idx="13149">
                  <c:v>-85.414500000000004</c:v>
                </c:pt>
                <c:pt idx="13150">
                  <c:v>-85.412500000000009</c:v>
                </c:pt>
                <c:pt idx="13151">
                  <c:v>-85.410500000000013</c:v>
                </c:pt>
                <c:pt idx="13152">
                  <c:v>-85.408500000000004</c:v>
                </c:pt>
                <c:pt idx="13153">
                  <c:v>-85.406500000000008</c:v>
                </c:pt>
                <c:pt idx="13154">
                  <c:v>-85.404500000000013</c:v>
                </c:pt>
                <c:pt idx="13155">
                  <c:v>-85.402500000000003</c:v>
                </c:pt>
                <c:pt idx="13156">
                  <c:v>-85.400500000000008</c:v>
                </c:pt>
                <c:pt idx="13157">
                  <c:v>-85.398500000000013</c:v>
                </c:pt>
                <c:pt idx="13158">
                  <c:v>-85.396500000000003</c:v>
                </c:pt>
                <c:pt idx="13159">
                  <c:v>-85.394500000000008</c:v>
                </c:pt>
                <c:pt idx="13160">
                  <c:v>-85.392500000000013</c:v>
                </c:pt>
                <c:pt idx="13161">
                  <c:v>-85.390500000000003</c:v>
                </c:pt>
                <c:pt idx="13162">
                  <c:v>-85.388500000000008</c:v>
                </c:pt>
                <c:pt idx="13163">
                  <c:v>-85.386500000000012</c:v>
                </c:pt>
                <c:pt idx="13164">
                  <c:v>-85.384500000000003</c:v>
                </c:pt>
                <c:pt idx="13165">
                  <c:v>-85.382500000000007</c:v>
                </c:pt>
                <c:pt idx="13166">
                  <c:v>-85.380500000000012</c:v>
                </c:pt>
                <c:pt idx="13167">
                  <c:v>-85.378500000000003</c:v>
                </c:pt>
                <c:pt idx="13168">
                  <c:v>-85.376500000000007</c:v>
                </c:pt>
                <c:pt idx="13169">
                  <c:v>-85.374500000000012</c:v>
                </c:pt>
                <c:pt idx="13170">
                  <c:v>-85.372500000000002</c:v>
                </c:pt>
                <c:pt idx="13171">
                  <c:v>-85.370500000000007</c:v>
                </c:pt>
                <c:pt idx="13172">
                  <c:v>-85.368500000000012</c:v>
                </c:pt>
                <c:pt idx="13173">
                  <c:v>-85.366500000000002</c:v>
                </c:pt>
                <c:pt idx="13174">
                  <c:v>-85.364500000000007</c:v>
                </c:pt>
                <c:pt idx="13175">
                  <c:v>-85.362500000000011</c:v>
                </c:pt>
                <c:pt idx="13176">
                  <c:v>-85.360500000000002</c:v>
                </c:pt>
                <c:pt idx="13177">
                  <c:v>-85.358500000000006</c:v>
                </c:pt>
                <c:pt idx="13178">
                  <c:v>-85.356500000000011</c:v>
                </c:pt>
                <c:pt idx="13179">
                  <c:v>-85.354500000000002</c:v>
                </c:pt>
                <c:pt idx="13180">
                  <c:v>-85.352500000000006</c:v>
                </c:pt>
                <c:pt idx="13181">
                  <c:v>-85.350500000000011</c:v>
                </c:pt>
                <c:pt idx="13182">
                  <c:v>-85.348500000000001</c:v>
                </c:pt>
                <c:pt idx="13183">
                  <c:v>-85.346500000000006</c:v>
                </c:pt>
                <c:pt idx="13184">
                  <c:v>-85.344500000000011</c:v>
                </c:pt>
                <c:pt idx="13185">
                  <c:v>-85.342500000000001</c:v>
                </c:pt>
                <c:pt idx="13186">
                  <c:v>-85.340500000000006</c:v>
                </c:pt>
                <c:pt idx="13187">
                  <c:v>-85.33850000000001</c:v>
                </c:pt>
                <c:pt idx="13188">
                  <c:v>-85.336500000000001</c:v>
                </c:pt>
                <c:pt idx="13189">
                  <c:v>-85.334500000000006</c:v>
                </c:pt>
                <c:pt idx="13190">
                  <c:v>-85.33250000000001</c:v>
                </c:pt>
                <c:pt idx="13191">
                  <c:v>-85.330500000000001</c:v>
                </c:pt>
                <c:pt idx="13192">
                  <c:v>-85.328500000000005</c:v>
                </c:pt>
                <c:pt idx="13193">
                  <c:v>-85.32650000000001</c:v>
                </c:pt>
                <c:pt idx="13194">
                  <c:v>-85.3245</c:v>
                </c:pt>
                <c:pt idx="13195">
                  <c:v>-85.322500000000005</c:v>
                </c:pt>
                <c:pt idx="13196">
                  <c:v>-85.32050000000001</c:v>
                </c:pt>
                <c:pt idx="13197">
                  <c:v>-85.3185</c:v>
                </c:pt>
                <c:pt idx="13198">
                  <c:v>-85.316500000000005</c:v>
                </c:pt>
                <c:pt idx="13199">
                  <c:v>-85.31450000000001</c:v>
                </c:pt>
                <c:pt idx="13200">
                  <c:v>-85.3125</c:v>
                </c:pt>
                <c:pt idx="13201">
                  <c:v>-85.310500000000005</c:v>
                </c:pt>
                <c:pt idx="13202">
                  <c:v>-85.308500000000009</c:v>
                </c:pt>
                <c:pt idx="13203">
                  <c:v>-85.3065</c:v>
                </c:pt>
                <c:pt idx="13204">
                  <c:v>-85.304500000000004</c:v>
                </c:pt>
                <c:pt idx="13205">
                  <c:v>-85.302500000000009</c:v>
                </c:pt>
                <c:pt idx="13206">
                  <c:v>-85.3005</c:v>
                </c:pt>
                <c:pt idx="13207">
                  <c:v>-85.298500000000004</c:v>
                </c:pt>
                <c:pt idx="13208">
                  <c:v>-85.296500000000009</c:v>
                </c:pt>
                <c:pt idx="13209">
                  <c:v>-85.294499999999999</c:v>
                </c:pt>
                <c:pt idx="13210">
                  <c:v>-85.292500000000004</c:v>
                </c:pt>
                <c:pt idx="13211">
                  <c:v>-85.290500000000009</c:v>
                </c:pt>
                <c:pt idx="13212">
                  <c:v>-85.288499999999999</c:v>
                </c:pt>
                <c:pt idx="13213">
                  <c:v>-85.286500000000004</c:v>
                </c:pt>
                <c:pt idx="13214">
                  <c:v>-85.284500000000008</c:v>
                </c:pt>
                <c:pt idx="13215">
                  <c:v>-85.282499999999999</c:v>
                </c:pt>
                <c:pt idx="13216">
                  <c:v>-85.280500000000004</c:v>
                </c:pt>
                <c:pt idx="13217">
                  <c:v>-85.278500000000008</c:v>
                </c:pt>
                <c:pt idx="13218">
                  <c:v>-85.276499999999999</c:v>
                </c:pt>
                <c:pt idx="13219">
                  <c:v>-85.274500000000003</c:v>
                </c:pt>
                <c:pt idx="13220">
                  <c:v>-85.272500000000008</c:v>
                </c:pt>
                <c:pt idx="13221">
                  <c:v>-85.270499999999998</c:v>
                </c:pt>
                <c:pt idx="13222">
                  <c:v>-85.268500000000003</c:v>
                </c:pt>
                <c:pt idx="13223">
                  <c:v>-85.266500000000008</c:v>
                </c:pt>
                <c:pt idx="13224">
                  <c:v>-85.264499999999998</c:v>
                </c:pt>
                <c:pt idx="13225">
                  <c:v>-85.262500000000003</c:v>
                </c:pt>
                <c:pt idx="13226">
                  <c:v>-85.260500000000008</c:v>
                </c:pt>
                <c:pt idx="13227">
                  <c:v>-85.258499999999998</c:v>
                </c:pt>
                <c:pt idx="13228">
                  <c:v>-85.256500000000003</c:v>
                </c:pt>
                <c:pt idx="13229">
                  <c:v>-85.254500000000007</c:v>
                </c:pt>
                <c:pt idx="13230">
                  <c:v>-85.252499999999998</c:v>
                </c:pt>
                <c:pt idx="13231">
                  <c:v>-85.250500000000002</c:v>
                </c:pt>
                <c:pt idx="13232">
                  <c:v>-85.248500000000007</c:v>
                </c:pt>
                <c:pt idx="13233">
                  <c:v>-85.246499999999997</c:v>
                </c:pt>
                <c:pt idx="13234">
                  <c:v>-85.244500000000002</c:v>
                </c:pt>
                <c:pt idx="13235">
                  <c:v>-85.242500000000007</c:v>
                </c:pt>
                <c:pt idx="13236">
                  <c:v>-85.240499999999997</c:v>
                </c:pt>
                <c:pt idx="13237">
                  <c:v>-85.238500000000002</c:v>
                </c:pt>
                <c:pt idx="13238">
                  <c:v>-85.236500000000007</c:v>
                </c:pt>
                <c:pt idx="13239">
                  <c:v>-85.234499999999997</c:v>
                </c:pt>
                <c:pt idx="13240">
                  <c:v>-85.232500000000002</c:v>
                </c:pt>
                <c:pt idx="13241">
                  <c:v>-85.230500000000006</c:v>
                </c:pt>
                <c:pt idx="13242">
                  <c:v>-85.228499999999997</c:v>
                </c:pt>
                <c:pt idx="13243">
                  <c:v>-85.226500000000001</c:v>
                </c:pt>
                <c:pt idx="13244">
                  <c:v>-85.224500000000006</c:v>
                </c:pt>
                <c:pt idx="13245">
                  <c:v>-85.222500000000011</c:v>
                </c:pt>
                <c:pt idx="13246">
                  <c:v>-85.220500000000001</c:v>
                </c:pt>
                <c:pt idx="13247">
                  <c:v>-85.218500000000006</c:v>
                </c:pt>
                <c:pt idx="13248">
                  <c:v>-85.216500000000011</c:v>
                </c:pt>
                <c:pt idx="13249">
                  <c:v>-85.214500000000001</c:v>
                </c:pt>
                <c:pt idx="13250">
                  <c:v>-85.212500000000006</c:v>
                </c:pt>
                <c:pt idx="13251">
                  <c:v>-85.21050000000001</c:v>
                </c:pt>
                <c:pt idx="13252">
                  <c:v>-85.208500000000001</c:v>
                </c:pt>
                <c:pt idx="13253">
                  <c:v>-85.206500000000005</c:v>
                </c:pt>
                <c:pt idx="13254">
                  <c:v>-85.20450000000001</c:v>
                </c:pt>
                <c:pt idx="13255">
                  <c:v>-85.202500000000001</c:v>
                </c:pt>
                <c:pt idx="13256">
                  <c:v>-85.200500000000005</c:v>
                </c:pt>
                <c:pt idx="13257">
                  <c:v>-85.19850000000001</c:v>
                </c:pt>
                <c:pt idx="13258">
                  <c:v>-85.196500000000015</c:v>
                </c:pt>
                <c:pt idx="13259">
                  <c:v>-85.194500000000005</c:v>
                </c:pt>
                <c:pt idx="13260">
                  <c:v>-85.19250000000001</c:v>
                </c:pt>
                <c:pt idx="13261">
                  <c:v>-85.190500000000014</c:v>
                </c:pt>
                <c:pt idx="13262">
                  <c:v>-85.188500000000005</c:v>
                </c:pt>
                <c:pt idx="13263">
                  <c:v>-85.186500000000009</c:v>
                </c:pt>
                <c:pt idx="13264">
                  <c:v>-85.184500000000014</c:v>
                </c:pt>
                <c:pt idx="13265">
                  <c:v>-85.182500000000005</c:v>
                </c:pt>
                <c:pt idx="13266">
                  <c:v>-85.180500000000009</c:v>
                </c:pt>
                <c:pt idx="13267">
                  <c:v>-85.178500000000014</c:v>
                </c:pt>
                <c:pt idx="13268">
                  <c:v>-85.176500000000004</c:v>
                </c:pt>
                <c:pt idx="13269">
                  <c:v>-85.174500000000009</c:v>
                </c:pt>
                <c:pt idx="13270">
                  <c:v>-85.172500000000014</c:v>
                </c:pt>
                <c:pt idx="13271">
                  <c:v>-85.170500000000004</c:v>
                </c:pt>
                <c:pt idx="13272">
                  <c:v>-85.168500000000009</c:v>
                </c:pt>
                <c:pt idx="13273">
                  <c:v>-85.166500000000013</c:v>
                </c:pt>
                <c:pt idx="13274">
                  <c:v>-85.164500000000004</c:v>
                </c:pt>
                <c:pt idx="13275">
                  <c:v>-85.162500000000009</c:v>
                </c:pt>
                <c:pt idx="13276">
                  <c:v>-85.160500000000013</c:v>
                </c:pt>
                <c:pt idx="13277">
                  <c:v>-85.158500000000004</c:v>
                </c:pt>
                <c:pt idx="13278">
                  <c:v>-85.156500000000008</c:v>
                </c:pt>
                <c:pt idx="13279">
                  <c:v>-85.154500000000013</c:v>
                </c:pt>
                <c:pt idx="13280">
                  <c:v>-85.152500000000003</c:v>
                </c:pt>
                <c:pt idx="13281">
                  <c:v>-85.150500000000008</c:v>
                </c:pt>
                <c:pt idx="13282">
                  <c:v>-85.148500000000013</c:v>
                </c:pt>
                <c:pt idx="13283">
                  <c:v>-85.146500000000003</c:v>
                </c:pt>
                <c:pt idx="13284">
                  <c:v>-85.144500000000008</c:v>
                </c:pt>
                <c:pt idx="13285">
                  <c:v>-85.142500000000013</c:v>
                </c:pt>
                <c:pt idx="13286">
                  <c:v>-85.140500000000003</c:v>
                </c:pt>
                <c:pt idx="13287">
                  <c:v>-85.138500000000008</c:v>
                </c:pt>
                <c:pt idx="13288">
                  <c:v>-85.136500000000012</c:v>
                </c:pt>
                <c:pt idx="13289">
                  <c:v>-85.134500000000003</c:v>
                </c:pt>
                <c:pt idx="13290">
                  <c:v>-85.132500000000007</c:v>
                </c:pt>
                <c:pt idx="13291">
                  <c:v>-85.130500000000012</c:v>
                </c:pt>
                <c:pt idx="13292">
                  <c:v>-85.128500000000003</c:v>
                </c:pt>
                <c:pt idx="13293">
                  <c:v>-85.126500000000007</c:v>
                </c:pt>
                <c:pt idx="13294">
                  <c:v>-85.124500000000012</c:v>
                </c:pt>
                <c:pt idx="13295">
                  <c:v>-85.122500000000002</c:v>
                </c:pt>
                <c:pt idx="13296">
                  <c:v>-85.120500000000007</c:v>
                </c:pt>
                <c:pt idx="13297">
                  <c:v>-85.118500000000012</c:v>
                </c:pt>
                <c:pt idx="13298">
                  <c:v>-85.116500000000002</c:v>
                </c:pt>
                <c:pt idx="13299">
                  <c:v>-85.114500000000007</c:v>
                </c:pt>
                <c:pt idx="13300">
                  <c:v>-85.112500000000011</c:v>
                </c:pt>
                <c:pt idx="13301">
                  <c:v>-85.110500000000002</c:v>
                </c:pt>
                <c:pt idx="13302">
                  <c:v>-85.108500000000006</c:v>
                </c:pt>
                <c:pt idx="13303">
                  <c:v>-85.106500000000011</c:v>
                </c:pt>
                <c:pt idx="13304">
                  <c:v>-85.104500000000002</c:v>
                </c:pt>
                <c:pt idx="13305">
                  <c:v>-85.102500000000006</c:v>
                </c:pt>
                <c:pt idx="13306">
                  <c:v>-85.100500000000011</c:v>
                </c:pt>
                <c:pt idx="13307">
                  <c:v>-85.098500000000001</c:v>
                </c:pt>
                <c:pt idx="13308">
                  <c:v>-85.096500000000006</c:v>
                </c:pt>
                <c:pt idx="13309">
                  <c:v>-85.094500000000011</c:v>
                </c:pt>
                <c:pt idx="13310">
                  <c:v>-85.092500000000001</c:v>
                </c:pt>
                <c:pt idx="13311">
                  <c:v>-85.090500000000006</c:v>
                </c:pt>
                <c:pt idx="13312">
                  <c:v>-85.08850000000001</c:v>
                </c:pt>
                <c:pt idx="13313">
                  <c:v>-85.086500000000001</c:v>
                </c:pt>
                <c:pt idx="13314">
                  <c:v>-85.084500000000006</c:v>
                </c:pt>
                <c:pt idx="13315">
                  <c:v>-85.08250000000001</c:v>
                </c:pt>
                <c:pt idx="13316">
                  <c:v>-85.080500000000001</c:v>
                </c:pt>
                <c:pt idx="13317">
                  <c:v>-85.078500000000005</c:v>
                </c:pt>
                <c:pt idx="13318">
                  <c:v>-85.07650000000001</c:v>
                </c:pt>
                <c:pt idx="13319">
                  <c:v>-85.0745</c:v>
                </c:pt>
                <c:pt idx="13320">
                  <c:v>-85.072500000000005</c:v>
                </c:pt>
                <c:pt idx="13321">
                  <c:v>-85.07050000000001</c:v>
                </c:pt>
                <c:pt idx="13322">
                  <c:v>-85.0685</c:v>
                </c:pt>
                <c:pt idx="13323">
                  <c:v>-85.066500000000005</c:v>
                </c:pt>
                <c:pt idx="13324">
                  <c:v>-85.06450000000001</c:v>
                </c:pt>
                <c:pt idx="13325">
                  <c:v>-85.0625</c:v>
                </c:pt>
                <c:pt idx="13326">
                  <c:v>-85.060500000000005</c:v>
                </c:pt>
                <c:pt idx="13327">
                  <c:v>-85.058500000000009</c:v>
                </c:pt>
                <c:pt idx="13328">
                  <c:v>-85.0565</c:v>
                </c:pt>
                <c:pt idx="13329">
                  <c:v>-85.054500000000004</c:v>
                </c:pt>
                <c:pt idx="13330">
                  <c:v>-85.052500000000009</c:v>
                </c:pt>
                <c:pt idx="13331">
                  <c:v>-85.0505</c:v>
                </c:pt>
                <c:pt idx="13332">
                  <c:v>-85.048500000000004</c:v>
                </c:pt>
                <c:pt idx="13333">
                  <c:v>-85.046500000000009</c:v>
                </c:pt>
                <c:pt idx="13334">
                  <c:v>-85.044499999999999</c:v>
                </c:pt>
                <c:pt idx="13335">
                  <c:v>-85.042500000000004</c:v>
                </c:pt>
                <c:pt idx="13336">
                  <c:v>-85.040500000000009</c:v>
                </c:pt>
                <c:pt idx="13337">
                  <c:v>-85.038499999999999</c:v>
                </c:pt>
                <c:pt idx="13338">
                  <c:v>-85.036500000000004</c:v>
                </c:pt>
                <c:pt idx="13339">
                  <c:v>-85.034500000000008</c:v>
                </c:pt>
                <c:pt idx="13340">
                  <c:v>-85.032499999999999</c:v>
                </c:pt>
                <c:pt idx="13341">
                  <c:v>-85.030500000000004</c:v>
                </c:pt>
                <c:pt idx="13342">
                  <c:v>-85.028500000000008</c:v>
                </c:pt>
                <c:pt idx="13343">
                  <c:v>-85.026499999999999</c:v>
                </c:pt>
                <c:pt idx="13344">
                  <c:v>-85.024500000000003</c:v>
                </c:pt>
                <c:pt idx="13345">
                  <c:v>-85.022500000000008</c:v>
                </c:pt>
                <c:pt idx="13346">
                  <c:v>-85.020499999999998</c:v>
                </c:pt>
                <c:pt idx="13347">
                  <c:v>-85.018500000000003</c:v>
                </c:pt>
                <c:pt idx="13348">
                  <c:v>-85.016500000000008</c:v>
                </c:pt>
                <c:pt idx="13349">
                  <c:v>-85.014499999999998</c:v>
                </c:pt>
                <c:pt idx="13350">
                  <c:v>-85.012500000000003</c:v>
                </c:pt>
                <c:pt idx="13351">
                  <c:v>-85.010500000000008</c:v>
                </c:pt>
                <c:pt idx="13352">
                  <c:v>-85.008499999999998</c:v>
                </c:pt>
                <c:pt idx="13353">
                  <c:v>-85.006500000000003</c:v>
                </c:pt>
                <c:pt idx="13354">
                  <c:v>-85.004500000000007</c:v>
                </c:pt>
                <c:pt idx="13355">
                  <c:v>-85.002499999999998</c:v>
                </c:pt>
                <c:pt idx="13356">
                  <c:v>-85.000500000000002</c:v>
                </c:pt>
                <c:pt idx="13357">
                  <c:v>-84.998500000000007</c:v>
                </c:pt>
                <c:pt idx="13358">
                  <c:v>-84.996499999999997</c:v>
                </c:pt>
                <c:pt idx="13359">
                  <c:v>-84.994500000000002</c:v>
                </c:pt>
                <c:pt idx="13360">
                  <c:v>-84.992500000000007</c:v>
                </c:pt>
                <c:pt idx="13361">
                  <c:v>-84.990499999999997</c:v>
                </c:pt>
                <c:pt idx="13362">
                  <c:v>-84.988500000000002</c:v>
                </c:pt>
                <c:pt idx="13363">
                  <c:v>-84.986500000000007</c:v>
                </c:pt>
                <c:pt idx="13364">
                  <c:v>-84.984499999999997</c:v>
                </c:pt>
                <c:pt idx="13365">
                  <c:v>-84.982500000000002</c:v>
                </c:pt>
                <c:pt idx="13366">
                  <c:v>-84.980500000000006</c:v>
                </c:pt>
                <c:pt idx="13367">
                  <c:v>-84.978499999999997</c:v>
                </c:pt>
                <c:pt idx="13368">
                  <c:v>-84.976500000000001</c:v>
                </c:pt>
                <c:pt idx="13369">
                  <c:v>-84.974500000000006</c:v>
                </c:pt>
                <c:pt idx="13370">
                  <c:v>-84.972500000000011</c:v>
                </c:pt>
                <c:pt idx="13371">
                  <c:v>-84.970500000000001</c:v>
                </c:pt>
                <c:pt idx="13372">
                  <c:v>-84.968500000000006</c:v>
                </c:pt>
                <c:pt idx="13373">
                  <c:v>-84.966500000000011</c:v>
                </c:pt>
                <c:pt idx="13374">
                  <c:v>-84.964500000000001</c:v>
                </c:pt>
                <c:pt idx="13375">
                  <c:v>-84.962500000000006</c:v>
                </c:pt>
                <c:pt idx="13376">
                  <c:v>-84.96050000000001</c:v>
                </c:pt>
                <c:pt idx="13377">
                  <c:v>-84.958500000000001</c:v>
                </c:pt>
                <c:pt idx="13378">
                  <c:v>-84.956500000000005</c:v>
                </c:pt>
                <c:pt idx="13379">
                  <c:v>-84.95450000000001</c:v>
                </c:pt>
                <c:pt idx="13380">
                  <c:v>-84.952500000000001</c:v>
                </c:pt>
                <c:pt idx="13381">
                  <c:v>-84.950500000000005</c:v>
                </c:pt>
                <c:pt idx="13382">
                  <c:v>-84.94850000000001</c:v>
                </c:pt>
                <c:pt idx="13383">
                  <c:v>-84.946500000000015</c:v>
                </c:pt>
                <c:pt idx="13384">
                  <c:v>-84.944500000000005</c:v>
                </c:pt>
                <c:pt idx="13385">
                  <c:v>-84.94250000000001</c:v>
                </c:pt>
                <c:pt idx="13386">
                  <c:v>-84.940500000000014</c:v>
                </c:pt>
                <c:pt idx="13387">
                  <c:v>-84.938500000000005</c:v>
                </c:pt>
                <c:pt idx="13388">
                  <c:v>-84.936500000000009</c:v>
                </c:pt>
                <c:pt idx="13389">
                  <c:v>-84.934500000000014</c:v>
                </c:pt>
                <c:pt idx="13390">
                  <c:v>-84.932500000000005</c:v>
                </c:pt>
                <c:pt idx="13391">
                  <c:v>-84.930500000000009</c:v>
                </c:pt>
                <c:pt idx="13392">
                  <c:v>-84.928500000000014</c:v>
                </c:pt>
                <c:pt idx="13393">
                  <c:v>-84.926500000000004</c:v>
                </c:pt>
                <c:pt idx="13394">
                  <c:v>-84.924500000000009</c:v>
                </c:pt>
                <c:pt idx="13395">
                  <c:v>-84.922500000000014</c:v>
                </c:pt>
                <c:pt idx="13396">
                  <c:v>-84.920500000000004</c:v>
                </c:pt>
                <c:pt idx="13397">
                  <c:v>-84.918500000000009</c:v>
                </c:pt>
                <c:pt idx="13398">
                  <c:v>-84.916500000000013</c:v>
                </c:pt>
                <c:pt idx="13399">
                  <c:v>-84.914500000000004</c:v>
                </c:pt>
                <c:pt idx="13400">
                  <c:v>-84.912500000000009</c:v>
                </c:pt>
                <c:pt idx="13401">
                  <c:v>-84.910500000000013</c:v>
                </c:pt>
                <c:pt idx="13402">
                  <c:v>-84.908500000000004</c:v>
                </c:pt>
                <c:pt idx="13403">
                  <c:v>-84.906500000000008</c:v>
                </c:pt>
                <c:pt idx="13404">
                  <c:v>-84.904500000000013</c:v>
                </c:pt>
                <c:pt idx="13405">
                  <c:v>-84.902500000000003</c:v>
                </c:pt>
                <c:pt idx="13406">
                  <c:v>-84.900500000000008</c:v>
                </c:pt>
                <c:pt idx="13407">
                  <c:v>-84.898500000000013</c:v>
                </c:pt>
                <c:pt idx="13408">
                  <c:v>-84.896500000000003</c:v>
                </c:pt>
                <c:pt idx="13409">
                  <c:v>-84.894500000000008</c:v>
                </c:pt>
                <c:pt idx="13410">
                  <c:v>-84.892500000000013</c:v>
                </c:pt>
                <c:pt idx="13411">
                  <c:v>-84.890500000000003</c:v>
                </c:pt>
                <c:pt idx="13412">
                  <c:v>-84.888500000000008</c:v>
                </c:pt>
                <c:pt idx="13413">
                  <c:v>-84.886500000000012</c:v>
                </c:pt>
                <c:pt idx="13414">
                  <c:v>-84.884500000000003</c:v>
                </c:pt>
                <c:pt idx="13415">
                  <c:v>-84.882500000000007</c:v>
                </c:pt>
                <c:pt idx="13416">
                  <c:v>-84.880500000000012</c:v>
                </c:pt>
                <c:pt idx="13417">
                  <c:v>-84.878500000000003</c:v>
                </c:pt>
                <c:pt idx="13418">
                  <c:v>-84.876500000000007</c:v>
                </c:pt>
                <c:pt idx="13419">
                  <c:v>-84.874500000000012</c:v>
                </c:pt>
                <c:pt idx="13420">
                  <c:v>-84.872500000000002</c:v>
                </c:pt>
                <c:pt idx="13421">
                  <c:v>-84.870500000000007</c:v>
                </c:pt>
                <c:pt idx="13422">
                  <c:v>-84.868500000000012</c:v>
                </c:pt>
                <c:pt idx="13423">
                  <c:v>-84.866500000000002</c:v>
                </c:pt>
                <c:pt idx="13424">
                  <c:v>-84.864500000000007</c:v>
                </c:pt>
                <c:pt idx="13425">
                  <c:v>-84.862500000000011</c:v>
                </c:pt>
                <c:pt idx="13426">
                  <c:v>-84.860500000000002</c:v>
                </c:pt>
                <c:pt idx="13427">
                  <c:v>-84.858500000000006</c:v>
                </c:pt>
                <c:pt idx="13428">
                  <c:v>-84.856500000000011</c:v>
                </c:pt>
                <c:pt idx="13429">
                  <c:v>-84.854500000000002</c:v>
                </c:pt>
                <c:pt idx="13430">
                  <c:v>-84.852500000000006</c:v>
                </c:pt>
                <c:pt idx="13431">
                  <c:v>-84.850500000000011</c:v>
                </c:pt>
                <c:pt idx="13432">
                  <c:v>-84.848500000000001</c:v>
                </c:pt>
                <c:pt idx="13433">
                  <c:v>-84.846500000000006</c:v>
                </c:pt>
                <c:pt idx="13434">
                  <c:v>-84.844500000000011</c:v>
                </c:pt>
                <c:pt idx="13435">
                  <c:v>-84.842500000000001</c:v>
                </c:pt>
                <c:pt idx="13436">
                  <c:v>-84.840500000000006</c:v>
                </c:pt>
                <c:pt idx="13437">
                  <c:v>-84.83850000000001</c:v>
                </c:pt>
                <c:pt idx="13438">
                  <c:v>-84.836500000000001</c:v>
                </c:pt>
                <c:pt idx="13439">
                  <c:v>-84.834500000000006</c:v>
                </c:pt>
                <c:pt idx="13440">
                  <c:v>-84.83250000000001</c:v>
                </c:pt>
                <c:pt idx="13441">
                  <c:v>-84.830500000000001</c:v>
                </c:pt>
                <c:pt idx="13442">
                  <c:v>-84.828500000000005</c:v>
                </c:pt>
                <c:pt idx="13443">
                  <c:v>-84.82650000000001</c:v>
                </c:pt>
                <c:pt idx="13444">
                  <c:v>-84.8245</c:v>
                </c:pt>
                <c:pt idx="13445">
                  <c:v>-84.822500000000005</c:v>
                </c:pt>
                <c:pt idx="13446">
                  <c:v>-84.82050000000001</c:v>
                </c:pt>
                <c:pt idx="13447">
                  <c:v>-84.8185</c:v>
                </c:pt>
                <c:pt idx="13448">
                  <c:v>-84.816500000000005</c:v>
                </c:pt>
                <c:pt idx="13449">
                  <c:v>-84.81450000000001</c:v>
                </c:pt>
                <c:pt idx="13450">
                  <c:v>-84.8125</c:v>
                </c:pt>
                <c:pt idx="13451">
                  <c:v>-84.810500000000005</c:v>
                </c:pt>
                <c:pt idx="13452">
                  <c:v>-84.808500000000009</c:v>
                </c:pt>
                <c:pt idx="13453">
                  <c:v>-84.8065</c:v>
                </c:pt>
                <c:pt idx="13454">
                  <c:v>-84.804500000000004</c:v>
                </c:pt>
                <c:pt idx="13455">
                  <c:v>-84.802500000000009</c:v>
                </c:pt>
                <c:pt idx="13456">
                  <c:v>-84.8005</c:v>
                </c:pt>
                <c:pt idx="13457">
                  <c:v>-84.798500000000004</c:v>
                </c:pt>
                <c:pt idx="13458">
                  <c:v>-84.796500000000009</c:v>
                </c:pt>
                <c:pt idx="13459">
                  <c:v>-84.794499999999999</c:v>
                </c:pt>
                <c:pt idx="13460">
                  <c:v>-84.792500000000004</c:v>
                </c:pt>
                <c:pt idx="13461">
                  <c:v>-84.790500000000009</c:v>
                </c:pt>
                <c:pt idx="13462">
                  <c:v>-84.788499999999999</c:v>
                </c:pt>
                <c:pt idx="13463">
                  <c:v>-84.786500000000004</c:v>
                </c:pt>
                <c:pt idx="13464">
                  <c:v>-84.784500000000008</c:v>
                </c:pt>
                <c:pt idx="13465">
                  <c:v>-84.782499999999999</c:v>
                </c:pt>
                <c:pt idx="13466">
                  <c:v>-84.780500000000004</c:v>
                </c:pt>
                <c:pt idx="13467">
                  <c:v>-84.778500000000008</c:v>
                </c:pt>
                <c:pt idx="13468">
                  <c:v>-84.776499999999999</c:v>
                </c:pt>
                <c:pt idx="13469">
                  <c:v>-84.774500000000003</c:v>
                </c:pt>
                <c:pt idx="13470">
                  <c:v>-84.772500000000008</c:v>
                </c:pt>
                <c:pt idx="13471">
                  <c:v>-84.770499999999998</c:v>
                </c:pt>
                <c:pt idx="13472">
                  <c:v>-84.768500000000003</c:v>
                </c:pt>
                <c:pt idx="13473">
                  <c:v>-84.766500000000008</c:v>
                </c:pt>
                <c:pt idx="13474">
                  <c:v>-84.764499999999998</c:v>
                </c:pt>
                <c:pt idx="13475">
                  <c:v>-84.762500000000003</c:v>
                </c:pt>
                <c:pt idx="13476">
                  <c:v>-84.760500000000008</c:v>
                </c:pt>
                <c:pt idx="13477">
                  <c:v>-84.758499999999998</c:v>
                </c:pt>
                <c:pt idx="13478">
                  <c:v>-84.756500000000003</c:v>
                </c:pt>
                <c:pt idx="13479">
                  <c:v>-84.754500000000007</c:v>
                </c:pt>
                <c:pt idx="13480">
                  <c:v>-84.752499999999998</c:v>
                </c:pt>
                <c:pt idx="13481">
                  <c:v>-84.750500000000002</c:v>
                </c:pt>
                <c:pt idx="13482">
                  <c:v>-84.748500000000007</c:v>
                </c:pt>
                <c:pt idx="13483">
                  <c:v>-84.746499999999997</c:v>
                </c:pt>
                <c:pt idx="13484">
                  <c:v>-84.744500000000002</c:v>
                </c:pt>
                <c:pt idx="13485">
                  <c:v>-84.742500000000007</c:v>
                </c:pt>
                <c:pt idx="13486">
                  <c:v>-84.740499999999997</c:v>
                </c:pt>
                <c:pt idx="13487">
                  <c:v>-84.738500000000002</c:v>
                </c:pt>
                <c:pt idx="13488">
                  <c:v>-84.736500000000007</c:v>
                </c:pt>
                <c:pt idx="13489">
                  <c:v>-84.734499999999997</c:v>
                </c:pt>
                <c:pt idx="13490">
                  <c:v>-84.732500000000002</c:v>
                </c:pt>
                <c:pt idx="13491">
                  <c:v>-84.730500000000006</c:v>
                </c:pt>
                <c:pt idx="13492">
                  <c:v>-84.728499999999997</c:v>
                </c:pt>
                <c:pt idx="13493">
                  <c:v>-84.726500000000001</c:v>
                </c:pt>
                <c:pt idx="13494">
                  <c:v>-84.724500000000006</c:v>
                </c:pt>
                <c:pt idx="13495">
                  <c:v>-84.722500000000011</c:v>
                </c:pt>
                <c:pt idx="13496">
                  <c:v>-84.720500000000001</c:v>
                </c:pt>
                <c:pt idx="13497">
                  <c:v>-84.718500000000006</c:v>
                </c:pt>
                <c:pt idx="13498">
                  <c:v>-84.716500000000011</c:v>
                </c:pt>
                <c:pt idx="13499">
                  <c:v>-84.714500000000001</c:v>
                </c:pt>
                <c:pt idx="13500">
                  <c:v>-84.712500000000006</c:v>
                </c:pt>
                <c:pt idx="13501">
                  <c:v>-84.71050000000001</c:v>
                </c:pt>
                <c:pt idx="13502">
                  <c:v>-84.708500000000001</c:v>
                </c:pt>
                <c:pt idx="13503">
                  <c:v>-84.706500000000005</c:v>
                </c:pt>
                <c:pt idx="13504">
                  <c:v>-84.70450000000001</c:v>
                </c:pt>
                <c:pt idx="13505">
                  <c:v>-84.702500000000001</c:v>
                </c:pt>
                <c:pt idx="13506">
                  <c:v>-84.700500000000005</c:v>
                </c:pt>
                <c:pt idx="13507">
                  <c:v>-84.69850000000001</c:v>
                </c:pt>
                <c:pt idx="13508">
                  <c:v>-84.696500000000015</c:v>
                </c:pt>
                <c:pt idx="13509">
                  <c:v>-84.694500000000005</c:v>
                </c:pt>
                <c:pt idx="13510">
                  <c:v>-84.69250000000001</c:v>
                </c:pt>
                <c:pt idx="13511">
                  <c:v>-84.690500000000014</c:v>
                </c:pt>
                <c:pt idx="13512">
                  <c:v>-84.688500000000005</c:v>
                </c:pt>
                <c:pt idx="13513">
                  <c:v>-84.686500000000009</c:v>
                </c:pt>
                <c:pt idx="13514">
                  <c:v>-84.684500000000014</c:v>
                </c:pt>
                <c:pt idx="13515">
                  <c:v>-84.682500000000005</c:v>
                </c:pt>
                <c:pt idx="13516">
                  <c:v>-84.680500000000009</c:v>
                </c:pt>
                <c:pt idx="13517">
                  <c:v>-84.678500000000014</c:v>
                </c:pt>
                <c:pt idx="13518">
                  <c:v>-84.676500000000004</c:v>
                </c:pt>
                <c:pt idx="13519">
                  <c:v>-84.674500000000009</c:v>
                </c:pt>
                <c:pt idx="13520">
                  <c:v>-84.672500000000014</c:v>
                </c:pt>
                <c:pt idx="13521">
                  <c:v>-84.670500000000004</c:v>
                </c:pt>
                <c:pt idx="13522">
                  <c:v>-84.668500000000009</c:v>
                </c:pt>
                <c:pt idx="13523">
                  <c:v>-84.666500000000013</c:v>
                </c:pt>
                <c:pt idx="13524">
                  <c:v>-84.664500000000004</c:v>
                </c:pt>
                <c:pt idx="13525">
                  <c:v>-84.662500000000009</c:v>
                </c:pt>
                <c:pt idx="13526">
                  <c:v>-84.660500000000013</c:v>
                </c:pt>
                <c:pt idx="13527">
                  <c:v>-84.658500000000004</c:v>
                </c:pt>
                <c:pt idx="13528">
                  <c:v>-84.656500000000008</c:v>
                </c:pt>
                <c:pt idx="13529">
                  <c:v>-84.654500000000013</c:v>
                </c:pt>
                <c:pt idx="13530">
                  <c:v>-84.652500000000003</c:v>
                </c:pt>
                <c:pt idx="13531">
                  <c:v>-84.650500000000008</c:v>
                </c:pt>
                <c:pt idx="13532">
                  <c:v>-84.648500000000013</c:v>
                </c:pt>
                <c:pt idx="13533">
                  <c:v>-84.646500000000003</c:v>
                </c:pt>
                <c:pt idx="13534">
                  <c:v>-84.644500000000008</c:v>
                </c:pt>
                <c:pt idx="13535">
                  <c:v>-84.642500000000013</c:v>
                </c:pt>
                <c:pt idx="13536">
                  <c:v>-84.640500000000003</c:v>
                </c:pt>
                <c:pt idx="13537">
                  <c:v>-84.638500000000008</c:v>
                </c:pt>
                <c:pt idx="13538">
                  <c:v>-84.636500000000012</c:v>
                </c:pt>
                <c:pt idx="13539">
                  <c:v>-84.634500000000003</c:v>
                </c:pt>
                <c:pt idx="13540">
                  <c:v>-84.632500000000007</c:v>
                </c:pt>
                <c:pt idx="13541">
                  <c:v>-84.630500000000012</c:v>
                </c:pt>
                <c:pt idx="13542">
                  <c:v>-84.628500000000003</c:v>
                </c:pt>
                <c:pt idx="13543">
                  <c:v>-84.626500000000007</c:v>
                </c:pt>
                <c:pt idx="13544">
                  <c:v>-84.624500000000012</c:v>
                </c:pt>
                <c:pt idx="13545">
                  <c:v>-84.622500000000002</c:v>
                </c:pt>
                <c:pt idx="13546">
                  <c:v>-84.620500000000007</c:v>
                </c:pt>
                <c:pt idx="13547">
                  <c:v>-84.618500000000012</c:v>
                </c:pt>
                <c:pt idx="13548">
                  <c:v>-84.616500000000002</c:v>
                </c:pt>
                <c:pt idx="13549">
                  <c:v>-84.614500000000007</c:v>
                </c:pt>
                <c:pt idx="13550">
                  <c:v>-84.612500000000011</c:v>
                </c:pt>
                <c:pt idx="13551">
                  <c:v>-84.610500000000002</c:v>
                </c:pt>
                <c:pt idx="13552">
                  <c:v>-84.608500000000006</c:v>
                </c:pt>
                <c:pt idx="13553">
                  <c:v>-84.606500000000011</c:v>
                </c:pt>
                <c:pt idx="13554">
                  <c:v>-84.604500000000002</c:v>
                </c:pt>
                <c:pt idx="13555">
                  <c:v>-84.602500000000006</c:v>
                </c:pt>
                <c:pt idx="13556">
                  <c:v>-84.600500000000011</c:v>
                </c:pt>
                <c:pt idx="13557">
                  <c:v>-84.598500000000001</c:v>
                </c:pt>
                <c:pt idx="13558">
                  <c:v>-84.596500000000006</c:v>
                </c:pt>
                <c:pt idx="13559">
                  <c:v>-84.594500000000011</c:v>
                </c:pt>
                <c:pt idx="13560">
                  <c:v>-84.592500000000001</c:v>
                </c:pt>
                <c:pt idx="13561">
                  <c:v>-84.590500000000006</c:v>
                </c:pt>
                <c:pt idx="13562">
                  <c:v>-84.58850000000001</c:v>
                </c:pt>
                <c:pt idx="13563">
                  <c:v>-84.586500000000001</c:v>
                </c:pt>
                <c:pt idx="13564">
                  <c:v>-84.584500000000006</c:v>
                </c:pt>
                <c:pt idx="13565">
                  <c:v>-84.58250000000001</c:v>
                </c:pt>
                <c:pt idx="13566">
                  <c:v>-84.580500000000001</c:v>
                </c:pt>
                <c:pt idx="13567">
                  <c:v>-84.578500000000005</c:v>
                </c:pt>
                <c:pt idx="13568">
                  <c:v>-84.57650000000001</c:v>
                </c:pt>
                <c:pt idx="13569">
                  <c:v>-84.5745</c:v>
                </c:pt>
                <c:pt idx="13570">
                  <c:v>-84.572500000000005</c:v>
                </c:pt>
                <c:pt idx="13571">
                  <c:v>-84.57050000000001</c:v>
                </c:pt>
                <c:pt idx="13572">
                  <c:v>-84.5685</c:v>
                </c:pt>
                <c:pt idx="13573">
                  <c:v>-84.566500000000005</c:v>
                </c:pt>
                <c:pt idx="13574">
                  <c:v>-84.56450000000001</c:v>
                </c:pt>
                <c:pt idx="13575">
                  <c:v>-84.5625</c:v>
                </c:pt>
                <c:pt idx="13576">
                  <c:v>-84.560500000000005</c:v>
                </c:pt>
                <c:pt idx="13577">
                  <c:v>-84.558500000000009</c:v>
                </c:pt>
                <c:pt idx="13578">
                  <c:v>-84.5565</c:v>
                </c:pt>
                <c:pt idx="13579">
                  <c:v>-84.554500000000004</c:v>
                </c:pt>
                <c:pt idx="13580">
                  <c:v>-84.552500000000009</c:v>
                </c:pt>
                <c:pt idx="13581">
                  <c:v>-84.5505</c:v>
                </c:pt>
                <c:pt idx="13582">
                  <c:v>-84.548500000000004</c:v>
                </c:pt>
                <c:pt idx="13583">
                  <c:v>-84.546500000000009</c:v>
                </c:pt>
                <c:pt idx="13584">
                  <c:v>-84.544499999999999</c:v>
                </c:pt>
                <c:pt idx="13585">
                  <c:v>-84.542500000000004</c:v>
                </c:pt>
                <c:pt idx="13586">
                  <c:v>-84.540500000000009</c:v>
                </c:pt>
                <c:pt idx="13587">
                  <c:v>-84.538499999999999</c:v>
                </c:pt>
                <c:pt idx="13588">
                  <c:v>-84.536500000000004</c:v>
                </c:pt>
                <c:pt idx="13589">
                  <c:v>-84.534500000000008</c:v>
                </c:pt>
                <c:pt idx="13590">
                  <c:v>-84.532499999999999</c:v>
                </c:pt>
                <c:pt idx="13591">
                  <c:v>-84.530500000000004</c:v>
                </c:pt>
                <c:pt idx="13592">
                  <c:v>-84.528500000000008</c:v>
                </c:pt>
                <c:pt idx="13593">
                  <c:v>-84.526499999999999</c:v>
                </c:pt>
                <c:pt idx="13594">
                  <c:v>-84.524500000000003</c:v>
                </c:pt>
                <c:pt idx="13595">
                  <c:v>-84.522500000000008</c:v>
                </c:pt>
                <c:pt idx="13596">
                  <c:v>-84.520499999999998</c:v>
                </c:pt>
                <c:pt idx="13597">
                  <c:v>-84.518500000000003</c:v>
                </c:pt>
                <c:pt idx="13598">
                  <c:v>-84.516500000000008</c:v>
                </c:pt>
                <c:pt idx="13599">
                  <c:v>-84.514499999999998</c:v>
                </c:pt>
                <c:pt idx="13600">
                  <c:v>-84.512500000000003</c:v>
                </c:pt>
                <c:pt idx="13601">
                  <c:v>-84.510500000000008</c:v>
                </c:pt>
                <c:pt idx="13602">
                  <c:v>-84.508499999999998</c:v>
                </c:pt>
                <c:pt idx="13603">
                  <c:v>-84.506500000000003</c:v>
                </c:pt>
                <c:pt idx="13604">
                  <c:v>-84.504500000000007</c:v>
                </c:pt>
                <c:pt idx="13605">
                  <c:v>-84.502499999999998</c:v>
                </c:pt>
                <c:pt idx="13606">
                  <c:v>-84.500500000000002</c:v>
                </c:pt>
                <c:pt idx="13607">
                  <c:v>-84.498500000000007</c:v>
                </c:pt>
                <c:pt idx="13608">
                  <c:v>-84.496499999999997</c:v>
                </c:pt>
                <c:pt idx="13609">
                  <c:v>-84.494500000000002</c:v>
                </c:pt>
                <c:pt idx="13610">
                  <c:v>-84.492500000000007</c:v>
                </c:pt>
                <c:pt idx="13611">
                  <c:v>-84.490499999999997</c:v>
                </c:pt>
                <c:pt idx="13612">
                  <c:v>-84.488500000000002</c:v>
                </c:pt>
                <c:pt idx="13613">
                  <c:v>-84.486500000000007</c:v>
                </c:pt>
                <c:pt idx="13614">
                  <c:v>-84.484499999999997</c:v>
                </c:pt>
                <c:pt idx="13615">
                  <c:v>-84.482500000000002</c:v>
                </c:pt>
                <c:pt idx="13616">
                  <c:v>-84.480500000000006</c:v>
                </c:pt>
                <c:pt idx="13617">
                  <c:v>-84.478499999999997</c:v>
                </c:pt>
                <c:pt idx="13618">
                  <c:v>-84.476500000000001</c:v>
                </c:pt>
                <c:pt idx="13619">
                  <c:v>-84.474500000000006</c:v>
                </c:pt>
                <c:pt idx="13620">
                  <c:v>-84.472500000000011</c:v>
                </c:pt>
                <c:pt idx="13621">
                  <c:v>-84.470500000000001</c:v>
                </c:pt>
                <c:pt idx="13622">
                  <c:v>-84.468500000000006</c:v>
                </c:pt>
                <c:pt idx="13623">
                  <c:v>-84.466500000000011</c:v>
                </c:pt>
                <c:pt idx="13624">
                  <c:v>-84.464500000000001</c:v>
                </c:pt>
                <c:pt idx="13625">
                  <c:v>-84.462500000000006</c:v>
                </c:pt>
                <c:pt idx="13626">
                  <c:v>-84.46050000000001</c:v>
                </c:pt>
                <c:pt idx="13627">
                  <c:v>-84.458500000000001</c:v>
                </c:pt>
                <c:pt idx="13628">
                  <c:v>-84.456500000000005</c:v>
                </c:pt>
                <c:pt idx="13629">
                  <c:v>-84.45450000000001</c:v>
                </c:pt>
                <c:pt idx="13630">
                  <c:v>-84.452500000000001</c:v>
                </c:pt>
                <c:pt idx="13631">
                  <c:v>-84.450500000000005</c:v>
                </c:pt>
                <c:pt idx="13632">
                  <c:v>-84.44850000000001</c:v>
                </c:pt>
                <c:pt idx="13633">
                  <c:v>-84.446500000000015</c:v>
                </c:pt>
                <c:pt idx="13634">
                  <c:v>-84.444500000000005</c:v>
                </c:pt>
                <c:pt idx="13635">
                  <c:v>-84.44250000000001</c:v>
                </c:pt>
                <c:pt idx="13636">
                  <c:v>-84.440500000000014</c:v>
                </c:pt>
                <c:pt idx="13637">
                  <c:v>-84.438500000000005</c:v>
                </c:pt>
                <c:pt idx="13638">
                  <c:v>-84.436500000000009</c:v>
                </c:pt>
                <c:pt idx="13639">
                  <c:v>-84.434500000000014</c:v>
                </c:pt>
                <c:pt idx="13640">
                  <c:v>-84.432500000000005</c:v>
                </c:pt>
                <c:pt idx="13641">
                  <c:v>-84.430500000000009</c:v>
                </c:pt>
                <c:pt idx="13642">
                  <c:v>-84.428500000000014</c:v>
                </c:pt>
                <c:pt idx="13643">
                  <c:v>-84.426500000000004</c:v>
                </c:pt>
                <c:pt idx="13644">
                  <c:v>-84.424500000000009</c:v>
                </c:pt>
                <c:pt idx="13645">
                  <c:v>-84.422500000000014</c:v>
                </c:pt>
                <c:pt idx="13646">
                  <c:v>-84.420500000000004</c:v>
                </c:pt>
                <c:pt idx="13647">
                  <c:v>-84.418500000000009</c:v>
                </c:pt>
                <c:pt idx="13648">
                  <c:v>-84.416500000000013</c:v>
                </c:pt>
                <c:pt idx="13649">
                  <c:v>-84.414500000000004</c:v>
                </c:pt>
                <c:pt idx="13650">
                  <c:v>-84.412500000000009</c:v>
                </c:pt>
                <c:pt idx="13651">
                  <c:v>-84.410500000000013</c:v>
                </c:pt>
                <c:pt idx="13652">
                  <c:v>-84.408500000000004</c:v>
                </c:pt>
                <c:pt idx="13653">
                  <c:v>-84.406500000000008</c:v>
                </c:pt>
                <c:pt idx="13654">
                  <c:v>-84.404500000000013</c:v>
                </c:pt>
                <c:pt idx="13655">
                  <c:v>-84.402500000000003</c:v>
                </c:pt>
                <c:pt idx="13656">
                  <c:v>-84.400500000000008</c:v>
                </c:pt>
                <c:pt idx="13657">
                  <c:v>-84.398500000000013</c:v>
                </c:pt>
                <c:pt idx="13658">
                  <c:v>-84.396500000000003</c:v>
                </c:pt>
                <c:pt idx="13659">
                  <c:v>-84.394500000000008</c:v>
                </c:pt>
                <c:pt idx="13660">
                  <c:v>-84.392500000000013</c:v>
                </c:pt>
                <c:pt idx="13661">
                  <c:v>-84.390500000000003</c:v>
                </c:pt>
                <c:pt idx="13662">
                  <c:v>-84.388500000000008</c:v>
                </c:pt>
                <c:pt idx="13663">
                  <c:v>-84.386500000000012</c:v>
                </c:pt>
                <c:pt idx="13664">
                  <c:v>-84.384500000000003</c:v>
                </c:pt>
                <c:pt idx="13665">
                  <c:v>-84.382500000000007</c:v>
                </c:pt>
                <c:pt idx="13666">
                  <c:v>-84.380500000000012</c:v>
                </c:pt>
                <c:pt idx="13667">
                  <c:v>-84.378500000000003</c:v>
                </c:pt>
                <c:pt idx="13668">
                  <c:v>-84.376500000000007</c:v>
                </c:pt>
                <c:pt idx="13669">
                  <c:v>-84.374500000000012</c:v>
                </c:pt>
                <c:pt idx="13670">
                  <c:v>-84.372500000000002</c:v>
                </c:pt>
                <c:pt idx="13671">
                  <c:v>-84.370500000000007</c:v>
                </c:pt>
                <c:pt idx="13672">
                  <c:v>-84.368500000000012</c:v>
                </c:pt>
                <c:pt idx="13673">
                  <c:v>-84.366500000000002</c:v>
                </c:pt>
                <c:pt idx="13674">
                  <c:v>-84.364500000000007</c:v>
                </c:pt>
                <c:pt idx="13675">
                  <c:v>-84.362500000000011</c:v>
                </c:pt>
                <c:pt idx="13676">
                  <c:v>-84.360500000000002</c:v>
                </c:pt>
                <c:pt idx="13677">
                  <c:v>-84.358500000000006</c:v>
                </c:pt>
                <c:pt idx="13678">
                  <c:v>-84.356500000000011</c:v>
                </c:pt>
                <c:pt idx="13679">
                  <c:v>-84.354500000000002</c:v>
                </c:pt>
                <c:pt idx="13680">
                  <c:v>-84.352500000000006</c:v>
                </c:pt>
                <c:pt idx="13681">
                  <c:v>-84.350500000000011</c:v>
                </c:pt>
                <c:pt idx="13682">
                  <c:v>-84.348500000000001</c:v>
                </c:pt>
                <c:pt idx="13683">
                  <c:v>-84.346500000000006</c:v>
                </c:pt>
                <c:pt idx="13684">
                  <c:v>-84.344500000000011</c:v>
                </c:pt>
                <c:pt idx="13685">
                  <c:v>-84.342500000000001</c:v>
                </c:pt>
                <c:pt idx="13686">
                  <c:v>-84.340500000000006</c:v>
                </c:pt>
                <c:pt idx="13687">
                  <c:v>-84.33850000000001</c:v>
                </c:pt>
                <c:pt idx="13688">
                  <c:v>-84.336500000000001</c:v>
                </c:pt>
                <c:pt idx="13689">
                  <c:v>-84.334500000000006</c:v>
                </c:pt>
                <c:pt idx="13690">
                  <c:v>-84.33250000000001</c:v>
                </c:pt>
                <c:pt idx="13691">
                  <c:v>-84.330500000000001</c:v>
                </c:pt>
                <c:pt idx="13692">
                  <c:v>-84.328500000000005</c:v>
                </c:pt>
                <c:pt idx="13693">
                  <c:v>-84.32650000000001</c:v>
                </c:pt>
                <c:pt idx="13694">
                  <c:v>-84.3245</c:v>
                </c:pt>
                <c:pt idx="13695">
                  <c:v>-84.322500000000005</c:v>
                </c:pt>
                <c:pt idx="13696">
                  <c:v>-84.32050000000001</c:v>
                </c:pt>
                <c:pt idx="13697">
                  <c:v>-84.3185</c:v>
                </c:pt>
                <c:pt idx="13698">
                  <c:v>-84.316500000000005</c:v>
                </c:pt>
                <c:pt idx="13699">
                  <c:v>-84.31450000000001</c:v>
                </c:pt>
                <c:pt idx="13700">
                  <c:v>-84.3125</c:v>
                </c:pt>
                <c:pt idx="13701">
                  <c:v>-84.310500000000005</c:v>
                </c:pt>
                <c:pt idx="13702">
                  <c:v>-84.308500000000009</c:v>
                </c:pt>
                <c:pt idx="13703">
                  <c:v>-84.3065</c:v>
                </c:pt>
                <c:pt idx="13704">
                  <c:v>-84.304500000000004</c:v>
                </c:pt>
                <c:pt idx="13705">
                  <c:v>-84.302500000000009</c:v>
                </c:pt>
                <c:pt idx="13706">
                  <c:v>-84.3005</c:v>
                </c:pt>
                <c:pt idx="13707">
                  <c:v>-84.298500000000004</c:v>
                </c:pt>
                <c:pt idx="13708">
                  <c:v>-84.296500000000009</c:v>
                </c:pt>
                <c:pt idx="13709">
                  <c:v>-84.294499999999999</c:v>
                </c:pt>
                <c:pt idx="13710">
                  <c:v>-84.292500000000004</c:v>
                </c:pt>
                <c:pt idx="13711">
                  <c:v>-84.290500000000009</c:v>
                </c:pt>
                <c:pt idx="13712">
                  <c:v>-84.288499999999999</c:v>
                </c:pt>
                <c:pt idx="13713">
                  <c:v>-84.286500000000004</c:v>
                </c:pt>
                <c:pt idx="13714">
                  <c:v>-84.284500000000008</c:v>
                </c:pt>
                <c:pt idx="13715">
                  <c:v>-84.282499999999999</c:v>
                </c:pt>
                <c:pt idx="13716">
                  <c:v>-84.280500000000004</c:v>
                </c:pt>
                <c:pt idx="13717">
                  <c:v>-84.278500000000008</c:v>
                </c:pt>
                <c:pt idx="13718">
                  <c:v>-84.276499999999999</c:v>
                </c:pt>
                <c:pt idx="13719">
                  <c:v>-84.274500000000003</c:v>
                </c:pt>
                <c:pt idx="13720">
                  <c:v>-84.272500000000008</c:v>
                </c:pt>
                <c:pt idx="13721">
                  <c:v>-84.270499999999998</c:v>
                </c:pt>
                <c:pt idx="13722">
                  <c:v>-84.268500000000003</c:v>
                </c:pt>
                <c:pt idx="13723">
                  <c:v>-84.266500000000008</c:v>
                </c:pt>
                <c:pt idx="13724">
                  <c:v>-84.264499999999998</c:v>
                </c:pt>
                <c:pt idx="13725">
                  <c:v>-84.262500000000003</c:v>
                </c:pt>
                <c:pt idx="13726">
                  <c:v>-84.260500000000008</c:v>
                </c:pt>
                <c:pt idx="13727">
                  <c:v>-84.258499999999998</c:v>
                </c:pt>
                <c:pt idx="13728">
                  <c:v>-84.256500000000003</c:v>
                </c:pt>
                <c:pt idx="13729">
                  <c:v>-84.254500000000007</c:v>
                </c:pt>
                <c:pt idx="13730">
                  <c:v>-84.252499999999998</c:v>
                </c:pt>
                <c:pt idx="13731">
                  <c:v>-84.250500000000002</c:v>
                </c:pt>
                <c:pt idx="13732">
                  <c:v>-84.248500000000007</c:v>
                </c:pt>
                <c:pt idx="13733">
                  <c:v>-84.246499999999997</c:v>
                </c:pt>
                <c:pt idx="13734">
                  <c:v>-84.244500000000002</c:v>
                </c:pt>
                <c:pt idx="13735">
                  <c:v>-84.242500000000007</c:v>
                </c:pt>
                <c:pt idx="13736">
                  <c:v>-84.240499999999997</c:v>
                </c:pt>
                <c:pt idx="13737">
                  <c:v>-84.238500000000002</c:v>
                </c:pt>
                <c:pt idx="13738">
                  <c:v>-84.236500000000007</c:v>
                </c:pt>
                <c:pt idx="13739">
                  <c:v>-84.234499999999997</c:v>
                </c:pt>
                <c:pt idx="13740">
                  <c:v>-84.232500000000002</c:v>
                </c:pt>
                <c:pt idx="13741">
                  <c:v>-84.230500000000006</c:v>
                </c:pt>
                <c:pt idx="13742">
                  <c:v>-84.228499999999997</c:v>
                </c:pt>
                <c:pt idx="13743">
                  <c:v>-84.226500000000001</c:v>
                </c:pt>
                <c:pt idx="13744">
                  <c:v>-84.224500000000006</c:v>
                </c:pt>
                <c:pt idx="13745">
                  <c:v>-84.222500000000011</c:v>
                </c:pt>
                <c:pt idx="13746">
                  <c:v>-84.220500000000001</c:v>
                </c:pt>
                <c:pt idx="13747">
                  <c:v>-84.218500000000006</c:v>
                </c:pt>
                <c:pt idx="13748">
                  <c:v>-84.216500000000011</c:v>
                </c:pt>
                <c:pt idx="13749">
                  <c:v>-84.214500000000001</c:v>
                </c:pt>
                <c:pt idx="13750">
                  <c:v>-84.212500000000006</c:v>
                </c:pt>
                <c:pt idx="13751">
                  <c:v>-84.21050000000001</c:v>
                </c:pt>
                <c:pt idx="13752">
                  <c:v>-84.208500000000001</c:v>
                </c:pt>
                <c:pt idx="13753">
                  <c:v>-84.206500000000005</c:v>
                </c:pt>
                <c:pt idx="13754">
                  <c:v>-84.20450000000001</c:v>
                </c:pt>
                <c:pt idx="13755">
                  <c:v>-84.202500000000001</c:v>
                </c:pt>
                <c:pt idx="13756">
                  <c:v>-84.200500000000005</c:v>
                </c:pt>
                <c:pt idx="13757">
                  <c:v>-84.19850000000001</c:v>
                </c:pt>
                <c:pt idx="13758">
                  <c:v>-84.196500000000015</c:v>
                </c:pt>
                <c:pt idx="13759">
                  <c:v>-84.194500000000005</c:v>
                </c:pt>
                <c:pt idx="13760">
                  <c:v>-84.19250000000001</c:v>
                </c:pt>
                <c:pt idx="13761">
                  <c:v>-84.190500000000014</c:v>
                </c:pt>
                <c:pt idx="13762">
                  <c:v>-84.188500000000005</c:v>
                </c:pt>
                <c:pt idx="13763">
                  <c:v>-84.186500000000009</c:v>
                </c:pt>
                <c:pt idx="13764">
                  <c:v>-84.184500000000014</c:v>
                </c:pt>
                <c:pt idx="13765">
                  <c:v>-84.182500000000005</c:v>
                </c:pt>
                <c:pt idx="13766">
                  <c:v>-84.180500000000009</c:v>
                </c:pt>
                <c:pt idx="13767">
                  <c:v>-84.178500000000014</c:v>
                </c:pt>
                <c:pt idx="13768">
                  <c:v>-84.176500000000004</c:v>
                </c:pt>
                <c:pt idx="13769">
                  <c:v>-84.174500000000009</c:v>
                </c:pt>
                <c:pt idx="13770">
                  <c:v>-84.172500000000014</c:v>
                </c:pt>
                <c:pt idx="13771">
                  <c:v>-84.170500000000004</c:v>
                </c:pt>
                <c:pt idx="13772">
                  <c:v>-84.168500000000009</c:v>
                </c:pt>
                <c:pt idx="13773">
                  <c:v>-84.166500000000013</c:v>
                </c:pt>
                <c:pt idx="13774">
                  <c:v>-84.164500000000004</c:v>
                </c:pt>
                <c:pt idx="13775">
                  <c:v>-84.162500000000009</c:v>
                </c:pt>
                <c:pt idx="13776">
                  <c:v>-84.160500000000013</c:v>
                </c:pt>
                <c:pt idx="13777">
                  <c:v>-84.158500000000004</c:v>
                </c:pt>
                <c:pt idx="13778">
                  <c:v>-84.156500000000008</c:v>
                </c:pt>
                <c:pt idx="13779">
                  <c:v>-84.154500000000013</c:v>
                </c:pt>
                <c:pt idx="13780">
                  <c:v>-84.152500000000003</c:v>
                </c:pt>
                <c:pt idx="13781">
                  <c:v>-84.150500000000008</c:v>
                </c:pt>
                <c:pt idx="13782">
                  <c:v>-84.148500000000013</c:v>
                </c:pt>
                <c:pt idx="13783">
                  <c:v>-84.146500000000003</c:v>
                </c:pt>
                <c:pt idx="13784">
                  <c:v>-84.144500000000008</c:v>
                </c:pt>
                <c:pt idx="13785">
                  <c:v>-84.142500000000013</c:v>
                </c:pt>
                <c:pt idx="13786">
                  <c:v>-84.140500000000003</c:v>
                </c:pt>
                <c:pt idx="13787">
                  <c:v>-84.138500000000008</c:v>
                </c:pt>
                <c:pt idx="13788">
                  <c:v>-84.136500000000012</c:v>
                </c:pt>
                <c:pt idx="13789">
                  <c:v>-84.134500000000003</c:v>
                </c:pt>
                <c:pt idx="13790">
                  <c:v>-84.132500000000007</c:v>
                </c:pt>
                <c:pt idx="13791">
                  <c:v>-84.130500000000012</c:v>
                </c:pt>
                <c:pt idx="13792">
                  <c:v>-84.128500000000003</c:v>
                </c:pt>
                <c:pt idx="13793">
                  <c:v>-84.126500000000007</c:v>
                </c:pt>
                <c:pt idx="13794">
                  <c:v>-84.124500000000012</c:v>
                </c:pt>
                <c:pt idx="13795">
                  <c:v>-84.122500000000002</c:v>
                </c:pt>
                <c:pt idx="13796">
                  <c:v>-84.120500000000007</c:v>
                </c:pt>
                <c:pt idx="13797">
                  <c:v>-84.118500000000012</c:v>
                </c:pt>
                <c:pt idx="13798">
                  <c:v>-84.116500000000002</c:v>
                </c:pt>
                <c:pt idx="13799">
                  <c:v>-84.114500000000007</c:v>
                </c:pt>
                <c:pt idx="13800">
                  <c:v>-84.112500000000011</c:v>
                </c:pt>
                <c:pt idx="13801">
                  <c:v>-84.110500000000002</c:v>
                </c:pt>
                <c:pt idx="13802">
                  <c:v>-84.108500000000006</c:v>
                </c:pt>
                <c:pt idx="13803">
                  <c:v>-84.106500000000011</c:v>
                </c:pt>
                <c:pt idx="13804">
                  <c:v>-84.104500000000002</c:v>
                </c:pt>
                <c:pt idx="13805">
                  <c:v>-84.102500000000006</c:v>
                </c:pt>
                <c:pt idx="13806">
                  <c:v>-84.100500000000011</c:v>
                </c:pt>
                <c:pt idx="13807">
                  <c:v>-84.098500000000001</c:v>
                </c:pt>
                <c:pt idx="13808">
                  <c:v>-84.096500000000006</c:v>
                </c:pt>
                <c:pt idx="13809">
                  <c:v>-84.094500000000011</c:v>
                </c:pt>
                <c:pt idx="13810">
                  <c:v>-84.092500000000001</c:v>
                </c:pt>
                <c:pt idx="13811">
                  <c:v>-84.090500000000006</c:v>
                </c:pt>
                <c:pt idx="13812">
                  <c:v>-84.08850000000001</c:v>
                </c:pt>
                <c:pt idx="13813">
                  <c:v>-84.086500000000001</c:v>
                </c:pt>
                <c:pt idx="13814">
                  <c:v>-84.084500000000006</c:v>
                </c:pt>
                <c:pt idx="13815">
                  <c:v>-84.08250000000001</c:v>
                </c:pt>
                <c:pt idx="13816">
                  <c:v>-84.080500000000001</c:v>
                </c:pt>
                <c:pt idx="13817">
                  <c:v>-84.078500000000005</c:v>
                </c:pt>
                <c:pt idx="13818">
                  <c:v>-84.07650000000001</c:v>
                </c:pt>
                <c:pt idx="13819">
                  <c:v>-84.0745</c:v>
                </c:pt>
                <c:pt idx="13820">
                  <c:v>-84.072500000000005</c:v>
                </c:pt>
                <c:pt idx="13821">
                  <c:v>-84.07050000000001</c:v>
                </c:pt>
                <c:pt idx="13822">
                  <c:v>-84.0685</c:v>
                </c:pt>
                <c:pt idx="13823">
                  <c:v>-84.066500000000005</c:v>
                </c:pt>
                <c:pt idx="13824">
                  <c:v>-84.06450000000001</c:v>
                </c:pt>
                <c:pt idx="13825">
                  <c:v>-84.0625</c:v>
                </c:pt>
                <c:pt idx="13826">
                  <c:v>-84.060500000000005</c:v>
                </c:pt>
                <c:pt idx="13827">
                  <c:v>-84.058500000000009</c:v>
                </c:pt>
                <c:pt idx="13828">
                  <c:v>-84.0565</c:v>
                </c:pt>
                <c:pt idx="13829">
                  <c:v>-84.054500000000004</c:v>
                </c:pt>
                <c:pt idx="13830">
                  <c:v>-84.052500000000009</c:v>
                </c:pt>
                <c:pt idx="13831">
                  <c:v>-84.0505</c:v>
                </c:pt>
                <c:pt idx="13832">
                  <c:v>-84.048500000000004</c:v>
                </c:pt>
                <c:pt idx="13833">
                  <c:v>-84.046500000000009</c:v>
                </c:pt>
                <c:pt idx="13834">
                  <c:v>-84.044499999999999</c:v>
                </c:pt>
                <c:pt idx="13835">
                  <c:v>-84.042500000000004</c:v>
                </c:pt>
                <c:pt idx="13836">
                  <c:v>-84.040500000000009</c:v>
                </c:pt>
                <c:pt idx="13837">
                  <c:v>-84.038499999999999</c:v>
                </c:pt>
                <c:pt idx="13838">
                  <c:v>-84.036500000000004</c:v>
                </c:pt>
                <c:pt idx="13839">
                  <c:v>-84.034500000000008</c:v>
                </c:pt>
                <c:pt idx="13840">
                  <c:v>-84.032499999999999</c:v>
                </c:pt>
                <c:pt idx="13841">
                  <c:v>-84.030500000000004</c:v>
                </c:pt>
                <c:pt idx="13842">
                  <c:v>-84.028500000000008</c:v>
                </c:pt>
                <c:pt idx="13843">
                  <c:v>-84.026499999999999</c:v>
                </c:pt>
                <c:pt idx="13844">
                  <c:v>-84.024500000000003</c:v>
                </c:pt>
                <c:pt idx="13845">
                  <c:v>-84.022500000000008</c:v>
                </c:pt>
                <c:pt idx="13846">
                  <c:v>-84.020499999999998</c:v>
                </c:pt>
                <c:pt idx="13847">
                  <c:v>-84.018500000000003</c:v>
                </c:pt>
                <c:pt idx="13848">
                  <c:v>-84.016500000000008</c:v>
                </c:pt>
                <c:pt idx="13849">
                  <c:v>-84.014499999999998</c:v>
                </c:pt>
                <c:pt idx="13850">
                  <c:v>-84.012500000000003</c:v>
                </c:pt>
                <c:pt idx="13851">
                  <c:v>-84.010500000000008</c:v>
                </c:pt>
                <c:pt idx="13852">
                  <c:v>-84.008499999999998</c:v>
                </c:pt>
                <c:pt idx="13853">
                  <c:v>-84.006500000000003</c:v>
                </c:pt>
                <c:pt idx="13854">
                  <c:v>-84.004500000000007</c:v>
                </c:pt>
                <c:pt idx="13855">
                  <c:v>-84.002499999999998</c:v>
                </c:pt>
                <c:pt idx="13856">
                  <c:v>-84.000500000000002</c:v>
                </c:pt>
                <c:pt idx="13857">
                  <c:v>-83.998500000000007</c:v>
                </c:pt>
                <c:pt idx="13858">
                  <c:v>-83.996499999999997</c:v>
                </c:pt>
                <c:pt idx="13859">
                  <c:v>-83.994500000000002</c:v>
                </c:pt>
                <c:pt idx="13860">
                  <c:v>-83.992500000000007</c:v>
                </c:pt>
                <c:pt idx="13861">
                  <c:v>-83.990499999999997</c:v>
                </c:pt>
                <c:pt idx="13862">
                  <c:v>-83.988500000000002</c:v>
                </c:pt>
                <c:pt idx="13863">
                  <c:v>-83.986500000000007</c:v>
                </c:pt>
                <c:pt idx="13864">
                  <c:v>-83.984499999999997</c:v>
                </c:pt>
                <c:pt idx="13865">
                  <c:v>-83.982500000000002</c:v>
                </c:pt>
                <c:pt idx="13866">
                  <c:v>-83.980500000000006</c:v>
                </c:pt>
                <c:pt idx="13867">
                  <c:v>-83.978499999999997</c:v>
                </c:pt>
                <c:pt idx="13868">
                  <c:v>-83.976500000000001</c:v>
                </c:pt>
                <c:pt idx="13869">
                  <c:v>-83.974500000000006</c:v>
                </c:pt>
                <c:pt idx="13870">
                  <c:v>-83.972500000000011</c:v>
                </c:pt>
                <c:pt idx="13871">
                  <c:v>-83.970500000000001</c:v>
                </c:pt>
                <c:pt idx="13872">
                  <c:v>-83.968500000000006</c:v>
                </c:pt>
                <c:pt idx="13873">
                  <c:v>-83.966500000000011</c:v>
                </c:pt>
                <c:pt idx="13874">
                  <c:v>-83.964500000000001</c:v>
                </c:pt>
                <c:pt idx="13875">
                  <c:v>-83.962500000000006</c:v>
                </c:pt>
                <c:pt idx="13876">
                  <c:v>-83.96050000000001</c:v>
                </c:pt>
                <c:pt idx="13877">
                  <c:v>-83.958500000000001</c:v>
                </c:pt>
                <c:pt idx="13878">
                  <c:v>-83.956500000000005</c:v>
                </c:pt>
                <c:pt idx="13879">
                  <c:v>-83.95450000000001</c:v>
                </c:pt>
                <c:pt idx="13880">
                  <c:v>-83.952500000000001</c:v>
                </c:pt>
                <c:pt idx="13881">
                  <c:v>-83.950500000000005</c:v>
                </c:pt>
                <c:pt idx="13882">
                  <c:v>-83.94850000000001</c:v>
                </c:pt>
                <c:pt idx="13883">
                  <c:v>-83.946500000000015</c:v>
                </c:pt>
                <c:pt idx="13884">
                  <c:v>-83.944500000000005</c:v>
                </c:pt>
                <c:pt idx="13885">
                  <c:v>-83.94250000000001</c:v>
                </c:pt>
                <c:pt idx="13886">
                  <c:v>-83.940500000000014</c:v>
                </c:pt>
                <c:pt idx="13887">
                  <c:v>-83.938500000000005</c:v>
                </c:pt>
                <c:pt idx="13888">
                  <c:v>-83.936500000000009</c:v>
                </c:pt>
                <c:pt idx="13889">
                  <c:v>-83.934500000000014</c:v>
                </c:pt>
                <c:pt idx="13890">
                  <c:v>-83.932500000000005</c:v>
                </c:pt>
                <c:pt idx="13891">
                  <c:v>-83.930500000000009</c:v>
                </c:pt>
                <c:pt idx="13892">
                  <c:v>-83.928500000000014</c:v>
                </c:pt>
                <c:pt idx="13893">
                  <c:v>-83.926500000000004</c:v>
                </c:pt>
                <c:pt idx="13894">
                  <c:v>-83.924500000000009</c:v>
                </c:pt>
                <c:pt idx="13895">
                  <c:v>-83.922500000000014</c:v>
                </c:pt>
                <c:pt idx="13896">
                  <c:v>-83.920500000000004</c:v>
                </c:pt>
                <c:pt idx="13897">
                  <c:v>-83.918500000000009</c:v>
                </c:pt>
                <c:pt idx="13898">
                  <c:v>-83.916500000000013</c:v>
                </c:pt>
                <c:pt idx="13899">
                  <c:v>-83.914500000000004</c:v>
                </c:pt>
                <c:pt idx="13900">
                  <c:v>-83.912500000000009</c:v>
                </c:pt>
                <c:pt idx="13901">
                  <c:v>-83.910500000000013</c:v>
                </c:pt>
                <c:pt idx="13902">
                  <c:v>-83.908500000000004</c:v>
                </c:pt>
                <c:pt idx="13903">
                  <c:v>-83.906500000000008</c:v>
                </c:pt>
                <c:pt idx="13904">
                  <c:v>-83.904500000000013</c:v>
                </c:pt>
                <c:pt idx="13905">
                  <c:v>-83.902500000000003</c:v>
                </c:pt>
                <c:pt idx="13906">
                  <c:v>-83.900500000000008</c:v>
                </c:pt>
                <c:pt idx="13907">
                  <c:v>-83.898500000000013</c:v>
                </c:pt>
                <c:pt idx="13908">
                  <c:v>-83.896500000000003</c:v>
                </c:pt>
                <c:pt idx="13909">
                  <c:v>-83.894500000000008</c:v>
                </c:pt>
                <c:pt idx="13910">
                  <c:v>-83.892500000000013</c:v>
                </c:pt>
                <c:pt idx="13911">
                  <c:v>-83.890500000000003</c:v>
                </c:pt>
                <c:pt idx="13912">
                  <c:v>-83.888500000000008</c:v>
                </c:pt>
                <c:pt idx="13913">
                  <c:v>-83.886500000000012</c:v>
                </c:pt>
                <c:pt idx="13914">
                  <c:v>-83.884500000000003</c:v>
                </c:pt>
                <c:pt idx="13915">
                  <c:v>-83.882500000000007</c:v>
                </c:pt>
                <c:pt idx="13916">
                  <c:v>-83.880500000000012</c:v>
                </c:pt>
                <c:pt idx="13917">
                  <c:v>-83.878500000000003</c:v>
                </c:pt>
                <c:pt idx="13918">
                  <c:v>-83.876500000000007</c:v>
                </c:pt>
                <c:pt idx="13919">
                  <c:v>-83.874500000000012</c:v>
                </c:pt>
                <c:pt idx="13920">
                  <c:v>-83.872500000000002</c:v>
                </c:pt>
                <c:pt idx="13921">
                  <c:v>-83.870500000000007</c:v>
                </c:pt>
                <c:pt idx="13922">
                  <c:v>-83.868500000000012</c:v>
                </c:pt>
                <c:pt idx="13923">
                  <c:v>-83.866500000000002</c:v>
                </c:pt>
                <c:pt idx="13924">
                  <c:v>-83.864500000000007</c:v>
                </c:pt>
                <c:pt idx="13925">
                  <c:v>-83.862500000000011</c:v>
                </c:pt>
                <c:pt idx="13926">
                  <c:v>-83.860500000000002</c:v>
                </c:pt>
                <c:pt idx="13927">
                  <c:v>-83.858500000000006</c:v>
                </c:pt>
                <c:pt idx="13928">
                  <c:v>-83.856500000000011</c:v>
                </c:pt>
                <c:pt idx="13929">
                  <c:v>-83.854500000000002</c:v>
                </c:pt>
                <c:pt idx="13930">
                  <c:v>-83.852500000000006</c:v>
                </c:pt>
                <c:pt idx="13931">
                  <c:v>-83.850500000000011</c:v>
                </c:pt>
                <c:pt idx="13932">
                  <c:v>-83.848500000000001</c:v>
                </c:pt>
                <c:pt idx="13933">
                  <c:v>-83.846500000000006</c:v>
                </c:pt>
                <c:pt idx="13934">
                  <c:v>-83.844500000000011</c:v>
                </c:pt>
                <c:pt idx="13935">
                  <c:v>-83.842500000000001</c:v>
                </c:pt>
                <c:pt idx="13936">
                  <c:v>-83.840500000000006</c:v>
                </c:pt>
                <c:pt idx="13937">
                  <c:v>-83.83850000000001</c:v>
                </c:pt>
                <c:pt idx="13938">
                  <c:v>-83.836500000000001</c:v>
                </c:pt>
                <c:pt idx="13939">
                  <c:v>-83.834500000000006</c:v>
                </c:pt>
                <c:pt idx="13940">
                  <c:v>-83.83250000000001</c:v>
                </c:pt>
                <c:pt idx="13941">
                  <c:v>-83.830500000000001</c:v>
                </c:pt>
                <c:pt idx="13942">
                  <c:v>-83.828500000000005</c:v>
                </c:pt>
                <c:pt idx="13943">
                  <c:v>-83.82650000000001</c:v>
                </c:pt>
                <c:pt idx="13944">
                  <c:v>-83.8245</c:v>
                </c:pt>
                <c:pt idx="13945">
                  <c:v>-83.822500000000005</c:v>
                </c:pt>
                <c:pt idx="13946">
                  <c:v>-83.82050000000001</c:v>
                </c:pt>
                <c:pt idx="13947">
                  <c:v>-83.8185</c:v>
                </c:pt>
                <c:pt idx="13948">
                  <c:v>-83.816500000000005</c:v>
                </c:pt>
                <c:pt idx="13949">
                  <c:v>-83.81450000000001</c:v>
                </c:pt>
                <c:pt idx="13950">
                  <c:v>-83.8125</c:v>
                </c:pt>
                <c:pt idx="13951">
                  <c:v>-83.810500000000005</c:v>
                </c:pt>
                <c:pt idx="13952">
                  <c:v>-83.808500000000009</c:v>
                </c:pt>
                <c:pt idx="13953">
                  <c:v>-83.8065</c:v>
                </c:pt>
                <c:pt idx="13954">
                  <c:v>-83.804500000000004</c:v>
                </c:pt>
                <c:pt idx="13955">
                  <c:v>-83.802500000000009</c:v>
                </c:pt>
                <c:pt idx="13956">
                  <c:v>-83.8005</c:v>
                </c:pt>
                <c:pt idx="13957">
                  <c:v>-83.798500000000004</c:v>
                </c:pt>
                <c:pt idx="13958">
                  <c:v>-83.796500000000009</c:v>
                </c:pt>
                <c:pt idx="13959">
                  <c:v>-83.794499999999999</c:v>
                </c:pt>
                <c:pt idx="13960">
                  <c:v>-83.792500000000004</c:v>
                </c:pt>
                <c:pt idx="13961">
                  <c:v>-83.790500000000009</c:v>
                </c:pt>
                <c:pt idx="13962">
                  <c:v>-83.788499999999999</c:v>
                </c:pt>
                <c:pt idx="13963">
                  <c:v>-83.786500000000004</c:v>
                </c:pt>
                <c:pt idx="13964">
                  <c:v>-83.784500000000008</c:v>
                </c:pt>
                <c:pt idx="13965">
                  <c:v>-83.782499999999999</c:v>
                </c:pt>
                <c:pt idx="13966">
                  <c:v>-83.780500000000004</c:v>
                </c:pt>
                <c:pt idx="13967">
                  <c:v>-83.778500000000008</c:v>
                </c:pt>
                <c:pt idx="13968">
                  <c:v>-83.776499999999999</c:v>
                </c:pt>
                <c:pt idx="13969">
                  <c:v>-83.774500000000003</c:v>
                </c:pt>
                <c:pt idx="13970">
                  <c:v>-83.772500000000008</c:v>
                </c:pt>
                <c:pt idx="13971">
                  <c:v>-83.770499999999998</c:v>
                </c:pt>
                <c:pt idx="13972">
                  <c:v>-83.768500000000003</c:v>
                </c:pt>
                <c:pt idx="13973">
                  <c:v>-83.766500000000008</c:v>
                </c:pt>
                <c:pt idx="13974">
                  <c:v>-83.764499999999998</c:v>
                </c:pt>
                <c:pt idx="13975">
                  <c:v>-83.762500000000003</c:v>
                </c:pt>
                <c:pt idx="13976">
                  <c:v>-83.760500000000008</c:v>
                </c:pt>
                <c:pt idx="13977">
                  <c:v>-83.758499999999998</c:v>
                </c:pt>
                <c:pt idx="13978">
                  <c:v>-83.756500000000003</c:v>
                </c:pt>
                <c:pt idx="13979">
                  <c:v>-83.754500000000007</c:v>
                </c:pt>
                <c:pt idx="13980">
                  <c:v>-83.752499999999998</c:v>
                </c:pt>
                <c:pt idx="13981">
                  <c:v>-83.750500000000002</c:v>
                </c:pt>
                <c:pt idx="13982">
                  <c:v>-83.748500000000007</c:v>
                </c:pt>
                <c:pt idx="13983">
                  <c:v>-83.746499999999997</c:v>
                </c:pt>
                <c:pt idx="13984">
                  <c:v>-83.744500000000002</c:v>
                </c:pt>
                <c:pt idx="13985">
                  <c:v>-83.742500000000007</c:v>
                </c:pt>
                <c:pt idx="13986">
                  <c:v>-83.740499999999997</c:v>
                </c:pt>
                <c:pt idx="13987">
                  <c:v>-83.738500000000002</c:v>
                </c:pt>
                <c:pt idx="13988">
                  <c:v>-83.736500000000007</c:v>
                </c:pt>
                <c:pt idx="13989">
                  <c:v>-83.734499999999997</c:v>
                </c:pt>
                <c:pt idx="13990">
                  <c:v>-83.732500000000002</c:v>
                </c:pt>
                <c:pt idx="13991">
                  <c:v>-83.730500000000006</c:v>
                </c:pt>
                <c:pt idx="13992">
                  <c:v>-83.728499999999997</c:v>
                </c:pt>
                <c:pt idx="13993">
                  <c:v>-83.726500000000001</c:v>
                </c:pt>
                <c:pt idx="13994">
                  <c:v>-83.724500000000006</c:v>
                </c:pt>
                <c:pt idx="13995">
                  <c:v>-83.722500000000011</c:v>
                </c:pt>
                <c:pt idx="13996">
                  <c:v>-83.720500000000001</c:v>
                </c:pt>
                <c:pt idx="13997">
                  <c:v>-83.718500000000006</c:v>
                </c:pt>
                <c:pt idx="13998">
                  <c:v>-83.716500000000011</c:v>
                </c:pt>
                <c:pt idx="13999">
                  <c:v>-83.714500000000001</c:v>
                </c:pt>
                <c:pt idx="14000">
                  <c:v>-83.712500000000006</c:v>
                </c:pt>
                <c:pt idx="14001">
                  <c:v>-83.71050000000001</c:v>
                </c:pt>
                <c:pt idx="14002">
                  <c:v>-83.708500000000001</c:v>
                </c:pt>
                <c:pt idx="14003">
                  <c:v>-83.706500000000005</c:v>
                </c:pt>
                <c:pt idx="14004">
                  <c:v>-83.70450000000001</c:v>
                </c:pt>
                <c:pt idx="14005">
                  <c:v>-83.702500000000001</c:v>
                </c:pt>
                <c:pt idx="14006">
                  <c:v>-83.700500000000005</c:v>
                </c:pt>
                <c:pt idx="14007">
                  <c:v>-83.69850000000001</c:v>
                </c:pt>
                <c:pt idx="14008">
                  <c:v>-83.696500000000015</c:v>
                </c:pt>
                <c:pt idx="14009">
                  <c:v>-83.694500000000005</c:v>
                </c:pt>
                <c:pt idx="14010">
                  <c:v>-83.69250000000001</c:v>
                </c:pt>
                <c:pt idx="14011">
                  <c:v>-83.690500000000014</c:v>
                </c:pt>
                <c:pt idx="14012">
                  <c:v>-83.688500000000005</c:v>
                </c:pt>
                <c:pt idx="14013">
                  <c:v>-83.686500000000009</c:v>
                </c:pt>
                <c:pt idx="14014">
                  <c:v>-83.684500000000014</c:v>
                </c:pt>
                <c:pt idx="14015">
                  <c:v>-83.682500000000005</c:v>
                </c:pt>
                <c:pt idx="14016">
                  <c:v>-83.680500000000009</c:v>
                </c:pt>
                <c:pt idx="14017">
                  <c:v>-83.678500000000014</c:v>
                </c:pt>
                <c:pt idx="14018">
                  <c:v>-83.676500000000004</c:v>
                </c:pt>
                <c:pt idx="14019">
                  <c:v>-83.674500000000009</c:v>
                </c:pt>
                <c:pt idx="14020">
                  <c:v>-83.672500000000014</c:v>
                </c:pt>
                <c:pt idx="14021">
                  <c:v>-83.670500000000004</c:v>
                </c:pt>
                <c:pt idx="14022">
                  <c:v>-83.668500000000009</c:v>
                </c:pt>
                <c:pt idx="14023">
                  <c:v>-83.666500000000013</c:v>
                </c:pt>
                <c:pt idx="14024">
                  <c:v>-83.664500000000004</c:v>
                </c:pt>
                <c:pt idx="14025">
                  <c:v>-83.662500000000009</c:v>
                </c:pt>
                <c:pt idx="14026">
                  <c:v>-83.660500000000013</c:v>
                </c:pt>
                <c:pt idx="14027">
                  <c:v>-83.658500000000004</c:v>
                </c:pt>
                <c:pt idx="14028">
                  <c:v>-83.656500000000008</c:v>
                </c:pt>
                <c:pt idx="14029">
                  <c:v>-83.654500000000013</c:v>
                </c:pt>
                <c:pt idx="14030">
                  <c:v>-83.652500000000003</c:v>
                </c:pt>
                <c:pt idx="14031">
                  <c:v>-83.650500000000008</c:v>
                </c:pt>
                <c:pt idx="14032">
                  <c:v>-83.648500000000013</c:v>
                </c:pt>
                <c:pt idx="14033">
                  <c:v>-83.646500000000003</c:v>
                </c:pt>
                <c:pt idx="14034">
                  <c:v>-83.644500000000008</c:v>
                </c:pt>
                <c:pt idx="14035">
                  <c:v>-83.642500000000013</c:v>
                </c:pt>
                <c:pt idx="14036">
                  <c:v>-83.640500000000003</c:v>
                </c:pt>
                <c:pt idx="14037">
                  <c:v>-83.638500000000008</c:v>
                </c:pt>
                <c:pt idx="14038">
                  <c:v>-83.636500000000012</c:v>
                </c:pt>
                <c:pt idx="14039">
                  <c:v>-83.634500000000003</c:v>
                </c:pt>
                <c:pt idx="14040">
                  <c:v>-83.632500000000007</c:v>
                </c:pt>
                <c:pt idx="14041">
                  <c:v>-83.630500000000012</c:v>
                </c:pt>
                <c:pt idx="14042">
                  <c:v>-83.628500000000003</c:v>
                </c:pt>
                <c:pt idx="14043">
                  <c:v>-83.626500000000007</c:v>
                </c:pt>
                <c:pt idx="14044">
                  <c:v>-83.624500000000012</c:v>
                </c:pt>
                <c:pt idx="14045">
                  <c:v>-83.622500000000002</c:v>
                </c:pt>
                <c:pt idx="14046">
                  <c:v>-83.620500000000007</c:v>
                </c:pt>
                <c:pt idx="14047">
                  <c:v>-83.618500000000012</c:v>
                </c:pt>
                <c:pt idx="14048">
                  <c:v>-83.616500000000002</c:v>
                </c:pt>
                <c:pt idx="14049">
                  <c:v>-83.614500000000007</c:v>
                </c:pt>
                <c:pt idx="14050">
                  <c:v>-83.612500000000011</c:v>
                </c:pt>
                <c:pt idx="14051">
                  <c:v>-83.610500000000002</c:v>
                </c:pt>
                <c:pt idx="14052">
                  <c:v>-83.608500000000006</c:v>
                </c:pt>
                <c:pt idx="14053">
                  <c:v>-83.606500000000011</c:v>
                </c:pt>
                <c:pt idx="14054">
                  <c:v>-83.604500000000002</c:v>
                </c:pt>
                <c:pt idx="14055">
                  <c:v>-83.602500000000006</c:v>
                </c:pt>
                <c:pt idx="14056">
                  <c:v>-83.600500000000011</c:v>
                </c:pt>
                <c:pt idx="14057">
                  <c:v>-83.598500000000001</c:v>
                </c:pt>
                <c:pt idx="14058">
                  <c:v>-83.596500000000006</c:v>
                </c:pt>
                <c:pt idx="14059">
                  <c:v>-83.594500000000011</c:v>
                </c:pt>
                <c:pt idx="14060">
                  <c:v>-83.592500000000001</c:v>
                </c:pt>
                <c:pt idx="14061">
                  <c:v>-83.590500000000006</c:v>
                </c:pt>
                <c:pt idx="14062">
                  <c:v>-83.58850000000001</c:v>
                </c:pt>
                <c:pt idx="14063">
                  <c:v>-83.586500000000001</c:v>
                </c:pt>
                <c:pt idx="14064">
                  <c:v>-83.584500000000006</c:v>
                </c:pt>
                <c:pt idx="14065">
                  <c:v>-83.58250000000001</c:v>
                </c:pt>
                <c:pt idx="14066">
                  <c:v>-83.580500000000001</c:v>
                </c:pt>
                <c:pt idx="14067">
                  <c:v>-83.578500000000005</c:v>
                </c:pt>
                <c:pt idx="14068">
                  <c:v>-83.57650000000001</c:v>
                </c:pt>
                <c:pt idx="14069">
                  <c:v>-83.5745</c:v>
                </c:pt>
                <c:pt idx="14070">
                  <c:v>-83.572500000000005</c:v>
                </c:pt>
                <c:pt idx="14071">
                  <c:v>-83.57050000000001</c:v>
                </c:pt>
                <c:pt idx="14072">
                  <c:v>-83.5685</c:v>
                </c:pt>
                <c:pt idx="14073">
                  <c:v>-83.566500000000005</c:v>
                </c:pt>
                <c:pt idx="14074">
                  <c:v>-83.56450000000001</c:v>
                </c:pt>
                <c:pt idx="14075">
                  <c:v>-83.5625</c:v>
                </c:pt>
                <c:pt idx="14076">
                  <c:v>-83.560500000000005</c:v>
                </c:pt>
                <c:pt idx="14077">
                  <c:v>-83.558500000000009</c:v>
                </c:pt>
                <c:pt idx="14078">
                  <c:v>-83.5565</c:v>
                </c:pt>
                <c:pt idx="14079">
                  <c:v>-83.554500000000004</c:v>
                </c:pt>
                <c:pt idx="14080">
                  <c:v>-83.552500000000009</c:v>
                </c:pt>
                <c:pt idx="14081">
                  <c:v>-83.5505</c:v>
                </c:pt>
                <c:pt idx="14082">
                  <c:v>-83.548500000000004</c:v>
                </c:pt>
                <c:pt idx="14083">
                  <c:v>-83.546500000000009</c:v>
                </c:pt>
                <c:pt idx="14084">
                  <c:v>-83.544499999999999</c:v>
                </c:pt>
                <c:pt idx="14085">
                  <c:v>-83.542500000000004</c:v>
                </c:pt>
                <c:pt idx="14086">
                  <c:v>-83.540500000000009</c:v>
                </c:pt>
                <c:pt idx="14087">
                  <c:v>-83.538499999999999</c:v>
                </c:pt>
                <c:pt idx="14088">
                  <c:v>-83.536500000000004</c:v>
                </c:pt>
                <c:pt idx="14089">
                  <c:v>-83.534500000000008</c:v>
                </c:pt>
                <c:pt idx="14090">
                  <c:v>-83.532499999999999</c:v>
                </c:pt>
                <c:pt idx="14091">
                  <c:v>-83.530500000000004</c:v>
                </c:pt>
                <c:pt idx="14092">
                  <c:v>-83.528500000000008</c:v>
                </c:pt>
                <c:pt idx="14093">
                  <c:v>-83.526499999999999</c:v>
                </c:pt>
                <c:pt idx="14094">
                  <c:v>-83.524500000000003</c:v>
                </c:pt>
                <c:pt idx="14095">
                  <c:v>-83.522500000000008</c:v>
                </c:pt>
                <c:pt idx="14096">
                  <c:v>-83.520499999999998</c:v>
                </c:pt>
                <c:pt idx="14097">
                  <c:v>-83.518500000000003</c:v>
                </c:pt>
                <c:pt idx="14098">
                  <c:v>-83.516500000000008</c:v>
                </c:pt>
                <c:pt idx="14099">
                  <c:v>-83.514499999999998</c:v>
                </c:pt>
                <c:pt idx="14100">
                  <c:v>-83.512500000000003</c:v>
                </c:pt>
                <c:pt idx="14101">
                  <c:v>-83.510500000000008</c:v>
                </c:pt>
                <c:pt idx="14102">
                  <c:v>-83.508499999999998</c:v>
                </c:pt>
                <c:pt idx="14103">
                  <c:v>-83.506500000000003</c:v>
                </c:pt>
                <c:pt idx="14104">
                  <c:v>-83.504500000000007</c:v>
                </c:pt>
                <c:pt idx="14105">
                  <c:v>-83.502499999999998</c:v>
                </c:pt>
                <c:pt idx="14106">
                  <c:v>-83.500500000000002</c:v>
                </c:pt>
                <c:pt idx="14107">
                  <c:v>-83.498500000000007</c:v>
                </c:pt>
                <c:pt idx="14108">
                  <c:v>-83.496499999999997</c:v>
                </c:pt>
                <c:pt idx="14109">
                  <c:v>-83.494500000000002</c:v>
                </c:pt>
                <c:pt idx="14110">
                  <c:v>-83.492500000000007</c:v>
                </c:pt>
                <c:pt idx="14111">
                  <c:v>-83.490499999999997</c:v>
                </c:pt>
                <c:pt idx="14112">
                  <c:v>-83.488500000000002</c:v>
                </c:pt>
                <c:pt idx="14113">
                  <c:v>-83.486500000000007</c:v>
                </c:pt>
                <c:pt idx="14114">
                  <c:v>-83.484499999999997</c:v>
                </c:pt>
                <c:pt idx="14115">
                  <c:v>-83.482500000000002</c:v>
                </c:pt>
                <c:pt idx="14116">
                  <c:v>-83.480500000000006</c:v>
                </c:pt>
                <c:pt idx="14117">
                  <c:v>-83.478499999999997</c:v>
                </c:pt>
                <c:pt idx="14118">
                  <c:v>-83.476500000000001</c:v>
                </c:pt>
                <c:pt idx="14119">
                  <c:v>-83.474500000000006</c:v>
                </c:pt>
                <c:pt idx="14120">
                  <c:v>-83.472500000000011</c:v>
                </c:pt>
                <c:pt idx="14121">
                  <c:v>-83.470500000000001</c:v>
                </c:pt>
                <c:pt idx="14122">
                  <c:v>-83.468500000000006</c:v>
                </c:pt>
                <c:pt idx="14123">
                  <c:v>-83.466500000000011</c:v>
                </c:pt>
                <c:pt idx="14124">
                  <c:v>-83.464500000000001</c:v>
                </c:pt>
                <c:pt idx="14125">
                  <c:v>-83.462500000000006</c:v>
                </c:pt>
                <c:pt idx="14126">
                  <c:v>-83.46050000000001</c:v>
                </c:pt>
                <c:pt idx="14127">
                  <c:v>-83.458500000000001</c:v>
                </c:pt>
                <c:pt idx="14128">
                  <c:v>-83.456500000000005</c:v>
                </c:pt>
                <c:pt idx="14129">
                  <c:v>-83.45450000000001</c:v>
                </c:pt>
                <c:pt idx="14130">
                  <c:v>-83.452500000000001</c:v>
                </c:pt>
                <c:pt idx="14131">
                  <c:v>-83.450500000000005</c:v>
                </c:pt>
                <c:pt idx="14132">
                  <c:v>-83.44850000000001</c:v>
                </c:pt>
                <c:pt idx="14133">
                  <c:v>-83.446500000000015</c:v>
                </c:pt>
                <c:pt idx="14134">
                  <c:v>-83.444500000000005</c:v>
                </c:pt>
                <c:pt idx="14135">
                  <c:v>-83.44250000000001</c:v>
                </c:pt>
                <c:pt idx="14136">
                  <c:v>-83.440500000000014</c:v>
                </c:pt>
                <c:pt idx="14137">
                  <c:v>-83.438500000000005</c:v>
                </c:pt>
                <c:pt idx="14138">
                  <c:v>-83.436500000000009</c:v>
                </c:pt>
                <c:pt idx="14139">
                  <c:v>-83.434500000000014</c:v>
                </c:pt>
                <c:pt idx="14140">
                  <c:v>-83.432500000000005</c:v>
                </c:pt>
                <c:pt idx="14141">
                  <c:v>-83.430500000000009</c:v>
                </c:pt>
                <c:pt idx="14142">
                  <c:v>-83.428500000000014</c:v>
                </c:pt>
                <c:pt idx="14143">
                  <c:v>-83.426500000000004</c:v>
                </c:pt>
                <c:pt idx="14144">
                  <c:v>-83.424500000000009</c:v>
                </c:pt>
                <c:pt idx="14145">
                  <c:v>-83.422500000000014</c:v>
                </c:pt>
                <c:pt idx="14146">
                  <c:v>-83.420500000000004</c:v>
                </c:pt>
                <c:pt idx="14147">
                  <c:v>-83.418500000000009</c:v>
                </c:pt>
                <c:pt idx="14148">
                  <c:v>-83.416500000000013</c:v>
                </c:pt>
                <c:pt idx="14149">
                  <c:v>-83.414500000000004</c:v>
                </c:pt>
                <c:pt idx="14150">
                  <c:v>-83.412500000000009</c:v>
                </c:pt>
                <c:pt idx="14151">
                  <c:v>-83.410500000000013</c:v>
                </c:pt>
                <c:pt idx="14152">
                  <c:v>-83.408500000000004</c:v>
                </c:pt>
                <c:pt idx="14153">
                  <c:v>-83.406500000000008</c:v>
                </c:pt>
                <c:pt idx="14154">
                  <c:v>-83.404500000000013</c:v>
                </c:pt>
                <c:pt idx="14155">
                  <c:v>-83.402500000000003</c:v>
                </c:pt>
                <c:pt idx="14156">
                  <c:v>-83.400500000000008</c:v>
                </c:pt>
                <c:pt idx="14157">
                  <c:v>-83.398500000000013</c:v>
                </c:pt>
                <c:pt idx="14158">
                  <c:v>-83.396500000000003</c:v>
                </c:pt>
                <c:pt idx="14159">
                  <c:v>-83.394500000000008</c:v>
                </c:pt>
                <c:pt idx="14160">
                  <c:v>-83.392500000000013</c:v>
                </c:pt>
                <c:pt idx="14161">
                  <c:v>-83.390500000000003</c:v>
                </c:pt>
                <c:pt idx="14162">
                  <c:v>-83.388500000000008</c:v>
                </c:pt>
                <c:pt idx="14163">
                  <c:v>-83.386500000000012</c:v>
                </c:pt>
                <c:pt idx="14164">
                  <c:v>-83.384500000000003</c:v>
                </c:pt>
                <c:pt idx="14165">
                  <c:v>-83.382500000000007</c:v>
                </c:pt>
                <c:pt idx="14166">
                  <c:v>-83.380500000000012</c:v>
                </c:pt>
                <c:pt idx="14167">
                  <c:v>-83.378500000000003</c:v>
                </c:pt>
                <c:pt idx="14168">
                  <c:v>-83.376500000000007</c:v>
                </c:pt>
                <c:pt idx="14169">
                  <c:v>-83.374500000000012</c:v>
                </c:pt>
                <c:pt idx="14170">
                  <c:v>-83.372500000000002</c:v>
                </c:pt>
                <c:pt idx="14171">
                  <c:v>-83.370500000000007</c:v>
                </c:pt>
                <c:pt idx="14172">
                  <c:v>-83.368500000000012</c:v>
                </c:pt>
                <c:pt idx="14173">
                  <c:v>-83.366500000000002</c:v>
                </c:pt>
                <c:pt idx="14174">
                  <c:v>-83.364500000000007</c:v>
                </c:pt>
                <c:pt idx="14175">
                  <c:v>-83.362500000000011</c:v>
                </c:pt>
                <c:pt idx="14176">
                  <c:v>-83.360500000000002</c:v>
                </c:pt>
                <c:pt idx="14177">
                  <c:v>-83.358500000000006</c:v>
                </c:pt>
                <c:pt idx="14178">
                  <c:v>-83.356500000000011</c:v>
                </c:pt>
                <c:pt idx="14179">
                  <c:v>-83.354500000000002</c:v>
                </c:pt>
                <c:pt idx="14180">
                  <c:v>-83.352500000000006</c:v>
                </c:pt>
                <c:pt idx="14181">
                  <c:v>-83.350500000000011</c:v>
                </c:pt>
                <c:pt idx="14182">
                  <c:v>-83.348500000000001</c:v>
                </c:pt>
                <c:pt idx="14183">
                  <c:v>-83.346500000000006</c:v>
                </c:pt>
                <c:pt idx="14184">
                  <c:v>-83.344500000000011</c:v>
                </c:pt>
                <c:pt idx="14185">
                  <c:v>-83.342500000000001</c:v>
                </c:pt>
                <c:pt idx="14186">
                  <c:v>-83.340500000000006</c:v>
                </c:pt>
                <c:pt idx="14187">
                  <c:v>-83.33850000000001</c:v>
                </c:pt>
                <c:pt idx="14188">
                  <c:v>-83.336500000000001</c:v>
                </c:pt>
                <c:pt idx="14189">
                  <c:v>-83.334500000000006</c:v>
                </c:pt>
                <c:pt idx="14190">
                  <c:v>-83.33250000000001</c:v>
                </c:pt>
                <c:pt idx="14191">
                  <c:v>-83.330500000000001</c:v>
                </c:pt>
                <c:pt idx="14192">
                  <c:v>-83.328500000000005</c:v>
                </c:pt>
                <c:pt idx="14193">
                  <c:v>-83.32650000000001</c:v>
                </c:pt>
                <c:pt idx="14194">
                  <c:v>-83.3245</c:v>
                </c:pt>
                <c:pt idx="14195">
                  <c:v>-83.322500000000005</c:v>
                </c:pt>
                <c:pt idx="14196">
                  <c:v>-83.32050000000001</c:v>
                </c:pt>
                <c:pt idx="14197">
                  <c:v>-83.3185</c:v>
                </c:pt>
                <c:pt idx="14198">
                  <c:v>-83.316500000000005</c:v>
                </c:pt>
                <c:pt idx="14199">
                  <c:v>-83.31450000000001</c:v>
                </c:pt>
                <c:pt idx="14200">
                  <c:v>-83.3125</c:v>
                </c:pt>
                <c:pt idx="14201">
                  <c:v>-83.310500000000005</c:v>
                </c:pt>
                <c:pt idx="14202">
                  <c:v>-83.308500000000009</c:v>
                </c:pt>
                <c:pt idx="14203">
                  <c:v>-83.3065</c:v>
                </c:pt>
                <c:pt idx="14204">
                  <c:v>-83.304500000000004</c:v>
                </c:pt>
                <c:pt idx="14205">
                  <c:v>-83.302500000000009</c:v>
                </c:pt>
                <c:pt idx="14206">
                  <c:v>-83.3005</c:v>
                </c:pt>
                <c:pt idx="14207">
                  <c:v>-83.298500000000004</c:v>
                </c:pt>
                <c:pt idx="14208">
                  <c:v>-83.296500000000009</c:v>
                </c:pt>
                <c:pt idx="14209">
                  <c:v>-83.294499999999999</c:v>
                </c:pt>
                <c:pt idx="14210">
                  <c:v>-83.292500000000004</c:v>
                </c:pt>
                <c:pt idx="14211">
                  <c:v>-83.290500000000009</c:v>
                </c:pt>
                <c:pt idx="14212">
                  <c:v>-83.288499999999999</c:v>
                </c:pt>
                <c:pt idx="14213">
                  <c:v>-83.286500000000004</c:v>
                </c:pt>
                <c:pt idx="14214">
                  <c:v>-83.284500000000008</c:v>
                </c:pt>
                <c:pt idx="14215">
                  <c:v>-83.282499999999999</c:v>
                </c:pt>
                <c:pt idx="14216">
                  <c:v>-83.280500000000004</c:v>
                </c:pt>
                <c:pt idx="14217">
                  <c:v>-83.278500000000008</c:v>
                </c:pt>
                <c:pt idx="14218">
                  <c:v>-83.276499999999999</c:v>
                </c:pt>
                <c:pt idx="14219">
                  <c:v>-83.274500000000003</c:v>
                </c:pt>
                <c:pt idx="14220">
                  <c:v>-83.272500000000008</c:v>
                </c:pt>
                <c:pt idx="14221">
                  <c:v>-83.270499999999998</c:v>
                </c:pt>
                <c:pt idx="14222">
                  <c:v>-83.268500000000003</c:v>
                </c:pt>
                <c:pt idx="14223">
                  <c:v>-83.266500000000008</c:v>
                </c:pt>
                <c:pt idx="14224">
                  <c:v>-83.264499999999998</c:v>
                </c:pt>
                <c:pt idx="14225">
                  <c:v>-83.262500000000003</c:v>
                </c:pt>
                <c:pt idx="14226">
                  <c:v>-83.260500000000008</c:v>
                </c:pt>
                <c:pt idx="14227">
                  <c:v>-83.258499999999998</c:v>
                </c:pt>
                <c:pt idx="14228">
                  <c:v>-83.256500000000003</c:v>
                </c:pt>
                <c:pt idx="14229">
                  <c:v>-83.254500000000007</c:v>
                </c:pt>
                <c:pt idx="14230">
                  <c:v>-83.252499999999998</c:v>
                </c:pt>
                <c:pt idx="14231">
                  <c:v>-83.250500000000002</c:v>
                </c:pt>
                <c:pt idx="14232">
                  <c:v>-83.248500000000007</c:v>
                </c:pt>
                <c:pt idx="14233">
                  <c:v>-83.246499999999997</c:v>
                </c:pt>
                <c:pt idx="14234">
                  <c:v>-83.244500000000002</c:v>
                </c:pt>
                <c:pt idx="14235">
                  <c:v>-83.242500000000007</c:v>
                </c:pt>
                <c:pt idx="14236">
                  <c:v>-83.240499999999997</c:v>
                </c:pt>
                <c:pt idx="14237">
                  <c:v>-83.238500000000002</c:v>
                </c:pt>
                <c:pt idx="14238">
                  <c:v>-83.236500000000007</c:v>
                </c:pt>
                <c:pt idx="14239">
                  <c:v>-83.234499999999997</c:v>
                </c:pt>
                <c:pt idx="14240">
                  <c:v>-83.232500000000002</c:v>
                </c:pt>
                <c:pt idx="14241">
                  <c:v>-83.230500000000006</c:v>
                </c:pt>
                <c:pt idx="14242">
                  <c:v>-83.228499999999997</c:v>
                </c:pt>
                <c:pt idx="14243">
                  <c:v>-83.226500000000001</c:v>
                </c:pt>
                <c:pt idx="14244">
                  <c:v>-83.224500000000006</c:v>
                </c:pt>
                <c:pt idx="14245">
                  <c:v>-83.222500000000011</c:v>
                </c:pt>
                <c:pt idx="14246">
                  <c:v>-83.220500000000001</c:v>
                </c:pt>
                <c:pt idx="14247">
                  <c:v>-83.218500000000006</c:v>
                </c:pt>
                <c:pt idx="14248">
                  <c:v>-83.216500000000011</c:v>
                </c:pt>
                <c:pt idx="14249">
                  <c:v>-83.214500000000001</c:v>
                </c:pt>
                <c:pt idx="14250">
                  <c:v>-83.212500000000006</c:v>
                </c:pt>
                <c:pt idx="14251">
                  <c:v>-83.21050000000001</c:v>
                </c:pt>
                <c:pt idx="14252">
                  <c:v>-83.208500000000001</c:v>
                </c:pt>
                <c:pt idx="14253">
                  <c:v>-83.206500000000005</c:v>
                </c:pt>
                <c:pt idx="14254">
                  <c:v>-83.20450000000001</c:v>
                </c:pt>
                <c:pt idx="14255">
                  <c:v>-83.202500000000001</c:v>
                </c:pt>
                <c:pt idx="14256">
                  <c:v>-83.200500000000005</c:v>
                </c:pt>
                <c:pt idx="14257">
                  <c:v>-83.19850000000001</c:v>
                </c:pt>
                <c:pt idx="14258">
                  <c:v>-83.196500000000015</c:v>
                </c:pt>
                <c:pt idx="14259">
                  <c:v>-83.194500000000005</c:v>
                </c:pt>
                <c:pt idx="14260">
                  <c:v>-83.19250000000001</c:v>
                </c:pt>
                <c:pt idx="14261">
                  <c:v>-83.190500000000014</c:v>
                </c:pt>
                <c:pt idx="14262">
                  <c:v>-83.188500000000005</c:v>
                </c:pt>
                <c:pt idx="14263">
                  <c:v>-83.186500000000009</c:v>
                </c:pt>
                <c:pt idx="14264">
                  <c:v>-83.184500000000014</c:v>
                </c:pt>
                <c:pt idx="14265">
                  <c:v>-83.182500000000005</c:v>
                </c:pt>
                <c:pt idx="14266">
                  <c:v>-83.180500000000009</c:v>
                </c:pt>
                <c:pt idx="14267">
                  <c:v>-83.178500000000014</c:v>
                </c:pt>
                <c:pt idx="14268">
                  <c:v>-83.176500000000004</c:v>
                </c:pt>
                <c:pt idx="14269">
                  <c:v>-83.174500000000009</c:v>
                </c:pt>
                <c:pt idx="14270">
                  <c:v>-83.172500000000014</c:v>
                </c:pt>
                <c:pt idx="14271">
                  <c:v>-83.170500000000004</c:v>
                </c:pt>
                <c:pt idx="14272">
                  <c:v>-83.168500000000009</c:v>
                </c:pt>
                <c:pt idx="14273">
                  <c:v>-83.166500000000013</c:v>
                </c:pt>
                <c:pt idx="14274">
                  <c:v>-83.164500000000004</c:v>
                </c:pt>
                <c:pt idx="14275">
                  <c:v>-83.162500000000009</c:v>
                </c:pt>
                <c:pt idx="14276">
                  <c:v>-83.160500000000013</c:v>
                </c:pt>
                <c:pt idx="14277">
                  <c:v>-83.158500000000004</c:v>
                </c:pt>
                <c:pt idx="14278">
                  <c:v>-83.156500000000008</c:v>
                </c:pt>
                <c:pt idx="14279">
                  <c:v>-83.154500000000013</c:v>
                </c:pt>
                <c:pt idx="14280">
                  <c:v>-83.152500000000003</c:v>
                </c:pt>
                <c:pt idx="14281">
                  <c:v>-83.150500000000008</c:v>
                </c:pt>
                <c:pt idx="14282">
                  <c:v>-83.148500000000013</c:v>
                </c:pt>
                <c:pt idx="14283">
                  <c:v>-83.146500000000003</c:v>
                </c:pt>
                <c:pt idx="14284">
                  <c:v>-83.144500000000008</c:v>
                </c:pt>
                <c:pt idx="14285">
                  <c:v>-83.142500000000013</c:v>
                </c:pt>
                <c:pt idx="14286">
                  <c:v>-83.140500000000003</c:v>
                </c:pt>
                <c:pt idx="14287">
                  <c:v>-83.138500000000008</c:v>
                </c:pt>
                <c:pt idx="14288">
                  <c:v>-83.136500000000012</c:v>
                </c:pt>
                <c:pt idx="14289">
                  <c:v>-83.134500000000003</c:v>
                </c:pt>
                <c:pt idx="14290">
                  <c:v>-83.132500000000007</c:v>
                </c:pt>
                <c:pt idx="14291">
                  <c:v>-83.130500000000012</c:v>
                </c:pt>
                <c:pt idx="14292">
                  <c:v>-83.128500000000003</c:v>
                </c:pt>
                <c:pt idx="14293">
                  <c:v>-83.126500000000007</c:v>
                </c:pt>
                <c:pt idx="14294">
                  <c:v>-83.124500000000012</c:v>
                </c:pt>
                <c:pt idx="14295">
                  <c:v>-83.122500000000002</c:v>
                </c:pt>
                <c:pt idx="14296">
                  <c:v>-83.120500000000007</c:v>
                </c:pt>
                <c:pt idx="14297">
                  <c:v>-83.118500000000012</c:v>
                </c:pt>
                <c:pt idx="14298">
                  <c:v>-83.116500000000002</c:v>
                </c:pt>
                <c:pt idx="14299">
                  <c:v>-83.114500000000007</c:v>
                </c:pt>
                <c:pt idx="14300">
                  <c:v>-83.112500000000011</c:v>
                </c:pt>
                <c:pt idx="14301">
                  <c:v>-83.110500000000002</c:v>
                </c:pt>
                <c:pt idx="14302">
                  <c:v>-83.108500000000006</c:v>
                </c:pt>
                <c:pt idx="14303">
                  <c:v>-83.106500000000011</c:v>
                </c:pt>
                <c:pt idx="14304">
                  <c:v>-83.104500000000002</c:v>
                </c:pt>
                <c:pt idx="14305">
                  <c:v>-83.102500000000006</c:v>
                </c:pt>
                <c:pt idx="14306">
                  <c:v>-83.100500000000011</c:v>
                </c:pt>
                <c:pt idx="14307">
                  <c:v>-83.098500000000001</c:v>
                </c:pt>
                <c:pt idx="14308">
                  <c:v>-83.096500000000006</c:v>
                </c:pt>
                <c:pt idx="14309">
                  <c:v>-83.094500000000011</c:v>
                </c:pt>
                <c:pt idx="14310">
                  <c:v>-83.092500000000001</c:v>
                </c:pt>
                <c:pt idx="14311">
                  <c:v>-83.090500000000006</c:v>
                </c:pt>
                <c:pt idx="14312">
                  <c:v>-83.08850000000001</c:v>
                </c:pt>
                <c:pt idx="14313">
                  <c:v>-83.086500000000001</c:v>
                </c:pt>
                <c:pt idx="14314">
                  <c:v>-83.084500000000006</c:v>
                </c:pt>
                <c:pt idx="14315">
                  <c:v>-83.08250000000001</c:v>
                </c:pt>
                <c:pt idx="14316">
                  <c:v>-83.080500000000001</c:v>
                </c:pt>
                <c:pt idx="14317">
                  <c:v>-83.078500000000005</c:v>
                </c:pt>
                <c:pt idx="14318">
                  <c:v>-83.07650000000001</c:v>
                </c:pt>
                <c:pt idx="14319">
                  <c:v>-83.0745</c:v>
                </c:pt>
                <c:pt idx="14320">
                  <c:v>-83.072500000000005</c:v>
                </c:pt>
                <c:pt idx="14321">
                  <c:v>-83.07050000000001</c:v>
                </c:pt>
                <c:pt idx="14322">
                  <c:v>-83.0685</c:v>
                </c:pt>
                <c:pt idx="14323">
                  <c:v>-83.066500000000005</c:v>
                </c:pt>
                <c:pt idx="14324">
                  <c:v>-83.06450000000001</c:v>
                </c:pt>
                <c:pt idx="14325">
                  <c:v>-83.0625</c:v>
                </c:pt>
                <c:pt idx="14326">
                  <c:v>-83.060500000000005</c:v>
                </c:pt>
                <c:pt idx="14327">
                  <c:v>-83.058500000000009</c:v>
                </c:pt>
                <c:pt idx="14328">
                  <c:v>-83.0565</c:v>
                </c:pt>
                <c:pt idx="14329">
                  <c:v>-83.054500000000004</c:v>
                </c:pt>
                <c:pt idx="14330">
                  <c:v>-83.052500000000009</c:v>
                </c:pt>
                <c:pt idx="14331">
                  <c:v>-83.0505</c:v>
                </c:pt>
                <c:pt idx="14332">
                  <c:v>-83.048500000000004</c:v>
                </c:pt>
                <c:pt idx="14333">
                  <c:v>-83.046500000000009</c:v>
                </c:pt>
                <c:pt idx="14334">
                  <c:v>-83.044499999999999</c:v>
                </c:pt>
                <c:pt idx="14335">
                  <c:v>-83.042500000000004</c:v>
                </c:pt>
                <c:pt idx="14336">
                  <c:v>-83.040500000000009</c:v>
                </c:pt>
                <c:pt idx="14337">
                  <c:v>-83.038499999999999</c:v>
                </c:pt>
                <c:pt idx="14338">
                  <c:v>-83.036500000000004</c:v>
                </c:pt>
                <c:pt idx="14339">
                  <c:v>-83.034500000000008</c:v>
                </c:pt>
                <c:pt idx="14340">
                  <c:v>-83.032499999999999</c:v>
                </c:pt>
                <c:pt idx="14341">
                  <c:v>-83.030500000000004</c:v>
                </c:pt>
                <c:pt idx="14342">
                  <c:v>-83.028500000000008</c:v>
                </c:pt>
                <c:pt idx="14343">
                  <c:v>-83.026499999999999</c:v>
                </c:pt>
                <c:pt idx="14344">
                  <c:v>-83.024500000000003</c:v>
                </c:pt>
                <c:pt idx="14345">
                  <c:v>-83.022500000000008</c:v>
                </c:pt>
                <c:pt idx="14346">
                  <c:v>-83.020499999999998</c:v>
                </c:pt>
                <c:pt idx="14347">
                  <c:v>-83.018500000000003</c:v>
                </c:pt>
                <c:pt idx="14348">
                  <c:v>-83.016500000000008</c:v>
                </c:pt>
                <c:pt idx="14349">
                  <c:v>-83.014499999999998</c:v>
                </c:pt>
                <c:pt idx="14350">
                  <c:v>-83.012500000000003</c:v>
                </c:pt>
                <c:pt idx="14351">
                  <c:v>-83.010500000000008</c:v>
                </c:pt>
                <c:pt idx="14352">
                  <c:v>-83.008499999999998</c:v>
                </c:pt>
                <c:pt idx="14353">
                  <c:v>-83.006500000000003</c:v>
                </c:pt>
                <c:pt idx="14354">
                  <c:v>-83.004500000000007</c:v>
                </c:pt>
                <c:pt idx="14355">
                  <c:v>-83.002499999999998</c:v>
                </c:pt>
                <c:pt idx="14356">
                  <c:v>-83.000500000000002</c:v>
                </c:pt>
                <c:pt idx="14357">
                  <c:v>-82.998500000000007</c:v>
                </c:pt>
                <c:pt idx="14358">
                  <c:v>-82.996499999999997</c:v>
                </c:pt>
                <c:pt idx="14359">
                  <c:v>-82.994500000000002</c:v>
                </c:pt>
                <c:pt idx="14360">
                  <c:v>-82.992500000000007</c:v>
                </c:pt>
                <c:pt idx="14361">
                  <c:v>-82.990499999999997</c:v>
                </c:pt>
                <c:pt idx="14362">
                  <c:v>-82.988500000000002</c:v>
                </c:pt>
                <c:pt idx="14363">
                  <c:v>-82.986500000000007</c:v>
                </c:pt>
                <c:pt idx="14364">
                  <c:v>-82.984499999999997</c:v>
                </c:pt>
                <c:pt idx="14365">
                  <c:v>-82.982500000000002</c:v>
                </c:pt>
                <c:pt idx="14366">
                  <c:v>-82.980500000000006</c:v>
                </c:pt>
                <c:pt idx="14367">
                  <c:v>-82.978499999999997</c:v>
                </c:pt>
                <c:pt idx="14368">
                  <c:v>-82.976500000000001</c:v>
                </c:pt>
                <c:pt idx="14369">
                  <c:v>-82.974500000000006</c:v>
                </c:pt>
                <c:pt idx="14370">
                  <c:v>-82.972500000000011</c:v>
                </c:pt>
                <c:pt idx="14371">
                  <c:v>-82.970500000000001</c:v>
                </c:pt>
                <c:pt idx="14372">
                  <c:v>-82.968500000000006</c:v>
                </c:pt>
                <c:pt idx="14373">
                  <c:v>-82.966500000000011</c:v>
                </c:pt>
                <c:pt idx="14374">
                  <c:v>-82.964500000000001</c:v>
                </c:pt>
                <c:pt idx="14375">
                  <c:v>-82.962500000000006</c:v>
                </c:pt>
                <c:pt idx="14376">
                  <c:v>-82.96050000000001</c:v>
                </c:pt>
                <c:pt idx="14377">
                  <c:v>-82.958500000000001</c:v>
                </c:pt>
                <c:pt idx="14378">
                  <c:v>-82.956500000000005</c:v>
                </c:pt>
                <c:pt idx="14379">
                  <c:v>-82.95450000000001</c:v>
                </c:pt>
                <c:pt idx="14380">
                  <c:v>-82.952500000000001</c:v>
                </c:pt>
                <c:pt idx="14381">
                  <c:v>-82.950500000000005</c:v>
                </c:pt>
                <c:pt idx="14382">
                  <c:v>-82.94850000000001</c:v>
                </c:pt>
                <c:pt idx="14383">
                  <c:v>-82.946500000000015</c:v>
                </c:pt>
                <c:pt idx="14384">
                  <c:v>-82.944500000000005</c:v>
                </c:pt>
                <c:pt idx="14385">
                  <c:v>-82.94250000000001</c:v>
                </c:pt>
                <c:pt idx="14386">
                  <c:v>-82.940500000000014</c:v>
                </c:pt>
                <c:pt idx="14387">
                  <c:v>-82.938500000000005</c:v>
                </c:pt>
                <c:pt idx="14388">
                  <c:v>-82.936500000000009</c:v>
                </c:pt>
                <c:pt idx="14389">
                  <c:v>-82.934500000000014</c:v>
                </c:pt>
                <c:pt idx="14390">
                  <c:v>-82.932500000000005</c:v>
                </c:pt>
                <c:pt idx="14391">
                  <c:v>-82.930500000000009</c:v>
                </c:pt>
                <c:pt idx="14392">
                  <c:v>-82.928500000000014</c:v>
                </c:pt>
                <c:pt idx="14393">
                  <c:v>-82.926500000000004</c:v>
                </c:pt>
                <c:pt idx="14394">
                  <c:v>-82.924500000000009</c:v>
                </c:pt>
                <c:pt idx="14395">
                  <c:v>-82.922500000000014</c:v>
                </c:pt>
                <c:pt idx="14396">
                  <c:v>-82.920500000000004</c:v>
                </c:pt>
                <c:pt idx="14397">
                  <c:v>-82.918500000000009</c:v>
                </c:pt>
                <c:pt idx="14398">
                  <c:v>-82.916500000000013</c:v>
                </c:pt>
                <c:pt idx="14399">
                  <c:v>-82.914500000000004</c:v>
                </c:pt>
                <c:pt idx="14400">
                  <c:v>-82.912500000000009</c:v>
                </c:pt>
                <c:pt idx="14401">
                  <c:v>-82.910500000000013</c:v>
                </c:pt>
                <c:pt idx="14402">
                  <c:v>-82.908500000000004</c:v>
                </c:pt>
                <c:pt idx="14403">
                  <c:v>-82.906500000000008</c:v>
                </c:pt>
                <c:pt idx="14404">
                  <c:v>-82.904500000000013</c:v>
                </c:pt>
                <c:pt idx="14405">
                  <c:v>-82.902500000000003</c:v>
                </c:pt>
                <c:pt idx="14406">
                  <c:v>-82.900500000000008</c:v>
                </c:pt>
                <c:pt idx="14407">
                  <c:v>-82.898500000000013</c:v>
                </c:pt>
                <c:pt idx="14408">
                  <c:v>-82.896500000000003</c:v>
                </c:pt>
                <c:pt idx="14409">
                  <c:v>-82.894500000000008</c:v>
                </c:pt>
                <c:pt idx="14410">
                  <c:v>-82.892500000000013</c:v>
                </c:pt>
                <c:pt idx="14411">
                  <c:v>-82.890500000000003</c:v>
                </c:pt>
                <c:pt idx="14412">
                  <c:v>-82.888500000000008</c:v>
                </c:pt>
                <c:pt idx="14413">
                  <c:v>-82.886500000000012</c:v>
                </c:pt>
                <c:pt idx="14414">
                  <c:v>-82.884500000000003</c:v>
                </c:pt>
                <c:pt idx="14415">
                  <c:v>-82.882500000000007</c:v>
                </c:pt>
                <c:pt idx="14416">
                  <c:v>-82.880500000000012</c:v>
                </c:pt>
                <c:pt idx="14417">
                  <c:v>-82.878500000000003</c:v>
                </c:pt>
                <c:pt idx="14418">
                  <c:v>-82.876500000000007</c:v>
                </c:pt>
                <c:pt idx="14419">
                  <c:v>-82.874500000000012</c:v>
                </c:pt>
                <c:pt idx="14420">
                  <c:v>-82.872500000000002</c:v>
                </c:pt>
                <c:pt idx="14421">
                  <c:v>-82.870500000000007</c:v>
                </c:pt>
                <c:pt idx="14422">
                  <c:v>-82.868500000000012</c:v>
                </c:pt>
                <c:pt idx="14423">
                  <c:v>-82.866500000000002</c:v>
                </c:pt>
                <c:pt idx="14424">
                  <c:v>-82.864500000000007</c:v>
                </c:pt>
                <c:pt idx="14425">
                  <c:v>-82.862500000000011</c:v>
                </c:pt>
                <c:pt idx="14426">
                  <c:v>-82.860500000000002</c:v>
                </c:pt>
                <c:pt idx="14427">
                  <c:v>-82.858500000000006</c:v>
                </c:pt>
                <c:pt idx="14428">
                  <c:v>-82.856500000000011</c:v>
                </c:pt>
                <c:pt idx="14429">
                  <c:v>-82.854500000000002</c:v>
                </c:pt>
                <c:pt idx="14430">
                  <c:v>-82.852500000000006</c:v>
                </c:pt>
                <c:pt idx="14431">
                  <c:v>-82.850500000000011</c:v>
                </c:pt>
                <c:pt idx="14432">
                  <c:v>-82.848500000000001</c:v>
                </c:pt>
                <c:pt idx="14433">
                  <c:v>-82.846500000000006</c:v>
                </c:pt>
                <c:pt idx="14434">
                  <c:v>-82.844500000000011</c:v>
                </c:pt>
                <c:pt idx="14435">
                  <c:v>-82.842500000000001</c:v>
                </c:pt>
                <c:pt idx="14436">
                  <c:v>-82.840500000000006</c:v>
                </c:pt>
                <c:pt idx="14437">
                  <c:v>-82.83850000000001</c:v>
                </c:pt>
                <c:pt idx="14438">
                  <c:v>-82.836500000000001</c:v>
                </c:pt>
                <c:pt idx="14439">
                  <c:v>-82.834500000000006</c:v>
                </c:pt>
                <c:pt idx="14440">
                  <c:v>-82.83250000000001</c:v>
                </c:pt>
                <c:pt idx="14441">
                  <c:v>-82.830500000000001</c:v>
                </c:pt>
                <c:pt idx="14442">
                  <c:v>-82.828500000000005</c:v>
                </c:pt>
                <c:pt idx="14443">
                  <c:v>-82.82650000000001</c:v>
                </c:pt>
                <c:pt idx="14444">
                  <c:v>-82.8245</c:v>
                </c:pt>
                <c:pt idx="14445">
                  <c:v>-82.822500000000005</c:v>
                </c:pt>
                <c:pt idx="14446">
                  <c:v>-82.82050000000001</c:v>
                </c:pt>
                <c:pt idx="14447">
                  <c:v>-82.8185</c:v>
                </c:pt>
                <c:pt idx="14448">
                  <c:v>-82.816500000000005</c:v>
                </c:pt>
                <c:pt idx="14449">
                  <c:v>-82.81450000000001</c:v>
                </c:pt>
                <c:pt idx="14450">
                  <c:v>-82.8125</c:v>
                </c:pt>
                <c:pt idx="14451">
                  <c:v>-82.810500000000005</c:v>
                </c:pt>
                <c:pt idx="14452">
                  <c:v>-82.808500000000009</c:v>
                </c:pt>
                <c:pt idx="14453">
                  <c:v>-82.8065</c:v>
                </c:pt>
                <c:pt idx="14454">
                  <c:v>-82.804500000000004</c:v>
                </c:pt>
                <c:pt idx="14455">
                  <c:v>-82.802500000000009</c:v>
                </c:pt>
                <c:pt idx="14456">
                  <c:v>-82.8005</c:v>
                </c:pt>
                <c:pt idx="14457">
                  <c:v>-82.798500000000004</c:v>
                </c:pt>
                <c:pt idx="14458">
                  <c:v>-82.796500000000009</c:v>
                </c:pt>
                <c:pt idx="14459">
                  <c:v>-82.794499999999999</c:v>
                </c:pt>
                <c:pt idx="14460">
                  <c:v>-82.792500000000004</c:v>
                </c:pt>
                <c:pt idx="14461">
                  <c:v>-82.790500000000009</c:v>
                </c:pt>
                <c:pt idx="14462">
                  <c:v>-82.788499999999999</c:v>
                </c:pt>
                <c:pt idx="14463">
                  <c:v>-82.786500000000004</c:v>
                </c:pt>
                <c:pt idx="14464">
                  <c:v>-82.784500000000008</c:v>
                </c:pt>
                <c:pt idx="14465">
                  <c:v>-82.782499999999999</c:v>
                </c:pt>
                <c:pt idx="14466">
                  <c:v>-82.780500000000004</c:v>
                </c:pt>
                <c:pt idx="14467">
                  <c:v>-82.778500000000008</c:v>
                </c:pt>
                <c:pt idx="14468">
                  <c:v>-82.776499999999999</c:v>
                </c:pt>
                <c:pt idx="14469">
                  <c:v>-82.774500000000003</c:v>
                </c:pt>
                <c:pt idx="14470">
                  <c:v>-82.772500000000008</c:v>
                </c:pt>
                <c:pt idx="14471">
                  <c:v>-82.770499999999998</c:v>
                </c:pt>
                <c:pt idx="14472">
                  <c:v>-82.768500000000003</c:v>
                </c:pt>
                <c:pt idx="14473">
                  <c:v>-82.766500000000008</c:v>
                </c:pt>
                <c:pt idx="14474">
                  <c:v>-82.764499999999998</c:v>
                </c:pt>
                <c:pt idx="14475">
                  <c:v>-82.762500000000003</c:v>
                </c:pt>
                <c:pt idx="14476">
                  <c:v>-82.760500000000008</c:v>
                </c:pt>
                <c:pt idx="14477">
                  <c:v>-82.758499999999998</c:v>
                </c:pt>
                <c:pt idx="14478">
                  <c:v>-82.756500000000003</c:v>
                </c:pt>
                <c:pt idx="14479">
                  <c:v>-82.754500000000007</c:v>
                </c:pt>
                <c:pt idx="14480">
                  <c:v>-82.752499999999998</c:v>
                </c:pt>
                <c:pt idx="14481">
                  <c:v>-82.750500000000002</c:v>
                </c:pt>
                <c:pt idx="14482">
                  <c:v>-82.748500000000007</c:v>
                </c:pt>
                <c:pt idx="14483">
                  <c:v>-82.746499999999997</c:v>
                </c:pt>
                <c:pt idx="14484">
                  <c:v>-82.744500000000002</c:v>
                </c:pt>
                <c:pt idx="14485">
                  <c:v>-82.742500000000007</c:v>
                </c:pt>
                <c:pt idx="14486">
                  <c:v>-82.740499999999997</c:v>
                </c:pt>
                <c:pt idx="14487">
                  <c:v>-82.738500000000002</c:v>
                </c:pt>
                <c:pt idx="14488">
                  <c:v>-82.736500000000007</c:v>
                </c:pt>
                <c:pt idx="14489">
                  <c:v>-82.734499999999997</c:v>
                </c:pt>
                <c:pt idx="14490">
                  <c:v>-82.732500000000002</c:v>
                </c:pt>
                <c:pt idx="14491">
                  <c:v>-82.730500000000006</c:v>
                </c:pt>
                <c:pt idx="14492">
                  <c:v>-82.728499999999997</c:v>
                </c:pt>
                <c:pt idx="14493">
                  <c:v>-82.726500000000001</c:v>
                </c:pt>
                <c:pt idx="14494">
                  <c:v>-82.724500000000006</c:v>
                </c:pt>
                <c:pt idx="14495">
                  <c:v>-82.722500000000011</c:v>
                </c:pt>
                <c:pt idx="14496">
                  <c:v>-82.720500000000001</c:v>
                </c:pt>
                <c:pt idx="14497">
                  <c:v>-82.718500000000006</c:v>
                </c:pt>
                <c:pt idx="14498">
                  <c:v>-82.716500000000011</c:v>
                </c:pt>
                <c:pt idx="14499">
                  <c:v>-82.714500000000001</c:v>
                </c:pt>
                <c:pt idx="14500">
                  <c:v>-82.712500000000006</c:v>
                </c:pt>
                <c:pt idx="14501">
                  <c:v>-82.71050000000001</c:v>
                </c:pt>
                <c:pt idx="14502">
                  <c:v>-82.708500000000001</c:v>
                </c:pt>
                <c:pt idx="14503">
                  <c:v>-82.706500000000005</c:v>
                </c:pt>
                <c:pt idx="14504">
                  <c:v>-82.70450000000001</c:v>
                </c:pt>
                <c:pt idx="14505">
                  <c:v>-82.702500000000001</c:v>
                </c:pt>
                <c:pt idx="14506">
                  <c:v>-82.700500000000005</c:v>
                </c:pt>
                <c:pt idx="14507">
                  <c:v>-82.69850000000001</c:v>
                </c:pt>
                <c:pt idx="14508">
                  <c:v>-82.696500000000015</c:v>
                </c:pt>
                <c:pt idx="14509">
                  <c:v>-82.694500000000005</c:v>
                </c:pt>
                <c:pt idx="14510">
                  <c:v>-82.69250000000001</c:v>
                </c:pt>
                <c:pt idx="14511">
                  <c:v>-82.690500000000014</c:v>
                </c:pt>
                <c:pt idx="14512">
                  <c:v>-82.688500000000005</c:v>
                </c:pt>
                <c:pt idx="14513">
                  <c:v>-82.686500000000009</c:v>
                </c:pt>
                <c:pt idx="14514">
                  <c:v>-82.684500000000014</c:v>
                </c:pt>
                <c:pt idx="14515">
                  <c:v>-82.682500000000005</c:v>
                </c:pt>
                <c:pt idx="14516">
                  <c:v>-82.680500000000009</c:v>
                </c:pt>
                <c:pt idx="14517">
                  <c:v>-82.678500000000014</c:v>
                </c:pt>
                <c:pt idx="14518">
                  <c:v>-82.676500000000004</c:v>
                </c:pt>
                <c:pt idx="14519">
                  <c:v>-82.674500000000009</c:v>
                </c:pt>
                <c:pt idx="14520">
                  <c:v>-82.672500000000014</c:v>
                </c:pt>
                <c:pt idx="14521">
                  <c:v>-82.670500000000004</c:v>
                </c:pt>
                <c:pt idx="14522">
                  <c:v>-82.668500000000009</c:v>
                </c:pt>
                <c:pt idx="14523">
                  <c:v>-82.666500000000013</c:v>
                </c:pt>
                <c:pt idx="14524">
                  <c:v>-82.664500000000004</c:v>
                </c:pt>
                <c:pt idx="14525">
                  <c:v>-82.662500000000009</c:v>
                </c:pt>
                <c:pt idx="14526">
                  <c:v>-82.660500000000013</c:v>
                </c:pt>
                <c:pt idx="14527">
                  <c:v>-82.658500000000004</c:v>
                </c:pt>
                <c:pt idx="14528">
                  <c:v>-82.656500000000008</c:v>
                </c:pt>
                <c:pt idx="14529">
                  <c:v>-82.654500000000013</c:v>
                </c:pt>
                <c:pt idx="14530">
                  <c:v>-82.652500000000003</c:v>
                </c:pt>
                <c:pt idx="14531">
                  <c:v>-82.650500000000008</c:v>
                </c:pt>
                <c:pt idx="14532">
                  <c:v>-82.648500000000013</c:v>
                </c:pt>
                <c:pt idx="14533">
                  <c:v>-82.646500000000003</c:v>
                </c:pt>
                <c:pt idx="14534">
                  <c:v>-82.644500000000008</c:v>
                </c:pt>
                <c:pt idx="14535">
                  <c:v>-82.642500000000013</c:v>
                </c:pt>
                <c:pt idx="14536">
                  <c:v>-82.640500000000003</c:v>
                </c:pt>
                <c:pt idx="14537">
                  <c:v>-82.638500000000008</c:v>
                </c:pt>
                <c:pt idx="14538">
                  <c:v>-82.636500000000012</c:v>
                </c:pt>
                <c:pt idx="14539">
                  <c:v>-82.634500000000003</c:v>
                </c:pt>
                <c:pt idx="14540">
                  <c:v>-82.632500000000007</c:v>
                </c:pt>
                <c:pt idx="14541">
                  <c:v>-82.630500000000012</c:v>
                </c:pt>
                <c:pt idx="14542">
                  <c:v>-82.628500000000003</c:v>
                </c:pt>
                <c:pt idx="14543">
                  <c:v>-82.626500000000007</c:v>
                </c:pt>
                <c:pt idx="14544">
                  <c:v>-82.624500000000012</c:v>
                </c:pt>
                <c:pt idx="14545">
                  <c:v>-82.622500000000002</c:v>
                </c:pt>
                <c:pt idx="14546">
                  <c:v>-82.620500000000007</c:v>
                </c:pt>
                <c:pt idx="14547">
                  <c:v>-82.618500000000012</c:v>
                </c:pt>
                <c:pt idx="14548">
                  <c:v>-82.616500000000002</c:v>
                </c:pt>
                <c:pt idx="14549">
                  <c:v>-82.614500000000007</c:v>
                </c:pt>
                <c:pt idx="14550">
                  <c:v>-82.612500000000011</c:v>
                </c:pt>
                <c:pt idx="14551">
                  <c:v>-82.610500000000002</c:v>
                </c:pt>
                <c:pt idx="14552">
                  <c:v>-82.608500000000006</c:v>
                </c:pt>
                <c:pt idx="14553">
                  <c:v>-82.606500000000011</c:v>
                </c:pt>
                <c:pt idx="14554">
                  <c:v>-82.604500000000002</c:v>
                </c:pt>
                <c:pt idx="14555">
                  <c:v>-82.602500000000006</c:v>
                </c:pt>
                <c:pt idx="14556">
                  <c:v>-82.600500000000011</c:v>
                </c:pt>
                <c:pt idx="14557">
                  <c:v>-82.598500000000001</c:v>
                </c:pt>
                <c:pt idx="14558">
                  <c:v>-82.596500000000006</c:v>
                </c:pt>
                <c:pt idx="14559">
                  <c:v>-82.594500000000011</c:v>
                </c:pt>
                <c:pt idx="14560">
                  <c:v>-82.592500000000001</c:v>
                </c:pt>
                <c:pt idx="14561">
                  <c:v>-82.590500000000006</c:v>
                </c:pt>
                <c:pt idx="14562">
                  <c:v>-82.58850000000001</c:v>
                </c:pt>
                <c:pt idx="14563">
                  <c:v>-82.586500000000001</c:v>
                </c:pt>
                <c:pt idx="14564">
                  <c:v>-82.584500000000006</c:v>
                </c:pt>
                <c:pt idx="14565">
                  <c:v>-82.58250000000001</c:v>
                </c:pt>
                <c:pt idx="14566">
                  <c:v>-82.580500000000001</c:v>
                </c:pt>
                <c:pt idx="14567">
                  <c:v>-82.578500000000005</c:v>
                </c:pt>
                <c:pt idx="14568">
                  <c:v>-82.57650000000001</c:v>
                </c:pt>
                <c:pt idx="14569">
                  <c:v>-82.5745</c:v>
                </c:pt>
                <c:pt idx="14570">
                  <c:v>-82.572500000000005</c:v>
                </c:pt>
                <c:pt idx="14571">
                  <c:v>-82.57050000000001</c:v>
                </c:pt>
                <c:pt idx="14572">
                  <c:v>-82.5685</c:v>
                </c:pt>
                <c:pt idx="14573">
                  <c:v>-82.566500000000005</c:v>
                </c:pt>
                <c:pt idx="14574">
                  <c:v>-82.56450000000001</c:v>
                </c:pt>
                <c:pt idx="14575">
                  <c:v>-82.5625</c:v>
                </c:pt>
                <c:pt idx="14576">
                  <c:v>-82.560500000000005</c:v>
                </c:pt>
                <c:pt idx="14577">
                  <c:v>-82.558500000000009</c:v>
                </c:pt>
                <c:pt idx="14578">
                  <c:v>-82.5565</c:v>
                </c:pt>
                <c:pt idx="14579">
                  <c:v>-82.554500000000004</c:v>
                </c:pt>
                <c:pt idx="14580">
                  <c:v>-82.552500000000009</c:v>
                </c:pt>
                <c:pt idx="14581">
                  <c:v>-82.5505</c:v>
                </c:pt>
                <c:pt idx="14582">
                  <c:v>-82.548500000000004</c:v>
                </c:pt>
                <c:pt idx="14583">
                  <c:v>-82.546500000000009</c:v>
                </c:pt>
                <c:pt idx="14584">
                  <c:v>-82.544499999999999</c:v>
                </c:pt>
                <c:pt idx="14585">
                  <c:v>-82.542500000000004</c:v>
                </c:pt>
                <c:pt idx="14586">
                  <c:v>-82.540500000000009</c:v>
                </c:pt>
                <c:pt idx="14587">
                  <c:v>-82.538499999999999</c:v>
                </c:pt>
                <c:pt idx="14588">
                  <c:v>-82.536500000000004</c:v>
                </c:pt>
                <c:pt idx="14589">
                  <c:v>-82.534500000000008</c:v>
                </c:pt>
                <c:pt idx="14590">
                  <c:v>-82.532499999999999</c:v>
                </c:pt>
                <c:pt idx="14591">
                  <c:v>-82.530500000000004</c:v>
                </c:pt>
                <c:pt idx="14592">
                  <c:v>-82.528500000000008</c:v>
                </c:pt>
                <c:pt idx="14593">
                  <c:v>-82.526499999999999</c:v>
                </c:pt>
                <c:pt idx="14594">
                  <c:v>-82.524500000000003</c:v>
                </c:pt>
                <c:pt idx="14595">
                  <c:v>-82.522500000000008</c:v>
                </c:pt>
                <c:pt idx="14596">
                  <c:v>-82.520499999999998</c:v>
                </c:pt>
                <c:pt idx="14597">
                  <c:v>-82.518500000000003</c:v>
                </c:pt>
                <c:pt idx="14598">
                  <c:v>-82.516500000000008</c:v>
                </c:pt>
                <c:pt idx="14599">
                  <c:v>-82.514499999999998</c:v>
                </c:pt>
                <c:pt idx="14600">
                  <c:v>-82.512500000000003</c:v>
                </c:pt>
                <c:pt idx="14601">
                  <c:v>-82.510500000000008</c:v>
                </c:pt>
                <c:pt idx="14602">
                  <c:v>-82.508499999999998</c:v>
                </c:pt>
                <c:pt idx="14603">
                  <c:v>-82.506500000000003</c:v>
                </c:pt>
                <c:pt idx="14604">
                  <c:v>-82.504500000000007</c:v>
                </c:pt>
                <c:pt idx="14605">
                  <c:v>-82.502499999999998</c:v>
                </c:pt>
                <c:pt idx="14606">
                  <c:v>-82.500500000000002</c:v>
                </c:pt>
                <c:pt idx="14607">
                  <c:v>-82.498500000000007</c:v>
                </c:pt>
                <c:pt idx="14608">
                  <c:v>-82.496499999999997</c:v>
                </c:pt>
                <c:pt idx="14609">
                  <c:v>-82.494500000000002</c:v>
                </c:pt>
                <c:pt idx="14610">
                  <c:v>-82.492500000000007</c:v>
                </c:pt>
                <c:pt idx="14611">
                  <c:v>-82.490499999999997</c:v>
                </c:pt>
                <c:pt idx="14612">
                  <c:v>-82.488500000000002</c:v>
                </c:pt>
                <c:pt idx="14613">
                  <c:v>-82.486500000000007</c:v>
                </c:pt>
                <c:pt idx="14614">
                  <c:v>-82.484499999999997</c:v>
                </c:pt>
                <c:pt idx="14615">
                  <c:v>-82.482500000000002</c:v>
                </c:pt>
                <c:pt idx="14616">
                  <c:v>-82.480500000000006</c:v>
                </c:pt>
                <c:pt idx="14617">
                  <c:v>-82.478499999999997</c:v>
                </c:pt>
                <c:pt idx="14618">
                  <c:v>-82.476500000000001</c:v>
                </c:pt>
                <c:pt idx="14619">
                  <c:v>-82.474500000000006</c:v>
                </c:pt>
                <c:pt idx="14620">
                  <c:v>-82.472500000000011</c:v>
                </c:pt>
                <c:pt idx="14621">
                  <c:v>-82.470500000000001</c:v>
                </c:pt>
                <c:pt idx="14622">
                  <c:v>-82.468500000000006</c:v>
                </c:pt>
                <c:pt idx="14623">
                  <c:v>-82.466500000000011</c:v>
                </c:pt>
                <c:pt idx="14624">
                  <c:v>-82.464500000000001</c:v>
                </c:pt>
                <c:pt idx="14625">
                  <c:v>-82.462500000000006</c:v>
                </c:pt>
                <c:pt idx="14626">
                  <c:v>-82.46050000000001</c:v>
                </c:pt>
                <c:pt idx="14627">
                  <c:v>-82.458500000000001</c:v>
                </c:pt>
                <c:pt idx="14628">
                  <c:v>-82.456500000000005</c:v>
                </c:pt>
                <c:pt idx="14629">
                  <c:v>-82.45450000000001</c:v>
                </c:pt>
                <c:pt idx="14630">
                  <c:v>-82.452500000000001</c:v>
                </c:pt>
                <c:pt idx="14631">
                  <c:v>-82.450500000000005</c:v>
                </c:pt>
                <c:pt idx="14632">
                  <c:v>-82.44850000000001</c:v>
                </c:pt>
                <c:pt idx="14633">
                  <c:v>-82.446500000000015</c:v>
                </c:pt>
                <c:pt idx="14634">
                  <c:v>-82.444500000000005</c:v>
                </c:pt>
                <c:pt idx="14635">
                  <c:v>-82.44250000000001</c:v>
                </c:pt>
                <c:pt idx="14636">
                  <c:v>-82.440500000000014</c:v>
                </c:pt>
                <c:pt idx="14637">
                  <c:v>-82.438500000000005</c:v>
                </c:pt>
                <c:pt idx="14638">
                  <c:v>-82.436500000000009</c:v>
                </c:pt>
                <c:pt idx="14639">
                  <c:v>-82.434500000000014</c:v>
                </c:pt>
                <c:pt idx="14640">
                  <c:v>-82.432500000000005</c:v>
                </c:pt>
                <c:pt idx="14641">
                  <c:v>-82.430500000000009</c:v>
                </c:pt>
                <c:pt idx="14642">
                  <c:v>-82.428500000000014</c:v>
                </c:pt>
                <c:pt idx="14643">
                  <c:v>-82.426500000000004</c:v>
                </c:pt>
                <c:pt idx="14644">
                  <c:v>-82.424500000000009</c:v>
                </c:pt>
                <c:pt idx="14645">
                  <c:v>-82.422500000000014</c:v>
                </c:pt>
                <c:pt idx="14646">
                  <c:v>-82.420500000000004</c:v>
                </c:pt>
                <c:pt idx="14647">
                  <c:v>-82.418500000000009</c:v>
                </c:pt>
                <c:pt idx="14648">
                  <c:v>-82.416500000000013</c:v>
                </c:pt>
                <c:pt idx="14649">
                  <c:v>-82.414500000000004</c:v>
                </c:pt>
                <c:pt idx="14650">
                  <c:v>-82.412500000000009</c:v>
                </c:pt>
                <c:pt idx="14651">
                  <c:v>-82.410500000000013</c:v>
                </c:pt>
                <c:pt idx="14652">
                  <c:v>-82.408500000000004</c:v>
                </c:pt>
                <c:pt idx="14653">
                  <c:v>-82.406500000000008</c:v>
                </c:pt>
                <c:pt idx="14654">
                  <c:v>-82.404500000000013</c:v>
                </c:pt>
                <c:pt idx="14655">
                  <c:v>-82.402500000000003</c:v>
                </c:pt>
                <c:pt idx="14656">
                  <c:v>-82.400500000000008</c:v>
                </c:pt>
                <c:pt idx="14657">
                  <c:v>-82.398500000000013</c:v>
                </c:pt>
                <c:pt idx="14658">
                  <c:v>-82.396500000000003</c:v>
                </c:pt>
                <c:pt idx="14659">
                  <c:v>-82.394500000000008</c:v>
                </c:pt>
                <c:pt idx="14660">
                  <c:v>-82.392500000000013</c:v>
                </c:pt>
                <c:pt idx="14661">
                  <c:v>-82.390500000000003</c:v>
                </c:pt>
                <c:pt idx="14662">
                  <c:v>-82.388500000000008</c:v>
                </c:pt>
                <c:pt idx="14663">
                  <c:v>-82.386500000000012</c:v>
                </c:pt>
                <c:pt idx="14664">
                  <c:v>-82.384500000000003</c:v>
                </c:pt>
                <c:pt idx="14665">
                  <c:v>-82.382500000000007</c:v>
                </c:pt>
                <c:pt idx="14666">
                  <c:v>-82.380500000000012</c:v>
                </c:pt>
                <c:pt idx="14667">
                  <c:v>-82.378500000000003</c:v>
                </c:pt>
                <c:pt idx="14668">
                  <c:v>-82.376500000000007</c:v>
                </c:pt>
                <c:pt idx="14669">
                  <c:v>-82.374500000000012</c:v>
                </c:pt>
                <c:pt idx="14670">
                  <c:v>-82.372500000000002</c:v>
                </c:pt>
                <c:pt idx="14671">
                  <c:v>-82.370500000000007</c:v>
                </c:pt>
                <c:pt idx="14672">
                  <c:v>-82.368500000000012</c:v>
                </c:pt>
                <c:pt idx="14673">
                  <c:v>-82.366500000000002</c:v>
                </c:pt>
                <c:pt idx="14674">
                  <c:v>-82.364500000000007</c:v>
                </c:pt>
                <c:pt idx="14675">
                  <c:v>-82.362500000000011</c:v>
                </c:pt>
                <c:pt idx="14676">
                  <c:v>-82.360500000000002</c:v>
                </c:pt>
                <c:pt idx="14677">
                  <c:v>-82.358500000000006</c:v>
                </c:pt>
                <c:pt idx="14678">
                  <c:v>-82.356500000000011</c:v>
                </c:pt>
                <c:pt idx="14679">
                  <c:v>-82.354500000000002</c:v>
                </c:pt>
                <c:pt idx="14680">
                  <c:v>-82.352500000000006</c:v>
                </c:pt>
                <c:pt idx="14681">
                  <c:v>-82.350500000000011</c:v>
                </c:pt>
                <c:pt idx="14682">
                  <c:v>-82.348500000000001</c:v>
                </c:pt>
                <c:pt idx="14683">
                  <c:v>-82.346500000000006</c:v>
                </c:pt>
                <c:pt idx="14684">
                  <c:v>-82.344500000000011</c:v>
                </c:pt>
                <c:pt idx="14685">
                  <c:v>-82.342500000000001</c:v>
                </c:pt>
                <c:pt idx="14686">
                  <c:v>-82.340500000000006</c:v>
                </c:pt>
                <c:pt idx="14687">
                  <c:v>-82.33850000000001</c:v>
                </c:pt>
                <c:pt idx="14688">
                  <c:v>-82.336500000000001</c:v>
                </c:pt>
                <c:pt idx="14689">
                  <c:v>-82.334500000000006</c:v>
                </c:pt>
                <c:pt idx="14690">
                  <c:v>-82.33250000000001</c:v>
                </c:pt>
                <c:pt idx="14691">
                  <c:v>-82.330500000000001</c:v>
                </c:pt>
                <c:pt idx="14692">
                  <c:v>-82.328500000000005</c:v>
                </c:pt>
                <c:pt idx="14693">
                  <c:v>-82.32650000000001</c:v>
                </c:pt>
                <c:pt idx="14694">
                  <c:v>-82.3245</c:v>
                </c:pt>
                <c:pt idx="14695">
                  <c:v>-82.322500000000005</c:v>
                </c:pt>
                <c:pt idx="14696">
                  <c:v>-82.32050000000001</c:v>
                </c:pt>
                <c:pt idx="14697">
                  <c:v>-82.3185</c:v>
                </c:pt>
                <c:pt idx="14698">
                  <c:v>-82.316500000000005</c:v>
                </c:pt>
                <c:pt idx="14699">
                  <c:v>-82.31450000000001</c:v>
                </c:pt>
                <c:pt idx="14700">
                  <c:v>-82.3125</c:v>
                </c:pt>
                <c:pt idx="14701">
                  <c:v>-82.310500000000005</c:v>
                </c:pt>
                <c:pt idx="14702">
                  <c:v>-82.308500000000009</c:v>
                </c:pt>
                <c:pt idx="14703">
                  <c:v>-82.3065</c:v>
                </c:pt>
                <c:pt idx="14704">
                  <c:v>-82.304500000000004</c:v>
                </c:pt>
                <c:pt idx="14705">
                  <c:v>-82.302500000000009</c:v>
                </c:pt>
                <c:pt idx="14706">
                  <c:v>-82.3005</c:v>
                </c:pt>
                <c:pt idx="14707">
                  <c:v>-82.298500000000004</c:v>
                </c:pt>
                <c:pt idx="14708">
                  <c:v>-82.296500000000009</c:v>
                </c:pt>
                <c:pt idx="14709">
                  <c:v>-82.294499999999999</c:v>
                </c:pt>
                <c:pt idx="14710">
                  <c:v>-82.292500000000004</c:v>
                </c:pt>
                <c:pt idx="14711">
                  <c:v>-82.290500000000009</c:v>
                </c:pt>
                <c:pt idx="14712">
                  <c:v>-82.288499999999999</c:v>
                </c:pt>
                <c:pt idx="14713">
                  <c:v>-82.286500000000004</c:v>
                </c:pt>
                <c:pt idx="14714">
                  <c:v>-82.284500000000008</c:v>
                </c:pt>
                <c:pt idx="14715">
                  <c:v>-82.282499999999999</c:v>
                </c:pt>
                <c:pt idx="14716">
                  <c:v>-82.280500000000004</c:v>
                </c:pt>
                <c:pt idx="14717">
                  <c:v>-82.278500000000008</c:v>
                </c:pt>
                <c:pt idx="14718">
                  <c:v>-82.276499999999999</c:v>
                </c:pt>
                <c:pt idx="14719">
                  <c:v>-82.274500000000003</c:v>
                </c:pt>
                <c:pt idx="14720">
                  <c:v>-82.272500000000008</c:v>
                </c:pt>
                <c:pt idx="14721">
                  <c:v>-82.270499999999998</c:v>
                </c:pt>
                <c:pt idx="14722">
                  <c:v>-82.268500000000003</c:v>
                </c:pt>
                <c:pt idx="14723">
                  <c:v>-82.266500000000008</c:v>
                </c:pt>
                <c:pt idx="14724">
                  <c:v>-82.264499999999998</c:v>
                </c:pt>
                <c:pt idx="14725">
                  <c:v>-82.262500000000003</c:v>
                </c:pt>
                <c:pt idx="14726">
                  <c:v>-82.260500000000008</c:v>
                </c:pt>
                <c:pt idx="14727">
                  <c:v>-82.258499999999998</c:v>
                </c:pt>
                <c:pt idx="14728">
                  <c:v>-82.256500000000003</c:v>
                </c:pt>
                <c:pt idx="14729">
                  <c:v>-82.254500000000007</c:v>
                </c:pt>
                <c:pt idx="14730">
                  <c:v>-82.252499999999998</c:v>
                </c:pt>
                <c:pt idx="14731">
                  <c:v>-82.250500000000002</c:v>
                </c:pt>
                <c:pt idx="14732">
                  <c:v>-82.248500000000007</c:v>
                </c:pt>
                <c:pt idx="14733">
                  <c:v>-82.246499999999997</c:v>
                </c:pt>
                <c:pt idx="14734">
                  <c:v>-82.244500000000002</c:v>
                </c:pt>
                <c:pt idx="14735">
                  <c:v>-82.242500000000007</c:v>
                </c:pt>
                <c:pt idx="14736">
                  <c:v>-82.240499999999997</c:v>
                </c:pt>
                <c:pt idx="14737">
                  <c:v>-82.238500000000002</c:v>
                </c:pt>
                <c:pt idx="14738">
                  <c:v>-82.236500000000007</c:v>
                </c:pt>
                <c:pt idx="14739">
                  <c:v>-82.234499999999997</c:v>
                </c:pt>
                <c:pt idx="14740">
                  <c:v>-82.232500000000002</c:v>
                </c:pt>
                <c:pt idx="14741">
                  <c:v>-82.230500000000006</c:v>
                </c:pt>
                <c:pt idx="14742">
                  <c:v>-82.228499999999997</c:v>
                </c:pt>
                <c:pt idx="14743">
                  <c:v>-82.226500000000001</c:v>
                </c:pt>
                <c:pt idx="14744">
                  <c:v>-82.224500000000006</c:v>
                </c:pt>
                <c:pt idx="14745">
                  <c:v>-82.222500000000011</c:v>
                </c:pt>
                <c:pt idx="14746">
                  <c:v>-82.220500000000001</c:v>
                </c:pt>
                <c:pt idx="14747">
                  <c:v>-82.218500000000006</c:v>
                </c:pt>
                <c:pt idx="14748">
                  <c:v>-82.216500000000011</c:v>
                </c:pt>
                <c:pt idx="14749">
                  <c:v>-82.214500000000001</c:v>
                </c:pt>
                <c:pt idx="14750">
                  <c:v>-82.212500000000006</c:v>
                </c:pt>
                <c:pt idx="14751">
                  <c:v>-82.21050000000001</c:v>
                </c:pt>
                <c:pt idx="14752">
                  <c:v>-82.208500000000001</c:v>
                </c:pt>
                <c:pt idx="14753">
                  <c:v>-82.206500000000005</c:v>
                </c:pt>
                <c:pt idx="14754">
                  <c:v>-82.20450000000001</c:v>
                </c:pt>
                <c:pt idx="14755">
                  <c:v>-82.202500000000001</c:v>
                </c:pt>
                <c:pt idx="14756">
                  <c:v>-82.200500000000005</c:v>
                </c:pt>
                <c:pt idx="14757">
                  <c:v>-82.19850000000001</c:v>
                </c:pt>
                <c:pt idx="14758">
                  <c:v>-82.196500000000015</c:v>
                </c:pt>
                <c:pt idx="14759">
                  <c:v>-82.194500000000005</c:v>
                </c:pt>
                <c:pt idx="14760">
                  <c:v>-82.19250000000001</c:v>
                </c:pt>
                <c:pt idx="14761">
                  <c:v>-82.190500000000014</c:v>
                </c:pt>
                <c:pt idx="14762">
                  <c:v>-82.188500000000005</c:v>
                </c:pt>
                <c:pt idx="14763">
                  <c:v>-82.186500000000009</c:v>
                </c:pt>
                <c:pt idx="14764">
                  <c:v>-82.184500000000014</c:v>
                </c:pt>
                <c:pt idx="14765">
                  <c:v>-82.182500000000005</c:v>
                </c:pt>
                <c:pt idx="14766">
                  <c:v>-82.180500000000009</c:v>
                </c:pt>
                <c:pt idx="14767">
                  <c:v>-82.178500000000014</c:v>
                </c:pt>
                <c:pt idx="14768">
                  <c:v>-82.176500000000004</c:v>
                </c:pt>
                <c:pt idx="14769">
                  <c:v>-82.174500000000009</c:v>
                </c:pt>
                <c:pt idx="14770">
                  <c:v>-82.172500000000014</c:v>
                </c:pt>
                <c:pt idx="14771">
                  <c:v>-82.170500000000004</c:v>
                </c:pt>
                <c:pt idx="14772">
                  <c:v>-82.168500000000009</c:v>
                </c:pt>
                <c:pt idx="14773">
                  <c:v>-82.166500000000013</c:v>
                </c:pt>
                <c:pt idx="14774">
                  <c:v>-82.164500000000004</c:v>
                </c:pt>
                <c:pt idx="14775">
                  <c:v>-82.162500000000009</c:v>
                </c:pt>
                <c:pt idx="14776">
                  <c:v>-82.160500000000013</c:v>
                </c:pt>
                <c:pt idx="14777">
                  <c:v>-82.158500000000004</c:v>
                </c:pt>
                <c:pt idx="14778">
                  <c:v>-82.156500000000008</c:v>
                </c:pt>
                <c:pt idx="14779">
                  <c:v>-82.154500000000013</c:v>
                </c:pt>
                <c:pt idx="14780">
                  <c:v>-82.152500000000003</c:v>
                </c:pt>
                <c:pt idx="14781">
                  <c:v>-82.150500000000008</c:v>
                </c:pt>
                <c:pt idx="14782">
                  <c:v>-82.148500000000013</c:v>
                </c:pt>
                <c:pt idx="14783">
                  <c:v>-82.146500000000003</c:v>
                </c:pt>
                <c:pt idx="14784">
                  <c:v>-82.144500000000008</c:v>
                </c:pt>
                <c:pt idx="14785">
                  <c:v>-82.142500000000013</c:v>
                </c:pt>
                <c:pt idx="14786">
                  <c:v>-82.140500000000003</c:v>
                </c:pt>
                <c:pt idx="14787">
                  <c:v>-82.138500000000008</c:v>
                </c:pt>
                <c:pt idx="14788">
                  <c:v>-82.136500000000012</c:v>
                </c:pt>
                <c:pt idx="14789">
                  <c:v>-82.134500000000003</c:v>
                </c:pt>
                <c:pt idx="14790">
                  <c:v>-82.132500000000007</c:v>
                </c:pt>
                <c:pt idx="14791">
                  <c:v>-82.130500000000012</c:v>
                </c:pt>
                <c:pt idx="14792">
                  <c:v>-82.128500000000003</c:v>
                </c:pt>
                <c:pt idx="14793">
                  <c:v>-82.126500000000007</c:v>
                </c:pt>
                <c:pt idx="14794">
                  <c:v>-82.124500000000012</c:v>
                </c:pt>
                <c:pt idx="14795">
                  <c:v>-82.122500000000002</c:v>
                </c:pt>
                <c:pt idx="14796">
                  <c:v>-82.120500000000007</c:v>
                </c:pt>
                <c:pt idx="14797">
                  <c:v>-82.118500000000012</c:v>
                </c:pt>
                <c:pt idx="14798">
                  <c:v>-82.116500000000002</c:v>
                </c:pt>
                <c:pt idx="14799">
                  <c:v>-82.114500000000007</c:v>
                </c:pt>
                <c:pt idx="14800">
                  <c:v>-82.112500000000011</c:v>
                </c:pt>
                <c:pt idx="14801">
                  <c:v>-82.110500000000002</c:v>
                </c:pt>
                <c:pt idx="14802">
                  <c:v>-82.108500000000006</c:v>
                </c:pt>
                <c:pt idx="14803">
                  <c:v>-82.106500000000011</c:v>
                </c:pt>
                <c:pt idx="14804">
                  <c:v>-82.104500000000002</c:v>
                </c:pt>
                <c:pt idx="14805">
                  <c:v>-82.102500000000006</c:v>
                </c:pt>
                <c:pt idx="14806">
                  <c:v>-82.100500000000011</c:v>
                </c:pt>
                <c:pt idx="14807">
                  <c:v>-82.098500000000001</c:v>
                </c:pt>
                <c:pt idx="14808">
                  <c:v>-82.096500000000006</c:v>
                </c:pt>
                <c:pt idx="14809">
                  <c:v>-82.094500000000011</c:v>
                </c:pt>
                <c:pt idx="14810">
                  <c:v>-82.092500000000001</c:v>
                </c:pt>
                <c:pt idx="14811">
                  <c:v>-82.090500000000006</c:v>
                </c:pt>
                <c:pt idx="14812">
                  <c:v>-82.08850000000001</c:v>
                </c:pt>
                <c:pt idx="14813">
                  <c:v>-82.086500000000001</c:v>
                </c:pt>
                <c:pt idx="14814">
                  <c:v>-82.084500000000006</c:v>
                </c:pt>
                <c:pt idx="14815">
                  <c:v>-82.08250000000001</c:v>
                </c:pt>
                <c:pt idx="14816">
                  <c:v>-82.080500000000001</c:v>
                </c:pt>
                <c:pt idx="14817">
                  <c:v>-82.078500000000005</c:v>
                </c:pt>
                <c:pt idx="14818">
                  <c:v>-82.07650000000001</c:v>
                </c:pt>
                <c:pt idx="14819">
                  <c:v>-82.0745</c:v>
                </c:pt>
                <c:pt idx="14820">
                  <c:v>-82.072500000000005</c:v>
                </c:pt>
                <c:pt idx="14821">
                  <c:v>-82.07050000000001</c:v>
                </c:pt>
                <c:pt idx="14822">
                  <c:v>-82.0685</c:v>
                </c:pt>
                <c:pt idx="14823">
                  <c:v>-82.066500000000005</c:v>
                </c:pt>
                <c:pt idx="14824">
                  <c:v>-82.06450000000001</c:v>
                </c:pt>
                <c:pt idx="14825">
                  <c:v>-82.0625</c:v>
                </c:pt>
                <c:pt idx="14826">
                  <c:v>-82.060500000000005</c:v>
                </c:pt>
                <c:pt idx="14827">
                  <c:v>-82.058500000000009</c:v>
                </c:pt>
                <c:pt idx="14828">
                  <c:v>-82.0565</c:v>
                </c:pt>
                <c:pt idx="14829">
                  <c:v>-82.054500000000004</c:v>
                </c:pt>
                <c:pt idx="14830">
                  <c:v>-82.052500000000009</c:v>
                </c:pt>
                <c:pt idx="14831">
                  <c:v>-82.0505</c:v>
                </c:pt>
                <c:pt idx="14832">
                  <c:v>-82.048500000000004</c:v>
                </c:pt>
                <c:pt idx="14833">
                  <c:v>-82.046500000000009</c:v>
                </c:pt>
                <c:pt idx="14834">
                  <c:v>-82.044499999999999</c:v>
                </c:pt>
                <c:pt idx="14835">
                  <c:v>-82.042500000000004</c:v>
                </c:pt>
                <c:pt idx="14836">
                  <c:v>-82.040500000000009</c:v>
                </c:pt>
                <c:pt idx="14837">
                  <c:v>-82.038499999999999</c:v>
                </c:pt>
                <c:pt idx="14838">
                  <c:v>-82.036500000000004</c:v>
                </c:pt>
                <c:pt idx="14839">
                  <c:v>-82.034500000000008</c:v>
                </c:pt>
                <c:pt idx="14840">
                  <c:v>-82.032499999999999</c:v>
                </c:pt>
                <c:pt idx="14841">
                  <c:v>-82.030500000000004</c:v>
                </c:pt>
                <c:pt idx="14842">
                  <c:v>-82.028500000000008</c:v>
                </c:pt>
                <c:pt idx="14843">
                  <c:v>-82.026499999999999</c:v>
                </c:pt>
                <c:pt idx="14844">
                  <c:v>-82.024500000000003</c:v>
                </c:pt>
                <c:pt idx="14845">
                  <c:v>-82.022500000000008</c:v>
                </c:pt>
                <c:pt idx="14846">
                  <c:v>-82.020499999999998</c:v>
                </c:pt>
                <c:pt idx="14847">
                  <c:v>-82.018500000000003</c:v>
                </c:pt>
                <c:pt idx="14848">
                  <c:v>-82.016500000000008</c:v>
                </c:pt>
                <c:pt idx="14849">
                  <c:v>-82.014499999999998</c:v>
                </c:pt>
                <c:pt idx="14850">
                  <c:v>-82.012500000000003</c:v>
                </c:pt>
                <c:pt idx="14851">
                  <c:v>-82.010500000000008</c:v>
                </c:pt>
                <c:pt idx="14852">
                  <c:v>-82.008499999999998</c:v>
                </c:pt>
                <c:pt idx="14853">
                  <c:v>-82.006500000000003</c:v>
                </c:pt>
                <c:pt idx="14854">
                  <c:v>-82.004500000000007</c:v>
                </c:pt>
                <c:pt idx="14855">
                  <c:v>-82.002499999999998</c:v>
                </c:pt>
                <c:pt idx="14856">
                  <c:v>-82.000500000000002</c:v>
                </c:pt>
                <c:pt idx="14857">
                  <c:v>-81.998500000000007</c:v>
                </c:pt>
                <c:pt idx="14858">
                  <c:v>-81.996499999999997</c:v>
                </c:pt>
                <c:pt idx="14859">
                  <c:v>-81.994500000000002</c:v>
                </c:pt>
                <c:pt idx="14860">
                  <c:v>-81.992500000000007</c:v>
                </c:pt>
                <c:pt idx="14861">
                  <c:v>-81.990499999999997</c:v>
                </c:pt>
                <c:pt idx="14862">
                  <c:v>-81.988500000000002</c:v>
                </c:pt>
                <c:pt idx="14863">
                  <c:v>-81.986500000000007</c:v>
                </c:pt>
                <c:pt idx="14864">
                  <c:v>-81.984499999999997</c:v>
                </c:pt>
                <c:pt idx="14865">
                  <c:v>-81.982500000000002</c:v>
                </c:pt>
                <c:pt idx="14866">
                  <c:v>-81.980500000000006</c:v>
                </c:pt>
                <c:pt idx="14867">
                  <c:v>-81.978499999999997</c:v>
                </c:pt>
                <c:pt idx="14868">
                  <c:v>-81.976500000000001</c:v>
                </c:pt>
                <c:pt idx="14869">
                  <c:v>-81.974500000000006</c:v>
                </c:pt>
                <c:pt idx="14870">
                  <c:v>-81.972500000000011</c:v>
                </c:pt>
                <c:pt idx="14871">
                  <c:v>-81.970500000000001</c:v>
                </c:pt>
                <c:pt idx="14872">
                  <c:v>-81.968500000000006</c:v>
                </c:pt>
                <c:pt idx="14873">
                  <c:v>-81.966500000000011</c:v>
                </c:pt>
                <c:pt idx="14874">
                  <c:v>-81.964500000000001</c:v>
                </c:pt>
                <c:pt idx="14875">
                  <c:v>-81.962500000000006</c:v>
                </c:pt>
                <c:pt idx="14876">
                  <c:v>-81.96050000000001</c:v>
                </c:pt>
                <c:pt idx="14877">
                  <c:v>-81.958500000000001</c:v>
                </c:pt>
                <c:pt idx="14878">
                  <c:v>-81.956500000000005</c:v>
                </c:pt>
                <c:pt idx="14879">
                  <c:v>-81.95450000000001</c:v>
                </c:pt>
                <c:pt idx="14880">
                  <c:v>-81.952500000000001</c:v>
                </c:pt>
                <c:pt idx="14881">
                  <c:v>-81.950500000000005</c:v>
                </c:pt>
                <c:pt idx="14882">
                  <c:v>-81.94850000000001</c:v>
                </c:pt>
                <c:pt idx="14883">
                  <c:v>-81.946500000000015</c:v>
                </c:pt>
                <c:pt idx="14884">
                  <c:v>-81.944500000000005</c:v>
                </c:pt>
                <c:pt idx="14885">
                  <c:v>-81.94250000000001</c:v>
                </c:pt>
                <c:pt idx="14886">
                  <c:v>-81.940500000000014</c:v>
                </c:pt>
                <c:pt idx="14887">
                  <c:v>-81.938500000000005</c:v>
                </c:pt>
                <c:pt idx="14888">
                  <c:v>-81.936500000000009</c:v>
                </c:pt>
                <c:pt idx="14889">
                  <c:v>-81.934500000000014</c:v>
                </c:pt>
                <c:pt idx="14890">
                  <c:v>-81.932500000000005</c:v>
                </c:pt>
                <c:pt idx="14891">
                  <c:v>-81.930500000000009</c:v>
                </c:pt>
                <c:pt idx="14892">
                  <c:v>-81.928500000000014</c:v>
                </c:pt>
                <c:pt idx="14893">
                  <c:v>-81.926500000000004</c:v>
                </c:pt>
                <c:pt idx="14894">
                  <c:v>-81.924500000000009</c:v>
                </c:pt>
                <c:pt idx="14895">
                  <c:v>-81.922500000000014</c:v>
                </c:pt>
                <c:pt idx="14896">
                  <c:v>-81.920500000000004</c:v>
                </c:pt>
                <c:pt idx="14897">
                  <c:v>-81.918500000000009</c:v>
                </c:pt>
                <c:pt idx="14898">
                  <c:v>-81.916500000000013</c:v>
                </c:pt>
                <c:pt idx="14899">
                  <c:v>-81.914500000000004</c:v>
                </c:pt>
                <c:pt idx="14900">
                  <c:v>-81.912500000000009</c:v>
                </c:pt>
                <c:pt idx="14901">
                  <c:v>-81.910500000000013</c:v>
                </c:pt>
                <c:pt idx="14902">
                  <c:v>-81.908500000000004</c:v>
                </c:pt>
                <c:pt idx="14903">
                  <c:v>-81.906500000000008</c:v>
                </c:pt>
                <c:pt idx="14904">
                  <c:v>-81.904500000000013</c:v>
                </c:pt>
                <c:pt idx="14905">
                  <c:v>-81.902500000000003</c:v>
                </c:pt>
                <c:pt idx="14906">
                  <c:v>-81.900500000000008</c:v>
                </c:pt>
                <c:pt idx="14907">
                  <c:v>-81.898500000000013</c:v>
                </c:pt>
                <c:pt idx="14908">
                  <c:v>-81.896500000000003</c:v>
                </c:pt>
                <c:pt idx="14909">
                  <c:v>-81.894500000000008</c:v>
                </c:pt>
                <c:pt idx="14910">
                  <c:v>-81.892500000000013</c:v>
                </c:pt>
                <c:pt idx="14911">
                  <c:v>-81.890500000000003</c:v>
                </c:pt>
                <c:pt idx="14912">
                  <c:v>-81.888500000000008</c:v>
                </c:pt>
                <c:pt idx="14913">
                  <c:v>-81.886500000000012</c:v>
                </c:pt>
                <c:pt idx="14914">
                  <c:v>-81.884500000000003</c:v>
                </c:pt>
                <c:pt idx="14915">
                  <c:v>-81.882500000000007</c:v>
                </c:pt>
                <c:pt idx="14916">
                  <c:v>-81.880500000000012</c:v>
                </c:pt>
                <c:pt idx="14917">
                  <c:v>-81.878500000000003</c:v>
                </c:pt>
                <c:pt idx="14918">
                  <c:v>-81.876500000000007</c:v>
                </c:pt>
                <c:pt idx="14919">
                  <c:v>-81.874500000000012</c:v>
                </c:pt>
                <c:pt idx="14920">
                  <c:v>-81.872500000000002</c:v>
                </c:pt>
                <c:pt idx="14921">
                  <c:v>-81.870500000000007</c:v>
                </c:pt>
                <c:pt idx="14922">
                  <c:v>-81.868500000000012</c:v>
                </c:pt>
                <c:pt idx="14923">
                  <c:v>-81.866500000000002</c:v>
                </c:pt>
                <c:pt idx="14924">
                  <c:v>-81.864500000000007</c:v>
                </c:pt>
                <c:pt idx="14925">
                  <c:v>-81.862500000000011</c:v>
                </c:pt>
                <c:pt idx="14926">
                  <c:v>-81.860500000000002</c:v>
                </c:pt>
                <c:pt idx="14927">
                  <c:v>-81.858500000000006</c:v>
                </c:pt>
                <c:pt idx="14928">
                  <c:v>-81.856500000000011</c:v>
                </c:pt>
                <c:pt idx="14929">
                  <c:v>-81.854500000000002</c:v>
                </c:pt>
                <c:pt idx="14930">
                  <c:v>-81.852500000000006</c:v>
                </c:pt>
                <c:pt idx="14931">
                  <c:v>-81.850500000000011</c:v>
                </c:pt>
                <c:pt idx="14932">
                  <c:v>-81.848500000000001</c:v>
                </c:pt>
                <c:pt idx="14933">
                  <c:v>-81.846500000000006</c:v>
                </c:pt>
                <c:pt idx="14934">
                  <c:v>-81.844500000000011</c:v>
                </c:pt>
                <c:pt idx="14935">
                  <c:v>-81.842500000000001</c:v>
                </c:pt>
                <c:pt idx="14936">
                  <c:v>-81.840500000000006</c:v>
                </c:pt>
                <c:pt idx="14937">
                  <c:v>-81.83850000000001</c:v>
                </c:pt>
                <c:pt idx="14938">
                  <c:v>-81.836500000000001</c:v>
                </c:pt>
                <c:pt idx="14939">
                  <c:v>-81.834500000000006</c:v>
                </c:pt>
                <c:pt idx="14940">
                  <c:v>-81.83250000000001</c:v>
                </c:pt>
                <c:pt idx="14941">
                  <c:v>-81.830500000000001</c:v>
                </c:pt>
                <c:pt idx="14942">
                  <c:v>-81.828500000000005</c:v>
                </c:pt>
                <c:pt idx="14943">
                  <c:v>-81.82650000000001</c:v>
                </c:pt>
                <c:pt idx="14944">
                  <c:v>-81.8245</c:v>
                </c:pt>
                <c:pt idx="14945">
                  <c:v>-81.822500000000005</c:v>
                </c:pt>
                <c:pt idx="14946">
                  <c:v>-81.82050000000001</c:v>
                </c:pt>
                <c:pt idx="14947">
                  <c:v>-81.8185</c:v>
                </c:pt>
                <c:pt idx="14948">
                  <c:v>-81.816500000000005</c:v>
                </c:pt>
                <c:pt idx="14949">
                  <c:v>-81.81450000000001</c:v>
                </c:pt>
                <c:pt idx="14950">
                  <c:v>-81.8125</c:v>
                </c:pt>
                <c:pt idx="14951">
                  <c:v>-81.810500000000005</c:v>
                </c:pt>
                <c:pt idx="14952">
                  <c:v>-81.808500000000009</c:v>
                </c:pt>
                <c:pt idx="14953">
                  <c:v>-81.8065</c:v>
                </c:pt>
                <c:pt idx="14954">
                  <c:v>-81.804500000000004</c:v>
                </c:pt>
                <c:pt idx="14955">
                  <c:v>-81.802500000000009</c:v>
                </c:pt>
                <c:pt idx="14956">
                  <c:v>-81.8005</c:v>
                </c:pt>
                <c:pt idx="14957">
                  <c:v>-81.798500000000004</c:v>
                </c:pt>
                <c:pt idx="14958">
                  <c:v>-81.796500000000009</c:v>
                </c:pt>
                <c:pt idx="14959">
                  <c:v>-81.794499999999999</c:v>
                </c:pt>
                <c:pt idx="14960">
                  <c:v>-81.792500000000004</c:v>
                </c:pt>
                <c:pt idx="14961">
                  <c:v>-81.790500000000009</c:v>
                </c:pt>
                <c:pt idx="14962">
                  <c:v>-81.788499999999999</c:v>
                </c:pt>
                <c:pt idx="14963">
                  <c:v>-81.786500000000004</c:v>
                </c:pt>
                <c:pt idx="14964">
                  <c:v>-81.784500000000008</c:v>
                </c:pt>
                <c:pt idx="14965">
                  <c:v>-81.782499999999999</c:v>
                </c:pt>
                <c:pt idx="14966">
                  <c:v>-81.780500000000004</c:v>
                </c:pt>
                <c:pt idx="14967">
                  <c:v>-81.778500000000008</c:v>
                </c:pt>
                <c:pt idx="14968">
                  <c:v>-81.776499999999999</c:v>
                </c:pt>
                <c:pt idx="14969">
                  <c:v>-81.774500000000003</c:v>
                </c:pt>
                <c:pt idx="14970">
                  <c:v>-81.772500000000008</c:v>
                </c:pt>
                <c:pt idx="14971">
                  <c:v>-81.770499999999998</c:v>
                </c:pt>
                <c:pt idx="14972">
                  <c:v>-81.768500000000003</c:v>
                </c:pt>
                <c:pt idx="14973">
                  <c:v>-81.766500000000008</c:v>
                </c:pt>
                <c:pt idx="14974">
                  <c:v>-81.764499999999998</c:v>
                </c:pt>
                <c:pt idx="14975">
                  <c:v>-81.762500000000003</c:v>
                </c:pt>
                <c:pt idx="14976">
                  <c:v>-81.760500000000008</c:v>
                </c:pt>
                <c:pt idx="14977">
                  <c:v>-81.758499999999998</c:v>
                </c:pt>
                <c:pt idx="14978">
                  <c:v>-81.756500000000003</c:v>
                </c:pt>
                <c:pt idx="14979">
                  <c:v>-81.754500000000007</c:v>
                </c:pt>
                <c:pt idx="14980">
                  <c:v>-81.752499999999998</c:v>
                </c:pt>
                <c:pt idx="14981">
                  <c:v>-81.750500000000002</c:v>
                </c:pt>
                <c:pt idx="14982">
                  <c:v>-81.748500000000007</c:v>
                </c:pt>
                <c:pt idx="14983">
                  <c:v>-81.746499999999997</c:v>
                </c:pt>
                <c:pt idx="14984">
                  <c:v>-81.744500000000002</c:v>
                </c:pt>
                <c:pt idx="14985">
                  <c:v>-81.742500000000007</c:v>
                </c:pt>
                <c:pt idx="14986">
                  <c:v>-81.740499999999997</c:v>
                </c:pt>
                <c:pt idx="14987">
                  <c:v>-81.738500000000002</c:v>
                </c:pt>
                <c:pt idx="14988">
                  <c:v>-81.736500000000007</c:v>
                </c:pt>
                <c:pt idx="14989">
                  <c:v>-81.734499999999997</c:v>
                </c:pt>
                <c:pt idx="14990">
                  <c:v>-81.732500000000002</c:v>
                </c:pt>
                <c:pt idx="14991">
                  <c:v>-81.730500000000006</c:v>
                </c:pt>
                <c:pt idx="14992">
                  <c:v>-81.728499999999997</c:v>
                </c:pt>
                <c:pt idx="14993">
                  <c:v>-81.726500000000001</c:v>
                </c:pt>
                <c:pt idx="14994">
                  <c:v>-81.724500000000006</c:v>
                </c:pt>
                <c:pt idx="14995">
                  <c:v>-81.722500000000011</c:v>
                </c:pt>
                <c:pt idx="14996">
                  <c:v>-81.720500000000001</c:v>
                </c:pt>
                <c:pt idx="14997">
                  <c:v>-81.718500000000006</c:v>
                </c:pt>
                <c:pt idx="14998">
                  <c:v>-81.716500000000011</c:v>
                </c:pt>
                <c:pt idx="14999">
                  <c:v>-81.714500000000001</c:v>
                </c:pt>
                <c:pt idx="15000">
                  <c:v>-81.712500000000006</c:v>
                </c:pt>
                <c:pt idx="15001">
                  <c:v>-81.71050000000001</c:v>
                </c:pt>
                <c:pt idx="15002">
                  <c:v>-81.708500000000001</c:v>
                </c:pt>
                <c:pt idx="15003">
                  <c:v>-81.706500000000005</c:v>
                </c:pt>
                <c:pt idx="15004">
                  <c:v>-81.70450000000001</c:v>
                </c:pt>
                <c:pt idx="15005">
                  <c:v>-81.702500000000001</c:v>
                </c:pt>
                <c:pt idx="15006">
                  <c:v>-81.700500000000005</c:v>
                </c:pt>
                <c:pt idx="15007">
                  <c:v>-81.69850000000001</c:v>
                </c:pt>
                <c:pt idx="15008">
                  <c:v>-81.696500000000015</c:v>
                </c:pt>
                <c:pt idx="15009">
                  <c:v>-81.694500000000005</c:v>
                </c:pt>
                <c:pt idx="15010">
                  <c:v>-81.69250000000001</c:v>
                </c:pt>
                <c:pt idx="15011">
                  <c:v>-81.690500000000014</c:v>
                </c:pt>
                <c:pt idx="15012">
                  <c:v>-81.688500000000005</c:v>
                </c:pt>
                <c:pt idx="15013">
                  <c:v>-81.686500000000009</c:v>
                </c:pt>
                <c:pt idx="15014">
                  <c:v>-81.684500000000014</c:v>
                </c:pt>
                <c:pt idx="15015">
                  <c:v>-81.682500000000005</c:v>
                </c:pt>
                <c:pt idx="15016">
                  <c:v>-81.680500000000009</c:v>
                </c:pt>
                <c:pt idx="15017">
                  <c:v>-81.678500000000014</c:v>
                </c:pt>
                <c:pt idx="15018">
                  <c:v>-81.676500000000004</c:v>
                </c:pt>
                <c:pt idx="15019">
                  <c:v>-81.674500000000009</c:v>
                </c:pt>
                <c:pt idx="15020">
                  <c:v>-81.672500000000014</c:v>
                </c:pt>
                <c:pt idx="15021">
                  <c:v>-81.670500000000004</c:v>
                </c:pt>
                <c:pt idx="15022">
                  <c:v>-81.668500000000009</c:v>
                </c:pt>
                <c:pt idx="15023">
                  <c:v>-81.666500000000013</c:v>
                </c:pt>
                <c:pt idx="15024">
                  <c:v>-81.664500000000004</c:v>
                </c:pt>
                <c:pt idx="15025">
                  <c:v>-81.662500000000009</c:v>
                </c:pt>
                <c:pt idx="15026">
                  <c:v>-81.660500000000013</c:v>
                </c:pt>
                <c:pt idx="15027">
                  <c:v>-81.658500000000004</c:v>
                </c:pt>
                <c:pt idx="15028">
                  <c:v>-81.656500000000008</c:v>
                </c:pt>
                <c:pt idx="15029">
                  <c:v>-81.654500000000013</c:v>
                </c:pt>
                <c:pt idx="15030">
                  <c:v>-81.652500000000003</c:v>
                </c:pt>
                <c:pt idx="15031">
                  <c:v>-81.650500000000008</c:v>
                </c:pt>
                <c:pt idx="15032">
                  <c:v>-81.648500000000013</c:v>
                </c:pt>
                <c:pt idx="15033">
                  <c:v>-81.646500000000003</c:v>
                </c:pt>
                <c:pt idx="15034">
                  <c:v>-81.644500000000008</c:v>
                </c:pt>
                <c:pt idx="15035">
                  <c:v>-81.642500000000013</c:v>
                </c:pt>
                <c:pt idx="15036">
                  <c:v>-81.640500000000003</c:v>
                </c:pt>
                <c:pt idx="15037">
                  <c:v>-81.638500000000008</c:v>
                </c:pt>
                <c:pt idx="15038">
                  <c:v>-81.636500000000012</c:v>
                </c:pt>
                <c:pt idx="15039">
                  <c:v>-81.634500000000003</c:v>
                </c:pt>
                <c:pt idx="15040">
                  <c:v>-81.632500000000007</c:v>
                </c:pt>
                <c:pt idx="15041">
                  <c:v>-81.630500000000012</c:v>
                </c:pt>
                <c:pt idx="15042">
                  <c:v>-81.628500000000003</c:v>
                </c:pt>
                <c:pt idx="15043">
                  <c:v>-81.626500000000007</c:v>
                </c:pt>
                <c:pt idx="15044">
                  <c:v>-81.624500000000012</c:v>
                </c:pt>
                <c:pt idx="15045">
                  <c:v>-81.622500000000002</c:v>
                </c:pt>
                <c:pt idx="15046">
                  <c:v>-81.620500000000007</c:v>
                </c:pt>
                <c:pt idx="15047">
                  <c:v>-81.618500000000012</c:v>
                </c:pt>
                <c:pt idx="15048">
                  <c:v>-81.616500000000002</c:v>
                </c:pt>
                <c:pt idx="15049">
                  <c:v>-81.614500000000007</c:v>
                </c:pt>
                <c:pt idx="15050">
                  <c:v>-81.612500000000011</c:v>
                </c:pt>
                <c:pt idx="15051">
                  <c:v>-81.610500000000002</c:v>
                </c:pt>
                <c:pt idx="15052">
                  <c:v>-81.608500000000006</c:v>
                </c:pt>
                <c:pt idx="15053">
                  <c:v>-81.606500000000011</c:v>
                </c:pt>
                <c:pt idx="15054">
                  <c:v>-81.604500000000002</c:v>
                </c:pt>
                <c:pt idx="15055">
                  <c:v>-81.602500000000006</c:v>
                </c:pt>
                <c:pt idx="15056">
                  <c:v>-81.600500000000011</c:v>
                </c:pt>
                <c:pt idx="15057">
                  <c:v>-81.598500000000001</c:v>
                </c:pt>
                <c:pt idx="15058">
                  <c:v>-81.596500000000006</c:v>
                </c:pt>
                <c:pt idx="15059">
                  <c:v>-81.594500000000011</c:v>
                </c:pt>
                <c:pt idx="15060">
                  <c:v>-81.592500000000001</c:v>
                </c:pt>
                <c:pt idx="15061">
                  <c:v>-81.590500000000006</c:v>
                </c:pt>
                <c:pt idx="15062">
                  <c:v>-81.58850000000001</c:v>
                </c:pt>
                <c:pt idx="15063">
                  <c:v>-81.586500000000001</c:v>
                </c:pt>
                <c:pt idx="15064">
                  <c:v>-81.584500000000006</c:v>
                </c:pt>
                <c:pt idx="15065">
                  <c:v>-81.58250000000001</c:v>
                </c:pt>
                <c:pt idx="15066">
                  <c:v>-81.580500000000001</c:v>
                </c:pt>
                <c:pt idx="15067">
                  <c:v>-81.578500000000005</c:v>
                </c:pt>
                <c:pt idx="15068">
                  <c:v>-81.57650000000001</c:v>
                </c:pt>
                <c:pt idx="15069">
                  <c:v>-81.5745</c:v>
                </c:pt>
                <c:pt idx="15070">
                  <c:v>-81.572500000000005</c:v>
                </c:pt>
                <c:pt idx="15071">
                  <c:v>-81.57050000000001</c:v>
                </c:pt>
                <c:pt idx="15072">
                  <c:v>-81.5685</c:v>
                </c:pt>
                <c:pt idx="15073">
                  <c:v>-81.566500000000005</c:v>
                </c:pt>
                <c:pt idx="15074">
                  <c:v>-81.56450000000001</c:v>
                </c:pt>
                <c:pt idx="15075">
                  <c:v>-81.5625</c:v>
                </c:pt>
                <c:pt idx="15076">
                  <c:v>-81.560500000000005</c:v>
                </c:pt>
                <c:pt idx="15077">
                  <c:v>-81.558500000000009</c:v>
                </c:pt>
                <c:pt idx="15078">
                  <c:v>-81.5565</c:v>
                </c:pt>
                <c:pt idx="15079">
                  <c:v>-81.554500000000004</c:v>
                </c:pt>
                <c:pt idx="15080">
                  <c:v>-81.552500000000009</c:v>
                </c:pt>
                <c:pt idx="15081">
                  <c:v>-81.5505</c:v>
                </c:pt>
                <c:pt idx="15082">
                  <c:v>-81.548500000000004</c:v>
                </c:pt>
                <c:pt idx="15083">
                  <c:v>-81.546500000000009</c:v>
                </c:pt>
                <c:pt idx="15084">
                  <c:v>-81.544499999999999</c:v>
                </c:pt>
                <c:pt idx="15085">
                  <c:v>-81.542500000000004</c:v>
                </c:pt>
                <c:pt idx="15086">
                  <c:v>-81.540500000000009</c:v>
                </c:pt>
                <c:pt idx="15087">
                  <c:v>-81.538499999999999</c:v>
                </c:pt>
                <c:pt idx="15088">
                  <c:v>-81.536500000000004</c:v>
                </c:pt>
                <c:pt idx="15089">
                  <c:v>-81.534500000000008</c:v>
                </c:pt>
                <c:pt idx="15090">
                  <c:v>-81.532499999999999</c:v>
                </c:pt>
                <c:pt idx="15091">
                  <c:v>-81.530500000000004</c:v>
                </c:pt>
                <c:pt idx="15092">
                  <c:v>-81.528500000000008</c:v>
                </c:pt>
                <c:pt idx="15093">
                  <c:v>-81.526499999999999</c:v>
                </c:pt>
                <c:pt idx="15094">
                  <c:v>-81.524500000000003</c:v>
                </c:pt>
                <c:pt idx="15095">
                  <c:v>-81.522500000000008</c:v>
                </c:pt>
                <c:pt idx="15096">
                  <c:v>-81.520499999999998</c:v>
                </c:pt>
                <c:pt idx="15097">
                  <c:v>-81.518500000000003</c:v>
                </c:pt>
                <c:pt idx="15098">
                  <c:v>-81.516500000000008</c:v>
                </c:pt>
                <c:pt idx="15099">
                  <c:v>-81.514499999999998</c:v>
                </c:pt>
                <c:pt idx="15100">
                  <c:v>-81.512500000000003</c:v>
                </c:pt>
                <c:pt idx="15101">
                  <c:v>-81.510500000000008</c:v>
                </c:pt>
                <c:pt idx="15102">
                  <c:v>-81.508499999999998</c:v>
                </c:pt>
                <c:pt idx="15103">
                  <c:v>-81.506500000000003</c:v>
                </c:pt>
                <c:pt idx="15104">
                  <c:v>-81.504500000000007</c:v>
                </c:pt>
                <c:pt idx="15105">
                  <c:v>-81.502499999999998</c:v>
                </c:pt>
                <c:pt idx="15106">
                  <c:v>-81.500500000000002</c:v>
                </c:pt>
                <c:pt idx="15107">
                  <c:v>-81.498500000000007</c:v>
                </c:pt>
                <c:pt idx="15108">
                  <c:v>-81.496499999999997</c:v>
                </c:pt>
                <c:pt idx="15109">
                  <c:v>-81.494500000000002</c:v>
                </c:pt>
                <c:pt idx="15110">
                  <c:v>-81.492500000000007</c:v>
                </c:pt>
                <c:pt idx="15111">
                  <c:v>-81.490499999999997</c:v>
                </c:pt>
                <c:pt idx="15112">
                  <c:v>-81.488500000000002</c:v>
                </c:pt>
                <c:pt idx="15113">
                  <c:v>-81.486500000000007</c:v>
                </c:pt>
                <c:pt idx="15114">
                  <c:v>-81.484499999999997</c:v>
                </c:pt>
                <c:pt idx="15115">
                  <c:v>-81.482500000000002</c:v>
                </c:pt>
                <c:pt idx="15116">
                  <c:v>-81.480500000000006</c:v>
                </c:pt>
                <c:pt idx="15117">
                  <c:v>-81.478499999999997</c:v>
                </c:pt>
                <c:pt idx="15118">
                  <c:v>-81.476500000000001</c:v>
                </c:pt>
                <c:pt idx="15119">
                  <c:v>-81.474500000000006</c:v>
                </c:pt>
                <c:pt idx="15120">
                  <c:v>-81.472500000000011</c:v>
                </c:pt>
                <c:pt idx="15121">
                  <c:v>-81.470500000000001</c:v>
                </c:pt>
                <c:pt idx="15122">
                  <c:v>-81.468500000000006</c:v>
                </c:pt>
                <c:pt idx="15123">
                  <c:v>-81.466500000000011</c:v>
                </c:pt>
                <c:pt idx="15124">
                  <c:v>-81.464500000000001</c:v>
                </c:pt>
                <c:pt idx="15125">
                  <c:v>-81.462500000000006</c:v>
                </c:pt>
                <c:pt idx="15126">
                  <c:v>-81.46050000000001</c:v>
                </c:pt>
                <c:pt idx="15127">
                  <c:v>-81.458500000000001</c:v>
                </c:pt>
                <c:pt idx="15128">
                  <c:v>-81.456500000000005</c:v>
                </c:pt>
                <c:pt idx="15129">
                  <c:v>-81.45450000000001</c:v>
                </c:pt>
                <c:pt idx="15130">
                  <c:v>-81.452500000000001</c:v>
                </c:pt>
                <c:pt idx="15131">
                  <c:v>-81.450500000000005</c:v>
                </c:pt>
                <c:pt idx="15132">
                  <c:v>-81.44850000000001</c:v>
                </c:pt>
                <c:pt idx="15133">
                  <c:v>-81.446500000000015</c:v>
                </c:pt>
                <c:pt idx="15134">
                  <c:v>-81.444500000000005</c:v>
                </c:pt>
                <c:pt idx="15135">
                  <c:v>-81.44250000000001</c:v>
                </c:pt>
                <c:pt idx="15136">
                  <c:v>-81.440500000000014</c:v>
                </c:pt>
                <c:pt idx="15137">
                  <c:v>-81.438500000000005</c:v>
                </c:pt>
                <c:pt idx="15138">
                  <c:v>-81.436500000000009</c:v>
                </c:pt>
                <c:pt idx="15139">
                  <c:v>-81.434500000000014</c:v>
                </c:pt>
                <c:pt idx="15140">
                  <c:v>-81.432500000000005</c:v>
                </c:pt>
                <c:pt idx="15141">
                  <c:v>-81.430500000000009</c:v>
                </c:pt>
                <c:pt idx="15142">
                  <c:v>-81.428500000000014</c:v>
                </c:pt>
                <c:pt idx="15143">
                  <c:v>-81.426500000000004</c:v>
                </c:pt>
                <c:pt idx="15144">
                  <c:v>-81.424500000000009</c:v>
                </c:pt>
                <c:pt idx="15145">
                  <c:v>-81.422500000000014</c:v>
                </c:pt>
                <c:pt idx="15146">
                  <c:v>-81.420500000000004</c:v>
                </c:pt>
                <c:pt idx="15147">
                  <c:v>-81.418500000000009</c:v>
                </c:pt>
                <c:pt idx="15148">
                  <c:v>-81.416500000000013</c:v>
                </c:pt>
                <c:pt idx="15149">
                  <c:v>-81.414500000000004</c:v>
                </c:pt>
                <c:pt idx="15150">
                  <c:v>-81.412500000000009</c:v>
                </c:pt>
                <c:pt idx="15151">
                  <c:v>-81.410500000000013</c:v>
                </c:pt>
                <c:pt idx="15152">
                  <c:v>-81.408500000000004</c:v>
                </c:pt>
                <c:pt idx="15153">
                  <c:v>-81.406500000000008</c:v>
                </c:pt>
                <c:pt idx="15154">
                  <c:v>-81.404500000000013</c:v>
                </c:pt>
                <c:pt idx="15155">
                  <c:v>-81.402500000000003</c:v>
                </c:pt>
                <c:pt idx="15156">
                  <c:v>-81.400500000000008</c:v>
                </c:pt>
                <c:pt idx="15157">
                  <c:v>-81.398500000000013</c:v>
                </c:pt>
                <c:pt idx="15158">
                  <c:v>-81.396500000000003</c:v>
                </c:pt>
                <c:pt idx="15159">
                  <c:v>-81.394500000000008</c:v>
                </c:pt>
                <c:pt idx="15160">
                  <c:v>-81.392500000000013</c:v>
                </c:pt>
                <c:pt idx="15161">
                  <c:v>-81.390500000000003</c:v>
                </c:pt>
                <c:pt idx="15162">
                  <c:v>-81.388500000000008</c:v>
                </c:pt>
                <c:pt idx="15163">
                  <c:v>-81.386500000000012</c:v>
                </c:pt>
                <c:pt idx="15164">
                  <c:v>-81.384500000000003</c:v>
                </c:pt>
                <c:pt idx="15165">
                  <c:v>-81.382500000000007</c:v>
                </c:pt>
                <c:pt idx="15166">
                  <c:v>-81.380500000000012</c:v>
                </c:pt>
                <c:pt idx="15167">
                  <c:v>-81.378500000000003</c:v>
                </c:pt>
                <c:pt idx="15168">
                  <c:v>-81.376500000000007</c:v>
                </c:pt>
                <c:pt idx="15169">
                  <c:v>-81.374500000000012</c:v>
                </c:pt>
                <c:pt idx="15170">
                  <c:v>-81.372500000000002</c:v>
                </c:pt>
                <c:pt idx="15171">
                  <c:v>-81.370500000000007</c:v>
                </c:pt>
                <c:pt idx="15172">
                  <c:v>-81.368500000000012</c:v>
                </c:pt>
                <c:pt idx="15173">
                  <c:v>-81.366500000000002</c:v>
                </c:pt>
                <c:pt idx="15174">
                  <c:v>-81.364500000000007</c:v>
                </c:pt>
                <c:pt idx="15175">
                  <c:v>-81.362500000000011</c:v>
                </c:pt>
                <c:pt idx="15176">
                  <c:v>-81.360500000000002</c:v>
                </c:pt>
                <c:pt idx="15177">
                  <c:v>-81.358500000000006</c:v>
                </c:pt>
                <c:pt idx="15178">
                  <c:v>-81.356500000000011</c:v>
                </c:pt>
                <c:pt idx="15179">
                  <c:v>-81.354500000000002</c:v>
                </c:pt>
                <c:pt idx="15180">
                  <c:v>-81.352500000000006</c:v>
                </c:pt>
                <c:pt idx="15181">
                  <c:v>-81.350500000000011</c:v>
                </c:pt>
                <c:pt idx="15182">
                  <c:v>-81.348500000000001</c:v>
                </c:pt>
                <c:pt idx="15183">
                  <c:v>-81.346500000000006</c:v>
                </c:pt>
                <c:pt idx="15184">
                  <c:v>-81.344500000000011</c:v>
                </c:pt>
                <c:pt idx="15185">
                  <c:v>-81.342500000000001</c:v>
                </c:pt>
                <c:pt idx="15186">
                  <c:v>-81.340500000000006</c:v>
                </c:pt>
                <c:pt idx="15187">
                  <c:v>-81.33850000000001</c:v>
                </c:pt>
                <c:pt idx="15188">
                  <c:v>-81.336500000000001</c:v>
                </c:pt>
                <c:pt idx="15189">
                  <c:v>-81.334500000000006</c:v>
                </c:pt>
                <c:pt idx="15190">
                  <c:v>-81.33250000000001</c:v>
                </c:pt>
                <c:pt idx="15191">
                  <c:v>-81.330500000000001</c:v>
                </c:pt>
                <c:pt idx="15192">
                  <c:v>-81.328500000000005</c:v>
                </c:pt>
                <c:pt idx="15193">
                  <c:v>-81.32650000000001</c:v>
                </c:pt>
                <c:pt idx="15194">
                  <c:v>-81.3245</c:v>
                </c:pt>
                <c:pt idx="15195">
                  <c:v>-81.322500000000005</c:v>
                </c:pt>
                <c:pt idx="15196">
                  <c:v>-81.32050000000001</c:v>
                </c:pt>
                <c:pt idx="15197">
                  <c:v>-81.3185</c:v>
                </c:pt>
                <c:pt idx="15198">
                  <c:v>-81.316500000000005</c:v>
                </c:pt>
                <c:pt idx="15199">
                  <c:v>-81.31450000000001</c:v>
                </c:pt>
                <c:pt idx="15200">
                  <c:v>-81.3125</c:v>
                </c:pt>
                <c:pt idx="15201">
                  <c:v>-81.310500000000005</c:v>
                </c:pt>
                <c:pt idx="15202">
                  <c:v>-81.308500000000009</c:v>
                </c:pt>
                <c:pt idx="15203">
                  <c:v>-81.3065</c:v>
                </c:pt>
                <c:pt idx="15204">
                  <c:v>-81.304500000000004</c:v>
                </c:pt>
                <c:pt idx="15205">
                  <c:v>-81.302500000000009</c:v>
                </c:pt>
                <c:pt idx="15206">
                  <c:v>-81.3005</c:v>
                </c:pt>
                <c:pt idx="15207">
                  <c:v>-81.298500000000004</c:v>
                </c:pt>
                <c:pt idx="15208">
                  <c:v>-81.296500000000009</c:v>
                </c:pt>
                <c:pt idx="15209">
                  <c:v>-81.294499999999999</c:v>
                </c:pt>
                <c:pt idx="15210">
                  <c:v>-81.292500000000004</c:v>
                </c:pt>
                <c:pt idx="15211">
                  <c:v>-81.290500000000009</c:v>
                </c:pt>
                <c:pt idx="15212">
                  <c:v>-81.288499999999999</c:v>
                </c:pt>
                <c:pt idx="15213">
                  <c:v>-81.286500000000004</c:v>
                </c:pt>
                <c:pt idx="15214">
                  <c:v>-81.284500000000008</c:v>
                </c:pt>
                <c:pt idx="15215">
                  <c:v>-81.282499999999999</c:v>
                </c:pt>
                <c:pt idx="15216">
                  <c:v>-81.280500000000004</c:v>
                </c:pt>
                <c:pt idx="15217">
                  <c:v>-81.278500000000008</c:v>
                </c:pt>
                <c:pt idx="15218">
                  <c:v>-81.276499999999999</c:v>
                </c:pt>
                <c:pt idx="15219">
                  <c:v>-81.274500000000003</c:v>
                </c:pt>
                <c:pt idx="15220">
                  <c:v>-81.272500000000008</c:v>
                </c:pt>
                <c:pt idx="15221">
                  <c:v>-81.270499999999998</c:v>
                </c:pt>
                <c:pt idx="15222">
                  <c:v>-81.268500000000003</c:v>
                </c:pt>
                <c:pt idx="15223">
                  <c:v>-81.266500000000008</c:v>
                </c:pt>
                <c:pt idx="15224">
                  <c:v>-81.264499999999998</c:v>
                </c:pt>
                <c:pt idx="15225">
                  <c:v>-81.262500000000003</c:v>
                </c:pt>
                <c:pt idx="15226">
                  <c:v>-81.260500000000008</c:v>
                </c:pt>
                <c:pt idx="15227">
                  <c:v>-81.258499999999998</c:v>
                </c:pt>
                <c:pt idx="15228">
                  <c:v>-81.256500000000003</c:v>
                </c:pt>
                <c:pt idx="15229">
                  <c:v>-81.254500000000007</c:v>
                </c:pt>
                <c:pt idx="15230">
                  <c:v>-81.252499999999998</c:v>
                </c:pt>
                <c:pt idx="15231">
                  <c:v>-81.250500000000002</c:v>
                </c:pt>
                <c:pt idx="15232">
                  <c:v>-81.248500000000007</c:v>
                </c:pt>
                <c:pt idx="15233">
                  <c:v>-81.246499999999997</c:v>
                </c:pt>
                <c:pt idx="15234">
                  <c:v>-81.244500000000002</c:v>
                </c:pt>
                <c:pt idx="15235">
                  <c:v>-81.242500000000007</c:v>
                </c:pt>
                <c:pt idx="15236">
                  <c:v>-81.240499999999997</c:v>
                </c:pt>
                <c:pt idx="15237">
                  <c:v>-81.238500000000002</c:v>
                </c:pt>
                <c:pt idx="15238">
                  <c:v>-81.236500000000007</c:v>
                </c:pt>
                <c:pt idx="15239">
                  <c:v>-81.234499999999997</c:v>
                </c:pt>
                <c:pt idx="15240">
                  <c:v>-81.232500000000002</c:v>
                </c:pt>
                <c:pt idx="15241">
                  <c:v>-81.230500000000006</c:v>
                </c:pt>
                <c:pt idx="15242">
                  <c:v>-81.228499999999997</c:v>
                </c:pt>
                <c:pt idx="15243">
                  <c:v>-81.226500000000001</c:v>
                </c:pt>
                <c:pt idx="15244">
                  <c:v>-81.224500000000006</c:v>
                </c:pt>
                <c:pt idx="15245">
                  <c:v>-81.222500000000011</c:v>
                </c:pt>
                <c:pt idx="15246">
                  <c:v>-81.220500000000001</c:v>
                </c:pt>
                <c:pt idx="15247">
                  <c:v>-81.218500000000006</c:v>
                </c:pt>
                <c:pt idx="15248">
                  <c:v>-81.216500000000011</c:v>
                </c:pt>
                <c:pt idx="15249">
                  <c:v>-81.214500000000001</c:v>
                </c:pt>
                <c:pt idx="15250">
                  <c:v>-81.212500000000006</c:v>
                </c:pt>
                <c:pt idx="15251">
                  <c:v>-81.21050000000001</c:v>
                </c:pt>
                <c:pt idx="15252">
                  <c:v>-81.208500000000001</c:v>
                </c:pt>
                <c:pt idx="15253">
                  <c:v>-81.206500000000005</c:v>
                </c:pt>
                <c:pt idx="15254">
                  <c:v>-81.20450000000001</c:v>
                </c:pt>
                <c:pt idx="15255">
                  <c:v>-81.202500000000001</c:v>
                </c:pt>
                <c:pt idx="15256">
                  <c:v>-81.200500000000005</c:v>
                </c:pt>
                <c:pt idx="15257">
                  <c:v>-81.19850000000001</c:v>
                </c:pt>
                <c:pt idx="15258">
                  <c:v>-81.196500000000015</c:v>
                </c:pt>
                <c:pt idx="15259">
                  <c:v>-81.194500000000005</c:v>
                </c:pt>
                <c:pt idx="15260">
                  <c:v>-81.19250000000001</c:v>
                </c:pt>
                <c:pt idx="15261">
                  <c:v>-81.190500000000014</c:v>
                </c:pt>
                <c:pt idx="15262">
                  <c:v>-81.188500000000005</c:v>
                </c:pt>
                <c:pt idx="15263">
                  <c:v>-81.186500000000009</c:v>
                </c:pt>
                <c:pt idx="15264">
                  <c:v>-81.184500000000014</c:v>
                </c:pt>
                <c:pt idx="15265">
                  <c:v>-81.182500000000005</c:v>
                </c:pt>
                <c:pt idx="15266">
                  <c:v>-81.180500000000009</c:v>
                </c:pt>
                <c:pt idx="15267">
                  <c:v>-81.178500000000014</c:v>
                </c:pt>
                <c:pt idx="15268">
                  <c:v>-81.176500000000004</c:v>
                </c:pt>
                <c:pt idx="15269">
                  <c:v>-81.174500000000009</c:v>
                </c:pt>
                <c:pt idx="15270">
                  <c:v>-81.172500000000014</c:v>
                </c:pt>
                <c:pt idx="15271">
                  <c:v>-81.170500000000004</c:v>
                </c:pt>
                <c:pt idx="15272">
                  <c:v>-81.168500000000009</c:v>
                </c:pt>
                <c:pt idx="15273">
                  <c:v>-81.166500000000013</c:v>
                </c:pt>
                <c:pt idx="15274">
                  <c:v>-81.164500000000004</c:v>
                </c:pt>
                <c:pt idx="15275">
                  <c:v>-81.162500000000009</c:v>
                </c:pt>
                <c:pt idx="15276">
                  <c:v>-81.160500000000013</c:v>
                </c:pt>
                <c:pt idx="15277">
                  <c:v>-81.158500000000004</c:v>
                </c:pt>
                <c:pt idx="15278">
                  <c:v>-81.156500000000008</c:v>
                </c:pt>
                <c:pt idx="15279">
                  <c:v>-81.154500000000013</c:v>
                </c:pt>
                <c:pt idx="15280">
                  <c:v>-81.152500000000003</c:v>
                </c:pt>
                <c:pt idx="15281">
                  <c:v>-81.150500000000008</c:v>
                </c:pt>
                <c:pt idx="15282">
                  <c:v>-81.148500000000013</c:v>
                </c:pt>
                <c:pt idx="15283">
                  <c:v>-81.146500000000003</c:v>
                </c:pt>
                <c:pt idx="15284">
                  <c:v>-81.144500000000008</c:v>
                </c:pt>
                <c:pt idx="15285">
                  <c:v>-81.142500000000013</c:v>
                </c:pt>
                <c:pt idx="15286">
                  <c:v>-81.140500000000003</c:v>
                </c:pt>
                <c:pt idx="15287">
                  <c:v>-81.138500000000008</c:v>
                </c:pt>
                <c:pt idx="15288">
                  <c:v>-81.136500000000012</c:v>
                </c:pt>
                <c:pt idx="15289">
                  <c:v>-81.134500000000003</c:v>
                </c:pt>
                <c:pt idx="15290">
                  <c:v>-81.132500000000007</c:v>
                </c:pt>
                <c:pt idx="15291">
                  <c:v>-81.130500000000012</c:v>
                </c:pt>
                <c:pt idx="15292">
                  <c:v>-81.128500000000003</c:v>
                </c:pt>
                <c:pt idx="15293">
                  <c:v>-81.126500000000007</c:v>
                </c:pt>
                <c:pt idx="15294">
                  <c:v>-81.124500000000012</c:v>
                </c:pt>
                <c:pt idx="15295">
                  <c:v>-81.122500000000002</c:v>
                </c:pt>
                <c:pt idx="15296">
                  <c:v>-81.120500000000007</c:v>
                </c:pt>
                <c:pt idx="15297">
                  <c:v>-81.118500000000012</c:v>
                </c:pt>
                <c:pt idx="15298">
                  <c:v>-81.116500000000002</c:v>
                </c:pt>
                <c:pt idx="15299">
                  <c:v>-81.114500000000007</c:v>
                </c:pt>
                <c:pt idx="15300">
                  <c:v>-81.112500000000011</c:v>
                </c:pt>
                <c:pt idx="15301">
                  <c:v>-81.110500000000002</c:v>
                </c:pt>
                <c:pt idx="15302">
                  <c:v>-81.108500000000006</c:v>
                </c:pt>
                <c:pt idx="15303">
                  <c:v>-81.106500000000011</c:v>
                </c:pt>
                <c:pt idx="15304">
                  <c:v>-81.104500000000002</c:v>
                </c:pt>
                <c:pt idx="15305">
                  <c:v>-81.102500000000006</c:v>
                </c:pt>
                <c:pt idx="15306">
                  <c:v>-81.100500000000011</c:v>
                </c:pt>
                <c:pt idx="15307">
                  <c:v>-81.098500000000001</c:v>
                </c:pt>
                <c:pt idx="15308">
                  <c:v>-81.096500000000006</c:v>
                </c:pt>
                <c:pt idx="15309">
                  <c:v>-81.094500000000011</c:v>
                </c:pt>
                <c:pt idx="15310">
                  <c:v>-81.092500000000001</c:v>
                </c:pt>
                <c:pt idx="15311">
                  <c:v>-81.090500000000006</c:v>
                </c:pt>
                <c:pt idx="15312">
                  <c:v>-81.08850000000001</c:v>
                </c:pt>
                <c:pt idx="15313">
                  <c:v>-81.086500000000001</c:v>
                </c:pt>
                <c:pt idx="15314">
                  <c:v>-81.084500000000006</c:v>
                </c:pt>
                <c:pt idx="15315">
                  <c:v>-81.08250000000001</c:v>
                </c:pt>
                <c:pt idx="15316">
                  <c:v>-81.080500000000001</c:v>
                </c:pt>
                <c:pt idx="15317">
                  <c:v>-81.078500000000005</c:v>
                </c:pt>
                <c:pt idx="15318">
                  <c:v>-81.07650000000001</c:v>
                </c:pt>
                <c:pt idx="15319">
                  <c:v>-81.0745</c:v>
                </c:pt>
                <c:pt idx="15320">
                  <c:v>-81.072500000000005</c:v>
                </c:pt>
                <c:pt idx="15321">
                  <c:v>-81.07050000000001</c:v>
                </c:pt>
                <c:pt idx="15322">
                  <c:v>-81.0685</c:v>
                </c:pt>
                <c:pt idx="15323">
                  <c:v>-81.066500000000005</c:v>
                </c:pt>
                <c:pt idx="15324">
                  <c:v>-81.06450000000001</c:v>
                </c:pt>
                <c:pt idx="15325">
                  <c:v>-81.0625</c:v>
                </c:pt>
                <c:pt idx="15326">
                  <c:v>-81.060500000000005</c:v>
                </c:pt>
                <c:pt idx="15327">
                  <c:v>-81.058500000000009</c:v>
                </c:pt>
                <c:pt idx="15328">
                  <c:v>-81.0565</c:v>
                </c:pt>
                <c:pt idx="15329">
                  <c:v>-81.054500000000004</c:v>
                </c:pt>
                <c:pt idx="15330">
                  <c:v>-81.052500000000009</c:v>
                </c:pt>
                <c:pt idx="15331">
                  <c:v>-81.0505</c:v>
                </c:pt>
                <c:pt idx="15332">
                  <c:v>-81.048500000000004</c:v>
                </c:pt>
                <c:pt idx="15333">
                  <c:v>-81.046500000000009</c:v>
                </c:pt>
                <c:pt idx="15334">
                  <c:v>-81.044499999999999</c:v>
                </c:pt>
                <c:pt idx="15335">
                  <c:v>-81.042500000000004</c:v>
                </c:pt>
                <c:pt idx="15336">
                  <c:v>-81.040500000000009</c:v>
                </c:pt>
                <c:pt idx="15337">
                  <c:v>-81.038499999999999</c:v>
                </c:pt>
                <c:pt idx="15338">
                  <c:v>-81.036500000000004</c:v>
                </c:pt>
                <c:pt idx="15339">
                  <c:v>-81.034500000000008</c:v>
                </c:pt>
                <c:pt idx="15340">
                  <c:v>-81.032499999999999</c:v>
                </c:pt>
                <c:pt idx="15341">
                  <c:v>-81.030500000000004</c:v>
                </c:pt>
                <c:pt idx="15342">
                  <c:v>-81.028500000000008</c:v>
                </c:pt>
                <c:pt idx="15343">
                  <c:v>-81.026499999999999</c:v>
                </c:pt>
                <c:pt idx="15344">
                  <c:v>-81.024500000000003</c:v>
                </c:pt>
                <c:pt idx="15345">
                  <c:v>-81.022500000000008</c:v>
                </c:pt>
                <c:pt idx="15346">
                  <c:v>-81.020499999999998</c:v>
                </c:pt>
                <c:pt idx="15347">
                  <c:v>-81.018500000000003</c:v>
                </c:pt>
                <c:pt idx="15348">
                  <c:v>-81.016500000000008</c:v>
                </c:pt>
                <c:pt idx="15349">
                  <c:v>-81.014499999999998</c:v>
                </c:pt>
                <c:pt idx="15350">
                  <c:v>-81.012500000000003</c:v>
                </c:pt>
                <c:pt idx="15351">
                  <c:v>-81.010500000000008</c:v>
                </c:pt>
                <c:pt idx="15352">
                  <c:v>-81.008499999999998</c:v>
                </c:pt>
                <c:pt idx="15353">
                  <c:v>-81.006500000000003</c:v>
                </c:pt>
                <c:pt idx="15354">
                  <c:v>-81.004500000000007</c:v>
                </c:pt>
                <c:pt idx="15355">
                  <c:v>-81.002499999999998</c:v>
                </c:pt>
                <c:pt idx="15356">
                  <c:v>-81.000500000000002</c:v>
                </c:pt>
                <c:pt idx="15357">
                  <c:v>-80.998500000000007</c:v>
                </c:pt>
                <c:pt idx="15358">
                  <c:v>-80.996499999999997</c:v>
                </c:pt>
                <c:pt idx="15359">
                  <c:v>-80.994500000000002</c:v>
                </c:pt>
                <c:pt idx="15360">
                  <c:v>-80.992500000000007</c:v>
                </c:pt>
                <c:pt idx="15361">
                  <c:v>-80.990499999999997</c:v>
                </c:pt>
                <c:pt idx="15362">
                  <c:v>-80.988500000000002</c:v>
                </c:pt>
                <c:pt idx="15363">
                  <c:v>-80.986500000000007</c:v>
                </c:pt>
                <c:pt idx="15364">
                  <c:v>-80.984499999999997</c:v>
                </c:pt>
                <c:pt idx="15365">
                  <c:v>-80.982500000000002</c:v>
                </c:pt>
                <c:pt idx="15366">
                  <c:v>-80.980500000000006</c:v>
                </c:pt>
                <c:pt idx="15367">
                  <c:v>-80.978499999999997</c:v>
                </c:pt>
                <c:pt idx="15368">
                  <c:v>-80.976500000000001</c:v>
                </c:pt>
                <c:pt idx="15369">
                  <c:v>-80.974500000000006</c:v>
                </c:pt>
                <c:pt idx="15370">
                  <c:v>-80.972500000000011</c:v>
                </c:pt>
                <c:pt idx="15371">
                  <c:v>-80.970500000000001</c:v>
                </c:pt>
                <c:pt idx="15372">
                  <c:v>-80.968500000000006</c:v>
                </c:pt>
                <c:pt idx="15373">
                  <c:v>-80.966500000000011</c:v>
                </c:pt>
                <c:pt idx="15374">
                  <c:v>-80.964500000000001</c:v>
                </c:pt>
                <c:pt idx="15375">
                  <c:v>-80.962500000000006</c:v>
                </c:pt>
                <c:pt idx="15376">
                  <c:v>-80.96050000000001</c:v>
                </c:pt>
                <c:pt idx="15377">
                  <c:v>-80.958500000000001</c:v>
                </c:pt>
                <c:pt idx="15378">
                  <c:v>-80.956500000000005</c:v>
                </c:pt>
                <c:pt idx="15379">
                  <c:v>-80.95450000000001</c:v>
                </c:pt>
                <c:pt idx="15380">
                  <c:v>-80.952500000000001</c:v>
                </c:pt>
                <c:pt idx="15381">
                  <c:v>-80.950500000000005</c:v>
                </c:pt>
                <c:pt idx="15382">
                  <c:v>-80.94850000000001</c:v>
                </c:pt>
                <c:pt idx="15383">
                  <c:v>-80.946500000000015</c:v>
                </c:pt>
                <c:pt idx="15384">
                  <c:v>-80.944500000000005</c:v>
                </c:pt>
                <c:pt idx="15385">
                  <c:v>-80.94250000000001</c:v>
                </c:pt>
                <c:pt idx="15386">
                  <c:v>-80.940500000000014</c:v>
                </c:pt>
                <c:pt idx="15387">
                  <c:v>-80.938500000000005</c:v>
                </c:pt>
                <c:pt idx="15388">
                  <c:v>-80.936500000000009</c:v>
                </c:pt>
                <c:pt idx="15389">
                  <c:v>-80.934500000000014</c:v>
                </c:pt>
                <c:pt idx="15390">
                  <c:v>-80.932500000000005</c:v>
                </c:pt>
                <c:pt idx="15391">
                  <c:v>-80.930500000000009</c:v>
                </c:pt>
                <c:pt idx="15392">
                  <c:v>-80.928500000000014</c:v>
                </c:pt>
                <c:pt idx="15393">
                  <c:v>-80.926500000000004</c:v>
                </c:pt>
                <c:pt idx="15394">
                  <c:v>-80.924500000000009</c:v>
                </c:pt>
                <c:pt idx="15395">
                  <c:v>-80.922500000000014</c:v>
                </c:pt>
                <c:pt idx="15396">
                  <c:v>-80.920500000000004</c:v>
                </c:pt>
                <c:pt idx="15397">
                  <c:v>-80.918500000000009</c:v>
                </c:pt>
                <c:pt idx="15398">
                  <c:v>-80.916500000000013</c:v>
                </c:pt>
                <c:pt idx="15399">
                  <c:v>-80.914500000000004</c:v>
                </c:pt>
                <c:pt idx="15400">
                  <c:v>-80.912500000000009</c:v>
                </c:pt>
                <c:pt idx="15401">
                  <c:v>-80.910500000000013</c:v>
                </c:pt>
                <c:pt idx="15402">
                  <c:v>-80.908500000000004</c:v>
                </c:pt>
                <c:pt idx="15403">
                  <c:v>-80.906500000000008</c:v>
                </c:pt>
                <c:pt idx="15404">
                  <c:v>-80.904500000000013</c:v>
                </c:pt>
                <c:pt idx="15405">
                  <c:v>-80.902500000000003</c:v>
                </c:pt>
                <c:pt idx="15406">
                  <c:v>-80.900500000000008</c:v>
                </c:pt>
                <c:pt idx="15407">
                  <c:v>-80.898500000000013</c:v>
                </c:pt>
                <c:pt idx="15408">
                  <c:v>-80.896500000000003</c:v>
                </c:pt>
                <c:pt idx="15409">
                  <c:v>-80.894500000000008</c:v>
                </c:pt>
                <c:pt idx="15410">
                  <c:v>-80.892500000000013</c:v>
                </c:pt>
                <c:pt idx="15411">
                  <c:v>-80.890500000000003</c:v>
                </c:pt>
                <c:pt idx="15412">
                  <c:v>-80.888500000000008</c:v>
                </c:pt>
                <c:pt idx="15413">
                  <c:v>-80.886500000000012</c:v>
                </c:pt>
                <c:pt idx="15414">
                  <c:v>-80.884500000000003</c:v>
                </c:pt>
                <c:pt idx="15415">
                  <c:v>-80.882500000000007</c:v>
                </c:pt>
                <c:pt idx="15416">
                  <c:v>-80.880500000000012</c:v>
                </c:pt>
                <c:pt idx="15417">
                  <c:v>-80.878500000000003</c:v>
                </c:pt>
                <c:pt idx="15418">
                  <c:v>-80.876500000000007</c:v>
                </c:pt>
                <c:pt idx="15419">
                  <c:v>-80.874500000000012</c:v>
                </c:pt>
                <c:pt idx="15420">
                  <c:v>-80.872500000000002</c:v>
                </c:pt>
                <c:pt idx="15421">
                  <c:v>-80.870500000000007</c:v>
                </c:pt>
                <c:pt idx="15422">
                  <c:v>-80.868500000000012</c:v>
                </c:pt>
                <c:pt idx="15423">
                  <c:v>-80.866500000000002</c:v>
                </c:pt>
                <c:pt idx="15424">
                  <c:v>-80.864500000000007</c:v>
                </c:pt>
                <c:pt idx="15425">
                  <c:v>-80.862500000000011</c:v>
                </c:pt>
                <c:pt idx="15426">
                  <c:v>-80.860500000000002</c:v>
                </c:pt>
                <c:pt idx="15427">
                  <c:v>-80.858500000000006</c:v>
                </c:pt>
                <c:pt idx="15428">
                  <c:v>-80.856500000000011</c:v>
                </c:pt>
                <c:pt idx="15429">
                  <c:v>-80.854500000000002</c:v>
                </c:pt>
                <c:pt idx="15430">
                  <c:v>-80.852500000000006</c:v>
                </c:pt>
                <c:pt idx="15431">
                  <c:v>-80.850500000000011</c:v>
                </c:pt>
                <c:pt idx="15432">
                  <c:v>-80.848500000000001</c:v>
                </c:pt>
                <c:pt idx="15433">
                  <c:v>-80.846500000000006</c:v>
                </c:pt>
                <c:pt idx="15434">
                  <c:v>-80.844500000000011</c:v>
                </c:pt>
                <c:pt idx="15435">
                  <c:v>-80.842500000000001</c:v>
                </c:pt>
                <c:pt idx="15436">
                  <c:v>-80.840500000000006</c:v>
                </c:pt>
                <c:pt idx="15437">
                  <c:v>-80.83850000000001</c:v>
                </c:pt>
                <c:pt idx="15438">
                  <c:v>-80.836500000000001</c:v>
                </c:pt>
                <c:pt idx="15439">
                  <c:v>-80.834500000000006</c:v>
                </c:pt>
                <c:pt idx="15440">
                  <c:v>-80.83250000000001</c:v>
                </c:pt>
                <c:pt idx="15441">
                  <c:v>-80.830500000000001</c:v>
                </c:pt>
                <c:pt idx="15442">
                  <c:v>-80.828500000000005</c:v>
                </c:pt>
                <c:pt idx="15443">
                  <c:v>-80.82650000000001</c:v>
                </c:pt>
                <c:pt idx="15444">
                  <c:v>-80.8245</c:v>
                </c:pt>
                <c:pt idx="15445">
                  <c:v>-80.822500000000005</c:v>
                </c:pt>
                <c:pt idx="15446">
                  <c:v>-80.82050000000001</c:v>
                </c:pt>
                <c:pt idx="15447">
                  <c:v>-80.8185</c:v>
                </c:pt>
                <c:pt idx="15448">
                  <c:v>-80.816500000000005</c:v>
                </c:pt>
                <c:pt idx="15449">
                  <c:v>-80.81450000000001</c:v>
                </c:pt>
                <c:pt idx="15450">
                  <c:v>-80.8125</c:v>
                </c:pt>
                <c:pt idx="15451">
                  <c:v>-80.810500000000005</c:v>
                </c:pt>
                <c:pt idx="15452">
                  <c:v>-80.808500000000009</c:v>
                </c:pt>
                <c:pt idx="15453">
                  <c:v>-80.8065</c:v>
                </c:pt>
                <c:pt idx="15454">
                  <c:v>-80.804500000000004</c:v>
                </c:pt>
                <c:pt idx="15455">
                  <c:v>-80.802500000000009</c:v>
                </c:pt>
                <c:pt idx="15456">
                  <c:v>-80.8005</c:v>
                </c:pt>
                <c:pt idx="15457">
                  <c:v>-80.798500000000004</c:v>
                </c:pt>
                <c:pt idx="15458">
                  <c:v>-80.796500000000009</c:v>
                </c:pt>
                <c:pt idx="15459">
                  <c:v>-80.794499999999999</c:v>
                </c:pt>
                <c:pt idx="15460">
                  <c:v>-80.792500000000004</c:v>
                </c:pt>
                <c:pt idx="15461">
                  <c:v>-80.790500000000009</c:v>
                </c:pt>
                <c:pt idx="15462">
                  <c:v>-80.788499999999999</c:v>
                </c:pt>
                <c:pt idx="15463">
                  <c:v>-80.786500000000004</c:v>
                </c:pt>
                <c:pt idx="15464">
                  <c:v>-80.784500000000008</c:v>
                </c:pt>
                <c:pt idx="15465">
                  <c:v>-80.782499999999999</c:v>
                </c:pt>
                <c:pt idx="15466">
                  <c:v>-80.780500000000004</c:v>
                </c:pt>
                <c:pt idx="15467">
                  <c:v>-80.778500000000008</c:v>
                </c:pt>
                <c:pt idx="15468">
                  <c:v>-80.776499999999999</c:v>
                </c:pt>
                <c:pt idx="15469">
                  <c:v>-80.774500000000003</c:v>
                </c:pt>
                <c:pt idx="15470">
                  <c:v>-80.772500000000008</c:v>
                </c:pt>
                <c:pt idx="15471">
                  <c:v>-80.770499999999998</c:v>
                </c:pt>
                <c:pt idx="15472">
                  <c:v>-80.768500000000003</c:v>
                </c:pt>
                <c:pt idx="15473">
                  <c:v>-80.766500000000008</c:v>
                </c:pt>
                <c:pt idx="15474">
                  <c:v>-80.764499999999998</c:v>
                </c:pt>
                <c:pt idx="15475">
                  <c:v>-80.762500000000003</c:v>
                </c:pt>
                <c:pt idx="15476">
                  <c:v>-80.760500000000008</c:v>
                </c:pt>
                <c:pt idx="15477">
                  <c:v>-80.758499999999998</c:v>
                </c:pt>
                <c:pt idx="15478">
                  <c:v>-80.756500000000003</c:v>
                </c:pt>
                <c:pt idx="15479">
                  <c:v>-80.754500000000007</c:v>
                </c:pt>
                <c:pt idx="15480">
                  <c:v>-80.752499999999998</c:v>
                </c:pt>
                <c:pt idx="15481">
                  <c:v>-80.750500000000002</c:v>
                </c:pt>
                <c:pt idx="15482">
                  <c:v>-80.748500000000007</c:v>
                </c:pt>
                <c:pt idx="15483">
                  <c:v>-80.746499999999997</c:v>
                </c:pt>
                <c:pt idx="15484">
                  <c:v>-80.744500000000002</c:v>
                </c:pt>
                <c:pt idx="15485">
                  <c:v>-80.742500000000007</c:v>
                </c:pt>
                <c:pt idx="15486">
                  <c:v>-80.740499999999997</c:v>
                </c:pt>
                <c:pt idx="15487">
                  <c:v>-80.738500000000002</c:v>
                </c:pt>
                <c:pt idx="15488">
                  <c:v>-80.736500000000007</c:v>
                </c:pt>
                <c:pt idx="15489">
                  <c:v>-80.734499999999997</c:v>
                </c:pt>
                <c:pt idx="15490">
                  <c:v>-80.732500000000002</c:v>
                </c:pt>
                <c:pt idx="15491">
                  <c:v>-80.730500000000006</c:v>
                </c:pt>
                <c:pt idx="15492">
                  <c:v>-80.728499999999997</c:v>
                </c:pt>
                <c:pt idx="15493">
                  <c:v>-80.726500000000001</c:v>
                </c:pt>
                <c:pt idx="15494">
                  <c:v>-80.724500000000006</c:v>
                </c:pt>
                <c:pt idx="15495">
                  <c:v>-80.722500000000011</c:v>
                </c:pt>
                <c:pt idx="15496">
                  <c:v>-80.720500000000001</c:v>
                </c:pt>
                <c:pt idx="15497">
                  <c:v>-80.718500000000006</c:v>
                </c:pt>
                <c:pt idx="15498">
                  <c:v>-80.716500000000011</c:v>
                </c:pt>
                <c:pt idx="15499">
                  <c:v>-80.714500000000001</c:v>
                </c:pt>
                <c:pt idx="15500">
                  <c:v>-80.712500000000006</c:v>
                </c:pt>
                <c:pt idx="15501">
                  <c:v>-80.71050000000001</c:v>
                </c:pt>
                <c:pt idx="15502">
                  <c:v>-80.708500000000001</c:v>
                </c:pt>
                <c:pt idx="15503">
                  <c:v>-80.706500000000005</c:v>
                </c:pt>
                <c:pt idx="15504">
                  <c:v>-80.70450000000001</c:v>
                </c:pt>
                <c:pt idx="15505">
                  <c:v>-80.702500000000001</c:v>
                </c:pt>
                <c:pt idx="15506">
                  <c:v>-80.700500000000005</c:v>
                </c:pt>
                <c:pt idx="15507">
                  <c:v>-80.69850000000001</c:v>
                </c:pt>
                <c:pt idx="15508">
                  <c:v>-80.696500000000015</c:v>
                </c:pt>
                <c:pt idx="15509">
                  <c:v>-80.694500000000005</c:v>
                </c:pt>
                <c:pt idx="15510">
                  <c:v>-80.69250000000001</c:v>
                </c:pt>
                <c:pt idx="15511">
                  <c:v>-80.690500000000014</c:v>
                </c:pt>
                <c:pt idx="15512">
                  <c:v>-80.688500000000005</c:v>
                </c:pt>
                <c:pt idx="15513">
                  <c:v>-80.686500000000009</c:v>
                </c:pt>
                <c:pt idx="15514">
                  <c:v>-80.684500000000014</c:v>
                </c:pt>
                <c:pt idx="15515">
                  <c:v>-80.682500000000005</c:v>
                </c:pt>
                <c:pt idx="15516">
                  <c:v>-80.680500000000009</c:v>
                </c:pt>
                <c:pt idx="15517">
                  <c:v>-80.678500000000014</c:v>
                </c:pt>
                <c:pt idx="15518">
                  <c:v>-80.676500000000004</c:v>
                </c:pt>
                <c:pt idx="15519">
                  <c:v>-80.674500000000009</c:v>
                </c:pt>
                <c:pt idx="15520">
                  <c:v>-80.672500000000014</c:v>
                </c:pt>
                <c:pt idx="15521">
                  <c:v>-80.670500000000004</c:v>
                </c:pt>
                <c:pt idx="15522">
                  <c:v>-80.668500000000009</c:v>
                </c:pt>
                <c:pt idx="15523">
                  <c:v>-80.666500000000013</c:v>
                </c:pt>
                <c:pt idx="15524">
                  <c:v>-80.664500000000004</c:v>
                </c:pt>
                <c:pt idx="15525">
                  <c:v>-80.662500000000009</c:v>
                </c:pt>
                <c:pt idx="15526">
                  <c:v>-80.660500000000013</c:v>
                </c:pt>
                <c:pt idx="15527">
                  <c:v>-80.658500000000004</c:v>
                </c:pt>
                <c:pt idx="15528">
                  <c:v>-80.656500000000008</c:v>
                </c:pt>
                <c:pt idx="15529">
                  <c:v>-80.654500000000013</c:v>
                </c:pt>
                <c:pt idx="15530">
                  <c:v>-80.652500000000003</c:v>
                </c:pt>
                <c:pt idx="15531">
                  <c:v>-80.650500000000008</c:v>
                </c:pt>
                <c:pt idx="15532">
                  <c:v>-80.648500000000013</c:v>
                </c:pt>
                <c:pt idx="15533">
                  <c:v>-80.646500000000003</c:v>
                </c:pt>
                <c:pt idx="15534">
                  <c:v>-80.644500000000008</c:v>
                </c:pt>
                <c:pt idx="15535">
                  <c:v>-80.642500000000013</c:v>
                </c:pt>
                <c:pt idx="15536">
                  <c:v>-80.640500000000003</c:v>
                </c:pt>
                <c:pt idx="15537">
                  <c:v>-80.638500000000008</c:v>
                </c:pt>
                <c:pt idx="15538">
                  <c:v>-80.636500000000012</c:v>
                </c:pt>
                <c:pt idx="15539">
                  <c:v>-80.634500000000003</c:v>
                </c:pt>
                <c:pt idx="15540">
                  <c:v>-80.632500000000007</c:v>
                </c:pt>
                <c:pt idx="15541">
                  <c:v>-80.630500000000012</c:v>
                </c:pt>
                <c:pt idx="15542">
                  <c:v>-80.628500000000003</c:v>
                </c:pt>
                <c:pt idx="15543">
                  <c:v>-80.626500000000007</c:v>
                </c:pt>
                <c:pt idx="15544">
                  <c:v>-80.624500000000012</c:v>
                </c:pt>
                <c:pt idx="15545">
                  <c:v>-80.622500000000002</c:v>
                </c:pt>
                <c:pt idx="15546">
                  <c:v>-80.620500000000007</c:v>
                </c:pt>
                <c:pt idx="15547">
                  <c:v>-80.618500000000012</c:v>
                </c:pt>
                <c:pt idx="15548">
                  <c:v>-80.616500000000002</c:v>
                </c:pt>
                <c:pt idx="15549">
                  <c:v>-80.614500000000007</c:v>
                </c:pt>
                <c:pt idx="15550">
                  <c:v>-80.612500000000011</c:v>
                </c:pt>
                <c:pt idx="15551">
                  <c:v>-80.610500000000002</c:v>
                </c:pt>
                <c:pt idx="15552">
                  <c:v>-80.608500000000006</c:v>
                </c:pt>
                <c:pt idx="15553">
                  <c:v>-80.606500000000011</c:v>
                </c:pt>
                <c:pt idx="15554">
                  <c:v>-80.604500000000002</c:v>
                </c:pt>
                <c:pt idx="15555">
                  <c:v>-80.602500000000006</c:v>
                </c:pt>
                <c:pt idx="15556">
                  <c:v>-80.600500000000011</c:v>
                </c:pt>
                <c:pt idx="15557">
                  <c:v>-80.598500000000001</c:v>
                </c:pt>
                <c:pt idx="15558">
                  <c:v>-80.596500000000006</c:v>
                </c:pt>
                <c:pt idx="15559">
                  <c:v>-80.594500000000011</c:v>
                </c:pt>
                <c:pt idx="15560">
                  <c:v>-80.592500000000001</c:v>
                </c:pt>
                <c:pt idx="15561">
                  <c:v>-80.590500000000006</c:v>
                </c:pt>
                <c:pt idx="15562">
                  <c:v>-80.58850000000001</c:v>
                </c:pt>
                <c:pt idx="15563">
                  <c:v>-80.586500000000001</c:v>
                </c:pt>
                <c:pt idx="15564">
                  <c:v>-80.584500000000006</c:v>
                </c:pt>
                <c:pt idx="15565">
                  <c:v>-80.58250000000001</c:v>
                </c:pt>
                <c:pt idx="15566">
                  <c:v>-80.580500000000001</c:v>
                </c:pt>
                <c:pt idx="15567">
                  <c:v>-80.578500000000005</c:v>
                </c:pt>
                <c:pt idx="15568">
                  <c:v>-80.57650000000001</c:v>
                </c:pt>
                <c:pt idx="15569">
                  <c:v>-80.5745</c:v>
                </c:pt>
                <c:pt idx="15570">
                  <c:v>-80.572500000000005</c:v>
                </c:pt>
                <c:pt idx="15571">
                  <c:v>-80.57050000000001</c:v>
                </c:pt>
                <c:pt idx="15572">
                  <c:v>-80.5685</c:v>
                </c:pt>
                <c:pt idx="15573">
                  <c:v>-80.566500000000005</c:v>
                </c:pt>
                <c:pt idx="15574">
                  <c:v>-80.56450000000001</c:v>
                </c:pt>
                <c:pt idx="15575">
                  <c:v>-80.5625</c:v>
                </c:pt>
                <c:pt idx="15576">
                  <c:v>-80.560500000000005</c:v>
                </c:pt>
                <c:pt idx="15577">
                  <c:v>-80.558500000000009</c:v>
                </c:pt>
                <c:pt idx="15578">
                  <c:v>-80.5565</c:v>
                </c:pt>
                <c:pt idx="15579">
                  <c:v>-80.554500000000004</c:v>
                </c:pt>
                <c:pt idx="15580">
                  <c:v>-80.552500000000009</c:v>
                </c:pt>
                <c:pt idx="15581">
                  <c:v>-80.5505</c:v>
                </c:pt>
                <c:pt idx="15582">
                  <c:v>-80.548500000000004</c:v>
                </c:pt>
                <c:pt idx="15583">
                  <c:v>-80.546500000000009</c:v>
                </c:pt>
                <c:pt idx="15584">
                  <c:v>-80.544499999999999</c:v>
                </c:pt>
                <c:pt idx="15585">
                  <c:v>-80.542500000000004</c:v>
                </c:pt>
                <c:pt idx="15586">
                  <c:v>-80.540500000000009</c:v>
                </c:pt>
                <c:pt idx="15587">
                  <c:v>-80.538499999999999</c:v>
                </c:pt>
                <c:pt idx="15588">
                  <c:v>-80.536500000000004</c:v>
                </c:pt>
                <c:pt idx="15589">
                  <c:v>-80.534500000000008</c:v>
                </c:pt>
                <c:pt idx="15590">
                  <c:v>-80.532499999999999</c:v>
                </c:pt>
                <c:pt idx="15591">
                  <c:v>-80.530500000000004</c:v>
                </c:pt>
                <c:pt idx="15592">
                  <c:v>-80.528500000000008</c:v>
                </c:pt>
                <c:pt idx="15593">
                  <c:v>-80.526499999999999</c:v>
                </c:pt>
                <c:pt idx="15594">
                  <c:v>-80.524500000000003</c:v>
                </c:pt>
                <c:pt idx="15595">
                  <c:v>-80.522500000000008</c:v>
                </c:pt>
                <c:pt idx="15596">
                  <c:v>-80.520499999999998</c:v>
                </c:pt>
                <c:pt idx="15597">
                  <c:v>-80.518500000000003</c:v>
                </c:pt>
                <c:pt idx="15598">
                  <c:v>-80.516500000000008</c:v>
                </c:pt>
                <c:pt idx="15599">
                  <c:v>-80.514499999999998</c:v>
                </c:pt>
                <c:pt idx="15600">
                  <c:v>-80.512500000000003</c:v>
                </c:pt>
                <c:pt idx="15601">
                  <c:v>-80.510500000000008</c:v>
                </c:pt>
                <c:pt idx="15602">
                  <c:v>-80.508499999999998</c:v>
                </c:pt>
                <c:pt idx="15603">
                  <c:v>-80.506500000000003</c:v>
                </c:pt>
                <c:pt idx="15604">
                  <c:v>-80.504500000000007</c:v>
                </c:pt>
                <c:pt idx="15605">
                  <c:v>-80.502499999999998</c:v>
                </c:pt>
                <c:pt idx="15606">
                  <c:v>-80.500500000000002</c:v>
                </c:pt>
                <c:pt idx="15607">
                  <c:v>-80.498500000000007</c:v>
                </c:pt>
                <c:pt idx="15608">
                  <c:v>-80.496499999999997</c:v>
                </c:pt>
                <c:pt idx="15609">
                  <c:v>-80.494500000000002</c:v>
                </c:pt>
                <c:pt idx="15610">
                  <c:v>-80.492500000000007</c:v>
                </c:pt>
                <c:pt idx="15611">
                  <c:v>-80.490499999999997</c:v>
                </c:pt>
                <c:pt idx="15612">
                  <c:v>-80.488500000000002</c:v>
                </c:pt>
                <c:pt idx="15613">
                  <c:v>-80.486500000000007</c:v>
                </c:pt>
                <c:pt idx="15614">
                  <c:v>-80.484499999999997</c:v>
                </c:pt>
                <c:pt idx="15615">
                  <c:v>-80.482500000000002</c:v>
                </c:pt>
                <c:pt idx="15616">
                  <c:v>-80.480500000000006</c:v>
                </c:pt>
                <c:pt idx="15617">
                  <c:v>-80.478499999999997</c:v>
                </c:pt>
                <c:pt idx="15618">
                  <c:v>-80.476500000000001</c:v>
                </c:pt>
                <c:pt idx="15619">
                  <c:v>-80.474500000000006</c:v>
                </c:pt>
                <c:pt idx="15620">
                  <c:v>-80.472500000000011</c:v>
                </c:pt>
                <c:pt idx="15621">
                  <c:v>-80.470500000000001</c:v>
                </c:pt>
                <c:pt idx="15622">
                  <c:v>-80.468500000000006</c:v>
                </c:pt>
                <c:pt idx="15623">
                  <c:v>-80.466500000000011</c:v>
                </c:pt>
                <c:pt idx="15624">
                  <c:v>-80.464500000000001</c:v>
                </c:pt>
                <c:pt idx="15625">
                  <c:v>-80.462500000000006</c:v>
                </c:pt>
                <c:pt idx="15626">
                  <c:v>-80.46050000000001</c:v>
                </c:pt>
                <c:pt idx="15627">
                  <c:v>-80.458500000000001</c:v>
                </c:pt>
                <c:pt idx="15628">
                  <c:v>-80.456500000000005</c:v>
                </c:pt>
                <c:pt idx="15629">
                  <c:v>-80.45450000000001</c:v>
                </c:pt>
                <c:pt idx="15630">
                  <c:v>-80.452500000000001</c:v>
                </c:pt>
                <c:pt idx="15631">
                  <c:v>-80.450500000000005</c:v>
                </c:pt>
                <c:pt idx="15632">
                  <c:v>-80.44850000000001</c:v>
                </c:pt>
                <c:pt idx="15633">
                  <c:v>-80.446500000000015</c:v>
                </c:pt>
                <c:pt idx="15634">
                  <c:v>-80.444500000000005</c:v>
                </c:pt>
                <c:pt idx="15635">
                  <c:v>-80.44250000000001</c:v>
                </c:pt>
                <c:pt idx="15636">
                  <c:v>-80.440500000000014</c:v>
                </c:pt>
                <c:pt idx="15637">
                  <c:v>-80.438500000000005</c:v>
                </c:pt>
                <c:pt idx="15638">
                  <c:v>-80.436500000000009</c:v>
                </c:pt>
                <c:pt idx="15639">
                  <c:v>-80.434500000000014</c:v>
                </c:pt>
                <c:pt idx="15640">
                  <c:v>-80.432500000000005</c:v>
                </c:pt>
                <c:pt idx="15641">
                  <c:v>-80.430500000000009</c:v>
                </c:pt>
                <c:pt idx="15642">
                  <c:v>-80.428500000000014</c:v>
                </c:pt>
                <c:pt idx="15643">
                  <c:v>-80.426500000000004</c:v>
                </c:pt>
                <c:pt idx="15644">
                  <c:v>-80.424500000000009</c:v>
                </c:pt>
                <c:pt idx="15645">
                  <c:v>-80.422500000000014</c:v>
                </c:pt>
                <c:pt idx="15646">
                  <c:v>-80.420500000000004</c:v>
                </c:pt>
                <c:pt idx="15647">
                  <c:v>-80.418500000000009</c:v>
                </c:pt>
                <c:pt idx="15648">
                  <c:v>-80.416500000000013</c:v>
                </c:pt>
                <c:pt idx="15649">
                  <c:v>-80.414500000000004</c:v>
                </c:pt>
                <c:pt idx="15650">
                  <c:v>-80.412500000000009</c:v>
                </c:pt>
                <c:pt idx="15651">
                  <c:v>-80.410500000000013</c:v>
                </c:pt>
                <c:pt idx="15652">
                  <c:v>-80.408500000000004</c:v>
                </c:pt>
                <c:pt idx="15653">
                  <c:v>-80.406500000000008</c:v>
                </c:pt>
                <c:pt idx="15654">
                  <c:v>-80.404500000000013</c:v>
                </c:pt>
                <c:pt idx="15655">
                  <c:v>-80.402500000000003</c:v>
                </c:pt>
                <c:pt idx="15656">
                  <c:v>-80.400500000000008</c:v>
                </c:pt>
                <c:pt idx="15657">
                  <c:v>-80.398500000000013</c:v>
                </c:pt>
                <c:pt idx="15658">
                  <c:v>-80.396500000000003</c:v>
                </c:pt>
                <c:pt idx="15659">
                  <c:v>-80.394500000000008</c:v>
                </c:pt>
                <c:pt idx="15660">
                  <c:v>-80.392500000000013</c:v>
                </c:pt>
                <c:pt idx="15661">
                  <c:v>-80.390500000000003</c:v>
                </c:pt>
                <c:pt idx="15662">
                  <c:v>-80.388500000000008</c:v>
                </c:pt>
                <c:pt idx="15663">
                  <c:v>-80.386500000000012</c:v>
                </c:pt>
                <c:pt idx="15664">
                  <c:v>-80.384500000000003</c:v>
                </c:pt>
                <c:pt idx="15665">
                  <c:v>-80.382500000000007</c:v>
                </c:pt>
                <c:pt idx="15666">
                  <c:v>-80.380500000000012</c:v>
                </c:pt>
                <c:pt idx="15667">
                  <c:v>-80.378500000000003</c:v>
                </c:pt>
                <c:pt idx="15668">
                  <c:v>-80.376500000000007</c:v>
                </c:pt>
                <c:pt idx="15669">
                  <c:v>-80.374500000000012</c:v>
                </c:pt>
                <c:pt idx="15670">
                  <c:v>-80.372500000000002</c:v>
                </c:pt>
                <c:pt idx="15671">
                  <c:v>-80.370500000000007</c:v>
                </c:pt>
                <c:pt idx="15672">
                  <c:v>-80.368500000000012</c:v>
                </c:pt>
                <c:pt idx="15673">
                  <c:v>-80.366500000000002</c:v>
                </c:pt>
                <c:pt idx="15674">
                  <c:v>-80.364500000000007</c:v>
                </c:pt>
                <c:pt idx="15675">
                  <c:v>-80.362500000000011</c:v>
                </c:pt>
                <c:pt idx="15676">
                  <c:v>-80.360500000000002</c:v>
                </c:pt>
                <c:pt idx="15677">
                  <c:v>-80.358500000000006</c:v>
                </c:pt>
                <c:pt idx="15678">
                  <c:v>-80.356500000000011</c:v>
                </c:pt>
                <c:pt idx="15679">
                  <c:v>-80.354500000000002</c:v>
                </c:pt>
                <c:pt idx="15680">
                  <c:v>-80.352500000000006</c:v>
                </c:pt>
                <c:pt idx="15681">
                  <c:v>-80.350500000000011</c:v>
                </c:pt>
                <c:pt idx="15682">
                  <c:v>-80.348500000000001</c:v>
                </c:pt>
                <c:pt idx="15683">
                  <c:v>-80.346500000000006</c:v>
                </c:pt>
                <c:pt idx="15684">
                  <c:v>-80.344500000000011</c:v>
                </c:pt>
                <c:pt idx="15685">
                  <c:v>-80.342500000000001</c:v>
                </c:pt>
                <c:pt idx="15686">
                  <c:v>-80.340500000000006</c:v>
                </c:pt>
                <c:pt idx="15687">
                  <c:v>-80.33850000000001</c:v>
                </c:pt>
                <c:pt idx="15688">
                  <c:v>-80.336500000000001</c:v>
                </c:pt>
                <c:pt idx="15689">
                  <c:v>-80.334500000000006</c:v>
                </c:pt>
                <c:pt idx="15690">
                  <c:v>-80.33250000000001</c:v>
                </c:pt>
                <c:pt idx="15691">
                  <c:v>-80.330500000000001</c:v>
                </c:pt>
                <c:pt idx="15692">
                  <c:v>-80.328500000000005</c:v>
                </c:pt>
                <c:pt idx="15693">
                  <c:v>-80.32650000000001</c:v>
                </c:pt>
                <c:pt idx="15694">
                  <c:v>-80.3245</c:v>
                </c:pt>
                <c:pt idx="15695">
                  <c:v>-80.322500000000005</c:v>
                </c:pt>
                <c:pt idx="15696">
                  <c:v>-80.32050000000001</c:v>
                </c:pt>
                <c:pt idx="15697">
                  <c:v>-80.3185</c:v>
                </c:pt>
                <c:pt idx="15698">
                  <c:v>-80.316500000000005</c:v>
                </c:pt>
                <c:pt idx="15699">
                  <c:v>-80.31450000000001</c:v>
                </c:pt>
                <c:pt idx="15700">
                  <c:v>-80.3125</c:v>
                </c:pt>
                <c:pt idx="15701">
                  <c:v>-80.310500000000005</c:v>
                </c:pt>
                <c:pt idx="15702">
                  <c:v>-80.308500000000009</c:v>
                </c:pt>
                <c:pt idx="15703">
                  <c:v>-80.3065</c:v>
                </c:pt>
                <c:pt idx="15704">
                  <c:v>-80.304500000000004</c:v>
                </c:pt>
                <c:pt idx="15705">
                  <c:v>-80.302500000000009</c:v>
                </c:pt>
                <c:pt idx="15706">
                  <c:v>-80.3005</c:v>
                </c:pt>
                <c:pt idx="15707">
                  <c:v>-80.298500000000004</c:v>
                </c:pt>
                <c:pt idx="15708">
                  <c:v>-80.296500000000009</c:v>
                </c:pt>
                <c:pt idx="15709">
                  <c:v>-80.294499999999999</c:v>
                </c:pt>
                <c:pt idx="15710">
                  <c:v>-80.292500000000004</c:v>
                </c:pt>
                <c:pt idx="15711">
                  <c:v>-80.290500000000009</c:v>
                </c:pt>
                <c:pt idx="15712">
                  <c:v>-80.288499999999999</c:v>
                </c:pt>
                <c:pt idx="15713">
                  <c:v>-80.286500000000004</c:v>
                </c:pt>
                <c:pt idx="15714">
                  <c:v>-80.284500000000008</c:v>
                </c:pt>
                <c:pt idx="15715">
                  <c:v>-80.282499999999999</c:v>
                </c:pt>
                <c:pt idx="15716">
                  <c:v>-80.280500000000004</c:v>
                </c:pt>
                <c:pt idx="15717">
                  <c:v>-80.278500000000008</c:v>
                </c:pt>
                <c:pt idx="15718">
                  <c:v>-80.276499999999999</c:v>
                </c:pt>
                <c:pt idx="15719">
                  <c:v>-80.274500000000003</c:v>
                </c:pt>
                <c:pt idx="15720">
                  <c:v>-80.272500000000008</c:v>
                </c:pt>
                <c:pt idx="15721">
                  <c:v>-80.270499999999998</c:v>
                </c:pt>
                <c:pt idx="15722">
                  <c:v>-80.268500000000003</c:v>
                </c:pt>
                <c:pt idx="15723">
                  <c:v>-80.266500000000008</c:v>
                </c:pt>
                <c:pt idx="15724">
                  <c:v>-80.264499999999998</c:v>
                </c:pt>
                <c:pt idx="15725">
                  <c:v>-80.262500000000003</c:v>
                </c:pt>
                <c:pt idx="15726">
                  <c:v>-80.260500000000008</c:v>
                </c:pt>
                <c:pt idx="15727">
                  <c:v>-80.258499999999998</c:v>
                </c:pt>
                <c:pt idx="15728">
                  <c:v>-80.256500000000003</c:v>
                </c:pt>
                <c:pt idx="15729">
                  <c:v>-80.254500000000007</c:v>
                </c:pt>
                <c:pt idx="15730">
                  <c:v>-80.252499999999998</c:v>
                </c:pt>
                <c:pt idx="15731">
                  <c:v>-80.250500000000002</c:v>
                </c:pt>
                <c:pt idx="15732">
                  <c:v>-80.248500000000007</c:v>
                </c:pt>
                <c:pt idx="15733">
                  <c:v>-80.246499999999997</c:v>
                </c:pt>
                <c:pt idx="15734">
                  <c:v>-80.244500000000002</c:v>
                </c:pt>
                <c:pt idx="15735">
                  <c:v>-80.242500000000007</c:v>
                </c:pt>
                <c:pt idx="15736">
                  <c:v>-80.240499999999997</c:v>
                </c:pt>
                <c:pt idx="15737">
                  <c:v>-80.238500000000002</c:v>
                </c:pt>
                <c:pt idx="15738">
                  <c:v>-80.236500000000007</c:v>
                </c:pt>
                <c:pt idx="15739">
                  <c:v>-80.234499999999997</c:v>
                </c:pt>
                <c:pt idx="15740">
                  <c:v>-80.232500000000002</c:v>
                </c:pt>
                <c:pt idx="15741">
                  <c:v>-80.230500000000006</c:v>
                </c:pt>
                <c:pt idx="15742">
                  <c:v>-80.228499999999997</c:v>
                </c:pt>
                <c:pt idx="15743">
                  <c:v>-80.226500000000001</c:v>
                </c:pt>
                <c:pt idx="15744">
                  <c:v>-80.224500000000006</c:v>
                </c:pt>
                <c:pt idx="15745">
                  <c:v>-80.222500000000011</c:v>
                </c:pt>
                <c:pt idx="15746">
                  <c:v>-80.220500000000001</c:v>
                </c:pt>
                <c:pt idx="15747">
                  <c:v>-80.218500000000006</c:v>
                </c:pt>
                <c:pt idx="15748">
                  <c:v>-80.216500000000011</c:v>
                </c:pt>
                <c:pt idx="15749">
                  <c:v>-80.214500000000001</c:v>
                </c:pt>
                <c:pt idx="15750">
                  <c:v>-80.212500000000006</c:v>
                </c:pt>
                <c:pt idx="15751">
                  <c:v>-80.21050000000001</c:v>
                </c:pt>
                <c:pt idx="15752">
                  <c:v>-80.208500000000001</c:v>
                </c:pt>
                <c:pt idx="15753">
                  <c:v>-80.206500000000005</c:v>
                </c:pt>
                <c:pt idx="15754">
                  <c:v>-80.20450000000001</c:v>
                </c:pt>
                <c:pt idx="15755">
                  <c:v>-80.202500000000001</c:v>
                </c:pt>
                <c:pt idx="15756">
                  <c:v>-80.200500000000005</c:v>
                </c:pt>
                <c:pt idx="15757">
                  <c:v>-80.19850000000001</c:v>
                </c:pt>
                <c:pt idx="15758">
                  <c:v>-80.196500000000015</c:v>
                </c:pt>
                <c:pt idx="15759">
                  <c:v>-80.194500000000005</c:v>
                </c:pt>
                <c:pt idx="15760">
                  <c:v>-80.19250000000001</c:v>
                </c:pt>
                <c:pt idx="15761">
                  <c:v>-80.190500000000014</c:v>
                </c:pt>
                <c:pt idx="15762">
                  <c:v>-80.188500000000005</c:v>
                </c:pt>
                <c:pt idx="15763">
                  <c:v>-80.186500000000009</c:v>
                </c:pt>
                <c:pt idx="15764">
                  <c:v>-80.184500000000014</c:v>
                </c:pt>
                <c:pt idx="15765">
                  <c:v>-80.182500000000005</c:v>
                </c:pt>
                <c:pt idx="15766">
                  <c:v>-80.180500000000009</c:v>
                </c:pt>
                <c:pt idx="15767">
                  <c:v>-80.178500000000014</c:v>
                </c:pt>
                <c:pt idx="15768">
                  <c:v>-80.176500000000004</c:v>
                </c:pt>
                <c:pt idx="15769">
                  <c:v>-80.174500000000009</c:v>
                </c:pt>
                <c:pt idx="15770">
                  <c:v>-80.172500000000014</c:v>
                </c:pt>
                <c:pt idx="15771">
                  <c:v>-80.170500000000004</c:v>
                </c:pt>
                <c:pt idx="15772">
                  <c:v>-80.168500000000009</c:v>
                </c:pt>
                <c:pt idx="15773">
                  <c:v>-80.166500000000013</c:v>
                </c:pt>
                <c:pt idx="15774">
                  <c:v>-80.164500000000004</c:v>
                </c:pt>
                <c:pt idx="15775">
                  <c:v>-80.162500000000009</c:v>
                </c:pt>
                <c:pt idx="15776">
                  <c:v>-80.160500000000013</c:v>
                </c:pt>
                <c:pt idx="15777">
                  <c:v>-80.158500000000004</c:v>
                </c:pt>
                <c:pt idx="15778">
                  <c:v>-80.156500000000008</c:v>
                </c:pt>
                <c:pt idx="15779">
                  <c:v>-80.154500000000013</c:v>
                </c:pt>
                <c:pt idx="15780">
                  <c:v>-80.152500000000003</c:v>
                </c:pt>
                <c:pt idx="15781">
                  <c:v>-80.150500000000008</c:v>
                </c:pt>
                <c:pt idx="15782">
                  <c:v>-80.148500000000013</c:v>
                </c:pt>
                <c:pt idx="15783">
                  <c:v>-80.146500000000003</c:v>
                </c:pt>
                <c:pt idx="15784">
                  <c:v>-80.144500000000008</c:v>
                </c:pt>
                <c:pt idx="15785">
                  <c:v>-80.142500000000013</c:v>
                </c:pt>
                <c:pt idx="15786">
                  <c:v>-80.140500000000003</c:v>
                </c:pt>
                <c:pt idx="15787">
                  <c:v>-80.138500000000008</c:v>
                </c:pt>
                <c:pt idx="15788">
                  <c:v>-80.136500000000012</c:v>
                </c:pt>
                <c:pt idx="15789">
                  <c:v>-80.134500000000003</c:v>
                </c:pt>
                <c:pt idx="15790">
                  <c:v>-80.132500000000007</c:v>
                </c:pt>
                <c:pt idx="15791">
                  <c:v>-80.130500000000012</c:v>
                </c:pt>
                <c:pt idx="15792">
                  <c:v>-80.128500000000003</c:v>
                </c:pt>
                <c:pt idx="15793">
                  <c:v>-80.126500000000007</c:v>
                </c:pt>
                <c:pt idx="15794">
                  <c:v>-80.124500000000012</c:v>
                </c:pt>
                <c:pt idx="15795">
                  <c:v>-80.122500000000002</c:v>
                </c:pt>
                <c:pt idx="15796">
                  <c:v>-80.120500000000007</c:v>
                </c:pt>
                <c:pt idx="15797">
                  <c:v>-80.118500000000012</c:v>
                </c:pt>
                <c:pt idx="15798">
                  <c:v>-80.116500000000002</c:v>
                </c:pt>
                <c:pt idx="15799">
                  <c:v>-80.114500000000007</c:v>
                </c:pt>
                <c:pt idx="15800">
                  <c:v>-80.112500000000011</c:v>
                </c:pt>
                <c:pt idx="15801">
                  <c:v>-80.110500000000002</c:v>
                </c:pt>
                <c:pt idx="15802">
                  <c:v>-80.108500000000006</c:v>
                </c:pt>
                <c:pt idx="15803">
                  <c:v>-80.106500000000011</c:v>
                </c:pt>
                <c:pt idx="15804">
                  <c:v>-80.104500000000002</c:v>
                </c:pt>
                <c:pt idx="15805">
                  <c:v>-80.102500000000006</c:v>
                </c:pt>
                <c:pt idx="15806">
                  <c:v>-80.100500000000011</c:v>
                </c:pt>
                <c:pt idx="15807">
                  <c:v>-80.098500000000001</c:v>
                </c:pt>
                <c:pt idx="15808">
                  <c:v>-80.096500000000006</c:v>
                </c:pt>
                <c:pt idx="15809">
                  <c:v>-80.094500000000011</c:v>
                </c:pt>
                <c:pt idx="15810">
                  <c:v>-80.092500000000001</c:v>
                </c:pt>
                <c:pt idx="15811">
                  <c:v>-80.090500000000006</c:v>
                </c:pt>
                <c:pt idx="15812">
                  <c:v>-80.08850000000001</c:v>
                </c:pt>
                <c:pt idx="15813">
                  <c:v>-80.086500000000001</c:v>
                </c:pt>
                <c:pt idx="15814">
                  <c:v>-80.084500000000006</c:v>
                </c:pt>
                <c:pt idx="15815">
                  <c:v>-80.08250000000001</c:v>
                </c:pt>
                <c:pt idx="15816">
                  <c:v>-80.080500000000001</c:v>
                </c:pt>
                <c:pt idx="15817">
                  <c:v>-80.078500000000005</c:v>
                </c:pt>
                <c:pt idx="15818">
                  <c:v>-80.07650000000001</c:v>
                </c:pt>
                <c:pt idx="15819">
                  <c:v>-80.0745</c:v>
                </c:pt>
                <c:pt idx="15820">
                  <c:v>-80.072500000000005</c:v>
                </c:pt>
                <c:pt idx="15821">
                  <c:v>-80.07050000000001</c:v>
                </c:pt>
                <c:pt idx="15822">
                  <c:v>-80.0685</c:v>
                </c:pt>
                <c:pt idx="15823">
                  <c:v>-80.066500000000005</c:v>
                </c:pt>
                <c:pt idx="15824">
                  <c:v>-80.06450000000001</c:v>
                </c:pt>
                <c:pt idx="15825">
                  <c:v>-80.0625</c:v>
                </c:pt>
                <c:pt idx="15826">
                  <c:v>-80.060500000000005</c:v>
                </c:pt>
                <c:pt idx="15827">
                  <c:v>-80.058500000000009</c:v>
                </c:pt>
                <c:pt idx="15828">
                  <c:v>-80.0565</c:v>
                </c:pt>
                <c:pt idx="15829">
                  <c:v>-80.054500000000004</c:v>
                </c:pt>
                <c:pt idx="15830">
                  <c:v>-80.052500000000009</c:v>
                </c:pt>
                <c:pt idx="15831">
                  <c:v>-80.0505</c:v>
                </c:pt>
                <c:pt idx="15832">
                  <c:v>-80.048500000000004</c:v>
                </c:pt>
                <c:pt idx="15833">
                  <c:v>-80.046500000000009</c:v>
                </c:pt>
                <c:pt idx="15834">
                  <c:v>-80.044499999999999</c:v>
                </c:pt>
                <c:pt idx="15835">
                  <c:v>-80.042500000000004</c:v>
                </c:pt>
                <c:pt idx="15836">
                  <c:v>-80.040500000000009</c:v>
                </c:pt>
                <c:pt idx="15837">
                  <c:v>-80.038499999999999</c:v>
                </c:pt>
                <c:pt idx="15838">
                  <c:v>-80.036500000000004</c:v>
                </c:pt>
                <c:pt idx="15839">
                  <c:v>-80.034500000000008</c:v>
                </c:pt>
                <c:pt idx="15840">
                  <c:v>-80.032499999999999</c:v>
                </c:pt>
                <c:pt idx="15841">
                  <c:v>-80.030500000000004</c:v>
                </c:pt>
                <c:pt idx="15842">
                  <c:v>-80.028500000000008</c:v>
                </c:pt>
                <c:pt idx="15843">
                  <c:v>-80.026499999999999</c:v>
                </c:pt>
                <c:pt idx="15844">
                  <c:v>-80.024500000000003</c:v>
                </c:pt>
                <c:pt idx="15845">
                  <c:v>-80.022500000000008</c:v>
                </c:pt>
                <c:pt idx="15846">
                  <c:v>-80.020499999999998</c:v>
                </c:pt>
                <c:pt idx="15847">
                  <c:v>-80.018500000000003</c:v>
                </c:pt>
                <c:pt idx="15848">
                  <c:v>-80.016500000000008</c:v>
                </c:pt>
                <c:pt idx="15849">
                  <c:v>-80.014499999999998</c:v>
                </c:pt>
                <c:pt idx="15850">
                  <c:v>-80.012500000000003</c:v>
                </c:pt>
                <c:pt idx="15851">
                  <c:v>-80.010500000000008</c:v>
                </c:pt>
                <c:pt idx="15852">
                  <c:v>-80.008499999999998</c:v>
                </c:pt>
                <c:pt idx="15853">
                  <c:v>-80.006500000000003</c:v>
                </c:pt>
                <c:pt idx="15854">
                  <c:v>-80.004500000000007</c:v>
                </c:pt>
                <c:pt idx="15855">
                  <c:v>-80.002499999999998</c:v>
                </c:pt>
                <c:pt idx="15856">
                  <c:v>-80.000500000000002</c:v>
                </c:pt>
                <c:pt idx="15857">
                  <c:v>-79.998500000000007</c:v>
                </c:pt>
                <c:pt idx="15858">
                  <c:v>-79.996499999999997</c:v>
                </c:pt>
                <c:pt idx="15859">
                  <c:v>-79.994500000000002</c:v>
                </c:pt>
                <c:pt idx="15860">
                  <c:v>-79.992500000000007</c:v>
                </c:pt>
                <c:pt idx="15861">
                  <c:v>-79.990499999999997</c:v>
                </c:pt>
                <c:pt idx="15862">
                  <c:v>-79.988500000000002</c:v>
                </c:pt>
                <c:pt idx="15863">
                  <c:v>-79.986500000000007</c:v>
                </c:pt>
                <c:pt idx="15864">
                  <c:v>-79.984499999999997</c:v>
                </c:pt>
                <c:pt idx="15865">
                  <c:v>-79.982500000000002</c:v>
                </c:pt>
                <c:pt idx="15866">
                  <c:v>-79.980500000000006</c:v>
                </c:pt>
                <c:pt idx="15867">
                  <c:v>-79.978499999999997</c:v>
                </c:pt>
                <c:pt idx="15868">
                  <c:v>-79.976500000000001</c:v>
                </c:pt>
                <c:pt idx="15869">
                  <c:v>-79.974500000000006</c:v>
                </c:pt>
                <c:pt idx="15870">
                  <c:v>-79.972500000000011</c:v>
                </c:pt>
                <c:pt idx="15871">
                  <c:v>-79.970500000000001</c:v>
                </c:pt>
                <c:pt idx="15872">
                  <c:v>-79.968500000000006</c:v>
                </c:pt>
                <c:pt idx="15873">
                  <c:v>-79.966500000000011</c:v>
                </c:pt>
                <c:pt idx="15874">
                  <c:v>-79.964500000000001</c:v>
                </c:pt>
                <c:pt idx="15875">
                  <c:v>-79.962500000000006</c:v>
                </c:pt>
                <c:pt idx="15876">
                  <c:v>-79.96050000000001</c:v>
                </c:pt>
                <c:pt idx="15877">
                  <c:v>-79.958500000000001</c:v>
                </c:pt>
                <c:pt idx="15878">
                  <c:v>-79.956500000000005</c:v>
                </c:pt>
                <c:pt idx="15879">
                  <c:v>-79.95450000000001</c:v>
                </c:pt>
                <c:pt idx="15880">
                  <c:v>-79.952500000000001</c:v>
                </c:pt>
                <c:pt idx="15881">
                  <c:v>-79.950500000000005</c:v>
                </c:pt>
                <c:pt idx="15882">
                  <c:v>-79.94850000000001</c:v>
                </c:pt>
                <c:pt idx="15883">
                  <c:v>-79.946500000000015</c:v>
                </c:pt>
                <c:pt idx="15884">
                  <c:v>-79.944500000000005</c:v>
                </c:pt>
                <c:pt idx="15885">
                  <c:v>-79.94250000000001</c:v>
                </c:pt>
                <c:pt idx="15886">
                  <c:v>-79.940500000000014</c:v>
                </c:pt>
                <c:pt idx="15887">
                  <c:v>-79.938500000000005</c:v>
                </c:pt>
                <c:pt idx="15888">
                  <c:v>-79.936500000000009</c:v>
                </c:pt>
                <c:pt idx="15889">
                  <c:v>-79.934500000000014</c:v>
                </c:pt>
                <c:pt idx="15890">
                  <c:v>-79.932500000000005</c:v>
                </c:pt>
                <c:pt idx="15891">
                  <c:v>-79.930500000000009</c:v>
                </c:pt>
                <c:pt idx="15892">
                  <c:v>-79.928500000000014</c:v>
                </c:pt>
                <c:pt idx="15893">
                  <c:v>-79.926500000000004</c:v>
                </c:pt>
                <c:pt idx="15894">
                  <c:v>-79.924500000000009</c:v>
                </c:pt>
                <c:pt idx="15895">
                  <c:v>-79.922500000000014</c:v>
                </c:pt>
                <c:pt idx="15896">
                  <c:v>-79.920500000000004</c:v>
                </c:pt>
                <c:pt idx="15897">
                  <c:v>-79.918500000000009</c:v>
                </c:pt>
                <c:pt idx="15898">
                  <c:v>-79.916500000000013</c:v>
                </c:pt>
                <c:pt idx="15899">
                  <c:v>-79.914500000000004</c:v>
                </c:pt>
                <c:pt idx="15900">
                  <c:v>-79.912500000000009</c:v>
                </c:pt>
                <c:pt idx="15901">
                  <c:v>-79.910500000000013</c:v>
                </c:pt>
                <c:pt idx="15902">
                  <c:v>-79.908500000000004</c:v>
                </c:pt>
                <c:pt idx="15903">
                  <c:v>-79.906500000000008</c:v>
                </c:pt>
                <c:pt idx="15904">
                  <c:v>-79.904500000000013</c:v>
                </c:pt>
                <c:pt idx="15905">
                  <c:v>-79.902500000000003</c:v>
                </c:pt>
                <c:pt idx="15906">
                  <c:v>-79.900500000000008</c:v>
                </c:pt>
                <c:pt idx="15907">
                  <c:v>-79.898500000000013</c:v>
                </c:pt>
                <c:pt idx="15908">
                  <c:v>-79.896500000000003</c:v>
                </c:pt>
                <c:pt idx="15909">
                  <c:v>-79.894500000000008</c:v>
                </c:pt>
                <c:pt idx="15910">
                  <c:v>-79.892500000000013</c:v>
                </c:pt>
                <c:pt idx="15911">
                  <c:v>-79.890500000000003</c:v>
                </c:pt>
                <c:pt idx="15912">
                  <c:v>-79.888500000000008</c:v>
                </c:pt>
                <c:pt idx="15913">
                  <c:v>-79.886500000000012</c:v>
                </c:pt>
                <c:pt idx="15914">
                  <c:v>-79.884500000000003</c:v>
                </c:pt>
                <c:pt idx="15915">
                  <c:v>-79.882500000000007</c:v>
                </c:pt>
                <c:pt idx="15916">
                  <c:v>-79.880500000000012</c:v>
                </c:pt>
                <c:pt idx="15917">
                  <c:v>-79.878500000000003</c:v>
                </c:pt>
                <c:pt idx="15918">
                  <c:v>-79.876500000000007</c:v>
                </c:pt>
                <c:pt idx="15919">
                  <c:v>-79.874500000000012</c:v>
                </c:pt>
                <c:pt idx="15920">
                  <c:v>-79.872500000000002</c:v>
                </c:pt>
                <c:pt idx="15921">
                  <c:v>-79.870500000000007</c:v>
                </c:pt>
                <c:pt idx="15922">
                  <c:v>-79.868500000000012</c:v>
                </c:pt>
                <c:pt idx="15923">
                  <c:v>-79.866500000000002</c:v>
                </c:pt>
                <c:pt idx="15924">
                  <c:v>-79.864500000000007</c:v>
                </c:pt>
                <c:pt idx="15925">
                  <c:v>-79.862500000000011</c:v>
                </c:pt>
                <c:pt idx="15926">
                  <c:v>-79.860500000000002</c:v>
                </c:pt>
                <c:pt idx="15927">
                  <c:v>-79.858500000000006</c:v>
                </c:pt>
                <c:pt idx="15928">
                  <c:v>-79.856500000000011</c:v>
                </c:pt>
                <c:pt idx="15929">
                  <c:v>-79.854500000000002</c:v>
                </c:pt>
                <c:pt idx="15930">
                  <c:v>-79.852500000000006</c:v>
                </c:pt>
                <c:pt idx="15931">
                  <c:v>-79.850500000000011</c:v>
                </c:pt>
                <c:pt idx="15932">
                  <c:v>-79.848500000000001</c:v>
                </c:pt>
                <c:pt idx="15933">
                  <c:v>-79.846500000000006</c:v>
                </c:pt>
                <c:pt idx="15934">
                  <c:v>-79.844500000000011</c:v>
                </c:pt>
                <c:pt idx="15935">
                  <c:v>-79.842500000000001</c:v>
                </c:pt>
                <c:pt idx="15936">
                  <c:v>-79.840500000000006</c:v>
                </c:pt>
                <c:pt idx="15937">
                  <c:v>-79.83850000000001</c:v>
                </c:pt>
                <c:pt idx="15938">
                  <c:v>-79.836500000000001</c:v>
                </c:pt>
                <c:pt idx="15939">
                  <c:v>-79.834500000000006</c:v>
                </c:pt>
                <c:pt idx="15940">
                  <c:v>-79.83250000000001</c:v>
                </c:pt>
                <c:pt idx="15941">
                  <c:v>-79.830500000000001</c:v>
                </c:pt>
                <c:pt idx="15942">
                  <c:v>-79.828500000000005</c:v>
                </c:pt>
                <c:pt idx="15943">
                  <c:v>-79.82650000000001</c:v>
                </c:pt>
                <c:pt idx="15944">
                  <c:v>-79.8245</c:v>
                </c:pt>
                <c:pt idx="15945">
                  <c:v>-79.822500000000005</c:v>
                </c:pt>
                <c:pt idx="15946">
                  <c:v>-79.82050000000001</c:v>
                </c:pt>
                <c:pt idx="15947">
                  <c:v>-79.8185</c:v>
                </c:pt>
                <c:pt idx="15948">
                  <c:v>-79.816500000000005</c:v>
                </c:pt>
                <c:pt idx="15949">
                  <c:v>-79.81450000000001</c:v>
                </c:pt>
                <c:pt idx="15950">
                  <c:v>-79.8125</c:v>
                </c:pt>
                <c:pt idx="15951">
                  <c:v>-79.810500000000005</c:v>
                </c:pt>
                <c:pt idx="15952">
                  <c:v>-79.808500000000009</c:v>
                </c:pt>
                <c:pt idx="15953">
                  <c:v>-79.8065</c:v>
                </c:pt>
                <c:pt idx="15954">
                  <c:v>-79.804500000000004</c:v>
                </c:pt>
                <c:pt idx="15955">
                  <c:v>-79.802500000000009</c:v>
                </c:pt>
                <c:pt idx="15956">
                  <c:v>-79.8005</c:v>
                </c:pt>
                <c:pt idx="15957">
                  <c:v>-79.798500000000004</c:v>
                </c:pt>
                <c:pt idx="15958">
                  <c:v>-79.796500000000009</c:v>
                </c:pt>
                <c:pt idx="15959">
                  <c:v>-79.794499999999999</c:v>
                </c:pt>
                <c:pt idx="15960">
                  <c:v>-79.792500000000004</c:v>
                </c:pt>
                <c:pt idx="15961">
                  <c:v>-79.790500000000009</c:v>
                </c:pt>
                <c:pt idx="15962">
                  <c:v>-79.788499999999999</c:v>
                </c:pt>
                <c:pt idx="15963">
                  <c:v>-79.786500000000004</c:v>
                </c:pt>
                <c:pt idx="15964">
                  <c:v>-79.784500000000008</c:v>
                </c:pt>
                <c:pt idx="15965">
                  <c:v>-79.782499999999999</c:v>
                </c:pt>
                <c:pt idx="15966">
                  <c:v>-79.780500000000004</c:v>
                </c:pt>
                <c:pt idx="15967">
                  <c:v>-79.778500000000008</c:v>
                </c:pt>
                <c:pt idx="15968">
                  <c:v>-79.776499999999999</c:v>
                </c:pt>
                <c:pt idx="15969">
                  <c:v>-79.774500000000003</c:v>
                </c:pt>
                <c:pt idx="15970">
                  <c:v>-79.772500000000008</c:v>
                </c:pt>
                <c:pt idx="15971">
                  <c:v>-79.770499999999998</c:v>
                </c:pt>
                <c:pt idx="15972">
                  <c:v>-79.768500000000003</c:v>
                </c:pt>
                <c:pt idx="15973">
                  <c:v>-79.766500000000008</c:v>
                </c:pt>
                <c:pt idx="15974">
                  <c:v>-79.764499999999998</c:v>
                </c:pt>
                <c:pt idx="15975">
                  <c:v>-79.762500000000003</c:v>
                </c:pt>
                <c:pt idx="15976">
                  <c:v>-79.760500000000008</c:v>
                </c:pt>
                <c:pt idx="15977">
                  <c:v>-79.758499999999998</c:v>
                </c:pt>
                <c:pt idx="15978">
                  <c:v>-79.756500000000003</c:v>
                </c:pt>
                <c:pt idx="15979">
                  <c:v>-79.754500000000007</c:v>
                </c:pt>
                <c:pt idx="15980">
                  <c:v>-79.752499999999998</c:v>
                </c:pt>
                <c:pt idx="15981">
                  <c:v>-79.750500000000002</c:v>
                </c:pt>
                <c:pt idx="15982">
                  <c:v>-79.748500000000007</c:v>
                </c:pt>
                <c:pt idx="15983">
                  <c:v>-79.746499999999997</c:v>
                </c:pt>
                <c:pt idx="15984">
                  <c:v>-79.744500000000002</c:v>
                </c:pt>
                <c:pt idx="15985">
                  <c:v>-79.742500000000007</c:v>
                </c:pt>
                <c:pt idx="15986">
                  <c:v>-79.740499999999997</c:v>
                </c:pt>
                <c:pt idx="15987">
                  <c:v>-79.738500000000002</c:v>
                </c:pt>
                <c:pt idx="15988">
                  <c:v>-79.736500000000007</c:v>
                </c:pt>
                <c:pt idx="15989">
                  <c:v>-79.734499999999997</c:v>
                </c:pt>
                <c:pt idx="15990">
                  <c:v>-79.732500000000002</c:v>
                </c:pt>
                <c:pt idx="15991">
                  <c:v>-79.730500000000006</c:v>
                </c:pt>
                <c:pt idx="15992">
                  <c:v>-79.728499999999997</c:v>
                </c:pt>
                <c:pt idx="15993">
                  <c:v>-79.726500000000001</c:v>
                </c:pt>
                <c:pt idx="15994">
                  <c:v>-79.724500000000006</c:v>
                </c:pt>
                <c:pt idx="15995">
                  <c:v>-79.722500000000011</c:v>
                </c:pt>
                <c:pt idx="15996">
                  <c:v>-79.720500000000001</c:v>
                </c:pt>
                <c:pt idx="15997">
                  <c:v>-79.718500000000006</c:v>
                </c:pt>
                <c:pt idx="15998">
                  <c:v>-79.716500000000011</c:v>
                </c:pt>
                <c:pt idx="15999">
                  <c:v>-79.714500000000001</c:v>
                </c:pt>
                <c:pt idx="16000">
                  <c:v>-79.712500000000006</c:v>
                </c:pt>
                <c:pt idx="16001">
                  <c:v>-79.710499999999996</c:v>
                </c:pt>
                <c:pt idx="16002">
                  <c:v>-79.708500000000015</c:v>
                </c:pt>
                <c:pt idx="16003">
                  <c:v>-79.706500000000005</c:v>
                </c:pt>
                <c:pt idx="16004">
                  <c:v>-79.704499999999996</c:v>
                </c:pt>
                <c:pt idx="16005">
                  <c:v>-79.702500000000015</c:v>
                </c:pt>
                <c:pt idx="16006">
                  <c:v>-79.700500000000005</c:v>
                </c:pt>
                <c:pt idx="16007">
                  <c:v>-79.698499999999996</c:v>
                </c:pt>
                <c:pt idx="16008">
                  <c:v>-79.696500000000015</c:v>
                </c:pt>
                <c:pt idx="16009">
                  <c:v>-79.694500000000005</c:v>
                </c:pt>
                <c:pt idx="16010">
                  <c:v>-79.692499999999995</c:v>
                </c:pt>
                <c:pt idx="16011">
                  <c:v>-79.690500000000014</c:v>
                </c:pt>
                <c:pt idx="16012">
                  <c:v>-79.688500000000005</c:v>
                </c:pt>
                <c:pt idx="16013">
                  <c:v>-79.686499999999995</c:v>
                </c:pt>
                <c:pt idx="16014">
                  <c:v>-79.684500000000014</c:v>
                </c:pt>
                <c:pt idx="16015">
                  <c:v>-79.682500000000005</c:v>
                </c:pt>
                <c:pt idx="16016">
                  <c:v>-79.680500000000009</c:v>
                </c:pt>
                <c:pt idx="16017">
                  <c:v>-79.678500000000014</c:v>
                </c:pt>
                <c:pt idx="16018">
                  <c:v>-79.676500000000004</c:v>
                </c:pt>
                <c:pt idx="16019">
                  <c:v>-79.674500000000009</c:v>
                </c:pt>
                <c:pt idx="16020">
                  <c:v>-79.672500000000014</c:v>
                </c:pt>
                <c:pt idx="16021">
                  <c:v>-79.670500000000004</c:v>
                </c:pt>
                <c:pt idx="16022">
                  <c:v>-79.668500000000009</c:v>
                </c:pt>
                <c:pt idx="16023">
                  <c:v>-79.666500000000013</c:v>
                </c:pt>
                <c:pt idx="16024">
                  <c:v>-79.664500000000004</c:v>
                </c:pt>
                <c:pt idx="16025">
                  <c:v>-79.662500000000009</c:v>
                </c:pt>
                <c:pt idx="16026">
                  <c:v>-79.660500000000013</c:v>
                </c:pt>
                <c:pt idx="16027">
                  <c:v>-79.658500000000004</c:v>
                </c:pt>
                <c:pt idx="16028">
                  <c:v>-79.656500000000008</c:v>
                </c:pt>
                <c:pt idx="16029">
                  <c:v>-79.654500000000013</c:v>
                </c:pt>
                <c:pt idx="16030">
                  <c:v>-79.652500000000003</c:v>
                </c:pt>
                <c:pt idx="16031">
                  <c:v>-79.650500000000008</c:v>
                </c:pt>
                <c:pt idx="16032">
                  <c:v>-79.648500000000013</c:v>
                </c:pt>
                <c:pt idx="16033">
                  <c:v>-79.646500000000003</c:v>
                </c:pt>
                <c:pt idx="16034">
                  <c:v>-79.644500000000008</c:v>
                </c:pt>
                <c:pt idx="16035">
                  <c:v>-79.642500000000013</c:v>
                </c:pt>
                <c:pt idx="16036">
                  <c:v>-79.640500000000003</c:v>
                </c:pt>
                <c:pt idx="16037">
                  <c:v>-79.638500000000008</c:v>
                </c:pt>
                <c:pt idx="16038">
                  <c:v>-79.636500000000012</c:v>
                </c:pt>
                <c:pt idx="16039">
                  <c:v>-79.634500000000003</c:v>
                </c:pt>
                <c:pt idx="16040">
                  <c:v>-79.632500000000007</c:v>
                </c:pt>
                <c:pt idx="16041">
                  <c:v>-79.630500000000012</c:v>
                </c:pt>
                <c:pt idx="16042">
                  <c:v>-79.628500000000003</c:v>
                </c:pt>
                <c:pt idx="16043">
                  <c:v>-79.626500000000007</c:v>
                </c:pt>
                <c:pt idx="16044">
                  <c:v>-79.624500000000012</c:v>
                </c:pt>
                <c:pt idx="16045">
                  <c:v>-79.622500000000002</c:v>
                </c:pt>
                <c:pt idx="16046">
                  <c:v>-79.620500000000007</c:v>
                </c:pt>
                <c:pt idx="16047">
                  <c:v>-79.618500000000012</c:v>
                </c:pt>
                <c:pt idx="16048">
                  <c:v>-79.616500000000002</c:v>
                </c:pt>
                <c:pt idx="16049">
                  <c:v>-79.614500000000007</c:v>
                </c:pt>
                <c:pt idx="16050">
                  <c:v>-79.612500000000011</c:v>
                </c:pt>
                <c:pt idx="16051">
                  <c:v>-79.610500000000002</c:v>
                </c:pt>
                <c:pt idx="16052">
                  <c:v>-79.608500000000006</c:v>
                </c:pt>
                <c:pt idx="16053">
                  <c:v>-79.606500000000011</c:v>
                </c:pt>
                <c:pt idx="16054">
                  <c:v>-79.604500000000002</c:v>
                </c:pt>
                <c:pt idx="16055">
                  <c:v>-79.602500000000006</c:v>
                </c:pt>
                <c:pt idx="16056">
                  <c:v>-79.600500000000011</c:v>
                </c:pt>
                <c:pt idx="16057">
                  <c:v>-79.598500000000001</c:v>
                </c:pt>
                <c:pt idx="16058">
                  <c:v>-79.596500000000006</c:v>
                </c:pt>
                <c:pt idx="16059">
                  <c:v>-79.594500000000011</c:v>
                </c:pt>
                <c:pt idx="16060">
                  <c:v>-79.592500000000001</c:v>
                </c:pt>
                <c:pt idx="16061">
                  <c:v>-79.590500000000006</c:v>
                </c:pt>
                <c:pt idx="16062">
                  <c:v>-79.58850000000001</c:v>
                </c:pt>
                <c:pt idx="16063">
                  <c:v>-79.586500000000001</c:v>
                </c:pt>
                <c:pt idx="16064">
                  <c:v>-79.584500000000006</c:v>
                </c:pt>
                <c:pt idx="16065">
                  <c:v>-79.58250000000001</c:v>
                </c:pt>
                <c:pt idx="16066">
                  <c:v>-79.580500000000001</c:v>
                </c:pt>
                <c:pt idx="16067">
                  <c:v>-79.578500000000005</c:v>
                </c:pt>
                <c:pt idx="16068">
                  <c:v>-79.57650000000001</c:v>
                </c:pt>
                <c:pt idx="16069">
                  <c:v>-79.5745</c:v>
                </c:pt>
                <c:pt idx="16070">
                  <c:v>-79.572500000000005</c:v>
                </c:pt>
                <c:pt idx="16071">
                  <c:v>-79.57050000000001</c:v>
                </c:pt>
                <c:pt idx="16072">
                  <c:v>-79.5685</c:v>
                </c:pt>
                <c:pt idx="16073">
                  <c:v>-79.566500000000005</c:v>
                </c:pt>
                <c:pt idx="16074">
                  <c:v>-79.56450000000001</c:v>
                </c:pt>
                <c:pt idx="16075">
                  <c:v>-79.5625</c:v>
                </c:pt>
                <c:pt idx="16076">
                  <c:v>-79.560500000000005</c:v>
                </c:pt>
                <c:pt idx="16077">
                  <c:v>-79.558500000000009</c:v>
                </c:pt>
                <c:pt idx="16078">
                  <c:v>-79.5565</c:v>
                </c:pt>
                <c:pt idx="16079">
                  <c:v>-79.554500000000004</c:v>
                </c:pt>
                <c:pt idx="16080">
                  <c:v>-79.552500000000009</c:v>
                </c:pt>
                <c:pt idx="16081">
                  <c:v>-79.5505</c:v>
                </c:pt>
                <c:pt idx="16082">
                  <c:v>-79.548500000000004</c:v>
                </c:pt>
                <c:pt idx="16083">
                  <c:v>-79.546500000000009</c:v>
                </c:pt>
                <c:pt idx="16084">
                  <c:v>-79.544499999999999</c:v>
                </c:pt>
                <c:pt idx="16085">
                  <c:v>-79.542500000000004</c:v>
                </c:pt>
                <c:pt idx="16086">
                  <c:v>-79.540500000000009</c:v>
                </c:pt>
                <c:pt idx="16087">
                  <c:v>-79.538499999999999</c:v>
                </c:pt>
                <c:pt idx="16088">
                  <c:v>-79.536500000000004</c:v>
                </c:pt>
                <c:pt idx="16089">
                  <c:v>-79.534500000000008</c:v>
                </c:pt>
                <c:pt idx="16090">
                  <c:v>-79.532499999999999</c:v>
                </c:pt>
                <c:pt idx="16091">
                  <c:v>-79.530500000000004</c:v>
                </c:pt>
                <c:pt idx="16092">
                  <c:v>-79.528500000000008</c:v>
                </c:pt>
                <c:pt idx="16093">
                  <c:v>-79.526499999999999</c:v>
                </c:pt>
                <c:pt idx="16094">
                  <c:v>-79.524500000000003</c:v>
                </c:pt>
                <c:pt idx="16095">
                  <c:v>-79.522500000000008</c:v>
                </c:pt>
                <c:pt idx="16096">
                  <c:v>-79.520499999999998</c:v>
                </c:pt>
                <c:pt idx="16097">
                  <c:v>-79.518500000000003</c:v>
                </c:pt>
                <c:pt idx="16098">
                  <c:v>-79.516500000000008</c:v>
                </c:pt>
                <c:pt idx="16099">
                  <c:v>-79.514499999999998</c:v>
                </c:pt>
                <c:pt idx="16100">
                  <c:v>-79.512500000000003</c:v>
                </c:pt>
                <c:pt idx="16101">
                  <c:v>-79.510500000000008</c:v>
                </c:pt>
                <c:pt idx="16102">
                  <c:v>-79.508499999999998</c:v>
                </c:pt>
                <c:pt idx="16103">
                  <c:v>-79.506500000000003</c:v>
                </c:pt>
                <c:pt idx="16104">
                  <c:v>-79.504500000000007</c:v>
                </c:pt>
                <c:pt idx="16105">
                  <c:v>-79.502499999999998</c:v>
                </c:pt>
                <c:pt idx="16106">
                  <c:v>-79.500500000000002</c:v>
                </c:pt>
                <c:pt idx="16107">
                  <c:v>-79.498500000000007</c:v>
                </c:pt>
                <c:pt idx="16108">
                  <c:v>-79.496499999999997</c:v>
                </c:pt>
                <c:pt idx="16109">
                  <c:v>-79.494500000000002</c:v>
                </c:pt>
                <c:pt idx="16110">
                  <c:v>-79.492500000000007</c:v>
                </c:pt>
                <c:pt idx="16111">
                  <c:v>-79.490499999999997</c:v>
                </c:pt>
                <c:pt idx="16112">
                  <c:v>-79.488500000000016</c:v>
                </c:pt>
                <c:pt idx="16113">
                  <c:v>-79.486500000000007</c:v>
                </c:pt>
                <c:pt idx="16114">
                  <c:v>-79.484499999999997</c:v>
                </c:pt>
                <c:pt idx="16115">
                  <c:v>-79.482500000000016</c:v>
                </c:pt>
                <c:pt idx="16116">
                  <c:v>-79.480500000000006</c:v>
                </c:pt>
                <c:pt idx="16117">
                  <c:v>-79.478499999999997</c:v>
                </c:pt>
                <c:pt idx="16118">
                  <c:v>-79.476500000000016</c:v>
                </c:pt>
                <c:pt idx="16119">
                  <c:v>-79.474500000000006</c:v>
                </c:pt>
                <c:pt idx="16120">
                  <c:v>-79.472499999999997</c:v>
                </c:pt>
                <c:pt idx="16121">
                  <c:v>-79.470500000000015</c:v>
                </c:pt>
                <c:pt idx="16122">
                  <c:v>-79.468500000000006</c:v>
                </c:pt>
                <c:pt idx="16123">
                  <c:v>-79.466499999999996</c:v>
                </c:pt>
                <c:pt idx="16124">
                  <c:v>-79.464500000000015</c:v>
                </c:pt>
                <c:pt idx="16125">
                  <c:v>-79.462500000000006</c:v>
                </c:pt>
                <c:pt idx="16126">
                  <c:v>-79.460499999999996</c:v>
                </c:pt>
                <c:pt idx="16127">
                  <c:v>-79.458500000000015</c:v>
                </c:pt>
                <c:pt idx="16128">
                  <c:v>-79.456500000000005</c:v>
                </c:pt>
                <c:pt idx="16129">
                  <c:v>-79.454499999999996</c:v>
                </c:pt>
                <c:pt idx="16130">
                  <c:v>-79.452500000000015</c:v>
                </c:pt>
                <c:pt idx="16131">
                  <c:v>-79.450500000000005</c:v>
                </c:pt>
                <c:pt idx="16132">
                  <c:v>-79.448499999999996</c:v>
                </c:pt>
                <c:pt idx="16133">
                  <c:v>-79.446500000000015</c:v>
                </c:pt>
                <c:pt idx="16134">
                  <c:v>-79.444500000000005</c:v>
                </c:pt>
                <c:pt idx="16135">
                  <c:v>-79.442499999999995</c:v>
                </c:pt>
                <c:pt idx="16136">
                  <c:v>-79.440500000000014</c:v>
                </c:pt>
                <c:pt idx="16137">
                  <c:v>-79.438500000000005</c:v>
                </c:pt>
                <c:pt idx="16138">
                  <c:v>-79.436499999999995</c:v>
                </c:pt>
                <c:pt idx="16139">
                  <c:v>-79.434500000000014</c:v>
                </c:pt>
                <c:pt idx="16140">
                  <c:v>-79.432500000000005</c:v>
                </c:pt>
                <c:pt idx="16141">
                  <c:v>-79.430500000000009</c:v>
                </c:pt>
                <c:pt idx="16142">
                  <c:v>-79.428500000000014</c:v>
                </c:pt>
                <c:pt idx="16143">
                  <c:v>-79.426500000000004</c:v>
                </c:pt>
                <c:pt idx="16144">
                  <c:v>-79.424500000000009</c:v>
                </c:pt>
                <c:pt idx="16145">
                  <c:v>-79.422500000000014</c:v>
                </c:pt>
                <c:pt idx="16146">
                  <c:v>-79.420500000000004</c:v>
                </c:pt>
                <c:pt idx="16147">
                  <c:v>-79.418500000000009</c:v>
                </c:pt>
                <c:pt idx="16148">
                  <c:v>-79.416500000000013</c:v>
                </c:pt>
                <c:pt idx="16149">
                  <c:v>-79.414500000000004</c:v>
                </c:pt>
                <c:pt idx="16150">
                  <c:v>-79.412500000000009</c:v>
                </c:pt>
                <c:pt idx="16151">
                  <c:v>-79.410500000000013</c:v>
                </c:pt>
                <c:pt idx="16152">
                  <c:v>-79.408500000000004</c:v>
                </c:pt>
                <c:pt idx="16153">
                  <c:v>-79.406500000000008</c:v>
                </c:pt>
                <c:pt idx="16154">
                  <c:v>-79.404500000000013</c:v>
                </c:pt>
                <c:pt idx="16155">
                  <c:v>-79.402500000000003</c:v>
                </c:pt>
                <c:pt idx="16156">
                  <c:v>-79.400500000000008</c:v>
                </c:pt>
                <c:pt idx="16157">
                  <c:v>-79.398500000000013</c:v>
                </c:pt>
                <c:pt idx="16158">
                  <c:v>-79.396500000000003</c:v>
                </c:pt>
                <c:pt idx="16159">
                  <c:v>-79.394500000000008</c:v>
                </c:pt>
                <c:pt idx="16160">
                  <c:v>-79.392500000000013</c:v>
                </c:pt>
                <c:pt idx="16161">
                  <c:v>-79.390500000000003</c:v>
                </c:pt>
                <c:pt idx="16162">
                  <c:v>-79.388500000000008</c:v>
                </c:pt>
                <c:pt idx="16163">
                  <c:v>-79.386500000000012</c:v>
                </c:pt>
                <c:pt idx="16164">
                  <c:v>-79.384500000000003</c:v>
                </c:pt>
                <c:pt idx="16165">
                  <c:v>-79.382500000000007</c:v>
                </c:pt>
                <c:pt idx="16166">
                  <c:v>-79.380500000000012</c:v>
                </c:pt>
                <c:pt idx="16167">
                  <c:v>-79.378500000000003</c:v>
                </c:pt>
                <c:pt idx="16168">
                  <c:v>-79.376500000000007</c:v>
                </c:pt>
                <c:pt idx="16169">
                  <c:v>-79.374500000000012</c:v>
                </c:pt>
                <c:pt idx="16170">
                  <c:v>-79.372500000000002</c:v>
                </c:pt>
                <c:pt idx="16171">
                  <c:v>-79.370500000000007</c:v>
                </c:pt>
                <c:pt idx="16172">
                  <c:v>-79.368500000000012</c:v>
                </c:pt>
                <c:pt idx="16173">
                  <c:v>-79.366500000000002</c:v>
                </c:pt>
                <c:pt idx="16174">
                  <c:v>-79.364500000000007</c:v>
                </c:pt>
                <c:pt idx="16175">
                  <c:v>-79.362500000000011</c:v>
                </c:pt>
                <c:pt idx="16176">
                  <c:v>-79.360500000000002</c:v>
                </c:pt>
                <c:pt idx="16177">
                  <c:v>-79.358500000000006</c:v>
                </c:pt>
                <c:pt idx="16178">
                  <c:v>-79.356500000000011</c:v>
                </c:pt>
                <c:pt idx="16179">
                  <c:v>-79.354500000000002</c:v>
                </c:pt>
                <c:pt idx="16180">
                  <c:v>-79.352500000000006</c:v>
                </c:pt>
                <c:pt idx="16181">
                  <c:v>-79.350500000000011</c:v>
                </c:pt>
                <c:pt idx="16182">
                  <c:v>-79.348500000000001</c:v>
                </c:pt>
                <c:pt idx="16183">
                  <c:v>-79.346500000000006</c:v>
                </c:pt>
                <c:pt idx="16184">
                  <c:v>-79.344500000000011</c:v>
                </c:pt>
                <c:pt idx="16185">
                  <c:v>-79.342500000000001</c:v>
                </c:pt>
                <c:pt idx="16186">
                  <c:v>-79.340500000000006</c:v>
                </c:pt>
                <c:pt idx="16187">
                  <c:v>-79.33850000000001</c:v>
                </c:pt>
                <c:pt idx="16188">
                  <c:v>-79.336500000000001</c:v>
                </c:pt>
                <c:pt idx="16189">
                  <c:v>-79.334500000000006</c:v>
                </c:pt>
                <c:pt idx="16190">
                  <c:v>-79.33250000000001</c:v>
                </c:pt>
                <c:pt idx="16191">
                  <c:v>-79.330500000000001</c:v>
                </c:pt>
                <c:pt idx="16192">
                  <c:v>-79.328500000000005</c:v>
                </c:pt>
                <c:pt idx="16193">
                  <c:v>-79.32650000000001</c:v>
                </c:pt>
                <c:pt idx="16194">
                  <c:v>-79.3245</c:v>
                </c:pt>
                <c:pt idx="16195">
                  <c:v>-79.322500000000005</c:v>
                </c:pt>
                <c:pt idx="16196">
                  <c:v>-79.32050000000001</c:v>
                </c:pt>
                <c:pt idx="16197">
                  <c:v>-79.3185</c:v>
                </c:pt>
                <c:pt idx="16198">
                  <c:v>-79.316500000000005</c:v>
                </c:pt>
                <c:pt idx="16199">
                  <c:v>-79.31450000000001</c:v>
                </c:pt>
                <c:pt idx="16200">
                  <c:v>-79.3125</c:v>
                </c:pt>
                <c:pt idx="16201">
                  <c:v>-79.310500000000005</c:v>
                </c:pt>
                <c:pt idx="16202">
                  <c:v>-79.308500000000009</c:v>
                </c:pt>
                <c:pt idx="16203">
                  <c:v>-79.3065</c:v>
                </c:pt>
                <c:pt idx="16204">
                  <c:v>-79.304500000000004</c:v>
                </c:pt>
                <c:pt idx="16205">
                  <c:v>-79.302500000000009</c:v>
                </c:pt>
                <c:pt idx="16206">
                  <c:v>-79.3005</c:v>
                </c:pt>
                <c:pt idx="16207">
                  <c:v>-79.298500000000004</c:v>
                </c:pt>
                <c:pt idx="16208">
                  <c:v>-79.296500000000009</c:v>
                </c:pt>
                <c:pt idx="16209">
                  <c:v>-79.294499999999999</c:v>
                </c:pt>
                <c:pt idx="16210">
                  <c:v>-79.292500000000004</c:v>
                </c:pt>
                <c:pt idx="16211">
                  <c:v>-79.290500000000009</c:v>
                </c:pt>
                <c:pt idx="16212">
                  <c:v>-79.288499999999999</c:v>
                </c:pt>
                <c:pt idx="16213">
                  <c:v>-79.286500000000004</c:v>
                </c:pt>
                <c:pt idx="16214">
                  <c:v>-79.284500000000008</c:v>
                </c:pt>
                <c:pt idx="16215">
                  <c:v>-79.282499999999999</c:v>
                </c:pt>
                <c:pt idx="16216">
                  <c:v>-79.280500000000004</c:v>
                </c:pt>
                <c:pt idx="16217">
                  <c:v>-79.278500000000008</c:v>
                </c:pt>
                <c:pt idx="16218">
                  <c:v>-79.276499999999999</c:v>
                </c:pt>
                <c:pt idx="16219">
                  <c:v>-79.274500000000003</c:v>
                </c:pt>
                <c:pt idx="16220">
                  <c:v>-79.272500000000008</c:v>
                </c:pt>
                <c:pt idx="16221">
                  <c:v>-79.270499999999998</c:v>
                </c:pt>
                <c:pt idx="16222">
                  <c:v>-79.268500000000003</c:v>
                </c:pt>
                <c:pt idx="16223">
                  <c:v>-79.266500000000008</c:v>
                </c:pt>
                <c:pt idx="16224">
                  <c:v>-79.264499999999998</c:v>
                </c:pt>
                <c:pt idx="16225">
                  <c:v>-79.262500000000003</c:v>
                </c:pt>
                <c:pt idx="16226">
                  <c:v>-79.260500000000008</c:v>
                </c:pt>
                <c:pt idx="16227">
                  <c:v>-79.258499999999998</c:v>
                </c:pt>
                <c:pt idx="16228">
                  <c:v>-79.256500000000003</c:v>
                </c:pt>
                <c:pt idx="16229">
                  <c:v>-79.254500000000007</c:v>
                </c:pt>
                <c:pt idx="16230">
                  <c:v>-79.252499999999998</c:v>
                </c:pt>
                <c:pt idx="16231">
                  <c:v>-79.250500000000002</c:v>
                </c:pt>
                <c:pt idx="16232">
                  <c:v>-79.248500000000007</c:v>
                </c:pt>
                <c:pt idx="16233">
                  <c:v>-79.246499999999997</c:v>
                </c:pt>
                <c:pt idx="16234">
                  <c:v>-79.244500000000002</c:v>
                </c:pt>
                <c:pt idx="16235">
                  <c:v>-79.242500000000007</c:v>
                </c:pt>
                <c:pt idx="16236">
                  <c:v>-79.240499999999997</c:v>
                </c:pt>
                <c:pt idx="16237">
                  <c:v>-79.238500000000016</c:v>
                </c:pt>
                <c:pt idx="16238">
                  <c:v>-79.236500000000007</c:v>
                </c:pt>
                <c:pt idx="16239">
                  <c:v>-79.234499999999997</c:v>
                </c:pt>
                <c:pt idx="16240">
                  <c:v>-79.232500000000016</c:v>
                </c:pt>
                <c:pt idx="16241">
                  <c:v>-79.230500000000006</c:v>
                </c:pt>
                <c:pt idx="16242">
                  <c:v>-79.228499999999997</c:v>
                </c:pt>
                <c:pt idx="16243">
                  <c:v>-79.226500000000016</c:v>
                </c:pt>
                <c:pt idx="16244">
                  <c:v>-79.224500000000006</c:v>
                </c:pt>
                <c:pt idx="16245">
                  <c:v>-79.222499999999997</c:v>
                </c:pt>
                <c:pt idx="16246">
                  <c:v>-79.220500000000015</c:v>
                </c:pt>
                <c:pt idx="16247">
                  <c:v>-79.218500000000006</c:v>
                </c:pt>
                <c:pt idx="16248">
                  <c:v>-79.216499999999996</c:v>
                </c:pt>
                <c:pt idx="16249">
                  <c:v>-79.214500000000015</c:v>
                </c:pt>
                <c:pt idx="16250">
                  <c:v>-79.212500000000006</c:v>
                </c:pt>
                <c:pt idx="16251">
                  <c:v>-79.210499999999996</c:v>
                </c:pt>
                <c:pt idx="16252">
                  <c:v>-79.208500000000015</c:v>
                </c:pt>
                <c:pt idx="16253">
                  <c:v>-79.206500000000005</c:v>
                </c:pt>
                <c:pt idx="16254">
                  <c:v>-79.204499999999996</c:v>
                </c:pt>
                <c:pt idx="16255">
                  <c:v>-79.202500000000015</c:v>
                </c:pt>
                <c:pt idx="16256">
                  <c:v>-79.200500000000005</c:v>
                </c:pt>
                <c:pt idx="16257">
                  <c:v>-79.198499999999996</c:v>
                </c:pt>
                <c:pt idx="16258">
                  <c:v>-79.196500000000015</c:v>
                </c:pt>
                <c:pt idx="16259">
                  <c:v>-79.194500000000005</c:v>
                </c:pt>
                <c:pt idx="16260">
                  <c:v>-79.192499999999995</c:v>
                </c:pt>
                <c:pt idx="16261">
                  <c:v>-79.190500000000014</c:v>
                </c:pt>
                <c:pt idx="16262">
                  <c:v>-79.188500000000005</c:v>
                </c:pt>
                <c:pt idx="16263">
                  <c:v>-79.186499999999995</c:v>
                </c:pt>
                <c:pt idx="16264">
                  <c:v>-79.184500000000014</c:v>
                </c:pt>
                <c:pt idx="16265">
                  <c:v>-79.182500000000005</c:v>
                </c:pt>
                <c:pt idx="16266">
                  <c:v>-79.180500000000009</c:v>
                </c:pt>
                <c:pt idx="16267">
                  <c:v>-79.178500000000014</c:v>
                </c:pt>
                <c:pt idx="16268">
                  <c:v>-79.176500000000004</c:v>
                </c:pt>
                <c:pt idx="16269">
                  <c:v>-79.174500000000009</c:v>
                </c:pt>
                <c:pt idx="16270">
                  <c:v>-79.172500000000014</c:v>
                </c:pt>
                <c:pt idx="16271">
                  <c:v>-79.170500000000004</c:v>
                </c:pt>
                <c:pt idx="16272">
                  <c:v>-79.168500000000009</c:v>
                </c:pt>
                <c:pt idx="16273">
                  <c:v>-79.166500000000013</c:v>
                </c:pt>
                <c:pt idx="16274">
                  <c:v>-79.164500000000004</c:v>
                </c:pt>
                <c:pt idx="16275">
                  <c:v>-79.162500000000009</c:v>
                </c:pt>
                <c:pt idx="16276">
                  <c:v>-79.160500000000013</c:v>
                </c:pt>
                <c:pt idx="16277">
                  <c:v>-79.158500000000004</c:v>
                </c:pt>
                <c:pt idx="16278">
                  <c:v>-79.156500000000008</c:v>
                </c:pt>
                <c:pt idx="16279">
                  <c:v>-79.154500000000013</c:v>
                </c:pt>
                <c:pt idx="16280">
                  <c:v>-79.152500000000003</c:v>
                </c:pt>
                <c:pt idx="16281">
                  <c:v>-79.150500000000008</c:v>
                </c:pt>
                <c:pt idx="16282">
                  <c:v>-79.148500000000013</c:v>
                </c:pt>
                <c:pt idx="16283">
                  <c:v>-79.146500000000003</c:v>
                </c:pt>
                <c:pt idx="16284">
                  <c:v>-79.144500000000008</c:v>
                </c:pt>
                <c:pt idx="16285">
                  <c:v>-79.142500000000013</c:v>
                </c:pt>
                <c:pt idx="16286">
                  <c:v>-79.140500000000003</c:v>
                </c:pt>
                <c:pt idx="16287">
                  <c:v>-79.138500000000008</c:v>
                </c:pt>
                <c:pt idx="16288">
                  <c:v>-79.136500000000012</c:v>
                </c:pt>
                <c:pt idx="16289">
                  <c:v>-79.134500000000003</c:v>
                </c:pt>
                <c:pt idx="16290">
                  <c:v>-79.132500000000007</c:v>
                </c:pt>
                <c:pt idx="16291">
                  <c:v>-79.130500000000012</c:v>
                </c:pt>
                <c:pt idx="16292">
                  <c:v>-79.128500000000003</c:v>
                </c:pt>
                <c:pt idx="16293">
                  <c:v>-79.126500000000007</c:v>
                </c:pt>
                <c:pt idx="16294">
                  <c:v>-79.124500000000012</c:v>
                </c:pt>
                <c:pt idx="16295">
                  <c:v>-79.122500000000002</c:v>
                </c:pt>
                <c:pt idx="16296">
                  <c:v>-79.120500000000007</c:v>
                </c:pt>
                <c:pt idx="16297">
                  <c:v>-79.118500000000012</c:v>
                </c:pt>
                <c:pt idx="16298">
                  <c:v>-79.116500000000002</c:v>
                </c:pt>
                <c:pt idx="16299">
                  <c:v>-79.114500000000007</c:v>
                </c:pt>
                <c:pt idx="16300">
                  <c:v>-79.112500000000011</c:v>
                </c:pt>
                <c:pt idx="16301">
                  <c:v>-79.110500000000002</c:v>
                </c:pt>
                <c:pt idx="16302">
                  <c:v>-79.108500000000006</c:v>
                </c:pt>
                <c:pt idx="16303">
                  <c:v>-79.106500000000011</c:v>
                </c:pt>
                <c:pt idx="16304">
                  <c:v>-79.104500000000002</c:v>
                </c:pt>
                <c:pt idx="16305">
                  <c:v>-79.102500000000006</c:v>
                </c:pt>
                <c:pt idx="16306">
                  <c:v>-79.100500000000011</c:v>
                </c:pt>
                <c:pt idx="16307">
                  <c:v>-79.098500000000001</c:v>
                </c:pt>
                <c:pt idx="16308">
                  <c:v>-79.096500000000006</c:v>
                </c:pt>
                <c:pt idx="16309">
                  <c:v>-79.094500000000011</c:v>
                </c:pt>
                <c:pt idx="16310">
                  <c:v>-79.092500000000001</c:v>
                </c:pt>
                <c:pt idx="16311">
                  <c:v>-79.090500000000006</c:v>
                </c:pt>
                <c:pt idx="16312">
                  <c:v>-79.08850000000001</c:v>
                </c:pt>
                <c:pt idx="16313">
                  <c:v>-79.086500000000001</c:v>
                </c:pt>
                <c:pt idx="16314">
                  <c:v>-79.084500000000006</c:v>
                </c:pt>
                <c:pt idx="16315">
                  <c:v>-79.08250000000001</c:v>
                </c:pt>
                <c:pt idx="16316">
                  <c:v>-79.080500000000001</c:v>
                </c:pt>
                <c:pt idx="16317">
                  <c:v>-79.078500000000005</c:v>
                </c:pt>
                <c:pt idx="16318">
                  <c:v>-79.07650000000001</c:v>
                </c:pt>
                <c:pt idx="16319">
                  <c:v>-79.0745</c:v>
                </c:pt>
                <c:pt idx="16320">
                  <c:v>-79.072500000000005</c:v>
                </c:pt>
                <c:pt idx="16321">
                  <c:v>-79.07050000000001</c:v>
                </c:pt>
                <c:pt idx="16322">
                  <c:v>-79.0685</c:v>
                </c:pt>
                <c:pt idx="16323">
                  <c:v>-79.066500000000005</c:v>
                </c:pt>
                <c:pt idx="16324">
                  <c:v>-79.06450000000001</c:v>
                </c:pt>
                <c:pt idx="16325">
                  <c:v>-79.0625</c:v>
                </c:pt>
                <c:pt idx="16326">
                  <c:v>-79.060500000000005</c:v>
                </c:pt>
                <c:pt idx="16327">
                  <c:v>-79.058500000000009</c:v>
                </c:pt>
                <c:pt idx="16328">
                  <c:v>-79.0565</c:v>
                </c:pt>
                <c:pt idx="16329">
                  <c:v>-79.054500000000004</c:v>
                </c:pt>
                <c:pt idx="16330">
                  <c:v>-79.052500000000009</c:v>
                </c:pt>
                <c:pt idx="16331">
                  <c:v>-79.0505</c:v>
                </c:pt>
                <c:pt idx="16332">
                  <c:v>-79.048500000000004</c:v>
                </c:pt>
                <c:pt idx="16333">
                  <c:v>-79.046500000000009</c:v>
                </c:pt>
                <c:pt idx="16334">
                  <c:v>-79.044499999999999</c:v>
                </c:pt>
                <c:pt idx="16335">
                  <c:v>-79.042500000000004</c:v>
                </c:pt>
                <c:pt idx="16336">
                  <c:v>-79.040500000000009</c:v>
                </c:pt>
                <c:pt idx="16337">
                  <c:v>-79.038499999999999</c:v>
                </c:pt>
                <c:pt idx="16338">
                  <c:v>-79.036500000000004</c:v>
                </c:pt>
                <c:pt idx="16339">
                  <c:v>-79.034500000000008</c:v>
                </c:pt>
                <c:pt idx="16340">
                  <c:v>-79.032499999999999</c:v>
                </c:pt>
                <c:pt idx="16341">
                  <c:v>-79.030500000000004</c:v>
                </c:pt>
                <c:pt idx="16342">
                  <c:v>-79.028500000000008</c:v>
                </c:pt>
                <c:pt idx="16343">
                  <c:v>-79.026499999999999</c:v>
                </c:pt>
                <c:pt idx="16344">
                  <c:v>-79.024500000000003</c:v>
                </c:pt>
                <c:pt idx="16345">
                  <c:v>-79.022500000000008</c:v>
                </c:pt>
                <c:pt idx="16346">
                  <c:v>-79.020499999999998</c:v>
                </c:pt>
                <c:pt idx="16347">
                  <c:v>-79.018500000000003</c:v>
                </c:pt>
                <c:pt idx="16348">
                  <c:v>-79.016500000000008</c:v>
                </c:pt>
                <c:pt idx="16349">
                  <c:v>-79.014499999999998</c:v>
                </c:pt>
                <c:pt idx="16350">
                  <c:v>-79.012500000000003</c:v>
                </c:pt>
                <c:pt idx="16351">
                  <c:v>-79.010500000000008</c:v>
                </c:pt>
                <c:pt idx="16352">
                  <c:v>-79.008499999999998</c:v>
                </c:pt>
                <c:pt idx="16353">
                  <c:v>-79.006500000000003</c:v>
                </c:pt>
                <c:pt idx="16354">
                  <c:v>-79.004500000000007</c:v>
                </c:pt>
                <c:pt idx="16355">
                  <c:v>-79.002499999999998</c:v>
                </c:pt>
                <c:pt idx="16356">
                  <c:v>-79.000500000000002</c:v>
                </c:pt>
                <c:pt idx="16357">
                  <c:v>-78.998500000000007</c:v>
                </c:pt>
                <c:pt idx="16358">
                  <c:v>-78.996499999999997</c:v>
                </c:pt>
                <c:pt idx="16359">
                  <c:v>-78.994500000000002</c:v>
                </c:pt>
                <c:pt idx="16360">
                  <c:v>-78.992500000000007</c:v>
                </c:pt>
                <c:pt idx="16361">
                  <c:v>-78.990499999999997</c:v>
                </c:pt>
                <c:pt idx="16362">
                  <c:v>-78.988500000000016</c:v>
                </c:pt>
                <c:pt idx="16363">
                  <c:v>-78.986500000000007</c:v>
                </c:pt>
                <c:pt idx="16364">
                  <c:v>-78.984499999999997</c:v>
                </c:pt>
                <c:pt idx="16365">
                  <c:v>-78.982500000000016</c:v>
                </c:pt>
                <c:pt idx="16366">
                  <c:v>-78.980500000000006</c:v>
                </c:pt>
                <c:pt idx="16367">
                  <c:v>-78.978499999999997</c:v>
                </c:pt>
                <c:pt idx="16368">
                  <c:v>-78.976500000000016</c:v>
                </c:pt>
                <c:pt idx="16369">
                  <c:v>-78.974500000000006</c:v>
                </c:pt>
                <c:pt idx="16370">
                  <c:v>-78.972499999999997</c:v>
                </c:pt>
                <c:pt idx="16371">
                  <c:v>-78.970500000000015</c:v>
                </c:pt>
                <c:pt idx="16372">
                  <c:v>-78.968500000000006</c:v>
                </c:pt>
                <c:pt idx="16373">
                  <c:v>-78.966499999999996</c:v>
                </c:pt>
                <c:pt idx="16374">
                  <c:v>-78.964500000000015</c:v>
                </c:pt>
                <c:pt idx="16375">
                  <c:v>-78.962500000000006</c:v>
                </c:pt>
                <c:pt idx="16376">
                  <c:v>-78.960499999999996</c:v>
                </c:pt>
                <c:pt idx="16377">
                  <c:v>-78.958500000000015</c:v>
                </c:pt>
                <c:pt idx="16378">
                  <c:v>-78.956500000000005</c:v>
                </c:pt>
                <c:pt idx="16379">
                  <c:v>-78.954499999999996</c:v>
                </c:pt>
                <c:pt idx="16380">
                  <c:v>-78.952500000000015</c:v>
                </c:pt>
                <c:pt idx="16381">
                  <c:v>-78.950500000000005</c:v>
                </c:pt>
                <c:pt idx="16382">
                  <c:v>-78.948499999999996</c:v>
                </c:pt>
                <c:pt idx="16383">
                  <c:v>-78.946500000000015</c:v>
                </c:pt>
                <c:pt idx="16384">
                  <c:v>-78.944500000000005</c:v>
                </c:pt>
                <c:pt idx="16385">
                  <c:v>-78.942499999999995</c:v>
                </c:pt>
                <c:pt idx="16386">
                  <c:v>-78.940500000000014</c:v>
                </c:pt>
                <c:pt idx="16387">
                  <c:v>-78.938500000000005</c:v>
                </c:pt>
                <c:pt idx="16388">
                  <c:v>-78.936499999999995</c:v>
                </c:pt>
                <c:pt idx="16389">
                  <c:v>-78.934500000000014</c:v>
                </c:pt>
                <c:pt idx="16390">
                  <c:v>-78.932500000000005</c:v>
                </c:pt>
                <c:pt idx="16391">
                  <c:v>-78.930500000000009</c:v>
                </c:pt>
                <c:pt idx="16392">
                  <c:v>-78.928500000000014</c:v>
                </c:pt>
                <c:pt idx="16393">
                  <c:v>-78.926500000000004</c:v>
                </c:pt>
                <c:pt idx="16394">
                  <c:v>-78.924500000000009</c:v>
                </c:pt>
                <c:pt idx="16395">
                  <c:v>-78.922500000000014</c:v>
                </c:pt>
                <c:pt idx="16396">
                  <c:v>-78.920500000000004</c:v>
                </c:pt>
                <c:pt idx="16397">
                  <c:v>-78.918500000000009</c:v>
                </c:pt>
                <c:pt idx="16398">
                  <c:v>-78.916500000000013</c:v>
                </c:pt>
                <c:pt idx="16399">
                  <c:v>-78.914500000000004</c:v>
                </c:pt>
                <c:pt idx="16400">
                  <c:v>-78.912500000000009</c:v>
                </c:pt>
                <c:pt idx="16401">
                  <c:v>-78.910500000000013</c:v>
                </c:pt>
                <c:pt idx="16402">
                  <c:v>-78.908500000000004</c:v>
                </c:pt>
                <c:pt idx="16403">
                  <c:v>-78.906500000000008</c:v>
                </c:pt>
                <c:pt idx="16404">
                  <c:v>-78.904500000000013</c:v>
                </c:pt>
                <c:pt idx="16405">
                  <c:v>-78.902500000000003</c:v>
                </c:pt>
                <c:pt idx="16406">
                  <c:v>-78.900500000000008</c:v>
                </c:pt>
                <c:pt idx="16407">
                  <c:v>-78.898500000000013</c:v>
                </c:pt>
                <c:pt idx="16408">
                  <c:v>-78.896500000000003</c:v>
                </c:pt>
                <c:pt idx="16409">
                  <c:v>-78.894500000000008</c:v>
                </c:pt>
                <c:pt idx="16410">
                  <c:v>-78.892500000000013</c:v>
                </c:pt>
                <c:pt idx="16411">
                  <c:v>-78.890500000000003</c:v>
                </c:pt>
                <c:pt idx="16412">
                  <c:v>-78.888500000000008</c:v>
                </c:pt>
                <c:pt idx="16413">
                  <c:v>-78.886500000000012</c:v>
                </c:pt>
                <c:pt idx="16414">
                  <c:v>-78.884500000000003</c:v>
                </c:pt>
                <c:pt idx="16415">
                  <c:v>-78.882500000000007</c:v>
                </c:pt>
                <c:pt idx="16416">
                  <c:v>-78.880500000000012</c:v>
                </c:pt>
                <c:pt idx="16417">
                  <c:v>-78.878500000000003</c:v>
                </c:pt>
                <c:pt idx="16418">
                  <c:v>-78.876500000000007</c:v>
                </c:pt>
                <c:pt idx="16419">
                  <c:v>-78.874500000000012</c:v>
                </c:pt>
                <c:pt idx="16420">
                  <c:v>-78.872500000000002</c:v>
                </c:pt>
                <c:pt idx="16421">
                  <c:v>-78.870500000000007</c:v>
                </c:pt>
                <c:pt idx="16422">
                  <c:v>-78.868500000000012</c:v>
                </c:pt>
                <c:pt idx="16423">
                  <c:v>-78.866500000000002</c:v>
                </c:pt>
                <c:pt idx="16424">
                  <c:v>-78.864500000000007</c:v>
                </c:pt>
                <c:pt idx="16425">
                  <c:v>-78.862500000000011</c:v>
                </c:pt>
                <c:pt idx="16426">
                  <c:v>-78.860500000000002</c:v>
                </c:pt>
                <c:pt idx="16427">
                  <c:v>-78.858500000000006</c:v>
                </c:pt>
                <c:pt idx="16428">
                  <c:v>-78.856500000000011</c:v>
                </c:pt>
                <c:pt idx="16429">
                  <c:v>-78.854500000000002</c:v>
                </c:pt>
                <c:pt idx="16430">
                  <c:v>-78.852500000000006</c:v>
                </c:pt>
                <c:pt idx="16431">
                  <c:v>-78.850500000000011</c:v>
                </c:pt>
                <c:pt idx="16432">
                  <c:v>-78.848500000000001</c:v>
                </c:pt>
                <c:pt idx="16433">
                  <c:v>-78.846500000000006</c:v>
                </c:pt>
                <c:pt idx="16434">
                  <c:v>-78.844500000000011</c:v>
                </c:pt>
                <c:pt idx="16435">
                  <c:v>-78.842500000000001</c:v>
                </c:pt>
                <c:pt idx="16436">
                  <c:v>-78.840500000000006</c:v>
                </c:pt>
                <c:pt idx="16437">
                  <c:v>-78.83850000000001</c:v>
                </c:pt>
                <c:pt idx="16438">
                  <c:v>-78.836500000000001</c:v>
                </c:pt>
                <c:pt idx="16439">
                  <c:v>-78.834500000000006</c:v>
                </c:pt>
                <c:pt idx="16440">
                  <c:v>-78.83250000000001</c:v>
                </c:pt>
                <c:pt idx="16441">
                  <c:v>-78.830500000000001</c:v>
                </c:pt>
                <c:pt idx="16442">
                  <c:v>-78.828500000000005</c:v>
                </c:pt>
                <c:pt idx="16443">
                  <c:v>-78.82650000000001</c:v>
                </c:pt>
                <c:pt idx="16444">
                  <c:v>-78.8245</c:v>
                </c:pt>
                <c:pt idx="16445">
                  <c:v>-78.822500000000005</c:v>
                </c:pt>
                <c:pt idx="16446">
                  <c:v>-78.82050000000001</c:v>
                </c:pt>
                <c:pt idx="16447">
                  <c:v>-78.8185</c:v>
                </c:pt>
                <c:pt idx="16448">
                  <c:v>-78.816500000000005</c:v>
                </c:pt>
                <c:pt idx="16449">
                  <c:v>-78.81450000000001</c:v>
                </c:pt>
                <c:pt idx="16450">
                  <c:v>-78.8125</c:v>
                </c:pt>
                <c:pt idx="16451">
                  <c:v>-78.810500000000005</c:v>
                </c:pt>
                <c:pt idx="16452">
                  <c:v>-78.808500000000009</c:v>
                </c:pt>
                <c:pt idx="16453">
                  <c:v>-78.8065</c:v>
                </c:pt>
                <c:pt idx="16454">
                  <c:v>-78.804500000000004</c:v>
                </c:pt>
                <c:pt idx="16455">
                  <c:v>-78.802500000000009</c:v>
                </c:pt>
                <c:pt idx="16456">
                  <c:v>-78.8005</c:v>
                </c:pt>
                <c:pt idx="16457">
                  <c:v>-78.798500000000004</c:v>
                </c:pt>
                <c:pt idx="16458">
                  <c:v>-78.796500000000009</c:v>
                </c:pt>
                <c:pt idx="16459">
                  <c:v>-78.794499999999999</c:v>
                </c:pt>
                <c:pt idx="16460">
                  <c:v>-78.792500000000004</c:v>
                </c:pt>
                <c:pt idx="16461">
                  <c:v>-78.790500000000009</c:v>
                </c:pt>
                <c:pt idx="16462">
                  <c:v>-78.788499999999999</c:v>
                </c:pt>
                <c:pt idx="16463">
                  <c:v>-78.786500000000004</c:v>
                </c:pt>
                <c:pt idx="16464">
                  <c:v>-78.784500000000008</c:v>
                </c:pt>
                <c:pt idx="16465">
                  <c:v>-78.782499999999999</c:v>
                </c:pt>
                <c:pt idx="16466">
                  <c:v>-78.780500000000004</c:v>
                </c:pt>
                <c:pt idx="16467">
                  <c:v>-78.778500000000008</c:v>
                </c:pt>
                <c:pt idx="16468">
                  <c:v>-78.776499999999999</c:v>
                </c:pt>
                <c:pt idx="16469">
                  <c:v>-78.774500000000003</c:v>
                </c:pt>
                <c:pt idx="16470">
                  <c:v>-78.772500000000008</c:v>
                </c:pt>
                <c:pt idx="16471">
                  <c:v>-78.770499999999998</c:v>
                </c:pt>
                <c:pt idx="16472">
                  <c:v>-78.768500000000003</c:v>
                </c:pt>
                <c:pt idx="16473">
                  <c:v>-78.766500000000008</c:v>
                </c:pt>
                <c:pt idx="16474">
                  <c:v>-78.764499999999998</c:v>
                </c:pt>
                <c:pt idx="16475">
                  <c:v>-78.762500000000003</c:v>
                </c:pt>
                <c:pt idx="16476">
                  <c:v>-78.760500000000008</c:v>
                </c:pt>
                <c:pt idx="16477">
                  <c:v>-78.758499999999998</c:v>
                </c:pt>
                <c:pt idx="16478">
                  <c:v>-78.756500000000003</c:v>
                </c:pt>
                <c:pt idx="16479">
                  <c:v>-78.754500000000007</c:v>
                </c:pt>
                <c:pt idx="16480">
                  <c:v>-78.752499999999998</c:v>
                </c:pt>
                <c:pt idx="16481">
                  <c:v>-78.750500000000002</c:v>
                </c:pt>
                <c:pt idx="16482">
                  <c:v>-78.748500000000007</c:v>
                </c:pt>
                <c:pt idx="16483">
                  <c:v>-78.746499999999997</c:v>
                </c:pt>
                <c:pt idx="16484">
                  <c:v>-78.744500000000002</c:v>
                </c:pt>
                <c:pt idx="16485">
                  <c:v>-78.742500000000007</c:v>
                </c:pt>
                <c:pt idx="16486">
                  <c:v>-78.740499999999997</c:v>
                </c:pt>
                <c:pt idx="16487">
                  <c:v>-78.738500000000016</c:v>
                </c:pt>
                <c:pt idx="16488">
                  <c:v>-78.736500000000007</c:v>
                </c:pt>
                <c:pt idx="16489">
                  <c:v>-78.734499999999997</c:v>
                </c:pt>
                <c:pt idx="16490">
                  <c:v>-78.732500000000016</c:v>
                </c:pt>
                <c:pt idx="16491">
                  <c:v>-78.730500000000006</c:v>
                </c:pt>
                <c:pt idx="16492">
                  <c:v>-78.728499999999997</c:v>
                </c:pt>
                <c:pt idx="16493">
                  <c:v>-78.726500000000016</c:v>
                </c:pt>
                <c:pt idx="16494">
                  <c:v>-78.724500000000006</c:v>
                </c:pt>
                <c:pt idx="16495">
                  <c:v>-78.722499999999997</c:v>
                </c:pt>
                <c:pt idx="16496">
                  <c:v>-78.720500000000015</c:v>
                </c:pt>
                <c:pt idx="16497">
                  <c:v>-78.718500000000006</c:v>
                </c:pt>
                <c:pt idx="16498">
                  <c:v>-78.716499999999996</c:v>
                </c:pt>
                <c:pt idx="16499">
                  <c:v>-78.714500000000015</c:v>
                </c:pt>
                <c:pt idx="16500">
                  <c:v>-78.712500000000006</c:v>
                </c:pt>
                <c:pt idx="16501">
                  <c:v>-78.710499999999996</c:v>
                </c:pt>
                <c:pt idx="16502">
                  <c:v>-78.708500000000015</c:v>
                </c:pt>
                <c:pt idx="16503">
                  <c:v>-78.706500000000005</c:v>
                </c:pt>
                <c:pt idx="16504">
                  <c:v>-78.704499999999996</c:v>
                </c:pt>
                <c:pt idx="16505">
                  <c:v>-78.702500000000015</c:v>
                </c:pt>
                <c:pt idx="16506">
                  <c:v>-78.700500000000005</c:v>
                </c:pt>
                <c:pt idx="16507">
                  <c:v>-78.698499999999996</c:v>
                </c:pt>
                <c:pt idx="16508">
                  <c:v>-78.696500000000015</c:v>
                </c:pt>
                <c:pt idx="16509">
                  <c:v>-78.694500000000005</c:v>
                </c:pt>
                <c:pt idx="16510">
                  <c:v>-78.692499999999995</c:v>
                </c:pt>
                <c:pt idx="16511">
                  <c:v>-78.690500000000014</c:v>
                </c:pt>
                <c:pt idx="16512">
                  <c:v>-78.688500000000005</c:v>
                </c:pt>
                <c:pt idx="16513">
                  <c:v>-78.686499999999995</c:v>
                </c:pt>
                <c:pt idx="16514">
                  <c:v>-78.684500000000014</c:v>
                </c:pt>
                <c:pt idx="16515">
                  <c:v>-78.682500000000005</c:v>
                </c:pt>
                <c:pt idx="16516">
                  <c:v>-78.680500000000009</c:v>
                </c:pt>
                <c:pt idx="16517">
                  <c:v>-78.678500000000014</c:v>
                </c:pt>
                <c:pt idx="16518">
                  <c:v>-78.676500000000004</c:v>
                </c:pt>
                <c:pt idx="16519">
                  <c:v>-78.674500000000009</c:v>
                </c:pt>
                <c:pt idx="16520">
                  <c:v>-78.672500000000014</c:v>
                </c:pt>
                <c:pt idx="16521">
                  <c:v>-78.670500000000004</c:v>
                </c:pt>
                <c:pt idx="16522">
                  <c:v>-78.668500000000009</c:v>
                </c:pt>
                <c:pt idx="16523">
                  <c:v>-78.666500000000013</c:v>
                </c:pt>
                <c:pt idx="16524">
                  <c:v>-78.664500000000004</c:v>
                </c:pt>
                <c:pt idx="16525">
                  <c:v>-78.662500000000009</c:v>
                </c:pt>
                <c:pt idx="16526">
                  <c:v>-78.660500000000013</c:v>
                </c:pt>
                <c:pt idx="16527">
                  <c:v>-78.658500000000004</c:v>
                </c:pt>
                <c:pt idx="16528">
                  <c:v>-78.656500000000008</c:v>
                </c:pt>
                <c:pt idx="16529">
                  <c:v>-78.654500000000013</c:v>
                </c:pt>
                <c:pt idx="16530">
                  <c:v>-78.652500000000003</c:v>
                </c:pt>
                <c:pt idx="16531">
                  <c:v>-78.650500000000008</c:v>
                </c:pt>
                <c:pt idx="16532">
                  <c:v>-78.648500000000013</c:v>
                </c:pt>
                <c:pt idx="16533">
                  <c:v>-78.646500000000003</c:v>
                </c:pt>
                <c:pt idx="16534">
                  <c:v>-78.644500000000008</c:v>
                </c:pt>
                <c:pt idx="16535">
                  <c:v>-78.642500000000013</c:v>
                </c:pt>
                <c:pt idx="16536">
                  <c:v>-78.640500000000003</c:v>
                </c:pt>
                <c:pt idx="16537">
                  <c:v>-78.638500000000008</c:v>
                </c:pt>
                <c:pt idx="16538">
                  <c:v>-78.636500000000012</c:v>
                </c:pt>
                <c:pt idx="16539">
                  <c:v>-78.634500000000003</c:v>
                </c:pt>
                <c:pt idx="16540">
                  <c:v>-78.632500000000007</c:v>
                </c:pt>
                <c:pt idx="16541">
                  <c:v>-78.630500000000012</c:v>
                </c:pt>
                <c:pt idx="16542">
                  <c:v>-78.628500000000003</c:v>
                </c:pt>
                <c:pt idx="16543">
                  <c:v>-78.626500000000007</c:v>
                </c:pt>
                <c:pt idx="16544">
                  <c:v>-78.624500000000012</c:v>
                </c:pt>
                <c:pt idx="16545">
                  <c:v>-78.622500000000002</c:v>
                </c:pt>
                <c:pt idx="16546">
                  <c:v>-78.620500000000007</c:v>
                </c:pt>
                <c:pt idx="16547">
                  <c:v>-78.618500000000012</c:v>
                </c:pt>
                <c:pt idx="16548">
                  <c:v>-78.616500000000002</c:v>
                </c:pt>
                <c:pt idx="16549">
                  <c:v>-78.614500000000007</c:v>
                </c:pt>
                <c:pt idx="16550">
                  <c:v>-78.612500000000011</c:v>
                </c:pt>
                <c:pt idx="16551">
                  <c:v>-78.610500000000002</c:v>
                </c:pt>
                <c:pt idx="16552">
                  <c:v>-78.608500000000006</c:v>
                </c:pt>
                <c:pt idx="16553">
                  <c:v>-78.606500000000011</c:v>
                </c:pt>
                <c:pt idx="16554">
                  <c:v>-78.604500000000002</c:v>
                </c:pt>
                <c:pt idx="16555">
                  <c:v>-78.602500000000006</c:v>
                </c:pt>
                <c:pt idx="16556">
                  <c:v>-78.600500000000011</c:v>
                </c:pt>
                <c:pt idx="16557">
                  <c:v>-78.598500000000001</c:v>
                </c:pt>
                <c:pt idx="16558">
                  <c:v>-78.596500000000006</c:v>
                </c:pt>
                <c:pt idx="16559">
                  <c:v>-78.594500000000011</c:v>
                </c:pt>
                <c:pt idx="16560">
                  <c:v>-78.592500000000001</c:v>
                </c:pt>
                <c:pt idx="16561">
                  <c:v>-78.590500000000006</c:v>
                </c:pt>
                <c:pt idx="16562">
                  <c:v>-78.58850000000001</c:v>
                </c:pt>
                <c:pt idx="16563">
                  <c:v>-78.586500000000001</c:v>
                </c:pt>
                <c:pt idx="16564">
                  <c:v>-78.584500000000006</c:v>
                </c:pt>
                <c:pt idx="16565">
                  <c:v>-78.58250000000001</c:v>
                </c:pt>
                <c:pt idx="16566">
                  <c:v>-78.580500000000001</c:v>
                </c:pt>
                <c:pt idx="16567">
                  <c:v>-78.578500000000005</c:v>
                </c:pt>
                <c:pt idx="16568">
                  <c:v>-78.57650000000001</c:v>
                </c:pt>
                <c:pt idx="16569">
                  <c:v>-78.5745</c:v>
                </c:pt>
                <c:pt idx="16570">
                  <c:v>-78.572500000000005</c:v>
                </c:pt>
                <c:pt idx="16571">
                  <c:v>-78.57050000000001</c:v>
                </c:pt>
                <c:pt idx="16572">
                  <c:v>-78.5685</c:v>
                </c:pt>
                <c:pt idx="16573">
                  <c:v>-78.566500000000005</c:v>
                </c:pt>
                <c:pt idx="16574">
                  <c:v>-78.56450000000001</c:v>
                </c:pt>
                <c:pt idx="16575">
                  <c:v>-78.5625</c:v>
                </c:pt>
                <c:pt idx="16576">
                  <c:v>-78.560500000000005</c:v>
                </c:pt>
                <c:pt idx="16577">
                  <c:v>-78.558500000000009</c:v>
                </c:pt>
                <c:pt idx="16578">
                  <c:v>-78.5565</c:v>
                </c:pt>
                <c:pt idx="16579">
                  <c:v>-78.554500000000004</c:v>
                </c:pt>
                <c:pt idx="16580">
                  <c:v>-78.552500000000009</c:v>
                </c:pt>
                <c:pt idx="16581">
                  <c:v>-78.5505</c:v>
                </c:pt>
                <c:pt idx="16582">
                  <c:v>-78.548500000000004</c:v>
                </c:pt>
                <c:pt idx="16583">
                  <c:v>-78.546500000000009</c:v>
                </c:pt>
                <c:pt idx="16584">
                  <c:v>-78.544499999999999</c:v>
                </c:pt>
                <c:pt idx="16585">
                  <c:v>-78.542500000000004</c:v>
                </c:pt>
                <c:pt idx="16586">
                  <c:v>-78.540500000000009</c:v>
                </c:pt>
                <c:pt idx="16587">
                  <c:v>-78.538499999999999</c:v>
                </c:pt>
                <c:pt idx="16588">
                  <c:v>-78.536500000000004</c:v>
                </c:pt>
                <c:pt idx="16589">
                  <c:v>-78.534500000000008</c:v>
                </c:pt>
                <c:pt idx="16590">
                  <c:v>-78.532499999999999</c:v>
                </c:pt>
                <c:pt idx="16591">
                  <c:v>-78.530500000000004</c:v>
                </c:pt>
                <c:pt idx="16592">
                  <c:v>-78.528500000000008</c:v>
                </c:pt>
                <c:pt idx="16593">
                  <c:v>-78.526499999999999</c:v>
                </c:pt>
                <c:pt idx="16594">
                  <c:v>-78.524500000000003</c:v>
                </c:pt>
                <c:pt idx="16595">
                  <c:v>-78.522500000000008</c:v>
                </c:pt>
                <c:pt idx="16596">
                  <c:v>-78.520499999999998</c:v>
                </c:pt>
                <c:pt idx="16597">
                  <c:v>-78.518500000000003</c:v>
                </c:pt>
                <c:pt idx="16598">
                  <c:v>-78.516500000000008</c:v>
                </c:pt>
                <c:pt idx="16599">
                  <c:v>-78.514499999999998</c:v>
                </c:pt>
                <c:pt idx="16600">
                  <c:v>-78.512500000000003</c:v>
                </c:pt>
                <c:pt idx="16601">
                  <c:v>-78.510500000000008</c:v>
                </c:pt>
                <c:pt idx="16602">
                  <c:v>-78.508499999999998</c:v>
                </c:pt>
                <c:pt idx="16603">
                  <c:v>-78.506500000000003</c:v>
                </c:pt>
                <c:pt idx="16604">
                  <c:v>-78.504500000000007</c:v>
                </c:pt>
                <c:pt idx="16605">
                  <c:v>-78.502499999999998</c:v>
                </c:pt>
                <c:pt idx="16606">
                  <c:v>-78.500500000000002</c:v>
                </c:pt>
                <c:pt idx="16607">
                  <c:v>-78.498500000000007</c:v>
                </c:pt>
                <c:pt idx="16608">
                  <c:v>-78.496499999999997</c:v>
                </c:pt>
                <c:pt idx="16609">
                  <c:v>-78.494500000000002</c:v>
                </c:pt>
                <c:pt idx="16610">
                  <c:v>-78.492500000000007</c:v>
                </c:pt>
                <c:pt idx="16611">
                  <c:v>-78.490499999999997</c:v>
                </c:pt>
                <c:pt idx="16612">
                  <c:v>-78.488500000000016</c:v>
                </c:pt>
                <c:pt idx="16613">
                  <c:v>-78.486500000000007</c:v>
                </c:pt>
                <c:pt idx="16614">
                  <c:v>-78.484499999999997</c:v>
                </c:pt>
                <c:pt idx="16615">
                  <c:v>-78.482500000000016</c:v>
                </c:pt>
                <c:pt idx="16616">
                  <c:v>-78.480500000000006</c:v>
                </c:pt>
                <c:pt idx="16617">
                  <c:v>-78.478499999999997</c:v>
                </c:pt>
                <c:pt idx="16618">
                  <c:v>-78.476500000000016</c:v>
                </c:pt>
                <c:pt idx="16619">
                  <c:v>-78.474500000000006</c:v>
                </c:pt>
                <c:pt idx="16620">
                  <c:v>-78.472499999999997</c:v>
                </c:pt>
                <c:pt idx="16621">
                  <c:v>-78.470500000000015</c:v>
                </c:pt>
                <c:pt idx="16622">
                  <c:v>-78.468500000000006</c:v>
                </c:pt>
                <c:pt idx="16623">
                  <c:v>-78.466499999999996</c:v>
                </c:pt>
                <c:pt idx="16624">
                  <c:v>-78.464500000000015</c:v>
                </c:pt>
                <c:pt idx="16625">
                  <c:v>-78.462500000000006</c:v>
                </c:pt>
                <c:pt idx="16626">
                  <c:v>-78.460499999999996</c:v>
                </c:pt>
                <c:pt idx="16627">
                  <c:v>-78.458500000000015</c:v>
                </c:pt>
                <c:pt idx="16628">
                  <c:v>-78.456500000000005</c:v>
                </c:pt>
                <c:pt idx="16629">
                  <c:v>-78.454499999999996</c:v>
                </c:pt>
                <c:pt idx="16630">
                  <c:v>-78.452500000000015</c:v>
                </c:pt>
                <c:pt idx="16631">
                  <c:v>-78.450500000000005</c:v>
                </c:pt>
                <c:pt idx="16632">
                  <c:v>-78.448499999999996</c:v>
                </c:pt>
                <c:pt idx="16633">
                  <c:v>-78.446500000000015</c:v>
                </c:pt>
                <c:pt idx="16634">
                  <c:v>-78.444500000000005</c:v>
                </c:pt>
                <c:pt idx="16635">
                  <c:v>-78.442499999999995</c:v>
                </c:pt>
                <c:pt idx="16636">
                  <c:v>-78.440500000000014</c:v>
                </c:pt>
                <c:pt idx="16637">
                  <c:v>-78.438500000000005</c:v>
                </c:pt>
                <c:pt idx="16638">
                  <c:v>-78.436499999999995</c:v>
                </c:pt>
                <c:pt idx="16639">
                  <c:v>-78.434500000000014</c:v>
                </c:pt>
                <c:pt idx="16640">
                  <c:v>-78.432500000000005</c:v>
                </c:pt>
                <c:pt idx="16641">
                  <c:v>-78.430500000000009</c:v>
                </c:pt>
                <c:pt idx="16642">
                  <c:v>-78.428500000000014</c:v>
                </c:pt>
                <c:pt idx="16643">
                  <c:v>-78.426500000000004</c:v>
                </c:pt>
                <c:pt idx="16644">
                  <c:v>-78.424500000000009</c:v>
                </c:pt>
                <c:pt idx="16645">
                  <c:v>-78.422500000000014</c:v>
                </c:pt>
                <c:pt idx="16646">
                  <c:v>-78.420500000000004</c:v>
                </c:pt>
                <c:pt idx="16647">
                  <c:v>-78.418500000000009</c:v>
                </c:pt>
                <c:pt idx="16648">
                  <c:v>-78.416500000000013</c:v>
                </c:pt>
                <c:pt idx="16649">
                  <c:v>-78.414500000000004</c:v>
                </c:pt>
                <c:pt idx="16650">
                  <c:v>-78.412500000000009</c:v>
                </c:pt>
                <c:pt idx="16651">
                  <c:v>-78.410500000000013</c:v>
                </c:pt>
                <c:pt idx="16652">
                  <c:v>-78.408500000000004</c:v>
                </c:pt>
                <c:pt idx="16653">
                  <c:v>-78.406500000000008</c:v>
                </c:pt>
                <c:pt idx="16654">
                  <c:v>-78.404500000000013</c:v>
                </c:pt>
                <c:pt idx="16655">
                  <c:v>-78.402500000000003</c:v>
                </c:pt>
                <c:pt idx="16656">
                  <c:v>-78.400500000000008</c:v>
                </c:pt>
                <c:pt idx="16657">
                  <c:v>-78.398500000000013</c:v>
                </c:pt>
                <c:pt idx="16658">
                  <c:v>-78.396500000000003</c:v>
                </c:pt>
                <c:pt idx="16659">
                  <c:v>-78.394500000000008</c:v>
                </c:pt>
                <c:pt idx="16660">
                  <c:v>-78.392500000000013</c:v>
                </c:pt>
                <c:pt idx="16661">
                  <c:v>-78.390500000000003</c:v>
                </c:pt>
                <c:pt idx="16662">
                  <c:v>-78.388500000000008</c:v>
                </c:pt>
                <c:pt idx="16663">
                  <c:v>-78.386500000000012</c:v>
                </c:pt>
                <c:pt idx="16664">
                  <c:v>-78.384500000000003</c:v>
                </c:pt>
                <c:pt idx="16665">
                  <c:v>-78.382500000000007</c:v>
                </c:pt>
                <c:pt idx="16666">
                  <c:v>-78.380500000000012</c:v>
                </c:pt>
                <c:pt idx="16667">
                  <c:v>-78.378500000000003</c:v>
                </c:pt>
                <c:pt idx="16668">
                  <c:v>-78.376500000000007</c:v>
                </c:pt>
                <c:pt idx="16669">
                  <c:v>-78.374500000000012</c:v>
                </c:pt>
                <c:pt idx="16670">
                  <c:v>-78.372500000000002</c:v>
                </c:pt>
                <c:pt idx="16671">
                  <c:v>-78.370500000000007</c:v>
                </c:pt>
                <c:pt idx="16672">
                  <c:v>-78.368500000000012</c:v>
                </c:pt>
                <c:pt idx="16673">
                  <c:v>-78.366500000000002</c:v>
                </c:pt>
                <c:pt idx="16674">
                  <c:v>-78.364500000000007</c:v>
                </c:pt>
                <c:pt idx="16675">
                  <c:v>-78.362500000000011</c:v>
                </c:pt>
                <c:pt idx="16676">
                  <c:v>-78.360500000000002</c:v>
                </c:pt>
                <c:pt idx="16677">
                  <c:v>-78.358500000000006</c:v>
                </c:pt>
                <c:pt idx="16678">
                  <c:v>-78.356500000000011</c:v>
                </c:pt>
                <c:pt idx="16679">
                  <c:v>-78.354500000000002</c:v>
                </c:pt>
                <c:pt idx="16680">
                  <c:v>-78.352500000000006</c:v>
                </c:pt>
                <c:pt idx="16681">
                  <c:v>-78.350500000000011</c:v>
                </c:pt>
                <c:pt idx="16682">
                  <c:v>-78.348500000000001</c:v>
                </c:pt>
                <c:pt idx="16683">
                  <c:v>-78.346500000000006</c:v>
                </c:pt>
                <c:pt idx="16684">
                  <c:v>-78.344500000000011</c:v>
                </c:pt>
                <c:pt idx="16685">
                  <c:v>-78.342500000000001</c:v>
                </c:pt>
                <c:pt idx="16686">
                  <c:v>-78.340500000000006</c:v>
                </c:pt>
                <c:pt idx="16687">
                  <c:v>-78.33850000000001</c:v>
                </c:pt>
                <c:pt idx="16688">
                  <c:v>-78.336500000000001</c:v>
                </c:pt>
                <c:pt idx="16689">
                  <c:v>-78.334500000000006</c:v>
                </c:pt>
                <c:pt idx="16690">
                  <c:v>-78.33250000000001</c:v>
                </c:pt>
                <c:pt idx="16691">
                  <c:v>-78.330500000000001</c:v>
                </c:pt>
                <c:pt idx="16692">
                  <c:v>-78.328500000000005</c:v>
                </c:pt>
                <c:pt idx="16693">
                  <c:v>-78.32650000000001</c:v>
                </c:pt>
                <c:pt idx="16694">
                  <c:v>-78.3245</c:v>
                </c:pt>
                <c:pt idx="16695">
                  <c:v>-78.322500000000005</c:v>
                </c:pt>
                <c:pt idx="16696">
                  <c:v>-78.32050000000001</c:v>
                </c:pt>
                <c:pt idx="16697">
                  <c:v>-78.3185</c:v>
                </c:pt>
                <c:pt idx="16698">
                  <c:v>-78.316500000000005</c:v>
                </c:pt>
                <c:pt idx="16699">
                  <c:v>-78.31450000000001</c:v>
                </c:pt>
                <c:pt idx="16700">
                  <c:v>-78.3125</c:v>
                </c:pt>
                <c:pt idx="16701">
                  <c:v>-78.310500000000005</c:v>
                </c:pt>
                <c:pt idx="16702">
                  <c:v>-78.308500000000009</c:v>
                </c:pt>
                <c:pt idx="16703">
                  <c:v>-78.3065</c:v>
                </c:pt>
                <c:pt idx="16704">
                  <c:v>-78.304500000000004</c:v>
                </c:pt>
                <c:pt idx="16705">
                  <c:v>-78.302500000000009</c:v>
                </c:pt>
                <c:pt idx="16706">
                  <c:v>-78.3005</c:v>
                </c:pt>
                <c:pt idx="16707">
                  <c:v>-78.298500000000004</c:v>
                </c:pt>
                <c:pt idx="16708">
                  <c:v>-78.296500000000009</c:v>
                </c:pt>
                <c:pt idx="16709">
                  <c:v>-78.294499999999999</c:v>
                </c:pt>
                <c:pt idx="16710">
                  <c:v>-78.292500000000004</c:v>
                </c:pt>
                <c:pt idx="16711">
                  <c:v>-78.290500000000009</c:v>
                </c:pt>
                <c:pt idx="16712">
                  <c:v>-78.288499999999999</c:v>
                </c:pt>
                <c:pt idx="16713">
                  <c:v>-78.286500000000004</c:v>
                </c:pt>
                <c:pt idx="16714">
                  <c:v>-78.284500000000008</c:v>
                </c:pt>
                <c:pt idx="16715">
                  <c:v>-78.282499999999999</c:v>
                </c:pt>
                <c:pt idx="16716">
                  <c:v>-78.280500000000004</c:v>
                </c:pt>
                <c:pt idx="16717">
                  <c:v>-78.278500000000008</c:v>
                </c:pt>
                <c:pt idx="16718">
                  <c:v>-78.276499999999999</c:v>
                </c:pt>
                <c:pt idx="16719">
                  <c:v>-78.274500000000003</c:v>
                </c:pt>
                <c:pt idx="16720">
                  <c:v>-78.272500000000008</c:v>
                </c:pt>
                <c:pt idx="16721">
                  <c:v>-78.270499999999998</c:v>
                </c:pt>
                <c:pt idx="16722">
                  <c:v>-78.268500000000003</c:v>
                </c:pt>
                <c:pt idx="16723">
                  <c:v>-78.266500000000008</c:v>
                </c:pt>
                <c:pt idx="16724">
                  <c:v>-78.264499999999998</c:v>
                </c:pt>
                <c:pt idx="16725">
                  <c:v>-78.262500000000003</c:v>
                </c:pt>
                <c:pt idx="16726">
                  <c:v>-78.260500000000008</c:v>
                </c:pt>
                <c:pt idx="16727">
                  <c:v>-78.258499999999998</c:v>
                </c:pt>
                <c:pt idx="16728">
                  <c:v>-78.256500000000003</c:v>
                </c:pt>
                <c:pt idx="16729">
                  <c:v>-78.254500000000007</c:v>
                </c:pt>
                <c:pt idx="16730">
                  <c:v>-78.252499999999998</c:v>
                </c:pt>
                <c:pt idx="16731">
                  <c:v>-78.250500000000002</c:v>
                </c:pt>
                <c:pt idx="16732">
                  <c:v>-78.248500000000007</c:v>
                </c:pt>
                <c:pt idx="16733">
                  <c:v>-78.246499999999997</c:v>
                </c:pt>
                <c:pt idx="16734">
                  <c:v>-78.244500000000002</c:v>
                </c:pt>
                <c:pt idx="16735">
                  <c:v>-78.242500000000007</c:v>
                </c:pt>
                <c:pt idx="16736">
                  <c:v>-78.240499999999997</c:v>
                </c:pt>
                <c:pt idx="16737">
                  <c:v>-78.238500000000016</c:v>
                </c:pt>
                <c:pt idx="16738">
                  <c:v>-78.236500000000007</c:v>
                </c:pt>
                <c:pt idx="16739">
                  <c:v>-78.234499999999997</c:v>
                </c:pt>
                <c:pt idx="16740">
                  <c:v>-78.232500000000016</c:v>
                </c:pt>
                <c:pt idx="16741">
                  <c:v>-78.230500000000006</c:v>
                </c:pt>
                <c:pt idx="16742">
                  <c:v>-78.228499999999997</c:v>
                </c:pt>
                <c:pt idx="16743">
                  <c:v>-78.226500000000016</c:v>
                </c:pt>
                <c:pt idx="16744">
                  <c:v>-78.224500000000006</c:v>
                </c:pt>
                <c:pt idx="16745">
                  <c:v>-78.222499999999997</c:v>
                </c:pt>
                <c:pt idx="16746">
                  <c:v>-78.220500000000015</c:v>
                </c:pt>
                <c:pt idx="16747">
                  <c:v>-78.218500000000006</c:v>
                </c:pt>
                <c:pt idx="16748">
                  <c:v>-78.216499999999996</c:v>
                </c:pt>
                <c:pt idx="16749">
                  <c:v>-78.214500000000015</c:v>
                </c:pt>
                <c:pt idx="16750">
                  <c:v>-78.212500000000006</c:v>
                </c:pt>
                <c:pt idx="16751">
                  <c:v>-78.210499999999996</c:v>
                </c:pt>
                <c:pt idx="16752">
                  <c:v>-78.208500000000015</c:v>
                </c:pt>
                <c:pt idx="16753">
                  <c:v>-78.206500000000005</c:v>
                </c:pt>
                <c:pt idx="16754">
                  <c:v>-78.204499999999996</c:v>
                </c:pt>
                <c:pt idx="16755">
                  <c:v>-78.202500000000015</c:v>
                </c:pt>
                <c:pt idx="16756">
                  <c:v>-78.200500000000005</c:v>
                </c:pt>
                <c:pt idx="16757">
                  <c:v>-78.198499999999996</c:v>
                </c:pt>
                <c:pt idx="16758">
                  <c:v>-78.196500000000015</c:v>
                </c:pt>
                <c:pt idx="16759">
                  <c:v>-78.194500000000005</c:v>
                </c:pt>
                <c:pt idx="16760">
                  <c:v>-78.192499999999995</c:v>
                </c:pt>
                <c:pt idx="16761">
                  <c:v>-78.190500000000014</c:v>
                </c:pt>
                <c:pt idx="16762">
                  <c:v>-78.188500000000005</c:v>
                </c:pt>
                <c:pt idx="16763">
                  <c:v>-78.186499999999995</c:v>
                </c:pt>
                <c:pt idx="16764">
                  <c:v>-78.184500000000014</c:v>
                </c:pt>
                <c:pt idx="16765">
                  <c:v>-78.182500000000005</c:v>
                </c:pt>
                <c:pt idx="16766">
                  <c:v>-78.180500000000009</c:v>
                </c:pt>
                <c:pt idx="16767">
                  <c:v>-78.178500000000014</c:v>
                </c:pt>
                <c:pt idx="16768">
                  <c:v>-78.176500000000004</c:v>
                </c:pt>
                <c:pt idx="16769">
                  <c:v>-78.174500000000009</c:v>
                </c:pt>
                <c:pt idx="16770">
                  <c:v>-78.172500000000014</c:v>
                </c:pt>
                <c:pt idx="16771">
                  <c:v>-78.170500000000004</c:v>
                </c:pt>
                <c:pt idx="16772">
                  <c:v>-78.168500000000009</c:v>
                </c:pt>
                <c:pt idx="16773">
                  <c:v>-78.166500000000013</c:v>
                </c:pt>
                <c:pt idx="16774">
                  <c:v>-78.164500000000004</c:v>
                </c:pt>
                <c:pt idx="16775">
                  <c:v>-78.162500000000009</c:v>
                </c:pt>
                <c:pt idx="16776">
                  <c:v>-78.160500000000013</c:v>
                </c:pt>
                <c:pt idx="16777">
                  <c:v>-78.158500000000004</c:v>
                </c:pt>
                <c:pt idx="16778">
                  <c:v>-78.156500000000008</c:v>
                </c:pt>
                <c:pt idx="16779">
                  <c:v>-78.154500000000013</c:v>
                </c:pt>
                <c:pt idx="16780">
                  <c:v>-78.152500000000003</c:v>
                </c:pt>
                <c:pt idx="16781">
                  <c:v>-78.150500000000008</c:v>
                </c:pt>
                <c:pt idx="16782">
                  <c:v>-78.148500000000013</c:v>
                </c:pt>
                <c:pt idx="16783">
                  <c:v>-78.146500000000003</c:v>
                </c:pt>
                <c:pt idx="16784">
                  <c:v>-78.144500000000008</c:v>
                </c:pt>
                <c:pt idx="16785">
                  <c:v>-78.142500000000013</c:v>
                </c:pt>
                <c:pt idx="16786">
                  <c:v>-78.140500000000003</c:v>
                </c:pt>
                <c:pt idx="16787">
                  <c:v>-78.138500000000008</c:v>
                </c:pt>
                <c:pt idx="16788">
                  <c:v>-78.136500000000012</c:v>
                </c:pt>
                <c:pt idx="16789">
                  <c:v>-78.134500000000003</c:v>
                </c:pt>
                <c:pt idx="16790">
                  <c:v>-78.132500000000007</c:v>
                </c:pt>
                <c:pt idx="16791">
                  <c:v>-78.130500000000012</c:v>
                </c:pt>
                <c:pt idx="16792">
                  <c:v>-78.128500000000003</c:v>
                </c:pt>
                <c:pt idx="16793">
                  <c:v>-78.126500000000007</c:v>
                </c:pt>
                <c:pt idx="16794">
                  <c:v>-78.124500000000012</c:v>
                </c:pt>
                <c:pt idx="16795">
                  <c:v>-78.122500000000002</c:v>
                </c:pt>
                <c:pt idx="16796">
                  <c:v>-78.120500000000007</c:v>
                </c:pt>
                <c:pt idx="16797">
                  <c:v>-78.118500000000012</c:v>
                </c:pt>
                <c:pt idx="16798">
                  <c:v>-78.116500000000002</c:v>
                </c:pt>
                <c:pt idx="16799">
                  <c:v>-78.114500000000007</c:v>
                </c:pt>
                <c:pt idx="16800">
                  <c:v>-78.112500000000011</c:v>
                </c:pt>
                <c:pt idx="16801">
                  <c:v>-78.110500000000002</c:v>
                </c:pt>
                <c:pt idx="16802">
                  <c:v>-78.108500000000006</c:v>
                </c:pt>
                <c:pt idx="16803">
                  <c:v>-78.106500000000011</c:v>
                </c:pt>
                <c:pt idx="16804">
                  <c:v>-78.104500000000002</c:v>
                </c:pt>
                <c:pt idx="16805">
                  <c:v>-78.102500000000006</c:v>
                </c:pt>
                <c:pt idx="16806">
                  <c:v>-78.100500000000011</c:v>
                </c:pt>
                <c:pt idx="16807">
                  <c:v>-78.098500000000001</c:v>
                </c:pt>
                <c:pt idx="16808">
                  <c:v>-78.096500000000006</c:v>
                </c:pt>
                <c:pt idx="16809">
                  <c:v>-78.094500000000011</c:v>
                </c:pt>
                <c:pt idx="16810">
                  <c:v>-78.092500000000001</c:v>
                </c:pt>
                <c:pt idx="16811">
                  <c:v>-78.090500000000006</c:v>
                </c:pt>
                <c:pt idx="16812">
                  <c:v>-78.08850000000001</c:v>
                </c:pt>
                <c:pt idx="16813">
                  <c:v>-78.086500000000001</c:v>
                </c:pt>
                <c:pt idx="16814">
                  <c:v>-78.084500000000006</c:v>
                </c:pt>
                <c:pt idx="16815">
                  <c:v>-78.08250000000001</c:v>
                </c:pt>
                <c:pt idx="16816">
                  <c:v>-78.080500000000001</c:v>
                </c:pt>
                <c:pt idx="16817">
                  <c:v>-78.078500000000005</c:v>
                </c:pt>
                <c:pt idx="16818">
                  <c:v>-78.07650000000001</c:v>
                </c:pt>
                <c:pt idx="16819">
                  <c:v>-78.0745</c:v>
                </c:pt>
                <c:pt idx="16820">
                  <c:v>-78.072500000000005</c:v>
                </c:pt>
                <c:pt idx="16821">
                  <c:v>-78.07050000000001</c:v>
                </c:pt>
                <c:pt idx="16822">
                  <c:v>-78.0685</c:v>
                </c:pt>
                <c:pt idx="16823">
                  <c:v>-78.066500000000005</c:v>
                </c:pt>
                <c:pt idx="16824">
                  <c:v>-78.06450000000001</c:v>
                </c:pt>
                <c:pt idx="16825">
                  <c:v>-78.0625</c:v>
                </c:pt>
                <c:pt idx="16826">
                  <c:v>-78.060500000000005</c:v>
                </c:pt>
                <c:pt idx="16827">
                  <c:v>-78.058500000000009</c:v>
                </c:pt>
                <c:pt idx="16828">
                  <c:v>-78.0565</c:v>
                </c:pt>
                <c:pt idx="16829">
                  <c:v>-78.054500000000004</c:v>
                </c:pt>
                <c:pt idx="16830">
                  <c:v>-78.052500000000009</c:v>
                </c:pt>
                <c:pt idx="16831">
                  <c:v>-78.0505</c:v>
                </c:pt>
                <c:pt idx="16832">
                  <c:v>-78.048500000000004</c:v>
                </c:pt>
                <c:pt idx="16833">
                  <c:v>-78.046500000000009</c:v>
                </c:pt>
                <c:pt idx="16834">
                  <c:v>-78.044499999999999</c:v>
                </c:pt>
                <c:pt idx="16835">
                  <c:v>-78.042500000000004</c:v>
                </c:pt>
                <c:pt idx="16836">
                  <c:v>-78.040500000000009</c:v>
                </c:pt>
                <c:pt idx="16837">
                  <c:v>-78.038499999999999</c:v>
                </c:pt>
                <c:pt idx="16838">
                  <c:v>-78.036500000000004</c:v>
                </c:pt>
                <c:pt idx="16839">
                  <c:v>-78.034500000000008</c:v>
                </c:pt>
                <c:pt idx="16840">
                  <c:v>-78.032499999999999</c:v>
                </c:pt>
                <c:pt idx="16841">
                  <c:v>-78.030500000000004</c:v>
                </c:pt>
                <c:pt idx="16842">
                  <c:v>-78.028500000000008</c:v>
                </c:pt>
                <c:pt idx="16843">
                  <c:v>-78.026499999999999</c:v>
                </c:pt>
                <c:pt idx="16844">
                  <c:v>-78.024500000000003</c:v>
                </c:pt>
                <c:pt idx="16845">
                  <c:v>-78.022500000000008</c:v>
                </c:pt>
                <c:pt idx="16846">
                  <c:v>-78.020499999999998</c:v>
                </c:pt>
                <c:pt idx="16847">
                  <c:v>-78.018500000000003</c:v>
                </c:pt>
                <c:pt idx="16848">
                  <c:v>-78.016500000000008</c:v>
                </c:pt>
                <c:pt idx="16849">
                  <c:v>-78.014499999999998</c:v>
                </c:pt>
                <c:pt idx="16850">
                  <c:v>-78.012500000000003</c:v>
                </c:pt>
                <c:pt idx="16851">
                  <c:v>-78.010500000000008</c:v>
                </c:pt>
                <c:pt idx="16852">
                  <c:v>-78.008499999999998</c:v>
                </c:pt>
                <c:pt idx="16853">
                  <c:v>-78.006500000000003</c:v>
                </c:pt>
                <c:pt idx="16854">
                  <c:v>-78.004500000000007</c:v>
                </c:pt>
                <c:pt idx="16855">
                  <c:v>-78.002499999999998</c:v>
                </c:pt>
                <c:pt idx="16856">
                  <c:v>-78.000500000000002</c:v>
                </c:pt>
                <c:pt idx="16857">
                  <c:v>-77.998500000000007</c:v>
                </c:pt>
                <c:pt idx="16858">
                  <c:v>-77.996499999999997</c:v>
                </c:pt>
                <c:pt idx="16859">
                  <c:v>-77.994500000000002</c:v>
                </c:pt>
                <c:pt idx="16860">
                  <c:v>-77.992500000000007</c:v>
                </c:pt>
                <c:pt idx="16861">
                  <c:v>-77.990499999999997</c:v>
                </c:pt>
                <c:pt idx="16862">
                  <c:v>-77.988500000000016</c:v>
                </c:pt>
                <c:pt idx="16863">
                  <c:v>-77.986500000000007</c:v>
                </c:pt>
                <c:pt idx="16864">
                  <c:v>-77.984499999999997</c:v>
                </c:pt>
                <c:pt idx="16865">
                  <c:v>-77.982500000000016</c:v>
                </c:pt>
                <c:pt idx="16866">
                  <c:v>-77.980500000000006</c:v>
                </c:pt>
                <c:pt idx="16867">
                  <c:v>-77.978499999999997</c:v>
                </c:pt>
                <c:pt idx="16868">
                  <c:v>-77.976500000000016</c:v>
                </c:pt>
                <c:pt idx="16869">
                  <c:v>-77.974500000000006</c:v>
                </c:pt>
                <c:pt idx="16870">
                  <c:v>-77.972499999999997</c:v>
                </c:pt>
                <c:pt idx="16871">
                  <c:v>-77.970500000000015</c:v>
                </c:pt>
                <c:pt idx="16872">
                  <c:v>-77.968500000000006</c:v>
                </c:pt>
                <c:pt idx="16873">
                  <c:v>-77.966499999999996</c:v>
                </c:pt>
                <c:pt idx="16874">
                  <c:v>-77.964500000000015</c:v>
                </c:pt>
                <c:pt idx="16875">
                  <c:v>-77.962500000000006</c:v>
                </c:pt>
                <c:pt idx="16876">
                  <c:v>-77.960499999999996</c:v>
                </c:pt>
                <c:pt idx="16877">
                  <c:v>-77.958500000000015</c:v>
                </c:pt>
                <c:pt idx="16878">
                  <c:v>-77.956500000000005</c:v>
                </c:pt>
                <c:pt idx="16879">
                  <c:v>-77.954499999999996</c:v>
                </c:pt>
                <c:pt idx="16880">
                  <c:v>-77.952500000000015</c:v>
                </c:pt>
                <c:pt idx="16881">
                  <c:v>-77.950500000000005</c:v>
                </c:pt>
                <c:pt idx="16882">
                  <c:v>-77.948499999999996</c:v>
                </c:pt>
                <c:pt idx="16883">
                  <c:v>-77.946500000000015</c:v>
                </c:pt>
                <c:pt idx="16884">
                  <c:v>-77.944500000000005</c:v>
                </c:pt>
                <c:pt idx="16885">
                  <c:v>-77.942499999999995</c:v>
                </c:pt>
                <c:pt idx="16886">
                  <c:v>-77.940500000000014</c:v>
                </c:pt>
                <c:pt idx="16887">
                  <c:v>-77.938500000000005</c:v>
                </c:pt>
                <c:pt idx="16888">
                  <c:v>-77.936499999999995</c:v>
                </c:pt>
                <c:pt idx="16889">
                  <c:v>-77.934500000000014</c:v>
                </c:pt>
                <c:pt idx="16890">
                  <c:v>-77.932500000000005</c:v>
                </c:pt>
                <c:pt idx="16891">
                  <c:v>-77.930500000000009</c:v>
                </c:pt>
                <c:pt idx="16892">
                  <c:v>-77.928500000000014</c:v>
                </c:pt>
                <c:pt idx="16893">
                  <c:v>-77.926500000000004</c:v>
                </c:pt>
                <c:pt idx="16894">
                  <c:v>-77.924500000000009</c:v>
                </c:pt>
                <c:pt idx="16895">
                  <c:v>-77.922500000000014</c:v>
                </c:pt>
                <c:pt idx="16896">
                  <c:v>-77.920500000000004</c:v>
                </c:pt>
                <c:pt idx="16897">
                  <c:v>-77.918500000000009</c:v>
                </c:pt>
                <c:pt idx="16898">
                  <c:v>-77.916500000000013</c:v>
                </c:pt>
                <c:pt idx="16899">
                  <c:v>-77.914500000000004</c:v>
                </c:pt>
                <c:pt idx="16900">
                  <c:v>-77.912500000000009</c:v>
                </c:pt>
                <c:pt idx="16901">
                  <c:v>-77.910500000000013</c:v>
                </c:pt>
                <c:pt idx="16902">
                  <c:v>-77.908500000000004</c:v>
                </c:pt>
                <c:pt idx="16903">
                  <c:v>-77.906500000000008</c:v>
                </c:pt>
                <c:pt idx="16904">
                  <c:v>-77.904500000000013</c:v>
                </c:pt>
                <c:pt idx="16905">
                  <c:v>-77.902500000000003</c:v>
                </c:pt>
                <c:pt idx="16906">
                  <c:v>-77.900500000000008</c:v>
                </c:pt>
                <c:pt idx="16907">
                  <c:v>-77.898500000000013</c:v>
                </c:pt>
                <c:pt idx="16908">
                  <c:v>-77.896500000000003</c:v>
                </c:pt>
                <c:pt idx="16909">
                  <c:v>-77.894500000000008</c:v>
                </c:pt>
                <c:pt idx="16910">
                  <c:v>-77.892500000000013</c:v>
                </c:pt>
                <c:pt idx="16911">
                  <c:v>-77.890500000000003</c:v>
                </c:pt>
                <c:pt idx="16912">
                  <c:v>-77.888500000000008</c:v>
                </c:pt>
                <c:pt idx="16913">
                  <c:v>-77.886500000000012</c:v>
                </c:pt>
                <c:pt idx="16914">
                  <c:v>-77.884500000000003</c:v>
                </c:pt>
                <c:pt idx="16915">
                  <c:v>-77.882500000000007</c:v>
                </c:pt>
                <c:pt idx="16916">
                  <c:v>-77.880500000000012</c:v>
                </c:pt>
                <c:pt idx="16917">
                  <c:v>-77.878500000000003</c:v>
                </c:pt>
                <c:pt idx="16918">
                  <c:v>-77.876500000000007</c:v>
                </c:pt>
                <c:pt idx="16919">
                  <c:v>-77.874500000000012</c:v>
                </c:pt>
                <c:pt idx="16920">
                  <c:v>-77.872500000000002</c:v>
                </c:pt>
                <c:pt idx="16921">
                  <c:v>-77.870500000000007</c:v>
                </c:pt>
                <c:pt idx="16922">
                  <c:v>-77.868500000000012</c:v>
                </c:pt>
                <c:pt idx="16923">
                  <c:v>-77.866500000000002</c:v>
                </c:pt>
                <c:pt idx="16924">
                  <c:v>-77.864500000000007</c:v>
                </c:pt>
                <c:pt idx="16925">
                  <c:v>-77.862500000000011</c:v>
                </c:pt>
                <c:pt idx="16926">
                  <c:v>-77.860500000000002</c:v>
                </c:pt>
                <c:pt idx="16927">
                  <c:v>-77.858500000000006</c:v>
                </c:pt>
                <c:pt idx="16928">
                  <c:v>-77.856500000000011</c:v>
                </c:pt>
                <c:pt idx="16929">
                  <c:v>-77.854500000000002</c:v>
                </c:pt>
                <c:pt idx="16930">
                  <c:v>-77.852500000000006</c:v>
                </c:pt>
                <c:pt idx="16931">
                  <c:v>-77.850500000000011</c:v>
                </c:pt>
                <c:pt idx="16932">
                  <c:v>-77.848500000000001</c:v>
                </c:pt>
                <c:pt idx="16933">
                  <c:v>-77.846500000000006</c:v>
                </c:pt>
                <c:pt idx="16934">
                  <c:v>-77.844500000000011</c:v>
                </c:pt>
                <c:pt idx="16935">
                  <c:v>-77.842500000000001</c:v>
                </c:pt>
                <c:pt idx="16936">
                  <c:v>-77.840500000000006</c:v>
                </c:pt>
                <c:pt idx="16937">
                  <c:v>-77.83850000000001</c:v>
                </c:pt>
                <c:pt idx="16938">
                  <c:v>-77.836500000000001</c:v>
                </c:pt>
                <c:pt idx="16939">
                  <c:v>-77.834500000000006</c:v>
                </c:pt>
                <c:pt idx="16940">
                  <c:v>-77.83250000000001</c:v>
                </c:pt>
                <c:pt idx="16941">
                  <c:v>-77.830500000000001</c:v>
                </c:pt>
                <c:pt idx="16942">
                  <c:v>-77.828500000000005</c:v>
                </c:pt>
                <c:pt idx="16943">
                  <c:v>-77.82650000000001</c:v>
                </c:pt>
                <c:pt idx="16944">
                  <c:v>-77.8245</c:v>
                </c:pt>
                <c:pt idx="16945">
                  <c:v>-77.822500000000005</c:v>
                </c:pt>
                <c:pt idx="16946">
                  <c:v>-77.82050000000001</c:v>
                </c:pt>
                <c:pt idx="16947">
                  <c:v>-77.8185</c:v>
                </c:pt>
                <c:pt idx="16948">
                  <c:v>-77.816500000000005</c:v>
                </c:pt>
                <c:pt idx="16949">
                  <c:v>-77.81450000000001</c:v>
                </c:pt>
                <c:pt idx="16950">
                  <c:v>-77.8125</c:v>
                </c:pt>
                <c:pt idx="16951">
                  <c:v>-77.810500000000005</c:v>
                </c:pt>
                <c:pt idx="16952">
                  <c:v>-77.808500000000009</c:v>
                </c:pt>
                <c:pt idx="16953">
                  <c:v>-77.8065</c:v>
                </c:pt>
                <c:pt idx="16954">
                  <c:v>-77.804500000000004</c:v>
                </c:pt>
                <c:pt idx="16955">
                  <c:v>-77.802500000000009</c:v>
                </c:pt>
                <c:pt idx="16956">
                  <c:v>-77.8005</c:v>
                </c:pt>
                <c:pt idx="16957">
                  <c:v>-77.798500000000004</c:v>
                </c:pt>
                <c:pt idx="16958">
                  <c:v>-77.796500000000009</c:v>
                </c:pt>
                <c:pt idx="16959">
                  <c:v>-77.794499999999999</c:v>
                </c:pt>
                <c:pt idx="16960">
                  <c:v>-77.792500000000004</c:v>
                </c:pt>
                <c:pt idx="16961">
                  <c:v>-77.790500000000009</c:v>
                </c:pt>
                <c:pt idx="16962">
                  <c:v>-77.788499999999999</c:v>
                </c:pt>
                <c:pt idx="16963">
                  <c:v>-77.786500000000004</c:v>
                </c:pt>
                <c:pt idx="16964">
                  <c:v>-77.784500000000008</c:v>
                </c:pt>
                <c:pt idx="16965">
                  <c:v>-77.782499999999999</c:v>
                </c:pt>
                <c:pt idx="16966">
                  <c:v>-77.780500000000004</c:v>
                </c:pt>
                <c:pt idx="16967">
                  <c:v>-77.778500000000008</c:v>
                </c:pt>
                <c:pt idx="16968">
                  <c:v>-77.776499999999999</c:v>
                </c:pt>
                <c:pt idx="16969">
                  <c:v>-77.774500000000003</c:v>
                </c:pt>
                <c:pt idx="16970">
                  <c:v>-77.772500000000008</c:v>
                </c:pt>
                <c:pt idx="16971">
                  <c:v>-77.770499999999998</c:v>
                </c:pt>
                <c:pt idx="16972">
                  <c:v>-77.768500000000003</c:v>
                </c:pt>
                <c:pt idx="16973">
                  <c:v>-77.766500000000008</c:v>
                </c:pt>
                <c:pt idx="16974">
                  <c:v>-77.764499999999998</c:v>
                </c:pt>
                <c:pt idx="16975">
                  <c:v>-77.762500000000003</c:v>
                </c:pt>
                <c:pt idx="16976">
                  <c:v>-77.760500000000008</c:v>
                </c:pt>
                <c:pt idx="16977">
                  <c:v>-77.758499999999998</c:v>
                </c:pt>
                <c:pt idx="16978">
                  <c:v>-77.756500000000003</c:v>
                </c:pt>
                <c:pt idx="16979">
                  <c:v>-77.754500000000007</c:v>
                </c:pt>
                <c:pt idx="16980">
                  <c:v>-77.752499999999998</c:v>
                </c:pt>
                <c:pt idx="16981">
                  <c:v>-77.750500000000002</c:v>
                </c:pt>
                <c:pt idx="16982">
                  <c:v>-77.748500000000007</c:v>
                </c:pt>
                <c:pt idx="16983">
                  <c:v>-77.746499999999997</c:v>
                </c:pt>
                <c:pt idx="16984">
                  <c:v>-77.744500000000002</c:v>
                </c:pt>
                <c:pt idx="16985">
                  <c:v>-77.742500000000007</c:v>
                </c:pt>
                <c:pt idx="16986">
                  <c:v>-77.740499999999997</c:v>
                </c:pt>
                <c:pt idx="16987">
                  <c:v>-77.738500000000016</c:v>
                </c:pt>
                <c:pt idx="16988">
                  <c:v>-77.736500000000007</c:v>
                </c:pt>
                <c:pt idx="16989">
                  <c:v>-77.734499999999997</c:v>
                </c:pt>
                <c:pt idx="16990">
                  <c:v>-77.732500000000016</c:v>
                </c:pt>
                <c:pt idx="16991">
                  <c:v>-77.730500000000006</c:v>
                </c:pt>
                <c:pt idx="16992">
                  <c:v>-77.728499999999997</c:v>
                </c:pt>
                <c:pt idx="16993">
                  <c:v>-77.726500000000016</c:v>
                </c:pt>
                <c:pt idx="16994">
                  <c:v>-77.724500000000006</c:v>
                </c:pt>
                <c:pt idx="16995">
                  <c:v>-77.722499999999997</c:v>
                </c:pt>
                <c:pt idx="16996">
                  <c:v>-77.720500000000015</c:v>
                </c:pt>
                <c:pt idx="16997">
                  <c:v>-77.718500000000006</c:v>
                </c:pt>
                <c:pt idx="16998">
                  <c:v>-77.716499999999996</c:v>
                </c:pt>
                <c:pt idx="16999">
                  <c:v>-77.714500000000015</c:v>
                </c:pt>
                <c:pt idx="17000">
                  <c:v>-77.712500000000006</c:v>
                </c:pt>
                <c:pt idx="17001">
                  <c:v>-77.710499999999996</c:v>
                </c:pt>
                <c:pt idx="17002">
                  <c:v>-77.708500000000015</c:v>
                </c:pt>
                <c:pt idx="17003">
                  <c:v>-77.706500000000005</c:v>
                </c:pt>
                <c:pt idx="17004">
                  <c:v>-77.704499999999996</c:v>
                </c:pt>
                <c:pt idx="17005">
                  <c:v>-77.702500000000015</c:v>
                </c:pt>
                <c:pt idx="17006">
                  <c:v>-77.700500000000005</c:v>
                </c:pt>
                <c:pt idx="17007">
                  <c:v>-77.698499999999996</c:v>
                </c:pt>
                <c:pt idx="17008">
                  <c:v>-77.696500000000015</c:v>
                </c:pt>
                <c:pt idx="17009">
                  <c:v>-77.694500000000005</c:v>
                </c:pt>
                <c:pt idx="17010">
                  <c:v>-77.692499999999995</c:v>
                </c:pt>
                <c:pt idx="17011">
                  <c:v>-77.690500000000014</c:v>
                </c:pt>
                <c:pt idx="17012">
                  <c:v>-77.688500000000005</c:v>
                </c:pt>
                <c:pt idx="17013">
                  <c:v>-77.686499999999995</c:v>
                </c:pt>
                <c:pt idx="17014">
                  <c:v>-77.684500000000014</c:v>
                </c:pt>
                <c:pt idx="17015">
                  <c:v>-77.682500000000005</c:v>
                </c:pt>
                <c:pt idx="17016">
                  <c:v>-77.680500000000009</c:v>
                </c:pt>
                <c:pt idx="17017">
                  <c:v>-77.678500000000014</c:v>
                </c:pt>
                <c:pt idx="17018">
                  <c:v>-77.676500000000004</c:v>
                </c:pt>
                <c:pt idx="17019">
                  <c:v>-77.674500000000009</c:v>
                </c:pt>
                <c:pt idx="17020">
                  <c:v>-77.672500000000014</c:v>
                </c:pt>
                <c:pt idx="17021">
                  <c:v>-77.670500000000004</c:v>
                </c:pt>
                <c:pt idx="17022">
                  <c:v>-77.668500000000009</c:v>
                </c:pt>
                <c:pt idx="17023">
                  <c:v>-77.666500000000013</c:v>
                </c:pt>
                <c:pt idx="17024">
                  <c:v>-77.664500000000004</c:v>
                </c:pt>
                <c:pt idx="17025">
                  <c:v>-77.662500000000009</c:v>
                </c:pt>
                <c:pt idx="17026">
                  <c:v>-77.660500000000013</c:v>
                </c:pt>
                <c:pt idx="17027">
                  <c:v>-77.658500000000004</c:v>
                </c:pt>
                <c:pt idx="17028">
                  <c:v>-77.656500000000008</c:v>
                </c:pt>
                <c:pt idx="17029">
                  <c:v>-77.654500000000013</c:v>
                </c:pt>
                <c:pt idx="17030">
                  <c:v>-77.652500000000003</c:v>
                </c:pt>
                <c:pt idx="17031">
                  <c:v>-77.650500000000008</c:v>
                </c:pt>
                <c:pt idx="17032">
                  <c:v>-77.648500000000013</c:v>
                </c:pt>
                <c:pt idx="17033">
                  <c:v>-77.646500000000003</c:v>
                </c:pt>
                <c:pt idx="17034">
                  <c:v>-77.644500000000008</c:v>
                </c:pt>
                <c:pt idx="17035">
                  <c:v>-77.642500000000013</c:v>
                </c:pt>
                <c:pt idx="17036">
                  <c:v>-77.640500000000003</c:v>
                </c:pt>
                <c:pt idx="17037">
                  <c:v>-77.638500000000008</c:v>
                </c:pt>
                <c:pt idx="17038">
                  <c:v>-77.636500000000012</c:v>
                </c:pt>
                <c:pt idx="17039">
                  <c:v>-77.634500000000003</c:v>
                </c:pt>
                <c:pt idx="17040">
                  <c:v>-77.632500000000007</c:v>
                </c:pt>
                <c:pt idx="17041">
                  <c:v>-77.630500000000012</c:v>
                </c:pt>
                <c:pt idx="17042">
                  <c:v>-77.628500000000003</c:v>
                </c:pt>
                <c:pt idx="17043">
                  <c:v>-77.626500000000007</c:v>
                </c:pt>
                <c:pt idx="17044">
                  <c:v>-77.624500000000012</c:v>
                </c:pt>
                <c:pt idx="17045">
                  <c:v>-77.622500000000002</c:v>
                </c:pt>
                <c:pt idx="17046">
                  <c:v>-77.620500000000007</c:v>
                </c:pt>
                <c:pt idx="17047">
                  <c:v>-77.618500000000012</c:v>
                </c:pt>
                <c:pt idx="17048">
                  <c:v>-77.616500000000002</c:v>
                </c:pt>
                <c:pt idx="17049">
                  <c:v>-77.614500000000007</c:v>
                </c:pt>
                <c:pt idx="17050">
                  <c:v>-77.612500000000011</c:v>
                </c:pt>
                <c:pt idx="17051">
                  <c:v>-77.610500000000002</c:v>
                </c:pt>
                <c:pt idx="17052">
                  <c:v>-77.608500000000006</c:v>
                </c:pt>
                <c:pt idx="17053">
                  <c:v>-77.606500000000011</c:v>
                </c:pt>
                <c:pt idx="17054">
                  <c:v>-77.604500000000002</c:v>
                </c:pt>
                <c:pt idx="17055">
                  <c:v>-77.602500000000006</c:v>
                </c:pt>
                <c:pt idx="17056">
                  <c:v>-77.600500000000011</c:v>
                </c:pt>
                <c:pt idx="17057">
                  <c:v>-77.598500000000001</c:v>
                </c:pt>
                <c:pt idx="17058">
                  <c:v>-77.596500000000006</c:v>
                </c:pt>
                <c:pt idx="17059">
                  <c:v>-77.594500000000011</c:v>
                </c:pt>
                <c:pt idx="17060">
                  <c:v>-77.592500000000001</c:v>
                </c:pt>
                <c:pt idx="17061">
                  <c:v>-77.590500000000006</c:v>
                </c:pt>
                <c:pt idx="17062">
                  <c:v>-77.58850000000001</c:v>
                </c:pt>
                <c:pt idx="17063">
                  <c:v>-77.586500000000001</c:v>
                </c:pt>
                <c:pt idx="17064">
                  <c:v>-77.584500000000006</c:v>
                </c:pt>
                <c:pt idx="17065">
                  <c:v>-77.58250000000001</c:v>
                </c:pt>
                <c:pt idx="17066">
                  <c:v>-77.580500000000001</c:v>
                </c:pt>
                <c:pt idx="17067">
                  <c:v>-77.578500000000005</c:v>
                </c:pt>
                <c:pt idx="17068">
                  <c:v>-77.57650000000001</c:v>
                </c:pt>
                <c:pt idx="17069">
                  <c:v>-77.5745</c:v>
                </c:pt>
                <c:pt idx="17070">
                  <c:v>-77.572500000000005</c:v>
                </c:pt>
                <c:pt idx="17071">
                  <c:v>-77.57050000000001</c:v>
                </c:pt>
                <c:pt idx="17072">
                  <c:v>-77.5685</c:v>
                </c:pt>
                <c:pt idx="17073">
                  <c:v>-77.566500000000005</c:v>
                </c:pt>
                <c:pt idx="17074">
                  <c:v>-77.56450000000001</c:v>
                </c:pt>
                <c:pt idx="17075">
                  <c:v>-77.5625</c:v>
                </c:pt>
                <c:pt idx="17076">
                  <c:v>-77.560500000000005</c:v>
                </c:pt>
                <c:pt idx="17077">
                  <c:v>-77.558500000000009</c:v>
                </c:pt>
                <c:pt idx="17078">
                  <c:v>-77.5565</c:v>
                </c:pt>
                <c:pt idx="17079">
                  <c:v>-77.554500000000004</c:v>
                </c:pt>
                <c:pt idx="17080">
                  <c:v>-77.552500000000009</c:v>
                </c:pt>
                <c:pt idx="17081">
                  <c:v>-77.5505</c:v>
                </c:pt>
                <c:pt idx="17082">
                  <c:v>-77.548500000000004</c:v>
                </c:pt>
                <c:pt idx="17083">
                  <c:v>-77.546500000000009</c:v>
                </c:pt>
                <c:pt idx="17084">
                  <c:v>-77.544499999999999</c:v>
                </c:pt>
                <c:pt idx="17085">
                  <c:v>-77.542500000000004</c:v>
                </c:pt>
                <c:pt idx="17086">
                  <c:v>-77.540500000000009</c:v>
                </c:pt>
                <c:pt idx="17087">
                  <c:v>-77.538499999999999</c:v>
                </c:pt>
                <c:pt idx="17088">
                  <c:v>-77.536500000000004</c:v>
                </c:pt>
                <c:pt idx="17089">
                  <c:v>-77.534500000000008</c:v>
                </c:pt>
                <c:pt idx="17090">
                  <c:v>-77.532499999999999</c:v>
                </c:pt>
                <c:pt idx="17091">
                  <c:v>-77.530500000000004</c:v>
                </c:pt>
                <c:pt idx="17092">
                  <c:v>-77.528500000000008</c:v>
                </c:pt>
                <c:pt idx="17093">
                  <c:v>-77.526499999999999</c:v>
                </c:pt>
                <c:pt idx="17094">
                  <c:v>-77.524500000000003</c:v>
                </c:pt>
                <c:pt idx="17095">
                  <c:v>-77.522500000000008</c:v>
                </c:pt>
                <c:pt idx="17096">
                  <c:v>-77.520499999999998</c:v>
                </c:pt>
                <c:pt idx="17097">
                  <c:v>-77.518500000000003</c:v>
                </c:pt>
                <c:pt idx="17098">
                  <c:v>-77.516500000000008</c:v>
                </c:pt>
                <c:pt idx="17099">
                  <c:v>-77.514499999999998</c:v>
                </c:pt>
                <c:pt idx="17100">
                  <c:v>-77.512500000000003</c:v>
                </c:pt>
                <c:pt idx="17101">
                  <c:v>-77.510500000000008</c:v>
                </c:pt>
                <c:pt idx="17102">
                  <c:v>-77.508499999999998</c:v>
                </c:pt>
                <c:pt idx="17103">
                  <c:v>-77.506500000000003</c:v>
                </c:pt>
                <c:pt idx="17104">
                  <c:v>-77.504500000000007</c:v>
                </c:pt>
                <c:pt idx="17105">
                  <c:v>-77.502499999999998</c:v>
                </c:pt>
                <c:pt idx="17106">
                  <c:v>-77.500500000000002</c:v>
                </c:pt>
                <c:pt idx="17107">
                  <c:v>-77.498500000000007</c:v>
                </c:pt>
                <c:pt idx="17108">
                  <c:v>-77.496499999999997</c:v>
                </c:pt>
                <c:pt idx="17109">
                  <c:v>-77.494500000000002</c:v>
                </c:pt>
                <c:pt idx="17110">
                  <c:v>-77.492500000000007</c:v>
                </c:pt>
                <c:pt idx="17111">
                  <c:v>-77.490499999999997</c:v>
                </c:pt>
                <c:pt idx="17112">
                  <c:v>-77.488500000000016</c:v>
                </c:pt>
                <c:pt idx="17113">
                  <c:v>-77.486500000000007</c:v>
                </c:pt>
                <c:pt idx="17114">
                  <c:v>-77.484499999999997</c:v>
                </c:pt>
                <c:pt idx="17115">
                  <c:v>-77.482500000000016</c:v>
                </c:pt>
                <c:pt idx="17116">
                  <c:v>-77.480500000000006</c:v>
                </c:pt>
                <c:pt idx="17117">
                  <c:v>-77.478499999999997</c:v>
                </c:pt>
                <c:pt idx="17118">
                  <c:v>-77.476500000000016</c:v>
                </c:pt>
                <c:pt idx="17119">
                  <c:v>-77.474500000000006</c:v>
                </c:pt>
                <c:pt idx="17120">
                  <c:v>-77.472499999999997</c:v>
                </c:pt>
                <c:pt idx="17121">
                  <c:v>-77.470500000000015</c:v>
                </c:pt>
                <c:pt idx="17122">
                  <c:v>-77.468500000000006</c:v>
                </c:pt>
                <c:pt idx="17123">
                  <c:v>-77.466499999999996</c:v>
                </c:pt>
                <c:pt idx="17124">
                  <c:v>-77.464500000000015</c:v>
                </c:pt>
                <c:pt idx="17125">
                  <c:v>-77.462500000000006</c:v>
                </c:pt>
                <c:pt idx="17126">
                  <c:v>-77.460499999999996</c:v>
                </c:pt>
                <c:pt idx="17127">
                  <c:v>-77.458500000000015</c:v>
                </c:pt>
                <c:pt idx="17128">
                  <c:v>-77.456500000000005</c:v>
                </c:pt>
                <c:pt idx="17129">
                  <c:v>-77.454499999999996</c:v>
                </c:pt>
                <c:pt idx="17130">
                  <c:v>-77.452500000000015</c:v>
                </c:pt>
                <c:pt idx="17131">
                  <c:v>-77.450500000000005</c:v>
                </c:pt>
                <c:pt idx="17132">
                  <c:v>-77.448499999999996</c:v>
                </c:pt>
                <c:pt idx="17133">
                  <c:v>-77.446500000000015</c:v>
                </c:pt>
                <c:pt idx="17134">
                  <c:v>-77.444500000000005</c:v>
                </c:pt>
                <c:pt idx="17135">
                  <c:v>-77.442499999999995</c:v>
                </c:pt>
                <c:pt idx="17136">
                  <c:v>-77.440500000000014</c:v>
                </c:pt>
                <c:pt idx="17137">
                  <c:v>-77.438500000000005</c:v>
                </c:pt>
                <c:pt idx="17138">
                  <c:v>-77.436499999999995</c:v>
                </c:pt>
                <c:pt idx="17139">
                  <c:v>-77.434500000000014</c:v>
                </c:pt>
                <c:pt idx="17140">
                  <c:v>-77.432500000000005</c:v>
                </c:pt>
                <c:pt idx="17141">
                  <c:v>-77.430500000000009</c:v>
                </c:pt>
                <c:pt idx="17142">
                  <c:v>-77.428500000000014</c:v>
                </c:pt>
                <c:pt idx="17143">
                  <c:v>-77.426500000000004</c:v>
                </c:pt>
                <c:pt idx="17144">
                  <c:v>-77.424500000000009</c:v>
                </c:pt>
                <c:pt idx="17145">
                  <c:v>-77.422500000000014</c:v>
                </c:pt>
                <c:pt idx="17146">
                  <c:v>-77.420500000000004</c:v>
                </c:pt>
                <c:pt idx="17147">
                  <c:v>-77.418500000000009</c:v>
                </c:pt>
                <c:pt idx="17148">
                  <c:v>-77.416500000000013</c:v>
                </c:pt>
                <c:pt idx="17149">
                  <c:v>-77.414500000000004</c:v>
                </c:pt>
                <c:pt idx="17150">
                  <c:v>-77.412500000000009</c:v>
                </c:pt>
                <c:pt idx="17151">
                  <c:v>-77.410500000000013</c:v>
                </c:pt>
                <c:pt idx="17152">
                  <c:v>-77.408500000000004</c:v>
                </c:pt>
                <c:pt idx="17153">
                  <c:v>-77.406500000000008</c:v>
                </c:pt>
                <c:pt idx="17154">
                  <c:v>-77.404500000000013</c:v>
                </c:pt>
                <c:pt idx="17155">
                  <c:v>-77.402500000000003</c:v>
                </c:pt>
                <c:pt idx="17156">
                  <c:v>-77.400500000000008</c:v>
                </c:pt>
                <c:pt idx="17157">
                  <c:v>-77.398500000000013</c:v>
                </c:pt>
                <c:pt idx="17158">
                  <c:v>-77.396500000000003</c:v>
                </c:pt>
                <c:pt idx="17159">
                  <c:v>-77.394500000000008</c:v>
                </c:pt>
                <c:pt idx="17160">
                  <c:v>-77.392500000000013</c:v>
                </c:pt>
                <c:pt idx="17161">
                  <c:v>-77.390500000000003</c:v>
                </c:pt>
                <c:pt idx="17162">
                  <c:v>-77.388500000000008</c:v>
                </c:pt>
                <c:pt idx="17163">
                  <c:v>-77.386500000000012</c:v>
                </c:pt>
                <c:pt idx="17164">
                  <c:v>-77.384500000000003</c:v>
                </c:pt>
                <c:pt idx="17165">
                  <c:v>-77.382500000000007</c:v>
                </c:pt>
                <c:pt idx="17166">
                  <c:v>-77.380500000000012</c:v>
                </c:pt>
                <c:pt idx="17167">
                  <c:v>-77.378500000000003</c:v>
                </c:pt>
                <c:pt idx="17168">
                  <c:v>-77.376500000000007</c:v>
                </c:pt>
                <c:pt idx="17169">
                  <c:v>-77.374500000000012</c:v>
                </c:pt>
                <c:pt idx="17170">
                  <c:v>-77.372500000000002</c:v>
                </c:pt>
                <c:pt idx="17171">
                  <c:v>-77.370500000000007</c:v>
                </c:pt>
                <c:pt idx="17172">
                  <c:v>-77.368500000000012</c:v>
                </c:pt>
                <c:pt idx="17173">
                  <c:v>-77.366500000000002</c:v>
                </c:pt>
                <c:pt idx="17174">
                  <c:v>-77.364500000000007</c:v>
                </c:pt>
                <c:pt idx="17175">
                  <c:v>-77.362500000000011</c:v>
                </c:pt>
                <c:pt idx="17176">
                  <c:v>-77.360500000000002</c:v>
                </c:pt>
                <c:pt idx="17177">
                  <c:v>-77.358500000000006</c:v>
                </c:pt>
                <c:pt idx="17178">
                  <c:v>-77.356500000000011</c:v>
                </c:pt>
                <c:pt idx="17179">
                  <c:v>-77.354500000000002</c:v>
                </c:pt>
                <c:pt idx="17180">
                  <c:v>-77.352500000000006</c:v>
                </c:pt>
                <c:pt idx="17181">
                  <c:v>-77.350500000000011</c:v>
                </c:pt>
                <c:pt idx="17182">
                  <c:v>-77.348500000000001</c:v>
                </c:pt>
                <c:pt idx="17183">
                  <c:v>-77.346500000000006</c:v>
                </c:pt>
                <c:pt idx="17184">
                  <c:v>-77.344500000000011</c:v>
                </c:pt>
                <c:pt idx="17185">
                  <c:v>-77.342500000000001</c:v>
                </c:pt>
                <c:pt idx="17186">
                  <c:v>-77.340500000000006</c:v>
                </c:pt>
                <c:pt idx="17187">
                  <c:v>-77.33850000000001</c:v>
                </c:pt>
                <c:pt idx="17188">
                  <c:v>-77.336500000000001</c:v>
                </c:pt>
                <c:pt idx="17189">
                  <c:v>-77.334500000000006</c:v>
                </c:pt>
                <c:pt idx="17190">
                  <c:v>-77.33250000000001</c:v>
                </c:pt>
                <c:pt idx="17191">
                  <c:v>-77.330500000000001</c:v>
                </c:pt>
                <c:pt idx="17192">
                  <c:v>-77.328500000000005</c:v>
                </c:pt>
                <c:pt idx="17193">
                  <c:v>-77.32650000000001</c:v>
                </c:pt>
                <c:pt idx="17194">
                  <c:v>-77.3245</c:v>
                </c:pt>
                <c:pt idx="17195">
                  <c:v>-77.322500000000005</c:v>
                </c:pt>
                <c:pt idx="17196">
                  <c:v>-77.32050000000001</c:v>
                </c:pt>
                <c:pt idx="17197">
                  <c:v>-77.3185</c:v>
                </c:pt>
                <c:pt idx="17198">
                  <c:v>-77.316500000000005</c:v>
                </c:pt>
                <c:pt idx="17199">
                  <c:v>-77.31450000000001</c:v>
                </c:pt>
                <c:pt idx="17200">
                  <c:v>-77.3125</c:v>
                </c:pt>
                <c:pt idx="17201">
                  <c:v>-77.310500000000005</c:v>
                </c:pt>
                <c:pt idx="17202">
                  <c:v>-77.308500000000009</c:v>
                </c:pt>
                <c:pt idx="17203">
                  <c:v>-77.3065</c:v>
                </c:pt>
                <c:pt idx="17204">
                  <c:v>-77.304500000000004</c:v>
                </c:pt>
                <c:pt idx="17205">
                  <c:v>-77.302500000000009</c:v>
                </c:pt>
                <c:pt idx="17206">
                  <c:v>-77.3005</c:v>
                </c:pt>
                <c:pt idx="17207">
                  <c:v>-77.298500000000004</c:v>
                </c:pt>
                <c:pt idx="17208">
                  <c:v>-77.296500000000009</c:v>
                </c:pt>
                <c:pt idx="17209">
                  <c:v>-77.294499999999999</c:v>
                </c:pt>
                <c:pt idx="17210">
                  <c:v>-77.292500000000004</c:v>
                </c:pt>
                <c:pt idx="17211">
                  <c:v>-77.290500000000009</c:v>
                </c:pt>
                <c:pt idx="17212">
                  <c:v>-77.288499999999999</c:v>
                </c:pt>
                <c:pt idx="17213">
                  <c:v>-77.286500000000004</c:v>
                </c:pt>
                <c:pt idx="17214">
                  <c:v>-77.284500000000008</c:v>
                </c:pt>
                <c:pt idx="17215">
                  <c:v>-77.282499999999999</c:v>
                </c:pt>
                <c:pt idx="17216">
                  <c:v>-77.280500000000004</c:v>
                </c:pt>
                <c:pt idx="17217">
                  <c:v>-77.278500000000008</c:v>
                </c:pt>
                <c:pt idx="17218">
                  <c:v>-77.276499999999999</c:v>
                </c:pt>
                <c:pt idx="17219">
                  <c:v>-77.274500000000003</c:v>
                </c:pt>
                <c:pt idx="17220">
                  <c:v>-77.272500000000008</c:v>
                </c:pt>
                <c:pt idx="17221">
                  <c:v>-77.270499999999998</c:v>
                </c:pt>
                <c:pt idx="17222">
                  <c:v>-77.268500000000003</c:v>
                </c:pt>
                <c:pt idx="17223">
                  <c:v>-77.266500000000008</c:v>
                </c:pt>
                <c:pt idx="17224">
                  <c:v>-77.264499999999998</c:v>
                </c:pt>
                <c:pt idx="17225">
                  <c:v>-77.262500000000003</c:v>
                </c:pt>
                <c:pt idx="17226">
                  <c:v>-77.260500000000008</c:v>
                </c:pt>
                <c:pt idx="17227">
                  <c:v>-77.258499999999998</c:v>
                </c:pt>
                <c:pt idx="17228">
                  <c:v>-77.256500000000003</c:v>
                </c:pt>
                <c:pt idx="17229">
                  <c:v>-77.254500000000007</c:v>
                </c:pt>
                <c:pt idx="17230">
                  <c:v>-77.252499999999998</c:v>
                </c:pt>
                <c:pt idx="17231">
                  <c:v>-77.250500000000002</c:v>
                </c:pt>
                <c:pt idx="17232">
                  <c:v>-77.248500000000007</c:v>
                </c:pt>
                <c:pt idx="17233">
                  <c:v>-77.246499999999997</c:v>
                </c:pt>
                <c:pt idx="17234">
                  <c:v>-77.244500000000002</c:v>
                </c:pt>
                <c:pt idx="17235">
                  <c:v>-77.242500000000007</c:v>
                </c:pt>
                <c:pt idx="17236">
                  <c:v>-77.240499999999997</c:v>
                </c:pt>
                <c:pt idx="17237">
                  <c:v>-77.238500000000016</c:v>
                </c:pt>
                <c:pt idx="17238">
                  <c:v>-77.236500000000007</c:v>
                </c:pt>
                <c:pt idx="17239">
                  <c:v>-77.234499999999997</c:v>
                </c:pt>
                <c:pt idx="17240">
                  <c:v>-77.232500000000016</c:v>
                </c:pt>
                <c:pt idx="17241">
                  <c:v>-77.230500000000006</c:v>
                </c:pt>
                <c:pt idx="17242">
                  <c:v>-77.228499999999997</c:v>
                </c:pt>
                <c:pt idx="17243">
                  <c:v>-77.226500000000016</c:v>
                </c:pt>
                <c:pt idx="17244">
                  <c:v>-77.224500000000006</c:v>
                </c:pt>
                <c:pt idx="17245">
                  <c:v>-77.222499999999997</c:v>
                </c:pt>
                <c:pt idx="17246">
                  <c:v>-77.220500000000015</c:v>
                </c:pt>
                <c:pt idx="17247">
                  <c:v>-77.218500000000006</c:v>
                </c:pt>
                <c:pt idx="17248">
                  <c:v>-77.216499999999996</c:v>
                </c:pt>
                <c:pt idx="17249">
                  <c:v>-77.214500000000015</c:v>
                </c:pt>
                <c:pt idx="17250">
                  <c:v>-77.212500000000006</c:v>
                </c:pt>
                <c:pt idx="17251">
                  <c:v>-77.210499999999996</c:v>
                </c:pt>
                <c:pt idx="17252">
                  <c:v>-77.208500000000015</c:v>
                </c:pt>
                <c:pt idx="17253">
                  <c:v>-77.206500000000005</c:v>
                </c:pt>
                <c:pt idx="17254">
                  <c:v>-77.204499999999996</c:v>
                </c:pt>
                <c:pt idx="17255">
                  <c:v>-77.202500000000015</c:v>
                </c:pt>
                <c:pt idx="17256">
                  <c:v>-77.200500000000005</c:v>
                </c:pt>
                <c:pt idx="17257">
                  <c:v>-77.198499999999996</c:v>
                </c:pt>
                <c:pt idx="17258">
                  <c:v>-77.196500000000015</c:v>
                </c:pt>
                <c:pt idx="17259">
                  <c:v>-77.194500000000005</c:v>
                </c:pt>
                <c:pt idx="17260">
                  <c:v>-77.192499999999995</c:v>
                </c:pt>
                <c:pt idx="17261">
                  <c:v>-77.190500000000014</c:v>
                </c:pt>
                <c:pt idx="17262">
                  <c:v>-77.188500000000005</c:v>
                </c:pt>
                <c:pt idx="17263">
                  <c:v>-77.186499999999995</c:v>
                </c:pt>
                <c:pt idx="17264">
                  <c:v>-77.184500000000014</c:v>
                </c:pt>
                <c:pt idx="17265">
                  <c:v>-77.182500000000005</c:v>
                </c:pt>
                <c:pt idx="17266">
                  <c:v>-77.180500000000009</c:v>
                </c:pt>
                <c:pt idx="17267">
                  <c:v>-77.178500000000014</c:v>
                </c:pt>
                <c:pt idx="17268">
                  <c:v>-77.176500000000004</c:v>
                </c:pt>
                <c:pt idx="17269">
                  <c:v>-77.174500000000009</c:v>
                </c:pt>
                <c:pt idx="17270">
                  <c:v>-77.172500000000014</c:v>
                </c:pt>
                <c:pt idx="17271">
                  <c:v>-77.170500000000004</c:v>
                </c:pt>
                <c:pt idx="17272">
                  <c:v>-77.168500000000009</c:v>
                </c:pt>
                <c:pt idx="17273">
                  <c:v>-77.166500000000013</c:v>
                </c:pt>
                <c:pt idx="17274">
                  <c:v>-77.164500000000004</c:v>
                </c:pt>
                <c:pt idx="17275">
                  <c:v>-77.162500000000009</c:v>
                </c:pt>
                <c:pt idx="17276">
                  <c:v>-77.160500000000013</c:v>
                </c:pt>
                <c:pt idx="17277">
                  <c:v>-77.158500000000004</c:v>
                </c:pt>
                <c:pt idx="17278">
                  <c:v>-77.156500000000008</c:v>
                </c:pt>
                <c:pt idx="17279">
                  <c:v>-77.154500000000013</c:v>
                </c:pt>
                <c:pt idx="17280">
                  <c:v>-77.152500000000003</c:v>
                </c:pt>
                <c:pt idx="17281">
                  <c:v>-77.150500000000008</c:v>
                </c:pt>
                <c:pt idx="17282">
                  <c:v>-77.148500000000013</c:v>
                </c:pt>
                <c:pt idx="17283">
                  <c:v>-77.146500000000003</c:v>
                </c:pt>
                <c:pt idx="17284">
                  <c:v>-77.144500000000008</c:v>
                </c:pt>
                <c:pt idx="17285">
                  <c:v>-77.142500000000013</c:v>
                </c:pt>
                <c:pt idx="17286">
                  <c:v>-77.140500000000003</c:v>
                </c:pt>
                <c:pt idx="17287">
                  <c:v>-77.138500000000008</c:v>
                </c:pt>
                <c:pt idx="17288">
                  <c:v>-77.136500000000012</c:v>
                </c:pt>
                <c:pt idx="17289">
                  <c:v>-77.134500000000003</c:v>
                </c:pt>
                <c:pt idx="17290">
                  <c:v>-77.132500000000007</c:v>
                </c:pt>
                <c:pt idx="17291">
                  <c:v>-77.130500000000012</c:v>
                </c:pt>
                <c:pt idx="17292">
                  <c:v>-77.128500000000003</c:v>
                </c:pt>
                <c:pt idx="17293">
                  <c:v>-77.126500000000007</c:v>
                </c:pt>
                <c:pt idx="17294">
                  <c:v>-77.124500000000012</c:v>
                </c:pt>
                <c:pt idx="17295">
                  <c:v>-77.122500000000002</c:v>
                </c:pt>
                <c:pt idx="17296">
                  <c:v>-77.120500000000007</c:v>
                </c:pt>
                <c:pt idx="17297">
                  <c:v>-77.118500000000012</c:v>
                </c:pt>
                <c:pt idx="17298">
                  <c:v>-77.116500000000002</c:v>
                </c:pt>
                <c:pt idx="17299">
                  <c:v>-77.114500000000007</c:v>
                </c:pt>
                <c:pt idx="17300">
                  <c:v>-77.112500000000011</c:v>
                </c:pt>
                <c:pt idx="17301">
                  <c:v>-77.110500000000002</c:v>
                </c:pt>
                <c:pt idx="17302">
                  <c:v>-77.108500000000006</c:v>
                </c:pt>
                <c:pt idx="17303">
                  <c:v>-77.106500000000011</c:v>
                </c:pt>
                <c:pt idx="17304">
                  <c:v>-77.104500000000002</c:v>
                </c:pt>
                <c:pt idx="17305">
                  <c:v>-77.102500000000006</c:v>
                </c:pt>
                <c:pt idx="17306">
                  <c:v>-77.100500000000011</c:v>
                </c:pt>
                <c:pt idx="17307">
                  <c:v>-77.098500000000001</c:v>
                </c:pt>
                <c:pt idx="17308">
                  <c:v>-77.096500000000006</c:v>
                </c:pt>
                <c:pt idx="17309">
                  <c:v>-77.094500000000011</c:v>
                </c:pt>
                <c:pt idx="17310">
                  <c:v>-77.092500000000001</c:v>
                </c:pt>
                <c:pt idx="17311">
                  <c:v>-77.090500000000006</c:v>
                </c:pt>
                <c:pt idx="17312">
                  <c:v>-77.08850000000001</c:v>
                </c:pt>
                <c:pt idx="17313">
                  <c:v>-77.086500000000001</c:v>
                </c:pt>
                <c:pt idx="17314">
                  <c:v>-77.084500000000006</c:v>
                </c:pt>
                <c:pt idx="17315">
                  <c:v>-77.08250000000001</c:v>
                </c:pt>
                <c:pt idx="17316">
                  <c:v>-77.080500000000001</c:v>
                </c:pt>
                <c:pt idx="17317">
                  <c:v>-77.078500000000005</c:v>
                </c:pt>
                <c:pt idx="17318">
                  <c:v>-77.07650000000001</c:v>
                </c:pt>
                <c:pt idx="17319">
                  <c:v>-77.0745</c:v>
                </c:pt>
                <c:pt idx="17320">
                  <c:v>-77.072500000000005</c:v>
                </c:pt>
                <c:pt idx="17321">
                  <c:v>-77.07050000000001</c:v>
                </c:pt>
                <c:pt idx="17322">
                  <c:v>-77.0685</c:v>
                </c:pt>
                <c:pt idx="17323">
                  <c:v>-77.066500000000005</c:v>
                </c:pt>
                <c:pt idx="17324">
                  <c:v>-77.06450000000001</c:v>
                </c:pt>
                <c:pt idx="17325">
                  <c:v>-77.0625</c:v>
                </c:pt>
                <c:pt idx="17326">
                  <c:v>-77.060500000000005</c:v>
                </c:pt>
                <c:pt idx="17327">
                  <c:v>-77.058500000000009</c:v>
                </c:pt>
                <c:pt idx="17328">
                  <c:v>-77.0565</c:v>
                </c:pt>
                <c:pt idx="17329">
                  <c:v>-77.054500000000004</c:v>
                </c:pt>
                <c:pt idx="17330">
                  <c:v>-77.052500000000009</c:v>
                </c:pt>
                <c:pt idx="17331">
                  <c:v>-77.0505</c:v>
                </c:pt>
                <c:pt idx="17332">
                  <c:v>-77.048500000000004</c:v>
                </c:pt>
                <c:pt idx="17333">
                  <c:v>-77.046500000000009</c:v>
                </c:pt>
                <c:pt idx="17334">
                  <c:v>-77.044499999999999</c:v>
                </c:pt>
                <c:pt idx="17335">
                  <c:v>-77.042500000000004</c:v>
                </c:pt>
                <c:pt idx="17336">
                  <c:v>-77.040500000000009</c:v>
                </c:pt>
                <c:pt idx="17337">
                  <c:v>-77.038499999999999</c:v>
                </c:pt>
                <c:pt idx="17338">
                  <c:v>-77.036500000000004</c:v>
                </c:pt>
                <c:pt idx="17339">
                  <c:v>-77.034500000000008</c:v>
                </c:pt>
                <c:pt idx="17340">
                  <c:v>-77.032499999999999</c:v>
                </c:pt>
                <c:pt idx="17341">
                  <c:v>-77.030500000000004</c:v>
                </c:pt>
                <c:pt idx="17342">
                  <c:v>-77.028500000000008</c:v>
                </c:pt>
                <c:pt idx="17343">
                  <c:v>-77.026499999999999</c:v>
                </c:pt>
                <c:pt idx="17344">
                  <c:v>-77.024500000000003</c:v>
                </c:pt>
                <c:pt idx="17345">
                  <c:v>-77.022500000000008</c:v>
                </c:pt>
                <c:pt idx="17346">
                  <c:v>-77.020499999999998</c:v>
                </c:pt>
                <c:pt idx="17347">
                  <c:v>-77.018500000000003</c:v>
                </c:pt>
                <c:pt idx="17348">
                  <c:v>-77.016500000000008</c:v>
                </c:pt>
                <c:pt idx="17349">
                  <c:v>-77.014499999999998</c:v>
                </c:pt>
                <c:pt idx="17350">
                  <c:v>-77.012500000000003</c:v>
                </c:pt>
                <c:pt idx="17351">
                  <c:v>-77.010500000000008</c:v>
                </c:pt>
                <c:pt idx="17352">
                  <c:v>-77.008499999999998</c:v>
                </c:pt>
                <c:pt idx="17353">
                  <c:v>-77.006500000000003</c:v>
                </c:pt>
                <c:pt idx="17354">
                  <c:v>-77.004500000000007</c:v>
                </c:pt>
                <c:pt idx="17355">
                  <c:v>-77.002499999999998</c:v>
                </c:pt>
                <c:pt idx="17356">
                  <c:v>-77.000500000000002</c:v>
                </c:pt>
                <c:pt idx="17357">
                  <c:v>-76.998500000000007</c:v>
                </c:pt>
                <c:pt idx="17358">
                  <c:v>-76.996499999999997</c:v>
                </c:pt>
                <c:pt idx="17359">
                  <c:v>-76.994500000000002</c:v>
                </c:pt>
                <c:pt idx="17360">
                  <c:v>-76.992500000000007</c:v>
                </c:pt>
                <c:pt idx="17361">
                  <c:v>-76.990499999999997</c:v>
                </c:pt>
                <c:pt idx="17362">
                  <c:v>-76.988500000000016</c:v>
                </c:pt>
                <c:pt idx="17363">
                  <c:v>-76.986500000000007</c:v>
                </c:pt>
                <c:pt idx="17364">
                  <c:v>-76.984499999999997</c:v>
                </c:pt>
                <c:pt idx="17365">
                  <c:v>-76.982500000000016</c:v>
                </c:pt>
                <c:pt idx="17366">
                  <c:v>-76.980500000000006</c:v>
                </c:pt>
                <c:pt idx="17367">
                  <c:v>-76.978499999999997</c:v>
                </c:pt>
                <c:pt idx="17368">
                  <c:v>-76.976500000000016</c:v>
                </c:pt>
                <c:pt idx="17369">
                  <c:v>-76.974500000000006</c:v>
                </c:pt>
                <c:pt idx="17370">
                  <c:v>-76.972499999999997</c:v>
                </c:pt>
                <c:pt idx="17371">
                  <c:v>-76.970500000000015</c:v>
                </c:pt>
                <c:pt idx="17372">
                  <c:v>-76.968500000000006</c:v>
                </c:pt>
                <c:pt idx="17373">
                  <c:v>-76.966499999999996</c:v>
                </c:pt>
                <c:pt idx="17374">
                  <c:v>-76.964500000000015</c:v>
                </c:pt>
                <c:pt idx="17375">
                  <c:v>-76.962500000000006</c:v>
                </c:pt>
                <c:pt idx="17376">
                  <c:v>-76.960499999999996</c:v>
                </c:pt>
                <c:pt idx="17377">
                  <c:v>-76.958500000000015</c:v>
                </c:pt>
                <c:pt idx="17378">
                  <c:v>-76.956500000000005</c:v>
                </c:pt>
                <c:pt idx="17379">
                  <c:v>-76.954499999999996</c:v>
                </c:pt>
                <c:pt idx="17380">
                  <c:v>-76.952500000000015</c:v>
                </c:pt>
                <c:pt idx="17381">
                  <c:v>-76.950500000000005</c:v>
                </c:pt>
                <c:pt idx="17382">
                  <c:v>-76.948499999999996</c:v>
                </c:pt>
                <c:pt idx="17383">
                  <c:v>-76.946500000000015</c:v>
                </c:pt>
                <c:pt idx="17384">
                  <c:v>-76.944500000000005</c:v>
                </c:pt>
                <c:pt idx="17385">
                  <c:v>-76.942499999999995</c:v>
                </c:pt>
                <c:pt idx="17386">
                  <c:v>-76.940500000000014</c:v>
                </c:pt>
                <c:pt idx="17387">
                  <c:v>-76.938500000000005</c:v>
                </c:pt>
                <c:pt idx="17388">
                  <c:v>-76.936499999999995</c:v>
                </c:pt>
                <c:pt idx="17389">
                  <c:v>-76.934500000000014</c:v>
                </c:pt>
                <c:pt idx="17390">
                  <c:v>-76.932500000000005</c:v>
                </c:pt>
                <c:pt idx="17391">
                  <c:v>-76.930500000000009</c:v>
                </c:pt>
                <c:pt idx="17392">
                  <c:v>-76.928500000000014</c:v>
                </c:pt>
                <c:pt idx="17393">
                  <c:v>-76.926500000000004</c:v>
                </c:pt>
                <c:pt idx="17394">
                  <c:v>-76.924500000000009</c:v>
                </c:pt>
                <c:pt idx="17395">
                  <c:v>-76.922500000000014</c:v>
                </c:pt>
                <c:pt idx="17396">
                  <c:v>-76.920500000000004</c:v>
                </c:pt>
                <c:pt idx="17397">
                  <c:v>-76.918500000000009</c:v>
                </c:pt>
                <c:pt idx="17398">
                  <c:v>-76.916500000000013</c:v>
                </c:pt>
                <c:pt idx="17399">
                  <c:v>-76.914500000000004</c:v>
                </c:pt>
                <c:pt idx="17400">
                  <c:v>-76.912500000000009</c:v>
                </c:pt>
                <c:pt idx="17401">
                  <c:v>-76.910500000000013</c:v>
                </c:pt>
                <c:pt idx="17402">
                  <c:v>-76.908500000000004</c:v>
                </c:pt>
                <c:pt idx="17403">
                  <c:v>-76.906500000000008</c:v>
                </c:pt>
                <c:pt idx="17404">
                  <c:v>-76.904500000000013</c:v>
                </c:pt>
                <c:pt idx="17405">
                  <c:v>-76.902500000000003</c:v>
                </c:pt>
                <c:pt idx="17406">
                  <c:v>-76.900500000000008</c:v>
                </c:pt>
                <c:pt idx="17407">
                  <c:v>-76.898500000000013</c:v>
                </c:pt>
                <c:pt idx="17408">
                  <c:v>-76.896500000000003</c:v>
                </c:pt>
                <c:pt idx="17409">
                  <c:v>-76.894500000000008</c:v>
                </c:pt>
                <c:pt idx="17410">
                  <c:v>-76.892500000000013</c:v>
                </c:pt>
                <c:pt idx="17411">
                  <c:v>-76.890500000000003</c:v>
                </c:pt>
                <c:pt idx="17412">
                  <c:v>-76.888500000000008</c:v>
                </c:pt>
                <c:pt idx="17413">
                  <c:v>-76.886500000000012</c:v>
                </c:pt>
                <c:pt idx="17414">
                  <c:v>-76.884500000000003</c:v>
                </c:pt>
                <c:pt idx="17415">
                  <c:v>-76.882500000000007</c:v>
                </c:pt>
                <c:pt idx="17416">
                  <c:v>-76.880500000000012</c:v>
                </c:pt>
                <c:pt idx="17417">
                  <c:v>-76.878500000000003</c:v>
                </c:pt>
                <c:pt idx="17418">
                  <c:v>-76.876500000000007</c:v>
                </c:pt>
                <c:pt idx="17419">
                  <c:v>-76.874500000000012</c:v>
                </c:pt>
                <c:pt idx="17420">
                  <c:v>-76.872500000000002</c:v>
                </c:pt>
                <c:pt idx="17421">
                  <c:v>-76.870500000000007</c:v>
                </c:pt>
                <c:pt idx="17422">
                  <c:v>-76.868500000000012</c:v>
                </c:pt>
                <c:pt idx="17423">
                  <c:v>-76.866500000000002</c:v>
                </c:pt>
                <c:pt idx="17424">
                  <c:v>-76.864500000000007</c:v>
                </c:pt>
                <c:pt idx="17425">
                  <c:v>-76.862500000000011</c:v>
                </c:pt>
                <c:pt idx="17426">
                  <c:v>-76.860500000000002</c:v>
                </c:pt>
                <c:pt idx="17427">
                  <c:v>-76.858500000000006</c:v>
                </c:pt>
                <c:pt idx="17428">
                  <c:v>-76.856500000000011</c:v>
                </c:pt>
                <c:pt idx="17429">
                  <c:v>-76.854500000000002</c:v>
                </c:pt>
                <c:pt idx="17430">
                  <c:v>-76.852500000000006</c:v>
                </c:pt>
                <c:pt idx="17431">
                  <c:v>-76.850500000000011</c:v>
                </c:pt>
                <c:pt idx="17432">
                  <c:v>-76.848500000000001</c:v>
                </c:pt>
                <c:pt idx="17433">
                  <c:v>-76.846500000000006</c:v>
                </c:pt>
                <c:pt idx="17434">
                  <c:v>-76.844500000000011</c:v>
                </c:pt>
                <c:pt idx="17435">
                  <c:v>-76.842500000000001</c:v>
                </c:pt>
                <c:pt idx="17436">
                  <c:v>-76.840500000000006</c:v>
                </c:pt>
                <c:pt idx="17437">
                  <c:v>-76.83850000000001</c:v>
                </c:pt>
                <c:pt idx="17438">
                  <c:v>-76.836500000000001</c:v>
                </c:pt>
                <c:pt idx="17439">
                  <c:v>-76.834500000000006</c:v>
                </c:pt>
                <c:pt idx="17440">
                  <c:v>-76.83250000000001</c:v>
                </c:pt>
                <c:pt idx="17441">
                  <c:v>-76.830500000000001</c:v>
                </c:pt>
                <c:pt idx="17442">
                  <c:v>-76.828500000000005</c:v>
                </c:pt>
                <c:pt idx="17443">
                  <c:v>-76.82650000000001</c:v>
                </c:pt>
                <c:pt idx="17444">
                  <c:v>-76.8245</c:v>
                </c:pt>
                <c:pt idx="17445">
                  <c:v>-76.822500000000005</c:v>
                </c:pt>
                <c:pt idx="17446">
                  <c:v>-76.82050000000001</c:v>
                </c:pt>
                <c:pt idx="17447">
                  <c:v>-76.8185</c:v>
                </c:pt>
                <c:pt idx="17448">
                  <c:v>-76.816500000000005</c:v>
                </c:pt>
                <c:pt idx="17449">
                  <c:v>-76.81450000000001</c:v>
                </c:pt>
                <c:pt idx="17450">
                  <c:v>-76.8125</c:v>
                </c:pt>
                <c:pt idx="17451">
                  <c:v>-76.810500000000005</c:v>
                </c:pt>
                <c:pt idx="17452">
                  <c:v>-76.808500000000009</c:v>
                </c:pt>
                <c:pt idx="17453">
                  <c:v>-76.8065</c:v>
                </c:pt>
                <c:pt idx="17454">
                  <c:v>-76.804500000000004</c:v>
                </c:pt>
                <c:pt idx="17455">
                  <c:v>-76.802500000000009</c:v>
                </c:pt>
                <c:pt idx="17456">
                  <c:v>-76.8005</c:v>
                </c:pt>
                <c:pt idx="17457">
                  <c:v>-76.798500000000004</c:v>
                </c:pt>
                <c:pt idx="17458">
                  <c:v>-76.796500000000009</c:v>
                </c:pt>
                <c:pt idx="17459">
                  <c:v>-76.794499999999999</c:v>
                </c:pt>
                <c:pt idx="17460">
                  <c:v>-76.792500000000004</c:v>
                </c:pt>
                <c:pt idx="17461">
                  <c:v>-76.790500000000009</c:v>
                </c:pt>
                <c:pt idx="17462">
                  <c:v>-76.788499999999999</c:v>
                </c:pt>
                <c:pt idx="17463">
                  <c:v>-76.786500000000004</c:v>
                </c:pt>
                <c:pt idx="17464">
                  <c:v>-76.784500000000008</c:v>
                </c:pt>
                <c:pt idx="17465">
                  <c:v>-76.782499999999999</c:v>
                </c:pt>
                <c:pt idx="17466">
                  <c:v>-76.780500000000004</c:v>
                </c:pt>
                <c:pt idx="17467">
                  <c:v>-76.778500000000008</c:v>
                </c:pt>
                <c:pt idx="17468">
                  <c:v>-76.776499999999999</c:v>
                </c:pt>
                <c:pt idx="17469">
                  <c:v>-76.774500000000003</c:v>
                </c:pt>
                <c:pt idx="17470">
                  <c:v>-76.772500000000008</c:v>
                </c:pt>
                <c:pt idx="17471">
                  <c:v>-76.770499999999998</c:v>
                </c:pt>
                <c:pt idx="17472">
                  <c:v>-76.768500000000003</c:v>
                </c:pt>
                <c:pt idx="17473">
                  <c:v>-76.766500000000008</c:v>
                </c:pt>
                <c:pt idx="17474">
                  <c:v>-76.764499999999998</c:v>
                </c:pt>
                <c:pt idx="17475">
                  <c:v>-76.762500000000003</c:v>
                </c:pt>
                <c:pt idx="17476">
                  <c:v>-76.760500000000008</c:v>
                </c:pt>
                <c:pt idx="17477">
                  <c:v>-76.758499999999998</c:v>
                </c:pt>
                <c:pt idx="17478">
                  <c:v>-76.756500000000003</c:v>
                </c:pt>
                <c:pt idx="17479">
                  <c:v>-76.754500000000007</c:v>
                </c:pt>
                <c:pt idx="17480">
                  <c:v>-76.752499999999998</c:v>
                </c:pt>
                <c:pt idx="17481">
                  <c:v>-76.750500000000002</c:v>
                </c:pt>
                <c:pt idx="17482">
                  <c:v>-76.748500000000007</c:v>
                </c:pt>
                <c:pt idx="17483">
                  <c:v>-76.746499999999997</c:v>
                </c:pt>
                <c:pt idx="17484">
                  <c:v>-76.744500000000002</c:v>
                </c:pt>
                <c:pt idx="17485">
                  <c:v>-76.742500000000007</c:v>
                </c:pt>
                <c:pt idx="17486">
                  <c:v>-76.740499999999997</c:v>
                </c:pt>
                <c:pt idx="17487">
                  <c:v>-76.738500000000016</c:v>
                </c:pt>
                <c:pt idx="17488">
                  <c:v>-76.736500000000007</c:v>
                </c:pt>
                <c:pt idx="17489">
                  <c:v>-76.734499999999997</c:v>
                </c:pt>
                <c:pt idx="17490">
                  <c:v>-76.732500000000016</c:v>
                </c:pt>
                <c:pt idx="17491">
                  <c:v>-76.730500000000006</c:v>
                </c:pt>
                <c:pt idx="17492">
                  <c:v>-76.728499999999997</c:v>
                </c:pt>
                <c:pt idx="17493">
                  <c:v>-76.726500000000016</c:v>
                </c:pt>
                <c:pt idx="17494">
                  <c:v>-76.724500000000006</c:v>
                </c:pt>
                <c:pt idx="17495">
                  <c:v>-76.722499999999997</c:v>
                </c:pt>
                <c:pt idx="17496">
                  <c:v>-76.720500000000015</c:v>
                </c:pt>
                <c:pt idx="17497">
                  <c:v>-76.718500000000006</c:v>
                </c:pt>
                <c:pt idx="17498">
                  <c:v>-76.716499999999996</c:v>
                </c:pt>
                <c:pt idx="17499">
                  <c:v>-76.714500000000015</c:v>
                </c:pt>
                <c:pt idx="17500">
                  <c:v>-76.712500000000006</c:v>
                </c:pt>
                <c:pt idx="17501">
                  <c:v>-76.710499999999996</c:v>
                </c:pt>
                <c:pt idx="17502">
                  <c:v>-76.708500000000015</c:v>
                </c:pt>
                <c:pt idx="17503">
                  <c:v>-76.706500000000005</c:v>
                </c:pt>
                <c:pt idx="17504">
                  <c:v>-76.704499999999996</c:v>
                </c:pt>
                <c:pt idx="17505">
                  <c:v>-76.702500000000015</c:v>
                </c:pt>
                <c:pt idx="17506">
                  <c:v>-76.700500000000005</c:v>
                </c:pt>
                <c:pt idx="17507">
                  <c:v>-76.698499999999996</c:v>
                </c:pt>
                <c:pt idx="17508">
                  <c:v>-76.696500000000015</c:v>
                </c:pt>
                <c:pt idx="17509">
                  <c:v>-76.694500000000005</c:v>
                </c:pt>
                <c:pt idx="17510">
                  <c:v>-76.692499999999995</c:v>
                </c:pt>
                <c:pt idx="17511">
                  <c:v>-76.690500000000014</c:v>
                </c:pt>
                <c:pt idx="17512">
                  <c:v>-76.688500000000005</c:v>
                </c:pt>
                <c:pt idx="17513">
                  <c:v>-76.686499999999995</c:v>
                </c:pt>
                <c:pt idx="17514">
                  <c:v>-76.684500000000014</c:v>
                </c:pt>
                <c:pt idx="17515">
                  <c:v>-76.682500000000005</c:v>
                </c:pt>
                <c:pt idx="17516">
                  <c:v>-76.680500000000009</c:v>
                </c:pt>
                <c:pt idx="17517">
                  <c:v>-76.678500000000014</c:v>
                </c:pt>
                <c:pt idx="17518">
                  <c:v>-76.676500000000004</c:v>
                </c:pt>
                <c:pt idx="17519">
                  <c:v>-76.674500000000009</c:v>
                </c:pt>
                <c:pt idx="17520">
                  <c:v>-76.672500000000014</c:v>
                </c:pt>
                <c:pt idx="17521">
                  <c:v>-76.670500000000004</c:v>
                </c:pt>
                <c:pt idx="17522">
                  <c:v>-76.668500000000009</c:v>
                </c:pt>
                <c:pt idx="17523">
                  <c:v>-76.666500000000013</c:v>
                </c:pt>
                <c:pt idx="17524">
                  <c:v>-76.664500000000004</c:v>
                </c:pt>
                <c:pt idx="17525">
                  <c:v>-76.662500000000009</c:v>
                </c:pt>
                <c:pt idx="17526">
                  <c:v>-76.660500000000013</c:v>
                </c:pt>
                <c:pt idx="17527">
                  <c:v>-76.658500000000004</c:v>
                </c:pt>
                <c:pt idx="17528">
                  <c:v>-76.656500000000008</c:v>
                </c:pt>
                <c:pt idx="17529">
                  <c:v>-76.654500000000013</c:v>
                </c:pt>
                <c:pt idx="17530">
                  <c:v>-76.652500000000003</c:v>
                </c:pt>
                <c:pt idx="17531">
                  <c:v>-76.650500000000008</c:v>
                </c:pt>
                <c:pt idx="17532">
                  <c:v>-76.648500000000013</c:v>
                </c:pt>
                <c:pt idx="17533">
                  <c:v>-76.646500000000003</c:v>
                </c:pt>
                <c:pt idx="17534">
                  <c:v>-76.644500000000008</c:v>
                </c:pt>
                <c:pt idx="17535">
                  <c:v>-76.642500000000013</c:v>
                </c:pt>
                <c:pt idx="17536">
                  <c:v>-76.640500000000003</c:v>
                </c:pt>
                <c:pt idx="17537">
                  <c:v>-76.638500000000008</c:v>
                </c:pt>
                <c:pt idx="17538">
                  <c:v>-76.636500000000012</c:v>
                </c:pt>
                <c:pt idx="17539">
                  <c:v>-76.634500000000003</c:v>
                </c:pt>
                <c:pt idx="17540">
                  <c:v>-76.632500000000007</c:v>
                </c:pt>
                <c:pt idx="17541">
                  <c:v>-76.630500000000012</c:v>
                </c:pt>
                <c:pt idx="17542">
                  <c:v>-76.628500000000003</c:v>
                </c:pt>
                <c:pt idx="17543">
                  <c:v>-76.626500000000007</c:v>
                </c:pt>
                <c:pt idx="17544">
                  <c:v>-76.624500000000012</c:v>
                </c:pt>
                <c:pt idx="17545">
                  <c:v>-76.622500000000002</c:v>
                </c:pt>
                <c:pt idx="17546">
                  <c:v>-76.620500000000007</c:v>
                </c:pt>
                <c:pt idx="17547">
                  <c:v>-76.618500000000012</c:v>
                </c:pt>
                <c:pt idx="17548">
                  <c:v>-76.616500000000002</c:v>
                </c:pt>
                <c:pt idx="17549">
                  <c:v>-76.614500000000007</c:v>
                </c:pt>
                <c:pt idx="17550">
                  <c:v>-76.612500000000011</c:v>
                </c:pt>
                <c:pt idx="17551">
                  <c:v>-76.610500000000002</c:v>
                </c:pt>
                <c:pt idx="17552">
                  <c:v>-76.608500000000006</c:v>
                </c:pt>
                <c:pt idx="17553">
                  <c:v>-76.606500000000011</c:v>
                </c:pt>
                <c:pt idx="17554">
                  <c:v>-76.604500000000002</c:v>
                </c:pt>
                <c:pt idx="17555">
                  <c:v>-76.602500000000006</c:v>
                </c:pt>
                <c:pt idx="17556">
                  <c:v>-76.600500000000011</c:v>
                </c:pt>
                <c:pt idx="17557">
                  <c:v>-76.598500000000001</c:v>
                </c:pt>
                <c:pt idx="17558">
                  <c:v>-76.596500000000006</c:v>
                </c:pt>
                <c:pt idx="17559">
                  <c:v>-76.594500000000011</c:v>
                </c:pt>
                <c:pt idx="17560">
                  <c:v>-76.592500000000001</c:v>
                </c:pt>
                <c:pt idx="17561">
                  <c:v>-76.590500000000006</c:v>
                </c:pt>
                <c:pt idx="17562">
                  <c:v>-76.58850000000001</c:v>
                </c:pt>
                <c:pt idx="17563">
                  <c:v>-76.586500000000001</c:v>
                </c:pt>
                <c:pt idx="17564">
                  <c:v>-76.584500000000006</c:v>
                </c:pt>
                <c:pt idx="17565">
                  <c:v>-76.58250000000001</c:v>
                </c:pt>
                <c:pt idx="17566">
                  <c:v>-76.580500000000001</c:v>
                </c:pt>
                <c:pt idx="17567">
                  <c:v>-76.578500000000005</c:v>
                </c:pt>
                <c:pt idx="17568">
                  <c:v>-76.57650000000001</c:v>
                </c:pt>
                <c:pt idx="17569">
                  <c:v>-76.5745</c:v>
                </c:pt>
                <c:pt idx="17570">
                  <c:v>-76.572500000000005</c:v>
                </c:pt>
                <c:pt idx="17571">
                  <c:v>-76.57050000000001</c:v>
                </c:pt>
                <c:pt idx="17572">
                  <c:v>-76.5685</c:v>
                </c:pt>
                <c:pt idx="17573">
                  <c:v>-76.566500000000005</c:v>
                </c:pt>
                <c:pt idx="17574">
                  <c:v>-76.56450000000001</c:v>
                </c:pt>
                <c:pt idx="17575">
                  <c:v>-76.5625</c:v>
                </c:pt>
                <c:pt idx="17576">
                  <c:v>-76.560500000000005</c:v>
                </c:pt>
                <c:pt idx="17577">
                  <c:v>-76.558500000000009</c:v>
                </c:pt>
                <c:pt idx="17578">
                  <c:v>-76.5565</c:v>
                </c:pt>
                <c:pt idx="17579">
                  <c:v>-76.554500000000004</c:v>
                </c:pt>
                <c:pt idx="17580">
                  <c:v>-76.552500000000009</c:v>
                </c:pt>
                <c:pt idx="17581">
                  <c:v>-76.5505</c:v>
                </c:pt>
                <c:pt idx="17582">
                  <c:v>-76.548500000000004</c:v>
                </c:pt>
                <c:pt idx="17583">
                  <c:v>-76.546500000000009</c:v>
                </c:pt>
                <c:pt idx="17584">
                  <c:v>-76.544499999999999</c:v>
                </c:pt>
                <c:pt idx="17585">
                  <c:v>-76.542500000000004</c:v>
                </c:pt>
                <c:pt idx="17586">
                  <c:v>-76.540500000000009</c:v>
                </c:pt>
                <c:pt idx="17587">
                  <c:v>-76.538499999999999</c:v>
                </c:pt>
                <c:pt idx="17588">
                  <c:v>-76.536500000000004</c:v>
                </c:pt>
                <c:pt idx="17589">
                  <c:v>-76.534500000000008</c:v>
                </c:pt>
                <c:pt idx="17590">
                  <c:v>-76.532499999999999</c:v>
                </c:pt>
                <c:pt idx="17591">
                  <c:v>-76.530500000000004</c:v>
                </c:pt>
                <c:pt idx="17592">
                  <c:v>-76.528500000000008</c:v>
                </c:pt>
                <c:pt idx="17593">
                  <c:v>-76.526499999999999</c:v>
                </c:pt>
                <c:pt idx="17594">
                  <c:v>-76.524500000000003</c:v>
                </c:pt>
                <c:pt idx="17595">
                  <c:v>-76.522500000000008</c:v>
                </c:pt>
                <c:pt idx="17596">
                  <c:v>-76.520499999999998</c:v>
                </c:pt>
                <c:pt idx="17597">
                  <c:v>-76.518500000000003</c:v>
                </c:pt>
                <c:pt idx="17598">
                  <c:v>-76.516500000000008</c:v>
                </c:pt>
                <c:pt idx="17599">
                  <c:v>-76.514499999999998</c:v>
                </c:pt>
                <c:pt idx="17600">
                  <c:v>-76.512500000000003</c:v>
                </c:pt>
                <c:pt idx="17601">
                  <c:v>-76.510500000000008</c:v>
                </c:pt>
                <c:pt idx="17602">
                  <c:v>-76.508499999999998</c:v>
                </c:pt>
                <c:pt idx="17603">
                  <c:v>-76.506500000000003</c:v>
                </c:pt>
                <c:pt idx="17604">
                  <c:v>-76.504500000000007</c:v>
                </c:pt>
                <c:pt idx="17605">
                  <c:v>-76.502499999999998</c:v>
                </c:pt>
                <c:pt idx="17606">
                  <c:v>-76.500500000000002</c:v>
                </c:pt>
                <c:pt idx="17607">
                  <c:v>-76.498500000000007</c:v>
                </c:pt>
                <c:pt idx="17608">
                  <c:v>-76.496499999999997</c:v>
                </c:pt>
                <c:pt idx="17609">
                  <c:v>-76.494500000000002</c:v>
                </c:pt>
                <c:pt idx="17610">
                  <c:v>-76.492500000000007</c:v>
                </c:pt>
                <c:pt idx="17611">
                  <c:v>-76.490499999999997</c:v>
                </c:pt>
                <c:pt idx="17612">
                  <c:v>-76.488500000000016</c:v>
                </c:pt>
                <c:pt idx="17613">
                  <c:v>-76.486500000000007</c:v>
                </c:pt>
                <c:pt idx="17614">
                  <c:v>-76.484499999999997</c:v>
                </c:pt>
                <c:pt idx="17615">
                  <c:v>-76.482500000000016</c:v>
                </c:pt>
                <c:pt idx="17616">
                  <c:v>-76.480500000000006</c:v>
                </c:pt>
                <c:pt idx="17617">
                  <c:v>-76.478499999999997</c:v>
                </c:pt>
                <c:pt idx="17618">
                  <c:v>-76.476500000000016</c:v>
                </c:pt>
                <c:pt idx="17619">
                  <c:v>-76.474500000000006</c:v>
                </c:pt>
                <c:pt idx="17620">
                  <c:v>-76.472499999999997</c:v>
                </c:pt>
                <c:pt idx="17621">
                  <c:v>-76.470500000000015</c:v>
                </c:pt>
                <c:pt idx="17622">
                  <c:v>-76.468500000000006</c:v>
                </c:pt>
                <c:pt idx="17623">
                  <c:v>-76.466499999999996</c:v>
                </c:pt>
                <c:pt idx="17624">
                  <c:v>-76.464500000000015</c:v>
                </c:pt>
                <c:pt idx="17625">
                  <c:v>-76.462500000000006</c:v>
                </c:pt>
                <c:pt idx="17626">
                  <c:v>-76.460499999999996</c:v>
                </c:pt>
                <c:pt idx="17627">
                  <c:v>-76.458500000000015</c:v>
                </c:pt>
                <c:pt idx="17628">
                  <c:v>-76.456500000000005</c:v>
                </c:pt>
                <c:pt idx="17629">
                  <c:v>-76.454499999999996</c:v>
                </c:pt>
                <c:pt idx="17630">
                  <c:v>-76.452500000000015</c:v>
                </c:pt>
                <c:pt idx="17631">
                  <c:v>-76.450500000000005</c:v>
                </c:pt>
                <c:pt idx="17632">
                  <c:v>-76.448499999999996</c:v>
                </c:pt>
                <c:pt idx="17633">
                  <c:v>-76.446500000000015</c:v>
                </c:pt>
                <c:pt idx="17634">
                  <c:v>-76.444500000000005</c:v>
                </c:pt>
                <c:pt idx="17635">
                  <c:v>-76.442499999999995</c:v>
                </c:pt>
                <c:pt idx="17636">
                  <c:v>-76.440500000000014</c:v>
                </c:pt>
                <c:pt idx="17637">
                  <c:v>-76.438500000000005</c:v>
                </c:pt>
                <c:pt idx="17638">
                  <c:v>-76.436499999999995</c:v>
                </c:pt>
                <c:pt idx="17639">
                  <c:v>-76.434500000000014</c:v>
                </c:pt>
                <c:pt idx="17640">
                  <c:v>-76.432500000000005</c:v>
                </c:pt>
                <c:pt idx="17641">
                  <c:v>-76.430500000000009</c:v>
                </c:pt>
                <c:pt idx="17642">
                  <c:v>-76.428500000000014</c:v>
                </c:pt>
                <c:pt idx="17643">
                  <c:v>-76.426500000000004</c:v>
                </c:pt>
                <c:pt idx="17644">
                  <c:v>-76.424500000000009</c:v>
                </c:pt>
                <c:pt idx="17645">
                  <c:v>-76.422500000000014</c:v>
                </c:pt>
                <c:pt idx="17646">
                  <c:v>-76.420500000000004</c:v>
                </c:pt>
                <c:pt idx="17647">
                  <c:v>-76.418500000000009</c:v>
                </c:pt>
                <c:pt idx="17648">
                  <c:v>-76.416500000000013</c:v>
                </c:pt>
                <c:pt idx="17649">
                  <c:v>-76.414500000000004</c:v>
                </c:pt>
                <c:pt idx="17650">
                  <c:v>-76.412500000000009</c:v>
                </c:pt>
                <c:pt idx="17651">
                  <c:v>-76.410500000000013</c:v>
                </c:pt>
                <c:pt idx="17652">
                  <c:v>-76.408500000000004</c:v>
                </c:pt>
                <c:pt idx="17653">
                  <c:v>-76.406500000000008</c:v>
                </c:pt>
                <c:pt idx="17654">
                  <c:v>-76.404500000000013</c:v>
                </c:pt>
                <c:pt idx="17655">
                  <c:v>-76.402500000000003</c:v>
                </c:pt>
                <c:pt idx="17656">
                  <c:v>-76.400500000000008</c:v>
                </c:pt>
                <c:pt idx="17657">
                  <c:v>-76.398500000000013</c:v>
                </c:pt>
                <c:pt idx="17658">
                  <c:v>-76.396500000000003</c:v>
                </c:pt>
                <c:pt idx="17659">
                  <c:v>-76.394500000000008</c:v>
                </c:pt>
                <c:pt idx="17660">
                  <c:v>-76.392500000000013</c:v>
                </c:pt>
                <c:pt idx="17661">
                  <c:v>-76.390500000000003</c:v>
                </c:pt>
                <c:pt idx="17662">
                  <c:v>-76.388500000000008</c:v>
                </c:pt>
                <c:pt idx="17663">
                  <c:v>-76.386500000000012</c:v>
                </c:pt>
                <c:pt idx="17664">
                  <c:v>-76.384500000000003</c:v>
                </c:pt>
                <c:pt idx="17665">
                  <c:v>-76.382500000000007</c:v>
                </c:pt>
                <c:pt idx="17666">
                  <c:v>-76.380500000000012</c:v>
                </c:pt>
                <c:pt idx="17667">
                  <c:v>-76.378500000000003</c:v>
                </c:pt>
                <c:pt idx="17668">
                  <c:v>-76.376500000000007</c:v>
                </c:pt>
                <c:pt idx="17669">
                  <c:v>-76.374500000000012</c:v>
                </c:pt>
                <c:pt idx="17670">
                  <c:v>-76.372500000000002</c:v>
                </c:pt>
                <c:pt idx="17671">
                  <c:v>-76.370500000000007</c:v>
                </c:pt>
                <c:pt idx="17672">
                  <c:v>-76.368500000000012</c:v>
                </c:pt>
                <c:pt idx="17673">
                  <c:v>-76.366500000000002</c:v>
                </c:pt>
                <c:pt idx="17674">
                  <c:v>-76.364500000000007</c:v>
                </c:pt>
                <c:pt idx="17675">
                  <c:v>-76.362500000000011</c:v>
                </c:pt>
                <c:pt idx="17676">
                  <c:v>-76.360500000000002</c:v>
                </c:pt>
                <c:pt idx="17677">
                  <c:v>-76.358500000000006</c:v>
                </c:pt>
                <c:pt idx="17678">
                  <c:v>-76.356500000000011</c:v>
                </c:pt>
                <c:pt idx="17679">
                  <c:v>-76.354500000000002</c:v>
                </c:pt>
                <c:pt idx="17680">
                  <c:v>-76.352500000000006</c:v>
                </c:pt>
                <c:pt idx="17681">
                  <c:v>-76.350500000000011</c:v>
                </c:pt>
                <c:pt idx="17682">
                  <c:v>-76.348500000000001</c:v>
                </c:pt>
                <c:pt idx="17683">
                  <c:v>-76.346500000000006</c:v>
                </c:pt>
                <c:pt idx="17684">
                  <c:v>-76.344500000000011</c:v>
                </c:pt>
                <c:pt idx="17685">
                  <c:v>-76.342500000000001</c:v>
                </c:pt>
                <c:pt idx="17686">
                  <c:v>-76.340500000000006</c:v>
                </c:pt>
                <c:pt idx="17687">
                  <c:v>-76.33850000000001</c:v>
                </c:pt>
                <c:pt idx="17688">
                  <c:v>-76.336500000000001</c:v>
                </c:pt>
                <c:pt idx="17689">
                  <c:v>-76.334500000000006</c:v>
                </c:pt>
                <c:pt idx="17690">
                  <c:v>-76.33250000000001</c:v>
                </c:pt>
                <c:pt idx="17691">
                  <c:v>-76.330500000000001</c:v>
                </c:pt>
                <c:pt idx="17692">
                  <c:v>-76.328500000000005</c:v>
                </c:pt>
                <c:pt idx="17693">
                  <c:v>-76.32650000000001</c:v>
                </c:pt>
                <c:pt idx="17694">
                  <c:v>-76.3245</c:v>
                </c:pt>
                <c:pt idx="17695">
                  <c:v>-76.322500000000005</c:v>
                </c:pt>
                <c:pt idx="17696">
                  <c:v>-76.32050000000001</c:v>
                </c:pt>
                <c:pt idx="17697">
                  <c:v>-76.3185</c:v>
                </c:pt>
                <c:pt idx="17698">
                  <c:v>-76.316500000000005</c:v>
                </c:pt>
                <c:pt idx="17699">
                  <c:v>-76.31450000000001</c:v>
                </c:pt>
                <c:pt idx="17700">
                  <c:v>-76.3125</c:v>
                </c:pt>
                <c:pt idx="17701">
                  <c:v>-76.310500000000005</c:v>
                </c:pt>
                <c:pt idx="17702">
                  <c:v>-76.308500000000009</c:v>
                </c:pt>
                <c:pt idx="17703">
                  <c:v>-76.3065</c:v>
                </c:pt>
                <c:pt idx="17704">
                  <c:v>-76.304500000000004</c:v>
                </c:pt>
                <c:pt idx="17705">
                  <c:v>-76.302500000000009</c:v>
                </c:pt>
                <c:pt idx="17706">
                  <c:v>-76.3005</c:v>
                </c:pt>
                <c:pt idx="17707">
                  <c:v>-76.298500000000004</c:v>
                </c:pt>
                <c:pt idx="17708">
                  <c:v>-76.296500000000009</c:v>
                </c:pt>
                <c:pt idx="17709">
                  <c:v>-76.294499999999999</c:v>
                </c:pt>
                <c:pt idx="17710">
                  <c:v>-76.292500000000004</c:v>
                </c:pt>
                <c:pt idx="17711">
                  <c:v>-76.290500000000009</c:v>
                </c:pt>
                <c:pt idx="17712">
                  <c:v>-76.288499999999999</c:v>
                </c:pt>
                <c:pt idx="17713">
                  <c:v>-76.286500000000004</c:v>
                </c:pt>
                <c:pt idx="17714">
                  <c:v>-76.284500000000008</c:v>
                </c:pt>
                <c:pt idx="17715">
                  <c:v>-76.282499999999999</c:v>
                </c:pt>
                <c:pt idx="17716">
                  <c:v>-76.280500000000004</c:v>
                </c:pt>
                <c:pt idx="17717">
                  <c:v>-76.278500000000008</c:v>
                </c:pt>
                <c:pt idx="17718">
                  <c:v>-76.276499999999999</c:v>
                </c:pt>
                <c:pt idx="17719">
                  <c:v>-76.274500000000003</c:v>
                </c:pt>
                <c:pt idx="17720">
                  <c:v>-76.272500000000008</c:v>
                </c:pt>
                <c:pt idx="17721">
                  <c:v>-76.270499999999998</c:v>
                </c:pt>
                <c:pt idx="17722">
                  <c:v>-76.268500000000003</c:v>
                </c:pt>
                <c:pt idx="17723">
                  <c:v>-76.266500000000008</c:v>
                </c:pt>
                <c:pt idx="17724">
                  <c:v>-76.264499999999998</c:v>
                </c:pt>
                <c:pt idx="17725">
                  <c:v>-76.262500000000003</c:v>
                </c:pt>
                <c:pt idx="17726">
                  <c:v>-76.260500000000008</c:v>
                </c:pt>
                <c:pt idx="17727">
                  <c:v>-76.258499999999998</c:v>
                </c:pt>
                <c:pt idx="17728">
                  <c:v>-76.256500000000003</c:v>
                </c:pt>
                <c:pt idx="17729">
                  <c:v>-76.254500000000007</c:v>
                </c:pt>
                <c:pt idx="17730">
                  <c:v>-76.252499999999998</c:v>
                </c:pt>
                <c:pt idx="17731">
                  <c:v>-76.250500000000002</c:v>
                </c:pt>
                <c:pt idx="17732">
                  <c:v>-76.248500000000007</c:v>
                </c:pt>
                <c:pt idx="17733">
                  <c:v>-76.246499999999997</c:v>
                </c:pt>
                <c:pt idx="17734">
                  <c:v>-76.244500000000002</c:v>
                </c:pt>
                <c:pt idx="17735">
                  <c:v>-76.242500000000007</c:v>
                </c:pt>
                <c:pt idx="17736">
                  <c:v>-76.240499999999997</c:v>
                </c:pt>
                <c:pt idx="17737">
                  <c:v>-76.238500000000016</c:v>
                </c:pt>
                <c:pt idx="17738">
                  <c:v>-76.236500000000007</c:v>
                </c:pt>
                <c:pt idx="17739">
                  <c:v>-76.234499999999997</c:v>
                </c:pt>
                <c:pt idx="17740">
                  <c:v>-76.232500000000016</c:v>
                </c:pt>
                <c:pt idx="17741">
                  <c:v>-76.230500000000006</c:v>
                </c:pt>
                <c:pt idx="17742">
                  <c:v>-76.228499999999997</c:v>
                </c:pt>
                <c:pt idx="17743">
                  <c:v>-76.226500000000016</c:v>
                </c:pt>
                <c:pt idx="17744">
                  <c:v>-76.224500000000006</c:v>
                </c:pt>
                <c:pt idx="17745">
                  <c:v>-76.222499999999997</c:v>
                </c:pt>
                <c:pt idx="17746">
                  <c:v>-76.220500000000015</c:v>
                </c:pt>
                <c:pt idx="17747">
                  <c:v>-76.218500000000006</c:v>
                </c:pt>
                <c:pt idx="17748">
                  <c:v>-76.216499999999996</c:v>
                </c:pt>
                <c:pt idx="17749">
                  <c:v>-76.214500000000015</c:v>
                </c:pt>
                <c:pt idx="17750">
                  <c:v>-76.212500000000006</c:v>
                </c:pt>
                <c:pt idx="17751">
                  <c:v>-76.210499999999996</c:v>
                </c:pt>
                <c:pt idx="17752">
                  <c:v>-76.208500000000015</c:v>
                </c:pt>
                <c:pt idx="17753">
                  <c:v>-76.206500000000005</c:v>
                </c:pt>
                <c:pt idx="17754">
                  <c:v>-76.204499999999996</c:v>
                </c:pt>
                <c:pt idx="17755">
                  <c:v>-76.202500000000015</c:v>
                </c:pt>
                <c:pt idx="17756">
                  <c:v>-76.200500000000005</c:v>
                </c:pt>
                <c:pt idx="17757">
                  <c:v>-76.198499999999996</c:v>
                </c:pt>
                <c:pt idx="17758">
                  <c:v>-76.196500000000015</c:v>
                </c:pt>
                <c:pt idx="17759">
                  <c:v>-76.194500000000005</c:v>
                </c:pt>
                <c:pt idx="17760">
                  <c:v>-76.192499999999995</c:v>
                </c:pt>
                <c:pt idx="17761">
                  <c:v>-76.190500000000014</c:v>
                </c:pt>
                <c:pt idx="17762">
                  <c:v>-76.188500000000005</c:v>
                </c:pt>
                <c:pt idx="17763">
                  <c:v>-76.186499999999995</c:v>
                </c:pt>
                <c:pt idx="17764">
                  <c:v>-76.184500000000014</c:v>
                </c:pt>
                <c:pt idx="17765">
                  <c:v>-76.182500000000005</c:v>
                </c:pt>
                <c:pt idx="17766">
                  <c:v>-76.180500000000009</c:v>
                </c:pt>
                <c:pt idx="17767">
                  <c:v>-76.178500000000014</c:v>
                </c:pt>
                <c:pt idx="17768">
                  <c:v>-76.176500000000004</c:v>
                </c:pt>
                <c:pt idx="17769">
                  <c:v>-76.174500000000009</c:v>
                </c:pt>
                <c:pt idx="17770">
                  <c:v>-76.172500000000014</c:v>
                </c:pt>
                <c:pt idx="17771">
                  <c:v>-76.170500000000004</c:v>
                </c:pt>
                <c:pt idx="17772">
                  <c:v>-76.168500000000009</c:v>
                </c:pt>
                <c:pt idx="17773">
                  <c:v>-76.166500000000013</c:v>
                </c:pt>
                <c:pt idx="17774">
                  <c:v>-76.164500000000004</c:v>
                </c:pt>
                <c:pt idx="17775">
                  <c:v>-76.162500000000009</c:v>
                </c:pt>
                <c:pt idx="17776">
                  <c:v>-76.160500000000013</c:v>
                </c:pt>
                <c:pt idx="17777">
                  <c:v>-76.158500000000004</c:v>
                </c:pt>
                <c:pt idx="17778">
                  <c:v>-76.156500000000008</c:v>
                </c:pt>
                <c:pt idx="17779">
                  <c:v>-76.154500000000013</c:v>
                </c:pt>
                <c:pt idx="17780">
                  <c:v>-76.152500000000003</c:v>
                </c:pt>
                <c:pt idx="17781">
                  <c:v>-76.150500000000008</c:v>
                </c:pt>
                <c:pt idx="17782">
                  <c:v>-76.148500000000013</c:v>
                </c:pt>
                <c:pt idx="17783">
                  <c:v>-76.146500000000003</c:v>
                </c:pt>
                <c:pt idx="17784">
                  <c:v>-76.144500000000008</c:v>
                </c:pt>
                <c:pt idx="17785">
                  <c:v>-76.142500000000013</c:v>
                </c:pt>
                <c:pt idx="17786">
                  <c:v>-76.140500000000003</c:v>
                </c:pt>
                <c:pt idx="17787">
                  <c:v>-76.138500000000008</c:v>
                </c:pt>
                <c:pt idx="17788">
                  <c:v>-76.136500000000012</c:v>
                </c:pt>
                <c:pt idx="17789">
                  <c:v>-76.134500000000003</c:v>
                </c:pt>
                <c:pt idx="17790">
                  <c:v>-76.132500000000007</c:v>
                </c:pt>
                <c:pt idx="17791">
                  <c:v>-76.130500000000012</c:v>
                </c:pt>
                <c:pt idx="17792">
                  <c:v>-76.128500000000003</c:v>
                </c:pt>
                <c:pt idx="17793">
                  <c:v>-76.126500000000007</c:v>
                </c:pt>
                <c:pt idx="17794">
                  <c:v>-76.124500000000012</c:v>
                </c:pt>
                <c:pt idx="17795">
                  <c:v>-76.122500000000002</c:v>
                </c:pt>
                <c:pt idx="17796">
                  <c:v>-76.120500000000007</c:v>
                </c:pt>
                <c:pt idx="17797">
                  <c:v>-76.118500000000012</c:v>
                </c:pt>
                <c:pt idx="17798">
                  <c:v>-76.116500000000002</c:v>
                </c:pt>
                <c:pt idx="17799">
                  <c:v>-76.114500000000007</c:v>
                </c:pt>
                <c:pt idx="17800">
                  <c:v>-76.112500000000011</c:v>
                </c:pt>
                <c:pt idx="17801">
                  <c:v>-76.110500000000002</c:v>
                </c:pt>
                <c:pt idx="17802">
                  <c:v>-76.108500000000006</c:v>
                </c:pt>
                <c:pt idx="17803">
                  <c:v>-76.106500000000011</c:v>
                </c:pt>
                <c:pt idx="17804">
                  <c:v>-76.104500000000002</c:v>
                </c:pt>
                <c:pt idx="17805">
                  <c:v>-76.102500000000006</c:v>
                </c:pt>
                <c:pt idx="17806">
                  <c:v>-76.100500000000011</c:v>
                </c:pt>
                <c:pt idx="17807">
                  <c:v>-76.098500000000001</c:v>
                </c:pt>
                <c:pt idx="17808">
                  <c:v>-76.096500000000006</c:v>
                </c:pt>
                <c:pt idx="17809">
                  <c:v>-76.094500000000011</c:v>
                </c:pt>
                <c:pt idx="17810">
                  <c:v>-76.092500000000001</c:v>
                </c:pt>
                <c:pt idx="17811">
                  <c:v>-76.090500000000006</c:v>
                </c:pt>
                <c:pt idx="17812">
                  <c:v>-76.08850000000001</c:v>
                </c:pt>
                <c:pt idx="17813">
                  <c:v>-76.086500000000001</c:v>
                </c:pt>
                <c:pt idx="17814">
                  <c:v>-76.084500000000006</c:v>
                </c:pt>
                <c:pt idx="17815">
                  <c:v>-76.08250000000001</c:v>
                </c:pt>
                <c:pt idx="17816">
                  <c:v>-76.080500000000001</c:v>
                </c:pt>
                <c:pt idx="17817">
                  <c:v>-76.078500000000005</c:v>
                </c:pt>
                <c:pt idx="17818">
                  <c:v>-76.07650000000001</c:v>
                </c:pt>
                <c:pt idx="17819">
                  <c:v>-76.0745</c:v>
                </c:pt>
                <c:pt idx="17820">
                  <c:v>-76.072500000000005</c:v>
                </c:pt>
                <c:pt idx="17821">
                  <c:v>-76.07050000000001</c:v>
                </c:pt>
                <c:pt idx="17822">
                  <c:v>-76.0685</c:v>
                </c:pt>
                <c:pt idx="17823">
                  <c:v>-76.066500000000005</c:v>
                </c:pt>
                <c:pt idx="17824">
                  <c:v>-76.06450000000001</c:v>
                </c:pt>
                <c:pt idx="17825">
                  <c:v>-76.0625</c:v>
                </c:pt>
                <c:pt idx="17826">
                  <c:v>-76.060500000000005</c:v>
                </c:pt>
                <c:pt idx="17827">
                  <c:v>-76.058500000000009</c:v>
                </c:pt>
                <c:pt idx="17828">
                  <c:v>-76.0565</c:v>
                </c:pt>
                <c:pt idx="17829">
                  <c:v>-76.054500000000004</c:v>
                </c:pt>
                <c:pt idx="17830">
                  <c:v>-76.052500000000009</c:v>
                </c:pt>
                <c:pt idx="17831">
                  <c:v>-76.0505</c:v>
                </c:pt>
                <c:pt idx="17832">
                  <c:v>-76.048500000000004</c:v>
                </c:pt>
                <c:pt idx="17833">
                  <c:v>-76.046500000000009</c:v>
                </c:pt>
                <c:pt idx="17834">
                  <c:v>-76.044499999999999</c:v>
                </c:pt>
                <c:pt idx="17835">
                  <c:v>-76.042500000000004</c:v>
                </c:pt>
                <c:pt idx="17836">
                  <c:v>-76.040500000000009</c:v>
                </c:pt>
                <c:pt idx="17837">
                  <c:v>-76.038499999999999</c:v>
                </c:pt>
                <c:pt idx="17838">
                  <c:v>-76.036500000000004</c:v>
                </c:pt>
                <c:pt idx="17839">
                  <c:v>-76.034500000000008</c:v>
                </c:pt>
                <c:pt idx="17840">
                  <c:v>-76.032499999999999</c:v>
                </c:pt>
                <c:pt idx="17841">
                  <c:v>-76.030500000000004</c:v>
                </c:pt>
                <c:pt idx="17842">
                  <c:v>-76.028500000000008</c:v>
                </c:pt>
                <c:pt idx="17843">
                  <c:v>-76.026499999999999</c:v>
                </c:pt>
                <c:pt idx="17844">
                  <c:v>-76.024500000000003</c:v>
                </c:pt>
                <c:pt idx="17845">
                  <c:v>-76.022500000000008</c:v>
                </c:pt>
                <c:pt idx="17846">
                  <c:v>-76.020499999999998</c:v>
                </c:pt>
                <c:pt idx="17847">
                  <c:v>-76.018500000000003</c:v>
                </c:pt>
                <c:pt idx="17848">
                  <c:v>-76.016500000000008</c:v>
                </c:pt>
                <c:pt idx="17849">
                  <c:v>-76.014499999999998</c:v>
                </c:pt>
                <c:pt idx="17850">
                  <c:v>-76.012500000000003</c:v>
                </c:pt>
                <c:pt idx="17851">
                  <c:v>-76.010500000000008</c:v>
                </c:pt>
                <c:pt idx="17852">
                  <c:v>-76.008499999999998</c:v>
                </c:pt>
                <c:pt idx="17853">
                  <c:v>-76.006500000000003</c:v>
                </c:pt>
                <c:pt idx="17854">
                  <c:v>-76.004500000000007</c:v>
                </c:pt>
                <c:pt idx="17855">
                  <c:v>-76.002499999999998</c:v>
                </c:pt>
                <c:pt idx="17856">
                  <c:v>-76.000500000000002</c:v>
                </c:pt>
                <c:pt idx="17857">
                  <c:v>-75.998500000000007</c:v>
                </c:pt>
                <c:pt idx="17858">
                  <c:v>-75.996499999999997</c:v>
                </c:pt>
                <c:pt idx="17859">
                  <c:v>-75.994500000000002</c:v>
                </c:pt>
                <c:pt idx="17860">
                  <c:v>-75.992500000000007</c:v>
                </c:pt>
                <c:pt idx="17861">
                  <c:v>-75.990499999999997</c:v>
                </c:pt>
                <c:pt idx="17862">
                  <c:v>-75.988500000000016</c:v>
                </c:pt>
                <c:pt idx="17863">
                  <c:v>-75.986500000000007</c:v>
                </c:pt>
                <c:pt idx="17864">
                  <c:v>-75.984499999999997</c:v>
                </c:pt>
                <c:pt idx="17865">
                  <c:v>-75.982500000000016</c:v>
                </c:pt>
                <c:pt idx="17866">
                  <c:v>-75.980500000000006</c:v>
                </c:pt>
                <c:pt idx="17867">
                  <c:v>-75.978499999999997</c:v>
                </c:pt>
                <c:pt idx="17868">
                  <c:v>-75.976500000000016</c:v>
                </c:pt>
                <c:pt idx="17869">
                  <c:v>-75.974500000000006</c:v>
                </c:pt>
                <c:pt idx="17870">
                  <c:v>-75.972499999999997</c:v>
                </c:pt>
                <c:pt idx="17871">
                  <c:v>-75.970500000000015</c:v>
                </c:pt>
                <c:pt idx="17872">
                  <c:v>-75.968500000000006</c:v>
                </c:pt>
                <c:pt idx="17873">
                  <c:v>-75.966499999999996</c:v>
                </c:pt>
                <c:pt idx="17874">
                  <c:v>-75.964500000000015</c:v>
                </c:pt>
                <c:pt idx="17875">
                  <c:v>-75.962500000000006</c:v>
                </c:pt>
                <c:pt idx="17876">
                  <c:v>-75.960499999999996</c:v>
                </c:pt>
                <c:pt idx="17877">
                  <c:v>-75.958500000000015</c:v>
                </c:pt>
                <c:pt idx="17878">
                  <c:v>-75.956500000000005</c:v>
                </c:pt>
                <c:pt idx="17879">
                  <c:v>-75.954499999999996</c:v>
                </c:pt>
                <c:pt idx="17880">
                  <c:v>-75.952500000000015</c:v>
                </c:pt>
                <c:pt idx="17881">
                  <c:v>-75.950500000000005</c:v>
                </c:pt>
                <c:pt idx="17882">
                  <c:v>-75.948499999999996</c:v>
                </c:pt>
                <c:pt idx="17883">
                  <c:v>-75.946500000000015</c:v>
                </c:pt>
                <c:pt idx="17884">
                  <c:v>-75.944500000000005</c:v>
                </c:pt>
                <c:pt idx="17885">
                  <c:v>-75.942499999999995</c:v>
                </c:pt>
                <c:pt idx="17886">
                  <c:v>-75.940500000000014</c:v>
                </c:pt>
                <c:pt idx="17887">
                  <c:v>-75.938500000000005</c:v>
                </c:pt>
                <c:pt idx="17888">
                  <c:v>-75.936499999999995</c:v>
                </c:pt>
                <c:pt idx="17889">
                  <c:v>-75.934500000000014</c:v>
                </c:pt>
                <c:pt idx="17890">
                  <c:v>-75.932500000000005</c:v>
                </c:pt>
                <c:pt idx="17891">
                  <c:v>-75.930500000000009</c:v>
                </c:pt>
                <c:pt idx="17892">
                  <c:v>-75.928500000000014</c:v>
                </c:pt>
                <c:pt idx="17893">
                  <c:v>-75.926500000000004</c:v>
                </c:pt>
                <c:pt idx="17894">
                  <c:v>-75.924500000000009</c:v>
                </c:pt>
                <c:pt idx="17895">
                  <c:v>-75.922500000000014</c:v>
                </c:pt>
                <c:pt idx="17896">
                  <c:v>-75.920500000000004</c:v>
                </c:pt>
                <c:pt idx="17897">
                  <c:v>-75.918500000000009</c:v>
                </c:pt>
                <c:pt idx="17898">
                  <c:v>-75.916500000000013</c:v>
                </c:pt>
                <c:pt idx="17899">
                  <c:v>-75.914500000000004</c:v>
                </c:pt>
                <c:pt idx="17900">
                  <c:v>-75.912500000000009</c:v>
                </c:pt>
                <c:pt idx="17901">
                  <c:v>-75.910500000000013</c:v>
                </c:pt>
                <c:pt idx="17902">
                  <c:v>-75.908500000000004</c:v>
                </c:pt>
                <c:pt idx="17903">
                  <c:v>-75.906500000000008</c:v>
                </c:pt>
                <c:pt idx="17904">
                  <c:v>-75.904500000000013</c:v>
                </c:pt>
                <c:pt idx="17905">
                  <c:v>-75.902500000000003</c:v>
                </c:pt>
                <c:pt idx="17906">
                  <c:v>-75.900500000000008</c:v>
                </c:pt>
                <c:pt idx="17907">
                  <c:v>-75.898500000000013</c:v>
                </c:pt>
                <c:pt idx="17908">
                  <c:v>-75.896500000000003</c:v>
                </c:pt>
                <c:pt idx="17909">
                  <c:v>-75.894500000000008</c:v>
                </c:pt>
                <c:pt idx="17910">
                  <c:v>-75.892500000000013</c:v>
                </c:pt>
                <c:pt idx="17911">
                  <c:v>-75.890500000000003</c:v>
                </c:pt>
                <c:pt idx="17912">
                  <c:v>-75.888500000000008</c:v>
                </c:pt>
                <c:pt idx="17913">
                  <c:v>-75.886500000000012</c:v>
                </c:pt>
                <c:pt idx="17914">
                  <c:v>-75.884500000000003</c:v>
                </c:pt>
                <c:pt idx="17915">
                  <c:v>-75.882500000000007</c:v>
                </c:pt>
                <c:pt idx="17916">
                  <c:v>-75.880500000000012</c:v>
                </c:pt>
                <c:pt idx="17917">
                  <c:v>-75.878500000000003</c:v>
                </c:pt>
                <c:pt idx="17918">
                  <c:v>-75.876500000000007</c:v>
                </c:pt>
                <c:pt idx="17919">
                  <c:v>-75.874500000000012</c:v>
                </c:pt>
                <c:pt idx="17920">
                  <c:v>-75.872500000000002</c:v>
                </c:pt>
                <c:pt idx="17921">
                  <c:v>-75.870500000000007</c:v>
                </c:pt>
                <c:pt idx="17922">
                  <c:v>-75.868500000000012</c:v>
                </c:pt>
                <c:pt idx="17923">
                  <c:v>-75.866500000000002</c:v>
                </c:pt>
                <c:pt idx="17924">
                  <c:v>-75.864500000000007</c:v>
                </c:pt>
                <c:pt idx="17925">
                  <c:v>-75.862500000000011</c:v>
                </c:pt>
                <c:pt idx="17926">
                  <c:v>-75.860500000000002</c:v>
                </c:pt>
                <c:pt idx="17927">
                  <c:v>-75.858500000000006</c:v>
                </c:pt>
                <c:pt idx="17928">
                  <c:v>-75.856500000000011</c:v>
                </c:pt>
                <c:pt idx="17929">
                  <c:v>-75.854500000000002</c:v>
                </c:pt>
                <c:pt idx="17930">
                  <c:v>-75.852500000000006</c:v>
                </c:pt>
                <c:pt idx="17931">
                  <c:v>-75.850500000000011</c:v>
                </c:pt>
                <c:pt idx="17932">
                  <c:v>-75.848500000000001</c:v>
                </c:pt>
                <c:pt idx="17933">
                  <c:v>-75.846500000000006</c:v>
                </c:pt>
                <c:pt idx="17934">
                  <c:v>-75.844500000000011</c:v>
                </c:pt>
                <c:pt idx="17935">
                  <c:v>-75.842500000000001</c:v>
                </c:pt>
                <c:pt idx="17936">
                  <c:v>-75.840500000000006</c:v>
                </c:pt>
                <c:pt idx="17937">
                  <c:v>-75.83850000000001</c:v>
                </c:pt>
                <c:pt idx="17938">
                  <c:v>-75.836500000000001</c:v>
                </c:pt>
                <c:pt idx="17939">
                  <c:v>-75.834500000000006</c:v>
                </c:pt>
                <c:pt idx="17940">
                  <c:v>-75.83250000000001</c:v>
                </c:pt>
                <c:pt idx="17941">
                  <c:v>-75.830500000000001</c:v>
                </c:pt>
                <c:pt idx="17942">
                  <c:v>-75.828500000000005</c:v>
                </c:pt>
                <c:pt idx="17943">
                  <c:v>-75.82650000000001</c:v>
                </c:pt>
                <c:pt idx="17944">
                  <c:v>-75.8245</c:v>
                </c:pt>
                <c:pt idx="17945">
                  <c:v>-75.822500000000005</c:v>
                </c:pt>
                <c:pt idx="17946">
                  <c:v>-75.82050000000001</c:v>
                </c:pt>
                <c:pt idx="17947">
                  <c:v>-75.8185</c:v>
                </c:pt>
                <c:pt idx="17948">
                  <c:v>-75.816500000000005</c:v>
                </c:pt>
                <c:pt idx="17949">
                  <c:v>-75.81450000000001</c:v>
                </c:pt>
                <c:pt idx="17950">
                  <c:v>-75.8125</c:v>
                </c:pt>
                <c:pt idx="17951">
                  <c:v>-75.810500000000005</c:v>
                </c:pt>
                <c:pt idx="17952">
                  <c:v>-75.808500000000009</c:v>
                </c:pt>
                <c:pt idx="17953">
                  <c:v>-75.8065</c:v>
                </c:pt>
                <c:pt idx="17954">
                  <c:v>-75.804500000000004</c:v>
                </c:pt>
                <c:pt idx="17955">
                  <c:v>-75.802500000000009</c:v>
                </c:pt>
                <c:pt idx="17956">
                  <c:v>-75.8005</c:v>
                </c:pt>
                <c:pt idx="17957">
                  <c:v>-75.798500000000004</c:v>
                </c:pt>
                <c:pt idx="17958">
                  <c:v>-75.796500000000009</c:v>
                </c:pt>
                <c:pt idx="17959">
                  <c:v>-75.794499999999999</c:v>
                </c:pt>
                <c:pt idx="17960">
                  <c:v>-75.792500000000004</c:v>
                </c:pt>
                <c:pt idx="17961">
                  <c:v>-75.790500000000009</c:v>
                </c:pt>
                <c:pt idx="17962">
                  <c:v>-75.788499999999999</c:v>
                </c:pt>
                <c:pt idx="17963">
                  <c:v>-75.786500000000004</c:v>
                </c:pt>
                <c:pt idx="17964">
                  <c:v>-75.784500000000008</c:v>
                </c:pt>
                <c:pt idx="17965">
                  <c:v>-75.782499999999999</c:v>
                </c:pt>
                <c:pt idx="17966">
                  <c:v>-75.780500000000004</c:v>
                </c:pt>
                <c:pt idx="17967">
                  <c:v>-75.778500000000008</c:v>
                </c:pt>
                <c:pt idx="17968">
                  <c:v>-75.776499999999999</c:v>
                </c:pt>
                <c:pt idx="17969">
                  <c:v>-75.774500000000003</c:v>
                </c:pt>
                <c:pt idx="17970">
                  <c:v>-75.772500000000008</c:v>
                </c:pt>
                <c:pt idx="17971">
                  <c:v>-75.770499999999998</c:v>
                </c:pt>
                <c:pt idx="17972">
                  <c:v>-75.768500000000003</c:v>
                </c:pt>
                <c:pt idx="17973">
                  <c:v>-75.766500000000008</c:v>
                </c:pt>
                <c:pt idx="17974">
                  <c:v>-75.764499999999998</c:v>
                </c:pt>
                <c:pt idx="17975">
                  <c:v>-75.762500000000003</c:v>
                </c:pt>
                <c:pt idx="17976">
                  <c:v>-75.760500000000008</c:v>
                </c:pt>
                <c:pt idx="17977">
                  <c:v>-75.758499999999998</c:v>
                </c:pt>
                <c:pt idx="17978">
                  <c:v>-75.756500000000003</c:v>
                </c:pt>
                <c:pt idx="17979">
                  <c:v>-75.754500000000007</c:v>
                </c:pt>
                <c:pt idx="17980">
                  <c:v>-75.752499999999998</c:v>
                </c:pt>
                <c:pt idx="17981">
                  <c:v>-75.750500000000002</c:v>
                </c:pt>
                <c:pt idx="17982">
                  <c:v>-75.748500000000007</c:v>
                </c:pt>
                <c:pt idx="17983">
                  <c:v>-75.746499999999997</c:v>
                </c:pt>
                <c:pt idx="17984">
                  <c:v>-75.744500000000002</c:v>
                </c:pt>
                <c:pt idx="17985">
                  <c:v>-75.742500000000007</c:v>
                </c:pt>
                <c:pt idx="17986">
                  <c:v>-75.740499999999997</c:v>
                </c:pt>
                <c:pt idx="17987">
                  <c:v>-75.738500000000016</c:v>
                </c:pt>
                <c:pt idx="17988">
                  <c:v>-75.736500000000007</c:v>
                </c:pt>
                <c:pt idx="17989">
                  <c:v>-75.734499999999997</c:v>
                </c:pt>
                <c:pt idx="17990">
                  <c:v>-75.732500000000016</c:v>
                </c:pt>
                <c:pt idx="17991">
                  <c:v>-75.730500000000006</c:v>
                </c:pt>
                <c:pt idx="17992">
                  <c:v>-75.728499999999997</c:v>
                </c:pt>
                <c:pt idx="17993">
                  <c:v>-75.726500000000016</c:v>
                </c:pt>
                <c:pt idx="17994">
                  <c:v>-75.724500000000006</c:v>
                </c:pt>
                <c:pt idx="17995">
                  <c:v>-75.722499999999997</c:v>
                </c:pt>
                <c:pt idx="17996">
                  <c:v>-75.720500000000015</c:v>
                </c:pt>
                <c:pt idx="17997">
                  <c:v>-75.718500000000006</c:v>
                </c:pt>
                <c:pt idx="17998">
                  <c:v>-75.716499999999996</c:v>
                </c:pt>
                <c:pt idx="17999">
                  <c:v>-75.714500000000015</c:v>
                </c:pt>
                <c:pt idx="18000">
                  <c:v>-75.712500000000006</c:v>
                </c:pt>
                <c:pt idx="18001">
                  <c:v>-75.710499999999996</c:v>
                </c:pt>
                <c:pt idx="18002">
                  <c:v>-75.708500000000015</c:v>
                </c:pt>
                <c:pt idx="18003">
                  <c:v>-75.706500000000005</c:v>
                </c:pt>
                <c:pt idx="18004">
                  <c:v>-75.704499999999996</c:v>
                </c:pt>
                <c:pt idx="18005">
                  <c:v>-75.702500000000015</c:v>
                </c:pt>
                <c:pt idx="18006">
                  <c:v>-75.700500000000005</c:v>
                </c:pt>
                <c:pt idx="18007">
                  <c:v>-75.698499999999996</c:v>
                </c:pt>
                <c:pt idx="18008">
                  <c:v>-75.696500000000015</c:v>
                </c:pt>
                <c:pt idx="18009">
                  <c:v>-75.694500000000005</c:v>
                </c:pt>
                <c:pt idx="18010">
                  <c:v>-75.692499999999995</c:v>
                </c:pt>
                <c:pt idx="18011">
                  <c:v>-75.690500000000014</c:v>
                </c:pt>
                <c:pt idx="18012">
                  <c:v>-75.688500000000005</c:v>
                </c:pt>
                <c:pt idx="18013">
                  <c:v>-75.686499999999995</c:v>
                </c:pt>
                <c:pt idx="18014">
                  <c:v>-75.684500000000014</c:v>
                </c:pt>
                <c:pt idx="18015">
                  <c:v>-75.682500000000005</c:v>
                </c:pt>
                <c:pt idx="18016">
                  <c:v>-75.680500000000009</c:v>
                </c:pt>
                <c:pt idx="18017">
                  <c:v>-75.678500000000014</c:v>
                </c:pt>
                <c:pt idx="18018">
                  <c:v>-75.676500000000004</c:v>
                </c:pt>
                <c:pt idx="18019">
                  <c:v>-75.674500000000009</c:v>
                </c:pt>
                <c:pt idx="18020">
                  <c:v>-75.672500000000014</c:v>
                </c:pt>
                <c:pt idx="18021">
                  <c:v>-75.670500000000004</c:v>
                </c:pt>
                <c:pt idx="18022">
                  <c:v>-75.668500000000009</c:v>
                </c:pt>
                <c:pt idx="18023">
                  <c:v>-75.666500000000013</c:v>
                </c:pt>
                <c:pt idx="18024">
                  <c:v>-75.664500000000004</c:v>
                </c:pt>
                <c:pt idx="18025">
                  <c:v>-75.662500000000009</c:v>
                </c:pt>
                <c:pt idx="18026">
                  <c:v>-75.660500000000013</c:v>
                </c:pt>
                <c:pt idx="18027">
                  <c:v>-75.658500000000004</c:v>
                </c:pt>
                <c:pt idx="18028">
                  <c:v>-75.656500000000008</c:v>
                </c:pt>
                <c:pt idx="18029">
                  <c:v>-75.654500000000013</c:v>
                </c:pt>
                <c:pt idx="18030">
                  <c:v>-75.652500000000003</c:v>
                </c:pt>
                <c:pt idx="18031">
                  <c:v>-75.650500000000008</c:v>
                </c:pt>
                <c:pt idx="18032">
                  <c:v>-75.648500000000013</c:v>
                </c:pt>
                <c:pt idx="18033">
                  <c:v>-75.646500000000003</c:v>
                </c:pt>
                <c:pt idx="18034">
                  <c:v>-75.644500000000008</c:v>
                </c:pt>
                <c:pt idx="18035">
                  <c:v>-75.642500000000013</c:v>
                </c:pt>
                <c:pt idx="18036">
                  <c:v>-75.640500000000003</c:v>
                </c:pt>
                <c:pt idx="18037">
                  <c:v>-75.638500000000008</c:v>
                </c:pt>
                <c:pt idx="18038">
                  <c:v>-75.636500000000012</c:v>
                </c:pt>
                <c:pt idx="18039">
                  <c:v>-75.634500000000003</c:v>
                </c:pt>
                <c:pt idx="18040">
                  <c:v>-75.632500000000007</c:v>
                </c:pt>
                <c:pt idx="18041">
                  <c:v>-75.630500000000012</c:v>
                </c:pt>
                <c:pt idx="18042">
                  <c:v>-75.628500000000003</c:v>
                </c:pt>
                <c:pt idx="18043">
                  <c:v>-75.626500000000007</c:v>
                </c:pt>
                <c:pt idx="18044">
                  <c:v>-75.624500000000012</c:v>
                </c:pt>
                <c:pt idx="18045">
                  <c:v>-75.622500000000002</c:v>
                </c:pt>
                <c:pt idx="18046">
                  <c:v>-75.620500000000007</c:v>
                </c:pt>
                <c:pt idx="18047">
                  <c:v>-75.618500000000012</c:v>
                </c:pt>
                <c:pt idx="18048">
                  <c:v>-75.616500000000002</c:v>
                </c:pt>
                <c:pt idx="18049">
                  <c:v>-75.614500000000007</c:v>
                </c:pt>
                <c:pt idx="18050">
                  <c:v>-75.612500000000011</c:v>
                </c:pt>
                <c:pt idx="18051">
                  <c:v>-75.610500000000002</c:v>
                </c:pt>
                <c:pt idx="18052">
                  <c:v>-75.608500000000006</c:v>
                </c:pt>
                <c:pt idx="18053">
                  <c:v>-75.606500000000011</c:v>
                </c:pt>
                <c:pt idx="18054">
                  <c:v>-75.604500000000002</c:v>
                </c:pt>
                <c:pt idx="18055">
                  <c:v>-75.602500000000006</c:v>
                </c:pt>
                <c:pt idx="18056">
                  <c:v>-75.600500000000011</c:v>
                </c:pt>
                <c:pt idx="18057">
                  <c:v>-75.598500000000001</c:v>
                </c:pt>
                <c:pt idx="18058">
                  <c:v>-75.596500000000006</c:v>
                </c:pt>
                <c:pt idx="18059">
                  <c:v>-75.594500000000011</c:v>
                </c:pt>
                <c:pt idx="18060">
                  <c:v>-75.592500000000001</c:v>
                </c:pt>
                <c:pt idx="18061">
                  <c:v>-75.590500000000006</c:v>
                </c:pt>
                <c:pt idx="18062">
                  <c:v>-75.58850000000001</c:v>
                </c:pt>
                <c:pt idx="18063">
                  <c:v>-75.586500000000001</c:v>
                </c:pt>
                <c:pt idx="18064">
                  <c:v>-75.584500000000006</c:v>
                </c:pt>
                <c:pt idx="18065">
                  <c:v>-75.58250000000001</c:v>
                </c:pt>
                <c:pt idx="18066">
                  <c:v>-75.580500000000001</c:v>
                </c:pt>
                <c:pt idx="18067">
                  <c:v>-75.578500000000005</c:v>
                </c:pt>
                <c:pt idx="18068">
                  <c:v>-75.57650000000001</c:v>
                </c:pt>
                <c:pt idx="18069">
                  <c:v>-75.5745</c:v>
                </c:pt>
                <c:pt idx="18070">
                  <c:v>-75.572500000000005</c:v>
                </c:pt>
                <c:pt idx="18071">
                  <c:v>-75.57050000000001</c:v>
                </c:pt>
                <c:pt idx="18072">
                  <c:v>-75.5685</c:v>
                </c:pt>
                <c:pt idx="18073">
                  <c:v>-75.566500000000005</c:v>
                </c:pt>
                <c:pt idx="18074">
                  <c:v>-75.56450000000001</c:v>
                </c:pt>
                <c:pt idx="18075">
                  <c:v>-75.5625</c:v>
                </c:pt>
                <c:pt idx="18076">
                  <c:v>-75.560500000000005</c:v>
                </c:pt>
                <c:pt idx="18077">
                  <c:v>-75.558500000000009</c:v>
                </c:pt>
                <c:pt idx="18078">
                  <c:v>-75.5565</c:v>
                </c:pt>
                <c:pt idx="18079">
                  <c:v>-75.554500000000004</c:v>
                </c:pt>
                <c:pt idx="18080">
                  <c:v>-75.552500000000009</c:v>
                </c:pt>
                <c:pt idx="18081">
                  <c:v>-75.5505</c:v>
                </c:pt>
                <c:pt idx="18082">
                  <c:v>-75.548500000000004</c:v>
                </c:pt>
                <c:pt idx="18083">
                  <c:v>-75.546500000000009</c:v>
                </c:pt>
                <c:pt idx="18084">
                  <c:v>-75.544499999999999</c:v>
                </c:pt>
                <c:pt idx="18085">
                  <c:v>-75.542500000000004</c:v>
                </c:pt>
                <c:pt idx="18086">
                  <c:v>-75.540500000000009</c:v>
                </c:pt>
                <c:pt idx="18087">
                  <c:v>-75.538499999999999</c:v>
                </c:pt>
                <c:pt idx="18088">
                  <c:v>-75.536500000000004</c:v>
                </c:pt>
                <c:pt idx="18089">
                  <c:v>-75.534500000000008</c:v>
                </c:pt>
                <c:pt idx="18090">
                  <c:v>-75.532499999999999</c:v>
                </c:pt>
                <c:pt idx="18091">
                  <c:v>-75.530500000000004</c:v>
                </c:pt>
                <c:pt idx="18092">
                  <c:v>-75.528500000000008</c:v>
                </c:pt>
                <c:pt idx="18093">
                  <c:v>-75.526499999999999</c:v>
                </c:pt>
                <c:pt idx="18094">
                  <c:v>-75.524500000000003</c:v>
                </c:pt>
                <c:pt idx="18095">
                  <c:v>-75.522500000000008</c:v>
                </c:pt>
                <c:pt idx="18096">
                  <c:v>-75.520499999999998</c:v>
                </c:pt>
                <c:pt idx="18097">
                  <c:v>-75.518500000000003</c:v>
                </c:pt>
                <c:pt idx="18098">
                  <c:v>-75.516500000000008</c:v>
                </c:pt>
                <c:pt idx="18099">
                  <c:v>-75.514499999999998</c:v>
                </c:pt>
                <c:pt idx="18100">
                  <c:v>-75.512500000000003</c:v>
                </c:pt>
                <c:pt idx="18101">
                  <c:v>-75.510500000000008</c:v>
                </c:pt>
                <c:pt idx="18102">
                  <c:v>-75.508499999999998</c:v>
                </c:pt>
                <c:pt idx="18103">
                  <c:v>-75.506500000000003</c:v>
                </c:pt>
                <c:pt idx="18104">
                  <c:v>-75.504500000000007</c:v>
                </c:pt>
                <c:pt idx="18105">
                  <c:v>-75.502499999999998</c:v>
                </c:pt>
                <c:pt idx="18106">
                  <c:v>-75.500500000000002</c:v>
                </c:pt>
                <c:pt idx="18107">
                  <c:v>-75.498500000000007</c:v>
                </c:pt>
                <c:pt idx="18108">
                  <c:v>-75.496499999999997</c:v>
                </c:pt>
                <c:pt idx="18109">
                  <c:v>-75.494500000000002</c:v>
                </c:pt>
                <c:pt idx="18110">
                  <c:v>-75.492500000000007</c:v>
                </c:pt>
                <c:pt idx="18111">
                  <c:v>-75.490499999999997</c:v>
                </c:pt>
                <c:pt idx="18112">
                  <c:v>-75.488500000000016</c:v>
                </c:pt>
                <c:pt idx="18113">
                  <c:v>-75.486500000000007</c:v>
                </c:pt>
                <c:pt idx="18114">
                  <c:v>-75.484499999999997</c:v>
                </c:pt>
                <c:pt idx="18115">
                  <c:v>-75.482500000000016</c:v>
                </c:pt>
                <c:pt idx="18116">
                  <c:v>-75.480500000000006</c:v>
                </c:pt>
                <c:pt idx="18117">
                  <c:v>-75.478499999999997</c:v>
                </c:pt>
                <c:pt idx="18118">
                  <c:v>-75.476500000000016</c:v>
                </c:pt>
                <c:pt idx="18119">
                  <c:v>-75.474500000000006</c:v>
                </c:pt>
                <c:pt idx="18120">
                  <c:v>-75.472499999999997</c:v>
                </c:pt>
                <c:pt idx="18121">
                  <c:v>-75.470500000000015</c:v>
                </c:pt>
                <c:pt idx="18122">
                  <c:v>-75.468500000000006</c:v>
                </c:pt>
                <c:pt idx="18123">
                  <c:v>-75.466499999999996</c:v>
                </c:pt>
                <c:pt idx="18124">
                  <c:v>-75.464500000000015</c:v>
                </c:pt>
                <c:pt idx="18125">
                  <c:v>-75.462500000000006</c:v>
                </c:pt>
                <c:pt idx="18126">
                  <c:v>-75.460499999999996</c:v>
                </c:pt>
                <c:pt idx="18127">
                  <c:v>-75.458500000000015</c:v>
                </c:pt>
                <c:pt idx="18128">
                  <c:v>-75.456500000000005</c:v>
                </c:pt>
                <c:pt idx="18129">
                  <c:v>-75.454499999999996</c:v>
                </c:pt>
                <c:pt idx="18130">
                  <c:v>-75.452500000000015</c:v>
                </c:pt>
                <c:pt idx="18131">
                  <c:v>-75.450500000000005</c:v>
                </c:pt>
                <c:pt idx="18132">
                  <c:v>-75.448499999999996</c:v>
                </c:pt>
                <c:pt idx="18133">
                  <c:v>-75.446500000000015</c:v>
                </c:pt>
                <c:pt idx="18134">
                  <c:v>-75.444500000000005</c:v>
                </c:pt>
                <c:pt idx="18135">
                  <c:v>-75.442499999999995</c:v>
                </c:pt>
                <c:pt idx="18136">
                  <c:v>-75.440500000000014</c:v>
                </c:pt>
                <c:pt idx="18137">
                  <c:v>-75.438500000000005</c:v>
                </c:pt>
                <c:pt idx="18138">
                  <c:v>-75.436499999999995</c:v>
                </c:pt>
                <c:pt idx="18139">
                  <c:v>-75.434500000000014</c:v>
                </c:pt>
                <c:pt idx="18140">
                  <c:v>-75.432500000000005</c:v>
                </c:pt>
                <c:pt idx="18141">
                  <c:v>-75.430500000000009</c:v>
                </c:pt>
                <c:pt idx="18142">
                  <c:v>-75.428500000000014</c:v>
                </c:pt>
                <c:pt idx="18143">
                  <c:v>-75.426500000000004</c:v>
                </c:pt>
                <c:pt idx="18144">
                  <c:v>-75.424500000000009</c:v>
                </c:pt>
                <c:pt idx="18145">
                  <c:v>-75.422500000000014</c:v>
                </c:pt>
                <c:pt idx="18146">
                  <c:v>-75.420500000000004</c:v>
                </c:pt>
                <c:pt idx="18147">
                  <c:v>-75.418500000000009</c:v>
                </c:pt>
                <c:pt idx="18148">
                  <c:v>-75.416500000000013</c:v>
                </c:pt>
                <c:pt idx="18149">
                  <c:v>-75.414500000000004</c:v>
                </c:pt>
                <c:pt idx="18150">
                  <c:v>-75.412500000000009</c:v>
                </c:pt>
                <c:pt idx="18151">
                  <c:v>-75.410500000000013</c:v>
                </c:pt>
                <c:pt idx="18152">
                  <c:v>-75.408500000000004</c:v>
                </c:pt>
                <c:pt idx="18153">
                  <c:v>-75.406500000000008</c:v>
                </c:pt>
                <c:pt idx="18154">
                  <c:v>-75.404500000000013</c:v>
                </c:pt>
                <c:pt idx="18155">
                  <c:v>-75.402500000000003</c:v>
                </c:pt>
                <c:pt idx="18156">
                  <c:v>-75.400500000000008</c:v>
                </c:pt>
                <c:pt idx="18157">
                  <c:v>-75.398500000000013</c:v>
                </c:pt>
                <c:pt idx="18158">
                  <c:v>-75.396500000000003</c:v>
                </c:pt>
                <c:pt idx="18159">
                  <c:v>-75.394500000000008</c:v>
                </c:pt>
                <c:pt idx="18160">
                  <c:v>-75.392500000000013</c:v>
                </c:pt>
                <c:pt idx="18161">
                  <c:v>-75.390500000000003</c:v>
                </c:pt>
                <c:pt idx="18162">
                  <c:v>-75.388500000000008</c:v>
                </c:pt>
                <c:pt idx="18163">
                  <c:v>-75.386500000000012</c:v>
                </c:pt>
                <c:pt idx="18164">
                  <c:v>-75.384500000000003</c:v>
                </c:pt>
                <c:pt idx="18165">
                  <c:v>-75.382500000000007</c:v>
                </c:pt>
                <c:pt idx="18166">
                  <c:v>-75.380500000000012</c:v>
                </c:pt>
                <c:pt idx="18167">
                  <c:v>-75.378500000000003</c:v>
                </c:pt>
                <c:pt idx="18168">
                  <c:v>-75.376500000000007</c:v>
                </c:pt>
                <c:pt idx="18169">
                  <c:v>-75.374500000000012</c:v>
                </c:pt>
                <c:pt idx="18170">
                  <c:v>-75.372500000000002</c:v>
                </c:pt>
                <c:pt idx="18171">
                  <c:v>-75.370500000000007</c:v>
                </c:pt>
                <c:pt idx="18172">
                  <c:v>-75.368500000000012</c:v>
                </c:pt>
                <c:pt idx="18173">
                  <c:v>-75.366500000000002</c:v>
                </c:pt>
                <c:pt idx="18174">
                  <c:v>-75.364500000000007</c:v>
                </c:pt>
                <c:pt idx="18175">
                  <c:v>-75.362500000000011</c:v>
                </c:pt>
                <c:pt idx="18176">
                  <c:v>-75.360500000000002</c:v>
                </c:pt>
                <c:pt idx="18177">
                  <c:v>-75.358500000000006</c:v>
                </c:pt>
                <c:pt idx="18178">
                  <c:v>-75.356500000000011</c:v>
                </c:pt>
                <c:pt idx="18179">
                  <c:v>-75.354500000000002</c:v>
                </c:pt>
                <c:pt idx="18180">
                  <c:v>-75.352500000000006</c:v>
                </c:pt>
                <c:pt idx="18181">
                  <c:v>-75.350500000000011</c:v>
                </c:pt>
                <c:pt idx="18182">
                  <c:v>-75.348500000000001</c:v>
                </c:pt>
                <c:pt idx="18183">
                  <c:v>-75.346500000000006</c:v>
                </c:pt>
                <c:pt idx="18184">
                  <c:v>-75.344500000000011</c:v>
                </c:pt>
                <c:pt idx="18185">
                  <c:v>-75.342500000000001</c:v>
                </c:pt>
                <c:pt idx="18186">
                  <c:v>-75.340500000000006</c:v>
                </c:pt>
                <c:pt idx="18187">
                  <c:v>-75.33850000000001</c:v>
                </c:pt>
                <c:pt idx="18188">
                  <c:v>-75.336500000000001</c:v>
                </c:pt>
                <c:pt idx="18189">
                  <c:v>-75.334500000000006</c:v>
                </c:pt>
                <c:pt idx="18190">
                  <c:v>-75.33250000000001</c:v>
                </c:pt>
                <c:pt idx="18191">
                  <c:v>-75.330500000000001</c:v>
                </c:pt>
                <c:pt idx="18192">
                  <c:v>-75.328500000000005</c:v>
                </c:pt>
                <c:pt idx="18193">
                  <c:v>-75.32650000000001</c:v>
                </c:pt>
                <c:pt idx="18194">
                  <c:v>-75.3245</c:v>
                </c:pt>
                <c:pt idx="18195">
                  <c:v>-75.322500000000005</c:v>
                </c:pt>
                <c:pt idx="18196">
                  <c:v>-75.32050000000001</c:v>
                </c:pt>
                <c:pt idx="18197">
                  <c:v>-75.3185</c:v>
                </c:pt>
                <c:pt idx="18198">
                  <c:v>-75.316500000000005</c:v>
                </c:pt>
                <c:pt idx="18199">
                  <c:v>-75.31450000000001</c:v>
                </c:pt>
                <c:pt idx="18200">
                  <c:v>-75.3125</c:v>
                </c:pt>
                <c:pt idx="18201">
                  <c:v>-75.310500000000005</c:v>
                </c:pt>
                <c:pt idx="18202">
                  <c:v>-75.308500000000009</c:v>
                </c:pt>
                <c:pt idx="18203">
                  <c:v>-75.3065</c:v>
                </c:pt>
                <c:pt idx="18204">
                  <c:v>-75.304500000000004</c:v>
                </c:pt>
                <c:pt idx="18205">
                  <c:v>-75.302500000000009</c:v>
                </c:pt>
                <c:pt idx="18206">
                  <c:v>-75.3005</c:v>
                </c:pt>
                <c:pt idx="18207">
                  <c:v>-75.298500000000004</c:v>
                </c:pt>
                <c:pt idx="18208">
                  <c:v>-75.296500000000009</c:v>
                </c:pt>
                <c:pt idx="18209">
                  <c:v>-75.294499999999999</c:v>
                </c:pt>
                <c:pt idx="18210">
                  <c:v>-75.292500000000004</c:v>
                </c:pt>
                <c:pt idx="18211">
                  <c:v>-75.290500000000009</c:v>
                </c:pt>
                <c:pt idx="18212">
                  <c:v>-75.288499999999999</c:v>
                </c:pt>
                <c:pt idx="18213">
                  <c:v>-75.286500000000004</c:v>
                </c:pt>
                <c:pt idx="18214">
                  <c:v>-75.284500000000008</c:v>
                </c:pt>
                <c:pt idx="18215">
                  <c:v>-75.282499999999999</c:v>
                </c:pt>
                <c:pt idx="18216">
                  <c:v>-75.280500000000004</c:v>
                </c:pt>
                <c:pt idx="18217">
                  <c:v>-75.278500000000008</c:v>
                </c:pt>
                <c:pt idx="18218">
                  <c:v>-75.276499999999999</c:v>
                </c:pt>
                <c:pt idx="18219">
                  <c:v>-75.274500000000003</c:v>
                </c:pt>
                <c:pt idx="18220">
                  <c:v>-75.272500000000008</c:v>
                </c:pt>
                <c:pt idx="18221">
                  <c:v>-75.270499999999998</c:v>
                </c:pt>
                <c:pt idx="18222">
                  <c:v>-75.268500000000003</c:v>
                </c:pt>
                <c:pt idx="18223">
                  <c:v>-75.266500000000008</c:v>
                </c:pt>
                <c:pt idx="18224">
                  <c:v>-75.264499999999998</c:v>
                </c:pt>
                <c:pt idx="18225">
                  <c:v>-75.262500000000003</c:v>
                </c:pt>
                <c:pt idx="18226">
                  <c:v>-75.260500000000008</c:v>
                </c:pt>
                <c:pt idx="18227">
                  <c:v>-75.258499999999998</c:v>
                </c:pt>
                <c:pt idx="18228">
                  <c:v>-75.256500000000003</c:v>
                </c:pt>
                <c:pt idx="18229">
                  <c:v>-75.254500000000007</c:v>
                </c:pt>
                <c:pt idx="18230">
                  <c:v>-75.252499999999998</c:v>
                </c:pt>
                <c:pt idx="18231">
                  <c:v>-75.250500000000002</c:v>
                </c:pt>
                <c:pt idx="18232">
                  <c:v>-75.248500000000007</c:v>
                </c:pt>
                <c:pt idx="18233">
                  <c:v>-75.246499999999997</c:v>
                </c:pt>
                <c:pt idx="18234">
                  <c:v>-75.244500000000002</c:v>
                </c:pt>
                <c:pt idx="18235">
                  <c:v>-75.242500000000007</c:v>
                </c:pt>
                <c:pt idx="18236">
                  <c:v>-75.240499999999997</c:v>
                </c:pt>
                <c:pt idx="18237">
                  <c:v>-75.238500000000016</c:v>
                </c:pt>
                <c:pt idx="18238">
                  <c:v>-75.236500000000007</c:v>
                </c:pt>
                <c:pt idx="18239">
                  <c:v>-75.234499999999997</c:v>
                </c:pt>
                <c:pt idx="18240">
                  <c:v>-75.232500000000016</c:v>
                </c:pt>
                <c:pt idx="18241">
                  <c:v>-75.230500000000006</c:v>
                </c:pt>
                <c:pt idx="18242">
                  <c:v>-75.228499999999997</c:v>
                </c:pt>
                <c:pt idx="18243">
                  <c:v>-75.226500000000016</c:v>
                </c:pt>
                <c:pt idx="18244">
                  <c:v>-75.224500000000006</c:v>
                </c:pt>
                <c:pt idx="18245">
                  <c:v>-75.222499999999997</c:v>
                </c:pt>
                <c:pt idx="18246">
                  <c:v>-75.220500000000015</c:v>
                </c:pt>
                <c:pt idx="18247">
                  <c:v>-75.218500000000006</c:v>
                </c:pt>
                <c:pt idx="18248">
                  <c:v>-75.216499999999996</c:v>
                </c:pt>
                <c:pt idx="18249">
                  <c:v>-75.214500000000015</c:v>
                </c:pt>
                <c:pt idx="18250">
                  <c:v>-75.212500000000006</c:v>
                </c:pt>
                <c:pt idx="18251">
                  <c:v>-75.210499999999996</c:v>
                </c:pt>
                <c:pt idx="18252">
                  <c:v>-75.208500000000015</c:v>
                </c:pt>
                <c:pt idx="18253">
                  <c:v>-75.206500000000005</c:v>
                </c:pt>
                <c:pt idx="18254">
                  <c:v>-75.204499999999996</c:v>
                </c:pt>
                <c:pt idx="18255">
                  <c:v>-75.202500000000015</c:v>
                </c:pt>
                <c:pt idx="18256">
                  <c:v>-75.200500000000005</c:v>
                </c:pt>
                <c:pt idx="18257">
                  <c:v>-75.198499999999996</c:v>
                </c:pt>
                <c:pt idx="18258">
                  <c:v>-75.196500000000015</c:v>
                </c:pt>
                <c:pt idx="18259">
                  <c:v>-75.194500000000005</c:v>
                </c:pt>
                <c:pt idx="18260">
                  <c:v>-75.192499999999995</c:v>
                </c:pt>
                <c:pt idx="18261">
                  <c:v>-75.190500000000014</c:v>
                </c:pt>
                <c:pt idx="18262">
                  <c:v>-75.188500000000005</c:v>
                </c:pt>
                <c:pt idx="18263">
                  <c:v>-75.186499999999995</c:v>
                </c:pt>
                <c:pt idx="18264">
                  <c:v>-75.184500000000014</c:v>
                </c:pt>
                <c:pt idx="18265">
                  <c:v>-75.182500000000005</c:v>
                </c:pt>
                <c:pt idx="18266">
                  <c:v>-75.180500000000009</c:v>
                </c:pt>
                <c:pt idx="18267">
                  <c:v>-75.178500000000014</c:v>
                </c:pt>
                <c:pt idx="18268">
                  <c:v>-75.176500000000004</c:v>
                </c:pt>
                <c:pt idx="18269">
                  <c:v>-75.174500000000009</c:v>
                </c:pt>
                <c:pt idx="18270">
                  <c:v>-75.172500000000014</c:v>
                </c:pt>
                <c:pt idx="18271">
                  <c:v>-75.170500000000004</c:v>
                </c:pt>
                <c:pt idx="18272">
                  <c:v>-75.168500000000009</c:v>
                </c:pt>
                <c:pt idx="18273">
                  <c:v>-75.166500000000013</c:v>
                </c:pt>
                <c:pt idx="18274">
                  <c:v>-75.164500000000004</c:v>
                </c:pt>
                <c:pt idx="18275">
                  <c:v>-75.162500000000009</c:v>
                </c:pt>
                <c:pt idx="18276">
                  <c:v>-75.160500000000013</c:v>
                </c:pt>
                <c:pt idx="18277">
                  <c:v>-75.158500000000004</c:v>
                </c:pt>
                <c:pt idx="18278">
                  <c:v>-75.156500000000008</c:v>
                </c:pt>
                <c:pt idx="18279">
                  <c:v>-75.154500000000013</c:v>
                </c:pt>
                <c:pt idx="18280">
                  <c:v>-75.152500000000003</c:v>
                </c:pt>
                <c:pt idx="18281">
                  <c:v>-75.150500000000008</c:v>
                </c:pt>
                <c:pt idx="18282">
                  <c:v>-75.148500000000013</c:v>
                </c:pt>
                <c:pt idx="18283">
                  <c:v>-75.146500000000003</c:v>
                </c:pt>
                <c:pt idx="18284">
                  <c:v>-75.144500000000008</c:v>
                </c:pt>
                <c:pt idx="18285">
                  <c:v>-75.142500000000013</c:v>
                </c:pt>
                <c:pt idx="18286">
                  <c:v>-75.140500000000003</c:v>
                </c:pt>
                <c:pt idx="18287">
                  <c:v>-75.138500000000008</c:v>
                </c:pt>
                <c:pt idx="18288">
                  <c:v>-75.136500000000012</c:v>
                </c:pt>
                <c:pt idx="18289">
                  <c:v>-75.134500000000003</c:v>
                </c:pt>
                <c:pt idx="18290">
                  <c:v>-75.132500000000007</c:v>
                </c:pt>
                <c:pt idx="18291">
                  <c:v>-75.130500000000012</c:v>
                </c:pt>
                <c:pt idx="18292">
                  <c:v>-75.128500000000003</c:v>
                </c:pt>
                <c:pt idx="18293">
                  <c:v>-75.126500000000007</c:v>
                </c:pt>
                <c:pt idx="18294">
                  <c:v>-75.124500000000012</c:v>
                </c:pt>
                <c:pt idx="18295">
                  <c:v>-75.122500000000002</c:v>
                </c:pt>
                <c:pt idx="18296">
                  <c:v>-75.120500000000007</c:v>
                </c:pt>
                <c:pt idx="18297">
                  <c:v>-75.118500000000012</c:v>
                </c:pt>
                <c:pt idx="18298">
                  <c:v>-75.116500000000002</c:v>
                </c:pt>
                <c:pt idx="18299">
                  <c:v>-75.114500000000007</c:v>
                </c:pt>
                <c:pt idx="18300">
                  <c:v>-75.112500000000011</c:v>
                </c:pt>
                <c:pt idx="18301">
                  <c:v>-75.110500000000002</c:v>
                </c:pt>
                <c:pt idx="18302">
                  <c:v>-75.108500000000006</c:v>
                </c:pt>
                <c:pt idx="18303">
                  <c:v>-75.106500000000011</c:v>
                </c:pt>
                <c:pt idx="18304">
                  <c:v>-75.104500000000002</c:v>
                </c:pt>
                <c:pt idx="18305">
                  <c:v>-75.102500000000006</c:v>
                </c:pt>
                <c:pt idx="18306">
                  <c:v>-75.100500000000011</c:v>
                </c:pt>
                <c:pt idx="18307">
                  <c:v>-75.098500000000001</c:v>
                </c:pt>
                <c:pt idx="18308">
                  <c:v>-75.096500000000006</c:v>
                </c:pt>
                <c:pt idx="18309">
                  <c:v>-75.094500000000011</c:v>
                </c:pt>
                <c:pt idx="18310">
                  <c:v>-75.092500000000001</c:v>
                </c:pt>
                <c:pt idx="18311">
                  <c:v>-75.090500000000006</c:v>
                </c:pt>
                <c:pt idx="18312">
                  <c:v>-75.08850000000001</c:v>
                </c:pt>
                <c:pt idx="18313">
                  <c:v>-75.086500000000001</c:v>
                </c:pt>
                <c:pt idx="18314">
                  <c:v>-75.084500000000006</c:v>
                </c:pt>
                <c:pt idx="18315">
                  <c:v>-75.08250000000001</c:v>
                </c:pt>
                <c:pt idx="18316">
                  <c:v>-75.080500000000001</c:v>
                </c:pt>
                <c:pt idx="18317">
                  <c:v>-75.078500000000005</c:v>
                </c:pt>
                <c:pt idx="18318">
                  <c:v>-75.07650000000001</c:v>
                </c:pt>
                <c:pt idx="18319">
                  <c:v>-75.0745</c:v>
                </c:pt>
                <c:pt idx="18320">
                  <c:v>-75.072500000000005</c:v>
                </c:pt>
                <c:pt idx="18321">
                  <c:v>-75.07050000000001</c:v>
                </c:pt>
                <c:pt idx="18322">
                  <c:v>-75.0685</c:v>
                </c:pt>
                <c:pt idx="18323">
                  <c:v>-75.066500000000005</c:v>
                </c:pt>
                <c:pt idx="18324">
                  <c:v>-75.06450000000001</c:v>
                </c:pt>
                <c:pt idx="18325">
                  <c:v>-75.0625</c:v>
                </c:pt>
                <c:pt idx="18326">
                  <c:v>-75.060500000000005</c:v>
                </c:pt>
                <c:pt idx="18327">
                  <c:v>-75.058500000000009</c:v>
                </c:pt>
                <c:pt idx="18328">
                  <c:v>-75.0565</c:v>
                </c:pt>
                <c:pt idx="18329">
                  <c:v>-75.054500000000004</c:v>
                </c:pt>
                <c:pt idx="18330">
                  <c:v>-75.052500000000009</c:v>
                </c:pt>
                <c:pt idx="18331">
                  <c:v>-75.0505</c:v>
                </c:pt>
                <c:pt idx="18332">
                  <c:v>-75.048500000000004</c:v>
                </c:pt>
                <c:pt idx="18333">
                  <c:v>-75.046500000000009</c:v>
                </c:pt>
                <c:pt idx="18334">
                  <c:v>-75.044499999999999</c:v>
                </c:pt>
                <c:pt idx="18335">
                  <c:v>-75.042500000000004</c:v>
                </c:pt>
                <c:pt idx="18336">
                  <c:v>-75.040500000000009</c:v>
                </c:pt>
                <c:pt idx="18337">
                  <c:v>-75.038499999999999</c:v>
                </c:pt>
                <c:pt idx="18338">
                  <c:v>-75.036500000000004</c:v>
                </c:pt>
                <c:pt idx="18339">
                  <c:v>-75.034500000000008</c:v>
                </c:pt>
                <c:pt idx="18340">
                  <c:v>-75.032499999999999</c:v>
                </c:pt>
                <c:pt idx="18341">
                  <c:v>-75.030500000000004</c:v>
                </c:pt>
                <c:pt idx="18342">
                  <c:v>-75.028500000000008</c:v>
                </c:pt>
                <c:pt idx="18343">
                  <c:v>-75.026499999999999</c:v>
                </c:pt>
                <c:pt idx="18344">
                  <c:v>-75.024500000000003</c:v>
                </c:pt>
                <c:pt idx="18345">
                  <c:v>-75.022500000000008</c:v>
                </c:pt>
                <c:pt idx="18346">
                  <c:v>-75.020499999999998</c:v>
                </c:pt>
                <c:pt idx="18347">
                  <c:v>-75.018500000000003</c:v>
                </c:pt>
                <c:pt idx="18348">
                  <c:v>-75.016500000000008</c:v>
                </c:pt>
                <c:pt idx="18349">
                  <c:v>-75.014499999999998</c:v>
                </c:pt>
                <c:pt idx="18350">
                  <c:v>-75.012500000000003</c:v>
                </c:pt>
                <c:pt idx="18351">
                  <c:v>-75.010500000000008</c:v>
                </c:pt>
                <c:pt idx="18352">
                  <c:v>-75.008499999999998</c:v>
                </c:pt>
                <c:pt idx="18353">
                  <c:v>-75.006500000000003</c:v>
                </c:pt>
                <c:pt idx="18354">
                  <c:v>-75.004500000000007</c:v>
                </c:pt>
                <c:pt idx="18355">
                  <c:v>-75.002499999999998</c:v>
                </c:pt>
                <c:pt idx="18356">
                  <c:v>-75.000500000000002</c:v>
                </c:pt>
                <c:pt idx="18357">
                  <c:v>-74.998500000000007</c:v>
                </c:pt>
                <c:pt idx="18358">
                  <c:v>-74.996499999999997</c:v>
                </c:pt>
                <c:pt idx="18359">
                  <c:v>-74.994500000000002</c:v>
                </c:pt>
                <c:pt idx="18360">
                  <c:v>-74.992500000000007</c:v>
                </c:pt>
                <c:pt idx="18361">
                  <c:v>-74.990499999999997</c:v>
                </c:pt>
                <c:pt idx="18362">
                  <c:v>-74.988500000000016</c:v>
                </c:pt>
                <c:pt idx="18363">
                  <c:v>-74.986500000000007</c:v>
                </c:pt>
                <c:pt idx="18364">
                  <c:v>-74.984499999999997</c:v>
                </c:pt>
                <c:pt idx="18365">
                  <c:v>-74.982500000000016</c:v>
                </c:pt>
                <c:pt idx="18366">
                  <c:v>-74.980500000000006</c:v>
                </c:pt>
                <c:pt idx="18367">
                  <c:v>-74.978499999999997</c:v>
                </c:pt>
                <c:pt idx="18368">
                  <c:v>-74.976500000000016</c:v>
                </c:pt>
                <c:pt idx="18369">
                  <c:v>-74.974500000000006</c:v>
                </c:pt>
                <c:pt idx="18370">
                  <c:v>-74.972499999999997</c:v>
                </c:pt>
                <c:pt idx="18371">
                  <c:v>-74.970500000000015</c:v>
                </c:pt>
                <c:pt idx="18372">
                  <c:v>-74.968500000000006</c:v>
                </c:pt>
                <c:pt idx="18373">
                  <c:v>-74.966499999999996</c:v>
                </c:pt>
                <c:pt idx="18374">
                  <c:v>-74.964500000000015</c:v>
                </c:pt>
                <c:pt idx="18375">
                  <c:v>-74.962500000000006</c:v>
                </c:pt>
                <c:pt idx="18376">
                  <c:v>-74.960499999999996</c:v>
                </c:pt>
                <c:pt idx="18377">
                  <c:v>-74.958500000000015</c:v>
                </c:pt>
                <c:pt idx="18378">
                  <c:v>-74.956500000000005</c:v>
                </c:pt>
                <c:pt idx="18379">
                  <c:v>-74.954499999999996</c:v>
                </c:pt>
                <c:pt idx="18380">
                  <c:v>-74.952500000000015</c:v>
                </c:pt>
                <c:pt idx="18381">
                  <c:v>-74.950500000000005</c:v>
                </c:pt>
                <c:pt idx="18382">
                  <c:v>-74.948499999999996</c:v>
                </c:pt>
                <c:pt idx="18383">
                  <c:v>-74.946500000000015</c:v>
                </c:pt>
                <c:pt idx="18384">
                  <c:v>-74.944500000000005</c:v>
                </c:pt>
                <c:pt idx="18385">
                  <c:v>-74.942499999999995</c:v>
                </c:pt>
                <c:pt idx="18386">
                  <c:v>-74.940500000000014</c:v>
                </c:pt>
                <c:pt idx="18387">
                  <c:v>-74.938500000000005</c:v>
                </c:pt>
                <c:pt idx="18388">
                  <c:v>-74.936499999999995</c:v>
                </c:pt>
                <c:pt idx="18389">
                  <c:v>-74.934500000000014</c:v>
                </c:pt>
                <c:pt idx="18390">
                  <c:v>-74.932500000000005</c:v>
                </c:pt>
                <c:pt idx="18391">
                  <c:v>-74.930500000000009</c:v>
                </c:pt>
                <c:pt idx="18392">
                  <c:v>-74.928500000000014</c:v>
                </c:pt>
                <c:pt idx="18393">
                  <c:v>-74.926500000000004</c:v>
                </c:pt>
                <c:pt idx="18394">
                  <c:v>-74.924500000000009</c:v>
                </c:pt>
                <c:pt idx="18395">
                  <c:v>-74.922500000000014</c:v>
                </c:pt>
                <c:pt idx="18396">
                  <c:v>-74.920500000000004</c:v>
                </c:pt>
                <c:pt idx="18397">
                  <c:v>-74.918500000000009</c:v>
                </c:pt>
                <c:pt idx="18398">
                  <c:v>-74.916500000000013</c:v>
                </c:pt>
                <c:pt idx="18399">
                  <c:v>-74.914500000000004</c:v>
                </c:pt>
                <c:pt idx="18400">
                  <c:v>-74.912500000000009</c:v>
                </c:pt>
                <c:pt idx="18401">
                  <c:v>-74.910500000000013</c:v>
                </c:pt>
                <c:pt idx="18402">
                  <c:v>-74.908500000000004</c:v>
                </c:pt>
                <c:pt idx="18403">
                  <c:v>-74.906500000000008</c:v>
                </c:pt>
                <c:pt idx="18404">
                  <c:v>-74.904500000000013</c:v>
                </c:pt>
                <c:pt idx="18405">
                  <c:v>-74.902500000000003</c:v>
                </c:pt>
                <c:pt idx="18406">
                  <c:v>-74.900500000000008</c:v>
                </c:pt>
                <c:pt idx="18407">
                  <c:v>-74.898500000000013</c:v>
                </c:pt>
                <c:pt idx="18408">
                  <c:v>-74.896500000000003</c:v>
                </c:pt>
                <c:pt idx="18409">
                  <c:v>-74.894500000000008</c:v>
                </c:pt>
                <c:pt idx="18410">
                  <c:v>-74.892500000000013</c:v>
                </c:pt>
                <c:pt idx="18411">
                  <c:v>-74.890500000000003</c:v>
                </c:pt>
                <c:pt idx="18412">
                  <c:v>-74.888500000000008</c:v>
                </c:pt>
                <c:pt idx="18413">
                  <c:v>-74.886500000000012</c:v>
                </c:pt>
                <c:pt idx="18414">
                  <c:v>-74.884500000000003</c:v>
                </c:pt>
                <c:pt idx="18415">
                  <c:v>-74.882500000000007</c:v>
                </c:pt>
                <c:pt idx="18416">
                  <c:v>-74.880500000000012</c:v>
                </c:pt>
                <c:pt idx="18417">
                  <c:v>-74.878500000000003</c:v>
                </c:pt>
                <c:pt idx="18418">
                  <c:v>-74.876500000000007</c:v>
                </c:pt>
                <c:pt idx="18419">
                  <c:v>-74.874500000000012</c:v>
                </c:pt>
                <c:pt idx="18420">
                  <c:v>-74.872500000000002</c:v>
                </c:pt>
                <c:pt idx="18421">
                  <c:v>-74.870500000000007</c:v>
                </c:pt>
                <c:pt idx="18422">
                  <c:v>-74.868500000000012</c:v>
                </c:pt>
                <c:pt idx="18423">
                  <c:v>-74.866500000000002</c:v>
                </c:pt>
                <c:pt idx="18424">
                  <c:v>-74.864500000000007</c:v>
                </c:pt>
                <c:pt idx="18425">
                  <c:v>-74.862500000000011</c:v>
                </c:pt>
                <c:pt idx="18426">
                  <c:v>-74.860500000000002</c:v>
                </c:pt>
                <c:pt idx="18427">
                  <c:v>-74.858500000000006</c:v>
                </c:pt>
                <c:pt idx="18428">
                  <c:v>-74.856500000000011</c:v>
                </c:pt>
                <c:pt idx="18429">
                  <c:v>-74.854500000000002</c:v>
                </c:pt>
                <c:pt idx="18430">
                  <c:v>-74.852500000000006</c:v>
                </c:pt>
                <c:pt idx="18431">
                  <c:v>-74.850500000000011</c:v>
                </c:pt>
                <c:pt idx="18432">
                  <c:v>-74.848500000000001</c:v>
                </c:pt>
                <c:pt idx="18433">
                  <c:v>-74.846500000000006</c:v>
                </c:pt>
                <c:pt idx="18434">
                  <c:v>-74.844500000000011</c:v>
                </c:pt>
                <c:pt idx="18435">
                  <c:v>-74.842500000000001</c:v>
                </c:pt>
                <c:pt idx="18436">
                  <c:v>-74.840500000000006</c:v>
                </c:pt>
                <c:pt idx="18437">
                  <c:v>-74.83850000000001</c:v>
                </c:pt>
                <c:pt idx="18438">
                  <c:v>-74.836500000000001</c:v>
                </c:pt>
                <c:pt idx="18439">
                  <c:v>-74.834500000000006</c:v>
                </c:pt>
                <c:pt idx="18440">
                  <c:v>-74.83250000000001</c:v>
                </c:pt>
                <c:pt idx="18441">
                  <c:v>-74.830500000000001</c:v>
                </c:pt>
                <c:pt idx="18442">
                  <c:v>-74.828500000000005</c:v>
                </c:pt>
                <c:pt idx="18443">
                  <c:v>-74.82650000000001</c:v>
                </c:pt>
                <c:pt idx="18444">
                  <c:v>-74.8245</c:v>
                </c:pt>
                <c:pt idx="18445">
                  <c:v>-74.822500000000005</c:v>
                </c:pt>
                <c:pt idx="18446">
                  <c:v>-74.82050000000001</c:v>
                </c:pt>
                <c:pt idx="18447">
                  <c:v>-74.8185</c:v>
                </c:pt>
                <c:pt idx="18448">
                  <c:v>-74.816500000000005</c:v>
                </c:pt>
                <c:pt idx="18449">
                  <c:v>-74.81450000000001</c:v>
                </c:pt>
                <c:pt idx="18450">
                  <c:v>-74.8125</c:v>
                </c:pt>
                <c:pt idx="18451">
                  <c:v>-74.810500000000005</c:v>
                </c:pt>
                <c:pt idx="18452">
                  <c:v>-74.808500000000009</c:v>
                </c:pt>
                <c:pt idx="18453">
                  <c:v>-74.8065</c:v>
                </c:pt>
                <c:pt idx="18454">
                  <c:v>-74.804500000000004</c:v>
                </c:pt>
                <c:pt idx="18455">
                  <c:v>-74.802500000000009</c:v>
                </c:pt>
                <c:pt idx="18456">
                  <c:v>-74.8005</c:v>
                </c:pt>
                <c:pt idx="18457">
                  <c:v>-74.798500000000004</c:v>
                </c:pt>
                <c:pt idx="18458">
                  <c:v>-74.796500000000009</c:v>
                </c:pt>
                <c:pt idx="18459">
                  <c:v>-74.794499999999999</c:v>
                </c:pt>
                <c:pt idx="18460">
                  <c:v>-74.792500000000004</c:v>
                </c:pt>
                <c:pt idx="18461">
                  <c:v>-74.790500000000009</c:v>
                </c:pt>
                <c:pt idx="18462">
                  <c:v>-74.788499999999999</c:v>
                </c:pt>
                <c:pt idx="18463">
                  <c:v>-74.786500000000004</c:v>
                </c:pt>
                <c:pt idx="18464">
                  <c:v>-74.784500000000008</c:v>
                </c:pt>
                <c:pt idx="18465">
                  <c:v>-74.782499999999999</c:v>
                </c:pt>
                <c:pt idx="18466">
                  <c:v>-74.780500000000004</c:v>
                </c:pt>
                <c:pt idx="18467">
                  <c:v>-74.778500000000008</c:v>
                </c:pt>
                <c:pt idx="18468">
                  <c:v>-74.776499999999999</c:v>
                </c:pt>
                <c:pt idx="18469">
                  <c:v>-74.774500000000003</c:v>
                </c:pt>
                <c:pt idx="18470">
                  <c:v>-74.772500000000008</c:v>
                </c:pt>
                <c:pt idx="18471">
                  <c:v>-74.770499999999998</c:v>
                </c:pt>
                <c:pt idx="18472">
                  <c:v>-74.768500000000003</c:v>
                </c:pt>
                <c:pt idx="18473">
                  <c:v>-74.766500000000008</c:v>
                </c:pt>
                <c:pt idx="18474">
                  <c:v>-74.764499999999998</c:v>
                </c:pt>
                <c:pt idx="18475">
                  <c:v>-74.762500000000003</c:v>
                </c:pt>
                <c:pt idx="18476">
                  <c:v>-74.760500000000008</c:v>
                </c:pt>
                <c:pt idx="18477">
                  <c:v>-74.758499999999998</c:v>
                </c:pt>
                <c:pt idx="18478">
                  <c:v>-74.756500000000003</c:v>
                </c:pt>
                <c:pt idx="18479">
                  <c:v>-74.754500000000007</c:v>
                </c:pt>
                <c:pt idx="18480">
                  <c:v>-74.752499999999998</c:v>
                </c:pt>
                <c:pt idx="18481">
                  <c:v>-74.750500000000002</c:v>
                </c:pt>
                <c:pt idx="18482">
                  <c:v>-74.748500000000007</c:v>
                </c:pt>
                <c:pt idx="18483">
                  <c:v>-74.746499999999997</c:v>
                </c:pt>
                <c:pt idx="18484">
                  <c:v>-74.744500000000002</c:v>
                </c:pt>
                <c:pt idx="18485">
                  <c:v>-74.742500000000007</c:v>
                </c:pt>
                <c:pt idx="18486">
                  <c:v>-74.740499999999997</c:v>
                </c:pt>
                <c:pt idx="18487">
                  <c:v>-74.738500000000016</c:v>
                </c:pt>
                <c:pt idx="18488">
                  <c:v>-74.736500000000007</c:v>
                </c:pt>
                <c:pt idx="18489">
                  <c:v>-74.734499999999997</c:v>
                </c:pt>
                <c:pt idx="18490">
                  <c:v>-74.732500000000016</c:v>
                </c:pt>
                <c:pt idx="18491">
                  <c:v>-74.730500000000006</c:v>
                </c:pt>
                <c:pt idx="18492">
                  <c:v>-74.728499999999997</c:v>
                </c:pt>
                <c:pt idx="18493">
                  <c:v>-74.726500000000016</c:v>
                </c:pt>
                <c:pt idx="18494">
                  <c:v>-74.724500000000006</c:v>
                </c:pt>
                <c:pt idx="18495">
                  <c:v>-74.722499999999997</c:v>
                </c:pt>
                <c:pt idx="18496">
                  <c:v>-74.720500000000015</c:v>
                </c:pt>
                <c:pt idx="18497">
                  <c:v>-74.718500000000006</c:v>
                </c:pt>
                <c:pt idx="18498">
                  <c:v>-74.716499999999996</c:v>
                </c:pt>
                <c:pt idx="18499">
                  <c:v>-74.714500000000015</c:v>
                </c:pt>
                <c:pt idx="18500">
                  <c:v>-74.712500000000006</c:v>
                </c:pt>
                <c:pt idx="18501">
                  <c:v>-74.710499999999996</c:v>
                </c:pt>
                <c:pt idx="18502">
                  <c:v>-74.708500000000015</c:v>
                </c:pt>
                <c:pt idx="18503">
                  <c:v>-74.706500000000005</c:v>
                </c:pt>
                <c:pt idx="18504">
                  <c:v>-74.704499999999996</c:v>
                </c:pt>
                <c:pt idx="18505">
                  <c:v>-74.702500000000015</c:v>
                </c:pt>
                <c:pt idx="18506">
                  <c:v>-74.700500000000005</c:v>
                </c:pt>
                <c:pt idx="18507">
                  <c:v>-74.698499999999996</c:v>
                </c:pt>
                <c:pt idx="18508">
                  <c:v>-74.696500000000015</c:v>
                </c:pt>
                <c:pt idx="18509">
                  <c:v>-74.694500000000005</c:v>
                </c:pt>
                <c:pt idx="18510">
                  <c:v>-74.692499999999995</c:v>
                </c:pt>
                <c:pt idx="18511">
                  <c:v>-74.690500000000014</c:v>
                </c:pt>
                <c:pt idx="18512">
                  <c:v>-74.688500000000005</c:v>
                </c:pt>
                <c:pt idx="18513">
                  <c:v>-74.686499999999995</c:v>
                </c:pt>
                <c:pt idx="18514">
                  <c:v>-74.684500000000014</c:v>
                </c:pt>
                <c:pt idx="18515">
                  <c:v>-74.682500000000005</c:v>
                </c:pt>
                <c:pt idx="18516">
                  <c:v>-74.680500000000009</c:v>
                </c:pt>
                <c:pt idx="18517">
                  <c:v>-74.678500000000014</c:v>
                </c:pt>
                <c:pt idx="18518">
                  <c:v>-74.676500000000004</c:v>
                </c:pt>
                <c:pt idx="18519">
                  <c:v>-74.674500000000009</c:v>
                </c:pt>
                <c:pt idx="18520">
                  <c:v>-74.672500000000014</c:v>
                </c:pt>
                <c:pt idx="18521">
                  <c:v>-74.670500000000004</c:v>
                </c:pt>
                <c:pt idx="18522">
                  <c:v>-74.668500000000009</c:v>
                </c:pt>
                <c:pt idx="18523">
                  <c:v>-74.666500000000013</c:v>
                </c:pt>
                <c:pt idx="18524">
                  <c:v>-74.664500000000004</c:v>
                </c:pt>
                <c:pt idx="18525">
                  <c:v>-74.662500000000009</c:v>
                </c:pt>
                <c:pt idx="18526">
                  <c:v>-74.660500000000013</c:v>
                </c:pt>
                <c:pt idx="18527">
                  <c:v>-74.658500000000004</c:v>
                </c:pt>
                <c:pt idx="18528">
                  <c:v>-74.656500000000008</c:v>
                </c:pt>
                <c:pt idx="18529">
                  <c:v>-74.654500000000013</c:v>
                </c:pt>
                <c:pt idx="18530">
                  <c:v>-74.652500000000003</c:v>
                </c:pt>
                <c:pt idx="18531">
                  <c:v>-74.650500000000008</c:v>
                </c:pt>
                <c:pt idx="18532">
                  <c:v>-74.648500000000013</c:v>
                </c:pt>
                <c:pt idx="18533">
                  <c:v>-74.646500000000003</c:v>
                </c:pt>
                <c:pt idx="18534">
                  <c:v>-74.644500000000008</c:v>
                </c:pt>
                <c:pt idx="18535">
                  <c:v>-74.642500000000013</c:v>
                </c:pt>
                <c:pt idx="18536">
                  <c:v>-74.640500000000003</c:v>
                </c:pt>
                <c:pt idx="18537">
                  <c:v>-74.638500000000008</c:v>
                </c:pt>
                <c:pt idx="18538">
                  <c:v>-74.636500000000012</c:v>
                </c:pt>
                <c:pt idx="18539">
                  <c:v>-74.634500000000003</c:v>
                </c:pt>
                <c:pt idx="18540">
                  <c:v>-74.632500000000007</c:v>
                </c:pt>
                <c:pt idx="18541">
                  <c:v>-74.630500000000012</c:v>
                </c:pt>
                <c:pt idx="18542">
                  <c:v>-74.628500000000003</c:v>
                </c:pt>
                <c:pt idx="18543">
                  <c:v>-74.626500000000007</c:v>
                </c:pt>
                <c:pt idx="18544">
                  <c:v>-74.624500000000012</c:v>
                </c:pt>
                <c:pt idx="18545">
                  <c:v>-74.622500000000002</c:v>
                </c:pt>
                <c:pt idx="18546">
                  <c:v>-74.620500000000007</c:v>
                </c:pt>
                <c:pt idx="18547">
                  <c:v>-74.618500000000012</c:v>
                </c:pt>
                <c:pt idx="18548">
                  <c:v>-74.616500000000002</c:v>
                </c:pt>
                <c:pt idx="18549">
                  <c:v>-74.614500000000007</c:v>
                </c:pt>
                <c:pt idx="18550">
                  <c:v>-74.612500000000011</c:v>
                </c:pt>
                <c:pt idx="18551">
                  <c:v>-74.610500000000002</c:v>
                </c:pt>
                <c:pt idx="18552">
                  <c:v>-74.608500000000006</c:v>
                </c:pt>
                <c:pt idx="18553">
                  <c:v>-74.606500000000011</c:v>
                </c:pt>
                <c:pt idx="18554">
                  <c:v>-74.604500000000002</c:v>
                </c:pt>
                <c:pt idx="18555">
                  <c:v>-74.602500000000006</c:v>
                </c:pt>
                <c:pt idx="18556">
                  <c:v>-74.600500000000011</c:v>
                </c:pt>
                <c:pt idx="18557">
                  <c:v>-74.598500000000001</c:v>
                </c:pt>
                <c:pt idx="18558">
                  <c:v>-74.596500000000006</c:v>
                </c:pt>
                <c:pt idx="18559">
                  <c:v>-74.594500000000011</c:v>
                </c:pt>
                <c:pt idx="18560">
                  <c:v>-74.592500000000001</c:v>
                </c:pt>
                <c:pt idx="18561">
                  <c:v>-74.590500000000006</c:v>
                </c:pt>
                <c:pt idx="18562">
                  <c:v>-74.58850000000001</c:v>
                </c:pt>
                <c:pt idx="18563">
                  <c:v>-74.586500000000001</c:v>
                </c:pt>
                <c:pt idx="18564">
                  <c:v>-74.584500000000006</c:v>
                </c:pt>
                <c:pt idx="18565">
                  <c:v>-74.58250000000001</c:v>
                </c:pt>
                <c:pt idx="18566">
                  <c:v>-74.580500000000001</c:v>
                </c:pt>
                <c:pt idx="18567">
                  <c:v>-74.578500000000005</c:v>
                </c:pt>
                <c:pt idx="18568">
                  <c:v>-74.57650000000001</c:v>
                </c:pt>
                <c:pt idx="18569">
                  <c:v>-74.5745</c:v>
                </c:pt>
                <c:pt idx="18570">
                  <c:v>-74.572500000000005</c:v>
                </c:pt>
                <c:pt idx="18571">
                  <c:v>-74.57050000000001</c:v>
                </c:pt>
                <c:pt idx="18572">
                  <c:v>-74.5685</c:v>
                </c:pt>
                <c:pt idx="18573">
                  <c:v>-74.566500000000005</c:v>
                </c:pt>
                <c:pt idx="18574">
                  <c:v>-74.56450000000001</c:v>
                </c:pt>
                <c:pt idx="18575">
                  <c:v>-74.5625</c:v>
                </c:pt>
                <c:pt idx="18576">
                  <c:v>-74.560500000000005</c:v>
                </c:pt>
                <c:pt idx="18577">
                  <c:v>-74.558500000000009</c:v>
                </c:pt>
                <c:pt idx="18578">
                  <c:v>-74.5565</c:v>
                </c:pt>
                <c:pt idx="18579">
                  <c:v>-74.554500000000004</c:v>
                </c:pt>
                <c:pt idx="18580">
                  <c:v>-74.552500000000009</c:v>
                </c:pt>
                <c:pt idx="18581">
                  <c:v>-74.5505</c:v>
                </c:pt>
                <c:pt idx="18582">
                  <c:v>-74.548500000000004</c:v>
                </c:pt>
                <c:pt idx="18583">
                  <c:v>-74.546500000000009</c:v>
                </c:pt>
                <c:pt idx="18584">
                  <c:v>-74.544499999999999</c:v>
                </c:pt>
                <c:pt idx="18585">
                  <c:v>-74.542500000000004</c:v>
                </c:pt>
                <c:pt idx="18586">
                  <c:v>-74.540500000000009</c:v>
                </c:pt>
                <c:pt idx="18587">
                  <c:v>-74.538499999999999</c:v>
                </c:pt>
                <c:pt idx="18588">
                  <c:v>-74.536500000000004</c:v>
                </c:pt>
                <c:pt idx="18589">
                  <c:v>-74.534500000000008</c:v>
                </c:pt>
                <c:pt idx="18590">
                  <c:v>-74.532499999999999</c:v>
                </c:pt>
                <c:pt idx="18591">
                  <c:v>-74.530500000000004</c:v>
                </c:pt>
                <c:pt idx="18592">
                  <c:v>-74.528500000000008</c:v>
                </c:pt>
                <c:pt idx="18593">
                  <c:v>-74.526499999999999</c:v>
                </c:pt>
                <c:pt idx="18594">
                  <c:v>-74.524500000000003</c:v>
                </c:pt>
                <c:pt idx="18595">
                  <c:v>-74.522500000000008</c:v>
                </c:pt>
                <c:pt idx="18596">
                  <c:v>-74.520499999999998</c:v>
                </c:pt>
                <c:pt idx="18597">
                  <c:v>-74.518500000000003</c:v>
                </c:pt>
                <c:pt idx="18598">
                  <c:v>-74.516500000000008</c:v>
                </c:pt>
                <c:pt idx="18599">
                  <c:v>-74.514499999999998</c:v>
                </c:pt>
                <c:pt idx="18600">
                  <c:v>-74.512500000000003</c:v>
                </c:pt>
                <c:pt idx="18601">
                  <c:v>-74.510500000000008</c:v>
                </c:pt>
                <c:pt idx="18602">
                  <c:v>-74.508499999999998</c:v>
                </c:pt>
                <c:pt idx="18603">
                  <c:v>-74.506500000000003</c:v>
                </c:pt>
                <c:pt idx="18604">
                  <c:v>-74.504500000000007</c:v>
                </c:pt>
                <c:pt idx="18605">
                  <c:v>-74.502499999999998</c:v>
                </c:pt>
                <c:pt idx="18606">
                  <c:v>-74.500500000000002</c:v>
                </c:pt>
                <c:pt idx="18607">
                  <c:v>-74.498500000000007</c:v>
                </c:pt>
                <c:pt idx="18608">
                  <c:v>-74.496499999999997</c:v>
                </c:pt>
                <c:pt idx="18609">
                  <c:v>-74.494500000000002</c:v>
                </c:pt>
                <c:pt idx="18610">
                  <c:v>-74.492500000000007</c:v>
                </c:pt>
                <c:pt idx="18611">
                  <c:v>-74.490499999999997</c:v>
                </c:pt>
                <c:pt idx="18612">
                  <c:v>-74.488500000000016</c:v>
                </c:pt>
                <c:pt idx="18613">
                  <c:v>-74.486500000000007</c:v>
                </c:pt>
                <c:pt idx="18614">
                  <c:v>-74.484499999999997</c:v>
                </c:pt>
                <c:pt idx="18615">
                  <c:v>-74.482500000000016</c:v>
                </c:pt>
                <c:pt idx="18616">
                  <c:v>-74.480500000000006</c:v>
                </c:pt>
                <c:pt idx="18617">
                  <c:v>-74.478499999999997</c:v>
                </c:pt>
                <c:pt idx="18618">
                  <c:v>-74.476500000000016</c:v>
                </c:pt>
                <c:pt idx="18619">
                  <c:v>-74.474500000000006</c:v>
                </c:pt>
                <c:pt idx="18620">
                  <c:v>-74.472499999999997</c:v>
                </c:pt>
                <c:pt idx="18621">
                  <c:v>-74.470500000000015</c:v>
                </c:pt>
                <c:pt idx="18622">
                  <c:v>-74.468500000000006</c:v>
                </c:pt>
                <c:pt idx="18623">
                  <c:v>-74.466499999999996</c:v>
                </c:pt>
                <c:pt idx="18624">
                  <c:v>-74.464500000000015</c:v>
                </c:pt>
                <c:pt idx="18625">
                  <c:v>-74.462500000000006</c:v>
                </c:pt>
                <c:pt idx="18626">
                  <c:v>-74.460499999999996</c:v>
                </c:pt>
                <c:pt idx="18627">
                  <c:v>-74.458500000000015</c:v>
                </c:pt>
                <c:pt idx="18628">
                  <c:v>-74.456500000000005</c:v>
                </c:pt>
                <c:pt idx="18629">
                  <c:v>-74.454499999999996</c:v>
                </c:pt>
                <c:pt idx="18630">
                  <c:v>-74.452500000000015</c:v>
                </c:pt>
                <c:pt idx="18631">
                  <c:v>-74.450500000000005</c:v>
                </c:pt>
                <c:pt idx="18632">
                  <c:v>-74.448499999999996</c:v>
                </c:pt>
                <c:pt idx="18633">
                  <c:v>-74.446500000000015</c:v>
                </c:pt>
                <c:pt idx="18634">
                  <c:v>-74.444500000000005</c:v>
                </c:pt>
                <c:pt idx="18635">
                  <c:v>-74.442499999999995</c:v>
                </c:pt>
                <c:pt idx="18636">
                  <c:v>-74.440500000000014</c:v>
                </c:pt>
                <c:pt idx="18637">
                  <c:v>-74.438500000000005</c:v>
                </c:pt>
                <c:pt idx="18638">
                  <c:v>-74.436499999999995</c:v>
                </c:pt>
                <c:pt idx="18639">
                  <c:v>-74.434500000000014</c:v>
                </c:pt>
                <c:pt idx="18640">
                  <c:v>-74.432500000000005</c:v>
                </c:pt>
                <c:pt idx="18641">
                  <c:v>-74.430500000000009</c:v>
                </c:pt>
                <c:pt idx="18642">
                  <c:v>-74.428500000000014</c:v>
                </c:pt>
                <c:pt idx="18643">
                  <c:v>-74.426500000000004</c:v>
                </c:pt>
                <c:pt idx="18644">
                  <c:v>-74.424500000000009</c:v>
                </c:pt>
                <c:pt idx="18645">
                  <c:v>-74.422500000000014</c:v>
                </c:pt>
                <c:pt idx="18646">
                  <c:v>-74.420500000000004</c:v>
                </c:pt>
                <c:pt idx="18647">
                  <c:v>-74.418500000000009</c:v>
                </c:pt>
                <c:pt idx="18648">
                  <c:v>-74.416500000000013</c:v>
                </c:pt>
                <c:pt idx="18649">
                  <c:v>-74.414500000000004</c:v>
                </c:pt>
                <c:pt idx="18650">
                  <c:v>-74.412500000000009</c:v>
                </c:pt>
                <c:pt idx="18651">
                  <c:v>-74.410500000000013</c:v>
                </c:pt>
                <c:pt idx="18652">
                  <c:v>-74.408500000000004</c:v>
                </c:pt>
                <c:pt idx="18653">
                  <c:v>-74.406500000000008</c:v>
                </c:pt>
                <c:pt idx="18654">
                  <c:v>-74.404500000000013</c:v>
                </c:pt>
                <c:pt idx="18655">
                  <c:v>-74.402500000000003</c:v>
                </c:pt>
                <c:pt idx="18656">
                  <c:v>-74.400500000000008</c:v>
                </c:pt>
                <c:pt idx="18657">
                  <c:v>-74.398500000000013</c:v>
                </c:pt>
                <c:pt idx="18658">
                  <c:v>-74.396500000000003</c:v>
                </c:pt>
                <c:pt idx="18659">
                  <c:v>-74.394500000000008</c:v>
                </c:pt>
                <c:pt idx="18660">
                  <c:v>-74.392500000000013</c:v>
                </c:pt>
                <c:pt idx="18661">
                  <c:v>-74.390500000000003</c:v>
                </c:pt>
                <c:pt idx="18662">
                  <c:v>-74.388500000000008</c:v>
                </c:pt>
                <c:pt idx="18663">
                  <c:v>-74.386500000000012</c:v>
                </c:pt>
                <c:pt idx="18664">
                  <c:v>-74.384500000000003</c:v>
                </c:pt>
                <c:pt idx="18665">
                  <c:v>-74.382500000000007</c:v>
                </c:pt>
                <c:pt idx="18666">
                  <c:v>-74.380500000000012</c:v>
                </c:pt>
                <c:pt idx="18667">
                  <c:v>-74.378500000000003</c:v>
                </c:pt>
                <c:pt idx="18668">
                  <c:v>-74.376500000000007</c:v>
                </c:pt>
                <c:pt idx="18669">
                  <c:v>-74.374500000000012</c:v>
                </c:pt>
                <c:pt idx="18670">
                  <c:v>-74.372500000000002</c:v>
                </c:pt>
                <c:pt idx="18671">
                  <c:v>-74.370500000000007</c:v>
                </c:pt>
                <c:pt idx="18672">
                  <c:v>-74.368500000000012</c:v>
                </c:pt>
                <c:pt idx="18673">
                  <c:v>-74.366500000000002</c:v>
                </c:pt>
                <c:pt idx="18674">
                  <c:v>-74.364500000000007</c:v>
                </c:pt>
                <c:pt idx="18675">
                  <c:v>-74.362500000000011</c:v>
                </c:pt>
                <c:pt idx="18676">
                  <c:v>-74.360500000000002</c:v>
                </c:pt>
                <c:pt idx="18677">
                  <c:v>-74.358500000000006</c:v>
                </c:pt>
                <c:pt idx="18678">
                  <c:v>-74.356500000000011</c:v>
                </c:pt>
                <c:pt idx="18679">
                  <c:v>-74.354500000000002</c:v>
                </c:pt>
                <c:pt idx="18680">
                  <c:v>-74.352500000000006</c:v>
                </c:pt>
                <c:pt idx="18681">
                  <c:v>-74.350500000000011</c:v>
                </c:pt>
                <c:pt idx="18682">
                  <c:v>-74.348500000000001</c:v>
                </c:pt>
                <c:pt idx="18683">
                  <c:v>-74.346500000000006</c:v>
                </c:pt>
                <c:pt idx="18684">
                  <c:v>-74.344500000000011</c:v>
                </c:pt>
                <c:pt idx="18685">
                  <c:v>-74.342500000000001</c:v>
                </c:pt>
                <c:pt idx="18686">
                  <c:v>-74.340500000000006</c:v>
                </c:pt>
                <c:pt idx="18687">
                  <c:v>-74.33850000000001</c:v>
                </c:pt>
                <c:pt idx="18688">
                  <c:v>-74.336500000000001</c:v>
                </c:pt>
                <c:pt idx="18689">
                  <c:v>-74.334500000000006</c:v>
                </c:pt>
                <c:pt idx="18690">
                  <c:v>-74.33250000000001</c:v>
                </c:pt>
                <c:pt idx="18691">
                  <c:v>-74.330500000000001</c:v>
                </c:pt>
                <c:pt idx="18692">
                  <c:v>-74.328500000000005</c:v>
                </c:pt>
                <c:pt idx="18693">
                  <c:v>-74.32650000000001</c:v>
                </c:pt>
                <c:pt idx="18694">
                  <c:v>-74.3245</c:v>
                </c:pt>
                <c:pt idx="18695">
                  <c:v>-74.322500000000005</c:v>
                </c:pt>
                <c:pt idx="18696">
                  <c:v>-74.32050000000001</c:v>
                </c:pt>
                <c:pt idx="18697">
                  <c:v>-74.3185</c:v>
                </c:pt>
                <c:pt idx="18698">
                  <c:v>-74.316500000000005</c:v>
                </c:pt>
                <c:pt idx="18699">
                  <c:v>-74.31450000000001</c:v>
                </c:pt>
                <c:pt idx="18700">
                  <c:v>-74.3125</c:v>
                </c:pt>
                <c:pt idx="18701">
                  <c:v>-74.310500000000005</c:v>
                </c:pt>
                <c:pt idx="18702">
                  <c:v>-74.308500000000009</c:v>
                </c:pt>
                <c:pt idx="18703">
                  <c:v>-74.3065</c:v>
                </c:pt>
                <c:pt idx="18704">
                  <c:v>-74.304500000000004</c:v>
                </c:pt>
                <c:pt idx="18705">
                  <c:v>-74.302500000000009</c:v>
                </c:pt>
                <c:pt idx="18706">
                  <c:v>-74.3005</c:v>
                </c:pt>
                <c:pt idx="18707">
                  <c:v>-74.298500000000004</c:v>
                </c:pt>
                <c:pt idx="18708">
                  <c:v>-74.296500000000009</c:v>
                </c:pt>
                <c:pt idx="18709">
                  <c:v>-74.294499999999999</c:v>
                </c:pt>
                <c:pt idx="18710">
                  <c:v>-74.292500000000004</c:v>
                </c:pt>
                <c:pt idx="18711">
                  <c:v>-74.290500000000009</c:v>
                </c:pt>
                <c:pt idx="18712">
                  <c:v>-74.288499999999999</c:v>
                </c:pt>
                <c:pt idx="18713">
                  <c:v>-74.286500000000004</c:v>
                </c:pt>
                <c:pt idx="18714">
                  <c:v>-74.284500000000008</c:v>
                </c:pt>
                <c:pt idx="18715">
                  <c:v>-74.282499999999999</c:v>
                </c:pt>
                <c:pt idx="18716">
                  <c:v>-74.280500000000004</c:v>
                </c:pt>
                <c:pt idx="18717">
                  <c:v>-74.278500000000008</c:v>
                </c:pt>
                <c:pt idx="18718">
                  <c:v>-74.276499999999999</c:v>
                </c:pt>
                <c:pt idx="18719">
                  <c:v>-74.274500000000003</c:v>
                </c:pt>
                <c:pt idx="18720">
                  <c:v>-74.272500000000008</c:v>
                </c:pt>
                <c:pt idx="18721">
                  <c:v>-74.270499999999998</c:v>
                </c:pt>
                <c:pt idx="18722">
                  <c:v>-74.268500000000003</c:v>
                </c:pt>
                <c:pt idx="18723">
                  <c:v>-74.266500000000008</c:v>
                </c:pt>
                <c:pt idx="18724">
                  <c:v>-74.264499999999998</c:v>
                </c:pt>
                <c:pt idx="18725">
                  <c:v>-74.262500000000003</c:v>
                </c:pt>
                <c:pt idx="18726">
                  <c:v>-74.260500000000008</c:v>
                </c:pt>
                <c:pt idx="18727">
                  <c:v>-74.258499999999998</c:v>
                </c:pt>
                <c:pt idx="18728">
                  <c:v>-74.256500000000003</c:v>
                </c:pt>
                <c:pt idx="18729">
                  <c:v>-74.254500000000007</c:v>
                </c:pt>
                <c:pt idx="18730">
                  <c:v>-74.252499999999998</c:v>
                </c:pt>
                <c:pt idx="18731">
                  <c:v>-74.250500000000002</c:v>
                </c:pt>
                <c:pt idx="18732">
                  <c:v>-74.248500000000007</c:v>
                </c:pt>
                <c:pt idx="18733">
                  <c:v>-74.246499999999997</c:v>
                </c:pt>
                <c:pt idx="18734">
                  <c:v>-74.244500000000002</c:v>
                </c:pt>
                <c:pt idx="18735">
                  <c:v>-74.242500000000007</c:v>
                </c:pt>
                <c:pt idx="18736">
                  <c:v>-74.240499999999997</c:v>
                </c:pt>
                <c:pt idx="18737">
                  <c:v>-74.238500000000016</c:v>
                </c:pt>
                <c:pt idx="18738">
                  <c:v>-74.236500000000007</c:v>
                </c:pt>
                <c:pt idx="18739">
                  <c:v>-74.234499999999997</c:v>
                </c:pt>
                <c:pt idx="18740">
                  <c:v>-74.232500000000016</c:v>
                </c:pt>
                <c:pt idx="18741">
                  <c:v>-74.230500000000006</c:v>
                </c:pt>
                <c:pt idx="18742">
                  <c:v>-74.228499999999997</c:v>
                </c:pt>
                <c:pt idx="18743">
                  <c:v>-74.226500000000016</c:v>
                </c:pt>
                <c:pt idx="18744">
                  <c:v>-74.224500000000006</c:v>
                </c:pt>
                <c:pt idx="18745">
                  <c:v>-74.222499999999997</c:v>
                </c:pt>
                <c:pt idx="18746">
                  <c:v>-74.220500000000015</c:v>
                </c:pt>
                <c:pt idx="18747">
                  <c:v>-74.218500000000006</c:v>
                </c:pt>
                <c:pt idx="18748">
                  <c:v>-74.216499999999996</c:v>
                </c:pt>
                <c:pt idx="18749">
                  <c:v>-74.214500000000015</c:v>
                </c:pt>
                <c:pt idx="18750">
                  <c:v>-74.212500000000006</c:v>
                </c:pt>
                <c:pt idx="18751">
                  <c:v>-74.210499999999996</c:v>
                </c:pt>
                <c:pt idx="18752">
                  <c:v>-74.208500000000015</c:v>
                </c:pt>
                <c:pt idx="18753">
                  <c:v>-74.206500000000005</c:v>
                </c:pt>
                <c:pt idx="18754">
                  <c:v>-74.204499999999996</c:v>
                </c:pt>
                <c:pt idx="18755">
                  <c:v>-74.202500000000015</c:v>
                </c:pt>
                <c:pt idx="18756">
                  <c:v>-74.200500000000005</c:v>
                </c:pt>
                <c:pt idx="18757">
                  <c:v>-74.198499999999996</c:v>
                </c:pt>
                <c:pt idx="18758">
                  <c:v>-74.196500000000015</c:v>
                </c:pt>
                <c:pt idx="18759">
                  <c:v>-74.194500000000005</c:v>
                </c:pt>
                <c:pt idx="18760">
                  <c:v>-74.192499999999995</c:v>
                </c:pt>
                <c:pt idx="18761">
                  <c:v>-74.190500000000014</c:v>
                </c:pt>
                <c:pt idx="18762">
                  <c:v>-74.188500000000005</c:v>
                </c:pt>
                <c:pt idx="18763">
                  <c:v>-74.186499999999995</c:v>
                </c:pt>
                <c:pt idx="18764">
                  <c:v>-74.184500000000014</c:v>
                </c:pt>
                <c:pt idx="18765">
                  <c:v>-74.182500000000005</c:v>
                </c:pt>
                <c:pt idx="18766">
                  <c:v>-74.180500000000009</c:v>
                </c:pt>
                <c:pt idx="18767">
                  <c:v>-74.178500000000014</c:v>
                </c:pt>
                <c:pt idx="18768">
                  <c:v>-74.176500000000004</c:v>
                </c:pt>
                <c:pt idx="18769">
                  <c:v>-74.174500000000009</c:v>
                </c:pt>
                <c:pt idx="18770">
                  <c:v>-74.172500000000014</c:v>
                </c:pt>
                <c:pt idx="18771">
                  <c:v>-74.170500000000004</c:v>
                </c:pt>
                <c:pt idx="18772">
                  <c:v>-74.168500000000009</c:v>
                </c:pt>
                <c:pt idx="18773">
                  <c:v>-74.166500000000013</c:v>
                </c:pt>
                <c:pt idx="18774">
                  <c:v>-74.164500000000004</c:v>
                </c:pt>
                <c:pt idx="18775">
                  <c:v>-74.162500000000009</c:v>
                </c:pt>
                <c:pt idx="18776">
                  <c:v>-74.160500000000013</c:v>
                </c:pt>
                <c:pt idx="18777">
                  <c:v>-74.158500000000004</c:v>
                </c:pt>
                <c:pt idx="18778">
                  <c:v>-74.156500000000008</c:v>
                </c:pt>
                <c:pt idx="18779">
                  <c:v>-74.154500000000013</c:v>
                </c:pt>
                <c:pt idx="18780">
                  <c:v>-74.152500000000003</c:v>
                </c:pt>
                <c:pt idx="18781">
                  <c:v>-74.150500000000008</c:v>
                </c:pt>
                <c:pt idx="18782">
                  <c:v>-74.148500000000013</c:v>
                </c:pt>
                <c:pt idx="18783">
                  <c:v>-74.146500000000003</c:v>
                </c:pt>
                <c:pt idx="18784">
                  <c:v>-74.144500000000008</c:v>
                </c:pt>
                <c:pt idx="18785">
                  <c:v>-74.142500000000013</c:v>
                </c:pt>
                <c:pt idx="18786">
                  <c:v>-74.140500000000003</c:v>
                </c:pt>
                <c:pt idx="18787">
                  <c:v>-74.138500000000008</c:v>
                </c:pt>
                <c:pt idx="18788">
                  <c:v>-74.136500000000012</c:v>
                </c:pt>
                <c:pt idx="18789">
                  <c:v>-74.134500000000003</c:v>
                </c:pt>
                <c:pt idx="18790">
                  <c:v>-74.132500000000007</c:v>
                </c:pt>
                <c:pt idx="18791">
                  <c:v>-74.130500000000012</c:v>
                </c:pt>
                <c:pt idx="18792">
                  <c:v>-74.128500000000003</c:v>
                </c:pt>
                <c:pt idx="18793">
                  <c:v>-74.126500000000007</c:v>
                </c:pt>
                <c:pt idx="18794">
                  <c:v>-74.124500000000012</c:v>
                </c:pt>
                <c:pt idx="18795">
                  <c:v>-74.122500000000002</c:v>
                </c:pt>
                <c:pt idx="18796">
                  <c:v>-74.120500000000007</c:v>
                </c:pt>
                <c:pt idx="18797">
                  <c:v>-74.118500000000012</c:v>
                </c:pt>
                <c:pt idx="18798">
                  <c:v>-74.116500000000002</c:v>
                </c:pt>
                <c:pt idx="18799">
                  <c:v>-74.114500000000007</c:v>
                </c:pt>
                <c:pt idx="18800">
                  <c:v>-74.112500000000011</c:v>
                </c:pt>
                <c:pt idx="18801">
                  <c:v>-74.110500000000002</c:v>
                </c:pt>
                <c:pt idx="18802">
                  <c:v>-74.108500000000006</c:v>
                </c:pt>
                <c:pt idx="18803">
                  <c:v>-74.106500000000011</c:v>
                </c:pt>
                <c:pt idx="18804">
                  <c:v>-74.104500000000002</c:v>
                </c:pt>
                <c:pt idx="18805">
                  <c:v>-74.102500000000006</c:v>
                </c:pt>
                <c:pt idx="18806">
                  <c:v>-74.100500000000011</c:v>
                </c:pt>
                <c:pt idx="18807">
                  <c:v>-74.098500000000001</c:v>
                </c:pt>
                <c:pt idx="18808">
                  <c:v>-74.096500000000006</c:v>
                </c:pt>
                <c:pt idx="18809">
                  <c:v>-74.094500000000011</c:v>
                </c:pt>
                <c:pt idx="18810">
                  <c:v>-74.092500000000001</c:v>
                </c:pt>
                <c:pt idx="18811">
                  <c:v>-74.090500000000006</c:v>
                </c:pt>
                <c:pt idx="18812">
                  <c:v>-74.08850000000001</c:v>
                </c:pt>
                <c:pt idx="18813">
                  <c:v>-74.086500000000001</c:v>
                </c:pt>
                <c:pt idx="18814">
                  <c:v>-74.084500000000006</c:v>
                </c:pt>
                <c:pt idx="18815">
                  <c:v>-74.08250000000001</c:v>
                </c:pt>
                <c:pt idx="18816">
                  <c:v>-74.080500000000001</c:v>
                </c:pt>
                <c:pt idx="18817">
                  <c:v>-74.078500000000005</c:v>
                </c:pt>
                <c:pt idx="18818">
                  <c:v>-74.07650000000001</c:v>
                </c:pt>
                <c:pt idx="18819">
                  <c:v>-74.0745</c:v>
                </c:pt>
                <c:pt idx="18820">
                  <c:v>-74.072500000000005</c:v>
                </c:pt>
                <c:pt idx="18821">
                  <c:v>-74.07050000000001</c:v>
                </c:pt>
                <c:pt idx="18822">
                  <c:v>-74.0685</c:v>
                </c:pt>
                <c:pt idx="18823">
                  <c:v>-74.066500000000005</c:v>
                </c:pt>
                <c:pt idx="18824">
                  <c:v>-74.06450000000001</c:v>
                </c:pt>
                <c:pt idx="18825">
                  <c:v>-74.0625</c:v>
                </c:pt>
                <c:pt idx="18826">
                  <c:v>-74.060500000000005</c:v>
                </c:pt>
                <c:pt idx="18827">
                  <c:v>-74.058500000000009</c:v>
                </c:pt>
                <c:pt idx="18828">
                  <c:v>-74.0565</c:v>
                </c:pt>
                <c:pt idx="18829">
                  <c:v>-74.054500000000004</c:v>
                </c:pt>
                <c:pt idx="18830">
                  <c:v>-74.052500000000009</c:v>
                </c:pt>
                <c:pt idx="18831">
                  <c:v>-74.0505</c:v>
                </c:pt>
                <c:pt idx="18832">
                  <c:v>-74.048500000000004</c:v>
                </c:pt>
                <c:pt idx="18833">
                  <c:v>-74.046500000000009</c:v>
                </c:pt>
                <c:pt idx="18834">
                  <c:v>-74.044499999999999</c:v>
                </c:pt>
                <c:pt idx="18835">
                  <c:v>-74.042500000000004</c:v>
                </c:pt>
                <c:pt idx="18836">
                  <c:v>-74.040500000000009</c:v>
                </c:pt>
                <c:pt idx="18837">
                  <c:v>-74.038499999999999</c:v>
                </c:pt>
                <c:pt idx="18838">
                  <c:v>-74.036500000000004</c:v>
                </c:pt>
                <c:pt idx="18839">
                  <c:v>-74.034500000000008</c:v>
                </c:pt>
                <c:pt idx="18840">
                  <c:v>-74.032499999999999</c:v>
                </c:pt>
                <c:pt idx="18841">
                  <c:v>-74.030500000000004</c:v>
                </c:pt>
                <c:pt idx="18842">
                  <c:v>-74.028500000000008</c:v>
                </c:pt>
                <c:pt idx="18843">
                  <c:v>-74.026499999999999</c:v>
                </c:pt>
                <c:pt idx="18844">
                  <c:v>-74.024500000000003</c:v>
                </c:pt>
                <c:pt idx="18845">
                  <c:v>-74.022500000000008</c:v>
                </c:pt>
                <c:pt idx="18846">
                  <c:v>-74.020499999999998</c:v>
                </c:pt>
                <c:pt idx="18847">
                  <c:v>-74.018500000000003</c:v>
                </c:pt>
                <c:pt idx="18848">
                  <c:v>-74.016500000000008</c:v>
                </c:pt>
                <c:pt idx="18849">
                  <c:v>-74.014499999999998</c:v>
                </c:pt>
                <c:pt idx="18850">
                  <c:v>-74.012500000000003</c:v>
                </c:pt>
                <c:pt idx="18851">
                  <c:v>-74.010500000000008</c:v>
                </c:pt>
                <c:pt idx="18852">
                  <c:v>-74.008499999999998</c:v>
                </c:pt>
                <c:pt idx="18853">
                  <c:v>-74.006500000000003</c:v>
                </c:pt>
                <c:pt idx="18854">
                  <c:v>-74.004500000000007</c:v>
                </c:pt>
                <c:pt idx="18855">
                  <c:v>-74.002499999999998</c:v>
                </c:pt>
                <c:pt idx="18856">
                  <c:v>-74.000500000000002</c:v>
                </c:pt>
                <c:pt idx="18857">
                  <c:v>-73.998500000000007</c:v>
                </c:pt>
                <c:pt idx="18858">
                  <c:v>-73.996499999999997</c:v>
                </c:pt>
                <c:pt idx="18859">
                  <c:v>-73.994500000000002</c:v>
                </c:pt>
                <c:pt idx="18860">
                  <c:v>-73.992500000000007</c:v>
                </c:pt>
                <c:pt idx="18861">
                  <c:v>-73.990499999999997</c:v>
                </c:pt>
                <c:pt idx="18862">
                  <c:v>-73.988500000000016</c:v>
                </c:pt>
                <c:pt idx="18863">
                  <c:v>-73.986500000000007</c:v>
                </c:pt>
                <c:pt idx="18864">
                  <c:v>-73.984499999999997</c:v>
                </c:pt>
                <c:pt idx="18865">
                  <c:v>-73.982500000000016</c:v>
                </c:pt>
                <c:pt idx="18866">
                  <c:v>-73.980500000000006</c:v>
                </c:pt>
                <c:pt idx="18867">
                  <c:v>-73.978499999999997</c:v>
                </c:pt>
                <c:pt idx="18868">
                  <c:v>-73.976500000000016</c:v>
                </c:pt>
                <c:pt idx="18869">
                  <c:v>-73.974500000000006</c:v>
                </c:pt>
                <c:pt idx="18870">
                  <c:v>-73.972499999999997</c:v>
                </c:pt>
                <c:pt idx="18871">
                  <c:v>-73.970500000000015</c:v>
                </c:pt>
                <c:pt idx="18872">
                  <c:v>-73.968500000000006</c:v>
                </c:pt>
                <c:pt idx="18873">
                  <c:v>-73.966499999999996</c:v>
                </c:pt>
                <c:pt idx="18874">
                  <c:v>-73.964500000000015</c:v>
                </c:pt>
                <c:pt idx="18875">
                  <c:v>-73.962500000000006</c:v>
                </c:pt>
                <c:pt idx="18876">
                  <c:v>-73.960499999999996</c:v>
                </c:pt>
                <c:pt idx="18877">
                  <c:v>-73.958500000000015</c:v>
                </c:pt>
                <c:pt idx="18878">
                  <c:v>-73.956500000000005</c:v>
                </c:pt>
                <c:pt idx="18879">
                  <c:v>-73.954499999999996</c:v>
                </c:pt>
                <c:pt idx="18880">
                  <c:v>-73.952500000000015</c:v>
                </c:pt>
                <c:pt idx="18881">
                  <c:v>-73.950500000000005</c:v>
                </c:pt>
                <c:pt idx="18882">
                  <c:v>-73.948499999999996</c:v>
                </c:pt>
                <c:pt idx="18883">
                  <c:v>-73.946500000000015</c:v>
                </c:pt>
                <c:pt idx="18884">
                  <c:v>-73.944500000000005</c:v>
                </c:pt>
                <c:pt idx="18885">
                  <c:v>-73.942499999999995</c:v>
                </c:pt>
                <c:pt idx="18886">
                  <c:v>-73.940500000000014</c:v>
                </c:pt>
                <c:pt idx="18887">
                  <c:v>-73.938500000000005</c:v>
                </c:pt>
                <c:pt idx="18888">
                  <c:v>-73.936499999999995</c:v>
                </c:pt>
                <c:pt idx="18889">
                  <c:v>-73.934500000000014</c:v>
                </c:pt>
                <c:pt idx="18890">
                  <c:v>-73.932500000000005</c:v>
                </c:pt>
                <c:pt idx="18891">
                  <c:v>-73.930500000000009</c:v>
                </c:pt>
                <c:pt idx="18892">
                  <c:v>-73.928500000000014</c:v>
                </c:pt>
                <c:pt idx="18893">
                  <c:v>-73.926500000000004</c:v>
                </c:pt>
                <c:pt idx="18894">
                  <c:v>-73.924500000000009</c:v>
                </c:pt>
                <c:pt idx="18895">
                  <c:v>-73.922500000000014</c:v>
                </c:pt>
                <c:pt idx="18896">
                  <c:v>-73.920500000000004</c:v>
                </c:pt>
                <c:pt idx="18897">
                  <c:v>-73.918500000000009</c:v>
                </c:pt>
                <c:pt idx="18898">
                  <c:v>-73.916500000000013</c:v>
                </c:pt>
                <c:pt idx="18899">
                  <c:v>-73.914500000000004</c:v>
                </c:pt>
                <c:pt idx="18900">
                  <c:v>-73.912500000000009</c:v>
                </c:pt>
                <c:pt idx="18901">
                  <c:v>-73.910500000000013</c:v>
                </c:pt>
                <c:pt idx="18902">
                  <c:v>-73.908500000000004</c:v>
                </c:pt>
                <c:pt idx="18903">
                  <c:v>-73.906500000000008</c:v>
                </c:pt>
                <c:pt idx="18904">
                  <c:v>-73.904500000000013</c:v>
                </c:pt>
                <c:pt idx="18905">
                  <c:v>-73.902500000000003</c:v>
                </c:pt>
                <c:pt idx="18906">
                  <c:v>-73.900500000000008</c:v>
                </c:pt>
                <c:pt idx="18907">
                  <c:v>-73.898500000000013</c:v>
                </c:pt>
                <c:pt idx="18908">
                  <c:v>-73.896500000000003</c:v>
                </c:pt>
                <c:pt idx="18909">
                  <c:v>-73.894500000000008</c:v>
                </c:pt>
                <c:pt idx="18910">
                  <c:v>-73.892500000000013</c:v>
                </c:pt>
                <c:pt idx="18911">
                  <c:v>-73.890500000000003</c:v>
                </c:pt>
                <c:pt idx="18912">
                  <c:v>-73.888500000000008</c:v>
                </c:pt>
                <c:pt idx="18913">
                  <c:v>-73.886500000000012</c:v>
                </c:pt>
                <c:pt idx="18914">
                  <c:v>-73.884500000000003</c:v>
                </c:pt>
                <c:pt idx="18915">
                  <c:v>-73.882500000000007</c:v>
                </c:pt>
                <c:pt idx="18916">
                  <c:v>-73.880500000000012</c:v>
                </c:pt>
                <c:pt idx="18917">
                  <c:v>-73.878500000000003</c:v>
                </c:pt>
                <c:pt idx="18918">
                  <c:v>-73.876500000000007</c:v>
                </c:pt>
                <c:pt idx="18919">
                  <c:v>-73.874500000000012</c:v>
                </c:pt>
                <c:pt idx="18920">
                  <c:v>-73.872500000000002</c:v>
                </c:pt>
                <c:pt idx="18921">
                  <c:v>-73.870500000000007</c:v>
                </c:pt>
                <c:pt idx="18922">
                  <c:v>-73.868500000000012</c:v>
                </c:pt>
                <c:pt idx="18923">
                  <c:v>-73.866500000000002</c:v>
                </c:pt>
                <c:pt idx="18924">
                  <c:v>-73.864500000000007</c:v>
                </c:pt>
                <c:pt idx="18925">
                  <c:v>-73.862500000000011</c:v>
                </c:pt>
                <c:pt idx="18926">
                  <c:v>-73.860500000000002</c:v>
                </c:pt>
                <c:pt idx="18927">
                  <c:v>-73.858500000000006</c:v>
                </c:pt>
                <c:pt idx="18928">
                  <c:v>-73.856500000000011</c:v>
                </c:pt>
                <c:pt idx="18929">
                  <c:v>-73.854500000000002</c:v>
                </c:pt>
                <c:pt idx="18930">
                  <c:v>-73.852500000000006</c:v>
                </c:pt>
                <c:pt idx="18931">
                  <c:v>-73.850500000000011</c:v>
                </c:pt>
                <c:pt idx="18932">
                  <c:v>-73.848500000000001</c:v>
                </c:pt>
                <c:pt idx="18933">
                  <c:v>-73.846500000000006</c:v>
                </c:pt>
                <c:pt idx="18934">
                  <c:v>-73.844500000000011</c:v>
                </c:pt>
                <c:pt idx="18935">
                  <c:v>-73.842500000000001</c:v>
                </c:pt>
                <c:pt idx="18936">
                  <c:v>-73.840500000000006</c:v>
                </c:pt>
                <c:pt idx="18937">
                  <c:v>-73.83850000000001</c:v>
                </c:pt>
                <c:pt idx="18938">
                  <c:v>-73.836500000000001</c:v>
                </c:pt>
                <c:pt idx="18939">
                  <c:v>-73.834500000000006</c:v>
                </c:pt>
                <c:pt idx="18940">
                  <c:v>-73.83250000000001</c:v>
                </c:pt>
                <c:pt idx="18941">
                  <c:v>-73.830500000000001</c:v>
                </c:pt>
                <c:pt idx="18942">
                  <c:v>-73.828500000000005</c:v>
                </c:pt>
                <c:pt idx="18943">
                  <c:v>-73.82650000000001</c:v>
                </c:pt>
                <c:pt idx="18944">
                  <c:v>-73.8245</c:v>
                </c:pt>
                <c:pt idx="18945">
                  <c:v>-73.822500000000005</c:v>
                </c:pt>
                <c:pt idx="18946">
                  <c:v>-73.82050000000001</c:v>
                </c:pt>
                <c:pt idx="18947">
                  <c:v>-73.8185</c:v>
                </c:pt>
                <c:pt idx="18948">
                  <c:v>-73.816500000000005</c:v>
                </c:pt>
                <c:pt idx="18949">
                  <c:v>-73.81450000000001</c:v>
                </c:pt>
                <c:pt idx="18950">
                  <c:v>-73.8125</c:v>
                </c:pt>
                <c:pt idx="18951">
                  <c:v>-73.810500000000005</c:v>
                </c:pt>
                <c:pt idx="18952">
                  <c:v>-73.808500000000009</c:v>
                </c:pt>
                <c:pt idx="18953">
                  <c:v>-73.8065</c:v>
                </c:pt>
                <c:pt idx="18954">
                  <c:v>-73.804500000000004</c:v>
                </c:pt>
                <c:pt idx="18955">
                  <c:v>-73.802500000000009</c:v>
                </c:pt>
                <c:pt idx="18956">
                  <c:v>-73.8005</c:v>
                </c:pt>
                <c:pt idx="18957">
                  <c:v>-73.798500000000004</c:v>
                </c:pt>
                <c:pt idx="18958">
                  <c:v>-73.796500000000009</c:v>
                </c:pt>
                <c:pt idx="18959">
                  <c:v>-73.794499999999999</c:v>
                </c:pt>
                <c:pt idx="18960">
                  <c:v>-73.792500000000004</c:v>
                </c:pt>
                <c:pt idx="18961">
                  <c:v>-73.790500000000009</c:v>
                </c:pt>
                <c:pt idx="18962">
                  <c:v>-73.788499999999999</c:v>
                </c:pt>
                <c:pt idx="18963">
                  <c:v>-73.786500000000004</c:v>
                </c:pt>
                <c:pt idx="18964">
                  <c:v>-73.784500000000008</c:v>
                </c:pt>
                <c:pt idx="18965">
                  <c:v>-73.782499999999999</c:v>
                </c:pt>
                <c:pt idx="18966">
                  <c:v>-73.780500000000004</c:v>
                </c:pt>
                <c:pt idx="18967">
                  <c:v>-73.778500000000008</c:v>
                </c:pt>
                <c:pt idx="18968">
                  <c:v>-73.776499999999999</c:v>
                </c:pt>
                <c:pt idx="18969">
                  <c:v>-73.774500000000003</c:v>
                </c:pt>
                <c:pt idx="18970">
                  <c:v>-73.772500000000008</c:v>
                </c:pt>
                <c:pt idx="18971">
                  <c:v>-73.770499999999998</c:v>
                </c:pt>
                <c:pt idx="18972">
                  <c:v>-73.768500000000003</c:v>
                </c:pt>
                <c:pt idx="18973">
                  <c:v>-73.766500000000008</c:v>
                </c:pt>
                <c:pt idx="18974">
                  <c:v>-73.764499999999998</c:v>
                </c:pt>
                <c:pt idx="18975">
                  <c:v>-73.762500000000003</c:v>
                </c:pt>
                <c:pt idx="18976">
                  <c:v>-73.760500000000008</c:v>
                </c:pt>
                <c:pt idx="18977">
                  <c:v>-73.758499999999998</c:v>
                </c:pt>
                <c:pt idx="18978">
                  <c:v>-73.756500000000003</c:v>
                </c:pt>
                <c:pt idx="18979">
                  <c:v>-73.754500000000007</c:v>
                </c:pt>
                <c:pt idx="18980">
                  <c:v>-73.752499999999998</c:v>
                </c:pt>
                <c:pt idx="18981">
                  <c:v>-73.750500000000002</c:v>
                </c:pt>
                <c:pt idx="18982">
                  <c:v>-73.748500000000007</c:v>
                </c:pt>
                <c:pt idx="18983">
                  <c:v>-73.746499999999997</c:v>
                </c:pt>
                <c:pt idx="18984">
                  <c:v>-73.744500000000002</c:v>
                </c:pt>
                <c:pt idx="18985">
                  <c:v>-73.742500000000007</c:v>
                </c:pt>
                <c:pt idx="18986">
                  <c:v>-73.740499999999997</c:v>
                </c:pt>
                <c:pt idx="18987">
                  <c:v>-73.738500000000016</c:v>
                </c:pt>
                <c:pt idx="18988">
                  <c:v>-73.736500000000007</c:v>
                </c:pt>
                <c:pt idx="18989">
                  <c:v>-73.734499999999997</c:v>
                </c:pt>
                <c:pt idx="18990">
                  <c:v>-73.732500000000016</c:v>
                </c:pt>
                <c:pt idx="18991">
                  <c:v>-73.730500000000006</c:v>
                </c:pt>
                <c:pt idx="18992">
                  <c:v>-73.728499999999997</c:v>
                </c:pt>
                <c:pt idx="18993">
                  <c:v>-73.726500000000016</c:v>
                </c:pt>
                <c:pt idx="18994">
                  <c:v>-73.724500000000006</c:v>
                </c:pt>
                <c:pt idx="18995">
                  <c:v>-73.722499999999997</c:v>
                </c:pt>
                <c:pt idx="18996">
                  <c:v>-73.720500000000015</c:v>
                </c:pt>
                <c:pt idx="18997">
                  <c:v>-73.718500000000006</c:v>
                </c:pt>
                <c:pt idx="18998">
                  <c:v>-73.716499999999996</c:v>
                </c:pt>
                <c:pt idx="18999">
                  <c:v>-73.714500000000015</c:v>
                </c:pt>
                <c:pt idx="19000">
                  <c:v>-73.712500000000006</c:v>
                </c:pt>
                <c:pt idx="19001">
                  <c:v>-73.710499999999996</c:v>
                </c:pt>
                <c:pt idx="19002">
                  <c:v>-73.708500000000015</c:v>
                </c:pt>
                <c:pt idx="19003">
                  <c:v>-73.706500000000005</c:v>
                </c:pt>
                <c:pt idx="19004">
                  <c:v>-73.704499999999996</c:v>
                </c:pt>
                <c:pt idx="19005">
                  <c:v>-73.702500000000015</c:v>
                </c:pt>
                <c:pt idx="19006">
                  <c:v>-73.700500000000005</c:v>
                </c:pt>
                <c:pt idx="19007">
                  <c:v>-73.698499999999996</c:v>
                </c:pt>
                <c:pt idx="19008">
                  <c:v>-73.696500000000015</c:v>
                </c:pt>
                <c:pt idx="19009">
                  <c:v>-73.694500000000005</c:v>
                </c:pt>
                <c:pt idx="19010">
                  <c:v>-73.692499999999995</c:v>
                </c:pt>
                <c:pt idx="19011">
                  <c:v>-73.690500000000014</c:v>
                </c:pt>
                <c:pt idx="19012">
                  <c:v>-73.688500000000005</c:v>
                </c:pt>
                <c:pt idx="19013">
                  <c:v>-73.686499999999995</c:v>
                </c:pt>
                <c:pt idx="19014">
                  <c:v>-73.684500000000014</c:v>
                </c:pt>
                <c:pt idx="19015">
                  <c:v>-73.682500000000005</c:v>
                </c:pt>
                <c:pt idx="19016">
                  <c:v>-73.680500000000009</c:v>
                </c:pt>
                <c:pt idx="19017">
                  <c:v>-73.678500000000014</c:v>
                </c:pt>
                <c:pt idx="19018">
                  <c:v>-73.676500000000004</c:v>
                </c:pt>
                <c:pt idx="19019">
                  <c:v>-73.674500000000009</c:v>
                </c:pt>
                <c:pt idx="19020">
                  <c:v>-73.672500000000014</c:v>
                </c:pt>
                <c:pt idx="19021">
                  <c:v>-73.670500000000004</c:v>
                </c:pt>
                <c:pt idx="19022">
                  <c:v>-73.668500000000009</c:v>
                </c:pt>
                <c:pt idx="19023">
                  <c:v>-73.666500000000013</c:v>
                </c:pt>
                <c:pt idx="19024">
                  <c:v>-73.664500000000004</c:v>
                </c:pt>
                <c:pt idx="19025">
                  <c:v>-73.662500000000009</c:v>
                </c:pt>
                <c:pt idx="19026">
                  <c:v>-73.660500000000013</c:v>
                </c:pt>
                <c:pt idx="19027">
                  <c:v>-73.658500000000004</c:v>
                </c:pt>
                <c:pt idx="19028">
                  <c:v>-73.656500000000008</c:v>
                </c:pt>
                <c:pt idx="19029">
                  <c:v>-73.654500000000013</c:v>
                </c:pt>
                <c:pt idx="19030">
                  <c:v>-73.652500000000003</c:v>
                </c:pt>
                <c:pt idx="19031">
                  <c:v>-73.650500000000008</c:v>
                </c:pt>
                <c:pt idx="19032">
                  <c:v>-73.648500000000013</c:v>
                </c:pt>
                <c:pt idx="19033">
                  <c:v>-73.646500000000003</c:v>
                </c:pt>
                <c:pt idx="19034">
                  <c:v>-73.644500000000008</c:v>
                </c:pt>
                <c:pt idx="19035">
                  <c:v>-73.642500000000013</c:v>
                </c:pt>
                <c:pt idx="19036">
                  <c:v>-73.640500000000003</c:v>
                </c:pt>
                <c:pt idx="19037">
                  <c:v>-73.638500000000008</c:v>
                </c:pt>
                <c:pt idx="19038">
                  <c:v>-73.636500000000012</c:v>
                </c:pt>
                <c:pt idx="19039">
                  <c:v>-73.634500000000003</c:v>
                </c:pt>
                <c:pt idx="19040">
                  <c:v>-73.632500000000007</c:v>
                </c:pt>
                <c:pt idx="19041">
                  <c:v>-73.630500000000012</c:v>
                </c:pt>
                <c:pt idx="19042">
                  <c:v>-73.628500000000003</c:v>
                </c:pt>
                <c:pt idx="19043">
                  <c:v>-73.626500000000007</c:v>
                </c:pt>
                <c:pt idx="19044">
                  <c:v>-73.624500000000012</c:v>
                </c:pt>
                <c:pt idx="19045">
                  <c:v>-73.622500000000002</c:v>
                </c:pt>
                <c:pt idx="19046">
                  <c:v>-73.620500000000007</c:v>
                </c:pt>
                <c:pt idx="19047">
                  <c:v>-73.618500000000012</c:v>
                </c:pt>
                <c:pt idx="19048">
                  <c:v>-73.616500000000002</c:v>
                </c:pt>
                <c:pt idx="19049">
                  <c:v>-73.614500000000007</c:v>
                </c:pt>
                <c:pt idx="19050">
                  <c:v>-73.612500000000011</c:v>
                </c:pt>
                <c:pt idx="19051">
                  <c:v>-73.610500000000002</c:v>
                </c:pt>
                <c:pt idx="19052">
                  <c:v>-73.608500000000006</c:v>
                </c:pt>
                <c:pt idx="19053">
                  <c:v>-73.606500000000011</c:v>
                </c:pt>
                <c:pt idx="19054">
                  <c:v>-73.604500000000002</c:v>
                </c:pt>
                <c:pt idx="19055">
                  <c:v>-73.602500000000006</c:v>
                </c:pt>
                <c:pt idx="19056">
                  <c:v>-73.600500000000011</c:v>
                </c:pt>
                <c:pt idx="19057">
                  <c:v>-73.598500000000001</c:v>
                </c:pt>
                <c:pt idx="19058">
                  <c:v>-73.596500000000006</c:v>
                </c:pt>
                <c:pt idx="19059">
                  <c:v>-73.594500000000011</c:v>
                </c:pt>
                <c:pt idx="19060">
                  <c:v>-73.592500000000001</c:v>
                </c:pt>
                <c:pt idx="19061">
                  <c:v>-73.590500000000006</c:v>
                </c:pt>
                <c:pt idx="19062">
                  <c:v>-73.58850000000001</c:v>
                </c:pt>
                <c:pt idx="19063">
                  <c:v>-73.586500000000001</c:v>
                </c:pt>
                <c:pt idx="19064">
                  <c:v>-73.584500000000006</c:v>
                </c:pt>
                <c:pt idx="19065">
                  <c:v>-73.58250000000001</c:v>
                </c:pt>
                <c:pt idx="19066">
                  <c:v>-73.580500000000001</c:v>
                </c:pt>
                <c:pt idx="19067">
                  <c:v>-73.578500000000005</c:v>
                </c:pt>
                <c:pt idx="19068">
                  <c:v>-73.57650000000001</c:v>
                </c:pt>
                <c:pt idx="19069">
                  <c:v>-73.5745</c:v>
                </c:pt>
                <c:pt idx="19070">
                  <c:v>-73.572500000000005</c:v>
                </c:pt>
                <c:pt idx="19071">
                  <c:v>-73.57050000000001</c:v>
                </c:pt>
                <c:pt idx="19072">
                  <c:v>-73.5685</c:v>
                </c:pt>
                <c:pt idx="19073">
                  <c:v>-73.566500000000005</c:v>
                </c:pt>
                <c:pt idx="19074">
                  <c:v>-73.56450000000001</c:v>
                </c:pt>
                <c:pt idx="19075">
                  <c:v>-73.5625</c:v>
                </c:pt>
                <c:pt idx="19076">
                  <c:v>-73.560500000000005</c:v>
                </c:pt>
                <c:pt idx="19077">
                  <c:v>-73.558500000000009</c:v>
                </c:pt>
                <c:pt idx="19078">
                  <c:v>-73.5565</c:v>
                </c:pt>
                <c:pt idx="19079">
                  <c:v>-73.554500000000004</c:v>
                </c:pt>
                <c:pt idx="19080">
                  <c:v>-73.552500000000009</c:v>
                </c:pt>
                <c:pt idx="19081">
                  <c:v>-73.5505</c:v>
                </c:pt>
                <c:pt idx="19082">
                  <c:v>-73.548500000000004</c:v>
                </c:pt>
                <c:pt idx="19083">
                  <c:v>-73.546500000000009</c:v>
                </c:pt>
                <c:pt idx="19084">
                  <c:v>-73.544499999999999</c:v>
                </c:pt>
                <c:pt idx="19085">
                  <c:v>-73.542500000000004</c:v>
                </c:pt>
                <c:pt idx="19086">
                  <c:v>-73.540500000000009</c:v>
                </c:pt>
                <c:pt idx="19087">
                  <c:v>-73.538499999999999</c:v>
                </c:pt>
                <c:pt idx="19088">
                  <c:v>-73.536500000000004</c:v>
                </c:pt>
                <c:pt idx="19089">
                  <c:v>-73.534500000000008</c:v>
                </c:pt>
                <c:pt idx="19090">
                  <c:v>-73.532499999999999</c:v>
                </c:pt>
                <c:pt idx="19091">
                  <c:v>-73.530500000000004</c:v>
                </c:pt>
                <c:pt idx="19092">
                  <c:v>-73.528500000000008</c:v>
                </c:pt>
                <c:pt idx="19093">
                  <c:v>-73.526499999999999</c:v>
                </c:pt>
                <c:pt idx="19094">
                  <c:v>-73.524500000000003</c:v>
                </c:pt>
                <c:pt idx="19095">
                  <c:v>-73.522500000000008</c:v>
                </c:pt>
                <c:pt idx="19096">
                  <c:v>-73.520499999999998</c:v>
                </c:pt>
                <c:pt idx="19097">
                  <c:v>-73.518500000000003</c:v>
                </c:pt>
                <c:pt idx="19098">
                  <c:v>-73.516500000000008</c:v>
                </c:pt>
                <c:pt idx="19099">
                  <c:v>-73.514499999999998</c:v>
                </c:pt>
                <c:pt idx="19100">
                  <c:v>-73.512500000000003</c:v>
                </c:pt>
                <c:pt idx="19101">
                  <c:v>-73.510500000000008</c:v>
                </c:pt>
                <c:pt idx="19102">
                  <c:v>-73.508499999999998</c:v>
                </c:pt>
                <c:pt idx="19103">
                  <c:v>-73.506500000000003</c:v>
                </c:pt>
                <c:pt idx="19104">
                  <c:v>-73.504500000000007</c:v>
                </c:pt>
                <c:pt idx="19105">
                  <c:v>-73.502499999999998</c:v>
                </c:pt>
                <c:pt idx="19106">
                  <c:v>-73.500500000000002</c:v>
                </c:pt>
                <c:pt idx="19107">
                  <c:v>-73.498500000000007</c:v>
                </c:pt>
                <c:pt idx="19108">
                  <c:v>-73.496499999999997</c:v>
                </c:pt>
                <c:pt idx="19109">
                  <c:v>-73.494500000000002</c:v>
                </c:pt>
                <c:pt idx="19110">
                  <c:v>-73.492500000000007</c:v>
                </c:pt>
                <c:pt idx="19111">
                  <c:v>-73.490499999999997</c:v>
                </c:pt>
                <c:pt idx="19112">
                  <c:v>-73.488500000000016</c:v>
                </c:pt>
                <c:pt idx="19113">
                  <c:v>-73.486500000000007</c:v>
                </c:pt>
                <c:pt idx="19114">
                  <c:v>-73.484499999999997</c:v>
                </c:pt>
                <c:pt idx="19115">
                  <c:v>-73.482500000000016</c:v>
                </c:pt>
                <c:pt idx="19116">
                  <c:v>-73.480500000000006</c:v>
                </c:pt>
                <c:pt idx="19117">
                  <c:v>-73.478499999999997</c:v>
                </c:pt>
                <c:pt idx="19118">
                  <c:v>-73.476500000000016</c:v>
                </c:pt>
                <c:pt idx="19119">
                  <c:v>-73.474500000000006</c:v>
                </c:pt>
                <c:pt idx="19120">
                  <c:v>-73.472499999999997</c:v>
                </c:pt>
                <c:pt idx="19121">
                  <c:v>-73.470500000000015</c:v>
                </c:pt>
                <c:pt idx="19122">
                  <c:v>-73.468500000000006</c:v>
                </c:pt>
                <c:pt idx="19123">
                  <c:v>-73.466499999999996</c:v>
                </c:pt>
                <c:pt idx="19124">
                  <c:v>-73.464500000000015</c:v>
                </c:pt>
                <c:pt idx="19125">
                  <c:v>-73.462500000000006</c:v>
                </c:pt>
                <c:pt idx="19126">
                  <c:v>-73.460499999999996</c:v>
                </c:pt>
                <c:pt idx="19127">
                  <c:v>-73.458500000000015</c:v>
                </c:pt>
                <c:pt idx="19128">
                  <c:v>-73.456500000000005</c:v>
                </c:pt>
                <c:pt idx="19129">
                  <c:v>-73.454499999999996</c:v>
                </c:pt>
                <c:pt idx="19130">
                  <c:v>-73.452500000000015</c:v>
                </c:pt>
                <c:pt idx="19131">
                  <c:v>-73.450500000000005</c:v>
                </c:pt>
                <c:pt idx="19132">
                  <c:v>-73.448499999999996</c:v>
                </c:pt>
                <c:pt idx="19133">
                  <c:v>-73.446500000000015</c:v>
                </c:pt>
                <c:pt idx="19134">
                  <c:v>-73.444500000000005</c:v>
                </c:pt>
                <c:pt idx="19135">
                  <c:v>-73.442499999999995</c:v>
                </c:pt>
                <c:pt idx="19136">
                  <c:v>-73.440500000000014</c:v>
                </c:pt>
                <c:pt idx="19137">
                  <c:v>-73.438500000000005</c:v>
                </c:pt>
                <c:pt idx="19138">
                  <c:v>-73.436499999999995</c:v>
                </c:pt>
                <c:pt idx="19139">
                  <c:v>-73.434500000000014</c:v>
                </c:pt>
                <c:pt idx="19140">
                  <c:v>-73.432500000000005</c:v>
                </c:pt>
                <c:pt idx="19141">
                  <c:v>-73.430500000000009</c:v>
                </c:pt>
                <c:pt idx="19142">
                  <c:v>-73.428500000000014</c:v>
                </c:pt>
                <c:pt idx="19143">
                  <c:v>-73.426500000000004</c:v>
                </c:pt>
                <c:pt idx="19144">
                  <c:v>-73.424500000000009</c:v>
                </c:pt>
                <c:pt idx="19145">
                  <c:v>-73.422500000000014</c:v>
                </c:pt>
                <c:pt idx="19146">
                  <c:v>-73.420500000000004</c:v>
                </c:pt>
                <c:pt idx="19147">
                  <c:v>-73.418500000000009</c:v>
                </c:pt>
                <c:pt idx="19148">
                  <c:v>-73.416500000000013</c:v>
                </c:pt>
                <c:pt idx="19149">
                  <c:v>-73.414500000000004</c:v>
                </c:pt>
                <c:pt idx="19150">
                  <c:v>-73.412500000000009</c:v>
                </c:pt>
                <c:pt idx="19151">
                  <c:v>-73.410500000000013</c:v>
                </c:pt>
                <c:pt idx="19152">
                  <c:v>-73.408500000000004</c:v>
                </c:pt>
                <c:pt idx="19153">
                  <c:v>-73.406500000000008</c:v>
                </c:pt>
                <c:pt idx="19154">
                  <c:v>-73.404500000000013</c:v>
                </c:pt>
                <c:pt idx="19155">
                  <c:v>-73.402500000000003</c:v>
                </c:pt>
                <c:pt idx="19156">
                  <c:v>-73.400500000000008</c:v>
                </c:pt>
                <c:pt idx="19157">
                  <c:v>-73.398500000000013</c:v>
                </c:pt>
                <c:pt idx="19158">
                  <c:v>-73.396500000000003</c:v>
                </c:pt>
                <c:pt idx="19159">
                  <c:v>-73.394500000000008</c:v>
                </c:pt>
                <c:pt idx="19160">
                  <c:v>-73.392500000000013</c:v>
                </c:pt>
                <c:pt idx="19161">
                  <c:v>-73.390500000000003</c:v>
                </c:pt>
                <c:pt idx="19162">
                  <c:v>-73.388500000000008</c:v>
                </c:pt>
                <c:pt idx="19163">
                  <c:v>-73.386500000000012</c:v>
                </c:pt>
                <c:pt idx="19164">
                  <c:v>-73.384500000000003</c:v>
                </c:pt>
                <c:pt idx="19165">
                  <c:v>-73.382500000000007</c:v>
                </c:pt>
                <c:pt idx="19166">
                  <c:v>-73.380500000000012</c:v>
                </c:pt>
                <c:pt idx="19167">
                  <c:v>-73.378500000000003</c:v>
                </c:pt>
                <c:pt idx="19168">
                  <c:v>-73.376500000000007</c:v>
                </c:pt>
                <c:pt idx="19169">
                  <c:v>-73.374500000000012</c:v>
                </c:pt>
                <c:pt idx="19170">
                  <c:v>-73.372500000000002</c:v>
                </c:pt>
                <c:pt idx="19171">
                  <c:v>-73.370500000000007</c:v>
                </c:pt>
                <c:pt idx="19172">
                  <c:v>-73.368500000000012</c:v>
                </c:pt>
                <c:pt idx="19173">
                  <c:v>-73.366500000000002</c:v>
                </c:pt>
                <c:pt idx="19174">
                  <c:v>-73.364500000000007</c:v>
                </c:pt>
                <c:pt idx="19175">
                  <c:v>-73.362500000000011</c:v>
                </c:pt>
                <c:pt idx="19176">
                  <c:v>-73.360500000000002</c:v>
                </c:pt>
                <c:pt idx="19177">
                  <c:v>-73.358500000000006</c:v>
                </c:pt>
                <c:pt idx="19178">
                  <c:v>-73.356500000000011</c:v>
                </c:pt>
                <c:pt idx="19179">
                  <c:v>-73.354500000000002</c:v>
                </c:pt>
                <c:pt idx="19180">
                  <c:v>-73.352500000000006</c:v>
                </c:pt>
                <c:pt idx="19181">
                  <c:v>-73.350500000000011</c:v>
                </c:pt>
                <c:pt idx="19182">
                  <c:v>-73.348500000000001</c:v>
                </c:pt>
                <c:pt idx="19183">
                  <c:v>-73.346500000000006</c:v>
                </c:pt>
                <c:pt idx="19184">
                  <c:v>-73.344500000000011</c:v>
                </c:pt>
                <c:pt idx="19185">
                  <c:v>-73.342500000000001</c:v>
                </c:pt>
                <c:pt idx="19186">
                  <c:v>-73.340500000000006</c:v>
                </c:pt>
                <c:pt idx="19187">
                  <c:v>-73.33850000000001</c:v>
                </c:pt>
                <c:pt idx="19188">
                  <c:v>-73.336500000000001</c:v>
                </c:pt>
                <c:pt idx="19189">
                  <c:v>-73.334500000000006</c:v>
                </c:pt>
                <c:pt idx="19190">
                  <c:v>-73.33250000000001</c:v>
                </c:pt>
                <c:pt idx="19191">
                  <c:v>-73.330500000000001</c:v>
                </c:pt>
                <c:pt idx="19192">
                  <c:v>-73.328500000000005</c:v>
                </c:pt>
                <c:pt idx="19193">
                  <c:v>-73.32650000000001</c:v>
                </c:pt>
                <c:pt idx="19194">
                  <c:v>-73.3245</c:v>
                </c:pt>
                <c:pt idx="19195">
                  <c:v>-73.322500000000005</c:v>
                </c:pt>
                <c:pt idx="19196">
                  <c:v>-73.32050000000001</c:v>
                </c:pt>
                <c:pt idx="19197">
                  <c:v>-73.3185</c:v>
                </c:pt>
                <c:pt idx="19198">
                  <c:v>-73.316500000000005</c:v>
                </c:pt>
                <c:pt idx="19199">
                  <c:v>-73.31450000000001</c:v>
                </c:pt>
                <c:pt idx="19200">
                  <c:v>-73.3125</c:v>
                </c:pt>
                <c:pt idx="19201">
                  <c:v>-73.310500000000005</c:v>
                </c:pt>
                <c:pt idx="19202">
                  <c:v>-73.308500000000009</c:v>
                </c:pt>
                <c:pt idx="19203">
                  <c:v>-73.3065</c:v>
                </c:pt>
                <c:pt idx="19204">
                  <c:v>-73.304500000000004</c:v>
                </c:pt>
                <c:pt idx="19205">
                  <c:v>-73.302500000000009</c:v>
                </c:pt>
                <c:pt idx="19206">
                  <c:v>-73.3005</c:v>
                </c:pt>
                <c:pt idx="19207">
                  <c:v>-73.298500000000004</c:v>
                </c:pt>
                <c:pt idx="19208">
                  <c:v>-73.296500000000009</c:v>
                </c:pt>
                <c:pt idx="19209">
                  <c:v>-73.294499999999999</c:v>
                </c:pt>
                <c:pt idx="19210">
                  <c:v>-73.292500000000004</c:v>
                </c:pt>
                <c:pt idx="19211">
                  <c:v>-73.290500000000009</c:v>
                </c:pt>
                <c:pt idx="19212">
                  <c:v>-73.288499999999999</c:v>
                </c:pt>
                <c:pt idx="19213">
                  <c:v>-73.286500000000004</c:v>
                </c:pt>
                <c:pt idx="19214">
                  <c:v>-73.284500000000008</c:v>
                </c:pt>
                <c:pt idx="19215">
                  <c:v>-73.282499999999999</c:v>
                </c:pt>
                <c:pt idx="19216">
                  <c:v>-73.280500000000004</c:v>
                </c:pt>
                <c:pt idx="19217">
                  <c:v>-73.278500000000008</c:v>
                </c:pt>
                <c:pt idx="19218">
                  <c:v>-73.276499999999999</c:v>
                </c:pt>
                <c:pt idx="19219">
                  <c:v>-73.274500000000003</c:v>
                </c:pt>
                <c:pt idx="19220">
                  <c:v>-73.272500000000008</c:v>
                </c:pt>
                <c:pt idx="19221">
                  <c:v>-73.270499999999998</c:v>
                </c:pt>
                <c:pt idx="19222">
                  <c:v>-73.268500000000003</c:v>
                </c:pt>
                <c:pt idx="19223">
                  <c:v>-73.266500000000008</c:v>
                </c:pt>
                <c:pt idx="19224">
                  <c:v>-73.264499999999998</c:v>
                </c:pt>
                <c:pt idx="19225">
                  <c:v>-73.262500000000003</c:v>
                </c:pt>
                <c:pt idx="19226">
                  <c:v>-73.260500000000008</c:v>
                </c:pt>
                <c:pt idx="19227">
                  <c:v>-73.258499999999998</c:v>
                </c:pt>
                <c:pt idx="19228">
                  <c:v>-73.256500000000003</c:v>
                </c:pt>
                <c:pt idx="19229">
                  <c:v>-73.254500000000007</c:v>
                </c:pt>
                <c:pt idx="19230">
                  <c:v>-73.252499999999998</c:v>
                </c:pt>
                <c:pt idx="19231">
                  <c:v>-73.250500000000002</c:v>
                </c:pt>
                <c:pt idx="19232">
                  <c:v>-73.248500000000007</c:v>
                </c:pt>
                <c:pt idx="19233">
                  <c:v>-73.246499999999997</c:v>
                </c:pt>
                <c:pt idx="19234">
                  <c:v>-73.244500000000002</c:v>
                </c:pt>
                <c:pt idx="19235">
                  <c:v>-73.242500000000007</c:v>
                </c:pt>
                <c:pt idx="19236">
                  <c:v>-73.240499999999997</c:v>
                </c:pt>
                <c:pt idx="19237">
                  <c:v>-73.238500000000016</c:v>
                </c:pt>
                <c:pt idx="19238">
                  <c:v>-73.236500000000007</c:v>
                </c:pt>
                <c:pt idx="19239">
                  <c:v>-73.234499999999997</c:v>
                </c:pt>
                <c:pt idx="19240">
                  <c:v>-73.232500000000016</c:v>
                </c:pt>
                <c:pt idx="19241">
                  <c:v>-73.230500000000006</c:v>
                </c:pt>
                <c:pt idx="19242">
                  <c:v>-73.228499999999997</c:v>
                </c:pt>
                <c:pt idx="19243">
                  <c:v>-73.226500000000016</c:v>
                </c:pt>
                <c:pt idx="19244">
                  <c:v>-73.224500000000006</c:v>
                </c:pt>
                <c:pt idx="19245">
                  <c:v>-73.222499999999997</c:v>
                </c:pt>
                <c:pt idx="19246">
                  <c:v>-73.220500000000015</c:v>
                </c:pt>
                <c:pt idx="19247">
                  <c:v>-73.218500000000006</c:v>
                </c:pt>
                <c:pt idx="19248">
                  <c:v>-73.216499999999996</c:v>
                </c:pt>
                <c:pt idx="19249">
                  <c:v>-73.214500000000015</c:v>
                </c:pt>
                <c:pt idx="19250">
                  <c:v>-73.212500000000006</c:v>
                </c:pt>
                <c:pt idx="19251">
                  <c:v>-73.210499999999996</c:v>
                </c:pt>
                <c:pt idx="19252">
                  <c:v>-73.208500000000015</c:v>
                </c:pt>
                <c:pt idx="19253">
                  <c:v>-73.206500000000005</c:v>
                </c:pt>
                <c:pt idx="19254">
                  <c:v>-73.204499999999996</c:v>
                </c:pt>
                <c:pt idx="19255">
                  <c:v>-73.202500000000015</c:v>
                </c:pt>
                <c:pt idx="19256">
                  <c:v>-73.200500000000005</c:v>
                </c:pt>
                <c:pt idx="19257">
                  <c:v>-73.198499999999996</c:v>
                </c:pt>
                <c:pt idx="19258">
                  <c:v>-73.196500000000015</c:v>
                </c:pt>
                <c:pt idx="19259">
                  <c:v>-73.194500000000005</c:v>
                </c:pt>
                <c:pt idx="19260">
                  <c:v>-73.192499999999995</c:v>
                </c:pt>
                <c:pt idx="19261">
                  <c:v>-73.190500000000014</c:v>
                </c:pt>
                <c:pt idx="19262">
                  <c:v>-73.188500000000005</c:v>
                </c:pt>
                <c:pt idx="19263">
                  <c:v>-73.186499999999995</c:v>
                </c:pt>
                <c:pt idx="19264">
                  <c:v>-73.184500000000014</c:v>
                </c:pt>
                <c:pt idx="19265">
                  <c:v>-73.182500000000005</c:v>
                </c:pt>
                <c:pt idx="19266">
                  <c:v>-73.180500000000009</c:v>
                </c:pt>
                <c:pt idx="19267">
                  <c:v>-73.178500000000014</c:v>
                </c:pt>
                <c:pt idx="19268">
                  <c:v>-73.176500000000004</c:v>
                </c:pt>
                <c:pt idx="19269">
                  <c:v>-73.174500000000009</c:v>
                </c:pt>
                <c:pt idx="19270">
                  <c:v>-73.172500000000014</c:v>
                </c:pt>
                <c:pt idx="19271">
                  <c:v>-73.170500000000004</c:v>
                </c:pt>
                <c:pt idx="19272">
                  <c:v>-73.168500000000009</c:v>
                </c:pt>
                <c:pt idx="19273">
                  <c:v>-73.166500000000013</c:v>
                </c:pt>
                <c:pt idx="19274">
                  <c:v>-73.164500000000004</c:v>
                </c:pt>
                <c:pt idx="19275">
                  <c:v>-73.162500000000009</c:v>
                </c:pt>
                <c:pt idx="19276">
                  <c:v>-73.160500000000013</c:v>
                </c:pt>
                <c:pt idx="19277">
                  <c:v>-73.158500000000004</c:v>
                </c:pt>
                <c:pt idx="19278">
                  <c:v>-73.156500000000008</c:v>
                </c:pt>
                <c:pt idx="19279">
                  <c:v>-73.154500000000013</c:v>
                </c:pt>
                <c:pt idx="19280">
                  <c:v>-73.152500000000003</c:v>
                </c:pt>
                <c:pt idx="19281">
                  <c:v>-73.150500000000008</c:v>
                </c:pt>
                <c:pt idx="19282">
                  <c:v>-73.148500000000013</c:v>
                </c:pt>
                <c:pt idx="19283">
                  <c:v>-73.146500000000003</c:v>
                </c:pt>
                <c:pt idx="19284">
                  <c:v>-73.144500000000008</c:v>
                </c:pt>
                <c:pt idx="19285">
                  <c:v>-73.142500000000013</c:v>
                </c:pt>
                <c:pt idx="19286">
                  <c:v>-73.140500000000003</c:v>
                </c:pt>
                <c:pt idx="19287">
                  <c:v>-73.138500000000008</c:v>
                </c:pt>
                <c:pt idx="19288">
                  <c:v>-73.136500000000012</c:v>
                </c:pt>
                <c:pt idx="19289">
                  <c:v>-73.134500000000003</c:v>
                </c:pt>
                <c:pt idx="19290">
                  <c:v>-73.132500000000007</c:v>
                </c:pt>
                <c:pt idx="19291">
                  <c:v>-73.130500000000012</c:v>
                </c:pt>
                <c:pt idx="19292">
                  <c:v>-73.128500000000003</c:v>
                </c:pt>
                <c:pt idx="19293">
                  <c:v>-73.126500000000007</c:v>
                </c:pt>
                <c:pt idx="19294">
                  <c:v>-73.124500000000012</c:v>
                </c:pt>
                <c:pt idx="19295">
                  <c:v>-73.122500000000002</c:v>
                </c:pt>
                <c:pt idx="19296">
                  <c:v>-73.120500000000007</c:v>
                </c:pt>
                <c:pt idx="19297">
                  <c:v>-73.118500000000012</c:v>
                </c:pt>
                <c:pt idx="19298">
                  <c:v>-73.116500000000002</c:v>
                </c:pt>
                <c:pt idx="19299">
                  <c:v>-73.114500000000007</c:v>
                </c:pt>
                <c:pt idx="19300">
                  <c:v>-73.112500000000011</c:v>
                </c:pt>
                <c:pt idx="19301">
                  <c:v>-73.110500000000002</c:v>
                </c:pt>
                <c:pt idx="19302">
                  <c:v>-73.108500000000006</c:v>
                </c:pt>
                <c:pt idx="19303">
                  <c:v>-73.106500000000011</c:v>
                </c:pt>
                <c:pt idx="19304">
                  <c:v>-73.104500000000002</c:v>
                </c:pt>
                <c:pt idx="19305">
                  <c:v>-73.102500000000006</c:v>
                </c:pt>
                <c:pt idx="19306">
                  <c:v>-73.100500000000011</c:v>
                </c:pt>
                <c:pt idx="19307">
                  <c:v>-73.098500000000001</c:v>
                </c:pt>
                <c:pt idx="19308">
                  <c:v>-73.096500000000006</c:v>
                </c:pt>
                <c:pt idx="19309">
                  <c:v>-73.094500000000011</c:v>
                </c:pt>
                <c:pt idx="19310">
                  <c:v>-73.092500000000001</c:v>
                </c:pt>
                <c:pt idx="19311">
                  <c:v>-73.090500000000006</c:v>
                </c:pt>
                <c:pt idx="19312">
                  <c:v>-73.08850000000001</c:v>
                </c:pt>
                <c:pt idx="19313">
                  <c:v>-73.086500000000001</c:v>
                </c:pt>
                <c:pt idx="19314">
                  <c:v>-73.084500000000006</c:v>
                </c:pt>
                <c:pt idx="19315">
                  <c:v>-73.08250000000001</c:v>
                </c:pt>
                <c:pt idx="19316">
                  <c:v>-73.080500000000001</c:v>
                </c:pt>
                <c:pt idx="19317">
                  <c:v>-73.078500000000005</c:v>
                </c:pt>
                <c:pt idx="19318">
                  <c:v>-73.07650000000001</c:v>
                </c:pt>
                <c:pt idx="19319">
                  <c:v>-73.0745</c:v>
                </c:pt>
                <c:pt idx="19320">
                  <c:v>-73.072500000000005</c:v>
                </c:pt>
                <c:pt idx="19321">
                  <c:v>-73.07050000000001</c:v>
                </c:pt>
                <c:pt idx="19322">
                  <c:v>-73.0685</c:v>
                </c:pt>
                <c:pt idx="19323">
                  <c:v>-73.066500000000005</c:v>
                </c:pt>
                <c:pt idx="19324">
                  <c:v>-73.06450000000001</c:v>
                </c:pt>
                <c:pt idx="19325">
                  <c:v>-73.0625</c:v>
                </c:pt>
                <c:pt idx="19326">
                  <c:v>-73.060500000000005</c:v>
                </c:pt>
                <c:pt idx="19327">
                  <c:v>-73.058500000000009</c:v>
                </c:pt>
                <c:pt idx="19328">
                  <c:v>-73.0565</c:v>
                </c:pt>
                <c:pt idx="19329">
                  <c:v>-73.054500000000004</c:v>
                </c:pt>
                <c:pt idx="19330">
                  <c:v>-73.052500000000009</c:v>
                </c:pt>
                <c:pt idx="19331">
                  <c:v>-73.0505</c:v>
                </c:pt>
                <c:pt idx="19332">
                  <c:v>-73.048500000000004</c:v>
                </c:pt>
                <c:pt idx="19333">
                  <c:v>-73.046500000000009</c:v>
                </c:pt>
                <c:pt idx="19334">
                  <c:v>-73.044499999999999</c:v>
                </c:pt>
                <c:pt idx="19335">
                  <c:v>-73.042500000000004</c:v>
                </c:pt>
                <c:pt idx="19336">
                  <c:v>-73.040500000000009</c:v>
                </c:pt>
                <c:pt idx="19337">
                  <c:v>-73.038499999999999</c:v>
                </c:pt>
                <c:pt idx="19338">
                  <c:v>-73.036500000000004</c:v>
                </c:pt>
                <c:pt idx="19339">
                  <c:v>-73.034500000000008</c:v>
                </c:pt>
                <c:pt idx="19340">
                  <c:v>-73.032499999999999</c:v>
                </c:pt>
                <c:pt idx="19341">
                  <c:v>-73.030500000000004</c:v>
                </c:pt>
                <c:pt idx="19342">
                  <c:v>-73.028500000000008</c:v>
                </c:pt>
                <c:pt idx="19343">
                  <c:v>-73.026499999999999</c:v>
                </c:pt>
                <c:pt idx="19344">
                  <c:v>-73.024500000000003</c:v>
                </c:pt>
                <c:pt idx="19345">
                  <c:v>-73.022500000000008</c:v>
                </c:pt>
                <c:pt idx="19346">
                  <c:v>-73.020499999999998</c:v>
                </c:pt>
                <c:pt idx="19347">
                  <c:v>-73.018500000000003</c:v>
                </c:pt>
                <c:pt idx="19348">
                  <c:v>-73.016500000000008</c:v>
                </c:pt>
                <c:pt idx="19349">
                  <c:v>-73.014499999999998</c:v>
                </c:pt>
                <c:pt idx="19350">
                  <c:v>-73.012500000000003</c:v>
                </c:pt>
                <c:pt idx="19351">
                  <c:v>-73.010500000000008</c:v>
                </c:pt>
                <c:pt idx="19352">
                  <c:v>-73.008499999999998</c:v>
                </c:pt>
                <c:pt idx="19353">
                  <c:v>-73.006500000000003</c:v>
                </c:pt>
                <c:pt idx="19354">
                  <c:v>-73.004500000000007</c:v>
                </c:pt>
                <c:pt idx="19355">
                  <c:v>-73.002499999999998</c:v>
                </c:pt>
                <c:pt idx="19356">
                  <c:v>-73.000500000000002</c:v>
                </c:pt>
                <c:pt idx="19357">
                  <c:v>-72.998500000000007</c:v>
                </c:pt>
                <c:pt idx="19358">
                  <c:v>-72.996499999999997</c:v>
                </c:pt>
                <c:pt idx="19359">
                  <c:v>-72.994500000000002</c:v>
                </c:pt>
                <c:pt idx="19360">
                  <c:v>-72.992500000000007</c:v>
                </c:pt>
                <c:pt idx="19361">
                  <c:v>-72.990499999999997</c:v>
                </c:pt>
                <c:pt idx="19362">
                  <c:v>-72.988500000000016</c:v>
                </c:pt>
                <c:pt idx="19363">
                  <c:v>-72.986500000000007</c:v>
                </c:pt>
                <c:pt idx="19364">
                  <c:v>-72.984499999999997</c:v>
                </c:pt>
                <c:pt idx="19365">
                  <c:v>-72.982500000000016</c:v>
                </c:pt>
                <c:pt idx="19366">
                  <c:v>-72.980500000000006</c:v>
                </c:pt>
                <c:pt idx="19367">
                  <c:v>-72.978499999999997</c:v>
                </c:pt>
                <c:pt idx="19368">
                  <c:v>-72.976500000000016</c:v>
                </c:pt>
                <c:pt idx="19369">
                  <c:v>-72.974500000000006</c:v>
                </c:pt>
                <c:pt idx="19370">
                  <c:v>-72.972499999999997</c:v>
                </c:pt>
                <c:pt idx="19371">
                  <c:v>-72.970500000000015</c:v>
                </c:pt>
                <c:pt idx="19372">
                  <c:v>-72.968500000000006</c:v>
                </c:pt>
                <c:pt idx="19373">
                  <c:v>-72.966499999999996</c:v>
                </c:pt>
                <c:pt idx="19374">
                  <c:v>-72.964500000000015</c:v>
                </c:pt>
                <c:pt idx="19375">
                  <c:v>-72.962500000000006</c:v>
                </c:pt>
                <c:pt idx="19376">
                  <c:v>-72.960499999999996</c:v>
                </c:pt>
                <c:pt idx="19377">
                  <c:v>-72.958500000000015</c:v>
                </c:pt>
                <c:pt idx="19378">
                  <c:v>-72.956500000000005</c:v>
                </c:pt>
                <c:pt idx="19379">
                  <c:v>-72.954499999999996</c:v>
                </c:pt>
                <c:pt idx="19380">
                  <c:v>-72.952500000000015</c:v>
                </c:pt>
                <c:pt idx="19381">
                  <c:v>-72.950500000000005</c:v>
                </c:pt>
                <c:pt idx="19382">
                  <c:v>-72.948499999999996</c:v>
                </c:pt>
                <c:pt idx="19383">
                  <c:v>-72.946500000000015</c:v>
                </c:pt>
                <c:pt idx="19384">
                  <c:v>-72.944500000000005</c:v>
                </c:pt>
                <c:pt idx="19385">
                  <c:v>-72.942499999999995</c:v>
                </c:pt>
                <c:pt idx="19386">
                  <c:v>-72.940500000000014</c:v>
                </c:pt>
                <c:pt idx="19387">
                  <c:v>-72.938500000000005</c:v>
                </c:pt>
                <c:pt idx="19388">
                  <c:v>-72.936499999999995</c:v>
                </c:pt>
                <c:pt idx="19389">
                  <c:v>-72.934500000000014</c:v>
                </c:pt>
                <c:pt idx="19390">
                  <c:v>-72.932500000000005</c:v>
                </c:pt>
                <c:pt idx="19391">
                  <c:v>-72.930500000000009</c:v>
                </c:pt>
                <c:pt idx="19392">
                  <c:v>-72.928500000000014</c:v>
                </c:pt>
                <c:pt idx="19393">
                  <c:v>-72.926500000000004</c:v>
                </c:pt>
                <c:pt idx="19394">
                  <c:v>-72.924500000000009</c:v>
                </c:pt>
                <c:pt idx="19395">
                  <c:v>-72.922500000000014</c:v>
                </c:pt>
                <c:pt idx="19396">
                  <c:v>-72.920500000000004</c:v>
                </c:pt>
                <c:pt idx="19397">
                  <c:v>-72.918500000000009</c:v>
                </c:pt>
                <c:pt idx="19398">
                  <c:v>-72.916500000000013</c:v>
                </c:pt>
                <c:pt idx="19399">
                  <c:v>-72.914500000000004</c:v>
                </c:pt>
                <c:pt idx="19400">
                  <c:v>-72.912500000000009</c:v>
                </c:pt>
                <c:pt idx="19401">
                  <c:v>-72.910500000000013</c:v>
                </c:pt>
                <c:pt idx="19402">
                  <c:v>-72.908500000000004</c:v>
                </c:pt>
                <c:pt idx="19403">
                  <c:v>-72.906500000000008</c:v>
                </c:pt>
                <c:pt idx="19404">
                  <c:v>-72.904500000000013</c:v>
                </c:pt>
                <c:pt idx="19405">
                  <c:v>-72.902500000000003</c:v>
                </c:pt>
                <c:pt idx="19406">
                  <c:v>-72.900500000000008</c:v>
                </c:pt>
                <c:pt idx="19407">
                  <c:v>-72.898500000000013</c:v>
                </c:pt>
                <c:pt idx="19408">
                  <c:v>-72.896500000000003</c:v>
                </c:pt>
                <c:pt idx="19409">
                  <c:v>-72.894500000000008</c:v>
                </c:pt>
                <c:pt idx="19410">
                  <c:v>-72.892500000000013</c:v>
                </c:pt>
                <c:pt idx="19411">
                  <c:v>-72.890500000000003</c:v>
                </c:pt>
                <c:pt idx="19412">
                  <c:v>-72.888500000000008</c:v>
                </c:pt>
                <c:pt idx="19413">
                  <c:v>-72.886500000000012</c:v>
                </c:pt>
                <c:pt idx="19414">
                  <c:v>-72.884500000000003</c:v>
                </c:pt>
                <c:pt idx="19415">
                  <c:v>-72.882500000000007</c:v>
                </c:pt>
                <c:pt idx="19416">
                  <c:v>-72.880500000000012</c:v>
                </c:pt>
                <c:pt idx="19417">
                  <c:v>-72.878500000000003</c:v>
                </c:pt>
                <c:pt idx="19418">
                  <c:v>-72.876500000000007</c:v>
                </c:pt>
                <c:pt idx="19419">
                  <c:v>-72.874500000000012</c:v>
                </c:pt>
                <c:pt idx="19420">
                  <c:v>-72.872500000000002</c:v>
                </c:pt>
                <c:pt idx="19421">
                  <c:v>-72.870500000000007</c:v>
                </c:pt>
                <c:pt idx="19422">
                  <c:v>-72.868500000000012</c:v>
                </c:pt>
                <c:pt idx="19423">
                  <c:v>-72.866500000000002</c:v>
                </c:pt>
                <c:pt idx="19424">
                  <c:v>-72.864500000000007</c:v>
                </c:pt>
                <c:pt idx="19425">
                  <c:v>-72.862500000000011</c:v>
                </c:pt>
                <c:pt idx="19426">
                  <c:v>-72.860500000000002</c:v>
                </c:pt>
                <c:pt idx="19427">
                  <c:v>-72.858500000000006</c:v>
                </c:pt>
                <c:pt idx="19428">
                  <c:v>-72.856500000000011</c:v>
                </c:pt>
                <c:pt idx="19429">
                  <c:v>-72.854500000000002</c:v>
                </c:pt>
                <c:pt idx="19430">
                  <c:v>-72.852500000000006</c:v>
                </c:pt>
                <c:pt idx="19431">
                  <c:v>-72.850500000000011</c:v>
                </c:pt>
                <c:pt idx="19432">
                  <c:v>-72.848500000000001</c:v>
                </c:pt>
                <c:pt idx="19433">
                  <c:v>-72.846500000000006</c:v>
                </c:pt>
                <c:pt idx="19434">
                  <c:v>-72.844500000000011</c:v>
                </c:pt>
                <c:pt idx="19435">
                  <c:v>-72.842500000000001</c:v>
                </c:pt>
                <c:pt idx="19436">
                  <c:v>-72.840500000000006</c:v>
                </c:pt>
                <c:pt idx="19437">
                  <c:v>-72.83850000000001</c:v>
                </c:pt>
                <c:pt idx="19438">
                  <c:v>-72.836500000000001</c:v>
                </c:pt>
                <c:pt idx="19439">
                  <c:v>-72.834500000000006</c:v>
                </c:pt>
                <c:pt idx="19440">
                  <c:v>-72.83250000000001</c:v>
                </c:pt>
                <c:pt idx="19441">
                  <c:v>-72.830500000000001</c:v>
                </c:pt>
                <c:pt idx="19442">
                  <c:v>-72.828500000000005</c:v>
                </c:pt>
                <c:pt idx="19443">
                  <c:v>-72.82650000000001</c:v>
                </c:pt>
                <c:pt idx="19444">
                  <c:v>-72.8245</c:v>
                </c:pt>
                <c:pt idx="19445">
                  <c:v>-72.822500000000005</c:v>
                </c:pt>
                <c:pt idx="19446">
                  <c:v>-72.82050000000001</c:v>
                </c:pt>
                <c:pt idx="19447">
                  <c:v>-72.8185</c:v>
                </c:pt>
                <c:pt idx="19448">
                  <c:v>-72.816500000000005</c:v>
                </c:pt>
                <c:pt idx="19449">
                  <c:v>-72.81450000000001</c:v>
                </c:pt>
                <c:pt idx="19450">
                  <c:v>-72.8125</c:v>
                </c:pt>
                <c:pt idx="19451">
                  <c:v>-72.810500000000005</c:v>
                </c:pt>
                <c:pt idx="19452">
                  <c:v>-72.808500000000009</c:v>
                </c:pt>
                <c:pt idx="19453">
                  <c:v>-72.8065</c:v>
                </c:pt>
                <c:pt idx="19454">
                  <c:v>-72.804500000000004</c:v>
                </c:pt>
                <c:pt idx="19455">
                  <c:v>-72.802500000000009</c:v>
                </c:pt>
                <c:pt idx="19456">
                  <c:v>-72.8005</c:v>
                </c:pt>
                <c:pt idx="19457">
                  <c:v>-72.798500000000004</c:v>
                </c:pt>
                <c:pt idx="19458">
                  <c:v>-72.796500000000009</c:v>
                </c:pt>
                <c:pt idx="19459">
                  <c:v>-72.794499999999999</c:v>
                </c:pt>
                <c:pt idx="19460">
                  <c:v>-72.792500000000004</c:v>
                </c:pt>
                <c:pt idx="19461">
                  <c:v>-72.790500000000009</c:v>
                </c:pt>
                <c:pt idx="19462">
                  <c:v>-72.788499999999999</c:v>
                </c:pt>
                <c:pt idx="19463">
                  <c:v>-72.786500000000004</c:v>
                </c:pt>
                <c:pt idx="19464">
                  <c:v>-72.784500000000008</c:v>
                </c:pt>
                <c:pt idx="19465">
                  <c:v>-72.782499999999999</c:v>
                </c:pt>
                <c:pt idx="19466">
                  <c:v>-72.780500000000004</c:v>
                </c:pt>
                <c:pt idx="19467">
                  <c:v>-72.778500000000008</c:v>
                </c:pt>
                <c:pt idx="19468">
                  <c:v>-72.776499999999999</c:v>
                </c:pt>
                <c:pt idx="19469">
                  <c:v>-72.774500000000003</c:v>
                </c:pt>
                <c:pt idx="19470">
                  <c:v>-72.772500000000008</c:v>
                </c:pt>
                <c:pt idx="19471">
                  <c:v>-72.770499999999998</c:v>
                </c:pt>
                <c:pt idx="19472">
                  <c:v>-72.768500000000003</c:v>
                </c:pt>
                <c:pt idx="19473">
                  <c:v>-72.766500000000008</c:v>
                </c:pt>
                <c:pt idx="19474">
                  <c:v>-72.764499999999998</c:v>
                </c:pt>
                <c:pt idx="19475">
                  <c:v>-72.762500000000003</c:v>
                </c:pt>
                <c:pt idx="19476">
                  <c:v>-72.760500000000008</c:v>
                </c:pt>
                <c:pt idx="19477">
                  <c:v>-72.758499999999998</c:v>
                </c:pt>
                <c:pt idx="19478">
                  <c:v>-72.756500000000003</c:v>
                </c:pt>
                <c:pt idx="19479">
                  <c:v>-72.754500000000007</c:v>
                </c:pt>
                <c:pt idx="19480">
                  <c:v>-72.752499999999998</c:v>
                </c:pt>
                <c:pt idx="19481">
                  <c:v>-72.750500000000002</c:v>
                </c:pt>
                <c:pt idx="19482">
                  <c:v>-72.748500000000007</c:v>
                </c:pt>
                <c:pt idx="19483">
                  <c:v>-72.746499999999997</c:v>
                </c:pt>
                <c:pt idx="19484">
                  <c:v>-72.744500000000002</c:v>
                </c:pt>
                <c:pt idx="19485">
                  <c:v>-72.742500000000007</c:v>
                </c:pt>
                <c:pt idx="19486">
                  <c:v>-72.740499999999997</c:v>
                </c:pt>
                <c:pt idx="19487">
                  <c:v>-72.738500000000016</c:v>
                </c:pt>
                <c:pt idx="19488">
                  <c:v>-72.736500000000007</c:v>
                </c:pt>
                <c:pt idx="19489">
                  <c:v>-72.734499999999997</c:v>
                </c:pt>
                <c:pt idx="19490">
                  <c:v>-72.732500000000016</c:v>
                </c:pt>
                <c:pt idx="19491">
                  <c:v>-72.730500000000006</c:v>
                </c:pt>
                <c:pt idx="19492">
                  <c:v>-72.728499999999997</c:v>
                </c:pt>
                <c:pt idx="19493">
                  <c:v>-72.726500000000016</c:v>
                </c:pt>
                <c:pt idx="19494">
                  <c:v>-72.724500000000006</c:v>
                </c:pt>
                <c:pt idx="19495">
                  <c:v>-72.722499999999997</c:v>
                </c:pt>
                <c:pt idx="19496">
                  <c:v>-72.720500000000015</c:v>
                </c:pt>
                <c:pt idx="19497">
                  <c:v>-72.718500000000006</c:v>
                </c:pt>
                <c:pt idx="19498">
                  <c:v>-72.716499999999996</c:v>
                </c:pt>
                <c:pt idx="19499">
                  <c:v>-72.714500000000015</c:v>
                </c:pt>
                <c:pt idx="19500">
                  <c:v>-72.712500000000006</c:v>
                </c:pt>
                <c:pt idx="19501">
                  <c:v>-72.710499999999996</c:v>
                </c:pt>
                <c:pt idx="19502">
                  <c:v>-72.708500000000015</c:v>
                </c:pt>
                <c:pt idx="19503">
                  <c:v>-72.706500000000005</c:v>
                </c:pt>
                <c:pt idx="19504">
                  <c:v>-72.704499999999996</c:v>
                </c:pt>
                <c:pt idx="19505">
                  <c:v>-72.702500000000015</c:v>
                </c:pt>
                <c:pt idx="19506">
                  <c:v>-72.700500000000005</c:v>
                </c:pt>
                <c:pt idx="19507">
                  <c:v>-72.698499999999996</c:v>
                </c:pt>
                <c:pt idx="19508">
                  <c:v>-72.696500000000015</c:v>
                </c:pt>
                <c:pt idx="19509">
                  <c:v>-72.694500000000005</c:v>
                </c:pt>
                <c:pt idx="19510">
                  <c:v>-72.692499999999995</c:v>
                </c:pt>
                <c:pt idx="19511">
                  <c:v>-72.690500000000014</c:v>
                </c:pt>
                <c:pt idx="19512">
                  <c:v>-72.688500000000005</c:v>
                </c:pt>
                <c:pt idx="19513">
                  <c:v>-72.686499999999995</c:v>
                </c:pt>
                <c:pt idx="19514">
                  <c:v>-72.684500000000014</c:v>
                </c:pt>
                <c:pt idx="19515">
                  <c:v>-72.682500000000005</c:v>
                </c:pt>
                <c:pt idx="19516">
                  <c:v>-72.680500000000009</c:v>
                </c:pt>
                <c:pt idx="19517">
                  <c:v>-72.678500000000014</c:v>
                </c:pt>
                <c:pt idx="19518">
                  <c:v>-72.676500000000004</c:v>
                </c:pt>
                <c:pt idx="19519">
                  <c:v>-72.674500000000009</c:v>
                </c:pt>
                <c:pt idx="19520">
                  <c:v>-72.672500000000014</c:v>
                </c:pt>
                <c:pt idx="19521">
                  <c:v>-72.670500000000004</c:v>
                </c:pt>
                <c:pt idx="19522">
                  <c:v>-72.668500000000009</c:v>
                </c:pt>
                <c:pt idx="19523">
                  <c:v>-72.666500000000013</c:v>
                </c:pt>
                <c:pt idx="19524">
                  <c:v>-72.664500000000004</c:v>
                </c:pt>
                <c:pt idx="19525">
                  <c:v>-72.662500000000009</c:v>
                </c:pt>
                <c:pt idx="19526">
                  <c:v>-72.660500000000013</c:v>
                </c:pt>
                <c:pt idx="19527">
                  <c:v>-72.658500000000004</c:v>
                </c:pt>
                <c:pt idx="19528">
                  <c:v>-72.656500000000008</c:v>
                </c:pt>
                <c:pt idx="19529">
                  <c:v>-72.654500000000013</c:v>
                </c:pt>
                <c:pt idx="19530">
                  <c:v>-72.652500000000003</c:v>
                </c:pt>
                <c:pt idx="19531">
                  <c:v>-72.650500000000008</c:v>
                </c:pt>
                <c:pt idx="19532">
                  <c:v>-72.648500000000013</c:v>
                </c:pt>
                <c:pt idx="19533">
                  <c:v>-72.646500000000003</c:v>
                </c:pt>
                <c:pt idx="19534">
                  <c:v>-72.644500000000008</c:v>
                </c:pt>
                <c:pt idx="19535">
                  <c:v>-72.642500000000013</c:v>
                </c:pt>
                <c:pt idx="19536">
                  <c:v>-72.640500000000003</c:v>
                </c:pt>
                <c:pt idx="19537">
                  <c:v>-72.638500000000008</c:v>
                </c:pt>
                <c:pt idx="19538">
                  <c:v>-72.636500000000012</c:v>
                </c:pt>
                <c:pt idx="19539">
                  <c:v>-72.634500000000003</c:v>
                </c:pt>
                <c:pt idx="19540">
                  <c:v>-72.632500000000007</c:v>
                </c:pt>
                <c:pt idx="19541">
                  <c:v>-72.630500000000012</c:v>
                </c:pt>
                <c:pt idx="19542">
                  <c:v>-72.628500000000003</c:v>
                </c:pt>
                <c:pt idx="19543">
                  <c:v>-72.626500000000007</c:v>
                </c:pt>
                <c:pt idx="19544">
                  <c:v>-72.624500000000012</c:v>
                </c:pt>
                <c:pt idx="19545">
                  <c:v>-72.622500000000002</c:v>
                </c:pt>
                <c:pt idx="19546">
                  <c:v>-72.620500000000007</c:v>
                </c:pt>
                <c:pt idx="19547">
                  <c:v>-72.618500000000012</c:v>
                </c:pt>
                <c:pt idx="19548">
                  <c:v>-72.616500000000002</c:v>
                </c:pt>
                <c:pt idx="19549">
                  <c:v>-72.614500000000007</c:v>
                </c:pt>
                <c:pt idx="19550">
                  <c:v>-72.612500000000011</c:v>
                </c:pt>
                <c:pt idx="19551">
                  <c:v>-72.610500000000002</c:v>
                </c:pt>
                <c:pt idx="19552">
                  <c:v>-72.608500000000006</c:v>
                </c:pt>
                <c:pt idx="19553">
                  <c:v>-72.606500000000011</c:v>
                </c:pt>
                <c:pt idx="19554">
                  <c:v>-72.604500000000002</c:v>
                </c:pt>
                <c:pt idx="19555">
                  <c:v>-72.602500000000006</c:v>
                </c:pt>
                <c:pt idx="19556">
                  <c:v>-72.600500000000011</c:v>
                </c:pt>
                <c:pt idx="19557">
                  <c:v>-72.598500000000001</c:v>
                </c:pt>
                <c:pt idx="19558">
                  <c:v>-72.596500000000006</c:v>
                </c:pt>
                <c:pt idx="19559">
                  <c:v>-72.594500000000011</c:v>
                </c:pt>
                <c:pt idx="19560">
                  <c:v>-72.592500000000001</c:v>
                </c:pt>
                <c:pt idx="19561">
                  <c:v>-72.590500000000006</c:v>
                </c:pt>
                <c:pt idx="19562">
                  <c:v>-72.58850000000001</c:v>
                </c:pt>
                <c:pt idx="19563">
                  <c:v>-72.586500000000001</c:v>
                </c:pt>
                <c:pt idx="19564">
                  <c:v>-72.584500000000006</c:v>
                </c:pt>
                <c:pt idx="19565">
                  <c:v>-72.58250000000001</c:v>
                </c:pt>
                <c:pt idx="19566">
                  <c:v>-72.580500000000001</c:v>
                </c:pt>
                <c:pt idx="19567">
                  <c:v>-72.578500000000005</c:v>
                </c:pt>
                <c:pt idx="19568">
                  <c:v>-72.57650000000001</c:v>
                </c:pt>
                <c:pt idx="19569">
                  <c:v>-72.5745</c:v>
                </c:pt>
                <c:pt idx="19570">
                  <c:v>-72.572500000000005</c:v>
                </c:pt>
                <c:pt idx="19571">
                  <c:v>-72.57050000000001</c:v>
                </c:pt>
                <c:pt idx="19572">
                  <c:v>-72.5685</c:v>
                </c:pt>
                <c:pt idx="19573">
                  <c:v>-72.566500000000005</c:v>
                </c:pt>
                <c:pt idx="19574">
                  <c:v>-72.56450000000001</c:v>
                </c:pt>
                <c:pt idx="19575">
                  <c:v>-72.5625</c:v>
                </c:pt>
                <c:pt idx="19576">
                  <c:v>-72.560500000000005</c:v>
                </c:pt>
                <c:pt idx="19577">
                  <c:v>-72.558500000000009</c:v>
                </c:pt>
                <c:pt idx="19578">
                  <c:v>-72.5565</c:v>
                </c:pt>
                <c:pt idx="19579">
                  <c:v>-72.554500000000004</c:v>
                </c:pt>
                <c:pt idx="19580">
                  <c:v>-72.552500000000009</c:v>
                </c:pt>
                <c:pt idx="19581">
                  <c:v>-72.5505</c:v>
                </c:pt>
                <c:pt idx="19582">
                  <c:v>-72.548500000000004</c:v>
                </c:pt>
                <c:pt idx="19583">
                  <c:v>-72.546500000000009</c:v>
                </c:pt>
                <c:pt idx="19584">
                  <c:v>-72.544499999999999</c:v>
                </c:pt>
                <c:pt idx="19585">
                  <c:v>-72.542500000000004</c:v>
                </c:pt>
                <c:pt idx="19586">
                  <c:v>-72.540500000000009</c:v>
                </c:pt>
                <c:pt idx="19587">
                  <c:v>-72.538499999999999</c:v>
                </c:pt>
                <c:pt idx="19588">
                  <c:v>-72.536500000000004</c:v>
                </c:pt>
                <c:pt idx="19589">
                  <c:v>-72.534500000000008</c:v>
                </c:pt>
                <c:pt idx="19590">
                  <c:v>-72.532499999999999</c:v>
                </c:pt>
                <c:pt idx="19591">
                  <c:v>-72.530500000000004</c:v>
                </c:pt>
                <c:pt idx="19592">
                  <c:v>-72.528500000000008</c:v>
                </c:pt>
                <c:pt idx="19593">
                  <c:v>-72.526499999999999</c:v>
                </c:pt>
                <c:pt idx="19594">
                  <c:v>-72.524500000000003</c:v>
                </c:pt>
                <c:pt idx="19595">
                  <c:v>-72.522500000000008</c:v>
                </c:pt>
                <c:pt idx="19596">
                  <c:v>-72.520499999999998</c:v>
                </c:pt>
                <c:pt idx="19597">
                  <c:v>-72.518500000000003</c:v>
                </c:pt>
                <c:pt idx="19598">
                  <c:v>-72.516500000000008</c:v>
                </c:pt>
                <c:pt idx="19599">
                  <c:v>-72.514499999999998</c:v>
                </c:pt>
                <c:pt idx="19600">
                  <c:v>-72.512500000000003</c:v>
                </c:pt>
                <c:pt idx="19601">
                  <c:v>-72.510500000000008</c:v>
                </c:pt>
                <c:pt idx="19602">
                  <c:v>-72.508499999999998</c:v>
                </c:pt>
                <c:pt idx="19603">
                  <c:v>-72.506500000000003</c:v>
                </c:pt>
                <c:pt idx="19604">
                  <c:v>-72.504500000000007</c:v>
                </c:pt>
                <c:pt idx="19605">
                  <c:v>-72.502499999999998</c:v>
                </c:pt>
                <c:pt idx="19606">
                  <c:v>-72.500500000000002</c:v>
                </c:pt>
                <c:pt idx="19607">
                  <c:v>-72.498500000000007</c:v>
                </c:pt>
                <c:pt idx="19608">
                  <c:v>-72.496499999999997</c:v>
                </c:pt>
                <c:pt idx="19609">
                  <c:v>-72.494500000000002</c:v>
                </c:pt>
                <c:pt idx="19610">
                  <c:v>-72.492500000000007</c:v>
                </c:pt>
                <c:pt idx="19611">
                  <c:v>-72.490499999999997</c:v>
                </c:pt>
                <c:pt idx="19612">
                  <c:v>-72.488500000000016</c:v>
                </c:pt>
                <c:pt idx="19613">
                  <c:v>-72.486500000000007</c:v>
                </c:pt>
                <c:pt idx="19614">
                  <c:v>-72.484499999999997</c:v>
                </c:pt>
                <c:pt idx="19615">
                  <c:v>-72.482500000000016</c:v>
                </c:pt>
                <c:pt idx="19616">
                  <c:v>-72.480500000000006</c:v>
                </c:pt>
                <c:pt idx="19617">
                  <c:v>-72.478499999999997</c:v>
                </c:pt>
                <c:pt idx="19618">
                  <c:v>-72.476500000000016</c:v>
                </c:pt>
                <c:pt idx="19619">
                  <c:v>-72.474500000000006</c:v>
                </c:pt>
                <c:pt idx="19620">
                  <c:v>-72.472499999999997</c:v>
                </c:pt>
                <c:pt idx="19621">
                  <c:v>-72.470500000000015</c:v>
                </c:pt>
                <c:pt idx="19622">
                  <c:v>-72.468500000000006</c:v>
                </c:pt>
                <c:pt idx="19623">
                  <c:v>-72.466499999999996</c:v>
                </c:pt>
                <c:pt idx="19624">
                  <c:v>-72.464500000000015</c:v>
                </c:pt>
                <c:pt idx="19625">
                  <c:v>-72.462500000000006</c:v>
                </c:pt>
                <c:pt idx="19626">
                  <c:v>-72.460499999999996</c:v>
                </c:pt>
                <c:pt idx="19627">
                  <c:v>-72.458500000000015</c:v>
                </c:pt>
                <c:pt idx="19628">
                  <c:v>-72.456500000000005</c:v>
                </c:pt>
                <c:pt idx="19629">
                  <c:v>-72.454499999999996</c:v>
                </c:pt>
                <c:pt idx="19630">
                  <c:v>-72.452500000000015</c:v>
                </c:pt>
                <c:pt idx="19631">
                  <c:v>-72.450500000000005</c:v>
                </c:pt>
                <c:pt idx="19632">
                  <c:v>-72.448499999999996</c:v>
                </c:pt>
                <c:pt idx="19633">
                  <c:v>-72.446500000000015</c:v>
                </c:pt>
                <c:pt idx="19634">
                  <c:v>-72.444500000000005</c:v>
                </c:pt>
                <c:pt idx="19635">
                  <c:v>-72.442499999999995</c:v>
                </c:pt>
                <c:pt idx="19636">
                  <c:v>-72.440500000000014</c:v>
                </c:pt>
                <c:pt idx="19637">
                  <c:v>-72.438500000000005</c:v>
                </c:pt>
                <c:pt idx="19638">
                  <c:v>-72.436499999999995</c:v>
                </c:pt>
                <c:pt idx="19639">
                  <c:v>-72.434500000000014</c:v>
                </c:pt>
                <c:pt idx="19640">
                  <c:v>-72.432500000000005</c:v>
                </c:pt>
                <c:pt idx="19641">
                  <c:v>-72.430500000000009</c:v>
                </c:pt>
                <c:pt idx="19642">
                  <c:v>-72.428500000000014</c:v>
                </c:pt>
                <c:pt idx="19643">
                  <c:v>-72.426500000000004</c:v>
                </c:pt>
                <c:pt idx="19644">
                  <c:v>-72.424500000000009</c:v>
                </c:pt>
                <c:pt idx="19645">
                  <c:v>-72.422500000000014</c:v>
                </c:pt>
                <c:pt idx="19646">
                  <c:v>-72.420500000000004</c:v>
                </c:pt>
                <c:pt idx="19647">
                  <c:v>-72.418500000000009</c:v>
                </c:pt>
                <c:pt idx="19648">
                  <c:v>-72.416500000000013</c:v>
                </c:pt>
                <c:pt idx="19649">
                  <c:v>-72.414500000000004</c:v>
                </c:pt>
                <c:pt idx="19650">
                  <c:v>-72.412500000000009</c:v>
                </c:pt>
                <c:pt idx="19651">
                  <c:v>-72.410500000000013</c:v>
                </c:pt>
                <c:pt idx="19652">
                  <c:v>-72.408500000000004</c:v>
                </c:pt>
                <c:pt idx="19653">
                  <c:v>-72.406500000000008</c:v>
                </c:pt>
                <c:pt idx="19654">
                  <c:v>-72.404500000000013</c:v>
                </c:pt>
                <c:pt idx="19655">
                  <c:v>-72.402500000000003</c:v>
                </c:pt>
                <c:pt idx="19656">
                  <c:v>-72.400500000000008</c:v>
                </c:pt>
                <c:pt idx="19657">
                  <c:v>-72.398500000000013</c:v>
                </c:pt>
                <c:pt idx="19658">
                  <c:v>-72.396500000000003</c:v>
                </c:pt>
                <c:pt idx="19659">
                  <c:v>-72.394500000000008</c:v>
                </c:pt>
                <c:pt idx="19660">
                  <c:v>-72.392500000000013</c:v>
                </c:pt>
                <c:pt idx="19661">
                  <c:v>-72.390500000000003</c:v>
                </c:pt>
                <c:pt idx="19662">
                  <c:v>-72.388500000000008</c:v>
                </c:pt>
                <c:pt idx="19663">
                  <c:v>-72.386500000000012</c:v>
                </c:pt>
                <c:pt idx="19664">
                  <c:v>-72.384500000000003</c:v>
                </c:pt>
                <c:pt idx="19665">
                  <c:v>-72.382500000000007</c:v>
                </c:pt>
                <c:pt idx="19666">
                  <c:v>-72.380500000000012</c:v>
                </c:pt>
                <c:pt idx="19667">
                  <c:v>-72.378500000000003</c:v>
                </c:pt>
                <c:pt idx="19668">
                  <c:v>-72.376500000000007</c:v>
                </c:pt>
                <c:pt idx="19669">
                  <c:v>-72.374500000000012</c:v>
                </c:pt>
                <c:pt idx="19670">
                  <c:v>-72.372500000000002</c:v>
                </c:pt>
                <c:pt idx="19671">
                  <c:v>-72.370500000000007</c:v>
                </c:pt>
                <c:pt idx="19672">
                  <c:v>-72.368500000000012</c:v>
                </c:pt>
                <c:pt idx="19673">
                  <c:v>-72.366500000000002</c:v>
                </c:pt>
                <c:pt idx="19674">
                  <c:v>-72.364500000000007</c:v>
                </c:pt>
                <c:pt idx="19675">
                  <c:v>-72.362500000000011</c:v>
                </c:pt>
                <c:pt idx="19676">
                  <c:v>-72.360500000000002</c:v>
                </c:pt>
                <c:pt idx="19677">
                  <c:v>-72.358500000000006</c:v>
                </c:pt>
                <c:pt idx="19678">
                  <c:v>-72.356500000000011</c:v>
                </c:pt>
                <c:pt idx="19679">
                  <c:v>-72.354500000000002</c:v>
                </c:pt>
                <c:pt idx="19680">
                  <c:v>-72.352500000000006</c:v>
                </c:pt>
                <c:pt idx="19681">
                  <c:v>-72.350500000000011</c:v>
                </c:pt>
                <c:pt idx="19682">
                  <c:v>-72.348500000000001</c:v>
                </c:pt>
                <c:pt idx="19683">
                  <c:v>-72.346500000000006</c:v>
                </c:pt>
                <c:pt idx="19684">
                  <c:v>-72.344500000000011</c:v>
                </c:pt>
                <c:pt idx="19685">
                  <c:v>-72.342500000000001</c:v>
                </c:pt>
                <c:pt idx="19686">
                  <c:v>-72.340500000000006</c:v>
                </c:pt>
                <c:pt idx="19687">
                  <c:v>-72.33850000000001</c:v>
                </c:pt>
                <c:pt idx="19688">
                  <c:v>-72.336500000000001</c:v>
                </c:pt>
                <c:pt idx="19689">
                  <c:v>-72.334500000000006</c:v>
                </c:pt>
                <c:pt idx="19690">
                  <c:v>-72.33250000000001</c:v>
                </c:pt>
                <c:pt idx="19691">
                  <c:v>-72.330500000000001</c:v>
                </c:pt>
                <c:pt idx="19692">
                  <c:v>-72.328500000000005</c:v>
                </c:pt>
                <c:pt idx="19693">
                  <c:v>-72.32650000000001</c:v>
                </c:pt>
                <c:pt idx="19694">
                  <c:v>-72.3245</c:v>
                </c:pt>
                <c:pt idx="19695">
                  <c:v>-72.322500000000005</c:v>
                </c:pt>
                <c:pt idx="19696">
                  <c:v>-72.32050000000001</c:v>
                </c:pt>
                <c:pt idx="19697">
                  <c:v>-72.3185</c:v>
                </c:pt>
                <c:pt idx="19698">
                  <c:v>-72.316500000000005</c:v>
                </c:pt>
                <c:pt idx="19699">
                  <c:v>-72.31450000000001</c:v>
                </c:pt>
                <c:pt idx="19700">
                  <c:v>-72.3125</c:v>
                </c:pt>
                <c:pt idx="19701">
                  <c:v>-72.310500000000005</c:v>
                </c:pt>
                <c:pt idx="19702">
                  <c:v>-72.308500000000009</c:v>
                </c:pt>
                <c:pt idx="19703">
                  <c:v>-72.3065</c:v>
                </c:pt>
                <c:pt idx="19704">
                  <c:v>-72.304500000000004</c:v>
                </c:pt>
                <c:pt idx="19705">
                  <c:v>-72.302500000000009</c:v>
                </c:pt>
                <c:pt idx="19706">
                  <c:v>-72.3005</c:v>
                </c:pt>
                <c:pt idx="19707">
                  <c:v>-72.298500000000004</c:v>
                </c:pt>
                <c:pt idx="19708">
                  <c:v>-72.296500000000009</c:v>
                </c:pt>
                <c:pt idx="19709">
                  <c:v>-72.294499999999999</c:v>
                </c:pt>
                <c:pt idx="19710">
                  <c:v>-72.292500000000004</c:v>
                </c:pt>
                <c:pt idx="19711">
                  <c:v>-72.290500000000009</c:v>
                </c:pt>
                <c:pt idx="19712">
                  <c:v>-72.288499999999999</c:v>
                </c:pt>
                <c:pt idx="19713">
                  <c:v>-72.286500000000004</c:v>
                </c:pt>
                <c:pt idx="19714">
                  <c:v>-72.284500000000008</c:v>
                </c:pt>
                <c:pt idx="19715">
                  <c:v>-72.282499999999999</c:v>
                </c:pt>
                <c:pt idx="19716">
                  <c:v>-72.280500000000004</c:v>
                </c:pt>
                <c:pt idx="19717">
                  <c:v>-72.278500000000008</c:v>
                </c:pt>
                <c:pt idx="19718">
                  <c:v>-72.276499999999999</c:v>
                </c:pt>
                <c:pt idx="19719">
                  <c:v>-72.274500000000003</c:v>
                </c:pt>
                <c:pt idx="19720">
                  <c:v>-72.272500000000008</c:v>
                </c:pt>
                <c:pt idx="19721">
                  <c:v>-72.270499999999998</c:v>
                </c:pt>
                <c:pt idx="19722">
                  <c:v>-72.268500000000003</c:v>
                </c:pt>
                <c:pt idx="19723">
                  <c:v>-72.266500000000008</c:v>
                </c:pt>
                <c:pt idx="19724">
                  <c:v>-72.264499999999998</c:v>
                </c:pt>
                <c:pt idx="19725">
                  <c:v>-72.262500000000003</c:v>
                </c:pt>
                <c:pt idx="19726">
                  <c:v>-72.260500000000008</c:v>
                </c:pt>
                <c:pt idx="19727">
                  <c:v>-72.258499999999998</c:v>
                </c:pt>
                <c:pt idx="19728">
                  <c:v>-72.256500000000003</c:v>
                </c:pt>
                <c:pt idx="19729">
                  <c:v>-72.254500000000007</c:v>
                </c:pt>
                <c:pt idx="19730">
                  <c:v>-72.252499999999998</c:v>
                </c:pt>
                <c:pt idx="19731">
                  <c:v>-72.250500000000002</c:v>
                </c:pt>
                <c:pt idx="19732">
                  <c:v>-72.248500000000007</c:v>
                </c:pt>
                <c:pt idx="19733">
                  <c:v>-72.246499999999997</c:v>
                </c:pt>
                <c:pt idx="19734">
                  <c:v>-72.244500000000002</c:v>
                </c:pt>
                <c:pt idx="19735">
                  <c:v>-72.242500000000007</c:v>
                </c:pt>
                <c:pt idx="19736">
                  <c:v>-72.240499999999997</c:v>
                </c:pt>
                <c:pt idx="19737">
                  <c:v>-72.238500000000016</c:v>
                </c:pt>
                <c:pt idx="19738">
                  <c:v>-72.236500000000007</c:v>
                </c:pt>
                <c:pt idx="19739">
                  <c:v>-72.234499999999997</c:v>
                </c:pt>
                <c:pt idx="19740">
                  <c:v>-72.232500000000016</c:v>
                </c:pt>
                <c:pt idx="19741">
                  <c:v>-72.230500000000006</c:v>
                </c:pt>
                <c:pt idx="19742">
                  <c:v>-72.228499999999997</c:v>
                </c:pt>
                <c:pt idx="19743">
                  <c:v>-72.226500000000016</c:v>
                </c:pt>
                <c:pt idx="19744">
                  <c:v>-72.224500000000006</c:v>
                </c:pt>
                <c:pt idx="19745">
                  <c:v>-72.222499999999997</c:v>
                </c:pt>
                <c:pt idx="19746">
                  <c:v>-72.220500000000015</c:v>
                </c:pt>
                <c:pt idx="19747">
                  <c:v>-72.218500000000006</c:v>
                </c:pt>
                <c:pt idx="19748">
                  <c:v>-72.216499999999996</c:v>
                </c:pt>
                <c:pt idx="19749">
                  <c:v>-72.214500000000015</c:v>
                </c:pt>
                <c:pt idx="19750">
                  <c:v>-72.212500000000006</c:v>
                </c:pt>
                <c:pt idx="19751">
                  <c:v>-72.210499999999996</c:v>
                </c:pt>
                <c:pt idx="19752">
                  <c:v>-72.208500000000015</c:v>
                </c:pt>
                <c:pt idx="19753">
                  <c:v>-72.206500000000005</c:v>
                </c:pt>
                <c:pt idx="19754">
                  <c:v>-72.204499999999996</c:v>
                </c:pt>
                <c:pt idx="19755">
                  <c:v>-72.202500000000015</c:v>
                </c:pt>
                <c:pt idx="19756">
                  <c:v>-72.200500000000005</c:v>
                </c:pt>
                <c:pt idx="19757">
                  <c:v>-72.198499999999996</c:v>
                </c:pt>
                <c:pt idx="19758">
                  <c:v>-72.196500000000015</c:v>
                </c:pt>
                <c:pt idx="19759">
                  <c:v>-72.194500000000005</c:v>
                </c:pt>
                <c:pt idx="19760">
                  <c:v>-72.192499999999995</c:v>
                </c:pt>
                <c:pt idx="19761">
                  <c:v>-72.190500000000014</c:v>
                </c:pt>
                <c:pt idx="19762">
                  <c:v>-72.188500000000005</c:v>
                </c:pt>
                <c:pt idx="19763">
                  <c:v>-72.186499999999995</c:v>
                </c:pt>
                <c:pt idx="19764">
                  <c:v>-72.184500000000014</c:v>
                </c:pt>
                <c:pt idx="19765">
                  <c:v>-72.182500000000005</c:v>
                </c:pt>
                <c:pt idx="19766">
                  <c:v>-72.180500000000009</c:v>
                </c:pt>
                <c:pt idx="19767">
                  <c:v>-72.178500000000014</c:v>
                </c:pt>
                <c:pt idx="19768">
                  <c:v>-72.176500000000004</c:v>
                </c:pt>
                <c:pt idx="19769">
                  <c:v>-72.174500000000009</c:v>
                </c:pt>
                <c:pt idx="19770">
                  <c:v>-72.172500000000014</c:v>
                </c:pt>
                <c:pt idx="19771">
                  <c:v>-72.170500000000004</c:v>
                </c:pt>
                <c:pt idx="19772">
                  <c:v>-72.168500000000009</c:v>
                </c:pt>
                <c:pt idx="19773">
                  <c:v>-72.166500000000013</c:v>
                </c:pt>
                <c:pt idx="19774">
                  <c:v>-72.164500000000004</c:v>
                </c:pt>
                <c:pt idx="19775">
                  <c:v>-72.162500000000009</c:v>
                </c:pt>
                <c:pt idx="19776">
                  <c:v>-72.160500000000013</c:v>
                </c:pt>
                <c:pt idx="19777">
                  <c:v>-72.158500000000004</c:v>
                </c:pt>
                <c:pt idx="19778">
                  <c:v>-72.156500000000008</c:v>
                </c:pt>
                <c:pt idx="19779">
                  <c:v>-72.154500000000013</c:v>
                </c:pt>
                <c:pt idx="19780">
                  <c:v>-72.152500000000003</c:v>
                </c:pt>
                <c:pt idx="19781">
                  <c:v>-72.150500000000008</c:v>
                </c:pt>
                <c:pt idx="19782">
                  <c:v>-72.148500000000013</c:v>
                </c:pt>
                <c:pt idx="19783">
                  <c:v>-72.146500000000003</c:v>
                </c:pt>
                <c:pt idx="19784">
                  <c:v>-72.144500000000008</c:v>
                </c:pt>
                <c:pt idx="19785">
                  <c:v>-72.142500000000013</c:v>
                </c:pt>
                <c:pt idx="19786">
                  <c:v>-72.140500000000003</c:v>
                </c:pt>
                <c:pt idx="19787">
                  <c:v>-72.138500000000008</c:v>
                </c:pt>
                <c:pt idx="19788">
                  <c:v>-72.136500000000012</c:v>
                </c:pt>
                <c:pt idx="19789">
                  <c:v>-72.134500000000003</c:v>
                </c:pt>
                <c:pt idx="19790">
                  <c:v>-72.132500000000007</c:v>
                </c:pt>
                <c:pt idx="19791">
                  <c:v>-72.130500000000012</c:v>
                </c:pt>
                <c:pt idx="19792">
                  <c:v>-72.128500000000003</c:v>
                </c:pt>
                <c:pt idx="19793">
                  <c:v>-72.126500000000007</c:v>
                </c:pt>
                <c:pt idx="19794">
                  <c:v>-72.124500000000012</c:v>
                </c:pt>
                <c:pt idx="19795">
                  <c:v>-72.122500000000002</c:v>
                </c:pt>
                <c:pt idx="19796">
                  <c:v>-72.120500000000007</c:v>
                </c:pt>
                <c:pt idx="19797">
                  <c:v>-72.118500000000012</c:v>
                </c:pt>
                <c:pt idx="19798">
                  <c:v>-72.116500000000002</c:v>
                </c:pt>
                <c:pt idx="19799">
                  <c:v>-72.114500000000007</c:v>
                </c:pt>
                <c:pt idx="19800">
                  <c:v>-72.112500000000011</c:v>
                </c:pt>
                <c:pt idx="19801">
                  <c:v>-72.110500000000002</c:v>
                </c:pt>
                <c:pt idx="19802">
                  <c:v>-72.108500000000006</c:v>
                </c:pt>
                <c:pt idx="19803">
                  <c:v>-72.106500000000011</c:v>
                </c:pt>
                <c:pt idx="19804">
                  <c:v>-72.104500000000002</c:v>
                </c:pt>
                <c:pt idx="19805">
                  <c:v>-72.102500000000006</c:v>
                </c:pt>
                <c:pt idx="19806">
                  <c:v>-72.100500000000011</c:v>
                </c:pt>
                <c:pt idx="19807">
                  <c:v>-72.098500000000001</c:v>
                </c:pt>
                <c:pt idx="19808">
                  <c:v>-72.096500000000006</c:v>
                </c:pt>
                <c:pt idx="19809">
                  <c:v>-72.094500000000011</c:v>
                </c:pt>
                <c:pt idx="19810">
                  <c:v>-72.092500000000001</c:v>
                </c:pt>
                <c:pt idx="19811">
                  <c:v>-72.090500000000006</c:v>
                </c:pt>
                <c:pt idx="19812">
                  <c:v>-72.08850000000001</c:v>
                </c:pt>
                <c:pt idx="19813">
                  <c:v>-72.086500000000001</c:v>
                </c:pt>
                <c:pt idx="19814">
                  <c:v>-72.084500000000006</c:v>
                </c:pt>
                <c:pt idx="19815">
                  <c:v>-72.08250000000001</c:v>
                </c:pt>
                <c:pt idx="19816">
                  <c:v>-72.080500000000001</c:v>
                </c:pt>
                <c:pt idx="19817">
                  <c:v>-72.078500000000005</c:v>
                </c:pt>
                <c:pt idx="19818">
                  <c:v>-72.07650000000001</c:v>
                </c:pt>
                <c:pt idx="19819">
                  <c:v>-72.0745</c:v>
                </c:pt>
                <c:pt idx="19820">
                  <c:v>-72.072500000000005</c:v>
                </c:pt>
                <c:pt idx="19821">
                  <c:v>-72.07050000000001</c:v>
                </c:pt>
                <c:pt idx="19822">
                  <c:v>-72.0685</c:v>
                </c:pt>
                <c:pt idx="19823">
                  <c:v>-72.066500000000005</c:v>
                </c:pt>
                <c:pt idx="19824">
                  <c:v>-72.06450000000001</c:v>
                </c:pt>
                <c:pt idx="19825">
                  <c:v>-72.0625</c:v>
                </c:pt>
                <c:pt idx="19826">
                  <c:v>-72.060500000000005</c:v>
                </c:pt>
                <c:pt idx="19827">
                  <c:v>-72.058500000000009</c:v>
                </c:pt>
                <c:pt idx="19828">
                  <c:v>-72.0565</c:v>
                </c:pt>
                <c:pt idx="19829">
                  <c:v>-72.054500000000004</c:v>
                </c:pt>
                <c:pt idx="19830">
                  <c:v>-72.052500000000009</c:v>
                </c:pt>
                <c:pt idx="19831">
                  <c:v>-72.0505</c:v>
                </c:pt>
                <c:pt idx="19832">
                  <c:v>-72.048500000000004</c:v>
                </c:pt>
                <c:pt idx="19833">
                  <c:v>-72.046500000000009</c:v>
                </c:pt>
                <c:pt idx="19834">
                  <c:v>-72.044499999999999</c:v>
                </c:pt>
                <c:pt idx="19835">
                  <c:v>-72.042500000000004</c:v>
                </c:pt>
                <c:pt idx="19836">
                  <c:v>-72.040500000000009</c:v>
                </c:pt>
                <c:pt idx="19837">
                  <c:v>-72.038499999999999</c:v>
                </c:pt>
                <c:pt idx="19838">
                  <c:v>-72.036500000000004</c:v>
                </c:pt>
                <c:pt idx="19839">
                  <c:v>-72.034500000000008</c:v>
                </c:pt>
                <c:pt idx="19840">
                  <c:v>-72.032499999999999</c:v>
                </c:pt>
                <c:pt idx="19841">
                  <c:v>-72.030500000000004</c:v>
                </c:pt>
                <c:pt idx="19842">
                  <c:v>-72.028500000000008</c:v>
                </c:pt>
                <c:pt idx="19843">
                  <c:v>-72.026499999999999</c:v>
                </c:pt>
                <c:pt idx="19844">
                  <c:v>-72.024500000000003</c:v>
                </c:pt>
                <c:pt idx="19845">
                  <c:v>-72.022500000000008</c:v>
                </c:pt>
                <c:pt idx="19846">
                  <c:v>-72.020499999999998</c:v>
                </c:pt>
                <c:pt idx="19847">
                  <c:v>-72.018500000000003</c:v>
                </c:pt>
                <c:pt idx="19848">
                  <c:v>-72.016500000000008</c:v>
                </c:pt>
                <c:pt idx="19849">
                  <c:v>-72.014499999999998</c:v>
                </c:pt>
                <c:pt idx="19850">
                  <c:v>-72.012500000000003</c:v>
                </c:pt>
                <c:pt idx="19851">
                  <c:v>-72.010500000000008</c:v>
                </c:pt>
                <c:pt idx="19852">
                  <c:v>-72.008499999999998</c:v>
                </c:pt>
                <c:pt idx="19853">
                  <c:v>-72.006500000000003</c:v>
                </c:pt>
                <c:pt idx="19854">
                  <c:v>-72.004500000000007</c:v>
                </c:pt>
                <c:pt idx="19855">
                  <c:v>-72.002499999999998</c:v>
                </c:pt>
                <c:pt idx="19856">
                  <c:v>-72.000500000000002</c:v>
                </c:pt>
                <c:pt idx="19857">
                  <c:v>-71.998500000000007</c:v>
                </c:pt>
                <c:pt idx="19858">
                  <c:v>-71.996499999999997</c:v>
                </c:pt>
                <c:pt idx="19859">
                  <c:v>-71.994500000000002</c:v>
                </c:pt>
                <c:pt idx="19860">
                  <c:v>-71.992500000000007</c:v>
                </c:pt>
                <c:pt idx="19861">
                  <c:v>-71.990499999999997</c:v>
                </c:pt>
                <c:pt idx="19862">
                  <c:v>-71.988500000000016</c:v>
                </c:pt>
                <c:pt idx="19863">
                  <c:v>-71.986500000000007</c:v>
                </c:pt>
                <c:pt idx="19864">
                  <c:v>-71.984499999999997</c:v>
                </c:pt>
                <c:pt idx="19865">
                  <c:v>-71.982500000000016</c:v>
                </c:pt>
                <c:pt idx="19866">
                  <c:v>-71.980500000000006</c:v>
                </c:pt>
                <c:pt idx="19867">
                  <c:v>-71.978499999999997</c:v>
                </c:pt>
                <c:pt idx="19868">
                  <c:v>-71.976500000000016</c:v>
                </c:pt>
                <c:pt idx="19869">
                  <c:v>-71.974500000000006</c:v>
                </c:pt>
                <c:pt idx="19870">
                  <c:v>-71.972499999999997</c:v>
                </c:pt>
                <c:pt idx="19871">
                  <c:v>-71.970500000000015</c:v>
                </c:pt>
                <c:pt idx="19872">
                  <c:v>-71.968500000000006</c:v>
                </c:pt>
                <c:pt idx="19873">
                  <c:v>-71.966499999999996</c:v>
                </c:pt>
                <c:pt idx="19874">
                  <c:v>-71.964500000000015</c:v>
                </c:pt>
                <c:pt idx="19875">
                  <c:v>-71.962500000000006</c:v>
                </c:pt>
                <c:pt idx="19876">
                  <c:v>-71.960499999999996</c:v>
                </c:pt>
                <c:pt idx="19877">
                  <c:v>-71.958500000000015</c:v>
                </c:pt>
                <c:pt idx="19878">
                  <c:v>-71.956500000000005</c:v>
                </c:pt>
                <c:pt idx="19879">
                  <c:v>-71.954499999999996</c:v>
                </c:pt>
                <c:pt idx="19880">
                  <c:v>-71.952500000000015</c:v>
                </c:pt>
                <c:pt idx="19881">
                  <c:v>-71.950500000000005</c:v>
                </c:pt>
                <c:pt idx="19882">
                  <c:v>-71.948499999999996</c:v>
                </c:pt>
                <c:pt idx="19883">
                  <c:v>-71.946500000000015</c:v>
                </c:pt>
                <c:pt idx="19884">
                  <c:v>-71.944500000000005</c:v>
                </c:pt>
                <c:pt idx="19885">
                  <c:v>-71.942499999999995</c:v>
                </c:pt>
                <c:pt idx="19886">
                  <c:v>-71.940500000000014</c:v>
                </c:pt>
                <c:pt idx="19887">
                  <c:v>-71.938500000000005</c:v>
                </c:pt>
                <c:pt idx="19888">
                  <c:v>-71.936499999999995</c:v>
                </c:pt>
                <c:pt idx="19889">
                  <c:v>-71.934500000000014</c:v>
                </c:pt>
                <c:pt idx="19890">
                  <c:v>-71.932500000000005</c:v>
                </c:pt>
                <c:pt idx="19891">
                  <c:v>-71.930500000000009</c:v>
                </c:pt>
                <c:pt idx="19892">
                  <c:v>-71.928500000000014</c:v>
                </c:pt>
                <c:pt idx="19893">
                  <c:v>-71.926500000000004</c:v>
                </c:pt>
                <c:pt idx="19894">
                  <c:v>-71.924500000000009</c:v>
                </c:pt>
                <c:pt idx="19895">
                  <c:v>-71.922500000000014</c:v>
                </c:pt>
                <c:pt idx="19896">
                  <c:v>-71.920500000000004</c:v>
                </c:pt>
                <c:pt idx="19897">
                  <c:v>-71.918500000000009</c:v>
                </c:pt>
                <c:pt idx="19898">
                  <c:v>-71.916500000000013</c:v>
                </c:pt>
                <c:pt idx="19899">
                  <c:v>-71.914500000000004</c:v>
                </c:pt>
                <c:pt idx="19900">
                  <c:v>-71.912500000000009</c:v>
                </c:pt>
                <c:pt idx="19901">
                  <c:v>-71.910500000000013</c:v>
                </c:pt>
                <c:pt idx="19902">
                  <c:v>-71.908500000000004</c:v>
                </c:pt>
                <c:pt idx="19903">
                  <c:v>-71.906500000000008</c:v>
                </c:pt>
                <c:pt idx="19904">
                  <c:v>-71.904500000000013</c:v>
                </c:pt>
                <c:pt idx="19905">
                  <c:v>-71.902500000000003</c:v>
                </c:pt>
                <c:pt idx="19906">
                  <c:v>-71.900500000000008</c:v>
                </c:pt>
                <c:pt idx="19907">
                  <c:v>-71.898500000000013</c:v>
                </c:pt>
                <c:pt idx="19908">
                  <c:v>-71.896500000000003</c:v>
                </c:pt>
                <c:pt idx="19909">
                  <c:v>-71.894500000000008</c:v>
                </c:pt>
                <c:pt idx="19910">
                  <c:v>-71.892500000000013</c:v>
                </c:pt>
                <c:pt idx="19911">
                  <c:v>-71.890500000000003</c:v>
                </c:pt>
                <c:pt idx="19912">
                  <c:v>-71.888500000000008</c:v>
                </c:pt>
                <c:pt idx="19913">
                  <c:v>-71.886500000000012</c:v>
                </c:pt>
                <c:pt idx="19914">
                  <c:v>-71.884500000000003</c:v>
                </c:pt>
                <c:pt idx="19915">
                  <c:v>-71.882500000000007</c:v>
                </c:pt>
                <c:pt idx="19916">
                  <c:v>-71.880500000000012</c:v>
                </c:pt>
                <c:pt idx="19917">
                  <c:v>-71.878500000000003</c:v>
                </c:pt>
                <c:pt idx="19918">
                  <c:v>-71.876500000000007</c:v>
                </c:pt>
                <c:pt idx="19919">
                  <c:v>-71.874500000000012</c:v>
                </c:pt>
                <c:pt idx="19920">
                  <c:v>-71.872500000000002</c:v>
                </c:pt>
                <c:pt idx="19921">
                  <c:v>-71.870500000000007</c:v>
                </c:pt>
                <c:pt idx="19922">
                  <c:v>-71.868500000000012</c:v>
                </c:pt>
                <c:pt idx="19923">
                  <c:v>-71.866500000000002</c:v>
                </c:pt>
                <c:pt idx="19924">
                  <c:v>-71.864500000000007</c:v>
                </c:pt>
                <c:pt idx="19925">
                  <c:v>-71.862500000000011</c:v>
                </c:pt>
                <c:pt idx="19926">
                  <c:v>-71.860500000000002</c:v>
                </c:pt>
                <c:pt idx="19927">
                  <c:v>-71.858500000000006</c:v>
                </c:pt>
                <c:pt idx="19928">
                  <c:v>-71.856500000000011</c:v>
                </c:pt>
                <c:pt idx="19929">
                  <c:v>-71.854500000000002</c:v>
                </c:pt>
                <c:pt idx="19930">
                  <c:v>-71.852500000000006</c:v>
                </c:pt>
                <c:pt idx="19931">
                  <c:v>-71.850500000000011</c:v>
                </c:pt>
                <c:pt idx="19932">
                  <c:v>-71.848500000000001</c:v>
                </c:pt>
                <c:pt idx="19933">
                  <c:v>-71.846500000000006</c:v>
                </c:pt>
                <c:pt idx="19934">
                  <c:v>-71.844500000000011</c:v>
                </c:pt>
                <c:pt idx="19935">
                  <c:v>-71.842500000000001</c:v>
                </c:pt>
                <c:pt idx="19936">
                  <c:v>-71.840500000000006</c:v>
                </c:pt>
                <c:pt idx="19937">
                  <c:v>-71.83850000000001</c:v>
                </c:pt>
                <c:pt idx="19938">
                  <c:v>-71.836500000000001</c:v>
                </c:pt>
                <c:pt idx="19939">
                  <c:v>-71.834500000000006</c:v>
                </c:pt>
                <c:pt idx="19940">
                  <c:v>-71.83250000000001</c:v>
                </c:pt>
                <c:pt idx="19941">
                  <c:v>-71.830500000000001</c:v>
                </c:pt>
                <c:pt idx="19942">
                  <c:v>-71.828500000000005</c:v>
                </c:pt>
                <c:pt idx="19943">
                  <c:v>-71.82650000000001</c:v>
                </c:pt>
                <c:pt idx="19944">
                  <c:v>-71.8245</c:v>
                </c:pt>
                <c:pt idx="19945">
                  <c:v>-71.822500000000005</c:v>
                </c:pt>
                <c:pt idx="19946">
                  <c:v>-71.82050000000001</c:v>
                </c:pt>
                <c:pt idx="19947">
                  <c:v>-71.8185</c:v>
                </c:pt>
                <c:pt idx="19948">
                  <c:v>-71.816500000000005</c:v>
                </c:pt>
                <c:pt idx="19949">
                  <c:v>-71.81450000000001</c:v>
                </c:pt>
                <c:pt idx="19950">
                  <c:v>-71.8125</c:v>
                </c:pt>
                <c:pt idx="19951">
                  <c:v>-71.810500000000005</c:v>
                </c:pt>
                <c:pt idx="19952">
                  <c:v>-71.808500000000009</c:v>
                </c:pt>
                <c:pt idx="19953">
                  <c:v>-71.8065</c:v>
                </c:pt>
                <c:pt idx="19954">
                  <c:v>-71.804500000000004</c:v>
                </c:pt>
                <c:pt idx="19955">
                  <c:v>-71.802500000000009</c:v>
                </c:pt>
                <c:pt idx="19956">
                  <c:v>-71.8005</c:v>
                </c:pt>
                <c:pt idx="19957">
                  <c:v>-71.798500000000004</c:v>
                </c:pt>
                <c:pt idx="19958">
                  <c:v>-71.796500000000009</c:v>
                </c:pt>
                <c:pt idx="19959">
                  <c:v>-71.794499999999999</c:v>
                </c:pt>
                <c:pt idx="19960">
                  <c:v>-71.792500000000004</c:v>
                </c:pt>
                <c:pt idx="19961">
                  <c:v>-71.790500000000009</c:v>
                </c:pt>
                <c:pt idx="19962">
                  <c:v>-71.788499999999999</c:v>
                </c:pt>
                <c:pt idx="19963">
                  <c:v>-71.786500000000004</c:v>
                </c:pt>
                <c:pt idx="19964">
                  <c:v>-71.784500000000008</c:v>
                </c:pt>
                <c:pt idx="19965">
                  <c:v>-71.782499999999999</c:v>
                </c:pt>
                <c:pt idx="19966">
                  <c:v>-71.780500000000004</c:v>
                </c:pt>
                <c:pt idx="19967">
                  <c:v>-71.778500000000008</c:v>
                </c:pt>
                <c:pt idx="19968">
                  <c:v>-71.776499999999999</c:v>
                </c:pt>
                <c:pt idx="19969">
                  <c:v>-71.774500000000003</c:v>
                </c:pt>
                <c:pt idx="19970">
                  <c:v>-71.772500000000008</c:v>
                </c:pt>
                <c:pt idx="19971">
                  <c:v>-71.770499999999998</c:v>
                </c:pt>
                <c:pt idx="19972">
                  <c:v>-71.768500000000003</c:v>
                </c:pt>
                <c:pt idx="19973">
                  <c:v>-71.766500000000008</c:v>
                </c:pt>
                <c:pt idx="19974">
                  <c:v>-71.764499999999998</c:v>
                </c:pt>
                <c:pt idx="19975">
                  <c:v>-71.762500000000003</c:v>
                </c:pt>
                <c:pt idx="19976">
                  <c:v>-71.760500000000008</c:v>
                </c:pt>
                <c:pt idx="19977">
                  <c:v>-71.758499999999998</c:v>
                </c:pt>
                <c:pt idx="19978">
                  <c:v>-71.756500000000003</c:v>
                </c:pt>
                <c:pt idx="19979">
                  <c:v>-71.754500000000007</c:v>
                </c:pt>
                <c:pt idx="19980">
                  <c:v>-71.752499999999998</c:v>
                </c:pt>
                <c:pt idx="19981">
                  <c:v>-71.750500000000002</c:v>
                </c:pt>
                <c:pt idx="19982">
                  <c:v>-71.748500000000007</c:v>
                </c:pt>
                <c:pt idx="19983">
                  <c:v>-71.746499999999997</c:v>
                </c:pt>
                <c:pt idx="19984">
                  <c:v>-71.744500000000002</c:v>
                </c:pt>
                <c:pt idx="19985">
                  <c:v>-71.742500000000007</c:v>
                </c:pt>
                <c:pt idx="19986">
                  <c:v>-71.740499999999997</c:v>
                </c:pt>
                <c:pt idx="19987">
                  <c:v>-71.738500000000016</c:v>
                </c:pt>
                <c:pt idx="19988">
                  <c:v>-71.736500000000007</c:v>
                </c:pt>
                <c:pt idx="19989">
                  <c:v>-71.734499999999997</c:v>
                </c:pt>
                <c:pt idx="19990">
                  <c:v>-71.732500000000016</c:v>
                </c:pt>
                <c:pt idx="19991">
                  <c:v>-71.730500000000006</c:v>
                </c:pt>
                <c:pt idx="19992">
                  <c:v>-71.728499999999997</c:v>
                </c:pt>
                <c:pt idx="19993">
                  <c:v>-71.726500000000016</c:v>
                </c:pt>
                <c:pt idx="19994">
                  <c:v>-71.724500000000006</c:v>
                </c:pt>
                <c:pt idx="19995">
                  <c:v>-71.722499999999997</c:v>
                </c:pt>
                <c:pt idx="19996">
                  <c:v>-71.720500000000015</c:v>
                </c:pt>
                <c:pt idx="19997">
                  <c:v>-71.718500000000006</c:v>
                </c:pt>
                <c:pt idx="19998">
                  <c:v>-71.716499999999996</c:v>
                </c:pt>
                <c:pt idx="19999">
                  <c:v>-71.714500000000015</c:v>
                </c:pt>
                <c:pt idx="20000">
                  <c:v>-71.712500000000006</c:v>
                </c:pt>
                <c:pt idx="20001">
                  <c:v>-71.710499999999996</c:v>
                </c:pt>
                <c:pt idx="20002">
                  <c:v>-71.708500000000015</c:v>
                </c:pt>
                <c:pt idx="20003">
                  <c:v>-71.706500000000005</c:v>
                </c:pt>
                <c:pt idx="20004">
                  <c:v>-71.704499999999996</c:v>
                </c:pt>
                <c:pt idx="20005">
                  <c:v>-71.702500000000015</c:v>
                </c:pt>
                <c:pt idx="20006">
                  <c:v>-71.700500000000005</c:v>
                </c:pt>
                <c:pt idx="20007">
                  <c:v>-71.698499999999996</c:v>
                </c:pt>
                <c:pt idx="20008">
                  <c:v>-71.696500000000015</c:v>
                </c:pt>
                <c:pt idx="20009">
                  <c:v>-71.694500000000005</c:v>
                </c:pt>
                <c:pt idx="20010">
                  <c:v>-71.692499999999995</c:v>
                </c:pt>
                <c:pt idx="20011">
                  <c:v>-71.690500000000014</c:v>
                </c:pt>
                <c:pt idx="20012">
                  <c:v>-71.688500000000005</c:v>
                </c:pt>
                <c:pt idx="20013">
                  <c:v>-71.686499999999995</c:v>
                </c:pt>
                <c:pt idx="20014">
                  <c:v>-71.684500000000014</c:v>
                </c:pt>
                <c:pt idx="20015">
                  <c:v>-71.682500000000005</c:v>
                </c:pt>
                <c:pt idx="20016">
                  <c:v>-71.680500000000009</c:v>
                </c:pt>
                <c:pt idx="20017">
                  <c:v>-71.678500000000014</c:v>
                </c:pt>
                <c:pt idx="20018">
                  <c:v>-71.676500000000004</c:v>
                </c:pt>
                <c:pt idx="20019">
                  <c:v>-71.674500000000009</c:v>
                </c:pt>
                <c:pt idx="20020">
                  <c:v>-71.672500000000014</c:v>
                </c:pt>
                <c:pt idx="20021">
                  <c:v>-71.670500000000004</c:v>
                </c:pt>
                <c:pt idx="20022">
                  <c:v>-71.668500000000009</c:v>
                </c:pt>
                <c:pt idx="20023">
                  <c:v>-71.666500000000013</c:v>
                </c:pt>
                <c:pt idx="20024">
                  <c:v>-71.664500000000004</c:v>
                </c:pt>
                <c:pt idx="20025">
                  <c:v>-71.662500000000009</c:v>
                </c:pt>
                <c:pt idx="20026">
                  <c:v>-71.660500000000013</c:v>
                </c:pt>
                <c:pt idx="20027">
                  <c:v>-71.658500000000004</c:v>
                </c:pt>
                <c:pt idx="20028">
                  <c:v>-71.656500000000008</c:v>
                </c:pt>
                <c:pt idx="20029">
                  <c:v>-71.654500000000013</c:v>
                </c:pt>
                <c:pt idx="20030">
                  <c:v>-71.652500000000003</c:v>
                </c:pt>
                <c:pt idx="20031">
                  <c:v>-71.650500000000008</c:v>
                </c:pt>
                <c:pt idx="20032">
                  <c:v>-71.648500000000013</c:v>
                </c:pt>
                <c:pt idx="20033">
                  <c:v>-71.646500000000003</c:v>
                </c:pt>
                <c:pt idx="20034">
                  <c:v>-71.644500000000008</c:v>
                </c:pt>
                <c:pt idx="20035">
                  <c:v>-71.642500000000013</c:v>
                </c:pt>
                <c:pt idx="20036">
                  <c:v>-71.640500000000003</c:v>
                </c:pt>
                <c:pt idx="20037">
                  <c:v>-71.638500000000008</c:v>
                </c:pt>
                <c:pt idx="20038">
                  <c:v>-71.636500000000012</c:v>
                </c:pt>
                <c:pt idx="20039">
                  <c:v>-71.634500000000003</c:v>
                </c:pt>
                <c:pt idx="20040">
                  <c:v>-71.632500000000007</c:v>
                </c:pt>
                <c:pt idx="20041">
                  <c:v>-71.630500000000012</c:v>
                </c:pt>
                <c:pt idx="20042">
                  <c:v>-71.628500000000003</c:v>
                </c:pt>
                <c:pt idx="20043">
                  <c:v>-71.626500000000007</c:v>
                </c:pt>
                <c:pt idx="20044">
                  <c:v>-71.624500000000012</c:v>
                </c:pt>
                <c:pt idx="20045">
                  <c:v>-71.622500000000002</c:v>
                </c:pt>
                <c:pt idx="20046">
                  <c:v>-71.620500000000007</c:v>
                </c:pt>
                <c:pt idx="20047">
                  <c:v>-71.618500000000012</c:v>
                </c:pt>
                <c:pt idx="20048">
                  <c:v>-71.616500000000002</c:v>
                </c:pt>
                <c:pt idx="20049">
                  <c:v>-71.614500000000007</c:v>
                </c:pt>
                <c:pt idx="20050">
                  <c:v>-71.612500000000011</c:v>
                </c:pt>
                <c:pt idx="20051">
                  <c:v>-71.610500000000002</c:v>
                </c:pt>
                <c:pt idx="20052">
                  <c:v>-71.608500000000006</c:v>
                </c:pt>
                <c:pt idx="20053">
                  <c:v>-71.606500000000011</c:v>
                </c:pt>
                <c:pt idx="20054">
                  <c:v>-71.604500000000002</c:v>
                </c:pt>
                <c:pt idx="20055">
                  <c:v>-71.602500000000006</c:v>
                </c:pt>
                <c:pt idx="20056">
                  <c:v>-71.600500000000011</c:v>
                </c:pt>
                <c:pt idx="20057">
                  <c:v>-71.598500000000001</c:v>
                </c:pt>
                <c:pt idx="20058">
                  <c:v>-71.596500000000006</c:v>
                </c:pt>
                <c:pt idx="20059">
                  <c:v>-71.594500000000011</c:v>
                </c:pt>
                <c:pt idx="20060">
                  <c:v>-71.592500000000001</c:v>
                </c:pt>
                <c:pt idx="20061">
                  <c:v>-71.590500000000006</c:v>
                </c:pt>
                <c:pt idx="20062">
                  <c:v>-71.58850000000001</c:v>
                </c:pt>
                <c:pt idx="20063">
                  <c:v>-71.586500000000001</c:v>
                </c:pt>
                <c:pt idx="20064">
                  <c:v>-71.584500000000006</c:v>
                </c:pt>
                <c:pt idx="20065">
                  <c:v>-71.58250000000001</c:v>
                </c:pt>
                <c:pt idx="20066">
                  <c:v>-71.580500000000001</c:v>
                </c:pt>
                <c:pt idx="20067">
                  <c:v>-71.578500000000005</c:v>
                </c:pt>
                <c:pt idx="20068">
                  <c:v>-71.57650000000001</c:v>
                </c:pt>
                <c:pt idx="20069">
                  <c:v>-71.5745</c:v>
                </c:pt>
                <c:pt idx="20070">
                  <c:v>-71.572500000000005</c:v>
                </c:pt>
                <c:pt idx="20071">
                  <c:v>-71.57050000000001</c:v>
                </c:pt>
                <c:pt idx="20072">
                  <c:v>-71.5685</c:v>
                </c:pt>
                <c:pt idx="20073">
                  <c:v>-71.566500000000005</c:v>
                </c:pt>
                <c:pt idx="20074">
                  <c:v>-71.56450000000001</c:v>
                </c:pt>
                <c:pt idx="20075">
                  <c:v>-71.5625</c:v>
                </c:pt>
                <c:pt idx="20076">
                  <c:v>-71.560500000000005</c:v>
                </c:pt>
                <c:pt idx="20077">
                  <c:v>-71.558500000000009</c:v>
                </c:pt>
                <c:pt idx="20078">
                  <c:v>-71.5565</c:v>
                </c:pt>
                <c:pt idx="20079">
                  <c:v>-71.554500000000004</c:v>
                </c:pt>
                <c:pt idx="20080">
                  <c:v>-71.552500000000009</c:v>
                </c:pt>
                <c:pt idx="20081">
                  <c:v>-71.5505</c:v>
                </c:pt>
                <c:pt idx="20082">
                  <c:v>-71.548500000000004</c:v>
                </c:pt>
                <c:pt idx="20083">
                  <c:v>-71.546500000000009</c:v>
                </c:pt>
                <c:pt idx="20084">
                  <c:v>-71.544499999999999</c:v>
                </c:pt>
                <c:pt idx="20085">
                  <c:v>-71.542500000000004</c:v>
                </c:pt>
                <c:pt idx="20086">
                  <c:v>-71.540500000000009</c:v>
                </c:pt>
                <c:pt idx="20087">
                  <c:v>-71.538499999999999</c:v>
                </c:pt>
                <c:pt idx="20088">
                  <c:v>-71.536500000000004</c:v>
                </c:pt>
                <c:pt idx="20089">
                  <c:v>-71.534500000000008</c:v>
                </c:pt>
                <c:pt idx="20090">
                  <c:v>-71.532499999999999</c:v>
                </c:pt>
                <c:pt idx="20091">
                  <c:v>-71.530500000000004</c:v>
                </c:pt>
                <c:pt idx="20092">
                  <c:v>-71.528500000000008</c:v>
                </c:pt>
                <c:pt idx="20093">
                  <c:v>-71.526499999999999</c:v>
                </c:pt>
                <c:pt idx="20094">
                  <c:v>-71.524500000000003</c:v>
                </c:pt>
                <c:pt idx="20095">
                  <c:v>-71.522500000000008</c:v>
                </c:pt>
                <c:pt idx="20096">
                  <c:v>-71.520499999999998</c:v>
                </c:pt>
                <c:pt idx="20097">
                  <c:v>-71.518500000000003</c:v>
                </c:pt>
                <c:pt idx="20098">
                  <c:v>-71.516500000000008</c:v>
                </c:pt>
                <c:pt idx="20099">
                  <c:v>-71.514499999999998</c:v>
                </c:pt>
                <c:pt idx="20100">
                  <c:v>-71.512500000000003</c:v>
                </c:pt>
                <c:pt idx="20101">
                  <c:v>-71.510500000000008</c:v>
                </c:pt>
                <c:pt idx="20102">
                  <c:v>-71.508499999999998</c:v>
                </c:pt>
                <c:pt idx="20103">
                  <c:v>-71.506500000000003</c:v>
                </c:pt>
                <c:pt idx="20104">
                  <c:v>-71.504500000000007</c:v>
                </c:pt>
                <c:pt idx="20105">
                  <c:v>-71.502499999999998</c:v>
                </c:pt>
                <c:pt idx="20106">
                  <c:v>-71.500500000000002</c:v>
                </c:pt>
                <c:pt idx="20107">
                  <c:v>-71.498500000000007</c:v>
                </c:pt>
                <c:pt idx="20108">
                  <c:v>-71.496499999999997</c:v>
                </c:pt>
                <c:pt idx="20109">
                  <c:v>-71.494500000000002</c:v>
                </c:pt>
                <c:pt idx="20110">
                  <c:v>-71.492500000000007</c:v>
                </c:pt>
                <c:pt idx="20111">
                  <c:v>-71.490499999999997</c:v>
                </c:pt>
                <c:pt idx="20112">
                  <c:v>-71.488500000000016</c:v>
                </c:pt>
                <c:pt idx="20113">
                  <c:v>-71.486500000000007</c:v>
                </c:pt>
                <c:pt idx="20114">
                  <c:v>-71.484499999999997</c:v>
                </c:pt>
                <c:pt idx="20115">
                  <c:v>-71.482500000000016</c:v>
                </c:pt>
                <c:pt idx="20116">
                  <c:v>-71.480500000000006</c:v>
                </c:pt>
                <c:pt idx="20117">
                  <c:v>-71.478499999999997</c:v>
                </c:pt>
                <c:pt idx="20118">
                  <c:v>-71.476500000000016</c:v>
                </c:pt>
                <c:pt idx="20119">
                  <c:v>-71.474500000000006</c:v>
                </c:pt>
                <c:pt idx="20120">
                  <c:v>-71.472499999999997</c:v>
                </c:pt>
                <c:pt idx="20121">
                  <c:v>-71.470500000000015</c:v>
                </c:pt>
                <c:pt idx="20122">
                  <c:v>-71.468500000000006</c:v>
                </c:pt>
                <c:pt idx="20123">
                  <c:v>-71.466499999999996</c:v>
                </c:pt>
                <c:pt idx="20124">
                  <c:v>-71.464500000000015</c:v>
                </c:pt>
                <c:pt idx="20125">
                  <c:v>-71.462500000000006</c:v>
                </c:pt>
                <c:pt idx="20126">
                  <c:v>-71.460499999999996</c:v>
                </c:pt>
                <c:pt idx="20127">
                  <c:v>-71.458500000000015</c:v>
                </c:pt>
                <c:pt idx="20128">
                  <c:v>-71.456500000000005</c:v>
                </c:pt>
                <c:pt idx="20129">
                  <c:v>-71.454499999999996</c:v>
                </c:pt>
                <c:pt idx="20130">
                  <c:v>-71.452500000000015</c:v>
                </c:pt>
                <c:pt idx="20131">
                  <c:v>-71.450500000000005</c:v>
                </c:pt>
                <c:pt idx="20132">
                  <c:v>-71.448499999999996</c:v>
                </c:pt>
                <c:pt idx="20133">
                  <c:v>-71.446500000000015</c:v>
                </c:pt>
                <c:pt idx="20134">
                  <c:v>-71.444500000000005</c:v>
                </c:pt>
                <c:pt idx="20135">
                  <c:v>-71.442499999999995</c:v>
                </c:pt>
                <c:pt idx="20136">
                  <c:v>-71.440500000000014</c:v>
                </c:pt>
                <c:pt idx="20137">
                  <c:v>-71.438500000000005</c:v>
                </c:pt>
                <c:pt idx="20138">
                  <c:v>-71.436499999999995</c:v>
                </c:pt>
                <c:pt idx="20139">
                  <c:v>-71.434500000000014</c:v>
                </c:pt>
                <c:pt idx="20140">
                  <c:v>-71.432500000000005</c:v>
                </c:pt>
                <c:pt idx="20141">
                  <c:v>-71.430500000000009</c:v>
                </c:pt>
                <c:pt idx="20142">
                  <c:v>-71.428500000000014</c:v>
                </c:pt>
                <c:pt idx="20143">
                  <c:v>-71.426500000000004</c:v>
                </c:pt>
                <c:pt idx="20144">
                  <c:v>-71.424500000000009</c:v>
                </c:pt>
                <c:pt idx="20145">
                  <c:v>-71.422500000000014</c:v>
                </c:pt>
                <c:pt idx="20146">
                  <c:v>-71.420500000000004</c:v>
                </c:pt>
                <c:pt idx="20147">
                  <c:v>-71.418500000000009</c:v>
                </c:pt>
                <c:pt idx="20148">
                  <c:v>-71.416500000000013</c:v>
                </c:pt>
                <c:pt idx="20149">
                  <c:v>-71.414500000000004</c:v>
                </c:pt>
                <c:pt idx="20150">
                  <c:v>-71.412500000000009</c:v>
                </c:pt>
                <c:pt idx="20151">
                  <c:v>-71.410500000000013</c:v>
                </c:pt>
                <c:pt idx="20152">
                  <c:v>-71.408500000000004</c:v>
                </c:pt>
                <c:pt idx="20153">
                  <c:v>-71.406500000000008</c:v>
                </c:pt>
                <c:pt idx="20154">
                  <c:v>-71.404500000000013</c:v>
                </c:pt>
                <c:pt idx="20155">
                  <c:v>-71.402500000000003</c:v>
                </c:pt>
                <c:pt idx="20156">
                  <c:v>-71.400500000000008</c:v>
                </c:pt>
                <c:pt idx="20157">
                  <c:v>-71.398500000000013</c:v>
                </c:pt>
                <c:pt idx="20158">
                  <c:v>-71.396500000000003</c:v>
                </c:pt>
                <c:pt idx="20159">
                  <c:v>-71.394500000000008</c:v>
                </c:pt>
                <c:pt idx="20160">
                  <c:v>-71.392500000000013</c:v>
                </c:pt>
                <c:pt idx="20161">
                  <c:v>-71.390500000000003</c:v>
                </c:pt>
                <c:pt idx="20162">
                  <c:v>-71.388500000000008</c:v>
                </c:pt>
                <c:pt idx="20163">
                  <c:v>-71.386500000000012</c:v>
                </c:pt>
                <c:pt idx="20164">
                  <c:v>-71.384500000000003</c:v>
                </c:pt>
                <c:pt idx="20165">
                  <c:v>-71.382500000000007</c:v>
                </c:pt>
                <c:pt idx="20166">
                  <c:v>-71.380500000000012</c:v>
                </c:pt>
                <c:pt idx="20167">
                  <c:v>-71.378500000000003</c:v>
                </c:pt>
                <c:pt idx="20168">
                  <c:v>-71.376500000000007</c:v>
                </c:pt>
                <c:pt idx="20169">
                  <c:v>-71.374500000000012</c:v>
                </c:pt>
                <c:pt idx="20170">
                  <c:v>-71.372500000000002</c:v>
                </c:pt>
                <c:pt idx="20171">
                  <c:v>-71.370500000000007</c:v>
                </c:pt>
                <c:pt idx="20172">
                  <c:v>-71.368500000000012</c:v>
                </c:pt>
                <c:pt idx="20173">
                  <c:v>-71.366500000000002</c:v>
                </c:pt>
                <c:pt idx="20174">
                  <c:v>-71.364500000000007</c:v>
                </c:pt>
                <c:pt idx="20175">
                  <c:v>-71.362500000000011</c:v>
                </c:pt>
                <c:pt idx="20176">
                  <c:v>-71.360500000000002</c:v>
                </c:pt>
                <c:pt idx="20177">
                  <c:v>-71.358500000000006</c:v>
                </c:pt>
                <c:pt idx="20178">
                  <c:v>-71.356500000000011</c:v>
                </c:pt>
                <c:pt idx="20179">
                  <c:v>-71.354500000000002</c:v>
                </c:pt>
                <c:pt idx="20180">
                  <c:v>-71.352500000000006</c:v>
                </c:pt>
                <c:pt idx="20181">
                  <c:v>-71.350500000000011</c:v>
                </c:pt>
                <c:pt idx="20182">
                  <c:v>-71.348500000000001</c:v>
                </c:pt>
                <c:pt idx="20183">
                  <c:v>-71.346500000000006</c:v>
                </c:pt>
                <c:pt idx="20184">
                  <c:v>-71.344500000000011</c:v>
                </c:pt>
                <c:pt idx="20185">
                  <c:v>-71.342500000000001</c:v>
                </c:pt>
                <c:pt idx="20186">
                  <c:v>-71.340500000000006</c:v>
                </c:pt>
                <c:pt idx="20187">
                  <c:v>-71.33850000000001</c:v>
                </c:pt>
                <c:pt idx="20188">
                  <c:v>-71.336500000000001</c:v>
                </c:pt>
                <c:pt idx="20189">
                  <c:v>-71.334500000000006</c:v>
                </c:pt>
                <c:pt idx="20190">
                  <c:v>-71.33250000000001</c:v>
                </c:pt>
                <c:pt idx="20191">
                  <c:v>-71.330500000000001</c:v>
                </c:pt>
                <c:pt idx="20192">
                  <c:v>-71.328500000000005</c:v>
                </c:pt>
                <c:pt idx="20193">
                  <c:v>-71.32650000000001</c:v>
                </c:pt>
                <c:pt idx="20194">
                  <c:v>-71.3245</c:v>
                </c:pt>
                <c:pt idx="20195">
                  <c:v>-71.322500000000005</c:v>
                </c:pt>
                <c:pt idx="20196">
                  <c:v>-71.32050000000001</c:v>
                </c:pt>
                <c:pt idx="20197">
                  <c:v>-71.3185</c:v>
                </c:pt>
                <c:pt idx="20198">
                  <c:v>-71.316500000000005</c:v>
                </c:pt>
                <c:pt idx="20199">
                  <c:v>-71.31450000000001</c:v>
                </c:pt>
                <c:pt idx="20200">
                  <c:v>-71.3125</c:v>
                </c:pt>
                <c:pt idx="20201">
                  <c:v>-71.310500000000005</c:v>
                </c:pt>
                <c:pt idx="20202">
                  <c:v>-71.308500000000009</c:v>
                </c:pt>
                <c:pt idx="20203">
                  <c:v>-71.3065</c:v>
                </c:pt>
                <c:pt idx="20204">
                  <c:v>-71.304500000000004</c:v>
                </c:pt>
                <c:pt idx="20205">
                  <c:v>-71.302500000000009</c:v>
                </c:pt>
                <c:pt idx="20206">
                  <c:v>-71.3005</c:v>
                </c:pt>
                <c:pt idx="20207">
                  <c:v>-71.298500000000004</c:v>
                </c:pt>
                <c:pt idx="20208">
                  <c:v>-71.296500000000009</c:v>
                </c:pt>
                <c:pt idx="20209">
                  <c:v>-71.294499999999999</c:v>
                </c:pt>
                <c:pt idx="20210">
                  <c:v>-71.292500000000004</c:v>
                </c:pt>
                <c:pt idx="20211">
                  <c:v>-71.290500000000009</c:v>
                </c:pt>
                <c:pt idx="20212">
                  <c:v>-71.288499999999999</c:v>
                </c:pt>
                <c:pt idx="20213">
                  <c:v>-71.286500000000004</c:v>
                </c:pt>
                <c:pt idx="20214">
                  <c:v>-71.284500000000008</c:v>
                </c:pt>
                <c:pt idx="20215">
                  <c:v>-71.282499999999999</c:v>
                </c:pt>
                <c:pt idx="20216">
                  <c:v>-71.280500000000004</c:v>
                </c:pt>
                <c:pt idx="20217">
                  <c:v>-71.278500000000008</c:v>
                </c:pt>
                <c:pt idx="20218">
                  <c:v>-71.276499999999999</c:v>
                </c:pt>
                <c:pt idx="20219">
                  <c:v>-71.274500000000003</c:v>
                </c:pt>
                <c:pt idx="20220">
                  <c:v>-71.272500000000008</c:v>
                </c:pt>
                <c:pt idx="20221">
                  <c:v>-71.270499999999998</c:v>
                </c:pt>
                <c:pt idx="20222">
                  <c:v>-71.268500000000003</c:v>
                </c:pt>
                <c:pt idx="20223">
                  <c:v>-71.266500000000008</c:v>
                </c:pt>
                <c:pt idx="20224">
                  <c:v>-71.264499999999998</c:v>
                </c:pt>
                <c:pt idx="20225">
                  <c:v>-71.262500000000003</c:v>
                </c:pt>
                <c:pt idx="20226">
                  <c:v>-71.260500000000008</c:v>
                </c:pt>
                <c:pt idx="20227">
                  <c:v>-71.258499999999998</c:v>
                </c:pt>
                <c:pt idx="20228">
                  <c:v>-71.256500000000003</c:v>
                </c:pt>
                <c:pt idx="20229">
                  <c:v>-71.254500000000007</c:v>
                </c:pt>
                <c:pt idx="20230">
                  <c:v>-71.252499999999998</c:v>
                </c:pt>
                <c:pt idx="20231">
                  <c:v>-71.250500000000002</c:v>
                </c:pt>
                <c:pt idx="20232">
                  <c:v>-71.248500000000007</c:v>
                </c:pt>
                <c:pt idx="20233">
                  <c:v>-71.246499999999997</c:v>
                </c:pt>
                <c:pt idx="20234">
                  <c:v>-71.244500000000002</c:v>
                </c:pt>
                <c:pt idx="20235">
                  <c:v>-71.242500000000007</c:v>
                </c:pt>
                <c:pt idx="20236">
                  <c:v>-71.240499999999997</c:v>
                </c:pt>
                <c:pt idx="20237">
                  <c:v>-71.238500000000016</c:v>
                </c:pt>
                <c:pt idx="20238">
                  <c:v>-71.236500000000007</c:v>
                </c:pt>
                <c:pt idx="20239">
                  <c:v>-71.234499999999997</c:v>
                </c:pt>
                <c:pt idx="20240">
                  <c:v>-71.232500000000016</c:v>
                </c:pt>
                <c:pt idx="20241">
                  <c:v>-71.230500000000006</c:v>
                </c:pt>
                <c:pt idx="20242">
                  <c:v>-71.228499999999997</c:v>
                </c:pt>
                <c:pt idx="20243">
                  <c:v>-71.226500000000016</c:v>
                </c:pt>
                <c:pt idx="20244">
                  <c:v>-71.224500000000006</c:v>
                </c:pt>
                <c:pt idx="20245">
                  <c:v>-71.222499999999997</c:v>
                </c:pt>
                <c:pt idx="20246">
                  <c:v>-71.220500000000015</c:v>
                </c:pt>
                <c:pt idx="20247">
                  <c:v>-71.218500000000006</c:v>
                </c:pt>
                <c:pt idx="20248">
                  <c:v>-71.216499999999996</c:v>
                </c:pt>
                <c:pt idx="20249">
                  <c:v>-71.214500000000015</c:v>
                </c:pt>
                <c:pt idx="20250">
                  <c:v>-71.212500000000006</c:v>
                </c:pt>
                <c:pt idx="20251">
                  <c:v>-71.210499999999996</c:v>
                </c:pt>
                <c:pt idx="20252">
                  <c:v>-71.208500000000015</c:v>
                </c:pt>
                <c:pt idx="20253">
                  <c:v>-71.206500000000005</c:v>
                </c:pt>
                <c:pt idx="20254">
                  <c:v>-71.204499999999996</c:v>
                </c:pt>
                <c:pt idx="20255">
                  <c:v>-71.202500000000015</c:v>
                </c:pt>
                <c:pt idx="20256">
                  <c:v>-71.200500000000005</c:v>
                </c:pt>
                <c:pt idx="20257">
                  <c:v>-71.198499999999996</c:v>
                </c:pt>
                <c:pt idx="20258">
                  <c:v>-71.196500000000015</c:v>
                </c:pt>
                <c:pt idx="20259">
                  <c:v>-71.194500000000005</c:v>
                </c:pt>
                <c:pt idx="20260">
                  <c:v>-71.192499999999995</c:v>
                </c:pt>
                <c:pt idx="20261">
                  <c:v>-71.190500000000014</c:v>
                </c:pt>
                <c:pt idx="20262">
                  <c:v>-71.188500000000005</c:v>
                </c:pt>
                <c:pt idx="20263">
                  <c:v>-71.186499999999995</c:v>
                </c:pt>
                <c:pt idx="20264">
                  <c:v>-71.184500000000014</c:v>
                </c:pt>
                <c:pt idx="20265">
                  <c:v>-71.182500000000005</c:v>
                </c:pt>
                <c:pt idx="20266">
                  <c:v>-71.180500000000009</c:v>
                </c:pt>
                <c:pt idx="20267">
                  <c:v>-71.178500000000014</c:v>
                </c:pt>
                <c:pt idx="20268">
                  <c:v>-71.176500000000004</c:v>
                </c:pt>
                <c:pt idx="20269">
                  <c:v>-71.174500000000009</c:v>
                </c:pt>
                <c:pt idx="20270">
                  <c:v>-71.172500000000014</c:v>
                </c:pt>
                <c:pt idx="20271">
                  <c:v>-71.170500000000004</c:v>
                </c:pt>
                <c:pt idx="20272">
                  <c:v>-71.168500000000009</c:v>
                </c:pt>
                <c:pt idx="20273">
                  <c:v>-71.166500000000013</c:v>
                </c:pt>
                <c:pt idx="20274">
                  <c:v>-71.164500000000004</c:v>
                </c:pt>
                <c:pt idx="20275">
                  <c:v>-71.162500000000009</c:v>
                </c:pt>
                <c:pt idx="20276">
                  <c:v>-71.160500000000013</c:v>
                </c:pt>
                <c:pt idx="20277">
                  <c:v>-71.158500000000004</c:v>
                </c:pt>
                <c:pt idx="20278">
                  <c:v>-71.156500000000008</c:v>
                </c:pt>
                <c:pt idx="20279">
                  <c:v>-71.154500000000013</c:v>
                </c:pt>
                <c:pt idx="20280">
                  <c:v>-71.152500000000003</c:v>
                </c:pt>
                <c:pt idx="20281">
                  <c:v>-71.150500000000008</c:v>
                </c:pt>
                <c:pt idx="20282">
                  <c:v>-71.148500000000013</c:v>
                </c:pt>
                <c:pt idx="20283">
                  <c:v>-71.146500000000003</c:v>
                </c:pt>
                <c:pt idx="20284">
                  <c:v>-71.144500000000008</c:v>
                </c:pt>
                <c:pt idx="20285">
                  <c:v>-71.142500000000013</c:v>
                </c:pt>
                <c:pt idx="20286">
                  <c:v>-71.140500000000003</c:v>
                </c:pt>
                <c:pt idx="20287">
                  <c:v>-71.138500000000008</c:v>
                </c:pt>
                <c:pt idx="20288">
                  <c:v>-71.136500000000012</c:v>
                </c:pt>
                <c:pt idx="20289">
                  <c:v>-71.134500000000003</c:v>
                </c:pt>
                <c:pt idx="20290">
                  <c:v>-71.132500000000007</c:v>
                </c:pt>
                <c:pt idx="20291">
                  <c:v>-71.130500000000012</c:v>
                </c:pt>
                <c:pt idx="20292">
                  <c:v>-71.128500000000003</c:v>
                </c:pt>
                <c:pt idx="20293">
                  <c:v>-71.126500000000007</c:v>
                </c:pt>
                <c:pt idx="20294">
                  <c:v>-71.124500000000012</c:v>
                </c:pt>
                <c:pt idx="20295">
                  <c:v>-71.122500000000002</c:v>
                </c:pt>
                <c:pt idx="20296">
                  <c:v>-71.120500000000007</c:v>
                </c:pt>
                <c:pt idx="20297">
                  <c:v>-71.118500000000012</c:v>
                </c:pt>
                <c:pt idx="20298">
                  <c:v>-71.116500000000002</c:v>
                </c:pt>
                <c:pt idx="20299">
                  <c:v>-71.114500000000007</c:v>
                </c:pt>
                <c:pt idx="20300">
                  <c:v>-71.112500000000011</c:v>
                </c:pt>
                <c:pt idx="20301">
                  <c:v>-71.110500000000002</c:v>
                </c:pt>
                <c:pt idx="20302">
                  <c:v>-71.108500000000006</c:v>
                </c:pt>
                <c:pt idx="20303">
                  <c:v>-71.106500000000011</c:v>
                </c:pt>
                <c:pt idx="20304">
                  <c:v>-71.104500000000002</c:v>
                </c:pt>
                <c:pt idx="20305">
                  <c:v>-71.102500000000006</c:v>
                </c:pt>
                <c:pt idx="20306">
                  <c:v>-71.100500000000011</c:v>
                </c:pt>
                <c:pt idx="20307">
                  <c:v>-71.098500000000001</c:v>
                </c:pt>
                <c:pt idx="20308">
                  <c:v>-71.096500000000006</c:v>
                </c:pt>
                <c:pt idx="20309">
                  <c:v>-71.094500000000011</c:v>
                </c:pt>
                <c:pt idx="20310">
                  <c:v>-71.092500000000001</c:v>
                </c:pt>
                <c:pt idx="20311">
                  <c:v>-71.090500000000006</c:v>
                </c:pt>
                <c:pt idx="20312">
                  <c:v>-71.08850000000001</c:v>
                </c:pt>
                <c:pt idx="20313">
                  <c:v>-71.086500000000001</c:v>
                </c:pt>
                <c:pt idx="20314">
                  <c:v>-71.084500000000006</c:v>
                </c:pt>
                <c:pt idx="20315">
                  <c:v>-71.08250000000001</c:v>
                </c:pt>
                <c:pt idx="20316">
                  <c:v>-71.080500000000001</c:v>
                </c:pt>
                <c:pt idx="20317">
                  <c:v>-71.078500000000005</c:v>
                </c:pt>
                <c:pt idx="20318">
                  <c:v>-71.07650000000001</c:v>
                </c:pt>
                <c:pt idx="20319">
                  <c:v>-71.0745</c:v>
                </c:pt>
                <c:pt idx="20320">
                  <c:v>-71.072500000000005</c:v>
                </c:pt>
                <c:pt idx="20321">
                  <c:v>-71.07050000000001</c:v>
                </c:pt>
                <c:pt idx="20322">
                  <c:v>-71.0685</c:v>
                </c:pt>
                <c:pt idx="20323">
                  <c:v>-71.066500000000005</c:v>
                </c:pt>
                <c:pt idx="20324">
                  <c:v>-71.06450000000001</c:v>
                </c:pt>
                <c:pt idx="20325">
                  <c:v>-71.0625</c:v>
                </c:pt>
                <c:pt idx="20326">
                  <c:v>-71.060500000000005</c:v>
                </c:pt>
                <c:pt idx="20327">
                  <c:v>-71.058500000000009</c:v>
                </c:pt>
                <c:pt idx="20328">
                  <c:v>-71.0565</c:v>
                </c:pt>
                <c:pt idx="20329">
                  <c:v>-71.054500000000004</c:v>
                </c:pt>
                <c:pt idx="20330">
                  <c:v>-71.052500000000009</c:v>
                </c:pt>
                <c:pt idx="20331">
                  <c:v>-71.0505</c:v>
                </c:pt>
                <c:pt idx="20332">
                  <c:v>-71.048500000000004</c:v>
                </c:pt>
                <c:pt idx="20333">
                  <c:v>-71.046500000000009</c:v>
                </c:pt>
                <c:pt idx="20334">
                  <c:v>-71.044499999999999</c:v>
                </c:pt>
                <c:pt idx="20335">
                  <c:v>-71.042500000000004</c:v>
                </c:pt>
                <c:pt idx="20336">
                  <c:v>-71.040500000000009</c:v>
                </c:pt>
                <c:pt idx="20337">
                  <c:v>-71.038499999999999</c:v>
                </c:pt>
                <c:pt idx="20338">
                  <c:v>-71.036500000000004</c:v>
                </c:pt>
                <c:pt idx="20339">
                  <c:v>-71.034500000000008</c:v>
                </c:pt>
                <c:pt idx="20340">
                  <c:v>-71.032499999999999</c:v>
                </c:pt>
                <c:pt idx="20341">
                  <c:v>-71.030500000000004</c:v>
                </c:pt>
                <c:pt idx="20342">
                  <c:v>-71.028500000000008</c:v>
                </c:pt>
                <c:pt idx="20343">
                  <c:v>-71.026499999999999</c:v>
                </c:pt>
                <c:pt idx="20344">
                  <c:v>-71.024500000000003</c:v>
                </c:pt>
                <c:pt idx="20345">
                  <c:v>-71.022500000000008</c:v>
                </c:pt>
                <c:pt idx="20346">
                  <c:v>-71.020499999999998</c:v>
                </c:pt>
                <c:pt idx="20347">
                  <c:v>-71.018500000000003</c:v>
                </c:pt>
                <c:pt idx="20348">
                  <c:v>-71.016500000000008</c:v>
                </c:pt>
                <c:pt idx="20349">
                  <c:v>-71.014499999999998</c:v>
                </c:pt>
                <c:pt idx="20350">
                  <c:v>-71.012500000000003</c:v>
                </c:pt>
                <c:pt idx="20351">
                  <c:v>-71.010500000000008</c:v>
                </c:pt>
                <c:pt idx="20352">
                  <c:v>-71.008499999999998</c:v>
                </c:pt>
                <c:pt idx="20353">
                  <c:v>-71.006500000000003</c:v>
                </c:pt>
                <c:pt idx="20354">
                  <c:v>-71.004500000000007</c:v>
                </c:pt>
                <c:pt idx="20355">
                  <c:v>-71.002499999999998</c:v>
                </c:pt>
                <c:pt idx="20356">
                  <c:v>-71.000500000000002</c:v>
                </c:pt>
                <c:pt idx="20357">
                  <c:v>-70.998500000000007</c:v>
                </c:pt>
                <c:pt idx="20358">
                  <c:v>-70.996499999999997</c:v>
                </c:pt>
                <c:pt idx="20359">
                  <c:v>-70.994500000000002</c:v>
                </c:pt>
                <c:pt idx="20360">
                  <c:v>-70.992500000000007</c:v>
                </c:pt>
                <c:pt idx="20361">
                  <c:v>-70.990499999999997</c:v>
                </c:pt>
                <c:pt idx="20362">
                  <c:v>-70.988500000000016</c:v>
                </c:pt>
                <c:pt idx="20363">
                  <c:v>-70.986500000000007</c:v>
                </c:pt>
                <c:pt idx="20364">
                  <c:v>-70.984499999999997</c:v>
                </c:pt>
                <c:pt idx="20365">
                  <c:v>-70.982500000000016</c:v>
                </c:pt>
                <c:pt idx="20366">
                  <c:v>-70.980500000000006</c:v>
                </c:pt>
                <c:pt idx="20367">
                  <c:v>-70.978499999999997</c:v>
                </c:pt>
                <c:pt idx="20368">
                  <c:v>-70.976500000000016</c:v>
                </c:pt>
                <c:pt idx="20369">
                  <c:v>-70.974500000000006</c:v>
                </c:pt>
                <c:pt idx="20370">
                  <c:v>-70.972499999999997</c:v>
                </c:pt>
                <c:pt idx="20371">
                  <c:v>-70.970500000000015</c:v>
                </c:pt>
                <c:pt idx="20372">
                  <c:v>-70.968500000000006</c:v>
                </c:pt>
                <c:pt idx="20373">
                  <c:v>-70.966499999999996</c:v>
                </c:pt>
                <c:pt idx="20374">
                  <c:v>-70.964500000000015</c:v>
                </c:pt>
                <c:pt idx="20375">
                  <c:v>-70.962500000000006</c:v>
                </c:pt>
                <c:pt idx="20376">
                  <c:v>-70.960499999999996</c:v>
                </c:pt>
                <c:pt idx="20377">
                  <c:v>-70.958500000000015</c:v>
                </c:pt>
                <c:pt idx="20378">
                  <c:v>-70.956500000000005</c:v>
                </c:pt>
                <c:pt idx="20379">
                  <c:v>-70.954499999999996</c:v>
                </c:pt>
                <c:pt idx="20380">
                  <c:v>-70.952500000000015</c:v>
                </c:pt>
                <c:pt idx="20381">
                  <c:v>-70.950500000000005</c:v>
                </c:pt>
                <c:pt idx="20382">
                  <c:v>-70.948499999999996</c:v>
                </c:pt>
                <c:pt idx="20383">
                  <c:v>-70.946500000000015</c:v>
                </c:pt>
                <c:pt idx="20384">
                  <c:v>-70.944500000000005</c:v>
                </c:pt>
                <c:pt idx="20385">
                  <c:v>-70.942499999999995</c:v>
                </c:pt>
                <c:pt idx="20386">
                  <c:v>-70.940500000000014</c:v>
                </c:pt>
                <c:pt idx="20387">
                  <c:v>-70.938500000000005</c:v>
                </c:pt>
                <c:pt idx="20388">
                  <c:v>-70.936499999999995</c:v>
                </c:pt>
                <c:pt idx="20389">
                  <c:v>-70.934500000000014</c:v>
                </c:pt>
                <c:pt idx="20390">
                  <c:v>-70.932500000000005</c:v>
                </c:pt>
                <c:pt idx="20391">
                  <c:v>-70.930500000000009</c:v>
                </c:pt>
                <c:pt idx="20392">
                  <c:v>-70.928500000000014</c:v>
                </c:pt>
                <c:pt idx="20393">
                  <c:v>-70.926500000000004</c:v>
                </c:pt>
                <c:pt idx="20394">
                  <c:v>-70.924500000000009</c:v>
                </c:pt>
                <c:pt idx="20395">
                  <c:v>-70.922500000000014</c:v>
                </c:pt>
                <c:pt idx="20396">
                  <c:v>-70.920500000000004</c:v>
                </c:pt>
                <c:pt idx="20397">
                  <c:v>-70.918500000000009</c:v>
                </c:pt>
                <c:pt idx="20398">
                  <c:v>-70.916500000000013</c:v>
                </c:pt>
                <c:pt idx="20399">
                  <c:v>-70.914500000000004</c:v>
                </c:pt>
                <c:pt idx="20400">
                  <c:v>-70.912500000000009</c:v>
                </c:pt>
                <c:pt idx="20401">
                  <c:v>-70.910500000000013</c:v>
                </c:pt>
                <c:pt idx="20402">
                  <c:v>-70.908500000000004</c:v>
                </c:pt>
                <c:pt idx="20403">
                  <c:v>-70.906500000000008</c:v>
                </c:pt>
                <c:pt idx="20404">
                  <c:v>-70.904500000000013</c:v>
                </c:pt>
                <c:pt idx="20405">
                  <c:v>-70.902500000000003</c:v>
                </c:pt>
                <c:pt idx="20406">
                  <c:v>-70.900500000000008</c:v>
                </c:pt>
                <c:pt idx="20407">
                  <c:v>-70.898500000000013</c:v>
                </c:pt>
                <c:pt idx="20408">
                  <c:v>-70.896500000000003</c:v>
                </c:pt>
                <c:pt idx="20409">
                  <c:v>-70.894500000000008</c:v>
                </c:pt>
                <c:pt idx="20410">
                  <c:v>-70.892500000000013</c:v>
                </c:pt>
                <c:pt idx="20411">
                  <c:v>-70.890500000000003</c:v>
                </c:pt>
                <c:pt idx="20412">
                  <c:v>-70.888500000000008</c:v>
                </c:pt>
                <c:pt idx="20413">
                  <c:v>-70.886500000000012</c:v>
                </c:pt>
                <c:pt idx="20414">
                  <c:v>-70.884500000000003</c:v>
                </c:pt>
                <c:pt idx="20415">
                  <c:v>-70.882500000000007</c:v>
                </c:pt>
                <c:pt idx="20416">
                  <c:v>-70.880500000000012</c:v>
                </c:pt>
                <c:pt idx="20417">
                  <c:v>-70.878500000000003</c:v>
                </c:pt>
                <c:pt idx="20418">
                  <c:v>-70.876500000000007</c:v>
                </c:pt>
                <c:pt idx="20419">
                  <c:v>-70.874500000000012</c:v>
                </c:pt>
                <c:pt idx="20420">
                  <c:v>-70.872500000000002</c:v>
                </c:pt>
                <c:pt idx="20421">
                  <c:v>-70.870500000000007</c:v>
                </c:pt>
                <c:pt idx="20422">
                  <c:v>-70.868500000000012</c:v>
                </c:pt>
                <c:pt idx="20423">
                  <c:v>-70.866500000000002</c:v>
                </c:pt>
                <c:pt idx="20424">
                  <c:v>-70.864500000000007</c:v>
                </c:pt>
                <c:pt idx="20425">
                  <c:v>-70.862500000000011</c:v>
                </c:pt>
                <c:pt idx="20426">
                  <c:v>-70.860500000000002</c:v>
                </c:pt>
                <c:pt idx="20427">
                  <c:v>-70.858500000000006</c:v>
                </c:pt>
                <c:pt idx="20428">
                  <c:v>-70.856500000000011</c:v>
                </c:pt>
                <c:pt idx="20429">
                  <c:v>-70.854500000000002</c:v>
                </c:pt>
                <c:pt idx="20430">
                  <c:v>-70.852500000000006</c:v>
                </c:pt>
                <c:pt idx="20431">
                  <c:v>-70.850500000000011</c:v>
                </c:pt>
                <c:pt idx="20432">
                  <c:v>-70.848500000000001</c:v>
                </c:pt>
                <c:pt idx="20433">
                  <c:v>-70.846500000000006</c:v>
                </c:pt>
                <c:pt idx="20434">
                  <c:v>-70.844500000000011</c:v>
                </c:pt>
                <c:pt idx="20435">
                  <c:v>-70.842500000000001</c:v>
                </c:pt>
                <c:pt idx="20436">
                  <c:v>-70.840500000000006</c:v>
                </c:pt>
                <c:pt idx="20437">
                  <c:v>-70.83850000000001</c:v>
                </c:pt>
                <c:pt idx="20438">
                  <c:v>-70.836500000000001</c:v>
                </c:pt>
                <c:pt idx="20439">
                  <c:v>-70.834500000000006</c:v>
                </c:pt>
                <c:pt idx="20440">
                  <c:v>-70.83250000000001</c:v>
                </c:pt>
                <c:pt idx="20441">
                  <c:v>-70.830500000000001</c:v>
                </c:pt>
                <c:pt idx="20442">
                  <c:v>-70.828500000000005</c:v>
                </c:pt>
                <c:pt idx="20443">
                  <c:v>-70.82650000000001</c:v>
                </c:pt>
                <c:pt idx="20444">
                  <c:v>-70.8245</c:v>
                </c:pt>
                <c:pt idx="20445">
                  <c:v>-70.822500000000005</c:v>
                </c:pt>
                <c:pt idx="20446">
                  <c:v>-70.82050000000001</c:v>
                </c:pt>
                <c:pt idx="20447">
                  <c:v>-70.8185</c:v>
                </c:pt>
                <c:pt idx="20448">
                  <c:v>-70.816500000000005</c:v>
                </c:pt>
                <c:pt idx="20449">
                  <c:v>-70.81450000000001</c:v>
                </c:pt>
                <c:pt idx="20450">
                  <c:v>-70.8125</c:v>
                </c:pt>
                <c:pt idx="20451">
                  <c:v>-70.810500000000005</c:v>
                </c:pt>
                <c:pt idx="20452">
                  <c:v>-70.808500000000009</c:v>
                </c:pt>
                <c:pt idx="20453">
                  <c:v>-70.8065</c:v>
                </c:pt>
                <c:pt idx="20454">
                  <c:v>-70.804500000000004</c:v>
                </c:pt>
                <c:pt idx="20455">
                  <c:v>-70.802500000000009</c:v>
                </c:pt>
                <c:pt idx="20456">
                  <c:v>-70.8005</c:v>
                </c:pt>
                <c:pt idx="20457">
                  <c:v>-70.798500000000004</c:v>
                </c:pt>
                <c:pt idx="20458">
                  <c:v>-70.796500000000009</c:v>
                </c:pt>
                <c:pt idx="20459">
                  <c:v>-70.794499999999999</c:v>
                </c:pt>
                <c:pt idx="20460">
                  <c:v>-70.792500000000004</c:v>
                </c:pt>
                <c:pt idx="20461">
                  <c:v>-70.790500000000009</c:v>
                </c:pt>
                <c:pt idx="20462">
                  <c:v>-70.788499999999999</c:v>
                </c:pt>
                <c:pt idx="20463">
                  <c:v>-70.786500000000004</c:v>
                </c:pt>
                <c:pt idx="20464">
                  <c:v>-70.784500000000008</c:v>
                </c:pt>
                <c:pt idx="20465">
                  <c:v>-70.782499999999999</c:v>
                </c:pt>
                <c:pt idx="20466">
                  <c:v>-70.780500000000004</c:v>
                </c:pt>
                <c:pt idx="20467">
                  <c:v>-70.778500000000008</c:v>
                </c:pt>
                <c:pt idx="20468">
                  <c:v>-70.776499999999999</c:v>
                </c:pt>
                <c:pt idx="20469">
                  <c:v>-70.774500000000003</c:v>
                </c:pt>
                <c:pt idx="20470">
                  <c:v>-70.772500000000008</c:v>
                </c:pt>
                <c:pt idx="20471">
                  <c:v>-70.770499999999998</c:v>
                </c:pt>
                <c:pt idx="20472">
                  <c:v>-70.768500000000003</c:v>
                </c:pt>
                <c:pt idx="20473">
                  <c:v>-70.766500000000008</c:v>
                </c:pt>
                <c:pt idx="20474">
                  <c:v>-70.764499999999998</c:v>
                </c:pt>
                <c:pt idx="20475">
                  <c:v>-70.762500000000003</c:v>
                </c:pt>
                <c:pt idx="20476">
                  <c:v>-70.760500000000008</c:v>
                </c:pt>
                <c:pt idx="20477">
                  <c:v>-70.758499999999998</c:v>
                </c:pt>
                <c:pt idx="20478">
                  <c:v>-70.756500000000003</c:v>
                </c:pt>
                <c:pt idx="20479">
                  <c:v>-70.754500000000007</c:v>
                </c:pt>
                <c:pt idx="20480">
                  <c:v>-70.752499999999998</c:v>
                </c:pt>
                <c:pt idx="20481">
                  <c:v>-70.750500000000002</c:v>
                </c:pt>
                <c:pt idx="20482">
                  <c:v>-70.748500000000007</c:v>
                </c:pt>
                <c:pt idx="20483">
                  <c:v>-70.746499999999997</c:v>
                </c:pt>
                <c:pt idx="20484">
                  <c:v>-70.744500000000002</c:v>
                </c:pt>
                <c:pt idx="20485">
                  <c:v>-70.742500000000007</c:v>
                </c:pt>
                <c:pt idx="20486">
                  <c:v>-70.740499999999997</c:v>
                </c:pt>
                <c:pt idx="20487">
                  <c:v>-70.738500000000016</c:v>
                </c:pt>
                <c:pt idx="20488">
                  <c:v>-70.736500000000007</c:v>
                </c:pt>
                <c:pt idx="20489">
                  <c:v>-70.734499999999997</c:v>
                </c:pt>
                <c:pt idx="20490">
                  <c:v>-70.732500000000016</c:v>
                </c:pt>
                <c:pt idx="20491">
                  <c:v>-70.730500000000006</c:v>
                </c:pt>
                <c:pt idx="20492">
                  <c:v>-70.728499999999997</c:v>
                </c:pt>
                <c:pt idx="20493">
                  <c:v>-70.726500000000016</c:v>
                </c:pt>
                <c:pt idx="20494">
                  <c:v>-70.724500000000006</c:v>
                </c:pt>
                <c:pt idx="20495">
                  <c:v>-70.722499999999997</c:v>
                </c:pt>
                <c:pt idx="20496">
                  <c:v>-70.720500000000015</c:v>
                </c:pt>
                <c:pt idx="20497">
                  <c:v>-70.718500000000006</c:v>
                </c:pt>
                <c:pt idx="20498">
                  <c:v>-70.716499999999996</c:v>
                </c:pt>
                <c:pt idx="20499">
                  <c:v>-70.714500000000015</c:v>
                </c:pt>
                <c:pt idx="20500">
                  <c:v>-70.712500000000006</c:v>
                </c:pt>
                <c:pt idx="20501">
                  <c:v>-70.710499999999996</c:v>
                </c:pt>
                <c:pt idx="20502">
                  <c:v>-70.708500000000015</c:v>
                </c:pt>
                <c:pt idx="20503">
                  <c:v>-70.706500000000005</c:v>
                </c:pt>
                <c:pt idx="20504">
                  <c:v>-70.704499999999996</c:v>
                </c:pt>
                <c:pt idx="20505">
                  <c:v>-70.702500000000015</c:v>
                </c:pt>
                <c:pt idx="20506">
                  <c:v>-70.700500000000005</c:v>
                </c:pt>
                <c:pt idx="20507">
                  <c:v>-70.698499999999996</c:v>
                </c:pt>
                <c:pt idx="20508">
                  <c:v>-70.696500000000015</c:v>
                </c:pt>
                <c:pt idx="20509">
                  <c:v>-70.694500000000005</c:v>
                </c:pt>
                <c:pt idx="20510">
                  <c:v>-70.692499999999995</c:v>
                </c:pt>
                <c:pt idx="20511">
                  <c:v>-70.690500000000014</c:v>
                </c:pt>
                <c:pt idx="20512">
                  <c:v>-70.688500000000005</c:v>
                </c:pt>
                <c:pt idx="20513">
                  <c:v>-70.686499999999995</c:v>
                </c:pt>
                <c:pt idx="20514">
                  <c:v>-70.684500000000014</c:v>
                </c:pt>
                <c:pt idx="20515">
                  <c:v>-70.682500000000005</c:v>
                </c:pt>
                <c:pt idx="20516">
                  <c:v>-70.680500000000009</c:v>
                </c:pt>
                <c:pt idx="20517">
                  <c:v>-70.678500000000014</c:v>
                </c:pt>
                <c:pt idx="20518">
                  <c:v>-70.676500000000004</c:v>
                </c:pt>
                <c:pt idx="20519">
                  <c:v>-70.674500000000009</c:v>
                </c:pt>
                <c:pt idx="20520">
                  <c:v>-70.672500000000014</c:v>
                </c:pt>
                <c:pt idx="20521">
                  <c:v>-70.670500000000004</c:v>
                </c:pt>
                <c:pt idx="20522">
                  <c:v>-70.668500000000009</c:v>
                </c:pt>
                <c:pt idx="20523">
                  <c:v>-70.666500000000013</c:v>
                </c:pt>
                <c:pt idx="20524">
                  <c:v>-70.664500000000004</c:v>
                </c:pt>
                <c:pt idx="20525">
                  <c:v>-70.662500000000009</c:v>
                </c:pt>
                <c:pt idx="20526">
                  <c:v>-70.660500000000013</c:v>
                </c:pt>
                <c:pt idx="20527">
                  <c:v>-70.658500000000004</c:v>
                </c:pt>
                <c:pt idx="20528">
                  <c:v>-70.656500000000008</c:v>
                </c:pt>
                <c:pt idx="20529">
                  <c:v>-70.654500000000013</c:v>
                </c:pt>
                <c:pt idx="20530">
                  <c:v>-70.652500000000003</c:v>
                </c:pt>
                <c:pt idx="20531">
                  <c:v>-70.650500000000008</c:v>
                </c:pt>
                <c:pt idx="20532">
                  <c:v>-70.648500000000013</c:v>
                </c:pt>
                <c:pt idx="20533">
                  <c:v>-70.646500000000003</c:v>
                </c:pt>
                <c:pt idx="20534">
                  <c:v>-70.644500000000008</c:v>
                </c:pt>
                <c:pt idx="20535">
                  <c:v>-70.642500000000013</c:v>
                </c:pt>
                <c:pt idx="20536">
                  <c:v>-70.640500000000003</c:v>
                </c:pt>
                <c:pt idx="20537">
                  <c:v>-70.638500000000008</c:v>
                </c:pt>
                <c:pt idx="20538">
                  <c:v>-70.636500000000012</c:v>
                </c:pt>
                <c:pt idx="20539">
                  <c:v>-70.634500000000003</c:v>
                </c:pt>
                <c:pt idx="20540">
                  <c:v>-70.632500000000007</c:v>
                </c:pt>
                <c:pt idx="20541">
                  <c:v>-70.630500000000012</c:v>
                </c:pt>
                <c:pt idx="20542">
                  <c:v>-70.628500000000003</c:v>
                </c:pt>
                <c:pt idx="20543">
                  <c:v>-70.626500000000007</c:v>
                </c:pt>
                <c:pt idx="20544">
                  <c:v>-70.624500000000012</c:v>
                </c:pt>
                <c:pt idx="20545">
                  <c:v>-70.622500000000002</c:v>
                </c:pt>
                <c:pt idx="20546">
                  <c:v>-70.620500000000007</c:v>
                </c:pt>
                <c:pt idx="20547">
                  <c:v>-70.618500000000012</c:v>
                </c:pt>
                <c:pt idx="20548">
                  <c:v>-70.616500000000002</c:v>
                </c:pt>
                <c:pt idx="20549">
                  <c:v>-70.614500000000007</c:v>
                </c:pt>
                <c:pt idx="20550">
                  <c:v>-70.612500000000011</c:v>
                </c:pt>
                <c:pt idx="20551">
                  <c:v>-70.610500000000002</c:v>
                </c:pt>
                <c:pt idx="20552">
                  <c:v>-70.608500000000006</c:v>
                </c:pt>
                <c:pt idx="20553">
                  <c:v>-70.606500000000011</c:v>
                </c:pt>
                <c:pt idx="20554">
                  <c:v>-70.604500000000002</c:v>
                </c:pt>
                <c:pt idx="20555">
                  <c:v>-70.602500000000006</c:v>
                </c:pt>
                <c:pt idx="20556">
                  <c:v>-70.600500000000011</c:v>
                </c:pt>
                <c:pt idx="20557">
                  <c:v>-70.598500000000001</c:v>
                </c:pt>
                <c:pt idx="20558">
                  <c:v>-70.596500000000006</c:v>
                </c:pt>
                <c:pt idx="20559">
                  <c:v>-70.594500000000011</c:v>
                </c:pt>
                <c:pt idx="20560">
                  <c:v>-70.592500000000001</c:v>
                </c:pt>
                <c:pt idx="20561">
                  <c:v>-70.590500000000006</c:v>
                </c:pt>
                <c:pt idx="20562">
                  <c:v>-70.58850000000001</c:v>
                </c:pt>
                <c:pt idx="20563">
                  <c:v>-70.586500000000001</c:v>
                </c:pt>
                <c:pt idx="20564">
                  <c:v>-70.584500000000006</c:v>
                </c:pt>
                <c:pt idx="20565">
                  <c:v>-70.58250000000001</c:v>
                </c:pt>
                <c:pt idx="20566">
                  <c:v>-70.580500000000001</c:v>
                </c:pt>
                <c:pt idx="20567">
                  <c:v>-70.578500000000005</c:v>
                </c:pt>
                <c:pt idx="20568">
                  <c:v>-70.57650000000001</c:v>
                </c:pt>
                <c:pt idx="20569">
                  <c:v>-70.5745</c:v>
                </c:pt>
                <c:pt idx="20570">
                  <c:v>-70.572500000000005</c:v>
                </c:pt>
                <c:pt idx="20571">
                  <c:v>-70.57050000000001</c:v>
                </c:pt>
                <c:pt idx="20572">
                  <c:v>-70.5685</c:v>
                </c:pt>
                <c:pt idx="20573">
                  <c:v>-70.566500000000005</c:v>
                </c:pt>
                <c:pt idx="20574">
                  <c:v>-70.56450000000001</c:v>
                </c:pt>
                <c:pt idx="20575">
                  <c:v>-70.5625</c:v>
                </c:pt>
                <c:pt idx="20576">
                  <c:v>-70.560500000000005</c:v>
                </c:pt>
                <c:pt idx="20577">
                  <c:v>-70.558500000000009</c:v>
                </c:pt>
                <c:pt idx="20578">
                  <c:v>-70.5565</c:v>
                </c:pt>
                <c:pt idx="20579">
                  <c:v>-70.554500000000004</c:v>
                </c:pt>
                <c:pt idx="20580">
                  <c:v>-70.552500000000009</c:v>
                </c:pt>
                <c:pt idx="20581">
                  <c:v>-70.5505</c:v>
                </c:pt>
                <c:pt idx="20582">
                  <c:v>-70.548500000000004</c:v>
                </c:pt>
                <c:pt idx="20583">
                  <c:v>-70.546500000000009</c:v>
                </c:pt>
                <c:pt idx="20584">
                  <c:v>-70.544499999999999</c:v>
                </c:pt>
                <c:pt idx="20585">
                  <c:v>-70.542500000000004</c:v>
                </c:pt>
                <c:pt idx="20586">
                  <c:v>-70.540500000000009</c:v>
                </c:pt>
                <c:pt idx="20587">
                  <c:v>-70.538499999999999</c:v>
                </c:pt>
                <c:pt idx="20588">
                  <c:v>-70.536500000000004</c:v>
                </c:pt>
                <c:pt idx="20589">
                  <c:v>-70.534500000000008</c:v>
                </c:pt>
                <c:pt idx="20590">
                  <c:v>-70.532499999999999</c:v>
                </c:pt>
                <c:pt idx="20591">
                  <c:v>-70.530500000000004</c:v>
                </c:pt>
                <c:pt idx="20592">
                  <c:v>-70.528500000000008</c:v>
                </c:pt>
                <c:pt idx="20593">
                  <c:v>-70.526499999999999</c:v>
                </c:pt>
                <c:pt idx="20594">
                  <c:v>-70.524500000000003</c:v>
                </c:pt>
                <c:pt idx="20595">
                  <c:v>-70.522500000000008</c:v>
                </c:pt>
                <c:pt idx="20596">
                  <c:v>-70.520499999999998</c:v>
                </c:pt>
                <c:pt idx="20597">
                  <c:v>-70.518500000000003</c:v>
                </c:pt>
                <c:pt idx="20598">
                  <c:v>-70.516500000000008</c:v>
                </c:pt>
                <c:pt idx="20599">
                  <c:v>-70.514499999999998</c:v>
                </c:pt>
                <c:pt idx="20600">
                  <c:v>-70.512500000000003</c:v>
                </c:pt>
                <c:pt idx="20601">
                  <c:v>-70.510500000000008</c:v>
                </c:pt>
                <c:pt idx="20602">
                  <c:v>-70.508499999999998</c:v>
                </c:pt>
                <c:pt idx="20603">
                  <c:v>-70.506500000000003</c:v>
                </c:pt>
                <c:pt idx="20604">
                  <c:v>-70.504500000000007</c:v>
                </c:pt>
                <c:pt idx="20605">
                  <c:v>-70.502499999999998</c:v>
                </c:pt>
                <c:pt idx="20606">
                  <c:v>-70.500500000000002</c:v>
                </c:pt>
                <c:pt idx="20607">
                  <c:v>-70.498500000000007</c:v>
                </c:pt>
                <c:pt idx="20608">
                  <c:v>-70.496499999999997</c:v>
                </c:pt>
                <c:pt idx="20609">
                  <c:v>-70.494500000000002</c:v>
                </c:pt>
                <c:pt idx="20610">
                  <c:v>-70.492500000000007</c:v>
                </c:pt>
                <c:pt idx="20611">
                  <c:v>-70.490499999999997</c:v>
                </c:pt>
                <c:pt idx="20612">
                  <c:v>-70.488500000000016</c:v>
                </c:pt>
                <c:pt idx="20613">
                  <c:v>-70.486500000000007</c:v>
                </c:pt>
                <c:pt idx="20614">
                  <c:v>-70.484499999999997</c:v>
                </c:pt>
                <c:pt idx="20615">
                  <c:v>-70.482500000000016</c:v>
                </c:pt>
                <c:pt idx="20616">
                  <c:v>-70.480500000000006</c:v>
                </c:pt>
                <c:pt idx="20617">
                  <c:v>-70.478499999999997</c:v>
                </c:pt>
                <c:pt idx="20618">
                  <c:v>-70.476500000000016</c:v>
                </c:pt>
                <c:pt idx="20619">
                  <c:v>-70.474500000000006</c:v>
                </c:pt>
                <c:pt idx="20620">
                  <c:v>-70.472499999999997</c:v>
                </c:pt>
                <c:pt idx="20621">
                  <c:v>-70.470500000000015</c:v>
                </c:pt>
                <c:pt idx="20622">
                  <c:v>-70.468500000000006</c:v>
                </c:pt>
                <c:pt idx="20623">
                  <c:v>-70.466499999999996</c:v>
                </c:pt>
                <c:pt idx="20624">
                  <c:v>-70.464500000000015</c:v>
                </c:pt>
                <c:pt idx="20625">
                  <c:v>-70.462500000000006</c:v>
                </c:pt>
                <c:pt idx="20626">
                  <c:v>-70.460499999999996</c:v>
                </c:pt>
                <c:pt idx="20627">
                  <c:v>-70.458500000000015</c:v>
                </c:pt>
                <c:pt idx="20628">
                  <c:v>-70.456500000000005</c:v>
                </c:pt>
                <c:pt idx="20629">
                  <c:v>-70.454499999999996</c:v>
                </c:pt>
                <c:pt idx="20630">
                  <c:v>-70.452500000000015</c:v>
                </c:pt>
                <c:pt idx="20631">
                  <c:v>-70.450500000000005</c:v>
                </c:pt>
                <c:pt idx="20632">
                  <c:v>-70.448499999999996</c:v>
                </c:pt>
                <c:pt idx="20633">
                  <c:v>-70.446500000000015</c:v>
                </c:pt>
                <c:pt idx="20634">
                  <c:v>-70.444500000000005</c:v>
                </c:pt>
                <c:pt idx="20635">
                  <c:v>-70.442499999999995</c:v>
                </c:pt>
                <c:pt idx="20636">
                  <c:v>-70.440500000000014</c:v>
                </c:pt>
                <c:pt idx="20637">
                  <c:v>-70.438500000000005</c:v>
                </c:pt>
                <c:pt idx="20638">
                  <c:v>-70.436499999999995</c:v>
                </c:pt>
                <c:pt idx="20639">
                  <c:v>-70.434500000000014</c:v>
                </c:pt>
                <c:pt idx="20640">
                  <c:v>-70.432500000000005</c:v>
                </c:pt>
                <c:pt idx="20641">
                  <c:v>-70.430500000000009</c:v>
                </c:pt>
                <c:pt idx="20642">
                  <c:v>-70.428500000000014</c:v>
                </c:pt>
                <c:pt idx="20643">
                  <c:v>-70.426500000000004</c:v>
                </c:pt>
                <c:pt idx="20644">
                  <c:v>-70.424500000000009</c:v>
                </c:pt>
                <c:pt idx="20645">
                  <c:v>-70.422500000000014</c:v>
                </c:pt>
                <c:pt idx="20646">
                  <c:v>-70.420500000000004</c:v>
                </c:pt>
                <c:pt idx="20647">
                  <c:v>-70.418500000000009</c:v>
                </c:pt>
                <c:pt idx="20648">
                  <c:v>-70.416500000000013</c:v>
                </c:pt>
                <c:pt idx="20649">
                  <c:v>-70.414500000000004</c:v>
                </c:pt>
                <c:pt idx="20650">
                  <c:v>-70.412500000000009</c:v>
                </c:pt>
                <c:pt idx="20651">
                  <c:v>-70.410500000000013</c:v>
                </c:pt>
                <c:pt idx="20652">
                  <c:v>-70.408500000000004</c:v>
                </c:pt>
                <c:pt idx="20653">
                  <c:v>-70.406500000000008</c:v>
                </c:pt>
                <c:pt idx="20654">
                  <c:v>-70.404500000000013</c:v>
                </c:pt>
                <c:pt idx="20655">
                  <c:v>-70.402500000000003</c:v>
                </c:pt>
                <c:pt idx="20656">
                  <c:v>-70.400500000000008</c:v>
                </c:pt>
                <c:pt idx="20657">
                  <c:v>-70.398500000000013</c:v>
                </c:pt>
                <c:pt idx="20658">
                  <c:v>-70.396500000000003</c:v>
                </c:pt>
                <c:pt idx="20659">
                  <c:v>-70.394500000000008</c:v>
                </c:pt>
                <c:pt idx="20660">
                  <c:v>-70.392500000000013</c:v>
                </c:pt>
                <c:pt idx="20661">
                  <c:v>-70.390500000000003</c:v>
                </c:pt>
                <c:pt idx="20662">
                  <c:v>-70.388500000000008</c:v>
                </c:pt>
                <c:pt idx="20663">
                  <c:v>-70.386500000000012</c:v>
                </c:pt>
                <c:pt idx="20664">
                  <c:v>-70.384500000000003</c:v>
                </c:pt>
                <c:pt idx="20665">
                  <c:v>-70.382500000000007</c:v>
                </c:pt>
                <c:pt idx="20666">
                  <c:v>-70.380500000000012</c:v>
                </c:pt>
                <c:pt idx="20667">
                  <c:v>-70.378500000000003</c:v>
                </c:pt>
                <c:pt idx="20668">
                  <c:v>-70.376500000000007</c:v>
                </c:pt>
                <c:pt idx="20669">
                  <c:v>-70.374500000000012</c:v>
                </c:pt>
                <c:pt idx="20670">
                  <c:v>-70.372500000000002</c:v>
                </c:pt>
                <c:pt idx="20671">
                  <c:v>-70.370500000000007</c:v>
                </c:pt>
                <c:pt idx="20672">
                  <c:v>-70.368500000000012</c:v>
                </c:pt>
                <c:pt idx="20673">
                  <c:v>-70.366500000000002</c:v>
                </c:pt>
                <c:pt idx="20674">
                  <c:v>-70.364500000000007</c:v>
                </c:pt>
                <c:pt idx="20675">
                  <c:v>-70.362500000000011</c:v>
                </c:pt>
                <c:pt idx="20676">
                  <c:v>-70.360500000000002</c:v>
                </c:pt>
                <c:pt idx="20677">
                  <c:v>-70.358500000000006</c:v>
                </c:pt>
                <c:pt idx="20678">
                  <c:v>-70.356500000000011</c:v>
                </c:pt>
                <c:pt idx="20679">
                  <c:v>-70.354500000000002</c:v>
                </c:pt>
                <c:pt idx="20680">
                  <c:v>-70.352500000000006</c:v>
                </c:pt>
                <c:pt idx="20681">
                  <c:v>-70.350500000000011</c:v>
                </c:pt>
                <c:pt idx="20682">
                  <c:v>-70.348500000000001</c:v>
                </c:pt>
                <c:pt idx="20683">
                  <c:v>-70.346500000000006</c:v>
                </c:pt>
                <c:pt idx="20684">
                  <c:v>-70.344500000000011</c:v>
                </c:pt>
                <c:pt idx="20685">
                  <c:v>-70.342500000000001</c:v>
                </c:pt>
                <c:pt idx="20686">
                  <c:v>-70.340500000000006</c:v>
                </c:pt>
                <c:pt idx="20687">
                  <c:v>-70.33850000000001</c:v>
                </c:pt>
                <c:pt idx="20688">
                  <c:v>-70.336500000000001</c:v>
                </c:pt>
                <c:pt idx="20689">
                  <c:v>-70.334500000000006</c:v>
                </c:pt>
                <c:pt idx="20690">
                  <c:v>-70.33250000000001</c:v>
                </c:pt>
                <c:pt idx="20691">
                  <c:v>-70.330500000000001</c:v>
                </c:pt>
                <c:pt idx="20692">
                  <c:v>-70.328500000000005</c:v>
                </c:pt>
                <c:pt idx="20693">
                  <c:v>-70.32650000000001</c:v>
                </c:pt>
                <c:pt idx="20694">
                  <c:v>-70.3245</c:v>
                </c:pt>
                <c:pt idx="20695">
                  <c:v>-70.322500000000005</c:v>
                </c:pt>
                <c:pt idx="20696">
                  <c:v>-70.32050000000001</c:v>
                </c:pt>
                <c:pt idx="20697">
                  <c:v>-70.3185</c:v>
                </c:pt>
                <c:pt idx="20698">
                  <c:v>-70.316500000000005</c:v>
                </c:pt>
                <c:pt idx="20699">
                  <c:v>-70.31450000000001</c:v>
                </c:pt>
                <c:pt idx="20700">
                  <c:v>-70.3125</c:v>
                </c:pt>
                <c:pt idx="20701">
                  <c:v>-70.310500000000005</c:v>
                </c:pt>
                <c:pt idx="20702">
                  <c:v>-70.308500000000009</c:v>
                </c:pt>
                <c:pt idx="20703">
                  <c:v>-70.3065</c:v>
                </c:pt>
                <c:pt idx="20704">
                  <c:v>-70.304500000000004</c:v>
                </c:pt>
                <c:pt idx="20705">
                  <c:v>-70.302500000000009</c:v>
                </c:pt>
                <c:pt idx="20706">
                  <c:v>-70.3005</c:v>
                </c:pt>
                <c:pt idx="20707">
                  <c:v>-70.298500000000004</c:v>
                </c:pt>
                <c:pt idx="20708">
                  <c:v>-70.296500000000009</c:v>
                </c:pt>
                <c:pt idx="20709">
                  <c:v>-70.294499999999999</c:v>
                </c:pt>
                <c:pt idx="20710">
                  <c:v>-70.292500000000004</c:v>
                </c:pt>
                <c:pt idx="20711">
                  <c:v>-70.290500000000009</c:v>
                </c:pt>
                <c:pt idx="20712">
                  <c:v>-70.288499999999999</c:v>
                </c:pt>
                <c:pt idx="20713">
                  <c:v>-70.286500000000004</c:v>
                </c:pt>
                <c:pt idx="20714">
                  <c:v>-70.284500000000008</c:v>
                </c:pt>
                <c:pt idx="20715">
                  <c:v>-70.282499999999999</c:v>
                </c:pt>
                <c:pt idx="20716">
                  <c:v>-70.280500000000004</c:v>
                </c:pt>
                <c:pt idx="20717">
                  <c:v>-70.278500000000008</c:v>
                </c:pt>
                <c:pt idx="20718">
                  <c:v>-70.276499999999999</c:v>
                </c:pt>
                <c:pt idx="20719">
                  <c:v>-70.274500000000003</c:v>
                </c:pt>
                <c:pt idx="20720">
                  <c:v>-70.272500000000008</c:v>
                </c:pt>
                <c:pt idx="20721">
                  <c:v>-70.270499999999998</c:v>
                </c:pt>
                <c:pt idx="20722">
                  <c:v>-70.268500000000003</c:v>
                </c:pt>
                <c:pt idx="20723">
                  <c:v>-70.266500000000008</c:v>
                </c:pt>
                <c:pt idx="20724">
                  <c:v>-70.264499999999998</c:v>
                </c:pt>
                <c:pt idx="20725">
                  <c:v>-70.262500000000003</c:v>
                </c:pt>
                <c:pt idx="20726">
                  <c:v>-70.260500000000008</c:v>
                </c:pt>
                <c:pt idx="20727">
                  <c:v>-70.258499999999998</c:v>
                </c:pt>
                <c:pt idx="20728">
                  <c:v>-70.256500000000003</c:v>
                </c:pt>
                <c:pt idx="20729">
                  <c:v>-70.254500000000007</c:v>
                </c:pt>
                <c:pt idx="20730">
                  <c:v>-70.252499999999998</c:v>
                </c:pt>
                <c:pt idx="20731">
                  <c:v>-70.250500000000002</c:v>
                </c:pt>
                <c:pt idx="20732">
                  <c:v>-70.248500000000007</c:v>
                </c:pt>
                <c:pt idx="20733">
                  <c:v>-70.246499999999997</c:v>
                </c:pt>
                <c:pt idx="20734">
                  <c:v>-70.244500000000002</c:v>
                </c:pt>
                <c:pt idx="20735">
                  <c:v>-70.242500000000007</c:v>
                </c:pt>
                <c:pt idx="20736">
                  <c:v>-70.240499999999997</c:v>
                </c:pt>
                <c:pt idx="20737">
                  <c:v>-70.238500000000016</c:v>
                </c:pt>
                <c:pt idx="20738">
                  <c:v>-70.236500000000007</c:v>
                </c:pt>
                <c:pt idx="20739">
                  <c:v>-70.234499999999997</c:v>
                </c:pt>
                <c:pt idx="20740">
                  <c:v>-70.232500000000016</c:v>
                </c:pt>
                <c:pt idx="20741">
                  <c:v>-70.230500000000006</c:v>
                </c:pt>
                <c:pt idx="20742">
                  <c:v>-70.228499999999997</c:v>
                </c:pt>
                <c:pt idx="20743">
                  <c:v>-70.226500000000016</c:v>
                </c:pt>
                <c:pt idx="20744">
                  <c:v>-70.224500000000006</c:v>
                </c:pt>
                <c:pt idx="20745">
                  <c:v>-70.222499999999997</c:v>
                </c:pt>
                <c:pt idx="20746">
                  <c:v>-70.220500000000015</c:v>
                </c:pt>
                <c:pt idx="20747">
                  <c:v>-70.218500000000006</c:v>
                </c:pt>
                <c:pt idx="20748">
                  <c:v>-70.216499999999996</c:v>
                </c:pt>
                <c:pt idx="20749">
                  <c:v>-70.214500000000015</c:v>
                </c:pt>
                <c:pt idx="20750">
                  <c:v>-70.212500000000006</c:v>
                </c:pt>
                <c:pt idx="20751">
                  <c:v>-70.210499999999996</c:v>
                </c:pt>
                <c:pt idx="20752">
                  <c:v>-70.208500000000015</c:v>
                </c:pt>
                <c:pt idx="20753">
                  <c:v>-70.206500000000005</c:v>
                </c:pt>
                <c:pt idx="20754">
                  <c:v>-70.204499999999996</c:v>
                </c:pt>
                <c:pt idx="20755">
                  <c:v>-70.202500000000015</c:v>
                </c:pt>
                <c:pt idx="20756">
                  <c:v>-70.200500000000005</c:v>
                </c:pt>
                <c:pt idx="20757">
                  <c:v>-70.198499999999996</c:v>
                </c:pt>
                <c:pt idx="20758">
                  <c:v>-70.196500000000015</c:v>
                </c:pt>
                <c:pt idx="20759">
                  <c:v>-70.194500000000005</c:v>
                </c:pt>
                <c:pt idx="20760">
                  <c:v>-70.192499999999995</c:v>
                </c:pt>
                <c:pt idx="20761">
                  <c:v>-70.190500000000014</c:v>
                </c:pt>
                <c:pt idx="20762">
                  <c:v>-70.188500000000005</c:v>
                </c:pt>
                <c:pt idx="20763">
                  <c:v>-70.186499999999995</c:v>
                </c:pt>
                <c:pt idx="20764">
                  <c:v>-70.184500000000014</c:v>
                </c:pt>
                <c:pt idx="20765">
                  <c:v>-70.182500000000005</c:v>
                </c:pt>
                <c:pt idx="20766">
                  <c:v>-70.180500000000009</c:v>
                </c:pt>
                <c:pt idx="20767">
                  <c:v>-70.178500000000014</c:v>
                </c:pt>
                <c:pt idx="20768">
                  <c:v>-70.176500000000004</c:v>
                </c:pt>
                <c:pt idx="20769">
                  <c:v>-70.174500000000009</c:v>
                </c:pt>
                <c:pt idx="20770">
                  <c:v>-70.172500000000014</c:v>
                </c:pt>
                <c:pt idx="20771">
                  <c:v>-70.170500000000004</c:v>
                </c:pt>
                <c:pt idx="20772">
                  <c:v>-70.168500000000009</c:v>
                </c:pt>
                <c:pt idx="20773">
                  <c:v>-70.166500000000013</c:v>
                </c:pt>
                <c:pt idx="20774">
                  <c:v>-70.164500000000004</c:v>
                </c:pt>
                <c:pt idx="20775">
                  <c:v>-70.162500000000009</c:v>
                </c:pt>
                <c:pt idx="20776">
                  <c:v>-70.160500000000013</c:v>
                </c:pt>
                <c:pt idx="20777">
                  <c:v>-70.158500000000004</c:v>
                </c:pt>
                <c:pt idx="20778">
                  <c:v>-70.156500000000008</c:v>
                </c:pt>
                <c:pt idx="20779">
                  <c:v>-70.154500000000013</c:v>
                </c:pt>
                <c:pt idx="20780">
                  <c:v>-70.152500000000003</c:v>
                </c:pt>
                <c:pt idx="20781">
                  <c:v>-70.150500000000008</c:v>
                </c:pt>
                <c:pt idx="20782">
                  <c:v>-70.148500000000013</c:v>
                </c:pt>
                <c:pt idx="20783">
                  <c:v>-70.146500000000003</c:v>
                </c:pt>
                <c:pt idx="20784">
                  <c:v>-70.144500000000008</c:v>
                </c:pt>
                <c:pt idx="20785">
                  <c:v>-70.142500000000013</c:v>
                </c:pt>
                <c:pt idx="20786">
                  <c:v>-70.140500000000003</c:v>
                </c:pt>
                <c:pt idx="20787">
                  <c:v>-70.138500000000008</c:v>
                </c:pt>
                <c:pt idx="20788">
                  <c:v>-70.136500000000012</c:v>
                </c:pt>
                <c:pt idx="20789">
                  <c:v>-70.134500000000003</c:v>
                </c:pt>
                <c:pt idx="20790">
                  <c:v>-70.132500000000007</c:v>
                </c:pt>
                <c:pt idx="20791">
                  <c:v>-70.130500000000012</c:v>
                </c:pt>
                <c:pt idx="20792">
                  <c:v>-70.128500000000003</c:v>
                </c:pt>
                <c:pt idx="20793">
                  <c:v>-70.126500000000007</c:v>
                </c:pt>
                <c:pt idx="20794">
                  <c:v>-70.124500000000012</c:v>
                </c:pt>
                <c:pt idx="20795">
                  <c:v>-70.122500000000002</c:v>
                </c:pt>
                <c:pt idx="20796">
                  <c:v>-70.120500000000007</c:v>
                </c:pt>
                <c:pt idx="20797">
                  <c:v>-70.118500000000012</c:v>
                </c:pt>
                <c:pt idx="20798">
                  <c:v>-70.116500000000002</c:v>
                </c:pt>
                <c:pt idx="20799">
                  <c:v>-70.114500000000007</c:v>
                </c:pt>
                <c:pt idx="20800">
                  <c:v>-70.112500000000011</c:v>
                </c:pt>
                <c:pt idx="20801">
                  <c:v>-70.110500000000002</c:v>
                </c:pt>
                <c:pt idx="20802">
                  <c:v>-70.108500000000006</c:v>
                </c:pt>
                <c:pt idx="20803">
                  <c:v>-70.106500000000011</c:v>
                </c:pt>
                <c:pt idx="20804">
                  <c:v>-70.104500000000002</c:v>
                </c:pt>
                <c:pt idx="20805">
                  <c:v>-70.102500000000006</c:v>
                </c:pt>
                <c:pt idx="20806">
                  <c:v>-70.100500000000011</c:v>
                </c:pt>
                <c:pt idx="20807">
                  <c:v>-70.098500000000001</c:v>
                </c:pt>
                <c:pt idx="20808">
                  <c:v>-70.096500000000006</c:v>
                </c:pt>
                <c:pt idx="20809">
                  <c:v>-70.094500000000011</c:v>
                </c:pt>
                <c:pt idx="20810">
                  <c:v>-70.092500000000001</c:v>
                </c:pt>
                <c:pt idx="20811">
                  <c:v>-70.090500000000006</c:v>
                </c:pt>
                <c:pt idx="20812">
                  <c:v>-70.08850000000001</c:v>
                </c:pt>
                <c:pt idx="20813">
                  <c:v>-70.086500000000001</c:v>
                </c:pt>
                <c:pt idx="20814">
                  <c:v>-70.084500000000006</c:v>
                </c:pt>
                <c:pt idx="20815">
                  <c:v>-70.08250000000001</c:v>
                </c:pt>
                <c:pt idx="20816">
                  <c:v>-70.080500000000001</c:v>
                </c:pt>
                <c:pt idx="20817">
                  <c:v>-70.078500000000005</c:v>
                </c:pt>
                <c:pt idx="20818">
                  <c:v>-70.07650000000001</c:v>
                </c:pt>
                <c:pt idx="20819">
                  <c:v>-70.0745</c:v>
                </c:pt>
                <c:pt idx="20820">
                  <c:v>-70.072500000000005</c:v>
                </c:pt>
                <c:pt idx="20821">
                  <c:v>-70.07050000000001</c:v>
                </c:pt>
                <c:pt idx="20822">
                  <c:v>-70.0685</c:v>
                </c:pt>
                <c:pt idx="20823">
                  <c:v>-70.066500000000005</c:v>
                </c:pt>
                <c:pt idx="20824">
                  <c:v>-70.06450000000001</c:v>
                </c:pt>
                <c:pt idx="20825">
                  <c:v>-70.0625</c:v>
                </c:pt>
                <c:pt idx="20826">
                  <c:v>-70.060500000000005</c:v>
                </c:pt>
                <c:pt idx="20827">
                  <c:v>-70.058500000000009</c:v>
                </c:pt>
                <c:pt idx="20828">
                  <c:v>-70.0565</c:v>
                </c:pt>
                <c:pt idx="20829">
                  <c:v>-70.054500000000004</c:v>
                </c:pt>
                <c:pt idx="20830">
                  <c:v>-70.052500000000009</c:v>
                </c:pt>
                <c:pt idx="20831">
                  <c:v>-70.0505</c:v>
                </c:pt>
                <c:pt idx="20832">
                  <c:v>-70.048500000000004</c:v>
                </c:pt>
                <c:pt idx="20833">
                  <c:v>-70.046500000000009</c:v>
                </c:pt>
                <c:pt idx="20834">
                  <c:v>-70.044499999999999</c:v>
                </c:pt>
                <c:pt idx="20835">
                  <c:v>-70.042500000000004</c:v>
                </c:pt>
                <c:pt idx="20836">
                  <c:v>-70.040500000000009</c:v>
                </c:pt>
                <c:pt idx="20837">
                  <c:v>-70.038499999999999</c:v>
                </c:pt>
                <c:pt idx="20838">
                  <c:v>-70.036500000000004</c:v>
                </c:pt>
                <c:pt idx="20839">
                  <c:v>-70.034500000000008</c:v>
                </c:pt>
                <c:pt idx="20840">
                  <c:v>-70.032499999999999</c:v>
                </c:pt>
                <c:pt idx="20841">
                  <c:v>-70.030500000000004</c:v>
                </c:pt>
                <c:pt idx="20842">
                  <c:v>-70.028500000000008</c:v>
                </c:pt>
                <c:pt idx="20843">
                  <c:v>-70.026499999999999</c:v>
                </c:pt>
                <c:pt idx="20844">
                  <c:v>-70.024500000000003</c:v>
                </c:pt>
                <c:pt idx="20845">
                  <c:v>-70.022500000000008</c:v>
                </c:pt>
                <c:pt idx="20846">
                  <c:v>-70.020499999999998</c:v>
                </c:pt>
                <c:pt idx="20847">
                  <c:v>-70.018500000000003</c:v>
                </c:pt>
                <c:pt idx="20848">
                  <c:v>-70.016500000000008</c:v>
                </c:pt>
                <c:pt idx="20849">
                  <c:v>-70.014499999999998</c:v>
                </c:pt>
                <c:pt idx="20850">
                  <c:v>-70.012500000000003</c:v>
                </c:pt>
                <c:pt idx="20851">
                  <c:v>-70.010500000000008</c:v>
                </c:pt>
                <c:pt idx="20852">
                  <c:v>-70.008499999999998</c:v>
                </c:pt>
                <c:pt idx="20853">
                  <c:v>-70.006500000000003</c:v>
                </c:pt>
                <c:pt idx="20854">
                  <c:v>-70.004500000000007</c:v>
                </c:pt>
                <c:pt idx="20855">
                  <c:v>-70.002499999999998</c:v>
                </c:pt>
                <c:pt idx="20856">
                  <c:v>-70.000500000000002</c:v>
                </c:pt>
                <c:pt idx="20857">
                  <c:v>-69.998500000000007</c:v>
                </c:pt>
                <c:pt idx="20858">
                  <c:v>-69.996499999999997</c:v>
                </c:pt>
                <c:pt idx="20859">
                  <c:v>-69.994500000000002</c:v>
                </c:pt>
                <c:pt idx="20860">
                  <c:v>-69.992500000000007</c:v>
                </c:pt>
                <c:pt idx="20861">
                  <c:v>-69.990499999999997</c:v>
                </c:pt>
                <c:pt idx="20862">
                  <c:v>-69.988500000000016</c:v>
                </c:pt>
                <c:pt idx="20863">
                  <c:v>-69.986500000000007</c:v>
                </c:pt>
                <c:pt idx="20864">
                  <c:v>-69.984499999999997</c:v>
                </c:pt>
                <c:pt idx="20865">
                  <c:v>-69.982500000000016</c:v>
                </c:pt>
                <c:pt idx="20866">
                  <c:v>-69.980500000000006</c:v>
                </c:pt>
                <c:pt idx="20867">
                  <c:v>-69.978499999999997</c:v>
                </c:pt>
                <c:pt idx="20868">
                  <c:v>-69.976500000000016</c:v>
                </c:pt>
                <c:pt idx="20869">
                  <c:v>-69.974500000000006</c:v>
                </c:pt>
                <c:pt idx="20870">
                  <c:v>-69.972499999999997</c:v>
                </c:pt>
                <c:pt idx="20871">
                  <c:v>-69.970500000000015</c:v>
                </c:pt>
                <c:pt idx="20872">
                  <c:v>-69.968500000000006</c:v>
                </c:pt>
                <c:pt idx="20873">
                  <c:v>-69.966499999999996</c:v>
                </c:pt>
                <c:pt idx="20874">
                  <c:v>-69.964500000000015</c:v>
                </c:pt>
                <c:pt idx="20875">
                  <c:v>-69.962500000000006</c:v>
                </c:pt>
                <c:pt idx="20876">
                  <c:v>-69.960499999999996</c:v>
                </c:pt>
                <c:pt idx="20877">
                  <c:v>-69.958500000000015</c:v>
                </c:pt>
                <c:pt idx="20878">
                  <c:v>-69.956500000000005</c:v>
                </c:pt>
                <c:pt idx="20879">
                  <c:v>-69.954499999999996</c:v>
                </c:pt>
                <c:pt idx="20880">
                  <c:v>-69.952500000000015</c:v>
                </c:pt>
                <c:pt idx="20881">
                  <c:v>-69.950500000000005</c:v>
                </c:pt>
                <c:pt idx="20882">
                  <c:v>-69.948499999999996</c:v>
                </c:pt>
                <c:pt idx="20883">
                  <c:v>-69.946500000000015</c:v>
                </c:pt>
                <c:pt idx="20884">
                  <c:v>-69.944500000000005</c:v>
                </c:pt>
                <c:pt idx="20885">
                  <c:v>-69.942499999999995</c:v>
                </c:pt>
                <c:pt idx="20886">
                  <c:v>-69.940500000000014</c:v>
                </c:pt>
                <c:pt idx="20887">
                  <c:v>-69.938500000000005</c:v>
                </c:pt>
                <c:pt idx="20888">
                  <c:v>-69.936499999999995</c:v>
                </c:pt>
                <c:pt idx="20889">
                  <c:v>-69.934500000000014</c:v>
                </c:pt>
                <c:pt idx="20890">
                  <c:v>-69.932500000000005</c:v>
                </c:pt>
                <c:pt idx="20891">
                  <c:v>-69.930500000000009</c:v>
                </c:pt>
                <c:pt idx="20892">
                  <c:v>-69.928500000000014</c:v>
                </c:pt>
                <c:pt idx="20893">
                  <c:v>-69.926500000000004</c:v>
                </c:pt>
                <c:pt idx="20894">
                  <c:v>-69.924500000000009</c:v>
                </c:pt>
                <c:pt idx="20895">
                  <c:v>-69.922500000000014</c:v>
                </c:pt>
                <c:pt idx="20896">
                  <c:v>-69.920500000000004</c:v>
                </c:pt>
                <c:pt idx="20897">
                  <c:v>-69.918500000000009</c:v>
                </c:pt>
                <c:pt idx="20898">
                  <c:v>-69.916500000000013</c:v>
                </c:pt>
                <c:pt idx="20899">
                  <c:v>-69.914500000000004</c:v>
                </c:pt>
                <c:pt idx="20900">
                  <c:v>-69.912500000000009</c:v>
                </c:pt>
                <c:pt idx="20901">
                  <c:v>-69.910500000000013</c:v>
                </c:pt>
                <c:pt idx="20902">
                  <c:v>-69.908500000000004</c:v>
                </c:pt>
                <c:pt idx="20903">
                  <c:v>-69.906500000000008</c:v>
                </c:pt>
                <c:pt idx="20904">
                  <c:v>-69.904500000000013</c:v>
                </c:pt>
                <c:pt idx="20905">
                  <c:v>-69.902500000000003</c:v>
                </c:pt>
                <c:pt idx="20906">
                  <c:v>-69.900500000000008</c:v>
                </c:pt>
                <c:pt idx="20907">
                  <c:v>-69.898500000000013</c:v>
                </c:pt>
                <c:pt idx="20908">
                  <c:v>-69.896500000000003</c:v>
                </c:pt>
                <c:pt idx="20909">
                  <c:v>-69.894500000000008</c:v>
                </c:pt>
                <c:pt idx="20910">
                  <c:v>-69.892500000000013</c:v>
                </c:pt>
                <c:pt idx="20911">
                  <c:v>-69.890500000000003</c:v>
                </c:pt>
                <c:pt idx="20912">
                  <c:v>-69.888500000000008</c:v>
                </c:pt>
                <c:pt idx="20913">
                  <c:v>-69.886500000000012</c:v>
                </c:pt>
                <c:pt idx="20914">
                  <c:v>-69.884500000000003</c:v>
                </c:pt>
                <c:pt idx="20915">
                  <c:v>-69.882500000000007</c:v>
                </c:pt>
                <c:pt idx="20916">
                  <c:v>-69.880500000000012</c:v>
                </c:pt>
                <c:pt idx="20917">
                  <c:v>-69.878500000000003</c:v>
                </c:pt>
                <c:pt idx="20918">
                  <c:v>-69.876500000000007</c:v>
                </c:pt>
                <c:pt idx="20919">
                  <c:v>-69.874500000000012</c:v>
                </c:pt>
                <c:pt idx="20920">
                  <c:v>-69.872500000000002</c:v>
                </c:pt>
                <c:pt idx="20921">
                  <c:v>-69.870500000000007</c:v>
                </c:pt>
                <c:pt idx="20922">
                  <c:v>-69.868500000000012</c:v>
                </c:pt>
                <c:pt idx="20923">
                  <c:v>-69.866500000000002</c:v>
                </c:pt>
                <c:pt idx="20924">
                  <c:v>-69.864500000000007</c:v>
                </c:pt>
                <c:pt idx="20925">
                  <c:v>-69.862500000000011</c:v>
                </c:pt>
                <c:pt idx="20926">
                  <c:v>-69.860500000000002</c:v>
                </c:pt>
                <c:pt idx="20927">
                  <c:v>-69.858500000000006</c:v>
                </c:pt>
                <c:pt idx="20928">
                  <c:v>-69.856500000000011</c:v>
                </c:pt>
                <c:pt idx="20929">
                  <c:v>-69.854500000000002</c:v>
                </c:pt>
                <c:pt idx="20930">
                  <c:v>-69.852500000000006</c:v>
                </c:pt>
                <c:pt idx="20931">
                  <c:v>-69.850500000000011</c:v>
                </c:pt>
                <c:pt idx="20932">
                  <c:v>-69.848500000000001</c:v>
                </c:pt>
                <c:pt idx="20933">
                  <c:v>-69.846500000000006</c:v>
                </c:pt>
                <c:pt idx="20934">
                  <c:v>-69.844500000000011</c:v>
                </c:pt>
                <c:pt idx="20935">
                  <c:v>-69.842500000000001</c:v>
                </c:pt>
                <c:pt idx="20936">
                  <c:v>-69.840500000000006</c:v>
                </c:pt>
                <c:pt idx="20937">
                  <c:v>-69.83850000000001</c:v>
                </c:pt>
                <c:pt idx="20938">
                  <c:v>-69.836500000000001</c:v>
                </c:pt>
                <c:pt idx="20939">
                  <c:v>-69.834500000000006</c:v>
                </c:pt>
                <c:pt idx="20940">
                  <c:v>-69.83250000000001</c:v>
                </c:pt>
                <c:pt idx="20941">
                  <c:v>-69.830500000000001</c:v>
                </c:pt>
                <c:pt idx="20942">
                  <c:v>-69.828500000000005</c:v>
                </c:pt>
                <c:pt idx="20943">
                  <c:v>-69.82650000000001</c:v>
                </c:pt>
                <c:pt idx="20944">
                  <c:v>-69.8245</c:v>
                </c:pt>
                <c:pt idx="20945">
                  <c:v>-69.822500000000005</c:v>
                </c:pt>
                <c:pt idx="20946">
                  <c:v>-69.82050000000001</c:v>
                </c:pt>
                <c:pt idx="20947">
                  <c:v>-69.8185</c:v>
                </c:pt>
                <c:pt idx="20948">
                  <c:v>-69.816500000000005</c:v>
                </c:pt>
                <c:pt idx="20949">
                  <c:v>-69.81450000000001</c:v>
                </c:pt>
                <c:pt idx="20950">
                  <c:v>-69.8125</c:v>
                </c:pt>
                <c:pt idx="20951">
                  <c:v>-69.810500000000005</c:v>
                </c:pt>
                <c:pt idx="20952">
                  <c:v>-69.808500000000009</c:v>
                </c:pt>
                <c:pt idx="20953">
                  <c:v>-69.8065</c:v>
                </c:pt>
                <c:pt idx="20954">
                  <c:v>-69.804500000000004</c:v>
                </c:pt>
                <c:pt idx="20955">
                  <c:v>-69.802500000000009</c:v>
                </c:pt>
                <c:pt idx="20956">
                  <c:v>-69.8005</c:v>
                </c:pt>
                <c:pt idx="20957">
                  <c:v>-69.798500000000004</c:v>
                </c:pt>
                <c:pt idx="20958">
                  <c:v>-69.796500000000009</c:v>
                </c:pt>
                <c:pt idx="20959">
                  <c:v>-69.794499999999999</c:v>
                </c:pt>
                <c:pt idx="20960">
                  <c:v>-69.792500000000004</c:v>
                </c:pt>
                <c:pt idx="20961">
                  <c:v>-69.790500000000009</c:v>
                </c:pt>
                <c:pt idx="20962">
                  <c:v>-69.788499999999999</c:v>
                </c:pt>
                <c:pt idx="20963">
                  <c:v>-69.786500000000004</c:v>
                </c:pt>
                <c:pt idx="20964">
                  <c:v>-69.784500000000008</c:v>
                </c:pt>
                <c:pt idx="20965">
                  <c:v>-69.782499999999999</c:v>
                </c:pt>
                <c:pt idx="20966">
                  <c:v>-69.780500000000004</c:v>
                </c:pt>
                <c:pt idx="20967">
                  <c:v>-69.778500000000008</c:v>
                </c:pt>
                <c:pt idx="20968">
                  <c:v>-69.776499999999999</c:v>
                </c:pt>
                <c:pt idx="20969">
                  <c:v>-69.774500000000003</c:v>
                </c:pt>
                <c:pt idx="20970">
                  <c:v>-69.772500000000008</c:v>
                </c:pt>
                <c:pt idx="20971">
                  <c:v>-69.770499999999998</c:v>
                </c:pt>
                <c:pt idx="20972">
                  <c:v>-69.768500000000003</c:v>
                </c:pt>
                <c:pt idx="20973">
                  <c:v>-69.766500000000008</c:v>
                </c:pt>
                <c:pt idx="20974">
                  <c:v>-69.764499999999998</c:v>
                </c:pt>
                <c:pt idx="20975">
                  <c:v>-69.762500000000003</c:v>
                </c:pt>
                <c:pt idx="20976">
                  <c:v>-69.760500000000008</c:v>
                </c:pt>
                <c:pt idx="20977">
                  <c:v>-69.758499999999998</c:v>
                </c:pt>
                <c:pt idx="20978">
                  <c:v>-69.756500000000003</c:v>
                </c:pt>
                <c:pt idx="20979">
                  <c:v>-69.754500000000007</c:v>
                </c:pt>
                <c:pt idx="20980">
                  <c:v>-69.752499999999998</c:v>
                </c:pt>
                <c:pt idx="20981">
                  <c:v>-69.750500000000002</c:v>
                </c:pt>
                <c:pt idx="20982">
                  <c:v>-69.748500000000007</c:v>
                </c:pt>
                <c:pt idx="20983">
                  <c:v>-69.746499999999997</c:v>
                </c:pt>
                <c:pt idx="20984">
                  <c:v>-69.744500000000002</c:v>
                </c:pt>
                <c:pt idx="20985">
                  <c:v>-69.742500000000007</c:v>
                </c:pt>
                <c:pt idx="20986">
                  <c:v>-69.740499999999997</c:v>
                </c:pt>
                <c:pt idx="20987">
                  <c:v>-69.738500000000016</c:v>
                </c:pt>
                <c:pt idx="20988">
                  <c:v>-69.736500000000007</c:v>
                </c:pt>
                <c:pt idx="20989">
                  <c:v>-69.734499999999997</c:v>
                </c:pt>
                <c:pt idx="20990">
                  <c:v>-69.732500000000016</c:v>
                </c:pt>
                <c:pt idx="20991">
                  <c:v>-69.730500000000006</c:v>
                </c:pt>
                <c:pt idx="20992">
                  <c:v>-69.728499999999997</c:v>
                </c:pt>
                <c:pt idx="20993">
                  <c:v>-69.726500000000016</c:v>
                </c:pt>
                <c:pt idx="20994">
                  <c:v>-69.724500000000006</c:v>
                </c:pt>
                <c:pt idx="20995">
                  <c:v>-69.722499999999997</c:v>
                </c:pt>
                <c:pt idx="20996">
                  <c:v>-69.720500000000015</c:v>
                </c:pt>
                <c:pt idx="20997">
                  <c:v>-69.718500000000006</c:v>
                </c:pt>
                <c:pt idx="20998">
                  <c:v>-69.716499999999996</c:v>
                </c:pt>
                <c:pt idx="20999">
                  <c:v>-69.714500000000015</c:v>
                </c:pt>
                <c:pt idx="21000">
                  <c:v>-69.712500000000006</c:v>
                </c:pt>
                <c:pt idx="21001">
                  <c:v>-69.710499999999996</c:v>
                </c:pt>
                <c:pt idx="21002">
                  <c:v>-69.708500000000015</c:v>
                </c:pt>
                <c:pt idx="21003">
                  <c:v>-69.706500000000005</c:v>
                </c:pt>
                <c:pt idx="21004">
                  <c:v>-69.704499999999996</c:v>
                </c:pt>
                <c:pt idx="21005">
                  <c:v>-69.702500000000015</c:v>
                </c:pt>
                <c:pt idx="21006">
                  <c:v>-69.700500000000005</c:v>
                </c:pt>
                <c:pt idx="21007">
                  <c:v>-69.698499999999996</c:v>
                </c:pt>
                <c:pt idx="21008">
                  <c:v>-69.696500000000015</c:v>
                </c:pt>
                <c:pt idx="21009">
                  <c:v>-69.694500000000005</c:v>
                </c:pt>
                <c:pt idx="21010">
                  <c:v>-69.692499999999995</c:v>
                </c:pt>
                <c:pt idx="21011">
                  <c:v>-69.690500000000014</c:v>
                </c:pt>
                <c:pt idx="21012">
                  <c:v>-69.688500000000005</c:v>
                </c:pt>
                <c:pt idx="21013">
                  <c:v>-69.686499999999995</c:v>
                </c:pt>
                <c:pt idx="21014">
                  <c:v>-69.684500000000014</c:v>
                </c:pt>
                <c:pt idx="21015">
                  <c:v>-69.682500000000005</c:v>
                </c:pt>
                <c:pt idx="21016">
                  <c:v>-69.680500000000009</c:v>
                </c:pt>
                <c:pt idx="21017">
                  <c:v>-69.678500000000014</c:v>
                </c:pt>
                <c:pt idx="21018">
                  <c:v>-69.676500000000004</c:v>
                </c:pt>
                <c:pt idx="21019">
                  <c:v>-69.674500000000009</c:v>
                </c:pt>
                <c:pt idx="21020">
                  <c:v>-69.672500000000014</c:v>
                </c:pt>
                <c:pt idx="21021">
                  <c:v>-69.670500000000004</c:v>
                </c:pt>
                <c:pt idx="21022">
                  <c:v>-69.668500000000009</c:v>
                </c:pt>
                <c:pt idx="21023">
                  <c:v>-69.666500000000013</c:v>
                </c:pt>
                <c:pt idx="21024">
                  <c:v>-69.664500000000004</c:v>
                </c:pt>
                <c:pt idx="21025">
                  <c:v>-69.662500000000009</c:v>
                </c:pt>
                <c:pt idx="21026">
                  <c:v>-69.660500000000013</c:v>
                </c:pt>
                <c:pt idx="21027">
                  <c:v>-69.658500000000004</c:v>
                </c:pt>
                <c:pt idx="21028">
                  <c:v>-69.656500000000008</c:v>
                </c:pt>
                <c:pt idx="21029">
                  <c:v>-69.654500000000013</c:v>
                </c:pt>
                <c:pt idx="21030">
                  <c:v>-69.652500000000003</c:v>
                </c:pt>
                <c:pt idx="21031">
                  <c:v>-69.650500000000008</c:v>
                </c:pt>
                <c:pt idx="21032">
                  <c:v>-69.648500000000013</c:v>
                </c:pt>
                <c:pt idx="21033">
                  <c:v>-69.646500000000003</c:v>
                </c:pt>
                <c:pt idx="21034">
                  <c:v>-69.644500000000008</c:v>
                </c:pt>
                <c:pt idx="21035">
                  <c:v>-69.642500000000013</c:v>
                </c:pt>
                <c:pt idx="21036">
                  <c:v>-69.640500000000003</c:v>
                </c:pt>
                <c:pt idx="21037">
                  <c:v>-69.638500000000008</c:v>
                </c:pt>
                <c:pt idx="21038">
                  <c:v>-69.636500000000012</c:v>
                </c:pt>
                <c:pt idx="21039">
                  <c:v>-69.634500000000003</c:v>
                </c:pt>
                <c:pt idx="21040">
                  <c:v>-69.632500000000007</c:v>
                </c:pt>
                <c:pt idx="21041">
                  <c:v>-69.630500000000012</c:v>
                </c:pt>
                <c:pt idx="21042">
                  <c:v>-69.628500000000003</c:v>
                </c:pt>
                <c:pt idx="21043">
                  <c:v>-69.626500000000007</c:v>
                </c:pt>
                <c:pt idx="21044">
                  <c:v>-69.624500000000012</c:v>
                </c:pt>
                <c:pt idx="21045">
                  <c:v>-69.622500000000002</c:v>
                </c:pt>
                <c:pt idx="21046">
                  <c:v>-69.620500000000007</c:v>
                </c:pt>
                <c:pt idx="21047">
                  <c:v>-69.618500000000012</c:v>
                </c:pt>
                <c:pt idx="21048">
                  <c:v>-69.616500000000002</c:v>
                </c:pt>
                <c:pt idx="21049">
                  <c:v>-69.614500000000007</c:v>
                </c:pt>
                <c:pt idx="21050">
                  <c:v>-69.612500000000011</c:v>
                </c:pt>
                <c:pt idx="21051">
                  <c:v>-69.610500000000002</c:v>
                </c:pt>
                <c:pt idx="21052">
                  <c:v>-69.608500000000006</c:v>
                </c:pt>
                <c:pt idx="21053">
                  <c:v>-69.606500000000011</c:v>
                </c:pt>
                <c:pt idx="21054">
                  <c:v>-69.604500000000002</c:v>
                </c:pt>
                <c:pt idx="21055">
                  <c:v>-69.602500000000006</c:v>
                </c:pt>
                <c:pt idx="21056">
                  <c:v>-69.600500000000011</c:v>
                </c:pt>
                <c:pt idx="21057">
                  <c:v>-69.598500000000001</c:v>
                </c:pt>
                <c:pt idx="21058">
                  <c:v>-69.596500000000006</c:v>
                </c:pt>
                <c:pt idx="21059">
                  <c:v>-69.594500000000011</c:v>
                </c:pt>
                <c:pt idx="21060">
                  <c:v>-69.592500000000001</c:v>
                </c:pt>
                <c:pt idx="21061">
                  <c:v>-69.590500000000006</c:v>
                </c:pt>
                <c:pt idx="21062">
                  <c:v>-69.58850000000001</c:v>
                </c:pt>
                <c:pt idx="21063">
                  <c:v>-69.586500000000001</c:v>
                </c:pt>
                <c:pt idx="21064">
                  <c:v>-69.584500000000006</c:v>
                </c:pt>
                <c:pt idx="21065">
                  <c:v>-69.58250000000001</c:v>
                </c:pt>
                <c:pt idx="21066">
                  <c:v>-69.580500000000001</c:v>
                </c:pt>
                <c:pt idx="21067">
                  <c:v>-69.578500000000005</c:v>
                </c:pt>
                <c:pt idx="21068">
                  <c:v>-69.57650000000001</c:v>
                </c:pt>
                <c:pt idx="21069">
                  <c:v>-69.5745</c:v>
                </c:pt>
                <c:pt idx="21070">
                  <c:v>-69.572500000000005</c:v>
                </c:pt>
                <c:pt idx="21071">
                  <c:v>-69.57050000000001</c:v>
                </c:pt>
                <c:pt idx="21072">
                  <c:v>-69.5685</c:v>
                </c:pt>
                <c:pt idx="21073">
                  <c:v>-69.566500000000005</c:v>
                </c:pt>
                <c:pt idx="21074">
                  <c:v>-69.56450000000001</c:v>
                </c:pt>
                <c:pt idx="21075">
                  <c:v>-69.5625</c:v>
                </c:pt>
                <c:pt idx="21076">
                  <c:v>-69.560500000000005</c:v>
                </c:pt>
                <c:pt idx="21077">
                  <c:v>-69.558500000000009</c:v>
                </c:pt>
                <c:pt idx="21078">
                  <c:v>-69.5565</c:v>
                </c:pt>
                <c:pt idx="21079">
                  <c:v>-69.554500000000004</c:v>
                </c:pt>
                <c:pt idx="21080">
                  <c:v>-69.552500000000009</c:v>
                </c:pt>
                <c:pt idx="21081">
                  <c:v>-69.5505</c:v>
                </c:pt>
                <c:pt idx="21082">
                  <c:v>-69.548500000000004</c:v>
                </c:pt>
                <c:pt idx="21083">
                  <c:v>-69.546500000000009</c:v>
                </c:pt>
                <c:pt idx="21084">
                  <c:v>-69.544499999999999</c:v>
                </c:pt>
                <c:pt idx="21085">
                  <c:v>-69.542500000000004</c:v>
                </c:pt>
                <c:pt idx="21086">
                  <c:v>-69.540500000000009</c:v>
                </c:pt>
                <c:pt idx="21087">
                  <c:v>-69.538499999999999</c:v>
                </c:pt>
                <c:pt idx="21088">
                  <c:v>-69.536500000000004</c:v>
                </c:pt>
                <c:pt idx="21089">
                  <c:v>-69.534500000000008</c:v>
                </c:pt>
                <c:pt idx="21090">
                  <c:v>-69.532499999999999</c:v>
                </c:pt>
                <c:pt idx="21091">
                  <c:v>-69.530500000000004</c:v>
                </c:pt>
                <c:pt idx="21092">
                  <c:v>-69.528500000000008</c:v>
                </c:pt>
                <c:pt idx="21093">
                  <c:v>-69.526499999999999</c:v>
                </c:pt>
                <c:pt idx="21094">
                  <c:v>-69.524500000000003</c:v>
                </c:pt>
                <c:pt idx="21095">
                  <c:v>-69.522500000000008</c:v>
                </c:pt>
                <c:pt idx="21096">
                  <c:v>-69.520499999999998</c:v>
                </c:pt>
                <c:pt idx="21097">
                  <c:v>-69.518500000000003</c:v>
                </c:pt>
                <c:pt idx="21098">
                  <c:v>-69.516500000000008</c:v>
                </c:pt>
                <c:pt idx="21099">
                  <c:v>-69.514499999999998</c:v>
                </c:pt>
                <c:pt idx="21100">
                  <c:v>-69.512500000000003</c:v>
                </c:pt>
                <c:pt idx="21101">
                  <c:v>-69.510500000000008</c:v>
                </c:pt>
                <c:pt idx="21102">
                  <c:v>-69.508499999999998</c:v>
                </c:pt>
                <c:pt idx="21103">
                  <c:v>-69.506500000000003</c:v>
                </c:pt>
                <c:pt idx="21104">
                  <c:v>-69.504500000000007</c:v>
                </c:pt>
                <c:pt idx="21105">
                  <c:v>-69.502499999999998</c:v>
                </c:pt>
                <c:pt idx="21106">
                  <c:v>-69.500500000000002</c:v>
                </c:pt>
                <c:pt idx="21107">
                  <c:v>-69.498500000000007</c:v>
                </c:pt>
                <c:pt idx="21108">
                  <c:v>-69.496499999999997</c:v>
                </c:pt>
                <c:pt idx="21109">
                  <c:v>-69.494500000000002</c:v>
                </c:pt>
                <c:pt idx="21110">
                  <c:v>-69.492500000000007</c:v>
                </c:pt>
                <c:pt idx="21111">
                  <c:v>-69.490499999999997</c:v>
                </c:pt>
                <c:pt idx="21112">
                  <c:v>-69.488500000000016</c:v>
                </c:pt>
                <c:pt idx="21113">
                  <c:v>-69.486500000000007</c:v>
                </c:pt>
                <c:pt idx="21114">
                  <c:v>-69.484499999999997</c:v>
                </c:pt>
                <c:pt idx="21115">
                  <c:v>-69.482500000000016</c:v>
                </c:pt>
                <c:pt idx="21116">
                  <c:v>-69.480500000000006</c:v>
                </c:pt>
                <c:pt idx="21117">
                  <c:v>-69.478499999999997</c:v>
                </c:pt>
                <c:pt idx="21118">
                  <c:v>-69.476500000000016</c:v>
                </c:pt>
                <c:pt idx="21119">
                  <c:v>-69.474500000000006</c:v>
                </c:pt>
                <c:pt idx="21120">
                  <c:v>-69.472499999999997</c:v>
                </c:pt>
                <c:pt idx="21121">
                  <c:v>-69.470500000000015</c:v>
                </c:pt>
                <c:pt idx="21122">
                  <c:v>-69.468500000000006</c:v>
                </c:pt>
                <c:pt idx="21123">
                  <c:v>-69.466499999999996</c:v>
                </c:pt>
                <c:pt idx="21124">
                  <c:v>-69.464500000000015</c:v>
                </c:pt>
                <c:pt idx="21125">
                  <c:v>-69.462500000000006</c:v>
                </c:pt>
                <c:pt idx="21126">
                  <c:v>-69.460499999999996</c:v>
                </c:pt>
                <c:pt idx="21127">
                  <c:v>-69.458500000000015</c:v>
                </c:pt>
                <c:pt idx="21128">
                  <c:v>-69.456500000000005</c:v>
                </c:pt>
                <c:pt idx="21129">
                  <c:v>-69.454499999999996</c:v>
                </c:pt>
                <c:pt idx="21130">
                  <c:v>-69.452500000000015</c:v>
                </c:pt>
                <c:pt idx="21131">
                  <c:v>-69.450500000000005</c:v>
                </c:pt>
                <c:pt idx="21132">
                  <c:v>-69.448499999999996</c:v>
                </c:pt>
                <c:pt idx="21133">
                  <c:v>-69.446500000000015</c:v>
                </c:pt>
                <c:pt idx="21134">
                  <c:v>-69.444500000000005</c:v>
                </c:pt>
                <c:pt idx="21135">
                  <c:v>-69.442499999999995</c:v>
                </c:pt>
                <c:pt idx="21136">
                  <c:v>-69.440500000000014</c:v>
                </c:pt>
                <c:pt idx="21137">
                  <c:v>-69.438500000000005</c:v>
                </c:pt>
                <c:pt idx="21138">
                  <c:v>-69.436499999999995</c:v>
                </c:pt>
                <c:pt idx="21139">
                  <c:v>-69.434500000000014</c:v>
                </c:pt>
                <c:pt idx="21140">
                  <c:v>-69.432500000000005</c:v>
                </c:pt>
                <c:pt idx="21141">
                  <c:v>-69.430500000000009</c:v>
                </c:pt>
                <c:pt idx="21142">
                  <c:v>-69.428500000000014</c:v>
                </c:pt>
                <c:pt idx="21143">
                  <c:v>-69.426500000000004</c:v>
                </c:pt>
                <c:pt idx="21144">
                  <c:v>-69.424500000000009</c:v>
                </c:pt>
                <c:pt idx="21145">
                  <c:v>-69.422500000000014</c:v>
                </c:pt>
                <c:pt idx="21146">
                  <c:v>-69.420500000000004</c:v>
                </c:pt>
                <c:pt idx="21147">
                  <c:v>-69.418500000000009</c:v>
                </c:pt>
                <c:pt idx="21148">
                  <c:v>-69.416500000000013</c:v>
                </c:pt>
                <c:pt idx="21149">
                  <c:v>-69.414500000000004</c:v>
                </c:pt>
                <c:pt idx="21150">
                  <c:v>-69.412500000000009</c:v>
                </c:pt>
                <c:pt idx="21151">
                  <c:v>-69.410500000000013</c:v>
                </c:pt>
                <c:pt idx="21152">
                  <c:v>-69.408500000000004</c:v>
                </c:pt>
                <c:pt idx="21153">
                  <c:v>-69.406500000000008</c:v>
                </c:pt>
                <c:pt idx="21154">
                  <c:v>-69.404500000000013</c:v>
                </c:pt>
                <c:pt idx="21155">
                  <c:v>-69.402500000000003</c:v>
                </c:pt>
                <c:pt idx="21156">
                  <c:v>-69.400500000000008</c:v>
                </c:pt>
                <c:pt idx="21157">
                  <c:v>-69.398500000000013</c:v>
                </c:pt>
                <c:pt idx="21158">
                  <c:v>-69.396500000000003</c:v>
                </c:pt>
                <c:pt idx="21159">
                  <c:v>-69.394500000000008</c:v>
                </c:pt>
                <c:pt idx="21160">
                  <c:v>-69.392500000000013</c:v>
                </c:pt>
                <c:pt idx="21161">
                  <c:v>-69.390500000000003</c:v>
                </c:pt>
                <c:pt idx="21162">
                  <c:v>-69.388500000000008</c:v>
                </c:pt>
                <c:pt idx="21163">
                  <c:v>-69.386500000000012</c:v>
                </c:pt>
                <c:pt idx="21164">
                  <c:v>-69.384500000000003</c:v>
                </c:pt>
                <c:pt idx="21165">
                  <c:v>-69.382500000000007</c:v>
                </c:pt>
                <c:pt idx="21166">
                  <c:v>-69.380500000000012</c:v>
                </c:pt>
                <c:pt idx="21167">
                  <c:v>-69.378500000000003</c:v>
                </c:pt>
                <c:pt idx="21168">
                  <c:v>-69.376500000000007</c:v>
                </c:pt>
                <c:pt idx="21169">
                  <c:v>-69.374500000000012</c:v>
                </c:pt>
                <c:pt idx="21170">
                  <c:v>-69.372500000000002</c:v>
                </c:pt>
                <c:pt idx="21171">
                  <c:v>-69.370500000000007</c:v>
                </c:pt>
                <c:pt idx="21172">
                  <c:v>-69.368500000000012</c:v>
                </c:pt>
                <c:pt idx="21173">
                  <c:v>-69.366500000000002</c:v>
                </c:pt>
                <c:pt idx="21174">
                  <c:v>-69.364500000000007</c:v>
                </c:pt>
                <c:pt idx="21175">
                  <c:v>-69.362500000000011</c:v>
                </c:pt>
                <c:pt idx="21176">
                  <c:v>-69.360500000000002</c:v>
                </c:pt>
                <c:pt idx="21177">
                  <c:v>-69.358500000000006</c:v>
                </c:pt>
                <c:pt idx="21178">
                  <c:v>-69.356500000000011</c:v>
                </c:pt>
                <c:pt idx="21179">
                  <c:v>-69.354500000000002</c:v>
                </c:pt>
                <c:pt idx="21180">
                  <c:v>-69.352500000000006</c:v>
                </c:pt>
                <c:pt idx="21181">
                  <c:v>-69.350500000000011</c:v>
                </c:pt>
                <c:pt idx="21182">
                  <c:v>-69.348500000000001</c:v>
                </c:pt>
                <c:pt idx="21183">
                  <c:v>-69.346500000000006</c:v>
                </c:pt>
                <c:pt idx="21184">
                  <c:v>-69.344500000000011</c:v>
                </c:pt>
                <c:pt idx="21185">
                  <c:v>-69.342500000000001</c:v>
                </c:pt>
                <c:pt idx="21186">
                  <c:v>-69.340500000000006</c:v>
                </c:pt>
                <c:pt idx="21187">
                  <c:v>-69.33850000000001</c:v>
                </c:pt>
                <c:pt idx="21188">
                  <c:v>-69.336500000000001</c:v>
                </c:pt>
                <c:pt idx="21189">
                  <c:v>-69.334500000000006</c:v>
                </c:pt>
                <c:pt idx="21190">
                  <c:v>-69.33250000000001</c:v>
                </c:pt>
                <c:pt idx="21191">
                  <c:v>-69.330500000000001</c:v>
                </c:pt>
                <c:pt idx="21192">
                  <c:v>-69.328500000000005</c:v>
                </c:pt>
                <c:pt idx="21193">
                  <c:v>-69.32650000000001</c:v>
                </c:pt>
                <c:pt idx="21194">
                  <c:v>-69.3245</c:v>
                </c:pt>
                <c:pt idx="21195">
                  <c:v>-69.322500000000005</c:v>
                </c:pt>
                <c:pt idx="21196">
                  <c:v>-69.32050000000001</c:v>
                </c:pt>
                <c:pt idx="21197">
                  <c:v>-69.3185</c:v>
                </c:pt>
                <c:pt idx="21198">
                  <c:v>-69.316500000000005</c:v>
                </c:pt>
                <c:pt idx="21199">
                  <c:v>-69.31450000000001</c:v>
                </c:pt>
                <c:pt idx="21200">
                  <c:v>-69.3125</c:v>
                </c:pt>
                <c:pt idx="21201">
                  <c:v>-69.310500000000005</c:v>
                </c:pt>
                <c:pt idx="21202">
                  <c:v>-69.308500000000009</c:v>
                </c:pt>
                <c:pt idx="21203">
                  <c:v>-69.3065</c:v>
                </c:pt>
                <c:pt idx="21204">
                  <c:v>-69.304500000000004</c:v>
                </c:pt>
                <c:pt idx="21205">
                  <c:v>-69.302500000000009</c:v>
                </c:pt>
                <c:pt idx="21206">
                  <c:v>-69.3005</c:v>
                </c:pt>
                <c:pt idx="21207">
                  <c:v>-69.298500000000004</c:v>
                </c:pt>
                <c:pt idx="21208">
                  <c:v>-69.296500000000009</c:v>
                </c:pt>
                <c:pt idx="21209">
                  <c:v>-69.294499999999999</c:v>
                </c:pt>
                <c:pt idx="21210">
                  <c:v>-69.292500000000004</c:v>
                </c:pt>
                <c:pt idx="21211">
                  <c:v>-69.290500000000009</c:v>
                </c:pt>
                <c:pt idx="21212">
                  <c:v>-69.288499999999999</c:v>
                </c:pt>
                <c:pt idx="21213">
                  <c:v>-69.286500000000004</c:v>
                </c:pt>
                <c:pt idx="21214">
                  <c:v>-69.284500000000008</c:v>
                </c:pt>
                <c:pt idx="21215">
                  <c:v>-69.282499999999999</c:v>
                </c:pt>
                <c:pt idx="21216">
                  <c:v>-69.280500000000004</c:v>
                </c:pt>
                <c:pt idx="21217">
                  <c:v>-69.278500000000008</c:v>
                </c:pt>
                <c:pt idx="21218">
                  <c:v>-69.276499999999999</c:v>
                </c:pt>
                <c:pt idx="21219">
                  <c:v>-69.274500000000003</c:v>
                </c:pt>
                <c:pt idx="21220">
                  <c:v>-69.272500000000008</c:v>
                </c:pt>
                <c:pt idx="21221">
                  <c:v>-69.270499999999998</c:v>
                </c:pt>
                <c:pt idx="21222">
                  <c:v>-69.268500000000003</c:v>
                </c:pt>
                <c:pt idx="21223">
                  <c:v>-69.266500000000008</c:v>
                </c:pt>
                <c:pt idx="21224">
                  <c:v>-69.264499999999998</c:v>
                </c:pt>
                <c:pt idx="21225">
                  <c:v>-69.262500000000003</c:v>
                </c:pt>
                <c:pt idx="21226">
                  <c:v>-69.260500000000008</c:v>
                </c:pt>
                <c:pt idx="21227">
                  <c:v>-69.258499999999998</c:v>
                </c:pt>
                <c:pt idx="21228">
                  <c:v>-69.256500000000003</c:v>
                </c:pt>
                <c:pt idx="21229">
                  <c:v>-69.254500000000007</c:v>
                </c:pt>
                <c:pt idx="21230">
                  <c:v>-69.252499999999998</c:v>
                </c:pt>
                <c:pt idx="21231">
                  <c:v>-69.250500000000002</c:v>
                </c:pt>
                <c:pt idx="21232">
                  <c:v>-69.248500000000007</c:v>
                </c:pt>
                <c:pt idx="21233">
                  <c:v>-69.246499999999997</c:v>
                </c:pt>
                <c:pt idx="21234">
                  <c:v>-69.244500000000002</c:v>
                </c:pt>
                <c:pt idx="21235">
                  <c:v>-69.242500000000007</c:v>
                </c:pt>
                <c:pt idx="21236">
                  <c:v>-69.240499999999997</c:v>
                </c:pt>
                <c:pt idx="21237">
                  <c:v>-69.238500000000016</c:v>
                </c:pt>
                <c:pt idx="21238">
                  <c:v>-69.236500000000007</c:v>
                </c:pt>
                <c:pt idx="21239">
                  <c:v>-69.234499999999997</c:v>
                </c:pt>
                <c:pt idx="21240">
                  <c:v>-69.232500000000016</c:v>
                </c:pt>
                <c:pt idx="21241">
                  <c:v>-69.230500000000006</c:v>
                </c:pt>
                <c:pt idx="21242">
                  <c:v>-69.228499999999997</c:v>
                </c:pt>
                <c:pt idx="21243">
                  <c:v>-69.226500000000016</c:v>
                </c:pt>
                <c:pt idx="21244">
                  <c:v>-69.224500000000006</c:v>
                </c:pt>
                <c:pt idx="21245">
                  <c:v>-69.222499999999997</c:v>
                </c:pt>
                <c:pt idx="21246">
                  <c:v>-69.220500000000015</c:v>
                </c:pt>
                <c:pt idx="21247">
                  <c:v>-69.218500000000006</c:v>
                </c:pt>
                <c:pt idx="21248">
                  <c:v>-69.216499999999996</c:v>
                </c:pt>
                <c:pt idx="21249">
                  <c:v>-69.214500000000015</c:v>
                </c:pt>
                <c:pt idx="21250">
                  <c:v>-69.212500000000006</c:v>
                </c:pt>
                <c:pt idx="21251">
                  <c:v>-69.210499999999996</c:v>
                </c:pt>
                <c:pt idx="21252">
                  <c:v>-69.208500000000015</c:v>
                </c:pt>
                <c:pt idx="21253">
                  <c:v>-69.206500000000005</c:v>
                </c:pt>
                <c:pt idx="21254">
                  <c:v>-69.204499999999996</c:v>
                </c:pt>
                <c:pt idx="21255">
                  <c:v>-69.202500000000015</c:v>
                </c:pt>
                <c:pt idx="21256">
                  <c:v>-69.200500000000005</c:v>
                </c:pt>
                <c:pt idx="21257">
                  <c:v>-69.198499999999996</c:v>
                </c:pt>
                <c:pt idx="21258">
                  <c:v>-69.196500000000015</c:v>
                </c:pt>
                <c:pt idx="21259">
                  <c:v>-69.194500000000005</c:v>
                </c:pt>
                <c:pt idx="21260">
                  <c:v>-69.192499999999995</c:v>
                </c:pt>
                <c:pt idx="21261">
                  <c:v>-69.190500000000014</c:v>
                </c:pt>
                <c:pt idx="21262">
                  <c:v>-69.188500000000005</c:v>
                </c:pt>
                <c:pt idx="21263">
                  <c:v>-69.186499999999995</c:v>
                </c:pt>
                <c:pt idx="21264">
                  <c:v>-69.184500000000014</c:v>
                </c:pt>
                <c:pt idx="21265">
                  <c:v>-69.182500000000005</c:v>
                </c:pt>
                <c:pt idx="21266">
                  <c:v>-69.180500000000009</c:v>
                </c:pt>
                <c:pt idx="21267">
                  <c:v>-69.178500000000014</c:v>
                </c:pt>
                <c:pt idx="21268">
                  <c:v>-69.176500000000004</c:v>
                </c:pt>
                <c:pt idx="21269">
                  <c:v>-69.174500000000009</c:v>
                </c:pt>
                <c:pt idx="21270">
                  <c:v>-69.172500000000014</c:v>
                </c:pt>
                <c:pt idx="21271">
                  <c:v>-69.170500000000004</c:v>
                </c:pt>
                <c:pt idx="21272">
                  <c:v>-69.168500000000009</c:v>
                </c:pt>
                <c:pt idx="21273">
                  <c:v>-69.166500000000013</c:v>
                </c:pt>
                <c:pt idx="21274">
                  <c:v>-69.164500000000004</c:v>
                </c:pt>
                <c:pt idx="21275">
                  <c:v>-69.162500000000009</c:v>
                </c:pt>
                <c:pt idx="21276">
                  <c:v>-69.160500000000013</c:v>
                </c:pt>
                <c:pt idx="21277">
                  <c:v>-69.158500000000004</c:v>
                </c:pt>
                <c:pt idx="21278">
                  <c:v>-69.156500000000008</c:v>
                </c:pt>
                <c:pt idx="21279">
                  <c:v>-69.154500000000013</c:v>
                </c:pt>
                <c:pt idx="21280">
                  <c:v>-69.152500000000003</c:v>
                </c:pt>
                <c:pt idx="21281">
                  <c:v>-69.150500000000008</c:v>
                </c:pt>
                <c:pt idx="21282">
                  <c:v>-69.148500000000013</c:v>
                </c:pt>
                <c:pt idx="21283">
                  <c:v>-69.146500000000003</c:v>
                </c:pt>
                <c:pt idx="21284">
                  <c:v>-69.144500000000008</c:v>
                </c:pt>
                <c:pt idx="21285">
                  <c:v>-69.142500000000013</c:v>
                </c:pt>
                <c:pt idx="21286">
                  <c:v>-69.140500000000003</c:v>
                </c:pt>
                <c:pt idx="21287">
                  <c:v>-69.138500000000008</c:v>
                </c:pt>
                <c:pt idx="21288">
                  <c:v>-69.136500000000012</c:v>
                </c:pt>
                <c:pt idx="21289">
                  <c:v>-69.134500000000003</c:v>
                </c:pt>
                <c:pt idx="21290">
                  <c:v>-69.132500000000007</c:v>
                </c:pt>
                <c:pt idx="21291">
                  <c:v>-69.130500000000012</c:v>
                </c:pt>
                <c:pt idx="21292">
                  <c:v>-69.128500000000003</c:v>
                </c:pt>
                <c:pt idx="21293">
                  <c:v>-69.126500000000007</c:v>
                </c:pt>
                <c:pt idx="21294">
                  <c:v>-69.124500000000012</c:v>
                </c:pt>
                <c:pt idx="21295">
                  <c:v>-69.122500000000002</c:v>
                </c:pt>
                <c:pt idx="21296">
                  <c:v>-69.120500000000007</c:v>
                </c:pt>
                <c:pt idx="21297">
                  <c:v>-69.118500000000012</c:v>
                </c:pt>
                <c:pt idx="21298">
                  <c:v>-69.116500000000002</c:v>
                </c:pt>
                <c:pt idx="21299">
                  <c:v>-69.114500000000007</c:v>
                </c:pt>
                <c:pt idx="21300">
                  <c:v>-69.112500000000011</c:v>
                </c:pt>
                <c:pt idx="21301">
                  <c:v>-69.110500000000002</c:v>
                </c:pt>
                <c:pt idx="21302">
                  <c:v>-69.108500000000006</c:v>
                </c:pt>
                <c:pt idx="21303">
                  <c:v>-69.106500000000011</c:v>
                </c:pt>
                <c:pt idx="21304">
                  <c:v>-69.104500000000002</c:v>
                </c:pt>
                <c:pt idx="21305">
                  <c:v>-69.102500000000006</c:v>
                </c:pt>
                <c:pt idx="21306">
                  <c:v>-69.100500000000011</c:v>
                </c:pt>
                <c:pt idx="21307">
                  <c:v>-69.098500000000001</c:v>
                </c:pt>
                <c:pt idx="21308">
                  <c:v>-69.096500000000006</c:v>
                </c:pt>
                <c:pt idx="21309">
                  <c:v>-69.094500000000011</c:v>
                </c:pt>
                <c:pt idx="21310">
                  <c:v>-69.092500000000001</c:v>
                </c:pt>
                <c:pt idx="21311">
                  <c:v>-69.090500000000006</c:v>
                </c:pt>
                <c:pt idx="21312">
                  <c:v>-69.08850000000001</c:v>
                </c:pt>
                <c:pt idx="21313">
                  <c:v>-69.086500000000001</c:v>
                </c:pt>
                <c:pt idx="21314">
                  <c:v>-69.084500000000006</c:v>
                </c:pt>
                <c:pt idx="21315">
                  <c:v>-69.08250000000001</c:v>
                </c:pt>
                <c:pt idx="21316">
                  <c:v>-69.080500000000001</c:v>
                </c:pt>
                <c:pt idx="21317">
                  <c:v>-69.078500000000005</c:v>
                </c:pt>
                <c:pt idx="21318">
                  <c:v>-69.07650000000001</c:v>
                </c:pt>
                <c:pt idx="21319">
                  <c:v>-69.0745</c:v>
                </c:pt>
                <c:pt idx="21320">
                  <c:v>-69.072500000000005</c:v>
                </c:pt>
                <c:pt idx="21321">
                  <c:v>-69.07050000000001</c:v>
                </c:pt>
                <c:pt idx="21322">
                  <c:v>-69.0685</c:v>
                </c:pt>
                <c:pt idx="21323">
                  <c:v>-69.066500000000005</c:v>
                </c:pt>
                <c:pt idx="21324">
                  <c:v>-69.06450000000001</c:v>
                </c:pt>
                <c:pt idx="21325">
                  <c:v>-69.0625</c:v>
                </c:pt>
                <c:pt idx="21326">
                  <c:v>-69.060500000000005</c:v>
                </c:pt>
                <c:pt idx="21327">
                  <c:v>-69.058500000000009</c:v>
                </c:pt>
                <c:pt idx="21328">
                  <c:v>-69.0565</c:v>
                </c:pt>
                <c:pt idx="21329">
                  <c:v>-69.054500000000004</c:v>
                </c:pt>
                <c:pt idx="21330">
                  <c:v>-69.052500000000009</c:v>
                </c:pt>
                <c:pt idx="21331">
                  <c:v>-69.0505</c:v>
                </c:pt>
                <c:pt idx="21332">
                  <c:v>-69.048500000000004</c:v>
                </c:pt>
                <c:pt idx="21333">
                  <c:v>-69.046500000000009</c:v>
                </c:pt>
                <c:pt idx="21334">
                  <c:v>-69.044499999999999</c:v>
                </c:pt>
                <c:pt idx="21335">
                  <c:v>-69.042500000000004</c:v>
                </c:pt>
                <c:pt idx="21336">
                  <c:v>-69.040500000000009</c:v>
                </c:pt>
                <c:pt idx="21337">
                  <c:v>-69.038499999999999</c:v>
                </c:pt>
                <c:pt idx="21338">
                  <c:v>-69.036500000000004</c:v>
                </c:pt>
                <c:pt idx="21339">
                  <c:v>-69.034500000000008</c:v>
                </c:pt>
                <c:pt idx="21340">
                  <c:v>-69.032499999999999</c:v>
                </c:pt>
                <c:pt idx="21341">
                  <c:v>-69.030500000000004</c:v>
                </c:pt>
                <c:pt idx="21342">
                  <c:v>-69.028500000000008</c:v>
                </c:pt>
                <c:pt idx="21343">
                  <c:v>-69.026499999999999</c:v>
                </c:pt>
                <c:pt idx="21344">
                  <c:v>-69.024500000000003</c:v>
                </c:pt>
                <c:pt idx="21345">
                  <c:v>-69.022500000000008</c:v>
                </c:pt>
                <c:pt idx="21346">
                  <c:v>-69.020499999999998</c:v>
                </c:pt>
                <c:pt idx="21347">
                  <c:v>-69.018500000000003</c:v>
                </c:pt>
                <c:pt idx="21348">
                  <c:v>-69.016500000000008</c:v>
                </c:pt>
                <c:pt idx="21349">
                  <c:v>-69.014499999999998</c:v>
                </c:pt>
                <c:pt idx="21350">
                  <c:v>-69.012500000000003</c:v>
                </c:pt>
                <c:pt idx="21351">
                  <c:v>-69.010500000000008</c:v>
                </c:pt>
                <c:pt idx="21352">
                  <c:v>-69.008499999999998</c:v>
                </c:pt>
                <c:pt idx="21353">
                  <c:v>-69.006500000000003</c:v>
                </c:pt>
                <c:pt idx="21354">
                  <c:v>-69.004500000000007</c:v>
                </c:pt>
                <c:pt idx="21355">
                  <c:v>-69.002499999999998</c:v>
                </c:pt>
                <c:pt idx="21356">
                  <c:v>-69.000500000000002</c:v>
                </c:pt>
                <c:pt idx="21357">
                  <c:v>-68.998500000000007</c:v>
                </c:pt>
                <c:pt idx="21358">
                  <c:v>-68.996499999999997</c:v>
                </c:pt>
                <c:pt idx="21359">
                  <c:v>-68.994500000000002</c:v>
                </c:pt>
                <c:pt idx="21360">
                  <c:v>-68.992500000000007</c:v>
                </c:pt>
                <c:pt idx="21361">
                  <c:v>-68.990499999999997</c:v>
                </c:pt>
                <c:pt idx="21362">
                  <c:v>-68.988500000000016</c:v>
                </c:pt>
                <c:pt idx="21363">
                  <c:v>-68.986500000000007</c:v>
                </c:pt>
                <c:pt idx="21364">
                  <c:v>-68.984499999999997</c:v>
                </c:pt>
                <c:pt idx="21365">
                  <c:v>-68.982500000000016</c:v>
                </c:pt>
                <c:pt idx="21366">
                  <c:v>-68.980500000000006</c:v>
                </c:pt>
                <c:pt idx="21367">
                  <c:v>-68.978499999999997</c:v>
                </c:pt>
                <c:pt idx="21368">
                  <c:v>-68.976500000000016</c:v>
                </c:pt>
                <c:pt idx="21369">
                  <c:v>-68.974500000000006</c:v>
                </c:pt>
                <c:pt idx="21370">
                  <c:v>-68.972499999999997</c:v>
                </c:pt>
                <c:pt idx="21371">
                  <c:v>-68.970500000000015</c:v>
                </c:pt>
                <c:pt idx="21372">
                  <c:v>-68.968500000000006</c:v>
                </c:pt>
                <c:pt idx="21373">
                  <c:v>-68.966499999999996</c:v>
                </c:pt>
                <c:pt idx="21374">
                  <c:v>-68.964500000000015</c:v>
                </c:pt>
                <c:pt idx="21375">
                  <c:v>-68.962500000000006</c:v>
                </c:pt>
                <c:pt idx="21376">
                  <c:v>-68.960499999999996</c:v>
                </c:pt>
                <c:pt idx="21377">
                  <c:v>-68.958500000000015</c:v>
                </c:pt>
                <c:pt idx="21378">
                  <c:v>-68.956500000000005</c:v>
                </c:pt>
                <c:pt idx="21379">
                  <c:v>-68.954499999999996</c:v>
                </c:pt>
                <c:pt idx="21380">
                  <c:v>-68.952500000000015</c:v>
                </c:pt>
                <c:pt idx="21381">
                  <c:v>-68.950500000000005</c:v>
                </c:pt>
                <c:pt idx="21382">
                  <c:v>-68.948499999999996</c:v>
                </c:pt>
                <c:pt idx="21383">
                  <c:v>-68.946500000000015</c:v>
                </c:pt>
                <c:pt idx="21384">
                  <c:v>-68.944500000000005</c:v>
                </c:pt>
                <c:pt idx="21385">
                  <c:v>-68.942499999999995</c:v>
                </c:pt>
                <c:pt idx="21386">
                  <c:v>-68.940500000000014</c:v>
                </c:pt>
                <c:pt idx="21387">
                  <c:v>-68.938500000000005</c:v>
                </c:pt>
                <c:pt idx="21388">
                  <c:v>-68.936499999999995</c:v>
                </c:pt>
                <c:pt idx="21389">
                  <c:v>-68.934500000000014</c:v>
                </c:pt>
                <c:pt idx="21390">
                  <c:v>-68.932500000000005</c:v>
                </c:pt>
                <c:pt idx="21391">
                  <c:v>-68.930500000000009</c:v>
                </c:pt>
                <c:pt idx="21392">
                  <c:v>-68.928500000000014</c:v>
                </c:pt>
                <c:pt idx="21393">
                  <c:v>-68.926500000000004</c:v>
                </c:pt>
                <c:pt idx="21394">
                  <c:v>-68.924500000000009</c:v>
                </c:pt>
                <c:pt idx="21395">
                  <c:v>-68.922500000000014</c:v>
                </c:pt>
                <c:pt idx="21396">
                  <c:v>-68.920500000000004</c:v>
                </c:pt>
                <c:pt idx="21397">
                  <c:v>-68.918500000000009</c:v>
                </c:pt>
                <c:pt idx="21398">
                  <c:v>-68.916500000000013</c:v>
                </c:pt>
                <c:pt idx="21399">
                  <c:v>-68.914500000000004</c:v>
                </c:pt>
                <c:pt idx="21400">
                  <c:v>-68.912500000000009</c:v>
                </c:pt>
                <c:pt idx="21401">
                  <c:v>-68.910500000000013</c:v>
                </c:pt>
                <c:pt idx="21402">
                  <c:v>-68.908500000000004</c:v>
                </c:pt>
                <c:pt idx="21403">
                  <c:v>-68.906500000000008</c:v>
                </c:pt>
                <c:pt idx="21404">
                  <c:v>-68.904500000000013</c:v>
                </c:pt>
                <c:pt idx="21405">
                  <c:v>-68.902500000000003</c:v>
                </c:pt>
                <c:pt idx="21406">
                  <c:v>-68.900500000000008</c:v>
                </c:pt>
                <c:pt idx="21407">
                  <c:v>-68.898500000000013</c:v>
                </c:pt>
                <c:pt idx="21408">
                  <c:v>-68.896500000000003</c:v>
                </c:pt>
                <c:pt idx="21409">
                  <c:v>-68.894500000000008</c:v>
                </c:pt>
                <c:pt idx="21410">
                  <c:v>-68.892500000000013</c:v>
                </c:pt>
                <c:pt idx="21411">
                  <c:v>-68.890500000000003</c:v>
                </c:pt>
                <c:pt idx="21412">
                  <c:v>-68.888500000000008</c:v>
                </c:pt>
                <c:pt idx="21413">
                  <c:v>-68.886500000000012</c:v>
                </c:pt>
                <c:pt idx="21414">
                  <c:v>-68.884500000000003</c:v>
                </c:pt>
                <c:pt idx="21415">
                  <c:v>-68.882500000000007</c:v>
                </c:pt>
                <c:pt idx="21416">
                  <c:v>-68.880500000000012</c:v>
                </c:pt>
                <c:pt idx="21417">
                  <c:v>-68.878500000000003</c:v>
                </c:pt>
                <c:pt idx="21418">
                  <c:v>-68.876500000000007</c:v>
                </c:pt>
                <c:pt idx="21419">
                  <c:v>-68.874500000000012</c:v>
                </c:pt>
                <c:pt idx="21420">
                  <c:v>-68.872500000000002</c:v>
                </c:pt>
                <c:pt idx="21421">
                  <c:v>-68.870500000000007</c:v>
                </c:pt>
                <c:pt idx="21422">
                  <c:v>-68.868500000000012</c:v>
                </c:pt>
                <c:pt idx="21423">
                  <c:v>-68.866500000000002</c:v>
                </c:pt>
                <c:pt idx="21424">
                  <c:v>-68.864500000000007</c:v>
                </c:pt>
                <c:pt idx="21425">
                  <c:v>-68.862500000000011</c:v>
                </c:pt>
                <c:pt idx="21426">
                  <c:v>-68.860500000000002</c:v>
                </c:pt>
                <c:pt idx="21427">
                  <c:v>-68.858500000000006</c:v>
                </c:pt>
                <c:pt idx="21428">
                  <c:v>-68.856500000000011</c:v>
                </c:pt>
                <c:pt idx="21429">
                  <c:v>-68.854500000000002</c:v>
                </c:pt>
                <c:pt idx="21430">
                  <c:v>-68.852500000000006</c:v>
                </c:pt>
                <c:pt idx="21431">
                  <c:v>-68.850500000000011</c:v>
                </c:pt>
                <c:pt idx="21432">
                  <c:v>-68.848500000000001</c:v>
                </c:pt>
                <c:pt idx="21433">
                  <c:v>-68.846500000000006</c:v>
                </c:pt>
                <c:pt idx="21434">
                  <c:v>-68.844500000000011</c:v>
                </c:pt>
                <c:pt idx="21435">
                  <c:v>-68.842500000000001</c:v>
                </c:pt>
                <c:pt idx="21436">
                  <c:v>-68.840500000000006</c:v>
                </c:pt>
                <c:pt idx="21437">
                  <c:v>-68.83850000000001</c:v>
                </c:pt>
                <c:pt idx="21438">
                  <c:v>-68.836500000000001</c:v>
                </c:pt>
                <c:pt idx="21439">
                  <c:v>-68.834500000000006</c:v>
                </c:pt>
                <c:pt idx="21440">
                  <c:v>-68.83250000000001</c:v>
                </c:pt>
                <c:pt idx="21441">
                  <c:v>-68.830500000000001</c:v>
                </c:pt>
                <c:pt idx="21442">
                  <c:v>-68.828500000000005</c:v>
                </c:pt>
                <c:pt idx="21443">
                  <c:v>-68.82650000000001</c:v>
                </c:pt>
                <c:pt idx="21444">
                  <c:v>-68.8245</c:v>
                </c:pt>
                <c:pt idx="21445">
                  <c:v>-68.822500000000005</c:v>
                </c:pt>
                <c:pt idx="21446">
                  <c:v>-68.82050000000001</c:v>
                </c:pt>
                <c:pt idx="21447">
                  <c:v>-68.8185</c:v>
                </c:pt>
                <c:pt idx="21448">
                  <c:v>-68.816500000000005</c:v>
                </c:pt>
                <c:pt idx="21449">
                  <c:v>-68.81450000000001</c:v>
                </c:pt>
                <c:pt idx="21450">
                  <c:v>-68.8125</c:v>
                </c:pt>
                <c:pt idx="21451">
                  <c:v>-68.810500000000005</c:v>
                </c:pt>
                <c:pt idx="21452">
                  <c:v>-68.808500000000009</c:v>
                </c:pt>
                <c:pt idx="21453">
                  <c:v>-68.8065</c:v>
                </c:pt>
                <c:pt idx="21454">
                  <c:v>-68.804500000000004</c:v>
                </c:pt>
                <c:pt idx="21455">
                  <c:v>-68.802500000000009</c:v>
                </c:pt>
                <c:pt idx="21456">
                  <c:v>-68.8005</c:v>
                </c:pt>
                <c:pt idx="21457">
                  <c:v>-68.798500000000004</c:v>
                </c:pt>
                <c:pt idx="21458">
                  <c:v>-68.796500000000009</c:v>
                </c:pt>
                <c:pt idx="21459">
                  <c:v>-68.794499999999999</c:v>
                </c:pt>
                <c:pt idx="21460">
                  <c:v>-68.792500000000004</c:v>
                </c:pt>
                <c:pt idx="21461">
                  <c:v>-68.790500000000009</c:v>
                </c:pt>
                <c:pt idx="21462">
                  <c:v>-68.788499999999999</c:v>
                </c:pt>
                <c:pt idx="21463">
                  <c:v>-68.786500000000004</c:v>
                </c:pt>
                <c:pt idx="21464">
                  <c:v>-68.784500000000008</c:v>
                </c:pt>
                <c:pt idx="21465">
                  <c:v>-68.782499999999999</c:v>
                </c:pt>
                <c:pt idx="21466">
                  <c:v>-68.780500000000004</c:v>
                </c:pt>
                <c:pt idx="21467">
                  <c:v>-68.778500000000008</c:v>
                </c:pt>
                <c:pt idx="21468">
                  <c:v>-68.776499999999999</c:v>
                </c:pt>
                <c:pt idx="21469">
                  <c:v>-68.774500000000003</c:v>
                </c:pt>
                <c:pt idx="21470">
                  <c:v>-68.772500000000008</c:v>
                </c:pt>
                <c:pt idx="21471">
                  <c:v>-68.770499999999998</c:v>
                </c:pt>
                <c:pt idx="21472">
                  <c:v>-68.768500000000003</c:v>
                </c:pt>
                <c:pt idx="21473">
                  <c:v>-68.766500000000008</c:v>
                </c:pt>
                <c:pt idx="21474">
                  <c:v>-68.764499999999998</c:v>
                </c:pt>
                <c:pt idx="21475">
                  <c:v>-68.762500000000003</c:v>
                </c:pt>
                <c:pt idx="21476">
                  <c:v>-68.760500000000008</c:v>
                </c:pt>
                <c:pt idx="21477">
                  <c:v>-68.758499999999998</c:v>
                </c:pt>
                <c:pt idx="21478">
                  <c:v>-68.756500000000003</c:v>
                </c:pt>
                <c:pt idx="21479">
                  <c:v>-68.754500000000007</c:v>
                </c:pt>
                <c:pt idx="21480">
                  <c:v>-68.752499999999998</c:v>
                </c:pt>
                <c:pt idx="21481">
                  <c:v>-68.750500000000002</c:v>
                </c:pt>
                <c:pt idx="21482">
                  <c:v>-68.748500000000007</c:v>
                </c:pt>
                <c:pt idx="21483">
                  <c:v>-68.746499999999997</c:v>
                </c:pt>
                <c:pt idx="21484">
                  <c:v>-68.744500000000002</c:v>
                </c:pt>
                <c:pt idx="21485">
                  <c:v>-68.742500000000007</c:v>
                </c:pt>
                <c:pt idx="21486">
                  <c:v>-68.740499999999997</c:v>
                </c:pt>
                <c:pt idx="21487">
                  <c:v>-68.738500000000016</c:v>
                </c:pt>
                <c:pt idx="21488">
                  <c:v>-68.736500000000007</c:v>
                </c:pt>
                <c:pt idx="21489">
                  <c:v>-68.734499999999997</c:v>
                </c:pt>
                <c:pt idx="21490">
                  <c:v>-68.732500000000016</c:v>
                </c:pt>
                <c:pt idx="21491">
                  <c:v>-68.730500000000006</c:v>
                </c:pt>
                <c:pt idx="21492">
                  <c:v>-68.728499999999997</c:v>
                </c:pt>
                <c:pt idx="21493">
                  <c:v>-68.726500000000016</c:v>
                </c:pt>
                <c:pt idx="21494">
                  <c:v>-68.724500000000006</c:v>
                </c:pt>
                <c:pt idx="21495">
                  <c:v>-68.722499999999997</c:v>
                </c:pt>
                <c:pt idx="21496">
                  <c:v>-68.720500000000015</c:v>
                </c:pt>
                <c:pt idx="21497">
                  <c:v>-68.718500000000006</c:v>
                </c:pt>
                <c:pt idx="21498">
                  <c:v>-68.716499999999996</c:v>
                </c:pt>
                <c:pt idx="21499">
                  <c:v>-68.714500000000015</c:v>
                </c:pt>
                <c:pt idx="21500">
                  <c:v>-68.712500000000006</c:v>
                </c:pt>
                <c:pt idx="21501">
                  <c:v>-68.710499999999996</c:v>
                </c:pt>
                <c:pt idx="21502">
                  <c:v>-68.708500000000015</c:v>
                </c:pt>
                <c:pt idx="21503">
                  <c:v>-68.706500000000005</c:v>
                </c:pt>
                <c:pt idx="21504">
                  <c:v>-68.704499999999996</c:v>
                </c:pt>
                <c:pt idx="21505">
                  <c:v>-68.702500000000015</c:v>
                </c:pt>
                <c:pt idx="21506">
                  <c:v>-68.700500000000005</c:v>
                </c:pt>
                <c:pt idx="21507">
                  <c:v>-68.698499999999996</c:v>
                </c:pt>
                <c:pt idx="21508">
                  <c:v>-68.696500000000015</c:v>
                </c:pt>
                <c:pt idx="21509">
                  <c:v>-68.694500000000005</c:v>
                </c:pt>
                <c:pt idx="21510">
                  <c:v>-68.692499999999995</c:v>
                </c:pt>
                <c:pt idx="21511">
                  <c:v>-68.690500000000014</c:v>
                </c:pt>
                <c:pt idx="21512">
                  <c:v>-68.688500000000005</c:v>
                </c:pt>
                <c:pt idx="21513">
                  <c:v>-68.686499999999995</c:v>
                </c:pt>
                <c:pt idx="21514">
                  <c:v>-68.684500000000014</c:v>
                </c:pt>
                <c:pt idx="21515">
                  <c:v>-68.682500000000005</c:v>
                </c:pt>
                <c:pt idx="21516">
                  <c:v>-68.680500000000009</c:v>
                </c:pt>
                <c:pt idx="21517">
                  <c:v>-68.678500000000014</c:v>
                </c:pt>
                <c:pt idx="21518">
                  <c:v>-68.676500000000004</c:v>
                </c:pt>
                <c:pt idx="21519">
                  <c:v>-68.674500000000009</c:v>
                </c:pt>
                <c:pt idx="21520">
                  <c:v>-68.672500000000014</c:v>
                </c:pt>
                <c:pt idx="21521">
                  <c:v>-68.670500000000004</c:v>
                </c:pt>
                <c:pt idx="21522">
                  <c:v>-68.668500000000009</c:v>
                </c:pt>
                <c:pt idx="21523">
                  <c:v>-68.666500000000013</c:v>
                </c:pt>
                <c:pt idx="21524">
                  <c:v>-68.664500000000004</c:v>
                </c:pt>
                <c:pt idx="21525">
                  <c:v>-68.662500000000009</c:v>
                </c:pt>
                <c:pt idx="21526">
                  <c:v>-68.660500000000013</c:v>
                </c:pt>
                <c:pt idx="21527">
                  <c:v>-68.658500000000004</c:v>
                </c:pt>
                <c:pt idx="21528">
                  <c:v>-68.656500000000008</c:v>
                </c:pt>
                <c:pt idx="21529">
                  <c:v>-68.654500000000013</c:v>
                </c:pt>
                <c:pt idx="21530">
                  <c:v>-68.652500000000003</c:v>
                </c:pt>
                <c:pt idx="21531">
                  <c:v>-68.650500000000008</c:v>
                </c:pt>
                <c:pt idx="21532">
                  <c:v>-68.648500000000013</c:v>
                </c:pt>
                <c:pt idx="21533">
                  <c:v>-68.646500000000003</c:v>
                </c:pt>
                <c:pt idx="21534">
                  <c:v>-68.644500000000008</c:v>
                </c:pt>
                <c:pt idx="21535">
                  <c:v>-68.642500000000013</c:v>
                </c:pt>
                <c:pt idx="21536">
                  <c:v>-68.640500000000003</c:v>
                </c:pt>
                <c:pt idx="21537">
                  <c:v>-68.638500000000008</c:v>
                </c:pt>
                <c:pt idx="21538">
                  <c:v>-68.636500000000012</c:v>
                </c:pt>
                <c:pt idx="21539">
                  <c:v>-68.634500000000003</c:v>
                </c:pt>
                <c:pt idx="21540">
                  <c:v>-68.632500000000007</c:v>
                </c:pt>
                <c:pt idx="21541">
                  <c:v>-68.630500000000012</c:v>
                </c:pt>
                <c:pt idx="21542">
                  <c:v>-68.628500000000003</c:v>
                </c:pt>
                <c:pt idx="21543">
                  <c:v>-68.626500000000007</c:v>
                </c:pt>
                <c:pt idx="21544">
                  <c:v>-68.624500000000012</c:v>
                </c:pt>
                <c:pt idx="21545">
                  <c:v>-68.622500000000002</c:v>
                </c:pt>
                <c:pt idx="21546">
                  <c:v>-68.620500000000007</c:v>
                </c:pt>
                <c:pt idx="21547">
                  <c:v>-68.618500000000012</c:v>
                </c:pt>
                <c:pt idx="21548">
                  <c:v>-68.616500000000002</c:v>
                </c:pt>
                <c:pt idx="21549">
                  <c:v>-68.614500000000007</c:v>
                </c:pt>
                <c:pt idx="21550">
                  <c:v>-68.612500000000011</c:v>
                </c:pt>
                <c:pt idx="21551">
                  <c:v>-68.610500000000002</c:v>
                </c:pt>
                <c:pt idx="21552">
                  <c:v>-68.608500000000006</c:v>
                </c:pt>
                <c:pt idx="21553">
                  <c:v>-68.606500000000011</c:v>
                </c:pt>
                <c:pt idx="21554">
                  <c:v>-68.604500000000002</c:v>
                </c:pt>
                <c:pt idx="21555">
                  <c:v>-68.602500000000006</c:v>
                </c:pt>
                <c:pt idx="21556">
                  <c:v>-68.600500000000011</c:v>
                </c:pt>
                <c:pt idx="21557">
                  <c:v>-68.598500000000001</c:v>
                </c:pt>
                <c:pt idx="21558">
                  <c:v>-68.596500000000006</c:v>
                </c:pt>
                <c:pt idx="21559">
                  <c:v>-68.594500000000011</c:v>
                </c:pt>
                <c:pt idx="21560">
                  <c:v>-68.592500000000001</c:v>
                </c:pt>
                <c:pt idx="21561">
                  <c:v>-68.590500000000006</c:v>
                </c:pt>
                <c:pt idx="21562">
                  <c:v>-68.58850000000001</c:v>
                </c:pt>
                <c:pt idx="21563">
                  <c:v>-68.586500000000001</c:v>
                </c:pt>
                <c:pt idx="21564">
                  <c:v>-68.584500000000006</c:v>
                </c:pt>
                <c:pt idx="21565">
                  <c:v>-68.58250000000001</c:v>
                </c:pt>
                <c:pt idx="21566">
                  <c:v>-68.580500000000001</c:v>
                </c:pt>
                <c:pt idx="21567">
                  <c:v>-68.578500000000005</c:v>
                </c:pt>
                <c:pt idx="21568">
                  <c:v>-68.57650000000001</c:v>
                </c:pt>
                <c:pt idx="21569">
                  <c:v>-68.5745</c:v>
                </c:pt>
                <c:pt idx="21570">
                  <c:v>-68.572500000000005</c:v>
                </c:pt>
                <c:pt idx="21571">
                  <c:v>-68.57050000000001</c:v>
                </c:pt>
                <c:pt idx="21572">
                  <c:v>-68.5685</c:v>
                </c:pt>
                <c:pt idx="21573">
                  <c:v>-68.566500000000005</c:v>
                </c:pt>
                <c:pt idx="21574">
                  <c:v>-68.56450000000001</c:v>
                </c:pt>
                <c:pt idx="21575">
                  <c:v>-68.5625</c:v>
                </c:pt>
                <c:pt idx="21576">
                  <c:v>-68.560500000000005</c:v>
                </c:pt>
                <c:pt idx="21577">
                  <c:v>-68.558500000000009</c:v>
                </c:pt>
                <c:pt idx="21578">
                  <c:v>-68.5565</c:v>
                </c:pt>
                <c:pt idx="21579">
                  <c:v>-68.554500000000004</c:v>
                </c:pt>
                <c:pt idx="21580">
                  <c:v>-68.552500000000009</c:v>
                </c:pt>
                <c:pt idx="21581">
                  <c:v>-68.5505</c:v>
                </c:pt>
                <c:pt idx="21582">
                  <c:v>-68.548500000000004</c:v>
                </c:pt>
                <c:pt idx="21583">
                  <c:v>-68.546500000000009</c:v>
                </c:pt>
                <c:pt idx="21584">
                  <c:v>-68.544499999999999</c:v>
                </c:pt>
                <c:pt idx="21585">
                  <c:v>-68.542500000000004</c:v>
                </c:pt>
                <c:pt idx="21586">
                  <c:v>-68.540500000000009</c:v>
                </c:pt>
                <c:pt idx="21587">
                  <c:v>-68.538499999999999</c:v>
                </c:pt>
                <c:pt idx="21588">
                  <c:v>-68.536500000000004</c:v>
                </c:pt>
                <c:pt idx="21589">
                  <c:v>-68.534500000000008</c:v>
                </c:pt>
                <c:pt idx="21590">
                  <c:v>-68.532499999999999</c:v>
                </c:pt>
                <c:pt idx="21591">
                  <c:v>-68.530500000000004</c:v>
                </c:pt>
                <c:pt idx="21592">
                  <c:v>-68.528500000000008</c:v>
                </c:pt>
                <c:pt idx="21593">
                  <c:v>-68.526499999999999</c:v>
                </c:pt>
                <c:pt idx="21594">
                  <c:v>-68.524500000000003</c:v>
                </c:pt>
                <c:pt idx="21595">
                  <c:v>-68.522500000000008</c:v>
                </c:pt>
                <c:pt idx="21596">
                  <c:v>-68.520499999999998</c:v>
                </c:pt>
                <c:pt idx="21597">
                  <c:v>-68.518500000000003</c:v>
                </c:pt>
                <c:pt idx="21598">
                  <c:v>-68.516500000000008</c:v>
                </c:pt>
                <c:pt idx="21599">
                  <c:v>-68.514499999999998</c:v>
                </c:pt>
                <c:pt idx="21600">
                  <c:v>-68.512500000000003</c:v>
                </c:pt>
                <c:pt idx="21601">
                  <c:v>-68.510500000000008</c:v>
                </c:pt>
                <c:pt idx="21602">
                  <c:v>-68.508499999999998</c:v>
                </c:pt>
                <c:pt idx="21603">
                  <c:v>-68.506500000000003</c:v>
                </c:pt>
                <c:pt idx="21604">
                  <c:v>-68.504500000000007</c:v>
                </c:pt>
                <c:pt idx="21605">
                  <c:v>-68.502499999999998</c:v>
                </c:pt>
                <c:pt idx="21606">
                  <c:v>-68.500500000000002</c:v>
                </c:pt>
                <c:pt idx="21607">
                  <c:v>-68.498500000000007</c:v>
                </c:pt>
                <c:pt idx="21608">
                  <c:v>-68.496499999999997</c:v>
                </c:pt>
                <c:pt idx="21609">
                  <c:v>-68.494500000000002</c:v>
                </c:pt>
                <c:pt idx="21610">
                  <c:v>-68.492500000000007</c:v>
                </c:pt>
                <c:pt idx="21611">
                  <c:v>-68.490499999999997</c:v>
                </c:pt>
                <c:pt idx="21612">
                  <c:v>-68.488500000000016</c:v>
                </c:pt>
                <c:pt idx="21613">
                  <c:v>-68.486500000000007</c:v>
                </c:pt>
                <c:pt idx="21614">
                  <c:v>-68.484499999999997</c:v>
                </c:pt>
                <c:pt idx="21615">
                  <c:v>-68.482500000000016</c:v>
                </c:pt>
                <c:pt idx="21616">
                  <c:v>-68.480500000000006</c:v>
                </c:pt>
                <c:pt idx="21617">
                  <c:v>-68.478499999999997</c:v>
                </c:pt>
                <c:pt idx="21618">
                  <c:v>-68.476500000000016</c:v>
                </c:pt>
                <c:pt idx="21619">
                  <c:v>-68.474500000000006</c:v>
                </c:pt>
                <c:pt idx="21620">
                  <c:v>-68.472499999999997</c:v>
                </c:pt>
                <c:pt idx="21621">
                  <c:v>-68.470500000000015</c:v>
                </c:pt>
                <c:pt idx="21622">
                  <c:v>-68.468500000000006</c:v>
                </c:pt>
                <c:pt idx="21623">
                  <c:v>-68.466499999999996</c:v>
                </c:pt>
                <c:pt idx="21624">
                  <c:v>-68.464500000000015</c:v>
                </c:pt>
                <c:pt idx="21625">
                  <c:v>-68.462500000000006</c:v>
                </c:pt>
                <c:pt idx="21626">
                  <c:v>-68.460499999999996</c:v>
                </c:pt>
                <c:pt idx="21627">
                  <c:v>-68.458500000000015</c:v>
                </c:pt>
                <c:pt idx="21628">
                  <c:v>-68.456500000000005</c:v>
                </c:pt>
                <c:pt idx="21629">
                  <c:v>-68.454499999999996</c:v>
                </c:pt>
                <c:pt idx="21630">
                  <c:v>-68.452500000000015</c:v>
                </c:pt>
                <c:pt idx="21631">
                  <c:v>-68.450500000000005</c:v>
                </c:pt>
                <c:pt idx="21632">
                  <c:v>-68.448499999999996</c:v>
                </c:pt>
                <c:pt idx="21633">
                  <c:v>-68.446500000000015</c:v>
                </c:pt>
                <c:pt idx="21634">
                  <c:v>-68.444500000000005</c:v>
                </c:pt>
                <c:pt idx="21635">
                  <c:v>-68.442499999999995</c:v>
                </c:pt>
                <c:pt idx="21636">
                  <c:v>-68.440500000000014</c:v>
                </c:pt>
                <c:pt idx="21637">
                  <c:v>-68.438500000000005</c:v>
                </c:pt>
                <c:pt idx="21638">
                  <c:v>-68.436499999999995</c:v>
                </c:pt>
                <c:pt idx="21639">
                  <c:v>-68.434500000000014</c:v>
                </c:pt>
                <c:pt idx="21640">
                  <c:v>-68.432500000000005</c:v>
                </c:pt>
                <c:pt idx="21641">
                  <c:v>-68.430500000000009</c:v>
                </c:pt>
                <c:pt idx="21642">
                  <c:v>-68.428500000000014</c:v>
                </c:pt>
                <c:pt idx="21643">
                  <c:v>-68.426500000000004</c:v>
                </c:pt>
                <c:pt idx="21644">
                  <c:v>-68.424500000000009</c:v>
                </c:pt>
                <c:pt idx="21645">
                  <c:v>-68.422500000000014</c:v>
                </c:pt>
                <c:pt idx="21646">
                  <c:v>-68.420500000000004</c:v>
                </c:pt>
                <c:pt idx="21647">
                  <c:v>-68.418500000000009</c:v>
                </c:pt>
                <c:pt idx="21648">
                  <c:v>-68.416500000000013</c:v>
                </c:pt>
                <c:pt idx="21649">
                  <c:v>-68.414500000000004</c:v>
                </c:pt>
                <c:pt idx="21650">
                  <c:v>-68.412500000000009</c:v>
                </c:pt>
                <c:pt idx="21651">
                  <c:v>-68.410500000000013</c:v>
                </c:pt>
                <c:pt idx="21652">
                  <c:v>-68.408500000000004</c:v>
                </c:pt>
                <c:pt idx="21653">
                  <c:v>-68.406500000000008</c:v>
                </c:pt>
                <c:pt idx="21654">
                  <c:v>-68.404500000000013</c:v>
                </c:pt>
                <c:pt idx="21655">
                  <c:v>-68.402500000000003</c:v>
                </c:pt>
                <c:pt idx="21656">
                  <c:v>-68.400500000000008</c:v>
                </c:pt>
                <c:pt idx="21657">
                  <c:v>-68.398500000000013</c:v>
                </c:pt>
                <c:pt idx="21658">
                  <c:v>-68.396500000000003</c:v>
                </c:pt>
                <c:pt idx="21659">
                  <c:v>-68.394500000000008</c:v>
                </c:pt>
                <c:pt idx="21660">
                  <c:v>-68.392500000000013</c:v>
                </c:pt>
                <c:pt idx="21661">
                  <c:v>-68.390500000000003</c:v>
                </c:pt>
                <c:pt idx="21662">
                  <c:v>-68.388500000000008</c:v>
                </c:pt>
                <c:pt idx="21663">
                  <c:v>-68.386500000000012</c:v>
                </c:pt>
                <c:pt idx="21664">
                  <c:v>-68.384500000000003</c:v>
                </c:pt>
                <c:pt idx="21665">
                  <c:v>-68.382500000000007</c:v>
                </c:pt>
                <c:pt idx="21666">
                  <c:v>-68.380500000000012</c:v>
                </c:pt>
                <c:pt idx="21667">
                  <c:v>-68.378500000000003</c:v>
                </c:pt>
                <c:pt idx="21668">
                  <c:v>-68.376500000000007</c:v>
                </c:pt>
                <c:pt idx="21669">
                  <c:v>-68.374500000000012</c:v>
                </c:pt>
                <c:pt idx="21670">
                  <c:v>-68.372500000000002</c:v>
                </c:pt>
                <c:pt idx="21671">
                  <c:v>-68.370500000000007</c:v>
                </c:pt>
                <c:pt idx="21672">
                  <c:v>-68.368500000000012</c:v>
                </c:pt>
                <c:pt idx="21673">
                  <c:v>-68.366500000000002</c:v>
                </c:pt>
                <c:pt idx="21674">
                  <c:v>-68.364500000000007</c:v>
                </c:pt>
                <c:pt idx="21675">
                  <c:v>-68.362500000000011</c:v>
                </c:pt>
                <c:pt idx="21676">
                  <c:v>-68.360500000000002</c:v>
                </c:pt>
                <c:pt idx="21677">
                  <c:v>-68.358500000000006</c:v>
                </c:pt>
                <c:pt idx="21678">
                  <c:v>-68.356500000000011</c:v>
                </c:pt>
                <c:pt idx="21679">
                  <c:v>-68.354500000000002</c:v>
                </c:pt>
                <c:pt idx="21680">
                  <c:v>-68.352500000000006</c:v>
                </c:pt>
                <c:pt idx="21681">
                  <c:v>-68.350500000000011</c:v>
                </c:pt>
                <c:pt idx="21682">
                  <c:v>-68.348500000000001</c:v>
                </c:pt>
                <c:pt idx="21683">
                  <c:v>-68.346500000000006</c:v>
                </c:pt>
                <c:pt idx="21684">
                  <c:v>-68.344500000000011</c:v>
                </c:pt>
                <c:pt idx="21685">
                  <c:v>-68.342500000000001</c:v>
                </c:pt>
                <c:pt idx="21686">
                  <c:v>-68.340500000000006</c:v>
                </c:pt>
                <c:pt idx="21687">
                  <c:v>-68.33850000000001</c:v>
                </c:pt>
                <c:pt idx="21688">
                  <c:v>-68.336500000000001</c:v>
                </c:pt>
                <c:pt idx="21689">
                  <c:v>-68.334500000000006</c:v>
                </c:pt>
                <c:pt idx="21690">
                  <c:v>-68.33250000000001</c:v>
                </c:pt>
                <c:pt idx="21691">
                  <c:v>-68.330500000000001</c:v>
                </c:pt>
                <c:pt idx="21692">
                  <c:v>-68.328500000000005</c:v>
                </c:pt>
                <c:pt idx="21693">
                  <c:v>-68.32650000000001</c:v>
                </c:pt>
                <c:pt idx="21694">
                  <c:v>-68.3245</c:v>
                </c:pt>
                <c:pt idx="21695">
                  <c:v>-68.322500000000005</c:v>
                </c:pt>
                <c:pt idx="21696">
                  <c:v>-68.32050000000001</c:v>
                </c:pt>
                <c:pt idx="21697">
                  <c:v>-68.3185</c:v>
                </c:pt>
                <c:pt idx="21698">
                  <c:v>-68.316500000000005</c:v>
                </c:pt>
                <c:pt idx="21699">
                  <c:v>-68.31450000000001</c:v>
                </c:pt>
                <c:pt idx="21700">
                  <c:v>-68.3125</c:v>
                </c:pt>
                <c:pt idx="21701">
                  <c:v>-68.310500000000005</c:v>
                </c:pt>
                <c:pt idx="21702">
                  <c:v>-68.308500000000009</c:v>
                </c:pt>
                <c:pt idx="21703">
                  <c:v>-68.3065</c:v>
                </c:pt>
                <c:pt idx="21704">
                  <c:v>-68.304500000000004</c:v>
                </c:pt>
                <c:pt idx="21705">
                  <c:v>-68.302500000000009</c:v>
                </c:pt>
                <c:pt idx="21706">
                  <c:v>-68.3005</c:v>
                </c:pt>
                <c:pt idx="21707">
                  <c:v>-68.298500000000004</c:v>
                </c:pt>
                <c:pt idx="21708">
                  <c:v>-68.296500000000009</c:v>
                </c:pt>
                <c:pt idx="21709">
                  <c:v>-68.294499999999999</c:v>
                </c:pt>
                <c:pt idx="21710">
                  <c:v>-68.292500000000004</c:v>
                </c:pt>
                <c:pt idx="21711">
                  <c:v>-68.290500000000009</c:v>
                </c:pt>
                <c:pt idx="21712">
                  <c:v>-68.288499999999999</c:v>
                </c:pt>
                <c:pt idx="21713">
                  <c:v>-68.286500000000004</c:v>
                </c:pt>
                <c:pt idx="21714">
                  <c:v>-68.284500000000008</c:v>
                </c:pt>
                <c:pt idx="21715">
                  <c:v>-68.282499999999999</c:v>
                </c:pt>
                <c:pt idx="21716">
                  <c:v>-68.280500000000004</c:v>
                </c:pt>
                <c:pt idx="21717">
                  <c:v>-68.278500000000008</c:v>
                </c:pt>
                <c:pt idx="21718">
                  <c:v>-68.276499999999999</c:v>
                </c:pt>
                <c:pt idx="21719">
                  <c:v>-68.274500000000003</c:v>
                </c:pt>
                <c:pt idx="21720">
                  <c:v>-68.272500000000008</c:v>
                </c:pt>
                <c:pt idx="21721">
                  <c:v>-68.270499999999998</c:v>
                </c:pt>
                <c:pt idx="21722">
                  <c:v>-68.268500000000003</c:v>
                </c:pt>
                <c:pt idx="21723">
                  <c:v>-68.266500000000008</c:v>
                </c:pt>
                <c:pt idx="21724">
                  <c:v>-68.264499999999998</c:v>
                </c:pt>
                <c:pt idx="21725">
                  <c:v>-68.262500000000003</c:v>
                </c:pt>
                <c:pt idx="21726">
                  <c:v>-68.260500000000008</c:v>
                </c:pt>
                <c:pt idx="21727">
                  <c:v>-68.258499999999998</c:v>
                </c:pt>
                <c:pt idx="21728">
                  <c:v>-68.256500000000003</c:v>
                </c:pt>
                <c:pt idx="21729">
                  <c:v>-68.254500000000007</c:v>
                </c:pt>
                <c:pt idx="21730">
                  <c:v>-68.252499999999998</c:v>
                </c:pt>
                <c:pt idx="21731">
                  <c:v>-68.250500000000002</c:v>
                </c:pt>
                <c:pt idx="21732">
                  <c:v>-68.248500000000007</c:v>
                </c:pt>
                <c:pt idx="21733">
                  <c:v>-68.246499999999997</c:v>
                </c:pt>
                <c:pt idx="21734">
                  <c:v>-68.244500000000002</c:v>
                </c:pt>
                <c:pt idx="21735">
                  <c:v>-68.242500000000007</c:v>
                </c:pt>
                <c:pt idx="21736">
                  <c:v>-68.240499999999997</c:v>
                </c:pt>
                <c:pt idx="21737">
                  <c:v>-68.238500000000016</c:v>
                </c:pt>
                <c:pt idx="21738">
                  <c:v>-68.236500000000007</c:v>
                </c:pt>
                <c:pt idx="21739">
                  <c:v>-68.234499999999997</c:v>
                </c:pt>
                <c:pt idx="21740">
                  <c:v>-68.232500000000016</c:v>
                </c:pt>
                <c:pt idx="21741">
                  <c:v>-68.230500000000006</c:v>
                </c:pt>
                <c:pt idx="21742">
                  <c:v>-68.228499999999997</c:v>
                </c:pt>
                <c:pt idx="21743">
                  <c:v>-68.226500000000016</c:v>
                </c:pt>
                <c:pt idx="21744">
                  <c:v>-68.224500000000006</c:v>
                </c:pt>
                <c:pt idx="21745">
                  <c:v>-68.222499999999997</c:v>
                </c:pt>
                <c:pt idx="21746">
                  <c:v>-68.220500000000015</c:v>
                </c:pt>
                <c:pt idx="21747">
                  <c:v>-68.218500000000006</c:v>
                </c:pt>
                <c:pt idx="21748">
                  <c:v>-68.216499999999996</c:v>
                </c:pt>
                <c:pt idx="21749">
                  <c:v>-68.214500000000015</c:v>
                </c:pt>
                <c:pt idx="21750">
                  <c:v>-68.212500000000006</c:v>
                </c:pt>
                <c:pt idx="21751">
                  <c:v>-68.210499999999996</c:v>
                </c:pt>
                <c:pt idx="21752">
                  <c:v>-68.208500000000015</c:v>
                </c:pt>
                <c:pt idx="21753">
                  <c:v>-68.206500000000005</c:v>
                </c:pt>
                <c:pt idx="21754">
                  <c:v>-68.204499999999996</c:v>
                </c:pt>
                <c:pt idx="21755">
                  <c:v>-68.202500000000015</c:v>
                </c:pt>
                <c:pt idx="21756">
                  <c:v>-68.200500000000005</c:v>
                </c:pt>
                <c:pt idx="21757">
                  <c:v>-68.198499999999996</c:v>
                </c:pt>
                <c:pt idx="21758">
                  <c:v>-68.196500000000015</c:v>
                </c:pt>
                <c:pt idx="21759">
                  <c:v>-68.194500000000005</c:v>
                </c:pt>
                <c:pt idx="21760">
                  <c:v>-68.192499999999995</c:v>
                </c:pt>
                <c:pt idx="21761">
                  <c:v>-68.190500000000014</c:v>
                </c:pt>
                <c:pt idx="21762">
                  <c:v>-68.188500000000005</c:v>
                </c:pt>
                <c:pt idx="21763">
                  <c:v>-68.186499999999995</c:v>
                </c:pt>
                <c:pt idx="21764">
                  <c:v>-68.184500000000014</c:v>
                </c:pt>
                <c:pt idx="21765">
                  <c:v>-68.182500000000005</c:v>
                </c:pt>
                <c:pt idx="21766">
                  <c:v>-68.180500000000009</c:v>
                </c:pt>
                <c:pt idx="21767">
                  <c:v>-68.178500000000014</c:v>
                </c:pt>
                <c:pt idx="21768">
                  <c:v>-68.176500000000004</c:v>
                </c:pt>
                <c:pt idx="21769">
                  <c:v>-68.174500000000009</c:v>
                </c:pt>
                <c:pt idx="21770">
                  <c:v>-68.172500000000014</c:v>
                </c:pt>
                <c:pt idx="21771">
                  <c:v>-68.170500000000004</c:v>
                </c:pt>
                <c:pt idx="21772">
                  <c:v>-68.168500000000009</c:v>
                </c:pt>
                <c:pt idx="21773">
                  <c:v>-68.166500000000013</c:v>
                </c:pt>
                <c:pt idx="21774">
                  <c:v>-68.164500000000004</c:v>
                </c:pt>
                <c:pt idx="21775">
                  <c:v>-68.162500000000009</c:v>
                </c:pt>
                <c:pt idx="21776">
                  <c:v>-68.160500000000013</c:v>
                </c:pt>
                <c:pt idx="21777">
                  <c:v>-68.158500000000004</c:v>
                </c:pt>
                <c:pt idx="21778">
                  <c:v>-68.156500000000008</c:v>
                </c:pt>
                <c:pt idx="21779">
                  <c:v>-68.154500000000013</c:v>
                </c:pt>
                <c:pt idx="21780">
                  <c:v>-68.152500000000003</c:v>
                </c:pt>
                <c:pt idx="21781">
                  <c:v>-68.150500000000008</c:v>
                </c:pt>
                <c:pt idx="21782">
                  <c:v>-68.148500000000013</c:v>
                </c:pt>
                <c:pt idx="21783">
                  <c:v>-68.146500000000003</c:v>
                </c:pt>
                <c:pt idx="21784">
                  <c:v>-68.144500000000008</c:v>
                </c:pt>
                <c:pt idx="21785">
                  <c:v>-68.142500000000013</c:v>
                </c:pt>
                <c:pt idx="21786">
                  <c:v>-68.140500000000003</c:v>
                </c:pt>
                <c:pt idx="21787">
                  <c:v>-68.138500000000008</c:v>
                </c:pt>
                <c:pt idx="21788">
                  <c:v>-68.136500000000012</c:v>
                </c:pt>
                <c:pt idx="21789">
                  <c:v>-68.134500000000003</c:v>
                </c:pt>
                <c:pt idx="21790">
                  <c:v>-68.132500000000007</c:v>
                </c:pt>
                <c:pt idx="21791">
                  <c:v>-68.130500000000012</c:v>
                </c:pt>
                <c:pt idx="21792">
                  <c:v>-68.128500000000003</c:v>
                </c:pt>
                <c:pt idx="21793">
                  <c:v>-68.126500000000007</c:v>
                </c:pt>
                <c:pt idx="21794">
                  <c:v>-68.124500000000012</c:v>
                </c:pt>
                <c:pt idx="21795">
                  <c:v>-68.122500000000002</c:v>
                </c:pt>
                <c:pt idx="21796">
                  <c:v>-68.120500000000007</c:v>
                </c:pt>
                <c:pt idx="21797">
                  <c:v>-68.118500000000012</c:v>
                </c:pt>
                <c:pt idx="21798">
                  <c:v>-68.116500000000002</c:v>
                </c:pt>
                <c:pt idx="21799">
                  <c:v>-68.114500000000007</c:v>
                </c:pt>
                <c:pt idx="21800">
                  <c:v>-68.112500000000011</c:v>
                </c:pt>
                <c:pt idx="21801">
                  <c:v>-68.110500000000002</c:v>
                </c:pt>
                <c:pt idx="21802">
                  <c:v>-68.108500000000006</c:v>
                </c:pt>
                <c:pt idx="21803">
                  <c:v>-68.106500000000011</c:v>
                </c:pt>
                <c:pt idx="21804">
                  <c:v>-68.104500000000002</c:v>
                </c:pt>
                <c:pt idx="21805">
                  <c:v>-68.102500000000006</c:v>
                </c:pt>
                <c:pt idx="21806">
                  <c:v>-68.100500000000011</c:v>
                </c:pt>
                <c:pt idx="21807">
                  <c:v>-68.098500000000001</c:v>
                </c:pt>
                <c:pt idx="21808">
                  <c:v>-68.096500000000006</c:v>
                </c:pt>
                <c:pt idx="21809">
                  <c:v>-68.094500000000011</c:v>
                </c:pt>
                <c:pt idx="21810">
                  <c:v>-68.092500000000001</c:v>
                </c:pt>
                <c:pt idx="21811">
                  <c:v>-68.090500000000006</c:v>
                </c:pt>
                <c:pt idx="21812">
                  <c:v>-68.08850000000001</c:v>
                </c:pt>
                <c:pt idx="21813">
                  <c:v>-68.086500000000001</c:v>
                </c:pt>
                <c:pt idx="21814">
                  <c:v>-68.084500000000006</c:v>
                </c:pt>
                <c:pt idx="21815">
                  <c:v>-68.08250000000001</c:v>
                </c:pt>
                <c:pt idx="21816">
                  <c:v>-68.080500000000001</c:v>
                </c:pt>
                <c:pt idx="21817">
                  <c:v>-68.078500000000005</c:v>
                </c:pt>
                <c:pt idx="21818">
                  <c:v>-68.07650000000001</c:v>
                </c:pt>
                <c:pt idx="21819">
                  <c:v>-68.0745</c:v>
                </c:pt>
                <c:pt idx="21820">
                  <c:v>-68.072500000000005</c:v>
                </c:pt>
                <c:pt idx="21821">
                  <c:v>-68.07050000000001</c:v>
                </c:pt>
                <c:pt idx="21822">
                  <c:v>-68.0685</c:v>
                </c:pt>
                <c:pt idx="21823">
                  <c:v>-68.066500000000005</c:v>
                </c:pt>
                <c:pt idx="21824">
                  <c:v>-68.06450000000001</c:v>
                </c:pt>
                <c:pt idx="21825">
                  <c:v>-68.0625</c:v>
                </c:pt>
                <c:pt idx="21826">
                  <c:v>-68.060500000000005</c:v>
                </c:pt>
                <c:pt idx="21827">
                  <c:v>-68.058500000000009</c:v>
                </c:pt>
                <c:pt idx="21828">
                  <c:v>-68.0565</c:v>
                </c:pt>
                <c:pt idx="21829">
                  <c:v>-68.054500000000004</c:v>
                </c:pt>
                <c:pt idx="21830">
                  <c:v>-68.052500000000009</c:v>
                </c:pt>
                <c:pt idx="21831">
                  <c:v>-68.0505</c:v>
                </c:pt>
                <c:pt idx="21832">
                  <c:v>-68.048500000000004</c:v>
                </c:pt>
                <c:pt idx="21833">
                  <c:v>-68.046500000000009</c:v>
                </c:pt>
                <c:pt idx="21834">
                  <c:v>-68.044499999999999</c:v>
                </c:pt>
                <c:pt idx="21835">
                  <c:v>-68.042500000000004</c:v>
                </c:pt>
                <c:pt idx="21836">
                  <c:v>-68.040500000000009</c:v>
                </c:pt>
                <c:pt idx="21837">
                  <c:v>-68.038499999999999</c:v>
                </c:pt>
                <c:pt idx="21838">
                  <c:v>-68.036500000000004</c:v>
                </c:pt>
                <c:pt idx="21839">
                  <c:v>-68.034500000000008</c:v>
                </c:pt>
                <c:pt idx="21840">
                  <c:v>-68.032499999999999</c:v>
                </c:pt>
                <c:pt idx="21841">
                  <c:v>-68.030500000000004</c:v>
                </c:pt>
                <c:pt idx="21842">
                  <c:v>-68.028500000000008</c:v>
                </c:pt>
                <c:pt idx="21843">
                  <c:v>-68.026499999999999</c:v>
                </c:pt>
                <c:pt idx="21844">
                  <c:v>-68.024500000000003</c:v>
                </c:pt>
                <c:pt idx="21845">
                  <c:v>-68.022500000000008</c:v>
                </c:pt>
                <c:pt idx="21846">
                  <c:v>-68.020499999999998</c:v>
                </c:pt>
                <c:pt idx="21847">
                  <c:v>-68.018500000000003</c:v>
                </c:pt>
                <c:pt idx="21848">
                  <c:v>-68.016500000000008</c:v>
                </c:pt>
                <c:pt idx="21849">
                  <c:v>-68.014499999999998</c:v>
                </c:pt>
                <c:pt idx="21850">
                  <c:v>-68.012500000000003</c:v>
                </c:pt>
                <c:pt idx="21851">
                  <c:v>-68.010500000000008</c:v>
                </c:pt>
                <c:pt idx="21852">
                  <c:v>-68.008499999999998</c:v>
                </c:pt>
                <c:pt idx="21853">
                  <c:v>-68.006500000000003</c:v>
                </c:pt>
                <c:pt idx="21854">
                  <c:v>-68.004500000000007</c:v>
                </c:pt>
                <c:pt idx="21855">
                  <c:v>-68.002499999999998</c:v>
                </c:pt>
                <c:pt idx="21856">
                  <c:v>-68.000500000000002</c:v>
                </c:pt>
                <c:pt idx="21857">
                  <c:v>-67.998500000000007</c:v>
                </c:pt>
                <c:pt idx="21858">
                  <c:v>-67.996499999999997</c:v>
                </c:pt>
                <c:pt idx="21859">
                  <c:v>-67.994500000000002</c:v>
                </c:pt>
                <c:pt idx="21860">
                  <c:v>-67.992500000000007</c:v>
                </c:pt>
                <c:pt idx="21861">
                  <c:v>-67.990499999999997</c:v>
                </c:pt>
                <c:pt idx="21862">
                  <c:v>-67.988500000000016</c:v>
                </c:pt>
                <c:pt idx="21863">
                  <c:v>-67.986500000000007</c:v>
                </c:pt>
                <c:pt idx="21864">
                  <c:v>-67.984499999999997</c:v>
                </c:pt>
                <c:pt idx="21865">
                  <c:v>-67.982500000000016</c:v>
                </c:pt>
                <c:pt idx="21866">
                  <c:v>-67.980500000000006</c:v>
                </c:pt>
                <c:pt idx="21867">
                  <c:v>-67.978499999999997</c:v>
                </c:pt>
                <c:pt idx="21868">
                  <c:v>-67.976500000000016</c:v>
                </c:pt>
                <c:pt idx="21869">
                  <c:v>-67.974500000000006</c:v>
                </c:pt>
                <c:pt idx="21870">
                  <c:v>-67.972499999999997</c:v>
                </c:pt>
                <c:pt idx="21871">
                  <c:v>-67.970500000000015</c:v>
                </c:pt>
                <c:pt idx="21872">
                  <c:v>-67.968500000000006</c:v>
                </c:pt>
                <c:pt idx="21873">
                  <c:v>-67.966499999999996</c:v>
                </c:pt>
                <c:pt idx="21874">
                  <c:v>-67.964500000000015</c:v>
                </c:pt>
                <c:pt idx="21875">
                  <c:v>-67.962500000000006</c:v>
                </c:pt>
                <c:pt idx="21876">
                  <c:v>-67.960499999999996</c:v>
                </c:pt>
                <c:pt idx="21877">
                  <c:v>-67.958500000000015</c:v>
                </c:pt>
                <c:pt idx="21878">
                  <c:v>-67.956500000000005</c:v>
                </c:pt>
                <c:pt idx="21879">
                  <c:v>-67.954499999999996</c:v>
                </c:pt>
                <c:pt idx="21880">
                  <c:v>-67.952500000000015</c:v>
                </c:pt>
                <c:pt idx="21881">
                  <c:v>-67.950500000000005</c:v>
                </c:pt>
                <c:pt idx="21882">
                  <c:v>-67.948499999999996</c:v>
                </c:pt>
                <c:pt idx="21883">
                  <c:v>-67.946500000000015</c:v>
                </c:pt>
                <c:pt idx="21884">
                  <c:v>-67.944500000000005</c:v>
                </c:pt>
                <c:pt idx="21885">
                  <c:v>-67.942499999999995</c:v>
                </c:pt>
                <c:pt idx="21886">
                  <c:v>-67.940500000000014</c:v>
                </c:pt>
                <c:pt idx="21887">
                  <c:v>-67.938500000000005</c:v>
                </c:pt>
                <c:pt idx="21888">
                  <c:v>-67.936499999999995</c:v>
                </c:pt>
                <c:pt idx="21889">
                  <c:v>-67.934500000000014</c:v>
                </c:pt>
                <c:pt idx="21890">
                  <c:v>-67.932500000000005</c:v>
                </c:pt>
                <c:pt idx="21891">
                  <c:v>-67.930500000000009</c:v>
                </c:pt>
                <c:pt idx="21892">
                  <c:v>-67.928500000000014</c:v>
                </c:pt>
                <c:pt idx="21893">
                  <c:v>-67.926500000000004</c:v>
                </c:pt>
                <c:pt idx="21894">
                  <c:v>-67.924500000000009</c:v>
                </c:pt>
                <c:pt idx="21895">
                  <c:v>-67.922500000000014</c:v>
                </c:pt>
                <c:pt idx="21896">
                  <c:v>-67.920500000000004</c:v>
                </c:pt>
                <c:pt idx="21897">
                  <c:v>-67.918500000000009</c:v>
                </c:pt>
                <c:pt idx="21898">
                  <c:v>-67.916500000000013</c:v>
                </c:pt>
                <c:pt idx="21899">
                  <c:v>-67.914500000000004</c:v>
                </c:pt>
                <c:pt idx="21900">
                  <c:v>-67.912500000000009</c:v>
                </c:pt>
                <c:pt idx="21901">
                  <c:v>-67.910500000000013</c:v>
                </c:pt>
                <c:pt idx="21902">
                  <c:v>-67.908500000000004</c:v>
                </c:pt>
                <c:pt idx="21903">
                  <c:v>-67.906500000000008</c:v>
                </c:pt>
                <c:pt idx="21904">
                  <c:v>-67.904500000000013</c:v>
                </c:pt>
                <c:pt idx="21905">
                  <c:v>-67.902500000000003</c:v>
                </c:pt>
                <c:pt idx="21906">
                  <c:v>-67.900500000000008</c:v>
                </c:pt>
                <c:pt idx="21907">
                  <c:v>-67.898500000000013</c:v>
                </c:pt>
                <c:pt idx="21908">
                  <c:v>-67.896500000000003</c:v>
                </c:pt>
                <c:pt idx="21909">
                  <c:v>-67.894500000000008</c:v>
                </c:pt>
                <c:pt idx="21910">
                  <c:v>-67.892500000000013</c:v>
                </c:pt>
                <c:pt idx="21911">
                  <c:v>-67.890500000000003</c:v>
                </c:pt>
                <c:pt idx="21912">
                  <c:v>-67.888500000000008</c:v>
                </c:pt>
                <c:pt idx="21913">
                  <c:v>-67.886500000000012</c:v>
                </c:pt>
                <c:pt idx="21914">
                  <c:v>-67.884500000000003</c:v>
                </c:pt>
                <c:pt idx="21915">
                  <c:v>-67.882500000000007</c:v>
                </c:pt>
                <c:pt idx="21916">
                  <c:v>-67.880500000000012</c:v>
                </c:pt>
                <c:pt idx="21917">
                  <c:v>-67.878500000000003</c:v>
                </c:pt>
                <c:pt idx="21918">
                  <c:v>-67.876500000000007</c:v>
                </c:pt>
                <c:pt idx="21919">
                  <c:v>-67.874500000000012</c:v>
                </c:pt>
                <c:pt idx="21920">
                  <c:v>-67.872500000000002</c:v>
                </c:pt>
                <c:pt idx="21921">
                  <c:v>-67.870500000000007</c:v>
                </c:pt>
                <c:pt idx="21922">
                  <c:v>-67.868500000000012</c:v>
                </c:pt>
                <c:pt idx="21923">
                  <c:v>-67.866500000000002</c:v>
                </c:pt>
                <c:pt idx="21924">
                  <c:v>-67.864500000000007</c:v>
                </c:pt>
                <c:pt idx="21925">
                  <c:v>-67.862500000000011</c:v>
                </c:pt>
                <c:pt idx="21926">
                  <c:v>-67.860500000000002</c:v>
                </c:pt>
                <c:pt idx="21927">
                  <c:v>-67.858500000000006</c:v>
                </c:pt>
                <c:pt idx="21928">
                  <c:v>-67.856500000000011</c:v>
                </c:pt>
                <c:pt idx="21929">
                  <c:v>-67.854500000000002</c:v>
                </c:pt>
                <c:pt idx="21930">
                  <c:v>-67.852500000000006</c:v>
                </c:pt>
                <c:pt idx="21931">
                  <c:v>-67.850500000000011</c:v>
                </c:pt>
                <c:pt idx="21932">
                  <c:v>-67.848500000000001</c:v>
                </c:pt>
                <c:pt idx="21933">
                  <c:v>-67.846500000000006</c:v>
                </c:pt>
                <c:pt idx="21934">
                  <c:v>-67.844500000000011</c:v>
                </c:pt>
                <c:pt idx="21935">
                  <c:v>-67.842500000000001</c:v>
                </c:pt>
                <c:pt idx="21936">
                  <c:v>-67.840500000000006</c:v>
                </c:pt>
                <c:pt idx="21937">
                  <c:v>-67.83850000000001</c:v>
                </c:pt>
                <c:pt idx="21938">
                  <c:v>-67.836500000000001</c:v>
                </c:pt>
                <c:pt idx="21939">
                  <c:v>-67.834500000000006</c:v>
                </c:pt>
                <c:pt idx="21940">
                  <c:v>-67.83250000000001</c:v>
                </c:pt>
                <c:pt idx="21941">
                  <c:v>-67.830500000000001</c:v>
                </c:pt>
                <c:pt idx="21942">
                  <c:v>-67.828500000000005</c:v>
                </c:pt>
                <c:pt idx="21943">
                  <c:v>-67.82650000000001</c:v>
                </c:pt>
                <c:pt idx="21944">
                  <c:v>-67.8245</c:v>
                </c:pt>
                <c:pt idx="21945">
                  <c:v>-67.822500000000005</c:v>
                </c:pt>
                <c:pt idx="21946">
                  <c:v>-67.82050000000001</c:v>
                </c:pt>
                <c:pt idx="21947">
                  <c:v>-67.8185</c:v>
                </c:pt>
                <c:pt idx="21948">
                  <c:v>-67.816500000000005</c:v>
                </c:pt>
                <c:pt idx="21949">
                  <c:v>-67.81450000000001</c:v>
                </c:pt>
                <c:pt idx="21950">
                  <c:v>-67.8125</c:v>
                </c:pt>
                <c:pt idx="21951">
                  <c:v>-67.810500000000005</c:v>
                </c:pt>
                <c:pt idx="21952">
                  <c:v>-67.808500000000009</c:v>
                </c:pt>
                <c:pt idx="21953">
                  <c:v>-67.8065</c:v>
                </c:pt>
                <c:pt idx="21954">
                  <c:v>-67.804500000000004</c:v>
                </c:pt>
                <c:pt idx="21955">
                  <c:v>-67.802500000000009</c:v>
                </c:pt>
                <c:pt idx="21956">
                  <c:v>-67.8005</c:v>
                </c:pt>
                <c:pt idx="21957">
                  <c:v>-67.798500000000004</c:v>
                </c:pt>
                <c:pt idx="21958">
                  <c:v>-67.796500000000009</c:v>
                </c:pt>
                <c:pt idx="21959">
                  <c:v>-67.794499999999999</c:v>
                </c:pt>
                <c:pt idx="21960">
                  <c:v>-67.792500000000004</c:v>
                </c:pt>
                <c:pt idx="21961">
                  <c:v>-67.790500000000009</c:v>
                </c:pt>
                <c:pt idx="21962">
                  <c:v>-67.788499999999999</c:v>
                </c:pt>
                <c:pt idx="21963">
                  <c:v>-67.786500000000004</c:v>
                </c:pt>
                <c:pt idx="21964">
                  <c:v>-67.784500000000008</c:v>
                </c:pt>
                <c:pt idx="21965">
                  <c:v>-67.782499999999999</c:v>
                </c:pt>
                <c:pt idx="21966">
                  <c:v>-67.780500000000004</c:v>
                </c:pt>
                <c:pt idx="21967">
                  <c:v>-67.778500000000008</c:v>
                </c:pt>
                <c:pt idx="21968">
                  <c:v>-67.776499999999999</c:v>
                </c:pt>
                <c:pt idx="21969">
                  <c:v>-67.774500000000003</c:v>
                </c:pt>
                <c:pt idx="21970">
                  <c:v>-67.772500000000008</c:v>
                </c:pt>
                <c:pt idx="21971">
                  <c:v>-67.770499999999998</c:v>
                </c:pt>
                <c:pt idx="21972">
                  <c:v>-67.768500000000003</c:v>
                </c:pt>
                <c:pt idx="21973">
                  <c:v>-67.766500000000008</c:v>
                </c:pt>
                <c:pt idx="21974">
                  <c:v>-67.764499999999998</c:v>
                </c:pt>
                <c:pt idx="21975">
                  <c:v>-67.762500000000003</c:v>
                </c:pt>
                <c:pt idx="21976">
                  <c:v>-67.760500000000008</c:v>
                </c:pt>
                <c:pt idx="21977">
                  <c:v>-67.758499999999998</c:v>
                </c:pt>
                <c:pt idx="21978">
                  <c:v>-67.756500000000003</c:v>
                </c:pt>
                <c:pt idx="21979">
                  <c:v>-67.754500000000007</c:v>
                </c:pt>
                <c:pt idx="21980">
                  <c:v>-67.752499999999998</c:v>
                </c:pt>
                <c:pt idx="21981">
                  <c:v>-67.750500000000002</c:v>
                </c:pt>
                <c:pt idx="21982">
                  <c:v>-67.748500000000007</c:v>
                </c:pt>
                <c:pt idx="21983">
                  <c:v>-67.746499999999997</c:v>
                </c:pt>
                <c:pt idx="21984">
                  <c:v>-67.744500000000002</c:v>
                </c:pt>
                <c:pt idx="21985">
                  <c:v>-67.742500000000007</c:v>
                </c:pt>
                <c:pt idx="21986">
                  <c:v>-67.740499999999997</c:v>
                </c:pt>
                <c:pt idx="21987">
                  <c:v>-67.738500000000016</c:v>
                </c:pt>
                <c:pt idx="21988">
                  <c:v>-67.736500000000007</c:v>
                </c:pt>
                <c:pt idx="21989">
                  <c:v>-67.734499999999997</c:v>
                </c:pt>
                <c:pt idx="21990">
                  <c:v>-67.732500000000016</c:v>
                </c:pt>
                <c:pt idx="21991">
                  <c:v>-67.730500000000006</c:v>
                </c:pt>
                <c:pt idx="21992">
                  <c:v>-67.728499999999997</c:v>
                </c:pt>
                <c:pt idx="21993">
                  <c:v>-67.726500000000016</c:v>
                </c:pt>
                <c:pt idx="21994">
                  <c:v>-67.724500000000006</c:v>
                </c:pt>
                <c:pt idx="21995">
                  <c:v>-67.722499999999997</c:v>
                </c:pt>
                <c:pt idx="21996">
                  <c:v>-67.720500000000015</c:v>
                </c:pt>
                <c:pt idx="21997">
                  <c:v>-67.718500000000006</c:v>
                </c:pt>
                <c:pt idx="21998">
                  <c:v>-67.716499999999996</c:v>
                </c:pt>
                <c:pt idx="21999">
                  <c:v>-67.714500000000015</c:v>
                </c:pt>
                <c:pt idx="22000">
                  <c:v>-67.712500000000006</c:v>
                </c:pt>
                <c:pt idx="22001">
                  <c:v>-67.710499999999996</c:v>
                </c:pt>
                <c:pt idx="22002">
                  <c:v>-67.708500000000015</c:v>
                </c:pt>
                <c:pt idx="22003">
                  <c:v>-67.706500000000005</c:v>
                </c:pt>
                <c:pt idx="22004">
                  <c:v>-67.704499999999996</c:v>
                </c:pt>
                <c:pt idx="22005">
                  <c:v>-67.702500000000015</c:v>
                </c:pt>
                <c:pt idx="22006">
                  <c:v>-67.700500000000005</c:v>
                </c:pt>
                <c:pt idx="22007">
                  <c:v>-67.698499999999996</c:v>
                </c:pt>
                <c:pt idx="22008">
                  <c:v>-67.696500000000015</c:v>
                </c:pt>
                <c:pt idx="22009">
                  <c:v>-67.694500000000005</c:v>
                </c:pt>
                <c:pt idx="22010">
                  <c:v>-67.692499999999995</c:v>
                </c:pt>
                <c:pt idx="22011">
                  <c:v>-67.690500000000014</c:v>
                </c:pt>
                <c:pt idx="22012">
                  <c:v>-67.688500000000005</c:v>
                </c:pt>
                <c:pt idx="22013">
                  <c:v>-67.686499999999995</c:v>
                </c:pt>
                <c:pt idx="22014">
                  <c:v>-67.684500000000014</c:v>
                </c:pt>
                <c:pt idx="22015">
                  <c:v>-67.682500000000005</c:v>
                </c:pt>
                <c:pt idx="22016">
                  <c:v>-67.680500000000009</c:v>
                </c:pt>
                <c:pt idx="22017">
                  <c:v>-67.678500000000014</c:v>
                </c:pt>
                <c:pt idx="22018">
                  <c:v>-67.676500000000004</c:v>
                </c:pt>
                <c:pt idx="22019">
                  <c:v>-67.674500000000009</c:v>
                </c:pt>
                <c:pt idx="22020">
                  <c:v>-67.672500000000014</c:v>
                </c:pt>
                <c:pt idx="22021">
                  <c:v>-67.670500000000004</c:v>
                </c:pt>
                <c:pt idx="22022">
                  <c:v>-67.668500000000009</c:v>
                </c:pt>
                <c:pt idx="22023">
                  <c:v>-67.666500000000013</c:v>
                </c:pt>
                <c:pt idx="22024">
                  <c:v>-67.664500000000004</c:v>
                </c:pt>
                <c:pt idx="22025">
                  <c:v>-67.662500000000009</c:v>
                </c:pt>
                <c:pt idx="22026">
                  <c:v>-67.660500000000013</c:v>
                </c:pt>
                <c:pt idx="22027">
                  <c:v>-67.658500000000004</c:v>
                </c:pt>
                <c:pt idx="22028">
                  <c:v>-67.656500000000008</c:v>
                </c:pt>
                <c:pt idx="22029">
                  <c:v>-67.654500000000013</c:v>
                </c:pt>
                <c:pt idx="22030">
                  <c:v>-67.652500000000003</c:v>
                </c:pt>
                <c:pt idx="22031">
                  <c:v>-67.650500000000008</c:v>
                </c:pt>
                <c:pt idx="22032">
                  <c:v>-67.648500000000013</c:v>
                </c:pt>
                <c:pt idx="22033">
                  <c:v>-67.646500000000003</c:v>
                </c:pt>
                <c:pt idx="22034">
                  <c:v>-67.644500000000008</c:v>
                </c:pt>
                <c:pt idx="22035">
                  <c:v>-67.642500000000013</c:v>
                </c:pt>
                <c:pt idx="22036">
                  <c:v>-67.640500000000003</c:v>
                </c:pt>
                <c:pt idx="22037">
                  <c:v>-67.638500000000008</c:v>
                </c:pt>
                <c:pt idx="22038">
                  <c:v>-67.636500000000012</c:v>
                </c:pt>
                <c:pt idx="22039">
                  <c:v>-67.634500000000003</c:v>
                </c:pt>
                <c:pt idx="22040">
                  <c:v>-67.632500000000007</c:v>
                </c:pt>
                <c:pt idx="22041">
                  <c:v>-67.630500000000012</c:v>
                </c:pt>
                <c:pt idx="22042">
                  <c:v>-67.628500000000003</c:v>
                </c:pt>
                <c:pt idx="22043">
                  <c:v>-67.626500000000007</c:v>
                </c:pt>
                <c:pt idx="22044">
                  <c:v>-67.624500000000012</c:v>
                </c:pt>
                <c:pt idx="22045">
                  <c:v>-67.622500000000002</c:v>
                </c:pt>
                <c:pt idx="22046">
                  <c:v>-67.620500000000007</c:v>
                </c:pt>
                <c:pt idx="22047">
                  <c:v>-67.618500000000012</c:v>
                </c:pt>
                <c:pt idx="22048">
                  <c:v>-67.616500000000002</c:v>
                </c:pt>
                <c:pt idx="22049">
                  <c:v>-67.614500000000007</c:v>
                </c:pt>
                <c:pt idx="22050">
                  <c:v>-67.612500000000011</c:v>
                </c:pt>
                <c:pt idx="22051">
                  <c:v>-67.610500000000002</c:v>
                </c:pt>
                <c:pt idx="22052">
                  <c:v>-67.608500000000006</c:v>
                </c:pt>
                <c:pt idx="22053">
                  <c:v>-67.606500000000011</c:v>
                </c:pt>
                <c:pt idx="22054">
                  <c:v>-67.604500000000002</c:v>
                </c:pt>
                <c:pt idx="22055">
                  <c:v>-67.602500000000006</c:v>
                </c:pt>
                <c:pt idx="22056">
                  <c:v>-67.600500000000011</c:v>
                </c:pt>
                <c:pt idx="22057">
                  <c:v>-67.598500000000001</c:v>
                </c:pt>
                <c:pt idx="22058">
                  <c:v>-67.596500000000006</c:v>
                </c:pt>
                <c:pt idx="22059">
                  <c:v>-67.594500000000011</c:v>
                </c:pt>
                <c:pt idx="22060">
                  <c:v>-67.592500000000001</c:v>
                </c:pt>
                <c:pt idx="22061">
                  <c:v>-67.590500000000006</c:v>
                </c:pt>
                <c:pt idx="22062">
                  <c:v>-67.58850000000001</c:v>
                </c:pt>
                <c:pt idx="22063">
                  <c:v>-67.586500000000001</c:v>
                </c:pt>
                <c:pt idx="22064">
                  <c:v>-67.584500000000006</c:v>
                </c:pt>
                <c:pt idx="22065">
                  <c:v>-67.58250000000001</c:v>
                </c:pt>
                <c:pt idx="22066">
                  <c:v>-67.580500000000001</c:v>
                </c:pt>
                <c:pt idx="22067">
                  <c:v>-67.578500000000005</c:v>
                </c:pt>
                <c:pt idx="22068">
                  <c:v>-67.57650000000001</c:v>
                </c:pt>
                <c:pt idx="22069">
                  <c:v>-67.5745</c:v>
                </c:pt>
                <c:pt idx="22070">
                  <c:v>-67.572500000000005</c:v>
                </c:pt>
                <c:pt idx="22071">
                  <c:v>-67.57050000000001</c:v>
                </c:pt>
                <c:pt idx="22072">
                  <c:v>-67.5685</c:v>
                </c:pt>
                <c:pt idx="22073">
                  <c:v>-67.566500000000005</c:v>
                </c:pt>
                <c:pt idx="22074">
                  <c:v>-67.56450000000001</c:v>
                </c:pt>
                <c:pt idx="22075">
                  <c:v>-67.5625</c:v>
                </c:pt>
                <c:pt idx="22076">
                  <c:v>-67.560500000000005</c:v>
                </c:pt>
                <c:pt idx="22077">
                  <c:v>-67.558500000000009</c:v>
                </c:pt>
                <c:pt idx="22078">
                  <c:v>-67.5565</c:v>
                </c:pt>
                <c:pt idx="22079">
                  <c:v>-67.554500000000004</c:v>
                </c:pt>
                <c:pt idx="22080">
                  <c:v>-67.552500000000009</c:v>
                </c:pt>
                <c:pt idx="22081">
                  <c:v>-67.5505</c:v>
                </c:pt>
                <c:pt idx="22082">
                  <c:v>-67.548500000000004</c:v>
                </c:pt>
                <c:pt idx="22083">
                  <c:v>-67.546500000000009</c:v>
                </c:pt>
                <c:pt idx="22084">
                  <c:v>-67.544499999999999</c:v>
                </c:pt>
                <c:pt idx="22085">
                  <c:v>-67.542500000000004</c:v>
                </c:pt>
                <c:pt idx="22086">
                  <c:v>-67.540500000000009</c:v>
                </c:pt>
                <c:pt idx="22087">
                  <c:v>-67.538499999999999</c:v>
                </c:pt>
                <c:pt idx="22088">
                  <c:v>-67.536500000000004</c:v>
                </c:pt>
                <c:pt idx="22089">
                  <c:v>-67.534500000000008</c:v>
                </c:pt>
                <c:pt idx="22090">
                  <c:v>-67.532499999999999</c:v>
                </c:pt>
                <c:pt idx="22091">
                  <c:v>-67.530500000000004</c:v>
                </c:pt>
                <c:pt idx="22092">
                  <c:v>-67.528500000000008</c:v>
                </c:pt>
                <c:pt idx="22093">
                  <c:v>-67.526499999999999</c:v>
                </c:pt>
                <c:pt idx="22094">
                  <c:v>-67.524500000000003</c:v>
                </c:pt>
                <c:pt idx="22095">
                  <c:v>-67.522500000000008</c:v>
                </c:pt>
                <c:pt idx="22096">
                  <c:v>-67.520499999999998</c:v>
                </c:pt>
                <c:pt idx="22097">
                  <c:v>-67.518500000000003</c:v>
                </c:pt>
                <c:pt idx="22098">
                  <c:v>-67.516500000000008</c:v>
                </c:pt>
                <c:pt idx="22099">
                  <c:v>-67.514499999999998</c:v>
                </c:pt>
                <c:pt idx="22100">
                  <c:v>-67.512500000000003</c:v>
                </c:pt>
                <c:pt idx="22101">
                  <c:v>-67.510500000000008</c:v>
                </c:pt>
                <c:pt idx="22102">
                  <c:v>-67.508499999999998</c:v>
                </c:pt>
                <c:pt idx="22103">
                  <c:v>-67.506500000000003</c:v>
                </c:pt>
                <c:pt idx="22104">
                  <c:v>-67.504500000000007</c:v>
                </c:pt>
                <c:pt idx="22105">
                  <c:v>-67.502499999999998</c:v>
                </c:pt>
                <c:pt idx="22106">
                  <c:v>-67.500500000000002</c:v>
                </c:pt>
                <c:pt idx="22107">
                  <c:v>-67.498500000000007</c:v>
                </c:pt>
                <c:pt idx="22108">
                  <c:v>-67.496499999999997</c:v>
                </c:pt>
                <c:pt idx="22109">
                  <c:v>-67.494500000000002</c:v>
                </c:pt>
                <c:pt idx="22110">
                  <c:v>-67.492500000000007</c:v>
                </c:pt>
                <c:pt idx="22111">
                  <c:v>-67.490499999999997</c:v>
                </c:pt>
                <c:pt idx="22112">
                  <c:v>-67.488500000000016</c:v>
                </c:pt>
                <c:pt idx="22113">
                  <c:v>-67.486500000000007</c:v>
                </c:pt>
                <c:pt idx="22114">
                  <c:v>-67.484499999999997</c:v>
                </c:pt>
                <c:pt idx="22115">
                  <c:v>-67.482500000000016</c:v>
                </c:pt>
                <c:pt idx="22116">
                  <c:v>-67.480500000000006</c:v>
                </c:pt>
                <c:pt idx="22117">
                  <c:v>-67.478499999999997</c:v>
                </c:pt>
                <c:pt idx="22118">
                  <c:v>-67.476500000000016</c:v>
                </c:pt>
                <c:pt idx="22119">
                  <c:v>-67.474500000000006</c:v>
                </c:pt>
                <c:pt idx="22120">
                  <c:v>-67.472499999999997</c:v>
                </c:pt>
                <c:pt idx="22121">
                  <c:v>-67.470500000000015</c:v>
                </c:pt>
                <c:pt idx="22122">
                  <c:v>-67.468500000000006</c:v>
                </c:pt>
                <c:pt idx="22123">
                  <c:v>-67.466499999999996</c:v>
                </c:pt>
                <c:pt idx="22124">
                  <c:v>-67.464500000000015</c:v>
                </c:pt>
                <c:pt idx="22125">
                  <c:v>-67.462500000000006</c:v>
                </c:pt>
                <c:pt idx="22126">
                  <c:v>-67.460499999999996</c:v>
                </c:pt>
                <c:pt idx="22127">
                  <c:v>-67.458500000000015</c:v>
                </c:pt>
                <c:pt idx="22128">
                  <c:v>-67.456500000000005</c:v>
                </c:pt>
                <c:pt idx="22129">
                  <c:v>-67.454499999999996</c:v>
                </c:pt>
                <c:pt idx="22130">
                  <c:v>-67.452500000000015</c:v>
                </c:pt>
                <c:pt idx="22131">
                  <c:v>-67.450500000000005</c:v>
                </c:pt>
                <c:pt idx="22132">
                  <c:v>-67.448499999999996</c:v>
                </c:pt>
                <c:pt idx="22133">
                  <c:v>-67.446500000000015</c:v>
                </c:pt>
                <c:pt idx="22134">
                  <c:v>-67.444500000000005</c:v>
                </c:pt>
                <c:pt idx="22135">
                  <c:v>-67.442499999999995</c:v>
                </c:pt>
                <c:pt idx="22136">
                  <c:v>-67.440500000000014</c:v>
                </c:pt>
                <c:pt idx="22137">
                  <c:v>-67.438500000000005</c:v>
                </c:pt>
                <c:pt idx="22138">
                  <c:v>-67.436499999999995</c:v>
                </c:pt>
                <c:pt idx="22139">
                  <c:v>-67.434500000000014</c:v>
                </c:pt>
                <c:pt idx="22140">
                  <c:v>-67.432500000000005</c:v>
                </c:pt>
                <c:pt idx="22141">
                  <c:v>-67.430500000000009</c:v>
                </c:pt>
                <c:pt idx="22142">
                  <c:v>-67.428500000000014</c:v>
                </c:pt>
                <c:pt idx="22143">
                  <c:v>-67.426500000000004</c:v>
                </c:pt>
                <c:pt idx="22144">
                  <c:v>-67.424500000000009</c:v>
                </c:pt>
                <c:pt idx="22145">
                  <c:v>-67.422500000000014</c:v>
                </c:pt>
                <c:pt idx="22146">
                  <c:v>-67.420500000000004</c:v>
                </c:pt>
                <c:pt idx="22147">
                  <c:v>-67.418500000000009</c:v>
                </c:pt>
                <c:pt idx="22148">
                  <c:v>-67.416500000000013</c:v>
                </c:pt>
                <c:pt idx="22149">
                  <c:v>-67.414500000000004</c:v>
                </c:pt>
                <c:pt idx="22150">
                  <c:v>-67.412500000000009</c:v>
                </c:pt>
                <c:pt idx="22151">
                  <c:v>-67.410500000000013</c:v>
                </c:pt>
                <c:pt idx="22152">
                  <c:v>-67.408500000000004</c:v>
                </c:pt>
                <c:pt idx="22153">
                  <c:v>-67.406500000000008</c:v>
                </c:pt>
                <c:pt idx="22154">
                  <c:v>-67.404500000000013</c:v>
                </c:pt>
                <c:pt idx="22155">
                  <c:v>-67.402500000000003</c:v>
                </c:pt>
                <c:pt idx="22156">
                  <c:v>-67.400500000000008</c:v>
                </c:pt>
                <c:pt idx="22157">
                  <c:v>-67.398500000000013</c:v>
                </c:pt>
                <c:pt idx="22158">
                  <c:v>-67.396500000000003</c:v>
                </c:pt>
                <c:pt idx="22159">
                  <c:v>-67.394500000000008</c:v>
                </c:pt>
                <c:pt idx="22160">
                  <c:v>-67.392500000000013</c:v>
                </c:pt>
                <c:pt idx="22161">
                  <c:v>-67.390500000000003</c:v>
                </c:pt>
                <c:pt idx="22162">
                  <c:v>-67.388500000000008</c:v>
                </c:pt>
                <c:pt idx="22163">
                  <c:v>-67.386500000000012</c:v>
                </c:pt>
                <c:pt idx="22164">
                  <c:v>-67.384500000000003</c:v>
                </c:pt>
                <c:pt idx="22165">
                  <c:v>-67.382500000000007</c:v>
                </c:pt>
                <c:pt idx="22166">
                  <c:v>-67.380500000000012</c:v>
                </c:pt>
                <c:pt idx="22167">
                  <c:v>-67.378500000000003</c:v>
                </c:pt>
                <c:pt idx="22168">
                  <c:v>-67.376500000000007</c:v>
                </c:pt>
                <c:pt idx="22169">
                  <c:v>-67.374500000000012</c:v>
                </c:pt>
                <c:pt idx="22170">
                  <c:v>-67.372500000000002</c:v>
                </c:pt>
                <c:pt idx="22171">
                  <c:v>-67.370500000000007</c:v>
                </c:pt>
                <c:pt idx="22172">
                  <c:v>-67.368500000000012</c:v>
                </c:pt>
                <c:pt idx="22173">
                  <c:v>-67.366500000000002</c:v>
                </c:pt>
                <c:pt idx="22174">
                  <c:v>-67.364500000000007</c:v>
                </c:pt>
                <c:pt idx="22175">
                  <c:v>-67.362500000000011</c:v>
                </c:pt>
                <c:pt idx="22176">
                  <c:v>-67.360500000000002</c:v>
                </c:pt>
                <c:pt idx="22177">
                  <c:v>-67.358500000000006</c:v>
                </c:pt>
                <c:pt idx="22178">
                  <c:v>-67.356500000000011</c:v>
                </c:pt>
                <c:pt idx="22179">
                  <c:v>-67.354500000000002</c:v>
                </c:pt>
                <c:pt idx="22180">
                  <c:v>-67.352500000000006</c:v>
                </c:pt>
                <c:pt idx="22181">
                  <c:v>-67.350500000000011</c:v>
                </c:pt>
                <c:pt idx="22182">
                  <c:v>-67.348500000000001</c:v>
                </c:pt>
                <c:pt idx="22183">
                  <c:v>-67.346500000000006</c:v>
                </c:pt>
                <c:pt idx="22184">
                  <c:v>-67.344500000000011</c:v>
                </c:pt>
                <c:pt idx="22185">
                  <c:v>-67.342500000000001</c:v>
                </c:pt>
                <c:pt idx="22186">
                  <c:v>-67.340500000000006</c:v>
                </c:pt>
                <c:pt idx="22187">
                  <c:v>-67.33850000000001</c:v>
                </c:pt>
                <c:pt idx="22188">
                  <c:v>-67.336500000000001</c:v>
                </c:pt>
                <c:pt idx="22189">
                  <c:v>-67.334500000000006</c:v>
                </c:pt>
                <c:pt idx="22190">
                  <c:v>-67.33250000000001</c:v>
                </c:pt>
                <c:pt idx="22191">
                  <c:v>-67.330500000000001</c:v>
                </c:pt>
                <c:pt idx="22192">
                  <c:v>-67.328500000000005</c:v>
                </c:pt>
                <c:pt idx="22193">
                  <c:v>-67.32650000000001</c:v>
                </c:pt>
                <c:pt idx="22194">
                  <c:v>-67.3245</c:v>
                </c:pt>
                <c:pt idx="22195">
                  <c:v>-67.322500000000005</c:v>
                </c:pt>
                <c:pt idx="22196">
                  <c:v>-67.32050000000001</c:v>
                </c:pt>
                <c:pt idx="22197">
                  <c:v>-67.3185</c:v>
                </c:pt>
                <c:pt idx="22198">
                  <c:v>-67.316500000000005</c:v>
                </c:pt>
                <c:pt idx="22199">
                  <c:v>-67.31450000000001</c:v>
                </c:pt>
                <c:pt idx="22200">
                  <c:v>-67.3125</c:v>
                </c:pt>
                <c:pt idx="22201">
                  <c:v>-67.310500000000005</c:v>
                </c:pt>
                <c:pt idx="22202">
                  <c:v>-67.308500000000009</c:v>
                </c:pt>
                <c:pt idx="22203">
                  <c:v>-67.3065</c:v>
                </c:pt>
                <c:pt idx="22204">
                  <c:v>-67.304500000000004</c:v>
                </c:pt>
                <c:pt idx="22205">
                  <c:v>-67.302500000000009</c:v>
                </c:pt>
                <c:pt idx="22206">
                  <c:v>-67.3005</c:v>
                </c:pt>
                <c:pt idx="22207">
                  <c:v>-67.298500000000004</c:v>
                </c:pt>
                <c:pt idx="22208">
                  <c:v>-67.296500000000009</c:v>
                </c:pt>
                <c:pt idx="22209">
                  <c:v>-67.294499999999999</c:v>
                </c:pt>
                <c:pt idx="22210">
                  <c:v>-67.292500000000004</c:v>
                </c:pt>
                <c:pt idx="22211">
                  <c:v>-67.290500000000009</c:v>
                </c:pt>
                <c:pt idx="22212">
                  <c:v>-67.288499999999999</c:v>
                </c:pt>
                <c:pt idx="22213">
                  <c:v>-67.286500000000004</c:v>
                </c:pt>
                <c:pt idx="22214">
                  <c:v>-67.284500000000008</c:v>
                </c:pt>
                <c:pt idx="22215">
                  <c:v>-67.282499999999999</c:v>
                </c:pt>
                <c:pt idx="22216">
                  <c:v>-67.280500000000004</c:v>
                </c:pt>
                <c:pt idx="22217">
                  <c:v>-67.278500000000008</c:v>
                </c:pt>
                <c:pt idx="22218">
                  <c:v>-67.276499999999999</c:v>
                </c:pt>
                <c:pt idx="22219">
                  <c:v>-67.274500000000003</c:v>
                </c:pt>
                <c:pt idx="22220">
                  <c:v>-67.272500000000008</c:v>
                </c:pt>
                <c:pt idx="22221">
                  <c:v>-67.270499999999998</c:v>
                </c:pt>
                <c:pt idx="22222">
                  <c:v>-67.268500000000003</c:v>
                </c:pt>
                <c:pt idx="22223">
                  <c:v>-67.266500000000008</c:v>
                </c:pt>
                <c:pt idx="22224">
                  <c:v>-67.264499999999998</c:v>
                </c:pt>
                <c:pt idx="22225">
                  <c:v>-67.262500000000003</c:v>
                </c:pt>
                <c:pt idx="22226">
                  <c:v>-67.260500000000008</c:v>
                </c:pt>
                <c:pt idx="22227">
                  <c:v>-67.258499999999998</c:v>
                </c:pt>
                <c:pt idx="22228">
                  <c:v>-67.256500000000003</c:v>
                </c:pt>
                <c:pt idx="22229">
                  <c:v>-67.254500000000007</c:v>
                </c:pt>
                <c:pt idx="22230">
                  <c:v>-67.252499999999998</c:v>
                </c:pt>
                <c:pt idx="22231">
                  <c:v>-67.250500000000002</c:v>
                </c:pt>
                <c:pt idx="22232">
                  <c:v>-67.248500000000007</c:v>
                </c:pt>
                <c:pt idx="22233">
                  <c:v>-67.246499999999997</c:v>
                </c:pt>
                <c:pt idx="22234">
                  <c:v>-67.244500000000002</c:v>
                </c:pt>
                <c:pt idx="22235">
                  <c:v>-67.242500000000007</c:v>
                </c:pt>
                <c:pt idx="22236">
                  <c:v>-67.240499999999997</c:v>
                </c:pt>
                <c:pt idx="22237">
                  <c:v>-67.238500000000016</c:v>
                </c:pt>
                <c:pt idx="22238">
                  <c:v>-67.236500000000007</c:v>
                </c:pt>
                <c:pt idx="22239">
                  <c:v>-67.234499999999997</c:v>
                </c:pt>
                <c:pt idx="22240">
                  <c:v>-67.232500000000016</c:v>
                </c:pt>
                <c:pt idx="22241">
                  <c:v>-67.230500000000006</c:v>
                </c:pt>
                <c:pt idx="22242">
                  <c:v>-67.228499999999997</c:v>
                </c:pt>
                <c:pt idx="22243">
                  <c:v>-67.226500000000016</c:v>
                </c:pt>
                <c:pt idx="22244">
                  <c:v>-67.224500000000006</c:v>
                </c:pt>
                <c:pt idx="22245">
                  <c:v>-67.222499999999997</c:v>
                </c:pt>
                <c:pt idx="22246">
                  <c:v>-67.220500000000015</c:v>
                </c:pt>
                <c:pt idx="22247">
                  <c:v>-67.218500000000006</c:v>
                </c:pt>
                <c:pt idx="22248">
                  <c:v>-67.216499999999996</c:v>
                </c:pt>
                <c:pt idx="22249">
                  <c:v>-67.214500000000015</c:v>
                </c:pt>
                <c:pt idx="22250">
                  <c:v>-67.212500000000006</c:v>
                </c:pt>
                <c:pt idx="22251">
                  <c:v>-67.210499999999996</c:v>
                </c:pt>
                <c:pt idx="22252">
                  <c:v>-67.208500000000015</c:v>
                </c:pt>
                <c:pt idx="22253">
                  <c:v>-67.206500000000005</c:v>
                </c:pt>
                <c:pt idx="22254">
                  <c:v>-67.204499999999996</c:v>
                </c:pt>
                <c:pt idx="22255">
                  <c:v>-67.202500000000015</c:v>
                </c:pt>
                <c:pt idx="22256">
                  <c:v>-67.200500000000005</c:v>
                </c:pt>
                <c:pt idx="22257">
                  <c:v>-67.198499999999996</c:v>
                </c:pt>
                <c:pt idx="22258">
                  <c:v>-67.196500000000015</c:v>
                </c:pt>
                <c:pt idx="22259">
                  <c:v>-67.194500000000005</c:v>
                </c:pt>
                <c:pt idx="22260">
                  <c:v>-67.192499999999995</c:v>
                </c:pt>
                <c:pt idx="22261">
                  <c:v>-67.190500000000014</c:v>
                </c:pt>
                <c:pt idx="22262">
                  <c:v>-67.188500000000005</c:v>
                </c:pt>
                <c:pt idx="22263">
                  <c:v>-67.186499999999995</c:v>
                </c:pt>
                <c:pt idx="22264">
                  <c:v>-67.184500000000014</c:v>
                </c:pt>
                <c:pt idx="22265">
                  <c:v>-67.182500000000005</c:v>
                </c:pt>
                <c:pt idx="22266">
                  <c:v>-67.180500000000009</c:v>
                </c:pt>
                <c:pt idx="22267">
                  <c:v>-67.178500000000014</c:v>
                </c:pt>
                <c:pt idx="22268">
                  <c:v>-67.176500000000004</c:v>
                </c:pt>
                <c:pt idx="22269">
                  <c:v>-67.174500000000009</c:v>
                </c:pt>
                <c:pt idx="22270">
                  <c:v>-67.172500000000014</c:v>
                </c:pt>
                <c:pt idx="22271">
                  <c:v>-67.170500000000004</c:v>
                </c:pt>
                <c:pt idx="22272">
                  <c:v>-67.168500000000009</c:v>
                </c:pt>
                <c:pt idx="22273">
                  <c:v>-67.166500000000013</c:v>
                </c:pt>
                <c:pt idx="22274">
                  <c:v>-67.164500000000004</c:v>
                </c:pt>
                <c:pt idx="22275">
                  <c:v>-67.162500000000009</c:v>
                </c:pt>
                <c:pt idx="22276">
                  <c:v>-67.160500000000013</c:v>
                </c:pt>
                <c:pt idx="22277">
                  <c:v>-67.158500000000004</c:v>
                </c:pt>
                <c:pt idx="22278">
                  <c:v>-67.156500000000008</c:v>
                </c:pt>
                <c:pt idx="22279">
                  <c:v>-67.154500000000013</c:v>
                </c:pt>
                <c:pt idx="22280">
                  <c:v>-67.152500000000003</c:v>
                </c:pt>
                <c:pt idx="22281">
                  <c:v>-67.150500000000008</c:v>
                </c:pt>
                <c:pt idx="22282">
                  <c:v>-67.148500000000013</c:v>
                </c:pt>
                <c:pt idx="22283">
                  <c:v>-67.146500000000003</c:v>
                </c:pt>
                <c:pt idx="22284">
                  <c:v>-67.144500000000008</c:v>
                </c:pt>
                <c:pt idx="22285">
                  <c:v>-67.142500000000013</c:v>
                </c:pt>
                <c:pt idx="22286">
                  <c:v>-67.140500000000003</c:v>
                </c:pt>
                <c:pt idx="22287">
                  <c:v>-67.138500000000008</c:v>
                </c:pt>
                <c:pt idx="22288">
                  <c:v>-67.136500000000012</c:v>
                </c:pt>
                <c:pt idx="22289">
                  <c:v>-67.134500000000003</c:v>
                </c:pt>
                <c:pt idx="22290">
                  <c:v>-67.132500000000007</c:v>
                </c:pt>
                <c:pt idx="22291">
                  <c:v>-67.130500000000012</c:v>
                </c:pt>
                <c:pt idx="22292">
                  <c:v>-67.128500000000003</c:v>
                </c:pt>
                <c:pt idx="22293">
                  <c:v>-67.126500000000007</c:v>
                </c:pt>
                <c:pt idx="22294">
                  <c:v>-67.124500000000012</c:v>
                </c:pt>
                <c:pt idx="22295">
                  <c:v>-67.122500000000002</c:v>
                </c:pt>
                <c:pt idx="22296">
                  <c:v>-67.120500000000007</c:v>
                </c:pt>
                <c:pt idx="22297">
                  <c:v>-67.118500000000012</c:v>
                </c:pt>
                <c:pt idx="22298">
                  <c:v>-67.116500000000002</c:v>
                </c:pt>
                <c:pt idx="22299">
                  <c:v>-67.114500000000007</c:v>
                </c:pt>
                <c:pt idx="22300">
                  <c:v>-67.112500000000011</c:v>
                </c:pt>
                <c:pt idx="22301">
                  <c:v>-67.110500000000002</c:v>
                </c:pt>
                <c:pt idx="22302">
                  <c:v>-67.108500000000006</c:v>
                </c:pt>
                <c:pt idx="22303">
                  <c:v>-67.106500000000011</c:v>
                </c:pt>
                <c:pt idx="22304">
                  <c:v>-67.104500000000002</c:v>
                </c:pt>
                <c:pt idx="22305">
                  <c:v>-67.102500000000006</c:v>
                </c:pt>
                <c:pt idx="22306">
                  <c:v>-67.100500000000011</c:v>
                </c:pt>
                <c:pt idx="22307">
                  <c:v>-67.098500000000001</c:v>
                </c:pt>
                <c:pt idx="22308">
                  <c:v>-67.096500000000006</c:v>
                </c:pt>
                <c:pt idx="22309">
                  <c:v>-67.094500000000011</c:v>
                </c:pt>
                <c:pt idx="22310">
                  <c:v>-67.092500000000001</c:v>
                </c:pt>
                <c:pt idx="22311">
                  <c:v>-67.090500000000006</c:v>
                </c:pt>
                <c:pt idx="22312">
                  <c:v>-67.08850000000001</c:v>
                </c:pt>
                <c:pt idx="22313">
                  <c:v>-67.086500000000001</c:v>
                </c:pt>
                <c:pt idx="22314">
                  <c:v>-67.084500000000006</c:v>
                </c:pt>
                <c:pt idx="22315">
                  <c:v>-67.08250000000001</c:v>
                </c:pt>
                <c:pt idx="22316">
                  <c:v>-67.080500000000001</c:v>
                </c:pt>
                <c:pt idx="22317">
                  <c:v>-67.078500000000005</c:v>
                </c:pt>
                <c:pt idx="22318">
                  <c:v>-67.07650000000001</c:v>
                </c:pt>
                <c:pt idx="22319">
                  <c:v>-67.0745</c:v>
                </c:pt>
                <c:pt idx="22320">
                  <c:v>-67.072500000000005</c:v>
                </c:pt>
                <c:pt idx="22321">
                  <c:v>-67.07050000000001</c:v>
                </c:pt>
                <c:pt idx="22322">
                  <c:v>-67.0685</c:v>
                </c:pt>
                <c:pt idx="22323">
                  <c:v>-67.066500000000005</c:v>
                </c:pt>
                <c:pt idx="22324">
                  <c:v>-67.06450000000001</c:v>
                </c:pt>
                <c:pt idx="22325">
                  <c:v>-67.0625</c:v>
                </c:pt>
                <c:pt idx="22326">
                  <c:v>-67.060500000000005</c:v>
                </c:pt>
                <c:pt idx="22327">
                  <c:v>-67.058500000000009</c:v>
                </c:pt>
                <c:pt idx="22328">
                  <c:v>-67.0565</c:v>
                </c:pt>
                <c:pt idx="22329">
                  <c:v>-67.054500000000004</c:v>
                </c:pt>
                <c:pt idx="22330">
                  <c:v>-67.052500000000009</c:v>
                </c:pt>
                <c:pt idx="22331">
                  <c:v>-67.0505</c:v>
                </c:pt>
                <c:pt idx="22332">
                  <c:v>-67.048500000000004</c:v>
                </c:pt>
                <c:pt idx="22333">
                  <c:v>-67.046500000000009</c:v>
                </c:pt>
                <c:pt idx="22334">
                  <c:v>-67.044499999999999</c:v>
                </c:pt>
                <c:pt idx="22335">
                  <c:v>-67.042500000000004</c:v>
                </c:pt>
                <c:pt idx="22336">
                  <c:v>-67.040500000000009</c:v>
                </c:pt>
                <c:pt idx="22337">
                  <c:v>-67.038499999999999</c:v>
                </c:pt>
                <c:pt idx="22338">
                  <c:v>-67.036500000000004</c:v>
                </c:pt>
                <c:pt idx="22339">
                  <c:v>-67.034500000000008</c:v>
                </c:pt>
                <c:pt idx="22340">
                  <c:v>-67.032499999999999</c:v>
                </c:pt>
                <c:pt idx="22341">
                  <c:v>-67.030500000000004</c:v>
                </c:pt>
                <c:pt idx="22342">
                  <c:v>-67.028500000000008</c:v>
                </c:pt>
                <c:pt idx="22343">
                  <c:v>-67.026499999999999</c:v>
                </c:pt>
                <c:pt idx="22344">
                  <c:v>-67.024500000000003</c:v>
                </c:pt>
                <c:pt idx="22345">
                  <c:v>-67.022500000000008</c:v>
                </c:pt>
                <c:pt idx="22346">
                  <c:v>-67.020499999999998</c:v>
                </c:pt>
                <c:pt idx="22347">
                  <c:v>-67.018500000000003</c:v>
                </c:pt>
                <c:pt idx="22348">
                  <c:v>-67.016500000000008</c:v>
                </c:pt>
                <c:pt idx="22349">
                  <c:v>-67.014499999999998</c:v>
                </c:pt>
                <c:pt idx="22350">
                  <c:v>-67.012500000000003</c:v>
                </c:pt>
                <c:pt idx="22351">
                  <c:v>-67.010500000000008</c:v>
                </c:pt>
                <c:pt idx="22352">
                  <c:v>-67.008499999999998</c:v>
                </c:pt>
                <c:pt idx="22353">
                  <c:v>-67.006500000000003</c:v>
                </c:pt>
                <c:pt idx="22354">
                  <c:v>-67.004500000000007</c:v>
                </c:pt>
                <c:pt idx="22355">
                  <c:v>-67.002499999999998</c:v>
                </c:pt>
                <c:pt idx="22356">
                  <c:v>-67.000500000000002</c:v>
                </c:pt>
                <c:pt idx="22357">
                  <c:v>-66.998500000000007</c:v>
                </c:pt>
                <c:pt idx="22358">
                  <c:v>-66.996499999999997</c:v>
                </c:pt>
                <c:pt idx="22359">
                  <c:v>-66.994500000000002</c:v>
                </c:pt>
                <c:pt idx="22360">
                  <c:v>-66.992500000000007</c:v>
                </c:pt>
                <c:pt idx="22361">
                  <c:v>-66.990499999999997</c:v>
                </c:pt>
                <c:pt idx="22362">
                  <c:v>-66.988500000000016</c:v>
                </c:pt>
                <c:pt idx="22363">
                  <c:v>-66.986500000000007</c:v>
                </c:pt>
                <c:pt idx="22364">
                  <c:v>-66.984499999999997</c:v>
                </c:pt>
                <c:pt idx="22365">
                  <c:v>-66.982500000000016</c:v>
                </c:pt>
                <c:pt idx="22366">
                  <c:v>-66.980500000000006</c:v>
                </c:pt>
                <c:pt idx="22367">
                  <c:v>-66.978499999999997</c:v>
                </c:pt>
                <c:pt idx="22368">
                  <c:v>-66.976500000000016</c:v>
                </c:pt>
                <c:pt idx="22369">
                  <c:v>-66.974500000000006</c:v>
                </c:pt>
                <c:pt idx="22370">
                  <c:v>-66.972499999999997</c:v>
                </c:pt>
                <c:pt idx="22371">
                  <c:v>-66.970500000000015</c:v>
                </c:pt>
                <c:pt idx="22372">
                  <c:v>-66.968500000000006</c:v>
                </c:pt>
                <c:pt idx="22373">
                  <c:v>-66.966499999999996</c:v>
                </c:pt>
                <c:pt idx="22374">
                  <c:v>-66.964500000000015</c:v>
                </c:pt>
                <c:pt idx="22375">
                  <c:v>-66.962500000000006</c:v>
                </c:pt>
                <c:pt idx="22376">
                  <c:v>-66.960499999999996</c:v>
                </c:pt>
                <c:pt idx="22377">
                  <c:v>-66.958500000000015</c:v>
                </c:pt>
                <c:pt idx="22378">
                  <c:v>-66.956500000000005</c:v>
                </c:pt>
                <c:pt idx="22379">
                  <c:v>-66.954499999999996</c:v>
                </c:pt>
                <c:pt idx="22380">
                  <c:v>-66.952500000000015</c:v>
                </c:pt>
                <c:pt idx="22381">
                  <c:v>-66.950500000000005</c:v>
                </c:pt>
                <c:pt idx="22382">
                  <c:v>-66.948499999999996</c:v>
                </c:pt>
                <c:pt idx="22383">
                  <c:v>-66.946500000000015</c:v>
                </c:pt>
                <c:pt idx="22384">
                  <c:v>-66.944500000000005</c:v>
                </c:pt>
                <c:pt idx="22385">
                  <c:v>-66.942499999999995</c:v>
                </c:pt>
                <c:pt idx="22386">
                  <c:v>-66.940500000000014</c:v>
                </c:pt>
                <c:pt idx="22387">
                  <c:v>-66.938500000000005</c:v>
                </c:pt>
                <c:pt idx="22388">
                  <c:v>-66.936499999999995</c:v>
                </c:pt>
                <c:pt idx="22389">
                  <c:v>-66.934500000000014</c:v>
                </c:pt>
                <c:pt idx="22390">
                  <c:v>-66.932500000000005</c:v>
                </c:pt>
                <c:pt idx="22391">
                  <c:v>-66.930500000000009</c:v>
                </c:pt>
                <c:pt idx="22392">
                  <c:v>-66.928500000000014</c:v>
                </c:pt>
                <c:pt idx="22393">
                  <c:v>-66.926500000000004</c:v>
                </c:pt>
                <c:pt idx="22394">
                  <c:v>-66.924500000000009</c:v>
                </c:pt>
                <c:pt idx="22395">
                  <c:v>-66.922500000000014</c:v>
                </c:pt>
                <c:pt idx="22396">
                  <c:v>-66.920500000000004</c:v>
                </c:pt>
                <c:pt idx="22397">
                  <c:v>-66.918500000000009</c:v>
                </c:pt>
                <c:pt idx="22398">
                  <c:v>-66.916500000000013</c:v>
                </c:pt>
                <c:pt idx="22399">
                  <c:v>-66.914500000000004</c:v>
                </c:pt>
                <c:pt idx="22400">
                  <c:v>-66.912500000000009</c:v>
                </c:pt>
                <c:pt idx="22401">
                  <c:v>-66.910500000000013</c:v>
                </c:pt>
                <c:pt idx="22402">
                  <c:v>-66.908500000000004</c:v>
                </c:pt>
                <c:pt idx="22403">
                  <c:v>-66.906500000000008</c:v>
                </c:pt>
                <c:pt idx="22404">
                  <c:v>-66.904500000000013</c:v>
                </c:pt>
                <c:pt idx="22405">
                  <c:v>-66.902500000000003</c:v>
                </c:pt>
                <c:pt idx="22406">
                  <c:v>-66.900500000000008</c:v>
                </c:pt>
                <c:pt idx="22407">
                  <c:v>-66.898500000000013</c:v>
                </c:pt>
                <c:pt idx="22408">
                  <c:v>-66.896500000000003</c:v>
                </c:pt>
                <c:pt idx="22409">
                  <c:v>-66.894500000000008</c:v>
                </c:pt>
                <c:pt idx="22410">
                  <c:v>-66.892500000000013</c:v>
                </c:pt>
                <c:pt idx="22411">
                  <c:v>-66.890500000000003</c:v>
                </c:pt>
                <c:pt idx="22412">
                  <c:v>-66.888500000000008</c:v>
                </c:pt>
                <c:pt idx="22413">
                  <c:v>-66.886500000000012</c:v>
                </c:pt>
                <c:pt idx="22414">
                  <c:v>-66.884500000000003</c:v>
                </c:pt>
                <c:pt idx="22415">
                  <c:v>-66.882500000000007</c:v>
                </c:pt>
                <c:pt idx="22416">
                  <c:v>-66.880500000000012</c:v>
                </c:pt>
                <c:pt idx="22417">
                  <c:v>-66.878500000000003</c:v>
                </c:pt>
                <c:pt idx="22418">
                  <c:v>-66.876500000000007</c:v>
                </c:pt>
                <c:pt idx="22419">
                  <c:v>-66.874500000000012</c:v>
                </c:pt>
                <c:pt idx="22420">
                  <c:v>-66.872500000000002</c:v>
                </c:pt>
                <c:pt idx="22421">
                  <c:v>-66.870500000000007</c:v>
                </c:pt>
                <c:pt idx="22422">
                  <c:v>-66.868500000000012</c:v>
                </c:pt>
                <c:pt idx="22423">
                  <c:v>-66.866500000000002</c:v>
                </c:pt>
                <c:pt idx="22424">
                  <c:v>-66.864500000000007</c:v>
                </c:pt>
                <c:pt idx="22425">
                  <c:v>-66.862500000000011</c:v>
                </c:pt>
                <c:pt idx="22426">
                  <c:v>-66.860500000000002</c:v>
                </c:pt>
                <c:pt idx="22427">
                  <c:v>-66.858500000000006</c:v>
                </c:pt>
                <c:pt idx="22428">
                  <c:v>-66.856500000000011</c:v>
                </c:pt>
                <c:pt idx="22429">
                  <c:v>-66.854500000000002</c:v>
                </c:pt>
                <c:pt idx="22430">
                  <c:v>-66.852500000000006</c:v>
                </c:pt>
                <c:pt idx="22431">
                  <c:v>-66.850500000000011</c:v>
                </c:pt>
                <c:pt idx="22432">
                  <c:v>-66.848500000000001</c:v>
                </c:pt>
                <c:pt idx="22433">
                  <c:v>-66.846500000000006</c:v>
                </c:pt>
                <c:pt idx="22434">
                  <c:v>-66.844500000000011</c:v>
                </c:pt>
                <c:pt idx="22435">
                  <c:v>-66.842500000000001</c:v>
                </c:pt>
                <c:pt idx="22436">
                  <c:v>-66.840500000000006</c:v>
                </c:pt>
                <c:pt idx="22437">
                  <c:v>-66.83850000000001</c:v>
                </c:pt>
                <c:pt idx="22438">
                  <c:v>-66.836500000000001</c:v>
                </c:pt>
                <c:pt idx="22439">
                  <c:v>-66.834500000000006</c:v>
                </c:pt>
                <c:pt idx="22440">
                  <c:v>-66.83250000000001</c:v>
                </c:pt>
                <c:pt idx="22441">
                  <c:v>-66.830500000000001</c:v>
                </c:pt>
                <c:pt idx="22442">
                  <c:v>-66.828500000000005</c:v>
                </c:pt>
                <c:pt idx="22443">
                  <c:v>-66.82650000000001</c:v>
                </c:pt>
                <c:pt idx="22444">
                  <c:v>-66.8245</c:v>
                </c:pt>
                <c:pt idx="22445">
                  <c:v>-66.822500000000005</c:v>
                </c:pt>
                <c:pt idx="22446">
                  <c:v>-66.82050000000001</c:v>
                </c:pt>
                <c:pt idx="22447">
                  <c:v>-66.8185</c:v>
                </c:pt>
                <c:pt idx="22448">
                  <c:v>-66.816500000000005</c:v>
                </c:pt>
                <c:pt idx="22449">
                  <c:v>-66.81450000000001</c:v>
                </c:pt>
                <c:pt idx="22450">
                  <c:v>-66.8125</c:v>
                </c:pt>
                <c:pt idx="22451">
                  <c:v>-66.810500000000005</c:v>
                </c:pt>
                <c:pt idx="22452">
                  <c:v>-66.808500000000009</c:v>
                </c:pt>
                <c:pt idx="22453">
                  <c:v>-66.8065</c:v>
                </c:pt>
                <c:pt idx="22454">
                  <c:v>-66.804500000000004</c:v>
                </c:pt>
                <c:pt idx="22455">
                  <c:v>-66.802500000000009</c:v>
                </c:pt>
                <c:pt idx="22456">
                  <c:v>-66.8005</c:v>
                </c:pt>
                <c:pt idx="22457">
                  <c:v>-66.798500000000004</c:v>
                </c:pt>
                <c:pt idx="22458">
                  <c:v>-66.796500000000009</c:v>
                </c:pt>
                <c:pt idx="22459">
                  <c:v>-66.794499999999999</c:v>
                </c:pt>
                <c:pt idx="22460">
                  <c:v>-66.792500000000004</c:v>
                </c:pt>
                <c:pt idx="22461">
                  <c:v>-66.790500000000009</c:v>
                </c:pt>
                <c:pt idx="22462">
                  <c:v>-66.788499999999999</c:v>
                </c:pt>
                <c:pt idx="22463">
                  <c:v>-66.786500000000004</c:v>
                </c:pt>
                <c:pt idx="22464">
                  <c:v>-66.784500000000008</c:v>
                </c:pt>
                <c:pt idx="22465">
                  <c:v>-66.782499999999999</c:v>
                </c:pt>
                <c:pt idx="22466">
                  <c:v>-66.780500000000004</c:v>
                </c:pt>
                <c:pt idx="22467">
                  <c:v>-66.778500000000008</c:v>
                </c:pt>
                <c:pt idx="22468">
                  <c:v>-66.776499999999999</c:v>
                </c:pt>
                <c:pt idx="22469">
                  <c:v>-66.774500000000003</c:v>
                </c:pt>
                <c:pt idx="22470">
                  <c:v>-66.772500000000008</c:v>
                </c:pt>
                <c:pt idx="22471">
                  <c:v>-66.770499999999998</c:v>
                </c:pt>
                <c:pt idx="22472">
                  <c:v>-66.768500000000003</c:v>
                </c:pt>
                <c:pt idx="22473">
                  <c:v>-66.766500000000008</c:v>
                </c:pt>
                <c:pt idx="22474">
                  <c:v>-66.764499999999998</c:v>
                </c:pt>
                <c:pt idx="22475">
                  <c:v>-66.762500000000003</c:v>
                </c:pt>
                <c:pt idx="22476">
                  <c:v>-66.760500000000008</c:v>
                </c:pt>
                <c:pt idx="22477">
                  <c:v>-66.758499999999998</c:v>
                </c:pt>
                <c:pt idx="22478">
                  <c:v>-66.756500000000003</c:v>
                </c:pt>
                <c:pt idx="22479">
                  <c:v>-66.754500000000007</c:v>
                </c:pt>
                <c:pt idx="22480">
                  <c:v>-66.752499999999998</c:v>
                </c:pt>
                <c:pt idx="22481">
                  <c:v>-66.750500000000002</c:v>
                </c:pt>
                <c:pt idx="22482">
                  <c:v>-66.748500000000007</c:v>
                </c:pt>
                <c:pt idx="22483">
                  <c:v>-66.746499999999997</c:v>
                </c:pt>
                <c:pt idx="22484">
                  <c:v>-66.744500000000002</c:v>
                </c:pt>
                <c:pt idx="22485">
                  <c:v>-66.742500000000007</c:v>
                </c:pt>
                <c:pt idx="22486">
                  <c:v>-66.740499999999997</c:v>
                </c:pt>
                <c:pt idx="22487">
                  <c:v>-66.738500000000016</c:v>
                </c:pt>
                <c:pt idx="22488">
                  <c:v>-66.736500000000007</c:v>
                </c:pt>
                <c:pt idx="22489">
                  <c:v>-66.734499999999997</c:v>
                </c:pt>
                <c:pt idx="22490">
                  <c:v>-66.732500000000016</c:v>
                </c:pt>
                <c:pt idx="22491">
                  <c:v>-66.730500000000006</c:v>
                </c:pt>
                <c:pt idx="22492">
                  <c:v>-66.728499999999997</c:v>
                </c:pt>
                <c:pt idx="22493">
                  <c:v>-66.726500000000016</c:v>
                </c:pt>
                <c:pt idx="22494">
                  <c:v>-66.724500000000006</c:v>
                </c:pt>
                <c:pt idx="22495">
                  <c:v>-66.722499999999997</c:v>
                </c:pt>
                <c:pt idx="22496">
                  <c:v>-66.720500000000015</c:v>
                </c:pt>
                <c:pt idx="22497">
                  <c:v>-66.718500000000006</c:v>
                </c:pt>
                <c:pt idx="22498">
                  <c:v>-66.716499999999996</c:v>
                </c:pt>
                <c:pt idx="22499">
                  <c:v>-66.714500000000015</c:v>
                </c:pt>
                <c:pt idx="22500">
                  <c:v>-66.712500000000006</c:v>
                </c:pt>
                <c:pt idx="22501">
                  <c:v>-66.710499999999996</c:v>
                </c:pt>
                <c:pt idx="22502">
                  <c:v>-66.708500000000015</c:v>
                </c:pt>
                <c:pt idx="22503">
                  <c:v>-66.706500000000005</c:v>
                </c:pt>
                <c:pt idx="22504">
                  <c:v>-66.704499999999996</c:v>
                </c:pt>
                <c:pt idx="22505">
                  <c:v>-66.702500000000015</c:v>
                </c:pt>
                <c:pt idx="22506">
                  <c:v>-66.700500000000005</c:v>
                </c:pt>
                <c:pt idx="22507">
                  <c:v>-66.698499999999996</c:v>
                </c:pt>
                <c:pt idx="22508">
                  <c:v>-66.696500000000015</c:v>
                </c:pt>
                <c:pt idx="22509">
                  <c:v>-66.694500000000005</c:v>
                </c:pt>
                <c:pt idx="22510">
                  <c:v>-66.692499999999995</c:v>
                </c:pt>
                <c:pt idx="22511">
                  <c:v>-66.690500000000014</c:v>
                </c:pt>
                <c:pt idx="22512">
                  <c:v>-66.688500000000005</c:v>
                </c:pt>
                <c:pt idx="22513">
                  <c:v>-66.686499999999995</c:v>
                </c:pt>
                <c:pt idx="22514">
                  <c:v>-66.684500000000014</c:v>
                </c:pt>
                <c:pt idx="22515">
                  <c:v>-66.682500000000005</c:v>
                </c:pt>
                <c:pt idx="22516">
                  <c:v>-66.680500000000009</c:v>
                </c:pt>
                <c:pt idx="22517">
                  <c:v>-66.678500000000014</c:v>
                </c:pt>
                <c:pt idx="22518">
                  <c:v>-66.676500000000004</c:v>
                </c:pt>
                <c:pt idx="22519">
                  <c:v>-66.674500000000009</c:v>
                </c:pt>
                <c:pt idx="22520">
                  <c:v>-66.672500000000014</c:v>
                </c:pt>
                <c:pt idx="22521">
                  <c:v>-66.670500000000004</c:v>
                </c:pt>
                <c:pt idx="22522">
                  <c:v>-66.668500000000009</c:v>
                </c:pt>
                <c:pt idx="22523">
                  <c:v>-66.666500000000013</c:v>
                </c:pt>
                <c:pt idx="22524">
                  <c:v>-66.664500000000004</c:v>
                </c:pt>
                <c:pt idx="22525">
                  <c:v>-66.662500000000009</c:v>
                </c:pt>
                <c:pt idx="22526">
                  <c:v>-66.660500000000013</c:v>
                </c:pt>
                <c:pt idx="22527">
                  <c:v>-66.658500000000004</c:v>
                </c:pt>
                <c:pt idx="22528">
                  <c:v>-66.656500000000008</c:v>
                </c:pt>
                <c:pt idx="22529">
                  <c:v>-66.654500000000013</c:v>
                </c:pt>
                <c:pt idx="22530">
                  <c:v>-66.652500000000003</c:v>
                </c:pt>
                <c:pt idx="22531">
                  <c:v>-66.650500000000008</c:v>
                </c:pt>
                <c:pt idx="22532">
                  <c:v>-66.648500000000013</c:v>
                </c:pt>
                <c:pt idx="22533">
                  <c:v>-66.646500000000003</c:v>
                </c:pt>
                <c:pt idx="22534">
                  <c:v>-66.644500000000008</c:v>
                </c:pt>
                <c:pt idx="22535">
                  <c:v>-66.642500000000013</c:v>
                </c:pt>
                <c:pt idx="22536">
                  <c:v>-66.640500000000003</c:v>
                </c:pt>
                <c:pt idx="22537">
                  <c:v>-66.638500000000008</c:v>
                </c:pt>
                <c:pt idx="22538">
                  <c:v>-66.636500000000012</c:v>
                </c:pt>
                <c:pt idx="22539">
                  <c:v>-66.634500000000003</c:v>
                </c:pt>
                <c:pt idx="22540">
                  <c:v>-66.632500000000007</c:v>
                </c:pt>
                <c:pt idx="22541">
                  <c:v>-66.630500000000012</c:v>
                </c:pt>
                <c:pt idx="22542">
                  <c:v>-66.628500000000003</c:v>
                </c:pt>
                <c:pt idx="22543">
                  <c:v>-66.626500000000007</c:v>
                </c:pt>
                <c:pt idx="22544">
                  <c:v>-66.624500000000012</c:v>
                </c:pt>
                <c:pt idx="22545">
                  <c:v>-66.622500000000002</c:v>
                </c:pt>
                <c:pt idx="22546">
                  <c:v>-66.620500000000007</c:v>
                </c:pt>
                <c:pt idx="22547">
                  <c:v>-66.618500000000012</c:v>
                </c:pt>
                <c:pt idx="22548">
                  <c:v>-66.616500000000002</c:v>
                </c:pt>
                <c:pt idx="22549">
                  <c:v>-66.614500000000007</c:v>
                </c:pt>
                <c:pt idx="22550">
                  <c:v>-66.612500000000011</c:v>
                </c:pt>
                <c:pt idx="22551">
                  <c:v>-66.610500000000002</c:v>
                </c:pt>
                <c:pt idx="22552">
                  <c:v>-66.608500000000006</c:v>
                </c:pt>
                <c:pt idx="22553">
                  <c:v>-66.606500000000011</c:v>
                </c:pt>
                <c:pt idx="22554">
                  <c:v>-66.604500000000002</c:v>
                </c:pt>
                <c:pt idx="22555">
                  <c:v>-66.602500000000006</c:v>
                </c:pt>
                <c:pt idx="22556">
                  <c:v>-66.600500000000011</c:v>
                </c:pt>
                <c:pt idx="22557">
                  <c:v>-66.598500000000001</c:v>
                </c:pt>
                <c:pt idx="22558">
                  <c:v>-66.596500000000006</c:v>
                </c:pt>
                <c:pt idx="22559">
                  <c:v>-66.594500000000011</c:v>
                </c:pt>
                <c:pt idx="22560">
                  <c:v>-66.592500000000001</c:v>
                </c:pt>
                <c:pt idx="22561">
                  <c:v>-66.590500000000006</c:v>
                </c:pt>
                <c:pt idx="22562">
                  <c:v>-66.58850000000001</c:v>
                </c:pt>
                <c:pt idx="22563">
                  <c:v>-66.586500000000001</c:v>
                </c:pt>
                <c:pt idx="22564">
                  <c:v>-66.584500000000006</c:v>
                </c:pt>
                <c:pt idx="22565">
                  <c:v>-66.58250000000001</c:v>
                </c:pt>
                <c:pt idx="22566">
                  <c:v>-66.580500000000001</c:v>
                </c:pt>
                <c:pt idx="22567">
                  <c:v>-66.578500000000005</c:v>
                </c:pt>
                <c:pt idx="22568">
                  <c:v>-66.57650000000001</c:v>
                </c:pt>
                <c:pt idx="22569">
                  <c:v>-66.5745</c:v>
                </c:pt>
                <c:pt idx="22570">
                  <c:v>-66.572500000000005</c:v>
                </c:pt>
                <c:pt idx="22571">
                  <c:v>-66.57050000000001</c:v>
                </c:pt>
                <c:pt idx="22572">
                  <c:v>-66.5685</c:v>
                </c:pt>
                <c:pt idx="22573">
                  <c:v>-66.566500000000005</c:v>
                </c:pt>
                <c:pt idx="22574">
                  <c:v>-66.56450000000001</c:v>
                </c:pt>
                <c:pt idx="22575">
                  <c:v>-66.5625</c:v>
                </c:pt>
                <c:pt idx="22576">
                  <c:v>-66.560500000000005</c:v>
                </c:pt>
                <c:pt idx="22577">
                  <c:v>-66.558500000000009</c:v>
                </c:pt>
                <c:pt idx="22578">
                  <c:v>-66.5565</c:v>
                </c:pt>
                <c:pt idx="22579">
                  <c:v>-66.554500000000004</c:v>
                </c:pt>
                <c:pt idx="22580">
                  <c:v>-66.552500000000009</c:v>
                </c:pt>
                <c:pt idx="22581">
                  <c:v>-66.5505</c:v>
                </c:pt>
                <c:pt idx="22582">
                  <c:v>-66.548500000000004</c:v>
                </c:pt>
                <c:pt idx="22583">
                  <c:v>-66.546500000000009</c:v>
                </c:pt>
                <c:pt idx="22584">
                  <c:v>-66.544499999999999</c:v>
                </c:pt>
                <c:pt idx="22585">
                  <c:v>-66.542500000000004</c:v>
                </c:pt>
                <c:pt idx="22586">
                  <c:v>-66.540500000000009</c:v>
                </c:pt>
                <c:pt idx="22587">
                  <c:v>-66.538499999999999</c:v>
                </c:pt>
                <c:pt idx="22588">
                  <c:v>-66.536500000000004</c:v>
                </c:pt>
                <c:pt idx="22589">
                  <c:v>-66.534500000000008</c:v>
                </c:pt>
                <c:pt idx="22590">
                  <c:v>-66.532499999999999</c:v>
                </c:pt>
                <c:pt idx="22591">
                  <c:v>-66.530500000000004</c:v>
                </c:pt>
                <c:pt idx="22592">
                  <c:v>-66.528500000000008</c:v>
                </c:pt>
                <c:pt idx="22593">
                  <c:v>-66.526499999999999</c:v>
                </c:pt>
                <c:pt idx="22594">
                  <c:v>-66.524500000000003</c:v>
                </c:pt>
                <c:pt idx="22595">
                  <c:v>-66.522500000000008</c:v>
                </c:pt>
                <c:pt idx="22596">
                  <c:v>-66.520499999999998</c:v>
                </c:pt>
                <c:pt idx="22597">
                  <c:v>-66.518500000000003</c:v>
                </c:pt>
                <c:pt idx="22598">
                  <c:v>-66.516500000000008</c:v>
                </c:pt>
                <c:pt idx="22599">
                  <c:v>-66.514499999999998</c:v>
                </c:pt>
                <c:pt idx="22600">
                  <c:v>-66.512500000000003</c:v>
                </c:pt>
                <c:pt idx="22601">
                  <c:v>-66.510500000000008</c:v>
                </c:pt>
                <c:pt idx="22602">
                  <c:v>-66.508499999999998</c:v>
                </c:pt>
                <c:pt idx="22603">
                  <c:v>-66.506500000000003</c:v>
                </c:pt>
                <c:pt idx="22604">
                  <c:v>-66.504500000000007</c:v>
                </c:pt>
                <c:pt idx="22605">
                  <c:v>-66.502499999999998</c:v>
                </c:pt>
                <c:pt idx="22606">
                  <c:v>-66.500500000000002</c:v>
                </c:pt>
                <c:pt idx="22607">
                  <c:v>-66.498500000000007</c:v>
                </c:pt>
                <c:pt idx="22608">
                  <c:v>-66.496499999999997</c:v>
                </c:pt>
                <c:pt idx="22609">
                  <c:v>-66.494500000000002</c:v>
                </c:pt>
                <c:pt idx="22610">
                  <c:v>-66.492500000000007</c:v>
                </c:pt>
                <c:pt idx="22611">
                  <c:v>-66.490499999999997</c:v>
                </c:pt>
                <c:pt idx="22612">
                  <c:v>-66.488500000000016</c:v>
                </c:pt>
                <c:pt idx="22613">
                  <c:v>-66.486500000000007</c:v>
                </c:pt>
                <c:pt idx="22614">
                  <c:v>-66.484499999999997</c:v>
                </c:pt>
                <c:pt idx="22615">
                  <c:v>-66.482500000000016</c:v>
                </c:pt>
                <c:pt idx="22616">
                  <c:v>-66.480500000000006</c:v>
                </c:pt>
                <c:pt idx="22617">
                  <c:v>-66.478499999999997</c:v>
                </c:pt>
                <c:pt idx="22618">
                  <c:v>-66.476500000000016</c:v>
                </c:pt>
                <c:pt idx="22619">
                  <c:v>-66.474500000000006</c:v>
                </c:pt>
                <c:pt idx="22620">
                  <c:v>-66.472499999999997</c:v>
                </c:pt>
                <c:pt idx="22621">
                  <c:v>-66.470500000000015</c:v>
                </c:pt>
                <c:pt idx="22622">
                  <c:v>-66.468500000000006</c:v>
                </c:pt>
                <c:pt idx="22623">
                  <c:v>-66.466499999999996</c:v>
                </c:pt>
                <c:pt idx="22624">
                  <c:v>-66.464500000000015</c:v>
                </c:pt>
                <c:pt idx="22625">
                  <c:v>-66.462500000000006</c:v>
                </c:pt>
                <c:pt idx="22626">
                  <c:v>-66.460499999999996</c:v>
                </c:pt>
                <c:pt idx="22627">
                  <c:v>-66.458500000000015</c:v>
                </c:pt>
                <c:pt idx="22628">
                  <c:v>-66.456500000000005</c:v>
                </c:pt>
                <c:pt idx="22629">
                  <c:v>-66.454499999999996</c:v>
                </c:pt>
                <c:pt idx="22630">
                  <c:v>-66.452500000000015</c:v>
                </c:pt>
                <c:pt idx="22631">
                  <c:v>-66.450500000000005</c:v>
                </c:pt>
                <c:pt idx="22632">
                  <c:v>-66.448499999999996</c:v>
                </c:pt>
                <c:pt idx="22633">
                  <c:v>-66.446500000000015</c:v>
                </c:pt>
                <c:pt idx="22634">
                  <c:v>-66.444500000000005</c:v>
                </c:pt>
                <c:pt idx="22635">
                  <c:v>-66.442499999999995</c:v>
                </c:pt>
                <c:pt idx="22636">
                  <c:v>-66.440500000000014</c:v>
                </c:pt>
                <c:pt idx="22637">
                  <c:v>-66.438500000000005</c:v>
                </c:pt>
                <c:pt idx="22638">
                  <c:v>-66.436499999999995</c:v>
                </c:pt>
                <c:pt idx="22639">
                  <c:v>-66.434500000000014</c:v>
                </c:pt>
                <c:pt idx="22640">
                  <c:v>-66.432500000000005</c:v>
                </c:pt>
                <c:pt idx="22641">
                  <c:v>-66.430500000000009</c:v>
                </c:pt>
                <c:pt idx="22642">
                  <c:v>-66.428500000000014</c:v>
                </c:pt>
                <c:pt idx="22643">
                  <c:v>-66.426500000000004</c:v>
                </c:pt>
                <c:pt idx="22644">
                  <c:v>-66.424500000000009</c:v>
                </c:pt>
                <c:pt idx="22645">
                  <c:v>-66.422500000000014</c:v>
                </c:pt>
                <c:pt idx="22646">
                  <c:v>-66.420500000000004</c:v>
                </c:pt>
                <c:pt idx="22647">
                  <c:v>-66.418500000000009</c:v>
                </c:pt>
                <c:pt idx="22648">
                  <c:v>-66.416500000000013</c:v>
                </c:pt>
                <c:pt idx="22649">
                  <c:v>-66.414500000000004</c:v>
                </c:pt>
                <c:pt idx="22650">
                  <c:v>-66.412500000000009</c:v>
                </c:pt>
                <c:pt idx="22651">
                  <c:v>-66.410500000000013</c:v>
                </c:pt>
                <c:pt idx="22652">
                  <c:v>-66.408500000000004</c:v>
                </c:pt>
                <c:pt idx="22653">
                  <c:v>-66.406500000000008</c:v>
                </c:pt>
                <c:pt idx="22654">
                  <c:v>-66.404500000000013</c:v>
                </c:pt>
                <c:pt idx="22655">
                  <c:v>-66.402500000000003</c:v>
                </c:pt>
                <c:pt idx="22656">
                  <c:v>-66.400500000000008</c:v>
                </c:pt>
                <c:pt idx="22657">
                  <c:v>-66.398500000000013</c:v>
                </c:pt>
                <c:pt idx="22658">
                  <c:v>-66.396500000000003</c:v>
                </c:pt>
                <c:pt idx="22659">
                  <c:v>-66.394500000000008</c:v>
                </c:pt>
                <c:pt idx="22660">
                  <c:v>-66.392500000000013</c:v>
                </c:pt>
                <c:pt idx="22661">
                  <c:v>-66.390500000000003</c:v>
                </c:pt>
                <c:pt idx="22662">
                  <c:v>-66.388500000000008</c:v>
                </c:pt>
                <c:pt idx="22663">
                  <c:v>-66.386500000000012</c:v>
                </c:pt>
                <c:pt idx="22664">
                  <c:v>-66.384500000000003</c:v>
                </c:pt>
                <c:pt idx="22665">
                  <c:v>-66.382500000000007</c:v>
                </c:pt>
                <c:pt idx="22666">
                  <c:v>-66.380500000000012</c:v>
                </c:pt>
                <c:pt idx="22667">
                  <c:v>-66.378500000000003</c:v>
                </c:pt>
                <c:pt idx="22668">
                  <c:v>-66.376500000000007</c:v>
                </c:pt>
                <c:pt idx="22669">
                  <c:v>-66.374500000000012</c:v>
                </c:pt>
                <c:pt idx="22670">
                  <c:v>-66.372500000000002</c:v>
                </c:pt>
                <c:pt idx="22671">
                  <c:v>-66.370500000000007</c:v>
                </c:pt>
                <c:pt idx="22672">
                  <c:v>-66.368500000000012</c:v>
                </c:pt>
                <c:pt idx="22673">
                  <c:v>-66.366500000000002</c:v>
                </c:pt>
                <c:pt idx="22674">
                  <c:v>-66.364500000000007</c:v>
                </c:pt>
                <c:pt idx="22675">
                  <c:v>-66.362500000000011</c:v>
                </c:pt>
                <c:pt idx="22676">
                  <c:v>-66.360500000000002</c:v>
                </c:pt>
                <c:pt idx="22677">
                  <c:v>-66.358500000000006</c:v>
                </c:pt>
                <c:pt idx="22678">
                  <c:v>-66.356500000000011</c:v>
                </c:pt>
                <c:pt idx="22679">
                  <c:v>-66.354500000000002</c:v>
                </c:pt>
                <c:pt idx="22680">
                  <c:v>-66.352500000000006</c:v>
                </c:pt>
                <c:pt idx="22681">
                  <c:v>-66.350500000000011</c:v>
                </c:pt>
                <c:pt idx="22682">
                  <c:v>-66.348500000000001</c:v>
                </c:pt>
                <c:pt idx="22683">
                  <c:v>-66.346500000000006</c:v>
                </c:pt>
                <c:pt idx="22684">
                  <c:v>-66.344500000000011</c:v>
                </c:pt>
                <c:pt idx="22685">
                  <c:v>-66.342500000000001</c:v>
                </c:pt>
                <c:pt idx="22686">
                  <c:v>-66.340500000000006</c:v>
                </c:pt>
                <c:pt idx="22687">
                  <c:v>-66.33850000000001</c:v>
                </c:pt>
                <c:pt idx="22688">
                  <c:v>-66.336500000000001</c:v>
                </c:pt>
                <c:pt idx="22689">
                  <c:v>-66.334500000000006</c:v>
                </c:pt>
                <c:pt idx="22690">
                  <c:v>-66.33250000000001</c:v>
                </c:pt>
                <c:pt idx="22691">
                  <c:v>-66.330500000000001</c:v>
                </c:pt>
                <c:pt idx="22692">
                  <c:v>-66.328500000000005</c:v>
                </c:pt>
                <c:pt idx="22693">
                  <c:v>-66.32650000000001</c:v>
                </c:pt>
                <c:pt idx="22694">
                  <c:v>-66.3245</c:v>
                </c:pt>
                <c:pt idx="22695">
                  <c:v>-66.322500000000005</c:v>
                </c:pt>
                <c:pt idx="22696">
                  <c:v>-66.32050000000001</c:v>
                </c:pt>
                <c:pt idx="22697">
                  <c:v>-66.3185</c:v>
                </c:pt>
                <c:pt idx="22698">
                  <c:v>-66.316500000000005</c:v>
                </c:pt>
                <c:pt idx="22699">
                  <c:v>-66.31450000000001</c:v>
                </c:pt>
                <c:pt idx="22700">
                  <c:v>-66.3125</c:v>
                </c:pt>
                <c:pt idx="22701">
                  <c:v>-66.310500000000005</c:v>
                </c:pt>
                <c:pt idx="22702">
                  <c:v>-66.308500000000009</c:v>
                </c:pt>
                <c:pt idx="22703">
                  <c:v>-66.3065</c:v>
                </c:pt>
                <c:pt idx="22704">
                  <c:v>-66.304500000000004</c:v>
                </c:pt>
                <c:pt idx="22705">
                  <c:v>-66.302500000000009</c:v>
                </c:pt>
                <c:pt idx="22706">
                  <c:v>-66.3005</c:v>
                </c:pt>
                <c:pt idx="22707">
                  <c:v>-66.298500000000004</c:v>
                </c:pt>
                <c:pt idx="22708">
                  <c:v>-66.296500000000009</c:v>
                </c:pt>
                <c:pt idx="22709">
                  <c:v>-66.294499999999999</c:v>
                </c:pt>
                <c:pt idx="22710">
                  <c:v>-66.292500000000004</c:v>
                </c:pt>
                <c:pt idx="22711">
                  <c:v>-66.290500000000009</c:v>
                </c:pt>
                <c:pt idx="22712">
                  <c:v>-66.288499999999999</c:v>
                </c:pt>
                <c:pt idx="22713">
                  <c:v>-66.286500000000004</c:v>
                </c:pt>
                <c:pt idx="22714">
                  <c:v>-66.284500000000008</c:v>
                </c:pt>
                <c:pt idx="22715">
                  <c:v>-66.282499999999999</c:v>
                </c:pt>
                <c:pt idx="22716">
                  <c:v>-66.280500000000004</c:v>
                </c:pt>
                <c:pt idx="22717">
                  <c:v>-66.278500000000008</c:v>
                </c:pt>
                <c:pt idx="22718">
                  <c:v>-66.276499999999999</c:v>
                </c:pt>
                <c:pt idx="22719">
                  <c:v>-66.274500000000003</c:v>
                </c:pt>
                <c:pt idx="22720">
                  <c:v>-66.272500000000008</c:v>
                </c:pt>
                <c:pt idx="22721">
                  <c:v>-66.270499999999998</c:v>
                </c:pt>
                <c:pt idx="22722">
                  <c:v>-66.268500000000003</c:v>
                </c:pt>
                <c:pt idx="22723">
                  <c:v>-66.266500000000008</c:v>
                </c:pt>
                <c:pt idx="22724">
                  <c:v>-66.264499999999998</c:v>
                </c:pt>
                <c:pt idx="22725">
                  <c:v>-66.262500000000003</c:v>
                </c:pt>
                <c:pt idx="22726">
                  <c:v>-66.260500000000008</c:v>
                </c:pt>
                <c:pt idx="22727">
                  <c:v>-66.258499999999998</c:v>
                </c:pt>
                <c:pt idx="22728">
                  <c:v>-66.256500000000003</c:v>
                </c:pt>
                <c:pt idx="22729">
                  <c:v>-66.254500000000007</c:v>
                </c:pt>
                <c:pt idx="22730">
                  <c:v>-66.252499999999998</c:v>
                </c:pt>
                <c:pt idx="22731">
                  <c:v>-66.250500000000002</c:v>
                </c:pt>
                <c:pt idx="22732">
                  <c:v>-66.248500000000007</c:v>
                </c:pt>
                <c:pt idx="22733">
                  <c:v>-66.246499999999997</c:v>
                </c:pt>
                <c:pt idx="22734">
                  <c:v>-66.244500000000002</c:v>
                </c:pt>
                <c:pt idx="22735">
                  <c:v>-66.242500000000007</c:v>
                </c:pt>
                <c:pt idx="22736">
                  <c:v>-66.240499999999997</c:v>
                </c:pt>
                <c:pt idx="22737">
                  <c:v>-66.238500000000016</c:v>
                </c:pt>
                <c:pt idx="22738">
                  <c:v>-66.236500000000007</c:v>
                </c:pt>
                <c:pt idx="22739">
                  <c:v>-66.234499999999997</c:v>
                </c:pt>
                <c:pt idx="22740">
                  <c:v>-66.232500000000016</c:v>
                </c:pt>
                <c:pt idx="22741">
                  <c:v>-66.230500000000006</c:v>
                </c:pt>
                <c:pt idx="22742">
                  <c:v>-66.228499999999997</c:v>
                </c:pt>
                <c:pt idx="22743">
                  <c:v>-66.226500000000016</c:v>
                </c:pt>
                <c:pt idx="22744">
                  <c:v>-66.224500000000006</c:v>
                </c:pt>
                <c:pt idx="22745">
                  <c:v>-66.222499999999997</c:v>
                </c:pt>
                <c:pt idx="22746">
                  <c:v>-66.220500000000015</c:v>
                </c:pt>
                <c:pt idx="22747">
                  <c:v>-66.218500000000006</c:v>
                </c:pt>
                <c:pt idx="22748">
                  <c:v>-66.216499999999996</c:v>
                </c:pt>
                <c:pt idx="22749">
                  <c:v>-66.214500000000015</c:v>
                </c:pt>
                <c:pt idx="22750">
                  <c:v>-66.212500000000006</c:v>
                </c:pt>
                <c:pt idx="22751">
                  <c:v>-66.210499999999996</c:v>
                </c:pt>
                <c:pt idx="22752">
                  <c:v>-66.208500000000015</c:v>
                </c:pt>
                <c:pt idx="22753">
                  <c:v>-66.206500000000005</c:v>
                </c:pt>
                <c:pt idx="22754">
                  <c:v>-66.204499999999996</c:v>
                </c:pt>
                <c:pt idx="22755">
                  <c:v>-66.202500000000015</c:v>
                </c:pt>
                <c:pt idx="22756">
                  <c:v>-66.200500000000005</c:v>
                </c:pt>
                <c:pt idx="22757">
                  <c:v>-66.198499999999996</c:v>
                </c:pt>
                <c:pt idx="22758">
                  <c:v>-66.196500000000015</c:v>
                </c:pt>
                <c:pt idx="22759">
                  <c:v>-66.194500000000005</c:v>
                </c:pt>
                <c:pt idx="22760">
                  <c:v>-66.192499999999995</c:v>
                </c:pt>
                <c:pt idx="22761">
                  <c:v>-66.190500000000014</c:v>
                </c:pt>
                <c:pt idx="22762">
                  <c:v>-66.188500000000005</c:v>
                </c:pt>
                <c:pt idx="22763">
                  <c:v>-66.186499999999995</c:v>
                </c:pt>
                <c:pt idx="22764">
                  <c:v>-66.184500000000014</c:v>
                </c:pt>
                <c:pt idx="22765">
                  <c:v>-66.182500000000005</c:v>
                </c:pt>
                <c:pt idx="22766">
                  <c:v>-66.180500000000009</c:v>
                </c:pt>
                <c:pt idx="22767">
                  <c:v>-66.178500000000014</c:v>
                </c:pt>
                <c:pt idx="22768">
                  <c:v>-66.176500000000004</c:v>
                </c:pt>
                <c:pt idx="22769">
                  <c:v>-66.174500000000009</c:v>
                </c:pt>
                <c:pt idx="22770">
                  <c:v>-66.172500000000014</c:v>
                </c:pt>
                <c:pt idx="22771">
                  <c:v>-66.170500000000004</c:v>
                </c:pt>
                <c:pt idx="22772">
                  <c:v>-66.168500000000009</c:v>
                </c:pt>
                <c:pt idx="22773">
                  <c:v>-66.166500000000013</c:v>
                </c:pt>
                <c:pt idx="22774">
                  <c:v>-66.164500000000004</c:v>
                </c:pt>
                <c:pt idx="22775">
                  <c:v>-66.162500000000009</c:v>
                </c:pt>
                <c:pt idx="22776">
                  <c:v>-66.160500000000013</c:v>
                </c:pt>
                <c:pt idx="22777">
                  <c:v>-66.158500000000004</c:v>
                </c:pt>
                <c:pt idx="22778">
                  <c:v>-66.156500000000008</c:v>
                </c:pt>
                <c:pt idx="22779">
                  <c:v>-66.154500000000013</c:v>
                </c:pt>
                <c:pt idx="22780">
                  <c:v>-66.152500000000003</c:v>
                </c:pt>
                <c:pt idx="22781">
                  <c:v>-66.150500000000008</c:v>
                </c:pt>
                <c:pt idx="22782">
                  <c:v>-66.148500000000013</c:v>
                </c:pt>
                <c:pt idx="22783">
                  <c:v>-66.146500000000003</c:v>
                </c:pt>
                <c:pt idx="22784">
                  <c:v>-66.144500000000008</c:v>
                </c:pt>
                <c:pt idx="22785">
                  <c:v>-66.142500000000013</c:v>
                </c:pt>
                <c:pt idx="22786">
                  <c:v>-66.140500000000003</c:v>
                </c:pt>
                <c:pt idx="22787">
                  <c:v>-66.138500000000008</c:v>
                </c:pt>
                <c:pt idx="22788">
                  <c:v>-66.136500000000012</c:v>
                </c:pt>
                <c:pt idx="22789">
                  <c:v>-66.134500000000003</c:v>
                </c:pt>
                <c:pt idx="22790">
                  <c:v>-66.132500000000007</c:v>
                </c:pt>
                <c:pt idx="22791">
                  <c:v>-66.130500000000012</c:v>
                </c:pt>
                <c:pt idx="22792">
                  <c:v>-66.128500000000003</c:v>
                </c:pt>
                <c:pt idx="22793">
                  <c:v>-66.126500000000007</c:v>
                </c:pt>
                <c:pt idx="22794">
                  <c:v>-66.124500000000012</c:v>
                </c:pt>
                <c:pt idx="22795">
                  <c:v>-66.122500000000002</c:v>
                </c:pt>
                <c:pt idx="22796">
                  <c:v>-66.120500000000007</c:v>
                </c:pt>
                <c:pt idx="22797">
                  <c:v>-66.118500000000012</c:v>
                </c:pt>
                <c:pt idx="22798">
                  <c:v>-66.116500000000002</c:v>
                </c:pt>
                <c:pt idx="22799">
                  <c:v>-66.114500000000007</c:v>
                </c:pt>
                <c:pt idx="22800">
                  <c:v>-66.112500000000011</c:v>
                </c:pt>
                <c:pt idx="22801">
                  <c:v>-66.110500000000002</c:v>
                </c:pt>
                <c:pt idx="22802">
                  <c:v>-66.108500000000006</c:v>
                </c:pt>
                <c:pt idx="22803">
                  <c:v>-66.106500000000011</c:v>
                </c:pt>
                <c:pt idx="22804">
                  <c:v>-66.104500000000002</c:v>
                </c:pt>
                <c:pt idx="22805">
                  <c:v>-66.102500000000006</c:v>
                </c:pt>
                <c:pt idx="22806">
                  <c:v>-66.100500000000011</c:v>
                </c:pt>
                <c:pt idx="22807">
                  <c:v>-66.098500000000001</c:v>
                </c:pt>
                <c:pt idx="22808">
                  <c:v>-66.096500000000006</c:v>
                </c:pt>
                <c:pt idx="22809">
                  <c:v>-66.094500000000011</c:v>
                </c:pt>
                <c:pt idx="22810">
                  <c:v>-66.092500000000001</c:v>
                </c:pt>
                <c:pt idx="22811">
                  <c:v>-66.090500000000006</c:v>
                </c:pt>
                <c:pt idx="22812">
                  <c:v>-66.08850000000001</c:v>
                </c:pt>
                <c:pt idx="22813">
                  <c:v>-66.086500000000001</c:v>
                </c:pt>
                <c:pt idx="22814">
                  <c:v>-66.084500000000006</c:v>
                </c:pt>
                <c:pt idx="22815">
                  <c:v>-66.08250000000001</c:v>
                </c:pt>
                <c:pt idx="22816">
                  <c:v>-66.080500000000001</c:v>
                </c:pt>
                <c:pt idx="22817">
                  <c:v>-66.078500000000005</c:v>
                </c:pt>
                <c:pt idx="22818">
                  <c:v>-66.07650000000001</c:v>
                </c:pt>
                <c:pt idx="22819">
                  <c:v>-66.0745</c:v>
                </c:pt>
                <c:pt idx="22820">
                  <c:v>-66.072500000000005</c:v>
                </c:pt>
                <c:pt idx="22821">
                  <c:v>-66.07050000000001</c:v>
                </c:pt>
                <c:pt idx="22822">
                  <c:v>-66.0685</c:v>
                </c:pt>
                <c:pt idx="22823">
                  <c:v>-66.066500000000005</c:v>
                </c:pt>
                <c:pt idx="22824">
                  <c:v>-66.06450000000001</c:v>
                </c:pt>
                <c:pt idx="22825">
                  <c:v>-66.0625</c:v>
                </c:pt>
                <c:pt idx="22826">
                  <c:v>-66.060500000000005</c:v>
                </c:pt>
                <c:pt idx="22827">
                  <c:v>-66.058500000000009</c:v>
                </c:pt>
                <c:pt idx="22828">
                  <c:v>-66.0565</c:v>
                </c:pt>
                <c:pt idx="22829">
                  <c:v>-66.054500000000004</c:v>
                </c:pt>
                <c:pt idx="22830">
                  <c:v>-66.052500000000009</c:v>
                </c:pt>
                <c:pt idx="22831">
                  <c:v>-66.0505</c:v>
                </c:pt>
                <c:pt idx="22832">
                  <c:v>-66.048500000000004</c:v>
                </c:pt>
                <c:pt idx="22833">
                  <c:v>-66.046500000000009</c:v>
                </c:pt>
                <c:pt idx="22834">
                  <c:v>-66.044499999999999</c:v>
                </c:pt>
                <c:pt idx="22835">
                  <c:v>-66.042500000000004</c:v>
                </c:pt>
                <c:pt idx="22836">
                  <c:v>-66.040500000000009</c:v>
                </c:pt>
                <c:pt idx="22837">
                  <c:v>-66.038499999999999</c:v>
                </c:pt>
                <c:pt idx="22838">
                  <c:v>-66.036500000000004</c:v>
                </c:pt>
                <c:pt idx="22839">
                  <c:v>-66.034500000000008</c:v>
                </c:pt>
                <c:pt idx="22840">
                  <c:v>-66.032499999999999</c:v>
                </c:pt>
                <c:pt idx="22841">
                  <c:v>-66.030500000000004</c:v>
                </c:pt>
                <c:pt idx="22842">
                  <c:v>-66.028500000000008</c:v>
                </c:pt>
                <c:pt idx="22843">
                  <c:v>-66.026499999999999</c:v>
                </c:pt>
                <c:pt idx="22844">
                  <c:v>-66.024500000000003</c:v>
                </c:pt>
                <c:pt idx="22845">
                  <c:v>-66.022500000000008</c:v>
                </c:pt>
                <c:pt idx="22846">
                  <c:v>-66.020499999999998</c:v>
                </c:pt>
                <c:pt idx="22847">
                  <c:v>-66.018500000000003</c:v>
                </c:pt>
                <c:pt idx="22848">
                  <c:v>-66.016500000000008</c:v>
                </c:pt>
                <c:pt idx="22849">
                  <c:v>-66.014499999999998</c:v>
                </c:pt>
                <c:pt idx="22850">
                  <c:v>-66.012500000000003</c:v>
                </c:pt>
                <c:pt idx="22851">
                  <c:v>-66.010500000000008</c:v>
                </c:pt>
                <c:pt idx="22852">
                  <c:v>-66.008499999999998</c:v>
                </c:pt>
                <c:pt idx="22853">
                  <c:v>-66.006500000000003</c:v>
                </c:pt>
                <c:pt idx="22854">
                  <c:v>-66.004500000000007</c:v>
                </c:pt>
                <c:pt idx="22855">
                  <c:v>-66.002499999999998</c:v>
                </c:pt>
                <c:pt idx="22856">
                  <c:v>-66.000500000000002</c:v>
                </c:pt>
                <c:pt idx="22857">
                  <c:v>-65.998500000000007</c:v>
                </c:pt>
                <c:pt idx="22858">
                  <c:v>-65.996499999999997</c:v>
                </c:pt>
                <c:pt idx="22859">
                  <c:v>-65.994500000000002</c:v>
                </c:pt>
                <c:pt idx="22860">
                  <c:v>-65.992500000000007</c:v>
                </c:pt>
                <c:pt idx="22861">
                  <c:v>-65.990499999999997</c:v>
                </c:pt>
                <c:pt idx="22862">
                  <c:v>-65.988500000000016</c:v>
                </c:pt>
                <c:pt idx="22863">
                  <c:v>-65.986500000000007</c:v>
                </c:pt>
                <c:pt idx="22864">
                  <c:v>-65.984499999999997</c:v>
                </c:pt>
                <c:pt idx="22865">
                  <c:v>-65.982500000000016</c:v>
                </c:pt>
                <c:pt idx="22866">
                  <c:v>-65.980500000000006</c:v>
                </c:pt>
                <c:pt idx="22867">
                  <c:v>-65.978499999999997</c:v>
                </c:pt>
                <c:pt idx="22868">
                  <c:v>-65.976500000000016</c:v>
                </c:pt>
                <c:pt idx="22869">
                  <c:v>-65.974500000000006</c:v>
                </c:pt>
                <c:pt idx="22870">
                  <c:v>-65.972499999999997</c:v>
                </c:pt>
                <c:pt idx="22871">
                  <c:v>-65.970500000000015</c:v>
                </c:pt>
                <c:pt idx="22872">
                  <c:v>-65.968500000000006</c:v>
                </c:pt>
                <c:pt idx="22873">
                  <c:v>-65.966499999999996</c:v>
                </c:pt>
                <c:pt idx="22874">
                  <c:v>-65.964500000000015</c:v>
                </c:pt>
                <c:pt idx="22875">
                  <c:v>-65.962500000000006</c:v>
                </c:pt>
                <c:pt idx="22876">
                  <c:v>-65.960499999999996</c:v>
                </c:pt>
                <c:pt idx="22877">
                  <c:v>-65.958500000000015</c:v>
                </c:pt>
                <c:pt idx="22878">
                  <c:v>-65.956500000000005</c:v>
                </c:pt>
                <c:pt idx="22879">
                  <c:v>-65.954499999999996</c:v>
                </c:pt>
                <c:pt idx="22880">
                  <c:v>-65.952500000000015</c:v>
                </c:pt>
                <c:pt idx="22881">
                  <c:v>-65.950500000000005</c:v>
                </c:pt>
                <c:pt idx="22882">
                  <c:v>-65.948499999999996</c:v>
                </c:pt>
                <c:pt idx="22883">
                  <c:v>-65.946500000000015</c:v>
                </c:pt>
                <c:pt idx="22884">
                  <c:v>-65.944500000000005</c:v>
                </c:pt>
                <c:pt idx="22885">
                  <c:v>-65.942499999999995</c:v>
                </c:pt>
                <c:pt idx="22886">
                  <c:v>-65.940500000000014</c:v>
                </c:pt>
                <c:pt idx="22887">
                  <c:v>-65.938500000000005</c:v>
                </c:pt>
                <c:pt idx="22888">
                  <c:v>-65.936499999999995</c:v>
                </c:pt>
                <c:pt idx="22889">
                  <c:v>-65.934500000000014</c:v>
                </c:pt>
                <c:pt idx="22890">
                  <c:v>-65.932500000000005</c:v>
                </c:pt>
                <c:pt idx="22891">
                  <c:v>-65.930500000000009</c:v>
                </c:pt>
                <c:pt idx="22892">
                  <c:v>-65.928500000000014</c:v>
                </c:pt>
                <c:pt idx="22893">
                  <c:v>-65.926500000000004</c:v>
                </c:pt>
                <c:pt idx="22894">
                  <c:v>-65.924500000000009</c:v>
                </c:pt>
                <c:pt idx="22895">
                  <c:v>-65.922500000000014</c:v>
                </c:pt>
                <c:pt idx="22896">
                  <c:v>-65.920500000000004</c:v>
                </c:pt>
                <c:pt idx="22897">
                  <c:v>-65.918500000000009</c:v>
                </c:pt>
                <c:pt idx="22898">
                  <c:v>-65.916500000000013</c:v>
                </c:pt>
                <c:pt idx="22899">
                  <c:v>-65.914500000000004</c:v>
                </c:pt>
                <c:pt idx="22900">
                  <c:v>-65.912500000000009</c:v>
                </c:pt>
                <c:pt idx="22901">
                  <c:v>-65.910500000000013</c:v>
                </c:pt>
                <c:pt idx="22902">
                  <c:v>-65.908500000000004</c:v>
                </c:pt>
                <c:pt idx="22903">
                  <c:v>-65.906500000000008</c:v>
                </c:pt>
                <c:pt idx="22904">
                  <c:v>-65.904500000000013</c:v>
                </c:pt>
                <c:pt idx="22905">
                  <c:v>-65.902500000000003</c:v>
                </c:pt>
                <c:pt idx="22906">
                  <c:v>-65.900500000000008</c:v>
                </c:pt>
                <c:pt idx="22907">
                  <c:v>-65.898500000000013</c:v>
                </c:pt>
                <c:pt idx="22908">
                  <c:v>-65.896500000000003</c:v>
                </c:pt>
                <c:pt idx="22909">
                  <c:v>-65.894500000000008</c:v>
                </c:pt>
                <c:pt idx="22910">
                  <c:v>-65.892500000000013</c:v>
                </c:pt>
                <c:pt idx="22911">
                  <c:v>-65.890500000000003</c:v>
                </c:pt>
                <c:pt idx="22912">
                  <c:v>-65.888500000000008</c:v>
                </c:pt>
                <c:pt idx="22913">
                  <c:v>-65.886500000000012</c:v>
                </c:pt>
                <c:pt idx="22914">
                  <c:v>-65.884500000000003</c:v>
                </c:pt>
                <c:pt idx="22915">
                  <c:v>-65.882500000000007</c:v>
                </c:pt>
                <c:pt idx="22916">
                  <c:v>-65.880500000000012</c:v>
                </c:pt>
                <c:pt idx="22917">
                  <c:v>-65.878500000000003</c:v>
                </c:pt>
                <c:pt idx="22918">
                  <c:v>-65.876500000000007</c:v>
                </c:pt>
                <c:pt idx="22919">
                  <c:v>-65.874500000000012</c:v>
                </c:pt>
                <c:pt idx="22920">
                  <c:v>-65.872500000000002</c:v>
                </c:pt>
                <c:pt idx="22921">
                  <c:v>-65.870500000000007</c:v>
                </c:pt>
                <c:pt idx="22922">
                  <c:v>-65.868500000000012</c:v>
                </c:pt>
                <c:pt idx="22923">
                  <c:v>-65.866500000000002</c:v>
                </c:pt>
                <c:pt idx="22924">
                  <c:v>-65.864500000000007</c:v>
                </c:pt>
                <c:pt idx="22925">
                  <c:v>-65.862500000000011</c:v>
                </c:pt>
                <c:pt idx="22926">
                  <c:v>-65.860500000000002</c:v>
                </c:pt>
                <c:pt idx="22927">
                  <c:v>-65.858500000000006</c:v>
                </c:pt>
                <c:pt idx="22928">
                  <c:v>-65.856500000000011</c:v>
                </c:pt>
                <c:pt idx="22929">
                  <c:v>-65.854500000000002</c:v>
                </c:pt>
                <c:pt idx="22930">
                  <c:v>-65.852500000000006</c:v>
                </c:pt>
                <c:pt idx="22931">
                  <c:v>-65.850500000000011</c:v>
                </c:pt>
                <c:pt idx="22932">
                  <c:v>-65.848500000000001</c:v>
                </c:pt>
                <c:pt idx="22933">
                  <c:v>-65.846500000000006</c:v>
                </c:pt>
                <c:pt idx="22934">
                  <c:v>-65.844500000000011</c:v>
                </c:pt>
                <c:pt idx="22935">
                  <c:v>-65.842500000000001</c:v>
                </c:pt>
                <c:pt idx="22936">
                  <c:v>-65.840500000000006</c:v>
                </c:pt>
                <c:pt idx="22937">
                  <c:v>-65.83850000000001</c:v>
                </c:pt>
                <c:pt idx="22938">
                  <c:v>-65.836500000000001</c:v>
                </c:pt>
                <c:pt idx="22939">
                  <c:v>-65.834500000000006</c:v>
                </c:pt>
                <c:pt idx="22940">
                  <c:v>-65.83250000000001</c:v>
                </c:pt>
                <c:pt idx="22941">
                  <c:v>-65.830500000000001</c:v>
                </c:pt>
                <c:pt idx="22942">
                  <c:v>-65.828500000000005</c:v>
                </c:pt>
                <c:pt idx="22943">
                  <c:v>-65.82650000000001</c:v>
                </c:pt>
                <c:pt idx="22944">
                  <c:v>-65.8245</c:v>
                </c:pt>
                <c:pt idx="22945">
                  <c:v>-65.822500000000005</c:v>
                </c:pt>
                <c:pt idx="22946">
                  <c:v>-65.82050000000001</c:v>
                </c:pt>
                <c:pt idx="22947">
                  <c:v>-65.8185</c:v>
                </c:pt>
                <c:pt idx="22948">
                  <c:v>-65.816500000000005</c:v>
                </c:pt>
                <c:pt idx="22949">
                  <c:v>-65.81450000000001</c:v>
                </c:pt>
                <c:pt idx="22950">
                  <c:v>-65.8125</c:v>
                </c:pt>
                <c:pt idx="22951">
                  <c:v>-65.810500000000005</c:v>
                </c:pt>
                <c:pt idx="22952">
                  <c:v>-65.808500000000009</c:v>
                </c:pt>
                <c:pt idx="22953">
                  <c:v>-65.8065</c:v>
                </c:pt>
                <c:pt idx="22954">
                  <c:v>-65.804500000000004</c:v>
                </c:pt>
                <c:pt idx="22955">
                  <c:v>-65.802500000000009</c:v>
                </c:pt>
                <c:pt idx="22956">
                  <c:v>-65.8005</c:v>
                </c:pt>
                <c:pt idx="22957">
                  <c:v>-65.798500000000004</c:v>
                </c:pt>
                <c:pt idx="22958">
                  <c:v>-65.796500000000009</c:v>
                </c:pt>
                <c:pt idx="22959">
                  <c:v>-65.794499999999999</c:v>
                </c:pt>
                <c:pt idx="22960">
                  <c:v>-65.792500000000004</c:v>
                </c:pt>
                <c:pt idx="22961">
                  <c:v>-65.790500000000009</c:v>
                </c:pt>
                <c:pt idx="22962">
                  <c:v>-65.788499999999999</c:v>
                </c:pt>
                <c:pt idx="22963">
                  <c:v>-65.786500000000004</c:v>
                </c:pt>
                <c:pt idx="22964">
                  <c:v>-65.784500000000008</c:v>
                </c:pt>
                <c:pt idx="22965">
                  <c:v>-65.782499999999999</c:v>
                </c:pt>
                <c:pt idx="22966">
                  <c:v>-65.780500000000004</c:v>
                </c:pt>
                <c:pt idx="22967">
                  <c:v>-65.778500000000008</c:v>
                </c:pt>
                <c:pt idx="22968">
                  <c:v>-65.776499999999999</c:v>
                </c:pt>
                <c:pt idx="22969">
                  <c:v>-65.774500000000003</c:v>
                </c:pt>
                <c:pt idx="22970">
                  <c:v>-65.772500000000008</c:v>
                </c:pt>
                <c:pt idx="22971">
                  <c:v>-65.770499999999998</c:v>
                </c:pt>
                <c:pt idx="22972">
                  <c:v>-65.768500000000003</c:v>
                </c:pt>
                <c:pt idx="22973">
                  <c:v>-65.766500000000008</c:v>
                </c:pt>
                <c:pt idx="22974">
                  <c:v>-65.764499999999998</c:v>
                </c:pt>
                <c:pt idx="22975">
                  <c:v>-65.762500000000003</c:v>
                </c:pt>
                <c:pt idx="22976">
                  <c:v>-65.760500000000008</c:v>
                </c:pt>
                <c:pt idx="22977">
                  <c:v>-65.758499999999998</c:v>
                </c:pt>
                <c:pt idx="22978">
                  <c:v>-65.756500000000003</c:v>
                </c:pt>
                <c:pt idx="22979">
                  <c:v>-65.754500000000007</c:v>
                </c:pt>
                <c:pt idx="22980">
                  <c:v>-65.752499999999998</c:v>
                </c:pt>
                <c:pt idx="22981">
                  <c:v>-65.750500000000002</c:v>
                </c:pt>
                <c:pt idx="22982">
                  <c:v>-65.748500000000007</c:v>
                </c:pt>
                <c:pt idx="22983">
                  <c:v>-65.746499999999997</c:v>
                </c:pt>
                <c:pt idx="22984">
                  <c:v>-65.744500000000002</c:v>
                </c:pt>
                <c:pt idx="22985">
                  <c:v>-65.742500000000007</c:v>
                </c:pt>
                <c:pt idx="22986">
                  <c:v>-65.740499999999997</c:v>
                </c:pt>
                <c:pt idx="22987">
                  <c:v>-65.738500000000016</c:v>
                </c:pt>
                <c:pt idx="22988">
                  <c:v>-65.736500000000007</c:v>
                </c:pt>
                <c:pt idx="22989">
                  <c:v>-65.734499999999997</c:v>
                </c:pt>
                <c:pt idx="22990">
                  <c:v>-65.732500000000016</c:v>
                </c:pt>
                <c:pt idx="22991">
                  <c:v>-65.730500000000006</c:v>
                </c:pt>
                <c:pt idx="22992">
                  <c:v>-65.728499999999997</c:v>
                </c:pt>
                <c:pt idx="22993">
                  <c:v>-65.726500000000016</c:v>
                </c:pt>
                <c:pt idx="22994">
                  <c:v>-65.724500000000006</c:v>
                </c:pt>
                <c:pt idx="22995">
                  <c:v>-65.722499999999997</c:v>
                </c:pt>
                <c:pt idx="22996">
                  <c:v>-65.720500000000015</c:v>
                </c:pt>
                <c:pt idx="22997">
                  <c:v>-65.718500000000006</c:v>
                </c:pt>
                <c:pt idx="22998">
                  <c:v>-65.716499999999996</c:v>
                </c:pt>
                <c:pt idx="22999">
                  <c:v>-65.714500000000015</c:v>
                </c:pt>
                <c:pt idx="23000">
                  <c:v>-65.712500000000006</c:v>
                </c:pt>
                <c:pt idx="23001">
                  <c:v>-65.710499999999996</c:v>
                </c:pt>
                <c:pt idx="23002">
                  <c:v>-65.708500000000015</c:v>
                </c:pt>
                <c:pt idx="23003">
                  <c:v>-65.706500000000005</c:v>
                </c:pt>
                <c:pt idx="23004">
                  <c:v>-65.704499999999996</c:v>
                </c:pt>
                <c:pt idx="23005">
                  <c:v>-65.702500000000015</c:v>
                </c:pt>
                <c:pt idx="23006">
                  <c:v>-65.700500000000005</c:v>
                </c:pt>
                <c:pt idx="23007">
                  <c:v>-65.698499999999996</c:v>
                </c:pt>
                <c:pt idx="23008">
                  <c:v>-65.696500000000015</c:v>
                </c:pt>
                <c:pt idx="23009">
                  <c:v>-65.694500000000005</c:v>
                </c:pt>
                <c:pt idx="23010">
                  <c:v>-65.692499999999995</c:v>
                </c:pt>
                <c:pt idx="23011">
                  <c:v>-65.690500000000014</c:v>
                </c:pt>
                <c:pt idx="23012">
                  <c:v>-65.688500000000005</c:v>
                </c:pt>
                <c:pt idx="23013">
                  <c:v>-65.686499999999995</c:v>
                </c:pt>
                <c:pt idx="23014">
                  <c:v>-65.684500000000014</c:v>
                </c:pt>
                <c:pt idx="23015">
                  <c:v>-65.682500000000005</c:v>
                </c:pt>
                <c:pt idx="23016">
                  <c:v>-65.680500000000009</c:v>
                </c:pt>
                <c:pt idx="23017">
                  <c:v>-65.678500000000014</c:v>
                </c:pt>
                <c:pt idx="23018">
                  <c:v>-65.676500000000004</c:v>
                </c:pt>
                <c:pt idx="23019">
                  <c:v>-65.674500000000009</c:v>
                </c:pt>
                <c:pt idx="23020">
                  <c:v>-65.672500000000014</c:v>
                </c:pt>
                <c:pt idx="23021">
                  <c:v>-65.670500000000004</c:v>
                </c:pt>
                <c:pt idx="23022">
                  <c:v>-65.668500000000009</c:v>
                </c:pt>
                <c:pt idx="23023">
                  <c:v>-65.666500000000013</c:v>
                </c:pt>
                <c:pt idx="23024">
                  <c:v>-65.664500000000004</c:v>
                </c:pt>
                <c:pt idx="23025">
                  <c:v>-65.662500000000009</c:v>
                </c:pt>
                <c:pt idx="23026">
                  <c:v>-65.660500000000013</c:v>
                </c:pt>
                <c:pt idx="23027">
                  <c:v>-65.658500000000004</c:v>
                </c:pt>
                <c:pt idx="23028">
                  <c:v>-65.656500000000008</c:v>
                </c:pt>
                <c:pt idx="23029">
                  <c:v>-65.654500000000013</c:v>
                </c:pt>
                <c:pt idx="23030">
                  <c:v>-65.652500000000003</c:v>
                </c:pt>
                <c:pt idx="23031">
                  <c:v>-65.650500000000008</c:v>
                </c:pt>
                <c:pt idx="23032">
                  <c:v>-65.648500000000013</c:v>
                </c:pt>
                <c:pt idx="23033">
                  <c:v>-65.646500000000003</c:v>
                </c:pt>
                <c:pt idx="23034">
                  <c:v>-65.644500000000008</c:v>
                </c:pt>
                <c:pt idx="23035">
                  <c:v>-65.642500000000013</c:v>
                </c:pt>
                <c:pt idx="23036">
                  <c:v>-65.640500000000003</c:v>
                </c:pt>
                <c:pt idx="23037">
                  <c:v>-65.638500000000008</c:v>
                </c:pt>
                <c:pt idx="23038">
                  <c:v>-65.636500000000012</c:v>
                </c:pt>
                <c:pt idx="23039">
                  <c:v>-65.634500000000003</c:v>
                </c:pt>
                <c:pt idx="23040">
                  <c:v>-65.632500000000007</c:v>
                </c:pt>
                <c:pt idx="23041">
                  <c:v>-65.630500000000012</c:v>
                </c:pt>
                <c:pt idx="23042">
                  <c:v>-65.628500000000003</c:v>
                </c:pt>
                <c:pt idx="23043">
                  <c:v>-65.626500000000007</c:v>
                </c:pt>
                <c:pt idx="23044">
                  <c:v>-65.624500000000012</c:v>
                </c:pt>
                <c:pt idx="23045">
                  <c:v>-65.622500000000002</c:v>
                </c:pt>
                <c:pt idx="23046">
                  <c:v>-65.620500000000007</c:v>
                </c:pt>
                <c:pt idx="23047">
                  <c:v>-65.618500000000012</c:v>
                </c:pt>
                <c:pt idx="23048">
                  <c:v>-65.616500000000002</c:v>
                </c:pt>
                <c:pt idx="23049">
                  <c:v>-65.614500000000007</c:v>
                </c:pt>
                <c:pt idx="23050">
                  <c:v>-65.612500000000011</c:v>
                </c:pt>
                <c:pt idx="23051">
                  <c:v>-65.610500000000002</c:v>
                </c:pt>
                <c:pt idx="23052">
                  <c:v>-65.608500000000006</c:v>
                </c:pt>
                <c:pt idx="23053">
                  <c:v>-65.606500000000011</c:v>
                </c:pt>
                <c:pt idx="23054">
                  <c:v>-65.604500000000002</c:v>
                </c:pt>
                <c:pt idx="23055">
                  <c:v>-65.602500000000006</c:v>
                </c:pt>
                <c:pt idx="23056">
                  <c:v>-65.600500000000011</c:v>
                </c:pt>
                <c:pt idx="23057">
                  <c:v>-65.598500000000001</c:v>
                </c:pt>
                <c:pt idx="23058">
                  <c:v>-65.596500000000006</c:v>
                </c:pt>
                <c:pt idx="23059">
                  <c:v>-65.594500000000011</c:v>
                </c:pt>
                <c:pt idx="23060">
                  <c:v>-65.592500000000001</c:v>
                </c:pt>
                <c:pt idx="23061">
                  <c:v>-65.590500000000006</c:v>
                </c:pt>
                <c:pt idx="23062">
                  <c:v>-65.58850000000001</c:v>
                </c:pt>
                <c:pt idx="23063">
                  <c:v>-65.586500000000001</c:v>
                </c:pt>
                <c:pt idx="23064">
                  <c:v>-65.584500000000006</c:v>
                </c:pt>
                <c:pt idx="23065">
                  <c:v>-65.58250000000001</c:v>
                </c:pt>
                <c:pt idx="23066">
                  <c:v>-65.580500000000001</c:v>
                </c:pt>
                <c:pt idx="23067">
                  <c:v>-65.578500000000005</c:v>
                </c:pt>
                <c:pt idx="23068">
                  <c:v>-65.57650000000001</c:v>
                </c:pt>
                <c:pt idx="23069">
                  <c:v>-65.5745</c:v>
                </c:pt>
                <c:pt idx="23070">
                  <c:v>-65.572500000000005</c:v>
                </c:pt>
                <c:pt idx="23071">
                  <c:v>-65.57050000000001</c:v>
                </c:pt>
                <c:pt idx="23072">
                  <c:v>-65.5685</c:v>
                </c:pt>
                <c:pt idx="23073">
                  <c:v>-65.566500000000005</c:v>
                </c:pt>
                <c:pt idx="23074">
                  <c:v>-65.56450000000001</c:v>
                </c:pt>
                <c:pt idx="23075">
                  <c:v>-65.5625</c:v>
                </c:pt>
                <c:pt idx="23076">
                  <c:v>-65.560500000000005</c:v>
                </c:pt>
                <c:pt idx="23077">
                  <c:v>-65.558500000000009</c:v>
                </c:pt>
                <c:pt idx="23078">
                  <c:v>-65.5565</c:v>
                </c:pt>
                <c:pt idx="23079">
                  <c:v>-65.554500000000004</c:v>
                </c:pt>
                <c:pt idx="23080">
                  <c:v>-65.552500000000009</c:v>
                </c:pt>
                <c:pt idx="23081">
                  <c:v>-65.5505</c:v>
                </c:pt>
                <c:pt idx="23082">
                  <c:v>-65.548500000000004</c:v>
                </c:pt>
                <c:pt idx="23083">
                  <c:v>-65.546500000000009</c:v>
                </c:pt>
                <c:pt idx="23084">
                  <c:v>-65.544499999999999</c:v>
                </c:pt>
                <c:pt idx="23085">
                  <c:v>-65.542500000000004</c:v>
                </c:pt>
                <c:pt idx="23086">
                  <c:v>-65.540500000000009</c:v>
                </c:pt>
                <c:pt idx="23087">
                  <c:v>-65.538499999999999</c:v>
                </c:pt>
                <c:pt idx="23088">
                  <c:v>-65.536500000000004</c:v>
                </c:pt>
                <c:pt idx="23089">
                  <c:v>-65.534500000000008</c:v>
                </c:pt>
                <c:pt idx="23090">
                  <c:v>-65.532499999999999</c:v>
                </c:pt>
                <c:pt idx="23091">
                  <c:v>-65.530500000000004</c:v>
                </c:pt>
                <c:pt idx="23092">
                  <c:v>-65.528500000000008</c:v>
                </c:pt>
                <c:pt idx="23093">
                  <c:v>-65.526499999999999</c:v>
                </c:pt>
                <c:pt idx="23094">
                  <c:v>-65.524500000000003</c:v>
                </c:pt>
                <c:pt idx="23095">
                  <c:v>-65.522500000000008</c:v>
                </c:pt>
                <c:pt idx="23096">
                  <c:v>-65.520499999999998</c:v>
                </c:pt>
                <c:pt idx="23097">
                  <c:v>-65.518500000000003</c:v>
                </c:pt>
                <c:pt idx="23098">
                  <c:v>-65.516500000000008</c:v>
                </c:pt>
                <c:pt idx="23099">
                  <c:v>-65.514499999999998</c:v>
                </c:pt>
                <c:pt idx="23100">
                  <c:v>-65.512500000000003</c:v>
                </c:pt>
                <c:pt idx="23101">
                  <c:v>-65.510500000000008</c:v>
                </c:pt>
                <c:pt idx="23102">
                  <c:v>-65.508499999999998</c:v>
                </c:pt>
                <c:pt idx="23103">
                  <c:v>-65.506500000000003</c:v>
                </c:pt>
                <c:pt idx="23104">
                  <c:v>-65.504500000000007</c:v>
                </c:pt>
                <c:pt idx="23105">
                  <c:v>-65.502499999999998</c:v>
                </c:pt>
                <c:pt idx="23106">
                  <c:v>-65.500500000000002</c:v>
                </c:pt>
                <c:pt idx="23107">
                  <c:v>-65.498500000000007</c:v>
                </c:pt>
                <c:pt idx="23108">
                  <c:v>-65.496499999999997</c:v>
                </c:pt>
                <c:pt idx="23109">
                  <c:v>-65.494500000000002</c:v>
                </c:pt>
                <c:pt idx="23110">
                  <c:v>-65.492500000000007</c:v>
                </c:pt>
                <c:pt idx="23111">
                  <c:v>-65.490499999999997</c:v>
                </c:pt>
                <c:pt idx="23112">
                  <c:v>-65.488500000000016</c:v>
                </c:pt>
                <c:pt idx="23113">
                  <c:v>-65.486500000000007</c:v>
                </c:pt>
                <c:pt idx="23114">
                  <c:v>-65.484499999999997</c:v>
                </c:pt>
                <c:pt idx="23115">
                  <c:v>-65.482500000000016</c:v>
                </c:pt>
                <c:pt idx="23116">
                  <c:v>-65.480500000000006</c:v>
                </c:pt>
                <c:pt idx="23117">
                  <c:v>-65.478499999999997</c:v>
                </c:pt>
                <c:pt idx="23118">
                  <c:v>-65.476500000000016</c:v>
                </c:pt>
                <c:pt idx="23119">
                  <c:v>-65.474500000000006</c:v>
                </c:pt>
                <c:pt idx="23120">
                  <c:v>-65.472499999999997</c:v>
                </c:pt>
                <c:pt idx="23121">
                  <c:v>-65.470500000000015</c:v>
                </c:pt>
                <c:pt idx="23122">
                  <c:v>-65.468500000000006</c:v>
                </c:pt>
                <c:pt idx="23123">
                  <c:v>-65.466499999999996</c:v>
                </c:pt>
                <c:pt idx="23124">
                  <c:v>-65.464500000000015</c:v>
                </c:pt>
                <c:pt idx="23125">
                  <c:v>-65.462500000000006</c:v>
                </c:pt>
                <c:pt idx="23126">
                  <c:v>-65.460499999999996</c:v>
                </c:pt>
                <c:pt idx="23127">
                  <c:v>-65.458500000000015</c:v>
                </c:pt>
                <c:pt idx="23128">
                  <c:v>-65.456500000000005</c:v>
                </c:pt>
                <c:pt idx="23129">
                  <c:v>-65.454499999999996</c:v>
                </c:pt>
                <c:pt idx="23130">
                  <c:v>-65.452500000000015</c:v>
                </c:pt>
                <c:pt idx="23131">
                  <c:v>-65.450500000000005</c:v>
                </c:pt>
                <c:pt idx="23132">
                  <c:v>-65.448499999999996</c:v>
                </c:pt>
                <c:pt idx="23133">
                  <c:v>-65.446500000000015</c:v>
                </c:pt>
                <c:pt idx="23134">
                  <c:v>-65.444500000000005</c:v>
                </c:pt>
                <c:pt idx="23135">
                  <c:v>-65.442499999999995</c:v>
                </c:pt>
                <c:pt idx="23136">
                  <c:v>-65.440500000000014</c:v>
                </c:pt>
                <c:pt idx="23137">
                  <c:v>-65.438500000000005</c:v>
                </c:pt>
                <c:pt idx="23138">
                  <c:v>-65.436499999999995</c:v>
                </c:pt>
                <c:pt idx="23139">
                  <c:v>-65.434500000000014</c:v>
                </c:pt>
                <c:pt idx="23140">
                  <c:v>-65.432500000000005</c:v>
                </c:pt>
                <c:pt idx="23141">
                  <c:v>-65.430500000000009</c:v>
                </c:pt>
                <c:pt idx="23142">
                  <c:v>-65.428500000000014</c:v>
                </c:pt>
                <c:pt idx="23143">
                  <c:v>-65.426500000000004</c:v>
                </c:pt>
                <c:pt idx="23144">
                  <c:v>-65.424500000000009</c:v>
                </c:pt>
                <c:pt idx="23145">
                  <c:v>-65.422500000000014</c:v>
                </c:pt>
                <c:pt idx="23146">
                  <c:v>-65.420500000000004</c:v>
                </c:pt>
                <c:pt idx="23147">
                  <c:v>-65.418500000000009</c:v>
                </c:pt>
                <c:pt idx="23148">
                  <c:v>-65.416500000000013</c:v>
                </c:pt>
                <c:pt idx="23149">
                  <c:v>-65.414500000000004</c:v>
                </c:pt>
                <c:pt idx="23150">
                  <c:v>-65.412500000000009</c:v>
                </c:pt>
                <c:pt idx="23151">
                  <c:v>-65.410500000000013</c:v>
                </c:pt>
                <c:pt idx="23152">
                  <c:v>-65.408500000000004</c:v>
                </c:pt>
                <c:pt idx="23153">
                  <c:v>-65.406500000000008</c:v>
                </c:pt>
                <c:pt idx="23154">
                  <c:v>-65.404500000000013</c:v>
                </c:pt>
                <c:pt idx="23155">
                  <c:v>-65.402500000000003</c:v>
                </c:pt>
                <c:pt idx="23156">
                  <c:v>-65.400500000000008</c:v>
                </c:pt>
                <c:pt idx="23157">
                  <c:v>-65.398500000000013</c:v>
                </c:pt>
                <c:pt idx="23158">
                  <c:v>-65.396500000000003</c:v>
                </c:pt>
                <c:pt idx="23159">
                  <c:v>-65.394500000000008</c:v>
                </c:pt>
                <c:pt idx="23160">
                  <c:v>-65.392500000000013</c:v>
                </c:pt>
                <c:pt idx="23161">
                  <c:v>-65.390500000000003</c:v>
                </c:pt>
                <c:pt idx="23162">
                  <c:v>-65.388500000000008</c:v>
                </c:pt>
                <c:pt idx="23163">
                  <c:v>-65.386500000000012</c:v>
                </c:pt>
                <c:pt idx="23164">
                  <c:v>-65.384500000000003</c:v>
                </c:pt>
                <c:pt idx="23165">
                  <c:v>-65.382500000000007</c:v>
                </c:pt>
                <c:pt idx="23166">
                  <c:v>-65.380500000000012</c:v>
                </c:pt>
                <c:pt idx="23167">
                  <c:v>-65.378500000000003</c:v>
                </c:pt>
                <c:pt idx="23168">
                  <c:v>-65.376500000000007</c:v>
                </c:pt>
                <c:pt idx="23169">
                  <c:v>-65.374500000000012</c:v>
                </c:pt>
                <c:pt idx="23170">
                  <c:v>-65.372500000000002</c:v>
                </c:pt>
                <c:pt idx="23171">
                  <c:v>-65.370500000000007</c:v>
                </c:pt>
                <c:pt idx="23172">
                  <c:v>-65.368500000000012</c:v>
                </c:pt>
                <c:pt idx="23173">
                  <c:v>-65.366500000000002</c:v>
                </c:pt>
                <c:pt idx="23174">
                  <c:v>-65.364500000000007</c:v>
                </c:pt>
                <c:pt idx="23175">
                  <c:v>-65.362500000000011</c:v>
                </c:pt>
                <c:pt idx="23176">
                  <c:v>-65.360500000000002</c:v>
                </c:pt>
                <c:pt idx="23177">
                  <c:v>-65.358500000000006</c:v>
                </c:pt>
                <c:pt idx="23178">
                  <c:v>-65.356500000000011</c:v>
                </c:pt>
                <c:pt idx="23179">
                  <c:v>-65.354500000000002</c:v>
                </c:pt>
                <c:pt idx="23180">
                  <c:v>-65.352500000000006</c:v>
                </c:pt>
                <c:pt idx="23181">
                  <c:v>-65.350500000000011</c:v>
                </c:pt>
                <c:pt idx="23182">
                  <c:v>-65.348500000000001</c:v>
                </c:pt>
                <c:pt idx="23183">
                  <c:v>-65.346500000000006</c:v>
                </c:pt>
                <c:pt idx="23184">
                  <c:v>-65.344500000000011</c:v>
                </c:pt>
                <c:pt idx="23185">
                  <c:v>-65.342500000000001</c:v>
                </c:pt>
                <c:pt idx="23186">
                  <c:v>-65.340500000000006</c:v>
                </c:pt>
                <c:pt idx="23187">
                  <c:v>-65.33850000000001</c:v>
                </c:pt>
                <c:pt idx="23188">
                  <c:v>-65.336500000000001</c:v>
                </c:pt>
                <c:pt idx="23189">
                  <c:v>-65.334500000000006</c:v>
                </c:pt>
                <c:pt idx="23190">
                  <c:v>-65.33250000000001</c:v>
                </c:pt>
                <c:pt idx="23191">
                  <c:v>-65.330500000000001</c:v>
                </c:pt>
                <c:pt idx="23192">
                  <c:v>-65.328500000000005</c:v>
                </c:pt>
                <c:pt idx="23193">
                  <c:v>-65.32650000000001</c:v>
                </c:pt>
                <c:pt idx="23194">
                  <c:v>-65.3245</c:v>
                </c:pt>
                <c:pt idx="23195">
                  <c:v>-65.322500000000005</c:v>
                </c:pt>
                <c:pt idx="23196">
                  <c:v>-65.32050000000001</c:v>
                </c:pt>
                <c:pt idx="23197">
                  <c:v>-65.3185</c:v>
                </c:pt>
                <c:pt idx="23198">
                  <c:v>-65.316500000000005</c:v>
                </c:pt>
                <c:pt idx="23199">
                  <c:v>-65.31450000000001</c:v>
                </c:pt>
                <c:pt idx="23200">
                  <c:v>-65.3125</c:v>
                </c:pt>
                <c:pt idx="23201">
                  <c:v>-65.310500000000005</c:v>
                </c:pt>
                <c:pt idx="23202">
                  <c:v>-65.308500000000009</c:v>
                </c:pt>
                <c:pt idx="23203">
                  <c:v>-65.3065</c:v>
                </c:pt>
                <c:pt idx="23204">
                  <c:v>-65.304500000000004</c:v>
                </c:pt>
                <c:pt idx="23205">
                  <c:v>-65.302500000000009</c:v>
                </c:pt>
                <c:pt idx="23206">
                  <c:v>-65.3005</c:v>
                </c:pt>
                <c:pt idx="23207">
                  <c:v>-65.298500000000004</c:v>
                </c:pt>
                <c:pt idx="23208">
                  <c:v>-65.296500000000009</c:v>
                </c:pt>
                <c:pt idx="23209">
                  <c:v>-65.294499999999999</c:v>
                </c:pt>
                <c:pt idx="23210">
                  <c:v>-65.292500000000004</c:v>
                </c:pt>
                <c:pt idx="23211">
                  <c:v>-65.290500000000009</c:v>
                </c:pt>
                <c:pt idx="23212">
                  <c:v>-65.288499999999999</c:v>
                </c:pt>
                <c:pt idx="23213">
                  <c:v>-65.286500000000004</c:v>
                </c:pt>
                <c:pt idx="23214">
                  <c:v>-65.284500000000008</c:v>
                </c:pt>
                <c:pt idx="23215">
                  <c:v>-65.282499999999999</c:v>
                </c:pt>
                <c:pt idx="23216">
                  <c:v>-65.280500000000004</c:v>
                </c:pt>
                <c:pt idx="23217">
                  <c:v>-65.278500000000008</c:v>
                </c:pt>
                <c:pt idx="23218">
                  <c:v>-65.276499999999999</c:v>
                </c:pt>
                <c:pt idx="23219">
                  <c:v>-65.274500000000003</c:v>
                </c:pt>
                <c:pt idx="23220">
                  <c:v>-65.272500000000008</c:v>
                </c:pt>
                <c:pt idx="23221">
                  <c:v>-65.270499999999998</c:v>
                </c:pt>
                <c:pt idx="23222">
                  <c:v>-65.268500000000003</c:v>
                </c:pt>
                <c:pt idx="23223">
                  <c:v>-65.266500000000008</c:v>
                </c:pt>
                <c:pt idx="23224">
                  <c:v>-65.264499999999998</c:v>
                </c:pt>
                <c:pt idx="23225">
                  <c:v>-65.262500000000003</c:v>
                </c:pt>
                <c:pt idx="23226">
                  <c:v>-65.260500000000008</c:v>
                </c:pt>
                <c:pt idx="23227">
                  <c:v>-65.258499999999998</c:v>
                </c:pt>
                <c:pt idx="23228">
                  <c:v>-65.256500000000003</c:v>
                </c:pt>
                <c:pt idx="23229">
                  <c:v>-65.254500000000007</c:v>
                </c:pt>
                <c:pt idx="23230">
                  <c:v>-65.252499999999998</c:v>
                </c:pt>
                <c:pt idx="23231">
                  <c:v>-65.250500000000002</c:v>
                </c:pt>
                <c:pt idx="23232">
                  <c:v>-65.248500000000007</c:v>
                </c:pt>
                <c:pt idx="23233">
                  <c:v>-65.246499999999997</c:v>
                </c:pt>
                <c:pt idx="23234">
                  <c:v>-65.244500000000002</c:v>
                </c:pt>
                <c:pt idx="23235">
                  <c:v>-65.242500000000007</c:v>
                </c:pt>
                <c:pt idx="23236">
                  <c:v>-65.240499999999997</c:v>
                </c:pt>
                <c:pt idx="23237">
                  <c:v>-65.238500000000016</c:v>
                </c:pt>
                <c:pt idx="23238">
                  <c:v>-65.236500000000007</c:v>
                </c:pt>
                <c:pt idx="23239">
                  <c:v>-65.234499999999997</c:v>
                </c:pt>
                <c:pt idx="23240">
                  <c:v>-65.232500000000016</c:v>
                </c:pt>
                <c:pt idx="23241">
                  <c:v>-65.230500000000006</c:v>
                </c:pt>
                <c:pt idx="23242">
                  <c:v>-65.228499999999997</c:v>
                </c:pt>
                <c:pt idx="23243">
                  <c:v>-65.226500000000016</c:v>
                </c:pt>
                <c:pt idx="23244">
                  <c:v>-65.224500000000006</c:v>
                </c:pt>
                <c:pt idx="23245">
                  <c:v>-65.222499999999997</c:v>
                </c:pt>
                <c:pt idx="23246">
                  <c:v>-65.220500000000015</c:v>
                </c:pt>
                <c:pt idx="23247">
                  <c:v>-65.218500000000006</c:v>
                </c:pt>
                <c:pt idx="23248">
                  <c:v>-65.216499999999996</c:v>
                </c:pt>
                <c:pt idx="23249">
                  <c:v>-65.214500000000015</c:v>
                </c:pt>
                <c:pt idx="23250">
                  <c:v>-65.212500000000006</c:v>
                </c:pt>
                <c:pt idx="23251">
                  <c:v>-65.210499999999996</c:v>
                </c:pt>
                <c:pt idx="23252">
                  <c:v>-65.208500000000015</c:v>
                </c:pt>
                <c:pt idx="23253">
                  <c:v>-65.206500000000005</c:v>
                </c:pt>
                <c:pt idx="23254">
                  <c:v>-65.204499999999996</c:v>
                </c:pt>
                <c:pt idx="23255">
                  <c:v>-65.202500000000015</c:v>
                </c:pt>
                <c:pt idx="23256">
                  <c:v>-65.200500000000005</c:v>
                </c:pt>
                <c:pt idx="23257">
                  <c:v>-65.198499999999996</c:v>
                </c:pt>
                <c:pt idx="23258">
                  <c:v>-65.196500000000015</c:v>
                </c:pt>
                <c:pt idx="23259">
                  <c:v>-65.194500000000005</c:v>
                </c:pt>
                <c:pt idx="23260">
                  <c:v>-65.192499999999995</c:v>
                </c:pt>
                <c:pt idx="23261">
                  <c:v>-65.190500000000014</c:v>
                </c:pt>
                <c:pt idx="23262">
                  <c:v>-65.188500000000005</c:v>
                </c:pt>
                <c:pt idx="23263">
                  <c:v>-65.186499999999995</c:v>
                </c:pt>
                <c:pt idx="23264">
                  <c:v>-65.184500000000014</c:v>
                </c:pt>
                <c:pt idx="23265">
                  <c:v>-65.182500000000005</c:v>
                </c:pt>
                <c:pt idx="23266">
                  <c:v>-65.180500000000009</c:v>
                </c:pt>
                <c:pt idx="23267">
                  <c:v>-65.178500000000014</c:v>
                </c:pt>
                <c:pt idx="23268">
                  <c:v>-65.176500000000004</c:v>
                </c:pt>
                <c:pt idx="23269">
                  <c:v>-65.174500000000009</c:v>
                </c:pt>
                <c:pt idx="23270">
                  <c:v>-65.172500000000014</c:v>
                </c:pt>
                <c:pt idx="23271">
                  <c:v>-65.170500000000004</c:v>
                </c:pt>
                <c:pt idx="23272">
                  <c:v>-65.168500000000009</c:v>
                </c:pt>
                <c:pt idx="23273">
                  <c:v>-65.166500000000013</c:v>
                </c:pt>
                <c:pt idx="23274">
                  <c:v>-65.164500000000004</c:v>
                </c:pt>
                <c:pt idx="23275">
                  <c:v>-65.162500000000009</c:v>
                </c:pt>
                <c:pt idx="23276">
                  <c:v>-65.160500000000013</c:v>
                </c:pt>
                <c:pt idx="23277">
                  <c:v>-65.158500000000004</c:v>
                </c:pt>
                <c:pt idx="23278">
                  <c:v>-65.156500000000008</c:v>
                </c:pt>
                <c:pt idx="23279">
                  <c:v>-65.154500000000013</c:v>
                </c:pt>
                <c:pt idx="23280">
                  <c:v>-65.152500000000003</c:v>
                </c:pt>
                <c:pt idx="23281">
                  <c:v>-65.150500000000008</c:v>
                </c:pt>
                <c:pt idx="23282">
                  <c:v>-65.148500000000013</c:v>
                </c:pt>
                <c:pt idx="23283">
                  <c:v>-65.146500000000003</c:v>
                </c:pt>
                <c:pt idx="23284">
                  <c:v>-65.144500000000008</c:v>
                </c:pt>
                <c:pt idx="23285">
                  <c:v>-65.142500000000013</c:v>
                </c:pt>
                <c:pt idx="23286">
                  <c:v>-65.140500000000003</c:v>
                </c:pt>
                <c:pt idx="23287">
                  <c:v>-65.138500000000008</c:v>
                </c:pt>
                <c:pt idx="23288">
                  <c:v>-65.136500000000012</c:v>
                </c:pt>
                <c:pt idx="23289">
                  <c:v>-65.134500000000003</c:v>
                </c:pt>
                <c:pt idx="23290">
                  <c:v>-65.132500000000007</c:v>
                </c:pt>
                <c:pt idx="23291">
                  <c:v>-65.130500000000012</c:v>
                </c:pt>
                <c:pt idx="23292">
                  <c:v>-65.128500000000003</c:v>
                </c:pt>
                <c:pt idx="23293">
                  <c:v>-65.126500000000007</c:v>
                </c:pt>
                <c:pt idx="23294">
                  <c:v>-65.124500000000012</c:v>
                </c:pt>
                <c:pt idx="23295">
                  <c:v>-65.122500000000002</c:v>
                </c:pt>
                <c:pt idx="23296">
                  <c:v>-65.120500000000007</c:v>
                </c:pt>
                <c:pt idx="23297">
                  <c:v>-65.118500000000012</c:v>
                </c:pt>
                <c:pt idx="23298">
                  <c:v>-65.116500000000002</c:v>
                </c:pt>
                <c:pt idx="23299">
                  <c:v>-65.114500000000007</c:v>
                </c:pt>
                <c:pt idx="23300">
                  <c:v>-65.112500000000011</c:v>
                </c:pt>
                <c:pt idx="23301">
                  <c:v>-65.110500000000002</c:v>
                </c:pt>
                <c:pt idx="23302">
                  <c:v>-65.108500000000006</c:v>
                </c:pt>
                <c:pt idx="23303">
                  <c:v>-65.106500000000011</c:v>
                </c:pt>
                <c:pt idx="23304">
                  <c:v>-65.104500000000002</c:v>
                </c:pt>
                <c:pt idx="23305">
                  <c:v>-65.102500000000006</c:v>
                </c:pt>
                <c:pt idx="23306">
                  <c:v>-65.100500000000011</c:v>
                </c:pt>
                <c:pt idx="23307">
                  <c:v>-65.098500000000001</c:v>
                </c:pt>
                <c:pt idx="23308">
                  <c:v>-65.096500000000006</c:v>
                </c:pt>
                <c:pt idx="23309">
                  <c:v>-65.094500000000011</c:v>
                </c:pt>
                <c:pt idx="23310">
                  <c:v>-65.092500000000001</c:v>
                </c:pt>
                <c:pt idx="23311">
                  <c:v>-65.090500000000006</c:v>
                </c:pt>
                <c:pt idx="23312">
                  <c:v>-65.08850000000001</c:v>
                </c:pt>
                <c:pt idx="23313">
                  <c:v>-65.086500000000001</c:v>
                </c:pt>
                <c:pt idx="23314">
                  <c:v>-65.084500000000006</c:v>
                </c:pt>
                <c:pt idx="23315">
                  <c:v>-65.08250000000001</c:v>
                </c:pt>
                <c:pt idx="23316">
                  <c:v>-65.080500000000001</c:v>
                </c:pt>
                <c:pt idx="23317">
                  <c:v>-65.078500000000005</c:v>
                </c:pt>
                <c:pt idx="23318">
                  <c:v>-65.07650000000001</c:v>
                </c:pt>
                <c:pt idx="23319">
                  <c:v>-65.0745</c:v>
                </c:pt>
                <c:pt idx="23320">
                  <c:v>-65.072500000000005</c:v>
                </c:pt>
                <c:pt idx="23321">
                  <c:v>-65.07050000000001</c:v>
                </c:pt>
                <c:pt idx="23322">
                  <c:v>-65.0685</c:v>
                </c:pt>
                <c:pt idx="23323">
                  <c:v>-65.066500000000005</c:v>
                </c:pt>
                <c:pt idx="23324">
                  <c:v>-65.06450000000001</c:v>
                </c:pt>
                <c:pt idx="23325">
                  <c:v>-65.0625</c:v>
                </c:pt>
                <c:pt idx="23326">
                  <c:v>-65.060500000000005</c:v>
                </c:pt>
                <c:pt idx="23327">
                  <c:v>-65.058500000000009</c:v>
                </c:pt>
                <c:pt idx="23328">
                  <c:v>-65.0565</c:v>
                </c:pt>
                <c:pt idx="23329">
                  <c:v>-65.054500000000004</c:v>
                </c:pt>
                <c:pt idx="23330">
                  <c:v>-65.052500000000009</c:v>
                </c:pt>
                <c:pt idx="23331">
                  <c:v>-65.0505</c:v>
                </c:pt>
                <c:pt idx="23332">
                  <c:v>-65.048500000000004</c:v>
                </c:pt>
                <c:pt idx="23333">
                  <c:v>-65.046500000000009</c:v>
                </c:pt>
                <c:pt idx="23334">
                  <c:v>-65.044499999999999</c:v>
                </c:pt>
                <c:pt idx="23335">
                  <c:v>-65.042500000000004</c:v>
                </c:pt>
                <c:pt idx="23336">
                  <c:v>-65.040500000000009</c:v>
                </c:pt>
                <c:pt idx="23337">
                  <c:v>-65.038499999999999</c:v>
                </c:pt>
                <c:pt idx="23338">
                  <c:v>-65.036500000000004</c:v>
                </c:pt>
                <c:pt idx="23339">
                  <c:v>-65.034500000000008</c:v>
                </c:pt>
                <c:pt idx="23340">
                  <c:v>-65.032499999999999</c:v>
                </c:pt>
                <c:pt idx="23341">
                  <c:v>-65.030500000000004</c:v>
                </c:pt>
                <c:pt idx="23342">
                  <c:v>-65.028500000000008</c:v>
                </c:pt>
                <c:pt idx="23343">
                  <c:v>-65.026499999999999</c:v>
                </c:pt>
                <c:pt idx="23344">
                  <c:v>-65.024500000000003</c:v>
                </c:pt>
                <c:pt idx="23345">
                  <c:v>-65.022500000000008</c:v>
                </c:pt>
                <c:pt idx="23346">
                  <c:v>-65.020499999999998</c:v>
                </c:pt>
                <c:pt idx="23347">
                  <c:v>-65.018500000000003</c:v>
                </c:pt>
                <c:pt idx="23348">
                  <c:v>-65.016500000000008</c:v>
                </c:pt>
                <c:pt idx="23349">
                  <c:v>-65.014499999999998</c:v>
                </c:pt>
                <c:pt idx="23350">
                  <c:v>-65.012500000000003</c:v>
                </c:pt>
                <c:pt idx="23351">
                  <c:v>-65.010500000000008</c:v>
                </c:pt>
                <c:pt idx="23352">
                  <c:v>-65.008499999999998</c:v>
                </c:pt>
                <c:pt idx="23353">
                  <c:v>-65.006500000000003</c:v>
                </c:pt>
                <c:pt idx="23354">
                  <c:v>-65.004500000000007</c:v>
                </c:pt>
                <c:pt idx="23355">
                  <c:v>-65.002499999999998</c:v>
                </c:pt>
                <c:pt idx="23356">
                  <c:v>-65.000500000000002</c:v>
                </c:pt>
                <c:pt idx="23357">
                  <c:v>-64.998500000000007</c:v>
                </c:pt>
                <c:pt idx="23358">
                  <c:v>-64.996499999999997</c:v>
                </c:pt>
                <c:pt idx="23359">
                  <c:v>-64.994500000000002</c:v>
                </c:pt>
                <c:pt idx="23360">
                  <c:v>-64.992500000000007</c:v>
                </c:pt>
                <c:pt idx="23361">
                  <c:v>-64.990499999999997</c:v>
                </c:pt>
                <c:pt idx="23362">
                  <c:v>-64.988500000000016</c:v>
                </c:pt>
                <c:pt idx="23363">
                  <c:v>-64.986500000000007</c:v>
                </c:pt>
                <c:pt idx="23364">
                  <c:v>-64.984499999999997</c:v>
                </c:pt>
                <c:pt idx="23365">
                  <c:v>-64.982500000000016</c:v>
                </c:pt>
                <c:pt idx="23366">
                  <c:v>-64.980500000000006</c:v>
                </c:pt>
                <c:pt idx="23367">
                  <c:v>-64.978499999999997</c:v>
                </c:pt>
                <c:pt idx="23368">
                  <c:v>-64.976500000000016</c:v>
                </c:pt>
                <c:pt idx="23369">
                  <c:v>-64.974500000000006</c:v>
                </c:pt>
                <c:pt idx="23370">
                  <c:v>-64.972499999999997</c:v>
                </c:pt>
                <c:pt idx="23371">
                  <c:v>-64.970500000000015</c:v>
                </c:pt>
                <c:pt idx="23372">
                  <c:v>-64.968500000000006</c:v>
                </c:pt>
                <c:pt idx="23373">
                  <c:v>-64.966499999999996</c:v>
                </c:pt>
                <c:pt idx="23374">
                  <c:v>-64.964500000000015</c:v>
                </c:pt>
                <c:pt idx="23375">
                  <c:v>-64.962500000000006</c:v>
                </c:pt>
                <c:pt idx="23376">
                  <c:v>-64.960499999999996</c:v>
                </c:pt>
                <c:pt idx="23377">
                  <c:v>-64.958500000000015</c:v>
                </c:pt>
                <c:pt idx="23378">
                  <c:v>-64.956500000000005</c:v>
                </c:pt>
                <c:pt idx="23379">
                  <c:v>-64.954499999999996</c:v>
                </c:pt>
                <c:pt idx="23380">
                  <c:v>-64.952500000000015</c:v>
                </c:pt>
                <c:pt idx="23381">
                  <c:v>-64.950500000000005</c:v>
                </c:pt>
                <c:pt idx="23382">
                  <c:v>-64.948499999999996</c:v>
                </c:pt>
                <c:pt idx="23383">
                  <c:v>-64.946500000000015</c:v>
                </c:pt>
                <c:pt idx="23384">
                  <c:v>-64.944500000000005</c:v>
                </c:pt>
                <c:pt idx="23385">
                  <c:v>-64.942499999999995</c:v>
                </c:pt>
                <c:pt idx="23386">
                  <c:v>-64.940500000000014</c:v>
                </c:pt>
                <c:pt idx="23387">
                  <c:v>-64.938500000000005</c:v>
                </c:pt>
                <c:pt idx="23388">
                  <c:v>-64.936499999999995</c:v>
                </c:pt>
                <c:pt idx="23389">
                  <c:v>-64.934500000000014</c:v>
                </c:pt>
                <c:pt idx="23390">
                  <c:v>-64.932500000000005</c:v>
                </c:pt>
                <c:pt idx="23391">
                  <c:v>-64.930500000000009</c:v>
                </c:pt>
                <c:pt idx="23392">
                  <c:v>-64.928500000000014</c:v>
                </c:pt>
                <c:pt idx="23393">
                  <c:v>-64.926500000000004</c:v>
                </c:pt>
                <c:pt idx="23394">
                  <c:v>-64.924500000000009</c:v>
                </c:pt>
                <c:pt idx="23395">
                  <c:v>-64.922500000000014</c:v>
                </c:pt>
                <c:pt idx="23396">
                  <c:v>-64.920500000000004</c:v>
                </c:pt>
                <c:pt idx="23397">
                  <c:v>-64.918500000000009</c:v>
                </c:pt>
                <c:pt idx="23398">
                  <c:v>-64.916500000000013</c:v>
                </c:pt>
                <c:pt idx="23399">
                  <c:v>-64.914500000000004</c:v>
                </c:pt>
                <c:pt idx="23400">
                  <c:v>-64.912500000000009</c:v>
                </c:pt>
                <c:pt idx="23401">
                  <c:v>-64.910500000000013</c:v>
                </c:pt>
                <c:pt idx="23402">
                  <c:v>-64.908500000000004</c:v>
                </c:pt>
                <c:pt idx="23403">
                  <c:v>-64.906500000000008</c:v>
                </c:pt>
                <c:pt idx="23404">
                  <c:v>-64.904500000000013</c:v>
                </c:pt>
                <c:pt idx="23405">
                  <c:v>-64.902500000000003</c:v>
                </c:pt>
                <c:pt idx="23406">
                  <c:v>-64.900500000000008</c:v>
                </c:pt>
                <c:pt idx="23407">
                  <c:v>-64.898500000000013</c:v>
                </c:pt>
                <c:pt idx="23408">
                  <c:v>-64.896500000000003</c:v>
                </c:pt>
                <c:pt idx="23409">
                  <c:v>-64.894500000000008</c:v>
                </c:pt>
                <c:pt idx="23410">
                  <c:v>-64.892500000000013</c:v>
                </c:pt>
                <c:pt idx="23411">
                  <c:v>-64.890500000000003</c:v>
                </c:pt>
                <c:pt idx="23412">
                  <c:v>-64.888500000000008</c:v>
                </c:pt>
                <c:pt idx="23413">
                  <c:v>-64.886500000000012</c:v>
                </c:pt>
                <c:pt idx="23414">
                  <c:v>-64.884500000000003</c:v>
                </c:pt>
                <c:pt idx="23415">
                  <c:v>-64.882500000000007</c:v>
                </c:pt>
                <c:pt idx="23416">
                  <c:v>-64.880500000000012</c:v>
                </c:pt>
                <c:pt idx="23417">
                  <c:v>-64.878500000000003</c:v>
                </c:pt>
                <c:pt idx="23418">
                  <c:v>-64.876500000000007</c:v>
                </c:pt>
                <c:pt idx="23419">
                  <c:v>-64.874500000000012</c:v>
                </c:pt>
                <c:pt idx="23420">
                  <c:v>-64.872500000000002</c:v>
                </c:pt>
                <c:pt idx="23421">
                  <c:v>-64.870500000000007</c:v>
                </c:pt>
                <c:pt idx="23422">
                  <c:v>-64.868500000000012</c:v>
                </c:pt>
                <c:pt idx="23423">
                  <c:v>-64.866500000000002</c:v>
                </c:pt>
                <c:pt idx="23424">
                  <c:v>-64.864500000000007</c:v>
                </c:pt>
                <c:pt idx="23425">
                  <c:v>-64.862500000000011</c:v>
                </c:pt>
                <c:pt idx="23426">
                  <c:v>-64.860500000000002</c:v>
                </c:pt>
                <c:pt idx="23427">
                  <c:v>-64.858500000000006</c:v>
                </c:pt>
                <c:pt idx="23428">
                  <c:v>-64.856500000000011</c:v>
                </c:pt>
                <c:pt idx="23429">
                  <c:v>-64.854500000000002</c:v>
                </c:pt>
                <c:pt idx="23430">
                  <c:v>-64.852500000000006</c:v>
                </c:pt>
                <c:pt idx="23431">
                  <c:v>-64.850500000000011</c:v>
                </c:pt>
                <c:pt idx="23432">
                  <c:v>-64.848500000000001</c:v>
                </c:pt>
                <c:pt idx="23433">
                  <c:v>-64.846500000000006</c:v>
                </c:pt>
                <c:pt idx="23434">
                  <c:v>-64.844500000000011</c:v>
                </c:pt>
                <c:pt idx="23435">
                  <c:v>-64.842500000000001</c:v>
                </c:pt>
                <c:pt idx="23436">
                  <c:v>-64.840500000000006</c:v>
                </c:pt>
                <c:pt idx="23437">
                  <c:v>-64.83850000000001</c:v>
                </c:pt>
                <c:pt idx="23438">
                  <c:v>-64.836500000000001</c:v>
                </c:pt>
                <c:pt idx="23439">
                  <c:v>-64.834500000000006</c:v>
                </c:pt>
                <c:pt idx="23440">
                  <c:v>-64.83250000000001</c:v>
                </c:pt>
                <c:pt idx="23441">
                  <c:v>-64.830500000000001</c:v>
                </c:pt>
                <c:pt idx="23442">
                  <c:v>-64.828500000000005</c:v>
                </c:pt>
                <c:pt idx="23443">
                  <c:v>-64.82650000000001</c:v>
                </c:pt>
                <c:pt idx="23444">
                  <c:v>-64.8245</c:v>
                </c:pt>
                <c:pt idx="23445">
                  <c:v>-64.822500000000005</c:v>
                </c:pt>
                <c:pt idx="23446">
                  <c:v>-64.82050000000001</c:v>
                </c:pt>
                <c:pt idx="23447">
                  <c:v>-64.8185</c:v>
                </c:pt>
                <c:pt idx="23448">
                  <c:v>-64.816500000000005</c:v>
                </c:pt>
                <c:pt idx="23449">
                  <c:v>-64.81450000000001</c:v>
                </c:pt>
                <c:pt idx="23450">
                  <c:v>-64.8125</c:v>
                </c:pt>
                <c:pt idx="23451">
                  <c:v>-64.810500000000005</c:v>
                </c:pt>
                <c:pt idx="23452">
                  <c:v>-64.808500000000009</c:v>
                </c:pt>
                <c:pt idx="23453">
                  <c:v>-64.8065</c:v>
                </c:pt>
                <c:pt idx="23454">
                  <c:v>-64.804500000000004</c:v>
                </c:pt>
                <c:pt idx="23455">
                  <c:v>-64.802500000000009</c:v>
                </c:pt>
                <c:pt idx="23456">
                  <c:v>-64.8005</c:v>
                </c:pt>
                <c:pt idx="23457">
                  <c:v>-64.798500000000004</c:v>
                </c:pt>
                <c:pt idx="23458">
                  <c:v>-64.796500000000009</c:v>
                </c:pt>
                <c:pt idx="23459">
                  <c:v>-64.794499999999999</c:v>
                </c:pt>
                <c:pt idx="23460">
                  <c:v>-64.792500000000004</c:v>
                </c:pt>
                <c:pt idx="23461">
                  <c:v>-64.790500000000009</c:v>
                </c:pt>
                <c:pt idx="23462">
                  <c:v>-64.788499999999999</c:v>
                </c:pt>
                <c:pt idx="23463">
                  <c:v>-64.786500000000004</c:v>
                </c:pt>
                <c:pt idx="23464">
                  <c:v>-64.784500000000008</c:v>
                </c:pt>
                <c:pt idx="23465">
                  <c:v>-64.782499999999999</c:v>
                </c:pt>
                <c:pt idx="23466">
                  <c:v>-64.780500000000004</c:v>
                </c:pt>
                <c:pt idx="23467">
                  <c:v>-64.778500000000008</c:v>
                </c:pt>
                <c:pt idx="23468">
                  <c:v>-64.776499999999999</c:v>
                </c:pt>
                <c:pt idx="23469">
                  <c:v>-64.774500000000003</c:v>
                </c:pt>
                <c:pt idx="23470">
                  <c:v>-64.772500000000008</c:v>
                </c:pt>
                <c:pt idx="23471">
                  <c:v>-64.770499999999998</c:v>
                </c:pt>
                <c:pt idx="23472">
                  <c:v>-64.768500000000003</c:v>
                </c:pt>
                <c:pt idx="23473">
                  <c:v>-64.766500000000008</c:v>
                </c:pt>
                <c:pt idx="23474">
                  <c:v>-64.764499999999998</c:v>
                </c:pt>
                <c:pt idx="23475">
                  <c:v>-64.762500000000003</c:v>
                </c:pt>
                <c:pt idx="23476">
                  <c:v>-64.760500000000008</c:v>
                </c:pt>
                <c:pt idx="23477">
                  <c:v>-64.758499999999998</c:v>
                </c:pt>
                <c:pt idx="23478">
                  <c:v>-64.756500000000003</c:v>
                </c:pt>
                <c:pt idx="23479">
                  <c:v>-64.754500000000007</c:v>
                </c:pt>
                <c:pt idx="23480">
                  <c:v>-64.752499999999998</c:v>
                </c:pt>
                <c:pt idx="23481">
                  <c:v>-64.750500000000002</c:v>
                </c:pt>
                <c:pt idx="23482">
                  <c:v>-64.748500000000007</c:v>
                </c:pt>
                <c:pt idx="23483">
                  <c:v>-64.746499999999997</c:v>
                </c:pt>
                <c:pt idx="23484">
                  <c:v>-64.744500000000002</c:v>
                </c:pt>
                <c:pt idx="23485">
                  <c:v>-64.742500000000007</c:v>
                </c:pt>
                <c:pt idx="23486">
                  <c:v>-64.740499999999997</c:v>
                </c:pt>
                <c:pt idx="23487">
                  <c:v>-64.738500000000016</c:v>
                </c:pt>
                <c:pt idx="23488">
                  <c:v>-64.736500000000007</c:v>
                </c:pt>
                <c:pt idx="23489">
                  <c:v>-64.734499999999997</c:v>
                </c:pt>
                <c:pt idx="23490">
                  <c:v>-64.732500000000016</c:v>
                </c:pt>
                <c:pt idx="23491">
                  <c:v>-64.730500000000006</c:v>
                </c:pt>
                <c:pt idx="23492">
                  <c:v>-64.728499999999997</c:v>
                </c:pt>
                <c:pt idx="23493">
                  <c:v>-64.726500000000016</c:v>
                </c:pt>
                <c:pt idx="23494">
                  <c:v>-64.724500000000006</c:v>
                </c:pt>
                <c:pt idx="23495">
                  <c:v>-64.722499999999997</c:v>
                </c:pt>
                <c:pt idx="23496">
                  <c:v>-64.720500000000015</c:v>
                </c:pt>
                <c:pt idx="23497">
                  <c:v>-64.718500000000006</c:v>
                </c:pt>
                <c:pt idx="23498">
                  <c:v>-64.716499999999996</c:v>
                </c:pt>
                <c:pt idx="23499">
                  <c:v>-64.714500000000015</c:v>
                </c:pt>
                <c:pt idx="23500">
                  <c:v>-64.712500000000006</c:v>
                </c:pt>
                <c:pt idx="23501">
                  <c:v>-64.710499999999996</c:v>
                </c:pt>
                <c:pt idx="23502">
                  <c:v>-64.708500000000015</c:v>
                </c:pt>
                <c:pt idx="23503">
                  <c:v>-64.706500000000005</c:v>
                </c:pt>
                <c:pt idx="23504">
                  <c:v>-64.704499999999996</c:v>
                </c:pt>
                <c:pt idx="23505">
                  <c:v>-64.702500000000015</c:v>
                </c:pt>
                <c:pt idx="23506">
                  <c:v>-64.700500000000005</c:v>
                </c:pt>
                <c:pt idx="23507">
                  <c:v>-64.698499999999996</c:v>
                </c:pt>
                <c:pt idx="23508">
                  <c:v>-64.696500000000015</c:v>
                </c:pt>
                <c:pt idx="23509">
                  <c:v>-64.694500000000005</c:v>
                </c:pt>
                <c:pt idx="23510">
                  <c:v>-64.692499999999995</c:v>
                </c:pt>
                <c:pt idx="23511">
                  <c:v>-64.690500000000014</c:v>
                </c:pt>
                <c:pt idx="23512">
                  <c:v>-64.688500000000005</c:v>
                </c:pt>
                <c:pt idx="23513">
                  <c:v>-64.686499999999995</c:v>
                </c:pt>
                <c:pt idx="23514">
                  <c:v>-64.684500000000014</c:v>
                </c:pt>
                <c:pt idx="23515">
                  <c:v>-64.682500000000005</c:v>
                </c:pt>
                <c:pt idx="23516">
                  <c:v>-64.680500000000009</c:v>
                </c:pt>
                <c:pt idx="23517">
                  <c:v>-64.678500000000014</c:v>
                </c:pt>
                <c:pt idx="23518">
                  <c:v>-64.676500000000004</c:v>
                </c:pt>
                <c:pt idx="23519">
                  <c:v>-64.674500000000009</c:v>
                </c:pt>
                <c:pt idx="23520">
                  <c:v>-64.672500000000014</c:v>
                </c:pt>
                <c:pt idx="23521">
                  <c:v>-64.670500000000004</c:v>
                </c:pt>
                <c:pt idx="23522">
                  <c:v>-64.668500000000009</c:v>
                </c:pt>
                <c:pt idx="23523">
                  <c:v>-64.666500000000013</c:v>
                </c:pt>
                <c:pt idx="23524">
                  <c:v>-64.664500000000004</c:v>
                </c:pt>
                <c:pt idx="23525">
                  <c:v>-64.662500000000009</c:v>
                </c:pt>
                <c:pt idx="23526">
                  <c:v>-64.660500000000013</c:v>
                </c:pt>
                <c:pt idx="23527">
                  <c:v>-64.658500000000004</c:v>
                </c:pt>
                <c:pt idx="23528">
                  <c:v>-64.656500000000008</c:v>
                </c:pt>
                <c:pt idx="23529">
                  <c:v>-64.654500000000013</c:v>
                </c:pt>
                <c:pt idx="23530">
                  <c:v>-64.652500000000003</c:v>
                </c:pt>
                <c:pt idx="23531">
                  <c:v>-64.650500000000008</c:v>
                </c:pt>
                <c:pt idx="23532">
                  <c:v>-64.648500000000013</c:v>
                </c:pt>
                <c:pt idx="23533">
                  <c:v>-64.646500000000003</c:v>
                </c:pt>
                <c:pt idx="23534">
                  <c:v>-64.644500000000008</c:v>
                </c:pt>
                <c:pt idx="23535">
                  <c:v>-64.642500000000013</c:v>
                </c:pt>
                <c:pt idx="23536">
                  <c:v>-64.640500000000003</c:v>
                </c:pt>
                <c:pt idx="23537">
                  <c:v>-64.638500000000008</c:v>
                </c:pt>
                <c:pt idx="23538">
                  <c:v>-64.636500000000012</c:v>
                </c:pt>
                <c:pt idx="23539">
                  <c:v>-64.634500000000003</c:v>
                </c:pt>
                <c:pt idx="23540">
                  <c:v>-64.632500000000007</c:v>
                </c:pt>
                <c:pt idx="23541">
                  <c:v>-64.630500000000012</c:v>
                </c:pt>
                <c:pt idx="23542">
                  <c:v>-64.628500000000003</c:v>
                </c:pt>
                <c:pt idx="23543">
                  <c:v>-64.626500000000007</c:v>
                </c:pt>
                <c:pt idx="23544">
                  <c:v>-64.624500000000012</c:v>
                </c:pt>
                <c:pt idx="23545">
                  <c:v>-64.622500000000002</c:v>
                </c:pt>
                <c:pt idx="23546">
                  <c:v>-64.620500000000007</c:v>
                </c:pt>
                <c:pt idx="23547">
                  <c:v>-64.618500000000012</c:v>
                </c:pt>
                <c:pt idx="23548">
                  <c:v>-64.616500000000002</c:v>
                </c:pt>
                <c:pt idx="23549">
                  <c:v>-64.614500000000007</c:v>
                </c:pt>
                <c:pt idx="23550">
                  <c:v>-64.612500000000011</c:v>
                </c:pt>
                <c:pt idx="23551">
                  <c:v>-64.610500000000002</c:v>
                </c:pt>
                <c:pt idx="23552">
                  <c:v>-64.608500000000006</c:v>
                </c:pt>
                <c:pt idx="23553">
                  <c:v>-64.606500000000011</c:v>
                </c:pt>
                <c:pt idx="23554">
                  <c:v>-64.604500000000002</c:v>
                </c:pt>
                <c:pt idx="23555">
                  <c:v>-64.602500000000006</c:v>
                </c:pt>
                <c:pt idx="23556">
                  <c:v>-64.600500000000011</c:v>
                </c:pt>
                <c:pt idx="23557">
                  <c:v>-64.598500000000001</c:v>
                </c:pt>
                <c:pt idx="23558">
                  <c:v>-64.596500000000006</c:v>
                </c:pt>
                <c:pt idx="23559">
                  <c:v>-64.594500000000011</c:v>
                </c:pt>
                <c:pt idx="23560">
                  <c:v>-64.592500000000001</c:v>
                </c:pt>
                <c:pt idx="23561">
                  <c:v>-64.590500000000006</c:v>
                </c:pt>
                <c:pt idx="23562">
                  <c:v>-64.58850000000001</c:v>
                </c:pt>
                <c:pt idx="23563">
                  <c:v>-64.586500000000001</c:v>
                </c:pt>
                <c:pt idx="23564">
                  <c:v>-64.584500000000006</c:v>
                </c:pt>
                <c:pt idx="23565">
                  <c:v>-64.58250000000001</c:v>
                </c:pt>
                <c:pt idx="23566">
                  <c:v>-64.580500000000001</c:v>
                </c:pt>
                <c:pt idx="23567">
                  <c:v>-64.578500000000005</c:v>
                </c:pt>
                <c:pt idx="23568">
                  <c:v>-64.57650000000001</c:v>
                </c:pt>
                <c:pt idx="23569">
                  <c:v>-64.5745</c:v>
                </c:pt>
                <c:pt idx="23570">
                  <c:v>-64.572500000000005</c:v>
                </c:pt>
                <c:pt idx="23571">
                  <c:v>-64.57050000000001</c:v>
                </c:pt>
                <c:pt idx="23572">
                  <c:v>-64.5685</c:v>
                </c:pt>
                <c:pt idx="23573">
                  <c:v>-64.566500000000005</c:v>
                </c:pt>
                <c:pt idx="23574">
                  <c:v>-64.56450000000001</c:v>
                </c:pt>
                <c:pt idx="23575">
                  <c:v>-64.5625</c:v>
                </c:pt>
                <c:pt idx="23576">
                  <c:v>-64.560500000000005</c:v>
                </c:pt>
                <c:pt idx="23577">
                  <c:v>-64.558500000000009</c:v>
                </c:pt>
                <c:pt idx="23578">
                  <c:v>-64.5565</c:v>
                </c:pt>
                <c:pt idx="23579">
                  <c:v>-64.554500000000004</c:v>
                </c:pt>
                <c:pt idx="23580">
                  <c:v>-64.552500000000009</c:v>
                </c:pt>
                <c:pt idx="23581">
                  <c:v>-64.5505</c:v>
                </c:pt>
                <c:pt idx="23582">
                  <c:v>-64.548500000000004</c:v>
                </c:pt>
                <c:pt idx="23583">
                  <c:v>-64.546500000000009</c:v>
                </c:pt>
                <c:pt idx="23584">
                  <c:v>-64.544499999999999</c:v>
                </c:pt>
                <c:pt idx="23585">
                  <c:v>-64.542500000000004</c:v>
                </c:pt>
                <c:pt idx="23586">
                  <c:v>-64.540500000000009</c:v>
                </c:pt>
                <c:pt idx="23587">
                  <c:v>-64.538499999999999</c:v>
                </c:pt>
                <c:pt idx="23588">
                  <c:v>-64.536500000000004</c:v>
                </c:pt>
                <c:pt idx="23589">
                  <c:v>-64.534500000000008</c:v>
                </c:pt>
                <c:pt idx="23590">
                  <c:v>-64.532499999999999</c:v>
                </c:pt>
                <c:pt idx="23591">
                  <c:v>-64.530500000000004</c:v>
                </c:pt>
                <c:pt idx="23592">
                  <c:v>-64.528500000000008</c:v>
                </c:pt>
                <c:pt idx="23593">
                  <c:v>-64.526499999999999</c:v>
                </c:pt>
                <c:pt idx="23594">
                  <c:v>-64.524500000000003</c:v>
                </c:pt>
                <c:pt idx="23595">
                  <c:v>-64.522500000000008</c:v>
                </c:pt>
                <c:pt idx="23596">
                  <c:v>-64.520499999999998</c:v>
                </c:pt>
                <c:pt idx="23597">
                  <c:v>-64.518500000000003</c:v>
                </c:pt>
                <c:pt idx="23598">
                  <c:v>-64.516500000000008</c:v>
                </c:pt>
                <c:pt idx="23599">
                  <c:v>-64.514499999999998</c:v>
                </c:pt>
                <c:pt idx="23600">
                  <c:v>-64.512500000000003</c:v>
                </c:pt>
                <c:pt idx="23601">
                  <c:v>-64.510500000000008</c:v>
                </c:pt>
                <c:pt idx="23602">
                  <c:v>-64.508499999999998</c:v>
                </c:pt>
                <c:pt idx="23603">
                  <c:v>-64.506500000000003</c:v>
                </c:pt>
                <c:pt idx="23604">
                  <c:v>-64.504500000000007</c:v>
                </c:pt>
                <c:pt idx="23605">
                  <c:v>-64.502499999999998</c:v>
                </c:pt>
                <c:pt idx="23606">
                  <c:v>-64.500500000000002</c:v>
                </c:pt>
                <c:pt idx="23607">
                  <c:v>-64.498500000000007</c:v>
                </c:pt>
                <c:pt idx="23608">
                  <c:v>-64.496499999999997</c:v>
                </c:pt>
                <c:pt idx="23609">
                  <c:v>-64.494500000000002</c:v>
                </c:pt>
                <c:pt idx="23610">
                  <c:v>-64.492500000000007</c:v>
                </c:pt>
                <c:pt idx="23611">
                  <c:v>-64.490499999999997</c:v>
                </c:pt>
                <c:pt idx="23612">
                  <c:v>-64.488500000000016</c:v>
                </c:pt>
                <c:pt idx="23613">
                  <c:v>-64.486500000000007</c:v>
                </c:pt>
                <c:pt idx="23614">
                  <c:v>-64.484499999999997</c:v>
                </c:pt>
                <c:pt idx="23615">
                  <c:v>-64.482500000000016</c:v>
                </c:pt>
                <c:pt idx="23616">
                  <c:v>-64.480500000000006</c:v>
                </c:pt>
                <c:pt idx="23617">
                  <c:v>-64.478499999999997</c:v>
                </c:pt>
                <c:pt idx="23618">
                  <c:v>-64.476500000000016</c:v>
                </c:pt>
                <c:pt idx="23619">
                  <c:v>-64.474500000000006</c:v>
                </c:pt>
                <c:pt idx="23620">
                  <c:v>-64.472499999999997</c:v>
                </c:pt>
                <c:pt idx="23621">
                  <c:v>-64.470500000000015</c:v>
                </c:pt>
                <c:pt idx="23622">
                  <c:v>-64.468500000000006</c:v>
                </c:pt>
                <c:pt idx="23623">
                  <c:v>-64.466499999999996</c:v>
                </c:pt>
                <c:pt idx="23624">
                  <c:v>-64.464500000000015</c:v>
                </c:pt>
                <c:pt idx="23625">
                  <c:v>-64.462500000000006</c:v>
                </c:pt>
                <c:pt idx="23626">
                  <c:v>-64.460499999999996</c:v>
                </c:pt>
                <c:pt idx="23627">
                  <c:v>-64.458500000000015</c:v>
                </c:pt>
                <c:pt idx="23628">
                  <c:v>-64.456500000000005</c:v>
                </c:pt>
                <c:pt idx="23629">
                  <c:v>-64.454499999999996</c:v>
                </c:pt>
                <c:pt idx="23630">
                  <c:v>-64.452500000000015</c:v>
                </c:pt>
                <c:pt idx="23631">
                  <c:v>-64.450500000000005</c:v>
                </c:pt>
                <c:pt idx="23632">
                  <c:v>-64.448499999999996</c:v>
                </c:pt>
                <c:pt idx="23633">
                  <c:v>-64.446500000000015</c:v>
                </c:pt>
                <c:pt idx="23634">
                  <c:v>-64.444500000000005</c:v>
                </c:pt>
                <c:pt idx="23635">
                  <c:v>-64.442499999999995</c:v>
                </c:pt>
                <c:pt idx="23636">
                  <c:v>-64.440500000000014</c:v>
                </c:pt>
                <c:pt idx="23637">
                  <c:v>-64.438500000000005</c:v>
                </c:pt>
                <c:pt idx="23638">
                  <c:v>-64.436499999999995</c:v>
                </c:pt>
                <c:pt idx="23639">
                  <c:v>-64.434500000000014</c:v>
                </c:pt>
                <c:pt idx="23640">
                  <c:v>-64.432500000000005</c:v>
                </c:pt>
                <c:pt idx="23641">
                  <c:v>-64.430500000000009</c:v>
                </c:pt>
                <c:pt idx="23642">
                  <c:v>-64.428500000000014</c:v>
                </c:pt>
                <c:pt idx="23643">
                  <c:v>-64.426500000000004</c:v>
                </c:pt>
                <c:pt idx="23644">
                  <c:v>-64.424500000000009</c:v>
                </c:pt>
                <c:pt idx="23645">
                  <c:v>-64.422500000000014</c:v>
                </c:pt>
                <c:pt idx="23646">
                  <c:v>-64.420500000000004</c:v>
                </c:pt>
                <c:pt idx="23647">
                  <c:v>-64.418500000000009</c:v>
                </c:pt>
                <c:pt idx="23648">
                  <c:v>-64.416500000000013</c:v>
                </c:pt>
                <c:pt idx="23649">
                  <c:v>-64.414500000000004</c:v>
                </c:pt>
                <c:pt idx="23650">
                  <c:v>-64.412500000000009</c:v>
                </c:pt>
                <c:pt idx="23651">
                  <c:v>-64.410500000000013</c:v>
                </c:pt>
                <c:pt idx="23652">
                  <c:v>-64.408500000000004</c:v>
                </c:pt>
                <c:pt idx="23653">
                  <c:v>-64.406500000000008</c:v>
                </c:pt>
                <c:pt idx="23654">
                  <c:v>-64.404500000000013</c:v>
                </c:pt>
                <c:pt idx="23655">
                  <c:v>-64.402500000000003</c:v>
                </c:pt>
                <c:pt idx="23656">
                  <c:v>-64.400500000000008</c:v>
                </c:pt>
                <c:pt idx="23657">
                  <c:v>-64.398500000000013</c:v>
                </c:pt>
                <c:pt idx="23658">
                  <c:v>-64.396500000000003</c:v>
                </c:pt>
                <c:pt idx="23659">
                  <c:v>-64.394500000000008</c:v>
                </c:pt>
                <c:pt idx="23660">
                  <c:v>-64.392500000000013</c:v>
                </c:pt>
                <c:pt idx="23661">
                  <c:v>-64.390500000000003</c:v>
                </c:pt>
                <c:pt idx="23662">
                  <c:v>-64.388500000000008</c:v>
                </c:pt>
                <c:pt idx="23663">
                  <c:v>-64.386500000000012</c:v>
                </c:pt>
                <c:pt idx="23664">
                  <c:v>-64.384500000000003</c:v>
                </c:pt>
                <c:pt idx="23665">
                  <c:v>-64.382500000000007</c:v>
                </c:pt>
                <c:pt idx="23666">
                  <c:v>-64.380500000000012</c:v>
                </c:pt>
                <c:pt idx="23667">
                  <c:v>-64.378500000000003</c:v>
                </c:pt>
                <c:pt idx="23668">
                  <c:v>-64.376500000000007</c:v>
                </c:pt>
                <c:pt idx="23669">
                  <c:v>-64.374500000000012</c:v>
                </c:pt>
                <c:pt idx="23670">
                  <c:v>-64.372500000000002</c:v>
                </c:pt>
                <c:pt idx="23671">
                  <c:v>-64.370500000000007</c:v>
                </c:pt>
                <c:pt idx="23672">
                  <c:v>-64.368500000000012</c:v>
                </c:pt>
                <c:pt idx="23673">
                  <c:v>-64.366500000000002</c:v>
                </c:pt>
                <c:pt idx="23674">
                  <c:v>-64.364500000000007</c:v>
                </c:pt>
                <c:pt idx="23675">
                  <c:v>-64.362500000000011</c:v>
                </c:pt>
                <c:pt idx="23676">
                  <c:v>-64.360500000000002</c:v>
                </c:pt>
                <c:pt idx="23677">
                  <c:v>-64.358500000000006</c:v>
                </c:pt>
                <c:pt idx="23678">
                  <c:v>-64.356500000000011</c:v>
                </c:pt>
                <c:pt idx="23679">
                  <c:v>-64.354500000000002</c:v>
                </c:pt>
                <c:pt idx="23680">
                  <c:v>-64.352500000000006</c:v>
                </c:pt>
                <c:pt idx="23681">
                  <c:v>-64.350500000000011</c:v>
                </c:pt>
                <c:pt idx="23682">
                  <c:v>-64.348500000000001</c:v>
                </c:pt>
                <c:pt idx="23683">
                  <c:v>-64.346500000000006</c:v>
                </c:pt>
                <c:pt idx="23684">
                  <c:v>-64.344500000000011</c:v>
                </c:pt>
                <c:pt idx="23685">
                  <c:v>-64.342500000000001</c:v>
                </c:pt>
                <c:pt idx="23686">
                  <c:v>-64.340500000000006</c:v>
                </c:pt>
                <c:pt idx="23687">
                  <c:v>-64.33850000000001</c:v>
                </c:pt>
                <c:pt idx="23688">
                  <c:v>-64.336500000000001</c:v>
                </c:pt>
                <c:pt idx="23689">
                  <c:v>-64.334500000000006</c:v>
                </c:pt>
                <c:pt idx="23690">
                  <c:v>-64.33250000000001</c:v>
                </c:pt>
                <c:pt idx="23691">
                  <c:v>-64.330500000000001</c:v>
                </c:pt>
                <c:pt idx="23692">
                  <c:v>-64.328500000000005</c:v>
                </c:pt>
                <c:pt idx="23693">
                  <c:v>-64.32650000000001</c:v>
                </c:pt>
                <c:pt idx="23694">
                  <c:v>-64.3245</c:v>
                </c:pt>
                <c:pt idx="23695">
                  <c:v>-64.322500000000005</c:v>
                </c:pt>
                <c:pt idx="23696">
                  <c:v>-64.32050000000001</c:v>
                </c:pt>
                <c:pt idx="23697">
                  <c:v>-64.3185</c:v>
                </c:pt>
                <c:pt idx="23698">
                  <c:v>-64.316500000000005</c:v>
                </c:pt>
                <c:pt idx="23699">
                  <c:v>-64.31450000000001</c:v>
                </c:pt>
                <c:pt idx="23700">
                  <c:v>-64.3125</c:v>
                </c:pt>
                <c:pt idx="23701">
                  <c:v>-64.310500000000005</c:v>
                </c:pt>
                <c:pt idx="23702">
                  <c:v>-64.308500000000009</c:v>
                </c:pt>
                <c:pt idx="23703">
                  <c:v>-64.3065</c:v>
                </c:pt>
                <c:pt idx="23704">
                  <c:v>-64.304500000000004</c:v>
                </c:pt>
                <c:pt idx="23705">
                  <c:v>-64.302500000000009</c:v>
                </c:pt>
                <c:pt idx="23706">
                  <c:v>-64.3005</c:v>
                </c:pt>
                <c:pt idx="23707">
                  <c:v>-64.298500000000004</c:v>
                </c:pt>
                <c:pt idx="23708">
                  <c:v>-64.296500000000009</c:v>
                </c:pt>
                <c:pt idx="23709">
                  <c:v>-64.294499999999999</c:v>
                </c:pt>
                <c:pt idx="23710">
                  <c:v>-64.292500000000004</c:v>
                </c:pt>
                <c:pt idx="23711">
                  <c:v>-64.290500000000009</c:v>
                </c:pt>
                <c:pt idx="23712">
                  <c:v>-64.288499999999999</c:v>
                </c:pt>
                <c:pt idx="23713">
                  <c:v>-64.286500000000004</c:v>
                </c:pt>
                <c:pt idx="23714">
                  <c:v>-64.284500000000008</c:v>
                </c:pt>
                <c:pt idx="23715">
                  <c:v>-64.282499999999999</c:v>
                </c:pt>
                <c:pt idx="23716">
                  <c:v>-64.280500000000004</c:v>
                </c:pt>
                <c:pt idx="23717">
                  <c:v>-64.278500000000008</c:v>
                </c:pt>
                <c:pt idx="23718">
                  <c:v>-64.276499999999999</c:v>
                </c:pt>
                <c:pt idx="23719">
                  <c:v>-64.274500000000003</c:v>
                </c:pt>
                <c:pt idx="23720">
                  <c:v>-64.272500000000008</c:v>
                </c:pt>
                <c:pt idx="23721">
                  <c:v>-64.270499999999998</c:v>
                </c:pt>
                <c:pt idx="23722">
                  <c:v>-64.268500000000003</c:v>
                </c:pt>
                <c:pt idx="23723">
                  <c:v>-64.266500000000008</c:v>
                </c:pt>
                <c:pt idx="23724">
                  <c:v>-64.264499999999998</c:v>
                </c:pt>
                <c:pt idx="23725">
                  <c:v>-64.262500000000003</c:v>
                </c:pt>
                <c:pt idx="23726">
                  <c:v>-64.260500000000008</c:v>
                </c:pt>
                <c:pt idx="23727">
                  <c:v>-64.258499999999998</c:v>
                </c:pt>
                <c:pt idx="23728">
                  <c:v>-64.256500000000003</c:v>
                </c:pt>
                <c:pt idx="23729">
                  <c:v>-64.254500000000007</c:v>
                </c:pt>
                <c:pt idx="23730">
                  <c:v>-64.252499999999998</c:v>
                </c:pt>
                <c:pt idx="23731">
                  <c:v>-64.250500000000002</c:v>
                </c:pt>
                <c:pt idx="23732">
                  <c:v>-64.248500000000007</c:v>
                </c:pt>
                <c:pt idx="23733">
                  <c:v>-64.246499999999997</c:v>
                </c:pt>
                <c:pt idx="23734">
                  <c:v>-64.244500000000002</c:v>
                </c:pt>
                <c:pt idx="23735">
                  <c:v>-64.242500000000007</c:v>
                </c:pt>
                <c:pt idx="23736">
                  <c:v>-64.240499999999997</c:v>
                </c:pt>
                <c:pt idx="23737">
                  <c:v>-64.238500000000016</c:v>
                </c:pt>
                <c:pt idx="23738">
                  <c:v>-64.236500000000007</c:v>
                </c:pt>
                <c:pt idx="23739">
                  <c:v>-64.234499999999997</c:v>
                </c:pt>
                <c:pt idx="23740">
                  <c:v>-64.232500000000016</c:v>
                </c:pt>
                <c:pt idx="23741">
                  <c:v>-64.230500000000006</c:v>
                </c:pt>
                <c:pt idx="23742">
                  <c:v>-64.228499999999997</c:v>
                </c:pt>
                <c:pt idx="23743">
                  <c:v>-64.226500000000016</c:v>
                </c:pt>
                <c:pt idx="23744">
                  <c:v>-64.224500000000006</c:v>
                </c:pt>
                <c:pt idx="23745">
                  <c:v>-64.222499999999997</c:v>
                </c:pt>
                <c:pt idx="23746">
                  <c:v>-64.220500000000015</c:v>
                </c:pt>
                <c:pt idx="23747">
                  <c:v>-64.218500000000006</c:v>
                </c:pt>
                <c:pt idx="23748">
                  <c:v>-64.216499999999996</c:v>
                </c:pt>
                <c:pt idx="23749">
                  <c:v>-64.214500000000015</c:v>
                </c:pt>
                <c:pt idx="23750">
                  <c:v>-64.212500000000006</c:v>
                </c:pt>
                <c:pt idx="23751">
                  <c:v>-64.210499999999996</c:v>
                </c:pt>
                <c:pt idx="23752">
                  <c:v>-64.208500000000015</c:v>
                </c:pt>
                <c:pt idx="23753">
                  <c:v>-64.206500000000005</c:v>
                </c:pt>
                <c:pt idx="23754">
                  <c:v>-64.204499999999996</c:v>
                </c:pt>
                <c:pt idx="23755">
                  <c:v>-64.202500000000015</c:v>
                </c:pt>
                <c:pt idx="23756">
                  <c:v>-64.200500000000005</c:v>
                </c:pt>
                <c:pt idx="23757">
                  <c:v>-64.198499999999996</c:v>
                </c:pt>
                <c:pt idx="23758">
                  <c:v>-64.196500000000015</c:v>
                </c:pt>
                <c:pt idx="23759">
                  <c:v>-64.194500000000005</c:v>
                </c:pt>
                <c:pt idx="23760">
                  <c:v>-64.192499999999995</c:v>
                </c:pt>
                <c:pt idx="23761">
                  <c:v>-64.190500000000014</c:v>
                </c:pt>
                <c:pt idx="23762">
                  <c:v>-64.188500000000005</c:v>
                </c:pt>
                <c:pt idx="23763">
                  <c:v>-64.186499999999995</c:v>
                </c:pt>
                <c:pt idx="23764">
                  <c:v>-64.184500000000014</c:v>
                </c:pt>
                <c:pt idx="23765">
                  <c:v>-64.182500000000005</c:v>
                </c:pt>
                <c:pt idx="23766">
                  <c:v>-64.180500000000009</c:v>
                </c:pt>
                <c:pt idx="23767">
                  <c:v>-64.178500000000014</c:v>
                </c:pt>
                <c:pt idx="23768">
                  <c:v>-64.176500000000004</c:v>
                </c:pt>
                <c:pt idx="23769">
                  <c:v>-64.174500000000009</c:v>
                </c:pt>
                <c:pt idx="23770">
                  <c:v>-64.172500000000014</c:v>
                </c:pt>
                <c:pt idx="23771">
                  <c:v>-64.170500000000004</c:v>
                </c:pt>
                <c:pt idx="23772">
                  <c:v>-64.168500000000009</c:v>
                </c:pt>
                <c:pt idx="23773">
                  <c:v>-64.166500000000013</c:v>
                </c:pt>
                <c:pt idx="23774">
                  <c:v>-64.164500000000004</c:v>
                </c:pt>
                <c:pt idx="23775">
                  <c:v>-64.162500000000009</c:v>
                </c:pt>
                <c:pt idx="23776">
                  <c:v>-64.160500000000013</c:v>
                </c:pt>
                <c:pt idx="23777">
                  <c:v>-64.158500000000004</c:v>
                </c:pt>
                <c:pt idx="23778">
                  <c:v>-64.156500000000008</c:v>
                </c:pt>
                <c:pt idx="23779">
                  <c:v>-64.154500000000013</c:v>
                </c:pt>
                <c:pt idx="23780">
                  <c:v>-64.152500000000003</c:v>
                </c:pt>
                <c:pt idx="23781">
                  <c:v>-64.150500000000008</c:v>
                </c:pt>
                <c:pt idx="23782">
                  <c:v>-64.148500000000013</c:v>
                </c:pt>
                <c:pt idx="23783">
                  <c:v>-64.146500000000003</c:v>
                </c:pt>
                <c:pt idx="23784">
                  <c:v>-64.144500000000008</c:v>
                </c:pt>
                <c:pt idx="23785">
                  <c:v>-64.142500000000013</c:v>
                </c:pt>
                <c:pt idx="23786">
                  <c:v>-64.140500000000003</c:v>
                </c:pt>
                <c:pt idx="23787">
                  <c:v>-64.138500000000008</c:v>
                </c:pt>
                <c:pt idx="23788">
                  <c:v>-64.136500000000012</c:v>
                </c:pt>
                <c:pt idx="23789">
                  <c:v>-64.134500000000003</c:v>
                </c:pt>
                <c:pt idx="23790">
                  <c:v>-64.132500000000007</c:v>
                </c:pt>
                <c:pt idx="23791">
                  <c:v>-64.130500000000012</c:v>
                </c:pt>
                <c:pt idx="23792">
                  <c:v>-64.128500000000003</c:v>
                </c:pt>
                <c:pt idx="23793">
                  <c:v>-64.126500000000007</c:v>
                </c:pt>
                <c:pt idx="23794">
                  <c:v>-64.124500000000012</c:v>
                </c:pt>
                <c:pt idx="23795">
                  <c:v>-64.122500000000002</c:v>
                </c:pt>
                <c:pt idx="23796">
                  <c:v>-64.120500000000007</c:v>
                </c:pt>
                <c:pt idx="23797">
                  <c:v>-64.118500000000012</c:v>
                </c:pt>
                <c:pt idx="23798">
                  <c:v>-64.116500000000002</c:v>
                </c:pt>
                <c:pt idx="23799">
                  <c:v>-64.114500000000007</c:v>
                </c:pt>
                <c:pt idx="23800">
                  <c:v>-64.112500000000011</c:v>
                </c:pt>
                <c:pt idx="23801">
                  <c:v>-64.110500000000002</c:v>
                </c:pt>
                <c:pt idx="23802">
                  <c:v>-64.108500000000006</c:v>
                </c:pt>
                <c:pt idx="23803">
                  <c:v>-64.106500000000011</c:v>
                </c:pt>
                <c:pt idx="23804">
                  <c:v>-64.104500000000002</c:v>
                </c:pt>
                <c:pt idx="23805">
                  <c:v>-64.102500000000006</c:v>
                </c:pt>
                <c:pt idx="23806">
                  <c:v>-64.100500000000011</c:v>
                </c:pt>
                <c:pt idx="23807">
                  <c:v>-64.098500000000001</c:v>
                </c:pt>
                <c:pt idx="23808">
                  <c:v>-64.096500000000006</c:v>
                </c:pt>
                <c:pt idx="23809">
                  <c:v>-64.094500000000011</c:v>
                </c:pt>
                <c:pt idx="23810">
                  <c:v>-64.092500000000001</c:v>
                </c:pt>
                <c:pt idx="23811">
                  <c:v>-64.090500000000006</c:v>
                </c:pt>
                <c:pt idx="23812">
                  <c:v>-64.08850000000001</c:v>
                </c:pt>
                <c:pt idx="23813">
                  <c:v>-64.086500000000001</c:v>
                </c:pt>
                <c:pt idx="23814">
                  <c:v>-64.084500000000006</c:v>
                </c:pt>
                <c:pt idx="23815">
                  <c:v>-64.08250000000001</c:v>
                </c:pt>
                <c:pt idx="23816">
                  <c:v>-64.080500000000001</c:v>
                </c:pt>
                <c:pt idx="23817">
                  <c:v>-64.078500000000005</c:v>
                </c:pt>
                <c:pt idx="23818">
                  <c:v>-64.07650000000001</c:v>
                </c:pt>
                <c:pt idx="23819">
                  <c:v>-64.0745</c:v>
                </c:pt>
                <c:pt idx="23820">
                  <c:v>-64.072500000000005</c:v>
                </c:pt>
                <c:pt idx="23821">
                  <c:v>-64.07050000000001</c:v>
                </c:pt>
                <c:pt idx="23822">
                  <c:v>-64.0685</c:v>
                </c:pt>
                <c:pt idx="23823">
                  <c:v>-64.066500000000005</c:v>
                </c:pt>
                <c:pt idx="23824">
                  <c:v>-64.06450000000001</c:v>
                </c:pt>
                <c:pt idx="23825">
                  <c:v>-64.0625</c:v>
                </c:pt>
                <c:pt idx="23826">
                  <c:v>-64.060500000000005</c:v>
                </c:pt>
                <c:pt idx="23827">
                  <c:v>-64.058500000000009</c:v>
                </c:pt>
                <c:pt idx="23828">
                  <c:v>-64.0565</c:v>
                </c:pt>
                <c:pt idx="23829">
                  <c:v>-64.054500000000004</c:v>
                </c:pt>
                <c:pt idx="23830">
                  <c:v>-64.052500000000009</c:v>
                </c:pt>
                <c:pt idx="23831">
                  <c:v>-64.0505</c:v>
                </c:pt>
                <c:pt idx="23832">
                  <c:v>-64.048500000000004</c:v>
                </c:pt>
                <c:pt idx="23833">
                  <c:v>-64.046500000000009</c:v>
                </c:pt>
                <c:pt idx="23834">
                  <c:v>-64.044499999999999</c:v>
                </c:pt>
                <c:pt idx="23835">
                  <c:v>-64.042500000000004</c:v>
                </c:pt>
                <c:pt idx="23836">
                  <c:v>-64.040500000000009</c:v>
                </c:pt>
                <c:pt idx="23837">
                  <c:v>-64.038499999999999</c:v>
                </c:pt>
                <c:pt idx="23838">
                  <c:v>-64.036500000000004</c:v>
                </c:pt>
                <c:pt idx="23839">
                  <c:v>-64.034500000000008</c:v>
                </c:pt>
                <c:pt idx="23840">
                  <c:v>-64.032499999999999</c:v>
                </c:pt>
                <c:pt idx="23841">
                  <c:v>-64.030500000000004</c:v>
                </c:pt>
                <c:pt idx="23842">
                  <c:v>-64.028500000000008</c:v>
                </c:pt>
                <c:pt idx="23843">
                  <c:v>-64.026499999999999</c:v>
                </c:pt>
                <c:pt idx="23844">
                  <c:v>-64.024500000000003</c:v>
                </c:pt>
                <c:pt idx="23845">
                  <c:v>-64.022500000000008</c:v>
                </c:pt>
                <c:pt idx="23846">
                  <c:v>-64.020499999999998</c:v>
                </c:pt>
                <c:pt idx="23847">
                  <c:v>-64.018500000000003</c:v>
                </c:pt>
                <c:pt idx="23848">
                  <c:v>-64.016500000000008</c:v>
                </c:pt>
                <c:pt idx="23849">
                  <c:v>-64.014499999999998</c:v>
                </c:pt>
                <c:pt idx="23850">
                  <c:v>-64.012500000000003</c:v>
                </c:pt>
                <c:pt idx="23851">
                  <c:v>-64.010500000000008</c:v>
                </c:pt>
                <c:pt idx="23852">
                  <c:v>-64.008499999999998</c:v>
                </c:pt>
                <c:pt idx="23853">
                  <c:v>-64.006500000000003</c:v>
                </c:pt>
                <c:pt idx="23854">
                  <c:v>-64.004500000000007</c:v>
                </c:pt>
                <c:pt idx="23855">
                  <c:v>-64.002499999999998</c:v>
                </c:pt>
                <c:pt idx="23856">
                  <c:v>-64.000500000000002</c:v>
                </c:pt>
                <c:pt idx="23857">
                  <c:v>-63.998500000000007</c:v>
                </c:pt>
                <c:pt idx="23858">
                  <c:v>-63.996500000000005</c:v>
                </c:pt>
                <c:pt idx="23859">
                  <c:v>-63.994500000000002</c:v>
                </c:pt>
                <c:pt idx="23860">
                  <c:v>-63.992500000000007</c:v>
                </c:pt>
                <c:pt idx="23861">
                  <c:v>-63.990500000000004</c:v>
                </c:pt>
                <c:pt idx="23862">
                  <c:v>-63.988500000000009</c:v>
                </c:pt>
                <c:pt idx="23863">
                  <c:v>-63.986500000000007</c:v>
                </c:pt>
                <c:pt idx="23864">
                  <c:v>-63.984500000000004</c:v>
                </c:pt>
                <c:pt idx="23865">
                  <c:v>-63.982500000000009</c:v>
                </c:pt>
                <c:pt idx="23866">
                  <c:v>-63.980500000000006</c:v>
                </c:pt>
                <c:pt idx="23867">
                  <c:v>-63.978500000000004</c:v>
                </c:pt>
                <c:pt idx="23868">
                  <c:v>-63.976500000000009</c:v>
                </c:pt>
                <c:pt idx="23869">
                  <c:v>-63.974500000000006</c:v>
                </c:pt>
                <c:pt idx="23870">
                  <c:v>-63.972500000000004</c:v>
                </c:pt>
                <c:pt idx="23871">
                  <c:v>-63.970500000000008</c:v>
                </c:pt>
                <c:pt idx="23872">
                  <c:v>-63.968500000000006</c:v>
                </c:pt>
                <c:pt idx="23873">
                  <c:v>-63.966500000000003</c:v>
                </c:pt>
                <c:pt idx="23874">
                  <c:v>-63.964500000000008</c:v>
                </c:pt>
                <c:pt idx="23875">
                  <c:v>-63.962500000000006</c:v>
                </c:pt>
                <c:pt idx="23876">
                  <c:v>-63.960500000000003</c:v>
                </c:pt>
                <c:pt idx="23877">
                  <c:v>-63.958500000000008</c:v>
                </c:pt>
                <c:pt idx="23878">
                  <c:v>-63.956500000000005</c:v>
                </c:pt>
                <c:pt idx="23879">
                  <c:v>-63.954500000000003</c:v>
                </c:pt>
                <c:pt idx="23880">
                  <c:v>-63.952500000000008</c:v>
                </c:pt>
                <c:pt idx="23881">
                  <c:v>-63.950500000000005</c:v>
                </c:pt>
                <c:pt idx="23882">
                  <c:v>-63.948500000000003</c:v>
                </c:pt>
                <c:pt idx="23883">
                  <c:v>-63.946500000000007</c:v>
                </c:pt>
                <c:pt idx="23884">
                  <c:v>-63.944500000000005</c:v>
                </c:pt>
                <c:pt idx="23885">
                  <c:v>-63.942500000000003</c:v>
                </c:pt>
                <c:pt idx="23886">
                  <c:v>-63.940500000000007</c:v>
                </c:pt>
                <c:pt idx="23887">
                  <c:v>-63.938500000000005</c:v>
                </c:pt>
                <c:pt idx="23888">
                  <c:v>-63.936500000000002</c:v>
                </c:pt>
                <c:pt idx="23889">
                  <c:v>-63.934500000000007</c:v>
                </c:pt>
                <c:pt idx="23890">
                  <c:v>-63.932500000000005</c:v>
                </c:pt>
                <c:pt idx="23891">
                  <c:v>-63.930500000000009</c:v>
                </c:pt>
                <c:pt idx="23892">
                  <c:v>-63.928500000000007</c:v>
                </c:pt>
                <c:pt idx="23893">
                  <c:v>-63.926500000000004</c:v>
                </c:pt>
                <c:pt idx="23894">
                  <c:v>-63.924500000000009</c:v>
                </c:pt>
                <c:pt idx="23895">
                  <c:v>-63.922500000000007</c:v>
                </c:pt>
                <c:pt idx="23896">
                  <c:v>-63.920500000000004</c:v>
                </c:pt>
                <c:pt idx="23897">
                  <c:v>-63.918500000000009</c:v>
                </c:pt>
                <c:pt idx="23898">
                  <c:v>-63.916500000000006</c:v>
                </c:pt>
                <c:pt idx="23899">
                  <c:v>-63.914500000000004</c:v>
                </c:pt>
                <c:pt idx="23900">
                  <c:v>-63.912500000000009</c:v>
                </c:pt>
                <c:pt idx="23901">
                  <c:v>-63.910500000000006</c:v>
                </c:pt>
                <c:pt idx="23902">
                  <c:v>-63.908500000000004</c:v>
                </c:pt>
                <c:pt idx="23903">
                  <c:v>-63.906500000000008</c:v>
                </c:pt>
                <c:pt idx="23904">
                  <c:v>-63.904500000000006</c:v>
                </c:pt>
                <c:pt idx="23905">
                  <c:v>-63.902500000000003</c:v>
                </c:pt>
                <c:pt idx="23906">
                  <c:v>-63.900500000000008</c:v>
                </c:pt>
                <c:pt idx="23907">
                  <c:v>-63.898500000000006</c:v>
                </c:pt>
                <c:pt idx="23908">
                  <c:v>-63.896500000000003</c:v>
                </c:pt>
                <c:pt idx="23909">
                  <c:v>-63.894500000000008</c:v>
                </c:pt>
                <c:pt idx="23910">
                  <c:v>-63.892500000000005</c:v>
                </c:pt>
                <c:pt idx="23911">
                  <c:v>-63.890500000000003</c:v>
                </c:pt>
                <c:pt idx="23912">
                  <c:v>-63.888500000000008</c:v>
                </c:pt>
                <c:pt idx="23913">
                  <c:v>-63.886500000000005</c:v>
                </c:pt>
                <c:pt idx="23914">
                  <c:v>-63.884500000000003</c:v>
                </c:pt>
                <c:pt idx="23915">
                  <c:v>-63.882500000000007</c:v>
                </c:pt>
                <c:pt idx="23916">
                  <c:v>-63.880500000000005</c:v>
                </c:pt>
                <c:pt idx="23917">
                  <c:v>-63.878500000000003</c:v>
                </c:pt>
                <c:pt idx="23918">
                  <c:v>-63.876500000000007</c:v>
                </c:pt>
                <c:pt idx="23919">
                  <c:v>-63.874500000000005</c:v>
                </c:pt>
                <c:pt idx="23920">
                  <c:v>-63.872500000000002</c:v>
                </c:pt>
                <c:pt idx="23921">
                  <c:v>-63.870500000000007</c:v>
                </c:pt>
                <c:pt idx="23922">
                  <c:v>-63.868500000000004</c:v>
                </c:pt>
                <c:pt idx="23923">
                  <c:v>-63.866500000000009</c:v>
                </c:pt>
                <c:pt idx="23924">
                  <c:v>-63.864500000000007</c:v>
                </c:pt>
                <c:pt idx="23925">
                  <c:v>-63.862500000000004</c:v>
                </c:pt>
                <c:pt idx="23926">
                  <c:v>-63.860500000000009</c:v>
                </c:pt>
                <c:pt idx="23927">
                  <c:v>-63.858500000000006</c:v>
                </c:pt>
                <c:pt idx="23928">
                  <c:v>-63.856500000000004</c:v>
                </c:pt>
                <c:pt idx="23929">
                  <c:v>-63.854500000000009</c:v>
                </c:pt>
                <c:pt idx="23930">
                  <c:v>-63.852500000000006</c:v>
                </c:pt>
                <c:pt idx="23931">
                  <c:v>-63.850500000000004</c:v>
                </c:pt>
                <c:pt idx="23932">
                  <c:v>-63.848500000000008</c:v>
                </c:pt>
                <c:pt idx="23933">
                  <c:v>-63.846500000000006</c:v>
                </c:pt>
                <c:pt idx="23934">
                  <c:v>-63.844500000000004</c:v>
                </c:pt>
                <c:pt idx="23935">
                  <c:v>-63.842500000000008</c:v>
                </c:pt>
                <c:pt idx="23936">
                  <c:v>-63.840500000000006</c:v>
                </c:pt>
                <c:pt idx="23937">
                  <c:v>-63.838500000000003</c:v>
                </c:pt>
                <c:pt idx="23938">
                  <c:v>-63.836500000000008</c:v>
                </c:pt>
                <c:pt idx="23939">
                  <c:v>-63.834500000000006</c:v>
                </c:pt>
                <c:pt idx="23940">
                  <c:v>-63.832500000000003</c:v>
                </c:pt>
                <c:pt idx="23941">
                  <c:v>-63.830500000000008</c:v>
                </c:pt>
                <c:pt idx="23942">
                  <c:v>-63.828500000000005</c:v>
                </c:pt>
                <c:pt idx="23943">
                  <c:v>-63.826500000000003</c:v>
                </c:pt>
                <c:pt idx="23944">
                  <c:v>-63.824500000000008</c:v>
                </c:pt>
                <c:pt idx="23945">
                  <c:v>-63.822500000000005</c:v>
                </c:pt>
                <c:pt idx="23946">
                  <c:v>-63.820500000000003</c:v>
                </c:pt>
                <c:pt idx="23947">
                  <c:v>-63.818500000000007</c:v>
                </c:pt>
                <c:pt idx="23948">
                  <c:v>-63.816500000000005</c:v>
                </c:pt>
                <c:pt idx="23949">
                  <c:v>-63.814500000000002</c:v>
                </c:pt>
                <c:pt idx="23950">
                  <c:v>-63.812500000000007</c:v>
                </c:pt>
                <c:pt idx="23951">
                  <c:v>-63.810500000000005</c:v>
                </c:pt>
                <c:pt idx="23952">
                  <c:v>-63.808500000000002</c:v>
                </c:pt>
                <c:pt idx="23953">
                  <c:v>-63.806500000000007</c:v>
                </c:pt>
                <c:pt idx="23954">
                  <c:v>-63.804500000000004</c:v>
                </c:pt>
                <c:pt idx="23955">
                  <c:v>-63.802500000000009</c:v>
                </c:pt>
                <c:pt idx="23956">
                  <c:v>-63.800500000000007</c:v>
                </c:pt>
                <c:pt idx="23957">
                  <c:v>-63.798500000000004</c:v>
                </c:pt>
                <c:pt idx="23958">
                  <c:v>-63.796500000000009</c:v>
                </c:pt>
                <c:pt idx="23959">
                  <c:v>-63.794500000000006</c:v>
                </c:pt>
                <c:pt idx="23960">
                  <c:v>-63.792500000000004</c:v>
                </c:pt>
                <c:pt idx="23961">
                  <c:v>-63.790500000000009</c:v>
                </c:pt>
                <c:pt idx="23962">
                  <c:v>-63.788500000000006</c:v>
                </c:pt>
                <c:pt idx="23963">
                  <c:v>-63.786500000000004</c:v>
                </c:pt>
                <c:pt idx="23964">
                  <c:v>-63.784500000000008</c:v>
                </c:pt>
                <c:pt idx="23965">
                  <c:v>-63.782500000000006</c:v>
                </c:pt>
                <c:pt idx="23966">
                  <c:v>-63.780500000000004</c:v>
                </c:pt>
                <c:pt idx="23967">
                  <c:v>-63.778500000000008</c:v>
                </c:pt>
                <c:pt idx="23968">
                  <c:v>-63.776500000000006</c:v>
                </c:pt>
                <c:pt idx="23969">
                  <c:v>-63.774500000000003</c:v>
                </c:pt>
                <c:pt idx="23970">
                  <c:v>-63.772500000000008</c:v>
                </c:pt>
                <c:pt idx="23971">
                  <c:v>-63.770500000000006</c:v>
                </c:pt>
                <c:pt idx="23972">
                  <c:v>-63.768500000000003</c:v>
                </c:pt>
                <c:pt idx="23973">
                  <c:v>-63.766500000000008</c:v>
                </c:pt>
                <c:pt idx="23974">
                  <c:v>-63.764500000000005</c:v>
                </c:pt>
                <c:pt idx="23975">
                  <c:v>-63.762500000000003</c:v>
                </c:pt>
                <c:pt idx="23976">
                  <c:v>-63.760500000000008</c:v>
                </c:pt>
                <c:pt idx="23977">
                  <c:v>-63.758500000000005</c:v>
                </c:pt>
                <c:pt idx="23978">
                  <c:v>-63.756500000000003</c:v>
                </c:pt>
                <c:pt idx="23979">
                  <c:v>-63.754500000000007</c:v>
                </c:pt>
                <c:pt idx="23980">
                  <c:v>-63.752500000000005</c:v>
                </c:pt>
                <c:pt idx="23981">
                  <c:v>-63.750500000000002</c:v>
                </c:pt>
                <c:pt idx="23982">
                  <c:v>-63.748500000000007</c:v>
                </c:pt>
                <c:pt idx="23983">
                  <c:v>-63.746500000000005</c:v>
                </c:pt>
                <c:pt idx="23984">
                  <c:v>-63.744500000000002</c:v>
                </c:pt>
                <c:pt idx="23985">
                  <c:v>-63.742500000000007</c:v>
                </c:pt>
                <c:pt idx="23986">
                  <c:v>-63.740500000000004</c:v>
                </c:pt>
                <c:pt idx="23987">
                  <c:v>-63.738500000000009</c:v>
                </c:pt>
                <c:pt idx="23988">
                  <c:v>-63.736500000000007</c:v>
                </c:pt>
                <c:pt idx="23989">
                  <c:v>-63.734500000000004</c:v>
                </c:pt>
                <c:pt idx="23990">
                  <c:v>-63.732500000000009</c:v>
                </c:pt>
                <c:pt idx="23991">
                  <c:v>-63.730500000000006</c:v>
                </c:pt>
                <c:pt idx="23992">
                  <c:v>-63.728500000000004</c:v>
                </c:pt>
                <c:pt idx="23993">
                  <c:v>-63.726500000000009</c:v>
                </c:pt>
                <c:pt idx="23994">
                  <c:v>-63.724500000000006</c:v>
                </c:pt>
                <c:pt idx="23995">
                  <c:v>-63.722500000000004</c:v>
                </c:pt>
                <c:pt idx="23996">
                  <c:v>-63.720500000000008</c:v>
                </c:pt>
                <c:pt idx="23997">
                  <c:v>-63.718500000000006</c:v>
                </c:pt>
                <c:pt idx="23998">
                  <c:v>-63.716500000000003</c:v>
                </c:pt>
                <c:pt idx="23999">
                  <c:v>-63.714500000000008</c:v>
                </c:pt>
                <c:pt idx="24000">
                  <c:v>-63.712500000000006</c:v>
                </c:pt>
                <c:pt idx="24001">
                  <c:v>-63.710500000000003</c:v>
                </c:pt>
                <c:pt idx="24002">
                  <c:v>-63.708500000000008</c:v>
                </c:pt>
                <c:pt idx="24003">
                  <c:v>-63.706500000000005</c:v>
                </c:pt>
                <c:pt idx="24004">
                  <c:v>-63.704500000000003</c:v>
                </c:pt>
                <c:pt idx="24005">
                  <c:v>-63.702500000000008</c:v>
                </c:pt>
                <c:pt idx="24006">
                  <c:v>-63.700500000000005</c:v>
                </c:pt>
                <c:pt idx="24007">
                  <c:v>-63.698500000000003</c:v>
                </c:pt>
                <c:pt idx="24008">
                  <c:v>-63.696500000000007</c:v>
                </c:pt>
                <c:pt idx="24009">
                  <c:v>-63.694500000000005</c:v>
                </c:pt>
                <c:pt idx="24010">
                  <c:v>-63.692500000000003</c:v>
                </c:pt>
                <c:pt idx="24011">
                  <c:v>-63.690500000000007</c:v>
                </c:pt>
                <c:pt idx="24012">
                  <c:v>-63.688500000000005</c:v>
                </c:pt>
                <c:pt idx="24013">
                  <c:v>-63.686500000000002</c:v>
                </c:pt>
                <c:pt idx="24014">
                  <c:v>-63.684500000000007</c:v>
                </c:pt>
                <c:pt idx="24015">
                  <c:v>-63.682500000000005</c:v>
                </c:pt>
                <c:pt idx="24016">
                  <c:v>-63.680500000000009</c:v>
                </c:pt>
                <c:pt idx="24017">
                  <c:v>-63.678500000000007</c:v>
                </c:pt>
                <c:pt idx="24018">
                  <c:v>-63.676500000000004</c:v>
                </c:pt>
                <c:pt idx="24019">
                  <c:v>-63.674500000000009</c:v>
                </c:pt>
                <c:pt idx="24020">
                  <c:v>-63.672500000000007</c:v>
                </c:pt>
                <c:pt idx="24021">
                  <c:v>-63.670500000000004</c:v>
                </c:pt>
                <c:pt idx="24022">
                  <c:v>-63.668500000000009</c:v>
                </c:pt>
                <c:pt idx="24023">
                  <c:v>-63.666500000000006</c:v>
                </c:pt>
                <c:pt idx="24024">
                  <c:v>-63.664500000000004</c:v>
                </c:pt>
                <c:pt idx="24025">
                  <c:v>-63.662500000000009</c:v>
                </c:pt>
                <c:pt idx="24026">
                  <c:v>-63.660500000000006</c:v>
                </c:pt>
                <c:pt idx="24027">
                  <c:v>-63.658500000000004</c:v>
                </c:pt>
                <c:pt idx="24028">
                  <c:v>-63.656500000000008</c:v>
                </c:pt>
                <c:pt idx="24029">
                  <c:v>-63.654500000000006</c:v>
                </c:pt>
                <c:pt idx="24030">
                  <c:v>-63.652500000000003</c:v>
                </c:pt>
                <c:pt idx="24031">
                  <c:v>-63.650500000000008</c:v>
                </c:pt>
                <c:pt idx="24032">
                  <c:v>-63.648500000000006</c:v>
                </c:pt>
                <c:pt idx="24033">
                  <c:v>-63.646500000000003</c:v>
                </c:pt>
                <c:pt idx="24034">
                  <c:v>-63.644500000000008</c:v>
                </c:pt>
                <c:pt idx="24035">
                  <c:v>-63.642500000000005</c:v>
                </c:pt>
                <c:pt idx="24036">
                  <c:v>-63.640500000000003</c:v>
                </c:pt>
                <c:pt idx="24037">
                  <c:v>-63.638500000000008</c:v>
                </c:pt>
                <c:pt idx="24038">
                  <c:v>-63.636500000000005</c:v>
                </c:pt>
                <c:pt idx="24039">
                  <c:v>-63.634500000000003</c:v>
                </c:pt>
                <c:pt idx="24040">
                  <c:v>-63.632500000000007</c:v>
                </c:pt>
                <c:pt idx="24041">
                  <c:v>-63.630500000000005</c:v>
                </c:pt>
                <c:pt idx="24042">
                  <c:v>-63.628500000000003</c:v>
                </c:pt>
                <c:pt idx="24043">
                  <c:v>-63.626500000000007</c:v>
                </c:pt>
                <c:pt idx="24044">
                  <c:v>-63.624500000000005</c:v>
                </c:pt>
                <c:pt idx="24045">
                  <c:v>-63.622500000000002</c:v>
                </c:pt>
                <c:pt idx="24046">
                  <c:v>-63.620500000000007</c:v>
                </c:pt>
                <c:pt idx="24047">
                  <c:v>-63.618500000000004</c:v>
                </c:pt>
                <c:pt idx="24048">
                  <c:v>-63.616500000000009</c:v>
                </c:pt>
                <c:pt idx="24049">
                  <c:v>-63.614500000000007</c:v>
                </c:pt>
                <c:pt idx="24050">
                  <c:v>-63.612500000000004</c:v>
                </c:pt>
                <c:pt idx="24051">
                  <c:v>-63.610500000000009</c:v>
                </c:pt>
                <c:pt idx="24052">
                  <c:v>-63.608500000000006</c:v>
                </c:pt>
                <c:pt idx="24053">
                  <c:v>-63.606500000000004</c:v>
                </c:pt>
                <c:pt idx="24054">
                  <c:v>-63.604500000000009</c:v>
                </c:pt>
                <c:pt idx="24055">
                  <c:v>-63.602500000000006</c:v>
                </c:pt>
                <c:pt idx="24056">
                  <c:v>-63.600500000000004</c:v>
                </c:pt>
                <c:pt idx="24057">
                  <c:v>-63.598500000000008</c:v>
                </c:pt>
                <c:pt idx="24058">
                  <c:v>-63.596500000000006</c:v>
                </c:pt>
                <c:pt idx="24059">
                  <c:v>-63.594500000000004</c:v>
                </c:pt>
                <c:pt idx="24060">
                  <c:v>-63.592500000000008</c:v>
                </c:pt>
                <c:pt idx="24061">
                  <c:v>-63.590500000000006</c:v>
                </c:pt>
                <c:pt idx="24062">
                  <c:v>-63.588500000000003</c:v>
                </c:pt>
                <c:pt idx="24063">
                  <c:v>-63.586500000000008</c:v>
                </c:pt>
                <c:pt idx="24064">
                  <c:v>-63.584500000000006</c:v>
                </c:pt>
                <c:pt idx="24065">
                  <c:v>-63.582500000000003</c:v>
                </c:pt>
                <c:pt idx="24066">
                  <c:v>-63.580500000000008</c:v>
                </c:pt>
                <c:pt idx="24067">
                  <c:v>-63.578500000000005</c:v>
                </c:pt>
                <c:pt idx="24068">
                  <c:v>-63.576500000000003</c:v>
                </c:pt>
                <c:pt idx="24069">
                  <c:v>-63.574500000000008</c:v>
                </c:pt>
                <c:pt idx="24070">
                  <c:v>-63.572500000000005</c:v>
                </c:pt>
                <c:pt idx="24071">
                  <c:v>-63.570500000000003</c:v>
                </c:pt>
                <c:pt idx="24072">
                  <c:v>-63.568500000000007</c:v>
                </c:pt>
                <c:pt idx="24073">
                  <c:v>-63.566500000000005</c:v>
                </c:pt>
                <c:pt idx="24074">
                  <c:v>-63.564500000000002</c:v>
                </c:pt>
                <c:pt idx="24075">
                  <c:v>-63.562500000000007</c:v>
                </c:pt>
                <c:pt idx="24076">
                  <c:v>-63.560500000000005</c:v>
                </c:pt>
                <c:pt idx="24077">
                  <c:v>-63.558500000000002</c:v>
                </c:pt>
                <c:pt idx="24078">
                  <c:v>-63.556500000000007</c:v>
                </c:pt>
                <c:pt idx="24079">
                  <c:v>-63.554500000000004</c:v>
                </c:pt>
                <c:pt idx="24080">
                  <c:v>-63.552500000000009</c:v>
                </c:pt>
                <c:pt idx="24081">
                  <c:v>-63.550500000000007</c:v>
                </c:pt>
                <c:pt idx="24082">
                  <c:v>-63.548500000000004</c:v>
                </c:pt>
                <c:pt idx="24083">
                  <c:v>-63.546500000000009</c:v>
                </c:pt>
                <c:pt idx="24084">
                  <c:v>-63.544500000000006</c:v>
                </c:pt>
                <c:pt idx="24085">
                  <c:v>-63.542500000000004</c:v>
                </c:pt>
                <c:pt idx="24086">
                  <c:v>-63.540500000000009</c:v>
                </c:pt>
                <c:pt idx="24087">
                  <c:v>-63.538500000000006</c:v>
                </c:pt>
                <c:pt idx="24088">
                  <c:v>-63.536500000000004</c:v>
                </c:pt>
                <c:pt idx="24089">
                  <c:v>-63.534500000000008</c:v>
                </c:pt>
                <c:pt idx="24090">
                  <c:v>-63.532500000000006</c:v>
                </c:pt>
                <c:pt idx="24091">
                  <c:v>-63.530500000000004</c:v>
                </c:pt>
                <c:pt idx="24092">
                  <c:v>-63.528500000000008</c:v>
                </c:pt>
                <c:pt idx="24093">
                  <c:v>-63.526500000000006</c:v>
                </c:pt>
                <c:pt idx="24094">
                  <c:v>-63.524500000000003</c:v>
                </c:pt>
                <c:pt idx="24095">
                  <c:v>-63.522500000000008</c:v>
                </c:pt>
                <c:pt idx="24096">
                  <c:v>-63.520500000000006</c:v>
                </c:pt>
                <c:pt idx="24097">
                  <c:v>-63.518500000000003</c:v>
                </c:pt>
                <c:pt idx="24098">
                  <c:v>-63.516500000000008</c:v>
                </c:pt>
                <c:pt idx="24099">
                  <c:v>-63.514500000000005</c:v>
                </c:pt>
                <c:pt idx="24100">
                  <c:v>-63.512500000000003</c:v>
                </c:pt>
                <c:pt idx="24101">
                  <c:v>-63.510500000000008</c:v>
                </c:pt>
                <c:pt idx="24102">
                  <c:v>-63.508500000000005</c:v>
                </c:pt>
                <c:pt idx="24103">
                  <c:v>-63.506500000000003</c:v>
                </c:pt>
                <c:pt idx="24104">
                  <c:v>-63.504500000000007</c:v>
                </c:pt>
                <c:pt idx="24105">
                  <c:v>-63.502500000000005</c:v>
                </c:pt>
                <c:pt idx="24106">
                  <c:v>-63.500500000000002</c:v>
                </c:pt>
                <c:pt idx="24107">
                  <c:v>-63.498500000000007</c:v>
                </c:pt>
                <c:pt idx="24108">
                  <c:v>-63.496500000000005</c:v>
                </c:pt>
                <c:pt idx="24109">
                  <c:v>-63.494500000000002</c:v>
                </c:pt>
                <c:pt idx="24110">
                  <c:v>-63.492500000000007</c:v>
                </c:pt>
                <c:pt idx="24111">
                  <c:v>-63.490500000000004</c:v>
                </c:pt>
                <c:pt idx="24112">
                  <c:v>-63.488500000000009</c:v>
                </c:pt>
                <c:pt idx="24113">
                  <c:v>-63.486500000000007</c:v>
                </c:pt>
                <c:pt idx="24114">
                  <c:v>-63.484500000000004</c:v>
                </c:pt>
                <c:pt idx="24115">
                  <c:v>-63.482500000000009</c:v>
                </c:pt>
                <c:pt idx="24116">
                  <c:v>-63.480500000000006</c:v>
                </c:pt>
                <c:pt idx="24117">
                  <c:v>-63.478500000000004</c:v>
                </c:pt>
                <c:pt idx="24118">
                  <c:v>-63.476500000000009</c:v>
                </c:pt>
                <c:pt idx="24119">
                  <c:v>-63.474500000000006</c:v>
                </c:pt>
                <c:pt idx="24120">
                  <c:v>-63.472500000000004</c:v>
                </c:pt>
                <c:pt idx="24121">
                  <c:v>-63.470500000000008</c:v>
                </c:pt>
                <c:pt idx="24122">
                  <c:v>-63.468500000000006</c:v>
                </c:pt>
                <c:pt idx="24123">
                  <c:v>-63.466500000000003</c:v>
                </c:pt>
                <c:pt idx="24124">
                  <c:v>-63.464500000000008</c:v>
                </c:pt>
                <c:pt idx="24125">
                  <c:v>-63.462500000000006</c:v>
                </c:pt>
                <c:pt idx="24126">
                  <c:v>-63.460500000000003</c:v>
                </c:pt>
                <c:pt idx="24127">
                  <c:v>-63.458500000000008</c:v>
                </c:pt>
                <c:pt idx="24128">
                  <c:v>-63.456500000000005</c:v>
                </c:pt>
                <c:pt idx="24129">
                  <c:v>-63.454500000000003</c:v>
                </c:pt>
                <c:pt idx="24130">
                  <c:v>-63.452500000000008</c:v>
                </c:pt>
                <c:pt idx="24131">
                  <c:v>-63.450500000000005</c:v>
                </c:pt>
                <c:pt idx="24132">
                  <c:v>-63.448500000000003</c:v>
                </c:pt>
                <c:pt idx="24133">
                  <c:v>-63.446500000000007</c:v>
                </c:pt>
                <c:pt idx="24134">
                  <c:v>-63.444500000000005</c:v>
                </c:pt>
                <c:pt idx="24135">
                  <c:v>-63.442500000000003</c:v>
                </c:pt>
                <c:pt idx="24136">
                  <c:v>-63.440500000000007</c:v>
                </c:pt>
                <c:pt idx="24137">
                  <c:v>-63.438500000000005</c:v>
                </c:pt>
                <c:pt idx="24138">
                  <c:v>-63.436500000000002</c:v>
                </c:pt>
                <c:pt idx="24139">
                  <c:v>-63.434500000000007</c:v>
                </c:pt>
                <c:pt idx="24140">
                  <c:v>-63.432500000000005</c:v>
                </c:pt>
                <c:pt idx="24141">
                  <c:v>-63.430500000000009</c:v>
                </c:pt>
                <c:pt idx="24142">
                  <c:v>-63.428500000000007</c:v>
                </c:pt>
                <c:pt idx="24143">
                  <c:v>-63.426500000000004</c:v>
                </c:pt>
                <c:pt idx="24144">
                  <c:v>-63.424500000000009</c:v>
                </c:pt>
                <c:pt idx="24145">
                  <c:v>-63.422500000000007</c:v>
                </c:pt>
                <c:pt idx="24146">
                  <c:v>-63.420500000000004</c:v>
                </c:pt>
                <c:pt idx="24147">
                  <c:v>-63.418500000000009</c:v>
                </c:pt>
                <c:pt idx="24148">
                  <c:v>-63.416500000000006</c:v>
                </c:pt>
                <c:pt idx="24149">
                  <c:v>-63.414500000000004</c:v>
                </c:pt>
                <c:pt idx="24150">
                  <c:v>-63.412500000000009</c:v>
                </c:pt>
                <c:pt idx="24151">
                  <c:v>-63.410500000000006</c:v>
                </c:pt>
                <c:pt idx="24152">
                  <c:v>-63.408500000000004</c:v>
                </c:pt>
                <c:pt idx="24153">
                  <c:v>-63.406500000000008</c:v>
                </c:pt>
                <c:pt idx="24154">
                  <c:v>-63.404500000000006</c:v>
                </c:pt>
                <c:pt idx="24155">
                  <c:v>-63.402500000000003</c:v>
                </c:pt>
                <c:pt idx="24156">
                  <c:v>-63.400500000000008</c:v>
                </c:pt>
                <c:pt idx="24157">
                  <c:v>-63.398500000000006</c:v>
                </c:pt>
                <c:pt idx="24158">
                  <c:v>-63.396500000000003</c:v>
                </c:pt>
                <c:pt idx="24159">
                  <c:v>-63.394500000000008</c:v>
                </c:pt>
                <c:pt idx="24160">
                  <c:v>-63.392500000000005</c:v>
                </c:pt>
                <c:pt idx="24161">
                  <c:v>-63.390500000000003</c:v>
                </c:pt>
                <c:pt idx="24162">
                  <c:v>-63.388500000000008</c:v>
                </c:pt>
                <c:pt idx="24163">
                  <c:v>-63.386500000000005</c:v>
                </c:pt>
                <c:pt idx="24164">
                  <c:v>-63.384500000000003</c:v>
                </c:pt>
                <c:pt idx="24165">
                  <c:v>-63.382500000000007</c:v>
                </c:pt>
                <c:pt idx="24166">
                  <c:v>-63.380500000000005</c:v>
                </c:pt>
                <c:pt idx="24167">
                  <c:v>-63.378500000000003</c:v>
                </c:pt>
                <c:pt idx="24168">
                  <c:v>-63.376500000000007</c:v>
                </c:pt>
                <c:pt idx="24169">
                  <c:v>-63.374500000000005</c:v>
                </c:pt>
                <c:pt idx="24170">
                  <c:v>-63.372500000000002</c:v>
                </c:pt>
                <c:pt idx="24171">
                  <c:v>-63.370500000000007</c:v>
                </c:pt>
                <c:pt idx="24172">
                  <c:v>-63.368500000000004</c:v>
                </c:pt>
                <c:pt idx="24173">
                  <c:v>-63.366500000000009</c:v>
                </c:pt>
                <c:pt idx="24174">
                  <c:v>-63.364500000000007</c:v>
                </c:pt>
                <c:pt idx="24175">
                  <c:v>-63.362500000000004</c:v>
                </c:pt>
                <c:pt idx="24176">
                  <c:v>-63.360500000000009</c:v>
                </c:pt>
                <c:pt idx="24177">
                  <c:v>-63.358500000000006</c:v>
                </c:pt>
                <c:pt idx="24178">
                  <c:v>-63.356500000000004</c:v>
                </c:pt>
                <c:pt idx="24179">
                  <c:v>-63.354500000000009</c:v>
                </c:pt>
                <c:pt idx="24180">
                  <c:v>-63.352500000000006</c:v>
                </c:pt>
                <c:pt idx="24181">
                  <c:v>-63.350500000000004</c:v>
                </c:pt>
                <c:pt idx="24182">
                  <c:v>-63.348500000000008</c:v>
                </c:pt>
                <c:pt idx="24183">
                  <c:v>-63.346500000000006</c:v>
                </c:pt>
                <c:pt idx="24184">
                  <c:v>-63.344500000000004</c:v>
                </c:pt>
                <c:pt idx="24185">
                  <c:v>-63.342500000000008</c:v>
                </c:pt>
                <c:pt idx="24186">
                  <c:v>-63.340500000000006</c:v>
                </c:pt>
                <c:pt idx="24187">
                  <c:v>-63.338500000000003</c:v>
                </c:pt>
                <c:pt idx="24188">
                  <c:v>-63.336500000000008</c:v>
                </c:pt>
                <c:pt idx="24189">
                  <c:v>-63.334500000000006</c:v>
                </c:pt>
                <c:pt idx="24190">
                  <c:v>-63.332500000000003</c:v>
                </c:pt>
                <c:pt idx="24191">
                  <c:v>-63.330500000000008</c:v>
                </c:pt>
                <c:pt idx="24192">
                  <c:v>-63.328500000000005</c:v>
                </c:pt>
                <c:pt idx="24193">
                  <c:v>-63.326500000000003</c:v>
                </c:pt>
                <c:pt idx="24194">
                  <c:v>-63.324500000000008</c:v>
                </c:pt>
                <c:pt idx="24195">
                  <c:v>-63.322500000000005</c:v>
                </c:pt>
                <c:pt idx="24196">
                  <c:v>-63.320500000000003</c:v>
                </c:pt>
                <c:pt idx="24197">
                  <c:v>-63.318500000000007</c:v>
                </c:pt>
                <c:pt idx="24198">
                  <c:v>-63.316500000000005</c:v>
                </c:pt>
                <c:pt idx="24199">
                  <c:v>-63.314500000000002</c:v>
                </c:pt>
                <c:pt idx="24200">
                  <c:v>-63.312500000000007</c:v>
                </c:pt>
                <c:pt idx="24201">
                  <c:v>-63.310500000000005</c:v>
                </c:pt>
                <c:pt idx="24202">
                  <c:v>-63.308500000000002</c:v>
                </c:pt>
                <c:pt idx="24203">
                  <c:v>-63.306500000000007</c:v>
                </c:pt>
                <c:pt idx="24204">
                  <c:v>-63.304500000000004</c:v>
                </c:pt>
                <c:pt idx="24205">
                  <c:v>-63.302500000000009</c:v>
                </c:pt>
                <c:pt idx="24206">
                  <c:v>-63.300500000000007</c:v>
                </c:pt>
                <c:pt idx="24207">
                  <c:v>-63.298500000000004</c:v>
                </c:pt>
                <c:pt idx="24208">
                  <c:v>-63.296500000000009</c:v>
                </c:pt>
                <c:pt idx="24209">
                  <c:v>-63.294500000000006</c:v>
                </c:pt>
                <c:pt idx="24210">
                  <c:v>-63.292500000000004</c:v>
                </c:pt>
                <c:pt idx="24211">
                  <c:v>-63.290500000000009</c:v>
                </c:pt>
                <c:pt idx="24212">
                  <c:v>-63.288500000000006</c:v>
                </c:pt>
                <c:pt idx="24213">
                  <c:v>-63.286500000000004</c:v>
                </c:pt>
                <c:pt idx="24214">
                  <c:v>-63.284500000000008</c:v>
                </c:pt>
                <c:pt idx="24215">
                  <c:v>-63.282500000000006</c:v>
                </c:pt>
                <c:pt idx="24216">
                  <c:v>-63.280500000000004</c:v>
                </c:pt>
                <c:pt idx="24217">
                  <c:v>-63.278500000000008</c:v>
                </c:pt>
                <c:pt idx="24218">
                  <c:v>-63.276500000000006</c:v>
                </c:pt>
                <c:pt idx="24219">
                  <c:v>-63.274500000000003</c:v>
                </c:pt>
                <c:pt idx="24220">
                  <c:v>-63.272500000000008</c:v>
                </c:pt>
                <c:pt idx="24221">
                  <c:v>-63.270500000000006</c:v>
                </c:pt>
                <c:pt idx="24222">
                  <c:v>-63.268500000000003</c:v>
                </c:pt>
                <c:pt idx="24223">
                  <c:v>-63.266500000000008</c:v>
                </c:pt>
                <c:pt idx="24224">
                  <c:v>-63.264500000000005</c:v>
                </c:pt>
                <c:pt idx="24225">
                  <c:v>-63.262500000000003</c:v>
                </c:pt>
                <c:pt idx="24226">
                  <c:v>-63.260500000000008</c:v>
                </c:pt>
                <c:pt idx="24227">
                  <c:v>-63.258500000000005</c:v>
                </c:pt>
                <c:pt idx="24228">
                  <c:v>-63.256500000000003</c:v>
                </c:pt>
                <c:pt idx="24229">
                  <c:v>-63.254500000000007</c:v>
                </c:pt>
                <c:pt idx="24230">
                  <c:v>-63.252500000000005</c:v>
                </c:pt>
                <c:pt idx="24231">
                  <c:v>-63.250500000000002</c:v>
                </c:pt>
                <c:pt idx="24232">
                  <c:v>-63.248500000000007</c:v>
                </c:pt>
                <c:pt idx="24233">
                  <c:v>-63.246500000000005</c:v>
                </c:pt>
                <c:pt idx="24234">
                  <c:v>-63.244500000000002</c:v>
                </c:pt>
                <c:pt idx="24235">
                  <c:v>-63.242500000000007</c:v>
                </c:pt>
                <c:pt idx="24236">
                  <c:v>-63.240500000000004</c:v>
                </c:pt>
                <c:pt idx="24237">
                  <c:v>-63.238500000000009</c:v>
                </c:pt>
                <c:pt idx="24238">
                  <c:v>-63.236500000000007</c:v>
                </c:pt>
                <c:pt idx="24239">
                  <c:v>-63.234500000000004</c:v>
                </c:pt>
                <c:pt idx="24240">
                  <c:v>-63.232500000000009</c:v>
                </c:pt>
                <c:pt idx="24241">
                  <c:v>-63.230500000000006</c:v>
                </c:pt>
                <c:pt idx="24242">
                  <c:v>-63.228500000000004</c:v>
                </c:pt>
                <c:pt idx="24243">
                  <c:v>-63.226500000000009</c:v>
                </c:pt>
                <c:pt idx="24244">
                  <c:v>-63.224500000000006</c:v>
                </c:pt>
                <c:pt idx="24245">
                  <c:v>-63.222500000000004</c:v>
                </c:pt>
                <c:pt idx="24246">
                  <c:v>-63.220500000000008</c:v>
                </c:pt>
                <c:pt idx="24247">
                  <c:v>-63.218500000000006</c:v>
                </c:pt>
                <c:pt idx="24248">
                  <c:v>-63.216500000000003</c:v>
                </c:pt>
                <c:pt idx="24249">
                  <c:v>-63.214500000000008</c:v>
                </c:pt>
                <c:pt idx="24250">
                  <c:v>-63.212500000000006</c:v>
                </c:pt>
                <c:pt idx="24251">
                  <c:v>-63.210500000000003</c:v>
                </c:pt>
                <c:pt idx="24252">
                  <c:v>-63.208500000000008</c:v>
                </c:pt>
                <c:pt idx="24253">
                  <c:v>-63.206500000000005</c:v>
                </c:pt>
                <c:pt idx="24254">
                  <c:v>-63.204500000000003</c:v>
                </c:pt>
                <c:pt idx="24255">
                  <c:v>-63.202500000000008</c:v>
                </c:pt>
                <c:pt idx="24256">
                  <c:v>-63.200500000000005</c:v>
                </c:pt>
                <c:pt idx="24257">
                  <c:v>-63.198500000000003</c:v>
                </c:pt>
                <c:pt idx="24258">
                  <c:v>-63.196500000000007</c:v>
                </c:pt>
                <c:pt idx="24259">
                  <c:v>-63.194500000000005</c:v>
                </c:pt>
                <c:pt idx="24260">
                  <c:v>-63.192500000000003</c:v>
                </c:pt>
                <c:pt idx="24261">
                  <c:v>-63.190500000000007</c:v>
                </c:pt>
                <c:pt idx="24262">
                  <c:v>-63.188500000000005</c:v>
                </c:pt>
                <c:pt idx="24263">
                  <c:v>-63.186500000000002</c:v>
                </c:pt>
                <c:pt idx="24264">
                  <c:v>-63.184500000000007</c:v>
                </c:pt>
                <c:pt idx="24265">
                  <c:v>-63.182500000000005</c:v>
                </c:pt>
                <c:pt idx="24266">
                  <c:v>-63.180500000000009</c:v>
                </c:pt>
                <c:pt idx="24267">
                  <c:v>-63.178500000000007</c:v>
                </c:pt>
                <c:pt idx="24268">
                  <c:v>-63.176500000000004</c:v>
                </c:pt>
                <c:pt idx="24269">
                  <c:v>-63.174500000000009</c:v>
                </c:pt>
                <c:pt idx="24270">
                  <c:v>-63.172500000000007</c:v>
                </c:pt>
                <c:pt idx="24271">
                  <c:v>-63.170500000000004</c:v>
                </c:pt>
                <c:pt idx="24272">
                  <c:v>-63.168500000000009</c:v>
                </c:pt>
                <c:pt idx="24273">
                  <c:v>-63.166500000000006</c:v>
                </c:pt>
                <c:pt idx="24274">
                  <c:v>-63.164500000000004</c:v>
                </c:pt>
                <c:pt idx="24275">
                  <c:v>-63.162500000000009</c:v>
                </c:pt>
                <c:pt idx="24276">
                  <c:v>-63.160500000000006</c:v>
                </c:pt>
                <c:pt idx="24277">
                  <c:v>-63.158500000000004</c:v>
                </c:pt>
                <c:pt idx="24278">
                  <c:v>-63.156500000000008</c:v>
                </c:pt>
                <c:pt idx="24279">
                  <c:v>-63.154500000000006</c:v>
                </c:pt>
                <c:pt idx="24280">
                  <c:v>-63.152500000000003</c:v>
                </c:pt>
                <c:pt idx="24281">
                  <c:v>-63.150500000000008</c:v>
                </c:pt>
                <c:pt idx="24282">
                  <c:v>-63.148500000000006</c:v>
                </c:pt>
                <c:pt idx="24283">
                  <c:v>-63.146500000000003</c:v>
                </c:pt>
                <c:pt idx="24284">
                  <c:v>-63.144500000000008</c:v>
                </c:pt>
                <c:pt idx="24285">
                  <c:v>-63.142500000000005</c:v>
                </c:pt>
                <c:pt idx="24286">
                  <c:v>-63.140500000000003</c:v>
                </c:pt>
                <c:pt idx="24287">
                  <c:v>-63.138500000000008</c:v>
                </c:pt>
                <c:pt idx="24288">
                  <c:v>-63.136500000000005</c:v>
                </c:pt>
                <c:pt idx="24289">
                  <c:v>-63.134500000000003</c:v>
                </c:pt>
                <c:pt idx="24290">
                  <c:v>-63.132500000000007</c:v>
                </c:pt>
                <c:pt idx="24291">
                  <c:v>-63.130500000000005</c:v>
                </c:pt>
                <c:pt idx="24292">
                  <c:v>-63.128500000000003</c:v>
                </c:pt>
                <c:pt idx="24293">
                  <c:v>-63.126500000000007</c:v>
                </c:pt>
                <c:pt idx="24294">
                  <c:v>-63.124500000000005</c:v>
                </c:pt>
                <c:pt idx="24295">
                  <c:v>-63.122500000000002</c:v>
                </c:pt>
                <c:pt idx="24296">
                  <c:v>-63.120500000000007</c:v>
                </c:pt>
                <c:pt idx="24297">
                  <c:v>-63.118500000000004</c:v>
                </c:pt>
                <c:pt idx="24298">
                  <c:v>-63.116500000000009</c:v>
                </c:pt>
                <c:pt idx="24299">
                  <c:v>-63.114500000000007</c:v>
                </c:pt>
                <c:pt idx="24300">
                  <c:v>-63.112500000000004</c:v>
                </c:pt>
                <c:pt idx="24301">
                  <c:v>-63.110500000000009</c:v>
                </c:pt>
                <c:pt idx="24302">
                  <c:v>-63.108500000000006</c:v>
                </c:pt>
                <c:pt idx="24303">
                  <c:v>-63.106500000000004</c:v>
                </c:pt>
                <c:pt idx="24304">
                  <c:v>-63.104500000000009</c:v>
                </c:pt>
                <c:pt idx="24305">
                  <c:v>-63.102500000000006</c:v>
                </c:pt>
                <c:pt idx="24306">
                  <c:v>-63.100500000000004</c:v>
                </c:pt>
                <c:pt idx="24307">
                  <c:v>-63.098500000000008</c:v>
                </c:pt>
                <c:pt idx="24308">
                  <c:v>-63.096500000000006</c:v>
                </c:pt>
                <c:pt idx="24309">
                  <c:v>-63.094500000000004</c:v>
                </c:pt>
                <c:pt idx="24310">
                  <c:v>-63.092500000000008</c:v>
                </c:pt>
                <c:pt idx="24311">
                  <c:v>-63.090500000000006</c:v>
                </c:pt>
                <c:pt idx="24312">
                  <c:v>-63.088500000000003</c:v>
                </c:pt>
                <c:pt idx="24313">
                  <c:v>-63.086500000000008</c:v>
                </c:pt>
                <c:pt idx="24314">
                  <c:v>-63.084500000000006</c:v>
                </c:pt>
                <c:pt idx="24315">
                  <c:v>-63.082500000000003</c:v>
                </c:pt>
                <c:pt idx="24316">
                  <c:v>-63.080500000000008</c:v>
                </c:pt>
                <c:pt idx="24317">
                  <c:v>-63.078500000000005</c:v>
                </c:pt>
                <c:pt idx="24318">
                  <c:v>-63.076500000000003</c:v>
                </c:pt>
                <c:pt idx="24319">
                  <c:v>-63.074500000000008</c:v>
                </c:pt>
                <c:pt idx="24320">
                  <c:v>-63.072500000000005</c:v>
                </c:pt>
                <c:pt idx="24321">
                  <c:v>-63.070500000000003</c:v>
                </c:pt>
                <c:pt idx="24322">
                  <c:v>-63.068500000000007</c:v>
                </c:pt>
                <c:pt idx="24323">
                  <c:v>-63.066500000000005</c:v>
                </c:pt>
                <c:pt idx="24324">
                  <c:v>-63.064500000000002</c:v>
                </c:pt>
                <c:pt idx="24325">
                  <c:v>-63.062500000000007</c:v>
                </c:pt>
                <c:pt idx="24326">
                  <c:v>-63.060500000000005</c:v>
                </c:pt>
                <c:pt idx="24327">
                  <c:v>-63.058500000000002</c:v>
                </c:pt>
                <c:pt idx="24328">
                  <c:v>-63.056500000000007</c:v>
                </c:pt>
                <c:pt idx="24329">
                  <c:v>-63.054500000000004</c:v>
                </c:pt>
                <c:pt idx="24330">
                  <c:v>-63.052500000000009</c:v>
                </c:pt>
                <c:pt idx="24331">
                  <c:v>-63.050500000000007</c:v>
                </c:pt>
                <c:pt idx="24332">
                  <c:v>-63.048500000000004</c:v>
                </c:pt>
                <c:pt idx="24333">
                  <c:v>-63.046500000000009</c:v>
                </c:pt>
                <c:pt idx="24334">
                  <c:v>-63.044500000000006</c:v>
                </c:pt>
                <c:pt idx="24335">
                  <c:v>-63.042500000000004</c:v>
                </c:pt>
                <c:pt idx="24336">
                  <c:v>-63.040500000000009</c:v>
                </c:pt>
                <c:pt idx="24337">
                  <c:v>-63.038500000000006</c:v>
                </c:pt>
                <c:pt idx="24338">
                  <c:v>-63.036500000000004</c:v>
                </c:pt>
                <c:pt idx="24339">
                  <c:v>-63.034500000000008</c:v>
                </c:pt>
                <c:pt idx="24340">
                  <c:v>-63.032500000000006</c:v>
                </c:pt>
                <c:pt idx="24341">
                  <c:v>-63.030500000000004</c:v>
                </c:pt>
                <c:pt idx="24342">
                  <c:v>-63.028500000000008</c:v>
                </c:pt>
                <c:pt idx="24343">
                  <c:v>-63.026500000000006</c:v>
                </c:pt>
                <c:pt idx="24344">
                  <c:v>-63.024500000000003</c:v>
                </c:pt>
                <c:pt idx="24345">
                  <c:v>-63.022500000000008</c:v>
                </c:pt>
                <c:pt idx="24346">
                  <c:v>-63.020500000000006</c:v>
                </c:pt>
                <c:pt idx="24347">
                  <c:v>-63.018500000000003</c:v>
                </c:pt>
                <c:pt idx="24348">
                  <c:v>-63.016500000000008</c:v>
                </c:pt>
                <c:pt idx="24349">
                  <c:v>-63.014500000000005</c:v>
                </c:pt>
                <c:pt idx="24350">
                  <c:v>-63.012500000000003</c:v>
                </c:pt>
                <c:pt idx="24351">
                  <c:v>-63.010500000000008</c:v>
                </c:pt>
                <c:pt idx="24352">
                  <c:v>-63.008500000000005</c:v>
                </c:pt>
                <c:pt idx="24353">
                  <c:v>-63.006500000000003</c:v>
                </c:pt>
                <c:pt idx="24354">
                  <c:v>-63.004500000000007</c:v>
                </c:pt>
                <c:pt idx="24355">
                  <c:v>-63.002500000000005</c:v>
                </c:pt>
                <c:pt idx="24356">
                  <c:v>-63.000500000000002</c:v>
                </c:pt>
                <c:pt idx="24357">
                  <c:v>-62.998500000000007</c:v>
                </c:pt>
                <c:pt idx="24358">
                  <c:v>-62.996500000000005</c:v>
                </c:pt>
                <c:pt idx="24359">
                  <c:v>-62.994500000000002</c:v>
                </c:pt>
                <c:pt idx="24360">
                  <c:v>-62.992500000000007</c:v>
                </c:pt>
                <c:pt idx="24361">
                  <c:v>-62.990500000000004</c:v>
                </c:pt>
                <c:pt idx="24362">
                  <c:v>-62.988500000000009</c:v>
                </c:pt>
                <c:pt idx="24363">
                  <c:v>-62.986500000000007</c:v>
                </c:pt>
                <c:pt idx="24364">
                  <c:v>-62.984500000000004</c:v>
                </c:pt>
                <c:pt idx="24365">
                  <c:v>-62.982500000000009</c:v>
                </c:pt>
                <c:pt idx="24366">
                  <c:v>-62.980500000000006</c:v>
                </c:pt>
                <c:pt idx="24367">
                  <c:v>-62.978500000000004</c:v>
                </c:pt>
                <c:pt idx="24368">
                  <c:v>-62.976500000000009</c:v>
                </c:pt>
                <c:pt idx="24369">
                  <c:v>-62.974500000000006</c:v>
                </c:pt>
                <c:pt idx="24370">
                  <c:v>-62.972500000000004</c:v>
                </c:pt>
                <c:pt idx="24371">
                  <c:v>-62.970500000000008</c:v>
                </c:pt>
                <c:pt idx="24372">
                  <c:v>-62.968500000000006</c:v>
                </c:pt>
                <c:pt idx="24373">
                  <c:v>-62.966500000000003</c:v>
                </c:pt>
                <c:pt idx="24374">
                  <c:v>-62.964500000000008</c:v>
                </c:pt>
                <c:pt idx="24375">
                  <c:v>-62.962500000000006</c:v>
                </c:pt>
                <c:pt idx="24376">
                  <c:v>-62.960500000000003</c:v>
                </c:pt>
                <c:pt idx="24377">
                  <c:v>-62.958500000000008</c:v>
                </c:pt>
                <c:pt idx="24378">
                  <c:v>-62.956500000000005</c:v>
                </c:pt>
                <c:pt idx="24379">
                  <c:v>-62.954500000000003</c:v>
                </c:pt>
                <c:pt idx="24380">
                  <c:v>-62.952500000000008</c:v>
                </c:pt>
                <c:pt idx="24381">
                  <c:v>-62.950500000000005</c:v>
                </c:pt>
                <c:pt idx="24382">
                  <c:v>-62.948500000000003</c:v>
                </c:pt>
                <c:pt idx="24383">
                  <c:v>-62.946500000000007</c:v>
                </c:pt>
                <c:pt idx="24384">
                  <c:v>-62.944500000000005</c:v>
                </c:pt>
                <c:pt idx="24385">
                  <c:v>-62.942500000000003</c:v>
                </c:pt>
                <c:pt idx="24386">
                  <c:v>-62.940500000000007</c:v>
                </c:pt>
                <c:pt idx="24387">
                  <c:v>-62.938500000000005</c:v>
                </c:pt>
                <c:pt idx="24388">
                  <c:v>-62.936500000000002</c:v>
                </c:pt>
                <c:pt idx="24389">
                  <c:v>-62.934500000000007</c:v>
                </c:pt>
                <c:pt idx="24390">
                  <c:v>-62.932500000000005</c:v>
                </c:pt>
                <c:pt idx="24391">
                  <c:v>-62.930500000000009</c:v>
                </c:pt>
                <c:pt idx="24392">
                  <c:v>-62.928500000000007</c:v>
                </c:pt>
                <c:pt idx="24393">
                  <c:v>-62.926500000000004</c:v>
                </c:pt>
                <c:pt idx="24394">
                  <c:v>-62.924500000000009</c:v>
                </c:pt>
                <c:pt idx="24395">
                  <c:v>-62.922500000000007</c:v>
                </c:pt>
                <c:pt idx="24396">
                  <c:v>-62.920500000000004</c:v>
                </c:pt>
                <c:pt idx="24397">
                  <c:v>-62.918500000000009</c:v>
                </c:pt>
                <c:pt idx="24398">
                  <c:v>-62.916500000000006</c:v>
                </c:pt>
                <c:pt idx="24399">
                  <c:v>-62.914500000000004</c:v>
                </c:pt>
                <c:pt idx="24400">
                  <c:v>-62.912500000000009</c:v>
                </c:pt>
                <c:pt idx="24401">
                  <c:v>-62.910500000000006</c:v>
                </c:pt>
                <c:pt idx="24402">
                  <c:v>-62.908500000000004</c:v>
                </c:pt>
                <c:pt idx="24403">
                  <c:v>-62.906500000000008</c:v>
                </c:pt>
                <c:pt idx="24404">
                  <c:v>-62.904500000000006</c:v>
                </c:pt>
                <c:pt idx="24405">
                  <c:v>-62.902500000000003</c:v>
                </c:pt>
                <c:pt idx="24406">
                  <c:v>-62.900500000000008</c:v>
                </c:pt>
                <c:pt idx="24407">
                  <c:v>-62.898500000000006</c:v>
                </c:pt>
                <c:pt idx="24408">
                  <c:v>-62.896500000000003</c:v>
                </c:pt>
                <c:pt idx="24409">
                  <c:v>-62.894500000000008</c:v>
                </c:pt>
                <c:pt idx="24410">
                  <c:v>-62.892500000000005</c:v>
                </c:pt>
                <c:pt idx="24411">
                  <c:v>-62.890500000000003</c:v>
                </c:pt>
                <c:pt idx="24412">
                  <c:v>-62.888500000000008</c:v>
                </c:pt>
                <c:pt idx="24413">
                  <c:v>-62.886500000000005</c:v>
                </c:pt>
                <c:pt idx="24414">
                  <c:v>-62.884500000000003</c:v>
                </c:pt>
                <c:pt idx="24415">
                  <c:v>-62.882500000000007</c:v>
                </c:pt>
                <c:pt idx="24416">
                  <c:v>-62.880500000000005</c:v>
                </c:pt>
                <c:pt idx="24417">
                  <c:v>-62.878500000000003</c:v>
                </c:pt>
                <c:pt idx="24418">
                  <c:v>-62.876500000000007</c:v>
                </c:pt>
                <c:pt idx="24419">
                  <c:v>-62.874500000000005</c:v>
                </c:pt>
                <c:pt idx="24420">
                  <c:v>-62.872500000000002</c:v>
                </c:pt>
                <c:pt idx="24421">
                  <c:v>-62.870500000000007</c:v>
                </c:pt>
                <c:pt idx="24422">
                  <c:v>-62.868500000000004</c:v>
                </c:pt>
                <c:pt idx="24423">
                  <c:v>-62.866500000000009</c:v>
                </c:pt>
                <c:pt idx="24424">
                  <c:v>-62.864500000000007</c:v>
                </c:pt>
                <c:pt idx="24425">
                  <c:v>-62.862500000000004</c:v>
                </c:pt>
                <c:pt idx="24426">
                  <c:v>-62.860500000000009</c:v>
                </c:pt>
                <c:pt idx="24427">
                  <c:v>-62.858500000000006</c:v>
                </c:pt>
                <c:pt idx="24428">
                  <c:v>-62.856500000000004</c:v>
                </c:pt>
                <c:pt idx="24429">
                  <c:v>-62.854500000000009</c:v>
                </c:pt>
                <c:pt idx="24430">
                  <c:v>-62.852500000000006</c:v>
                </c:pt>
                <c:pt idx="24431">
                  <c:v>-62.850500000000004</c:v>
                </c:pt>
                <c:pt idx="24432">
                  <c:v>-62.848500000000008</c:v>
                </c:pt>
                <c:pt idx="24433">
                  <c:v>-62.846500000000006</c:v>
                </c:pt>
                <c:pt idx="24434">
                  <c:v>-62.844500000000004</c:v>
                </c:pt>
                <c:pt idx="24435">
                  <c:v>-62.842500000000008</c:v>
                </c:pt>
                <c:pt idx="24436">
                  <c:v>-62.840500000000006</c:v>
                </c:pt>
                <c:pt idx="24437">
                  <c:v>-62.838500000000003</c:v>
                </c:pt>
                <c:pt idx="24438">
                  <c:v>-62.836500000000008</c:v>
                </c:pt>
                <c:pt idx="24439">
                  <c:v>-62.834500000000006</c:v>
                </c:pt>
                <c:pt idx="24440">
                  <c:v>-62.832500000000003</c:v>
                </c:pt>
                <c:pt idx="24441">
                  <c:v>-62.830500000000008</c:v>
                </c:pt>
                <c:pt idx="24442">
                  <c:v>-62.828500000000005</c:v>
                </c:pt>
                <c:pt idx="24443">
                  <c:v>-62.826500000000003</c:v>
                </c:pt>
                <c:pt idx="24444">
                  <c:v>-62.824500000000008</c:v>
                </c:pt>
                <c:pt idx="24445">
                  <c:v>-62.822500000000005</c:v>
                </c:pt>
                <c:pt idx="24446">
                  <c:v>-62.820500000000003</c:v>
                </c:pt>
                <c:pt idx="24447">
                  <c:v>-62.818500000000007</c:v>
                </c:pt>
                <c:pt idx="24448">
                  <c:v>-62.816500000000005</c:v>
                </c:pt>
                <c:pt idx="24449">
                  <c:v>-62.814500000000002</c:v>
                </c:pt>
                <c:pt idx="24450">
                  <c:v>-62.812500000000007</c:v>
                </c:pt>
                <c:pt idx="24451">
                  <c:v>-62.810500000000005</c:v>
                </c:pt>
                <c:pt idx="24452">
                  <c:v>-62.808500000000002</c:v>
                </c:pt>
                <c:pt idx="24453">
                  <c:v>-62.806500000000007</c:v>
                </c:pt>
                <c:pt idx="24454">
                  <c:v>-62.804500000000004</c:v>
                </c:pt>
                <c:pt idx="24455">
                  <c:v>-62.802500000000009</c:v>
                </c:pt>
                <c:pt idx="24456">
                  <c:v>-62.800500000000007</c:v>
                </c:pt>
                <c:pt idx="24457">
                  <c:v>-62.798500000000004</c:v>
                </c:pt>
                <c:pt idx="24458">
                  <c:v>-62.796500000000009</c:v>
                </c:pt>
                <c:pt idx="24459">
                  <c:v>-62.794500000000006</c:v>
                </c:pt>
                <c:pt idx="24460">
                  <c:v>-62.792500000000004</c:v>
                </c:pt>
                <c:pt idx="24461">
                  <c:v>-62.790500000000009</c:v>
                </c:pt>
                <c:pt idx="24462">
                  <c:v>-62.788500000000006</c:v>
                </c:pt>
                <c:pt idx="24463">
                  <c:v>-62.786500000000004</c:v>
                </c:pt>
                <c:pt idx="24464">
                  <c:v>-62.784500000000008</c:v>
                </c:pt>
                <c:pt idx="24465">
                  <c:v>-62.782500000000006</c:v>
                </c:pt>
                <c:pt idx="24466">
                  <c:v>-62.780500000000004</c:v>
                </c:pt>
                <c:pt idx="24467">
                  <c:v>-62.778500000000008</c:v>
                </c:pt>
                <c:pt idx="24468">
                  <c:v>-62.776500000000006</c:v>
                </c:pt>
                <c:pt idx="24469">
                  <c:v>-62.774500000000003</c:v>
                </c:pt>
                <c:pt idx="24470">
                  <c:v>-62.772500000000008</c:v>
                </c:pt>
                <c:pt idx="24471">
                  <c:v>-62.770500000000006</c:v>
                </c:pt>
                <c:pt idx="24472">
                  <c:v>-62.768500000000003</c:v>
                </c:pt>
                <c:pt idx="24473">
                  <c:v>-62.766500000000008</c:v>
                </c:pt>
                <c:pt idx="24474">
                  <c:v>-62.764500000000005</c:v>
                </c:pt>
                <c:pt idx="24475">
                  <c:v>-62.762500000000003</c:v>
                </c:pt>
                <c:pt idx="24476">
                  <c:v>-62.760500000000008</c:v>
                </c:pt>
                <c:pt idx="24477">
                  <c:v>-62.758500000000005</c:v>
                </c:pt>
                <c:pt idx="24478">
                  <c:v>-62.756500000000003</c:v>
                </c:pt>
                <c:pt idx="24479">
                  <c:v>-62.754500000000007</c:v>
                </c:pt>
                <c:pt idx="24480">
                  <c:v>-62.752500000000005</c:v>
                </c:pt>
                <c:pt idx="24481">
                  <c:v>-62.750500000000002</c:v>
                </c:pt>
                <c:pt idx="24482">
                  <c:v>-62.748500000000007</c:v>
                </c:pt>
                <c:pt idx="24483">
                  <c:v>-62.746500000000005</c:v>
                </c:pt>
                <c:pt idx="24484">
                  <c:v>-62.744500000000002</c:v>
                </c:pt>
                <c:pt idx="24485">
                  <c:v>-62.742500000000007</c:v>
                </c:pt>
                <c:pt idx="24486">
                  <c:v>-62.740500000000004</c:v>
                </c:pt>
                <c:pt idx="24487">
                  <c:v>-62.738500000000009</c:v>
                </c:pt>
                <c:pt idx="24488">
                  <c:v>-62.736500000000007</c:v>
                </c:pt>
                <c:pt idx="24489">
                  <c:v>-62.734500000000004</c:v>
                </c:pt>
                <c:pt idx="24490">
                  <c:v>-62.732500000000009</c:v>
                </c:pt>
                <c:pt idx="24491">
                  <c:v>-62.730500000000006</c:v>
                </c:pt>
                <c:pt idx="24492">
                  <c:v>-62.728500000000004</c:v>
                </c:pt>
                <c:pt idx="24493">
                  <c:v>-62.726500000000009</c:v>
                </c:pt>
                <c:pt idx="24494">
                  <c:v>-62.724500000000006</c:v>
                </c:pt>
                <c:pt idx="24495">
                  <c:v>-62.722500000000004</c:v>
                </c:pt>
                <c:pt idx="24496">
                  <c:v>-62.720500000000008</c:v>
                </c:pt>
                <c:pt idx="24497">
                  <c:v>-62.718500000000006</c:v>
                </c:pt>
                <c:pt idx="24498">
                  <c:v>-62.716500000000003</c:v>
                </c:pt>
                <c:pt idx="24499">
                  <c:v>-62.714500000000008</c:v>
                </c:pt>
                <c:pt idx="24500">
                  <c:v>-62.712500000000006</c:v>
                </c:pt>
                <c:pt idx="24501">
                  <c:v>-62.710500000000003</c:v>
                </c:pt>
                <c:pt idx="24502">
                  <c:v>-62.708500000000008</c:v>
                </c:pt>
                <c:pt idx="24503">
                  <c:v>-62.706500000000005</c:v>
                </c:pt>
                <c:pt idx="24504">
                  <c:v>-62.704500000000003</c:v>
                </c:pt>
                <c:pt idx="24505">
                  <c:v>-62.702500000000008</c:v>
                </c:pt>
                <c:pt idx="24506">
                  <c:v>-62.700500000000005</c:v>
                </c:pt>
                <c:pt idx="24507">
                  <c:v>-62.698500000000003</c:v>
                </c:pt>
                <c:pt idx="24508">
                  <c:v>-62.696500000000007</c:v>
                </c:pt>
                <c:pt idx="24509">
                  <c:v>-62.694500000000005</c:v>
                </c:pt>
                <c:pt idx="24510">
                  <c:v>-62.692500000000003</c:v>
                </c:pt>
                <c:pt idx="24511">
                  <c:v>-62.690500000000007</c:v>
                </c:pt>
                <c:pt idx="24512">
                  <c:v>-62.688500000000005</c:v>
                </c:pt>
                <c:pt idx="24513">
                  <c:v>-62.686500000000002</c:v>
                </c:pt>
                <c:pt idx="24514">
                  <c:v>-62.684500000000007</c:v>
                </c:pt>
                <c:pt idx="24515">
                  <c:v>-62.682500000000005</c:v>
                </c:pt>
                <c:pt idx="24516">
                  <c:v>-62.680500000000009</c:v>
                </c:pt>
                <c:pt idx="24517">
                  <c:v>-62.678500000000007</c:v>
                </c:pt>
                <c:pt idx="24518">
                  <c:v>-62.676500000000004</c:v>
                </c:pt>
                <c:pt idx="24519">
                  <c:v>-62.674500000000009</c:v>
                </c:pt>
                <c:pt idx="24520">
                  <c:v>-62.672500000000007</c:v>
                </c:pt>
                <c:pt idx="24521">
                  <c:v>-62.670500000000004</c:v>
                </c:pt>
                <c:pt idx="24522">
                  <c:v>-62.668500000000009</c:v>
                </c:pt>
                <c:pt idx="24523">
                  <c:v>-62.666500000000006</c:v>
                </c:pt>
                <c:pt idx="24524">
                  <c:v>-62.664500000000004</c:v>
                </c:pt>
                <c:pt idx="24525">
                  <c:v>-62.662500000000009</c:v>
                </c:pt>
                <c:pt idx="24526">
                  <c:v>-62.660500000000006</c:v>
                </c:pt>
                <c:pt idx="24527">
                  <c:v>-62.658500000000004</c:v>
                </c:pt>
                <c:pt idx="24528">
                  <c:v>-62.656500000000008</c:v>
                </c:pt>
                <c:pt idx="24529">
                  <c:v>-62.654500000000006</c:v>
                </c:pt>
                <c:pt idx="24530">
                  <c:v>-62.652500000000003</c:v>
                </c:pt>
                <c:pt idx="24531">
                  <c:v>-62.650500000000008</c:v>
                </c:pt>
                <c:pt idx="24532">
                  <c:v>-62.648500000000006</c:v>
                </c:pt>
                <c:pt idx="24533">
                  <c:v>-62.646500000000003</c:v>
                </c:pt>
                <c:pt idx="24534">
                  <c:v>-62.644500000000008</c:v>
                </c:pt>
                <c:pt idx="24535">
                  <c:v>-62.642500000000005</c:v>
                </c:pt>
                <c:pt idx="24536">
                  <c:v>-62.640500000000003</c:v>
                </c:pt>
                <c:pt idx="24537">
                  <c:v>-62.638500000000008</c:v>
                </c:pt>
                <c:pt idx="24538">
                  <c:v>-62.636500000000005</c:v>
                </c:pt>
                <c:pt idx="24539">
                  <c:v>-62.634500000000003</c:v>
                </c:pt>
                <c:pt idx="24540">
                  <c:v>-62.632500000000007</c:v>
                </c:pt>
                <c:pt idx="24541">
                  <c:v>-62.630500000000005</c:v>
                </c:pt>
                <c:pt idx="24542">
                  <c:v>-62.628500000000003</c:v>
                </c:pt>
                <c:pt idx="24543">
                  <c:v>-62.626500000000007</c:v>
                </c:pt>
                <c:pt idx="24544">
                  <c:v>-62.624500000000005</c:v>
                </c:pt>
                <c:pt idx="24545">
                  <c:v>-62.622500000000002</c:v>
                </c:pt>
                <c:pt idx="24546">
                  <c:v>-62.620500000000007</c:v>
                </c:pt>
                <c:pt idx="24547">
                  <c:v>-62.618500000000004</c:v>
                </c:pt>
                <c:pt idx="24548">
                  <c:v>-62.616500000000009</c:v>
                </c:pt>
                <c:pt idx="24549">
                  <c:v>-62.614500000000007</c:v>
                </c:pt>
                <c:pt idx="24550">
                  <c:v>-62.612500000000004</c:v>
                </c:pt>
                <c:pt idx="24551">
                  <c:v>-62.610500000000009</c:v>
                </c:pt>
                <c:pt idx="24552">
                  <c:v>-62.608500000000006</c:v>
                </c:pt>
                <c:pt idx="24553">
                  <c:v>-62.606500000000004</c:v>
                </c:pt>
                <c:pt idx="24554">
                  <c:v>-62.604500000000009</c:v>
                </c:pt>
                <c:pt idx="24555">
                  <c:v>-62.602500000000006</c:v>
                </c:pt>
                <c:pt idx="24556">
                  <c:v>-62.600500000000004</c:v>
                </c:pt>
                <c:pt idx="24557">
                  <c:v>-62.598500000000008</c:v>
                </c:pt>
                <c:pt idx="24558">
                  <c:v>-62.596500000000006</c:v>
                </c:pt>
                <c:pt idx="24559">
                  <c:v>-62.594500000000004</c:v>
                </c:pt>
                <c:pt idx="24560">
                  <c:v>-62.592500000000008</c:v>
                </c:pt>
                <c:pt idx="24561">
                  <c:v>-62.590500000000006</c:v>
                </c:pt>
                <c:pt idx="24562">
                  <c:v>-62.588500000000003</c:v>
                </c:pt>
                <c:pt idx="24563">
                  <c:v>-62.586500000000008</c:v>
                </c:pt>
                <c:pt idx="24564">
                  <c:v>-62.584500000000006</c:v>
                </c:pt>
                <c:pt idx="24565">
                  <c:v>-62.582500000000003</c:v>
                </c:pt>
                <c:pt idx="24566">
                  <c:v>-62.580500000000008</c:v>
                </c:pt>
                <c:pt idx="24567">
                  <c:v>-62.578500000000005</c:v>
                </c:pt>
                <c:pt idx="24568">
                  <c:v>-62.576500000000003</c:v>
                </c:pt>
                <c:pt idx="24569">
                  <c:v>-62.574500000000008</c:v>
                </c:pt>
                <c:pt idx="24570">
                  <c:v>-62.572500000000005</c:v>
                </c:pt>
                <c:pt idx="24571">
                  <c:v>-62.570500000000003</c:v>
                </c:pt>
                <c:pt idx="24572">
                  <c:v>-62.568500000000007</c:v>
                </c:pt>
                <c:pt idx="24573">
                  <c:v>-62.566500000000005</c:v>
                </c:pt>
                <c:pt idx="24574">
                  <c:v>-62.564500000000002</c:v>
                </c:pt>
                <c:pt idx="24575">
                  <c:v>-62.562500000000007</c:v>
                </c:pt>
                <c:pt idx="24576">
                  <c:v>-62.560500000000005</c:v>
                </c:pt>
                <c:pt idx="24577">
                  <c:v>-62.558500000000002</c:v>
                </c:pt>
                <c:pt idx="24578">
                  <c:v>-62.556500000000007</c:v>
                </c:pt>
                <c:pt idx="24579">
                  <c:v>-62.554500000000004</c:v>
                </c:pt>
                <c:pt idx="24580">
                  <c:v>-62.552500000000009</c:v>
                </c:pt>
                <c:pt idx="24581">
                  <c:v>-62.550500000000007</c:v>
                </c:pt>
                <c:pt idx="24582">
                  <c:v>-62.548500000000004</c:v>
                </c:pt>
                <c:pt idx="24583">
                  <c:v>-62.546500000000009</c:v>
                </c:pt>
                <c:pt idx="24584">
                  <c:v>-62.544500000000006</c:v>
                </c:pt>
                <c:pt idx="24585">
                  <c:v>-62.542500000000004</c:v>
                </c:pt>
                <c:pt idx="24586">
                  <c:v>-62.540500000000009</c:v>
                </c:pt>
                <c:pt idx="24587">
                  <c:v>-62.538500000000006</c:v>
                </c:pt>
                <c:pt idx="24588">
                  <c:v>-62.536500000000004</c:v>
                </c:pt>
                <c:pt idx="24589">
                  <c:v>-62.534500000000008</c:v>
                </c:pt>
                <c:pt idx="24590">
                  <c:v>-62.532500000000006</c:v>
                </c:pt>
                <c:pt idx="24591">
                  <c:v>-62.530500000000004</c:v>
                </c:pt>
                <c:pt idx="24592">
                  <c:v>-62.528500000000008</c:v>
                </c:pt>
                <c:pt idx="24593">
                  <c:v>-62.526500000000006</c:v>
                </c:pt>
                <c:pt idx="24594">
                  <c:v>-62.524500000000003</c:v>
                </c:pt>
                <c:pt idx="24595">
                  <c:v>-62.522500000000008</c:v>
                </c:pt>
                <c:pt idx="24596">
                  <c:v>-62.520500000000006</c:v>
                </c:pt>
                <c:pt idx="24597">
                  <c:v>-62.518500000000003</c:v>
                </c:pt>
                <c:pt idx="24598">
                  <c:v>-62.516500000000008</c:v>
                </c:pt>
                <c:pt idx="24599">
                  <c:v>-62.514500000000005</c:v>
                </c:pt>
                <c:pt idx="24600">
                  <c:v>-62.512500000000003</c:v>
                </c:pt>
                <c:pt idx="24601">
                  <c:v>-62.510500000000008</c:v>
                </c:pt>
                <c:pt idx="24602">
                  <c:v>-62.508500000000005</c:v>
                </c:pt>
                <c:pt idx="24603">
                  <c:v>-62.506500000000003</c:v>
                </c:pt>
                <c:pt idx="24604">
                  <c:v>-62.504500000000007</c:v>
                </c:pt>
                <c:pt idx="24605">
                  <c:v>-62.502500000000005</c:v>
                </c:pt>
                <c:pt idx="24606">
                  <c:v>-62.500500000000002</c:v>
                </c:pt>
                <c:pt idx="24607">
                  <c:v>-62.498500000000007</c:v>
                </c:pt>
                <c:pt idx="24608">
                  <c:v>-62.496500000000005</c:v>
                </c:pt>
                <c:pt idx="24609">
                  <c:v>-62.494500000000002</c:v>
                </c:pt>
                <c:pt idx="24610">
                  <c:v>-62.492500000000007</c:v>
                </c:pt>
                <c:pt idx="24611">
                  <c:v>-62.490500000000004</c:v>
                </c:pt>
                <c:pt idx="24612">
                  <c:v>-62.488500000000009</c:v>
                </c:pt>
                <c:pt idx="24613">
                  <c:v>-62.486500000000007</c:v>
                </c:pt>
                <c:pt idx="24614">
                  <c:v>-62.484500000000004</c:v>
                </c:pt>
                <c:pt idx="24615">
                  <c:v>-62.482500000000009</c:v>
                </c:pt>
                <c:pt idx="24616">
                  <c:v>-62.480500000000006</c:v>
                </c:pt>
                <c:pt idx="24617">
                  <c:v>-62.478500000000004</c:v>
                </c:pt>
                <c:pt idx="24618">
                  <c:v>-62.476500000000009</c:v>
                </c:pt>
                <c:pt idx="24619">
                  <c:v>-62.474500000000006</c:v>
                </c:pt>
                <c:pt idx="24620">
                  <c:v>-62.472500000000004</c:v>
                </c:pt>
                <c:pt idx="24621">
                  <c:v>-62.470500000000008</c:v>
                </c:pt>
                <c:pt idx="24622">
                  <c:v>-62.468500000000006</c:v>
                </c:pt>
                <c:pt idx="24623">
                  <c:v>-62.466500000000003</c:v>
                </c:pt>
                <c:pt idx="24624">
                  <c:v>-62.464500000000008</c:v>
                </c:pt>
                <c:pt idx="24625">
                  <c:v>-62.462500000000006</c:v>
                </c:pt>
                <c:pt idx="24626">
                  <c:v>-62.460500000000003</c:v>
                </c:pt>
                <c:pt idx="24627">
                  <c:v>-62.458500000000008</c:v>
                </c:pt>
                <c:pt idx="24628">
                  <c:v>-62.456500000000005</c:v>
                </c:pt>
                <c:pt idx="24629">
                  <c:v>-62.454500000000003</c:v>
                </c:pt>
                <c:pt idx="24630">
                  <c:v>-62.452500000000008</c:v>
                </c:pt>
                <c:pt idx="24631">
                  <c:v>-62.450500000000005</c:v>
                </c:pt>
                <c:pt idx="24632">
                  <c:v>-62.448500000000003</c:v>
                </c:pt>
                <c:pt idx="24633">
                  <c:v>-62.446500000000007</c:v>
                </c:pt>
                <c:pt idx="24634">
                  <c:v>-62.444500000000005</c:v>
                </c:pt>
                <c:pt idx="24635">
                  <c:v>-62.442500000000003</c:v>
                </c:pt>
                <c:pt idx="24636">
                  <c:v>-62.440500000000007</c:v>
                </c:pt>
                <c:pt idx="24637">
                  <c:v>-62.438500000000005</c:v>
                </c:pt>
                <c:pt idx="24638">
                  <c:v>-62.436500000000002</c:v>
                </c:pt>
                <c:pt idx="24639">
                  <c:v>-62.434500000000007</c:v>
                </c:pt>
                <c:pt idx="24640">
                  <c:v>-62.432500000000005</c:v>
                </c:pt>
                <c:pt idx="24641">
                  <c:v>-62.430500000000009</c:v>
                </c:pt>
                <c:pt idx="24642">
                  <c:v>-62.428500000000007</c:v>
                </c:pt>
                <c:pt idx="24643">
                  <c:v>-62.426500000000004</c:v>
                </c:pt>
                <c:pt idx="24644">
                  <c:v>-62.424500000000009</c:v>
                </c:pt>
                <c:pt idx="24645">
                  <c:v>-62.422500000000007</c:v>
                </c:pt>
                <c:pt idx="24646">
                  <c:v>-62.420500000000004</c:v>
                </c:pt>
                <c:pt idx="24647">
                  <c:v>-62.418500000000009</c:v>
                </c:pt>
                <c:pt idx="24648">
                  <c:v>-62.416500000000006</c:v>
                </c:pt>
                <c:pt idx="24649">
                  <c:v>-62.414500000000004</c:v>
                </c:pt>
                <c:pt idx="24650">
                  <c:v>-62.412500000000009</c:v>
                </c:pt>
                <c:pt idx="24651">
                  <c:v>-62.410500000000006</c:v>
                </c:pt>
                <c:pt idx="24652">
                  <c:v>-62.408500000000004</c:v>
                </c:pt>
                <c:pt idx="24653">
                  <c:v>-62.406500000000008</c:v>
                </c:pt>
                <c:pt idx="24654">
                  <c:v>-62.404500000000006</c:v>
                </c:pt>
                <c:pt idx="24655">
                  <c:v>-62.402500000000003</c:v>
                </c:pt>
                <c:pt idx="24656">
                  <c:v>-62.400500000000008</c:v>
                </c:pt>
                <c:pt idx="24657">
                  <c:v>-62.398500000000006</c:v>
                </c:pt>
                <c:pt idx="24658">
                  <c:v>-62.396500000000003</c:v>
                </c:pt>
                <c:pt idx="24659">
                  <c:v>-62.394500000000008</c:v>
                </c:pt>
                <c:pt idx="24660">
                  <c:v>-62.392500000000005</c:v>
                </c:pt>
                <c:pt idx="24661">
                  <c:v>-62.390500000000003</c:v>
                </c:pt>
                <c:pt idx="24662">
                  <c:v>-62.388500000000008</c:v>
                </c:pt>
                <c:pt idx="24663">
                  <c:v>-62.386500000000005</c:v>
                </c:pt>
                <c:pt idx="24664">
                  <c:v>-62.384500000000003</c:v>
                </c:pt>
                <c:pt idx="24665">
                  <c:v>-62.382500000000007</c:v>
                </c:pt>
                <c:pt idx="24666">
                  <c:v>-62.380500000000005</c:v>
                </c:pt>
                <c:pt idx="24667">
                  <c:v>-62.378500000000003</c:v>
                </c:pt>
                <c:pt idx="24668">
                  <c:v>-62.376500000000007</c:v>
                </c:pt>
                <c:pt idx="24669">
                  <c:v>-62.374500000000005</c:v>
                </c:pt>
                <c:pt idx="24670">
                  <c:v>-62.372500000000002</c:v>
                </c:pt>
                <c:pt idx="24671">
                  <c:v>-62.370500000000007</c:v>
                </c:pt>
                <c:pt idx="24672">
                  <c:v>-62.368500000000004</c:v>
                </c:pt>
                <c:pt idx="24673">
                  <c:v>-62.366500000000009</c:v>
                </c:pt>
                <c:pt idx="24674">
                  <c:v>-62.364500000000007</c:v>
                </c:pt>
                <c:pt idx="24675">
                  <c:v>-62.362500000000004</c:v>
                </c:pt>
                <c:pt idx="24676">
                  <c:v>-62.360500000000009</c:v>
                </c:pt>
                <c:pt idx="24677">
                  <c:v>-62.358500000000006</c:v>
                </c:pt>
                <c:pt idx="24678">
                  <c:v>-62.356500000000004</c:v>
                </c:pt>
                <c:pt idx="24679">
                  <c:v>-62.354500000000009</c:v>
                </c:pt>
                <c:pt idx="24680">
                  <c:v>-62.352500000000006</c:v>
                </c:pt>
                <c:pt idx="24681">
                  <c:v>-62.350500000000004</c:v>
                </c:pt>
                <c:pt idx="24682">
                  <c:v>-62.348500000000008</c:v>
                </c:pt>
                <c:pt idx="24683">
                  <c:v>-62.346500000000006</c:v>
                </c:pt>
                <c:pt idx="24684">
                  <c:v>-62.344500000000004</c:v>
                </c:pt>
                <c:pt idx="24685">
                  <c:v>-62.342500000000008</c:v>
                </c:pt>
                <c:pt idx="24686">
                  <c:v>-62.340500000000006</c:v>
                </c:pt>
                <c:pt idx="24687">
                  <c:v>-62.338500000000003</c:v>
                </c:pt>
                <c:pt idx="24688">
                  <c:v>-62.336500000000008</c:v>
                </c:pt>
                <c:pt idx="24689">
                  <c:v>-62.334500000000006</c:v>
                </c:pt>
                <c:pt idx="24690">
                  <c:v>-62.332500000000003</c:v>
                </c:pt>
                <c:pt idx="24691">
                  <c:v>-62.330500000000008</c:v>
                </c:pt>
                <c:pt idx="24692">
                  <c:v>-62.328500000000005</c:v>
                </c:pt>
                <c:pt idx="24693">
                  <c:v>-62.326500000000003</c:v>
                </c:pt>
                <c:pt idx="24694">
                  <c:v>-62.324500000000008</c:v>
                </c:pt>
                <c:pt idx="24695">
                  <c:v>-62.322500000000005</c:v>
                </c:pt>
                <c:pt idx="24696">
                  <c:v>-62.320500000000003</c:v>
                </c:pt>
                <c:pt idx="24697">
                  <c:v>-62.318500000000007</c:v>
                </c:pt>
                <c:pt idx="24698">
                  <c:v>-62.316500000000005</c:v>
                </c:pt>
                <c:pt idx="24699">
                  <c:v>-62.314500000000002</c:v>
                </c:pt>
                <c:pt idx="24700">
                  <c:v>-62.312500000000007</c:v>
                </c:pt>
                <c:pt idx="24701">
                  <c:v>-62.310500000000005</c:v>
                </c:pt>
                <c:pt idx="24702">
                  <c:v>-62.308500000000002</c:v>
                </c:pt>
                <c:pt idx="24703">
                  <c:v>-62.306500000000007</c:v>
                </c:pt>
                <c:pt idx="24704">
                  <c:v>-62.304500000000004</c:v>
                </c:pt>
                <c:pt idx="24705">
                  <c:v>-62.302500000000009</c:v>
                </c:pt>
                <c:pt idx="24706">
                  <c:v>-62.300500000000007</c:v>
                </c:pt>
                <c:pt idx="24707">
                  <c:v>-62.298500000000004</c:v>
                </c:pt>
                <c:pt idx="24708">
                  <c:v>-62.296500000000009</c:v>
                </c:pt>
                <c:pt idx="24709">
                  <c:v>-62.294500000000006</c:v>
                </c:pt>
                <c:pt idx="24710">
                  <c:v>-62.292500000000004</c:v>
                </c:pt>
                <c:pt idx="24711">
                  <c:v>-62.290500000000009</c:v>
                </c:pt>
                <c:pt idx="24712">
                  <c:v>-62.288500000000006</c:v>
                </c:pt>
                <c:pt idx="24713">
                  <c:v>-62.286500000000004</c:v>
                </c:pt>
                <c:pt idx="24714">
                  <c:v>-62.284500000000008</c:v>
                </c:pt>
                <c:pt idx="24715">
                  <c:v>-62.282500000000006</c:v>
                </c:pt>
                <c:pt idx="24716">
                  <c:v>-62.280500000000004</c:v>
                </c:pt>
                <c:pt idx="24717">
                  <c:v>-62.278500000000008</c:v>
                </c:pt>
                <c:pt idx="24718">
                  <c:v>-62.276500000000006</c:v>
                </c:pt>
                <c:pt idx="24719">
                  <c:v>-62.274500000000003</c:v>
                </c:pt>
                <c:pt idx="24720">
                  <c:v>-62.272500000000008</c:v>
                </c:pt>
                <c:pt idx="24721">
                  <c:v>-62.270500000000006</c:v>
                </c:pt>
                <c:pt idx="24722">
                  <c:v>-62.268500000000003</c:v>
                </c:pt>
                <c:pt idx="24723">
                  <c:v>-62.266500000000008</c:v>
                </c:pt>
                <c:pt idx="24724">
                  <c:v>-62.264500000000005</c:v>
                </c:pt>
                <c:pt idx="24725">
                  <c:v>-62.262500000000003</c:v>
                </c:pt>
                <c:pt idx="24726">
                  <c:v>-62.260500000000008</c:v>
                </c:pt>
                <c:pt idx="24727">
                  <c:v>-62.258500000000005</c:v>
                </c:pt>
                <c:pt idx="24728">
                  <c:v>-62.256500000000003</c:v>
                </c:pt>
                <c:pt idx="24729">
                  <c:v>-62.254500000000007</c:v>
                </c:pt>
                <c:pt idx="24730">
                  <c:v>-62.252500000000005</c:v>
                </c:pt>
                <c:pt idx="24731">
                  <c:v>-62.250500000000002</c:v>
                </c:pt>
                <c:pt idx="24732">
                  <c:v>-62.248500000000007</c:v>
                </c:pt>
                <c:pt idx="24733">
                  <c:v>-62.246500000000005</c:v>
                </c:pt>
                <c:pt idx="24734">
                  <c:v>-62.244500000000002</c:v>
                </c:pt>
                <c:pt idx="24735">
                  <c:v>-62.242500000000007</c:v>
                </c:pt>
                <c:pt idx="24736">
                  <c:v>-62.240500000000004</c:v>
                </c:pt>
                <c:pt idx="24737">
                  <c:v>-62.238500000000009</c:v>
                </c:pt>
                <c:pt idx="24738">
                  <c:v>-62.236500000000007</c:v>
                </c:pt>
                <c:pt idx="24739">
                  <c:v>-62.234500000000004</c:v>
                </c:pt>
                <c:pt idx="24740">
                  <c:v>-62.232500000000009</c:v>
                </c:pt>
                <c:pt idx="24741">
                  <c:v>-62.230500000000006</c:v>
                </c:pt>
                <c:pt idx="24742">
                  <c:v>-62.228500000000004</c:v>
                </c:pt>
                <c:pt idx="24743">
                  <c:v>-62.226500000000009</c:v>
                </c:pt>
                <c:pt idx="24744">
                  <c:v>-62.224500000000006</c:v>
                </c:pt>
                <c:pt idx="24745">
                  <c:v>-62.222500000000004</c:v>
                </c:pt>
                <c:pt idx="24746">
                  <c:v>-62.220500000000008</c:v>
                </c:pt>
                <c:pt idx="24747">
                  <c:v>-62.218500000000006</c:v>
                </c:pt>
                <c:pt idx="24748">
                  <c:v>-62.216500000000003</c:v>
                </c:pt>
                <c:pt idx="24749">
                  <c:v>-62.214500000000008</c:v>
                </c:pt>
                <c:pt idx="24750">
                  <c:v>-62.212500000000006</c:v>
                </c:pt>
                <c:pt idx="24751">
                  <c:v>-62.210500000000003</c:v>
                </c:pt>
                <c:pt idx="24752">
                  <c:v>-62.208500000000008</c:v>
                </c:pt>
                <c:pt idx="24753">
                  <c:v>-62.206500000000005</c:v>
                </c:pt>
                <c:pt idx="24754">
                  <c:v>-62.204500000000003</c:v>
                </c:pt>
                <c:pt idx="24755">
                  <c:v>-62.202500000000008</c:v>
                </c:pt>
                <c:pt idx="24756">
                  <c:v>-62.200500000000005</c:v>
                </c:pt>
                <c:pt idx="24757">
                  <c:v>-62.198500000000003</c:v>
                </c:pt>
                <c:pt idx="24758">
                  <c:v>-62.196500000000007</c:v>
                </c:pt>
                <c:pt idx="24759">
                  <c:v>-62.194500000000005</c:v>
                </c:pt>
                <c:pt idx="24760">
                  <c:v>-62.192500000000003</c:v>
                </c:pt>
                <c:pt idx="24761">
                  <c:v>-62.190500000000007</c:v>
                </c:pt>
                <c:pt idx="24762">
                  <c:v>-62.188500000000005</c:v>
                </c:pt>
                <c:pt idx="24763">
                  <c:v>-62.186500000000002</c:v>
                </c:pt>
                <c:pt idx="24764">
                  <c:v>-62.184500000000007</c:v>
                </c:pt>
                <c:pt idx="24765">
                  <c:v>-62.182500000000005</c:v>
                </c:pt>
                <c:pt idx="24766">
                  <c:v>-62.180500000000009</c:v>
                </c:pt>
                <c:pt idx="24767">
                  <c:v>-62.178500000000007</c:v>
                </c:pt>
                <c:pt idx="24768">
                  <c:v>-62.176500000000004</c:v>
                </c:pt>
                <c:pt idx="24769">
                  <c:v>-62.174500000000009</c:v>
                </c:pt>
                <c:pt idx="24770">
                  <c:v>-62.172500000000007</c:v>
                </c:pt>
                <c:pt idx="24771">
                  <c:v>-62.170500000000004</c:v>
                </c:pt>
                <c:pt idx="24772">
                  <c:v>-62.168500000000009</c:v>
                </c:pt>
                <c:pt idx="24773">
                  <c:v>-62.166500000000006</c:v>
                </c:pt>
                <c:pt idx="24774">
                  <c:v>-62.164500000000004</c:v>
                </c:pt>
                <c:pt idx="24775">
                  <c:v>-62.162500000000009</c:v>
                </c:pt>
                <c:pt idx="24776">
                  <c:v>-62.160500000000006</c:v>
                </c:pt>
                <c:pt idx="24777">
                  <c:v>-62.158500000000004</c:v>
                </c:pt>
                <c:pt idx="24778">
                  <c:v>-62.156500000000008</c:v>
                </c:pt>
                <c:pt idx="24779">
                  <c:v>-62.154500000000006</c:v>
                </c:pt>
                <c:pt idx="24780">
                  <c:v>-62.152500000000003</c:v>
                </c:pt>
                <c:pt idx="24781">
                  <c:v>-62.150500000000008</c:v>
                </c:pt>
                <c:pt idx="24782">
                  <c:v>-62.148500000000006</c:v>
                </c:pt>
                <c:pt idx="24783">
                  <c:v>-62.146500000000003</c:v>
                </c:pt>
                <c:pt idx="24784">
                  <c:v>-62.144500000000008</c:v>
                </c:pt>
                <c:pt idx="24785">
                  <c:v>-62.142500000000005</c:v>
                </c:pt>
                <c:pt idx="24786">
                  <c:v>-62.140500000000003</c:v>
                </c:pt>
                <c:pt idx="24787">
                  <c:v>-62.138500000000008</c:v>
                </c:pt>
                <c:pt idx="24788">
                  <c:v>-62.136500000000005</c:v>
                </c:pt>
                <c:pt idx="24789">
                  <c:v>-62.134500000000003</c:v>
                </c:pt>
                <c:pt idx="24790">
                  <c:v>-62.132500000000007</c:v>
                </c:pt>
                <c:pt idx="24791">
                  <c:v>-62.130500000000005</c:v>
                </c:pt>
                <c:pt idx="24792">
                  <c:v>-62.128500000000003</c:v>
                </c:pt>
                <c:pt idx="24793">
                  <c:v>-62.126500000000007</c:v>
                </c:pt>
                <c:pt idx="24794">
                  <c:v>-62.124500000000005</c:v>
                </c:pt>
                <c:pt idx="24795">
                  <c:v>-62.122500000000002</c:v>
                </c:pt>
                <c:pt idx="24796">
                  <c:v>-62.120500000000007</c:v>
                </c:pt>
                <c:pt idx="24797">
                  <c:v>-62.118500000000004</c:v>
                </c:pt>
                <c:pt idx="24798">
                  <c:v>-62.116500000000009</c:v>
                </c:pt>
                <c:pt idx="24799">
                  <c:v>-62.114500000000007</c:v>
                </c:pt>
                <c:pt idx="24800">
                  <c:v>-62.112500000000004</c:v>
                </c:pt>
                <c:pt idx="24801">
                  <c:v>-62.110500000000009</c:v>
                </c:pt>
                <c:pt idx="24802">
                  <c:v>-62.108500000000006</c:v>
                </c:pt>
                <c:pt idx="24803">
                  <c:v>-62.106500000000004</c:v>
                </c:pt>
                <c:pt idx="24804">
                  <c:v>-62.104500000000009</c:v>
                </c:pt>
                <c:pt idx="24805">
                  <c:v>-62.102500000000006</c:v>
                </c:pt>
                <c:pt idx="24806">
                  <c:v>-62.100500000000004</c:v>
                </c:pt>
                <c:pt idx="24807">
                  <c:v>-62.098500000000008</c:v>
                </c:pt>
                <c:pt idx="24808">
                  <c:v>-62.096500000000006</c:v>
                </c:pt>
                <c:pt idx="24809">
                  <c:v>-62.094500000000004</c:v>
                </c:pt>
                <c:pt idx="24810">
                  <c:v>-62.092500000000008</c:v>
                </c:pt>
                <c:pt idx="24811">
                  <c:v>-62.090500000000006</c:v>
                </c:pt>
                <c:pt idx="24812">
                  <c:v>-62.088500000000003</c:v>
                </c:pt>
                <c:pt idx="24813">
                  <c:v>-62.086500000000008</c:v>
                </c:pt>
                <c:pt idx="24814">
                  <c:v>-62.084500000000006</c:v>
                </c:pt>
                <c:pt idx="24815">
                  <c:v>-62.082500000000003</c:v>
                </c:pt>
                <c:pt idx="24816">
                  <c:v>-62.080500000000008</c:v>
                </c:pt>
                <c:pt idx="24817">
                  <c:v>-62.078500000000005</c:v>
                </c:pt>
                <c:pt idx="24818">
                  <c:v>-62.076500000000003</c:v>
                </c:pt>
                <c:pt idx="24819">
                  <c:v>-62.074500000000008</c:v>
                </c:pt>
                <c:pt idx="24820">
                  <c:v>-62.072500000000005</c:v>
                </c:pt>
                <c:pt idx="24821">
                  <c:v>-62.070500000000003</c:v>
                </c:pt>
                <c:pt idx="24822">
                  <c:v>-62.068500000000007</c:v>
                </c:pt>
                <c:pt idx="24823">
                  <c:v>-62.066500000000005</c:v>
                </c:pt>
                <c:pt idx="24824">
                  <c:v>-62.064500000000002</c:v>
                </c:pt>
                <c:pt idx="24825">
                  <c:v>-62.062500000000007</c:v>
                </c:pt>
                <c:pt idx="24826">
                  <c:v>-62.060500000000005</c:v>
                </c:pt>
                <c:pt idx="24827">
                  <c:v>-62.058500000000002</c:v>
                </c:pt>
                <c:pt idx="24828">
                  <c:v>-62.056500000000007</c:v>
                </c:pt>
                <c:pt idx="24829">
                  <c:v>-62.054500000000004</c:v>
                </c:pt>
                <c:pt idx="24830">
                  <c:v>-62.052500000000009</c:v>
                </c:pt>
                <c:pt idx="24831">
                  <c:v>-62.050500000000007</c:v>
                </c:pt>
                <c:pt idx="24832">
                  <c:v>-62.048500000000004</c:v>
                </c:pt>
                <c:pt idx="24833">
                  <c:v>-62.046500000000009</c:v>
                </c:pt>
                <c:pt idx="24834">
                  <c:v>-62.044500000000006</c:v>
                </c:pt>
                <c:pt idx="24835">
                  <c:v>-62.042500000000004</c:v>
                </c:pt>
                <c:pt idx="24836">
                  <c:v>-62.040500000000009</c:v>
                </c:pt>
                <c:pt idx="24837">
                  <c:v>-62.038500000000006</c:v>
                </c:pt>
                <c:pt idx="24838">
                  <c:v>-62.036500000000004</c:v>
                </c:pt>
                <c:pt idx="24839">
                  <c:v>-62.034500000000008</c:v>
                </c:pt>
                <c:pt idx="24840">
                  <c:v>-62.032500000000006</c:v>
                </c:pt>
                <c:pt idx="24841">
                  <c:v>-62.030500000000004</c:v>
                </c:pt>
                <c:pt idx="24842">
                  <c:v>-62.028500000000008</c:v>
                </c:pt>
                <c:pt idx="24843">
                  <c:v>-62.026500000000006</c:v>
                </c:pt>
                <c:pt idx="24844">
                  <c:v>-62.024500000000003</c:v>
                </c:pt>
                <c:pt idx="24845">
                  <c:v>-62.022500000000008</c:v>
                </c:pt>
                <c:pt idx="24846">
                  <c:v>-62.020500000000006</c:v>
                </c:pt>
                <c:pt idx="24847">
                  <c:v>-62.018500000000003</c:v>
                </c:pt>
                <c:pt idx="24848">
                  <c:v>-62.016500000000008</c:v>
                </c:pt>
                <c:pt idx="24849">
                  <c:v>-62.014500000000005</c:v>
                </c:pt>
                <c:pt idx="24850">
                  <c:v>-62.012500000000003</c:v>
                </c:pt>
                <c:pt idx="24851">
                  <c:v>-62.010500000000008</c:v>
                </c:pt>
                <c:pt idx="24852">
                  <c:v>-62.008500000000005</c:v>
                </c:pt>
                <c:pt idx="24853">
                  <c:v>-62.006500000000003</c:v>
                </c:pt>
                <c:pt idx="24854">
                  <c:v>-62.004500000000007</c:v>
                </c:pt>
                <c:pt idx="24855">
                  <c:v>-62.002500000000005</c:v>
                </c:pt>
                <c:pt idx="24856">
                  <c:v>-62.000500000000002</c:v>
                </c:pt>
                <c:pt idx="24857">
                  <c:v>-61.998500000000007</c:v>
                </c:pt>
                <c:pt idx="24858">
                  <c:v>-61.996500000000005</c:v>
                </c:pt>
                <c:pt idx="24859">
                  <c:v>-61.994500000000002</c:v>
                </c:pt>
                <c:pt idx="24860">
                  <c:v>-61.992500000000007</c:v>
                </c:pt>
                <c:pt idx="24861">
                  <c:v>-61.990500000000004</c:v>
                </c:pt>
                <c:pt idx="24862">
                  <c:v>-61.988500000000009</c:v>
                </c:pt>
                <c:pt idx="24863">
                  <c:v>-61.986500000000007</c:v>
                </c:pt>
                <c:pt idx="24864">
                  <c:v>-61.984500000000004</c:v>
                </c:pt>
                <c:pt idx="24865">
                  <c:v>-61.982500000000009</c:v>
                </c:pt>
                <c:pt idx="24866">
                  <c:v>-61.980500000000006</c:v>
                </c:pt>
                <c:pt idx="24867">
                  <c:v>-61.978500000000004</c:v>
                </c:pt>
                <c:pt idx="24868">
                  <c:v>-61.976500000000009</c:v>
                </c:pt>
                <c:pt idx="24869">
                  <c:v>-61.974500000000006</c:v>
                </c:pt>
                <c:pt idx="24870">
                  <c:v>-61.972500000000004</c:v>
                </c:pt>
                <c:pt idx="24871">
                  <c:v>-61.970500000000008</c:v>
                </c:pt>
                <c:pt idx="24872">
                  <c:v>-61.968500000000006</c:v>
                </c:pt>
                <c:pt idx="24873">
                  <c:v>-61.966500000000003</c:v>
                </c:pt>
                <c:pt idx="24874">
                  <c:v>-61.964500000000008</c:v>
                </c:pt>
                <c:pt idx="24875">
                  <c:v>-61.962500000000006</c:v>
                </c:pt>
                <c:pt idx="24876">
                  <c:v>-61.960500000000003</c:v>
                </c:pt>
                <c:pt idx="24877">
                  <c:v>-61.958500000000008</c:v>
                </c:pt>
                <c:pt idx="24878">
                  <c:v>-61.956500000000005</c:v>
                </c:pt>
                <c:pt idx="24879">
                  <c:v>-61.954500000000003</c:v>
                </c:pt>
                <c:pt idx="24880">
                  <c:v>-61.952500000000008</c:v>
                </c:pt>
                <c:pt idx="24881">
                  <c:v>-61.950500000000005</c:v>
                </c:pt>
                <c:pt idx="24882">
                  <c:v>-61.948500000000003</c:v>
                </c:pt>
                <c:pt idx="24883">
                  <c:v>-61.946500000000007</c:v>
                </c:pt>
                <c:pt idx="24884">
                  <c:v>-61.944500000000005</c:v>
                </c:pt>
                <c:pt idx="24885">
                  <c:v>-61.942500000000003</c:v>
                </c:pt>
                <c:pt idx="24886">
                  <c:v>-61.940500000000007</c:v>
                </c:pt>
                <c:pt idx="24887">
                  <c:v>-61.938500000000005</c:v>
                </c:pt>
                <c:pt idx="24888">
                  <c:v>-61.936500000000002</c:v>
                </c:pt>
                <c:pt idx="24889">
                  <c:v>-61.934500000000007</c:v>
                </c:pt>
                <c:pt idx="24890">
                  <c:v>-61.932500000000005</c:v>
                </c:pt>
                <c:pt idx="24891">
                  <c:v>-61.930500000000009</c:v>
                </c:pt>
                <c:pt idx="24892">
                  <c:v>-61.928500000000007</c:v>
                </c:pt>
                <c:pt idx="24893">
                  <c:v>-61.926500000000004</c:v>
                </c:pt>
                <c:pt idx="24894">
                  <c:v>-61.924500000000009</c:v>
                </c:pt>
                <c:pt idx="24895">
                  <c:v>-61.922500000000007</c:v>
                </c:pt>
                <c:pt idx="24896">
                  <c:v>-61.920500000000004</c:v>
                </c:pt>
                <c:pt idx="24897">
                  <c:v>-61.918500000000009</c:v>
                </c:pt>
                <c:pt idx="24898">
                  <c:v>-61.916500000000006</c:v>
                </c:pt>
                <c:pt idx="24899">
                  <c:v>-61.914500000000004</c:v>
                </c:pt>
                <c:pt idx="24900">
                  <c:v>-61.912500000000009</c:v>
                </c:pt>
                <c:pt idx="24901">
                  <c:v>-61.910500000000006</c:v>
                </c:pt>
                <c:pt idx="24902">
                  <c:v>-61.908500000000004</c:v>
                </c:pt>
                <c:pt idx="24903">
                  <c:v>-61.906500000000008</c:v>
                </c:pt>
                <c:pt idx="24904">
                  <c:v>-61.904500000000006</c:v>
                </c:pt>
                <c:pt idx="24905">
                  <c:v>-61.902500000000003</c:v>
                </c:pt>
                <c:pt idx="24906">
                  <c:v>-61.900500000000008</c:v>
                </c:pt>
                <c:pt idx="24907">
                  <c:v>-61.898500000000006</c:v>
                </c:pt>
                <c:pt idx="24908">
                  <c:v>-61.896500000000003</c:v>
                </c:pt>
                <c:pt idx="24909">
                  <c:v>-61.894500000000008</c:v>
                </c:pt>
                <c:pt idx="24910">
                  <c:v>-61.892500000000005</c:v>
                </c:pt>
                <c:pt idx="24911">
                  <c:v>-61.890500000000003</c:v>
                </c:pt>
                <c:pt idx="24912">
                  <c:v>-61.888500000000008</c:v>
                </c:pt>
                <c:pt idx="24913">
                  <c:v>-61.886500000000005</c:v>
                </c:pt>
                <c:pt idx="24914">
                  <c:v>-61.884500000000003</c:v>
                </c:pt>
                <c:pt idx="24915">
                  <c:v>-61.882500000000007</c:v>
                </c:pt>
                <c:pt idx="24916">
                  <c:v>-61.880500000000005</c:v>
                </c:pt>
                <c:pt idx="24917">
                  <c:v>-61.878500000000003</c:v>
                </c:pt>
                <c:pt idx="24918">
                  <c:v>-61.876500000000007</c:v>
                </c:pt>
                <c:pt idx="24919">
                  <c:v>-61.874500000000005</c:v>
                </c:pt>
                <c:pt idx="24920">
                  <c:v>-61.872500000000002</c:v>
                </c:pt>
                <c:pt idx="24921">
                  <c:v>-61.870500000000007</c:v>
                </c:pt>
                <c:pt idx="24922">
                  <c:v>-61.868500000000004</c:v>
                </c:pt>
                <c:pt idx="24923">
                  <c:v>-61.866500000000009</c:v>
                </c:pt>
                <c:pt idx="24924">
                  <c:v>-61.864500000000007</c:v>
                </c:pt>
                <c:pt idx="24925">
                  <c:v>-61.862500000000004</c:v>
                </c:pt>
                <c:pt idx="24926">
                  <c:v>-61.860500000000009</c:v>
                </c:pt>
                <c:pt idx="24927">
                  <c:v>-61.858500000000006</c:v>
                </c:pt>
                <c:pt idx="24928">
                  <c:v>-61.856500000000004</c:v>
                </c:pt>
                <c:pt idx="24929">
                  <c:v>-61.854500000000009</c:v>
                </c:pt>
                <c:pt idx="24930">
                  <c:v>-61.852500000000006</c:v>
                </c:pt>
                <c:pt idx="24931">
                  <c:v>-61.850500000000004</c:v>
                </c:pt>
                <c:pt idx="24932">
                  <c:v>-61.848500000000008</c:v>
                </c:pt>
                <c:pt idx="24933">
                  <c:v>-61.846500000000006</c:v>
                </c:pt>
                <c:pt idx="24934">
                  <c:v>-61.844500000000004</c:v>
                </c:pt>
                <c:pt idx="24935">
                  <c:v>-61.842500000000008</c:v>
                </c:pt>
                <c:pt idx="24936">
                  <c:v>-61.840500000000006</c:v>
                </c:pt>
                <c:pt idx="24937">
                  <c:v>-61.838500000000003</c:v>
                </c:pt>
                <c:pt idx="24938">
                  <c:v>-61.836500000000008</c:v>
                </c:pt>
                <c:pt idx="24939">
                  <c:v>-61.834500000000006</c:v>
                </c:pt>
                <c:pt idx="24940">
                  <c:v>-61.832500000000003</c:v>
                </c:pt>
                <c:pt idx="24941">
                  <c:v>-61.830500000000008</c:v>
                </c:pt>
                <c:pt idx="24942">
                  <c:v>-61.828500000000005</c:v>
                </c:pt>
                <c:pt idx="24943">
                  <c:v>-61.826500000000003</c:v>
                </c:pt>
                <c:pt idx="24944">
                  <c:v>-61.824500000000008</c:v>
                </c:pt>
                <c:pt idx="24945">
                  <c:v>-61.822500000000005</c:v>
                </c:pt>
                <c:pt idx="24946">
                  <c:v>-61.820500000000003</c:v>
                </c:pt>
                <c:pt idx="24947">
                  <c:v>-61.818500000000007</c:v>
                </c:pt>
                <c:pt idx="24948">
                  <c:v>-61.816500000000005</c:v>
                </c:pt>
                <c:pt idx="24949">
                  <c:v>-61.814500000000002</c:v>
                </c:pt>
                <c:pt idx="24950">
                  <c:v>-61.812500000000007</c:v>
                </c:pt>
                <c:pt idx="24951">
                  <c:v>-61.810500000000005</c:v>
                </c:pt>
                <c:pt idx="24952">
                  <c:v>-61.808500000000002</c:v>
                </c:pt>
                <c:pt idx="24953">
                  <c:v>-61.806500000000007</c:v>
                </c:pt>
                <c:pt idx="24954">
                  <c:v>-61.804500000000004</c:v>
                </c:pt>
                <c:pt idx="24955">
                  <c:v>-61.802500000000009</c:v>
                </c:pt>
                <c:pt idx="24956">
                  <c:v>-61.800500000000007</c:v>
                </c:pt>
                <c:pt idx="24957">
                  <c:v>-61.798500000000004</c:v>
                </c:pt>
                <c:pt idx="24958">
                  <c:v>-61.796500000000009</c:v>
                </c:pt>
                <c:pt idx="24959">
                  <c:v>-61.794500000000006</c:v>
                </c:pt>
                <c:pt idx="24960">
                  <c:v>-61.792500000000004</c:v>
                </c:pt>
                <c:pt idx="24961">
                  <c:v>-61.790500000000009</c:v>
                </c:pt>
                <c:pt idx="24962">
                  <c:v>-61.788500000000006</c:v>
                </c:pt>
                <c:pt idx="24963">
                  <c:v>-61.786500000000004</c:v>
                </c:pt>
                <c:pt idx="24964">
                  <c:v>-61.784500000000008</c:v>
                </c:pt>
                <c:pt idx="24965">
                  <c:v>-61.782500000000006</c:v>
                </c:pt>
                <c:pt idx="24966">
                  <c:v>-61.780500000000004</c:v>
                </c:pt>
                <c:pt idx="24967">
                  <c:v>-61.778500000000008</c:v>
                </c:pt>
                <c:pt idx="24968">
                  <c:v>-61.776500000000006</c:v>
                </c:pt>
                <c:pt idx="24969">
                  <c:v>-61.774500000000003</c:v>
                </c:pt>
                <c:pt idx="24970">
                  <c:v>-61.772500000000008</c:v>
                </c:pt>
                <c:pt idx="24971">
                  <c:v>-61.770500000000006</c:v>
                </c:pt>
                <c:pt idx="24972">
                  <c:v>-61.768500000000003</c:v>
                </c:pt>
                <c:pt idx="24973">
                  <c:v>-61.766500000000008</c:v>
                </c:pt>
                <c:pt idx="24974">
                  <c:v>-61.764500000000005</c:v>
                </c:pt>
                <c:pt idx="24975">
                  <c:v>-61.762500000000003</c:v>
                </c:pt>
                <c:pt idx="24976">
                  <c:v>-61.760500000000008</c:v>
                </c:pt>
                <c:pt idx="24977">
                  <c:v>-61.758500000000005</c:v>
                </c:pt>
                <c:pt idx="24978">
                  <c:v>-61.756500000000003</c:v>
                </c:pt>
                <c:pt idx="24979">
                  <c:v>-61.754500000000007</c:v>
                </c:pt>
                <c:pt idx="24980">
                  <c:v>-61.752500000000005</c:v>
                </c:pt>
                <c:pt idx="24981">
                  <c:v>-61.750500000000002</c:v>
                </c:pt>
                <c:pt idx="24982">
                  <c:v>-61.748500000000007</c:v>
                </c:pt>
                <c:pt idx="24983">
                  <c:v>-61.746500000000005</c:v>
                </c:pt>
                <c:pt idx="24984">
                  <c:v>-61.744500000000002</c:v>
                </c:pt>
                <c:pt idx="24985">
                  <c:v>-61.742500000000007</c:v>
                </c:pt>
                <c:pt idx="24986">
                  <c:v>-61.740500000000004</c:v>
                </c:pt>
                <c:pt idx="24987">
                  <c:v>-61.738500000000009</c:v>
                </c:pt>
                <c:pt idx="24988">
                  <c:v>-61.736500000000007</c:v>
                </c:pt>
                <c:pt idx="24989">
                  <c:v>-61.734500000000004</c:v>
                </c:pt>
                <c:pt idx="24990">
                  <c:v>-61.732500000000009</c:v>
                </c:pt>
                <c:pt idx="24991">
                  <c:v>-61.730500000000006</c:v>
                </c:pt>
                <c:pt idx="24992">
                  <c:v>-61.728500000000004</c:v>
                </c:pt>
                <c:pt idx="24993">
                  <c:v>-61.726500000000009</c:v>
                </c:pt>
                <c:pt idx="24994">
                  <c:v>-61.724500000000006</c:v>
                </c:pt>
                <c:pt idx="24995">
                  <c:v>-61.722500000000004</c:v>
                </c:pt>
                <c:pt idx="24996">
                  <c:v>-61.720500000000008</c:v>
                </c:pt>
                <c:pt idx="24997">
                  <c:v>-61.718500000000006</c:v>
                </c:pt>
                <c:pt idx="24998">
                  <c:v>-61.716500000000003</c:v>
                </c:pt>
                <c:pt idx="24999">
                  <c:v>-61.714500000000008</c:v>
                </c:pt>
                <c:pt idx="25000">
                  <c:v>-61.712500000000006</c:v>
                </c:pt>
                <c:pt idx="25001">
                  <c:v>-61.710500000000003</c:v>
                </c:pt>
                <c:pt idx="25002">
                  <c:v>-61.708500000000008</c:v>
                </c:pt>
                <c:pt idx="25003">
                  <c:v>-61.706500000000005</c:v>
                </c:pt>
                <c:pt idx="25004">
                  <c:v>-61.704500000000003</c:v>
                </c:pt>
                <c:pt idx="25005">
                  <c:v>-61.702500000000008</c:v>
                </c:pt>
                <c:pt idx="25006">
                  <c:v>-61.700500000000005</c:v>
                </c:pt>
                <c:pt idx="25007">
                  <c:v>-61.698500000000003</c:v>
                </c:pt>
                <c:pt idx="25008">
                  <c:v>-61.696500000000007</c:v>
                </c:pt>
                <c:pt idx="25009">
                  <c:v>-61.694500000000005</c:v>
                </c:pt>
                <c:pt idx="25010">
                  <c:v>-61.692500000000003</c:v>
                </c:pt>
                <c:pt idx="25011">
                  <c:v>-61.690500000000007</c:v>
                </c:pt>
                <c:pt idx="25012">
                  <c:v>-61.688500000000005</c:v>
                </c:pt>
                <c:pt idx="25013">
                  <c:v>-61.686500000000002</c:v>
                </c:pt>
                <c:pt idx="25014">
                  <c:v>-61.684500000000007</c:v>
                </c:pt>
                <c:pt idx="25015">
                  <c:v>-61.682500000000005</c:v>
                </c:pt>
                <c:pt idx="25016">
                  <c:v>-61.680500000000009</c:v>
                </c:pt>
                <c:pt idx="25017">
                  <c:v>-61.678500000000007</c:v>
                </c:pt>
                <c:pt idx="25018">
                  <c:v>-61.676500000000004</c:v>
                </c:pt>
                <c:pt idx="25019">
                  <c:v>-61.674500000000009</c:v>
                </c:pt>
                <c:pt idx="25020">
                  <c:v>-61.672500000000007</c:v>
                </c:pt>
                <c:pt idx="25021">
                  <c:v>-61.670500000000004</c:v>
                </c:pt>
                <c:pt idx="25022">
                  <c:v>-61.668500000000009</c:v>
                </c:pt>
                <c:pt idx="25023">
                  <c:v>-61.666500000000006</c:v>
                </c:pt>
                <c:pt idx="25024">
                  <c:v>-61.664500000000004</c:v>
                </c:pt>
                <c:pt idx="25025">
                  <c:v>-61.662500000000009</c:v>
                </c:pt>
                <c:pt idx="25026">
                  <c:v>-61.660500000000006</c:v>
                </c:pt>
                <c:pt idx="25027">
                  <c:v>-61.658500000000004</c:v>
                </c:pt>
                <c:pt idx="25028">
                  <c:v>-61.656500000000008</c:v>
                </c:pt>
                <c:pt idx="25029">
                  <c:v>-61.654500000000006</c:v>
                </c:pt>
                <c:pt idx="25030">
                  <c:v>-61.652500000000003</c:v>
                </c:pt>
                <c:pt idx="25031">
                  <c:v>-61.650500000000008</c:v>
                </c:pt>
                <c:pt idx="25032">
                  <c:v>-61.648500000000006</c:v>
                </c:pt>
                <c:pt idx="25033">
                  <c:v>-61.646500000000003</c:v>
                </c:pt>
                <c:pt idx="25034">
                  <c:v>-61.644500000000008</c:v>
                </c:pt>
                <c:pt idx="25035">
                  <c:v>-61.642500000000005</c:v>
                </c:pt>
                <c:pt idx="25036">
                  <c:v>-61.640500000000003</c:v>
                </c:pt>
                <c:pt idx="25037">
                  <c:v>-61.638500000000008</c:v>
                </c:pt>
                <c:pt idx="25038">
                  <c:v>-61.636500000000005</c:v>
                </c:pt>
                <c:pt idx="25039">
                  <c:v>-61.634500000000003</c:v>
                </c:pt>
                <c:pt idx="25040">
                  <c:v>-61.632500000000007</c:v>
                </c:pt>
                <c:pt idx="25041">
                  <c:v>-61.630500000000005</c:v>
                </c:pt>
                <c:pt idx="25042">
                  <c:v>-61.628500000000003</c:v>
                </c:pt>
                <c:pt idx="25043">
                  <c:v>-61.626500000000007</c:v>
                </c:pt>
                <c:pt idx="25044">
                  <c:v>-61.624500000000005</c:v>
                </c:pt>
                <c:pt idx="25045">
                  <c:v>-61.622500000000002</c:v>
                </c:pt>
                <c:pt idx="25046">
                  <c:v>-61.620500000000007</c:v>
                </c:pt>
                <c:pt idx="25047">
                  <c:v>-61.618500000000004</c:v>
                </c:pt>
                <c:pt idx="25048">
                  <c:v>-61.616500000000009</c:v>
                </c:pt>
                <c:pt idx="25049">
                  <c:v>-61.614500000000007</c:v>
                </c:pt>
                <c:pt idx="25050">
                  <c:v>-61.612500000000004</c:v>
                </c:pt>
                <c:pt idx="25051">
                  <c:v>-61.610500000000009</c:v>
                </c:pt>
                <c:pt idx="25052">
                  <c:v>-61.608500000000006</c:v>
                </c:pt>
                <c:pt idx="25053">
                  <c:v>-61.606500000000004</c:v>
                </c:pt>
                <c:pt idx="25054">
                  <c:v>-61.604500000000009</c:v>
                </c:pt>
                <c:pt idx="25055">
                  <c:v>-61.602500000000006</c:v>
                </c:pt>
                <c:pt idx="25056">
                  <c:v>-61.600500000000004</c:v>
                </c:pt>
                <c:pt idx="25057">
                  <c:v>-61.598500000000008</c:v>
                </c:pt>
                <c:pt idx="25058">
                  <c:v>-61.596500000000006</c:v>
                </c:pt>
                <c:pt idx="25059">
                  <c:v>-61.594500000000004</c:v>
                </c:pt>
                <c:pt idx="25060">
                  <c:v>-61.592500000000008</c:v>
                </c:pt>
                <c:pt idx="25061">
                  <c:v>-61.590500000000006</c:v>
                </c:pt>
                <c:pt idx="25062">
                  <c:v>-61.588500000000003</c:v>
                </c:pt>
                <c:pt idx="25063">
                  <c:v>-61.586500000000008</c:v>
                </c:pt>
                <c:pt idx="25064">
                  <c:v>-61.584500000000006</c:v>
                </c:pt>
                <c:pt idx="25065">
                  <c:v>-61.582500000000003</c:v>
                </c:pt>
                <c:pt idx="25066">
                  <c:v>-61.580500000000008</c:v>
                </c:pt>
                <c:pt idx="25067">
                  <c:v>-61.578500000000005</c:v>
                </c:pt>
                <c:pt idx="25068">
                  <c:v>-61.576500000000003</c:v>
                </c:pt>
                <c:pt idx="25069">
                  <c:v>-61.574500000000008</c:v>
                </c:pt>
                <c:pt idx="25070">
                  <c:v>-61.572500000000005</c:v>
                </c:pt>
                <c:pt idx="25071">
                  <c:v>-61.570500000000003</c:v>
                </c:pt>
                <c:pt idx="25072">
                  <c:v>-61.568500000000007</c:v>
                </c:pt>
                <c:pt idx="25073">
                  <c:v>-61.566500000000005</c:v>
                </c:pt>
                <c:pt idx="25074">
                  <c:v>-61.564500000000002</c:v>
                </c:pt>
                <c:pt idx="25075">
                  <c:v>-61.562500000000007</c:v>
                </c:pt>
                <c:pt idx="25076">
                  <c:v>-61.560500000000005</c:v>
                </c:pt>
                <c:pt idx="25077">
                  <c:v>-61.558500000000002</c:v>
                </c:pt>
                <c:pt idx="25078">
                  <c:v>-61.556500000000007</c:v>
                </c:pt>
                <c:pt idx="25079">
                  <c:v>-61.554500000000004</c:v>
                </c:pt>
                <c:pt idx="25080">
                  <c:v>-61.552500000000009</c:v>
                </c:pt>
                <c:pt idx="25081">
                  <c:v>-61.550500000000007</c:v>
                </c:pt>
                <c:pt idx="25082">
                  <c:v>-61.548500000000004</c:v>
                </c:pt>
                <c:pt idx="25083">
                  <c:v>-61.546500000000009</c:v>
                </c:pt>
                <c:pt idx="25084">
                  <c:v>-61.544500000000006</c:v>
                </c:pt>
                <c:pt idx="25085">
                  <c:v>-61.542500000000004</c:v>
                </c:pt>
                <c:pt idx="25086">
                  <c:v>-61.540500000000009</c:v>
                </c:pt>
                <c:pt idx="25087">
                  <c:v>-61.538500000000006</c:v>
                </c:pt>
                <c:pt idx="25088">
                  <c:v>-61.536500000000004</c:v>
                </c:pt>
                <c:pt idx="25089">
                  <c:v>-61.534500000000008</c:v>
                </c:pt>
                <c:pt idx="25090">
                  <c:v>-61.532500000000006</c:v>
                </c:pt>
                <c:pt idx="25091">
                  <c:v>-61.530500000000004</c:v>
                </c:pt>
                <c:pt idx="25092">
                  <c:v>-61.528500000000008</c:v>
                </c:pt>
                <c:pt idx="25093">
                  <c:v>-61.526500000000006</c:v>
                </c:pt>
                <c:pt idx="25094">
                  <c:v>-61.524500000000003</c:v>
                </c:pt>
                <c:pt idx="25095">
                  <c:v>-61.522500000000008</c:v>
                </c:pt>
                <c:pt idx="25096">
                  <c:v>-61.520500000000006</c:v>
                </c:pt>
                <c:pt idx="25097">
                  <c:v>-61.518500000000003</c:v>
                </c:pt>
                <c:pt idx="25098">
                  <c:v>-61.516500000000008</c:v>
                </c:pt>
                <c:pt idx="25099">
                  <c:v>-61.514500000000005</c:v>
                </c:pt>
                <c:pt idx="25100">
                  <c:v>-61.512500000000003</c:v>
                </c:pt>
                <c:pt idx="25101">
                  <c:v>-61.510500000000008</c:v>
                </c:pt>
                <c:pt idx="25102">
                  <c:v>-61.508500000000005</c:v>
                </c:pt>
                <c:pt idx="25103">
                  <c:v>-61.506500000000003</c:v>
                </c:pt>
                <c:pt idx="25104">
                  <c:v>-61.504500000000007</c:v>
                </c:pt>
                <c:pt idx="25105">
                  <c:v>-61.502500000000005</c:v>
                </c:pt>
                <c:pt idx="25106">
                  <c:v>-61.500500000000002</c:v>
                </c:pt>
                <c:pt idx="25107">
                  <c:v>-61.498500000000007</c:v>
                </c:pt>
                <c:pt idx="25108">
                  <c:v>-61.496500000000005</c:v>
                </c:pt>
                <c:pt idx="25109">
                  <c:v>-61.494500000000002</c:v>
                </c:pt>
                <c:pt idx="25110">
                  <c:v>-61.492500000000007</c:v>
                </c:pt>
                <c:pt idx="25111">
                  <c:v>-61.490500000000004</c:v>
                </c:pt>
                <c:pt idx="25112">
                  <c:v>-61.488500000000009</c:v>
                </c:pt>
                <c:pt idx="25113">
                  <c:v>-61.486500000000007</c:v>
                </c:pt>
                <c:pt idx="25114">
                  <c:v>-61.484500000000004</c:v>
                </c:pt>
                <c:pt idx="25115">
                  <c:v>-61.482500000000009</c:v>
                </c:pt>
                <c:pt idx="25116">
                  <c:v>-61.480500000000006</c:v>
                </c:pt>
                <c:pt idx="25117">
                  <c:v>-61.478500000000004</c:v>
                </c:pt>
                <c:pt idx="25118">
                  <c:v>-61.476500000000009</c:v>
                </c:pt>
                <c:pt idx="25119">
                  <c:v>-61.474500000000006</c:v>
                </c:pt>
                <c:pt idx="25120">
                  <c:v>-61.472500000000004</c:v>
                </c:pt>
                <c:pt idx="25121">
                  <c:v>-61.470500000000008</c:v>
                </c:pt>
                <c:pt idx="25122">
                  <c:v>-61.468500000000006</c:v>
                </c:pt>
                <c:pt idx="25123">
                  <c:v>-61.466500000000003</c:v>
                </c:pt>
                <c:pt idx="25124">
                  <c:v>-61.464500000000008</c:v>
                </c:pt>
                <c:pt idx="25125">
                  <c:v>-61.462500000000006</c:v>
                </c:pt>
                <c:pt idx="25126">
                  <c:v>-61.460500000000003</c:v>
                </c:pt>
                <c:pt idx="25127">
                  <c:v>-61.458500000000008</c:v>
                </c:pt>
                <c:pt idx="25128">
                  <c:v>-61.456500000000005</c:v>
                </c:pt>
                <c:pt idx="25129">
                  <c:v>-61.454500000000003</c:v>
                </c:pt>
                <c:pt idx="25130">
                  <c:v>-61.452500000000008</c:v>
                </c:pt>
                <c:pt idx="25131">
                  <c:v>-61.450500000000005</c:v>
                </c:pt>
                <c:pt idx="25132">
                  <c:v>-61.448500000000003</c:v>
                </c:pt>
                <c:pt idx="25133">
                  <c:v>-61.446500000000007</c:v>
                </c:pt>
                <c:pt idx="25134">
                  <c:v>-61.444500000000005</c:v>
                </c:pt>
                <c:pt idx="25135">
                  <c:v>-61.442500000000003</c:v>
                </c:pt>
                <c:pt idx="25136">
                  <c:v>-61.440500000000007</c:v>
                </c:pt>
                <c:pt idx="25137">
                  <c:v>-61.438500000000005</c:v>
                </c:pt>
                <c:pt idx="25138">
                  <c:v>-61.436500000000002</c:v>
                </c:pt>
                <c:pt idx="25139">
                  <c:v>-61.434500000000007</c:v>
                </c:pt>
                <c:pt idx="25140">
                  <c:v>-61.432500000000005</c:v>
                </c:pt>
                <c:pt idx="25141">
                  <c:v>-61.430500000000009</c:v>
                </c:pt>
                <c:pt idx="25142">
                  <c:v>-61.428500000000007</c:v>
                </c:pt>
                <c:pt idx="25143">
                  <c:v>-61.426500000000004</c:v>
                </c:pt>
                <c:pt idx="25144">
                  <c:v>-61.424500000000009</c:v>
                </c:pt>
                <c:pt idx="25145">
                  <c:v>-61.422500000000007</c:v>
                </c:pt>
                <c:pt idx="25146">
                  <c:v>-61.420500000000004</c:v>
                </c:pt>
                <c:pt idx="25147">
                  <c:v>-61.418500000000009</c:v>
                </c:pt>
                <c:pt idx="25148">
                  <c:v>-61.416500000000006</c:v>
                </c:pt>
                <c:pt idx="25149">
                  <c:v>-61.414500000000004</c:v>
                </c:pt>
                <c:pt idx="25150">
                  <c:v>-61.412500000000009</c:v>
                </c:pt>
                <c:pt idx="25151">
                  <c:v>-61.410500000000006</c:v>
                </c:pt>
                <c:pt idx="25152">
                  <c:v>-61.408500000000004</c:v>
                </c:pt>
                <c:pt idx="25153">
                  <c:v>-61.406500000000008</c:v>
                </c:pt>
                <c:pt idx="25154">
                  <c:v>-61.404500000000006</c:v>
                </c:pt>
                <c:pt idx="25155">
                  <c:v>-61.402500000000003</c:v>
                </c:pt>
                <c:pt idx="25156">
                  <c:v>-61.400500000000008</c:v>
                </c:pt>
                <c:pt idx="25157">
                  <c:v>-61.398500000000006</c:v>
                </c:pt>
                <c:pt idx="25158">
                  <c:v>-61.396500000000003</c:v>
                </c:pt>
                <c:pt idx="25159">
                  <c:v>-61.394500000000008</c:v>
                </c:pt>
                <c:pt idx="25160">
                  <c:v>-61.392500000000005</c:v>
                </c:pt>
                <c:pt idx="25161">
                  <c:v>-61.390500000000003</c:v>
                </c:pt>
                <c:pt idx="25162">
                  <c:v>-61.388500000000008</c:v>
                </c:pt>
                <c:pt idx="25163">
                  <c:v>-61.386500000000005</c:v>
                </c:pt>
                <c:pt idx="25164">
                  <c:v>-61.384500000000003</c:v>
                </c:pt>
                <c:pt idx="25165">
                  <c:v>-61.382500000000007</c:v>
                </c:pt>
                <c:pt idx="25166">
                  <c:v>-61.380500000000005</c:v>
                </c:pt>
                <c:pt idx="25167">
                  <c:v>-61.378500000000003</c:v>
                </c:pt>
                <c:pt idx="25168">
                  <c:v>-61.376500000000007</c:v>
                </c:pt>
                <c:pt idx="25169">
                  <c:v>-61.374500000000005</c:v>
                </c:pt>
                <c:pt idx="25170">
                  <c:v>-61.372500000000002</c:v>
                </c:pt>
                <c:pt idx="25171">
                  <c:v>-61.370500000000007</c:v>
                </c:pt>
                <c:pt idx="25172">
                  <c:v>-61.368500000000004</c:v>
                </c:pt>
                <c:pt idx="25173">
                  <c:v>-61.366500000000009</c:v>
                </c:pt>
                <c:pt idx="25174">
                  <c:v>-61.364500000000007</c:v>
                </c:pt>
                <c:pt idx="25175">
                  <c:v>-61.362500000000004</c:v>
                </c:pt>
                <c:pt idx="25176">
                  <c:v>-61.360500000000009</c:v>
                </c:pt>
                <c:pt idx="25177">
                  <c:v>-61.358500000000006</c:v>
                </c:pt>
                <c:pt idx="25178">
                  <c:v>-61.356500000000004</c:v>
                </c:pt>
                <c:pt idx="25179">
                  <c:v>-61.354500000000009</c:v>
                </c:pt>
                <c:pt idx="25180">
                  <c:v>-61.352500000000006</c:v>
                </c:pt>
                <c:pt idx="25181">
                  <c:v>-61.350500000000004</c:v>
                </c:pt>
                <c:pt idx="25182">
                  <c:v>-61.348500000000008</c:v>
                </c:pt>
                <c:pt idx="25183">
                  <c:v>-61.346500000000006</c:v>
                </c:pt>
                <c:pt idx="25184">
                  <c:v>-61.344500000000004</c:v>
                </c:pt>
                <c:pt idx="25185">
                  <c:v>-61.342500000000008</c:v>
                </c:pt>
                <c:pt idx="25186">
                  <c:v>-61.340500000000006</c:v>
                </c:pt>
                <c:pt idx="25187">
                  <c:v>-61.338500000000003</c:v>
                </c:pt>
                <c:pt idx="25188">
                  <c:v>-61.336500000000008</c:v>
                </c:pt>
                <c:pt idx="25189">
                  <c:v>-61.334500000000006</c:v>
                </c:pt>
                <c:pt idx="25190">
                  <c:v>-61.332500000000003</c:v>
                </c:pt>
                <c:pt idx="25191">
                  <c:v>-61.330500000000008</c:v>
                </c:pt>
                <c:pt idx="25192">
                  <c:v>-61.328500000000005</c:v>
                </c:pt>
                <c:pt idx="25193">
                  <c:v>-61.326500000000003</c:v>
                </c:pt>
                <c:pt idx="25194">
                  <c:v>-61.324500000000008</c:v>
                </c:pt>
                <c:pt idx="25195">
                  <c:v>-61.322500000000005</c:v>
                </c:pt>
                <c:pt idx="25196">
                  <c:v>-61.320500000000003</c:v>
                </c:pt>
                <c:pt idx="25197">
                  <c:v>-61.318500000000007</c:v>
                </c:pt>
                <c:pt idx="25198">
                  <c:v>-61.316500000000005</c:v>
                </c:pt>
                <c:pt idx="25199">
                  <c:v>-61.314500000000002</c:v>
                </c:pt>
                <c:pt idx="25200">
                  <c:v>-61.312500000000007</c:v>
                </c:pt>
                <c:pt idx="25201">
                  <c:v>-61.310500000000005</c:v>
                </c:pt>
                <c:pt idx="25202">
                  <c:v>-61.308500000000002</c:v>
                </c:pt>
                <c:pt idx="25203">
                  <c:v>-61.306500000000007</c:v>
                </c:pt>
                <c:pt idx="25204">
                  <c:v>-61.304500000000004</c:v>
                </c:pt>
                <c:pt idx="25205">
                  <c:v>-61.302500000000009</c:v>
                </c:pt>
                <c:pt idx="25206">
                  <c:v>-61.300500000000007</c:v>
                </c:pt>
                <c:pt idx="25207">
                  <c:v>-61.298500000000004</c:v>
                </c:pt>
                <c:pt idx="25208">
                  <c:v>-61.296500000000009</c:v>
                </c:pt>
                <c:pt idx="25209">
                  <c:v>-61.294500000000006</c:v>
                </c:pt>
                <c:pt idx="25210">
                  <c:v>-61.292500000000004</c:v>
                </c:pt>
                <c:pt idx="25211">
                  <c:v>-61.290500000000009</c:v>
                </c:pt>
                <c:pt idx="25212">
                  <c:v>-61.288500000000006</c:v>
                </c:pt>
                <c:pt idx="25213">
                  <c:v>-61.286500000000004</c:v>
                </c:pt>
                <c:pt idx="25214">
                  <c:v>-61.284500000000008</c:v>
                </c:pt>
                <c:pt idx="25215">
                  <c:v>-61.282500000000006</c:v>
                </c:pt>
                <c:pt idx="25216">
                  <c:v>-61.280500000000004</c:v>
                </c:pt>
                <c:pt idx="25217">
                  <c:v>-61.278500000000008</c:v>
                </c:pt>
                <c:pt idx="25218">
                  <c:v>-61.276500000000006</c:v>
                </c:pt>
                <c:pt idx="25219">
                  <c:v>-61.274500000000003</c:v>
                </c:pt>
                <c:pt idx="25220">
                  <c:v>-61.272500000000008</c:v>
                </c:pt>
                <c:pt idx="25221">
                  <c:v>-61.270500000000006</c:v>
                </c:pt>
                <c:pt idx="25222">
                  <c:v>-61.268500000000003</c:v>
                </c:pt>
                <c:pt idx="25223">
                  <c:v>-61.266500000000008</c:v>
                </c:pt>
                <c:pt idx="25224">
                  <c:v>-61.264500000000005</c:v>
                </c:pt>
                <c:pt idx="25225">
                  <c:v>-61.262500000000003</c:v>
                </c:pt>
                <c:pt idx="25226">
                  <c:v>-61.260500000000008</c:v>
                </c:pt>
                <c:pt idx="25227">
                  <c:v>-61.258500000000005</c:v>
                </c:pt>
                <c:pt idx="25228">
                  <c:v>-61.256500000000003</c:v>
                </c:pt>
                <c:pt idx="25229">
                  <c:v>-61.254500000000007</c:v>
                </c:pt>
                <c:pt idx="25230">
                  <c:v>-61.252500000000005</c:v>
                </c:pt>
                <c:pt idx="25231">
                  <c:v>-61.250500000000002</c:v>
                </c:pt>
                <c:pt idx="25232">
                  <c:v>-61.248500000000007</c:v>
                </c:pt>
                <c:pt idx="25233">
                  <c:v>-61.246500000000005</c:v>
                </c:pt>
                <c:pt idx="25234">
                  <c:v>-61.244500000000002</c:v>
                </c:pt>
                <c:pt idx="25235">
                  <c:v>-61.242500000000007</c:v>
                </c:pt>
                <c:pt idx="25236">
                  <c:v>-61.240500000000004</c:v>
                </c:pt>
                <c:pt idx="25237">
                  <c:v>-61.238500000000009</c:v>
                </c:pt>
                <c:pt idx="25238">
                  <c:v>-61.236500000000007</c:v>
                </c:pt>
                <c:pt idx="25239">
                  <c:v>-61.234500000000004</c:v>
                </c:pt>
                <c:pt idx="25240">
                  <c:v>-61.232500000000009</c:v>
                </c:pt>
                <c:pt idx="25241">
                  <c:v>-61.230500000000006</c:v>
                </c:pt>
                <c:pt idx="25242">
                  <c:v>-61.228500000000004</c:v>
                </c:pt>
                <c:pt idx="25243">
                  <c:v>-61.226500000000009</c:v>
                </c:pt>
                <c:pt idx="25244">
                  <c:v>-61.224500000000006</c:v>
                </c:pt>
                <c:pt idx="25245">
                  <c:v>-61.222500000000004</c:v>
                </c:pt>
                <c:pt idx="25246">
                  <c:v>-61.220500000000008</c:v>
                </c:pt>
                <c:pt idx="25247">
                  <c:v>-61.218500000000006</c:v>
                </c:pt>
                <c:pt idx="25248">
                  <c:v>-61.216500000000003</c:v>
                </c:pt>
                <c:pt idx="25249">
                  <c:v>-61.214500000000008</c:v>
                </c:pt>
                <c:pt idx="25250">
                  <c:v>-61.212500000000006</c:v>
                </c:pt>
                <c:pt idx="25251">
                  <c:v>-61.210500000000003</c:v>
                </c:pt>
                <c:pt idx="25252">
                  <c:v>-61.208500000000008</c:v>
                </c:pt>
                <c:pt idx="25253">
                  <c:v>-61.206500000000005</c:v>
                </c:pt>
                <c:pt idx="25254">
                  <c:v>-61.204500000000003</c:v>
                </c:pt>
                <c:pt idx="25255">
                  <c:v>-61.202500000000008</c:v>
                </c:pt>
                <c:pt idx="25256">
                  <c:v>-61.200500000000005</c:v>
                </c:pt>
                <c:pt idx="25257">
                  <c:v>-61.198500000000003</c:v>
                </c:pt>
                <c:pt idx="25258">
                  <c:v>-61.196500000000007</c:v>
                </c:pt>
                <c:pt idx="25259">
                  <c:v>-61.194500000000005</c:v>
                </c:pt>
                <c:pt idx="25260">
                  <c:v>-61.192500000000003</c:v>
                </c:pt>
                <c:pt idx="25261">
                  <c:v>-61.190500000000007</c:v>
                </c:pt>
                <c:pt idx="25262">
                  <c:v>-61.188500000000005</c:v>
                </c:pt>
                <c:pt idx="25263">
                  <c:v>-61.186500000000002</c:v>
                </c:pt>
                <c:pt idx="25264">
                  <c:v>-61.184500000000007</c:v>
                </c:pt>
                <c:pt idx="25265">
                  <c:v>-61.182500000000005</c:v>
                </c:pt>
                <c:pt idx="25266">
                  <c:v>-61.180500000000009</c:v>
                </c:pt>
                <c:pt idx="25267">
                  <c:v>-61.178500000000007</c:v>
                </c:pt>
                <c:pt idx="25268">
                  <c:v>-61.176500000000004</c:v>
                </c:pt>
                <c:pt idx="25269">
                  <c:v>-61.174500000000009</c:v>
                </c:pt>
                <c:pt idx="25270">
                  <c:v>-61.172500000000007</c:v>
                </c:pt>
                <c:pt idx="25271">
                  <c:v>-61.170500000000004</c:v>
                </c:pt>
                <c:pt idx="25272">
                  <c:v>-61.168500000000009</c:v>
                </c:pt>
                <c:pt idx="25273">
                  <c:v>-61.166500000000006</c:v>
                </c:pt>
                <c:pt idx="25274">
                  <c:v>-61.164500000000004</c:v>
                </c:pt>
                <c:pt idx="25275">
                  <c:v>-61.162500000000009</c:v>
                </c:pt>
                <c:pt idx="25276">
                  <c:v>-61.160500000000006</c:v>
                </c:pt>
                <c:pt idx="25277">
                  <c:v>-61.158500000000004</c:v>
                </c:pt>
                <c:pt idx="25278">
                  <c:v>-61.156500000000008</c:v>
                </c:pt>
                <c:pt idx="25279">
                  <c:v>-61.154500000000006</c:v>
                </c:pt>
                <c:pt idx="25280">
                  <c:v>-61.152500000000003</c:v>
                </c:pt>
                <c:pt idx="25281">
                  <c:v>-61.150500000000008</c:v>
                </c:pt>
                <c:pt idx="25282">
                  <c:v>-61.148500000000006</c:v>
                </c:pt>
                <c:pt idx="25283">
                  <c:v>-61.146500000000003</c:v>
                </c:pt>
                <c:pt idx="25284">
                  <c:v>-61.144500000000008</c:v>
                </c:pt>
                <c:pt idx="25285">
                  <c:v>-61.142500000000005</c:v>
                </c:pt>
                <c:pt idx="25286">
                  <c:v>-61.140500000000003</c:v>
                </c:pt>
                <c:pt idx="25287">
                  <c:v>-61.138500000000008</c:v>
                </c:pt>
                <c:pt idx="25288">
                  <c:v>-61.136500000000005</c:v>
                </c:pt>
                <c:pt idx="25289">
                  <c:v>-61.134500000000003</c:v>
                </c:pt>
                <c:pt idx="25290">
                  <c:v>-61.132500000000007</c:v>
                </c:pt>
                <c:pt idx="25291">
                  <c:v>-61.130500000000005</c:v>
                </c:pt>
                <c:pt idx="25292">
                  <c:v>-61.128500000000003</c:v>
                </c:pt>
                <c:pt idx="25293">
                  <c:v>-61.126500000000007</c:v>
                </c:pt>
                <c:pt idx="25294">
                  <c:v>-61.124500000000005</c:v>
                </c:pt>
                <c:pt idx="25295">
                  <c:v>-61.122500000000002</c:v>
                </c:pt>
                <c:pt idx="25296">
                  <c:v>-61.120500000000007</c:v>
                </c:pt>
                <c:pt idx="25297">
                  <c:v>-61.118500000000004</c:v>
                </c:pt>
                <c:pt idx="25298">
                  <c:v>-61.116500000000009</c:v>
                </c:pt>
                <c:pt idx="25299">
                  <c:v>-61.114500000000007</c:v>
                </c:pt>
                <c:pt idx="25300">
                  <c:v>-61.112500000000004</c:v>
                </c:pt>
                <c:pt idx="25301">
                  <c:v>-61.110500000000009</c:v>
                </c:pt>
                <c:pt idx="25302">
                  <c:v>-61.108500000000006</c:v>
                </c:pt>
                <c:pt idx="25303">
                  <c:v>-61.106500000000004</c:v>
                </c:pt>
                <c:pt idx="25304">
                  <c:v>-61.104500000000009</c:v>
                </c:pt>
                <c:pt idx="25305">
                  <c:v>-61.102500000000006</c:v>
                </c:pt>
                <c:pt idx="25306">
                  <c:v>-61.100500000000004</c:v>
                </c:pt>
                <c:pt idx="25307">
                  <c:v>-61.098500000000008</c:v>
                </c:pt>
                <c:pt idx="25308">
                  <c:v>-61.096500000000006</c:v>
                </c:pt>
                <c:pt idx="25309">
                  <c:v>-61.094500000000004</c:v>
                </c:pt>
                <c:pt idx="25310">
                  <c:v>-61.092500000000008</c:v>
                </c:pt>
                <c:pt idx="25311">
                  <c:v>-61.090500000000006</c:v>
                </c:pt>
                <c:pt idx="25312">
                  <c:v>-61.088500000000003</c:v>
                </c:pt>
                <c:pt idx="25313">
                  <c:v>-61.086500000000008</c:v>
                </c:pt>
                <c:pt idx="25314">
                  <c:v>-61.084500000000006</c:v>
                </c:pt>
                <c:pt idx="25315">
                  <c:v>-61.082500000000003</c:v>
                </c:pt>
                <c:pt idx="25316">
                  <c:v>-61.080500000000008</c:v>
                </c:pt>
                <c:pt idx="25317">
                  <c:v>-61.078500000000005</c:v>
                </c:pt>
                <c:pt idx="25318">
                  <c:v>-61.076500000000003</c:v>
                </c:pt>
                <c:pt idx="25319">
                  <c:v>-61.074500000000008</c:v>
                </c:pt>
                <c:pt idx="25320">
                  <c:v>-61.072500000000005</c:v>
                </c:pt>
                <c:pt idx="25321">
                  <c:v>-61.070500000000003</c:v>
                </c:pt>
                <c:pt idx="25322">
                  <c:v>-61.068500000000007</c:v>
                </c:pt>
                <c:pt idx="25323">
                  <c:v>-61.066500000000005</c:v>
                </c:pt>
                <c:pt idx="25324">
                  <c:v>-61.064500000000002</c:v>
                </c:pt>
                <c:pt idx="25325">
                  <c:v>-61.062500000000007</c:v>
                </c:pt>
                <c:pt idx="25326">
                  <c:v>-61.060500000000005</c:v>
                </c:pt>
                <c:pt idx="25327">
                  <c:v>-61.058500000000002</c:v>
                </c:pt>
                <c:pt idx="25328">
                  <c:v>-61.056500000000007</c:v>
                </c:pt>
                <c:pt idx="25329">
                  <c:v>-61.054500000000004</c:v>
                </c:pt>
                <c:pt idx="25330">
                  <c:v>-61.052500000000009</c:v>
                </c:pt>
                <c:pt idx="25331">
                  <c:v>-61.050500000000007</c:v>
                </c:pt>
                <c:pt idx="25332">
                  <c:v>-61.048500000000004</c:v>
                </c:pt>
                <c:pt idx="25333">
                  <c:v>-61.046500000000009</c:v>
                </c:pt>
                <c:pt idx="25334">
                  <c:v>-61.044500000000006</c:v>
                </c:pt>
                <c:pt idx="25335">
                  <c:v>-61.042500000000004</c:v>
                </c:pt>
                <c:pt idx="25336">
                  <c:v>-61.040500000000009</c:v>
                </c:pt>
                <c:pt idx="25337">
                  <c:v>-61.038500000000006</c:v>
                </c:pt>
                <c:pt idx="25338">
                  <c:v>-61.036500000000004</c:v>
                </c:pt>
                <c:pt idx="25339">
                  <c:v>-61.034500000000008</c:v>
                </c:pt>
                <c:pt idx="25340">
                  <c:v>-61.032500000000006</c:v>
                </c:pt>
                <c:pt idx="25341">
                  <c:v>-61.030500000000004</c:v>
                </c:pt>
                <c:pt idx="25342">
                  <c:v>-61.028500000000008</c:v>
                </c:pt>
                <c:pt idx="25343">
                  <c:v>-61.026500000000006</c:v>
                </c:pt>
                <c:pt idx="25344">
                  <c:v>-61.024500000000003</c:v>
                </c:pt>
                <c:pt idx="25345">
                  <c:v>-61.022500000000008</c:v>
                </c:pt>
                <c:pt idx="25346">
                  <c:v>-61.020500000000006</c:v>
                </c:pt>
                <c:pt idx="25347">
                  <c:v>-61.018500000000003</c:v>
                </c:pt>
                <c:pt idx="25348">
                  <c:v>-61.016500000000008</c:v>
                </c:pt>
                <c:pt idx="25349">
                  <c:v>-61.014500000000005</c:v>
                </c:pt>
                <c:pt idx="25350">
                  <c:v>-61.012500000000003</c:v>
                </c:pt>
                <c:pt idx="25351">
                  <c:v>-61.010500000000008</c:v>
                </c:pt>
                <c:pt idx="25352">
                  <c:v>-61.008500000000005</c:v>
                </c:pt>
                <c:pt idx="25353">
                  <c:v>-61.006500000000003</c:v>
                </c:pt>
                <c:pt idx="25354">
                  <c:v>-61.004500000000007</c:v>
                </c:pt>
                <c:pt idx="25355">
                  <c:v>-61.002500000000005</c:v>
                </c:pt>
                <c:pt idx="25356">
                  <c:v>-61.000500000000002</c:v>
                </c:pt>
                <c:pt idx="25357">
                  <c:v>-60.998500000000007</c:v>
                </c:pt>
                <c:pt idx="25358">
                  <c:v>-60.996500000000005</c:v>
                </c:pt>
                <c:pt idx="25359">
                  <c:v>-60.994500000000002</c:v>
                </c:pt>
                <c:pt idx="25360">
                  <c:v>-60.992500000000007</c:v>
                </c:pt>
                <c:pt idx="25361">
                  <c:v>-60.990500000000004</c:v>
                </c:pt>
                <c:pt idx="25362">
                  <c:v>-60.988500000000009</c:v>
                </c:pt>
                <c:pt idx="25363">
                  <c:v>-60.986500000000007</c:v>
                </c:pt>
                <c:pt idx="25364">
                  <c:v>-60.984500000000004</c:v>
                </c:pt>
                <c:pt idx="25365">
                  <c:v>-60.982500000000009</c:v>
                </c:pt>
                <c:pt idx="25366">
                  <c:v>-60.980500000000006</c:v>
                </c:pt>
                <c:pt idx="25367">
                  <c:v>-60.978500000000004</c:v>
                </c:pt>
                <c:pt idx="25368">
                  <c:v>-60.976500000000009</c:v>
                </c:pt>
                <c:pt idx="25369">
                  <c:v>-60.974500000000006</c:v>
                </c:pt>
                <c:pt idx="25370">
                  <c:v>-60.972500000000004</c:v>
                </c:pt>
                <c:pt idx="25371">
                  <c:v>-60.970500000000008</c:v>
                </c:pt>
                <c:pt idx="25372">
                  <c:v>-60.968500000000006</c:v>
                </c:pt>
                <c:pt idx="25373">
                  <c:v>-60.966500000000003</c:v>
                </c:pt>
                <c:pt idx="25374">
                  <c:v>-60.964500000000008</c:v>
                </c:pt>
                <c:pt idx="25375">
                  <c:v>-60.962500000000006</c:v>
                </c:pt>
                <c:pt idx="25376">
                  <c:v>-60.960500000000003</c:v>
                </c:pt>
                <c:pt idx="25377">
                  <c:v>-60.958500000000008</c:v>
                </c:pt>
                <c:pt idx="25378">
                  <c:v>-60.956500000000005</c:v>
                </c:pt>
                <c:pt idx="25379">
                  <c:v>-60.954500000000003</c:v>
                </c:pt>
                <c:pt idx="25380">
                  <c:v>-60.952500000000008</c:v>
                </c:pt>
                <c:pt idx="25381">
                  <c:v>-60.950500000000005</c:v>
                </c:pt>
                <c:pt idx="25382">
                  <c:v>-60.948500000000003</c:v>
                </c:pt>
                <c:pt idx="25383">
                  <c:v>-60.946500000000007</c:v>
                </c:pt>
                <c:pt idx="25384">
                  <c:v>-60.944500000000005</c:v>
                </c:pt>
                <c:pt idx="25385">
                  <c:v>-60.942500000000003</c:v>
                </c:pt>
                <c:pt idx="25386">
                  <c:v>-60.940500000000007</c:v>
                </c:pt>
                <c:pt idx="25387">
                  <c:v>-60.938500000000005</c:v>
                </c:pt>
                <c:pt idx="25388">
                  <c:v>-60.936500000000002</c:v>
                </c:pt>
                <c:pt idx="25389">
                  <c:v>-60.934500000000007</c:v>
                </c:pt>
                <c:pt idx="25390">
                  <c:v>-60.932500000000005</c:v>
                </c:pt>
                <c:pt idx="25391">
                  <c:v>-60.930500000000009</c:v>
                </c:pt>
                <c:pt idx="25392">
                  <c:v>-60.928500000000007</c:v>
                </c:pt>
                <c:pt idx="25393">
                  <c:v>-60.926500000000004</c:v>
                </c:pt>
                <c:pt idx="25394">
                  <c:v>-60.924500000000009</c:v>
                </c:pt>
                <c:pt idx="25395">
                  <c:v>-60.922500000000007</c:v>
                </c:pt>
                <c:pt idx="25396">
                  <c:v>-60.920500000000004</c:v>
                </c:pt>
                <c:pt idx="25397">
                  <c:v>-60.918500000000009</c:v>
                </c:pt>
                <c:pt idx="25398">
                  <c:v>-60.916500000000006</c:v>
                </c:pt>
                <c:pt idx="25399">
                  <c:v>-60.914500000000004</c:v>
                </c:pt>
                <c:pt idx="25400">
                  <c:v>-60.912500000000009</c:v>
                </c:pt>
                <c:pt idx="25401">
                  <c:v>-60.910500000000006</c:v>
                </c:pt>
                <c:pt idx="25402">
                  <c:v>-60.908500000000004</c:v>
                </c:pt>
                <c:pt idx="25403">
                  <c:v>-60.906500000000008</c:v>
                </c:pt>
                <c:pt idx="25404">
                  <c:v>-60.904500000000006</c:v>
                </c:pt>
                <c:pt idx="25405">
                  <c:v>-60.902500000000003</c:v>
                </c:pt>
                <c:pt idx="25406">
                  <c:v>-60.900500000000008</c:v>
                </c:pt>
                <c:pt idx="25407">
                  <c:v>-60.898500000000006</c:v>
                </c:pt>
                <c:pt idx="25408">
                  <c:v>-60.896500000000003</c:v>
                </c:pt>
                <c:pt idx="25409">
                  <c:v>-60.894500000000008</c:v>
                </c:pt>
                <c:pt idx="25410">
                  <c:v>-60.892500000000005</c:v>
                </c:pt>
                <c:pt idx="25411">
                  <c:v>-60.890500000000003</c:v>
                </c:pt>
                <c:pt idx="25412">
                  <c:v>-60.888500000000008</c:v>
                </c:pt>
                <c:pt idx="25413">
                  <c:v>-60.886500000000005</c:v>
                </c:pt>
                <c:pt idx="25414">
                  <c:v>-60.884500000000003</c:v>
                </c:pt>
                <c:pt idx="25415">
                  <c:v>-60.882500000000007</c:v>
                </c:pt>
                <c:pt idx="25416">
                  <c:v>-60.880500000000005</c:v>
                </c:pt>
                <c:pt idx="25417">
                  <c:v>-60.878500000000003</c:v>
                </c:pt>
                <c:pt idx="25418">
                  <c:v>-60.876500000000007</c:v>
                </c:pt>
                <c:pt idx="25419">
                  <c:v>-60.874500000000005</c:v>
                </c:pt>
                <c:pt idx="25420">
                  <c:v>-60.872500000000002</c:v>
                </c:pt>
                <c:pt idx="25421">
                  <c:v>-60.870500000000007</c:v>
                </c:pt>
                <c:pt idx="25422">
                  <c:v>-60.868500000000004</c:v>
                </c:pt>
                <c:pt idx="25423">
                  <c:v>-60.866500000000009</c:v>
                </c:pt>
                <c:pt idx="25424">
                  <c:v>-60.864500000000007</c:v>
                </c:pt>
                <c:pt idx="25425">
                  <c:v>-60.862500000000004</c:v>
                </c:pt>
                <c:pt idx="25426">
                  <c:v>-60.860500000000009</c:v>
                </c:pt>
                <c:pt idx="25427">
                  <c:v>-60.858500000000006</c:v>
                </c:pt>
                <c:pt idx="25428">
                  <c:v>-60.856500000000004</c:v>
                </c:pt>
                <c:pt idx="25429">
                  <c:v>-60.854500000000009</c:v>
                </c:pt>
                <c:pt idx="25430">
                  <c:v>-60.852500000000006</c:v>
                </c:pt>
                <c:pt idx="25431">
                  <c:v>-60.850500000000004</c:v>
                </c:pt>
                <c:pt idx="25432">
                  <c:v>-60.848500000000008</c:v>
                </c:pt>
                <c:pt idx="25433">
                  <c:v>-60.846500000000006</c:v>
                </c:pt>
                <c:pt idx="25434">
                  <c:v>-60.844500000000004</c:v>
                </c:pt>
                <c:pt idx="25435">
                  <c:v>-60.842500000000008</c:v>
                </c:pt>
                <c:pt idx="25436">
                  <c:v>-60.840500000000006</c:v>
                </c:pt>
                <c:pt idx="25437">
                  <c:v>-60.838500000000003</c:v>
                </c:pt>
                <c:pt idx="25438">
                  <c:v>-60.836500000000008</c:v>
                </c:pt>
                <c:pt idx="25439">
                  <c:v>-60.834500000000006</c:v>
                </c:pt>
                <c:pt idx="25440">
                  <c:v>-60.832500000000003</c:v>
                </c:pt>
                <c:pt idx="25441">
                  <c:v>-60.830500000000008</c:v>
                </c:pt>
                <c:pt idx="25442">
                  <c:v>-60.828500000000005</c:v>
                </c:pt>
                <c:pt idx="25443">
                  <c:v>-60.826500000000003</c:v>
                </c:pt>
                <c:pt idx="25444">
                  <c:v>-60.824500000000008</c:v>
                </c:pt>
                <c:pt idx="25445">
                  <c:v>-60.822500000000005</c:v>
                </c:pt>
                <c:pt idx="25446">
                  <c:v>-60.820500000000003</c:v>
                </c:pt>
                <c:pt idx="25447">
                  <c:v>-60.818500000000007</c:v>
                </c:pt>
                <c:pt idx="25448">
                  <c:v>-60.816500000000005</c:v>
                </c:pt>
                <c:pt idx="25449">
                  <c:v>-60.814500000000002</c:v>
                </c:pt>
                <c:pt idx="25450">
                  <c:v>-60.812500000000007</c:v>
                </c:pt>
                <c:pt idx="25451">
                  <c:v>-60.810500000000005</c:v>
                </c:pt>
                <c:pt idx="25452">
                  <c:v>-60.808500000000002</c:v>
                </c:pt>
                <c:pt idx="25453">
                  <c:v>-60.806500000000007</c:v>
                </c:pt>
                <c:pt idx="25454">
                  <c:v>-60.804500000000004</c:v>
                </c:pt>
                <c:pt idx="25455">
                  <c:v>-60.802500000000009</c:v>
                </c:pt>
                <c:pt idx="25456">
                  <c:v>-60.800500000000007</c:v>
                </c:pt>
                <c:pt idx="25457">
                  <c:v>-60.798500000000004</c:v>
                </c:pt>
                <c:pt idx="25458">
                  <c:v>-60.796500000000009</c:v>
                </c:pt>
                <c:pt idx="25459">
                  <c:v>-60.794500000000006</c:v>
                </c:pt>
                <c:pt idx="25460">
                  <c:v>-60.792500000000004</c:v>
                </c:pt>
                <c:pt idx="25461">
                  <c:v>-60.790500000000009</c:v>
                </c:pt>
                <c:pt idx="25462">
                  <c:v>-60.788500000000006</c:v>
                </c:pt>
                <c:pt idx="25463">
                  <c:v>-60.786500000000004</c:v>
                </c:pt>
                <c:pt idx="25464">
                  <c:v>-60.784500000000008</c:v>
                </c:pt>
                <c:pt idx="25465">
                  <c:v>-60.782500000000006</c:v>
                </c:pt>
                <c:pt idx="25466">
                  <c:v>-60.780500000000004</c:v>
                </c:pt>
                <c:pt idx="25467">
                  <c:v>-60.778500000000008</c:v>
                </c:pt>
                <c:pt idx="25468">
                  <c:v>-60.776500000000006</c:v>
                </c:pt>
                <c:pt idx="25469">
                  <c:v>-60.774500000000003</c:v>
                </c:pt>
                <c:pt idx="25470">
                  <c:v>-60.772500000000008</c:v>
                </c:pt>
                <c:pt idx="25471">
                  <c:v>-60.770500000000006</c:v>
                </c:pt>
                <c:pt idx="25472">
                  <c:v>-60.768500000000003</c:v>
                </c:pt>
                <c:pt idx="25473">
                  <c:v>-60.766500000000008</c:v>
                </c:pt>
                <c:pt idx="25474">
                  <c:v>-60.764500000000005</c:v>
                </c:pt>
                <c:pt idx="25475">
                  <c:v>-60.762500000000003</c:v>
                </c:pt>
                <c:pt idx="25476">
                  <c:v>-60.760500000000008</c:v>
                </c:pt>
                <c:pt idx="25477">
                  <c:v>-60.758500000000005</c:v>
                </c:pt>
                <c:pt idx="25478">
                  <c:v>-60.756500000000003</c:v>
                </c:pt>
                <c:pt idx="25479">
                  <c:v>-60.754500000000007</c:v>
                </c:pt>
                <c:pt idx="25480">
                  <c:v>-60.752500000000005</c:v>
                </c:pt>
                <c:pt idx="25481">
                  <c:v>-60.750500000000002</c:v>
                </c:pt>
                <c:pt idx="25482">
                  <c:v>-60.748500000000007</c:v>
                </c:pt>
                <c:pt idx="25483">
                  <c:v>-60.746500000000005</c:v>
                </c:pt>
                <c:pt idx="25484">
                  <c:v>-60.744500000000002</c:v>
                </c:pt>
                <c:pt idx="25485">
                  <c:v>-60.742500000000007</c:v>
                </c:pt>
                <c:pt idx="25486">
                  <c:v>-60.740500000000004</c:v>
                </c:pt>
                <c:pt idx="25487">
                  <c:v>-60.738500000000009</c:v>
                </c:pt>
                <c:pt idx="25488">
                  <c:v>-60.736500000000007</c:v>
                </c:pt>
                <c:pt idx="25489">
                  <c:v>-60.734500000000004</c:v>
                </c:pt>
                <c:pt idx="25490">
                  <c:v>-60.732500000000009</c:v>
                </c:pt>
                <c:pt idx="25491">
                  <c:v>-60.730500000000006</c:v>
                </c:pt>
                <c:pt idx="25492">
                  <c:v>-60.728500000000004</c:v>
                </c:pt>
                <c:pt idx="25493">
                  <c:v>-60.726500000000009</c:v>
                </c:pt>
                <c:pt idx="25494">
                  <c:v>-60.724500000000006</c:v>
                </c:pt>
                <c:pt idx="25495">
                  <c:v>-60.722500000000004</c:v>
                </c:pt>
                <c:pt idx="25496">
                  <c:v>-60.720500000000008</c:v>
                </c:pt>
                <c:pt idx="25497">
                  <c:v>-60.718500000000006</c:v>
                </c:pt>
                <c:pt idx="25498">
                  <c:v>-60.716500000000003</c:v>
                </c:pt>
                <c:pt idx="25499">
                  <c:v>-60.714500000000008</c:v>
                </c:pt>
                <c:pt idx="25500">
                  <c:v>-60.712500000000006</c:v>
                </c:pt>
                <c:pt idx="25501">
                  <c:v>-60.710500000000003</c:v>
                </c:pt>
                <c:pt idx="25502">
                  <c:v>-60.708500000000008</c:v>
                </c:pt>
                <c:pt idx="25503">
                  <c:v>-60.706500000000005</c:v>
                </c:pt>
                <c:pt idx="25504">
                  <c:v>-60.704500000000003</c:v>
                </c:pt>
                <c:pt idx="25505">
                  <c:v>-60.702500000000008</c:v>
                </c:pt>
                <c:pt idx="25506">
                  <c:v>-60.700500000000005</c:v>
                </c:pt>
                <c:pt idx="25507">
                  <c:v>-60.698500000000003</c:v>
                </c:pt>
                <c:pt idx="25508">
                  <c:v>-60.696500000000007</c:v>
                </c:pt>
                <c:pt idx="25509">
                  <c:v>-60.694500000000005</c:v>
                </c:pt>
                <c:pt idx="25510">
                  <c:v>-60.692500000000003</c:v>
                </c:pt>
                <c:pt idx="25511">
                  <c:v>-60.690500000000007</c:v>
                </c:pt>
                <c:pt idx="25512">
                  <c:v>-60.688500000000005</c:v>
                </c:pt>
                <c:pt idx="25513">
                  <c:v>-60.686500000000002</c:v>
                </c:pt>
                <c:pt idx="25514">
                  <c:v>-60.684500000000007</c:v>
                </c:pt>
                <c:pt idx="25515">
                  <c:v>-60.682500000000005</c:v>
                </c:pt>
                <c:pt idx="25516">
                  <c:v>-60.680500000000009</c:v>
                </c:pt>
                <c:pt idx="25517">
                  <c:v>-60.678500000000007</c:v>
                </c:pt>
                <c:pt idx="25518">
                  <c:v>-60.676500000000004</c:v>
                </c:pt>
                <c:pt idx="25519">
                  <c:v>-60.674500000000009</c:v>
                </c:pt>
                <c:pt idx="25520">
                  <c:v>-60.672500000000007</c:v>
                </c:pt>
                <c:pt idx="25521">
                  <c:v>-60.670500000000004</c:v>
                </c:pt>
                <c:pt idx="25522">
                  <c:v>-60.668500000000009</c:v>
                </c:pt>
                <c:pt idx="25523">
                  <c:v>-60.666500000000006</c:v>
                </c:pt>
                <c:pt idx="25524">
                  <c:v>-60.664500000000004</c:v>
                </c:pt>
                <c:pt idx="25525">
                  <c:v>-60.662500000000009</c:v>
                </c:pt>
                <c:pt idx="25526">
                  <c:v>-60.660500000000006</c:v>
                </c:pt>
                <c:pt idx="25527">
                  <c:v>-60.658500000000004</c:v>
                </c:pt>
                <c:pt idx="25528">
                  <c:v>-60.656500000000008</c:v>
                </c:pt>
                <c:pt idx="25529">
                  <c:v>-60.654500000000006</c:v>
                </c:pt>
                <c:pt idx="25530">
                  <c:v>-60.652500000000003</c:v>
                </c:pt>
                <c:pt idx="25531">
                  <c:v>-60.650500000000008</c:v>
                </c:pt>
                <c:pt idx="25532">
                  <c:v>-60.648500000000006</c:v>
                </c:pt>
                <c:pt idx="25533">
                  <c:v>-60.646500000000003</c:v>
                </c:pt>
                <c:pt idx="25534">
                  <c:v>-60.644500000000008</c:v>
                </c:pt>
                <c:pt idx="25535">
                  <c:v>-60.642500000000005</c:v>
                </c:pt>
                <c:pt idx="25536">
                  <c:v>-60.640500000000003</c:v>
                </c:pt>
                <c:pt idx="25537">
                  <c:v>-60.638500000000008</c:v>
                </c:pt>
                <c:pt idx="25538">
                  <c:v>-60.636500000000005</c:v>
                </c:pt>
                <c:pt idx="25539">
                  <c:v>-60.634500000000003</c:v>
                </c:pt>
                <c:pt idx="25540">
                  <c:v>-60.632500000000007</c:v>
                </c:pt>
                <c:pt idx="25541">
                  <c:v>-60.630500000000005</c:v>
                </c:pt>
                <c:pt idx="25542">
                  <c:v>-60.628500000000003</c:v>
                </c:pt>
                <c:pt idx="25543">
                  <c:v>-60.626500000000007</c:v>
                </c:pt>
                <c:pt idx="25544">
                  <c:v>-60.624500000000005</c:v>
                </c:pt>
                <c:pt idx="25545">
                  <c:v>-60.622500000000002</c:v>
                </c:pt>
                <c:pt idx="25546">
                  <c:v>-60.620500000000007</c:v>
                </c:pt>
                <c:pt idx="25547">
                  <c:v>-60.618500000000004</c:v>
                </c:pt>
                <c:pt idx="25548">
                  <c:v>-60.616500000000009</c:v>
                </c:pt>
                <c:pt idx="25549">
                  <c:v>-60.614500000000007</c:v>
                </c:pt>
                <c:pt idx="25550">
                  <c:v>-60.612500000000004</c:v>
                </c:pt>
                <c:pt idx="25551">
                  <c:v>-60.610500000000009</c:v>
                </c:pt>
                <c:pt idx="25552">
                  <c:v>-60.608500000000006</c:v>
                </c:pt>
                <c:pt idx="25553">
                  <c:v>-60.606500000000004</c:v>
                </c:pt>
                <c:pt idx="25554">
                  <c:v>-60.604500000000009</c:v>
                </c:pt>
                <c:pt idx="25555">
                  <c:v>-60.602500000000006</c:v>
                </c:pt>
                <c:pt idx="25556">
                  <c:v>-60.600500000000004</c:v>
                </c:pt>
                <c:pt idx="25557">
                  <c:v>-60.598500000000008</c:v>
                </c:pt>
                <c:pt idx="25558">
                  <c:v>-60.596500000000006</c:v>
                </c:pt>
                <c:pt idx="25559">
                  <c:v>-60.594500000000004</c:v>
                </c:pt>
                <c:pt idx="25560">
                  <c:v>-60.592500000000008</c:v>
                </c:pt>
                <c:pt idx="25561">
                  <c:v>-60.590500000000006</c:v>
                </c:pt>
                <c:pt idx="25562">
                  <c:v>-60.588500000000003</c:v>
                </c:pt>
                <c:pt idx="25563">
                  <c:v>-60.586500000000008</c:v>
                </c:pt>
                <c:pt idx="25564">
                  <c:v>-60.584500000000006</c:v>
                </c:pt>
                <c:pt idx="25565">
                  <c:v>-60.582500000000003</c:v>
                </c:pt>
                <c:pt idx="25566">
                  <c:v>-60.580500000000008</c:v>
                </c:pt>
                <c:pt idx="25567">
                  <c:v>-60.578500000000005</c:v>
                </c:pt>
                <c:pt idx="25568">
                  <c:v>-60.576500000000003</c:v>
                </c:pt>
                <c:pt idx="25569">
                  <c:v>-60.574500000000008</c:v>
                </c:pt>
                <c:pt idx="25570">
                  <c:v>-60.572500000000005</c:v>
                </c:pt>
                <c:pt idx="25571">
                  <c:v>-60.570500000000003</c:v>
                </c:pt>
                <c:pt idx="25572">
                  <c:v>-60.568500000000007</c:v>
                </c:pt>
                <c:pt idx="25573">
                  <c:v>-60.566500000000005</c:v>
                </c:pt>
                <c:pt idx="25574">
                  <c:v>-60.564500000000002</c:v>
                </c:pt>
                <c:pt idx="25575">
                  <c:v>-60.562500000000007</c:v>
                </c:pt>
                <c:pt idx="25576">
                  <c:v>-60.560500000000005</c:v>
                </c:pt>
                <c:pt idx="25577">
                  <c:v>-60.558500000000002</c:v>
                </c:pt>
                <c:pt idx="25578">
                  <c:v>-60.556500000000007</c:v>
                </c:pt>
                <c:pt idx="25579">
                  <c:v>-60.554500000000004</c:v>
                </c:pt>
                <c:pt idx="25580">
                  <c:v>-60.552500000000009</c:v>
                </c:pt>
                <c:pt idx="25581">
                  <c:v>-60.550500000000007</c:v>
                </c:pt>
                <c:pt idx="25582">
                  <c:v>-60.548500000000004</c:v>
                </c:pt>
                <c:pt idx="25583">
                  <c:v>-60.546500000000009</c:v>
                </c:pt>
                <c:pt idx="25584">
                  <c:v>-60.544500000000006</c:v>
                </c:pt>
                <c:pt idx="25585">
                  <c:v>-60.542500000000004</c:v>
                </c:pt>
                <c:pt idx="25586">
                  <c:v>-60.540500000000009</c:v>
                </c:pt>
                <c:pt idx="25587">
                  <c:v>-60.538500000000006</c:v>
                </c:pt>
                <c:pt idx="25588">
                  <c:v>-60.536500000000004</c:v>
                </c:pt>
                <c:pt idx="25589">
                  <c:v>-60.534500000000008</c:v>
                </c:pt>
                <c:pt idx="25590">
                  <c:v>-60.532500000000006</c:v>
                </c:pt>
                <c:pt idx="25591">
                  <c:v>-60.530500000000004</c:v>
                </c:pt>
                <c:pt idx="25592">
                  <c:v>-60.528500000000008</c:v>
                </c:pt>
                <c:pt idx="25593">
                  <c:v>-60.526500000000006</c:v>
                </c:pt>
                <c:pt idx="25594">
                  <c:v>-60.524500000000003</c:v>
                </c:pt>
                <c:pt idx="25595">
                  <c:v>-60.522500000000008</c:v>
                </c:pt>
                <c:pt idx="25596">
                  <c:v>-60.520500000000006</c:v>
                </c:pt>
                <c:pt idx="25597">
                  <c:v>-60.518500000000003</c:v>
                </c:pt>
                <c:pt idx="25598">
                  <c:v>-60.516500000000008</c:v>
                </c:pt>
                <c:pt idx="25599">
                  <c:v>-60.514500000000005</c:v>
                </c:pt>
                <c:pt idx="25600">
                  <c:v>-60.512500000000003</c:v>
                </c:pt>
                <c:pt idx="25601">
                  <c:v>-60.510500000000008</c:v>
                </c:pt>
                <c:pt idx="25602">
                  <c:v>-60.508500000000005</c:v>
                </c:pt>
                <c:pt idx="25603">
                  <c:v>-60.506500000000003</c:v>
                </c:pt>
                <c:pt idx="25604">
                  <c:v>-60.504500000000007</c:v>
                </c:pt>
                <c:pt idx="25605">
                  <c:v>-60.502500000000005</c:v>
                </c:pt>
                <c:pt idx="25606">
                  <c:v>-60.500500000000002</c:v>
                </c:pt>
                <c:pt idx="25607">
                  <c:v>-60.498500000000007</c:v>
                </c:pt>
                <c:pt idx="25608">
                  <c:v>-60.496500000000005</c:v>
                </c:pt>
                <c:pt idx="25609">
                  <c:v>-60.494500000000002</c:v>
                </c:pt>
                <c:pt idx="25610">
                  <c:v>-60.492500000000007</c:v>
                </c:pt>
                <c:pt idx="25611">
                  <c:v>-60.490500000000004</c:v>
                </c:pt>
                <c:pt idx="25612">
                  <c:v>-60.488500000000009</c:v>
                </c:pt>
                <c:pt idx="25613">
                  <c:v>-60.486500000000007</c:v>
                </c:pt>
                <c:pt idx="25614">
                  <c:v>-60.484500000000004</c:v>
                </c:pt>
                <c:pt idx="25615">
                  <c:v>-60.482500000000009</c:v>
                </c:pt>
                <c:pt idx="25616">
                  <c:v>-60.480500000000006</c:v>
                </c:pt>
                <c:pt idx="25617">
                  <c:v>-60.478500000000004</c:v>
                </c:pt>
                <c:pt idx="25618">
                  <c:v>-60.476500000000009</c:v>
                </c:pt>
                <c:pt idx="25619">
                  <c:v>-60.474500000000006</c:v>
                </c:pt>
                <c:pt idx="25620">
                  <c:v>-60.472500000000004</c:v>
                </c:pt>
                <c:pt idx="25621">
                  <c:v>-60.470500000000008</c:v>
                </c:pt>
                <c:pt idx="25622">
                  <c:v>-60.468500000000006</c:v>
                </c:pt>
                <c:pt idx="25623">
                  <c:v>-60.466500000000003</c:v>
                </c:pt>
                <c:pt idx="25624">
                  <c:v>-60.464500000000008</c:v>
                </c:pt>
                <c:pt idx="25625">
                  <c:v>-60.462500000000006</c:v>
                </c:pt>
                <c:pt idx="25626">
                  <c:v>-60.460500000000003</c:v>
                </c:pt>
                <c:pt idx="25627">
                  <c:v>-60.458500000000008</c:v>
                </c:pt>
                <c:pt idx="25628">
                  <c:v>-60.456500000000005</c:v>
                </c:pt>
                <c:pt idx="25629">
                  <c:v>-60.454500000000003</c:v>
                </c:pt>
                <c:pt idx="25630">
                  <c:v>-60.452500000000008</c:v>
                </c:pt>
                <c:pt idx="25631">
                  <c:v>-60.450500000000005</c:v>
                </c:pt>
                <c:pt idx="25632">
                  <c:v>-60.448500000000003</c:v>
                </c:pt>
                <c:pt idx="25633">
                  <c:v>-60.446500000000007</c:v>
                </c:pt>
                <c:pt idx="25634">
                  <c:v>-60.444500000000005</c:v>
                </c:pt>
                <c:pt idx="25635">
                  <c:v>-60.442500000000003</c:v>
                </c:pt>
                <c:pt idx="25636">
                  <c:v>-60.440500000000007</c:v>
                </c:pt>
                <c:pt idx="25637">
                  <c:v>-60.438500000000005</c:v>
                </c:pt>
                <c:pt idx="25638">
                  <c:v>-60.436500000000002</c:v>
                </c:pt>
                <c:pt idx="25639">
                  <c:v>-60.434500000000007</c:v>
                </c:pt>
                <c:pt idx="25640">
                  <c:v>-60.432500000000005</c:v>
                </c:pt>
                <c:pt idx="25641">
                  <c:v>-60.430500000000009</c:v>
                </c:pt>
                <c:pt idx="25642">
                  <c:v>-60.428500000000007</c:v>
                </c:pt>
                <c:pt idx="25643">
                  <c:v>-60.426500000000004</c:v>
                </c:pt>
                <c:pt idx="25644">
                  <c:v>-60.424500000000009</c:v>
                </c:pt>
                <c:pt idx="25645">
                  <c:v>-60.422500000000007</c:v>
                </c:pt>
                <c:pt idx="25646">
                  <c:v>-60.420500000000004</c:v>
                </c:pt>
                <c:pt idx="25647">
                  <c:v>-60.418500000000009</c:v>
                </c:pt>
                <c:pt idx="25648">
                  <c:v>-60.416500000000006</c:v>
                </c:pt>
                <c:pt idx="25649">
                  <c:v>-60.414500000000004</c:v>
                </c:pt>
                <c:pt idx="25650">
                  <c:v>-60.412500000000009</c:v>
                </c:pt>
                <c:pt idx="25651">
                  <c:v>-60.410500000000006</c:v>
                </c:pt>
                <c:pt idx="25652">
                  <c:v>-60.408500000000004</c:v>
                </c:pt>
                <c:pt idx="25653">
                  <c:v>-60.406500000000008</c:v>
                </c:pt>
                <c:pt idx="25654">
                  <c:v>-60.404500000000006</c:v>
                </c:pt>
                <c:pt idx="25655">
                  <c:v>-60.402500000000003</c:v>
                </c:pt>
                <c:pt idx="25656">
                  <c:v>-60.400500000000008</c:v>
                </c:pt>
                <c:pt idx="25657">
                  <c:v>-60.398500000000006</c:v>
                </c:pt>
                <c:pt idx="25658">
                  <c:v>-60.396500000000003</c:v>
                </c:pt>
                <c:pt idx="25659">
                  <c:v>-60.394500000000008</c:v>
                </c:pt>
                <c:pt idx="25660">
                  <c:v>-60.392500000000005</c:v>
                </c:pt>
                <c:pt idx="25661">
                  <c:v>-60.390500000000003</c:v>
                </c:pt>
                <c:pt idx="25662">
                  <c:v>-60.388500000000008</c:v>
                </c:pt>
                <c:pt idx="25663">
                  <c:v>-60.386500000000005</c:v>
                </c:pt>
                <c:pt idx="25664">
                  <c:v>-60.384500000000003</c:v>
                </c:pt>
                <c:pt idx="25665">
                  <c:v>-60.382500000000007</c:v>
                </c:pt>
                <c:pt idx="25666">
                  <c:v>-60.380500000000005</c:v>
                </c:pt>
                <c:pt idx="25667">
                  <c:v>-60.378500000000003</c:v>
                </c:pt>
                <c:pt idx="25668">
                  <c:v>-60.376500000000007</c:v>
                </c:pt>
                <c:pt idx="25669">
                  <c:v>-60.374500000000005</c:v>
                </c:pt>
                <c:pt idx="25670">
                  <c:v>-60.372500000000002</c:v>
                </c:pt>
                <c:pt idx="25671">
                  <c:v>-60.370500000000007</c:v>
                </c:pt>
                <c:pt idx="25672">
                  <c:v>-60.368500000000004</c:v>
                </c:pt>
                <c:pt idx="25673">
                  <c:v>-60.366500000000009</c:v>
                </c:pt>
                <c:pt idx="25674">
                  <c:v>-60.364500000000007</c:v>
                </c:pt>
                <c:pt idx="25675">
                  <c:v>-60.362500000000004</c:v>
                </c:pt>
                <c:pt idx="25676">
                  <c:v>-60.360500000000009</c:v>
                </c:pt>
                <c:pt idx="25677">
                  <c:v>-60.358500000000006</c:v>
                </c:pt>
                <c:pt idx="25678">
                  <c:v>-60.356500000000004</c:v>
                </c:pt>
                <c:pt idx="25679">
                  <c:v>-60.354500000000009</c:v>
                </c:pt>
                <c:pt idx="25680">
                  <c:v>-60.352500000000006</c:v>
                </c:pt>
                <c:pt idx="25681">
                  <c:v>-60.350500000000004</c:v>
                </c:pt>
                <c:pt idx="25682">
                  <c:v>-60.348500000000008</c:v>
                </c:pt>
                <c:pt idx="25683">
                  <c:v>-60.346500000000006</c:v>
                </c:pt>
                <c:pt idx="25684">
                  <c:v>-60.344500000000004</c:v>
                </c:pt>
                <c:pt idx="25685">
                  <c:v>-60.342500000000008</c:v>
                </c:pt>
                <c:pt idx="25686">
                  <c:v>-60.340500000000006</c:v>
                </c:pt>
                <c:pt idx="25687">
                  <c:v>-60.338500000000003</c:v>
                </c:pt>
                <c:pt idx="25688">
                  <c:v>-60.336500000000008</c:v>
                </c:pt>
                <c:pt idx="25689">
                  <c:v>-60.334500000000006</c:v>
                </c:pt>
                <c:pt idx="25690">
                  <c:v>-60.332500000000003</c:v>
                </c:pt>
                <c:pt idx="25691">
                  <c:v>-60.330500000000008</c:v>
                </c:pt>
                <c:pt idx="25692">
                  <c:v>-60.328500000000005</c:v>
                </c:pt>
                <c:pt idx="25693">
                  <c:v>-60.326500000000003</c:v>
                </c:pt>
                <c:pt idx="25694">
                  <c:v>-60.324500000000008</c:v>
                </c:pt>
                <c:pt idx="25695">
                  <c:v>-60.322500000000005</c:v>
                </c:pt>
                <c:pt idx="25696">
                  <c:v>-60.320500000000003</c:v>
                </c:pt>
                <c:pt idx="25697">
                  <c:v>-60.318500000000007</c:v>
                </c:pt>
                <c:pt idx="25698">
                  <c:v>-60.316500000000005</c:v>
                </c:pt>
                <c:pt idx="25699">
                  <c:v>-60.314500000000002</c:v>
                </c:pt>
                <c:pt idx="25700">
                  <c:v>-60.312500000000007</c:v>
                </c:pt>
                <c:pt idx="25701">
                  <c:v>-60.310500000000005</c:v>
                </c:pt>
                <c:pt idx="25702">
                  <c:v>-60.308500000000002</c:v>
                </c:pt>
                <c:pt idx="25703">
                  <c:v>-60.306500000000007</c:v>
                </c:pt>
                <c:pt idx="25704">
                  <c:v>-60.304500000000004</c:v>
                </c:pt>
                <c:pt idx="25705">
                  <c:v>-60.302500000000009</c:v>
                </c:pt>
                <c:pt idx="25706">
                  <c:v>-60.300500000000007</c:v>
                </c:pt>
                <c:pt idx="25707">
                  <c:v>-60.298500000000004</c:v>
                </c:pt>
                <c:pt idx="25708">
                  <c:v>-60.296500000000009</c:v>
                </c:pt>
                <c:pt idx="25709">
                  <c:v>-60.294500000000006</c:v>
                </c:pt>
                <c:pt idx="25710">
                  <c:v>-60.292500000000004</c:v>
                </c:pt>
                <c:pt idx="25711">
                  <c:v>-60.290500000000009</c:v>
                </c:pt>
                <c:pt idx="25712">
                  <c:v>-60.288500000000006</c:v>
                </c:pt>
                <c:pt idx="25713">
                  <c:v>-60.286500000000004</c:v>
                </c:pt>
                <c:pt idx="25714">
                  <c:v>-60.284500000000008</c:v>
                </c:pt>
                <c:pt idx="25715">
                  <c:v>-60.282500000000006</c:v>
                </c:pt>
                <c:pt idx="25716">
                  <c:v>-60.280500000000004</c:v>
                </c:pt>
                <c:pt idx="25717">
                  <c:v>-60.278500000000008</c:v>
                </c:pt>
                <c:pt idx="25718">
                  <c:v>-60.276500000000006</c:v>
                </c:pt>
                <c:pt idx="25719">
                  <c:v>-60.274500000000003</c:v>
                </c:pt>
                <c:pt idx="25720">
                  <c:v>-60.272500000000008</c:v>
                </c:pt>
                <c:pt idx="25721">
                  <c:v>-60.270500000000006</c:v>
                </c:pt>
                <c:pt idx="25722">
                  <c:v>-60.268500000000003</c:v>
                </c:pt>
                <c:pt idx="25723">
                  <c:v>-60.266500000000008</c:v>
                </c:pt>
                <c:pt idx="25724">
                  <c:v>-60.264500000000005</c:v>
                </c:pt>
                <c:pt idx="25725">
                  <c:v>-60.262500000000003</c:v>
                </c:pt>
                <c:pt idx="25726">
                  <c:v>-60.260500000000008</c:v>
                </c:pt>
                <c:pt idx="25727">
                  <c:v>-60.258500000000005</c:v>
                </c:pt>
                <c:pt idx="25728">
                  <c:v>-60.256500000000003</c:v>
                </c:pt>
                <c:pt idx="25729">
                  <c:v>-60.254500000000007</c:v>
                </c:pt>
                <c:pt idx="25730">
                  <c:v>-60.252500000000005</c:v>
                </c:pt>
                <c:pt idx="25731">
                  <c:v>-60.250500000000002</c:v>
                </c:pt>
                <c:pt idx="25732">
                  <c:v>-60.248500000000007</c:v>
                </c:pt>
                <c:pt idx="25733">
                  <c:v>-60.246500000000005</c:v>
                </c:pt>
                <c:pt idx="25734">
                  <c:v>-60.244500000000002</c:v>
                </c:pt>
                <c:pt idx="25735">
                  <c:v>-60.242500000000007</c:v>
                </c:pt>
                <c:pt idx="25736">
                  <c:v>-60.240500000000004</c:v>
                </c:pt>
                <c:pt idx="25737">
                  <c:v>-60.238500000000009</c:v>
                </c:pt>
                <c:pt idx="25738">
                  <c:v>-60.236500000000007</c:v>
                </c:pt>
                <c:pt idx="25739">
                  <c:v>-60.234500000000004</c:v>
                </c:pt>
                <c:pt idx="25740">
                  <c:v>-60.232500000000009</c:v>
                </c:pt>
                <c:pt idx="25741">
                  <c:v>-60.230500000000006</c:v>
                </c:pt>
                <c:pt idx="25742">
                  <c:v>-60.228500000000004</c:v>
                </c:pt>
                <c:pt idx="25743">
                  <c:v>-60.226500000000009</c:v>
                </c:pt>
                <c:pt idx="25744">
                  <c:v>-60.224500000000006</c:v>
                </c:pt>
                <c:pt idx="25745">
                  <c:v>-60.222500000000004</c:v>
                </c:pt>
                <c:pt idx="25746">
                  <c:v>-60.220500000000008</c:v>
                </c:pt>
                <c:pt idx="25747">
                  <c:v>-60.218500000000006</c:v>
                </c:pt>
                <c:pt idx="25748">
                  <c:v>-60.216500000000003</c:v>
                </c:pt>
                <c:pt idx="25749">
                  <c:v>-60.214500000000008</c:v>
                </c:pt>
                <c:pt idx="25750">
                  <c:v>-60.212500000000006</c:v>
                </c:pt>
                <c:pt idx="25751">
                  <c:v>-60.210500000000003</c:v>
                </c:pt>
                <c:pt idx="25752">
                  <c:v>-60.208500000000008</c:v>
                </c:pt>
                <c:pt idx="25753">
                  <c:v>-60.206500000000005</c:v>
                </c:pt>
                <c:pt idx="25754">
                  <c:v>-60.204500000000003</c:v>
                </c:pt>
                <c:pt idx="25755">
                  <c:v>-60.202500000000008</c:v>
                </c:pt>
                <c:pt idx="25756">
                  <c:v>-60.200500000000005</c:v>
                </c:pt>
                <c:pt idx="25757">
                  <c:v>-60.198500000000003</c:v>
                </c:pt>
                <c:pt idx="25758">
                  <c:v>-60.196500000000007</c:v>
                </c:pt>
                <c:pt idx="25759">
                  <c:v>-60.194500000000005</c:v>
                </c:pt>
                <c:pt idx="25760">
                  <c:v>-60.192500000000003</c:v>
                </c:pt>
                <c:pt idx="25761">
                  <c:v>-60.190500000000007</c:v>
                </c:pt>
                <c:pt idx="25762">
                  <c:v>-60.188500000000005</c:v>
                </c:pt>
                <c:pt idx="25763">
                  <c:v>-60.186500000000002</c:v>
                </c:pt>
                <c:pt idx="25764">
                  <c:v>-60.184500000000007</c:v>
                </c:pt>
                <c:pt idx="25765">
                  <c:v>-60.182500000000005</c:v>
                </c:pt>
                <c:pt idx="25766">
                  <c:v>-60.180500000000009</c:v>
                </c:pt>
                <c:pt idx="25767">
                  <c:v>-60.178500000000007</c:v>
                </c:pt>
                <c:pt idx="25768">
                  <c:v>-60.176500000000004</c:v>
                </c:pt>
                <c:pt idx="25769">
                  <c:v>-60.174500000000009</c:v>
                </c:pt>
                <c:pt idx="25770">
                  <c:v>-60.172500000000007</c:v>
                </c:pt>
                <c:pt idx="25771">
                  <c:v>-60.170500000000004</c:v>
                </c:pt>
                <c:pt idx="25772">
                  <c:v>-60.168500000000009</c:v>
                </c:pt>
                <c:pt idx="25773">
                  <c:v>-60.166500000000006</c:v>
                </c:pt>
                <c:pt idx="25774">
                  <c:v>-60.164500000000004</c:v>
                </c:pt>
                <c:pt idx="25775">
                  <c:v>-60.162500000000009</c:v>
                </c:pt>
                <c:pt idx="25776">
                  <c:v>-60.160500000000006</c:v>
                </c:pt>
                <c:pt idx="25777">
                  <c:v>-60.158500000000004</c:v>
                </c:pt>
                <c:pt idx="25778">
                  <c:v>-60.156500000000008</c:v>
                </c:pt>
                <c:pt idx="25779">
                  <c:v>-60.154500000000006</c:v>
                </c:pt>
                <c:pt idx="25780">
                  <c:v>-60.152500000000003</c:v>
                </c:pt>
                <c:pt idx="25781">
                  <c:v>-60.150500000000008</c:v>
                </c:pt>
                <c:pt idx="25782">
                  <c:v>-60.148500000000006</c:v>
                </c:pt>
                <c:pt idx="25783">
                  <c:v>-60.146500000000003</c:v>
                </c:pt>
                <c:pt idx="25784">
                  <c:v>-60.144500000000008</c:v>
                </c:pt>
                <c:pt idx="25785">
                  <c:v>-60.142500000000005</c:v>
                </c:pt>
                <c:pt idx="25786">
                  <c:v>-60.140500000000003</c:v>
                </c:pt>
                <c:pt idx="25787">
                  <c:v>-60.138500000000008</c:v>
                </c:pt>
                <c:pt idx="25788">
                  <c:v>-60.136500000000005</c:v>
                </c:pt>
                <c:pt idx="25789">
                  <c:v>-60.134500000000003</c:v>
                </c:pt>
                <c:pt idx="25790">
                  <c:v>-60.132500000000007</c:v>
                </c:pt>
                <c:pt idx="25791">
                  <c:v>-60.130500000000005</c:v>
                </c:pt>
                <c:pt idx="25792">
                  <c:v>-60.128500000000003</c:v>
                </c:pt>
                <c:pt idx="25793">
                  <c:v>-60.126500000000007</c:v>
                </c:pt>
                <c:pt idx="25794">
                  <c:v>-60.124500000000005</c:v>
                </c:pt>
                <c:pt idx="25795">
                  <c:v>-60.122500000000002</c:v>
                </c:pt>
                <c:pt idx="25796">
                  <c:v>-60.120500000000007</c:v>
                </c:pt>
                <c:pt idx="25797">
                  <c:v>-60.118500000000004</c:v>
                </c:pt>
                <c:pt idx="25798">
                  <c:v>-60.116500000000009</c:v>
                </c:pt>
                <c:pt idx="25799">
                  <c:v>-60.114500000000007</c:v>
                </c:pt>
                <c:pt idx="25800">
                  <c:v>-60.112500000000004</c:v>
                </c:pt>
                <c:pt idx="25801">
                  <c:v>-60.110500000000009</c:v>
                </c:pt>
                <c:pt idx="25802">
                  <c:v>-60.108500000000006</c:v>
                </c:pt>
                <c:pt idx="25803">
                  <c:v>-60.106500000000004</c:v>
                </c:pt>
                <c:pt idx="25804">
                  <c:v>-60.104500000000009</c:v>
                </c:pt>
                <c:pt idx="25805">
                  <c:v>-60.102500000000006</c:v>
                </c:pt>
                <c:pt idx="25806">
                  <c:v>-60.100500000000004</c:v>
                </c:pt>
                <c:pt idx="25807">
                  <c:v>-60.098500000000008</c:v>
                </c:pt>
                <c:pt idx="25808">
                  <c:v>-60.096500000000006</c:v>
                </c:pt>
                <c:pt idx="25809">
                  <c:v>-60.094500000000004</c:v>
                </c:pt>
                <c:pt idx="25810">
                  <c:v>-60.092500000000008</c:v>
                </c:pt>
                <c:pt idx="25811">
                  <c:v>-60.090500000000006</c:v>
                </c:pt>
                <c:pt idx="25812">
                  <c:v>-60.088500000000003</c:v>
                </c:pt>
                <c:pt idx="25813">
                  <c:v>-60.086500000000008</c:v>
                </c:pt>
                <c:pt idx="25814">
                  <c:v>-60.084500000000006</c:v>
                </c:pt>
                <c:pt idx="25815">
                  <c:v>-60.082500000000003</c:v>
                </c:pt>
                <c:pt idx="25816">
                  <c:v>-60.080500000000008</c:v>
                </c:pt>
                <c:pt idx="25817">
                  <c:v>-60.078500000000005</c:v>
                </c:pt>
                <c:pt idx="25818">
                  <c:v>-60.076500000000003</c:v>
                </c:pt>
                <c:pt idx="25819">
                  <c:v>-60.074500000000008</c:v>
                </c:pt>
                <c:pt idx="25820">
                  <c:v>-60.072500000000005</c:v>
                </c:pt>
                <c:pt idx="25821">
                  <c:v>-60.070500000000003</c:v>
                </c:pt>
                <c:pt idx="25822">
                  <c:v>-60.068500000000007</c:v>
                </c:pt>
                <c:pt idx="25823">
                  <c:v>-60.066500000000005</c:v>
                </c:pt>
                <c:pt idx="25824">
                  <c:v>-60.064500000000002</c:v>
                </c:pt>
                <c:pt idx="25825">
                  <c:v>-60.062500000000007</c:v>
                </c:pt>
                <c:pt idx="25826">
                  <c:v>-60.060500000000005</c:v>
                </c:pt>
                <c:pt idx="25827">
                  <c:v>-60.058500000000002</c:v>
                </c:pt>
                <c:pt idx="25828">
                  <c:v>-60.056500000000007</c:v>
                </c:pt>
                <c:pt idx="25829">
                  <c:v>-60.054500000000004</c:v>
                </c:pt>
                <c:pt idx="25830">
                  <c:v>-60.052500000000009</c:v>
                </c:pt>
                <c:pt idx="25831">
                  <c:v>-60.050500000000007</c:v>
                </c:pt>
                <c:pt idx="25832">
                  <c:v>-60.048500000000004</c:v>
                </c:pt>
                <c:pt idx="25833">
                  <c:v>-60.046500000000009</c:v>
                </c:pt>
                <c:pt idx="25834">
                  <c:v>-60.044500000000006</c:v>
                </c:pt>
                <c:pt idx="25835">
                  <c:v>-60.042500000000004</c:v>
                </c:pt>
                <c:pt idx="25836">
                  <c:v>-60.040500000000009</c:v>
                </c:pt>
                <c:pt idx="25837">
                  <c:v>-60.038500000000006</c:v>
                </c:pt>
                <c:pt idx="25838">
                  <c:v>-60.036500000000004</c:v>
                </c:pt>
                <c:pt idx="25839">
                  <c:v>-60.034500000000008</c:v>
                </c:pt>
                <c:pt idx="25840">
                  <c:v>-60.032500000000006</c:v>
                </c:pt>
                <c:pt idx="25841">
                  <c:v>-60.030500000000004</c:v>
                </c:pt>
                <c:pt idx="25842">
                  <c:v>-60.028500000000008</c:v>
                </c:pt>
                <c:pt idx="25843">
                  <c:v>-60.026500000000006</c:v>
                </c:pt>
                <c:pt idx="25844">
                  <c:v>-60.024500000000003</c:v>
                </c:pt>
                <c:pt idx="25845">
                  <c:v>-60.022500000000008</c:v>
                </c:pt>
                <c:pt idx="25846">
                  <c:v>-60.020500000000006</c:v>
                </c:pt>
                <c:pt idx="25847">
                  <c:v>-60.018500000000003</c:v>
                </c:pt>
                <c:pt idx="25848">
                  <c:v>-60.016500000000008</c:v>
                </c:pt>
                <c:pt idx="25849">
                  <c:v>-60.014500000000005</c:v>
                </c:pt>
                <c:pt idx="25850">
                  <c:v>-60.012500000000003</c:v>
                </c:pt>
                <c:pt idx="25851">
                  <c:v>-60.010500000000008</c:v>
                </c:pt>
                <c:pt idx="25852">
                  <c:v>-60.008500000000005</c:v>
                </c:pt>
                <c:pt idx="25853">
                  <c:v>-60.006500000000003</c:v>
                </c:pt>
                <c:pt idx="25854">
                  <c:v>-60.004500000000007</c:v>
                </c:pt>
                <c:pt idx="25855">
                  <c:v>-60.002500000000005</c:v>
                </c:pt>
                <c:pt idx="25856">
                  <c:v>-60.000500000000002</c:v>
                </c:pt>
                <c:pt idx="25857">
                  <c:v>-59.998500000000007</c:v>
                </c:pt>
                <c:pt idx="25858">
                  <c:v>-59.996500000000005</c:v>
                </c:pt>
                <c:pt idx="25859">
                  <c:v>-59.994500000000002</c:v>
                </c:pt>
                <c:pt idx="25860">
                  <c:v>-59.992500000000007</c:v>
                </c:pt>
                <c:pt idx="25861">
                  <c:v>-59.990500000000004</c:v>
                </c:pt>
                <c:pt idx="25862">
                  <c:v>-59.988500000000009</c:v>
                </c:pt>
                <c:pt idx="25863">
                  <c:v>-59.986500000000007</c:v>
                </c:pt>
                <c:pt idx="25864">
                  <c:v>-59.984500000000004</c:v>
                </c:pt>
                <c:pt idx="25865">
                  <c:v>-59.982500000000009</c:v>
                </c:pt>
                <c:pt idx="25866">
                  <c:v>-59.980500000000006</c:v>
                </c:pt>
                <c:pt idx="25867">
                  <c:v>-59.978500000000004</c:v>
                </c:pt>
                <c:pt idx="25868">
                  <c:v>-59.976500000000009</c:v>
                </c:pt>
                <c:pt idx="25869">
                  <c:v>-59.974500000000006</c:v>
                </c:pt>
                <c:pt idx="25870">
                  <c:v>-59.972500000000004</c:v>
                </c:pt>
                <c:pt idx="25871">
                  <c:v>-59.970500000000008</c:v>
                </c:pt>
                <c:pt idx="25872">
                  <c:v>-59.968500000000006</c:v>
                </c:pt>
                <c:pt idx="25873">
                  <c:v>-59.966500000000003</c:v>
                </c:pt>
                <c:pt idx="25874">
                  <c:v>-59.964500000000008</c:v>
                </c:pt>
                <c:pt idx="25875">
                  <c:v>-59.962500000000006</c:v>
                </c:pt>
                <c:pt idx="25876">
                  <c:v>-59.960500000000003</c:v>
                </c:pt>
                <c:pt idx="25877">
                  <c:v>-59.958500000000008</c:v>
                </c:pt>
                <c:pt idx="25878">
                  <c:v>-59.956500000000005</c:v>
                </c:pt>
                <c:pt idx="25879">
                  <c:v>-59.954500000000003</c:v>
                </c:pt>
                <c:pt idx="25880">
                  <c:v>-59.952500000000008</c:v>
                </c:pt>
                <c:pt idx="25881">
                  <c:v>-59.950500000000005</c:v>
                </c:pt>
                <c:pt idx="25882">
                  <c:v>-59.948500000000003</c:v>
                </c:pt>
                <c:pt idx="25883">
                  <c:v>-59.946500000000007</c:v>
                </c:pt>
                <c:pt idx="25884">
                  <c:v>-59.944500000000005</c:v>
                </c:pt>
                <c:pt idx="25885">
                  <c:v>-59.942500000000003</c:v>
                </c:pt>
                <c:pt idx="25886">
                  <c:v>-59.940500000000007</c:v>
                </c:pt>
                <c:pt idx="25887">
                  <c:v>-59.938500000000005</c:v>
                </c:pt>
                <c:pt idx="25888">
                  <c:v>-59.936500000000002</c:v>
                </c:pt>
                <c:pt idx="25889">
                  <c:v>-59.934500000000007</c:v>
                </c:pt>
                <c:pt idx="25890">
                  <c:v>-59.932500000000005</c:v>
                </c:pt>
                <c:pt idx="25891">
                  <c:v>-59.930500000000009</c:v>
                </c:pt>
                <c:pt idx="25892">
                  <c:v>-59.928500000000007</c:v>
                </c:pt>
                <c:pt idx="25893">
                  <c:v>-59.926500000000004</c:v>
                </c:pt>
                <c:pt idx="25894">
                  <c:v>-59.924500000000009</c:v>
                </c:pt>
                <c:pt idx="25895">
                  <c:v>-59.922500000000007</c:v>
                </c:pt>
                <c:pt idx="25896">
                  <c:v>-59.920500000000004</c:v>
                </c:pt>
                <c:pt idx="25897">
                  <c:v>-59.918500000000009</c:v>
                </c:pt>
                <c:pt idx="25898">
                  <c:v>-59.916500000000006</c:v>
                </c:pt>
                <c:pt idx="25899">
                  <c:v>-59.914500000000004</c:v>
                </c:pt>
                <c:pt idx="25900">
                  <c:v>-59.912500000000009</c:v>
                </c:pt>
                <c:pt idx="25901">
                  <c:v>-59.910500000000006</c:v>
                </c:pt>
                <c:pt idx="25902">
                  <c:v>-59.908500000000004</c:v>
                </c:pt>
                <c:pt idx="25903">
                  <c:v>-59.906500000000008</c:v>
                </c:pt>
                <c:pt idx="25904">
                  <c:v>-59.904500000000006</c:v>
                </c:pt>
                <c:pt idx="25905">
                  <c:v>-59.902500000000003</c:v>
                </c:pt>
                <c:pt idx="25906">
                  <c:v>-59.900500000000008</c:v>
                </c:pt>
                <c:pt idx="25907">
                  <c:v>-59.898500000000006</c:v>
                </c:pt>
                <c:pt idx="25908">
                  <c:v>-59.896500000000003</c:v>
                </c:pt>
                <c:pt idx="25909">
                  <c:v>-59.894500000000008</c:v>
                </c:pt>
                <c:pt idx="25910">
                  <c:v>-59.892500000000005</c:v>
                </c:pt>
                <c:pt idx="25911">
                  <c:v>-59.890500000000003</c:v>
                </c:pt>
                <c:pt idx="25912">
                  <c:v>-59.888500000000008</c:v>
                </c:pt>
                <c:pt idx="25913">
                  <c:v>-59.886500000000005</c:v>
                </c:pt>
                <c:pt idx="25914">
                  <c:v>-59.884500000000003</c:v>
                </c:pt>
                <c:pt idx="25915">
                  <c:v>-59.882500000000007</c:v>
                </c:pt>
                <c:pt idx="25916">
                  <c:v>-59.880500000000005</c:v>
                </c:pt>
                <c:pt idx="25917">
                  <c:v>-59.878500000000003</c:v>
                </c:pt>
                <c:pt idx="25918">
                  <c:v>-59.876500000000007</c:v>
                </c:pt>
                <c:pt idx="25919">
                  <c:v>-59.874500000000005</c:v>
                </c:pt>
                <c:pt idx="25920">
                  <c:v>-59.872500000000002</c:v>
                </c:pt>
                <c:pt idx="25921">
                  <c:v>-59.870500000000007</c:v>
                </c:pt>
                <c:pt idx="25922">
                  <c:v>-59.868500000000004</c:v>
                </c:pt>
                <c:pt idx="25923">
                  <c:v>-59.866500000000009</c:v>
                </c:pt>
                <c:pt idx="25924">
                  <c:v>-59.864500000000007</c:v>
                </c:pt>
                <c:pt idx="25925">
                  <c:v>-59.862500000000004</c:v>
                </c:pt>
                <c:pt idx="25926">
                  <c:v>-59.860500000000009</c:v>
                </c:pt>
                <c:pt idx="25927">
                  <c:v>-59.858500000000006</c:v>
                </c:pt>
                <c:pt idx="25928">
                  <c:v>-59.856500000000004</c:v>
                </c:pt>
                <c:pt idx="25929">
                  <c:v>-59.854500000000009</c:v>
                </c:pt>
                <c:pt idx="25930">
                  <c:v>-59.852500000000006</c:v>
                </c:pt>
                <c:pt idx="25931">
                  <c:v>-59.850500000000004</c:v>
                </c:pt>
                <c:pt idx="25932">
                  <c:v>-59.848500000000008</c:v>
                </c:pt>
                <c:pt idx="25933">
                  <c:v>-59.846500000000006</c:v>
                </c:pt>
                <c:pt idx="25934">
                  <c:v>-59.844500000000004</c:v>
                </c:pt>
                <c:pt idx="25935">
                  <c:v>-59.842500000000008</c:v>
                </c:pt>
                <c:pt idx="25936">
                  <c:v>-59.840500000000006</c:v>
                </c:pt>
                <c:pt idx="25937">
                  <c:v>-59.838500000000003</c:v>
                </c:pt>
                <c:pt idx="25938">
                  <c:v>-59.836500000000008</c:v>
                </c:pt>
                <c:pt idx="25939">
                  <c:v>-59.834500000000006</c:v>
                </c:pt>
                <c:pt idx="25940">
                  <c:v>-59.832500000000003</c:v>
                </c:pt>
                <c:pt idx="25941">
                  <c:v>-59.830500000000008</c:v>
                </c:pt>
                <c:pt idx="25942">
                  <c:v>-59.828500000000005</c:v>
                </c:pt>
                <c:pt idx="25943">
                  <c:v>-59.826500000000003</c:v>
                </c:pt>
                <c:pt idx="25944">
                  <c:v>-59.824500000000008</c:v>
                </c:pt>
                <c:pt idx="25945">
                  <c:v>-59.822500000000005</c:v>
                </c:pt>
                <c:pt idx="25946">
                  <c:v>-59.820500000000003</c:v>
                </c:pt>
                <c:pt idx="25947">
                  <c:v>-59.818500000000007</c:v>
                </c:pt>
                <c:pt idx="25948">
                  <c:v>-59.816500000000005</c:v>
                </c:pt>
                <c:pt idx="25949">
                  <c:v>-59.814500000000002</c:v>
                </c:pt>
                <c:pt idx="25950">
                  <c:v>-59.812500000000007</c:v>
                </c:pt>
                <c:pt idx="25951">
                  <c:v>-59.810500000000005</c:v>
                </c:pt>
                <c:pt idx="25952">
                  <c:v>-59.808500000000002</c:v>
                </c:pt>
                <c:pt idx="25953">
                  <c:v>-59.806500000000007</c:v>
                </c:pt>
                <c:pt idx="25954">
                  <c:v>-59.804500000000004</c:v>
                </c:pt>
                <c:pt idx="25955">
                  <c:v>-59.802500000000009</c:v>
                </c:pt>
                <c:pt idx="25956">
                  <c:v>-59.800500000000007</c:v>
                </c:pt>
                <c:pt idx="25957">
                  <c:v>-59.798500000000004</c:v>
                </c:pt>
                <c:pt idx="25958">
                  <c:v>-59.796500000000009</c:v>
                </c:pt>
                <c:pt idx="25959">
                  <c:v>-59.794500000000006</c:v>
                </c:pt>
                <c:pt idx="25960">
                  <c:v>-59.792500000000004</c:v>
                </c:pt>
                <c:pt idx="25961">
                  <c:v>-59.790500000000009</c:v>
                </c:pt>
                <c:pt idx="25962">
                  <c:v>-59.788500000000006</c:v>
                </c:pt>
                <c:pt idx="25963">
                  <c:v>-59.786500000000004</c:v>
                </c:pt>
                <c:pt idx="25964">
                  <c:v>-59.784500000000008</c:v>
                </c:pt>
                <c:pt idx="25965">
                  <c:v>-59.782500000000006</c:v>
                </c:pt>
                <c:pt idx="25966">
                  <c:v>-59.780500000000004</c:v>
                </c:pt>
                <c:pt idx="25967">
                  <c:v>-59.778500000000008</c:v>
                </c:pt>
                <c:pt idx="25968">
                  <c:v>-59.776500000000006</c:v>
                </c:pt>
                <c:pt idx="25969">
                  <c:v>-59.774500000000003</c:v>
                </c:pt>
                <c:pt idx="25970">
                  <c:v>-59.772500000000008</c:v>
                </c:pt>
                <c:pt idx="25971">
                  <c:v>-59.770500000000006</c:v>
                </c:pt>
                <c:pt idx="25972">
                  <c:v>-59.768500000000003</c:v>
                </c:pt>
                <c:pt idx="25973">
                  <c:v>-59.766500000000008</c:v>
                </c:pt>
                <c:pt idx="25974">
                  <c:v>-59.764500000000005</c:v>
                </c:pt>
                <c:pt idx="25975">
                  <c:v>-59.762500000000003</c:v>
                </c:pt>
                <c:pt idx="25976">
                  <c:v>-59.760500000000008</c:v>
                </c:pt>
                <c:pt idx="25977">
                  <c:v>-59.758500000000005</c:v>
                </c:pt>
                <c:pt idx="25978">
                  <c:v>-59.756500000000003</c:v>
                </c:pt>
                <c:pt idx="25979">
                  <c:v>-59.754500000000007</c:v>
                </c:pt>
                <c:pt idx="25980">
                  <c:v>-59.752500000000005</c:v>
                </c:pt>
                <c:pt idx="25981">
                  <c:v>-59.750500000000002</c:v>
                </c:pt>
                <c:pt idx="25982">
                  <c:v>-59.748500000000007</c:v>
                </c:pt>
                <c:pt idx="25983">
                  <c:v>-59.746500000000005</c:v>
                </c:pt>
                <c:pt idx="25984">
                  <c:v>-59.744500000000002</c:v>
                </c:pt>
                <c:pt idx="25985">
                  <c:v>-59.742500000000007</c:v>
                </c:pt>
                <c:pt idx="25986">
                  <c:v>-59.740500000000004</c:v>
                </c:pt>
                <c:pt idx="25987">
                  <c:v>-59.738500000000009</c:v>
                </c:pt>
                <c:pt idx="25988">
                  <c:v>-59.736500000000007</c:v>
                </c:pt>
                <c:pt idx="25989">
                  <c:v>-59.734500000000004</c:v>
                </c:pt>
                <c:pt idx="25990">
                  <c:v>-59.732500000000009</c:v>
                </c:pt>
                <c:pt idx="25991">
                  <c:v>-59.730500000000006</c:v>
                </c:pt>
                <c:pt idx="25992">
                  <c:v>-59.728500000000004</c:v>
                </c:pt>
                <c:pt idx="25993">
                  <c:v>-59.726500000000009</c:v>
                </c:pt>
                <c:pt idx="25994">
                  <c:v>-59.724500000000006</c:v>
                </c:pt>
                <c:pt idx="25995">
                  <c:v>-59.722500000000004</c:v>
                </c:pt>
                <c:pt idx="25996">
                  <c:v>-59.720500000000008</c:v>
                </c:pt>
                <c:pt idx="25997">
                  <c:v>-59.718500000000006</c:v>
                </c:pt>
                <c:pt idx="25998">
                  <c:v>-59.716500000000003</c:v>
                </c:pt>
                <c:pt idx="25999">
                  <c:v>-59.714500000000008</c:v>
                </c:pt>
                <c:pt idx="26000">
                  <c:v>-59.712500000000006</c:v>
                </c:pt>
                <c:pt idx="26001">
                  <c:v>-59.710500000000003</c:v>
                </c:pt>
                <c:pt idx="26002">
                  <c:v>-59.708500000000008</c:v>
                </c:pt>
                <c:pt idx="26003">
                  <c:v>-59.706500000000005</c:v>
                </c:pt>
                <c:pt idx="26004">
                  <c:v>-59.704500000000003</c:v>
                </c:pt>
                <c:pt idx="26005">
                  <c:v>-59.702500000000008</c:v>
                </c:pt>
                <c:pt idx="26006">
                  <c:v>-59.700500000000005</c:v>
                </c:pt>
                <c:pt idx="26007">
                  <c:v>-59.698500000000003</c:v>
                </c:pt>
                <c:pt idx="26008">
                  <c:v>-59.696500000000007</c:v>
                </c:pt>
                <c:pt idx="26009">
                  <c:v>-59.694500000000005</c:v>
                </c:pt>
                <c:pt idx="26010">
                  <c:v>-59.692500000000003</c:v>
                </c:pt>
                <c:pt idx="26011">
                  <c:v>-59.690500000000007</c:v>
                </c:pt>
                <c:pt idx="26012">
                  <c:v>-59.688500000000005</c:v>
                </c:pt>
                <c:pt idx="26013">
                  <c:v>-59.686500000000002</c:v>
                </c:pt>
                <c:pt idx="26014">
                  <c:v>-59.684500000000007</c:v>
                </c:pt>
                <c:pt idx="26015">
                  <c:v>-59.682500000000005</c:v>
                </c:pt>
                <c:pt idx="26016">
                  <c:v>-59.680500000000009</c:v>
                </c:pt>
                <c:pt idx="26017">
                  <c:v>-59.678500000000007</c:v>
                </c:pt>
                <c:pt idx="26018">
                  <c:v>-59.676500000000004</c:v>
                </c:pt>
                <c:pt idx="26019">
                  <c:v>-59.674500000000009</c:v>
                </c:pt>
                <c:pt idx="26020">
                  <c:v>-59.672500000000007</c:v>
                </c:pt>
                <c:pt idx="26021">
                  <c:v>-59.670500000000004</c:v>
                </c:pt>
                <c:pt idx="26022">
                  <c:v>-59.668500000000009</c:v>
                </c:pt>
                <c:pt idx="26023">
                  <c:v>-59.666500000000006</c:v>
                </c:pt>
                <c:pt idx="26024">
                  <c:v>-59.664500000000004</c:v>
                </c:pt>
                <c:pt idx="26025">
                  <c:v>-59.662500000000009</c:v>
                </c:pt>
                <c:pt idx="26026">
                  <c:v>-59.660500000000006</c:v>
                </c:pt>
                <c:pt idx="26027">
                  <c:v>-59.658500000000004</c:v>
                </c:pt>
                <c:pt idx="26028">
                  <c:v>-59.656500000000008</c:v>
                </c:pt>
                <c:pt idx="26029">
                  <c:v>-59.654500000000006</c:v>
                </c:pt>
                <c:pt idx="26030">
                  <c:v>-59.652500000000003</c:v>
                </c:pt>
                <c:pt idx="26031">
                  <c:v>-59.650500000000008</c:v>
                </c:pt>
                <c:pt idx="26032">
                  <c:v>-59.648500000000006</c:v>
                </c:pt>
                <c:pt idx="26033">
                  <c:v>-59.646500000000003</c:v>
                </c:pt>
                <c:pt idx="26034">
                  <c:v>-59.644500000000008</c:v>
                </c:pt>
                <c:pt idx="26035">
                  <c:v>-59.642500000000005</c:v>
                </c:pt>
                <c:pt idx="26036">
                  <c:v>-59.640500000000003</c:v>
                </c:pt>
                <c:pt idx="26037">
                  <c:v>-59.638500000000008</c:v>
                </c:pt>
                <c:pt idx="26038">
                  <c:v>-59.636500000000005</c:v>
                </c:pt>
                <c:pt idx="26039">
                  <c:v>-59.634500000000003</c:v>
                </c:pt>
                <c:pt idx="26040">
                  <c:v>-59.632500000000007</c:v>
                </c:pt>
                <c:pt idx="26041">
                  <c:v>-59.630500000000005</c:v>
                </c:pt>
                <c:pt idx="26042">
                  <c:v>-59.628500000000003</c:v>
                </c:pt>
                <c:pt idx="26043">
                  <c:v>-59.626500000000007</c:v>
                </c:pt>
                <c:pt idx="26044">
                  <c:v>-59.624500000000005</c:v>
                </c:pt>
                <c:pt idx="26045">
                  <c:v>-59.622500000000002</c:v>
                </c:pt>
                <c:pt idx="26046">
                  <c:v>-59.620500000000007</c:v>
                </c:pt>
                <c:pt idx="26047">
                  <c:v>-59.618500000000004</c:v>
                </c:pt>
                <c:pt idx="26048">
                  <c:v>-59.616500000000009</c:v>
                </c:pt>
                <c:pt idx="26049">
                  <c:v>-59.614500000000007</c:v>
                </c:pt>
                <c:pt idx="26050">
                  <c:v>-59.612500000000004</c:v>
                </c:pt>
                <c:pt idx="26051">
                  <c:v>-59.610500000000009</c:v>
                </c:pt>
                <c:pt idx="26052">
                  <c:v>-59.608500000000006</c:v>
                </c:pt>
                <c:pt idx="26053">
                  <c:v>-59.606500000000004</c:v>
                </c:pt>
                <c:pt idx="26054">
                  <c:v>-59.604500000000009</c:v>
                </c:pt>
                <c:pt idx="26055">
                  <c:v>-59.602500000000006</c:v>
                </c:pt>
                <c:pt idx="26056">
                  <c:v>-59.600500000000004</c:v>
                </c:pt>
                <c:pt idx="26057">
                  <c:v>-59.598500000000008</c:v>
                </c:pt>
                <c:pt idx="26058">
                  <c:v>-59.596500000000006</c:v>
                </c:pt>
                <c:pt idx="26059">
                  <c:v>-59.594500000000004</c:v>
                </c:pt>
                <c:pt idx="26060">
                  <c:v>-59.592500000000008</c:v>
                </c:pt>
                <c:pt idx="26061">
                  <c:v>-59.590500000000006</c:v>
                </c:pt>
                <c:pt idx="26062">
                  <c:v>-59.588500000000003</c:v>
                </c:pt>
                <c:pt idx="26063">
                  <c:v>-59.586500000000008</c:v>
                </c:pt>
                <c:pt idx="26064">
                  <c:v>-59.584500000000006</c:v>
                </c:pt>
                <c:pt idx="26065">
                  <c:v>-59.582500000000003</c:v>
                </c:pt>
                <c:pt idx="26066">
                  <c:v>-59.580500000000008</c:v>
                </c:pt>
                <c:pt idx="26067">
                  <c:v>-59.578500000000005</c:v>
                </c:pt>
                <c:pt idx="26068">
                  <c:v>-59.576500000000003</c:v>
                </c:pt>
                <c:pt idx="26069">
                  <c:v>-59.574500000000008</c:v>
                </c:pt>
                <c:pt idx="26070">
                  <c:v>-59.572500000000005</c:v>
                </c:pt>
                <c:pt idx="26071">
                  <c:v>-59.570500000000003</c:v>
                </c:pt>
                <c:pt idx="26072">
                  <c:v>-59.568500000000007</c:v>
                </c:pt>
                <c:pt idx="26073">
                  <c:v>-59.566500000000005</c:v>
                </c:pt>
                <c:pt idx="26074">
                  <c:v>-59.564500000000002</c:v>
                </c:pt>
                <c:pt idx="26075">
                  <c:v>-59.562500000000007</c:v>
                </c:pt>
                <c:pt idx="26076">
                  <c:v>-59.560500000000005</c:v>
                </c:pt>
                <c:pt idx="26077">
                  <c:v>-59.558500000000002</c:v>
                </c:pt>
                <c:pt idx="26078">
                  <c:v>-59.556500000000007</c:v>
                </c:pt>
                <c:pt idx="26079">
                  <c:v>-59.554500000000004</c:v>
                </c:pt>
                <c:pt idx="26080">
                  <c:v>-59.552500000000009</c:v>
                </c:pt>
                <c:pt idx="26081">
                  <c:v>-59.550500000000007</c:v>
                </c:pt>
                <c:pt idx="26082">
                  <c:v>-59.548500000000004</c:v>
                </c:pt>
                <c:pt idx="26083">
                  <c:v>-59.546500000000009</c:v>
                </c:pt>
                <c:pt idx="26084">
                  <c:v>-59.544500000000006</c:v>
                </c:pt>
                <c:pt idx="26085">
                  <c:v>-59.542500000000004</c:v>
                </c:pt>
                <c:pt idx="26086">
                  <c:v>-59.540500000000009</c:v>
                </c:pt>
                <c:pt idx="26087">
                  <c:v>-59.538500000000006</c:v>
                </c:pt>
                <c:pt idx="26088">
                  <c:v>-59.536500000000004</c:v>
                </c:pt>
                <c:pt idx="26089">
                  <c:v>-59.534500000000008</c:v>
                </c:pt>
                <c:pt idx="26090">
                  <c:v>-59.532500000000006</c:v>
                </c:pt>
                <c:pt idx="26091">
                  <c:v>-59.530500000000004</c:v>
                </c:pt>
                <c:pt idx="26092">
                  <c:v>-59.528500000000008</c:v>
                </c:pt>
                <c:pt idx="26093">
                  <c:v>-59.526500000000006</c:v>
                </c:pt>
                <c:pt idx="26094">
                  <c:v>-59.524500000000003</c:v>
                </c:pt>
                <c:pt idx="26095">
                  <c:v>-59.522500000000008</c:v>
                </c:pt>
                <c:pt idx="26096">
                  <c:v>-59.520500000000006</c:v>
                </c:pt>
                <c:pt idx="26097">
                  <c:v>-59.518500000000003</c:v>
                </c:pt>
                <c:pt idx="26098">
                  <c:v>-59.516500000000008</c:v>
                </c:pt>
                <c:pt idx="26099">
                  <c:v>-59.514500000000005</c:v>
                </c:pt>
                <c:pt idx="26100">
                  <c:v>-59.512500000000003</c:v>
                </c:pt>
                <c:pt idx="26101">
                  <c:v>-59.510500000000008</c:v>
                </c:pt>
                <c:pt idx="26102">
                  <c:v>-59.508500000000005</c:v>
                </c:pt>
                <c:pt idx="26103">
                  <c:v>-59.506500000000003</c:v>
                </c:pt>
                <c:pt idx="26104">
                  <c:v>-59.504500000000007</c:v>
                </c:pt>
                <c:pt idx="26105">
                  <c:v>-59.502500000000005</c:v>
                </c:pt>
                <c:pt idx="26106">
                  <c:v>-59.500500000000002</c:v>
                </c:pt>
                <c:pt idx="26107">
                  <c:v>-59.498500000000007</c:v>
                </c:pt>
                <c:pt idx="26108">
                  <c:v>-59.496500000000005</c:v>
                </c:pt>
                <c:pt idx="26109">
                  <c:v>-59.494500000000002</c:v>
                </c:pt>
                <c:pt idx="26110">
                  <c:v>-59.492500000000007</c:v>
                </c:pt>
                <c:pt idx="26111">
                  <c:v>-59.490500000000004</c:v>
                </c:pt>
                <c:pt idx="26112">
                  <c:v>-59.488500000000009</c:v>
                </c:pt>
                <c:pt idx="26113">
                  <c:v>-59.486500000000007</c:v>
                </c:pt>
                <c:pt idx="26114">
                  <c:v>-59.484500000000004</c:v>
                </c:pt>
                <c:pt idx="26115">
                  <c:v>-59.482500000000009</c:v>
                </c:pt>
                <c:pt idx="26116">
                  <c:v>-59.480500000000006</c:v>
                </c:pt>
                <c:pt idx="26117">
                  <c:v>-59.478500000000004</c:v>
                </c:pt>
                <c:pt idx="26118">
                  <c:v>-59.476500000000009</c:v>
                </c:pt>
                <c:pt idx="26119">
                  <c:v>-59.474500000000006</c:v>
                </c:pt>
                <c:pt idx="26120">
                  <c:v>-59.472500000000004</c:v>
                </c:pt>
                <c:pt idx="26121">
                  <c:v>-59.470500000000008</c:v>
                </c:pt>
                <c:pt idx="26122">
                  <c:v>-59.468500000000006</c:v>
                </c:pt>
                <c:pt idx="26123">
                  <c:v>-59.466500000000003</c:v>
                </c:pt>
                <c:pt idx="26124">
                  <c:v>-59.464500000000008</c:v>
                </c:pt>
                <c:pt idx="26125">
                  <c:v>-59.462500000000006</c:v>
                </c:pt>
                <c:pt idx="26126">
                  <c:v>-59.460500000000003</c:v>
                </c:pt>
                <c:pt idx="26127">
                  <c:v>-59.458500000000008</c:v>
                </c:pt>
                <c:pt idx="26128">
                  <c:v>-59.456500000000005</c:v>
                </c:pt>
                <c:pt idx="26129">
                  <c:v>-59.454500000000003</c:v>
                </c:pt>
                <c:pt idx="26130">
                  <c:v>-59.452500000000008</c:v>
                </c:pt>
                <c:pt idx="26131">
                  <c:v>-59.450500000000005</c:v>
                </c:pt>
                <c:pt idx="26132">
                  <c:v>-59.448500000000003</c:v>
                </c:pt>
                <c:pt idx="26133">
                  <c:v>-59.446500000000007</c:v>
                </c:pt>
                <c:pt idx="26134">
                  <c:v>-59.444500000000005</c:v>
                </c:pt>
                <c:pt idx="26135">
                  <c:v>-59.442500000000003</c:v>
                </c:pt>
                <c:pt idx="26136">
                  <c:v>-59.440500000000007</c:v>
                </c:pt>
                <c:pt idx="26137">
                  <c:v>-59.438500000000005</c:v>
                </c:pt>
                <c:pt idx="26138">
                  <c:v>-59.436500000000002</c:v>
                </c:pt>
                <c:pt idx="26139">
                  <c:v>-59.434500000000007</c:v>
                </c:pt>
                <c:pt idx="26140">
                  <c:v>-59.432500000000005</c:v>
                </c:pt>
                <c:pt idx="26141">
                  <c:v>-59.430500000000009</c:v>
                </c:pt>
                <c:pt idx="26142">
                  <c:v>-59.428500000000007</c:v>
                </c:pt>
                <c:pt idx="26143">
                  <c:v>-59.426500000000004</c:v>
                </c:pt>
                <c:pt idx="26144">
                  <c:v>-59.424500000000009</c:v>
                </c:pt>
                <c:pt idx="26145">
                  <c:v>-59.422500000000007</c:v>
                </c:pt>
                <c:pt idx="26146">
                  <c:v>-59.420500000000004</c:v>
                </c:pt>
                <c:pt idx="26147">
                  <c:v>-59.418500000000009</c:v>
                </c:pt>
                <c:pt idx="26148">
                  <c:v>-59.416500000000006</c:v>
                </c:pt>
                <c:pt idx="26149">
                  <c:v>-59.414500000000004</c:v>
                </c:pt>
                <c:pt idx="26150">
                  <c:v>-59.412500000000009</c:v>
                </c:pt>
                <c:pt idx="26151">
                  <c:v>-59.410500000000006</c:v>
                </c:pt>
                <c:pt idx="26152">
                  <c:v>-59.408500000000004</c:v>
                </c:pt>
                <c:pt idx="26153">
                  <c:v>-59.406500000000008</c:v>
                </c:pt>
                <c:pt idx="26154">
                  <c:v>-59.404500000000006</c:v>
                </c:pt>
                <c:pt idx="26155">
                  <c:v>-59.402500000000003</c:v>
                </c:pt>
                <c:pt idx="26156">
                  <c:v>-59.400500000000008</c:v>
                </c:pt>
                <c:pt idx="26157">
                  <c:v>-59.398500000000006</c:v>
                </c:pt>
                <c:pt idx="26158">
                  <c:v>-59.396500000000003</c:v>
                </c:pt>
                <c:pt idx="26159">
                  <c:v>-59.394500000000008</c:v>
                </c:pt>
                <c:pt idx="26160">
                  <c:v>-59.392500000000005</c:v>
                </c:pt>
                <c:pt idx="26161">
                  <c:v>-59.390500000000003</c:v>
                </c:pt>
                <c:pt idx="26162">
                  <c:v>-59.388500000000008</c:v>
                </c:pt>
                <c:pt idx="26163">
                  <c:v>-59.386500000000005</c:v>
                </c:pt>
                <c:pt idx="26164">
                  <c:v>-59.384500000000003</c:v>
                </c:pt>
                <c:pt idx="26165">
                  <c:v>-59.382500000000007</c:v>
                </c:pt>
                <c:pt idx="26166">
                  <c:v>-59.380500000000005</c:v>
                </c:pt>
                <c:pt idx="26167">
                  <c:v>-59.378500000000003</c:v>
                </c:pt>
                <c:pt idx="26168">
                  <c:v>-59.376500000000007</c:v>
                </c:pt>
                <c:pt idx="26169">
                  <c:v>-59.374500000000005</c:v>
                </c:pt>
                <c:pt idx="26170">
                  <c:v>-59.372500000000002</c:v>
                </c:pt>
                <c:pt idx="26171">
                  <c:v>-59.370500000000007</c:v>
                </c:pt>
                <c:pt idx="26172">
                  <c:v>-59.368500000000004</c:v>
                </c:pt>
                <c:pt idx="26173">
                  <c:v>-59.366500000000009</c:v>
                </c:pt>
                <c:pt idx="26174">
                  <c:v>-59.364500000000007</c:v>
                </c:pt>
                <c:pt idx="26175">
                  <c:v>-59.362500000000004</c:v>
                </c:pt>
                <c:pt idx="26176">
                  <c:v>-59.360500000000009</c:v>
                </c:pt>
                <c:pt idx="26177">
                  <c:v>-59.358500000000006</c:v>
                </c:pt>
                <c:pt idx="26178">
                  <c:v>-59.356500000000004</c:v>
                </c:pt>
                <c:pt idx="26179">
                  <c:v>-59.354500000000009</c:v>
                </c:pt>
                <c:pt idx="26180">
                  <c:v>-59.352500000000006</c:v>
                </c:pt>
                <c:pt idx="26181">
                  <c:v>-59.350500000000004</c:v>
                </c:pt>
                <c:pt idx="26182">
                  <c:v>-59.348500000000008</c:v>
                </c:pt>
                <c:pt idx="26183">
                  <c:v>-59.346500000000006</c:v>
                </c:pt>
                <c:pt idx="26184">
                  <c:v>-59.344500000000004</c:v>
                </c:pt>
                <c:pt idx="26185">
                  <c:v>-59.342500000000008</c:v>
                </c:pt>
                <c:pt idx="26186">
                  <c:v>-59.340500000000006</c:v>
                </c:pt>
                <c:pt idx="26187">
                  <c:v>-59.338500000000003</c:v>
                </c:pt>
                <c:pt idx="26188">
                  <c:v>-59.336500000000008</c:v>
                </c:pt>
                <c:pt idx="26189">
                  <c:v>-59.334500000000006</c:v>
                </c:pt>
                <c:pt idx="26190">
                  <c:v>-59.332500000000003</c:v>
                </c:pt>
                <c:pt idx="26191">
                  <c:v>-59.330500000000008</c:v>
                </c:pt>
                <c:pt idx="26192">
                  <c:v>-59.328500000000005</c:v>
                </c:pt>
                <c:pt idx="26193">
                  <c:v>-59.326500000000003</c:v>
                </c:pt>
                <c:pt idx="26194">
                  <c:v>-59.324500000000008</c:v>
                </c:pt>
                <c:pt idx="26195">
                  <c:v>-59.322500000000005</c:v>
                </c:pt>
                <c:pt idx="26196">
                  <c:v>-59.320500000000003</c:v>
                </c:pt>
                <c:pt idx="26197">
                  <c:v>-59.318500000000007</c:v>
                </c:pt>
                <c:pt idx="26198">
                  <c:v>-59.316500000000005</c:v>
                </c:pt>
                <c:pt idx="26199">
                  <c:v>-59.314500000000002</c:v>
                </c:pt>
                <c:pt idx="26200">
                  <c:v>-59.312500000000007</c:v>
                </c:pt>
                <c:pt idx="26201">
                  <c:v>-59.310500000000005</c:v>
                </c:pt>
                <c:pt idx="26202">
                  <c:v>-59.308500000000002</c:v>
                </c:pt>
                <c:pt idx="26203">
                  <c:v>-59.306500000000007</c:v>
                </c:pt>
                <c:pt idx="26204">
                  <c:v>-59.304500000000004</c:v>
                </c:pt>
                <c:pt idx="26205">
                  <c:v>-59.302500000000009</c:v>
                </c:pt>
                <c:pt idx="26206">
                  <c:v>-59.300500000000007</c:v>
                </c:pt>
                <c:pt idx="26207">
                  <c:v>-59.298500000000004</c:v>
                </c:pt>
                <c:pt idx="26208">
                  <c:v>-59.296500000000009</c:v>
                </c:pt>
                <c:pt idx="26209">
                  <c:v>-59.294500000000006</c:v>
                </c:pt>
                <c:pt idx="26210">
                  <c:v>-59.292500000000004</c:v>
                </c:pt>
                <c:pt idx="26211">
                  <c:v>-59.290500000000009</c:v>
                </c:pt>
                <c:pt idx="26212">
                  <c:v>-59.288500000000006</c:v>
                </c:pt>
                <c:pt idx="26213">
                  <c:v>-59.286500000000004</c:v>
                </c:pt>
                <c:pt idx="26214">
                  <c:v>-59.284500000000008</c:v>
                </c:pt>
                <c:pt idx="26215">
                  <c:v>-59.282500000000006</c:v>
                </c:pt>
                <c:pt idx="26216">
                  <c:v>-59.280500000000004</c:v>
                </c:pt>
                <c:pt idx="26217">
                  <c:v>-59.278500000000008</c:v>
                </c:pt>
                <c:pt idx="26218">
                  <c:v>-59.276500000000006</c:v>
                </c:pt>
                <c:pt idx="26219">
                  <c:v>-59.274500000000003</c:v>
                </c:pt>
                <c:pt idx="26220">
                  <c:v>-59.272500000000008</c:v>
                </c:pt>
                <c:pt idx="26221">
                  <c:v>-59.270500000000006</c:v>
                </c:pt>
                <c:pt idx="26222">
                  <c:v>-59.268500000000003</c:v>
                </c:pt>
                <c:pt idx="26223">
                  <c:v>-59.266500000000008</c:v>
                </c:pt>
                <c:pt idx="26224">
                  <c:v>-59.264500000000005</c:v>
                </c:pt>
                <c:pt idx="26225">
                  <c:v>-59.262500000000003</c:v>
                </c:pt>
                <c:pt idx="26226">
                  <c:v>-59.260500000000008</c:v>
                </c:pt>
                <c:pt idx="26227">
                  <c:v>-59.258500000000005</c:v>
                </c:pt>
                <c:pt idx="26228">
                  <c:v>-59.256500000000003</c:v>
                </c:pt>
                <c:pt idx="26229">
                  <c:v>-59.254500000000007</c:v>
                </c:pt>
                <c:pt idx="26230">
                  <c:v>-59.252500000000005</c:v>
                </c:pt>
                <c:pt idx="26231">
                  <c:v>-59.250500000000002</c:v>
                </c:pt>
                <c:pt idx="26232">
                  <c:v>-59.248500000000007</c:v>
                </c:pt>
                <c:pt idx="26233">
                  <c:v>-59.246500000000005</c:v>
                </c:pt>
                <c:pt idx="26234">
                  <c:v>-59.244500000000002</c:v>
                </c:pt>
                <c:pt idx="26235">
                  <c:v>-59.242500000000007</c:v>
                </c:pt>
                <c:pt idx="26236">
                  <c:v>-59.240500000000004</c:v>
                </c:pt>
                <c:pt idx="26237">
                  <c:v>-59.238500000000009</c:v>
                </c:pt>
                <c:pt idx="26238">
                  <c:v>-59.236500000000007</c:v>
                </c:pt>
                <c:pt idx="26239">
                  <c:v>-59.234500000000004</c:v>
                </c:pt>
                <c:pt idx="26240">
                  <c:v>-59.232500000000009</c:v>
                </c:pt>
                <c:pt idx="26241">
                  <c:v>-59.230500000000006</c:v>
                </c:pt>
                <c:pt idx="26242">
                  <c:v>-59.228500000000004</c:v>
                </c:pt>
                <c:pt idx="26243">
                  <c:v>-59.226500000000009</c:v>
                </c:pt>
                <c:pt idx="26244">
                  <c:v>-59.224500000000006</c:v>
                </c:pt>
                <c:pt idx="26245">
                  <c:v>-59.222500000000004</c:v>
                </c:pt>
                <c:pt idx="26246">
                  <c:v>-59.220500000000008</c:v>
                </c:pt>
                <c:pt idx="26247">
                  <c:v>-59.218500000000006</c:v>
                </c:pt>
                <c:pt idx="26248">
                  <c:v>-59.216500000000003</c:v>
                </c:pt>
                <c:pt idx="26249">
                  <c:v>-59.214500000000008</c:v>
                </c:pt>
                <c:pt idx="26250">
                  <c:v>-59.212500000000006</c:v>
                </c:pt>
                <c:pt idx="26251">
                  <c:v>-59.210500000000003</c:v>
                </c:pt>
                <c:pt idx="26252">
                  <c:v>-59.208500000000008</c:v>
                </c:pt>
                <c:pt idx="26253">
                  <c:v>-59.206500000000005</c:v>
                </c:pt>
                <c:pt idx="26254">
                  <c:v>-59.204500000000003</c:v>
                </c:pt>
                <c:pt idx="26255">
                  <c:v>-59.202500000000008</c:v>
                </c:pt>
                <c:pt idx="26256">
                  <c:v>-59.200500000000005</c:v>
                </c:pt>
                <c:pt idx="26257">
                  <c:v>-59.198500000000003</c:v>
                </c:pt>
                <c:pt idx="26258">
                  <c:v>-59.196500000000007</c:v>
                </c:pt>
                <c:pt idx="26259">
                  <c:v>-59.194500000000005</c:v>
                </c:pt>
                <c:pt idx="26260">
                  <c:v>-59.192500000000003</c:v>
                </c:pt>
                <c:pt idx="26261">
                  <c:v>-59.190500000000007</c:v>
                </c:pt>
                <c:pt idx="26262">
                  <c:v>-59.188500000000005</c:v>
                </c:pt>
                <c:pt idx="26263">
                  <c:v>-59.186500000000002</c:v>
                </c:pt>
                <c:pt idx="26264">
                  <c:v>-59.184500000000007</c:v>
                </c:pt>
                <c:pt idx="26265">
                  <c:v>-59.182500000000005</c:v>
                </c:pt>
                <c:pt idx="26266">
                  <c:v>-59.180500000000009</c:v>
                </c:pt>
                <c:pt idx="26267">
                  <c:v>-59.178500000000007</c:v>
                </c:pt>
                <c:pt idx="26268">
                  <c:v>-59.176500000000004</c:v>
                </c:pt>
                <c:pt idx="26269">
                  <c:v>-59.174500000000009</c:v>
                </c:pt>
                <c:pt idx="26270">
                  <c:v>-59.172500000000007</c:v>
                </c:pt>
                <c:pt idx="26271">
                  <c:v>-59.170500000000004</c:v>
                </c:pt>
                <c:pt idx="26272">
                  <c:v>-59.168500000000009</c:v>
                </c:pt>
                <c:pt idx="26273">
                  <c:v>-59.166500000000006</c:v>
                </c:pt>
                <c:pt idx="26274">
                  <c:v>-59.164500000000004</c:v>
                </c:pt>
                <c:pt idx="26275">
                  <c:v>-59.162500000000009</c:v>
                </c:pt>
                <c:pt idx="26276">
                  <c:v>-59.160500000000006</c:v>
                </c:pt>
                <c:pt idx="26277">
                  <c:v>-59.158500000000004</c:v>
                </c:pt>
                <c:pt idx="26278">
                  <c:v>-59.156500000000008</c:v>
                </c:pt>
                <c:pt idx="26279">
                  <c:v>-59.154500000000006</c:v>
                </c:pt>
                <c:pt idx="26280">
                  <c:v>-59.152500000000003</c:v>
                </c:pt>
                <c:pt idx="26281">
                  <c:v>-59.150500000000008</c:v>
                </c:pt>
                <c:pt idx="26282">
                  <c:v>-59.148500000000006</c:v>
                </c:pt>
                <c:pt idx="26283">
                  <c:v>-59.146500000000003</c:v>
                </c:pt>
                <c:pt idx="26284">
                  <c:v>-59.144500000000008</c:v>
                </c:pt>
                <c:pt idx="26285">
                  <c:v>-59.142500000000005</c:v>
                </c:pt>
                <c:pt idx="26286">
                  <c:v>-59.140500000000003</c:v>
                </c:pt>
                <c:pt idx="26287">
                  <c:v>-59.138500000000008</c:v>
                </c:pt>
                <c:pt idx="26288">
                  <c:v>-59.136500000000005</c:v>
                </c:pt>
                <c:pt idx="26289">
                  <c:v>-59.134500000000003</c:v>
                </c:pt>
                <c:pt idx="26290">
                  <c:v>-59.132500000000007</c:v>
                </c:pt>
                <c:pt idx="26291">
                  <c:v>-59.130500000000005</c:v>
                </c:pt>
                <c:pt idx="26292">
                  <c:v>-59.128500000000003</c:v>
                </c:pt>
                <c:pt idx="26293">
                  <c:v>-59.126500000000007</c:v>
                </c:pt>
                <c:pt idx="26294">
                  <c:v>-59.124500000000005</c:v>
                </c:pt>
                <c:pt idx="26295">
                  <c:v>-59.122500000000002</c:v>
                </c:pt>
                <c:pt idx="26296">
                  <c:v>-59.120500000000007</c:v>
                </c:pt>
                <c:pt idx="26297">
                  <c:v>-59.118500000000004</c:v>
                </c:pt>
                <c:pt idx="26298">
                  <c:v>-59.116500000000009</c:v>
                </c:pt>
                <c:pt idx="26299">
                  <c:v>-59.114500000000007</c:v>
                </c:pt>
                <c:pt idx="26300">
                  <c:v>-59.112500000000004</c:v>
                </c:pt>
                <c:pt idx="26301">
                  <c:v>-59.110500000000009</c:v>
                </c:pt>
                <c:pt idx="26302">
                  <c:v>-59.108500000000006</c:v>
                </c:pt>
                <c:pt idx="26303">
                  <c:v>-59.106500000000004</c:v>
                </c:pt>
                <c:pt idx="26304">
                  <c:v>-59.104500000000009</c:v>
                </c:pt>
                <c:pt idx="26305">
                  <c:v>-59.102500000000006</c:v>
                </c:pt>
                <c:pt idx="26306">
                  <c:v>-59.100500000000004</c:v>
                </c:pt>
                <c:pt idx="26307">
                  <c:v>-59.098500000000008</c:v>
                </c:pt>
                <c:pt idx="26308">
                  <c:v>-59.096500000000006</c:v>
                </c:pt>
                <c:pt idx="26309">
                  <c:v>-59.094500000000004</c:v>
                </c:pt>
                <c:pt idx="26310">
                  <c:v>-59.092500000000008</c:v>
                </c:pt>
                <c:pt idx="26311">
                  <c:v>-59.090500000000006</c:v>
                </c:pt>
                <c:pt idx="26312">
                  <c:v>-59.088500000000003</c:v>
                </c:pt>
                <c:pt idx="26313">
                  <c:v>-59.086500000000008</c:v>
                </c:pt>
                <c:pt idx="26314">
                  <c:v>-59.084500000000006</c:v>
                </c:pt>
                <c:pt idx="26315">
                  <c:v>-59.082500000000003</c:v>
                </c:pt>
                <c:pt idx="26316">
                  <c:v>-59.080500000000008</c:v>
                </c:pt>
                <c:pt idx="26317">
                  <c:v>-59.078500000000005</c:v>
                </c:pt>
                <c:pt idx="26318">
                  <c:v>-59.076500000000003</c:v>
                </c:pt>
                <c:pt idx="26319">
                  <c:v>-59.074500000000008</c:v>
                </c:pt>
                <c:pt idx="26320">
                  <c:v>-59.072500000000005</c:v>
                </c:pt>
                <c:pt idx="26321">
                  <c:v>-59.070500000000003</c:v>
                </c:pt>
                <c:pt idx="26322">
                  <c:v>-59.068500000000007</c:v>
                </c:pt>
                <c:pt idx="26323">
                  <c:v>-59.066500000000005</c:v>
                </c:pt>
                <c:pt idx="26324">
                  <c:v>-59.064500000000002</c:v>
                </c:pt>
                <c:pt idx="26325">
                  <c:v>-59.062500000000007</c:v>
                </c:pt>
                <c:pt idx="26326">
                  <c:v>-59.060500000000005</c:v>
                </c:pt>
                <c:pt idx="26327">
                  <c:v>-59.058500000000002</c:v>
                </c:pt>
                <c:pt idx="26328">
                  <c:v>-59.056500000000007</c:v>
                </c:pt>
                <c:pt idx="26329">
                  <c:v>-59.054500000000004</c:v>
                </c:pt>
                <c:pt idx="26330">
                  <c:v>-59.052500000000009</c:v>
                </c:pt>
                <c:pt idx="26331">
                  <c:v>-59.050500000000007</c:v>
                </c:pt>
                <c:pt idx="26332">
                  <c:v>-59.048500000000004</c:v>
                </c:pt>
                <c:pt idx="26333">
                  <c:v>-59.046500000000009</c:v>
                </c:pt>
                <c:pt idx="26334">
                  <c:v>-59.044500000000006</c:v>
                </c:pt>
                <c:pt idx="26335">
                  <c:v>-59.042500000000004</c:v>
                </c:pt>
                <c:pt idx="26336">
                  <c:v>-59.040500000000009</c:v>
                </c:pt>
                <c:pt idx="26337">
                  <c:v>-59.038500000000006</c:v>
                </c:pt>
                <c:pt idx="26338">
                  <c:v>-59.036500000000004</c:v>
                </c:pt>
                <c:pt idx="26339">
                  <c:v>-59.034500000000008</c:v>
                </c:pt>
                <c:pt idx="26340">
                  <c:v>-59.032500000000006</c:v>
                </c:pt>
                <c:pt idx="26341">
                  <c:v>-59.030500000000004</c:v>
                </c:pt>
                <c:pt idx="26342">
                  <c:v>-59.028500000000008</c:v>
                </c:pt>
                <c:pt idx="26343">
                  <c:v>-59.026500000000006</c:v>
                </c:pt>
                <c:pt idx="26344">
                  <c:v>-59.024500000000003</c:v>
                </c:pt>
                <c:pt idx="26345">
                  <c:v>-59.022500000000008</c:v>
                </c:pt>
                <c:pt idx="26346">
                  <c:v>-59.020500000000006</c:v>
                </c:pt>
                <c:pt idx="26347">
                  <c:v>-59.018500000000003</c:v>
                </c:pt>
                <c:pt idx="26348">
                  <c:v>-59.016500000000008</c:v>
                </c:pt>
                <c:pt idx="26349">
                  <c:v>-59.014500000000005</c:v>
                </c:pt>
                <c:pt idx="26350">
                  <c:v>-59.012500000000003</c:v>
                </c:pt>
                <c:pt idx="26351">
                  <c:v>-59.010500000000008</c:v>
                </c:pt>
                <c:pt idx="26352">
                  <c:v>-59.008500000000005</c:v>
                </c:pt>
                <c:pt idx="26353">
                  <c:v>-59.006500000000003</c:v>
                </c:pt>
                <c:pt idx="26354">
                  <c:v>-59.004500000000007</c:v>
                </c:pt>
                <c:pt idx="26355">
                  <c:v>-59.002500000000005</c:v>
                </c:pt>
                <c:pt idx="26356">
                  <c:v>-59.000500000000002</c:v>
                </c:pt>
                <c:pt idx="26357">
                  <c:v>-58.998500000000007</c:v>
                </c:pt>
                <c:pt idx="26358">
                  <c:v>-58.996500000000005</c:v>
                </c:pt>
                <c:pt idx="26359">
                  <c:v>-58.994500000000002</c:v>
                </c:pt>
                <c:pt idx="26360">
                  <c:v>-58.992500000000007</c:v>
                </c:pt>
                <c:pt idx="26361">
                  <c:v>-58.990500000000004</c:v>
                </c:pt>
                <c:pt idx="26362">
                  <c:v>-58.988500000000009</c:v>
                </c:pt>
                <c:pt idx="26363">
                  <c:v>-58.986500000000007</c:v>
                </c:pt>
                <c:pt idx="26364">
                  <c:v>-58.984500000000004</c:v>
                </c:pt>
                <c:pt idx="26365">
                  <c:v>-58.982500000000009</c:v>
                </c:pt>
                <c:pt idx="26366">
                  <c:v>-58.980500000000006</c:v>
                </c:pt>
                <c:pt idx="26367">
                  <c:v>-58.978500000000004</c:v>
                </c:pt>
                <c:pt idx="26368">
                  <c:v>-58.976500000000009</c:v>
                </c:pt>
                <c:pt idx="26369">
                  <c:v>-58.974500000000006</c:v>
                </c:pt>
                <c:pt idx="26370">
                  <c:v>-58.972500000000004</c:v>
                </c:pt>
                <c:pt idx="26371">
                  <c:v>-58.970500000000008</c:v>
                </c:pt>
                <c:pt idx="26372">
                  <c:v>-58.968500000000006</c:v>
                </c:pt>
                <c:pt idx="26373">
                  <c:v>-58.966500000000003</c:v>
                </c:pt>
                <c:pt idx="26374">
                  <c:v>-58.964500000000008</c:v>
                </c:pt>
                <c:pt idx="26375">
                  <c:v>-58.962500000000006</c:v>
                </c:pt>
                <c:pt idx="26376">
                  <c:v>-58.960500000000003</c:v>
                </c:pt>
                <c:pt idx="26377">
                  <c:v>-58.958500000000008</c:v>
                </c:pt>
                <c:pt idx="26378">
                  <c:v>-58.956500000000005</c:v>
                </c:pt>
                <c:pt idx="26379">
                  <c:v>-58.954500000000003</c:v>
                </c:pt>
                <c:pt idx="26380">
                  <c:v>-58.952500000000008</c:v>
                </c:pt>
                <c:pt idx="26381">
                  <c:v>-58.950500000000005</c:v>
                </c:pt>
                <c:pt idx="26382">
                  <c:v>-58.948500000000003</c:v>
                </c:pt>
                <c:pt idx="26383">
                  <c:v>-58.946500000000007</c:v>
                </c:pt>
                <c:pt idx="26384">
                  <c:v>-58.944500000000005</c:v>
                </c:pt>
                <c:pt idx="26385">
                  <c:v>-58.942500000000003</c:v>
                </c:pt>
                <c:pt idx="26386">
                  <c:v>-58.940500000000007</c:v>
                </c:pt>
                <c:pt idx="26387">
                  <c:v>-58.938500000000005</c:v>
                </c:pt>
                <c:pt idx="26388">
                  <c:v>-58.936500000000002</c:v>
                </c:pt>
                <c:pt idx="26389">
                  <c:v>-58.934500000000007</c:v>
                </c:pt>
                <c:pt idx="26390">
                  <c:v>-58.932500000000005</c:v>
                </c:pt>
                <c:pt idx="26391">
                  <c:v>-58.930500000000009</c:v>
                </c:pt>
                <c:pt idx="26392">
                  <c:v>-58.928500000000007</c:v>
                </c:pt>
                <c:pt idx="26393">
                  <c:v>-58.926500000000004</c:v>
                </c:pt>
                <c:pt idx="26394">
                  <c:v>-58.924500000000009</c:v>
                </c:pt>
                <c:pt idx="26395">
                  <c:v>-58.922500000000007</c:v>
                </c:pt>
                <c:pt idx="26396">
                  <c:v>-58.920500000000004</c:v>
                </c:pt>
                <c:pt idx="26397">
                  <c:v>-58.918500000000009</c:v>
                </c:pt>
                <c:pt idx="26398">
                  <c:v>-58.916500000000006</c:v>
                </c:pt>
                <c:pt idx="26399">
                  <c:v>-58.914500000000004</c:v>
                </c:pt>
                <c:pt idx="26400">
                  <c:v>-58.912500000000009</c:v>
                </c:pt>
                <c:pt idx="26401">
                  <c:v>-58.910500000000006</c:v>
                </c:pt>
                <c:pt idx="26402">
                  <c:v>-58.908500000000004</c:v>
                </c:pt>
                <c:pt idx="26403">
                  <c:v>-58.906500000000008</c:v>
                </c:pt>
                <c:pt idx="26404">
                  <c:v>-58.904500000000006</c:v>
                </c:pt>
                <c:pt idx="26405">
                  <c:v>-58.902500000000003</c:v>
                </c:pt>
                <c:pt idx="26406">
                  <c:v>-58.900500000000008</c:v>
                </c:pt>
                <c:pt idx="26407">
                  <c:v>-58.898500000000006</c:v>
                </c:pt>
                <c:pt idx="26408">
                  <c:v>-58.896500000000003</c:v>
                </c:pt>
                <c:pt idx="26409">
                  <c:v>-58.894500000000008</c:v>
                </c:pt>
                <c:pt idx="26410">
                  <c:v>-58.892500000000005</c:v>
                </c:pt>
                <c:pt idx="26411">
                  <c:v>-58.890500000000003</c:v>
                </c:pt>
                <c:pt idx="26412">
                  <c:v>-58.888500000000008</c:v>
                </c:pt>
                <c:pt idx="26413">
                  <c:v>-58.886500000000005</c:v>
                </c:pt>
                <c:pt idx="26414">
                  <c:v>-58.884500000000003</c:v>
                </c:pt>
                <c:pt idx="26415">
                  <c:v>-58.882500000000007</c:v>
                </c:pt>
                <c:pt idx="26416">
                  <c:v>-58.880500000000005</c:v>
                </c:pt>
                <c:pt idx="26417">
                  <c:v>-58.878500000000003</c:v>
                </c:pt>
                <c:pt idx="26418">
                  <c:v>-58.876500000000007</c:v>
                </c:pt>
                <c:pt idx="26419">
                  <c:v>-58.874500000000005</c:v>
                </c:pt>
                <c:pt idx="26420">
                  <c:v>-58.872500000000002</c:v>
                </c:pt>
                <c:pt idx="26421">
                  <c:v>-58.870500000000007</c:v>
                </c:pt>
                <c:pt idx="26422">
                  <c:v>-58.868500000000004</c:v>
                </c:pt>
                <c:pt idx="26423">
                  <c:v>-58.866500000000009</c:v>
                </c:pt>
                <c:pt idx="26424">
                  <c:v>-58.864500000000007</c:v>
                </c:pt>
                <c:pt idx="26425">
                  <c:v>-58.862500000000004</c:v>
                </c:pt>
                <c:pt idx="26426">
                  <c:v>-58.860500000000009</c:v>
                </c:pt>
                <c:pt idx="26427">
                  <c:v>-58.858500000000006</c:v>
                </c:pt>
                <c:pt idx="26428">
                  <c:v>-58.856500000000004</c:v>
                </c:pt>
                <c:pt idx="26429">
                  <c:v>-58.854500000000009</c:v>
                </c:pt>
                <c:pt idx="26430">
                  <c:v>-58.852500000000006</c:v>
                </c:pt>
                <c:pt idx="26431">
                  <c:v>-58.850500000000004</c:v>
                </c:pt>
                <c:pt idx="26432">
                  <c:v>-58.848500000000008</c:v>
                </c:pt>
                <c:pt idx="26433">
                  <c:v>-58.846500000000006</c:v>
                </c:pt>
                <c:pt idx="26434">
                  <c:v>-58.844500000000004</c:v>
                </c:pt>
                <c:pt idx="26435">
                  <c:v>-58.842500000000008</c:v>
                </c:pt>
                <c:pt idx="26436">
                  <c:v>-58.840500000000006</c:v>
                </c:pt>
                <c:pt idx="26437">
                  <c:v>-58.838500000000003</c:v>
                </c:pt>
                <c:pt idx="26438">
                  <c:v>-58.836500000000008</c:v>
                </c:pt>
                <c:pt idx="26439">
                  <c:v>-58.834500000000006</c:v>
                </c:pt>
                <c:pt idx="26440">
                  <c:v>-58.832500000000003</c:v>
                </c:pt>
                <c:pt idx="26441">
                  <c:v>-58.830500000000008</c:v>
                </c:pt>
                <c:pt idx="26442">
                  <c:v>-58.828500000000005</c:v>
                </c:pt>
                <c:pt idx="26443">
                  <c:v>-58.826500000000003</c:v>
                </c:pt>
                <c:pt idx="26444">
                  <c:v>-58.824500000000008</c:v>
                </c:pt>
                <c:pt idx="26445">
                  <c:v>-58.822500000000005</c:v>
                </c:pt>
                <c:pt idx="26446">
                  <c:v>-58.820500000000003</c:v>
                </c:pt>
                <c:pt idx="26447">
                  <c:v>-58.818500000000007</c:v>
                </c:pt>
                <c:pt idx="26448">
                  <c:v>-58.816500000000005</c:v>
                </c:pt>
                <c:pt idx="26449">
                  <c:v>-58.814500000000002</c:v>
                </c:pt>
                <c:pt idx="26450">
                  <c:v>-58.812500000000007</c:v>
                </c:pt>
                <c:pt idx="26451">
                  <c:v>-58.810500000000005</c:v>
                </c:pt>
                <c:pt idx="26452">
                  <c:v>-58.808500000000002</c:v>
                </c:pt>
                <c:pt idx="26453">
                  <c:v>-58.806500000000007</c:v>
                </c:pt>
                <c:pt idx="26454">
                  <c:v>-58.804500000000004</c:v>
                </c:pt>
                <c:pt idx="26455">
                  <c:v>-58.802500000000009</c:v>
                </c:pt>
                <c:pt idx="26456">
                  <c:v>-58.800500000000007</c:v>
                </c:pt>
                <c:pt idx="26457">
                  <c:v>-58.798500000000004</c:v>
                </c:pt>
                <c:pt idx="26458">
                  <c:v>-58.796500000000009</c:v>
                </c:pt>
                <c:pt idx="26459">
                  <c:v>-58.794500000000006</c:v>
                </c:pt>
                <c:pt idx="26460">
                  <c:v>-58.792500000000004</c:v>
                </c:pt>
                <c:pt idx="26461">
                  <c:v>-58.790500000000009</c:v>
                </c:pt>
                <c:pt idx="26462">
                  <c:v>-58.788500000000006</c:v>
                </c:pt>
                <c:pt idx="26463">
                  <c:v>-58.786500000000004</c:v>
                </c:pt>
                <c:pt idx="26464">
                  <c:v>-58.784500000000008</c:v>
                </c:pt>
                <c:pt idx="26465">
                  <c:v>-58.782500000000006</c:v>
                </c:pt>
                <c:pt idx="26466">
                  <c:v>-58.780500000000004</c:v>
                </c:pt>
                <c:pt idx="26467">
                  <c:v>-58.778500000000008</c:v>
                </c:pt>
                <c:pt idx="26468">
                  <c:v>-58.776500000000006</c:v>
                </c:pt>
                <c:pt idx="26469">
                  <c:v>-58.774500000000003</c:v>
                </c:pt>
                <c:pt idx="26470">
                  <c:v>-58.772500000000008</c:v>
                </c:pt>
                <c:pt idx="26471">
                  <c:v>-58.770500000000006</c:v>
                </c:pt>
                <c:pt idx="26472">
                  <c:v>-58.768500000000003</c:v>
                </c:pt>
                <c:pt idx="26473">
                  <c:v>-58.766500000000008</c:v>
                </c:pt>
                <c:pt idx="26474">
                  <c:v>-58.764500000000005</c:v>
                </c:pt>
                <c:pt idx="26475">
                  <c:v>-58.762500000000003</c:v>
                </c:pt>
                <c:pt idx="26476">
                  <c:v>-58.760500000000008</c:v>
                </c:pt>
                <c:pt idx="26477">
                  <c:v>-58.758500000000005</c:v>
                </c:pt>
                <c:pt idx="26478">
                  <c:v>-58.756500000000003</c:v>
                </c:pt>
                <c:pt idx="26479">
                  <c:v>-58.754500000000007</c:v>
                </c:pt>
                <c:pt idx="26480">
                  <c:v>-58.752500000000005</c:v>
                </c:pt>
                <c:pt idx="26481">
                  <c:v>-58.750500000000002</c:v>
                </c:pt>
                <c:pt idx="26482">
                  <c:v>-58.748500000000007</c:v>
                </c:pt>
                <c:pt idx="26483">
                  <c:v>-58.746500000000005</c:v>
                </c:pt>
                <c:pt idx="26484">
                  <c:v>-58.744500000000002</c:v>
                </c:pt>
                <c:pt idx="26485">
                  <c:v>-58.742500000000007</c:v>
                </c:pt>
                <c:pt idx="26486">
                  <c:v>-58.740500000000004</c:v>
                </c:pt>
                <c:pt idx="26487">
                  <c:v>-58.738500000000009</c:v>
                </c:pt>
                <c:pt idx="26488">
                  <c:v>-58.736500000000007</c:v>
                </c:pt>
                <c:pt idx="26489">
                  <c:v>-58.734500000000004</c:v>
                </c:pt>
                <c:pt idx="26490">
                  <c:v>-58.732500000000009</c:v>
                </c:pt>
                <c:pt idx="26491">
                  <c:v>-58.730500000000006</c:v>
                </c:pt>
                <c:pt idx="26492">
                  <c:v>-58.728500000000004</c:v>
                </c:pt>
                <c:pt idx="26493">
                  <c:v>-58.726500000000009</c:v>
                </c:pt>
                <c:pt idx="26494">
                  <c:v>-58.724500000000006</c:v>
                </c:pt>
                <c:pt idx="26495">
                  <c:v>-58.722500000000004</c:v>
                </c:pt>
                <c:pt idx="26496">
                  <c:v>-58.720500000000008</c:v>
                </c:pt>
                <c:pt idx="26497">
                  <c:v>-58.718500000000006</c:v>
                </c:pt>
                <c:pt idx="26498">
                  <c:v>-58.716500000000003</c:v>
                </c:pt>
                <c:pt idx="26499">
                  <c:v>-58.714500000000008</c:v>
                </c:pt>
                <c:pt idx="26500">
                  <c:v>-58.712500000000006</c:v>
                </c:pt>
                <c:pt idx="26501">
                  <c:v>-58.710500000000003</c:v>
                </c:pt>
                <c:pt idx="26502">
                  <c:v>-58.708500000000008</c:v>
                </c:pt>
                <c:pt idx="26503">
                  <c:v>-58.706500000000005</c:v>
                </c:pt>
                <c:pt idx="26504">
                  <c:v>-58.704500000000003</c:v>
                </c:pt>
                <c:pt idx="26505">
                  <c:v>-58.702500000000008</c:v>
                </c:pt>
                <c:pt idx="26506">
                  <c:v>-58.700500000000005</c:v>
                </c:pt>
                <c:pt idx="26507">
                  <c:v>-58.698500000000003</c:v>
                </c:pt>
                <c:pt idx="26508">
                  <c:v>-58.696500000000007</c:v>
                </c:pt>
                <c:pt idx="26509">
                  <c:v>-58.694500000000005</c:v>
                </c:pt>
                <c:pt idx="26510">
                  <c:v>-58.692500000000003</c:v>
                </c:pt>
                <c:pt idx="26511">
                  <c:v>-58.690500000000007</c:v>
                </c:pt>
                <c:pt idx="26512">
                  <c:v>-58.688500000000005</c:v>
                </c:pt>
                <c:pt idx="26513">
                  <c:v>-58.686500000000002</c:v>
                </c:pt>
                <c:pt idx="26514">
                  <c:v>-58.684500000000007</c:v>
                </c:pt>
                <c:pt idx="26515">
                  <c:v>-58.682500000000005</c:v>
                </c:pt>
                <c:pt idx="26516">
                  <c:v>-58.680500000000009</c:v>
                </c:pt>
                <c:pt idx="26517">
                  <c:v>-58.678500000000007</c:v>
                </c:pt>
                <c:pt idx="26518">
                  <c:v>-58.676500000000004</c:v>
                </c:pt>
                <c:pt idx="26519">
                  <c:v>-58.674500000000009</c:v>
                </c:pt>
                <c:pt idx="26520">
                  <c:v>-58.672500000000007</c:v>
                </c:pt>
                <c:pt idx="26521">
                  <c:v>-58.670500000000004</c:v>
                </c:pt>
                <c:pt idx="26522">
                  <c:v>-58.668500000000009</c:v>
                </c:pt>
                <c:pt idx="26523">
                  <c:v>-58.666500000000006</c:v>
                </c:pt>
                <c:pt idx="26524">
                  <c:v>-58.664500000000004</c:v>
                </c:pt>
                <c:pt idx="26525">
                  <c:v>-58.662500000000009</c:v>
                </c:pt>
                <c:pt idx="26526">
                  <c:v>-58.660500000000006</c:v>
                </c:pt>
                <c:pt idx="26527">
                  <c:v>-58.658500000000004</c:v>
                </c:pt>
                <c:pt idx="26528">
                  <c:v>-58.656500000000008</c:v>
                </c:pt>
                <c:pt idx="26529">
                  <c:v>-58.654500000000006</c:v>
                </c:pt>
                <c:pt idx="26530">
                  <c:v>-58.652500000000003</c:v>
                </c:pt>
                <c:pt idx="26531">
                  <c:v>-58.650500000000008</c:v>
                </c:pt>
                <c:pt idx="26532">
                  <c:v>-58.648500000000006</c:v>
                </c:pt>
                <c:pt idx="26533">
                  <c:v>-58.646500000000003</c:v>
                </c:pt>
                <c:pt idx="26534">
                  <c:v>-58.644500000000008</c:v>
                </c:pt>
                <c:pt idx="26535">
                  <c:v>-58.642500000000005</c:v>
                </c:pt>
                <c:pt idx="26536">
                  <c:v>-58.640500000000003</c:v>
                </c:pt>
                <c:pt idx="26537">
                  <c:v>-58.638500000000008</c:v>
                </c:pt>
                <c:pt idx="26538">
                  <c:v>-58.636500000000005</c:v>
                </c:pt>
                <c:pt idx="26539">
                  <c:v>-58.634500000000003</c:v>
                </c:pt>
                <c:pt idx="26540">
                  <c:v>-58.632500000000007</c:v>
                </c:pt>
                <c:pt idx="26541">
                  <c:v>-58.630500000000005</c:v>
                </c:pt>
                <c:pt idx="26542">
                  <c:v>-58.628500000000003</c:v>
                </c:pt>
                <c:pt idx="26543">
                  <c:v>-58.626500000000007</c:v>
                </c:pt>
                <c:pt idx="26544">
                  <c:v>-58.624500000000005</c:v>
                </c:pt>
                <c:pt idx="26545">
                  <c:v>-58.622500000000002</c:v>
                </c:pt>
                <c:pt idx="26546">
                  <c:v>-58.620500000000007</c:v>
                </c:pt>
                <c:pt idx="26547">
                  <c:v>-58.618500000000004</c:v>
                </c:pt>
                <c:pt idx="26548">
                  <c:v>-58.616500000000009</c:v>
                </c:pt>
                <c:pt idx="26549">
                  <c:v>-58.614500000000007</c:v>
                </c:pt>
                <c:pt idx="26550">
                  <c:v>-58.612500000000004</c:v>
                </c:pt>
                <c:pt idx="26551">
                  <c:v>-58.610500000000009</c:v>
                </c:pt>
                <c:pt idx="26552">
                  <c:v>-58.608500000000006</c:v>
                </c:pt>
                <c:pt idx="26553">
                  <c:v>-58.606500000000004</c:v>
                </c:pt>
                <c:pt idx="26554">
                  <c:v>-58.604500000000009</c:v>
                </c:pt>
                <c:pt idx="26555">
                  <c:v>-58.602500000000006</c:v>
                </c:pt>
                <c:pt idx="26556">
                  <c:v>-58.600500000000004</c:v>
                </c:pt>
                <c:pt idx="26557">
                  <c:v>-58.598500000000008</c:v>
                </c:pt>
                <c:pt idx="26558">
                  <c:v>-58.596500000000006</c:v>
                </c:pt>
                <c:pt idx="26559">
                  <c:v>-58.594500000000004</c:v>
                </c:pt>
                <c:pt idx="26560">
                  <c:v>-58.592500000000008</c:v>
                </c:pt>
                <c:pt idx="26561">
                  <c:v>-58.590500000000006</c:v>
                </c:pt>
                <c:pt idx="26562">
                  <c:v>-58.588500000000003</c:v>
                </c:pt>
                <c:pt idx="26563">
                  <c:v>-58.586500000000008</c:v>
                </c:pt>
                <c:pt idx="26564">
                  <c:v>-58.584500000000006</c:v>
                </c:pt>
                <c:pt idx="26565">
                  <c:v>-58.582500000000003</c:v>
                </c:pt>
                <c:pt idx="26566">
                  <c:v>-58.580500000000008</c:v>
                </c:pt>
                <c:pt idx="26567">
                  <c:v>-58.578500000000005</c:v>
                </c:pt>
                <c:pt idx="26568">
                  <c:v>-58.576500000000003</c:v>
                </c:pt>
                <c:pt idx="26569">
                  <c:v>-58.574500000000008</c:v>
                </c:pt>
                <c:pt idx="26570">
                  <c:v>-58.572500000000005</c:v>
                </c:pt>
                <c:pt idx="26571">
                  <c:v>-58.570500000000003</c:v>
                </c:pt>
                <c:pt idx="26572">
                  <c:v>-58.568500000000007</c:v>
                </c:pt>
                <c:pt idx="26573">
                  <c:v>-58.566500000000005</c:v>
                </c:pt>
                <c:pt idx="26574">
                  <c:v>-58.564500000000002</c:v>
                </c:pt>
                <c:pt idx="26575">
                  <c:v>-58.562500000000007</c:v>
                </c:pt>
                <c:pt idx="26576">
                  <c:v>-58.560500000000005</c:v>
                </c:pt>
                <c:pt idx="26577">
                  <c:v>-58.558500000000002</c:v>
                </c:pt>
                <c:pt idx="26578">
                  <c:v>-58.556500000000007</c:v>
                </c:pt>
                <c:pt idx="26579">
                  <c:v>-58.554500000000004</c:v>
                </c:pt>
                <c:pt idx="26580">
                  <c:v>-58.552500000000009</c:v>
                </c:pt>
                <c:pt idx="26581">
                  <c:v>-58.550500000000007</c:v>
                </c:pt>
                <c:pt idx="26582">
                  <c:v>-58.548500000000004</c:v>
                </c:pt>
                <c:pt idx="26583">
                  <c:v>-58.546500000000009</c:v>
                </c:pt>
                <c:pt idx="26584">
                  <c:v>-58.544500000000006</c:v>
                </c:pt>
                <c:pt idx="26585">
                  <c:v>-58.542500000000004</c:v>
                </c:pt>
                <c:pt idx="26586">
                  <c:v>-58.540500000000009</c:v>
                </c:pt>
                <c:pt idx="26587">
                  <c:v>-58.538500000000006</c:v>
                </c:pt>
                <c:pt idx="26588">
                  <c:v>-58.536500000000004</c:v>
                </c:pt>
                <c:pt idx="26589">
                  <c:v>-58.534500000000008</c:v>
                </c:pt>
                <c:pt idx="26590">
                  <c:v>-58.532500000000006</c:v>
                </c:pt>
                <c:pt idx="26591">
                  <c:v>-58.530500000000004</c:v>
                </c:pt>
                <c:pt idx="26592">
                  <c:v>-58.528500000000008</c:v>
                </c:pt>
                <c:pt idx="26593">
                  <c:v>-58.526500000000006</c:v>
                </c:pt>
                <c:pt idx="26594">
                  <c:v>-58.524500000000003</c:v>
                </c:pt>
                <c:pt idx="26595">
                  <c:v>-58.522500000000008</c:v>
                </c:pt>
                <c:pt idx="26596">
                  <c:v>-58.520500000000006</c:v>
                </c:pt>
                <c:pt idx="26597">
                  <c:v>-58.518500000000003</c:v>
                </c:pt>
                <c:pt idx="26598">
                  <c:v>-58.516500000000008</c:v>
                </c:pt>
                <c:pt idx="26599">
                  <c:v>-58.514500000000005</c:v>
                </c:pt>
                <c:pt idx="26600">
                  <c:v>-58.512500000000003</c:v>
                </c:pt>
                <c:pt idx="26601">
                  <c:v>-58.510500000000008</c:v>
                </c:pt>
                <c:pt idx="26602">
                  <c:v>-58.508500000000005</c:v>
                </c:pt>
                <c:pt idx="26603">
                  <c:v>-58.506500000000003</c:v>
                </c:pt>
                <c:pt idx="26604">
                  <c:v>-58.504500000000007</c:v>
                </c:pt>
                <c:pt idx="26605">
                  <c:v>-58.502500000000005</c:v>
                </c:pt>
                <c:pt idx="26606">
                  <c:v>-58.500500000000002</c:v>
                </c:pt>
                <c:pt idx="26607">
                  <c:v>-58.498500000000007</c:v>
                </c:pt>
                <c:pt idx="26608">
                  <c:v>-58.496500000000005</c:v>
                </c:pt>
                <c:pt idx="26609">
                  <c:v>-58.494500000000002</c:v>
                </c:pt>
                <c:pt idx="26610">
                  <c:v>-58.492500000000007</c:v>
                </c:pt>
                <c:pt idx="26611">
                  <c:v>-58.490500000000004</c:v>
                </c:pt>
                <c:pt idx="26612">
                  <c:v>-58.488500000000009</c:v>
                </c:pt>
                <c:pt idx="26613">
                  <c:v>-58.486500000000007</c:v>
                </c:pt>
                <c:pt idx="26614">
                  <c:v>-58.484500000000004</c:v>
                </c:pt>
                <c:pt idx="26615">
                  <c:v>-58.482500000000009</c:v>
                </c:pt>
                <c:pt idx="26616">
                  <c:v>-58.480500000000006</c:v>
                </c:pt>
                <c:pt idx="26617">
                  <c:v>-58.478500000000004</c:v>
                </c:pt>
                <c:pt idx="26618">
                  <c:v>-58.476500000000009</c:v>
                </c:pt>
                <c:pt idx="26619">
                  <c:v>-58.474500000000006</c:v>
                </c:pt>
                <c:pt idx="26620">
                  <c:v>-58.472500000000004</c:v>
                </c:pt>
                <c:pt idx="26621">
                  <c:v>-58.470500000000008</c:v>
                </c:pt>
                <c:pt idx="26622">
                  <c:v>-58.468500000000006</c:v>
                </c:pt>
                <c:pt idx="26623">
                  <c:v>-58.466500000000003</c:v>
                </c:pt>
                <c:pt idx="26624">
                  <c:v>-58.464500000000008</c:v>
                </c:pt>
                <c:pt idx="26625">
                  <c:v>-58.462500000000006</c:v>
                </c:pt>
                <c:pt idx="26626">
                  <c:v>-58.460500000000003</c:v>
                </c:pt>
                <c:pt idx="26627">
                  <c:v>-58.458500000000008</c:v>
                </c:pt>
                <c:pt idx="26628">
                  <c:v>-58.456500000000005</c:v>
                </c:pt>
                <c:pt idx="26629">
                  <c:v>-58.454500000000003</c:v>
                </c:pt>
                <c:pt idx="26630">
                  <c:v>-58.452500000000008</c:v>
                </c:pt>
                <c:pt idx="26631">
                  <c:v>-58.450500000000005</c:v>
                </c:pt>
                <c:pt idx="26632">
                  <c:v>-58.448500000000003</c:v>
                </c:pt>
                <c:pt idx="26633">
                  <c:v>-58.446500000000007</c:v>
                </c:pt>
                <c:pt idx="26634">
                  <c:v>-58.444500000000005</c:v>
                </c:pt>
                <c:pt idx="26635">
                  <c:v>-58.442500000000003</c:v>
                </c:pt>
                <c:pt idx="26636">
                  <c:v>-58.440500000000007</c:v>
                </c:pt>
                <c:pt idx="26637">
                  <c:v>-58.438500000000005</c:v>
                </c:pt>
                <c:pt idx="26638">
                  <c:v>-58.436500000000002</c:v>
                </c:pt>
                <c:pt idx="26639">
                  <c:v>-58.434500000000007</c:v>
                </c:pt>
                <c:pt idx="26640">
                  <c:v>-58.432500000000005</c:v>
                </c:pt>
                <c:pt idx="26641">
                  <c:v>-58.430500000000009</c:v>
                </c:pt>
                <c:pt idx="26642">
                  <c:v>-58.428500000000007</c:v>
                </c:pt>
                <c:pt idx="26643">
                  <c:v>-58.426500000000004</c:v>
                </c:pt>
                <c:pt idx="26644">
                  <c:v>-58.424500000000009</c:v>
                </c:pt>
                <c:pt idx="26645">
                  <c:v>-58.422500000000007</c:v>
                </c:pt>
                <c:pt idx="26646">
                  <c:v>-58.420500000000004</c:v>
                </c:pt>
                <c:pt idx="26647">
                  <c:v>-58.418500000000009</c:v>
                </c:pt>
                <c:pt idx="26648">
                  <c:v>-58.416500000000006</c:v>
                </c:pt>
                <c:pt idx="26649">
                  <c:v>-58.414500000000004</c:v>
                </c:pt>
                <c:pt idx="26650">
                  <c:v>-58.412500000000009</c:v>
                </c:pt>
                <c:pt idx="26651">
                  <c:v>-58.410500000000006</c:v>
                </c:pt>
                <c:pt idx="26652">
                  <c:v>-58.408500000000004</c:v>
                </c:pt>
                <c:pt idx="26653">
                  <c:v>-58.406500000000008</c:v>
                </c:pt>
                <c:pt idx="26654">
                  <c:v>-58.404500000000006</c:v>
                </c:pt>
                <c:pt idx="26655">
                  <c:v>-58.402500000000003</c:v>
                </c:pt>
                <c:pt idx="26656">
                  <c:v>-58.400500000000008</c:v>
                </c:pt>
                <c:pt idx="26657">
                  <c:v>-58.398500000000006</c:v>
                </c:pt>
                <c:pt idx="26658">
                  <c:v>-58.396500000000003</c:v>
                </c:pt>
                <c:pt idx="26659">
                  <c:v>-58.394500000000008</c:v>
                </c:pt>
                <c:pt idx="26660">
                  <c:v>-58.392500000000005</c:v>
                </c:pt>
                <c:pt idx="26661">
                  <c:v>-58.390500000000003</c:v>
                </c:pt>
                <c:pt idx="26662">
                  <c:v>-58.388500000000008</c:v>
                </c:pt>
                <c:pt idx="26663">
                  <c:v>-58.386500000000005</c:v>
                </c:pt>
                <c:pt idx="26664">
                  <c:v>-58.384500000000003</c:v>
                </c:pt>
                <c:pt idx="26665">
                  <c:v>-58.382500000000007</c:v>
                </c:pt>
                <c:pt idx="26666">
                  <c:v>-58.380500000000005</c:v>
                </c:pt>
                <c:pt idx="26667">
                  <c:v>-58.378500000000003</c:v>
                </c:pt>
                <c:pt idx="26668">
                  <c:v>-58.376500000000007</c:v>
                </c:pt>
                <c:pt idx="26669">
                  <c:v>-58.374500000000005</c:v>
                </c:pt>
                <c:pt idx="26670">
                  <c:v>-58.372500000000002</c:v>
                </c:pt>
                <c:pt idx="26671">
                  <c:v>-58.370500000000007</c:v>
                </c:pt>
                <c:pt idx="26672">
                  <c:v>-58.368500000000004</c:v>
                </c:pt>
                <c:pt idx="26673">
                  <c:v>-58.366500000000009</c:v>
                </c:pt>
                <c:pt idx="26674">
                  <c:v>-58.364500000000007</c:v>
                </c:pt>
                <c:pt idx="26675">
                  <c:v>-58.362500000000004</c:v>
                </c:pt>
                <c:pt idx="26676">
                  <c:v>-58.360500000000009</c:v>
                </c:pt>
                <c:pt idx="26677">
                  <c:v>-58.358500000000006</c:v>
                </c:pt>
                <c:pt idx="26678">
                  <c:v>-58.356500000000004</c:v>
                </c:pt>
                <c:pt idx="26679">
                  <c:v>-58.354500000000009</c:v>
                </c:pt>
                <c:pt idx="26680">
                  <c:v>-58.352500000000006</c:v>
                </c:pt>
                <c:pt idx="26681">
                  <c:v>-58.350500000000004</c:v>
                </c:pt>
                <c:pt idx="26682">
                  <c:v>-58.348500000000008</c:v>
                </c:pt>
                <c:pt idx="26683">
                  <c:v>-58.346500000000006</c:v>
                </c:pt>
                <c:pt idx="26684">
                  <c:v>-58.344500000000004</c:v>
                </c:pt>
                <c:pt idx="26685">
                  <c:v>-58.342500000000008</c:v>
                </c:pt>
                <c:pt idx="26686">
                  <c:v>-58.340500000000006</c:v>
                </c:pt>
                <c:pt idx="26687">
                  <c:v>-58.338500000000003</c:v>
                </c:pt>
                <c:pt idx="26688">
                  <c:v>-58.336500000000008</c:v>
                </c:pt>
                <c:pt idx="26689">
                  <c:v>-58.334500000000006</c:v>
                </c:pt>
                <c:pt idx="26690">
                  <c:v>-58.332500000000003</c:v>
                </c:pt>
                <c:pt idx="26691">
                  <c:v>-58.330500000000008</c:v>
                </c:pt>
                <c:pt idx="26692">
                  <c:v>-58.328500000000005</c:v>
                </c:pt>
                <c:pt idx="26693">
                  <c:v>-58.326500000000003</c:v>
                </c:pt>
                <c:pt idx="26694">
                  <c:v>-58.324500000000008</c:v>
                </c:pt>
                <c:pt idx="26695">
                  <c:v>-58.322500000000005</c:v>
                </c:pt>
                <c:pt idx="26696">
                  <c:v>-58.320500000000003</c:v>
                </c:pt>
                <c:pt idx="26697">
                  <c:v>-58.318500000000007</c:v>
                </c:pt>
                <c:pt idx="26698">
                  <c:v>-58.316500000000005</c:v>
                </c:pt>
                <c:pt idx="26699">
                  <c:v>-58.314500000000002</c:v>
                </c:pt>
                <c:pt idx="26700">
                  <c:v>-58.312500000000007</c:v>
                </c:pt>
                <c:pt idx="26701">
                  <c:v>-58.310500000000005</c:v>
                </c:pt>
                <c:pt idx="26702">
                  <c:v>-58.308500000000002</c:v>
                </c:pt>
                <c:pt idx="26703">
                  <c:v>-58.306500000000007</c:v>
                </c:pt>
                <c:pt idx="26704">
                  <c:v>-58.304500000000004</c:v>
                </c:pt>
                <c:pt idx="26705">
                  <c:v>-58.302500000000009</c:v>
                </c:pt>
                <c:pt idx="26706">
                  <c:v>-58.300500000000007</c:v>
                </c:pt>
                <c:pt idx="26707">
                  <c:v>-58.298500000000004</c:v>
                </c:pt>
                <c:pt idx="26708">
                  <c:v>-58.296500000000009</c:v>
                </c:pt>
                <c:pt idx="26709">
                  <c:v>-58.294500000000006</c:v>
                </c:pt>
                <c:pt idx="26710">
                  <c:v>-58.292500000000004</c:v>
                </c:pt>
                <c:pt idx="26711">
                  <c:v>-58.290500000000009</c:v>
                </c:pt>
                <c:pt idx="26712">
                  <c:v>-58.288500000000006</c:v>
                </c:pt>
                <c:pt idx="26713">
                  <c:v>-58.286500000000004</c:v>
                </c:pt>
                <c:pt idx="26714">
                  <c:v>-58.284500000000008</c:v>
                </c:pt>
                <c:pt idx="26715">
                  <c:v>-58.282500000000006</c:v>
                </c:pt>
                <c:pt idx="26716">
                  <c:v>-58.280500000000004</c:v>
                </c:pt>
                <c:pt idx="26717">
                  <c:v>-58.278500000000008</c:v>
                </c:pt>
                <c:pt idx="26718">
                  <c:v>-58.276500000000006</c:v>
                </c:pt>
                <c:pt idx="26719">
                  <c:v>-58.274500000000003</c:v>
                </c:pt>
                <c:pt idx="26720">
                  <c:v>-58.272500000000008</c:v>
                </c:pt>
                <c:pt idx="26721">
                  <c:v>-58.270500000000006</c:v>
                </c:pt>
                <c:pt idx="26722">
                  <c:v>-58.268500000000003</c:v>
                </c:pt>
                <c:pt idx="26723">
                  <c:v>-58.266500000000008</c:v>
                </c:pt>
                <c:pt idx="26724">
                  <c:v>-58.264500000000005</c:v>
                </c:pt>
                <c:pt idx="26725">
                  <c:v>-58.262500000000003</c:v>
                </c:pt>
                <c:pt idx="26726">
                  <c:v>-58.260500000000008</c:v>
                </c:pt>
                <c:pt idx="26727">
                  <c:v>-58.258500000000005</c:v>
                </c:pt>
                <c:pt idx="26728">
                  <c:v>-58.256500000000003</c:v>
                </c:pt>
                <c:pt idx="26729">
                  <c:v>-58.254500000000007</c:v>
                </c:pt>
                <c:pt idx="26730">
                  <c:v>-58.252500000000005</c:v>
                </c:pt>
                <c:pt idx="26731">
                  <c:v>-58.250500000000002</c:v>
                </c:pt>
                <c:pt idx="26732">
                  <c:v>-58.248500000000007</c:v>
                </c:pt>
                <c:pt idx="26733">
                  <c:v>-58.246500000000005</c:v>
                </c:pt>
                <c:pt idx="26734">
                  <c:v>-58.244500000000002</c:v>
                </c:pt>
                <c:pt idx="26735">
                  <c:v>-58.242500000000007</c:v>
                </c:pt>
                <c:pt idx="26736">
                  <c:v>-58.240500000000004</c:v>
                </c:pt>
                <c:pt idx="26737">
                  <c:v>-58.238500000000009</c:v>
                </c:pt>
                <c:pt idx="26738">
                  <c:v>-58.236500000000007</c:v>
                </c:pt>
                <c:pt idx="26739">
                  <c:v>-58.234500000000004</c:v>
                </c:pt>
                <c:pt idx="26740">
                  <c:v>-58.232500000000009</c:v>
                </c:pt>
                <c:pt idx="26741">
                  <c:v>-58.230500000000006</c:v>
                </c:pt>
                <c:pt idx="26742">
                  <c:v>-58.228500000000004</c:v>
                </c:pt>
                <c:pt idx="26743">
                  <c:v>-58.226500000000009</c:v>
                </c:pt>
                <c:pt idx="26744">
                  <c:v>-58.224500000000006</c:v>
                </c:pt>
                <c:pt idx="26745">
                  <c:v>-58.222500000000004</c:v>
                </c:pt>
                <c:pt idx="26746">
                  <c:v>-58.220500000000008</c:v>
                </c:pt>
                <c:pt idx="26747">
                  <c:v>-58.218500000000006</c:v>
                </c:pt>
                <c:pt idx="26748">
                  <c:v>-58.216500000000003</c:v>
                </c:pt>
                <c:pt idx="26749">
                  <c:v>-58.214500000000008</c:v>
                </c:pt>
                <c:pt idx="26750">
                  <c:v>-58.212500000000006</c:v>
                </c:pt>
                <c:pt idx="26751">
                  <c:v>-58.210500000000003</c:v>
                </c:pt>
                <c:pt idx="26752">
                  <c:v>-58.208500000000008</c:v>
                </c:pt>
                <c:pt idx="26753">
                  <c:v>-58.206500000000005</c:v>
                </c:pt>
                <c:pt idx="26754">
                  <c:v>-58.204500000000003</c:v>
                </c:pt>
                <c:pt idx="26755">
                  <c:v>-58.202500000000008</c:v>
                </c:pt>
                <c:pt idx="26756">
                  <c:v>-58.200500000000005</c:v>
                </c:pt>
                <c:pt idx="26757">
                  <c:v>-58.198500000000003</c:v>
                </c:pt>
                <c:pt idx="26758">
                  <c:v>-58.196500000000007</c:v>
                </c:pt>
                <c:pt idx="26759">
                  <c:v>-58.194500000000005</c:v>
                </c:pt>
                <c:pt idx="26760">
                  <c:v>-58.192500000000003</c:v>
                </c:pt>
                <c:pt idx="26761">
                  <c:v>-58.190500000000007</c:v>
                </c:pt>
                <c:pt idx="26762">
                  <c:v>-58.188500000000005</c:v>
                </c:pt>
                <c:pt idx="26763">
                  <c:v>-58.186500000000002</c:v>
                </c:pt>
                <c:pt idx="26764">
                  <c:v>-58.184500000000007</c:v>
                </c:pt>
                <c:pt idx="26765">
                  <c:v>-58.182500000000005</c:v>
                </c:pt>
                <c:pt idx="26766">
                  <c:v>-58.180500000000009</c:v>
                </c:pt>
                <c:pt idx="26767">
                  <c:v>-58.178500000000007</c:v>
                </c:pt>
                <c:pt idx="26768">
                  <c:v>-58.176500000000004</c:v>
                </c:pt>
                <c:pt idx="26769">
                  <c:v>-58.174500000000009</c:v>
                </c:pt>
                <c:pt idx="26770">
                  <c:v>-58.172500000000007</c:v>
                </c:pt>
                <c:pt idx="26771">
                  <c:v>-58.170500000000004</c:v>
                </c:pt>
                <c:pt idx="26772">
                  <c:v>-58.168500000000009</c:v>
                </c:pt>
                <c:pt idx="26773">
                  <c:v>-58.166500000000006</c:v>
                </c:pt>
                <c:pt idx="26774">
                  <c:v>-58.164500000000004</c:v>
                </c:pt>
                <c:pt idx="26775">
                  <c:v>-58.162500000000009</c:v>
                </c:pt>
                <c:pt idx="26776">
                  <c:v>-58.160500000000006</c:v>
                </c:pt>
                <c:pt idx="26777">
                  <c:v>-58.158500000000004</c:v>
                </c:pt>
                <c:pt idx="26778">
                  <c:v>-58.156500000000008</c:v>
                </c:pt>
                <c:pt idx="26779">
                  <c:v>-58.154500000000006</c:v>
                </c:pt>
                <c:pt idx="26780">
                  <c:v>-58.152500000000003</c:v>
                </c:pt>
                <c:pt idx="26781">
                  <c:v>-58.150500000000008</c:v>
                </c:pt>
                <c:pt idx="26782">
                  <c:v>-58.148500000000006</c:v>
                </c:pt>
                <c:pt idx="26783">
                  <c:v>-58.146500000000003</c:v>
                </c:pt>
                <c:pt idx="26784">
                  <c:v>-58.144500000000008</c:v>
                </c:pt>
                <c:pt idx="26785">
                  <c:v>-58.142500000000005</c:v>
                </c:pt>
                <c:pt idx="26786">
                  <c:v>-58.140500000000003</c:v>
                </c:pt>
                <c:pt idx="26787">
                  <c:v>-58.138500000000008</c:v>
                </c:pt>
                <c:pt idx="26788">
                  <c:v>-58.136500000000005</c:v>
                </c:pt>
                <c:pt idx="26789">
                  <c:v>-58.134500000000003</c:v>
                </c:pt>
                <c:pt idx="26790">
                  <c:v>-58.132500000000007</c:v>
                </c:pt>
                <c:pt idx="26791">
                  <c:v>-58.130500000000005</c:v>
                </c:pt>
                <c:pt idx="26792">
                  <c:v>-58.128500000000003</c:v>
                </c:pt>
                <c:pt idx="26793">
                  <c:v>-58.126500000000007</c:v>
                </c:pt>
                <c:pt idx="26794">
                  <c:v>-58.124500000000005</c:v>
                </c:pt>
                <c:pt idx="26795">
                  <c:v>-58.122500000000002</c:v>
                </c:pt>
                <c:pt idx="26796">
                  <c:v>-58.120500000000007</c:v>
                </c:pt>
                <c:pt idx="26797">
                  <c:v>-58.118500000000004</c:v>
                </c:pt>
                <c:pt idx="26798">
                  <c:v>-58.116500000000009</c:v>
                </c:pt>
                <c:pt idx="26799">
                  <c:v>-58.114500000000007</c:v>
                </c:pt>
                <c:pt idx="26800">
                  <c:v>-58.112500000000004</c:v>
                </c:pt>
                <c:pt idx="26801">
                  <c:v>-58.110500000000009</c:v>
                </c:pt>
                <c:pt idx="26802">
                  <c:v>-58.108500000000006</c:v>
                </c:pt>
                <c:pt idx="26803">
                  <c:v>-58.106500000000004</c:v>
                </c:pt>
                <c:pt idx="26804">
                  <c:v>-58.104500000000009</c:v>
                </c:pt>
                <c:pt idx="26805">
                  <c:v>-58.102500000000006</c:v>
                </c:pt>
                <c:pt idx="26806">
                  <c:v>-58.100500000000004</c:v>
                </c:pt>
                <c:pt idx="26807">
                  <c:v>-58.098500000000008</c:v>
                </c:pt>
                <c:pt idx="26808">
                  <c:v>-58.096500000000006</c:v>
                </c:pt>
                <c:pt idx="26809">
                  <c:v>-58.094500000000004</c:v>
                </c:pt>
                <c:pt idx="26810">
                  <c:v>-58.092500000000008</c:v>
                </c:pt>
                <c:pt idx="26811">
                  <c:v>-58.090500000000006</c:v>
                </c:pt>
                <c:pt idx="26812">
                  <c:v>-58.088500000000003</c:v>
                </c:pt>
                <c:pt idx="26813">
                  <c:v>-58.086500000000008</c:v>
                </c:pt>
                <c:pt idx="26814">
                  <c:v>-58.084500000000006</c:v>
                </c:pt>
                <c:pt idx="26815">
                  <c:v>-58.082500000000003</c:v>
                </c:pt>
                <c:pt idx="26816">
                  <c:v>-58.080500000000008</c:v>
                </c:pt>
                <c:pt idx="26817">
                  <c:v>-58.078500000000005</c:v>
                </c:pt>
                <c:pt idx="26818">
                  <c:v>-58.076500000000003</c:v>
                </c:pt>
                <c:pt idx="26819">
                  <c:v>-58.074500000000008</c:v>
                </c:pt>
                <c:pt idx="26820">
                  <c:v>-58.072500000000005</c:v>
                </c:pt>
                <c:pt idx="26821">
                  <c:v>-58.070500000000003</c:v>
                </c:pt>
                <c:pt idx="26822">
                  <c:v>-58.068500000000007</c:v>
                </c:pt>
                <c:pt idx="26823">
                  <c:v>-58.066500000000005</c:v>
                </c:pt>
                <c:pt idx="26824">
                  <c:v>-58.064500000000002</c:v>
                </c:pt>
                <c:pt idx="26825">
                  <c:v>-58.062500000000007</c:v>
                </c:pt>
                <c:pt idx="26826">
                  <c:v>-58.060500000000005</c:v>
                </c:pt>
                <c:pt idx="26827">
                  <c:v>-58.058500000000002</c:v>
                </c:pt>
                <c:pt idx="26828">
                  <c:v>-58.056500000000007</c:v>
                </c:pt>
                <c:pt idx="26829">
                  <c:v>-58.054500000000004</c:v>
                </c:pt>
                <c:pt idx="26830">
                  <c:v>-58.052500000000009</c:v>
                </c:pt>
                <c:pt idx="26831">
                  <c:v>-58.050500000000007</c:v>
                </c:pt>
                <c:pt idx="26832">
                  <c:v>-58.048500000000004</c:v>
                </c:pt>
                <c:pt idx="26833">
                  <c:v>-58.046500000000009</c:v>
                </c:pt>
                <c:pt idx="26834">
                  <c:v>-58.044500000000006</c:v>
                </c:pt>
                <c:pt idx="26835">
                  <c:v>-58.042500000000004</c:v>
                </c:pt>
                <c:pt idx="26836">
                  <c:v>-58.040500000000009</c:v>
                </c:pt>
                <c:pt idx="26837">
                  <c:v>-58.038500000000006</c:v>
                </c:pt>
                <c:pt idx="26838">
                  <c:v>-58.036500000000004</c:v>
                </c:pt>
                <c:pt idx="26839">
                  <c:v>-58.034500000000008</c:v>
                </c:pt>
                <c:pt idx="26840">
                  <c:v>-58.032500000000006</c:v>
                </c:pt>
                <c:pt idx="26841">
                  <c:v>-58.030500000000004</c:v>
                </c:pt>
                <c:pt idx="26842">
                  <c:v>-58.028500000000008</c:v>
                </c:pt>
                <c:pt idx="26843">
                  <c:v>-58.026500000000006</c:v>
                </c:pt>
                <c:pt idx="26844">
                  <c:v>-58.024500000000003</c:v>
                </c:pt>
                <c:pt idx="26845">
                  <c:v>-58.022500000000008</c:v>
                </c:pt>
                <c:pt idx="26846">
                  <c:v>-58.020500000000006</c:v>
                </c:pt>
                <c:pt idx="26847">
                  <c:v>-58.018500000000003</c:v>
                </c:pt>
                <c:pt idx="26848">
                  <c:v>-58.016500000000008</c:v>
                </c:pt>
                <c:pt idx="26849">
                  <c:v>-58.014500000000005</c:v>
                </c:pt>
                <c:pt idx="26850">
                  <c:v>-58.012500000000003</c:v>
                </c:pt>
                <c:pt idx="26851">
                  <c:v>-58.010500000000008</c:v>
                </c:pt>
                <c:pt idx="26852">
                  <c:v>-58.008500000000005</c:v>
                </c:pt>
                <c:pt idx="26853">
                  <c:v>-58.006500000000003</c:v>
                </c:pt>
                <c:pt idx="26854">
                  <c:v>-58.004500000000007</c:v>
                </c:pt>
                <c:pt idx="26855">
                  <c:v>-58.002500000000005</c:v>
                </c:pt>
                <c:pt idx="26856">
                  <c:v>-58.000500000000002</c:v>
                </c:pt>
                <c:pt idx="26857">
                  <c:v>-57.998500000000007</c:v>
                </c:pt>
                <c:pt idx="26858">
                  <c:v>-57.996500000000005</c:v>
                </c:pt>
                <c:pt idx="26859">
                  <c:v>-57.994500000000002</c:v>
                </c:pt>
                <c:pt idx="26860">
                  <c:v>-57.992500000000007</c:v>
                </c:pt>
                <c:pt idx="26861">
                  <c:v>-57.990500000000004</c:v>
                </c:pt>
                <c:pt idx="26862">
                  <c:v>-57.988500000000009</c:v>
                </c:pt>
                <c:pt idx="26863">
                  <c:v>-57.986500000000007</c:v>
                </c:pt>
                <c:pt idx="26864">
                  <c:v>-57.984500000000004</c:v>
                </c:pt>
                <c:pt idx="26865">
                  <c:v>-57.982500000000009</c:v>
                </c:pt>
                <c:pt idx="26866">
                  <c:v>-57.980500000000006</c:v>
                </c:pt>
                <c:pt idx="26867">
                  <c:v>-57.978500000000004</c:v>
                </c:pt>
                <c:pt idx="26868">
                  <c:v>-57.976500000000009</c:v>
                </c:pt>
                <c:pt idx="26869">
                  <c:v>-57.974500000000006</c:v>
                </c:pt>
                <c:pt idx="26870">
                  <c:v>-57.972500000000004</c:v>
                </c:pt>
                <c:pt idx="26871">
                  <c:v>-57.970500000000008</c:v>
                </c:pt>
                <c:pt idx="26872">
                  <c:v>-57.968500000000006</c:v>
                </c:pt>
                <c:pt idx="26873">
                  <c:v>-57.966500000000003</c:v>
                </c:pt>
                <c:pt idx="26874">
                  <c:v>-57.964500000000008</c:v>
                </c:pt>
                <c:pt idx="26875">
                  <c:v>-57.962500000000006</c:v>
                </c:pt>
                <c:pt idx="26876">
                  <c:v>-57.960500000000003</c:v>
                </c:pt>
                <c:pt idx="26877">
                  <c:v>-57.958500000000008</c:v>
                </c:pt>
                <c:pt idx="26878">
                  <c:v>-57.956500000000005</c:v>
                </c:pt>
                <c:pt idx="26879">
                  <c:v>-57.954500000000003</c:v>
                </c:pt>
                <c:pt idx="26880">
                  <c:v>-57.952500000000008</c:v>
                </c:pt>
                <c:pt idx="26881">
                  <c:v>-57.950500000000005</c:v>
                </c:pt>
                <c:pt idx="26882">
                  <c:v>-57.948500000000003</c:v>
                </c:pt>
                <c:pt idx="26883">
                  <c:v>-57.946500000000007</c:v>
                </c:pt>
                <c:pt idx="26884">
                  <c:v>-57.944500000000005</c:v>
                </c:pt>
                <c:pt idx="26885">
                  <c:v>-57.942500000000003</c:v>
                </c:pt>
                <c:pt idx="26886">
                  <c:v>-57.940500000000007</c:v>
                </c:pt>
                <c:pt idx="26887">
                  <c:v>-57.938500000000005</c:v>
                </c:pt>
                <c:pt idx="26888">
                  <c:v>-57.936500000000002</c:v>
                </c:pt>
                <c:pt idx="26889">
                  <c:v>-57.934500000000007</c:v>
                </c:pt>
                <c:pt idx="26890">
                  <c:v>-57.932500000000005</c:v>
                </c:pt>
                <c:pt idx="26891">
                  <c:v>-57.930500000000009</c:v>
                </c:pt>
                <c:pt idx="26892">
                  <c:v>-57.928500000000007</c:v>
                </c:pt>
                <c:pt idx="26893">
                  <c:v>-57.926500000000004</c:v>
                </c:pt>
                <c:pt idx="26894">
                  <c:v>-57.924500000000009</c:v>
                </c:pt>
                <c:pt idx="26895">
                  <c:v>-57.922500000000007</c:v>
                </c:pt>
                <c:pt idx="26896">
                  <c:v>-57.920500000000004</c:v>
                </c:pt>
                <c:pt idx="26897">
                  <c:v>-57.918500000000009</c:v>
                </c:pt>
                <c:pt idx="26898">
                  <c:v>-57.916500000000006</c:v>
                </c:pt>
                <c:pt idx="26899">
                  <c:v>-57.914500000000004</c:v>
                </c:pt>
                <c:pt idx="26900">
                  <c:v>-57.912500000000009</c:v>
                </c:pt>
                <c:pt idx="26901">
                  <c:v>-57.910500000000006</c:v>
                </c:pt>
                <c:pt idx="26902">
                  <c:v>-57.908500000000004</c:v>
                </c:pt>
                <c:pt idx="26903">
                  <c:v>-57.906500000000008</c:v>
                </c:pt>
                <c:pt idx="26904">
                  <c:v>-57.904500000000006</c:v>
                </c:pt>
                <c:pt idx="26905">
                  <c:v>-57.902500000000003</c:v>
                </c:pt>
                <c:pt idx="26906">
                  <c:v>-57.900500000000008</c:v>
                </c:pt>
                <c:pt idx="26907">
                  <c:v>-57.898500000000006</c:v>
                </c:pt>
                <c:pt idx="26908">
                  <c:v>-57.896500000000003</c:v>
                </c:pt>
                <c:pt idx="26909">
                  <c:v>-57.894500000000008</c:v>
                </c:pt>
                <c:pt idx="26910">
                  <c:v>-57.892500000000005</c:v>
                </c:pt>
                <c:pt idx="26911">
                  <c:v>-57.890500000000003</c:v>
                </c:pt>
                <c:pt idx="26912">
                  <c:v>-57.888500000000008</c:v>
                </c:pt>
                <c:pt idx="26913">
                  <c:v>-57.886500000000005</c:v>
                </c:pt>
                <c:pt idx="26914">
                  <c:v>-57.884500000000003</c:v>
                </c:pt>
                <c:pt idx="26915">
                  <c:v>-57.882500000000007</c:v>
                </c:pt>
                <c:pt idx="26916">
                  <c:v>-57.880500000000005</c:v>
                </c:pt>
                <c:pt idx="26917">
                  <c:v>-57.878500000000003</c:v>
                </c:pt>
                <c:pt idx="26918">
                  <c:v>-57.876500000000007</c:v>
                </c:pt>
                <c:pt idx="26919">
                  <c:v>-57.874500000000005</c:v>
                </c:pt>
                <c:pt idx="26920">
                  <c:v>-57.872500000000002</c:v>
                </c:pt>
                <c:pt idx="26921">
                  <c:v>-57.870500000000007</c:v>
                </c:pt>
                <c:pt idx="26922">
                  <c:v>-57.868500000000004</c:v>
                </c:pt>
                <c:pt idx="26923">
                  <c:v>-57.866500000000009</c:v>
                </c:pt>
                <c:pt idx="26924">
                  <c:v>-57.864500000000007</c:v>
                </c:pt>
                <c:pt idx="26925">
                  <c:v>-57.862500000000004</c:v>
                </c:pt>
                <c:pt idx="26926">
                  <c:v>-57.860500000000009</c:v>
                </c:pt>
                <c:pt idx="26927">
                  <c:v>-57.858500000000006</c:v>
                </c:pt>
                <c:pt idx="26928">
                  <c:v>-57.856500000000004</c:v>
                </c:pt>
                <c:pt idx="26929">
                  <c:v>-57.854500000000009</c:v>
                </c:pt>
                <c:pt idx="26930">
                  <c:v>-57.852500000000006</c:v>
                </c:pt>
                <c:pt idx="26931">
                  <c:v>-57.850500000000004</c:v>
                </c:pt>
                <c:pt idx="26932">
                  <c:v>-57.848500000000008</c:v>
                </c:pt>
                <c:pt idx="26933">
                  <c:v>-57.846500000000006</c:v>
                </c:pt>
                <c:pt idx="26934">
                  <c:v>-57.844500000000004</c:v>
                </c:pt>
                <c:pt idx="26935">
                  <c:v>-57.842500000000008</c:v>
                </c:pt>
                <c:pt idx="26936">
                  <c:v>-57.840500000000006</c:v>
                </c:pt>
                <c:pt idx="26937">
                  <c:v>-57.838500000000003</c:v>
                </c:pt>
                <c:pt idx="26938">
                  <c:v>-57.836500000000008</c:v>
                </c:pt>
                <c:pt idx="26939">
                  <c:v>-57.834500000000006</c:v>
                </c:pt>
                <c:pt idx="26940">
                  <c:v>-57.832500000000003</c:v>
                </c:pt>
                <c:pt idx="26941">
                  <c:v>-57.830500000000008</c:v>
                </c:pt>
                <c:pt idx="26942">
                  <c:v>-57.828500000000005</c:v>
                </c:pt>
                <c:pt idx="26943">
                  <c:v>-57.826500000000003</c:v>
                </c:pt>
                <c:pt idx="26944">
                  <c:v>-57.824500000000008</c:v>
                </c:pt>
                <c:pt idx="26945">
                  <c:v>-57.822500000000005</c:v>
                </c:pt>
                <c:pt idx="26946">
                  <c:v>-57.820500000000003</c:v>
                </c:pt>
                <c:pt idx="26947">
                  <c:v>-57.818500000000007</c:v>
                </c:pt>
                <c:pt idx="26948">
                  <c:v>-57.816500000000005</c:v>
                </c:pt>
                <c:pt idx="26949">
                  <c:v>-57.814500000000002</c:v>
                </c:pt>
                <c:pt idx="26950">
                  <c:v>-57.812500000000007</c:v>
                </c:pt>
                <c:pt idx="26951">
                  <c:v>-57.810500000000005</c:v>
                </c:pt>
                <c:pt idx="26952">
                  <c:v>-57.808500000000002</c:v>
                </c:pt>
                <c:pt idx="26953">
                  <c:v>-57.806500000000007</c:v>
                </c:pt>
                <c:pt idx="26954">
                  <c:v>-57.804500000000004</c:v>
                </c:pt>
                <c:pt idx="26955">
                  <c:v>-57.802500000000009</c:v>
                </c:pt>
                <c:pt idx="26956">
                  <c:v>-57.800500000000007</c:v>
                </c:pt>
                <c:pt idx="26957">
                  <c:v>-57.798500000000004</c:v>
                </c:pt>
                <c:pt idx="26958">
                  <c:v>-57.796500000000009</c:v>
                </c:pt>
                <c:pt idx="26959">
                  <c:v>-57.794500000000006</c:v>
                </c:pt>
                <c:pt idx="26960">
                  <c:v>-57.792500000000004</c:v>
                </c:pt>
                <c:pt idx="26961">
                  <c:v>-57.790500000000009</c:v>
                </c:pt>
                <c:pt idx="26962">
                  <c:v>-57.788500000000006</c:v>
                </c:pt>
                <c:pt idx="26963">
                  <c:v>-57.786500000000004</c:v>
                </c:pt>
                <c:pt idx="26964">
                  <c:v>-57.784500000000008</c:v>
                </c:pt>
                <c:pt idx="26965">
                  <c:v>-57.782500000000006</c:v>
                </c:pt>
                <c:pt idx="26966">
                  <c:v>-57.780500000000004</c:v>
                </c:pt>
                <c:pt idx="26967">
                  <c:v>-57.778500000000008</c:v>
                </c:pt>
                <c:pt idx="26968">
                  <c:v>-57.776500000000006</c:v>
                </c:pt>
                <c:pt idx="26969">
                  <c:v>-57.774500000000003</c:v>
                </c:pt>
                <c:pt idx="26970">
                  <c:v>-57.772500000000008</c:v>
                </c:pt>
                <c:pt idx="26971">
                  <c:v>-57.770500000000006</c:v>
                </c:pt>
                <c:pt idx="26972">
                  <c:v>-57.768500000000003</c:v>
                </c:pt>
                <c:pt idx="26973">
                  <c:v>-57.766500000000008</c:v>
                </c:pt>
                <c:pt idx="26974">
                  <c:v>-57.764500000000005</c:v>
                </c:pt>
                <c:pt idx="26975">
                  <c:v>-57.762500000000003</c:v>
                </c:pt>
                <c:pt idx="26976">
                  <c:v>-57.760500000000008</c:v>
                </c:pt>
                <c:pt idx="26977">
                  <c:v>-57.758500000000005</c:v>
                </c:pt>
                <c:pt idx="26978">
                  <c:v>-57.756500000000003</c:v>
                </c:pt>
                <c:pt idx="26979">
                  <c:v>-57.754500000000007</c:v>
                </c:pt>
                <c:pt idx="26980">
                  <c:v>-57.752500000000005</c:v>
                </c:pt>
                <c:pt idx="26981">
                  <c:v>-57.750500000000002</c:v>
                </c:pt>
                <c:pt idx="26982">
                  <c:v>-57.748500000000007</c:v>
                </c:pt>
                <c:pt idx="26983">
                  <c:v>-57.746500000000005</c:v>
                </c:pt>
                <c:pt idx="26984">
                  <c:v>-57.744500000000002</c:v>
                </c:pt>
                <c:pt idx="26985">
                  <c:v>-57.742500000000007</c:v>
                </c:pt>
                <c:pt idx="26986">
                  <c:v>-57.740500000000004</c:v>
                </c:pt>
                <c:pt idx="26987">
                  <c:v>-57.738500000000009</c:v>
                </c:pt>
                <c:pt idx="26988">
                  <c:v>-57.736500000000007</c:v>
                </c:pt>
                <c:pt idx="26989">
                  <c:v>-57.734500000000004</c:v>
                </c:pt>
                <c:pt idx="26990">
                  <c:v>-57.732500000000009</c:v>
                </c:pt>
                <c:pt idx="26991">
                  <c:v>-57.730500000000006</c:v>
                </c:pt>
                <c:pt idx="26992">
                  <c:v>-57.728500000000004</c:v>
                </c:pt>
                <c:pt idx="26993">
                  <c:v>-57.726500000000009</c:v>
                </c:pt>
                <c:pt idx="26994">
                  <c:v>-57.724500000000006</c:v>
                </c:pt>
                <c:pt idx="26995">
                  <c:v>-57.722500000000004</c:v>
                </c:pt>
                <c:pt idx="26996">
                  <c:v>-57.720500000000008</c:v>
                </c:pt>
                <c:pt idx="26997">
                  <c:v>-57.718500000000006</c:v>
                </c:pt>
                <c:pt idx="26998">
                  <c:v>-57.716500000000003</c:v>
                </c:pt>
                <c:pt idx="26999">
                  <c:v>-57.714500000000008</c:v>
                </c:pt>
                <c:pt idx="27000">
                  <c:v>-57.712500000000006</c:v>
                </c:pt>
                <c:pt idx="27001">
                  <c:v>-57.710500000000003</c:v>
                </c:pt>
                <c:pt idx="27002">
                  <c:v>-57.708500000000008</c:v>
                </c:pt>
                <c:pt idx="27003">
                  <c:v>-57.706500000000005</c:v>
                </c:pt>
                <c:pt idx="27004">
                  <c:v>-57.704500000000003</c:v>
                </c:pt>
                <c:pt idx="27005">
                  <c:v>-57.702500000000008</c:v>
                </c:pt>
                <c:pt idx="27006">
                  <c:v>-57.700500000000005</c:v>
                </c:pt>
                <c:pt idx="27007">
                  <c:v>-57.698500000000003</c:v>
                </c:pt>
                <c:pt idx="27008">
                  <c:v>-57.696500000000007</c:v>
                </c:pt>
                <c:pt idx="27009">
                  <c:v>-57.694500000000005</c:v>
                </c:pt>
                <c:pt idx="27010">
                  <c:v>-57.692500000000003</c:v>
                </c:pt>
                <c:pt idx="27011">
                  <c:v>-57.690500000000007</c:v>
                </c:pt>
                <c:pt idx="27012">
                  <c:v>-57.688500000000005</c:v>
                </c:pt>
                <c:pt idx="27013">
                  <c:v>-57.686500000000002</c:v>
                </c:pt>
                <c:pt idx="27014">
                  <c:v>-57.684500000000007</c:v>
                </c:pt>
                <c:pt idx="27015">
                  <c:v>-57.682500000000005</c:v>
                </c:pt>
                <c:pt idx="27016">
                  <c:v>-57.680500000000009</c:v>
                </c:pt>
                <c:pt idx="27017">
                  <c:v>-57.678500000000007</c:v>
                </c:pt>
                <c:pt idx="27018">
                  <c:v>-57.676500000000004</c:v>
                </c:pt>
                <c:pt idx="27019">
                  <c:v>-57.674500000000009</c:v>
                </c:pt>
                <c:pt idx="27020">
                  <c:v>-57.672500000000007</c:v>
                </c:pt>
                <c:pt idx="27021">
                  <c:v>-57.670500000000004</c:v>
                </c:pt>
                <c:pt idx="27022">
                  <c:v>-57.668500000000009</c:v>
                </c:pt>
                <c:pt idx="27023">
                  <c:v>-57.666500000000006</c:v>
                </c:pt>
                <c:pt idx="27024">
                  <c:v>-57.664500000000004</c:v>
                </c:pt>
                <c:pt idx="27025">
                  <c:v>-57.662500000000009</c:v>
                </c:pt>
                <c:pt idx="27026">
                  <c:v>-57.660500000000006</c:v>
                </c:pt>
                <c:pt idx="27027">
                  <c:v>-57.658500000000004</c:v>
                </c:pt>
                <c:pt idx="27028">
                  <c:v>-57.656500000000008</c:v>
                </c:pt>
                <c:pt idx="27029">
                  <c:v>-57.654500000000006</c:v>
                </c:pt>
                <c:pt idx="27030">
                  <c:v>-57.652500000000003</c:v>
                </c:pt>
                <c:pt idx="27031">
                  <c:v>-57.650500000000008</c:v>
                </c:pt>
                <c:pt idx="27032">
                  <c:v>-57.648500000000006</c:v>
                </c:pt>
                <c:pt idx="27033">
                  <c:v>-57.646500000000003</c:v>
                </c:pt>
                <c:pt idx="27034">
                  <c:v>-57.644500000000008</c:v>
                </c:pt>
                <c:pt idx="27035">
                  <c:v>-57.642500000000005</c:v>
                </c:pt>
                <c:pt idx="27036">
                  <c:v>-57.640500000000003</c:v>
                </c:pt>
                <c:pt idx="27037">
                  <c:v>-57.638500000000008</c:v>
                </c:pt>
                <c:pt idx="27038">
                  <c:v>-57.636500000000005</c:v>
                </c:pt>
                <c:pt idx="27039">
                  <c:v>-57.634500000000003</c:v>
                </c:pt>
                <c:pt idx="27040">
                  <c:v>-57.632500000000007</c:v>
                </c:pt>
                <c:pt idx="27041">
                  <c:v>-57.630500000000005</c:v>
                </c:pt>
                <c:pt idx="27042">
                  <c:v>-57.628500000000003</c:v>
                </c:pt>
                <c:pt idx="27043">
                  <c:v>-57.626500000000007</c:v>
                </c:pt>
                <c:pt idx="27044">
                  <c:v>-57.624500000000005</c:v>
                </c:pt>
                <c:pt idx="27045">
                  <c:v>-57.622500000000002</c:v>
                </c:pt>
                <c:pt idx="27046">
                  <c:v>-57.620500000000007</c:v>
                </c:pt>
                <c:pt idx="27047">
                  <c:v>-57.618500000000004</c:v>
                </c:pt>
                <c:pt idx="27048">
                  <c:v>-57.616500000000009</c:v>
                </c:pt>
                <c:pt idx="27049">
                  <c:v>-57.614500000000007</c:v>
                </c:pt>
                <c:pt idx="27050">
                  <c:v>-57.612500000000004</c:v>
                </c:pt>
                <c:pt idx="27051">
                  <c:v>-57.610500000000009</c:v>
                </c:pt>
                <c:pt idx="27052">
                  <c:v>-57.608500000000006</c:v>
                </c:pt>
                <c:pt idx="27053">
                  <c:v>-57.606500000000004</c:v>
                </c:pt>
                <c:pt idx="27054">
                  <c:v>-57.604500000000009</c:v>
                </c:pt>
                <c:pt idx="27055">
                  <c:v>-57.602500000000006</c:v>
                </c:pt>
                <c:pt idx="27056">
                  <c:v>-57.600500000000004</c:v>
                </c:pt>
                <c:pt idx="27057">
                  <c:v>-57.598500000000008</c:v>
                </c:pt>
                <c:pt idx="27058">
                  <c:v>-57.596500000000006</c:v>
                </c:pt>
                <c:pt idx="27059">
                  <c:v>-57.594500000000004</c:v>
                </c:pt>
                <c:pt idx="27060">
                  <c:v>-57.592500000000008</c:v>
                </c:pt>
                <c:pt idx="27061">
                  <c:v>-57.590500000000006</c:v>
                </c:pt>
                <c:pt idx="27062">
                  <c:v>-57.588500000000003</c:v>
                </c:pt>
                <c:pt idx="27063">
                  <c:v>-57.586500000000008</c:v>
                </c:pt>
                <c:pt idx="27064">
                  <c:v>-57.584500000000006</c:v>
                </c:pt>
                <c:pt idx="27065">
                  <c:v>-57.582500000000003</c:v>
                </c:pt>
                <c:pt idx="27066">
                  <c:v>-57.580500000000008</c:v>
                </c:pt>
                <c:pt idx="27067">
                  <c:v>-57.578500000000005</c:v>
                </c:pt>
                <c:pt idx="27068">
                  <c:v>-57.576500000000003</c:v>
                </c:pt>
                <c:pt idx="27069">
                  <c:v>-57.574500000000008</c:v>
                </c:pt>
                <c:pt idx="27070">
                  <c:v>-57.572500000000005</c:v>
                </c:pt>
                <c:pt idx="27071">
                  <c:v>-57.570500000000003</c:v>
                </c:pt>
                <c:pt idx="27072">
                  <c:v>-57.568500000000007</c:v>
                </c:pt>
                <c:pt idx="27073">
                  <c:v>-57.566500000000005</c:v>
                </c:pt>
                <c:pt idx="27074">
                  <c:v>-57.564500000000002</c:v>
                </c:pt>
                <c:pt idx="27075">
                  <c:v>-57.562500000000007</c:v>
                </c:pt>
                <c:pt idx="27076">
                  <c:v>-57.560500000000005</c:v>
                </c:pt>
                <c:pt idx="27077">
                  <c:v>-57.558500000000002</c:v>
                </c:pt>
                <c:pt idx="27078">
                  <c:v>-57.556500000000007</c:v>
                </c:pt>
                <c:pt idx="27079">
                  <c:v>-57.554500000000004</c:v>
                </c:pt>
                <c:pt idx="27080">
                  <c:v>-57.552500000000009</c:v>
                </c:pt>
                <c:pt idx="27081">
                  <c:v>-57.550500000000007</c:v>
                </c:pt>
                <c:pt idx="27082">
                  <c:v>-57.548500000000004</c:v>
                </c:pt>
                <c:pt idx="27083">
                  <c:v>-57.546500000000009</c:v>
                </c:pt>
                <c:pt idx="27084">
                  <c:v>-57.544500000000006</c:v>
                </c:pt>
                <c:pt idx="27085">
                  <c:v>-57.542500000000004</c:v>
                </c:pt>
                <c:pt idx="27086">
                  <c:v>-57.540500000000009</c:v>
                </c:pt>
                <c:pt idx="27087">
                  <c:v>-57.538500000000006</c:v>
                </c:pt>
                <c:pt idx="27088">
                  <c:v>-57.536500000000004</c:v>
                </c:pt>
                <c:pt idx="27089">
                  <c:v>-57.534500000000008</c:v>
                </c:pt>
                <c:pt idx="27090">
                  <c:v>-57.532500000000006</c:v>
                </c:pt>
                <c:pt idx="27091">
                  <c:v>-57.530500000000004</c:v>
                </c:pt>
                <c:pt idx="27092">
                  <c:v>-57.528500000000008</c:v>
                </c:pt>
                <c:pt idx="27093">
                  <c:v>-57.526500000000006</c:v>
                </c:pt>
                <c:pt idx="27094">
                  <c:v>-57.524500000000003</c:v>
                </c:pt>
                <c:pt idx="27095">
                  <c:v>-57.522500000000008</c:v>
                </c:pt>
                <c:pt idx="27096">
                  <c:v>-57.520500000000006</c:v>
                </c:pt>
                <c:pt idx="27097">
                  <c:v>-57.518500000000003</c:v>
                </c:pt>
                <c:pt idx="27098">
                  <c:v>-57.516500000000008</c:v>
                </c:pt>
                <c:pt idx="27099">
                  <c:v>-57.514500000000005</c:v>
                </c:pt>
                <c:pt idx="27100">
                  <c:v>-57.512500000000003</c:v>
                </c:pt>
                <c:pt idx="27101">
                  <c:v>-57.510500000000008</c:v>
                </c:pt>
                <c:pt idx="27102">
                  <c:v>-57.508500000000005</c:v>
                </c:pt>
                <c:pt idx="27103">
                  <c:v>-57.506500000000003</c:v>
                </c:pt>
                <c:pt idx="27104">
                  <c:v>-57.504500000000007</c:v>
                </c:pt>
                <c:pt idx="27105">
                  <c:v>-57.502500000000005</c:v>
                </c:pt>
                <c:pt idx="27106">
                  <c:v>-57.500500000000002</c:v>
                </c:pt>
                <c:pt idx="27107">
                  <c:v>-57.498500000000007</c:v>
                </c:pt>
                <c:pt idx="27108">
                  <c:v>-57.496500000000005</c:v>
                </c:pt>
                <c:pt idx="27109">
                  <c:v>-57.494500000000002</c:v>
                </c:pt>
                <c:pt idx="27110">
                  <c:v>-57.492500000000007</c:v>
                </c:pt>
                <c:pt idx="27111">
                  <c:v>-57.490500000000004</c:v>
                </c:pt>
                <c:pt idx="27112">
                  <c:v>-57.488500000000009</c:v>
                </c:pt>
                <c:pt idx="27113">
                  <c:v>-57.486500000000007</c:v>
                </c:pt>
                <c:pt idx="27114">
                  <c:v>-57.484500000000004</c:v>
                </c:pt>
                <c:pt idx="27115">
                  <c:v>-57.482500000000009</c:v>
                </c:pt>
                <c:pt idx="27116">
                  <c:v>-57.480500000000006</c:v>
                </c:pt>
                <c:pt idx="27117">
                  <c:v>-57.478500000000004</c:v>
                </c:pt>
                <c:pt idx="27118">
                  <c:v>-57.476500000000009</c:v>
                </c:pt>
                <c:pt idx="27119">
                  <c:v>-57.474500000000006</c:v>
                </c:pt>
                <c:pt idx="27120">
                  <c:v>-57.472500000000004</c:v>
                </c:pt>
                <c:pt idx="27121">
                  <c:v>-57.470500000000008</c:v>
                </c:pt>
                <c:pt idx="27122">
                  <c:v>-57.468500000000006</c:v>
                </c:pt>
                <c:pt idx="27123">
                  <c:v>-57.466500000000003</c:v>
                </c:pt>
                <c:pt idx="27124">
                  <c:v>-57.464500000000008</c:v>
                </c:pt>
                <c:pt idx="27125">
                  <c:v>-57.462500000000006</c:v>
                </c:pt>
                <c:pt idx="27126">
                  <c:v>-57.460500000000003</c:v>
                </c:pt>
                <c:pt idx="27127">
                  <c:v>-57.458500000000008</c:v>
                </c:pt>
                <c:pt idx="27128">
                  <c:v>-57.456500000000005</c:v>
                </c:pt>
                <c:pt idx="27129">
                  <c:v>-57.454500000000003</c:v>
                </c:pt>
                <c:pt idx="27130">
                  <c:v>-57.452500000000008</c:v>
                </c:pt>
                <c:pt idx="27131">
                  <c:v>-57.450500000000005</c:v>
                </c:pt>
                <c:pt idx="27132">
                  <c:v>-57.448500000000003</c:v>
                </c:pt>
                <c:pt idx="27133">
                  <c:v>-57.446500000000007</c:v>
                </c:pt>
                <c:pt idx="27134">
                  <c:v>-57.444500000000005</c:v>
                </c:pt>
                <c:pt idx="27135">
                  <c:v>-57.442500000000003</c:v>
                </c:pt>
                <c:pt idx="27136">
                  <c:v>-57.440500000000007</c:v>
                </c:pt>
                <c:pt idx="27137">
                  <c:v>-57.438500000000005</c:v>
                </c:pt>
                <c:pt idx="27138">
                  <c:v>-57.436500000000002</c:v>
                </c:pt>
                <c:pt idx="27139">
                  <c:v>-57.434500000000007</c:v>
                </c:pt>
                <c:pt idx="27140">
                  <c:v>-57.432500000000005</c:v>
                </c:pt>
                <c:pt idx="27141">
                  <c:v>-57.430500000000009</c:v>
                </c:pt>
                <c:pt idx="27142">
                  <c:v>-57.428500000000007</c:v>
                </c:pt>
                <c:pt idx="27143">
                  <c:v>-57.426500000000004</c:v>
                </c:pt>
                <c:pt idx="27144">
                  <c:v>-57.424500000000009</c:v>
                </c:pt>
                <c:pt idx="27145">
                  <c:v>-57.422500000000007</c:v>
                </c:pt>
                <c:pt idx="27146">
                  <c:v>-57.420500000000004</c:v>
                </c:pt>
                <c:pt idx="27147">
                  <c:v>-57.418500000000009</c:v>
                </c:pt>
                <c:pt idx="27148">
                  <c:v>-57.416500000000006</c:v>
                </c:pt>
                <c:pt idx="27149">
                  <c:v>-57.414500000000004</c:v>
                </c:pt>
                <c:pt idx="27150">
                  <c:v>-57.412500000000009</c:v>
                </c:pt>
                <c:pt idx="27151">
                  <c:v>-57.410500000000006</c:v>
                </c:pt>
                <c:pt idx="27152">
                  <c:v>-57.408500000000004</c:v>
                </c:pt>
                <c:pt idx="27153">
                  <c:v>-57.406500000000008</c:v>
                </c:pt>
                <c:pt idx="27154">
                  <c:v>-57.404500000000006</c:v>
                </c:pt>
                <c:pt idx="27155">
                  <c:v>-57.402500000000003</c:v>
                </c:pt>
                <c:pt idx="27156">
                  <c:v>-57.400500000000008</c:v>
                </c:pt>
                <c:pt idx="27157">
                  <c:v>-57.398500000000006</c:v>
                </c:pt>
                <c:pt idx="27158">
                  <c:v>-57.396500000000003</c:v>
                </c:pt>
                <c:pt idx="27159">
                  <c:v>-57.394500000000008</c:v>
                </c:pt>
                <c:pt idx="27160">
                  <c:v>-57.392500000000005</c:v>
                </c:pt>
                <c:pt idx="27161">
                  <c:v>-57.390500000000003</c:v>
                </c:pt>
                <c:pt idx="27162">
                  <c:v>-57.388500000000008</c:v>
                </c:pt>
                <c:pt idx="27163">
                  <c:v>-57.386500000000005</c:v>
                </c:pt>
                <c:pt idx="27164">
                  <c:v>-57.384500000000003</c:v>
                </c:pt>
                <c:pt idx="27165">
                  <c:v>-57.382500000000007</c:v>
                </c:pt>
                <c:pt idx="27166">
                  <c:v>-57.380500000000005</c:v>
                </c:pt>
                <c:pt idx="27167">
                  <c:v>-57.378500000000003</c:v>
                </c:pt>
                <c:pt idx="27168">
                  <c:v>-57.376500000000007</c:v>
                </c:pt>
                <c:pt idx="27169">
                  <c:v>-57.374500000000005</c:v>
                </c:pt>
                <c:pt idx="27170">
                  <c:v>-57.372500000000002</c:v>
                </c:pt>
                <c:pt idx="27171">
                  <c:v>-57.370500000000007</c:v>
                </c:pt>
                <c:pt idx="27172">
                  <c:v>-57.368500000000004</c:v>
                </c:pt>
                <c:pt idx="27173">
                  <c:v>-57.366500000000009</c:v>
                </c:pt>
                <c:pt idx="27174">
                  <c:v>-57.364500000000007</c:v>
                </c:pt>
                <c:pt idx="27175">
                  <c:v>-57.362500000000004</c:v>
                </c:pt>
                <c:pt idx="27176">
                  <c:v>-57.360500000000009</c:v>
                </c:pt>
                <c:pt idx="27177">
                  <c:v>-57.358500000000006</c:v>
                </c:pt>
                <c:pt idx="27178">
                  <c:v>-57.356500000000004</c:v>
                </c:pt>
                <c:pt idx="27179">
                  <c:v>-57.354500000000009</c:v>
                </c:pt>
                <c:pt idx="27180">
                  <c:v>-57.352500000000006</c:v>
                </c:pt>
                <c:pt idx="27181">
                  <c:v>-57.350500000000004</c:v>
                </c:pt>
                <c:pt idx="27182">
                  <c:v>-57.348500000000008</c:v>
                </c:pt>
                <c:pt idx="27183">
                  <c:v>-57.346500000000006</c:v>
                </c:pt>
                <c:pt idx="27184">
                  <c:v>-57.344500000000004</c:v>
                </c:pt>
                <c:pt idx="27185">
                  <c:v>-57.342500000000008</c:v>
                </c:pt>
                <c:pt idx="27186">
                  <c:v>-57.340500000000006</c:v>
                </c:pt>
                <c:pt idx="27187">
                  <c:v>-57.338500000000003</c:v>
                </c:pt>
                <c:pt idx="27188">
                  <c:v>-57.336500000000008</c:v>
                </c:pt>
                <c:pt idx="27189">
                  <c:v>-57.334500000000006</c:v>
                </c:pt>
                <c:pt idx="27190">
                  <c:v>-57.332500000000003</c:v>
                </c:pt>
                <c:pt idx="27191">
                  <c:v>-57.330500000000008</c:v>
                </c:pt>
                <c:pt idx="27192">
                  <c:v>-57.328500000000005</c:v>
                </c:pt>
                <c:pt idx="27193">
                  <c:v>-57.326500000000003</c:v>
                </c:pt>
                <c:pt idx="27194">
                  <c:v>-57.324500000000008</c:v>
                </c:pt>
                <c:pt idx="27195">
                  <c:v>-57.322500000000005</c:v>
                </c:pt>
                <c:pt idx="27196">
                  <c:v>-57.320500000000003</c:v>
                </c:pt>
                <c:pt idx="27197">
                  <c:v>-57.318500000000007</c:v>
                </c:pt>
                <c:pt idx="27198">
                  <c:v>-57.316500000000005</c:v>
                </c:pt>
                <c:pt idx="27199">
                  <c:v>-57.314500000000002</c:v>
                </c:pt>
                <c:pt idx="27200">
                  <c:v>-57.312500000000007</c:v>
                </c:pt>
                <c:pt idx="27201">
                  <c:v>-57.310500000000005</c:v>
                </c:pt>
                <c:pt idx="27202">
                  <c:v>-57.308500000000002</c:v>
                </c:pt>
                <c:pt idx="27203">
                  <c:v>-57.306500000000007</c:v>
                </c:pt>
                <c:pt idx="27204">
                  <c:v>-57.304500000000004</c:v>
                </c:pt>
                <c:pt idx="27205">
                  <c:v>-57.302500000000009</c:v>
                </c:pt>
                <c:pt idx="27206">
                  <c:v>-57.300500000000007</c:v>
                </c:pt>
                <c:pt idx="27207">
                  <c:v>-57.298500000000004</c:v>
                </c:pt>
                <c:pt idx="27208">
                  <c:v>-57.296500000000009</c:v>
                </c:pt>
                <c:pt idx="27209">
                  <c:v>-57.294500000000006</c:v>
                </c:pt>
                <c:pt idx="27210">
                  <c:v>-57.292500000000004</c:v>
                </c:pt>
                <c:pt idx="27211">
                  <c:v>-57.290500000000009</c:v>
                </c:pt>
                <c:pt idx="27212">
                  <c:v>-57.288500000000006</c:v>
                </c:pt>
                <c:pt idx="27213">
                  <c:v>-57.286500000000004</c:v>
                </c:pt>
                <c:pt idx="27214">
                  <c:v>-57.284500000000008</c:v>
                </c:pt>
                <c:pt idx="27215">
                  <c:v>-57.282500000000006</c:v>
                </c:pt>
                <c:pt idx="27216">
                  <c:v>-57.280500000000004</c:v>
                </c:pt>
                <c:pt idx="27217">
                  <c:v>-57.278500000000008</c:v>
                </c:pt>
                <c:pt idx="27218">
                  <c:v>-57.276500000000006</c:v>
                </c:pt>
                <c:pt idx="27219">
                  <c:v>-57.274500000000003</c:v>
                </c:pt>
                <c:pt idx="27220">
                  <c:v>-57.272500000000008</c:v>
                </c:pt>
                <c:pt idx="27221">
                  <c:v>-57.270500000000006</c:v>
                </c:pt>
                <c:pt idx="27222">
                  <c:v>-57.268500000000003</c:v>
                </c:pt>
                <c:pt idx="27223">
                  <c:v>-57.266500000000008</c:v>
                </c:pt>
                <c:pt idx="27224">
                  <c:v>-57.264500000000005</c:v>
                </c:pt>
                <c:pt idx="27225">
                  <c:v>-57.262500000000003</c:v>
                </c:pt>
                <c:pt idx="27226">
                  <c:v>-57.260500000000008</c:v>
                </c:pt>
                <c:pt idx="27227">
                  <c:v>-57.258500000000005</c:v>
                </c:pt>
                <c:pt idx="27228">
                  <c:v>-57.256500000000003</c:v>
                </c:pt>
                <c:pt idx="27229">
                  <c:v>-57.254500000000007</c:v>
                </c:pt>
                <c:pt idx="27230">
                  <c:v>-57.252500000000005</c:v>
                </c:pt>
                <c:pt idx="27231">
                  <c:v>-57.250500000000002</c:v>
                </c:pt>
                <c:pt idx="27232">
                  <c:v>-57.248500000000007</c:v>
                </c:pt>
                <c:pt idx="27233">
                  <c:v>-57.246500000000005</c:v>
                </c:pt>
                <c:pt idx="27234">
                  <c:v>-57.244500000000002</c:v>
                </c:pt>
                <c:pt idx="27235">
                  <c:v>-57.242500000000007</c:v>
                </c:pt>
                <c:pt idx="27236">
                  <c:v>-57.240500000000004</c:v>
                </c:pt>
                <c:pt idx="27237">
                  <c:v>-57.238500000000009</c:v>
                </c:pt>
                <c:pt idx="27238">
                  <c:v>-57.236500000000007</c:v>
                </c:pt>
                <c:pt idx="27239">
                  <c:v>-57.234500000000004</c:v>
                </c:pt>
                <c:pt idx="27240">
                  <c:v>-57.232500000000009</c:v>
                </c:pt>
                <c:pt idx="27241">
                  <c:v>-57.230500000000006</c:v>
                </c:pt>
                <c:pt idx="27242">
                  <c:v>-57.228500000000004</c:v>
                </c:pt>
                <c:pt idx="27243">
                  <c:v>-57.226500000000009</c:v>
                </c:pt>
                <c:pt idx="27244">
                  <c:v>-57.224500000000006</c:v>
                </c:pt>
                <c:pt idx="27245">
                  <c:v>-57.222500000000004</c:v>
                </c:pt>
                <c:pt idx="27246">
                  <c:v>-57.220500000000008</c:v>
                </c:pt>
                <c:pt idx="27247">
                  <c:v>-57.218500000000006</c:v>
                </c:pt>
                <c:pt idx="27248">
                  <c:v>-57.216500000000003</c:v>
                </c:pt>
                <c:pt idx="27249">
                  <c:v>-57.214500000000008</c:v>
                </c:pt>
                <c:pt idx="27250">
                  <c:v>-57.212500000000006</c:v>
                </c:pt>
                <c:pt idx="27251">
                  <c:v>-57.210500000000003</c:v>
                </c:pt>
                <c:pt idx="27252">
                  <c:v>-57.208500000000008</c:v>
                </c:pt>
                <c:pt idx="27253">
                  <c:v>-57.206500000000005</c:v>
                </c:pt>
                <c:pt idx="27254">
                  <c:v>-57.204500000000003</c:v>
                </c:pt>
                <c:pt idx="27255">
                  <c:v>-57.202500000000008</c:v>
                </c:pt>
                <c:pt idx="27256">
                  <c:v>-57.200500000000005</c:v>
                </c:pt>
                <c:pt idx="27257">
                  <c:v>-57.198500000000003</c:v>
                </c:pt>
                <c:pt idx="27258">
                  <c:v>-57.196500000000007</c:v>
                </c:pt>
                <c:pt idx="27259">
                  <c:v>-57.194500000000005</c:v>
                </c:pt>
                <c:pt idx="27260">
                  <c:v>-57.192500000000003</c:v>
                </c:pt>
                <c:pt idx="27261">
                  <c:v>-57.190500000000007</c:v>
                </c:pt>
                <c:pt idx="27262">
                  <c:v>-57.188500000000005</c:v>
                </c:pt>
                <c:pt idx="27263">
                  <c:v>-57.186500000000002</c:v>
                </c:pt>
                <c:pt idx="27264">
                  <c:v>-57.184500000000007</c:v>
                </c:pt>
                <c:pt idx="27265">
                  <c:v>-57.182500000000005</c:v>
                </c:pt>
                <c:pt idx="27266">
                  <c:v>-57.180500000000009</c:v>
                </c:pt>
                <c:pt idx="27267">
                  <c:v>-57.178500000000007</c:v>
                </c:pt>
                <c:pt idx="27268">
                  <c:v>-57.176500000000004</c:v>
                </c:pt>
                <c:pt idx="27269">
                  <c:v>-57.174500000000009</c:v>
                </c:pt>
                <c:pt idx="27270">
                  <c:v>-57.172500000000007</c:v>
                </c:pt>
                <c:pt idx="27271">
                  <c:v>-57.170500000000004</c:v>
                </c:pt>
                <c:pt idx="27272">
                  <c:v>-57.168500000000009</c:v>
                </c:pt>
                <c:pt idx="27273">
                  <c:v>-57.166500000000006</c:v>
                </c:pt>
                <c:pt idx="27274">
                  <c:v>-57.164500000000004</c:v>
                </c:pt>
                <c:pt idx="27275">
                  <c:v>-57.162500000000009</c:v>
                </c:pt>
                <c:pt idx="27276">
                  <c:v>-57.160500000000006</c:v>
                </c:pt>
                <c:pt idx="27277">
                  <c:v>-57.158500000000004</c:v>
                </c:pt>
                <c:pt idx="27278">
                  <c:v>-57.156500000000008</c:v>
                </c:pt>
                <c:pt idx="27279">
                  <c:v>-57.154500000000006</c:v>
                </c:pt>
                <c:pt idx="27280">
                  <c:v>-57.152500000000003</c:v>
                </c:pt>
                <c:pt idx="27281">
                  <c:v>-57.150500000000008</c:v>
                </c:pt>
                <c:pt idx="27282">
                  <c:v>-57.148500000000006</c:v>
                </c:pt>
                <c:pt idx="27283">
                  <c:v>-57.146500000000003</c:v>
                </c:pt>
                <c:pt idx="27284">
                  <c:v>-57.144500000000008</c:v>
                </c:pt>
                <c:pt idx="27285">
                  <c:v>-57.142500000000005</c:v>
                </c:pt>
                <c:pt idx="27286">
                  <c:v>-57.140500000000003</c:v>
                </c:pt>
                <c:pt idx="27287">
                  <c:v>-57.138500000000008</c:v>
                </c:pt>
                <c:pt idx="27288">
                  <c:v>-57.136500000000005</c:v>
                </c:pt>
                <c:pt idx="27289">
                  <c:v>-57.134500000000003</c:v>
                </c:pt>
                <c:pt idx="27290">
                  <c:v>-57.132500000000007</c:v>
                </c:pt>
                <c:pt idx="27291">
                  <c:v>-57.130500000000005</c:v>
                </c:pt>
                <c:pt idx="27292">
                  <c:v>-57.128500000000003</c:v>
                </c:pt>
                <c:pt idx="27293">
                  <c:v>-57.126500000000007</c:v>
                </c:pt>
                <c:pt idx="27294">
                  <c:v>-57.124500000000005</c:v>
                </c:pt>
                <c:pt idx="27295">
                  <c:v>-57.122500000000002</c:v>
                </c:pt>
                <c:pt idx="27296">
                  <c:v>-57.120500000000007</c:v>
                </c:pt>
                <c:pt idx="27297">
                  <c:v>-57.118500000000004</c:v>
                </c:pt>
                <c:pt idx="27298">
                  <c:v>-57.116500000000009</c:v>
                </c:pt>
                <c:pt idx="27299">
                  <c:v>-57.114500000000007</c:v>
                </c:pt>
                <c:pt idx="27300">
                  <c:v>-57.112500000000004</c:v>
                </c:pt>
                <c:pt idx="27301">
                  <c:v>-57.110500000000009</c:v>
                </c:pt>
                <c:pt idx="27302">
                  <c:v>-57.108500000000006</c:v>
                </c:pt>
                <c:pt idx="27303">
                  <c:v>-57.106500000000004</c:v>
                </c:pt>
                <c:pt idx="27304">
                  <c:v>-57.104500000000009</c:v>
                </c:pt>
                <c:pt idx="27305">
                  <c:v>-57.102500000000006</c:v>
                </c:pt>
                <c:pt idx="27306">
                  <c:v>-57.100500000000004</c:v>
                </c:pt>
                <c:pt idx="27307">
                  <c:v>-57.098500000000008</c:v>
                </c:pt>
                <c:pt idx="27308">
                  <c:v>-57.096500000000006</c:v>
                </c:pt>
                <c:pt idx="27309">
                  <c:v>-57.094500000000004</c:v>
                </c:pt>
                <c:pt idx="27310">
                  <c:v>-57.092500000000008</c:v>
                </c:pt>
                <c:pt idx="27311">
                  <c:v>-57.090500000000006</c:v>
                </c:pt>
                <c:pt idx="27312">
                  <c:v>-57.088500000000003</c:v>
                </c:pt>
                <c:pt idx="27313">
                  <c:v>-57.086500000000008</c:v>
                </c:pt>
                <c:pt idx="27314">
                  <c:v>-57.084500000000006</c:v>
                </c:pt>
                <c:pt idx="27315">
                  <c:v>-57.082500000000003</c:v>
                </c:pt>
                <c:pt idx="27316">
                  <c:v>-57.080500000000008</c:v>
                </c:pt>
                <c:pt idx="27317">
                  <c:v>-57.078500000000005</c:v>
                </c:pt>
                <c:pt idx="27318">
                  <c:v>-57.076500000000003</c:v>
                </c:pt>
                <c:pt idx="27319">
                  <c:v>-57.074500000000008</c:v>
                </c:pt>
                <c:pt idx="27320">
                  <c:v>-57.072500000000005</c:v>
                </c:pt>
                <c:pt idx="27321">
                  <c:v>-57.070500000000003</c:v>
                </c:pt>
                <c:pt idx="27322">
                  <c:v>-57.068500000000007</c:v>
                </c:pt>
                <c:pt idx="27323">
                  <c:v>-57.066500000000005</c:v>
                </c:pt>
                <c:pt idx="27324">
                  <c:v>-57.064500000000002</c:v>
                </c:pt>
                <c:pt idx="27325">
                  <c:v>-57.062500000000007</c:v>
                </c:pt>
                <c:pt idx="27326">
                  <c:v>-57.060500000000005</c:v>
                </c:pt>
                <c:pt idx="27327">
                  <c:v>-57.058500000000002</c:v>
                </c:pt>
                <c:pt idx="27328">
                  <c:v>-57.056500000000007</c:v>
                </c:pt>
                <c:pt idx="27329">
                  <c:v>-57.054500000000004</c:v>
                </c:pt>
                <c:pt idx="27330">
                  <c:v>-57.052500000000009</c:v>
                </c:pt>
                <c:pt idx="27331">
                  <c:v>-57.050500000000007</c:v>
                </c:pt>
                <c:pt idx="27332">
                  <c:v>-57.048500000000004</c:v>
                </c:pt>
                <c:pt idx="27333">
                  <c:v>-57.046500000000009</c:v>
                </c:pt>
                <c:pt idx="27334">
                  <c:v>-57.044500000000006</c:v>
                </c:pt>
                <c:pt idx="27335">
                  <c:v>-57.042500000000004</c:v>
                </c:pt>
                <c:pt idx="27336">
                  <c:v>-57.040500000000009</c:v>
                </c:pt>
                <c:pt idx="27337">
                  <c:v>-57.038500000000006</c:v>
                </c:pt>
                <c:pt idx="27338">
                  <c:v>-57.036500000000004</c:v>
                </c:pt>
                <c:pt idx="27339">
                  <c:v>-57.034500000000008</c:v>
                </c:pt>
                <c:pt idx="27340">
                  <c:v>-57.032500000000006</c:v>
                </c:pt>
                <c:pt idx="27341">
                  <c:v>-57.030500000000004</c:v>
                </c:pt>
                <c:pt idx="27342">
                  <c:v>-57.028500000000008</c:v>
                </c:pt>
                <c:pt idx="27343">
                  <c:v>-57.026500000000006</c:v>
                </c:pt>
                <c:pt idx="27344">
                  <c:v>-57.024500000000003</c:v>
                </c:pt>
                <c:pt idx="27345">
                  <c:v>-57.022500000000008</c:v>
                </c:pt>
                <c:pt idx="27346">
                  <c:v>-57.020500000000006</c:v>
                </c:pt>
                <c:pt idx="27347">
                  <c:v>-57.018500000000003</c:v>
                </c:pt>
                <c:pt idx="27348">
                  <c:v>-57.016500000000008</c:v>
                </c:pt>
                <c:pt idx="27349">
                  <c:v>-57.014500000000005</c:v>
                </c:pt>
                <c:pt idx="27350">
                  <c:v>-57.012500000000003</c:v>
                </c:pt>
                <c:pt idx="27351">
                  <c:v>-57.010500000000008</c:v>
                </c:pt>
                <c:pt idx="27352">
                  <c:v>-57.008500000000005</c:v>
                </c:pt>
                <c:pt idx="27353">
                  <c:v>-57.006500000000003</c:v>
                </c:pt>
                <c:pt idx="27354">
                  <c:v>-57.004500000000007</c:v>
                </c:pt>
                <c:pt idx="27355">
                  <c:v>-57.002500000000005</c:v>
                </c:pt>
                <c:pt idx="27356">
                  <c:v>-57.000500000000002</c:v>
                </c:pt>
                <c:pt idx="27357">
                  <c:v>-56.998500000000007</c:v>
                </c:pt>
                <c:pt idx="27358">
                  <c:v>-56.996500000000005</c:v>
                </c:pt>
                <c:pt idx="27359">
                  <c:v>-56.994500000000002</c:v>
                </c:pt>
                <c:pt idx="27360">
                  <c:v>-56.992500000000007</c:v>
                </c:pt>
                <c:pt idx="27361">
                  <c:v>-56.990500000000004</c:v>
                </c:pt>
                <c:pt idx="27362">
                  <c:v>-56.988500000000009</c:v>
                </c:pt>
                <c:pt idx="27363">
                  <c:v>-56.986500000000007</c:v>
                </c:pt>
                <c:pt idx="27364">
                  <c:v>-56.984500000000004</c:v>
                </c:pt>
                <c:pt idx="27365">
                  <c:v>-56.982500000000009</c:v>
                </c:pt>
                <c:pt idx="27366">
                  <c:v>-56.980500000000006</c:v>
                </c:pt>
                <c:pt idx="27367">
                  <c:v>-56.978500000000004</c:v>
                </c:pt>
                <c:pt idx="27368">
                  <c:v>-56.976500000000009</c:v>
                </c:pt>
                <c:pt idx="27369">
                  <c:v>-56.974500000000006</c:v>
                </c:pt>
                <c:pt idx="27370">
                  <c:v>-56.972500000000004</c:v>
                </c:pt>
                <c:pt idx="27371">
                  <c:v>-56.970500000000008</c:v>
                </c:pt>
                <c:pt idx="27372">
                  <c:v>-56.968500000000006</c:v>
                </c:pt>
                <c:pt idx="27373">
                  <c:v>-56.966500000000003</c:v>
                </c:pt>
                <c:pt idx="27374">
                  <c:v>-56.964500000000008</c:v>
                </c:pt>
                <c:pt idx="27375">
                  <c:v>-56.962500000000006</c:v>
                </c:pt>
                <c:pt idx="27376">
                  <c:v>-56.960500000000003</c:v>
                </c:pt>
                <c:pt idx="27377">
                  <c:v>-56.958500000000008</c:v>
                </c:pt>
                <c:pt idx="27378">
                  <c:v>-56.956500000000005</c:v>
                </c:pt>
                <c:pt idx="27379">
                  <c:v>-56.954500000000003</c:v>
                </c:pt>
                <c:pt idx="27380">
                  <c:v>-56.952500000000008</c:v>
                </c:pt>
                <c:pt idx="27381">
                  <c:v>-56.950500000000005</c:v>
                </c:pt>
                <c:pt idx="27382">
                  <c:v>-56.948500000000003</c:v>
                </c:pt>
                <c:pt idx="27383">
                  <c:v>-56.946500000000007</c:v>
                </c:pt>
                <c:pt idx="27384">
                  <c:v>-56.944500000000005</c:v>
                </c:pt>
                <c:pt idx="27385">
                  <c:v>-56.942500000000003</c:v>
                </c:pt>
                <c:pt idx="27386">
                  <c:v>-56.940500000000007</c:v>
                </c:pt>
                <c:pt idx="27387">
                  <c:v>-56.938500000000005</c:v>
                </c:pt>
                <c:pt idx="27388">
                  <c:v>-56.936500000000002</c:v>
                </c:pt>
                <c:pt idx="27389">
                  <c:v>-56.934500000000007</c:v>
                </c:pt>
                <c:pt idx="27390">
                  <c:v>-56.932500000000005</c:v>
                </c:pt>
                <c:pt idx="27391">
                  <c:v>-56.930500000000009</c:v>
                </c:pt>
                <c:pt idx="27392">
                  <c:v>-56.928500000000007</c:v>
                </c:pt>
                <c:pt idx="27393">
                  <c:v>-56.926500000000004</c:v>
                </c:pt>
                <c:pt idx="27394">
                  <c:v>-56.924500000000009</c:v>
                </c:pt>
                <c:pt idx="27395">
                  <c:v>-56.922500000000007</c:v>
                </c:pt>
                <c:pt idx="27396">
                  <c:v>-56.920500000000004</c:v>
                </c:pt>
                <c:pt idx="27397">
                  <c:v>-56.918500000000009</c:v>
                </c:pt>
                <c:pt idx="27398">
                  <c:v>-56.916500000000006</c:v>
                </c:pt>
                <c:pt idx="27399">
                  <c:v>-56.914500000000004</c:v>
                </c:pt>
                <c:pt idx="27400">
                  <c:v>-56.912500000000009</c:v>
                </c:pt>
                <c:pt idx="27401">
                  <c:v>-56.910500000000006</c:v>
                </c:pt>
                <c:pt idx="27402">
                  <c:v>-56.908500000000004</c:v>
                </c:pt>
                <c:pt idx="27403">
                  <c:v>-56.906500000000008</c:v>
                </c:pt>
                <c:pt idx="27404">
                  <c:v>-56.904500000000006</c:v>
                </c:pt>
                <c:pt idx="27405">
                  <c:v>-56.902500000000003</c:v>
                </c:pt>
                <c:pt idx="27406">
                  <c:v>-56.900500000000008</c:v>
                </c:pt>
                <c:pt idx="27407">
                  <c:v>-56.898500000000006</c:v>
                </c:pt>
                <c:pt idx="27408">
                  <c:v>-56.896500000000003</c:v>
                </c:pt>
                <c:pt idx="27409">
                  <c:v>-56.894500000000008</c:v>
                </c:pt>
                <c:pt idx="27410">
                  <c:v>-56.892500000000005</c:v>
                </c:pt>
                <c:pt idx="27411">
                  <c:v>-56.890500000000003</c:v>
                </c:pt>
                <c:pt idx="27412">
                  <c:v>-56.888500000000008</c:v>
                </c:pt>
                <c:pt idx="27413">
                  <c:v>-56.886500000000005</c:v>
                </c:pt>
                <c:pt idx="27414">
                  <c:v>-56.884500000000003</c:v>
                </c:pt>
                <c:pt idx="27415">
                  <c:v>-56.882500000000007</c:v>
                </c:pt>
                <c:pt idx="27416">
                  <c:v>-56.880500000000005</c:v>
                </c:pt>
                <c:pt idx="27417">
                  <c:v>-56.878500000000003</c:v>
                </c:pt>
                <c:pt idx="27418">
                  <c:v>-56.876500000000007</c:v>
                </c:pt>
                <c:pt idx="27419">
                  <c:v>-56.874500000000005</c:v>
                </c:pt>
                <c:pt idx="27420">
                  <c:v>-56.872500000000002</c:v>
                </c:pt>
                <c:pt idx="27421">
                  <c:v>-56.870500000000007</c:v>
                </c:pt>
                <c:pt idx="27422">
                  <c:v>-56.868500000000004</c:v>
                </c:pt>
                <c:pt idx="27423">
                  <c:v>-56.866500000000009</c:v>
                </c:pt>
                <c:pt idx="27424">
                  <c:v>-56.864500000000007</c:v>
                </c:pt>
                <c:pt idx="27425">
                  <c:v>-56.862500000000004</c:v>
                </c:pt>
                <c:pt idx="27426">
                  <c:v>-56.860500000000009</c:v>
                </c:pt>
                <c:pt idx="27427">
                  <c:v>-56.858500000000006</c:v>
                </c:pt>
                <c:pt idx="27428">
                  <c:v>-56.856500000000004</c:v>
                </c:pt>
                <c:pt idx="27429">
                  <c:v>-56.854500000000009</c:v>
                </c:pt>
                <c:pt idx="27430">
                  <c:v>-56.852500000000006</c:v>
                </c:pt>
                <c:pt idx="27431">
                  <c:v>-56.850500000000004</c:v>
                </c:pt>
                <c:pt idx="27432">
                  <c:v>-56.848500000000008</c:v>
                </c:pt>
                <c:pt idx="27433">
                  <c:v>-56.846500000000006</c:v>
                </c:pt>
                <c:pt idx="27434">
                  <c:v>-56.844500000000004</c:v>
                </c:pt>
                <c:pt idx="27435">
                  <c:v>-56.842500000000008</c:v>
                </c:pt>
                <c:pt idx="27436">
                  <c:v>-56.840500000000006</c:v>
                </c:pt>
                <c:pt idx="27437">
                  <c:v>-56.838500000000003</c:v>
                </c:pt>
                <c:pt idx="27438">
                  <c:v>-56.836500000000008</c:v>
                </c:pt>
                <c:pt idx="27439">
                  <c:v>-56.834500000000006</c:v>
                </c:pt>
                <c:pt idx="27440">
                  <c:v>-56.832500000000003</c:v>
                </c:pt>
                <c:pt idx="27441">
                  <c:v>-56.830500000000008</c:v>
                </c:pt>
                <c:pt idx="27442">
                  <c:v>-56.828500000000005</c:v>
                </c:pt>
                <c:pt idx="27443">
                  <c:v>-56.826500000000003</c:v>
                </c:pt>
                <c:pt idx="27444">
                  <c:v>-56.824500000000008</c:v>
                </c:pt>
                <c:pt idx="27445">
                  <c:v>-56.822500000000005</c:v>
                </c:pt>
                <c:pt idx="27446">
                  <c:v>-56.820500000000003</c:v>
                </c:pt>
                <c:pt idx="27447">
                  <c:v>-56.818500000000007</c:v>
                </c:pt>
                <c:pt idx="27448">
                  <c:v>-56.816500000000005</c:v>
                </c:pt>
                <c:pt idx="27449">
                  <c:v>-56.814500000000002</c:v>
                </c:pt>
                <c:pt idx="27450">
                  <c:v>-56.812500000000007</c:v>
                </c:pt>
                <c:pt idx="27451">
                  <c:v>-56.810500000000005</c:v>
                </c:pt>
                <c:pt idx="27452">
                  <c:v>-56.808500000000002</c:v>
                </c:pt>
                <c:pt idx="27453">
                  <c:v>-56.806500000000007</c:v>
                </c:pt>
                <c:pt idx="27454">
                  <c:v>-56.804500000000004</c:v>
                </c:pt>
                <c:pt idx="27455">
                  <c:v>-56.802500000000009</c:v>
                </c:pt>
                <c:pt idx="27456">
                  <c:v>-56.800500000000007</c:v>
                </c:pt>
                <c:pt idx="27457">
                  <c:v>-56.798500000000004</c:v>
                </c:pt>
                <c:pt idx="27458">
                  <c:v>-56.796500000000009</c:v>
                </c:pt>
                <c:pt idx="27459">
                  <c:v>-56.794500000000006</c:v>
                </c:pt>
                <c:pt idx="27460">
                  <c:v>-56.792500000000004</c:v>
                </c:pt>
                <c:pt idx="27461">
                  <c:v>-56.790500000000009</c:v>
                </c:pt>
                <c:pt idx="27462">
                  <c:v>-56.788500000000006</c:v>
                </c:pt>
                <c:pt idx="27463">
                  <c:v>-56.786500000000004</c:v>
                </c:pt>
                <c:pt idx="27464">
                  <c:v>-56.784500000000008</c:v>
                </c:pt>
                <c:pt idx="27465">
                  <c:v>-56.782500000000006</c:v>
                </c:pt>
                <c:pt idx="27466">
                  <c:v>-56.780500000000004</c:v>
                </c:pt>
                <c:pt idx="27467">
                  <c:v>-56.778500000000008</c:v>
                </c:pt>
                <c:pt idx="27468">
                  <c:v>-56.776500000000006</c:v>
                </c:pt>
                <c:pt idx="27469">
                  <c:v>-56.774500000000003</c:v>
                </c:pt>
                <c:pt idx="27470">
                  <c:v>-56.772500000000008</c:v>
                </c:pt>
                <c:pt idx="27471">
                  <c:v>-56.770500000000006</c:v>
                </c:pt>
                <c:pt idx="27472">
                  <c:v>-56.768500000000003</c:v>
                </c:pt>
                <c:pt idx="27473">
                  <c:v>-56.766500000000008</c:v>
                </c:pt>
                <c:pt idx="27474">
                  <c:v>-56.764500000000005</c:v>
                </c:pt>
                <c:pt idx="27475">
                  <c:v>-56.762500000000003</c:v>
                </c:pt>
                <c:pt idx="27476">
                  <c:v>-56.760500000000008</c:v>
                </c:pt>
                <c:pt idx="27477">
                  <c:v>-56.758500000000005</c:v>
                </c:pt>
                <c:pt idx="27478">
                  <c:v>-56.756500000000003</c:v>
                </c:pt>
                <c:pt idx="27479">
                  <c:v>-56.754500000000007</c:v>
                </c:pt>
                <c:pt idx="27480">
                  <c:v>-56.752500000000005</c:v>
                </c:pt>
                <c:pt idx="27481">
                  <c:v>-56.750500000000002</c:v>
                </c:pt>
                <c:pt idx="27482">
                  <c:v>-56.748500000000007</c:v>
                </c:pt>
                <c:pt idx="27483">
                  <c:v>-56.746500000000005</c:v>
                </c:pt>
                <c:pt idx="27484">
                  <c:v>-56.744500000000002</c:v>
                </c:pt>
                <c:pt idx="27485">
                  <c:v>-56.742500000000007</c:v>
                </c:pt>
                <c:pt idx="27486">
                  <c:v>-56.740500000000004</c:v>
                </c:pt>
                <c:pt idx="27487">
                  <c:v>-56.738500000000009</c:v>
                </c:pt>
                <c:pt idx="27488">
                  <c:v>-56.736500000000007</c:v>
                </c:pt>
                <c:pt idx="27489">
                  <c:v>-56.734500000000004</c:v>
                </c:pt>
                <c:pt idx="27490">
                  <c:v>-56.732500000000009</c:v>
                </c:pt>
                <c:pt idx="27491">
                  <c:v>-56.730500000000006</c:v>
                </c:pt>
                <c:pt idx="27492">
                  <c:v>-56.728500000000004</c:v>
                </c:pt>
                <c:pt idx="27493">
                  <c:v>-56.726500000000009</c:v>
                </c:pt>
                <c:pt idx="27494">
                  <c:v>-56.724500000000006</c:v>
                </c:pt>
                <c:pt idx="27495">
                  <c:v>-56.722500000000004</c:v>
                </c:pt>
                <c:pt idx="27496">
                  <c:v>-56.720500000000008</c:v>
                </c:pt>
                <c:pt idx="27497">
                  <c:v>-56.718500000000006</c:v>
                </c:pt>
                <c:pt idx="27498">
                  <c:v>-56.716500000000003</c:v>
                </c:pt>
                <c:pt idx="27499">
                  <c:v>-56.714500000000008</c:v>
                </c:pt>
                <c:pt idx="27500">
                  <c:v>-56.712500000000006</c:v>
                </c:pt>
                <c:pt idx="27501">
                  <c:v>-56.710500000000003</c:v>
                </c:pt>
                <c:pt idx="27502">
                  <c:v>-56.708500000000008</c:v>
                </c:pt>
                <c:pt idx="27503">
                  <c:v>-56.706500000000005</c:v>
                </c:pt>
                <c:pt idx="27504">
                  <c:v>-56.704500000000003</c:v>
                </c:pt>
                <c:pt idx="27505">
                  <c:v>-56.702500000000008</c:v>
                </c:pt>
                <c:pt idx="27506">
                  <c:v>-56.700500000000005</c:v>
                </c:pt>
                <c:pt idx="27507">
                  <c:v>-56.698500000000003</c:v>
                </c:pt>
                <c:pt idx="27508">
                  <c:v>-56.696500000000007</c:v>
                </c:pt>
                <c:pt idx="27509">
                  <c:v>-56.694500000000005</c:v>
                </c:pt>
                <c:pt idx="27510">
                  <c:v>-56.692500000000003</c:v>
                </c:pt>
                <c:pt idx="27511">
                  <c:v>-56.690500000000007</c:v>
                </c:pt>
                <c:pt idx="27512">
                  <c:v>-56.688500000000005</c:v>
                </c:pt>
                <c:pt idx="27513">
                  <c:v>-56.686500000000002</c:v>
                </c:pt>
                <c:pt idx="27514">
                  <c:v>-56.684500000000007</c:v>
                </c:pt>
                <c:pt idx="27515">
                  <c:v>-56.682500000000005</c:v>
                </c:pt>
                <c:pt idx="27516">
                  <c:v>-56.680500000000009</c:v>
                </c:pt>
                <c:pt idx="27517">
                  <c:v>-56.678500000000007</c:v>
                </c:pt>
                <c:pt idx="27518">
                  <c:v>-56.676500000000004</c:v>
                </c:pt>
                <c:pt idx="27519">
                  <c:v>-56.674500000000009</c:v>
                </c:pt>
                <c:pt idx="27520">
                  <c:v>-56.672500000000007</c:v>
                </c:pt>
                <c:pt idx="27521">
                  <c:v>-56.670500000000004</c:v>
                </c:pt>
                <c:pt idx="27522">
                  <c:v>-56.668500000000009</c:v>
                </c:pt>
                <c:pt idx="27523">
                  <c:v>-56.666500000000006</c:v>
                </c:pt>
                <c:pt idx="27524">
                  <c:v>-56.664500000000004</c:v>
                </c:pt>
                <c:pt idx="27525">
                  <c:v>-56.662500000000009</c:v>
                </c:pt>
                <c:pt idx="27526">
                  <c:v>-56.660500000000006</c:v>
                </c:pt>
                <c:pt idx="27527">
                  <c:v>-56.658500000000004</c:v>
                </c:pt>
                <c:pt idx="27528">
                  <c:v>-56.656500000000008</c:v>
                </c:pt>
                <c:pt idx="27529">
                  <c:v>-56.654500000000006</c:v>
                </c:pt>
                <c:pt idx="27530">
                  <c:v>-56.652500000000003</c:v>
                </c:pt>
                <c:pt idx="27531">
                  <c:v>-56.650500000000008</c:v>
                </c:pt>
                <c:pt idx="27532">
                  <c:v>-56.648500000000006</c:v>
                </c:pt>
                <c:pt idx="27533">
                  <c:v>-56.646500000000003</c:v>
                </c:pt>
                <c:pt idx="27534">
                  <c:v>-56.644500000000008</c:v>
                </c:pt>
                <c:pt idx="27535">
                  <c:v>-56.642500000000005</c:v>
                </c:pt>
                <c:pt idx="27536">
                  <c:v>-56.640500000000003</c:v>
                </c:pt>
                <c:pt idx="27537">
                  <c:v>-56.638500000000008</c:v>
                </c:pt>
                <c:pt idx="27538">
                  <c:v>-56.636500000000005</c:v>
                </c:pt>
                <c:pt idx="27539">
                  <c:v>-56.634500000000003</c:v>
                </c:pt>
                <c:pt idx="27540">
                  <c:v>-56.632500000000007</c:v>
                </c:pt>
                <c:pt idx="27541">
                  <c:v>-56.630500000000005</c:v>
                </c:pt>
                <c:pt idx="27542">
                  <c:v>-56.628500000000003</c:v>
                </c:pt>
                <c:pt idx="27543">
                  <c:v>-56.626500000000007</c:v>
                </c:pt>
                <c:pt idx="27544">
                  <c:v>-56.624500000000005</c:v>
                </c:pt>
                <c:pt idx="27545">
                  <c:v>-56.622500000000002</c:v>
                </c:pt>
                <c:pt idx="27546">
                  <c:v>-56.620500000000007</c:v>
                </c:pt>
                <c:pt idx="27547">
                  <c:v>-56.618500000000004</c:v>
                </c:pt>
                <c:pt idx="27548">
                  <c:v>-56.616500000000009</c:v>
                </c:pt>
                <c:pt idx="27549">
                  <c:v>-56.614500000000007</c:v>
                </c:pt>
                <c:pt idx="27550">
                  <c:v>-56.612500000000004</c:v>
                </c:pt>
                <c:pt idx="27551">
                  <c:v>-56.610500000000009</c:v>
                </c:pt>
                <c:pt idx="27552">
                  <c:v>-56.608500000000006</c:v>
                </c:pt>
                <c:pt idx="27553">
                  <c:v>-56.606500000000004</c:v>
                </c:pt>
                <c:pt idx="27554">
                  <c:v>-56.604500000000009</c:v>
                </c:pt>
                <c:pt idx="27555">
                  <c:v>-56.602500000000006</c:v>
                </c:pt>
                <c:pt idx="27556">
                  <c:v>-56.600500000000004</c:v>
                </c:pt>
                <c:pt idx="27557">
                  <c:v>-56.598500000000008</c:v>
                </c:pt>
                <c:pt idx="27558">
                  <c:v>-56.596500000000006</c:v>
                </c:pt>
                <c:pt idx="27559">
                  <c:v>-56.594500000000004</c:v>
                </c:pt>
                <c:pt idx="27560">
                  <c:v>-56.592500000000008</c:v>
                </c:pt>
                <c:pt idx="27561">
                  <c:v>-56.590500000000006</c:v>
                </c:pt>
                <c:pt idx="27562">
                  <c:v>-56.588500000000003</c:v>
                </c:pt>
                <c:pt idx="27563">
                  <c:v>-56.586500000000008</c:v>
                </c:pt>
                <c:pt idx="27564">
                  <c:v>-56.584500000000006</c:v>
                </c:pt>
                <c:pt idx="27565">
                  <c:v>-56.582500000000003</c:v>
                </c:pt>
                <c:pt idx="27566">
                  <c:v>-56.580500000000008</c:v>
                </c:pt>
                <c:pt idx="27567">
                  <c:v>-56.578500000000005</c:v>
                </c:pt>
                <c:pt idx="27568">
                  <c:v>-56.576500000000003</c:v>
                </c:pt>
                <c:pt idx="27569">
                  <c:v>-56.574500000000008</c:v>
                </c:pt>
                <c:pt idx="27570">
                  <c:v>-56.572500000000005</c:v>
                </c:pt>
                <c:pt idx="27571">
                  <c:v>-56.570500000000003</c:v>
                </c:pt>
                <c:pt idx="27572">
                  <c:v>-56.568500000000007</c:v>
                </c:pt>
                <c:pt idx="27573">
                  <c:v>-56.566500000000005</c:v>
                </c:pt>
                <c:pt idx="27574">
                  <c:v>-56.564500000000002</c:v>
                </c:pt>
                <c:pt idx="27575">
                  <c:v>-56.562500000000007</c:v>
                </c:pt>
                <c:pt idx="27576">
                  <c:v>-56.560500000000005</c:v>
                </c:pt>
                <c:pt idx="27577">
                  <c:v>-56.558500000000002</c:v>
                </c:pt>
                <c:pt idx="27578">
                  <c:v>-56.556500000000007</c:v>
                </c:pt>
                <c:pt idx="27579">
                  <c:v>-56.554500000000004</c:v>
                </c:pt>
                <c:pt idx="27580">
                  <c:v>-56.552500000000009</c:v>
                </c:pt>
                <c:pt idx="27581">
                  <c:v>-56.550500000000007</c:v>
                </c:pt>
                <c:pt idx="27582">
                  <c:v>-56.548500000000004</c:v>
                </c:pt>
                <c:pt idx="27583">
                  <c:v>-56.546500000000009</c:v>
                </c:pt>
                <c:pt idx="27584">
                  <c:v>-56.544500000000006</c:v>
                </c:pt>
                <c:pt idx="27585">
                  <c:v>-56.542500000000004</c:v>
                </c:pt>
                <c:pt idx="27586">
                  <c:v>-56.540500000000009</c:v>
                </c:pt>
                <c:pt idx="27587">
                  <c:v>-56.538500000000006</c:v>
                </c:pt>
                <c:pt idx="27588">
                  <c:v>-56.536500000000004</c:v>
                </c:pt>
                <c:pt idx="27589">
                  <c:v>-56.534500000000008</c:v>
                </c:pt>
                <c:pt idx="27590">
                  <c:v>-56.532500000000006</c:v>
                </c:pt>
                <c:pt idx="27591">
                  <c:v>-56.530500000000004</c:v>
                </c:pt>
                <c:pt idx="27592">
                  <c:v>-56.528500000000008</c:v>
                </c:pt>
                <c:pt idx="27593">
                  <c:v>-56.526500000000006</c:v>
                </c:pt>
                <c:pt idx="27594">
                  <c:v>-56.524500000000003</c:v>
                </c:pt>
                <c:pt idx="27595">
                  <c:v>-56.522500000000008</c:v>
                </c:pt>
                <c:pt idx="27596">
                  <c:v>-56.520500000000006</c:v>
                </c:pt>
                <c:pt idx="27597">
                  <c:v>-56.518500000000003</c:v>
                </c:pt>
                <c:pt idx="27598">
                  <c:v>-56.516500000000008</c:v>
                </c:pt>
                <c:pt idx="27599">
                  <c:v>-56.514500000000005</c:v>
                </c:pt>
                <c:pt idx="27600">
                  <c:v>-56.512500000000003</c:v>
                </c:pt>
                <c:pt idx="27601">
                  <c:v>-56.510500000000008</c:v>
                </c:pt>
                <c:pt idx="27602">
                  <c:v>-56.508500000000005</c:v>
                </c:pt>
                <c:pt idx="27603">
                  <c:v>-56.506500000000003</c:v>
                </c:pt>
                <c:pt idx="27604">
                  <c:v>-56.504500000000007</c:v>
                </c:pt>
                <c:pt idx="27605">
                  <c:v>-56.502500000000005</c:v>
                </c:pt>
                <c:pt idx="27606">
                  <c:v>-56.500500000000002</c:v>
                </c:pt>
                <c:pt idx="27607">
                  <c:v>-56.498500000000007</c:v>
                </c:pt>
                <c:pt idx="27608">
                  <c:v>-56.496500000000005</c:v>
                </c:pt>
                <c:pt idx="27609">
                  <c:v>-56.494500000000002</c:v>
                </c:pt>
                <c:pt idx="27610">
                  <c:v>-56.492500000000007</c:v>
                </c:pt>
                <c:pt idx="27611">
                  <c:v>-56.490500000000004</c:v>
                </c:pt>
                <c:pt idx="27612">
                  <c:v>-56.488500000000009</c:v>
                </c:pt>
                <c:pt idx="27613">
                  <c:v>-56.486500000000007</c:v>
                </c:pt>
                <c:pt idx="27614">
                  <c:v>-56.484500000000004</c:v>
                </c:pt>
                <c:pt idx="27615">
                  <c:v>-56.482500000000009</c:v>
                </c:pt>
                <c:pt idx="27616">
                  <c:v>-56.480500000000006</c:v>
                </c:pt>
                <c:pt idx="27617">
                  <c:v>-56.478500000000004</c:v>
                </c:pt>
                <c:pt idx="27618">
                  <c:v>-56.476500000000009</c:v>
                </c:pt>
                <c:pt idx="27619">
                  <c:v>-56.474500000000006</c:v>
                </c:pt>
                <c:pt idx="27620">
                  <c:v>-56.472500000000004</c:v>
                </c:pt>
                <c:pt idx="27621">
                  <c:v>-56.470500000000008</c:v>
                </c:pt>
                <c:pt idx="27622">
                  <c:v>-56.468500000000006</c:v>
                </c:pt>
                <c:pt idx="27623">
                  <c:v>-56.466500000000003</c:v>
                </c:pt>
                <c:pt idx="27624">
                  <c:v>-56.464500000000008</c:v>
                </c:pt>
                <c:pt idx="27625">
                  <c:v>-56.462500000000006</c:v>
                </c:pt>
                <c:pt idx="27626">
                  <c:v>-56.460500000000003</c:v>
                </c:pt>
                <c:pt idx="27627">
                  <c:v>-56.458500000000008</c:v>
                </c:pt>
                <c:pt idx="27628">
                  <c:v>-56.456500000000005</c:v>
                </c:pt>
                <c:pt idx="27629">
                  <c:v>-56.454500000000003</c:v>
                </c:pt>
                <c:pt idx="27630">
                  <c:v>-56.452500000000008</c:v>
                </c:pt>
                <c:pt idx="27631">
                  <c:v>-56.450500000000005</c:v>
                </c:pt>
                <c:pt idx="27632">
                  <c:v>-56.448500000000003</c:v>
                </c:pt>
                <c:pt idx="27633">
                  <c:v>-56.446500000000007</c:v>
                </c:pt>
                <c:pt idx="27634">
                  <c:v>-56.444500000000005</c:v>
                </c:pt>
                <c:pt idx="27635">
                  <c:v>-56.442500000000003</c:v>
                </c:pt>
                <c:pt idx="27636">
                  <c:v>-56.440500000000007</c:v>
                </c:pt>
                <c:pt idx="27637">
                  <c:v>-56.438500000000005</c:v>
                </c:pt>
                <c:pt idx="27638">
                  <c:v>-56.436500000000002</c:v>
                </c:pt>
                <c:pt idx="27639">
                  <c:v>-56.434500000000007</c:v>
                </c:pt>
                <c:pt idx="27640">
                  <c:v>-56.432500000000005</c:v>
                </c:pt>
                <c:pt idx="27641">
                  <c:v>-56.430500000000009</c:v>
                </c:pt>
                <c:pt idx="27642">
                  <c:v>-56.428500000000007</c:v>
                </c:pt>
                <c:pt idx="27643">
                  <c:v>-56.426500000000004</c:v>
                </c:pt>
                <c:pt idx="27644">
                  <c:v>-56.424500000000009</c:v>
                </c:pt>
                <c:pt idx="27645">
                  <c:v>-56.422500000000007</c:v>
                </c:pt>
                <c:pt idx="27646">
                  <c:v>-56.420500000000004</c:v>
                </c:pt>
                <c:pt idx="27647">
                  <c:v>-56.418500000000009</c:v>
                </c:pt>
                <c:pt idx="27648">
                  <c:v>-56.416500000000006</c:v>
                </c:pt>
                <c:pt idx="27649">
                  <c:v>-56.414500000000004</c:v>
                </c:pt>
                <c:pt idx="27650">
                  <c:v>-56.412500000000009</c:v>
                </c:pt>
                <c:pt idx="27651">
                  <c:v>-56.410500000000006</c:v>
                </c:pt>
                <c:pt idx="27652">
                  <c:v>-56.408500000000004</c:v>
                </c:pt>
                <c:pt idx="27653">
                  <c:v>-56.406500000000008</c:v>
                </c:pt>
                <c:pt idx="27654">
                  <c:v>-56.404500000000006</c:v>
                </c:pt>
                <c:pt idx="27655">
                  <c:v>-56.402500000000003</c:v>
                </c:pt>
                <c:pt idx="27656">
                  <c:v>-56.400500000000008</c:v>
                </c:pt>
                <c:pt idx="27657">
                  <c:v>-56.398500000000006</c:v>
                </c:pt>
                <c:pt idx="27658">
                  <c:v>-56.396500000000003</c:v>
                </c:pt>
                <c:pt idx="27659">
                  <c:v>-56.394500000000008</c:v>
                </c:pt>
                <c:pt idx="27660">
                  <c:v>-56.392500000000005</c:v>
                </c:pt>
                <c:pt idx="27661">
                  <c:v>-56.390500000000003</c:v>
                </c:pt>
                <c:pt idx="27662">
                  <c:v>-56.388500000000008</c:v>
                </c:pt>
                <c:pt idx="27663">
                  <c:v>-56.386500000000005</c:v>
                </c:pt>
                <c:pt idx="27664">
                  <c:v>-56.384500000000003</c:v>
                </c:pt>
                <c:pt idx="27665">
                  <c:v>-56.382500000000007</c:v>
                </c:pt>
                <c:pt idx="27666">
                  <c:v>-56.380500000000005</c:v>
                </c:pt>
                <c:pt idx="27667">
                  <c:v>-56.378500000000003</c:v>
                </c:pt>
                <c:pt idx="27668">
                  <c:v>-56.376500000000007</c:v>
                </c:pt>
                <c:pt idx="27669">
                  <c:v>-56.374500000000005</c:v>
                </c:pt>
                <c:pt idx="27670">
                  <c:v>-56.372500000000002</c:v>
                </c:pt>
                <c:pt idx="27671">
                  <c:v>-56.370500000000007</c:v>
                </c:pt>
                <c:pt idx="27672">
                  <c:v>-56.368500000000004</c:v>
                </c:pt>
                <c:pt idx="27673">
                  <c:v>-56.366500000000009</c:v>
                </c:pt>
                <c:pt idx="27674">
                  <c:v>-56.364500000000007</c:v>
                </c:pt>
                <c:pt idx="27675">
                  <c:v>-56.362500000000004</c:v>
                </c:pt>
                <c:pt idx="27676">
                  <c:v>-56.360500000000009</c:v>
                </c:pt>
                <c:pt idx="27677">
                  <c:v>-56.358500000000006</c:v>
                </c:pt>
                <c:pt idx="27678">
                  <c:v>-56.356500000000004</c:v>
                </c:pt>
                <c:pt idx="27679">
                  <c:v>-56.354500000000009</c:v>
                </c:pt>
                <c:pt idx="27680">
                  <c:v>-56.352500000000006</c:v>
                </c:pt>
                <c:pt idx="27681">
                  <c:v>-56.350500000000004</c:v>
                </c:pt>
                <c:pt idx="27682">
                  <c:v>-56.348500000000008</c:v>
                </c:pt>
                <c:pt idx="27683">
                  <c:v>-56.346500000000006</c:v>
                </c:pt>
                <c:pt idx="27684">
                  <c:v>-56.344500000000004</c:v>
                </c:pt>
                <c:pt idx="27685">
                  <c:v>-56.342500000000008</c:v>
                </c:pt>
                <c:pt idx="27686">
                  <c:v>-56.340500000000006</c:v>
                </c:pt>
                <c:pt idx="27687">
                  <c:v>-56.338500000000003</c:v>
                </c:pt>
                <c:pt idx="27688">
                  <c:v>-56.336500000000008</c:v>
                </c:pt>
                <c:pt idx="27689">
                  <c:v>-56.334500000000006</c:v>
                </c:pt>
                <c:pt idx="27690">
                  <c:v>-56.332500000000003</c:v>
                </c:pt>
                <c:pt idx="27691">
                  <c:v>-56.330500000000008</c:v>
                </c:pt>
                <c:pt idx="27692">
                  <c:v>-56.328500000000005</c:v>
                </c:pt>
                <c:pt idx="27693">
                  <c:v>-56.326500000000003</c:v>
                </c:pt>
                <c:pt idx="27694">
                  <c:v>-56.324500000000008</c:v>
                </c:pt>
                <c:pt idx="27695">
                  <c:v>-56.322500000000005</c:v>
                </c:pt>
                <c:pt idx="27696">
                  <c:v>-56.320500000000003</c:v>
                </c:pt>
                <c:pt idx="27697">
                  <c:v>-56.318500000000007</c:v>
                </c:pt>
                <c:pt idx="27698">
                  <c:v>-56.316500000000005</c:v>
                </c:pt>
                <c:pt idx="27699">
                  <c:v>-56.314500000000002</c:v>
                </c:pt>
                <c:pt idx="27700">
                  <c:v>-56.312500000000007</c:v>
                </c:pt>
                <c:pt idx="27701">
                  <c:v>-56.310500000000005</c:v>
                </c:pt>
                <c:pt idx="27702">
                  <c:v>-56.308500000000002</c:v>
                </c:pt>
                <c:pt idx="27703">
                  <c:v>-56.306500000000007</c:v>
                </c:pt>
                <c:pt idx="27704">
                  <c:v>-56.304500000000004</c:v>
                </c:pt>
                <c:pt idx="27705">
                  <c:v>-56.302500000000009</c:v>
                </c:pt>
                <c:pt idx="27706">
                  <c:v>-56.300500000000007</c:v>
                </c:pt>
                <c:pt idx="27707">
                  <c:v>-56.298500000000004</c:v>
                </c:pt>
                <c:pt idx="27708">
                  <c:v>-56.296500000000009</c:v>
                </c:pt>
                <c:pt idx="27709">
                  <c:v>-56.294500000000006</c:v>
                </c:pt>
                <c:pt idx="27710">
                  <c:v>-56.292500000000004</c:v>
                </c:pt>
                <c:pt idx="27711">
                  <c:v>-56.290500000000009</c:v>
                </c:pt>
                <c:pt idx="27712">
                  <c:v>-56.288500000000006</c:v>
                </c:pt>
                <c:pt idx="27713">
                  <c:v>-56.286500000000004</c:v>
                </c:pt>
                <c:pt idx="27714">
                  <c:v>-56.284500000000008</c:v>
                </c:pt>
                <c:pt idx="27715">
                  <c:v>-56.282500000000006</c:v>
                </c:pt>
                <c:pt idx="27716">
                  <c:v>-56.280500000000004</c:v>
                </c:pt>
                <c:pt idx="27717">
                  <c:v>-56.278500000000008</c:v>
                </c:pt>
                <c:pt idx="27718">
                  <c:v>-56.276500000000006</c:v>
                </c:pt>
                <c:pt idx="27719">
                  <c:v>-56.274500000000003</c:v>
                </c:pt>
                <c:pt idx="27720">
                  <c:v>-56.272500000000008</c:v>
                </c:pt>
                <c:pt idx="27721">
                  <c:v>-56.270500000000006</c:v>
                </c:pt>
                <c:pt idx="27722">
                  <c:v>-56.268500000000003</c:v>
                </c:pt>
                <c:pt idx="27723">
                  <c:v>-56.266500000000008</c:v>
                </c:pt>
                <c:pt idx="27724">
                  <c:v>-56.264500000000005</c:v>
                </c:pt>
                <c:pt idx="27725">
                  <c:v>-56.262500000000003</c:v>
                </c:pt>
                <c:pt idx="27726">
                  <c:v>-56.260500000000008</c:v>
                </c:pt>
                <c:pt idx="27727">
                  <c:v>-56.258500000000005</c:v>
                </c:pt>
                <c:pt idx="27728">
                  <c:v>-56.256500000000003</c:v>
                </c:pt>
                <c:pt idx="27729">
                  <c:v>-56.254500000000007</c:v>
                </c:pt>
                <c:pt idx="27730">
                  <c:v>-56.252500000000005</c:v>
                </c:pt>
                <c:pt idx="27731">
                  <c:v>-56.250500000000002</c:v>
                </c:pt>
                <c:pt idx="27732">
                  <c:v>-56.248500000000007</c:v>
                </c:pt>
                <c:pt idx="27733">
                  <c:v>-56.246500000000005</c:v>
                </c:pt>
                <c:pt idx="27734">
                  <c:v>-56.244500000000002</c:v>
                </c:pt>
                <c:pt idx="27735">
                  <c:v>-56.242500000000007</c:v>
                </c:pt>
                <c:pt idx="27736">
                  <c:v>-56.240500000000004</c:v>
                </c:pt>
                <c:pt idx="27737">
                  <c:v>-56.238500000000009</c:v>
                </c:pt>
                <c:pt idx="27738">
                  <c:v>-56.236500000000007</c:v>
                </c:pt>
                <c:pt idx="27739">
                  <c:v>-56.234500000000004</c:v>
                </c:pt>
                <c:pt idx="27740">
                  <c:v>-56.232500000000009</c:v>
                </c:pt>
                <c:pt idx="27741">
                  <c:v>-56.230500000000006</c:v>
                </c:pt>
                <c:pt idx="27742">
                  <c:v>-56.228500000000004</c:v>
                </c:pt>
                <c:pt idx="27743">
                  <c:v>-56.226500000000009</c:v>
                </c:pt>
                <c:pt idx="27744">
                  <c:v>-56.224500000000006</c:v>
                </c:pt>
                <c:pt idx="27745">
                  <c:v>-56.222500000000004</c:v>
                </c:pt>
                <c:pt idx="27746">
                  <c:v>-56.220500000000008</c:v>
                </c:pt>
                <c:pt idx="27747">
                  <c:v>-56.218500000000006</c:v>
                </c:pt>
                <c:pt idx="27748">
                  <c:v>-56.216500000000003</c:v>
                </c:pt>
                <c:pt idx="27749">
                  <c:v>-56.214500000000008</c:v>
                </c:pt>
                <c:pt idx="27750">
                  <c:v>-56.212500000000006</c:v>
                </c:pt>
                <c:pt idx="27751">
                  <c:v>-56.210500000000003</c:v>
                </c:pt>
                <c:pt idx="27752">
                  <c:v>-56.208500000000008</c:v>
                </c:pt>
                <c:pt idx="27753">
                  <c:v>-56.206500000000005</c:v>
                </c:pt>
                <c:pt idx="27754">
                  <c:v>-56.204500000000003</c:v>
                </c:pt>
                <c:pt idx="27755">
                  <c:v>-56.202500000000008</c:v>
                </c:pt>
                <c:pt idx="27756">
                  <c:v>-56.200500000000005</c:v>
                </c:pt>
                <c:pt idx="27757">
                  <c:v>-56.198500000000003</c:v>
                </c:pt>
                <c:pt idx="27758">
                  <c:v>-56.196500000000007</c:v>
                </c:pt>
                <c:pt idx="27759">
                  <c:v>-56.194500000000005</c:v>
                </c:pt>
                <c:pt idx="27760">
                  <c:v>-56.192500000000003</c:v>
                </c:pt>
                <c:pt idx="27761">
                  <c:v>-56.190500000000007</c:v>
                </c:pt>
                <c:pt idx="27762">
                  <c:v>-56.188500000000005</c:v>
                </c:pt>
                <c:pt idx="27763">
                  <c:v>-56.186500000000002</c:v>
                </c:pt>
                <c:pt idx="27764">
                  <c:v>-56.184500000000007</c:v>
                </c:pt>
                <c:pt idx="27765">
                  <c:v>-56.182500000000005</c:v>
                </c:pt>
                <c:pt idx="27766">
                  <c:v>-56.180500000000009</c:v>
                </c:pt>
                <c:pt idx="27767">
                  <c:v>-56.178500000000007</c:v>
                </c:pt>
                <c:pt idx="27768">
                  <c:v>-56.176500000000004</c:v>
                </c:pt>
                <c:pt idx="27769">
                  <c:v>-56.174500000000009</c:v>
                </c:pt>
                <c:pt idx="27770">
                  <c:v>-56.172500000000007</c:v>
                </c:pt>
                <c:pt idx="27771">
                  <c:v>-56.170500000000004</c:v>
                </c:pt>
                <c:pt idx="27772">
                  <c:v>-56.168500000000009</c:v>
                </c:pt>
                <c:pt idx="27773">
                  <c:v>-56.166500000000006</c:v>
                </c:pt>
                <c:pt idx="27774">
                  <c:v>-56.164500000000004</c:v>
                </c:pt>
                <c:pt idx="27775">
                  <c:v>-56.162500000000009</c:v>
                </c:pt>
                <c:pt idx="27776">
                  <c:v>-56.160500000000006</c:v>
                </c:pt>
                <c:pt idx="27777">
                  <c:v>-56.158500000000004</c:v>
                </c:pt>
                <c:pt idx="27778">
                  <c:v>-56.156500000000008</c:v>
                </c:pt>
                <c:pt idx="27779">
                  <c:v>-56.154500000000006</c:v>
                </c:pt>
                <c:pt idx="27780">
                  <c:v>-56.152500000000003</c:v>
                </c:pt>
                <c:pt idx="27781">
                  <c:v>-56.150500000000008</c:v>
                </c:pt>
                <c:pt idx="27782">
                  <c:v>-56.148500000000006</c:v>
                </c:pt>
                <c:pt idx="27783">
                  <c:v>-56.146500000000003</c:v>
                </c:pt>
                <c:pt idx="27784">
                  <c:v>-56.144500000000008</c:v>
                </c:pt>
                <c:pt idx="27785">
                  <c:v>-56.142500000000005</c:v>
                </c:pt>
                <c:pt idx="27786">
                  <c:v>-56.140500000000003</c:v>
                </c:pt>
                <c:pt idx="27787">
                  <c:v>-56.138500000000008</c:v>
                </c:pt>
                <c:pt idx="27788">
                  <c:v>-56.136500000000005</c:v>
                </c:pt>
                <c:pt idx="27789">
                  <c:v>-56.134500000000003</c:v>
                </c:pt>
                <c:pt idx="27790">
                  <c:v>-56.132500000000007</c:v>
                </c:pt>
                <c:pt idx="27791">
                  <c:v>-56.130500000000005</c:v>
                </c:pt>
                <c:pt idx="27792">
                  <c:v>-56.128500000000003</c:v>
                </c:pt>
                <c:pt idx="27793">
                  <c:v>-56.126500000000007</c:v>
                </c:pt>
                <c:pt idx="27794">
                  <c:v>-56.124500000000005</c:v>
                </c:pt>
                <c:pt idx="27795">
                  <c:v>-56.122500000000002</c:v>
                </c:pt>
                <c:pt idx="27796">
                  <c:v>-56.120500000000007</c:v>
                </c:pt>
                <c:pt idx="27797">
                  <c:v>-56.118500000000004</c:v>
                </c:pt>
                <c:pt idx="27798">
                  <c:v>-56.116500000000009</c:v>
                </c:pt>
                <c:pt idx="27799">
                  <c:v>-56.114500000000007</c:v>
                </c:pt>
                <c:pt idx="27800">
                  <c:v>-56.112500000000004</c:v>
                </c:pt>
                <c:pt idx="27801">
                  <c:v>-56.110500000000009</c:v>
                </c:pt>
                <c:pt idx="27802">
                  <c:v>-56.108500000000006</c:v>
                </c:pt>
                <c:pt idx="27803">
                  <c:v>-56.106500000000004</c:v>
                </c:pt>
                <c:pt idx="27804">
                  <c:v>-56.104500000000009</c:v>
                </c:pt>
                <c:pt idx="27805">
                  <c:v>-56.102500000000006</c:v>
                </c:pt>
                <c:pt idx="27806">
                  <c:v>-56.100500000000004</c:v>
                </c:pt>
                <c:pt idx="27807">
                  <c:v>-56.098500000000008</c:v>
                </c:pt>
                <c:pt idx="27808">
                  <c:v>-56.096500000000006</c:v>
                </c:pt>
                <c:pt idx="27809">
                  <c:v>-56.094500000000004</c:v>
                </c:pt>
                <c:pt idx="27810">
                  <c:v>-56.092500000000008</c:v>
                </c:pt>
                <c:pt idx="27811">
                  <c:v>-56.090500000000006</c:v>
                </c:pt>
                <c:pt idx="27812">
                  <c:v>-56.088500000000003</c:v>
                </c:pt>
                <c:pt idx="27813">
                  <c:v>-56.086500000000008</c:v>
                </c:pt>
                <c:pt idx="27814">
                  <c:v>-56.084500000000006</c:v>
                </c:pt>
                <c:pt idx="27815">
                  <c:v>-56.082500000000003</c:v>
                </c:pt>
                <c:pt idx="27816">
                  <c:v>-56.080500000000008</c:v>
                </c:pt>
                <c:pt idx="27817">
                  <c:v>-56.078500000000005</c:v>
                </c:pt>
                <c:pt idx="27818">
                  <c:v>-56.076500000000003</c:v>
                </c:pt>
                <c:pt idx="27819">
                  <c:v>-56.074500000000008</c:v>
                </c:pt>
                <c:pt idx="27820">
                  <c:v>-56.072500000000005</c:v>
                </c:pt>
                <c:pt idx="27821">
                  <c:v>-56.070500000000003</c:v>
                </c:pt>
                <c:pt idx="27822">
                  <c:v>-56.068500000000007</c:v>
                </c:pt>
                <c:pt idx="27823">
                  <c:v>-56.066500000000005</c:v>
                </c:pt>
                <c:pt idx="27824">
                  <c:v>-56.064500000000002</c:v>
                </c:pt>
                <c:pt idx="27825">
                  <c:v>-56.062500000000007</c:v>
                </c:pt>
                <c:pt idx="27826">
                  <c:v>-56.060500000000005</c:v>
                </c:pt>
                <c:pt idx="27827">
                  <c:v>-56.058500000000002</c:v>
                </c:pt>
                <c:pt idx="27828">
                  <c:v>-56.056500000000007</c:v>
                </c:pt>
                <c:pt idx="27829">
                  <c:v>-56.054500000000004</c:v>
                </c:pt>
                <c:pt idx="27830">
                  <c:v>-56.052500000000009</c:v>
                </c:pt>
                <c:pt idx="27831">
                  <c:v>-56.050500000000007</c:v>
                </c:pt>
                <c:pt idx="27832">
                  <c:v>-56.048500000000004</c:v>
                </c:pt>
                <c:pt idx="27833">
                  <c:v>-56.046500000000009</c:v>
                </c:pt>
                <c:pt idx="27834">
                  <c:v>-56.044500000000006</c:v>
                </c:pt>
                <c:pt idx="27835">
                  <c:v>-56.042500000000004</c:v>
                </c:pt>
                <c:pt idx="27836">
                  <c:v>-56.040500000000009</c:v>
                </c:pt>
                <c:pt idx="27837">
                  <c:v>-56.038500000000006</c:v>
                </c:pt>
                <c:pt idx="27838">
                  <c:v>-56.036500000000004</c:v>
                </c:pt>
                <c:pt idx="27839">
                  <c:v>-56.034500000000008</c:v>
                </c:pt>
                <c:pt idx="27840">
                  <c:v>-56.032500000000006</c:v>
                </c:pt>
                <c:pt idx="27841">
                  <c:v>-56.030500000000004</c:v>
                </c:pt>
                <c:pt idx="27842">
                  <c:v>-56.028500000000008</c:v>
                </c:pt>
                <c:pt idx="27843">
                  <c:v>-56.026500000000006</c:v>
                </c:pt>
                <c:pt idx="27844">
                  <c:v>-56.024500000000003</c:v>
                </c:pt>
                <c:pt idx="27845">
                  <c:v>-56.022500000000008</c:v>
                </c:pt>
                <c:pt idx="27846">
                  <c:v>-56.020500000000006</c:v>
                </c:pt>
                <c:pt idx="27847">
                  <c:v>-56.018500000000003</c:v>
                </c:pt>
                <c:pt idx="27848">
                  <c:v>-56.016500000000008</c:v>
                </c:pt>
                <c:pt idx="27849">
                  <c:v>-56.014500000000005</c:v>
                </c:pt>
                <c:pt idx="27850">
                  <c:v>-56.012500000000003</c:v>
                </c:pt>
                <c:pt idx="27851">
                  <c:v>-56.010500000000008</c:v>
                </c:pt>
                <c:pt idx="27852">
                  <c:v>-56.008500000000005</c:v>
                </c:pt>
                <c:pt idx="27853">
                  <c:v>-56.006500000000003</c:v>
                </c:pt>
                <c:pt idx="27854">
                  <c:v>-56.004500000000007</c:v>
                </c:pt>
                <c:pt idx="27855">
                  <c:v>-56.002500000000005</c:v>
                </c:pt>
                <c:pt idx="27856">
                  <c:v>-56.000500000000002</c:v>
                </c:pt>
                <c:pt idx="27857">
                  <c:v>-55.998500000000007</c:v>
                </c:pt>
                <c:pt idx="27858">
                  <c:v>-55.996500000000005</c:v>
                </c:pt>
                <c:pt idx="27859">
                  <c:v>-55.994500000000002</c:v>
                </c:pt>
                <c:pt idx="27860">
                  <c:v>-55.992500000000007</c:v>
                </c:pt>
                <c:pt idx="27861">
                  <c:v>-55.990500000000004</c:v>
                </c:pt>
                <c:pt idx="27862">
                  <c:v>-55.988500000000009</c:v>
                </c:pt>
                <c:pt idx="27863">
                  <c:v>-55.986500000000007</c:v>
                </c:pt>
                <c:pt idx="27864">
                  <c:v>-55.984500000000004</c:v>
                </c:pt>
                <c:pt idx="27865">
                  <c:v>-55.982500000000009</c:v>
                </c:pt>
                <c:pt idx="27866">
                  <c:v>-55.980500000000006</c:v>
                </c:pt>
                <c:pt idx="27867">
                  <c:v>-55.978500000000004</c:v>
                </c:pt>
                <c:pt idx="27868">
                  <c:v>-55.976500000000009</c:v>
                </c:pt>
                <c:pt idx="27869">
                  <c:v>-55.974500000000006</c:v>
                </c:pt>
                <c:pt idx="27870">
                  <c:v>-55.972500000000004</c:v>
                </c:pt>
                <c:pt idx="27871">
                  <c:v>-55.970500000000008</c:v>
                </c:pt>
                <c:pt idx="27872">
                  <c:v>-55.968500000000006</c:v>
                </c:pt>
                <c:pt idx="27873">
                  <c:v>-55.966500000000003</c:v>
                </c:pt>
                <c:pt idx="27874">
                  <c:v>-55.964500000000008</c:v>
                </c:pt>
                <c:pt idx="27875">
                  <c:v>-55.962500000000006</c:v>
                </c:pt>
                <c:pt idx="27876">
                  <c:v>-55.960500000000003</c:v>
                </c:pt>
                <c:pt idx="27877">
                  <c:v>-55.958500000000008</c:v>
                </c:pt>
                <c:pt idx="27878">
                  <c:v>-55.956500000000005</c:v>
                </c:pt>
                <c:pt idx="27879">
                  <c:v>-55.954500000000003</c:v>
                </c:pt>
                <c:pt idx="27880">
                  <c:v>-55.952500000000008</c:v>
                </c:pt>
                <c:pt idx="27881">
                  <c:v>-55.950500000000005</c:v>
                </c:pt>
                <c:pt idx="27882">
                  <c:v>-55.948500000000003</c:v>
                </c:pt>
                <c:pt idx="27883">
                  <c:v>-55.946500000000007</c:v>
                </c:pt>
                <c:pt idx="27884">
                  <c:v>-55.944500000000005</c:v>
                </c:pt>
                <c:pt idx="27885">
                  <c:v>-55.942500000000003</c:v>
                </c:pt>
                <c:pt idx="27886">
                  <c:v>-55.940500000000007</c:v>
                </c:pt>
                <c:pt idx="27887">
                  <c:v>-55.938500000000005</c:v>
                </c:pt>
                <c:pt idx="27888">
                  <c:v>-55.936500000000002</c:v>
                </c:pt>
                <c:pt idx="27889">
                  <c:v>-55.934500000000007</c:v>
                </c:pt>
                <c:pt idx="27890">
                  <c:v>-55.932500000000005</c:v>
                </c:pt>
                <c:pt idx="27891">
                  <c:v>-55.930500000000009</c:v>
                </c:pt>
                <c:pt idx="27892">
                  <c:v>-55.928500000000007</c:v>
                </c:pt>
                <c:pt idx="27893">
                  <c:v>-55.926500000000004</c:v>
                </c:pt>
                <c:pt idx="27894">
                  <c:v>-55.924500000000009</c:v>
                </c:pt>
                <c:pt idx="27895">
                  <c:v>-55.922500000000007</c:v>
                </c:pt>
                <c:pt idx="27896">
                  <c:v>-55.920500000000004</c:v>
                </c:pt>
                <c:pt idx="27897">
                  <c:v>-55.918500000000009</c:v>
                </c:pt>
                <c:pt idx="27898">
                  <c:v>-55.916500000000006</c:v>
                </c:pt>
                <c:pt idx="27899">
                  <c:v>-55.914500000000004</c:v>
                </c:pt>
                <c:pt idx="27900">
                  <c:v>-55.912500000000009</c:v>
                </c:pt>
                <c:pt idx="27901">
                  <c:v>-55.910500000000006</c:v>
                </c:pt>
                <c:pt idx="27902">
                  <c:v>-55.908500000000004</c:v>
                </c:pt>
                <c:pt idx="27903">
                  <c:v>-55.906500000000008</c:v>
                </c:pt>
                <c:pt idx="27904">
                  <c:v>-55.904500000000006</c:v>
                </c:pt>
                <c:pt idx="27905">
                  <c:v>-55.902500000000003</c:v>
                </c:pt>
                <c:pt idx="27906">
                  <c:v>-55.900500000000008</c:v>
                </c:pt>
                <c:pt idx="27907">
                  <c:v>-55.898500000000006</c:v>
                </c:pt>
                <c:pt idx="27908">
                  <c:v>-55.896500000000003</c:v>
                </c:pt>
                <c:pt idx="27909">
                  <c:v>-55.894500000000008</c:v>
                </c:pt>
                <c:pt idx="27910">
                  <c:v>-55.892500000000005</c:v>
                </c:pt>
                <c:pt idx="27911">
                  <c:v>-55.890500000000003</c:v>
                </c:pt>
                <c:pt idx="27912">
                  <c:v>-55.888500000000008</c:v>
                </c:pt>
                <c:pt idx="27913">
                  <c:v>-55.886500000000005</c:v>
                </c:pt>
                <c:pt idx="27914">
                  <c:v>-55.884500000000003</c:v>
                </c:pt>
                <c:pt idx="27915">
                  <c:v>-55.882500000000007</c:v>
                </c:pt>
                <c:pt idx="27916">
                  <c:v>-55.880500000000005</c:v>
                </c:pt>
                <c:pt idx="27917">
                  <c:v>-55.878500000000003</c:v>
                </c:pt>
                <c:pt idx="27918">
                  <c:v>-55.876500000000007</c:v>
                </c:pt>
                <c:pt idx="27919">
                  <c:v>-55.874500000000005</c:v>
                </c:pt>
                <c:pt idx="27920">
                  <c:v>-55.872500000000002</c:v>
                </c:pt>
                <c:pt idx="27921">
                  <c:v>-55.870500000000007</c:v>
                </c:pt>
                <c:pt idx="27922">
                  <c:v>-55.868500000000004</c:v>
                </c:pt>
                <c:pt idx="27923">
                  <c:v>-55.866500000000009</c:v>
                </c:pt>
                <c:pt idx="27924">
                  <c:v>-55.864500000000007</c:v>
                </c:pt>
                <c:pt idx="27925">
                  <c:v>-55.862500000000004</c:v>
                </c:pt>
                <c:pt idx="27926">
                  <c:v>-55.860500000000009</c:v>
                </c:pt>
                <c:pt idx="27927">
                  <c:v>-55.858500000000006</c:v>
                </c:pt>
                <c:pt idx="27928">
                  <c:v>-55.856500000000004</c:v>
                </c:pt>
                <c:pt idx="27929">
                  <c:v>-55.854500000000009</c:v>
                </c:pt>
                <c:pt idx="27930">
                  <c:v>-55.852500000000006</c:v>
                </c:pt>
                <c:pt idx="27931">
                  <c:v>-55.850500000000004</c:v>
                </c:pt>
                <c:pt idx="27932">
                  <c:v>-55.848500000000008</c:v>
                </c:pt>
                <c:pt idx="27933">
                  <c:v>-55.846500000000006</c:v>
                </c:pt>
                <c:pt idx="27934">
                  <c:v>-55.844500000000004</c:v>
                </c:pt>
                <c:pt idx="27935">
                  <c:v>-55.842500000000008</c:v>
                </c:pt>
                <c:pt idx="27936">
                  <c:v>-55.840500000000006</c:v>
                </c:pt>
                <c:pt idx="27937">
                  <c:v>-55.838500000000003</c:v>
                </c:pt>
                <c:pt idx="27938">
                  <c:v>-55.836500000000008</c:v>
                </c:pt>
                <c:pt idx="27939">
                  <c:v>-55.834500000000006</c:v>
                </c:pt>
                <c:pt idx="27940">
                  <c:v>-55.832500000000003</c:v>
                </c:pt>
                <c:pt idx="27941">
                  <c:v>-55.830500000000008</c:v>
                </c:pt>
                <c:pt idx="27942">
                  <c:v>-55.828500000000005</c:v>
                </c:pt>
                <c:pt idx="27943">
                  <c:v>-55.826500000000003</c:v>
                </c:pt>
                <c:pt idx="27944">
                  <c:v>-55.824500000000008</c:v>
                </c:pt>
                <c:pt idx="27945">
                  <c:v>-55.822500000000005</c:v>
                </c:pt>
                <c:pt idx="27946">
                  <c:v>-55.820500000000003</c:v>
                </c:pt>
                <c:pt idx="27947">
                  <c:v>-55.818500000000007</c:v>
                </c:pt>
                <c:pt idx="27948">
                  <c:v>-55.816500000000005</c:v>
                </c:pt>
                <c:pt idx="27949">
                  <c:v>-55.814500000000002</c:v>
                </c:pt>
                <c:pt idx="27950">
                  <c:v>-55.812500000000007</c:v>
                </c:pt>
                <c:pt idx="27951">
                  <c:v>-55.810500000000005</c:v>
                </c:pt>
                <c:pt idx="27952">
                  <c:v>-55.808500000000002</c:v>
                </c:pt>
                <c:pt idx="27953">
                  <c:v>-55.806500000000007</c:v>
                </c:pt>
                <c:pt idx="27954">
                  <c:v>-55.804500000000004</c:v>
                </c:pt>
                <c:pt idx="27955">
                  <c:v>-55.802500000000009</c:v>
                </c:pt>
                <c:pt idx="27956">
                  <c:v>-55.800500000000007</c:v>
                </c:pt>
                <c:pt idx="27957">
                  <c:v>-55.798500000000004</c:v>
                </c:pt>
                <c:pt idx="27958">
                  <c:v>-55.796500000000009</c:v>
                </c:pt>
                <c:pt idx="27959">
                  <c:v>-55.794500000000006</c:v>
                </c:pt>
                <c:pt idx="27960">
                  <c:v>-55.792500000000004</c:v>
                </c:pt>
                <c:pt idx="27961">
                  <c:v>-55.790500000000009</c:v>
                </c:pt>
                <c:pt idx="27962">
                  <c:v>-55.788500000000006</c:v>
                </c:pt>
                <c:pt idx="27963">
                  <c:v>-55.786500000000004</c:v>
                </c:pt>
                <c:pt idx="27964">
                  <c:v>-55.784500000000008</c:v>
                </c:pt>
                <c:pt idx="27965">
                  <c:v>-55.782500000000006</c:v>
                </c:pt>
                <c:pt idx="27966">
                  <c:v>-55.780500000000004</c:v>
                </c:pt>
                <c:pt idx="27967">
                  <c:v>-55.778500000000008</c:v>
                </c:pt>
                <c:pt idx="27968">
                  <c:v>-55.776500000000006</c:v>
                </c:pt>
                <c:pt idx="27969">
                  <c:v>-55.774500000000003</c:v>
                </c:pt>
                <c:pt idx="27970">
                  <c:v>-55.772500000000008</c:v>
                </c:pt>
                <c:pt idx="27971">
                  <c:v>-55.770500000000006</c:v>
                </c:pt>
                <c:pt idx="27972">
                  <c:v>-55.768500000000003</c:v>
                </c:pt>
                <c:pt idx="27973">
                  <c:v>-55.766500000000008</c:v>
                </c:pt>
                <c:pt idx="27974">
                  <c:v>-55.764500000000005</c:v>
                </c:pt>
                <c:pt idx="27975">
                  <c:v>-55.762500000000003</c:v>
                </c:pt>
                <c:pt idx="27976">
                  <c:v>-55.760500000000008</c:v>
                </c:pt>
                <c:pt idx="27977">
                  <c:v>-55.758500000000005</c:v>
                </c:pt>
                <c:pt idx="27978">
                  <c:v>-55.756500000000003</c:v>
                </c:pt>
                <c:pt idx="27979">
                  <c:v>-55.754500000000007</c:v>
                </c:pt>
                <c:pt idx="27980">
                  <c:v>-55.752500000000005</c:v>
                </c:pt>
                <c:pt idx="27981">
                  <c:v>-55.750500000000002</c:v>
                </c:pt>
                <c:pt idx="27982">
                  <c:v>-55.748500000000007</c:v>
                </c:pt>
                <c:pt idx="27983">
                  <c:v>-55.746500000000005</c:v>
                </c:pt>
                <c:pt idx="27984">
                  <c:v>-55.744500000000002</c:v>
                </c:pt>
                <c:pt idx="27985">
                  <c:v>-55.742500000000007</c:v>
                </c:pt>
                <c:pt idx="27986">
                  <c:v>-55.740500000000004</c:v>
                </c:pt>
                <c:pt idx="27987">
                  <c:v>-55.738500000000009</c:v>
                </c:pt>
                <c:pt idx="27988">
                  <c:v>-55.736500000000007</c:v>
                </c:pt>
                <c:pt idx="27989">
                  <c:v>-55.734500000000004</c:v>
                </c:pt>
                <c:pt idx="27990">
                  <c:v>-55.732500000000009</c:v>
                </c:pt>
                <c:pt idx="27991">
                  <c:v>-55.730500000000006</c:v>
                </c:pt>
                <c:pt idx="27992">
                  <c:v>-55.728500000000004</c:v>
                </c:pt>
                <c:pt idx="27993">
                  <c:v>-55.726500000000009</c:v>
                </c:pt>
                <c:pt idx="27994">
                  <c:v>-55.724500000000006</c:v>
                </c:pt>
                <c:pt idx="27995">
                  <c:v>-55.722500000000004</c:v>
                </c:pt>
                <c:pt idx="27996">
                  <c:v>-55.720500000000008</c:v>
                </c:pt>
                <c:pt idx="27997">
                  <c:v>-55.718500000000006</c:v>
                </c:pt>
                <c:pt idx="27998">
                  <c:v>-55.716500000000003</c:v>
                </c:pt>
                <c:pt idx="27999">
                  <c:v>-55.714500000000008</c:v>
                </c:pt>
                <c:pt idx="28000">
                  <c:v>-55.712500000000006</c:v>
                </c:pt>
                <c:pt idx="28001">
                  <c:v>-55.710500000000003</c:v>
                </c:pt>
                <c:pt idx="28002">
                  <c:v>-55.708500000000008</c:v>
                </c:pt>
                <c:pt idx="28003">
                  <c:v>-55.706500000000005</c:v>
                </c:pt>
                <c:pt idx="28004">
                  <c:v>-55.704500000000003</c:v>
                </c:pt>
                <c:pt idx="28005">
                  <c:v>-55.702500000000008</c:v>
                </c:pt>
                <c:pt idx="28006">
                  <c:v>-55.700500000000005</c:v>
                </c:pt>
                <c:pt idx="28007">
                  <c:v>-55.698500000000003</c:v>
                </c:pt>
                <c:pt idx="28008">
                  <c:v>-55.696500000000007</c:v>
                </c:pt>
                <c:pt idx="28009">
                  <c:v>-55.694500000000005</c:v>
                </c:pt>
                <c:pt idx="28010">
                  <c:v>-55.692500000000003</c:v>
                </c:pt>
                <c:pt idx="28011">
                  <c:v>-55.690500000000007</c:v>
                </c:pt>
                <c:pt idx="28012">
                  <c:v>-55.688500000000005</c:v>
                </c:pt>
                <c:pt idx="28013">
                  <c:v>-55.686500000000002</c:v>
                </c:pt>
                <c:pt idx="28014">
                  <c:v>-55.684500000000007</c:v>
                </c:pt>
                <c:pt idx="28015">
                  <c:v>-55.682500000000005</c:v>
                </c:pt>
                <c:pt idx="28016">
                  <c:v>-55.680500000000009</c:v>
                </c:pt>
                <c:pt idx="28017">
                  <c:v>-55.678500000000007</c:v>
                </c:pt>
                <c:pt idx="28018">
                  <c:v>-55.676500000000004</c:v>
                </c:pt>
                <c:pt idx="28019">
                  <c:v>-55.674500000000009</c:v>
                </c:pt>
                <c:pt idx="28020">
                  <c:v>-55.672500000000007</c:v>
                </c:pt>
                <c:pt idx="28021">
                  <c:v>-55.670500000000004</c:v>
                </c:pt>
                <c:pt idx="28022">
                  <c:v>-55.668500000000009</c:v>
                </c:pt>
                <c:pt idx="28023">
                  <c:v>-55.666500000000006</c:v>
                </c:pt>
                <c:pt idx="28024">
                  <c:v>-55.664500000000004</c:v>
                </c:pt>
                <c:pt idx="28025">
                  <c:v>-55.662500000000009</c:v>
                </c:pt>
                <c:pt idx="28026">
                  <c:v>-55.660500000000006</c:v>
                </c:pt>
                <c:pt idx="28027">
                  <c:v>-55.658500000000004</c:v>
                </c:pt>
                <c:pt idx="28028">
                  <c:v>-55.656500000000008</c:v>
                </c:pt>
                <c:pt idx="28029">
                  <c:v>-55.654500000000006</c:v>
                </c:pt>
                <c:pt idx="28030">
                  <c:v>-55.652500000000003</c:v>
                </c:pt>
                <c:pt idx="28031">
                  <c:v>-55.650500000000008</c:v>
                </c:pt>
                <c:pt idx="28032">
                  <c:v>-55.648500000000006</c:v>
                </c:pt>
                <c:pt idx="28033">
                  <c:v>-55.646500000000003</c:v>
                </c:pt>
                <c:pt idx="28034">
                  <c:v>-55.644500000000008</c:v>
                </c:pt>
                <c:pt idx="28035">
                  <c:v>-55.642500000000005</c:v>
                </c:pt>
                <c:pt idx="28036">
                  <c:v>-55.640500000000003</c:v>
                </c:pt>
                <c:pt idx="28037">
                  <c:v>-55.638500000000008</c:v>
                </c:pt>
                <c:pt idx="28038">
                  <c:v>-55.636500000000005</c:v>
                </c:pt>
                <c:pt idx="28039">
                  <c:v>-55.634500000000003</c:v>
                </c:pt>
                <c:pt idx="28040">
                  <c:v>-55.632500000000007</c:v>
                </c:pt>
                <c:pt idx="28041">
                  <c:v>-55.630500000000005</c:v>
                </c:pt>
                <c:pt idx="28042">
                  <c:v>-55.628500000000003</c:v>
                </c:pt>
                <c:pt idx="28043">
                  <c:v>-55.626500000000007</c:v>
                </c:pt>
                <c:pt idx="28044">
                  <c:v>-55.624500000000005</c:v>
                </c:pt>
                <c:pt idx="28045">
                  <c:v>-55.622500000000002</c:v>
                </c:pt>
                <c:pt idx="28046">
                  <c:v>-55.620500000000007</c:v>
                </c:pt>
                <c:pt idx="28047">
                  <c:v>-55.618500000000004</c:v>
                </c:pt>
                <c:pt idx="28048">
                  <c:v>-55.616500000000009</c:v>
                </c:pt>
                <c:pt idx="28049">
                  <c:v>-55.614500000000007</c:v>
                </c:pt>
                <c:pt idx="28050">
                  <c:v>-55.612500000000004</c:v>
                </c:pt>
                <c:pt idx="28051">
                  <c:v>-55.610500000000009</c:v>
                </c:pt>
                <c:pt idx="28052">
                  <c:v>-55.608500000000006</c:v>
                </c:pt>
                <c:pt idx="28053">
                  <c:v>-55.606500000000004</c:v>
                </c:pt>
                <c:pt idx="28054">
                  <c:v>-55.604500000000009</c:v>
                </c:pt>
                <c:pt idx="28055">
                  <c:v>-55.602500000000006</c:v>
                </c:pt>
                <c:pt idx="28056">
                  <c:v>-55.600500000000004</c:v>
                </c:pt>
                <c:pt idx="28057">
                  <c:v>-55.598500000000008</c:v>
                </c:pt>
                <c:pt idx="28058">
                  <c:v>-55.596500000000006</c:v>
                </c:pt>
                <c:pt idx="28059">
                  <c:v>-55.594500000000004</c:v>
                </c:pt>
                <c:pt idx="28060">
                  <c:v>-55.592500000000008</c:v>
                </c:pt>
                <c:pt idx="28061">
                  <c:v>-55.590500000000006</c:v>
                </c:pt>
                <c:pt idx="28062">
                  <c:v>-55.588500000000003</c:v>
                </c:pt>
                <c:pt idx="28063">
                  <c:v>-55.586500000000008</c:v>
                </c:pt>
                <c:pt idx="28064">
                  <c:v>-55.584500000000006</c:v>
                </c:pt>
                <c:pt idx="28065">
                  <c:v>-55.582500000000003</c:v>
                </c:pt>
                <c:pt idx="28066">
                  <c:v>-55.580500000000008</c:v>
                </c:pt>
                <c:pt idx="28067">
                  <c:v>-55.578500000000005</c:v>
                </c:pt>
                <c:pt idx="28068">
                  <c:v>-55.576500000000003</c:v>
                </c:pt>
                <c:pt idx="28069">
                  <c:v>-55.574500000000008</c:v>
                </c:pt>
                <c:pt idx="28070">
                  <c:v>-55.572500000000005</c:v>
                </c:pt>
                <c:pt idx="28071">
                  <c:v>-55.570500000000003</c:v>
                </c:pt>
                <c:pt idx="28072">
                  <c:v>-55.568500000000007</c:v>
                </c:pt>
                <c:pt idx="28073">
                  <c:v>-55.566500000000005</c:v>
                </c:pt>
                <c:pt idx="28074">
                  <c:v>-55.564500000000002</c:v>
                </c:pt>
                <c:pt idx="28075">
                  <c:v>-55.562500000000007</c:v>
                </c:pt>
                <c:pt idx="28076">
                  <c:v>-55.560500000000005</c:v>
                </c:pt>
                <c:pt idx="28077">
                  <c:v>-55.558500000000002</c:v>
                </c:pt>
                <c:pt idx="28078">
                  <c:v>-55.556500000000007</c:v>
                </c:pt>
                <c:pt idx="28079">
                  <c:v>-55.554500000000004</c:v>
                </c:pt>
                <c:pt idx="28080">
                  <c:v>-55.552500000000009</c:v>
                </c:pt>
                <c:pt idx="28081">
                  <c:v>-55.550500000000007</c:v>
                </c:pt>
                <c:pt idx="28082">
                  <c:v>-55.548500000000004</c:v>
                </c:pt>
                <c:pt idx="28083">
                  <c:v>-55.546500000000009</c:v>
                </c:pt>
                <c:pt idx="28084">
                  <c:v>-55.544500000000006</c:v>
                </c:pt>
                <c:pt idx="28085">
                  <c:v>-55.542500000000004</c:v>
                </c:pt>
                <c:pt idx="28086">
                  <c:v>-55.540500000000009</c:v>
                </c:pt>
                <c:pt idx="28087">
                  <c:v>-55.538500000000006</c:v>
                </c:pt>
                <c:pt idx="28088">
                  <c:v>-55.536500000000004</c:v>
                </c:pt>
                <c:pt idx="28089">
                  <c:v>-55.534500000000008</c:v>
                </c:pt>
                <c:pt idx="28090">
                  <c:v>-55.532500000000006</c:v>
                </c:pt>
                <c:pt idx="28091">
                  <c:v>-55.530500000000004</c:v>
                </c:pt>
                <c:pt idx="28092">
                  <c:v>-55.528500000000008</c:v>
                </c:pt>
                <c:pt idx="28093">
                  <c:v>-55.526500000000006</c:v>
                </c:pt>
                <c:pt idx="28094">
                  <c:v>-55.524500000000003</c:v>
                </c:pt>
                <c:pt idx="28095">
                  <c:v>-55.522500000000008</c:v>
                </c:pt>
                <c:pt idx="28096">
                  <c:v>-55.520500000000006</c:v>
                </c:pt>
                <c:pt idx="28097">
                  <c:v>-55.518500000000003</c:v>
                </c:pt>
                <c:pt idx="28098">
                  <c:v>-55.516500000000008</c:v>
                </c:pt>
                <c:pt idx="28099">
                  <c:v>-55.514500000000005</c:v>
                </c:pt>
                <c:pt idx="28100">
                  <c:v>-55.512500000000003</c:v>
                </c:pt>
                <c:pt idx="28101">
                  <c:v>-55.510500000000008</c:v>
                </c:pt>
                <c:pt idx="28102">
                  <c:v>-55.508500000000005</c:v>
                </c:pt>
                <c:pt idx="28103">
                  <c:v>-55.506500000000003</c:v>
                </c:pt>
                <c:pt idx="28104">
                  <c:v>-55.504500000000007</c:v>
                </c:pt>
                <c:pt idx="28105">
                  <c:v>-55.502500000000005</c:v>
                </c:pt>
                <c:pt idx="28106">
                  <c:v>-55.500500000000002</c:v>
                </c:pt>
                <c:pt idx="28107">
                  <c:v>-55.498500000000007</c:v>
                </c:pt>
                <c:pt idx="28108">
                  <c:v>-55.496500000000005</c:v>
                </c:pt>
                <c:pt idx="28109">
                  <c:v>-55.494500000000002</c:v>
                </c:pt>
                <c:pt idx="28110">
                  <c:v>-55.492500000000007</c:v>
                </c:pt>
                <c:pt idx="28111">
                  <c:v>-55.490500000000004</c:v>
                </c:pt>
                <c:pt idx="28112">
                  <c:v>-55.488500000000009</c:v>
                </c:pt>
                <c:pt idx="28113">
                  <c:v>-55.486500000000007</c:v>
                </c:pt>
                <c:pt idx="28114">
                  <c:v>-55.484500000000004</c:v>
                </c:pt>
                <c:pt idx="28115">
                  <c:v>-55.482500000000009</c:v>
                </c:pt>
                <c:pt idx="28116">
                  <c:v>-55.480500000000006</c:v>
                </c:pt>
                <c:pt idx="28117">
                  <c:v>-55.478500000000004</c:v>
                </c:pt>
                <c:pt idx="28118">
                  <c:v>-55.476500000000009</c:v>
                </c:pt>
                <c:pt idx="28119">
                  <c:v>-55.474500000000006</c:v>
                </c:pt>
                <c:pt idx="28120">
                  <c:v>-55.472500000000004</c:v>
                </c:pt>
                <c:pt idx="28121">
                  <c:v>-55.470500000000008</c:v>
                </c:pt>
                <c:pt idx="28122">
                  <c:v>-55.468500000000006</c:v>
                </c:pt>
                <c:pt idx="28123">
                  <c:v>-55.466500000000003</c:v>
                </c:pt>
                <c:pt idx="28124">
                  <c:v>-55.464500000000008</c:v>
                </c:pt>
                <c:pt idx="28125">
                  <c:v>-55.462500000000006</c:v>
                </c:pt>
                <c:pt idx="28126">
                  <c:v>-55.460500000000003</c:v>
                </c:pt>
                <c:pt idx="28127">
                  <c:v>-55.458500000000008</c:v>
                </c:pt>
                <c:pt idx="28128">
                  <c:v>-55.456500000000005</c:v>
                </c:pt>
                <c:pt idx="28129">
                  <c:v>-55.454500000000003</c:v>
                </c:pt>
                <c:pt idx="28130">
                  <c:v>-55.452500000000008</c:v>
                </c:pt>
                <c:pt idx="28131">
                  <c:v>-55.450500000000005</c:v>
                </c:pt>
                <c:pt idx="28132">
                  <c:v>-55.448500000000003</c:v>
                </c:pt>
                <c:pt idx="28133">
                  <c:v>-55.446500000000007</c:v>
                </c:pt>
                <c:pt idx="28134">
                  <c:v>-55.444500000000005</c:v>
                </c:pt>
                <c:pt idx="28135">
                  <c:v>-55.442500000000003</c:v>
                </c:pt>
                <c:pt idx="28136">
                  <c:v>-55.440500000000007</c:v>
                </c:pt>
                <c:pt idx="28137">
                  <c:v>-55.438500000000005</c:v>
                </c:pt>
                <c:pt idx="28138">
                  <c:v>-55.436500000000002</c:v>
                </c:pt>
                <c:pt idx="28139">
                  <c:v>-55.434500000000007</c:v>
                </c:pt>
                <c:pt idx="28140">
                  <c:v>-55.432500000000005</c:v>
                </c:pt>
                <c:pt idx="28141">
                  <c:v>-55.430500000000009</c:v>
                </c:pt>
                <c:pt idx="28142">
                  <c:v>-55.428500000000007</c:v>
                </c:pt>
                <c:pt idx="28143">
                  <c:v>-55.426500000000004</c:v>
                </c:pt>
                <c:pt idx="28144">
                  <c:v>-55.424500000000009</c:v>
                </c:pt>
                <c:pt idx="28145">
                  <c:v>-55.422500000000007</c:v>
                </c:pt>
                <c:pt idx="28146">
                  <c:v>-55.420500000000004</c:v>
                </c:pt>
                <c:pt idx="28147">
                  <c:v>-55.418500000000009</c:v>
                </c:pt>
                <c:pt idx="28148">
                  <c:v>-55.416500000000006</c:v>
                </c:pt>
                <c:pt idx="28149">
                  <c:v>-55.414500000000004</c:v>
                </c:pt>
                <c:pt idx="28150">
                  <c:v>-55.412500000000009</c:v>
                </c:pt>
                <c:pt idx="28151">
                  <c:v>-55.410500000000006</c:v>
                </c:pt>
                <c:pt idx="28152">
                  <c:v>-55.408500000000004</c:v>
                </c:pt>
                <c:pt idx="28153">
                  <c:v>-55.406500000000008</c:v>
                </c:pt>
                <c:pt idx="28154">
                  <c:v>-55.404500000000006</c:v>
                </c:pt>
                <c:pt idx="28155">
                  <c:v>-55.402500000000003</c:v>
                </c:pt>
                <c:pt idx="28156">
                  <c:v>-55.400500000000008</c:v>
                </c:pt>
                <c:pt idx="28157">
                  <c:v>-55.398500000000006</c:v>
                </c:pt>
                <c:pt idx="28158">
                  <c:v>-55.396500000000003</c:v>
                </c:pt>
                <c:pt idx="28159">
                  <c:v>-55.394500000000008</c:v>
                </c:pt>
                <c:pt idx="28160">
                  <c:v>-55.392500000000005</c:v>
                </c:pt>
                <c:pt idx="28161">
                  <c:v>-55.390500000000003</c:v>
                </c:pt>
                <c:pt idx="28162">
                  <c:v>-55.388500000000008</c:v>
                </c:pt>
                <c:pt idx="28163">
                  <c:v>-55.386500000000005</c:v>
                </c:pt>
                <c:pt idx="28164">
                  <c:v>-55.384500000000003</c:v>
                </c:pt>
                <c:pt idx="28165">
                  <c:v>-55.382500000000007</c:v>
                </c:pt>
                <c:pt idx="28166">
                  <c:v>-55.380500000000005</c:v>
                </c:pt>
                <c:pt idx="28167">
                  <c:v>-55.378500000000003</c:v>
                </c:pt>
                <c:pt idx="28168">
                  <c:v>-55.376500000000007</c:v>
                </c:pt>
                <c:pt idx="28169">
                  <c:v>-55.374500000000005</c:v>
                </c:pt>
                <c:pt idx="28170">
                  <c:v>-55.372500000000002</c:v>
                </c:pt>
                <c:pt idx="28171">
                  <c:v>-55.370500000000007</c:v>
                </c:pt>
                <c:pt idx="28172">
                  <c:v>-55.368500000000004</c:v>
                </c:pt>
                <c:pt idx="28173">
                  <c:v>-55.366500000000009</c:v>
                </c:pt>
                <c:pt idx="28174">
                  <c:v>-55.364500000000007</c:v>
                </c:pt>
                <c:pt idx="28175">
                  <c:v>-55.362500000000004</c:v>
                </c:pt>
                <c:pt idx="28176">
                  <c:v>-55.360500000000009</c:v>
                </c:pt>
                <c:pt idx="28177">
                  <c:v>-55.358500000000006</c:v>
                </c:pt>
                <c:pt idx="28178">
                  <c:v>-55.356500000000004</c:v>
                </c:pt>
                <c:pt idx="28179">
                  <c:v>-55.354500000000009</c:v>
                </c:pt>
                <c:pt idx="28180">
                  <c:v>-55.352500000000006</c:v>
                </c:pt>
                <c:pt idx="28181">
                  <c:v>-55.350500000000004</c:v>
                </c:pt>
                <c:pt idx="28182">
                  <c:v>-55.348500000000008</c:v>
                </c:pt>
                <c:pt idx="28183">
                  <c:v>-55.346500000000006</c:v>
                </c:pt>
                <c:pt idx="28184">
                  <c:v>-55.344500000000004</c:v>
                </c:pt>
                <c:pt idx="28185">
                  <c:v>-55.342500000000008</c:v>
                </c:pt>
                <c:pt idx="28186">
                  <c:v>-55.340500000000006</c:v>
                </c:pt>
                <c:pt idx="28187">
                  <c:v>-55.338500000000003</c:v>
                </c:pt>
                <c:pt idx="28188">
                  <c:v>-55.336500000000008</c:v>
                </c:pt>
                <c:pt idx="28189">
                  <c:v>-55.334500000000006</c:v>
                </c:pt>
                <c:pt idx="28190">
                  <c:v>-55.332500000000003</c:v>
                </c:pt>
                <c:pt idx="28191">
                  <c:v>-55.330500000000008</c:v>
                </c:pt>
                <c:pt idx="28192">
                  <c:v>-55.328500000000005</c:v>
                </c:pt>
                <c:pt idx="28193">
                  <c:v>-55.326500000000003</c:v>
                </c:pt>
                <c:pt idx="28194">
                  <c:v>-55.324500000000008</c:v>
                </c:pt>
                <c:pt idx="28195">
                  <c:v>-55.322500000000005</c:v>
                </c:pt>
                <c:pt idx="28196">
                  <c:v>-55.320500000000003</c:v>
                </c:pt>
                <c:pt idx="28197">
                  <c:v>-55.318500000000007</c:v>
                </c:pt>
                <c:pt idx="28198">
                  <c:v>-55.316500000000005</c:v>
                </c:pt>
                <c:pt idx="28199">
                  <c:v>-55.314500000000002</c:v>
                </c:pt>
                <c:pt idx="28200">
                  <c:v>-55.312500000000007</c:v>
                </c:pt>
                <c:pt idx="28201">
                  <c:v>-55.310500000000005</c:v>
                </c:pt>
                <c:pt idx="28202">
                  <c:v>-55.308500000000002</c:v>
                </c:pt>
                <c:pt idx="28203">
                  <c:v>-55.306500000000007</c:v>
                </c:pt>
                <c:pt idx="28204">
                  <c:v>-55.304500000000004</c:v>
                </c:pt>
                <c:pt idx="28205">
                  <c:v>-55.302500000000009</c:v>
                </c:pt>
                <c:pt idx="28206">
                  <c:v>-55.300500000000007</c:v>
                </c:pt>
                <c:pt idx="28207">
                  <c:v>-55.298500000000004</c:v>
                </c:pt>
                <c:pt idx="28208">
                  <c:v>-55.296500000000009</c:v>
                </c:pt>
                <c:pt idx="28209">
                  <c:v>-55.294500000000006</c:v>
                </c:pt>
                <c:pt idx="28210">
                  <c:v>-55.292500000000004</c:v>
                </c:pt>
                <c:pt idx="28211">
                  <c:v>-55.290500000000009</c:v>
                </c:pt>
                <c:pt idx="28212">
                  <c:v>-55.288500000000006</c:v>
                </c:pt>
                <c:pt idx="28213">
                  <c:v>-55.286500000000004</c:v>
                </c:pt>
                <c:pt idx="28214">
                  <c:v>-55.284500000000008</c:v>
                </c:pt>
                <c:pt idx="28215">
                  <c:v>-55.282500000000006</c:v>
                </c:pt>
                <c:pt idx="28216">
                  <c:v>-55.280500000000004</c:v>
                </c:pt>
                <c:pt idx="28217">
                  <c:v>-55.278500000000008</c:v>
                </c:pt>
                <c:pt idx="28218">
                  <c:v>-55.276500000000006</c:v>
                </c:pt>
                <c:pt idx="28219">
                  <c:v>-55.274500000000003</c:v>
                </c:pt>
                <c:pt idx="28220">
                  <c:v>-55.272500000000008</c:v>
                </c:pt>
                <c:pt idx="28221">
                  <c:v>-55.270500000000006</c:v>
                </c:pt>
                <c:pt idx="28222">
                  <c:v>-55.268500000000003</c:v>
                </c:pt>
                <c:pt idx="28223">
                  <c:v>-55.266500000000008</c:v>
                </c:pt>
                <c:pt idx="28224">
                  <c:v>-55.264500000000005</c:v>
                </c:pt>
                <c:pt idx="28225">
                  <c:v>-55.262500000000003</c:v>
                </c:pt>
                <c:pt idx="28226">
                  <c:v>-55.260500000000008</c:v>
                </c:pt>
                <c:pt idx="28227">
                  <c:v>-55.258500000000005</c:v>
                </c:pt>
                <c:pt idx="28228">
                  <c:v>-55.256500000000003</c:v>
                </c:pt>
                <c:pt idx="28229">
                  <c:v>-55.254500000000007</c:v>
                </c:pt>
                <c:pt idx="28230">
                  <c:v>-55.252500000000005</c:v>
                </c:pt>
                <c:pt idx="28231">
                  <c:v>-55.250500000000002</c:v>
                </c:pt>
                <c:pt idx="28232">
                  <c:v>-55.248500000000007</c:v>
                </c:pt>
                <c:pt idx="28233">
                  <c:v>-55.246500000000005</c:v>
                </c:pt>
                <c:pt idx="28234">
                  <c:v>-55.244500000000002</c:v>
                </c:pt>
                <c:pt idx="28235">
                  <c:v>-55.242500000000007</c:v>
                </c:pt>
                <c:pt idx="28236">
                  <c:v>-55.240500000000004</c:v>
                </c:pt>
                <c:pt idx="28237">
                  <c:v>-55.238500000000009</c:v>
                </c:pt>
                <c:pt idx="28238">
                  <c:v>-55.236500000000007</c:v>
                </c:pt>
                <c:pt idx="28239">
                  <c:v>-55.234500000000004</c:v>
                </c:pt>
                <c:pt idx="28240">
                  <c:v>-55.232500000000009</c:v>
                </c:pt>
                <c:pt idx="28241">
                  <c:v>-55.230500000000006</c:v>
                </c:pt>
                <c:pt idx="28242">
                  <c:v>-55.228500000000004</c:v>
                </c:pt>
                <c:pt idx="28243">
                  <c:v>-55.226500000000009</c:v>
                </c:pt>
                <c:pt idx="28244">
                  <c:v>-55.224500000000006</c:v>
                </c:pt>
                <c:pt idx="28245">
                  <c:v>-55.222500000000004</c:v>
                </c:pt>
                <c:pt idx="28246">
                  <c:v>-55.220500000000008</c:v>
                </c:pt>
                <c:pt idx="28247">
                  <c:v>-55.218500000000006</c:v>
                </c:pt>
                <c:pt idx="28248">
                  <c:v>-55.216500000000003</c:v>
                </c:pt>
                <c:pt idx="28249">
                  <c:v>-55.214500000000008</c:v>
                </c:pt>
                <c:pt idx="28250">
                  <c:v>-55.212500000000006</c:v>
                </c:pt>
                <c:pt idx="28251">
                  <c:v>-55.210500000000003</c:v>
                </c:pt>
                <c:pt idx="28252">
                  <c:v>-55.208500000000008</c:v>
                </c:pt>
                <c:pt idx="28253">
                  <c:v>-55.206500000000005</c:v>
                </c:pt>
                <c:pt idx="28254">
                  <c:v>-55.204500000000003</c:v>
                </c:pt>
                <c:pt idx="28255">
                  <c:v>-55.202500000000008</c:v>
                </c:pt>
                <c:pt idx="28256">
                  <c:v>-55.200500000000005</c:v>
                </c:pt>
                <c:pt idx="28257">
                  <c:v>-55.198500000000003</c:v>
                </c:pt>
                <c:pt idx="28258">
                  <c:v>-55.196500000000007</c:v>
                </c:pt>
                <c:pt idx="28259">
                  <c:v>-55.194500000000005</c:v>
                </c:pt>
                <c:pt idx="28260">
                  <c:v>-55.192500000000003</c:v>
                </c:pt>
                <c:pt idx="28261">
                  <c:v>-55.190500000000007</c:v>
                </c:pt>
                <c:pt idx="28262">
                  <c:v>-55.188500000000005</c:v>
                </c:pt>
                <c:pt idx="28263">
                  <c:v>-55.186500000000002</c:v>
                </c:pt>
                <c:pt idx="28264">
                  <c:v>-55.184500000000007</c:v>
                </c:pt>
                <c:pt idx="28265">
                  <c:v>-55.182500000000005</c:v>
                </c:pt>
                <c:pt idx="28266">
                  <c:v>-55.180500000000009</c:v>
                </c:pt>
                <c:pt idx="28267">
                  <c:v>-55.178500000000007</c:v>
                </c:pt>
                <c:pt idx="28268">
                  <c:v>-55.176500000000004</c:v>
                </c:pt>
                <c:pt idx="28269">
                  <c:v>-55.174500000000009</c:v>
                </c:pt>
                <c:pt idx="28270">
                  <c:v>-55.172500000000007</c:v>
                </c:pt>
                <c:pt idx="28271">
                  <c:v>-55.170500000000004</c:v>
                </c:pt>
                <c:pt idx="28272">
                  <c:v>-55.168500000000009</c:v>
                </c:pt>
                <c:pt idx="28273">
                  <c:v>-55.166500000000006</c:v>
                </c:pt>
                <c:pt idx="28274">
                  <c:v>-55.164500000000004</c:v>
                </c:pt>
                <c:pt idx="28275">
                  <c:v>-55.162500000000009</c:v>
                </c:pt>
                <c:pt idx="28276">
                  <c:v>-55.160500000000006</c:v>
                </c:pt>
                <c:pt idx="28277">
                  <c:v>-55.158500000000004</c:v>
                </c:pt>
                <c:pt idx="28278">
                  <c:v>-55.156500000000008</c:v>
                </c:pt>
                <c:pt idx="28279">
                  <c:v>-55.154500000000006</c:v>
                </c:pt>
                <c:pt idx="28280">
                  <c:v>-55.152500000000003</c:v>
                </c:pt>
                <c:pt idx="28281">
                  <c:v>-55.150500000000008</c:v>
                </c:pt>
                <c:pt idx="28282">
                  <c:v>-55.148500000000006</c:v>
                </c:pt>
                <c:pt idx="28283">
                  <c:v>-55.146500000000003</c:v>
                </c:pt>
                <c:pt idx="28284">
                  <c:v>-55.144500000000008</c:v>
                </c:pt>
                <c:pt idx="28285">
                  <c:v>-55.142500000000005</c:v>
                </c:pt>
                <c:pt idx="28286">
                  <c:v>-55.140500000000003</c:v>
                </c:pt>
                <c:pt idx="28287">
                  <c:v>-55.138500000000008</c:v>
                </c:pt>
                <c:pt idx="28288">
                  <c:v>-55.136500000000005</c:v>
                </c:pt>
                <c:pt idx="28289">
                  <c:v>-55.134500000000003</c:v>
                </c:pt>
                <c:pt idx="28290">
                  <c:v>-55.132500000000007</c:v>
                </c:pt>
                <c:pt idx="28291">
                  <c:v>-55.130500000000005</c:v>
                </c:pt>
                <c:pt idx="28292">
                  <c:v>-55.128500000000003</c:v>
                </c:pt>
                <c:pt idx="28293">
                  <c:v>-55.126500000000007</c:v>
                </c:pt>
                <c:pt idx="28294">
                  <c:v>-55.124500000000005</c:v>
                </c:pt>
                <c:pt idx="28295">
                  <c:v>-55.122500000000002</c:v>
                </c:pt>
                <c:pt idx="28296">
                  <c:v>-55.120500000000007</c:v>
                </c:pt>
                <c:pt idx="28297">
                  <c:v>-55.118500000000004</c:v>
                </c:pt>
                <c:pt idx="28298">
                  <c:v>-55.116500000000009</c:v>
                </c:pt>
                <c:pt idx="28299">
                  <c:v>-55.114500000000007</c:v>
                </c:pt>
                <c:pt idx="28300">
                  <c:v>-55.112500000000004</c:v>
                </c:pt>
                <c:pt idx="28301">
                  <c:v>-55.110500000000009</c:v>
                </c:pt>
                <c:pt idx="28302">
                  <c:v>-55.108500000000006</c:v>
                </c:pt>
                <c:pt idx="28303">
                  <c:v>-55.106500000000004</c:v>
                </c:pt>
                <c:pt idx="28304">
                  <c:v>-55.104500000000009</c:v>
                </c:pt>
                <c:pt idx="28305">
                  <c:v>-55.102500000000006</c:v>
                </c:pt>
                <c:pt idx="28306">
                  <c:v>-55.100500000000004</c:v>
                </c:pt>
                <c:pt idx="28307">
                  <c:v>-55.098500000000008</c:v>
                </c:pt>
                <c:pt idx="28308">
                  <c:v>-55.096500000000006</c:v>
                </c:pt>
                <c:pt idx="28309">
                  <c:v>-55.094500000000004</c:v>
                </c:pt>
                <c:pt idx="28310">
                  <c:v>-55.092500000000008</c:v>
                </c:pt>
                <c:pt idx="28311">
                  <c:v>-55.090500000000006</c:v>
                </c:pt>
                <c:pt idx="28312">
                  <c:v>-55.088500000000003</c:v>
                </c:pt>
                <c:pt idx="28313">
                  <c:v>-55.086500000000008</c:v>
                </c:pt>
                <c:pt idx="28314">
                  <c:v>-55.084500000000006</c:v>
                </c:pt>
                <c:pt idx="28315">
                  <c:v>-55.082500000000003</c:v>
                </c:pt>
                <c:pt idx="28316">
                  <c:v>-55.080500000000008</c:v>
                </c:pt>
                <c:pt idx="28317">
                  <c:v>-55.078500000000005</c:v>
                </c:pt>
                <c:pt idx="28318">
                  <c:v>-55.076500000000003</c:v>
                </c:pt>
                <c:pt idx="28319">
                  <c:v>-55.074500000000008</c:v>
                </c:pt>
                <c:pt idx="28320">
                  <c:v>-55.072500000000005</c:v>
                </c:pt>
                <c:pt idx="28321">
                  <c:v>-55.070500000000003</c:v>
                </c:pt>
                <c:pt idx="28322">
                  <c:v>-55.068500000000007</c:v>
                </c:pt>
                <c:pt idx="28323">
                  <c:v>-55.066500000000005</c:v>
                </c:pt>
                <c:pt idx="28324">
                  <c:v>-55.064500000000002</c:v>
                </c:pt>
                <c:pt idx="28325">
                  <c:v>-55.062500000000007</c:v>
                </c:pt>
                <c:pt idx="28326">
                  <c:v>-55.060500000000005</c:v>
                </c:pt>
                <c:pt idx="28327">
                  <c:v>-55.058500000000002</c:v>
                </c:pt>
                <c:pt idx="28328">
                  <c:v>-55.056500000000007</c:v>
                </c:pt>
                <c:pt idx="28329">
                  <c:v>-55.054500000000004</c:v>
                </c:pt>
                <c:pt idx="28330">
                  <c:v>-55.052500000000009</c:v>
                </c:pt>
                <c:pt idx="28331">
                  <c:v>-55.050500000000007</c:v>
                </c:pt>
                <c:pt idx="28332">
                  <c:v>-55.048500000000004</c:v>
                </c:pt>
                <c:pt idx="28333">
                  <c:v>-55.046500000000009</c:v>
                </c:pt>
                <c:pt idx="28334">
                  <c:v>-55.044500000000006</c:v>
                </c:pt>
                <c:pt idx="28335">
                  <c:v>-55.042500000000004</c:v>
                </c:pt>
                <c:pt idx="28336">
                  <c:v>-55.040500000000009</c:v>
                </c:pt>
                <c:pt idx="28337">
                  <c:v>-55.038500000000006</c:v>
                </c:pt>
                <c:pt idx="28338">
                  <c:v>-55.036500000000004</c:v>
                </c:pt>
                <c:pt idx="28339">
                  <c:v>-55.034500000000008</c:v>
                </c:pt>
                <c:pt idx="28340">
                  <c:v>-55.032500000000006</c:v>
                </c:pt>
                <c:pt idx="28341">
                  <c:v>-55.030500000000004</c:v>
                </c:pt>
                <c:pt idx="28342">
                  <c:v>-55.028500000000008</c:v>
                </c:pt>
                <c:pt idx="28343">
                  <c:v>-55.026500000000006</c:v>
                </c:pt>
                <c:pt idx="28344">
                  <c:v>-55.024500000000003</c:v>
                </c:pt>
                <c:pt idx="28345">
                  <c:v>-55.022500000000008</c:v>
                </c:pt>
                <c:pt idx="28346">
                  <c:v>-55.020500000000006</c:v>
                </c:pt>
                <c:pt idx="28347">
                  <c:v>-55.018500000000003</c:v>
                </c:pt>
                <c:pt idx="28348">
                  <c:v>-55.016500000000008</c:v>
                </c:pt>
                <c:pt idx="28349">
                  <c:v>-55.014500000000005</c:v>
                </c:pt>
                <c:pt idx="28350">
                  <c:v>-55.012500000000003</c:v>
                </c:pt>
                <c:pt idx="28351">
                  <c:v>-55.010500000000008</c:v>
                </c:pt>
                <c:pt idx="28352">
                  <c:v>-55.008500000000005</c:v>
                </c:pt>
                <c:pt idx="28353">
                  <c:v>-55.006500000000003</c:v>
                </c:pt>
                <c:pt idx="28354">
                  <c:v>-55.004500000000007</c:v>
                </c:pt>
                <c:pt idx="28355">
                  <c:v>-55.002500000000005</c:v>
                </c:pt>
                <c:pt idx="28356">
                  <c:v>-55.000500000000002</c:v>
                </c:pt>
                <c:pt idx="28357">
                  <c:v>-54.998500000000007</c:v>
                </c:pt>
                <c:pt idx="28358">
                  <c:v>-54.996500000000005</c:v>
                </c:pt>
                <c:pt idx="28359">
                  <c:v>-54.994500000000002</c:v>
                </c:pt>
                <c:pt idx="28360">
                  <c:v>-54.992500000000007</c:v>
                </c:pt>
                <c:pt idx="28361">
                  <c:v>-54.990500000000004</c:v>
                </c:pt>
                <c:pt idx="28362">
                  <c:v>-54.988500000000009</c:v>
                </c:pt>
                <c:pt idx="28363">
                  <c:v>-54.986500000000007</c:v>
                </c:pt>
                <c:pt idx="28364">
                  <c:v>-54.984500000000004</c:v>
                </c:pt>
                <c:pt idx="28365">
                  <c:v>-54.982500000000009</c:v>
                </c:pt>
                <c:pt idx="28366">
                  <c:v>-54.980500000000006</c:v>
                </c:pt>
                <c:pt idx="28367">
                  <c:v>-54.978500000000004</c:v>
                </c:pt>
                <c:pt idx="28368">
                  <c:v>-54.976500000000009</c:v>
                </c:pt>
                <c:pt idx="28369">
                  <c:v>-54.974500000000006</c:v>
                </c:pt>
                <c:pt idx="28370">
                  <c:v>-54.972500000000004</c:v>
                </c:pt>
                <c:pt idx="28371">
                  <c:v>-54.970500000000008</c:v>
                </c:pt>
                <c:pt idx="28372">
                  <c:v>-54.968500000000006</c:v>
                </c:pt>
                <c:pt idx="28373">
                  <c:v>-54.966500000000003</c:v>
                </c:pt>
                <c:pt idx="28374">
                  <c:v>-54.964500000000008</c:v>
                </c:pt>
                <c:pt idx="28375">
                  <c:v>-54.962500000000006</c:v>
                </c:pt>
                <c:pt idx="28376">
                  <c:v>-54.960500000000003</c:v>
                </c:pt>
                <c:pt idx="28377">
                  <c:v>-54.958500000000008</c:v>
                </c:pt>
                <c:pt idx="28378">
                  <c:v>-54.956500000000005</c:v>
                </c:pt>
                <c:pt idx="28379">
                  <c:v>-54.954500000000003</c:v>
                </c:pt>
                <c:pt idx="28380">
                  <c:v>-54.952500000000008</c:v>
                </c:pt>
                <c:pt idx="28381">
                  <c:v>-54.950500000000005</c:v>
                </c:pt>
                <c:pt idx="28382">
                  <c:v>-54.948500000000003</c:v>
                </c:pt>
                <c:pt idx="28383">
                  <c:v>-54.946500000000007</c:v>
                </c:pt>
                <c:pt idx="28384">
                  <c:v>-54.944500000000005</c:v>
                </c:pt>
                <c:pt idx="28385">
                  <c:v>-54.942500000000003</c:v>
                </c:pt>
                <c:pt idx="28386">
                  <c:v>-54.940500000000007</c:v>
                </c:pt>
                <c:pt idx="28387">
                  <c:v>-54.938500000000005</c:v>
                </c:pt>
                <c:pt idx="28388">
                  <c:v>-54.936500000000002</c:v>
                </c:pt>
                <c:pt idx="28389">
                  <c:v>-54.934500000000007</c:v>
                </c:pt>
                <c:pt idx="28390">
                  <c:v>-54.932500000000005</c:v>
                </c:pt>
                <c:pt idx="28391">
                  <c:v>-54.930500000000009</c:v>
                </c:pt>
                <c:pt idx="28392">
                  <c:v>-54.928500000000007</c:v>
                </c:pt>
                <c:pt idx="28393">
                  <c:v>-54.926500000000004</c:v>
                </c:pt>
                <c:pt idx="28394">
                  <c:v>-54.924500000000009</c:v>
                </c:pt>
                <c:pt idx="28395">
                  <c:v>-54.922500000000007</c:v>
                </c:pt>
                <c:pt idx="28396">
                  <c:v>-54.920500000000004</c:v>
                </c:pt>
                <c:pt idx="28397">
                  <c:v>-54.918500000000009</c:v>
                </c:pt>
                <c:pt idx="28398">
                  <c:v>-54.916500000000006</c:v>
                </c:pt>
                <c:pt idx="28399">
                  <c:v>-54.914500000000004</c:v>
                </c:pt>
                <c:pt idx="28400">
                  <c:v>-54.912500000000009</c:v>
                </c:pt>
                <c:pt idx="28401">
                  <c:v>-54.910500000000006</c:v>
                </c:pt>
                <c:pt idx="28402">
                  <c:v>-54.908500000000004</c:v>
                </c:pt>
                <c:pt idx="28403">
                  <c:v>-54.906500000000008</c:v>
                </c:pt>
                <c:pt idx="28404">
                  <c:v>-54.904500000000006</c:v>
                </c:pt>
                <c:pt idx="28405">
                  <c:v>-54.902500000000003</c:v>
                </c:pt>
                <c:pt idx="28406">
                  <c:v>-54.900500000000008</c:v>
                </c:pt>
                <c:pt idx="28407">
                  <c:v>-54.898500000000006</c:v>
                </c:pt>
                <c:pt idx="28408">
                  <c:v>-54.896500000000003</c:v>
                </c:pt>
                <c:pt idx="28409">
                  <c:v>-54.894500000000008</c:v>
                </c:pt>
                <c:pt idx="28410">
                  <c:v>-54.892500000000005</c:v>
                </c:pt>
                <c:pt idx="28411">
                  <c:v>-54.890500000000003</c:v>
                </c:pt>
                <c:pt idx="28412">
                  <c:v>-54.888500000000008</c:v>
                </c:pt>
                <c:pt idx="28413">
                  <c:v>-54.886500000000005</c:v>
                </c:pt>
                <c:pt idx="28414">
                  <c:v>-54.884500000000003</c:v>
                </c:pt>
                <c:pt idx="28415">
                  <c:v>-54.882500000000007</c:v>
                </c:pt>
                <c:pt idx="28416">
                  <c:v>-54.880500000000005</c:v>
                </c:pt>
                <c:pt idx="28417">
                  <c:v>-54.878500000000003</c:v>
                </c:pt>
                <c:pt idx="28418">
                  <c:v>-54.876500000000007</c:v>
                </c:pt>
                <c:pt idx="28419">
                  <c:v>-54.874500000000005</c:v>
                </c:pt>
                <c:pt idx="28420">
                  <c:v>-54.872500000000002</c:v>
                </c:pt>
                <c:pt idx="28421">
                  <c:v>-54.870500000000007</c:v>
                </c:pt>
                <c:pt idx="28422">
                  <c:v>-54.868500000000004</c:v>
                </c:pt>
                <c:pt idx="28423">
                  <c:v>-54.866500000000009</c:v>
                </c:pt>
                <c:pt idx="28424">
                  <c:v>-54.864500000000007</c:v>
                </c:pt>
                <c:pt idx="28425">
                  <c:v>-54.862500000000004</c:v>
                </c:pt>
                <c:pt idx="28426">
                  <c:v>-54.860500000000009</c:v>
                </c:pt>
                <c:pt idx="28427">
                  <c:v>-54.858500000000006</c:v>
                </c:pt>
                <c:pt idx="28428">
                  <c:v>-54.856500000000004</c:v>
                </c:pt>
                <c:pt idx="28429">
                  <c:v>-54.854500000000009</c:v>
                </c:pt>
                <c:pt idx="28430">
                  <c:v>-54.852500000000006</c:v>
                </c:pt>
                <c:pt idx="28431">
                  <c:v>-54.850500000000004</c:v>
                </c:pt>
                <c:pt idx="28432">
                  <c:v>-54.848500000000008</c:v>
                </c:pt>
                <c:pt idx="28433">
                  <c:v>-54.846500000000006</c:v>
                </c:pt>
                <c:pt idx="28434">
                  <c:v>-54.844500000000004</c:v>
                </c:pt>
                <c:pt idx="28435">
                  <c:v>-54.842500000000008</c:v>
                </c:pt>
                <c:pt idx="28436">
                  <c:v>-54.840500000000006</c:v>
                </c:pt>
                <c:pt idx="28437">
                  <c:v>-54.838500000000003</c:v>
                </c:pt>
                <c:pt idx="28438">
                  <c:v>-54.836500000000008</c:v>
                </c:pt>
                <c:pt idx="28439">
                  <c:v>-54.834500000000006</c:v>
                </c:pt>
                <c:pt idx="28440">
                  <c:v>-54.832500000000003</c:v>
                </c:pt>
                <c:pt idx="28441">
                  <c:v>-54.830500000000008</c:v>
                </c:pt>
                <c:pt idx="28442">
                  <c:v>-54.828500000000005</c:v>
                </c:pt>
                <c:pt idx="28443">
                  <c:v>-54.826500000000003</c:v>
                </c:pt>
                <c:pt idx="28444">
                  <c:v>-54.824500000000008</c:v>
                </c:pt>
                <c:pt idx="28445">
                  <c:v>-54.822500000000005</c:v>
                </c:pt>
                <c:pt idx="28446">
                  <c:v>-54.820500000000003</c:v>
                </c:pt>
                <c:pt idx="28447">
                  <c:v>-54.818500000000007</c:v>
                </c:pt>
                <c:pt idx="28448">
                  <c:v>-54.816500000000005</c:v>
                </c:pt>
                <c:pt idx="28449">
                  <c:v>-54.814500000000002</c:v>
                </c:pt>
                <c:pt idx="28450">
                  <c:v>-54.812500000000007</c:v>
                </c:pt>
                <c:pt idx="28451">
                  <c:v>-54.810500000000005</c:v>
                </c:pt>
                <c:pt idx="28452">
                  <c:v>-54.808500000000002</c:v>
                </c:pt>
                <c:pt idx="28453">
                  <c:v>-54.806500000000007</c:v>
                </c:pt>
                <c:pt idx="28454">
                  <c:v>-54.804500000000004</c:v>
                </c:pt>
                <c:pt idx="28455">
                  <c:v>-54.802500000000009</c:v>
                </c:pt>
                <c:pt idx="28456">
                  <c:v>-54.800500000000007</c:v>
                </c:pt>
                <c:pt idx="28457">
                  <c:v>-54.798500000000004</c:v>
                </c:pt>
                <c:pt idx="28458">
                  <c:v>-54.796500000000009</c:v>
                </c:pt>
                <c:pt idx="28459">
                  <c:v>-54.794500000000006</c:v>
                </c:pt>
                <c:pt idx="28460">
                  <c:v>-54.792500000000004</c:v>
                </c:pt>
                <c:pt idx="28461">
                  <c:v>-54.790500000000009</c:v>
                </c:pt>
                <c:pt idx="28462">
                  <c:v>-54.788500000000006</c:v>
                </c:pt>
                <c:pt idx="28463">
                  <c:v>-54.786500000000004</c:v>
                </c:pt>
                <c:pt idx="28464">
                  <c:v>-54.784500000000008</c:v>
                </c:pt>
                <c:pt idx="28465">
                  <c:v>-54.782500000000006</c:v>
                </c:pt>
                <c:pt idx="28466">
                  <c:v>-54.780500000000004</c:v>
                </c:pt>
                <c:pt idx="28467">
                  <c:v>-54.778500000000008</c:v>
                </c:pt>
                <c:pt idx="28468">
                  <c:v>-54.776500000000006</c:v>
                </c:pt>
                <c:pt idx="28469">
                  <c:v>-54.774500000000003</c:v>
                </c:pt>
                <c:pt idx="28470">
                  <c:v>-54.772500000000008</c:v>
                </c:pt>
                <c:pt idx="28471">
                  <c:v>-54.770500000000006</c:v>
                </c:pt>
                <c:pt idx="28472">
                  <c:v>-54.768500000000003</c:v>
                </c:pt>
                <c:pt idx="28473">
                  <c:v>-54.766500000000008</c:v>
                </c:pt>
                <c:pt idx="28474">
                  <c:v>-54.764500000000005</c:v>
                </c:pt>
                <c:pt idx="28475">
                  <c:v>-54.762500000000003</c:v>
                </c:pt>
                <c:pt idx="28476">
                  <c:v>-54.760500000000008</c:v>
                </c:pt>
                <c:pt idx="28477">
                  <c:v>-54.758500000000005</c:v>
                </c:pt>
                <c:pt idx="28478">
                  <c:v>-54.756500000000003</c:v>
                </c:pt>
                <c:pt idx="28479">
                  <c:v>-54.754500000000007</c:v>
                </c:pt>
                <c:pt idx="28480">
                  <c:v>-54.752500000000005</c:v>
                </c:pt>
                <c:pt idx="28481">
                  <c:v>-54.750500000000002</c:v>
                </c:pt>
                <c:pt idx="28482">
                  <c:v>-54.748500000000007</c:v>
                </c:pt>
                <c:pt idx="28483">
                  <c:v>-54.746500000000005</c:v>
                </c:pt>
                <c:pt idx="28484">
                  <c:v>-54.744500000000002</c:v>
                </c:pt>
                <c:pt idx="28485">
                  <c:v>-54.742500000000007</c:v>
                </c:pt>
                <c:pt idx="28486">
                  <c:v>-54.740500000000004</c:v>
                </c:pt>
                <c:pt idx="28487">
                  <c:v>-54.738500000000009</c:v>
                </c:pt>
                <c:pt idx="28488">
                  <c:v>-54.736500000000007</c:v>
                </c:pt>
                <c:pt idx="28489">
                  <c:v>-54.734500000000004</c:v>
                </c:pt>
                <c:pt idx="28490">
                  <c:v>-54.732500000000009</c:v>
                </c:pt>
                <c:pt idx="28491">
                  <c:v>-54.730500000000006</c:v>
                </c:pt>
                <c:pt idx="28492">
                  <c:v>-54.728500000000004</c:v>
                </c:pt>
                <c:pt idx="28493">
                  <c:v>-54.726500000000009</c:v>
                </c:pt>
                <c:pt idx="28494">
                  <c:v>-54.724500000000006</c:v>
                </c:pt>
                <c:pt idx="28495">
                  <c:v>-54.722500000000004</c:v>
                </c:pt>
                <c:pt idx="28496">
                  <c:v>-54.720500000000008</c:v>
                </c:pt>
                <c:pt idx="28497">
                  <c:v>-54.718500000000006</c:v>
                </c:pt>
                <c:pt idx="28498">
                  <c:v>-54.716500000000003</c:v>
                </c:pt>
                <c:pt idx="28499">
                  <c:v>-54.714500000000008</c:v>
                </c:pt>
                <c:pt idx="28500">
                  <c:v>-54.712500000000006</c:v>
                </c:pt>
                <c:pt idx="28501">
                  <c:v>-54.710500000000003</c:v>
                </c:pt>
                <c:pt idx="28502">
                  <c:v>-54.708500000000008</c:v>
                </c:pt>
                <c:pt idx="28503">
                  <c:v>-54.706500000000005</c:v>
                </c:pt>
                <c:pt idx="28504">
                  <c:v>-54.704500000000003</c:v>
                </c:pt>
                <c:pt idx="28505">
                  <c:v>-54.702500000000008</c:v>
                </c:pt>
                <c:pt idx="28506">
                  <c:v>-54.700500000000005</c:v>
                </c:pt>
                <c:pt idx="28507">
                  <c:v>-54.698500000000003</c:v>
                </c:pt>
                <c:pt idx="28508">
                  <c:v>-54.696500000000007</c:v>
                </c:pt>
                <c:pt idx="28509">
                  <c:v>-54.694500000000005</c:v>
                </c:pt>
                <c:pt idx="28510">
                  <c:v>-54.692500000000003</c:v>
                </c:pt>
                <c:pt idx="28511">
                  <c:v>-54.690500000000007</c:v>
                </c:pt>
                <c:pt idx="28512">
                  <c:v>-54.688500000000005</c:v>
                </c:pt>
                <c:pt idx="28513">
                  <c:v>-54.686500000000002</c:v>
                </c:pt>
                <c:pt idx="28514">
                  <c:v>-54.684500000000007</c:v>
                </c:pt>
                <c:pt idx="28515">
                  <c:v>-54.682500000000005</c:v>
                </c:pt>
                <c:pt idx="28516">
                  <c:v>-54.680500000000009</c:v>
                </c:pt>
                <c:pt idx="28517">
                  <c:v>-54.678500000000007</c:v>
                </c:pt>
                <c:pt idx="28518">
                  <c:v>-54.676500000000004</c:v>
                </c:pt>
                <c:pt idx="28519">
                  <c:v>-54.674500000000009</c:v>
                </c:pt>
                <c:pt idx="28520">
                  <c:v>-54.672500000000007</c:v>
                </c:pt>
                <c:pt idx="28521">
                  <c:v>-54.670500000000004</c:v>
                </c:pt>
                <c:pt idx="28522">
                  <c:v>-54.668500000000009</c:v>
                </c:pt>
                <c:pt idx="28523">
                  <c:v>-54.666500000000006</c:v>
                </c:pt>
                <c:pt idx="28524">
                  <c:v>-54.664500000000004</c:v>
                </c:pt>
                <c:pt idx="28525">
                  <c:v>-54.662500000000009</c:v>
                </c:pt>
                <c:pt idx="28526">
                  <c:v>-54.660500000000006</c:v>
                </c:pt>
                <c:pt idx="28527">
                  <c:v>-54.658500000000004</c:v>
                </c:pt>
                <c:pt idx="28528">
                  <c:v>-54.656500000000008</c:v>
                </c:pt>
                <c:pt idx="28529">
                  <c:v>-54.654500000000006</c:v>
                </c:pt>
                <c:pt idx="28530">
                  <c:v>-54.652500000000003</c:v>
                </c:pt>
                <c:pt idx="28531">
                  <c:v>-54.650500000000008</c:v>
                </c:pt>
                <c:pt idx="28532">
                  <c:v>-54.648500000000006</c:v>
                </c:pt>
                <c:pt idx="28533">
                  <c:v>-54.646500000000003</c:v>
                </c:pt>
                <c:pt idx="28534">
                  <c:v>-54.644500000000008</c:v>
                </c:pt>
                <c:pt idx="28535">
                  <c:v>-54.642500000000005</c:v>
                </c:pt>
                <c:pt idx="28536">
                  <c:v>-54.640500000000003</c:v>
                </c:pt>
                <c:pt idx="28537">
                  <c:v>-54.638500000000008</c:v>
                </c:pt>
                <c:pt idx="28538">
                  <c:v>-54.636500000000005</c:v>
                </c:pt>
                <c:pt idx="28539">
                  <c:v>-54.634500000000003</c:v>
                </c:pt>
                <c:pt idx="28540">
                  <c:v>-54.632500000000007</c:v>
                </c:pt>
                <c:pt idx="28541">
                  <c:v>-54.630500000000005</c:v>
                </c:pt>
                <c:pt idx="28542">
                  <c:v>-54.628500000000003</c:v>
                </c:pt>
                <c:pt idx="28543">
                  <c:v>-54.626500000000007</c:v>
                </c:pt>
                <c:pt idx="28544">
                  <c:v>-54.624500000000005</c:v>
                </c:pt>
                <c:pt idx="28545">
                  <c:v>-54.622500000000002</c:v>
                </c:pt>
                <c:pt idx="28546">
                  <c:v>-54.620500000000007</c:v>
                </c:pt>
                <c:pt idx="28547">
                  <c:v>-54.618500000000004</c:v>
                </c:pt>
                <c:pt idx="28548">
                  <c:v>-54.616500000000009</c:v>
                </c:pt>
                <c:pt idx="28549">
                  <c:v>-54.614500000000007</c:v>
                </c:pt>
                <c:pt idx="28550">
                  <c:v>-54.612500000000004</c:v>
                </c:pt>
                <c:pt idx="28551">
                  <c:v>-54.610500000000009</c:v>
                </c:pt>
                <c:pt idx="28552">
                  <c:v>-54.608500000000006</c:v>
                </c:pt>
                <c:pt idx="28553">
                  <c:v>-54.606500000000004</c:v>
                </c:pt>
                <c:pt idx="28554">
                  <c:v>-54.604500000000009</c:v>
                </c:pt>
                <c:pt idx="28555">
                  <c:v>-54.602500000000006</c:v>
                </c:pt>
                <c:pt idx="28556">
                  <c:v>-54.600500000000004</c:v>
                </c:pt>
                <c:pt idx="28557">
                  <c:v>-54.598500000000008</c:v>
                </c:pt>
                <c:pt idx="28558">
                  <c:v>-54.596500000000006</c:v>
                </c:pt>
                <c:pt idx="28559">
                  <c:v>-54.594500000000004</c:v>
                </c:pt>
                <c:pt idx="28560">
                  <c:v>-54.592500000000008</c:v>
                </c:pt>
                <c:pt idx="28561">
                  <c:v>-54.590500000000006</c:v>
                </c:pt>
                <c:pt idx="28562">
                  <c:v>-54.588500000000003</c:v>
                </c:pt>
                <c:pt idx="28563">
                  <c:v>-54.586500000000008</c:v>
                </c:pt>
                <c:pt idx="28564">
                  <c:v>-54.584500000000006</c:v>
                </c:pt>
                <c:pt idx="28565">
                  <c:v>-54.582500000000003</c:v>
                </c:pt>
                <c:pt idx="28566">
                  <c:v>-54.580500000000008</c:v>
                </c:pt>
                <c:pt idx="28567">
                  <c:v>-54.578500000000005</c:v>
                </c:pt>
                <c:pt idx="28568">
                  <c:v>-54.576500000000003</c:v>
                </c:pt>
                <c:pt idx="28569">
                  <c:v>-54.574500000000008</c:v>
                </c:pt>
                <c:pt idx="28570">
                  <c:v>-54.572500000000005</c:v>
                </c:pt>
                <c:pt idx="28571">
                  <c:v>-54.570500000000003</c:v>
                </c:pt>
                <c:pt idx="28572">
                  <c:v>-54.568500000000007</c:v>
                </c:pt>
                <c:pt idx="28573">
                  <c:v>-54.566500000000005</c:v>
                </c:pt>
                <c:pt idx="28574">
                  <c:v>-54.564500000000002</c:v>
                </c:pt>
                <c:pt idx="28575">
                  <c:v>-54.562500000000007</c:v>
                </c:pt>
                <c:pt idx="28576">
                  <c:v>-54.560500000000005</c:v>
                </c:pt>
                <c:pt idx="28577">
                  <c:v>-54.558500000000002</c:v>
                </c:pt>
                <c:pt idx="28578">
                  <c:v>-54.556500000000007</c:v>
                </c:pt>
                <c:pt idx="28579">
                  <c:v>-54.554500000000004</c:v>
                </c:pt>
                <c:pt idx="28580">
                  <c:v>-54.552500000000009</c:v>
                </c:pt>
                <c:pt idx="28581">
                  <c:v>-54.550500000000007</c:v>
                </c:pt>
                <c:pt idx="28582">
                  <c:v>-54.548500000000004</c:v>
                </c:pt>
                <c:pt idx="28583">
                  <c:v>-54.546500000000009</c:v>
                </c:pt>
                <c:pt idx="28584">
                  <c:v>-54.544500000000006</c:v>
                </c:pt>
                <c:pt idx="28585">
                  <c:v>-54.542500000000004</c:v>
                </c:pt>
                <c:pt idx="28586">
                  <c:v>-54.540500000000009</c:v>
                </c:pt>
                <c:pt idx="28587">
                  <c:v>-54.538500000000006</c:v>
                </c:pt>
                <c:pt idx="28588">
                  <c:v>-54.536500000000004</c:v>
                </c:pt>
                <c:pt idx="28589">
                  <c:v>-54.534500000000008</c:v>
                </c:pt>
                <c:pt idx="28590">
                  <c:v>-54.532500000000006</c:v>
                </c:pt>
                <c:pt idx="28591">
                  <c:v>-54.530500000000004</c:v>
                </c:pt>
                <c:pt idx="28592">
                  <c:v>-54.528500000000008</c:v>
                </c:pt>
                <c:pt idx="28593">
                  <c:v>-54.526500000000006</c:v>
                </c:pt>
                <c:pt idx="28594">
                  <c:v>-54.524500000000003</c:v>
                </c:pt>
                <c:pt idx="28595">
                  <c:v>-54.522500000000008</c:v>
                </c:pt>
                <c:pt idx="28596">
                  <c:v>-54.520500000000006</c:v>
                </c:pt>
                <c:pt idx="28597">
                  <c:v>-54.518500000000003</c:v>
                </c:pt>
                <c:pt idx="28598">
                  <c:v>-54.516500000000008</c:v>
                </c:pt>
                <c:pt idx="28599">
                  <c:v>-54.514500000000005</c:v>
                </c:pt>
                <c:pt idx="28600">
                  <c:v>-54.512500000000003</c:v>
                </c:pt>
                <c:pt idx="28601">
                  <c:v>-54.510500000000008</c:v>
                </c:pt>
                <c:pt idx="28602">
                  <c:v>-54.508500000000005</c:v>
                </c:pt>
                <c:pt idx="28603">
                  <c:v>-54.506500000000003</c:v>
                </c:pt>
                <c:pt idx="28604">
                  <c:v>-54.504500000000007</c:v>
                </c:pt>
                <c:pt idx="28605">
                  <c:v>-54.502500000000005</c:v>
                </c:pt>
                <c:pt idx="28606">
                  <c:v>-54.500500000000002</c:v>
                </c:pt>
                <c:pt idx="28607">
                  <c:v>-54.498500000000007</c:v>
                </c:pt>
                <c:pt idx="28608">
                  <c:v>-54.496500000000005</c:v>
                </c:pt>
                <c:pt idx="28609">
                  <c:v>-54.494500000000002</c:v>
                </c:pt>
                <c:pt idx="28610">
                  <c:v>-54.492500000000007</c:v>
                </c:pt>
                <c:pt idx="28611">
                  <c:v>-54.490500000000004</c:v>
                </c:pt>
                <c:pt idx="28612">
                  <c:v>-54.488500000000009</c:v>
                </c:pt>
                <c:pt idx="28613">
                  <c:v>-54.486500000000007</c:v>
                </c:pt>
                <c:pt idx="28614">
                  <c:v>-54.484500000000004</c:v>
                </c:pt>
                <c:pt idx="28615">
                  <c:v>-54.482500000000009</c:v>
                </c:pt>
                <c:pt idx="28616">
                  <c:v>-54.480500000000006</c:v>
                </c:pt>
                <c:pt idx="28617">
                  <c:v>-54.478500000000004</c:v>
                </c:pt>
                <c:pt idx="28618">
                  <c:v>-54.476500000000009</c:v>
                </c:pt>
                <c:pt idx="28619">
                  <c:v>-54.474500000000006</c:v>
                </c:pt>
                <c:pt idx="28620">
                  <c:v>-54.472500000000004</c:v>
                </c:pt>
                <c:pt idx="28621">
                  <c:v>-54.470500000000008</c:v>
                </c:pt>
                <c:pt idx="28622">
                  <c:v>-54.468500000000006</c:v>
                </c:pt>
                <c:pt idx="28623">
                  <c:v>-54.466500000000003</c:v>
                </c:pt>
                <c:pt idx="28624">
                  <c:v>-54.464500000000008</c:v>
                </c:pt>
                <c:pt idx="28625">
                  <c:v>-54.462500000000006</c:v>
                </c:pt>
                <c:pt idx="28626">
                  <c:v>-54.460500000000003</c:v>
                </c:pt>
                <c:pt idx="28627">
                  <c:v>-54.458500000000008</c:v>
                </c:pt>
                <c:pt idx="28628">
                  <c:v>-54.456500000000005</c:v>
                </c:pt>
                <c:pt idx="28629">
                  <c:v>-54.454500000000003</c:v>
                </c:pt>
                <c:pt idx="28630">
                  <c:v>-54.452500000000008</c:v>
                </c:pt>
                <c:pt idx="28631">
                  <c:v>-54.450500000000005</c:v>
                </c:pt>
                <c:pt idx="28632">
                  <c:v>-54.448500000000003</c:v>
                </c:pt>
                <c:pt idx="28633">
                  <c:v>-54.446500000000007</c:v>
                </c:pt>
                <c:pt idx="28634">
                  <c:v>-54.444500000000005</c:v>
                </c:pt>
                <c:pt idx="28635">
                  <c:v>-54.442500000000003</c:v>
                </c:pt>
                <c:pt idx="28636">
                  <c:v>-54.440500000000007</c:v>
                </c:pt>
                <c:pt idx="28637">
                  <c:v>-54.438500000000005</c:v>
                </c:pt>
                <c:pt idx="28638">
                  <c:v>-54.436500000000002</c:v>
                </c:pt>
                <c:pt idx="28639">
                  <c:v>-54.434500000000007</c:v>
                </c:pt>
                <c:pt idx="28640">
                  <c:v>-54.432500000000005</c:v>
                </c:pt>
                <c:pt idx="28641">
                  <c:v>-54.430500000000009</c:v>
                </c:pt>
                <c:pt idx="28642">
                  <c:v>-54.428500000000007</c:v>
                </c:pt>
                <c:pt idx="28643">
                  <c:v>-54.426500000000004</c:v>
                </c:pt>
                <c:pt idx="28644">
                  <c:v>-54.424500000000009</c:v>
                </c:pt>
                <c:pt idx="28645">
                  <c:v>-54.422500000000007</c:v>
                </c:pt>
                <c:pt idx="28646">
                  <c:v>-54.420500000000004</c:v>
                </c:pt>
                <c:pt idx="28647">
                  <c:v>-54.418500000000009</c:v>
                </c:pt>
                <c:pt idx="28648">
                  <c:v>-54.416500000000006</c:v>
                </c:pt>
                <c:pt idx="28649">
                  <c:v>-54.414500000000004</c:v>
                </c:pt>
                <c:pt idx="28650">
                  <c:v>-54.412500000000009</c:v>
                </c:pt>
                <c:pt idx="28651">
                  <c:v>-54.410500000000006</c:v>
                </c:pt>
                <c:pt idx="28652">
                  <c:v>-54.408500000000004</c:v>
                </c:pt>
                <c:pt idx="28653">
                  <c:v>-54.406500000000008</c:v>
                </c:pt>
                <c:pt idx="28654">
                  <c:v>-54.404500000000006</c:v>
                </c:pt>
                <c:pt idx="28655">
                  <c:v>-54.402500000000003</c:v>
                </c:pt>
                <c:pt idx="28656">
                  <c:v>-54.400500000000008</c:v>
                </c:pt>
                <c:pt idx="28657">
                  <c:v>-54.398500000000006</c:v>
                </c:pt>
                <c:pt idx="28658">
                  <c:v>-54.396500000000003</c:v>
                </c:pt>
                <c:pt idx="28659">
                  <c:v>-54.394500000000008</c:v>
                </c:pt>
                <c:pt idx="28660">
                  <c:v>-54.392500000000005</c:v>
                </c:pt>
                <c:pt idx="28661">
                  <c:v>-54.390500000000003</c:v>
                </c:pt>
                <c:pt idx="28662">
                  <c:v>-54.388500000000008</c:v>
                </c:pt>
                <c:pt idx="28663">
                  <c:v>-54.386500000000005</c:v>
                </c:pt>
                <c:pt idx="28664">
                  <c:v>-54.384500000000003</c:v>
                </c:pt>
                <c:pt idx="28665">
                  <c:v>-54.382500000000007</c:v>
                </c:pt>
                <c:pt idx="28666">
                  <c:v>-54.380500000000005</c:v>
                </c:pt>
                <c:pt idx="28667">
                  <c:v>-54.378500000000003</c:v>
                </c:pt>
                <c:pt idx="28668">
                  <c:v>-54.376500000000007</c:v>
                </c:pt>
                <c:pt idx="28669">
                  <c:v>-54.374500000000005</c:v>
                </c:pt>
                <c:pt idx="28670">
                  <c:v>-54.372500000000002</c:v>
                </c:pt>
                <c:pt idx="28671">
                  <c:v>-54.370500000000007</c:v>
                </c:pt>
                <c:pt idx="28672">
                  <c:v>-54.368500000000004</c:v>
                </c:pt>
                <c:pt idx="28673">
                  <c:v>-54.366500000000009</c:v>
                </c:pt>
                <c:pt idx="28674">
                  <c:v>-54.364500000000007</c:v>
                </c:pt>
                <c:pt idx="28675">
                  <c:v>-54.362500000000004</c:v>
                </c:pt>
                <c:pt idx="28676">
                  <c:v>-54.360500000000009</c:v>
                </c:pt>
                <c:pt idx="28677">
                  <c:v>-54.358500000000006</c:v>
                </c:pt>
                <c:pt idx="28678">
                  <c:v>-54.356500000000004</c:v>
                </c:pt>
                <c:pt idx="28679">
                  <c:v>-54.354500000000009</c:v>
                </c:pt>
                <c:pt idx="28680">
                  <c:v>-54.352500000000006</c:v>
                </c:pt>
                <c:pt idx="28681">
                  <c:v>-54.350500000000004</c:v>
                </c:pt>
                <c:pt idx="28682">
                  <c:v>-54.348500000000008</c:v>
                </c:pt>
                <c:pt idx="28683">
                  <c:v>-54.346500000000006</c:v>
                </c:pt>
                <c:pt idx="28684">
                  <c:v>-54.344500000000004</c:v>
                </c:pt>
                <c:pt idx="28685">
                  <c:v>-54.342500000000008</c:v>
                </c:pt>
                <c:pt idx="28686">
                  <c:v>-54.340500000000006</c:v>
                </c:pt>
                <c:pt idx="28687">
                  <c:v>-54.338500000000003</c:v>
                </c:pt>
                <c:pt idx="28688">
                  <c:v>-54.336500000000008</c:v>
                </c:pt>
                <c:pt idx="28689">
                  <c:v>-54.334500000000006</c:v>
                </c:pt>
                <c:pt idx="28690">
                  <c:v>-54.332500000000003</c:v>
                </c:pt>
                <c:pt idx="28691">
                  <c:v>-54.330500000000008</c:v>
                </c:pt>
                <c:pt idx="28692">
                  <c:v>-54.328500000000005</c:v>
                </c:pt>
                <c:pt idx="28693">
                  <c:v>-54.326500000000003</c:v>
                </c:pt>
                <c:pt idx="28694">
                  <c:v>-54.324500000000008</c:v>
                </c:pt>
                <c:pt idx="28695">
                  <c:v>-54.322500000000005</c:v>
                </c:pt>
                <c:pt idx="28696">
                  <c:v>-54.320500000000003</c:v>
                </c:pt>
                <c:pt idx="28697">
                  <c:v>-54.318500000000007</c:v>
                </c:pt>
                <c:pt idx="28698">
                  <c:v>-54.316500000000005</c:v>
                </c:pt>
                <c:pt idx="28699">
                  <c:v>-54.314500000000002</c:v>
                </c:pt>
                <c:pt idx="28700">
                  <c:v>-54.312500000000007</c:v>
                </c:pt>
                <c:pt idx="28701">
                  <c:v>-54.310500000000005</c:v>
                </c:pt>
                <c:pt idx="28702">
                  <c:v>-54.308500000000002</c:v>
                </c:pt>
                <c:pt idx="28703">
                  <c:v>-54.306500000000007</c:v>
                </c:pt>
                <c:pt idx="28704">
                  <c:v>-54.304500000000004</c:v>
                </c:pt>
                <c:pt idx="28705">
                  <c:v>-54.302500000000009</c:v>
                </c:pt>
                <c:pt idx="28706">
                  <c:v>-54.300500000000007</c:v>
                </c:pt>
                <c:pt idx="28707">
                  <c:v>-54.298500000000004</c:v>
                </c:pt>
                <c:pt idx="28708">
                  <c:v>-54.296500000000009</c:v>
                </c:pt>
                <c:pt idx="28709">
                  <c:v>-54.294500000000006</c:v>
                </c:pt>
                <c:pt idx="28710">
                  <c:v>-54.292500000000004</c:v>
                </c:pt>
                <c:pt idx="28711">
                  <c:v>-54.290500000000009</c:v>
                </c:pt>
                <c:pt idx="28712">
                  <c:v>-54.288500000000006</c:v>
                </c:pt>
                <c:pt idx="28713">
                  <c:v>-54.286500000000004</c:v>
                </c:pt>
                <c:pt idx="28714">
                  <c:v>-54.284500000000008</c:v>
                </c:pt>
                <c:pt idx="28715">
                  <c:v>-54.282500000000006</c:v>
                </c:pt>
                <c:pt idx="28716">
                  <c:v>-54.280500000000004</c:v>
                </c:pt>
                <c:pt idx="28717">
                  <c:v>-54.278500000000008</c:v>
                </c:pt>
                <c:pt idx="28718">
                  <c:v>-54.276500000000006</c:v>
                </c:pt>
                <c:pt idx="28719">
                  <c:v>-54.274500000000003</c:v>
                </c:pt>
                <c:pt idx="28720">
                  <c:v>-54.272500000000008</c:v>
                </c:pt>
                <c:pt idx="28721">
                  <c:v>-54.270500000000006</c:v>
                </c:pt>
                <c:pt idx="28722">
                  <c:v>-54.268500000000003</c:v>
                </c:pt>
                <c:pt idx="28723">
                  <c:v>-54.266500000000008</c:v>
                </c:pt>
                <c:pt idx="28724">
                  <c:v>-54.264500000000005</c:v>
                </c:pt>
                <c:pt idx="28725">
                  <c:v>-54.262500000000003</c:v>
                </c:pt>
                <c:pt idx="28726">
                  <c:v>-54.260500000000008</c:v>
                </c:pt>
                <c:pt idx="28727">
                  <c:v>-54.258500000000005</c:v>
                </c:pt>
                <c:pt idx="28728">
                  <c:v>-54.256500000000003</c:v>
                </c:pt>
                <c:pt idx="28729">
                  <c:v>-54.254500000000007</c:v>
                </c:pt>
                <c:pt idx="28730">
                  <c:v>-54.252500000000005</c:v>
                </c:pt>
                <c:pt idx="28731">
                  <c:v>-54.250500000000002</c:v>
                </c:pt>
                <c:pt idx="28732">
                  <c:v>-54.248500000000007</c:v>
                </c:pt>
                <c:pt idx="28733">
                  <c:v>-54.246500000000005</c:v>
                </c:pt>
                <c:pt idx="28734">
                  <c:v>-54.244500000000002</c:v>
                </c:pt>
                <c:pt idx="28735">
                  <c:v>-54.242500000000007</c:v>
                </c:pt>
                <c:pt idx="28736">
                  <c:v>-54.240500000000004</c:v>
                </c:pt>
                <c:pt idx="28737">
                  <c:v>-54.238500000000009</c:v>
                </c:pt>
                <c:pt idx="28738">
                  <c:v>-54.236500000000007</c:v>
                </c:pt>
                <c:pt idx="28739">
                  <c:v>-54.234500000000004</c:v>
                </c:pt>
                <c:pt idx="28740">
                  <c:v>-54.232500000000009</c:v>
                </c:pt>
                <c:pt idx="28741">
                  <c:v>-54.230500000000006</c:v>
                </c:pt>
                <c:pt idx="28742">
                  <c:v>-54.228500000000004</c:v>
                </c:pt>
                <c:pt idx="28743">
                  <c:v>-54.226500000000009</c:v>
                </c:pt>
                <c:pt idx="28744">
                  <c:v>-54.224500000000006</c:v>
                </c:pt>
                <c:pt idx="28745">
                  <c:v>-54.222500000000004</c:v>
                </c:pt>
                <c:pt idx="28746">
                  <c:v>-54.220500000000008</c:v>
                </c:pt>
                <c:pt idx="28747">
                  <c:v>-54.218500000000006</c:v>
                </c:pt>
                <c:pt idx="28748">
                  <c:v>-54.216500000000003</c:v>
                </c:pt>
                <c:pt idx="28749">
                  <c:v>-54.214500000000008</c:v>
                </c:pt>
                <c:pt idx="28750">
                  <c:v>-54.212500000000006</c:v>
                </c:pt>
                <c:pt idx="28751">
                  <c:v>-54.210500000000003</c:v>
                </c:pt>
                <c:pt idx="28752">
                  <c:v>-54.208500000000008</c:v>
                </c:pt>
                <c:pt idx="28753">
                  <c:v>-54.206500000000005</c:v>
                </c:pt>
                <c:pt idx="28754">
                  <c:v>-54.204500000000003</c:v>
                </c:pt>
                <c:pt idx="28755">
                  <c:v>-54.202500000000008</c:v>
                </c:pt>
                <c:pt idx="28756">
                  <c:v>-54.200500000000005</c:v>
                </c:pt>
                <c:pt idx="28757">
                  <c:v>-54.198500000000003</c:v>
                </c:pt>
                <c:pt idx="28758">
                  <c:v>-54.196500000000007</c:v>
                </c:pt>
                <c:pt idx="28759">
                  <c:v>-54.194500000000005</c:v>
                </c:pt>
                <c:pt idx="28760">
                  <c:v>-54.192500000000003</c:v>
                </c:pt>
                <c:pt idx="28761">
                  <c:v>-54.190500000000007</c:v>
                </c:pt>
                <c:pt idx="28762">
                  <c:v>-54.188500000000005</c:v>
                </c:pt>
                <c:pt idx="28763">
                  <c:v>-54.186500000000002</c:v>
                </c:pt>
                <c:pt idx="28764">
                  <c:v>-54.184500000000007</c:v>
                </c:pt>
                <c:pt idx="28765">
                  <c:v>-54.182500000000005</c:v>
                </c:pt>
                <c:pt idx="28766">
                  <c:v>-54.180500000000009</c:v>
                </c:pt>
                <c:pt idx="28767">
                  <c:v>-54.178500000000007</c:v>
                </c:pt>
                <c:pt idx="28768">
                  <c:v>-54.176500000000004</c:v>
                </c:pt>
                <c:pt idx="28769">
                  <c:v>-54.174500000000009</c:v>
                </c:pt>
                <c:pt idx="28770">
                  <c:v>-54.172500000000007</c:v>
                </c:pt>
                <c:pt idx="28771">
                  <c:v>-54.170500000000004</c:v>
                </c:pt>
                <c:pt idx="28772">
                  <c:v>-54.168500000000009</c:v>
                </c:pt>
                <c:pt idx="28773">
                  <c:v>-54.166500000000006</c:v>
                </c:pt>
                <c:pt idx="28774">
                  <c:v>-54.164500000000004</c:v>
                </c:pt>
                <c:pt idx="28775">
                  <c:v>-54.162500000000009</c:v>
                </c:pt>
                <c:pt idx="28776">
                  <c:v>-54.160500000000006</c:v>
                </c:pt>
                <c:pt idx="28777">
                  <c:v>-54.158500000000004</c:v>
                </c:pt>
                <c:pt idx="28778">
                  <c:v>-54.156500000000008</c:v>
                </c:pt>
                <c:pt idx="28779">
                  <c:v>-54.154500000000006</c:v>
                </c:pt>
                <c:pt idx="28780">
                  <c:v>-54.152500000000003</c:v>
                </c:pt>
                <c:pt idx="28781">
                  <c:v>-54.150500000000008</c:v>
                </c:pt>
                <c:pt idx="28782">
                  <c:v>-54.148500000000006</c:v>
                </c:pt>
                <c:pt idx="28783">
                  <c:v>-54.146500000000003</c:v>
                </c:pt>
                <c:pt idx="28784">
                  <c:v>-54.144500000000008</c:v>
                </c:pt>
                <c:pt idx="28785">
                  <c:v>-54.142500000000005</c:v>
                </c:pt>
                <c:pt idx="28786">
                  <c:v>-54.140500000000003</c:v>
                </c:pt>
                <c:pt idx="28787">
                  <c:v>-54.138500000000008</c:v>
                </c:pt>
                <c:pt idx="28788">
                  <c:v>-54.136500000000005</c:v>
                </c:pt>
                <c:pt idx="28789">
                  <c:v>-54.134500000000003</c:v>
                </c:pt>
                <c:pt idx="28790">
                  <c:v>-54.132500000000007</c:v>
                </c:pt>
                <c:pt idx="28791">
                  <c:v>-54.130500000000005</c:v>
                </c:pt>
                <c:pt idx="28792">
                  <c:v>-54.128500000000003</c:v>
                </c:pt>
                <c:pt idx="28793">
                  <c:v>-54.126500000000007</c:v>
                </c:pt>
                <c:pt idx="28794">
                  <c:v>-54.124500000000005</c:v>
                </c:pt>
                <c:pt idx="28795">
                  <c:v>-54.122500000000002</c:v>
                </c:pt>
                <c:pt idx="28796">
                  <c:v>-54.120500000000007</c:v>
                </c:pt>
                <c:pt idx="28797">
                  <c:v>-54.118500000000004</c:v>
                </c:pt>
                <c:pt idx="28798">
                  <c:v>-54.116500000000009</c:v>
                </c:pt>
                <c:pt idx="28799">
                  <c:v>-54.114500000000007</c:v>
                </c:pt>
                <c:pt idx="28800">
                  <c:v>-54.112500000000004</c:v>
                </c:pt>
                <c:pt idx="28801">
                  <c:v>-54.110500000000009</c:v>
                </c:pt>
                <c:pt idx="28802">
                  <c:v>-54.108500000000006</c:v>
                </c:pt>
                <c:pt idx="28803">
                  <c:v>-54.106500000000004</c:v>
                </c:pt>
                <c:pt idx="28804">
                  <c:v>-54.104500000000009</c:v>
                </c:pt>
                <c:pt idx="28805">
                  <c:v>-54.102500000000006</c:v>
                </c:pt>
                <c:pt idx="28806">
                  <c:v>-54.100500000000004</c:v>
                </c:pt>
                <c:pt idx="28807">
                  <c:v>-54.098500000000008</c:v>
                </c:pt>
                <c:pt idx="28808">
                  <c:v>-54.096500000000006</c:v>
                </c:pt>
                <c:pt idx="28809">
                  <c:v>-54.094500000000004</c:v>
                </c:pt>
                <c:pt idx="28810">
                  <c:v>-54.092500000000008</c:v>
                </c:pt>
                <c:pt idx="28811">
                  <c:v>-54.090500000000006</c:v>
                </c:pt>
                <c:pt idx="28812">
                  <c:v>-54.088500000000003</c:v>
                </c:pt>
                <c:pt idx="28813">
                  <c:v>-54.086500000000008</c:v>
                </c:pt>
                <c:pt idx="28814">
                  <c:v>-54.084500000000006</c:v>
                </c:pt>
                <c:pt idx="28815">
                  <c:v>-54.082500000000003</c:v>
                </c:pt>
                <c:pt idx="28816">
                  <c:v>-54.080500000000008</c:v>
                </c:pt>
                <c:pt idx="28817">
                  <c:v>-54.078500000000005</c:v>
                </c:pt>
                <c:pt idx="28818">
                  <c:v>-54.076500000000003</c:v>
                </c:pt>
                <c:pt idx="28819">
                  <c:v>-54.074500000000008</c:v>
                </c:pt>
                <c:pt idx="28820">
                  <c:v>-54.072500000000005</c:v>
                </c:pt>
                <c:pt idx="28821">
                  <c:v>-54.070500000000003</c:v>
                </c:pt>
                <c:pt idx="28822">
                  <c:v>-54.068500000000007</c:v>
                </c:pt>
                <c:pt idx="28823">
                  <c:v>-54.066500000000005</c:v>
                </c:pt>
                <c:pt idx="28824">
                  <c:v>-54.064500000000002</c:v>
                </c:pt>
                <c:pt idx="28825">
                  <c:v>-54.062500000000007</c:v>
                </c:pt>
                <c:pt idx="28826">
                  <c:v>-54.060500000000005</c:v>
                </c:pt>
                <c:pt idx="28827">
                  <c:v>-54.058500000000002</c:v>
                </c:pt>
                <c:pt idx="28828">
                  <c:v>-54.056500000000007</c:v>
                </c:pt>
                <c:pt idx="28829">
                  <c:v>-54.054500000000004</c:v>
                </c:pt>
                <c:pt idx="28830">
                  <c:v>-54.052500000000009</c:v>
                </c:pt>
                <c:pt idx="28831">
                  <c:v>-54.050500000000007</c:v>
                </c:pt>
                <c:pt idx="28832">
                  <c:v>-54.048500000000004</c:v>
                </c:pt>
                <c:pt idx="28833">
                  <c:v>-54.046500000000009</c:v>
                </c:pt>
                <c:pt idx="28834">
                  <c:v>-54.044500000000006</c:v>
                </c:pt>
                <c:pt idx="28835">
                  <c:v>-54.042500000000004</c:v>
                </c:pt>
                <c:pt idx="28836">
                  <c:v>-54.040500000000009</c:v>
                </c:pt>
                <c:pt idx="28837">
                  <c:v>-54.038500000000006</c:v>
                </c:pt>
                <c:pt idx="28838">
                  <c:v>-54.036500000000004</c:v>
                </c:pt>
                <c:pt idx="28839">
                  <c:v>-54.034500000000008</c:v>
                </c:pt>
                <c:pt idx="28840">
                  <c:v>-54.032500000000006</c:v>
                </c:pt>
                <c:pt idx="28841">
                  <c:v>-54.030500000000004</c:v>
                </c:pt>
                <c:pt idx="28842">
                  <c:v>-54.028500000000008</c:v>
                </c:pt>
                <c:pt idx="28843">
                  <c:v>-54.026500000000006</c:v>
                </c:pt>
                <c:pt idx="28844">
                  <c:v>-54.024500000000003</c:v>
                </c:pt>
                <c:pt idx="28845">
                  <c:v>-54.022500000000008</c:v>
                </c:pt>
                <c:pt idx="28846">
                  <c:v>-54.020500000000006</c:v>
                </c:pt>
                <c:pt idx="28847">
                  <c:v>-54.018500000000003</c:v>
                </c:pt>
                <c:pt idx="28848">
                  <c:v>-54.016500000000008</c:v>
                </c:pt>
                <c:pt idx="28849">
                  <c:v>-54.014500000000005</c:v>
                </c:pt>
                <c:pt idx="28850">
                  <c:v>-54.012500000000003</c:v>
                </c:pt>
                <c:pt idx="28851">
                  <c:v>-54.010500000000008</c:v>
                </c:pt>
                <c:pt idx="28852">
                  <c:v>-54.008500000000005</c:v>
                </c:pt>
                <c:pt idx="28853">
                  <c:v>-54.006500000000003</c:v>
                </c:pt>
                <c:pt idx="28854">
                  <c:v>-54.004500000000007</c:v>
                </c:pt>
                <c:pt idx="28855">
                  <c:v>-54.002500000000005</c:v>
                </c:pt>
                <c:pt idx="28856">
                  <c:v>-54.000500000000002</c:v>
                </c:pt>
                <c:pt idx="28857">
                  <c:v>-53.998500000000007</c:v>
                </c:pt>
                <c:pt idx="28858">
                  <c:v>-53.996500000000005</c:v>
                </c:pt>
                <c:pt idx="28859">
                  <c:v>-53.994500000000002</c:v>
                </c:pt>
                <c:pt idx="28860">
                  <c:v>-53.992500000000007</c:v>
                </c:pt>
                <c:pt idx="28861">
                  <c:v>-53.990500000000004</c:v>
                </c:pt>
                <c:pt idx="28862">
                  <c:v>-53.988500000000009</c:v>
                </c:pt>
                <c:pt idx="28863">
                  <c:v>-53.986500000000007</c:v>
                </c:pt>
                <c:pt idx="28864">
                  <c:v>-53.984500000000004</c:v>
                </c:pt>
                <c:pt idx="28865">
                  <c:v>-53.982500000000009</c:v>
                </c:pt>
                <c:pt idx="28866">
                  <c:v>-53.980500000000006</c:v>
                </c:pt>
                <c:pt idx="28867">
                  <c:v>-53.978500000000004</c:v>
                </c:pt>
                <c:pt idx="28868">
                  <c:v>-53.976500000000009</c:v>
                </c:pt>
                <c:pt idx="28869">
                  <c:v>-53.974500000000006</c:v>
                </c:pt>
                <c:pt idx="28870">
                  <c:v>-53.972500000000004</c:v>
                </c:pt>
                <c:pt idx="28871">
                  <c:v>-53.970500000000008</c:v>
                </c:pt>
                <c:pt idx="28872">
                  <c:v>-53.968500000000006</c:v>
                </c:pt>
                <c:pt idx="28873">
                  <c:v>-53.966500000000003</c:v>
                </c:pt>
                <c:pt idx="28874">
                  <c:v>-53.964500000000008</c:v>
                </c:pt>
                <c:pt idx="28875">
                  <c:v>-53.962500000000006</c:v>
                </c:pt>
                <c:pt idx="28876">
                  <c:v>-53.960500000000003</c:v>
                </c:pt>
                <c:pt idx="28877">
                  <c:v>-53.958500000000008</c:v>
                </c:pt>
                <c:pt idx="28878">
                  <c:v>-53.956500000000005</c:v>
                </c:pt>
                <c:pt idx="28879">
                  <c:v>-53.954500000000003</c:v>
                </c:pt>
                <c:pt idx="28880">
                  <c:v>-53.952500000000008</c:v>
                </c:pt>
                <c:pt idx="28881">
                  <c:v>-53.950500000000005</c:v>
                </c:pt>
                <c:pt idx="28882">
                  <c:v>-53.948500000000003</c:v>
                </c:pt>
                <c:pt idx="28883">
                  <c:v>-53.946500000000007</c:v>
                </c:pt>
                <c:pt idx="28884">
                  <c:v>-53.944500000000005</c:v>
                </c:pt>
                <c:pt idx="28885">
                  <c:v>-53.942500000000003</c:v>
                </c:pt>
                <c:pt idx="28886">
                  <c:v>-53.940500000000007</c:v>
                </c:pt>
                <c:pt idx="28887">
                  <c:v>-53.938500000000005</c:v>
                </c:pt>
                <c:pt idx="28888">
                  <c:v>-53.936500000000002</c:v>
                </c:pt>
                <c:pt idx="28889">
                  <c:v>-53.934500000000007</c:v>
                </c:pt>
                <c:pt idx="28890">
                  <c:v>-53.932500000000005</c:v>
                </c:pt>
                <c:pt idx="28891">
                  <c:v>-53.930500000000009</c:v>
                </c:pt>
                <c:pt idx="28892">
                  <c:v>-53.928500000000007</c:v>
                </c:pt>
                <c:pt idx="28893">
                  <c:v>-53.926500000000004</c:v>
                </c:pt>
                <c:pt idx="28894">
                  <c:v>-53.924500000000009</c:v>
                </c:pt>
                <c:pt idx="28895">
                  <c:v>-53.922500000000007</c:v>
                </c:pt>
                <c:pt idx="28896">
                  <c:v>-53.920500000000004</c:v>
                </c:pt>
                <c:pt idx="28897">
                  <c:v>-53.918500000000009</c:v>
                </c:pt>
                <c:pt idx="28898">
                  <c:v>-53.916500000000006</c:v>
                </c:pt>
                <c:pt idx="28899">
                  <c:v>-53.914500000000004</c:v>
                </c:pt>
                <c:pt idx="28900">
                  <c:v>-53.912500000000009</c:v>
                </c:pt>
                <c:pt idx="28901">
                  <c:v>-53.910500000000006</c:v>
                </c:pt>
                <c:pt idx="28902">
                  <c:v>-53.908500000000004</c:v>
                </c:pt>
                <c:pt idx="28903">
                  <c:v>-53.906500000000008</c:v>
                </c:pt>
                <c:pt idx="28904">
                  <c:v>-53.904500000000006</c:v>
                </c:pt>
                <c:pt idx="28905">
                  <c:v>-53.902500000000003</c:v>
                </c:pt>
                <c:pt idx="28906">
                  <c:v>-53.900500000000008</c:v>
                </c:pt>
                <c:pt idx="28907">
                  <c:v>-53.898500000000006</c:v>
                </c:pt>
                <c:pt idx="28908">
                  <c:v>-53.896500000000003</c:v>
                </c:pt>
                <c:pt idx="28909">
                  <c:v>-53.894500000000008</c:v>
                </c:pt>
                <c:pt idx="28910">
                  <c:v>-53.892500000000005</c:v>
                </c:pt>
                <c:pt idx="28911">
                  <c:v>-53.890500000000003</c:v>
                </c:pt>
                <c:pt idx="28912">
                  <c:v>-53.888500000000008</c:v>
                </c:pt>
                <c:pt idx="28913">
                  <c:v>-53.886500000000005</c:v>
                </c:pt>
                <c:pt idx="28914">
                  <c:v>-53.884500000000003</c:v>
                </c:pt>
                <c:pt idx="28915">
                  <c:v>-53.882500000000007</c:v>
                </c:pt>
                <c:pt idx="28916">
                  <c:v>-53.880500000000005</c:v>
                </c:pt>
                <c:pt idx="28917">
                  <c:v>-53.878500000000003</c:v>
                </c:pt>
                <c:pt idx="28918">
                  <c:v>-53.876500000000007</c:v>
                </c:pt>
                <c:pt idx="28919">
                  <c:v>-53.874500000000005</c:v>
                </c:pt>
                <c:pt idx="28920">
                  <c:v>-53.872500000000002</c:v>
                </c:pt>
                <c:pt idx="28921">
                  <c:v>-53.870500000000007</c:v>
                </c:pt>
                <c:pt idx="28922">
                  <c:v>-53.868500000000004</c:v>
                </c:pt>
                <c:pt idx="28923">
                  <c:v>-53.866500000000009</c:v>
                </c:pt>
                <c:pt idx="28924">
                  <c:v>-53.864500000000007</c:v>
                </c:pt>
                <c:pt idx="28925">
                  <c:v>-53.862500000000004</c:v>
                </c:pt>
                <c:pt idx="28926">
                  <c:v>-53.860500000000009</c:v>
                </c:pt>
                <c:pt idx="28927">
                  <c:v>-53.858500000000006</c:v>
                </c:pt>
                <c:pt idx="28928">
                  <c:v>-53.856500000000004</c:v>
                </c:pt>
                <c:pt idx="28929">
                  <c:v>-53.854500000000009</c:v>
                </c:pt>
                <c:pt idx="28930">
                  <c:v>-53.852500000000006</c:v>
                </c:pt>
                <c:pt idx="28931">
                  <c:v>-53.850500000000004</c:v>
                </c:pt>
                <c:pt idx="28932">
                  <c:v>-53.848500000000008</c:v>
                </c:pt>
                <c:pt idx="28933">
                  <c:v>-53.846500000000006</c:v>
                </c:pt>
                <c:pt idx="28934">
                  <c:v>-53.844500000000004</c:v>
                </c:pt>
                <c:pt idx="28935">
                  <c:v>-53.842500000000008</c:v>
                </c:pt>
                <c:pt idx="28936">
                  <c:v>-53.840500000000006</c:v>
                </c:pt>
                <c:pt idx="28937">
                  <c:v>-53.838500000000003</c:v>
                </c:pt>
                <c:pt idx="28938">
                  <c:v>-53.836500000000008</c:v>
                </c:pt>
                <c:pt idx="28939">
                  <c:v>-53.834500000000006</c:v>
                </c:pt>
                <c:pt idx="28940">
                  <c:v>-53.832500000000003</c:v>
                </c:pt>
                <c:pt idx="28941">
                  <c:v>-53.830500000000008</c:v>
                </c:pt>
                <c:pt idx="28942">
                  <c:v>-53.828500000000005</c:v>
                </c:pt>
                <c:pt idx="28943">
                  <c:v>-53.826500000000003</c:v>
                </c:pt>
                <c:pt idx="28944">
                  <c:v>-53.824500000000008</c:v>
                </c:pt>
                <c:pt idx="28945">
                  <c:v>-53.822500000000005</c:v>
                </c:pt>
                <c:pt idx="28946">
                  <c:v>-53.820500000000003</c:v>
                </c:pt>
                <c:pt idx="28947">
                  <c:v>-53.818500000000007</c:v>
                </c:pt>
                <c:pt idx="28948">
                  <c:v>-53.816500000000005</c:v>
                </c:pt>
                <c:pt idx="28949">
                  <c:v>-53.814500000000002</c:v>
                </c:pt>
                <c:pt idx="28950">
                  <c:v>-53.812500000000007</c:v>
                </c:pt>
                <c:pt idx="28951">
                  <c:v>-53.810500000000005</c:v>
                </c:pt>
                <c:pt idx="28952">
                  <c:v>-53.808500000000002</c:v>
                </c:pt>
                <c:pt idx="28953">
                  <c:v>-53.806500000000007</c:v>
                </c:pt>
                <c:pt idx="28954">
                  <c:v>-53.804500000000004</c:v>
                </c:pt>
                <c:pt idx="28955">
                  <c:v>-53.802500000000009</c:v>
                </c:pt>
                <c:pt idx="28956">
                  <c:v>-53.800500000000007</c:v>
                </c:pt>
                <c:pt idx="28957">
                  <c:v>-53.798500000000004</c:v>
                </c:pt>
                <c:pt idx="28958">
                  <c:v>-53.796500000000009</c:v>
                </c:pt>
                <c:pt idx="28959">
                  <c:v>-53.794500000000006</c:v>
                </c:pt>
                <c:pt idx="28960">
                  <c:v>-53.792500000000004</c:v>
                </c:pt>
                <c:pt idx="28961">
                  <c:v>-53.790500000000009</c:v>
                </c:pt>
                <c:pt idx="28962">
                  <c:v>-53.788500000000006</c:v>
                </c:pt>
                <c:pt idx="28963">
                  <c:v>-53.786500000000004</c:v>
                </c:pt>
                <c:pt idx="28964">
                  <c:v>-53.784500000000008</c:v>
                </c:pt>
                <c:pt idx="28965">
                  <c:v>-53.782500000000006</c:v>
                </c:pt>
                <c:pt idx="28966">
                  <c:v>-53.780500000000004</c:v>
                </c:pt>
                <c:pt idx="28967">
                  <c:v>-53.778500000000008</c:v>
                </c:pt>
                <c:pt idx="28968">
                  <c:v>-53.776500000000006</c:v>
                </c:pt>
                <c:pt idx="28969">
                  <c:v>-53.774500000000003</c:v>
                </c:pt>
                <c:pt idx="28970">
                  <c:v>-53.772500000000008</c:v>
                </c:pt>
                <c:pt idx="28971">
                  <c:v>-53.770500000000006</c:v>
                </c:pt>
                <c:pt idx="28972">
                  <c:v>-53.768500000000003</c:v>
                </c:pt>
                <c:pt idx="28973">
                  <c:v>-53.766500000000008</c:v>
                </c:pt>
                <c:pt idx="28974">
                  <c:v>-53.764500000000005</c:v>
                </c:pt>
                <c:pt idx="28975">
                  <c:v>-53.762500000000003</c:v>
                </c:pt>
                <c:pt idx="28976">
                  <c:v>-53.760500000000008</c:v>
                </c:pt>
                <c:pt idx="28977">
                  <c:v>-53.758500000000005</c:v>
                </c:pt>
                <c:pt idx="28978">
                  <c:v>-53.756500000000003</c:v>
                </c:pt>
                <c:pt idx="28979">
                  <c:v>-53.754500000000007</c:v>
                </c:pt>
                <c:pt idx="28980">
                  <c:v>-53.752500000000005</c:v>
                </c:pt>
                <c:pt idx="28981">
                  <c:v>-53.750500000000002</c:v>
                </c:pt>
                <c:pt idx="28982">
                  <c:v>-53.748500000000007</c:v>
                </c:pt>
                <c:pt idx="28983">
                  <c:v>-53.746500000000005</c:v>
                </c:pt>
                <c:pt idx="28984">
                  <c:v>-53.744500000000002</c:v>
                </c:pt>
                <c:pt idx="28985">
                  <c:v>-53.742500000000007</c:v>
                </c:pt>
                <c:pt idx="28986">
                  <c:v>-53.740500000000004</c:v>
                </c:pt>
                <c:pt idx="28987">
                  <c:v>-53.738500000000009</c:v>
                </c:pt>
                <c:pt idx="28988">
                  <c:v>-53.736500000000007</c:v>
                </c:pt>
                <c:pt idx="28989">
                  <c:v>-53.734500000000004</c:v>
                </c:pt>
                <c:pt idx="28990">
                  <c:v>-53.732500000000009</c:v>
                </c:pt>
                <c:pt idx="28991">
                  <c:v>-53.730500000000006</c:v>
                </c:pt>
                <c:pt idx="28992">
                  <c:v>-53.728500000000004</c:v>
                </c:pt>
                <c:pt idx="28993">
                  <c:v>-53.726500000000009</c:v>
                </c:pt>
                <c:pt idx="28994">
                  <c:v>-53.724500000000006</c:v>
                </c:pt>
                <c:pt idx="28995">
                  <c:v>-53.722500000000004</c:v>
                </c:pt>
                <c:pt idx="28996">
                  <c:v>-53.720500000000008</c:v>
                </c:pt>
                <c:pt idx="28997">
                  <c:v>-53.718500000000006</c:v>
                </c:pt>
                <c:pt idx="28998">
                  <c:v>-53.716500000000003</c:v>
                </c:pt>
                <c:pt idx="28999">
                  <c:v>-53.714500000000008</c:v>
                </c:pt>
                <c:pt idx="29000">
                  <c:v>-53.712500000000006</c:v>
                </c:pt>
                <c:pt idx="29001">
                  <c:v>-53.710500000000003</c:v>
                </c:pt>
                <c:pt idx="29002">
                  <c:v>-53.708500000000008</c:v>
                </c:pt>
                <c:pt idx="29003">
                  <c:v>-53.706500000000005</c:v>
                </c:pt>
                <c:pt idx="29004">
                  <c:v>-53.704500000000003</c:v>
                </c:pt>
                <c:pt idx="29005">
                  <c:v>-53.702500000000008</c:v>
                </c:pt>
                <c:pt idx="29006">
                  <c:v>-53.700500000000005</c:v>
                </c:pt>
                <c:pt idx="29007">
                  <c:v>-53.698500000000003</c:v>
                </c:pt>
                <c:pt idx="29008">
                  <c:v>-53.696500000000007</c:v>
                </c:pt>
                <c:pt idx="29009">
                  <c:v>-53.694500000000005</c:v>
                </c:pt>
                <c:pt idx="29010">
                  <c:v>-53.692500000000003</c:v>
                </c:pt>
                <c:pt idx="29011">
                  <c:v>-53.690500000000007</c:v>
                </c:pt>
                <c:pt idx="29012">
                  <c:v>-53.688500000000005</c:v>
                </c:pt>
                <c:pt idx="29013">
                  <c:v>-53.686500000000002</c:v>
                </c:pt>
                <c:pt idx="29014">
                  <c:v>-53.684500000000007</c:v>
                </c:pt>
                <c:pt idx="29015">
                  <c:v>-53.682500000000005</c:v>
                </c:pt>
                <c:pt idx="29016">
                  <c:v>-53.680500000000009</c:v>
                </c:pt>
                <c:pt idx="29017">
                  <c:v>-53.678500000000007</c:v>
                </c:pt>
                <c:pt idx="29018">
                  <c:v>-53.676500000000004</c:v>
                </c:pt>
                <c:pt idx="29019">
                  <c:v>-53.674500000000009</c:v>
                </c:pt>
                <c:pt idx="29020">
                  <c:v>-53.672500000000007</c:v>
                </c:pt>
                <c:pt idx="29021">
                  <c:v>-53.670500000000004</c:v>
                </c:pt>
                <c:pt idx="29022">
                  <c:v>-53.668500000000009</c:v>
                </c:pt>
                <c:pt idx="29023">
                  <c:v>-53.666500000000006</c:v>
                </c:pt>
                <c:pt idx="29024">
                  <c:v>-53.664500000000004</c:v>
                </c:pt>
                <c:pt idx="29025">
                  <c:v>-53.662500000000009</c:v>
                </c:pt>
                <c:pt idx="29026">
                  <c:v>-53.660500000000006</c:v>
                </c:pt>
                <c:pt idx="29027">
                  <c:v>-53.658500000000004</c:v>
                </c:pt>
                <c:pt idx="29028">
                  <c:v>-53.656500000000008</c:v>
                </c:pt>
                <c:pt idx="29029">
                  <c:v>-53.654500000000006</c:v>
                </c:pt>
                <c:pt idx="29030">
                  <c:v>-53.652500000000003</c:v>
                </c:pt>
                <c:pt idx="29031">
                  <c:v>-53.650500000000008</c:v>
                </c:pt>
                <c:pt idx="29032">
                  <c:v>-53.648500000000006</c:v>
                </c:pt>
                <c:pt idx="29033">
                  <c:v>-53.646500000000003</c:v>
                </c:pt>
                <c:pt idx="29034">
                  <c:v>-53.644500000000008</c:v>
                </c:pt>
                <c:pt idx="29035">
                  <c:v>-53.642500000000005</c:v>
                </c:pt>
                <c:pt idx="29036">
                  <c:v>-53.640500000000003</c:v>
                </c:pt>
                <c:pt idx="29037">
                  <c:v>-53.638500000000008</c:v>
                </c:pt>
                <c:pt idx="29038">
                  <c:v>-53.636500000000005</c:v>
                </c:pt>
                <c:pt idx="29039">
                  <c:v>-53.634500000000003</c:v>
                </c:pt>
                <c:pt idx="29040">
                  <c:v>-53.632500000000007</c:v>
                </c:pt>
                <c:pt idx="29041">
                  <c:v>-53.630500000000005</c:v>
                </c:pt>
                <c:pt idx="29042">
                  <c:v>-53.628500000000003</c:v>
                </c:pt>
                <c:pt idx="29043">
                  <c:v>-53.626500000000007</c:v>
                </c:pt>
                <c:pt idx="29044">
                  <c:v>-53.624500000000005</c:v>
                </c:pt>
                <c:pt idx="29045">
                  <c:v>-53.622500000000002</c:v>
                </c:pt>
                <c:pt idx="29046">
                  <c:v>-53.620500000000007</c:v>
                </c:pt>
                <c:pt idx="29047">
                  <c:v>-53.618500000000004</c:v>
                </c:pt>
                <c:pt idx="29048">
                  <c:v>-53.616500000000009</c:v>
                </c:pt>
                <c:pt idx="29049">
                  <c:v>-53.614500000000007</c:v>
                </c:pt>
                <c:pt idx="29050">
                  <c:v>-53.612500000000004</c:v>
                </c:pt>
                <c:pt idx="29051">
                  <c:v>-53.610500000000009</c:v>
                </c:pt>
                <c:pt idx="29052">
                  <c:v>-53.608500000000006</c:v>
                </c:pt>
                <c:pt idx="29053">
                  <c:v>-53.606500000000004</c:v>
                </c:pt>
                <c:pt idx="29054">
                  <c:v>-53.604500000000009</c:v>
                </c:pt>
                <c:pt idx="29055">
                  <c:v>-53.602500000000006</c:v>
                </c:pt>
                <c:pt idx="29056">
                  <c:v>-53.600500000000004</c:v>
                </c:pt>
                <c:pt idx="29057">
                  <c:v>-53.598500000000008</c:v>
                </c:pt>
                <c:pt idx="29058">
                  <c:v>-53.596500000000006</c:v>
                </c:pt>
                <c:pt idx="29059">
                  <c:v>-53.594500000000004</c:v>
                </c:pt>
                <c:pt idx="29060">
                  <c:v>-53.592500000000008</c:v>
                </c:pt>
                <c:pt idx="29061">
                  <c:v>-53.590500000000006</c:v>
                </c:pt>
                <c:pt idx="29062">
                  <c:v>-53.588500000000003</c:v>
                </c:pt>
                <c:pt idx="29063">
                  <c:v>-53.586500000000008</c:v>
                </c:pt>
                <c:pt idx="29064">
                  <c:v>-53.584500000000006</c:v>
                </c:pt>
                <c:pt idx="29065">
                  <c:v>-53.582500000000003</c:v>
                </c:pt>
                <c:pt idx="29066">
                  <c:v>-53.580500000000008</c:v>
                </c:pt>
                <c:pt idx="29067">
                  <c:v>-53.578500000000005</c:v>
                </c:pt>
                <c:pt idx="29068">
                  <c:v>-53.576500000000003</c:v>
                </c:pt>
                <c:pt idx="29069">
                  <c:v>-53.574500000000008</c:v>
                </c:pt>
                <c:pt idx="29070">
                  <c:v>-53.572500000000005</c:v>
                </c:pt>
                <c:pt idx="29071">
                  <c:v>-53.570500000000003</c:v>
                </c:pt>
                <c:pt idx="29072">
                  <c:v>-53.568500000000007</c:v>
                </c:pt>
                <c:pt idx="29073">
                  <c:v>-53.566500000000005</c:v>
                </c:pt>
                <c:pt idx="29074">
                  <c:v>-53.564500000000002</c:v>
                </c:pt>
                <c:pt idx="29075">
                  <c:v>-53.562500000000007</c:v>
                </c:pt>
                <c:pt idx="29076">
                  <c:v>-53.560500000000005</c:v>
                </c:pt>
                <c:pt idx="29077">
                  <c:v>-53.558500000000002</c:v>
                </c:pt>
                <c:pt idx="29078">
                  <c:v>-53.556500000000007</c:v>
                </c:pt>
                <c:pt idx="29079">
                  <c:v>-53.554500000000004</c:v>
                </c:pt>
                <c:pt idx="29080">
                  <c:v>-53.552500000000009</c:v>
                </c:pt>
                <c:pt idx="29081">
                  <c:v>-53.550500000000007</c:v>
                </c:pt>
                <c:pt idx="29082">
                  <c:v>-53.548500000000004</c:v>
                </c:pt>
                <c:pt idx="29083">
                  <c:v>-53.546500000000009</c:v>
                </c:pt>
                <c:pt idx="29084">
                  <c:v>-53.544500000000006</c:v>
                </c:pt>
                <c:pt idx="29085">
                  <c:v>-53.542500000000004</c:v>
                </c:pt>
                <c:pt idx="29086">
                  <c:v>-53.540500000000009</c:v>
                </c:pt>
                <c:pt idx="29087">
                  <c:v>-53.538500000000006</c:v>
                </c:pt>
                <c:pt idx="29088">
                  <c:v>-53.536500000000004</c:v>
                </c:pt>
                <c:pt idx="29089">
                  <c:v>-53.534500000000008</c:v>
                </c:pt>
                <c:pt idx="29090">
                  <c:v>-53.532500000000006</c:v>
                </c:pt>
                <c:pt idx="29091">
                  <c:v>-53.530500000000004</c:v>
                </c:pt>
                <c:pt idx="29092">
                  <c:v>-53.528500000000008</c:v>
                </c:pt>
                <c:pt idx="29093">
                  <c:v>-53.526500000000006</c:v>
                </c:pt>
                <c:pt idx="29094">
                  <c:v>-53.524500000000003</c:v>
                </c:pt>
                <c:pt idx="29095">
                  <c:v>-53.522500000000008</c:v>
                </c:pt>
                <c:pt idx="29096">
                  <c:v>-53.520500000000006</c:v>
                </c:pt>
                <c:pt idx="29097">
                  <c:v>-53.518500000000003</c:v>
                </c:pt>
                <c:pt idx="29098">
                  <c:v>-53.516500000000008</c:v>
                </c:pt>
                <c:pt idx="29099">
                  <c:v>-53.514500000000005</c:v>
                </c:pt>
                <c:pt idx="29100">
                  <c:v>-53.512500000000003</c:v>
                </c:pt>
                <c:pt idx="29101">
                  <c:v>-53.510500000000008</c:v>
                </c:pt>
                <c:pt idx="29102">
                  <c:v>-53.508500000000005</c:v>
                </c:pt>
                <c:pt idx="29103">
                  <c:v>-53.506500000000003</c:v>
                </c:pt>
                <c:pt idx="29104">
                  <c:v>-53.504500000000007</c:v>
                </c:pt>
                <c:pt idx="29105">
                  <c:v>-53.502500000000005</c:v>
                </c:pt>
                <c:pt idx="29106">
                  <c:v>-53.500500000000002</c:v>
                </c:pt>
                <c:pt idx="29107">
                  <c:v>-53.498500000000007</c:v>
                </c:pt>
                <c:pt idx="29108">
                  <c:v>-53.496500000000005</c:v>
                </c:pt>
                <c:pt idx="29109">
                  <c:v>-53.494500000000002</c:v>
                </c:pt>
                <c:pt idx="29110">
                  <c:v>-53.492500000000007</c:v>
                </c:pt>
                <c:pt idx="29111">
                  <c:v>-53.490500000000004</c:v>
                </c:pt>
                <c:pt idx="29112">
                  <c:v>-53.488500000000009</c:v>
                </c:pt>
                <c:pt idx="29113">
                  <c:v>-53.486500000000007</c:v>
                </c:pt>
                <c:pt idx="29114">
                  <c:v>-53.484500000000004</c:v>
                </c:pt>
                <c:pt idx="29115">
                  <c:v>-53.482500000000009</c:v>
                </c:pt>
                <c:pt idx="29116">
                  <c:v>-53.480500000000006</c:v>
                </c:pt>
                <c:pt idx="29117">
                  <c:v>-53.478500000000004</c:v>
                </c:pt>
                <c:pt idx="29118">
                  <c:v>-53.476500000000009</c:v>
                </c:pt>
                <c:pt idx="29119">
                  <c:v>-53.474500000000006</c:v>
                </c:pt>
                <c:pt idx="29120">
                  <c:v>-53.472500000000004</c:v>
                </c:pt>
                <c:pt idx="29121">
                  <c:v>-53.470500000000008</c:v>
                </c:pt>
                <c:pt idx="29122">
                  <c:v>-53.468500000000006</c:v>
                </c:pt>
                <c:pt idx="29123">
                  <c:v>-53.466500000000003</c:v>
                </c:pt>
                <c:pt idx="29124">
                  <c:v>-53.464500000000008</c:v>
                </c:pt>
                <c:pt idx="29125">
                  <c:v>-53.462500000000006</c:v>
                </c:pt>
                <c:pt idx="29126">
                  <c:v>-53.460500000000003</c:v>
                </c:pt>
                <c:pt idx="29127">
                  <c:v>-53.458500000000008</c:v>
                </c:pt>
                <c:pt idx="29128">
                  <c:v>-53.456500000000005</c:v>
                </c:pt>
                <c:pt idx="29129">
                  <c:v>-53.454500000000003</c:v>
                </c:pt>
                <c:pt idx="29130">
                  <c:v>-53.452500000000008</c:v>
                </c:pt>
                <c:pt idx="29131">
                  <c:v>-53.450500000000005</c:v>
                </c:pt>
                <c:pt idx="29132">
                  <c:v>-53.448500000000003</c:v>
                </c:pt>
                <c:pt idx="29133">
                  <c:v>-53.446500000000007</c:v>
                </c:pt>
                <c:pt idx="29134">
                  <c:v>-53.444500000000005</c:v>
                </c:pt>
                <c:pt idx="29135">
                  <c:v>-53.442500000000003</c:v>
                </c:pt>
                <c:pt idx="29136">
                  <c:v>-53.440500000000007</c:v>
                </c:pt>
                <c:pt idx="29137">
                  <c:v>-53.438500000000005</c:v>
                </c:pt>
                <c:pt idx="29138">
                  <c:v>-53.436500000000002</c:v>
                </c:pt>
                <c:pt idx="29139">
                  <c:v>-53.434500000000007</c:v>
                </c:pt>
                <c:pt idx="29140">
                  <c:v>-53.432500000000005</c:v>
                </c:pt>
                <c:pt idx="29141">
                  <c:v>-53.430500000000009</c:v>
                </c:pt>
                <c:pt idx="29142">
                  <c:v>-53.428500000000007</c:v>
                </c:pt>
                <c:pt idx="29143">
                  <c:v>-53.426500000000004</c:v>
                </c:pt>
                <c:pt idx="29144">
                  <c:v>-53.424500000000009</c:v>
                </c:pt>
                <c:pt idx="29145">
                  <c:v>-53.422500000000007</c:v>
                </c:pt>
                <c:pt idx="29146">
                  <c:v>-53.420500000000004</c:v>
                </c:pt>
                <c:pt idx="29147">
                  <c:v>-53.418500000000009</c:v>
                </c:pt>
                <c:pt idx="29148">
                  <c:v>-53.416500000000006</c:v>
                </c:pt>
                <c:pt idx="29149">
                  <c:v>-53.414500000000004</c:v>
                </c:pt>
                <c:pt idx="29150">
                  <c:v>-53.412500000000009</c:v>
                </c:pt>
                <c:pt idx="29151">
                  <c:v>-53.410500000000006</c:v>
                </c:pt>
                <c:pt idx="29152">
                  <c:v>-53.408500000000004</c:v>
                </c:pt>
                <c:pt idx="29153">
                  <c:v>-53.406500000000008</c:v>
                </c:pt>
                <c:pt idx="29154">
                  <c:v>-53.404500000000006</c:v>
                </c:pt>
                <c:pt idx="29155">
                  <c:v>-53.402500000000003</c:v>
                </c:pt>
                <c:pt idx="29156">
                  <c:v>-53.400500000000008</c:v>
                </c:pt>
                <c:pt idx="29157">
                  <c:v>-53.398500000000006</c:v>
                </c:pt>
                <c:pt idx="29158">
                  <c:v>-53.396500000000003</c:v>
                </c:pt>
                <c:pt idx="29159">
                  <c:v>-53.394500000000008</c:v>
                </c:pt>
                <c:pt idx="29160">
                  <c:v>-53.392500000000005</c:v>
                </c:pt>
                <c:pt idx="29161">
                  <c:v>-53.390500000000003</c:v>
                </c:pt>
                <c:pt idx="29162">
                  <c:v>-53.388500000000008</c:v>
                </c:pt>
                <c:pt idx="29163">
                  <c:v>-53.386500000000005</c:v>
                </c:pt>
                <c:pt idx="29164">
                  <c:v>-53.384500000000003</c:v>
                </c:pt>
                <c:pt idx="29165">
                  <c:v>-53.382500000000007</c:v>
                </c:pt>
                <c:pt idx="29166">
                  <c:v>-53.380500000000005</c:v>
                </c:pt>
                <c:pt idx="29167">
                  <c:v>-53.378500000000003</c:v>
                </c:pt>
                <c:pt idx="29168">
                  <c:v>-53.376500000000007</c:v>
                </c:pt>
                <c:pt idx="29169">
                  <c:v>-53.374500000000005</c:v>
                </c:pt>
                <c:pt idx="29170">
                  <c:v>-53.372500000000002</c:v>
                </c:pt>
                <c:pt idx="29171">
                  <c:v>-53.370500000000007</c:v>
                </c:pt>
                <c:pt idx="29172">
                  <c:v>-53.368500000000004</c:v>
                </c:pt>
                <c:pt idx="29173">
                  <c:v>-53.366500000000009</c:v>
                </c:pt>
                <c:pt idx="29174">
                  <c:v>-53.364500000000007</c:v>
                </c:pt>
                <c:pt idx="29175">
                  <c:v>-53.362500000000004</c:v>
                </c:pt>
                <c:pt idx="29176">
                  <c:v>-53.360500000000009</c:v>
                </c:pt>
                <c:pt idx="29177">
                  <c:v>-53.358500000000006</c:v>
                </c:pt>
                <c:pt idx="29178">
                  <c:v>-53.356500000000004</c:v>
                </c:pt>
                <c:pt idx="29179">
                  <c:v>-53.354500000000009</c:v>
                </c:pt>
                <c:pt idx="29180">
                  <c:v>-53.352500000000006</c:v>
                </c:pt>
                <c:pt idx="29181">
                  <c:v>-53.350500000000004</c:v>
                </c:pt>
                <c:pt idx="29182">
                  <c:v>-53.348500000000008</c:v>
                </c:pt>
                <c:pt idx="29183">
                  <c:v>-53.346500000000006</c:v>
                </c:pt>
                <c:pt idx="29184">
                  <c:v>-53.344500000000004</c:v>
                </c:pt>
                <c:pt idx="29185">
                  <c:v>-53.342500000000008</c:v>
                </c:pt>
                <c:pt idx="29186">
                  <c:v>-53.340500000000006</c:v>
                </c:pt>
                <c:pt idx="29187">
                  <c:v>-53.338500000000003</c:v>
                </c:pt>
                <c:pt idx="29188">
                  <c:v>-53.336500000000008</c:v>
                </c:pt>
                <c:pt idx="29189">
                  <c:v>-53.334500000000006</c:v>
                </c:pt>
                <c:pt idx="29190">
                  <c:v>-53.332500000000003</c:v>
                </c:pt>
                <c:pt idx="29191">
                  <c:v>-53.330500000000008</c:v>
                </c:pt>
                <c:pt idx="29192">
                  <c:v>-53.328500000000005</c:v>
                </c:pt>
                <c:pt idx="29193">
                  <c:v>-53.326500000000003</c:v>
                </c:pt>
                <c:pt idx="29194">
                  <c:v>-53.324500000000008</c:v>
                </c:pt>
                <c:pt idx="29195">
                  <c:v>-53.322500000000005</c:v>
                </c:pt>
                <c:pt idx="29196">
                  <c:v>-53.320500000000003</c:v>
                </c:pt>
                <c:pt idx="29197">
                  <c:v>-53.318500000000007</c:v>
                </c:pt>
                <c:pt idx="29198">
                  <c:v>-53.316500000000005</c:v>
                </c:pt>
                <c:pt idx="29199">
                  <c:v>-53.314500000000002</c:v>
                </c:pt>
                <c:pt idx="29200">
                  <c:v>-53.312500000000007</c:v>
                </c:pt>
                <c:pt idx="29201">
                  <c:v>-53.310500000000005</c:v>
                </c:pt>
                <c:pt idx="29202">
                  <c:v>-53.308500000000002</c:v>
                </c:pt>
                <c:pt idx="29203">
                  <c:v>-53.306500000000007</c:v>
                </c:pt>
                <c:pt idx="29204">
                  <c:v>-53.304500000000004</c:v>
                </c:pt>
                <c:pt idx="29205">
                  <c:v>-53.302500000000009</c:v>
                </c:pt>
                <c:pt idx="29206">
                  <c:v>-53.300500000000007</c:v>
                </c:pt>
                <c:pt idx="29207">
                  <c:v>-53.298500000000004</c:v>
                </c:pt>
                <c:pt idx="29208">
                  <c:v>-53.296500000000009</c:v>
                </c:pt>
                <c:pt idx="29209">
                  <c:v>-53.294500000000006</c:v>
                </c:pt>
                <c:pt idx="29210">
                  <c:v>-53.292500000000004</c:v>
                </c:pt>
                <c:pt idx="29211">
                  <c:v>-53.290500000000009</c:v>
                </c:pt>
                <c:pt idx="29212">
                  <c:v>-53.288500000000006</c:v>
                </c:pt>
                <c:pt idx="29213">
                  <c:v>-53.286500000000004</c:v>
                </c:pt>
                <c:pt idx="29214">
                  <c:v>-53.284500000000008</c:v>
                </c:pt>
                <c:pt idx="29215">
                  <c:v>-53.282500000000006</c:v>
                </c:pt>
                <c:pt idx="29216">
                  <c:v>-53.280500000000004</c:v>
                </c:pt>
                <c:pt idx="29217">
                  <c:v>-53.278500000000008</c:v>
                </c:pt>
                <c:pt idx="29218">
                  <c:v>-53.276500000000006</c:v>
                </c:pt>
                <c:pt idx="29219">
                  <c:v>-53.274500000000003</c:v>
                </c:pt>
                <c:pt idx="29220">
                  <c:v>-53.272500000000008</c:v>
                </c:pt>
                <c:pt idx="29221">
                  <c:v>-53.270500000000006</c:v>
                </c:pt>
                <c:pt idx="29222">
                  <c:v>-53.268500000000003</c:v>
                </c:pt>
                <c:pt idx="29223">
                  <c:v>-53.266500000000008</c:v>
                </c:pt>
                <c:pt idx="29224">
                  <c:v>-53.264500000000005</c:v>
                </c:pt>
                <c:pt idx="29225">
                  <c:v>-53.262500000000003</c:v>
                </c:pt>
                <c:pt idx="29226">
                  <c:v>-53.260500000000008</c:v>
                </c:pt>
                <c:pt idx="29227">
                  <c:v>-53.258500000000005</c:v>
                </c:pt>
                <c:pt idx="29228">
                  <c:v>-53.256500000000003</c:v>
                </c:pt>
                <c:pt idx="29229">
                  <c:v>-53.254500000000007</c:v>
                </c:pt>
                <c:pt idx="29230">
                  <c:v>-53.252500000000005</c:v>
                </c:pt>
                <c:pt idx="29231">
                  <c:v>-53.250500000000002</c:v>
                </c:pt>
                <c:pt idx="29232">
                  <c:v>-53.248500000000007</c:v>
                </c:pt>
                <c:pt idx="29233">
                  <c:v>-53.246500000000005</c:v>
                </c:pt>
                <c:pt idx="29234">
                  <c:v>-53.244500000000002</c:v>
                </c:pt>
                <c:pt idx="29235">
                  <c:v>-53.242500000000007</c:v>
                </c:pt>
                <c:pt idx="29236">
                  <c:v>-53.240500000000004</c:v>
                </c:pt>
                <c:pt idx="29237">
                  <c:v>-53.238500000000009</c:v>
                </c:pt>
                <c:pt idx="29238">
                  <c:v>-53.236500000000007</c:v>
                </c:pt>
                <c:pt idx="29239">
                  <c:v>-53.234500000000004</c:v>
                </c:pt>
                <c:pt idx="29240">
                  <c:v>-53.232500000000009</c:v>
                </c:pt>
                <c:pt idx="29241">
                  <c:v>-53.230500000000006</c:v>
                </c:pt>
                <c:pt idx="29242">
                  <c:v>-53.228500000000004</c:v>
                </c:pt>
                <c:pt idx="29243">
                  <c:v>-53.226500000000009</c:v>
                </c:pt>
                <c:pt idx="29244">
                  <c:v>-53.224500000000006</c:v>
                </c:pt>
                <c:pt idx="29245">
                  <c:v>-53.222500000000004</c:v>
                </c:pt>
                <c:pt idx="29246">
                  <c:v>-53.220500000000008</c:v>
                </c:pt>
                <c:pt idx="29247">
                  <c:v>-53.218500000000006</c:v>
                </c:pt>
                <c:pt idx="29248">
                  <c:v>-53.216500000000003</c:v>
                </c:pt>
                <c:pt idx="29249">
                  <c:v>-53.214500000000008</c:v>
                </c:pt>
                <c:pt idx="29250">
                  <c:v>-53.212500000000006</c:v>
                </c:pt>
                <c:pt idx="29251">
                  <c:v>-53.210500000000003</c:v>
                </c:pt>
                <c:pt idx="29252">
                  <c:v>-53.208500000000008</c:v>
                </c:pt>
                <c:pt idx="29253">
                  <c:v>-53.206500000000005</c:v>
                </c:pt>
                <c:pt idx="29254">
                  <c:v>-53.204500000000003</c:v>
                </c:pt>
                <c:pt idx="29255">
                  <c:v>-53.202500000000008</c:v>
                </c:pt>
                <c:pt idx="29256">
                  <c:v>-53.200500000000005</c:v>
                </c:pt>
                <c:pt idx="29257">
                  <c:v>-53.198500000000003</c:v>
                </c:pt>
                <c:pt idx="29258">
                  <c:v>-53.196500000000007</c:v>
                </c:pt>
                <c:pt idx="29259">
                  <c:v>-53.194500000000005</c:v>
                </c:pt>
                <c:pt idx="29260">
                  <c:v>-53.192500000000003</c:v>
                </c:pt>
                <c:pt idx="29261">
                  <c:v>-53.190500000000007</c:v>
                </c:pt>
                <c:pt idx="29262">
                  <c:v>-53.188500000000005</c:v>
                </c:pt>
                <c:pt idx="29263">
                  <c:v>-53.186500000000002</c:v>
                </c:pt>
                <c:pt idx="29264">
                  <c:v>-53.184500000000007</c:v>
                </c:pt>
                <c:pt idx="29265">
                  <c:v>-53.182500000000005</c:v>
                </c:pt>
                <c:pt idx="29266">
                  <c:v>-53.180500000000009</c:v>
                </c:pt>
                <c:pt idx="29267">
                  <c:v>-53.178500000000007</c:v>
                </c:pt>
                <c:pt idx="29268">
                  <c:v>-53.176500000000004</c:v>
                </c:pt>
                <c:pt idx="29269">
                  <c:v>-53.174500000000009</c:v>
                </c:pt>
                <c:pt idx="29270">
                  <c:v>-53.172500000000007</c:v>
                </c:pt>
                <c:pt idx="29271">
                  <c:v>-53.170500000000004</c:v>
                </c:pt>
                <c:pt idx="29272">
                  <c:v>-53.168500000000009</c:v>
                </c:pt>
                <c:pt idx="29273">
                  <c:v>-53.166500000000006</c:v>
                </c:pt>
                <c:pt idx="29274">
                  <c:v>-53.164500000000004</c:v>
                </c:pt>
                <c:pt idx="29275">
                  <c:v>-53.162500000000009</c:v>
                </c:pt>
                <c:pt idx="29276">
                  <c:v>-53.160500000000006</c:v>
                </c:pt>
                <c:pt idx="29277">
                  <c:v>-53.158500000000004</c:v>
                </c:pt>
                <c:pt idx="29278">
                  <c:v>-53.156500000000008</c:v>
                </c:pt>
                <c:pt idx="29279">
                  <c:v>-53.154500000000006</c:v>
                </c:pt>
                <c:pt idx="29280">
                  <c:v>-53.152500000000003</c:v>
                </c:pt>
                <c:pt idx="29281">
                  <c:v>-53.150500000000008</c:v>
                </c:pt>
                <c:pt idx="29282">
                  <c:v>-53.148500000000006</c:v>
                </c:pt>
                <c:pt idx="29283">
                  <c:v>-53.146500000000003</c:v>
                </c:pt>
                <c:pt idx="29284">
                  <c:v>-53.144500000000008</c:v>
                </c:pt>
                <c:pt idx="29285">
                  <c:v>-53.142500000000005</c:v>
                </c:pt>
                <c:pt idx="29286">
                  <c:v>-53.140500000000003</c:v>
                </c:pt>
                <c:pt idx="29287">
                  <c:v>-53.138500000000008</c:v>
                </c:pt>
                <c:pt idx="29288">
                  <c:v>-53.136500000000005</c:v>
                </c:pt>
                <c:pt idx="29289">
                  <c:v>-53.134500000000003</c:v>
                </c:pt>
                <c:pt idx="29290">
                  <c:v>-53.132500000000007</c:v>
                </c:pt>
                <c:pt idx="29291">
                  <c:v>-53.130500000000005</c:v>
                </c:pt>
                <c:pt idx="29292">
                  <c:v>-53.128500000000003</c:v>
                </c:pt>
                <c:pt idx="29293">
                  <c:v>-53.126500000000007</c:v>
                </c:pt>
                <c:pt idx="29294">
                  <c:v>-53.124500000000005</c:v>
                </c:pt>
                <c:pt idx="29295">
                  <c:v>-53.122500000000002</c:v>
                </c:pt>
                <c:pt idx="29296">
                  <c:v>-53.120500000000007</c:v>
                </c:pt>
                <c:pt idx="29297">
                  <c:v>-53.118500000000004</c:v>
                </c:pt>
                <c:pt idx="29298">
                  <c:v>-53.116500000000009</c:v>
                </c:pt>
                <c:pt idx="29299">
                  <c:v>-53.114500000000007</c:v>
                </c:pt>
                <c:pt idx="29300">
                  <c:v>-53.112500000000004</c:v>
                </c:pt>
                <c:pt idx="29301">
                  <c:v>-53.110500000000009</c:v>
                </c:pt>
                <c:pt idx="29302">
                  <c:v>-53.108500000000006</c:v>
                </c:pt>
                <c:pt idx="29303">
                  <c:v>-53.106500000000004</c:v>
                </c:pt>
                <c:pt idx="29304">
                  <c:v>-53.104500000000009</c:v>
                </c:pt>
                <c:pt idx="29305">
                  <c:v>-53.102500000000006</c:v>
                </c:pt>
                <c:pt idx="29306">
                  <c:v>-53.100500000000004</c:v>
                </c:pt>
                <c:pt idx="29307">
                  <c:v>-53.098500000000008</c:v>
                </c:pt>
                <c:pt idx="29308">
                  <c:v>-53.096500000000006</c:v>
                </c:pt>
                <c:pt idx="29309">
                  <c:v>-53.094500000000004</c:v>
                </c:pt>
                <c:pt idx="29310">
                  <c:v>-53.092500000000008</c:v>
                </c:pt>
                <c:pt idx="29311">
                  <c:v>-53.090500000000006</c:v>
                </c:pt>
                <c:pt idx="29312">
                  <c:v>-53.088500000000003</c:v>
                </c:pt>
                <c:pt idx="29313">
                  <c:v>-53.086500000000008</c:v>
                </c:pt>
                <c:pt idx="29314">
                  <c:v>-53.084500000000006</c:v>
                </c:pt>
                <c:pt idx="29315">
                  <c:v>-53.082500000000003</c:v>
                </c:pt>
                <c:pt idx="29316">
                  <c:v>-53.080500000000008</c:v>
                </c:pt>
                <c:pt idx="29317">
                  <c:v>-53.078500000000005</c:v>
                </c:pt>
                <c:pt idx="29318">
                  <c:v>-53.076500000000003</c:v>
                </c:pt>
                <c:pt idx="29319">
                  <c:v>-53.074500000000008</c:v>
                </c:pt>
                <c:pt idx="29320">
                  <c:v>-53.072500000000005</c:v>
                </c:pt>
                <c:pt idx="29321">
                  <c:v>-53.070500000000003</c:v>
                </c:pt>
                <c:pt idx="29322">
                  <c:v>-53.068500000000007</c:v>
                </c:pt>
                <c:pt idx="29323">
                  <c:v>-53.066500000000005</c:v>
                </c:pt>
                <c:pt idx="29324">
                  <c:v>-53.064500000000002</c:v>
                </c:pt>
                <c:pt idx="29325">
                  <c:v>-53.062500000000007</c:v>
                </c:pt>
                <c:pt idx="29326">
                  <c:v>-53.060500000000005</c:v>
                </c:pt>
                <c:pt idx="29327">
                  <c:v>-53.058500000000002</c:v>
                </c:pt>
                <c:pt idx="29328">
                  <c:v>-53.056500000000007</c:v>
                </c:pt>
                <c:pt idx="29329">
                  <c:v>-53.054500000000004</c:v>
                </c:pt>
                <c:pt idx="29330">
                  <c:v>-53.052500000000009</c:v>
                </c:pt>
                <c:pt idx="29331">
                  <c:v>-53.050500000000007</c:v>
                </c:pt>
                <c:pt idx="29332">
                  <c:v>-53.048500000000004</c:v>
                </c:pt>
                <c:pt idx="29333">
                  <c:v>-53.046500000000009</c:v>
                </c:pt>
                <c:pt idx="29334">
                  <c:v>-53.044500000000006</c:v>
                </c:pt>
                <c:pt idx="29335">
                  <c:v>-53.042500000000004</c:v>
                </c:pt>
                <c:pt idx="29336">
                  <c:v>-53.040500000000009</c:v>
                </c:pt>
                <c:pt idx="29337">
                  <c:v>-53.038500000000006</c:v>
                </c:pt>
                <c:pt idx="29338">
                  <c:v>-53.036500000000004</c:v>
                </c:pt>
                <c:pt idx="29339">
                  <c:v>-53.034500000000008</c:v>
                </c:pt>
                <c:pt idx="29340">
                  <c:v>-53.032500000000006</c:v>
                </c:pt>
                <c:pt idx="29341">
                  <c:v>-53.030500000000004</c:v>
                </c:pt>
                <c:pt idx="29342">
                  <c:v>-53.028500000000008</c:v>
                </c:pt>
                <c:pt idx="29343">
                  <c:v>-53.026500000000006</c:v>
                </c:pt>
                <c:pt idx="29344">
                  <c:v>-53.024500000000003</c:v>
                </c:pt>
                <c:pt idx="29345">
                  <c:v>-53.022500000000008</c:v>
                </c:pt>
                <c:pt idx="29346">
                  <c:v>-53.020500000000006</c:v>
                </c:pt>
                <c:pt idx="29347">
                  <c:v>-53.018500000000003</c:v>
                </c:pt>
                <c:pt idx="29348">
                  <c:v>-53.016500000000008</c:v>
                </c:pt>
                <c:pt idx="29349">
                  <c:v>-53.014500000000005</c:v>
                </c:pt>
                <c:pt idx="29350">
                  <c:v>-53.012500000000003</c:v>
                </c:pt>
                <c:pt idx="29351">
                  <c:v>-53.010500000000008</c:v>
                </c:pt>
                <c:pt idx="29352">
                  <c:v>-53.008500000000005</c:v>
                </c:pt>
                <c:pt idx="29353">
                  <c:v>-53.006500000000003</c:v>
                </c:pt>
                <c:pt idx="29354">
                  <c:v>-53.004500000000007</c:v>
                </c:pt>
                <c:pt idx="29355">
                  <c:v>-53.002500000000005</c:v>
                </c:pt>
                <c:pt idx="29356">
                  <c:v>-53.000500000000002</c:v>
                </c:pt>
                <c:pt idx="29357">
                  <c:v>-52.998500000000007</c:v>
                </c:pt>
                <c:pt idx="29358">
                  <c:v>-52.996500000000005</c:v>
                </c:pt>
                <c:pt idx="29359">
                  <c:v>-52.994500000000002</c:v>
                </c:pt>
                <c:pt idx="29360">
                  <c:v>-52.992500000000007</c:v>
                </c:pt>
                <c:pt idx="29361">
                  <c:v>-52.990500000000004</c:v>
                </c:pt>
                <c:pt idx="29362">
                  <c:v>-52.988500000000009</c:v>
                </c:pt>
                <c:pt idx="29363">
                  <c:v>-52.986500000000007</c:v>
                </c:pt>
                <c:pt idx="29364">
                  <c:v>-52.984500000000004</c:v>
                </c:pt>
                <c:pt idx="29365">
                  <c:v>-52.982500000000009</c:v>
                </c:pt>
                <c:pt idx="29366">
                  <c:v>-52.980500000000006</c:v>
                </c:pt>
                <c:pt idx="29367">
                  <c:v>-52.978500000000004</c:v>
                </c:pt>
                <c:pt idx="29368">
                  <c:v>-52.976500000000009</c:v>
                </c:pt>
                <c:pt idx="29369">
                  <c:v>-52.974500000000006</c:v>
                </c:pt>
                <c:pt idx="29370">
                  <c:v>-52.972500000000004</c:v>
                </c:pt>
                <c:pt idx="29371">
                  <c:v>-52.970500000000008</c:v>
                </c:pt>
                <c:pt idx="29372">
                  <c:v>-52.968500000000006</c:v>
                </c:pt>
                <c:pt idx="29373">
                  <c:v>-52.966500000000003</c:v>
                </c:pt>
                <c:pt idx="29374">
                  <c:v>-52.964500000000008</c:v>
                </c:pt>
                <c:pt idx="29375">
                  <c:v>-52.962500000000006</c:v>
                </c:pt>
                <c:pt idx="29376">
                  <c:v>-52.960500000000003</c:v>
                </c:pt>
                <c:pt idx="29377">
                  <c:v>-52.958500000000008</c:v>
                </c:pt>
                <c:pt idx="29378">
                  <c:v>-52.956500000000005</c:v>
                </c:pt>
                <c:pt idx="29379">
                  <c:v>-52.954500000000003</c:v>
                </c:pt>
                <c:pt idx="29380">
                  <c:v>-52.952500000000008</c:v>
                </c:pt>
                <c:pt idx="29381">
                  <c:v>-52.950500000000005</c:v>
                </c:pt>
                <c:pt idx="29382">
                  <c:v>-52.948500000000003</c:v>
                </c:pt>
                <c:pt idx="29383">
                  <c:v>-52.946500000000007</c:v>
                </c:pt>
                <c:pt idx="29384">
                  <c:v>-52.944500000000005</c:v>
                </c:pt>
                <c:pt idx="29385">
                  <c:v>-52.942500000000003</c:v>
                </c:pt>
                <c:pt idx="29386">
                  <c:v>-52.940500000000007</c:v>
                </c:pt>
                <c:pt idx="29387">
                  <c:v>-52.938500000000005</c:v>
                </c:pt>
                <c:pt idx="29388">
                  <c:v>-52.936500000000002</c:v>
                </c:pt>
                <c:pt idx="29389">
                  <c:v>-52.934500000000007</c:v>
                </c:pt>
                <c:pt idx="29390">
                  <c:v>-52.932500000000005</c:v>
                </c:pt>
                <c:pt idx="29391">
                  <c:v>-52.930500000000009</c:v>
                </c:pt>
                <c:pt idx="29392">
                  <c:v>-52.928500000000007</c:v>
                </c:pt>
                <c:pt idx="29393">
                  <c:v>-52.926500000000004</c:v>
                </c:pt>
                <c:pt idx="29394">
                  <c:v>-52.924500000000009</c:v>
                </c:pt>
                <c:pt idx="29395">
                  <c:v>-52.922500000000007</c:v>
                </c:pt>
                <c:pt idx="29396">
                  <c:v>-52.920500000000004</c:v>
                </c:pt>
                <c:pt idx="29397">
                  <c:v>-52.918500000000009</c:v>
                </c:pt>
                <c:pt idx="29398">
                  <c:v>-52.916500000000006</c:v>
                </c:pt>
                <c:pt idx="29399">
                  <c:v>-52.914500000000004</c:v>
                </c:pt>
                <c:pt idx="29400">
                  <c:v>-52.912500000000009</c:v>
                </c:pt>
                <c:pt idx="29401">
                  <c:v>-52.910500000000006</c:v>
                </c:pt>
                <c:pt idx="29402">
                  <c:v>-52.908500000000004</c:v>
                </c:pt>
                <c:pt idx="29403">
                  <c:v>-52.906500000000008</c:v>
                </c:pt>
                <c:pt idx="29404">
                  <c:v>-52.904500000000006</c:v>
                </c:pt>
                <c:pt idx="29405">
                  <c:v>-52.902500000000003</c:v>
                </c:pt>
                <c:pt idx="29406">
                  <c:v>-52.900500000000008</c:v>
                </c:pt>
                <c:pt idx="29407">
                  <c:v>-52.898500000000006</c:v>
                </c:pt>
                <c:pt idx="29408">
                  <c:v>-52.896500000000003</c:v>
                </c:pt>
                <c:pt idx="29409">
                  <c:v>-52.894500000000008</c:v>
                </c:pt>
                <c:pt idx="29410">
                  <c:v>-52.892500000000005</c:v>
                </c:pt>
                <c:pt idx="29411">
                  <c:v>-52.890500000000003</c:v>
                </c:pt>
                <c:pt idx="29412">
                  <c:v>-52.888500000000008</c:v>
                </c:pt>
                <c:pt idx="29413">
                  <c:v>-52.886500000000005</c:v>
                </c:pt>
                <c:pt idx="29414">
                  <c:v>-52.884500000000003</c:v>
                </c:pt>
                <c:pt idx="29415">
                  <c:v>-52.882500000000007</c:v>
                </c:pt>
                <c:pt idx="29416">
                  <c:v>-52.880500000000005</c:v>
                </c:pt>
                <c:pt idx="29417">
                  <c:v>-52.878500000000003</c:v>
                </c:pt>
                <c:pt idx="29418">
                  <c:v>-52.876500000000007</c:v>
                </c:pt>
                <c:pt idx="29419">
                  <c:v>-52.874500000000005</c:v>
                </c:pt>
                <c:pt idx="29420">
                  <c:v>-52.872500000000002</c:v>
                </c:pt>
                <c:pt idx="29421">
                  <c:v>-52.870500000000007</c:v>
                </c:pt>
                <c:pt idx="29422">
                  <c:v>-52.868500000000004</c:v>
                </c:pt>
                <c:pt idx="29423">
                  <c:v>-52.866500000000009</c:v>
                </c:pt>
                <c:pt idx="29424">
                  <c:v>-52.864500000000007</c:v>
                </c:pt>
                <c:pt idx="29425">
                  <c:v>-52.862500000000004</c:v>
                </c:pt>
                <c:pt idx="29426">
                  <c:v>-52.860500000000009</c:v>
                </c:pt>
                <c:pt idx="29427">
                  <c:v>-52.858500000000006</c:v>
                </c:pt>
                <c:pt idx="29428">
                  <c:v>-52.856500000000004</c:v>
                </c:pt>
                <c:pt idx="29429">
                  <c:v>-52.854500000000009</c:v>
                </c:pt>
                <c:pt idx="29430">
                  <c:v>-52.852500000000006</c:v>
                </c:pt>
                <c:pt idx="29431">
                  <c:v>-52.850500000000004</c:v>
                </c:pt>
                <c:pt idx="29432">
                  <c:v>-52.848500000000008</c:v>
                </c:pt>
                <c:pt idx="29433">
                  <c:v>-52.846500000000006</c:v>
                </c:pt>
                <c:pt idx="29434">
                  <c:v>-52.844500000000004</c:v>
                </c:pt>
                <c:pt idx="29435">
                  <c:v>-52.842500000000008</c:v>
                </c:pt>
                <c:pt idx="29436">
                  <c:v>-52.840500000000006</c:v>
                </c:pt>
                <c:pt idx="29437">
                  <c:v>-52.838500000000003</c:v>
                </c:pt>
                <c:pt idx="29438">
                  <c:v>-52.836500000000008</c:v>
                </c:pt>
                <c:pt idx="29439">
                  <c:v>-52.834500000000006</c:v>
                </c:pt>
                <c:pt idx="29440">
                  <c:v>-52.832500000000003</c:v>
                </c:pt>
                <c:pt idx="29441">
                  <c:v>-52.830500000000008</c:v>
                </c:pt>
                <c:pt idx="29442">
                  <c:v>-52.828500000000005</c:v>
                </c:pt>
                <c:pt idx="29443">
                  <c:v>-52.826500000000003</c:v>
                </c:pt>
                <c:pt idx="29444">
                  <c:v>-52.824500000000008</c:v>
                </c:pt>
                <c:pt idx="29445">
                  <c:v>-52.822500000000005</c:v>
                </c:pt>
                <c:pt idx="29446">
                  <c:v>-52.820500000000003</c:v>
                </c:pt>
                <c:pt idx="29447">
                  <c:v>-52.818500000000007</c:v>
                </c:pt>
                <c:pt idx="29448">
                  <c:v>-52.816500000000005</c:v>
                </c:pt>
                <c:pt idx="29449">
                  <c:v>-52.814500000000002</c:v>
                </c:pt>
                <c:pt idx="29450">
                  <c:v>-52.812500000000007</c:v>
                </c:pt>
                <c:pt idx="29451">
                  <c:v>-52.810500000000005</c:v>
                </c:pt>
                <c:pt idx="29452">
                  <c:v>-52.808500000000002</c:v>
                </c:pt>
                <c:pt idx="29453">
                  <c:v>-52.806500000000007</c:v>
                </c:pt>
                <c:pt idx="29454">
                  <c:v>-52.804500000000004</c:v>
                </c:pt>
                <c:pt idx="29455">
                  <c:v>-52.802500000000009</c:v>
                </c:pt>
                <c:pt idx="29456">
                  <c:v>-52.800500000000007</c:v>
                </c:pt>
                <c:pt idx="29457">
                  <c:v>-52.798500000000004</c:v>
                </c:pt>
                <c:pt idx="29458">
                  <c:v>-52.796500000000009</c:v>
                </c:pt>
                <c:pt idx="29459">
                  <c:v>-52.794500000000006</c:v>
                </c:pt>
                <c:pt idx="29460">
                  <c:v>-52.792500000000004</c:v>
                </c:pt>
                <c:pt idx="29461">
                  <c:v>-52.790500000000009</c:v>
                </c:pt>
                <c:pt idx="29462">
                  <c:v>-52.788500000000006</c:v>
                </c:pt>
                <c:pt idx="29463">
                  <c:v>-52.786500000000004</c:v>
                </c:pt>
                <c:pt idx="29464">
                  <c:v>-52.784500000000008</c:v>
                </c:pt>
                <c:pt idx="29465">
                  <c:v>-52.782500000000006</c:v>
                </c:pt>
                <c:pt idx="29466">
                  <c:v>-52.780500000000004</c:v>
                </c:pt>
                <c:pt idx="29467">
                  <c:v>-52.778500000000008</c:v>
                </c:pt>
                <c:pt idx="29468">
                  <c:v>-52.776500000000006</c:v>
                </c:pt>
                <c:pt idx="29469">
                  <c:v>-52.774500000000003</c:v>
                </c:pt>
                <c:pt idx="29470">
                  <c:v>-52.772500000000008</c:v>
                </c:pt>
                <c:pt idx="29471">
                  <c:v>-52.770500000000006</c:v>
                </c:pt>
                <c:pt idx="29472">
                  <c:v>-52.768500000000003</c:v>
                </c:pt>
                <c:pt idx="29473">
                  <c:v>-52.766500000000008</c:v>
                </c:pt>
                <c:pt idx="29474">
                  <c:v>-52.764500000000005</c:v>
                </c:pt>
                <c:pt idx="29475">
                  <c:v>-52.762500000000003</c:v>
                </c:pt>
                <c:pt idx="29476">
                  <c:v>-52.760500000000008</c:v>
                </c:pt>
                <c:pt idx="29477">
                  <c:v>-52.758500000000005</c:v>
                </c:pt>
                <c:pt idx="29478">
                  <c:v>-52.756500000000003</c:v>
                </c:pt>
                <c:pt idx="29479">
                  <c:v>-52.754500000000007</c:v>
                </c:pt>
                <c:pt idx="29480">
                  <c:v>-52.752500000000005</c:v>
                </c:pt>
                <c:pt idx="29481">
                  <c:v>-52.750500000000002</c:v>
                </c:pt>
                <c:pt idx="29482">
                  <c:v>-52.748500000000007</c:v>
                </c:pt>
                <c:pt idx="29483">
                  <c:v>-52.746500000000005</c:v>
                </c:pt>
                <c:pt idx="29484">
                  <c:v>-52.744500000000002</c:v>
                </c:pt>
                <c:pt idx="29485">
                  <c:v>-52.742500000000007</c:v>
                </c:pt>
                <c:pt idx="29486">
                  <c:v>-52.740500000000004</c:v>
                </c:pt>
                <c:pt idx="29487">
                  <c:v>-52.738500000000009</c:v>
                </c:pt>
                <c:pt idx="29488">
                  <c:v>-52.736500000000007</c:v>
                </c:pt>
                <c:pt idx="29489">
                  <c:v>-52.734500000000004</c:v>
                </c:pt>
                <c:pt idx="29490">
                  <c:v>-52.732500000000009</c:v>
                </c:pt>
                <c:pt idx="29491">
                  <c:v>-52.730500000000006</c:v>
                </c:pt>
                <c:pt idx="29492">
                  <c:v>-52.728500000000004</c:v>
                </c:pt>
                <c:pt idx="29493">
                  <c:v>-52.726500000000009</c:v>
                </c:pt>
                <c:pt idx="29494">
                  <c:v>-52.724500000000006</c:v>
                </c:pt>
                <c:pt idx="29495">
                  <c:v>-52.722500000000004</c:v>
                </c:pt>
                <c:pt idx="29496">
                  <c:v>-52.720500000000008</c:v>
                </c:pt>
                <c:pt idx="29497">
                  <c:v>-52.718500000000006</c:v>
                </c:pt>
                <c:pt idx="29498">
                  <c:v>-52.716500000000003</c:v>
                </c:pt>
                <c:pt idx="29499">
                  <c:v>-52.714500000000008</c:v>
                </c:pt>
                <c:pt idx="29500">
                  <c:v>-52.712500000000006</c:v>
                </c:pt>
                <c:pt idx="29501">
                  <c:v>-52.710500000000003</c:v>
                </c:pt>
                <c:pt idx="29502">
                  <c:v>-52.708500000000008</c:v>
                </c:pt>
                <c:pt idx="29503">
                  <c:v>-52.706500000000005</c:v>
                </c:pt>
                <c:pt idx="29504">
                  <c:v>-52.704500000000003</c:v>
                </c:pt>
                <c:pt idx="29505">
                  <c:v>-52.702500000000008</c:v>
                </c:pt>
                <c:pt idx="29506">
                  <c:v>-52.700500000000005</c:v>
                </c:pt>
                <c:pt idx="29507">
                  <c:v>-52.698500000000003</c:v>
                </c:pt>
                <c:pt idx="29508">
                  <c:v>-52.696500000000007</c:v>
                </c:pt>
                <c:pt idx="29509">
                  <c:v>-52.694500000000005</c:v>
                </c:pt>
                <c:pt idx="29510">
                  <c:v>-52.692500000000003</c:v>
                </c:pt>
                <c:pt idx="29511">
                  <c:v>-52.690500000000007</c:v>
                </c:pt>
                <c:pt idx="29512">
                  <c:v>-52.688500000000005</c:v>
                </c:pt>
                <c:pt idx="29513">
                  <c:v>-52.686500000000002</c:v>
                </c:pt>
                <c:pt idx="29514">
                  <c:v>-52.684500000000007</c:v>
                </c:pt>
                <c:pt idx="29515">
                  <c:v>-52.682500000000005</c:v>
                </c:pt>
                <c:pt idx="29516">
                  <c:v>-52.680500000000009</c:v>
                </c:pt>
                <c:pt idx="29517">
                  <c:v>-52.678500000000007</c:v>
                </c:pt>
                <c:pt idx="29518">
                  <c:v>-52.676500000000004</c:v>
                </c:pt>
                <c:pt idx="29519">
                  <c:v>-52.674500000000009</c:v>
                </c:pt>
                <c:pt idx="29520">
                  <c:v>-52.672500000000007</c:v>
                </c:pt>
                <c:pt idx="29521">
                  <c:v>-52.670500000000004</c:v>
                </c:pt>
                <c:pt idx="29522">
                  <c:v>-52.668500000000009</c:v>
                </c:pt>
                <c:pt idx="29523">
                  <c:v>-52.666500000000006</c:v>
                </c:pt>
                <c:pt idx="29524">
                  <c:v>-52.664500000000004</c:v>
                </c:pt>
                <c:pt idx="29525">
                  <c:v>-52.662500000000009</c:v>
                </c:pt>
                <c:pt idx="29526">
                  <c:v>-52.660500000000006</c:v>
                </c:pt>
                <c:pt idx="29527">
                  <c:v>-52.658500000000004</c:v>
                </c:pt>
                <c:pt idx="29528">
                  <c:v>-52.656500000000008</c:v>
                </c:pt>
                <c:pt idx="29529">
                  <c:v>-52.654500000000006</c:v>
                </c:pt>
                <c:pt idx="29530">
                  <c:v>-52.652500000000003</c:v>
                </c:pt>
                <c:pt idx="29531">
                  <c:v>-52.650500000000008</c:v>
                </c:pt>
                <c:pt idx="29532">
                  <c:v>-52.648500000000006</c:v>
                </c:pt>
                <c:pt idx="29533">
                  <c:v>-52.646500000000003</c:v>
                </c:pt>
                <c:pt idx="29534">
                  <c:v>-52.644500000000008</c:v>
                </c:pt>
                <c:pt idx="29535">
                  <c:v>-52.642500000000005</c:v>
                </c:pt>
                <c:pt idx="29536">
                  <c:v>-52.640500000000003</c:v>
                </c:pt>
                <c:pt idx="29537">
                  <c:v>-52.638500000000008</c:v>
                </c:pt>
                <c:pt idx="29538">
                  <c:v>-52.636500000000005</c:v>
                </c:pt>
                <c:pt idx="29539">
                  <c:v>-52.634500000000003</c:v>
                </c:pt>
                <c:pt idx="29540">
                  <c:v>-52.632500000000007</c:v>
                </c:pt>
                <c:pt idx="29541">
                  <c:v>-52.630500000000005</c:v>
                </c:pt>
                <c:pt idx="29542">
                  <c:v>-52.628500000000003</c:v>
                </c:pt>
                <c:pt idx="29543">
                  <c:v>-52.626500000000007</c:v>
                </c:pt>
                <c:pt idx="29544">
                  <c:v>-52.624500000000005</c:v>
                </c:pt>
                <c:pt idx="29545">
                  <c:v>-52.622500000000002</c:v>
                </c:pt>
                <c:pt idx="29546">
                  <c:v>-52.620500000000007</c:v>
                </c:pt>
                <c:pt idx="29547">
                  <c:v>-52.618500000000004</c:v>
                </c:pt>
                <c:pt idx="29548">
                  <c:v>-52.616500000000009</c:v>
                </c:pt>
                <c:pt idx="29549">
                  <c:v>-52.614500000000007</c:v>
                </c:pt>
                <c:pt idx="29550">
                  <c:v>-52.612500000000004</c:v>
                </c:pt>
                <c:pt idx="29551">
                  <c:v>-52.610500000000009</c:v>
                </c:pt>
                <c:pt idx="29552">
                  <c:v>-52.608500000000006</c:v>
                </c:pt>
                <c:pt idx="29553">
                  <c:v>-52.606500000000004</c:v>
                </c:pt>
                <c:pt idx="29554">
                  <c:v>-52.604500000000009</c:v>
                </c:pt>
                <c:pt idx="29555">
                  <c:v>-52.602500000000006</c:v>
                </c:pt>
                <c:pt idx="29556">
                  <c:v>-52.600500000000004</c:v>
                </c:pt>
                <c:pt idx="29557">
                  <c:v>-52.598500000000008</c:v>
                </c:pt>
                <c:pt idx="29558">
                  <c:v>-52.596500000000006</c:v>
                </c:pt>
                <c:pt idx="29559">
                  <c:v>-52.594500000000004</c:v>
                </c:pt>
                <c:pt idx="29560">
                  <c:v>-52.592500000000008</c:v>
                </c:pt>
                <c:pt idx="29561">
                  <c:v>-52.590500000000006</c:v>
                </c:pt>
                <c:pt idx="29562">
                  <c:v>-52.588500000000003</c:v>
                </c:pt>
                <c:pt idx="29563">
                  <c:v>-52.586500000000008</c:v>
                </c:pt>
                <c:pt idx="29564">
                  <c:v>-52.584500000000006</c:v>
                </c:pt>
                <c:pt idx="29565">
                  <c:v>-52.582500000000003</c:v>
                </c:pt>
                <c:pt idx="29566">
                  <c:v>-52.580500000000008</c:v>
                </c:pt>
                <c:pt idx="29567">
                  <c:v>-52.578500000000005</c:v>
                </c:pt>
                <c:pt idx="29568">
                  <c:v>-52.576500000000003</c:v>
                </c:pt>
                <c:pt idx="29569">
                  <c:v>-52.574500000000008</c:v>
                </c:pt>
                <c:pt idx="29570">
                  <c:v>-52.572500000000005</c:v>
                </c:pt>
                <c:pt idx="29571">
                  <c:v>-52.570500000000003</c:v>
                </c:pt>
                <c:pt idx="29572">
                  <c:v>-52.568500000000007</c:v>
                </c:pt>
                <c:pt idx="29573">
                  <c:v>-52.566500000000005</c:v>
                </c:pt>
                <c:pt idx="29574">
                  <c:v>-52.564500000000002</c:v>
                </c:pt>
                <c:pt idx="29575">
                  <c:v>-52.562500000000007</c:v>
                </c:pt>
                <c:pt idx="29576">
                  <c:v>-52.560500000000005</c:v>
                </c:pt>
                <c:pt idx="29577">
                  <c:v>-52.558500000000002</c:v>
                </c:pt>
                <c:pt idx="29578">
                  <c:v>-52.556500000000007</c:v>
                </c:pt>
                <c:pt idx="29579">
                  <c:v>-52.554500000000004</c:v>
                </c:pt>
                <c:pt idx="29580">
                  <c:v>-52.552500000000009</c:v>
                </c:pt>
                <c:pt idx="29581">
                  <c:v>-52.550500000000007</c:v>
                </c:pt>
                <c:pt idx="29582">
                  <c:v>-52.548500000000004</c:v>
                </c:pt>
                <c:pt idx="29583">
                  <c:v>-52.546500000000009</c:v>
                </c:pt>
                <c:pt idx="29584">
                  <c:v>-52.544500000000006</c:v>
                </c:pt>
                <c:pt idx="29585">
                  <c:v>-52.542500000000004</c:v>
                </c:pt>
                <c:pt idx="29586">
                  <c:v>-52.540500000000009</c:v>
                </c:pt>
                <c:pt idx="29587">
                  <c:v>-52.538500000000006</c:v>
                </c:pt>
                <c:pt idx="29588">
                  <c:v>-52.536500000000004</c:v>
                </c:pt>
                <c:pt idx="29589">
                  <c:v>-52.534500000000008</c:v>
                </c:pt>
                <c:pt idx="29590">
                  <c:v>-52.532500000000006</c:v>
                </c:pt>
                <c:pt idx="29591">
                  <c:v>-52.530500000000004</c:v>
                </c:pt>
                <c:pt idx="29592">
                  <c:v>-52.528500000000008</c:v>
                </c:pt>
                <c:pt idx="29593">
                  <c:v>-52.526500000000006</c:v>
                </c:pt>
                <c:pt idx="29594">
                  <c:v>-52.524500000000003</c:v>
                </c:pt>
                <c:pt idx="29595">
                  <c:v>-52.522500000000008</c:v>
                </c:pt>
                <c:pt idx="29596">
                  <c:v>-52.520500000000006</c:v>
                </c:pt>
                <c:pt idx="29597">
                  <c:v>-52.518500000000003</c:v>
                </c:pt>
                <c:pt idx="29598">
                  <c:v>-52.516500000000008</c:v>
                </c:pt>
                <c:pt idx="29599">
                  <c:v>-52.514500000000005</c:v>
                </c:pt>
                <c:pt idx="29600">
                  <c:v>-52.512500000000003</c:v>
                </c:pt>
                <c:pt idx="29601">
                  <c:v>-52.510500000000008</c:v>
                </c:pt>
                <c:pt idx="29602">
                  <c:v>-52.508500000000005</c:v>
                </c:pt>
                <c:pt idx="29603">
                  <c:v>-52.506500000000003</c:v>
                </c:pt>
                <c:pt idx="29604">
                  <c:v>-52.504500000000007</c:v>
                </c:pt>
                <c:pt idx="29605">
                  <c:v>-52.502500000000005</c:v>
                </c:pt>
                <c:pt idx="29606">
                  <c:v>-52.500500000000002</c:v>
                </c:pt>
                <c:pt idx="29607">
                  <c:v>-52.498500000000007</c:v>
                </c:pt>
                <c:pt idx="29608">
                  <c:v>-52.496500000000005</c:v>
                </c:pt>
                <c:pt idx="29609">
                  <c:v>-52.494500000000002</c:v>
                </c:pt>
                <c:pt idx="29610">
                  <c:v>-52.492500000000007</c:v>
                </c:pt>
                <c:pt idx="29611">
                  <c:v>-52.490500000000004</c:v>
                </c:pt>
                <c:pt idx="29612">
                  <c:v>-52.488500000000009</c:v>
                </c:pt>
                <c:pt idx="29613">
                  <c:v>-52.486500000000007</c:v>
                </c:pt>
                <c:pt idx="29614">
                  <c:v>-52.484500000000004</c:v>
                </c:pt>
                <c:pt idx="29615">
                  <c:v>-52.482500000000009</c:v>
                </c:pt>
                <c:pt idx="29616">
                  <c:v>-52.480500000000006</c:v>
                </c:pt>
                <c:pt idx="29617">
                  <c:v>-52.478500000000004</c:v>
                </c:pt>
                <c:pt idx="29618">
                  <c:v>-52.476500000000009</c:v>
                </c:pt>
                <c:pt idx="29619">
                  <c:v>-52.474500000000006</c:v>
                </c:pt>
                <c:pt idx="29620">
                  <c:v>-52.472500000000004</c:v>
                </c:pt>
                <c:pt idx="29621">
                  <c:v>-52.470500000000008</c:v>
                </c:pt>
                <c:pt idx="29622">
                  <c:v>-52.468500000000006</c:v>
                </c:pt>
                <c:pt idx="29623">
                  <c:v>-52.466500000000003</c:v>
                </c:pt>
                <c:pt idx="29624">
                  <c:v>-52.464500000000008</c:v>
                </c:pt>
                <c:pt idx="29625">
                  <c:v>-52.462500000000006</c:v>
                </c:pt>
                <c:pt idx="29626">
                  <c:v>-52.460500000000003</c:v>
                </c:pt>
                <c:pt idx="29627">
                  <c:v>-52.458500000000008</c:v>
                </c:pt>
                <c:pt idx="29628">
                  <c:v>-52.456500000000005</c:v>
                </c:pt>
                <c:pt idx="29629">
                  <c:v>-52.454500000000003</c:v>
                </c:pt>
                <c:pt idx="29630">
                  <c:v>-52.452500000000008</c:v>
                </c:pt>
                <c:pt idx="29631">
                  <c:v>-52.450500000000005</c:v>
                </c:pt>
                <c:pt idx="29632">
                  <c:v>-52.448500000000003</c:v>
                </c:pt>
                <c:pt idx="29633">
                  <c:v>-52.446500000000007</c:v>
                </c:pt>
                <c:pt idx="29634">
                  <c:v>-52.444500000000005</c:v>
                </c:pt>
                <c:pt idx="29635">
                  <c:v>-52.442500000000003</c:v>
                </c:pt>
                <c:pt idx="29636">
                  <c:v>-52.440500000000007</c:v>
                </c:pt>
                <c:pt idx="29637">
                  <c:v>-52.438500000000005</c:v>
                </c:pt>
                <c:pt idx="29638">
                  <c:v>-52.436500000000002</c:v>
                </c:pt>
                <c:pt idx="29639">
                  <c:v>-52.434500000000007</c:v>
                </c:pt>
                <c:pt idx="29640">
                  <c:v>-52.432500000000005</c:v>
                </c:pt>
                <c:pt idx="29641">
                  <c:v>-52.430500000000009</c:v>
                </c:pt>
                <c:pt idx="29642">
                  <c:v>-52.428500000000007</c:v>
                </c:pt>
                <c:pt idx="29643">
                  <c:v>-52.426500000000004</c:v>
                </c:pt>
                <c:pt idx="29644">
                  <c:v>-52.424500000000009</c:v>
                </c:pt>
                <c:pt idx="29645">
                  <c:v>-52.422500000000007</c:v>
                </c:pt>
                <c:pt idx="29646">
                  <c:v>-52.420500000000004</c:v>
                </c:pt>
                <c:pt idx="29647">
                  <c:v>-52.418500000000009</c:v>
                </c:pt>
                <c:pt idx="29648">
                  <c:v>-52.416500000000006</c:v>
                </c:pt>
                <c:pt idx="29649">
                  <c:v>-52.414500000000004</c:v>
                </c:pt>
                <c:pt idx="29650">
                  <c:v>-52.412500000000009</c:v>
                </c:pt>
                <c:pt idx="29651">
                  <c:v>-52.410500000000006</c:v>
                </c:pt>
                <c:pt idx="29652">
                  <c:v>-52.408500000000004</c:v>
                </c:pt>
                <c:pt idx="29653">
                  <c:v>-52.406500000000008</c:v>
                </c:pt>
                <c:pt idx="29654">
                  <c:v>-52.404500000000006</c:v>
                </c:pt>
                <c:pt idx="29655">
                  <c:v>-52.402500000000003</c:v>
                </c:pt>
                <c:pt idx="29656">
                  <c:v>-52.400500000000008</c:v>
                </c:pt>
                <c:pt idx="29657">
                  <c:v>-52.398500000000006</c:v>
                </c:pt>
                <c:pt idx="29658">
                  <c:v>-52.396500000000003</c:v>
                </c:pt>
                <c:pt idx="29659">
                  <c:v>-52.394500000000008</c:v>
                </c:pt>
                <c:pt idx="29660">
                  <c:v>-52.392500000000005</c:v>
                </c:pt>
                <c:pt idx="29661">
                  <c:v>-52.390500000000003</c:v>
                </c:pt>
                <c:pt idx="29662">
                  <c:v>-52.388500000000008</c:v>
                </c:pt>
                <c:pt idx="29663">
                  <c:v>-52.386500000000005</c:v>
                </c:pt>
                <c:pt idx="29664">
                  <c:v>-52.384500000000003</c:v>
                </c:pt>
                <c:pt idx="29665">
                  <c:v>-52.382500000000007</c:v>
                </c:pt>
                <c:pt idx="29666">
                  <c:v>-52.380500000000005</c:v>
                </c:pt>
                <c:pt idx="29667">
                  <c:v>-52.378500000000003</c:v>
                </c:pt>
                <c:pt idx="29668">
                  <c:v>-52.376500000000007</c:v>
                </c:pt>
                <c:pt idx="29669">
                  <c:v>-52.374500000000005</c:v>
                </c:pt>
                <c:pt idx="29670">
                  <c:v>-52.372500000000002</c:v>
                </c:pt>
                <c:pt idx="29671">
                  <c:v>-52.370500000000007</c:v>
                </c:pt>
                <c:pt idx="29672">
                  <c:v>-52.368500000000004</c:v>
                </c:pt>
                <c:pt idx="29673">
                  <c:v>-52.366500000000009</c:v>
                </c:pt>
                <c:pt idx="29674">
                  <c:v>-52.364500000000007</c:v>
                </c:pt>
                <c:pt idx="29675">
                  <c:v>-52.362500000000004</c:v>
                </c:pt>
                <c:pt idx="29676">
                  <c:v>-52.360500000000009</c:v>
                </c:pt>
                <c:pt idx="29677">
                  <c:v>-52.358500000000006</c:v>
                </c:pt>
                <c:pt idx="29678">
                  <c:v>-52.356500000000004</c:v>
                </c:pt>
                <c:pt idx="29679">
                  <c:v>-52.354500000000009</c:v>
                </c:pt>
                <c:pt idx="29680">
                  <c:v>-52.352500000000006</c:v>
                </c:pt>
                <c:pt idx="29681">
                  <c:v>-52.350500000000004</c:v>
                </c:pt>
                <c:pt idx="29682">
                  <c:v>-52.348500000000008</c:v>
                </c:pt>
                <c:pt idx="29683">
                  <c:v>-52.346500000000006</c:v>
                </c:pt>
                <c:pt idx="29684">
                  <c:v>-52.344500000000004</c:v>
                </c:pt>
                <c:pt idx="29685">
                  <c:v>-52.342500000000008</c:v>
                </c:pt>
                <c:pt idx="29686">
                  <c:v>-52.340500000000006</c:v>
                </c:pt>
                <c:pt idx="29687">
                  <c:v>-52.338500000000003</c:v>
                </c:pt>
                <c:pt idx="29688">
                  <c:v>-52.336500000000008</c:v>
                </c:pt>
                <c:pt idx="29689">
                  <c:v>-52.334500000000006</c:v>
                </c:pt>
                <c:pt idx="29690">
                  <c:v>-52.332500000000003</c:v>
                </c:pt>
                <c:pt idx="29691">
                  <c:v>-52.330500000000008</c:v>
                </c:pt>
                <c:pt idx="29692">
                  <c:v>-52.328500000000005</c:v>
                </c:pt>
                <c:pt idx="29693">
                  <c:v>-52.326500000000003</c:v>
                </c:pt>
                <c:pt idx="29694">
                  <c:v>-52.324500000000008</c:v>
                </c:pt>
                <c:pt idx="29695">
                  <c:v>-52.322500000000005</c:v>
                </c:pt>
                <c:pt idx="29696">
                  <c:v>-52.320500000000003</c:v>
                </c:pt>
                <c:pt idx="29697">
                  <c:v>-52.318500000000007</c:v>
                </c:pt>
                <c:pt idx="29698">
                  <c:v>-52.316500000000005</c:v>
                </c:pt>
                <c:pt idx="29699">
                  <c:v>-52.314500000000002</c:v>
                </c:pt>
                <c:pt idx="29700">
                  <c:v>-52.312500000000007</c:v>
                </c:pt>
                <c:pt idx="29701">
                  <c:v>-52.310500000000005</c:v>
                </c:pt>
                <c:pt idx="29702">
                  <c:v>-52.308500000000002</c:v>
                </c:pt>
                <c:pt idx="29703">
                  <c:v>-52.306500000000007</c:v>
                </c:pt>
                <c:pt idx="29704">
                  <c:v>-52.304500000000004</c:v>
                </c:pt>
                <c:pt idx="29705">
                  <c:v>-52.302500000000009</c:v>
                </c:pt>
                <c:pt idx="29706">
                  <c:v>-52.300500000000007</c:v>
                </c:pt>
                <c:pt idx="29707">
                  <c:v>-52.298500000000004</c:v>
                </c:pt>
                <c:pt idx="29708">
                  <c:v>-52.296500000000009</c:v>
                </c:pt>
                <c:pt idx="29709">
                  <c:v>-52.294500000000006</c:v>
                </c:pt>
                <c:pt idx="29710">
                  <c:v>-52.292500000000004</c:v>
                </c:pt>
                <c:pt idx="29711">
                  <c:v>-52.290500000000009</c:v>
                </c:pt>
                <c:pt idx="29712">
                  <c:v>-52.288500000000006</c:v>
                </c:pt>
                <c:pt idx="29713">
                  <c:v>-52.286500000000004</c:v>
                </c:pt>
                <c:pt idx="29714">
                  <c:v>-52.284500000000008</c:v>
                </c:pt>
                <c:pt idx="29715">
                  <c:v>-52.282500000000006</c:v>
                </c:pt>
                <c:pt idx="29716">
                  <c:v>-52.280500000000004</c:v>
                </c:pt>
                <c:pt idx="29717">
                  <c:v>-52.278500000000008</c:v>
                </c:pt>
                <c:pt idx="29718">
                  <c:v>-52.276500000000006</c:v>
                </c:pt>
                <c:pt idx="29719">
                  <c:v>-52.274500000000003</c:v>
                </c:pt>
                <c:pt idx="29720">
                  <c:v>-52.272500000000008</c:v>
                </c:pt>
                <c:pt idx="29721">
                  <c:v>-52.270500000000006</c:v>
                </c:pt>
                <c:pt idx="29722">
                  <c:v>-52.268500000000003</c:v>
                </c:pt>
                <c:pt idx="29723">
                  <c:v>-52.266500000000008</c:v>
                </c:pt>
                <c:pt idx="29724">
                  <c:v>-52.264500000000005</c:v>
                </c:pt>
                <c:pt idx="29725">
                  <c:v>-52.262500000000003</c:v>
                </c:pt>
                <c:pt idx="29726">
                  <c:v>-52.260500000000008</c:v>
                </c:pt>
                <c:pt idx="29727">
                  <c:v>-52.258500000000005</c:v>
                </c:pt>
                <c:pt idx="29728">
                  <c:v>-52.256500000000003</c:v>
                </c:pt>
                <c:pt idx="29729">
                  <c:v>-52.254500000000007</c:v>
                </c:pt>
                <c:pt idx="29730">
                  <c:v>-52.252500000000005</c:v>
                </c:pt>
                <c:pt idx="29731">
                  <c:v>-52.250500000000002</c:v>
                </c:pt>
                <c:pt idx="29732">
                  <c:v>-52.248500000000007</c:v>
                </c:pt>
                <c:pt idx="29733">
                  <c:v>-52.246500000000005</c:v>
                </c:pt>
                <c:pt idx="29734">
                  <c:v>-52.244500000000002</c:v>
                </c:pt>
                <c:pt idx="29735">
                  <c:v>-52.242500000000007</c:v>
                </c:pt>
                <c:pt idx="29736">
                  <c:v>-52.240500000000004</c:v>
                </c:pt>
                <c:pt idx="29737">
                  <c:v>-52.238500000000009</c:v>
                </c:pt>
                <c:pt idx="29738">
                  <c:v>-52.236500000000007</c:v>
                </c:pt>
                <c:pt idx="29739">
                  <c:v>-52.234500000000004</c:v>
                </c:pt>
                <c:pt idx="29740">
                  <c:v>-52.232500000000009</c:v>
                </c:pt>
                <c:pt idx="29741">
                  <c:v>-52.230500000000006</c:v>
                </c:pt>
                <c:pt idx="29742">
                  <c:v>-52.228500000000004</c:v>
                </c:pt>
                <c:pt idx="29743">
                  <c:v>-52.226500000000009</c:v>
                </c:pt>
                <c:pt idx="29744">
                  <c:v>-52.224500000000006</c:v>
                </c:pt>
                <c:pt idx="29745">
                  <c:v>-52.222500000000004</c:v>
                </c:pt>
                <c:pt idx="29746">
                  <c:v>-52.220500000000008</c:v>
                </c:pt>
                <c:pt idx="29747">
                  <c:v>-52.218500000000006</c:v>
                </c:pt>
                <c:pt idx="29748">
                  <c:v>-52.216500000000003</c:v>
                </c:pt>
                <c:pt idx="29749">
                  <c:v>-52.214500000000008</c:v>
                </c:pt>
                <c:pt idx="29750">
                  <c:v>-52.212500000000006</c:v>
                </c:pt>
                <c:pt idx="29751">
                  <c:v>-52.210500000000003</c:v>
                </c:pt>
                <c:pt idx="29752">
                  <c:v>-52.208500000000008</c:v>
                </c:pt>
                <c:pt idx="29753">
                  <c:v>-52.206500000000005</c:v>
                </c:pt>
                <c:pt idx="29754">
                  <c:v>-52.204500000000003</c:v>
                </c:pt>
                <c:pt idx="29755">
                  <c:v>-52.202500000000008</c:v>
                </c:pt>
                <c:pt idx="29756">
                  <c:v>-52.200500000000005</c:v>
                </c:pt>
                <c:pt idx="29757">
                  <c:v>-52.198500000000003</c:v>
                </c:pt>
                <c:pt idx="29758">
                  <c:v>-52.196500000000007</c:v>
                </c:pt>
                <c:pt idx="29759">
                  <c:v>-52.194500000000005</c:v>
                </c:pt>
                <c:pt idx="29760">
                  <c:v>-52.192500000000003</c:v>
                </c:pt>
                <c:pt idx="29761">
                  <c:v>-52.190500000000007</c:v>
                </c:pt>
                <c:pt idx="29762">
                  <c:v>-52.188500000000005</c:v>
                </c:pt>
                <c:pt idx="29763">
                  <c:v>-52.186500000000002</c:v>
                </c:pt>
                <c:pt idx="29764">
                  <c:v>-52.184500000000007</c:v>
                </c:pt>
                <c:pt idx="29765">
                  <c:v>-52.182500000000005</c:v>
                </c:pt>
                <c:pt idx="29766">
                  <c:v>-52.180500000000009</c:v>
                </c:pt>
                <c:pt idx="29767">
                  <c:v>-52.178500000000007</c:v>
                </c:pt>
                <c:pt idx="29768">
                  <c:v>-52.176500000000004</c:v>
                </c:pt>
                <c:pt idx="29769">
                  <c:v>-52.174500000000009</c:v>
                </c:pt>
                <c:pt idx="29770">
                  <c:v>-52.172500000000007</c:v>
                </c:pt>
                <c:pt idx="29771">
                  <c:v>-52.170500000000004</c:v>
                </c:pt>
                <c:pt idx="29772">
                  <c:v>-52.168500000000009</c:v>
                </c:pt>
                <c:pt idx="29773">
                  <c:v>-52.166500000000006</c:v>
                </c:pt>
                <c:pt idx="29774">
                  <c:v>-52.164500000000004</c:v>
                </c:pt>
                <c:pt idx="29775">
                  <c:v>-52.162500000000009</c:v>
                </c:pt>
                <c:pt idx="29776">
                  <c:v>-52.160500000000006</c:v>
                </c:pt>
                <c:pt idx="29777">
                  <c:v>-52.158500000000004</c:v>
                </c:pt>
                <c:pt idx="29778">
                  <c:v>-52.156500000000008</c:v>
                </c:pt>
                <c:pt idx="29779">
                  <c:v>-52.154500000000006</c:v>
                </c:pt>
                <c:pt idx="29780">
                  <c:v>-52.152500000000003</c:v>
                </c:pt>
                <c:pt idx="29781">
                  <c:v>-52.150500000000008</c:v>
                </c:pt>
                <c:pt idx="29782">
                  <c:v>-52.148500000000006</c:v>
                </c:pt>
                <c:pt idx="29783">
                  <c:v>-52.146500000000003</c:v>
                </c:pt>
                <c:pt idx="29784">
                  <c:v>-52.144500000000008</c:v>
                </c:pt>
                <c:pt idx="29785">
                  <c:v>-52.142500000000005</c:v>
                </c:pt>
                <c:pt idx="29786">
                  <c:v>-52.140500000000003</c:v>
                </c:pt>
                <c:pt idx="29787">
                  <c:v>-52.138500000000008</c:v>
                </c:pt>
                <c:pt idx="29788">
                  <c:v>-52.136500000000005</c:v>
                </c:pt>
                <c:pt idx="29789">
                  <c:v>-52.134500000000003</c:v>
                </c:pt>
                <c:pt idx="29790">
                  <c:v>-52.132500000000007</c:v>
                </c:pt>
                <c:pt idx="29791">
                  <c:v>-52.130500000000005</c:v>
                </c:pt>
                <c:pt idx="29792">
                  <c:v>-52.128500000000003</c:v>
                </c:pt>
                <c:pt idx="29793">
                  <c:v>-52.126500000000007</c:v>
                </c:pt>
                <c:pt idx="29794">
                  <c:v>-52.124500000000005</c:v>
                </c:pt>
                <c:pt idx="29795">
                  <c:v>-52.122500000000002</c:v>
                </c:pt>
                <c:pt idx="29796">
                  <c:v>-52.120500000000007</c:v>
                </c:pt>
                <c:pt idx="29797">
                  <c:v>-52.118500000000004</c:v>
                </c:pt>
                <c:pt idx="29798">
                  <c:v>-52.116500000000009</c:v>
                </c:pt>
                <c:pt idx="29799">
                  <c:v>-52.114500000000007</c:v>
                </c:pt>
                <c:pt idx="29800">
                  <c:v>-52.112500000000004</c:v>
                </c:pt>
                <c:pt idx="29801">
                  <c:v>-52.110500000000009</c:v>
                </c:pt>
                <c:pt idx="29802">
                  <c:v>-52.108500000000006</c:v>
                </c:pt>
                <c:pt idx="29803">
                  <c:v>-52.106500000000004</c:v>
                </c:pt>
                <c:pt idx="29804">
                  <c:v>-52.104500000000009</c:v>
                </c:pt>
                <c:pt idx="29805">
                  <c:v>-52.102500000000006</c:v>
                </c:pt>
                <c:pt idx="29806">
                  <c:v>-52.100500000000004</c:v>
                </c:pt>
                <c:pt idx="29807">
                  <c:v>-52.098500000000008</c:v>
                </c:pt>
                <c:pt idx="29808">
                  <c:v>-52.096500000000006</c:v>
                </c:pt>
                <c:pt idx="29809">
                  <c:v>-52.094500000000004</c:v>
                </c:pt>
                <c:pt idx="29810">
                  <c:v>-52.092500000000008</c:v>
                </c:pt>
                <c:pt idx="29811">
                  <c:v>-52.090500000000006</c:v>
                </c:pt>
                <c:pt idx="29812">
                  <c:v>-52.088500000000003</c:v>
                </c:pt>
                <c:pt idx="29813">
                  <c:v>-52.086500000000008</c:v>
                </c:pt>
                <c:pt idx="29814">
                  <c:v>-52.084500000000006</c:v>
                </c:pt>
                <c:pt idx="29815">
                  <c:v>-52.082500000000003</c:v>
                </c:pt>
                <c:pt idx="29816">
                  <c:v>-52.080500000000008</c:v>
                </c:pt>
                <c:pt idx="29817">
                  <c:v>-52.078500000000005</c:v>
                </c:pt>
                <c:pt idx="29818">
                  <c:v>-52.076500000000003</c:v>
                </c:pt>
                <c:pt idx="29819">
                  <c:v>-52.074500000000008</c:v>
                </c:pt>
                <c:pt idx="29820">
                  <c:v>-52.072500000000005</c:v>
                </c:pt>
                <c:pt idx="29821">
                  <c:v>-52.070500000000003</c:v>
                </c:pt>
                <c:pt idx="29822">
                  <c:v>-52.068500000000007</c:v>
                </c:pt>
                <c:pt idx="29823">
                  <c:v>-52.066500000000005</c:v>
                </c:pt>
                <c:pt idx="29824">
                  <c:v>-52.064500000000002</c:v>
                </c:pt>
                <c:pt idx="29825">
                  <c:v>-52.062500000000007</c:v>
                </c:pt>
                <c:pt idx="29826">
                  <c:v>-52.060500000000005</c:v>
                </c:pt>
                <c:pt idx="29827">
                  <c:v>-52.058500000000002</c:v>
                </c:pt>
                <c:pt idx="29828">
                  <c:v>-52.056500000000007</c:v>
                </c:pt>
                <c:pt idx="29829">
                  <c:v>-52.054500000000004</c:v>
                </c:pt>
                <c:pt idx="29830">
                  <c:v>-52.052500000000009</c:v>
                </c:pt>
                <c:pt idx="29831">
                  <c:v>-52.050500000000007</c:v>
                </c:pt>
                <c:pt idx="29832">
                  <c:v>-52.048500000000004</c:v>
                </c:pt>
                <c:pt idx="29833">
                  <c:v>-52.046500000000009</c:v>
                </c:pt>
                <c:pt idx="29834">
                  <c:v>-52.044500000000006</c:v>
                </c:pt>
                <c:pt idx="29835">
                  <c:v>-52.042500000000004</c:v>
                </c:pt>
                <c:pt idx="29836">
                  <c:v>-52.040500000000009</c:v>
                </c:pt>
                <c:pt idx="29837">
                  <c:v>-52.038500000000006</c:v>
                </c:pt>
                <c:pt idx="29838">
                  <c:v>-52.036500000000004</c:v>
                </c:pt>
                <c:pt idx="29839">
                  <c:v>-52.034500000000008</c:v>
                </c:pt>
                <c:pt idx="29840">
                  <c:v>-52.032500000000006</c:v>
                </c:pt>
                <c:pt idx="29841">
                  <c:v>-52.030500000000004</c:v>
                </c:pt>
                <c:pt idx="29842">
                  <c:v>-52.028500000000008</c:v>
                </c:pt>
                <c:pt idx="29843">
                  <c:v>-52.026500000000006</c:v>
                </c:pt>
                <c:pt idx="29844">
                  <c:v>-52.024500000000003</c:v>
                </c:pt>
                <c:pt idx="29845">
                  <c:v>-52.022500000000008</c:v>
                </c:pt>
                <c:pt idx="29846">
                  <c:v>-52.020500000000006</c:v>
                </c:pt>
                <c:pt idx="29847">
                  <c:v>-52.018500000000003</c:v>
                </c:pt>
                <c:pt idx="29848">
                  <c:v>-52.016500000000008</c:v>
                </c:pt>
                <c:pt idx="29849">
                  <c:v>-52.014500000000005</c:v>
                </c:pt>
                <c:pt idx="29850">
                  <c:v>-52.012500000000003</c:v>
                </c:pt>
                <c:pt idx="29851">
                  <c:v>-52.010500000000008</c:v>
                </c:pt>
                <c:pt idx="29852">
                  <c:v>-52.008500000000005</c:v>
                </c:pt>
                <c:pt idx="29853">
                  <c:v>-52.006500000000003</c:v>
                </c:pt>
                <c:pt idx="29854">
                  <c:v>-52.004500000000007</c:v>
                </c:pt>
                <c:pt idx="29855">
                  <c:v>-52.002500000000005</c:v>
                </c:pt>
                <c:pt idx="29856">
                  <c:v>-52.000500000000002</c:v>
                </c:pt>
                <c:pt idx="29857">
                  <c:v>-51.998500000000007</c:v>
                </c:pt>
                <c:pt idx="29858">
                  <c:v>-51.996500000000005</c:v>
                </c:pt>
                <c:pt idx="29859">
                  <c:v>-51.994500000000002</c:v>
                </c:pt>
                <c:pt idx="29860">
                  <c:v>-51.992500000000007</c:v>
                </c:pt>
                <c:pt idx="29861">
                  <c:v>-51.990500000000004</c:v>
                </c:pt>
                <c:pt idx="29862">
                  <c:v>-51.988500000000009</c:v>
                </c:pt>
                <c:pt idx="29863">
                  <c:v>-51.986500000000007</c:v>
                </c:pt>
                <c:pt idx="29864">
                  <c:v>-51.984500000000004</c:v>
                </c:pt>
                <c:pt idx="29865">
                  <c:v>-51.982500000000009</c:v>
                </c:pt>
                <c:pt idx="29866">
                  <c:v>-51.980500000000006</c:v>
                </c:pt>
                <c:pt idx="29867">
                  <c:v>-51.978500000000004</c:v>
                </c:pt>
                <c:pt idx="29868">
                  <c:v>-51.976500000000009</c:v>
                </c:pt>
                <c:pt idx="29869">
                  <c:v>-51.974500000000006</c:v>
                </c:pt>
                <c:pt idx="29870">
                  <c:v>-51.972500000000004</c:v>
                </c:pt>
                <c:pt idx="29871">
                  <c:v>-51.970500000000008</c:v>
                </c:pt>
                <c:pt idx="29872">
                  <c:v>-51.968500000000006</c:v>
                </c:pt>
                <c:pt idx="29873">
                  <c:v>-51.966500000000003</c:v>
                </c:pt>
                <c:pt idx="29874">
                  <c:v>-51.964500000000008</c:v>
                </c:pt>
                <c:pt idx="29875">
                  <c:v>-51.962500000000006</c:v>
                </c:pt>
                <c:pt idx="29876">
                  <c:v>-51.960500000000003</c:v>
                </c:pt>
                <c:pt idx="29877">
                  <c:v>-51.958500000000008</c:v>
                </c:pt>
                <c:pt idx="29878">
                  <c:v>-51.956500000000005</c:v>
                </c:pt>
                <c:pt idx="29879">
                  <c:v>-51.954500000000003</c:v>
                </c:pt>
                <c:pt idx="29880">
                  <c:v>-51.952500000000008</c:v>
                </c:pt>
                <c:pt idx="29881">
                  <c:v>-51.950500000000005</c:v>
                </c:pt>
                <c:pt idx="29882">
                  <c:v>-51.948500000000003</c:v>
                </c:pt>
                <c:pt idx="29883">
                  <c:v>-51.946500000000007</c:v>
                </c:pt>
                <c:pt idx="29884">
                  <c:v>-51.944500000000005</c:v>
                </c:pt>
                <c:pt idx="29885">
                  <c:v>-51.942500000000003</c:v>
                </c:pt>
                <c:pt idx="29886">
                  <c:v>-51.940500000000007</c:v>
                </c:pt>
                <c:pt idx="29887">
                  <c:v>-51.938500000000005</c:v>
                </c:pt>
                <c:pt idx="29888">
                  <c:v>-51.936500000000002</c:v>
                </c:pt>
                <c:pt idx="29889">
                  <c:v>-51.934500000000007</c:v>
                </c:pt>
                <c:pt idx="29890">
                  <c:v>-51.932500000000005</c:v>
                </c:pt>
                <c:pt idx="29891">
                  <c:v>-51.930500000000009</c:v>
                </c:pt>
                <c:pt idx="29892">
                  <c:v>-51.928500000000007</c:v>
                </c:pt>
                <c:pt idx="29893">
                  <c:v>-51.926500000000004</c:v>
                </c:pt>
                <c:pt idx="29894">
                  <c:v>-51.924500000000009</c:v>
                </c:pt>
                <c:pt idx="29895">
                  <c:v>-51.922500000000007</c:v>
                </c:pt>
                <c:pt idx="29896">
                  <c:v>-51.920500000000004</c:v>
                </c:pt>
                <c:pt idx="29897">
                  <c:v>-51.918500000000009</c:v>
                </c:pt>
                <c:pt idx="29898">
                  <c:v>-51.916500000000006</c:v>
                </c:pt>
                <c:pt idx="29899">
                  <c:v>-51.914500000000004</c:v>
                </c:pt>
                <c:pt idx="29900">
                  <c:v>-51.912500000000009</c:v>
                </c:pt>
                <c:pt idx="29901">
                  <c:v>-51.910500000000006</c:v>
                </c:pt>
                <c:pt idx="29902">
                  <c:v>-51.908500000000004</c:v>
                </c:pt>
                <c:pt idx="29903">
                  <c:v>-51.906500000000008</c:v>
                </c:pt>
                <c:pt idx="29904">
                  <c:v>-51.904500000000006</c:v>
                </c:pt>
                <c:pt idx="29905">
                  <c:v>-51.902500000000003</c:v>
                </c:pt>
                <c:pt idx="29906">
                  <c:v>-51.900500000000008</c:v>
                </c:pt>
                <c:pt idx="29907">
                  <c:v>-51.898500000000006</c:v>
                </c:pt>
                <c:pt idx="29908">
                  <c:v>-51.896500000000003</c:v>
                </c:pt>
                <c:pt idx="29909">
                  <c:v>-51.894500000000008</c:v>
                </c:pt>
                <c:pt idx="29910">
                  <c:v>-51.892500000000005</c:v>
                </c:pt>
                <c:pt idx="29911">
                  <c:v>-51.890500000000003</c:v>
                </c:pt>
                <c:pt idx="29912">
                  <c:v>-51.888500000000008</c:v>
                </c:pt>
                <c:pt idx="29913">
                  <c:v>-51.886500000000005</c:v>
                </c:pt>
                <c:pt idx="29914">
                  <c:v>-51.884500000000003</c:v>
                </c:pt>
                <c:pt idx="29915">
                  <c:v>-51.882500000000007</c:v>
                </c:pt>
                <c:pt idx="29916">
                  <c:v>-51.880500000000005</c:v>
                </c:pt>
                <c:pt idx="29917">
                  <c:v>-51.878500000000003</c:v>
                </c:pt>
                <c:pt idx="29918">
                  <c:v>-51.876500000000007</c:v>
                </c:pt>
                <c:pt idx="29919">
                  <c:v>-51.874500000000005</c:v>
                </c:pt>
                <c:pt idx="29920">
                  <c:v>-51.872500000000002</c:v>
                </c:pt>
                <c:pt idx="29921">
                  <c:v>-51.870500000000007</c:v>
                </c:pt>
                <c:pt idx="29922">
                  <c:v>-51.868500000000004</c:v>
                </c:pt>
                <c:pt idx="29923">
                  <c:v>-51.866500000000009</c:v>
                </c:pt>
                <c:pt idx="29924">
                  <c:v>-51.864500000000007</c:v>
                </c:pt>
                <c:pt idx="29925">
                  <c:v>-51.862500000000004</c:v>
                </c:pt>
                <c:pt idx="29926">
                  <c:v>-51.860500000000009</c:v>
                </c:pt>
                <c:pt idx="29927">
                  <c:v>-51.858500000000006</c:v>
                </c:pt>
                <c:pt idx="29928">
                  <c:v>-51.856500000000004</c:v>
                </c:pt>
                <c:pt idx="29929">
                  <c:v>-51.854500000000009</c:v>
                </c:pt>
                <c:pt idx="29930">
                  <c:v>-51.852500000000006</c:v>
                </c:pt>
                <c:pt idx="29931">
                  <c:v>-51.850500000000004</c:v>
                </c:pt>
                <c:pt idx="29932">
                  <c:v>-51.848500000000008</c:v>
                </c:pt>
                <c:pt idx="29933">
                  <c:v>-51.846500000000006</c:v>
                </c:pt>
                <c:pt idx="29934">
                  <c:v>-51.844500000000004</c:v>
                </c:pt>
                <c:pt idx="29935">
                  <c:v>-51.842500000000008</c:v>
                </c:pt>
                <c:pt idx="29936">
                  <c:v>-51.840500000000006</c:v>
                </c:pt>
                <c:pt idx="29937">
                  <c:v>-51.838500000000003</c:v>
                </c:pt>
                <c:pt idx="29938">
                  <c:v>-51.836500000000008</c:v>
                </c:pt>
                <c:pt idx="29939">
                  <c:v>-51.834500000000006</c:v>
                </c:pt>
                <c:pt idx="29940">
                  <c:v>-51.832500000000003</c:v>
                </c:pt>
                <c:pt idx="29941">
                  <c:v>-51.830500000000008</c:v>
                </c:pt>
                <c:pt idx="29942">
                  <c:v>-51.828500000000005</c:v>
                </c:pt>
                <c:pt idx="29943">
                  <c:v>-51.826500000000003</c:v>
                </c:pt>
                <c:pt idx="29944">
                  <c:v>-51.824500000000008</c:v>
                </c:pt>
                <c:pt idx="29945">
                  <c:v>-51.822500000000005</c:v>
                </c:pt>
                <c:pt idx="29946">
                  <c:v>-51.820500000000003</c:v>
                </c:pt>
                <c:pt idx="29947">
                  <c:v>-51.818500000000007</c:v>
                </c:pt>
                <c:pt idx="29948">
                  <c:v>-51.816500000000005</c:v>
                </c:pt>
                <c:pt idx="29949">
                  <c:v>-51.814500000000002</c:v>
                </c:pt>
                <c:pt idx="29950">
                  <c:v>-51.812500000000007</c:v>
                </c:pt>
                <c:pt idx="29951">
                  <c:v>-51.810500000000005</c:v>
                </c:pt>
                <c:pt idx="29952">
                  <c:v>-51.808500000000002</c:v>
                </c:pt>
                <c:pt idx="29953">
                  <c:v>-51.806500000000007</c:v>
                </c:pt>
                <c:pt idx="29954">
                  <c:v>-51.804500000000004</c:v>
                </c:pt>
                <c:pt idx="29955">
                  <c:v>-51.802500000000009</c:v>
                </c:pt>
                <c:pt idx="29956">
                  <c:v>-51.800500000000007</c:v>
                </c:pt>
                <c:pt idx="29957">
                  <c:v>-51.798500000000004</c:v>
                </c:pt>
                <c:pt idx="29958">
                  <c:v>-51.796500000000009</c:v>
                </c:pt>
                <c:pt idx="29959">
                  <c:v>-51.794500000000006</c:v>
                </c:pt>
                <c:pt idx="29960">
                  <c:v>-51.792500000000004</c:v>
                </c:pt>
                <c:pt idx="29961">
                  <c:v>-51.790500000000009</c:v>
                </c:pt>
                <c:pt idx="29962">
                  <c:v>-51.788500000000006</c:v>
                </c:pt>
                <c:pt idx="29963">
                  <c:v>-51.786500000000004</c:v>
                </c:pt>
                <c:pt idx="29964">
                  <c:v>-51.784500000000008</c:v>
                </c:pt>
                <c:pt idx="29965">
                  <c:v>-51.782500000000006</c:v>
                </c:pt>
                <c:pt idx="29966">
                  <c:v>-51.780500000000004</c:v>
                </c:pt>
                <c:pt idx="29967">
                  <c:v>-51.778500000000008</c:v>
                </c:pt>
                <c:pt idx="29968">
                  <c:v>-51.776500000000006</c:v>
                </c:pt>
                <c:pt idx="29969">
                  <c:v>-51.774500000000003</c:v>
                </c:pt>
                <c:pt idx="29970">
                  <c:v>-51.772500000000008</c:v>
                </c:pt>
                <c:pt idx="29971">
                  <c:v>-51.770500000000006</c:v>
                </c:pt>
                <c:pt idx="29972">
                  <c:v>-51.768500000000003</c:v>
                </c:pt>
                <c:pt idx="29973">
                  <c:v>-51.766500000000008</c:v>
                </c:pt>
                <c:pt idx="29974">
                  <c:v>-51.764500000000005</c:v>
                </c:pt>
                <c:pt idx="29975">
                  <c:v>-51.762500000000003</c:v>
                </c:pt>
                <c:pt idx="29976">
                  <c:v>-51.760500000000008</c:v>
                </c:pt>
                <c:pt idx="29977">
                  <c:v>-51.758500000000005</c:v>
                </c:pt>
                <c:pt idx="29978">
                  <c:v>-51.756500000000003</c:v>
                </c:pt>
                <c:pt idx="29979">
                  <c:v>-51.754500000000007</c:v>
                </c:pt>
                <c:pt idx="29980">
                  <c:v>-51.752500000000005</c:v>
                </c:pt>
                <c:pt idx="29981">
                  <c:v>-51.750500000000002</c:v>
                </c:pt>
                <c:pt idx="29982">
                  <c:v>-51.748500000000007</c:v>
                </c:pt>
                <c:pt idx="29983">
                  <c:v>-51.746500000000005</c:v>
                </c:pt>
                <c:pt idx="29984">
                  <c:v>-51.744500000000002</c:v>
                </c:pt>
                <c:pt idx="29985">
                  <c:v>-51.742500000000007</c:v>
                </c:pt>
                <c:pt idx="29986">
                  <c:v>-51.740500000000004</c:v>
                </c:pt>
                <c:pt idx="29987">
                  <c:v>-51.738500000000009</c:v>
                </c:pt>
                <c:pt idx="29988">
                  <c:v>-51.736500000000007</c:v>
                </c:pt>
                <c:pt idx="29989">
                  <c:v>-51.734500000000004</c:v>
                </c:pt>
                <c:pt idx="29990">
                  <c:v>-51.732500000000009</c:v>
                </c:pt>
                <c:pt idx="29991">
                  <c:v>-51.730500000000006</c:v>
                </c:pt>
                <c:pt idx="29992">
                  <c:v>-51.728500000000004</c:v>
                </c:pt>
                <c:pt idx="29993">
                  <c:v>-51.726500000000009</c:v>
                </c:pt>
                <c:pt idx="29994">
                  <c:v>-51.724500000000006</c:v>
                </c:pt>
                <c:pt idx="29995">
                  <c:v>-51.722500000000004</c:v>
                </c:pt>
                <c:pt idx="29996">
                  <c:v>-51.720500000000008</c:v>
                </c:pt>
                <c:pt idx="29997">
                  <c:v>-51.718500000000006</c:v>
                </c:pt>
                <c:pt idx="29998">
                  <c:v>-51.716500000000003</c:v>
                </c:pt>
                <c:pt idx="29999">
                  <c:v>-51.714500000000008</c:v>
                </c:pt>
                <c:pt idx="30000">
                  <c:v>-51.712500000000006</c:v>
                </c:pt>
                <c:pt idx="30001">
                  <c:v>-51.710500000000003</c:v>
                </c:pt>
                <c:pt idx="30002">
                  <c:v>-51.708500000000008</c:v>
                </c:pt>
                <c:pt idx="30003">
                  <c:v>-51.706500000000005</c:v>
                </c:pt>
                <c:pt idx="30004">
                  <c:v>-51.704500000000003</c:v>
                </c:pt>
                <c:pt idx="30005">
                  <c:v>-51.702500000000008</c:v>
                </c:pt>
                <c:pt idx="30006">
                  <c:v>-51.700500000000005</c:v>
                </c:pt>
                <c:pt idx="30007">
                  <c:v>-51.698500000000003</c:v>
                </c:pt>
                <c:pt idx="30008">
                  <c:v>-51.696500000000007</c:v>
                </c:pt>
                <c:pt idx="30009">
                  <c:v>-51.694500000000005</c:v>
                </c:pt>
                <c:pt idx="30010">
                  <c:v>-51.692500000000003</c:v>
                </c:pt>
                <c:pt idx="30011">
                  <c:v>-51.690500000000007</c:v>
                </c:pt>
                <c:pt idx="30012">
                  <c:v>-51.688500000000005</c:v>
                </c:pt>
                <c:pt idx="30013">
                  <c:v>-51.686500000000002</c:v>
                </c:pt>
                <c:pt idx="30014">
                  <c:v>-51.684500000000007</c:v>
                </c:pt>
                <c:pt idx="30015">
                  <c:v>-51.682500000000005</c:v>
                </c:pt>
                <c:pt idx="30016">
                  <c:v>-51.680500000000009</c:v>
                </c:pt>
                <c:pt idx="30017">
                  <c:v>-51.678500000000007</c:v>
                </c:pt>
                <c:pt idx="30018">
                  <c:v>-51.676500000000004</c:v>
                </c:pt>
                <c:pt idx="30019">
                  <c:v>-51.674500000000009</c:v>
                </c:pt>
                <c:pt idx="30020">
                  <c:v>-51.672500000000007</c:v>
                </c:pt>
                <c:pt idx="30021">
                  <c:v>-51.670500000000004</c:v>
                </c:pt>
                <c:pt idx="30022">
                  <c:v>-51.668500000000009</c:v>
                </c:pt>
                <c:pt idx="30023">
                  <c:v>-51.666500000000006</c:v>
                </c:pt>
                <c:pt idx="30024">
                  <c:v>-51.664500000000004</c:v>
                </c:pt>
                <c:pt idx="30025">
                  <c:v>-51.662500000000009</c:v>
                </c:pt>
                <c:pt idx="30026">
                  <c:v>-51.660500000000006</c:v>
                </c:pt>
                <c:pt idx="30027">
                  <c:v>-51.658500000000004</c:v>
                </c:pt>
                <c:pt idx="30028">
                  <c:v>-51.656500000000008</c:v>
                </c:pt>
                <c:pt idx="30029">
                  <c:v>-51.654500000000006</c:v>
                </c:pt>
                <c:pt idx="30030">
                  <c:v>-51.652500000000003</c:v>
                </c:pt>
                <c:pt idx="30031">
                  <c:v>-51.650500000000008</c:v>
                </c:pt>
                <c:pt idx="30032">
                  <c:v>-51.648500000000006</c:v>
                </c:pt>
                <c:pt idx="30033">
                  <c:v>-51.646500000000003</c:v>
                </c:pt>
                <c:pt idx="30034">
                  <c:v>-51.644500000000008</c:v>
                </c:pt>
                <c:pt idx="30035">
                  <c:v>-51.642500000000005</c:v>
                </c:pt>
                <c:pt idx="30036">
                  <c:v>-51.640500000000003</c:v>
                </c:pt>
                <c:pt idx="30037">
                  <c:v>-51.638500000000008</c:v>
                </c:pt>
                <c:pt idx="30038">
                  <c:v>-51.636500000000005</c:v>
                </c:pt>
                <c:pt idx="30039">
                  <c:v>-51.634500000000003</c:v>
                </c:pt>
                <c:pt idx="30040">
                  <c:v>-51.632500000000007</c:v>
                </c:pt>
                <c:pt idx="30041">
                  <c:v>-51.630500000000005</c:v>
                </c:pt>
                <c:pt idx="30042">
                  <c:v>-51.628500000000003</c:v>
                </c:pt>
                <c:pt idx="30043">
                  <c:v>-51.626500000000007</c:v>
                </c:pt>
                <c:pt idx="30044">
                  <c:v>-51.624500000000005</c:v>
                </c:pt>
                <c:pt idx="30045">
                  <c:v>-51.622500000000002</c:v>
                </c:pt>
                <c:pt idx="30046">
                  <c:v>-51.620500000000007</c:v>
                </c:pt>
                <c:pt idx="30047">
                  <c:v>-51.618500000000004</c:v>
                </c:pt>
                <c:pt idx="30048">
                  <c:v>-51.616500000000009</c:v>
                </c:pt>
                <c:pt idx="30049">
                  <c:v>-51.614500000000007</c:v>
                </c:pt>
                <c:pt idx="30050">
                  <c:v>-51.612500000000004</c:v>
                </c:pt>
                <c:pt idx="30051">
                  <c:v>-51.610500000000009</c:v>
                </c:pt>
                <c:pt idx="30052">
                  <c:v>-51.608500000000006</c:v>
                </c:pt>
                <c:pt idx="30053">
                  <c:v>-51.606500000000004</c:v>
                </c:pt>
                <c:pt idx="30054">
                  <c:v>-51.604500000000009</c:v>
                </c:pt>
                <c:pt idx="30055">
                  <c:v>-51.602500000000006</c:v>
                </c:pt>
                <c:pt idx="30056">
                  <c:v>-51.600500000000004</c:v>
                </c:pt>
                <c:pt idx="30057">
                  <c:v>-51.598500000000008</c:v>
                </c:pt>
                <c:pt idx="30058">
                  <c:v>-51.596500000000006</c:v>
                </c:pt>
                <c:pt idx="30059">
                  <c:v>-51.594500000000004</c:v>
                </c:pt>
                <c:pt idx="30060">
                  <c:v>-51.592500000000008</c:v>
                </c:pt>
                <c:pt idx="30061">
                  <c:v>-51.590500000000006</c:v>
                </c:pt>
                <c:pt idx="30062">
                  <c:v>-51.588500000000003</c:v>
                </c:pt>
                <c:pt idx="30063">
                  <c:v>-51.586500000000008</c:v>
                </c:pt>
                <c:pt idx="30064">
                  <c:v>-51.584500000000006</c:v>
                </c:pt>
                <c:pt idx="30065">
                  <c:v>-51.582500000000003</c:v>
                </c:pt>
                <c:pt idx="30066">
                  <c:v>-51.580500000000008</c:v>
                </c:pt>
                <c:pt idx="30067">
                  <c:v>-51.578500000000005</c:v>
                </c:pt>
                <c:pt idx="30068">
                  <c:v>-51.576500000000003</c:v>
                </c:pt>
                <c:pt idx="30069">
                  <c:v>-51.574500000000008</c:v>
                </c:pt>
                <c:pt idx="30070">
                  <c:v>-51.572500000000005</c:v>
                </c:pt>
                <c:pt idx="30071">
                  <c:v>-51.570500000000003</c:v>
                </c:pt>
                <c:pt idx="30072">
                  <c:v>-51.568500000000007</c:v>
                </c:pt>
                <c:pt idx="30073">
                  <c:v>-51.566500000000005</c:v>
                </c:pt>
                <c:pt idx="30074">
                  <c:v>-51.564500000000002</c:v>
                </c:pt>
                <c:pt idx="30075">
                  <c:v>-51.562500000000007</c:v>
                </c:pt>
                <c:pt idx="30076">
                  <c:v>-51.560500000000005</c:v>
                </c:pt>
                <c:pt idx="30077">
                  <c:v>-51.558500000000002</c:v>
                </c:pt>
                <c:pt idx="30078">
                  <c:v>-51.556500000000007</c:v>
                </c:pt>
                <c:pt idx="30079">
                  <c:v>-51.554500000000004</c:v>
                </c:pt>
                <c:pt idx="30080">
                  <c:v>-51.552500000000009</c:v>
                </c:pt>
                <c:pt idx="30081">
                  <c:v>-51.550500000000007</c:v>
                </c:pt>
                <c:pt idx="30082">
                  <c:v>-51.548500000000004</c:v>
                </c:pt>
                <c:pt idx="30083">
                  <c:v>-51.546500000000009</c:v>
                </c:pt>
                <c:pt idx="30084">
                  <c:v>-51.544500000000006</c:v>
                </c:pt>
                <c:pt idx="30085">
                  <c:v>-51.542500000000004</c:v>
                </c:pt>
                <c:pt idx="30086">
                  <c:v>-51.540500000000009</c:v>
                </c:pt>
                <c:pt idx="30087">
                  <c:v>-51.538500000000006</c:v>
                </c:pt>
                <c:pt idx="30088">
                  <c:v>-51.536500000000004</c:v>
                </c:pt>
                <c:pt idx="30089">
                  <c:v>-51.534500000000008</c:v>
                </c:pt>
                <c:pt idx="30090">
                  <c:v>-51.532500000000006</c:v>
                </c:pt>
                <c:pt idx="30091">
                  <c:v>-51.530500000000004</c:v>
                </c:pt>
                <c:pt idx="30092">
                  <c:v>-51.528500000000008</c:v>
                </c:pt>
                <c:pt idx="30093">
                  <c:v>-51.526500000000006</c:v>
                </c:pt>
                <c:pt idx="30094">
                  <c:v>-51.524500000000003</c:v>
                </c:pt>
                <c:pt idx="30095">
                  <c:v>-51.522500000000008</c:v>
                </c:pt>
                <c:pt idx="30096">
                  <c:v>-51.520500000000006</c:v>
                </c:pt>
                <c:pt idx="30097">
                  <c:v>-51.518500000000003</c:v>
                </c:pt>
                <c:pt idx="30098">
                  <c:v>-51.516500000000008</c:v>
                </c:pt>
                <c:pt idx="30099">
                  <c:v>-51.514500000000005</c:v>
                </c:pt>
                <c:pt idx="30100">
                  <c:v>-51.512500000000003</c:v>
                </c:pt>
                <c:pt idx="30101">
                  <c:v>-51.510500000000008</c:v>
                </c:pt>
                <c:pt idx="30102">
                  <c:v>-51.508500000000005</c:v>
                </c:pt>
                <c:pt idx="30103">
                  <c:v>-51.506500000000003</c:v>
                </c:pt>
                <c:pt idx="30104">
                  <c:v>-51.504500000000007</c:v>
                </c:pt>
                <c:pt idx="30105">
                  <c:v>-51.502500000000005</c:v>
                </c:pt>
                <c:pt idx="30106">
                  <c:v>-51.500500000000002</c:v>
                </c:pt>
                <c:pt idx="30107">
                  <c:v>-51.498500000000007</c:v>
                </c:pt>
                <c:pt idx="30108">
                  <c:v>-51.496500000000005</c:v>
                </c:pt>
                <c:pt idx="30109">
                  <c:v>-51.494500000000002</c:v>
                </c:pt>
                <c:pt idx="30110">
                  <c:v>-51.492500000000007</c:v>
                </c:pt>
                <c:pt idx="30111">
                  <c:v>-51.490500000000004</c:v>
                </c:pt>
                <c:pt idx="30112">
                  <c:v>-51.488500000000009</c:v>
                </c:pt>
                <c:pt idx="30113">
                  <c:v>-51.486500000000007</c:v>
                </c:pt>
                <c:pt idx="30114">
                  <c:v>-51.484500000000004</c:v>
                </c:pt>
                <c:pt idx="30115">
                  <c:v>-51.482500000000009</c:v>
                </c:pt>
                <c:pt idx="30116">
                  <c:v>-51.480500000000006</c:v>
                </c:pt>
                <c:pt idx="30117">
                  <c:v>-51.478500000000004</c:v>
                </c:pt>
                <c:pt idx="30118">
                  <c:v>-51.476500000000009</c:v>
                </c:pt>
                <c:pt idx="30119">
                  <c:v>-51.474500000000006</c:v>
                </c:pt>
                <c:pt idx="30120">
                  <c:v>-51.472500000000004</c:v>
                </c:pt>
                <c:pt idx="30121">
                  <c:v>-51.470500000000008</c:v>
                </c:pt>
                <c:pt idx="30122">
                  <c:v>-51.468500000000006</c:v>
                </c:pt>
                <c:pt idx="30123">
                  <c:v>-51.466500000000003</c:v>
                </c:pt>
                <c:pt idx="30124">
                  <c:v>-51.464500000000008</c:v>
                </c:pt>
                <c:pt idx="30125">
                  <c:v>-51.462500000000006</c:v>
                </c:pt>
                <c:pt idx="30126">
                  <c:v>-51.460500000000003</c:v>
                </c:pt>
                <c:pt idx="30127">
                  <c:v>-51.458500000000008</c:v>
                </c:pt>
                <c:pt idx="30128">
                  <c:v>-51.456500000000005</c:v>
                </c:pt>
                <c:pt idx="30129">
                  <c:v>-51.454500000000003</c:v>
                </c:pt>
                <c:pt idx="30130">
                  <c:v>-51.452500000000008</c:v>
                </c:pt>
                <c:pt idx="30131">
                  <c:v>-51.450500000000005</c:v>
                </c:pt>
                <c:pt idx="30132">
                  <c:v>-51.448500000000003</c:v>
                </c:pt>
                <c:pt idx="30133">
                  <c:v>-51.446500000000007</c:v>
                </c:pt>
                <c:pt idx="30134">
                  <c:v>-51.444500000000005</c:v>
                </c:pt>
                <c:pt idx="30135">
                  <c:v>-51.442500000000003</c:v>
                </c:pt>
                <c:pt idx="30136">
                  <c:v>-51.440500000000007</c:v>
                </c:pt>
                <c:pt idx="30137">
                  <c:v>-51.438500000000005</c:v>
                </c:pt>
                <c:pt idx="30138">
                  <c:v>-51.436500000000002</c:v>
                </c:pt>
                <c:pt idx="30139">
                  <c:v>-51.434500000000007</c:v>
                </c:pt>
                <c:pt idx="30140">
                  <c:v>-51.432500000000005</c:v>
                </c:pt>
                <c:pt idx="30141">
                  <c:v>-51.430500000000009</c:v>
                </c:pt>
                <c:pt idx="30142">
                  <c:v>-51.428500000000007</c:v>
                </c:pt>
                <c:pt idx="30143">
                  <c:v>-51.426500000000004</c:v>
                </c:pt>
                <c:pt idx="30144">
                  <c:v>-51.424500000000009</c:v>
                </c:pt>
                <c:pt idx="30145">
                  <c:v>-51.422500000000007</c:v>
                </c:pt>
                <c:pt idx="30146">
                  <c:v>-51.420500000000004</c:v>
                </c:pt>
                <c:pt idx="30147">
                  <c:v>-51.418500000000009</c:v>
                </c:pt>
                <c:pt idx="30148">
                  <c:v>-51.416500000000006</c:v>
                </c:pt>
                <c:pt idx="30149">
                  <c:v>-51.414500000000004</c:v>
                </c:pt>
                <c:pt idx="30150">
                  <c:v>-51.412500000000009</c:v>
                </c:pt>
                <c:pt idx="30151">
                  <c:v>-51.410500000000006</c:v>
                </c:pt>
                <c:pt idx="30152">
                  <c:v>-51.408500000000004</c:v>
                </c:pt>
                <c:pt idx="30153">
                  <c:v>-51.406500000000008</c:v>
                </c:pt>
                <c:pt idx="30154">
                  <c:v>-51.404500000000006</c:v>
                </c:pt>
                <c:pt idx="30155">
                  <c:v>-51.402500000000003</c:v>
                </c:pt>
                <c:pt idx="30156">
                  <c:v>-51.400500000000008</c:v>
                </c:pt>
                <c:pt idx="30157">
                  <c:v>-51.398500000000006</c:v>
                </c:pt>
                <c:pt idx="30158">
                  <c:v>-51.396500000000003</c:v>
                </c:pt>
                <c:pt idx="30159">
                  <c:v>-51.394500000000008</c:v>
                </c:pt>
                <c:pt idx="30160">
                  <c:v>-51.392500000000005</c:v>
                </c:pt>
                <c:pt idx="30161">
                  <c:v>-51.390500000000003</c:v>
                </c:pt>
                <c:pt idx="30162">
                  <c:v>-51.388500000000008</c:v>
                </c:pt>
                <c:pt idx="30163">
                  <c:v>-51.386500000000005</c:v>
                </c:pt>
                <c:pt idx="30164">
                  <c:v>-51.384500000000003</c:v>
                </c:pt>
                <c:pt idx="30165">
                  <c:v>-51.382500000000007</c:v>
                </c:pt>
                <c:pt idx="30166">
                  <c:v>-51.380500000000005</c:v>
                </c:pt>
                <c:pt idx="30167">
                  <c:v>-51.378500000000003</c:v>
                </c:pt>
                <c:pt idx="30168">
                  <c:v>-51.376500000000007</c:v>
                </c:pt>
                <c:pt idx="30169">
                  <c:v>-51.374500000000005</c:v>
                </c:pt>
                <c:pt idx="30170">
                  <c:v>-51.372500000000002</c:v>
                </c:pt>
                <c:pt idx="30171">
                  <c:v>-51.370500000000007</c:v>
                </c:pt>
                <c:pt idx="30172">
                  <c:v>-51.368500000000004</c:v>
                </c:pt>
                <c:pt idx="30173">
                  <c:v>-51.366500000000009</c:v>
                </c:pt>
                <c:pt idx="30174">
                  <c:v>-51.364500000000007</c:v>
                </c:pt>
                <c:pt idx="30175">
                  <c:v>-51.362500000000004</c:v>
                </c:pt>
                <c:pt idx="30176">
                  <c:v>-51.360500000000009</c:v>
                </c:pt>
                <c:pt idx="30177">
                  <c:v>-51.358500000000006</c:v>
                </c:pt>
                <c:pt idx="30178">
                  <c:v>-51.356500000000004</c:v>
                </c:pt>
                <c:pt idx="30179">
                  <c:v>-51.354500000000009</c:v>
                </c:pt>
                <c:pt idx="30180">
                  <c:v>-51.352500000000006</c:v>
                </c:pt>
                <c:pt idx="30181">
                  <c:v>-51.350500000000004</c:v>
                </c:pt>
                <c:pt idx="30182">
                  <c:v>-51.348500000000008</c:v>
                </c:pt>
                <c:pt idx="30183">
                  <c:v>-51.346500000000006</c:v>
                </c:pt>
                <c:pt idx="30184">
                  <c:v>-51.344500000000004</c:v>
                </c:pt>
                <c:pt idx="30185">
                  <c:v>-51.342500000000008</c:v>
                </c:pt>
                <c:pt idx="30186">
                  <c:v>-51.340500000000006</c:v>
                </c:pt>
                <c:pt idx="30187">
                  <c:v>-51.338500000000003</c:v>
                </c:pt>
                <c:pt idx="30188">
                  <c:v>-51.336500000000008</c:v>
                </c:pt>
                <c:pt idx="30189">
                  <c:v>-51.334500000000006</c:v>
                </c:pt>
                <c:pt idx="30190">
                  <c:v>-51.332500000000003</c:v>
                </c:pt>
                <c:pt idx="30191">
                  <c:v>-51.330500000000008</c:v>
                </c:pt>
                <c:pt idx="30192">
                  <c:v>-51.328500000000005</c:v>
                </c:pt>
                <c:pt idx="30193">
                  <c:v>-51.326500000000003</c:v>
                </c:pt>
                <c:pt idx="30194">
                  <c:v>-51.324500000000008</c:v>
                </c:pt>
                <c:pt idx="30195">
                  <c:v>-51.322500000000005</c:v>
                </c:pt>
                <c:pt idx="30196">
                  <c:v>-51.320500000000003</c:v>
                </c:pt>
                <c:pt idx="30197">
                  <c:v>-51.318500000000007</c:v>
                </c:pt>
                <c:pt idx="30198">
                  <c:v>-51.316500000000005</c:v>
                </c:pt>
                <c:pt idx="30199">
                  <c:v>-51.314500000000002</c:v>
                </c:pt>
                <c:pt idx="30200">
                  <c:v>-51.312500000000007</c:v>
                </c:pt>
                <c:pt idx="30201">
                  <c:v>-51.310500000000005</c:v>
                </c:pt>
                <c:pt idx="30202">
                  <c:v>-51.308500000000002</c:v>
                </c:pt>
                <c:pt idx="30203">
                  <c:v>-51.306500000000007</c:v>
                </c:pt>
                <c:pt idx="30204">
                  <c:v>-51.304500000000004</c:v>
                </c:pt>
                <c:pt idx="30205">
                  <c:v>-51.302500000000009</c:v>
                </c:pt>
                <c:pt idx="30206">
                  <c:v>-51.300500000000007</c:v>
                </c:pt>
                <c:pt idx="30207">
                  <c:v>-51.298500000000004</c:v>
                </c:pt>
                <c:pt idx="30208">
                  <c:v>-51.296500000000009</c:v>
                </c:pt>
                <c:pt idx="30209">
                  <c:v>-51.294500000000006</c:v>
                </c:pt>
                <c:pt idx="30210">
                  <c:v>-51.292500000000004</c:v>
                </c:pt>
                <c:pt idx="30211">
                  <c:v>-51.290500000000009</c:v>
                </c:pt>
                <c:pt idx="30212">
                  <c:v>-51.288500000000006</c:v>
                </c:pt>
                <c:pt idx="30213">
                  <c:v>-51.286500000000004</c:v>
                </c:pt>
                <c:pt idx="30214">
                  <c:v>-51.284500000000008</c:v>
                </c:pt>
                <c:pt idx="30215">
                  <c:v>-51.282500000000006</c:v>
                </c:pt>
                <c:pt idx="30216">
                  <c:v>-51.280500000000004</c:v>
                </c:pt>
                <c:pt idx="30217">
                  <c:v>-51.278500000000008</c:v>
                </c:pt>
                <c:pt idx="30218">
                  <c:v>-51.276500000000006</c:v>
                </c:pt>
                <c:pt idx="30219">
                  <c:v>-51.274500000000003</c:v>
                </c:pt>
                <c:pt idx="30220">
                  <c:v>-51.272500000000008</c:v>
                </c:pt>
                <c:pt idx="30221">
                  <c:v>-51.270500000000006</c:v>
                </c:pt>
                <c:pt idx="30222">
                  <c:v>-51.268500000000003</c:v>
                </c:pt>
                <c:pt idx="30223">
                  <c:v>-51.266500000000008</c:v>
                </c:pt>
                <c:pt idx="30224">
                  <c:v>-51.264500000000005</c:v>
                </c:pt>
                <c:pt idx="30225">
                  <c:v>-51.262500000000003</c:v>
                </c:pt>
                <c:pt idx="30226">
                  <c:v>-51.260500000000008</c:v>
                </c:pt>
                <c:pt idx="30227">
                  <c:v>-51.258500000000005</c:v>
                </c:pt>
                <c:pt idx="30228">
                  <c:v>-51.256500000000003</c:v>
                </c:pt>
                <c:pt idx="30229">
                  <c:v>-51.254500000000007</c:v>
                </c:pt>
                <c:pt idx="30230">
                  <c:v>-51.252500000000005</c:v>
                </c:pt>
                <c:pt idx="30231">
                  <c:v>-51.250500000000002</c:v>
                </c:pt>
                <c:pt idx="30232">
                  <c:v>-51.248500000000007</c:v>
                </c:pt>
                <c:pt idx="30233">
                  <c:v>-51.246500000000005</c:v>
                </c:pt>
                <c:pt idx="30234">
                  <c:v>-51.244500000000002</c:v>
                </c:pt>
                <c:pt idx="30235">
                  <c:v>-51.242500000000007</c:v>
                </c:pt>
                <c:pt idx="30236">
                  <c:v>-51.240500000000004</c:v>
                </c:pt>
                <c:pt idx="30237">
                  <c:v>-51.238500000000009</c:v>
                </c:pt>
                <c:pt idx="30238">
                  <c:v>-51.236500000000007</c:v>
                </c:pt>
                <c:pt idx="30239">
                  <c:v>-51.234500000000004</c:v>
                </c:pt>
                <c:pt idx="30240">
                  <c:v>-51.232500000000009</c:v>
                </c:pt>
                <c:pt idx="30241">
                  <c:v>-51.230500000000006</c:v>
                </c:pt>
                <c:pt idx="30242">
                  <c:v>-51.228500000000004</c:v>
                </c:pt>
                <c:pt idx="30243">
                  <c:v>-51.226500000000009</c:v>
                </c:pt>
                <c:pt idx="30244">
                  <c:v>-51.224500000000006</c:v>
                </c:pt>
                <c:pt idx="30245">
                  <c:v>-51.222500000000004</c:v>
                </c:pt>
                <c:pt idx="30246">
                  <c:v>-51.220500000000008</c:v>
                </c:pt>
                <c:pt idx="30247">
                  <c:v>-51.218500000000006</c:v>
                </c:pt>
                <c:pt idx="30248">
                  <c:v>-51.216500000000003</c:v>
                </c:pt>
                <c:pt idx="30249">
                  <c:v>-51.214500000000008</c:v>
                </c:pt>
                <c:pt idx="30250">
                  <c:v>-51.212500000000006</c:v>
                </c:pt>
                <c:pt idx="30251">
                  <c:v>-51.210500000000003</c:v>
                </c:pt>
                <c:pt idx="30252">
                  <c:v>-51.208500000000008</c:v>
                </c:pt>
                <c:pt idx="30253">
                  <c:v>-51.206500000000005</c:v>
                </c:pt>
                <c:pt idx="30254">
                  <c:v>-51.204500000000003</c:v>
                </c:pt>
                <c:pt idx="30255">
                  <c:v>-51.202500000000008</c:v>
                </c:pt>
                <c:pt idx="30256">
                  <c:v>-51.200500000000005</c:v>
                </c:pt>
                <c:pt idx="30257">
                  <c:v>-51.198500000000003</c:v>
                </c:pt>
                <c:pt idx="30258">
                  <c:v>-51.196500000000007</c:v>
                </c:pt>
                <c:pt idx="30259">
                  <c:v>-51.194500000000005</c:v>
                </c:pt>
                <c:pt idx="30260">
                  <c:v>-51.192500000000003</c:v>
                </c:pt>
                <c:pt idx="30261">
                  <c:v>-51.190500000000007</c:v>
                </c:pt>
                <c:pt idx="30262">
                  <c:v>-51.188500000000005</c:v>
                </c:pt>
                <c:pt idx="30263">
                  <c:v>-51.186500000000002</c:v>
                </c:pt>
                <c:pt idx="30264">
                  <c:v>-51.184500000000007</c:v>
                </c:pt>
                <c:pt idx="30265">
                  <c:v>-51.182500000000005</c:v>
                </c:pt>
                <c:pt idx="30266">
                  <c:v>-51.180500000000009</c:v>
                </c:pt>
                <c:pt idx="30267">
                  <c:v>-51.178500000000007</c:v>
                </c:pt>
                <c:pt idx="30268">
                  <c:v>-51.176500000000004</c:v>
                </c:pt>
                <c:pt idx="30269">
                  <c:v>-51.174500000000009</c:v>
                </c:pt>
                <c:pt idx="30270">
                  <c:v>-51.172500000000007</c:v>
                </c:pt>
                <c:pt idx="30271">
                  <c:v>-51.170500000000004</c:v>
                </c:pt>
                <c:pt idx="30272">
                  <c:v>-51.168500000000009</c:v>
                </c:pt>
                <c:pt idx="30273">
                  <c:v>-51.166500000000006</c:v>
                </c:pt>
                <c:pt idx="30274">
                  <c:v>-51.164500000000004</c:v>
                </c:pt>
                <c:pt idx="30275">
                  <c:v>-51.162500000000009</c:v>
                </c:pt>
                <c:pt idx="30276">
                  <c:v>-51.160500000000006</c:v>
                </c:pt>
                <c:pt idx="30277">
                  <c:v>-51.158500000000004</c:v>
                </c:pt>
                <c:pt idx="30278">
                  <c:v>-51.156500000000008</c:v>
                </c:pt>
                <c:pt idx="30279">
                  <c:v>-51.154500000000006</c:v>
                </c:pt>
                <c:pt idx="30280">
                  <c:v>-51.152500000000003</c:v>
                </c:pt>
                <c:pt idx="30281">
                  <c:v>-51.150500000000008</c:v>
                </c:pt>
                <c:pt idx="30282">
                  <c:v>-51.148500000000006</c:v>
                </c:pt>
                <c:pt idx="30283">
                  <c:v>-51.146500000000003</c:v>
                </c:pt>
                <c:pt idx="30284">
                  <c:v>-51.144500000000008</c:v>
                </c:pt>
                <c:pt idx="30285">
                  <c:v>-51.142500000000005</c:v>
                </c:pt>
                <c:pt idx="30286">
                  <c:v>-51.140500000000003</c:v>
                </c:pt>
                <c:pt idx="30287">
                  <c:v>-51.138500000000008</c:v>
                </c:pt>
                <c:pt idx="30288">
                  <c:v>-51.136500000000005</c:v>
                </c:pt>
                <c:pt idx="30289">
                  <c:v>-51.134500000000003</c:v>
                </c:pt>
                <c:pt idx="30290">
                  <c:v>-51.132500000000007</c:v>
                </c:pt>
                <c:pt idx="30291">
                  <c:v>-51.130500000000005</c:v>
                </c:pt>
                <c:pt idx="30292">
                  <c:v>-51.128500000000003</c:v>
                </c:pt>
                <c:pt idx="30293">
                  <c:v>-51.126500000000007</c:v>
                </c:pt>
                <c:pt idx="30294">
                  <c:v>-51.124500000000005</c:v>
                </c:pt>
                <c:pt idx="30295">
                  <c:v>-51.122500000000002</c:v>
                </c:pt>
                <c:pt idx="30296">
                  <c:v>-51.120500000000007</c:v>
                </c:pt>
                <c:pt idx="30297">
                  <c:v>-51.118500000000004</c:v>
                </c:pt>
                <c:pt idx="30298">
                  <c:v>-51.116500000000009</c:v>
                </c:pt>
                <c:pt idx="30299">
                  <c:v>-51.114500000000007</c:v>
                </c:pt>
                <c:pt idx="30300">
                  <c:v>-51.112500000000004</c:v>
                </c:pt>
                <c:pt idx="30301">
                  <c:v>-51.110500000000009</c:v>
                </c:pt>
                <c:pt idx="30302">
                  <c:v>-51.108500000000006</c:v>
                </c:pt>
                <c:pt idx="30303">
                  <c:v>-51.106500000000004</c:v>
                </c:pt>
                <c:pt idx="30304">
                  <c:v>-51.104500000000009</c:v>
                </c:pt>
                <c:pt idx="30305">
                  <c:v>-51.102500000000006</c:v>
                </c:pt>
                <c:pt idx="30306">
                  <c:v>-51.100500000000004</c:v>
                </c:pt>
                <c:pt idx="30307">
                  <c:v>-51.098500000000008</c:v>
                </c:pt>
                <c:pt idx="30308">
                  <c:v>-51.096500000000006</c:v>
                </c:pt>
                <c:pt idx="30309">
                  <c:v>-51.094500000000004</c:v>
                </c:pt>
                <c:pt idx="30310">
                  <c:v>-51.092500000000008</c:v>
                </c:pt>
                <c:pt idx="30311">
                  <c:v>-51.090500000000006</c:v>
                </c:pt>
                <c:pt idx="30312">
                  <c:v>-51.088500000000003</c:v>
                </c:pt>
                <c:pt idx="30313">
                  <c:v>-51.086500000000008</c:v>
                </c:pt>
                <c:pt idx="30314">
                  <c:v>-51.084500000000006</c:v>
                </c:pt>
                <c:pt idx="30315">
                  <c:v>-51.082500000000003</c:v>
                </c:pt>
                <c:pt idx="30316">
                  <c:v>-51.080500000000008</c:v>
                </c:pt>
                <c:pt idx="30317">
                  <c:v>-51.078500000000005</c:v>
                </c:pt>
                <c:pt idx="30318">
                  <c:v>-51.076500000000003</c:v>
                </c:pt>
                <c:pt idx="30319">
                  <c:v>-51.074500000000008</c:v>
                </c:pt>
                <c:pt idx="30320">
                  <c:v>-51.072500000000005</c:v>
                </c:pt>
                <c:pt idx="30321">
                  <c:v>-51.070500000000003</c:v>
                </c:pt>
                <c:pt idx="30322">
                  <c:v>-51.068500000000007</c:v>
                </c:pt>
                <c:pt idx="30323">
                  <c:v>-51.066500000000005</c:v>
                </c:pt>
                <c:pt idx="30324">
                  <c:v>-51.064500000000002</c:v>
                </c:pt>
                <c:pt idx="30325">
                  <c:v>-51.062500000000007</c:v>
                </c:pt>
                <c:pt idx="30326">
                  <c:v>-51.060500000000005</c:v>
                </c:pt>
                <c:pt idx="30327">
                  <c:v>-51.058500000000002</c:v>
                </c:pt>
                <c:pt idx="30328">
                  <c:v>-51.056500000000007</c:v>
                </c:pt>
                <c:pt idx="30329">
                  <c:v>-51.054500000000004</c:v>
                </c:pt>
                <c:pt idx="30330">
                  <c:v>-51.052500000000009</c:v>
                </c:pt>
                <c:pt idx="30331">
                  <c:v>-51.050500000000007</c:v>
                </c:pt>
                <c:pt idx="30332">
                  <c:v>-51.048500000000004</c:v>
                </c:pt>
                <c:pt idx="30333">
                  <c:v>-51.046500000000009</c:v>
                </c:pt>
                <c:pt idx="30334">
                  <c:v>-51.044500000000006</c:v>
                </c:pt>
                <c:pt idx="30335">
                  <c:v>-51.042500000000004</c:v>
                </c:pt>
                <c:pt idx="30336">
                  <c:v>-51.040500000000009</c:v>
                </c:pt>
                <c:pt idx="30337">
                  <c:v>-51.038500000000006</c:v>
                </c:pt>
                <c:pt idx="30338">
                  <c:v>-51.036500000000004</c:v>
                </c:pt>
                <c:pt idx="30339">
                  <c:v>-51.034500000000008</c:v>
                </c:pt>
                <c:pt idx="30340">
                  <c:v>-51.032500000000006</c:v>
                </c:pt>
                <c:pt idx="30341">
                  <c:v>-51.030500000000004</c:v>
                </c:pt>
                <c:pt idx="30342">
                  <c:v>-51.028500000000008</c:v>
                </c:pt>
                <c:pt idx="30343">
                  <c:v>-51.026500000000006</c:v>
                </c:pt>
                <c:pt idx="30344">
                  <c:v>-51.024500000000003</c:v>
                </c:pt>
                <c:pt idx="30345">
                  <c:v>-51.022500000000008</c:v>
                </c:pt>
                <c:pt idx="30346">
                  <c:v>-51.020500000000006</c:v>
                </c:pt>
                <c:pt idx="30347">
                  <c:v>-51.018500000000003</c:v>
                </c:pt>
                <c:pt idx="30348">
                  <c:v>-51.016500000000008</c:v>
                </c:pt>
                <c:pt idx="30349">
                  <c:v>-51.014500000000005</c:v>
                </c:pt>
                <c:pt idx="30350">
                  <c:v>-51.012500000000003</c:v>
                </c:pt>
                <c:pt idx="30351">
                  <c:v>-51.010500000000008</c:v>
                </c:pt>
                <c:pt idx="30352">
                  <c:v>-51.008500000000005</c:v>
                </c:pt>
                <c:pt idx="30353">
                  <c:v>-51.006500000000003</c:v>
                </c:pt>
                <c:pt idx="30354">
                  <c:v>-51.004500000000007</c:v>
                </c:pt>
                <c:pt idx="30355">
                  <c:v>-51.002500000000005</c:v>
                </c:pt>
                <c:pt idx="30356">
                  <c:v>-51.000500000000002</c:v>
                </c:pt>
                <c:pt idx="30357">
                  <c:v>-50.998500000000007</c:v>
                </c:pt>
                <c:pt idx="30358">
                  <c:v>-50.996500000000005</c:v>
                </c:pt>
                <c:pt idx="30359">
                  <c:v>-50.994500000000002</c:v>
                </c:pt>
                <c:pt idx="30360">
                  <c:v>-50.992500000000007</c:v>
                </c:pt>
                <c:pt idx="30361">
                  <c:v>-50.990500000000004</c:v>
                </c:pt>
                <c:pt idx="30362">
                  <c:v>-50.988500000000009</c:v>
                </c:pt>
                <c:pt idx="30363">
                  <c:v>-50.986500000000007</c:v>
                </c:pt>
                <c:pt idx="30364">
                  <c:v>-50.984500000000004</c:v>
                </c:pt>
                <c:pt idx="30365">
                  <c:v>-50.982500000000009</c:v>
                </c:pt>
                <c:pt idx="30366">
                  <c:v>-50.980500000000006</c:v>
                </c:pt>
                <c:pt idx="30367">
                  <c:v>-50.978500000000004</c:v>
                </c:pt>
                <c:pt idx="30368">
                  <c:v>-50.976500000000009</c:v>
                </c:pt>
                <c:pt idx="30369">
                  <c:v>-50.974500000000006</c:v>
                </c:pt>
                <c:pt idx="30370">
                  <c:v>-50.972500000000004</c:v>
                </c:pt>
                <c:pt idx="30371">
                  <c:v>-50.970500000000008</c:v>
                </c:pt>
                <c:pt idx="30372">
                  <c:v>-50.968500000000006</c:v>
                </c:pt>
                <c:pt idx="30373">
                  <c:v>-50.966500000000003</c:v>
                </c:pt>
                <c:pt idx="30374">
                  <c:v>-50.964500000000008</c:v>
                </c:pt>
                <c:pt idx="30375">
                  <c:v>-50.962500000000006</c:v>
                </c:pt>
                <c:pt idx="30376">
                  <c:v>-50.960500000000003</c:v>
                </c:pt>
                <c:pt idx="30377">
                  <c:v>-50.958500000000008</c:v>
                </c:pt>
                <c:pt idx="30378">
                  <c:v>-50.956500000000005</c:v>
                </c:pt>
                <c:pt idx="30379">
                  <c:v>-50.954500000000003</c:v>
                </c:pt>
                <c:pt idx="30380">
                  <c:v>-50.952500000000008</c:v>
                </c:pt>
                <c:pt idx="30381">
                  <c:v>-50.950500000000005</c:v>
                </c:pt>
                <c:pt idx="30382">
                  <c:v>-50.948500000000003</c:v>
                </c:pt>
                <c:pt idx="30383">
                  <c:v>-50.946500000000007</c:v>
                </c:pt>
                <c:pt idx="30384">
                  <c:v>-50.944500000000005</c:v>
                </c:pt>
                <c:pt idx="30385">
                  <c:v>-50.942500000000003</c:v>
                </c:pt>
                <c:pt idx="30386">
                  <c:v>-50.940500000000007</c:v>
                </c:pt>
                <c:pt idx="30387">
                  <c:v>-50.938500000000005</c:v>
                </c:pt>
                <c:pt idx="30388">
                  <c:v>-50.936500000000002</c:v>
                </c:pt>
                <c:pt idx="30389">
                  <c:v>-50.934500000000007</c:v>
                </c:pt>
                <c:pt idx="30390">
                  <c:v>-50.932500000000005</c:v>
                </c:pt>
                <c:pt idx="30391">
                  <c:v>-50.930500000000009</c:v>
                </c:pt>
                <c:pt idx="30392">
                  <c:v>-50.928500000000007</c:v>
                </c:pt>
                <c:pt idx="30393">
                  <c:v>-50.926500000000004</c:v>
                </c:pt>
                <c:pt idx="30394">
                  <c:v>-50.924500000000009</c:v>
                </c:pt>
                <c:pt idx="30395">
                  <c:v>-50.922500000000007</c:v>
                </c:pt>
                <c:pt idx="30396">
                  <c:v>-50.920500000000004</c:v>
                </c:pt>
                <c:pt idx="30397">
                  <c:v>-50.918500000000009</c:v>
                </c:pt>
                <c:pt idx="30398">
                  <c:v>-50.916500000000006</c:v>
                </c:pt>
                <c:pt idx="30399">
                  <c:v>-50.914500000000004</c:v>
                </c:pt>
                <c:pt idx="30400">
                  <c:v>-50.912500000000009</c:v>
                </c:pt>
                <c:pt idx="30401">
                  <c:v>-50.910500000000006</c:v>
                </c:pt>
                <c:pt idx="30402">
                  <c:v>-50.908500000000004</c:v>
                </c:pt>
                <c:pt idx="30403">
                  <c:v>-50.906500000000008</c:v>
                </c:pt>
                <c:pt idx="30404">
                  <c:v>-50.904500000000006</c:v>
                </c:pt>
                <c:pt idx="30405">
                  <c:v>-50.902500000000003</c:v>
                </c:pt>
                <c:pt idx="30406">
                  <c:v>-50.900500000000008</c:v>
                </c:pt>
                <c:pt idx="30407">
                  <c:v>-50.898500000000006</c:v>
                </c:pt>
                <c:pt idx="30408">
                  <c:v>-50.896500000000003</c:v>
                </c:pt>
                <c:pt idx="30409">
                  <c:v>-50.894500000000008</c:v>
                </c:pt>
                <c:pt idx="30410">
                  <c:v>-50.892500000000005</c:v>
                </c:pt>
                <c:pt idx="30411">
                  <c:v>-50.890500000000003</c:v>
                </c:pt>
                <c:pt idx="30412">
                  <c:v>-50.888500000000008</c:v>
                </c:pt>
                <c:pt idx="30413">
                  <c:v>-50.886500000000005</c:v>
                </c:pt>
                <c:pt idx="30414">
                  <c:v>-50.884500000000003</c:v>
                </c:pt>
                <c:pt idx="30415">
                  <c:v>-50.882500000000007</c:v>
                </c:pt>
                <c:pt idx="30416">
                  <c:v>-50.880500000000005</c:v>
                </c:pt>
                <c:pt idx="30417">
                  <c:v>-50.878500000000003</c:v>
                </c:pt>
                <c:pt idx="30418">
                  <c:v>-50.876500000000007</c:v>
                </c:pt>
                <c:pt idx="30419">
                  <c:v>-50.874500000000005</c:v>
                </c:pt>
                <c:pt idx="30420">
                  <c:v>-50.872500000000002</c:v>
                </c:pt>
                <c:pt idx="30421">
                  <c:v>-50.870500000000007</c:v>
                </c:pt>
                <c:pt idx="30422">
                  <c:v>-50.868500000000004</c:v>
                </c:pt>
                <c:pt idx="30423">
                  <c:v>-50.866500000000009</c:v>
                </c:pt>
                <c:pt idx="30424">
                  <c:v>-50.864500000000007</c:v>
                </c:pt>
                <c:pt idx="30425">
                  <c:v>-50.862500000000004</c:v>
                </c:pt>
                <c:pt idx="30426">
                  <c:v>-50.860500000000009</c:v>
                </c:pt>
                <c:pt idx="30427">
                  <c:v>-50.858500000000006</c:v>
                </c:pt>
                <c:pt idx="30428">
                  <c:v>-50.856500000000004</c:v>
                </c:pt>
                <c:pt idx="30429">
                  <c:v>-50.854500000000009</c:v>
                </c:pt>
                <c:pt idx="30430">
                  <c:v>-50.852500000000006</c:v>
                </c:pt>
                <c:pt idx="30431">
                  <c:v>-50.850500000000004</c:v>
                </c:pt>
                <c:pt idx="30432">
                  <c:v>-50.848500000000008</c:v>
                </c:pt>
                <c:pt idx="30433">
                  <c:v>-50.846500000000006</c:v>
                </c:pt>
                <c:pt idx="30434">
                  <c:v>-50.844500000000004</c:v>
                </c:pt>
                <c:pt idx="30435">
                  <c:v>-50.842500000000008</c:v>
                </c:pt>
                <c:pt idx="30436">
                  <c:v>-50.840500000000006</c:v>
                </c:pt>
                <c:pt idx="30437">
                  <c:v>-50.838500000000003</c:v>
                </c:pt>
                <c:pt idx="30438">
                  <c:v>-50.836500000000008</c:v>
                </c:pt>
                <c:pt idx="30439">
                  <c:v>-50.834500000000006</c:v>
                </c:pt>
                <c:pt idx="30440">
                  <c:v>-50.832500000000003</c:v>
                </c:pt>
                <c:pt idx="30441">
                  <c:v>-50.830500000000008</c:v>
                </c:pt>
                <c:pt idx="30442">
                  <c:v>-50.828500000000005</c:v>
                </c:pt>
                <c:pt idx="30443">
                  <c:v>-50.826500000000003</c:v>
                </c:pt>
                <c:pt idx="30444">
                  <c:v>-50.824500000000008</c:v>
                </c:pt>
                <c:pt idx="30445">
                  <c:v>-50.822500000000005</c:v>
                </c:pt>
                <c:pt idx="30446">
                  <c:v>-50.820500000000003</c:v>
                </c:pt>
                <c:pt idx="30447">
                  <c:v>-50.818500000000007</c:v>
                </c:pt>
                <c:pt idx="30448">
                  <c:v>-50.816500000000005</c:v>
                </c:pt>
                <c:pt idx="30449">
                  <c:v>-50.814500000000002</c:v>
                </c:pt>
                <c:pt idx="30450">
                  <c:v>-50.812500000000007</c:v>
                </c:pt>
                <c:pt idx="30451">
                  <c:v>-50.810500000000005</c:v>
                </c:pt>
                <c:pt idx="30452">
                  <c:v>-50.808500000000002</c:v>
                </c:pt>
                <c:pt idx="30453">
                  <c:v>-50.806500000000007</c:v>
                </c:pt>
                <c:pt idx="30454">
                  <c:v>-50.804500000000004</c:v>
                </c:pt>
                <c:pt idx="30455">
                  <c:v>-50.802500000000009</c:v>
                </c:pt>
                <c:pt idx="30456">
                  <c:v>-50.800500000000007</c:v>
                </c:pt>
                <c:pt idx="30457">
                  <c:v>-50.798500000000004</c:v>
                </c:pt>
                <c:pt idx="30458">
                  <c:v>-50.796500000000009</c:v>
                </c:pt>
                <c:pt idx="30459">
                  <c:v>-50.794500000000006</c:v>
                </c:pt>
                <c:pt idx="30460">
                  <c:v>-50.792500000000004</c:v>
                </c:pt>
                <c:pt idx="30461">
                  <c:v>-50.790500000000009</c:v>
                </c:pt>
                <c:pt idx="30462">
                  <c:v>-50.788500000000006</c:v>
                </c:pt>
                <c:pt idx="30463">
                  <c:v>-50.786500000000004</c:v>
                </c:pt>
                <c:pt idx="30464">
                  <c:v>-50.784500000000008</c:v>
                </c:pt>
                <c:pt idx="30465">
                  <c:v>-50.782500000000006</c:v>
                </c:pt>
                <c:pt idx="30466">
                  <c:v>-50.780500000000004</c:v>
                </c:pt>
                <c:pt idx="30467">
                  <c:v>-50.778500000000008</c:v>
                </c:pt>
                <c:pt idx="30468">
                  <c:v>-50.776500000000006</c:v>
                </c:pt>
                <c:pt idx="30469">
                  <c:v>-50.774500000000003</c:v>
                </c:pt>
                <c:pt idx="30470">
                  <c:v>-50.772500000000008</c:v>
                </c:pt>
                <c:pt idx="30471">
                  <c:v>-50.770500000000006</c:v>
                </c:pt>
                <c:pt idx="30472">
                  <c:v>-50.768500000000003</c:v>
                </c:pt>
                <c:pt idx="30473">
                  <c:v>-50.766500000000008</c:v>
                </c:pt>
                <c:pt idx="30474">
                  <c:v>-50.764500000000005</c:v>
                </c:pt>
                <c:pt idx="30475">
                  <c:v>-50.762500000000003</c:v>
                </c:pt>
                <c:pt idx="30476">
                  <c:v>-50.760500000000008</c:v>
                </c:pt>
                <c:pt idx="30477">
                  <c:v>-50.758500000000005</c:v>
                </c:pt>
                <c:pt idx="30478">
                  <c:v>-50.756500000000003</c:v>
                </c:pt>
                <c:pt idx="30479">
                  <c:v>-50.754500000000007</c:v>
                </c:pt>
                <c:pt idx="30480">
                  <c:v>-50.752500000000005</c:v>
                </c:pt>
                <c:pt idx="30481">
                  <c:v>-50.750500000000002</c:v>
                </c:pt>
                <c:pt idx="30482">
                  <c:v>-50.748500000000007</c:v>
                </c:pt>
                <c:pt idx="30483">
                  <c:v>-50.746500000000005</c:v>
                </c:pt>
                <c:pt idx="30484">
                  <c:v>-50.744500000000002</c:v>
                </c:pt>
                <c:pt idx="30485">
                  <c:v>-50.742500000000007</c:v>
                </c:pt>
                <c:pt idx="30486">
                  <c:v>-50.740500000000004</c:v>
                </c:pt>
                <c:pt idx="30487">
                  <c:v>-50.738500000000009</c:v>
                </c:pt>
                <c:pt idx="30488">
                  <c:v>-50.736500000000007</c:v>
                </c:pt>
                <c:pt idx="30489">
                  <c:v>-50.734500000000004</c:v>
                </c:pt>
                <c:pt idx="30490">
                  <c:v>-50.732500000000009</c:v>
                </c:pt>
                <c:pt idx="30491">
                  <c:v>-50.730500000000006</c:v>
                </c:pt>
                <c:pt idx="30492">
                  <c:v>-50.728500000000004</c:v>
                </c:pt>
                <c:pt idx="30493">
                  <c:v>-50.726500000000009</c:v>
                </c:pt>
                <c:pt idx="30494">
                  <c:v>-50.724500000000006</c:v>
                </c:pt>
                <c:pt idx="30495">
                  <c:v>-50.722500000000004</c:v>
                </c:pt>
                <c:pt idx="30496">
                  <c:v>-50.720500000000008</c:v>
                </c:pt>
                <c:pt idx="30497">
                  <c:v>-50.718500000000006</c:v>
                </c:pt>
                <c:pt idx="30498">
                  <c:v>-50.716500000000003</c:v>
                </c:pt>
                <c:pt idx="30499">
                  <c:v>-50.714500000000008</c:v>
                </c:pt>
                <c:pt idx="30500">
                  <c:v>-50.712500000000006</c:v>
                </c:pt>
                <c:pt idx="30501">
                  <c:v>-50.710500000000003</c:v>
                </c:pt>
                <c:pt idx="30502">
                  <c:v>-50.708500000000008</c:v>
                </c:pt>
                <c:pt idx="30503">
                  <c:v>-50.706500000000005</c:v>
                </c:pt>
                <c:pt idx="30504">
                  <c:v>-50.704500000000003</c:v>
                </c:pt>
                <c:pt idx="30505">
                  <c:v>-50.702500000000008</c:v>
                </c:pt>
                <c:pt idx="30506">
                  <c:v>-50.700500000000005</c:v>
                </c:pt>
                <c:pt idx="30507">
                  <c:v>-50.698500000000003</c:v>
                </c:pt>
                <c:pt idx="30508">
                  <c:v>-50.696500000000007</c:v>
                </c:pt>
                <c:pt idx="30509">
                  <c:v>-50.694500000000005</c:v>
                </c:pt>
                <c:pt idx="30510">
                  <c:v>-50.692500000000003</c:v>
                </c:pt>
                <c:pt idx="30511">
                  <c:v>-50.690500000000007</c:v>
                </c:pt>
                <c:pt idx="30512">
                  <c:v>-50.688500000000005</c:v>
                </c:pt>
                <c:pt idx="30513">
                  <c:v>-50.686500000000002</c:v>
                </c:pt>
                <c:pt idx="30514">
                  <c:v>-50.684500000000007</c:v>
                </c:pt>
                <c:pt idx="30515">
                  <c:v>-50.682500000000005</c:v>
                </c:pt>
                <c:pt idx="30516">
                  <c:v>-50.680500000000009</c:v>
                </c:pt>
                <c:pt idx="30517">
                  <c:v>-50.678500000000007</c:v>
                </c:pt>
                <c:pt idx="30518">
                  <c:v>-50.676500000000004</c:v>
                </c:pt>
                <c:pt idx="30519">
                  <c:v>-50.674500000000009</c:v>
                </c:pt>
                <c:pt idx="30520">
                  <c:v>-50.672500000000007</c:v>
                </c:pt>
                <c:pt idx="30521">
                  <c:v>-50.670500000000004</c:v>
                </c:pt>
                <c:pt idx="30522">
                  <c:v>-50.668500000000009</c:v>
                </c:pt>
                <c:pt idx="30523">
                  <c:v>-50.666500000000006</c:v>
                </c:pt>
                <c:pt idx="30524">
                  <c:v>-50.664500000000004</c:v>
                </c:pt>
                <c:pt idx="30525">
                  <c:v>-50.662500000000009</c:v>
                </c:pt>
                <c:pt idx="30526">
                  <c:v>-50.660500000000006</c:v>
                </c:pt>
                <c:pt idx="30527">
                  <c:v>-50.658500000000004</c:v>
                </c:pt>
                <c:pt idx="30528">
                  <c:v>-50.656500000000008</c:v>
                </c:pt>
                <c:pt idx="30529">
                  <c:v>-50.654500000000006</c:v>
                </c:pt>
                <c:pt idx="30530">
                  <c:v>-50.652500000000003</c:v>
                </c:pt>
                <c:pt idx="30531">
                  <c:v>-50.650500000000008</c:v>
                </c:pt>
                <c:pt idx="30532">
                  <c:v>-50.648500000000006</c:v>
                </c:pt>
                <c:pt idx="30533">
                  <c:v>-50.646500000000003</c:v>
                </c:pt>
                <c:pt idx="30534">
                  <c:v>-50.644500000000008</c:v>
                </c:pt>
                <c:pt idx="30535">
                  <c:v>-50.642500000000005</c:v>
                </c:pt>
                <c:pt idx="30536">
                  <c:v>-50.640500000000003</c:v>
                </c:pt>
                <c:pt idx="30537">
                  <c:v>-50.638500000000008</c:v>
                </c:pt>
                <c:pt idx="30538">
                  <c:v>-50.636500000000005</c:v>
                </c:pt>
                <c:pt idx="30539">
                  <c:v>-50.634500000000003</c:v>
                </c:pt>
                <c:pt idx="30540">
                  <c:v>-50.632500000000007</c:v>
                </c:pt>
                <c:pt idx="30541">
                  <c:v>-50.630500000000005</c:v>
                </c:pt>
                <c:pt idx="30542">
                  <c:v>-50.628500000000003</c:v>
                </c:pt>
                <c:pt idx="30543">
                  <c:v>-50.626500000000007</c:v>
                </c:pt>
                <c:pt idx="30544">
                  <c:v>-50.624500000000005</c:v>
                </c:pt>
                <c:pt idx="30545">
                  <c:v>-50.622500000000002</c:v>
                </c:pt>
                <c:pt idx="30546">
                  <c:v>-50.620500000000007</c:v>
                </c:pt>
                <c:pt idx="30547">
                  <c:v>-50.618500000000004</c:v>
                </c:pt>
                <c:pt idx="30548">
                  <c:v>-50.616500000000009</c:v>
                </c:pt>
                <c:pt idx="30549">
                  <c:v>-50.614500000000007</c:v>
                </c:pt>
                <c:pt idx="30550">
                  <c:v>-50.612500000000004</c:v>
                </c:pt>
                <c:pt idx="30551">
                  <c:v>-50.610500000000009</c:v>
                </c:pt>
                <c:pt idx="30552">
                  <c:v>-50.608500000000006</c:v>
                </c:pt>
                <c:pt idx="30553">
                  <c:v>-50.606500000000004</c:v>
                </c:pt>
                <c:pt idx="30554">
                  <c:v>-50.604500000000009</c:v>
                </c:pt>
                <c:pt idx="30555">
                  <c:v>-50.602500000000006</c:v>
                </c:pt>
                <c:pt idx="30556">
                  <c:v>-50.600500000000004</c:v>
                </c:pt>
                <c:pt idx="30557">
                  <c:v>-50.598500000000008</c:v>
                </c:pt>
                <c:pt idx="30558">
                  <c:v>-50.596500000000006</c:v>
                </c:pt>
                <c:pt idx="30559">
                  <c:v>-50.594500000000004</c:v>
                </c:pt>
                <c:pt idx="30560">
                  <c:v>-50.592500000000008</c:v>
                </c:pt>
                <c:pt idx="30561">
                  <c:v>-50.590500000000006</c:v>
                </c:pt>
                <c:pt idx="30562">
                  <c:v>-50.588500000000003</c:v>
                </c:pt>
                <c:pt idx="30563">
                  <c:v>-50.586500000000008</c:v>
                </c:pt>
                <c:pt idx="30564">
                  <c:v>-50.584500000000006</c:v>
                </c:pt>
                <c:pt idx="30565">
                  <c:v>-50.582500000000003</c:v>
                </c:pt>
                <c:pt idx="30566">
                  <c:v>-50.580500000000008</c:v>
                </c:pt>
                <c:pt idx="30567">
                  <c:v>-50.578500000000005</c:v>
                </c:pt>
                <c:pt idx="30568">
                  <c:v>-50.576500000000003</c:v>
                </c:pt>
                <c:pt idx="30569">
                  <c:v>-50.574500000000008</c:v>
                </c:pt>
                <c:pt idx="30570">
                  <c:v>-50.572500000000005</c:v>
                </c:pt>
                <c:pt idx="30571">
                  <c:v>-50.570500000000003</c:v>
                </c:pt>
                <c:pt idx="30572">
                  <c:v>-50.568500000000007</c:v>
                </c:pt>
                <c:pt idx="30573">
                  <c:v>-50.566500000000005</c:v>
                </c:pt>
                <c:pt idx="30574">
                  <c:v>-50.564500000000002</c:v>
                </c:pt>
                <c:pt idx="30575">
                  <c:v>-50.562500000000007</c:v>
                </c:pt>
                <c:pt idx="30576">
                  <c:v>-50.560500000000005</c:v>
                </c:pt>
                <c:pt idx="30577">
                  <c:v>-50.558500000000002</c:v>
                </c:pt>
                <c:pt idx="30578">
                  <c:v>-50.556500000000007</c:v>
                </c:pt>
                <c:pt idx="30579">
                  <c:v>-50.554500000000004</c:v>
                </c:pt>
                <c:pt idx="30580">
                  <c:v>-50.552500000000009</c:v>
                </c:pt>
                <c:pt idx="30581">
                  <c:v>-50.550500000000007</c:v>
                </c:pt>
                <c:pt idx="30582">
                  <c:v>-50.548500000000004</c:v>
                </c:pt>
                <c:pt idx="30583">
                  <c:v>-50.546500000000009</c:v>
                </c:pt>
                <c:pt idx="30584">
                  <c:v>-50.544500000000006</c:v>
                </c:pt>
                <c:pt idx="30585">
                  <c:v>-50.542500000000004</c:v>
                </c:pt>
                <c:pt idx="30586">
                  <c:v>-50.540500000000009</c:v>
                </c:pt>
                <c:pt idx="30587">
                  <c:v>-50.538500000000006</c:v>
                </c:pt>
                <c:pt idx="30588">
                  <c:v>-50.536500000000004</c:v>
                </c:pt>
                <c:pt idx="30589">
                  <c:v>-50.534500000000008</c:v>
                </c:pt>
                <c:pt idx="30590">
                  <c:v>-50.532500000000006</c:v>
                </c:pt>
                <c:pt idx="30591">
                  <c:v>-50.530500000000004</c:v>
                </c:pt>
                <c:pt idx="30592">
                  <c:v>-50.528500000000008</c:v>
                </c:pt>
                <c:pt idx="30593">
                  <c:v>-50.526500000000006</c:v>
                </c:pt>
                <c:pt idx="30594">
                  <c:v>-50.524500000000003</c:v>
                </c:pt>
                <c:pt idx="30595">
                  <c:v>-50.522500000000008</c:v>
                </c:pt>
                <c:pt idx="30596">
                  <c:v>-50.520500000000006</c:v>
                </c:pt>
                <c:pt idx="30597">
                  <c:v>-50.518500000000003</c:v>
                </c:pt>
                <c:pt idx="30598">
                  <c:v>-50.516500000000008</c:v>
                </c:pt>
                <c:pt idx="30599">
                  <c:v>-50.514500000000005</c:v>
                </c:pt>
                <c:pt idx="30600">
                  <c:v>-50.512500000000003</c:v>
                </c:pt>
                <c:pt idx="30601">
                  <c:v>-50.510500000000008</c:v>
                </c:pt>
                <c:pt idx="30602">
                  <c:v>-50.508500000000005</c:v>
                </c:pt>
                <c:pt idx="30603">
                  <c:v>-50.506500000000003</c:v>
                </c:pt>
                <c:pt idx="30604">
                  <c:v>-50.504500000000007</c:v>
                </c:pt>
                <c:pt idx="30605">
                  <c:v>-50.502500000000005</c:v>
                </c:pt>
                <c:pt idx="30606">
                  <c:v>-50.500500000000002</c:v>
                </c:pt>
                <c:pt idx="30607">
                  <c:v>-50.498500000000007</c:v>
                </c:pt>
                <c:pt idx="30608">
                  <c:v>-50.496500000000005</c:v>
                </c:pt>
                <c:pt idx="30609">
                  <c:v>-50.494500000000002</c:v>
                </c:pt>
                <c:pt idx="30610">
                  <c:v>-50.492500000000007</c:v>
                </c:pt>
                <c:pt idx="30611">
                  <c:v>-50.490500000000004</c:v>
                </c:pt>
                <c:pt idx="30612">
                  <c:v>-50.488500000000009</c:v>
                </c:pt>
                <c:pt idx="30613">
                  <c:v>-50.486500000000007</c:v>
                </c:pt>
                <c:pt idx="30614">
                  <c:v>-50.484500000000004</c:v>
                </c:pt>
                <c:pt idx="30615">
                  <c:v>-50.482500000000009</c:v>
                </c:pt>
                <c:pt idx="30616">
                  <c:v>-50.480500000000006</c:v>
                </c:pt>
                <c:pt idx="30617">
                  <c:v>-50.478500000000004</c:v>
                </c:pt>
                <c:pt idx="30618">
                  <c:v>-50.476500000000009</c:v>
                </c:pt>
                <c:pt idx="30619">
                  <c:v>-50.474500000000006</c:v>
                </c:pt>
                <c:pt idx="30620">
                  <c:v>-50.472500000000004</c:v>
                </c:pt>
                <c:pt idx="30621">
                  <c:v>-50.470500000000008</c:v>
                </c:pt>
                <c:pt idx="30622">
                  <c:v>-50.468500000000006</c:v>
                </c:pt>
                <c:pt idx="30623">
                  <c:v>-50.466500000000003</c:v>
                </c:pt>
                <c:pt idx="30624">
                  <c:v>-50.464500000000008</c:v>
                </c:pt>
                <c:pt idx="30625">
                  <c:v>-50.462500000000006</c:v>
                </c:pt>
                <c:pt idx="30626">
                  <c:v>-50.460500000000003</c:v>
                </c:pt>
                <c:pt idx="30627">
                  <c:v>-50.458500000000008</c:v>
                </c:pt>
                <c:pt idx="30628">
                  <c:v>-50.456500000000005</c:v>
                </c:pt>
                <c:pt idx="30629">
                  <c:v>-50.454500000000003</c:v>
                </c:pt>
                <c:pt idx="30630">
                  <c:v>-50.452500000000008</c:v>
                </c:pt>
                <c:pt idx="30631">
                  <c:v>-50.450500000000005</c:v>
                </c:pt>
                <c:pt idx="30632">
                  <c:v>-50.448500000000003</c:v>
                </c:pt>
                <c:pt idx="30633">
                  <c:v>-50.446500000000007</c:v>
                </c:pt>
                <c:pt idx="30634">
                  <c:v>-50.444500000000005</c:v>
                </c:pt>
                <c:pt idx="30635">
                  <c:v>-50.442500000000003</c:v>
                </c:pt>
                <c:pt idx="30636">
                  <c:v>-50.440500000000007</c:v>
                </c:pt>
                <c:pt idx="30637">
                  <c:v>-50.438500000000005</c:v>
                </c:pt>
                <c:pt idx="30638">
                  <c:v>-50.436500000000002</c:v>
                </c:pt>
                <c:pt idx="30639">
                  <c:v>-50.434500000000007</c:v>
                </c:pt>
                <c:pt idx="30640">
                  <c:v>-50.432500000000005</c:v>
                </c:pt>
                <c:pt idx="30641">
                  <c:v>-50.430500000000009</c:v>
                </c:pt>
                <c:pt idx="30642">
                  <c:v>-50.428500000000007</c:v>
                </c:pt>
                <c:pt idx="30643">
                  <c:v>-50.426500000000004</c:v>
                </c:pt>
                <c:pt idx="30644">
                  <c:v>-50.424500000000009</c:v>
                </c:pt>
                <c:pt idx="30645">
                  <c:v>-50.422500000000007</c:v>
                </c:pt>
                <c:pt idx="30646">
                  <c:v>-50.420500000000004</c:v>
                </c:pt>
                <c:pt idx="30647">
                  <c:v>-50.418500000000009</c:v>
                </c:pt>
                <c:pt idx="30648">
                  <c:v>-50.416500000000006</c:v>
                </c:pt>
                <c:pt idx="30649">
                  <c:v>-50.414500000000004</c:v>
                </c:pt>
                <c:pt idx="30650">
                  <c:v>-50.412500000000009</c:v>
                </c:pt>
                <c:pt idx="30651">
                  <c:v>-50.410500000000006</c:v>
                </c:pt>
                <c:pt idx="30652">
                  <c:v>-50.408500000000004</c:v>
                </c:pt>
                <c:pt idx="30653">
                  <c:v>-50.406500000000008</c:v>
                </c:pt>
                <c:pt idx="30654">
                  <c:v>-50.404500000000006</c:v>
                </c:pt>
                <c:pt idx="30655">
                  <c:v>-50.402500000000003</c:v>
                </c:pt>
                <c:pt idx="30656">
                  <c:v>-50.400500000000008</c:v>
                </c:pt>
                <c:pt idx="30657">
                  <c:v>-50.398500000000006</c:v>
                </c:pt>
                <c:pt idx="30658">
                  <c:v>-50.396500000000003</c:v>
                </c:pt>
                <c:pt idx="30659">
                  <c:v>-50.394500000000008</c:v>
                </c:pt>
                <c:pt idx="30660">
                  <c:v>-50.392500000000005</c:v>
                </c:pt>
                <c:pt idx="30661">
                  <c:v>-50.390500000000003</c:v>
                </c:pt>
                <c:pt idx="30662">
                  <c:v>-50.388500000000008</c:v>
                </c:pt>
                <c:pt idx="30663">
                  <c:v>-50.386500000000005</c:v>
                </c:pt>
                <c:pt idx="30664">
                  <c:v>-50.384500000000003</c:v>
                </c:pt>
                <c:pt idx="30665">
                  <c:v>-50.382500000000007</c:v>
                </c:pt>
                <c:pt idx="30666">
                  <c:v>-50.380500000000005</c:v>
                </c:pt>
                <c:pt idx="30667">
                  <c:v>-50.378500000000003</c:v>
                </c:pt>
                <c:pt idx="30668">
                  <c:v>-50.376500000000007</c:v>
                </c:pt>
                <c:pt idx="30669">
                  <c:v>-50.374500000000005</c:v>
                </c:pt>
                <c:pt idx="30670">
                  <c:v>-50.372500000000002</c:v>
                </c:pt>
                <c:pt idx="30671">
                  <c:v>-50.370500000000007</c:v>
                </c:pt>
                <c:pt idx="30672">
                  <c:v>-50.368500000000004</c:v>
                </c:pt>
                <c:pt idx="30673">
                  <c:v>-50.366500000000009</c:v>
                </c:pt>
                <c:pt idx="30674">
                  <c:v>-50.364500000000007</c:v>
                </c:pt>
                <c:pt idx="30675">
                  <c:v>-50.362500000000004</c:v>
                </c:pt>
                <c:pt idx="30676">
                  <c:v>-50.360500000000009</c:v>
                </c:pt>
                <c:pt idx="30677">
                  <c:v>-50.358500000000006</c:v>
                </c:pt>
                <c:pt idx="30678">
                  <c:v>-50.356500000000004</c:v>
                </c:pt>
                <c:pt idx="30679">
                  <c:v>-50.354500000000009</c:v>
                </c:pt>
                <c:pt idx="30680">
                  <c:v>-50.352500000000006</c:v>
                </c:pt>
                <c:pt idx="30681">
                  <c:v>-50.350500000000004</c:v>
                </c:pt>
                <c:pt idx="30682">
                  <c:v>-50.348500000000008</c:v>
                </c:pt>
                <c:pt idx="30683">
                  <c:v>-50.346500000000006</c:v>
                </c:pt>
                <c:pt idx="30684">
                  <c:v>-50.344500000000004</c:v>
                </c:pt>
                <c:pt idx="30685">
                  <c:v>-50.342500000000008</c:v>
                </c:pt>
                <c:pt idx="30686">
                  <c:v>-50.340500000000006</c:v>
                </c:pt>
                <c:pt idx="30687">
                  <c:v>-50.338500000000003</c:v>
                </c:pt>
                <c:pt idx="30688">
                  <c:v>-50.336500000000008</c:v>
                </c:pt>
                <c:pt idx="30689">
                  <c:v>-50.334500000000006</c:v>
                </c:pt>
                <c:pt idx="30690">
                  <c:v>-50.332500000000003</c:v>
                </c:pt>
                <c:pt idx="30691">
                  <c:v>-50.330500000000008</c:v>
                </c:pt>
                <c:pt idx="30692">
                  <c:v>-50.328500000000005</c:v>
                </c:pt>
                <c:pt idx="30693">
                  <c:v>-50.326500000000003</c:v>
                </c:pt>
                <c:pt idx="30694">
                  <c:v>-50.324500000000008</c:v>
                </c:pt>
                <c:pt idx="30695">
                  <c:v>-50.322500000000005</c:v>
                </c:pt>
                <c:pt idx="30696">
                  <c:v>-50.320500000000003</c:v>
                </c:pt>
                <c:pt idx="30697">
                  <c:v>-50.318500000000007</c:v>
                </c:pt>
                <c:pt idx="30698">
                  <c:v>-50.316500000000005</c:v>
                </c:pt>
                <c:pt idx="30699">
                  <c:v>-50.314500000000002</c:v>
                </c:pt>
                <c:pt idx="30700">
                  <c:v>-50.312500000000007</c:v>
                </c:pt>
                <c:pt idx="30701">
                  <c:v>-50.310500000000005</c:v>
                </c:pt>
                <c:pt idx="30702">
                  <c:v>-50.308500000000002</c:v>
                </c:pt>
                <c:pt idx="30703">
                  <c:v>-50.306500000000007</c:v>
                </c:pt>
                <c:pt idx="30704">
                  <c:v>-50.304500000000004</c:v>
                </c:pt>
                <c:pt idx="30705">
                  <c:v>-50.302500000000009</c:v>
                </c:pt>
                <c:pt idx="30706">
                  <c:v>-50.300500000000007</c:v>
                </c:pt>
                <c:pt idx="30707">
                  <c:v>-50.298500000000004</c:v>
                </c:pt>
                <c:pt idx="30708">
                  <c:v>-50.296500000000009</c:v>
                </c:pt>
                <c:pt idx="30709">
                  <c:v>-50.294500000000006</c:v>
                </c:pt>
                <c:pt idx="30710">
                  <c:v>-50.292500000000004</c:v>
                </c:pt>
                <c:pt idx="30711">
                  <c:v>-50.290500000000009</c:v>
                </c:pt>
                <c:pt idx="30712">
                  <c:v>-50.288500000000006</c:v>
                </c:pt>
                <c:pt idx="30713">
                  <c:v>-50.286500000000004</c:v>
                </c:pt>
                <c:pt idx="30714">
                  <c:v>-50.284500000000008</c:v>
                </c:pt>
                <c:pt idx="30715">
                  <c:v>-50.282500000000006</c:v>
                </c:pt>
                <c:pt idx="30716">
                  <c:v>-50.280500000000004</c:v>
                </c:pt>
                <c:pt idx="30717">
                  <c:v>-50.278500000000008</c:v>
                </c:pt>
                <c:pt idx="30718">
                  <c:v>-50.276500000000006</c:v>
                </c:pt>
                <c:pt idx="30719">
                  <c:v>-50.274500000000003</c:v>
                </c:pt>
                <c:pt idx="30720">
                  <c:v>-50.272500000000008</c:v>
                </c:pt>
                <c:pt idx="30721">
                  <c:v>-50.270500000000006</c:v>
                </c:pt>
                <c:pt idx="30722">
                  <c:v>-50.268500000000003</c:v>
                </c:pt>
                <c:pt idx="30723">
                  <c:v>-50.266500000000008</c:v>
                </c:pt>
                <c:pt idx="30724">
                  <c:v>-50.264500000000005</c:v>
                </c:pt>
                <c:pt idx="30725">
                  <c:v>-50.262500000000003</c:v>
                </c:pt>
                <c:pt idx="30726">
                  <c:v>-50.260500000000008</c:v>
                </c:pt>
                <c:pt idx="30727">
                  <c:v>-50.258500000000005</c:v>
                </c:pt>
                <c:pt idx="30728">
                  <c:v>-50.256500000000003</c:v>
                </c:pt>
                <c:pt idx="30729">
                  <c:v>-50.254500000000007</c:v>
                </c:pt>
                <c:pt idx="30730">
                  <c:v>-50.252500000000005</c:v>
                </c:pt>
                <c:pt idx="30731">
                  <c:v>-50.250500000000002</c:v>
                </c:pt>
                <c:pt idx="30732">
                  <c:v>-50.248500000000007</c:v>
                </c:pt>
                <c:pt idx="30733">
                  <c:v>-50.246500000000005</c:v>
                </c:pt>
                <c:pt idx="30734">
                  <c:v>-50.244500000000002</c:v>
                </c:pt>
                <c:pt idx="30735">
                  <c:v>-50.242500000000007</c:v>
                </c:pt>
                <c:pt idx="30736">
                  <c:v>-50.240500000000004</c:v>
                </c:pt>
                <c:pt idx="30737">
                  <c:v>-50.238500000000009</c:v>
                </c:pt>
                <c:pt idx="30738">
                  <c:v>-50.236500000000007</c:v>
                </c:pt>
                <c:pt idx="30739">
                  <c:v>-50.234500000000004</c:v>
                </c:pt>
                <c:pt idx="30740">
                  <c:v>-50.232500000000009</c:v>
                </c:pt>
                <c:pt idx="30741">
                  <c:v>-50.230500000000006</c:v>
                </c:pt>
                <c:pt idx="30742">
                  <c:v>-50.228500000000004</c:v>
                </c:pt>
                <c:pt idx="30743">
                  <c:v>-50.226500000000009</c:v>
                </c:pt>
                <c:pt idx="30744">
                  <c:v>-50.224500000000006</c:v>
                </c:pt>
                <c:pt idx="30745">
                  <c:v>-50.222500000000004</c:v>
                </c:pt>
                <c:pt idx="30746">
                  <c:v>-50.220500000000008</c:v>
                </c:pt>
                <c:pt idx="30747">
                  <c:v>-50.218500000000006</c:v>
                </c:pt>
                <c:pt idx="30748">
                  <c:v>-50.216500000000003</c:v>
                </c:pt>
                <c:pt idx="30749">
                  <c:v>-50.214500000000008</c:v>
                </c:pt>
                <c:pt idx="30750">
                  <c:v>-50.212500000000006</c:v>
                </c:pt>
                <c:pt idx="30751">
                  <c:v>-50.210500000000003</c:v>
                </c:pt>
                <c:pt idx="30752">
                  <c:v>-50.208500000000008</c:v>
                </c:pt>
                <c:pt idx="30753">
                  <c:v>-50.206500000000005</c:v>
                </c:pt>
                <c:pt idx="30754">
                  <c:v>-50.204500000000003</c:v>
                </c:pt>
                <c:pt idx="30755">
                  <c:v>-50.202500000000008</c:v>
                </c:pt>
                <c:pt idx="30756">
                  <c:v>-50.200500000000005</c:v>
                </c:pt>
                <c:pt idx="30757">
                  <c:v>-50.198500000000003</c:v>
                </c:pt>
                <c:pt idx="30758">
                  <c:v>-50.196500000000007</c:v>
                </c:pt>
                <c:pt idx="30759">
                  <c:v>-50.194500000000005</c:v>
                </c:pt>
                <c:pt idx="30760">
                  <c:v>-50.192500000000003</c:v>
                </c:pt>
                <c:pt idx="30761">
                  <c:v>-50.190500000000007</c:v>
                </c:pt>
                <c:pt idx="30762">
                  <c:v>-50.188500000000005</c:v>
                </c:pt>
                <c:pt idx="30763">
                  <c:v>-50.186500000000002</c:v>
                </c:pt>
                <c:pt idx="30764">
                  <c:v>-50.184500000000007</c:v>
                </c:pt>
                <c:pt idx="30765">
                  <c:v>-50.182500000000005</c:v>
                </c:pt>
                <c:pt idx="30766">
                  <c:v>-50.180500000000009</c:v>
                </c:pt>
                <c:pt idx="30767">
                  <c:v>-50.178500000000007</c:v>
                </c:pt>
                <c:pt idx="30768">
                  <c:v>-50.176500000000004</c:v>
                </c:pt>
                <c:pt idx="30769">
                  <c:v>-50.174500000000009</c:v>
                </c:pt>
                <c:pt idx="30770">
                  <c:v>-50.172500000000007</c:v>
                </c:pt>
                <c:pt idx="30771">
                  <c:v>-50.170500000000004</c:v>
                </c:pt>
                <c:pt idx="30772">
                  <c:v>-50.168500000000009</c:v>
                </c:pt>
                <c:pt idx="30773">
                  <c:v>-50.166500000000006</c:v>
                </c:pt>
                <c:pt idx="30774">
                  <c:v>-50.164500000000004</c:v>
                </c:pt>
                <c:pt idx="30775">
                  <c:v>-50.162500000000009</c:v>
                </c:pt>
                <c:pt idx="30776">
                  <c:v>-50.160500000000006</c:v>
                </c:pt>
                <c:pt idx="30777">
                  <c:v>-50.158500000000004</c:v>
                </c:pt>
                <c:pt idx="30778">
                  <c:v>-50.156500000000008</c:v>
                </c:pt>
                <c:pt idx="30779">
                  <c:v>-50.154500000000006</c:v>
                </c:pt>
                <c:pt idx="30780">
                  <c:v>-50.152500000000003</c:v>
                </c:pt>
                <c:pt idx="30781">
                  <c:v>-50.150500000000008</c:v>
                </c:pt>
                <c:pt idx="30782">
                  <c:v>-50.148500000000006</c:v>
                </c:pt>
                <c:pt idx="30783">
                  <c:v>-50.146500000000003</c:v>
                </c:pt>
                <c:pt idx="30784">
                  <c:v>-50.144500000000008</c:v>
                </c:pt>
                <c:pt idx="30785">
                  <c:v>-50.142500000000005</c:v>
                </c:pt>
                <c:pt idx="30786">
                  <c:v>-50.140500000000003</c:v>
                </c:pt>
                <c:pt idx="30787">
                  <c:v>-50.138500000000008</c:v>
                </c:pt>
                <c:pt idx="30788">
                  <c:v>-50.136500000000005</c:v>
                </c:pt>
                <c:pt idx="30789">
                  <c:v>-50.134500000000003</c:v>
                </c:pt>
                <c:pt idx="30790">
                  <c:v>-50.132500000000007</c:v>
                </c:pt>
                <c:pt idx="30791">
                  <c:v>-50.130500000000005</c:v>
                </c:pt>
                <c:pt idx="30792">
                  <c:v>-50.128500000000003</c:v>
                </c:pt>
                <c:pt idx="30793">
                  <c:v>-50.126500000000007</c:v>
                </c:pt>
                <c:pt idx="30794">
                  <c:v>-50.124500000000005</c:v>
                </c:pt>
                <c:pt idx="30795">
                  <c:v>-50.122500000000002</c:v>
                </c:pt>
                <c:pt idx="30796">
                  <c:v>-50.120500000000007</c:v>
                </c:pt>
                <c:pt idx="30797">
                  <c:v>-50.118500000000004</c:v>
                </c:pt>
                <c:pt idx="30798">
                  <c:v>-50.116500000000009</c:v>
                </c:pt>
                <c:pt idx="30799">
                  <c:v>-50.114500000000007</c:v>
                </c:pt>
                <c:pt idx="30800">
                  <c:v>-50.112500000000004</c:v>
                </c:pt>
                <c:pt idx="30801">
                  <c:v>-50.110500000000009</c:v>
                </c:pt>
                <c:pt idx="30802">
                  <c:v>-50.108500000000006</c:v>
                </c:pt>
                <c:pt idx="30803">
                  <c:v>-50.106500000000004</c:v>
                </c:pt>
                <c:pt idx="30804">
                  <c:v>-50.104500000000009</c:v>
                </c:pt>
                <c:pt idx="30805">
                  <c:v>-50.102500000000006</c:v>
                </c:pt>
                <c:pt idx="30806">
                  <c:v>-50.100500000000004</c:v>
                </c:pt>
                <c:pt idx="30807">
                  <c:v>-50.098500000000008</c:v>
                </c:pt>
                <c:pt idx="30808">
                  <c:v>-50.096500000000006</c:v>
                </c:pt>
                <c:pt idx="30809">
                  <c:v>-50.094500000000004</c:v>
                </c:pt>
                <c:pt idx="30810">
                  <c:v>-50.092500000000008</c:v>
                </c:pt>
                <c:pt idx="30811">
                  <c:v>-50.090500000000006</c:v>
                </c:pt>
                <c:pt idx="30812">
                  <c:v>-50.088500000000003</c:v>
                </c:pt>
                <c:pt idx="30813">
                  <c:v>-50.086500000000008</c:v>
                </c:pt>
                <c:pt idx="30814">
                  <c:v>-50.084500000000006</c:v>
                </c:pt>
                <c:pt idx="30815">
                  <c:v>-50.082500000000003</c:v>
                </c:pt>
                <c:pt idx="30816">
                  <c:v>-50.080500000000008</c:v>
                </c:pt>
                <c:pt idx="30817">
                  <c:v>-50.078500000000005</c:v>
                </c:pt>
                <c:pt idx="30818">
                  <c:v>-50.076500000000003</c:v>
                </c:pt>
                <c:pt idx="30819">
                  <c:v>-50.074500000000008</c:v>
                </c:pt>
                <c:pt idx="30820">
                  <c:v>-50.072500000000005</c:v>
                </c:pt>
                <c:pt idx="30821">
                  <c:v>-50.070500000000003</c:v>
                </c:pt>
                <c:pt idx="30822">
                  <c:v>-50.068500000000007</c:v>
                </c:pt>
                <c:pt idx="30823">
                  <c:v>-50.066500000000005</c:v>
                </c:pt>
                <c:pt idx="30824">
                  <c:v>-50.064500000000002</c:v>
                </c:pt>
                <c:pt idx="30825">
                  <c:v>-50.062500000000007</c:v>
                </c:pt>
                <c:pt idx="30826">
                  <c:v>-50.060500000000005</c:v>
                </c:pt>
                <c:pt idx="30827">
                  <c:v>-50.058500000000002</c:v>
                </c:pt>
                <c:pt idx="30828">
                  <c:v>-50.056500000000007</c:v>
                </c:pt>
                <c:pt idx="30829">
                  <c:v>-50.054500000000004</c:v>
                </c:pt>
                <c:pt idx="30830">
                  <c:v>-50.052500000000009</c:v>
                </c:pt>
                <c:pt idx="30831">
                  <c:v>-50.050500000000007</c:v>
                </c:pt>
                <c:pt idx="30832">
                  <c:v>-50.048500000000004</c:v>
                </c:pt>
                <c:pt idx="30833">
                  <c:v>-50.046500000000009</c:v>
                </c:pt>
                <c:pt idx="30834">
                  <c:v>-50.044500000000006</c:v>
                </c:pt>
                <c:pt idx="30835">
                  <c:v>-50.042500000000004</c:v>
                </c:pt>
                <c:pt idx="30836">
                  <c:v>-50.040500000000009</c:v>
                </c:pt>
                <c:pt idx="30837">
                  <c:v>-50.038500000000006</c:v>
                </c:pt>
                <c:pt idx="30838">
                  <c:v>-50.036500000000004</c:v>
                </c:pt>
                <c:pt idx="30839">
                  <c:v>-50.034500000000008</c:v>
                </c:pt>
                <c:pt idx="30840">
                  <c:v>-50.032500000000006</c:v>
                </c:pt>
                <c:pt idx="30841">
                  <c:v>-50.030500000000004</c:v>
                </c:pt>
                <c:pt idx="30842">
                  <c:v>-50.028500000000008</c:v>
                </c:pt>
                <c:pt idx="30843">
                  <c:v>-50.026500000000006</c:v>
                </c:pt>
                <c:pt idx="30844">
                  <c:v>-50.024500000000003</c:v>
                </c:pt>
                <c:pt idx="30845">
                  <c:v>-50.022500000000008</c:v>
                </c:pt>
                <c:pt idx="30846">
                  <c:v>-50.020500000000006</c:v>
                </c:pt>
                <c:pt idx="30847">
                  <c:v>-50.018500000000003</c:v>
                </c:pt>
                <c:pt idx="30848">
                  <c:v>-50.016500000000008</c:v>
                </c:pt>
                <c:pt idx="30849">
                  <c:v>-50.014500000000005</c:v>
                </c:pt>
                <c:pt idx="30850">
                  <c:v>-50.012500000000003</c:v>
                </c:pt>
                <c:pt idx="30851">
                  <c:v>-50.010500000000008</c:v>
                </c:pt>
                <c:pt idx="30852">
                  <c:v>-50.008500000000005</c:v>
                </c:pt>
                <c:pt idx="30853">
                  <c:v>-50.006500000000003</c:v>
                </c:pt>
                <c:pt idx="30854">
                  <c:v>-50.004500000000007</c:v>
                </c:pt>
                <c:pt idx="30855">
                  <c:v>-50.002500000000005</c:v>
                </c:pt>
                <c:pt idx="30856">
                  <c:v>-50.000500000000002</c:v>
                </c:pt>
                <c:pt idx="30857">
                  <c:v>-49.998500000000007</c:v>
                </c:pt>
                <c:pt idx="30858">
                  <c:v>-49.996500000000005</c:v>
                </c:pt>
                <c:pt idx="30859">
                  <c:v>-49.994500000000002</c:v>
                </c:pt>
                <c:pt idx="30860">
                  <c:v>-49.992500000000007</c:v>
                </c:pt>
                <c:pt idx="30861">
                  <c:v>-49.990500000000004</c:v>
                </c:pt>
                <c:pt idx="30862">
                  <c:v>-49.988500000000009</c:v>
                </c:pt>
                <c:pt idx="30863">
                  <c:v>-49.986500000000007</c:v>
                </c:pt>
                <c:pt idx="30864">
                  <c:v>-49.984500000000004</c:v>
                </c:pt>
                <c:pt idx="30865">
                  <c:v>-49.982500000000009</c:v>
                </c:pt>
                <c:pt idx="30866">
                  <c:v>-49.980500000000006</c:v>
                </c:pt>
                <c:pt idx="30867">
                  <c:v>-49.978500000000004</c:v>
                </c:pt>
                <c:pt idx="30868">
                  <c:v>-49.976500000000009</c:v>
                </c:pt>
                <c:pt idx="30869">
                  <c:v>-49.974500000000006</c:v>
                </c:pt>
                <c:pt idx="30870">
                  <c:v>-49.972500000000004</c:v>
                </c:pt>
                <c:pt idx="30871">
                  <c:v>-49.970500000000008</c:v>
                </c:pt>
                <c:pt idx="30872">
                  <c:v>-49.968500000000006</c:v>
                </c:pt>
                <c:pt idx="30873">
                  <c:v>-49.966500000000003</c:v>
                </c:pt>
                <c:pt idx="30874">
                  <c:v>-49.964500000000008</c:v>
                </c:pt>
                <c:pt idx="30875">
                  <c:v>-49.962500000000006</c:v>
                </c:pt>
                <c:pt idx="30876">
                  <c:v>-49.960500000000003</c:v>
                </c:pt>
                <c:pt idx="30877">
                  <c:v>-49.958500000000008</c:v>
                </c:pt>
                <c:pt idx="30878">
                  <c:v>-49.956500000000005</c:v>
                </c:pt>
                <c:pt idx="30879">
                  <c:v>-49.954500000000003</c:v>
                </c:pt>
                <c:pt idx="30880">
                  <c:v>-49.952500000000008</c:v>
                </c:pt>
                <c:pt idx="30881">
                  <c:v>-49.950500000000005</c:v>
                </c:pt>
                <c:pt idx="30882">
                  <c:v>-49.948500000000003</c:v>
                </c:pt>
                <c:pt idx="30883">
                  <c:v>-49.946500000000007</c:v>
                </c:pt>
                <c:pt idx="30884">
                  <c:v>-49.944500000000005</c:v>
                </c:pt>
                <c:pt idx="30885">
                  <c:v>-49.942500000000003</c:v>
                </c:pt>
                <c:pt idx="30886">
                  <c:v>-49.940500000000007</c:v>
                </c:pt>
                <c:pt idx="30887">
                  <c:v>-49.938500000000005</c:v>
                </c:pt>
                <c:pt idx="30888">
                  <c:v>-49.936500000000002</c:v>
                </c:pt>
                <c:pt idx="30889">
                  <c:v>-49.934500000000007</c:v>
                </c:pt>
                <c:pt idx="30890">
                  <c:v>-49.932500000000005</c:v>
                </c:pt>
                <c:pt idx="30891">
                  <c:v>-49.930500000000009</c:v>
                </c:pt>
                <c:pt idx="30892">
                  <c:v>-49.928500000000007</c:v>
                </c:pt>
                <c:pt idx="30893">
                  <c:v>-49.926500000000004</c:v>
                </c:pt>
                <c:pt idx="30894">
                  <c:v>-49.924500000000009</c:v>
                </c:pt>
                <c:pt idx="30895">
                  <c:v>-49.922500000000007</c:v>
                </c:pt>
                <c:pt idx="30896">
                  <c:v>-49.920500000000004</c:v>
                </c:pt>
                <c:pt idx="30897">
                  <c:v>-49.918500000000009</c:v>
                </c:pt>
                <c:pt idx="30898">
                  <c:v>-49.916500000000006</c:v>
                </c:pt>
                <c:pt idx="30899">
                  <c:v>-49.914500000000004</c:v>
                </c:pt>
                <c:pt idx="30900">
                  <c:v>-49.912500000000009</c:v>
                </c:pt>
                <c:pt idx="30901">
                  <c:v>-49.910500000000006</c:v>
                </c:pt>
                <c:pt idx="30902">
                  <c:v>-49.908500000000004</c:v>
                </c:pt>
                <c:pt idx="30903">
                  <c:v>-49.906500000000008</c:v>
                </c:pt>
                <c:pt idx="30904">
                  <c:v>-49.904500000000006</c:v>
                </c:pt>
                <c:pt idx="30905">
                  <c:v>-49.902500000000003</c:v>
                </c:pt>
                <c:pt idx="30906">
                  <c:v>-49.900500000000008</c:v>
                </c:pt>
                <c:pt idx="30907">
                  <c:v>-49.898500000000006</c:v>
                </c:pt>
                <c:pt idx="30908">
                  <c:v>-49.896500000000003</c:v>
                </c:pt>
                <c:pt idx="30909">
                  <c:v>-49.894500000000008</c:v>
                </c:pt>
                <c:pt idx="30910">
                  <c:v>-49.892500000000005</c:v>
                </c:pt>
                <c:pt idx="30911">
                  <c:v>-49.890500000000003</c:v>
                </c:pt>
                <c:pt idx="30912">
                  <c:v>-49.888500000000008</c:v>
                </c:pt>
                <c:pt idx="30913">
                  <c:v>-49.886500000000005</c:v>
                </c:pt>
                <c:pt idx="30914">
                  <c:v>-49.884500000000003</c:v>
                </c:pt>
                <c:pt idx="30915">
                  <c:v>-49.882500000000007</c:v>
                </c:pt>
                <c:pt idx="30916">
                  <c:v>-49.880500000000005</c:v>
                </c:pt>
                <c:pt idx="30917">
                  <c:v>-49.878500000000003</c:v>
                </c:pt>
                <c:pt idx="30918">
                  <c:v>-49.876500000000007</c:v>
                </c:pt>
                <c:pt idx="30919">
                  <c:v>-49.874500000000005</c:v>
                </c:pt>
                <c:pt idx="30920">
                  <c:v>-49.872500000000002</c:v>
                </c:pt>
                <c:pt idx="30921">
                  <c:v>-49.870500000000007</c:v>
                </c:pt>
                <c:pt idx="30922">
                  <c:v>-49.868500000000004</c:v>
                </c:pt>
                <c:pt idx="30923">
                  <c:v>-49.866500000000009</c:v>
                </c:pt>
                <c:pt idx="30924">
                  <c:v>-49.864500000000007</c:v>
                </c:pt>
                <c:pt idx="30925">
                  <c:v>-49.862500000000004</c:v>
                </c:pt>
                <c:pt idx="30926">
                  <c:v>-49.860500000000009</c:v>
                </c:pt>
                <c:pt idx="30927">
                  <c:v>-49.858500000000006</c:v>
                </c:pt>
                <c:pt idx="30928">
                  <c:v>-49.856500000000004</c:v>
                </c:pt>
                <c:pt idx="30929">
                  <c:v>-49.854500000000009</c:v>
                </c:pt>
                <c:pt idx="30930">
                  <c:v>-49.852500000000006</c:v>
                </c:pt>
                <c:pt idx="30931">
                  <c:v>-49.850500000000004</c:v>
                </c:pt>
                <c:pt idx="30932">
                  <c:v>-49.848500000000008</c:v>
                </c:pt>
                <c:pt idx="30933">
                  <c:v>-49.846500000000006</c:v>
                </c:pt>
                <c:pt idx="30934">
                  <c:v>-49.844500000000004</c:v>
                </c:pt>
                <c:pt idx="30935">
                  <c:v>-49.842500000000008</c:v>
                </c:pt>
                <c:pt idx="30936">
                  <c:v>-49.840500000000006</c:v>
                </c:pt>
                <c:pt idx="30937">
                  <c:v>-49.838500000000003</c:v>
                </c:pt>
                <c:pt idx="30938">
                  <c:v>-49.836500000000008</c:v>
                </c:pt>
                <c:pt idx="30939">
                  <c:v>-49.834500000000006</c:v>
                </c:pt>
                <c:pt idx="30940">
                  <c:v>-49.832500000000003</c:v>
                </c:pt>
                <c:pt idx="30941">
                  <c:v>-49.830500000000008</c:v>
                </c:pt>
                <c:pt idx="30942">
                  <c:v>-49.828500000000005</c:v>
                </c:pt>
                <c:pt idx="30943">
                  <c:v>-49.826500000000003</c:v>
                </c:pt>
                <c:pt idx="30944">
                  <c:v>-49.824500000000008</c:v>
                </c:pt>
                <c:pt idx="30945">
                  <c:v>-49.822500000000005</c:v>
                </c:pt>
                <c:pt idx="30946">
                  <c:v>-49.820500000000003</c:v>
                </c:pt>
                <c:pt idx="30947">
                  <c:v>-49.818500000000007</c:v>
                </c:pt>
                <c:pt idx="30948">
                  <c:v>-49.816500000000005</c:v>
                </c:pt>
                <c:pt idx="30949">
                  <c:v>-49.814500000000002</c:v>
                </c:pt>
                <c:pt idx="30950">
                  <c:v>-49.812500000000007</c:v>
                </c:pt>
                <c:pt idx="30951">
                  <c:v>-49.810500000000005</c:v>
                </c:pt>
                <c:pt idx="30952">
                  <c:v>-49.808500000000002</c:v>
                </c:pt>
                <c:pt idx="30953">
                  <c:v>-49.806500000000007</c:v>
                </c:pt>
                <c:pt idx="30954">
                  <c:v>-49.804500000000004</c:v>
                </c:pt>
                <c:pt idx="30955">
                  <c:v>-49.802500000000009</c:v>
                </c:pt>
                <c:pt idx="30956">
                  <c:v>-49.800500000000007</c:v>
                </c:pt>
                <c:pt idx="30957">
                  <c:v>-49.798500000000004</c:v>
                </c:pt>
                <c:pt idx="30958">
                  <c:v>-49.796500000000009</c:v>
                </c:pt>
                <c:pt idx="30959">
                  <c:v>-49.794500000000006</c:v>
                </c:pt>
                <c:pt idx="30960">
                  <c:v>-49.792500000000004</c:v>
                </c:pt>
                <c:pt idx="30961">
                  <c:v>-49.790500000000009</c:v>
                </c:pt>
                <c:pt idx="30962">
                  <c:v>-49.788500000000006</c:v>
                </c:pt>
                <c:pt idx="30963">
                  <c:v>-49.786500000000004</c:v>
                </c:pt>
                <c:pt idx="30964">
                  <c:v>-49.784500000000008</c:v>
                </c:pt>
                <c:pt idx="30965">
                  <c:v>-49.782500000000006</c:v>
                </c:pt>
                <c:pt idx="30966">
                  <c:v>-49.780500000000004</c:v>
                </c:pt>
                <c:pt idx="30967">
                  <c:v>-49.778500000000008</c:v>
                </c:pt>
                <c:pt idx="30968">
                  <c:v>-49.776500000000006</c:v>
                </c:pt>
                <c:pt idx="30969">
                  <c:v>-49.774500000000003</c:v>
                </c:pt>
                <c:pt idx="30970">
                  <c:v>-49.772500000000008</c:v>
                </c:pt>
                <c:pt idx="30971">
                  <c:v>-49.770500000000006</c:v>
                </c:pt>
                <c:pt idx="30972">
                  <c:v>-49.768500000000003</c:v>
                </c:pt>
                <c:pt idx="30973">
                  <c:v>-49.766500000000008</c:v>
                </c:pt>
                <c:pt idx="30974">
                  <c:v>-49.764500000000005</c:v>
                </c:pt>
                <c:pt idx="30975">
                  <c:v>-49.762500000000003</c:v>
                </c:pt>
                <c:pt idx="30976">
                  <c:v>-49.760500000000008</c:v>
                </c:pt>
                <c:pt idx="30977">
                  <c:v>-49.758500000000005</c:v>
                </c:pt>
                <c:pt idx="30978">
                  <c:v>-49.756500000000003</c:v>
                </c:pt>
                <c:pt idx="30979">
                  <c:v>-49.754500000000007</c:v>
                </c:pt>
                <c:pt idx="30980">
                  <c:v>-49.752500000000005</c:v>
                </c:pt>
                <c:pt idx="30981">
                  <c:v>-49.750500000000002</c:v>
                </c:pt>
                <c:pt idx="30982">
                  <c:v>-49.748500000000007</c:v>
                </c:pt>
                <c:pt idx="30983">
                  <c:v>-49.746500000000005</c:v>
                </c:pt>
                <c:pt idx="30984">
                  <c:v>-49.744500000000002</c:v>
                </c:pt>
                <c:pt idx="30985">
                  <c:v>-49.742500000000007</c:v>
                </c:pt>
                <c:pt idx="30986">
                  <c:v>-49.740500000000004</c:v>
                </c:pt>
                <c:pt idx="30987">
                  <c:v>-49.738500000000009</c:v>
                </c:pt>
                <c:pt idx="30988">
                  <c:v>-49.736500000000007</c:v>
                </c:pt>
                <c:pt idx="30989">
                  <c:v>-49.734500000000004</c:v>
                </c:pt>
                <c:pt idx="30990">
                  <c:v>-49.732500000000009</c:v>
                </c:pt>
                <c:pt idx="30991">
                  <c:v>-49.730500000000006</c:v>
                </c:pt>
                <c:pt idx="30992">
                  <c:v>-49.728500000000004</c:v>
                </c:pt>
                <c:pt idx="30993">
                  <c:v>-49.726500000000009</c:v>
                </c:pt>
                <c:pt idx="30994">
                  <c:v>-49.724500000000006</c:v>
                </c:pt>
                <c:pt idx="30995">
                  <c:v>-49.722500000000004</c:v>
                </c:pt>
                <c:pt idx="30996">
                  <c:v>-49.720500000000008</c:v>
                </c:pt>
                <c:pt idx="30997">
                  <c:v>-49.718500000000006</c:v>
                </c:pt>
                <c:pt idx="30998">
                  <c:v>-49.716500000000003</c:v>
                </c:pt>
                <c:pt idx="30999">
                  <c:v>-49.714500000000008</c:v>
                </c:pt>
                <c:pt idx="31000">
                  <c:v>-49.712500000000006</c:v>
                </c:pt>
                <c:pt idx="31001">
                  <c:v>-49.710500000000003</c:v>
                </c:pt>
                <c:pt idx="31002">
                  <c:v>-49.708500000000008</c:v>
                </c:pt>
                <c:pt idx="31003">
                  <c:v>-49.706500000000005</c:v>
                </c:pt>
                <c:pt idx="31004">
                  <c:v>-49.704500000000003</c:v>
                </c:pt>
                <c:pt idx="31005">
                  <c:v>-49.702500000000008</c:v>
                </c:pt>
                <c:pt idx="31006">
                  <c:v>-49.700500000000005</c:v>
                </c:pt>
                <c:pt idx="31007">
                  <c:v>-49.698500000000003</c:v>
                </c:pt>
                <c:pt idx="31008">
                  <c:v>-49.696500000000007</c:v>
                </c:pt>
                <c:pt idx="31009">
                  <c:v>-49.694500000000005</c:v>
                </c:pt>
                <c:pt idx="31010">
                  <c:v>-49.692500000000003</c:v>
                </c:pt>
                <c:pt idx="31011">
                  <c:v>-49.690500000000007</c:v>
                </c:pt>
                <c:pt idx="31012">
                  <c:v>-49.688500000000005</c:v>
                </c:pt>
                <c:pt idx="31013">
                  <c:v>-49.686500000000002</c:v>
                </c:pt>
                <c:pt idx="31014">
                  <c:v>-49.684500000000007</c:v>
                </c:pt>
                <c:pt idx="31015">
                  <c:v>-49.682500000000005</c:v>
                </c:pt>
                <c:pt idx="31016">
                  <c:v>-49.680500000000009</c:v>
                </c:pt>
                <c:pt idx="31017">
                  <c:v>-49.678500000000007</c:v>
                </c:pt>
                <c:pt idx="31018">
                  <c:v>-49.676500000000004</c:v>
                </c:pt>
                <c:pt idx="31019">
                  <c:v>-49.674500000000009</c:v>
                </c:pt>
                <c:pt idx="31020">
                  <c:v>-49.672500000000007</c:v>
                </c:pt>
                <c:pt idx="31021">
                  <c:v>-49.670500000000004</c:v>
                </c:pt>
                <c:pt idx="31022">
                  <c:v>-49.668500000000009</c:v>
                </c:pt>
                <c:pt idx="31023">
                  <c:v>-49.666500000000006</c:v>
                </c:pt>
                <c:pt idx="31024">
                  <c:v>-49.664500000000004</c:v>
                </c:pt>
                <c:pt idx="31025">
                  <c:v>-49.662500000000009</c:v>
                </c:pt>
                <c:pt idx="31026">
                  <c:v>-49.660500000000006</c:v>
                </c:pt>
                <c:pt idx="31027">
                  <c:v>-49.658500000000004</c:v>
                </c:pt>
                <c:pt idx="31028">
                  <c:v>-49.656500000000008</c:v>
                </c:pt>
                <c:pt idx="31029">
                  <c:v>-49.654500000000006</c:v>
                </c:pt>
                <c:pt idx="31030">
                  <c:v>-49.652500000000003</c:v>
                </c:pt>
                <c:pt idx="31031">
                  <c:v>-49.650500000000008</c:v>
                </c:pt>
                <c:pt idx="31032">
                  <c:v>-49.648500000000006</c:v>
                </c:pt>
                <c:pt idx="31033">
                  <c:v>-49.646500000000003</c:v>
                </c:pt>
                <c:pt idx="31034">
                  <c:v>-49.644500000000008</c:v>
                </c:pt>
                <c:pt idx="31035">
                  <c:v>-49.642500000000005</c:v>
                </c:pt>
                <c:pt idx="31036">
                  <c:v>-49.640500000000003</c:v>
                </c:pt>
                <c:pt idx="31037">
                  <c:v>-49.638500000000008</c:v>
                </c:pt>
                <c:pt idx="31038">
                  <c:v>-49.636500000000005</c:v>
                </c:pt>
                <c:pt idx="31039">
                  <c:v>-49.634500000000003</c:v>
                </c:pt>
                <c:pt idx="31040">
                  <c:v>-49.632500000000007</c:v>
                </c:pt>
                <c:pt idx="31041">
                  <c:v>-49.630500000000005</c:v>
                </c:pt>
                <c:pt idx="31042">
                  <c:v>-49.628500000000003</c:v>
                </c:pt>
                <c:pt idx="31043">
                  <c:v>-49.626500000000007</c:v>
                </c:pt>
                <c:pt idx="31044">
                  <c:v>-49.624500000000005</c:v>
                </c:pt>
                <c:pt idx="31045">
                  <c:v>-49.622500000000002</c:v>
                </c:pt>
                <c:pt idx="31046">
                  <c:v>-49.620500000000007</c:v>
                </c:pt>
                <c:pt idx="31047">
                  <c:v>-49.618500000000004</c:v>
                </c:pt>
                <c:pt idx="31048">
                  <c:v>-49.616500000000009</c:v>
                </c:pt>
                <c:pt idx="31049">
                  <c:v>-49.614500000000007</c:v>
                </c:pt>
                <c:pt idx="31050">
                  <c:v>-49.612500000000004</c:v>
                </c:pt>
                <c:pt idx="31051">
                  <c:v>-49.610500000000009</c:v>
                </c:pt>
                <c:pt idx="31052">
                  <c:v>-49.608500000000006</c:v>
                </c:pt>
                <c:pt idx="31053">
                  <c:v>-49.606500000000004</c:v>
                </c:pt>
                <c:pt idx="31054">
                  <c:v>-49.604500000000009</c:v>
                </c:pt>
                <c:pt idx="31055">
                  <c:v>-49.602500000000006</c:v>
                </c:pt>
                <c:pt idx="31056">
                  <c:v>-49.600500000000004</c:v>
                </c:pt>
                <c:pt idx="31057">
                  <c:v>-49.598500000000008</c:v>
                </c:pt>
                <c:pt idx="31058">
                  <c:v>-49.596500000000006</c:v>
                </c:pt>
                <c:pt idx="31059">
                  <c:v>-49.594500000000004</c:v>
                </c:pt>
                <c:pt idx="31060">
                  <c:v>-49.592500000000008</c:v>
                </c:pt>
                <c:pt idx="31061">
                  <c:v>-49.590500000000006</c:v>
                </c:pt>
                <c:pt idx="31062">
                  <c:v>-49.588500000000003</c:v>
                </c:pt>
                <c:pt idx="31063">
                  <c:v>-49.586500000000008</c:v>
                </c:pt>
                <c:pt idx="31064">
                  <c:v>-49.584500000000006</c:v>
                </c:pt>
                <c:pt idx="31065">
                  <c:v>-49.582500000000003</c:v>
                </c:pt>
                <c:pt idx="31066">
                  <c:v>-49.580500000000008</c:v>
                </c:pt>
                <c:pt idx="31067">
                  <c:v>-49.578500000000005</c:v>
                </c:pt>
                <c:pt idx="31068">
                  <c:v>-49.576500000000003</c:v>
                </c:pt>
                <c:pt idx="31069">
                  <c:v>-49.574500000000008</c:v>
                </c:pt>
                <c:pt idx="31070">
                  <c:v>-49.572500000000005</c:v>
                </c:pt>
                <c:pt idx="31071">
                  <c:v>-49.570500000000003</c:v>
                </c:pt>
                <c:pt idx="31072">
                  <c:v>-49.568500000000007</c:v>
                </c:pt>
                <c:pt idx="31073">
                  <c:v>-49.566500000000005</c:v>
                </c:pt>
                <c:pt idx="31074">
                  <c:v>-49.564500000000002</c:v>
                </c:pt>
                <c:pt idx="31075">
                  <c:v>-49.562500000000007</c:v>
                </c:pt>
                <c:pt idx="31076">
                  <c:v>-49.560500000000005</c:v>
                </c:pt>
                <c:pt idx="31077">
                  <c:v>-49.558500000000002</c:v>
                </c:pt>
                <c:pt idx="31078">
                  <c:v>-49.556500000000007</c:v>
                </c:pt>
                <c:pt idx="31079">
                  <c:v>-49.554500000000004</c:v>
                </c:pt>
                <c:pt idx="31080">
                  <c:v>-49.552500000000009</c:v>
                </c:pt>
                <c:pt idx="31081">
                  <c:v>-49.550500000000007</c:v>
                </c:pt>
                <c:pt idx="31082">
                  <c:v>-49.548500000000004</c:v>
                </c:pt>
                <c:pt idx="31083">
                  <c:v>-49.546500000000009</c:v>
                </c:pt>
                <c:pt idx="31084">
                  <c:v>-49.544500000000006</c:v>
                </c:pt>
                <c:pt idx="31085">
                  <c:v>-49.542500000000004</c:v>
                </c:pt>
                <c:pt idx="31086">
                  <c:v>-49.540500000000009</c:v>
                </c:pt>
                <c:pt idx="31087">
                  <c:v>-49.538500000000006</c:v>
                </c:pt>
                <c:pt idx="31088">
                  <c:v>-49.536500000000004</c:v>
                </c:pt>
                <c:pt idx="31089">
                  <c:v>-49.534500000000008</c:v>
                </c:pt>
                <c:pt idx="31090">
                  <c:v>-49.532500000000006</c:v>
                </c:pt>
                <c:pt idx="31091">
                  <c:v>-49.530500000000004</c:v>
                </c:pt>
                <c:pt idx="31092">
                  <c:v>-49.528500000000008</c:v>
                </c:pt>
                <c:pt idx="31093">
                  <c:v>-49.526500000000006</c:v>
                </c:pt>
                <c:pt idx="31094">
                  <c:v>-49.524500000000003</c:v>
                </c:pt>
                <c:pt idx="31095">
                  <c:v>-49.522500000000008</c:v>
                </c:pt>
                <c:pt idx="31096">
                  <c:v>-49.520500000000006</c:v>
                </c:pt>
                <c:pt idx="31097">
                  <c:v>-49.518500000000003</c:v>
                </c:pt>
                <c:pt idx="31098">
                  <c:v>-49.516500000000008</c:v>
                </c:pt>
                <c:pt idx="31099">
                  <c:v>-49.514500000000005</c:v>
                </c:pt>
                <c:pt idx="31100">
                  <c:v>-49.512500000000003</c:v>
                </c:pt>
                <c:pt idx="31101">
                  <c:v>-49.510500000000008</c:v>
                </c:pt>
                <c:pt idx="31102">
                  <c:v>-49.508500000000005</c:v>
                </c:pt>
                <c:pt idx="31103">
                  <c:v>-49.506500000000003</c:v>
                </c:pt>
                <c:pt idx="31104">
                  <c:v>-49.504500000000007</c:v>
                </c:pt>
                <c:pt idx="31105">
                  <c:v>-49.502500000000005</c:v>
                </c:pt>
                <c:pt idx="31106">
                  <c:v>-49.500500000000002</c:v>
                </c:pt>
                <c:pt idx="31107">
                  <c:v>-49.498500000000007</c:v>
                </c:pt>
                <c:pt idx="31108">
                  <c:v>-49.496500000000005</c:v>
                </c:pt>
                <c:pt idx="31109">
                  <c:v>-49.494500000000002</c:v>
                </c:pt>
                <c:pt idx="31110">
                  <c:v>-49.492500000000007</c:v>
                </c:pt>
                <c:pt idx="31111">
                  <c:v>-49.490500000000004</c:v>
                </c:pt>
                <c:pt idx="31112">
                  <c:v>-49.488500000000009</c:v>
                </c:pt>
                <c:pt idx="31113">
                  <c:v>-49.486500000000007</c:v>
                </c:pt>
                <c:pt idx="31114">
                  <c:v>-49.484500000000004</c:v>
                </c:pt>
                <c:pt idx="31115">
                  <c:v>-49.482500000000009</c:v>
                </c:pt>
                <c:pt idx="31116">
                  <c:v>-49.480500000000006</c:v>
                </c:pt>
                <c:pt idx="31117">
                  <c:v>-49.478500000000004</c:v>
                </c:pt>
                <c:pt idx="31118">
                  <c:v>-49.476500000000009</c:v>
                </c:pt>
                <c:pt idx="31119">
                  <c:v>-49.474500000000006</c:v>
                </c:pt>
                <c:pt idx="31120">
                  <c:v>-49.472500000000004</c:v>
                </c:pt>
                <c:pt idx="31121">
                  <c:v>-49.470500000000008</c:v>
                </c:pt>
                <c:pt idx="31122">
                  <c:v>-49.468500000000006</c:v>
                </c:pt>
                <c:pt idx="31123">
                  <c:v>-49.466500000000003</c:v>
                </c:pt>
                <c:pt idx="31124">
                  <c:v>-49.464500000000008</c:v>
                </c:pt>
                <c:pt idx="31125">
                  <c:v>-49.462500000000006</c:v>
                </c:pt>
                <c:pt idx="31126">
                  <c:v>-49.460500000000003</c:v>
                </c:pt>
                <c:pt idx="31127">
                  <c:v>-49.458500000000008</c:v>
                </c:pt>
                <c:pt idx="31128">
                  <c:v>-49.456500000000005</c:v>
                </c:pt>
                <c:pt idx="31129">
                  <c:v>-49.454500000000003</c:v>
                </c:pt>
                <c:pt idx="31130">
                  <c:v>-49.452500000000008</c:v>
                </c:pt>
                <c:pt idx="31131">
                  <c:v>-49.450500000000005</c:v>
                </c:pt>
                <c:pt idx="31132">
                  <c:v>-49.448500000000003</c:v>
                </c:pt>
                <c:pt idx="31133">
                  <c:v>-49.446500000000007</c:v>
                </c:pt>
                <c:pt idx="31134">
                  <c:v>-49.444500000000005</c:v>
                </c:pt>
                <c:pt idx="31135">
                  <c:v>-49.442500000000003</c:v>
                </c:pt>
                <c:pt idx="31136">
                  <c:v>-49.440500000000007</c:v>
                </c:pt>
                <c:pt idx="31137">
                  <c:v>-49.438500000000005</c:v>
                </c:pt>
                <c:pt idx="31138">
                  <c:v>-49.436500000000002</c:v>
                </c:pt>
                <c:pt idx="31139">
                  <c:v>-49.434500000000007</c:v>
                </c:pt>
                <c:pt idx="31140">
                  <c:v>-49.432500000000005</c:v>
                </c:pt>
                <c:pt idx="31141">
                  <c:v>-49.430500000000009</c:v>
                </c:pt>
                <c:pt idx="31142">
                  <c:v>-49.428500000000007</c:v>
                </c:pt>
                <c:pt idx="31143">
                  <c:v>-49.426500000000004</c:v>
                </c:pt>
                <c:pt idx="31144">
                  <c:v>-49.424500000000009</c:v>
                </c:pt>
                <c:pt idx="31145">
                  <c:v>-49.422500000000007</c:v>
                </c:pt>
                <c:pt idx="31146">
                  <c:v>-49.420500000000004</c:v>
                </c:pt>
                <c:pt idx="31147">
                  <c:v>-49.418500000000009</c:v>
                </c:pt>
                <c:pt idx="31148">
                  <c:v>-49.416500000000006</c:v>
                </c:pt>
                <c:pt idx="31149">
                  <c:v>-49.414500000000004</c:v>
                </c:pt>
                <c:pt idx="31150">
                  <c:v>-49.412500000000009</c:v>
                </c:pt>
                <c:pt idx="31151">
                  <c:v>-49.410500000000006</c:v>
                </c:pt>
                <c:pt idx="31152">
                  <c:v>-49.408500000000004</c:v>
                </c:pt>
                <c:pt idx="31153">
                  <c:v>-49.406500000000008</c:v>
                </c:pt>
                <c:pt idx="31154">
                  <c:v>-49.404500000000006</c:v>
                </c:pt>
                <c:pt idx="31155">
                  <c:v>-49.402500000000003</c:v>
                </c:pt>
                <c:pt idx="31156">
                  <c:v>-49.400500000000008</c:v>
                </c:pt>
                <c:pt idx="31157">
                  <c:v>-49.398500000000006</c:v>
                </c:pt>
                <c:pt idx="31158">
                  <c:v>-49.396500000000003</c:v>
                </c:pt>
                <c:pt idx="31159">
                  <c:v>-49.394500000000008</c:v>
                </c:pt>
                <c:pt idx="31160">
                  <c:v>-49.392500000000005</c:v>
                </c:pt>
                <c:pt idx="31161">
                  <c:v>-49.390500000000003</c:v>
                </c:pt>
                <c:pt idx="31162">
                  <c:v>-49.388500000000008</c:v>
                </c:pt>
                <c:pt idx="31163">
                  <c:v>-49.386500000000005</c:v>
                </c:pt>
                <c:pt idx="31164">
                  <c:v>-49.384500000000003</c:v>
                </c:pt>
                <c:pt idx="31165">
                  <c:v>-49.382500000000007</c:v>
                </c:pt>
                <c:pt idx="31166">
                  <c:v>-49.380500000000005</c:v>
                </c:pt>
                <c:pt idx="31167">
                  <c:v>-49.378500000000003</c:v>
                </c:pt>
                <c:pt idx="31168">
                  <c:v>-49.376500000000007</c:v>
                </c:pt>
                <c:pt idx="31169">
                  <c:v>-49.374500000000005</c:v>
                </c:pt>
                <c:pt idx="31170">
                  <c:v>-49.372500000000002</c:v>
                </c:pt>
                <c:pt idx="31171">
                  <c:v>-49.370500000000007</c:v>
                </c:pt>
                <c:pt idx="31172">
                  <c:v>-49.368500000000004</c:v>
                </c:pt>
                <c:pt idx="31173">
                  <c:v>-49.366500000000009</c:v>
                </c:pt>
                <c:pt idx="31174">
                  <c:v>-49.364500000000007</c:v>
                </c:pt>
                <c:pt idx="31175">
                  <c:v>-49.362500000000004</c:v>
                </c:pt>
                <c:pt idx="31176">
                  <c:v>-49.360500000000009</c:v>
                </c:pt>
                <c:pt idx="31177">
                  <c:v>-49.358500000000006</c:v>
                </c:pt>
                <c:pt idx="31178">
                  <c:v>-49.356500000000004</c:v>
                </c:pt>
                <c:pt idx="31179">
                  <c:v>-49.354500000000009</c:v>
                </c:pt>
                <c:pt idx="31180">
                  <c:v>-49.352500000000006</c:v>
                </c:pt>
                <c:pt idx="31181">
                  <c:v>-49.350500000000004</c:v>
                </c:pt>
                <c:pt idx="31182">
                  <c:v>-49.348500000000008</c:v>
                </c:pt>
                <c:pt idx="31183">
                  <c:v>-49.346500000000006</c:v>
                </c:pt>
                <c:pt idx="31184">
                  <c:v>-49.344500000000004</c:v>
                </c:pt>
                <c:pt idx="31185">
                  <c:v>-49.342500000000008</c:v>
                </c:pt>
                <c:pt idx="31186">
                  <c:v>-49.340500000000006</c:v>
                </c:pt>
                <c:pt idx="31187">
                  <c:v>-49.338500000000003</c:v>
                </c:pt>
                <c:pt idx="31188">
                  <c:v>-49.336500000000008</c:v>
                </c:pt>
                <c:pt idx="31189">
                  <c:v>-49.334500000000006</c:v>
                </c:pt>
                <c:pt idx="31190">
                  <c:v>-49.332500000000003</c:v>
                </c:pt>
                <c:pt idx="31191">
                  <c:v>-49.330500000000008</c:v>
                </c:pt>
                <c:pt idx="31192">
                  <c:v>-49.328500000000005</c:v>
                </c:pt>
                <c:pt idx="31193">
                  <c:v>-49.326500000000003</c:v>
                </c:pt>
                <c:pt idx="31194">
                  <c:v>-49.324500000000008</c:v>
                </c:pt>
                <c:pt idx="31195">
                  <c:v>-49.322500000000005</c:v>
                </c:pt>
                <c:pt idx="31196">
                  <c:v>-49.320500000000003</c:v>
                </c:pt>
                <c:pt idx="31197">
                  <c:v>-49.318500000000007</c:v>
                </c:pt>
                <c:pt idx="31198">
                  <c:v>-49.316500000000005</c:v>
                </c:pt>
                <c:pt idx="31199">
                  <c:v>-49.314500000000002</c:v>
                </c:pt>
                <c:pt idx="31200">
                  <c:v>-49.312500000000007</c:v>
                </c:pt>
                <c:pt idx="31201">
                  <c:v>-49.310500000000005</c:v>
                </c:pt>
                <c:pt idx="31202">
                  <c:v>-49.308500000000002</c:v>
                </c:pt>
                <c:pt idx="31203">
                  <c:v>-49.306500000000007</c:v>
                </c:pt>
                <c:pt idx="31204">
                  <c:v>-49.304500000000004</c:v>
                </c:pt>
                <c:pt idx="31205">
                  <c:v>-49.302500000000009</c:v>
                </c:pt>
                <c:pt idx="31206">
                  <c:v>-49.300500000000007</c:v>
                </c:pt>
                <c:pt idx="31207">
                  <c:v>-49.298500000000004</c:v>
                </c:pt>
                <c:pt idx="31208">
                  <c:v>-49.296500000000009</c:v>
                </c:pt>
                <c:pt idx="31209">
                  <c:v>-49.294500000000006</c:v>
                </c:pt>
                <c:pt idx="31210">
                  <c:v>-49.292500000000004</c:v>
                </c:pt>
                <c:pt idx="31211">
                  <c:v>-49.290500000000009</c:v>
                </c:pt>
                <c:pt idx="31212">
                  <c:v>-49.288500000000006</c:v>
                </c:pt>
                <c:pt idx="31213">
                  <c:v>-49.286500000000004</c:v>
                </c:pt>
                <c:pt idx="31214">
                  <c:v>-49.284500000000008</c:v>
                </c:pt>
                <c:pt idx="31215">
                  <c:v>-49.282500000000006</c:v>
                </c:pt>
                <c:pt idx="31216">
                  <c:v>-49.280500000000004</c:v>
                </c:pt>
                <c:pt idx="31217">
                  <c:v>-49.278500000000008</c:v>
                </c:pt>
                <c:pt idx="31218">
                  <c:v>-49.276500000000006</c:v>
                </c:pt>
                <c:pt idx="31219">
                  <c:v>-49.274500000000003</c:v>
                </c:pt>
                <c:pt idx="31220">
                  <c:v>-49.272500000000008</c:v>
                </c:pt>
                <c:pt idx="31221">
                  <c:v>-49.270500000000006</c:v>
                </c:pt>
                <c:pt idx="31222">
                  <c:v>-49.268500000000003</c:v>
                </c:pt>
                <c:pt idx="31223">
                  <c:v>-49.266500000000008</c:v>
                </c:pt>
                <c:pt idx="31224">
                  <c:v>-49.264500000000005</c:v>
                </c:pt>
                <c:pt idx="31225">
                  <c:v>-49.262500000000003</c:v>
                </c:pt>
                <c:pt idx="31226">
                  <c:v>-49.260500000000008</c:v>
                </c:pt>
                <c:pt idx="31227">
                  <c:v>-49.258500000000005</c:v>
                </c:pt>
                <c:pt idx="31228">
                  <c:v>-49.256500000000003</c:v>
                </c:pt>
                <c:pt idx="31229">
                  <c:v>-49.254500000000007</c:v>
                </c:pt>
                <c:pt idx="31230">
                  <c:v>-49.252500000000005</c:v>
                </c:pt>
                <c:pt idx="31231">
                  <c:v>-49.250500000000002</c:v>
                </c:pt>
                <c:pt idx="31232">
                  <c:v>-49.248500000000007</c:v>
                </c:pt>
                <c:pt idx="31233">
                  <c:v>-49.246500000000005</c:v>
                </c:pt>
                <c:pt idx="31234">
                  <c:v>-49.244500000000002</c:v>
                </c:pt>
                <c:pt idx="31235">
                  <c:v>-49.242500000000007</c:v>
                </c:pt>
                <c:pt idx="31236">
                  <c:v>-49.240500000000004</c:v>
                </c:pt>
                <c:pt idx="31237">
                  <c:v>-49.238500000000009</c:v>
                </c:pt>
                <c:pt idx="31238">
                  <c:v>-49.236500000000007</c:v>
                </c:pt>
                <c:pt idx="31239">
                  <c:v>-49.234500000000004</c:v>
                </c:pt>
                <c:pt idx="31240">
                  <c:v>-49.232500000000009</c:v>
                </c:pt>
                <c:pt idx="31241">
                  <c:v>-49.230500000000006</c:v>
                </c:pt>
                <c:pt idx="31242">
                  <c:v>-49.228500000000004</c:v>
                </c:pt>
                <c:pt idx="31243">
                  <c:v>-49.226500000000009</c:v>
                </c:pt>
                <c:pt idx="31244">
                  <c:v>-49.224500000000006</c:v>
                </c:pt>
                <c:pt idx="31245">
                  <c:v>-49.222500000000004</c:v>
                </c:pt>
                <c:pt idx="31246">
                  <c:v>-49.220500000000008</c:v>
                </c:pt>
                <c:pt idx="31247">
                  <c:v>-49.218500000000006</c:v>
                </c:pt>
                <c:pt idx="31248">
                  <c:v>-49.216500000000003</c:v>
                </c:pt>
                <c:pt idx="31249">
                  <c:v>-49.214500000000008</c:v>
                </c:pt>
                <c:pt idx="31250">
                  <c:v>-49.212500000000006</c:v>
                </c:pt>
                <c:pt idx="31251">
                  <c:v>-49.210500000000003</c:v>
                </c:pt>
                <c:pt idx="31252">
                  <c:v>-49.208500000000008</c:v>
                </c:pt>
                <c:pt idx="31253">
                  <c:v>-49.206500000000005</c:v>
                </c:pt>
                <c:pt idx="31254">
                  <c:v>-49.204500000000003</c:v>
                </c:pt>
                <c:pt idx="31255">
                  <c:v>-49.202500000000008</c:v>
                </c:pt>
                <c:pt idx="31256">
                  <c:v>-49.200500000000005</c:v>
                </c:pt>
                <c:pt idx="31257">
                  <c:v>-49.198500000000003</c:v>
                </c:pt>
                <c:pt idx="31258">
                  <c:v>-49.196500000000007</c:v>
                </c:pt>
                <c:pt idx="31259">
                  <c:v>-49.194500000000005</c:v>
                </c:pt>
                <c:pt idx="31260">
                  <c:v>-49.192500000000003</c:v>
                </c:pt>
                <c:pt idx="31261">
                  <c:v>-49.190500000000007</c:v>
                </c:pt>
                <c:pt idx="31262">
                  <c:v>-49.188500000000005</c:v>
                </c:pt>
                <c:pt idx="31263">
                  <c:v>-49.186500000000002</c:v>
                </c:pt>
                <c:pt idx="31264">
                  <c:v>-49.184500000000007</c:v>
                </c:pt>
                <c:pt idx="31265">
                  <c:v>-49.182500000000005</c:v>
                </c:pt>
                <c:pt idx="31266">
                  <c:v>-49.180500000000009</c:v>
                </c:pt>
                <c:pt idx="31267">
                  <c:v>-49.178500000000007</c:v>
                </c:pt>
                <c:pt idx="31268">
                  <c:v>-49.176500000000004</c:v>
                </c:pt>
                <c:pt idx="31269">
                  <c:v>-49.174500000000009</c:v>
                </c:pt>
                <c:pt idx="31270">
                  <c:v>-49.172500000000007</c:v>
                </c:pt>
                <c:pt idx="31271">
                  <c:v>-49.170500000000004</c:v>
                </c:pt>
                <c:pt idx="31272">
                  <c:v>-49.168500000000009</c:v>
                </c:pt>
                <c:pt idx="31273">
                  <c:v>-49.166500000000006</c:v>
                </c:pt>
                <c:pt idx="31274">
                  <c:v>-49.164500000000004</c:v>
                </c:pt>
                <c:pt idx="31275">
                  <c:v>-49.162500000000009</c:v>
                </c:pt>
                <c:pt idx="31276">
                  <c:v>-49.160500000000006</c:v>
                </c:pt>
                <c:pt idx="31277">
                  <c:v>-49.158500000000004</c:v>
                </c:pt>
                <c:pt idx="31278">
                  <c:v>-49.156500000000008</c:v>
                </c:pt>
                <c:pt idx="31279">
                  <c:v>-49.154500000000006</c:v>
                </c:pt>
                <c:pt idx="31280">
                  <c:v>-49.152500000000003</c:v>
                </c:pt>
                <c:pt idx="31281">
                  <c:v>-49.150500000000008</c:v>
                </c:pt>
                <c:pt idx="31282">
                  <c:v>-49.148500000000006</c:v>
                </c:pt>
                <c:pt idx="31283">
                  <c:v>-49.146500000000003</c:v>
                </c:pt>
                <c:pt idx="31284">
                  <c:v>-49.144500000000008</c:v>
                </c:pt>
                <c:pt idx="31285">
                  <c:v>-49.142500000000005</c:v>
                </c:pt>
                <c:pt idx="31286">
                  <c:v>-49.140500000000003</c:v>
                </c:pt>
                <c:pt idx="31287">
                  <c:v>-49.138500000000008</c:v>
                </c:pt>
                <c:pt idx="31288">
                  <c:v>-49.136500000000005</c:v>
                </c:pt>
                <c:pt idx="31289">
                  <c:v>-49.134500000000003</c:v>
                </c:pt>
                <c:pt idx="31290">
                  <c:v>-49.132500000000007</c:v>
                </c:pt>
                <c:pt idx="31291">
                  <c:v>-49.130500000000005</c:v>
                </c:pt>
                <c:pt idx="31292">
                  <c:v>-49.128500000000003</c:v>
                </c:pt>
                <c:pt idx="31293">
                  <c:v>-49.126500000000007</c:v>
                </c:pt>
                <c:pt idx="31294">
                  <c:v>-49.124500000000005</c:v>
                </c:pt>
                <c:pt idx="31295">
                  <c:v>-49.122500000000002</c:v>
                </c:pt>
                <c:pt idx="31296">
                  <c:v>-49.120500000000007</c:v>
                </c:pt>
                <c:pt idx="31297">
                  <c:v>-49.118500000000004</c:v>
                </c:pt>
                <c:pt idx="31298">
                  <c:v>-49.116500000000009</c:v>
                </c:pt>
                <c:pt idx="31299">
                  <c:v>-49.114500000000007</c:v>
                </c:pt>
                <c:pt idx="31300">
                  <c:v>-49.112500000000004</c:v>
                </c:pt>
                <c:pt idx="31301">
                  <c:v>-49.110500000000009</c:v>
                </c:pt>
                <c:pt idx="31302">
                  <c:v>-49.108500000000006</c:v>
                </c:pt>
                <c:pt idx="31303">
                  <c:v>-49.106500000000004</c:v>
                </c:pt>
                <c:pt idx="31304">
                  <c:v>-49.104500000000009</c:v>
                </c:pt>
                <c:pt idx="31305">
                  <c:v>-49.102500000000006</c:v>
                </c:pt>
                <c:pt idx="31306">
                  <c:v>-49.100500000000004</c:v>
                </c:pt>
                <c:pt idx="31307">
                  <c:v>-49.098500000000008</c:v>
                </c:pt>
                <c:pt idx="31308">
                  <c:v>-49.096500000000006</c:v>
                </c:pt>
                <c:pt idx="31309">
                  <c:v>-49.094500000000004</c:v>
                </c:pt>
                <c:pt idx="31310">
                  <c:v>-49.092500000000008</c:v>
                </c:pt>
                <c:pt idx="31311">
                  <c:v>-49.090500000000006</c:v>
                </c:pt>
                <c:pt idx="31312">
                  <c:v>-49.088500000000003</c:v>
                </c:pt>
                <c:pt idx="31313">
                  <c:v>-49.086500000000008</c:v>
                </c:pt>
                <c:pt idx="31314">
                  <c:v>-49.084500000000006</c:v>
                </c:pt>
                <c:pt idx="31315">
                  <c:v>-49.082500000000003</c:v>
                </c:pt>
                <c:pt idx="31316">
                  <c:v>-49.080500000000008</c:v>
                </c:pt>
                <c:pt idx="31317">
                  <c:v>-49.078500000000005</c:v>
                </c:pt>
                <c:pt idx="31318">
                  <c:v>-49.076500000000003</c:v>
                </c:pt>
                <c:pt idx="31319">
                  <c:v>-49.074500000000008</c:v>
                </c:pt>
                <c:pt idx="31320">
                  <c:v>-49.072500000000005</c:v>
                </c:pt>
                <c:pt idx="31321">
                  <c:v>-49.070500000000003</c:v>
                </c:pt>
                <c:pt idx="31322">
                  <c:v>-49.068500000000007</c:v>
                </c:pt>
                <c:pt idx="31323">
                  <c:v>-49.066500000000005</c:v>
                </c:pt>
                <c:pt idx="31324">
                  <c:v>-49.064500000000002</c:v>
                </c:pt>
                <c:pt idx="31325">
                  <c:v>-49.062500000000007</c:v>
                </c:pt>
                <c:pt idx="31326">
                  <c:v>-49.060500000000005</c:v>
                </c:pt>
                <c:pt idx="31327">
                  <c:v>-49.058500000000002</c:v>
                </c:pt>
                <c:pt idx="31328">
                  <c:v>-49.056500000000007</c:v>
                </c:pt>
                <c:pt idx="31329">
                  <c:v>-49.054500000000004</c:v>
                </c:pt>
                <c:pt idx="31330">
                  <c:v>-49.052500000000009</c:v>
                </c:pt>
                <c:pt idx="31331">
                  <c:v>-49.050500000000007</c:v>
                </c:pt>
                <c:pt idx="31332">
                  <c:v>-49.048500000000004</c:v>
                </c:pt>
                <c:pt idx="31333">
                  <c:v>-49.046500000000009</c:v>
                </c:pt>
                <c:pt idx="31334">
                  <c:v>-49.044500000000006</c:v>
                </c:pt>
                <c:pt idx="31335">
                  <c:v>-49.042500000000004</c:v>
                </c:pt>
                <c:pt idx="31336">
                  <c:v>-49.040500000000009</c:v>
                </c:pt>
                <c:pt idx="31337">
                  <c:v>-49.038500000000006</c:v>
                </c:pt>
                <c:pt idx="31338">
                  <c:v>-49.036500000000004</c:v>
                </c:pt>
                <c:pt idx="31339">
                  <c:v>-49.034500000000008</c:v>
                </c:pt>
                <c:pt idx="31340">
                  <c:v>-49.032500000000006</c:v>
                </c:pt>
                <c:pt idx="31341">
                  <c:v>-49.030500000000004</c:v>
                </c:pt>
                <c:pt idx="31342">
                  <c:v>-49.028500000000008</c:v>
                </c:pt>
                <c:pt idx="31343">
                  <c:v>-49.026500000000006</c:v>
                </c:pt>
                <c:pt idx="31344">
                  <c:v>-49.024500000000003</c:v>
                </c:pt>
                <c:pt idx="31345">
                  <c:v>-49.022500000000008</c:v>
                </c:pt>
                <c:pt idx="31346">
                  <c:v>-49.020500000000006</c:v>
                </c:pt>
                <c:pt idx="31347">
                  <c:v>-49.018500000000003</c:v>
                </c:pt>
                <c:pt idx="31348">
                  <c:v>-49.016500000000008</c:v>
                </c:pt>
                <c:pt idx="31349">
                  <c:v>-49.014500000000005</c:v>
                </c:pt>
                <c:pt idx="31350">
                  <c:v>-49.012500000000003</c:v>
                </c:pt>
                <c:pt idx="31351">
                  <c:v>-49.010500000000008</c:v>
                </c:pt>
                <c:pt idx="31352">
                  <c:v>-49.008500000000005</c:v>
                </c:pt>
                <c:pt idx="31353">
                  <c:v>-49.006500000000003</c:v>
                </c:pt>
                <c:pt idx="31354">
                  <c:v>-49.004500000000007</c:v>
                </c:pt>
                <c:pt idx="31355">
                  <c:v>-49.002500000000005</c:v>
                </c:pt>
                <c:pt idx="31356">
                  <c:v>-49.000500000000002</c:v>
                </c:pt>
                <c:pt idx="31357">
                  <c:v>-48.998500000000007</c:v>
                </c:pt>
                <c:pt idx="31358">
                  <c:v>-48.996500000000005</c:v>
                </c:pt>
                <c:pt idx="31359">
                  <c:v>-48.994500000000002</c:v>
                </c:pt>
                <c:pt idx="31360">
                  <c:v>-48.992500000000007</c:v>
                </c:pt>
                <c:pt idx="31361">
                  <c:v>-48.990500000000004</c:v>
                </c:pt>
                <c:pt idx="31362">
                  <c:v>-48.988500000000009</c:v>
                </c:pt>
                <c:pt idx="31363">
                  <c:v>-48.986500000000007</c:v>
                </c:pt>
                <c:pt idx="31364">
                  <c:v>-48.984500000000004</c:v>
                </c:pt>
                <c:pt idx="31365">
                  <c:v>-48.982500000000009</c:v>
                </c:pt>
                <c:pt idx="31366">
                  <c:v>-48.980500000000006</c:v>
                </c:pt>
                <c:pt idx="31367">
                  <c:v>-48.978500000000004</c:v>
                </c:pt>
                <c:pt idx="31368">
                  <c:v>-48.976500000000009</c:v>
                </c:pt>
                <c:pt idx="31369">
                  <c:v>-48.974500000000006</c:v>
                </c:pt>
                <c:pt idx="31370">
                  <c:v>-48.972500000000004</c:v>
                </c:pt>
                <c:pt idx="31371">
                  <c:v>-48.970500000000008</c:v>
                </c:pt>
                <c:pt idx="31372">
                  <c:v>-48.968500000000006</c:v>
                </c:pt>
                <c:pt idx="31373">
                  <c:v>-48.966500000000003</c:v>
                </c:pt>
                <c:pt idx="31374">
                  <c:v>-48.964500000000008</c:v>
                </c:pt>
                <c:pt idx="31375">
                  <c:v>-48.962500000000006</c:v>
                </c:pt>
                <c:pt idx="31376">
                  <c:v>-48.960500000000003</c:v>
                </c:pt>
                <c:pt idx="31377">
                  <c:v>-48.958500000000008</c:v>
                </c:pt>
                <c:pt idx="31378">
                  <c:v>-48.956500000000005</c:v>
                </c:pt>
                <c:pt idx="31379">
                  <c:v>-48.954500000000003</c:v>
                </c:pt>
                <c:pt idx="31380">
                  <c:v>-48.952500000000008</c:v>
                </c:pt>
                <c:pt idx="31381">
                  <c:v>-48.950500000000005</c:v>
                </c:pt>
                <c:pt idx="31382">
                  <c:v>-48.948500000000003</c:v>
                </c:pt>
                <c:pt idx="31383">
                  <c:v>-48.946500000000007</c:v>
                </c:pt>
                <c:pt idx="31384">
                  <c:v>-48.944500000000005</c:v>
                </c:pt>
                <c:pt idx="31385">
                  <c:v>-48.942500000000003</c:v>
                </c:pt>
                <c:pt idx="31386">
                  <c:v>-48.940500000000007</c:v>
                </c:pt>
                <c:pt idx="31387">
                  <c:v>-48.938500000000005</c:v>
                </c:pt>
                <c:pt idx="31388">
                  <c:v>-48.936500000000002</c:v>
                </c:pt>
                <c:pt idx="31389">
                  <c:v>-48.934500000000007</c:v>
                </c:pt>
                <c:pt idx="31390">
                  <c:v>-48.932500000000005</c:v>
                </c:pt>
                <c:pt idx="31391">
                  <c:v>-48.930500000000009</c:v>
                </c:pt>
                <c:pt idx="31392">
                  <c:v>-48.928500000000007</c:v>
                </c:pt>
                <c:pt idx="31393">
                  <c:v>-48.926500000000004</c:v>
                </c:pt>
                <c:pt idx="31394">
                  <c:v>-48.924500000000009</c:v>
                </c:pt>
                <c:pt idx="31395">
                  <c:v>-48.922500000000007</c:v>
                </c:pt>
                <c:pt idx="31396">
                  <c:v>-48.920500000000004</c:v>
                </c:pt>
                <c:pt idx="31397">
                  <c:v>-48.918500000000009</c:v>
                </c:pt>
                <c:pt idx="31398">
                  <c:v>-48.916500000000006</c:v>
                </c:pt>
                <c:pt idx="31399">
                  <c:v>-48.914500000000004</c:v>
                </c:pt>
                <c:pt idx="31400">
                  <c:v>-48.912500000000009</c:v>
                </c:pt>
                <c:pt idx="31401">
                  <c:v>-48.910500000000006</c:v>
                </c:pt>
                <c:pt idx="31402">
                  <c:v>-48.908500000000004</c:v>
                </c:pt>
                <c:pt idx="31403">
                  <c:v>-48.906500000000008</c:v>
                </c:pt>
                <c:pt idx="31404">
                  <c:v>-48.904500000000006</c:v>
                </c:pt>
                <c:pt idx="31405">
                  <c:v>-48.902500000000003</c:v>
                </c:pt>
                <c:pt idx="31406">
                  <c:v>-48.900500000000008</c:v>
                </c:pt>
                <c:pt idx="31407">
                  <c:v>-48.898500000000006</c:v>
                </c:pt>
                <c:pt idx="31408">
                  <c:v>-48.896500000000003</c:v>
                </c:pt>
                <c:pt idx="31409">
                  <c:v>-48.894500000000008</c:v>
                </c:pt>
                <c:pt idx="31410">
                  <c:v>-48.892500000000005</c:v>
                </c:pt>
                <c:pt idx="31411">
                  <c:v>-48.890500000000003</c:v>
                </c:pt>
                <c:pt idx="31412">
                  <c:v>-48.888500000000008</c:v>
                </c:pt>
                <c:pt idx="31413">
                  <c:v>-48.886500000000005</c:v>
                </c:pt>
                <c:pt idx="31414">
                  <c:v>-48.884500000000003</c:v>
                </c:pt>
                <c:pt idx="31415">
                  <c:v>-48.882500000000007</c:v>
                </c:pt>
                <c:pt idx="31416">
                  <c:v>-48.880500000000005</c:v>
                </c:pt>
                <c:pt idx="31417">
                  <c:v>-48.878500000000003</c:v>
                </c:pt>
                <c:pt idx="31418">
                  <c:v>-48.876500000000007</c:v>
                </c:pt>
                <c:pt idx="31419">
                  <c:v>-48.874500000000005</c:v>
                </c:pt>
                <c:pt idx="31420">
                  <c:v>-48.872500000000002</c:v>
                </c:pt>
                <c:pt idx="31421">
                  <c:v>-48.870500000000007</c:v>
                </c:pt>
                <c:pt idx="31422">
                  <c:v>-48.868500000000004</c:v>
                </c:pt>
                <c:pt idx="31423">
                  <c:v>-48.866500000000009</c:v>
                </c:pt>
                <c:pt idx="31424">
                  <c:v>-48.864500000000007</c:v>
                </c:pt>
                <c:pt idx="31425">
                  <c:v>-48.862500000000004</c:v>
                </c:pt>
                <c:pt idx="31426">
                  <c:v>-48.860500000000009</c:v>
                </c:pt>
                <c:pt idx="31427">
                  <c:v>-48.858500000000006</c:v>
                </c:pt>
                <c:pt idx="31428">
                  <c:v>-48.856500000000004</c:v>
                </c:pt>
                <c:pt idx="31429">
                  <c:v>-48.854500000000009</c:v>
                </c:pt>
                <c:pt idx="31430">
                  <c:v>-48.852500000000006</c:v>
                </c:pt>
                <c:pt idx="31431">
                  <c:v>-48.850500000000004</c:v>
                </c:pt>
                <c:pt idx="31432">
                  <c:v>-48.848500000000008</c:v>
                </c:pt>
                <c:pt idx="31433">
                  <c:v>-48.846500000000006</c:v>
                </c:pt>
                <c:pt idx="31434">
                  <c:v>-48.844500000000004</c:v>
                </c:pt>
                <c:pt idx="31435">
                  <c:v>-48.842500000000008</c:v>
                </c:pt>
                <c:pt idx="31436">
                  <c:v>-48.840500000000006</c:v>
                </c:pt>
                <c:pt idx="31437">
                  <c:v>-48.838500000000003</c:v>
                </c:pt>
                <c:pt idx="31438">
                  <c:v>-48.836500000000008</c:v>
                </c:pt>
                <c:pt idx="31439">
                  <c:v>-48.834500000000006</c:v>
                </c:pt>
                <c:pt idx="31440">
                  <c:v>-48.832500000000003</c:v>
                </c:pt>
                <c:pt idx="31441">
                  <c:v>-48.830500000000008</c:v>
                </c:pt>
                <c:pt idx="31442">
                  <c:v>-48.828500000000005</c:v>
                </c:pt>
                <c:pt idx="31443">
                  <c:v>-48.826500000000003</c:v>
                </c:pt>
                <c:pt idx="31444">
                  <c:v>-48.824500000000008</c:v>
                </c:pt>
                <c:pt idx="31445">
                  <c:v>-48.822500000000005</c:v>
                </c:pt>
                <c:pt idx="31446">
                  <c:v>-48.820500000000003</c:v>
                </c:pt>
                <c:pt idx="31447">
                  <c:v>-48.818500000000007</c:v>
                </c:pt>
                <c:pt idx="31448">
                  <c:v>-48.816500000000005</c:v>
                </c:pt>
                <c:pt idx="31449">
                  <c:v>-48.814500000000002</c:v>
                </c:pt>
                <c:pt idx="31450">
                  <c:v>-48.812500000000007</c:v>
                </c:pt>
                <c:pt idx="31451">
                  <c:v>-48.810500000000005</c:v>
                </c:pt>
                <c:pt idx="31452">
                  <c:v>-48.808500000000002</c:v>
                </c:pt>
                <c:pt idx="31453">
                  <c:v>-48.806500000000007</c:v>
                </c:pt>
                <c:pt idx="31454">
                  <c:v>-48.804500000000004</c:v>
                </c:pt>
                <c:pt idx="31455">
                  <c:v>-48.802500000000009</c:v>
                </c:pt>
                <c:pt idx="31456">
                  <c:v>-48.800500000000007</c:v>
                </c:pt>
                <c:pt idx="31457">
                  <c:v>-48.798500000000004</c:v>
                </c:pt>
                <c:pt idx="31458">
                  <c:v>-48.796500000000009</c:v>
                </c:pt>
                <c:pt idx="31459">
                  <c:v>-48.794500000000006</c:v>
                </c:pt>
                <c:pt idx="31460">
                  <c:v>-48.792500000000004</c:v>
                </c:pt>
                <c:pt idx="31461">
                  <c:v>-48.790500000000009</c:v>
                </c:pt>
                <c:pt idx="31462">
                  <c:v>-48.788500000000006</c:v>
                </c:pt>
                <c:pt idx="31463">
                  <c:v>-48.786500000000004</c:v>
                </c:pt>
                <c:pt idx="31464">
                  <c:v>-48.784500000000008</c:v>
                </c:pt>
                <c:pt idx="31465">
                  <c:v>-48.782500000000006</c:v>
                </c:pt>
                <c:pt idx="31466">
                  <c:v>-48.780500000000004</c:v>
                </c:pt>
                <c:pt idx="31467">
                  <c:v>-48.778500000000008</c:v>
                </c:pt>
                <c:pt idx="31468">
                  <c:v>-48.776500000000006</c:v>
                </c:pt>
                <c:pt idx="31469">
                  <c:v>-48.774500000000003</c:v>
                </c:pt>
                <c:pt idx="31470">
                  <c:v>-48.772500000000008</c:v>
                </c:pt>
                <c:pt idx="31471">
                  <c:v>-48.770500000000006</c:v>
                </c:pt>
                <c:pt idx="31472">
                  <c:v>-48.768500000000003</c:v>
                </c:pt>
                <c:pt idx="31473">
                  <c:v>-48.766500000000008</c:v>
                </c:pt>
                <c:pt idx="31474">
                  <c:v>-48.764500000000005</c:v>
                </c:pt>
                <c:pt idx="31475">
                  <c:v>-48.762500000000003</c:v>
                </c:pt>
                <c:pt idx="31476">
                  <c:v>-48.760500000000008</c:v>
                </c:pt>
                <c:pt idx="31477">
                  <c:v>-48.758500000000005</c:v>
                </c:pt>
                <c:pt idx="31478">
                  <c:v>-48.756500000000003</c:v>
                </c:pt>
                <c:pt idx="31479">
                  <c:v>-48.754500000000007</c:v>
                </c:pt>
                <c:pt idx="31480">
                  <c:v>-48.752500000000005</c:v>
                </c:pt>
                <c:pt idx="31481">
                  <c:v>-48.750500000000002</c:v>
                </c:pt>
                <c:pt idx="31482">
                  <c:v>-48.748500000000007</c:v>
                </c:pt>
                <c:pt idx="31483">
                  <c:v>-48.746500000000005</c:v>
                </c:pt>
                <c:pt idx="31484">
                  <c:v>-48.744500000000002</c:v>
                </c:pt>
                <c:pt idx="31485">
                  <c:v>-48.742500000000007</c:v>
                </c:pt>
                <c:pt idx="31486">
                  <c:v>-48.740500000000004</c:v>
                </c:pt>
                <c:pt idx="31487">
                  <c:v>-48.738500000000009</c:v>
                </c:pt>
                <c:pt idx="31488">
                  <c:v>-48.736500000000007</c:v>
                </c:pt>
                <c:pt idx="31489">
                  <c:v>-48.734500000000004</c:v>
                </c:pt>
                <c:pt idx="31490">
                  <c:v>-48.732500000000009</c:v>
                </c:pt>
                <c:pt idx="31491">
                  <c:v>-48.730500000000006</c:v>
                </c:pt>
                <c:pt idx="31492">
                  <c:v>-48.728500000000004</c:v>
                </c:pt>
                <c:pt idx="31493">
                  <c:v>-48.726500000000009</c:v>
                </c:pt>
                <c:pt idx="31494">
                  <c:v>-48.724500000000006</c:v>
                </c:pt>
                <c:pt idx="31495">
                  <c:v>-48.722500000000004</c:v>
                </c:pt>
                <c:pt idx="31496">
                  <c:v>-48.720500000000008</c:v>
                </c:pt>
                <c:pt idx="31497">
                  <c:v>-48.718500000000006</c:v>
                </c:pt>
                <c:pt idx="31498">
                  <c:v>-48.716500000000003</c:v>
                </c:pt>
                <c:pt idx="31499">
                  <c:v>-48.714500000000008</c:v>
                </c:pt>
                <c:pt idx="31500">
                  <c:v>-48.712500000000006</c:v>
                </c:pt>
                <c:pt idx="31501">
                  <c:v>-48.710500000000003</c:v>
                </c:pt>
                <c:pt idx="31502">
                  <c:v>-48.708500000000008</c:v>
                </c:pt>
                <c:pt idx="31503">
                  <c:v>-48.706500000000005</c:v>
                </c:pt>
                <c:pt idx="31504">
                  <c:v>-48.704500000000003</c:v>
                </c:pt>
                <c:pt idx="31505">
                  <c:v>-48.702500000000008</c:v>
                </c:pt>
                <c:pt idx="31506">
                  <c:v>-48.700500000000005</c:v>
                </c:pt>
                <c:pt idx="31507">
                  <c:v>-48.698500000000003</c:v>
                </c:pt>
                <c:pt idx="31508">
                  <c:v>-48.696500000000007</c:v>
                </c:pt>
                <c:pt idx="31509">
                  <c:v>-48.694500000000005</c:v>
                </c:pt>
                <c:pt idx="31510">
                  <c:v>-48.692500000000003</c:v>
                </c:pt>
                <c:pt idx="31511">
                  <c:v>-48.690500000000007</c:v>
                </c:pt>
                <c:pt idx="31512">
                  <c:v>-48.688500000000005</c:v>
                </c:pt>
                <c:pt idx="31513">
                  <c:v>-48.686500000000002</c:v>
                </c:pt>
                <c:pt idx="31514">
                  <c:v>-48.684500000000007</c:v>
                </c:pt>
                <c:pt idx="31515">
                  <c:v>-48.682500000000005</c:v>
                </c:pt>
                <c:pt idx="31516">
                  <c:v>-48.680500000000009</c:v>
                </c:pt>
                <c:pt idx="31517">
                  <c:v>-48.678500000000007</c:v>
                </c:pt>
                <c:pt idx="31518">
                  <c:v>-48.676500000000004</c:v>
                </c:pt>
                <c:pt idx="31519">
                  <c:v>-48.674500000000009</c:v>
                </c:pt>
                <c:pt idx="31520">
                  <c:v>-48.672500000000007</c:v>
                </c:pt>
                <c:pt idx="31521">
                  <c:v>-48.670500000000004</c:v>
                </c:pt>
                <c:pt idx="31522">
                  <c:v>-48.668500000000009</c:v>
                </c:pt>
                <c:pt idx="31523">
                  <c:v>-48.666500000000006</c:v>
                </c:pt>
                <c:pt idx="31524">
                  <c:v>-48.664500000000004</c:v>
                </c:pt>
                <c:pt idx="31525">
                  <c:v>-48.662500000000009</c:v>
                </c:pt>
                <c:pt idx="31526">
                  <c:v>-48.660500000000006</c:v>
                </c:pt>
                <c:pt idx="31527">
                  <c:v>-48.658500000000004</c:v>
                </c:pt>
                <c:pt idx="31528">
                  <c:v>-48.656500000000008</c:v>
                </c:pt>
                <c:pt idx="31529">
                  <c:v>-48.654500000000006</c:v>
                </c:pt>
                <c:pt idx="31530">
                  <c:v>-48.652500000000003</c:v>
                </c:pt>
                <c:pt idx="31531">
                  <c:v>-48.650500000000008</c:v>
                </c:pt>
                <c:pt idx="31532">
                  <c:v>-48.648500000000006</c:v>
                </c:pt>
                <c:pt idx="31533">
                  <c:v>-48.646500000000003</c:v>
                </c:pt>
                <c:pt idx="31534">
                  <c:v>-48.644500000000008</c:v>
                </c:pt>
                <c:pt idx="31535">
                  <c:v>-48.642500000000005</c:v>
                </c:pt>
                <c:pt idx="31536">
                  <c:v>-48.640500000000003</c:v>
                </c:pt>
                <c:pt idx="31537">
                  <c:v>-48.638500000000008</c:v>
                </c:pt>
                <c:pt idx="31538">
                  <c:v>-48.636500000000005</c:v>
                </c:pt>
                <c:pt idx="31539">
                  <c:v>-48.634500000000003</c:v>
                </c:pt>
                <c:pt idx="31540">
                  <c:v>-48.632500000000007</c:v>
                </c:pt>
                <c:pt idx="31541">
                  <c:v>-48.630500000000005</c:v>
                </c:pt>
                <c:pt idx="31542">
                  <c:v>-48.628500000000003</c:v>
                </c:pt>
                <c:pt idx="31543">
                  <c:v>-48.626500000000007</c:v>
                </c:pt>
                <c:pt idx="31544">
                  <c:v>-48.624500000000005</c:v>
                </c:pt>
                <c:pt idx="31545">
                  <c:v>-48.622500000000002</c:v>
                </c:pt>
                <c:pt idx="31546">
                  <c:v>-48.620500000000007</c:v>
                </c:pt>
                <c:pt idx="31547">
                  <c:v>-48.618500000000004</c:v>
                </c:pt>
                <c:pt idx="31548">
                  <c:v>-48.616500000000009</c:v>
                </c:pt>
                <c:pt idx="31549">
                  <c:v>-48.614500000000007</c:v>
                </c:pt>
                <c:pt idx="31550">
                  <c:v>-48.612500000000004</c:v>
                </c:pt>
                <c:pt idx="31551">
                  <c:v>-48.610500000000009</c:v>
                </c:pt>
                <c:pt idx="31552">
                  <c:v>-48.608500000000006</c:v>
                </c:pt>
                <c:pt idx="31553">
                  <c:v>-48.606500000000004</c:v>
                </c:pt>
                <c:pt idx="31554">
                  <c:v>-48.604500000000009</c:v>
                </c:pt>
                <c:pt idx="31555">
                  <c:v>-48.602500000000006</c:v>
                </c:pt>
                <c:pt idx="31556">
                  <c:v>-48.600500000000004</c:v>
                </c:pt>
                <c:pt idx="31557">
                  <c:v>-48.598500000000008</c:v>
                </c:pt>
                <c:pt idx="31558">
                  <c:v>-48.596500000000006</c:v>
                </c:pt>
                <c:pt idx="31559">
                  <c:v>-48.594500000000004</c:v>
                </c:pt>
                <c:pt idx="31560">
                  <c:v>-48.592500000000008</c:v>
                </c:pt>
                <c:pt idx="31561">
                  <c:v>-48.590500000000006</c:v>
                </c:pt>
                <c:pt idx="31562">
                  <c:v>-48.588500000000003</c:v>
                </c:pt>
                <c:pt idx="31563">
                  <c:v>-48.586500000000008</c:v>
                </c:pt>
                <c:pt idx="31564">
                  <c:v>-48.584500000000006</c:v>
                </c:pt>
                <c:pt idx="31565">
                  <c:v>-48.582500000000003</c:v>
                </c:pt>
                <c:pt idx="31566">
                  <c:v>-48.580500000000008</c:v>
                </c:pt>
                <c:pt idx="31567">
                  <c:v>-48.578500000000005</c:v>
                </c:pt>
                <c:pt idx="31568">
                  <c:v>-48.576500000000003</c:v>
                </c:pt>
                <c:pt idx="31569">
                  <c:v>-48.574500000000008</c:v>
                </c:pt>
                <c:pt idx="31570">
                  <c:v>-48.572500000000005</c:v>
                </c:pt>
                <c:pt idx="31571">
                  <c:v>-48.570500000000003</c:v>
                </c:pt>
                <c:pt idx="31572">
                  <c:v>-48.568500000000007</c:v>
                </c:pt>
                <c:pt idx="31573">
                  <c:v>-48.566500000000005</c:v>
                </c:pt>
                <c:pt idx="31574">
                  <c:v>-48.564500000000002</c:v>
                </c:pt>
                <c:pt idx="31575">
                  <c:v>-48.562500000000007</c:v>
                </c:pt>
                <c:pt idx="31576">
                  <c:v>-48.560500000000005</c:v>
                </c:pt>
                <c:pt idx="31577">
                  <c:v>-48.558500000000002</c:v>
                </c:pt>
                <c:pt idx="31578">
                  <c:v>-48.556500000000007</c:v>
                </c:pt>
                <c:pt idx="31579">
                  <c:v>-48.554500000000004</c:v>
                </c:pt>
                <c:pt idx="31580">
                  <c:v>-48.552500000000009</c:v>
                </c:pt>
                <c:pt idx="31581">
                  <c:v>-48.550500000000007</c:v>
                </c:pt>
                <c:pt idx="31582">
                  <c:v>-48.548500000000004</c:v>
                </c:pt>
                <c:pt idx="31583">
                  <c:v>-48.546500000000009</c:v>
                </c:pt>
                <c:pt idx="31584">
                  <c:v>-48.544500000000006</c:v>
                </c:pt>
                <c:pt idx="31585">
                  <c:v>-48.542500000000004</c:v>
                </c:pt>
                <c:pt idx="31586">
                  <c:v>-48.540500000000009</c:v>
                </c:pt>
                <c:pt idx="31587">
                  <c:v>-48.538500000000006</c:v>
                </c:pt>
                <c:pt idx="31588">
                  <c:v>-48.536500000000004</c:v>
                </c:pt>
                <c:pt idx="31589">
                  <c:v>-48.534500000000008</c:v>
                </c:pt>
                <c:pt idx="31590">
                  <c:v>-48.532500000000006</c:v>
                </c:pt>
                <c:pt idx="31591">
                  <c:v>-48.530500000000004</c:v>
                </c:pt>
                <c:pt idx="31592">
                  <c:v>-48.528500000000008</c:v>
                </c:pt>
                <c:pt idx="31593">
                  <c:v>-48.526500000000006</c:v>
                </c:pt>
                <c:pt idx="31594">
                  <c:v>-48.524500000000003</c:v>
                </c:pt>
                <c:pt idx="31595">
                  <c:v>-48.522500000000008</c:v>
                </c:pt>
                <c:pt idx="31596">
                  <c:v>-48.520500000000006</c:v>
                </c:pt>
                <c:pt idx="31597">
                  <c:v>-48.518500000000003</c:v>
                </c:pt>
                <c:pt idx="31598">
                  <c:v>-48.516500000000008</c:v>
                </c:pt>
                <c:pt idx="31599">
                  <c:v>-48.514500000000005</c:v>
                </c:pt>
                <c:pt idx="31600">
                  <c:v>-48.512500000000003</c:v>
                </c:pt>
                <c:pt idx="31601">
                  <c:v>-48.510500000000008</c:v>
                </c:pt>
                <c:pt idx="31602">
                  <c:v>-48.508500000000005</c:v>
                </c:pt>
                <c:pt idx="31603">
                  <c:v>-48.506500000000003</c:v>
                </c:pt>
                <c:pt idx="31604">
                  <c:v>-48.504500000000007</c:v>
                </c:pt>
                <c:pt idx="31605">
                  <c:v>-48.502500000000005</c:v>
                </c:pt>
                <c:pt idx="31606">
                  <c:v>-48.500500000000002</c:v>
                </c:pt>
                <c:pt idx="31607">
                  <c:v>-48.498500000000007</c:v>
                </c:pt>
                <c:pt idx="31608">
                  <c:v>-48.496500000000005</c:v>
                </c:pt>
                <c:pt idx="31609">
                  <c:v>-48.494500000000002</c:v>
                </c:pt>
                <c:pt idx="31610">
                  <c:v>-48.492500000000007</c:v>
                </c:pt>
                <c:pt idx="31611">
                  <c:v>-48.490500000000004</c:v>
                </c:pt>
                <c:pt idx="31612">
                  <c:v>-48.488500000000009</c:v>
                </c:pt>
                <c:pt idx="31613">
                  <c:v>-48.486500000000007</c:v>
                </c:pt>
                <c:pt idx="31614">
                  <c:v>-48.484500000000004</c:v>
                </c:pt>
                <c:pt idx="31615">
                  <c:v>-48.482500000000009</c:v>
                </c:pt>
                <c:pt idx="31616">
                  <c:v>-48.480500000000006</c:v>
                </c:pt>
                <c:pt idx="31617">
                  <c:v>-48.478500000000004</c:v>
                </c:pt>
                <c:pt idx="31618">
                  <c:v>-48.476500000000009</c:v>
                </c:pt>
                <c:pt idx="31619">
                  <c:v>-48.474500000000006</c:v>
                </c:pt>
                <c:pt idx="31620">
                  <c:v>-48.472500000000004</c:v>
                </c:pt>
                <c:pt idx="31621">
                  <c:v>-48.470500000000008</c:v>
                </c:pt>
                <c:pt idx="31622">
                  <c:v>-48.468500000000006</c:v>
                </c:pt>
                <c:pt idx="31623">
                  <c:v>-48.466500000000003</c:v>
                </c:pt>
                <c:pt idx="31624">
                  <c:v>-48.464500000000008</c:v>
                </c:pt>
                <c:pt idx="31625">
                  <c:v>-48.462500000000006</c:v>
                </c:pt>
                <c:pt idx="31626">
                  <c:v>-48.460500000000003</c:v>
                </c:pt>
                <c:pt idx="31627">
                  <c:v>-48.458500000000008</c:v>
                </c:pt>
                <c:pt idx="31628">
                  <c:v>-48.456500000000005</c:v>
                </c:pt>
                <c:pt idx="31629">
                  <c:v>-48.454500000000003</c:v>
                </c:pt>
                <c:pt idx="31630">
                  <c:v>-48.452500000000008</c:v>
                </c:pt>
                <c:pt idx="31631">
                  <c:v>-48.450500000000005</c:v>
                </c:pt>
                <c:pt idx="31632">
                  <c:v>-48.448500000000003</c:v>
                </c:pt>
                <c:pt idx="31633">
                  <c:v>-48.446500000000007</c:v>
                </c:pt>
                <c:pt idx="31634">
                  <c:v>-48.444500000000005</c:v>
                </c:pt>
                <c:pt idx="31635">
                  <c:v>-48.442500000000003</c:v>
                </c:pt>
                <c:pt idx="31636">
                  <c:v>-48.440500000000007</c:v>
                </c:pt>
                <c:pt idx="31637">
                  <c:v>-48.438500000000005</c:v>
                </c:pt>
                <c:pt idx="31638">
                  <c:v>-48.436500000000002</c:v>
                </c:pt>
                <c:pt idx="31639">
                  <c:v>-48.434500000000007</c:v>
                </c:pt>
                <c:pt idx="31640">
                  <c:v>-48.432500000000005</c:v>
                </c:pt>
                <c:pt idx="31641">
                  <c:v>-48.430500000000009</c:v>
                </c:pt>
                <c:pt idx="31642">
                  <c:v>-48.428500000000007</c:v>
                </c:pt>
                <c:pt idx="31643">
                  <c:v>-48.426500000000004</c:v>
                </c:pt>
                <c:pt idx="31644">
                  <c:v>-48.424500000000009</c:v>
                </c:pt>
                <c:pt idx="31645">
                  <c:v>-48.422500000000007</c:v>
                </c:pt>
                <c:pt idx="31646">
                  <c:v>-48.420500000000004</c:v>
                </c:pt>
                <c:pt idx="31647">
                  <c:v>-48.418500000000009</c:v>
                </c:pt>
                <c:pt idx="31648">
                  <c:v>-48.416500000000006</c:v>
                </c:pt>
                <c:pt idx="31649">
                  <c:v>-48.414500000000004</c:v>
                </c:pt>
                <c:pt idx="31650">
                  <c:v>-48.412500000000009</c:v>
                </c:pt>
                <c:pt idx="31651">
                  <c:v>-48.410500000000006</c:v>
                </c:pt>
                <c:pt idx="31652">
                  <c:v>-48.408500000000004</c:v>
                </c:pt>
                <c:pt idx="31653">
                  <c:v>-48.406500000000008</c:v>
                </c:pt>
                <c:pt idx="31654">
                  <c:v>-48.404500000000006</c:v>
                </c:pt>
                <c:pt idx="31655">
                  <c:v>-48.402500000000003</c:v>
                </c:pt>
                <c:pt idx="31656">
                  <c:v>-48.400500000000008</c:v>
                </c:pt>
                <c:pt idx="31657">
                  <c:v>-48.398500000000006</c:v>
                </c:pt>
                <c:pt idx="31658">
                  <c:v>-48.396500000000003</c:v>
                </c:pt>
                <c:pt idx="31659">
                  <c:v>-48.394500000000008</c:v>
                </c:pt>
                <c:pt idx="31660">
                  <c:v>-48.392500000000005</c:v>
                </c:pt>
                <c:pt idx="31661">
                  <c:v>-48.390500000000003</c:v>
                </c:pt>
                <c:pt idx="31662">
                  <c:v>-48.388500000000008</c:v>
                </c:pt>
                <c:pt idx="31663">
                  <c:v>-48.386500000000005</c:v>
                </c:pt>
                <c:pt idx="31664">
                  <c:v>-48.384500000000003</c:v>
                </c:pt>
                <c:pt idx="31665">
                  <c:v>-48.382500000000007</c:v>
                </c:pt>
                <c:pt idx="31666">
                  <c:v>-48.380500000000005</c:v>
                </c:pt>
                <c:pt idx="31667">
                  <c:v>-48.378500000000003</c:v>
                </c:pt>
                <c:pt idx="31668">
                  <c:v>-48.376500000000007</c:v>
                </c:pt>
                <c:pt idx="31669">
                  <c:v>-48.374500000000005</c:v>
                </c:pt>
                <c:pt idx="31670">
                  <c:v>-48.372500000000002</c:v>
                </c:pt>
                <c:pt idx="31671">
                  <c:v>-48.370500000000007</c:v>
                </c:pt>
                <c:pt idx="31672">
                  <c:v>-48.368500000000004</c:v>
                </c:pt>
                <c:pt idx="31673">
                  <c:v>-48.366500000000009</c:v>
                </c:pt>
                <c:pt idx="31674">
                  <c:v>-48.364500000000007</c:v>
                </c:pt>
                <c:pt idx="31675">
                  <c:v>-48.362500000000004</c:v>
                </c:pt>
                <c:pt idx="31676">
                  <c:v>-48.360500000000009</c:v>
                </c:pt>
                <c:pt idx="31677">
                  <c:v>-48.358500000000006</c:v>
                </c:pt>
                <c:pt idx="31678">
                  <c:v>-48.356500000000004</c:v>
                </c:pt>
                <c:pt idx="31679">
                  <c:v>-48.354500000000009</c:v>
                </c:pt>
                <c:pt idx="31680">
                  <c:v>-48.352500000000006</c:v>
                </c:pt>
                <c:pt idx="31681">
                  <c:v>-48.350500000000004</c:v>
                </c:pt>
                <c:pt idx="31682">
                  <c:v>-48.348500000000008</c:v>
                </c:pt>
                <c:pt idx="31683">
                  <c:v>-48.346500000000006</c:v>
                </c:pt>
                <c:pt idx="31684">
                  <c:v>-48.344500000000004</c:v>
                </c:pt>
                <c:pt idx="31685">
                  <c:v>-48.342500000000008</c:v>
                </c:pt>
                <c:pt idx="31686">
                  <c:v>-48.340500000000006</c:v>
                </c:pt>
                <c:pt idx="31687">
                  <c:v>-48.338500000000003</c:v>
                </c:pt>
                <c:pt idx="31688">
                  <c:v>-48.336500000000008</c:v>
                </c:pt>
                <c:pt idx="31689">
                  <c:v>-48.334500000000006</c:v>
                </c:pt>
                <c:pt idx="31690">
                  <c:v>-48.332500000000003</c:v>
                </c:pt>
                <c:pt idx="31691">
                  <c:v>-48.330500000000008</c:v>
                </c:pt>
                <c:pt idx="31692">
                  <c:v>-48.328500000000005</c:v>
                </c:pt>
                <c:pt idx="31693">
                  <c:v>-48.326500000000003</c:v>
                </c:pt>
                <c:pt idx="31694">
                  <c:v>-48.324500000000008</c:v>
                </c:pt>
                <c:pt idx="31695">
                  <c:v>-48.322500000000005</c:v>
                </c:pt>
                <c:pt idx="31696">
                  <c:v>-48.320500000000003</c:v>
                </c:pt>
                <c:pt idx="31697">
                  <c:v>-48.318500000000007</c:v>
                </c:pt>
                <c:pt idx="31698">
                  <c:v>-48.316500000000005</c:v>
                </c:pt>
                <c:pt idx="31699">
                  <c:v>-48.314500000000002</c:v>
                </c:pt>
                <c:pt idx="31700">
                  <c:v>-48.312500000000007</c:v>
                </c:pt>
                <c:pt idx="31701">
                  <c:v>-48.310500000000005</c:v>
                </c:pt>
                <c:pt idx="31702">
                  <c:v>-48.308500000000002</c:v>
                </c:pt>
                <c:pt idx="31703">
                  <c:v>-48.306500000000007</c:v>
                </c:pt>
                <c:pt idx="31704">
                  <c:v>-48.304500000000004</c:v>
                </c:pt>
                <c:pt idx="31705">
                  <c:v>-48.302500000000009</c:v>
                </c:pt>
                <c:pt idx="31706">
                  <c:v>-48.300500000000007</c:v>
                </c:pt>
                <c:pt idx="31707">
                  <c:v>-48.298500000000004</c:v>
                </c:pt>
                <c:pt idx="31708">
                  <c:v>-48.296500000000009</c:v>
                </c:pt>
                <c:pt idx="31709">
                  <c:v>-48.294500000000006</c:v>
                </c:pt>
                <c:pt idx="31710">
                  <c:v>-48.292500000000004</c:v>
                </c:pt>
                <c:pt idx="31711">
                  <c:v>-48.290500000000009</c:v>
                </c:pt>
                <c:pt idx="31712">
                  <c:v>-48.288500000000006</c:v>
                </c:pt>
                <c:pt idx="31713">
                  <c:v>-48.286500000000004</c:v>
                </c:pt>
                <c:pt idx="31714">
                  <c:v>-48.284500000000008</c:v>
                </c:pt>
                <c:pt idx="31715">
                  <c:v>-48.282500000000006</c:v>
                </c:pt>
                <c:pt idx="31716">
                  <c:v>-48.280500000000004</c:v>
                </c:pt>
                <c:pt idx="31717">
                  <c:v>-48.278500000000008</c:v>
                </c:pt>
                <c:pt idx="31718">
                  <c:v>-48.276500000000006</c:v>
                </c:pt>
                <c:pt idx="31719">
                  <c:v>-48.274500000000003</c:v>
                </c:pt>
                <c:pt idx="31720">
                  <c:v>-48.272500000000008</c:v>
                </c:pt>
                <c:pt idx="31721">
                  <c:v>-48.270500000000006</c:v>
                </c:pt>
                <c:pt idx="31722">
                  <c:v>-48.268500000000003</c:v>
                </c:pt>
                <c:pt idx="31723">
                  <c:v>-48.266500000000008</c:v>
                </c:pt>
                <c:pt idx="31724">
                  <c:v>-48.264500000000005</c:v>
                </c:pt>
                <c:pt idx="31725">
                  <c:v>-48.262500000000003</c:v>
                </c:pt>
                <c:pt idx="31726">
                  <c:v>-48.260500000000008</c:v>
                </c:pt>
                <c:pt idx="31727">
                  <c:v>-48.258500000000005</c:v>
                </c:pt>
                <c:pt idx="31728">
                  <c:v>-48.256500000000003</c:v>
                </c:pt>
                <c:pt idx="31729">
                  <c:v>-48.254500000000007</c:v>
                </c:pt>
                <c:pt idx="31730">
                  <c:v>-48.252500000000005</c:v>
                </c:pt>
                <c:pt idx="31731">
                  <c:v>-48.250500000000002</c:v>
                </c:pt>
                <c:pt idx="31732">
                  <c:v>-48.248500000000007</c:v>
                </c:pt>
                <c:pt idx="31733">
                  <c:v>-48.246500000000005</c:v>
                </c:pt>
                <c:pt idx="31734">
                  <c:v>-48.244500000000002</c:v>
                </c:pt>
                <c:pt idx="31735">
                  <c:v>-48.242500000000007</c:v>
                </c:pt>
                <c:pt idx="31736">
                  <c:v>-48.240500000000004</c:v>
                </c:pt>
                <c:pt idx="31737">
                  <c:v>-48.238500000000009</c:v>
                </c:pt>
                <c:pt idx="31738">
                  <c:v>-48.236500000000007</c:v>
                </c:pt>
                <c:pt idx="31739">
                  <c:v>-48.234500000000004</c:v>
                </c:pt>
                <c:pt idx="31740">
                  <c:v>-48.232500000000009</c:v>
                </c:pt>
                <c:pt idx="31741">
                  <c:v>-48.230500000000006</c:v>
                </c:pt>
                <c:pt idx="31742">
                  <c:v>-48.228500000000004</c:v>
                </c:pt>
                <c:pt idx="31743">
                  <c:v>-48.226500000000009</c:v>
                </c:pt>
                <c:pt idx="31744">
                  <c:v>-48.224500000000006</c:v>
                </c:pt>
                <c:pt idx="31745">
                  <c:v>-48.222500000000004</c:v>
                </c:pt>
                <c:pt idx="31746">
                  <c:v>-48.220500000000008</c:v>
                </c:pt>
                <c:pt idx="31747">
                  <c:v>-48.218500000000006</c:v>
                </c:pt>
                <c:pt idx="31748">
                  <c:v>-48.216500000000003</c:v>
                </c:pt>
                <c:pt idx="31749">
                  <c:v>-48.214500000000008</c:v>
                </c:pt>
                <c:pt idx="31750">
                  <c:v>-48.212500000000006</c:v>
                </c:pt>
                <c:pt idx="31751">
                  <c:v>-48.210500000000003</c:v>
                </c:pt>
                <c:pt idx="31752">
                  <c:v>-48.208500000000008</c:v>
                </c:pt>
                <c:pt idx="31753">
                  <c:v>-48.206500000000005</c:v>
                </c:pt>
                <c:pt idx="31754">
                  <c:v>-48.204500000000003</c:v>
                </c:pt>
                <c:pt idx="31755">
                  <c:v>-48.202500000000008</c:v>
                </c:pt>
                <c:pt idx="31756">
                  <c:v>-48.200500000000005</c:v>
                </c:pt>
                <c:pt idx="31757">
                  <c:v>-48.198500000000003</c:v>
                </c:pt>
                <c:pt idx="31758">
                  <c:v>-48.196500000000007</c:v>
                </c:pt>
                <c:pt idx="31759">
                  <c:v>-48.194500000000005</c:v>
                </c:pt>
                <c:pt idx="31760">
                  <c:v>-48.192500000000003</c:v>
                </c:pt>
                <c:pt idx="31761">
                  <c:v>-48.190500000000007</c:v>
                </c:pt>
                <c:pt idx="31762">
                  <c:v>-48.188500000000005</c:v>
                </c:pt>
                <c:pt idx="31763">
                  <c:v>-48.186500000000002</c:v>
                </c:pt>
                <c:pt idx="31764">
                  <c:v>-48.184500000000007</c:v>
                </c:pt>
                <c:pt idx="31765">
                  <c:v>-48.182500000000005</c:v>
                </c:pt>
                <c:pt idx="31766">
                  <c:v>-48.180500000000009</c:v>
                </c:pt>
                <c:pt idx="31767">
                  <c:v>-48.178500000000007</c:v>
                </c:pt>
                <c:pt idx="31768">
                  <c:v>-48.176500000000004</c:v>
                </c:pt>
                <c:pt idx="31769">
                  <c:v>-48.174500000000009</c:v>
                </c:pt>
                <c:pt idx="31770">
                  <c:v>-48.172500000000007</c:v>
                </c:pt>
                <c:pt idx="31771">
                  <c:v>-48.170500000000004</c:v>
                </c:pt>
                <c:pt idx="31772">
                  <c:v>-48.168500000000009</c:v>
                </c:pt>
                <c:pt idx="31773">
                  <c:v>-48.166500000000006</c:v>
                </c:pt>
                <c:pt idx="31774">
                  <c:v>-48.164500000000004</c:v>
                </c:pt>
                <c:pt idx="31775">
                  <c:v>-48.162500000000009</c:v>
                </c:pt>
                <c:pt idx="31776">
                  <c:v>-48.160500000000006</c:v>
                </c:pt>
                <c:pt idx="31777">
                  <c:v>-48.158500000000004</c:v>
                </c:pt>
                <c:pt idx="31778">
                  <c:v>-48.156500000000008</c:v>
                </c:pt>
                <c:pt idx="31779">
                  <c:v>-48.154500000000006</c:v>
                </c:pt>
                <c:pt idx="31780">
                  <c:v>-48.152500000000003</c:v>
                </c:pt>
                <c:pt idx="31781">
                  <c:v>-48.150500000000008</c:v>
                </c:pt>
                <c:pt idx="31782">
                  <c:v>-48.148500000000006</c:v>
                </c:pt>
                <c:pt idx="31783">
                  <c:v>-48.146500000000003</c:v>
                </c:pt>
                <c:pt idx="31784">
                  <c:v>-48.144500000000008</c:v>
                </c:pt>
                <c:pt idx="31785">
                  <c:v>-48.142500000000005</c:v>
                </c:pt>
                <c:pt idx="31786">
                  <c:v>-48.140500000000003</c:v>
                </c:pt>
                <c:pt idx="31787">
                  <c:v>-48.138500000000008</c:v>
                </c:pt>
                <c:pt idx="31788">
                  <c:v>-48.136500000000005</c:v>
                </c:pt>
                <c:pt idx="31789">
                  <c:v>-48.134500000000003</c:v>
                </c:pt>
                <c:pt idx="31790">
                  <c:v>-48.132500000000007</c:v>
                </c:pt>
                <c:pt idx="31791">
                  <c:v>-48.130500000000005</c:v>
                </c:pt>
                <c:pt idx="31792">
                  <c:v>-48.128500000000003</c:v>
                </c:pt>
                <c:pt idx="31793">
                  <c:v>-48.126500000000007</c:v>
                </c:pt>
                <c:pt idx="31794">
                  <c:v>-48.124500000000005</c:v>
                </c:pt>
                <c:pt idx="31795">
                  <c:v>-48.122500000000002</c:v>
                </c:pt>
                <c:pt idx="31796">
                  <c:v>-48.120500000000007</c:v>
                </c:pt>
                <c:pt idx="31797">
                  <c:v>-48.118500000000004</c:v>
                </c:pt>
                <c:pt idx="31798">
                  <c:v>-48.116500000000009</c:v>
                </c:pt>
                <c:pt idx="31799">
                  <c:v>-48.114500000000007</c:v>
                </c:pt>
                <c:pt idx="31800">
                  <c:v>-48.112500000000004</c:v>
                </c:pt>
                <c:pt idx="31801">
                  <c:v>-48.110500000000009</c:v>
                </c:pt>
                <c:pt idx="31802">
                  <c:v>-48.108500000000006</c:v>
                </c:pt>
                <c:pt idx="31803">
                  <c:v>-48.106500000000004</c:v>
                </c:pt>
                <c:pt idx="31804">
                  <c:v>-48.104500000000009</c:v>
                </c:pt>
                <c:pt idx="31805">
                  <c:v>-48.102500000000006</c:v>
                </c:pt>
                <c:pt idx="31806">
                  <c:v>-48.100500000000004</c:v>
                </c:pt>
                <c:pt idx="31807">
                  <c:v>-48.098500000000008</c:v>
                </c:pt>
                <c:pt idx="31808">
                  <c:v>-48.096500000000006</c:v>
                </c:pt>
                <c:pt idx="31809">
                  <c:v>-48.094500000000004</c:v>
                </c:pt>
                <c:pt idx="31810">
                  <c:v>-48.092500000000008</c:v>
                </c:pt>
                <c:pt idx="31811">
                  <c:v>-48.090500000000006</c:v>
                </c:pt>
                <c:pt idx="31812">
                  <c:v>-48.088500000000003</c:v>
                </c:pt>
                <c:pt idx="31813">
                  <c:v>-48.086500000000008</c:v>
                </c:pt>
                <c:pt idx="31814">
                  <c:v>-48.084500000000006</c:v>
                </c:pt>
                <c:pt idx="31815">
                  <c:v>-48.082500000000003</c:v>
                </c:pt>
                <c:pt idx="31816">
                  <c:v>-48.080500000000008</c:v>
                </c:pt>
                <c:pt idx="31817">
                  <c:v>-48.078500000000005</c:v>
                </c:pt>
                <c:pt idx="31818">
                  <c:v>-48.076500000000003</c:v>
                </c:pt>
                <c:pt idx="31819">
                  <c:v>-48.074500000000008</c:v>
                </c:pt>
                <c:pt idx="31820">
                  <c:v>-48.072500000000005</c:v>
                </c:pt>
                <c:pt idx="31821">
                  <c:v>-48.070500000000003</c:v>
                </c:pt>
                <c:pt idx="31822">
                  <c:v>-48.068500000000007</c:v>
                </c:pt>
                <c:pt idx="31823">
                  <c:v>-48.066500000000005</c:v>
                </c:pt>
                <c:pt idx="31824">
                  <c:v>-48.064500000000002</c:v>
                </c:pt>
                <c:pt idx="31825">
                  <c:v>-48.062500000000007</c:v>
                </c:pt>
                <c:pt idx="31826">
                  <c:v>-48.060500000000005</c:v>
                </c:pt>
                <c:pt idx="31827">
                  <c:v>-48.058500000000002</c:v>
                </c:pt>
                <c:pt idx="31828">
                  <c:v>-48.056500000000007</c:v>
                </c:pt>
                <c:pt idx="31829">
                  <c:v>-48.054500000000004</c:v>
                </c:pt>
                <c:pt idx="31830">
                  <c:v>-48.052500000000009</c:v>
                </c:pt>
                <c:pt idx="31831">
                  <c:v>-48.050500000000007</c:v>
                </c:pt>
                <c:pt idx="31832">
                  <c:v>-48.048500000000004</c:v>
                </c:pt>
                <c:pt idx="31833">
                  <c:v>-48.046500000000009</c:v>
                </c:pt>
                <c:pt idx="31834">
                  <c:v>-48.044500000000006</c:v>
                </c:pt>
                <c:pt idx="31835">
                  <c:v>-48.042500000000004</c:v>
                </c:pt>
                <c:pt idx="31836">
                  <c:v>-48.040500000000009</c:v>
                </c:pt>
                <c:pt idx="31837">
                  <c:v>-48.038500000000006</c:v>
                </c:pt>
                <c:pt idx="31838">
                  <c:v>-48.036500000000004</c:v>
                </c:pt>
                <c:pt idx="31839">
                  <c:v>-48.034500000000008</c:v>
                </c:pt>
                <c:pt idx="31840">
                  <c:v>-48.032500000000006</c:v>
                </c:pt>
                <c:pt idx="31841">
                  <c:v>-48.030500000000004</c:v>
                </c:pt>
                <c:pt idx="31842">
                  <c:v>-48.028500000000008</c:v>
                </c:pt>
                <c:pt idx="31843">
                  <c:v>-48.026500000000006</c:v>
                </c:pt>
                <c:pt idx="31844">
                  <c:v>-48.024500000000003</c:v>
                </c:pt>
                <c:pt idx="31845">
                  <c:v>-48.022500000000008</c:v>
                </c:pt>
                <c:pt idx="31846">
                  <c:v>-48.020500000000006</c:v>
                </c:pt>
                <c:pt idx="31847">
                  <c:v>-48.018500000000003</c:v>
                </c:pt>
                <c:pt idx="31848">
                  <c:v>-48.016500000000008</c:v>
                </c:pt>
                <c:pt idx="31849">
                  <c:v>-48.014500000000005</c:v>
                </c:pt>
                <c:pt idx="31850">
                  <c:v>-48.012500000000003</c:v>
                </c:pt>
                <c:pt idx="31851">
                  <c:v>-48.010500000000008</c:v>
                </c:pt>
                <c:pt idx="31852">
                  <c:v>-48.008500000000005</c:v>
                </c:pt>
                <c:pt idx="31853">
                  <c:v>-48.006500000000003</c:v>
                </c:pt>
                <c:pt idx="31854">
                  <c:v>-48.004500000000007</c:v>
                </c:pt>
                <c:pt idx="31855">
                  <c:v>-48.002500000000005</c:v>
                </c:pt>
                <c:pt idx="31856">
                  <c:v>-48.000500000000002</c:v>
                </c:pt>
                <c:pt idx="31857">
                  <c:v>-47.998500000000007</c:v>
                </c:pt>
                <c:pt idx="31858">
                  <c:v>-47.996500000000005</c:v>
                </c:pt>
                <c:pt idx="31859">
                  <c:v>-47.994500000000002</c:v>
                </c:pt>
                <c:pt idx="31860">
                  <c:v>-47.992500000000007</c:v>
                </c:pt>
                <c:pt idx="31861">
                  <c:v>-47.990500000000004</c:v>
                </c:pt>
                <c:pt idx="31862">
                  <c:v>-47.988500000000009</c:v>
                </c:pt>
                <c:pt idx="31863">
                  <c:v>-47.986500000000007</c:v>
                </c:pt>
                <c:pt idx="31864">
                  <c:v>-47.984500000000004</c:v>
                </c:pt>
                <c:pt idx="31865">
                  <c:v>-47.982500000000009</c:v>
                </c:pt>
                <c:pt idx="31866">
                  <c:v>-47.980500000000006</c:v>
                </c:pt>
                <c:pt idx="31867">
                  <c:v>-47.978500000000004</c:v>
                </c:pt>
                <c:pt idx="31868">
                  <c:v>-47.976500000000009</c:v>
                </c:pt>
                <c:pt idx="31869">
                  <c:v>-47.974500000000006</c:v>
                </c:pt>
                <c:pt idx="31870">
                  <c:v>-47.972500000000004</c:v>
                </c:pt>
                <c:pt idx="31871">
                  <c:v>-47.970500000000008</c:v>
                </c:pt>
                <c:pt idx="31872">
                  <c:v>-47.968500000000006</c:v>
                </c:pt>
                <c:pt idx="31873">
                  <c:v>-47.966500000000003</c:v>
                </c:pt>
                <c:pt idx="31874">
                  <c:v>-47.964500000000008</c:v>
                </c:pt>
                <c:pt idx="31875">
                  <c:v>-47.962500000000006</c:v>
                </c:pt>
                <c:pt idx="31876">
                  <c:v>-47.960500000000003</c:v>
                </c:pt>
                <c:pt idx="31877">
                  <c:v>-47.958500000000008</c:v>
                </c:pt>
                <c:pt idx="31878">
                  <c:v>-47.956500000000005</c:v>
                </c:pt>
                <c:pt idx="31879">
                  <c:v>-47.954500000000003</c:v>
                </c:pt>
                <c:pt idx="31880">
                  <c:v>-47.952500000000008</c:v>
                </c:pt>
                <c:pt idx="31881">
                  <c:v>-47.950500000000005</c:v>
                </c:pt>
                <c:pt idx="31882">
                  <c:v>-47.948500000000003</c:v>
                </c:pt>
                <c:pt idx="31883">
                  <c:v>-47.946500000000007</c:v>
                </c:pt>
                <c:pt idx="31884">
                  <c:v>-47.944500000000005</c:v>
                </c:pt>
                <c:pt idx="31885">
                  <c:v>-47.942500000000003</c:v>
                </c:pt>
                <c:pt idx="31886">
                  <c:v>-47.940500000000007</c:v>
                </c:pt>
                <c:pt idx="31887">
                  <c:v>-47.938500000000005</c:v>
                </c:pt>
                <c:pt idx="31888">
                  <c:v>-47.936500000000002</c:v>
                </c:pt>
                <c:pt idx="31889">
                  <c:v>-47.934500000000007</c:v>
                </c:pt>
                <c:pt idx="31890">
                  <c:v>-47.932500000000005</c:v>
                </c:pt>
                <c:pt idx="31891">
                  <c:v>-47.930500000000009</c:v>
                </c:pt>
                <c:pt idx="31892">
                  <c:v>-47.928500000000007</c:v>
                </c:pt>
                <c:pt idx="31893">
                  <c:v>-47.926500000000004</c:v>
                </c:pt>
                <c:pt idx="31894">
                  <c:v>-47.924500000000009</c:v>
                </c:pt>
                <c:pt idx="31895">
                  <c:v>-47.922500000000007</c:v>
                </c:pt>
                <c:pt idx="31896">
                  <c:v>-47.920500000000004</c:v>
                </c:pt>
                <c:pt idx="31897">
                  <c:v>-47.918500000000009</c:v>
                </c:pt>
                <c:pt idx="31898">
                  <c:v>-47.916500000000006</c:v>
                </c:pt>
                <c:pt idx="31899">
                  <c:v>-47.914500000000004</c:v>
                </c:pt>
                <c:pt idx="31900">
                  <c:v>-47.912500000000009</c:v>
                </c:pt>
                <c:pt idx="31901">
                  <c:v>-47.910500000000006</c:v>
                </c:pt>
                <c:pt idx="31902">
                  <c:v>-47.908500000000004</c:v>
                </c:pt>
                <c:pt idx="31903">
                  <c:v>-47.906500000000008</c:v>
                </c:pt>
                <c:pt idx="31904">
                  <c:v>-47.904500000000006</c:v>
                </c:pt>
                <c:pt idx="31905">
                  <c:v>-47.902500000000003</c:v>
                </c:pt>
                <c:pt idx="31906">
                  <c:v>-47.900500000000008</c:v>
                </c:pt>
                <c:pt idx="31907">
                  <c:v>-47.898500000000006</c:v>
                </c:pt>
                <c:pt idx="31908">
                  <c:v>-47.896500000000003</c:v>
                </c:pt>
                <c:pt idx="31909">
                  <c:v>-47.894500000000008</c:v>
                </c:pt>
                <c:pt idx="31910">
                  <c:v>-47.892500000000005</c:v>
                </c:pt>
                <c:pt idx="31911">
                  <c:v>-47.890500000000003</c:v>
                </c:pt>
                <c:pt idx="31912">
                  <c:v>-47.888500000000008</c:v>
                </c:pt>
                <c:pt idx="31913">
                  <c:v>-47.886500000000005</c:v>
                </c:pt>
                <c:pt idx="31914">
                  <c:v>-47.884500000000003</c:v>
                </c:pt>
                <c:pt idx="31915">
                  <c:v>-47.882500000000007</c:v>
                </c:pt>
                <c:pt idx="31916">
                  <c:v>-47.880500000000005</c:v>
                </c:pt>
                <c:pt idx="31917">
                  <c:v>-47.878500000000003</c:v>
                </c:pt>
                <c:pt idx="31918">
                  <c:v>-47.876500000000007</c:v>
                </c:pt>
                <c:pt idx="31919">
                  <c:v>-47.874500000000005</c:v>
                </c:pt>
                <c:pt idx="31920">
                  <c:v>-47.872500000000002</c:v>
                </c:pt>
                <c:pt idx="31921">
                  <c:v>-47.870500000000007</c:v>
                </c:pt>
                <c:pt idx="31922">
                  <c:v>-47.868500000000004</c:v>
                </c:pt>
                <c:pt idx="31923">
                  <c:v>-47.866500000000009</c:v>
                </c:pt>
                <c:pt idx="31924">
                  <c:v>-47.864500000000007</c:v>
                </c:pt>
                <c:pt idx="31925">
                  <c:v>-47.862500000000004</c:v>
                </c:pt>
                <c:pt idx="31926">
                  <c:v>-47.860500000000009</c:v>
                </c:pt>
                <c:pt idx="31927">
                  <c:v>-47.858500000000006</c:v>
                </c:pt>
                <c:pt idx="31928">
                  <c:v>-47.856500000000004</c:v>
                </c:pt>
                <c:pt idx="31929">
                  <c:v>-47.854500000000009</c:v>
                </c:pt>
                <c:pt idx="31930">
                  <c:v>-47.852500000000006</c:v>
                </c:pt>
                <c:pt idx="31931">
                  <c:v>-47.850500000000004</c:v>
                </c:pt>
                <c:pt idx="31932">
                  <c:v>-47.848500000000008</c:v>
                </c:pt>
                <c:pt idx="31933">
                  <c:v>-47.846500000000006</c:v>
                </c:pt>
                <c:pt idx="31934">
                  <c:v>-47.844500000000004</c:v>
                </c:pt>
                <c:pt idx="31935">
                  <c:v>-47.842500000000008</c:v>
                </c:pt>
                <c:pt idx="31936">
                  <c:v>-47.840500000000006</c:v>
                </c:pt>
                <c:pt idx="31937">
                  <c:v>-47.838500000000003</c:v>
                </c:pt>
                <c:pt idx="31938">
                  <c:v>-47.836500000000008</c:v>
                </c:pt>
                <c:pt idx="31939">
                  <c:v>-47.834500000000006</c:v>
                </c:pt>
                <c:pt idx="31940">
                  <c:v>-47.832500000000003</c:v>
                </c:pt>
                <c:pt idx="31941">
                  <c:v>-47.830500000000008</c:v>
                </c:pt>
                <c:pt idx="31942">
                  <c:v>-47.828500000000005</c:v>
                </c:pt>
                <c:pt idx="31943">
                  <c:v>-47.826500000000003</c:v>
                </c:pt>
                <c:pt idx="31944">
                  <c:v>-47.824500000000008</c:v>
                </c:pt>
                <c:pt idx="31945">
                  <c:v>-47.822500000000005</c:v>
                </c:pt>
                <c:pt idx="31946">
                  <c:v>-47.820500000000003</c:v>
                </c:pt>
                <c:pt idx="31947">
                  <c:v>-47.818500000000007</c:v>
                </c:pt>
                <c:pt idx="31948">
                  <c:v>-47.816500000000005</c:v>
                </c:pt>
                <c:pt idx="31949">
                  <c:v>-47.814500000000002</c:v>
                </c:pt>
                <c:pt idx="31950">
                  <c:v>-47.812500000000007</c:v>
                </c:pt>
                <c:pt idx="31951">
                  <c:v>-47.810500000000005</c:v>
                </c:pt>
                <c:pt idx="31952">
                  <c:v>-47.808500000000002</c:v>
                </c:pt>
                <c:pt idx="31953">
                  <c:v>-47.806500000000007</c:v>
                </c:pt>
                <c:pt idx="31954">
                  <c:v>-47.804500000000004</c:v>
                </c:pt>
                <c:pt idx="31955">
                  <c:v>-47.802500000000009</c:v>
                </c:pt>
                <c:pt idx="31956">
                  <c:v>-47.800500000000007</c:v>
                </c:pt>
                <c:pt idx="31957">
                  <c:v>-47.798500000000004</c:v>
                </c:pt>
                <c:pt idx="31958">
                  <c:v>-47.796500000000009</c:v>
                </c:pt>
                <c:pt idx="31959">
                  <c:v>-47.794500000000006</c:v>
                </c:pt>
                <c:pt idx="31960">
                  <c:v>-47.792500000000004</c:v>
                </c:pt>
                <c:pt idx="31961">
                  <c:v>-47.790500000000009</c:v>
                </c:pt>
                <c:pt idx="31962">
                  <c:v>-47.788500000000006</c:v>
                </c:pt>
                <c:pt idx="31963">
                  <c:v>-47.786500000000004</c:v>
                </c:pt>
                <c:pt idx="31964">
                  <c:v>-47.784500000000008</c:v>
                </c:pt>
                <c:pt idx="31965">
                  <c:v>-47.782500000000006</c:v>
                </c:pt>
                <c:pt idx="31966">
                  <c:v>-47.780500000000004</c:v>
                </c:pt>
                <c:pt idx="31967">
                  <c:v>-47.778500000000008</c:v>
                </c:pt>
                <c:pt idx="31968">
                  <c:v>-47.776500000000006</c:v>
                </c:pt>
                <c:pt idx="31969">
                  <c:v>-47.774500000000003</c:v>
                </c:pt>
                <c:pt idx="31970">
                  <c:v>-47.772500000000008</c:v>
                </c:pt>
                <c:pt idx="31971">
                  <c:v>-47.770500000000006</c:v>
                </c:pt>
                <c:pt idx="31972">
                  <c:v>-47.768500000000003</c:v>
                </c:pt>
                <c:pt idx="31973">
                  <c:v>-47.766500000000008</c:v>
                </c:pt>
                <c:pt idx="31974">
                  <c:v>-47.764500000000005</c:v>
                </c:pt>
                <c:pt idx="31975">
                  <c:v>-47.762500000000003</c:v>
                </c:pt>
                <c:pt idx="31976">
                  <c:v>-47.760500000000008</c:v>
                </c:pt>
                <c:pt idx="31977">
                  <c:v>-47.758500000000005</c:v>
                </c:pt>
                <c:pt idx="31978">
                  <c:v>-47.756500000000003</c:v>
                </c:pt>
                <c:pt idx="31979">
                  <c:v>-47.754500000000007</c:v>
                </c:pt>
                <c:pt idx="31980">
                  <c:v>-47.752500000000005</c:v>
                </c:pt>
                <c:pt idx="31981">
                  <c:v>-47.750500000000002</c:v>
                </c:pt>
                <c:pt idx="31982">
                  <c:v>-47.748500000000007</c:v>
                </c:pt>
                <c:pt idx="31983">
                  <c:v>-47.746500000000005</c:v>
                </c:pt>
                <c:pt idx="31984">
                  <c:v>-47.744500000000002</c:v>
                </c:pt>
                <c:pt idx="31985">
                  <c:v>-47.742500000000007</c:v>
                </c:pt>
                <c:pt idx="31986">
                  <c:v>-47.740500000000004</c:v>
                </c:pt>
                <c:pt idx="31987">
                  <c:v>-47.738500000000009</c:v>
                </c:pt>
                <c:pt idx="31988">
                  <c:v>-47.736500000000007</c:v>
                </c:pt>
                <c:pt idx="31989">
                  <c:v>-47.734500000000004</c:v>
                </c:pt>
                <c:pt idx="31990">
                  <c:v>-47.732500000000009</c:v>
                </c:pt>
                <c:pt idx="31991">
                  <c:v>-47.730500000000006</c:v>
                </c:pt>
                <c:pt idx="31992">
                  <c:v>-47.728500000000004</c:v>
                </c:pt>
                <c:pt idx="31993">
                  <c:v>-47.726500000000009</c:v>
                </c:pt>
                <c:pt idx="31994">
                  <c:v>-47.724500000000006</c:v>
                </c:pt>
                <c:pt idx="31995">
                  <c:v>-47.722500000000004</c:v>
                </c:pt>
                <c:pt idx="31996">
                  <c:v>-47.720500000000008</c:v>
                </c:pt>
                <c:pt idx="31997">
                  <c:v>-47.718500000000006</c:v>
                </c:pt>
                <c:pt idx="31998">
                  <c:v>-47.716500000000003</c:v>
                </c:pt>
                <c:pt idx="31999">
                  <c:v>-47.714500000000008</c:v>
                </c:pt>
                <c:pt idx="32000">
                  <c:v>-47.712500000000006</c:v>
                </c:pt>
                <c:pt idx="32001">
                  <c:v>-47.71050000000001</c:v>
                </c:pt>
                <c:pt idx="32002">
                  <c:v>-47.708500000000001</c:v>
                </c:pt>
                <c:pt idx="32003">
                  <c:v>-47.706500000000005</c:v>
                </c:pt>
                <c:pt idx="32004">
                  <c:v>-47.70450000000001</c:v>
                </c:pt>
                <c:pt idx="32005">
                  <c:v>-47.702500000000001</c:v>
                </c:pt>
                <c:pt idx="32006">
                  <c:v>-47.700500000000005</c:v>
                </c:pt>
                <c:pt idx="32007">
                  <c:v>-47.69850000000001</c:v>
                </c:pt>
                <c:pt idx="32008">
                  <c:v>-47.6965</c:v>
                </c:pt>
                <c:pt idx="32009">
                  <c:v>-47.694500000000005</c:v>
                </c:pt>
                <c:pt idx="32010">
                  <c:v>-47.69250000000001</c:v>
                </c:pt>
                <c:pt idx="32011">
                  <c:v>-47.6905</c:v>
                </c:pt>
                <c:pt idx="32012">
                  <c:v>-47.688500000000005</c:v>
                </c:pt>
                <c:pt idx="32013">
                  <c:v>-47.686500000000009</c:v>
                </c:pt>
                <c:pt idx="32014">
                  <c:v>-47.6845</c:v>
                </c:pt>
                <c:pt idx="32015">
                  <c:v>-47.682500000000005</c:v>
                </c:pt>
                <c:pt idx="32016">
                  <c:v>-47.680500000000009</c:v>
                </c:pt>
                <c:pt idx="32017">
                  <c:v>-47.6785</c:v>
                </c:pt>
                <c:pt idx="32018">
                  <c:v>-47.676500000000004</c:v>
                </c:pt>
                <c:pt idx="32019">
                  <c:v>-47.674500000000009</c:v>
                </c:pt>
                <c:pt idx="32020">
                  <c:v>-47.672499999999999</c:v>
                </c:pt>
                <c:pt idx="32021">
                  <c:v>-47.670500000000004</c:v>
                </c:pt>
                <c:pt idx="32022">
                  <c:v>-47.668500000000009</c:v>
                </c:pt>
                <c:pt idx="32023">
                  <c:v>-47.666499999999999</c:v>
                </c:pt>
                <c:pt idx="32024">
                  <c:v>-47.664500000000004</c:v>
                </c:pt>
                <c:pt idx="32025">
                  <c:v>-47.662500000000009</c:v>
                </c:pt>
                <c:pt idx="32026">
                  <c:v>-47.660499999999999</c:v>
                </c:pt>
                <c:pt idx="32027">
                  <c:v>-47.658500000000004</c:v>
                </c:pt>
                <c:pt idx="32028">
                  <c:v>-47.656500000000008</c:v>
                </c:pt>
                <c:pt idx="32029">
                  <c:v>-47.654499999999999</c:v>
                </c:pt>
                <c:pt idx="32030">
                  <c:v>-47.652500000000003</c:v>
                </c:pt>
                <c:pt idx="32031">
                  <c:v>-47.650500000000008</c:v>
                </c:pt>
                <c:pt idx="32032">
                  <c:v>-47.648500000000013</c:v>
                </c:pt>
                <c:pt idx="32033">
                  <c:v>-47.646500000000003</c:v>
                </c:pt>
                <c:pt idx="32034">
                  <c:v>-47.644500000000008</c:v>
                </c:pt>
                <c:pt idx="32035">
                  <c:v>-47.642500000000013</c:v>
                </c:pt>
                <c:pt idx="32036">
                  <c:v>-47.640500000000003</c:v>
                </c:pt>
                <c:pt idx="32037">
                  <c:v>-47.638500000000008</c:v>
                </c:pt>
                <c:pt idx="32038">
                  <c:v>-47.636500000000012</c:v>
                </c:pt>
                <c:pt idx="32039">
                  <c:v>-47.634500000000003</c:v>
                </c:pt>
                <c:pt idx="32040">
                  <c:v>-47.632500000000007</c:v>
                </c:pt>
                <c:pt idx="32041">
                  <c:v>-47.630500000000012</c:v>
                </c:pt>
                <c:pt idx="32042">
                  <c:v>-47.628500000000003</c:v>
                </c:pt>
                <c:pt idx="32043">
                  <c:v>-47.626500000000007</c:v>
                </c:pt>
                <c:pt idx="32044">
                  <c:v>-47.624500000000012</c:v>
                </c:pt>
                <c:pt idx="32045">
                  <c:v>-47.622500000000002</c:v>
                </c:pt>
                <c:pt idx="32046">
                  <c:v>-47.620500000000007</c:v>
                </c:pt>
                <c:pt idx="32047">
                  <c:v>-47.618500000000012</c:v>
                </c:pt>
                <c:pt idx="32048">
                  <c:v>-47.616500000000002</c:v>
                </c:pt>
                <c:pt idx="32049">
                  <c:v>-47.614500000000007</c:v>
                </c:pt>
                <c:pt idx="32050">
                  <c:v>-47.612500000000011</c:v>
                </c:pt>
                <c:pt idx="32051">
                  <c:v>-47.610500000000002</c:v>
                </c:pt>
                <c:pt idx="32052">
                  <c:v>-47.608500000000006</c:v>
                </c:pt>
                <c:pt idx="32053">
                  <c:v>-47.606500000000011</c:v>
                </c:pt>
                <c:pt idx="32054">
                  <c:v>-47.604500000000002</c:v>
                </c:pt>
                <c:pt idx="32055">
                  <c:v>-47.602500000000006</c:v>
                </c:pt>
                <c:pt idx="32056">
                  <c:v>-47.600500000000011</c:v>
                </c:pt>
                <c:pt idx="32057">
                  <c:v>-47.598500000000001</c:v>
                </c:pt>
                <c:pt idx="32058">
                  <c:v>-47.596500000000006</c:v>
                </c:pt>
                <c:pt idx="32059">
                  <c:v>-47.594500000000011</c:v>
                </c:pt>
                <c:pt idx="32060">
                  <c:v>-47.592500000000001</c:v>
                </c:pt>
                <c:pt idx="32061">
                  <c:v>-47.590500000000006</c:v>
                </c:pt>
                <c:pt idx="32062">
                  <c:v>-47.58850000000001</c:v>
                </c:pt>
                <c:pt idx="32063">
                  <c:v>-47.586500000000001</c:v>
                </c:pt>
                <c:pt idx="32064">
                  <c:v>-47.584500000000006</c:v>
                </c:pt>
                <c:pt idx="32065">
                  <c:v>-47.58250000000001</c:v>
                </c:pt>
                <c:pt idx="32066">
                  <c:v>-47.580500000000001</c:v>
                </c:pt>
                <c:pt idx="32067">
                  <c:v>-47.578500000000005</c:v>
                </c:pt>
                <c:pt idx="32068">
                  <c:v>-47.57650000000001</c:v>
                </c:pt>
                <c:pt idx="32069">
                  <c:v>-47.5745</c:v>
                </c:pt>
                <c:pt idx="32070">
                  <c:v>-47.572500000000005</c:v>
                </c:pt>
                <c:pt idx="32071">
                  <c:v>-47.57050000000001</c:v>
                </c:pt>
                <c:pt idx="32072">
                  <c:v>-47.5685</c:v>
                </c:pt>
                <c:pt idx="32073">
                  <c:v>-47.566500000000005</c:v>
                </c:pt>
                <c:pt idx="32074">
                  <c:v>-47.56450000000001</c:v>
                </c:pt>
                <c:pt idx="32075">
                  <c:v>-47.5625</c:v>
                </c:pt>
                <c:pt idx="32076">
                  <c:v>-47.560500000000005</c:v>
                </c:pt>
                <c:pt idx="32077">
                  <c:v>-47.558500000000009</c:v>
                </c:pt>
                <c:pt idx="32078">
                  <c:v>-47.5565</c:v>
                </c:pt>
                <c:pt idx="32079">
                  <c:v>-47.554500000000004</c:v>
                </c:pt>
                <c:pt idx="32080">
                  <c:v>-47.552500000000009</c:v>
                </c:pt>
                <c:pt idx="32081">
                  <c:v>-47.5505</c:v>
                </c:pt>
                <c:pt idx="32082">
                  <c:v>-47.548500000000004</c:v>
                </c:pt>
                <c:pt idx="32083">
                  <c:v>-47.546500000000009</c:v>
                </c:pt>
                <c:pt idx="32084">
                  <c:v>-47.544499999999999</c:v>
                </c:pt>
                <c:pt idx="32085">
                  <c:v>-47.542500000000004</c:v>
                </c:pt>
                <c:pt idx="32086">
                  <c:v>-47.540500000000009</c:v>
                </c:pt>
                <c:pt idx="32087">
                  <c:v>-47.538499999999999</c:v>
                </c:pt>
                <c:pt idx="32088">
                  <c:v>-47.536500000000004</c:v>
                </c:pt>
                <c:pt idx="32089">
                  <c:v>-47.534500000000008</c:v>
                </c:pt>
                <c:pt idx="32090">
                  <c:v>-47.532499999999999</c:v>
                </c:pt>
                <c:pt idx="32091">
                  <c:v>-47.530500000000004</c:v>
                </c:pt>
                <c:pt idx="32092">
                  <c:v>-47.528500000000008</c:v>
                </c:pt>
                <c:pt idx="32093">
                  <c:v>-47.526499999999999</c:v>
                </c:pt>
                <c:pt idx="32094">
                  <c:v>-47.524500000000003</c:v>
                </c:pt>
                <c:pt idx="32095">
                  <c:v>-47.522500000000008</c:v>
                </c:pt>
                <c:pt idx="32096">
                  <c:v>-47.520500000000013</c:v>
                </c:pt>
                <c:pt idx="32097">
                  <c:v>-47.518500000000003</c:v>
                </c:pt>
                <c:pt idx="32098">
                  <c:v>-47.516500000000008</c:v>
                </c:pt>
                <c:pt idx="32099">
                  <c:v>-47.514500000000012</c:v>
                </c:pt>
                <c:pt idx="32100">
                  <c:v>-47.512500000000003</c:v>
                </c:pt>
                <c:pt idx="32101">
                  <c:v>-47.510500000000008</c:v>
                </c:pt>
                <c:pt idx="32102">
                  <c:v>-47.508500000000012</c:v>
                </c:pt>
                <c:pt idx="32103">
                  <c:v>-47.506500000000003</c:v>
                </c:pt>
                <c:pt idx="32104">
                  <c:v>-47.504500000000007</c:v>
                </c:pt>
                <c:pt idx="32105">
                  <c:v>-47.502500000000012</c:v>
                </c:pt>
                <c:pt idx="32106">
                  <c:v>-47.500500000000002</c:v>
                </c:pt>
                <c:pt idx="32107">
                  <c:v>-47.498500000000007</c:v>
                </c:pt>
                <c:pt idx="32108">
                  <c:v>-47.496500000000012</c:v>
                </c:pt>
                <c:pt idx="32109">
                  <c:v>-47.494500000000002</c:v>
                </c:pt>
                <c:pt idx="32110">
                  <c:v>-47.492500000000007</c:v>
                </c:pt>
                <c:pt idx="32111">
                  <c:v>-47.490500000000011</c:v>
                </c:pt>
                <c:pt idx="32112">
                  <c:v>-47.488500000000002</c:v>
                </c:pt>
                <c:pt idx="32113">
                  <c:v>-47.486500000000007</c:v>
                </c:pt>
                <c:pt idx="32114">
                  <c:v>-47.484500000000011</c:v>
                </c:pt>
                <c:pt idx="32115">
                  <c:v>-47.482500000000002</c:v>
                </c:pt>
                <c:pt idx="32116">
                  <c:v>-47.480500000000006</c:v>
                </c:pt>
                <c:pt idx="32117">
                  <c:v>-47.478500000000011</c:v>
                </c:pt>
                <c:pt idx="32118">
                  <c:v>-47.476500000000001</c:v>
                </c:pt>
                <c:pt idx="32119">
                  <c:v>-47.474500000000006</c:v>
                </c:pt>
                <c:pt idx="32120">
                  <c:v>-47.472500000000011</c:v>
                </c:pt>
                <c:pt idx="32121">
                  <c:v>-47.470500000000001</c:v>
                </c:pt>
                <c:pt idx="32122">
                  <c:v>-47.468500000000006</c:v>
                </c:pt>
                <c:pt idx="32123">
                  <c:v>-47.466500000000011</c:v>
                </c:pt>
                <c:pt idx="32124">
                  <c:v>-47.464500000000001</c:v>
                </c:pt>
                <c:pt idx="32125">
                  <c:v>-47.462500000000006</c:v>
                </c:pt>
                <c:pt idx="32126">
                  <c:v>-47.46050000000001</c:v>
                </c:pt>
                <c:pt idx="32127">
                  <c:v>-47.458500000000001</c:v>
                </c:pt>
                <c:pt idx="32128">
                  <c:v>-47.456500000000005</c:v>
                </c:pt>
                <c:pt idx="32129">
                  <c:v>-47.45450000000001</c:v>
                </c:pt>
                <c:pt idx="32130">
                  <c:v>-47.452500000000001</c:v>
                </c:pt>
                <c:pt idx="32131">
                  <c:v>-47.450500000000005</c:v>
                </c:pt>
                <c:pt idx="32132">
                  <c:v>-47.44850000000001</c:v>
                </c:pt>
                <c:pt idx="32133">
                  <c:v>-47.4465</c:v>
                </c:pt>
                <c:pt idx="32134">
                  <c:v>-47.444500000000005</c:v>
                </c:pt>
                <c:pt idx="32135">
                  <c:v>-47.44250000000001</c:v>
                </c:pt>
                <c:pt idx="32136">
                  <c:v>-47.4405</c:v>
                </c:pt>
                <c:pt idx="32137">
                  <c:v>-47.438500000000005</c:v>
                </c:pt>
                <c:pt idx="32138">
                  <c:v>-47.436500000000009</c:v>
                </c:pt>
                <c:pt idx="32139">
                  <c:v>-47.4345</c:v>
                </c:pt>
                <c:pt idx="32140">
                  <c:v>-47.432500000000005</c:v>
                </c:pt>
                <c:pt idx="32141">
                  <c:v>-47.430500000000009</c:v>
                </c:pt>
                <c:pt idx="32142">
                  <c:v>-47.4285</c:v>
                </c:pt>
                <c:pt idx="32143">
                  <c:v>-47.426500000000004</c:v>
                </c:pt>
                <c:pt idx="32144">
                  <c:v>-47.424500000000009</c:v>
                </c:pt>
                <c:pt idx="32145">
                  <c:v>-47.422499999999999</c:v>
                </c:pt>
                <c:pt idx="32146">
                  <c:v>-47.420500000000004</c:v>
                </c:pt>
                <c:pt idx="32147">
                  <c:v>-47.418500000000009</c:v>
                </c:pt>
                <c:pt idx="32148">
                  <c:v>-47.416499999999999</c:v>
                </c:pt>
                <c:pt idx="32149">
                  <c:v>-47.414500000000004</c:v>
                </c:pt>
                <c:pt idx="32150">
                  <c:v>-47.412500000000009</c:v>
                </c:pt>
                <c:pt idx="32151">
                  <c:v>-47.410499999999999</c:v>
                </c:pt>
                <c:pt idx="32152">
                  <c:v>-47.408500000000004</c:v>
                </c:pt>
                <c:pt idx="32153">
                  <c:v>-47.406500000000008</c:v>
                </c:pt>
                <c:pt idx="32154">
                  <c:v>-47.404499999999999</c:v>
                </c:pt>
                <c:pt idx="32155">
                  <c:v>-47.402500000000003</c:v>
                </c:pt>
                <c:pt idx="32156">
                  <c:v>-47.400500000000008</c:v>
                </c:pt>
                <c:pt idx="32157">
                  <c:v>-47.398500000000013</c:v>
                </c:pt>
                <c:pt idx="32158">
                  <c:v>-47.396500000000003</c:v>
                </c:pt>
                <c:pt idx="32159">
                  <c:v>-47.394500000000008</c:v>
                </c:pt>
                <c:pt idx="32160">
                  <c:v>-47.392500000000013</c:v>
                </c:pt>
                <c:pt idx="32161">
                  <c:v>-47.390500000000003</c:v>
                </c:pt>
                <c:pt idx="32162">
                  <c:v>-47.388500000000008</c:v>
                </c:pt>
                <c:pt idx="32163">
                  <c:v>-47.386500000000012</c:v>
                </c:pt>
                <c:pt idx="32164">
                  <c:v>-47.384500000000003</c:v>
                </c:pt>
                <c:pt idx="32165">
                  <c:v>-47.382500000000007</c:v>
                </c:pt>
                <c:pt idx="32166">
                  <c:v>-47.380500000000012</c:v>
                </c:pt>
                <c:pt idx="32167">
                  <c:v>-47.378500000000003</c:v>
                </c:pt>
                <c:pt idx="32168">
                  <c:v>-47.376500000000007</c:v>
                </c:pt>
                <c:pt idx="32169">
                  <c:v>-47.374500000000012</c:v>
                </c:pt>
                <c:pt idx="32170">
                  <c:v>-47.372500000000002</c:v>
                </c:pt>
                <c:pt idx="32171">
                  <c:v>-47.370500000000007</c:v>
                </c:pt>
                <c:pt idx="32172">
                  <c:v>-47.368500000000012</c:v>
                </c:pt>
                <c:pt idx="32173">
                  <c:v>-47.366500000000002</c:v>
                </c:pt>
                <c:pt idx="32174">
                  <c:v>-47.364500000000007</c:v>
                </c:pt>
                <c:pt idx="32175">
                  <c:v>-47.362500000000011</c:v>
                </c:pt>
                <c:pt idx="32176">
                  <c:v>-47.360500000000002</c:v>
                </c:pt>
                <c:pt idx="32177">
                  <c:v>-47.358500000000006</c:v>
                </c:pt>
                <c:pt idx="32178">
                  <c:v>-47.356500000000011</c:v>
                </c:pt>
                <c:pt idx="32179">
                  <c:v>-47.354500000000002</c:v>
                </c:pt>
                <c:pt idx="32180">
                  <c:v>-47.352500000000006</c:v>
                </c:pt>
                <c:pt idx="32181">
                  <c:v>-47.350500000000011</c:v>
                </c:pt>
                <c:pt idx="32182">
                  <c:v>-47.348500000000001</c:v>
                </c:pt>
                <c:pt idx="32183">
                  <c:v>-47.346500000000006</c:v>
                </c:pt>
                <c:pt idx="32184">
                  <c:v>-47.344500000000011</c:v>
                </c:pt>
                <c:pt idx="32185">
                  <c:v>-47.342500000000001</c:v>
                </c:pt>
                <c:pt idx="32186">
                  <c:v>-47.340500000000006</c:v>
                </c:pt>
                <c:pt idx="32187">
                  <c:v>-47.33850000000001</c:v>
                </c:pt>
                <c:pt idx="32188">
                  <c:v>-47.336500000000001</c:v>
                </c:pt>
                <c:pt idx="32189">
                  <c:v>-47.334500000000006</c:v>
                </c:pt>
                <c:pt idx="32190">
                  <c:v>-47.33250000000001</c:v>
                </c:pt>
                <c:pt idx="32191">
                  <c:v>-47.330500000000001</c:v>
                </c:pt>
                <c:pt idx="32192">
                  <c:v>-47.328500000000005</c:v>
                </c:pt>
                <c:pt idx="32193">
                  <c:v>-47.32650000000001</c:v>
                </c:pt>
                <c:pt idx="32194">
                  <c:v>-47.3245</c:v>
                </c:pt>
                <c:pt idx="32195">
                  <c:v>-47.322500000000005</c:v>
                </c:pt>
                <c:pt idx="32196">
                  <c:v>-47.32050000000001</c:v>
                </c:pt>
                <c:pt idx="32197">
                  <c:v>-47.3185</c:v>
                </c:pt>
                <c:pt idx="32198">
                  <c:v>-47.316500000000005</c:v>
                </c:pt>
                <c:pt idx="32199">
                  <c:v>-47.31450000000001</c:v>
                </c:pt>
                <c:pt idx="32200">
                  <c:v>-47.3125</c:v>
                </c:pt>
                <c:pt idx="32201">
                  <c:v>-47.310500000000005</c:v>
                </c:pt>
                <c:pt idx="32202">
                  <c:v>-47.308500000000009</c:v>
                </c:pt>
                <c:pt idx="32203">
                  <c:v>-47.3065</c:v>
                </c:pt>
                <c:pt idx="32204">
                  <c:v>-47.304500000000004</c:v>
                </c:pt>
                <c:pt idx="32205">
                  <c:v>-47.302500000000009</c:v>
                </c:pt>
                <c:pt idx="32206">
                  <c:v>-47.3005</c:v>
                </c:pt>
                <c:pt idx="32207">
                  <c:v>-47.298500000000004</c:v>
                </c:pt>
                <c:pt idx="32208">
                  <c:v>-47.296500000000009</c:v>
                </c:pt>
                <c:pt idx="32209">
                  <c:v>-47.294499999999999</c:v>
                </c:pt>
                <c:pt idx="32210">
                  <c:v>-47.292500000000004</c:v>
                </c:pt>
                <c:pt idx="32211">
                  <c:v>-47.290500000000009</c:v>
                </c:pt>
                <c:pt idx="32212">
                  <c:v>-47.288499999999999</c:v>
                </c:pt>
                <c:pt idx="32213">
                  <c:v>-47.286500000000004</c:v>
                </c:pt>
                <c:pt idx="32214">
                  <c:v>-47.284500000000008</c:v>
                </c:pt>
                <c:pt idx="32215">
                  <c:v>-47.282499999999999</c:v>
                </c:pt>
                <c:pt idx="32216">
                  <c:v>-47.280500000000004</c:v>
                </c:pt>
                <c:pt idx="32217">
                  <c:v>-47.278500000000008</c:v>
                </c:pt>
                <c:pt idx="32218">
                  <c:v>-47.276499999999999</c:v>
                </c:pt>
                <c:pt idx="32219">
                  <c:v>-47.274500000000003</c:v>
                </c:pt>
                <c:pt idx="32220">
                  <c:v>-47.272500000000008</c:v>
                </c:pt>
                <c:pt idx="32221">
                  <c:v>-47.270500000000013</c:v>
                </c:pt>
                <c:pt idx="32222">
                  <c:v>-47.268500000000003</c:v>
                </c:pt>
                <c:pt idx="32223">
                  <c:v>-47.266500000000008</c:v>
                </c:pt>
                <c:pt idx="32224">
                  <c:v>-47.264500000000012</c:v>
                </c:pt>
                <c:pt idx="32225">
                  <c:v>-47.262500000000003</c:v>
                </c:pt>
                <c:pt idx="32226">
                  <c:v>-47.260500000000008</c:v>
                </c:pt>
                <c:pt idx="32227">
                  <c:v>-47.258500000000012</c:v>
                </c:pt>
                <c:pt idx="32228">
                  <c:v>-47.256500000000003</c:v>
                </c:pt>
                <c:pt idx="32229">
                  <c:v>-47.254500000000007</c:v>
                </c:pt>
                <c:pt idx="32230">
                  <c:v>-47.252500000000012</c:v>
                </c:pt>
                <c:pt idx="32231">
                  <c:v>-47.250500000000002</c:v>
                </c:pt>
                <c:pt idx="32232">
                  <c:v>-47.248500000000007</c:v>
                </c:pt>
                <c:pt idx="32233">
                  <c:v>-47.246500000000012</c:v>
                </c:pt>
                <c:pt idx="32234">
                  <c:v>-47.244500000000002</c:v>
                </c:pt>
                <c:pt idx="32235">
                  <c:v>-47.242500000000007</c:v>
                </c:pt>
                <c:pt idx="32236">
                  <c:v>-47.240500000000011</c:v>
                </c:pt>
                <c:pt idx="32237">
                  <c:v>-47.238500000000002</c:v>
                </c:pt>
                <c:pt idx="32238">
                  <c:v>-47.236500000000007</c:v>
                </c:pt>
                <c:pt idx="32239">
                  <c:v>-47.234500000000011</c:v>
                </c:pt>
                <c:pt idx="32240">
                  <c:v>-47.232500000000002</c:v>
                </c:pt>
                <c:pt idx="32241">
                  <c:v>-47.230500000000006</c:v>
                </c:pt>
                <c:pt idx="32242">
                  <c:v>-47.228500000000011</c:v>
                </c:pt>
                <c:pt idx="32243">
                  <c:v>-47.226500000000001</c:v>
                </c:pt>
                <c:pt idx="32244">
                  <c:v>-47.224500000000006</c:v>
                </c:pt>
                <c:pt idx="32245">
                  <c:v>-47.222500000000011</c:v>
                </c:pt>
                <c:pt idx="32246">
                  <c:v>-47.220500000000001</c:v>
                </c:pt>
                <c:pt idx="32247">
                  <c:v>-47.218500000000006</c:v>
                </c:pt>
                <c:pt idx="32248">
                  <c:v>-47.216500000000011</c:v>
                </c:pt>
                <c:pt idx="32249">
                  <c:v>-47.214500000000001</c:v>
                </c:pt>
                <c:pt idx="32250">
                  <c:v>-47.212500000000006</c:v>
                </c:pt>
                <c:pt idx="32251">
                  <c:v>-47.21050000000001</c:v>
                </c:pt>
                <c:pt idx="32252">
                  <c:v>-47.208500000000001</c:v>
                </c:pt>
                <c:pt idx="32253">
                  <c:v>-47.206500000000005</c:v>
                </c:pt>
                <c:pt idx="32254">
                  <c:v>-47.20450000000001</c:v>
                </c:pt>
                <c:pt idx="32255">
                  <c:v>-47.202500000000001</c:v>
                </c:pt>
                <c:pt idx="32256">
                  <c:v>-47.200500000000005</c:v>
                </c:pt>
                <c:pt idx="32257">
                  <c:v>-47.19850000000001</c:v>
                </c:pt>
                <c:pt idx="32258">
                  <c:v>-47.1965</c:v>
                </c:pt>
                <c:pt idx="32259">
                  <c:v>-47.194500000000005</c:v>
                </c:pt>
                <c:pt idx="32260">
                  <c:v>-47.19250000000001</c:v>
                </c:pt>
                <c:pt idx="32261">
                  <c:v>-47.1905</c:v>
                </c:pt>
                <c:pt idx="32262">
                  <c:v>-47.188500000000005</c:v>
                </c:pt>
                <c:pt idx="32263">
                  <c:v>-47.186500000000009</c:v>
                </c:pt>
                <c:pt idx="32264">
                  <c:v>-47.1845</c:v>
                </c:pt>
                <c:pt idx="32265">
                  <c:v>-47.182500000000005</c:v>
                </c:pt>
                <c:pt idx="32266">
                  <c:v>-47.180500000000009</c:v>
                </c:pt>
                <c:pt idx="32267">
                  <c:v>-47.1785</c:v>
                </c:pt>
                <c:pt idx="32268">
                  <c:v>-47.176500000000004</c:v>
                </c:pt>
                <c:pt idx="32269">
                  <c:v>-47.174500000000009</c:v>
                </c:pt>
                <c:pt idx="32270">
                  <c:v>-47.172499999999999</c:v>
                </c:pt>
                <c:pt idx="32271">
                  <c:v>-47.170500000000004</c:v>
                </c:pt>
                <c:pt idx="32272">
                  <c:v>-47.168500000000009</c:v>
                </c:pt>
                <c:pt idx="32273">
                  <c:v>-47.166499999999999</c:v>
                </c:pt>
                <c:pt idx="32274">
                  <c:v>-47.164500000000004</c:v>
                </c:pt>
                <c:pt idx="32275">
                  <c:v>-47.162500000000009</c:v>
                </c:pt>
                <c:pt idx="32276">
                  <c:v>-47.160499999999999</c:v>
                </c:pt>
                <c:pt idx="32277">
                  <c:v>-47.158500000000004</c:v>
                </c:pt>
                <c:pt idx="32278">
                  <c:v>-47.156500000000008</c:v>
                </c:pt>
                <c:pt idx="32279">
                  <c:v>-47.154499999999999</c:v>
                </c:pt>
                <c:pt idx="32280">
                  <c:v>-47.152500000000003</c:v>
                </c:pt>
                <c:pt idx="32281">
                  <c:v>-47.150500000000008</c:v>
                </c:pt>
                <c:pt idx="32282">
                  <c:v>-47.148500000000013</c:v>
                </c:pt>
                <c:pt idx="32283">
                  <c:v>-47.146500000000003</c:v>
                </c:pt>
                <c:pt idx="32284">
                  <c:v>-47.144500000000008</c:v>
                </c:pt>
                <c:pt idx="32285">
                  <c:v>-47.142500000000013</c:v>
                </c:pt>
                <c:pt idx="32286">
                  <c:v>-47.140500000000003</c:v>
                </c:pt>
                <c:pt idx="32287">
                  <c:v>-47.138500000000008</c:v>
                </c:pt>
                <c:pt idx="32288">
                  <c:v>-47.136500000000012</c:v>
                </c:pt>
                <c:pt idx="32289">
                  <c:v>-47.134500000000003</c:v>
                </c:pt>
                <c:pt idx="32290">
                  <c:v>-47.132500000000007</c:v>
                </c:pt>
                <c:pt idx="32291">
                  <c:v>-47.130500000000012</c:v>
                </c:pt>
                <c:pt idx="32292">
                  <c:v>-47.128500000000003</c:v>
                </c:pt>
                <c:pt idx="32293">
                  <c:v>-47.126500000000007</c:v>
                </c:pt>
                <c:pt idx="32294">
                  <c:v>-47.124500000000012</c:v>
                </c:pt>
                <c:pt idx="32295">
                  <c:v>-47.122500000000002</c:v>
                </c:pt>
                <c:pt idx="32296">
                  <c:v>-47.120500000000007</c:v>
                </c:pt>
                <c:pt idx="32297">
                  <c:v>-47.118500000000012</c:v>
                </c:pt>
                <c:pt idx="32298">
                  <c:v>-47.116500000000002</c:v>
                </c:pt>
                <c:pt idx="32299">
                  <c:v>-47.114500000000007</c:v>
                </c:pt>
                <c:pt idx="32300">
                  <c:v>-47.112500000000011</c:v>
                </c:pt>
                <c:pt idx="32301">
                  <c:v>-47.110500000000002</c:v>
                </c:pt>
                <c:pt idx="32302">
                  <c:v>-47.108500000000006</c:v>
                </c:pt>
                <c:pt idx="32303">
                  <c:v>-47.106500000000011</c:v>
                </c:pt>
                <c:pt idx="32304">
                  <c:v>-47.104500000000002</c:v>
                </c:pt>
                <c:pt idx="32305">
                  <c:v>-47.102500000000006</c:v>
                </c:pt>
                <c:pt idx="32306">
                  <c:v>-47.100500000000011</c:v>
                </c:pt>
                <c:pt idx="32307">
                  <c:v>-47.098500000000001</c:v>
                </c:pt>
                <c:pt idx="32308">
                  <c:v>-47.096500000000006</c:v>
                </c:pt>
                <c:pt idx="32309">
                  <c:v>-47.094500000000011</c:v>
                </c:pt>
                <c:pt idx="32310">
                  <c:v>-47.092500000000001</c:v>
                </c:pt>
                <c:pt idx="32311">
                  <c:v>-47.090500000000006</c:v>
                </c:pt>
                <c:pt idx="32312">
                  <c:v>-47.08850000000001</c:v>
                </c:pt>
                <c:pt idx="32313">
                  <c:v>-47.086500000000001</c:v>
                </c:pt>
                <c:pt idx="32314">
                  <c:v>-47.084500000000006</c:v>
                </c:pt>
                <c:pt idx="32315">
                  <c:v>-47.08250000000001</c:v>
                </c:pt>
                <c:pt idx="32316">
                  <c:v>-47.080500000000001</c:v>
                </c:pt>
                <c:pt idx="32317">
                  <c:v>-47.078500000000005</c:v>
                </c:pt>
                <c:pt idx="32318">
                  <c:v>-47.07650000000001</c:v>
                </c:pt>
                <c:pt idx="32319">
                  <c:v>-47.0745</c:v>
                </c:pt>
                <c:pt idx="32320">
                  <c:v>-47.072500000000005</c:v>
                </c:pt>
                <c:pt idx="32321">
                  <c:v>-47.07050000000001</c:v>
                </c:pt>
                <c:pt idx="32322">
                  <c:v>-47.0685</c:v>
                </c:pt>
                <c:pt idx="32323">
                  <c:v>-47.066500000000005</c:v>
                </c:pt>
                <c:pt idx="32324">
                  <c:v>-47.06450000000001</c:v>
                </c:pt>
                <c:pt idx="32325">
                  <c:v>-47.0625</c:v>
                </c:pt>
                <c:pt idx="32326">
                  <c:v>-47.060500000000005</c:v>
                </c:pt>
                <c:pt idx="32327">
                  <c:v>-47.058500000000009</c:v>
                </c:pt>
                <c:pt idx="32328">
                  <c:v>-47.0565</c:v>
                </c:pt>
                <c:pt idx="32329">
                  <c:v>-47.054500000000004</c:v>
                </c:pt>
                <c:pt idx="32330">
                  <c:v>-47.052500000000009</c:v>
                </c:pt>
                <c:pt idx="32331">
                  <c:v>-47.0505</c:v>
                </c:pt>
                <c:pt idx="32332">
                  <c:v>-47.048500000000004</c:v>
                </c:pt>
                <c:pt idx="32333">
                  <c:v>-47.046500000000009</c:v>
                </c:pt>
                <c:pt idx="32334">
                  <c:v>-47.044499999999999</c:v>
                </c:pt>
                <c:pt idx="32335">
                  <c:v>-47.042500000000004</c:v>
                </c:pt>
                <c:pt idx="32336">
                  <c:v>-47.040500000000009</c:v>
                </c:pt>
                <c:pt idx="32337">
                  <c:v>-47.038499999999999</c:v>
                </c:pt>
                <c:pt idx="32338">
                  <c:v>-47.036500000000004</c:v>
                </c:pt>
                <c:pt idx="32339">
                  <c:v>-47.034500000000008</c:v>
                </c:pt>
                <c:pt idx="32340">
                  <c:v>-47.032499999999999</c:v>
                </c:pt>
                <c:pt idx="32341">
                  <c:v>-47.030500000000004</c:v>
                </c:pt>
                <c:pt idx="32342">
                  <c:v>-47.028500000000008</c:v>
                </c:pt>
                <c:pt idx="32343">
                  <c:v>-47.026499999999999</c:v>
                </c:pt>
                <c:pt idx="32344">
                  <c:v>-47.024500000000003</c:v>
                </c:pt>
                <c:pt idx="32345">
                  <c:v>-47.022500000000008</c:v>
                </c:pt>
                <c:pt idx="32346">
                  <c:v>-47.020500000000013</c:v>
                </c:pt>
                <c:pt idx="32347">
                  <c:v>-47.018500000000003</c:v>
                </c:pt>
                <c:pt idx="32348">
                  <c:v>-47.016500000000008</c:v>
                </c:pt>
                <c:pt idx="32349">
                  <c:v>-47.014500000000012</c:v>
                </c:pt>
                <c:pt idx="32350">
                  <c:v>-47.012500000000003</c:v>
                </c:pt>
                <c:pt idx="32351">
                  <c:v>-47.010500000000008</c:v>
                </c:pt>
                <c:pt idx="32352">
                  <c:v>-47.008500000000012</c:v>
                </c:pt>
                <c:pt idx="32353">
                  <c:v>-47.006500000000003</c:v>
                </c:pt>
                <c:pt idx="32354">
                  <c:v>-47.004500000000007</c:v>
                </c:pt>
                <c:pt idx="32355">
                  <c:v>-47.002500000000012</c:v>
                </c:pt>
                <c:pt idx="32356">
                  <c:v>-47.000500000000002</c:v>
                </c:pt>
                <c:pt idx="32357">
                  <c:v>-46.998500000000007</c:v>
                </c:pt>
                <c:pt idx="32358">
                  <c:v>-46.996500000000012</c:v>
                </c:pt>
                <c:pt idx="32359">
                  <c:v>-46.994500000000002</c:v>
                </c:pt>
                <c:pt idx="32360">
                  <c:v>-46.992500000000007</c:v>
                </c:pt>
                <c:pt idx="32361">
                  <c:v>-46.990500000000011</c:v>
                </c:pt>
                <c:pt idx="32362">
                  <c:v>-46.988500000000002</c:v>
                </c:pt>
                <c:pt idx="32363">
                  <c:v>-46.986500000000007</c:v>
                </c:pt>
                <c:pt idx="32364">
                  <c:v>-46.984500000000011</c:v>
                </c:pt>
                <c:pt idx="32365">
                  <c:v>-46.982500000000002</c:v>
                </c:pt>
                <c:pt idx="32366">
                  <c:v>-46.980500000000006</c:v>
                </c:pt>
                <c:pt idx="32367">
                  <c:v>-46.978500000000011</c:v>
                </c:pt>
                <c:pt idx="32368">
                  <c:v>-46.976500000000001</c:v>
                </c:pt>
                <c:pt idx="32369">
                  <c:v>-46.974500000000006</c:v>
                </c:pt>
                <c:pt idx="32370">
                  <c:v>-46.972500000000011</c:v>
                </c:pt>
                <c:pt idx="32371">
                  <c:v>-46.970500000000001</c:v>
                </c:pt>
                <c:pt idx="32372">
                  <c:v>-46.968500000000006</c:v>
                </c:pt>
                <c:pt idx="32373">
                  <c:v>-46.966500000000011</c:v>
                </c:pt>
                <c:pt idx="32374">
                  <c:v>-46.964500000000001</c:v>
                </c:pt>
                <c:pt idx="32375">
                  <c:v>-46.962500000000006</c:v>
                </c:pt>
                <c:pt idx="32376">
                  <c:v>-46.96050000000001</c:v>
                </c:pt>
                <c:pt idx="32377">
                  <c:v>-46.958500000000001</c:v>
                </c:pt>
                <c:pt idx="32378">
                  <c:v>-46.956500000000005</c:v>
                </c:pt>
                <c:pt idx="32379">
                  <c:v>-46.95450000000001</c:v>
                </c:pt>
                <c:pt idx="32380">
                  <c:v>-46.952500000000001</c:v>
                </c:pt>
                <c:pt idx="32381">
                  <c:v>-46.950500000000005</c:v>
                </c:pt>
                <c:pt idx="32382">
                  <c:v>-46.94850000000001</c:v>
                </c:pt>
                <c:pt idx="32383">
                  <c:v>-46.9465</c:v>
                </c:pt>
                <c:pt idx="32384">
                  <c:v>-46.944500000000005</c:v>
                </c:pt>
                <c:pt idx="32385">
                  <c:v>-46.94250000000001</c:v>
                </c:pt>
                <c:pt idx="32386">
                  <c:v>-46.9405</c:v>
                </c:pt>
                <c:pt idx="32387">
                  <c:v>-46.938500000000005</c:v>
                </c:pt>
                <c:pt idx="32388">
                  <c:v>-46.936500000000009</c:v>
                </c:pt>
                <c:pt idx="32389">
                  <c:v>-46.9345</c:v>
                </c:pt>
                <c:pt idx="32390">
                  <c:v>-46.932500000000005</c:v>
                </c:pt>
                <c:pt idx="32391">
                  <c:v>-46.930500000000009</c:v>
                </c:pt>
                <c:pt idx="32392">
                  <c:v>-46.9285</c:v>
                </c:pt>
                <c:pt idx="32393">
                  <c:v>-46.926500000000004</c:v>
                </c:pt>
                <c:pt idx="32394">
                  <c:v>-46.924500000000009</c:v>
                </c:pt>
                <c:pt idx="32395">
                  <c:v>-46.922499999999999</c:v>
                </c:pt>
                <c:pt idx="32396">
                  <c:v>-46.920500000000004</c:v>
                </c:pt>
                <c:pt idx="32397">
                  <c:v>-46.918500000000009</c:v>
                </c:pt>
                <c:pt idx="32398">
                  <c:v>-46.916499999999999</c:v>
                </c:pt>
                <c:pt idx="32399">
                  <c:v>-46.914500000000004</c:v>
                </c:pt>
                <c:pt idx="32400">
                  <c:v>-46.912500000000009</c:v>
                </c:pt>
                <c:pt idx="32401">
                  <c:v>-46.910499999999999</c:v>
                </c:pt>
                <c:pt idx="32402">
                  <c:v>-46.908500000000004</c:v>
                </c:pt>
                <c:pt idx="32403">
                  <c:v>-46.906500000000008</c:v>
                </c:pt>
                <c:pt idx="32404">
                  <c:v>-46.904499999999999</c:v>
                </c:pt>
                <c:pt idx="32405">
                  <c:v>-46.902500000000003</c:v>
                </c:pt>
                <c:pt idx="32406">
                  <c:v>-46.900500000000008</c:v>
                </c:pt>
                <c:pt idx="32407">
                  <c:v>-46.898500000000013</c:v>
                </c:pt>
                <c:pt idx="32408">
                  <c:v>-46.896500000000003</c:v>
                </c:pt>
                <c:pt idx="32409">
                  <c:v>-46.894500000000008</c:v>
                </c:pt>
                <c:pt idx="32410">
                  <c:v>-46.892500000000013</c:v>
                </c:pt>
                <c:pt idx="32411">
                  <c:v>-46.890500000000003</c:v>
                </c:pt>
                <c:pt idx="32412">
                  <c:v>-46.888500000000008</c:v>
                </c:pt>
                <c:pt idx="32413">
                  <c:v>-46.886500000000012</c:v>
                </c:pt>
                <c:pt idx="32414">
                  <c:v>-46.884500000000003</c:v>
                </c:pt>
                <c:pt idx="32415">
                  <c:v>-46.882500000000007</c:v>
                </c:pt>
                <c:pt idx="32416">
                  <c:v>-46.880500000000012</c:v>
                </c:pt>
                <c:pt idx="32417">
                  <c:v>-46.878500000000003</c:v>
                </c:pt>
                <c:pt idx="32418">
                  <c:v>-46.876500000000007</c:v>
                </c:pt>
                <c:pt idx="32419">
                  <c:v>-46.874500000000012</c:v>
                </c:pt>
                <c:pt idx="32420">
                  <c:v>-46.872500000000002</c:v>
                </c:pt>
                <c:pt idx="32421">
                  <c:v>-46.870500000000007</c:v>
                </c:pt>
                <c:pt idx="32422">
                  <c:v>-46.868500000000012</c:v>
                </c:pt>
                <c:pt idx="32423">
                  <c:v>-46.866500000000002</c:v>
                </c:pt>
                <c:pt idx="32424">
                  <c:v>-46.864500000000007</c:v>
                </c:pt>
                <c:pt idx="32425">
                  <c:v>-46.862500000000011</c:v>
                </c:pt>
                <c:pt idx="32426">
                  <c:v>-46.860500000000002</c:v>
                </c:pt>
                <c:pt idx="32427">
                  <c:v>-46.858500000000006</c:v>
                </c:pt>
                <c:pt idx="32428">
                  <c:v>-46.856500000000011</c:v>
                </c:pt>
                <c:pt idx="32429">
                  <c:v>-46.854500000000002</c:v>
                </c:pt>
                <c:pt idx="32430">
                  <c:v>-46.852500000000006</c:v>
                </c:pt>
                <c:pt idx="32431">
                  <c:v>-46.850500000000011</c:v>
                </c:pt>
                <c:pt idx="32432">
                  <c:v>-46.848500000000001</c:v>
                </c:pt>
                <c:pt idx="32433">
                  <c:v>-46.846500000000006</c:v>
                </c:pt>
                <c:pt idx="32434">
                  <c:v>-46.844500000000011</c:v>
                </c:pt>
                <c:pt idx="32435">
                  <c:v>-46.842500000000001</c:v>
                </c:pt>
                <c:pt idx="32436">
                  <c:v>-46.840500000000006</c:v>
                </c:pt>
                <c:pt idx="32437">
                  <c:v>-46.83850000000001</c:v>
                </c:pt>
                <c:pt idx="32438">
                  <c:v>-46.836500000000001</c:v>
                </c:pt>
                <c:pt idx="32439">
                  <c:v>-46.834500000000006</c:v>
                </c:pt>
                <c:pt idx="32440">
                  <c:v>-46.83250000000001</c:v>
                </c:pt>
                <c:pt idx="32441">
                  <c:v>-46.830500000000001</c:v>
                </c:pt>
                <c:pt idx="32442">
                  <c:v>-46.828500000000005</c:v>
                </c:pt>
                <c:pt idx="32443">
                  <c:v>-46.82650000000001</c:v>
                </c:pt>
                <c:pt idx="32444">
                  <c:v>-46.8245</c:v>
                </c:pt>
                <c:pt idx="32445">
                  <c:v>-46.822500000000005</c:v>
                </c:pt>
                <c:pt idx="32446">
                  <c:v>-46.82050000000001</c:v>
                </c:pt>
                <c:pt idx="32447">
                  <c:v>-46.8185</c:v>
                </c:pt>
                <c:pt idx="32448">
                  <c:v>-46.816500000000005</c:v>
                </c:pt>
                <c:pt idx="32449">
                  <c:v>-46.81450000000001</c:v>
                </c:pt>
                <c:pt idx="32450">
                  <c:v>-46.8125</c:v>
                </c:pt>
                <c:pt idx="32451">
                  <c:v>-46.810500000000005</c:v>
                </c:pt>
                <c:pt idx="32452">
                  <c:v>-46.808500000000009</c:v>
                </c:pt>
                <c:pt idx="32453">
                  <c:v>-46.8065</c:v>
                </c:pt>
                <c:pt idx="32454">
                  <c:v>-46.804500000000004</c:v>
                </c:pt>
                <c:pt idx="32455">
                  <c:v>-46.802500000000009</c:v>
                </c:pt>
                <c:pt idx="32456">
                  <c:v>-46.8005</c:v>
                </c:pt>
                <c:pt idx="32457">
                  <c:v>-46.798500000000004</c:v>
                </c:pt>
                <c:pt idx="32458">
                  <c:v>-46.796500000000009</c:v>
                </c:pt>
                <c:pt idx="32459">
                  <c:v>-46.794499999999999</c:v>
                </c:pt>
                <c:pt idx="32460">
                  <c:v>-46.792500000000004</c:v>
                </c:pt>
                <c:pt idx="32461">
                  <c:v>-46.790500000000009</c:v>
                </c:pt>
                <c:pt idx="32462">
                  <c:v>-46.788499999999999</c:v>
                </c:pt>
                <c:pt idx="32463">
                  <c:v>-46.786500000000004</c:v>
                </c:pt>
                <c:pt idx="32464">
                  <c:v>-46.784500000000008</c:v>
                </c:pt>
                <c:pt idx="32465">
                  <c:v>-46.782499999999999</c:v>
                </c:pt>
                <c:pt idx="32466">
                  <c:v>-46.780500000000004</c:v>
                </c:pt>
                <c:pt idx="32467">
                  <c:v>-46.778500000000008</c:v>
                </c:pt>
                <c:pt idx="32468">
                  <c:v>-46.776499999999999</c:v>
                </c:pt>
                <c:pt idx="32469">
                  <c:v>-46.774500000000003</c:v>
                </c:pt>
                <c:pt idx="32470">
                  <c:v>-46.772500000000008</c:v>
                </c:pt>
                <c:pt idx="32471">
                  <c:v>-46.770500000000013</c:v>
                </c:pt>
                <c:pt idx="32472">
                  <c:v>-46.768500000000003</c:v>
                </c:pt>
                <c:pt idx="32473">
                  <c:v>-46.766500000000008</c:v>
                </c:pt>
                <c:pt idx="32474">
                  <c:v>-46.764500000000012</c:v>
                </c:pt>
                <c:pt idx="32475">
                  <c:v>-46.762500000000003</c:v>
                </c:pt>
                <c:pt idx="32476">
                  <c:v>-46.760500000000008</c:v>
                </c:pt>
                <c:pt idx="32477">
                  <c:v>-46.758500000000012</c:v>
                </c:pt>
                <c:pt idx="32478">
                  <c:v>-46.756500000000003</c:v>
                </c:pt>
                <c:pt idx="32479">
                  <c:v>-46.754500000000007</c:v>
                </c:pt>
                <c:pt idx="32480">
                  <c:v>-46.752500000000012</c:v>
                </c:pt>
                <c:pt idx="32481">
                  <c:v>-46.750500000000002</c:v>
                </c:pt>
                <c:pt idx="32482">
                  <c:v>-46.748500000000007</c:v>
                </c:pt>
                <c:pt idx="32483">
                  <c:v>-46.746500000000012</c:v>
                </c:pt>
                <c:pt idx="32484">
                  <c:v>-46.744500000000002</c:v>
                </c:pt>
                <c:pt idx="32485">
                  <c:v>-46.742500000000007</c:v>
                </c:pt>
                <c:pt idx="32486">
                  <c:v>-46.740500000000011</c:v>
                </c:pt>
                <c:pt idx="32487">
                  <c:v>-46.738500000000002</c:v>
                </c:pt>
                <c:pt idx="32488">
                  <c:v>-46.736500000000007</c:v>
                </c:pt>
                <c:pt idx="32489">
                  <c:v>-46.734500000000011</c:v>
                </c:pt>
                <c:pt idx="32490">
                  <c:v>-46.732500000000002</c:v>
                </c:pt>
                <c:pt idx="32491">
                  <c:v>-46.730500000000006</c:v>
                </c:pt>
                <c:pt idx="32492">
                  <c:v>-46.728500000000011</c:v>
                </c:pt>
                <c:pt idx="32493">
                  <c:v>-46.726500000000001</c:v>
                </c:pt>
                <c:pt idx="32494">
                  <c:v>-46.724500000000006</c:v>
                </c:pt>
                <c:pt idx="32495">
                  <c:v>-46.722500000000011</c:v>
                </c:pt>
                <c:pt idx="32496">
                  <c:v>-46.720500000000001</c:v>
                </c:pt>
                <c:pt idx="32497">
                  <c:v>-46.718500000000006</c:v>
                </c:pt>
                <c:pt idx="32498">
                  <c:v>-46.716500000000011</c:v>
                </c:pt>
                <c:pt idx="32499">
                  <c:v>-46.714500000000001</c:v>
                </c:pt>
                <c:pt idx="32500">
                  <c:v>-46.712500000000006</c:v>
                </c:pt>
                <c:pt idx="32501">
                  <c:v>-46.71050000000001</c:v>
                </c:pt>
                <c:pt idx="32502">
                  <c:v>-46.708500000000001</c:v>
                </c:pt>
                <c:pt idx="32503">
                  <c:v>-46.706500000000005</c:v>
                </c:pt>
                <c:pt idx="32504">
                  <c:v>-46.70450000000001</c:v>
                </c:pt>
                <c:pt idx="32505">
                  <c:v>-46.702500000000001</c:v>
                </c:pt>
                <c:pt idx="32506">
                  <c:v>-46.700500000000005</c:v>
                </c:pt>
                <c:pt idx="32507">
                  <c:v>-46.69850000000001</c:v>
                </c:pt>
                <c:pt idx="32508">
                  <c:v>-46.6965</c:v>
                </c:pt>
                <c:pt idx="32509">
                  <c:v>-46.694500000000005</c:v>
                </c:pt>
                <c:pt idx="32510">
                  <c:v>-46.69250000000001</c:v>
                </c:pt>
                <c:pt idx="32511">
                  <c:v>-46.6905</c:v>
                </c:pt>
                <c:pt idx="32512">
                  <c:v>-46.688500000000005</c:v>
                </c:pt>
                <c:pt idx="32513">
                  <c:v>-46.686500000000009</c:v>
                </c:pt>
                <c:pt idx="32514">
                  <c:v>-46.6845</c:v>
                </c:pt>
                <c:pt idx="32515">
                  <c:v>-46.682500000000005</c:v>
                </c:pt>
                <c:pt idx="32516">
                  <c:v>-46.680500000000009</c:v>
                </c:pt>
                <c:pt idx="32517">
                  <c:v>-46.6785</c:v>
                </c:pt>
                <c:pt idx="32518">
                  <c:v>-46.676500000000004</c:v>
                </c:pt>
                <c:pt idx="32519">
                  <c:v>-46.674500000000009</c:v>
                </c:pt>
                <c:pt idx="32520">
                  <c:v>-46.672499999999999</c:v>
                </c:pt>
                <c:pt idx="32521">
                  <c:v>-46.670500000000004</c:v>
                </c:pt>
                <c:pt idx="32522">
                  <c:v>-46.668500000000009</c:v>
                </c:pt>
                <c:pt idx="32523">
                  <c:v>-46.666499999999999</c:v>
                </c:pt>
                <c:pt idx="32524">
                  <c:v>-46.664500000000004</c:v>
                </c:pt>
                <c:pt idx="32525">
                  <c:v>-46.662500000000009</c:v>
                </c:pt>
                <c:pt idx="32526">
                  <c:v>-46.660499999999999</c:v>
                </c:pt>
                <c:pt idx="32527">
                  <c:v>-46.658500000000004</c:v>
                </c:pt>
                <c:pt idx="32528">
                  <c:v>-46.656500000000008</c:v>
                </c:pt>
                <c:pt idx="32529">
                  <c:v>-46.654499999999999</c:v>
                </c:pt>
                <c:pt idx="32530">
                  <c:v>-46.652500000000003</c:v>
                </c:pt>
                <c:pt idx="32531">
                  <c:v>-46.650500000000008</c:v>
                </c:pt>
                <c:pt idx="32532">
                  <c:v>-46.648500000000013</c:v>
                </c:pt>
                <c:pt idx="32533">
                  <c:v>-46.646500000000003</c:v>
                </c:pt>
                <c:pt idx="32534">
                  <c:v>-46.644500000000008</c:v>
                </c:pt>
                <c:pt idx="32535">
                  <c:v>-46.642500000000013</c:v>
                </c:pt>
                <c:pt idx="32536">
                  <c:v>-46.640500000000003</c:v>
                </c:pt>
                <c:pt idx="32537">
                  <c:v>-46.638500000000008</c:v>
                </c:pt>
                <c:pt idx="32538">
                  <c:v>-46.636500000000012</c:v>
                </c:pt>
                <c:pt idx="32539">
                  <c:v>-46.634500000000003</c:v>
                </c:pt>
                <c:pt idx="32540">
                  <c:v>-46.632500000000007</c:v>
                </c:pt>
                <c:pt idx="32541">
                  <c:v>-46.630500000000012</c:v>
                </c:pt>
                <c:pt idx="32542">
                  <c:v>-46.628500000000003</c:v>
                </c:pt>
                <c:pt idx="32543">
                  <c:v>-46.626500000000007</c:v>
                </c:pt>
                <c:pt idx="32544">
                  <c:v>-46.624500000000012</c:v>
                </c:pt>
                <c:pt idx="32545">
                  <c:v>-46.622500000000002</c:v>
                </c:pt>
                <c:pt idx="32546">
                  <c:v>-46.620500000000007</c:v>
                </c:pt>
                <c:pt idx="32547">
                  <c:v>-46.618500000000012</c:v>
                </c:pt>
                <c:pt idx="32548">
                  <c:v>-46.616500000000002</c:v>
                </c:pt>
                <c:pt idx="32549">
                  <c:v>-46.614500000000007</c:v>
                </c:pt>
                <c:pt idx="32550">
                  <c:v>-46.612500000000011</c:v>
                </c:pt>
                <c:pt idx="32551">
                  <c:v>-46.610500000000002</c:v>
                </c:pt>
                <c:pt idx="32552">
                  <c:v>-46.608500000000006</c:v>
                </c:pt>
                <c:pt idx="32553">
                  <c:v>-46.606500000000011</c:v>
                </c:pt>
                <c:pt idx="32554">
                  <c:v>-46.604500000000002</c:v>
                </c:pt>
                <c:pt idx="32555">
                  <c:v>-46.602500000000006</c:v>
                </c:pt>
                <c:pt idx="32556">
                  <c:v>-46.600500000000011</c:v>
                </c:pt>
                <c:pt idx="32557">
                  <c:v>-46.598500000000001</c:v>
                </c:pt>
                <c:pt idx="32558">
                  <c:v>-46.596500000000006</c:v>
                </c:pt>
                <c:pt idx="32559">
                  <c:v>-46.594500000000011</c:v>
                </c:pt>
                <c:pt idx="32560">
                  <c:v>-46.592500000000001</c:v>
                </c:pt>
                <c:pt idx="32561">
                  <c:v>-46.590500000000006</c:v>
                </c:pt>
                <c:pt idx="32562">
                  <c:v>-46.58850000000001</c:v>
                </c:pt>
                <c:pt idx="32563">
                  <c:v>-46.586500000000001</c:v>
                </c:pt>
                <c:pt idx="32564">
                  <c:v>-46.584500000000006</c:v>
                </c:pt>
                <c:pt idx="32565">
                  <c:v>-46.58250000000001</c:v>
                </c:pt>
                <c:pt idx="32566">
                  <c:v>-46.580500000000001</c:v>
                </c:pt>
                <c:pt idx="32567">
                  <c:v>-46.578500000000005</c:v>
                </c:pt>
                <c:pt idx="32568">
                  <c:v>-46.57650000000001</c:v>
                </c:pt>
                <c:pt idx="32569">
                  <c:v>-46.5745</c:v>
                </c:pt>
                <c:pt idx="32570">
                  <c:v>-46.572500000000005</c:v>
                </c:pt>
                <c:pt idx="32571">
                  <c:v>-46.57050000000001</c:v>
                </c:pt>
                <c:pt idx="32572">
                  <c:v>-46.5685</c:v>
                </c:pt>
                <c:pt idx="32573">
                  <c:v>-46.566500000000005</c:v>
                </c:pt>
                <c:pt idx="32574">
                  <c:v>-46.56450000000001</c:v>
                </c:pt>
                <c:pt idx="32575">
                  <c:v>-46.5625</c:v>
                </c:pt>
                <c:pt idx="32576">
                  <c:v>-46.560500000000005</c:v>
                </c:pt>
                <c:pt idx="32577">
                  <c:v>-46.558500000000009</c:v>
                </c:pt>
                <c:pt idx="32578">
                  <c:v>-46.5565</c:v>
                </c:pt>
                <c:pt idx="32579">
                  <c:v>-46.554500000000004</c:v>
                </c:pt>
                <c:pt idx="32580">
                  <c:v>-46.552500000000009</c:v>
                </c:pt>
                <c:pt idx="32581">
                  <c:v>-46.5505</c:v>
                </c:pt>
                <c:pt idx="32582">
                  <c:v>-46.548500000000004</c:v>
                </c:pt>
                <c:pt idx="32583">
                  <c:v>-46.546500000000009</c:v>
                </c:pt>
                <c:pt idx="32584">
                  <c:v>-46.544499999999999</c:v>
                </c:pt>
                <c:pt idx="32585">
                  <c:v>-46.542500000000004</c:v>
                </c:pt>
                <c:pt idx="32586">
                  <c:v>-46.540500000000009</c:v>
                </c:pt>
                <c:pt idx="32587">
                  <c:v>-46.538499999999999</c:v>
                </c:pt>
                <c:pt idx="32588">
                  <c:v>-46.536500000000004</c:v>
                </c:pt>
                <c:pt idx="32589">
                  <c:v>-46.534500000000008</c:v>
                </c:pt>
                <c:pt idx="32590">
                  <c:v>-46.532499999999999</c:v>
                </c:pt>
                <c:pt idx="32591">
                  <c:v>-46.530500000000004</c:v>
                </c:pt>
                <c:pt idx="32592">
                  <c:v>-46.528500000000008</c:v>
                </c:pt>
                <c:pt idx="32593">
                  <c:v>-46.526499999999999</c:v>
                </c:pt>
                <c:pt idx="32594">
                  <c:v>-46.524500000000003</c:v>
                </c:pt>
                <c:pt idx="32595">
                  <c:v>-46.522500000000008</c:v>
                </c:pt>
                <c:pt idx="32596">
                  <c:v>-46.520500000000013</c:v>
                </c:pt>
                <c:pt idx="32597">
                  <c:v>-46.518500000000003</c:v>
                </c:pt>
                <c:pt idx="32598">
                  <c:v>-46.516500000000008</c:v>
                </c:pt>
                <c:pt idx="32599">
                  <c:v>-46.514500000000012</c:v>
                </c:pt>
                <c:pt idx="32600">
                  <c:v>-46.512500000000003</c:v>
                </c:pt>
                <c:pt idx="32601">
                  <c:v>-46.510500000000008</c:v>
                </c:pt>
                <c:pt idx="32602">
                  <c:v>-46.508500000000012</c:v>
                </c:pt>
                <c:pt idx="32603">
                  <c:v>-46.506500000000003</c:v>
                </c:pt>
                <c:pt idx="32604">
                  <c:v>-46.504500000000007</c:v>
                </c:pt>
                <c:pt idx="32605">
                  <c:v>-46.502500000000012</c:v>
                </c:pt>
                <c:pt idx="32606">
                  <c:v>-46.500500000000002</c:v>
                </c:pt>
                <c:pt idx="32607">
                  <c:v>-46.498500000000007</c:v>
                </c:pt>
                <c:pt idx="32608">
                  <c:v>-46.496500000000012</c:v>
                </c:pt>
                <c:pt idx="32609">
                  <c:v>-46.494500000000002</c:v>
                </c:pt>
                <c:pt idx="32610">
                  <c:v>-46.492500000000007</c:v>
                </c:pt>
                <c:pt idx="32611">
                  <c:v>-46.490500000000011</c:v>
                </c:pt>
                <c:pt idx="32612">
                  <c:v>-46.488500000000002</c:v>
                </c:pt>
                <c:pt idx="32613">
                  <c:v>-46.486500000000007</c:v>
                </c:pt>
                <c:pt idx="32614">
                  <c:v>-46.484500000000011</c:v>
                </c:pt>
                <c:pt idx="32615">
                  <c:v>-46.482500000000002</c:v>
                </c:pt>
                <c:pt idx="32616">
                  <c:v>-46.480500000000006</c:v>
                </c:pt>
                <c:pt idx="32617">
                  <c:v>-46.478500000000011</c:v>
                </c:pt>
                <c:pt idx="32618">
                  <c:v>-46.476500000000001</c:v>
                </c:pt>
                <c:pt idx="32619">
                  <c:v>-46.474500000000006</c:v>
                </c:pt>
                <c:pt idx="32620">
                  <c:v>-46.472500000000011</c:v>
                </c:pt>
                <c:pt idx="32621">
                  <c:v>-46.470500000000001</c:v>
                </c:pt>
                <c:pt idx="32622">
                  <c:v>-46.468500000000006</c:v>
                </c:pt>
                <c:pt idx="32623">
                  <c:v>-46.466500000000011</c:v>
                </c:pt>
                <c:pt idx="32624">
                  <c:v>-46.464500000000001</c:v>
                </c:pt>
                <c:pt idx="32625">
                  <c:v>-46.462500000000006</c:v>
                </c:pt>
                <c:pt idx="32626">
                  <c:v>-46.46050000000001</c:v>
                </c:pt>
                <c:pt idx="32627">
                  <c:v>-46.458500000000001</c:v>
                </c:pt>
                <c:pt idx="32628">
                  <c:v>-46.456500000000005</c:v>
                </c:pt>
                <c:pt idx="32629">
                  <c:v>-46.45450000000001</c:v>
                </c:pt>
                <c:pt idx="32630">
                  <c:v>-46.452500000000001</c:v>
                </c:pt>
                <c:pt idx="32631">
                  <c:v>-46.450500000000005</c:v>
                </c:pt>
                <c:pt idx="32632">
                  <c:v>-46.44850000000001</c:v>
                </c:pt>
                <c:pt idx="32633">
                  <c:v>-46.4465</c:v>
                </c:pt>
                <c:pt idx="32634">
                  <c:v>-46.444500000000005</c:v>
                </c:pt>
                <c:pt idx="32635">
                  <c:v>-46.44250000000001</c:v>
                </c:pt>
                <c:pt idx="32636">
                  <c:v>-46.4405</c:v>
                </c:pt>
                <c:pt idx="32637">
                  <c:v>-46.438500000000005</c:v>
                </c:pt>
                <c:pt idx="32638">
                  <c:v>-46.436500000000009</c:v>
                </c:pt>
                <c:pt idx="32639">
                  <c:v>-46.4345</c:v>
                </c:pt>
                <c:pt idx="32640">
                  <c:v>-46.432500000000005</c:v>
                </c:pt>
                <c:pt idx="32641">
                  <c:v>-46.430500000000009</c:v>
                </c:pt>
                <c:pt idx="32642">
                  <c:v>-46.4285</c:v>
                </c:pt>
                <c:pt idx="32643">
                  <c:v>-46.426500000000004</c:v>
                </c:pt>
                <c:pt idx="32644">
                  <c:v>-46.424500000000009</c:v>
                </c:pt>
                <c:pt idx="32645">
                  <c:v>-46.422499999999999</c:v>
                </c:pt>
                <c:pt idx="32646">
                  <c:v>-46.420500000000004</c:v>
                </c:pt>
                <c:pt idx="32647">
                  <c:v>-46.418500000000009</c:v>
                </c:pt>
                <c:pt idx="32648">
                  <c:v>-46.416499999999999</c:v>
                </c:pt>
                <c:pt idx="32649">
                  <c:v>-46.414500000000004</c:v>
                </c:pt>
                <c:pt idx="32650">
                  <c:v>-46.412500000000009</c:v>
                </c:pt>
                <c:pt idx="32651">
                  <c:v>-46.410499999999999</c:v>
                </c:pt>
                <c:pt idx="32652">
                  <c:v>-46.408500000000004</c:v>
                </c:pt>
                <c:pt idx="32653">
                  <c:v>-46.406500000000008</c:v>
                </c:pt>
                <c:pt idx="32654">
                  <c:v>-46.404499999999999</c:v>
                </c:pt>
                <c:pt idx="32655">
                  <c:v>-46.402500000000003</c:v>
                </c:pt>
                <c:pt idx="32656">
                  <c:v>-46.400500000000008</c:v>
                </c:pt>
                <c:pt idx="32657">
                  <c:v>-46.398500000000013</c:v>
                </c:pt>
                <c:pt idx="32658">
                  <c:v>-46.396500000000003</c:v>
                </c:pt>
                <c:pt idx="32659">
                  <c:v>-46.394500000000008</c:v>
                </c:pt>
                <c:pt idx="32660">
                  <c:v>-46.392500000000013</c:v>
                </c:pt>
                <c:pt idx="32661">
                  <c:v>-46.390500000000003</c:v>
                </c:pt>
                <c:pt idx="32662">
                  <c:v>-46.388500000000008</c:v>
                </c:pt>
                <c:pt idx="32663">
                  <c:v>-46.386500000000012</c:v>
                </c:pt>
                <c:pt idx="32664">
                  <c:v>-46.384500000000003</c:v>
                </c:pt>
                <c:pt idx="32665">
                  <c:v>-46.382500000000007</c:v>
                </c:pt>
                <c:pt idx="32666">
                  <c:v>-46.380500000000012</c:v>
                </c:pt>
                <c:pt idx="32667">
                  <c:v>-46.378500000000003</c:v>
                </c:pt>
                <c:pt idx="32668">
                  <c:v>-46.376500000000007</c:v>
                </c:pt>
                <c:pt idx="32669">
                  <c:v>-46.374500000000012</c:v>
                </c:pt>
                <c:pt idx="32670">
                  <c:v>-46.372500000000002</c:v>
                </c:pt>
                <c:pt idx="32671">
                  <c:v>-46.370500000000007</c:v>
                </c:pt>
                <c:pt idx="32672">
                  <c:v>-46.368500000000012</c:v>
                </c:pt>
                <c:pt idx="32673">
                  <c:v>-46.366500000000002</c:v>
                </c:pt>
                <c:pt idx="32674">
                  <c:v>-46.364500000000007</c:v>
                </c:pt>
                <c:pt idx="32675">
                  <c:v>-46.362500000000011</c:v>
                </c:pt>
                <c:pt idx="32676">
                  <c:v>-46.360500000000002</c:v>
                </c:pt>
                <c:pt idx="32677">
                  <c:v>-46.358500000000006</c:v>
                </c:pt>
                <c:pt idx="32678">
                  <c:v>-46.356500000000011</c:v>
                </c:pt>
                <c:pt idx="32679">
                  <c:v>-46.354500000000002</c:v>
                </c:pt>
                <c:pt idx="32680">
                  <c:v>-46.352500000000006</c:v>
                </c:pt>
                <c:pt idx="32681">
                  <c:v>-46.350500000000011</c:v>
                </c:pt>
                <c:pt idx="32682">
                  <c:v>-46.348500000000001</c:v>
                </c:pt>
                <c:pt idx="32683">
                  <c:v>-46.346500000000006</c:v>
                </c:pt>
                <c:pt idx="32684">
                  <c:v>-46.344500000000011</c:v>
                </c:pt>
                <c:pt idx="32685">
                  <c:v>-46.342500000000001</c:v>
                </c:pt>
                <c:pt idx="32686">
                  <c:v>-46.340500000000006</c:v>
                </c:pt>
                <c:pt idx="32687">
                  <c:v>-46.33850000000001</c:v>
                </c:pt>
                <c:pt idx="32688">
                  <c:v>-46.336500000000001</c:v>
                </c:pt>
                <c:pt idx="32689">
                  <c:v>-46.334500000000006</c:v>
                </c:pt>
                <c:pt idx="32690">
                  <c:v>-46.33250000000001</c:v>
                </c:pt>
                <c:pt idx="32691">
                  <c:v>-46.330500000000001</c:v>
                </c:pt>
                <c:pt idx="32692">
                  <c:v>-46.328500000000005</c:v>
                </c:pt>
                <c:pt idx="32693">
                  <c:v>-46.32650000000001</c:v>
                </c:pt>
                <c:pt idx="32694">
                  <c:v>-46.3245</c:v>
                </c:pt>
                <c:pt idx="32695">
                  <c:v>-46.322500000000005</c:v>
                </c:pt>
                <c:pt idx="32696">
                  <c:v>-46.32050000000001</c:v>
                </c:pt>
                <c:pt idx="32697">
                  <c:v>-46.3185</c:v>
                </c:pt>
                <c:pt idx="32698">
                  <c:v>-46.316500000000005</c:v>
                </c:pt>
                <c:pt idx="32699">
                  <c:v>-46.31450000000001</c:v>
                </c:pt>
                <c:pt idx="32700">
                  <c:v>-46.3125</c:v>
                </c:pt>
                <c:pt idx="32701">
                  <c:v>-46.310500000000005</c:v>
                </c:pt>
                <c:pt idx="32702">
                  <c:v>-46.308500000000009</c:v>
                </c:pt>
                <c:pt idx="32703">
                  <c:v>-46.3065</c:v>
                </c:pt>
                <c:pt idx="32704">
                  <c:v>-46.304500000000004</c:v>
                </c:pt>
                <c:pt idx="32705">
                  <c:v>-46.302500000000009</c:v>
                </c:pt>
                <c:pt idx="32706">
                  <c:v>-46.3005</c:v>
                </c:pt>
                <c:pt idx="32707">
                  <c:v>-46.298500000000004</c:v>
                </c:pt>
                <c:pt idx="32708">
                  <c:v>-46.296500000000009</c:v>
                </c:pt>
                <c:pt idx="32709">
                  <c:v>-46.294499999999999</c:v>
                </c:pt>
                <c:pt idx="32710">
                  <c:v>-46.292500000000004</c:v>
                </c:pt>
                <c:pt idx="32711">
                  <c:v>-46.290500000000009</c:v>
                </c:pt>
                <c:pt idx="32712">
                  <c:v>-46.288499999999999</c:v>
                </c:pt>
                <c:pt idx="32713">
                  <c:v>-46.286500000000004</c:v>
                </c:pt>
                <c:pt idx="32714">
                  <c:v>-46.284500000000008</c:v>
                </c:pt>
                <c:pt idx="32715">
                  <c:v>-46.282499999999999</c:v>
                </c:pt>
                <c:pt idx="32716">
                  <c:v>-46.280500000000004</c:v>
                </c:pt>
                <c:pt idx="32717">
                  <c:v>-46.278500000000008</c:v>
                </c:pt>
                <c:pt idx="32718">
                  <c:v>-46.276499999999999</c:v>
                </c:pt>
                <c:pt idx="32719">
                  <c:v>-46.274500000000003</c:v>
                </c:pt>
                <c:pt idx="32720">
                  <c:v>-46.272500000000008</c:v>
                </c:pt>
                <c:pt idx="32721">
                  <c:v>-46.270500000000013</c:v>
                </c:pt>
                <c:pt idx="32722">
                  <c:v>-46.268500000000003</c:v>
                </c:pt>
                <c:pt idx="32723">
                  <c:v>-46.266500000000008</c:v>
                </c:pt>
                <c:pt idx="32724">
                  <c:v>-46.264500000000012</c:v>
                </c:pt>
                <c:pt idx="32725">
                  <c:v>-46.262500000000003</c:v>
                </c:pt>
                <c:pt idx="32726">
                  <c:v>-46.260500000000008</c:v>
                </c:pt>
                <c:pt idx="32727">
                  <c:v>-46.258500000000012</c:v>
                </c:pt>
                <c:pt idx="32728">
                  <c:v>-46.256500000000003</c:v>
                </c:pt>
                <c:pt idx="32729">
                  <c:v>-46.254500000000007</c:v>
                </c:pt>
                <c:pt idx="32730">
                  <c:v>-46.252500000000012</c:v>
                </c:pt>
                <c:pt idx="32731">
                  <c:v>-46.250500000000002</c:v>
                </c:pt>
                <c:pt idx="32732">
                  <c:v>-46.248500000000007</c:v>
                </c:pt>
                <c:pt idx="32733">
                  <c:v>-46.246500000000012</c:v>
                </c:pt>
                <c:pt idx="32734">
                  <c:v>-46.244500000000002</c:v>
                </c:pt>
                <c:pt idx="32735">
                  <c:v>-46.242500000000007</c:v>
                </c:pt>
                <c:pt idx="32736">
                  <c:v>-46.240500000000011</c:v>
                </c:pt>
                <c:pt idx="32737">
                  <c:v>-46.238500000000002</c:v>
                </c:pt>
                <c:pt idx="32738">
                  <c:v>-46.236500000000007</c:v>
                </c:pt>
                <c:pt idx="32739">
                  <c:v>-46.234500000000011</c:v>
                </c:pt>
                <c:pt idx="32740">
                  <c:v>-46.232500000000002</c:v>
                </c:pt>
                <c:pt idx="32741">
                  <c:v>-46.230500000000006</c:v>
                </c:pt>
                <c:pt idx="32742">
                  <c:v>-46.228500000000011</c:v>
                </c:pt>
                <c:pt idx="32743">
                  <c:v>-46.226500000000001</c:v>
                </c:pt>
                <c:pt idx="32744">
                  <c:v>-46.224500000000006</c:v>
                </c:pt>
                <c:pt idx="32745">
                  <c:v>-46.222500000000011</c:v>
                </c:pt>
                <c:pt idx="32746">
                  <c:v>-46.220500000000001</c:v>
                </c:pt>
                <c:pt idx="32747">
                  <c:v>-46.218500000000006</c:v>
                </c:pt>
                <c:pt idx="32748">
                  <c:v>-46.216500000000011</c:v>
                </c:pt>
                <c:pt idx="32749">
                  <c:v>-46.214500000000001</c:v>
                </c:pt>
                <c:pt idx="32750">
                  <c:v>-46.212500000000006</c:v>
                </c:pt>
                <c:pt idx="32751">
                  <c:v>-46.21050000000001</c:v>
                </c:pt>
                <c:pt idx="32752">
                  <c:v>-46.208500000000001</c:v>
                </c:pt>
                <c:pt idx="32753">
                  <c:v>-46.206500000000005</c:v>
                </c:pt>
                <c:pt idx="32754">
                  <c:v>-46.20450000000001</c:v>
                </c:pt>
                <c:pt idx="32755">
                  <c:v>-46.202500000000001</c:v>
                </c:pt>
                <c:pt idx="32756">
                  <c:v>-46.200500000000005</c:v>
                </c:pt>
                <c:pt idx="32757">
                  <c:v>-46.19850000000001</c:v>
                </c:pt>
                <c:pt idx="32758">
                  <c:v>-46.1965</c:v>
                </c:pt>
                <c:pt idx="32759">
                  <c:v>-46.194500000000005</c:v>
                </c:pt>
                <c:pt idx="32760">
                  <c:v>-46.19250000000001</c:v>
                </c:pt>
                <c:pt idx="32761">
                  <c:v>-46.1905</c:v>
                </c:pt>
                <c:pt idx="32762">
                  <c:v>-46.188500000000005</c:v>
                </c:pt>
                <c:pt idx="32763">
                  <c:v>-46.186500000000009</c:v>
                </c:pt>
                <c:pt idx="32764">
                  <c:v>-46.1845</c:v>
                </c:pt>
                <c:pt idx="32765">
                  <c:v>-46.182500000000005</c:v>
                </c:pt>
                <c:pt idx="32766">
                  <c:v>-46.180500000000009</c:v>
                </c:pt>
                <c:pt idx="32767">
                  <c:v>-46.1785</c:v>
                </c:pt>
                <c:pt idx="32768">
                  <c:v>-46.176500000000004</c:v>
                </c:pt>
                <c:pt idx="32769">
                  <c:v>-46.174500000000009</c:v>
                </c:pt>
                <c:pt idx="32770">
                  <c:v>-46.172499999999999</c:v>
                </c:pt>
                <c:pt idx="32771">
                  <c:v>-46.170500000000004</c:v>
                </c:pt>
                <c:pt idx="32772">
                  <c:v>-46.168500000000009</c:v>
                </c:pt>
                <c:pt idx="32773">
                  <c:v>-46.166499999999999</c:v>
                </c:pt>
                <c:pt idx="32774">
                  <c:v>-46.164500000000004</c:v>
                </c:pt>
                <c:pt idx="32775">
                  <c:v>-46.162500000000009</c:v>
                </c:pt>
                <c:pt idx="32776">
                  <c:v>-46.160499999999999</c:v>
                </c:pt>
                <c:pt idx="32777">
                  <c:v>-46.158500000000004</c:v>
                </c:pt>
                <c:pt idx="32778">
                  <c:v>-46.156500000000008</c:v>
                </c:pt>
                <c:pt idx="32779">
                  <c:v>-46.154499999999999</c:v>
                </c:pt>
                <c:pt idx="32780">
                  <c:v>-46.152500000000003</c:v>
                </c:pt>
                <c:pt idx="32781">
                  <c:v>-46.150500000000008</c:v>
                </c:pt>
                <c:pt idx="32782">
                  <c:v>-46.148500000000013</c:v>
                </c:pt>
                <c:pt idx="32783">
                  <c:v>-46.146500000000003</c:v>
                </c:pt>
                <c:pt idx="32784">
                  <c:v>-46.144500000000008</c:v>
                </c:pt>
                <c:pt idx="32785">
                  <c:v>-46.142500000000013</c:v>
                </c:pt>
                <c:pt idx="32786">
                  <c:v>-46.140500000000003</c:v>
                </c:pt>
                <c:pt idx="32787">
                  <c:v>-46.138500000000008</c:v>
                </c:pt>
                <c:pt idx="32788">
                  <c:v>-46.136500000000012</c:v>
                </c:pt>
                <c:pt idx="32789">
                  <c:v>-46.134500000000003</c:v>
                </c:pt>
                <c:pt idx="32790">
                  <c:v>-46.132500000000007</c:v>
                </c:pt>
                <c:pt idx="32791">
                  <c:v>-46.130500000000012</c:v>
                </c:pt>
                <c:pt idx="32792">
                  <c:v>-46.128500000000003</c:v>
                </c:pt>
                <c:pt idx="32793">
                  <c:v>-46.126500000000007</c:v>
                </c:pt>
                <c:pt idx="32794">
                  <c:v>-46.124500000000012</c:v>
                </c:pt>
                <c:pt idx="32795">
                  <c:v>-46.122500000000002</c:v>
                </c:pt>
                <c:pt idx="32796">
                  <c:v>-46.120500000000007</c:v>
                </c:pt>
                <c:pt idx="32797">
                  <c:v>-46.118500000000012</c:v>
                </c:pt>
                <c:pt idx="32798">
                  <c:v>-46.116500000000002</c:v>
                </c:pt>
                <c:pt idx="32799">
                  <c:v>-46.114500000000007</c:v>
                </c:pt>
                <c:pt idx="32800">
                  <c:v>-46.112500000000011</c:v>
                </c:pt>
                <c:pt idx="32801">
                  <c:v>-46.110500000000002</c:v>
                </c:pt>
                <c:pt idx="32802">
                  <c:v>-46.108500000000006</c:v>
                </c:pt>
                <c:pt idx="32803">
                  <c:v>-46.106500000000011</c:v>
                </c:pt>
                <c:pt idx="32804">
                  <c:v>-46.104500000000002</c:v>
                </c:pt>
                <c:pt idx="32805">
                  <c:v>-46.102500000000006</c:v>
                </c:pt>
                <c:pt idx="32806">
                  <c:v>-46.100500000000011</c:v>
                </c:pt>
                <c:pt idx="32807">
                  <c:v>-46.098500000000001</c:v>
                </c:pt>
                <c:pt idx="32808">
                  <c:v>-46.096500000000006</c:v>
                </c:pt>
                <c:pt idx="32809">
                  <c:v>-46.094500000000011</c:v>
                </c:pt>
                <c:pt idx="32810">
                  <c:v>-46.092500000000001</c:v>
                </c:pt>
                <c:pt idx="32811">
                  <c:v>-46.090500000000006</c:v>
                </c:pt>
                <c:pt idx="32812">
                  <c:v>-46.08850000000001</c:v>
                </c:pt>
                <c:pt idx="32813">
                  <c:v>-46.086500000000001</c:v>
                </c:pt>
                <c:pt idx="32814">
                  <c:v>-46.084500000000006</c:v>
                </c:pt>
                <c:pt idx="32815">
                  <c:v>-46.08250000000001</c:v>
                </c:pt>
                <c:pt idx="32816">
                  <c:v>-46.080500000000001</c:v>
                </c:pt>
                <c:pt idx="32817">
                  <c:v>-46.078500000000005</c:v>
                </c:pt>
                <c:pt idx="32818">
                  <c:v>-46.07650000000001</c:v>
                </c:pt>
                <c:pt idx="32819">
                  <c:v>-46.0745</c:v>
                </c:pt>
                <c:pt idx="32820">
                  <c:v>-46.072500000000005</c:v>
                </c:pt>
                <c:pt idx="32821">
                  <c:v>-46.07050000000001</c:v>
                </c:pt>
                <c:pt idx="32822">
                  <c:v>-46.0685</c:v>
                </c:pt>
                <c:pt idx="32823">
                  <c:v>-46.066500000000005</c:v>
                </c:pt>
                <c:pt idx="32824">
                  <c:v>-46.06450000000001</c:v>
                </c:pt>
                <c:pt idx="32825">
                  <c:v>-46.0625</c:v>
                </c:pt>
                <c:pt idx="32826">
                  <c:v>-46.060500000000005</c:v>
                </c:pt>
                <c:pt idx="32827">
                  <c:v>-46.058500000000009</c:v>
                </c:pt>
                <c:pt idx="32828">
                  <c:v>-46.0565</c:v>
                </c:pt>
                <c:pt idx="32829">
                  <c:v>-46.054500000000004</c:v>
                </c:pt>
                <c:pt idx="32830">
                  <c:v>-46.052500000000009</c:v>
                </c:pt>
                <c:pt idx="32831">
                  <c:v>-46.0505</c:v>
                </c:pt>
                <c:pt idx="32832">
                  <c:v>-46.048500000000004</c:v>
                </c:pt>
                <c:pt idx="32833">
                  <c:v>-46.046500000000009</c:v>
                </c:pt>
                <c:pt idx="32834">
                  <c:v>-46.044499999999999</c:v>
                </c:pt>
                <c:pt idx="32835">
                  <c:v>-46.042500000000004</c:v>
                </c:pt>
                <c:pt idx="32836">
                  <c:v>-46.040500000000009</c:v>
                </c:pt>
                <c:pt idx="32837">
                  <c:v>-46.038499999999999</c:v>
                </c:pt>
                <c:pt idx="32838">
                  <c:v>-46.036500000000004</c:v>
                </c:pt>
                <c:pt idx="32839">
                  <c:v>-46.034500000000008</c:v>
                </c:pt>
                <c:pt idx="32840">
                  <c:v>-46.032499999999999</c:v>
                </c:pt>
                <c:pt idx="32841">
                  <c:v>-46.030500000000004</c:v>
                </c:pt>
                <c:pt idx="32842">
                  <c:v>-46.028500000000008</c:v>
                </c:pt>
                <c:pt idx="32843">
                  <c:v>-46.026499999999999</c:v>
                </c:pt>
                <c:pt idx="32844">
                  <c:v>-46.024500000000003</c:v>
                </c:pt>
                <c:pt idx="32845">
                  <c:v>-46.022500000000008</c:v>
                </c:pt>
                <c:pt idx="32846">
                  <c:v>-46.020500000000013</c:v>
                </c:pt>
                <c:pt idx="32847">
                  <c:v>-46.018500000000003</c:v>
                </c:pt>
                <c:pt idx="32848">
                  <c:v>-46.016500000000008</c:v>
                </c:pt>
                <c:pt idx="32849">
                  <c:v>-46.014500000000012</c:v>
                </c:pt>
                <c:pt idx="32850">
                  <c:v>-46.012500000000003</c:v>
                </c:pt>
                <c:pt idx="32851">
                  <c:v>-46.010500000000008</c:v>
                </c:pt>
                <c:pt idx="32852">
                  <c:v>-46.008500000000012</c:v>
                </c:pt>
                <c:pt idx="32853">
                  <c:v>-46.006500000000003</c:v>
                </c:pt>
                <c:pt idx="32854">
                  <c:v>-46.004500000000007</c:v>
                </c:pt>
                <c:pt idx="32855">
                  <c:v>-46.002500000000012</c:v>
                </c:pt>
                <c:pt idx="32856">
                  <c:v>-46.000500000000002</c:v>
                </c:pt>
                <c:pt idx="32857">
                  <c:v>-45.998500000000007</c:v>
                </c:pt>
                <c:pt idx="32858">
                  <c:v>-45.996500000000012</c:v>
                </c:pt>
                <c:pt idx="32859">
                  <c:v>-45.994500000000002</c:v>
                </c:pt>
                <c:pt idx="32860">
                  <c:v>-45.992500000000007</c:v>
                </c:pt>
                <c:pt idx="32861">
                  <c:v>-45.990500000000011</c:v>
                </c:pt>
                <c:pt idx="32862">
                  <c:v>-45.988500000000002</c:v>
                </c:pt>
                <c:pt idx="32863">
                  <c:v>-45.986500000000007</c:v>
                </c:pt>
                <c:pt idx="32864">
                  <c:v>-45.984500000000011</c:v>
                </c:pt>
                <c:pt idx="32865">
                  <c:v>-45.982500000000002</c:v>
                </c:pt>
                <c:pt idx="32866">
                  <c:v>-45.980500000000006</c:v>
                </c:pt>
                <c:pt idx="32867">
                  <c:v>-45.978500000000011</c:v>
                </c:pt>
                <c:pt idx="32868">
                  <c:v>-45.976500000000001</c:v>
                </c:pt>
                <c:pt idx="32869">
                  <c:v>-45.974500000000006</c:v>
                </c:pt>
                <c:pt idx="32870">
                  <c:v>-45.972500000000011</c:v>
                </c:pt>
                <c:pt idx="32871">
                  <c:v>-45.970500000000001</c:v>
                </c:pt>
                <c:pt idx="32872">
                  <c:v>-45.968500000000006</c:v>
                </c:pt>
                <c:pt idx="32873">
                  <c:v>-45.966500000000011</c:v>
                </c:pt>
                <c:pt idx="32874">
                  <c:v>-45.964500000000001</c:v>
                </c:pt>
                <c:pt idx="32875">
                  <c:v>-45.962500000000006</c:v>
                </c:pt>
                <c:pt idx="32876">
                  <c:v>-45.96050000000001</c:v>
                </c:pt>
                <c:pt idx="32877">
                  <c:v>-45.958500000000001</c:v>
                </c:pt>
                <c:pt idx="32878">
                  <c:v>-45.956500000000005</c:v>
                </c:pt>
                <c:pt idx="32879">
                  <c:v>-45.95450000000001</c:v>
                </c:pt>
                <c:pt idx="32880">
                  <c:v>-45.952500000000001</c:v>
                </c:pt>
                <c:pt idx="32881">
                  <c:v>-45.950500000000005</c:v>
                </c:pt>
                <c:pt idx="32882">
                  <c:v>-45.94850000000001</c:v>
                </c:pt>
                <c:pt idx="32883">
                  <c:v>-45.9465</c:v>
                </c:pt>
                <c:pt idx="32884">
                  <c:v>-45.944500000000005</c:v>
                </c:pt>
                <c:pt idx="32885">
                  <c:v>-45.94250000000001</c:v>
                </c:pt>
                <c:pt idx="32886">
                  <c:v>-45.9405</c:v>
                </c:pt>
                <c:pt idx="32887">
                  <c:v>-45.938500000000005</c:v>
                </c:pt>
                <c:pt idx="32888">
                  <c:v>-45.936500000000009</c:v>
                </c:pt>
                <c:pt idx="32889">
                  <c:v>-45.9345</c:v>
                </c:pt>
                <c:pt idx="32890">
                  <c:v>-45.932500000000005</c:v>
                </c:pt>
                <c:pt idx="32891">
                  <c:v>-45.930500000000009</c:v>
                </c:pt>
                <c:pt idx="32892">
                  <c:v>-45.9285</c:v>
                </c:pt>
                <c:pt idx="32893">
                  <c:v>-45.926500000000004</c:v>
                </c:pt>
                <c:pt idx="32894">
                  <c:v>-45.924500000000009</c:v>
                </c:pt>
                <c:pt idx="32895">
                  <c:v>-45.922499999999999</c:v>
                </c:pt>
                <c:pt idx="32896">
                  <c:v>-45.920500000000004</c:v>
                </c:pt>
                <c:pt idx="32897">
                  <c:v>-45.918500000000009</c:v>
                </c:pt>
                <c:pt idx="32898">
                  <c:v>-45.916499999999999</c:v>
                </c:pt>
                <c:pt idx="32899">
                  <c:v>-45.914500000000004</c:v>
                </c:pt>
                <c:pt idx="32900">
                  <c:v>-45.912500000000009</c:v>
                </c:pt>
                <c:pt idx="32901">
                  <c:v>-45.910499999999999</c:v>
                </c:pt>
                <c:pt idx="32902">
                  <c:v>-45.908500000000004</c:v>
                </c:pt>
                <c:pt idx="32903">
                  <c:v>-45.906500000000008</c:v>
                </c:pt>
                <c:pt idx="32904">
                  <c:v>-45.904499999999999</c:v>
                </c:pt>
                <c:pt idx="32905">
                  <c:v>-45.902500000000003</c:v>
                </c:pt>
                <c:pt idx="32906">
                  <c:v>-45.900500000000008</c:v>
                </c:pt>
                <c:pt idx="32907">
                  <c:v>-45.898500000000013</c:v>
                </c:pt>
                <c:pt idx="32908">
                  <c:v>-45.896500000000003</c:v>
                </c:pt>
                <c:pt idx="32909">
                  <c:v>-45.894500000000008</c:v>
                </c:pt>
                <c:pt idx="32910">
                  <c:v>-45.892500000000013</c:v>
                </c:pt>
                <c:pt idx="32911">
                  <c:v>-45.890500000000003</c:v>
                </c:pt>
                <c:pt idx="32912">
                  <c:v>-45.888500000000008</c:v>
                </c:pt>
                <c:pt idx="32913">
                  <c:v>-45.886500000000012</c:v>
                </c:pt>
                <c:pt idx="32914">
                  <c:v>-45.884500000000003</c:v>
                </c:pt>
                <c:pt idx="32915">
                  <c:v>-45.882500000000007</c:v>
                </c:pt>
                <c:pt idx="32916">
                  <c:v>-45.880500000000012</c:v>
                </c:pt>
                <c:pt idx="32917">
                  <c:v>-45.878500000000003</c:v>
                </c:pt>
                <c:pt idx="32918">
                  <c:v>-45.876500000000007</c:v>
                </c:pt>
                <c:pt idx="32919">
                  <c:v>-45.874500000000012</c:v>
                </c:pt>
                <c:pt idx="32920">
                  <c:v>-45.872500000000002</c:v>
                </c:pt>
                <c:pt idx="32921">
                  <c:v>-45.870500000000007</c:v>
                </c:pt>
                <c:pt idx="32922">
                  <c:v>-45.868500000000012</c:v>
                </c:pt>
                <c:pt idx="32923">
                  <c:v>-45.866500000000002</c:v>
                </c:pt>
                <c:pt idx="32924">
                  <c:v>-45.864500000000007</c:v>
                </c:pt>
                <c:pt idx="32925">
                  <c:v>-45.862500000000011</c:v>
                </c:pt>
                <c:pt idx="32926">
                  <c:v>-45.860500000000002</c:v>
                </c:pt>
                <c:pt idx="32927">
                  <c:v>-45.858500000000006</c:v>
                </c:pt>
                <c:pt idx="32928">
                  <c:v>-45.856500000000011</c:v>
                </c:pt>
                <c:pt idx="32929">
                  <c:v>-45.854500000000002</c:v>
                </c:pt>
                <c:pt idx="32930">
                  <c:v>-45.852500000000006</c:v>
                </c:pt>
                <c:pt idx="32931">
                  <c:v>-45.850500000000011</c:v>
                </c:pt>
                <c:pt idx="32932">
                  <c:v>-45.848500000000001</c:v>
                </c:pt>
                <c:pt idx="32933">
                  <c:v>-45.846500000000006</c:v>
                </c:pt>
                <c:pt idx="32934">
                  <c:v>-45.844500000000011</c:v>
                </c:pt>
                <c:pt idx="32935">
                  <c:v>-45.842500000000001</c:v>
                </c:pt>
                <c:pt idx="32936">
                  <c:v>-45.840500000000006</c:v>
                </c:pt>
                <c:pt idx="32937">
                  <c:v>-45.83850000000001</c:v>
                </c:pt>
                <c:pt idx="32938">
                  <c:v>-45.836500000000001</c:v>
                </c:pt>
                <c:pt idx="32939">
                  <c:v>-45.834500000000006</c:v>
                </c:pt>
                <c:pt idx="32940">
                  <c:v>-45.83250000000001</c:v>
                </c:pt>
                <c:pt idx="32941">
                  <c:v>-45.830500000000001</c:v>
                </c:pt>
                <c:pt idx="32942">
                  <c:v>-45.828500000000005</c:v>
                </c:pt>
                <c:pt idx="32943">
                  <c:v>-45.82650000000001</c:v>
                </c:pt>
                <c:pt idx="32944">
                  <c:v>-45.8245</c:v>
                </c:pt>
                <c:pt idx="32945">
                  <c:v>-45.822500000000005</c:v>
                </c:pt>
                <c:pt idx="32946">
                  <c:v>-45.82050000000001</c:v>
                </c:pt>
                <c:pt idx="32947">
                  <c:v>-45.8185</c:v>
                </c:pt>
                <c:pt idx="32948">
                  <c:v>-45.816500000000005</c:v>
                </c:pt>
                <c:pt idx="32949">
                  <c:v>-45.81450000000001</c:v>
                </c:pt>
                <c:pt idx="32950">
                  <c:v>-45.8125</c:v>
                </c:pt>
                <c:pt idx="32951">
                  <c:v>-45.810500000000005</c:v>
                </c:pt>
                <c:pt idx="32952">
                  <c:v>-45.808500000000009</c:v>
                </c:pt>
                <c:pt idx="32953">
                  <c:v>-45.8065</c:v>
                </c:pt>
                <c:pt idx="32954">
                  <c:v>-45.804500000000004</c:v>
                </c:pt>
                <c:pt idx="32955">
                  <c:v>-45.802500000000009</c:v>
                </c:pt>
                <c:pt idx="32956">
                  <c:v>-45.8005</c:v>
                </c:pt>
                <c:pt idx="32957">
                  <c:v>-45.798500000000004</c:v>
                </c:pt>
                <c:pt idx="32958">
                  <c:v>-45.796500000000009</c:v>
                </c:pt>
                <c:pt idx="32959">
                  <c:v>-45.794499999999999</c:v>
                </c:pt>
                <c:pt idx="32960">
                  <c:v>-45.792500000000004</c:v>
                </c:pt>
                <c:pt idx="32961">
                  <c:v>-45.790500000000009</c:v>
                </c:pt>
                <c:pt idx="32962">
                  <c:v>-45.788499999999999</c:v>
                </c:pt>
                <c:pt idx="32963">
                  <c:v>-45.786500000000004</c:v>
                </c:pt>
                <c:pt idx="32964">
                  <c:v>-45.784500000000008</c:v>
                </c:pt>
                <c:pt idx="32965">
                  <c:v>-45.782499999999999</c:v>
                </c:pt>
                <c:pt idx="32966">
                  <c:v>-45.780500000000004</c:v>
                </c:pt>
                <c:pt idx="32967">
                  <c:v>-45.778500000000008</c:v>
                </c:pt>
                <c:pt idx="32968">
                  <c:v>-45.776499999999999</c:v>
                </c:pt>
                <c:pt idx="32969">
                  <c:v>-45.774500000000003</c:v>
                </c:pt>
                <c:pt idx="32970">
                  <c:v>-45.772500000000008</c:v>
                </c:pt>
                <c:pt idx="32971">
                  <c:v>-45.770500000000013</c:v>
                </c:pt>
                <c:pt idx="32972">
                  <c:v>-45.768500000000003</c:v>
                </c:pt>
                <c:pt idx="32973">
                  <c:v>-45.766500000000008</c:v>
                </c:pt>
                <c:pt idx="32974">
                  <c:v>-45.764500000000012</c:v>
                </c:pt>
                <c:pt idx="32975">
                  <c:v>-45.762500000000003</c:v>
                </c:pt>
                <c:pt idx="32976">
                  <c:v>-45.760500000000008</c:v>
                </c:pt>
                <c:pt idx="32977">
                  <c:v>-45.758500000000012</c:v>
                </c:pt>
                <c:pt idx="32978">
                  <c:v>-45.756500000000003</c:v>
                </c:pt>
                <c:pt idx="32979">
                  <c:v>-45.754500000000007</c:v>
                </c:pt>
                <c:pt idx="32980">
                  <c:v>-45.752500000000012</c:v>
                </c:pt>
                <c:pt idx="32981">
                  <c:v>-45.750500000000002</c:v>
                </c:pt>
                <c:pt idx="32982">
                  <c:v>-45.748500000000007</c:v>
                </c:pt>
                <c:pt idx="32983">
                  <c:v>-45.746500000000012</c:v>
                </c:pt>
                <c:pt idx="32984">
                  <c:v>-45.744500000000002</c:v>
                </c:pt>
                <c:pt idx="32985">
                  <c:v>-45.742500000000007</c:v>
                </c:pt>
                <c:pt idx="32986">
                  <c:v>-45.740500000000011</c:v>
                </c:pt>
                <c:pt idx="32987">
                  <c:v>-45.738500000000002</c:v>
                </c:pt>
                <c:pt idx="32988">
                  <c:v>-45.736500000000007</c:v>
                </c:pt>
                <c:pt idx="32989">
                  <c:v>-45.734500000000011</c:v>
                </c:pt>
                <c:pt idx="32990">
                  <c:v>-45.732500000000002</c:v>
                </c:pt>
                <c:pt idx="32991">
                  <c:v>-45.730500000000006</c:v>
                </c:pt>
                <c:pt idx="32992">
                  <c:v>-45.728500000000011</c:v>
                </c:pt>
                <c:pt idx="32993">
                  <c:v>-45.726500000000001</c:v>
                </c:pt>
                <c:pt idx="32994">
                  <c:v>-45.724500000000006</c:v>
                </c:pt>
                <c:pt idx="32995">
                  <c:v>-45.722500000000011</c:v>
                </c:pt>
                <c:pt idx="32996">
                  <c:v>-45.720500000000001</c:v>
                </c:pt>
                <c:pt idx="32997">
                  <c:v>-45.718500000000006</c:v>
                </c:pt>
                <c:pt idx="32998">
                  <c:v>-45.716500000000011</c:v>
                </c:pt>
                <c:pt idx="32999">
                  <c:v>-45.714500000000001</c:v>
                </c:pt>
                <c:pt idx="33000">
                  <c:v>-45.712500000000006</c:v>
                </c:pt>
                <c:pt idx="33001">
                  <c:v>-45.71050000000001</c:v>
                </c:pt>
                <c:pt idx="33002">
                  <c:v>-45.708500000000001</c:v>
                </c:pt>
                <c:pt idx="33003">
                  <c:v>-45.706500000000005</c:v>
                </c:pt>
                <c:pt idx="33004">
                  <c:v>-45.70450000000001</c:v>
                </c:pt>
                <c:pt idx="33005">
                  <c:v>-45.702500000000001</c:v>
                </c:pt>
                <c:pt idx="33006">
                  <c:v>-45.700500000000005</c:v>
                </c:pt>
                <c:pt idx="33007">
                  <c:v>-45.69850000000001</c:v>
                </c:pt>
                <c:pt idx="33008">
                  <c:v>-45.6965</c:v>
                </c:pt>
                <c:pt idx="33009">
                  <c:v>-45.694500000000005</c:v>
                </c:pt>
                <c:pt idx="33010">
                  <c:v>-45.69250000000001</c:v>
                </c:pt>
                <c:pt idx="33011">
                  <c:v>-45.6905</c:v>
                </c:pt>
                <c:pt idx="33012">
                  <c:v>-45.688500000000005</c:v>
                </c:pt>
                <c:pt idx="33013">
                  <c:v>-45.686500000000009</c:v>
                </c:pt>
                <c:pt idx="33014">
                  <c:v>-45.6845</c:v>
                </c:pt>
                <c:pt idx="33015">
                  <c:v>-45.682500000000005</c:v>
                </c:pt>
                <c:pt idx="33016">
                  <c:v>-45.680500000000009</c:v>
                </c:pt>
                <c:pt idx="33017">
                  <c:v>-45.6785</c:v>
                </c:pt>
                <c:pt idx="33018">
                  <c:v>-45.676500000000004</c:v>
                </c:pt>
                <c:pt idx="33019">
                  <c:v>-45.674500000000009</c:v>
                </c:pt>
                <c:pt idx="33020">
                  <c:v>-45.672499999999999</c:v>
                </c:pt>
                <c:pt idx="33021">
                  <c:v>-45.670500000000004</c:v>
                </c:pt>
                <c:pt idx="33022">
                  <c:v>-45.668500000000009</c:v>
                </c:pt>
                <c:pt idx="33023">
                  <c:v>-45.666499999999999</c:v>
                </c:pt>
                <c:pt idx="33024">
                  <c:v>-45.664500000000004</c:v>
                </c:pt>
                <c:pt idx="33025">
                  <c:v>-45.662500000000009</c:v>
                </c:pt>
                <c:pt idx="33026">
                  <c:v>-45.660499999999999</c:v>
                </c:pt>
                <c:pt idx="33027">
                  <c:v>-45.658500000000004</c:v>
                </c:pt>
                <c:pt idx="33028">
                  <c:v>-45.656500000000008</c:v>
                </c:pt>
                <c:pt idx="33029">
                  <c:v>-45.654499999999999</c:v>
                </c:pt>
                <c:pt idx="33030">
                  <c:v>-45.652500000000003</c:v>
                </c:pt>
                <c:pt idx="33031">
                  <c:v>-45.650500000000008</c:v>
                </c:pt>
                <c:pt idx="33032">
                  <c:v>-45.648500000000013</c:v>
                </c:pt>
                <c:pt idx="33033">
                  <c:v>-45.646500000000003</c:v>
                </c:pt>
                <c:pt idx="33034">
                  <c:v>-45.644500000000008</c:v>
                </c:pt>
                <c:pt idx="33035">
                  <c:v>-45.642500000000013</c:v>
                </c:pt>
                <c:pt idx="33036">
                  <c:v>-45.640500000000003</c:v>
                </c:pt>
                <c:pt idx="33037">
                  <c:v>-45.638500000000008</c:v>
                </c:pt>
                <c:pt idx="33038">
                  <c:v>-45.636500000000012</c:v>
                </c:pt>
                <c:pt idx="33039">
                  <c:v>-45.634500000000003</c:v>
                </c:pt>
                <c:pt idx="33040">
                  <c:v>-45.632500000000007</c:v>
                </c:pt>
                <c:pt idx="33041">
                  <c:v>-45.630500000000012</c:v>
                </c:pt>
                <c:pt idx="33042">
                  <c:v>-45.628500000000003</c:v>
                </c:pt>
                <c:pt idx="33043">
                  <c:v>-45.626500000000007</c:v>
                </c:pt>
                <c:pt idx="33044">
                  <c:v>-45.624500000000012</c:v>
                </c:pt>
                <c:pt idx="33045">
                  <c:v>-45.622500000000002</c:v>
                </c:pt>
                <c:pt idx="33046">
                  <c:v>-45.620500000000007</c:v>
                </c:pt>
                <c:pt idx="33047">
                  <c:v>-45.618500000000012</c:v>
                </c:pt>
                <c:pt idx="33048">
                  <c:v>-45.616500000000002</c:v>
                </c:pt>
                <c:pt idx="33049">
                  <c:v>-45.614500000000007</c:v>
                </c:pt>
                <c:pt idx="33050">
                  <c:v>-45.612500000000011</c:v>
                </c:pt>
                <c:pt idx="33051">
                  <c:v>-45.610500000000002</c:v>
                </c:pt>
                <c:pt idx="33052">
                  <c:v>-45.608500000000006</c:v>
                </c:pt>
                <c:pt idx="33053">
                  <c:v>-45.606500000000011</c:v>
                </c:pt>
                <c:pt idx="33054">
                  <c:v>-45.604500000000002</c:v>
                </c:pt>
                <c:pt idx="33055">
                  <c:v>-45.602500000000006</c:v>
                </c:pt>
                <c:pt idx="33056">
                  <c:v>-45.600500000000011</c:v>
                </c:pt>
                <c:pt idx="33057">
                  <c:v>-45.598500000000001</c:v>
                </c:pt>
                <c:pt idx="33058">
                  <c:v>-45.596500000000006</c:v>
                </c:pt>
                <c:pt idx="33059">
                  <c:v>-45.594500000000011</c:v>
                </c:pt>
                <c:pt idx="33060">
                  <c:v>-45.592500000000001</c:v>
                </c:pt>
                <c:pt idx="33061">
                  <c:v>-45.590500000000006</c:v>
                </c:pt>
                <c:pt idx="33062">
                  <c:v>-45.58850000000001</c:v>
                </c:pt>
                <c:pt idx="33063">
                  <c:v>-45.586500000000001</c:v>
                </c:pt>
                <c:pt idx="33064">
                  <c:v>-45.584500000000006</c:v>
                </c:pt>
                <c:pt idx="33065">
                  <c:v>-45.58250000000001</c:v>
                </c:pt>
                <c:pt idx="33066">
                  <c:v>-45.580500000000001</c:v>
                </c:pt>
                <c:pt idx="33067">
                  <c:v>-45.578500000000005</c:v>
                </c:pt>
                <c:pt idx="33068">
                  <c:v>-45.57650000000001</c:v>
                </c:pt>
                <c:pt idx="33069">
                  <c:v>-45.5745</c:v>
                </c:pt>
                <c:pt idx="33070">
                  <c:v>-45.572500000000005</c:v>
                </c:pt>
                <c:pt idx="33071">
                  <c:v>-45.57050000000001</c:v>
                </c:pt>
                <c:pt idx="33072">
                  <c:v>-45.5685</c:v>
                </c:pt>
                <c:pt idx="33073">
                  <c:v>-45.566500000000005</c:v>
                </c:pt>
                <c:pt idx="33074">
                  <c:v>-45.56450000000001</c:v>
                </c:pt>
                <c:pt idx="33075">
                  <c:v>-45.5625</c:v>
                </c:pt>
                <c:pt idx="33076">
                  <c:v>-45.560500000000005</c:v>
                </c:pt>
                <c:pt idx="33077">
                  <c:v>-45.558500000000009</c:v>
                </c:pt>
                <c:pt idx="33078">
                  <c:v>-45.5565</c:v>
                </c:pt>
                <c:pt idx="33079">
                  <c:v>-45.554500000000004</c:v>
                </c:pt>
                <c:pt idx="33080">
                  <c:v>-45.552500000000009</c:v>
                </c:pt>
                <c:pt idx="33081">
                  <c:v>-45.5505</c:v>
                </c:pt>
                <c:pt idx="33082">
                  <c:v>-45.548500000000004</c:v>
                </c:pt>
                <c:pt idx="33083">
                  <c:v>-45.546500000000009</c:v>
                </c:pt>
                <c:pt idx="33084">
                  <c:v>-45.544499999999999</c:v>
                </c:pt>
                <c:pt idx="33085">
                  <c:v>-45.542500000000004</c:v>
                </c:pt>
                <c:pt idx="33086">
                  <c:v>-45.540500000000009</c:v>
                </c:pt>
                <c:pt idx="33087">
                  <c:v>-45.538499999999999</c:v>
                </c:pt>
                <c:pt idx="33088">
                  <c:v>-45.536500000000004</c:v>
                </c:pt>
                <c:pt idx="33089">
                  <c:v>-45.534500000000008</c:v>
                </c:pt>
                <c:pt idx="33090">
                  <c:v>-45.532499999999999</c:v>
                </c:pt>
                <c:pt idx="33091">
                  <c:v>-45.530500000000004</c:v>
                </c:pt>
                <c:pt idx="33092">
                  <c:v>-45.528500000000008</c:v>
                </c:pt>
                <c:pt idx="33093">
                  <c:v>-45.526499999999999</c:v>
                </c:pt>
                <c:pt idx="33094">
                  <c:v>-45.524500000000003</c:v>
                </c:pt>
                <c:pt idx="33095">
                  <c:v>-45.522500000000008</c:v>
                </c:pt>
                <c:pt idx="33096">
                  <c:v>-45.520500000000013</c:v>
                </c:pt>
                <c:pt idx="33097">
                  <c:v>-45.518500000000003</c:v>
                </c:pt>
                <c:pt idx="33098">
                  <c:v>-45.516500000000008</c:v>
                </c:pt>
                <c:pt idx="33099">
                  <c:v>-45.514500000000012</c:v>
                </c:pt>
                <c:pt idx="33100">
                  <c:v>-45.512500000000003</c:v>
                </c:pt>
                <c:pt idx="33101">
                  <c:v>-45.510500000000008</c:v>
                </c:pt>
                <c:pt idx="33102">
                  <c:v>-45.508500000000012</c:v>
                </c:pt>
                <c:pt idx="33103">
                  <c:v>-45.506500000000003</c:v>
                </c:pt>
                <c:pt idx="33104">
                  <c:v>-45.504500000000007</c:v>
                </c:pt>
                <c:pt idx="33105">
                  <c:v>-45.502500000000012</c:v>
                </c:pt>
                <c:pt idx="33106">
                  <c:v>-45.500500000000002</c:v>
                </c:pt>
                <c:pt idx="33107">
                  <c:v>-45.498500000000007</c:v>
                </c:pt>
                <c:pt idx="33108">
                  <c:v>-45.496500000000012</c:v>
                </c:pt>
                <c:pt idx="33109">
                  <c:v>-45.494500000000002</c:v>
                </c:pt>
                <c:pt idx="33110">
                  <c:v>-45.492500000000007</c:v>
                </c:pt>
                <c:pt idx="33111">
                  <c:v>-45.490500000000011</c:v>
                </c:pt>
                <c:pt idx="33112">
                  <c:v>-45.488500000000002</c:v>
                </c:pt>
                <c:pt idx="33113">
                  <c:v>-45.486500000000007</c:v>
                </c:pt>
                <c:pt idx="33114">
                  <c:v>-45.484500000000011</c:v>
                </c:pt>
                <c:pt idx="33115">
                  <c:v>-45.482500000000002</c:v>
                </c:pt>
                <c:pt idx="33116">
                  <c:v>-45.480500000000006</c:v>
                </c:pt>
                <c:pt idx="33117">
                  <c:v>-45.478500000000011</c:v>
                </c:pt>
                <c:pt idx="33118">
                  <c:v>-45.476500000000001</c:v>
                </c:pt>
                <c:pt idx="33119">
                  <c:v>-45.474500000000006</c:v>
                </c:pt>
                <c:pt idx="33120">
                  <c:v>-45.472500000000011</c:v>
                </c:pt>
                <c:pt idx="33121">
                  <c:v>-45.470500000000001</c:v>
                </c:pt>
                <c:pt idx="33122">
                  <c:v>-45.468500000000006</c:v>
                </c:pt>
                <c:pt idx="33123">
                  <c:v>-45.466500000000011</c:v>
                </c:pt>
                <c:pt idx="33124">
                  <c:v>-45.464500000000001</c:v>
                </c:pt>
                <c:pt idx="33125">
                  <c:v>-45.462500000000006</c:v>
                </c:pt>
                <c:pt idx="33126">
                  <c:v>-45.46050000000001</c:v>
                </c:pt>
                <c:pt idx="33127">
                  <c:v>-45.458500000000001</c:v>
                </c:pt>
                <c:pt idx="33128">
                  <c:v>-45.456500000000005</c:v>
                </c:pt>
                <c:pt idx="33129">
                  <c:v>-45.45450000000001</c:v>
                </c:pt>
                <c:pt idx="33130">
                  <c:v>-45.452500000000001</c:v>
                </c:pt>
                <c:pt idx="33131">
                  <c:v>-45.450500000000005</c:v>
                </c:pt>
                <c:pt idx="33132">
                  <c:v>-45.44850000000001</c:v>
                </c:pt>
                <c:pt idx="33133">
                  <c:v>-45.4465</c:v>
                </c:pt>
                <c:pt idx="33134">
                  <c:v>-45.444500000000005</c:v>
                </c:pt>
                <c:pt idx="33135">
                  <c:v>-45.44250000000001</c:v>
                </c:pt>
                <c:pt idx="33136">
                  <c:v>-45.4405</c:v>
                </c:pt>
                <c:pt idx="33137">
                  <c:v>-45.438500000000005</c:v>
                </c:pt>
                <c:pt idx="33138">
                  <c:v>-45.436500000000009</c:v>
                </c:pt>
                <c:pt idx="33139">
                  <c:v>-45.4345</c:v>
                </c:pt>
                <c:pt idx="33140">
                  <c:v>-45.432500000000005</c:v>
                </c:pt>
                <c:pt idx="33141">
                  <c:v>-45.430500000000009</c:v>
                </c:pt>
                <c:pt idx="33142">
                  <c:v>-45.4285</c:v>
                </c:pt>
                <c:pt idx="33143">
                  <c:v>-45.426500000000004</c:v>
                </c:pt>
                <c:pt idx="33144">
                  <c:v>-45.424500000000009</c:v>
                </c:pt>
                <c:pt idx="33145">
                  <c:v>-45.422499999999999</c:v>
                </c:pt>
                <c:pt idx="33146">
                  <c:v>-45.420500000000004</c:v>
                </c:pt>
                <c:pt idx="33147">
                  <c:v>-45.418500000000009</c:v>
                </c:pt>
                <c:pt idx="33148">
                  <c:v>-45.416499999999999</c:v>
                </c:pt>
                <c:pt idx="33149">
                  <c:v>-45.414500000000004</c:v>
                </c:pt>
                <c:pt idx="33150">
                  <c:v>-45.412500000000009</c:v>
                </c:pt>
                <c:pt idx="33151">
                  <c:v>-45.410499999999999</c:v>
                </c:pt>
                <c:pt idx="33152">
                  <c:v>-45.408500000000004</c:v>
                </c:pt>
                <c:pt idx="33153">
                  <c:v>-45.406500000000008</c:v>
                </c:pt>
                <c:pt idx="33154">
                  <c:v>-45.404499999999999</c:v>
                </c:pt>
                <c:pt idx="33155">
                  <c:v>-45.402500000000003</c:v>
                </c:pt>
                <c:pt idx="33156">
                  <c:v>-45.400500000000008</c:v>
                </c:pt>
                <c:pt idx="33157">
                  <c:v>-45.398500000000013</c:v>
                </c:pt>
                <c:pt idx="33158">
                  <c:v>-45.396500000000003</c:v>
                </c:pt>
                <c:pt idx="33159">
                  <c:v>-45.394500000000008</c:v>
                </c:pt>
                <c:pt idx="33160">
                  <c:v>-45.392500000000013</c:v>
                </c:pt>
                <c:pt idx="33161">
                  <c:v>-45.390500000000003</c:v>
                </c:pt>
                <c:pt idx="33162">
                  <c:v>-45.388500000000008</c:v>
                </c:pt>
                <c:pt idx="33163">
                  <c:v>-45.386500000000012</c:v>
                </c:pt>
                <c:pt idx="33164">
                  <c:v>-45.384500000000003</c:v>
                </c:pt>
                <c:pt idx="33165">
                  <c:v>-45.382500000000007</c:v>
                </c:pt>
                <c:pt idx="33166">
                  <c:v>-45.380500000000012</c:v>
                </c:pt>
                <c:pt idx="33167">
                  <c:v>-45.378500000000003</c:v>
                </c:pt>
                <c:pt idx="33168">
                  <c:v>-45.376500000000007</c:v>
                </c:pt>
                <c:pt idx="33169">
                  <c:v>-45.374500000000012</c:v>
                </c:pt>
                <c:pt idx="33170">
                  <c:v>-45.372500000000002</c:v>
                </c:pt>
                <c:pt idx="33171">
                  <c:v>-45.370500000000007</c:v>
                </c:pt>
                <c:pt idx="33172">
                  <c:v>-45.368500000000012</c:v>
                </c:pt>
                <c:pt idx="33173">
                  <c:v>-45.366500000000002</c:v>
                </c:pt>
                <c:pt idx="33174">
                  <c:v>-45.364500000000007</c:v>
                </c:pt>
                <c:pt idx="33175">
                  <c:v>-45.362500000000011</c:v>
                </c:pt>
                <c:pt idx="33176">
                  <c:v>-45.360500000000002</c:v>
                </c:pt>
                <c:pt idx="33177">
                  <c:v>-45.358500000000006</c:v>
                </c:pt>
                <c:pt idx="33178">
                  <c:v>-45.356500000000011</c:v>
                </c:pt>
                <c:pt idx="33179">
                  <c:v>-45.354500000000002</c:v>
                </c:pt>
                <c:pt idx="33180">
                  <c:v>-45.352500000000006</c:v>
                </c:pt>
                <c:pt idx="33181">
                  <c:v>-45.350500000000011</c:v>
                </c:pt>
                <c:pt idx="33182">
                  <c:v>-45.348500000000001</c:v>
                </c:pt>
                <c:pt idx="33183">
                  <c:v>-45.346500000000006</c:v>
                </c:pt>
                <c:pt idx="33184">
                  <c:v>-45.344500000000011</c:v>
                </c:pt>
                <c:pt idx="33185">
                  <c:v>-45.342500000000001</c:v>
                </c:pt>
                <c:pt idx="33186">
                  <c:v>-45.340500000000006</c:v>
                </c:pt>
                <c:pt idx="33187">
                  <c:v>-45.33850000000001</c:v>
                </c:pt>
                <c:pt idx="33188">
                  <c:v>-45.336500000000001</c:v>
                </c:pt>
                <c:pt idx="33189">
                  <c:v>-45.334500000000006</c:v>
                </c:pt>
                <c:pt idx="33190">
                  <c:v>-45.33250000000001</c:v>
                </c:pt>
                <c:pt idx="33191">
                  <c:v>-45.330500000000001</c:v>
                </c:pt>
                <c:pt idx="33192">
                  <c:v>-45.328500000000005</c:v>
                </c:pt>
                <c:pt idx="33193">
                  <c:v>-45.32650000000001</c:v>
                </c:pt>
                <c:pt idx="33194">
                  <c:v>-45.3245</c:v>
                </c:pt>
                <c:pt idx="33195">
                  <c:v>-45.322500000000005</c:v>
                </c:pt>
                <c:pt idx="33196">
                  <c:v>-45.32050000000001</c:v>
                </c:pt>
                <c:pt idx="33197">
                  <c:v>-45.3185</c:v>
                </c:pt>
                <c:pt idx="33198">
                  <c:v>-45.316500000000005</c:v>
                </c:pt>
                <c:pt idx="33199">
                  <c:v>-45.31450000000001</c:v>
                </c:pt>
                <c:pt idx="33200">
                  <c:v>-45.3125</c:v>
                </c:pt>
                <c:pt idx="33201">
                  <c:v>-45.310500000000005</c:v>
                </c:pt>
                <c:pt idx="33202">
                  <c:v>-45.308500000000009</c:v>
                </c:pt>
                <c:pt idx="33203">
                  <c:v>-45.3065</c:v>
                </c:pt>
                <c:pt idx="33204">
                  <c:v>-45.304500000000004</c:v>
                </c:pt>
                <c:pt idx="33205">
                  <c:v>-45.302500000000009</c:v>
                </c:pt>
                <c:pt idx="33206">
                  <c:v>-45.3005</c:v>
                </c:pt>
                <c:pt idx="33207">
                  <c:v>-45.298500000000004</c:v>
                </c:pt>
                <c:pt idx="33208">
                  <c:v>-45.296500000000009</c:v>
                </c:pt>
                <c:pt idx="33209">
                  <c:v>-45.294499999999999</c:v>
                </c:pt>
                <c:pt idx="33210">
                  <c:v>-45.292500000000004</c:v>
                </c:pt>
                <c:pt idx="33211">
                  <c:v>-45.290500000000009</c:v>
                </c:pt>
                <c:pt idx="33212">
                  <c:v>-45.288499999999999</c:v>
                </c:pt>
                <c:pt idx="33213">
                  <c:v>-45.286500000000004</c:v>
                </c:pt>
                <c:pt idx="33214">
                  <c:v>-45.284500000000008</c:v>
                </c:pt>
                <c:pt idx="33215">
                  <c:v>-45.282499999999999</c:v>
                </c:pt>
                <c:pt idx="33216">
                  <c:v>-45.280500000000004</c:v>
                </c:pt>
                <c:pt idx="33217">
                  <c:v>-45.278500000000008</c:v>
                </c:pt>
                <c:pt idx="33218">
                  <c:v>-45.276499999999999</c:v>
                </c:pt>
                <c:pt idx="33219">
                  <c:v>-45.274500000000003</c:v>
                </c:pt>
                <c:pt idx="33220">
                  <c:v>-45.272500000000008</c:v>
                </c:pt>
                <c:pt idx="33221">
                  <c:v>-45.270500000000013</c:v>
                </c:pt>
                <c:pt idx="33222">
                  <c:v>-45.268500000000003</c:v>
                </c:pt>
                <c:pt idx="33223">
                  <c:v>-45.266500000000008</c:v>
                </c:pt>
                <c:pt idx="33224">
                  <c:v>-45.264500000000012</c:v>
                </c:pt>
                <c:pt idx="33225">
                  <c:v>-45.262500000000003</c:v>
                </c:pt>
                <c:pt idx="33226">
                  <c:v>-45.260500000000008</c:v>
                </c:pt>
                <c:pt idx="33227">
                  <c:v>-45.258500000000012</c:v>
                </c:pt>
                <c:pt idx="33228">
                  <c:v>-45.256500000000003</c:v>
                </c:pt>
                <c:pt idx="33229">
                  <c:v>-45.254500000000007</c:v>
                </c:pt>
                <c:pt idx="33230">
                  <c:v>-45.252500000000012</c:v>
                </c:pt>
                <c:pt idx="33231">
                  <c:v>-45.250500000000002</c:v>
                </c:pt>
                <c:pt idx="33232">
                  <c:v>-45.248500000000007</c:v>
                </c:pt>
                <c:pt idx="33233">
                  <c:v>-45.246500000000012</c:v>
                </c:pt>
                <c:pt idx="33234">
                  <c:v>-45.244500000000002</c:v>
                </c:pt>
                <c:pt idx="33235">
                  <c:v>-45.242500000000007</c:v>
                </c:pt>
                <c:pt idx="33236">
                  <c:v>-45.240500000000011</c:v>
                </c:pt>
                <c:pt idx="33237">
                  <c:v>-45.238500000000002</c:v>
                </c:pt>
                <c:pt idx="33238">
                  <c:v>-45.236500000000007</c:v>
                </c:pt>
                <c:pt idx="33239">
                  <c:v>-45.234500000000011</c:v>
                </c:pt>
                <c:pt idx="33240">
                  <c:v>-45.232500000000002</c:v>
                </c:pt>
                <c:pt idx="33241">
                  <c:v>-45.230500000000006</c:v>
                </c:pt>
                <c:pt idx="33242">
                  <c:v>-45.228500000000011</c:v>
                </c:pt>
                <c:pt idx="33243">
                  <c:v>-45.226500000000001</c:v>
                </c:pt>
                <c:pt idx="33244">
                  <c:v>-45.224500000000006</c:v>
                </c:pt>
                <c:pt idx="33245">
                  <c:v>-45.222500000000011</c:v>
                </c:pt>
                <c:pt idx="33246">
                  <c:v>-45.220500000000001</c:v>
                </c:pt>
                <c:pt idx="33247">
                  <c:v>-45.218500000000006</c:v>
                </c:pt>
                <c:pt idx="33248">
                  <c:v>-45.216500000000011</c:v>
                </c:pt>
                <c:pt idx="33249">
                  <c:v>-45.214500000000001</c:v>
                </c:pt>
                <c:pt idx="33250">
                  <c:v>-45.212500000000006</c:v>
                </c:pt>
                <c:pt idx="33251">
                  <c:v>-45.21050000000001</c:v>
                </c:pt>
                <c:pt idx="33252">
                  <c:v>-45.208500000000001</c:v>
                </c:pt>
                <c:pt idx="33253">
                  <c:v>-45.206500000000005</c:v>
                </c:pt>
                <c:pt idx="33254">
                  <c:v>-45.20450000000001</c:v>
                </c:pt>
                <c:pt idx="33255">
                  <c:v>-45.202500000000001</c:v>
                </c:pt>
                <c:pt idx="33256">
                  <c:v>-45.200500000000005</c:v>
                </c:pt>
                <c:pt idx="33257">
                  <c:v>-45.19850000000001</c:v>
                </c:pt>
                <c:pt idx="33258">
                  <c:v>-45.1965</c:v>
                </c:pt>
                <c:pt idx="33259">
                  <c:v>-45.194500000000005</c:v>
                </c:pt>
                <c:pt idx="33260">
                  <c:v>-45.19250000000001</c:v>
                </c:pt>
                <c:pt idx="33261">
                  <c:v>-45.1905</c:v>
                </c:pt>
                <c:pt idx="33262">
                  <c:v>-45.188500000000005</c:v>
                </c:pt>
                <c:pt idx="33263">
                  <c:v>-45.186500000000009</c:v>
                </c:pt>
                <c:pt idx="33264">
                  <c:v>-45.1845</c:v>
                </c:pt>
                <c:pt idx="33265">
                  <c:v>-45.182500000000005</c:v>
                </c:pt>
                <c:pt idx="33266">
                  <c:v>-45.180500000000009</c:v>
                </c:pt>
                <c:pt idx="33267">
                  <c:v>-45.1785</c:v>
                </c:pt>
                <c:pt idx="33268">
                  <c:v>-45.176500000000004</c:v>
                </c:pt>
                <c:pt idx="33269">
                  <c:v>-45.174500000000009</c:v>
                </c:pt>
                <c:pt idx="33270">
                  <c:v>-45.172499999999999</c:v>
                </c:pt>
                <c:pt idx="33271">
                  <c:v>-45.170500000000004</c:v>
                </c:pt>
                <c:pt idx="33272">
                  <c:v>-45.168500000000009</c:v>
                </c:pt>
                <c:pt idx="33273">
                  <c:v>-45.166499999999999</c:v>
                </c:pt>
                <c:pt idx="33274">
                  <c:v>-45.164500000000004</c:v>
                </c:pt>
                <c:pt idx="33275">
                  <c:v>-45.162500000000009</c:v>
                </c:pt>
                <c:pt idx="33276">
                  <c:v>-45.160499999999999</c:v>
                </c:pt>
                <c:pt idx="33277">
                  <c:v>-45.158500000000004</c:v>
                </c:pt>
                <c:pt idx="33278">
                  <c:v>-45.156500000000008</c:v>
                </c:pt>
                <c:pt idx="33279">
                  <c:v>-45.154499999999999</c:v>
                </c:pt>
                <c:pt idx="33280">
                  <c:v>-45.152500000000003</c:v>
                </c:pt>
                <c:pt idx="33281">
                  <c:v>-45.150500000000008</c:v>
                </c:pt>
                <c:pt idx="33282">
                  <c:v>-45.148500000000013</c:v>
                </c:pt>
                <c:pt idx="33283">
                  <c:v>-45.146500000000003</c:v>
                </c:pt>
                <c:pt idx="33284">
                  <c:v>-45.144500000000008</c:v>
                </c:pt>
                <c:pt idx="33285">
                  <c:v>-45.142500000000013</c:v>
                </c:pt>
                <c:pt idx="33286">
                  <c:v>-45.140500000000003</c:v>
                </c:pt>
                <c:pt idx="33287">
                  <c:v>-45.138500000000008</c:v>
                </c:pt>
                <c:pt idx="33288">
                  <c:v>-45.136500000000012</c:v>
                </c:pt>
                <c:pt idx="33289">
                  <c:v>-45.134500000000003</c:v>
                </c:pt>
                <c:pt idx="33290">
                  <c:v>-45.132500000000007</c:v>
                </c:pt>
                <c:pt idx="33291">
                  <c:v>-45.130500000000012</c:v>
                </c:pt>
                <c:pt idx="33292">
                  <c:v>-45.128500000000003</c:v>
                </c:pt>
                <c:pt idx="33293">
                  <c:v>-45.126500000000007</c:v>
                </c:pt>
                <c:pt idx="33294">
                  <c:v>-45.124500000000012</c:v>
                </c:pt>
                <c:pt idx="33295">
                  <c:v>-45.122500000000002</c:v>
                </c:pt>
                <c:pt idx="33296">
                  <c:v>-45.120500000000007</c:v>
                </c:pt>
                <c:pt idx="33297">
                  <c:v>-45.118500000000012</c:v>
                </c:pt>
                <c:pt idx="33298">
                  <c:v>-45.116500000000002</c:v>
                </c:pt>
                <c:pt idx="33299">
                  <c:v>-45.114500000000007</c:v>
                </c:pt>
                <c:pt idx="33300">
                  <c:v>-45.112500000000011</c:v>
                </c:pt>
                <c:pt idx="33301">
                  <c:v>-45.110500000000002</c:v>
                </c:pt>
                <c:pt idx="33302">
                  <c:v>-45.108500000000006</c:v>
                </c:pt>
                <c:pt idx="33303">
                  <c:v>-45.106500000000011</c:v>
                </c:pt>
                <c:pt idx="33304">
                  <c:v>-45.104500000000002</c:v>
                </c:pt>
                <c:pt idx="33305">
                  <c:v>-45.102500000000006</c:v>
                </c:pt>
                <c:pt idx="33306">
                  <c:v>-45.100500000000011</c:v>
                </c:pt>
                <c:pt idx="33307">
                  <c:v>-45.098500000000001</c:v>
                </c:pt>
                <c:pt idx="33308">
                  <c:v>-45.096500000000006</c:v>
                </c:pt>
                <c:pt idx="33309">
                  <c:v>-45.094500000000011</c:v>
                </c:pt>
                <c:pt idx="33310">
                  <c:v>-45.092500000000001</c:v>
                </c:pt>
                <c:pt idx="33311">
                  <c:v>-45.090500000000006</c:v>
                </c:pt>
                <c:pt idx="33312">
                  <c:v>-45.08850000000001</c:v>
                </c:pt>
                <c:pt idx="33313">
                  <c:v>-45.086500000000001</c:v>
                </c:pt>
                <c:pt idx="33314">
                  <c:v>-45.084500000000006</c:v>
                </c:pt>
                <c:pt idx="33315">
                  <c:v>-45.08250000000001</c:v>
                </c:pt>
                <c:pt idx="33316">
                  <c:v>-45.080500000000001</c:v>
                </c:pt>
                <c:pt idx="33317">
                  <c:v>-45.078500000000005</c:v>
                </c:pt>
                <c:pt idx="33318">
                  <c:v>-45.07650000000001</c:v>
                </c:pt>
                <c:pt idx="33319">
                  <c:v>-45.0745</c:v>
                </c:pt>
                <c:pt idx="33320">
                  <c:v>-45.072500000000005</c:v>
                </c:pt>
                <c:pt idx="33321">
                  <c:v>-45.07050000000001</c:v>
                </c:pt>
                <c:pt idx="33322">
                  <c:v>-45.0685</c:v>
                </c:pt>
                <c:pt idx="33323">
                  <c:v>-45.066500000000005</c:v>
                </c:pt>
                <c:pt idx="33324">
                  <c:v>-45.06450000000001</c:v>
                </c:pt>
                <c:pt idx="33325">
                  <c:v>-45.0625</c:v>
                </c:pt>
                <c:pt idx="33326">
                  <c:v>-45.060500000000005</c:v>
                </c:pt>
                <c:pt idx="33327">
                  <c:v>-45.058500000000009</c:v>
                </c:pt>
                <c:pt idx="33328">
                  <c:v>-45.0565</c:v>
                </c:pt>
                <c:pt idx="33329">
                  <c:v>-45.054500000000004</c:v>
                </c:pt>
                <c:pt idx="33330">
                  <c:v>-45.052500000000009</c:v>
                </c:pt>
                <c:pt idx="33331">
                  <c:v>-45.0505</c:v>
                </c:pt>
                <c:pt idx="33332">
                  <c:v>-45.048500000000004</c:v>
                </c:pt>
                <c:pt idx="33333">
                  <c:v>-45.046500000000009</c:v>
                </c:pt>
                <c:pt idx="33334">
                  <c:v>-45.044499999999999</c:v>
                </c:pt>
                <c:pt idx="33335">
                  <c:v>-45.042500000000004</c:v>
                </c:pt>
                <c:pt idx="33336">
                  <c:v>-45.040500000000009</c:v>
                </c:pt>
                <c:pt idx="33337">
                  <c:v>-45.038499999999999</c:v>
                </c:pt>
                <c:pt idx="33338">
                  <c:v>-45.036500000000004</c:v>
                </c:pt>
                <c:pt idx="33339">
                  <c:v>-45.034500000000008</c:v>
                </c:pt>
                <c:pt idx="33340">
                  <c:v>-45.032499999999999</c:v>
                </c:pt>
                <c:pt idx="33341">
                  <c:v>-45.030500000000004</c:v>
                </c:pt>
                <c:pt idx="33342">
                  <c:v>-45.028500000000008</c:v>
                </c:pt>
                <c:pt idx="33343">
                  <c:v>-45.026499999999999</c:v>
                </c:pt>
                <c:pt idx="33344">
                  <c:v>-45.024500000000003</c:v>
                </c:pt>
                <c:pt idx="33345">
                  <c:v>-45.022500000000008</c:v>
                </c:pt>
                <c:pt idx="33346">
                  <c:v>-45.020500000000013</c:v>
                </c:pt>
                <c:pt idx="33347">
                  <c:v>-45.018500000000003</c:v>
                </c:pt>
                <c:pt idx="33348">
                  <c:v>-45.016500000000008</c:v>
                </c:pt>
                <c:pt idx="33349">
                  <c:v>-45.014500000000012</c:v>
                </c:pt>
                <c:pt idx="33350">
                  <c:v>-45.012500000000003</c:v>
                </c:pt>
                <c:pt idx="33351">
                  <c:v>-45.010500000000008</c:v>
                </c:pt>
                <c:pt idx="33352">
                  <c:v>-45.008500000000012</c:v>
                </c:pt>
                <c:pt idx="33353">
                  <c:v>-45.006500000000003</c:v>
                </c:pt>
                <c:pt idx="33354">
                  <c:v>-45.004500000000007</c:v>
                </c:pt>
                <c:pt idx="33355">
                  <c:v>-45.002500000000012</c:v>
                </c:pt>
                <c:pt idx="33356">
                  <c:v>-45.000500000000002</c:v>
                </c:pt>
                <c:pt idx="33357">
                  <c:v>-44.998500000000007</c:v>
                </c:pt>
                <c:pt idx="33358">
                  <c:v>-44.996500000000012</c:v>
                </c:pt>
                <c:pt idx="33359">
                  <c:v>-44.994500000000002</c:v>
                </c:pt>
                <c:pt idx="33360">
                  <c:v>-44.992500000000007</c:v>
                </c:pt>
                <c:pt idx="33361">
                  <c:v>-44.990500000000011</c:v>
                </c:pt>
                <c:pt idx="33362">
                  <c:v>-44.988500000000002</c:v>
                </c:pt>
                <c:pt idx="33363">
                  <c:v>-44.986500000000007</c:v>
                </c:pt>
                <c:pt idx="33364">
                  <c:v>-44.984500000000011</c:v>
                </c:pt>
                <c:pt idx="33365">
                  <c:v>-44.982500000000002</c:v>
                </c:pt>
                <c:pt idx="33366">
                  <c:v>-44.980500000000006</c:v>
                </c:pt>
                <c:pt idx="33367">
                  <c:v>-44.978500000000011</c:v>
                </c:pt>
                <c:pt idx="33368">
                  <c:v>-44.976500000000001</c:v>
                </c:pt>
                <c:pt idx="33369">
                  <c:v>-44.974500000000006</c:v>
                </c:pt>
                <c:pt idx="33370">
                  <c:v>-44.972500000000011</c:v>
                </c:pt>
                <c:pt idx="33371">
                  <c:v>-44.970500000000001</c:v>
                </c:pt>
                <c:pt idx="33372">
                  <c:v>-44.968500000000006</c:v>
                </c:pt>
                <c:pt idx="33373">
                  <c:v>-44.966500000000011</c:v>
                </c:pt>
                <c:pt idx="33374">
                  <c:v>-44.964500000000001</c:v>
                </c:pt>
                <c:pt idx="33375">
                  <c:v>-44.962500000000006</c:v>
                </c:pt>
                <c:pt idx="33376">
                  <c:v>-44.96050000000001</c:v>
                </c:pt>
                <c:pt idx="33377">
                  <c:v>-44.958500000000001</c:v>
                </c:pt>
                <c:pt idx="33378">
                  <c:v>-44.956500000000005</c:v>
                </c:pt>
                <c:pt idx="33379">
                  <c:v>-44.95450000000001</c:v>
                </c:pt>
                <c:pt idx="33380">
                  <c:v>-44.952500000000001</c:v>
                </c:pt>
                <c:pt idx="33381">
                  <c:v>-44.950500000000005</c:v>
                </c:pt>
                <c:pt idx="33382">
                  <c:v>-44.94850000000001</c:v>
                </c:pt>
                <c:pt idx="33383">
                  <c:v>-44.9465</c:v>
                </c:pt>
                <c:pt idx="33384">
                  <c:v>-44.944500000000005</c:v>
                </c:pt>
                <c:pt idx="33385">
                  <c:v>-44.94250000000001</c:v>
                </c:pt>
                <c:pt idx="33386">
                  <c:v>-44.9405</c:v>
                </c:pt>
                <c:pt idx="33387">
                  <c:v>-44.938500000000005</c:v>
                </c:pt>
                <c:pt idx="33388">
                  <c:v>-44.936500000000009</c:v>
                </c:pt>
                <c:pt idx="33389">
                  <c:v>-44.9345</c:v>
                </c:pt>
                <c:pt idx="33390">
                  <c:v>-44.932500000000005</c:v>
                </c:pt>
                <c:pt idx="33391">
                  <c:v>-44.930500000000009</c:v>
                </c:pt>
                <c:pt idx="33392">
                  <c:v>-44.9285</c:v>
                </c:pt>
                <c:pt idx="33393">
                  <c:v>-44.926500000000004</c:v>
                </c:pt>
                <c:pt idx="33394">
                  <c:v>-44.924500000000009</c:v>
                </c:pt>
                <c:pt idx="33395">
                  <c:v>-44.922499999999999</c:v>
                </c:pt>
                <c:pt idx="33396">
                  <c:v>-44.920500000000004</c:v>
                </c:pt>
                <c:pt idx="33397">
                  <c:v>-44.918500000000009</c:v>
                </c:pt>
                <c:pt idx="33398">
                  <c:v>-44.916499999999999</c:v>
                </c:pt>
                <c:pt idx="33399">
                  <c:v>-44.914500000000004</c:v>
                </c:pt>
                <c:pt idx="33400">
                  <c:v>-44.912500000000009</c:v>
                </c:pt>
                <c:pt idx="33401">
                  <c:v>-44.910499999999999</c:v>
                </c:pt>
                <c:pt idx="33402">
                  <c:v>-44.908500000000004</c:v>
                </c:pt>
                <c:pt idx="33403">
                  <c:v>-44.906500000000008</c:v>
                </c:pt>
                <c:pt idx="33404">
                  <c:v>-44.904499999999999</c:v>
                </c:pt>
                <c:pt idx="33405">
                  <c:v>-44.902500000000003</c:v>
                </c:pt>
                <c:pt idx="33406">
                  <c:v>-44.900500000000008</c:v>
                </c:pt>
                <c:pt idx="33407">
                  <c:v>-44.898500000000013</c:v>
                </c:pt>
                <c:pt idx="33408">
                  <c:v>-44.896500000000003</c:v>
                </c:pt>
                <c:pt idx="33409">
                  <c:v>-44.894500000000008</c:v>
                </c:pt>
                <c:pt idx="33410">
                  <c:v>-44.892500000000013</c:v>
                </c:pt>
                <c:pt idx="33411">
                  <c:v>-44.890500000000003</c:v>
                </c:pt>
                <c:pt idx="33412">
                  <c:v>-44.888500000000008</c:v>
                </c:pt>
                <c:pt idx="33413">
                  <c:v>-44.886500000000012</c:v>
                </c:pt>
                <c:pt idx="33414">
                  <c:v>-44.884500000000003</c:v>
                </c:pt>
                <c:pt idx="33415">
                  <c:v>-44.882500000000007</c:v>
                </c:pt>
                <c:pt idx="33416">
                  <c:v>-44.880500000000012</c:v>
                </c:pt>
                <c:pt idx="33417">
                  <c:v>-44.878500000000003</c:v>
                </c:pt>
                <c:pt idx="33418">
                  <c:v>-44.876500000000007</c:v>
                </c:pt>
                <c:pt idx="33419">
                  <c:v>-44.874500000000012</c:v>
                </c:pt>
                <c:pt idx="33420">
                  <c:v>-44.872500000000002</c:v>
                </c:pt>
                <c:pt idx="33421">
                  <c:v>-44.870500000000007</c:v>
                </c:pt>
                <c:pt idx="33422">
                  <c:v>-44.868500000000012</c:v>
                </c:pt>
                <c:pt idx="33423">
                  <c:v>-44.866500000000002</c:v>
                </c:pt>
                <c:pt idx="33424">
                  <c:v>-44.864500000000007</c:v>
                </c:pt>
                <c:pt idx="33425">
                  <c:v>-44.862500000000011</c:v>
                </c:pt>
                <c:pt idx="33426">
                  <c:v>-44.860500000000002</c:v>
                </c:pt>
                <c:pt idx="33427">
                  <c:v>-44.858500000000006</c:v>
                </c:pt>
                <c:pt idx="33428">
                  <c:v>-44.856500000000011</c:v>
                </c:pt>
                <c:pt idx="33429">
                  <c:v>-44.854500000000002</c:v>
                </c:pt>
                <c:pt idx="33430">
                  <c:v>-44.852500000000006</c:v>
                </c:pt>
                <c:pt idx="33431">
                  <c:v>-44.850500000000011</c:v>
                </c:pt>
                <c:pt idx="33432">
                  <c:v>-44.848500000000001</c:v>
                </c:pt>
                <c:pt idx="33433">
                  <c:v>-44.846500000000006</c:v>
                </c:pt>
                <c:pt idx="33434">
                  <c:v>-44.844500000000011</c:v>
                </c:pt>
                <c:pt idx="33435">
                  <c:v>-44.842500000000001</c:v>
                </c:pt>
                <c:pt idx="33436">
                  <c:v>-44.840500000000006</c:v>
                </c:pt>
                <c:pt idx="33437">
                  <c:v>-44.83850000000001</c:v>
                </c:pt>
                <c:pt idx="33438">
                  <c:v>-44.836500000000001</c:v>
                </c:pt>
                <c:pt idx="33439">
                  <c:v>-44.834500000000006</c:v>
                </c:pt>
                <c:pt idx="33440">
                  <c:v>-44.83250000000001</c:v>
                </c:pt>
                <c:pt idx="33441">
                  <c:v>-44.830500000000001</c:v>
                </c:pt>
                <c:pt idx="33442">
                  <c:v>-44.828500000000005</c:v>
                </c:pt>
                <c:pt idx="33443">
                  <c:v>-44.82650000000001</c:v>
                </c:pt>
                <c:pt idx="33444">
                  <c:v>-44.8245</c:v>
                </c:pt>
                <c:pt idx="33445">
                  <c:v>-44.822500000000005</c:v>
                </c:pt>
                <c:pt idx="33446">
                  <c:v>-44.82050000000001</c:v>
                </c:pt>
                <c:pt idx="33447">
                  <c:v>-44.8185</c:v>
                </c:pt>
                <c:pt idx="33448">
                  <c:v>-44.816500000000005</c:v>
                </c:pt>
                <c:pt idx="33449">
                  <c:v>-44.81450000000001</c:v>
                </c:pt>
                <c:pt idx="33450">
                  <c:v>-44.8125</c:v>
                </c:pt>
                <c:pt idx="33451">
                  <c:v>-44.810500000000005</c:v>
                </c:pt>
                <c:pt idx="33452">
                  <c:v>-44.808500000000009</c:v>
                </c:pt>
                <c:pt idx="33453">
                  <c:v>-44.8065</c:v>
                </c:pt>
                <c:pt idx="33454">
                  <c:v>-44.804500000000004</c:v>
                </c:pt>
                <c:pt idx="33455">
                  <c:v>-44.802500000000009</c:v>
                </c:pt>
                <c:pt idx="33456">
                  <c:v>-44.8005</c:v>
                </c:pt>
                <c:pt idx="33457">
                  <c:v>-44.798500000000004</c:v>
                </c:pt>
                <c:pt idx="33458">
                  <c:v>-44.796500000000009</c:v>
                </c:pt>
                <c:pt idx="33459">
                  <c:v>-44.794499999999999</c:v>
                </c:pt>
                <c:pt idx="33460">
                  <c:v>-44.792500000000004</c:v>
                </c:pt>
                <c:pt idx="33461">
                  <c:v>-44.790500000000009</c:v>
                </c:pt>
                <c:pt idx="33462">
                  <c:v>-44.788499999999999</c:v>
                </c:pt>
                <c:pt idx="33463">
                  <c:v>-44.786500000000004</c:v>
                </c:pt>
                <c:pt idx="33464">
                  <c:v>-44.784500000000008</c:v>
                </c:pt>
                <c:pt idx="33465">
                  <c:v>-44.782499999999999</c:v>
                </c:pt>
                <c:pt idx="33466">
                  <c:v>-44.780500000000004</c:v>
                </c:pt>
                <c:pt idx="33467">
                  <c:v>-44.778500000000008</c:v>
                </c:pt>
                <c:pt idx="33468">
                  <c:v>-44.776499999999999</c:v>
                </c:pt>
                <c:pt idx="33469">
                  <c:v>-44.774500000000003</c:v>
                </c:pt>
                <c:pt idx="33470">
                  <c:v>-44.772500000000008</c:v>
                </c:pt>
                <c:pt idx="33471">
                  <c:v>-44.770500000000013</c:v>
                </c:pt>
                <c:pt idx="33472">
                  <c:v>-44.768500000000003</c:v>
                </c:pt>
                <c:pt idx="33473">
                  <c:v>-44.766500000000008</c:v>
                </c:pt>
                <c:pt idx="33474">
                  <c:v>-44.764500000000012</c:v>
                </c:pt>
                <c:pt idx="33475">
                  <c:v>-44.762500000000003</c:v>
                </c:pt>
                <c:pt idx="33476">
                  <c:v>-44.760500000000008</c:v>
                </c:pt>
                <c:pt idx="33477">
                  <c:v>-44.758500000000012</c:v>
                </c:pt>
                <c:pt idx="33478">
                  <c:v>-44.756500000000003</c:v>
                </c:pt>
                <c:pt idx="33479">
                  <c:v>-44.754500000000007</c:v>
                </c:pt>
                <c:pt idx="33480">
                  <c:v>-44.752500000000012</c:v>
                </c:pt>
                <c:pt idx="33481">
                  <c:v>-44.750500000000002</c:v>
                </c:pt>
                <c:pt idx="33482">
                  <c:v>-44.748500000000007</c:v>
                </c:pt>
                <c:pt idx="33483">
                  <c:v>-44.746500000000012</c:v>
                </c:pt>
                <c:pt idx="33484">
                  <c:v>-44.744500000000002</c:v>
                </c:pt>
                <c:pt idx="33485">
                  <c:v>-44.742500000000007</c:v>
                </c:pt>
                <c:pt idx="33486">
                  <c:v>-44.740500000000011</c:v>
                </c:pt>
                <c:pt idx="33487">
                  <c:v>-44.738500000000002</c:v>
                </c:pt>
                <c:pt idx="33488">
                  <c:v>-44.736500000000007</c:v>
                </c:pt>
                <c:pt idx="33489">
                  <c:v>-44.734500000000011</c:v>
                </c:pt>
                <c:pt idx="33490">
                  <c:v>-44.732500000000002</c:v>
                </c:pt>
                <c:pt idx="33491">
                  <c:v>-44.730500000000006</c:v>
                </c:pt>
                <c:pt idx="33492">
                  <c:v>-44.728500000000011</c:v>
                </c:pt>
                <c:pt idx="33493">
                  <c:v>-44.726500000000001</c:v>
                </c:pt>
                <c:pt idx="33494">
                  <c:v>-44.724500000000006</c:v>
                </c:pt>
                <c:pt idx="33495">
                  <c:v>-44.722500000000011</c:v>
                </c:pt>
                <c:pt idx="33496">
                  <c:v>-44.720500000000001</c:v>
                </c:pt>
                <c:pt idx="33497">
                  <c:v>-44.718500000000006</c:v>
                </c:pt>
                <c:pt idx="33498">
                  <c:v>-44.716500000000011</c:v>
                </c:pt>
                <c:pt idx="33499">
                  <c:v>-44.714500000000001</c:v>
                </c:pt>
                <c:pt idx="33500">
                  <c:v>-44.712500000000006</c:v>
                </c:pt>
                <c:pt idx="33501">
                  <c:v>-44.71050000000001</c:v>
                </c:pt>
                <c:pt idx="33502">
                  <c:v>-44.708500000000001</c:v>
                </c:pt>
                <c:pt idx="33503">
                  <c:v>-44.706500000000005</c:v>
                </c:pt>
                <c:pt idx="33504">
                  <c:v>-44.70450000000001</c:v>
                </c:pt>
                <c:pt idx="33505">
                  <c:v>-44.702500000000001</c:v>
                </c:pt>
                <c:pt idx="33506">
                  <c:v>-44.700500000000005</c:v>
                </c:pt>
                <c:pt idx="33507">
                  <c:v>-44.69850000000001</c:v>
                </c:pt>
                <c:pt idx="33508">
                  <c:v>-44.6965</c:v>
                </c:pt>
                <c:pt idx="33509">
                  <c:v>-44.694500000000005</c:v>
                </c:pt>
                <c:pt idx="33510">
                  <c:v>-44.69250000000001</c:v>
                </c:pt>
                <c:pt idx="33511">
                  <c:v>-44.6905</c:v>
                </c:pt>
                <c:pt idx="33512">
                  <c:v>-44.688500000000005</c:v>
                </c:pt>
                <c:pt idx="33513">
                  <c:v>-44.686500000000009</c:v>
                </c:pt>
                <c:pt idx="33514">
                  <c:v>-44.6845</c:v>
                </c:pt>
                <c:pt idx="33515">
                  <c:v>-44.682500000000005</c:v>
                </c:pt>
                <c:pt idx="33516">
                  <c:v>-44.680500000000009</c:v>
                </c:pt>
                <c:pt idx="33517">
                  <c:v>-44.6785</c:v>
                </c:pt>
                <c:pt idx="33518">
                  <c:v>-44.676500000000004</c:v>
                </c:pt>
                <c:pt idx="33519">
                  <c:v>-44.674500000000009</c:v>
                </c:pt>
                <c:pt idx="33520">
                  <c:v>-44.672499999999999</c:v>
                </c:pt>
                <c:pt idx="33521">
                  <c:v>-44.670500000000004</c:v>
                </c:pt>
                <c:pt idx="33522">
                  <c:v>-44.668500000000009</c:v>
                </c:pt>
                <c:pt idx="33523">
                  <c:v>-44.666499999999999</c:v>
                </c:pt>
                <c:pt idx="33524">
                  <c:v>-44.664500000000004</c:v>
                </c:pt>
                <c:pt idx="33525">
                  <c:v>-44.662500000000009</c:v>
                </c:pt>
                <c:pt idx="33526">
                  <c:v>-44.660499999999999</c:v>
                </c:pt>
                <c:pt idx="33527">
                  <c:v>-44.658500000000004</c:v>
                </c:pt>
                <c:pt idx="33528">
                  <c:v>-44.656500000000008</c:v>
                </c:pt>
                <c:pt idx="33529">
                  <c:v>-44.654499999999999</c:v>
                </c:pt>
                <c:pt idx="33530">
                  <c:v>-44.652500000000003</c:v>
                </c:pt>
                <c:pt idx="33531">
                  <c:v>-44.650500000000008</c:v>
                </c:pt>
                <c:pt idx="33532">
                  <c:v>-44.648500000000013</c:v>
                </c:pt>
                <c:pt idx="33533">
                  <c:v>-44.646500000000003</c:v>
                </c:pt>
                <c:pt idx="33534">
                  <c:v>-44.644500000000008</c:v>
                </c:pt>
                <c:pt idx="33535">
                  <c:v>-44.642500000000013</c:v>
                </c:pt>
                <c:pt idx="33536">
                  <c:v>-44.640500000000003</c:v>
                </c:pt>
                <c:pt idx="33537">
                  <c:v>-44.638500000000008</c:v>
                </c:pt>
                <c:pt idx="33538">
                  <c:v>-44.636500000000012</c:v>
                </c:pt>
                <c:pt idx="33539">
                  <c:v>-44.634500000000003</c:v>
                </c:pt>
                <c:pt idx="33540">
                  <c:v>-44.632500000000007</c:v>
                </c:pt>
                <c:pt idx="33541">
                  <c:v>-44.630500000000012</c:v>
                </c:pt>
                <c:pt idx="33542">
                  <c:v>-44.628500000000003</c:v>
                </c:pt>
                <c:pt idx="33543">
                  <c:v>-44.626500000000007</c:v>
                </c:pt>
                <c:pt idx="33544">
                  <c:v>-44.624500000000012</c:v>
                </c:pt>
                <c:pt idx="33545">
                  <c:v>-44.622500000000002</c:v>
                </c:pt>
                <c:pt idx="33546">
                  <c:v>-44.620500000000007</c:v>
                </c:pt>
                <c:pt idx="33547">
                  <c:v>-44.618500000000012</c:v>
                </c:pt>
                <c:pt idx="33548">
                  <c:v>-44.616500000000002</c:v>
                </c:pt>
                <c:pt idx="33549">
                  <c:v>-44.614500000000007</c:v>
                </c:pt>
                <c:pt idx="33550">
                  <c:v>-44.612500000000011</c:v>
                </c:pt>
                <c:pt idx="33551">
                  <c:v>-44.610500000000002</c:v>
                </c:pt>
                <c:pt idx="33552">
                  <c:v>-44.608500000000006</c:v>
                </c:pt>
                <c:pt idx="33553">
                  <c:v>-44.606500000000011</c:v>
                </c:pt>
                <c:pt idx="33554">
                  <c:v>-44.604500000000002</c:v>
                </c:pt>
                <c:pt idx="33555">
                  <c:v>-44.602500000000006</c:v>
                </c:pt>
                <c:pt idx="33556">
                  <c:v>-44.600500000000011</c:v>
                </c:pt>
                <c:pt idx="33557">
                  <c:v>-44.598500000000001</c:v>
                </c:pt>
                <c:pt idx="33558">
                  <c:v>-44.596500000000006</c:v>
                </c:pt>
                <c:pt idx="33559">
                  <c:v>-44.594500000000011</c:v>
                </c:pt>
                <c:pt idx="33560">
                  <c:v>-44.592500000000001</c:v>
                </c:pt>
                <c:pt idx="33561">
                  <c:v>-44.590500000000006</c:v>
                </c:pt>
                <c:pt idx="33562">
                  <c:v>-44.58850000000001</c:v>
                </c:pt>
                <c:pt idx="33563">
                  <c:v>-44.586500000000001</c:v>
                </c:pt>
                <c:pt idx="33564">
                  <c:v>-44.584500000000006</c:v>
                </c:pt>
                <c:pt idx="33565">
                  <c:v>-44.58250000000001</c:v>
                </c:pt>
                <c:pt idx="33566">
                  <c:v>-44.580500000000001</c:v>
                </c:pt>
                <c:pt idx="33567">
                  <c:v>-44.578500000000005</c:v>
                </c:pt>
                <c:pt idx="33568">
                  <c:v>-44.57650000000001</c:v>
                </c:pt>
                <c:pt idx="33569">
                  <c:v>-44.5745</c:v>
                </c:pt>
                <c:pt idx="33570">
                  <c:v>-44.572500000000005</c:v>
                </c:pt>
                <c:pt idx="33571">
                  <c:v>-44.57050000000001</c:v>
                </c:pt>
                <c:pt idx="33572">
                  <c:v>-44.5685</c:v>
                </c:pt>
                <c:pt idx="33573">
                  <c:v>-44.566500000000005</c:v>
                </c:pt>
                <c:pt idx="33574">
                  <c:v>-44.56450000000001</c:v>
                </c:pt>
                <c:pt idx="33575">
                  <c:v>-44.5625</c:v>
                </c:pt>
                <c:pt idx="33576">
                  <c:v>-44.560500000000005</c:v>
                </c:pt>
                <c:pt idx="33577">
                  <c:v>-44.558500000000009</c:v>
                </c:pt>
                <c:pt idx="33578">
                  <c:v>-44.5565</c:v>
                </c:pt>
                <c:pt idx="33579">
                  <c:v>-44.554500000000004</c:v>
                </c:pt>
                <c:pt idx="33580">
                  <c:v>-44.552500000000009</c:v>
                </c:pt>
                <c:pt idx="33581">
                  <c:v>-44.5505</c:v>
                </c:pt>
                <c:pt idx="33582">
                  <c:v>-44.548500000000004</c:v>
                </c:pt>
                <c:pt idx="33583">
                  <c:v>-44.546500000000009</c:v>
                </c:pt>
                <c:pt idx="33584">
                  <c:v>-44.544499999999999</c:v>
                </c:pt>
                <c:pt idx="33585">
                  <c:v>-44.542500000000004</c:v>
                </c:pt>
                <c:pt idx="33586">
                  <c:v>-44.540500000000009</c:v>
                </c:pt>
                <c:pt idx="33587">
                  <c:v>-44.538499999999999</c:v>
                </c:pt>
                <c:pt idx="33588">
                  <c:v>-44.536500000000004</c:v>
                </c:pt>
                <c:pt idx="33589">
                  <c:v>-44.534500000000008</c:v>
                </c:pt>
                <c:pt idx="33590">
                  <c:v>-44.532499999999999</c:v>
                </c:pt>
                <c:pt idx="33591">
                  <c:v>-44.530500000000004</c:v>
                </c:pt>
                <c:pt idx="33592">
                  <c:v>-44.528500000000008</c:v>
                </c:pt>
                <c:pt idx="33593">
                  <c:v>-44.526499999999999</c:v>
                </c:pt>
                <c:pt idx="33594">
                  <c:v>-44.524500000000003</c:v>
                </c:pt>
                <c:pt idx="33595">
                  <c:v>-44.522500000000008</c:v>
                </c:pt>
                <c:pt idx="33596">
                  <c:v>-44.520500000000013</c:v>
                </c:pt>
                <c:pt idx="33597">
                  <c:v>-44.518500000000003</c:v>
                </c:pt>
                <c:pt idx="33598">
                  <c:v>-44.516500000000008</c:v>
                </c:pt>
                <c:pt idx="33599">
                  <c:v>-44.514500000000012</c:v>
                </c:pt>
                <c:pt idx="33600">
                  <c:v>-44.512500000000003</c:v>
                </c:pt>
                <c:pt idx="33601">
                  <c:v>-44.510500000000008</c:v>
                </c:pt>
                <c:pt idx="33602">
                  <c:v>-44.508500000000012</c:v>
                </c:pt>
                <c:pt idx="33603">
                  <c:v>-44.506500000000003</c:v>
                </c:pt>
                <c:pt idx="33604">
                  <c:v>-44.504500000000007</c:v>
                </c:pt>
                <c:pt idx="33605">
                  <c:v>-44.502500000000012</c:v>
                </c:pt>
                <c:pt idx="33606">
                  <c:v>-44.500500000000002</c:v>
                </c:pt>
                <c:pt idx="33607">
                  <c:v>-44.498500000000007</c:v>
                </c:pt>
                <c:pt idx="33608">
                  <c:v>-44.496500000000012</c:v>
                </c:pt>
                <c:pt idx="33609">
                  <c:v>-44.494500000000002</c:v>
                </c:pt>
                <c:pt idx="33610">
                  <c:v>-44.492500000000007</c:v>
                </c:pt>
                <c:pt idx="33611">
                  <c:v>-44.490500000000011</c:v>
                </c:pt>
                <c:pt idx="33612">
                  <c:v>-44.488500000000002</c:v>
                </c:pt>
                <c:pt idx="33613">
                  <c:v>-44.486500000000007</c:v>
                </c:pt>
                <c:pt idx="33614">
                  <c:v>-44.484500000000011</c:v>
                </c:pt>
                <c:pt idx="33615">
                  <c:v>-44.482500000000002</c:v>
                </c:pt>
                <c:pt idx="33616">
                  <c:v>-44.480500000000006</c:v>
                </c:pt>
                <c:pt idx="33617">
                  <c:v>-44.478500000000011</c:v>
                </c:pt>
                <c:pt idx="33618">
                  <c:v>-44.476500000000001</c:v>
                </c:pt>
                <c:pt idx="33619">
                  <c:v>-44.474500000000006</c:v>
                </c:pt>
                <c:pt idx="33620">
                  <c:v>-44.472500000000011</c:v>
                </c:pt>
                <c:pt idx="33621">
                  <c:v>-44.470500000000001</c:v>
                </c:pt>
                <c:pt idx="33622">
                  <c:v>-44.468500000000006</c:v>
                </c:pt>
                <c:pt idx="33623">
                  <c:v>-44.466500000000011</c:v>
                </c:pt>
                <c:pt idx="33624">
                  <c:v>-44.464500000000001</c:v>
                </c:pt>
                <c:pt idx="33625">
                  <c:v>-44.462500000000006</c:v>
                </c:pt>
                <c:pt idx="33626">
                  <c:v>-44.46050000000001</c:v>
                </c:pt>
                <c:pt idx="33627">
                  <c:v>-44.458500000000001</c:v>
                </c:pt>
                <c:pt idx="33628">
                  <c:v>-44.456500000000005</c:v>
                </c:pt>
                <c:pt idx="33629">
                  <c:v>-44.45450000000001</c:v>
                </c:pt>
                <c:pt idx="33630">
                  <c:v>-44.452500000000001</c:v>
                </c:pt>
                <c:pt idx="33631">
                  <c:v>-44.450500000000005</c:v>
                </c:pt>
                <c:pt idx="33632">
                  <c:v>-44.44850000000001</c:v>
                </c:pt>
                <c:pt idx="33633">
                  <c:v>-44.4465</c:v>
                </c:pt>
                <c:pt idx="33634">
                  <c:v>-44.444500000000005</c:v>
                </c:pt>
                <c:pt idx="33635">
                  <c:v>-44.44250000000001</c:v>
                </c:pt>
                <c:pt idx="33636">
                  <c:v>-44.4405</c:v>
                </c:pt>
                <c:pt idx="33637">
                  <c:v>-44.438500000000005</c:v>
                </c:pt>
                <c:pt idx="33638">
                  <c:v>-44.436500000000009</c:v>
                </c:pt>
                <c:pt idx="33639">
                  <c:v>-44.4345</c:v>
                </c:pt>
                <c:pt idx="33640">
                  <c:v>-44.432500000000005</c:v>
                </c:pt>
                <c:pt idx="33641">
                  <c:v>-44.430500000000009</c:v>
                </c:pt>
                <c:pt idx="33642">
                  <c:v>-44.4285</c:v>
                </c:pt>
                <c:pt idx="33643">
                  <c:v>-44.426500000000004</c:v>
                </c:pt>
                <c:pt idx="33644">
                  <c:v>-44.424500000000009</c:v>
                </c:pt>
                <c:pt idx="33645">
                  <c:v>-44.422499999999999</c:v>
                </c:pt>
                <c:pt idx="33646">
                  <c:v>-44.420500000000004</c:v>
                </c:pt>
                <c:pt idx="33647">
                  <c:v>-44.418500000000009</c:v>
                </c:pt>
                <c:pt idx="33648">
                  <c:v>-44.416499999999999</c:v>
                </c:pt>
                <c:pt idx="33649">
                  <c:v>-44.414500000000004</c:v>
                </c:pt>
                <c:pt idx="33650">
                  <c:v>-44.412500000000009</c:v>
                </c:pt>
                <c:pt idx="33651">
                  <c:v>-44.410499999999999</c:v>
                </c:pt>
                <c:pt idx="33652">
                  <c:v>-44.408500000000004</c:v>
                </c:pt>
                <c:pt idx="33653">
                  <c:v>-44.406500000000008</c:v>
                </c:pt>
                <c:pt idx="33654">
                  <c:v>-44.404499999999999</c:v>
                </c:pt>
                <c:pt idx="33655">
                  <c:v>-44.402500000000003</c:v>
                </c:pt>
                <c:pt idx="33656">
                  <c:v>-44.400500000000008</c:v>
                </c:pt>
                <c:pt idx="33657">
                  <c:v>-44.398500000000013</c:v>
                </c:pt>
                <c:pt idx="33658">
                  <c:v>-44.396500000000003</c:v>
                </c:pt>
                <c:pt idx="33659">
                  <c:v>-44.394500000000008</c:v>
                </c:pt>
                <c:pt idx="33660">
                  <c:v>-44.392500000000013</c:v>
                </c:pt>
                <c:pt idx="33661">
                  <c:v>-44.390500000000003</c:v>
                </c:pt>
                <c:pt idx="33662">
                  <c:v>-44.388500000000008</c:v>
                </c:pt>
                <c:pt idx="33663">
                  <c:v>-44.386500000000012</c:v>
                </c:pt>
                <c:pt idx="33664">
                  <c:v>-44.384500000000003</c:v>
                </c:pt>
                <c:pt idx="33665">
                  <c:v>-44.382500000000007</c:v>
                </c:pt>
                <c:pt idx="33666">
                  <c:v>-44.380500000000012</c:v>
                </c:pt>
                <c:pt idx="33667">
                  <c:v>-44.378500000000003</c:v>
                </c:pt>
                <c:pt idx="33668">
                  <c:v>-44.376500000000007</c:v>
                </c:pt>
                <c:pt idx="33669">
                  <c:v>-44.374500000000012</c:v>
                </c:pt>
                <c:pt idx="33670">
                  <c:v>-44.372500000000002</c:v>
                </c:pt>
                <c:pt idx="33671">
                  <c:v>-44.370500000000007</c:v>
                </c:pt>
                <c:pt idx="33672">
                  <c:v>-44.368500000000012</c:v>
                </c:pt>
                <c:pt idx="33673">
                  <c:v>-44.366500000000002</c:v>
                </c:pt>
                <c:pt idx="33674">
                  <c:v>-44.364500000000007</c:v>
                </c:pt>
                <c:pt idx="33675">
                  <c:v>-44.362500000000011</c:v>
                </c:pt>
                <c:pt idx="33676">
                  <c:v>-44.360500000000002</c:v>
                </c:pt>
                <c:pt idx="33677">
                  <c:v>-44.358500000000006</c:v>
                </c:pt>
                <c:pt idx="33678">
                  <c:v>-44.356500000000011</c:v>
                </c:pt>
                <c:pt idx="33679">
                  <c:v>-44.354500000000002</c:v>
                </c:pt>
                <c:pt idx="33680">
                  <c:v>-44.352500000000006</c:v>
                </c:pt>
                <c:pt idx="33681">
                  <c:v>-44.350500000000011</c:v>
                </c:pt>
                <c:pt idx="33682">
                  <c:v>-44.348500000000001</c:v>
                </c:pt>
                <c:pt idx="33683">
                  <c:v>-44.346500000000006</c:v>
                </c:pt>
                <c:pt idx="33684">
                  <c:v>-44.344500000000011</c:v>
                </c:pt>
                <c:pt idx="33685">
                  <c:v>-44.342500000000001</c:v>
                </c:pt>
                <c:pt idx="33686">
                  <c:v>-44.340500000000006</c:v>
                </c:pt>
                <c:pt idx="33687">
                  <c:v>-44.33850000000001</c:v>
                </c:pt>
                <c:pt idx="33688">
                  <c:v>-44.336500000000001</c:v>
                </c:pt>
                <c:pt idx="33689">
                  <c:v>-44.334500000000006</c:v>
                </c:pt>
                <c:pt idx="33690">
                  <c:v>-44.33250000000001</c:v>
                </c:pt>
                <c:pt idx="33691">
                  <c:v>-44.330500000000001</c:v>
                </c:pt>
                <c:pt idx="33692">
                  <c:v>-44.328500000000005</c:v>
                </c:pt>
                <c:pt idx="33693">
                  <c:v>-44.32650000000001</c:v>
                </c:pt>
                <c:pt idx="33694">
                  <c:v>-44.3245</c:v>
                </c:pt>
                <c:pt idx="33695">
                  <c:v>-44.322500000000005</c:v>
                </c:pt>
                <c:pt idx="33696">
                  <c:v>-44.32050000000001</c:v>
                </c:pt>
                <c:pt idx="33697">
                  <c:v>-44.3185</c:v>
                </c:pt>
                <c:pt idx="33698">
                  <c:v>-44.316500000000005</c:v>
                </c:pt>
                <c:pt idx="33699">
                  <c:v>-44.31450000000001</c:v>
                </c:pt>
                <c:pt idx="33700">
                  <c:v>-44.3125</c:v>
                </c:pt>
                <c:pt idx="33701">
                  <c:v>-44.310500000000005</c:v>
                </c:pt>
                <c:pt idx="33702">
                  <c:v>-44.308500000000009</c:v>
                </c:pt>
                <c:pt idx="33703">
                  <c:v>-44.3065</c:v>
                </c:pt>
                <c:pt idx="33704">
                  <c:v>-44.304500000000004</c:v>
                </c:pt>
                <c:pt idx="33705">
                  <c:v>-44.302500000000009</c:v>
                </c:pt>
                <c:pt idx="33706">
                  <c:v>-44.3005</c:v>
                </c:pt>
                <c:pt idx="33707">
                  <c:v>-44.298500000000004</c:v>
                </c:pt>
                <c:pt idx="33708">
                  <c:v>-44.296500000000009</c:v>
                </c:pt>
                <c:pt idx="33709">
                  <c:v>-44.294499999999999</c:v>
                </c:pt>
                <c:pt idx="33710">
                  <c:v>-44.292500000000004</c:v>
                </c:pt>
                <c:pt idx="33711">
                  <c:v>-44.290500000000009</c:v>
                </c:pt>
                <c:pt idx="33712">
                  <c:v>-44.288499999999999</c:v>
                </c:pt>
                <c:pt idx="33713">
                  <c:v>-44.286500000000004</c:v>
                </c:pt>
                <c:pt idx="33714">
                  <c:v>-44.284500000000008</c:v>
                </c:pt>
                <c:pt idx="33715">
                  <c:v>-44.282499999999999</c:v>
                </c:pt>
                <c:pt idx="33716">
                  <c:v>-44.280500000000004</c:v>
                </c:pt>
                <c:pt idx="33717">
                  <c:v>-44.278500000000008</c:v>
                </c:pt>
                <c:pt idx="33718">
                  <c:v>-44.276499999999999</c:v>
                </c:pt>
                <c:pt idx="33719">
                  <c:v>-44.274500000000003</c:v>
                </c:pt>
                <c:pt idx="33720">
                  <c:v>-44.272500000000008</c:v>
                </c:pt>
                <c:pt idx="33721">
                  <c:v>-44.270500000000013</c:v>
                </c:pt>
                <c:pt idx="33722">
                  <c:v>-44.268500000000003</c:v>
                </c:pt>
                <c:pt idx="33723">
                  <c:v>-44.266500000000008</c:v>
                </c:pt>
                <c:pt idx="33724">
                  <c:v>-44.264500000000012</c:v>
                </c:pt>
                <c:pt idx="33725">
                  <c:v>-44.262500000000003</c:v>
                </c:pt>
                <c:pt idx="33726">
                  <c:v>-44.260500000000008</c:v>
                </c:pt>
                <c:pt idx="33727">
                  <c:v>-44.258500000000012</c:v>
                </c:pt>
                <c:pt idx="33728">
                  <c:v>-44.256500000000003</c:v>
                </c:pt>
                <c:pt idx="33729">
                  <c:v>-44.254500000000007</c:v>
                </c:pt>
                <c:pt idx="33730">
                  <c:v>-44.252500000000012</c:v>
                </c:pt>
                <c:pt idx="33731">
                  <c:v>-44.250500000000002</c:v>
                </c:pt>
                <c:pt idx="33732">
                  <c:v>-44.248500000000007</c:v>
                </c:pt>
                <c:pt idx="33733">
                  <c:v>-44.246500000000012</c:v>
                </c:pt>
                <c:pt idx="33734">
                  <c:v>-44.244500000000002</c:v>
                </c:pt>
                <c:pt idx="33735">
                  <c:v>-44.242500000000007</c:v>
                </c:pt>
                <c:pt idx="33736">
                  <c:v>-44.240500000000011</c:v>
                </c:pt>
                <c:pt idx="33737">
                  <c:v>-44.238500000000002</c:v>
                </c:pt>
                <c:pt idx="33738">
                  <c:v>-44.236500000000007</c:v>
                </c:pt>
                <c:pt idx="33739">
                  <c:v>-44.234500000000011</c:v>
                </c:pt>
                <c:pt idx="33740">
                  <c:v>-44.232500000000002</c:v>
                </c:pt>
                <c:pt idx="33741">
                  <c:v>-44.230500000000006</c:v>
                </c:pt>
                <c:pt idx="33742">
                  <c:v>-44.228500000000011</c:v>
                </c:pt>
                <c:pt idx="33743">
                  <c:v>-44.226500000000001</c:v>
                </c:pt>
                <c:pt idx="33744">
                  <c:v>-44.224500000000006</c:v>
                </c:pt>
                <c:pt idx="33745">
                  <c:v>-44.222500000000011</c:v>
                </c:pt>
                <c:pt idx="33746">
                  <c:v>-44.220500000000001</c:v>
                </c:pt>
                <c:pt idx="33747">
                  <c:v>-44.218500000000006</c:v>
                </c:pt>
                <c:pt idx="33748">
                  <c:v>-44.216500000000011</c:v>
                </c:pt>
                <c:pt idx="33749">
                  <c:v>-44.214500000000001</c:v>
                </c:pt>
                <c:pt idx="33750">
                  <c:v>-44.212500000000006</c:v>
                </c:pt>
                <c:pt idx="33751">
                  <c:v>-44.21050000000001</c:v>
                </c:pt>
                <c:pt idx="33752">
                  <c:v>-44.208500000000001</c:v>
                </c:pt>
                <c:pt idx="33753">
                  <c:v>-44.206500000000005</c:v>
                </c:pt>
                <c:pt idx="33754">
                  <c:v>-44.20450000000001</c:v>
                </c:pt>
                <c:pt idx="33755">
                  <c:v>-44.202500000000001</c:v>
                </c:pt>
                <c:pt idx="33756">
                  <c:v>-44.200500000000005</c:v>
                </c:pt>
                <c:pt idx="33757">
                  <c:v>-44.19850000000001</c:v>
                </c:pt>
                <c:pt idx="33758">
                  <c:v>-44.1965</c:v>
                </c:pt>
                <c:pt idx="33759">
                  <c:v>-44.194500000000005</c:v>
                </c:pt>
                <c:pt idx="33760">
                  <c:v>-44.19250000000001</c:v>
                </c:pt>
                <c:pt idx="33761">
                  <c:v>-44.1905</c:v>
                </c:pt>
                <c:pt idx="33762">
                  <c:v>-44.188500000000005</c:v>
                </c:pt>
                <c:pt idx="33763">
                  <c:v>-44.186500000000009</c:v>
                </c:pt>
                <c:pt idx="33764">
                  <c:v>-44.1845</c:v>
                </c:pt>
                <c:pt idx="33765">
                  <c:v>-44.182500000000005</c:v>
                </c:pt>
                <c:pt idx="33766">
                  <c:v>-44.180500000000009</c:v>
                </c:pt>
                <c:pt idx="33767">
                  <c:v>-44.1785</c:v>
                </c:pt>
                <c:pt idx="33768">
                  <c:v>-44.176500000000004</c:v>
                </c:pt>
                <c:pt idx="33769">
                  <c:v>-44.174500000000009</c:v>
                </c:pt>
                <c:pt idx="33770">
                  <c:v>-44.172499999999999</c:v>
                </c:pt>
                <c:pt idx="33771">
                  <c:v>-44.170500000000004</c:v>
                </c:pt>
                <c:pt idx="33772">
                  <c:v>-44.168500000000009</c:v>
                </c:pt>
                <c:pt idx="33773">
                  <c:v>-44.166499999999999</c:v>
                </c:pt>
                <c:pt idx="33774">
                  <c:v>-44.164500000000004</c:v>
                </c:pt>
                <c:pt idx="33775">
                  <c:v>-44.162500000000009</c:v>
                </c:pt>
                <c:pt idx="33776">
                  <c:v>-44.160499999999999</c:v>
                </c:pt>
                <c:pt idx="33777">
                  <c:v>-44.158500000000004</c:v>
                </c:pt>
                <c:pt idx="33778">
                  <c:v>-44.156500000000008</c:v>
                </c:pt>
                <c:pt idx="33779">
                  <c:v>-44.154499999999999</c:v>
                </c:pt>
                <c:pt idx="33780">
                  <c:v>-44.152500000000003</c:v>
                </c:pt>
                <c:pt idx="33781">
                  <c:v>-44.150500000000008</c:v>
                </c:pt>
                <c:pt idx="33782">
                  <c:v>-44.148500000000013</c:v>
                </c:pt>
                <c:pt idx="33783">
                  <c:v>-44.146500000000003</c:v>
                </c:pt>
                <c:pt idx="33784">
                  <c:v>-44.144500000000008</c:v>
                </c:pt>
                <c:pt idx="33785">
                  <c:v>-44.142500000000013</c:v>
                </c:pt>
                <c:pt idx="33786">
                  <c:v>-44.140500000000003</c:v>
                </c:pt>
                <c:pt idx="33787">
                  <c:v>-44.138500000000008</c:v>
                </c:pt>
                <c:pt idx="33788">
                  <c:v>-44.136500000000012</c:v>
                </c:pt>
                <c:pt idx="33789">
                  <c:v>-44.134500000000003</c:v>
                </c:pt>
                <c:pt idx="33790">
                  <c:v>-44.132500000000007</c:v>
                </c:pt>
                <c:pt idx="33791">
                  <c:v>-44.130500000000012</c:v>
                </c:pt>
                <c:pt idx="33792">
                  <c:v>-44.128500000000003</c:v>
                </c:pt>
                <c:pt idx="33793">
                  <c:v>-44.126500000000007</c:v>
                </c:pt>
                <c:pt idx="33794">
                  <c:v>-44.124500000000012</c:v>
                </c:pt>
                <c:pt idx="33795">
                  <c:v>-44.122500000000002</c:v>
                </c:pt>
                <c:pt idx="33796">
                  <c:v>-44.120500000000007</c:v>
                </c:pt>
                <c:pt idx="33797">
                  <c:v>-44.118500000000012</c:v>
                </c:pt>
                <c:pt idx="33798">
                  <c:v>-44.116500000000002</c:v>
                </c:pt>
                <c:pt idx="33799">
                  <c:v>-44.114500000000007</c:v>
                </c:pt>
                <c:pt idx="33800">
                  <c:v>-44.112500000000011</c:v>
                </c:pt>
                <c:pt idx="33801">
                  <c:v>-44.110500000000002</c:v>
                </c:pt>
                <c:pt idx="33802">
                  <c:v>-44.108500000000006</c:v>
                </c:pt>
                <c:pt idx="33803">
                  <c:v>-44.106500000000011</c:v>
                </c:pt>
                <c:pt idx="33804">
                  <c:v>-44.104500000000002</c:v>
                </c:pt>
                <c:pt idx="33805">
                  <c:v>-44.102500000000006</c:v>
                </c:pt>
                <c:pt idx="33806">
                  <c:v>-44.100500000000011</c:v>
                </c:pt>
                <c:pt idx="33807">
                  <c:v>-44.098500000000001</c:v>
                </c:pt>
                <c:pt idx="33808">
                  <c:v>-44.096500000000006</c:v>
                </c:pt>
                <c:pt idx="33809">
                  <c:v>-44.094500000000011</c:v>
                </c:pt>
                <c:pt idx="33810">
                  <c:v>-44.092500000000001</c:v>
                </c:pt>
                <c:pt idx="33811">
                  <c:v>-44.090500000000006</c:v>
                </c:pt>
                <c:pt idx="33812">
                  <c:v>-44.08850000000001</c:v>
                </c:pt>
                <c:pt idx="33813">
                  <c:v>-44.086500000000001</c:v>
                </c:pt>
                <c:pt idx="33814">
                  <c:v>-44.084500000000006</c:v>
                </c:pt>
                <c:pt idx="33815">
                  <c:v>-44.08250000000001</c:v>
                </c:pt>
                <c:pt idx="33816">
                  <c:v>-44.080500000000001</c:v>
                </c:pt>
                <c:pt idx="33817">
                  <c:v>-44.078500000000005</c:v>
                </c:pt>
                <c:pt idx="33818">
                  <c:v>-44.07650000000001</c:v>
                </c:pt>
                <c:pt idx="33819">
                  <c:v>-44.0745</c:v>
                </c:pt>
                <c:pt idx="33820">
                  <c:v>-44.072500000000005</c:v>
                </c:pt>
                <c:pt idx="33821">
                  <c:v>-44.07050000000001</c:v>
                </c:pt>
                <c:pt idx="33822">
                  <c:v>-44.0685</c:v>
                </c:pt>
                <c:pt idx="33823">
                  <c:v>-44.066500000000005</c:v>
                </c:pt>
                <c:pt idx="33824">
                  <c:v>-44.06450000000001</c:v>
                </c:pt>
                <c:pt idx="33825">
                  <c:v>-44.0625</c:v>
                </c:pt>
                <c:pt idx="33826">
                  <c:v>-44.060500000000005</c:v>
                </c:pt>
                <c:pt idx="33827">
                  <c:v>-44.058500000000009</c:v>
                </c:pt>
                <c:pt idx="33828">
                  <c:v>-44.0565</c:v>
                </c:pt>
                <c:pt idx="33829">
                  <c:v>-44.054500000000004</c:v>
                </c:pt>
                <c:pt idx="33830">
                  <c:v>-44.052500000000009</c:v>
                </c:pt>
                <c:pt idx="33831">
                  <c:v>-44.0505</c:v>
                </c:pt>
                <c:pt idx="33832">
                  <c:v>-44.048500000000004</c:v>
                </c:pt>
                <c:pt idx="33833">
                  <c:v>-44.046500000000009</c:v>
                </c:pt>
                <c:pt idx="33834">
                  <c:v>-44.044499999999999</c:v>
                </c:pt>
                <c:pt idx="33835">
                  <c:v>-44.042500000000004</c:v>
                </c:pt>
                <c:pt idx="33836">
                  <c:v>-44.040500000000009</c:v>
                </c:pt>
                <c:pt idx="33837">
                  <c:v>-44.038499999999999</c:v>
                </c:pt>
                <c:pt idx="33838">
                  <c:v>-44.036500000000004</c:v>
                </c:pt>
                <c:pt idx="33839">
                  <c:v>-44.034500000000008</c:v>
                </c:pt>
                <c:pt idx="33840">
                  <c:v>-44.032499999999999</c:v>
                </c:pt>
                <c:pt idx="33841">
                  <c:v>-44.030500000000004</c:v>
                </c:pt>
                <c:pt idx="33842">
                  <c:v>-44.028500000000008</c:v>
                </c:pt>
                <c:pt idx="33843">
                  <c:v>-44.026499999999999</c:v>
                </c:pt>
                <c:pt idx="33844">
                  <c:v>-44.024500000000003</c:v>
                </c:pt>
                <c:pt idx="33845">
                  <c:v>-44.022500000000008</c:v>
                </c:pt>
                <c:pt idx="33846">
                  <c:v>-44.020500000000013</c:v>
                </c:pt>
                <c:pt idx="33847">
                  <c:v>-44.018500000000003</c:v>
                </c:pt>
                <c:pt idx="33848">
                  <c:v>-44.016500000000008</c:v>
                </c:pt>
                <c:pt idx="33849">
                  <c:v>-44.014500000000012</c:v>
                </c:pt>
                <c:pt idx="33850">
                  <c:v>-44.012500000000003</c:v>
                </c:pt>
                <c:pt idx="33851">
                  <c:v>-44.010500000000008</c:v>
                </c:pt>
                <c:pt idx="33852">
                  <c:v>-44.008500000000012</c:v>
                </c:pt>
                <c:pt idx="33853">
                  <c:v>-44.006500000000003</c:v>
                </c:pt>
                <c:pt idx="33854">
                  <c:v>-44.004500000000007</c:v>
                </c:pt>
                <c:pt idx="33855">
                  <c:v>-44.002500000000012</c:v>
                </c:pt>
                <c:pt idx="33856">
                  <c:v>-44.000500000000002</c:v>
                </c:pt>
                <c:pt idx="33857">
                  <c:v>-43.998500000000007</c:v>
                </c:pt>
                <c:pt idx="33858">
                  <c:v>-43.996500000000012</c:v>
                </c:pt>
                <c:pt idx="33859">
                  <c:v>-43.994500000000002</c:v>
                </c:pt>
                <c:pt idx="33860">
                  <c:v>-43.992500000000007</c:v>
                </c:pt>
                <c:pt idx="33861">
                  <c:v>-43.990500000000011</c:v>
                </c:pt>
                <c:pt idx="33862">
                  <c:v>-43.988500000000002</c:v>
                </c:pt>
                <c:pt idx="33863">
                  <c:v>-43.986500000000007</c:v>
                </c:pt>
                <c:pt idx="33864">
                  <c:v>-43.984500000000011</c:v>
                </c:pt>
                <c:pt idx="33865">
                  <c:v>-43.982500000000002</c:v>
                </c:pt>
                <c:pt idx="33866">
                  <c:v>-43.980500000000006</c:v>
                </c:pt>
                <c:pt idx="33867">
                  <c:v>-43.978500000000011</c:v>
                </c:pt>
                <c:pt idx="33868">
                  <c:v>-43.976500000000001</c:v>
                </c:pt>
                <c:pt idx="33869">
                  <c:v>-43.974500000000006</c:v>
                </c:pt>
                <c:pt idx="33870">
                  <c:v>-43.972500000000011</c:v>
                </c:pt>
                <c:pt idx="33871">
                  <c:v>-43.970500000000001</c:v>
                </c:pt>
                <c:pt idx="33872">
                  <c:v>-43.968500000000006</c:v>
                </c:pt>
                <c:pt idx="33873">
                  <c:v>-43.966500000000011</c:v>
                </c:pt>
                <c:pt idx="33874">
                  <c:v>-43.964500000000001</c:v>
                </c:pt>
                <c:pt idx="33875">
                  <c:v>-43.962500000000006</c:v>
                </c:pt>
                <c:pt idx="33876">
                  <c:v>-43.96050000000001</c:v>
                </c:pt>
                <c:pt idx="33877">
                  <c:v>-43.958500000000001</c:v>
                </c:pt>
                <c:pt idx="33878">
                  <c:v>-43.956500000000005</c:v>
                </c:pt>
                <c:pt idx="33879">
                  <c:v>-43.95450000000001</c:v>
                </c:pt>
                <c:pt idx="33880">
                  <c:v>-43.952500000000001</c:v>
                </c:pt>
                <c:pt idx="33881">
                  <c:v>-43.950500000000005</c:v>
                </c:pt>
                <c:pt idx="33882">
                  <c:v>-43.94850000000001</c:v>
                </c:pt>
                <c:pt idx="33883">
                  <c:v>-43.9465</c:v>
                </c:pt>
                <c:pt idx="33884">
                  <c:v>-43.944500000000005</c:v>
                </c:pt>
                <c:pt idx="33885">
                  <c:v>-43.94250000000001</c:v>
                </c:pt>
                <c:pt idx="33886">
                  <c:v>-43.9405</c:v>
                </c:pt>
                <c:pt idx="33887">
                  <c:v>-43.938500000000005</c:v>
                </c:pt>
                <c:pt idx="33888">
                  <c:v>-43.936500000000009</c:v>
                </c:pt>
                <c:pt idx="33889">
                  <c:v>-43.9345</c:v>
                </c:pt>
                <c:pt idx="33890">
                  <c:v>-43.932500000000005</c:v>
                </c:pt>
                <c:pt idx="33891">
                  <c:v>-43.930500000000009</c:v>
                </c:pt>
                <c:pt idx="33892">
                  <c:v>-43.9285</c:v>
                </c:pt>
                <c:pt idx="33893">
                  <c:v>-43.926500000000004</c:v>
                </c:pt>
                <c:pt idx="33894">
                  <c:v>-43.924500000000009</c:v>
                </c:pt>
                <c:pt idx="33895">
                  <c:v>-43.922499999999999</c:v>
                </c:pt>
                <c:pt idx="33896">
                  <c:v>-43.920500000000004</c:v>
                </c:pt>
                <c:pt idx="33897">
                  <c:v>-43.918500000000009</c:v>
                </c:pt>
                <c:pt idx="33898">
                  <c:v>-43.916499999999999</c:v>
                </c:pt>
                <c:pt idx="33899">
                  <c:v>-43.914500000000004</c:v>
                </c:pt>
                <c:pt idx="33900">
                  <c:v>-43.912500000000009</c:v>
                </c:pt>
                <c:pt idx="33901">
                  <c:v>-43.910499999999999</c:v>
                </c:pt>
                <c:pt idx="33902">
                  <c:v>-43.908500000000004</c:v>
                </c:pt>
                <c:pt idx="33903">
                  <c:v>-43.906500000000008</c:v>
                </c:pt>
                <c:pt idx="33904">
                  <c:v>-43.904499999999999</c:v>
                </c:pt>
                <c:pt idx="33905">
                  <c:v>-43.902500000000003</c:v>
                </c:pt>
                <c:pt idx="33906">
                  <c:v>-43.900500000000008</c:v>
                </c:pt>
                <c:pt idx="33907">
                  <c:v>-43.898500000000013</c:v>
                </c:pt>
                <c:pt idx="33908">
                  <c:v>-43.896500000000003</c:v>
                </c:pt>
                <c:pt idx="33909">
                  <c:v>-43.894500000000008</c:v>
                </c:pt>
                <c:pt idx="33910">
                  <c:v>-43.892500000000013</c:v>
                </c:pt>
                <c:pt idx="33911">
                  <c:v>-43.890500000000003</c:v>
                </c:pt>
                <c:pt idx="33912">
                  <c:v>-43.888500000000008</c:v>
                </c:pt>
                <c:pt idx="33913">
                  <c:v>-43.886500000000012</c:v>
                </c:pt>
                <c:pt idx="33914">
                  <c:v>-43.884500000000003</c:v>
                </c:pt>
                <c:pt idx="33915">
                  <c:v>-43.882500000000007</c:v>
                </c:pt>
                <c:pt idx="33916">
                  <c:v>-43.880500000000012</c:v>
                </c:pt>
                <c:pt idx="33917">
                  <c:v>-43.878500000000003</c:v>
                </c:pt>
                <c:pt idx="33918">
                  <c:v>-43.876500000000007</c:v>
                </c:pt>
                <c:pt idx="33919">
                  <c:v>-43.874500000000012</c:v>
                </c:pt>
                <c:pt idx="33920">
                  <c:v>-43.872500000000002</c:v>
                </c:pt>
                <c:pt idx="33921">
                  <c:v>-43.870500000000007</c:v>
                </c:pt>
                <c:pt idx="33922">
                  <c:v>-43.868500000000012</c:v>
                </c:pt>
                <c:pt idx="33923">
                  <c:v>-43.866500000000002</c:v>
                </c:pt>
                <c:pt idx="33924">
                  <c:v>-43.864500000000007</c:v>
                </c:pt>
                <c:pt idx="33925">
                  <c:v>-43.862500000000011</c:v>
                </c:pt>
                <c:pt idx="33926">
                  <c:v>-43.860500000000002</c:v>
                </c:pt>
                <c:pt idx="33927">
                  <c:v>-43.858500000000006</c:v>
                </c:pt>
                <c:pt idx="33928">
                  <c:v>-43.856500000000011</c:v>
                </c:pt>
                <c:pt idx="33929">
                  <c:v>-43.854500000000002</c:v>
                </c:pt>
                <c:pt idx="33930">
                  <c:v>-43.852500000000006</c:v>
                </c:pt>
                <c:pt idx="33931">
                  <c:v>-43.850500000000011</c:v>
                </c:pt>
                <c:pt idx="33932">
                  <c:v>-43.848500000000001</c:v>
                </c:pt>
                <c:pt idx="33933">
                  <c:v>-43.846500000000006</c:v>
                </c:pt>
                <c:pt idx="33934">
                  <c:v>-43.844500000000011</c:v>
                </c:pt>
                <c:pt idx="33935">
                  <c:v>-43.842500000000001</c:v>
                </c:pt>
                <c:pt idx="33936">
                  <c:v>-43.840500000000006</c:v>
                </c:pt>
                <c:pt idx="33937">
                  <c:v>-43.83850000000001</c:v>
                </c:pt>
                <c:pt idx="33938">
                  <c:v>-43.836500000000001</c:v>
                </c:pt>
                <c:pt idx="33939">
                  <c:v>-43.834500000000006</c:v>
                </c:pt>
                <c:pt idx="33940">
                  <c:v>-43.83250000000001</c:v>
                </c:pt>
                <c:pt idx="33941">
                  <c:v>-43.830500000000001</c:v>
                </c:pt>
                <c:pt idx="33942">
                  <c:v>-43.828500000000005</c:v>
                </c:pt>
                <c:pt idx="33943">
                  <c:v>-43.82650000000001</c:v>
                </c:pt>
                <c:pt idx="33944">
                  <c:v>-43.8245</c:v>
                </c:pt>
                <c:pt idx="33945">
                  <c:v>-43.822500000000005</c:v>
                </c:pt>
                <c:pt idx="33946">
                  <c:v>-43.82050000000001</c:v>
                </c:pt>
                <c:pt idx="33947">
                  <c:v>-43.8185</c:v>
                </c:pt>
                <c:pt idx="33948">
                  <c:v>-43.816500000000005</c:v>
                </c:pt>
                <c:pt idx="33949">
                  <c:v>-43.81450000000001</c:v>
                </c:pt>
                <c:pt idx="33950">
                  <c:v>-43.8125</c:v>
                </c:pt>
                <c:pt idx="33951">
                  <c:v>-43.810500000000005</c:v>
                </c:pt>
                <c:pt idx="33952">
                  <c:v>-43.808500000000009</c:v>
                </c:pt>
                <c:pt idx="33953">
                  <c:v>-43.8065</c:v>
                </c:pt>
                <c:pt idx="33954">
                  <c:v>-43.804500000000004</c:v>
                </c:pt>
                <c:pt idx="33955">
                  <c:v>-43.802500000000009</c:v>
                </c:pt>
                <c:pt idx="33956">
                  <c:v>-43.8005</c:v>
                </c:pt>
                <c:pt idx="33957">
                  <c:v>-43.798500000000004</c:v>
                </c:pt>
                <c:pt idx="33958">
                  <c:v>-43.796500000000009</c:v>
                </c:pt>
                <c:pt idx="33959">
                  <c:v>-43.794499999999999</c:v>
                </c:pt>
                <c:pt idx="33960">
                  <c:v>-43.792500000000004</c:v>
                </c:pt>
                <c:pt idx="33961">
                  <c:v>-43.790500000000009</c:v>
                </c:pt>
                <c:pt idx="33962">
                  <c:v>-43.788499999999999</c:v>
                </c:pt>
                <c:pt idx="33963">
                  <c:v>-43.786500000000004</c:v>
                </c:pt>
                <c:pt idx="33964">
                  <c:v>-43.784500000000008</c:v>
                </c:pt>
                <c:pt idx="33965">
                  <c:v>-43.782499999999999</c:v>
                </c:pt>
                <c:pt idx="33966">
                  <c:v>-43.780500000000004</c:v>
                </c:pt>
                <c:pt idx="33967">
                  <c:v>-43.778500000000008</c:v>
                </c:pt>
                <c:pt idx="33968">
                  <c:v>-43.776499999999999</c:v>
                </c:pt>
                <c:pt idx="33969">
                  <c:v>-43.774500000000003</c:v>
                </c:pt>
                <c:pt idx="33970">
                  <c:v>-43.772500000000008</c:v>
                </c:pt>
                <c:pt idx="33971">
                  <c:v>-43.770500000000013</c:v>
                </c:pt>
                <c:pt idx="33972">
                  <c:v>-43.768500000000003</c:v>
                </c:pt>
                <c:pt idx="33973">
                  <c:v>-43.766500000000008</c:v>
                </c:pt>
                <c:pt idx="33974">
                  <c:v>-43.764500000000012</c:v>
                </c:pt>
                <c:pt idx="33975">
                  <c:v>-43.762500000000003</c:v>
                </c:pt>
                <c:pt idx="33976">
                  <c:v>-43.760500000000008</c:v>
                </c:pt>
                <c:pt idx="33977">
                  <c:v>-43.758500000000012</c:v>
                </c:pt>
                <c:pt idx="33978">
                  <c:v>-43.756500000000003</c:v>
                </c:pt>
                <c:pt idx="33979">
                  <c:v>-43.754500000000007</c:v>
                </c:pt>
                <c:pt idx="33980">
                  <c:v>-43.752500000000012</c:v>
                </c:pt>
                <c:pt idx="33981">
                  <c:v>-43.750500000000002</c:v>
                </c:pt>
                <c:pt idx="33982">
                  <c:v>-43.748500000000007</c:v>
                </c:pt>
                <c:pt idx="33983">
                  <c:v>-43.746500000000012</c:v>
                </c:pt>
                <c:pt idx="33984">
                  <c:v>-43.744500000000002</c:v>
                </c:pt>
                <c:pt idx="33985">
                  <c:v>-43.742500000000007</c:v>
                </c:pt>
                <c:pt idx="33986">
                  <c:v>-43.740500000000011</c:v>
                </c:pt>
                <c:pt idx="33987">
                  <c:v>-43.738500000000002</c:v>
                </c:pt>
                <c:pt idx="33988">
                  <c:v>-43.736500000000007</c:v>
                </c:pt>
                <c:pt idx="33989">
                  <c:v>-43.734500000000011</c:v>
                </c:pt>
                <c:pt idx="33990">
                  <c:v>-43.732500000000002</c:v>
                </c:pt>
                <c:pt idx="33991">
                  <c:v>-43.730500000000006</c:v>
                </c:pt>
                <c:pt idx="33992">
                  <c:v>-43.728500000000011</c:v>
                </c:pt>
                <c:pt idx="33993">
                  <c:v>-43.726500000000001</c:v>
                </c:pt>
                <c:pt idx="33994">
                  <c:v>-43.724500000000006</c:v>
                </c:pt>
                <c:pt idx="33995">
                  <c:v>-43.722500000000011</c:v>
                </c:pt>
                <c:pt idx="33996">
                  <c:v>-43.720500000000001</c:v>
                </c:pt>
                <c:pt idx="33997">
                  <c:v>-43.718500000000006</c:v>
                </c:pt>
                <c:pt idx="33998">
                  <c:v>-43.716500000000011</c:v>
                </c:pt>
                <c:pt idx="33999">
                  <c:v>-43.714500000000001</c:v>
                </c:pt>
                <c:pt idx="34000">
                  <c:v>-43.712500000000006</c:v>
                </c:pt>
                <c:pt idx="34001">
                  <c:v>-43.71050000000001</c:v>
                </c:pt>
                <c:pt idx="34002">
                  <c:v>-43.708500000000001</c:v>
                </c:pt>
                <c:pt idx="34003">
                  <c:v>-43.706500000000005</c:v>
                </c:pt>
                <c:pt idx="34004">
                  <c:v>-43.70450000000001</c:v>
                </c:pt>
                <c:pt idx="34005">
                  <c:v>-43.702500000000001</c:v>
                </c:pt>
                <c:pt idx="34006">
                  <c:v>-43.700500000000005</c:v>
                </c:pt>
                <c:pt idx="34007">
                  <c:v>-43.69850000000001</c:v>
                </c:pt>
                <c:pt idx="34008">
                  <c:v>-43.6965</c:v>
                </c:pt>
                <c:pt idx="34009">
                  <c:v>-43.694500000000005</c:v>
                </c:pt>
                <c:pt idx="34010">
                  <c:v>-43.69250000000001</c:v>
                </c:pt>
                <c:pt idx="34011">
                  <c:v>-43.6905</c:v>
                </c:pt>
                <c:pt idx="34012">
                  <c:v>-43.688500000000005</c:v>
                </c:pt>
                <c:pt idx="34013">
                  <c:v>-43.686500000000009</c:v>
                </c:pt>
                <c:pt idx="34014">
                  <c:v>-43.6845</c:v>
                </c:pt>
                <c:pt idx="34015">
                  <c:v>-43.682500000000005</c:v>
                </c:pt>
                <c:pt idx="34016">
                  <c:v>-43.680500000000009</c:v>
                </c:pt>
                <c:pt idx="34017">
                  <c:v>-43.6785</c:v>
                </c:pt>
                <c:pt idx="34018">
                  <c:v>-43.676500000000004</c:v>
                </c:pt>
                <c:pt idx="34019">
                  <c:v>-43.674500000000009</c:v>
                </c:pt>
                <c:pt idx="34020">
                  <c:v>-43.672499999999999</c:v>
                </c:pt>
                <c:pt idx="34021">
                  <c:v>-43.670500000000004</c:v>
                </c:pt>
                <c:pt idx="34022">
                  <c:v>-43.668500000000009</c:v>
                </c:pt>
                <c:pt idx="34023">
                  <c:v>-43.666499999999999</c:v>
                </c:pt>
                <c:pt idx="34024">
                  <c:v>-43.664500000000004</c:v>
                </c:pt>
                <c:pt idx="34025">
                  <c:v>-43.662500000000009</c:v>
                </c:pt>
                <c:pt idx="34026">
                  <c:v>-43.660499999999999</c:v>
                </c:pt>
                <c:pt idx="34027">
                  <c:v>-43.658500000000004</c:v>
                </c:pt>
                <c:pt idx="34028">
                  <c:v>-43.656500000000008</c:v>
                </c:pt>
                <c:pt idx="34029">
                  <c:v>-43.654499999999999</c:v>
                </c:pt>
                <c:pt idx="34030">
                  <c:v>-43.652500000000003</c:v>
                </c:pt>
                <c:pt idx="34031">
                  <c:v>-43.650500000000008</c:v>
                </c:pt>
                <c:pt idx="34032">
                  <c:v>-43.648500000000013</c:v>
                </c:pt>
                <c:pt idx="34033">
                  <c:v>-43.646500000000003</c:v>
                </c:pt>
                <c:pt idx="34034">
                  <c:v>-43.644500000000008</c:v>
                </c:pt>
                <c:pt idx="34035">
                  <c:v>-43.642500000000013</c:v>
                </c:pt>
                <c:pt idx="34036">
                  <c:v>-43.640500000000003</c:v>
                </c:pt>
                <c:pt idx="34037">
                  <c:v>-43.638500000000008</c:v>
                </c:pt>
                <c:pt idx="34038">
                  <c:v>-43.636500000000012</c:v>
                </c:pt>
                <c:pt idx="34039">
                  <c:v>-43.634500000000003</c:v>
                </c:pt>
                <c:pt idx="34040">
                  <c:v>-43.632500000000007</c:v>
                </c:pt>
                <c:pt idx="34041">
                  <c:v>-43.630500000000012</c:v>
                </c:pt>
                <c:pt idx="34042">
                  <c:v>-43.628500000000003</c:v>
                </c:pt>
                <c:pt idx="34043">
                  <c:v>-43.626500000000007</c:v>
                </c:pt>
                <c:pt idx="34044">
                  <c:v>-43.624500000000012</c:v>
                </c:pt>
                <c:pt idx="34045">
                  <c:v>-43.622500000000002</c:v>
                </c:pt>
                <c:pt idx="34046">
                  <c:v>-43.620500000000007</c:v>
                </c:pt>
                <c:pt idx="34047">
                  <c:v>-43.618500000000012</c:v>
                </c:pt>
                <c:pt idx="34048">
                  <c:v>-43.616500000000002</c:v>
                </c:pt>
                <c:pt idx="34049">
                  <c:v>-43.614500000000007</c:v>
                </c:pt>
                <c:pt idx="34050">
                  <c:v>-43.612500000000011</c:v>
                </c:pt>
                <c:pt idx="34051">
                  <c:v>-43.610500000000002</c:v>
                </c:pt>
                <c:pt idx="34052">
                  <c:v>-43.608500000000006</c:v>
                </c:pt>
                <c:pt idx="34053">
                  <c:v>-43.606500000000011</c:v>
                </c:pt>
                <c:pt idx="34054">
                  <c:v>-43.604500000000002</c:v>
                </c:pt>
                <c:pt idx="34055">
                  <c:v>-43.602500000000006</c:v>
                </c:pt>
                <c:pt idx="34056">
                  <c:v>-43.600500000000011</c:v>
                </c:pt>
                <c:pt idx="34057">
                  <c:v>-43.598500000000001</c:v>
                </c:pt>
                <c:pt idx="34058">
                  <c:v>-43.596500000000006</c:v>
                </c:pt>
                <c:pt idx="34059">
                  <c:v>-43.594500000000011</c:v>
                </c:pt>
                <c:pt idx="34060">
                  <c:v>-43.592500000000001</c:v>
                </c:pt>
                <c:pt idx="34061">
                  <c:v>-43.590500000000006</c:v>
                </c:pt>
                <c:pt idx="34062">
                  <c:v>-43.58850000000001</c:v>
                </c:pt>
                <c:pt idx="34063">
                  <c:v>-43.586500000000001</c:v>
                </c:pt>
                <c:pt idx="34064">
                  <c:v>-43.584500000000006</c:v>
                </c:pt>
                <c:pt idx="34065">
                  <c:v>-43.58250000000001</c:v>
                </c:pt>
                <c:pt idx="34066">
                  <c:v>-43.580500000000001</c:v>
                </c:pt>
                <c:pt idx="34067">
                  <c:v>-43.578500000000005</c:v>
                </c:pt>
                <c:pt idx="34068">
                  <c:v>-43.57650000000001</c:v>
                </c:pt>
                <c:pt idx="34069">
                  <c:v>-43.5745</c:v>
                </c:pt>
                <c:pt idx="34070">
                  <c:v>-43.572500000000005</c:v>
                </c:pt>
                <c:pt idx="34071">
                  <c:v>-43.57050000000001</c:v>
                </c:pt>
                <c:pt idx="34072">
                  <c:v>-43.5685</c:v>
                </c:pt>
                <c:pt idx="34073">
                  <c:v>-43.566500000000005</c:v>
                </c:pt>
                <c:pt idx="34074">
                  <c:v>-43.56450000000001</c:v>
                </c:pt>
                <c:pt idx="34075">
                  <c:v>-43.5625</c:v>
                </c:pt>
                <c:pt idx="34076">
                  <c:v>-43.560500000000005</c:v>
                </c:pt>
                <c:pt idx="34077">
                  <c:v>-43.558500000000009</c:v>
                </c:pt>
                <c:pt idx="34078">
                  <c:v>-43.5565</c:v>
                </c:pt>
                <c:pt idx="34079">
                  <c:v>-43.554500000000004</c:v>
                </c:pt>
                <c:pt idx="34080">
                  <c:v>-43.552500000000009</c:v>
                </c:pt>
                <c:pt idx="34081">
                  <c:v>-43.5505</c:v>
                </c:pt>
                <c:pt idx="34082">
                  <c:v>-43.548500000000004</c:v>
                </c:pt>
                <c:pt idx="34083">
                  <c:v>-43.546500000000009</c:v>
                </c:pt>
                <c:pt idx="34084">
                  <c:v>-43.544499999999999</c:v>
                </c:pt>
                <c:pt idx="34085">
                  <c:v>-43.542500000000004</c:v>
                </c:pt>
                <c:pt idx="34086">
                  <c:v>-43.540500000000009</c:v>
                </c:pt>
                <c:pt idx="34087">
                  <c:v>-43.538499999999999</c:v>
                </c:pt>
                <c:pt idx="34088">
                  <c:v>-43.536500000000004</c:v>
                </c:pt>
                <c:pt idx="34089">
                  <c:v>-43.534500000000008</c:v>
                </c:pt>
                <c:pt idx="34090">
                  <c:v>-43.532499999999999</c:v>
                </c:pt>
                <c:pt idx="34091">
                  <c:v>-43.530500000000004</c:v>
                </c:pt>
                <c:pt idx="34092">
                  <c:v>-43.528500000000008</c:v>
                </c:pt>
                <c:pt idx="34093">
                  <c:v>-43.526499999999999</c:v>
                </c:pt>
                <c:pt idx="34094">
                  <c:v>-43.524500000000003</c:v>
                </c:pt>
                <c:pt idx="34095">
                  <c:v>-43.522500000000008</c:v>
                </c:pt>
                <c:pt idx="34096">
                  <c:v>-43.520500000000013</c:v>
                </c:pt>
                <c:pt idx="34097">
                  <c:v>-43.518500000000003</c:v>
                </c:pt>
                <c:pt idx="34098">
                  <c:v>-43.516500000000008</c:v>
                </c:pt>
                <c:pt idx="34099">
                  <c:v>-43.514500000000012</c:v>
                </c:pt>
                <c:pt idx="34100">
                  <c:v>-43.512500000000003</c:v>
                </c:pt>
                <c:pt idx="34101">
                  <c:v>-43.510500000000008</c:v>
                </c:pt>
                <c:pt idx="34102">
                  <c:v>-43.508500000000012</c:v>
                </c:pt>
                <c:pt idx="34103">
                  <c:v>-43.506500000000003</c:v>
                </c:pt>
                <c:pt idx="34104">
                  <c:v>-43.504500000000007</c:v>
                </c:pt>
                <c:pt idx="34105">
                  <c:v>-43.502500000000012</c:v>
                </c:pt>
                <c:pt idx="34106">
                  <c:v>-43.500500000000002</c:v>
                </c:pt>
                <c:pt idx="34107">
                  <c:v>-43.498500000000007</c:v>
                </c:pt>
                <c:pt idx="34108">
                  <c:v>-43.496500000000012</c:v>
                </c:pt>
                <c:pt idx="34109">
                  <c:v>-43.494500000000002</c:v>
                </c:pt>
                <c:pt idx="34110">
                  <c:v>-43.492500000000007</c:v>
                </c:pt>
                <c:pt idx="34111">
                  <c:v>-43.490500000000011</c:v>
                </c:pt>
                <c:pt idx="34112">
                  <c:v>-43.488500000000002</c:v>
                </c:pt>
                <c:pt idx="34113">
                  <c:v>-43.486500000000007</c:v>
                </c:pt>
                <c:pt idx="34114">
                  <c:v>-43.484500000000011</c:v>
                </c:pt>
                <c:pt idx="34115">
                  <c:v>-43.482500000000002</c:v>
                </c:pt>
                <c:pt idx="34116">
                  <c:v>-43.480500000000006</c:v>
                </c:pt>
                <c:pt idx="34117">
                  <c:v>-43.478500000000011</c:v>
                </c:pt>
                <c:pt idx="34118">
                  <c:v>-43.476500000000001</c:v>
                </c:pt>
                <c:pt idx="34119">
                  <c:v>-43.474500000000006</c:v>
                </c:pt>
                <c:pt idx="34120">
                  <c:v>-43.472500000000011</c:v>
                </c:pt>
                <c:pt idx="34121">
                  <c:v>-43.470500000000001</c:v>
                </c:pt>
                <c:pt idx="34122">
                  <c:v>-43.468500000000006</c:v>
                </c:pt>
                <c:pt idx="34123">
                  <c:v>-43.466500000000011</c:v>
                </c:pt>
                <c:pt idx="34124">
                  <c:v>-43.464500000000001</c:v>
                </c:pt>
                <c:pt idx="34125">
                  <c:v>-43.462500000000006</c:v>
                </c:pt>
                <c:pt idx="34126">
                  <c:v>-43.46050000000001</c:v>
                </c:pt>
                <c:pt idx="34127">
                  <c:v>-43.458500000000001</c:v>
                </c:pt>
                <c:pt idx="34128">
                  <c:v>-43.456500000000005</c:v>
                </c:pt>
                <c:pt idx="34129">
                  <c:v>-43.45450000000001</c:v>
                </c:pt>
                <c:pt idx="34130">
                  <c:v>-43.452500000000001</c:v>
                </c:pt>
                <c:pt idx="34131">
                  <c:v>-43.450500000000005</c:v>
                </c:pt>
                <c:pt idx="34132">
                  <c:v>-43.44850000000001</c:v>
                </c:pt>
                <c:pt idx="34133">
                  <c:v>-43.4465</c:v>
                </c:pt>
                <c:pt idx="34134">
                  <c:v>-43.444500000000005</c:v>
                </c:pt>
                <c:pt idx="34135">
                  <c:v>-43.44250000000001</c:v>
                </c:pt>
                <c:pt idx="34136">
                  <c:v>-43.4405</c:v>
                </c:pt>
                <c:pt idx="34137">
                  <c:v>-43.438500000000005</c:v>
                </c:pt>
                <c:pt idx="34138">
                  <c:v>-43.436500000000009</c:v>
                </c:pt>
                <c:pt idx="34139">
                  <c:v>-43.4345</c:v>
                </c:pt>
                <c:pt idx="34140">
                  <c:v>-43.432500000000005</c:v>
                </c:pt>
                <c:pt idx="34141">
                  <c:v>-43.430500000000009</c:v>
                </c:pt>
                <c:pt idx="34142">
                  <c:v>-43.4285</c:v>
                </c:pt>
                <c:pt idx="34143">
                  <c:v>-43.426500000000004</c:v>
                </c:pt>
                <c:pt idx="34144">
                  <c:v>-43.424500000000009</c:v>
                </c:pt>
                <c:pt idx="34145">
                  <c:v>-43.422499999999999</c:v>
                </c:pt>
                <c:pt idx="34146">
                  <c:v>-43.420500000000004</c:v>
                </c:pt>
                <c:pt idx="34147">
                  <c:v>-43.418500000000009</c:v>
                </c:pt>
                <c:pt idx="34148">
                  <c:v>-43.416499999999999</c:v>
                </c:pt>
                <c:pt idx="34149">
                  <c:v>-43.414500000000004</c:v>
                </c:pt>
                <c:pt idx="34150">
                  <c:v>-43.412500000000009</c:v>
                </c:pt>
                <c:pt idx="34151">
                  <c:v>-43.410499999999999</c:v>
                </c:pt>
                <c:pt idx="34152">
                  <c:v>-43.408500000000004</c:v>
                </c:pt>
                <c:pt idx="34153">
                  <c:v>-43.406500000000008</c:v>
                </c:pt>
                <c:pt idx="34154">
                  <c:v>-43.404499999999999</c:v>
                </c:pt>
                <c:pt idx="34155">
                  <c:v>-43.402500000000003</c:v>
                </c:pt>
                <c:pt idx="34156">
                  <c:v>-43.400500000000008</c:v>
                </c:pt>
                <c:pt idx="34157">
                  <c:v>-43.398500000000013</c:v>
                </c:pt>
                <c:pt idx="34158">
                  <c:v>-43.396500000000003</c:v>
                </c:pt>
                <c:pt idx="34159">
                  <c:v>-43.394500000000008</c:v>
                </c:pt>
                <c:pt idx="34160">
                  <c:v>-43.392500000000013</c:v>
                </c:pt>
                <c:pt idx="34161">
                  <c:v>-43.390500000000003</c:v>
                </c:pt>
                <c:pt idx="34162">
                  <c:v>-43.388500000000008</c:v>
                </c:pt>
                <c:pt idx="34163">
                  <c:v>-43.386500000000012</c:v>
                </c:pt>
                <c:pt idx="34164">
                  <c:v>-43.384500000000003</c:v>
                </c:pt>
                <c:pt idx="34165">
                  <c:v>-43.382500000000007</c:v>
                </c:pt>
                <c:pt idx="34166">
                  <c:v>-43.380500000000012</c:v>
                </c:pt>
                <c:pt idx="34167">
                  <c:v>-43.378500000000003</c:v>
                </c:pt>
                <c:pt idx="34168">
                  <c:v>-43.376500000000007</c:v>
                </c:pt>
                <c:pt idx="34169">
                  <c:v>-43.374500000000012</c:v>
                </c:pt>
                <c:pt idx="34170">
                  <c:v>-43.372500000000002</c:v>
                </c:pt>
                <c:pt idx="34171">
                  <c:v>-43.370500000000007</c:v>
                </c:pt>
                <c:pt idx="34172">
                  <c:v>-43.368500000000012</c:v>
                </c:pt>
                <c:pt idx="34173">
                  <c:v>-43.366500000000002</c:v>
                </c:pt>
                <c:pt idx="34174">
                  <c:v>-43.364500000000007</c:v>
                </c:pt>
                <c:pt idx="34175">
                  <c:v>-43.362500000000011</c:v>
                </c:pt>
                <c:pt idx="34176">
                  <c:v>-43.360500000000002</c:v>
                </c:pt>
                <c:pt idx="34177">
                  <c:v>-43.358500000000006</c:v>
                </c:pt>
                <c:pt idx="34178">
                  <c:v>-43.356500000000011</c:v>
                </c:pt>
                <c:pt idx="34179">
                  <c:v>-43.354500000000002</c:v>
                </c:pt>
                <c:pt idx="34180">
                  <c:v>-43.352500000000006</c:v>
                </c:pt>
                <c:pt idx="34181">
                  <c:v>-43.350500000000011</c:v>
                </c:pt>
                <c:pt idx="34182">
                  <c:v>-43.348500000000001</c:v>
                </c:pt>
                <c:pt idx="34183">
                  <c:v>-43.346500000000006</c:v>
                </c:pt>
                <c:pt idx="34184">
                  <c:v>-43.344500000000011</c:v>
                </c:pt>
                <c:pt idx="34185">
                  <c:v>-43.342500000000001</c:v>
                </c:pt>
                <c:pt idx="34186">
                  <c:v>-43.340500000000006</c:v>
                </c:pt>
                <c:pt idx="34187">
                  <c:v>-43.33850000000001</c:v>
                </c:pt>
                <c:pt idx="34188">
                  <c:v>-43.336500000000001</c:v>
                </c:pt>
                <c:pt idx="34189">
                  <c:v>-43.334500000000006</c:v>
                </c:pt>
                <c:pt idx="34190">
                  <c:v>-43.33250000000001</c:v>
                </c:pt>
                <c:pt idx="34191">
                  <c:v>-43.330500000000001</c:v>
                </c:pt>
                <c:pt idx="34192">
                  <c:v>-43.328500000000005</c:v>
                </c:pt>
                <c:pt idx="34193">
                  <c:v>-43.32650000000001</c:v>
                </c:pt>
                <c:pt idx="34194">
                  <c:v>-43.3245</c:v>
                </c:pt>
                <c:pt idx="34195">
                  <c:v>-43.322500000000005</c:v>
                </c:pt>
                <c:pt idx="34196">
                  <c:v>-43.32050000000001</c:v>
                </c:pt>
                <c:pt idx="34197">
                  <c:v>-43.3185</c:v>
                </c:pt>
                <c:pt idx="34198">
                  <c:v>-43.316500000000005</c:v>
                </c:pt>
                <c:pt idx="34199">
                  <c:v>-43.31450000000001</c:v>
                </c:pt>
                <c:pt idx="34200">
                  <c:v>-43.3125</c:v>
                </c:pt>
                <c:pt idx="34201">
                  <c:v>-43.310500000000005</c:v>
                </c:pt>
                <c:pt idx="34202">
                  <c:v>-43.308500000000009</c:v>
                </c:pt>
                <c:pt idx="34203">
                  <c:v>-43.3065</c:v>
                </c:pt>
                <c:pt idx="34204">
                  <c:v>-43.304500000000004</c:v>
                </c:pt>
                <c:pt idx="34205">
                  <c:v>-43.302500000000009</c:v>
                </c:pt>
                <c:pt idx="34206">
                  <c:v>-43.3005</c:v>
                </c:pt>
                <c:pt idx="34207">
                  <c:v>-43.298500000000004</c:v>
                </c:pt>
                <c:pt idx="34208">
                  <c:v>-43.296500000000009</c:v>
                </c:pt>
                <c:pt idx="34209">
                  <c:v>-43.294499999999999</c:v>
                </c:pt>
                <c:pt idx="34210">
                  <c:v>-43.292500000000004</c:v>
                </c:pt>
                <c:pt idx="34211">
                  <c:v>-43.290500000000009</c:v>
                </c:pt>
                <c:pt idx="34212">
                  <c:v>-43.288499999999999</c:v>
                </c:pt>
                <c:pt idx="34213">
                  <c:v>-43.286500000000004</c:v>
                </c:pt>
                <c:pt idx="34214">
                  <c:v>-43.284500000000008</c:v>
                </c:pt>
                <c:pt idx="34215">
                  <c:v>-43.282499999999999</c:v>
                </c:pt>
                <c:pt idx="34216">
                  <c:v>-43.280500000000004</c:v>
                </c:pt>
                <c:pt idx="34217">
                  <c:v>-43.278500000000008</c:v>
                </c:pt>
                <c:pt idx="34218">
                  <c:v>-43.276499999999999</c:v>
                </c:pt>
                <c:pt idx="34219">
                  <c:v>-43.274500000000003</c:v>
                </c:pt>
                <c:pt idx="34220">
                  <c:v>-43.272500000000008</c:v>
                </c:pt>
                <c:pt idx="34221">
                  <c:v>-43.270500000000013</c:v>
                </c:pt>
                <c:pt idx="34222">
                  <c:v>-43.268500000000003</c:v>
                </c:pt>
                <c:pt idx="34223">
                  <c:v>-43.266500000000008</c:v>
                </c:pt>
                <c:pt idx="34224">
                  <c:v>-43.264500000000012</c:v>
                </c:pt>
                <c:pt idx="34225">
                  <c:v>-43.262500000000003</c:v>
                </c:pt>
                <c:pt idx="34226">
                  <c:v>-43.260500000000008</c:v>
                </c:pt>
                <c:pt idx="34227">
                  <c:v>-43.258500000000012</c:v>
                </c:pt>
                <c:pt idx="34228">
                  <c:v>-43.256500000000003</c:v>
                </c:pt>
                <c:pt idx="34229">
                  <c:v>-43.254500000000007</c:v>
                </c:pt>
                <c:pt idx="34230">
                  <c:v>-43.252500000000012</c:v>
                </c:pt>
                <c:pt idx="34231">
                  <c:v>-43.250500000000002</c:v>
                </c:pt>
                <c:pt idx="34232">
                  <c:v>-43.248500000000007</c:v>
                </c:pt>
                <c:pt idx="34233">
                  <c:v>-43.246500000000012</c:v>
                </c:pt>
                <c:pt idx="34234">
                  <c:v>-43.244500000000002</c:v>
                </c:pt>
                <c:pt idx="34235">
                  <c:v>-43.242500000000007</c:v>
                </c:pt>
                <c:pt idx="34236">
                  <c:v>-43.240500000000011</c:v>
                </c:pt>
                <c:pt idx="34237">
                  <c:v>-43.238500000000002</c:v>
                </c:pt>
                <c:pt idx="34238">
                  <c:v>-43.236500000000007</c:v>
                </c:pt>
                <c:pt idx="34239">
                  <c:v>-43.234500000000011</c:v>
                </c:pt>
                <c:pt idx="34240">
                  <c:v>-43.232500000000002</c:v>
                </c:pt>
                <c:pt idx="34241">
                  <c:v>-43.230500000000006</c:v>
                </c:pt>
                <c:pt idx="34242">
                  <c:v>-43.228500000000011</c:v>
                </c:pt>
                <c:pt idx="34243">
                  <c:v>-43.226500000000001</c:v>
                </c:pt>
                <c:pt idx="34244">
                  <c:v>-43.224500000000006</c:v>
                </c:pt>
                <c:pt idx="34245">
                  <c:v>-43.222500000000011</c:v>
                </c:pt>
                <c:pt idx="34246">
                  <c:v>-43.220500000000001</c:v>
                </c:pt>
                <c:pt idx="34247">
                  <c:v>-43.218500000000006</c:v>
                </c:pt>
                <c:pt idx="34248">
                  <c:v>-43.216500000000011</c:v>
                </c:pt>
                <c:pt idx="34249">
                  <c:v>-43.214500000000001</c:v>
                </c:pt>
                <c:pt idx="34250">
                  <c:v>-43.212500000000006</c:v>
                </c:pt>
                <c:pt idx="34251">
                  <c:v>-43.21050000000001</c:v>
                </c:pt>
                <c:pt idx="34252">
                  <c:v>-43.208500000000001</c:v>
                </c:pt>
                <c:pt idx="34253">
                  <c:v>-43.206500000000005</c:v>
                </c:pt>
                <c:pt idx="34254">
                  <c:v>-43.20450000000001</c:v>
                </c:pt>
                <c:pt idx="34255">
                  <c:v>-43.202500000000001</c:v>
                </c:pt>
                <c:pt idx="34256">
                  <c:v>-43.200500000000005</c:v>
                </c:pt>
                <c:pt idx="34257">
                  <c:v>-43.19850000000001</c:v>
                </c:pt>
                <c:pt idx="34258">
                  <c:v>-43.1965</c:v>
                </c:pt>
                <c:pt idx="34259">
                  <c:v>-43.194500000000005</c:v>
                </c:pt>
                <c:pt idx="34260">
                  <c:v>-43.19250000000001</c:v>
                </c:pt>
                <c:pt idx="34261">
                  <c:v>-43.1905</c:v>
                </c:pt>
                <c:pt idx="34262">
                  <c:v>-43.188500000000005</c:v>
                </c:pt>
                <c:pt idx="34263">
                  <c:v>-43.186500000000009</c:v>
                </c:pt>
                <c:pt idx="34264">
                  <c:v>-43.1845</c:v>
                </c:pt>
                <c:pt idx="34265">
                  <c:v>-43.182500000000005</c:v>
                </c:pt>
                <c:pt idx="34266">
                  <c:v>-43.180500000000009</c:v>
                </c:pt>
                <c:pt idx="34267">
                  <c:v>-43.1785</c:v>
                </c:pt>
                <c:pt idx="34268">
                  <c:v>-43.176500000000004</c:v>
                </c:pt>
                <c:pt idx="34269">
                  <c:v>-43.174500000000009</c:v>
                </c:pt>
                <c:pt idx="34270">
                  <c:v>-43.172499999999999</c:v>
                </c:pt>
                <c:pt idx="34271">
                  <c:v>-43.170500000000004</c:v>
                </c:pt>
                <c:pt idx="34272">
                  <c:v>-43.168500000000009</c:v>
                </c:pt>
                <c:pt idx="34273">
                  <c:v>-43.166499999999999</c:v>
                </c:pt>
                <c:pt idx="34274">
                  <c:v>-43.164500000000004</c:v>
                </c:pt>
                <c:pt idx="34275">
                  <c:v>-43.162500000000009</c:v>
                </c:pt>
                <c:pt idx="34276">
                  <c:v>-43.160499999999999</c:v>
                </c:pt>
                <c:pt idx="34277">
                  <c:v>-43.158500000000004</c:v>
                </c:pt>
                <c:pt idx="34278">
                  <c:v>-43.156500000000008</c:v>
                </c:pt>
                <c:pt idx="34279">
                  <c:v>-43.154499999999999</c:v>
                </c:pt>
                <c:pt idx="34280">
                  <c:v>-43.152500000000003</c:v>
                </c:pt>
                <c:pt idx="34281">
                  <c:v>-43.150500000000008</c:v>
                </c:pt>
                <c:pt idx="34282">
                  <c:v>-43.148500000000013</c:v>
                </c:pt>
                <c:pt idx="34283">
                  <c:v>-43.146500000000003</c:v>
                </c:pt>
                <c:pt idx="34284">
                  <c:v>-43.144500000000008</c:v>
                </c:pt>
                <c:pt idx="34285">
                  <c:v>-43.142500000000013</c:v>
                </c:pt>
                <c:pt idx="34286">
                  <c:v>-43.140500000000003</c:v>
                </c:pt>
                <c:pt idx="34287">
                  <c:v>-43.138500000000008</c:v>
                </c:pt>
                <c:pt idx="34288">
                  <c:v>-43.136500000000012</c:v>
                </c:pt>
                <c:pt idx="34289">
                  <c:v>-43.134500000000003</c:v>
                </c:pt>
                <c:pt idx="34290">
                  <c:v>-43.132500000000007</c:v>
                </c:pt>
                <c:pt idx="34291">
                  <c:v>-43.130500000000012</c:v>
                </c:pt>
                <c:pt idx="34292">
                  <c:v>-43.128500000000003</c:v>
                </c:pt>
                <c:pt idx="34293">
                  <c:v>-43.126500000000007</c:v>
                </c:pt>
                <c:pt idx="34294">
                  <c:v>-43.124500000000012</c:v>
                </c:pt>
                <c:pt idx="34295">
                  <c:v>-43.122500000000002</c:v>
                </c:pt>
                <c:pt idx="34296">
                  <c:v>-43.120500000000007</c:v>
                </c:pt>
                <c:pt idx="34297">
                  <c:v>-43.118500000000012</c:v>
                </c:pt>
                <c:pt idx="34298">
                  <c:v>-43.116500000000002</c:v>
                </c:pt>
                <c:pt idx="34299">
                  <c:v>-43.114500000000007</c:v>
                </c:pt>
                <c:pt idx="34300">
                  <c:v>-43.112500000000011</c:v>
                </c:pt>
                <c:pt idx="34301">
                  <c:v>-43.110500000000002</c:v>
                </c:pt>
                <c:pt idx="34302">
                  <c:v>-43.108500000000006</c:v>
                </c:pt>
                <c:pt idx="34303">
                  <c:v>-43.106500000000011</c:v>
                </c:pt>
                <c:pt idx="34304">
                  <c:v>-43.104500000000002</c:v>
                </c:pt>
                <c:pt idx="34305">
                  <c:v>-43.102500000000006</c:v>
                </c:pt>
                <c:pt idx="34306">
                  <c:v>-43.100500000000011</c:v>
                </c:pt>
                <c:pt idx="34307">
                  <c:v>-43.098500000000001</c:v>
                </c:pt>
                <c:pt idx="34308">
                  <c:v>-43.096500000000006</c:v>
                </c:pt>
                <c:pt idx="34309">
                  <c:v>-43.094500000000011</c:v>
                </c:pt>
                <c:pt idx="34310">
                  <c:v>-43.092500000000001</c:v>
                </c:pt>
                <c:pt idx="34311">
                  <c:v>-43.090500000000006</c:v>
                </c:pt>
                <c:pt idx="34312">
                  <c:v>-43.08850000000001</c:v>
                </c:pt>
                <c:pt idx="34313">
                  <c:v>-43.086500000000001</c:v>
                </c:pt>
                <c:pt idx="34314">
                  <c:v>-43.084500000000006</c:v>
                </c:pt>
                <c:pt idx="34315">
                  <c:v>-43.08250000000001</c:v>
                </c:pt>
                <c:pt idx="34316">
                  <c:v>-43.080500000000001</c:v>
                </c:pt>
                <c:pt idx="34317">
                  <c:v>-43.078500000000005</c:v>
                </c:pt>
                <c:pt idx="34318">
                  <c:v>-43.07650000000001</c:v>
                </c:pt>
                <c:pt idx="34319">
                  <c:v>-43.0745</c:v>
                </c:pt>
                <c:pt idx="34320">
                  <c:v>-43.072500000000005</c:v>
                </c:pt>
                <c:pt idx="34321">
                  <c:v>-43.07050000000001</c:v>
                </c:pt>
                <c:pt idx="34322">
                  <c:v>-43.0685</c:v>
                </c:pt>
                <c:pt idx="34323">
                  <c:v>-43.066500000000005</c:v>
                </c:pt>
                <c:pt idx="34324">
                  <c:v>-43.06450000000001</c:v>
                </c:pt>
                <c:pt idx="34325">
                  <c:v>-43.0625</c:v>
                </c:pt>
                <c:pt idx="34326">
                  <c:v>-43.060500000000005</c:v>
                </c:pt>
                <c:pt idx="34327">
                  <c:v>-43.058500000000009</c:v>
                </c:pt>
                <c:pt idx="34328">
                  <c:v>-43.0565</c:v>
                </c:pt>
                <c:pt idx="34329">
                  <c:v>-43.054500000000004</c:v>
                </c:pt>
                <c:pt idx="34330">
                  <c:v>-43.052500000000009</c:v>
                </c:pt>
                <c:pt idx="34331">
                  <c:v>-43.0505</c:v>
                </c:pt>
                <c:pt idx="34332">
                  <c:v>-43.048500000000004</c:v>
                </c:pt>
                <c:pt idx="34333">
                  <c:v>-43.046500000000009</c:v>
                </c:pt>
                <c:pt idx="34334">
                  <c:v>-43.044499999999999</c:v>
                </c:pt>
                <c:pt idx="34335">
                  <c:v>-43.042500000000004</c:v>
                </c:pt>
                <c:pt idx="34336">
                  <c:v>-43.040500000000009</c:v>
                </c:pt>
                <c:pt idx="34337">
                  <c:v>-43.038499999999999</c:v>
                </c:pt>
                <c:pt idx="34338">
                  <c:v>-43.036500000000004</c:v>
                </c:pt>
                <c:pt idx="34339">
                  <c:v>-43.034500000000008</c:v>
                </c:pt>
                <c:pt idx="34340">
                  <c:v>-43.032499999999999</c:v>
                </c:pt>
                <c:pt idx="34341">
                  <c:v>-43.030500000000004</c:v>
                </c:pt>
                <c:pt idx="34342">
                  <c:v>-43.028500000000008</c:v>
                </c:pt>
                <c:pt idx="34343">
                  <c:v>-43.026499999999999</c:v>
                </c:pt>
                <c:pt idx="34344">
                  <c:v>-43.024500000000003</c:v>
                </c:pt>
                <c:pt idx="34345">
                  <c:v>-43.022500000000008</c:v>
                </c:pt>
                <c:pt idx="34346">
                  <c:v>-43.020500000000013</c:v>
                </c:pt>
                <c:pt idx="34347">
                  <c:v>-43.018500000000003</c:v>
                </c:pt>
                <c:pt idx="34348">
                  <c:v>-43.016500000000008</c:v>
                </c:pt>
                <c:pt idx="34349">
                  <c:v>-43.014500000000012</c:v>
                </c:pt>
                <c:pt idx="34350">
                  <c:v>-43.012500000000003</c:v>
                </c:pt>
                <c:pt idx="34351">
                  <c:v>-43.010500000000008</c:v>
                </c:pt>
                <c:pt idx="34352">
                  <c:v>-43.008500000000012</c:v>
                </c:pt>
                <c:pt idx="34353">
                  <c:v>-43.006500000000003</c:v>
                </c:pt>
                <c:pt idx="34354">
                  <c:v>-43.004500000000007</c:v>
                </c:pt>
                <c:pt idx="34355">
                  <c:v>-43.002500000000012</c:v>
                </c:pt>
                <c:pt idx="34356">
                  <c:v>-43.000500000000002</c:v>
                </c:pt>
                <c:pt idx="34357">
                  <c:v>-42.998500000000007</c:v>
                </c:pt>
                <c:pt idx="34358">
                  <c:v>-42.996500000000012</c:v>
                </c:pt>
                <c:pt idx="34359">
                  <c:v>-42.994500000000002</c:v>
                </c:pt>
                <c:pt idx="34360">
                  <c:v>-42.992500000000007</c:v>
                </c:pt>
                <c:pt idx="34361">
                  <c:v>-42.990500000000011</c:v>
                </c:pt>
                <c:pt idx="34362">
                  <c:v>-42.988500000000002</c:v>
                </c:pt>
                <c:pt idx="34363">
                  <c:v>-42.986500000000007</c:v>
                </c:pt>
                <c:pt idx="34364">
                  <c:v>-42.984500000000011</c:v>
                </c:pt>
                <c:pt idx="34365">
                  <c:v>-42.982500000000002</c:v>
                </c:pt>
                <c:pt idx="34366">
                  <c:v>-42.980500000000006</c:v>
                </c:pt>
                <c:pt idx="34367">
                  <c:v>-42.978500000000011</c:v>
                </c:pt>
                <c:pt idx="34368">
                  <c:v>-42.976500000000001</c:v>
                </c:pt>
                <c:pt idx="34369">
                  <c:v>-42.974500000000006</c:v>
                </c:pt>
                <c:pt idx="34370">
                  <c:v>-42.972500000000011</c:v>
                </c:pt>
                <c:pt idx="34371">
                  <c:v>-42.970500000000001</c:v>
                </c:pt>
                <c:pt idx="34372">
                  <c:v>-42.968500000000006</c:v>
                </c:pt>
                <c:pt idx="34373">
                  <c:v>-42.966500000000011</c:v>
                </c:pt>
                <c:pt idx="34374">
                  <c:v>-42.964500000000001</c:v>
                </c:pt>
                <c:pt idx="34375">
                  <c:v>-42.962500000000006</c:v>
                </c:pt>
                <c:pt idx="34376">
                  <c:v>-42.96050000000001</c:v>
                </c:pt>
                <c:pt idx="34377">
                  <c:v>-42.958500000000001</c:v>
                </c:pt>
                <c:pt idx="34378">
                  <c:v>-42.956500000000005</c:v>
                </c:pt>
                <c:pt idx="34379">
                  <c:v>-42.95450000000001</c:v>
                </c:pt>
                <c:pt idx="34380">
                  <c:v>-42.952500000000001</c:v>
                </c:pt>
                <c:pt idx="34381">
                  <c:v>-42.950500000000005</c:v>
                </c:pt>
                <c:pt idx="34382">
                  <c:v>-42.94850000000001</c:v>
                </c:pt>
                <c:pt idx="34383">
                  <c:v>-42.9465</c:v>
                </c:pt>
                <c:pt idx="34384">
                  <c:v>-42.944500000000005</c:v>
                </c:pt>
                <c:pt idx="34385">
                  <c:v>-42.94250000000001</c:v>
                </c:pt>
                <c:pt idx="34386">
                  <c:v>-42.9405</c:v>
                </c:pt>
                <c:pt idx="34387">
                  <c:v>-42.938500000000005</c:v>
                </c:pt>
                <c:pt idx="34388">
                  <c:v>-42.936500000000009</c:v>
                </c:pt>
                <c:pt idx="34389">
                  <c:v>-42.9345</c:v>
                </c:pt>
                <c:pt idx="34390">
                  <c:v>-42.932500000000005</c:v>
                </c:pt>
                <c:pt idx="34391">
                  <c:v>-42.930500000000009</c:v>
                </c:pt>
                <c:pt idx="34392">
                  <c:v>-42.9285</c:v>
                </c:pt>
                <c:pt idx="34393">
                  <c:v>-42.926500000000004</c:v>
                </c:pt>
                <c:pt idx="34394">
                  <c:v>-42.924500000000009</c:v>
                </c:pt>
                <c:pt idx="34395">
                  <c:v>-42.922499999999999</c:v>
                </c:pt>
                <c:pt idx="34396">
                  <c:v>-42.920500000000004</c:v>
                </c:pt>
                <c:pt idx="34397">
                  <c:v>-42.918500000000009</c:v>
                </c:pt>
                <c:pt idx="34398">
                  <c:v>-42.916499999999999</c:v>
                </c:pt>
                <c:pt idx="34399">
                  <c:v>-42.914500000000004</c:v>
                </c:pt>
                <c:pt idx="34400">
                  <c:v>-42.912500000000009</c:v>
                </c:pt>
                <c:pt idx="34401">
                  <c:v>-42.910499999999999</c:v>
                </c:pt>
                <c:pt idx="34402">
                  <c:v>-42.908500000000004</c:v>
                </c:pt>
                <c:pt idx="34403">
                  <c:v>-42.906500000000008</c:v>
                </c:pt>
                <c:pt idx="34404">
                  <c:v>-42.904499999999999</c:v>
                </c:pt>
                <c:pt idx="34405">
                  <c:v>-42.902500000000003</c:v>
                </c:pt>
                <c:pt idx="34406">
                  <c:v>-42.900500000000008</c:v>
                </c:pt>
                <c:pt idx="34407">
                  <c:v>-42.898500000000013</c:v>
                </c:pt>
                <c:pt idx="34408">
                  <c:v>-42.896500000000003</c:v>
                </c:pt>
                <c:pt idx="34409">
                  <c:v>-42.894500000000008</c:v>
                </c:pt>
                <c:pt idx="34410">
                  <c:v>-42.892500000000013</c:v>
                </c:pt>
                <c:pt idx="34411">
                  <c:v>-42.890500000000003</c:v>
                </c:pt>
                <c:pt idx="34412">
                  <c:v>-42.888500000000008</c:v>
                </c:pt>
                <c:pt idx="34413">
                  <c:v>-42.886500000000012</c:v>
                </c:pt>
                <c:pt idx="34414">
                  <c:v>-42.884500000000003</c:v>
                </c:pt>
                <c:pt idx="34415">
                  <c:v>-42.882500000000007</c:v>
                </c:pt>
                <c:pt idx="34416">
                  <c:v>-42.880500000000012</c:v>
                </c:pt>
                <c:pt idx="34417">
                  <c:v>-42.878500000000003</c:v>
                </c:pt>
                <c:pt idx="34418">
                  <c:v>-42.876500000000007</c:v>
                </c:pt>
                <c:pt idx="34419">
                  <c:v>-42.874500000000012</c:v>
                </c:pt>
                <c:pt idx="34420">
                  <c:v>-42.872500000000002</c:v>
                </c:pt>
                <c:pt idx="34421">
                  <c:v>-42.870500000000007</c:v>
                </c:pt>
                <c:pt idx="34422">
                  <c:v>-42.868500000000012</c:v>
                </c:pt>
                <c:pt idx="34423">
                  <c:v>-42.866500000000002</c:v>
                </c:pt>
                <c:pt idx="34424">
                  <c:v>-42.864500000000007</c:v>
                </c:pt>
                <c:pt idx="34425">
                  <c:v>-42.862500000000011</c:v>
                </c:pt>
                <c:pt idx="34426">
                  <c:v>-42.860500000000002</c:v>
                </c:pt>
                <c:pt idx="34427">
                  <c:v>-42.858500000000006</c:v>
                </c:pt>
                <c:pt idx="34428">
                  <c:v>-42.856500000000011</c:v>
                </c:pt>
                <c:pt idx="34429">
                  <c:v>-42.854500000000002</c:v>
                </c:pt>
                <c:pt idx="34430">
                  <c:v>-42.852500000000006</c:v>
                </c:pt>
                <c:pt idx="34431">
                  <c:v>-42.850500000000011</c:v>
                </c:pt>
                <c:pt idx="34432">
                  <c:v>-42.848500000000001</c:v>
                </c:pt>
                <c:pt idx="34433">
                  <c:v>-42.846500000000006</c:v>
                </c:pt>
                <c:pt idx="34434">
                  <c:v>-42.844500000000011</c:v>
                </c:pt>
                <c:pt idx="34435">
                  <c:v>-42.842500000000001</c:v>
                </c:pt>
                <c:pt idx="34436">
                  <c:v>-42.840500000000006</c:v>
                </c:pt>
                <c:pt idx="34437">
                  <c:v>-42.83850000000001</c:v>
                </c:pt>
                <c:pt idx="34438">
                  <c:v>-42.836500000000001</c:v>
                </c:pt>
                <c:pt idx="34439">
                  <c:v>-42.834500000000006</c:v>
                </c:pt>
                <c:pt idx="34440">
                  <c:v>-42.83250000000001</c:v>
                </c:pt>
                <c:pt idx="34441">
                  <c:v>-42.830500000000001</c:v>
                </c:pt>
                <c:pt idx="34442">
                  <c:v>-42.828500000000005</c:v>
                </c:pt>
                <c:pt idx="34443">
                  <c:v>-42.82650000000001</c:v>
                </c:pt>
                <c:pt idx="34444">
                  <c:v>-42.8245</c:v>
                </c:pt>
                <c:pt idx="34445">
                  <c:v>-42.822500000000005</c:v>
                </c:pt>
                <c:pt idx="34446">
                  <c:v>-42.82050000000001</c:v>
                </c:pt>
                <c:pt idx="34447">
                  <c:v>-42.8185</c:v>
                </c:pt>
                <c:pt idx="34448">
                  <c:v>-42.816500000000005</c:v>
                </c:pt>
                <c:pt idx="34449">
                  <c:v>-42.81450000000001</c:v>
                </c:pt>
                <c:pt idx="34450">
                  <c:v>-42.8125</c:v>
                </c:pt>
                <c:pt idx="34451">
                  <c:v>-42.810500000000005</c:v>
                </c:pt>
                <c:pt idx="34452">
                  <c:v>-42.808500000000009</c:v>
                </c:pt>
                <c:pt idx="34453">
                  <c:v>-42.8065</c:v>
                </c:pt>
                <c:pt idx="34454">
                  <c:v>-42.804500000000004</c:v>
                </c:pt>
                <c:pt idx="34455">
                  <c:v>-42.802500000000009</c:v>
                </c:pt>
                <c:pt idx="34456">
                  <c:v>-42.8005</c:v>
                </c:pt>
                <c:pt idx="34457">
                  <c:v>-42.798500000000004</c:v>
                </c:pt>
                <c:pt idx="34458">
                  <c:v>-42.796500000000009</c:v>
                </c:pt>
                <c:pt idx="34459">
                  <c:v>-42.794499999999999</c:v>
                </c:pt>
                <c:pt idx="34460">
                  <c:v>-42.792500000000004</c:v>
                </c:pt>
                <c:pt idx="34461">
                  <c:v>-42.790500000000009</c:v>
                </c:pt>
                <c:pt idx="34462">
                  <c:v>-42.788499999999999</c:v>
                </c:pt>
                <c:pt idx="34463">
                  <c:v>-42.786500000000004</c:v>
                </c:pt>
                <c:pt idx="34464">
                  <c:v>-42.784500000000008</c:v>
                </c:pt>
                <c:pt idx="34465">
                  <c:v>-42.782499999999999</c:v>
                </c:pt>
                <c:pt idx="34466">
                  <c:v>-42.780500000000004</c:v>
                </c:pt>
                <c:pt idx="34467">
                  <c:v>-42.778500000000008</c:v>
                </c:pt>
                <c:pt idx="34468">
                  <c:v>-42.776499999999999</c:v>
                </c:pt>
                <c:pt idx="34469">
                  <c:v>-42.774500000000003</c:v>
                </c:pt>
                <c:pt idx="34470">
                  <c:v>-42.772500000000008</c:v>
                </c:pt>
                <c:pt idx="34471">
                  <c:v>-42.770500000000013</c:v>
                </c:pt>
                <c:pt idx="34472">
                  <c:v>-42.768500000000003</c:v>
                </c:pt>
                <c:pt idx="34473">
                  <c:v>-42.766500000000008</c:v>
                </c:pt>
                <c:pt idx="34474">
                  <c:v>-42.764500000000012</c:v>
                </c:pt>
                <c:pt idx="34475">
                  <c:v>-42.762500000000003</c:v>
                </c:pt>
                <c:pt idx="34476">
                  <c:v>-42.760500000000008</c:v>
                </c:pt>
                <c:pt idx="34477">
                  <c:v>-42.758500000000012</c:v>
                </c:pt>
                <c:pt idx="34478">
                  <c:v>-42.756500000000003</c:v>
                </c:pt>
                <c:pt idx="34479">
                  <c:v>-42.754500000000007</c:v>
                </c:pt>
                <c:pt idx="34480">
                  <c:v>-42.752500000000012</c:v>
                </c:pt>
                <c:pt idx="34481">
                  <c:v>-42.750500000000002</c:v>
                </c:pt>
                <c:pt idx="34482">
                  <c:v>-42.748500000000007</c:v>
                </c:pt>
                <c:pt idx="34483">
                  <c:v>-42.746500000000012</c:v>
                </c:pt>
                <c:pt idx="34484">
                  <c:v>-42.744500000000002</c:v>
                </c:pt>
                <c:pt idx="34485">
                  <c:v>-42.742500000000007</c:v>
                </c:pt>
                <c:pt idx="34486">
                  <c:v>-42.740500000000011</c:v>
                </c:pt>
                <c:pt idx="34487">
                  <c:v>-42.738500000000002</c:v>
                </c:pt>
                <c:pt idx="34488">
                  <c:v>-42.736500000000007</c:v>
                </c:pt>
                <c:pt idx="34489">
                  <c:v>-42.734500000000011</c:v>
                </c:pt>
                <c:pt idx="34490">
                  <c:v>-42.732500000000002</c:v>
                </c:pt>
                <c:pt idx="34491">
                  <c:v>-42.730500000000006</c:v>
                </c:pt>
                <c:pt idx="34492">
                  <c:v>-42.728500000000011</c:v>
                </c:pt>
                <c:pt idx="34493">
                  <c:v>-42.726500000000001</c:v>
                </c:pt>
                <c:pt idx="34494">
                  <c:v>-42.724500000000006</c:v>
                </c:pt>
                <c:pt idx="34495">
                  <c:v>-42.722500000000011</c:v>
                </c:pt>
                <c:pt idx="34496">
                  <c:v>-42.720500000000001</c:v>
                </c:pt>
                <c:pt idx="34497">
                  <c:v>-42.718500000000006</c:v>
                </c:pt>
                <c:pt idx="34498">
                  <c:v>-42.716500000000011</c:v>
                </c:pt>
                <c:pt idx="34499">
                  <c:v>-42.714500000000001</c:v>
                </c:pt>
                <c:pt idx="34500">
                  <c:v>-42.712500000000006</c:v>
                </c:pt>
                <c:pt idx="34501">
                  <c:v>-42.71050000000001</c:v>
                </c:pt>
                <c:pt idx="34502">
                  <c:v>-42.708500000000001</c:v>
                </c:pt>
                <c:pt idx="34503">
                  <c:v>-42.706500000000005</c:v>
                </c:pt>
                <c:pt idx="34504">
                  <c:v>-42.70450000000001</c:v>
                </c:pt>
                <c:pt idx="34505">
                  <c:v>-42.702500000000001</c:v>
                </c:pt>
                <c:pt idx="34506">
                  <c:v>-42.700500000000005</c:v>
                </c:pt>
                <c:pt idx="34507">
                  <c:v>-42.69850000000001</c:v>
                </c:pt>
                <c:pt idx="34508">
                  <c:v>-42.6965</c:v>
                </c:pt>
                <c:pt idx="34509">
                  <c:v>-42.694500000000005</c:v>
                </c:pt>
                <c:pt idx="34510">
                  <c:v>-42.69250000000001</c:v>
                </c:pt>
                <c:pt idx="34511">
                  <c:v>-42.6905</c:v>
                </c:pt>
                <c:pt idx="34512">
                  <c:v>-42.688500000000005</c:v>
                </c:pt>
                <c:pt idx="34513">
                  <c:v>-42.686500000000009</c:v>
                </c:pt>
                <c:pt idx="34514">
                  <c:v>-42.6845</c:v>
                </c:pt>
                <c:pt idx="34515">
                  <c:v>-42.682500000000005</c:v>
                </c:pt>
                <c:pt idx="34516">
                  <c:v>-42.680500000000009</c:v>
                </c:pt>
                <c:pt idx="34517">
                  <c:v>-42.6785</c:v>
                </c:pt>
                <c:pt idx="34518">
                  <c:v>-42.676500000000004</c:v>
                </c:pt>
                <c:pt idx="34519">
                  <c:v>-42.674500000000009</c:v>
                </c:pt>
                <c:pt idx="34520">
                  <c:v>-42.672499999999999</c:v>
                </c:pt>
                <c:pt idx="34521">
                  <c:v>-42.670500000000004</c:v>
                </c:pt>
                <c:pt idx="34522">
                  <c:v>-42.668500000000009</c:v>
                </c:pt>
                <c:pt idx="34523">
                  <c:v>-42.666499999999999</c:v>
                </c:pt>
                <c:pt idx="34524">
                  <c:v>-42.664500000000004</c:v>
                </c:pt>
                <c:pt idx="34525">
                  <c:v>-42.662500000000009</c:v>
                </c:pt>
                <c:pt idx="34526">
                  <c:v>-42.660499999999999</c:v>
                </c:pt>
                <c:pt idx="34527">
                  <c:v>-42.658500000000004</c:v>
                </c:pt>
                <c:pt idx="34528">
                  <c:v>-42.656500000000008</c:v>
                </c:pt>
                <c:pt idx="34529">
                  <c:v>-42.654499999999999</c:v>
                </c:pt>
                <c:pt idx="34530">
                  <c:v>-42.652500000000003</c:v>
                </c:pt>
                <c:pt idx="34531">
                  <c:v>-42.650500000000008</c:v>
                </c:pt>
                <c:pt idx="34532">
                  <c:v>-42.648500000000013</c:v>
                </c:pt>
                <c:pt idx="34533">
                  <c:v>-42.646500000000003</c:v>
                </c:pt>
                <c:pt idx="34534">
                  <c:v>-42.644500000000008</c:v>
                </c:pt>
                <c:pt idx="34535">
                  <c:v>-42.642500000000013</c:v>
                </c:pt>
                <c:pt idx="34536">
                  <c:v>-42.640500000000003</c:v>
                </c:pt>
                <c:pt idx="34537">
                  <c:v>-42.638500000000008</c:v>
                </c:pt>
                <c:pt idx="34538">
                  <c:v>-42.636500000000012</c:v>
                </c:pt>
                <c:pt idx="34539">
                  <c:v>-42.634500000000003</c:v>
                </c:pt>
                <c:pt idx="34540">
                  <c:v>-42.632500000000007</c:v>
                </c:pt>
                <c:pt idx="34541">
                  <c:v>-42.630500000000012</c:v>
                </c:pt>
                <c:pt idx="34542">
                  <c:v>-42.628500000000003</c:v>
                </c:pt>
                <c:pt idx="34543">
                  <c:v>-42.626500000000007</c:v>
                </c:pt>
                <c:pt idx="34544">
                  <c:v>-42.624500000000012</c:v>
                </c:pt>
                <c:pt idx="34545">
                  <c:v>-42.622500000000002</c:v>
                </c:pt>
                <c:pt idx="34546">
                  <c:v>-42.620500000000007</c:v>
                </c:pt>
                <c:pt idx="34547">
                  <c:v>-42.618500000000012</c:v>
                </c:pt>
                <c:pt idx="34548">
                  <c:v>-42.616500000000002</c:v>
                </c:pt>
                <c:pt idx="34549">
                  <c:v>-42.614500000000007</c:v>
                </c:pt>
                <c:pt idx="34550">
                  <c:v>-42.612500000000011</c:v>
                </c:pt>
                <c:pt idx="34551">
                  <c:v>-42.610500000000002</c:v>
                </c:pt>
                <c:pt idx="34552">
                  <c:v>-42.608500000000006</c:v>
                </c:pt>
                <c:pt idx="34553">
                  <c:v>-42.606500000000011</c:v>
                </c:pt>
                <c:pt idx="34554">
                  <c:v>-42.604500000000002</c:v>
                </c:pt>
                <c:pt idx="34555">
                  <c:v>-42.602500000000006</c:v>
                </c:pt>
                <c:pt idx="34556">
                  <c:v>-42.600500000000011</c:v>
                </c:pt>
                <c:pt idx="34557">
                  <c:v>-42.598500000000001</c:v>
                </c:pt>
                <c:pt idx="34558">
                  <c:v>-42.596500000000006</c:v>
                </c:pt>
                <c:pt idx="34559">
                  <c:v>-42.594500000000011</c:v>
                </c:pt>
                <c:pt idx="34560">
                  <c:v>-42.592500000000001</c:v>
                </c:pt>
                <c:pt idx="34561">
                  <c:v>-42.590500000000006</c:v>
                </c:pt>
                <c:pt idx="34562">
                  <c:v>-42.58850000000001</c:v>
                </c:pt>
                <c:pt idx="34563">
                  <c:v>-42.586500000000001</c:v>
                </c:pt>
                <c:pt idx="34564">
                  <c:v>-42.584500000000006</c:v>
                </c:pt>
                <c:pt idx="34565">
                  <c:v>-42.58250000000001</c:v>
                </c:pt>
                <c:pt idx="34566">
                  <c:v>-42.580500000000001</c:v>
                </c:pt>
                <c:pt idx="34567">
                  <c:v>-42.578500000000005</c:v>
                </c:pt>
                <c:pt idx="34568">
                  <c:v>-42.57650000000001</c:v>
                </c:pt>
                <c:pt idx="34569">
                  <c:v>-42.5745</c:v>
                </c:pt>
                <c:pt idx="34570">
                  <c:v>-42.572500000000005</c:v>
                </c:pt>
                <c:pt idx="34571">
                  <c:v>-42.57050000000001</c:v>
                </c:pt>
                <c:pt idx="34572">
                  <c:v>-42.5685</c:v>
                </c:pt>
                <c:pt idx="34573">
                  <c:v>-42.566500000000005</c:v>
                </c:pt>
                <c:pt idx="34574">
                  <c:v>-42.56450000000001</c:v>
                </c:pt>
                <c:pt idx="34575">
                  <c:v>-42.5625</c:v>
                </c:pt>
                <c:pt idx="34576">
                  <c:v>-42.560500000000005</c:v>
                </c:pt>
                <c:pt idx="34577">
                  <c:v>-42.558500000000009</c:v>
                </c:pt>
                <c:pt idx="34578">
                  <c:v>-42.5565</c:v>
                </c:pt>
                <c:pt idx="34579">
                  <c:v>-42.554500000000004</c:v>
                </c:pt>
                <c:pt idx="34580">
                  <c:v>-42.552500000000009</c:v>
                </c:pt>
                <c:pt idx="34581">
                  <c:v>-42.5505</c:v>
                </c:pt>
                <c:pt idx="34582">
                  <c:v>-42.548500000000004</c:v>
                </c:pt>
                <c:pt idx="34583">
                  <c:v>-42.546500000000009</c:v>
                </c:pt>
                <c:pt idx="34584">
                  <c:v>-42.544499999999999</c:v>
                </c:pt>
                <c:pt idx="34585">
                  <c:v>-42.542500000000004</c:v>
                </c:pt>
                <c:pt idx="34586">
                  <c:v>-42.540500000000009</c:v>
                </c:pt>
                <c:pt idx="34587">
                  <c:v>-42.538499999999999</c:v>
                </c:pt>
                <c:pt idx="34588">
                  <c:v>-42.536500000000004</c:v>
                </c:pt>
                <c:pt idx="34589">
                  <c:v>-42.534500000000008</c:v>
                </c:pt>
                <c:pt idx="34590">
                  <c:v>-42.532499999999999</c:v>
                </c:pt>
                <c:pt idx="34591">
                  <c:v>-42.530500000000004</c:v>
                </c:pt>
                <c:pt idx="34592">
                  <c:v>-42.528500000000008</c:v>
                </c:pt>
                <c:pt idx="34593">
                  <c:v>-42.526499999999999</c:v>
                </c:pt>
                <c:pt idx="34594">
                  <c:v>-42.524500000000003</c:v>
                </c:pt>
                <c:pt idx="34595">
                  <c:v>-42.522500000000008</c:v>
                </c:pt>
                <c:pt idx="34596">
                  <c:v>-42.520500000000013</c:v>
                </c:pt>
                <c:pt idx="34597">
                  <c:v>-42.518500000000003</c:v>
                </c:pt>
                <c:pt idx="34598">
                  <c:v>-42.516500000000008</c:v>
                </c:pt>
                <c:pt idx="34599">
                  <c:v>-42.514500000000012</c:v>
                </c:pt>
                <c:pt idx="34600">
                  <c:v>-42.512500000000003</c:v>
                </c:pt>
                <c:pt idx="34601">
                  <c:v>-42.510500000000008</c:v>
                </c:pt>
                <c:pt idx="34602">
                  <c:v>-42.508500000000012</c:v>
                </c:pt>
                <c:pt idx="34603">
                  <c:v>-42.506500000000003</c:v>
                </c:pt>
                <c:pt idx="34604">
                  <c:v>-42.504500000000007</c:v>
                </c:pt>
                <c:pt idx="34605">
                  <c:v>-42.502500000000012</c:v>
                </c:pt>
                <c:pt idx="34606">
                  <c:v>-42.500500000000002</c:v>
                </c:pt>
                <c:pt idx="34607">
                  <c:v>-42.498500000000007</c:v>
                </c:pt>
                <c:pt idx="34608">
                  <c:v>-42.496500000000012</c:v>
                </c:pt>
                <c:pt idx="34609">
                  <c:v>-42.494500000000002</c:v>
                </c:pt>
                <c:pt idx="34610">
                  <c:v>-42.492500000000007</c:v>
                </c:pt>
                <c:pt idx="34611">
                  <c:v>-42.490500000000011</c:v>
                </c:pt>
                <c:pt idx="34612">
                  <c:v>-42.488500000000002</c:v>
                </c:pt>
                <c:pt idx="34613">
                  <c:v>-42.486500000000007</c:v>
                </c:pt>
                <c:pt idx="34614">
                  <c:v>-42.484500000000011</c:v>
                </c:pt>
                <c:pt idx="34615">
                  <c:v>-42.482500000000002</c:v>
                </c:pt>
                <c:pt idx="34616">
                  <c:v>-42.480500000000006</c:v>
                </c:pt>
                <c:pt idx="34617">
                  <c:v>-42.478500000000011</c:v>
                </c:pt>
                <c:pt idx="34618">
                  <c:v>-42.476500000000001</c:v>
                </c:pt>
                <c:pt idx="34619">
                  <c:v>-42.474500000000006</c:v>
                </c:pt>
                <c:pt idx="34620">
                  <c:v>-42.472500000000011</c:v>
                </c:pt>
                <c:pt idx="34621">
                  <c:v>-42.470500000000001</c:v>
                </c:pt>
                <c:pt idx="34622">
                  <c:v>-42.468500000000006</c:v>
                </c:pt>
                <c:pt idx="34623">
                  <c:v>-42.466500000000011</c:v>
                </c:pt>
                <c:pt idx="34624">
                  <c:v>-42.464500000000001</c:v>
                </c:pt>
                <c:pt idx="34625">
                  <c:v>-42.462500000000006</c:v>
                </c:pt>
                <c:pt idx="34626">
                  <c:v>-42.46050000000001</c:v>
                </c:pt>
                <c:pt idx="34627">
                  <c:v>-42.458500000000001</c:v>
                </c:pt>
                <c:pt idx="34628">
                  <c:v>-42.456500000000005</c:v>
                </c:pt>
                <c:pt idx="34629">
                  <c:v>-42.45450000000001</c:v>
                </c:pt>
                <c:pt idx="34630">
                  <c:v>-42.452500000000001</c:v>
                </c:pt>
                <c:pt idx="34631">
                  <c:v>-42.450500000000005</c:v>
                </c:pt>
                <c:pt idx="34632">
                  <c:v>-42.44850000000001</c:v>
                </c:pt>
                <c:pt idx="34633">
                  <c:v>-42.4465</c:v>
                </c:pt>
                <c:pt idx="34634">
                  <c:v>-42.444500000000005</c:v>
                </c:pt>
                <c:pt idx="34635">
                  <c:v>-42.44250000000001</c:v>
                </c:pt>
                <c:pt idx="34636">
                  <c:v>-42.4405</c:v>
                </c:pt>
                <c:pt idx="34637">
                  <c:v>-42.438500000000005</c:v>
                </c:pt>
                <c:pt idx="34638">
                  <c:v>-42.436500000000009</c:v>
                </c:pt>
                <c:pt idx="34639">
                  <c:v>-42.4345</c:v>
                </c:pt>
                <c:pt idx="34640">
                  <c:v>-42.432500000000005</c:v>
                </c:pt>
                <c:pt idx="34641">
                  <c:v>-42.430500000000009</c:v>
                </c:pt>
                <c:pt idx="34642">
                  <c:v>-42.4285</c:v>
                </c:pt>
                <c:pt idx="34643">
                  <c:v>-42.426500000000004</c:v>
                </c:pt>
                <c:pt idx="34644">
                  <c:v>-42.424500000000009</c:v>
                </c:pt>
                <c:pt idx="34645">
                  <c:v>-42.422499999999999</c:v>
                </c:pt>
                <c:pt idx="34646">
                  <c:v>-42.420500000000004</c:v>
                </c:pt>
                <c:pt idx="34647">
                  <c:v>-42.418500000000009</c:v>
                </c:pt>
                <c:pt idx="34648">
                  <c:v>-42.416499999999999</c:v>
                </c:pt>
                <c:pt idx="34649">
                  <c:v>-42.414500000000004</c:v>
                </c:pt>
                <c:pt idx="34650">
                  <c:v>-42.412500000000009</c:v>
                </c:pt>
                <c:pt idx="34651">
                  <c:v>-42.410499999999999</c:v>
                </c:pt>
                <c:pt idx="34652">
                  <c:v>-42.408500000000004</c:v>
                </c:pt>
                <c:pt idx="34653">
                  <c:v>-42.406500000000008</c:v>
                </c:pt>
                <c:pt idx="34654">
                  <c:v>-42.404499999999999</c:v>
                </c:pt>
                <c:pt idx="34655">
                  <c:v>-42.402500000000003</c:v>
                </c:pt>
                <c:pt idx="34656">
                  <c:v>-42.400500000000008</c:v>
                </c:pt>
                <c:pt idx="34657">
                  <c:v>-42.398500000000013</c:v>
                </c:pt>
                <c:pt idx="34658">
                  <c:v>-42.396500000000003</c:v>
                </c:pt>
                <c:pt idx="34659">
                  <c:v>-42.394500000000008</c:v>
                </c:pt>
                <c:pt idx="34660">
                  <c:v>-42.392500000000013</c:v>
                </c:pt>
                <c:pt idx="34661">
                  <c:v>-42.390500000000003</c:v>
                </c:pt>
                <c:pt idx="34662">
                  <c:v>-42.388500000000008</c:v>
                </c:pt>
                <c:pt idx="34663">
                  <c:v>-42.386500000000012</c:v>
                </c:pt>
                <c:pt idx="34664">
                  <c:v>-42.384500000000003</c:v>
                </c:pt>
                <c:pt idx="34665">
                  <c:v>-42.382500000000007</c:v>
                </c:pt>
                <c:pt idx="34666">
                  <c:v>-42.380500000000012</c:v>
                </c:pt>
                <c:pt idx="34667">
                  <c:v>-42.378500000000003</c:v>
                </c:pt>
                <c:pt idx="34668">
                  <c:v>-42.376500000000007</c:v>
                </c:pt>
                <c:pt idx="34669">
                  <c:v>-42.374500000000012</c:v>
                </c:pt>
                <c:pt idx="34670">
                  <c:v>-42.372500000000002</c:v>
                </c:pt>
                <c:pt idx="34671">
                  <c:v>-42.370500000000007</c:v>
                </c:pt>
                <c:pt idx="34672">
                  <c:v>-42.368500000000012</c:v>
                </c:pt>
                <c:pt idx="34673">
                  <c:v>-42.366500000000002</c:v>
                </c:pt>
                <c:pt idx="34674">
                  <c:v>-42.364500000000007</c:v>
                </c:pt>
                <c:pt idx="34675">
                  <c:v>-42.362500000000011</c:v>
                </c:pt>
                <c:pt idx="34676">
                  <c:v>-42.360500000000002</c:v>
                </c:pt>
                <c:pt idx="34677">
                  <c:v>-42.358500000000006</c:v>
                </c:pt>
                <c:pt idx="34678">
                  <c:v>-42.356500000000011</c:v>
                </c:pt>
                <c:pt idx="34679">
                  <c:v>-42.354500000000002</c:v>
                </c:pt>
                <c:pt idx="34680">
                  <c:v>-42.352500000000006</c:v>
                </c:pt>
                <c:pt idx="34681">
                  <c:v>-42.350500000000011</c:v>
                </c:pt>
                <c:pt idx="34682">
                  <c:v>-42.348500000000001</c:v>
                </c:pt>
                <c:pt idx="34683">
                  <c:v>-42.346500000000006</c:v>
                </c:pt>
                <c:pt idx="34684">
                  <c:v>-42.344500000000011</c:v>
                </c:pt>
                <c:pt idx="34685">
                  <c:v>-42.342500000000001</c:v>
                </c:pt>
                <c:pt idx="34686">
                  <c:v>-42.340500000000006</c:v>
                </c:pt>
                <c:pt idx="34687">
                  <c:v>-42.33850000000001</c:v>
                </c:pt>
                <c:pt idx="34688">
                  <c:v>-42.336500000000001</c:v>
                </c:pt>
                <c:pt idx="34689">
                  <c:v>-42.334500000000006</c:v>
                </c:pt>
                <c:pt idx="34690">
                  <c:v>-42.33250000000001</c:v>
                </c:pt>
                <c:pt idx="34691">
                  <c:v>-42.330500000000001</c:v>
                </c:pt>
                <c:pt idx="34692">
                  <c:v>-42.328500000000005</c:v>
                </c:pt>
                <c:pt idx="34693">
                  <c:v>-42.32650000000001</c:v>
                </c:pt>
                <c:pt idx="34694">
                  <c:v>-42.3245</c:v>
                </c:pt>
                <c:pt idx="34695">
                  <c:v>-42.322500000000005</c:v>
                </c:pt>
                <c:pt idx="34696">
                  <c:v>-42.32050000000001</c:v>
                </c:pt>
                <c:pt idx="34697">
                  <c:v>-42.3185</c:v>
                </c:pt>
                <c:pt idx="34698">
                  <c:v>-42.316500000000005</c:v>
                </c:pt>
                <c:pt idx="34699">
                  <c:v>-42.31450000000001</c:v>
                </c:pt>
                <c:pt idx="34700">
                  <c:v>-42.3125</c:v>
                </c:pt>
                <c:pt idx="34701">
                  <c:v>-42.310500000000005</c:v>
                </c:pt>
                <c:pt idx="34702">
                  <c:v>-42.308500000000009</c:v>
                </c:pt>
                <c:pt idx="34703">
                  <c:v>-42.3065</c:v>
                </c:pt>
                <c:pt idx="34704">
                  <c:v>-42.304500000000004</c:v>
                </c:pt>
                <c:pt idx="34705">
                  <c:v>-42.302500000000009</c:v>
                </c:pt>
                <c:pt idx="34706">
                  <c:v>-42.3005</c:v>
                </c:pt>
                <c:pt idx="34707">
                  <c:v>-42.298500000000004</c:v>
                </c:pt>
                <c:pt idx="34708">
                  <c:v>-42.296500000000009</c:v>
                </c:pt>
                <c:pt idx="34709">
                  <c:v>-42.294499999999999</c:v>
                </c:pt>
                <c:pt idx="34710">
                  <c:v>-42.292500000000004</c:v>
                </c:pt>
                <c:pt idx="34711">
                  <c:v>-42.290500000000009</c:v>
                </c:pt>
                <c:pt idx="34712">
                  <c:v>-42.288499999999999</c:v>
                </c:pt>
                <c:pt idx="34713">
                  <c:v>-42.286500000000004</c:v>
                </c:pt>
                <c:pt idx="34714">
                  <c:v>-42.284500000000008</c:v>
                </c:pt>
                <c:pt idx="34715">
                  <c:v>-42.282499999999999</c:v>
                </c:pt>
                <c:pt idx="34716">
                  <c:v>-42.280500000000004</c:v>
                </c:pt>
                <c:pt idx="34717">
                  <c:v>-42.278500000000008</c:v>
                </c:pt>
                <c:pt idx="34718">
                  <c:v>-42.276499999999999</c:v>
                </c:pt>
                <c:pt idx="34719">
                  <c:v>-42.274500000000003</c:v>
                </c:pt>
                <c:pt idx="34720">
                  <c:v>-42.272500000000008</c:v>
                </c:pt>
                <c:pt idx="34721">
                  <c:v>-42.270500000000013</c:v>
                </c:pt>
                <c:pt idx="34722">
                  <c:v>-42.268500000000003</c:v>
                </c:pt>
                <c:pt idx="34723">
                  <c:v>-42.266500000000008</c:v>
                </c:pt>
                <c:pt idx="34724">
                  <c:v>-42.264500000000012</c:v>
                </c:pt>
                <c:pt idx="34725">
                  <c:v>-42.262500000000003</c:v>
                </c:pt>
                <c:pt idx="34726">
                  <c:v>-42.260500000000008</c:v>
                </c:pt>
                <c:pt idx="34727">
                  <c:v>-42.258500000000012</c:v>
                </c:pt>
                <c:pt idx="34728">
                  <c:v>-42.256500000000003</c:v>
                </c:pt>
                <c:pt idx="34729">
                  <c:v>-42.254500000000007</c:v>
                </c:pt>
                <c:pt idx="34730">
                  <c:v>-42.252500000000012</c:v>
                </c:pt>
                <c:pt idx="34731">
                  <c:v>-42.250500000000002</c:v>
                </c:pt>
                <c:pt idx="34732">
                  <c:v>-42.248500000000007</c:v>
                </c:pt>
                <c:pt idx="34733">
                  <c:v>-42.246500000000012</c:v>
                </c:pt>
                <c:pt idx="34734">
                  <c:v>-42.244500000000002</c:v>
                </c:pt>
                <c:pt idx="34735">
                  <c:v>-42.242500000000007</c:v>
                </c:pt>
                <c:pt idx="34736">
                  <c:v>-42.240500000000011</c:v>
                </c:pt>
                <c:pt idx="34737">
                  <c:v>-42.238500000000002</c:v>
                </c:pt>
                <c:pt idx="34738">
                  <c:v>-42.236500000000007</c:v>
                </c:pt>
                <c:pt idx="34739">
                  <c:v>-42.234500000000011</c:v>
                </c:pt>
                <c:pt idx="34740">
                  <c:v>-42.232500000000002</c:v>
                </c:pt>
                <c:pt idx="34741">
                  <c:v>-42.230500000000006</c:v>
                </c:pt>
                <c:pt idx="34742">
                  <c:v>-42.228500000000011</c:v>
                </c:pt>
                <c:pt idx="34743">
                  <c:v>-42.226500000000001</c:v>
                </c:pt>
                <c:pt idx="34744">
                  <c:v>-42.224500000000006</c:v>
                </c:pt>
                <c:pt idx="34745">
                  <c:v>-42.222500000000011</c:v>
                </c:pt>
                <c:pt idx="34746">
                  <c:v>-42.220500000000001</c:v>
                </c:pt>
                <c:pt idx="34747">
                  <c:v>-42.218500000000006</c:v>
                </c:pt>
                <c:pt idx="34748">
                  <c:v>-42.216500000000011</c:v>
                </c:pt>
                <c:pt idx="34749">
                  <c:v>-42.214500000000001</c:v>
                </c:pt>
                <c:pt idx="34750">
                  <c:v>-42.212500000000006</c:v>
                </c:pt>
                <c:pt idx="34751">
                  <c:v>-42.21050000000001</c:v>
                </c:pt>
                <c:pt idx="34752">
                  <c:v>-42.208500000000001</c:v>
                </c:pt>
                <c:pt idx="34753">
                  <c:v>-42.206500000000005</c:v>
                </c:pt>
                <c:pt idx="34754">
                  <c:v>-42.20450000000001</c:v>
                </c:pt>
                <c:pt idx="34755">
                  <c:v>-42.202500000000001</c:v>
                </c:pt>
                <c:pt idx="34756">
                  <c:v>-42.200500000000005</c:v>
                </c:pt>
                <c:pt idx="34757">
                  <c:v>-42.19850000000001</c:v>
                </c:pt>
                <c:pt idx="34758">
                  <c:v>-42.1965</c:v>
                </c:pt>
                <c:pt idx="34759">
                  <c:v>-42.194500000000005</c:v>
                </c:pt>
                <c:pt idx="34760">
                  <c:v>-42.19250000000001</c:v>
                </c:pt>
                <c:pt idx="34761">
                  <c:v>-42.1905</c:v>
                </c:pt>
                <c:pt idx="34762">
                  <c:v>-42.188500000000005</c:v>
                </c:pt>
                <c:pt idx="34763">
                  <c:v>-42.186500000000009</c:v>
                </c:pt>
                <c:pt idx="34764">
                  <c:v>-42.1845</c:v>
                </c:pt>
                <c:pt idx="34765">
                  <c:v>-42.182500000000005</c:v>
                </c:pt>
                <c:pt idx="34766">
                  <c:v>-42.180500000000009</c:v>
                </c:pt>
                <c:pt idx="34767">
                  <c:v>-42.1785</c:v>
                </c:pt>
                <c:pt idx="34768">
                  <c:v>-42.176500000000004</c:v>
                </c:pt>
                <c:pt idx="34769">
                  <c:v>-42.174500000000009</c:v>
                </c:pt>
                <c:pt idx="34770">
                  <c:v>-42.172499999999999</c:v>
                </c:pt>
                <c:pt idx="34771">
                  <c:v>-42.170500000000004</c:v>
                </c:pt>
                <c:pt idx="34772">
                  <c:v>-42.168500000000009</c:v>
                </c:pt>
                <c:pt idx="34773">
                  <c:v>-42.166499999999999</c:v>
                </c:pt>
                <c:pt idx="34774">
                  <c:v>-42.164500000000004</c:v>
                </c:pt>
                <c:pt idx="34775">
                  <c:v>-42.162500000000009</c:v>
                </c:pt>
                <c:pt idx="34776">
                  <c:v>-42.160499999999999</c:v>
                </c:pt>
                <c:pt idx="34777">
                  <c:v>-42.158500000000004</c:v>
                </c:pt>
                <c:pt idx="34778">
                  <c:v>-42.156500000000008</c:v>
                </c:pt>
                <c:pt idx="34779">
                  <c:v>-42.154499999999999</c:v>
                </c:pt>
                <c:pt idx="34780">
                  <c:v>-42.152500000000003</c:v>
                </c:pt>
                <c:pt idx="34781">
                  <c:v>-42.150500000000008</c:v>
                </c:pt>
                <c:pt idx="34782">
                  <c:v>-42.148500000000013</c:v>
                </c:pt>
                <c:pt idx="34783">
                  <c:v>-42.146500000000003</c:v>
                </c:pt>
                <c:pt idx="34784">
                  <c:v>-42.144500000000008</c:v>
                </c:pt>
                <c:pt idx="34785">
                  <c:v>-42.142500000000013</c:v>
                </c:pt>
                <c:pt idx="34786">
                  <c:v>-42.140500000000003</c:v>
                </c:pt>
                <c:pt idx="34787">
                  <c:v>-42.138500000000008</c:v>
                </c:pt>
                <c:pt idx="34788">
                  <c:v>-42.136500000000012</c:v>
                </c:pt>
                <c:pt idx="34789">
                  <c:v>-42.134500000000003</c:v>
                </c:pt>
                <c:pt idx="34790">
                  <c:v>-42.132500000000007</c:v>
                </c:pt>
                <c:pt idx="34791">
                  <c:v>-42.130500000000012</c:v>
                </c:pt>
                <c:pt idx="34792">
                  <c:v>-42.128500000000003</c:v>
                </c:pt>
                <c:pt idx="34793">
                  <c:v>-42.126500000000007</c:v>
                </c:pt>
                <c:pt idx="34794">
                  <c:v>-42.124500000000012</c:v>
                </c:pt>
                <c:pt idx="34795">
                  <c:v>-42.122500000000002</c:v>
                </c:pt>
                <c:pt idx="34796">
                  <c:v>-42.120500000000007</c:v>
                </c:pt>
                <c:pt idx="34797">
                  <c:v>-42.118500000000012</c:v>
                </c:pt>
                <c:pt idx="34798">
                  <c:v>-42.116500000000002</c:v>
                </c:pt>
                <c:pt idx="34799">
                  <c:v>-42.114500000000007</c:v>
                </c:pt>
                <c:pt idx="34800">
                  <c:v>-42.112500000000011</c:v>
                </c:pt>
                <c:pt idx="34801">
                  <c:v>-42.110500000000002</c:v>
                </c:pt>
                <c:pt idx="34802">
                  <c:v>-42.108500000000006</c:v>
                </c:pt>
                <c:pt idx="34803">
                  <c:v>-42.106500000000011</c:v>
                </c:pt>
                <c:pt idx="34804">
                  <c:v>-42.104500000000002</c:v>
                </c:pt>
                <c:pt idx="34805">
                  <c:v>-42.102500000000006</c:v>
                </c:pt>
                <c:pt idx="34806">
                  <c:v>-42.100500000000011</c:v>
                </c:pt>
                <c:pt idx="34807">
                  <c:v>-42.098500000000001</c:v>
                </c:pt>
                <c:pt idx="34808">
                  <c:v>-42.096500000000006</c:v>
                </c:pt>
                <c:pt idx="34809">
                  <c:v>-42.094500000000011</c:v>
                </c:pt>
                <c:pt idx="34810">
                  <c:v>-42.092500000000001</c:v>
                </c:pt>
                <c:pt idx="34811">
                  <c:v>-42.090500000000006</c:v>
                </c:pt>
                <c:pt idx="34812">
                  <c:v>-42.08850000000001</c:v>
                </c:pt>
                <c:pt idx="34813">
                  <c:v>-42.086500000000001</c:v>
                </c:pt>
                <c:pt idx="34814">
                  <c:v>-42.084500000000006</c:v>
                </c:pt>
                <c:pt idx="34815">
                  <c:v>-42.08250000000001</c:v>
                </c:pt>
                <c:pt idx="34816">
                  <c:v>-42.080500000000001</c:v>
                </c:pt>
                <c:pt idx="34817">
                  <c:v>-42.078500000000005</c:v>
                </c:pt>
                <c:pt idx="34818">
                  <c:v>-42.07650000000001</c:v>
                </c:pt>
                <c:pt idx="34819">
                  <c:v>-42.0745</c:v>
                </c:pt>
                <c:pt idx="34820">
                  <c:v>-42.072500000000005</c:v>
                </c:pt>
                <c:pt idx="34821">
                  <c:v>-42.07050000000001</c:v>
                </c:pt>
                <c:pt idx="34822">
                  <c:v>-42.0685</c:v>
                </c:pt>
                <c:pt idx="34823">
                  <c:v>-42.066500000000005</c:v>
                </c:pt>
                <c:pt idx="34824">
                  <c:v>-42.06450000000001</c:v>
                </c:pt>
                <c:pt idx="34825">
                  <c:v>-42.0625</c:v>
                </c:pt>
                <c:pt idx="34826">
                  <c:v>-42.060500000000005</c:v>
                </c:pt>
                <c:pt idx="34827">
                  <c:v>-42.058500000000009</c:v>
                </c:pt>
                <c:pt idx="34828">
                  <c:v>-42.0565</c:v>
                </c:pt>
                <c:pt idx="34829">
                  <c:v>-42.054500000000004</c:v>
                </c:pt>
                <c:pt idx="34830">
                  <c:v>-42.052500000000009</c:v>
                </c:pt>
                <c:pt idx="34831">
                  <c:v>-42.0505</c:v>
                </c:pt>
                <c:pt idx="34832">
                  <c:v>-42.048500000000004</c:v>
                </c:pt>
                <c:pt idx="34833">
                  <c:v>-42.046500000000009</c:v>
                </c:pt>
                <c:pt idx="34834">
                  <c:v>-42.044499999999999</c:v>
                </c:pt>
                <c:pt idx="34835">
                  <c:v>-42.042500000000004</c:v>
                </c:pt>
                <c:pt idx="34836">
                  <c:v>-42.040500000000009</c:v>
                </c:pt>
                <c:pt idx="34837">
                  <c:v>-42.038499999999999</c:v>
                </c:pt>
                <c:pt idx="34838">
                  <c:v>-42.036500000000004</c:v>
                </c:pt>
                <c:pt idx="34839">
                  <c:v>-42.034500000000008</c:v>
                </c:pt>
                <c:pt idx="34840">
                  <c:v>-42.032499999999999</c:v>
                </c:pt>
                <c:pt idx="34841">
                  <c:v>-42.030500000000004</c:v>
                </c:pt>
                <c:pt idx="34842">
                  <c:v>-42.028500000000008</c:v>
                </c:pt>
                <c:pt idx="34843">
                  <c:v>-42.026499999999999</c:v>
                </c:pt>
                <c:pt idx="34844">
                  <c:v>-42.024500000000003</c:v>
                </c:pt>
                <c:pt idx="34845">
                  <c:v>-42.022500000000008</c:v>
                </c:pt>
                <c:pt idx="34846">
                  <c:v>-42.020500000000013</c:v>
                </c:pt>
                <c:pt idx="34847">
                  <c:v>-42.018500000000003</c:v>
                </c:pt>
                <c:pt idx="34848">
                  <c:v>-42.016500000000008</c:v>
                </c:pt>
                <c:pt idx="34849">
                  <c:v>-42.014500000000012</c:v>
                </c:pt>
                <c:pt idx="34850">
                  <c:v>-42.012500000000003</c:v>
                </c:pt>
                <c:pt idx="34851">
                  <c:v>-42.010500000000008</c:v>
                </c:pt>
                <c:pt idx="34852">
                  <c:v>-42.008500000000012</c:v>
                </c:pt>
                <c:pt idx="34853">
                  <c:v>-42.006500000000003</c:v>
                </c:pt>
                <c:pt idx="34854">
                  <c:v>-42.004500000000007</c:v>
                </c:pt>
                <c:pt idx="34855">
                  <c:v>-42.002500000000012</c:v>
                </c:pt>
                <c:pt idx="34856">
                  <c:v>-42.000500000000002</c:v>
                </c:pt>
                <c:pt idx="34857">
                  <c:v>-41.998500000000007</c:v>
                </c:pt>
                <c:pt idx="34858">
                  <c:v>-41.996500000000012</c:v>
                </c:pt>
                <c:pt idx="34859">
                  <c:v>-41.994500000000002</c:v>
                </c:pt>
                <c:pt idx="34860">
                  <c:v>-41.992500000000007</c:v>
                </c:pt>
                <c:pt idx="34861">
                  <c:v>-41.990500000000011</c:v>
                </c:pt>
                <c:pt idx="34862">
                  <c:v>-41.988500000000002</c:v>
                </c:pt>
                <c:pt idx="34863">
                  <c:v>-41.986500000000007</c:v>
                </c:pt>
                <c:pt idx="34864">
                  <c:v>-41.984500000000011</c:v>
                </c:pt>
                <c:pt idx="34865">
                  <c:v>-41.982500000000002</c:v>
                </c:pt>
                <c:pt idx="34866">
                  <c:v>-41.980500000000006</c:v>
                </c:pt>
                <c:pt idx="34867">
                  <c:v>-41.978500000000011</c:v>
                </c:pt>
                <c:pt idx="34868">
                  <c:v>-41.976500000000001</c:v>
                </c:pt>
                <c:pt idx="34869">
                  <c:v>-41.974500000000006</c:v>
                </c:pt>
                <c:pt idx="34870">
                  <c:v>-41.972500000000011</c:v>
                </c:pt>
                <c:pt idx="34871">
                  <c:v>-41.970500000000001</c:v>
                </c:pt>
                <c:pt idx="34872">
                  <c:v>-41.968500000000006</c:v>
                </c:pt>
                <c:pt idx="34873">
                  <c:v>-41.966500000000011</c:v>
                </c:pt>
                <c:pt idx="34874">
                  <c:v>-41.964500000000001</c:v>
                </c:pt>
                <c:pt idx="34875">
                  <c:v>-41.962500000000006</c:v>
                </c:pt>
                <c:pt idx="34876">
                  <c:v>-41.96050000000001</c:v>
                </c:pt>
                <c:pt idx="34877">
                  <c:v>-41.958500000000001</c:v>
                </c:pt>
                <c:pt idx="34878">
                  <c:v>-41.956500000000005</c:v>
                </c:pt>
                <c:pt idx="34879">
                  <c:v>-41.95450000000001</c:v>
                </c:pt>
                <c:pt idx="34880">
                  <c:v>-41.952500000000001</c:v>
                </c:pt>
                <c:pt idx="34881">
                  <c:v>-41.950500000000005</c:v>
                </c:pt>
                <c:pt idx="34882">
                  <c:v>-41.94850000000001</c:v>
                </c:pt>
                <c:pt idx="34883">
                  <c:v>-41.9465</c:v>
                </c:pt>
                <c:pt idx="34884">
                  <c:v>-41.944500000000005</c:v>
                </c:pt>
                <c:pt idx="34885">
                  <c:v>-41.94250000000001</c:v>
                </c:pt>
                <c:pt idx="34886">
                  <c:v>-41.9405</c:v>
                </c:pt>
                <c:pt idx="34887">
                  <c:v>-41.938500000000005</c:v>
                </c:pt>
                <c:pt idx="34888">
                  <c:v>-41.936500000000009</c:v>
                </c:pt>
                <c:pt idx="34889">
                  <c:v>-41.9345</c:v>
                </c:pt>
                <c:pt idx="34890">
                  <c:v>-41.932500000000005</c:v>
                </c:pt>
                <c:pt idx="34891">
                  <c:v>-41.930500000000009</c:v>
                </c:pt>
                <c:pt idx="34892">
                  <c:v>-41.9285</c:v>
                </c:pt>
                <c:pt idx="34893">
                  <c:v>-41.926500000000004</c:v>
                </c:pt>
                <c:pt idx="34894">
                  <c:v>-41.924500000000009</c:v>
                </c:pt>
                <c:pt idx="34895">
                  <c:v>-41.922499999999999</c:v>
                </c:pt>
                <c:pt idx="34896">
                  <c:v>-41.920500000000004</c:v>
                </c:pt>
                <c:pt idx="34897">
                  <c:v>-41.918500000000009</c:v>
                </c:pt>
                <c:pt idx="34898">
                  <c:v>-41.916499999999999</c:v>
                </c:pt>
                <c:pt idx="34899">
                  <c:v>-41.914500000000004</c:v>
                </c:pt>
                <c:pt idx="34900">
                  <c:v>-41.912500000000009</c:v>
                </c:pt>
                <c:pt idx="34901">
                  <c:v>-41.910499999999999</c:v>
                </c:pt>
                <c:pt idx="34902">
                  <c:v>-41.908500000000004</c:v>
                </c:pt>
                <c:pt idx="34903">
                  <c:v>-41.906500000000008</c:v>
                </c:pt>
                <c:pt idx="34904">
                  <c:v>-41.904499999999999</c:v>
                </c:pt>
                <c:pt idx="34905">
                  <c:v>-41.902500000000003</c:v>
                </c:pt>
                <c:pt idx="34906">
                  <c:v>-41.900500000000008</c:v>
                </c:pt>
                <c:pt idx="34907">
                  <c:v>-41.898500000000013</c:v>
                </c:pt>
                <c:pt idx="34908">
                  <c:v>-41.896500000000003</c:v>
                </c:pt>
                <c:pt idx="34909">
                  <c:v>-41.894500000000008</c:v>
                </c:pt>
                <c:pt idx="34910">
                  <c:v>-41.892500000000013</c:v>
                </c:pt>
                <c:pt idx="34911">
                  <c:v>-41.890500000000003</c:v>
                </c:pt>
                <c:pt idx="34912">
                  <c:v>-41.888500000000008</c:v>
                </c:pt>
                <c:pt idx="34913">
                  <c:v>-41.886500000000012</c:v>
                </c:pt>
                <c:pt idx="34914">
                  <c:v>-41.884500000000003</c:v>
                </c:pt>
                <c:pt idx="34915">
                  <c:v>-41.882500000000007</c:v>
                </c:pt>
                <c:pt idx="34916">
                  <c:v>-41.880500000000012</c:v>
                </c:pt>
                <c:pt idx="34917">
                  <c:v>-41.878500000000003</c:v>
                </c:pt>
                <c:pt idx="34918">
                  <c:v>-41.876500000000007</c:v>
                </c:pt>
                <c:pt idx="34919">
                  <c:v>-41.874500000000012</c:v>
                </c:pt>
                <c:pt idx="34920">
                  <c:v>-41.872500000000002</c:v>
                </c:pt>
                <c:pt idx="34921">
                  <c:v>-41.870500000000007</c:v>
                </c:pt>
                <c:pt idx="34922">
                  <c:v>-41.868500000000012</c:v>
                </c:pt>
                <c:pt idx="34923">
                  <c:v>-41.866500000000002</c:v>
                </c:pt>
                <c:pt idx="34924">
                  <c:v>-41.864500000000007</c:v>
                </c:pt>
                <c:pt idx="34925">
                  <c:v>-41.862500000000011</c:v>
                </c:pt>
                <c:pt idx="34926">
                  <c:v>-41.860500000000002</c:v>
                </c:pt>
                <c:pt idx="34927">
                  <c:v>-41.858500000000006</c:v>
                </c:pt>
                <c:pt idx="34928">
                  <c:v>-41.856500000000011</c:v>
                </c:pt>
                <c:pt idx="34929">
                  <c:v>-41.854500000000002</c:v>
                </c:pt>
                <c:pt idx="34930">
                  <c:v>-41.852500000000006</c:v>
                </c:pt>
                <c:pt idx="34931">
                  <c:v>-41.850500000000011</c:v>
                </c:pt>
                <c:pt idx="34932">
                  <c:v>-41.848500000000001</c:v>
                </c:pt>
                <c:pt idx="34933">
                  <c:v>-41.846500000000006</c:v>
                </c:pt>
                <c:pt idx="34934">
                  <c:v>-41.844500000000011</c:v>
                </c:pt>
                <c:pt idx="34935">
                  <c:v>-41.842500000000001</c:v>
                </c:pt>
                <c:pt idx="34936">
                  <c:v>-41.840500000000006</c:v>
                </c:pt>
                <c:pt idx="34937">
                  <c:v>-41.83850000000001</c:v>
                </c:pt>
                <c:pt idx="34938">
                  <c:v>-41.836500000000001</c:v>
                </c:pt>
                <c:pt idx="34939">
                  <c:v>-41.834500000000006</c:v>
                </c:pt>
                <c:pt idx="34940">
                  <c:v>-41.83250000000001</c:v>
                </c:pt>
                <c:pt idx="34941">
                  <c:v>-41.830500000000001</c:v>
                </c:pt>
                <c:pt idx="34942">
                  <c:v>-41.828500000000005</c:v>
                </c:pt>
                <c:pt idx="34943">
                  <c:v>-41.82650000000001</c:v>
                </c:pt>
                <c:pt idx="34944">
                  <c:v>-41.8245</c:v>
                </c:pt>
                <c:pt idx="34945">
                  <c:v>-41.822500000000005</c:v>
                </c:pt>
                <c:pt idx="34946">
                  <c:v>-41.82050000000001</c:v>
                </c:pt>
                <c:pt idx="34947">
                  <c:v>-41.8185</c:v>
                </c:pt>
                <c:pt idx="34948">
                  <c:v>-41.816500000000005</c:v>
                </c:pt>
                <c:pt idx="34949">
                  <c:v>-41.81450000000001</c:v>
                </c:pt>
                <c:pt idx="34950">
                  <c:v>-41.8125</c:v>
                </c:pt>
                <c:pt idx="34951">
                  <c:v>-41.810500000000005</c:v>
                </c:pt>
                <c:pt idx="34952">
                  <c:v>-41.808500000000009</c:v>
                </c:pt>
                <c:pt idx="34953">
                  <c:v>-41.8065</c:v>
                </c:pt>
                <c:pt idx="34954">
                  <c:v>-41.804500000000004</c:v>
                </c:pt>
                <c:pt idx="34955">
                  <c:v>-41.802500000000009</c:v>
                </c:pt>
                <c:pt idx="34956">
                  <c:v>-41.8005</c:v>
                </c:pt>
                <c:pt idx="34957">
                  <c:v>-41.798500000000004</c:v>
                </c:pt>
                <c:pt idx="34958">
                  <c:v>-41.796500000000009</c:v>
                </c:pt>
                <c:pt idx="34959">
                  <c:v>-41.794499999999999</c:v>
                </c:pt>
                <c:pt idx="34960">
                  <c:v>-41.792500000000004</c:v>
                </c:pt>
                <c:pt idx="34961">
                  <c:v>-41.790500000000009</c:v>
                </c:pt>
                <c:pt idx="34962">
                  <c:v>-41.788499999999999</c:v>
                </c:pt>
                <c:pt idx="34963">
                  <c:v>-41.786500000000004</c:v>
                </c:pt>
                <c:pt idx="34964">
                  <c:v>-41.784500000000008</c:v>
                </c:pt>
                <c:pt idx="34965">
                  <c:v>-41.782499999999999</c:v>
                </c:pt>
                <c:pt idx="34966">
                  <c:v>-41.780500000000004</c:v>
                </c:pt>
                <c:pt idx="34967">
                  <c:v>-41.778500000000008</c:v>
                </c:pt>
                <c:pt idx="34968">
                  <c:v>-41.776499999999999</c:v>
                </c:pt>
                <c:pt idx="34969">
                  <c:v>-41.774500000000003</c:v>
                </c:pt>
                <c:pt idx="34970">
                  <c:v>-41.772500000000008</c:v>
                </c:pt>
                <c:pt idx="34971">
                  <c:v>-41.770500000000013</c:v>
                </c:pt>
                <c:pt idx="34972">
                  <c:v>-41.768500000000003</c:v>
                </c:pt>
                <c:pt idx="34973">
                  <c:v>-41.766500000000008</c:v>
                </c:pt>
                <c:pt idx="34974">
                  <c:v>-41.764500000000012</c:v>
                </c:pt>
                <c:pt idx="34975">
                  <c:v>-41.762500000000003</c:v>
                </c:pt>
                <c:pt idx="34976">
                  <c:v>-41.760500000000008</c:v>
                </c:pt>
                <c:pt idx="34977">
                  <c:v>-41.758500000000012</c:v>
                </c:pt>
                <c:pt idx="34978">
                  <c:v>-41.756500000000003</c:v>
                </c:pt>
                <c:pt idx="34979">
                  <c:v>-41.754500000000007</c:v>
                </c:pt>
                <c:pt idx="34980">
                  <c:v>-41.752500000000012</c:v>
                </c:pt>
                <c:pt idx="34981">
                  <c:v>-41.750500000000002</c:v>
                </c:pt>
                <c:pt idx="34982">
                  <c:v>-41.748500000000007</c:v>
                </c:pt>
                <c:pt idx="34983">
                  <c:v>-41.746500000000012</c:v>
                </c:pt>
                <c:pt idx="34984">
                  <c:v>-41.744500000000002</c:v>
                </c:pt>
                <c:pt idx="34985">
                  <c:v>-41.742500000000007</c:v>
                </c:pt>
                <c:pt idx="34986">
                  <c:v>-41.740500000000011</c:v>
                </c:pt>
                <c:pt idx="34987">
                  <c:v>-41.738500000000002</c:v>
                </c:pt>
                <c:pt idx="34988">
                  <c:v>-41.736500000000007</c:v>
                </c:pt>
                <c:pt idx="34989">
                  <c:v>-41.734500000000011</c:v>
                </c:pt>
                <c:pt idx="34990">
                  <c:v>-41.732500000000002</c:v>
                </c:pt>
                <c:pt idx="34991">
                  <c:v>-41.730500000000006</c:v>
                </c:pt>
                <c:pt idx="34992">
                  <c:v>-41.728500000000011</c:v>
                </c:pt>
                <c:pt idx="34993">
                  <c:v>-41.726500000000001</c:v>
                </c:pt>
                <c:pt idx="34994">
                  <c:v>-41.724500000000006</c:v>
                </c:pt>
                <c:pt idx="34995">
                  <c:v>-41.722500000000011</c:v>
                </c:pt>
                <c:pt idx="34996">
                  <c:v>-41.720500000000001</c:v>
                </c:pt>
                <c:pt idx="34997">
                  <c:v>-41.718500000000006</c:v>
                </c:pt>
                <c:pt idx="34998">
                  <c:v>-41.716500000000011</c:v>
                </c:pt>
                <c:pt idx="34999">
                  <c:v>-41.714500000000001</c:v>
                </c:pt>
                <c:pt idx="35000">
                  <c:v>-41.712500000000006</c:v>
                </c:pt>
                <c:pt idx="35001">
                  <c:v>-41.71050000000001</c:v>
                </c:pt>
                <c:pt idx="35002">
                  <c:v>-41.708500000000001</c:v>
                </c:pt>
                <c:pt idx="35003">
                  <c:v>-41.706500000000005</c:v>
                </c:pt>
                <c:pt idx="35004">
                  <c:v>-41.70450000000001</c:v>
                </c:pt>
                <c:pt idx="35005">
                  <c:v>-41.702500000000001</c:v>
                </c:pt>
                <c:pt idx="35006">
                  <c:v>-41.700500000000005</c:v>
                </c:pt>
                <c:pt idx="35007">
                  <c:v>-41.69850000000001</c:v>
                </c:pt>
                <c:pt idx="35008">
                  <c:v>-41.6965</c:v>
                </c:pt>
                <c:pt idx="35009">
                  <c:v>-41.694500000000005</c:v>
                </c:pt>
                <c:pt idx="35010">
                  <c:v>-41.69250000000001</c:v>
                </c:pt>
                <c:pt idx="35011">
                  <c:v>-41.6905</c:v>
                </c:pt>
                <c:pt idx="35012">
                  <c:v>-41.688500000000005</c:v>
                </c:pt>
                <c:pt idx="35013">
                  <c:v>-41.686500000000009</c:v>
                </c:pt>
                <c:pt idx="35014">
                  <c:v>-41.6845</c:v>
                </c:pt>
                <c:pt idx="35015">
                  <c:v>-41.682500000000005</c:v>
                </c:pt>
                <c:pt idx="35016">
                  <c:v>-41.680500000000009</c:v>
                </c:pt>
                <c:pt idx="35017">
                  <c:v>-41.6785</c:v>
                </c:pt>
                <c:pt idx="35018">
                  <c:v>-41.676500000000004</c:v>
                </c:pt>
                <c:pt idx="35019">
                  <c:v>-41.674500000000009</c:v>
                </c:pt>
                <c:pt idx="35020">
                  <c:v>-41.672499999999999</c:v>
                </c:pt>
                <c:pt idx="35021">
                  <c:v>-41.670500000000004</c:v>
                </c:pt>
                <c:pt idx="35022">
                  <c:v>-41.668500000000009</c:v>
                </c:pt>
                <c:pt idx="35023">
                  <c:v>-41.666499999999999</c:v>
                </c:pt>
                <c:pt idx="35024">
                  <c:v>-41.664500000000004</c:v>
                </c:pt>
                <c:pt idx="35025">
                  <c:v>-41.662500000000009</c:v>
                </c:pt>
                <c:pt idx="35026">
                  <c:v>-41.660499999999999</c:v>
                </c:pt>
                <c:pt idx="35027">
                  <c:v>-41.658500000000004</c:v>
                </c:pt>
                <c:pt idx="35028">
                  <c:v>-41.656500000000008</c:v>
                </c:pt>
                <c:pt idx="35029">
                  <c:v>-41.654499999999999</c:v>
                </c:pt>
                <c:pt idx="35030">
                  <c:v>-41.652500000000003</c:v>
                </c:pt>
                <c:pt idx="35031">
                  <c:v>-41.650500000000008</c:v>
                </c:pt>
                <c:pt idx="35032">
                  <c:v>-41.648500000000013</c:v>
                </c:pt>
                <c:pt idx="35033">
                  <c:v>-41.646500000000003</c:v>
                </c:pt>
                <c:pt idx="35034">
                  <c:v>-41.644500000000008</c:v>
                </c:pt>
                <c:pt idx="35035">
                  <c:v>-41.642500000000013</c:v>
                </c:pt>
                <c:pt idx="35036">
                  <c:v>-41.640500000000003</c:v>
                </c:pt>
                <c:pt idx="35037">
                  <c:v>-41.638500000000008</c:v>
                </c:pt>
                <c:pt idx="35038">
                  <c:v>-41.636500000000012</c:v>
                </c:pt>
                <c:pt idx="35039">
                  <c:v>-41.634500000000003</c:v>
                </c:pt>
                <c:pt idx="35040">
                  <c:v>-41.632500000000007</c:v>
                </c:pt>
                <c:pt idx="35041">
                  <c:v>-41.630500000000012</c:v>
                </c:pt>
                <c:pt idx="35042">
                  <c:v>-41.628500000000003</c:v>
                </c:pt>
                <c:pt idx="35043">
                  <c:v>-41.626500000000007</c:v>
                </c:pt>
                <c:pt idx="35044">
                  <c:v>-41.624500000000012</c:v>
                </c:pt>
                <c:pt idx="35045">
                  <c:v>-41.622500000000002</c:v>
                </c:pt>
                <c:pt idx="35046">
                  <c:v>-41.620500000000007</c:v>
                </c:pt>
                <c:pt idx="35047">
                  <c:v>-41.618500000000012</c:v>
                </c:pt>
                <c:pt idx="35048">
                  <c:v>-41.616500000000002</c:v>
                </c:pt>
                <c:pt idx="35049">
                  <c:v>-41.614500000000007</c:v>
                </c:pt>
                <c:pt idx="35050">
                  <c:v>-41.612500000000011</c:v>
                </c:pt>
                <c:pt idx="35051">
                  <c:v>-41.610500000000002</c:v>
                </c:pt>
                <c:pt idx="35052">
                  <c:v>-41.608500000000006</c:v>
                </c:pt>
                <c:pt idx="35053">
                  <c:v>-41.606500000000011</c:v>
                </c:pt>
                <c:pt idx="35054">
                  <c:v>-41.604500000000002</c:v>
                </c:pt>
                <c:pt idx="35055">
                  <c:v>-41.602500000000006</c:v>
                </c:pt>
                <c:pt idx="35056">
                  <c:v>-41.600500000000011</c:v>
                </c:pt>
                <c:pt idx="35057">
                  <c:v>-41.598500000000001</c:v>
                </c:pt>
                <c:pt idx="35058">
                  <c:v>-41.596500000000006</c:v>
                </c:pt>
                <c:pt idx="35059">
                  <c:v>-41.594500000000011</c:v>
                </c:pt>
                <c:pt idx="35060">
                  <c:v>-41.592500000000001</c:v>
                </c:pt>
                <c:pt idx="35061">
                  <c:v>-41.590500000000006</c:v>
                </c:pt>
                <c:pt idx="35062">
                  <c:v>-41.58850000000001</c:v>
                </c:pt>
                <c:pt idx="35063">
                  <c:v>-41.586500000000001</c:v>
                </c:pt>
                <c:pt idx="35064">
                  <c:v>-41.584500000000006</c:v>
                </c:pt>
                <c:pt idx="35065">
                  <c:v>-41.58250000000001</c:v>
                </c:pt>
                <c:pt idx="35066">
                  <c:v>-41.580500000000001</c:v>
                </c:pt>
                <c:pt idx="35067">
                  <c:v>-41.578500000000005</c:v>
                </c:pt>
                <c:pt idx="35068">
                  <c:v>-41.57650000000001</c:v>
                </c:pt>
                <c:pt idx="35069">
                  <c:v>-41.5745</c:v>
                </c:pt>
                <c:pt idx="35070">
                  <c:v>-41.572500000000005</c:v>
                </c:pt>
                <c:pt idx="35071">
                  <c:v>-41.57050000000001</c:v>
                </c:pt>
                <c:pt idx="35072">
                  <c:v>-41.5685</c:v>
                </c:pt>
                <c:pt idx="35073">
                  <c:v>-41.566500000000005</c:v>
                </c:pt>
                <c:pt idx="35074">
                  <c:v>-41.56450000000001</c:v>
                </c:pt>
                <c:pt idx="35075">
                  <c:v>-41.5625</c:v>
                </c:pt>
                <c:pt idx="35076">
                  <c:v>-41.560500000000005</c:v>
                </c:pt>
                <c:pt idx="35077">
                  <c:v>-41.558500000000009</c:v>
                </c:pt>
                <c:pt idx="35078">
                  <c:v>-41.5565</c:v>
                </c:pt>
                <c:pt idx="35079">
                  <c:v>-41.554500000000004</c:v>
                </c:pt>
                <c:pt idx="35080">
                  <c:v>-41.552500000000009</c:v>
                </c:pt>
                <c:pt idx="35081">
                  <c:v>-41.5505</c:v>
                </c:pt>
                <c:pt idx="35082">
                  <c:v>-41.548500000000004</c:v>
                </c:pt>
                <c:pt idx="35083">
                  <c:v>-41.546500000000009</c:v>
                </c:pt>
                <c:pt idx="35084">
                  <c:v>-41.544499999999999</c:v>
                </c:pt>
                <c:pt idx="35085">
                  <c:v>-41.542500000000004</c:v>
                </c:pt>
                <c:pt idx="35086">
                  <c:v>-41.540500000000009</c:v>
                </c:pt>
                <c:pt idx="35087">
                  <c:v>-41.538499999999999</c:v>
                </c:pt>
                <c:pt idx="35088">
                  <c:v>-41.536500000000004</c:v>
                </c:pt>
                <c:pt idx="35089">
                  <c:v>-41.534500000000008</c:v>
                </c:pt>
                <c:pt idx="35090">
                  <c:v>-41.532499999999999</c:v>
                </c:pt>
                <c:pt idx="35091">
                  <c:v>-41.530500000000004</c:v>
                </c:pt>
                <c:pt idx="35092">
                  <c:v>-41.528500000000008</c:v>
                </c:pt>
                <c:pt idx="35093">
                  <c:v>-41.526499999999999</c:v>
                </c:pt>
                <c:pt idx="35094">
                  <c:v>-41.524500000000003</c:v>
                </c:pt>
                <c:pt idx="35095">
                  <c:v>-41.522500000000008</c:v>
                </c:pt>
                <c:pt idx="35096">
                  <c:v>-41.520500000000013</c:v>
                </c:pt>
                <c:pt idx="35097">
                  <c:v>-41.518500000000003</c:v>
                </c:pt>
                <c:pt idx="35098">
                  <c:v>-41.516500000000008</c:v>
                </c:pt>
                <c:pt idx="35099">
                  <c:v>-41.514500000000012</c:v>
                </c:pt>
                <c:pt idx="35100">
                  <c:v>-41.512500000000003</c:v>
                </c:pt>
                <c:pt idx="35101">
                  <c:v>-41.510500000000008</c:v>
                </c:pt>
                <c:pt idx="35102">
                  <c:v>-41.508500000000012</c:v>
                </c:pt>
                <c:pt idx="35103">
                  <c:v>-41.506500000000003</c:v>
                </c:pt>
                <c:pt idx="35104">
                  <c:v>-41.504500000000007</c:v>
                </c:pt>
                <c:pt idx="35105">
                  <c:v>-41.502500000000012</c:v>
                </c:pt>
                <c:pt idx="35106">
                  <c:v>-41.500500000000002</c:v>
                </c:pt>
                <c:pt idx="35107">
                  <c:v>-41.498500000000007</c:v>
                </c:pt>
                <c:pt idx="35108">
                  <c:v>-41.496500000000012</c:v>
                </c:pt>
                <c:pt idx="35109">
                  <c:v>-41.494500000000002</c:v>
                </c:pt>
                <c:pt idx="35110">
                  <c:v>-41.492500000000007</c:v>
                </c:pt>
                <c:pt idx="35111">
                  <c:v>-41.490500000000011</c:v>
                </c:pt>
                <c:pt idx="35112">
                  <c:v>-41.488500000000002</c:v>
                </c:pt>
                <c:pt idx="35113">
                  <c:v>-41.486500000000007</c:v>
                </c:pt>
                <c:pt idx="35114">
                  <c:v>-41.484500000000011</c:v>
                </c:pt>
                <c:pt idx="35115">
                  <c:v>-41.482500000000002</c:v>
                </c:pt>
                <c:pt idx="35116">
                  <c:v>-41.480500000000006</c:v>
                </c:pt>
                <c:pt idx="35117">
                  <c:v>-41.478500000000011</c:v>
                </c:pt>
                <c:pt idx="35118">
                  <c:v>-41.476500000000001</c:v>
                </c:pt>
                <c:pt idx="35119">
                  <c:v>-41.474500000000006</c:v>
                </c:pt>
                <c:pt idx="35120">
                  <c:v>-41.472500000000011</c:v>
                </c:pt>
                <c:pt idx="35121">
                  <c:v>-41.470500000000001</c:v>
                </c:pt>
                <c:pt idx="35122">
                  <c:v>-41.468500000000006</c:v>
                </c:pt>
                <c:pt idx="35123">
                  <c:v>-41.466500000000011</c:v>
                </c:pt>
                <c:pt idx="35124">
                  <c:v>-41.464500000000001</c:v>
                </c:pt>
                <c:pt idx="35125">
                  <c:v>-41.462500000000006</c:v>
                </c:pt>
                <c:pt idx="35126">
                  <c:v>-41.46050000000001</c:v>
                </c:pt>
                <c:pt idx="35127">
                  <c:v>-41.458500000000001</c:v>
                </c:pt>
                <c:pt idx="35128">
                  <c:v>-41.456500000000005</c:v>
                </c:pt>
                <c:pt idx="35129">
                  <c:v>-41.45450000000001</c:v>
                </c:pt>
                <c:pt idx="35130">
                  <c:v>-41.452500000000001</c:v>
                </c:pt>
                <c:pt idx="35131">
                  <c:v>-41.450500000000005</c:v>
                </c:pt>
                <c:pt idx="35132">
                  <c:v>-41.44850000000001</c:v>
                </c:pt>
                <c:pt idx="35133">
                  <c:v>-41.4465</c:v>
                </c:pt>
                <c:pt idx="35134">
                  <c:v>-41.444500000000005</c:v>
                </c:pt>
                <c:pt idx="35135">
                  <c:v>-41.44250000000001</c:v>
                </c:pt>
                <c:pt idx="35136">
                  <c:v>-41.4405</c:v>
                </c:pt>
                <c:pt idx="35137">
                  <c:v>-41.438500000000005</c:v>
                </c:pt>
                <c:pt idx="35138">
                  <c:v>-41.436500000000009</c:v>
                </c:pt>
                <c:pt idx="35139">
                  <c:v>-41.4345</c:v>
                </c:pt>
                <c:pt idx="35140">
                  <c:v>-41.432500000000005</c:v>
                </c:pt>
                <c:pt idx="35141">
                  <c:v>-41.430500000000009</c:v>
                </c:pt>
                <c:pt idx="35142">
                  <c:v>-41.4285</c:v>
                </c:pt>
                <c:pt idx="35143">
                  <c:v>-41.426500000000004</c:v>
                </c:pt>
                <c:pt idx="35144">
                  <c:v>-41.424500000000009</c:v>
                </c:pt>
                <c:pt idx="35145">
                  <c:v>-41.422499999999999</c:v>
                </c:pt>
                <c:pt idx="35146">
                  <c:v>-41.420500000000004</c:v>
                </c:pt>
                <c:pt idx="35147">
                  <c:v>-41.418500000000009</c:v>
                </c:pt>
                <c:pt idx="35148">
                  <c:v>-41.416499999999999</c:v>
                </c:pt>
                <c:pt idx="35149">
                  <c:v>-41.414500000000004</c:v>
                </c:pt>
                <c:pt idx="35150">
                  <c:v>-41.412500000000009</c:v>
                </c:pt>
                <c:pt idx="35151">
                  <c:v>-41.410499999999999</c:v>
                </c:pt>
                <c:pt idx="35152">
                  <c:v>-41.408500000000004</c:v>
                </c:pt>
                <c:pt idx="35153">
                  <c:v>-41.406500000000008</c:v>
                </c:pt>
                <c:pt idx="35154">
                  <c:v>-41.404499999999999</c:v>
                </c:pt>
                <c:pt idx="35155">
                  <c:v>-41.402500000000003</c:v>
                </c:pt>
                <c:pt idx="35156">
                  <c:v>-41.400500000000008</c:v>
                </c:pt>
                <c:pt idx="35157">
                  <c:v>-41.398500000000013</c:v>
                </c:pt>
                <c:pt idx="35158">
                  <c:v>-41.396500000000003</c:v>
                </c:pt>
                <c:pt idx="35159">
                  <c:v>-41.394500000000008</c:v>
                </c:pt>
                <c:pt idx="35160">
                  <c:v>-41.392500000000013</c:v>
                </c:pt>
                <c:pt idx="35161">
                  <c:v>-41.390500000000003</c:v>
                </c:pt>
                <c:pt idx="35162">
                  <c:v>-41.388500000000008</c:v>
                </c:pt>
                <c:pt idx="35163">
                  <c:v>-41.386500000000012</c:v>
                </c:pt>
                <c:pt idx="35164">
                  <c:v>-41.384500000000003</c:v>
                </c:pt>
                <c:pt idx="35165">
                  <c:v>-41.382500000000007</c:v>
                </c:pt>
                <c:pt idx="35166">
                  <c:v>-41.380500000000012</c:v>
                </c:pt>
                <c:pt idx="35167">
                  <c:v>-41.378500000000003</c:v>
                </c:pt>
                <c:pt idx="35168">
                  <c:v>-41.376500000000007</c:v>
                </c:pt>
                <c:pt idx="35169">
                  <c:v>-41.374500000000012</c:v>
                </c:pt>
                <c:pt idx="35170">
                  <c:v>-41.372500000000002</c:v>
                </c:pt>
                <c:pt idx="35171">
                  <c:v>-41.370500000000007</c:v>
                </c:pt>
                <c:pt idx="35172">
                  <c:v>-41.368500000000012</c:v>
                </c:pt>
                <c:pt idx="35173">
                  <c:v>-41.366500000000002</c:v>
                </c:pt>
                <c:pt idx="35174">
                  <c:v>-41.364500000000007</c:v>
                </c:pt>
                <c:pt idx="35175">
                  <c:v>-41.362500000000011</c:v>
                </c:pt>
                <c:pt idx="35176">
                  <c:v>-41.360500000000002</c:v>
                </c:pt>
                <c:pt idx="35177">
                  <c:v>-41.358500000000006</c:v>
                </c:pt>
                <c:pt idx="35178">
                  <c:v>-41.356500000000011</c:v>
                </c:pt>
                <c:pt idx="35179">
                  <c:v>-41.354500000000002</c:v>
                </c:pt>
                <c:pt idx="35180">
                  <c:v>-41.352500000000006</c:v>
                </c:pt>
                <c:pt idx="35181">
                  <c:v>-41.350500000000011</c:v>
                </c:pt>
                <c:pt idx="35182">
                  <c:v>-41.348500000000001</c:v>
                </c:pt>
                <c:pt idx="35183">
                  <c:v>-41.346500000000006</c:v>
                </c:pt>
                <c:pt idx="35184">
                  <c:v>-41.344500000000011</c:v>
                </c:pt>
                <c:pt idx="35185">
                  <c:v>-41.342500000000001</c:v>
                </c:pt>
                <c:pt idx="35186">
                  <c:v>-41.340500000000006</c:v>
                </c:pt>
                <c:pt idx="35187">
                  <c:v>-41.33850000000001</c:v>
                </c:pt>
                <c:pt idx="35188">
                  <c:v>-41.336500000000001</c:v>
                </c:pt>
                <c:pt idx="35189">
                  <c:v>-41.334500000000006</c:v>
                </c:pt>
                <c:pt idx="35190">
                  <c:v>-41.33250000000001</c:v>
                </c:pt>
                <c:pt idx="35191">
                  <c:v>-41.330500000000001</c:v>
                </c:pt>
                <c:pt idx="35192">
                  <c:v>-41.328500000000005</c:v>
                </c:pt>
                <c:pt idx="35193">
                  <c:v>-41.32650000000001</c:v>
                </c:pt>
                <c:pt idx="35194">
                  <c:v>-41.3245</c:v>
                </c:pt>
                <c:pt idx="35195">
                  <c:v>-41.322500000000005</c:v>
                </c:pt>
                <c:pt idx="35196">
                  <c:v>-41.32050000000001</c:v>
                </c:pt>
                <c:pt idx="35197">
                  <c:v>-41.3185</c:v>
                </c:pt>
                <c:pt idx="35198">
                  <c:v>-41.316500000000005</c:v>
                </c:pt>
                <c:pt idx="35199">
                  <c:v>-41.31450000000001</c:v>
                </c:pt>
                <c:pt idx="35200">
                  <c:v>-41.3125</c:v>
                </c:pt>
                <c:pt idx="35201">
                  <c:v>-41.310500000000005</c:v>
                </c:pt>
                <c:pt idx="35202">
                  <c:v>-41.308500000000009</c:v>
                </c:pt>
                <c:pt idx="35203">
                  <c:v>-41.3065</c:v>
                </c:pt>
                <c:pt idx="35204">
                  <c:v>-41.304500000000004</c:v>
                </c:pt>
                <c:pt idx="35205">
                  <c:v>-41.302500000000009</c:v>
                </c:pt>
                <c:pt idx="35206">
                  <c:v>-41.3005</c:v>
                </c:pt>
                <c:pt idx="35207">
                  <c:v>-41.298500000000004</c:v>
                </c:pt>
                <c:pt idx="35208">
                  <c:v>-41.296500000000009</c:v>
                </c:pt>
                <c:pt idx="35209">
                  <c:v>-41.294499999999999</c:v>
                </c:pt>
                <c:pt idx="35210">
                  <c:v>-41.292500000000004</c:v>
                </c:pt>
                <c:pt idx="35211">
                  <c:v>-41.290500000000009</c:v>
                </c:pt>
                <c:pt idx="35212">
                  <c:v>-41.288499999999999</c:v>
                </c:pt>
                <c:pt idx="35213">
                  <c:v>-41.286500000000004</c:v>
                </c:pt>
                <c:pt idx="35214">
                  <c:v>-41.284500000000008</c:v>
                </c:pt>
                <c:pt idx="35215">
                  <c:v>-41.282499999999999</c:v>
                </c:pt>
                <c:pt idx="35216">
                  <c:v>-41.280500000000004</c:v>
                </c:pt>
                <c:pt idx="35217">
                  <c:v>-41.278500000000008</c:v>
                </c:pt>
                <c:pt idx="35218">
                  <c:v>-41.276499999999999</c:v>
                </c:pt>
                <c:pt idx="35219">
                  <c:v>-41.274500000000003</c:v>
                </c:pt>
                <c:pt idx="35220">
                  <c:v>-41.272500000000008</c:v>
                </c:pt>
                <c:pt idx="35221">
                  <c:v>-41.270500000000013</c:v>
                </c:pt>
                <c:pt idx="35222">
                  <c:v>-41.268500000000003</c:v>
                </c:pt>
                <c:pt idx="35223">
                  <c:v>-41.266500000000008</c:v>
                </c:pt>
                <c:pt idx="35224">
                  <c:v>-41.264500000000012</c:v>
                </c:pt>
                <c:pt idx="35225">
                  <c:v>-41.262500000000003</c:v>
                </c:pt>
                <c:pt idx="35226">
                  <c:v>-41.260500000000008</c:v>
                </c:pt>
                <c:pt idx="35227">
                  <c:v>-41.258500000000012</c:v>
                </c:pt>
                <c:pt idx="35228">
                  <c:v>-41.256500000000003</c:v>
                </c:pt>
                <c:pt idx="35229">
                  <c:v>-41.254500000000007</c:v>
                </c:pt>
                <c:pt idx="35230">
                  <c:v>-41.252500000000012</c:v>
                </c:pt>
                <c:pt idx="35231">
                  <c:v>-41.250500000000002</c:v>
                </c:pt>
                <c:pt idx="35232">
                  <c:v>-41.248500000000007</c:v>
                </c:pt>
                <c:pt idx="35233">
                  <c:v>-41.246500000000012</c:v>
                </c:pt>
                <c:pt idx="35234">
                  <c:v>-41.244500000000002</c:v>
                </c:pt>
                <c:pt idx="35235">
                  <c:v>-41.242500000000007</c:v>
                </c:pt>
                <c:pt idx="35236">
                  <c:v>-41.240500000000011</c:v>
                </c:pt>
                <c:pt idx="35237">
                  <c:v>-41.238500000000002</c:v>
                </c:pt>
                <c:pt idx="35238">
                  <c:v>-41.236500000000007</c:v>
                </c:pt>
                <c:pt idx="35239">
                  <c:v>-41.234500000000011</c:v>
                </c:pt>
                <c:pt idx="35240">
                  <c:v>-41.232500000000002</c:v>
                </c:pt>
                <c:pt idx="35241">
                  <c:v>-41.230500000000006</c:v>
                </c:pt>
                <c:pt idx="35242">
                  <c:v>-41.228500000000011</c:v>
                </c:pt>
                <c:pt idx="35243">
                  <c:v>-41.226500000000001</c:v>
                </c:pt>
                <c:pt idx="35244">
                  <c:v>-41.224500000000006</c:v>
                </c:pt>
                <c:pt idx="35245">
                  <c:v>-41.222500000000011</c:v>
                </c:pt>
                <c:pt idx="35246">
                  <c:v>-41.220500000000001</c:v>
                </c:pt>
                <c:pt idx="35247">
                  <c:v>-41.218500000000006</c:v>
                </c:pt>
                <c:pt idx="35248">
                  <c:v>-41.216500000000011</c:v>
                </c:pt>
                <c:pt idx="35249">
                  <c:v>-41.214500000000001</c:v>
                </c:pt>
                <c:pt idx="35250">
                  <c:v>-41.212500000000006</c:v>
                </c:pt>
                <c:pt idx="35251">
                  <c:v>-41.21050000000001</c:v>
                </c:pt>
                <c:pt idx="35252">
                  <c:v>-41.208500000000001</c:v>
                </c:pt>
                <c:pt idx="35253">
                  <c:v>-41.206500000000005</c:v>
                </c:pt>
                <c:pt idx="35254">
                  <c:v>-41.20450000000001</c:v>
                </c:pt>
                <c:pt idx="35255">
                  <c:v>-41.202500000000001</c:v>
                </c:pt>
                <c:pt idx="35256">
                  <c:v>-41.200500000000005</c:v>
                </c:pt>
                <c:pt idx="35257">
                  <c:v>-41.19850000000001</c:v>
                </c:pt>
                <c:pt idx="35258">
                  <c:v>-41.1965</c:v>
                </c:pt>
                <c:pt idx="35259">
                  <c:v>-41.194500000000005</c:v>
                </c:pt>
                <c:pt idx="35260">
                  <c:v>-41.19250000000001</c:v>
                </c:pt>
                <c:pt idx="35261">
                  <c:v>-41.1905</c:v>
                </c:pt>
                <c:pt idx="35262">
                  <c:v>-41.188500000000005</c:v>
                </c:pt>
                <c:pt idx="35263">
                  <c:v>-41.186500000000009</c:v>
                </c:pt>
                <c:pt idx="35264">
                  <c:v>-41.1845</c:v>
                </c:pt>
                <c:pt idx="35265">
                  <c:v>-41.182500000000005</c:v>
                </c:pt>
                <c:pt idx="35266">
                  <c:v>-41.180500000000009</c:v>
                </c:pt>
                <c:pt idx="35267">
                  <c:v>-41.1785</c:v>
                </c:pt>
                <c:pt idx="35268">
                  <c:v>-41.176500000000004</c:v>
                </c:pt>
                <c:pt idx="35269">
                  <c:v>-41.174500000000009</c:v>
                </c:pt>
                <c:pt idx="35270">
                  <c:v>-41.172499999999999</c:v>
                </c:pt>
                <c:pt idx="35271">
                  <c:v>-41.170500000000004</c:v>
                </c:pt>
                <c:pt idx="35272">
                  <c:v>-41.168500000000009</c:v>
                </c:pt>
                <c:pt idx="35273">
                  <c:v>-41.166499999999999</c:v>
                </c:pt>
                <c:pt idx="35274">
                  <c:v>-41.164500000000004</c:v>
                </c:pt>
                <c:pt idx="35275">
                  <c:v>-41.162500000000009</c:v>
                </c:pt>
                <c:pt idx="35276">
                  <c:v>-41.160499999999999</c:v>
                </c:pt>
                <c:pt idx="35277">
                  <c:v>-41.158500000000004</c:v>
                </c:pt>
                <c:pt idx="35278">
                  <c:v>-41.156500000000008</c:v>
                </c:pt>
                <c:pt idx="35279">
                  <c:v>-41.154499999999999</c:v>
                </c:pt>
                <c:pt idx="35280">
                  <c:v>-41.152500000000003</c:v>
                </c:pt>
                <c:pt idx="35281">
                  <c:v>-41.150500000000008</c:v>
                </c:pt>
                <c:pt idx="35282">
                  <c:v>-41.148500000000013</c:v>
                </c:pt>
                <c:pt idx="35283">
                  <c:v>-41.146500000000003</c:v>
                </c:pt>
                <c:pt idx="35284">
                  <c:v>-41.144500000000008</c:v>
                </c:pt>
                <c:pt idx="35285">
                  <c:v>-41.142500000000013</c:v>
                </c:pt>
                <c:pt idx="35286">
                  <c:v>-41.140500000000003</c:v>
                </c:pt>
                <c:pt idx="35287">
                  <c:v>-41.138500000000008</c:v>
                </c:pt>
                <c:pt idx="35288">
                  <c:v>-41.136500000000012</c:v>
                </c:pt>
                <c:pt idx="35289">
                  <c:v>-41.134500000000003</c:v>
                </c:pt>
                <c:pt idx="35290">
                  <c:v>-41.132500000000007</c:v>
                </c:pt>
                <c:pt idx="35291">
                  <c:v>-41.130500000000012</c:v>
                </c:pt>
                <c:pt idx="35292">
                  <c:v>-41.128500000000003</c:v>
                </c:pt>
                <c:pt idx="35293">
                  <c:v>-41.126500000000007</c:v>
                </c:pt>
                <c:pt idx="35294">
                  <c:v>-41.124500000000012</c:v>
                </c:pt>
                <c:pt idx="35295">
                  <c:v>-41.122500000000002</c:v>
                </c:pt>
                <c:pt idx="35296">
                  <c:v>-41.120500000000007</c:v>
                </c:pt>
                <c:pt idx="35297">
                  <c:v>-41.118500000000012</c:v>
                </c:pt>
                <c:pt idx="35298">
                  <c:v>-41.116500000000002</c:v>
                </c:pt>
                <c:pt idx="35299">
                  <c:v>-41.114500000000007</c:v>
                </c:pt>
                <c:pt idx="35300">
                  <c:v>-41.112500000000011</c:v>
                </c:pt>
                <c:pt idx="35301">
                  <c:v>-41.110500000000002</c:v>
                </c:pt>
                <c:pt idx="35302">
                  <c:v>-41.108500000000006</c:v>
                </c:pt>
                <c:pt idx="35303">
                  <c:v>-41.106500000000011</c:v>
                </c:pt>
                <c:pt idx="35304">
                  <c:v>-41.104500000000002</c:v>
                </c:pt>
                <c:pt idx="35305">
                  <c:v>-41.102500000000006</c:v>
                </c:pt>
                <c:pt idx="35306">
                  <c:v>-41.100500000000011</c:v>
                </c:pt>
                <c:pt idx="35307">
                  <c:v>-41.098500000000001</c:v>
                </c:pt>
                <c:pt idx="35308">
                  <c:v>-41.096500000000006</c:v>
                </c:pt>
                <c:pt idx="35309">
                  <c:v>-41.094500000000011</c:v>
                </c:pt>
                <c:pt idx="35310">
                  <c:v>-41.092500000000001</c:v>
                </c:pt>
                <c:pt idx="35311">
                  <c:v>-41.090500000000006</c:v>
                </c:pt>
                <c:pt idx="35312">
                  <c:v>-41.08850000000001</c:v>
                </c:pt>
                <c:pt idx="35313">
                  <c:v>-41.086500000000001</c:v>
                </c:pt>
                <c:pt idx="35314">
                  <c:v>-41.084500000000006</c:v>
                </c:pt>
                <c:pt idx="35315">
                  <c:v>-41.08250000000001</c:v>
                </c:pt>
                <c:pt idx="35316">
                  <c:v>-41.080500000000001</c:v>
                </c:pt>
                <c:pt idx="35317">
                  <c:v>-41.078500000000005</c:v>
                </c:pt>
                <c:pt idx="35318">
                  <c:v>-41.07650000000001</c:v>
                </c:pt>
                <c:pt idx="35319">
                  <c:v>-41.0745</c:v>
                </c:pt>
                <c:pt idx="35320">
                  <c:v>-41.072500000000005</c:v>
                </c:pt>
                <c:pt idx="35321">
                  <c:v>-41.07050000000001</c:v>
                </c:pt>
                <c:pt idx="35322">
                  <c:v>-41.0685</c:v>
                </c:pt>
                <c:pt idx="35323">
                  <c:v>-41.066500000000005</c:v>
                </c:pt>
                <c:pt idx="35324">
                  <c:v>-41.06450000000001</c:v>
                </c:pt>
                <c:pt idx="35325">
                  <c:v>-41.0625</c:v>
                </c:pt>
                <c:pt idx="35326">
                  <c:v>-41.060500000000005</c:v>
                </c:pt>
                <c:pt idx="35327">
                  <c:v>-41.058500000000009</c:v>
                </c:pt>
                <c:pt idx="35328">
                  <c:v>-41.0565</c:v>
                </c:pt>
                <c:pt idx="35329">
                  <c:v>-41.054500000000004</c:v>
                </c:pt>
                <c:pt idx="35330">
                  <c:v>-41.052500000000009</c:v>
                </c:pt>
                <c:pt idx="35331">
                  <c:v>-41.0505</c:v>
                </c:pt>
                <c:pt idx="35332">
                  <c:v>-41.048500000000004</c:v>
                </c:pt>
                <c:pt idx="35333">
                  <c:v>-41.046500000000009</c:v>
                </c:pt>
                <c:pt idx="35334">
                  <c:v>-41.044499999999999</c:v>
                </c:pt>
                <c:pt idx="35335">
                  <c:v>-41.042500000000004</c:v>
                </c:pt>
                <c:pt idx="35336">
                  <c:v>-41.040500000000009</c:v>
                </c:pt>
                <c:pt idx="35337">
                  <c:v>-41.038499999999999</c:v>
                </c:pt>
                <c:pt idx="35338">
                  <c:v>-41.036500000000004</c:v>
                </c:pt>
                <c:pt idx="35339">
                  <c:v>-41.034500000000008</c:v>
                </c:pt>
                <c:pt idx="35340">
                  <c:v>-41.032499999999999</c:v>
                </c:pt>
                <c:pt idx="35341">
                  <c:v>-41.030500000000004</c:v>
                </c:pt>
                <c:pt idx="35342">
                  <c:v>-41.028500000000008</c:v>
                </c:pt>
                <c:pt idx="35343">
                  <c:v>-41.026499999999999</c:v>
                </c:pt>
                <c:pt idx="35344">
                  <c:v>-41.024500000000003</c:v>
                </c:pt>
                <c:pt idx="35345">
                  <c:v>-41.022500000000008</c:v>
                </c:pt>
                <c:pt idx="35346">
                  <c:v>-41.020500000000013</c:v>
                </c:pt>
                <c:pt idx="35347">
                  <c:v>-41.018500000000003</c:v>
                </c:pt>
                <c:pt idx="35348">
                  <c:v>-41.016500000000008</c:v>
                </c:pt>
                <c:pt idx="35349">
                  <c:v>-41.014500000000012</c:v>
                </c:pt>
                <c:pt idx="35350">
                  <c:v>-41.012500000000003</c:v>
                </c:pt>
                <c:pt idx="35351">
                  <c:v>-41.010500000000008</c:v>
                </c:pt>
                <c:pt idx="35352">
                  <c:v>-41.008500000000012</c:v>
                </c:pt>
                <c:pt idx="35353">
                  <c:v>-41.006500000000003</c:v>
                </c:pt>
                <c:pt idx="35354">
                  <c:v>-41.004500000000007</c:v>
                </c:pt>
                <c:pt idx="35355">
                  <c:v>-41.002500000000012</c:v>
                </c:pt>
                <c:pt idx="35356">
                  <c:v>-41.000500000000002</c:v>
                </c:pt>
                <c:pt idx="35357">
                  <c:v>-40.998500000000007</c:v>
                </c:pt>
                <c:pt idx="35358">
                  <c:v>-40.996500000000012</c:v>
                </c:pt>
                <c:pt idx="35359">
                  <c:v>-40.994500000000002</c:v>
                </c:pt>
                <c:pt idx="35360">
                  <c:v>-40.992500000000007</c:v>
                </c:pt>
                <c:pt idx="35361">
                  <c:v>-40.990500000000011</c:v>
                </c:pt>
                <c:pt idx="35362">
                  <c:v>-40.988500000000002</c:v>
                </c:pt>
                <c:pt idx="35363">
                  <c:v>-40.986500000000007</c:v>
                </c:pt>
                <c:pt idx="35364">
                  <c:v>-40.984500000000011</c:v>
                </c:pt>
                <c:pt idx="35365">
                  <c:v>-40.982500000000002</c:v>
                </c:pt>
                <c:pt idx="35366">
                  <c:v>-40.980500000000006</c:v>
                </c:pt>
                <c:pt idx="35367">
                  <c:v>-40.978500000000011</c:v>
                </c:pt>
                <c:pt idx="35368">
                  <c:v>-40.976500000000001</c:v>
                </c:pt>
                <c:pt idx="35369">
                  <c:v>-40.974500000000006</c:v>
                </c:pt>
                <c:pt idx="35370">
                  <c:v>-40.972500000000011</c:v>
                </c:pt>
                <c:pt idx="35371">
                  <c:v>-40.970500000000001</c:v>
                </c:pt>
                <c:pt idx="35372">
                  <c:v>-40.968500000000006</c:v>
                </c:pt>
                <c:pt idx="35373">
                  <c:v>-40.966500000000011</c:v>
                </c:pt>
                <c:pt idx="35374">
                  <c:v>-40.964500000000001</c:v>
                </c:pt>
                <c:pt idx="35375">
                  <c:v>-40.962500000000006</c:v>
                </c:pt>
                <c:pt idx="35376">
                  <c:v>-40.96050000000001</c:v>
                </c:pt>
                <c:pt idx="35377">
                  <c:v>-40.958500000000001</c:v>
                </c:pt>
                <c:pt idx="35378">
                  <c:v>-40.956500000000005</c:v>
                </c:pt>
                <c:pt idx="35379">
                  <c:v>-40.95450000000001</c:v>
                </c:pt>
                <c:pt idx="35380">
                  <c:v>-40.952500000000001</c:v>
                </c:pt>
                <c:pt idx="35381">
                  <c:v>-40.950500000000005</c:v>
                </c:pt>
                <c:pt idx="35382">
                  <c:v>-40.94850000000001</c:v>
                </c:pt>
                <c:pt idx="35383">
                  <c:v>-40.9465</c:v>
                </c:pt>
                <c:pt idx="35384">
                  <c:v>-40.944500000000005</c:v>
                </c:pt>
                <c:pt idx="35385">
                  <c:v>-40.94250000000001</c:v>
                </c:pt>
                <c:pt idx="35386">
                  <c:v>-40.9405</c:v>
                </c:pt>
                <c:pt idx="35387">
                  <c:v>-40.938500000000005</c:v>
                </c:pt>
                <c:pt idx="35388">
                  <c:v>-40.936500000000009</c:v>
                </c:pt>
                <c:pt idx="35389">
                  <c:v>-40.9345</c:v>
                </c:pt>
                <c:pt idx="35390">
                  <c:v>-40.932500000000005</c:v>
                </c:pt>
                <c:pt idx="35391">
                  <c:v>-40.930500000000009</c:v>
                </c:pt>
                <c:pt idx="35392">
                  <c:v>-40.9285</c:v>
                </c:pt>
                <c:pt idx="35393">
                  <c:v>-40.926500000000004</c:v>
                </c:pt>
                <c:pt idx="35394">
                  <c:v>-40.924500000000009</c:v>
                </c:pt>
                <c:pt idx="35395">
                  <c:v>-40.922499999999999</c:v>
                </c:pt>
                <c:pt idx="35396">
                  <c:v>-40.920500000000004</c:v>
                </c:pt>
                <c:pt idx="35397">
                  <c:v>-40.918500000000009</c:v>
                </c:pt>
                <c:pt idx="35398">
                  <c:v>-40.916499999999999</c:v>
                </c:pt>
                <c:pt idx="35399">
                  <c:v>-40.914500000000004</c:v>
                </c:pt>
                <c:pt idx="35400">
                  <c:v>-40.912500000000009</c:v>
                </c:pt>
                <c:pt idx="35401">
                  <c:v>-40.910499999999999</c:v>
                </c:pt>
                <c:pt idx="35402">
                  <c:v>-40.908500000000004</c:v>
                </c:pt>
                <c:pt idx="35403">
                  <c:v>-40.906500000000008</c:v>
                </c:pt>
                <c:pt idx="35404">
                  <c:v>-40.904499999999999</c:v>
                </c:pt>
                <c:pt idx="35405">
                  <c:v>-40.902500000000003</c:v>
                </c:pt>
                <c:pt idx="35406">
                  <c:v>-40.900500000000008</c:v>
                </c:pt>
                <c:pt idx="35407">
                  <c:v>-40.898500000000013</c:v>
                </c:pt>
                <c:pt idx="35408">
                  <c:v>-40.896500000000003</c:v>
                </c:pt>
                <c:pt idx="35409">
                  <c:v>-40.894500000000008</c:v>
                </c:pt>
                <c:pt idx="35410">
                  <c:v>-40.892500000000013</c:v>
                </c:pt>
                <c:pt idx="35411">
                  <c:v>-40.890500000000003</c:v>
                </c:pt>
                <c:pt idx="35412">
                  <c:v>-40.888500000000008</c:v>
                </c:pt>
                <c:pt idx="35413">
                  <c:v>-40.886500000000012</c:v>
                </c:pt>
                <c:pt idx="35414">
                  <c:v>-40.884500000000003</c:v>
                </c:pt>
                <c:pt idx="35415">
                  <c:v>-40.882500000000007</c:v>
                </c:pt>
                <c:pt idx="35416">
                  <c:v>-40.880500000000012</c:v>
                </c:pt>
                <c:pt idx="35417">
                  <c:v>-40.878500000000003</c:v>
                </c:pt>
                <c:pt idx="35418">
                  <c:v>-40.876500000000007</c:v>
                </c:pt>
                <c:pt idx="35419">
                  <c:v>-40.874500000000012</c:v>
                </c:pt>
                <c:pt idx="35420">
                  <c:v>-40.872500000000002</c:v>
                </c:pt>
                <c:pt idx="35421">
                  <c:v>-40.870500000000007</c:v>
                </c:pt>
                <c:pt idx="35422">
                  <c:v>-40.868500000000012</c:v>
                </c:pt>
                <c:pt idx="35423">
                  <c:v>-40.866500000000002</c:v>
                </c:pt>
                <c:pt idx="35424">
                  <c:v>-40.864500000000007</c:v>
                </c:pt>
                <c:pt idx="35425">
                  <c:v>-40.862500000000011</c:v>
                </c:pt>
                <c:pt idx="35426">
                  <c:v>-40.860500000000002</c:v>
                </c:pt>
                <c:pt idx="35427">
                  <c:v>-40.858500000000006</c:v>
                </c:pt>
                <c:pt idx="35428">
                  <c:v>-40.856500000000011</c:v>
                </c:pt>
                <c:pt idx="35429">
                  <c:v>-40.854500000000002</c:v>
                </c:pt>
                <c:pt idx="35430">
                  <c:v>-40.852500000000006</c:v>
                </c:pt>
                <c:pt idx="35431">
                  <c:v>-40.850500000000011</c:v>
                </c:pt>
                <c:pt idx="35432">
                  <c:v>-40.848500000000001</c:v>
                </c:pt>
                <c:pt idx="35433">
                  <c:v>-40.846500000000006</c:v>
                </c:pt>
                <c:pt idx="35434">
                  <c:v>-40.844500000000011</c:v>
                </c:pt>
                <c:pt idx="35435">
                  <c:v>-40.842500000000001</c:v>
                </c:pt>
                <c:pt idx="35436">
                  <c:v>-40.840500000000006</c:v>
                </c:pt>
                <c:pt idx="35437">
                  <c:v>-40.83850000000001</c:v>
                </c:pt>
                <c:pt idx="35438">
                  <c:v>-40.836500000000001</c:v>
                </c:pt>
                <c:pt idx="35439">
                  <c:v>-40.834500000000006</c:v>
                </c:pt>
                <c:pt idx="35440">
                  <c:v>-40.83250000000001</c:v>
                </c:pt>
                <c:pt idx="35441">
                  <c:v>-40.830500000000001</c:v>
                </c:pt>
                <c:pt idx="35442">
                  <c:v>-40.828500000000005</c:v>
                </c:pt>
                <c:pt idx="35443">
                  <c:v>-40.82650000000001</c:v>
                </c:pt>
                <c:pt idx="35444">
                  <c:v>-40.8245</c:v>
                </c:pt>
                <c:pt idx="35445">
                  <c:v>-40.822500000000005</c:v>
                </c:pt>
                <c:pt idx="35446">
                  <c:v>-40.82050000000001</c:v>
                </c:pt>
                <c:pt idx="35447">
                  <c:v>-40.8185</c:v>
                </c:pt>
                <c:pt idx="35448">
                  <c:v>-40.816500000000005</c:v>
                </c:pt>
                <c:pt idx="35449">
                  <c:v>-40.81450000000001</c:v>
                </c:pt>
                <c:pt idx="35450">
                  <c:v>-40.8125</c:v>
                </c:pt>
                <c:pt idx="35451">
                  <c:v>-40.810500000000005</c:v>
                </c:pt>
                <c:pt idx="35452">
                  <c:v>-40.808500000000009</c:v>
                </c:pt>
                <c:pt idx="35453">
                  <c:v>-40.8065</c:v>
                </c:pt>
                <c:pt idx="35454">
                  <c:v>-40.804500000000004</c:v>
                </c:pt>
                <c:pt idx="35455">
                  <c:v>-40.802500000000009</c:v>
                </c:pt>
                <c:pt idx="35456">
                  <c:v>-40.8005</c:v>
                </c:pt>
                <c:pt idx="35457">
                  <c:v>-40.798500000000004</c:v>
                </c:pt>
                <c:pt idx="35458">
                  <c:v>-40.796500000000009</c:v>
                </c:pt>
                <c:pt idx="35459">
                  <c:v>-40.794499999999999</c:v>
                </c:pt>
                <c:pt idx="35460">
                  <c:v>-40.792500000000004</c:v>
                </c:pt>
                <c:pt idx="35461">
                  <c:v>-40.790500000000009</c:v>
                </c:pt>
                <c:pt idx="35462">
                  <c:v>-40.788499999999999</c:v>
                </c:pt>
                <c:pt idx="35463">
                  <c:v>-40.786500000000004</c:v>
                </c:pt>
                <c:pt idx="35464">
                  <c:v>-40.784500000000008</c:v>
                </c:pt>
                <c:pt idx="35465">
                  <c:v>-40.782499999999999</c:v>
                </c:pt>
                <c:pt idx="35466">
                  <c:v>-40.780500000000004</c:v>
                </c:pt>
                <c:pt idx="35467">
                  <c:v>-40.778500000000008</c:v>
                </c:pt>
                <c:pt idx="35468">
                  <c:v>-40.776499999999999</c:v>
                </c:pt>
                <c:pt idx="35469">
                  <c:v>-40.774500000000003</c:v>
                </c:pt>
                <c:pt idx="35470">
                  <c:v>-40.772500000000008</c:v>
                </c:pt>
                <c:pt idx="35471">
                  <c:v>-40.770500000000013</c:v>
                </c:pt>
                <c:pt idx="35472">
                  <c:v>-40.768500000000003</c:v>
                </c:pt>
                <c:pt idx="35473">
                  <c:v>-40.766500000000008</c:v>
                </c:pt>
                <c:pt idx="35474">
                  <c:v>-40.764500000000012</c:v>
                </c:pt>
                <c:pt idx="35475">
                  <c:v>-40.762500000000003</c:v>
                </c:pt>
                <c:pt idx="35476">
                  <c:v>-40.760500000000008</c:v>
                </c:pt>
                <c:pt idx="35477">
                  <c:v>-40.758500000000012</c:v>
                </c:pt>
                <c:pt idx="35478">
                  <c:v>-40.756500000000003</c:v>
                </c:pt>
                <c:pt idx="35479">
                  <c:v>-40.754500000000007</c:v>
                </c:pt>
                <c:pt idx="35480">
                  <c:v>-40.752500000000012</c:v>
                </c:pt>
                <c:pt idx="35481">
                  <c:v>-40.750500000000002</c:v>
                </c:pt>
                <c:pt idx="35482">
                  <c:v>-40.748500000000007</c:v>
                </c:pt>
                <c:pt idx="35483">
                  <c:v>-40.746500000000012</c:v>
                </c:pt>
                <c:pt idx="35484">
                  <c:v>-40.744500000000002</c:v>
                </c:pt>
                <c:pt idx="35485">
                  <c:v>-40.742500000000007</c:v>
                </c:pt>
                <c:pt idx="35486">
                  <c:v>-40.740500000000011</c:v>
                </c:pt>
                <c:pt idx="35487">
                  <c:v>-40.738500000000002</c:v>
                </c:pt>
                <c:pt idx="35488">
                  <c:v>-40.736500000000007</c:v>
                </c:pt>
                <c:pt idx="35489">
                  <c:v>-40.734500000000011</c:v>
                </c:pt>
                <c:pt idx="35490">
                  <c:v>-40.732500000000002</c:v>
                </c:pt>
                <c:pt idx="35491">
                  <c:v>-40.730500000000006</c:v>
                </c:pt>
                <c:pt idx="35492">
                  <c:v>-40.728500000000011</c:v>
                </c:pt>
                <c:pt idx="35493">
                  <c:v>-40.726500000000001</c:v>
                </c:pt>
                <c:pt idx="35494">
                  <c:v>-40.724500000000006</c:v>
                </c:pt>
                <c:pt idx="35495">
                  <c:v>-40.722500000000011</c:v>
                </c:pt>
                <c:pt idx="35496">
                  <c:v>-40.720500000000001</c:v>
                </c:pt>
                <c:pt idx="35497">
                  <c:v>-40.718500000000006</c:v>
                </c:pt>
                <c:pt idx="35498">
                  <c:v>-40.716500000000011</c:v>
                </c:pt>
                <c:pt idx="35499">
                  <c:v>-40.714500000000001</c:v>
                </c:pt>
                <c:pt idx="35500">
                  <c:v>-40.712500000000006</c:v>
                </c:pt>
                <c:pt idx="35501">
                  <c:v>-40.71050000000001</c:v>
                </c:pt>
                <c:pt idx="35502">
                  <c:v>-40.708500000000001</c:v>
                </c:pt>
                <c:pt idx="35503">
                  <c:v>-40.706500000000005</c:v>
                </c:pt>
                <c:pt idx="35504">
                  <c:v>-40.70450000000001</c:v>
                </c:pt>
                <c:pt idx="35505">
                  <c:v>-40.702500000000001</c:v>
                </c:pt>
                <c:pt idx="35506">
                  <c:v>-40.700500000000005</c:v>
                </c:pt>
                <c:pt idx="35507">
                  <c:v>-40.69850000000001</c:v>
                </c:pt>
                <c:pt idx="35508">
                  <c:v>-40.6965</c:v>
                </c:pt>
                <c:pt idx="35509">
                  <c:v>-40.694500000000005</c:v>
                </c:pt>
                <c:pt idx="35510">
                  <c:v>-40.69250000000001</c:v>
                </c:pt>
                <c:pt idx="35511">
                  <c:v>-40.6905</c:v>
                </c:pt>
                <c:pt idx="35512">
                  <c:v>-40.688500000000005</c:v>
                </c:pt>
                <c:pt idx="35513">
                  <c:v>-40.686500000000009</c:v>
                </c:pt>
                <c:pt idx="35514">
                  <c:v>-40.6845</c:v>
                </c:pt>
                <c:pt idx="35515">
                  <c:v>-40.682500000000005</c:v>
                </c:pt>
                <c:pt idx="35516">
                  <c:v>-40.680500000000009</c:v>
                </c:pt>
                <c:pt idx="35517">
                  <c:v>-40.6785</c:v>
                </c:pt>
                <c:pt idx="35518">
                  <c:v>-40.676500000000004</c:v>
                </c:pt>
                <c:pt idx="35519">
                  <c:v>-40.674500000000009</c:v>
                </c:pt>
                <c:pt idx="35520">
                  <c:v>-40.672499999999999</c:v>
                </c:pt>
                <c:pt idx="35521">
                  <c:v>-40.670500000000004</c:v>
                </c:pt>
                <c:pt idx="35522">
                  <c:v>-40.668500000000009</c:v>
                </c:pt>
                <c:pt idx="35523">
                  <c:v>-40.666499999999999</c:v>
                </c:pt>
                <c:pt idx="35524">
                  <c:v>-40.664500000000004</c:v>
                </c:pt>
                <c:pt idx="35525">
                  <c:v>-40.662500000000009</c:v>
                </c:pt>
                <c:pt idx="35526">
                  <c:v>-40.660499999999999</c:v>
                </c:pt>
                <c:pt idx="35527">
                  <c:v>-40.658500000000004</c:v>
                </c:pt>
                <c:pt idx="35528">
                  <c:v>-40.656500000000008</c:v>
                </c:pt>
                <c:pt idx="35529">
                  <c:v>-40.654499999999999</c:v>
                </c:pt>
                <c:pt idx="35530">
                  <c:v>-40.652500000000003</c:v>
                </c:pt>
                <c:pt idx="35531">
                  <c:v>-40.650500000000008</c:v>
                </c:pt>
                <c:pt idx="35532">
                  <c:v>-40.648500000000013</c:v>
                </c:pt>
                <c:pt idx="35533">
                  <c:v>-40.646500000000003</c:v>
                </c:pt>
                <c:pt idx="35534">
                  <c:v>-40.644500000000008</c:v>
                </c:pt>
                <c:pt idx="35535">
                  <c:v>-40.642500000000013</c:v>
                </c:pt>
                <c:pt idx="35536">
                  <c:v>-40.640500000000003</c:v>
                </c:pt>
                <c:pt idx="35537">
                  <c:v>-40.638500000000008</c:v>
                </c:pt>
                <c:pt idx="35538">
                  <c:v>-40.636500000000012</c:v>
                </c:pt>
                <c:pt idx="35539">
                  <c:v>-40.634500000000003</c:v>
                </c:pt>
                <c:pt idx="35540">
                  <c:v>-40.632500000000007</c:v>
                </c:pt>
                <c:pt idx="35541">
                  <c:v>-40.630500000000012</c:v>
                </c:pt>
                <c:pt idx="35542">
                  <c:v>-40.628500000000003</c:v>
                </c:pt>
                <c:pt idx="35543">
                  <c:v>-40.626500000000007</c:v>
                </c:pt>
                <c:pt idx="35544">
                  <c:v>-40.624500000000012</c:v>
                </c:pt>
                <c:pt idx="35545">
                  <c:v>-40.622500000000002</c:v>
                </c:pt>
                <c:pt idx="35546">
                  <c:v>-40.620500000000007</c:v>
                </c:pt>
                <c:pt idx="35547">
                  <c:v>-40.618500000000012</c:v>
                </c:pt>
                <c:pt idx="35548">
                  <c:v>-40.616500000000002</c:v>
                </c:pt>
                <c:pt idx="35549">
                  <c:v>-40.614500000000007</c:v>
                </c:pt>
                <c:pt idx="35550">
                  <c:v>-40.612500000000011</c:v>
                </c:pt>
                <c:pt idx="35551">
                  <c:v>-40.610500000000002</c:v>
                </c:pt>
                <c:pt idx="35552">
                  <c:v>-40.608500000000006</c:v>
                </c:pt>
                <c:pt idx="35553">
                  <c:v>-40.606500000000011</c:v>
                </c:pt>
                <c:pt idx="35554">
                  <c:v>-40.604500000000002</c:v>
                </c:pt>
                <c:pt idx="35555">
                  <c:v>-40.602500000000006</c:v>
                </c:pt>
                <c:pt idx="35556">
                  <c:v>-40.600500000000011</c:v>
                </c:pt>
                <c:pt idx="35557">
                  <c:v>-40.598500000000001</c:v>
                </c:pt>
                <c:pt idx="35558">
                  <c:v>-40.596500000000006</c:v>
                </c:pt>
                <c:pt idx="35559">
                  <c:v>-40.594500000000011</c:v>
                </c:pt>
                <c:pt idx="35560">
                  <c:v>-40.592500000000001</c:v>
                </c:pt>
                <c:pt idx="35561">
                  <c:v>-40.590500000000006</c:v>
                </c:pt>
                <c:pt idx="35562">
                  <c:v>-40.58850000000001</c:v>
                </c:pt>
                <c:pt idx="35563">
                  <c:v>-40.586500000000001</c:v>
                </c:pt>
                <c:pt idx="35564">
                  <c:v>-40.584500000000006</c:v>
                </c:pt>
                <c:pt idx="35565">
                  <c:v>-40.58250000000001</c:v>
                </c:pt>
                <c:pt idx="35566">
                  <c:v>-40.580500000000001</c:v>
                </c:pt>
                <c:pt idx="35567">
                  <c:v>-40.578500000000005</c:v>
                </c:pt>
                <c:pt idx="35568">
                  <c:v>-40.57650000000001</c:v>
                </c:pt>
                <c:pt idx="35569">
                  <c:v>-40.5745</c:v>
                </c:pt>
                <c:pt idx="35570">
                  <c:v>-40.572500000000005</c:v>
                </c:pt>
                <c:pt idx="35571">
                  <c:v>-40.57050000000001</c:v>
                </c:pt>
                <c:pt idx="35572">
                  <c:v>-40.5685</c:v>
                </c:pt>
                <c:pt idx="35573">
                  <c:v>-40.566500000000005</c:v>
                </c:pt>
                <c:pt idx="35574">
                  <c:v>-40.56450000000001</c:v>
                </c:pt>
                <c:pt idx="35575">
                  <c:v>-40.5625</c:v>
                </c:pt>
                <c:pt idx="35576">
                  <c:v>-40.560500000000005</c:v>
                </c:pt>
                <c:pt idx="35577">
                  <c:v>-40.558500000000009</c:v>
                </c:pt>
                <c:pt idx="35578">
                  <c:v>-40.5565</c:v>
                </c:pt>
                <c:pt idx="35579">
                  <c:v>-40.554500000000004</c:v>
                </c:pt>
                <c:pt idx="35580">
                  <c:v>-40.552500000000009</c:v>
                </c:pt>
                <c:pt idx="35581">
                  <c:v>-40.5505</c:v>
                </c:pt>
                <c:pt idx="35582">
                  <c:v>-40.548500000000004</c:v>
                </c:pt>
                <c:pt idx="35583">
                  <c:v>-40.546500000000009</c:v>
                </c:pt>
                <c:pt idx="35584">
                  <c:v>-40.544499999999999</c:v>
                </c:pt>
                <c:pt idx="35585">
                  <c:v>-40.542500000000004</c:v>
                </c:pt>
                <c:pt idx="35586">
                  <c:v>-40.540500000000009</c:v>
                </c:pt>
                <c:pt idx="35587">
                  <c:v>-40.538499999999999</c:v>
                </c:pt>
                <c:pt idx="35588">
                  <c:v>-40.536500000000004</c:v>
                </c:pt>
                <c:pt idx="35589">
                  <c:v>-40.534500000000008</c:v>
                </c:pt>
                <c:pt idx="35590">
                  <c:v>-40.532499999999999</c:v>
                </c:pt>
                <c:pt idx="35591">
                  <c:v>-40.530500000000004</c:v>
                </c:pt>
                <c:pt idx="35592">
                  <c:v>-40.528500000000008</c:v>
                </c:pt>
                <c:pt idx="35593">
                  <c:v>-40.526499999999999</c:v>
                </c:pt>
                <c:pt idx="35594">
                  <c:v>-40.524500000000003</c:v>
                </c:pt>
                <c:pt idx="35595">
                  <c:v>-40.522500000000008</c:v>
                </c:pt>
                <c:pt idx="35596">
                  <c:v>-40.520500000000013</c:v>
                </c:pt>
                <c:pt idx="35597">
                  <c:v>-40.518500000000003</c:v>
                </c:pt>
                <c:pt idx="35598">
                  <c:v>-40.516500000000008</c:v>
                </c:pt>
                <c:pt idx="35599">
                  <c:v>-40.514500000000012</c:v>
                </c:pt>
                <c:pt idx="35600">
                  <c:v>-40.512500000000003</c:v>
                </c:pt>
                <c:pt idx="35601">
                  <c:v>-40.510500000000008</c:v>
                </c:pt>
                <c:pt idx="35602">
                  <c:v>-40.508500000000012</c:v>
                </c:pt>
                <c:pt idx="35603">
                  <c:v>-40.506500000000003</c:v>
                </c:pt>
                <c:pt idx="35604">
                  <c:v>-40.504500000000007</c:v>
                </c:pt>
                <c:pt idx="35605">
                  <c:v>-40.502500000000012</c:v>
                </c:pt>
                <c:pt idx="35606">
                  <c:v>-40.500500000000002</c:v>
                </c:pt>
                <c:pt idx="35607">
                  <c:v>-40.498500000000007</c:v>
                </c:pt>
                <c:pt idx="35608">
                  <c:v>-40.496500000000012</c:v>
                </c:pt>
                <c:pt idx="35609">
                  <c:v>-40.494500000000002</c:v>
                </c:pt>
                <c:pt idx="35610">
                  <c:v>-40.492500000000007</c:v>
                </c:pt>
                <c:pt idx="35611">
                  <c:v>-40.490500000000011</c:v>
                </c:pt>
                <c:pt idx="35612">
                  <c:v>-40.488500000000002</c:v>
                </c:pt>
                <c:pt idx="35613">
                  <c:v>-40.486500000000007</c:v>
                </c:pt>
                <c:pt idx="35614">
                  <c:v>-40.484500000000011</c:v>
                </c:pt>
                <c:pt idx="35615">
                  <c:v>-40.482500000000002</c:v>
                </c:pt>
                <c:pt idx="35616">
                  <c:v>-40.480500000000006</c:v>
                </c:pt>
                <c:pt idx="35617">
                  <c:v>-40.478500000000011</c:v>
                </c:pt>
                <c:pt idx="35618">
                  <c:v>-40.476500000000001</c:v>
                </c:pt>
                <c:pt idx="35619">
                  <c:v>-40.474500000000006</c:v>
                </c:pt>
                <c:pt idx="35620">
                  <c:v>-40.472500000000011</c:v>
                </c:pt>
                <c:pt idx="35621">
                  <c:v>-40.470500000000001</c:v>
                </c:pt>
                <c:pt idx="35622">
                  <c:v>-40.468500000000006</c:v>
                </c:pt>
                <c:pt idx="35623">
                  <c:v>-40.466500000000011</c:v>
                </c:pt>
                <c:pt idx="35624">
                  <c:v>-40.464500000000001</c:v>
                </c:pt>
                <c:pt idx="35625">
                  <c:v>-40.462500000000006</c:v>
                </c:pt>
                <c:pt idx="35626">
                  <c:v>-40.46050000000001</c:v>
                </c:pt>
                <c:pt idx="35627">
                  <c:v>-40.458500000000001</c:v>
                </c:pt>
                <c:pt idx="35628">
                  <c:v>-40.456500000000005</c:v>
                </c:pt>
                <c:pt idx="35629">
                  <c:v>-40.45450000000001</c:v>
                </c:pt>
                <c:pt idx="35630">
                  <c:v>-40.452500000000001</c:v>
                </c:pt>
                <c:pt idx="35631">
                  <c:v>-40.450500000000005</c:v>
                </c:pt>
                <c:pt idx="35632">
                  <c:v>-40.44850000000001</c:v>
                </c:pt>
                <c:pt idx="35633">
                  <c:v>-40.4465</c:v>
                </c:pt>
                <c:pt idx="35634">
                  <c:v>-40.444500000000005</c:v>
                </c:pt>
                <c:pt idx="35635">
                  <c:v>-40.44250000000001</c:v>
                </c:pt>
                <c:pt idx="35636">
                  <c:v>-40.4405</c:v>
                </c:pt>
                <c:pt idx="35637">
                  <c:v>-40.438500000000005</c:v>
                </c:pt>
                <c:pt idx="35638">
                  <c:v>-40.436500000000009</c:v>
                </c:pt>
                <c:pt idx="35639">
                  <c:v>-40.4345</c:v>
                </c:pt>
                <c:pt idx="35640">
                  <c:v>-40.432500000000005</c:v>
                </c:pt>
                <c:pt idx="35641">
                  <c:v>-40.430500000000009</c:v>
                </c:pt>
                <c:pt idx="35642">
                  <c:v>-40.4285</c:v>
                </c:pt>
                <c:pt idx="35643">
                  <c:v>-40.426500000000004</c:v>
                </c:pt>
                <c:pt idx="35644">
                  <c:v>-40.424500000000009</c:v>
                </c:pt>
                <c:pt idx="35645">
                  <c:v>-40.422499999999999</c:v>
                </c:pt>
                <c:pt idx="35646">
                  <c:v>-40.420500000000004</c:v>
                </c:pt>
                <c:pt idx="35647">
                  <c:v>-40.418500000000009</c:v>
                </c:pt>
                <c:pt idx="35648">
                  <c:v>-40.416499999999999</c:v>
                </c:pt>
                <c:pt idx="35649">
                  <c:v>-40.414500000000004</c:v>
                </c:pt>
                <c:pt idx="35650">
                  <c:v>-40.412500000000009</c:v>
                </c:pt>
                <c:pt idx="35651">
                  <c:v>-40.410499999999999</c:v>
                </c:pt>
                <c:pt idx="35652">
                  <c:v>-40.408500000000004</c:v>
                </c:pt>
                <c:pt idx="35653">
                  <c:v>-40.406500000000008</c:v>
                </c:pt>
                <c:pt idx="35654">
                  <c:v>-40.404499999999999</c:v>
                </c:pt>
                <c:pt idx="35655">
                  <c:v>-40.402500000000003</c:v>
                </c:pt>
                <c:pt idx="35656">
                  <c:v>-40.400500000000008</c:v>
                </c:pt>
                <c:pt idx="35657">
                  <c:v>-40.398500000000013</c:v>
                </c:pt>
                <c:pt idx="35658">
                  <c:v>-40.396500000000003</c:v>
                </c:pt>
                <c:pt idx="35659">
                  <c:v>-40.394500000000008</c:v>
                </c:pt>
                <c:pt idx="35660">
                  <c:v>-40.392500000000013</c:v>
                </c:pt>
                <c:pt idx="35661">
                  <c:v>-40.390500000000003</c:v>
                </c:pt>
                <c:pt idx="35662">
                  <c:v>-40.388500000000008</c:v>
                </c:pt>
                <c:pt idx="35663">
                  <c:v>-40.386500000000012</c:v>
                </c:pt>
                <c:pt idx="35664">
                  <c:v>-40.384500000000003</c:v>
                </c:pt>
                <c:pt idx="35665">
                  <c:v>-40.382500000000007</c:v>
                </c:pt>
                <c:pt idx="35666">
                  <c:v>-40.380500000000012</c:v>
                </c:pt>
                <c:pt idx="35667">
                  <c:v>-40.378500000000003</c:v>
                </c:pt>
                <c:pt idx="35668">
                  <c:v>-40.376500000000007</c:v>
                </c:pt>
                <c:pt idx="35669">
                  <c:v>-40.374500000000012</c:v>
                </c:pt>
                <c:pt idx="35670">
                  <c:v>-40.372500000000002</c:v>
                </c:pt>
                <c:pt idx="35671">
                  <c:v>-40.370500000000007</c:v>
                </c:pt>
                <c:pt idx="35672">
                  <c:v>-40.368500000000012</c:v>
                </c:pt>
                <c:pt idx="35673">
                  <c:v>-40.366500000000002</c:v>
                </c:pt>
                <c:pt idx="35674">
                  <c:v>-40.364500000000007</c:v>
                </c:pt>
                <c:pt idx="35675">
                  <c:v>-40.362500000000011</c:v>
                </c:pt>
                <c:pt idx="35676">
                  <c:v>-40.360500000000002</c:v>
                </c:pt>
                <c:pt idx="35677">
                  <c:v>-40.358500000000006</c:v>
                </c:pt>
                <c:pt idx="35678">
                  <c:v>-40.356500000000011</c:v>
                </c:pt>
                <c:pt idx="35679">
                  <c:v>-40.354500000000002</c:v>
                </c:pt>
                <c:pt idx="35680">
                  <c:v>-40.352500000000006</c:v>
                </c:pt>
                <c:pt idx="35681">
                  <c:v>-40.350500000000011</c:v>
                </c:pt>
                <c:pt idx="35682">
                  <c:v>-40.348500000000001</c:v>
                </c:pt>
                <c:pt idx="35683">
                  <c:v>-40.346500000000006</c:v>
                </c:pt>
                <c:pt idx="35684">
                  <c:v>-40.344500000000011</c:v>
                </c:pt>
                <c:pt idx="35685">
                  <c:v>-40.342500000000001</c:v>
                </c:pt>
                <c:pt idx="35686">
                  <c:v>-40.340500000000006</c:v>
                </c:pt>
                <c:pt idx="35687">
                  <c:v>-40.33850000000001</c:v>
                </c:pt>
                <c:pt idx="35688">
                  <c:v>-40.336500000000001</c:v>
                </c:pt>
                <c:pt idx="35689">
                  <c:v>-40.334500000000006</c:v>
                </c:pt>
                <c:pt idx="35690">
                  <c:v>-40.33250000000001</c:v>
                </c:pt>
                <c:pt idx="35691">
                  <c:v>-40.330500000000001</c:v>
                </c:pt>
                <c:pt idx="35692">
                  <c:v>-40.328500000000005</c:v>
                </c:pt>
                <c:pt idx="35693">
                  <c:v>-40.32650000000001</c:v>
                </c:pt>
                <c:pt idx="35694">
                  <c:v>-40.3245</c:v>
                </c:pt>
                <c:pt idx="35695">
                  <c:v>-40.322500000000005</c:v>
                </c:pt>
                <c:pt idx="35696">
                  <c:v>-40.32050000000001</c:v>
                </c:pt>
                <c:pt idx="35697">
                  <c:v>-40.3185</c:v>
                </c:pt>
                <c:pt idx="35698">
                  <c:v>-40.316500000000005</c:v>
                </c:pt>
                <c:pt idx="35699">
                  <c:v>-40.31450000000001</c:v>
                </c:pt>
                <c:pt idx="35700">
                  <c:v>-40.3125</c:v>
                </c:pt>
                <c:pt idx="35701">
                  <c:v>-40.310500000000005</c:v>
                </c:pt>
                <c:pt idx="35702">
                  <c:v>-40.308500000000009</c:v>
                </c:pt>
                <c:pt idx="35703">
                  <c:v>-40.3065</c:v>
                </c:pt>
                <c:pt idx="35704">
                  <c:v>-40.304500000000004</c:v>
                </c:pt>
                <c:pt idx="35705">
                  <c:v>-40.302500000000009</c:v>
                </c:pt>
                <c:pt idx="35706">
                  <c:v>-40.3005</c:v>
                </c:pt>
                <c:pt idx="35707">
                  <c:v>-40.298500000000004</c:v>
                </c:pt>
                <c:pt idx="35708">
                  <c:v>-40.296500000000009</c:v>
                </c:pt>
                <c:pt idx="35709">
                  <c:v>-40.294499999999999</c:v>
                </c:pt>
                <c:pt idx="35710">
                  <c:v>-40.292500000000004</c:v>
                </c:pt>
                <c:pt idx="35711">
                  <c:v>-40.290500000000009</c:v>
                </c:pt>
                <c:pt idx="35712">
                  <c:v>-40.288499999999999</c:v>
                </c:pt>
                <c:pt idx="35713">
                  <c:v>-40.286500000000004</c:v>
                </c:pt>
                <c:pt idx="35714">
                  <c:v>-40.284500000000008</c:v>
                </c:pt>
                <c:pt idx="35715">
                  <c:v>-40.282499999999999</c:v>
                </c:pt>
                <c:pt idx="35716">
                  <c:v>-40.280500000000004</c:v>
                </c:pt>
                <c:pt idx="35717">
                  <c:v>-40.278500000000008</c:v>
                </c:pt>
                <c:pt idx="35718">
                  <c:v>-40.276499999999999</c:v>
                </c:pt>
                <c:pt idx="35719">
                  <c:v>-40.274500000000003</c:v>
                </c:pt>
                <c:pt idx="35720">
                  <c:v>-40.272500000000008</c:v>
                </c:pt>
                <c:pt idx="35721">
                  <c:v>-40.270500000000013</c:v>
                </c:pt>
                <c:pt idx="35722">
                  <c:v>-40.268500000000003</c:v>
                </c:pt>
                <c:pt idx="35723">
                  <c:v>-40.266500000000008</c:v>
                </c:pt>
                <c:pt idx="35724">
                  <c:v>-40.264500000000012</c:v>
                </c:pt>
                <c:pt idx="35725">
                  <c:v>-40.262500000000003</c:v>
                </c:pt>
                <c:pt idx="35726">
                  <c:v>-40.260500000000008</c:v>
                </c:pt>
                <c:pt idx="35727">
                  <c:v>-40.258500000000012</c:v>
                </c:pt>
                <c:pt idx="35728">
                  <c:v>-40.256500000000003</c:v>
                </c:pt>
                <c:pt idx="35729">
                  <c:v>-40.254500000000007</c:v>
                </c:pt>
                <c:pt idx="35730">
                  <c:v>-40.252500000000012</c:v>
                </c:pt>
                <c:pt idx="35731">
                  <c:v>-40.250500000000002</c:v>
                </c:pt>
                <c:pt idx="35732">
                  <c:v>-40.248500000000007</c:v>
                </c:pt>
                <c:pt idx="35733">
                  <c:v>-40.246500000000012</c:v>
                </c:pt>
                <c:pt idx="35734">
                  <c:v>-40.244500000000002</c:v>
                </c:pt>
                <c:pt idx="35735">
                  <c:v>-40.242500000000007</c:v>
                </c:pt>
                <c:pt idx="35736">
                  <c:v>-40.240500000000011</c:v>
                </c:pt>
                <c:pt idx="35737">
                  <c:v>-40.238500000000002</c:v>
                </c:pt>
                <c:pt idx="35738">
                  <c:v>-40.236500000000007</c:v>
                </c:pt>
                <c:pt idx="35739">
                  <c:v>-40.234500000000011</c:v>
                </c:pt>
                <c:pt idx="35740">
                  <c:v>-40.232500000000002</c:v>
                </c:pt>
                <c:pt idx="35741">
                  <c:v>-40.230500000000006</c:v>
                </c:pt>
                <c:pt idx="35742">
                  <c:v>-40.228500000000011</c:v>
                </c:pt>
                <c:pt idx="35743">
                  <c:v>-40.226500000000001</c:v>
                </c:pt>
                <c:pt idx="35744">
                  <c:v>-40.224500000000006</c:v>
                </c:pt>
                <c:pt idx="35745">
                  <c:v>-40.222500000000011</c:v>
                </c:pt>
                <c:pt idx="35746">
                  <c:v>-40.220500000000001</c:v>
                </c:pt>
                <c:pt idx="35747">
                  <c:v>-40.218500000000006</c:v>
                </c:pt>
                <c:pt idx="35748">
                  <c:v>-40.216500000000011</c:v>
                </c:pt>
                <c:pt idx="35749">
                  <c:v>-40.214500000000001</c:v>
                </c:pt>
                <c:pt idx="35750">
                  <c:v>-40.212500000000006</c:v>
                </c:pt>
                <c:pt idx="35751">
                  <c:v>-40.21050000000001</c:v>
                </c:pt>
                <c:pt idx="35752">
                  <c:v>-40.208500000000001</c:v>
                </c:pt>
                <c:pt idx="35753">
                  <c:v>-40.206500000000005</c:v>
                </c:pt>
                <c:pt idx="35754">
                  <c:v>-40.20450000000001</c:v>
                </c:pt>
                <c:pt idx="35755">
                  <c:v>-40.202500000000001</c:v>
                </c:pt>
                <c:pt idx="35756">
                  <c:v>-40.200500000000005</c:v>
                </c:pt>
                <c:pt idx="35757">
                  <c:v>-40.19850000000001</c:v>
                </c:pt>
                <c:pt idx="35758">
                  <c:v>-40.1965</c:v>
                </c:pt>
                <c:pt idx="35759">
                  <c:v>-40.194500000000005</c:v>
                </c:pt>
                <c:pt idx="35760">
                  <c:v>-40.19250000000001</c:v>
                </c:pt>
                <c:pt idx="35761">
                  <c:v>-40.1905</c:v>
                </c:pt>
                <c:pt idx="35762">
                  <c:v>-40.188500000000005</c:v>
                </c:pt>
                <c:pt idx="35763">
                  <c:v>-40.186500000000009</c:v>
                </c:pt>
                <c:pt idx="35764">
                  <c:v>-40.1845</c:v>
                </c:pt>
                <c:pt idx="35765">
                  <c:v>-40.182500000000005</c:v>
                </c:pt>
                <c:pt idx="35766">
                  <c:v>-40.180500000000009</c:v>
                </c:pt>
                <c:pt idx="35767">
                  <c:v>-40.1785</c:v>
                </c:pt>
                <c:pt idx="35768">
                  <c:v>-40.176500000000004</c:v>
                </c:pt>
                <c:pt idx="35769">
                  <c:v>-40.174500000000009</c:v>
                </c:pt>
                <c:pt idx="35770">
                  <c:v>-40.172499999999999</c:v>
                </c:pt>
                <c:pt idx="35771">
                  <c:v>-40.170500000000004</c:v>
                </c:pt>
                <c:pt idx="35772">
                  <c:v>-40.168500000000009</c:v>
                </c:pt>
                <c:pt idx="35773">
                  <c:v>-40.166499999999999</c:v>
                </c:pt>
                <c:pt idx="35774">
                  <c:v>-40.164500000000004</c:v>
                </c:pt>
                <c:pt idx="35775">
                  <c:v>-40.162500000000009</c:v>
                </c:pt>
                <c:pt idx="35776">
                  <c:v>-40.160499999999999</c:v>
                </c:pt>
                <c:pt idx="35777">
                  <c:v>-40.158500000000004</c:v>
                </c:pt>
                <c:pt idx="35778">
                  <c:v>-40.156500000000008</c:v>
                </c:pt>
                <c:pt idx="35779">
                  <c:v>-40.154499999999999</c:v>
                </c:pt>
                <c:pt idx="35780">
                  <c:v>-40.152500000000003</c:v>
                </c:pt>
                <c:pt idx="35781">
                  <c:v>-40.150500000000008</c:v>
                </c:pt>
                <c:pt idx="35782">
                  <c:v>-40.148500000000013</c:v>
                </c:pt>
                <c:pt idx="35783">
                  <c:v>-40.146500000000003</c:v>
                </c:pt>
                <c:pt idx="35784">
                  <c:v>-40.144500000000008</c:v>
                </c:pt>
                <c:pt idx="35785">
                  <c:v>-40.142500000000013</c:v>
                </c:pt>
                <c:pt idx="35786">
                  <c:v>-40.140500000000003</c:v>
                </c:pt>
                <c:pt idx="35787">
                  <c:v>-40.138500000000008</c:v>
                </c:pt>
                <c:pt idx="35788">
                  <c:v>-40.136500000000012</c:v>
                </c:pt>
                <c:pt idx="35789">
                  <c:v>-40.134500000000003</c:v>
                </c:pt>
                <c:pt idx="35790">
                  <c:v>-40.132500000000007</c:v>
                </c:pt>
                <c:pt idx="35791">
                  <c:v>-40.130500000000012</c:v>
                </c:pt>
                <c:pt idx="35792">
                  <c:v>-40.128500000000003</c:v>
                </c:pt>
                <c:pt idx="35793">
                  <c:v>-40.126500000000007</c:v>
                </c:pt>
                <c:pt idx="35794">
                  <c:v>-40.124500000000012</c:v>
                </c:pt>
                <c:pt idx="35795">
                  <c:v>-40.122500000000002</c:v>
                </c:pt>
                <c:pt idx="35796">
                  <c:v>-40.120500000000007</c:v>
                </c:pt>
                <c:pt idx="35797">
                  <c:v>-40.118500000000012</c:v>
                </c:pt>
                <c:pt idx="35798">
                  <c:v>-40.116500000000002</c:v>
                </c:pt>
                <c:pt idx="35799">
                  <c:v>-40.114500000000007</c:v>
                </c:pt>
                <c:pt idx="35800">
                  <c:v>-40.112500000000011</c:v>
                </c:pt>
                <c:pt idx="35801">
                  <c:v>-40.110500000000002</c:v>
                </c:pt>
                <c:pt idx="35802">
                  <c:v>-40.108500000000006</c:v>
                </c:pt>
                <c:pt idx="35803">
                  <c:v>-40.106500000000011</c:v>
                </c:pt>
                <c:pt idx="35804">
                  <c:v>-40.104500000000002</c:v>
                </c:pt>
                <c:pt idx="35805">
                  <c:v>-40.102500000000006</c:v>
                </c:pt>
                <c:pt idx="35806">
                  <c:v>-40.100500000000011</c:v>
                </c:pt>
                <c:pt idx="35807">
                  <c:v>-40.098500000000001</c:v>
                </c:pt>
                <c:pt idx="35808">
                  <c:v>-40.096500000000006</c:v>
                </c:pt>
                <c:pt idx="35809">
                  <c:v>-40.094500000000011</c:v>
                </c:pt>
                <c:pt idx="35810">
                  <c:v>-40.092500000000001</c:v>
                </c:pt>
                <c:pt idx="35811">
                  <c:v>-40.090500000000006</c:v>
                </c:pt>
                <c:pt idx="35812">
                  <c:v>-40.08850000000001</c:v>
                </c:pt>
                <c:pt idx="35813">
                  <c:v>-40.086500000000001</c:v>
                </c:pt>
                <c:pt idx="35814">
                  <c:v>-40.084500000000006</c:v>
                </c:pt>
                <c:pt idx="35815">
                  <c:v>-40.08250000000001</c:v>
                </c:pt>
                <c:pt idx="35816">
                  <c:v>-40.080500000000001</c:v>
                </c:pt>
                <c:pt idx="35817">
                  <c:v>-40.078500000000005</c:v>
                </c:pt>
                <c:pt idx="35818">
                  <c:v>-40.07650000000001</c:v>
                </c:pt>
                <c:pt idx="35819">
                  <c:v>-40.0745</c:v>
                </c:pt>
                <c:pt idx="35820">
                  <c:v>-40.072500000000005</c:v>
                </c:pt>
                <c:pt idx="35821">
                  <c:v>-40.07050000000001</c:v>
                </c:pt>
                <c:pt idx="35822">
                  <c:v>-40.0685</c:v>
                </c:pt>
                <c:pt idx="35823">
                  <c:v>-40.066500000000005</c:v>
                </c:pt>
                <c:pt idx="35824">
                  <c:v>-40.06450000000001</c:v>
                </c:pt>
                <c:pt idx="35825">
                  <c:v>-40.0625</c:v>
                </c:pt>
                <c:pt idx="35826">
                  <c:v>-40.060500000000005</c:v>
                </c:pt>
                <c:pt idx="35827">
                  <c:v>-40.058500000000009</c:v>
                </c:pt>
                <c:pt idx="35828">
                  <c:v>-40.0565</c:v>
                </c:pt>
                <c:pt idx="35829">
                  <c:v>-40.054500000000004</c:v>
                </c:pt>
                <c:pt idx="35830">
                  <c:v>-40.052500000000009</c:v>
                </c:pt>
                <c:pt idx="35831">
                  <c:v>-40.0505</c:v>
                </c:pt>
                <c:pt idx="35832">
                  <c:v>-40.048500000000004</c:v>
                </c:pt>
                <c:pt idx="35833">
                  <c:v>-40.046500000000009</c:v>
                </c:pt>
                <c:pt idx="35834">
                  <c:v>-40.044499999999999</c:v>
                </c:pt>
                <c:pt idx="35835">
                  <c:v>-40.042500000000004</c:v>
                </c:pt>
                <c:pt idx="35836">
                  <c:v>-40.040500000000009</c:v>
                </c:pt>
                <c:pt idx="35837">
                  <c:v>-40.038499999999999</c:v>
                </c:pt>
                <c:pt idx="35838">
                  <c:v>-40.036500000000004</c:v>
                </c:pt>
                <c:pt idx="35839">
                  <c:v>-40.034500000000008</c:v>
                </c:pt>
                <c:pt idx="35840">
                  <c:v>-40.032499999999999</c:v>
                </c:pt>
                <c:pt idx="35841">
                  <c:v>-40.030500000000004</c:v>
                </c:pt>
                <c:pt idx="35842">
                  <c:v>-40.028500000000008</c:v>
                </c:pt>
                <c:pt idx="35843">
                  <c:v>-40.026499999999999</c:v>
                </c:pt>
                <c:pt idx="35844">
                  <c:v>-40.024500000000003</c:v>
                </c:pt>
                <c:pt idx="35845">
                  <c:v>-40.022500000000008</c:v>
                </c:pt>
                <c:pt idx="35846">
                  <c:v>-40.020500000000013</c:v>
                </c:pt>
                <c:pt idx="35847">
                  <c:v>-40.018500000000003</c:v>
                </c:pt>
                <c:pt idx="35848">
                  <c:v>-40.016500000000008</c:v>
                </c:pt>
                <c:pt idx="35849">
                  <c:v>-40.014500000000012</c:v>
                </c:pt>
                <c:pt idx="35850">
                  <c:v>-40.012500000000003</c:v>
                </c:pt>
                <c:pt idx="35851">
                  <c:v>-40.010500000000008</c:v>
                </c:pt>
                <c:pt idx="35852">
                  <c:v>-40.008500000000012</c:v>
                </c:pt>
                <c:pt idx="35853">
                  <c:v>-40.006500000000003</c:v>
                </c:pt>
                <c:pt idx="35854">
                  <c:v>-40.004500000000007</c:v>
                </c:pt>
                <c:pt idx="35855">
                  <c:v>-40.002500000000012</c:v>
                </c:pt>
                <c:pt idx="35856">
                  <c:v>-40.000500000000002</c:v>
                </c:pt>
                <c:pt idx="35857">
                  <c:v>-39.998500000000007</c:v>
                </c:pt>
                <c:pt idx="35858">
                  <c:v>-39.996500000000012</c:v>
                </c:pt>
                <c:pt idx="35859">
                  <c:v>-39.994500000000002</c:v>
                </c:pt>
                <c:pt idx="35860">
                  <c:v>-39.992500000000007</c:v>
                </c:pt>
                <c:pt idx="35861">
                  <c:v>-39.990500000000011</c:v>
                </c:pt>
                <c:pt idx="35862">
                  <c:v>-39.988500000000002</c:v>
                </c:pt>
                <c:pt idx="35863">
                  <c:v>-39.986500000000007</c:v>
                </c:pt>
                <c:pt idx="35864">
                  <c:v>-39.984500000000011</c:v>
                </c:pt>
                <c:pt idx="35865">
                  <c:v>-39.982500000000002</c:v>
                </c:pt>
                <c:pt idx="35866">
                  <c:v>-39.980500000000006</c:v>
                </c:pt>
                <c:pt idx="35867">
                  <c:v>-39.978500000000011</c:v>
                </c:pt>
                <c:pt idx="35868">
                  <c:v>-39.976500000000001</c:v>
                </c:pt>
                <c:pt idx="35869">
                  <c:v>-39.974500000000006</c:v>
                </c:pt>
                <c:pt idx="35870">
                  <c:v>-39.972500000000011</c:v>
                </c:pt>
                <c:pt idx="35871">
                  <c:v>-39.970500000000001</c:v>
                </c:pt>
                <c:pt idx="35872">
                  <c:v>-39.968500000000006</c:v>
                </c:pt>
                <c:pt idx="35873">
                  <c:v>-39.966500000000011</c:v>
                </c:pt>
                <c:pt idx="35874">
                  <c:v>-39.964500000000001</c:v>
                </c:pt>
                <c:pt idx="35875">
                  <c:v>-39.962500000000006</c:v>
                </c:pt>
                <c:pt idx="35876">
                  <c:v>-39.96050000000001</c:v>
                </c:pt>
                <c:pt idx="35877">
                  <c:v>-39.958500000000001</c:v>
                </c:pt>
                <c:pt idx="35878">
                  <c:v>-39.956500000000005</c:v>
                </c:pt>
                <c:pt idx="35879">
                  <c:v>-39.95450000000001</c:v>
                </c:pt>
                <c:pt idx="35880">
                  <c:v>-39.952500000000001</c:v>
                </c:pt>
                <c:pt idx="35881">
                  <c:v>-39.950500000000005</c:v>
                </c:pt>
                <c:pt idx="35882">
                  <c:v>-39.94850000000001</c:v>
                </c:pt>
                <c:pt idx="35883">
                  <c:v>-39.9465</c:v>
                </c:pt>
                <c:pt idx="35884">
                  <c:v>-39.944500000000005</c:v>
                </c:pt>
                <c:pt idx="35885">
                  <c:v>-39.94250000000001</c:v>
                </c:pt>
                <c:pt idx="35886">
                  <c:v>-39.9405</c:v>
                </c:pt>
                <c:pt idx="35887">
                  <c:v>-39.938500000000005</c:v>
                </c:pt>
                <c:pt idx="35888">
                  <c:v>-39.936500000000009</c:v>
                </c:pt>
                <c:pt idx="35889">
                  <c:v>-39.9345</c:v>
                </c:pt>
                <c:pt idx="35890">
                  <c:v>-39.932500000000005</c:v>
                </c:pt>
                <c:pt idx="35891">
                  <c:v>-39.930500000000009</c:v>
                </c:pt>
                <c:pt idx="35892">
                  <c:v>-39.9285</c:v>
                </c:pt>
                <c:pt idx="35893">
                  <c:v>-39.926500000000004</c:v>
                </c:pt>
                <c:pt idx="35894">
                  <c:v>-39.924500000000009</c:v>
                </c:pt>
                <c:pt idx="35895">
                  <c:v>-39.922499999999999</c:v>
                </c:pt>
                <c:pt idx="35896">
                  <c:v>-39.920500000000004</c:v>
                </c:pt>
                <c:pt idx="35897">
                  <c:v>-39.918500000000009</c:v>
                </c:pt>
                <c:pt idx="35898">
                  <c:v>-39.916499999999999</c:v>
                </c:pt>
                <c:pt idx="35899">
                  <c:v>-39.914500000000004</c:v>
                </c:pt>
                <c:pt idx="35900">
                  <c:v>-39.912500000000009</c:v>
                </c:pt>
                <c:pt idx="35901">
                  <c:v>-39.910499999999999</c:v>
                </c:pt>
                <c:pt idx="35902">
                  <c:v>-39.908500000000004</c:v>
                </c:pt>
                <c:pt idx="35903">
                  <c:v>-39.906500000000008</c:v>
                </c:pt>
                <c:pt idx="35904">
                  <c:v>-39.904499999999999</c:v>
                </c:pt>
                <c:pt idx="35905">
                  <c:v>-39.902500000000003</c:v>
                </c:pt>
                <c:pt idx="35906">
                  <c:v>-39.900500000000008</c:v>
                </c:pt>
                <c:pt idx="35907">
                  <c:v>-39.898500000000013</c:v>
                </c:pt>
                <c:pt idx="35908">
                  <c:v>-39.896500000000003</c:v>
                </c:pt>
                <c:pt idx="35909">
                  <c:v>-39.894500000000008</c:v>
                </c:pt>
                <c:pt idx="35910">
                  <c:v>-39.892500000000013</c:v>
                </c:pt>
                <c:pt idx="35911">
                  <c:v>-39.890500000000003</c:v>
                </c:pt>
                <c:pt idx="35912">
                  <c:v>-39.888500000000008</c:v>
                </c:pt>
                <c:pt idx="35913">
                  <c:v>-39.886500000000012</c:v>
                </c:pt>
                <c:pt idx="35914">
                  <c:v>-39.884500000000003</c:v>
                </c:pt>
                <c:pt idx="35915">
                  <c:v>-39.882500000000007</c:v>
                </c:pt>
                <c:pt idx="35916">
                  <c:v>-39.880500000000012</c:v>
                </c:pt>
                <c:pt idx="35917">
                  <c:v>-39.878500000000003</c:v>
                </c:pt>
                <c:pt idx="35918">
                  <c:v>-39.876500000000007</c:v>
                </c:pt>
                <c:pt idx="35919">
                  <c:v>-39.874500000000012</c:v>
                </c:pt>
                <c:pt idx="35920">
                  <c:v>-39.872500000000002</c:v>
                </c:pt>
                <c:pt idx="35921">
                  <c:v>-39.870500000000007</c:v>
                </c:pt>
                <c:pt idx="35922">
                  <c:v>-39.868500000000012</c:v>
                </c:pt>
                <c:pt idx="35923">
                  <c:v>-39.866500000000002</c:v>
                </c:pt>
                <c:pt idx="35924">
                  <c:v>-39.864500000000007</c:v>
                </c:pt>
                <c:pt idx="35925">
                  <c:v>-39.862500000000011</c:v>
                </c:pt>
                <c:pt idx="35926">
                  <c:v>-39.860500000000002</c:v>
                </c:pt>
                <c:pt idx="35927">
                  <c:v>-39.858500000000006</c:v>
                </c:pt>
                <c:pt idx="35928">
                  <c:v>-39.856500000000011</c:v>
                </c:pt>
                <c:pt idx="35929">
                  <c:v>-39.854500000000002</c:v>
                </c:pt>
                <c:pt idx="35930">
                  <c:v>-39.852500000000006</c:v>
                </c:pt>
                <c:pt idx="35931">
                  <c:v>-39.850500000000011</c:v>
                </c:pt>
                <c:pt idx="35932">
                  <c:v>-39.848500000000001</c:v>
                </c:pt>
                <c:pt idx="35933">
                  <c:v>-39.846500000000006</c:v>
                </c:pt>
                <c:pt idx="35934">
                  <c:v>-39.844500000000011</c:v>
                </c:pt>
                <c:pt idx="35935">
                  <c:v>-39.842500000000001</c:v>
                </c:pt>
                <c:pt idx="35936">
                  <c:v>-39.840500000000006</c:v>
                </c:pt>
                <c:pt idx="35937">
                  <c:v>-39.83850000000001</c:v>
                </c:pt>
                <c:pt idx="35938">
                  <c:v>-39.836500000000001</c:v>
                </c:pt>
                <c:pt idx="35939">
                  <c:v>-39.834500000000006</c:v>
                </c:pt>
                <c:pt idx="35940">
                  <c:v>-39.83250000000001</c:v>
                </c:pt>
                <c:pt idx="35941">
                  <c:v>-39.830500000000001</c:v>
                </c:pt>
                <c:pt idx="35942">
                  <c:v>-39.828500000000005</c:v>
                </c:pt>
                <c:pt idx="35943">
                  <c:v>-39.82650000000001</c:v>
                </c:pt>
                <c:pt idx="35944">
                  <c:v>-39.8245</c:v>
                </c:pt>
                <c:pt idx="35945">
                  <c:v>-39.822500000000005</c:v>
                </c:pt>
                <c:pt idx="35946">
                  <c:v>-39.82050000000001</c:v>
                </c:pt>
                <c:pt idx="35947">
                  <c:v>-39.8185</c:v>
                </c:pt>
                <c:pt idx="35948">
                  <c:v>-39.816500000000005</c:v>
                </c:pt>
                <c:pt idx="35949">
                  <c:v>-39.81450000000001</c:v>
                </c:pt>
                <c:pt idx="35950">
                  <c:v>-39.8125</c:v>
                </c:pt>
                <c:pt idx="35951">
                  <c:v>-39.810500000000005</c:v>
                </c:pt>
                <c:pt idx="35952">
                  <c:v>-39.808500000000009</c:v>
                </c:pt>
                <c:pt idx="35953">
                  <c:v>-39.8065</c:v>
                </c:pt>
                <c:pt idx="35954">
                  <c:v>-39.804500000000004</c:v>
                </c:pt>
                <c:pt idx="35955">
                  <c:v>-39.802500000000009</c:v>
                </c:pt>
                <c:pt idx="35956">
                  <c:v>-39.8005</c:v>
                </c:pt>
                <c:pt idx="35957">
                  <c:v>-39.798500000000004</c:v>
                </c:pt>
                <c:pt idx="35958">
                  <c:v>-39.796500000000009</c:v>
                </c:pt>
                <c:pt idx="35959">
                  <c:v>-39.794499999999999</c:v>
                </c:pt>
                <c:pt idx="35960">
                  <c:v>-39.792500000000004</c:v>
                </c:pt>
                <c:pt idx="35961">
                  <c:v>-39.790500000000009</c:v>
                </c:pt>
                <c:pt idx="35962">
                  <c:v>-39.788499999999999</c:v>
                </c:pt>
                <c:pt idx="35963">
                  <c:v>-39.786500000000004</c:v>
                </c:pt>
                <c:pt idx="35964">
                  <c:v>-39.784500000000008</c:v>
                </c:pt>
                <c:pt idx="35965">
                  <c:v>-39.782499999999999</c:v>
                </c:pt>
                <c:pt idx="35966">
                  <c:v>-39.780500000000004</c:v>
                </c:pt>
                <c:pt idx="35967">
                  <c:v>-39.778500000000008</c:v>
                </c:pt>
                <c:pt idx="35968">
                  <c:v>-39.776499999999999</c:v>
                </c:pt>
                <c:pt idx="35969">
                  <c:v>-39.774500000000003</c:v>
                </c:pt>
                <c:pt idx="35970">
                  <c:v>-39.772500000000008</c:v>
                </c:pt>
                <c:pt idx="35971">
                  <c:v>-39.770500000000013</c:v>
                </c:pt>
                <c:pt idx="35972">
                  <c:v>-39.768500000000003</c:v>
                </c:pt>
                <c:pt idx="35973">
                  <c:v>-39.766500000000008</c:v>
                </c:pt>
                <c:pt idx="35974">
                  <c:v>-39.764500000000012</c:v>
                </c:pt>
                <c:pt idx="35975">
                  <c:v>-39.762500000000003</c:v>
                </c:pt>
                <c:pt idx="35976">
                  <c:v>-39.760500000000008</c:v>
                </c:pt>
                <c:pt idx="35977">
                  <c:v>-39.758500000000012</c:v>
                </c:pt>
                <c:pt idx="35978">
                  <c:v>-39.756500000000003</c:v>
                </c:pt>
                <c:pt idx="35979">
                  <c:v>-39.754500000000007</c:v>
                </c:pt>
                <c:pt idx="35980">
                  <c:v>-39.752500000000012</c:v>
                </c:pt>
                <c:pt idx="35981">
                  <c:v>-39.750500000000002</c:v>
                </c:pt>
                <c:pt idx="35982">
                  <c:v>-39.748500000000007</c:v>
                </c:pt>
                <c:pt idx="35983">
                  <c:v>-39.746500000000012</c:v>
                </c:pt>
                <c:pt idx="35984">
                  <c:v>-39.744500000000002</c:v>
                </c:pt>
                <c:pt idx="35985">
                  <c:v>-39.742500000000007</c:v>
                </c:pt>
                <c:pt idx="35986">
                  <c:v>-39.740500000000011</c:v>
                </c:pt>
                <c:pt idx="35987">
                  <c:v>-39.738500000000002</c:v>
                </c:pt>
                <c:pt idx="35988">
                  <c:v>-39.736500000000007</c:v>
                </c:pt>
                <c:pt idx="35989">
                  <c:v>-39.734500000000011</c:v>
                </c:pt>
                <c:pt idx="35990">
                  <c:v>-39.732500000000002</c:v>
                </c:pt>
                <c:pt idx="35991">
                  <c:v>-39.730500000000006</c:v>
                </c:pt>
                <c:pt idx="35992">
                  <c:v>-39.728500000000011</c:v>
                </c:pt>
                <c:pt idx="35993">
                  <c:v>-39.726500000000001</c:v>
                </c:pt>
                <c:pt idx="35994">
                  <c:v>-39.724500000000006</c:v>
                </c:pt>
                <c:pt idx="35995">
                  <c:v>-39.722500000000011</c:v>
                </c:pt>
                <c:pt idx="35996">
                  <c:v>-39.720500000000001</c:v>
                </c:pt>
                <c:pt idx="35997">
                  <c:v>-39.718500000000006</c:v>
                </c:pt>
                <c:pt idx="35998">
                  <c:v>-39.716500000000011</c:v>
                </c:pt>
                <c:pt idx="35999">
                  <c:v>-39.714500000000001</c:v>
                </c:pt>
                <c:pt idx="36000">
                  <c:v>-39.712500000000006</c:v>
                </c:pt>
                <c:pt idx="36001">
                  <c:v>-39.71050000000001</c:v>
                </c:pt>
                <c:pt idx="36002">
                  <c:v>-39.708500000000001</c:v>
                </c:pt>
                <c:pt idx="36003">
                  <c:v>-39.706500000000005</c:v>
                </c:pt>
                <c:pt idx="36004">
                  <c:v>-39.70450000000001</c:v>
                </c:pt>
                <c:pt idx="36005">
                  <c:v>-39.702500000000001</c:v>
                </c:pt>
                <c:pt idx="36006">
                  <c:v>-39.700500000000005</c:v>
                </c:pt>
                <c:pt idx="36007">
                  <c:v>-39.69850000000001</c:v>
                </c:pt>
                <c:pt idx="36008">
                  <c:v>-39.6965</c:v>
                </c:pt>
                <c:pt idx="36009">
                  <c:v>-39.694500000000005</c:v>
                </c:pt>
                <c:pt idx="36010">
                  <c:v>-39.69250000000001</c:v>
                </c:pt>
                <c:pt idx="36011">
                  <c:v>-39.6905</c:v>
                </c:pt>
                <c:pt idx="36012">
                  <c:v>-39.688500000000005</c:v>
                </c:pt>
                <c:pt idx="36013">
                  <c:v>-39.686500000000009</c:v>
                </c:pt>
                <c:pt idx="36014">
                  <c:v>-39.6845</c:v>
                </c:pt>
                <c:pt idx="36015">
                  <c:v>-39.682500000000005</c:v>
                </c:pt>
                <c:pt idx="36016">
                  <c:v>-39.680500000000009</c:v>
                </c:pt>
                <c:pt idx="36017">
                  <c:v>-39.6785</c:v>
                </c:pt>
                <c:pt idx="36018">
                  <c:v>-39.676500000000004</c:v>
                </c:pt>
                <c:pt idx="36019">
                  <c:v>-39.674500000000009</c:v>
                </c:pt>
                <c:pt idx="36020">
                  <c:v>-39.672499999999999</c:v>
                </c:pt>
                <c:pt idx="36021">
                  <c:v>-39.670500000000004</c:v>
                </c:pt>
                <c:pt idx="36022">
                  <c:v>-39.668500000000009</c:v>
                </c:pt>
                <c:pt idx="36023">
                  <c:v>-39.666499999999999</c:v>
                </c:pt>
                <c:pt idx="36024">
                  <c:v>-39.664500000000004</c:v>
                </c:pt>
                <c:pt idx="36025">
                  <c:v>-39.662500000000009</c:v>
                </c:pt>
                <c:pt idx="36026">
                  <c:v>-39.660499999999999</c:v>
                </c:pt>
                <c:pt idx="36027">
                  <c:v>-39.658500000000004</c:v>
                </c:pt>
                <c:pt idx="36028">
                  <c:v>-39.656500000000008</c:v>
                </c:pt>
                <c:pt idx="36029">
                  <c:v>-39.654499999999999</c:v>
                </c:pt>
                <c:pt idx="36030">
                  <c:v>-39.652500000000003</c:v>
                </c:pt>
                <c:pt idx="36031">
                  <c:v>-39.650500000000008</c:v>
                </c:pt>
                <c:pt idx="36032">
                  <c:v>-39.648500000000013</c:v>
                </c:pt>
                <c:pt idx="36033">
                  <c:v>-39.646500000000003</c:v>
                </c:pt>
                <c:pt idx="36034">
                  <c:v>-39.644500000000008</c:v>
                </c:pt>
                <c:pt idx="36035">
                  <c:v>-39.642500000000013</c:v>
                </c:pt>
                <c:pt idx="36036">
                  <c:v>-39.640500000000003</c:v>
                </c:pt>
                <c:pt idx="36037">
                  <c:v>-39.638500000000008</c:v>
                </c:pt>
                <c:pt idx="36038">
                  <c:v>-39.636500000000012</c:v>
                </c:pt>
                <c:pt idx="36039">
                  <c:v>-39.634500000000003</c:v>
                </c:pt>
                <c:pt idx="36040">
                  <c:v>-39.632500000000007</c:v>
                </c:pt>
                <c:pt idx="36041">
                  <c:v>-39.630500000000012</c:v>
                </c:pt>
                <c:pt idx="36042">
                  <c:v>-39.628500000000003</c:v>
                </c:pt>
                <c:pt idx="36043">
                  <c:v>-39.626500000000007</c:v>
                </c:pt>
                <c:pt idx="36044">
                  <c:v>-39.624500000000012</c:v>
                </c:pt>
                <c:pt idx="36045">
                  <c:v>-39.622500000000002</c:v>
                </c:pt>
                <c:pt idx="36046">
                  <c:v>-39.620500000000007</c:v>
                </c:pt>
                <c:pt idx="36047">
                  <c:v>-39.618500000000012</c:v>
                </c:pt>
                <c:pt idx="36048">
                  <c:v>-39.616500000000002</c:v>
                </c:pt>
                <c:pt idx="36049">
                  <c:v>-39.614500000000007</c:v>
                </c:pt>
                <c:pt idx="36050">
                  <c:v>-39.612500000000011</c:v>
                </c:pt>
                <c:pt idx="36051">
                  <c:v>-39.610500000000002</c:v>
                </c:pt>
                <c:pt idx="36052">
                  <c:v>-39.608500000000006</c:v>
                </c:pt>
                <c:pt idx="36053">
                  <c:v>-39.606500000000011</c:v>
                </c:pt>
                <c:pt idx="36054">
                  <c:v>-39.604500000000002</c:v>
                </c:pt>
                <c:pt idx="36055">
                  <c:v>-39.602500000000006</c:v>
                </c:pt>
                <c:pt idx="36056">
                  <c:v>-39.600500000000011</c:v>
                </c:pt>
                <c:pt idx="36057">
                  <c:v>-39.598500000000001</c:v>
                </c:pt>
                <c:pt idx="36058">
                  <c:v>-39.596500000000006</c:v>
                </c:pt>
                <c:pt idx="36059">
                  <c:v>-39.594500000000011</c:v>
                </c:pt>
                <c:pt idx="36060">
                  <c:v>-39.592500000000001</c:v>
                </c:pt>
                <c:pt idx="36061">
                  <c:v>-39.590500000000006</c:v>
                </c:pt>
                <c:pt idx="36062">
                  <c:v>-39.58850000000001</c:v>
                </c:pt>
                <c:pt idx="36063">
                  <c:v>-39.586500000000001</c:v>
                </c:pt>
                <c:pt idx="36064">
                  <c:v>-39.584500000000006</c:v>
                </c:pt>
                <c:pt idx="36065">
                  <c:v>-39.58250000000001</c:v>
                </c:pt>
                <c:pt idx="36066">
                  <c:v>-39.580500000000001</c:v>
                </c:pt>
                <c:pt idx="36067">
                  <c:v>-39.578500000000005</c:v>
                </c:pt>
                <c:pt idx="36068">
                  <c:v>-39.57650000000001</c:v>
                </c:pt>
                <c:pt idx="36069">
                  <c:v>-39.5745</c:v>
                </c:pt>
                <c:pt idx="36070">
                  <c:v>-39.572500000000005</c:v>
                </c:pt>
                <c:pt idx="36071">
                  <c:v>-39.57050000000001</c:v>
                </c:pt>
                <c:pt idx="36072">
                  <c:v>-39.5685</c:v>
                </c:pt>
                <c:pt idx="36073">
                  <c:v>-39.566500000000005</c:v>
                </c:pt>
                <c:pt idx="36074">
                  <c:v>-39.56450000000001</c:v>
                </c:pt>
                <c:pt idx="36075">
                  <c:v>-39.5625</c:v>
                </c:pt>
                <c:pt idx="36076">
                  <c:v>-39.560500000000005</c:v>
                </c:pt>
                <c:pt idx="36077">
                  <c:v>-39.558500000000009</c:v>
                </c:pt>
                <c:pt idx="36078">
                  <c:v>-39.5565</c:v>
                </c:pt>
                <c:pt idx="36079">
                  <c:v>-39.554500000000004</c:v>
                </c:pt>
                <c:pt idx="36080">
                  <c:v>-39.552500000000009</c:v>
                </c:pt>
                <c:pt idx="36081">
                  <c:v>-39.5505</c:v>
                </c:pt>
                <c:pt idx="36082">
                  <c:v>-39.548500000000004</c:v>
                </c:pt>
                <c:pt idx="36083">
                  <c:v>-39.546500000000009</c:v>
                </c:pt>
                <c:pt idx="36084">
                  <c:v>-39.544499999999999</c:v>
                </c:pt>
                <c:pt idx="36085">
                  <c:v>-39.542500000000004</c:v>
                </c:pt>
                <c:pt idx="36086">
                  <c:v>-39.540500000000009</c:v>
                </c:pt>
                <c:pt idx="36087">
                  <c:v>-39.538499999999999</c:v>
                </c:pt>
                <c:pt idx="36088">
                  <c:v>-39.536500000000004</c:v>
                </c:pt>
                <c:pt idx="36089">
                  <c:v>-39.534500000000008</c:v>
                </c:pt>
                <c:pt idx="36090">
                  <c:v>-39.532499999999999</c:v>
                </c:pt>
                <c:pt idx="36091">
                  <c:v>-39.530500000000004</c:v>
                </c:pt>
                <c:pt idx="36092">
                  <c:v>-39.528500000000008</c:v>
                </c:pt>
                <c:pt idx="36093">
                  <c:v>-39.526499999999999</c:v>
                </c:pt>
                <c:pt idx="36094">
                  <c:v>-39.524500000000003</c:v>
                </c:pt>
                <c:pt idx="36095">
                  <c:v>-39.522500000000008</c:v>
                </c:pt>
                <c:pt idx="36096">
                  <c:v>-39.520500000000013</c:v>
                </c:pt>
                <c:pt idx="36097">
                  <c:v>-39.518500000000003</c:v>
                </c:pt>
                <c:pt idx="36098">
                  <c:v>-39.516500000000008</c:v>
                </c:pt>
                <c:pt idx="36099">
                  <c:v>-39.514500000000012</c:v>
                </c:pt>
                <c:pt idx="36100">
                  <c:v>-39.512500000000003</c:v>
                </c:pt>
                <c:pt idx="36101">
                  <c:v>-39.510500000000008</c:v>
                </c:pt>
                <c:pt idx="36102">
                  <c:v>-39.508500000000012</c:v>
                </c:pt>
                <c:pt idx="36103">
                  <c:v>-39.506500000000003</c:v>
                </c:pt>
                <c:pt idx="36104">
                  <c:v>-39.504500000000007</c:v>
                </c:pt>
                <c:pt idx="36105">
                  <c:v>-39.502500000000012</c:v>
                </c:pt>
                <c:pt idx="36106">
                  <c:v>-39.500500000000002</c:v>
                </c:pt>
                <c:pt idx="36107">
                  <c:v>-39.498500000000007</c:v>
                </c:pt>
                <c:pt idx="36108">
                  <c:v>-39.496500000000012</c:v>
                </c:pt>
                <c:pt idx="36109">
                  <c:v>-39.494500000000002</c:v>
                </c:pt>
                <c:pt idx="36110">
                  <c:v>-39.492500000000007</c:v>
                </c:pt>
                <c:pt idx="36111">
                  <c:v>-39.490500000000011</c:v>
                </c:pt>
                <c:pt idx="36112">
                  <c:v>-39.488500000000002</c:v>
                </c:pt>
                <c:pt idx="36113">
                  <c:v>-39.486500000000007</c:v>
                </c:pt>
                <c:pt idx="36114">
                  <c:v>-39.484500000000011</c:v>
                </c:pt>
                <c:pt idx="36115">
                  <c:v>-39.482500000000002</c:v>
                </c:pt>
                <c:pt idx="36116">
                  <c:v>-39.480500000000006</c:v>
                </c:pt>
                <c:pt idx="36117">
                  <c:v>-39.478500000000011</c:v>
                </c:pt>
                <c:pt idx="36118">
                  <c:v>-39.476500000000001</c:v>
                </c:pt>
                <c:pt idx="36119">
                  <c:v>-39.474500000000006</c:v>
                </c:pt>
                <c:pt idx="36120">
                  <c:v>-39.472500000000011</c:v>
                </c:pt>
                <c:pt idx="36121">
                  <c:v>-39.470500000000001</c:v>
                </c:pt>
                <c:pt idx="36122">
                  <c:v>-39.468500000000006</c:v>
                </c:pt>
                <c:pt idx="36123">
                  <c:v>-39.466500000000011</c:v>
                </c:pt>
                <c:pt idx="36124">
                  <c:v>-39.464500000000001</c:v>
                </c:pt>
                <c:pt idx="36125">
                  <c:v>-39.462500000000006</c:v>
                </c:pt>
                <c:pt idx="36126">
                  <c:v>-39.46050000000001</c:v>
                </c:pt>
                <c:pt idx="36127">
                  <c:v>-39.458500000000001</c:v>
                </c:pt>
                <c:pt idx="36128">
                  <c:v>-39.456500000000005</c:v>
                </c:pt>
                <c:pt idx="36129">
                  <c:v>-39.45450000000001</c:v>
                </c:pt>
                <c:pt idx="36130">
                  <c:v>-39.452500000000001</c:v>
                </c:pt>
                <c:pt idx="36131">
                  <c:v>-39.450500000000005</c:v>
                </c:pt>
                <c:pt idx="36132">
                  <c:v>-39.44850000000001</c:v>
                </c:pt>
                <c:pt idx="36133">
                  <c:v>-39.4465</c:v>
                </c:pt>
                <c:pt idx="36134">
                  <c:v>-39.444500000000005</c:v>
                </c:pt>
                <c:pt idx="36135">
                  <c:v>-39.44250000000001</c:v>
                </c:pt>
                <c:pt idx="36136">
                  <c:v>-39.4405</c:v>
                </c:pt>
                <c:pt idx="36137">
                  <c:v>-39.438500000000005</c:v>
                </c:pt>
                <c:pt idx="36138">
                  <c:v>-39.436500000000009</c:v>
                </c:pt>
                <c:pt idx="36139">
                  <c:v>-39.4345</c:v>
                </c:pt>
                <c:pt idx="36140">
                  <c:v>-39.432500000000005</c:v>
                </c:pt>
                <c:pt idx="36141">
                  <c:v>-39.430500000000009</c:v>
                </c:pt>
                <c:pt idx="36142">
                  <c:v>-39.4285</c:v>
                </c:pt>
                <c:pt idx="36143">
                  <c:v>-39.426500000000004</c:v>
                </c:pt>
                <c:pt idx="36144">
                  <c:v>-39.424500000000009</c:v>
                </c:pt>
                <c:pt idx="36145">
                  <c:v>-39.422499999999999</c:v>
                </c:pt>
                <c:pt idx="36146">
                  <c:v>-39.420500000000004</c:v>
                </c:pt>
                <c:pt idx="36147">
                  <c:v>-39.418500000000009</c:v>
                </c:pt>
                <c:pt idx="36148">
                  <c:v>-39.416499999999999</c:v>
                </c:pt>
                <c:pt idx="36149">
                  <c:v>-39.414500000000004</c:v>
                </c:pt>
                <c:pt idx="36150">
                  <c:v>-39.412500000000009</c:v>
                </c:pt>
                <c:pt idx="36151">
                  <c:v>-39.410499999999999</c:v>
                </c:pt>
                <c:pt idx="36152">
                  <c:v>-39.408500000000004</c:v>
                </c:pt>
                <c:pt idx="36153">
                  <c:v>-39.406500000000008</c:v>
                </c:pt>
                <c:pt idx="36154">
                  <c:v>-39.404499999999999</c:v>
                </c:pt>
                <c:pt idx="36155">
                  <c:v>-39.402500000000003</c:v>
                </c:pt>
                <c:pt idx="36156">
                  <c:v>-39.400500000000008</c:v>
                </c:pt>
                <c:pt idx="36157">
                  <c:v>-39.398500000000013</c:v>
                </c:pt>
                <c:pt idx="36158">
                  <c:v>-39.396500000000003</c:v>
                </c:pt>
                <c:pt idx="36159">
                  <c:v>-39.394500000000008</c:v>
                </c:pt>
                <c:pt idx="36160">
                  <c:v>-39.392500000000013</c:v>
                </c:pt>
                <c:pt idx="36161">
                  <c:v>-39.390500000000003</c:v>
                </c:pt>
                <c:pt idx="36162">
                  <c:v>-39.388500000000008</c:v>
                </c:pt>
                <c:pt idx="36163">
                  <c:v>-39.386500000000012</c:v>
                </c:pt>
                <c:pt idx="36164">
                  <c:v>-39.384500000000003</c:v>
                </c:pt>
                <c:pt idx="36165">
                  <c:v>-39.382500000000007</c:v>
                </c:pt>
                <c:pt idx="36166">
                  <c:v>-39.380500000000012</c:v>
                </c:pt>
                <c:pt idx="36167">
                  <c:v>-39.378500000000003</c:v>
                </c:pt>
                <c:pt idx="36168">
                  <c:v>-39.376500000000007</c:v>
                </c:pt>
                <c:pt idx="36169">
                  <c:v>-39.374500000000012</c:v>
                </c:pt>
                <c:pt idx="36170">
                  <c:v>-39.372500000000002</c:v>
                </c:pt>
                <c:pt idx="36171">
                  <c:v>-39.370500000000007</c:v>
                </c:pt>
                <c:pt idx="36172">
                  <c:v>-39.368500000000012</c:v>
                </c:pt>
                <c:pt idx="36173">
                  <c:v>-39.366500000000002</c:v>
                </c:pt>
                <c:pt idx="36174">
                  <c:v>-39.364500000000007</c:v>
                </c:pt>
                <c:pt idx="36175">
                  <c:v>-39.362500000000011</c:v>
                </c:pt>
                <c:pt idx="36176">
                  <c:v>-39.360500000000002</c:v>
                </c:pt>
                <c:pt idx="36177">
                  <c:v>-39.358500000000006</c:v>
                </c:pt>
                <c:pt idx="36178">
                  <c:v>-39.356500000000011</c:v>
                </c:pt>
                <c:pt idx="36179">
                  <c:v>-39.354500000000002</c:v>
                </c:pt>
                <c:pt idx="36180">
                  <c:v>-39.352500000000006</c:v>
                </c:pt>
                <c:pt idx="36181">
                  <c:v>-39.350500000000011</c:v>
                </c:pt>
                <c:pt idx="36182">
                  <c:v>-39.348500000000001</c:v>
                </c:pt>
                <c:pt idx="36183">
                  <c:v>-39.346500000000006</c:v>
                </c:pt>
                <c:pt idx="36184">
                  <c:v>-39.344500000000011</c:v>
                </c:pt>
                <c:pt idx="36185">
                  <c:v>-39.342500000000001</c:v>
                </c:pt>
                <c:pt idx="36186">
                  <c:v>-39.340500000000006</c:v>
                </c:pt>
                <c:pt idx="36187">
                  <c:v>-39.33850000000001</c:v>
                </c:pt>
                <c:pt idx="36188">
                  <c:v>-39.336500000000001</c:v>
                </c:pt>
                <c:pt idx="36189">
                  <c:v>-39.334500000000006</c:v>
                </c:pt>
                <c:pt idx="36190">
                  <c:v>-39.33250000000001</c:v>
                </c:pt>
                <c:pt idx="36191">
                  <c:v>-39.330500000000001</c:v>
                </c:pt>
                <c:pt idx="36192">
                  <c:v>-39.328500000000005</c:v>
                </c:pt>
                <c:pt idx="36193">
                  <c:v>-39.32650000000001</c:v>
                </c:pt>
                <c:pt idx="36194">
                  <c:v>-39.3245</c:v>
                </c:pt>
                <c:pt idx="36195">
                  <c:v>-39.322500000000005</c:v>
                </c:pt>
                <c:pt idx="36196">
                  <c:v>-39.32050000000001</c:v>
                </c:pt>
                <c:pt idx="36197">
                  <c:v>-39.3185</c:v>
                </c:pt>
                <c:pt idx="36198">
                  <c:v>-39.316500000000005</c:v>
                </c:pt>
                <c:pt idx="36199">
                  <c:v>-39.31450000000001</c:v>
                </c:pt>
                <c:pt idx="36200">
                  <c:v>-39.3125</c:v>
                </c:pt>
                <c:pt idx="36201">
                  <c:v>-39.310500000000005</c:v>
                </c:pt>
                <c:pt idx="36202">
                  <c:v>-39.308500000000009</c:v>
                </c:pt>
                <c:pt idx="36203">
                  <c:v>-39.3065</c:v>
                </c:pt>
                <c:pt idx="36204">
                  <c:v>-39.304500000000004</c:v>
                </c:pt>
                <c:pt idx="36205">
                  <c:v>-39.302500000000009</c:v>
                </c:pt>
                <c:pt idx="36206">
                  <c:v>-39.3005</c:v>
                </c:pt>
                <c:pt idx="36207">
                  <c:v>-39.298500000000004</c:v>
                </c:pt>
                <c:pt idx="36208">
                  <c:v>-39.296500000000009</c:v>
                </c:pt>
                <c:pt idx="36209">
                  <c:v>-39.294499999999999</c:v>
                </c:pt>
                <c:pt idx="36210">
                  <c:v>-39.292500000000004</c:v>
                </c:pt>
                <c:pt idx="36211">
                  <c:v>-39.290500000000009</c:v>
                </c:pt>
                <c:pt idx="36212">
                  <c:v>-39.288499999999999</c:v>
                </c:pt>
                <c:pt idx="36213">
                  <c:v>-39.286500000000004</c:v>
                </c:pt>
                <c:pt idx="36214">
                  <c:v>-39.284500000000008</c:v>
                </c:pt>
                <c:pt idx="36215">
                  <c:v>-39.282499999999999</c:v>
                </c:pt>
                <c:pt idx="36216">
                  <c:v>-39.280500000000004</c:v>
                </c:pt>
                <c:pt idx="36217">
                  <c:v>-39.278500000000008</c:v>
                </c:pt>
                <c:pt idx="36218">
                  <c:v>-39.276499999999999</c:v>
                </c:pt>
                <c:pt idx="36219">
                  <c:v>-39.274500000000003</c:v>
                </c:pt>
                <c:pt idx="36220">
                  <c:v>-39.272500000000008</c:v>
                </c:pt>
                <c:pt idx="36221">
                  <c:v>-39.270500000000013</c:v>
                </c:pt>
                <c:pt idx="36222">
                  <c:v>-39.268500000000003</c:v>
                </c:pt>
                <c:pt idx="36223">
                  <c:v>-39.266500000000008</c:v>
                </c:pt>
                <c:pt idx="36224">
                  <c:v>-39.264500000000012</c:v>
                </c:pt>
                <c:pt idx="36225">
                  <c:v>-39.262500000000003</c:v>
                </c:pt>
                <c:pt idx="36226">
                  <c:v>-39.260500000000008</c:v>
                </c:pt>
                <c:pt idx="36227">
                  <c:v>-39.258500000000012</c:v>
                </c:pt>
                <c:pt idx="36228">
                  <c:v>-39.256500000000003</c:v>
                </c:pt>
                <c:pt idx="36229">
                  <c:v>-39.254500000000007</c:v>
                </c:pt>
                <c:pt idx="36230">
                  <c:v>-39.252500000000012</c:v>
                </c:pt>
                <c:pt idx="36231">
                  <c:v>-39.250500000000002</c:v>
                </c:pt>
                <c:pt idx="36232">
                  <c:v>-39.248500000000007</c:v>
                </c:pt>
                <c:pt idx="36233">
                  <c:v>-39.246500000000012</c:v>
                </c:pt>
                <c:pt idx="36234">
                  <c:v>-39.244500000000002</c:v>
                </c:pt>
                <c:pt idx="36235">
                  <c:v>-39.242500000000007</c:v>
                </c:pt>
                <c:pt idx="36236">
                  <c:v>-39.240500000000011</c:v>
                </c:pt>
                <c:pt idx="36237">
                  <c:v>-39.238500000000002</c:v>
                </c:pt>
                <c:pt idx="36238">
                  <c:v>-39.236500000000007</c:v>
                </c:pt>
                <c:pt idx="36239">
                  <c:v>-39.234500000000011</c:v>
                </c:pt>
                <c:pt idx="36240">
                  <c:v>-39.232500000000002</c:v>
                </c:pt>
                <c:pt idx="36241">
                  <c:v>-39.230500000000006</c:v>
                </c:pt>
                <c:pt idx="36242">
                  <c:v>-39.228500000000011</c:v>
                </c:pt>
                <c:pt idx="36243">
                  <c:v>-39.226500000000001</c:v>
                </c:pt>
                <c:pt idx="36244">
                  <c:v>-39.224500000000006</c:v>
                </c:pt>
                <c:pt idx="36245">
                  <c:v>-39.222500000000011</c:v>
                </c:pt>
                <c:pt idx="36246">
                  <c:v>-39.220500000000001</c:v>
                </c:pt>
                <c:pt idx="36247">
                  <c:v>-39.218500000000006</c:v>
                </c:pt>
                <c:pt idx="36248">
                  <c:v>-39.216500000000011</c:v>
                </c:pt>
                <c:pt idx="36249">
                  <c:v>-39.214500000000001</c:v>
                </c:pt>
                <c:pt idx="36250">
                  <c:v>-39.212500000000006</c:v>
                </c:pt>
                <c:pt idx="36251">
                  <c:v>-39.21050000000001</c:v>
                </c:pt>
                <c:pt idx="36252">
                  <c:v>-39.208500000000001</c:v>
                </c:pt>
                <c:pt idx="36253">
                  <c:v>-39.206500000000005</c:v>
                </c:pt>
                <c:pt idx="36254">
                  <c:v>-39.20450000000001</c:v>
                </c:pt>
                <c:pt idx="36255">
                  <c:v>-39.202500000000001</c:v>
                </c:pt>
                <c:pt idx="36256">
                  <c:v>-39.200500000000005</c:v>
                </c:pt>
                <c:pt idx="36257">
                  <c:v>-39.19850000000001</c:v>
                </c:pt>
                <c:pt idx="36258">
                  <c:v>-39.1965</c:v>
                </c:pt>
                <c:pt idx="36259">
                  <c:v>-39.194500000000005</c:v>
                </c:pt>
                <c:pt idx="36260">
                  <c:v>-39.19250000000001</c:v>
                </c:pt>
                <c:pt idx="36261">
                  <c:v>-39.1905</c:v>
                </c:pt>
                <c:pt idx="36262">
                  <c:v>-39.188500000000005</c:v>
                </c:pt>
                <c:pt idx="36263">
                  <c:v>-39.186500000000009</c:v>
                </c:pt>
                <c:pt idx="36264">
                  <c:v>-39.1845</c:v>
                </c:pt>
                <c:pt idx="36265">
                  <c:v>-39.182500000000005</c:v>
                </c:pt>
                <c:pt idx="36266">
                  <c:v>-39.180500000000009</c:v>
                </c:pt>
                <c:pt idx="36267">
                  <c:v>-39.1785</c:v>
                </c:pt>
                <c:pt idx="36268">
                  <c:v>-39.176500000000004</c:v>
                </c:pt>
                <c:pt idx="36269">
                  <c:v>-39.174500000000009</c:v>
                </c:pt>
                <c:pt idx="36270">
                  <c:v>-39.172499999999999</c:v>
                </c:pt>
                <c:pt idx="36271">
                  <c:v>-39.170500000000004</c:v>
                </c:pt>
                <c:pt idx="36272">
                  <c:v>-39.168500000000009</c:v>
                </c:pt>
                <c:pt idx="36273">
                  <c:v>-39.166499999999999</c:v>
                </c:pt>
                <c:pt idx="36274">
                  <c:v>-39.164500000000004</c:v>
                </c:pt>
                <c:pt idx="36275">
                  <c:v>-39.162500000000009</c:v>
                </c:pt>
                <c:pt idx="36276">
                  <c:v>-39.160499999999999</c:v>
                </c:pt>
                <c:pt idx="36277">
                  <c:v>-39.158500000000004</c:v>
                </c:pt>
                <c:pt idx="36278">
                  <c:v>-39.156500000000008</c:v>
                </c:pt>
                <c:pt idx="36279">
                  <c:v>-39.154499999999999</c:v>
                </c:pt>
                <c:pt idx="36280">
                  <c:v>-39.152500000000003</c:v>
                </c:pt>
                <c:pt idx="36281">
                  <c:v>-39.150500000000008</c:v>
                </c:pt>
                <c:pt idx="36282">
                  <c:v>-39.148500000000013</c:v>
                </c:pt>
                <c:pt idx="36283">
                  <c:v>-39.146500000000003</c:v>
                </c:pt>
                <c:pt idx="36284">
                  <c:v>-39.144500000000008</c:v>
                </c:pt>
                <c:pt idx="36285">
                  <c:v>-39.142500000000013</c:v>
                </c:pt>
                <c:pt idx="36286">
                  <c:v>-39.140500000000003</c:v>
                </c:pt>
                <c:pt idx="36287">
                  <c:v>-39.138500000000008</c:v>
                </c:pt>
                <c:pt idx="36288">
                  <c:v>-39.136500000000012</c:v>
                </c:pt>
                <c:pt idx="36289">
                  <c:v>-39.134500000000003</c:v>
                </c:pt>
                <c:pt idx="36290">
                  <c:v>-39.132500000000007</c:v>
                </c:pt>
                <c:pt idx="36291">
                  <c:v>-39.130500000000012</c:v>
                </c:pt>
                <c:pt idx="36292">
                  <c:v>-39.128500000000003</c:v>
                </c:pt>
                <c:pt idx="36293">
                  <c:v>-39.126500000000007</c:v>
                </c:pt>
                <c:pt idx="36294">
                  <c:v>-39.124500000000012</c:v>
                </c:pt>
                <c:pt idx="36295">
                  <c:v>-39.122500000000002</c:v>
                </c:pt>
                <c:pt idx="36296">
                  <c:v>-39.120500000000007</c:v>
                </c:pt>
                <c:pt idx="36297">
                  <c:v>-39.118500000000012</c:v>
                </c:pt>
                <c:pt idx="36298">
                  <c:v>-39.116500000000002</c:v>
                </c:pt>
                <c:pt idx="36299">
                  <c:v>-39.114500000000007</c:v>
                </c:pt>
                <c:pt idx="36300">
                  <c:v>-39.112500000000011</c:v>
                </c:pt>
                <c:pt idx="36301">
                  <c:v>-39.110500000000002</c:v>
                </c:pt>
                <c:pt idx="36302">
                  <c:v>-39.108500000000006</c:v>
                </c:pt>
                <c:pt idx="36303">
                  <c:v>-39.106500000000011</c:v>
                </c:pt>
                <c:pt idx="36304">
                  <c:v>-39.104500000000002</c:v>
                </c:pt>
                <c:pt idx="36305">
                  <c:v>-39.102500000000006</c:v>
                </c:pt>
                <c:pt idx="36306">
                  <c:v>-39.100500000000011</c:v>
                </c:pt>
                <c:pt idx="36307">
                  <c:v>-39.098500000000001</c:v>
                </c:pt>
                <c:pt idx="36308">
                  <c:v>-39.096500000000006</c:v>
                </c:pt>
                <c:pt idx="36309">
                  <c:v>-39.094500000000011</c:v>
                </c:pt>
                <c:pt idx="36310">
                  <c:v>-39.092500000000001</c:v>
                </c:pt>
                <c:pt idx="36311">
                  <c:v>-39.090500000000006</c:v>
                </c:pt>
                <c:pt idx="36312">
                  <c:v>-39.08850000000001</c:v>
                </c:pt>
                <c:pt idx="36313">
                  <c:v>-39.086500000000001</c:v>
                </c:pt>
                <c:pt idx="36314">
                  <c:v>-39.084500000000006</c:v>
                </c:pt>
                <c:pt idx="36315">
                  <c:v>-39.08250000000001</c:v>
                </c:pt>
                <c:pt idx="36316">
                  <c:v>-39.080500000000001</c:v>
                </c:pt>
                <c:pt idx="36317">
                  <c:v>-39.078500000000005</c:v>
                </c:pt>
                <c:pt idx="36318">
                  <c:v>-39.07650000000001</c:v>
                </c:pt>
                <c:pt idx="36319">
                  <c:v>-39.0745</c:v>
                </c:pt>
                <c:pt idx="36320">
                  <c:v>-39.072500000000005</c:v>
                </c:pt>
                <c:pt idx="36321">
                  <c:v>-39.07050000000001</c:v>
                </c:pt>
                <c:pt idx="36322">
                  <c:v>-39.0685</c:v>
                </c:pt>
                <c:pt idx="36323">
                  <c:v>-39.066500000000005</c:v>
                </c:pt>
                <c:pt idx="36324">
                  <c:v>-39.06450000000001</c:v>
                </c:pt>
                <c:pt idx="36325">
                  <c:v>-39.0625</c:v>
                </c:pt>
                <c:pt idx="36326">
                  <c:v>-39.060500000000005</c:v>
                </c:pt>
                <c:pt idx="36327">
                  <c:v>-39.058500000000009</c:v>
                </c:pt>
                <c:pt idx="36328">
                  <c:v>-39.0565</c:v>
                </c:pt>
                <c:pt idx="36329">
                  <c:v>-39.054500000000004</c:v>
                </c:pt>
                <c:pt idx="36330">
                  <c:v>-39.052500000000009</c:v>
                </c:pt>
                <c:pt idx="36331">
                  <c:v>-39.0505</c:v>
                </c:pt>
                <c:pt idx="36332">
                  <c:v>-39.048500000000004</c:v>
                </c:pt>
                <c:pt idx="36333">
                  <c:v>-39.046500000000009</c:v>
                </c:pt>
                <c:pt idx="36334">
                  <c:v>-39.044499999999999</c:v>
                </c:pt>
                <c:pt idx="36335">
                  <c:v>-39.042500000000004</c:v>
                </c:pt>
                <c:pt idx="36336">
                  <c:v>-39.040500000000009</c:v>
                </c:pt>
                <c:pt idx="36337">
                  <c:v>-39.038499999999999</c:v>
                </c:pt>
                <c:pt idx="36338">
                  <c:v>-39.036500000000004</c:v>
                </c:pt>
                <c:pt idx="36339">
                  <c:v>-39.034500000000008</c:v>
                </c:pt>
                <c:pt idx="36340">
                  <c:v>-39.032499999999999</c:v>
                </c:pt>
                <c:pt idx="36341">
                  <c:v>-39.030500000000004</c:v>
                </c:pt>
                <c:pt idx="36342">
                  <c:v>-39.028500000000008</c:v>
                </c:pt>
                <c:pt idx="36343">
                  <c:v>-39.026499999999999</c:v>
                </c:pt>
                <c:pt idx="36344">
                  <c:v>-39.024500000000003</c:v>
                </c:pt>
                <c:pt idx="36345">
                  <c:v>-39.022500000000008</c:v>
                </c:pt>
                <c:pt idx="36346">
                  <c:v>-39.020500000000013</c:v>
                </c:pt>
                <c:pt idx="36347">
                  <c:v>-39.018500000000003</c:v>
                </c:pt>
                <c:pt idx="36348">
                  <c:v>-39.016500000000008</c:v>
                </c:pt>
                <c:pt idx="36349">
                  <c:v>-39.014500000000012</c:v>
                </c:pt>
                <c:pt idx="36350">
                  <c:v>-39.012500000000003</c:v>
                </c:pt>
                <c:pt idx="36351">
                  <c:v>-39.010500000000008</c:v>
                </c:pt>
                <c:pt idx="36352">
                  <c:v>-39.008500000000012</c:v>
                </c:pt>
                <c:pt idx="36353">
                  <c:v>-39.006500000000003</c:v>
                </c:pt>
                <c:pt idx="36354">
                  <c:v>-39.004500000000007</c:v>
                </c:pt>
                <c:pt idx="36355">
                  <c:v>-39.002500000000012</c:v>
                </c:pt>
                <c:pt idx="36356">
                  <c:v>-39.000500000000002</c:v>
                </c:pt>
                <c:pt idx="36357">
                  <c:v>-38.998500000000007</c:v>
                </c:pt>
                <c:pt idx="36358">
                  <c:v>-38.996500000000012</c:v>
                </c:pt>
                <c:pt idx="36359">
                  <c:v>-38.994500000000002</c:v>
                </c:pt>
                <c:pt idx="36360">
                  <c:v>-38.992500000000007</c:v>
                </c:pt>
                <c:pt idx="36361">
                  <c:v>-38.990500000000011</c:v>
                </c:pt>
                <c:pt idx="36362">
                  <c:v>-38.988500000000002</c:v>
                </c:pt>
                <c:pt idx="36363">
                  <c:v>-38.986500000000007</c:v>
                </c:pt>
                <c:pt idx="36364">
                  <c:v>-38.984500000000011</c:v>
                </c:pt>
                <c:pt idx="36365">
                  <c:v>-38.982500000000002</c:v>
                </c:pt>
                <c:pt idx="36366">
                  <c:v>-38.980500000000006</c:v>
                </c:pt>
                <c:pt idx="36367">
                  <c:v>-38.978500000000011</c:v>
                </c:pt>
                <c:pt idx="36368">
                  <c:v>-38.976500000000001</c:v>
                </c:pt>
                <c:pt idx="36369">
                  <c:v>-38.974500000000006</c:v>
                </c:pt>
                <c:pt idx="36370">
                  <c:v>-38.972500000000011</c:v>
                </c:pt>
                <c:pt idx="36371">
                  <c:v>-38.970500000000001</c:v>
                </c:pt>
                <c:pt idx="36372">
                  <c:v>-38.968500000000006</c:v>
                </c:pt>
                <c:pt idx="36373">
                  <c:v>-38.966500000000011</c:v>
                </c:pt>
                <c:pt idx="36374">
                  <c:v>-38.964500000000001</c:v>
                </c:pt>
                <c:pt idx="36375">
                  <c:v>-38.962500000000006</c:v>
                </c:pt>
                <c:pt idx="36376">
                  <c:v>-38.96050000000001</c:v>
                </c:pt>
                <c:pt idx="36377">
                  <c:v>-38.958500000000001</c:v>
                </c:pt>
                <c:pt idx="36378">
                  <c:v>-38.956500000000005</c:v>
                </c:pt>
                <c:pt idx="36379">
                  <c:v>-38.95450000000001</c:v>
                </c:pt>
                <c:pt idx="36380">
                  <c:v>-38.952500000000001</c:v>
                </c:pt>
                <c:pt idx="36381">
                  <c:v>-38.950500000000005</c:v>
                </c:pt>
                <c:pt idx="36382">
                  <c:v>-38.94850000000001</c:v>
                </c:pt>
                <c:pt idx="36383">
                  <c:v>-38.9465</c:v>
                </c:pt>
                <c:pt idx="36384">
                  <c:v>-38.944500000000005</c:v>
                </c:pt>
                <c:pt idx="36385">
                  <c:v>-38.94250000000001</c:v>
                </c:pt>
                <c:pt idx="36386">
                  <c:v>-38.9405</c:v>
                </c:pt>
                <c:pt idx="36387">
                  <c:v>-38.938500000000005</c:v>
                </c:pt>
                <c:pt idx="36388">
                  <c:v>-38.936500000000009</c:v>
                </c:pt>
                <c:pt idx="36389">
                  <c:v>-38.9345</c:v>
                </c:pt>
                <c:pt idx="36390">
                  <c:v>-38.932500000000005</c:v>
                </c:pt>
                <c:pt idx="36391">
                  <c:v>-38.930500000000009</c:v>
                </c:pt>
                <c:pt idx="36392">
                  <c:v>-38.9285</c:v>
                </c:pt>
                <c:pt idx="36393">
                  <c:v>-38.926500000000004</c:v>
                </c:pt>
                <c:pt idx="36394">
                  <c:v>-38.924500000000009</c:v>
                </c:pt>
                <c:pt idx="36395">
                  <c:v>-38.922499999999999</c:v>
                </c:pt>
                <c:pt idx="36396">
                  <c:v>-38.920500000000004</c:v>
                </c:pt>
                <c:pt idx="36397">
                  <c:v>-38.918500000000009</c:v>
                </c:pt>
                <c:pt idx="36398">
                  <c:v>-38.916499999999999</c:v>
                </c:pt>
                <c:pt idx="36399">
                  <c:v>-38.914500000000004</c:v>
                </c:pt>
                <c:pt idx="36400">
                  <c:v>-38.912500000000009</c:v>
                </c:pt>
                <c:pt idx="36401">
                  <c:v>-38.910499999999999</c:v>
                </c:pt>
                <c:pt idx="36402">
                  <c:v>-38.908500000000004</c:v>
                </c:pt>
                <c:pt idx="36403">
                  <c:v>-38.906500000000008</c:v>
                </c:pt>
                <c:pt idx="36404">
                  <c:v>-38.904499999999999</c:v>
                </c:pt>
                <c:pt idx="36405">
                  <c:v>-38.902500000000003</c:v>
                </c:pt>
                <c:pt idx="36406">
                  <c:v>-38.900500000000008</c:v>
                </c:pt>
                <c:pt idx="36407">
                  <c:v>-38.898500000000013</c:v>
                </c:pt>
                <c:pt idx="36408">
                  <c:v>-38.896500000000003</c:v>
                </c:pt>
                <c:pt idx="36409">
                  <c:v>-38.894500000000008</c:v>
                </c:pt>
                <c:pt idx="36410">
                  <c:v>-38.892500000000013</c:v>
                </c:pt>
                <c:pt idx="36411">
                  <c:v>-38.890500000000003</c:v>
                </c:pt>
                <c:pt idx="36412">
                  <c:v>-38.888500000000008</c:v>
                </c:pt>
                <c:pt idx="36413">
                  <c:v>-38.886500000000012</c:v>
                </c:pt>
                <c:pt idx="36414">
                  <c:v>-38.884500000000003</c:v>
                </c:pt>
                <c:pt idx="36415">
                  <c:v>-38.882500000000007</c:v>
                </c:pt>
                <c:pt idx="36416">
                  <c:v>-38.880500000000012</c:v>
                </c:pt>
                <c:pt idx="36417">
                  <c:v>-38.878500000000003</c:v>
                </c:pt>
                <c:pt idx="36418">
                  <c:v>-38.876500000000007</c:v>
                </c:pt>
                <c:pt idx="36419">
                  <c:v>-38.874500000000012</c:v>
                </c:pt>
                <c:pt idx="36420">
                  <c:v>-38.872500000000002</c:v>
                </c:pt>
                <c:pt idx="36421">
                  <c:v>-38.870500000000007</c:v>
                </c:pt>
                <c:pt idx="36422">
                  <c:v>-38.868500000000012</c:v>
                </c:pt>
                <c:pt idx="36423">
                  <c:v>-38.866500000000002</c:v>
                </c:pt>
                <c:pt idx="36424">
                  <c:v>-38.864500000000007</c:v>
                </c:pt>
                <c:pt idx="36425">
                  <c:v>-38.862500000000011</c:v>
                </c:pt>
                <c:pt idx="36426">
                  <c:v>-38.860500000000002</c:v>
                </c:pt>
                <c:pt idx="36427">
                  <c:v>-38.858500000000006</c:v>
                </c:pt>
                <c:pt idx="36428">
                  <c:v>-38.856500000000011</c:v>
                </c:pt>
                <c:pt idx="36429">
                  <c:v>-38.854500000000002</c:v>
                </c:pt>
                <c:pt idx="36430">
                  <c:v>-38.852500000000006</c:v>
                </c:pt>
                <c:pt idx="36431">
                  <c:v>-38.850500000000011</c:v>
                </c:pt>
                <c:pt idx="36432">
                  <c:v>-38.848500000000001</c:v>
                </c:pt>
                <c:pt idx="36433">
                  <c:v>-38.846500000000006</c:v>
                </c:pt>
                <c:pt idx="36434">
                  <c:v>-38.844500000000011</c:v>
                </c:pt>
                <c:pt idx="36435">
                  <c:v>-38.842500000000001</c:v>
                </c:pt>
                <c:pt idx="36436">
                  <c:v>-38.840500000000006</c:v>
                </c:pt>
                <c:pt idx="36437">
                  <c:v>-38.83850000000001</c:v>
                </c:pt>
                <c:pt idx="36438">
                  <c:v>-38.836500000000001</c:v>
                </c:pt>
                <c:pt idx="36439">
                  <c:v>-38.834500000000006</c:v>
                </c:pt>
                <c:pt idx="36440">
                  <c:v>-38.83250000000001</c:v>
                </c:pt>
                <c:pt idx="36441">
                  <c:v>-38.830500000000001</c:v>
                </c:pt>
                <c:pt idx="36442">
                  <c:v>-38.828500000000005</c:v>
                </c:pt>
                <c:pt idx="36443">
                  <c:v>-38.82650000000001</c:v>
                </c:pt>
                <c:pt idx="36444">
                  <c:v>-38.8245</c:v>
                </c:pt>
                <c:pt idx="36445">
                  <c:v>-38.822500000000005</c:v>
                </c:pt>
                <c:pt idx="36446">
                  <c:v>-38.82050000000001</c:v>
                </c:pt>
                <c:pt idx="36447">
                  <c:v>-38.8185</c:v>
                </c:pt>
                <c:pt idx="36448">
                  <c:v>-38.816500000000005</c:v>
                </c:pt>
                <c:pt idx="36449">
                  <c:v>-38.81450000000001</c:v>
                </c:pt>
                <c:pt idx="36450">
                  <c:v>-38.8125</c:v>
                </c:pt>
                <c:pt idx="36451">
                  <c:v>-38.810500000000005</c:v>
                </c:pt>
                <c:pt idx="36452">
                  <c:v>-38.808500000000009</c:v>
                </c:pt>
                <c:pt idx="36453">
                  <c:v>-38.8065</c:v>
                </c:pt>
                <c:pt idx="36454">
                  <c:v>-38.804500000000004</c:v>
                </c:pt>
                <c:pt idx="36455">
                  <c:v>-38.802500000000009</c:v>
                </c:pt>
                <c:pt idx="36456">
                  <c:v>-38.8005</c:v>
                </c:pt>
                <c:pt idx="36457">
                  <c:v>-38.798500000000004</c:v>
                </c:pt>
                <c:pt idx="36458">
                  <c:v>-38.796500000000009</c:v>
                </c:pt>
                <c:pt idx="36459">
                  <c:v>-38.794499999999999</c:v>
                </c:pt>
                <c:pt idx="36460">
                  <c:v>-38.792500000000004</c:v>
                </c:pt>
                <c:pt idx="36461">
                  <c:v>-38.790500000000009</c:v>
                </c:pt>
                <c:pt idx="36462">
                  <c:v>-38.788499999999999</c:v>
                </c:pt>
                <c:pt idx="36463">
                  <c:v>-38.786500000000004</c:v>
                </c:pt>
                <c:pt idx="36464">
                  <c:v>-38.784500000000008</c:v>
                </c:pt>
                <c:pt idx="36465">
                  <c:v>-38.782499999999999</c:v>
                </c:pt>
                <c:pt idx="36466">
                  <c:v>-38.780500000000004</c:v>
                </c:pt>
                <c:pt idx="36467">
                  <c:v>-38.778500000000008</c:v>
                </c:pt>
                <c:pt idx="36468">
                  <c:v>-38.776499999999999</c:v>
                </c:pt>
                <c:pt idx="36469">
                  <c:v>-38.774500000000003</c:v>
                </c:pt>
                <c:pt idx="36470">
                  <c:v>-38.772500000000008</c:v>
                </c:pt>
                <c:pt idx="36471">
                  <c:v>-38.770500000000013</c:v>
                </c:pt>
                <c:pt idx="36472">
                  <c:v>-38.768500000000003</c:v>
                </c:pt>
                <c:pt idx="36473">
                  <c:v>-38.766500000000008</c:v>
                </c:pt>
                <c:pt idx="36474">
                  <c:v>-38.764500000000012</c:v>
                </c:pt>
                <c:pt idx="36475">
                  <c:v>-38.762500000000003</c:v>
                </c:pt>
                <c:pt idx="36476">
                  <c:v>-38.760500000000008</c:v>
                </c:pt>
                <c:pt idx="36477">
                  <c:v>-38.758500000000012</c:v>
                </c:pt>
                <c:pt idx="36478">
                  <c:v>-38.756500000000003</c:v>
                </c:pt>
                <c:pt idx="36479">
                  <c:v>-38.754500000000007</c:v>
                </c:pt>
                <c:pt idx="36480">
                  <c:v>-38.752500000000012</c:v>
                </c:pt>
                <c:pt idx="36481">
                  <c:v>-38.750500000000002</c:v>
                </c:pt>
                <c:pt idx="36482">
                  <c:v>-38.748500000000007</c:v>
                </c:pt>
                <c:pt idx="36483">
                  <c:v>-38.746500000000012</c:v>
                </c:pt>
                <c:pt idx="36484">
                  <c:v>-38.744500000000002</c:v>
                </c:pt>
                <c:pt idx="36485">
                  <c:v>-38.742500000000007</c:v>
                </c:pt>
                <c:pt idx="36486">
                  <c:v>-38.740500000000011</c:v>
                </c:pt>
                <c:pt idx="36487">
                  <c:v>-38.738500000000002</c:v>
                </c:pt>
                <c:pt idx="36488">
                  <c:v>-38.736500000000007</c:v>
                </c:pt>
                <c:pt idx="36489">
                  <c:v>-38.734500000000011</c:v>
                </c:pt>
                <c:pt idx="36490">
                  <c:v>-38.732500000000002</c:v>
                </c:pt>
                <c:pt idx="36491">
                  <c:v>-38.730500000000006</c:v>
                </c:pt>
                <c:pt idx="36492">
                  <c:v>-38.728500000000011</c:v>
                </c:pt>
                <c:pt idx="36493">
                  <c:v>-38.726500000000001</c:v>
                </c:pt>
                <c:pt idx="36494">
                  <c:v>-38.724500000000006</c:v>
                </c:pt>
                <c:pt idx="36495">
                  <c:v>-38.722500000000011</c:v>
                </c:pt>
                <c:pt idx="36496">
                  <c:v>-38.720500000000001</c:v>
                </c:pt>
                <c:pt idx="36497">
                  <c:v>-38.718500000000006</c:v>
                </c:pt>
                <c:pt idx="36498">
                  <c:v>-38.716500000000011</c:v>
                </c:pt>
                <c:pt idx="36499">
                  <c:v>-38.714500000000001</c:v>
                </c:pt>
                <c:pt idx="36500">
                  <c:v>-38.712500000000006</c:v>
                </c:pt>
                <c:pt idx="36501">
                  <c:v>-38.71050000000001</c:v>
                </c:pt>
                <c:pt idx="36502">
                  <c:v>-38.708500000000001</c:v>
                </c:pt>
                <c:pt idx="36503">
                  <c:v>-38.706500000000005</c:v>
                </c:pt>
                <c:pt idx="36504">
                  <c:v>-38.70450000000001</c:v>
                </c:pt>
                <c:pt idx="36505">
                  <c:v>-38.702500000000001</c:v>
                </c:pt>
                <c:pt idx="36506">
                  <c:v>-38.700500000000005</c:v>
                </c:pt>
                <c:pt idx="36507">
                  <c:v>-38.69850000000001</c:v>
                </c:pt>
                <c:pt idx="36508">
                  <c:v>-38.6965</c:v>
                </c:pt>
                <c:pt idx="36509">
                  <c:v>-38.694500000000005</c:v>
                </c:pt>
                <c:pt idx="36510">
                  <c:v>-38.69250000000001</c:v>
                </c:pt>
                <c:pt idx="36511">
                  <c:v>-38.6905</c:v>
                </c:pt>
                <c:pt idx="36512">
                  <c:v>-38.688500000000005</c:v>
                </c:pt>
                <c:pt idx="36513">
                  <c:v>-38.686500000000009</c:v>
                </c:pt>
                <c:pt idx="36514">
                  <c:v>-38.6845</c:v>
                </c:pt>
                <c:pt idx="36515">
                  <c:v>-38.682500000000005</c:v>
                </c:pt>
                <c:pt idx="36516">
                  <c:v>-38.680500000000009</c:v>
                </c:pt>
                <c:pt idx="36517">
                  <c:v>-38.6785</c:v>
                </c:pt>
                <c:pt idx="36518">
                  <c:v>-38.676500000000004</c:v>
                </c:pt>
                <c:pt idx="36519">
                  <c:v>-38.674500000000009</c:v>
                </c:pt>
                <c:pt idx="36520">
                  <c:v>-38.672499999999999</c:v>
                </c:pt>
                <c:pt idx="36521">
                  <c:v>-38.670500000000004</c:v>
                </c:pt>
                <c:pt idx="36522">
                  <c:v>-38.668500000000009</c:v>
                </c:pt>
                <c:pt idx="36523">
                  <c:v>-38.666499999999999</c:v>
                </c:pt>
                <c:pt idx="36524">
                  <c:v>-38.664500000000004</c:v>
                </c:pt>
                <c:pt idx="36525">
                  <c:v>-38.662500000000009</c:v>
                </c:pt>
                <c:pt idx="36526">
                  <c:v>-38.660499999999999</c:v>
                </c:pt>
                <c:pt idx="36527">
                  <c:v>-38.658500000000004</c:v>
                </c:pt>
                <c:pt idx="36528">
                  <c:v>-38.656500000000008</c:v>
                </c:pt>
                <c:pt idx="36529">
                  <c:v>-38.654499999999999</c:v>
                </c:pt>
                <c:pt idx="36530">
                  <c:v>-38.652500000000003</c:v>
                </c:pt>
                <c:pt idx="36531">
                  <c:v>-38.650500000000008</c:v>
                </c:pt>
                <c:pt idx="36532">
                  <c:v>-38.648500000000013</c:v>
                </c:pt>
                <c:pt idx="36533">
                  <c:v>-38.646500000000003</c:v>
                </c:pt>
                <c:pt idx="36534">
                  <c:v>-38.644500000000008</c:v>
                </c:pt>
                <c:pt idx="36535">
                  <c:v>-38.642500000000013</c:v>
                </c:pt>
                <c:pt idx="36536">
                  <c:v>-38.640500000000003</c:v>
                </c:pt>
                <c:pt idx="36537">
                  <c:v>-38.638500000000008</c:v>
                </c:pt>
                <c:pt idx="36538">
                  <c:v>-38.636500000000012</c:v>
                </c:pt>
                <c:pt idx="36539">
                  <c:v>-38.634500000000003</c:v>
                </c:pt>
                <c:pt idx="36540">
                  <c:v>-38.632500000000007</c:v>
                </c:pt>
                <c:pt idx="36541">
                  <c:v>-38.630500000000012</c:v>
                </c:pt>
                <c:pt idx="36542">
                  <c:v>-38.628500000000003</c:v>
                </c:pt>
                <c:pt idx="36543">
                  <c:v>-38.626500000000007</c:v>
                </c:pt>
                <c:pt idx="36544">
                  <c:v>-38.624500000000012</c:v>
                </c:pt>
                <c:pt idx="36545">
                  <c:v>-38.622500000000002</c:v>
                </c:pt>
                <c:pt idx="36546">
                  <c:v>-38.620500000000007</c:v>
                </c:pt>
                <c:pt idx="36547">
                  <c:v>-38.618500000000012</c:v>
                </c:pt>
                <c:pt idx="36548">
                  <c:v>-38.616500000000002</c:v>
                </c:pt>
                <c:pt idx="36549">
                  <c:v>-38.614500000000007</c:v>
                </c:pt>
                <c:pt idx="36550">
                  <c:v>-38.612500000000011</c:v>
                </c:pt>
                <c:pt idx="36551">
                  <c:v>-38.610500000000002</c:v>
                </c:pt>
                <c:pt idx="36552">
                  <c:v>-38.608500000000006</c:v>
                </c:pt>
                <c:pt idx="36553">
                  <c:v>-38.606500000000011</c:v>
                </c:pt>
                <c:pt idx="36554">
                  <c:v>-38.604500000000002</c:v>
                </c:pt>
                <c:pt idx="36555">
                  <c:v>-38.602500000000006</c:v>
                </c:pt>
                <c:pt idx="36556">
                  <c:v>-38.600500000000011</c:v>
                </c:pt>
                <c:pt idx="36557">
                  <c:v>-38.598500000000001</c:v>
                </c:pt>
                <c:pt idx="36558">
                  <c:v>-38.596500000000006</c:v>
                </c:pt>
                <c:pt idx="36559">
                  <c:v>-38.594500000000011</c:v>
                </c:pt>
                <c:pt idx="36560">
                  <c:v>-38.592500000000001</c:v>
                </c:pt>
                <c:pt idx="36561">
                  <c:v>-38.590500000000006</c:v>
                </c:pt>
                <c:pt idx="36562">
                  <c:v>-38.58850000000001</c:v>
                </c:pt>
                <c:pt idx="36563">
                  <c:v>-38.586500000000001</c:v>
                </c:pt>
                <c:pt idx="36564">
                  <c:v>-38.584500000000006</c:v>
                </c:pt>
                <c:pt idx="36565">
                  <c:v>-38.58250000000001</c:v>
                </c:pt>
                <c:pt idx="36566">
                  <c:v>-38.580500000000001</c:v>
                </c:pt>
                <c:pt idx="36567">
                  <c:v>-38.578500000000005</c:v>
                </c:pt>
                <c:pt idx="36568">
                  <c:v>-38.57650000000001</c:v>
                </c:pt>
                <c:pt idx="36569">
                  <c:v>-38.5745</c:v>
                </c:pt>
                <c:pt idx="36570">
                  <c:v>-38.572500000000005</c:v>
                </c:pt>
                <c:pt idx="36571">
                  <c:v>-38.57050000000001</c:v>
                </c:pt>
                <c:pt idx="36572">
                  <c:v>-38.5685</c:v>
                </c:pt>
                <c:pt idx="36573">
                  <c:v>-38.566500000000005</c:v>
                </c:pt>
                <c:pt idx="36574">
                  <c:v>-38.56450000000001</c:v>
                </c:pt>
                <c:pt idx="36575">
                  <c:v>-38.5625</c:v>
                </c:pt>
                <c:pt idx="36576">
                  <c:v>-38.560500000000005</c:v>
                </c:pt>
                <c:pt idx="36577">
                  <c:v>-38.558500000000009</c:v>
                </c:pt>
                <c:pt idx="36578">
                  <c:v>-38.5565</c:v>
                </c:pt>
                <c:pt idx="36579">
                  <c:v>-38.554500000000004</c:v>
                </c:pt>
                <c:pt idx="36580">
                  <c:v>-38.552500000000009</c:v>
                </c:pt>
                <c:pt idx="36581">
                  <c:v>-38.5505</c:v>
                </c:pt>
                <c:pt idx="36582">
                  <c:v>-38.548500000000004</c:v>
                </c:pt>
                <c:pt idx="36583">
                  <c:v>-38.546500000000009</c:v>
                </c:pt>
                <c:pt idx="36584">
                  <c:v>-38.544499999999999</c:v>
                </c:pt>
                <c:pt idx="36585">
                  <c:v>-38.542500000000004</c:v>
                </c:pt>
                <c:pt idx="36586">
                  <c:v>-38.540500000000009</c:v>
                </c:pt>
                <c:pt idx="36587">
                  <c:v>-38.538499999999999</c:v>
                </c:pt>
                <c:pt idx="36588">
                  <c:v>-38.536500000000004</c:v>
                </c:pt>
                <c:pt idx="36589">
                  <c:v>-38.534500000000008</c:v>
                </c:pt>
                <c:pt idx="36590">
                  <c:v>-38.532499999999999</c:v>
                </c:pt>
                <c:pt idx="36591">
                  <c:v>-38.530500000000004</c:v>
                </c:pt>
                <c:pt idx="36592">
                  <c:v>-38.528500000000008</c:v>
                </c:pt>
                <c:pt idx="36593">
                  <c:v>-38.526499999999999</c:v>
                </c:pt>
                <c:pt idx="36594">
                  <c:v>-38.524500000000003</c:v>
                </c:pt>
                <c:pt idx="36595">
                  <c:v>-38.522500000000008</c:v>
                </c:pt>
                <c:pt idx="36596">
                  <c:v>-38.520500000000013</c:v>
                </c:pt>
                <c:pt idx="36597">
                  <c:v>-38.518500000000003</c:v>
                </c:pt>
                <c:pt idx="36598">
                  <c:v>-38.516500000000008</c:v>
                </c:pt>
                <c:pt idx="36599">
                  <c:v>-38.514500000000012</c:v>
                </c:pt>
                <c:pt idx="36600">
                  <c:v>-38.512500000000003</c:v>
                </c:pt>
                <c:pt idx="36601">
                  <c:v>-38.510500000000008</c:v>
                </c:pt>
                <c:pt idx="36602">
                  <c:v>-38.508500000000012</c:v>
                </c:pt>
                <c:pt idx="36603">
                  <c:v>-38.506500000000003</c:v>
                </c:pt>
                <c:pt idx="36604">
                  <c:v>-38.504500000000007</c:v>
                </c:pt>
                <c:pt idx="36605">
                  <c:v>-38.502500000000012</c:v>
                </c:pt>
                <c:pt idx="36606">
                  <c:v>-38.500500000000002</c:v>
                </c:pt>
                <c:pt idx="36607">
                  <c:v>-38.498500000000007</c:v>
                </c:pt>
                <c:pt idx="36608">
                  <c:v>-38.496500000000012</c:v>
                </c:pt>
                <c:pt idx="36609">
                  <c:v>-38.494500000000002</c:v>
                </c:pt>
                <c:pt idx="36610">
                  <c:v>-38.492500000000007</c:v>
                </c:pt>
                <c:pt idx="36611">
                  <c:v>-38.490500000000011</c:v>
                </c:pt>
                <c:pt idx="36612">
                  <c:v>-38.488500000000002</c:v>
                </c:pt>
                <c:pt idx="36613">
                  <c:v>-38.486500000000007</c:v>
                </c:pt>
                <c:pt idx="36614">
                  <c:v>-38.484500000000011</c:v>
                </c:pt>
                <c:pt idx="36615">
                  <c:v>-38.482500000000002</c:v>
                </c:pt>
                <c:pt idx="36616">
                  <c:v>-38.480500000000006</c:v>
                </c:pt>
                <c:pt idx="36617">
                  <c:v>-38.478500000000011</c:v>
                </c:pt>
                <c:pt idx="36618">
                  <c:v>-38.476500000000001</c:v>
                </c:pt>
                <c:pt idx="36619">
                  <c:v>-38.474500000000006</c:v>
                </c:pt>
                <c:pt idx="36620">
                  <c:v>-38.472500000000011</c:v>
                </c:pt>
                <c:pt idx="36621">
                  <c:v>-38.470500000000001</c:v>
                </c:pt>
                <c:pt idx="36622">
                  <c:v>-38.468500000000006</c:v>
                </c:pt>
                <c:pt idx="36623">
                  <c:v>-38.466500000000011</c:v>
                </c:pt>
                <c:pt idx="36624">
                  <c:v>-38.464500000000001</c:v>
                </c:pt>
                <c:pt idx="36625">
                  <c:v>-38.462500000000006</c:v>
                </c:pt>
                <c:pt idx="36626">
                  <c:v>-38.46050000000001</c:v>
                </c:pt>
                <c:pt idx="36627">
                  <c:v>-38.458500000000001</c:v>
                </c:pt>
                <c:pt idx="36628">
                  <c:v>-38.456500000000005</c:v>
                </c:pt>
                <c:pt idx="36629">
                  <c:v>-38.45450000000001</c:v>
                </c:pt>
                <c:pt idx="36630">
                  <c:v>-38.452500000000001</c:v>
                </c:pt>
                <c:pt idx="36631">
                  <c:v>-38.450500000000005</c:v>
                </c:pt>
                <c:pt idx="36632">
                  <c:v>-38.44850000000001</c:v>
                </c:pt>
                <c:pt idx="36633">
                  <c:v>-38.4465</c:v>
                </c:pt>
                <c:pt idx="36634">
                  <c:v>-38.444500000000005</c:v>
                </c:pt>
                <c:pt idx="36635">
                  <c:v>-38.44250000000001</c:v>
                </c:pt>
                <c:pt idx="36636">
                  <c:v>-38.4405</c:v>
                </c:pt>
                <c:pt idx="36637">
                  <c:v>-38.438500000000005</c:v>
                </c:pt>
                <c:pt idx="36638">
                  <c:v>-38.436500000000009</c:v>
                </c:pt>
                <c:pt idx="36639">
                  <c:v>-38.4345</c:v>
                </c:pt>
                <c:pt idx="36640">
                  <c:v>-38.432500000000005</c:v>
                </c:pt>
                <c:pt idx="36641">
                  <c:v>-38.430500000000009</c:v>
                </c:pt>
                <c:pt idx="36642">
                  <c:v>-38.4285</c:v>
                </c:pt>
                <c:pt idx="36643">
                  <c:v>-38.426500000000004</c:v>
                </c:pt>
                <c:pt idx="36644">
                  <c:v>-38.424500000000009</c:v>
                </c:pt>
                <c:pt idx="36645">
                  <c:v>-38.422499999999999</c:v>
                </c:pt>
                <c:pt idx="36646">
                  <c:v>-38.420500000000004</c:v>
                </c:pt>
                <c:pt idx="36647">
                  <c:v>-38.418500000000009</c:v>
                </c:pt>
                <c:pt idx="36648">
                  <c:v>-38.416499999999999</c:v>
                </c:pt>
                <c:pt idx="36649">
                  <c:v>-38.414500000000004</c:v>
                </c:pt>
                <c:pt idx="36650">
                  <c:v>-38.412500000000009</c:v>
                </c:pt>
                <c:pt idx="36651">
                  <c:v>-38.410499999999999</c:v>
                </c:pt>
                <c:pt idx="36652">
                  <c:v>-38.408500000000004</c:v>
                </c:pt>
                <c:pt idx="36653">
                  <c:v>-38.406500000000008</c:v>
                </c:pt>
                <c:pt idx="36654">
                  <c:v>-38.404499999999999</c:v>
                </c:pt>
                <c:pt idx="36655">
                  <c:v>-38.402500000000003</c:v>
                </c:pt>
                <c:pt idx="36656">
                  <c:v>-38.400500000000008</c:v>
                </c:pt>
                <c:pt idx="36657">
                  <c:v>-38.398500000000013</c:v>
                </c:pt>
                <c:pt idx="36658">
                  <c:v>-38.396500000000003</c:v>
                </c:pt>
                <c:pt idx="36659">
                  <c:v>-38.394500000000008</c:v>
                </c:pt>
                <c:pt idx="36660">
                  <c:v>-38.392500000000013</c:v>
                </c:pt>
                <c:pt idx="36661">
                  <c:v>-38.390500000000003</c:v>
                </c:pt>
                <c:pt idx="36662">
                  <c:v>-38.388500000000008</c:v>
                </c:pt>
                <c:pt idx="36663">
                  <c:v>-38.386500000000012</c:v>
                </c:pt>
                <c:pt idx="36664">
                  <c:v>-38.384500000000003</c:v>
                </c:pt>
                <c:pt idx="36665">
                  <c:v>-38.382500000000007</c:v>
                </c:pt>
                <c:pt idx="36666">
                  <c:v>-38.380500000000012</c:v>
                </c:pt>
                <c:pt idx="36667">
                  <c:v>-38.378500000000003</c:v>
                </c:pt>
                <c:pt idx="36668">
                  <c:v>-38.376500000000007</c:v>
                </c:pt>
                <c:pt idx="36669">
                  <c:v>-38.374500000000012</c:v>
                </c:pt>
                <c:pt idx="36670">
                  <c:v>-38.372500000000002</c:v>
                </c:pt>
                <c:pt idx="36671">
                  <c:v>-38.370500000000007</c:v>
                </c:pt>
                <c:pt idx="36672">
                  <c:v>-38.368500000000012</c:v>
                </c:pt>
                <c:pt idx="36673">
                  <c:v>-38.366500000000002</c:v>
                </c:pt>
                <c:pt idx="36674">
                  <c:v>-38.364500000000007</c:v>
                </c:pt>
                <c:pt idx="36675">
                  <c:v>-38.362500000000011</c:v>
                </c:pt>
                <c:pt idx="36676">
                  <c:v>-38.360500000000002</c:v>
                </c:pt>
                <c:pt idx="36677">
                  <c:v>-38.358500000000006</c:v>
                </c:pt>
                <c:pt idx="36678">
                  <c:v>-38.356500000000011</c:v>
                </c:pt>
                <c:pt idx="36679">
                  <c:v>-38.354500000000002</c:v>
                </c:pt>
                <c:pt idx="36680">
                  <c:v>-38.352500000000006</c:v>
                </c:pt>
                <c:pt idx="36681">
                  <c:v>-38.350500000000011</c:v>
                </c:pt>
                <c:pt idx="36682">
                  <c:v>-38.348500000000001</c:v>
                </c:pt>
                <c:pt idx="36683">
                  <c:v>-38.346500000000006</c:v>
                </c:pt>
                <c:pt idx="36684">
                  <c:v>-38.344500000000011</c:v>
                </c:pt>
                <c:pt idx="36685">
                  <c:v>-38.342500000000001</c:v>
                </c:pt>
                <c:pt idx="36686">
                  <c:v>-38.340500000000006</c:v>
                </c:pt>
                <c:pt idx="36687">
                  <c:v>-38.33850000000001</c:v>
                </c:pt>
                <c:pt idx="36688">
                  <c:v>-38.336500000000001</c:v>
                </c:pt>
                <c:pt idx="36689">
                  <c:v>-38.334500000000006</c:v>
                </c:pt>
                <c:pt idx="36690">
                  <c:v>-38.33250000000001</c:v>
                </c:pt>
                <c:pt idx="36691">
                  <c:v>-38.330500000000001</c:v>
                </c:pt>
                <c:pt idx="36692">
                  <c:v>-38.328500000000005</c:v>
                </c:pt>
                <c:pt idx="36693">
                  <c:v>-38.32650000000001</c:v>
                </c:pt>
                <c:pt idx="36694">
                  <c:v>-38.3245</c:v>
                </c:pt>
                <c:pt idx="36695">
                  <c:v>-38.322500000000005</c:v>
                </c:pt>
                <c:pt idx="36696">
                  <c:v>-38.32050000000001</c:v>
                </c:pt>
                <c:pt idx="36697">
                  <c:v>-38.3185</c:v>
                </c:pt>
                <c:pt idx="36698">
                  <c:v>-38.316500000000005</c:v>
                </c:pt>
                <c:pt idx="36699">
                  <c:v>-38.31450000000001</c:v>
                </c:pt>
                <c:pt idx="36700">
                  <c:v>-38.3125</c:v>
                </c:pt>
                <c:pt idx="36701">
                  <c:v>-38.310500000000005</c:v>
                </c:pt>
                <c:pt idx="36702">
                  <c:v>-38.308500000000009</c:v>
                </c:pt>
                <c:pt idx="36703">
                  <c:v>-38.3065</c:v>
                </c:pt>
                <c:pt idx="36704">
                  <c:v>-38.304500000000004</c:v>
                </c:pt>
                <c:pt idx="36705">
                  <c:v>-38.302500000000009</c:v>
                </c:pt>
                <c:pt idx="36706">
                  <c:v>-38.3005</c:v>
                </c:pt>
                <c:pt idx="36707">
                  <c:v>-38.298500000000004</c:v>
                </c:pt>
                <c:pt idx="36708">
                  <c:v>-38.296500000000009</c:v>
                </c:pt>
                <c:pt idx="36709">
                  <c:v>-38.294499999999999</c:v>
                </c:pt>
                <c:pt idx="36710">
                  <c:v>-38.292500000000004</c:v>
                </c:pt>
                <c:pt idx="36711">
                  <c:v>-38.290500000000009</c:v>
                </c:pt>
                <c:pt idx="36712">
                  <c:v>-38.288499999999999</c:v>
                </c:pt>
                <c:pt idx="36713">
                  <c:v>-38.286500000000004</c:v>
                </c:pt>
                <c:pt idx="36714">
                  <c:v>-38.284500000000008</c:v>
                </c:pt>
                <c:pt idx="36715">
                  <c:v>-38.282499999999999</c:v>
                </c:pt>
                <c:pt idx="36716">
                  <c:v>-38.280500000000004</c:v>
                </c:pt>
                <c:pt idx="36717">
                  <c:v>-38.278500000000008</c:v>
                </c:pt>
                <c:pt idx="36718">
                  <c:v>-38.276499999999999</c:v>
                </c:pt>
                <c:pt idx="36719">
                  <c:v>-38.274500000000003</c:v>
                </c:pt>
                <c:pt idx="36720">
                  <c:v>-38.272500000000008</c:v>
                </c:pt>
                <c:pt idx="36721">
                  <c:v>-38.270500000000013</c:v>
                </c:pt>
                <c:pt idx="36722">
                  <c:v>-38.268500000000003</c:v>
                </c:pt>
                <c:pt idx="36723">
                  <c:v>-38.266500000000008</c:v>
                </c:pt>
                <c:pt idx="36724">
                  <c:v>-38.264500000000012</c:v>
                </c:pt>
                <c:pt idx="36725">
                  <c:v>-38.262500000000003</c:v>
                </c:pt>
                <c:pt idx="36726">
                  <c:v>-38.260500000000008</c:v>
                </c:pt>
                <c:pt idx="36727">
                  <c:v>-38.258500000000012</c:v>
                </c:pt>
                <c:pt idx="36728">
                  <c:v>-38.256500000000003</c:v>
                </c:pt>
                <c:pt idx="36729">
                  <c:v>-38.254500000000007</c:v>
                </c:pt>
                <c:pt idx="36730">
                  <c:v>-38.252500000000012</c:v>
                </c:pt>
                <c:pt idx="36731">
                  <c:v>-38.250500000000002</c:v>
                </c:pt>
                <c:pt idx="36732">
                  <c:v>-38.248500000000007</c:v>
                </c:pt>
                <c:pt idx="36733">
                  <c:v>-38.246500000000012</c:v>
                </c:pt>
                <c:pt idx="36734">
                  <c:v>-38.244500000000002</c:v>
                </c:pt>
                <c:pt idx="36735">
                  <c:v>-38.242500000000007</c:v>
                </c:pt>
                <c:pt idx="36736">
                  <c:v>-38.240500000000011</c:v>
                </c:pt>
                <c:pt idx="36737">
                  <c:v>-38.238500000000002</c:v>
                </c:pt>
                <c:pt idx="36738">
                  <c:v>-38.236500000000007</c:v>
                </c:pt>
                <c:pt idx="36739">
                  <c:v>-38.234500000000011</c:v>
                </c:pt>
                <c:pt idx="36740">
                  <c:v>-38.232500000000002</c:v>
                </c:pt>
                <c:pt idx="36741">
                  <c:v>-38.230500000000006</c:v>
                </c:pt>
                <c:pt idx="36742">
                  <c:v>-38.228500000000011</c:v>
                </c:pt>
                <c:pt idx="36743">
                  <c:v>-38.226500000000001</c:v>
                </c:pt>
                <c:pt idx="36744">
                  <c:v>-38.224500000000006</c:v>
                </c:pt>
                <c:pt idx="36745">
                  <c:v>-38.222500000000011</c:v>
                </c:pt>
                <c:pt idx="36746">
                  <c:v>-38.220500000000001</c:v>
                </c:pt>
                <c:pt idx="36747">
                  <c:v>-38.218500000000006</c:v>
                </c:pt>
                <c:pt idx="36748">
                  <c:v>-38.216500000000011</c:v>
                </c:pt>
                <c:pt idx="36749">
                  <c:v>-38.214500000000001</c:v>
                </c:pt>
                <c:pt idx="36750">
                  <c:v>-38.212500000000006</c:v>
                </c:pt>
                <c:pt idx="36751">
                  <c:v>-38.21050000000001</c:v>
                </c:pt>
                <c:pt idx="36752">
                  <c:v>-38.208500000000001</c:v>
                </c:pt>
                <c:pt idx="36753">
                  <c:v>-38.206500000000005</c:v>
                </c:pt>
                <c:pt idx="36754">
                  <c:v>-38.20450000000001</c:v>
                </c:pt>
                <c:pt idx="36755">
                  <c:v>-38.202500000000001</c:v>
                </c:pt>
                <c:pt idx="36756">
                  <c:v>-38.200500000000005</c:v>
                </c:pt>
                <c:pt idx="36757">
                  <c:v>-38.19850000000001</c:v>
                </c:pt>
                <c:pt idx="36758">
                  <c:v>-38.1965</c:v>
                </c:pt>
                <c:pt idx="36759">
                  <c:v>-38.194500000000005</c:v>
                </c:pt>
                <c:pt idx="36760">
                  <c:v>-38.19250000000001</c:v>
                </c:pt>
                <c:pt idx="36761">
                  <c:v>-38.1905</c:v>
                </c:pt>
                <c:pt idx="36762">
                  <c:v>-38.188500000000005</c:v>
                </c:pt>
                <c:pt idx="36763">
                  <c:v>-38.186500000000009</c:v>
                </c:pt>
                <c:pt idx="36764">
                  <c:v>-38.1845</c:v>
                </c:pt>
                <c:pt idx="36765">
                  <c:v>-38.182500000000005</c:v>
                </c:pt>
                <c:pt idx="36766">
                  <c:v>-38.180500000000009</c:v>
                </c:pt>
                <c:pt idx="36767">
                  <c:v>-38.1785</c:v>
                </c:pt>
                <c:pt idx="36768">
                  <c:v>-38.176500000000004</c:v>
                </c:pt>
                <c:pt idx="36769">
                  <c:v>-38.174500000000009</c:v>
                </c:pt>
                <c:pt idx="36770">
                  <c:v>-38.172499999999999</c:v>
                </c:pt>
                <c:pt idx="36771">
                  <c:v>-38.170500000000004</c:v>
                </c:pt>
                <c:pt idx="36772">
                  <c:v>-38.168500000000009</c:v>
                </c:pt>
                <c:pt idx="36773">
                  <c:v>-38.166499999999999</c:v>
                </c:pt>
                <c:pt idx="36774">
                  <c:v>-38.164500000000004</c:v>
                </c:pt>
                <c:pt idx="36775">
                  <c:v>-38.162500000000009</c:v>
                </c:pt>
                <c:pt idx="36776">
                  <c:v>-38.160499999999999</c:v>
                </c:pt>
                <c:pt idx="36777">
                  <c:v>-38.158500000000004</c:v>
                </c:pt>
                <c:pt idx="36778">
                  <c:v>-38.156500000000008</c:v>
                </c:pt>
                <c:pt idx="36779">
                  <c:v>-38.154499999999999</c:v>
                </c:pt>
                <c:pt idx="36780">
                  <c:v>-38.152500000000003</c:v>
                </c:pt>
                <c:pt idx="36781">
                  <c:v>-38.150500000000008</c:v>
                </c:pt>
                <c:pt idx="36782">
                  <c:v>-38.148500000000013</c:v>
                </c:pt>
                <c:pt idx="36783">
                  <c:v>-38.146500000000003</c:v>
                </c:pt>
                <c:pt idx="36784">
                  <c:v>-38.144500000000008</c:v>
                </c:pt>
                <c:pt idx="36785">
                  <c:v>-38.142500000000013</c:v>
                </c:pt>
                <c:pt idx="36786">
                  <c:v>-38.140500000000003</c:v>
                </c:pt>
                <c:pt idx="36787">
                  <c:v>-38.138500000000008</c:v>
                </c:pt>
                <c:pt idx="36788">
                  <c:v>-38.136500000000012</c:v>
                </c:pt>
                <c:pt idx="36789">
                  <c:v>-38.134500000000003</c:v>
                </c:pt>
                <c:pt idx="36790">
                  <c:v>-38.132500000000007</c:v>
                </c:pt>
                <c:pt idx="36791">
                  <c:v>-38.130500000000012</c:v>
                </c:pt>
                <c:pt idx="36792">
                  <c:v>-38.128500000000003</c:v>
                </c:pt>
                <c:pt idx="36793">
                  <c:v>-38.126500000000007</c:v>
                </c:pt>
                <c:pt idx="36794">
                  <c:v>-38.124500000000012</c:v>
                </c:pt>
                <c:pt idx="36795">
                  <c:v>-38.122500000000002</c:v>
                </c:pt>
                <c:pt idx="36796">
                  <c:v>-38.120500000000007</c:v>
                </c:pt>
                <c:pt idx="36797">
                  <c:v>-38.118500000000012</c:v>
                </c:pt>
                <c:pt idx="36798">
                  <c:v>-38.116500000000002</c:v>
                </c:pt>
                <c:pt idx="36799">
                  <c:v>-38.114500000000007</c:v>
                </c:pt>
                <c:pt idx="36800">
                  <c:v>-38.112500000000011</c:v>
                </c:pt>
                <c:pt idx="36801">
                  <c:v>-38.110500000000002</c:v>
                </c:pt>
                <c:pt idx="36802">
                  <c:v>-38.108500000000006</c:v>
                </c:pt>
                <c:pt idx="36803">
                  <c:v>-38.106500000000011</c:v>
                </c:pt>
                <c:pt idx="36804">
                  <c:v>-38.104500000000002</c:v>
                </c:pt>
                <c:pt idx="36805">
                  <c:v>-38.102500000000006</c:v>
                </c:pt>
                <c:pt idx="36806">
                  <c:v>-38.100500000000011</c:v>
                </c:pt>
                <c:pt idx="36807">
                  <c:v>-38.098500000000001</c:v>
                </c:pt>
                <c:pt idx="36808">
                  <c:v>-38.096500000000006</c:v>
                </c:pt>
                <c:pt idx="36809">
                  <c:v>-38.094500000000011</c:v>
                </c:pt>
                <c:pt idx="36810">
                  <c:v>-38.092500000000001</c:v>
                </c:pt>
                <c:pt idx="36811">
                  <c:v>-38.090500000000006</c:v>
                </c:pt>
                <c:pt idx="36812">
                  <c:v>-38.08850000000001</c:v>
                </c:pt>
                <c:pt idx="36813">
                  <c:v>-38.086500000000001</c:v>
                </c:pt>
                <c:pt idx="36814">
                  <c:v>-38.084500000000006</c:v>
                </c:pt>
                <c:pt idx="36815">
                  <c:v>-38.08250000000001</c:v>
                </c:pt>
                <c:pt idx="36816">
                  <c:v>-38.080500000000001</c:v>
                </c:pt>
                <c:pt idx="36817">
                  <c:v>-38.078500000000005</c:v>
                </c:pt>
                <c:pt idx="36818">
                  <c:v>-38.07650000000001</c:v>
                </c:pt>
                <c:pt idx="36819">
                  <c:v>-38.0745</c:v>
                </c:pt>
                <c:pt idx="36820">
                  <c:v>-38.072500000000005</c:v>
                </c:pt>
                <c:pt idx="36821">
                  <c:v>-38.07050000000001</c:v>
                </c:pt>
                <c:pt idx="36822">
                  <c:v>-38.0685</c:v>
                </c:pt>
                <c:pt idx="36823">
                  <c:v>-38.066500000000005</c:v>
                </c:pt>
                <c:pt idx="36824">
                  <c:v>-38.06450000000001</c:v>
                </c:pt>
                <c:pt idx="36825">
                  <c:v>-38.0625</c:v>
                </c:pt>
                <c:pt idx="36826">
                  <c:v>-38.060500000000005</c:v>
                </c:pt>
                <c:pt idx="36827">
                  <c:v>-38.058500000000009</c:v>
                </c:pt>
                <c:pt idx="36828">
                  <c:v>-38.0565</c:v>
                </c:pt>
                <c:pt idx="36829">
                  <c:v>-38.054500000000004</c:v>
                </c:pt>
                <c:pt idx="36830">
                  <c:v>-38.052500000000009</c:v>
                </c:pt>
                <c:pt idx="36831">
                  <c:v>-38.0505</c:v>
                </c:pt>
                <c:pt idx="36832">
                  <c:v>-38.048500000000004</c:v>
                </c:pt>
                <c:pt idx="36833">
                  <c:v>-38.046500000000009</c:v>
                </c:pt>
                <c:pt idx="36834">
                  <c:v>-38.044499999999999</c:v>
                </c:pt>
                <c:pt idx="36835">
                  <c:v>-38.042500000000004</c:v>
                </c:pt>
                <c:pt idx="36836">
                  <c:v>-38.040500000000009</c:v>
                </c:pt>
                <c:pt idx="36837">
                  <c:v>-38.038499999999999</c:v>
                </c:pt>
                <c:pt idx="36838">
                  <c:v>-38.036500000000004</c:v>
                </c:pt>
                <c:pt idx="36839">
                  <c:v>-38.034500000000008</c:v>
                </c:pt>
                <c:pt idx="36840">
                  <c:v>-38.032499999999999</c:v>
                </c:pt>
                <c:pt idx="36841">
                  <c:v>-38.030500000000004</c:v>
                </c:pt>
                <c:pt idx="36842">
                  <c:v>-38.028500000000008</c:v>
                </c:pt>
                <c:pt idx="36843">
                  <c:v>-38.026499999999999</c:v>
                </c:pt>
                <c:pt idx="36844">
                  <c:v>-38.024500000000003</c:v>
                </c:pt>
                <c:pt idx="36845">
                  <c:v>-38.022500000000008</c:v>
                </c:pt>
                <c:pt idx="36846">
                  <c:v>-38.020500000000013</c:v>
                </c:pt>
                <c:pt idx="36847">
                  <c:v>-38.018500000000003</c:v>
                </c:pt>
                <c:pt idx="36848">
                  <c:v>-38.016500000000008</c:v>
                </c:pt>
                <c:pt idx="36849">
                  <c:v>-38.014500000000012</c:v>
                </c:pt>
                <c:pt idx="36850">
                  <c:v>-38.012500000000003</c:v>
                </c:pt>
                <c:pt idx="36851">
                  <c:v>-38.010500000000008</c:v>
                </c:pt>
                <c:pt idx="36852">
                  <c:v>-38.008500000000012</c:v>
                </c:pt>
                <c:pt idx="36853">
                  <c:v>-38.006500000000003</c:v>
                </c:pt>
                <c:pt idx="36854">
                  <c:v>-38.004500000000007</c:v>
                </c:pt>
                <c:pt idx="36855">
                  <c:v>-38.002500000000012</c:v>
                </c:pt>
                <c:pt idx="36856">
                  <c:v>-38.000500000000002</c:v>
                </c:pt>
                <c:pt idx="36857">
                  <c:v>-37.998500000000007</c:v>
                </c:pt>
                <c:pt idx="36858">
                  <c:v>-37.996500000000012</c:v>
                </c:pt>
                <c:pt idx="36859">
                  <c:v>-37.994500000000002</c:v>
                </c:pt>
                <c:pt idx="36860">
                  <c:v>-37.992500000000007</c:v>
                </c:pt>
                <c:pt idx="36861">
                  <c:v>-37.990500000000011</c:v>
                </c:pt>
                <c:pt idx="36862">
                  <c:v>-37.988500000000002</c:v>
                </c:pt>
                <c:pt idx="36863">
                  <c:v>-37.986500000000007</c:v>
                </c:pt>
                <c:pt idx="36864">
                  <c:v>-37.984500000000011</c:v>
                </c:pt>
                <c:pt idx="36865">
                  <c:v>-37.982500000000002</c:v>
                </c:pt>
                <c:pt idx="36866">
                  <c:v>-37.980500000000006</c:v>
                </c:pt>
                <c:pt idx="36867">
                  <c:v>-37.978500000000011</c:v>
                </c:pt>
                <c:pt idx="36868">
                  <c:v>-37.976500000000001</c:v>
                </c:pt>
                <c:pt idx="36869">
                  <c:v>-37.974500000000006</c:v>
                </c:pt>
                <c:pt idx="36870">
                  <c:v>-37.972500000000011</c:v>
                </c:pt>
                <c:pt idx="36871">
                  <c:v>-37.970500000000001</c:v>
                </c:pt>
                <c:pt idx="36872">
                  <c:v>-37.968500000000006</c:v>
                </c:pt>
                <c:pt idx="36873">
                  <c:v>-37.966500000000011</c:v>
                </c:pt>
                <c:pt idx="36874">
                  <c:v>-37.964500000000001</c:v>
                </c:pt>
                <c:pt idx="36875">
                  <c:v>-37.962500000000006</c:v>
                </c:pt>
                <c:pt idx="36876">
                  <c:v>-37.96050000000001</c:v>
                </c:pt>
                <c:pt idx="36877">
                  <c:v>-37.958500000000001</c:v>
                </c:pt>
                <c:pt idx="36878">
                  <c:v>-37.956500000000005</c:v>
                </c:pt>
                <c:pt idx="36879">
                  <c:v>-37.95450000000001</c:v>
                </c:pt>
                <c:pt idx="36880">
                  <c:v>-37.952500000000001</c:v>
                </c:pt>
                <c:pt idx="36881">
                  <c:v>-37.950500000000005</c:v>
                </c:pt>
                <c:pt idx="36882">
                  <c:v>-37.94850000000001</c:v>
                </c:pt>
                <c:pt idx="36883">
                  <c:v>-37.9465</c:v>
                </c:pt>
                <c:pt idx="36884">
                  <c:v>-37.944500000000005</c:v>
                </c:pt>
                <c:pt idx="36885">
                  <c:v>-37.94250000000001</c:v>
                </c:pt>
                <c:pt idx="36886">
                  <c:v>-37.9405</c:v>
                </c:pt>
                <c:pt idx="36887">
                  <c:v>-37.938500000000005</c:v>
                </c:pt>
                <c:pt idx="36888">
                  <c:v>-37.936500000000009</c:v>
                </c:pt>
                <c:pt idx="36889">
                  <c:v>-37.9345</c:v>
                </c:pt>
                <c:pt idx="36890">
                  <c:v>-37.932500000000005</c:v>
                </c:pt>
                <c:pt idx="36891">
                  <c:v>-37.930500000000009</c:v>
                </c:pt>
                <c:pt idx="36892">
                  <c:v>-37.9285</c:v>
                </c:pt>
                <c:pt idx="36893">
                  <c:v>-37.926500000000004</c:v>
                </c:pt>
                <c:pt idx="36894">
                  <c:v>-37.924500000000009</c:v>
                </c:pt>
                <c:pt idx="36895">
                  <c:v>-37.922499999999999</c:v>
                </c:pt>
                <c:pt idx="36896">
                  <c:v>-37.920500000000004</c:v>
                </c:pt>
                <c:pt idx="36897">
                  <c:v>-37.918500000000009</c:v>
                </c:pt>
                <c:pt idx="36898">
                  <c:v>-37.916499999999999</c:v>
                </c:pt>
                <c:pt idx="36899">
                  <c:v>-37.914500000000004</c:v>
                </c:pt>
                <c:pt idx="36900">
                  <c:v>-37.912500000000009</c:v>
                </c:pt>
                <c:pt idx="36901">
                  <c:v>-37.910499999999999</c:v>
                </c:pt>
                <c:pt idx="36902">
                  <c:v>-37.908500000000004</c:v>
                </c:pt>
                <c:pt idx="36903">
                  <c:v>-37.906500000000008</c:v>
                </c:pt>
                <c:pt idx="36904">
                  <c:v>-37.904499999999999</c:v>
                </c:pt>
                <c:pt idx="36905">
                  <c:v>-37.902500000000003</c:v>
                </c:pt>
                <c:pt idx="36906">
                  <c:v>-37.900500000000008</c:v>
                </c:pt>
                <c:pt idx="36907">
                  <c:v>-37.898500000000013</c:v>
                </c:pt>
                <c:pt idx="36908">
                  <c:v>-37.896500000000003</c:v>
                </c:pt>
                <c:pt idx="36909">
                  <c:v>-37.894500000000008</c:v>
                </c:pt>
                <c:pt idx="36910">
                  <c:v>-37.892500000000013</c:v>
                </c:pt>
                <c:pt idx="36911">
                  <c:v>-37.890500000000003</c:v>
                </c:pt>
                <c:pt idx="36912">
                  <c:v>-37.888500000000008</c:v>
                </c:pt>
                <c:pt idx="36913">
                  <c:v>-37.886500000000012</c:v>
                </c:pt>
                <c:pt idx="36914">
                  <c:v>-37.884500000000003</c:v>
                </c:pt>
                <c:pt idx="36915">
                  <c:v>-37.882500000000007</c:v>
                </c:pt>
                <c:pt idx="36916">
                  <c:v>-37.880500000000012</c:v>
                </c:pt>
                <c:pt idx="36917">
                  <c:v>-37.878500000000003</c:v>
                </c:pt>
                <c:pt idx="36918">
                  <c:v>-37.876500000000007</c:v>
                </c:pt>
                <c:pt idx="36919">
                  <c:v>-37.874500000000012</c:v>
                </c:pt>
                <c:pt idx="36920">
                  <c:v>-37.872500000000002</c:v>
                </c:pt>
                <c:pt idx="36921">
                  <c:v>-37.870500000000007</c:v>
                </c:pt>
                <c:pt idx="36922">
                  <c:v>-37.868500000000012</c:v>
                </c:pt>
                <c:pt idx="36923">
                  <c:v>-37.866500000000002</c:v>
                </c:pt>
                <c:pt idx="36924">
                  <c:v>-37.864500000000007</c:v>
                </c:pt>
                <c:pt idx="36925">
                  <c:v>-37.862500000000011</c:v>
                </c:pt>
                <c:pt idx="36926">
                  <c:v>-37.860500000000002</c:v>
                </c:pt>
                <c:pt idx="36927">
                  <c:v>-37.858500000000006</c:v>
                </c:pt>
                <c:pt idx="36928">
                  <c:v>-37.856500000000011</c:v>
                </c:pt>
                <c:pt idx="36929">
                  <c:v>-37.854500000000002</c:v>
                </c:pt>
                <c:pt idx="36930">
                  <c:v>-37.852500000000006</c:v>
                </c:pt>
                <c:pt idx="36931">
                  <c:v>-37.850500000000011</c:v>
                </c:pt>
                <c:pt idx="36932">
                  <c:v>-37.848500000000001</c:v>
                </c:pt>
                <c:pt idx="36933">
                  <c:v>-37.846500000000006</c:v>
                </c:pt>
                <c:pt idx="36934">
                  <c:v>-37.844500000000011</c:v>
                </c:pt>
                <c:pt idx="36935">
                  <c:v>-37.842500000000001</c:v>
                </c:pt>
                <c:pt idx="36936">
                  <c:v>-37.840500000000006</c:v>
                </c:pt>
                <c:pt idx="36937">
                  <c:v>-37.83850000000001</c:v>
                </c:pt>
                <c:pt idx="36938">
                  <c:v>-37.836500000000001</c:v>
                </c:pt>
                <c:pt idx="36939">
                  <c:v>-37.834500000000006</c:v>
                </c:pt>
                <c:pt idx="36940">
                  <c:v>-37.83250000000001</c:v>
                </c:pt>
                <c:pt idx="36941">
                  <c:v>-37.830500000000001</c:v>
                </c:pt>
                <c:pt idx="36942">
                  <c:v>-37.828500000000005</c:v>
                </c:pt>
                <c:pt idx="36943">
                  <c:v>-37.82650000000001</c:v>
                </c:pt>
                <c:pt idx="36944">
                  <c:v>-37.8245</c:v>
                </c:pt>
                <c:pt idx="36945">
                  <c:v>-37.822500000000005</c:v>
                </c:pt>
                <c:pt idx="36946">
                  <c:v>-37.82050000000001</c:v>
                </c:pt>
                <c:pt idx="36947">
                  <c:v>-37.8185</c:v>
                </c:pt>
                <c:pt idx="36948">
                  <c:v>-37.816500000000005</c:v>
                </c:pt>
                <c:pt idx="36949">
                  <c:v>-37.81450000000001</c:v>
                </c:pt>
                <c:pt idx="36950">
                  <c:v>-37.8125</c:v>
                </c:pt>
                <c:pt idx="36951">
                  <c:v>-37.810500000000005</c:v>
                </c:pt>
                <c:pt idx="36952">
                  <c:v>-37.808500000000009</c:v>
                </c:pt>
                <c:pt idx="36953">
                  <c:v>-37.8065</c:v>
                </c:pt>
                <c:pt idx="36954">
                  <c:v>-37.804500000000004</c:v>
                </c:pt>
                <c:pt idx="36955">
                  <c:v>-37.802500000000009</c:v>
                </c:pt>
                <c:pt idx="36956">
                  <c:v>-37.8005</c:v>
                </c:pt>
                <c:pt idx="36957">
                  <c:v>-37.798500000000004</c:v>
                </c:pt>
                <c:pt idx="36958">
                  <c:v>-37.796500000000009</c:v>
                </c:pt>
                <c:pt idx="36959">
                  <c:v>-37.794499999999999</c:v>
                </c:pt>
                <c:pt idx="36960">
                  <c:v>-37.792500000000004</c:v>
                </c:pt>
                <c:pt idx="36961">
                  <c:v>-37.790500000000009</c:v>
                </c:pt>
                <c:pt idx="36962">
                  <c:v>-37.788499999999999</c:v>
                </c:pt>
                <c:pt idx="36963">
                  <c:v>-37.786500000000004</c:v>
                </c:pt>
                <c:pt idx="36964">
                  <c:v>-37.784500000000008</c:v>
                </c:pt>
                <c:pt idx="36965">
                  <c:v>-37.782499999999999</c:v>
                </c:pt>
                <c:pt idx="36966">
                  <c:v>-37.780500000000004</c:v>
                </c:pt>
                <c:pt idx="36967">
                  <c:v>-37.778500000000008</c:v>
                </c:pt>
                <c:pt idx="36968">
                  <c:v>-37.776499999999999</c:v>
                </c:pt>
                <c:pt idx="36969">
                  <c:v>-37.774500000000003</c:v>
                </c:pt>
                <c:pt idx="36970">
                  <c:v>-37.772500000000008</c:v>
                </c:pt>
                <c:pt idx="36971">
                  <c:v>-37.770500000000013</c:v>
                </c:pt>
                <c:pt idx="36972">
                  <c:v>-37.768500000000003</c:v>
                </c:pt>
                <c:pt idx="36973">
                  <c:v>-37.766500000000008</c:v>
                </c:pt>
                <c:pt idx="36974">
                  <c:v>-37.764500000000012</c:v>
                </c:pt>
                <c:pt idx="36975">
                  <c:v>-37.762500000000003</c:v>
                </c:pt>
                <c:pt idx="36976">
                  <c:v>-37.760500000000008</c:v>
                </c:pt>
                <c:pt idx="36977">
                  <c:v>-37.758500000000012</c:v>
                </c:pt>
                <c:pt idx="36978">
                  <c:v>-37.756500000000003</c:v>
                </c:pt>
                <c:pt idx="36979">
                  <c:v>-37.754500000000007</c:v>
                </c:pt>
                <c:pt idx="36980">
                  <c:v>-37.752500000000012</c:v>
                </c:pt>
                <c:pt idx="36981">
                  <c:v>-37.750500000000002</c:v>
                </c:pt>
                <c:pt idx="36982">
                  <c:v>-37.748500000000007</c:v>
                </c:pt>
                <c:pt idx="36983">
                  <c:v>-37.746500000000012</c:v>
                </c:pt>
                <c:pt idx="36984">
                  <c:v>-37.744500000000002</c:v>
                </c:pt>
                <c:pt idx="36985">
                  <c:v>-37.742500000000007</c:v>
                </c:pt>
                <c:pt idx="36986">
                  <c:v>-37.740500000000011</c:v>
                </c:pt>
                <c:pt idx="36987">
                  <c:v>-37.738500000000002</c:v>
                </c:pt>
                <c:pt idx="36988">
                  <c:v>-37.736500000000007</c:v>
                </c:pt>
                <c:pt idx="36989">
                  <c:v>-37.734500000000011</c:v>
                </c:pt>
                <c:pt idx="36990">
                  <c:v>-37.732500000000002</c:v>
                </c:pt>
                <c:pt idx="36991">
                  <c:v>-37.730500000000006</c:v>
                </c:pt>
                <c:pt idx="36992">
                  <c:v>-37.728500000000011</c:v>
                </c:pt>
                <c:pt idx="36993">
                  <c:v>-37.726500000000001</c:v>
                </c:pt>
                <c:pt idx="36994">
                  <c:v>-37.724500000000006</c:v>
                </c:pt>
                <c:pt idx="36995">
                  <c:v>-37.722500000000011</c:v>
                </c:pt>
                <c:pt idx="36996">
                  <c:v>-37.720500000000001</c:v>
                </c:pt>
                <c:pt idx="36997">
                  <c:v>-37.718500000000006</c:v>
                </c:pt>
                <c:pt idx="36998">
                  <c:v>-37.716500000000011</c:v>
                </c:pt>
                <c:pt idx="36999">
                  <c:v>-37.714500000000001</c:v>
                </c:pt>
                <c:pt idx="37000">
                  <c:v>-37.712500000000006</c:v>
                </c:pt>
                <c:pt idx="37001">
                  <c:v>-37.71050000000001</c:v>
                </c:pt>
                <c:pt idx="37002">
                  <c:v>-37.708500000000001</c:v>
                </c:pt>
                <c:pt idx="37003">
                  <c:v>-37.706500000000005</c:v>
                </c:pt>
                <c:pt idx="37004">
                  <c:v>-37.70450000000001</c:v>
                </c:pt>
                <c:pt idx="37005">
                  <c:v>-37.702500000000001</c:v>
                </c:pt>
                <c:pt idx="37006">
                  <c:v>-37.700500000000005</c:v>
                </c:pt>
                <c:pt idx="37007">
                  <c:v>-37.69850000000001</c:v>
                </c:pt>
                <c:pt idx="37008">
                  <c:v>-37.6965</c:v>
                </c:pt>
                <c:pt idx="37009">
                  <c:v>-37.694500000000005</c:v>
                </c:pt>
                <c:pt idx="37010">
                  <c:v>-37.69250000000001</c:v>
                </c:pt>
                <c:pt idx="37011">
                  <c:v>-37.6905</c:v>
                </c:pt>
                <c:pt idx="37012">
                  <c:v>-37.688500000000005</c:v>
                </c:pt>
                <c:pt idx="37013">
                  <c:v>-37.686500000000009</c:v>
                </c:pt>
                <c:pt idx="37014">
                  <c:v>-37.6845</c:v>
                </c:pt>
                <c:pt idx="37015">
                  <c:v>-37.682500000000005</c:v>
                </c:pt>
                <c:pt idx="37016">
                  <c:v>-37.680500000000009</c:v>
                </c:pt>
                <c:pt idx="37017">
                  <c:v>-37.6785</c:v>
                </c:pt>
                <c:pt idx="37018">
                  <c:v>-37.676500000000004</c:v>
                </c:pt>
                <c:pt idx="37019">
                  <c:v>-37.674500000000009</c:v>
                </c:pt>
                <c:pt idx="37020">
                  <c:v>-37.672499999999999</c:v>
                </c:pt>
                <c:pt idx="37021">
                  <c:v>-37.670500000000004</c:v>
                </c:pt>
                <c:pt idx="37022">
                  <c:v>-37.668500000000009</c:v>
                </c:pt>
                <c:pt idx="37023">
                  <c:v>-37.666499999999999</c:v>
                </c:pt>
                <c:pt idx="37024">
                  <c:v>-37.664500000000004</c:v>
                </c:pt>
                <c:pt idx="37025">
                  <c:v>-37.662500000000009</c:v>
                </c:pt>
                <c:pt idx="37026">
                  <c:v>-37.660499999999999</c:v>
                </c:pt>
                <c:pt idx="37027">
                  <c:v>-37.658500000000004</c:v>
                </c:pt>
                <c:pt idx="37028">
                  <c:v>-37.656500000000008</c:v>
                </c:pt>
                <c:pt idx="37029">
                  <c:v>-37.654499999999999</c:v>
                </c:pt>
                <c:pt idx="37030">
                  <c:v>-37.652500000000003</c:v>
                </c:pt>
                <c:pt idx="37031">
                  <c:v>-37.650500000000008</c:v>
                </c:pt>
                <c:pt idx="37032">
                  <c:v>-37.648500000000013</c:v>
                </c:pt>
                <c:pt idx="37033">
                  <c:v>-37.646500000000003</c:v>
                </c:pt>
                <c:pt idx="37034">
                  <c:v>-37.644500000000008</c:v>
                </c:pt>
                <c:pt idx="37035">
                  <c:v>-37.642500000000013</c:v>
                </c:pt>
                <c:pt idx="37036">
                  <c:v>-37.640500000000003</c:v>
                </c:pt>
                <c:pt idx="37037">
                  <c:v>-37.638500000000008</c:v>
                </c:pt>
                <c:pt idx="37038">
                  <c:v>-37.636500000000012</c:v>
                </c:pt>
                <c:pt idx="37039">
                  <c:v>-37.634500000000003</c:v>
                </c:pt>
                <c:pt idx="37040">
                  <c:v>-37.632500000000007</c:v>
                </c:pt>
                <c:pt idx="37041">
                  <c:v>-37.630500000000012</c:v>
                </c:pt>
                <c:pt idx="37042">
                  <c:v>-37.628500000000003</c:v>
                </c:pt>
                <c:pt idx="37043">
                  <c:v>-37.626500000000007</c:v>
                </c:pt>
                <c:pt idx="37044">
                  <c:v>-37.624500000000012</c:v>
                </c:pt>
                <c:pt idx="37045">
                  <c:v>-37.622500000000002</c:v>
                </c:pt>
                <c:pt idx="37046">
                  <c:v>-37.620500000000007</c:v>
                </c:pt>
                <c:pt idx="37047">
                  <c:v>-37.618500000000012</c:v>
                </c:pt>
                <c:pt idx="37048">
                  <c:v>-37.616500000000002</c:v>
                </c:pt>
                <c:pt idx="37049">
                  <c:v>-37.614500000000007</c:v>
                </c:pt>
                <c:pt idx="37050">
                  <c:v>-37.612500000000011</c:v>
                </c:pt>
                <c:pt idx="37051">
                  <c:v>-37.610500000000002</c:v>
                </c:pt>
                <c:pt idx="37052">
                  <c:v>-37.608500000000006</c:v>
                </c:pt>
                <c:pt idx="37053">
                  <c:v>-37.606500000000011</c:v>
                </c:pt>
                <c:pt idx="37054">
                  <c:v>-37.604500000000002</c:v>
                </c:pt>
                <c:pt idx="37055">
                  <c:v>-37.602500000000006</c:v>
                </c:pt>
                <c:pt idx="37056">
                  <c:v>-37.600500000000011</c:v>
                </c:pt>
                <c:pt idx="37057">
                  <c:v>-37.598500000000001</c:v>
                </c:pt>
                <c:pt idx="37058">
                  <c:v>-37.596500000000006</c:v>
                </c:pt>
                <c:pt idx="37059">
                  <c:v>-37.594500000000011</c:v>
                </c:pt>
                <c:pt idx="37060">
                  <c:v>-37.592500000000001</c:v>
                </c:pt>
                <c:pt idx="37061">
                  <c:v>-37.590500000000006</c:v>
                </c:pt>
                <c:pt idx="37062">
                  <c:v>-37.58850000000001</c:v>
                </c:pt>
                <c:pt idx="37063">
                  <c:v>-37.586500000000001</c:v>
                </c:pt>
                <c:pt idx="37064">
                  <c:v>-37.584500000000006</c:v>
                </c:pt>
                <c:pt idx="37065">
                  <c:v>-37.58250000000001</c:v>
                </c:pt>
                <c:pt idx="37066">
                  <c:v>-37.580500000000001</c:v>
                </c:pt>
                <c:pt idx="37067">
                  <c:v>-37.578500000000005</c:v>
                </c:pt>
                <c:pt idx="37068">
                  <c:v>-37.57650000000001</c:v>
                </c:pt>
                <c:pt idx="37069">
                  <c:v>-37.5745</c:v>
                </c:pt>
                <c:pt idx="37070">
                  <c:v>-37.572500000000005</c:v>
                </c:pt>
                <c:pt idx="37071">
                  <c:v>-37.57050000000001</c:v>
                </c:pt>
                <c:pt idx="37072">
                  <c:v>-37.5685</c:v>
                </c:pt>
                <c:pt idx="37073">
                  <c:v>-37.566500000000005</c:v>
                </c:pt>
                <c:pt idx="37074">
                  <c:v>-37.56450000000001</c:v>
                </c:pt>
                <c:pt idx="37075">
                  <c:v>-37.5625</c:v>
                </c:pt>
                <c:pt idx="37076">
                  <c:v>-37.560500000000005</c:v>
                </c:pt>
                <c:pt idx="37077">
                  <c:v>-37.558500000000009</c:v>
                </c:pt>
                <c:pt idx="37078">
                  <c:v>-37.5565</c:v>
                </c:pt>
                <c:pt idx="37079">
                  <c:v>-37.554500000000004</c:v>
                </c:pt>
                <c:pt idx="37080">
                  <c:v>-37.552500000000009</c:v>
                </c:pt>
                <c:pt idx="37081">
                  <c:v>-37.5505</c:v>
                </c:pt>
                <c:pt idx="37082">
                  <c:v>-37.548500000000004</c:v>
                </c:pt>
                <c:pt idx="37083">
                  <c:v>-37.546500000000009</c:v>
                </c:pt>
                <c:pt idx="37084">
                  <c:v>-37.544499999999999</c:v>
                </c:pt>
                <c:pt idx="37085">
                  <c:v>-37.542500000000004</c:v>
                </c:pt>
                <c:pt idx="37086">
                  <c:v>-37.540500000000009</c:v>
                </c:pt>
                <c:pt idx="37087">
                  <c:v>-37.538499999999999</c:v>
                </c:pt>
                <c:pt idx="37088">
                  <c:v>-37.536500000000004</c:v>
                </c:pt>
                <c:pt idx="37089">
                  <c:v>-37.534500000000008</c:v>
                </c:pt>
                <c:pt idx="37090">
                  <c:v>-37.532499999999999</c:v>
                </c:pt>
                <c:pt idx="37091">
                  <c:v>-37.530500000000004</c:v>
                </c:pt>
                <c:pt idx="37092">
                  <c:v>-37.528500000000008</c:v>
                </c:pt>
                <c:pt idx="37093">
                  <c:v>-37.526499999999999</c:v>
                </c:pt>
                <c:pt idx="37094">
                  <c:v>-37.524500000000003</c:v>
                </c:pt>
                <c:pt idx="37095">
                  <c:v>-37.522500000000008</c:v>
                </c:pt>
                <c:pt idx="37096">
                  <c:v>-37.520500000000013</c:v>
                </c:pt>
                <c:pt idx="37097">
                  <c:v>-37.518500000000003</c:v>
                </c:pt>
                <c:pt idx="37098">
                  <c:v>-37.516500000000008</c:v>
                </c:pt>
                <c:pt idx="37099">
                  <c:v>-37.514500000000012</c:v>
                </c:pt>
                <c:pt idx="37100">
                  <c:v>-37.512500000000003</c:v>
                </c:pt>
                <c:pt idx="37101">
                  <c:v>-37.510500000000008</c:v>
                </c:pt>
                <c:pt idx="37102">
                  <c:v>-37.508500000000012</c:v>
                </c:pt>
                <c:pt idx="37103">
                  <c:v>-37.506500000000003</c:v>
                </c:pt>
                <c:pt idx="37104">
                  <c:v>-37.504500000000007</c:v>
                </c:pt>
                <c:pt idx="37105">
                  <c:v>-37.502500000000012</c:v>
                </c:pt>
                <c:pt idx="37106">
                  <c:v>-37.500500000000002</c:v>
                </c:pt>
                <c:pt idx="37107">
                  <c:v>-37.498500000000007</c:v>
                </c:pt>
                <c:pt idx="37108">
                  <c:v>-37.496500000000012</c:v>
                </c:pt>
                <c:pt idx="37109">
                  <c:v>-37.494500000000002</c:v>
                </c:pt>
                <c:pt idx="37110">
                  <c:v>-37.492500000000007</c:v>
                </c:pt>
                <c:pt idx="37111">
                  <c:v>-37.490500000000011</c:v>
                </c:pt>
                <c:pt idx="37112">
                  <c:v>-37.488500000000002</c:v>
                </c:pt>
                <c:pt idx="37113">
                  <c:v>-37.486500000000007</c:v>
                </c:pt>
                <c:pt idx="37114">
                  <c:v>-37.484500000000011</c:v>
                </c:pt>
                <c:pt idx="37115">
                  <c:v>-37.482500000000002</c:v>
                </c:pt>
                <c:pt idx="37116">
                  <c:v>-37.480500000000006</c:v>
                </c:pt>
                <c:pt idx="37117">
                  <c:v>-37.478500000000011</c:v>
                </c:pt>
                <c:pt idx="37118">
                  <c:v>-37.476500000000001</c:v>
                </c:pt>
                <c:pt idx="37119">
                  <c:v>-37.474500000000006</c:v>
                </c:pt>
                <c:pt idx="37120">
                  <c:v>-37.472500000000011</c:v>
                </c:pt>
                <c:pt idx="37121">
                  <c:v>-37.470500000000001</c:v>
                </c:pt>
                <c:pt idx="37122">
                  <c:v>-37.468500000000006</c:v>
                </c:pt>
                <c:pt idx="37123">
                  <c:v>-37.466500000000011</c:v>
                </c:pt>
                <c:pt idx="37124">
                  <c:v>-37.464500000000001</c:v>
                </c:pt>
                <c:pt idx="37125">
                  <c:v>-37.462500000000006</c:v>
                </c:pt>
                <c:pt idx="37126">
                  <c:v>-37.46050000000001</c:v>
                </c:pt>
                <c:pt idx="37127">
                  <c:v>-37.458500000000001</c:v>
                </c:pt>
                <c:pt idx="37128">
                  <c:v>-37.456500000000005</c:v>
                </c:pt>
                <c:pt idx="37129">
                  <c:v>-37.45450000000001</c:v>
                </c:pt>
                <c:pt idx="37130">
                  <c:v>-37.452500000000001</c:v>
                </c:pt>
                <c:pt idx="37131">
                  <c:v>-37.450500000000005</c:v>
                </c:pt>
                <c:pt idx="37132">
                  <c:v>-37.44850000000001</c:v>
                </c:pt>
                <c:pt idx="37133">
                  <c:v>-37.4465</c:v>
                </c:pt>
                <c:pt idx="37134">
                  <c:v>-37.444500000000005</c:v>
                </c:pt>
                <c:pt idx="37135">
                  <c:v>-37.44250000000001</c:v>
                </c:pt>
                <c:pt idx="37136">
                  <c:v>-37.4405</c:v>
                </c:pt>
                <c:pt idx="37137">
                  <c:v>-37.438500000000005</c:v>
                </c:pt>
                <c:pt idx="37138">
                  <c:v>-37.436500000000009</c:v>
                </c:pt>
                <c:pt idx="37139">
                  <c:v>-37.4345</c:v>
                </c:pt>
                <c:pt idx="37140">
                  <c:v>-37.432500000000005</c:v>
                </c:pt>
                <c:pt idx="37141">
                  <c:v>-37.430500000000009</c:v>
                </c:pt>
                <c:pt idx="37142">
                  <c:v>-37.4285</c:v>
                </c:pt>
                <c:pt idx="37143">
                  <c:v>-37.426500000000004</c:v>
                </c:pt>
                <c:pt idx="37144">
                  <c:v>-37.424500000000009</c:v>
                </c:pt>
                <c:pt idx="37145">
                  <c:v>-37.422499999999999</c:v>
                </c:pt>
                <c:pt idx="37146">
                  <c:v>-37.420500000000004</c:v>
                </c:pt>
                <c:pt idx="37147">
                  <c:v>-37.418500000000009</c:v>
                </c:pt>
                <c:pt idx="37148">
                  <c:v>-37.416499999999999</c:v>
                </c:pt>
                <c:pt idx="37149">
                  <c:v>-37.414500000000004</c:v>
                </c:pt>
                <c:pt idx="37150">
                  <c:v>-37.412500000000009</c:v>
                </c:pt>
                <c:pt idx="37151">
                  <c:v>-37.410499999999999</c:v>
                </c:pt>
                <c:pt idx="37152">
                  <c:v>-37.408500000000004</c:v>
                </c:pt>
                <c:pt idx="37153">
                  <c:v>-37.406500000000008</c:v>
                </c:pt>
                <c:pt idx="37154">
                  <c:v>-37.404499999999999</c:v>
                </c:pt>
                <c:pt idx="37155">
                  <c:v>-37.402500000000003</c:v>
                </c:pt>
                <c:pt idx="37156">
                  <c:v>-37.400500000000008</c:v>
                </c:pt>
                <c:pt idx="37157">
                  <c:v>-37.398500000000013</c:v>
                </c:pt>
                <c:pt idx="37158">
                  <c:v>-37.396500000000003</c:v>
                </c:pt>
                <c:pt idx="37159">
                  <c:v>-37.394500000000008</c:v>
                </c:pt>
                <c:pt idx="37160">
                  <c:v>-37.392500000000013</c:v>
                </c:pt>
                <c:pt idx="37161">
                  <c:v>-37.390500000000003</c:v>
                </c:pt>
                <c:pt idx="37162">
                  <c:v>-37.388500000000008</c:v>
                </c:pt>
                <c:pt idx="37163">
                  <c:v>-37.386500000000012</c:v>
                </c:pt>
                <c:pt idx="37164">
                  <c:v>-37.384500000000003</c:v>
                </c:pt>
                <c:pt idx="37165">
                  <c:v>-37.382500000000007</c:v>
                </c:pt>
                <c:pt idx="37166">
                  <c:v>-37.380500000000012</c:v>
                </c:pt>
                <c:pt idx="37167">
                  <c:v>-37.378500000000003</c:v>
                </c:pt>
                <c:pt idx="37168">
                  <c:v>-37.376500000000007</c:v>
                </c:pt>
                <c:pt idx="37169">
                  <c:v>-37.374500000000012</c:v>
                </c:pt>
                <c:pt idx="37170">
                  <c:v>-37.372500000000002</c:v>
                </c:pt>
                <c:pt idx="37171">
                  <c:v>-37.370500000000007</c:v>
                </c:pt>
                <c:pt idx="37172">
                  <c:v>-37.368500000000012</c:v>
                </c:pt>
                <c:pt idx="37173">
                  <c:v>-37.366500000000002</c:v>
                </c:pt>
                <c:pt idx="37174">
                  <c:v>-37.364500000000007</c:v>
                </c:pt>
                <c:pt idx="37175">
                  <c:v>-37.362500000000011</c:v>
                </c:pt>
                <c:pt idx="37176">
                  <c:v>-37.360500000000002</c:v>
                </c:pt>
                <c:pt idx="37177">
                  <c:v>-37.358500000000006</c:v>
                </c:pt>
                <c:pt idx="37178">
                  <c:v>-37.356500000000011</c:v>
                </c:pt>
                <c:pt idx="37179">
                  <c:v>-37.354500000000002</c:v>
                </c:pt>
                <c:pt idx="37180">
                  <c:v>-37.352500000000006</c:v>
                </c:pt>
                <c:pt idx="37181">
                  <c:v>-37.350500000000011</c:v>
                </c:pt>
                <c:pt idx="37182">
                  <c:v>-37.348500000000001</c:v>
                </c:pt>
                <c:pt idx="37183">
                  <c:v>-37.346500000000006</c:v>
                </c:pt>
                <c:pt idx="37184">
                  <c:v>-37.344500000000011</c:v>
                </c:pt>
                <c:pt idx="37185">
                  <c:v>-37.342500000000001</c:v>
                </c:pt>
                <c:pt idx="37186">
                  <c:v>-37.340500000000006</c:v>
                </c:pt>
                <c:pt idx="37187">
                  <c:v>-37.33850000000001</c:v>
                </c:pt>
                <c:pt idx="37188">
                  <c:v>-37.336500000000001</c:v>
                </c:pt>
                <c:pt idx="37189">
                  <c:v>-37.334500000000006</c:v>
                </c:pt>
                <c:pt idx="37190">
                  <c:v>-37.33250000000001</c:v>
                </c:pt>
                <c:pt idx="37191">
                  <c:v>-37.330500000000001</c:v>
                </c:pt>
                <c:pt idx="37192">
                  <c:v>-37.328500000000005</c:v>
                </c:pt>
                <c:pt idx="37193">
                  <c:v>-37.32650000000001</c:v>
                </c:pt>
                <c:pt idx="37194">
                  <c:v>-37.3245</c:v>
                </c:pt>
                <c:pt idx="37195">
                  <c:v>-37.322500000000005</c:v>
                </c:pt>
                <c:pt idx="37196">
                  <c:v>-37.32050000000001</c:v>
                </c:pt>
                <c:pt idx="37197">
                  <c:v>-37.3185</c:v>
                </c:pt>
                <c:pt idx="37198">
                  <c:v>-37.316500000000005</c:v>
                </c:pt>
                <c:pt idx="37199">
                  <c:v>-37.31450000000001</c:v>
                </c:pt>
                <c:pt idx="37200">
                  <c:v>-37.3125</c:v>
                </c:pt>
                <c:pt idx="37201">
                  <c:v>-37.310500000000005</c:v>
                </c:pt>
                <c:pt idx="37202">
                  <c:v>-37.308500000000009</c:v>
                </c:pt>
                <c:pt idx="37203">
                  <c:v>-37.3065</c:v>
                </c:pt>
                <c:pt idx="37204">
                  <c:v>-37.304500000000004</c:v>
                </c:pt>
                <c:pt idx="37205">
                  <c:v>-37.302500000000009</c:v>
                </c:pt>
                <c:pt idx="37206">
                  <c:v>-37.3005</c:v>
                </c:pt>
                <c:pt idx="37207">
                  <c:v>-37.298500000000004</c:v>
                </c:pt>
                <c:pt idx="37208">
                  <c:v>-37.296500000000009</c:v>
                </c:pt>
                <c:pt idx="37209">
                  <c:v>-37.294499999999999</c:v>
                </c:pt>
                <c:pt idx="37210">
                  <c:v>-37.292500000000004</c:v>
                </c:pt>
                <c:pt idx="37211">
                  <c:v>-37.290500000000009</c:v>
                </c:pt>
                <c:pt idx="37212">
                  <c:v>-37.288499999999999</c:v>
                </c:pt>
                <c:pt idx="37213">
                  <c:v>-37.286500000000004</c:v>
                </c:pt>
                <c:pt idx="37214">
                  <c:v>-37.284500000000008</c:v>
                </c:pt>
                <c:pt idx="37215">
                  <c:v>-37.282499999999999</c:v>
                </c:pt>
                <c:pt idx="37216">
                  <c:v>-37.280500000000004</c:v>
                </c:pt>
                <c:pt idx="37217">
                  <c:v>-37.278500000000008</c:v>
                </c:pt>
                <c:pt idx="37218">
                  <c:v>-37.276499999999999</c:v>
                </c:pt>
                <c:pt idx="37219">
                  <c:v>-37.274500000000003</c:v>
                </c:pt>
                <c:pt idx="37220">
                  <c:v>-37.272500000000008</c:v>
                </c:pt>
                <c:pt idx="37221">
                  <c:v>-37.270500000000013</c:v>
                </c:pt>
                <c:pt idx="37222">
                  <c:v>-37.268500000000003</c:v>
                </c:pt>
                <c:pt idx="37223">
                  <c:v>-37.266500000000008</c:v>
                </c:pt>
                <c:pt idx="37224">
                  <c:v>-37.264500000000012</c:v>
                </c:pt>
                <c:pt idx="37225">
                  <c:v>-37.262500000000003</c:v>
                </c:pt>
                <c:pt idx="37226">
                  <c:v>-37.260500000000008</c:v>
                </c:pt>
                <c:pt idx="37227">
                  <c:v>-37.258500000000012</c:v>
                </c:pt>
                <c:pt idx="37228">
                  <c:v>-37.256500000000003</c:v>
                </c:pt>
                <c:pt idx="37229">
                  <c:v>-37.254500000000007</c:v>
                </c:pt>
                <c:pt idx="37230">
                  <c:v>-37.252500000000012</c:v>
                </c:pt>
                <c:pt idx="37231">
                  <c:v>-37.250500000000002</c:v>
                </c:pt>
                <c:pt idx="37232">
                  <c:v>-37.248500000000007</c:v>
                </c:pt>
                <c:pt idx="37233">
                  <c:v>-37.246500000000012</c:v>
                </c:pt>
                <c:pt idx="37234">
                  <c:v>-37.244500000000002</c:v>
                </c:pt>
                <c:pt idx="37235">
                  <c:v>-37.242500000000007</c:v>
                </c:pt>
                <c:pt idx="37236">
                  <c:v>-37.240500000000011</c:v>
                </c:pt>
                <c:pt idx="37237">
                  <c:v>-37.238500000000002</c:v>
                </c:pt>
                <c:pt idx="37238">
                  <c:v>-37.236500000000007</c:v>
                </c:pt>
                <c:pt idx="37239">
                  <c:v>-37.234500000000011</c:v>
                </c:pt>
                <c:pt idx="37240">
                  <c:v>-37.232500000000002</c:v>
                </c:pt>
                <c:pt idx="37241">
                  <c:v>-37.230500000000006</c:v>
                </c:pt>
                <c:pt idx="37242">
                  <c:v>-37.228500000000011</c:v>
                </c:pt>
                <c:pt idx="37243">
                  <c:v>-37.226500000000001</c:v>
                </c:pt>
                <c:pt idx="37244">
                  <c:v>-37.224500000000006</c:v>
                </c:pt>
                <c:pt idx="37245">
                  <c:v>-37.222500000000011</c:v>
                </c:pt>
                <c:pt idx="37246">
                  <c:v>-37.220500000000001</c:v>
                </c:pt>
                <c:pt idx="37247">
                  <c:v>-37.218500000000006</c:v>
                </c:pt>
                <c:pt idx="37248">
                  <c:v>-37.216500000000011</c:v>
                </c:pt>
                <c:pt idx="37249">
                  <c:v>-37.214500000000001</c:v>
                </c:pt>
                <c:pt idx="37250">
                  <c:v>-37.212500000000006</c:v>
                </c:pt>
                <c:pt idx="37251">
                  <c:v>-37.21050000000001</c:v>
                </c:pt>
                <c:pt idx="37252">
                  <c:v>-37.208500000000001</c:v>
                </c:pt>
                <c:pt idx="37253">
                  <c:v>-37.206500000000005</c:v>
                </c:pt>
                <c:pt idx="37254">
                  <c:v>-37.20450000000001</c:v>
                </c:pt>
                <c:pt idx="37255">
                  <c:v>-37.202500000000001</c:v>
                </c:pt>
                <c:pt idx="37256">
                  <c:v>-37.200500000000005</c:v>
                </c:pt>
                <c:pt idx="37257">
                  <c:v>-37.19850000000001</c:v>
                </c:pt>
                <c:pt idx="37258">
                  <c:v>-37.1965</c:v>
                </c:pt>
                <c:pt idx="37259">
                  <c:v>-37.194500000000005</c:v>
                </c:pt>
                <c:pt idx="37260">
                  <c:v>-37.19250000000001</c:v>
                </c:pt>
                <c:pt idx="37261">
                  <c:v>-37.1905</c:v>
                </c:pt>
                <c:pt idx="37262">
                  <c:v>-37.188500000000005</c:v>
                </c:pt>
                <c:pt idx="37263">
                  <c:v>-37.186500000000009</c:v>
                </c:pt>
                <c:pt idx="37264">
                  <c:v>-37.1845</c:v>
                </c:pt>
                <c:pt idx="37265">
                  <c:v>-37.182500000000005</c:v>
                </c:pt>
                <c:pt idx="37266">
                  <c:v>-37.180500000000009</c:v>
                </c:pt>
                <c:pt idx="37267">
                  <c:v>-37.1785</c:v>
                </c:pt>
                <c:pt idx="37268">
                  <c:v>-37.176500000000004</c:v>
                </c:pt>
                <c:pt idx="37269">
                  <c:v>-37.174500000000009</c:v>
                </c:pt>
                <c:pt idx="37270">
                  <c:v>-37.172499999999999</c:v>
                </c:pt>
                <c:pt idx="37271">
                  <c:v>-37.170500000000004</c:v>
                </c:pt>
                <c:pt idx="37272">
                  <c:v>-37.168500000000009</c:v>
                </c:pt>
                <c:pt idx="37273">
                  <c:v>-37.166499999999999</c:v>
                </c:pt>
                <c:pt idx="37274">
                  <c:v>-37.164500000000004</c:v>
                </c:pt>
                <c:pt idx="37275">
                  <c:v>-37.162500000000009</c:v>
                </c:pt>
                <c:pt idx="37276">
                  <c:v>-37.160499999999999</c:v>
                </c:pt>
                <c:pt idx="37277">
                  <c:v>-37.158500000000004</c:v>
                </c:pt>
                <c:pt idx="37278">
                  <c:v>-37.156500000000008</c:v>
                </c:pt>
                <c:pt idx="37279">
                  <c:v>-37.154499999999999</c:v>
                </c:pt>
                <c:pt idx="37280">
                  <c:v>-37.152500000000003</c:v>
                </c:pt>
                <c:pt idx="37281">
                  <c:v>-37.150500000000008</c:v>
                </c:pt>
                <c:pt idx="37282">
                  <c:v>-37.148500000000013</c:v>
                </c:pt>
                <c:pt idx="37283">
                  <c:v>-37.146500000000003</c:v>
                </c:pt>
                <c:pt idx="37284">
                  <c:v>-37.144500000000008</c:v>
                </c:pt>
                <c:pt idx="37285">
                  <c:v>-37.142500000000013</c:v>
                </c:pt>
                <c:pt idx="37286">
                  <c:v>-37.140500000000003</c:v>
                </c:pt>
                <c:pt idx="37287">
                  <c:v>-37.138500000000008</c:v>
                </c:pt>
                <c:pt idx="37288">
                  <c:v>-37.136500000000012</c:v>
                </c:pt>
                <c:pt idx="37289">
                  <c:v>-37.134500000000003</c:v>
                </c:pt>
                <c:pt idx="37290">
                  <c:v>-37.132500000000007</c:v>
                </c:pt>
                <c:pt idx="37291">
                  <c:v>-37.130500000000012</c:v>
                </c:pt>
                <c:pt idx="37292">
                  <c:v>-37.128500000000003</c:v>
                </c:pt>
                <c:pt idx="37293">
                  <c:v>-37.126500000000007</c:v>
                </c:pt>
                <c:pt idx="37294">
                  <c:v>-37.124500000000012</c:v>
                </c:pt>
                <c:pt idx="37295">
                  <c:v>-37.122500000000002</c:v>
                </c:pt>
                <c:pt idx="37296">
                  <c:v>-37.120500000000007</c:v>
                </c:pt>
                <c:pt idx="37297">
                  <c:v>-37.118500000000012</c:v>
                </c:pt>
                <c:pt idx="37298">
                  <c:v>-37.116500000000002</c:v>
                </c:pt>
                <c:pt idx="37299">
                  <c:v>-37.114500000000007</c:v>
                </c:pt>
                <c:pt idx="37300">
                  <c:v>-37.112500000000011</c:v>
                </c:pt>
                <c:pt idx="37301">
                  <c:v>-37.110500000000002</c:v>
                </c:pt>
                <c:pt idx="37302">
                  <c:v>-37.108500000000006</c:v>
                </c:pt>
                <c:pt idx="37303">
                  <c:v>-37.106500000000011</c:v>
                </c:pt>
                <c:pt idx="37304">
                  <c:v>-37.104500000000002</c:v>
                </c:pt>
                <c:pt idx="37305">
                  <c:v>-37.102500000000006</c:v>
                </c:pt>
                <c:pt idx="37306">
                  <c:v>-37.100500000000011</c:v>
                </c:pt>
                <c:pt idx="37307">
                  <c:v>-37.098500000000001</c:v>
                </c:pt>
                <c:pt idx="37308">
                  <c:v>-37.096500000000006</c:v>
                </c:pt>
                <c:pt idx="37309">
                  <c:v>-37.094500000000011</c:v>
                </c:pt>
                <c:pt idx="37310">
                  <c:v>-37.092500000000001</c:v>
                </c:pt>
                <c:pt idx="37311">
                  <c:v>-37.090500000000006</c:v>
                </c:pt>
                <c:pt idx="37312">
                  <c:v>-37.08850000000001</c:v>
                </c:pt>
                <c:pt idx="37313">
                  <c:v>-37.086500000000001</c:v>
                </c:pt>
                <c:pt idx="37314">
                  <c:v>-37.084500000000006</c:v>
                </c:pt>
                <c:pt idx="37315">
                  <c:v>-37.08250000000001</c:v>
                </c:pt>
                <c:pt idx="37316">
                  <c:v>-37.080500000000001</c:v>
                </c:pt>
                <c:pt idx="37317">
                  <c:v>-37.078500000000005</c:v>
                </c:pt>
                <c:pt idx="37318">
                  <c:v>-37.07650000000001</c:v>
                </c:pt>
                <c:pt idx="37319">
                  <c:v>-37.0745</c:v>
                </c:pt>
                <c:pt idx="37320">
                  <c:v>-37.072500000000005</c:v>
                </c:pt>
                <c:pt idx="37321">
                  <c:v>-37.07050000000001</c:v>
                </c:pt>
                <c:pt idx="37322">
                  <c:v>-37.0685</c:v>
                </c:pt>
                <c:pt idx="37323">
                  <c:v>-37.066500000000005</c:v>
                </c:pt>
                <c:pt idx="37324">
                  <c:v>-37.06450000000001</c:v>
                </c:pt>
                <c:pt idx="37325">
                  <c:v>-37.0625</c:v>
                </c:pt>
                <c:pt idx="37326">
                  <c:v>-37.060500000000005</c:v>
                </c:pt>
                <c:pt idx="37327">
                  <c:v>-37.058500000000009</c:v>
                </c:pt>
                <c:pt idx="37328">
                  <c:v>-37.0565</c:v>
                </c:pt>
                <c:pt idx="37329">
                  <c:v>-37.054500000000004</c:v>
                </c:pt>
                <c:pt idx="37330">
                  <c:v>-37.052500000000009</c:v>
                </c:pt>
                <c:pt idx="37331">
                  <c:v>-37.0505</c:v>
                </c:pt>
                <c:pt idx="37332">
                  <c:v>-37.048500000000004</c:v>
                </c:pt>
                <c:pt idx="37333">
                  <c:v>-37.046500000000009</c:v>
                </c:pt>
                <c:pt idx="37334">
                  <c:v>-37.044499999999999</c:v>
                </c:pt>
                <c:pt idx="37335">
                  <c:v>-37.042500000000004</c:v>
                </c:pt>
                <c:pt idx="37336">
                  <c:v>-37.040500000000009</c:v>
                </c:pt>
                <c:pt idx="37337">
                  <c:v>-37.038499999999999</c:v>
                </c:pt>
                <c:pt idx="37338">
                  <c:v>-37.036500000000004</c:v>
                </c:pt>
                <c:pt idx="37339">
                  <c:v>-37.034500000000008</c:v>
                </c:pt>
                <c:pt idx="37340">
                  <c:v>-37.032499999999999</c:v>
                </c:pt>
                <c:pt idx="37341">
                  <c:v>-37.030500000000004</c:v>
                </c:pt>
                <c:pt idx="37342">
                  <c:v>-37.028500000000008</c:v>
                </c:pt>
                <c:pt idx="37343">
                  <c:v>-37.026499999999999</c:v>
                </c:pt>
                <c:pt idx="37344">
                  <c:v>-37.024500000000003</c:v>
                </c:pt>
                <c:pt idx="37345">
                  <c:v>-37.022500000000008</c:v>
                </c:pt>
                <c:pt idx="37346">
                  <c:v>-37.020500000000013</c:v>
                </c:pt>
                <c:pt idx="37347">
                  <c:v>-37.018500000000003</c:v>
                </c:pt>
                <c:pt idx="37348">
                  <c:v>-37.016500000000008</c:v>
                </c:pt>
                <c:pt idx="37349">
                  <c:v>-37.014500000000012</c:v>
                </c:pt>
                <c:pt idx="37350">
                  <c:v>-37.012500000000003</c:v>
                </c:pt>
                <c:pt idx="37351">
                  <c:v>-37.010500000000008</c:v>
                </c:pt>
                <c:pt idx="37352">
                  <c:v>-37.008500000000012</c:v>
                </c:pt>
                <c:pt idx="37353">
                  <c:v>-37.006500000000003</c:v>
                </c:pt>
                <c:pt idx="37354">
                  <c:v>-37.004500000000007</c:v>
                </c:pt>
                <c:pt idx="37355">
                  <c:v>-37.002500000000012</c:v>
                </c:pt>
                <c:pt idx="37356">
                  <c:v>-37.000500000000002</c:v>
                </c:pt>
                <c:pt idx="37357">
                  <c:v>-36.998500000000007</c:v>
                </c:pt>
                <c:pt idx="37358">
                  <c:v>-36.996500000000012</c:v>
                </c:pt>
                <c:pt idx="37359">
                  <c:v>-36.994500000000002</c:v>
                </c:pt>
                <c:pt idx="37360">
                  <c:v>-36.992500000000007</c:v>
                </c:pt>
                <c:pt idx="37361">
                  <c:v>-36.990500000000011</c:v>
                </c:pt>
                <c:pt idx="37362">
                  <c:v>-36.988500000000002</c:v>
                </c:pt>
                <c:pt idx="37363">
                  <c:v>-36.986500000000007</c:v>
                </c:pt>
                <c:pt idx="37364">
                  <c:v>-36.984500000000011</c:v>
                </c:pt>
                <c:pt idx="37365">
                  <c:v>-36.982500000000002</c:v>
                </c:pt>
                <c:pt idx="37366">
                  <c:v>-36.980500000000006</c:v>
                </c:pt>
                <c:pt idx="37367">
                  <c:v>-36.978500000000011</c:v>
                </c:pt>
                <c:pt idx="37368">
                  <c:v>-36.976500000000001</c:v>
                </c:pt>
                <c:pt idx="37369">
                  <c:v>-36.974500000000006</c:v>
                </c:pt>
                <c:pt idx="37370">
                  <c:v>-36.972500000000011</c:v>
                </c:pt>
                <c:pt idx="37371">
                  <c:v>-36.970500000000001</c:v>
                </c:pt>
                <c:pt idx="37372">
                  <c:v>-36.968500000000006</c:v>
                </c:pt>
                <c:pt idx="37373">
                  <c:v>-36.966500000000011</c:v>
                </c:pt>
                <c:pt idx="37374">
                  <c:v>-36.964500000000001</c:v>
                </c:pt>
                <c:pt idx="37375">
                  <c:v>-36.962500000000006</c:v>
                </c:pt>
                <c:pt idx="37376">
                  <c:v>-36.96050000000001</c:v>
                </c:pt>
                <c:pt idx="37377">
                  <c:v>-36.958500000000001</c:v>
                </c:pt>
                <c:pt idx="37378">
                  <c:v>-36.956500000000005</c:v>
                </c:pt>
                <c:pt idx="37379">
                  <c:v>-36.95450000000001</c:v>
                </c:pt>
                <c:pt idx="37380">
                  <c:v>-36.952500000000001</c:v>
                </c:pt>
                <c:pt idx="37381">
                  <c:v>-36.950500000000005</c:v>
                </c:pt>
                <c:pt idx="37382">
                  <c:v>-36.94850000000001</c:v>
                </c:pt>
                <c:pt idx="37383">
                  <c:v>-36.9465</c:v>
                </c:pt>
                <c:pt idx="37384">
                  <c:v>-36.944500000000005</c:v>
                </c:pt>
                <c:pt idx="37385">
                  <c:v>-36.94250000000001</c:v>
                </c:pt>
                <c:pt idx="37386">
                  <c:v>-36.9405</c:v>
                </c:pt>
                <c:pt idx="37387">
                  <c:v>-36.938500000000005</c:v>
                </c:pt>
                <c:pt idx="37388">
                  <c:v>-36.936500000000009</c:v>
                </c:pt>
                <c:pt idx="37389">
                  <c:v>-36.9345</c:v>
                </c:pt>
                <c:pt idx="37390">
                  <c:v>-36.932500000000005</c:v>
                </c:pt>
                <c:pt idx="37391">
                  <c:v>-36.930500000000009</c:v>
                </c:pt>
                <c:pt idx="37392">
                  <c:v>-36.9285</c:v>
                </c:pt>
                <c:pt idx="37393">
                  <c:v>-36.926500000000004</c:v>
                </c:pt>
                <c:pt idx="37394">
                  <c:v>-36.924500000000009</c:v>
                </c:pt>
                <c:pt idx="37395">
                  <c:v>-36.922499999999999</c:v>
                </c:pt>
                <c:pt idx="37396">
                  <c:v>-36.920500000000004</c:v>
                </c:pt>
                <c:pt idx="37397">
                  <c:v>-36.918500000000009</c:v>
                </c:pt>
                <c:pt idx="37398">
                  <c:v>-36.916499999999999</c:v>
                </c:pt>
                <c:pt idx="37399">
                  <c:v>-36.914500000000004</c:v>
                </c:pt>
                <c:pt idx="37400">
                  <c:v>-36.912500000000009</c:v>
                </c:pt>
                <c:pt idx="37401">
                  <c:v>-36.910499999999999</c:v>
                </c:pt>
                <c:pt idx="37402">
                  <c:v>-36.908500000000004</c:v>
                </c:pt>
                <c:pt idx="37403">
                  <c:v>-36.906500000000008</c:v>
                </c:pt>
                <c:pt idx="37404">
                  <c:v>-36.904499999999999</c:v>
                </c:pt>
                <c:pt idx="37405">
                  <c:v>-36.902500000000003</c:v>
                </c:pt>
                <c:pt idx="37406">
                  <c:v>-36.900500000000008</c:v>
                </c:pt>
                <c:pt idx="37407">
                  <c:v>-36.898500000000013</c:v>
                </c:pt>
                <c:pt idx="37408">
                  <c:v>-36.896500000000003</c:v>
                </c:pt>
                <c:pt idx="37409">
                  <c:v>-36.894500000000008</c:v>
                </c:pt>
                <c:pt idx="37410">
                  <c:v>-36.892500000000013</c:v>
                </c:pt>
                <c:pt idx="37411">
                  <c:v>-36.890500000000003</c:v>
                </c:pt>
                <c:pt idx="37412">
                  <c:v>-36.888500000000008</c:v>
                </c:pt>
                <c:pt idx="37413">
                  <c:v>-36.886500000000012</c:v>
                </c:pt>
                <c:pt idx="37414">
                  <c:v>-36.884500000000003</c:v>
                </c:pt>
                <c:pt idx="37415">
                  <c:v>-36.882500000000007</c:v>
                </c:pt>
                <c:pt idx="37416">
                  <c:v>-36.880500000000012</c:v>
                </c:pt>
                <c:pt idx="37417">
                  <c:v>-36.878500000000003</c:v>
                </c:pt>
                <c:pt idx="37418">
                  <c:v>-36.876500000000007</c:v>
                </c:pt>
                <c:pt idx="37419">
                  <c:v>-36.874500000000012</c:v>
                </c:pt>
                <c:pt idx="37420">
                  <c:v>-36.872500000000002</c:v>
                </c:pt>
                <c:pt idx="37421">
                  <c:v>-36.870500000000007</c:v>
                </c:pt>
                <c:pt idx="37422">
                  <c:v>-36.868500000000012</c:v>
                </c:pt>
                <c:pt idx="37423">
                  <c:v>-36.866500000000002</c:v>
                </c:pt>
                <c:pt idx="37424">
                  <c:v>-36.864500000000007</c:v>
                </c:pt>
                <c:pt idx="37425">
                  <c:v>-36.862500000000011</c:v>
                </c:pt>
                <c:pt idx="37426">
                  <c:v>-36.860500000000002</c:v>
                </c:pt>
                <c:pt idx="37427">
                  <c:v>-36.858500000000006</c:v>
                </c:pt>
                <c:pt idx="37428">
                  <c:v>-36.856500000000011</c:v>
                </c:pt>
                <c:pt idx="37429">
                  <c:v>-36.854500000000002</c:v>
                </c:pt>
                <c:pt idx="37430">
                  <c:v>-36.852500000000006</c:v>
                </c:pt>
                <c:pt idx="37431">
                  <c:v>-36.850500000000011</c:v>
                </c:pt>
                <c:pt idx="37432">
                  <c:v>-36.848500000000001</c:v>
                </c:pt>
                <c:pt idx="37433">
                  <c:v>-36.846500000000006</c:v>
                </c:pt>
                <c:pt idx="37434">
                  <c:v>-36.844500000000011</c:v>
                </c:pt>
                <c:pt idx="37435">
                  <c:v>-36.842500000000001</c:v>
                </c:pt>
                <c:pt idx="37436">
                  <c:v>-36.840500000000006</c:v>
                </c:pt>
                <c:pt idx="37437">
                  <c:v>-36.83850000000001</c:v>
                </c:pt>
                <c:pt idx="37438">
                  <c:v>-36.836500000000001</c:v>
                </c:pt>
                <c:pt idx="37439">
                  <c:v>-36.834500000000006</c:v>
                </c:pt>
                <c:pt idx="37440">
                  <c:v>-36.83250000000001</c:v>
                </c:pt>
                <c:pt idx="37441">
                  <c:v>-36.830500000000001</c:v>
                </c:pt>
                <c:pt idx="37442">
                  <c:v>-36.828500000000005</c:v>
                </c:pt>
                <c:pt idx="37443">
                  <c:v>-36.82650000000001</c:v>
                </c:pt>
                <c:pt idx="37444">
                  <c:v>-36.8245</c:v>
                </c:pt>
                <c:pt idx="37445">
                  <c:v>-36.822500000000005</c:v>
                </c:pt>
                <c:pt idx="37446">
                  <c:v>-36.82050000000001</c:v>
                </c:pt>
                <c:pt idx="37447">
                  <c:v>-36.8185</c:v>
                </c:pt>
                <c:pt idx="37448">
                  <c:v>-36.816500000000005</c:v>
                </c:pt>
                <c:pt idx="37449">
                  <c:v>-36.81450000000001</c:v>
                </c:pt>
                <c:pt idx="37450">
                  <c:v>-36.8125</c:v>
                </c:pt>
                <c:pt idx="37451">
                  <c:v>-36.810500000000005</c:v>
                </c:pt>
                <c:pt idx="37452">
                  <c:v>-36.808500000000009</c:v>
                </c:pt>
                <c:pt idx="37453">
                  <c:v>-36.8065</c:v>
                </c:pt>
                <c:pt idx="37454">
                  <c:v>-36.804500000000004</c:v>
                </c:pt>
                <c:pt idx="37455">
                  <c:v>-36.802500000000009</c:v>
                </c:pt>
                <c:pt idx="37456">
                  <c:v>-36.8005</c:v>
                </c:pt>
                <c:pt idx="37457">
                  <c:v>-36.798500000000004</c:v>
                </c:pt>
                <c:pt idx="37458">
                  <c:v>-36.796500000000009</c:v>
                </c:pt>
                <c:pt idx="37459">
                  <c:v>-36.794499999999999</c:v>
                </c:pt>
                <c:pt idx="37460">
                  <c:v>-36.792500000000004</c:v>
                </c:pt>
                <c:pt idx="37461">
                  <c:v>-36.790500000000009</c:v>
                </c:pt>
                <c:pt idx="37462">
                  <c:v>-36.788499999999999</c:v>
                </c:pt>
                <c:pt idx="37463">
                  <c:v>-36.786500000000004</c:v>
                </c:pt>
                <c:pt idx="37464">
                  <c:v>-36.784500000000008</c:v>
                </c:pt>
                <c:pt idx="37465">
                  <c:v>-36.782499999999999</c:v>
                </c:pt>
                <c:pt idx="37466">
                  <c:v>-36.780500000000004</c:v>
                </c:pt>
                <c:pt idx="37467">
                  <c:v>-36.778500000000008</c:v>
                </c:pt>
                <c:pt idx="37468">
                  <c:v>-36.776499999999999</c:v>
                </c:pt>
                <c:pt idx="37469">
                  <c:v>-36.774500000000003</c:v>
                </c:pt>
                <c:pt idx="37470">
                  <c:v>-36.772500000000008</c:v>
                </c:pt>
                <c:pt idx="37471">
                  <c:v>-36.770500000000013</c:v>
                </c:pt>
                <c:pt idx="37472">
                  <c:v>-36.768500000000003</c:v>
                </c:pt>
                <c:pt idx="37473">
                  <c:v>-36.766500000000008</c:v>
                </c:pt>
                <c:pt idx="37474">
                  <c:v>-36.764500000000012</c:v>
                </c:pt>
                <c:pt idx="37475">
                  <c:v>-36.762500000000003</c:v>
                </c:pt>
                <c:pt idx="37476">
                  <c:v>-36.760500000000008</c:v>
                </c:pt>
                <c:pt idx="37477">
                  <c:v>-36.758500000000012</c:v>
                </c:pt>
                <c:pt idx="37478">
                  <c:v>-36.756500000000003</c:v>
                </c:pt>
                <c:pt idx="37479">
                  <c:v>-36.754500000000007</c:v>
                </c:pt>
                <c:pt idx="37480">
                  <c:v>-36.752500000000012</c:v>
                </c:pt>
                <c:pt idx="37481">
                  <c:v>-36.750500000000002</c:v>
                </c:pt>
                <c:pt idx="37482">
                  <c:v>-36.748500000000007</c:v>
                </c:pt>
                <c:pt idx="37483">
                  <c:v>-36.746500000000012</c:v>
                </c:pt>
                <c:pt idx="37484">
                  <c:v>-36.744500000000002</c:v>
                </c:pt>
                <c:pt idx="37485">
                  <c:v>-36.742500000000007</c:v>
                </c:pt>
                <c:pt idx="37486">
                  <c:v>-36.740500000000011</c:v>
                </c:pt>
                <c:pt idx="37487">
                  <c:v>-36.738500000000002</c:v>
                </c:pt>
                <c:pt idx="37488">
                  <c:v>-36.736500000000007</c:v>
                </c:pt>
                <c:pt idx="37489">
                  <c:v>-36.734500000000011</c:v>
                </c:pt>
                <c:pt idx="37490">
                  <c:v>-36.732500000000002</c:v>
                </c:pt>
                <c:pt idx="37491">
                  <c:v>-36.730500000000006</c:v>
                </c:pt>
                <c:pt idx="37492">
                  <c:v>-36.728500000000011</c:v>
                </c:pt>
                <c:pt idx="37493">
                  <c:v>-36.726500000000001</c:v>
                </c:pt>
                <c:pt idx="37494">
                  <c:v>-36.724500000000006</c:v>
                </c:pt>
                <c:pt idx="37495">
                  <c:v>-36.722500000000011</c:v>
                </c:pt>
                <c:pt idx="37496">
                  <c:v>-36.720500000000001</c:v>
                </c:pt>
                <c:pt idx="37497">
                  <c:v>-36.718500000000006</c:v>
                </c:pt>
                <c:pt idx="37498">
                  <c:v>-36.716500000000011</c:v>
                </c:pt>
                <c:pt idx="37499">
                  <c:v>-36.714500000000001</c:v>
                </c:pt>
                <c:pt idx="37500">
                  <c:v>-36.712500000000006</c:v>
                </c:pt>
                <c:pt idx="37501">
                  <c:v>-36.71050000000001</c:v>
                </c:pt>
                <c:pt idx="37502">
                  <c:v>-36.708500000000001</c:v>
                </c:pt>
                <c:pt idx="37503">
                  <c:v>-36.706500000000005</c:v>
                </c:pt>
                <c:pt idx="37504">
                  <c:v>-36.70450000000001</c:v>
                </c:pt>
                <c:pt idx="37505">
                  <c:v>-36.702500000000001</c:v>
                </c:pt>
                <c:pt idx="37506">
                  <c:v>-36.700500000000005</c:v>
                </c:pt>
                <c:pt idx="37507">
                  <c:v>-36.69850000000001</c:v>
                </c:pt>
                <c:pt idx="37508">
                  <c:v>-36.6965</c:v>
                </c:pt>
                <c:pt idx="37509">
                  <c:v>-36.694500000000005</c:v>
                </c:pt>
                <c:pt idx="37510">
                  <c:v>-36.69250000000001</c:v>
                </c:pt>
                <c:pt idx="37511">
                  <c:v>-36.6905</c:v>
                </c:pt>
                <c:pt idx="37512">
                  <c:v>-36.688500000000005</c:v>
                </c:pt>
                <c:pt idx="37513">
                  <c:v>-36.686500000000009</c:v>
                </c:pt>
                <c:pt idx="37514">
                  <c:v>-36.6845</c:v>
                </c:pt>
                <c:pt idx="37515">
                  <c:v>-36.682500000000005</c:v>
                </c:pt>
                <c:pt idx="37516">
                  <c:v>-36.680500000000009</c:v>
                </c:pt>
                <c:pt idx="37517">
                  <c:v>-36.6785</c:v>
                </c:pt>
                <c:pt idx="37518">
                  <c:v>-36.676500000000004</c:v>
                </c:pt>
                <c:pt idx="37519">
                  <c:v>-36.674500000000009</c:v>
                </c:pt>
                <c:pt idx="37520">
                  <c:v>-36.672499999999999</c:v>
                </c:pt>
                <c:pt idx="37521">
                  <c:v>-36.670500000000004</c:v>
                </c:pt>
                <c:pt idx="37522">
                  <c:v>-36.668500000000009</c:v>
                </c:pt>
                <c:pt idx="37523">
                  <c:v>-36.666499999999999</c:v>
                </c:pt>
                <c:pt idx="37524">
                  <c:v>-36.664500000000004</c:v>
                </c:pt>
                <c:pt idx="37525">
                  <c:v>-36.662500000000009</c:v>
                </c:pt>
                <c:pt idx="37526">
                  <c:v>-36.660499999999999</c:v>
                </c:pt>
                <c:pt idx="37527">
                  <c:v>-36.658500000000004</c:v>
                </c:pt>
                <c:pt idx="37528">
                  <c:v>-36.656500000000008</c:v>
                </c:pt>
                <c:pt idx="37529">
                  <c:v>-36.654499999999999</c:v>
                </c:pt>
                <c:pt idx="37530">
                  <c:v>-36.652500000000003</c:v>
                </c:pt>
                <c:pt idx="37531">
                  <c:v>-36.650500000000008</c:v>
                </c:pt>
                <c:pt idx="37532">
                  <c:v>-36.648500000000013</c:v>
                </c:pt>
                <c:pt idx="37533">
                  <c:v>-36.646500000000003</c:v>
                </c:pt>
                <c:pt idx="37534">
                  <c:v>-36.644500000000008</c:v>
                </c:pt>
                <c:pt idx="37535">
                  <c:v>-36.642500000000013</c:v>
                </c:pt>
                <c:pt idx="37536">
                  <c:v>-36.640500000000003</c:v>
                </c:pt>
                <c:pt idx="37537">
                  <c:v>-36.638500000000008</c:v>
                </c:pt>
                <c:pt idx="37538">
                  <c:v>-36.636500000000012</c:v>
                </c:pt>
                <c:pt idx="37539">
                  <c:v>-36.634500000000003</c:v>
                </c:pt>
                <c:pt idx="37540">
                  <c:v>-36.632500000000007</c:v>
                </c:pt>
                <c:pt idx="37541">
                  <c:v>-36.630500000000012</c:v>
                </c:pt>
                <c:pt idx="37542">
                  <c:v>-36.628500000000003</c:v>
                </c:pt>
                <c:pt idx="37543">
                  <c:v>-36.626500000000007</c:v>
                </c:pt>
                <c:pt idx="37544">
                  <c:v>-36.624500000000012</c:v>
                </c:pt>
                <c:pt idx="37545">
                  <c:v>-36.622500000000002</c:v>
                </c:pt>
                <c:pt idx="37546">
                  <c:v>-36.620500000000007</c:v>
                </c:pt>
                <c:pt idx="37547">
                  <c:v>-36.618500000000012</c:v>
                </c:pt>
                <c:pt idx="37548">
                  <c:v>-36.616500000000002</c:v>
                </c:pt>
                <c:pt idx="37549">
                  <c:v>-36.614500000000007</c:v>
                </c:pt>
                <c:pt idx="37550">
                  <c:v>-36.612500000000011</c:v>
                </c:pt>
                <c:pt idx="37551">
                  <c:v>-36.610500000000002</c:v>
                </c:pt>
                <c:pt idx="37552">
                  <c:v>-36.608500000000006</c:v>
                </c:pt>
                <c:pt idx="37553">
                  <c:v>-36.606500000000011</c:v>
                </c:pt>
                <c:pt idx="37554">
                  <c:v>-36.604500000000002</c:v>
                </c:pt>
                <c:pt idx="37555">
                  <c:v>-36.602500000000006</c:v>
                </c:pt>
                <c:pt idx="37556">
                  <c:v>-36.600500000000011</c:v>
                </c:pt>
                <c:pt idx="37557">
                  <c:v>-36.598500000000001</c:v>
                </c:pt>
                <c:pt idx="37558">
                  <c:v>-36.596500000000006</c:v>
                </c:pt>
                <c:pt idx="37559">
                  <c:v>-36.594500000000011</c:v>
                </c:pt>
                <c:pt idx="37560">
                  <c:v>-36.592500000000001</c:v>
                </c:pt>
                <c:pt idx="37561">
                  <c:v>-36.590500000000006</c:v>
                </c:pt>
                <c:pt idx="37562">
                  <c:v>-36.58850000000001</c:v>
                </c:pt>
                <c:pt idx="37563">
                  <c:v>-36.586500000000001</c:v>
                </c:pt>
                <c:pt idx="37564">
                  <c:v>-36.584500000000006</c:v>
                </c:pt>
                <c:pt idx="37565">
                  <c:v>-36.58250000000001</c:v>
                </c:pt>
                <c:pt idx="37566">
                  <c:v>-36.580500000000001</c:v>
                </c:pt>
                <c:pt idx="37567">
                  <c:v>-36.578500000000005</c:v>
                </c:pt>
                <c:pt idx="37568">
                  <c:v>-36.57650000000001</c:v>
                </c:pt>
                <c:pt idx="37569">
                  <c:v>-36.5745</c:v>
                </c:pt>
                <c:pt idx="37570">
                  <c:v>-36.572500000000005</c:v>
                </c:pt>
                <c:pt idx="37571">
                  <c:v>-36.57050000000001</c:v>
                </c:pt>
                <c:pt idx="37572">
                  <c:v>-36.5685</c:v>
                </c:pt>
                <c:pt idx="37573">
                  <c:v>-36.566500000000005</c:v>
                </c:pt>
                <c:pt idx="37574">
                  <c:v>-36.56450000000001</c:v>
                </c:pt>
                <c:pt idx="37575">
                  <c:v>-36.5625</c:v>
                </c:pt>
                <c:pt idx="37576">
                  <c:v>-36.560500000000005</c:v>
                </c:pt>
                <c:pt idx="37577">
                  <c:v>-36.558500000000009</c:v>
                </c:pt>
                <c:pt idx="37578">
                  <c:v>-36.5565</c:v>
                </c:pt>
                <c:pt idx="37579">
                  <c:v>-36.554500000000004</c:v>
                </c:pt>
                <c:pt idx="37580">
                  <c:v>-36.552500000000009</c:v>
                </c:pt>
                <c:pt idx="37581">
                  <c:v>-36.5505</c:v>
                </c:pt>
                <c:pt idx="37582">
                  <c:v>-36.548500000000004</c:v>
                </c:pt>
                <c:pt idx="37583">
                  <c:v>-36.546500000000009</c:v>
                </c:pt>
                <c:pt idx="37584">
                  <c:v>-36.544499999999999</c:v>
                </c:pt>
                <c:pt idx="37585">
                  <c:v>-36.542500000000004</c:v>
                </c:pt>
                <c:pt idx="37586">
                  <c:v>-36.540500000000009</c:v>
                </c:pt>
                <c:pt idx="37587">
                  <c:v>-36.538499999999999</c:v>
                </c:pt>
                <c:pt idx="37588">
                  <c:v>-36.536500000000004</c:v>
                </c:pt>
                <c:pt idx="37589">
                  <c:v>-36.534500000000008</c:v>
                </c:pt>
                <c:pt idx="37590">
                  <c:v>-36.532499999999999</c:v>
                </c:pt>
                <c:pt idx="37591">
                  <c:v>-36.530500000000004</c:v>
                </c:pt>
                <c:pt idx="37592">
                  <c:v>-36.528500000000008</c:v>
                </c:pt>
                <c:pt idx="37593">
                  <c:v>-36.526499999999999</c:v>
                </c:pt>
                <c:pt idx="37594">
                  <c:v>-36.524500000000003</c:v>
                </c:pt>
                <c:pt idx="37595">
                  <c:v>-36.522500000000008</c:v>
                </c:pt>
                <c:pt idx="37596">
                  <c:v>-36.520500000000013</c:v>
                </c:pt>
                <c:pt idx="37597">
                  <c:v>-36.518500000000003</c:v>
                </c:pt>
                <c:pt idx="37598">
                  <c:v>-36.516500000000008</c:v>
                </c:pt>
                <c:pt idx="37599">
                  <c:v>-36.514500000000012</c:v>
                </c:pt>
                <c:pt idx="37600">
                  <c:v>-36.512500000000003</c:v>
                </c:pt>
                <c:pt idx="37601">
                  <c:v>-36.510500000000008</c:v>
                </c:pt>
                <c:pt idx="37602">
                  <c:v>-36.508500000000012</c:v>
                </c:pt>
                <c:pt idx="37603">
                  <c:v>-36.506500000000003</c:v>
                </c:pt>
                <c:pt idx="37604">
                  <c:v>-36.504500000000007</c:v>
                </c:pt>
                <c:pt idx="37605">
                  <c:v>-36.502500000000012</c:v>
                </c:pt>
                <c:pt idx="37606">
                  <c:v>-36.500500000000002</c:v>
                </c:pt>
                <c:pt idx="37607">
                  <c:v>-36.498500000000007</c:v>
                </c:pt>
                <c:pt idx="37608">
                  <c:v>-36.496500000000012</c:v>
                </c:pt>
                <c:pt idx="37609">
                  <c:v>-36.494500000000002</c:v>
                </c:pt>
                <c:pt idx="37610">
                  <c:v>-36.492500000000007</c:v>
                </c:pt>
                <c:pt idx="37611">
                  <c:v>-36.490500000000011</c:v>
                </c:pt>
                <c:pt idx="37612">
                  <c:v>-36.488500000000002</c:v>
                </c:pt>
                <c:pt idx="37613">
                  <c:v>-36.486500000000007</c:v>
                </c:pt>
                <c:pt idx="37614">
                  <c:v>-36.484500000000011</c:v>
                </c:pt>
                <c:pt idx="37615">
                  <c:v>-36.482500000000002</c:v>
                </c:pt>
                <c:pt idx="37616">
                  <c:v>-36.480500000000006</c:v>
                </c:pt>
                <c:pt idx="37617">
                  <c:v>-36.478500000000011</c:v>
                </c:pt>
                <c:pt idx="37618">
                  <c:v>-36.476500000000001</c:v>
                </c:pt>
                <c:pt idx="37619">
                  <c:v>-36.474500000000006</c:v>
                </c:pt>
                <c:pt idx="37620">
                  <c:v>-36.472500000000011</c:v>
                </c:pt>
                <c:pt idx="37621">
                  <c:v>-36.470500000000001</c:v>
                </c:pt>
                <c:pt idx="37622">
                  <c:v>-36.468500000000006</c:v>
                </c:pt>
                <c:pt idx="37623">
                  <c:v>-36.466500000000011</c:v>
                </c:pt>
                <c:pt idx="37624">
                  <c:v>-36.464500000000001</c:v>
                </c:pt>
                <c:pt idx="37625">
                  <c:v>-36.462500000000006</c:v>
                </c:pt>
                <c:pt idx="37626">
                  <c:v>-36.46050000000001</c:v>
                </c:pt>
                <c:pt idx="37627">
                  <c:v>-36.458500000000001</c:v>
                </c:pt>
                <c:pt idx="37628">
                  <c:v>-36.456500000000005</c:v>
                </c:pt>
                <c:pt idx="37629">
                  <c:v>-36.45450000000001</c:v>
                </c:pt>
                <c:pt idx="37630">
                  <c:v>-36.452500000000001</c:v>
                </c:pt>
                <c:pt idx="37631">
                  <c:v>-36.450500000000005</c:v>
                </c:pt>
                <c:pt idx="37632">
                  <c:v>-36.44850000000001</c:v>
                </c:pt>
                <c:pt idx="37633">
                  <c:v>-36.4465</c:v>
                </c:pt>
                <c:pt idx="37634">
                  <c:v>-36.444500000000005</c:v>
                </c:pt>
                <c:pt idx="37635">
                  <c:v>-36.44250000000001</c:v>
                </c:pt>
                <c:pt idx="37636">
                  <c:v>-36.4405</c:v>
                </c:pt>
                <c:pt idx="37637">
                  <c:v>-36.438500000000005</c:v>
                </c:pt>
                <c:pt idx="37638">
                  <c:v>-36.436500000000009</c:v>
                </c:pt>
                <c:pt idx="37639">
                  <c:v>-36.4345</c:v>
                </c:pt>
                <c:pt idx="37640">
                  <c:v>-36.432500000000005</c:v>
                </c:pt>
                <c:pt idx="37641">
                  <c:v>-36.430500000000009</c:v>
                </c:pt>
                <c:pt idx="37642">
                  <c:v>-36.4285</c:v>
                </c:pt>
                <c:pt idx="37643">
                  <c:v>-36.426500000000004</c:v>
                </c:pt>
                <c:pt idx="37644">
                  <c:v>-36.424500000000009</c:v>
                </c:pt>
                <c:pt idx="37645">
                  <c:v>-36.422499999999999</c:v>
                </c:pt>
                <c:pt idx="37646">
                  <c:v>-36.420500000000004</c:v>
                </c:pt>
                <c:pt idx="37647">
                  <c:v>-36.418500000000009</c:v>
                </c:pt>
                <c:pt idx="37648">
                  <c:v>-36.416499999999999</c:v>
                </c:pt>
                <c:pt idx="37649">
                  <c:v>-36.414500000000004</c:v>
                </c:pt>
                <c:pt idx="37650">
                  <c:v>-36.412500000000009</c:v>
                </c:pt>
                <c:pt idx="37651">
                  <c:v>-36.410499999999999</c:v>
                </c:pt>
                <c:pt idx="37652">
                  <c:v>-36.408500000000004</c:v>
                </c:pt>
                <c:pt idx="37653">
                  <c:v>-36.406500000000008</c:v>
                </c:pt>
                <c:pt idx="37654">
                  <c:v>-36.404499999999999</c:v>
                </c:pt>
                <c:pt idx="37655">
                  <c:v>-36.402500000000003</c:v>
                </c:pt>
                <c:pt idx="37656">
                  <c:v>-36.400500000000008</c:v>
                </c:pt>
                <c:pt idx="37657">
                  <c:v>-36.398500000000013</c:v>
                </c:pt>
                <c:pt idx="37658">
                  <c:v>-36.396500000000003</c:v>
                </c:pt>
                <c:pt idx="37659">
                  <c:v>-36.394500000000008</c:v>
                </c:pt>
                <c:pt idx="37660">
                  <c:v>-36.392500000000013</c:v>
                </c:pt>
                <c:pt idx="37661">
                  <c:v>-36.390500000000003</c:v>
                </c:pt>
                <c:pt idx="37662">
                  <c:v>-36.388500000000008</c:v>
                </c:pt>
                <c:pt idx="37663">
                  <c:v>-36.386500000000012</c:v>
                </c:pt>
                <c:pt idx="37664">
                  <c:v>-36.384500000000003</c:v>
                </c:pt>
                <c:pt idx="37665">
                  <c:v>-36.382500000000007</c:v>
                </c:pt>
                <c:pt idx="37666">
                  <c:v>-36.380500000000012</c:v>
                </c:pt>
                <c:pt idx="37667">
                  <c:v>-36.378500000000003</c:v>
                </c:pt>
                <c:pt idx="37668">
                  <c:v>-36.376500000000007</c:v>
                </c:pt>
                <c:pt idx="37669">
                  <c:v>-36.374500000000012</c:v>
                </c:pt>
                <c:pt idx="37670">
                  <c:v>-36.372500000000002</c:v>
                </c:pt>
                <c:pt idx="37671">
                  <c:v>-36.370500000000007</c:v>
                </c:pt>
                <c:pt idx="37672">
                  <c:v>-36.368500000000012</c:v>
                </c:pt>
                <c:pt idx="37673">
                  <c:v>-36.366500000000002</c:v>
                </c:pt>
                <c:pt idx="37674">
                  <c:v>-36.364500000000007</c:v>
                </c:pt>
                <c:pt idx="37675">
                  <c:v>-36.362500000000011</c:v>
                </c:pt>
                <c:pt idx="37676">
                  <c:v>-36.360500000000002</c:v>
                </c:pt>
                <c:pt idx="37677">
                  <c:v>-36.358500000000006</c:v>
                </c:pt>
                <c:pt idx="37678">
                  <c:v>-36.356500000000011</c:v>
                </c:pt>
                <c:pt idx="37679">
                  <c:v>-36.354500000000002</c:v>
                </c:pt>
                <c:pt idx="37680">
                  <c:v>-36.352500000000006</c:v>
                </c:pt>
                <c:pt idx="37681">
                  <c:v>-36.350500000000011</c:v>
                </c:pt>
                <c:pt idx="37682">
                  <c:v>-36.348500000000001</c:v>
                </c:pt>
                <c:pt idx="37683">
                  <c:v>-36.346500000000006</c:v>
                </c:pt>
                <c:pt idx="37684">
                  <c:v>-36.344500000000011</c:v>
                </c:pt>
                <c:pt idx="37685">
                  <c:v>-36.342500000000001</c:v>
                </c:pt>
                <c:pt idx="37686">
                  <c:v>-36.340500000000006</c:v>
                </c:pt>
                <c:pt idx="37687">
                  <c:v>-36.33850000000001</c:v>
                </c:pt>
                <c:pt idx="37688">
                  <c:v>-36.336500000000001</c:v>
                </c:pt>
                <c:pt idx="37689">
                  <c:v>-36.334500000000006</c:v>
                </c:pt>
                <c:pt idx="37690">
                  <c:v>-36.33250000000001</c:v>
                </c:pt>
                <c:pt idx="37691">
                  <c:v>-36.330500000000001</c:v>
                </c:pt>
                <c:pt idx="37692">
                  <c:v>-36.328500000000005</c:v>
                </c:pt>
                <c:pt idx="37693">
                  <c:v>-36.32650000000001</c:v>
                </c:pt>
                <c:pt idx="37694">
                  <c:v>-36.3245</c:v>
                </c:pt>
                <c:pt idx="37695">
                  <c:v>-36.322500000000005</c:v>
                </c:pt>
                <c:pt idx="37696">
                  <c:v>-36.32050000000001</c:v>
                </c:pt>
                <c:pt idx="37697">
                  <c:v>-36.3185</c:v>
                </c:pt>
                <c:pt idx="37698">
                  <c:v>-36.316500000000005</c:v>
                </c:pt>
                <c:pt idx="37699">
                  <c:v>-36.31450000000001</c:v>
                </c:pt>
                <c:pt idx="37700">
                  <c:v>-36.3125</c:v>
                </c:pt>
                <c:pt idx="37701">
                  <c:v>-36.310500000000005</c:v>
                </c:pt>
                <c:pt idx="37702">
                  <c:v>-36.308500000000009</c:v>
                </c:pt>
                <c:pt idx="37703">
                  <c:v>-36.3065</c:v>
                </c:pt>
                <c:pt idx="37704">
                  <c:v>-36.304500000000004</c:v>
                </c:pt>
                <c:pt idx="37705">
                  <c:v>-36.302500000000009</c:v>
                </c:pt>
                <c:pt idx="37706">
                  <c:v>-36.3005</c:v>
                </c:pt>
                <c:pt idx="37707">
                  <c:v>-36.298500000000004</c:v>
                </c:pt>
                <c:pt idx="37708">
                  <c:v>-36.296500000000009</c:v>
                </c:pt>
                <c:pt idx="37709">
                  <c:v>-36.294499999999999</c:v>
                </c:pt>
                <c:pt idx="37710">
                  <c:v>-36.292500000000004</c:v>
                </c:pt>
                <c:pt idx="37711">
                  <c:v>-36.290500000000009</c:v>
                </c:pt>
                <c:pt idx="37712">
                  <c:v>-36.288499999999999</c:v>
                </c:pt>
                <c:pt idx="37713">
                  <c:v>-36.286500000000004</c:v>
                </c:pt>
                <c:pt idx="37714">
                  <c:v>-36.284500000000008</c:v>
                </c:pt>
                <c:pt idx="37715">
                  <c:v>-36.282499999999999</c:v>
                </c:pt>
                <c:pt idx="37716">
                  <c:v>-36.280500000000004</c:v>
                </c:pt>
                <c:pt idx="37717">
                  <c:v>-36.278500000000008</c:v>
                </c:pt>
                <c:pt idx="37718">
                  <c:v>-36.276499999999999</c:v>
                </c:pt>
                <c:pt idx="37719">
                  <c:v>-36.274500000000003</c:v>
                </c:pt>
                <c:pt idx="37720">
                  <c:v>-36.272500000000008</c:v>
                </c:pt>
                <c:pt idx="37721">
                  <c:v>-36.270500000000013</c:v>
                </c:pt>
                <c:pt idx="37722">
                  <c:v>-36.268500000000003</c:v>
                </c:pt>
                <c:pt idx="37723">
                  <c:v>-36.266500000000008</c:v>
                </c:pt>
                <c:pt idx="37724">
                  <c:v>-36.264500000000012</c:v>
                </c:pt>
                <c:pt idx="37725">
                  <c:v>-36.262500000000003</c:v>
                </c:pt>
                <c:pt idx="37726">
                  <c:v>-36.260500000000008</c:v>
                </c:pt>
                <c:pt idx="37727">
                  <c:v>-36.258500000000012</c:v>
                </c:pt>
                <c:pt idx="37728">
                  <c:v>-36.256500000000003</c:v>
                </c:pt>
                <c:pt idx="37729">
                  <c:v>-36.254500000000007</c:v>
                </c:pt>
                <c:pt idx="37730">
                  <c:v>-36.252500000000012</c:v>
                </c:pt>
                <c:pt idx="37731">
                  <c:v>-36.250500000000002</c:v>
                </c:pt>
                <c:pt idx="37732">
                  <c:v>-36.248500000000007</c:v>
                </c:pt>
                <c:pt idx="37733">
                  <c:v>-36.246500000000012</c:v>
                </c:pt>
                <c:pt idx="37734">
                  <c:v>-36.244500000000002</c:v>
                </c:pt>
                <c:pt idx="37735">
                  <c:v>-36.242500000000007</c:v>
                </c:pt>
                <c:pt idx="37736">
                  <c:v>-36.240500000000011</c:v>
                </c:pt>
                <c:pt idx="37737">
                  <c:v>-36.238500000000002</c:v>
                </c:pt>
                <c:pt idx="37738">
                  <c:v>-36.236500000000007</c:v>
                </c:pt>
                <c:pt idx="37739">
                  <c:v>-36.234500000000011</c:v>
                </c:pt>
                <c:pt idx="37740">
                  <c:v>-36.232500000000002</c:v>
                </c:pt>
                <c:pt idx="37741">
                  <c:v>-36.230500000000006</c:v>
                </c:pt>
                <c:pt idx="37742">
                  <c:v>-36.228500000000011</c:v>
                </c:pt>
                <c:pt idx="37743">
                  <c:v>-36.226500000000001</c:v>
                </c:pt>
                <c:pt idx="37744">
                  <c:v>-36.224500000000006</c:v>
                </c:pt>
                <c:pt idx="37745">
                  <c:v>-36.222500000000011</c:v>
                </c:pt>
                <c:pt idx="37746">
                  <c:v>-36.220500000000001</c:v>
                </c:pt>
                <c:pt idx="37747">
                  <c:v>-36.218500000000006</c:v>
                </c:pt>
                <c:pt idx="37748">
                  <c:v>-36.216500000000011</c:v>
                </c:pt>
                <c:pt idx="37749">
                  <c:v>-36.214500000000001</c:v>
                </c:pt>
                <c:pt idx="37750">
                  <c:v>-36.212500000000006</c:v>
                </c:pt>
                <c:pt idx="37751">
                  <c:v>-36.21050000000001</c:v>
                </c:pt>
                <c:pt idx="37752">
                  <c:v>-36.208500000000001</c:v>
                </c:pt>
                <c:pt idx="37753">
                  <c:v>-36.206500000000005</c:v>
                </c:pt>
                <c:pt idx="37754">
                  <c:v>-36.20450000000001</c:v>
                </c:pt>
                <c:pt idx="37755">
                  <c:v>-36.202500000000001</c:v>
                </c:pt>
                <c:pt idx="37756">
                  <c:v>-36.200500000000005</c:v>
                </c:pt>
                <c:pt idx="37757">
                  <c:v>-36.19850000000001</c:v>
                </c:pt>
                <c:pt idx="37758">
                  <c:v>-36.1965</c:v>
                </c:pt>
                <c:pt idx="37759">
                  <c:v>-36.194500000000005</c:v>
                </c:pt>
                <c:pt idx="37760">
                  <c:v>-36.19250000000001</c:v>
                </c:pt>
                <c:pt idx="37761">
                  <c:v>-36.1905</c:v>
                </c:pt>
                <c:pt idx="37762">
                  <c:v>-36.188500000000005</c:v>
                </c:pt>
                <c:pt idx="37763">
                  <c:v>-36.186500000000009</c:v>
                </c:pt>
                <c:pt idx="37764">
                  <c:v>-36.1845</c:v>
                </c:pt>
                <c:pt idx="37765">
                  <c:v>-36.182500000000005</c:v>
                </c:pt>
                <c:pt idx="37766">
                  <c:v>-36.180500000000009</c:v>
                </c:pt>
                <c:pt idx="37767">
                  <c:v>-36.1785</c:v>
                </c:pt>
                <c:pt idx="37768">
                  <c:v>-36.176500000000004</c:v>
                </c:pt>
                <c:pt idx="37769">
                  <c:v>-36.174500000000009</c:v>
                </c:pt>
                <c:pt idx="37770">
                  <c:v>-36.172499999999999</c:v>
                </c:pt>
                <c:pt idx="37771">
                  <c:v>-36.170500000000004</c:v>
                </c:pt>
                <c:pt idx="37772">
                  <c:v>-36.168500000000009</c:v>
                </c:pt>
                <c:pt idx="37773">
                  <c:v>-36.166499999999999</c:v>
                </c:pt>
                <c:pt idx="37774">
                  <c:v>-36.164500000000004</c:v>
                </c:pt>
                <c:pt idx="37775">
                  <c:v>-36.162500000000009</c:v>
                </c:pt>
                <c:pt idx="37776">
                  <c:v>-36.160499999999999</c:v>
                </c:pt>
                <c:pt idx="37777">
                  <c:v>-36.158500000000004</c:v>
                </c:pt>
                <c:pt idx="37778">
                  <c:v>-36.156500000000008</c:v>
                </c:pt>
                <c:pt idx="37779">
                  <c:v>-36.154499999999999</c:v>
                </c:pt>
                <c:pt idx="37780">
                  <c:v>-36.152500000000003</c:v>
                </c:pt>
                <c:pt idx="37781">
                  <c:v>-36.150500000000008</c:v>
                </c:pt>
                <c:pt idx="37782">
                  <c:v>-36.148500000000013</c:v>
                </c:pt>
                <c:pt idx="37783">
                  <c:v>-36.146500000000003</c:v>
                </c:pt>
                <c:pt idx="37784">
                  <c:v>-36.144500000000008</c:v>
                </c:pt>
                <c:pt idx="37785">
                  <c:v>-36.142500000000013</c:v>
                </c:pt>
                <c:pt idx="37786">
                  <c:v>-36.140500000000003</c:v>
                </c:pt>
                <c:pt idx="37787">
                  <c:v>-36.138500000000008</c:v>
                </c:pt>
                <c:pt idx="37788">
                  <c:v>-36.136500000000012</c:v>
                </c:pt>
                <c:pt idx="37789">
                  <c:v>-36.134500000000003</c:v>
                </c:pt>
                <c:pt idx="37790">
                  <c:v>-36.132500000000007</c:v>
                </c:pt>
                <c:pt idx="37791">
                  <c:v>-36.130500000000012</c:v>
                </c:pt>
                <c:pt idx="37792">
                  <c:v>-36.128500000000003</c:v>
                </c:pt>
                <c:pt idx="37793">
                  <c:v>-36.126500000000007</c:v>
                </c:pt>
                <c:pt idx="37794">
                  <c:v>-36.124500000000012</c:v>
                </c:pt>
                <c:pt idx="37795">
                  <c:v>-36.122500000000002</c:v>
                </c:pt>
                <c:pt idx="37796">
                  <c:v>-36.120500000000007</c:v>
                </c:pt>
                <c:pt idx="37797">
                  <c:v>-36.118500000000012</c:v>
                </c:pt>
                <c:pt idx="37798">
                  <c:v>-36.116500000000002</c:v>
                </c:pt>
                <c:pt idx="37799">
                  <c:v>-36.114500000000007</c:v>
                </c:pt>
                <c:pt idx="37800">
                  <c:v>-36.112500000000011</c:v>
                </c:pt>
                <c:pt idx="37801">
                  <c:v>-36.110500000000002</c:v>
                </c:pt>
                <c:pt idx="37802">
                  <c:v>-36.108500000000006</c:v>
                </c:pt>
                <c:pt idx="37803">
                  <c:v>-36.106500000000011</c:v>
                </c:pt>
                <c:pt idx="37804">
                  <c:v>-36.104500000000002</c:v>
                </c:pt>
                <c:pt idx="37805">
                  <c:v>-36.102500000000006</c:v>
                </c:pt>
                <c:pt idx="37806">
                  <c:v>-36.100500000000011</c:v>
                </c:pt>
                <c:pt idx="37807">
                  <c:v>-36.098500000000001</c:v>
                </c:pt>
                <c:pt idx="37808">
                  <c:v>-36.096500000000006</c:v>
                </c:pt>
                <c:pt idx="37809">
                  <c:v>-36.094500000000011</c:v>
                </c:pt>
                <c:pt idx="37810">
                  <c:v>-36.092500000000001</c:v>
                </c:pt>
                <c:pt idx="37811">
                  <c:v>-36.090500000000006</c:v>
                </c:pt>
                <c:pt idx="37812">
                  <c:v>-36.08850000000001</c:v>
                </c:pt>
                <c:pt idx="37813">
                  <c:v>-36.086500000000001</c:v>
                </c:pt>
                <c:pt idx="37814">
                  <c:v>-36.084500000000006</c:v>
                </c:pt>
                <c:pt idx="37815">
                  <c:v>-36.08250000000001</c:v>
                </c:pt>
                <c:pt idx="37816">
                  <c:v>-36.080500000000001</c:v>
                </c:pt>
                <c:pt idx="37817">
                  <c:v>-36.078500000000005</c:v>
                </c:pt>
                <c:pt idx="37818">
                  <c:v>-36.07650000000001</c:v>
                </c:pt>
                <c:pt idx="37819">
                  <c:v>-36.0745</c:v>
                </c:pt>
                <c:pt idx="37820">
                  <c:v>-36.072500000000005</c:v>
                </c:pt>
                <c:pt idx="37821">
                  <c:v>-36.07050000000001</c:v>
                </c:pt>
                <c:pt idx="37822">
                  <c:v>-36.0685</c:v>
                </c:pt>
                <c:pt idx="37823">
                  <c:v>-36.066500000000005</c:v>
                </c:pt>
                <c:pt idx="37824">
                  <c:v>-36.06450000000001</c:v>
                </c:pt>
                <c:pt idx="37825">
                  <c:v>-36.0625</c:v>
                </c:pt>
                <c:pt idx="37826">
                  <c:v>-36.060500000000005</c:v>
                </c:pt>
                <c:pt idx="37827">
                  <c:v>-36.058500000000009</c:v>
                </c:pt>
                <c:pt idx="37828">
                  <c:v>-36.0565</c:v>
                </c:pt>
                <c:pt idx="37829">
                  <c:v>-36.054500000000004</c:v>
                </c:pt>
                <c:pt idx="37830">
                  <c:v>-36.052500000000009</c:v>
                </c:pt>
                <c:pt idx="37831">
                  <c:v>-36.0505</c:v>
                </c:pt>
                <c:pt idx="37832">
                  <c:v>-36.048500000000004</c:v>
                </c:pt>
                <c:pt idx="37833">
                  <c:v>-36.046500000000009</c:v>
                </c:pt>
                <c:pt idx="37834">
                  <c:v>-36.044499999999999</c:v>
                </c:pt>
                <c:pt idx="37835">
                  <c:v>-36.042500000000004</c:v>
                </c:pt>
                <c:pt idx="37836">
                  <c:v>-36.040500000000009</c:v>
                </c:pt>
                <c:pt idx="37837">
                  <c:v>-36.038499999999999</c:v>
                </c:pt>
                <c:pt idx="37838">
                  <c:v>-36.036500000000004</c:v>
                </c:pt>
                <c:pt idx="37839">
                  <c:v>-36.034500000000008</c:v>
                </c:pt>
                <c:pt idx="37840">
                  <c:v>-36.032499999999999</c:v>
                </c:pt>
                <c:pt idx="37841">
                  <c:v>-36.030500000000004</c:v>
                </c:pt>
                <c:pt idx="37842">
                  <c:v>-36.028500000000008</c:v>
                </c:pt>
                <c:pt idx="37843">
                  <c:v>-36.026499999999999</c:v>
                </c:pt>
                <c:pt idx="37844">
                  <c:v>-36.024500000000003</c:v>
                </c:pt>
                <c:pt idx="37845">
                  <c:v>-36.022500000000008</c:v>
                </c:pt>
                <c:pt idx="37846">
                  <c:v>-36.020500000000013</c:v>
                </c:pt>
                <c:pt idx="37847">
                  <c:v>-36.018500000000003</c:v>
                </c:pt>
                <c:pt idx="37848">
                  <c:v>-36.016500000000008</c:v>
                </c:pt>
                <c:pt idx="37849">
                  <c:v>-36.014500000000012</c:v>
                </c:pt>
                <c:pt idx="37850">
                  <c:v>-36.012500000000003</c:v>
                </c:pt>
                <c:pt idx="37851">
                  <c:v>-36.010500000000008</c:v>
                </c:pt>
                <c:pt idx="37852">
                  <c:v>-36.008500000000012</c:v>
                </c:pt>
                <c:pt idx="37853">
                  <c:v>-36.006500000000003</c:v>
                </c:pt>
                <c:pt idx="37854">
                  <c:v>-36.004500000000007</c:v>
                </c:pt>
                <c:pt idx="37855">
                  <c:v>-36.002500000000012</c:v>
                </c:pt>
                <c:pt idx="37856">
                  <c:v>-36.000500000000002</c:v>
                </c:pt>
                <c:pt idx="37857">
                  <c:v>-35.998500000000007</c:v>
                </c:pt>
                <c:pt idx="37858">
                  <c:v>-35.996500000000012</c:v>
                </c:pt>
                <c:pt idx="37859">
                  <c:v>-35.994500000000002</c:v>
                </c:pt>
                <c:pt idx="37860">
                  <c:v>-35.992500000000007</c:v>
                </c:pt>
                <c:pt idx="37861">
                  <c:v>-35.990500000000011</c:v>
                </c:pt>
                <c:pt idx="37862">
                  <c:v>-35.988500000000002</c:v>
                </c:pt>
                <c:pt idx="37863">
                  <c:v>-35.986500000000007</c:v>
                </c:pt>
                <c:pt idx="37864">
                  <c:v>-35.984500000000011</c:v>
                </c:pt>
                <c:pt idx="37865">
                  <c:v>-35.982500000000002</c:v>
                </c:pt>
                <c:pt idx="37866">
                  <c:v>-35.980500000000006</c:v>
                </c:pt>
                <c:pt idx="37867">
                  <c:v>-35.978500000000011</c:v>
                </c:pt>
                <c:pt idx="37868">
                  <c:v>-35.976500000000001</c:v>
                </c:pt>
                <c:pt idx="37869">
                  <c:v>-35.974500000000006</c:v>
                </c:pt>
                <c:pt idx="37870">
                  <c:v>-35.972500000000011</c:v>
                </c:pt>
                <c:pt idx="37871">
                  <c:v>-35.970500000000001</c:v>
                </c:pt>
                <c:pt idx="37872">
                  <c:v>-35.968500000000006</c:v>
                </c:pt>
                <c:pt idx="37873">
                  <c:v>-35.966500000000011</c:v>
                </c:pt>
                <c:pt idx="37874">
                  <c:v>-35.964500000000001</c:v>
                </c:pt>
                <c:pt idx="37875">
                  <c:v>-35.962500000000006</c:v>
                </c:pt>
                <c:pt idx="37876">
                  <c:v>-35.96050000000001</c:v>
                </c:pt>
                <c:pt idx="37877">
                  <c:v>-35.958500000000001</c:v>
                </c:pt>
                <c:pt idx="37878">
                  <c:v>-35.956500000000005</c:v>
                </c:pt>
                <c:pt idx="37879">
                  <c:v>-35.95450000000001</c:v>
                </c:pt>
                <c:pt idx="37880">
                  <c:v>-35.952500000000001</c:v>
                </c:pt>
                <c:pt idx="37881">
                  <c:v>-35.950500000000005</c:v>
                </c:pt>
                <c:pt idx="37882">
                  <c:v>-35.94850000000001</c:v>
                </c:pt>
                <c:pt idx="37883">
                  <c:v>-35.9465</c:v>
                </c:pt>
                <c:pt idx="37884">
                  <c:v>-35.944500000000005</c:v>
                </c:pt>
                <c:pt idx="37885">
                  <c:v>-35.94250000000001</c:v>
                </c:pt>
                <c:pt idx="37886">
                  <c:v>-35.9405</c:v>
                </c:pt>
                <c:pt idx="37887">
                  <c:v>-35.938500000000005</c:v>
                </c:pt>
                <c:pt idx="37888">
                  <c:v>-35.936500000000009</c:v>
                </c:pt>
                <c:pt idx="37889">
                  <c:v>-35.9345</c:v>
                </c:pt>
                <c:pt idx="37890">
                  <c:v>-35.932500000000005</c:v>
                </c:pt>
                <c:pt idx="37891">
                  <c:v>-35.930500000000009</c:v>
                </c:pt>
                <c:pt idx="37892">
                  <c:v>-35.9285</c:v>
                </c:pt>
                <c:pt idx="37893">
                  <c:v>-35.926500000000004</c:v>
                </c:pt>
                <c:pt idx="37894">
                  <c:v>-35.924500000000009</c:v>
                </c:pt>
                <c:pt idx="37895">
                  <c:v>-35.922499999999999</c:v>
                </c:pt>
                <c:pt idx="37896">
                  <c:v>-35.920500000000004</c:v>
                </c:pt>
                <c:pt idx="37897">
                  <c:v>-35.918500000000009</c:v>
                </c:pt>
                <c:pt idx="37898">
                  <c:v>-35.916499999999999</c:v>
                </c:pt>
                <c:pt idx="37899">
                  <c:v>-35.914500000000004</c:v>
                </c:pt>
                <c:pt idx="37900">
                  <c:v>-35.912500000000009</c:v>
                </c:pt>
                <c:pt idx="37901">
                  <c:v>-35.910499999999999</c:v>
                </c:pt>
                <c:pt idx="37902">
                  <c:v>-35.908500000000004</c:v>
                </c:pt>
                <c:pt idx="37903">
                  <c:v>-35.906500000000008</c:v>
                </c:pt>
                <c:pt idx="37904">
                  <c:v>-35.904499999999999</c:v>
                </c:pt>
                <c:pt idx="37905">
                  <c:v>-35.902500000000003</c:v>
                </c:pt>
                <c:pt idx="37906">
                  <c:v>-35.900500000000008</c:v>
                </c:pt>
                <c:pt idx="37907">
                  <c:v>-35.898500000000013</c:v>
                </c:pt>
                <c:pt idx="37908">
                  <c:v>-35.896500000000003</c:v>
                </c:pt>
                <c:pt idx="37909">
                  <c:v>-35.894500000000008</c:v>
                </c:pt>
                <c:pt idx="37910">
                  <c:v>-35.892500000000013</c:v>
                </c:pt>
                <c:pt idx="37911">
                  <c:v>-35.890500000000003</c:v>
                </c:pt>
                <c:pt idx="37912">
                  <c:v>-35.888500000000008</c:v>
                </c:pt>
                <c:pt idx="37913">
                  <c:v>-35.886500000000012</c:v>
                </c:pt>
                <c:pt idx="37914">
                  <c:v>-35.884500000000003</c:v>
                </c:pt>
                <c:pt idx="37915">
                  <c:v>-35.882500000000007</c:v>
                </c:pt>
                <c:pt idx="37916">
                  <c:v>-35.880500000000012</c:v>
                </c:pt>
                <c:pt idx="37917">
                  <c:v>-35.878500000000003</c:v>
                </c:pt>
                <c:pt idx="37918">
                  <c:v>-35.876500000000007</c:v>
                </c:pt>
                <c:pt idx="37919">
                  <c:v>-35.874500000000012</c:v>
                </c:pt>
                <c:pt idx="37920">
                  <c:v>-35.872500000000002</c:v>
                </c:pt>
                <c:pt idx="37921">
                  <c:v>-35.870500000000007</c:v>
                </c:pt>
                <c:pt idx="37922">
                  <c:v>-35.868500000000012</c:v>
                </c:pt>
                <c:pt idx="37923">
                  <c:v>-35.866500000000002</c:v>
                </c:pt>
                <c:pt idx="37924">
                  <c:v>-35.864500000000007</c:v>
                </c:pt>
                <c:pt idx="37925">
                  <c:v>-35.862500000000011</c:v>
                </c:pt>
                <c:pt idx="37926">
                  <c:v>-35.860500000000002</c:v>
                </c:pt>
                <c:pt idx="37927">
                  <c:v>-35.858500000000006</c:v>
                </c:pt>
                <c:pt idx="37928">
                  <c:v>-35.856500000000011</c:v>
                </c:pt>
                <c:pt idx="37929">
                  <c:v>-35.854500000000002</c:v>
                </c:pt>
                <c:pt idx="37930">
                  <c:v>-35.852500000000006</c:v>
                </c:pt>
                <c:pt idx="37931">
                  <c:v>-35.850500000000011</c:v>
                </c:pt>
                <c:pt idx="37932">
                  <c:v>-35.848500000000001</c:v>
                </c:pt>
                <c:pt idx="37933">
                  <c:v>-35.846500000000006</c:v>
                </c:pt>
                <c:pt idx="37934">
                  <c:v>-35.844500000000011</c:v>
                </c:pt>
                <c:pt idx="37935">
                  <c:v>-35.842500000000001</c:v>
                </c:pt>
                <c:pt idx="37936">
                  <c:v>-35.840500000000006</c:v>
                </c:pt>
                <c:pt idx="37937">
                  <c:v>-35.83850000000001</c:v>
                </c:pt>
                <c:pt idx="37938">
                  <c:v>-35.836500000000001</c:v>
                </c:pt>
                <c:pt idx="37939">
                  <c:v>-35.834500000000006</c:v>
                </c:pt>
                <c:pt idx="37940">
                  <c:v>-35.83250000000001</c:v>
                </c:pt>
                <c:pt idx="37941">
                  <c:v>-35.830500000000001</c:v>
                </c:pt>
                <c:pt idx="37942">
                  <c:v>-35.828500000000005</c:v>
                </c:pt>
                <c:pt idx="37943">
                  <c:v>-35.82650000000001</c:v>
                </c:pt>
                <c:pt idx="37944">
                  <c:v>-35.8245</c:v>
                </c:pt>
                <c:pt idx="37945">
                  <c:v>-35.822500000000005</c:v>
                </c:pt>
                <c:pt idx="37946">
                  <c:v>-35.82050000000001</c:v>
                </c:pt>
                <c:pt idx="37947">
                  <c:v>-35.8185</c:v>
                </c:pt>
                <c:pt idx="37948">
                  <c:v>-35.816500000000005</c:v>
                </c:pt>
                <c:pt idx="37949">
                  <c:v>-35.81450000000001</c:v>
                </c:pt>
                <c:pt idx="37950">
                  <c:v>-35.8125</c:v>
                </c:pt>
                <c:pt idx="37951">
                  <c:v>-35.810500000000005</c:v>
                </c:pt>
                <c:pt idx="37952">
                  <c:v>-35.808500000000009</c:v>
                </c:pt>
                <c:pt idx="37953">
                  <c:v>-35.8065</c:v>
                </c:pt>
                <c:pt idx="37954">
                  <c:v>-35.804500000000004</c:v>
                </c:pt>
                <c:pt idx="37955">
                  <c:v>-35.802500000000009</c:v>
                </c:pt>
                <c:pt idx="37956">
                  <c:v>-35.8005</c:v>
                </c:pt>
                <c:pt idx="37957">
                  <c:v>-35.798500000000004</c:v>
                </c:pt>
                <c:pt idx="37958">
                  <c:v>-35.796500000000009</c:v>
                </c:pt>
                <c:pt idx="37959">
                  <c:v>-35.794499999999999</c:v>
                </c:pt>
                <c:pt idx="37960">
                  <c:v>-35.792500000000004</c:v>
                </c:pt>
                <c:pt idx="37961">
                  <c:v>-35.790500000000009</c:v>
                </c:pt>
                <c:pt idx="37962">
                  <c:v>-35.788499999999999</c:v>
                </c:pt>
                <c:pt idx="37963">
                  <c:v>-35.786500000000004</c:v>
                </c:pt>
                <c:pt idx="37964">
                  <c:v>-35.784500000000008</c:v>
                </c:pt>
                <c:pt idx="37965">
                  <c:v>-35.782499999999999</c:v>
                </c:pt>
                <c:pt idx="37966">
                  <c:v>-35.780500000000004</c:v>
                </c:pt>
                <c:pt idx="37967">
                  <c:v>-35.778500000000008</c:v>
                </c:pt>
                <c:pt idx="37968">
                  <c:v>-35.776499999999999</c:v>
                </c:pt>
                <c:pt idx="37969">
                  <c:v>-35.774500000000003</c:v>
                </c:pt>
                <c:pt idx="37970">
                  <c:v>-35.772500000000008</c:v>
                </c:pt>
                <c:pt idx="37971">
                  <c:v>-35.770500000000013</c:v>
                </c:pt>
                <c:pt idx="37972">
                  <c:v>-35.768500000000003</c:v>
                </c:pt>
                <c:pt idx="37973">
                  <c:v>-35.766500000000008</c:v>
                </c:pt>
                <c:pt idx="37974">
                  <c:v>-35.764500000000012</c:v>
                </c:pt>
                <c:pt idx="37975">
                  <c:v>-35.762500000000003</c:v>
                </c:pt>
                <c:pt idx="37976">
                  <c:v>-35.760500000000008</c:v>
                </c:pt>
                <c:pt idx="37977">
                  <c:v>-35.758500000000012</c:v>
                </c:pt>
                <c:pt idx="37978">
                  <c:v>-35.756500000000003</c:v>
                </c:pt>
                <c:pt idx="37979">
                  <c:v>-35.754500000000007</c:v>
                </c:pt>
                <c:pt idx="37980">
                  <c:v>-35.752500000000012</c:v>
                </c:pt>
                <c:pt idx="37981">
                  <c:v>-35.750500000000002</c:v>
                </c:pt>
                <c:pt idx="37982">
                  <c:v>-35.748500000000007</c:v>
                </c:pt>
                <c:pt idx="37983">
                  <c:v>-35.746500000000012</c:v>
                </c:pt>
                <c:pt idx="37984">
                  <c:v>-35.744500000000002</c:v>
                </c:pt>
                <c:pt idx="37985">
                  <c:v>-35.742500000000007</c:v>
                </c:pt>
                <c:pt idx="37986">
                  <c:v>-35.740500000000011</c:v>
                </c:pt>
                <c:pt idx="37987">
                  <c:v>-35.738500000000002</c:v>
                </c:pt>
                <c:pt idx="37988">
                  <c:v>-35.736500000000007</c:v>
                </c:pt>
                <c:pt idx="37989">
                  <c:v>-35.734500000000011</c:v>
                </c:pt>
                <c:pt idx="37990">
                  <c:v>-35.732500000000002</c:v>
                </c:pt>
                <c:pt idx="37991">
                  <c:v>-35.730500000000006</c:v>
                </c:pt>
                <c:pt idx="37992">
                  <c:v>-35.728500000000011</c:v>
                </c:pt>
                <c:pt idx="37993">
                  <c:v>-35.726500000000001</c:v>
                </c:pt>
                <c:pt idx="37994">
                  <c:v>-35.724500000000006</c:v>
                </c:pt>
                <c:pt idx="37995">
                  <c:v>-35.722500000000011</c:v>
                </c:pt>
                <c:pt idx="37996">
                  <c:v>-35.720500000000001</c:v>
                </c:pt>
                <c:pt idx="37997">
                  <c:v>-35.718500000000006</c:v>
                </c:pt>
                <c:pt idx="37998">
                  <c:v>-35.716500000000011</c:v>
                </c:pt>
                <c:pt idx="37999">
                  <c:v>-35.714500000000001</c:v>
                </c:pt>
                <c:pt idx="38000">
                  <c:v>-35.712500000000006</c:v>
                </c:pt>
                <c:pt idx="38001">
                  <c:v>-35.71050000000001</c:v>
                </c:pt>
                <c:pt idx="38002">
                  <c:v>-35.708500000000001</c:v>
                </c:pt>
                <c:pt idx="38003">
                  <c:v>-35.706500000000005</c:v>
                </c:pt>
                <c:pt idx="38004">
                  <c:v>-35.70450000000001</c:v>
                </c:pt>
                <c:pt idx="38005">
                  <c:v>-35.702500000000001</c:v>
                </c:pt>
                <c:pt idx="38006">
                  <c:v>-35.700500000000005</c:v>
                </c:pt>
                <c:pt idx="38007">
                  <c:v>-35.69850000000001</c:v>
                </c:pt>
                <c:pt idx="38008">
                  <c:v>-35.6965</c:v>
                </c:pt>
                <c:pt idx="38009">
                  <c:v>-35.694500000000005</c:v>
                </c:pt>
                <c:pt idx="38010">
                  <c:v>-35.69250000000001</c:v>
                </c:pt>
                <c:pt idx="38011">
                  <c:v>-35.6905</c:v>
                </c:pt>
                <c:pt idx="38012">
                  <c:v>-35.688500000000005</c:v>
                </c:pt>
                <c:pt idx="38013">
                  <c:v>-35.686500000000009</c:v>
                </c:pt>
                <c:pt idx="38014">
                  <c:v>-35.6845</c:v>
                </c:pt>
                <c:pt idx="38015">
                  <c:v>-35.682500000000005</c:v>
                </c:pt>
                <c:pt idx="38016">
                  <c:v>-35.680500000000009</c:v>
                </c:pt>
                <c:pt idx="38017">
                  <c:v>-35.6785</c:v>
                </c:pt>
                <c:pt idx="38018">
                  <c:v>-35.676500000000004</c:v>
                </c:pt>
                <c:pt idx="38019">
                  <c:v>-35.674500000000009</c:v>
                </c:pt>
                <c:pt idx="38020">
                  <c:v>-35.672499999999999</c:v>
                </c:pt>
                <c:pt idx="38021">
                  <c:v>-35.670500000000004</c:v>
                </c:pt>
                <c:pt idx="38022">
                  <c:v>-35.668500000000009</c:v>
                </c:pt>
                <c:pt idx="38023">
                  <c:v>-35.666499999999999</c:v>
                </c:pt>
                <c:pt idx="38024">
                  <c:v>-35.664500000000004</c:v>
                </c:pt>
                <c:pt idx="38025">
                  <c:v>-35.662500000000009</c:v>
                </c:pt>
                <c:pt idx="38026">
                  <c:v>-35.660499999999999</c:v>
                </c:pt>
                <c:pt idx="38027">
                  <c:v>-35.658500000000004</c:v>
                </c:pt>
                <c:pt idx="38028">
                  <c:v>-35.656500000000008</c:v>
                </c:pt>
                <c:pt idx="38029">
                  <c:v>-35.654499999999999</c:v>
                </c:pt>
                <c:pt idx="38030">
                  <c:v>-35.652500000000003</c:v>
                </c:pt>
                <c:pt idx="38031">
                  <c:v>-35.650500000000008</c:v>
                </c:pt>
                <c:pt idx="38032">
                  <c:v>-35.648500000000013</c:v>
                </c:pt>
                <c:pt idx="38033">
                  <c:v>-35.646500000000003</c:v>
                </c:pt>
                <c:pt idx="38034">
                  <c:v>-35.644500000000008</c:v>
                </c:pt>
                <c:pt idx="38035">
                  <c:v>-35.642500000000013</c:v>
                </c:pt>
                <c:pt idx="38036">
                  <c:v>-35.640500000000003</c:v>
                </c:pt>
                <c:pt idx="38037">
                  <c:v>-35.638500000000008</c:v>
                </c:pt>
                <c:pt idx="38038">
                  <c:v>-35.636500000000012</c:v>
                </c:pt>
                <c:pt idx="38039">
                  <c:v>-35.634500000000003</c:v>
                </c:pt>
                <c:pt idx="38040">
                  <c:v>-35.632500000000007</c:v>
                </c:pt>
                <c:pt idx="38041">
                  <c:v>-35.630500000000012</c:v>
                </c:pt>
                <c:pt idx="38042">
                  <c:v>-35.628500000000003</c:v>
                </c:pt>
                <c:pt idx="38043">
                  <c:v>-35.626500000000007</c:v>
                </c:pt>
                <c:pt idx="38044">
                  <c:v>-35.624500000000012</c:v>
                </c:pt>
                <c:pt idx="38045">
                  <c:v>-35.622500000000002</c:v>
                </c:pt>
                <c:pt idx="38046">
                  <c:v>-35.620500000000007</c:v>
                </c:pt>
                <c:pt idx="38047">
                  <c:v>-35.618500000000012</c:v>
                </c:pt>
                <c:pt idx="38048">
                  <c:v>-35.616500000000002</c:v>
                </c:pt>
                <c:pt idx="38049">
                  <c:v>-35.614500000000007</c:v>
                </c:pt>
                <c:pt idx="38050">
                  <c:v>-35.612500000000011</c:v>
                </c:pt>
                <c:pt idx="38051">
                  <c:v>-35.610500000000002</c:v>
                </c:pt>
                <c:pt idx="38052">
                  <c:v>-35.608500000000006</c:v>
                </c:pt>
                <c:pt idx="38053">
                  <c:v>-35.606500000000011</c:v>
                </c:pt>
                <c:pt idx="38054">
                  <c:v>-35.604500000000002</c:v>
                </c:pt>
                <c:pt idx="38055">
                  <c:v>-35.602500000000006</c:v>
                </c:pt>
                <c:pt idx="38056">
                  <c:v>-35.600500000000011</c:v>
                </c:pt>
                <c:pt idx="38057">
                  <c:v>-35.598500000000001</c:v>
                </c:pt>
                <c:pt idx="38058">
                  <c:v>-35.596500000000006</c:v>
                </c:pt>
                <c:pt idx="38059">
                  <c:v>-35.594500000000011</c:v>
                </c:pt>
                <c:pt idx="38060">
                  <c:v>-35.592500000000001</c:v>
                </c:pt>
                <c:pt idx="38061">
                  <c:v>-35.590500000000006</c:v>
                </c:pt>
                <c:pt idx="38062">
                  <c:v>-35.58850000000001</c:v>
                </c:pt>
                <c:pt idx="38063">
                  <c:v>-35.586500000000001</c:v>
                </c:pt>
                <c:pt idx="38064">
                  <c:v>-35.584500000000006</c:v>
                </c:pt>
                <c:pt idx="38065">
                  <c:v>-35.58250000000001</c:v>
                </c:pt>
                <c:pt idx="38066">
                  <c:v>-35.580500000000001</c:v>
                </c:pt>
                <c:pt idx="38067">
                  <c:v>-35.578500000000005</c:v>
                </c:pt>
                <c:pt idx="38068">
                  <c:v>-35.57650000000001</c:v>
                </c:pt>
                <c:pt idx="38069">
                  <c:v>-35.5745</c:v>
                </c:pt>
                <c:pt idx="38070">
                  <c:v>-35.572500000000005</c:v>
                </c:pt>
                <c:pt idx="38071">
                  <c:v>-35.57050000000001</c:v>
                </c:pt>
                <c:pt idx="38072">
                  <c:v>-35.5685</c:v>
                </c:pt>
                <c:pt idx="38073">
                  <c:v>-35.566500000000005</c:v>
                </c:pt>
                <c:pt idx="38074">
                  <c:v>-35.56450000000001</c:v>
                </c:pt>
                <c:pt idx="38075">
                  <c:v>-35.5625</c:v>
                </c:pt>
                <c:pt idx="38076">
                  <c:v>-35.560500000000005</c:v>
                </c:pt>
                <c:pt idx="38077">
                  <c:v>-35.558500000000009</c:v>
                </c:pt>
                <c:pt idx="38078">
                  <c:v>-35.5565</c:v>
                </c:pt>
                <c:pt idx="38079">
                  <c:v>-35.554500000000004</c:v>
                </c:pt>
                <c:pt idx="38080">
                  <c:v>-35.552500000000009</c:v>
                </c:pt>
                <c:pt idx="38081">
                  <c:v>-35.5505</c:v>
                </c:pt>
                <c:pt idx="38082">
                  <c:v>-35.548500000000004</c:v>
                </c:pt>
                <c:pt idx="38083">
                  <c:v>-35.546500000000009</c:v>
                </c:pt>
                <c:pt idx="38084">
                  <c:v>-35.544499999999999</c:v>
                </c:pt>
                <c:pt idx="38085">
                  <c:v>-35.542500000000004</c:v>
                </c:pt>
                <c:pt idx="38086">
                  <c:v>-35.540500000000009</c:v>
                </c:pt>
                <c:pt idx="38087">
                  <c:v>-35.538499999999999</c:v>
                </c:pt>
                <c:pt idx="38088">
                  <c:v>-35.536500000000004</c:v>
                </c:pt>
                <c:pt idx="38089">
                  <c:v>-35.534500000000008</c:v>
                </c:pt>
                <c:pt idx="38090">
                  <c:v>-35.532499999999999</c:v>
                </c:pt>
                <c:pt idx="38091">
                  <c:v>-35.530500000000004</c:v>
                </c:pt>
                <c:pt idx="38092">
                  <c:v>-35.528500000000008</c:v>
                </c:pt>
                <c:pt idx="38093">
                  <c:v>-35.526499999999999</c:v>
                </c:pt>
                <c:pt idx="38094">
                  <c:v>-35.524500000000003</c:v>
                </c:pt>
                <c:pt idx="38095">
                  <c:v>-35.522500000000008</c:v>
                </c:pt>
                <c:pt idx="38096">
                  <c:v>-35.520500000000013</c:v>
                </c:pt>
                <c:pt idx="38097">
                  <c:v>-35.518500000000003</c:v>
                </c:pt>
                <c:pt idx="38098">
                  <c:v>-35.516500000000008</c:v>
                </c:pt>
                <c:pt idx="38099">
                  <c:v>-35.514500000000012</c:v>
                </c:pt>
                <c:pt idx="38100">
                  <c:v>-35.512500000000003</c:v>
                </c:pt>
                <c:pt idx="38101">
                  <c:v>-35.510500000000008</c:v>
                </c:pt>
                <c:pt idx="38102">
                  <c:v>-35.508500000000012</c:v>
                </c:pt>
                <c:pt idx="38103">
                  <c:v>-35.506500000000003</c:v>
                </c:pt>
                <c:pt idx="38104">
                  <c:v>-35.504500000000007</c:v>
                </c:pt>
                <c:pt idx="38105">
                  <c:v>-35.502500000000012</c:v>
                </c:pt>
                <c:pt idx="38106">
                  <c:v>-35.500500000000002</c:v>
                </c:pt>
                <c:pt idx="38107">
                  <c:v>-35.498500000000007</c:v>
                </c:pt>
                <c:pt idx="38108">
                  <c:v>-35.496500000000012</c:v>
                </c:pt>
                <c:pt idx="38109">
                  <c:v>-35.494500000000002</c:v>
                </c:pt>
                <c:pt idx="38110">
                  <c:v>-35.492500000000007</c:v>
                </c:pt>
                <c:pt idx="38111">
                  <c:v>-35.490500000000011</c:v>
                </c:pt>
                <c:pt idx="38112">
                  <c:v>-35.488500000000002</c:v>
                </c:pt>
                <c:pt idx="38113">
                  <c:v>-35.486500000000007</c:v>
                </c:pt>
                <c:pt idx="38114">
                  <c:v>-35.484500000000011</c:v>
                </c:pt>
                <c:pt idx="38115">
                  <c:v>-35.482500000000002</c:v>
                </c:pt>
                <c:pt idx="38116">
                  <c:v>-35.480500000000006</c:v>
                </c:pt>
                <c:pt idx="38117">
                  <c:v>-35.478500000000011</c:v>
                </c:pt>
                <c:pt idx="38118">
                  <c:v>-35.476500000000001</c:v>
                </c:pt>
                <c:pt idx="38119">
                  <c:v>-35.474500000000006</c:v>
                </c:pt>
                <c:pt idx="38120">
                  <c:v>-35.472500000000011</c:v>
                </c:pt>
                <c:pt idx="38121">
                  <c:v>-35.470500000000001</c:v>
                </c:pt>
                <c:pt idx="38122">
                  <c:v>-35.468500000000006</c:v>
                </c:pt>
                <c:pt idx="38123">
                  <c:v>-35.466500000000011</c:v>
                </c:pt>
                <c:pt idx="38124">
                  <c:v>-35.464500000000001</c:v>
                </c:pt>
                <c:pt idx="38125">
                  <c:v>-35.462500000000006</c:v>
                </c:pt>
                <c:pt idx="38126">
                  <c:v>-35.46050000000001</c:v>
                </c:pt>
                <c:pt idx="38127">
                  <c:v>-35.458500000000001</c:v>
                </c:pt>
                <c:pt idx="38128">
                  <c:v>-35.456500000000005</c:v>
                </c:pt>
                <c:pt idx="38129">
                  <c:v>-35.45450000000001</c:v>
                </c:pt>
                <c:pt idx="38130">
                  <c:v>-35.452500000000001</c:v>
                </c:pt>
                <c:pt idx="38131">
                  <c:v>-35.450500000000005</c:v>
                </c:pt>
                <c:pt idx="38132">
                  <c:v>-35.44850000000001</c:v>
                </c:pt>
                <c:pt idx="38133">
                  <c:v>-35.4465</c:v>
                </c:pt>
                <c:pt idx="38134">
                  <c:v>-35.444500000000005</c:v>
                </c:pt>
                <c:pt idx="38135">
                  <c:v>-35.44250000000001</c:v>
                </c:pt>
                <c:pt idx="38136">
                  <c:v>-35.4405</c:v>
                </c:pt>
                <c:pt idx="38137">
                  <c:v>-35.438500000000005</c:v>
                </c:pt>
                <c:pt idx="38138">
                  <c:v>-35.436500000000009</c:v>
                </c:pt>
                <c:pt idx="38139">
                  <c:v>-35.4345</c:v>
                </c:pt>
                <c:pt idx="38140">
                  <c:v>-35.432500000000005</c:v>
                </c:pt>
                <c:pt idx="38141">
                  <c:v>-35.430500000000009</c:v>
                </c:pt>
                <c:pt idx="38142">
                  <c:v>-35.4285</c:v>
                </c:pt>
                <c:pt idx="38143">
                  <c:v>-35.426500000000004</c:v>
                </c:pt>
                <c:pt idx="38144">
                  <c:v>-35.424500000000009</c:v>
                </c:pt>
                <c:pt idx="38145">
                  <c:v>-35.422499999999999</c:v>
                </c:pt>
                <c:pt idx="38146">
                  <c:v>-35.420500000000004</c:v>
                </c:pt>
                <c:pt idx="38147">
                  <c:v>-35.418500000000009</c:v>
                </c:pt>
                <c:pt idx="38148">
                  <c:v>-35.416499999999999</c:v>
                </c:pt>
                <c:pt idx="38149">
                  <c:v>-35.414500000000004</c:v>
                </c:pt>
                <c:pt idx="38150">
                  <c:v>-35.412500000000009</c:v>
                </c:pt>
                <c:pt idx="38151">
                  <c:v>-35.410499999999999</c:v>
                </c:pt>
                <c:pt idx="38152">
                  <c:v>-35.408500000000004</c:v>
                </c:pt>
                <c:pt idx="38153">
                  <c:v>-35.406500000000008</c:v>
                </c:pt>
                <c:pt idx="38154">
                  <c:v>-35.404499999999999</c:v>
                </c:pt>
                <c:pt idx="38155">
                  <c:v>-35.402500000000003</c:v>
                </c:pt>
                <c:pt idx="38156">
                  <c:v>-35.400500000000008</c:v>
                </c:pt>
                <c:pt idx="38157">
                  <c:v>-35.398500000000013</c:v>
                </c:pt>
                <c:pt idx="38158">
                  <c:v>-35.396500000000003</c:v>
                </c:pt>
                <c:pt idx="38159">
                  <c:v>-35.394500000000008</c:v>
                </c:pt>
                <c:pt idx="38160">
                  <c:v>-35.392500000000013</c:v>
                </c:pt>
                <c:pt idx="38161">
                  <c:v>-35.390500000000003</c:v>
                </c:pt>
                <c:pt idx="38162">
                  <c:v>-35.388500000000008</c:v>
                </c:pt>
                <c:pt idx="38163">
                  <c:v>-35.386500000000012</c:v>
                </c:pt>
                <c:pt idx="38164">
                  <c:v>-35.384500000000003</c:v>
                </c:pt>
                <c:pt idx="38165">
                  <c:v>-35.382500000000007</c:v>
                </c:pt>
                <c:pt idx="38166">
                  <c:v>-35.380500000000012</c:v>
                </c:pt>
                <c:pt idx="38167">
                  <c:v>-35.378500000000003</c:v>
                </c:pt>
                <c:pt idx="38168">
                  <c:v>-35.376500000000007</c:v>
                </c:pt>
                <c:pt idx="38169">
                  <c:v>-35.374500000000012</c:v>
                </c:pt>
                <c:pt idx="38170">
                  <c:v>-35.372500000000002</c:v>
                </c:pt>
                <c:pt idx="38171">
                  <c:v>-35.370500000000007</c:v>
                </c:pt>
                <c:pt idx="38172">
                  <c:v>-35.368500000000012</c:v>
                </c:pt>
                <c:pt idx="38173">
                  <c:v>-35.366500000000002</c:v>
                </c:pt>
                <c:pt idx="38174">
                  <c:v>-35.364500000000007</c:v>
                </c:pt>
                <c:pt idx="38175">
                  <c:v>-35.362500000000011</c:v>
                </c:pt>
                <c:pt idx="38176">
                  <c:v>-35.360500000000002</c:v>
                </c:pt>
                <c:pt idx="38177">
                  <c:v>-35.358500000000006</c:v>
                </c:pt>
                <c:pt idx="38178">
                  <c:v>-35.356500000000011</c:v>
                </c:pt>
                <c:pt idx="38179">
                  <c:v>-35.354500000000002</c:v>
                </c:pt>
                <c:pt idx="38180">
                  <c:v>-35.352500000000006</c:v>
                </c:pt>
                <c:pt idx="38181">
                  <c:v>-35.350500000000011</c:v>
                </c:pt>
                <c:pt idx="38182">
                  <c:v>-35.348500000000001</c:v>
                </c:pt>
                <c:pt idx="38183">
                  <c:v>-35.346500000000006</c:v>
                </c:pt>
                <c:pt idx="38184">
                  <c:v>-35.344500000000011</c:v>
                </c:pt>
                <c:pt idx="38185">
                  <c:v>-35.342500000000001</c:v>
                </c:pt>
                <c:pt idx="38186">
                  <c:v>-35.340500000000006</c:v>
                </c:pt>
                <c:pt idx="38187">
                  <c:v>-35.33850000000001</c:v>
                </c:pt>
                <c:pt idx="38188">
                  <c:v>-35.336500000000001</c:v>
                </c:pt>
                <c:pt idx="38189">
                  <c:v>-35.334500000000006</c:v>
                </c:pt>
                <c:pt idx="38190">
                  <c:v>-35.33250000000001</c:v>
                </c:pt>
                <c:pt idx="38191">
                  <c:v>-35.330500000000001</c:v>
                </c:pt>
                <c:pt idx="38192">
                  <c:v>-35.328500000000005</c:v>
                </c:pt>
                <c:pt idx="38193">
                  <c:v>-35.32650000000001</c:v>
                </c:pt>
                <c:pt idx="38194">
                  <c:v>-35.3245</c:v>
                </c:pt>
                <c:pt idx="38195">
                  <c:v>-35.322500000000005</c:v>
                </c:pt>
                <c:pt idx="38196">
                  <c:v>-35.32050000000001</c:v>
                </c:pt>
                <c:pt idx="38197">
                  <c:v>-35.3185</c:v>
                </c:pt>
                <c:pt idx="38198">
                  <c:v>-35.316500000000005</c:v>
                </c:pt>
                <c:pt idx="38199">
                  <c:v>-35.31450000000001</c:v>
                </c:pt>
                <c:pt idx="38200">
                  <c:v>-35.3125</c:v>
                </c:pt>
                <c:pt idx="38201">
                  <c:v>-35.310500000000005</c:v>
                </c:pt>
                <c:pt idx="38202">
                  <c:v>-35.308500000000009</c:v>
                </c:pt>
                <c:pt idx="38203">
                  <c:v>-35.3065</c:v>
                </c:pt>
                <c:pt idx="38204">
                  <c:v>-35.304500000000004</c:v>
                </c:pt>
                <c:pt idx="38205">
                  <c:v>-35.302500000000009</c:v>
                </c:pt>
                <c:pt idx="38206">
                  <c:v>-35.3005</c:v>
                </c:pt>
                <c:pt idx="38207">
                  <c:v>-35.298500000000004</c:v>
                </c:pt>
                <c:pt idx="38208">
                  <c:v>-35.296500000000009</c:v>
                </c:pt>
                <c:pt idx="38209">
                  <c:v>-35.294499999999999</c:v>
                </c:pt>
                <c:pt idx="38210">
                  <c:v>-35.292500000000004</c:v>
                </c:pt>
                <c:pt idx="38211">
                  <c:v>-35.290500000000009</c:v>
                </c:pt>
                <c:pt idx="38212">
                  <c:v>-35.288499999999999</c:v>
                </c:pt>
                <c:pt idx="38213">
                  <c:v>-35.286500000000004</c:v>
                </c:pt>
                <c:pt idx="38214">
                  <c:v>-35.284500000000008</c:v>
                </c:pt>
                <c:pt idx="38215">
                  <c:v>-35.282499999999999</c:v>
                </c:pt>
                <c:pt idx="38216">
                  <c:v>-35.280500000000004</c:v>
                </c:pt>
                <c:pt idx="38217">
                  <c:v>-35.278500000000008</c:v>
                </c:pt>
                <c:pt idx="38218">
                  <c:v>-35.276499999999999</c:v>
                </c:pt>
                <c:pt idx="38219">
                  <c:v>-35.274500000000003</c:v>
                </c:pt>
                <c:pt idx="38220">
                  <c:v>-35.272500000000008</c:v>
                </c:pt>
                <c:pt idx="38221">
                  <c:v>-35.270500000000013</c:v>
                </c:pt>
                <c:pt idx="38222">
                  <c:v>-35.268500000000003</c:v>
                </c:pt>
                <c:pt idx="38223">
                  <c:v>-35.266500000000008</c:v>
                </c:pt>
                <c:pt idx="38224">
                  <c:v>-35.264500000000012</c:v>
                </c:pt>
                <c:pt idx="38225">
                  <c:v>-35.262500000000003</c:v>
                </c:pt>
                <c:pt idx="38226">
                  <c:v>-35.260500000000008</c:v>
                </c:pt>
                <c:pt idx="38227">
                  <c:v>-35.258500000000012</c:v>
                </c:pt>
                <c:pt idx="38228">
                  <c:v>-35.256500000000003</c:v>
                </c:pt>
                <c:pt idx="38229">
                  <c:v>-35.254500000000007</c:v>
                </c:pt>
                <c:pt idx="38230">
                  <c:v>-35.252500000000012</c:v>
                </c:pt>
                <c:pt idx="38231">
                  <c:v>-35.250500000000002</c:v>
                </c:pt>
                <c:pt idx="38232">
                  <c:v>-35.248500000000007</c:v>
                </c:pt>
                <c:pt idx="38233">
                  <c:v>-35.246500000000012</c:v>
                </c:pt>
                <c:pt idx="38234">
                  <c:v>-35.244500000000002</c:v>
                </c:pt>
                <c:pt idx="38235">
                  <c:v>-35.242500000000007</c:v>
                </c:pt>
                <c:pt idx="38236">
                  <c:v>-35.240500000000011</c:v>
                </c:pt>
                <c:pt idx="38237">
                  <c:v>-35.238500000000002</c:v>
                </c:pt>
                <c:pt idx="38238">
                  <c:v>-35.236500000000007</c:v>
                </c:pt>
                <c:pt idx="38239">
                  <c:v>-35.234500000000011</c:v>
                </c:pt>
                <c:pt idx="38240">
                  <c:v>-35.232500000000002</c:v>
                </c:pt>
                <c:pt idx="38241">
                  <c:v>-35.230500000000006</c:v>
                </c:pt>
                <c:pt idx="38242">
                  <c:v>-35.228500000000011</c:v>
                </c:pt>
                <c:pt idx="38243">
                  <c:v>-35.226500000000001</c:v>
                </c:pt>
                <c:pt idx="38244">
                  <c:v>-35.224500000000006</c:v>
                </c:pt>
                <c:pt idx="38245">
                  <c:v>-35.222500000000011</c:v>
                </c:pt>
                <c:pt idx="38246">
                  <c:v>-35.220500000000001</c:v>
                </c:pt>
                <c:pt idx="38247">
                  <c:v>-35.218500000000006</c:v>
                </c:pt>
                <c:pt idx="38248">
                  <c:v>-35.216500000000011</c:v>
                </c:pt>
                <c:pt idx="38249">
                  <c:v>-35.214500000000001</c:v>
                </c:pt>
                <c:pt idx="38250">
                  <c:v>-35.212500000000006</c:v>
                </c:pt>
                <c:pt idx="38251">
                  <c:v>-35.21050000000001</c:v>
                </c:pt>
                <c:pt idx="38252">
                  <c:v>-35.208500000000001</c:v>
                </c:pt>
                <c:pt idx="38253">
                  <c:v>-35.206500000000005</c:v>
                </c:pt>
                <c:pt idx="38254">
                  <c:v>-35.20450000000001</c:v>
                </c:pt>
                <c:pt idx="38255">
                  <c:v>-35.202500000000001</c:v>
                </c:pt>
                <c:pt idx="38256">
                  <c:v>-35.200500000000005</c:v>
                </c:pt>
                <c:pt idx="38257">
                  <c:v>-35.19850000000001</c:v>
                </c:pt>
                <c:pt idx="38258">
                  <c:v>-35.1965</c:v>
                </c:pt>
                <c:pt idx="38259">
                  <c:v>-35.194500000000005</c:v>
                </c:pt>
                <c:pt idx="38260">
                  <c:v>-35.19250000000001</c:v>
                </c:pt>
                <c:pt idx="38261">
                  <c:v>-35.1905</c:v>
                </c:pt>
                <c:pt idx="38262">
                  <c:v>-35.188500000000005</c:v>
                </c:pt>
                <c:pt idx="38263">
                  <c:v>-35.186500000000009</c:v>
                </c:pt>
                <c:pt idx="38264">
                  <c:v>-35.1845</c:v>
                </c:pt>
                <c:pt idx="38265">
                  <c:v>-35.182500000000005</c:v>
                </c:pt>
                <c:pt idx="38266">
                  <c:v>-35.180500000000009</c:v>
                </c:pt>
                <c:pt idx="38267">
                  <c:v>-35.1785</c:v>
                </c:pt>
                <c:pt idx="38268">
                  <c:v>-35.176500000000004</c:v>
                </c:pt>
                <c:pt idx="38269">
                  <c:v>-35.174500000000009</c:v>
                </c:pt>
                <c:pt idx="38270">
                  <c:v>-35.172499999999999</c:v>
                </c:pt>
                <c:pt idx="38271">
                  <c:v>-35.170500000000004</c:v>
                </c:pt>
                <c:pt idx="38272">
                  <c:v>-35.168500000000009</c:v>
                </c:pt>
                <c:pt idx="38273">
                  <c:v>-35.166499999999999</c:v>
                </c:pt>
                <c:pt idx="38274">
                  <c:v>-35.164500000000004</c:v>
                </c:pt>
                <c:pt idx="38275">
                  <c:v>-35.162500000000009</c:v>
                </c:pt>
                <c:pt idx="38276">
                  <c:v>-35.160499999999999</c:v>
                </c:pt>
                <c:pt idx="38277">
                  <c:v>-35.158500000000004</c:v>
                </c:pt>
                <c:pt idx="38278">
                  <c:v>-35.156500000000008</c:v>
                </c:pt>
                <c:pt idx="38279">
                  <c:v>-35.154499999999999</c:v>
                </c:pt>
                <c:pt idx="38280">
                  <c:v>-35.152500000000003</c:v>
                </c:pt>
                <c:pt idx="38281">
                  <c:v>-35.150500000000008</c:v>
                </c:pt>
                <c:pt idx="38282">
                  <c:v>-35.148500000000013</c:v>
                </c:pt>
                <c:pt idx="38283">
                  <c:v>-35.146500000000003</c:v>
                </c:pt>
                <c:pt idx="38284">
                  <c:v>-35.144500000000008</c:v>
                </c:pt>
                <c:pt idx="38285">
                  <c:v>-35.142500000000013</c:v>
                </c:pt>
                <c:pt idx="38286">
                  <c:v>-35.140500000000003</c:v>
                </c:pt>
                <c:pt idx="38287">
                  <c:v>-35.138500000000008</c:v>
                </c:pt>
                <c:pt idx="38288">
                  <c:v>-35.136500000000012</c:v>
                </c:pt>
                <c:pt idx="38289">
                  <c:v>-35.134500000000003</c:v>
                </c:pt>
                <c:pt idx="38290">
                  <c:v>-35.132500000000007</c:v>
                </c:pt>
                <c:pt idx="38291">
                  <c:v>-35.130500000000012</c:v>
                </c:pt>
                <c:pt idx="38292">
                  <c:v>-35.128500000000003</c:v>
                </c:pt>
                <c:pt idx="38293">
                  <c:v>-35.126500000000007</c:v>
                </c:pt>
                <c:pt idx="38294">
                  <c:v>-35.124500000000012</c:v>
                </c:pt>
                <c:pt idx="38295">
                  <c:v>-35.122500000000002</c:v>
                </c:pt>
                <c:pt idx="38296">
                  <c:v>-35.120500000000007</c:v>
                </c:pt>
                <c:pt idx="38297">
                  <c:v>-35.118500000000012</c:v>
                </c:pt>
                <c:pt idx="38298">
                  <c:v>-35.116500000000002</c:v>
                </c:pt>
                <c:pt idx="38299">
                  <c:v>-35.114500000000007</c:v>
                </c:pt>
                <c:pt idx="38300">
                  <c:v>-35.112500000000011</c:v>
                </c:pt>
                <c:pt idx="38301">
                  <c:v>-35.110500000000002</c:v>
                </c:pt>
                <c:pt idx="38302">
                  <c:v>-35.108500000000006</c:v>
                </c:pt>
                <c:pt idx="38303">
                  <c:v>-35.106500000000011</c:v>
                </c:pt>
                <c:pt idx="38304">
                  <c:v>-35.104500000000002</c:v>
                </c:pt>
                <c:pt idx="38305">
                  <c:v>-35.102500000000006</c:v>
                </c:pt>
                <c:pt idx="38306">
                  <c:v>-35.100500000000011</c:v>
                </c:pt>
                <c:pt idx="38307">
                  <c:v>-35.098500000000001</c:v>
                </c:pt>
                <c:pt idx="38308">
                  <c:v>-35.096500000000006</c:v>
                </c:pt>
                <c:pt idx="38309">
                  <c:v>-35.094500000000011</c:v>
                </c:pt>
                <c:pt idx="38310">
                  <c:v>-35.092500000000001</c:v>
                </c:pt>
                <c:pt idx="38311">
                  <c:v>-35.090500000000006</c:v>
                </c:pt>
                <c:pt idx="38312">
                  <c:v>-35.08850000000001</c:v>
                </c:pt>
                <c:pt idx="38313">
                  <c:v>-35.086500000000001</c:v>
                </c:pt>
                <c:pt idx="38314">
                  <c:v>-35.084500000000006</c:v>
                </c:pt>
                <c:pt idx="38315">
                  <c:v>-35.08250000000001</c:v>
                </c:pt>
                <c:pt idx="38316">
                  <c:v>-35.080500000000001</c:v>
                </c:pt>
                <c:pt idx="38317">
                  <c:v>-35.078500000000005</c:v>
                </c:pt>
                <c:pt idx="38318">
                  <c:v>-35.07650000000001</c:v>
                </c:pt>
                <c:pt idx="38319">
                  <c:v>-35.0745</c:v>
                </c:pt>
                <c:pt idx="38320">
                  <c:v>-35.072500000000005</c:v>
                </c:pt>
                <c:pt idx="38321">
                  <c:v>-35.07050000000001</c:v>
                </c:pt>
                <c:pt idx="38322">
                  <c:v>-35.0685</c:v>
                </c:pt>
                <c:pt idx="38323">
                  <c:v>-35.066500000000005</c:v>
                </c:pt>
                <c:pt idx="38324">
                  <c:v>-35.06450000000001</c:v>
                </c:pt>
                <c:pt idx="38325">
                  <c:v>-35.0625</c:v>
                </c:pt>
                <c:pt idx="38326">
                  <c:v>-35.060500000000005</c:v>
                </c:pt>
                <c:pt idx="38327">
                  <c:v>-35.058500000000009</c:v>
                </c:pt>
                <c:pt idx="38328">
                  <c:v>-35.0565</c:v>
                </c:pt>
                <c:pt idx="38329">
                  <c:v>-35.054500000000004</c:v>
                </c:pt>
                <c:pt idx="38330">
                  <c:v>-35.052500000000009</c:v>
                </c:pt>
                <c:pt idx="38331">
                  <c:v>-35.0505</c:v>
                </c:pt>
                <c:pt idx="38332">
                  <c:v>-35.048500000000004</c:v>
                </c:pt>
                <c:pt idx="38333">
                  <c:v>-35.046500000000009</c:v>
                </c:pt>
                <c:pt idx="38334">
                  <c:v>-35.044499999999999</c:v>
                </c:pt>
                <c:pt idx="38335">
                  <c:v>-35.042500000000004</c:v>
                </c:pt>
                <c:pt idx="38336">
                  <c:v>-35.040500000000009</c:v>
                </c:pt>
                <c:pt idx="38337">
                  <c:v>-35.038499999999999</c:v>
                </c:pt>
                <c:pt idx="38338">
                  <c:v>-35.036500000000004</c:v>
                </c:pt>
                <c:pt idx="38339">
                  <c:v>-35.034500000000008</c:v>
                </c:pt>
                <c:pt idx="38340">
                  <c:v>-35.032499999999999</c:v>
                </c:pt>
                <c:pt idx="38341">
                  <c:v>-35.030500000000004</c:v>
                </c:pt>
                <c:pt idx="38342">
                  <c:v>-35.028500000000008</c:v>
                </c:pt>
                <c:pt idx="38343">
                  <c:v>-35.026499999999999</c:v>
                </c:pt>
                <c:pt idx="38344">
                  <c:v>-35.024500000000003</c:v>
                </c:pt>
                <c:pt idx="38345">
                  <c:v>-35.022500000000008</c:v>
                </c:pt>
                <c:pt idx="38346">
                  <c:v>-35.020500000000013</c:v>
                </c:pt>
                <c:pt idx="38347">
                  <c:v>-35.018500000000003</c:v>
                </c:pt>
                <c:pt idx="38348">
                  <c:v>-35.016500000000008</c:v>
                </c:pt>
                <c:pt idx="38349">
                  <c:v>-35.014500000000012</c:v>
                </c:pt>
                <c:pt idx="38350">
                  <c:v>-35.012500000000003</c:v>
                </c:pt>
                <c:pt idx="38351">
                  <c:v>-35.010500000000008</c:v>
                </c:pt>
                <c:pt idx="38352">
                  <c:v>-35.008500000000012</c:v>
                </c:pt>
                <c:pt idx="38353">
                  <c:v>-35.006500000000003</c:v>
                </c:pt>
                <c:pt idx="38354">
                  <c:v>-35.004500000000007</c:v>
                </c:pt>
                <c:pt idx="38355">
                  <c:v>-35.002500000000012</c:v>
                </c:pt>
                <c:pt idx="38356">
                  <c:v>-35.000500000000002</c:v>
                </c:pt>
                <c:pt idx="38357">
                  <c:v>-34.998500000000007</c:v>
                </c:pt>
                <c:pt idx="38358">
                  <c:v>-34.996500000000012</c:v>
                </c:pt>
                <c:pt idx="38359">
                  <c:v>-34.994500000000002</c:v>
                </c:pt>
                <c:pt idx="38360">
                  <c:v>-34.992500000000007</c:v>
                </c:pt>
                <c:pt idx="38361">
                  <c:v>-34.990500000000011</c:v>
                </c:pt>
                <c:pt idx="38362">
                  <c:v>-34.988500000000002</c:v>
                </c:pt>
                <c:pt idx="38363">
                  <c:v>-34.986500000000007</c:v>
                </c:pt>
                <c:pt idx="38364">
                  <c:v>-34.984500000000011</c:v>
                </c:pt>
                <c:pt idx="38365">
                  <c:v>-34.982500000000002</c:v>
                </c:pt>
                <c:pt idx="38366">
                  <c:v>-34.980500000000006</c:v>
                </c:pt>
                <c:pt idx="38367">
                  <c:v>-34.978500000000011</c:v>
                </c:pt>
                <c:pt idx="38368">
                  <c:v>-34.976500000000001</c:v>
                </c:pt>
                <c:pt idx="38369">
                  <c:v>-34.974500000000006</c:v>
                </c:pt>
                <c:pt idx="38370">
                  <c:v>-34.972500000000011</c:v>
                </c:pt>
                <c:pt idx="38371">
                  <c:v>-34.970500000000001</c:v>
                </c:pt>
                <c:pt idx="38372">
                  <c:v>-34.968500000000006</c:v>
                </c:pt>
                <c:pt idx="38373">
                  <c:v>-34.966500000000011</c:v>
                </c:pt>
                <c:pt idx="38374">
                  <c:v>-34.964500000000001</c:v>
                </c:pt>
                <c:pt idx="38375">
                  <c:v>-34.962500000000006</c:v>
                </c:pt>
                <c:pt idx="38376">
                  <c:v>-34.96050000000001</c:v>
                </c:pt>
                <c:pt idx="38377">
                  <c:v>-34.958500000000001</c:v>
                </c:pt>
                <c:pt idx="38378">
                  <c:v>-34.956500000000005</c:v>
                </c:pt>
                <c:pt idx="38379">
                  <c:v>-34.95450000000001</c:v>
                </c:pt>
                <c:pt idx="38380">
                  <c:v>-34.952500000000001</c:v>
                </c:pt>
                <c:pt idx="38381">
                  <c:v>-34.950500000000005</c:v>
                </c:pt>
                <c:pt idx="38382">
                  <c:v>-34.94850000000001</c:v>
                </c:pt>
                <c:pt idx="38383">
                  <c:v>-34.9465</c:v>
                </c:pt>
                <c:pt idx="38384">
                  <c:v>-34.944500000000005</c:v>
                </c:pt>
                <c:pt idx="38385">
                  <c:v>-34.94250000000001</c:v>
                </c:pt>
                <c:pt idx="38386">
                  <c:v>-34.9405</c:v>
                </c:pt>
                <c:pt idx="38387">
                  <c:v>-34.938500000000005</c:v>
                </c:pt>
                <c:pt idx="38388">
                  <c:v>-34.936500000000009</c:v>
                </c:pt>
                <c:pt idx="38389">
                  <c:v>-34.9345</c:v>
                </c:pt>
                <c:pt idx="38390">
                  <c:v>-34.932500000000005</c:v>
                </c:pt>
                <c:pt idx="38391">
                  <c:v>-34.930500000000009</c:v>
                </c:pt>
                <c:pt idx="38392">
                  <c:v>-34.9285</c:v>
                </c:pt>
                <c:pt idx="38393">
                  <c:v>-34.926500000000004</c:v>
                </c:pt>
                <c:pt idx="38394">
                  <c:v>-34.924500000000009</c:v>
                </c:pt>
                <c:pt idx="38395">
                  <c:v>-34.922499999999999</c:v>
                </c:pt>
                <c:pt idx="38396">
                  <c:v>-34.920500000000004</c:v>
                </c:pt>
                <c:pt idx="38397">
                  <c:v>-34.918500000000009</c:v>
                </c:pt>
                <c:pt idx="38398">
                  <c:v>-34.916499999999999</c:v>
                </c:pt>
                <c:pt idx="38399">
                  <c:v>-34.914500000000004</c:v>
                </c:pt>
                <c:pt idx="38400">
                  <c:v>-34.912500000000009</c:v>
                </c:pt>
                <c:pt idx="38401">
                  <c:v>-34.910499999999999</c:v>
                </c:pt>
                <c:pt idx="38402">
                  <c:v>-34.908500000000004</c:v>
                </c:pt>
                <c:pt idx="38403">
                  <c:v>-34.906500000000008</c:v>
                </c:pt>
                <c:pt idx="38404">
                  <c:v>-34.904499999999999</c:v>
                </c:pt>
                <c:pt idx="38405">
                  <c:v>-34.902500000000003</c:v>
                </c:pt>
                <c:pt idx="38406">
                  <c:v>-34.900500000000008</c:v>
                </c:pt>
                <c:pt idx="38407">
                  <c:v>-34.898500000000013</c:v>
                </c:pt>
                <c:pt idx="38408">
                  <c:v>-34.896500000000003</c:v>
                </c:pt>
                <c:pt idx="38409">
                  <c:v>-34.894500000000008</c:v>
                </c:pt>
                <c:pt idx="38410">
                  <c:v>-34.892500000000013</c:v>
                </c:pt>
                <c:pt idx="38411">
                  <c:v>-34.890500000000003</c:v>
                </c:pt>
                <c:pt idx="38412">
                  <c:v>-34.888500000000008</c:v>
                </c:pt>
                <c:pt idx="38413">
                  <c:v>-34.886500000000012</c:v>
                </c:pt>
                <c:pt idx="38414">
                  <c:v>-34.884500000000003</c:v>
                </c:pt>
                <c:pt idx="38415">
                  <c:v>-34.882500000000007</c:v>
                </c:pt>
                <c:pt idx="38416">
                  <c:v>-34.880500000000012</c:v>
                </c:pt>
                <c:pt idx="38417">
                  <c:v>-34.878500000000003</c:v>
                </c:pt>
                <c:pt idx="38418">
                  <c:v>-34.876500000000007</c:v>
                </c:pt>
                <c:pt idx="38419">
                  <c:v>-34.874500000000012</c:v>
                </c:pt>
                <c:pt idx="38420">
                  <c:v>-34.872500000000002</c:v>
                </c:pt>
                <c:pt idx="38421">
                  <c:v>-34.870500000000007</c:v>
                </c:pt>
                <c:pt idx="38422">
                  <c:v>-34.868500000000012</c:v>
                </c:pt>
                <c:pt idx="38423">
                  <c:v>-34.866500000000002</c:v>
                </c:pt>
                <c:pt idx="38424">
                  <c:v>-34.864500000000007</c:v>
                </c:pt>
                <c:pt idx="38425">
                  <c:v>-34.862500000000011</c:v>
                </c:pt>
                <c:pt idx="38426">
                  <c:v>-34.860500000000002</c:v>
                </c:pt>
                <c:pt idx="38427">
                  <c:v>-34.858500000000006</c:v>
                </c:pt>
                <c:pt idx="38428">
                  <c:v>-34.856500000000011</c:v>
                </c:pt>
                <c:pt idx="38429">
                  <c:v>-34.854500000000002</c:v>
                </c:pt>
                <c:pt idx="38430">
                  <c:v>-34.852500000000006</c:v>
                </c:pt>
                <c:pt idx="38431">
                  <c:v>-34.850500000000011</c:v>
                </c:pt>
                <c:pt idx="38432">
                  <c:v>-34.848500000000001</c:v>
                </c:pt>
                <c:pt idx="38433">
                  <c:v>-34.846500000000006</c:v>
                </c:pt>
                <c:pt idx="38434">
                  <c:v>-34.844500000000011</c:v>
                </c:pt>
                <c:pt idx="38435">
                  <c:v>-34.842500000000001</c:v>
                </c:pt>
                <c:pt idx="38436">
                  <c:v>-34.840500000000006</c:v>
                </c:pt>
                <c:pt idx="38437">
                  <c:v>-34.83850000000001</c:v>
                </c:pt>
                <c:pt idx="38438">
                  <c:v>-34.836500000000001</c:v>
                </c:pt>
                <c:pt idx="38439">
                  <c:v>-34.834500000000006</c:v>
                </c:pt>
                <c:pt idx="38440">
                  <c:v>-34.83250000000001</c:v>
                </c:pt>
                <c:pt idx="38441">
                  <c:v>-34.830500000000001</c:v>
                </c:pt>
                <c:pt idx="38442">
                  <c:v>-34.828500000000005</c:v>
                </c:pt>
                <c:pt idx="38443">
                  <c:v>-34.82650000000001</c:v>
                </c:pt>
                <c:pt idx="38444">
                  <c:v>-34.8245</c:v>
                </c:pt>
                <c:pt idx="38445">
                  <c:v>-34.822500000000005</c:v>
                </c:pt>
                <c:pt idx="38446">
                  <c:v>-34.82050000000001</c:v>
                </c:pt>
                <c:pt idx="38447">
                  <c:v>-34.8185</c:v>
                </c:pt>
                <c:pt idx="38448">
                  <c:v>-34.816500000000005</c:v>
                </c:pt>
                <c:pt idx="38449">
                  <c:v>-34.81450000000001</c:v>
                </c:pt>
                <c:pt idx="38450">
                  <c:v>-34.8125</c:v>
                </c:pt>
                <c:pt idx="38451">
                  <c:v>-34.810500000000005</c:v>
                </c:pt>
                <c:pt idx="38452">
                  <c:v>-34.808500000000009</c:v>
                </c:pt>
                <c:pt idx="38453">
                  <c:v>-34.8065</c:v>
                </c:pt>
                <c:pt idx="38454">
                  <c:v>-34.804500000000004</c:v>
                </c:pt>
                <c:pt idx="38455">
                  <c:v>-34.802500000000009</c:v>
                </c:pt>
                <c:pt idx="38456">
                  <c:v>-34.8005</c:v>
                </c:pt>
                <c:pt idx="38457">
                  <c:v>-34.798500000000004</c:v>
                </c:pt>
                <c:pt idx="38458">
                  <c:v>-34.796500000000009</c:v>
                </c:pt>
                <c:pt idx="38459">
                  <c:v>-34.794499999999999</c:v>
                </c:pt>
                <c:pt idx="38460">
                  <c:v>-34.792500000000004</c:v>
                </c:pt>
                <c:pt idx="38461">
                  <c:v>-34.790500000000009</c:v>
                </c:pt>
                <c:pt idx="38462">
                  <c:v>-34.788499999999999</c:v>
                </c:pt>
                <c:pt idx="38463">
                  <c:v>-34.786500000000004</c:v>
                </c:pt>
                <c:pt idx="38464">
                  <c:v>-34.784500000000008</c:v>
                </c:pt>
                <c:pt idx="38465">
                  <c:v>-34.782499999999999</c:v>
                </c:pt>
                <c:pt idx="38466">
                  <c:v>-34.780500000000004</c:v>
                </c:pt>
                <c:pt idx="38467">
                  <c:v>-34.778500000000008</c:v>
                </c:pt>
                <c:pt idx="38468">
                  <c:v>-34.776499999999999</c:v>
                </c:pt>
                <c:pt idx="38469">
                  <c:v>-34.774500000000003</c:v>
                </c:pt>
                <c:pt idx="38470">
                  <c:v>-34.772500000000008</c:v>
                </c:pt>
                <c:pt idx="38471">
                  <c:v>-34.770500000000013</c:v>
                </c:pt>
                <c:pt idx="38472">
                  <c:v>-34.768500000000003</c:v>
                </c:pt>
                <c:pt idx="38473">
                  <c:v>-34.766500000000008</c:v>
                </c:pt>
                <c:pt idx="38474">
                  <c:v>-34.764500000000012</c:v>
                </c:pt>
                <c:pt idx="38475">
                  <c:v>-34.762500000000003</c:v>
                </c:pt>
                <c:pt idx="38476">
                  <c:v>-34.760500000000008</c:v>
                </c:pt>
                <c:pt idx="38477">
                  <c:v>-34.758500000000012</c:v>
                </c:pt>
                <c:pt idx="38478">
                  <c:v>-34.756500000000003</c:v>
                </c:pt>
                <c:pt idx="38479">
                  <c:v>-34.754500000000007</c:v>
                </c:pt>
                <c:pt idx="38480">
                  <c:v>-34.752500000000012</c:v>
                </c:pt>
                <c:pt idx="38481">
                  <c:v>-34.750500000000002</c:v>
                </c:pt>
                <c:pt idx="38482">
                  <c:v>-34.748500000000007</c:v>
                </c:pt>
                <c:pt idx="38483">
                  <c:v>-34.746500000000012</c:v>
                </c:pt>
                <c:pt idx="38484">
                  <c:v>-34.744500000000002</c:v>
                </c:pt>
                <c:pt idx="38485">
                  <c:v>-34.742500000000007</c:v>
                </c:pt>
                <c:pt idx="38486">
                  <c:v>-34.740500000000011</c:v>
                </c:pt>
                <c:pt idx="38487">
                  <c:v>-34.738500000000002</c:v>
                </c:pt>
                <c:pt idx="38488">
                  <c:v>-34.736500000000007</c:v>
                </c:pt>
                <c:pt idx="38489">
                  <c:v>-34.734500000000011</c:v>
                </c:pt>
                <c:pt idx="38490">
                  <c:v>-34.732500000000002</c:v>
                </c:pt>
                <c:pt idx="38491">
                  <c:v>-34.730500000000006</c:v>
                </c:pt>
                <c:pt idx="38492">
                  <c:v>-34.728500000000011</c:v>
                </c:pt>
                <c:pt idx="38493">
                  <c:v>-34.726500000000001</c:v>
                </c:pt>
                <c:pt idx="38494">
                  <c:v>-34.724500000000006</c:v>
                </c:pt>
                <c:pt idx="38495">
                  <c:v>-34.722500000000011</c:v>
                </c:pt>
                <c:pt idx="38496">
                  <c:v>-34.720500000000001</c:v>
                </c:pt>
                <c:pt idx="38497">
                  <c:v>-34.718500000000006</c:v>
                </c:pt>
                <c:pt idx="38498">
                  <c:v>-34.716500000000011</c:v>
                </c:pt>
                <c:pt idx="38499">
                  <c:v>-34.714500000000001</c:v>
                </c:pt>
                <c:pt idx="38500">
                  <c:v>-34.712500000000006</c:v>
                </c:pt>
                <c:pt idx="38501">
                  <c:v>-34.71050000000001</c:v>
                </c:pt>
                <c:pt idx="38502">
                  <c:v>-34.708500000000001</c:v>
                </c:pt>
                <c:pt idx="38503">
                  <c:v>-34.706500000000005</c:v>
                </c:pt>
                <c:pt idx="38504">
                  <c:v>-34.70450000000001</c:v>
                </c:pt>
                <c:pt idx="38505">
                  <c:v>-34.702500000000001</c:v>
                </c:pt>
                <c:pt idx="38506">
                  <c:v>-34.700500000000005</c:v>
                </c:pt>
                <c:pt idx="38507">
                  <c:v>-34.69850000000001</c:v>
                </c:pt>
                <c:pt idx="38508">
                  <c:v>-34.6965</c:v>
                </c:pt>
                <c:pt idx="38509">
                  <c:v>-34.694500000000005</c:v>
                </c:pt>
                <c:pt idx="38510">
                  <c:v>-34.69250000000001</c:v>
                </c:pt>
                <c:pt idx="38511">
                  <c:v>-34.6905</c:v>
                </c:pt>
                <c:pt idx="38512">
                  <c:v>-34.688500000000005</c:v>
                </c:pt>
                <c:pt idx="38513">
                  <c:v>-34.686500000000009</c:v>
                </c:pt>
                <c:pt idx="38514">
                  <c:v>-34.6845</c:v>
                </c:pt>
                <c:pt idx="38515">
                  <c:v>-34.682500000000005</c:v>
                </c:pt>
                <c:pt idx="38516">
                  <c:v>-34.680500000000009</c:v>
                </c:pt>
                <c:pt idx="38517">
                  <c:v>-34.6785</c:v>
                </c:pt>
                <c:pt idx="38518">
                  <c:v>-34.676500000000004</c:v>
                </c:pt>
                <c:pt idx="38519">
                  <c:v>-34.674500000000009</c:v>
                </c:pt>
                <c:pt idx="38520">
                  <c:v>-34.672499999999999</c:v>
                </c:pt>
                <c:pt idx="38521">
                  <c:v>-34.670500000000004</c:v>
                </c:pt>
                <c:pt idx="38522">
                  <c:v>-34.668500000000009</c:v>
                </c:pt>
                <c:pt idx="38523">
                  <c:v>-34.666499999999999</c:v>
                </c:pt>
                <c:pt idx="38524">
                  <c:v>-34.664500000000004</c:v>
                </c:pt>
                <c:pt idx="38525">
                  <c:v>-34.662500000000009</c:v>
                </c:pt>
                <c:pt idx="38526">
                  <c:v>-34.660499999999999</c:v>
                </c:pt>
                <c:pt idx="38527">
                  <c:v>-34.658500000000004</c:v>
                </c:pt>
                <c:pt idx="38528">
                  <c:v>-34.656500000000008</c:v>
                </c:pt>
                <c:pt idx="38529">
                  <c:v>-34.654499999999999</c:v>
                </c:pt>
                <c:pt idx="38530">
                  <c:v>-34.652500000000003</c:v>
                </c:pt>
                <c:pt idx="38531">
                  <c:v>-34.650500000000008</c:v>
                </c:pt>
                <c:pt idx="38532">
                  <c:v>-34.648500000000013</c:v>
                </c:pt>
                <c:pt idx="38533">
                  <c:v>-34.646500000000003</c:v>
                </c:pt>
                <c:pt idx="38534">
                  <c:v>-34.644500000000008</c:v>
                </c:pt>
                <c:pt idx="38535">
                  <c:v>-34.642500000000013</c:v>
                </c:pt>
                <c:pt idx="38536">
                  <c:v>-34.640500000000003</c:v>
                </c:pt>
                <c:pt idx="38537">
                  <c:v>-34.638500000000008</c:v>
                </c:pt>
                <c:pt idx="38538">
                  <c:v>-34.636500000000012</c:v>
                </c:pt>
                <c:pt idx="38539">
                  <c:v>-34.634500000000003</c:v>
                </c:pt>
                <c:pt idx="38540">
                  <c:v>-34.632500000000007</c:v>
                </c:pt>
                <c:pt idx="38541">
                  <c:v>-34.630500000000012</c:v>
                </c:pt>
                <c:pt idx="38542">
                  <c:v>-34.628500000000003</c:v>
                </c:pt>
                <c:pt idx="38543">
                  <c:v>-34.626500000000007</c:v>
                </c:pt>
                <c:pt idx="38544">
                  <c:v>-34.624500000000012</c:v>
                </c:pt>
                <c:pt idx="38545">
                  <c:v>-34.622500000000002</c:v>
                </c:pt>
                <c:pt idx="38546">
                  <c:v>-34.620500000000007</c:v>
                </c:pt>
                <c:pt idx="38547">
                  <c:v>-34.618500000000012</c:v>
                </c:pt>
                <c:pt idx="38548">
                  <c:v>-34.616500000000002</c:v>
                </c:pt>
                <c:pt idx="38549">
                  <c:v>-34.614500000000007</c:v>
                </c:pt>
                <c:pt idx="38550">
                  <c:v>-34.612500000000011</c:v>
                </c:pt>
                <c:pt idx="38551">
                  <c:v>-34.610500000000002</c:v>
                </c:pt>
                <c:pt idx="38552">
                  <c:v>-34.608500000000006</c:v>
                </c:pt>
                <c:pt idx="38553">
                  <c:v>-34.606500000000011</c:v>
                </c:pt>
                <c:pt idx="38554">
                  <c:v>-34.604500000000002</c:v>
                </c:pt>
                <c:pt idx="38555">
                  <c:v>-34.602500000000006</c:v>
                </c:pt>
                <c:pt idx="38556">
                  <c:v>-34.600500000000011</c:v>
                </c:pt>
                <c:pt idx="38557">
                  <c:v>-34.598500000000001</c:v>
                </c:pt>
                <c:pt idx="38558">
                  <c:v>-34.596500000000006</c:v>
                </c:pt>
                <c:pt idx="38559">
                  <c:v>-34.594500000000011</c:v>
                </c:pt>
                <c:pt idx="38560">
                  <c:v>-34.592500000000001</c:v>
                </c:pt>
                <c:pt idx="38561">
                  <c:v>-34.590500000000006</c:v>
                </c:pt>
                <c:pt idx="38562">
                  <c:v>-34.58850000000001</c:v>
                </c:pt>
                <c:pt idx="38563">
                  <c:v>-34.586500000000001</c:v>
                </c:pt>
                <c:pt idx="38564">
                  <c:v>-34.584500000000006</c:v>
                </c:pt>
                <c:pt idx="38565">
                  <c:v>-34.58250000000001</c:v>
                </c:pt>
                <c:pt idx="38566">
                  <c:v>-34.580500000000001</c:v>
                </c:pt>
                <c:pt idx="38567">
                  <c:v>-34.578500000000005</c:v>
                </c:pt>
                <c:pt idx="38568">
                  <c:v>-34.57650000000001</c:v>
                </c:pt>
                <c:pt idx="38569">
                  <c:v>-34.5745</c:v>
                </c:pt>
                <c:pt idx="38570">
                  <c:v>-34.572500000000005</c:v>
                </c:pt>
                <c:pt idx="38571">
                  <c:v>-34.57050000000001</c:v>
                </c:pt>
                <c:pt idx="38572">
                  <c:v>-34.5685</c:v>
                </c:pt>
                <c:pt idx="38573">
                  <c:v>-34.566500000000005</c:v>
                </c:pt>
                <c:pt idx="38574">
                  <c:v>-34.56450000000001</c:v>
                </c:pt>
                <c:pt idx="38575">
                  <c:v>-34.5625</c:v>
                </c:pt>
                <c:pt idx="38576">
                  <c:v>-34.560500000000005</c:v>
                </c:pt>
                <c:pt idx="38577">
                  <c:v>-34.558500000000009</c:v>
                </c:pt>
                <c:pt idx="38578">
                  <c:v>-34.5565</c:v>
                </c:pt>
                <c:pt idx="38579">
                  <c:v>-34.554500000000004</c:v>
                </c:pt>
                <c:pt idx="38580">
                  <c:v>-34.552500000000009</c:v>
                </c:pt>
                <c:pt idx="38581">
                  <c:v>-34.5505</c:v>
                </c:pt>
                <c:pt idx="38582">
                  <c:v>-34.548500000000004</c:v>
                </c:pt>
                <c:pt idx="38583">
                  <c:v>-34.546500000000009</c:v>
                </c:pt>
                <c:pt idx="38584">
                  <c:v>-34.544499999999999</c:v>
                </c:pt>
                <c:pt idx="38585">
                  <c:v>-34.542500000000004</c:v>
                </c:pt>
                <c:pt idx="38586">
                  <c:v>-34.540500000000009</c:v>
                </c:pt>
                <c:pt idx="38587">
                  <c:v>-34.538499999999999</c:v>
                </c:pt>
                <c:pt idx="38588">
                  <c:v>-34.536500000000004</c:v>
                </c:pt>
                <c:pt idx="38589">
                  <c:v>-34.534500000000008</c:v>
                </c:pt>
                <c:pt idx="38590">
                  <c:v>-34.532499999999999</c:v>
                </c:pt>
                <c:pt idx="38591">
                  <c:v>-34.530500000000004</c:v>
                </c:pt>
                <c:pt idx="38592">
                  <c:v>-34.528500000000008</c:v>
                </c:pt>
                <c:pt idx="38593">
                  <c:v>-34.526499999999999</c:v>
                </c:pt>
                <c:pt idx="38594">
                  <c:v>-34.524500000000003</c:v>
                </c:pt>
                <c:pt idx="38595">
                  <c:v>-34.522500000000008</c:v>
                </c:pt>
                <c:pt idx="38596">
                  <c:v>-34.520500000000013</c:v>
                </c:pt>
                <c:pt idx="38597">
                  <c:v>-34.518500000000003</c:v>
                </c:pt>
                <c:pt idx="38598">
                  <c:v>-34.516500000000008</c:v>
                </c:pt>
                <c:pt idx="38599">
                  <c:v>-34.514500000000012</c:v>
                </c:pt>
                <c:pt idx="38600">
                  <c:v>-34.512500000000003</c:v>
                </c:pt>
                <c:pt idx="38601">
                  <c:v>-34.510500000000008</c:v>
                </c:pt>
                <c:pt idx="38602">
                  <c:v>-34.508500000000012</c:v>
                </c:pt>
                <c:pt idx="38603">
                  <c:v>-34.506500000000003</c:v>
                </c:pt>
                <c:pt idx="38604">
                  <c:v>-34.504500000000007</c:v>
                </c:pt>
                <c:pt idx="38605">
                  <c:v>-34.502500000000012</c:v>
                </c:pt>
                <c:pt idx="38606">
                  <c:v>-34.500500000000002</c:v>
                </c:pt>
                <c:pt idx="38607">
                  <c:v>-34.498500000000007</c:v>
                </c:pt>
                <c:pt idx="38608">
                  <c:v>-34.496500000000012</c:v>
                </c:pt>
                <c:pt idx="38609">
                  <c:v>-34.494500000000002</c:v>
                </c:pt>
                <c:pt idx="38610">
                  <c:v>-34.492500000000007</c:v>
                </c:pt>
                <c:pt idx="38611">
                  <c:v>-34.490500000000011</c:v>
                </c:pt>
                <c:pt idx="38612">
                  <c:v>-34.488500000000002</c:v>
                </c:pt>
                <c:pt idx="38613">
                  <c:v>-34.486500000000007</c:v>
                </c:pt>
                <c:pt idx="38614">
                  <c:v>-34.484500000000011</c:v>
                </c:pt>
                <c:pt idx="38615">
                  <c:v>-34.482500000000002</c:v>
                </c:pt>
                <c:pt idx="38616">
                  <c:v>-34.480500000000006</c:v>
                </c:pt>
                <c:pt idx="38617">
                  <c:v>-34.478500000000011</c:v>
                </c:pt>
                <c:pt idx="38618">
                  <c:v>-34.476500000000001</c:v>
                </c:pt>
                <c:pt idx="38619">
                  <c:v>-34.474500000000006</c:v>
                </c:pt>
                <c:pt idx="38620">
                  <c:v>-34.472500000000011</c:v>
                </c:pt>
                <c:pt idx="38621">
                  <c:v>-34.470500000000001</c:v>
                </c:pt>
                <c:pt idx="38622">
                  <c:v>-34.468500000000006</c:v>
                </c:pt>
                <c:pt idx="38623">
                  <c:v>-34.466500000000011</c:v>
                </c:pt>
                <c:pt idx="38624">
                  <c:v>-34.464500000000001</c:v>
                </c:pt>
                <c:pt idx="38625">
                  <c:v>-34.462500000000006</c:v>
                </c:pt>
                <c:pt idx="38626">
                  <c:v>-34.46050000000001</c:v>
                </c:pt>
                <c:pt idx="38627">
                  <c:v>-34.458500000000001</c:v>
                </c:pt>
                <c:pt idx="38628">
                  <c:v>-34.456500000000005</c:v>
                </c:pt>
                <c:pt idx="38629">
                  <c:v>-34.45450000000001</c:v>
                </c:pt>
                <c:pt idx="38630">
                  <c:v>-34.452500000000001</c:v>
                </c:pt>
                <c:pt idx="38631">
                  <c:v>-34.450500000000005</c:v>
                </c:pt>
                <c:pt idx="38632">
                  <c:v>-34.44850000000001</c:v>
                </c:pt>
                <c:pt idx="38633">
                  <c:v>-34.4465</c:v>
                </c:pt>
                <c:pt idx="38634">
                  <c:v>-34.444500000000005</c:v>
                </c:pt>
                <c:pt idx="38635">
                  <c:v>-34.44250000000001</c:v>
                </c:pt>
                <c:pt idx="38636">
                  <c:v>-34.4405</c:v>
                </c:pt>
                <c:pt idx="38637">
                  <c:v>-34.438500000000005</c:v>
                </c:pt>
                <c:pt idx="38638">
                  <c:v>-34.436500000000009</c:v>
                </c:pt>
                <c:pt idx="38639">
                  <c:v>-34.4345</c:v>
                </c:pt>
                <c:pt idx="38640">
                  <c:v>-34.432500000000005</c:v>
                </c:pt>
                <c:pt idx="38641">
                  <c:v>-34.430500000000009</c:v>
                </c:pt>
                <c:pt idx="38642">
                  <c:v>-34.4285</c:v>
                </c:pt>
                <c:pt idx="38643">
                  <c:v>-34.426500000000004</c:v>
                </c:pt>
                <c:pt idx="38644">
                  <c:v>-34.424500000000009</c:v>
                </c:pt>
                <c:pt idx="38645">
                  <c:v>-34.422499999999999</c:v>
                </c:pt>
                <c:pt idx="38646">
                  <c:v>-34.420500000000004</c:v>
                </c:pt>
                <c:pt idx="38647">
                  <c:v>-34.418500000000009</c:v>
                </c:pt>
                <c:pt idx="38648">
                  <c:v>-34.416499999999999</c:v>
                </c:pt>
                <c:pt idx="38649">
                  <c:v>-34.414500000000004</c:v>
                </c:pt>
                <c:pt idx="38650">
                  <c:v>-34.412500000000009</c:v>
                </c:pt>
                <c:pt idx="38651">
                  <c:v>-34.410499999999999</c:v>
                </c:pt>
                <c:pt idx="38652">
                  <c:v>-34.408500000000004</c:v>
                </c:pt>
                <c:pt idx="38653">
                  <c:v>-34.406500000000008</c:v>
                </c:pt>
                <c:pt idx="38654">
                  <c:v>-34.404499999999999</c:v>
                </c:pt>
                <c:pt idx="38655">
                  <c:v>-34.402500000000003</c:v>
                </c:pt>
                <c:pt idx="38656">
                  <c:v>-34.400500000000008</c:v>
                </c:pt>
                <c:pt idx="38657">
                  <c:v>-34.398500000000013</c:v>
                </c:pt>
                <c:pt idx="38658">
                  <c:v>-34.396500000000003</c:v>
                </c:pt>
                <c:pt idx="38659">
                  <c:v>-34.394500000000008</c:v>
                </c:pt>
                <c:pt idx="38660">
                  <c:v>-34.392500000000013</c:v>
                </c:pt>
                <c:pt idx="38661">
                  <c:v>-34.390500000000003</c:v>
                </c:pt>
                <c:pt idx="38662">
                  <c:v>-34.388500000000008</c:v>
                </c:pt>
                <c:pt idx="38663">
                  <c:v>-34.386500000000012</c:v>
                </c:pt>
                <c:pt idx="38664">
                  <c:v>-34.384500000000003</c:v>
                </c:pt>
                <c:pt idx="38665">
                  <c:v>-34.382500000000007</c:v>
                </c:pt>
                <c:pt idx="38666">
                  <c:v>-34.380500000000012</c:v>
                </c:pt>
                <c:pt idx="38667">
                  <c:v>-34.378500000000003</c:v>
                </c:pt>
                <c:pt idx="38668">
                  <c:v>-34.376500000000007</c:v>
                </c:pt>
                <c:pt idx="38669">
                  <c:v>-34.374500000000012</c:v>
                </c:pt>
                <c:pt idx="38670">
                  <c:v>-34.372500000000002</c:v>
                </c:pt>
                <c:pt idx="38671">
                  <c:v>-34.370500000000007</c:v>
                </c:pt>
                <c:pt idx="38672">
                  <c:v>-34.368500000000012</c:v>
                </c:pt>
                <c:pt idx="38673">
                  <c:v>-34.366500000000002</c:v>
                </c:pt>
                <c:pt idx="38674">
                  <c:v>-34.364500000000007</c:v>
                </c:pt>
                <c:pt idx="38675">
                  <c:v>-34.362500000000011</c:v>
                </c:pt>
                <c:pt idx="38676">
                  <c:v>-34.360500000000002</c:v>
                </c:pt>
                <c:pt idx="38677">
                  <c:v>-34.358500000000006</c:v>
                </c:pt>
                <c:pt idx="38678">
                  <c:v>-34.356500000000011</c:v>
                </c:pt>
                <c:pt idx="38679">
                  <c:v>-34.354500000000002</c:v>
                </c:pt>
                <c:pt idx="38680">
                  <c:v>-34.352500000000006</c:v>
                </c:pt>
                <c:pt idx="38681">
                  <c:v>-34.350500000000011</c:v>
                </c:pt>
                <c:pt idx="38682">
                  <c:v>-34.348500000000001</c:v>
                </c:pt>
                <c:pt idx="38683">
                  <c:v>-34.346500000000006</c:v>
                </c:pt>
                <c:pt idx="38684">
                  <c:v>-34.344500000000011</c:v>
                </c:pt>
                <c:pt idx="38685">
                  <c:v>-34.342500000000001</c:v>
                </c:pt>
                <c:pt idx="38686">
                  <c:v>-34.340500000000006</c:v>
                </c:pt>
                <c:pt idx="38687">
                  <c:v>-34.33850000000001</c:v>
                </c:pt>
                <c:pt idx="38688">
                  <c:v>-34.336500000000001</c:v>
                </c:pt>
                <c:pt idx="38689">
                  <c:v>-34.334500000000006</c:v>
                </c:pt>
                <c:pt idx="38690">
                  <c:v>-34.33250000000001</c:v>
                </c:pt>
                <c:pt idx="38691">
                  <c:v>-34.330500000000001</c:v>
                </c:pt>
                <c:pt idx="38692">
                  <c:v>-34.328500000000005</c:v>
                </c:pt>
                <c:pt idx="38693">
                  <c:v>-34.32650000000001</c:v>
                </c:pt>
                <c:pt idx="38694">
                  <c:v>-34.3245</c:v>
                </c:pt>
                <c:pt idx="38695">
                  <c:v>-34.322500000000005</c:v>
                </c:pt>
                <c:pt idx="38696">
                  <c:v>-34.32050000000001</c:v>
                </c:pt>
                <c:pt idx="38697">
                  <c:v>-34.3185</c:v>
                </c:pt>
                <c:pt idx="38698">
                  <c:v>-34.316500000000005</c:v>
                </c:pt>
                <c:pt idx="38699">
                  <c:v>-34.31450000000001</c:v>
                </c:pt>
                <c:pt idx="38700">
                  <c:v>-34.3125</c:v>
                </c:pt>
                <c:pt idx="38701">
                  <c:v>-34.310500000000005</c:v>
                </c:pt>
                <c:pt idx="38702">
                  <c:v>-34.308500000000009</c:v>
                </c:pt>
                <c:pt idx="38703">
                  <c:v>-34.3065</c:v>
                </c:pt>
                <c:pt idx="38704">
                  <c:v>-34.304500000000004</c:v>
                </c:pt>
                <c:pt idx="38705">
                  <c:v>-34.302500000000009</c:v>
                </c:pt>
                <c:pt idx="38706">
                  <c:v>-34.3005</c:v>
                </c:pt>
                <c:pt idx="38707">
                  <c:v>-34.298500000000004</c:v>
                </c:pt>
                <c:pt idx="38708">
                  <c:v>-34.296500000000009</c:v>
                </c:pt>
                <c:pt idx="38709">
                  <c:v>-34.294499999999999</c:v>
                </c:pt>
                <c:pt idx="38710">
                  <c:v>-34.292500000000004</c:v>
                </c:pt>
                <c:pt idx="38711">
                  <c:v>-34.290500000000009</c:v>
                </c:pt>
                <c:pt idx="38712">
                  <c:v>-34.288499999999999</c:v>
                </c:pt>
                <c:pt idx="38713">
                  <c:v>-34.286500000000004</c:v>
                </c:pt>
                <c:pt idx="38714">
                  <c:v>-34.284500000000008</c:v>
                </c:pt>
                <c:pt idx="38715">
                  <c:v>-34.282499999999999</c:v>
                </c:pt>
                <c:pt idx="38716">
                  <c:v>-34.280500000000004</c:v>
                </c:pt>
                <c:pt idx="38717">
                  <c:v>-34.278500000000008</c:v>
                </c:pt>
                <c:pt idx="38718">
                  <c:v>-34.276499999999999</c:v>
                </c:pt>
                <c:pt idx="38719">
                  <c:v>-34.274500000000003</c:v>
                </c:pt>
                <c:pt idx="38720">
                  <c:v>-34.272500000000008</c:v>
                </c:pt>
                <c:pt idx="38721">
                  <c:v>-34.270500000000013</c:v>
                </c:pt>
                <c:pt idx="38722">
                  <c:v>-34.268500000000003</c:v>
                </c:pt>
                <c:pt idx="38723">
                  <c:v>-34.266500000000008</c:v>
                </c:pt>
                <c:pt idx="38724">
                  <c:v>-34.264500000000012</c:v>
                </c:pt>
                <c:pt idx="38725">
                  <c:v>-34.262500000000003</c:v>
                </c:pt>
                <c:pt idx="38726">
                  <c:v>-34.260500000000008</c:v>
                </c:pt>
                <c:pt idx="38727">
                  <c:v>-34.258500000000012</c:v>
                </c:pt>
                <c:pt idx="38728">
                  <c:v>-34.256500000000003</c:v>
                </c:pt>
                <c:pt idx="38729">
                  <c:v>-34.254500000000007</c:v>
                </c:pt>
                <c:pt idx="38730">
                  <c:v>-34.252500000000012</c:v>
                </c:pt>
                <c:pt idx="38731">
                  <c:v>-34.250500000000002</c:v>
                </c:pt>
                <c:pt idx="38732">
                  <c:v>-34.248500000000007</c:v>
                </c:pt>
                <c:pt idx="38733">
                  <c:v>-34.246500000000012</c:v>
                </c:pt>
                <c:pt idx="38734">
                  <c:v>-34.244500000000002</c:v>
                </c:pt>
                <c:pt idx="38735">
                  <c:v>-34.242500000000007</c:v>
                </c:pt>
                <c:pt idx="38736">
                  <c:v>-34.240500000000011</c:v>
                </c:pt>
                <c:pt idx="38737">
                  <c:v>-34.238500000000002</c:v>
                </c:pt>
                <c:pt idx="38738">
                  <c:v>-34.236500000000007</c:v>
                </c:pt>
                <c:pt idx="38739">
                  <c:v>-34.234500000000011</c:v>
                </c:pt>
                <c:pt idx="38740">
                  <c:v>-34.232500000000002</c:v>
                </c:pt>
                <c:pt idx="38741">
                  <c:v>-34.230500000000006</c:v>
                </c:pt>
                <c:pt idx="38742">
                  <c:v>-34.228500000000011</c:v>
                </c:pt>
                <c:pt idx="38743">
                  <c:v>-34.226500000000001</c:v>
                </c:pt>
                <c:pt idx="38744">
                  <c:v>-34.224500000000006</c:v>
                </c:pt>
                <c:pt idx="38745">
                  <c:v>-34.222500000000011</c:v>
                </c:pt>
                <c:pt idx="38746">
                  <c:v>-34.220500000000001</c:v>
                </c:pt>
                <c:pt idx="38747">
                  <c:v>-34.218500000000006</c:v>
                </c:pt>
                <c:pt idx="38748">
                  <c:v>-34.216500000000011</c:v>
                </c:pt>
                <c:pt idx="38749">
                  <c:v>-34.214500000000001</c:v>
                </c:pt>
                <c:pt idx="38750">
                  <c:v>-34.212500000000006</c:v>
                </c:pt>
                <c:pt idx="38751">
                  <c:v>-34.21050000000001</c:v>
                </c:pt>
                <c:pt idx="38752">
                  <c:v>-34.208500000000001</c:v>
                </c:pt>
                <c:pt idx="38753">
                  <c:v>-34.206500000000005</c:v>
                </c:pt>
                <c:pt idx="38754">
                  <c:v>-34.20450000000001</c:v>
                </c:pt>
                <c:pt idx="38755">
                  <c:v>-34.202500000000001</c:v>
                </c:pt>
                <c:pt idx="38756">
                  <c:v>-34.200500000000005</c:v>
                </c:pt>
                <c:pt idx="38757">
                  <c:v>-34.19850000000001</c:v>
                </c:pt>
                <c:pt idx="38758">
                  <c:v>-34.1965</c:v>
                </c:pt>
                <c:pt idx="38759">
                  <c:v>-34.194500000000005</c:v>
                </c:pt>
                <c:pt idx="38760">
                  <c:v>-34.19250000000001</c:v>
                </c:pt>
                <c:pt idx="38761">
                  <c:v>-34.1905</c:v>
                </c:pt>
                <c:pt idx="38762">
                  <c:v>-34.188500000000005</c:v>
                </c:pt>
                <c:pt idx="38763">
                  <c:v>-34.186500000000009</c:v>
                </c:pt>
                <c:pt idx="38764">
                  <c:v>-34.1845</c:v>
                </c:pt>
                <c:pt idx="38765">
                  <c:v>-34.182500000000005</c:v>
                </c:pt>
                <c:pt idx="38766">
                  <c:v>-34.180500000000009</c:v>
                </c:pt>
                <c:pt idx="38767">
                  <c:v>-34.1785</c:v>
                </c:pt>
                <c:pt idx="38768">
                  <c:v>-34.176500000000004</c:v>
                </c:pt>
                <c:pt idx="38769">
                  <c:v>-34.174500000000009</c:v>
                </c:pt>
                <c:pt idx="38770">
                  <c:v>-34.172499999999999</c:v>
                </c:pt>
                <c:pt idx="38771">
                  <c:v>-34.170500000000004</c:v>
                </c:pt>
                <c:pt idx="38772">
                  <c:v>-34.168500000000009</c:v>
                </c:pt>
                <c:pt idx="38773">
                  <c:v>-34.166499999999999</c:v>
                </c:pt>
                <c:pt idx="38774">
                  <c:v>-34.164500000000004</c:v>
                </c:pt>
                <c:pt idx="38775">
                  <c:v>-34.162500000000009</c:v>
                </c:pt>
                <c:pt idx="38776">
                  <c:v>-34.160499999999999</c:v>
                </c:pt>
                <c:pt idx="38777">
                  <c:v>-34.158500000000004</c:v>
                </c:pt>
                <c:pt idx="38778">
                  <c:v>-34.156500000000008</c:v>
                </c:pt>
                <c:pt idx="38779">
                  <c:v>-34.154499999999999</c:v>
                </c:pt>
                <c:pt idx="38780">
                  <c:v>-34.152500000000003</c:v>
                </c:pt>
                <c:pt idx="38781">
                  <c:v>-34.150500000000008</c:v>
                </c:pt>
                <c:pt idx="38782">
                  <c:v>-34.148500000000013</c:v>
                </c:pt>
                <c:pt idx="38783">
                  <c:v>-34.146500000000003</c:v>
                </c:pt>
                <c:pt idx="38784">
                  <c:v>-34.144500000000008</c:v>
                </c:pt>
                <c:pt idx="38785">
                  <c:v>-34.142500000000013</c:v>
                </c:pt>
                <c:pt idx="38786">
                  <c:v>-34.140500000000003</c:v>
                </c:pt>
                <c:pt idx="38787">
                  <c:v>-34.138500000000008</c:v>
                </c:pt>
                <c:pt idx="38788">
                  <c:v>-34.136500000000012</c:v>
                </c:pt>
                <c:pt idx="38789">
                  <c:v>-34.134500000000003</c:v>
                </c:pt>
                <c:pt idx="38790">
                  <c:v>-34.132500000000007</c:v>
                </c:pt>
                <c:pt idx="38791">
                  <c:v>-34.130500000000012</c:v>
                </c:pt>
                <c:pt idx="38792">
                  <c:v>-34.128500000000003</c:v>
                </c:pt>
                <c:pt idx="38793">
                  <c:v>-34.126500000000007</c:v>
                </c:pt>
                <c:pt idx="38794">
                  <c:v>-34.124500000000012</c:v>
                </c:pt>
                <c:pt idx="38795">
                  <c:v>-34.122500000000002</c:v>
                </c:pt>
                <c:pt idx="38796">
                  <c:v>-34.120500000000007</c:v>
                </c:pt>
                <c:pt idx="38797">
                  <c:v>-34.118500000000012</c:v>
                </c:pt>
                <c:pt idx="38798">
                  <c:v>-34.116500000000002</c:v>
                </c:pt>
                <c:pt idx="38799">
                  <c:v>-34.114500000000007</c:v>
                </c:pt>
                <c:pt idx="38800">
                  <c:v>-34.112500000000011</c:v>
                </c:pt>
                <c:pt idx="38801">
                  <c:v>-34.110500000000002</c:v>
                </c:pt>
                <c:pt idx="38802">
                  <c:v>-34.108500000000006</c:v>
                </c:pt>
                <c:pt idx="38803">
                  <c:v>-34.106500000000011</c:v>
                </c:pt>
                <c:pt idx="38804">
                  <c:v>-34.104500000000002</c:v>
                </c:pt>
                <c:pt idx="38805">
                  <c:v>-34.102500000000006</c:v>
                </c:pt>
                <c:pt idx="38806">
                  <c:v>-34.100500000000011</c:v>
                </c:pt>
                <c:pt idx="38807">
                  <c:v>-34.098500000000001</c:v>
                </c:pt>
                <c:pt idx="38808">
                  <c:v>-34.096500000000006</c:v>
                </c:pt>
                <c:pt idx="38809">
                  <c:v>-34.094500000000011</c:v>
                </c:pt>
                <c:pt idx="38810">
                  <c:v>-34.092500000000001</c:v>
                </c:pt>
                <c:pt idx="38811">
                  <c:v>-34.090500000000006</c:v>
                </c:pt>
                <c:pt idx="38812">
                  <c:v>-34.08850000000001</c:v>
                </c:pt>
                <c:pt idx="38813">
                  <c:v>-34.086500000000001</c:v>
                </c:pt>
                <c:pt idx="38814">
                  <c:v>-34.084500000000006</c:v>
                </c:pt>
                <c:pt idx="38815">
                  <c:v>-34.08250000000001</c:v>
                </c:pt>
                <c:pt idx="38816">
                  <c:v>-34.080500000000001</c:v>
                </c:pt>
                <c:pt idx="38817">
                  <c:v>-34.078500000000005</c:v>
                </c:pt>
                <c:pt idx="38818">
                  <c:v>-34.07650000000001</c:v>
                </c:pt>
                <c:pt idx="38819">
                  <c:v>-34.0745</c:v>
                </c:pt>
                <c:pt idx="38820">
                  <c:v>-34.072500000000005</c:v>
                </c:pt>
                <c:pt idx="38821">
                  <c:v>-34.07050000000001</c:v>
                </c:pt>
                <c:pt idx="38822">
                  <c:v>-34.0685</c:v>
                </c:pt>
                <c:pt idx="38823">
                  <c:v>-34.066500000000005</c:v>
                </c:pt>
                <c:pt idx="38824">
                  <c:v>-34.06450000000001</c:v>
                </c:pt>
                <c:pt idx="38825">
                  <c:v>-34.0625</c:v>
                </c:pt>
                <c:pt idx="38826">
                  <c:v>-34.060500000000005</c:v>
                </c:pt>
                <c:pt idx="38827">
                  <c:v>-34.058500000000009</c:v>
                </c:pt>
                <c:pt idx="38828">
                  <c:v>-34.0565</c:v>
                </c:pt>
                <c:pt idx="38829">
                  <c:v>-34.054500000000004</c:v>
                </c:pt>
                <c:pt idx="38830">
                  <c:v>-34.052500000000009</c:v>
                </c:pt>
                <c:pt idx="38831">
                  <c:v>-34.0505</c:v>
                </c:pt>
                <c:pt idx="38832">
                  <c:v>-34.048500000000004</c:v>
                </c:pt>
                <c:pt idx="38833">
                  <c:v>-34.046500000000009</c:v>
                </c:pt>
                <c:pt idx="38834">
                  <c:v>-34.044499999999999</c:v>
                </c:pt>
                <c:pt idx="38835">
                  <c:v>-34.042500000000004</c:v>
                </c:pt>
                <c:pt idx="38836">
                  <c:v>-34.040500000000009</c:v>
                </c:pt>
                <c:pt idx="38837">
                  <c:v>-34.038499999999999</c:v>
                </c:pt>
                <c:pt idx="38838">
                  <c:v>-34.036500000000004</c:v>
                </c:pt>
                <c:pt idx="38839">
                  <c:v>-34.034500000000008</c:v>
                </c:pt>
                <c:pt idx="38840">
                  <c:v>-34.032499999999999</c:v>
                </c:pt>
                <c:pt idx="38841">
                  <c:v>-34.030500000000004</c:v>
                </c:pt>
                <c:pt idx="38842">
                  <c:v>-34.028500000000008</c:v>
                </c:pt>
                <c:pt idx="38843">
                  <c:v>-34.026499999999999</c:v>
                </c:pt>
                <c:pt idx="38844">
                  <c:v>-34.024500000000003</c:v>
                </c:pt>
                <c:pt idx="38845">
                  <c:v>-34.022500000000008</c:v>
                </c:pt>
                <c:pt idx="38846">
                  <c:v>-34.020500000000013</c:v>
                </c:pt>
                <c:pt idx="38847">
                  <c:v>-34.018500000000003</c:v>
                </c:pt>
                <c:pt idx="38848">
                  <c:v>-34.016500000000008</c:v>
                </c:pt>
                <c:pt idx="38849">
                  <c:v>-34.014500000000012</c:v>
                </c:pt>
                <c:pt idx="38850">
                  <c:v>-34.012500000000003</c:v>
                </c:pt>
                <c:pt idx="38851">
                  <c:v>-34.010500000000008</c:v>
                </c:pt>
                <c:pt idx="38852">
                  <c:v>-34.008500000000012</c:v>
                </c:pt>
                <c:pt idx="38853">
                  <c:v>-34.006500000000003</c:v>
                </c:pt>
                <c:pt idx="38854">
                  <c:v>-34.004500000000007</c:v>
                </c:pt>
                <c:pt idx="38855">
                  <c:v>-34.002500000000012</c:v>
                </c:pt>
                <c:pt idx="38856">
                  <c:v>-34.000500000000002</c:v>
                </c:pt>
                <c:pt idx="38857">
                  <c:v>-33.998500000000007</c:v>
                </c:pt>
                <c:pt idx="38858">
                  <c:v>-33.996500000000012</c:v>
                </c:pt>
                <c:pt idx="38859">
                  <c:v>-33.994500000000002</c:v>
                </c:pt>
                <c:pt idx="38860">
                  <c:v>-33.992500000000007</c:v>
                </c:pt>
                <c:pt idx="38861">
                  <c:v>-33.990500000000011</c:v>
                </c:pt>
                <c:pt idx="38862">
                  <c:v>-33.988500000000002</c:v>
                </c:pt>
                <c:pt idx="38863">
                  <c:v>-33.986500000000007</c:v>
                </c:pt>
                <c:pt idx="38864">
                  <c:v>-33.984500000000011</c:v>
                </c:pt>
                <c:pt idx="38865">
                  <c:v>-33.982500000000002</c:v>
                </c:pt>
                <c:pt idx="38866">
                  <c:v>-33.980500000000006</c:v>
                </c:pt>
                <c:pt idx="38867">
                  <c:v>-33.978500000000011</c:v>
                </c:pt>
                <c:pt idx="38868">
                  <c:v>-33.976500000000001</c:v>
                </c:pt>
                <c:pt idx="38869">
                  <c:v>-33.974500000000006</c:v>
                </c:pt>
                <c:pt idx="38870">
                  <c:v>-33.972500000000011</c:v>
                </c:pt>
                <c:pt idx="38871">
                  <c:v>-33.970500000000001</c:v>
                </c:pt>
                <c:pt idx="38872">
                  <c:v>-33.968500000000006</c:v>
                </c:pt>
                <c:pt idx="38873">
                  <c:v>-33.966500000000011</c:v>
                </c:pt>
                <c:pt idx="38874">
                  <c:v>-33.964500000000001</c:v>
                </c:pt>
                <c:pt idx="38875">
                  <c:v>-33.962500000000006</c:v>
                </c:pt>
                <c:pt idx="38876">
                  <c:v>-33.96050000000001</c:v>
                </c:pt>
                <c:pt idx="38877">
                  <c:v>-33.958500000000001</c:v>
                </c:pt>
                <c:pt idx="38878">
                  <c:v>-33.956500000000005</c:v>
                </c:pt>
                <c:pt idx="38879">
                  <c:v>-33.95450000000001</c:v>
                </c:pt>
                <c:pt idx="38880">
                  <c:v>-33.952500000000001</c:v>
                </c:pt>
                <c:pt idx="38881">
                  <c:v>-33.950500000000005</c:v>
                </c:pt>
                <c:pt idx="38882">
                  <c:v>-33.94850000000001</c:v>
                </c:pt>
                <c:pt idx="38883">
                  <c:v>-33.9465</c:v>
                </c:pt>
                <c:pt idx="38884">
                  <c:v>-33.944500000000005</c:v>
                </c:pt>
                <c:pt idx="38885">
                  <c:v>-33.94250000000001</c:v>
                </c:pt>
                <c:pt idx="38886">
                  <c:v>-33.9405</c:v>
                </c:pt>
                <c:pt idx="38887">
                  <c:v>-33.938500000000005</c:v>
                </c:pt>
                <c:pt idx="38888">
                  <c:v>-33.936500000000009</c:v>
                </c:pt>
                <c:pt idx="38889">
                  <c:v>-33.9345</c:v>
                </c:pt>
                <c:pt idx="38890">
                  <c:v>-33.932500000000005</c:v>
                </c:pt>
                <c:pt idx="38891">
                  <c:v>-33.930500000000009</c:v>
                </c:pt>
                <c:pt idx="38892">
                  <c:v>-33.9285</c:v>
                </c:pt>
                <c:pt idx="38893">
                  <c:v>-33.926500000000004</c:v>
                </c:pt>
                <c:pt idx="38894">
                  <c:v>-33.924500000000009</c:v>
                </c:pt>
                <c:pt idx="38895">
                  <c:v>-33.922499999999999</c:v>
                </c:pt>
                <c:pt idx="38896">
                  <c:v>-33.920500000000004</c:v>
                </c:pt>
                <c:pt idx="38897">
                  <c:v>-33.918500000000009</c:v>
                </c:pt>
                <c:pt idx="38898">
                  <c:v>-33.916499999999999</c:v>
                </c:pt>
                <c:pt idx="38899">
                  <c:v>-33.914500000000004</c:v>
                </c:pt>
                <c:pt idx="38900">
                  <c:v>-33.912500000000009</c:v>
                </c:pt>
                <c:pt idx="38901">
                  <c:v>-33.910499999999999</c:v>
                </c:pt>
                <c:pt idx="38902">
                  <c:v>-33.908500000000004</c:v>
                </c:pt>
                <c:pt idx="38903">
                  <c:v>-33.906500000000008</c:v>
                </c:pt>
                <c:pt idx="38904">
                  <c:v>-33.904499999999999</c:v>
                </c:pt>
                <c:pt idx="38905">
                  <c:v>-33.902500000000003</c:v>
                </c:pt>
                <c:pt idx="38906">
                  <c:v>-33.900500000000008</c:v>
                </c:pt>
                <c:pt idx="38907">
                  <c:v>-33.898500000000013</c:v>
                </c:pt>
                <c:pt idx="38908">
                  <c:v>-33.896500000000003</c:v>
                </c:pt>
                <c:pt idx="38909">
                  <c:v>-33.894500000000008</c:v>
                </c:pt>
                <c:pt idx="38910">
                  <c:v>-33.892500000000013</c:v>
                </c:pt>
                <c:pt idx="38911">
                  <c:v>-33.890500000000003</c:v>
                </c:pt>
                <c:pt idx="38912">
                  <c:v>-33.888500000000008</c:v>
                </c:pt>
                <c:pt idx="38913">
                  <c:v>-33.886500000000012</c:v>
                </c:pt>
                <c:pt idx="38914">
                  <c:v>-33.884500000000003</c:v>
                </c:pt>
                <c:pt idx="38915">
                  <c:v>-33.882500000000007</c:v>
                </c:pt>
                <c:pt idx="38916">
                  <c:v>-33.880500000000012</c:v>
                </c:pt>
                <c:pt idx="38917">
                  <c:v>-33.878500000000003</c:v>
                </c:pt>
                <c:pt idx="38918">
                  <c:v>-33.876500000000007</c:v>
                </c:pt>
                <c:pt idx="38919">
                  <c:v>-33.874500000000012</c:v>
                </c:pt>
                <c:pt idx="38920">
                  <c:v>-33.872500000000002</c:v>
                </c:pt>
                <c:pt idx="38921">
                  <c:v>-33.870500000000007</c:v>
                </c:pt>
                <c:pt idx="38922">
                  <c:v>-33.868500000000012</c:v>
                </c:pt>
                <c:pt idx="38923">
                  <c:v>-33.866500000000002</c:v>
                </c:pt>
                <c:pt idx="38924">
                  <c:v>-33.864500000000007</c:v>
                </c:pt>
                <c:pt idx="38925">
                  <c:v>-33.862500000000011</c:v>
                </c:pt>
                <c:pt idx="38926">
                  <c:v>-33.860500000000002</c:v>
                </c:pt>
                <c:pt idx="38927">
                  <c:v>-33.858500000000006</c:v>
                </c:pt>
                <c:pt idx="38928">
                  <c:v>-33.856500000000011</c:v>
                </c:pt>
                <c:pt idx="38929">
                  <c:v>-33.854500000000002</c:v>
                </c:pt>
                <c:pt idx="38930">
                  <c:v>-33.852500000000006</c:v>
                </c:pt>
                <c:pt idx="38931">
                  <c:v>-33.850500000000011</c:v>
                </c:pt>
                <c:pt idx="38932">
                  <c:v>-33.848500000000001</c:v>
                </c:pt>
                <c:pt idx="38933">
                  <c:v>-33.846500000000006</c:v>
                </c:pt>
                <c:pt idx="38934">
                  <c:v>-33.844500000000011</c:v>
                </c:pt>
                <c:pt idx="38935">
                  <c:v>-33.842500000000001</c:v>
                </c:pt>
                <c:pt idx="38936">
                  <c:v>-33.840500000000006</c:v>
                </c:pt>
                <c:pt idx="38937">
                  <c:v>-33.83850000000001</c:v>
                </c:pt>
                <c:pt idx="38938">
                  <c:v>-33.836500000000001</c:v>
                </c:pt>
                <c:pt idx="38939">
                  <c:v>-33.834500000000006</c:v>
                </c:pt>
                <c:pt idx="38940">
                  <c:v>-33.83250000000001</c:v>
                </c:pt>
                <c:pt idx="38941">
                  <c:v>-33.830500000000001</c:v>
                </c:pt>
                <c:pt idx="38942">
                  <c:v>-33.828500000000005</c:v>
                </c:pt>
                <c:pt idx="38943">
                  <c:v>-33.82650000000001</c:v>
                </c:pt>
                <c:pt idx="38944">
                  <c:v>-33.8245</c:v>
                </c:pt>
                <c:pt idx="38945">
                  <c:v>-33.822500000000005</c:v>
                </c:pt>
                <c:pt idx="38946">
                  <c:v>-33.82050000000001</c:v>
                </c:pt>
                <c:pt idx="38947">
                  <c:v>-33.8185</c:v>
                </c:pt>
                <c:pt idx="38948">
                  <c:v>-33.816500000000005</c:v>
                </c:pt>
                <c:pt idx="38949">
                  <c:v>-33.81450000000001</c:v>
                </c:pt>
                <c:pt idx="38950">
                  <c:v>-33.8125</c:v>
                </c:pt>
                <c:pt idx="38951">
                  <c:v>-33.810500000000005</c:v>
                </c:pt>
                <c:pt idx="38952">
                  <c:v>-33.808500000000009</c:v>
                </c:pt>
                <c:pt idx="38953">
                  <c:v>-33.8065</c:v>
                </c:pt>
                <c:pt idx="38954">
                  <c:v>-33.804500000000004</c:v>
                </c:pt>
                <c:pt idx="38955">
                  <c:v>-33.802500000000009</c:v>
                </c:pt>
                <c:pt idx="38956">
                  <c:v>-33.8005</c:v>
                </c:pt>
                <c:pt idx="38957">
                  <c:v>-33.798500000000004</c:v>
                </c:pt>
                <c:pt idx="38958">
                  <c:v>-33.796500000000009</c:v>
                </c:pt>
                <c:pt idx="38959">
                  <c:v>-33.794499999999999</c:v>
                </c:pt>
                <c:pt idx="38960">
                  <c:v>-33.792500000000004</c:v>
                </c:pt>
                <c:pt idx="38961">
                  <c:v>-33.790500000000009</c:v>
                </c:pt>
                <c:pt idx="38962">
                  <c:v>-33.788499999999999</c:v>
                </c:pt>
                <c:pt idx="38963">
                  <c:v>-33.786500000000004</c:v>
                </c:pt>
                <c:pt idx="38964">
                  <c:v>-33.784500000000008</c:v>
                </c:pt>
                <c:pt idx="38965">
                  <c:v>-33.782499999999999</c:v>
                </c:pt>
                <c:pt idx="38966">
                  <c:v>-33.780500000000004</c:v>
                </c:pt>
                <c:pt idx="38967">
                  <c:v>-33.778500000000008</c:v>
                </c:pt>
                <c:pt idx="38968">
                  <c:v>-33.776499999999999</c:v>
                </c:pt>
                <c:pt idx="38969">
                  <c:v>-33.774500000000003</c:v>
                </c:pt>
                <c:pt idx="38970">
                  <c:v>-33.772500000000008</c:v>
                </c:pt>
                <c:pt idx="38971">
                  <c:v>-33.770500000000013</c:v>
                </c:pt>
                <c:pt idx="38972">
                  <c:v>-33.768500000000003</c:v>
                </c:pt>
                <c:pt idx="38973">
                  <c:v>-33.766500000000008</c:v>
                </c:pt>
                <c:pt idx="38974">
                  <c:v>-33.764500000000012</c:v>
                </c:pt>
                <c:pt idx="38975">
                  <c:v>-33.762500000000003</c:v>
                </c:pt>
                <c:pt idx="38976">
                  <c:v>-33.760500000000008</c:v>
                </c:pt>
                <c:pt idx="38977">
                  <c:v>-33.758500000000012</c:v>
                </c:pt>
                <c:pt idx="38978">
                  <c:v>-33.756500000000003</c:v>
                </c:pt>
                <c:pt idx="38979">
                  <c:v>-33.754500000000007</c:v>
                </c:pt>
                <c:pt idx="38980">
                  <c:v>-33.752500000000012</c:v>
                </c:pt>
                <c:pt idx="38981">
                  <c:v>-33.750500000000002</c:v>
                </c:pt>
                <c:pt idx="38982">
                  <c:v>-33.748500000000007</c:v>
                </c:pt>
                <c:pt idx="38983">
                  <c:v>-33.746500000000012</c:v>
                </c:pt>
                <c:pt idx="38984">
                  <c:v>-33.744500000000002</c:v>
                </c:pt>
                <c:pt idx="38985">
                  <c:v>-33.742500000000007</c:v>
                </c:pt>
                <c:pt idx="38986">
                  <c:v>-33.740500000000011</c:v>
                </c:pt>
                <c:pt idx="38987">
                  <c:v>-33.738500000000002</c:v>
                </c:pt>
                <c:pt idx="38988">
                  <c:v>-33.736500000000007</c:v>
                </c:pt>
                <c:pt idx="38989">
                  <c:v>-33.734500000000011</c:v>
                </c:pt>
                <c:pt idx="38990">
                  <c:v>-33.732500000000002</c:v>
                </c:pt>
                <c:pt idx="38991">
                  <c:v>-33.730500000000006</c:v>
                </c:pt>
                <c:pt idx="38992">
                  <c:v>-33.728500000000011</c:v>
                </c:pt>
                <c:pt idx="38993">
                  <c:v>-33.726500000000001</c:v>
                </c:pt>
                <c:pt idx="38994">
                  <c:v>-33.724500000000006</c:v>
                </c:pt>
                <c:pt idx="38995">
                  <c:v>-33.722500000000011</c:v>
                </c:pt>
                <c:pt idx="38996">
                  <c:v>-33.720500000000001</c:v>
                </c:pt>
                <c:pt idx="38997">
                  <c:v>-33.718500000000006</c:v>
                </c:pt>
                <c:pt idx="38998">
                  <c:v>-33.716500000000011</c:v>
                </c:pt>
                <c:pt idx="38999">
                  <c:v>-33.714500000000001</c:v>
                </c:pt>
                <c:pt idx="39000">
                  <c:v>-33.712500000000006</c:v>
                </c:pt>
                <c:pt idx="39001">
                  <c:v>-33.71050000000001</c:v>
                </c:pt>
                <c:pt idx="39002">
                  <c:v>-33.708500000000001</c:v>
                </c:pt>
                <c:pt idx="39003">
                  <c:v>-33.706500000000005</c:v>
                </c:pt>
                <c:pt idx="39004">
                  <c:v>-33.70450000000001</c:v>
                </c:pt>
                <c:pt idx="39005">
                  <c:v>-33.702500000000001</c:v>
                </c:pt>
                <c:pt idx="39006">
                  <c:v>-33.700500000000005</c:v>
                </c:pt>
                <c:pt idx="39007">
                  <c:v>-33.69850000000001</c:v>
                </c:pt>
                <c:pt idx="39008">
                  <c:v>-33.6965</c:v>
                </c:pt>
                <c:pt idx="39009">
                  <c:v>-33.694500000000005</c:v>
                </c:pt>
                <c:pt idx="39010">
                  <c:v>-33.69250000000001</c:v>
                </c:pt>
                <c:pt idx="39011">
                  <c:v>-33.6905</c:v>
                </c:pt>
                <c:pt idx="39012">
                  <c:v>-33.688500000000005</c:v>
                </c:pt>
                <c:pt idx="39013">
                  <c:v>-33.686500000000009</c:v>
                </c:pt>
                <c:pt idx="39014">
                  <c:v>-33.6845</c:v>
                </c:pt>
                <c:pt idx="39015">
                  <c:v>-33.682500000000005</c:v>
                </c:pt>
                <c:pt idx="39016">
                  <c:v>-33.680500000000009</c:v>
                </c:pt>
                <c:pt idx="39017">
                  <c:v>-33.6785</c:v>
                </c:pt>
                <c:pt idx="39018">
                  <c:v>-33.676500000000004</c:v>
                </c:pt>
                <c:pt idx="39019">
                  <c:v>-33.674500000000009</c:v>
                </c:pt>
                <c:pt idx="39020">
                  <c:v>-33.672499999999999</c:v>
                </c:pt>
                <c:pt idx="39021">
                  <c:v>-33.670500000000004</c:v>
                </c:pt>
                <c:pt idx="39022">
                  <c:v>-33.668500000000009</c:v>
                </c:pt>
                <c:pt idx="39023">
                  <c:v>-33.666499999999999</c:v>
                </c:pt>
                <c:pt idx="39024">
                  <c:v>-33.664500000000004</c:v>
                </c:pt>
                <c:pt idx="39025">
                  <c:v>-33.662500000000009</c:v>
                </c:pt>
                <c:pt idx="39026">
                  <c:v>-33.660499999999999</c:v>
                </c:pt>
                <c:pt idx="39027">
                  <c:v>-33.658500000000004</c:v>
                </c:pt>
                <c:pt idx="39028">
                  <c:v>-33.656500000000008</c:v>
                </c:pt>
                <c:pt idx="39029">
                  <c:v>-33.654499999999999</c:v>
                </c:pt>
                <c:pt idx="39030">
                  <c:v>-33.652500000000003</c:v>
                </c:pt>
                <c:pt idx="39031">
                  <c:v>-33.650500000000008</c:v>
                </c:pt>
                <c:pt idx="39032">
                  <c:v>-33.648500000000013</c:v>
                </c:pt>
                <c:pt idx="39033">
                  <c:v>-33.646500000000003</c:v>
                </c:pt>
                <c:pt idx="39034">
                  <c:v>-33.644500000000008</c:v>
                </c:pt>
                <c:pt idx="39035">
                  <c:v>-33.642500000000013</c:v>
                </c:pt>
                <c:pt idx="39036">
                  <c:v>-33.640500000000003</c:v>
                </c:pt>
                <c:pt idx="39037">
                  <c:v>-33.638500000000008</c:v>
                </c:pt>
                <c:pt idx="39038">
                  <c:v>-33.636500000000012</c:v>
                </c:pt>
                <c:pt idx="39039">
                  <c:v>-33.634500000000003</c:v>
                </c:pt>
                <c:pt idx="39040">
                  <c:v>-33.632500000000007</c:v>
                </c:pt>
                <c:pt idx="39041">
                  <c:v>-33.630500000000012</c:v>
                </c:pt>
                <c:pt idx="39042">
                  <c:v>-33.628500000000003</c:v>
                </c:pt>
                <c:pt idx="39043">
                  <c:v>-33.626500000000007</c:v>
                </c:pt>
                <c:pt idx="39044">
                  <c:v>-33.624500000000012</c:v>
                </c:pt>
                <c:pt idx="39045">
                  <c:v>-33.622500000000002</c:v>
                </c:pt>
                <c:pt idx="39046">
                  <c:v>-33.620500000000007</c:v>
                </c:pt>
                <c:pt idx="39047">
                  <c:v>-33.618500000000012</c:v>
                </c:pt>
                <c:pt idx="39048">
                  <c:v>-33.616500000000002</c:v>
                </c:pt>
                <c:pt idx="39049">
                  <c:v>-33.614500000000007</c:v>
                </c:pt>
                <c:pt idx="39050">
                  <c:v>-33.612500000000011</c:v>
                </c:pt>
                <c:pt idx="39051">
                  <c:v>-33.610500000000002</c:v>
                </c:pt>
                <c:pt idx="39052">
                  <c:v>-33.608500000000006</c:v>
                </c:pt>
                <c:pt idx="39053">
                  <c:v>-33.606500000000011</c:v>
                </c:pt>
                <c:pt idx="39054">
                  <c:v>-33.604500000000002</c:v>
                </c:pt>
                <c:pt idx="39055">
                  <c:v>-33.602500000000006</c:v>
                </c:pt>
                <c:pt idx="39056">
                  <c:v>-33.600500000000011</c:v>
                </c:pt>
                <c:pt idx="39057">
                  <c:v>-33.598500000000001</c:v>
                </c:pt>
                <c:pt idx="39058">
                  <c:v>-33.596500000000006</c:v>
                </c:pt>
                <c:pt idx="39059">
                  <c:v>-33.594500000000011</c:v>
                </c:pt>
                <c:pt idx="39060">
                  <c:v>-33.592500000000001</c:v>
                </c:pt>
                <c:pt idx="39061">
                  <c:v>-33.590500000000006</c:v>
                </c:pt>
                <c:pt idx="39062">
                  <c:v>-33.58850000000001</c:v>
                </c:pt>
                <c:pt idx="39063">
                  <c:v>-33.586500000000001</c:v>
                </c:pt>
                <c:pt idx="39064">
                  <c:v>-33.584500000000006</c:v>
                </c:pt>
                <c:pt idx="39065">
                  <c:v>-33.58250000000001</c:v>
                </c:pt>
                <c:pt idx="39066">
                  <c:v>-33.580500000000001</c:v>
                </c:pt>
                <c:pt idx="39067">
                  <c:v>-33.578500000000005</c:v>
                </c:pt>
                <c:pt idx="39068">
                  <c:v>-33.57650000000001</c:v>
                </c:pt>
                <c:pt idx="39069">
                  <c:v>-33.5745</c:v>
                </c:pt>
                <c:pt idx="39070">
                  <c:v>-33.572500000000005</c:v>
                </c:pt>
                <c:pt idx="39071">
                  <c:v>-33.57050000000001</c:v>
                </c:pt>
                <c:pt idx="39072">
                  <c:v>-33.5685</c:v>
                </c:pt>
                <c:pt idx="39073">
                  <c:v>-33.566500000000005</c:v>
                </c:pt>
                <c:pt idx="39074">
                  <c:v>-33.56450000000001</c:v>
                </c:pt>
                <c:pt idx="39075">
                  <c:v>-33.5625</c:v>
                </c:pt>
                <c:pt idx="39076">
                  <c:v>-33.560500000000005</c:v>
                </c:pt>
                <c:pt idx="39077">
                  <c:v>-33.558500000000009</c:v>
                </c:pt>
                <c:pt idx="39078">
                  <c:v>-33.5565</c:v>
                </c:pt>
                <c:pt idx="39079">
                  <c:v>-33.554500000000004</c:v>
                </c:pt>
                <c:pt idx="39080">
                  <c:v>-33.552500000000009</c:v>
                </c:pt>
                <c:pt idx="39081">
                  <c:v>-33.5505</c:v>
                </c:pt>
                <c:pt idx="39082">
                  <c:v>-33.548500000000004</c:v>
                </c:pt>
                <c:pt idx="39083">
                  <c:v>-33.546500000000009</c:v>
                </c:pt>
                <c:pt idx="39084">
                  <c:v>-33.544499999999999</c:v>
                </c:pt>
                <c:pt idx="39085">
                  <c:v>-33.542500000000004</c:v>
                </c:pt>
                <c:pt idx="39086">
                  <c:v>-33.540500000000009</c:v>
                </c:pt>
                <c:pt idx="39087">
                  <c:v>-33.538499999999999</c:v>
                </c:pt>
                <c:pt idx="39088">
                  <c:v>-33.536500000000004</c:v>
                </c:pt>
                <c:pt idx="39089">
                  <c:v>-33.534500000000008</c:v>
                </c:pt>
                <c:pt idx="39090">
                  <c:v>-33.532499999999999</c:v>
                </c:pt>
                <c:pt idx="39091">
                  <c:v>-33.530500000000004</c:v>
                </c:pt>
                <c:pt idx="39092">
                  <c:v>-33.528500000000008</c:v>
                </c:pt>
                <c:pt idx="39093">
                  <c:v>-33.526499999999999</c:v>
                </c:pt>
                <c:pt idx="39094">
                  <c:v>-33.524500000000003</c:v>
                </c:pt>
                <c:pt idx="39095">
                  <c:v>-33.522500000000008</c:v>
                </c:pt>
                <c:pt idx="39096">
                  <c:v>-33.520500000000013</c:v>
                </c:pt>
                <c:pt idx="39097">
                  <c:v>-33.518500000000003</c:v>
                </c:pt>
                <c:pt idx="39098">
                  <c:v>-33.516500000000008</c:v>
                </c:pt>
                <c:pt idx="39099">
                  <c:v>-33.514500000000012</c:v>
                </c:pt>
                <c:pt idx="39100">
                  <c:v>-33.512500000000003</c:v>
                </c:pt>
                <c:pt idx="39101">
                  <c:v>-33.510500000000008</c:v>
                </c:pt>
                <c:pt idx="39102">
                  <c:v>-33.508500000000012</c:v>
                </c:pt>
                <c:pt idx="39103">
                  <c:v>-33.506500000000003</c:v>
                </c:pt>
                <c:pt idx="39104">
                  <c:v>-33.504500000000007</c:v>
                </c:pt>
                <c:pt idx="39105">
                  <c:v>-33.502500000000012</c:v>
                </c:pt>
                <c:pt idx="39106">
                  <c:v>-33.500500000000002</c:v>
                </c:pt>
                <c:pt idx="39107">
                  <c:v>-33.498500000000007</c:v>
                </c:pt>
                <c:pt idx="39108">
                  <c:v>-33.496500000000012</c:v>
                </c:pt>
                <c:pt idx="39109">
                  <c:v>-33.494500000000002</c:v>
                </c:pt>
                <c:pt idx="39110">
                  <c:v>-33.492500000000007</c:v>
                </c:pt>
                <c:pt idx="39111">
                  <c:v>-33.490500000000011</c:v>
                </c:pt>
                <c:pt idx="39112">
                  <c:v>-33.488500000000002</c:v>
                </c:pt>
                <c:pt idx="39113">
                  <c:v>-33.486500000000007</c:v>
                </c:pt>
                <c:pt idx="39114">
                  <c:v>-33.484500000000011</c:v>
                </c:pt>
                <c:pt idx="39115">
                  <c:v>-33.482500000000002</c:v>
                </c:pt>
                <c:pt idx="39116">
                  <c:v>-33.480500000000006</c:v>
                </c:pt>
                <c:pt idx="39117">
                  <c:v>-33.478500000000011</c:v>
                </c:pt>
                <c:pt idx="39118">
                  <c:v>-33.476500000000001</c:v>
                </c:pt>
                <c:pt idx="39119">
                  <c:v>-33.474500000000006</c:v>
                </c:pt>
                <c:pt idx="39120">
                  <c:v>-33.472500000000011</c:v>
                </c:pt>
                <c:pt idx="39121">
                  <c:v>-33.470500000000001</c:v>
                </c:pt>
                <c:pt idx="39122">
                  <c:v>-33.468500000000006</c:v>
                </c:pt>
                <c:pt idx="39123">
                  <c:v>-33.466500000000011</c:v>
                </c:pt>
                <c:pt idx="39124">
                  <c:v>-33.464500000000001</c:v>
                </c:pt>
                <c:pt idx="39125">
                  <c:v>-33.462500000000006</c:v>
                </c:pt>
                <c:pt idx="39126">
                  <c:v>-33.46050000000001</c:v>
                </c:pt>
                <c:pt idx="39127">
                  <c:v>-33.458500000000001</c:v>
                </c:pt>
                <c:pt idx="39128">
                  <c:v>-33.456500000000005</c:v>
                </c:pt>
                <c:pt idx="39129">
                  <c:v>-33.45450000000001</c:v>
                </c:pt>
                <c:pt idx="39130">
                  <c:v>-33.452500000000001</c:v>
                </c:pt>
                <c:pt idx="39131">
                  <c:v>-33.450500000000005</c:v>
                </c:pt>
                <c:pt idx="39132">
                  <c:v>-33.44850000000001</c:v>
                </c:pt>
                <c:pt idx="39133">
                  <c:v>-33.4465</c:v>
                </c:pt>
                <c:pt idx="39134">
                  <c:v>-33.444500000000005</c:v>
                </c:pt>
                <c:pt idx="39135">
                  <c:v>-33.44250000000001</c:v>
                </c:pt>
                <c:pt idx="39136">
                  <c:v>-33.4405</c:v>
                </c:pt>
                <c:pt idx="39137">
                  <c:v>-33.438500000000005</c:v>
                </c:pt>
                <c:pt idx="39138">
                  <c:v>-33.436500000000009</c:v>
                </c:pt>
                <c:pt idx="39139">
                  <c:v>-33.4345</c:v>
                </c:pt>
                <c:pt idx="39140">
                  <c:v>-33.432500000000005</c:v>
                </c:pt>
                <c:pt idx="39141">
                  <c:v>-33.430500000000009</c:v>
                </c:pt>
                <c:pt idx="39142">
                  <c:v>-33.4285</c:v>
                </c:pt>
                <c:pt idx="39143">
                  <c:v>-33.426500000000004</c:v>
                </c:pt>
                <c:pt idx="39144">
                  <c:v>-33.424500000000009</c:v>
                </c:pt>
                <c:pt idx="39145">
                  <c:v>-33.422499999999999</c:v>
                </c:pt>
                <c:pt idx="39146">
                  <c:v>-33.420500000000004</c:v>
                </c:pt>
                <c:pt idx="39147">
                  <c:v>-33.418500000000009</c:v>
                </c:pt>
                <c:pt idx="39148">
                  <c:v>-33.416499999999999</c:v>
                </c:pt>
                <c:pt idx="39149">
                  <c:v>-33.414500000000004</c:v>
                </c:pt>
                <c:pt idx="39150">
                  <c:v>-33.412500000000009</c:v>
                </c:pt>
                <c:pt idx="39151">
                  <c:v>-33.410499999999999</c:v>
                </c:pt>
                <c:pt idx="39152">
                  <c:v>-33.408500000000004</c:v>
                </c:pt>
                <c:pt idx="39153">
                  <c:v>-33.406500000000008</c:v>
                </c:pt>
                <c:pt idx="39154">
                  <c:v>-33.404499999999999</c:v>
                </c:pt>
                <c:pt idx="39155">
                  <c:v>-33.402500000000003</c:v>
                </c:pt>
                <c:pt idx="39156">
                  <c:v>-33.400500000000008</c:v>
                </c:pt>
                <c:pt idx="39157">
                  <c:v>-33.398500000000013</c:v>
                </c:pt>
                <c:pt idx="39158">
                  <c:v>-33.396500000000003</c:v>
                </c:pt>
                <c:pt idx="39159">
                  <c:v>-33.394500000000008</c:v>
                </c:pt>
                <c:pt idx="39160">
                  <c:v>-33.392500000000013</c:v>
                </c:pt>
                <c:pt idx="39161">
                  <c:v>-33.390500000000003</c:v>
                </c:pt>
                <c:pt idx="39162">
                  <c:v>-33.388500000000008</c:v>
                </c:pt>
                <c:pt idx="39163">
                  <c:v>-33.386500000000012</c:v>
                </c:pt>
                <c:pt idx="39164">
                  <c:v>-33.384500000000003</c:v>
                </c:pt>
                <c:pt idx="39165">
                  <c:v>-33.382500000000007</c:v>
                </c:pt>
                <c:pt idx="39166">
                  <c:v>-33.380500000000012</c:v>
                </c:pt>
                <c:pt idx="39167">
                  <c:v>-33.378500000000003</c:v>
                </c:pt>
                <c:pt idx="39168">
                  <c:v>-33.376500000000007</c:v>
                </c:pt>
                <c:pt idx="39169">
                  <c:v>-33.374500000000012</c:v>
                </c:pt>
                <c:pt idx="39170">
                  <c:v>-33.372500000000002</c:v>
                </c:pt>
                <c:pt idx="39171">
                  <c:v>-33.370500000000007</c:v>
                </c:pt>
                <c:pt idx="39172">
                  <c:v>-33.368500000000012</c:v>
                </c:pt>
                <c:pt idx="39173">
                  <c:v>-33.366500000000002</c:v>
                </c:pt>
                <c:pt idx="39174">
                  <c:v>-33.364500000000007</c:v>
                </c:pt>
                <c:pt idx="39175">
                  <c:v>-33.362500000000011</c:v>
                </c:pt>
                <c:pt idx="39176">
                  <c:v>-33.360500000000002</c:v>
                </c:pt>
                <c:pt idx="39177">
                  <c:v>-33.358500000000006</c:v>
                </c:pt>
                <c:pt idx="39178">
                  <c:v>-33.356500000000011</c:v>
                </c:pt>
                <c:pt idx="39179">
                  <c:v>-33.354500000000002</c:v>
                </c:pt>
                <c:pt idx="39180">
                  <c:v>-33.352500000000006</c:v>
                </c:pt>
                <c:pt idx="39181">
                  <c:v>-33.350500000000011</c:v>
                </c:pt>
                <c:pt idx="39182">
                  <c:v>-33.348500000000001</c:v>
                </c:pt>
                <c:pt idx="39183">
                  <c:v>-33.346500000000006</c:v>
                </c:pt>
                <c:pt idx="39184">
                  <c:v>-33.344500000000011</c:v>
                </c:pt>
                <c:pt idx="39185">
                  <c:v>-33.342500000000001</c:v>
                </c:pt>
                <c:pt idx="39186">
                  <c:v>-33.340500000000006</c:v>
                </c:pt>
                <c:pt idx="39187">
                  <c:v>-33.33850000000001</c:v>
                </c:pt>
                <c:pt idx="39188">
                  <c:v>-33.336500000000001</c:v>
                </c:pt>
                <c:pt idx="39189">
                  <c:v>-33.334500000000006</c:v>
                </c:pt>
                <c:pt idx="39190">
                  <c:v>-33.33250000000001</c:v>
                </c:pt>
                <c:pt idx="39191">
                  <c:v>-33.330500000000001</c:v>
                </c:pt>
                <c:pt idx="39192">
                  <c:v>-33.328500000000005</c:v>
                </c:pt>
                <c:pt idx="39193">
                  <c:v>-33.32650000000001</c:v>
                </c:pt>
                <c:pt idx="39194">
                  <c:v>-33.3245</c:v>
                </c:pt>
                <c:pt idx="39195">
                  <c:v>-33.322500000000005</c:v>
                </c:pt>
                <c:pt idx="39196">
                  <c:v>-33.32050000000001</c:v>
                </c:pt>
                <c:pt idx="39197">
                  <c:v>-33.3185</c:v>
                </c:pt>
                <c:pt idx="39198">
                  <c:v>-33.316500000000005</c:v>
                </c:pt>
                <c:pt idx="39199">
                  <c:v>-33.31450000000001</c:v>
                </c:pt>
                <c:pt idx="39200">
                  <c:v>-33.3125</c:v>
                </c:pt>
                <c:pt idx="39201">
                  <c:v>-33.310500000000005</c:v>
                </c:pt>
                <c:pt idx="39202">
                  <c:v>-33.308500000000009</c:v>
                </c:pt>
                <c:pt idx="39203">
                  <c:v>-33.3065</c:v>
                </c:pt>
                <c:pt idx="39204">
                  <c:v>-33.304500000000004</c:v>
                </c:pt>
                <c:pt idx="39205">
                  <c:v>-33.302500000000009</c:v>
                </c:pt>
                <c:pt idx="39206">
                  <c:v>-33.3005</c:v>
                </c:pt>
                <c:pt idx="39207">
                  <c:v>-33.298500000000004</c:v>
                </c:pt>
                <c:pt idx="39208">
                  <c:v>-33.296500000000009</c:v>
                </c:pt>
                <c:pt idx="39209">
                  <c:v>-33.294499999999999</c:v>
                </c:pt>
                <c:pt idx="39210">
                  <c:v>-33.292500000000004</c:v>
                </c:pt>
                <c:pt idx="39211">
                  <c:v>-33.290500000000009</c:v>
                </c:pt>
                <c:pt idx="39212">
                  <c:v>-33.288499999999999</c:v>
                </c:pt>
                <c:pt idx="39213">
                  <c:v>-33.286500000000004</c:v>
                </c:pt>
                <c:pt idx="39214">
                  <c:v>-33.284500000000008</c:v>
                </c:pt>
                <c:pt idx="39215">
                  <c:v>-33.282499999999999</c:v>
                </c:pt>
                <c:pt idx="39216">
                  <c:v>-33.280500000000004</c:v>
                </c:pt>
                <c:pt idx="39217">
                  <c:v>-33.278500000000008</c:v>
                </c:pt>
                <c:pt idx="39218">
                  <c:v>-33.276499999999999</c:v>
                </c:pt>
                <c:pt idx="39219">
                  <c:v>-33.274500000000003</c:v>
                </c:pt>
                <c:pt idx="39220">
                  <c:v>-33.272500000000008</c:v>
                </c:pt>
                <c:pt idx="39221">
                  <c:v>-33.270500000000013</c:v>
                </c:pt>
                <c:pt idx="39222">
                  <c:v>-33.268500000000003</c:v>
                </c:pt>
                <c:pt idx="39223">
                  <c:v>-33.266500000000008</c:v>
                </c:pt>
                <c:pt idx="39224">
                  <c:v>-33.264500000000012</c:v>
                </c:pt>
                <c:pt idx="39225">
                  <c:v>-33.262500000000003</c:v>
                </c:pt>
                <c:pt idx="39226">
                  <c:v>-33.260500000000008</c:v>
                </c:pt>
                <c:pt idx="39227">
                  <c:v>-33.258500000000012</c:v>
                </c:pt>
                <c:pt idx="39228">
                  <c:v>-33.256500000000003</c:v>
                </c:pt>
                <c:pt idx="39229">
                  <c:v>-33.254500000000007</c:v>
                </c:pt>
                <c:pt idx="39230">
                  <c:v>-33.252500000000012</c:v>
                </c:pt>
                <c:pt idx="39231">
                  <c:v>-33.250500000000002</c:v>
                </c:pt>
                <c:pt idx="39232">
                  <c:v>-33.248500000000007</c:v>
                </c:pt>
                <c:pt idx="39233">
                  <c:v>-33.246500000000012</c:v>
                </c:pt>
                <c:pt idx="39234">
                  <c:v>-33.244500000000002</c:v>
                </c:pt>
                <c:pt idx="39235">
                  <c:v>-33.242500000000007</c:v>
                </c:pt>
                <c:pt idx="39236">
                  <c:v>-33.240500000000011</c:v>
                </c:pt>
                <c:pt idx="39237">
                  <c:v>-33.238500000000002</c:v>
                </c:pt>
                <c:pt idx="39238">
                  <c:v>-33.236500000000007</c:v>
                </c:pt>
                <c:pt idx="39239">
                  <c:v>-33.234500000000011</c:v>
                </c:pt>
                <c:pt idx="39240">
                  <c:v>-33.232500000000002</c:v>
                </c:pt>
                <c:pt idx="39241">
                  <c:v>-33.230500000000006</c:v>
                </c:pt>
                <c:pt idx="39242">
                  <c:v>-33.228500000000011</c:v>
                </c:pt>
                <c:pt idx="39243">
                  <c:v>-33.226500000000001</c:v>
                </c:pt>
                <c:pt idx="39244">
                  <c:v>-33.224500000000006</c:v>
                </c:pt>
                <c:pt idx="39245">
                  <c:v>-33.222500000000011</c:v>
                </c:pt>
                <c:pt idx="39246">
                  <c:v>-33.220500000000001</c:v>
                </c:pt>
                <c:pt idx="39247">
                  <c:v>-33.218500000000006</c:v>
                </c:pt>
                <c:pt idx="39248">
                  <c:v>-33.216500000000011</c:v>
                </c:pt>
                <c:pt idx="39249">
                  <c:v>-33.214500000000001</c:v>
                </c:pt>
                <c:pt idx="39250">
                  <c:v>-33.212500000000006</c:v>
                </c:pt>
                <c:pt idx="39251">
                  <c:v>-33.21050000000001</c:v>
                </c:pt>
                <c:pt idx="39252">
                  <c:v>-33.208500000000001</c:v>
                </c:pt>
                <c:pt idx="39253">
                  <c:v>-33.206500000000005</c:v>
                </c:pt>
                <c:pt idx="39254">
                  <c:v>-33.20450000000001</c:v>
                </c:pt>
                <c:pt idx="39255">
                  <c:v>-33.202500000000001</c:v>
                </c:pt>
                <c:pt idx="39256">
                  <c:v>-33.200500000000005</c:v>
                </c:pt>
                <c:pt idx="39257">
                  <c:v>-33.19850000000001</c:v>
                </c:pt>
                <c:pt idx="39258">
                  <c:v>-33.1965</c:v>
                </c:pt>
                <c:pt idx="39259">
                  <c:v>-33.194500000000005</c:v>
                </c:pt>
                <c:pt idx="39260">
                  <c:v>-33.19250000000001</c:v>
                </c:pt>
                <c:pt idx="39261">
                  <c:v>-33.1905</c:v>
                </c:pt>
                <c:pt idx="39262">
                  <c:v>-33.188500000000005</c:v>
                </c:pt>
                <c:pt idx="39263">
                  <c:v>-33.186500000000009</c:v>
                </c:pt>
                <c:pt idx="39264">
                  <c:v>-33.1845</c:v>
                </c:pt>
                <c:pt idx="39265">
                  <c:v>-33.182500000000005</c:v>
                </c:pt>
                <c:pt idx="39266">
                  <c:v>-33.180500000000009</c:v>
                </c:pt>
                <c:pt idx="39267">
                  <c:v>-33.1785</c:v>
                </c:pt>
                <c:pt idx="39268">
                  <c:v>-33.176500000000004</c:v>
                </c:pt>
                <c:pt idx="39269">
                  <c:v>-33.174500000000009</c:v>
                </c:pt>
                <c:pt idx="39270">
                  <c:v>-33.172499999999999</c:v>
                </c:pt>
                <c:pt idx="39271">
                  <c:v>-33.170500000000004</c:v>
                </c:pt>
                <c:pt idx="39272">
                  <c:v>-33.168500000000009</c:v>
                </c:pt>
                <c:pt idx="39273">
                  <c:v>-33.166499999999999</c:v>
                </c:pt>
                <c:pt idx="39274">
                  <c:v>-33.164500000000004</c:v>
                </c:pt>
                <c:pt idx="39275">
                  <c:v>-33.162500000000009</c:v>
                </c:pt>
                <c:pt idx="39276">
                  <c:v>-33.160499999999999</c:v>
                </c:pt>
                <c:pt idx="39277">
                  <c:v>-33.158500000000004</c:v>
                </c:pt>
                <c:pt idx="39278">
                  <c:v>-33.156500000000008</c:v>
                </c:pt>
                <c:pt idx="39279">
                  <c:v>-33.154499999999999</c:v>
                </c:pt>
                <c:pt idx="39280">
                  <c:v>-33.152500000000003</c:v>
                </c:pt>
                <c:pt idx="39281">
                  <c:v>-33.150500000000008</c:v>
                </c:pt>
                <c:pt idx="39282">
                  <c:v>-33.148500000000013</c:v>
                </c:pt>
                <c:pt idx="39283">
                  <c:v>-33.146500000000003</c:v>
                </c:pt>
                <c:pt idx="39284">
                  <c:v>-33.144500000000008</c:v>
                </c:pt>
                <c:pt idx="39285">
                  <c:v>-33.142500000000013</c:v>
                </c:pt>
                <c:pt idx="39286">
                  <c:v>-33.140500000000003</c:v>
                </c:pt>
                <c:pt idx="39287">
                  <c:v>-33.138500000000008</c:v>
                </c:pt>
                <c:pt idx="39288">
                  <c:v>-33.136500000000012</c:v>
                </c:pt>
                <c:pt idx="39289">
                  <c:v>-33.134500000000003</c:v>
                </c:pt>
                <c:pt idx="39290">
                  <c:v>-33.132500000000007</c:v>
                </c:pt>
                <c:pt idx="39291">
                  <c:v>-33.130500000000012</c:v>
                </c:pt>
                <c:pt idx="39292">
                  <c:v>-33.128500000000003</c:v>
                </c:pt>
                <c:pt idx="39293">
                  <c:v>-33.126500000000007</c:v>
                </c:pt>
                <c:pt idx="39294">
                  <c:v>-33.124500000000012</c:v>
                </c:pt>
                <c:pt idx="39295">
                  <c:v>-33.122500000000002</c:v>
                </c:pt>
                <c:pt idx="39296">
                  <c:v>-33.120500000000007</c:v>
                </c:pt>
                <c:pt idx="39297">
                  <c:v>-33.118500000000012</c:v>
                </c:pt>
                <c:pt idx="39298">
                  <c:v>-33.116500000000002</c:v>
                </c:pt>
                <c:pt idx="39299">
                  <c:v>-33.114500000000007</c:v>
                </c:pt>
                <c:pt idx="39300">
                  <c:v>-33.112500000000011</c:v>
                </c:pt>
                <c:pt idx="39301">
                  <c:v>-33.110500000000002</c:v>
                </c:pt>
                <c:pt idx="39302">
                  <c:v>-33.108500000000006</c:v>
                </c:pt>
                <c:pt idx="39303">
                  <c:v>-33.106500000000011</c:v>
                </c:pt>
                <c:pt idx="39304">
                  <c:v>-33.104500000000002</c:v>
                </c:pt>
                <c:pt idx="39305">
                  <c:v>-33.102500000000006</c:v>
                </c:pt>
                <c:pt idx="39306">
                  <c:v>-33.100500000000011</c:v>
                </c:pt>
                <c:pt idx="39307">
                  <c:v>-33.098500000000001</c:v>
                </c:pt>
                <c:pt idx="39308">
                  <c:v>-33.096500000000006</c:v>
                </c:pt>
                <c:pt idx="39309">
                  <c:v>-33.094500000000011</c:v>
                </c:pt>
                <c:pt idx="39310">
                  <c:v>-33.092500000000001</c:v>
                </c:pt>
                <c:pt idx="39311">
                  <c:v>-33.090500000000006</c:v>
                </c:pt>
                <c:pt idx="39312">
                  <c:v>-33.08850000000001</c:v>
                </c:pt>
                <c:pt idx="39313">
                  <c:v>-33.086500000000001</c:v>
                </c:pt>
                <c:pt idx="39314">
                  <c:v>-33.084500000000006</c:v>
                </c:pt>
                <c:pt idx="39315">
                  <c:v>-33.08250000000001</c:v>
                </c:pt>
                <c:pt idx="39316">
                  <c:v>-33.080500000000001</c:v>
                </c:pt>
                <c:pt idx="39317">
                  <c:v>-33.078500000000005</c:v>
                </c:pt>
                <c:pt idx="39318">
                  <c:v>-33.07650000000001</c:v>
                </c:pt>
                <c:pt idx="39319">
                  <c:v>-33.0745</c:v>
                </c:pt>
                <c:pt idx="39320">
                  <c:v>-33.072500000000005</c:v>
                </c:pt>
                <c:pt idx="39321">
                  <c:v>-33.07050000000001</c:v>
                </c:pt>
                <c:pt idx="39322">
                  <c:v>-33.0685</c:v>
                </c:pt>
                <c:pt idx="39323">
                  <c:v>-33.066500000000005</c:v>
                </c:pt>
                <c:pt idx="39324">
                  <c:v>-33.06450000000001</c:v>
                </c:pt>
                <c:pt idx="39325">
                  <c:v>-33.0625</c:v>
                </c:pt>
                <c:pt idx="39326">
                  <c:v>-33.060500000000005</c:v>
                </c:pt>
                <c:pt idx="39327">
                  <c:v>-33.058500000000009</c:v>
                </c:pt>
                <c:pt idx="39328">
                  <c:v>-33.0565</c:v>
                </c:pt>
                <c:pt idx="39329">
                  <c:v>-33.054500000000004</c:v>
                </c:pt>
                <c:pt idx="39330">
                  <c:v>-33.052500000000009</c:v>
                </c:pt>
                <c:pt idx="39331">
                  <c:v>-33.0505</c:v>
                </c:pt>
                <c:pt idx="39332">
                  <c:v>-33.048500000000004</c:v>
                </c:pt>
                <c:pt idx="39333">
                  <c:v>-33.046500000000009</c:v>
                </c:pt>
                <c:pt idx="39334">
                  <c:v>-33.044499999999999</c:v>
                </c:pt>
                <c:pt idx="39335">
                  <c:v>-33.042500000000004</c:v>
                </c:pt>
                <c:pt idx="39336">
                  <c:v>-33.040500000000009</c:v>
                </c:pt>
                <c:pt idx="39337">
                  <c:v>-33.038499999999999</c:v>
                </c:pt>
                <c:pt idx="39338">
                  <c:v>-33.036500000000004</c:v>
                </c:pt>
                <c:pt idx="39339">
                  <c:v>-33.034500000000008</c:v>
                </c:pt>
                <c:pt idx="39340">
                  <c:v>-33.032499999999999</c:v>
                </c:pt>
                <c:pt idx="39341">
                  <c:v>-33.030500000000004</c:v>
                </c:pt>
                <c:pt idx="39342">
                  <c:v>-33.028500000000008</c:v>
                </c:pt>
                <c:pt idx="39343">
                  <c:v>-33.026499999999999</c:v>
                </c:pt>
                <c:pt idx="39344">
                  <c:v>-33.024500000000003</c:v>
                </c:pt>
                <c:pt idx="39345">
                  <c:v>-33.022500000000008</c:v>
                </c:pt>
                <c:pt idx="39346">
                  <c:v>-33.020500000000013</c:v>
                </c:pt>
                <c:pt idx="39347">
                  <c:v>-33.018500000000003</c:v>
                </c:pt>
                <c:pt idx="39348">
                  <c:v>-33.016500000000008</c:v>
                </c:pt>
                <c:pt idx="39349">
                  <c:v>-33.014500000000012</c:v>
                </c:pt>
                <c:pt idx="39350">
                  <c:v>-33.012500000000003</c:v>
                </c:pt>
                <c:pt idx="39351">
                  <c:v>-33.010500000000008</c:v>
                </c:pt>
                <c:pt idx="39352">
                  <c:v>-33.008500000000012</c:v>
                </c:pt>
                <c:pt idx="39353">
                  <c:v>-33.006500000000003</c:v>
                </c:pt>
                <c:pt idx="39354">
                  <c:v>-33.004500000000007</c:v>
                </c:pt>
                <c:pt idx="39355">
                  <c:v>-33.002500000000012</c:v>
                </c:pt>
                <c:pt idx="39356">
                  <c:v>-33.000500000000002</c:v>
                </c:pt>
                <c:pt idx="39357">
                  <c:v>-32.998500000000007</c:v>
                </c:pt>
                <c:pt idx="39358">
                  <c:v>-32.996500000000012</c:v>
                </c:pt>
                <c:pt idx="39359">
                  <c:v>-32.994500000000002</c:v>
                </c:pt>
                <c:pt idx="39360">
                  <c:v>-32.992500000000007</c:v>
                </c:pt>
                <c:pt idx="39361">
                  <c:v>-32.990500000000011</c:v>
                </c:pt>
                <c:pt idx="39362">
                  <c:v>-32.988500000000002</c:v>
                </c:pt>
                <c:pt idx="39363">
                  <c:v>-32.986500000000007</c:v>
                </c:pt>
                <c:pt idx="39364">
                  <c:v>-32.984500000000011</c:v>
                </c:pt>
                <c:pt idx="39365">
                  <c:v>-32.982500000000002</c:v>
                </c:pt>
                <c:pt idx="39366">
                  <c:v>-32.980500000000006</c:v>
                </c:pt>
                <c:pt idx="39367">
                  <c:v>-32.978500000000011</c:v>
                </c:pt>
                <c:pt idx="39368">
                  <c:v>-32.976500000000001</c:v>
                </c:pt>
                <c:pt idx="39369">
                  <c:v>-32.974500000000006</c:v>
                </c:pt>
                <c:pt idx="39370">
                  <c:v>-32.972500000000011</c:v>
                </c:pt>
                <c:pt idx="39371">
                  <c:v>-32.970500000000001</c:v>
                </c:pt>
                <c:pt idx="39372">
                  <c:v>-32.968500000000006</c:v>
                </c:pt>
                <c:pt idx="39373">
                  <c:v>-32.966500000000011</c:v>
                </c:pt>
                <c:pt idx="39374">
                  <c:v>-32.964500000000001</c:v>
                </c:pt>
                <c:pt idx="39375">
                  <c:v>-32.962500000000006</c:v>
                </c:pt>
                <c:pt idx="39376">
                  <c:v>-32.96050000000001</c:v>
                </c:pt>
                <c:pt idx="39377">
                  <c:v>-32.958500000000001</c:v>
                </c:pt>
                <c:pt idx="39378">
                  <c:v>-32.956500000000005</c:v>
                </c:pt>
                <c:pt idx="39379">
                  <c:v>-32.95450000000001</c:v>
                </c:pt>
                <c:pt idx="39380">
                  <c:v>-32.952500000000001</c:v>
                </c:pt>
                <c:pt idx="39381">
                  <c:v>-32.950500000000005</c:v>
                </c:pt>
                <c:pt idx="39382">
                  <c:v>-32.94850000000001</c:v>
                </c:pt>
                <c:pt idx="39383">
                  <c:v>-32.9465</c:v>
                </c:pt>
                <c:pt idx="39384">
                  <c:v>-32.944500000000005</c:v>
                </c:pt>
                <c:pt idx="39385">
                  <c:v>-32.94250000000001</c:v>
                </c:pt>
                <c:pt idx="39386">
                  <c:v>-32.9405</c:v>
                </c:pt>
                <c:pt idx="39387">
                  <c:v>-32.938500000000005</c:v>
                </c:pt>
                <c:pt idx="39388">
                  <c:v>-32.936500000000009</c:v>
                </c:pt>
                <c:pt idx="39389">
                  <c:v>-32.9345</c:v>
                </c:pt>
                <c:pt idx="39390">
                  <c:v>-32.932500000000005</c:v>
                </c:pt>
                <c:pt idx="39391">
                  <c:v>-32.930500000000009</c:v>
                </c:pt>
                <c:pt idx="39392">
                  <c:v>-32.9285</c:v>
                </c:pt>
                <c:pt idx="39393">
                  <c:v>-32.926500000000004</c:v>
                </c:pt>
                <c:pt idx="39394">
                  <c:v>-32.924500000000009</c:v>
                </c:pt>
                <c:pt idx="39395">
                  <c:v>-32.922499999999999</c:v>
                </c:pt>
                <c:pt idx="39396">
                  <c:v>-32.920500000000004</c:v>
                </c:pt>
                <c:pt idx="39397">
                  <c:v>-32.918500000000009</c:v>
                </c:pt>
                <c:pt idx="39398">
                  <c:v>-32.916499999999999</c:v>
                </c:pt>
                <c:pt idx="39399">
                  <c:v>-32.914500000000004</c:v>
                </c:pt>
                <c:pt idx="39400">
                  <c:v>-32.912500000000009</c:v>
                </c:pt>
                <c:pt idx="39401">
                  <c:v>-32.910499999999999</c:v>
                </c:pt>
                <c:pt idx="39402">
                  <c:v>-32.908500000000004</c:v>
                </c:pt>
                <c:pt idx="39403">
                  <c:v>-32.906500000000008</c:v>
                </c:pt>
                <c:pt idx="39404">
                  <c:v>-32.904499999999999</c:v>
                </c:pt>
                <c:pt idx="39405">
                  <c:v>-32.902500000000003</c:v>
                </c:pt>
                <c:pt idx="39406">
                  <c:v>-32.900500000000008</c:v>
                </c:pt>
                <c:pt idx="39407">
                  <c:v>-32.898500000000013</c:v>
                </c:pt>
                <c:pt idx="39408">
                  <c:v>-32.896500000000003</c:v>
                </c:pt>
                <c:pt idx="39409">
                  <c:v>-32.894500000000008</c:v>
                </c:pt>
                <c:pt idx="39410">
                  <c:v>-32.892500000000013</c:v>
                </c:pt>
                <c:pt idx="39411">
                  <c:v>-32.890500000000003</c:v>
                </c:pt>
                <c:pt idx="39412">
                  <c:v>-32.888500000000008</c:v>
                </c:pt>
                <c:pt idx="39413">
                  <c:v>-32.886500000000012</c:v>
                </c:pt>
                <c:pt idx="39414">
                  <c:v>-32.884500000000003</c:v>
                </c:pt>
                <c:pt idx="39415">
                  <c:v>-32.882500000000007</c:v>
                </c:pt>
                <c:pt idx="39416">
                  <c:v>-32.880500000000012</c:v>
                </c:pt>
                <c:pt idx="39417">
                  <c:v>-32.878500000000003</c:v>
                </c:pt>
                <c:pt idx="39418">
                  <c:v>-32.876500000000007</c:v>
                </c:pt>
                <c:pt idx="39419">
                  <c:v>-32.874500000000012</c:v>
                </c:pt>
                <c:pt idx="39420">
                  <c:v>-32.872500000000002</c:v>
                </c:pt>
                <c:pt idx="39421">
                  <c:v>-32.870500000000007</c:v>
                </c:pt>
                <c:pt idx="39422">
                  <c:v>-32.868500000000012</c:v>
                </c:pt>
                <c:pt idx="39423">
                  <c:v>-32.866500000000002</c:v>
                </c:pt>
                <c:pt idx="39424">
                  <c:v>-32.864500000000007</c:v>
                </c:pt>
                <c:pt idx="39425">
                  <c:v>-32.862500000000011</c:v>
                </c:pt>
                <c:pt idx="39426">
                  <c:v>-32.860500000000002</c:v>
                </c:pt>
                <c:pt idx="39427">
                  <c:v>-32.858500000000006</c:v>
                </c:pt>
                <c:pt idx="39428">
                  <c:v>-32.856500000000011</c:v>
                </c:pt>
                <c:pt idx="39429">
                  <c:v>-32.854500000000002</c:v>
                </c:pt>
                <c:pt idx="39430">
                  <c:v>-32.852500000000006</c:v>
                </c:pt>
                <c:pt idx="39431">
                  <c:v>-32.850500000000011</c:v>
                </c:pt>
                <c:pt idx="39432">
                  <c:v>-32.848500000000001</c:v>
                </c:pt>
                <c:pt idx="39433">
                  <c:v>-32.846500000000006</c:v>
                </c:pt>
                <c:pt idx="39434">
                  <c:v>-32.844500000000011</c:v>
                </c:pt>
                <c:pt idx="39435">
                  <c:v>-32.842500000000001</c:v>
                </c:pt>
                <c:pt idx="39436">
                  <c:v>-32.840500000000006</c:v>
                </c:pt>
                <c:pt idx="39437">
                  <c:v>-32.83850000000001</c:v>
                </c:pt>
                <c:pt idx="39438">
                  <c:v>-32.836500000000001</c:v>
                </c:pt>
                <c:pt idx="39439">
                  <c:v>-32.834500000000006</c:v>
                </c:pt>
                <c:pt idx="39440">
                  <c:v>-32.83250000000001</c:v>
                </c:pt>
                <c:pt idx="39441">
                  <c:v>-32.830500000000001</c:v>
                </c:pt>
                <c:pt idx="39442">
                  <c:v>-32.828500000000005</c:v>
                </c:pt>
                <c:pt idx="39443">
                  <c:v>-32.82650000000001</c:v>
                </c:pt>
                <c:pt idx="39444">
                  <c:v>-32.8245</c:v>
                </c:pt>
                <c:pt idx="39445">
                  <c:v>-32.822500000000005</c:v>
                </c:pt>
                <c:pt idx="39446">
                  <c:v>-32.82050000000001</c:v>
                </c:pt>
                <c:pt idx="39447">
                  <c:v>-32.8185</c:v>
                </c:pt>
                <c:pt idx="39448">
                  <c:v>-32.816500000000005</c:v>
                </c:pt>
                <c:pt idx="39449">
                  <c:v>-32.81450000000001</c:v>
                </c:pt>
                <c:pt idx="39450">
                  <c:v>-32.8125</c:v>
                </c:pt>
                <c:pt idx="39451">
                  <c:v>-32.810500000000005</c:v>
                </c:pt>
                <c:pt idx="39452">
                  <c:v>-32.808500000000009</c:v>
                </c:pt>
                <c:pt idx="39453">
                  <c:v>-32.8065</c:v>
                </c:pt>
                <c:pt idx="39454">
                  <c:v>-32.804500000000004</c:v>
                </c:pt>
                <c:pt idx="39455">
                  <c:v>-32.802500000000009</c:v>
                </c:pt>
                <c:pt idx="39456">
                  <c:v>-32.8005</c:v>
                </c:pt>
                <c:pt idx="39457">
                  <c:v>-32.798500000000004</c:v>
                </c:pt>
                <c:pt idx="39458">
                  <c:v>-32.796500000000009</c:v>
                </c:pt>
                <c:pt idx="39459">
                  <c:v>-32.794499999999999</c:v>
                </c:pt>
                <c:pt idx="39460">
                  <c:v>-32.792500000000004</c:v>
                </c:pt>
                <c:pt idx="39461">
                  <c:v>-32.790500000000009</c:v>
                </c:pt>
                <c:pt idx="39462">
                  <c:v>-32.788499999999999</c:v>
                </c:pt>
                <c:pt idx="39463">
                  <c:v>-32.786500000000004</c:v>
                </c:pt>
                <c:pt idx="39464">
                  <c:v>-32.784500000000008</c:v>
                </c:pt>
                <c:pt idx="39465">
                  <c:v>-32.782499999999999</c:v>
                </c:pt>
                <c:pt idx="39466">
                  <c:v>-32.780500000000004</c:v>
                </c:pt>
                <c:pt idx="39467">
                  <c:v>-32.778500000000008</c:v>
                </c:pt>
                <c:pt idx="39468">
                  <c:v>-32.776499999999999</c:v>
                </c:pt>
                <c:pt idx="39469">
                  <c:v>-32.774500000000003</c:v>
                </c:pt>
                <c:pt idx="39470">
                  <c:v>-32.772500000000008</c:v>
                </c:pt>
                <c:pt idx="39471">
                  <c:v>-32.770500000000013</c:v>
                </c:pt>
                <c:pt idx="39472">
                  <c:v>-32.768500000000003</c:v>
                </c:pt>
                <c:pt idx="39473">
                  <c:v>-32.766500000000008</c:v>
                </c:pt>
                <c:pt idx="39474">
                  <c:v>-32.764500000000012</c:v>
                </c:pt>
                <c:pt idx="39475">
                  <c:v>-32.762500000000003</c:v>
                </c:pt>
                <c:pt idx="39476">
                  <c:v>-32.760500000000008</c:v>
                </c:pt>
                <c:pt idx="39477">
                  <c:v>-32.758500000000012</c:v>
                </c:pt>
                <c:pt idx="39478">
                  <c:v>-32.756500000000003</c:v>
                </c:pt>
                <c:pt idx="39479">
                  <c:v>-32.754500000000007</c:v>
                </c:pt>
                <c:pt idx="39480">
                  <c:v>-32.752500000000012</c:v>
                </c:pt>
                <c:pt idx="39481">
                  <c:v>-32.750500000000002</c:v>
                </c:pt>
                <c:pt idx="39482">
                  <c:v>-32.748500000000007</c:v>
                </c:pt>
                <c:pt idx="39483">
                  <c:v>-32.746500000000012</c:v>
                </c:pt>
                <c:pt idx="39484">
                  <c:v>-32.744500000000002</c:v>
                </c:pt>
                <c:pt idx="39485">
                  <c:v>-32.742500000000007</c:v>
                </c:pt>
                <c:pt idx="39486">
                  <c:v>-32.740500000000011</c:v>
                </c:pt>
                <c:pt idx="39487">
                  <c:v>-32.738500000000002</c:v>
                </c:pt>
                <c:pt idx="39488">
                  <c:v>-32.736500000000007</c:v>
                </c:pt>
                <c:pt idx="39489">
                  <c:v>-32.734500000000011</c:v>
                </c:pt>
                <c:pt idx="39490">
                  <c:v>-32.732500000000002</c:v>
                </c:pt>
                <c:pt idx="39491">
                  <c:v>-32.730500000000006</c:v>
                </c:pt>
                <c:pt idx="39492">
                  <c:v>-32.728500000000011</c:v>
                </c:pt>
                <c:pt idx="39493">
                  <c:v>-32.726500000000001</c:v>
                </c:pt>
                <c:pt idx="39494">
                  <c:v>-32.724500000000006</c:v>
                </c:pt>
                <c:pt idx="39495">
                  <c:v>-32.722500000000011</c:v>
                </c:pt>
                <c:pt idx="39496">
                  <c:v>-32.720500000000001</c:v>
                </c:pt>
                <c:pt idx="39497">
                  <c:v>-32.718500000000006</c:v>
                </c:pt>
                <c:pt idx="39498">
                  <c:v>-32.716500000000011</c:v>
                </c:pt>
                <c:pt idx="39499">
                  <c:v>-32.714500000000001</c:v>
                </c:pt>
                <c:pt idx="39500">
                  <c:v>-32.712500000000006</c:v>
                </c:pt>
                <c:pt idx="39501">
                  <c:v>-32.71050000000001</c:v>
                </c:pt>
                <c:pt idx="39502">
                  <c:v>-32.708500000000001</c:v>
                </c:pt>
                <c:pt idx="39503">
                  <c:v>-32.706500000000005</c:v>
                </c:pt>
                <c:pt idx="39504">
                  <c:v>-32.70450000000001</c:v>
                </c:pt>
                <c:pt idx="39505">
                  <c:v>-32.702500000000001</c:v>
                </c:pt>
                <c:pt idx="39506">
                  <c:v>-32.700500000000005</c:v>
                </c:pt>
                <c:pt idx="39507">
                  <c:v>-32.69850000000001</c:v>
                </c:pt>
                <c:pt idx="39508">
                  <c:v>-32.6965</c:v>
                </c:pt>
                <c:pt idx="39509">
                  <c:v>-32.694500000000005</c:v>
                </c:pt>
                <c:pt idx="39510">
                  <c:v>-32.69250000000001</c:v>
                </c:pt>
                <c:pt idx="39511">
                  <c:v>-32.6905</c:v>
                </c:pt>
                <c:pt idx="39512">
                  <c:v>-32.688500000000005</c:v>
                </c:pt>
                <c:pt idx="39513">
                  <c:v>-32.686500000000009</c:v>
                </c:pt>
                <c:pt idx="39514">
                  <c:v>-32.6845</c:v>
                </c:pt>
                <c:pt idx="39515">
                  <c:v>-32.682500000000005</c:v>
                </c:pt>
                <c:pt idx="39516">
                  <c:v>-32.680500000000009</c:v>
                </c:pt>
                <c:pt idx="39517">
                  <c:v>-32.6785</c:v>
                </c:pt>
                <c:pt idx="39518">
                  <c:v>-32.676500000000004</c:v>
                </c:pt>
                <c:pt idx="39519">
                  <c:v>-32.674500000000009</c:v>
                </c:pt>
                <c:pt idx="39520">
                  <c:v>-32.672499999999999</c:v>
                </c:pt>
                <c:pt idx="39521">
                  <c:v>-32.670500000000004</c:v>
                </c:pt>
                <c:pt idx="39522">
                  <c:v>-32.668500000000009</c:v>
                </c:pt>
                <c:pt idx="39523">
                  <c:v>-32.666499999999999</c:v>
                </c:pt>
                <c:pt idx="39524">
                  <c:v>-32.664500000000004</c:v>
                </c:pt>
                <c:pt idx="39525">
                  <c:v>-32.662500000000009</c:v>
                </c:pt>
                <c:pt idx="39526">
                  <c:v>-32.660499999999999</c:v>
                </c:pt>
                <c:pt idx="39527">
                  <c:v>-32.658500000000004</c:v>
                </c:pt>
                <c:pt idx="39528">
                  <c:v>-32.656500000000008</c:v>
                </c:pt>
                <c:pt idx="39529">
                  <c:v>-32.654499999999999</c:v>
                </c:pt>
                <c:pt idx="39530">
                  <c:v>-32.652500000000003</c:v>
                </c:pt>
                <c:pt idx="39531">
                  <c:v>-32.650500000000008</c:v>
                </c:pt>
                <c:pt idx="39532">
                  <c:v>-32.648500000000013</c:v>
                </c:pt>
                <c:pt idx="39533">
                  <c:v>-32.646500000000003</c:v>
                </c:pt>
                <c:pt idx="39534">
                  <c:v>-32.644500000000008</c:v>
                </c:pt>
                <c:pt idx="39535">
                  <c:v>-32.642500000000013</c:v>
                </c:pt>
                <c:pt idx="39536">
                  <c:v>-32.640500000000003</c:v>
                </c:pt>
                <c:pt idx="39537">
                  <c:v>-32.638500000000008</c:v>
                </c:pt>
                <c:pt idx="39538">
                  <c:v>-32.636500000000012</c:v>
                </c:pt>
                <c:pt idx="39539">
                  <c:v>-32.634500000000003</c:v>
                </c:pt>
                <c:pt idx="39540">
                  <c:v>-32.632500000000007</c:v>
                </c:pt>
                <c:pt idx="39541">
                  <c:v>-32.630500000000012</c:v>
                </c:pt>
                <c:pt idx="39542">
                  <c:v>-32.628500000000003</c:v>
                </c:pt>
                <c:pt idx="39543">
                  <c:v>-32.626500000000007</c:v>
                </c:pt>
                <c:pt idx="39544">
                  <c:v>-32.624500000000012</c:v>
                </c:pt>
                <c:pt idx="39545">
                  <c:v>-32.622500000000002</c:v>
                </c:pt>
                <c:pt idx="39546">
                  <c:v>-32.620500000000007</c:v>
                </c:pt>
                <c:pt idx="39547">
                  <c:v>-32.618500000000012</c:v>
                </c:pt>
                <c:pt idx="39548">
                  <c:v>-32.616500000000002</c:v>
                </c:pt>
                <c:pt idx="39549">
                  <c:v>-32.614500000000007</c:v>
                </c:pt>
                <c:pt idx="39550">
                  <c:v>-32.612500000000011</c:v>
                </c:pt>
                <c:pt idx="39551">
                  <c:v>-32.610500000000002</c:v>
                </c:pt>
                <c:pt idx="39552">
                  <c:v>-32.608500000000006</c:v>
                </c:pt>
                <c:pt idx="39553">
                  <c:v>-32.606500000000011</c:v>
                </c:pt>
                <c:pt idx="39554">
                  <c:v>-32.604500000000002</c:v>
                </c:pt>
                <c:pt idx="39555">
                  <c:v>-32.602500000000006</c:v>
                </c:pt>
                <c:pt idx="39556">
                  <c:v>-32.600500000000011</c:v>
                </c:pt>
                <c:pt idx="39557">
                  <c:v>-32.598500000000001</c:v>
                </c:pt>
                <c:pt idx="39558">
                  <c:v>-32.596500000000006</c:v>
                </c:pt>
                <c:pt idx="39559">
                  <c:v>-32.594500000000011</c:v>
                </c:pt>
                <c:pt idx="39560">
                  <c:v>-32.592500000000001</c:v>
                </c:pt>
                <c:pt idx="39561">
                  <c:v>-32.590500000000006</c:v>
                </c:pt>
                <c:pt idx="39562">
                  <c:v>-32.58850000000001</c:v>
                </c:pt>
                <c:pt idx="39563">
                  <c:v>-32.586500000000001</c:v>
                </c:pt>
                <c:pt idx="39564">
                  <c:v>-32.584500000000006</c:v>
                </c:pt>
                <c:pt idx="39565">
                  <c:v>-32.58250000000001</c:v>
                </c:pt>
                <c:pt idx="39566">
                  <c:v>-32.580500000000001</c:v>
                </c:pt>
                <c:pt idx="39567">
                  <c:v>-32.578500000000005</c:v>
                </c:pt>
                <c:pt idx="39568">
                  <c:v>-32.57650000000001</c:v>
                </c:pt>
                <c:pt idx="39569">
                  <c:v>-32.5745</c:v>
                </c:pt>
                <c:pt idx="39570">
                  <c:v>-32.572500000000005</c:v>
                </c:pt>
                <c:pt idx="39571">
                  <c:v>-32.57050000000001</c:v>
                </c:pt>
                <c:pt idx="39572">
                  <c:v>-32.5685</c:v>
                </c:pt>
                <c:pt idx="39573">
                  <c:v>-32.566500000000005</c:v>
                </c:pt>
                <c:pt idx="39574">
                  <c:v>-32.56450000000001</c:v>
                </c:pt>
                <c:pt idx="39575">
                  <c:v>-32.5625</c:v>
                </c:pt>
                <c:pt idx="39576">
                  <c:v>-32.560500000000005</c:v>
                </c:pt>
                <c:pt idx="39577">
                  <c:v>-32.558500000000009</c:v>
                </c:pt>
                <c:pt idx="39578">
                  <c:v>-32.5565</c:v>
                </c:pt>
                <c:pt idx="39579">
                  <c:v>-32.554500000000004</c:v>
                </c:pt>
                <c:pt idx="39580">
                  <c:v>-32.552500000000009</c:v>
                </c:pt>
                <c:pt idx="39581">
                  <c:v>-32.5505</c:v>
                </c:pt>
                <c:pt idx="39582">
                  <c:v>-32.548500000000004</c:v>
                </c:pt>
                <c:pt idx="39583">
                  <c:v>-32.546500000000009</c:v>
                </c:pt>
                <c:pt idx="39584">
                  <c:v>-32.544499999999999</c:v>
                </c:pt>
                <c:pt idx="39585">
                  <c:v>-32.542500000000004</c:v>
                </c:pt>
                <c:pt idx="39586">
                  <c:v>-32.540500000000009</c:v>
                </c:pt>
                <c:pt idx="39587">
                  <c:v>-32.538499999999999</c:v>
                </c:pt>
                <c:pt idx="39588">
                  <c:v>-32.536500000000004</c:v>
                </c:pt>
                <c:pt idx="39589">
                  <c:v>-32.534500000000008</c:v>
                </c:pt>
                <c:pt idx="39590">
                  <c:v>-32.532499999999999</c:v>
                </c:pt>
                <c:pt idx="39591">
                  <c:v>-32.530500000000004</c:v>
                </c:pt>
                <c:pt idx="39592">
                  <c:v>-32.528500000000008</c:v>
                </c:pt>
                <c:pt idx="39593">
                  <c:v>-32.526499999999999</c:v>
                </c:pt>
                <c:pt idx="39594">
                  <c:v>-32.524500000000003</c:v>
                </c:pt>
                <c:pt idx="39595">
                  <c:v>-32.522500000000008</c:v>
                </c:pt>
                <c:pt idx="39596">
                  <c:v>-32.520500000000013</c:v>
                </c:pt>
                <c:pt idx="39597">
                  <c:v>-32.518500000000003</c:v>
                </c:pt>
                <c:pt idx="39598">
                  <c:v>-32.516500000000008</c:v>
                </c:pt>
                <c:pt idx="39599">
                  <c:v>-32.514500000000012</c:v>
                </c:pt>
                <c:pt idx="39600">
                  <c:v>-32.512500000000003</c:v>
                </c:pt>
                <c:pt idx="39601">
                  <c:v>-32.510500000000008</c:v>
                </c:pt>
                <c:pt idx="39602">
                  <c:v>-32.508500000000012</c:v>
                </c:pt>
                <c:pt idx="39603">
                  <c:v>-32.506500000000003</c:v>
                </c:pt>
                <c:pt idx="39604">
                  <c:v>-32.504500000000007</c:v>
                </c:pt>
                <c:pt idx="39605">
                  <c:v>-32.502500000000012</c:v>
                </c:pt>
                <c:pt idx="39606">
                  <c:v>-32.500500000000002</c:v>
                </c:pt>
                <c:pt idx="39607">
                  <c:v>-32.498500000000007</c:v>
                </c:pt>
                <c:pt idx="39608">
                  <c:v>-32.496500000000012</c:v>
                </c:pt>
                <c:pt idx="39609">
                  <c:v>-32.494500000000002</c:v>
                </c:pt>
                <c:pt idx="39610">
                  <c:v>-32.492500000000007</c:v>
                </c:pt>
                <c:pt idx="39611">
                  <c:v>-32.490500000000011</c:v>
                </c:pt>
                <c:pt idx="39612">
                  <c:v>-32.488500000000002</c:v>
                </c:pt>
                <c:pt idx="39613">
                  <c:v>-32.486500000000007</c:v>
                </c:pt>
                <c:pt idx="39614">
                  <c:v>-32.484500000000011</c:v>
                </c:pt>
                <c:pt idx="39615">
                  <c:v>-32.482500000000002</c:v>
                </c:pt>
                <c:pt idx="39616">
                  <c:v>-32.480500000000006</c:v>
                </c:pt>
                <c:pt idx="39617">
                  <c:v>-32.478500000000011</c:v>
                </c:pt>
                <c:pt idx="39618">
                  <c:v>-32.476500000000001</c:v>
                </c:pt>
                <c:pt idx="39619">
                  <c:v>-32.474500000000006</c:v>
                </c:pt>
                <c:pt idx="39620">
                  <c:v>-32.472500000000011</c:v>
                </c:pt>
                <c:pt idx="39621">
                  <c:v>-32.470500000000001</c:v>
                </c:pt>
                <c:pt idx="39622">
                  <c:v>-32.468500000000006</c:v>
                </c:pt>
                <c:pt idx="39623">
                  <c:v>-32.466500000000011</c:v>
                </c:pt>
                <c:pt idx="39624">
                  <c:v>-32.464500000000001</c:v>
                </c:pt>
                <c:pt idx="39625">
                  <c:v>-32.462500000000006</c:v>
                </c:pt>
                <c:pt idx="39626">
                  <c:v>-32.46050000000001</c:v>
                </c:pt>
                <c:pt idx="39627">
                  <c:v>-32.458500000000001</c:v>
                </c:pt>
                <c:pt idx="39628">
                  <c:v>-32.456500000000005</c:v>
                </c:pt>
                <c:pt idx="39629">
                  <c:v>-32.45450000000001</c:v>
                </c:pt>
                <c:pt idx="39630">
                  <c:v>-32.452500000000001</c:v>
                </c:pt>
                <c:pt idx="39631">
                  <c:v>-32.450500000000005</c:v>
                </c:pt>
                <c:pt idx="39632">
                  <c:v>-32.44850000000001</c:v>
                </c:pt>
                <c:pt idx="39633">
                  <c:v>-32.4465</c:v>
                </c:pt>
                <c:pt idx="39634">
                  <c:v>-32.444500000000005</c:v>
                </c:pt>
                <c:pt idx="39635">
                  <c:v>-32.44250000000001</c:v>
                </c:pt>
                <c:pt idx="39636">
                  <c:v>-32.4405</c:v>
                </c:pt>
                <c:pt idx="39637">
                  <c:v>-32.438500000000005</c:v>
                </c:pt>
                <c:pt idx="39638">
                  <c:v>-32.436500000000009</c:v>
                </c:pt>
                <c:pt idx="39639">
                  <c:v>-32.4345</c:v>
                </c:pt>
                <c:pt idx="39640">
                  <c:v>-32.432500000000005</c:v>
                </c:pt>
                <c:pt idx="39641">
                  <c:v>-32.430500000000009</c:v>
                </c:pt>
                <c:pt idx="39642">
                  <c:v>-32.4285</c:v>
                </c:pt>
                <c:pt idx="39643">
                  <c:v>-32.426500000000004</c:v>
                </c:pt>
                <c:pt idx="39644">
                  <c:v>-32.424500000000009</c:v>
                </c:pt>
                <c:pt idx="39645">
                  <c:v>-32.422499999999999</c:v>
                </c:pt>
                <c:pt idx="39646">
                  <c:v>-32.420500000000004</c:v>
                </c:pt>
                <c:pt idx="39647">
                  <c:v>-32.418500000000009</c:v>
                </c:pt>
                <c:pt idx="39648">
                  <c:v>-32.416499999999999</c:v>
                </c:pt>
                <c:pt idx="39649">
                  <c:v>-32.414500000000004</c:v>
                </c:pt>
                <c:pt idx="39650">
                  <c:v>-32.412500000000009</c:v>
                </c:pt>
                <c:pt idx="39651">
                  <c:v>-32.410499999999999</c:v>
                </c:pt>
                <c:pt idx="39652">
                  <c:v>-32.408500000000004</c:v>
                </c:pt>
                <c:pt idx="39653">
                  <c:v>-32.406500000000008</c:v>
                </c:pt>
                <c:pt idx="39654">
                  <c:v>-32.404499999999999</c:v>
                </c:pt>
                <c:pt idx="39655">
                  <c:v>-32.402500000000003</c:v>
                </c:pt>
                <c:pt idx="39656">
                  <c:v>-32.400500000000008</c:v>
                </c:pt>
                <c:pt idx="39657">
                  <c:v>-32.398500000000013</c:v>
                </c:pt>
                <c:pt idx="39658">
                  <c:v>-32.396500000000003</c:v>
                </c:pt>
                <c:pt idx="39659">
                  <c:v>-32.394500000000008</c:v>
                </c:pt>
                <c:pt idx="39660">
                  <c:v>-32.392500000000013</c:v>
                </c:pt>
                <c:pt idx="39661">
                  <c:v>-32.390500000000003</c:v>
                </c:pt>
                <c:pt idx="39662">
                  <c:v>-32.388500000000008</c:v>
                </c:pt>
                <c:pt idx="39663">
                  <c:v>-32.386500000000012</c:v>
                </c:pt>
                <c:pt idx="39664">
                  <c:v>-32.384500000000003</c:v>
                </c:pt>
                <c:pt idx="39665">
                  <c:v>-32.382500000000007</c:v>
                </c:pt>
                <c:pt idx="39666">
                  <c:v>-32.380500000000012</c:v>
                </c:pt>
                <c:pt idx="39667">
                  <c:v>-32.378500000000003</c:v>
                </c:pt>
                <c:pt idx="39668">
                  <c:v>-32.376500000000007</c:v>
                </c:pt>
                <c:pt idx="39669">
                  <c:v>-32.374500000000012</c:v>
                </c:pt>
                <c:pt idx="39670">
                  <c:v>-32.372500000000002</c:v>
                </c:pt>
                <c:pt idx="39671">
                  <c:v>-32.370500000000007</c:v>
                </c:pt>
                <c:pt idx="39672">
                  <c:v>-32.368500000000012</c:v>
                </c:pt>
                <c:pt idx="39673">
                  <c:v>-32.366500000000002</c:v>
                </c:pt>
                <c:pt idx="39674">
                  <c:v>-32.364500000000007</c:v>
                </c:pt>
                <c:pt idx="39675">
                  <c:v>-32.362500000000011</c:v>
                </c:pt>
                <c:pt idx="39676">
                  <c:v>-32.360500000000002</c:v>
                </c:pt>
                <c:pt idx="39677">
                  <c:v>-32.358500000000006</c:v>
                </c:pt>
                <c:pt idx="39678">
                  <c:v>-32.356500000000011</c:v>
                </c:pt>
                <c:pt idx="39679">
                  <c:v>-32.354500000000002</c:v>
                </c:pt>
                <c:pt idx="39680">
                  <c:v>-32.352500000000006</c:v>
                </c:pt>
                <c:pt idx="39681">
                  <c:v>-32.350500000000011</c:v>
                </c:pt>
                <c:pt idx="39682">
                  <c:v>-32.348500000000001</c:v>
                </c:pt>
                <c:pt idx="39683">
                  <c:v>-32.346500000000006</c:v>
                </c:pt>
                <c:pt idx="39684">
                  <c:v>-32.344500000000011</c:v>
                </c:pt>
                <c:pt idx="39685">
                  <c:v>-32.342500000000001</c:v>
                </c:pt>
                <c:pt idx="39686">
                  <c:v>-32.340500000000006</c:v>
                </c:pt>
                <c:pt idx="39687">
                  <c:v>-32.33850000000001</c:v>
                </c:pt>
                <c:pt idx="39688">
                  <c:v>-32.336500000000001</c:v>
                </c:pt>
                <c:pt idx="39689">
                  <c:v>-32.334500000000006</c:v>
                </c:pt>
                <c:pt idx="39690">
                  <c:v>-32.33250000000001</c:v>
                </c:pt>
                <c:pt idx="39691">
                  <c:v>-32.330500000000001</c:v>
                </c:pt>
                <c:pt idx="39692">
                  <c:v>-32.328500000000005</c:v>
                </c:pt>
                <c:pt idx="39693">
                  <c:v>-32.32650000000001</c:v>
                </c:pt>
                <c:pt idx="39694">
                  <c:v>-32.3245</c:v>
                </c:pt>
                <c:pt idx="39695">
                  <c:v>-32.322500000000005</c:v>
                </c:pt>
                <c:pt idx="39696">
                  <c:v>-32.32050000000001</c:v>
                </c:pt>
                <c:pt idx="39697">
                  <c:v>-32.3185</c:v>
                </c:pt>
                <c:pt idx="39698">
                  <c:v>-32.316500000000005</c:v>
                </c:pt>
                <c:pt idx="39699">
                  <c:v>-32.31450000000001</c:v>
                </c:pt>
                <c:pt idx="39700">
                  <c:v>-32.3125</c:v>
                </c:pt>
                <c:pt idx="39701">
                  <c:v>-32.310500000000005</c:v>
                </c:pt>
                <c:pt idx="39702">
                  <c:v>-32.308500000000009</c:v>
                </c:pt>
                <c:pt idx="39703">
                  <c:v>-32.3065</c:v>
                </c:pt>
                <c:pt idx="39704">
                  <c:v>-32.304500000000004</c:v>
                </c:pt>
                <c:pt idx="39705">
                  <c:v>-32.302500000000009</c:v>
                </c:pt>
                <c:pt idx="39706">
                  <c:v>-32.3005</c:v>
                </c:pt>
                <c:pt idx="39707">
                  <c:v>-32.298500000000004</c:v>
                </c:pt>
                <c:pt idx="39708">
                  <c:v>-32.296500000000009</c:v>
                </c:pt>
                <c:pt idx="39709">
                  <c:v>-32.294499999999999</c:v>
                </c:pt>
                <c:pt idx="39710">
                  <c:v>-32.292500000000004</c:v>
                </c:pt>
                <c:pt idx="39711">
                  <c:v>-32.290500000000009</c:v>
                </c:pt>
                <c:pt idx="39712">
                  <c:v>-32.288499999999999</c:v>
                </c:pt>
                <c:pt idx="39713">
                  <c:v>-32.286500000000004</c:v>
                </c:pt>
                <c:pt idx="39714">
                  <c:v>-32.284500000000008</c:v>
                </c:pt>
                <c:pt idx="39715">
                  <c:v>-32.282499999999999</c:v>
                </c:pt>
                <c:pt idx="39716">
                  <c:v>-32.280500000000004</c:v>
                </c:pt>
                <c:pt idx="39717">
                  <c:v>-32.278500000000008</c:v>
                </c:pt>
                <c:pt idx="39718">
                  <c:v>-32.276499999999999</c:v>
                </c:pt>
                <c:pt idx="39719">
                  <c:v>-32.274500000000003</c:v>
                </c:pt>
                <c:pt idx="39720">
                  <c:v>-32.272500000000008</c:v>
                </c:pt>
                <c:pt idx="39721">
                  <c:v>-32.270500000000013</c:v>
                </c:pt>
                <c:pt idx="39722">
                  <c:v>-32.268500000000003</c:v>
                </c:pt>
                <c:pt idx="39723">
                  <c:v>-32.266500000000008</c:v>
                </c:pt>
                <c:pt idx="39724">
                  <c:v>-32.264500000000012</c:v>
                </c:pt>
                <c:pt idx="39725">
                  <c:v>-32.262500000000003</c:v>
                </c:pt>
                <c:pt idx="39726">
                  <c:v>-32.260500000000008</c:v>
                </c:pt>
                <c:pt idx="39727">
                  <c:v>-32.258500000000012</c:v>
                </c:pt>
                <c:pt idx="39728">
                  <c:v>-32.256500000000003</c:v>
                </c:pt>
                <c:pt idx="39729">
                  <c:v>-32.254500000000007</c:v>
                </c:pt>
                <c:pt idx="39730">
                  <c:v>-32.252500000000012</c:v>
                </c:pt>
                <c:pt idx="39731">
                  <c:v>-32.250500000000002</c:v>
                </c:pt>
                <c:pt idx="39732">
                  <c:v>-32.248500000000007</c:v>
                </c:pt>
                <c:pt idx="39733">
                  <c:v>-32.246500000000012</c:v>
                </c:pt>
                <c:pt idx="39734">
                  <c:v>-32.244500000000002</c:v>
                </c:pt>
                <c:pt idx="39735">
                  <c:v>-32.242500000000007</c:v>
                </c:pt>
                <c:pt idx="39736">
                  <c:v>-32.240500000000011</c:v>
                </c:pt>
                <c:pt idx="39737">
                  <c:v>-32.238500000000002</c:v>
                </c:pt>
                <c:pt idx="39738">
                  <c:v>-32.236500000000007</c:v>
                </c:pt>
                <c:pt idx="39739">
                  <c:v>-32.234500000000011</c:v>
                </c:pt>
                <c:pt idx="39740">
                  <c:v>-32.232500000000002</c:v>
                </c:pt>
                <c:pt idx="39741">
                  <c:v>-32.230500000000006</c:v>
                </c:pt>
                <c:pt idx="39742">
                  <c:v>-32.228500000000011</c:v>
                </c:pt>
                <c:pt idx="39743">
                  <c:v>-32.226500000000001</c:v>
                </c:pt>
                <c:pt idx="39744">
                  <c:v>-32.224500000000006</c:v>
                </c:pt>
                <c:pt idx="39745">
                  <c:v>-32.222500000000011</c:v>
                </c:pt>
                <c:pt idx="39746">
                  <c:v>-32.220500000000001</c:v>
                </c:pt>
                <c:pt idx="39747">
                  <c:v>-32.218500000000006</c:v>
                </c:pt>
                <c:pt idx="39748">
                  <c:v>-32.216500000000011</c:v>
                </c:pt>
                <c:pt idx="39749">
                  <c:v>-32.214500000000001</c:v>
                </c:pt>
                <c:pt idx="39750">
                  <c:v>-32.212500000000006</c:v>
                </c:pt>
                <c:pt idx="39751">
                  <c:v>-32.21050000000001</c:v>
                </c:pt>
                <c:pt idx="39752">
                  <c:v>-32.208500000000001</c:v>
                </c:pt>
                <c:pt idx="39753">
                  <c:v>-32.206500000000005</c:v>
                </c:pt>
                <c:pt idx="39754">
                  <c:v>-32.20450000000001</c:v>
                </c:pt>
                <c:pt idx="39755">
                  <c:v>-32.202500000000001</c:v>
                </c:pt>
                <c:pt idx="39756">
                  <c:v>-32.200500000000005</c:v>
                </c:pt>
                <c:pt idx="39757">
                  <c:v>-32.19850000000001</c:v>
                </c:pt>
                <c:pt idx="39758">
                  <c:v>-32.1965</c:v>
                </c:pt>
                <c:pt idx="39759">
                  <c:v>-32.194500000000005</c:v>
                </c:pt>
                <c:pt idx="39760">
                  <c:v>-32.19250000000001</c:v>
                </c:pt>
                <c:pt idx="39761">
                  <c:v>-32.1905</c:v>
                </c:pt>
                <c:pt idx="39762">
                  <c:v>-32.188500000000005</c:v>
                </c:pt>
                <c:pt idx="39763">
                  <c:v>-32.186500000000009</c:v>
                </c:pt>
                <c:pt idx="39764">
                  <c:v>-32.1845</c:v>
                </c:pt>
                <c:pt idx="39765">
                  <c:v>-32.182500000000005</c:v>
                </c:pt>
                <c:pt idx="39766">
                  <c:v>-32.180500000000009</c:v>
                </c:pt>
                <c:pt idx="39767">
                  <c:v>-32.1785</c:v>
                </c:pt>
                <c:pt idx="39768">
                  <c:v>-32.176500000000004</c:v>
                </c:pt>
                <c:pt idx="39769">
                  <c:v>-32.174500000000009</c:v>
                </c:pt>
                <c:pt idx="39770">
                  <c:v>-32.172499999999999</c:v>
                </c:pt>
                <c:pt idx="39771">
                  <c:v>-32.170500000000004</c:v>
                </c:pt>
                <c:pt idx="39772">
                  <c:v>-32.168500000000009</c:v>
                </c:pt>
                <c:pt idx="39773">
                  <c:v>-32.166499999999999</c:v>
                </c:pt>
                <c:pt idx="39774">
                  <c:v>-32.164500000000004</c:v>
                </c:pt>
                <c:pt idx="39775">
                  <c:v>-32.162500000000009</c:v>
                </c:pt>
                <c:pt idx="39776">
                  <c:v>-32.160499999999999</c:v>
                </c:pt>
                <c:pt idx="39777">
                  <c:v>-32.158500000000004</c:v>
                </c:pt>
                <c:pt idx="39778">
                  <c:v>-32.156500000000008</c:v>
                </c:pt>
                <c:pt idx="39779">
                  <c:v>-32.154499999999999</c:v>
                </c:pt>
                <c:pt idx="39780">
                  <c:v>-32.152500000000003</c:v>
                </c:pt>
                <c:pt idx="39781">
                  <c:v>-32.150500000000008</c:v>
                </c:pt>
                <c:pt idx="39782">
                  <c:v>-32.148500000000013</c:v>
                </c:pt>
                <c:pt idx="39783">
                  <c:v>-32.146500000000003</c:v>
                </c:pt>
                <c:pt idx="39784">
                  <c:v>-32.144500000000008</c:v>
                </c:pt>
                <c:pt idx="39785">
                  <c:v>-32.142500000000013</c:v>
                </c:pt>
                <c:pt idx="39786">
                  <c:v>-32.140500000000003</c:v>
                </c:pt>
                <c:pt idx="39787">
                  <c:v>-32.138500000000008</c:v>
                </c:pt>
                <c:pt idx="39788">
                  <c:v>-32.136500000000012</c:v>
                </c:pt>
                <c:pt idx="39789">
                  <c:v>-32.134500000000003</c:v>
                </c:pt>
                <c:pt idx="39790">
                  <c:v>-32.132500000000007</c:v>
                </c:pt>
                <c:pt idx="39791">
                  <c:v>-32.130500000000012</c:v>
                </c:pt>
                <c:pt idx="39792">
                  <c:v>-32.128500000000003</c:v>
                </c:pt>
                <c:pt idx="39793">
                  <c:v>-32.126500000000007</c:v>
                </c:pt>
                <c:pt idx="39794">
                  <c:v>-32.124500000000012</c:v>
                </c:pt>
                <c:pt idx="39795">
                  <c:v>-32.122500000000002</c:v>
                </c:pt>
                <c:pt idx="39796">
                  <c:v>-32.120500000000007</c:v>
                </c:pt>
                <c:pt idx="39797">
                  <c:v>-32.118500000000012</c:v>
                </c:pt>
                <c:pt idx="39798">
                  <c:v>-32.116500000000002</c:v>
                </c:pt>
                <c:pt idx="39799">
                  <c:v>-32.114500000000007</c:v>
                </c:pt>
                <c:pt idx="39800">
                  <c:v>-32.112500000000011</c:v>
                </c:pt>
                <c:pt idx="39801">
                  <c:v>-32.110500000000002</c:v>
                </c:pt>
                <c:pt idx="39802">
                  <c:v>-32.108500000000006</c:v>
                </c:pt>
                <c:pt idx="39803">
                  <c:v>-32.106500000000011</c:v>
                </c:pt>
                <c:pt idx="39804">
                  <c:v>-32.104500000000002</c:v>
                </c:pt>
                <c:pt idx="39805">
                  <c:v>-32.102500000000006</c:v>
                </c:pt>
                <c:pt idx="39806">
                  <c:v>-32.100500000000011</c:v>
                </c:pt>
                <c:pt idx="39807">
                  <c:v>-32.098500000000001</c:v>
                </c:pt>
                <c:pt idx="39808">
                  <c:v>-32.096500000000006</c:v>
                </c:pt>
                <c:pt idx="39809">
                  <c:v>-32.094500000000011</c:v>
                </c:pt>
                <c:pt idx="39810">
                  <c:v>-32.092500000000001</c:v>
                </c:pt>
                <c:pt idx="39811">
                  <c:v>-32.090500000000006</c:v>
                </c:pt>
                <c:pt idx="39812">
                  <c:v>-32.08850000000001</c:v>
                </c:pt>
                <c:pt idx="39813">
                  <c:v>-32.086500000000001</c:v>
                </c:pt>
                <c:pt idx="39814">
                  <c:v>-32.084500000000006</c:v>
                </c:pt>
                <c:pt idx="39815">
                  <c:v>-32.08250000000001</c:v>
                </c:pt>
                <c:pt idx="39816">
                  <c:v>-32.080500000000001</c:v>
                </c:pt>
                <c:pt idx="39817">
                  <c:v>-32.078500000000005</c:v>
                </c:pt>
                <c:pt idx="39818">
                  <c:v>-32.07650000000001</c:v>
                </c:pt>
                <c:pt idx="39819">
                  <c:v>-32.0745</c:v>
                </c:pt>
                <c:pt idx="39820">
                  <c:v>-32.072500000000005</c:v>
                </c:pt>
                <c:pt idx="39821">
                  <c:v>-32.07050000000001</c:v>
                </c:pt>
                <c:pt idx="39822">
                  <c:v>-32.0685</c:v>
                </c:pt>
                <c:pt idx="39823">
                  <c:v>-32.066500000000005</c:v>
                </c:pt>
                <c:pt idx="39824">
                  <c:v>-32.06450000000001</c:v>
                </c:pt>
                <c:pt idx="39825">
                  <c:v>-32.0625</c:v>
                </c:pt>
                <c:pt idx="39826">
                  <c:v>-32.060500000000005</c:v>
                </c:pt>
                <c:pt idx="39827">
                  <c:v>-32.058500000000009</c:v>
                </c:pt>
                <c:pt idx="39828">
                  <c:v>-32.0565</c:v>
                </c:pt>
                <c:pt idx="39829">
                  <c:v>-32.054500000000004</c:v>
                </c:pt>
                <c:pt idx="39830">
                  <c:v>-32.052500000000009</c:v>
                </c:pt>
                <c:pt idx="39831">
                  <c:v>-32.0505</c:v>
                </c:pt>
                <c:pt idx="39832">
                  <c:v>-32.048500000000004</c:v>
                </c:pt>
                <c:pt idx="39833">
                  <c:v>-32.046500000000009</c:v>
                </c:pt>
                <c:pt idx="39834">
                  <c:v>-32.044499999999999</c:v>
                </c:pt>
                <c:pt idx="39835">
                  <c:v>-32.042500000000004</c:v>
                </c:pt>
                <c:pt idx="39836">
                  <c:v>-32.040500000000009</c:v>
                </c:pt>
                <c:pt idx="39837">
                  <c:v>-32.038499999999999</c:v>
                </c:pt>
                <c:pt idx="39838">
                  <c:v>-32.036500000000004</c:v>
                </c:pt>
                <c:pt idx="39839">
                  <c:v>-32.034500000000008</c:v>
                </c:pt>
                <c:pt idx="39840">
                  <c:v>-32.032499999999999</c:v>
                </c:pt>
                <c:pt idx="39841">
                  <c:v>-32.030500000000004</c:v>
                </c:pt>
                <c:pt idx="39842">
                  <c:v>-32.028500000000008</c:v>
                </c:pt>
                <c:pt idx="39843">
                  <c:v>-32.026499999999999</c:v>
                </c:pt>
                <c:pt idx="39844">
                  <c:v>-32.024500000000003</c:v>
                </c:pt>
                <c:pt idx="39845">
                  <c:v>-32.022500000000008</c:v>
                </c:pt>
                <c:pt idx="39846">
                  <c:v>-32.020500000000013</c:v>
                </c:pt>
                <c:pt idx="39847">
                  <c:v>-32.018500000000003</c:v>
                </c:pt>
                <c:pt idx="39848">
                  <c:v>-32.016500000000008</c:v>
                </c:pt>
                <c:pt idx="39849">
                  <c:v>-32.014500000000012</c:v>
                </c:pt>
                <c:pt idx="39850">
                  <c:v>-32.012500000000003</c:v>
                </c:pt>
                <c:pt idx="39851">
                  <c:v>-32.010500000000008</c:v>
                </c:pt>
                <c:pt idx="39852">
                  <c:v>-32.008500000000012</c:v>
                </c:pt>
                <c:pt idx="39853">
                  <c:v>-32.006500000000003</c:v>
                </c:pt>
                <c:pt idx="39854">
                  <c:v>-32.004500000000007</c:v>
                </c:pt>
                <c:pt idx="39855">
                  <c:v>-32.002500000000012</c:v>
                </c:pt>
                <c:pt idx="39856">
                  <c:v>-32.000500000000002</c:v>
                </c:pt>
                <c:pt idx="39857">
                  <c:v>-31.998500000000007</c:v>
                </c:pt>
                <c:pt idx="39858">
                  <c:v>-31.996500000000012</c:v>
                </c:pt>
                <c:pt idx="39859">
                  <c:v>-31.994500000000002</c:v>
                </c:pt>
                <c:pt idx="39860">
                  <c:v>-31.992500000000007</c:v>
                </c:pt>
                <c:pt idx="39861">
                  <c:v>-31.990500000000011</c:v>
                </c:pt>
                <c:pt idx="39862">
                  <c:v>-31.988500000000002</c:v>
                </c:pt>
                <c:pt idx="39863">
                  <c:v>-31.986500000000007</c:v>
                </c:pt>
                <c:pt idx="39864">
                  <c:v>-31.984500000000011</c:v>
                </c:pt>
                <c:pt idx="39865">
                  <c:v>-31.982500000000002</c:v>
                </c:pt>
                <c:pt idx="39866">
                  <c:v>-31.980500000000006</c:v>
                </c:pt>
                <c:pt idx="39867">
                  <c:v>-31.978500000000011</c:v>
                </c:pt>
                <c:pt idx="39868">
                  <c:v>-31.976500000000001</c:v>
                </c:pt>
                <c:pt idx="39869">
                  <c:v>-31.974500000000006</c:v>
                </c:pt>
                <c:pt idx="39870">
                  <c:v>-31.972500000000011</c:v>
                </c:pt>
                <c:pt idx="39871">
                  <c:v>-31.970500000000001</c:v>
                </c:pt>
                <c:pt idx="39872">
                  <c:v>-31.968500000000006</c:v>
                </c:pt>
                <c:pt idx="39873">
                  <c:v>-31.966500000000011</c:v>
                </c:pt>
                <c:pt idx="39874">
                  <c:v>-31.964500000000001</c:v>
                </c:pt>
                <c:pt idx="39875">
                  <c:v>-31.962500000000006</c:v>
                </c:pt>
                <c:pt idx="39876">
                  <c:v>-31.96050000000001</c:v>
                </c:pt>
                <c:pt idx="39877">
                  <c:v>-31.958500000000001</c:v>
                </c:pt>
                <c:pt idx="39878">
                  <c:v>-31.956500000000005</c:v>
                </c:pt>
                <c:pt idx="39879">
                  <c:v>-31.95450000000001</c:v>
                </c:pt>
                <c:pt idx="39880">
                  <c:v>-31.952500000000001</c:v>
                </c:pt>
                <c:pt idx="39881">
                  <c:v>-31.950500000000005</c:v>
                </c:pt>
                <c:pt idx="39882">
                  <c:v>-31.94850000000001</c:v>
                </c:pt>
                <c:pt idx="39883">
                  <c:v>-31.9465</c:v>
                </c:pt>
                <c:pt idx="39884">
                  <c:v>-31.944500000000005</c:v>
                </c:pt>
                <c:pt idx="39885">
                  <c:v>-31.94250000000001</c:v>
                </c:pt>
                <c:pt idx="39886">
                  <c:v>-31.9405</c:v>
                </c:pt>
                <c:pt idx="39887">
                  <c:v>-31.938500000000005</c:v>
                </c:pt>
                <c:pt idx="39888">
                  <c:v>-31.936500000000009</c:v>
                </c:pt>
                <c:pt idx="39889">
                  <c:v>-31.9345</c:v>
                </c:pt>
                <c:pt idx="39890">
                  <c:v>-31.932500000000005</c:v>
                </c:pt>
                <c:pt idx="39891">
                  <c:v>-31.930500000000009</c:v>
                </c:pt>
                <c:pt idx="39892">
                  <c:v>-31.9285</c:v>
                </c:pt>
                <c:pt idx="39893">
                  <c:v>-31.926500000000004</c:v>
                </c:pt>
                <c:pt idx="39894">
                  <c:v>-31.924500000000009</c:v>
                </c:pt>
                <c:pt idx="39895">
                  <c:v>-31.922499999999999</c:v>
                </c:pt>
                <c:pt idx="39896">
                  <c:v>-31.920500000000004</c:v>
                </c:pt>
                <c:pt idx="39897">
                  <c:v>-31.918500000000009</c:v>
                </c:pt>
                <c:pt idx="39898">
                  <c:v>-31.916499999999999</c:v>
                </c:pt>
                <c:pt idx="39899">
                  <c:v>-31.914500000000004</c:v>
                </c:pt>
                <c:pt idx="39900">
                  <c:v>-31.912500000000009</c:v>
                </c:pt>
                <c:pt idx="39901">
                  <c:v>-31.910499999999999</c:v>
                </c:pt>
                <c:pt idx="39902">
                  <c:v>-31.908500000000004</c:v>
                </c:pt>
                <c:pt idx="39903">
                  <c:v>-31.906500000000008</c:v>
                </c:pt>
                <c:pt idx="39904">
                  <c:v>-31.904499999999999</c:v>
                </c:pt>
                <c:pt idx="39905">
                  <c:v>-31.902500000000003</c:v>
                </c:pt>
                <c:pt idx="39906">
                  <c:v>-31.900500000000008</c:v>
                </c:pt>
                <c:pt idx="39907">
                  <c:v>-31.898500000000013</c:v>
                </c:pt>
                <c:pt idx="39908">
                  <c:v>-31.896500000000003</c:v>
                </c:pt>
                <c:pt idx="39909">
                  <c:v>-31.894500000000008</c:v>
                </c:pt>
                <c:pt idx="39910">
                  <c:v>-31.892500000000013</c:v>
                </c:pt>
                <c:pt idx="39911">
                  <c:v>-31.890500000000003</c:v>
                </c:pt>
                <c:pt idx="39912">
                  <c:v>-31.888500000000008</c:v>
                </c:pt>
                <c:pt idx="39913">
                  <c:v>-31.886500000000012</c:v>
                </c:pt>
                <c:pt idx="39914">
                  <c:v>-31.884500000000003</c:v>
                </c:pt>
                <c:pt idx="39915">
                  <c:v>-31.882500000000007</c:v>
                </c:pt>
                <c:pt idx="39916">
                  <c:v>-31.880500000000012</c:v>
                </c:pt>
                <c:pt idx="39917">
                  <c:v>-31.878500000000003</c:v>
                </c:pt>
                <c:pt idx="39918">
                  <c:v>-31.876500000000007</c:v>
                </c:pt>
                <c:pt idx="39919">
                  <c:v>-31.874500000000012</c:v>
                </c:pt>
                <c:pt idx="39920">
                  <c:v>-31.872500000000002</c:v>
                </c:pt>
                <c:pt idx="39921">
                  <c:v>-31.870500000000007</c:v>
                </c:pt>
                <c:pt idx="39922">
                  <c:v>-31.868500000000012</c:v>
                </c:pt>
                <c:pt idx="39923">
                  <c:v>-31.866500000000002</c:v>
                </c:pt>
                <c:pt idx="39924">
                  <c:v>-31.864500000000007</c:v>
                </c:pt>
                <c:pt idx="39925">
                  <c:v>-31.862500000000011</c:v>
                </c:pt>
                <c:pt idx="39926">
                  <c:v>-31.860500000000002</c:v>
                </c:pt>
                <c:pt idx="39927">
                  <c:v>-31.858500000000006</c:v>
                </c:pt>
                <c:pt idx="39928">
                  <c:v>-31.856500000000011</c:v>
                </c:pt>
                <c:pt idx="39929">
                  <c:v>-31.854500000000002</c:v>
                </c:pt>
                <c:pt idx="39930">
                  <c:v>-31.852500000000006</c:v>
                </c:pt>
                <c:pt idx="39931">
                  <c:v>-31.850500000000011</c:v>
                </c:pt>
                <c:pt idx="39932">
                  <c:v>-31.848500000000001</c:v>
                </c:pt>
                <c:pt idx="39933">
                  <c:v>-31.846500000000006</c:v>
                </c:pt>
                <c:pt idx="39934">
                  <c:v>-31.844500000000011</c:v>
                </c:pt>
                <c:pt idx="39935">
                  <c:v>-31.842500000000001</c:v>
                </c:pt>
                <c:pt idx="39936">
                  <c:v>-31.840500000000006</c:v>
                </c:pt>
                <c:pt idx="39937">
                  <c:v>-31.83850000000001</c:v>
                </c:pt>
                <c:pt idx="39938">
                  <c:v>-31.836500000000001</c:v>
                </c:pt>
                <c:pt idx="39939">
                  <c:v>-31.834500000000006</c:v>
                </c:pt>
                <c:pt idx="39940">
                  <c:v>-31.83250000000001</c:v>
                </c:pt>
                <c:pt idx="39941">
                  <c:v>-31.830500000000001</c:v>
                </c:pt>
                <c:pt idx="39942">
                  <c:v>-31.828500000000005</c:v>
                </c:pt>
                <c:pt idx="39943">
                  <c:v>-31.82650000000001</c:v>
                </c:pt>
                <c:pt idx="39944">
                  <c:v>-31.8245</c:v>
                </c:pt>
                <c:pt idx="39945">
                  <c:v>-31.822500000000005</c:v>
                </c:pt>
                <c:pt idx="39946">
                  <c:v>-31.82050000000001</c:v>
                </c:pt>
                <c:pt idx="39947">
                  <c:v>-31.8185</c:v>
                </c:pt>
                <c:pt idx="39948">
                  <c:v>-31.816500000000005</c:v>
                </c:pt>
                <c:pt idx="39949">
                  <c:v>-31.81450000000001</c:v>
                </c:pt>
                <c:pt idx="39950">
                  <c:v>-31.8125</c:v>
                </c:pt>
                <c:pt idx="39951">
                  <c:v>-31.810500000000005</c:v>
                </c:pt>
                <c:pt idx="39952">
                  <c:v>-31.808500000000009</c:v>
                </c:pt>
                <c:pt idx="39953">
                  <c:v>-31.8065</c:v>
                </c:pt>
                <c:pt idx="39954">
                  <c:v>-31.804500000000004</c:v>
                </c:pt>
                <c:pt idx="39955">
                  <c:v>-31.802500000000009</c:v>
                </c:pt>
                <c:pt idx="39956">
                  <c:v>-31.8005</c:v>
                </c:pt>
                <c:pt idx="39957">
                  <c:v>-31.798500000000004</c:v>
                </c:pt>
                <c:pt idx="39958">
                  <c:v>-31.796500000000009</c:v>
                </c:pt>
                <c:pt idx="39959">
                  <c:v>-31.794499999999999</c:v>
                </c:pt>
                <c:pt idx="39960">
                  <c:v>-31.792500000000004</c:v>
                </c:pt>
                <c:pt idx="39961">
                  <c:v>-31.790500000000009</c:v>
                </c:pt>
                <c:pt idx="39962">
                  <c:v>-31.788499999999999</c:v>
                </c:pt>
                <c:pt idx="39963">
                  <c:v>-31.786500000000004</c:v>
                </c:pt>
                <c:pt idx="39964">
                  <c:v>-31.784500000000008</c:v>
                </c:pt>
                <c:pt idx="39965">
                  <c:v>-31.782499999999999</c:v>
                </c:pt>
                <c:pt idx="39966">
                  <c:v>-31.780500000000004</c:v>
                </c:pt>
                <c:pt idx="39967">
                  <c:v>-31.778500000000008</c:v>
                </c:pt>
                <c:pt idx="39968">
                  <c:v>-31.776499999999999</c:v>
                </c:pt>
                <c:pt idx="39969">
                  <c:v>-31.774500000000003</c:v>
                </c:pt>
                <c:pt idx="39970">
                  <c:v>-31.772500000000008</c:v>
                </c:pt>
                <c:pt idx="39971">
                  <c:v>-31.770500000000013</c:v>
                </c:pt>
                <c:pt idx="39972">
                  <c:v>-31.768500000000003</c:v>
                </c:pt>
                <c:pt idx="39973">
                  <c:v>-31.766500000000008</c:v>
                </c:pt>
                <c:pt idx="39974">
                  <c:v>-31.764500000000012</c:v>
                </c:pt>
                <c:pt idx="39975">
                  <c:v>-31.762500000000003</c:v>
                </c:pt>
                <c:pt idx="39976">
                  <c:v>-31.760500000000008</c:v>
                </c:pt>
                <c:pt idx="39977">
                  <c:v>-31.758500000000012</c:v>
                </c:pt>
                <c:pt idx="39978">
                  <c:v>-31.756500000000003</c:v>
                </c:pt>
                <c:pt idx="39979">
                  <c:v>-31.754500000000007</c:v>
                </c:pt>
                <c:pt idx="39980">
                  <c:v>-31.752500000000012</c:v>
                </c:pt>
                <c:pt idx="39981">
                  <c:v>-31.750500000000002</c:v>
                </c:pt>
                <c:pt idx="39982">
                  <c:v>-31.748500000000007</c:v>
                </c:pt>
                <c:pt idx="39983">
                  <c:v>-31.746500000000012</c:v>
                </c:pt>
                <c:pt idx="39984">
                  <c:v>-31.744500000000002</c:v>
                </c:pt>
                <c:pt idx="39985">
                  <c:v>-31.742500000000007</c:v>
                </c:pt>
                <c:pt idx="39986">
                  <c:v>-31.740500000000011</c:v>
                </c:pt>
                <c:pt idx="39987">
                  <c:v>-31.738500000000002</c:v>
                </c:pt>
                <c:pt idx="39988">
                  <c:v>-31.736500000000007</c:v>
                </c:pt>
                <c:pt idx="39989">
                  <c:v>-31.734500000000011</c:v>
                </c:pt>
                <c:pt idx="39990">
                  <c:v>-31.732500000000002</c:v>
                </c:pt>
                <c:pt idx="39991">
                  <c:v>-31.730500000000006</c:v>
                </c:pt>
                <c:pt idx="39992">
                  <c:v>-31.728500000000011</c:v>
                </c:pt>
                <c:pt idx="39993">
                  <c:v>-31.726500000000001</c:v>
                </c:pt>
                <c:pt idx="39994">
                  <c:v>-31.724500000000006</c:v>
                </c:pt>
                <c:pt idx="39995">
                  <c:v>-31.722500000000011</c:v>
                </c:pt>
                <c:pt idx="39996">
                  <c:v>-31.720500000000001</c:v>
                </c:pt>
                <c:pt idx="39997">
                  <c:v>-31.718500000000006</c:v>
                </c:pt>
                <c:pt idx="39998">
                  <c:v>-31.716500000000011</c:v>
                </c:pt>
                <c:pt idx="39999">
                  <c:v>-31.714500000000001</c:v>
                </c:pt>
                <c:pt idx="40000">
                  <c:v>-31.712500000000006</c:v>
                </c:pt>
                <c:pt idx="40001">
                  <c:v>-31.71050000000001</c:v>
                </c:pt>
                <c:pt idx="40002">
                  <c:v>-31.708500000000001</c:v>
                </c:pt>
                <c:pt idx="40003">
                  <c:v>-31.706500000000005</c:v>
                </c:pt>
                <c:pt idx="40004">
                  <c:v>-31.70450000000001</c:v>
                </c:pt>
                <c:pt idx="40005">
                  <c:v>-31.702500000000001</c:v>
                </c:pt>
                <c:pt idx="40006">
                  <c:v>-31.700500000000005</c:v>
                </c:pt>
                <c:pt idx="40007">
                  <c:v>-31.69850000000001</c:v>
                </c:pt>
                <c:pt idx="40008">
                  <c:v>-31.6965</c:v>
                </c:pt>
                <c:pt idx="40009">
                  <c:v>-31.694500000000005</c:v>
                </c:pt>
                <c:pt idx="40010">
                  <c:v>-31.69250000000001</c:v>
                </c:pt>
                <c:pt idx="40011">
                  <c:v>-31.6905</c:v>
                </c:pt>
                <c:pt idx="40012">
                  <c:v>-31.688500000000005</c:v>
                </c:pt>
                <c:pt idx="40013">
                  <c:v>-31.686500000000009</c:v>
                </c:pt>
                <c:pt idx="40014">
                  <c:v>-31.6845</c:v>
                </c:pt>
                <c:pt idx="40015">
                  <c:v>-31.682500000000005</c:v>
                </c:pt>
                <c:pt idx="40016">
                  <c:v>-31.680500000000009</c:v>
                </c:pt>
                <c:pt idx="40017">
                  <c:v>-31.6785</c:v>
                </c:pt>
                <c:pt idx="40018">
                  <c:v>-31.676500000000004</c:v>
                </c:pt>
                <c:pt idx="40019">
                  <c:v>-31.674500000000009</c:v>
                </c:pt>
                <c:pt idx="40020">
                  <c:v>-31.672499999999999</c:v>
                </c:pt>
                <c:pt idx="40021">
                  <c:v>-31.670500000000004</c:v>
                </c:pt>
                <c:pt idx="40022">
                  <c:v>-31.668500000000009</c:v>
                </c:pt>
                <c:pt idx="40023">
                  <c:v>-31.666499999999999</c:v>
                </c:pt>
                <c:pt idx="40024">
                  <c:v>-31.664500000000004</c:v>
                </c:pt>
                <c:pt idx="40025">
                  <c:v>-31.662500000000009</c:v>
                </c:pt>
                <c:pt idx="40026">
                  <c:v>-31.660499999999999</c:v>
                </c:pt>
                <c:pt idx="40027">
                  <c:v>-31.658500000000004</c:v>
                </c:pt>
                <c:pt idx="40028">
                  <c:v>-31.656500000000008</c:v>
                </c:pt>
                <c:pt idx="40029">
                  <c:v>-31.654499999999999</c:v>
                </c:pt>
                <c:pt idx="40030">
                  <c:v>-31.652500000000003</c:v>
                </c:pt>
                <c:pt idx="40031">
                  <c:v>-31.650500000000008</c:v>
                </c:pt>
                <c:pt idx="40032">
                  <c:v>-31.648500000000013</c:v>
                </c:pt>
                <c:pt idx="40033">
                  <c:v>-31.646500000000003</c:v>
                </c:pt>
                <c:pt idx="40034">
                  <c:v>-31.644500000000008</c:v>
                </c:pt>
                <c:pt idx="40035">
                  <c:v>-31.642500000000013</c:v>
                </c:pt>
                <c:pt idx="40036">
                  <c:v>-31.640500000000003</c:v>
                </c:pt>
                <c:pt idx="40037">
                  <c:v>-31.638500000000008</c:v>
                </c:pt>
                <c:pt idx="40038">
                  <c:v>-31.636500000000012</c:v>
                </c:pt>
                <c:pt idx="40039">
                  <c:v>-31.634500000000003</c:v>
                </c:pt>
                <c:pt idx="40040">
                  <c:v>-31.632500000000007</c:v>
                </c:pt>
                <c:pt idx="40041">
                  <c:v>-31.630500000000012</c:v>
                </c:pt>
                <c:pt idx="40042">
                  <c:v>-31.628500000000003</c:v>
                </c:pt>
                <c:pt idx="40043">
                  <c:v>-31.626500000000007</c:v>
                </c:pt>
                <c:pt idx="40044">
                  <c:v>-31.624500000000012</c:v>
                </c:pt>
                <c:pt idx="40045">
                  <c:v>-31.622500000000002</c:v>
                </c:pt>
                <c:pt idx="40046">
                  <c:v>-31.620500000000007</c:v>
                </c:pt>
                <c:pt idx="40047">
                  <c:v>-31.618500000000012</c:v>
                </c:pt>
                <c:pt idx="40048">
                  <c:v>-31.616500000000002</c:v>
                </c:pt>
                <c:pt idx="40049">
                  <c:v>-31.614500000000007</c:v>
                </c:pt>
                <c:pt idx="40050">
                  <c:v>-31.612500000000011</c:v>
                </c:pt>
                <c:pt idx="40051">
                  <c:v>-31.610500000000002</c:v>
                </c:pt>
                <c:pt idx="40052">
                  <c:v>-31.608500000000006</c:v>
                </c:pt>
                <c:pt idx="40053">
                  <c:v>-31.606500000000011</c:v>
                </c:pt>
                <c:pt idx="40054">
                  <c:v>-31.604500000000002</c:v>
                </c:pt>
                <c:pt idx="40055">
                  <c:v>-31.602500000000006</c:v>
                </c:pt>
                <c:pt idx="40056">
                  <c:v>-31.600500000000011</c:v>
                </c:pt>
                <c:pt idx="40057">
                  <c:v>-31.598500000000001</c:v>
                </c:pt>
                <c:pt idx="40058">
                  <c:v>-31.596500000000006</c:v>
                </c:pt>
                <c:pt idx="40059">
                  <c:v>-31.594500000000011</c:v>
                </c:pt>
                <c:pt idx="40060">
                  <c:v>-31.592500000000001</c:v>
                </c:pt>
                <c:pt idx="40061">
                  <c:v>-31.590500000000006</c:v>
                </c:pt>
                <c:pt idx="40062">
                  <c:v>-31.58850000000001</c:v>
                </c:pt>
                <c:pt idx="40063">
                  <c:v>-31.586500000000001</c:v>
                </c:pt>
                <c:pt idx="40064">
                  <c:v>-31.584500000000006</c:v>
                </c:pt>
                <c:pt idx="40065">
                  <c:v>-31.58250000000001</c:v>
                </c:pt>
                <c:pt idx="40066">
                  <c:v>-31.580500000000001</c:v>
                </c:pt>
                <c:pt idx="40067">
                  <c:v>-31.578500000000005</c:v>
                </c:pt>
                <c:pt idx="40068">
                  <c:v>-31.57650000000001</c:v>
                </c:pt>
                <c:pt idx="40069">
                  <c:v>-31.5745</c:v>
                </c:pt>
                <c:pt idx="40070">
                  <c:v>-31.572500000000005</c:v>
                </c:pt>
                <c:pt idx="40071">
                  <c:v>-31.57050000000001</c:v>
                </c:pt>
                <c:pt idx="40072">
                  <c:v>-31.5685</c:v>
                </c:pt>
                <c:pt idx="40073">
                  <c:v>-31.566500000000005</c:v>
                </c:pt>
                <c:pt idx="40074">
                  <c:v>-31.56450000000001</c:v>
                </c:pt>
                <c:pt idx="40075">
                  <c:v>-31.5625</c:v>
                </c:pt>
                <c:pt idx="40076">
                  <c:v>-31.560500000000005</c:v>
                </c:pt>
                <c:pt idx="40077">
                  <c:v>-31.558500000000009</c:v>
                </c:pt>
                <c:pt idx="40078">
                  <c:v>-31.5565</c:v>
                </c:pt>
                <c:pt idx="40079">
                  <c:v>-31.554500000000004</c:v>
                </c:pt>
                <c:pt idx="40080">
                  <c:v>-31.552500000000009</c:v>
                </c:pt>
                <c:pt idx="40081">
                  <c:v>-31.5505</c:v>
                </c:pt>
                <c:pt idx="40082">
                  <c:v>-31.548500000000004</c:v>
                </c:pt>
                <c:pt idx="40083">
                  <c:v>-31.546500000000009</c:v>
                </c:pt>
                <c:pt idx="40084">
                  <c:v>-31.544499999999999</c:v>
                </c:pt>
                <c:pt idx="40085">
                  <c:v>-31.542500000000004</c:v>
                </c:pt>
                <c:pt idx="40086">
                  <c:v>-31.540500000000009</c:v>
                </c:pt>
                <c:pt idx="40087">
                  <c:v>-31.538499999999999</c:v>
                </c:pt>
                <c:pt idx="40088">
                  <c:v>-31.536500000000004</c:v>
                </c:pt>
                <c:pt idx="40089">
                  <c:v>-31.534500000000008</c:v>
                </c:pt>
                <c:pt idx="40090">
                  <c:v>-31.532499999999999</c:v>
                </c:pt>
                <c:pt idx="40091">
                  <c:v>-31.530500000000004</c:v>
                </c:pt>
                <c:pt idx="40092">
                  <c:v>-31.528500000000008</c:v>
                </c:pt>
                <c:pt idx="40093">
                  <c:v>-31.526499999999999</c:v>
                </c:pt>
                <c:pt idx="40094">
                  <c:v>-31.524500000000003</c:v>
                </c:pt>
                <c:pt idx="40095">
                  <c:v>-31.522500000000008</c:v>
                </c:pt>
                <c:pt idx="40096">
                  <c:v>-31.520500000000013</c:v>
                </c:pt>
                <c:pt idx="40097">
                  <c:v>-31.518500000000003</c:v>
                </c:pt>
                <c:pt idx="40098">
                  <c:v>-31.516500000000008</c:v>
                </c:pt>
                <c:pt idx="40099">
                  <c:v>-31.514500000000012</c:v>
                </c:pt>
                <c:pt idx="40100">
                  <c:v>-31.512500000000003</c:v>
                </c:pt>
                <c:pt idx="40101">
                  <c:v>-31.510500000000008</c:v>
                </c:pt>
                <c:pt idx="40102">
                  <c:v>-31.508500000000012</c:v>
                </c:pt>
                <c:pt idx="40103">
                  <c:v>-31.506500000000003</c:v>
                </c:pt>
                <c:pt idx="40104">
                  <c:v>-31.504500000000007</c:v>
                </c:pt>
                <c:pt idx="40105">
                  <c:v>-31.502500000000012</c:v>
                </c:pt>
                <c:pt idx="40106">
                  <c:v>-31.500500000000002</c:v>
                </c:pt>
                <c:pt idx="40107">
                  <c:v>-31.498500000000007</c:v>
                </c:pt>
                <c:pt idx="40108">
                  <c:v>-31.496500000000012</c:v>
                </c:pt>
                <c:pt idx="40109">
                  <c:v>-31.494500000000002</c:v>
                </c:pt>
                <c:pt idx="40110">
                  <c:v>-31.492500000000007</c:v>
                </c:pt>
                <c:pt idx="40111">
                  <c:v>-31.490500000000011</c:v>
                </c:pt>
                <c:pt idx="40112">
                  <c:v>-31.488500000000002</c:v>
                </c:pt>
                <c:pt idx="40113">
                  <c:v>-31.486500000000007</c:v>
                </c:pt>
                <c:pt idx="40114">
                  <c:v>-31.484500000000011</c:v>
                </c:pt>
                <c:pt idx="40115">
                  <c:v>-31.482500000000002</c:v>
                </c:pt>
                <c:pt idx="40116">
                  <c:v>-31.480500000000006</c:v>
                </c:pt>
                <c:pt idx="40117">
                  <c:v>-31.478500000000011</c:v>
                </c:pt>
                <c:pt idx="40118">
                  <c:v>-31.476500000000001</c:v>
                </c:pt>
                <c:pt idx="40119">
                  <c:v>-31.474500000000006</c:v>
                </c:pt>
                <c:pt idx="40120">
                  <c:v>-31.472500000000011</c:v>
                </c:pt>
                <c:pt idx="40121">
                  <c:v>-31.470500000000001</c:v>
                </c:pt>
                <c:pt idx="40122">
                  <c:v>-31.468500000000006</c:v>
                </c:pt>
                <c:pt idx="40123">
                  <c:v>-31.466500000000011</c:v>
                </c:pt>
                <c:pt idx="40124">
                  <c:v>-31.464500000000001</c:v>
                </c:pt>
                <c:pt idx="40125">
                  <c:v>-31.462500000000006</c:v>
                </c:pt>
                <c:pt idx="40126">
                  <c:v>-31.46050000000001</c:v>
                </c:pt>
                <c:pt idx="40127">
                  <c:v>-31.458500000000001</c:v>
                </c:pt>
                <c:pt idx="40128">
                  <c:v>-31.456500000000005</c:v>
                </c:pt>
                <c:pt idx="40129">
                  <c:v>-31.45450000000001</c:v>
                </c:pt>
                <c:pt idx="40130">
                  <c:v>-31.452500000000001</c:v>
                </c:pt>
                <c:pt idx="40131">
                  <c:v>-31.450500000000005</c:v>
                </c:pt>
                <c:pt idx="40132">
                  <c:v>-31.44850000000001</c:v>
                </c:pt>
                <c:pt idx="40133">
                  <c:v>-31.4465</c:v>
                </c:pt>
                <c:pt idx="40134">
                  <c:v>-31.444500000000005</c:v>
                </c:pt>
                <c:pt idx="40135">
                  <c:v>-31.44250000000001</c:v>
                </c:pt>
                <c:pt idx="40136">
                  <c:v>-31.4405</c:v>
                </c:pt>
                <c:pt idx="40137">
                  <c:v>-31.438500000000005</c:v>
                </c:pt>
                <c:pt idx="40138">
                  <c:v>-31.436500000000009</c:v>
                </c:pt>
                <c:pt idx="40139">
                  <c:v>-31.4345</c:v>
                </c:pt>
                <c:pt idx="40140">
                  <c:v>-31.432500000000005</c:v>
                </c:pt>
                <c:pt idx="40141">
                  <c:v>-31.430500000000009</c:v>
                </c:pt>
                <c:pt idx="40142">
                  <c:v>-31.4285</c:v>
                </c:pt>
                <c:pt idx="40143">
                  <c:v>-31.426500000000004</c:v>
                </c:pt>
                <c:pt idx="40144">
                  <c:v>-31.424500000000009</c:v>
                </c:pt>
                <c:pt idx="40145">
                  <c:v>-31.422499999999999</c:v>
                </c:pt>
                <c:pt idx="40146">
                  <c:v>-31.420500000000004</c:v>
                </c:pt>
                <c:pt idx="40147">
                  <c:v>-31.418500000000009</c:v>
                </c:pt>
                <c:pt idx="40148">
                  <c:v>-31.416499999999999</c:v>
                </c:pt>
                <c:pt idx="40149">
                  <c:v>-31.414500000000004</c:v>
                </c:pt>
                <c:pt idx="40150">
                  <c:v>-31.412500000000009</c:v>
                </c:pt>
                <c:pt idx="40151">
                  <c:v>-31.410499999999999</c:v>
                </c:pt>
                <c:pt idx="40152">
                  <c:v>-31.408500000000004</c:v>
                </c:pt>
                <c:pt idx="40153">
                  <c:v>-31.406500000000008</c:v>
                </c:pt>
                <c:pt idx="40154">
                  <c:v>-31.404499999999999</c:v>
                </c:pt>
                <c:pt idx="40155">
                  <c:v>-31.402500000000003</c:v>
                </c:pt>
                <c:pt idx="40156">
                  <c:v>-31.400500000000008</c:v>
                </c:pt>
                <c:pt idx="40157">
                  <c:v>-31.398500000000013</c:v>
                </c:pt>
                <c:pt idx="40158">
                  <c:v>-31.396500000000003</c:v>
                </c:pt>
                <c:pt idx="40159">
                  <c:v>-31.394500000000008</c:v>
                </c:pt>
                <c:pt idx="40160">
                  <c:v>-31.392500000000013</c:v>
                </c:pt>
                <c:pt idx="40161">
                  <c:v>-31.390500000000003</c:v>
                </c:pt>
                <c:pt idx="40162">
                  <c:v>-31.388500000000008</c:v>
                </c:pt>
                <c:pt idx="40163">
                  <c:v>-31.386500000000012</c:v>
                </c:pt>
                <c:pt idx="40164">
                  <c:v>-31.384500000000003</c:v>
                </c:pt>
                <c:pt idx="40165">
                  <c:v>-31.382500000000007</c:v>
                </c:pt>
                <c:pt idx="40166">
                  <c:v>-31.380500000000012</c:v>
                </c:pt>
                <c:pt idx="40167">
                  <c:v>-31.378500000000003</c:v>
                </c:pt>
                <c:pt idx="40168">
                  <c:v>-31.376500000000007</c:v>
                </c:pt>
                <c:pt idx="40169">
                  <c:v>-31.374500000000012</c:v>
                </c:pt>
                <c:pt idx="40170">
                  <c:v>-31.372500000000002</c:v>
                </c:pt>
                <c:pt idx="40171">
                  <c:v>-31.370500000000007</c:v>
                </c:pt>
                <c:pt idx="40172">
                  <c:v>-31.368500000000012</c:v>
                </c:pt>
                <c:pt idx="40173">
                  <c:v>-31.366500000000002</c:v>
                </c:pt>
                <c:pt idx="40174">
                  <c:v>-31.364500000000007</c:v>
                </c:pt>
                <c:pt idx="40175">
                  <c:v>-31.362500000000011</c:v>
                </c:pt>
                <c:pt idx="40176">
                  <c:v>-31.360500000000002</c:v>
                </c:pt>
                <c:pt idx="40177">
                  <c:v>-31.358500000000006</c:v>
                </c:pt>
                <c:pt idx="40178">
                  <c:v>-31.356500000000011</c:v>
                </c:pt>
                <c:pt idx="40179">
                  <c:v>-31.354500000000002</c:v>
                </c:pt>
                <c:pt idx="40180">
                  <c:v>-31.352500000000006</c:v>
                </c:pt>
                <c:pt idx="40181">
                  <c:v>-31.350500000000011</c:v>
                </c:pt>
                <c:pt idx="40182">
                  <c:v>-31.348500000000001</c:v>
                </c:pt>
                <c:pt idx="40183">
                  <c:v>-31.346500000000006</c:v>
                </c:pt>
                <c:pt idx="40184">
                  <c:v>-31.344500000000011</c:v>
                </c:pt>
                <c:pt idx="40185">
                  <c:v>-31.342500000000001</c:v>
                </c:pt>
                <c:pt idx="40186">
                  <c:v>-31.340500000000006</c:v>
                </c:pt>
                <c:pt idx="40187">
                  <c:v>-31.33850000000001</c:v>
                </c:pt>
                <c:pt idx="40188">
                  <c:v>-31.336500000000001</c:v>
                </c:pt>
                <c:pt idx="40189">
                  <c:v>-31.334500000000006</c:v>
                </c:pt>
                <c:pt idx="40190">
                  <c:v>-31.33250000000001</c:v>
                </c:pt>
                <c:pt idx="40191">
                  <c:v>-31.330500000000001</c:v>
                </c:pt>
                <c:pt idx="40192">
                  <c:v>-31.328500000000005</c:v>
                </c:pt>
                <c:pt idx="40193">
                  <c:v>-31.32650000000001</c:v>
                </c:pt>
                <c:pt idx="40194">
                  <c:v>-31.3245</c:v>
                </c:pt>
                <c:pt idx="40195">
                  <c:v>-31.322500000000005</c:v>
                </c:pt>
                <c:pt idx="40196">
                  <c:v>-31.32050000000001</c:v>
                </c:pt>
                <c:pt idx="40197">
                  <c:v>-31.3185</c:v>
                </c:pt>
                <c:pt idx="40198">
                  <c:v>-31.316500000000005</c:v>
                </c:pt>
                <c:pt idx="40199">
                  <c:v>-31.31450000000001</c:v>
                </c:pt>
                <c:pt idx="40200">
                  <c:v>-31.3125</c:v>
                </c:pt>
                <c:pt idx="40201">
                  <c:v>-31.310500000000005</c:v>
                </c:pt>
                <c:pt idx="40202">
                  <c:v>-31.308500000000009</c:v>
                </c:pt>
                <c:pt idx="40203">
                  <c:v>-31.3065</c:v>
                </c:pt>
                <c:pt idx="40204">
                  <c:v>-31.304500000000004</c:v>
                </c:pt>
                <c:pt idx="40205">
                  <c:v>-31.302500000000009</c:v>
                </c:pt>
                <c:pt idx="40206">
                  <c:v>-31.3005</c:v>
                </c:pt>
                <c:pt idx="40207">
                  <c:v>-31.298500000000004</c:v>
                </c:pt>
                <c:pt idx="40208">
                  <c:v>-31.296500000000009</c:v>
                </c:pt>
                <c:pt idx="40209">
                  <c:v>-31.294499999999999</c:v>
                </c:pt>
                <c:pt idx="40210">
                  <c:v>-31.292500000000004</c:v>
                </c:pt>
                <c:pt idx="40211">
                  <c:v>-31.290500000000009</c:v>
                </c:pt>
                <c:pt idx="40212">
                  <c:v>-31.288499999999999</c:v>
                </c:pt>
                <c:pt idx="40213">
                  <c:v>-31.286500000000004</c:v>
                </c:pt>
                <c:pt idx="40214">
                  <c:v>-31.284500000000008</c:v>
                </c:pt>
                <c:pt idx="40215">
                  <c:v>-31.282499999999999</c:v>
                </c:pt>
                <c:pt idx="40216">
                  <c:v>-31.280500000000004</c:v>
                </c:pt>
                <c:pt idx="40217">
                  <c:v>-31.278500000000008</c:v>
                </c:pt>
                <c:pt idx="40218">
                  <c:v>-31.276499999999999</c:v>
                </c:pt>
                <c:pt idx="40219">
                  <c:v>-31.274500000000003</c:v>
                </c:pt>
                <c:pt idx="40220">
                  <c:v>-31.272500000000008</c:v>
                </c:pt>
                <c:pt idx="40221">
                  <c:v>-31.270500000000013</c:v>
                </c:pt>
                <c:pt idx="40222">
                  <c:v>-31.268500000000003</c:v>
                </c:pt>
                <c:pt idx="40223">
                  <c:v>-31.266500000000008</c:v>
                </c:pt>
                <c:pt idx="40224">
                  <c:v>-31.264500000000012</c:v>
                </c:pt>
                <c:pt idx="40225">
                  <c:v>-31.262500000000003</c:v>
                </c:pt>
                <c:pt idx="40226">
                  <c:v>-31.260500000000008</c:v>
                </c:pt>
                <c:pt idx="40227">
                  <c:v>-31.258500000000012</c:v>
                </c:pt>
                <c:pt idx="40228">
                  <c:v>-31.256500000000003</c:v>
                </c:pt>
                <c:pt idx="40229">
                  <c:v>-31.254500000000007</c:v>
                </c:pt>
                <c:pt idx="40230">
                  <c:v>-31.252500000000012</c:v>
                </c:pt>
                <c:pt idx="40231">
                  <c:v>-31.250500000000002</c:v>
                </c:pt>
                <c:pt idx="40232">
                  <c:v>-31.248500000000007</c:v>
                </c:pt>
                <c:pt idx="40233">
                  <c:v>-31.246500000000012</c:v>
                </c:pt>
                <c:pt idx="40234">
                  <c:v>-31.244500000000002</c:v>
                </c:pt>
                <c:pt idx="40235">
                  <c:v>-31.242500000000007</c:v>
                </c:pt>
                <c:pt idx="40236">
                  <c:v>-31.240500000000011</c:v>
                </c:pt>
                <c:pt idx="40237">
                  <c:v>-31.238500000000002</c:v>
                </c:pt>
                <c:pt idx="40238">
                  <c:v>-31.236500000000007</c:v>
                </c:pt>
                <c:pt idx="40239">
                  <c:v>-31.234500000000011</c:v>
                </c:pt>
                <c:pt idx="40240">
                  <c:v>-31.232500000000002</c:v>
                </c:pt>
                <c:pt idx="40241">
                  <c:v>-31.230500000000006</c:v>
                </c:pt>
                <c:pt idx="40242">
                  <c:v>-31.228500000000011</c:v>
                </c:pt>
                <c:pt idx="40243">
                  <c:v>-31.226500000000001</c:v>
                </c:pt>
                <c:pt idx="40244">
                  <c:v>-31.224500000000006</c:v>
                </c:pt>
                <c:pt idx="40245">
                  <c:v>-31.222500000000011</c:v>
                </c:pt>
                <c:pt idx="40246">
                  <c:v>-31.220500000000001</c:v>
                </c:pt>
                <c:pt idx="40247">
                  <c:v>-31.218500000000006</c:v>
                </c:pt>
                <c:pt idx="40248">
                  <c:v>-31.216500000000011</c:v>
                </c:pt>
                <c:pt idx="40249">
                  <c:v>-31.214500000000001</c:v>
                </c:pt>
                <c:pt idx="40250">
                  <c:v>-31.212500000000006</c:v>
                </c:pt>
                <c:pt idx="40251">
                  <c:v>-31.21050000000001</c:v>
                </c:pt>
                <c:pt idx="40252">
                  <c:v>-31.208500000000001</c:v>
                </c:pt>
                <c:pt idx="40253">
                  <c:v>-31.206500000000005</c:v>
                </c:pt>
                <c:pt idx="40254">
                  <c:v>-31.20450000000001</c:v>
                </c:pt>
                <c:pt idx="40255">
                  <c:v>-31.202500000000001</c:v>
                </c:pt>
                <c:pt idx="40256">
                  <c:v>-31.200500000000005</c:v>
                </c:pt>
                <c:pt idx="40257">
                  <c:v>-31.19850000000001</c:v>
                </c:pt>
                <c:pt idx="40258">
                  <c:v>-31.1965</c:v>
                </c:pt>
                <c:pt idx="40259">
                  <c:v>-31.194500000000005</c:v>
                </c:pt>
                <c:pt idx="40260">
                  <c:v>-31.19250000000001</c:v>
                </c:pt>
                <c:pt idx="40261">
                  <c:v>-31.1905</c:v>
                </c:pt>
                <c:pt idx="40262">
                  <c:v>-31.188500000000005</c:v>
                </c:pt>
                <c:pt idx="40263">
                  <c:v>-31.186500000000009</c:v>
                </c:pt>
                <c:pt idx="40264">
                  <c:v>-31.1845</c:v>
                </c:pt>
                <c:pt idx="40265">
                  <c:v>-31.182500000000005</c:v>
                </c:pt>
                <c:pt idx="40266">
                  <c:v>-31.180500000000009</c:v>
                </c:pt>
                <c:pt idx="40267">
                  <c:v>-31.1785</c:v>
                </c:pt>
                <c:pt idx="40268">
                  <c:v>-31.176500000000004</c:v>
                </c:pt>
                <c:pt idx="40269">
                  <c:v>-31.174500000000009</c:v>
                </c:pt>
                <c:pt idx="40270">
                  <c:v>-31.172499999999999</c:v>
                </c:pt>
                <c:pt idx="40271">
                  <c:v>-31.170500000000004</c:v>
                </c:pt>
                <c:pt idx="40272">
                  <c:v>-31.168500000000009</c:v>
                </c:pt>
                <c:pt idx="40273">
                  <c:v>-31.166499999999999</c:v>
                </c:pt>
                <c:pt idx="40274">
                  <c:v>-31.164500000000004</c:v>
                </c:pt>
                <c:pt idx="40275">
                  <c:v>-31.162500000000009</c:v>
                </c:pt>
                <c:pt idx="40276">
                  <c:v>-31.160499999999999</c:v>
                </c:pt>
                <c:pt idx="40277">
                  <c:v>-31.158500000000004</c:v>
                </c:pt>
                <c:pt idx="40278">
                  <c:v>-31.156500000000008</c:v>
                </c:pt>
                <c:pt idx="40279">
                  <c:v>-31.154499999999999</c:v>
                </c:pt>
                <c:pt idx="40280">
                  <c:v>-31.152500000000003</c:v>
                </c:pt>
                <c:pt idx="40281">
                  <c:v>-31.150500000000008</c:v>
                </c:pt>
                <c:pt idx="40282">
                  <c:v>-31.148500000000013</c:v>
                </c:pt>
                <c:pt idx="40283">
                  <c:v>-31.146500000000003</c:v>
                </c:pt>
                <c:pt idx="40284">
                  <c:v>-31.144500000000008</c:v>
                </c:pt>
                <c:pt idx="40285">
                  <c:v>-31.142500000000013</c:v>
                </c:pt>
                <c:pt idx="40286">
                  <c:v>-31.140500000000003</c:v>
                </c:pt>
                <c:pt idx="40287">
                  <c:v>-31.138500000000008</c:v>
                </c:pt>
                <c:pt idx="40288">
                  <c:v>-31.136500000000012</c:v>
                </c:pt>
                <c:pt idx="40289">
                  <c:v>-31.134500000000003</c:v>
                </c:pt>
                <c:pt idx="40290">
                  <c:v>-31.132500000000007</c:v>
                </c:pt>
                <c:pt idx="40291">
                  <c:v>-31.130500000000012</c:v>
                </c:pt>
                <c:pt idx="40292">
                  <c:v>-31.128500000000003</c:v>
                </c:pt>
                <c:pt idx="40293">
                  <c:v>-31.126500000000007</c:v>
                </c:pt>
                <c:pt idx="40294">
                  <c:v>-31.124500000000012</c:v>
                </c:pt>
                <c:pt idx="40295">
                  <c:v>-31.122500000000002</c:v>
                </c:pt>
                <c:pt idx="40296">
                  <c:v>-31.120500000000007</c:v>
                </c:pt>
                <c:pt idx="40297">
                  <c:v>-31.118500000000012</c:v>
                </c:pt>
                <c:pt idx="40298">
                  <c:v>-31.116500000000002</c:v>
                </c:pt>
                <c:pt idx="40299">
                  <c:v>-31.114500000000007</c:v>
                </c:pt>
                <c:pt idx="40300">
                  <c:v>-31.112500000000011</c:v>
                </c:pt>
                <c:pt idx="40301">
                  <c:v>-31.110500000000002</c:v>
                </c:pt>
                <c:pt idx="40302">
                  <c:v>-31.108500000000006</c:v>
                </c:pt>
                <c:pt idx="40303">
                  <c:v>-31.106500000000011</c:v>
                </c:pt>
                <c:pt idx="40304">
                  <c:v>-31.104500000000002</c:v>
                </c:pt>
                <c:pt idx="40305">
                  <c:v>-31.102500000000006</c:v>
                </c:pt>
                <c:pt idx="40306">
                  <c:v>-31.100500000000011</c:v>
                </c:pt>
                <c:pt idx="40307">
                  <c:v>-31.098500000000001</c:v>
                </c:pt>
                <c:pt idx="40308">
                  <c:v>-31.096500000000006</c:v>
                </c:pt>
                <c:pt idx="40309">
                  <c:v>-31.094500000000011</c:v>
                </c:pt>
                <c:pt idx="40310">
                  <c:v>-31.092500000000001</c:v>
                </c:pt>
                <c:pt idx="40311">
                  <c:v>-31.090500000000006</c:v>
                </c:pt>
                <c:pt idx="40312">
                  <c:v>-31.08850000000001</c:v>
                </c:pt>
                <c:pt idx="40313">
                  <c:v>-31.086500000000001</c:v>
                </c:pt>
                <c:pt idx="40314">
                  <c:v>-31.084500000000006</c:v>
                </c:pt>
                <c:pt idx="40315">
                  <c:v>-31.08250000000001</c:v>
                </c:pt>
                <c:pt idx="40316">
                  <c:v>-31.080500000000001</c:v>
                </c:pt>
                <c:pt idx="40317">
                  <c:v>-31.078500000000005</c:v>
                </c:pt>
                <c:pt idx="40318">
                  <c:v>-31.07650000000001</c:v>
                </c:pt>
                <c:pt idx="40319">
                  <c:v>-31.0745</c:v>
                </c:pt>
                <c:pt idx="40320">
                  <c:v>-31.072500000000005</c:v>
                </c:pt>
                <c:pt idx="40321">
                  <c:v>-31.07050000000001</c:v>
                </c:pt>
                <c:pt idx="40322">
                  <c:v>-31.0685</c:v>
                </c:pt>
                <c:pt idx="40323">
                  <c:v>-31.066500000000005</c:v>
                </c:pt>
                <c:pt idx="40324">
                  <c:v>-31.06450000000001</c:v>
                </c:pt>
                <c:pt idx="40325">
                  <c:v>-31.0625</c:v>
                </c:pt>
                <c:pt idx="40326">
                  <c:v>-31.060500000000005</c:v>
                </c:pt>
                <c:pt idx="40327">
                  <c:v>-31.058500000000009</c:v>
                </c:pt>
                <c:pt idx="40328">
                  <c:v>-31.0565</c:v>
                </c:pt>
                <c:pt idx="40329">
                  <c:v>-31.054500000000004</c:v>
                </c:pt>
                <c:pt idx="40330">
                  <c:v>-31.052500000000009</c:v>
                </c:pt>
                <c:pt idx="40331">
                  <c:v>-31.0505</c:v>
                </c:pt>
                <c:pt idx="40332">
                  <c:v>-31.048500000000004</c:v>
                </c:pt>
                <c:pt idx="40333">
                  <c:v>-31.046500000000009</c:v>
                </c:pt>
                <c:pt idx="40334">
                  <c:v>-31.044499999999999</c:v>
                </c:pt>
                <c:pt idx="40335">
                  <c:v>-31.042500000000004</c:v>
                </c:pt>
                <c:pt idx="40336">
                  <c:v>-31.040500000000009</c:v>
                </c:pt>
                <c:pt idx="40337">
                  <c:v>-31.038499999999999</c:v>
                </c:pt>
                <c:pt idx="40338">
                  <c:v>-31.036500000000004</c:v>
                </c:pt>
                <c:pt idx="40339">
                  <c:v>-31.034500000000008</c:v>
                </c:pt>
                <c:pt idx="40340">
                  <c:v>-31.032499999999999</c:v>
                </c:pt>
                <c:pt idx="40341">
                  <c:v>-31.030500000000004</c:v>
                </c:pt>
                <c:pt idx="40342">
                  <c:v>-31.028500000000008</c:v>
                </c:pt>
                <c:pt idx="40343">
                  <c:v>-31.026499999999999</c:v>
                </c:pt>
                <c:pt idx="40344">
                  <c:v>-31.024500000000003</c:v>
                </c:pt>
                <c:pt idx="40345">
                  <c:v>-31.022500000000008</c:v>
                </c:pt>
                <c:pt idx="40346">
                  <c:v>-31.020500000000013</c:v>
                </c:pt>
                <c:pt idx="40347">
                  <c:v>-31.018500000000003</c:v>
                </c:pt>
                <c:pt idx="40348">
                  <c:v>-31.016500000000008</c:v>
                </c:pt>
                <c:pt idx="40349">
                  <c:v>-31.014500000000012</c:v>
                </c:pt>
                <c:pt idx="40350">
                  <c:v>-31.012500000000003</c:v>
                </c:pt>
                <c:pt idx="40351">
                  <c:v>-31.010500000000008</c:v>
                </c:pt>
                <c:pt idx="40352">
                  <c:v>-31.008500000000012</c:v>
                </c:pt>
                <c:pt idx="40353">
                  <c:v>-31.006500000000003</c:v>
                </c:pt>
                <c:pt idx="40354">
                  <c:v>-31.004500000000007</c:v>
                </c:pt>
                <c:pt idx="40355">
                  <c:v>-31.002500000000012</c:v>
                </c:pt>
                <c:pt idx="40356">
                  <c:v>-31.000500000000002</c:v>
                </c:pt>
                <c:pt idx="40357">
                  <c:v>-30.998500000000007</c:v>
                </c:pt>
                <c:pt idx="40358">
                  <c:v>-30.996500000000012</c:v>
                </c:pt>
                <c:pt idx="40359">
                  <c:v>-30.994500000000002</c:v>
                </c:pt>
                <c:pt idx="40360">
                  <c:v>-30.992500000000007</c:v>
                </c:pt>
                <c:pt idx="40361">
                  <c:v>-30.990500000000011</c:v>
                </c:pt>
                <c:pt idx="40362">
                  <c:v>-30.988500000000002</c:v>
                </c:pt>
                <c:pt idx="40363">
                  <c:v>-30.986500000000007</c:v>
                </c:pt>
                <c:pt idx="40364">
                  <c:v>-30.984500000000011</c:v>
                </c:pt>
                <c:pt idx="40365">
                  <c:v>-30.982500000000002</c:v>
                </c:pt>
                <c:pt idx="40366">
                  <c:v>-30.980500000000006</c:v>
                </c:pt>
                <c:pt idx="40367">
                  <c:v>-30.978500000000011</c:v>
                </c:pt>
                <c:pt idx="40368">
                  <c:v>-30.976500000000001</c:v>
                </c:pt>
                <c:pt idx="40369">
                  <c:v>-30.974500000000006</c:v>
                </c:pt>
                <c:pt idx="40370">
                  <c:v>-30.972500000000011</c:v>
                </c:pt>
                <c:pt idx="40371">
                  <c:v>-30.970500000000001</c:v>
                </c:pt>
                <c:pt idx="40372">
                  <c:v>-30.968500000000006</c:v>
                </c:pt>
                <c:pt idx="40373">
                  <c:v>-30.966500000000011</c:v>
                </c:pt>
                <c:pt idx="40374">
                  <c:v>-30.964500000000001</c:v>
                </c:pt>
                <c:pt idx="40375">
                  <c:v>-30.962500000000006</c:v>
                </c:pt>
                <c:pt idx="40376">
                  <c:v>-30.96050000000001</c:v>
                </c:pt>
                <c:pt idx="40377">
                  <c:v>-30.958500000000001</c:v>
                </c:pt>
                <c:pt idx="40378">
                  <c:v>-30.956500000000005</c:v>
                </c:pt>
                <c:pt idx="40379">
                  <c:v>-30.95450000000001</c:v>
                </c:pt>
                <c:pt idx="40380">
                  <c:v>-30.952500000000001</c:v>
                </c:pt>
                <c:pt idx="40381">
                  <c:v>-30.950500000000005</c:v>
                </c:pt>
                <c:pt idx="40382">
                  <c:v>-30.94850000000001</c:v>
                </c:pt>
                <c:pt idx="40383">
                  <c:v>-30.9465</c:v>
                </c:pt>
                <c:pt idx="40384">
                  <c:v>-30.944500000000005</c:v>
                </c:pt>
                <c:pt idx="40385">
                  <c:v>-30.94250000000001</c:v>
                </c:pt>
                <c:pt idx="40386">
                  <c:v>-30.9405</c:v>
                </c:pt>
                <c:pt idx="40387">
                  <c:v>-30.938500000000005</c:v>
                </c:pt>
                <c:pt idx="40388">
                  <c:v>-30.936500000000009</c:v>
                </c:pt>
                <c:pt idx="40389">
                  <c:v>-30.9345</c:v>
                </c:pt>
                <c:pt idx="40390">
                  <c:v>-30.932500000000005</c:v>
                </c:pt>
                <c:pt idx="40391">
                  <c:v>-30.930500000000009</c:v>
                </c:pt>
                <c:pt idx="40392">
                  <c:v>-30.9285</c:v>
                </c:pt>
                <c:pt idx="40393">
                  <c:v>-30.926500000000004</c:v>
                </c:pt>
                <c:pt idx="40394">
                  <c:v>-30.924500000000009</c:v>
                </c:pt>
                <c:pt idx="40395">
                  <c:v>-30.922499999999999</c:v>
                </c:pt>
                <c:pt idx="40396">
                  <c:v>-30.920500000000004</c:v>
                </c:pt>
                <c:pt idx="40397">
                  <c:v>-30.918500000000009</c:v>
                </c:pt>
                <c:pt idx="40398">
                  <c:v>-30.916499999999999</c:v>
                </c:pt>
                <c:pt idx="40399">
                  <c:v>-30.914500000000004</c:v>
                </c:pt>
                <c:pt idx="40400">
                  <c:v>-30.912500000000009</c:v>
                </c:pt>
                <c:pt idx="40401">
                  <c:v>-30.910499999999999</c:v>
                </c:pt>
                <c:pt idx="40402">
                  <c:v>-30.908500000000004</c:v>
                </c:pt>
                <c:pt idx="40403">
                  <c:v>-30.906500000000008</c:v>
                </c:pt>
                <c:pt idx="40404">
                  <c:v>-30.904499999999999</c:v>
                </c:pt>
                <c:pt idx="40405">
                  <c:v>-30.902500000000003</c:v>
                </c:pt>
                <c:pt idx="40406">
                  <c:v>-30.900500000000008</c:v>
                </c:pt>
                <c:pt idx="40407">
                  <c:v>-30.898500000000013</c:v>
                </c:pt>
                <c:pt idx="40408">
                  <c:v>-30.896500000000003</c:v>
                </c:pt>
                <c:pt idx="40409">
                  <c:v>-30.894500000000008</c:v>
                </c:pt>
                <c:pt idx="40410">
                  <c:v>-30.892500000000013</c:v>
                </c:pt>
                <c:pt idx="40411">
                  <c:v>-30.890500000000003</c:v>
                </c:pt>
                <c:pt idx="40412">
                  <c:v>-30.888500000000008</c:v>
                </c:pt>
                <c:pt idx="40413">
                  <c:v>-30.886500000000012</c:v>
                </c:pt>
                <c:pt idx="40414">
                  <c:v>-30.884500000000003</c:v>
                </c:pt>
                <c:pt idx="40415">
                  <c:v>-30.882500000000007</c:v>
                </c:pt>
                <c:pt idx="40416">
                  <c:v>-30.880500000000012</c:v>
                </c:pt>
                <c:pt idx="40417">
                  <c:v>-30.878500000000003</c:v>
                </c:pt>
                <c:pt idx="40418">
                  <c:v>-30.876500000000007</c:v>
                </c:pt>
                <c:pt idx="40419">
                  <c:v>-30.874500000000012</c:v>
                </c:pt>
                <c:pt idx="40420">
                  <c:v>-30.872500000000002</c:v>
                </c:pt>
                <c:pt idx="40421">
                  <c:v>-30.870500000000007</c:v>
                </c:pt>
                <c:pt idx="40422">
                  <c:v>-30.868500000000012</c:v>
                </c:pt>
                <c:pt idx="40423">
                  <c:v>-30.866500000000002</c:v>
                </c:pt>
                <c:pt idx="40424">
                  <c:v>-30.864500000000007</c:v>
                </c:pt>
                <c:pt idx="40425">
                  <c:v>-30.862500000000011</c:v>
                </c:pt>
                <c:pt idx="40426">
                  <c:v>-30.860500000000002</c:v>
                </c:pt>
                <c:pt idx="40427">
                  <c:v>-30.858500000000006</c:v>
                </c:pt>
                <c:pt idx="40428">
                  <c:v>-30.856500000000011</c:v>
                </c:pt>
                <c:pt idx="40429">
                  <c:v>-30.854500000000002</c:v>
                </c:pt>
                <c:pt idx="40430">
                  <c:v>-30.852500000000006</c:v>
                </c:pt>
                <c:pt idx="40431">
                  <c:v>-30.850500000000011</c:v>
                </c:pt>
                <c:pt idx="40432">
                  <c:v>-30.848500000000001</c:v>
                </c:pt>
                <c:pt idx="40433">
                  <c:v>-30.846500000000006</c:v>
                </c:pt>
                <c:pt idx="40434">
                  <c:v>-30.844500000000011</c:v>
                </c:pt>
                <c:pt idx="40435">
                  <c:v>-30.842500000000001</c:v>
                </c:pt>
                <c:pt idx="40436">
                  <c:v>-30.840500000000006</c:v>
                </c:pt>
                <c:pt idx="40437">
                  <c:v>-30.83850000000001</c:v>
                </c:pt>
                <c:pt idx="40438">
                  <c:v>-30.836500000000001</c:v>
                </c:pt>
                <c:pt idx="40439">
                  <c:v>-30.834500000000006</c:v>
                </c:pt>
                <c:pt idx="40440">
                  <c:v>-30.83250000000001</c:v>
                </c:pt>
                <c:pt idx="40441">
                  <c:v>-30.830500000000001</c:v>
                </c:pt>
                <c:pt idx="40442">
                  <c:v>-30.828500000000005</c:v>
                </c:pt>
                <c:pt idx="40443">
                  <c:v>-30.82650000000001</c:v>
                </c:pt>
                <c:pt idx="40444">
                  <c:v>-30.8245</c:v>
                </c:pt>
                <c:pt idx="40445">
                  <c:v>-30.822500000000005</c:v>
                </c:pt>
                <c:pt idx="40446">
                  <c:v>-30.82050000000001</c:v>
                </c:pt>
                <c:pt idx="40447">
                  <c:v>-30.8185</c:v>
                </c:pt>
                <c:pt idx="40448">
                  <c:v>-30.816500000000005</c:v>
                </c:pt>
                <c:pt idx="40449">
                  <c:v>-30.81450000000001</c:v>
                </c:pt>
                <c:pt idx="40450">
                  <c:v>-30.8125</c:v>
                </c:pt>
                <c:pt idx="40451">
                  <c:v>-30.810500000000005</c:v>
                </c:pt>
                <c:pt idx="40452">
                  <c:v>-30.808500000000009</c:v>
                </c:pt>
                <c:pt idx="40453">
                  <c:v>-30.8065</c:v>
                </c:pt>
                <c:pt idx="40454">
                  <c:v>-30.804500000000004</c:v>
                </c:pt>
                <c:pt idx="40455">
                  <c:v>-30.802500000000009</c:v>
                </c:pt>
                <c:pt idx="40456">
                  <c:v>-30.8005</c:v>
                </c:pt>
                <c:pt idx="40457">
                  <c:v>-30.798500000000004</c:v>
                </c:pt>
                <c:pt idx="40458">
                  <c:v>-30.796500000000009</c:v>
                </c:pt>
                <c:pt idx="40459">
                  <c:v>-30.794499999999999</c:v>
                </c:pt>
                <c:pt idx="40460">
                  <c:v>-30.792500000000004</c:v>
                </c:pt>
                <c:pt idx="40461">
                  <c:v>-30.790500000000009</c:v>
                </c:pt>
                <c:pt idx="40462">
                  <c:v>-30.788499999999999</c:v>
                </c:pt>
                <c:pt idx="40463">
                  <c:v>-30.786500000000004</c:v>
                </c:pt>
                <c:pt idx="40464">
                  <c:v>-30.784500000000008</c:v>
                </c:pt>
                <c:pt idx="40465">
                  <c:v>-30.782499999999999</c:v>
                </c:pt>
                <c:pt idx="40466">
                  <c:v>-30.780500000000004</c:v>
                </c:pt>
                <c:pt idx="40467">
                  <c:v>-30.778500000000008</c:v>
                </c:pt>
                <c:pt idx="40468">
                  <c:v>-30.776499999999999</c:v>
                </c:pt>
                <c:pt idx="40469">
                  <c:v>-30.774500000000003</c:v>
                </c:pt>
                <c:pt idx="40470">
                  <c:v>-30.772500000000008</c:v>
                </c:pt>
                <c:pt idx="40471">
                  <c:v>-30.770500000000013</c:v>
                </c:pt>
                <c:pt idx="40472">
                  <c:v>-30.768500000000003</c:v>
                </c:pt>
                <c:pt idx="40473">
                  <c:v>-30.766500000000008</c:v>
                </c:pt>
                <c:pt idx="40474">
                  <c:v>-30.764500000000012</c:v>
                </c:pt>
                <c:pt idx="40475">
                  <c:v>-30.762500000000003</c:v>
                </c:pt>
                <c:pt idx="40476">
                  <c:v>-30.760500000000008</c:v>
                </c:pt>
                <c:pt idx="40477">
                  <c:v>-30.758500000000012</c:v>
                </c:pt>
                <c:pt idx="40478">
                  <c:v>-30.756500000000003</c:v>
                </c:pt>
                <c:pt idx="40479">
                  <c:v>-30.754500000000007</c:v>
                </c:pt>
                <c:pt idx="40480">
                  <c:v>-30.752500000000012</c:v>
                </c:pt>
                <c:pt idx="40481">
                  <c:v>-30.750500000000002</c:v>
                </c:pt>
                <c:pt idx="40482">
                  <c:v>-30.748500000000007</c:v>
                </c:pt>
                <c:pt idx="40483">
                  <c:v>-30.746500000000012</c:v>
                </c:pt>
                <c:pt idx="40484">
                  <c:v>-30.744500000000002</c:v>
                </c:pt>
                <c:pt idx="40485">
                  <c:v>-30.742500000000007</c:v>
                </c:pt>
                <c:pt idx="40486">
                  <c:v>-30.740500000000011</c:v>
                </c:pt>
                <c:pt idx="40487">
                  <c:v>-30.738500000000002</c:v>
                </c:pt>
                <c:pt idx="40488">
                  <c:v>-30.736500000000007</c:v>
                </c:pt>
                <c:pt idx="40489">
                  <c:v>-30.734500000000011</c:v>
                </c:pt>
                <c:pt idx="40490">
                  <c:v>-30.732500000000002</c:v>
                </c:pt>
                <c:pt idx="40491">
                  <c:v>-30.730500000000006</c:v>
                </c:pt>
                <c:pt idx="40492">
                  <c:v>-30.728500000000011</c:v>
                </c:pt>
                <c:pt idx="40493">
                  <c:v>-30.726500000000001</c:v>
                </c:pt>
                <c:pt idx="40494">
                  <c:v>-30.724500000000006</c:v>
                </c:pt>
                <c:pt idx="40495">
                  <c:v>-30.722500000000011</c:v>
                </c:pt>
                <c:pt idx="40496">
                  <c:v>-30.720500000000001</c:v>
                </c:pt>
                <c:pt idx="40497">
                  <c:v>-30.718500000000006</c:v>
                </c:pt>
                <c:pt idx="40498">
                  <c:v>-30.716500000000011</c:v>
                </c:pt>
                <c:pt idx="40499">
                  <c:v>-30.714500000000001</c:v>
                </c:pt>
                <c:pt idx="40500">
                  <c:v>-30.712500000000006</c:v>
                </c:pt>
                <c:pt idx="40501">
                  <c:v>-30.71050000000001</c:v>
                </c:pt>
                <c:pt idx="40502">
                  <c:v>-30.708500000000001</c:v>
                </c:pt>
                <c:pt idx="40503">
                  <c:v>-30.706500000000005</c:v>
                </c:pt>
                <c:pt idx="40504">
                  <c:v>-30.70450000000001</c:v>
                </c:pt>
                <c:pt idx="40505">
                  <c:v>-30.702500000000001</c:v>
                </c:pt>
                <c:pt idx="40506">
                  <c:v>-30.700500000000005</c:v>
                </c:pt>
                <c:pt idx="40507">
                  <c:v>-30.69850000000001</c:v>
                </c:pt>
                <c:pt idx="40508">
                  <c:v>-30.6965</c:v>
                </c:pt>
                <c:pt idx="40509">
                  <c:v>-30.694500000000005</c:v>
                </c:pt>
                <c:pt idx="40510">
                  <c:v>-30.69250000000001</c:v>
                </c:pt>
                <c:pt idx="40511">
                  <c:v>-30.6905</c:v>
                </c:pt>
                <c:pt idx="40512">
                  <c:v>-30.688500000000005</c:v>
                </c:pt>
                <c:pt idx="40513">
                  <c:v>-30.686500000000009</c:v>
                </c:pt>
                <c:pt idx="40514">
                  <c:v>-30.6845</c:v>
                </c:pt>
                <c:pt idx="40515">
                  <c:v>-30.682500000000005</c:v>
                </c:pt>
                <c:pt idx="40516">
                  <c:v>-30.680500000000009</c:v>
                </c:pt>
                <c:pt idx="40517">
                  <c:v>-30.6785</c:v>
                </c:pt>
                <c:pt idx="40518">
                  <c:v>-30.676500000000004</c:v>
                </c:pt>
                <c:pt idx="40519">
                  <c:v>-30.674500000000009</c:v>
                </c:pt>
                <c:pt idx="40520">
                  <c:v>-30.672499999999999</c:v>
                </c:pt>
                <c:pt idx="40521">
                  <c:v>-30.670500000000004</c:v>
                </c:pt>
                <c:pt idx="40522">
                  <c:v>-30.668500000000009</c:v>
                </c:pt>
                <c:pt idx="40523">
                  <c:v>-30.666499999999999</c:v>
                </c:pt>
                <c:pt idx="40524">
                  <c:v>-30.664500000000004</c:v>
                </c:pt>
                <c:pt idx="40525">
                  <c:v>-30.662500000000009</c:v>
                </c:pt>
                <c:pt idx="40526">
                  <c:v>-30.660499999999999</c:v>
                </c:pt>
                <c:pt idx="40527">
                  <c:v>-30.658500000000004</c:v>
                </c:pt>
                <c:pt idx="40528">
                  <c:v>-30.656500000000008</c:v>
                </c:pt>
                <c:pt idx="40529">
                  <c:v>-30.654499999999999</c:v>
                </c:pt>
                <c:pt idx="40530">
                  <c:v>-30.652500000000003</c:v>
                </c:pt>
                <c:pt idx="40531">
                  <c:v>-30.650500000000008</c:v>
                </c:pt>
                <c:pt idx="40532">
                  <c:v>-30.648500000000013</c:v>
                </c:pt>
                <c:pt idx="40533">
                  <c:v>-30.646500000000003</c:v>
                </c:pt>
                <c:pt idx="40534">
                  <c:v>-30.644500000000008</c:v>
                </c:pt>
                <c:pt idx="40535">
                  <c:v>-30.642500000000013</c:v>
                </c:pt>
                <c:pt idx="40536">
                  <c:v>-30.640500000000003</c:v>
                </c:pt>
                <c:pt idx="40537">
                  <c:v>-30.638500000000008</c:v>
                </c:pt>
                <c:pt idx="40538">
                  <c:v>-30.636500000000012</c:v>
                </c:pt>
                <c:pt idx="40539">
                  <c:v>-30.634500000000003</c:v>
                </c:pt>
                <c:pt idx="40540">
                  <c:v>-30.632500000000007</c:v>
                </c:pt>
                <c:pt idx="40541">
                  <c:v>-30.630500000000012</c:v>
                </c:pt>
                <c:pt idx="40542">
                  <c:v>-30.628500000000003</c:v>
                </c:pt>
                <c:pt idx="40543">
                  <c:v>-30.626500000000007</c:v>
                </c:pt>
                <c:pt idx="40544">
                  <c:v>-30.624500000000012</c:v>
                </c:pt>
                <c:pt idx="40545">
                  <c:v>-30.622500000000002</c:v>
                </c:pt>
                <c:pt idx="40546">
                  <c:v>-30.620500000000007</c:v>
                </c:pt>
                <c:pt idx="40547">
                  <c:v>-30.618500000000012</c:v>
                </c:pt>
                <c:pt idx="40548">
                  <c:v>-30.616500000000002</c:v>
                </c:pt>
                <c:pt idx="40549">
                  <c:v>-30.614500000000007</c:v>
                </c:pt>
                <c:pt idx="40550">
                  <c:v>-30.612500000000011</c:v>
                </c:pt>
                <c:pt idx="40551">
                  <c:v>-30.610500000000002</c:v>
                </c:pt>
                <c:pt idx="40552">
                  <c:v>-30.608500000000006</c:v>
                </c:pt>
                <c:pt idx="40553">
                  <c:v>-30.606500000000011</c:v>
                </c:pt>
                <c:pt idx="40554">
                  <c:v>-30.604500000000002</c:v>
                </c:pt>
                <c:pt idx="40555">
                  <c:v>-30.602500000000006</c:v>
                </c:pt>
                <c:pt idx="40556">
                  <c:v>-30.600500000000011</c:v>
                </c:pt>
                <c:pt idx="40557">
                  <c:v>-30.598500000000001</c:v>
                </c:pt>
                <c:pt idx="40558">
                  <c:v>-30.596500000000006</c:v>
                </c:pt>
                <c:pt idx="40559">
                  <c:v>-30.594500000000011</c:v>
                </c:pt>
                <c:pt idx="40560">
                  <c:v>-30.592500000000001</c:v>
                </c:pt>
                <c:pt idx="40561">
                  <c:v>-30.590500000000006</c:v>
                </c:pt>
                <c:pt idx="40562">
                  <c:v>-30.58850000000001</c:v>
                </c:pt>
                <c:pt idx="40563">
                  <c:v>-30.586500000000001</c:v>
                </c:pt>
                <c:pt idx="40564">
                  <c:v>-30.584500000000006</c:v>
                </c:pt>
                <c:pt idx="40565">
                  <c:v>-30.58250000000001</c:v>
                </c:pt>
                <c:pt idx="40566">
                  <c:v>-30.580500000000001</c:v>
                </c:pt>
                <c:pt idx="40567">
                  <c:v>-30.578500000000005</c:v>
                </c:pt>
                <c:pt idx="40568">
                  <c:v>-30.57650000000001</c:v>
                </c:pt>
                <c:pt idx="40569">
                  <c:v>-30.5745</c:v>
                </c:pt>
                <c:pt idx="40570">
                  <c:v>-30.572500000000005</c:v>
                </c:pt>
                <c:pt idx="40571">
                  <c:v>-30.57050000000001</c:v>
                </c:pt>
                <c:pt idx="40572">
                  <c:v>-30.5685</c:v>
                </c:pt>
                <c:pt idx="40573">
                  <c:v>-30.566500000000005</c:v>
                </c:pt>
                <c:pt idx="40574">
                  <c:v>-30.56450000000001</c:v>
                </c:pt>
                <c:pt idx="40575">
                  <c:v>-30.5625</c:v>
                </c:pt>
                <c:pt idx="40576">
                  <c:v>-30.560500000000005</c:v>
                </c:pt>
                <c:pt idx="40577">
                  <c:v>-30.558500000000009</c:v>
                </c:pt>
                <c:pt idx="40578">
                  <c:v>-30.5565</c:v>
                </c:pt>
                <c:pt idx="40579">
                  <c:v>-30.554500000000004</c:v>
                </c:pt>
                <c:pt idx="40580">
                  <c:v>-30.552500000000009</c:v>
                </c:pt>
                <c:pt idx="40581">
                  <c:v>-30.5505</c:v>
                </c:pt>
                <c:pt idx="40582">
                  <c:v>-30.548500000000004</c:v>
                </c:pt>
                <c:pt idx="40583">
                  <c:v>-30.546500000000009</c:v>
                </c:pt>
                <c:pt idx="40584">
                  <c:v>-30.544499999999999</c:v>
                </c:pt>
                <c:pt idx="40585">
                  <c:v>-30.542500000000004</c:v>
                </c:pt>
                <c:pt idx="40586">
                  <c:v>-30.540500000000009</c:v>
                </c:pt>
                <c:pt idx="40587">
                  <c:v>-30.538499999999999</c:v>
                </c:pt>
                <c:pt idx="40588">
                  <c:v>-30.536500000000004</c:v>
                </c:pt>
                <c:pt idx="40589">
                  <c:v>-30.534500000000008</c:v>
                </c:pt>
                <c:pt idx="40590">
                  <c:v>-30.532499999999999</c:v>
                </c:pt>
                <c:pt idx="40591">
                  <c:v>-30.530500000000004</c:v>
                </c:pt>
                <c:pt idx="40592">
                  <c:v>-30.528500000000008</c:v>
                </c:pt>
                <c:pt idx="40593">
                  <c:v>-30.526499999999999</c:v>
                </c:pt>
                <c:pt idx="40594">
                  <c:v>-30.524500000000003</c:v>
                </c:pt>
                <c:pt idx="40595">
                  <c:v>-30.522500000000008</c:v>
                </c:pt>
                <c:pt idx="40596">
                  <c:v>-30.520500000000013</c:v>
                </c:pt>
                <c:pt idx="40597">
                  <c:v>-30.518500000000003</c:v>
                </c:pt>
                <c:pt idx="40598">
                  <c:v>-30.516500000000008</c:v>
                </c:pt>
                <c:pt idx="40599">
                  <c:v>-30.514500000000012</c:v>
                </c:pt>
                <c:pt idx="40600">
                  <c:v>-30.512500000000003</c:v>
                </c:pt>
                <c:pt idx="40601">
                  <c:v>-30.510500000000008</c:v>
                </c:pt>
                <c:pt idx="40602">
                  <c:v>-30.508500000000012</c:v>
                </c:pt>
                <c:pt idx="40603">
                  <c:v>-30.506500000000003</c:v>
                </c:pt>
                <c:pt idx="40604">
                  <c:v>-30.504500000000007</c:v>
                </c:pt>
                <c:pt idx="40605">
                  <c:v>-30.502500000000012</c:v>
                </c:pt>
                <c:pt idx="40606">
                  <c:v>-30.500500000000002</c:v>
                </c:pt>
                <c:pt idx="40607">
                  <c:v>-30.498500000000007</c:v>
                </c:pt>
                <c:pt idx="40608">
                  <c:v>-30.496500000000012</c:v>
                </c:pt>
                <c:pt idx="40609">
                  <c:v>-30.494500000000002</c:v>
                </c:pt>
                <c:pt idx="40610">
                  <c:v>-30.492500000000007</c:v>
                </c:pt>
                <c:pt idx="40611">
                  <c:v>-30.490500000000011</c:v>
                </c:pt>
                <c:pt idx="40612">
                  <c:v>-30.488500000000002</c:v>
                </c:pt>
                <c:pt idx="40613">
                  <c:v>-30.486500000000007</c:v>
                </c:pt>
                <c:pt idx="40614">
                  <c:v>-30.484500000000011</c:v>
                </c:pt>
                <c:pt idx="40615">
                  <c:v>-30.482500000000002</c:v>
                </c:pt>
                <c:pt idx="40616">
                  <c:v>-30.480500000000006</c:v>
                </c:pt>
                <c:pt idx="40617">
                  <c:v>-30.478500000000011</c:v>
                </c:pt>
                <c:pt idx="40618">
                  <c:v>-30.476500000000001</c:v>
                </c:pt>
                <c:pt idx="40619">
                  <c:v>-30.474500000000006</c:v>
                </c:pt>
                <c:pt idx="40620">
                  <c:v>-30.472500000000011</c:v>
                </c:pt>
                <c:pt idx="40621">
                  <c:v>-30.470500000000001</c:v>
                </c:pt>
                <c:pt idx="40622">
                  <c:v>-30.468500000000006</c:v>
                </c:pt>
                <c:pt idx="40623">
                  <c:v>-30.466500000000011</c:v>
                </c:pt>
                <c:pt idx="40624">
                  <c:v>-30.464500000000001</c:v>
                </c:pt>
                <c:pt idx="40625">
                  <c:v>-30.462500000000006</c:v>
                </c:pt>
                <c:pt idx="40626">
                  <c:v>-30.46050000000001</c:v>
                </c:pt>
                <c:pt idx="40627">
                  <c:v>-30.458500000000001</c:v>
                </c:pt>
                <c:pt idx="40628">
                  <c:v>-30.456500000000005</c:v>
                </c:pt>
                <c:pt idx="40629">
                  <c:v>-30.45450000000001</c:v>
                </c:pt>
                <c:pt idx="40630">
                  <c:v>-30.452500000000001</c:v>
                </c:pt>
                <c:pt idx="40631">
                  <c:v>-30.450500000000005</c:v>
                </c:pt>
                <c:pt idx="40632">
                  <c:v>-30.44850000000001</c:v>
                </c:pt>
                <c:pt idx="40633">
                  <c:v>-30.4465</c:v>
                </c:pt>
                <c:pt idx="40634">
                  <c:v>-30.444500000000005</c:v>
                </c:pt>
                <c:pt idx="40635">
                  <c:v>-30.44250000000001</c:v>
                </c:pt>
                <c:pt idx="40636">
                  <c:v>-30.4405</c:v>
                </c:pt>
                <c:pt idx="40637">
                  <c:v>-30.438500000000005</c:v>
                </c:pt>
                <c:pt idx="40638">
                  <c:v>-30.436500000000009</c:v>
                </c:pt>
                <c:pt idx="40639">
                  <c:v>-30.4345</c:v>
                </c:pt>
                <c:pt idx="40640">
                  <c:v>-30.432500000000005</c:v>
                </c:pt>
                <c:pt idx="40641">
                  <c:v>-30.430500000000009</c:v>
                </c:pt>
                <c:pt idx="40642">
                  <c:v>-30.4285</c:v>
                </c:pt>
                <c:pt idx="40643">
                  <c:v>-30.426500000000004</c:v>
                </c:pt>
                <c:pt idx="40644">
                  <c:v>-30.424500000000009</c:v>
                </c:pt>
                <c:pt idx="40645">
                  <c:v>-30.422499999999999</c:v>
                </c:pt>
                <c:pt idx="40646">
                  <c:v>-30.420500000000004</c:v>
                </c:pt>
                <c:pt idx="40647">
                  <c:v>-30.418500000000009</c:v>
                </c:pt>
                <c:pt idx="40648">
                  <c:v>-30.416499999999999</c:v>
                </c:pt>
                <c:pt idx="40649">
                  <c:v>-30.414500000000004</c:v>
                </c:pt>
                <c:pt idx="40650">
                  <c:v>-30.412500000000009</c:v>
                </c:pt>
                <c:pt idx="40651">
                  <c:v>-30.410499999999999</c:v>
                </c:pt>
                <c:pt idx="40652">
                  <c:v>-30.408500000000004</c:v>
                </c:pt>
                <c:pt idx="40653">
                  <c:v>-30.406500000000008</c:v>
                </c:pt>
                <c:pt idx="40654">
                  <c:v>-30.404499999999999</c:v>
                </c:pt>
                <c:pt idx="40655">
                  <c:v>-30.402500000000003</c:v>
                </c:pt>
                <c:pt idx="40656">
                  <c:v>-30.400500000000008</c:v>
                </c:pt>
                <c:pt idx="40657">
                  <c:v>-30.398500000000013</c:v>
                </c:pt>
                <c:pt idx="40658">
                  <c:v>-30.396500000000003</c:v>
                </c:pt>
                <c:pt idx="40659">
                  <c:v>-30.394500000000008</c:v>
                </c:pt>
                <c:pt idx="40660">
                  <c:v>-30.392500000000013</c:v>
                </c:pt>
                <c:pt idx="40661">
                  <c:v>-30.390500000000003</c:v>
                </c:pt>
                <c:pt idx="40662">
                  <c:v>-30.388500000000008</c:v>
                </c:pt>
                <c:pt idx="40663">
                  <c:v>-30.386500000000012</c:v>
                </c:pt>
                <c:pt idx="40664">
                  <c:v>-30.384500000000003</c:v>
                </c:pt>
                <c:pt idx="40665">
                  <c:v>-30.382500000000007</c:v>
                </c:pt>
                <c:pt idx="40666">
                  <c:v>-30.380500000000012</c:v>
                </c:pt>
                <c:pt idx="40667">
                  <c:v>-30.378500000000003</c:v>
                </c:pt>
                <c:pt idx="40668">
                  <c:v>-30.376500000000007</c:v>
                </c:pt>
                <c:pt idx="40669">
                  <c:v>-30.374500000000012</c:v>
                </c:pt>
                <c:pt idx="40670">
                  <c:v>-30.372500000000002</c:v>
                </c:pt>
                <c:pt idx="40671">
                  <c:v>-30.370500000000007</c:v>
                </c:pt>
                <c:pt idx="40672">
                  <c:v>-30.368500000000012</c:v>
                </c:pt>
                <c:pt idx="40673">
                  <c:v>-30.366500000000002</c:v>
                </c:pt>
                <c:pt idx="40674">
                  <c:v>-30.364500000000007</c:v>
                </c:pt>
                <c:pt idx="40675">
                  <c:v>-30.362500000000011</c:v>
                </c:pt>
                <c:pt idx="40676">
                  <c:v>-30.360500000000002</c:v>
                </c:pt>
                <c:pt idx="40677">
                  <c:v>-30.358500000000006</c:v>
                </c:pt>
                <c:pt idx="40678">
                  <c:v>-30.356500000000011</c:v>
                </c:pt>
                <c:pt idx="40679">
                  <c:v>-30.354500000000002</c:v>
                </c:pt>
                <c:pt idx="40680">
                  <c:v>-30.352500000000006</c:v>
                </c:pt>
                <c:pt idx="40681">
                  <c:v>-30.350500000000011</c:v>
                </c:pt>
                <c:pt idx="40682">
                  <c:v>-30.348500000000001</c:v>
                </c:pt>
                <c:pt idx="40683">
                  <c:v>-30.346500000000006</c:v>
                </c:pt>
                <c:pt idx="40684">
                  <c:v>-30.344500000000011</c:v>
                </c:pt>
                <c:pt idx="40685">
                  <c:v>-30.342500000000001</c:v>
                </c:pt>
                <c:pt idx="40686">
                  <c:v>-30.340500000000006</c:v>
                </c:pt>
                <c:pt idx="40687">
                  <c:v>-30.33850000000001</c:v>
                </c:pt>
                <c:pt idx="40688">
                  <c:v>-30.336500000000001</c:v>
                </c:pt>
                <c:pt idx="40689">
                  <c:v>-30.334500000000006</c:v>
                </c:pt>
                <c:pt idx="40690">
                  <c:v>-30.33250000000001</c:v>
                </c:pt>
                <c:pt idx="40691">
                  <c:v>-30.330500000000001</c:v>
                </c:pt>
                <c:pt idx="40692">
                  <c:v>-30.328500000000005</c:v>
                </c:pt>
                <c:pt idx="40693">
                  <c:v>-30.32650000000001</c:v>
                </c:pt>
                <c:pt idx="40694">
                  <c:v>-30.3245</c:v>
                </c:pt>
                <c:pt idx="40695">
                  <c:v>-30.322500000000005</c:v>
                </c:pt>
                <c:pt idx="40696">
                  <c:v>-30.32050000000001</c:v>
                </c:pt>
                <c:pt idx="40697">
                  <c:v>-30.3185</c:v>
                </c:pt>
                <c:pt idx="40698">
                  <c:v>-30.316500000000005</c:v>
                </c:pt>
                <c:pt idx="40699">
                  <c:v>-30.31450000000001</c:v>
                </c:pt>
                <c:pt idx="40700">
                  <c:v>-30.3125</c:v>
                </c:pt>
                <c:pt idx="40701">
                  <c:v>-30.310500000000005</c:v>
                </c:pt>
                <c:pt idx="40702">
                  <c:v>-30.308500000000009</c:v>
                </c:pt>
                <c:pt idx="40703">
                  <c:v>-30.3065</c:v>
                </c:pt>
                <c:pt idx="40704">
                  <c:v>-30.304500000000004</c:v>
                </c:pt>
                <c:pt idx="40705">
                  <c:v>-30.302500000000009</c:v>
                </c:pt>
                <c:pt idx="40706">
                  <c:v>-30.3005</c:v>
                </c:pt>
                <c:pt idx="40707">
                  <c:v>-30.298500000000004</c:v>
                </c:pt>
                <c:pt idx="40708">
                  <c:v>-30.296500000000009</c:v>
                </c:pt>
                <c:pt idx="40709">
                  <c:v>-30.294499999999999</c:v>
                </c:pt>
                <c:pt idx="40710">
                  <c:v>-30.292500000000004</c:v>
                </c:pt>
                <c:pt idx="40711">
                  <c:v>-30.290500000000009</c:v>
                </c:pt>
                <c:pt idx="40712">
                  <c:v>-30.288499999999999</c:v>
                </c:pt>
                <c:pt idx="40713">
                  <c:v>-30.286500000000004</c:v>
                </c:pt>
                <c:pt idx="40714">
                  <c:v>-30.284500000000008</c:v>
                </c:pt>
                <c:pt idx="40715">
                  <c:v>-30.282499999999999</c:v>
                </c:pt>
                <c:pt idx="40716">
                  <c:v>-30.280500000000004</c:v>
                </c:pt>
                <c:pt idx="40717">
                  <c:v>-30.278500000000008</c:v>
                </c:pt>
                <c:pt idx="40718">
                  <c:v>-30.276499999999999</c:v>
                </c:pt>
                <c:pt idx="40719">
                  <c:v>-30.274500000000003</c:v>
                </c:pt>
                <c:pt idx="40720">
                  <c:v>-30.272500000000008</c:v>
                </c:pt>
                <c:pt idx="40721">
                  <c:v>-30.270500000000013</c:v>
                </c:pt>
                <c:pt idx="40722">
                  <c:v>-30.268500000000003</c:v>
                </c:pt>
                <c:pt idx="40723">
                  <c:v>-30.266500000000008</c:v>
                </c:pt>
                <c:pt idx="40724">
                  <c:v>-30.264500000000012</c:v>
                </c:pt>
                <c:pt idx="40725">
                  <c:v>-30.262500000000003</c:v>
                </c:pt>
                <c:pt idx="40726">
                  <c:v>-30.260500000000008</c:v>
                </c:pt>
                <c:pt idx="40727">
                  <c:v>-30.258500000000012</c:v>
                </c:pt>
                <c:pt idx="40728">
                  <c:v>-30.256500000000003</c:v>
                </c:pt>
                <c:pt idx="40729">
                  <c:v>-30.254500000000007</c:v>
                </c:pt>
                <c:pt idx="40730">
                  <c:v>-30.252500000000012</c:v>
                </c:pt>
                <c:pt idx="40731">
                  <c:v>-30.250500000000002</c:v>
                </c:pt>
                <c:pt idx="40732">
                  <c:v>-30.248500000000007</c:v>
                </c:pt>
                <c:pt idx="40733">
                  <c:v>-30.246500000000012</c:v>
                </c:pt>
                <c:pt idx="40734">
                  <c:v>-30.244500000000002</c:v>
                </c:pt>
                <c:pt idx="40735">
                  <c:v>-30.242500000000007</c:v>
                </c:pt>
                <c:pt idx="40736">
                  <c:v>-30.240500000000011</c:v>
                </c:pt>
                <c:pt idx="40737">
                  <c:v>-30.238500000000002</c:v>
                </c:pt>
                <c:pt idx="40738">
                  <c:v>-30.236500000000007</c:v>
                </c:pt>
                <c:pt idx="40739">
                  <c:v>-30.234500000000011</c:v>
                </c:pt>
                <c:pt idx="40740">
                  <c:v>-30.232500000000002</c:v>
                </c:pt>
                <c:pt idx="40741">
                  <c:v>-30.230500000000006</c:v>
                </c:pt>
                <c:pt idx="40742">
                  <c:v>-30.228500000000011</c:v>
                </c:pt>
                <c:pt idx="40743">
                  <c:v>-30.226500000000001</c:v>
                </c:pt>
                <c:pt idx="40744">
                  <c:v>-30.224500000000006</c:v>
                </c:pt>
                <c:pt idx="40745">
                  <c:v>-30.222500000000011</c:v>
                </c:pt>
                <c:pt idx="40746">
                  <c:v>-30.220500000000001</c:v>
                </c:pt>
                <c:pt idx="40747">
                  <c:v>-30.218500000000006</c:v>
                </c:pt>
                <c:pt idx="40748">
                  <c:v>-30.216500000000011</c:v>
                </c:pt>
                <c:pt idx="40749">
                  <c:v>-30.214500000000001</c:v>
                </c:pt>
                <c:pt idx="40750">
                  <c:v>-30.212500000000006</c:v>
                </c:pt>
                <c:pt idx="40751">
                  <c:v>-30.21050000000001</c:v>
                </c:pt>
                <c:pt idx="40752">
                  <c:v>-30.208500000000001</c:v>
                </c:pt>
                <c:pt idx="40753">
                  <c:v>-30.206500000000005</c:v>
                </c:pt>
                <c:pt idx="40754">
                  <c:v>-30.20450000000001</c:v>
                </c:pt>
                <c:pt idx="40755">
                  <c:v>-30.202500000000001</c:v>
                </c:pt>
                <c:pt idx="40756">
                  <c:v>-30.200500000000005</c:v>
                </c:pt>
                <c:pt idx="40757">
                  <c:v>-30.19850000000001</c:v>
                </c:pt>
                <c:pt idx="40758">
                  <c:v>-30.1965</c:v>
                </c:pt>
                <c:pt idx="40759">
                  <c:v>-30.194500000000005</c:v>
                </c:pt>
                <c:pt idx="40760">
                  <c:v>-30.19250000000001</c:v>
                </c:pt>
                <c:pt idx="40761">
                  <c:v>-30.1905</c:v>
                </c:pt>
                <c:pt idx="40762">
                  <c:v>-30.188500000000005</c:v>
                </c:pt>
                <c:pt idx="40763">
                  <c:v>-30.186500000000009</c:v>
                </c:pt>
                <c:pt idx="40764">
                  <c:v>-30.1845</c:v>
                </c:pt>
                <c:pt idx="40765">
                  <c:v>-30.182500000000005</c:v>
                </c:pt>
                <c:pt idx="40766">
                  <c:v>-30.180500000000009</c:v>
                </c:pt>
                <c:pt idx="40767">
                  <c:v>-30.1785</c:v>
                </c:pt>
                <c:pt idx="40768">
                  <c:v>-30.176500000000004</c:v>
                </c:pt>
                <c:pt idx="40769">
                  <c:v>-30.174500000000009</c:v>
                </c:pt>
                <c:pt idx="40770">
                  <c:v>-30.172499999999999</c:v>
                </c:pt>
                <c:pt idx="40771">
                  <c:v>-30.170500000000004</c:v>
                </c:pt>
                <c:pt idx="40772">
                  <c:v>-30.168500000000009</c:v>
                </c:pt>
                <c:pt idx="40773">
                  <c:v>-30.166499999999999</c:v>
                </c:pt>
                <c:pt idx="40774">
                  <c:v>-30.164500000000004</c:v>
                </c:pt>
                <c:pt idx="40775">
                  <c:v>-30.162500000000009</c:v>
                </c:pt>
                <c:pt idx="40776">
                  <c:v>-30.160499999999999</c:v>
                </c:pt>
                <c:pt idx="40777">
                  <c:v>-30.158500000000004</c:v>
                </c:pt>
                <c:pt idx="40778">
                  <c:v>-30.156500000000008</c:v>
                </c:pt>
                <c:pt idx="40779">
                  <c:v>-30.154499999999999</c:v>
                </c:pt>
                <c:pt idx="40780">
                  <c:v>-30.152500000000003</c:v>
                </c:pt>
                <c:pt idx="40781">
                  <c:v>-30.150500000000008</c:v>
                </c:pt>
                <c:pt idx="40782">
                  <c:v>-30.148500000000013</c:v>
                </c:pt>
                <c:pt idx="40783">
                  <c:v>-30.146500000000003</c:v>
                </c:pt>
                <c:pt idx="40784">
                  <c:v>-30.144500000000008</c:v>
                </c:pt>
                <c:pt idx="40785">
                  <c:v>-30.142500000000013</c:v>
                </c:pt>
                <c:pt idx="40786">
                  <c:v>-30.140500000000003</c:v>
                </c:pt>
                <c:pt idx="40787">
                  <c:v>-30.138500000000008</c:v>
                </c:pt>
                <c:pt idx="40788">
                  <c:v>-30.136500000000012</c:v>
                </c:pt>
                <c:pt idx="40789">
                  <c:v>-30.134500000000003</c:v>
                </c:pt>
                <c:pt idx="40790">
                  <c:v>-30.132500000000007</c:v>
                </c:pt>
                <c:pt idx="40791">
                  <c:v>-30.130500000000012</c:v>
                </c:pt>
                <c:pt idx="40792">
                  <c:v>-30.128500000000003</c:v>
                </c:pt>
                <c:pt idx="40793">
                  <c:v>-30.126500000000007</c:v>
                </c:pt>
                <c:pt idx="40794">
                  <c:v>-30.124500000000012</c:v>
                </c:pt>
                <c:pt idx="40795">
                  <c:v>-30.122500000000002</c:v>
                </c:pt>
                <c:pt idx="40796">
                  <c:v>-30.120500000000007</c:v>
                </c:pt>
                <c:pt idx="40797">
                  <c:v>-30.118500000000012</c:v>
                </c:pt>
                <c:pt idx="40798">
                  <c:v>-30.116500000000002</c:v>
                </c:pt>
                <c:pt idx="40799">
                  <c:v>-30.114500000000007</c:v>
                </c:pt>
                <c:pt idx="40800">
                  <c:v>-30.112500000000011</c:v>
                </c:pt>
                <c:pt idx="40801">
                  <c:v>-30.110500000000002</c:v>
                </c:pt>
                <c:pt idx="40802">
                  <c:v>-30.108500000000006</c:v>
                </c:pt>
                <c:pt idx="40803">
                  <c:v>-30.106500000000011</c:v>
                </c:pt>
                <c:pt idx="40804">
                  <c:v>-30.104500000000002</c:v>
                </c:pt>
                <c:pt idx="40805">
                  <c:v>-30.102500000000006</c:v>
                </c:pt>
                <c:pt idx="40806">
                  <c:v>-30.100500000000011</c:v>
                </c:pt>
                <c:pt idx="40807">
                  <c:v>-30.098500000000001</c:v>
                </c:pt>
                <c:pt idx="40808">
                  <c:v>-30.096500000000006</c:v>
                </c:pt>
                <c:pt idx="40809">
                  <c:v>-30.094500000000011</c:v>
                </c:pt>
                <c:pt idx="40810">
                  <c:v>-30.092500000000001</c:v>
                </c:pt>
                <c:pt idx="40811">
                  <c:v>-30.090500000000006</c:v>
                </c:pt>
                <c:pt idx="40812">
                  <c:v>-30.08850000000001</c:v>
                </c:pt>
                <c:pt idx="40813">
                  <c:v>-30.086500000000001</c:v>
                </c:pt>
                <c:pt idx="40814">
                  <c:v>-30.084500000000006</c:v>
                </c:pt>
                <c:pt idx="40815">
                  <c:v>-30.08250000000001</c:v>
                </c:pt>
                <c:pt idx="40816">
                  <c:v>-30.080500000000001</c:v>
                </c:pt>
                <c:pt idx="40817">
                  <c:v>-30.078500000000005</c:v>
                </c:pt>
                <c:pt idx="40818">
                  <c:v>-30.07650000000001</c:v>
                </c:pt>
                <c:pt idx="40819">
                  <c:v>-30.0745</c:v>
                </c:pt>
                <c:pt idx="40820">
                  <c:v>-30.072500000000005</c:v>
                </c:pt>
                <c:pt idx="40821">
                  <c:v>-30.07050000000001</c:v>
                </c:pt>
                <c:pt idx="40822">
                  <c:v>-30.0685</c:v>
                </c:pt>
                <c:pt idx="40823">
                  <c:v>-30.066500000000005</c:v>
                </c:pt>
                <c:pt idx="40824">
                  <c:v>-30.06450000000001</c:v>
                </c:pt>
                <c:pt idx="40825">
                  <c:v>-30.0625</c:v>
                </c:pt>
                <c:pt idx="40826">
                  <c:v>-30.060500000000005</c:v>
                </c:pt>
                <c:pt idx="40827">
                  <c:v>-30.058500000000009</c:v>
                </c:pt>
                <c:pt idx="40828">
                  <c:v>-30.0565</c:v>
                </c:pt>
                <c:pt idx="40829">
                  <c:v>-30.054500000000004</c:v>
                </c:pt>
                <c:pt idx="40830">
                  <c:v>-30.052500000000009</c:v>
                </c:pt>
                <c:pt idx="40831">
                  <c:v>-30.0505</c:v>
                </c:pt>
                <c:pt idx="40832">
                  <c:v>-30.048500000000004</c:v>
                </c:pt>
                <c:pt idx="40833">
                  <c:v>-30.046500000000009</c:v>
                </c:pt>
                <c:pt idx="40834">
                  <c:v>-30.044499999999999</c:v>
                </c:pt>
                <c:pt idx="40835">
                  <c:v>-30.042500000000004</c:v>
                </c:pt>
                <c:pt idx="40836">
                  <c:v>-30.040500000000009</c:v>
                </c:pt>
                <c:pt idx="40837">
                  <c:v>-30.038499999999999</c:v>
                </c:pt>
                <c:pt idx="40838">
                  <c:v>-30.036500000000004</c:v>
                </c:pt>
                <c:pt idx="40839">
                  <c:v>-30.034500000000008</c:v>
                </c:pt>
                <c:pt idx="40840">
                  <c:v>-30.032499999999999</c:v>
                </c:pt>
                <c:pt idx="40841">
                  <c:v>-30.030500000000004</c:v>
                </c:pt>
                <c:pt idx="40842">
                  <c:v>-30.028500000000008</c:v>
                </c:pt>
                <c:pt idx="40843">
                  <c:v>-30.026499999999999</c:v>
                </c:pt>
                <c:pt idx="40844">
                  <c:v>-30.024500000000003</c:v>
                </c:pt>
                <c:pt idx="40845">
                  <c:v>-30.022500000000008</c:v>
                </c:pt>
                <c:pt idx="40846">
                  <c:v>-30.020500000000013</c:v>
                </c:pt>
                <c:pt idx="40847">
                  <c:v>-30.018500000000003</c:v>
                </c:pt>
                <c:pt idx="40848">
                  <c:v>-30.016500000000008</c:v>
                </c:pt>
                <c:pt idx="40849">
                  <c:v>-30.014500000000012</c:v>
                </c:pt>
                <c:pt idx="40850">
                  <c:v>-30.012500000000003</c:v>
                </c:pt>
                <c:pt idx="40851">
                  <c:v>-30.010500000000008</c:v>
                </c:pt>
                <c:pt idx="40852">
                  <c:v>-30.008500000000012</c:v>
                </c:pt>
                <c:pt idx="40853">
                  <c:v>-30.006500000000003</c:v>
                </c:pt>
                <c:pt idx="40854">
                  <c:v>-30.004500000000007</c:v>
                </c:pt>
                <c:pt idx="40855">
                  <c:v>-30.002500000000012</c:v>
                </c:pt>
                <c:pt idx="40856">
                  <c:v>-30.000500000000002</c:v>
                </c:pt>
                <c:pt idx="40857">
                  <c:v>-29.998500000000007</c:v>
                </c:pt>
                <c:pt idx="40858">
                  <c:v>-29.996500000000012</c:v>
                </c:pt>
                <c:pt idx="40859">
                  <c:v>-29.994500000000002</c:v>
                </c:pt>
                <c:pt idx="40860">
                  <c:v>-29.992500000000007</c:v>
                </c:pt>
                <c:pt idx="40861">
                  <c:v>-29.990500000000011</c:v>
                </c:pt>
                <c:pt idx="40862">
                  <c:v>-29.988500000000002</c:v>
                </c:pt>
                <c:pt idx="40863">
                  <c:v>-29.986500000000007</c:v>
                </c:pt>
                <c:pt idx="40864">
                  <c:v>-29.984500000000011</c:v>
                </c:pt>
                <c:pt idx="40865">
                  <c:v>-29.982500000000002</c:v>
                </c:pt>
                <c:pt idx="40866">
                  <c:v>-29.980500000000006</c:v>
                </c:pt>
                <c:pt idx="40867">
                  <c:v>-29.978500000000011</c:v>
                </c:pt>
                <c:pt idx="40868">
                  <c:v>-29.976500000000001</c:v>
                </c:pt>
                <c:pt idx="40869">
                  <c:v>-29.974500000000006</c:v>
                </c:pt>
                <c:pt idx="40870">
                  <c:v>-29.972500000000011</c:v>
                </c:pt>
                <c:pt idx="40871">
                  <c:v>-29.970500000000001</c:v>
                </c:pt>
                <c:pt idx="40872">
                  <c:v>-29.968500000000006</c:v>
                </c:pt>
                <c:pt idx="40873">
                  <c:v>-29.966500000000011</c:v>
                </c:pt>
                <c:pt idx="40874">
                  <c:v>-29.964500000000001</c:v>
                </c:pt>
                <c:pt idx="40875">
                  <c:v>-29.962500000000006</c:v>
                </c:pt>
                <c:pt idx="40876">
                  <c:v>-29.96050000000001</c:v>
                </c:pt>
                <c:pt idx="40877">
                  <c:v>-29.958500000000001</c:v>
                </c:pt>
                <c:pt idx="40878">
                  <c:v>-29.956500000000005</c:v>
                </c:pt>
                <c:pt idx="40879">
                  <c:v>-29.95450000000001</c:v>
                </c:pt>
                <c:pt idx="40880">
                  <c:v>-29.952500000000001</c:v>
                </c:pt>
                <c:pt idx="40881">
                  <c:v>-29.950500000000005</c:v>
                </c:pt>
                <c:pt idx="40882">
                  <c:v>-29.94850000000001</c:v>
                </c:pt>
                <c:pt idx="40883">
                  <c:v>-29.9465</c:v>
                </c:pt>
                <c:pt idx="40884">
                  <c:v>-29.944500000000005</c:v>
                </c:pt>
                <c:pt idx="40885">
                  <c:v>-29.94250000000001</c:v>
                </c:pt>
                <c:pt idx="40886">
                  <c:v>-29.9405</c:v>
                </c:pt>
                <c:pt idx="40887">
                  <c:v>-29.938500000000005</c:v>
                </c:pt>
                <c:pt idx="40888">
                  <c:v>-29.936500000000009</c:v>
                </c:pt>
                <c:pt idx="40889">
                  <c:v>-29.9345</c:v>
                </c:pt>
                <c:pt idx="40890">
                  <c:v>-29.932500000000005</c:v>
                </c:pt>
                <c:pt idx="40891">
                  <c:v>-29.930500000000009</c:v>
                </c:pt>
                <c:pt idx="40892">
                  <c:v>-29.9285</c:v>
                </c:pt>
                <c:pt idx="40893">
                  <c:v>-29.926500000000004</c:v>
                </c:pt>
                <c:pt idx="40894">
                  <c:v>-29.924500000000009</c:v>
                </c:pt>
                <c:pt idx="40895">
                  <c:v>-29.922499999999999</c:v>
                </c:pt>
                <c:pt idx="40896">
                  <c:v>-29.920500000000004</c:v>
                </c:pt>
                <c:pt idx="40897">
                  <c:v>-29.918500000000009</c:v>
                </c:pt>
                <c:pt idx="40898">
                  <c:v>-29.916499999999999</c:v>
                </c:pt>
                <c:pt idx="40899">
                  <c:v>-29.914500000000004</c:v>
                </c:pt>
                <c:pt idx="40900">
                  <c:v>-29.912500000000009</c:v>
                </c:pt>
                <c:pt idx="40901">
                  <c:v>-29.910499999999999</c:v>
                </c:pt>
                <c:pt idx="40902">
                  <c:v>-29.908500000000004</c:v>
                </c:pt>
                <c:pt idx="40903">
                  <c:v>-29.906500000000008</c:v>
                </c:pt>
                <c:pt idx="40904">
                  <c:v>-29.904499999999999</c:v>
                </c:pt>
                <c:pt idx="40905">
                  <c:v>-29.902500000000003</c:v>
                </c:pt>
                <c:pt idx="40906">
                  <c:v>-29.900500000000008</c:v>
                </c:pt>
                <c:pt idx="40907">
                  <c:v>-29.898500000000013</c:v>
                </c:pt>
                <c:pt idx="40908">
                  <c:v>-29.896500000000003</c:v>
                </c:pt>
                <c:pt idx="40909">
                  <c:v>-29.894500000000008</c:v>
                </c:pt>
                <c:pt idx="40910">
                  <c:v>-29.892500000000013</c:v>
                </c:pt>
                <c:pt idx="40911">
                  <c:v>-29.890500000000003</c:v>
                </c:pt>
                <c:pt idx="40912">
                  <c:v>-29.888500000000008</c:v>
                </c:pt>
                <c:pt idx="40913">
                  <c:v>-29.886500000000012</c:v>
                </c:pt>
                <c:pt idx="40914">
                  <c:v>-29.884500000000003</c:v>
                </c:pt>
                <c:pt idx="40915">
                  <c:v>-29.882500000000007</c:v>
                </c:pt>
                <c:pt idx="40916">
                  <c:v>-29.880500000000012</c:v>
                </c:pt>
                <c:pt idx="40917">
                  <c:v>-29.878500000000003</c:v>
                </c:pt>
                <c:pt idx="40918">
                  <c:v>-29.876500000000007</c:v>
                </c:pt>
                <c:pt idx="40919">
                  <c:v>-29.874500000000012</c:v>
                </c:pt>
                <c:pt idx="40920">
                  <c:v>-29.872500000000002</c:v>
                </c:pt>
                <c:pt idx="40921">
                  <c:v>-29.870500000000007</c:v>
                </c:pt>
                <c:pt idx="40922">
                  <c:v>-29.868500000000012</c:v>
                </c:pt>
                <c:pt idx="40923">
                  <c:v>-29.866500000000002</c:v>
                </c:pt>
                <c:pt idx="40924">
                  <c:v>-29.864500000000007</c:v>
                </c:pt>
                <c:pt idx="40925">
                  <c:v>-29.862500000000011</c:v>
                </c:pt>
                <c:pt idx="40926">
                  <c:v>-29.860500000000002</c:v>
                </c:pt>
                <c:pt idx="40927">
                  <c:v>-29.858500000000006</c:v>
                </c:pt>
                <c:pt idx="40928">
                  <c:v>-29.856500000000011</c:v>
                </c:pt>
                <c:pt idx="40929">
                  <c:v>-29.854500000000002</c:v>
                </c:pt>
                <c:pt idx="40930">
                  <c:v>-29.852500000000006</c:v>
                </c:pt>
                <c:pt idx="40931">
                  <c:v>-29.850500000000011</c:v>
                </c:pt>
                <c:pt idx="40932">
                  <c:v>-29.848500000000001</c:v>
                </c:pt>
                <c:pt idx="40933">
                  <c:v>-29.846500000000006</c:v>
                </c:pt>
                <c:pt idx="40934">
                  <c:v>-29.844500000000011</c:v>
                </c:pt>
                <c:pt idx="40935">
                  <c:v>-29.842500000000001</c:v>
                </c:pt>
                <c:pt idx="40936">
                  <c:v>-29.840500000000006</c:v>
                </c:pt>
                <c:pt idx="40937">
                  <c:v>-29.83850000000001</c:v>
                </c:pt>
                <c:pt idx="40938">
                  <c:v>-29.836500000000001</c:v>
                </c:pt>
                <c:pt idx="40939">
                  <c:v>-29.834500000000006</c:v>
                </c:pt>
                <c:pt idx="40940">
                  <c:v>-29.83250000000001</c:v>
                </c:pt>
                <c:pt idx="40941">
                  <c:v>-29.830500000000001</c:v>
                </c:pt>
                <c:pt idx="40942">
                  <c:v>-29.828500000000005</c:v>
                </c:pt>
                <c:pt idx="40943">
                  <c:v>-29.82650000000001</c:v>
                </c:pt>
                <c:pt idx="40944">
                  <c:v>-29.8245</c:v>
                </c:pt>
                <c:pt idx="40945">
                  <c:v>-29.822500000000005</c:v>
                </c:pt>
                <c:pt idx="40946">
                  <c:v>-29.82050000000001</c:v>
                </c:pt>
                <c:pt idx="40947">
                  <c:v>-29.8185</c:v>
                </c:pt>
                <c:pt idx="40948">
                  <c:v>-29.816500000000005</c:v>
                </c:pt>
                <c:pt idx="40949">
                  <c:v>-29.81450000000001</c:v>
                </c:pt>
                <c:pt idx="40950">
                  <c:v>-29.8125</c:v>
                </c:pt>
                <c:pt idx="40951">
                  <c:v>-29.810500000000005</c:v>
                </c:pt>
                <c:pt idx="40952">
                  <c:v>-29.808500000000009</c:v>
                </c:pt>
                <c:pt idx="40953">
                  <c:v>-29.8065</c:v>
                </c:pt>
                <c:pt idx="40954">
                  <c:v>-29.804500000000004</c:v>
                </c:pt>
                <c:pt idx="40955">
                  <c:v>-29.802500000000009</c:v>
                </c:pt>
                <c:pt idx="40956">
                  <c:v>-29.8005</c:v>
                </c:pt>
                <c:pt idx="40957">
                  <c:v>-29.798500000000004</c:v>
                </c:pt>
                <c:pt idx="40958">
                  <c:v>-29.796500000000009</c:v>
                </c:pt>
                <c:pt idx="40959">
                  <c:v>-29.794499999999999</c:v>
                </c:pt>
                <c:pt idx="40960">
                  <c:v>-29.792500000000004</c:v>
                </c:pt>
                <c:pt idx="40961">
                  <c:v>-29.790500000000009</c:v>
                </c:pt>
                <c:pt idx="40962">
                  <c:v>-29.788499999999999</c:v>
                </c:pt>
                <c:pt idx="40963">
                  <c:v>-29.786500000000004</c:v>
                </c:pt>
                <c:pt idx="40964">
                  <c:v>-29.784500000000008</c:v>
                </c:pt>
                <c:pt idx="40965">
                  <c:v>-29.782499999999999</c:v>
                </c:pt>
                <c:pt idx="40966">
                  <c:v>-29.780500000000004</c:v>
                </c:pt>
                <c:pt idx="40967">
                  <c:v>-29.778500000000008</c:v>
                </c:pt>
                <c:pt idx="40968">
                  <c:v>-29.776499999999999</c:v>
                </c:pt>
                <c:pt idx="40969">
                  <c:v>-29.774500000000003</c:v>
                </c:pt>
                <c:pt idx="40970">
                  <c:v>-29.772500000000008</c:v>
                </c:pt>
                <c:pt idx="40971">
                  <c:v>-29.770500000000013</c:v>
                </c:pt>
                <c:pt idx="40972">
                  <c:v>-29.768500000000003</c:v>
                </c:pt>
                <c:pt idx="40973">
                  <c:v>-29.766500000000008</c:v>
                </c:pt>
                <c:pt idx="40974">
                  <c:v>-29.764500000000012</c:v>
                </c:pt>
                <c:pt idx="40975">
                  <c:v>-29.762500000000003</c:v>
                </c:pt>
                <c:pt idx="40976">
                  <c:v>-29.760500000000008</c:v>
                </c:pt>
                <c:pt idx="40977">
                  <c:v>-29.758500000000012</c:v>
                </c:pt>
                <c:pt idx="40978">
                  <c:v>-29.756500000000003</c:v>
                </c:pt>
                <c:pt idx="40979">
                  <c:v>-29.754500000000007</c:v>
                </c:pt>
                <c:pt idx="40980">
                  <c:v>-29.752500000000012</c:v>
                </c:pt>
                <c:pt idx="40981">
                  <c:v>-29.750500000000002</c:v>
                </c:pt>
                <c:pt idx="40982">
                  <c:v>-29.748500000000007</c:v>
                </c:pt>
                <c:pt idx="40983">
                  <c:v>-29.746500000000012</c:v>
                </c:pt>
                <c:pt idx="40984">
                  <c:v>-29.744500000000002</c:v>
                </c:pt>
                <c:pt idx="40985">
                  <c:v>-29.742500000000007</c:v>
                </c:pt>
                <c:pt idx="40986">
                  <c:v>-29.740500000000011</c:v>
                </c:pt>
                <c:pt idx="40987">
                  <c:v>-29.738500000000002</c:v>
                </c:pt>
                <c:pt idx="40988">
                  <c:v>-29.736500000000007</c:v>
                </c:pt>
                <c:pt idx="40989">
                  <c:v>-29.734500000000011</c:v>
                </c:pt>
                <c:pt idx="40990">
                  <c:v>-29.732500000000002</c:v>
                </c:pt>
                <c:pt idx="40991">
                  <c:v>-29.730500000000006</c:v>
                </c:pt>
                <c:pt idx="40992">
                  <c:v>-29.728500000000011</c:v>
                </c:pt>
                <c:pt idx="40993">
                  <c:v>-29.726500000000001</c:v>
                </c:pt>
                <c:pt idx="40994">
                  <c:v>-29.724500000000006</c:v>
                </c:pt>
                <c:pt idx="40995">
                  <c:v>-29.722500000000011</c:v>
                </c:pt>
                <c:pt idx="40996">
                  <c:v>-29.720500000000001</c:v>
                </c:pt>
                <c:pt idx="40997">
                  <c:v>-29.718500000000006</c:v>
                </c:pt>
                <c:pt idx="40998">
                  <c:v>-29.716500000000011</c:v>
                </c:pt>
                <c:pt idx="40999">
                  <c:v>-29.714500000000001</c:v>
                </c:pt>
                <c:pt idx="41000">
                  <c:v>-29.712500000000006</c:v>
                </c:pt>
                <c:pt idx="41001">
                  <c:v>-29.71050000000001</c:v>
                </c:pt>
                <c:pt idx="41002">
                  <c:v>-29.708500000000001</c:v>
                </c:pt>
                <c:pt idx="41003">
                  <c:v>-29.706500000000005</c:v>
                </c:pt>
                <c:pt idx="41004">
                  <c:v>-29.70450000000001</c:v>
                </c:pt>
                <c:pt idx="41005">
                  <c:v>-29.702500000000001</c:v>
                </c:pt>
                <c:pt idx="41006">
                  <c:v>-29.700500000000005</c:v>
                </c:pt>
                <c:pt idx="41007">
                  <c:v>-29.69850000000001</c:v>
                </c:pt>
                <c:pt idx="41008">
                  <c:v>-29.6965</c:v>
                </c:pt>
                <c:pt idx="41009">
                  <c:v>-29.694500000000005</c:v>
                </c:pt>
                <c:pt idx="41010">
                  <c:v>-29.69250000000001</c:v>
                </c:pt>
                <c:pt idx="41011">
                  <c:v>-29.6905</c:v>
                </c:pt>
                <c:pt idx="41012">
                  <c:v>-29.688500000000005</c:v>
                </c:pt>
                <c:pt idx="41013">
                  <c:v>-29.686500000000009</c:v>
                </c:pt>
                <c:pt idx="41014">
                  <c:v>-29.6845</c:v>
                </c:pt>
                <c:pt idx="41015">
                  <c:v>-29.682500000000005</c:v>
                </c:pt>
                <c:pt idx="41016">
                  <c:v>-29.680500000000009</c:v>
                </c:pt>
                <c:pt idx="41017">
                  <c:v>-29.6785</c:v>
                </c:pt>
                <c:pt idx="41018">
                  <c:v>-29.676500000000004</c:v>
                </c:pt>
                <c:pt idx="41019">
                  <c:v>-29.674500000000009</c:v>
                </c:pt>
                <c:pt idx="41020">
                  <c:v>-29.672499999999999</c:v>
                </c:pt>
                <c:pt idx="41021">
                  <c:v>-29.670500000000004</c:v>
                </c:pt>
                <c:pt idx="41022">
                  <c:v>-29.668500000000009</c:v>
                </c:pt>
                <c:pt idx="41023">
                  <c:v>-29.666499999999999</c:v>
                </c:pt>
                <c:pt idx="41024">
                  <c:v>-29.664500000000004</c:v>
                </c:pt>
                <c:pt idx="41025">
                  <c:v>-29.662500000000009</c:v>
                </c:pt>
                <c:pt idx="41026">
                  <c:v>-29.660499999999999</c:v>
                </c:pt>
                <c:pt idx="41027">
                  <c:v>-29.658500000000004</c:v>
                </c:pt>
                <c:pt idx="41028">
                  <c:v>-29.656500000000008</c:v>
                </c:pt>
                <c:pt idx="41029">
                  <c:v>-29.654499999999999</c:v>
                </c:pt>
                <c:pt idx="41030">
                  <c:v>-29.652500000000003</c:v>
                </c:pt>
                <c:pt idx="41031">
                  <c:v>-29.650500000000008</c:v>
                </c:pt>
                <c:pt idx="41032">
                  <c:v>-29.648500000000013</c:v>
                </c:pt>
                <c:pt idx="41033">
                  <c:v>-29.646500000000003</c:v>
                </c:pt>
                <c:pt idx="41034">
                  <c:v>-29.644500000000008</c:v>
                </c:pt>
                <c:pt idx="41035">
                  <c:v>-29.642500000000013</c:v>
                </c:pt>
                <c:pt idx="41036">
                  <c:v>-29.640500000000003</c:v>
                </c:pt>
                <c:pt idx="41037">
                  <c:v>-29.638500000000008</c:v>
                </c:pt>
                <c:pt idx="41038">
                  <c:v>-29.636500000000012</c:v>
                </c:pt>
                <c:pt idx="41039">
                  <c:v>-29.634500000000003</c:v>
                </c:pt>
                <c:pt idx="41040">
                  <c:v>-29.632500000000007</c:v>
                </c:pt>
                <c:pt idx="41041">
                  <c:v>-29.630500000000012</c:v>
                </c:pt>
                <c:pt idx="41042">
                  <c:v>-29.628500000000003</c:v>
                </c:pt>
                <c:pt idx="41043">
                  <c:v>-29.626500000000007</c:v>
                </c:pt>
                <c:pt idx="41044">
                  <c:v>-29.624500000000012</c:v>
                </c:pt>
                <c:pt idx="41045">
                  <c:v>-29.622500000000002</c:v>
                </c:pt>
                <c:pt idx="41046">
                  <c:v>-29.620500000000007</c:v>
                </c:pt>
                <c:pt idx="41047">
                  <c:v>-29.618500000000012</c:v>
                </c:pt>
                <c:pt idx="41048">
                  <c:v>-29.616500000000002</c:v>
                </c:pt>
                <c:pt idx="41049">
                  <c:v>-29.614500000000007</c:v>
                </c:pt>
                <c:pt idx="41050">
                  <c:v>-29.612500000000011</c:v>
                </c:pt>
                <c:pt idx="41051">
                  <c:v>-29.610500000000002</c:v>
                </c:pt>
                <c:pt idx="41052">
                  <c:v>-29.608500000000006</c:v>
                </c:pt>
                <c:pt idx="41053">
                  <c:v>-29.606500000000011</c:v>
                </c:pt>
                <c:pt idx="41054">
                  <c:v>-29.604500000000002</c:v>
                </c:pt>
                <c:pt idx="41055">
                  <c:v>-29.602500000000006</c:v>
                </c:pt>
                <c:pt idx="41056">
                  <c:v>-29.600500000000011</c:v>
                </c:pt>
                <c:pt idx="41057">
                  <c:v>-29.598500000000001</c:v>
                </c:pt>
                <c:pt idx="41058">
                  <c:v>-29.596500000000006</c:v>
                </c:pt>
                <c:pt idx="41059">
                  <c:v>-29.594500000000011</c:v>
                </c:pt>
                <c:pt idx="41060">
                  <c:v>-29.592500000000001</c:v>
                </c:pt>
                <c:pt idx="41061">
                  <c:v>-29.590500000000006</c:v>
                </c:pt>
                <c:pt idx="41062">
                  <c:v>-29.58850000000001</c:v>
                </c:pt>
                <c:pt idx="41063">
                  <c:v>-29.586500000000001</c:v>
                </c:pt>
                <c:pt idx="41064">
                  <c:v>-29.584500000000006</c:v>
                </c:pt>
                <c:pt idx="41065">
                  <c:v>-29.58250000000001</c:v>
                </c:pt>
                <c:pt idx="41066">
                  <c:v>-29.580500000000001</c:v>
                </c:pt>
                <c:pt idx="41067">
                  <c:v>-29.578500000000005</c:v>
                </c:pt>
                <c:pt idx="41068">
                  <c:v>-29.57650000000001</c:v>
                </c:pt>
                <c:pt idx="41069">
                  <c:v>-29.5745</c:v>
                </c:pt>
                <c:pt idx="41070">
                  <c:v>-29.572500000000005</c:v>
                </c:pt>
                <c:pt idx="41071">
                  <c:v>-29.57050000000001</c:v>
                </c:pt>
                <c:pt idx="41072">
                  <c:v>-29.5685</c:v>
                </c:pt>
                <c:pt idx="41073">
                  <c:v>-29.566500000000005</c:v>
                </c:pt>
                <c:pt idx="41074">
                  <c:v>-29.56450000000001</c:v>
                </c:pt>
                <c:pt idx="41075">
                  <c:v>-29.5625</c:v>
                </c:pt>
                <c:pt idx="41076">
                  <c:v>-29.560500000000005</c:v>
                </c:pt>
                <c:pt idx="41077">
                  <c:v>-29.558500000000009</c:v>
                </c:pt>
                <c:pt idx="41078">
                  <c:v>-29.5565</c:v>
                </c:pt>
                <c:pt idx="41079">
                  <c:v>-29.554500000000004</c:v>
                </c:pt>
                <c:pt idx="41080">
                  <c:v>-29.552500000000009</c:v>
                </c:pt>
                <c:pt idx="41081">
                  <c:v>-29.5505</c:v>
                </c:pt>
                <c:pt idx="41082">
                  <c:v>-29.548500000000004</c:v>
                </c:pt>
                <c:pt idx="41083">
                  <c:v>-29.546500000000009</c:v>
                </c:pt>
                <c:pt idx="41084">
                  <c:v>-29.544499999999999</c:v>
                </c:pt>
                <c:pt idx="41085">
                  <c:v>-29.542500000000004</c:v>
                </c:pt>
                <c:pt idx="41086">
                  <c:v>-29.540500000000009</c:v>
                </c:pt>
                <c:pt idx="41087">
                  <c:v>-29.538499999999999</c:v>
                </c:pt>
                <c:pt idx="41088">
                  <c:v>-29.536500000000004</c:v>
                </c:pt>
                <c:pt idx="41089">
                  <c:v>-29.534500000000008</c:v>
                </c:pt>
                <c:pt idx="41090">
                  <c:v>-29.532499999999999</c:v>
                </c:pt>
                <c:pt idx="41091">
                  <c:v>-29.530500000000004</c:v>
                </c:pt>
                <c:pt idx="41092">
                  <c:v>-29.528500000000008</c:v>
                </c:pt>
                <c:pt idx="41093">
                  <c:v>-29.526499999999999</c:v>
                </c:pt>
                <c:pt idx="41094">
                  <c:v>-29.524500000000003</c:v>
                </c:pt>
                <c:pt idx="41095">
                  <c:v>-29.522500000000008</c:v>
                </c:pt>
                <c:pt idx="41096">
                  <c:v>-29.520500000000013</c:v>
                </c:pt>
                <c:pt idx="41097">
                  <c:v>-29.518500000000003</c:v>
                </c:pt>
                <c:pt idx="41098">
                  <c:v>-29.516500000000008</c:v>
                </c:pt>
                <c:pt idx="41099">
                  <c:v>-29.514500000000012</c:v>
                </c:pt>
                <c:pt idx="41100">
                  <c:v>-29.512500000000003</c:v>
                </c:pt>
                <c:pt idx="41101">
                  <c:v>-29.510500000000008</c:v>
                </c:pt>
                <c:pt idx="41102">
                  <c:v>-29.508500000000012</c:v>
                </c:pt>
                <c:pt idx="41103">
                  <c:v>-29.506500000000003</c:v>
                </c:pt>
                <c:pt idx="41104">
                  <c:v>-29.504500000000007</c:v>
                </c:pt>
                <c:pt idx="41105">
                  <c:v>-29.502500000000012</c:v>
                </c:pt>
                <c:pt idx="41106">
                  <c:v>-29.500500000000002</c:v>
                </c:pt>
                <c:pt idx="41107">
                  <c:v>-29.498500000000007</c:v>
                </c:pt>
                <c:pt idx="41108">
                  <c:v>-29.496500000000012</c:v>
                </c:pt>
                <c:pt idx="41109">
                  <c:v>-29.494500000000002</c:v>
                </c:pt>
                <c:pt idx="41110">
                  <c:v>-29.492500000000007</c:v>
                </c:pt>
                <c:pt idx="41111">
                  <c:v>-29.490500000000011</c:v>
                </c:pt>
                <c:pt idx="41112">
                  <c:v>-29.488500000000002</c:v>
                </c:pt>
                <c:pt idx="41113">
                  <c:v>-29.486500000000007</c:v>
                </c:pt>
                <c:pt idx="41114">
                  <c:v>-29.484500000000011</c:v>
                </c:pt>
                <c:pt idx="41115">
                  <c:v>-29.482500000000002</c:v>
                </c:pt>
                <c:pt idx="41116">
                  <c:v>-29.480500000000006</c:v>
                </c:pt>
                <c:pt idx="41117">
                  <c:v>-29.478500000000011</c:v>
                </c:pt>
                <c:pt idx="41118">
                  <c:v>-29.476500000000001</c:v>
                </c:pt>
                <c:pt idx="41119">
                  <c:v>-29.474500000000006</c:v>
                </c:pt>
                <c:pt idx="41120">
                  <c:v>-29.472500000000011</c:v>
                </c:pt>
                <c:pt idx="41121">
                  <c:v>-29.470500000000001</c:v>
                </c:pt>
                <c:pt idx="41122">
                  <c:v>-29.468500000000006</c:v>
                </c:pt>
                <c:pt idx="41123">
                  <c:v>-29.466500000000011</c:v>
                </c:pt>
                <c:pt idx="41124">
                  <c:v>-29.464500000000001</c:v>
                </c:pt>
                <c:pt idx="41125">
                  <c:v>-29.462500000000006</c:v>
                </c:pt>
                <c:pt idx="41126">
                  <c:v>-29.46050000000001</c:v>
                </c:pt>
                <c:pt idx="41127">
                  <c:v>-29.458500000000001</c:v>
                </c:pt>
                <c:pt idx="41128">
                  <c:v>-29.456500000000005</c:v>
                </c:pt>
                <c:pt idx="41129">
                  <c:v>-29.45450000000001</c:v>
                </c:pt>
                <c:pt idx="41130">
                  <c:v>-29.452500000000001</c:v>
                </c:pt>
                <c:pt idx="41131">
                  <c:v>-29.450500000000005</c:v>
                </c:pt>
                <c:pt idx="41132">
                  <c:v>-29.44850000000001</c:v>
                </c:pt>
                <c:pt idx="41133">
                  <c:v>-29.4465</c:v>
                </c:pt>
                <c:pt idx="41134">
                  <c:v>-29.444500000000005</c:v>
                </c:pt>
                <c:pt idx="41135">
                  <c:v>-29.44250000000001</c:v>
                </c:pt>
                <c:pt idx="41136">
                  <c:v>-29.4405</c:v>
                </c:pt>
                <c:pt idx="41137">
                  <c:v>-29.438500000000005</c:v>
                </c:pt>
                <c:pt idx="41138">
                  <c:v>-29.436500000000009</c:v>
                </c:pt>
                <c:pt idx="41139">
                  <c:v>-29.4345</c:v>
                </c:pt>
                <c:pt idx="41140">
                  <c:v>-29.432500000000005</c:v>
                </c:pt>
                <c:pt idx="41141">
                  <c:v>-29.430500000000009</c:v>
                </c:pt>
                <c:pt idx="41142">
                  <c:v>-29.4285</c:v>
                </c:pt>
                <c:pt idx="41143">
                  <c:v>-29.426500000000004</c:v>
                </c:pt>
                <c:pt idx="41144">
                  <c:v>-29.424500000000009</c:v>
                </c:pt>
                <c:pt idx="41145">
                  <c:v>-29.422499999999999</c:v>
                </c:pt>
                <c:pt idx="41146">
                  <c:v>-29.420500000000004</c:v>
                </c:pt>
                <c:pt idx="41147">
                  <c:v>-29.418500000000009</c:v>
                </c:pt>
                <c:pt idx="41148">
                  <c:v>-29.416499999999999</c:v>
                </c:pt>
                <c:pt idx="41149">
                  <c:v>-29.414500000000004</c:v>
                </c:pt>
                <c:pt idx="41150">
                  <c:v>-29.412500000000009</c:v>
                </c:pt>
                <c:pt idx="41151">
                  <c:v>-29.410499999999999</c:v>
                </c:pt>
                <c:pt idx="41152">
                  <c:v>-29.408500000000004</c:v>
                </c:pt>
                <c:pt idx="41153">
                  <c:v>-29.406500000000008</c:v>
                </c:pt>
                <c:pt idx="41154">
                  <c:v>-29.404499999999999</c:v>
                </c:pt>
                <c:pt idx="41155">
                  <c:v>-29.402500000000003</c:v>
                </c:pt>
                <c:pt idx="41156">
                  <c:v>-29.400500000000008</c:v>
                </c:pt>
                <c:pt idx="41157">
                  <c:v>-29.398500000000013</c:v>
                </c:pt>
                <c:pt idx="41158">
                  <c:v>-29.396500000000003</c:v>
                </c:pt>
                <c:pt idx="41159">
                  <c:v>-29.394500000000008</c:v>
                </c:pt>
                <c:pt idx="41160">
                  <c:v>-29.392500000000013</c:v>
                </c:pt>
                <c:pt idx="41161">
                  <c:v>-29.390500000000003</c:v>
                </c:pt>
                <c:pt idx="41162">
                  <c:v>-29.388500000000008</c:v>
                </c:pt>
                <c:pt idx="41163">
                  <c:v>-29.386500000000012</c:v>
                </c:pt>
                <c:pt idx="41164">
                  <c:v>-29.384500000000003</c:v>
                </c:pt>
                <c:pt idx="41165">
                  <c:v>-29.382500000000007</c:v>
                </c:pt>
                <c:pt idx="41166">
                  <c:v>-29.380500000000012</c:v>
                </c:pt>
                <c:pt idx="41167">
                  <c:v>-29.378500000000003</c:v>
                </c:pt>
                <c:pt idx="41168">
                  <c:v>-29.376500000000007</c:v>
                </c:pt>
                <c:pt idx="41169">
                  <c:v>-29.374500000000012</c:v>
                </c:pt>
                <c:pt idx="41170">
                  <c:v>-29.372500000000002</c:v>
                </c:pt>
                <c:pt idx="41171">
                  <c:v>-29.370500000000007</c:v>
                </c:pt>
                <c:pt idx="41172">
                  <c:v>-29.368500000000012</c:v>
                </c:pt>
                <c:pt idx="41173">
                  <c:v>-29.366500000000002</c:v>
                </c:pt>
                <c:pt idx="41174">
                  <c:v>-29.364500000000007</c:v>
                </c:pt>
                <c:pt idx="41175">
                  <c:v>-29.362500000000011</c:v>
                </c:pt>
                <c:pt idx="41176">
                  <c:v>-29.360500000000002</c:v>
                </c:pt>
                <c:pt idx="41177">
                  <c:v>-29.358500000000006</c:v>
                </c:pt>
                <c:pt idx="41178">
                  <c:v>-29.356500000000011</c:v>
                </c:pt>
                <c:pt idx="41179">
                  <c:v>-29.354500000000002</c:v>
                </c:pt>
                <c:pt idx="41180">
                  <c:v>-29.352500000000006</c:v>
                </c:pt>
                <c:pt idx="41181">
                  <c:v>-29.350500000000011</c:v>
                </c:pt>
                <c:pt idx="41182">
                  <c:v>-29.348500000000001</c:v>
                </c:pt>
                <c:pt idx="41183">
                  <c:v>-29.346500000000006</c:v>
                </c:pt>
                <c:pt idx="41184">
                  <c:v>-29.344500000000011</c:v>
                </c:pt>
                <c:pt idx="41185">
                  <c:v>-29.342500000000001</c:v>
                </c:pt>
                <c:pt idx="41186">
                  <c:v>-29.340500000000006</c:v>
                </c:pt>
                <c:pt idx="41187">
                  <c:v>-29.33850000000001</c:v>
                </c:pt>
                <c:pt idx="41188">
                  <c:v>-29.336500000000001</c:v>
                </c:pt>
                <c:pt idx="41189">
                  <c:v>-29.334500000000006</c:v>
                </c:pt>
                <c:pt idx="41190">
                  <c:v>-29.33250000000001</c:v>
                </c:pt>
                <c:pt idx="41191">
                  <c:v>-29.330500000000001</c:v>
                </c:pt>
                <c:pt idx="41192">
                  <c:v>-29.328500000000005</c:v>
                </c:pt>
                <c:pt idx="41193">
                  <c:v>-29.32650000000001</c:v>
                </c:pt>
                <c:pt idx="41194">
                  <c:v>-29.3245</c:v>
                </c:pt>
                <c:pt idx="41195">
                  <c:v>-29.322500000000005</c:v>
                </c:pt>
                <c:pt idx="41196">
                  <c:v>-29.32050000000001</c:v>
                </c:pt>
                <c:pt idx="41197">
                  <c:v>-29.3185</c:v>
                </c:pt>
                <c:pt idx="41198">
                  <c:v>-29.316500000000005</c:v>
                </c:pt>
                <c:pt idx="41199">
                  <c:v>-29.31450000000001</c:v>
                </c:pt>
                <c:pt idx="41200">
                  <c:v>-29.3125</c:v>
                </c:pt>
                <c:pt idx="41201">
                  <c:v>-29.310500000000005</c:v>
                </c:pt>
                <c:pt idx="41202">
                  <c:v>-29.308500000000009</c:v>
                </c:pt>
                <c:pt idx="41203">
                  <c:v>-29.3065</c:v>
                </c:pt>
                <c:pt idx="41204">
                  <c:v>-29.304500000000004</c:v>
                </c:pt>
                <c:pt idx="41205">
                  <c:v>-29.302500000000009</c:v>
                </c:pt>
                <c:pt idx="41206">
                  <c:v>-29.3005</c:v>
                </c:pt>
                <c:pt idx="41207">
                  <c:v>-29.298500000000004</c:v>
                </c:pt>
                <c:pt idx="41208">
                  <c:v>-29.296500000000009</c:v>
                </c:pt>
                <c:pt idx="41209">
                  <c:v>-29.294499999999999</c:v>
                </c:pt>
                <c:pt idx="41210">
                  <c:v>-29.292500000000004</c:v>
                </c:pt>
                <c:pt idx="41211">
                  <c:v>-29.290500000000009</c:v>
                </c:pt>
                <c:pt idx="41212">
                  <c:v>-29.288499999999999</c:v>
                </c:pt>
                <c:pt idx="41213">
                  <c:v>-29.286500000000004</c:v>
                </c:pt>
                <c:pt idx="41214">
                  <c:v>-29.284500000000008</c:v>
                </c:pt>
                <c:pt idx="41215">
                  <c:v>-29.282499999999999</c:v>
                </c:pt>
                <c:pt idx="41216">
                  <c:v>-29.280500000000004</c:v>
                </c:pt>
                <c:pt idx="41217">
                  <c:v>-29.278500000000008</c:v>
                </c:pt>
                <c:pt idx="41218">
                  <c:v>-29.276499999999999</c:v>
                </c:pt>
                <c:pt idx="41219">
                  <c:v>-29.274500000000003</c:v>
                </c:pt>
                <c:pt idx="41220">
                  <c:v>-29.272500000000008</c:v>
                </c:pt>
                <c:pt idx="41221">
                  <c:v>-29.270500000000013</c:v>
                </c:pt>
                <c:pt idx="41222">
                  <c:v>-29.268500000000003</c:v>
                </c:pt>
                <c:pt idx="41223">
                  <c:v>-29.266500000000008</c:v>
                </c:pt>
                <c:pt idx="41224">
                  <c:v>-29.264500000000012</c:v>
                </c:pt>
                <c:pt idx="41225">
                  <c:v>-29.262500000000003</c:v>
                </c:pt>
                <c:pt idx="41226">
                  <c:v>-29.260500000000008</c:v>
                </c:pt>
                <c:pt idx="41227">
                  <c:v>-29.258500000000012</c:v>
                </c:pt>
                <c:pt idx="41228">
                  <c:v>-29.256500000000003</c:v>
                </c:pt>
                <c:pt idx="41229">
                  <c:v>-29.254500000000007</c:v>
                </c:pt>
                <c:pt idx="41230">
                  <c:v>-29.252500000000012</c:v>
                </c:pt>
                <c:pt idx="41231">
                  <c:v>-29.250500000000002</c:v>
                </c:pt>
                <c:pt idx="41232">
                  <c:v>-29.248500000000007</c:v>
                </c:pt>
                <c:pt idx="41233">
                  <c:v>-29.246500000000012</c:v>
                </c:pt>
                <c:pt idx="41234">
                  <c:v>-29.244500000000002</c:v>
                </c:pt>
                <c:pt idx="41235">
                  <c:v>-29.242500000000007</c:v>
                </c:pt>
                <c:pt idx="41236">
                  <c:v>-29.240500000000011</c:v>
                </c:pt>
                <c:pt idx="41237">
                  <c:v>-29.238500000000002</c:v>
                </c:pt>
                <c:pt idx="41238">
                  <c:v>-29.236500000000007</c:v>
                </c:pt>
                <c:pt idx="41239">
                  <c:v>-29.234500000000011</c:v>
                </c:pt>
                <c:pt idx="41240">
                  <c:v>-29.232500000000002</c:v>
                </c:pt>
                <c:pt idx="41241">
                  <c:v>-29.230500000000006</c:v>
                </c:pt>
                <c:pt idx="41242">
                  <c:v>-29.228500000000011</c:v>
                </c:pt>
                <c:pt idx="41243">
                  <c:v>-29.226500000000001</c:v>
                </c:pt>
                <c:pt idx="41244">
                  <c:v>-29.224500000000006</c:v>
                </c:pt>
                <c:pt idx="41245">
                  <c:v>-29.222500000000011</c:v>
                </c:pt>
                <c:pt idx="41246">
                  <c:v>-29.220500000000001</c:v>
                </c:pt>
                <c:pt idx="41247">
                  <c:v>-29.218500000000006</c:v>
                </c:pt>
                <c:pt idx="41248">
                  <c:v>-29.216500000000011</c:v>
                </c:pt>
                <c:pt idx="41249">
                  <c:v>-29.214500000000001</c:v>
                </c:pt>
                <c:pt idx="41250">
                  <c:v>-29.212500000000006</c:v>
                </c:pt>
                <c:pt idx="41251">
                  <c:v>-29.21050000000001</c:v>
                </c:pt>
                <c:pt idx="41252">
                  <c:v>-29.208500000000001</c:v>
                </c:pt>
                <c:pt idx="41253">
                  <c:v>-29.206500000000005</c:v>
                </c:pt>
                <c:pt idx="41254">
                  <c:v>-29.20450000000001</c:v>
                </c:pt>
                <c:pt idx="41255">
                  <c:v>-29.202500000000001</c:v>
                </c:pt>
                <c:pt idx="41256">
                  <c:v>-29.200500000000005</c:v>
                </c:pt>
                <c:pt idx="41257">
                  <c:v>-29.19850000000001</c:v>
                </c:pt>
                <c:pt idx="41258">
                  <c:v>-29.1965</c:v>
                </c:pt>
                <c:pt idx="41259">
                  <c:v>-29.194500000000005</c:v>
                </c:pt>
                <c:pt idx="41260">
                  <c:v>-29.19250000000001</c:v>
                </c:pt>
                <c:pt idx="41261">
                  <c:v>-29.1905</c:v>
                </c:pt>
                <c:pt idx="41262">
                  <c:v>-29.188500000000005</c:v>
                </c:pt>
                <c:pt idx="41263">
                  <c:v>-29.186500000000009</c:v>
                </c:pt>
                <c:pt idx="41264">
                  <c:v>-29.1845</c:v>
                </c:pt>
                <c:pt idx="41265">
                  <c:v>-29.182500000000005</c:v>
                </c:pt>
                <c:pt idx="41266">
                  <c:v>-29.180500000000009</c:v>
                </c:pt>
                <c:pt idx="41267">
                  <c:v>-29.1785</c:v>
                </c:pt>
                <c:pt idx="41268">
                  <c:v>-29.176500000000004</c:v>
                </c:pt>
                <c:pt idx="41269">
                  <c:v>-29.174500000000009</c:v>
                </c:pt>
                <c:pt idx="41270">
                  <c:v>-29.172499999999999</c:v>
                </c:pt>
                <c:pt idx="41271">
                  <c:v>-29.170500000000004</c:v>
                </c:pt>
                <c:pt idx="41272">
                  <c:v>-29.168500000000009</c:v>
                </c:pt>
                <c:pt idx="41273">
                  <c:v>-29.166499999999999</c:v>
                </c:pt>
                <c:pt idx="41274">
                  <c:v>-29.164500000000004</c:v>
                </c:pt>
                <c:pt idx="41275">
                  <c:v>-29.162500000000009</c:v>
                </c:pt>
                <c:pt idx="41276">
                  <c:v>-29.160499999999999</c:v>
                </c:pt>
                <c:pt idx="41277">
                  <c:v>-29.158500000000004</c:v>
                </c:pt>
                <c:pt idx="41278">
                  <c:v>-29.156500000000008</c:v>
                </c:pt>
                <c:pt idx="41279">
                  <c:v>-29.154499999999999</c:v>
                </c:pt>
                <c:pt idx="41280">
                  <c:v>-29.152500000000003</c:v>
                </c:pt>
                <c:pt idx="41281">
                  <c:v>-29.150500000000008</c:v>
                </c:pt>
                <c:pt idx="41282">
                  <c:v>-29.148500000000013</c:v>
                </c:pt>
                <c:pt idx="41283">
                  <c:v>-29.146500000000003</c:v>
                </c:pt>
                <c:pt idx="41284">
                  <c:v>-29.144500000000008</c:v>
                </c:pt>
                <c:pt idx="41285">
                  <c:v>-29.142500000000013</c:v>
                </c:pt>
                <c:pt idx="41286">
                  <c:v>-29.140500000000003</c:v>
                </c:pt>
                <c:pt idx="41287">
                  <c:v>-29.138500000000008</c:v>
                </c:pt>
                <c:pt idx="41288">
                  <c:v>-29.136500000000012</c:v>
                </c:pt>
                <c:pt idx="41289">
                  <c:v>-29.134500000000003</c:v>
                </c:pt>
                <c:pt idx="41290">
                  <c:v>-29.132500000000007</c:v>
                </c:pt>
                <c:pt idx="41291">
                  <c:v>-29.130500000000012</c:v>
                </c:pt>
                <c:pt idx="41292">
                  <c:v>-29.128500000000003</c:v>
                </c:pt>
                <c:pt idx="41293">
                  <c:v>-29.126500000000007</c:v>
                </c:pt>
                <c:pt idx="41294">
                  <c:v>-29.124500000000012</c:v>
                </c:pt>
                <c:pt idx="41295">
                  <c:v>-29.122500000000002</c:v>
                </c:pt>
                <c:pt idx="41296">
                  <c:v>-29.120500000000007</c:v>
                </c:pt>
                <c:pt idx="41297">
                  <c:v>-29.118500000000012</c:v>
                </c:pt>
                <c:pt idx="41298">
                  <c:v>-29.116500000000002</c:v>
                </c:pt>
                <c:pt idx="41299">
                  <c:v>-29.114500000000007</c:v>
                </c:pt>
                <c:pt idx="41300">
                  <c:v>-29.112500000000011</c:v>
                </c:pt>
                <c:pt idx="41301">
                  <c:v>-29.110500000000002</c:v>
                </c:pt>
                <c:pt idx="41302">
                  <c:v>-29.108500000000006</c:v>
                </c:pt>
                <c:pt idx="41303">
                  <c:v>-29.106500000000011</c:v>
                </c:pt>
                <c:pt idx="41304">
                  <c:v>-29.104500000000002</c:v>
                </c:pt>
                <c:pt idx="41305">
                  <c:v>-29.102500000000006</c:v>
                </c:pt>
                <c:pt idx="41306">
                  <c:v>-29.100500000000011</c:v>
                </c:pt>
                <c:pt idx="41307">
                  <c:v>-29.098500000000001</c:v>
                </c:pt>
                <c:pt idx="41308">
                  <c:v>-29.096500000000006</c:v>
                </c:pt>
                <c:pt idx="41309">
                  <c:v>-29.094500000000011</c:v>
                </c:pt>
                <c:pt idx="41310">
                  <c:v>-29.092500000000001</c:v>
                </c:pt>
                <c:pt idx="41311">
                  <c:v>-29.090500000000006</c:v>
                </c:pt>
                <c:pt idx="41312">
                  <c:v>-29.08850000000001</c:v>
                </c:pt>
                <c:pt idx="41313">
                  <c:v>-29.086500000000001</c:v>
                </c:pt>
                <c:pt idx="41314">
                  <c:v>-29.084500000000006</c:v>
                </c:pt>
                <c:pt idx="41315">
                  <c:v>-29.08250000000001</c:v>
                </c:pt>
                <c:pt idx="41316">
                  <c:v>-29.080500000000001</c:v>
                </c:pt>
                <c:pt idx="41317">
                  <c:v>-29.078500000000005</c:v>
                </c:pt>
                <c:pt idx="41318">
                  <c:v>-29.07650000000001</c:v>
                </c:pt>
                <c:pt idx="41319">
                  <c:v>-29.0745</c:v>
                </c:pt>
                <c:pt idx="41320">
                  <c:v>-29.072500000000005</c:v>
                </c:pt>
                <c:pt idx="41321">
                  <c:v>-29.07050000000001</c:v>
                </c:pt>
                <c:pt idx="41322">
                  <c:v>-29.0685</c:v>
                </c:pt>
                <c:pt idx="41323">
                  <c:v>-29.066500000000005</c:v>
                </c:pt>
                <c:pt idx="41324">
                  <c:v>-29.06450000000001</c:v>
                </c:pt>
                <c:pt idx="41325">
                  <c:v>-29.0625</c:v>
                </c:pt>
                <c:pt idx="41326">
                  <c:v>-29.060500000000005</c:v>
                </c:pt>
                <c:pt idx="41327">
                  <c:v>-29.058500000000009</c:v>
                </c:pt>
                <c:pt idx="41328">
                  <c:v>-29.0565</c:v>
                </c:pt>
                <c:pt idx="41329">
                  <c:v>-29.054500000000004</c:v>
                </c:pt>
                <c:pt idx="41330">
                  <c:v>-29.052500000000009</c:v>
                </c:pt>
                <c:pt idx="41331">
                  <c:v>-29.0505</c:v>
                </c:pt>
                <c:pt idx="41332">
                  <c:v>-29.048500000000004</c:v>
                </c:pt>
                <c:pt idx="41333">
                  <c:v>-29.046500000000009</c:v>
                </c:pt>
                <c:pt idx="41334">
                  <c:v>-29.044499999999999</c:v>
                </c:pt>
                <c:pt idx="41335">
                  <c:v>-29.042500000000004</c:v>
                </c:pt>
                <c:pt idx="41336">
                  <c:v>-29.040500000000009</c:v>
                </c:pt>
                <c:pt idx="41337">
                  <c:v>-29.038499999999999</c:v>
                </c:pt>
                <c:pt idx="41338">
                  <c:v>-29.036500000000004</c:v>
                </c:pt>
                <c:pt idx="41339">
                  <c:v>-29.034500000000008</c:v>
                </c:pt>
                <c:pt idx="41340">
                  <c:v>-29.032499999999999</c:v>
                </c:pt>
                <c:pt idx="41341">
                  <c:v>-29.030500000000004</c:v>
                </c:pt>
                <c:pt idx="41342">
                  <c:v>-29.028500000000008</c:v>
                </c:pt>
                <c:pt idx="41343">
                  <c:v>-29.026499999999999</c:v>
                </c:pt>
                <c:pt idx="41344">
                  <c:v>-29.024500000000003</c:v>
                </c:pt>
                <c:pt idx="41345">
                  <c:v>-29.022500000000008</c:v>
                </c:pt>
                <c:pt idx="41346">
                  <c:v>-29.020500000000013</c:v>
                </c:pt>
                <c:pt idx="41347">
                  <c:v>-29.018500000000003</c:v>
                </c:pt>
                <c:pt idx="41348">
                  <c:v>-29.016500000000008</c:v>
                </c:pt>
                <c:pt idx="41349">
                  <c:v>-29.014500000000012</c:v>
                </c:pt>
                <c:pt idx="41350">
                  <c:v>-29.012500000000003</c:v>
                </c:pt>
                <c:pt idx="41351">
                  <c:v>-29.010500000000008</c:v>
                </c:pt>
                <c:pt idx="41352">
                  <c:v>-29.008500000000012</c:v>
                </c:pt>
                <c:pt idx="41353">
                  <c:v>-29.006500000000003</c:v>
                </c:pt>
                <c:pt idx="41354">
                  <c:v>-29.004500000000007</c:v>
                </c:pt>
                <c:pt idx="41355">
                  <c:v>-29.002500000000012</c:v>
                </c:pt>
                <c:pt idx="41356">
                  <c:v>-29.000500000000002</c:v>
                </c:pt>
                <c:pt idx="41357">
                  <c:v>-28.998500000000007</c:v>
                </c:pt>
                <c:pt idx="41358">
                  <c:v>-28.996500000000012</c:v>
                </c:pt>
                <c:pt idx="41359">
                  <c:v>-28.994500000000002</c:v>
                </c:pt>
                <c:pt idx="41360">
                  <c:v>-28.992500000000007</c:v>
                </c:pt>
                <c:pt idx="41361">
                  <c:v>-28.990500000000011</c:v>
                </c:pt>
                <c:pt idx="41362">
                  <c:v>-28.988500000000002</c:v>
                </c:pt>
                <c:pt idx="41363">
                  <c:v>-28.986500000000007</c:v>
                </c:pt>
                <c:pt idx="41364">
                  <c:v>-28.984500000000011</c:v>
                </c:pt>
                <c:pt idx="41365">
                  <c:v>-28.982500000000002</c:v>
                </c:pt>
                <c:pt idx="41366">
                  <c:v>-28.980500000000006</c:v>
                </c:pt>
                <c:pt idx="41367">
                  <c:v>-28.978500000000011</c:v>
                </c:pt>
                <c:pt idx="41368">
                  <c:v>-28.976500000000001</c:v>
                </c:pt>
                <c:pt idx="41369">
                  <c:v>-28.974500000000006</c:v>
                </c:pt>
                <c:pt idx="41370">
                  <c:v>-28.972500000000011</c:v>
                </c:pt>
                <c:pt idx="41371">
                  <c:v>-28.970500000000001</c:v>
                </c:pt>
                <c:pt idx="41372">
                  <c:v>-28.968500000000006</c:v>
                </c:pt>
                <c:pt idx="41373">
                  <c:v>-28.966500000000011</c:v>
                </c:pt>
                <c:pt idx="41374">
                  <c:v>-28.964500000000001</c:v>
                </c:pt>
                <c:pt idx="41375">
                  <c:v>-28.962500000000006</c:v>
                </c:pt>
                <c:pt idx="41376">
                  <c:v>-28.96050000000001</c:v>
                </c:pt>
                <c:pt idx="41377">
                  <c:v>-28.958500000000001</c:v>
                </c:pt>
                <c:pt idx="41378">
                  <c:v>-28.956500000000005</c:v>
                </c:pt>
                <c:pt idx="41379">
                  <c:v>-28.95450000000001</c:v>
                </c:pt>
                <c:pt idx="41380">
                  <c:v>-28.952500000000001</c:v>
                </c:pt>
                <c:pt idx="41381">
                  <c:v>-28.950500000000005</c:v>
                </c:pt>
                <c:pt idx="41382">
                  <c:v>-28.94850000000001</c:v>
                </c:pt>
                <c:pt idx="41383">
                  <c:v>-28.9465</c:v>
                </c:pt>
                <c:pt idx="41384">
                  <c:v>-28.944500000000005</c:v>
                </c:pt>
                <c:pt idx="41385">
                  <c:v>-28.94250000000001</c:v>
                </c:pt>
                <c:pt idx="41386">
                  <c:v>-28.9405</c:v>
                </c:pt>
                <c:pt idx="41387">
                  <c:v>-28.938500000000005</c:v>
                </c:pt>
                <c:pt idx="41388">
                  <c:v>-28.936500000000009</c:v>
                </c:pt>
                <c:pt idx="41389">
                  <c:v>-28.9345</c:v>
                </c:pt>
                <c:pt idx="41390">
                  <c:v>-28.932500000000005</c:v>
                </c:pt>
                <c:pt idx="41391">
                  <c:v>-28.930500000000009</c:v>
                </c:pt>
                <c:pt idx="41392">
                  <c:v>-28.9285</c:v>
                </c:pt>
                <c:pt idx="41393">
                  <c:v>-28.926500000000004</c:v>
                </c:pt>
                <c:pt idx="41394">
                  <c:v>-28.924500000000009</c:v>
                </c:pt>
                <c:pt idx="41395">
                  <c:v>-28.922499999999999</c:v>
                </c:pt>
                <c:pt idx="41396">
                  <c:v>-28.920500000000004</c:v>
                </c:pt>
                <c:pt idx="41397">
                  <c:v>-28.918500000000009</c:v>
                </c:pt>
                <c:pt idx="41398">
                  <c:v>-28.916499999999999</c:v>
                </c:pt>
                <c:pt idx="41399">
                  <c:v>-28.914500000000004</c:v>
                </c:pt>
                <c:pt idx="41400">
                  <c:v>-28.912500000000009</c:v>
                </c:pt>
                <c:pt idx="41401">
                  <c:v>-28.910499999999999</c:v>
                </c:pt>
                <c:pt idx="41402">
                  <c:v>-28.908500000000004</c:v>
                </c:pt>
                <c:pt idx="41403">
                  <c:v>-28.906500000000008</c:v>
                </c:pt>
                <c:pt idx="41404">
                  <c:v>-28.904499999999999</c:v>
                </c:pt>
                <c:pt idx="41405">
                  <c:v>-28.902500000000003</c:v>
                </c:pt>
                <c:pt idx="41406">
                  <c:v>-28.900500000000008</c:v>
                </c:pt>
                <c:pt idx="41407">
                  <c:v>-28.898500000000013</c:v>
                </c:pt>
                <c:pt idx="41408">
                  <c:v>-28.896500000000003</c:v>
                </c:pt>
                <c:pt idx="41409">
                  <c:v>-28.894500000000008</c:v>
                </c:pt>
                <c:pt idx="41410">
                  <c:v>-28.892500000000013</c:v>
                </c:pt>
                <c:pt idx="41411">
                  <c:v>-28.890500000000003</c:v>
                </c:pt>
                <c:pt idx="41412">
                  <c:v>-28.888500000000008</c:v>
                </c:pt>
                <c:pt idx="41413">
                  <c:v>-28.886500000000012</c:v>
                </c:pt>
                <c:pt idx="41414">
                  <c:v>-28.884500000000003</c:v>
                </c:pt>
                <c:pt idx="41415">
                  <c:v>-28.882500000000007</c:v>
                </c:pt>
                <c:pt idx="41416">
                  <c:v>-28.880500000000012</c:v>
                </c:pt>
                <c:pt idx="41417">
                  <c:v>-28.878500000000003</c:v>
                </c:pt>
                <c:pt idx="41418">
                  <c:v>-28.876500000000007</c:v>
                </c:pt>
                <c:pt idx="41419">
                  <c:v>-28.874500000000012</c:v>
                </c:pt>
                <c:pt idx="41420">
                  <c:v>-28.872500000000002</c:v>
                </c:pt>
                <c:pt idx="41421">
                  <c:v>-28.870500000000007</c:v>
                </c:pt>
                <c:pt idx="41422">
                  <c:v>-28.868500000000012</c:v>
                </c:pt>
                <c:pt idx="41423">
                  <c:v>-28.866500000000002</c:v>
                </c:pt>
                <c:pt idx="41424">
                  <c:v>-28.864500000000007</c:v>
                </c:pt>
                <c:pt idx="41425">
                  <c:v>-28.862500000000011</c:v>
                </c:pt>
                <c:pt idx="41426">
                  <c:v>-28.860500000000002</c:v>
                </c:pt>
                <c:pt idx="41427">
                  <c:v>-28.858500000000006</c:v>
                </c:pt>
                <c:pt idx="41428">
                  <c:v>-28.856500000000011</c:v>
                </c:pt>
                <c:pt idx="41429">
                  <c:v>-28.854500000000002</c:v>
                </c:pt>
                <c:pt idx="41430">
                  <c:v>-28.852500000000006</c:v>
                </c:pt>
                <c:pt idx="41431">
                  <c:v>-28.850500000000011</c:v>
                </c:pt>
                <c:pt idx="41432">
                  <c:v>-28.848500000000001</c:v>
                </c:pt>
                <c:pt idx="41433">
                  <c:v>-28.846500000000006</c:v>
                </c:pt>
                <c:pt idx="41434">
                  <c:v>-28.844500000000011</c:v>
                </c:pt>
                <c:pt idx="41435">
                  <c:v>-28.842500000000001</c:v>
                </c:pt>
                <c:pt idx="41436">
                  <c:v>-28.840500000000006</c:v>
                </c:pt>
                <c:pt idx="41437">
                  <c:v>-28.83850000000001</c:v>
                </c:pt>
                <c:pt idx="41438">
                  <c:v>-28.836500000000001</c:v>
                </c:pt>
                <c:pt idx="41439">
                  <c:v>-28.834500000000006</c:v>
                </c:pt>
                <c:pt idx="41440">
                  <c:v>-28.83250000000001</c:v>
                </c:pt>
                <c:pt idx="41441">
                  <c:v>-28.830500000000001</c:v>
                </c:pt>
                <c:pt idx="41442">
                  <c:v>-28.828500000000005</c:v>
                </c:pt>
                <c:pt idx="41443">
                  <c:v>-28.82650000000001</c:v>
                </c:pt>
                <c:pt idx="41444">
                  <c:v>-28.8245</c:v>
                </c:pt>
                <c:pt idx="41445">
                  <c:v>-28.822500000000005</c:v>
                </c:pt>
                <c:pt idx="41446">
                  <c:v>-28.82050000000001</c:v>
                </c:pt>
                <c:pt idx="41447">
                  <c:v>-28.8185</c:v>
                </c:pt>
                <c:pt idx="41448">
                  <c:v>-28.816500000000005</c:v>
                </c:pt>
                <c:pt idx="41449">
                  <c:v>-28.81450000000001</c:v>
                </c:pt>
                <c:pt idx="41450">
                  <c:v>-28.8125</c:v>
                </c:pt>
                <c:pt idx="41451">
                  <c:v>-28.810500000000005</c:v>
                </c:pt>
                <c:pt idx="41452">
                  <c:v>-28.808500000000009</c:v>
                </c:pt>
                <c:pt idx="41453">
                  <c:v>-28.8065</c:v>
                </c:pt>
                <c:pt idx="41454">
                  <c:v>-28.804500000000004</c:v>
                </c:pt>
                <c:pt idx="41455">
                  <c:v>-28.802500000000009</c:v>
                </c:pt>
                <c:pt idx="41456">
                  <c:v>-28.8005</c:v>
                </c:pt>
                <c:pt idx="41457">
                  <c:v>-28.798500000000004</c:v>
                </c:pt>
                <c:pt idx="41458">
                  <c:v>-28.796500000000009</c:v>
                </c:pt>
                <c:pt idx="41459">
                  <c:v>-28.794499999999999</c:v>
                </c:pt>
                <c:pt idx="41460">
                  <c:v>-28.792500000000004</c:v>
                </c:pt>
                <c:pt idx="41461">
                  <c:v>-28.790500000000009</c:v>
                </c:pt>
                <c:pt idx="41462">
                  <c:v>-28.788499999999999</c:v>
                </c:pt>
                <c:pt idx="41463">
                  <c:v>-28.786500000000004</c:v>
                </c:pt>
                <c:pt idx="41464">
                  <c:v>-28.784500000000008</c:v>
                </c:pt>
                <c:pt idx="41465">
                  <c:v>-28.782499999999999</c:v>
                </c:pt>
                <c:pt idx="41466">
                  <c:v>-28.780500000000004</c:v>
                </c:pt>
                <c:pt idx="41467">
                  <c:v>-28.778500000000008</c:v>
                </c:pt>
                <c:pt idx="41468">
                  <c:v>-28.776499999999999</c:v>
                </c:pt>
                <c:pt idx="41469">
                  <c:v>-28.774500000000003</c:v>
                </c:pt>
                <c:pt idx="41470">
                  <c:v>-28.772500000000008</c:v>
                </c:pt>
                <c:pt idx="41471">
                  <c:v>-28.770500000000013</c:v>
                </c:pt>
                <c:pt idx="41472">
                  <c:v>-28.768500000000003</c:v>
                </c:pt>
                <c:pt idx="41473">
                  <c:v>-28.766500000000008</c:v>
                </c:pt>
                <c:pt idx="41474">
                  <c:v>-28.764500000000012</c:v>
                </c:pt>
                <c:pt idx="41475">
                  <c:v>-28.762500000000003</c:v>
                </c:pt>
                <c:pt idx="41476">
                  <c:v>-28.760500000000008</c:v>
                </c:pt>
                <c:pt idx="41477">
                  <c:v>-28.758500000000012</c:v>
                </c:pt>
                <c:pt idx="41478">
                  <c:v>-28.756500000000003</c:v>
                </c:pt>
                <c:pt idx="41479">
                  <c:v>-28.754500000000007</c:v>
                </c:pt>
                <c:pt idx="41480">
                  <c:v>-28.752500000000012</c:v>
                </c:pt>
                <c:pt idx="41481">
                  <c:v>-28.750500000000002</c:v>
                </c:pt>
                <c:pt idx="41482">
                  <c:v>-28.748500000000007</c:v>
                </c:pt>
                <c:pt idx="41483">
                  <c:v>-28.746500000000012</c:v>
                </c:pt>
                <c:pt idx="41484">
                  <c:v>-28.744500000000002</c:v>
                </c:pt>
                <c:pt idx="41485">
                  <c:v>-28.742500000000007</c:v>
                </c:pt>
                <c:pt idx="41486">
                  <c:v>-28.740500000000011</c:v>
                </c:pt>
                <c:pt idx="41487">
                  <c:v>-28.738500000000002</c:v>
                </c:pt>
                <c:pt idx="41488">
                  <c:v>-28.736500000000007</c:v>
                </c:pt>
                <c:pt idx="41489">
                  <c:v>-28.734500000000011</c:v>
                </c:pt>
                <c:pt idx="41490">
                  <c:v>-28.732500000000002</c:v>
                </c:pt>
                <c:pt idx="41491">
                  <c:v>-28.730500000000006</c:v>
                </c:pt>
                <c:pt idx="41492">
                  <c:v>-28.728500000000011</c:v>
                </c:pt>
                <c:pt idx="41493">
                  <c:v>-28.726500000000001</c:v>
                </c:pt>
                <c:pt idx="41494">
                  <c:v>-28.724500000000006</c:v>
                </c:pt>
                <c:pt idx="41495">
                  <c:v>-28.722500000000011</c:v>
                </c:pt>
                <c:pt idx="41496">
                  <c:v>-28.720500000000001</c:v>
                </c:pt>
                <c:pt idx="41497">
                  <c:v>-28.718500000000006</c:v>
                </c:pt>
                <c:pt idx="41498">
                  <c:v>-28.716500000000011</c:v>
                </c:pt>
                <c:pt idx="41499">
                  <c:v>-28.714500000000001</c:v>
                </c:pt>
                <c:pt idx="41500">
                  <c:v>-28.712500000000006</c:v>
                </c:pt>
                <c:pt idx="41501">
                  <c:v>-28.71050000000001</c:v>
                </c:pt>
                <c:pt idx="41502">
                  <c:v>-28.708500000000001</c:v>
                </c:pt>
                <c:pt idx="41503">
                  <c:v>-28.706500000000005</c:v>
                </c:pt>
                <c:pt idx="41504">
                  <c:v>-28.70450000000001</c:v>
                </c:pt>
                <c:pt idx="41505">
                  <c:v>-28.702500000000001</c:v>
                </c:pt>
                <c:pt idx="41506">
                  <c:v>-28.700500000000005</c:v>
                </c:pt>
                <c:pt idx="41507">
                  <c:v>-28.69850000000001</c:v>
                </c:pt>
                <c:pt idx="41508">
                  <c:v>-28.6965</c:v>
                </c:pt>
                <c:pt idx="41509">
                  <c:v>-28.694500000000005</c:v>
                </c:pt>
                <c:pt idx="41510">
                  <c:v>-28.69250000000001</c:v>
                </c:pt>
                <c:pt idx="41511">
                  <c:v>-28.6905</c:v>
                </c:pt>
                <c:pt idx="41512">
                  <c:v>-28.688500000000005</c:v>
                </c:pt>
                <c:pt idx="41513">
                  <c:v>-28.686500000000009</c:v>
                </c:pt>
                <c:pt idx="41514">
                  <c:v>-28.6845</c:v>
                </c:pt>
                <c:pt idx="41515">
                  <c:v>-28.682500000000005</c:v>
                </c:pt>
                <c:pt idx="41516">
                  <c:v>-28.680500000000009</c:v>
                </c:pt>
                <c:pt idx="41517">
                  <c:v>-28.6785</c:v>
                </c:pt>
                <c:pt idx="41518">
                  <c:v>-28.676500000000004</c:v>
                </c:pt>
                <c:pt idx="41519">
                  <c:v>-28.674500000000009</c:v>
                </c:pt>
                <c:pt idx="41520">
                  <c:v>-28.672499999999999</c:v>
                </c:pt>
                <c:pt idx="41521">
                  <c:v>-28.670500000000004</c:v>
                </c:pt>
                <c:pt idx="41522">
                  <c:v>-28.668500000000009</c:v>
                </c:pt>
                <c:pt idx="41523">
                  <c:v>-28.666499999999999</c:v>
                </c:pt>
                <c:pt idx="41524">
                  <c:v>-28.664500000000004</c:v>
                </c:pt>
                <c:pt idx="41525">
                  <c:v>-28.662500000000009</c:v>
                </c:pt>
                <c:pt idx="41526">
                  <c:v>-28.660499999999999</c:v>
                </c:pt>
                <c:pt idx="41527">
                  <c:v>-28.658500000000004</c:v>
                </c:pt>
                <c:pt idx="41528">
                  <c:v>-28.656500000000008</c:v>
                </c:pt>
                <c:pt idx="41529">
                  <c:v>-28.654499999999999</c:v>
                </c:pt>
                <c:pt idx="41530">
                  <c:v>-28.652500000000003</c:v>
                </c:pt>
                <c:pt idx="41531">
                  <c:v>-28.650500000000008</c:v>
                </c:pt>
                <c:pt idx="41532">
                  <c:v>-28.648500000000013</c:v>
                </c:pt>
                <c:pt idx="41533">
                  <c:v>-28.646500000000003</c:v>
                </c:pt>
                <c:pt idx="41534">
                  <c:v>-28.644500000000008</c:v>
                </c:pt>
                <c:pt idx="41535">
                  <c:v>-28.642500000000013</c:v>
                </c:pt>
                <c:pt idx="41536">
                  <c:v>-28.640500000000003</c:v>
                </c:pt>
                <c:pt idx="41537">
                  <c:v>-28.638500000000008</c:v>
                </c:pt>
                <c:pt idx="41538">
                  <c:v>-28.636500000000012</c:v>
                </c:pt>
                <c:pt idx="41539">
                  <c:v>-28.634500000000003</c:v>
                </c:pt>
                <c:pt idx="41540">
                  <c:v>-28.632500000000007</c:v>
                </c:pt>
                <c:pt idx="41541">
                  <c:v>-28.630500000000012</c:v>
                </c:pt>
                <c:pt idx="41542">
                  <c:v>-28.628500000000003</c:v>
                </c:pt>
                <c:pt idx="41543">
                  <c:v>-28.626500000000007</c:v>
                </c:pt>
                <c:pt idx="41544">
                  <c:v>-28.624500000000012</c:v>
                </c:pt>
                <c:pt idx="41545">
                  <c:v>-28.622500000000002</c:v>
                </c:pt>
                <c:pt idx="41546">
                  <c:v>-28.620500000000007</c:v>
                </c:pt>
                <c:pt idx="41547">
                  <c:v>-28.618500000000012</c:v>
                </c:pt>
                <c:pt idx="41548">
                  <c:v>-28.616500000000002</c:v>
                </c:pt>
                <c:pt idx="41549">
                  <c:v>-28.614500000000007</c:v>
                </c:pt>
                <c:pt idx="41550">
                  <c:v>-28.612500000000011</c:v>
                </c:pt>
                <c:pt idx="41551">
                  <c:v>-28.610500000000002</c:v>
                </c:pt>
                <c:pt idx="41552">
                  <c:v>-28.608500000000006</c:v>
                </c:pt>
                <c:pt idx="41553">
                  <c:v>-28.606500000000011</c:v>
                </c:pt>
                <c:pt idx="41554">
                  <c:v>-28.604500000000002</c:v>
                </c:pt>
                <c:pt idx="41555">
                  <c:v>-28.602500000000006</c:v>
                </c:pt>
                <c:pt idx="41556">
                  <c:v>-28.600500000000011</c:v>
                </c:pt>
                <c:pt idx="41557">
                  <c:v>-28.598500000000001</c:v>
                </c:pt>
                <c:pt idx="41558">
                  <c:v>-28.596500000000006</c:v>
                </c:pt>
                <c:pt idx="41559">
                  <c:v>-28.594500000000011</c:v>
                </c:pt>
                <c:pt idx="41560">
                  <c:v>-28.592500000000001</c:v>
                </c:pt>
                <c:pt idx="41561">
                  <c:v>-28.590500000000006</c:v>
                </c:pt>
                <c:pt idx="41562">
                  <c:v>-28.58850000000001</c:v>
                </c:pt>
                <c:pt idx="41563">
                  <c:v>-28.586500000000001</c:v>
                </c:pt>
                <c:pt idx="41564">
                  <c:v>-28.584500000000006</c:v>
                </c:pt>
                <c:pt idx="41565">
                  <c:v>-28.58250000000001</c:v>
                </c:pt>
                <c:pt idx="41566">
                  <c:v>-28.580500000000001</c:v>
                </c:pt>
                <c:pt idx="41567">
                  <c:v>-28.578500000000005</c:v>
                </c:pt>
                <c:pt idx="41568">
                  <c:v>-28.57650000000001</c:v>
                </c:pt>
                <c:pt idx="41569">
                  <c:v>-28.5745</c:v>
                </c:pt>
                <c:pt idx="41570">
                  <c:v>-28.572500000000005</c:v>
                </c:pt>
                <c:pt idx="41571">
                  <c:v>-28.57050000000001</c:v>
                </c:pt>
                <c:pt idx="41572">
                  <c:v>-28.5685</c:v>
                </c:pt>
                <c:pt idx="41573">
                  <c:v>-28.566500000000005</c:v>
                </c:pt>
                <c:pt idx="41574">
                  <c:v>-28.56450000000001</c:v>
                </c:pt>
                <c:pt idx="41575">
                  <c:v>-28.5625</c:v>
                </c:pt>
                <c:pt idx="41576">
                  <c:v>-28.560500000000005</c:v>
                </c:pt>
                <c:pt idx="41577">
                  <c:v>-28.558500000000009</c:v>
                </c:pt>
                <c:pt idx="41578">
                  <c:v>-28.5565</c:v>
                </c:pt>
                <c:pt idx="41579">
                  <c:v>-28.554500000000004</c:v>
                </c:pt>
                <c:pt idx="41580">
                  <c:v>-28.552500000000009</c:v>
                </c:pt>
                <c:pt idx="41581">
                  <c:v>-28.5505</c:v>
                </c:pt>
                <c:pt idx="41582">
                  <c:v>-28.548500000000004</c:v>
                </c:pt>
                <c:pt idx="41583">
                  <c:v>-28.546500000000009</c:v>
                </c:pt>
                <c:pt idx="41584">
                  <c:v>-28.544499999999999</c:v>
                </c:pt>
                <c:pt idx="41585">
                  <c:v>-28.542500000000004</c:v>
                </c:pt>
                <c:pt idx="41586">
                  <c:v>-28.540500000000009</c:v>
                </c:pt>
                <c:pt idx="41587">
                  <c:v>-28.538499999999999</c:v>
                </c:pt>
                <c:pt idx="41588">
                  <c:v>-28.536500000000004</c:v>
                </c:pt>
                <c:pt idx="41589">
                  <c:v>-28.534500000000008</c:v>
                </c:pt>
                <c:pt idx="41590">
                  <c:v>-28.532499999999999</c:v>
                </c:pt>
                <c:pt idx="41591">
                  <c:v>-28.530500000000004</c:v>
                </c:pt>
                <c:pt idx="41592">
                  <c:v>-28.528500000000008</c:v>
                </c:pt>
                <c:pt idx="41593">
                  <c:v>-28.526499999999999</c:v>
                </c:pt>
                <c:pt idx="41594">
                  <c:v>-28.524500000000003</c:v>
                </c:pt>
                <c:pt idx="41595">
                  <c:v>-28.522500000000008</c:v>
                </c:pt>
                <c:pt idx="41596">
                  <c:v>-28.520500000000013</c:v>
                </c:pt>
                <c:pt idx="41597">
                  <c:v>-28.518500000000003</c:v>
                </c:pt>
                <c:pt idx="41598">
                  <c:v>-28.516500000000008</c:v>
                </c:pt>
                <c:pt idx="41599">
                  <c:v>-28.514500000000012</c:v>
                </c:pt>
                <c:pt idx="41600">
                  <c:v>-28.512500000000003</c:v>
                </c:pt>
                <c:pt idx="41601">
                  <c:v>-28.510500000000008</c:v>
                </c:pt>
                <c:pt idx="41602">
                  <c:v>-28.508500000000012</c:v>
                </c:pt>
                <c:pt idx="41603">
                  <c:v>-28.506500000000003</c:v>
                </c:pt>
                <c:pt idx="41604">
                  <c:v>-28.504500000000007</c:v>
                </c:pt>
                <c:pt idx="41605">
                  <c:v>-28.502500000000012</c:v>
                </c:pt>
                <c:pt idx="41606">
                  <c:v>-28.500500000000002</c:v>
                </c:pt>
                <c:pt idx="41607">
                  <c:v>-28.498500000000007</c:v>
                </c:pt>
                <c:pt idx="41608">
                  <c:v>-28.496500000000012</c:v>
                </c:pt>
                <c:pt idx="41609">
                  <c:v>-28.494500000000002</c:v>
                </c:pt>
                <c:pt idx="41610">
                  <c:v>-28.492500000000007</c:v>
                </c:pt>
                <c:pt idx="41611">
                  <c:v>-28.490500000000011</c:v>
                </c:pt>
                <c:pt idx="41612">
                  <c:v>-28.488500000000002</c:v>
                </c:pt>
                <c:pt idx="41613">
                  <c:v>-28.486500000000007</c:v>
                </c:pt>
                <c:pt idx="41614">
                  <c:v>-28.484500000000011</c:v>
                </c:pt>
                <c:pt idx="41615">
                  <c:v>-28.482500000000002</c:v>
                </c:pt>
                <c:pt idx="41616">
                  <c:v>-28.480500000000006</c:v>
                </c:pt>
                <c:pt idx="41617">
                  <c:v>-28.478500000000011</c:v>
                </c:pt>
                <c:pt idx="41618">
                  <c:v>-28.476500000000001</c:v>
                </c:pt>
                <c:pt idx="41619">
                  <c:v>-28.474500000000006</c:v>
                </c:pt>
                <c:pt idx="41620">
                  <c:v>-28.472500000000011</c:v>
                </c:pt>
                <c:pt idx="41621">
                  <c:v>-28.470500000000001</c:v>
                </c:pt>
                <c:pt idx="41622">
                  <c:v>-28.468500000000006</c:v>
                </c:pt>
                <c:pt idx="41623">
                  <c:v>-28.466500000000011</c:v>
                </c:pt>
                <c:pt idx="41624">
                  <c:v>-28.464500000000001</c:v>
                </c:pt>
                <c:pt idx="41625">
                  <c:v>-28.462500000000006</c:v>
                </c:pt>
                <c:pt idx="41626">
                  <c:v>-28.46050000000001</c:v>
                </c:pt>
                <c:pt idx="41627">
                  <c:v>-28.458500000000001</c:v>
                </c:pt>
                <c:pt idx="41628">
                  <c:v>-28.456500000000005</c:v>
                </c:pt>
                <c:pt idx="41629">
                  <c:v>-28.45450000000001</c:v>
                </c:pt>
                <c:pt idx="41630">
                  <c:v>-28.452500000000001</c:v>
                </c:pt>
                <c:pt idx="41631">
                  <c:v>-28.450500000000005</c:v>
                </c:pt>
                <c:pt idx="41632">
                  <c:v>-28.44850000000001</c:v>
                </c:pt>
                <c:pt idx="41633">
                  <c:v>-28.4465</c:v>
                </c:pt>
                <c:pt idx="41634">
                  <c:v>-28.444500000000005</c:v>
                </c:pt>
                <c:pt idx="41635">
                  <c:v>-28.44250000000001</c:v>
                </c:pt>
                <c:pt idx="41636">
                  <c:v>-28.4405</c:v>
                </c:pt>
                <c:pt idx="41637">
                  <c:v>-28.438500000000005</c:v>
                </c:pt>
                <c:pt idx="41638">
                  <c:v>-28.436500000000009</c:v>
                </c:pt>
                <c:pt idx="41639">
                  <c:v>-28.4345</c:v>
                </c:pt>
                <c:pt idx="41640">
                  <c:v>-28.432500000000005</c:v>
                </c:pt>
                <c:pt idx="41641">
                  <c:v>-28.430500000000009</c:v>
                </c:pt>
                <c:pt idx="41642">
                  <c:v>-28.4285</c:v>
                </c:pt>
                <c:pt idx="41643">
                  <c:v>-28.426500000000004</c:v>
                </c:pt>
                <c:pt idx="41644">
                  <c:v>-28.424500000000009</c:v>
                </c:pt>
                <c:pt idx="41645">
                  <c:v>-28.422499999999999</c:v>
                </c:pt>
                <c:pt idx="41646">
                  <c:v>-28.420500000000004</c:v>
                </c:pt>
                <c:pt idx="41647">
                  <c:v>-28.418500000000009</c:v>
                </c:pt>
                <c:pt idx="41648">
                  <c:v>-28.416499999999999</c:v>
                </c:pt>
                <c:pt idx="41649">
                  <c:v>-28.414500000000004</c:v>
                </c:pt>
                <c:pt idx="41650">
                  <c:v>-28.412500000000009</c:v>
                </c:pt>
                <c:pt idx="41651">
                  <c:v>-28.410499999999999</c:v>
                </c:pt>
                <c:pt idx="41652">
                  <c:v>-28.408500000000004</c:v>
                </c:pt>
                <c:pt idx="41653">
                  <c:v>-28.406500000000008</c:v>
                </c:pt>
                <c:pt idx="41654">
                  <c:v>-28.404499999999999</c:v>
                </c:pt>
                <c:pt idx="41655">
                  <c:v>-28.402500000000003</c:v>
                </c:pt>
                <c:pt idx="41656">
                  <c:v>-28.400500000000008</c:v>
                </c:pt>
                <c:pt idx="41657">
                  <c:v>-28.398500000000013</c:v>
                </c:pt>
                <c:pt idx="41658">
                  <c:v>-28.396500000000003</c:v>
                </c:pt>
                <c:pt idx="41659">
                  <c:v>-28.394500000000008</c:v>
                </c:pt>
                <c:pt idx="41660">
                  <c:v>-28.392500000000013</c:v>
                </c:pt>
                <c:pt idx="41661">
                  <c:v>-28.390500000000003</c:v>
                </c:pt>
                <c:pt idx="41662">
                  <c:v>-28.388500000000008</c:v>
                </c:pt>
                <c:pt idx="41663">
                  <c:v>-28.386500000000012</c:v>
                </c:pt>
                <c:pt idx="41664">
                  <c:v>-28.384500000000003</c:v>
                </c:pt>
                <c:pt idx="41665">
                  <c:v>-28.382500000000007</c:v>
                </c:pt>
                <c:pt idx="41666">
                  <c:v>-28.380500000000012</c:v>
                </c:pt>
                <c:pt idx="41667">
                  <c:v>-28.378500000000003</c:v>
                </c:pt>
                <c:pt idx="41668">
                  <c:v>-28.376500000000007</c:v>
                </c:pt>
                <c:pt idx="41669">
                  <c:v>-28.374500000000012</c:v>
                </c:pt>
                <c:pt idx="41670">
                  <c:v>-28.372500000000002</c:v>
                </c:pt>
                <c:pt idx="41671">
                  <c:v>-28.370500000000007</c:v>
                </c:pt>
                <c:pt idx="41672">
                  <c:v>-28.368500000000012</c:v>
                </c:pt>
                <c:pt idx="41673">
                  <c:v>-28.366500000000002</c:v>
                </c:pt>
                <c:pt idx="41674">
                  <c:v>-28.364500000000007</c:v>
                </c:pt>
                <c:pt idx="41675">
                  <c:v>-28.362500000000011</c:v>
                </c:pt>
                <c:pt idx="41676">
                  <c:v>-28.360500000000002</c:v>
                </c:pt>
                <c:pt idx="41677">
                  <c:v>-28.358500000000006</c:v>
                </c:pt>
                <c:pt idx="41678">
                  <c:v>-28.356500000000011</c:v>
                </c:pt>
                <c:pt idx="41679">
                  <c:v>-28.354500000000002</c:v>
                </c:pt>
                <c:pt idx="41680">
                  <c:v>-28.352500000000006</c:v>
                </c:pt>
                <c:pt idx="41681">
                  <c:v>-28.350500000000011</c:v>
                </c:pt>
                <c:pt idx="41682">
                  <c:v>-28.348500000000001</c:v>
                </c:pt>
                <c:pt idx="41683">
                  <c:v>-28.346500000000006</c:v>
                </c:pt>
                <c:pt idx="41684">
                  <c:v>-28.344500000000011</c:v>
                </c:pt>
                <c:pt idx="41685">
                  <c:v>-28.342500000000001</c:v>
                </c:pt>
                <c:pt idx="41686">
                  <c:v>-28.340500000000006</c:v>
                </c:pt>
                <c:pt idx="41687">
                  <c:v>-28.33850000000001</c:v>
                </c:pt>
                <c:pt idx="41688">
                  <c:v>-28.336500000000001</c:v>
                </c:pt>
                <c:pt idx="41689">
                  <c:v>-28.334500000000006</c:v>
                </c:pt>
                <c:pt idx="41690">
                  <c:v>-28.33250000000001</c:v>
                </c:pt>
                <c:pt idx="41691">
                  <c:v>-28.330500000000001</c:v>
                </c:pt>
                <c:pt idx="41692">
                  <c:v>-28.328500000000005</c:v>
                </c:pt>
                <c:pt idx="41693">
                  <c:v>-28.32650000000001</c:v>
                </c:pt>
                <c:pt idx="41694">
                  <c:v>-28.3245</c:v>
                </c:pt>
                <c:pt idx="41695">
                  <c:v>-28.322500000000005</c:v>
                </c:pt>
                <c:pt idx="41696">
                  <c:v>-28.32050000000001</c:v>
                </c:pt>
                <c:pt idx="41697">
                  <c:v>-28.3185</c:v>
                </c:pt>
                <c:pt idx="41698">
                  <c:v>-28.316500000000005</c:v>
                </c:pt>
                <c:pt idx="41699">
                  <c:v>-28.31450000000001</c:v>
                </c:pt>
                <c:pt idx="41700">
                  <c:v>-28.3125</c:v>
                </c:pt>
                <c:pt idx="41701">
                  <c:v>-28.310500000000005</c:v>
                </c:pt>
                <c:pt idx="41702">
                  <c:v>-28.308500000000009</c:v>
                </c:pt>
                <c:pt idx="41703">
                  <c:v>-28.3065</c:v>
                </c:pt>
                <c:pt idx="41704">
                  <c:v>-28.304500000000004</c:v>
                </c:pt>
                <c:pt idx="41705">
                  <c:v>-28.302500000000009</c:v>
                </c:pt>
                <c:pt idx="41706">
                  <c:v>-28.3005</c:v>
                </c:pt>
                <c:pt idx="41707">
                  <c:v>-28.298500000000004</c:v>
                </c:pt>
                <c:pt idx="41708">
                  <c:v>-28.296500000000009</c:v>
                </c:pt>
                <c:pt idx="41709">
                  <c:v>-28.294499999999999</c:v>
                </c:pt>
                <c:pt idx="41710">
                  <c:v>-28.292500000000004</c:v>
                </c:pt>
                <c:pt idx="41711">
                  <c:v>-28.290500000000009</c:v>
                </c:pt>
                <c:pt idx="41712">
                  <c:v>-28.288499999999999</c:v>
                </c:pt>
                <c:pt idx="41713">
                  <c:v>-28.286500000000004</c:v>
                </c:pt>
                <c:pt idx="41714">
                  <c:v>-28.284500000000008</c:v>
                </c:pt>
                <c:pt idx="41715">
                  <c:v>-28.282499999999999</c:v>
                </c:pt>
                <c:pt idx="41716">
                  <c:v>-28.280500000000004</c:v>
                </c:pt>
                <c:pt idx="41717">
                  <c:v>-28.278500000000008</c:v>
                </c:pt>
                <c:pt idx="41718">
                  <c:v>-28.276499999999999</c:v>
                </c:pt>
                <c:pt idx="41719">
                  <c:v>-28.274500000000003</c:v>
                </c:pt>
                <c:pt idx="41720">
                  <c:v>-28.272500000000008</c:v>
                </c:pt>
                <c:pt idx="41721">
                  <c:v>-28.270500000000013</c:v>
                </c:pt>
                <c:pt idx="41722">
                  <c:v>-28.268500000000003</c:v>
                </c:pt>
                <c:pt idx="41723">
                  <c:v>-28.266500000000008</c:v>
                </c:pt>
                <c:pt idx="41724">
                  <c:v>-28.264500000000012</c:v>
                </c:pt>
                <c:pt idx="41725">
                  <c:v>-28.262500000000003</c:v>
                </c:pt>
                <c:pt idx="41726">
                  <c:v>-28.260500000000008</c:v>
                </c:pt>
                <c:pt idx="41727">
                  <c:v>-28.258500000000012</c:v>
                </c:pt>
                <c:pt idx="41728">
                  <c:v>-28.256500000000003</c:v>
                </c:pt>
                <c:pt idx="41729">
                  <c:v>-28.254500000000007</c:v>
                </c:pt>
                <c:pt idx="41730">
                  <c:v>-28.252500000000012</c:v>
                </c:pt>
                <c:pt idx="41731">
                  <c:v>-28.250500000000002</c:v>
                </c:pt>
                <c:pt idx="41732">
                  <c:v>-28.248500000000007</c:v>
                </c:pt>
                <c:pt idx="41733">
                  <c:v>-28.246500000000012</c:v>
                </c:pt>
                <c:pt idx="41734">
                  <c:v>-28.244500000000002</c:v>
                </c:pt>
                <c:pt idx="41735">
                  <c:v>-28.242500000000007</c:v>
                </c:pt>
                <c:pt idx="41736">
                  <c:v>-28.240500000000011</c:v>
                </c:pt>
                <c:pt idx="41737">
                  <c:v>-28.238500000000002</c:v>
                </c:pt>
                <c:pt idx="41738">
                  <c:v>-28.236500000000007</c:v>
                </c:pt>
                <c:pt idx="41739">
                  <c:v>-28.234500000000011</c:v>
                </c:pt>
                <c:pt idx="41740">
                  <c:v>-28.232500000000002</c:v>
                </c:pt>
                <c:pt idx="41741">
                  <c:v>-28.230500000000006</c:v>
                </c:pt>
                <c:pt idx="41742">
                  <c:v>-28.228500000000011</c:v>
                </c:pt>
                <c:pt idx="41743">
                  <c:v>-28.226500000000001</c:v>
                </c:pt>
                <c:pt idx="41744">
                  <c:v>-28.224500000000006</c:v>
                </c:pt>
                <c:pt idx="41745">
                  <c:v>-28.222500000000011</c:v>
                </c:pt>
                <c:pt idx="41746">
                  <c:v>-28.220500000000001</c:v>
                </c:pt>
                <c:pt idx="41747">
                  <c:v>-28.218500000000006</c:v>
                </c:pt>
                <c:pt idx="41748">
                  <c:v>-28.216500000000011</c:v>
                </c:pt>
                <c:pt idx="41749">
                  <c:v>-28.214500000000001</c:v>
                </c:pt>
                <c:pt idx="41750">
                  <c:v>-28.212500000000006</c:v>
                </c:pt>
                <c:pt idx="41751">
                  <c:v>-28.21050000000001</c:v>
                </c:pt>
                <c:pt idx="41752">
                  <c:v>-28.208500000000001</c:v>
                </c:pt>
                <c:pt idx="41753">
                  <c:v>-28.206500000000005</c:v>
                </c:pt>
                <c:pt idx="41754">
                  <c:v>-28.20450000000001</c:v>
                </c:pt>
                <c:pt idx="41755">
                  <c:v>-28.202500000000001</c:v>
                </c:pt>
                <c:pt idx="41756">
                  <c:v>-28.200500000000005</c:v>
                </c:pt>
                <c:pt idx="41757">
                  <c:v>-28.19850000000001</c:v>
                </c:pt>
                <c:pt idx="41758">
                  <c:v>-28.1965</c:v>
                </c:pt>
                <c:pt idx="41759">
                  <c:v>-28.194500000000005</c:v>
                </c:pt>
                <c:pt idx="41760">
                  <c:v>-28.19250000000001</c:v>
                </c:pt>
                <c:pt idx="41761">
                  <c:v>-28.1905</c:v>
                </c:pt>
                <c:pt idx="41762">
                  <c:v>-28.188500000000005</c:v>
                </c:pt>
                <c:pt idx="41763">
                  <c:v>-28.186500000000009</c:v>
                </c:pt>
                <c:pt idx="41764">
                  <c:v>-28.1845</c:v>
                </c:pt>
                <c:pt idx="41765">
                  <c:v>-28.182500000000005</c:v>
                </c:pt>
                <c:pt idx="41766">
                  <c:v>-28.180500000000009</c:v>
                </c:pt>
                <c:pt idx="41767">
                  <c:v>-28.1785</c:v>
                </c:pt>
                <c:pt idx="41768">
                  <c:v>-28.176500000000004</c:v>
                </c:pt>
                <c:pt idx="41769">
                  <c:v>-28.174500000000009</c:v>
                </c:pt>
                <c:pt idx="41770">
                  <c:v>-28.172499999999999</c:v>
                </c:pt>
                <c:pt idx="41771">
                  <c:v>-28.170500000000004</c:v>
                </c:pt>
                <c:pt idx="41772">
                  <c:v>-28.168500000000009</c:v>
                </c:pt>
                <c:pt idx="41773">
                  <c:v>-28.166499999999999</c:v>
                </c:pt>
                <c:pt idx="41774">
                  <c:v>-28.164500000000004</c:v>
                </c:pt>
                <c:pt idx="41775">
                  <c:v>-28.162500000000009</c:v>
                </c:pt>
                <c:pt idx="41776">
                  <c:v>-28.160499999999999</c:v>
                </c:pt>
                <c:pt idx="41777">
                  <c:v>-28.158500000000004</c:v>
                </c:pt>
                <c:pt idx="41778">
                  <c:v>-28.156500000000008</c:v>
                </c:pt>
                <c:pt idx="41779">
                  <c:v>-28.154499999999999</c:v>
                </c:pt>
                <c:pt idx="41780">
                  <c:v>-28.152500000000003</c:v>
                </c:pt>
                <c:pt idx="41781">
                  <c:v>-28.150500000000008</c:v>
                </c:pt>
                <c:pt idx="41782">
                  <c:v>-28.148500000000013</c:v>
                </c:pt>
                <c:pt idx="41783">
                  <c:v>-28.146500000000003</c:v>
                </c:pt>
                <c:pt idx="41784">
                  <c:v>-28.144500000000008</c:v>
                </c:pt>
                <c:pt idx="41785">
                  <c:v>-28.142500000000013</c:v>
                </c:pt>
                <c:pt idx="41786">
                  <c:v>-28.140500000000003</c:v>
                </c:pt>
                <c:pt idx="41787">
                  <c:v>-28.138500000000008</c:v>
                </c:pt>
                <c:pt idx="41788">
                  <c:v>-28.136500000000012</c:v>
                </c:pt>
                <c:pt idx="41789">
                  <c:v>-28.134500000000003</c:v>
                </c:pt>
                <c:pt idx="41790">
                  <c:v>-28.132500000000007</c:v>
                </c:pt>
                <c:pt idx="41791">
                  <c:v>-28.130500000000012</c:v>
                </c:pt>
                <c:pt idx="41792">
                  <c:v>-28.128500000000003</c:v>
                </c:pt>
                <c:pt idx="41793">
                  <c:v>-28.126500000000007</c:v>
                </c:pt>
                <c:pt idx="41794">
                  <c:v>-28.124500000000012</c:v>
                </c:pt>
                <c:pt idx="41795">
                  <c:v>-28.122500000000002</c:v>
                </c:pt>
                <c:pt idx="41796">
                  <c:v>-28.120500000000007</c:v>
                </c:pt>
                <c:pt idx="41797">
                  <c:v>-28.118500000000012</c:v>
                </c:pt>
                <c:pt idx="41798">
                  <c:v>-28.116500000000002</c:v>
                </c:pt>
                <c:pt idx="41799">
                  <c:v>-28.114500000000007</c:v>
                </c:pt>
                <c:pt idx="41800">
                  <c:v>-28.112500000000011</c:v>
                </c:pt>
                <c:pt idx="41801">
                  <c:v>-28.110500000000002</c:v>
                </c:pt>
                <c:pt idx="41802">
                  <c:v>-28.108500000000006</c:v>
                </c:pt>
                <c:pt idx="41803">
                  <c:v>-28.106500000000011</c:v>
                </c:pt>
                <c:pt idx="41804">
                  <c:v>-28.104500000000002</c:v>
                </c:pt>
                <c:pt idx="41805">
                  <c:v>-28.102500000000006</c:v>
                </c:pt>
                <c:pt idx="41806">
                  <c:v>-28.100500000000011</c:v>
                </c:pt>
                <c:pt idx="41807">
                  <c:v>-28.098500000000001</c:v>
                </c:pt>
                <c:pt idx="41808">
                  <c:v>-28.096500000000006</c:v>
                </c:pt>
                <c:pt idx="41809">
                  <c:v>-28.094500000000011</c:v>
                </c:pt>
                <c:pt idx="41810">
                  <c:v>-28.092500000000001</c:v>
                </c:pt>
                <c:pt idx="41811">
                  <c:v>-28.090500000000006</c:v>
                </c:pt>
                <c:pt idx="41812">
                  <c:v>-28.08850000000001</c:v>
                </c:pt>
                <c:pt idx="41813">
                  <c:v>-28.086500000000001</c:v>
                </c:pt>
                <c:pt idx="41814">
                  <c:v>-28.084500000000006</c:v>
                </c:pt>
                <c:pt idx="41815">
                  <c:v>-28.08250000000001</c:v>
                </c:pt>
                <c:pt idx="41816">
                  <c:v>-28.080500000000001</c:v>
                </c:pt>
                <c:pt idx="41817">
                  <c:v>-28.078500000000005</c:v>
                </c:pt>
                <c:pt idx="41818">
                  <c:v>-28.07650000000001</c:v>
                </c:pt>
                <c:pt idx="41819">
                  <c:v>-28.0745</c:v>
                </c:pt>
                <c:pt idx="41820">
                  <c:v>-28.072500000000005</c:v>
                </c:pt>
                <c:pt idx="41821">
                  <c:v>-28.07050000000001</c:v>
                </c:pt>
                <c:pt idx="41822">
                  <c:v>-28.0685</c:v>
                </c:pt>
                <c:pt idx="41823">
                  <c:v>-28.066500000000005</c:v>
                </c:pt>
                <c:pt idx="41824">
                  <c:v>-28.06450000000001</c:v>
                </c:pt>
                <c:pt idx="41825">
                  <c:v>-28.0625</c:v>
                </c:pt>
                <c:pt idx="41826">
                  <c:v>-28.060500000000005</c:v>
                </c:pt>
                <c:pt idx="41827">
                  <c:v>-28.058500000000009</c:v>
                </c:pt>
                <c:pt idx="41828">
                  <c:v>-28.0565</c:v>
                </c:pt>
                <c:pt idx="41829">
                  <c:v>-28.054500000000004</c:v>
                </c:pt>
                <c:pt idx="41830">
                  <c:v>-28.052500000000009</c:v>
                </c:pt>
                <c:pt idx="41831">
                  <c:v>-28.0505</c:v>
                </c:pt>
                <c:pt idx="41832">
                  <c:v>-28.048500000000004</c:v>
                </c:pt>
                <c:pt idx="41833">
                  <c:v>-28.046500000000009</c:v>
                </c:pt>
                <c:pt idx="41834">
                  <c:v>-28.044499999999999</c:v>
                </c:pt>
                <c:pt idx="41835">
                  <c:v>-28.042500000000004</c:v>
                </c:pt>
                <c:pt idx="41836">
                  <c:v>-28.040500000000009</c:v>
                </c:pt>
                <c:pt idx="41837">
                  <c:v>-28.038499999999999</c:v>
                </c:pt>
                <c:pt idx="41838">
                  <c:v>-28.036500000000004</c:v>
                </c:pt>
                <c:pt idx="41839">
                  <c:v>-28.034500000000008</c:v>
                </c:pt>
                <c:pt idx="41840">
                  <c:v>-28.032499999999999</c:v>
                </c:pt>
                <c:pt idx="41841">
                  <c:v>-28.030500000000004</c:v>
                </c:pt>
                <c:pt idx="41842">
                  <c:v>-28.028500000000008</c:v>
                </c:pt>
                <c:pt idx="41843">
                  <c:v>-28.026499999999999</c:v>
                </c:pt>
                <c:pt idx="41844">
                  <c:v>-28.024500000000003</c:v>
                </c:pt>
                <c:pt idx="41845">
                  <c:v>-28.022500000000008</c:v>
                </c:pt>
                <c:pt idx="41846">
                  <c:v>-28.020500000000013</c:v>
                </c:pt>
                <c:pt idx="41847">
                  <c:v>-28.018500000000003</c:v>
                </c:pt>
                <c:pt idx="41848">
                  <c:v>-28.016500000000008</c:v>
                </c:pt>
                <c:pt idx="41849">
                  <c:v>-28.014500000000012</c:v>
                </c:pt>
                <c:pt idx="41850">
                  <c:v>-28.012500000000003</c:v>
                </c:pt>
                <c:pt idx="41851">
                  <c:v>-28.010500000000008</c:v>
                </c:pt>
                <c:pt idx="41852">
                  <c:v>-28.008500000000012</c:v>
                </c:pt>
                <c:pt idx="41853">
                  <c:v>-28.006500000000003</c:v>
                </c:pt>
                <c:pt idx="41854">
                  <c:v>-28.004500000000007</c:v>
                </c:pt>
                <c:pt idx="41855">
                  <c:v>-28.002500000000012</c:v>
                </c:pt>
                <c:pt idx="41856">
                  <c:v>-28.000500000000002</c:v>
                </c:pt>
                <c:pt idx="41857">
                  <c:v>-27.998500000000007</c:v>
                </c:pt>
                <c:pt idx="41858">
                  <c:v>-27.996500000000012</c:v>
                </c:pt>
                <c:pt idx="41859">
                  <c:v>-27.994500000000002</c:v>
                </c:pt>
                <c:pt idx="41860">
                  <c:v>-27.992500000000007</c:v>
                </c:pt>
                <c:pt idx="41861">
                  <c:v>-27.990500000000011</c:v>
                </c:pt>
                <c:pt idx="41862">
                  <c:v>-27.988500000000002</c:v>
                </c:pt>
                <c:pt idx="41863">
                  <c:v>-27.986500000000007</c:v>
                </c:pt>
                <c:pt idx="41864">
                  <c:v>-27.984500000000011</c:v>
                </c:pt>
                <c:pt idx="41865">
                  <c:v>-27.982500000000002</c:v>
                </c:pt>
                <c:pt idx="41866">
                  <c:v>-27.980500000000006</c:v>
                </c:pt>
                <c:pt idx="41867">
                  <c:v>-27.978500000000011</c:v>
                </c:pt>
                <c:pt idx="41868">
                  <c:v>-27.976500000000001</c:v>
                </c:pt>
                <c:pt idx="41869">
                  <c:v>-27.974500000000006</c:v>
                </c:pt>
                <c:pt idx="41870">
                  <c:v>-27.972500000000011</c:v>
                </c:pt>
                <c:pt idx="41871">
                  <c:v>-27.970500000000001</c:v>
                </c:pt>
                <c:pt idx="41872">
                  <c:v>-27.968500000000006</c:v>
                </c:pt>
                <c:pt idx="41873">
                  <c:v>-27.966500000000011</c:v>
                </c:pt>
                <c:pt idx="41874">
                  <c:v>-27.964500000000001</c:v>
                </c:pt>
                <c:pt idx="41875">
                  <c:v>-27.962500000000006</c:v>
                </c:pt>
                <c:pt idx="41876">
                  <c:v>-27.96050000000001</c:v>
                </c:pt>
                <c:pt idx="41877">
                  <c:v>-27.958500000000001</c:v>
                </c:pt>
                <c:pt idx="41878">
                  <c:v>-27.956500000000005</c:v>
                </c:pt>
                <c:pt idx="41879">
                  <c:v>-27.95450000000001</c:v>
                </c:pt>
                <c:pt idx="41880">
                  <c:v>-27.952500000000001</c:v>
                </c:pt>
                <c:pt idx="41881">
                  <c:v>-27.950500000000005</c:v>
                </c:pt>
                <c:pt idx="41882">
                  <c:v>-27.94850000000001</c:v>
                </c:pt>
                <c:pt idx="41883">
                  <c:v>-27.9465</c:v>
                </c:pt>
                <c:pt idx="41884">
                  <c:v>-27.944500000000005</c:v>
                </c:pt>
                <c:pt idx="41885">
                  <c:v>-27.94250000000001</c:v>
                </c:pt>
                <c:pt idx="41886">
                  <c:v>-27.9405</c:v>
                </c:pt>
                <c:pt idx="41887">
                  <c:v>-27.938500000000005</c:v>
                </c:pt>
                <c:pt idx="41888">
                  <c:v>-27.936500000000009</c:v>
                </c:pt>
                <c:pt idx="41889">
                  <c:v>-27.9345</c:v>
                </c:pt>
                <c:pt idx="41890">
                  <c:v>-27.932500000000005</c:v>
                </c:pt>
                <c:pt idx="41891">
                  <c:v>-27.930500000000009</c:v>
                </c:pt>
                <c:pt idx="41892">
                  <c:v>-27.9285</c:v>
                </c:pt>
                <c:pt idx="41893">
                  <c:v>-27.926500000000004</c:v>
                </c:pt>
                <c:pt idx="41894">
                  <c:v>-27.924500000000009</c:v>
                </c:pt>
                <c:pt idx="41895">
                  <c:v>-27.922499999999999</c:v>
                </c:pt>
                <c:pt idx="41896">
                  <c:v>-27.920500000000004</c:v>
                </c:pt>
                <c:pt idx="41897">
                  <c:v>-27.918500000000009</c:v>
                </c:pt>
                <c:pt idx="41898">
                  <c:v>-27.916499999999999</c:v>
                </c:pt>
                <c:pt idx="41899">
                  <c:v>-27.914500000000004</c:v>
                </c:pt>
                <c:pt idx="41900">
                  <c:v>-27.912500000000009</c:v>
                </c:pt>
                <c:pt idx="41901">
                  <c:v>-27.910499999999999</c:v>
                </c:pt>
                <c:pt idx="41902">
                  <c:v>-27.908500000000004</c:v>
                </c:pt>
                <c:pt idx="41903">
                  <c:v>-27.906500000000008</c:v>
                </c:pt>
                <c:pt idx="41904">
                  <c:v>-27.904499999999999</c:v>
                </c:pt>
                <c:pt idx="41905">
                  <c:v>-27.902500000000003</c:v>
                </c:pt>
                <c:pt idx="41906">
                  <c:v>-27.900500000000008</c:v>
                </c:pt>
                <c:pt idx="41907">
                  <c:v>-27.898500000000013</c:v>
                </c:pt>
                <c:pt idx="41908">
                  <c:v>-27.896500000000003</c:v>
                </c:pt>
                <c:pt idx="41909">
                  <c:v>-27.894500000000008</c:v>
                </c:pt>
                <c:pt idx="41910">
                  <c:v>-27.892500000000013</c:v>
                </c:pt>
                <c:pt idx="41911">
                  <c:v>-27.890500000000003</c:v>
                </c:pt>
                <c:pt idx="41912">
                  <c:v>-27.888500000000008</c:v>
                </c:pt>
                <c:pt idx="41913">
                  <c:v>-27.886500000000012</c:v>
                </c:pt>
                <c:pt idx="41914">
                  <c:v>-27.884500000000003</c:v>
                </c:pt>
                <c:pt idx="41915">
                  <c:v>-27.882500000000007</c:v>
                </c:pt>
                <c:pt idx="41916">
                  <c:v>-27.880500000000012</c:v>
                </c:pt>
                <c:pt idx="41917">
                  <c:v>-27.878500000000003</c:v>
                </c:pt>
                <c:pt idx="41918">
                  <c:v>-27.876500000000007</c:v>
                </c:pt>
                <c:pt idx="41919">
                  <c:v>-27.874500000000012</c:v>
                </c:pt>
                <c:pt idx="41920">
                  <c:v>-27.872500000000002</c:v>
                </c:pt>
                <c:pt idx="41921">
                  <c:v>-27.870500000000007</c:v>
                </c:pt>
                <c:pt idx="41922">
                  <c:v>-27.868500000000012</c:v>
                </c:pt>
                <c:pt idx="41923">
                  <c:v>-27.866500000000002</c:v>
                </c:pt>
                <c:pt idx="41924">
                  <c:v>-27.864500000000007</c:v>
                </c:pt>
                <c:pt idx="41925">
                  <c:v>-27.862500000000011</c:v>
                </c:pt>
                <c:pt idx="41926">
                  <c:v>-27.860500000000002</c:v>
                </c:pt>
                <c:pt idx="41927">
                  <c:v>-27.858500000000006</c:v>
                </c:pt>
                <c:pt idx="41928">
                  <c:v>-27.856500000000011</c:v>
                </c:pt>
                <c:pt idx="41929">
                  <c:v>-27.854500000000002</c:v>
                </c:pt>
                <c:pt idx="41930">
                  <c:v>-27.852500000000006</c:v>
                </c:pt>
                <c:pt idx="41931">
                  <c:v>-27.850500000000011</c:v>
                </c:pt>
                <c:pt idx="41932">
                  <c:v>-27.848500000000001</c:v>
                </c:pt>
                <c:pt idx="41933">
                  <c:v>-27.846500000000006</c:v>
                </c:pt>
                <c:pt idx="41934">
                  <c:v>-27.844500000000011</c:v>
                </c:pt>
                <c:pt idx="41935">
                  <c:v>-27.842500000000001</c:v>
                </c:pt>
                <c:pt idx="41936">
                  <c:v>-27.840500000000006</c:v>
                </c:pt>
                <c:pt idx="41937">
                  <c:v>-27.83850000000001</c:v>
                </c:pt>
                <c:pt idx="41938">
                  <c:v>-27.836500000000001</c:v>
                </c:pt>
                <c:pt idx="41939">
                  <c:v>-27.834500000000006</c:v>
                </c:pt>
                <c:pt idx="41940">
                  <c:v>-27.83250000000001</c:v>
                </c:pt>
                <c:pt idx="41941">
                  <c:v>-27.830500000000001</c:v>
                </c:pt>
                <c:pt idx="41942">
                  <c:v>-27.828500000000005</c:v>
                </c:pt>
                <c:pt idx="41943">
                  <c:v>-27.82650000000001</c:v>
                </c:pt>
                <c:pt idx="41944">
                  <c:v>-27.8245</c:v>
                </c:pt>
                <c:pt idx="41945">
                  <c:v>-27.822500000000005</c:v>
                </c:pt>
                <c:pt idx="41946">
                  <c:v>-27.82050000000001</c:v>
                </c:pt>
                <c:pt idx="41947">
                  <c:v>-27.8185</c:v>
                </c:pt>
                <c:pt idx="41948">
                  <c:v>-27.816500000000005</c:v>
                </c:pt>
                <c:pt idx="41949">
                  <c:v>-27.81450000000001</c:v>
                </c:pt>
                <c:pt idx="41950">
                  <c:v>-27.8125</c:v>
                </c:pt>
                <c:pt idx="41951">
                  <c:v>-27.810500000000005</c:v>
                </c:pt>
                <c:pt idx="41952">
                  <c:v>-27.808500000000009</c:v>
                </c:pt>
                <c:pt idx="41953">
                  <c:v>-27.8065</c:v>
                </c:pt>
                <c:pt idx="41954">
                  <c:v>-27.804500000000004</c:v>
                </c:pt>
                <c:pt idx="41955">
                  <c:v>-27.802500000000009</c:v>
                </c:pt>
                <c:pt idx="41956">
                  <c:v>-27.8005</c:v>
                </c:pt>
                <c:pt idx="41957">
                  <c:v>-27.798500000000004</c:v>
                </c:pt>
                <c:pt idx="41958">
                  <c:v>-27.796500000000009</c:v>
                </c:pt>
                <c:pt idx="41959">
                  <c:v>-27.794499999999999</c:v>
                </c:pt>
                <c:pt idx="41960">
                  <c:v>-27.792500000000004</c:v>
                </c:pt>
                <c:pt idx="41961">
                  <c:v>-27.790500000000009</c:v>
                </c:pt>
                <c:pt idx="41962">
                  <c:v>-27.788499999999999</c:v>
                </c:pt>
                <c:pt idx="41963">
                  <c:v>-27.786500000000004</c:v>
                </c:pt>
                <c:pt idx="41964">
                  <c:v>-27.784500000000008</c:v>
                </c:pt>
                <c:pt idx="41965">
                  <c:v>-27.782499999999999</c:v>
                </c:pt>
                <c:pt idx="41966">
                  <c:v>-27.780500000000004</c:v>
                </c:pt>
                <c:pt idx="41967">
                  <c:v>-27.778500000000008</c:v>
                </c:pt>
                <c:pt idx="41968">
                  <c:v>-27.776499999999999</c:v>
                </c:pt>
                <c:pt idx="41969">
                  <c:v>-27.774500000000003</c:v>
                </c:pt>
                <c:pt idx="41970">
                  <c:v>-27.772500000000008</c:v>
                </c:pt>
                <c:pt idx="41971">
                  <c:v>-27.770500000000013</c:v>
                </c:pt>
                <c:pt idx="41972">
                  <c:v>-27.768500000000003</c:v>
                </c:pt>
                <c:pt idx="41973">
                  <c:v>-27.766500000000008</c:v>
                </c:pt>
                <c:pt idx="41974">
                  <c:v>-27.764500000000012</c:v>
                </c:pt>
                <c:pt idx="41975">
                  <c:v>-27.762500000000003</c:v>
                </c:pt>
                <c:pt idx="41976">
                  <c:v>-27.760500000000008</c:v>
                </c:pt>
                <c:pt idx="41977">
                  <c:v>-27.758500000000012</c:v>
                </c:pt>
                <c:pt idx="41978">
                  <c:v>-27.756500000000003</c:v>
                </c:pt>
                <c:pt idx="41979">
                  <c:v>-27.754500000000007</c:v>
                </c:pt>
                <c:pt idx="41980">
                  <c:v>-27.752500000000012</c:v>
                </c:pt>
                <c:pt idx="41981">
                  <c:v>-27.750500000000002</c:v>
                </c:pt>
                <c:pt idx="41982">
                  <c:v>-27.748500000000007</c:v>
                </c:pt>
                <c:pt idx="41983">
                  <c:v>-27.746500000000012</c:v>
                </c:pt>
                <c:pt idx="41984">
                  <c:v>-27.744500000000002</c:v>
                </c:pt>
                <c:pt idx="41985">
                  <c:v>-27.742500000000007</c:v>
                </c:pt>
                <c:pt idx="41986">
                  <c:v>-27.740500000000011</c:v>
                </c:pt>
                <c:pt idx="41987">
                  <c:v>-27.738500000000002</c:v>
                </c:pt>
                <c:pt idx="41988">
                  <c:v>-27.736500000000007</c:v>
                </c:pt>
                <c:pt idx="41989">
                  <c:v>-27.734500000000011</c:v>
                </c:pt>
                <c:pt idx="41990">
                  <c:v>-27.732500000000002</c:v>
                </c:pt>
                <c:pt idx="41991">
                  <c:v>-27.730500000000006</c:v>
                </c:pt>
                <c:pt idx="41992">
                  <c:v>-27.728500000000011</c:v>
                </c:pt>
                <c:pt idx="41993">
                  <c:v>-27.726500000000001</c:v>
                </c:pt>
                <c:pt idx="41994">
                  <c:v>-27.724500000000006</c:v>
                </c:pt>
                <c:pt idx="41995">
                  <c:v>-27.722500000000011</c:v>
                </c:pt>
                <c:pt idx="41996">
                  <c:v>-27.720500000000001</c:v>
                </c:pt>
                <c:pt idx="41997">
                  <c:v>-27.718500000000006</c:v>
                </c:pt>
                <c:pt idx="41998">
                  <c:v>-27.716500000000011</c:v>
                </c:pt>
                <c:pt idx="41999">
                  <c:v>-27.714500000000001</c:v>
                </c:pt>
                <c:pt idx="42000">
                  <c:v>-27.712500000000006</c:v>
                </c:pt>
                <c:pt idx="42001">
                  <c:v>-27.71050000000001</c:v>
                </c:pt>
                <c:pt idx="42002">
                  <c:v>-27.708500000000001</c:v>
                </c:pt>
                <c:pt idx="42003">
                  <c:v>-27.706500000000005</c:v>
                </c:pt>
                <c:pt idx="42004">
                  <c:v>-27.70450000000001</c:v>
                </c:pt>
                <c:pt idx="42005">
                  <c:v>-27.702500000000001</c:v>
                </c:pt>
                <c:pt idx="42006">
                  <c:v>-27.700500000000005</c:v>
                </c:pt>
                <c:pt idx="42007">
                  <c:v>-27.69850000000001</c:v>
                </c:pt>
                <c:pt idx="42008">
                  <c:v>-27.6965</c:v>
                </c:pt>
                <c:pt idx="42009">
                  <c:v>-27.694500000000005</c:v>
                </c:pt>
                <c:pt idx="42010">
                  <c:v>-27.69250000000001</c:v>
                </c:pt>
                <c:pt idx="42011">
                  <c:v>-27.6905</c:v>
                </c:pt>
                <c:pt idx="42012">
                  <c:v>-27.688500000000005</c:v>
                </c:pt>
                <c:pt idx="42013">
                  <c:v>-27.686500000000009</c:v>
                </c:pt>
                <c:pt idx="42014">
                  <c:v>-27.6845</c:v>
                </c:pt>
                <c:pt idx="42015">
                  <c:v>-27.682500000000005</c:v>
                </c:pt>
                <c:pt idx="42016">
                  <c:v>-27.680500000000009</c:v>
                </c:pt>
                <c:pt idx="42017">
                  <c:v>-27.6785</c:v>
                </c:pt>
                <c:pt idx="42018">
                  <c:v>-27.676500000000004</c:v>
                </c:pt>
                <c:pt idx="42019">
                  <c:v>-27.674500000000009</c:v>
                </c:pt>
                <c:pt idx="42020">
                  <c:v>-27.672499999999999</c:v>
                </c:pt>
                <c:pt idx="42021">
                  <c:v>-27.670500000000004</c:v>
                </c:pt>
                <c:pt idx="42022">
                  <c:v>-27.668500000000009</c:v>
                </c:pt>
                <c:pt idx="42023">
                  <c:v>-27.666499999999999</c:v>
                </c:pt>
                <c:pt idx="42024">
                  <c:v>-27.664500000000004</c:v>
                </c:pt>
                <c:pt idx="42025">
                  <c:v>-27.662500000000009</c:v>
                </c:pt>
                <c:pt idx="42026">
                  <c:v>-27.660499999999999</c:v>
                </c:pt>
                <c:pt idx="42027">
                  <c:v>-27.658500000000004</c:v>
                </c:pt>
                <c:pt idx="42028">
                  <c:v>-27.656500000000008</c:v>
                </c:pt>
                <c:pt idx="42029">
                  <c:v>-27.654499999999999</c:v>
                </c:pt>
                <c:pt idx="42030">
                  <c:v>-27.652500000000003</c:v>
                </c:pt>
                <c:pt idx="42031">
                  <c:v>-27.650500000000008</c:v>
                </c:pt>
                <c:pt idx="42032">
                  <c:v>-27.648500000000013</c:v>
                </c:pt>
                <c:pt idx="42033">
                  <c:v>-27.646500000000003</c:v>
                </c:pt>
                <c:pt idx="42034">
                  <c:v>-27.644500000000008</c:v>
                </c:pt>
                <c:pt idx="42035">
                  <c:v>-27.642500000000013</c:v>
                </c:pt>
                <c:pt idx="42036">
                  <c:v>-27.640500000000003</c:v>
                </c:pt>
                <c:pt idx="42037">
                  <c:v>-27.638500000000008</c:v>
                </c:pt>
                <c:pt idx="42038">
                  <c:v>-27.636500000000012</c:v>
                </c:pt>
                <c:pt idx="42039">
                  <c:v>-27.634500000000003</c:v>
                </c:pt>
                <c:pt idx="42040">
                  <c:v>-27.632500000000007</c:v>
                </c:pt>
                <c:pt idx="42041">
                  <c:v>-27.630500000000012</c:v>
                </c:pt>
                <c:pt idx="42042">
                  <c:v>-27.628500000000003</c:v>
                </c:pt>
                <c:pt idx="42043">
                  <c:v>-27.626500000000007</c:v>
                </c:pt>
                <c:pt idx="42044">
                  <c:v>-27.624500000000012</c:v>
                </c:pt>
                <c:pt idx="42045">
                  <c:v>-27.622500000000002</c:v>
                </c:pt>
                <c:pt idx="42046">
                  <c:v>-27.620500000000007</c:v>
                </c:pt>
                <c:pt idx="42047">
                  <c:v>-27.618500000000012</c:v>
                </c:pt>
                <c:pt idx="42048">
                  <c:v>-27.616500000000002</c:v>
                </c:pt>
                <c:pt idx="42049">
                  <c:v>-27.614500000000007</c:v>
                </c:pt>
                <c:pt idx="42050">
                  <c:v>-27.612500000000011</c:v>
                </c:pt>
                <c:pt idx="42051">
                  <c:v>-27.610500000000002</c:v>
                </c:pt>
                <c:pt idx="42052">
                  <c:v>-27.608500000000006</c:v>
                </c:pt>
                <c:pt idx="42053">
                  <c:v>-27.606500000000011</c:v>
                </c:pt>
                <c:pt idx="42054">
                  <c:v>-27.604500000000002</c:v>
                </c:pt>
                <c:pt idx="42055">
                  <c:v>-27.602500000000006</c:v>
                </c:pt>
                <c:pt idx="42056">
                  <c:v>-27.600500000000011</c:v>
                </c:pt>
                <c:pt idx="42057">
                  <c:v>-27.598500000000001</c:v>
                </c:pt>
                <c:pt idx="42058">
                  <c:v>-27.596500000000006</c:v>
                </c:pt>
                <c:pt idx="42059">
                  <c:v>-27.594500000000011</c:v>
                </c:pt>
                <c:pt idx="42060">
                  <c:v>-27.592500000000001</c:v>
                </c:pt>
                <c:pt idx="42061">
                  <c:v>-27.590500000000006</c:v>
                </c:pt>
                <c:pt idx="42062">
                  <c:v>-27.58850000000001</c:v>
                </c:pt>
                <c:pt idx="42063">
                  <c:v>-27.586500000000001</c:v>
                </c:pt>
                <c:pt idx="42064">
                  <c:v>-27.584500000000006</c:v>
                </c:pt>
                <c:pt idx="42065">
                  <c:v>-27.58250000000001</c:v>
                </c:pt>
                <c:pt idx="42066">
                  <c:v>-27.580500000000001</c:v>
                </c:pt>
                <c:pt idx="42067">
                  <c:v>-27.578500000000005</c:v>
                </c:pt>
                <c:pt idx="42068">
                  <c:v>-27.57650000000001</c:v>
                </c:pt>
                <c:pt idx="42069">
                  <c:v>-27.5745</c:v>
                </c:pt>
                <c:pt idx="42070">
                  <c:v>-27.572500000000005</c:v>
                </c:pt>
                <c:pt idx="42071">
                  <c:v>-27.57050000000001</c:v>
                </c:pt>
                <c:pt idx="42072">
                  <c:v>-27.5685</c:v>
                </c:pt>
                <c:pt idx="42073">
                  <c:v>-27.566500000000005</c:v>
                </c:pt>
                <c:pt idx="42074">
                  <c:v>-27.56450000000001</c:v>
                </c:pt>
                <c:pt idx="42075">
                  <c:v>-27.5625</c:v>
                </c:pt>
                <c:pt idx="42076">
                  <c:v>-27.560500000000005</c:v>
                </c:pt>
                <c:pt idx="42077">
                  <c:v>-27.558500000000009</c:v>
                </c:pt>
                <c:pt idx="42078">
                  <c:v>-27.5565</c:v>
                </c:pt>
                <c:pt idx="42079">
                  <c:v>-27.554500000000004</c:v>
                </c:pt>
                <c:pt idx="42080">
                  <c:v>-27.552500000000009</c:v>
                </c:pt>
                <c:pt idx="42081">
                  <c:v>-27.5505</c:v>
                </c:pt>
                <c:pt idx="42082">
                  <c:v>-27.548500000000004</c:v>
                </c:pt>
                <c:pt idx="42083">
                  <c:v>-27.546500000000009</c:v>
                </c:pt>
                <c:pt idx="42084">
                  <c:v>-27.544499999999999</c:v>
                </c:pt>
                <c:pt idx="42085">
                  <c:v>-27.542500000000004</c:v>
                </c:pt>
                <c:pt idx="42086">
                  <c:v>-27.540500000000009</c:v>
                </c:pt>
                <c:pt idx="42087">
                  <c:v>-27.538499999999999</c:v>
                </c:pt>
                <c:pt idx="42088">
                  <c:v>-27.536500000000004</c:v>
                </c:pt>
                <c:pt idx="42089">
                  <c:v>-27.534500000000008</c:v>
                </c:pt>
                <c:pt idx="42090">
                  <c:v>-27.532499999999999</c:v>
                </c:pt>
                <c:pt idx="42091">
                  <c:v>-27.530500000000004</c:v>
                </c:pt>
                <c:pt idx="42092">
                  <c:v>-27.528500000000008</c:v>
                </c:pt>
                <c:pt idx="42093">
                  <c:v>-27.526499999999999</c:v>
                </c:pt>
                <c:pt idx="42094">
                  <c:v>-27.524500000000003</c:v>
                </c:pt>
                <c:pt idx="42095">
                  <c:v>-27.522500000000008</c:v>
                </c:pt>
                <c:pt idx="42096">
                  <c:v>-27.520500000000013</c:v>
                </c:pt>
                <c:pt idx="42097">
                  <c:v>-27.518500000000003</c:v>
                </c:pt>
                <c:pt idx="42098">
                  <c:v>-27.516500000000008</c:v>
                </c:pt>
                <c:pt idx="42099">
                  <c:v>-27.514500000000012</c:v>
                </c:pt>
                <c:pt idx="42100">
                  <c:v>-27.512500000000003</c:v>
                </c:pt>
                <c:pt idx="42101">
                  <c:v>-27.510500000000008</c:v>
                </c:pt>
                <c:pt idx="42102">
                  <c:v>-27.508500000000012</c:v>
                </c:pt>
                <c:pt idx="42103">
                  <c:v>-27.506500000000003</c:v>
                </c:pt>
                <c:pt idx="42104">
                  <c:v>-27.504500000000007</c:v>
                </c:pt>
                <c:pt idx="42105">
                  <c:v>-27.502500000000012</c:v>
                </c:pt>
                <c:pt idx="42106">
                  <c:v>-27.500500000000002</c:v>
                </c:pt>
                <c:pt idx="42107">
                  <c:v>-27.498500000000007</c:v>
                </c:pt>
                <c:pt idx="42108">
                  <c:v>-27.496500000000012</c:v>
                </c:pt>
                <c:pt idx="42109">
                  <c:v>-27.494500000000002</c:v>
                </c:pt>
                <c:pt idx="42110">
                  <c:v>-27.492500000000007</c:v>
                </c:pt>
                <c:pt idx="42111">
                  <c:v>-27.490500000000011</c:v>
                </c:pt>
                <c:pt idx="42112">
                  <c:v>-27.488500000000002</c:v>
                </c:pt>
                <c:pt idx="42113">
                  <c:v>-27.486500000000007</c:v>
                </c:pt>
                <c:pt idx="42114">
                  <c:v>-27.484500000000011</c:v>
                </c:pt>
                <c:pt idx="42115">
                  <c:v>-27.482500000000002</c:v>
                </c:pt>
                <c:pt idx="42116">
                  <c:v>-27.480500000000006</c:v>
                </c:pt>
                <c:pt idx="42117">
                  <c:v>-27.478500000000011</c:v>
                </c:pt>
                <c:pt idx="42118">
                  <c:v>-27.476500000000001</c:v>
                </c:pt>
                <c:pt idx="42119">
                  <c:v>-27.474500000000006</c:v>
                </c:pt>
                <c:pt idx="42120">
                  <c:v>-27.472500000000011</c:v>
                </c:pt>
                <c:pt idx="42121">
                  <c:v>-27.470500000000001</c:v>
                </c:pt>
                <c:pt idx="42122">
                  <c:v>-27.468500000000006</c:v>
                </c:pt>
                <c:pt idx="42123">
                  <c:v>-27.466500000000011</c:v>
                </c:pt>
                <c:pt idx="42124">
                  <c:v>-27.464500000000001</c:v>
                </c:pt>
                <c:pt idx="42125">
                  <c:v>-27.462500000000006</c:v>
                </c:pt>
                <c:pt idx="42126">
                  <c:v>-27.46050000000001</c:v>
                </c:pt>
                <c:pt idx="42127">
                  <c:v>-27.458500000000001</c:v>
                </c:pt>
                <c:pt idx="42128">
                  <c:v>-27.456500000000005</c:v>
                </c:pt>
                <c:pt idx="42129">
                  <c:v>-27.45450000000001</c:v>
                </c:pt>
                <c:pt idx="42130">
                  <c:v>-27.452500000000001</c:v>
                </c:pt>
                <c:pt idx="42131">
                  <c:v>-27.450500000000005</c:v>
                </c:pt>
                <c:pt idx="42132">
                  <c:v>-27.44850000000001</c:v>
                </c:pt>
                <c:pt idx="42133">
                  <c:v>-27.4465</c:v>
                </c:pt>
                <c:pt idx="42134">
                  <c:v>-27.444500000000005</c:v>
                </c:pt>
                <c:pt idx="42135">
                  <c:v>-27.44250000000001</c:v>
                </c:pt>
                <c:pt idx="42136">
                  <c:v>-27.4405</c:v>
                </c:pt>
                <c:pt idx="42137">
                  <c:v>-27.438500000000005</c:v>
                </c:pt>
                <c:pt idx="42138">
                  <c:v>-27.436500000000009</c:v>
                </c:pt>
                <c:pt idx="42139">
                  <c:v>-27.4345</c:v>
                </c:pt>
                <c:pt idx="42140">
                  <c:v>-27.432500000000005</c:v>
                </c:pt>
                <c:pt idx="42141">
                  <c:v>-27.430500000000009</c:v>
                </c:pt>
                <c:pt idx="42142">
                  <c:v>-27.4285</c:v>
                </c:pt>
                <c:pt idx="42143">
                  <c:v>-27.426500000000004</c:v>
                </c:pt>
                <c:pt idx="42144">
                  <c:v>-27.424500000000009</c:v>
                </c:pt>
                <c:pt idx="42145">
                  <c:v>-27.422499999999999</c:v>
                </c:pt>
                <c:pt idx="42146">
                  <c:v>-27.420500000000004</c:v>
                </c:pt>
                <c:pt idx="42147">
                  <c:v>-27.418500000000009</c:v>
                </c:pt>
                <c:pt idx="42148">
                  <c:v>-27.416499999999999</c:v>
                </c:pt>
                <c:pt idx="42149">
                  <c:v>-27.414500000000004</c:v>
                </c:pt>
                <c:pt idx="42150">
                  <c:v>-27.412500000000009</c:v>
                </c:pt>
                <c:pt idx="42151">
                  <c:v>-27.410499999999999</c:v>
                </c:pt>
                <c:pt idx="42152">
                  <c:v>-27.408500000000004</c:v>
                </c:pt>
                <c:pt idx="42153">
                  <c:v>-27.406500000000008</c:v>
                </c:pt>
                <c:pt idx="42154">
                  <c:v>-27.404499999999999</c:v>
                </c:pt>
                <c:pt idx="42155">
                  <c:v>-27.402500000000003</c:v>
                </c:pt>
                <c:pt idx="42156">
                  <c:v>-27.400500000000008</c:v>
                </c:pt>
                <c:pt idx="42157">
                  <c:v>-27.398500000000013</c:v>
                </c:pt>
                <c:pt idx="42158">
                  <c:v>-27.396500000000003</c:v>
                </c:pt>
                <c:pt idx="42159">
                  <c:v>-27.394500000000008</c:v>
                </c:pt>
                <c:pt idx="42160">
                  <c:v>-27.392500000000013</c:v>
                </c:pt>
                <c:pt idx="42161">
                  <c:v>-27.390500000000003</c:v>
                </c:pt>
                <c:pt idx="42162">
                  <c:v>-27.388500000000008</c:v>
                </c:pt>
                <c:pt idx="42163">
                  <c:v>-27.386500000000012</c:v>
                </c:pt>
                <c:pt idx="42164">
                  <c:v>-27.384500000000003</c:v>
                </c:pt>
                <c:pt idx="42165">
                  <c:v>-27.382500000000007</c:v>
                </c:pt>
                <c:pt idx="42166">
                  <c:v>-27.380500000000012</c:v>
                </c:pt>
                <c:pt idx="42167">
                  <c:v>-27.378500000000003</c:v>
                </c:pt>
                <c:pt idx="42168">
                  <c:v>-27.376500000000007</c:v>
                </c:pt>
                <c:pt idx="42169">
                  <c:v>-27.374500000000012</c:v>
                </c:pt>
                <c:pt idx="42170">
                  <c:v>-27.372500000000002</c:v>
                </c:pt>
                <c:pt idx="42171">
                  <c:v>-27.370500000000007</c:v>
                </c:pt>
                <c:pt idx="42172">
                  <c:v>-27.368500000000012</c:v>
                </c:pt>
                <c:pt idx="42173">
                  <c:v>-27.366500000000002</c:v>
                </c:pt>
                <c:pt idx="42174">
                  <c:v>-27.364500000000007</c:v>
                </c:pt>
                <c:pt idx="42175">
                  <c:v>-27.362500000000011</c:v>
                </c:pt>
                <c:pt idx="42176">
                  <c:v>-27.360500000000002</c:v>
                </c:pt>
                <c:pt idx="42177">
                  <c:v>-27.358500000000006</c:v>
                </c:pt>
                <c:pt idx="42178">
                  <c:v>-27.356500000000011</c:v>
                </c:pt>
                <c:pt idx="42179">
                  <c:v>-27.354500000000002</c:v>
                </c:pt>
                <c:pt idx="42180">
                  <c:v>-27.352500000000006</c:v>
                </c:pt>
                <c:pt idx="42181">
                  <c:v>-27.350500000000011</c:v>
                </c:pt>
                <c:pt idx="42182">
                  <c:v>-27.348500000000001</c:v>
                </c:pt>
                <c:pt idx="42183">
                  <c:v>-27.346500000000006</c:v>
                </c:pt>
                <c:pt idx="42184">
                  <c:v>-27.344500000000011</c:v>
                </c:pt>
                <c:pt idx="42185">
                  <c:v>-27.342500000000001</c:v>
                </c:pt>
                <c:pt idx="42186">
                  <c:v>-27.340500000000006</c:v>
                </c:pt>
                <c:pt idx="42187">
                  <c:v>-27.33850000000001</c:v>
                </c:pt>
                <c:pt idx="42188">
                  <c:v>-27.336500000000001</c:v>
                </c:pt>
                <c:pt idx="42189">
                  <c:v>-27.334500000000006</c:v>
                </c:pt>
                <c:pt idx="42190">
                  <c:v>-27.33250000000001</c:v>
                </c:pt>
                <c:pt idx="42191">
                  <c:v>-27.330500000000001</c:v>
                </c:pt>
                <c:pt idx="42192">
                  <c:v>-27.328500000000005</c:v>
                </c:pt>
                <c:pt idx="42193">
                  <c:v>-27.32650000000001</c:v>
                </c:pt>
                <c:pt idx="42194">
                  <c:v>-27.3245</c:v>
                </c:pt>
                <c:pt idx="42195">
                  <c:v>-27.322500000000005</c:v>
                </c:pt>
                <c:pt idx="42196">
                  <c:v>-27.32050000000001</c:v>
                </c:pt>
                <c:pt idx="42197">
                  <c:v>-27.3185</c:v>
                </c:pt>
                <c:pt idx="42198">
                  <c:v>-27.316500000000005</c:v>
                </c:pt>
                <c:pt idx="42199">
                  <c:v>-27.31450000000001</c:v>
                </c:pt>
                <c:pt idx="42200">
                  <c:v>-27.3125</c:v>
                </c:pt>
                <c:pt idx="42201">
                  <c:v>-27.310500000000005</c:v>
                </c:pt>
                <c:pt idx="42202">
                  <c:v>-27.308500000000009</c:v>
                </c:pt>
                <c:pt idx="42203">
                  <c:v>-27.3065</c:v>
                </c:pt>
                <c:pt idx="42204">
                  <c:v>-27.304500000000004</c:v>
                </c:pt>
                <c:pt idx="42205">
                  <c:v>-27.302500000000009</c:v>
                </c:pt>
                <c:pt idx="42206">
                  <c:v>-27.3005</c:v>
                </c:pt>
                <c:pt idx="42207">
                  <c:v>-27.298500000000004</c:v>
                </c:pt>
                <c:pt idx="42208">
                  <c:v>-27.296500000000009</c:v>
                </c:pt>
                <c:pt idx="42209">
                  <c:v>-27.294499999999999</c:v>
                </c:pt>
                <c:pt idx="42210">
                  <c:v>-27.292500000000004</c:v>
                </c:pt>
                <c:pt idx="42211">
                  <c:v>-27.290500000000009</c:v>
                </c:pt>
                <c:pt idx="42212">
                  <c:v>-27.288499999999999</c:v>
                </c:pt>
                <c:pt idx="42213">
                  <c:v>-27.286500000000004</c:v>
                </c:pt>
                <c:pt idx="42214">
                  <c:v>-27.284500000000008</c:v>
                </c:pt>
                <c:pt idx="42215">
                  <c:v>-27.282499999999999</c:v>
                </c:pt>
                <c:pt idx="42216">
                  <c:v>-27.280500000000004</c:v>
                </c:pt>
                <c:pt idx="42217">
                  <c:v>-27.278500000000008</c:v>
                </c:pt>
                <c:pt idx="42218">
                  <c:v>-27.276499999999999</c:v>
                </c:pt>
                <c:pt idx="42219">
                  <c:v>-27.274500000000003</c:v>
                </c:pt>
                <c:pt idx="42220">
                  <c:v>-27.272500000000008</c:v>
                </c:pt>
                <c:pt idx="42221">
                  <c:v>-27.270500000000013</c:v>
                </c:pt>
                <c:pt idx="42222">
                  <c:v>-27.268500000000003</c:v>
                </c:pt>
                <c:pt idx="42223">
                  <c:v>-27.266500000000008</c:v>
                </c:pt>
                <c:pt idx="42224">
                  <c:v>-27.264500000000012</c:v>
                </c:pt>
                <c:pt idx="42225">
                  <c:v>-27.262500000000003</c:v>
                </c:pt>
                <c:pt idx="42226">
                  <c:v>-27.260500000000008</c:v>
                </c:pt>
                <c:pt idx="42227">
                  <c:v>-27.258500000000012</c:v>
                </c:pt>
                <c:pt idx="42228">
                  <c:v>-27.256500000000003</c:v>
                </c:pt>
                <c:pt idx="42229">
                  <c:v>-27.254500000000007</c:v>
                </c:pt>
                <c:pt idx="42230">
                  <c:v>-27.252500000000012</c:v>
                </c:pt>
                <c:pt idx="42231">
                  <c:v>-27.250500000000002</c:v>
                </c:pt>
                <c:pt idx="42232">
                  <c:v>-27.248500000000007</c:v>
                </c:pt>
                <c:pt idx="42233">
                  <c:v>-27.246500000000012</c:v>
                </c:pt>
                <c:pt idx="42234">
                  <c:v>-27.244500000000002</c:v>
                </c:pt>
                <c:pt idx="42235">
                  <c:v>-27.242500000000007</c:v>
                </c:pt>
                <c:pt idx="42236">
                  <c:v>-27.240500000000011</c:v>
                </c:pt>
                <c:pt idx="42237">
                  <c:v>-27.238500000000002</c:v>
                </c:pt>
                <c:pt idx="42238">
                  <c:v>-27.236500000000007</c:v>
                </c:pt>
                <c:pt idx="42239">
                  <c:v>-27.234500000000011</c:v>
                </c:pt>
                <c:pt idx="42240">
                  <c:v>-27.232500000000002</c:v>
                </c:pt>
                <c:pt idx="42241">
                  <c:v>-27.230500000000006</c:v>
                </c:pt>
                <c:pt idx="42242">
                  <c:v>-27.228500000000011</c:v>
                </c:pt>
                <c:pt idx="42243">
                  <c:v>-27.226500000000001</c:v>
                </c:pt>
                <c:pt idx="42244">
                  <c:v>-27.224500000000006</c:v>
                </c:pt>
                <c:pt idx="42245">
                  <c:v>-27.222500000000011</c:v>
                </c:pt>
                <c:pt idx="42246">
                  <c:v>-27.220500000000001</c:v>
                </c:pt>
                <c:pt idx="42247">
                  <c:v>-27.218500000000006</c:v>
                </c:pt>
                <c:pt idx="42248">
                  <c:v>-27.216500000000011</c:v>
                </c:pt>
                <c:pt idx="42249">
                  <c:v>-27.214500000000001</c:v>
                </c:pt>
                <c:pt idx="42250">
                  <c:v>-27.212500000000006</c:v>
                </c:pt>
                <c:pt idx="42251">
                  <c:v>-27.21050000000001</c:v>
                </c:pt>
                <c:pt idx="42252">
                  <c:v>-27.208500000000001</c:v>
                </c:pt>
                <c:pt idx="42253">
                  <c:v>-27.206500000000005</c:v>
                </c:pt>
                <c:pt idx="42254">
                  <c:v>-27.20450000000001</c:v>
                </c:pt>
                <c:pt idx="42255">
                  <c:v>-27.202500000000001</c:v>
                </c:pt>
                <c:pt idx="42256">
                  <c:v>-27.200500000000005</c:v>
                </c:pt>
                <c:pt idx="42257">
                  <c:v>-27.19850000000001</c:v>
                </c:pt>
                <c:pt idx="42258">
                  <c:v>-27.1965</c:v>
                </c:pt>
                <c:pt idx="42259">
                  <c:v>-27.194500000000005</c:v>
                </c:pt>
                <c:pt idx="42260">
                  <c:v>-27.19250000000001</c:v>
                </c:pt>
                <c:pt idx="42261">
                  <c:v>-27.1905</c:v>
                </c:pt>
                <c:pt idx="42262">
                  <c:v>-27.188500000000005</c:v>
                </c:pt>
                <c:pt idx="42263">
                  <c:v>-27.186500000000009</c:v>
                </c:pt>
                <c:pt idx="42264">
                  <c:v>-27.1845</c:v>
                </c:pt>
                <c:pt idx="42265">
                  <c:v>-27.182500000000005</c:v>
                </c:pt>
                <c:pt idx="42266">
                  <c:v>-27.180500000000009</c:v>
                </c:pt>
                <c:pt idx="42267">
                  <c:v>-27.1785</c:v>
                </c:pt>
                <c:pt idx="42268">
                  <c:v>-27.176500000000004</c:v>
                </c:pt>
                <c:pt idx="42269">
                  <c:v>-27.174500000000009</c:v>
                </c:pt>
                <c:pt idx="42270">
                  <c:v>-27.172499999999999</c:v>
                </c:pt>
                <c:pt idx="42271">
                  <c:v>-27.170500000000004</c:v>
                </c:pt>
                <c:pt idx="42272">
                  <c:v>-27.168500000000009</c:v>
                </c:pt>
                <c:pt idx="42273">
                  <c:v>-27.166499999999999</c:v>
                </c:pt>
                <c:pt idx="42274">
                  <c:v>-27.164500000000004</c:v>
                </c:pt>
                <c:pt idx="42275">
                  <c:v>-27.162500000000009</c:v>
                </c:pt>
                <c:pt idx="42276">
                  <c:v>-27.160499999999999</c:v>
                </c:pt>
                <c:pt idx="42277">
                  <c:v>-27.158500000000004</c:v>
                </c:pt>
                <c:pt idx="42278">
                  <c:v>-27.156500000000008</c:v>
                </c:pt>
                <c:pt idx="42279">
                  <c:v>-27.154499999999999</c:v>
                </c:pt>
                <c:pt idx="42280">
                  <c:v>-27.152500000000003</c:v>
                </c:pt>
                <c:pt idx="42281">
                  <c:v>-27.150500000000008</c:v>
                </c:pt>
                <c:pt idx="42282">
                  <c:v>-27.148500000000013</c:v>
                </c:pt>
                <c:pt idx="42283">
                  <c:v>-27.146500000000003</c:v>
                </c:pt>
                <c:pt idx="42284">
                  <c:v>-27.144500000000008</c:v>
                </c:pt>
                <c:pt idx="42285">
                  <c:v>-27.142500000000013</c:v>
                </c:pt>
                <c:pt idx="42286">
                  <c:v>-27.140500000000003</c:v>
                </c:pt>
                <c:pt idx="42287">
                  <c:v>-27.138500000000008</c:v>
                </c:pt>
                <c:pt idx="42288">
                  <c:v>-27.136500000000012</c:v>
                </c:pt>
                <c:pt idx="42289">
                  <c:v>-27.134500000000003</c:v>
                </c:pt>
                <c:pt idx="42290">
                  <c:v>-27.132500000000007</c:v>
                </c:pt>
                <c:pt idx="42291">
                  <c:v>-27.130500000000012</c:v>
                </c:pt>
                <c:pt idx="42292">
                  <c:v>-27.128500000000003</c:v>
                </c:pt>
                <c:pt idx="42293">
                  <c:v>-27.126500000000007</c:v>
                </c:pt>
                <c:pt idx="42294">
                  <c:v>-27.124500000000012</c:v>
                </c:pt>
                <c:pt idx="42295">
                  <c:v>-27.122500000000002</c:v>
                </c:pt>
                <c:pt idx="42296">
                  <c:v>-27.120500000000007</c:v>
                </c:pt>
                <c:pt idx="42297">
                  <c:v>-27.118500000000012</c:v>
                </c:pt>
                <c:pt idx="42298">
                  <c:v>-27.116500000000002</c:v>
                </c:pt>
                <c:pt idx="42299">
                  <c:v>-27.114500000000007</c:v>
                </c:pt>
                <c:pt idx="42300">
                  <c:v>-27.112500000000011</c:v>
                </c:pt>
                <c:pt idx="42301">
                  <c:v>-27.110500000000002</c:v>
                </c:pt>
                <c:pt idx="42302">
                  <c:v>-27.108500000000006</c:v>
                </c:pt>
                <c:pt idx="42303">
                  <c:v>-27.106500000000011</c:v>
                </c:pt>
                <c:pt idx="42304">
                  <c:v>-27.104500000000002</c:v>
                </c:pt>
                <c:pt idx="42305">
                  <c:v>-27.102500000000006</c:v>
                </c:pt>
                <c:pt idx="42306">
                  <c:v>-27.100500000000011</c:v>
                </c:pt>
                <c:pt idx="42307">
                  <c:v>-27.098500000000001</c:v>
                </c:pt>
                <c:pt idx="42308">
                  <c:v>-27.096500000000006</c:v>
                </c:pt>
                <c:pt idx="42309">
                  <c:v>-27.094500000000011</c:v>
                </c:pt>
                <c:pt idx="42310">
                  <c:v>-27.092500000000001</c:v>
                </c:pt>
                <c:pt idx="42311">
                  <c:v>-27.090500000000006</c:v>
                </c:pt>
                <c:pt idx="42312">
                  <c:v>-27.08850000000001</c:v>
                </c:pt>
                <c:pt idx="42313">
                  <c:v>-27.086500000000001</c:v>
                </c:pt>
                <c:pt idx="42314">
                  <c:v>-27.084500000000006</c:v>
                </c:pt>
                <c:pt idx="42315">
                  <c:v>-27.08250000000001</c:v>
                </c:pt>
                <c:pt idx="42316">
                  <c:v>-27.080500000000001</c:v>
                </c:pt>
                <c:pt idx="42317">
                  <c:v>-27.078500000000005</c:v>
                </c:pt>
                <c:pt idx="42318">
                  <c:v>-27.07650000000001</c:v>
                </c:pt>
                <c:pt idx="42319">
                  <c:v>-27.0745</c:v>
                </c:pt>
                <c:pt idx="42320">
                  <c:v>-27.072500000000005</c:v>
                </c:pt>
                <c:pt idx="42321">
                  <c:v>-27.07050000000001</c:v>
                </c:pt>
                <c:pt idx="42322">
                  <c:v>-27.0685</c:v>
                </c:pt>
                <c:pt idx="42323">
                  <c:v>-27.066500000000005</c:v>
                </c:pt>
                <c:pt idx="42324">
                  <c:v>-27.06450000000001</c:v>
                </c:pt>
                <c:pt idx="42325">
                  <c:v>-27.0625</c:v>
                </c:pt>
                <c:pt idx="42326">
                  <c:v>-27.060500000000005</c:v>
                </c:pt>
                <c:pt idx="42327">
                  <c:v>-27.058500000000009</c:v>
                </c:pt>
                <c:pt idx="42328">
                  <c:v>-27.0565</c:v>
                </c:pt>
                <c:pt idx="42329">
                  <c:v>-27.054500000000004</c:v>
                </c:pt>
                <c:pt idx="42330">
                  <c:v>-27.052500000000009</c:v>
                </c:pt>
                <c:pt idx="42331">
                  <c:v>-27.0505</c:v>
                </c:pt>
                <c:pt idx="42332">
                  <c:v>-27.048500000000004</c:v>
                </c:pt>
                <c:pt idx="42333">
                  <c:v>-27.046500000000009</c:v>
                </c:pt>
                <c:pt idx="42334">
                  <c:v>-27.044499999999999</c:v>
                </c:pt>
                <c:pt idx="42335">
                  <c:v>-27.042500000000004</c:v>
                </c:pt>
                <c:pt idx="42336">
                  <c:v>-27.040500000000009</c:v>
                </c:pt>
                <c:pt idx="42337">
                  <c:v>-27.038499999999999</c:v>
                </c:pt>
                <c:pt idx="42338">
                  <c:v>-27.036500000000004</c:v>
                </c:pt>
                <c:pt idx="42339">
                  <c:v>-27.034500000000008</c:v>
                </c:pt>
                <c:pt idx="42340">
                  <c:v>-27.032499999999999</c:v>
                </c:pt>
                <c:pt idx="42341">
                  <c:v>-27.030500000000004</c:v>
                </c:pt>
                <c:pt idx="42342">
                  <c:v>-27.028500000000008</c:v>
                </c:pt>
                <c:pt idx="42343">
                  <c:v>-27.026499999999999</c:v>
                </c:pt>
                <c:pt idx="42344">
                  <c:v>-27.024500000000003</c:v>
                </c:pt>
                <c:pt idx="42345">
                  <c:v>-27.022500000000008</c:v>
                </c:pt>
                <c:pt idx="42346">
                  <c:v>-27.020500000000013</c:v>
                </c:pt>
                <c:pt idx="42347">
                  <c:v>-27.018500000000003</c:v>
                </c:pt>
                <c:pt idx="42348">
                  <c:v>-27.016500000000008</c:v>
                </c:pt>
                <c:pt idx="42349">
                  <c:v>-27.014500000000012</c:v>
                </c:pt>
                <c:pt idx="42350">
                  <c:v>-27.012500000000003</c:v>
                </c:pt>
                <c:pt idx="42351">
                  <c:v>-27.010500000000008</c:v>
                </c:pt>
                <c:pt idx="42352">
                  <c:v>-27.008500000000012</c:v>
                </c:pt>
                <c:pt idx="42353">
                  <c:v>-27.006500000000003</c:v>
                </c:pt>
                <c:pt idx="42354">
                  <c:v>-27.004500000000007</c:v>
                </c:pt>
                <c:pt idx="42355">
                  <c:v>-27.002500000000012</c:v>
                </c:pt>
                <c:pt idx="42356">
                  <c:v>-27.000500000000002</c:v>
                </c:pt>
                <c:pt idx="42357">
                  <c:v>-26.998500000000007</c:v>
                </c:pt>
                <c:pt idx="42358">
                  <c:v>-26.996500000000012</c:v>
                </c:pt>
                <c:pt idx="42359">
                  <c:v>-26.994500000000002</c:v>
                </c:pt>
                <c:pt idx="42360">
                  <c:v>-26.992500000000007</c:v>
                </c:pt>
                <c:pt idx="42361">
                  <c:v>-26.990500000000011</c:v>
                </c:pt>
                <c:pt idx="42362">
                  <c:v>-26.988500000000002</c:v>
                </c:pt>
                <c:pt idx="42363">
                  <c:v>-26.986500000000007</c:v>
                </c:pt>
                <c:pt idx="42364">
                  <c:v>-26.984500000000011</c:v>
                </c:pt>
                <c:pt idx="42365">
                  <c:v>-26.982500000000002</c:v>
                </c:pt>
                <c:pt idx="42366">
                  <c:v>-26.980500000000006</c:v>
                </c:pt>
                <c:pt idx="42367">
                  <c:v>-26.978500000000011</c:v>
                </c:pt>
                <c:pt idx="42368">
                  <c:v>-26.976500000000001</c:v>
                </c:pt>
                <c:pt idx="42369">
                  <c:v>-26.974500000000006</c:v>
                </c:pt>
                <c:pt idx="42370">
                  <c:v>-26.972500000000011</c:v>
                </c:pt>
                <c:pt idx="42371">
                  <c:v>-26.970500000000001</c:v>
                </c:pt>
                <c:pt idx="42372">
                  <c:v>-26.968500000000006</c:v>
                </c:pt>
                <c:pt idx="42373">
                  <c:v>-26.966500000000011</c:v>
                </c:pt>
                <c:pt idx="42374">
                  <c:v>-26.964500000000001</c:v>
                </c:pt>
                <c:pt idx="42375">
                  <c:v>-26.962500000000006</c:v>
                </c:pt>
                <c:pt idx="42376">
                  <c:v>-26.96050000000001</c:v>
                </c:pt>
                <c:pt idx="42377">
                  <c:v>-26.958500000000001</c:v>
                </c:pt>
                <c:pt idx="42378">
                  <c:v>-26.956500000000005</c:v>
                </c:pt>
                <c:pt idx="42379">
                  <c:v>-26.95450000000001</c:v>
                </c:pt>
                <c:pt idx="42380">
                  <c:v>-26.952500000000001</c:v>
                </c:pt>
                <c:pt idx="42381">
                  <c:v>-26.950500000000005</c:v>
                </c:pt>
                <c:pt idx="42382">
                  <c:v>-26.94850000000001</c:v>
                </c:pt>
                <c:pt idx="42383">
                  <c:v>-26.9465</c:v>
                </c:pt>
                <c:pt idx="42384">
                  <c:v>-26.944500000000005</c:v>
                </c:pt>
                <c:pt idx="42385">
                  <c:v>-26.94250000000001</c:v>
                </c:pt>
                <c:pt idx="42386">
                  <c:v>-26.9405</c:v>
                </c:pt>
                <c:pt idx="42387">
                  <c:v>-26.938500000000005</c:v>
                </c:pt>
                <c:pt idx="42388">
                  <c:v>-26.936500000000009</c:v>
                </c:pt>
                <c:pt idx="42389">
                  <c:v>-26.9345</c:v>
                </c:pt>
                <c:pt idx="42390">
                  <c:v>-26.932500000000005</c:v>
                </c:pt>
                <c:pt idx="42391">
                  <c:v>-26.930500000000009</c:v>
                </c:pt>
                <c:pt idx="42392">
                  <c:v>-26.9285</c:v>
                </c:pt>
                <c:pt idx="42393">
                  <c:v>-26.926500000000004</c:v>
                </c:pt>
                <c:pt idx="42394">
                  <c:v>-26.924500000000009</c:v>
                </c:pt>
                <c:pt idx="42395">
                  <c:v>-26.922499999999999</c:v>
                </c:pt>
                <c:pt idx="42396">
                  <c:v>-26.920500000000004</c:v>
                </c:pt>
                <c:pt idx="42397">
                  <c:v>-26.918500000000009</c:v>
                </c:pt>
                <c:pt idx="42398">
                  <c:v>-26.916499999999999</c:v>
                </c:pt>
                <c:pt idx="42399">
                  <c:v>-26.914500000000004</c:v>
                </c:pt>
                <c:pt idx="42400">
                  <c:v>-26.912500000000009</c:v>
                </c:pt>
                <c:pt idx="42401">
                  <c:v>-26.910499999999999</c:v>
                </c:pt>
                <c:pt idx="42402">
                  <c:v>-26.908500000000004</c:v>
                </c:pt>
                <c:pt idx="42403">
                  <c:v>-26.906500000000008</c:v>
                </c:pt>
                <c:pt idx="42404">
                  <c:v>-26.904499999999999</c:v>
                </c:pt>
                <c:pt idx="42405">
                  <c:v>-26.902500000000003</c:v>
                </c:pt>
                <c:pt idx="42406">
                  <c:v>-26.900500000000008</c:v>
                </c:pt>
                <c:pt idx="42407">
                  <c:v>-26.898500000000013</c:v>
                </c:pt>
                <c:pt idx="42408">
                  <c:v>-26.896500000000003</c:v>
                </c:pt>
                <c:pt idx="42409">
                  <c:v>-26.894500000000008</c:v>
                </c:pt>
                <c:pt idx="42410">
                  <c:v>-26.892500000000013</c:v>
                </c:pt>
                <c:pt idx="42411">
                  <c:v>-26.890500000000003</c:v>
                </c:pt>
                <c:pt idx="42412">
                  <c:v>-26.888500000000008</c:v>
                </c:pt>
                <c:pt idx="42413">
                  <c:v>-26.886500000000012</c:v>
                </c:pt>
                <c:pt idx="42414">
                  <c:v>-26.884500000000003</c:v>
                </c:pt>
                <c:pt idx="42415">
                  <c:v>-26.882500000000007</c:v>
                </c:pt>
                <c:pt idx="42416">
                  <c:v>-26.880500000000012</c:v>
                </c:pt>
                <c:pt idx="42417">
                  <c:v>-26.878500000000003</c:v>
                </c:pt>
                <c:pt idx="42418">
                  <c:v>-26.876500000000007</c:v>
                </c:pt>
                <c:pt idx="42419">
                  <c:v>-26.874500000000012</c:v>
                </c:pt>
                <c:pt idx="42420">
                  <c:v>-26.872500000000002</c:v>
                </c:pt>
                <c:pt idx="42421">
                  <c:v>-26.870500000000007</c:v>
                </c:pt>
                <c:pt idx="42422">
                  <c:v>-26.868500000000012</c:v>
                </c:pt>
                <c:pt idx="42423">
                  <c:v>-26.866500000000002</c:v>
                </c:pt>
                <c:pt idx="42424">
                  <c:v>-26.864500000000007</c:v>
                </c:pt>
                <c:pt idx="42425">
                  <c:v>-26.862500000000011</c:v>
                </c:pt>
                <c:pt idx="42426">
                  <c:v>-26.860500000000002</c:v>
                </c:pt>
                <c:pt idx="42427">
                  <c:v>-26.858500000000006</c:v>
                </c:pt>
                <c:pt idx="42428">
                  <c:v>-26.856500000000011</c:v>
                </c:pt>
                <c:pt idx="42429">
                  <c:v>-26.854500000000002</c:v>
                </c:pt>
                <c:pt idx="42430">
                  <c:v>-26.852500000000006</c:v>
                </c:pt>
                <c:pt idx="42431">
                  <c:v>-26.850500000000011</c:v>
                </c:pt>
                <c:pt idx="42432">
                  <c:v>-26.848500000000001</c:v>
                </c:pt>
                <c:pt idx="42433">
                  <c:v>-26.846500000000006</c:v>
                </c:pt>
                <c:pt idx="42434">
                  <c:v>-26.844500000000011</c:v>
                </c:pt>
                <c:pt idx="42435">
                  <c:v>-26.842500000000001</c:v>
                </c:pt>
                <c:pt idx="42436">
                  <c:v>-26.840500000000006</c:v>
                </c:pt>
                <c:pt idx="42437">
                  <c:v>-26.83850000000001</c:v>
                </c:pt>
                <c:pt idx="42438">
                  <c:v>-26.836500000000001</c:v>
                </c:pt>
                <c:pt idx="42439">
                  <c:v>-26.834500000000006</c:v>
                </c:pt>
                <c:pt idx="42440">
                  <c:v>-26.83250000000001</c:v>
                </c:pt>
                <c:pt idx="42441">
                  <c:v>-26.830500000000001</c:v>
                </c:pt>
                <c:pt idx="42442">
                  <c:v>-26.828500000000005</c:v>
                </c:pt>
                <c:pt idx="42443">
                  <c:v>-26.82650000000001</c:v>
                </c:pt>
                <c:pt idx="42444">
                  <c:v>-26.8245</c:v>
                </c:pt>
                <c:pt idx="42445">
                  <c:v>-26.822500000000005</c:v>
                </c:pt>
                <c:pt idx="42446">
                  <c:v>-26.82050000000001</c:v>
                </c:pt>
                <c:pt idx="42447">
                  <c:v>-26.8185</c:v>
                </c:pt>
                <c:pt idx="42448">
                  <c:v>-26.816500000000005</c:v>
                </c:pt>
                <c:pt idx="42449">
                  <c:v>-26.81450000000001</c:v>
                </c:pt>
                <c:pt idx="42450">
                  <c:v>-26.8125</c:v>
                </c:pt>
                <c:pt idx="42451">
                  <c:v>-26.810500000000005</c:v>
                </c:pt>
                <c:pt idx="42452">
                  <c:v>-26.808500000000009</c:v>
                </c:pt>
                <c:pt idx="42453">
                  <c:v>-26.8065</c:v>
                </c:pt>
                <c:pt idx="42454">
                  <c:v>-26.804500000000004</c:v>
                </c:pt>
                <c:pt idx="42455">
                  <c:v>-26.802500000000009</c:v>
                </c:pt>
                <c:pt idx="42456">
                  <c:v>-26.8005</c:v>
                </c:pt>
                <c:pt idx="42457">
                  <c:v>-26.798500000000004</c:v>
                </c:pt>
                <c:pt idx="42458">
                  <c:v>-26.796500000000009</c:v>
                </c:pt>
                <c:pt idx="42459">
                  <c:v>-26.794499999999999</c:v>
                </c:pt>
                <c:pt idx="42460">
                  <c:v>-26.792500000000004</c:v>
                </c:pt>
                <c:pt idx="42461">
                  <c:v>-26.790500000000009</c:v>
                </c:pt>
                <c:pt idx="42462">
                  <c:v>-26.788499999999999</c:v>
                </c:pt>
                <c:pt idx="42463">
                  <c:v>-26.786500000000004</c:v>
                </c:pt>
                <c:pt idx="42464">
                  <c:v>-26.784500000000008</c:v>
                </c:pt>
                <c:pt idx="42465">
                  <c:v>-26.782499999999999</c:v>
                </c:pt>
                <c:pt idx="42466">
                  <c:v>-26.780500000000004</c:v>
                </c:pt>
                <c:pt idx="42467">
                  <c:v>-26.778500000000008</c:v>
                </c:pt>
                <c:pt idx="42468">
                  <c:v>-26.776499999999999</c:v>
                </c:pt>
                <c:pt idx="42469">
                  <c:v>-26.774500000000003</c:v>
                </c:pt>
                <c:pt idx="42470">
                  <c:v>-26.772500000000008</c:v>
                </c:pt>
                <c:pt idx="42471">
                  <c:v>-26.770500000000013</c:v>
                </c:pt>
                <c:pt idx="42472">
                  <c:v>-26.768500000000003</c:v>
                </c:pt>
                <c:pt idx="42473">
                  <c:v>-26.766500000000008</c:v>
                </c:pt>
                <c:pt idx="42474">
                  <c:v>-26.764500000000012</c:v>
                </c:pt>
                <c:pt idx="42475">
                  <c:v>-26.762500000000003</c:v>
                </c:pt>
                <c:pt idx="42476">
                  <c:v>-26.760500000000008</c:v>
                </c:pt>
                <c:pt idx="42477">
                  <c:v>-26.758500000000012</c:v>
                </c:pt>
                <c:pt idx="42478">
                  <c:v>-26.756500000000003</c:v>
                </c:pt>
                <c:pt idx="42479">
                  <c:v>-26.754500000000007</c:v>
                </c:pt>
                <c:pt idx="42480">
                  <c:v>-26.752500000000012</c:v>
                </c:pt>
                <c:pt idx="42481">
                  <c:v>-26.750500000000002</c:v>
                </c:pt>
                <c:pt idx="42482">
                  <c:v>-26.748500000000007</c:v>
                </c:pt>
                <c:pt idx="42483">
                  <c:v>-26.746500000000012</c:v>
                </c:pt>
                <c:pt idx="42484">
                  <c:v>-26.744500000000002</c:v>
                </c:pt>
                <c:pt idx="42485">
                  <c:v>-26.742500000000007</c:v>
                </c:pt>
                <c:pt idx="42486">
                  <c:v>-26.740500000000011</c:v>
                </c:pt>
                <c:pt idx="42487">
                  <c:v>-26.738500000000002</c:v>
                </c:pt>
                <c:pt idx="42488">
                  <c:v>-26.736500000000007</c:v>
                </c:pt>
                <c:pt idx="42489">
                  <c:v>-26.734500000000011</c:v>
                </c:pt>
                <c:pt idx="42490">
                  <c:v>-26.732500000000002</c:v>
                </c:pt>
                <c:pt idx="42491">
                  <c:v>-26.730500000000006</c:v>
                </c:pt>
                <c:pt idx="42492">
                  <c:v>-26.728500000000011</c:v>
                </c:pt>
                <c:pt idx="42493">
                  <c:v>-26.726500000000001</c:v>
                </c:pt>
                <c:pt idx="42494">
                  <c:v>-26.724500000000006</c:v>
                </c:pt>
                <c:pt idx="42495">
                  <c:v>-26.722500000000011</c:v>
                </c:pt>
                <c:pt idx="42496">
                  <c:v>-26.720500000000001</c:v>
                </c:pt>
                <c:pt idx="42497">
                  <c:v>-26.718500000000006</c:v>
                </c:pt>
                <c:pt idx="42498">
                  <c:v>-26.716500000000011</c:v>
                </c:pt>
                <c:pt idx="42499">
                  <c:v>-26.714500000000001</c:v>
                </c:pt>
                <c:pt idx="42500">
                  <c:v>-26.712500000000006</c:v>
                </c:pt>
                <c:pt idx="42501">
                  <c:v>-26.71050000000001</c:v>
                </c:pt>
                <c:pt idx="42502">
                  <c:v>-26.708500000000001</c:v>
                </c:pt>
                <c:pt idx="42503">
                  <c:v>-26.706500000000005</c:v>
                </c:pt>
                <c:pt idx="42504">
                  <c:v>-26.70450000000001</c:v>
                </c:pt>
                <c:pt idx="42505">
                  <c:v>-26.702500000000001</c:v>
                </c:pt>
                <c:pt idx="42506">
                  <c:v>-26.700500000000005</c:v>
                </c:pt>
                <c:pt idx="42507">
                  <c:v>-26.69850000000001</c:v>
                </c:pt>
                <c:pt idx="42508">
                  <c:v>-26.6965</c:v>
                </c:pt>
                <c:pt idx="42509">
                  <c:v>-26.694500000000005</c:v>
                </c:pt>
                <c:pt idx="42510">
                  <c:v>-26.69250000000001</c:v>
                </c:pt>
                <c:pt idx="42511">
                  <c:v>-26.6905</c:v>
                </c:pt>
                <c:pt idx="42512">
                  <c:v>-26.688500000000005</c:v>
                </c:pt>
                <c:pt idx="42513">
                  <c:v>-26.686500000000009</c:v>
                </c:pt>
                <c:pt idx="42514">
                  <c:v>-26.6845</c:v>
                </c:pt>
                <c:pt idx="42515">
                  <c:v>-26.682500000000005</c:v>
                </c:pt>
                <c:pt idx="42516">
                  <c:v>-26.680500000000009</c:v>
                </c:pt>
                <c:pt idx="42517">
                  <c:v>-26.6785</c:v>
                </c:pt>
                <c:pt idx="42518">
                  <c:v>-26.676500000000004</c:v>
                </c:pt>
                <c:pt idx="42519">
                  <c:v>-26.674500000000009</c:v>
                </c:pt>
                <c:pt idx="42520">
                  <c:v>-26.672499999999999</c:v>
                </c:pt>
                <c:pt idx="42521">
                  <c:v>-26.670500000000004</c:v>
                </c:pt>
                <c:pt idx="42522">
                  <c:v>-26.668500000000009</c:v>
                </c:pt>
                <c:pt idx="42523">
                  <c:v>-26.666499999999999</c:v>
                </c:pt>
                <c:pt idx="42524">
                  <c:v>-26.664500000000004</c:v>
                </c:pt>
                <c:pt idx="42525">
                  <c:v>-26.662500000000009</c:v>
                </c:pt>
                <c:pt idx="42526">
                  <c:v>-26.660499999999999</c:v>
                </c:pt>
                <c:pt idx="42527">
                  <c:v>-26.658500000000004</c:v>
                </c:pt>
                <c:pt idx="42528">
                  <c:v>-26.656500000000008</c:v>
                </c:pt>
                <c:pt idx="42529">
                  <c:v>-26.654499999999999</c:v>
                </c:pt>
                <c:pt idx="42530">
                  <c:v>-26.652500000000003</c:v>
                </c:pt>
                <c:pt idx="42531">
                  <c:v>-26.650500000000008</c:v>
                </c:pt>
                <c:pt idx="42532">
                  <c:v>-26.648500000000013</c:v>
                </c:pt>
                <c:pt idx="42533">
                  <c:v>-26.646500000000003</c:v>
                </c:pt>
                <c:pt idx="42534">
                  <c:v>-26.644500000000008</c:v>
                </c:pt>
                <c:pt idx="42535">
                  <c:v>-26.642500000000013</c:v>
                </c:pt>
                <c:pt idx="42536">
                  <c:v>-26.640500000000003</c:v>
                </c:pt>
                <c:pt idx="42537">
                  <c:v>-26.638500000000008</c:v>
                </c:pt>
                <c:pt idx="42538">
                  <c:v>-26.636500000000012</c:v>
                </c:pt>
                <c:pt idx="42539">
                  <c:v>-26.634500000000003</c:v>
                </c:pt>
                <c:pt idx="42540">
                  <c:v>-26.632500000000007</c:v>
                </c:pt>
                <c:pt idx="42541">
                  <c:v>-26.630500000000012</c:v>
                </c:pt>
                <c:pt idx="42542">
                  <c:v>-26.628500000000003</c:v>
                </c:pt>
                <c:pt idx="42543">
                  <c:v>-26.626500000000007</c:v>
                </c:pt>
                <c:pt idx="42544">
                  <c:v>-26.624500000000012</c:v>
                </c:pt>
                <c:pt idx="42545">
                  <c:v>-26.622500000000002</c:v>
                </c:pt>
                <c:pt idx="42546">
                  <c:v>-26.620500000000007</c:v>
                </c:pt>
                <c:pt idx="42547">
                  <c:v>-26.618500000000012</c:v>
                </c:pt>
                <c:pt idx="42548">
                  <c:v>-26.616500000000002</c:v>
                </c:pt>
                <c:pt idx="42549">
                  <c:v>-26.614500000000007</c:v>
                </c:pt>
                <c:pt idx="42550">
                  <c:v>-26.612500000000011</c:v>
                </c:pt>
                <c:pt idx="42551">
                  <c:v>-26.610500000000002</c:v>
                </c:pt>
                <c:pt idx="42552">
                  <c:v>-26.608500000000006</c:v>
                </c:pt>
                <c:pt idx="42553">
                  <c:v>-26.606500000000011</c:v>
                </c:pt>
                <c:pt idx="42554">
                  <c:v>-26.604500000000002</c:v>
                </c:pt>
                <c:pt idx="42555">
                  <c:v>-26.602500000000006</c:v>
                </c:pt>
                <c:pt idx="42556">
                  <c:v>-26.600500000000011</c:v>
                </c:pt>
                <c:pt idx="42557">
                  <c:v>-26.598500000000001</c:v>
                </c:pt>
                <c:pt idx="42558">
                  <c:v>-26.596500000000006</c:v>
                </c:pt>
                <c:pt idx="42559">
                  <c:v>-26.594500000000011</c:v>
                </c:pt>
                <c:pt idx="42560">
                  <c:v>-26.592500000000001</c:v>
                </c:pt>
                <c:pt idx="42561">
                  <c:v>-26.590500000000006</c:v>
                </c:pt>
                <c:pt idx="42562">
                  <c:v>-26.58850000000001</c:v>
                </c:pt>
                <c:pt idx="42563">
                  <c:v>-26.586500000000001</c:v>
                </c:pt>
                <c:pt idx="42564">
                  <c:v>-26.584500000000006</c:v>
                </c:pt>
                <c:pt idx="42565">
                  <c:v>-26.58250000000001</c:v>
                </c:pt>
                <c:pt idx="42566">
                  <c:v>-26.580500000000001</c:v>
                </c:pt>
                <c:pt idx="42567">
                  <c:v>-26.578500000000005</c:v>
                </c:pt>
                <c:pt idx="42568">
                  <c:v>-26.57650000000001</c:v>
                </c:pt>
                <c:pt idx="42569">
                  <c:v>-26.5745</c:v>
                </c:pt>
                <c:pt idx="42570">
                  <c:v>-26.572500000000005</c:v>
                </c:pt>
                <c:pt idx="42571">
                  <c:v>-26.57050000000001</c:v>
                </c:pt>
                <c:pt idx="42572">
                  <c:v>-26.5685</c:v>
                </c:pt>
                <c:pt idx="42573">
                  <c:v>-26.566500000000005</c:v>
                </c:pt>
                <c:pt idx="42574">
                  <c:v>-26.56450000000001</c:v>
                </c:pt>
                <c:pt idx="42575">
                  <c:v>-26.5625</c:v>
                </c:pt>
                <c:pt idx="42576">
                  <c:v>-26.560500000000005</c:v>
                </c:pt>
                <c:pt idx="42577">
                  <c:v>-26.558500000000009</c:v>
                </c:pt>
                <c:pt idx="42578">
                  <c:v>-26.5565</c:v>
                </c:pt>
                <c:pt idx="42579">
                  <c:v>-26.554500000000004</c:v>
                </c:pt>
                <c:pt idx="42580">
                  <c:v>-26.552500000000009</c:v>
                </c:pt>
                <c:pt idx="42581">
                  <c:v>-26.5505</c:v>
                </c:pt>
                <c:pt idx="42582">
                  <c:v>-26.548500000000004</c:v>
                </c:pt>
                <c:pt idx="42583">
                  <c:v>-26.546500000000009</c:v>
                </c:pt>
                <c:pt idx="42584">
                  <c:v>-26.544499999999999</c:v>
                </c:pt>
                <c:pt idx="42585">
                  <c:v>-26.542500000000004</c:v>
                </c:pt>
                <c:pt idx="42586">
                  <c:v>-26.540500000000009</c:v>
                </c:pt>
                <c:pt idx="42587">
                  <c:v>-26.538499999999999</c:v>
                </c:pt>
                <c:pt idx="42588">
                  <c:v>-26.536500000000004</c:v>
                </c:pt>
                <c:pt idx="42589">
                  <c:v>-26.534500000000008</c:v>
                </c:pt>
                <c:pt idx="42590">
                  <c:v>-26.532499999999999</c:v>
                </c:pt>
                <c:pt idx="42591">
                  <c:v>-26.530500000000004</c:v>
                </c:pt>
                <c:pt idx="42592">
                  <c:v>-26.528500000000008</c:v>
                </c:pt>
                <c:pt idx="42593">
                  <c:v>-26.526499999999999</c:v>
                </c:pt>
                <c:pt idx="42594">
                  <c:v>-26.524500000000003</c:v>
                </c:pt>
                <c:pt idx="42595">
                  <c:v>-26.522500000000008</c:v>
                </c:pt>
                <c:pt idx="42596">
                  <c:v>-26.520500000000013</c:v>
                </c:pt>
                <c:pt idx="42597">
                  <c:v>-26.518500000000003</c:v>
                </c:pt>
                <c:pt idx="42598">
                  <c:v>-26.516500000000008</c:v>
                </c:pt>
                <c:pt idx="42599">
                  <c:v>-26.514500000000012</c:v>
                </c:pt>
                <c:pt idx="42600">
                  <c:v>-26.512500000000003</c:v>
                </c:pt>
                <c:pt idx="42601">
                  <c:v>-26.510500000000008</c:v>
                </c:pt>
                <c:pt idx="42602">
                  <c:v>-26.508500000000012</c:v>
                </c:pt>
                <c:pt idx="42603">
                  <c:v>-26.506500000000003</c:v>
                </c:pt>
                <c:pt idx="42604">
                  <c:v>-26.504500000000007</c:v>
                </c:pt>
                <c:pt idx="42605">
                  <c:v>-26.502500000000012</c:v>
                </c:pt>
                <c:pt idx="42606">
                  <c:v>-26.500500000000002</c:v>
                </c:pt>
                <c:pt idx="42607">
                  <c:v>-26.498500000000007</c:v>
                </c:pt>
                <c:pt idx="42608">
                  <c:v>-26.496500000000012</c:v>
                </c:pt>
                <c:pt idx="42609">
                  <c:v>-26.494500000000002</c:v>
                </c:pt>
                <c:pt idx="42610">
                  <c:v>-26.492500000000007</c:v>
                </c:pt>
                <c:pt idx="42611">
                  <c:v>-26.490500000000011</c:v>
                </c:pt>
                <c:pt idx="42612">
                  <c:v>-26.488500000000002</c:v>
                </c:pt>
                <c:pt idx="42613">
                  <c:v>-26.486500000000007</c:v>
                </c:pt>
                <c:pt idx="42614">
                  <c:v>-26.484500000000011</c:v>
                </c:pt>
                <c:pt idx="42615">
                  <c:v>-26.482500000000002</c:v>
                </c:pt>
                <c:pt idx="42616">
                  <c:v>-26.480500000000006</c:v>
                </c:pt>
                <c:pt idx="42617">
                  <c:v>-26.478500000000011</c:v>
                </c:pt>
                <c:pt idx="42618">
                  <c:v>-26.476500000000001</c:v>
                </c:pt>
                <c:pt idx="42619">
                  <c:v>-26.474500000000006</c:v>
                </c:pt>
                <c:pt idx="42620">
                  <c:v>-26.472500000000011</c:v>
                </c:pt>
                <c:pt idx="42621">
                  <c:v>-26.470500000000001</c:v>
                </c:pt>
                <c:pt idx="42622">
                  <c:v>-26.468500000000006</c:v>
                </c:pt>
                <c:pt idx="42623">
                  <c:v>-26.466500000000011</c:v>
                </c:pt>
                <c:pt idx="42624">
                  <c:v>-26.464500000000001</c:v>
                </c:pt>
                <c:pt idx="42625">
                  <c:v>-26.462500000000006</c:v>
                </c:pt>
                <c:pt idx="42626">
                  <c:v>-26.46050000000001</c:v>
                </c:pt>
                <c:pt idx="42627">
                  <c:v>-26.458500000000001</c:v>
                </c:pt>
                <c:pt idx="42628">
                  <c:v>-26.456500000000005</c:v>
                </c:pt>
                <c:pt idx="42629">
                  <c:v>-26.45450000000001</c:v>
                </c:pt>
                <c:pt idx="42630">
                  <c:v>-26.452500000000001</c:v>
                </c:pt>
                <c:pt idx="42631">
                  <c:v>-26.450500000000005</c:v>
                </c:pt>
                <c:pt idx="42632">
                  <c:v>-26.44850000000001</c:v>
                </c:pt>
                <c:pt idx="42633">
                  <c:v>-26.4465</c:v>
                </c:pt>
                <c:pt idx="42634">
                  <c:v>-26.444500000000005</c:v>
                </c:pt>
                <c:pt idx="42635">
                  <c:v>-26.44250000000001</c:v>
                </c:pt>
                <c:pt idx="42636">
                  <c:v>-26.4405</c:v>
                </c:pt>
                <c:pt idx="42637">
                  <c:v>-26.438500000000005</c:v>
                </c:pt>
                <c:pt idx="42638">
                  <c:v>-26.436500000000009</c:v>
                </c:pt>
                <c:pt idx="42639">
                  <c:v>-26.4345</c:v>
                </c:pt>
                <c:pt idx="42640">
                  <c:v>-26.432500000000005</c:v>
                </c:pt>
                <c:pt idx="42641">
                  <c:v>-26.430500000000009</c:v>
                </c:pt>
                <c:pt idx="42642">
                  <c:v>-26.4285</c:v>
                </c:pt>
                <c:pt idx="42643">
                  <c:v>-26.426500000000004</c:v>
                </c:pt>
                <c:pt idx="42644">
                  <c:v>-26.424500000000009</c:v>
                </c:pt>
                <c:pt idx="42645">
                  <c:v>-26.422499999999999</c:v>
                </c:pt>
                <c:pt idx="42646">
                  <c:v>-26.420500000000004</c:v>
                </c:pt>
                <c:pt idx="42647">
                  <c:v>-26.418500000000009</c:v>
                </c:pt>
                <c:pt idx="42648">
                  <c:v>-26.416499999999999</c:v>
                </c:pt>
                <c:pt idx="42649">
                  <c:v>-26.414500000000004</c:v>
                </c:pt>
                <c:pt idx="42650">
                  <c:v>-26.412500000000009</c:v>
                </c:pt>
                <c:pt idx="42651">
                  <c:v>-26.410499999999999</c:v>
                </c:pt>
                <c:pt idx="42652">
                  <c:v>-26.408500000000004</c:v>
                </c:pt>
                <c:pt idx="42653">
                  <c:v>-26.406500000000008</c:v>
                </c:pt>
                <c:pt idx="42654">
                  <c:v>-26.404499999999999</c:v>
                </c:pt>
                <c:pt idx="42655">
                  <c:v>-26.402500000000003</c:v>
                </c:pt>
                <c:pt idx="42656">
                  <c:v>-26.400500000000008</c:v>
                </c:pt>
                <c:pt idx="42657">
                  <c:v>-26.398500000000013</c:v>
                </c:pt>
                <c:pt idx="42658">
                  <c:v>-26.396500000000003</c:v>
                </c:pt>
                <c:pt idx="42659">
                  <c:v>-26.394500000000008</c:v>
                </c:pt>
                <c:pt idx="42660">
                  <c:v>-26.392500000000013</c:v>
                </c:pt>
                <c:pt idx="42661">
                  <c:v>-26.390500000000003</c:v>
                </c:pt>
                <c:pt idx="42662">
                  <c:v>-26.388500000000008</c:v>
                </c:pt>
                <c:pt idx="42663">
                  <c:v>-26.386500000000012</c:v>
                </c:pt>
                <c:pt idx="42664">
                  <c:v>-26.384500000000003</c:v>
                </c:pt>
                <c:pt idx="42665">
                  <c:v>-26.382500000000007</c:v>
                </c:pt>
                <c:pt idx="42666">
                  <c:v>-26.380500000000012</c:v>
                </c:pt>
                <c:pt idx="42667">
                  <c:v>-26.378500000000003</c:v>
                </c:pt>
                <c:pt idx="42668">
                  <c:v>-26.376500000000007</c:v>
                </c:pt>
                <c:pt idx="42669">
                  <c:v>-26.374500000000012</c:v>
                </c:pt>
                <c:pt idx="42670">
                  <c:v>-26.372500000000002</c:v>
                </c:pt>
                <c:pt idx="42671">
                  <c:v>-26.370500000000007</c:v>
                </c:pt>
                <c:pt idx="42672">
                  <c:v>-26.368500000000012</c:v>
                </c:pt>
                <c:pt idx="42673">
                  <c:v>-26.366500000000002</c:v>
                </c:pt>
                <c:pt idx="42674">
                  <c:v>-26.364500000000007</c:v>
                </c:pt>
                <c:pt idx="42675">
                  <c:v>-26.362500000000011</c:v>
                </c:pt>
                <c:pt idx="42676">
                  <c:v>-26.360500000000002</c:v>
                </c:pt>
                <c:pt idx="42677">
                  <c:v>-26.358500000000006</c:v>
                </c:pt>
                <c:pt idx="42678">
                  <c:v>-26.356500000000011</c:v>
                </c:pt>
                <c:pt idx="42679">
                  <c:v>-26.354500000000002</c:v>
                </c:pt>
                <c:pt idx="42680">
                  <c:v>-26.352500000000006</c:v>
                </c:pt>
                <c:pt idx="42681">
                  <c:v>-26.350500000000011</c:v>
                </c:pt>
                <c:pt idx="42682">
                  <c:v>-26.348500000000001</c:v>
                </c:pt>
                <c:pt idx="42683">
                  <c:v>-26.346500000000006</c:v>
                </c:pt>
                <c:pt idx="42684">
                  <c:v>-26.344500000000011</c:v>
                </c:pt>
                <c:pt idx="42685">
                  <c:v>-26.342500000000001</c:v>
                </c:pt>
                <c:pt idx="42686">
                  <c:v>-26.340500000000006</c:v>
                </c:pt>
                <c:pt idx="42687">
                  <c:v>-26.33850000000001</c:v>
                </c:pt>
                <c:pt idx="42688">
                  <c:v>-26.336500000000001</c:v>
                </c:pt>
                <c:pt idx="42689">
                  <c:v>-26.334500000000006</c:v>
                </c:pt>
                <c:pt idx="42690">
                  <c:v>-26.33250000000001</c:v>
                </c:pt>
                <c:pt idx="42691">
                  <c:v>-26.330500000000001</c:v>
                </c:pt>
                <c:pt idx="42692">
                  <c:v>-26.328500000000005</c:v>
                </c:pt>
                <c:pt idx="42693">
                  <c:v>-26.32650000000001</c:v>
                </c:pt>
                <c:pt idx="42694">
                  <c:v>-26.3245</c:v>
                </c:pt>
                <c:pt idx="42695">
                  <c:v>-26.322500000000005</c:v>
                </c:pt>
                <c:pt idx="42696">
                  <c:v>-26.32050000000001</c:v>
                </c:pt>
                <c:pt idx="42697">
                  <c:v>-26.3185</c:v>
                </c:pt>
                <c:pt idx="42698">
                  <c:v>-26.316500000000005</c:v>
                </c:pt>
                <c:pt idx="42699">
                  <c:v>-26.31450000000001</c:v>
                </c:pt>
                <c:pt idx="42700">
                  <c:v>-26.3125</c:v>
                </c:pt>
                <c:pt idx="42701">
                  <c:v>-26.310500000000005</c:v>
                </c:pt>
                <c:pt idx="42702">
                  <c:v>-26.308500000000009</c:v>
                </c:pt>
                <c:pt idx="42703">
                  <c:v>-26.3065</c:v>
                </c:pt>
                <c:pt idx="42704">
                  <c:v>-26.304500000000004</c:v>
                </c:pt>
                <c:pt idx="42705">
                  <c:v>-26.302500000000009</c:v>
                </c:pt>
                <c:pt idx="42706">
                  <c:v>-26.3005</c:v>
                </c:pt>
                <c:pt idx="42707">
                  <c:v>-26.298500000000004</c:v>
                </c:pt>
                <c:pt idx="42708">
                  <c:v>-26.296500000000009</c:v>
                </c:pt>
                <c:pt idx="42709">
                  <c:v>-26.294499999999999</c:v>
                </c:pt>
                <c:pt idx="42710">
                  <c:v>-26.292500000000004</c:v>
                </c:pt>
                <c:pt idx="42711">
                  <c:v>-26.290500000000009</c:v>
                </c:pt>
                <c:pt idx="42712">
                  <c:v>-26.288499999999999</c:v>
                </c:pt>
                <c:pt idx="42713">
                  <c:v>-26.286500000000004</c:v>
                </c:pt>
                <c:pt idx="42714">
                  <c:v>-26.284500000000008</c:v>
                </c:pt>
                <c:pt idx="42715">
                  <c:v>-26.282499999999999</c:v>
                </c:pt>
                <c:pt idx="42716">
                  <c:v>-26.280500000000004</c:v>
                </c:pt>
                <c:pt idx="42717">
                  <c:v>-26.278500000000008</c:v>
                </c:pt>
                <c:pt idx="42718">
                  <c:v>-26.276499999999999</c:v>
                </c:pt>
                <c:pt idx="42719">
                  <c:v>-26.274500000000003</c:v>
                </c:pt>
                <c:pt idx="42720">
                  <c:v>-26.272500000000008</c:v>
                </c:pt>
                <c:pt idx="42721">
                  <c:v>-26.270500000000013</c:v>
                </c:pt>
                <c:pt idx="42722">
                  <c:v>-26.268500000000003</c:v>
                </c:pt>
                <c:pt idx="42723">
                  <c:v>-26.266500000000008</c:v>
                </c:pt>
                <c:pt idx="42724">
                  <c:v>-26.264500000000012</c:v>
                </c:pt>
                <c:pt idx="42725">
                  <c:v>-26.262500000000003</c:v>
                </c:pt>
                <c:pt idx="42726">
                  <c:v>-26.260500000000008</c:v>
                </c:pt>
                <c:pt idx="42727">
                  <c:v>-26.258500000000012</c:v>
                </c:pt>
                <c:pt idx="42728">
                  <c:v>-26.256500000000003</c:v>
                </c:pt>
                <c:pt idx="42729">
                  <c:v>-26.254500000000007</c:v>
                </c:pt>
                <c:pt idx="42730">
                  <c:v>-26.252500000000012</c:v>
                </c:pt>
                <c:pt idx="42731">
                  <c:v>-26.250500000000002</c:v>
                </c:pt>
                <c:pt idx="42732">
                  <c:v>-26.248500000000007</c:v>
                </c:pt>
                <c:pt idx="42733">
                  <c:v>-26.246500000000012</c:v>
                </c:pt>
                <c:pt idx="42734">
                  <c:v>-26.244500000000002</c:v>
                </c:pt>
                <c:pt idx="42735">
                  <c:v>-26.242500000000007</c:v>
                </c:pt>
                <c:pt idx="42736">
                  <c:v>-26.240500000000011</c:v>
                </c:pt>
                <c:pt idx="42737">
                  <c:v>-26.238500000000002</c:v>
                </c:pt>
                <c:pt idx="42738">
                  <c:v>-26.236500000000007</c:v>
                </c:pt>
                <c:pt idx="42739">
                  <c:v>-26.234500000000011</c:v>
                </c:pt>
                <c:pt idx="42740">
                  <c:v>-26.232500000000002</c:v>
                </c:pt>
                <c:pt idx="42741">
                  <c:v>-26.230500000000006</c:v>
                </c:pt>
                <c:pt idx="42742">
                  <c:v>-26.228500000000011</c:v>
                </c:pt>
                <c:pt idx="42743">
                  <c:v>-26.226500000000001</c:v>
                </c:pt>
                <c:pt idx="42744">
                  <c:v>-26.224500000000006</c:v>
                </c:pt>
                <c:pt idx="42745">
                  <c:v>-26.222500000000011</c:v>
                </c:pt>
                <c:pt idx="42746">
                  <c:v>-26.220500000000001</c:v>
                </c:pt>
                <c:pt idx="42747">
                  <c:v>-26.218500000000006</c:v>
                </c:pt>
                <c:pt idx="42748">
                  <c:v>-26.216500000000011</c:v>
                </c:pt>
                <c:pt idx="42749">
                  <c:v>-26.214500000000001</c:v>
                </c:pt>
                <c:pt idx="42750">
                  <c:v>-26.212500000000006</c:v>
                </c:pt>
                <c:pt idx="42751">
                  <c:v>-26.21050000000001</c:v>
                </c:pt>
                <c:pt idx="42752">
                  <c:v>-26.208500000000001</c:v>
                </c:pt>
                <c:pt idx="42753">
                  <c:v>-26.206500000000005</c:v>
                </c:pt>
                <c:pt idx="42754">
                  <c:v>-26.20450000000001</c:v>
                </c:pt>
                <c:pt idx="42755">
                  <c:v>-26.202500000000001</c:v>
                </c:pt>
                <c:pt idx="42756">
                  <c:v>-26.200500000000005</c:v>
                </c:pt>
                <c:pt idx="42757">
                  <c:v>-26.19850000000001</c:v>
                </c:pt>
                <c:pt idx="42758">
                  <c:v>-26.1965</c:v>
                </c:pt>
                <c:pt idx="42759">
                  <c:v>-26.194500000000005</c:v>
                </c:pt>
                <c:pt idx="42760">
                  <c:v>-26.19250000000001</c:v>
                </c:pt>
                <c:pt idx="42761">
                  <c:v>-26.1905</c:v>
                </c:pt>
                <c:pt idx="42762">
                  <c:v>-26.188500000000005</c:v>
                </c:pt>
                <c:pt idx="42763">
                  <c:v>-26.186500000000009</c:v>
                </c:pt>
                <c:pt idx="42764">
                  <c:v>-26.1845</c:v>
                </c:pt>
                <c:pt idx="42765">
                  <c:v>-26.182500000000005</c:v>
                </c:pt>
                <c:pt idx="42766">
                  <c:v>-26.180500000000009</c:v>
                </c:pt>
                <c:pt idx="42767">
                  <c:v>-26.1785</c:v>
                </c:pt>
                <c:pt idx="42768">
                  <c:v>-26.176500000000004</c:v>
                </c:pt>
                <c:pt idx="42769">
                  <c:v>-26.174500000000009</c:v>
                </c:pt>
                <c:pt idx="42770">
                  <c:v>-26.172499999999999</c:v>
                </c:pt>
                <c:pt idx="42771">
                  <c:v>-26.170500000000004</c:v>
                </c:pt>
                <c:pt idx="42772">
                  <c:v>-26.168500000000009</c:v>
                </c:pt>
                <c:pt idx="42773">
                  <c:v>-26.166499999999999</c:v>
                </c:pt>
                <c:pt idx="42774">
                  <c:v>-26.164500000000004</c:v>
                </c:pt>
                <c:pt idx="42775">
                  <c:v>-26.162500000000009</c:v>
                </c:pt>
                <c:pt idx="42776">
                  <c:v>-26.160499999999999</c:v>
                </c:pt>
                <c:pt idx="42777">
                  <c:v>-26.158500000000004</c:v>
                </c:pt>
                <c:pt idx="42778">
                  <c:v>-26.156500000000008</c:v>
                </c:pt>
                <c:pt idx="42779">
                  <c:v>-26.154499999999999</c:v>
                </c:pt>
                <c:pt idx="42780">
                  <c:v>-26.152500000000003</c:v>
                </c:pt>
                <c:pt idx="42781">
                  <c:v>-26.150500000000008</c:v>
                </c:pt>
                <c:pt idx="42782">
                  <c:v>-26.148500000000013</c:v>
                </c:pt>
                <c:pt idx="42783">
                  <c:v>-26.146500000000003</c:v>
                </c:pt>
                <c:pt idx="42784">
                  <c:v>-26.144500000000008</c:v>
                </c:pt>
                <c:pt idx="42785">
                  <c:v>-26.142500000000013</c:v>
                </c:pt>
                <c:pt idx="42786">
                  <c:v>-26.140500000000003</c:v>
                </c:pt>
                <c:pt idx="42787">
                  <c:v>-26.138500000000008</c:v>
                </c:pt>
                <c:pt idx="42788">
                  <c:v>-26.136500000000012</c:v>
                </c:pt>
                <c:pt idx="42789">
                  <c:v>-26.134500000000003</c:v>
                </c:pt>
                <c:pt idx="42790">
                  <c:v>-26.132500000000007</c:v>
                </c:pt>
                <c:pt idx="42791">
                  <c:v>-26.130500000000012</c:v>
                </c:pt>
                <c:pt idx="42792">
                  <c:v>-26.128500000000003</c:v>
                </c:pt>
                <c:pt idx="42793">
                  <c:v>-26.126500000000007</c:v>
                </c:pt>
                <c:pt idx="42794">
                  <c:v>-26.124500000000012</c:v>
                </c:pt>
                <c:pt idx="42795">
                  <c:v>-26.122500000000002</c:v>
                </c:pt>
                <c:pt idx="42796">
                  <c:v>-26.120500000000007</c:v>
                </c:pt>
                <c:pt idx="42797">
                  <c:v>-26.118500000000012</c:v>
                </c:pt>
                <c:pt idx="42798">
                  <c:v>-26.116500000000002</c:v>
                </c:pt>
                <c:pt idx="42799">
                  <c:v>-26.114500000000007</c:v>
                </c:pt>
                <c:pt idx="42800">
                  <c:v>-26.112500000000011</c:v>
                </c:pt>
                <c:pt idx="42801">
                  <c:v>-26.110500000000002</c:v>
                </c:pt>
                <c:pt idx="42802">
                  <c:v>-26.108500000000006</c:v>
                </c:pt>
                <c:pt idx="42803">
                  <c:v>-26.106500000000011</c:v>
                </c:pt>
                <c:pt idx="42804">
                  <c:v>-26.104500000000002</c:v>
                </c:pt>
                <c:pt idx="42805">
                  <c:v>-26.102500000000006</c:v>
                </c:pt>
                <c:pt idx="42806">
                  <c:v>-26.100500000000011</c:v>
                </c:pt>
                <c:pt idx="42807">
                  <c:v>-26.098500000000001</c:v>
                </c:pt>
                <c:pt idx="42808">
                  <c:v>-26.096500000000006</c:v>
                </c:pt>
                <c:pt idx="42809">
                  <c:v>-26.094500000000011</c:v>
                </c:pt>
                <c:pt idx="42810">
                  <c:v>-26.092500000000001</c:v>
                </c:pt>
                <c:pt idx="42811">
                  <c:v>-26.090500000000006</c:v>
                </c:pt>
                <c:pt idx="42812">
                  <c:v>-26.08850000000001</c:v>
                </c:pt>
                <c:pt idx="42813">
                  <c:v>-26.086500000000001</c:v>
                </c:pt>
                <c:pt idx="42814">
                  <c:v>-26.084500000000006</c:v>
                </c:pt>
                <c:pt idx="42815">
                  <c:v>-26.08250000000001</c:v>
                </c:pt>
                <c:pt idx="42816">
                  <c:v>-26.080500000000001</c:v>
                </c:pt>
                <c:pt idx="42817">
                  <c:v>-26.078500000000005</c:v>
                </c:pt>
                <c:pt idx="42818">
                  <c:v>-26.07650000000001</c:v>
                </c:pt>
                <c:pt idx="42819">
                  <c:v>-26.0745</c:v>
                </c:pt>
                <c:pt idx="42820">
                  <c:v>-26.072500000000005</c:v>
                </c:pt>
                <c:pt idx="42821">
                  <c:v>-26.07050000000001</c:v>
                </c:pt>
                <c:pt idx="42822">
                  <c:v>-26.0685</c:v>
                </c:pt>
                <c:pt idx="42823">
                  <c:v>-26.066500000000005</c:v>
                </c:pt>
                <c:pt idx="42824">
                  <c:v>-26.06450000000001</c:v>
                </c:pt>
                <c:pt idx="42825">
                  <c:v>-26.0625</c:v>
                </c:pt>
                <c:pt idx="42826">
                  <c:v>-26.060500000000005</c:v>
                </c:pt>
                <c:pt idx="42827">
                  <c:v>-26.058500000000009</c:v>
                </c:pt>
                <c:pt idx="42828">
                  <c:v>-26.0565</c:v>
                </c:pt>
                <c:pt idx="42829">
                  <c:v>-26.054500000000004</c:v>
                </c:pt>
                <c:pt idx="42830">
                  <c:v>-26.052500000000009</c:v>
                </c:pt>
                <c:pt idx="42831">
                  <c:v>-26.0505</c:v>
                </c:pt>
                <c:pt idx="42832">
                  <c:v>-26.048500000000004</c:v>
                </c:pt>
                <c:pt idx="42833">
                  <c:v>-26.046500000000009</c:v>
                </c:pt>
                <c:pt idx="42834">
                  <c:v>-26.044499999999999</c:v>
                </c:pt>
                <c:pt idx="42835">
                  <c:v>-26.042500000000004</c:v>
                </c:pt>
                <c:pt idx="42836">
                  <c:v>-26.040500000000009</c:v>
                </c:pt>
                <c:pt idx="42837">
                  <c:v>-26.038499999999999</c:v>
                </c:pt>
                <c:pt idx="42838">
                  <c:v>-26.036500000000004</c:v>
                </c:pt>
                <c:pt idx="42839">
                  <c:v>-26.034500000000008</c:v>
                </c:pt>
                <c:pt idx="42840">
                  <c:v>-26.032499999999999</c:v>
                </c:pt>
                <c:pt idx="42841">
                  <c:v>-26.030500000000004</c:v>
                </c:pt>
                <c:pt idx="42842">
                  <c:v>-26.028500000000008</c:v>
                </c:pt>
                <c:pt idx="42843">
                  <c:v>-26.026499999999999</c:v>
                </c:pt>
                <c:pt idx="42844">
                  <c:v>-26.024500000000003</c:v>
                </c:pt>
                <c:pt idx="42845">
                  <c:v>-26.022500000000008</c:v>
                </c:pt>
                <c:pt idx="42846">
                  <c:v>-26.020500000000013</c:v>
                </c:pt>
                <c:pt idx="42847">
                  <c:v>-26.018500000000003</c:v>
                </c:pt>
                <c:pt idx="42848">
                  <c:v>-26.016500000000008</c:v>
                </c:pt>
                <c:pt idx="42849">
                  <c:v>-26.014500000000012</c:v>
                </c:pt>
                <c:pt idx="42850">
                  <c:v>-26.012500000000003</c:v>
                </c:pt>
                <c:pt idx="42851">
                  <c:v>-26.010500000000008</c:v>
                </c:pt>
                <c:pt idx="42852">
                  <c:v>-26.008500000000012</c:v>
                </c:pt>
                <c:pt idx="42853">
                  <c:v>-26.006500000000003</c:v>
                </c:pt>
                <c:pt idx="42854">
                  <c:v>-26.004500000000007</c:v>
                </c:pt>
                <c:pt idx="42855">
                  <c:v>-26.002500000000012</c:v>
                </c:pt>
                <c:pt idx="42856">
                  <c:v>-26.000500000000002</c:v>
                </c:pt>
                <c:pt idx="42857">
                  <c:v>-25.998500000000007</c:v>
                </c:pt>
                <c:pt idx="42858">
                  <c:v>-25.996500000000012</c:v>
                </c:pt>
                <c:pt idx="42859">
                  <c:v>-25.994500000000002</c:v>
                </c:pt>
                <c:pt idx="42860">
                  <c:v>-25.992500000000007</c:v>
                </c:pt>
                <c:pt idx="42861">
                  <c:v>-25.990500000000011</c:v>
                </c:pt>
                <c:pt idx="42862">
                  <c:v>-25.988500000000002</c:v>
                </c:pt>
                <c:pt idx="42863">
                  <c:v>-25.986500000000007</c:v>
                </c:pt>
                <c:pt idx="42864">
                  <c:v>-25.984500000000011</c:v>
                </c:pt>
                <c:pt idx="42865">
                  <c:v>-25.982500000000002</c:v>
                </c:pt>
                <c:pt idx="42866">
                  <c:v>-25.980500000000006</c:v>
                </c:pt>
                <c:pt idx="42867">
                  <c:v>-25.978500000000011</c:v>
                </c:pt>
                <c:pt idx="42868">
                  <c:v>-25.976500000000001</c:v>
                </c:pt>
                <c:pt idx="42869">
                  <c:v>-25.974500000000006</c:v>
                </c:pt>
                <c:pt idx="42870">
                  <c:v>-25.972500000000011</c:v>
                </c:pt>
                <c:pt idx="42871">
                  <c:v>-25.970500000000001</c:v>
                </c:pt>
                <c:pt idx="42872">
                  <c:v>-25.968500000000006</c:v>
                </c:pt>
                <c:pt idx="42873">
                  <c:v>-25.966500000000011</c:v>
                </c:pt>
                <c:pt idx="42874">
                  <c:v>-25.964500000000001</c:v>
                </c:pt>
                <c:pt idx="42875">
                  <c:v>-25.962500000000006</c:v>
                </c:pt>
                <c:pt idx="42876">
                  <c:v>-25.96050000000001</c:v>
                </c:pt>
                <c:pt idx="42877">
                  <c:v>-25.958500000000001</c:v>
                </c:pt>
                <c:pt idx="42878">
                  <c:v>-25.956500000000005</c:v>
                </c:pt>
                <c:pt idx="42879">
                  <c:v>-25.95450000000001</c:v>
                </c:pt>
                <c:pt idx="42880">
                  <c:v>-25.952500000000001</c:v>
                </c:pt>
                <c:pt idx="42881">
                  <c:v>-25.950500000000005</c:v>
                </c:pt>
                <c:pt idx="42882">
                  <c:v>-25.94850000000001</c:v>
                </c:pt>
                <c:pt idx="42883">
                  <c:v>-25.9465</c:v>
                </c:pt>
                <c:pt idx="42884">
                  <c:v>-25.944500000000005</c:v>
                </c:pt>
                <c:pt idx="42885">
                  <c:v>-25.94250000000001</c:v>
                </c:pt>
                <c:pt idx="42886">
                  <c:v>-25.9405</c:v>
                </c:pt>
                <c:pt idx="42887">
                  <c:v>-25.938500000000005</c:v>
                </c:pt>
                <c:pt idx="42888">
                  <c:v>-25.936500000000009</c:v>
                </c:pt>
                <c:pt idx="42889">
                  <c:v>-25.9345</c:v>
                </c:pt>
                <c:pt idx="42890">
                  <c:v>-25.932500000000005</c:v>
                </c:pt>
                <c:pt idx="42891">
                  <c:v>-25.930500000000009</c:v>
                </c:pt>
                <c:pt idx="42892">
                  <c:v>-25.9285</c:v>
                </c:pt>
                <c:pt idx="42893">
                  <c:v>-25.926500000000004</c:v>
                </c:pt>
                <c:pt idx="42894">
                  <c:v>-25.924500000000009</c:v>
                </c:pt>
                <c:pt idx="42895">
                  <c:v>-25.922499999999999</c:v>
                </c:pt>
                <c:pt idx="42896">
                  <c:v>-25.920500000000004</c:v>
                </c:pt>
                <c:pt idx="42897">
                  <c:v>-25.918500000000009</c:v>
                </c:pt>
                <c:pt idx="42898">
                  <c:v>-25.916499999999999</c:v>
                </c:pt>
                <c:pt idx="42899">
                  <c:v>-25.914500000000004</c:v>
                </c:pt>
                <c:pt idx="42900">
                  <c:v>-25.912500000000009</c:v>
                </c:pt>
                <c:pt idx="42901">
                  <c:v>-25.910499999999999</c:v>
                </c:pt>
                <c:pt idx="42902">
                  <c:v>-25.908500000000004</c:v>
                </c:pt>
                <c:pt idx="42903">
                  <c:v>-25.906500000000008</c:v>
                </c:pt>
                <c:pt idx="42904">
                  <c:v>-25.904499999999999</c:v>
                </c:pt>
                <c:pt idx="42905">
                  <c:v>-25.902500000000003</c:v>
                </c:pt>
                <c:pt idx="42906">
                  <c:v>-25.900500000000008</c:v>
                </c:pt>
                <c:pt idx="42907">
                  <c:v>-25.898500000000013</c:v>
                </c:pt>
                <c:pt idx="42908">
                  <c:v>-25.896500000000003</c:v>
                </c:pt>
                <c:pt idx="42909">
                  <c:v>-25.894500000000008</c:v>
                </c:pt>
                <c:pt idx="42910">
                  <c:v>-25.892500000000013</c:v>
                </c:pt>
                <c:pt idx="42911">
                  <c:v>-25.890500000000003</c:v>
                </c:pt>
                <c:pt idx="42912">
                  <c:v>-25.888500000000008</c:v>
                </c:pt>
                <c:pt idx="42913">
                  <c:v>-25.886500000000012</c:v>
                </c:pt>
                <c:pt idx="42914">
                  <c:v>-25.884500000000003</c:v>
                </c:pt>
                <c:pt idx="42915">
                  <c:v>-25.882500000000007</c:v>
                </c:pt>
                <c:pt idx="42916">
                  <c:v>-25.880500000000012</c:v>
                </c:pt>
                <c:pt idx="42917">
                  <c:v>-25.878500000000003</c:v>
                </c:pt>
                <c:pt idx="42918">
                  <c:v>-25.876500000000007</c:v>
                </c:pt>
                <c:pt idx="42919">
                  <c:v>-25.874500000000012</c:v>
                </c:pt>
                <c:pt idx="42920">
                  <c:v>-25.872500000000002</c:v>
                </c:pt>
                <c:pt idx="42921">
                  <c:v>-25.870500000000007</c:v>
                </c:pt>
                <c:pt idx="42922">
                  <c:v>-25.868500000000012</c:v>
                </c:pt>
                <c:pt idx="42923">
                  <c:v>-25.866500000000002</c:v>
                </c:pt>
                <c:pt idx="42924">
                  <c:v>-25.864500000000007</c:v>
                </c:pt>
                <c:pt idx="42925">
                  <c:v>-25.862500000000011</c:v>
                </c:pt>
                <c:pt idx="42926">
                  <c:v>-25.860500000000002</c:v>
                </c:pt>
                <c:pt idx="42927">
                  <c:v>-25.858500000000006</c:v>
                </c:pt>
                <c:pt idx="42928">
                  <c:v>-25.856500000000011</c:v>
                </c:pt>
                <c:pt idx="42929">
                  <c:v>-25.854500000000002</c:v>
                </c:pt>
                <c:pt idx="42930">
                  <c:v>-25.852500000000006</c:v>
                </c:pt>
                <c:pt idx="42931">
                  <c:v>-25.850500000000011</c:v>
                </c:pt>
                <c:pt idx="42932">
                  <c:v>-25.848500000000001</c:v>
                </c:pt>
                <c:pt idx="42933">
                  <c:v>-25.846500000000006</c:v>
                </c:pt>
                <c:pt idx="42934">
                  <c:v>-25.844500000000011</c:v>
                </c:pt>
                <c:pt idx="42935">
                  <c:v>-25.842500000000001</c:v>
                </c:pt>
                <c:pt idx="42936">
                  <c:v>-25.840500000000006</c:v>
                </c:pt>
                <c:pt idx="42937">
                  <c:v>-25.83850000000001</c:v>
                </c:pt>
                <c:pt idx="42938">
                  <c:v>-25.836500000000001</c:v>
                </c:pt>
                <c:pt idx="42939">
                  <c:v>-25.834500000000006</c:v>
                </c:pt>
                <c:pt idx="42940">
                  <c:v>-25.83250000000001</c:v>
                </c:pt>
                <c:pt idx="42941">
                  <c:v>-25.830500000000001</c:v>
                </c:pt>
                <c:pt idx="42942">
                  <c:v>-25.828500000000005</c:v>
                </c:pt>
                <c:pt idx="42943">
                  <c:v>-25.82650000000001</c:v>
                </c:pt>
                <c:pt idx="42944">
                  <c:v>-25.8245</c:v>
                </c:pt>
                <c:pt idx="42945">
                  <c:v>-25.822500000000005</c:v>
                </c:pt>
                <c:pt idx="42946">
                  <c:v>-25.82050000000001</c:v>
                </c:pt>
                <c:pt idx="42947">
                  <c:v>-25.8185</c:v>
                </c:pt>
                <c:pt idx="42948">
                  <c:v>-25.816500000000005</c:v>
                </c:pt>
                <c:pt idx="42949">
                  <c:v>-25.81450000000001</c:v>
                </c:pt>
                <c:pt idx="42950">
                  <c:v>-25.8125</c:v>
                </c:pt>
                <c:pt idx="42951">
                  <c:v>-25.810500000000005</c:v>
                </c:pt>
                <c:pt idx="42952">
                  <c:v>-25.808500000000009</c:v>
                </c:pt>
                <c:pt idx="42953">
                  <c:v>-25.8065</c:v>
                </c:pt>
                <c:pt idx="42954">
                  <c:v>-25.804500000000004</c:v>
                </c:pt>
                <c:pt idx="42955">
                  <c:v>-25.802500000000009</c:v>
                </c:pt>
                <c:pt idx="42956">
                  <c:v>-25.8005</c:v>
                </c:pt>
                <c:pt idx="42957">
                  <c:v>-25.798500000000004</c:v>
                </c:pt>
                <c:pt idx="42958">
                  <c:v>-25.796500000000009</c:v>
                </c:pt>
                <c:pt idx="42959">
                  <c:v>-25.794499999999999</c:v>
                </c:pt>
                <c:pt idx="42960">
                  <c:v>-25.792500000000004</c:v>
                </c:pt>
                <c:pt idx="42961">
                  <c:v>-25.790500000000009</c:v>
                </c:pt>
                <c:pt idx="42962">
                  <c:v>-25.788499999999999</c:v>
                </c:pt>
                <c:pt idx="42963">
                  <c:v>-25.786500000000004</c:v>
                </c:pt>
                <c:pt idx="42964">
                  <c:v>-25.784500000000008</c:v>
                </c:pt>
                <c:pt idx="42965">
                  <c:v>-25.782499999999999</c:v>
                </c:pt>
                <c:pt idx="42966">
                  <c:v>-25.780500000000004</c:v>
                </c:pt>
                <c:pt idx="42967">
                  <c:v>-25.778500000000008</c:v>
                </c:pt>
                <c:pt idx="42968">
                  <c:v>-25.776499999999999</c:v>
                </c:pt>
                <c:pt idx="42969">
                  <c:v>-25.774500000000003</c:v>
                </c:pt>
                <c:pt idx="42970">
                  <c:v>-25.772500000000008</c:v>
                </c:pt>
                <c:pt idx="42971">
                  <c:v>-25.770500000000013</c:v>
                </c:pt>
                <c:pt idx="42972">
                  <c:v>-25.768500000000003</c:v>
                </c:pt>
                <c:pt idx="42973">
                  <c:v>-25.766500000000008</c:v>
                </c:pt>
                <c:pt idx="42974">
                  <c:v>-25.764500000000012</c:v>
                </c:pt>
                <c:pt idx="42975">
                  <c:v>-25.762500000000003</c:v>
                </c:pt>
                <c:pt idx="42976">
                  <c:v>-25.760500000000008</c:v>
                </c:pt>
                <c:pt idx="42977">
                  <c:v>-25.758500000000012</c:v>
                </c:pt>
                <c:pt idx="42978">
                  <c:v>-25.756500000000003</c:v>
                </c:pt>
                <c:pt idx="42979">
                  <c:v>-25.754500000000007</c:v>
                </c:pt>
                <c:pt idx="42980">
                  <c:v>-25.752500000000012</c:v>
                </c:pt>
                <c:pt idx="42981">
                  <c:v>-25.750500000000002</c:v>
                </c:pt>
                <c:pt idx="42982">
                  <c:v>-25.748500000000007</c:v>
                </c:pt>
                <c:pt idx="42983">
                  <c:v>-25.746500000000012</c:v>
                </c:pt>
                <c:pt idx="42984">
                  <c:v>-25.744500000000002</c:v>
                </c:pt>
                <c:pt idx="42985">
                  <c:v>-25.742500000000007</c:v>
                </c:pt>
                <c:pt idx="42986">
                  <c:v>-25.740500000000011</c:v>
                </c:pt>
                <c:pt idx="42987">
                  <c:v>-25.738500000000002</c:v>
                </c:pt>
                <c:pt idx="42988">
                  <c:v>-25.736500000000007</c:v>
                </c:pt>
                <c:pt idx="42989">
                  <c:v>-25.734500000000011</c:v>
                </c:pt>
                <c:pt idx="42990">
                  <c:v>-25.732500000000002</c:v>
                </c:pt>
                <c:pt idx="42991">
                  <c:v>-25.730500000000006</c:v>
                </c:pt>
                <c:pt idx="42992">
                  <c:v>-25.728500000000011</c:v>
                </c:pt>
                <c:pt idx="42993">
                  <c:v>-25.726500000000001</c:v>
                </c:pt>
                <c:pt idx="42994">
                  <c:v>-25.724500000000006</c:v>
                </c:pt>
                <c:pt idx="42995">
                  <c:v>-25.722500000000011</c:v>
                </c:pt>
                <c:pt idx="42996">
                  <c:v>-25.720500000000001</c:v>
                </c:pt>
                <c:pt idx="42997">
                  <c:v>-25.718500000000006</c:v>
                </c:pt>
                <c:pt idx="42998">
                  <c:v>-25.716500000000011</c:v>
                </c:pt>
                <c:pt idx="42999">
                  <c:v>-25.714500000000001</c:v>
                </c:pt>
                <c:pt idx="43000">
                  <c:v>-25.712500000000006</c:v>
                </c:pt>
                <c:pt idx="43001">
                  <c:v>-25.71050000000001</c:v>
                </c:pt>
                <c:pt idx="43002">
                  <c:v>-25.708500000000001</c:v>
                </c:pt>
                <c:pt idx="43003">
                  <c:v>-25.706500000000005</c:v>
                </c:pt>
                <c:pt idx="43004">
                  <c:v>-25.70450000000001</c:v>
                </c:pt>
                <c:pt idx="43005">
                  <c:v>-25.702500000000001</c:v>
                </c:pt>
                <c:pt idx="43006">
                  <c:v>-25.700500000000005</c:v>
                </c:pt>
                <c:pt idx="43007">
                  <c:v>-25.69850000000001</c:v>
                </c:pt>
                <c:pt idx="43008">
                  <c:v>-25.6965</c:v>
                </c:pt>
                <c:pt idx="43009">
                  <c:v>-25.694500000000005</c:v>
                </c:pt>
                <c:pt idx="43010">
                  <c:v>-25.69250000000001</c:v>
                </c:pt>
                <c:pt idx="43011">
                  <c:v>-25.6905</c:v>
                </c:pt>
                <c:pt idx="43012">
                  <c:v>-25.688500000000005</c:v>
                </c:pt>
                <c:pt idx="43013">
                  <c:v>-25.686500000000009</c:v>
                </c:pt>
                <c:pt idx="43014">
                  <c:v>-25.6845</c:v>
                </c:pt>
                <c:pt idx="43015">
                  <c:v>-25.682500000000005</c:v>
                </c:pt>
                <c:pt idx="43016">
                  <c:v>-25.680500000000009</c:v>
                </c:pt>
                <c:pt idx="43017">
                  <c:v>-25.6785</c:v>
                </c:pt>
                <c:pt idx="43018">
                  <c:v>-25.676500000000004</c:v>
                </c:pt>
                <c:pt idx="43019">
                  <c:v>-25.674500000000009</c:v>
                </c:pt>
                <c:pt idx="43020">
                  <c:v>-25.672499999999999</c:v>
                </c:pt>
                <c:pt idx="43021">
                  <c:v>-25.670500000000004</c:v>
                </c:pt>
                <c:pt idx="43022">
                  <c:v>-25.668500000000009</c:v>
                </c:pt>
                <c:pt idx="43023">
                  <c:v>-25.666499999999999</c:v>
                </c:pt>
                <c:pt idx="43024">
                  <c:v>-25.664500000000004</c:v>
                </c:pt>
                <c:pt idx="43025">
                  <c:v>-25.662500000000009</c:v>
                </c:pt>
                <c:pt idx="43026">
                  <c:v>-25.660499999999999</c:v>
                </c:pt>
                <c:pt idx="43027">
                  <c:v>-25.658500000000004</c:v>
                </c:pt>
                <c:pt idx="43028">
                  <c:v>-25.656500000000008</c:v>
                </c:pt>
                <c:pt idx="43029">
                  <c:v>-25.654499999999999</c:v>
                </c:pt>
                <c:pt idx="43030">
                  <c:v>-25.652500000000003</c:v>
                </c:pt>
                <c:pt idx="43031">
                  <c:v>-25.650500000000008</c:v>
                </c:pt>
                <c:pt idx="43032">
                  <c:v>-25.648500000000013</c:v>
                </c:pt>
                <c:pt idx="43033">
                  <c:v>-25.646500000000003</c:v>
                </c:pt>
                <c:pt idx="43034">
                  <c:v>-25.644500000000008</c:v>
                </c:pt>
                <c:pt idx="43035">
                  <c:v>-25.642500000000013</c:v>
                </c:pt>
                <c:pt idx="43036">
                  <c:v>-25.640500000000003</c:v>
                </c:pt>
                <c:pt idx="43037">
                  <c:v>-25.638500000000008</c:v>
                </c:pt>
                <c:pt idx="43038">
                  <c:v>-25.636500000000012</c:v>
                </c:pt>
                <c:pt idx="43039">
                  <c:v>-25.634500000000003</c:v>
                </c:pt>
                <c:pt idx="43040">
                  <c:v>-25.632500000000007</c:v>
                </c:pt>
                <c:pt idx="43041">
                  <c:v>-25.630500000000012</c:v>
                </c:pt>
                <c:pt idx="43042">
                  <c:v>-25.628500000000003</c:v>
                </c:pt>
                <c:pt idx="43043">
                  <c:v>-25.626500000000007</c:v>
                </c:pt>
                <c:pt idx="43044">
                  <c:v>-25.624500000000012</c:v>
                </c:pt>
                <c:pt idx="43045">
                  <c:v>-25.622500000000002</c:v>
                </c:pt>
                <c:pt idx="43046">
                  <c:v>-25.620500000000007</c:v>
                </c:pt>
                <c:pt idx="43047">
                  <c:v>-25.618500000000012</c:v>
                </c:pt>
                <c:pt idx="43048">
                  <c:v>-25.616500000000002</c:v>
                </c:pt>
                <c:pt idx="43049">
                  <c:v>-25.614500000000007</c:v>
                </c:pt>
                <c:pt idx="43050">
                  <c:v>-25.612500000000011</c:v>
                </c:pt>
                <c:pt idx="43051">
                  <c:v>-25.610500000000002</c:v>
                </c:pt>
                <c:pt idx="43052">
                  <c:v>-25.608500000000006</c:v>
                </c:pt>
                <c:pt idx="43053">
                  <c:v>-25.606500000000011</c:v>
                </c:pt>
                <c:pt idx="43054">
                  <c:v>-25.604500000000002</c:v>
                </c:pt>
                <c:pt idx="43055">
                  <c:v>-25.602500000000006</c:v>
                </c:pt>
                <c:pt idx="43056">
                  <c:v>-25.600500000000011</c:v>
                </c:pt>
                <c:pt idx="43057">
                  <c:v>-25.598500000000001</c:v>
                </c:pt>
                <c:pt idx="43058">
                  <c:v>-25.596500000000006</c:v>
                </c:pt>
                <c:pt idx="43059">
                  <c:v>-25.594500000000011</c:v>
                </c:pt>
                <c:pt idx="43060">
                  <c:v>-25.592500000000001</c:v>
                </c:pt>
                <c:pt idx="43061">
                  <c:v>-25.590500000000006</c:v>
                </c:pt>
                <c:pt idx="43062">
                  <c:v>-25.58850000000001</c:v>
                </c:pt>
                <c:pt idx="43063">
                  <c:v>-25.586500000000001</c:v>
                </c:pt>
                <c:pt idx="43064">
                  <c:v>-25.584500000000006</c:v>
                </c:pt>
                <c:pt idx="43065">
                  <c:v>-25.58250000000001</c:v>
                </c:pt>
                <c:pt idx="43066">
                  <c:v>-25.580500000000001</c:v>
                </c:pt>
                <c:pt idx="43067">
                  <c:v>-25.578500000000005</c:v>
                </c:pt>
                <c:pt idx="43068">
                  <c:v>-25.57650000000001</c:v>
                </c:pt>
                <c:pt idx="43069">
                  <c:v>-25.5745</c:v>
                </c:pt>
                <c:pt idx="43070">
                  <c:v>-25.572500000000005</c:v>
                </c:pt>
                <c:pt idx="43071">
                  <c:v>-25.57050000000001</c:v>
                </c:pt>
                <c:pt idx="43072">
                  <c:v>-25.5685</c:v>
                </c:pt>
                <c:pt idx="43073">
                  <c:v>-25.566500000000005</c:v>
                </c:pt>
                <c:pt idx="43074">
                  <c:v>-25.56450000000001</c:v>
                </c:pt>
                <c:pt idx="43075">
                  <c:v>-25.5625</c:v>
                </c:pt>
                <c:pt idx="43076">
                  <c:v>-25.560500000000005</c:v>
                </c:pt>
                <c:pt idx="43077">
                  <c:v>-25.558500000000009</c:v>
                </c:pt>
                <c:pt idx="43078">
                  <c:v>-25.5565</c:v>
                </c:pt>
                <c:pt idx="43079">
                  <c:v>-25.554500000000004</c:v>
                </c:pt>
                <c:pt idx="43080">
                  <c:v>-25.552500000000009</c:v>
                </c:pt>
                <c:pt idx="43081">
                  <c:v>-25.5505</c:v>
                </c:pt>
                <c:pt idx="43082">
                  <c:v>-25.548500000000004</c:v>
                </c:pt>
                <c:pt idx="43083">
                  <c:v>-25.546500000000009</c:v>
                </c:pt>
                <c:pt idx="43084">
                  <c:v>-25.544499999999999</c:v>
                </c:pt>
                <c:pt idx="43085">
                  <c:v>-25.542500000000004</c:v>
                </c:pt>
                <c:pt idx="43086">
                  <c:v>-25.540500000000009</c:v>
                </c:pt>
                <c:pt idx="43087">
                  <c:v>-25.538499999999999</c:v>
                </c:pt>
                <c:pt idx="43088">
                  <c:v>-25.536500000000004</c:v>
                </c:pt>
                <c:pt idx="43089">
                  <c:v>-25.534500000000008</c:v>
                </c:pt>
                <c:pt idx="43090">
                  <c:v>-25.532499999999999</c:v>
                </c:pt>
                <c:pt idx="43091">
                  <c:v>-25.530500000000004</c:v>
                </c:pt>
                <c:pt idx="43092">
                  <c:v>-25.528500000000008</c:v>
                </c:pt>
                <c:pt idx="43093">
                  <c:v>-25.526499999999999</c:v>
                </c:pt>
                <c:pt idx="43094">
                  <c:v>-25.524500000000003</c:v>
                </c:pt>
                <c:pt idx="43095">
                  <c:v>-25.522500000000008</c:v>
                </c:pt>
                <c:pt idx="43096">
                  <c:v>-25.520500000000013</c:v>
                </c:pt>
                <c:pt idx="43097">
                  <c:v>-25.518500000000003</c:v>
                </c:pt>
                <c:pt idx="43098">
                  <c:v>-25.516500000000008</c:v>
                </c:pt>
                <c:pt idx="43099">
                  <c:v>-25.514500000000012</c:v>
                </c:pt>
                <c:pt idx="43100">
                  <c:v>-25.512500000000003</c:v>
                </c:pt>
                <c:pt idx="43101">
                  <c:v>-25.510500000000008</c:v>
                </c:pt>
                <c:pt idx="43102">
                  <c:v>-25.508500000000012</c:v>
                </c:pt>
                <c:pt idx="43103">
                  <c:v>-25.506500000000003</c:v>
                </c:pt>
                <c:pt idx="43104">
                  <c:v>-25.504500000000007</c:v>
                </c:pt>
                <c:pt idx="43105">
                  <c:v>-25.502500000000012</c:v>
                </c:pt>
                <c:pt idx="43106">
                  <c:v>-25.500500000000002</c:v>
                </c:pt>
                <c:pt idx="43107">
                  <c:v>-25.498500000000007</c:v>
                </c:pt>
                <c:pt idx="43108">
                  <c:v>-25.496500000000012</c:v>
                </c:pt>
                <c:pt idx="43109">
                  <c:v>-25.494500000000002</c:v>
                </c:pt>
                <c:pt idx="43110">
                  <c:v>-25.492500000000007</c:v>
                </c:pt>
                <c:pt idx="43111">
                  <c:v>-25.490500000000011</c:v>
                </c:pt>
                <c:pt idx="43112">
                  <c:v>-25.488500000000002</c:v>
                </c:pt>
                <c:pt idx="43113">
                  <c:v>-25.486500000000007</c:v>
                </c:pt>
                <c:pt idx="43114">
                  <c:v>-25.484500000000011</c:v>
                </c:pt>
                <c:pt idx="43115">
                  <c:v>-25.482500000000002</c:v>
                </c:pt>
                <c:pt idx="43116">
                  <c:v>-25.480500000000006</c:v>
                </c:pt>
                <c:pt idx="43117">
                  <c:v>-25.478500000000011</c:v>
                </c:pt>
                <c:pt idx="43118">
                  <c:v>-25.476500000000001</c:v>
                </c:pt>
                <c:pt idx="43119">
                  <c:v>-25.474500000000006</c:v>
                </c:pt>
                <c:pt idx="43120">
                  <c:v>-25.472500000000011</c:v>
                </c:pt>
                <c:pt idx="43121">
                  <c:v>-25.470500000000001</c:v>
                </c:pt>
                <c:pt idx="43122">
                  <c:v>-25.468500000000006</c:v>
                </c:pt>
                <c:pt idx="43123">
                  <c:v>-25.466500000000011</c:v>
                </c:pt>
                <c:pt idx="43124">
                  <c:v>-25.464500000000001</c:v>
                </c:pt>
                <c:pt idx="43125">
                  <c:v>-25.462500000000006</c:v>
                </c:pt>
                <c:pt idx="43126">
                  <c:v>-25.46050000000001</c:v>
                </c:pt>
                <c:pt idx="43127">
                  <c:v>-25.458500000000001</c:v>
                </c:pt>
                <c:pt idx="43128">
                  <c:v>-25.456500000000005</c:v>
                </c:pt>
                <c:pt idx="43129">
                  <c:v>-25.45450000000001</c:v>
                </c:pt>
                <c:pt idx="43130">
                  <c:v>-25.452500000000001</c:v>
                </c:pt>
                <c:pt idx="43131">
                  <c:v>-25.450500000000005</c:v>
                </c:pt>
                <c:pt idx="43132">
                  <c:v>-25.44850000000001</c:v>
                </c:pt>
                <c:pt idx="43133">
                  <c:v>-25.4465</c:v>
                </c:pt>
                <c:pt idx="43134">
                  <c:v>-25.444500000000005</c:v>
                </c:pt>
                <c:pt idx="43135">
                  <c:v>-25.44250000000001</c:v>
                </c:pt>
                <c:pt idx="43136">
                  <c:v>-25.4405</c:v>
                </c:pt>
                <c:pt idx="43137">
                  <c:v>-25.438500000000005</c:v>
                </c:pt>
                <c:pt idx="43138">
                  <c:v>-25.436500000000009</c:v>
                </c:pt>
                <c:pt idx="43139">
                  <c:v>-25.4345</c:v>
                </c:pt>
                <c:pt idx="43140">
                  <c:v>-25.432500000000005</c:v>
                </c:pt>
                <c:pt idx="43141">
                  <c:v>-25.430500000000009</c:v>
                </c:pt>
                <c:pt idx="43142">
                  <c:v>-25.4285</c:v>
                </c:pt>
                <c:pt idx="43143">
                  <c:v>-25.426500000000004</c:v>
                </c:pt>
                <c:pt idx="43144">
                  <c:v>-25.424500000000009</c:v>
                </c:pt>
                <c:pt idx="43145">
                  <c:v>-25.422499999999999</c:v>
                </c:pt>
                <c:pt idx="43146">
                  <c:v>-25.420500000000004</c:v>
                </c:pt>
                <c:pt idx="43147">
                  <c:v>-25.418500000000009</c:v>
                </c:pt>
                <c:pt idx="43148">
                  <c:v>-25.416499999999999</c:v>
                </c:pt>
                <c:pt idx="43149">
                  <c:v>-25.414500000000004</c:v>
                </c:pt>
                <c:pt idx="43150">
                  <c:v>-25.412500000000009</c:v>
                </c:pt>
                <c:pt idx="43151">
                  <c:v>-25.410499999999999</c:v>
                </c:pt>
                <c:pt idx="43152">
                  <c:v>-25.408500000000004</c:v>
                </c:pt>
                <c:pt idx="43153">
                  <c:v>-25.406500000000008</c:v>
                </c:pt>
                <c:pt idx="43154">
                  <c:v>-25.404499999999999</c:v>
                </c:pt>
                <c:pt idx="43155">
                  <c:v>-25.402500000000003</c:v>
                </c:pt>
                <c:pt idx="43156">
                  <c:v>-25.400500000000008</c:v>
                </c:pt>
                <c:pt idx="43157">
                  <c:v>-25.398500000000013</c:v>
                </c:pt>
                <c:pt idx="43158">
                  <c:v>-25.396500000000003</c:v>
                </c:pt>
                <c:pt idx="43159">
                  <c:v>-25.394500000000008</c:v>
                </c:pt>
                <c:pt idx="43160">
                  <c:v>-25.392500000000013</c:v>
                </c:pt>
                <c:pt idx="43161">
                  <c:v>-25.390500000000003</c:v>
                </c:pt>
                <c:pt idx="43162">
                  <c:v>-25.388500000000008</c:v>
                </c:pt>
                <c:pt idx="43163">
                  <c:v>-25.386500000000012</c:v>
                </c:pt>
                <c:pt idx="43164">
                  <c:v>-25.384500000000003</c:v>
                </c:pt>
                <c:pt idx="43165">
                  <c:v>-25.382500000000007</c:v>
                </c:pt>
                <c:pt idx="43166">
                  <c:v>-25.380500000000012</c:v>
                </c:pt>
                <c:pt idx="43167">
                  <c:v>-25.378500000000003</c:v>
                </c:pt>
                <c:pt idx="43168">
                  <c:v>-25.376500000000007</c:v>
                </c:pt>
                <c:pt idx="43169">
                  <c:v>-25.374500000000012</c:v>
                </c:pt>
                <c:pt idx="43170">
                  <c:v>-25.372500000000002</c:v>
                </c:pt>
                <c:pt idx="43171">
                  <c:v>-25.370500000000007</c:v>
                </c:pt>
                <c:pt idx="43172">
                  <c:v>-25.368500000000012</c:v>
                </c:pt>
                <c:pt idx="43173">
                  <c:v>-25.366500000000002</c:v>
                </c:pt>
                <c:pt idx="43174">
                  <c:v>-25.364500000000007</c:v>
                </c:pt>
                <c:pt idx="43175">
                  <c:v>-25.362500000000011</c:v>
                </c:pt>
                <c:pt idx="43176">
                  <c:v>-25.360500000000002</c:v>
                </c:pt>
                <c:pt idx="43177">
                  <c:v>-25.358500000000006</c:v>
                </c:pt>
                <c:pt idx="43178">
                  <c:v>-25.356500000000011</c:v>
                </c:pt>
                <c:pt idx="43179">
                  <c:v>-25.354500000000002</c:v>
                </c:pt>
                <c:pt idx="43180">
                  <c:v>-25.352500000000006</c:v>
                </c:pt>
                <c:pt idx="43181">
                  <c:v>-25.350500000000011</c:v>
                </c:pt>
                <c:pt idx="43182">
                  <c:v>-25.348500000000001</c:v>
                </c:pt>
                <c:pt idx="43183">
                  <c:v>-25.346500000000006</c:v>
                </c:pt>
                <c:pt idx="43184">
                  <c:v>-25.344500000000011</c:v>
                </c:pt>
                <c:pt idx="43185">
                  <c:v>-25.342500000000001</c:v>
                </c:pt>
                <c:pt idx="43186">
                  <c:v>-25.340500000000006</c:v>
                </c:pt>
                <c:pt idx="43187">
                  <c:v>-25.33850000000001</c:v>
                </c:pt>
                <c:pt idx="43188">
                  <c:v>-25.336500000000001</c:v>
                </c:pt>
                <c:pt idx="43189">
                  <c:v>-25.334500000000006</c:v>
                </c:pt>
                <c:pt idx="43190">
                  <c:v>-25.33250000000001</c:v>
                </c:pt>
                <c:pt idx="43191">
                  <c:v>-25.330500000000001</c:v>
                </c:pt>
                <c:pt idx="43192">
                  <c:v>-25.328500000000005</c:v>
                </c:pt>
                <c:pt idx="43193">
                  <c:v>-25.32650000000001</c:v>
                </c:pt>
                <c:pt idx="43194">
                  <c:v>-25.3245</c:v>
                </c:pt>
                <c:pt idx="43195">
                  <c:v>-25.322500000000005</c:v>
                </c:pt>
                <c:pt idx="43196">
                  <c:v>-25.32050000000001</c:v>
                </c:pt>
                <c:pt idx="43197">
                  <c:v>-25.3185</c:v>
                </c:pt>
                <c:pt idx="43198">
                  <c:v>-25.316500000000005</c:v>
                </c:pt>
                <c:pt idx="43199">
                  <c:v>-25.31450000000001</c:v>
                </c:pt>
                <c:pt idx="43200">
                  <c:v>-25.3125</c:v>
                </c:pt>
                <c:pt idx="43201">
                  <c:v>-25.310500000000005</c:v>
                </c:pt>
                <c:pt idx="43202">
                  <c:v>-25.308500000000009</c:v>
                </c:pt>
                <c:pt idx="43203">
                  <c:v>-25.3065</c:v>
                </c:pt>
                <c:pt idx="43204">
                  <c:v>-25.304500000000004</c:v>
                </c:pt>
                <c:pt idx="43205">
                  <c:v>-25.302500000000009</c:v>
                </c:pt>
                <c:pt idx="43206">
                  <c:v>-25.3005</c:v>
                </c:pt>
                <c:pt idx="43207">
                  <c:v>-25.298500000000004</c:v>
                </c:pt>
                <c:pt idx="43208">
                  <c:v>-25.296500000000009</c:v>
                </c:pt>
                <c:pt idx="43209">
                  <c:v>-25.294499999999999</c:v>
                </c:pt>
                <c:pt idx="43210">
                  <c:v>-25.292500000000004</c:v>
                </c:pt>
                <c:pt idx="43211">
                  <c:v>-25.290500000000009</c:v>
                </c:pt>
                <c:pt idx="43212">
                  <c:v>-25.288499999999999</c:v>
                </c:pt>
                <c:pt idx="43213">
                  <c:v>-25.286500000000004</c:v>
                </c:pt>
                <c:pt idx="43214">
                  <c:v>-25.284500000000008</c:v>
                </c:pt>
                <c:pt idx="43215">
                  <c:v>-25.282499999999999</c:v>
                </c:pt>
                <c:pt idx="43216">
                  <c:v>-25.280500000000004</c:v>
                </c:pt>
                <c:pt idx="43217">
                  <c:v>-25.278500000000008</c:v>
                </c:pt>
                <c:pt idx="43218">
                  <c:v>-25.276499999999999</c:v>
                </c:pt>
                <c:pt idx="43219">
                  <c:v>-25.274500000000003</c:v>
                </c:pt>
                <c:pt idx="43220">
                  <c:v>-25.272500000000008</c:v>
                </c:pt>
                <c:pt idx="43221">
                  <c:v>-25.270500000000013</c:v>
                </c:pt>
                <c:pt idx="43222">
                  <c:v>-25.268500000000003</c:v>
                </c:pt>
                <c:pt idx="43223">
                  <c:v>-25.266500000000008</c:v>
                </c:pt>
                <c:pt idx="43224">
                  <c:v>-25.264500000000012</c:v>
                </c:pt>
                <c:pt idx="43225">
                  <c:v>-25.262500000000003</c:v>
                </c:pt>
                <c:pt idx="43226">
                  <c:v>-25.260500000000008</c:v>
                </c:pt>
                <c:pt idx="43227">
                  <c:v>-25.258500000000012</c:v>
                </c:pt>
                <c:pt idx="43228">
                  <c:v>-25.256500000000003</c:v>
                </c:pt>
                <c:pt idx="43229">
                  <c:v>-25.254500000000007</c:v>
                </c:pt>
                <c:pt idx="43230">
                  <c:v>-25.252500000000012</c:v>
                </c:pt>
                <c:pt idx="43231">
                  <c:v>-25.250500000000002</c:v>
                </c:pt>
                <c:pt idx="43232">
                  <c:v>-25.248500000000007</c:v>
                </c:pt>
                <c:pt idx="43233">
                  <c:v>-25.246500000000012</c:v>
                </c:pt>
                <c:pt idx="43234">
                  <c:v>-25.244500000000002</c:v>
                </c:pt>
                <c:pt idx="43235">
                  <c:v>-25.242500000000007</c:v>
                </c:pt>
                <c:pt idx="43236">
                  <c:v>-25.240500000000011</c:v>
                </c:pt>
                <c:pt idx="43237">
                  <c:v>-25.238500000000002</c:v>
                </c:pt>
                <c:pt idx="43238">
                  <c:v>-25.236500000000007</c:v>
                </c:pt>
                <c:pt idx="43239">
                  <c:v>-25.234500000000011</c:v>
                </c:pt>
                <c:pt idx="43240">
                  <c:v>-25.232500000000002</c:v>
                </c:pt>
                <c:pt idx="43241">
                  <c:v>-25.230500000000006</c:v>
                </c:pt>
                <c:pt idx="43242">
                  <c:v>-25.228500000000011</c:v>
                </c:pt>
                <c:pt idx="43243">
                  <c:v>-25.226500000000001</c:v>
                </c:pt>
                <c:pt idx="43244">
                  <c:v>-25.224500000000006</c:v>
                </c:pt>
                <c:pt idx="43245">
                  <c:v>-25.222500000000011</c:v>
                </c:pt>
                <c:pt idx="43246">
                  <c:v>-25.220500000000001</c:v>
                </c:pt>
                <c:pt idx="43247">
                  <c:v>-25.218500000000006</c:v>
                </c:pt>
                <c:pt idx="43248">
                  <c:v>-25.216500000000011</c:v>
                </c:pt>
                <c:pt idx="43249">
                  <c:v>-25.214500000000001</c:v>
                </c:pt>
                <c:pt idx="43250">
                  <c:v>-25.212500000000006</c:v>
                </c:pt>
                <c:pt idx="43251">
                  <c:v>-25.21050000000001</c:v>
                </c:pt>
                <c:pt idx="43252">
                  <c:v>-25.208500000000001</c:v>
                </c:pt>
                <c:pt idx="43253">
                  <c:v>-25.206500000000005</c:v>
                </c:pt>
                <c:pt idx="43254">
                  <c:v>-25.20450000000001</c:v>
                </c:pt>
                <c:pt idx="43255">
                  <c:v>-25.202500000000001</c:v>
                </c:pt>
                <c:pt idx="43256">
                  <c:v>-25.200500000000005</c:v>
                </c:pt>
                <c:pt idx="43257">
                  <c:v>-25.19850000000001</c:v>
                </c:pt>
                <c:pt idx="43258">
                  <c:v>-25.1965</c:v>
                </c:pt>
                <c:pt idx="43259">
                  <c:v>-25.194500000000005</c:v>
                </c:pt>
                <c:pt idx="43260">
                  <c:v>-25.19250000000001</c:v>
                </c:pt>
                <c:pt idx="43261">
                  <c:v>-25.1905</c:v>
                </c:pt>
                <c:pt idx="43262">
                  <c:v>-25.188500000000005</c:v>
                </c:pt>
                <c:pt idx="43263">
                  <c:v>-25.186500000000009</c:v>
                </c:pt>
                <c:pt idx="43264">
                  <c:v>-25.1845</c:v>
                </c:pt>
                <c:pt idx="43265">
                  <c:v>-25.182500000000005</c:v>
                </c:pt>
                <c:pt idx="43266">
                  <c:v>-25.180500000000009</c:v>
                </c:pt>
                <c:pt idx="43267">
                  <c:v>-25.1785</c:v>
                </c:pt>
                <c:pt idx="43268">
                  <c:v>-25.176500000000004</c:v>
                </c:pt>
                <c:pt idx="43269">
                  <c:v>-25.174500000000009</c:v>
                </c:pt>
                <c:pt idx="43270">
                  <c:v>-25.172499999999999</c:v>
                </c:pt>
                <c:pt idx="43271">
                  <c:v>-25.170500000000004</c:v>
                </c:pt>
                <c:pt idx="43272">
                  <c:v>-25.168500000000009</c:v>
                </c:pt>
                <c:pt idx="43273">
                  <c:v>-25.166499999999999</c:v>
                </c:pt>
                <c:pt idx="43274">
                  <c:v>-25.164500000000004</c:v>
                </c:pt>
                <c:pt idx="43275">
                  <c:v>-25.162500000000009</c:v>
                </c:pt>
                <c:pt idx="43276">
                  <c:v>-25.160499999999999</c:v>
                </c:pt>
                <c:pt idx="43277">
                  <c:v>-25.158500000000004</c:v>
                </c:pt>
                <c:pt idx="43278">
                  <c:v>-25.156500000000008</c:v>
                </c:pt>
                <c:pt idx="43279">
                  <c:v>-25.154499999999999</c:v>
                </c:pt>
                <c:pt idx="43280">
                  <c:v>-25.152500000000003</c:v>
                </c:pt>
                <c:pt idx="43281">
                  <c:v>-25.150500000000008</c:v>
                </c:pt>
                <c:pt idx="43282">
                  <c:v>-25.148500000000013</c:v>
                </c:pt>
                <c:pt idx="43283">
                  <c:v>-25.146500000000003</c:v>
                </c:pt>
                <c:pt idx="43284">
                  <c:v>-25.144500000000008</c:v>
                </c:pt>
                <c:pt idx="43285">
                  <c:v>-25.142500000000013</c:v>
                </c:pt>
                <c:pt idx="43286">
                  <c:v>-25.140500000000003</c:v>
                </c:pt>
                <c:pt idx="43287">
                  <c:v>-25.138500000000008</c:v>
                </c:pt>
                <c:pt idx="43288">
                  <c:v>-25.136500000000012</c:v>
                </c:pt>
                <c:pt idx="43289">
                  <c:v>-25.134500000000003</c:v>
                </c:pt>
                <c:pt idx="43290">
                  <c:v>-25.132500000000007</c:v>
                </c:pt>
                <c:pt idx="43291">
                  <c:v>-25.130500000000012</c:v>
                </c:pt>
                <c:pt idx="43292">
                  <c:v>-25.128500000000003</c:v>
                </c:pt>
                <c:pt idx="43293">
                  <c:v>-25.126500000000007</c:v>
                </c:pt>
                <c:pt idx="43294">
                  <c:v>-25.124500000000012</c:v>
                </c:pt>
                <c:pt idx="43295">
                  <c:v>-25.122500000000002</c:v>
                </c:pt>
                <c:pt idx="43296">
                  <c:v>-25.120500000000007</c:v>
                </c:pt>
                <c:pt idx="43297">
                  <c:v>-25.118500000000012</c:v>
                </c:pt>
                <c:pt idx="43298">
                  <c:v>-25.116500000000002</c:v>
                </c:pt>
                <c:pt idx="43299">
                  <c:v>-25.114500000000007</c:v>
                </c:pt>
                <c:pt idx="43300">
                  <c:v>-25.112500000000011</c:v>
                </c:pt>
                <c:pt idx="43301">
                  <c:v>-25.110500000000002</c:v>
                </c:pt>
                <c:pt idx="43302">
                  <c:v>-25.108500000000006</c:v>
                </c:pt>
                <c:pt idx="43303">
                  <c:v>-25.106500000000011</c:v>
                </c:pt>
                <c:pt idx="43304">
                  <c:v>-25.104500000000002</c:v>
                </c:pt>
                <c:pt idx="43305">
                  <c:v>-25.102500000000006</c:v>
                </c:pt>
                <c:pt idx="43306">
                  <c:v>-25.100500000000011</c:v>
                </c:pt>
                <c:pt idx="43307">
                  <c:v>-25.098500000000001</c:v>
                </c:pt>
                <c:pt idx="43308">
                  <c:v>-25.096500000000006</c:v>
                </c:pt>
                <c:pt idx="43309">
                  <c:v>-25.094500000000011</c:v>
                </c:pt>
                <c:pt idx="43310">
                  <c:v>-25.092500000000001</c:v>
                </c:pt>
                <c:pt idx="43311">
                  <c:v>-25.090500000000006</c:v>
                </c:pt>
                <c:pt idx="43312">
                  <c:v>-25.08850000000001</c:v>
                </c:pt>
                <c:pt idx="43313">
                  <c:v>-25.086500000000001</c:v>
                </c:pt>
                <c:pt idx="43314">
                  <c:v>-25.084500000000006</c:v>
                </c:pt>
                <c:pt idx="43315">
                  <c:v>-25.08250000000001</c:v>
                </c:pt>
                <c:pt idx="43316">
                  <c:v>-25.080500000000001</c:v>
                </c:pt>
                <c:pt idx="43317">
                  <c:v>-25.078500000000005</c:v>
                </c:pt>
                <c:pt idx="43318">
                  <c:v>-25.07650000000001</c:v>
                </c:pt>
                <c:pt idx="43319">
                  <c:v>-25.0745</c:v>
                </c:pt>
                <c:pt idx="43320">
                  <c:v>-25.072500000000005</c:v>
                </c:pt>
                <c:pt idx="43321">
                  <c:v>-25.07050000000001</c:v>
                </c:pt>
                <c:pt idx="43322">
                  <c:v>-25.0685</c:v>
                </c:pt>
                <c:pt idx="43323">
                  <c:v>-25.066500000000005</c:v>
                </c:pt>
                <c:pt idx="43324">
                  <c:v>-25.06450000000001</c:v>
                </c:pt>
                <c:pt idx="43325">
                  <c:v>-25.0625</c:v>
                </c:pt>
                <c:pt idx="43326">
                  <c:v>-25.060500000000005</c:v>
                </c:pt>
                <c:pt idx="43327">
                  <c:v>-25.058500000000009</c:v>
                </c:pt>
                <c:pt idx="43328">
                  <c:v>-25.0565</c:v>
                </c:pt>
                <c:pt idx="43329">
                  <c:v>-25.054500000000004</c:v>
                </c:pt>
                <c:pt idx="43330">
                  <c:v>-25.052500000000009</c:v>
                </c:pt>
                <c:pt idx="43331">
                  <c:v>-25.0505</c:v>
                </c:pt>
                <c:pt idx="43332">
                  <c:v>-25.048500000000004</c:v>
                </c:pt>
                <c:pt idx="43333">
                  <c:v>-25.046500000000009</c:v>
                </c:pt>
                <c:pt idx="43334">
                  <c:v>-25.044499999999999</c:v>
                </c:pt>
                <c:pt idx="43335">
                  <c:v>-25.042500000000004</c:v>
                </c:pt>
                <c:pt idx="43336">
                  <c:v>-25.040500000000009</c:v>
                </c:pt>
                <c:pt idx="43337">
                  <c:v>-25.038499999999999</c:v>
                </c:pt>
                <c:pt idx="43338">
                  <c:v>-25.036500000000004</c:v>
                </c:pt>
                <c:pt idx="43339">
                  <c:v>-25.034500000000008</c:v>
                </c:pt>
                <c:pt idx="43340">
                  <c:v>-25.032499999999999</c:v>
                </c:pt>
                <c:pt idx="43341">
                  <c:v>-25.030500000000004</c:v>
                </c:pt>
                <c:pt idx="43342">
                  <c:v>-25.028500000000008</c:v>
                </c:pt>
                <c:pt idx="43343">
                  <c:v>-25.026499999999999</c:v>
                </c:pt>
                <c:pt idx="43344">
                  <c:v>-25.024500000000003</c:v>
                </c:pt>
                <c:pt idx="43345">
                  <c:v>-25.022500000000008</c:v>
                </c:pt>
                <c:pt idx="43346">
                  <c:v>-25.020500000000013</c:v>
                </c:pt>
                <c:pt idx="43347">
                  <c:v>-25.018500000000003</c:v>
                </c:pt>
                <c:pt idx="43348">
                  <c:v>-25.016500000000008</c:v>
                </c:pt>
                <c:pt idx="43349">
                  <c:v>-25.014500000000012</c:v>
                </c:pt>
                <c:pt idx="43350">
                  <c:v>-25.012500000000003</c:v>
                </c:pt>
                <c:pt idx="43351">
                  <c:v>-25.010500000000008</c:v>
                </c:pt>
                <c:pt idx="43352">
                  <c:v>-25.008500000000012</c:v>
                </c:pt>
                <c:pt idx="43353">
                  <c:v>-25.006500000000003</c:v>
                </c:pt>
                <c:pt idx="43354">
                  <c:v>-25.004500000000007</c:v>
                </c:pt>
                <c:pt idx="43355">
                  <c:v>-25.002500000000012</c:v>
                </c:pt>
                <c:pt idx="43356">
                  <c:v>-25.000500000000002</c:v>
                </c:pt>
                <c:pt idx="43357">
                  <c:v>-24.998500000000007</c:v>
                </c:pt>
                <c:pt idx="43358">
                  <c:v>-24.996500000000012</c:v>
                </c:pt>
                <c:pt idx="43359">
                  <c:v>-24.994500000000002</c:v>
                </c:pt>
                <c:pt idx="43360">
                  <c:v>-24.992500000000007</c:v>
                </c:pt>
                <c:pt idx="43361">
                  <c:v>-24.990500000000011</c:v>
                </c:pt>
                <c:pt idx="43362">
                  <c:v>-24.988500000000002</c:v>
                </c:pt>
                <c:pt idx="43363">
                  <c:v>-24.986500000000007</c:v>
                </c:pt>
                <c:pt idx="43364">
                  <c:v>-24.984500000000011</c:v>
                </c:pt>
                <c:pt idx="43365">
                  <c:v>-24.982500000000002</c:v>
                </c:pt>
                <c:pt idx="43366">
                  <c:v>-24.980500000000006</c:v>
                </c:pt>
                <c:pt idx="43367">
                  <c:v>-24.978500000000011</c:v>
                </c:pt>
                <c:pt idx="43368">
                  <c:v>-24.976500000000001</c:v>
                </c:pt>
                <c:pt idx="43369">
                  <c:v>-24.974500000000006</c:v>
                </c:pt>
                <c:pt idx="43370">
                  <c:v>-24.972500000000011</c:v>
                </c:pt>
                <c:pt idx="43371">
                  <c:v>-24.970500000000001</c:v>
                </c:pt>
                <c:pt idx="43372">
                  <c:v>-24.968500000000006</c:v>
                </c:pt>
                <c:pt idx="43373">
                  <c:v>-24.966500000000011</c:v>
                </c:pt>
                <c:pt idx="43374">
                  <c:v>-24.964500000000001</c:v>
                </c:pt>
                <c:pt idx="43375">
                  <c:v>-24.962500000000006</c:v>
                </c:pt>
                <c:pt idx="43376">
                  <c:v>-24.96050000000001</c:v>
                </c:pt>
                <c:pt idx="43377">
                  <c:v>-24.958500000000001</c:v>
                </c:pt>
                <c:pt idx="43378">
                  <c:v>-24.956500000000005</c:v>
                </c:pt>
                <c:pt idx="43379">
                  <c:v>-24.95450000000001</c:v>
                </c:pt>
                <c:pt idx="43380">
                  <c:v>-24.952500000000001</c:v>
                </c:pt>
                <c:pt idx="43381">
                  <c:v>-24.950500000000005</c:v>
                </c:pt>
                <c:pt idx="43382">
                  <c:v>-24.94850000000001</c:v>
                </c:pt>
                <c:pt idx="43383">
                  <c:v>-24.9465</c:v>
                </c:pt>
                <c:pt idx="43384">
                  <c:v>-24.944500000000005</c:v>
                </c:pt>
                <c:pt idx="43385">
                  <c:v>-24.94250000000001</c:v>
                </c:pt>
                <c:pt idx="43386">
                  <c:v>-24.9405</c:v>
                </c:pt>
                <c:pt idx="43387">
                  <c:v>-24.938500000000005</c:v>
                </c:pt>
                <c:pt idx="43388">
                  <c:v>-24.936500000000009</c:v>
                </c:pt>
                <c:pt idx="43389">
                  <c:v>-24.9345</c:v>
                </c:pt>
                <c:pt idx="43390">
                  <c:v>-24.932500000000005</c:v>
                </c:pt>
                <c:pt idx="43391">
                  <c:v>-24.930500000000009</c:v>
                </c:pt>
                <c:pt idx="43392">
                  <c:v>-24.9285</c:v>
                </c:pt>
                <c:pt idx="43393">
                  <c:v>-24.926500000000004</c:v>
                </c:pt>
                <c:pt idx="43394">
                  <c:v>-24.924500000000009</c:v>
                </c:pt>
                <c:pt idx="43395">
                  <c:v>-24.922499999999999</c:v>
                </c:pt>
                <c:pt idx="43396">
                  <c:v>-24.920500000000004</c:v>
                </c:pt>
                <c:pt idx="43397">
                  <c:v>-24.918500000000009</c:v>
                </c:pt>
                <c:pt idx="43398">
                  <c:v>-24.916499999999999</c:v>
                </c:pt>
                <c:pt idx="43399">
                  <c:v>-24.914500000000004</c:v>
                </c:pt>
                <c:pt idx="43400">
                  <c:v>-24.912500000000009</c:v>
                </c:pt>
                <c:pt idx="43401">
                  <c:v>-24.910499999999999</c:v>
                </c:pt>
                <c:pt idx="43402">
                  <c:v>-24.908500000000004</c:v>
                </c:pt>
                <c:pt idx="43403">
                  <c:v>-24.906500000000008</c:v>
                </c:pt>
                <c:pt idx="43404">
                  <c:v>-24.904499999999999</c:v>
                </c:pt>
                <c:pt idx="43405">
                  <c:v>-24.902500000000003</c:v>
                </c:pt>
                <c:pt idx="43406">
                  <c:v>-24.900500000000008</c:v>
                </c:pt>
                <c:pt idx="43407">
                  <c:v>-24.898500000000013</c:v>
                </c:pt>
                <c:pt idx="43408">
                  <c:v>-24.896500000000003</c:v>
                </c:pt>
                <c:pt idx="43409">
                  <c:v>-24.894500000000008</c:v>
                </c:pt>
                <c:pt idx="43410">
                  <c:v>-24.892500000000013</c:v>
                </c:pt>
                <c:pt idx="43411">
                  <c:v>-24.890500000000003</c:v>
                </c:pt>
                <c:pt idx="43412">
                  <c:v>-24.888500000000008</c:v>
                </c:pt>
                <c:pt idx="43413">
                  <c:v>-24.886500000000012</c:v>
                </c:pt>
                <c:pt idx="43414">
                  <c:v>-24.884500000000003</c:v>
                </c:pt>
                <c:pt idx="43415">
                  <c:v>-24.882500000000007</c:v>
                </c:pt>
                <c:pt idx="43416">
                  <c:v>-24.880500000000012</c:v>
                </c:pt>
                <c:pt idx="43417">
                  <c:v>-24.878500000000003</c:v>
                </c:pt>
                <c:pt idx="43418">
                  <c:v>-24.876500000000007</c:v>
                </c:pt>
                <c:pt idx="43419">
                  <c:v>-24.874500000000012</c:v>
                </c:pt>
                <c:pt idx="43420">
                  <c:v>-24.872500000000002</c:v>
                </c:pt>
                <c:pt idx="43421">
                  <c:v>-24.870500000000007</c:v>
                </c:pt>
                <c:pt idx="43422">
                  <c:v>-24.868500000000012</c:v>
                </c:pt>
                <c:pt idx="43423">
                  <c:v>-24.866500000000002</c:v>
                </c:pt>
                <c:pt idx="43424">
                  <c:v>-24.864500000000007</c:v>
                </c:pt>
                <c:pt idx="43425">
                  <c:v>-24.862500000000011</c:v>
                </c:pt>
                <c:pt idx="43426">
                  <c:v>-24.860500000000002</c:v>
                </c:pt>
                <c:pt idx="43427">
                  <c:v>-24.858500000000006</c:v>
                </c:pt>
                <c:pt idx="43428">
                  <c:v>-24.856500000000011</c:v>
                </c:pt>
                <c:pt idx="43429">
                  <c:v>-24.854500000000002</c:v>
                </c:pt>
                <c:pt idx="43430">
                  <c:v>-24.852500000000006</c:v>
                </c:pt>
                <c:pt idx="43431">
                  <c:v>-24.850500000000011</c:v>
                </c:pt>
                <c:pt idx="43432">
                  <c:v>-24.848500000000001</c:v>
                </c:pt>
                <c:pt idx="43433">
                  <c:v>-24.846500000000006</c:v>
                </c:pt>
                <c:pt idx="43434">
                  <c:v>-24.844500000000011</c:v>
                </c:pt>
                <c:pt idx="43435">
                  <c:v>-24.842500000000001</c:v>
                </c:pt>
                <c:pt idx="43436">
                  <c:v>-24.840500000000006</c:v>
                </c:pt>
                <c:pt idx="43437">
                  <c:v>-24.83850000000001</c:v>
                </c:pt>
                <c:pt idx="43438">
                  <c:v>-24.836500000000001</c:v>
                </c:pt>
                <c:pt idx="43439">
                  <c:v>-24.834500000000006</c:v>
                </c:pt>
                <c:pt idx="43440">
                  <c:v>-24.83250000000001</c:v>
                </c:pt>
                <c:pt idx="43441">
                  <c:v>-24.830500000000001</c:v>
                </c:pt>
                <c:pt idx="43442">
                  <c:v>-24.828500000000005</c:v>
                </c:pt>
                <c:pt idx="43443">
                  <c:v>-24.82650000000001</c:v>
                </c:pt>
                <c:pt idx="43444">
                  <c:v>-24.8245</c:v>
                </c:pt>
                <c:pt idx="43445">
                  <c:v>-24.822500000000005</c:v>
                </c:pt>
                <c:pt idx="43446">
                  <c:v>-24.82050000000001</c:v>
                </c:pt>
                <c:pt idx="43447">
                  <c:v>-24.8185</c:v>
                </c:pt>
                <c:pt idx="43448">
                  <c:v>-24.816500000000005</c:v>
                </c:pt>
                <c:pt idx="43449">
                  <c:v>-24.81450000000001</c:v>
                </c:pt>
                <c:pt idx="43450">
                  <c:v>-24.8125</c:v>
                </c:pt>
                <c:pt idx="43451">
                  <c:v>-24.810500000000005</c:v>
                </c:pt>
                <c:pt idx="43452">
                  <c:v>-24.808500000000009</c:v>
                </c:pt>
                <c:pt idx="43453">
                  <c:v>-24.8065</c:v>
                </c:pt>
                <c:pt idx="43454">
                  <c:v>-24.804500000000004</c:v>
                </c:pt>
                <c:pt idx="43455">
                  <c:v>-24.802500000000009</c:v>
                </c:pt>
                <c:pt idx="43456">
                  <c:v>-24.8005</c:v>
                </c:pt>
                <c:pt idx="43457">
                  <c:v>-24.798500000000004</c:v>
                </c:pt>
                <c:pt idx="43458">
                  <c:v>-24.796500000000009</c:v>
                </c:pt>
                <c:pt idx="43459">
                  <c:v>-24.794499999999999</c:v>
                </c:pt>
                <c:pt idx="43460">
                  <c:v>-24.792500000000004</c:v>
                </c:pt>
                <c:pt idx="43461">
                  <c:v>-24.790500000000009</c:v>
                </c:pt>
                <c:pt idx="43462">
                  <c:v>-24.788499999999999</c:v>
                </c:pt>
                <c:pt idx="43463">
                  <c:v>-24.786500000000004</c:v>
                </c:pt>
                <c:pt idx="43464">
                  <c:v>-24.784500000000008</c:v>
                </c:pt>
                <c:pt idx="43465">
                  <c:v>-24.782499999999999</c:v>
                </c:pt>
                <c:pt idx="43466">
                  <c:v>-24.780500000000004</c:v>
                </c:pt>
                <c:pt idx="43467">
                  <c:v>-24.778500000000008</c:v>
                </c:pt>
                <c:pt idx="43468">
                  <c:v>-24.776499999999999</c:v>
                </c:pt>
                <c:pt idx="43469">
                  <c:v>-24.774500000000003</c:v>
                </c:pt>
                <c:pt idx="43470">
                  <c:v>-24.772500000000008</c:v>
                </c:pt>
                <c:pt idx="43471">
                  <c:v>-24.770500000000013</c:v>
                </c:pt>
                <c:pt idx="43472">
                  <c:v>-24.768500000000003</c:v>
                </c:pt>
                <c:pt idx="43473">
                  <c:v>-24.766500000000008</c:v>
                </c:pt>
                <c:pt idx="43474">
                  <c:v>-24.764500000000012</c:v>
                </c:pt>
                <c:pt idx="43475">
                  <c:v>-24.762500000000003</c:v>
                </c:pt>
                <c:pt idx="43476">
                  <c:v>-24.760500000000008</c:v>
                </c:pt>
                <c:pt idx="43477">
                  <c:v>-24.758500000000012</c:v>
                </c:pt>
                <c:pt idx="43478">
                  <c:v>-24.756500000000003</c:v>
                </c:pt>
                <c:pt idx="43479">
                  <c:v>-24.754500000000007</c:v>
                </c:pt>
                <c:pt idx="43480">
                  <c:v>-24.752500000000012</c:v>
                </c:pt>
                <c:pt idx="43481">
                  <c:v>-24.750500000000002</c:v>
                </c:pt>
                <c:pt idx="43482">
                  <c:v>-24.748500000000007</c:v>
                </c:pt>
                <c:pt idx="43483">
                  <c:v>-24.746500000000012</c:v>
                </c:pt>
                <c:pt idx="43484">
                  <c:v>-24.744500000000002</c:v>
                </c:pt>
                <c:pt idx="43485">
                  <c:v>-24.742500000000007</c:v>
                </c:pt>
                <c:pt idx="43486">
                  <c:v>-24.740500000000011</c:v>
                </c:pt>
                <c:pt idx="43487">
                  <c:v>-24.738500000000002</c:v>
                </c:pt>
                <c:pt idx="43488">
                  <c:v>-24.736500000000007</c:v>
                </c:pt>
                <c:pt idx="43489">
                  <c:v>-24.734500000000011</c:v>
                </c:pt>
                <c:pt idx="43490">
                  <c:v>-24.732500000000002</c:v>
                </c:pt>
                <c:pt idx="43491">
                  <c:v>-24.730500000000006</c:v>
                </c:pt>
                <c:pt idx="43492">
                  <c:v>-24.728500000000011</c:v>
                </c:pt>
                <c:pt idx="43493">
                  <c:v>-24.726500000000001</c:v>
                </c:pt>
                <c:pt idx="43494">
                  <c:v>-24.724500000000006</c:v>
                </c:pt>
                <c:pt idx="43495">
                  <c:v>-24.722500000000011</c:v>
                </c:pt>
                <c:pt idx="43496">
                  <c:v>-24.720500000000001</c:v>
                </c:pt>
                <c:pt idx="43497">
                  <c:v>-24.718500000000006</c:v>
                </c:pt>
                <c:pt idx="43498">
                  <c:v>-24.716500000000011</c:v>
                </c:pt>
                <c:pt idx="43499">
                  <c:v>-24.714500000000001</c:v>
                </c:pt>
                <c:pt idx="43500">
                  <c:v>-24.712500000000006</c:v>
                </c:pt>
                <c:pt idx="43501">
                  <c:v>-24.71050000000001</c:v>
                </c:pt>
                <c:pt idx="43502">
                  <c:v>-24.708500000000001</c:v>
                </c:pt>
                <c:pt idx="43503">
                  <c:v>-24.706500000000005</c:v>
                </c:pt>
                <c:pt idx="43504">
                  <c:v>-24.70450000000001</c:v>
                </c:pt>
                <c:pt idx="43505">
                  <c:v>-24.702500000000001</c:v>
                </c:pt>
                <c:pt idx="43506">
                  <c:v>-24.700500000000005</c:v>
                </c:pt>
                <c:pt idx="43507">
                  <c:v>-24.69850000000001</c:v>
                </c:pt>
                <c:pt idx="43508">
                  <c:v>-24.6965</c:v>
                </c:pt>
                <c:pt idx="43509">
                  <c:v>-24.694500000000005</c:v>
                </c:pt>
                <c:pt idx="43510">
                  <c:v>-24.69250000000001</c:v>
                </c:pt>
                <c:pt idx="43511">
                  <c:v>-24.6905</c:v>
                </c:pt>
                <c:pt idx="43512">
                  <c:v>-24.688500000000005</c:v>
                </c:pt>
                <c:pt idx="43513">
                  <c:v>-24.686500000000009</c:v>
                </c:pt>
                <c:pt idx="43514">
                  <c:v>-24.6845</c:v>
                </c:pt>
                <c:pt idx="43515">
                  <c:v>-24.682500000000005</c:v>
                </c:pt>
                <c:pt idx="43516">
                  <c:v>-24.680500000000009</c:v>
                </c:pt>
                <c:pt idx="43517">
                  <c:v>-24.6785</c:v>
                </c:pt>
                <c:pt idx="43518">
                  <c:v>-24.676500000000004</c:v>
                </c:pt>
                <c:pt idx="43519">
                  <c:v>-24.674500000000009</c:v>
                </c:pt>
                <c:pt idx="43520">
                  <c:v>-24.672499999999999</c:v>
                </c:pt>
                <c:pt idx="43521">
                  <c:v>-24.670500000000004</c:v>
                </c:pt>
                <c:pt idx="43522">
                  <c:v>-24.668500000000009</c:v>
                </c:pt>
                <c:pt idx="43523">
                  <c:v>-24.666499999999999</c:v>
                </c:pt>
                <c:pt idx="43524">
                  <c:v>-24.664500000000004</c:v>
                </c:pt>
                <c:pt idx="43525">
                  <c:v>-24.662500000000009</c:v>
                </c:pt>
                <c:pt idx="43526">
                  <c:v>-24.660499999999999</c:v>
                </c:pt>
                <c:pt idx="43527">
                  <c:v>-24.658500000000004</c:v>
                </c:pt>
                <c:pt idx="43528">
                  <c:v>-24.656500000000008</c:v>
                </c:pt>
                <c:pt idx="43529">
                  <c:v>-24.654499999999999</c:v>
                </c:pt>
                <c:pt idx="43530">
                  <c:v>-24.652500000000003</c:v>
                </c:pt>
                <c:pt idx="43531">
                  <c:v>-24.650500000000008</c:v>
                </c:pt>
                <c:pt idx="43532">
                  <c:v>-24.648500000000013</c:v>
                </c:pt>
                <c:pt idx="43533">
                  <c:v>-24.646500000000003</c:v>
                </c:pt>
                <c:pt idx="43534">
                  <c:v>-24.644500000000008</c:v>
                </c:pt>
                <c:pt idx="43535">
                  <c:v>-24.642500000000013</c:v>
                </c:pt>
                <c:pt idx="43536">
                  <c:v>-24.640500000000003</c:v>
                </c:pt>
                <c:pt idx="43537">
                  <c:v>-24.638500000000008</c:v>
                </c:pt>
                <c:pt idx="43538">
                  <c:v>-24.636500000000012</c:v>
                </c:pt>
                <c:pt idx="43539">
                  <c:v>-24.634500000000003</c:v>
                </c:pt>
                <c:pt idx="43540">
                  <c:v>-24.632500000000007</c:v>
                </c:pt>
                <c:pt idx="43541">
                  <c:v>-24.630500000000012</c:v>
                </c:pt>
                <c:pt idx="43542">
                  <c:v>-24.628500000000003</c:v>
                </c:pt>
                <c:pt idx="43543">
                  <c:v>-24.626500000000007</c:v>
                </c:pt>
                <c:pt idx="43544">
                  <c:v>-24.624500000000012</c:v>
                </c:pt>
                <c:pt idx="43545">
                  <c:v>-24.622500000000002</c:v>
                </c:pt>
                <c:pt idx="43546">
                  <c:v>-24.620500000000007</c:v>
                </c:pt>
                <c:pt idx="43547">
                  <c:v>-24.618500000000012</c:v>
                </c:pt>
                <c:pt idx="43548">
                  <c:v>-24.616500000000002</c:v>
                </c:pt>
                <c:pt idx="43549">
                  <c:v>-24.614500000000007</c:v>
                </c:pt>
                <c:pt idx="43550">
                  <c:v>-24.612500000000011</c:v>
                </c:pt>
                <c:pt idx="43551">
                  <c:v>-24.610500000000002</c:v>
                </c:pt>
                <c:pt idx="43552">
                  <c:v>-24.608500000000006</c:v>
                </c:pt>
                <c:pt idx="43553">
                  <c:v>-24.606500000000011</c:v>
                </c:pt>
                <c:pt idx="43554">
                  <c:v>-24.604500000000002</c:v>
                </c:pt>
                <c:pt idx="43555">
                  <c:v>-24.602500000000006</c:v>
                </c:pt>
                <c:pt idx="43556">
                  <c:v>-24.600500000000011</c:v>
                </c:pt>
                <c:pt idx="43557">
                  <c:v>-24.598500000000001</c:v>
                </c:pt>
                <c:pt idx="43558">
                  <c:v>-24.596500000000006</c:v>
                </c:pt>
                <c:pt idx="43559">
                  <c:v>-24.594500000000011</c:v>
                </c:pt>
                <c:pt idx="43560">
                  <c:v>-24.592500000000001</c:v>
                </c:pt>
                <c:pt idx="43561">
                  <c:v>-24.590500000000006</c:v>
                </c:pt>
                <c:pt idx="43562">
                  <c:v>-24.58850000000001</c:v>
                </c:pt>
                <c:pt idx="43563">
                  <c:v>-24.586500000000001</c:v>
                </c:pt>
                <c:pt idx="43564">
                  <c:v>-24.584500000000006</c:v>
                </c:pt>
                <c:pt idx="43565">
                  <c:v>-24.58250000000001</c:v>
                </c:pt>
                <c:pt idx="43566">
                  <c:v>-24.580500000000001</c:v>
                </c:pt>
                <c:pt idx="43567">
                  <c:v>-24.578500000000005</c:v>
                </c:pt>
                <c:pt idx="43568">
                  <c:v>-24.57650000000001</c:v>
                </c:pt>
                <c:pt idx="43569">
                  <c:v>-24.5745</c:v>
                </c:pt>
                <c:pt idx="43570">
                  <c:v>-24.572500000000005</c:v>
                </c:pt>
                <c:pt idx="43571">
                  <c:v>-24.57050000000001</c:v>
                </c:pt>
                <c:pt idx="43572">
                  <c:v>-24.5685</c:v>
                </c:pt>
                <c:pt idx="43573">
                  <c:v>-24.566500000000005</c:v>
                </c:pt>
                <c:pt idx="43574">
                  <c:v>-24.56450000000001</c:v>
                </c:pt>
                <c:pt idx="43575">
                  <c:v>-24.5625</c:v>
                </c:pt>
                <c:pt idx="43576">
                  <c:v>-24.560500000000005</c:v>
                </c:pt>
                <c:pt idx="43577">
                  <c:v>-24.558500000000009</c:v>
                </c:pt>
                <c:pt idx="43578">
                  <c:v>-24.5565</c:v>
                </c:pt>
                <c:pt idx="43579">
                  <c:v>-24.554500000000004</c:v>
                </c:pt>
                <c:pt idx="43580">
                  <c:v>-24.552500000000009</c:v>
                </c:pt>
                <c:pt idx="43581">
                  <c:v>-24.5505</c:v>
                </c:pt>
                <c:pt idx="43582">
                  <c:v>-24.548500000000004</c:v>
                </c:pt>
                <c:pt idx="43583">
                  <c:v>-24.546500000000009</c:v>
                </c:pt>
                <c:pt idx="43584">
                  <c:v>-24.544499999999999</c:v>
                </c:pt>
                <c:pt idx="43585">
                  <c:v>-24.542500000000004</c:v>
                </c:pt>
                <c:pt idx="43586">
                  <c:v>-24.540500000000009</c:v>
                </c:pt>
                <c:pt idx="43587">
                  <c:v>-24.538499999999999</c:v>
                </c:pt>
                <c:pt idx="43588">
                  <c:v>-24.536500000000004</c:v>
                </c:pt>
                <c:pt idx="43589">
                  <c:v>-24.534500000000008</c:v>
                </c:pt>
                <c:pt idx="43590">
                  <c:v>-24.532499999999999</c:v>
                </c:pt>
                <c:pt idx="43591">
                  <c:v>-24.530500000000004</c:v>
                </c:pt>
                <c:pt idx="43592">
                  <c:v>-24.528500000000008</c:v>
                </c:pt>
                <c:pt idx="43593">
                  <c:v>-24.526499999999999</c:v>
                </c:pt>
                <c:pt idx="43594">
                  <c:v>-24.524500000000003</c:v>
                </c:pt>
                <c:pt idx="43595">
                  <c:v>-24.522500000000008</c:v>
                </c:pt>
                <c:pt idx="43596">
                  <c:v>-24.520500000000013</c:v>
                </c:pt>
                <c:pt idx="43597">
                  <c:v>-24.518500000000003</c:v>
                </c:pt>
                <c:pt idx="43598">
                  <c:v>-24.516500000000008</c:v>
                </c:pt>
                <c:pt idx="43599">
                  <c:v>-24.514500000000012</c:v>
                </c:pt>
                <c:pt idx="43600">
                  <c:v>-24.512500000000003</c:v>
                </c:pt>
                <c:pt idx="43601">
                  <c:v>-24.510500000000008</c:v>
                </c:pt>
                <c:pt idx="43602">
                  <c:v>-24.508500000000012</c:v>
                </c:pt>
                <c:pt idx="43603">
                  <c:v>-24.506500000000003</c:v>
                </c:pt>
                <c:pt idx="43604">
                  <c:v>-24.504500000000007</c:v>
                </c:pt>
                <c:pt idx="43605">
                  <c:v>-24.502500000000012</c:v>
                </c:pt>
                <c:pt idx="43606">
                  <c:v>-24.500500000000002</c:v>
                </c:pt>
                <c:pt idx="43607">
                  <c:v>-24.498500000000007</c:v>
                </c:pt>
                <c:pt idx="43608">
                  <c:v>-24.496500000000012</c:v>
                </c:pt>
                <c:pt idx="43609">
                  <c:v>-24.494500000000002</c:v>
                </c:pt>
                <c:pt idx="43610">
                  <c:v>-24.492500000000007</c:v>
                </c:pt>
                <c:pt idx="43611">
                  <c:v>-24.490500000000011</c:v>
                </c:pt>
                <c:pt idx="43612">
                  <c:v>-24.488500000000002</c:v>
                </c:pt>
                <c:pt idx="43613">
                  <c:v>-24.486500000000007</c:v>
                </c:pt>
                <c:pt idx="43614">
                  <c:v>-24.484500000000011</c:v>
                </c:pt>
                <c:pt idx="43615">
                  <c:v>-24.482500000000002</c:v>
                </c:pt>
                <c:pt idx="43616">
                  <c:v>-24.480500000000006</c:v>
                </c:pt>
                <c:pt idx="43617">
                  <c:v>-24.478500000000011</c:v>
                </c:pt>
                <c:pt idx="43618">
                  <c:v>-24.476500000000001</c:v>
                </c:pt>
                <c:pt idx="43619">
                  <c:v>-24.474500000000006</c:v>
                </c:pt>
                <c:pt idx="43620">
                  <c:v>-24.472500000000011</c:v>
                </c:pt>
                <c:pt idx="43621">
                  <c:v>-24.470500000000001</c:v>
                </c:pt>
                <c:pt idx="43622">
                  <c:v>-24.468500000000006</c:v>
                </c:pt>
                <c:pt idx="43623">
                  <c:v>-24.466500000000011</c:v>
                </c:pt>
                <c:pt idx="43624">
                  <c:v>-24.464500000000001</c:v>
                </c:pt>
                <c:pt idx="43625">
                  <c:v>-24.462500000000006</c:v>
                </c:pt>
                <c:pt idx="43626">
                  <c:v>-24.46050000000001</c:v>
                </c:pt>
                <c:pt idx="43627">
                  <c:v>-24.458500000000001</c:v>
                </c:pt>
                <c:pt idx="43628">
                  <c:v>-24.456500000000005</c:v>
                </c:pt>
                <c:pt idx="43629">
                  <c:v>-24.45450000000001</c:v>
                </c:pt>
                <c:pt idx="43630">
                  <c:v>-24.452500000000001</c:v>
                </c:pt>
                <c:pt idx="43631">
                  <c:v>-24.450500000000005</c:v>
                </c:pt>
                <c:pt idx="43632">
                  <c:v>-24.44850000000001</c:v>
                </c:pt>
                <c:pt idx="43633">
                  <c:v>-24.4465</c:v>
                </c:pt>
                <c:pt idx="43634">
                  <c:v>-24.444500000000005</c:v>
                </c:pt>
                <c:pt idx="43635">
                  <c:v>-24.44250000000001</c:v>
                </c:pt>
                <c:pt idx="43636">
                  <c:v>-24.4405</c:v>
                </c:pt>
                <c:pt idx="43637">
                  <c:v>-24.438500000000005</c:v>
                </c:pt>
                <c:pt idx="43638">
                  <c:v>-24.436500000000009</c:v>
                </c:pt>
                <c:pt idx="43639">
                  <c:v>-24.4345</c:v>
                </c:pt>
                <c:pt idx="43640">
                  <c:v>-24.432500000000005</c:v>
                </c:pt>
                <c:pt idx="43641">
                  <c:v>-24.430500000000009</c:v>
                </c:pt>
                <c:pt idx="43642">
                  <c:v>-24.4285</c:v>
                </c:pt>
                <c:pt idx="43643">
                  <c:v>-24.426500000000004</c:v>
                </c:pt>
                <c:pt idx="43644">
                  <c:v>-24.424500000000009</c:v>
                </c:pt>
                <c:pt idx="43645">
                  <c:v>-24.422499999999999</c:v>
                </c:pt>
                <c:pt idx="43646">
                  <c:v>-24.420500000000004</c:v>
                </c:pt>
                <c:pt idx="43647">
                  <c:v>-24.418500000000009</c:v>
                </c:pt>
                <c:pt idx="43648">
                  <c:v>-24.416499999999999</c:v>
                </c:pt>
                <c:pt idx="43649">
                  <c:v>-24.414500000000004</c:v>
                </c:pt>
                <c:pt idx="43650">
                  <c:v>-24.412500000000009</c:v>
                </c:pt>
                <c:pt idx="43651">
                  <c:v>-24.410499999999999</c:v>
                </c:pt>
                <c:pt idx="43652">
                  <c:v>-24.408500000000004</c:v>
                </c:pt>
                <c:pt idx="43653">
                  <c:v>-24.406500000000008</c:v>
                </c:pt>
                <c:pt idx="43654">
                  <c:v>-24.404499999999999</c:v>
                </c:pt>
                <c:pt idx="43655">
                  <c:v>-24.402500000000003</c:v>
                </c:pt>
                <c:pt idx="43656">
                  <c:v>-24.400500000000008</c:v>
                </c:pt>
                <c:pt idx="43657">
                  <c:v>-24.398500000000013</c:v>
                </c:pt>
                <c:pt idx="43658">
                  <c:v>-24.396500000000003</c:v>
                </c:pt>
                <c:pt idx="43659">
                  <c:v>-24.394500000000008</c:v>
                </c:pt>
                <c:pt idx="43660">
                  <c:v>-24.392500000000013</c:v>
                </c:pt>
                <c:pt idx="43661">
                  <c:v>-24.390500000000003</c:v>
                </c:pt>
                <c:pt idx="43662">
                  <c:v>-24.388500000000008</c:v>
                </c:pt>
                <c:pt idx="43663">
                  <c:v>-24.386500000000012</c:v>
                </c:pt>
                <c:pt idx="43664">
                  <c:v>-24.384500000000003</c:v>
                </c:pt>
                <c:pt idx="43665">
                  <c:v>-24.382500000000007</c:v>
                </c:pt>
                <c:pt idx="43666">
                  <c:v>-24.380500000000012</c:v>
                </c:pt>
                <c:pt idx="43667">
                  <c:v>-24.378500000000003</c:v>
                </c:pt>
                <c:pt idx="43668">
                  <c:v>-24.376500000000007</c:v>
                </c:pt>
                <c:pt idx="43669">
                  <c:v>-24.374500000000012</c:v>
                </c:pt>
                <c:pt idx="43670">
                  <c:v>-24.372500000000002</c:v>
                </c:pt>
                <c:pt idx="43671">
                  <c:v>-24.370500000000007</c:v>
                </c:pt>
                <c:pt idx="43672">
                  <c:v>-24.368500000000012</c:v>
                </c:pt>
                <c:pt idx="43673">
                  <c:v>-24.366500000000002</c:v>
                </c:pt>
                <c:pt idx="43674">
                  <c:v>-24.364500000000007</c:v>
                </c:pt>
                <c:pt idx="43675">
                  <c:v>-24.362500000000011</c:v>
                </c:pt>
                <c:pt idx="43676">
                  <c:v>-24.360500000000002</c:v>
                </c:pt>
                <c:pt idx="43677">
                  <c:v>-24.358500000000006</c:v>
                </c:pt>
                <c:pt idx="43678">
                  <c:v>-24.356500000000011</c:v>
                </c:pt>
                <c:pt idx="43679">
                  <c:v>-24.354500000000002</c:v>
                </c:pt>
                <c:pt idx="43680">
                  <c:v>-24.352500000000006</c:v>
                </c:pt>
                <c:pt idx="43681">
                  <c:v>-24.350500000000011</c:v>
                </c:pt>
                <c:pt idx="43682">
                  <c:v>-24.348500000000001</c:v>
                </c:pt>
                <c:pt idx="43683">
                  <c:v>-24.346500000000006</c:v>
                </c:pt>
                <c:pt idx="43684">
                  <c:v>-24.344500000000011</c:v>
                </c:pt>
                <c:pt idx="43685">
                  <c:v>-24.342500000000001</c:v>
                </c:pt>
                <c:pt idx="43686">
                  <c:v>-24.340500000000006</c:v>
                </c:pt>
                <c:pt idx="43687">
                  <c:v>-24.33850000000001</c:v>
                </c:pt>
                <c:pt idx="43688">
                  <c:v>-24.336500000000001</c:v>
                </c:pt>
                <c:pt idx="43689">
                  <c:v>-24.334500000000006</c:v>
                </c:pt>
                <c:pt idx="43690">
                  <c:v>-24.33250000000001</c:v>
                </c:pt>
                <c:pt idx="43691">
                  <c:v>-24.330500000000001</c:v>
                </c:pt>
                <c:pt idx="43692">
                  <c:v>-24.328500000000005</c:v>
                </c:pt>
                <c:pt idx="43693">
                  <c:v>-24.32650000000001</c:v>
                </c:pt>
                <c:pt idx="43694">
                  <c:v>-24.3245</c:v>
                </c:pt>
                <c:pt idx="43695">
                  <c:v>-24.322500000000005</c:v>
                </c:pt>
                <c:pt idx="43696">
                  <c:v>-24.32050000000001</c:v>
                </c:pt>
                <c:pt idx="43697">
                  <c:v>-24.3185</c:v>
                </c:pt>
                <c:pt idx="43698">
                  <c:v>-24.316500000000005</c:v>
                </c:pt>
                <c:pt idx="43699">
                  <c:v>-24.31450000000001</c:v>
                </c:pt>
                <c:pt idx="43700">
                  <c:v>-24.3125</c:v>
                </c:pt>
                <c:pt idx="43701">
                  <c:v>-24.310500000000005</c:v>
                </c:pt>
                <c:pt idx="43702">
                  <c:v>-24.308500000000009</c:v>
                </c:pt>
                <c:pt idx="43703">
                  <c:v>-24.3065</c:v>
                </c:pt>
                <c:pt idx="43704">
                  <c:v>-24.304500000000004</c:v>
                </c:pt>
                <c:pt idx="43705">
                  <c:v>-24.302500000000009</c:v>
                </c:pt>
                <c:pt idx="43706">
                  <c:v>-24.3005</c:v>
                </c:pt>
                <c:pt idx="43707">
                  <c:v>-24.298500000000004</c:v>
                </c:pt>
                <c:pt idx="43708">
                  <c:v>-24.296500000000009</c:v>
                </c:pt>
                <c:pt idx="43709">
                  <c:v>-24.294499999999999</c:v>
                </c:pt>
                <c:pt idx="43710">
                  <c:v>-24.292500000000004</c:v>
                </c:pt>
                <c:pt idx="43711">
                  <c:v>-24.290500000000009</c:v>
                </c:pt>
                <c:pt idx="43712">
                  <c:v>-24.288499999999999</c:v>
                </c:pt>
                <c:pt idx="43713">
                  <c:v>-24.286500000000004</c:v>
                </c:pt>
                <c:pt idx="43714">
                  <c:v>-24.284500000000008</c:v>
                </c:pt>
                <c:pt idx="43715">
                  <c:v>-24.282499999999999</c:v>
                </c:pt>
                <c:pt idx="43716">
                  <c:v>-24.280500000000004</c:v>
                </c:pt>
                <c:pt idx="43717">
                  <c:v>-24.278500000000008</c:v>
                </c:pt>
                <c:pt idx="43718">
                  <c:v>-24.276499999999999</c:v>
                </c:pt>
                <c:pt idx="43719">
                  <c:v>-24.274500000000003</c:v>
                </c:pt>
                <c:pt idx="43720">
                  <c:v>-24.272500000000008</c:v>
                </c:pt>
                <c:pt idx="43721">
                  <c:v>-24.270500000000013</c:v>
                </c:pt>
                <c:pt idx="43722">
                  <c:v>-24.268500000000003</c:v>
                </c:pt>
                <c:pt idx="43723">
                  <c:v>-24.266500000000008</c:v>
                </c:pt>
                <c:pt idx="43724">
                  <c:v>-24.264500000000012</c:v>
                </c:pt>
                <c:pt idx="43725">
                  <c:v>-24.262500000000003</c:v>
                </c:pt>
                <c:pt idx="43726">
                  <c:v>-24.260500000000008</c:v>
                </c:pt>
                <c:pt idx="43727">
                  <c:v>-24.258500000000012</c:v>
                </c:pt>
                <c:pt idx="43728">
                  <c:v>-24.256500000000003</c:v>
                </c:pt>
                <c:pt idx="43729">
                  <c:v>-24.254500000000007</c:v>
                </c:pt>
                <c:pt idx="43730">
                  <c:v>-24.252500000000012</c:v>
                </c:pt>
                <c:pt idx="43731">
                  <c:v>-24.250500000000002</c:v>
                </c:pt>
                <c:pt idx="43732">
                  <c:v>-24.248500000000007</c:v>
                </c:pt>
                <c:pt idx="43733">
                  <c:v>-24.246500000000012</c:v>
                </c:pt>
                <c:pt idx="43734">
                  <c:v>-24.244500000000002</c:v>
                </c:pt>
                <c:pt idx="43735">
                  <c:v>-24.242500000000007</c:v>
                </c:pt>
                <c:pt idx="43736">
                  <c:v>-24.240500000000011</c:v>
                </c:pt>
                <c:pt idx="43737">
                  <c:v>-24.238500000000002</c:v>
                </c:pt>
                <c:pt idx="43738">
                  <c:v>-24.236500000000007</c:v>
                </c:pt>
                <c:pt idx="43739">
                  <c:v>-24.234500000000011</c:v>
                </c:pt>
                <c:pt idx="43740">
                  <c:v>-24.232500000000002</c:v>
                </c:pt>
                <c:pt idx="43741">
                  <c:v>-24.230500000000006</c:v>
                </c:pt>
                <c:pt idx="43742">
                  <c:v>-24.228500000000011</c:v>
                </c:pt>
                <c:pt idx="43743">
                  <c:v>-24.226500000000001</c:v>
                </c:pt>
                <c:pt idx="43744">
                  <c:v>-24.224500000000006</c:v>
                </c:pt>
                <c:pt idx="43745">
                  <c:v>-24.222500000000011</c:v>
                </c:pt>
                <c:pt idx="43746">
                  <c:v>-24.220500000000001</c:v>
                </c:pt>
                <c:pt idx="43747">
                  <c:v>-24.218500000000006</c:v>
                </c:pt>
                <c:pt idx="43748">
                  <c:v>-24.216500000000011</c:v>
                </c:pt>
                <c:pt idx="43749">
                  <c:v>-24.214500000000001</c:v>
                </c:pt>
                <c:pt idx="43750">
                  <c:v>-24.212500000000006</c:v>
                </c:pt>
                <c:pt idx="43751">
                  <c:v>-24.21050000000001</c:v>
                </c:pt>
                <c:pt idx="43752">
                  <c:v>-24.208500000000001</c:v>
                </c:pt>
                <c:pt idx="43753">
                  <c:v>-24.206500000000005</c:v>
                </c:pt>
                <c:pt idx="43754">
                  <c:v>-24.20450000000001</c:v>
                </c:pt>
                <c:pt idx="43755">
                  <c:v>-24.202500000000001</c:v>
                </c:pt>
                <c:pt idx="43756">
                  <c:v>-24.200500000000005</c:v>
                </c:pt>
                <c:pt idx="43757">
                  <c:v>-24.19850000000001</c:v>
                </c:pt>
                <c:pt idx="43758">
                  <c:v>-24.1965</c:v>
                </c:pt>
                <c:pt idx="43759">
                  <c:v>-24.194500000000005</c:v>
                </c:pt>
                <c:pt idx="43760">
                  <c:v>-24.19250000000001</c:v>
                </c:pt>
                <c:pt idx="43761">
                  <c:v>-24.1905</c:v>
                </c:pt>
                <c:pt idx="43762">
                  <c:v>-24.188500000000005</c:v>
                </c:pt>
                <c:pt idx="43763">
                  <c:v>-24.186500000000009</c:v>
                </c:pt>
                <c:pt idx="43764">
                  <c:v>-24.1845</c:v>
                </c:pt>
                <c:pt idx="43765">
                  <c:v>-24.182500000000005</c:v>
                </c:pt>
                <c:pt idx="43766">
                  <c:v>-24.180500000000009</c:v>
                </c:pt>
                <c:pt idx="43767">
                  <c:v>-24.1785</c:v>
                </c:pt>
                <c:pt idx="43768">
                  <c:v>-24.176500000000004</c:v>
                </c:pt>
                <c:pt idx="43769">
                  <c:v>-24.174500000000009</c:v>
                </c:pt>
                <c:pt idx="43770">
                  <c:v>-24.172499999999999</c:v>
                </c:pt>
                <c:pt idx="43771">
                  <c:v>-24.170500000000004</c:v>
                </c:pt>
                <c:pt idx="43772">
                  <c:v>-24.168500000000009</c:v>
                </c:pt>
                <c:pt idx="43773">
                  <c:v>-24.166499999999999</c:v>
                </c:pt>
                <c:pt idx="43774">
                  <c:v>-24.164500000000004</c:v>
                </c:pt>
                <c:pt idx="43775">
                  <c:v>-24.162500000000009</c:v>
                </c:pt>
                <c:pt idx="43776">
                  <c:v>-24.160499999999999</c:v>
                </c:pt>
                <c:pt idx="43777">
                  <c:v>-24.158500000000004</c:v>
                </c:pt>
                <c:pt idx="43778">
                  <c:v>-24.156500000000008</c:v>
                </c:pt>
                <c:pt idx="43779">
                  <c:v>-24.154499999999999</c:v>
                </c:pt>
                <c:pt idx="43780">
                  <c:v>-24.152500000000003</c:v>
                </c:pt>
                <c:pt idx="43781">
                  <c:v>-24.150500000000008</c:v>
                </c:pt>
                <c:pt idx="43782">
                  <c:v>-24.148500000000013</c:v>
                </c:pt>
                <c:pt idx="43783">
                  <c:v>-24.146500000000003</c:v>
                </c:pt>
                <c:pt idx="43784">
                  <c:v>-24.144500000000008</c:v>
                </c:pt>
                <c:pt idx="43785">
                  <c:v>-24.142500000000013</c:v>
                </c:pt>
                <c:pt idx="43786">
                  <c:v>-24.140500000000003</c:v>
                </c:pt>
                <c:pt idx="43787">
                  <c:v>-24.138500000000008</c:v>
                </c:pt>
                <c:pt idx="43788">
                  <c:v>-24.136500000000012</c:v>
                </c:pt>
                <c:pt idx="43789">
                  <c:v>-24.134500000000003</c:v>
                </c:pt>
                <c:pt idx="43790">
                  <c:v>-24.132500000000007</c:v>
                </c:pt>
                <c:pt idx="43791">
                  <c:v>-24.130500000000012</c:v>
                </c:pt>
                <c:pt idx="43792">
                  <c:v>-24.128500000000003</c:v>
                </c:pt>
                <c:pt idx="43793">
                  <c:v>-24.126500000000007</c:v>
                </c:pt>
                <c:pt idx="43794">
                  <c:v>-24.124500000000012</c:v>
                </c:pt>
                <c:pt idx="43795">
                  <c:v>-24.122500000000002</c:v>
                </c:pt>
                <c:pt idx="43796">
                  <c:v>-24.120500000000007</c:v>
                </c:pt>
                <c:pt idx="43797">
                  <c:v>-24.118500000000012</c:v>
                </c:pt>
                <c:pt idx="43798">
                  <c:v>-24.116500000000002</c:v>
                </c:pt>
                <c:pt idx="43799">
                  <c:v>-24.114500000000007</c:v>
                </c:pt>
                <c:pt idx="43800">
                  <c:v>-24.112500000000011</c:v>
                </c:pt>
                <c:pt idx="43801">
                  <c:v>-24.110500000000002</c:v>
                </c:pt>
                <c:pt idx="43802">
                  <c:v>-24.108500000000006</c:v>
                </c:pt>
                <c:pt idx="43803">
                  <c:v>-24.106500000000011</c:v>
                </c:pt>
                <c:pt idx="43804">
                  <c:v>-24.104500000000002</c:v>
                </c:pt>
                <c:pt idx="43805">
                  <c:v>-24.102500000000006</c:v>
                </c:pt>
                <c:pt idx="43806">
                  <c:v>-24.100500000000011</c:v>
                </c:pt>
                <c:pt idx="43807">
                  <c:v>-24.098500000000001</c:v>
                </c:pt>
                <c:pt idx="43808">
                  <c:v>-24.096500000000006</c:v>
                </c:pt>
                <c:pt idx="43809">
                  <c:v>-24.094500000000011</c:v>
                </c:pt>
                <c:pt idx="43810">
                  <c:v>-24.092500000000001</c:v>
                </c:pt>
                <c:pt idx="43811">
                  <c:v>-24.090500000000006</c:v>
                </c:pt>
                <c:pt idx="43812">
                  <c:v>-24.08850000000001</c:v>
                </c:pt>
                <c:pt idx="43813">
                  <c:v>-24.086500000000001</c:v>
                </c:pt>
                <c:pt idx="43814">
                  <c:v>-24.084500000000006</c:v>
                </c:pt>
                <c:pt idx="43815">
                  <c:v>-24.08250000000001</c:v>
                </c:pt>
                <c:pt idx="43816">
                  <c:v>-24.080500000000001</c:v>
                </c:pt>
                <c:pt idx="43817">
                  <c:v>-24.078500000000005</c:v>
                </c:pt>
                <c:pt idx="43818">
                  <c:v>-24.07650000000001</c:v>
                </c:pt>
                <c:pt idx="43819">
                  <c:v>-24.0745</c:v>
                </c:pt>
                <c:pt idx="43820">
                  <c:v>-24.072500000000005</c:v>
                </c:pt>
                <c:pt idx="43821">
                  <c:v>-24.07050000000001</c:v>
                </c:pt>
                <c:pt idx="43822">
                  <c:v>-24.0685</c:v>
                </c:pt>
                <c:pt idx="43823">
                  <c:v>-24.066500000000005</c:v>
                </c:pt>
                <c:pt idx="43824">
                  <c:v>-24.06450000000001</c:v>
                </c:pt>
                <c:pt idx="43825">
                  <c:v>-24.0625</c:v>
                </c:pt>
                <c:pt idx="43826">
                  <c:v>-24.060500000000005</c:v>
                </c:pt>
                <c:pt idx="43827">
                  <c:v>-24.058500000000009</c:v>
                </c:pt>
                <c:pt idx="43828">
                  <c:v>-24.0565</c:v>
                </c:pt>
                <c:pt idx="43829">
                  <c:v>-24.054500000000004</c:v>
                </c:pt>
                <c:pt idx="43830">
                  <c:v>-24.052500000000009</c:v>
                </c:pt>
                <c:pt idx="43831">
                  <c:v>-24.0505</c:v>
                </c:pt>
                <c:pt idx="43832">
                  <c:v>-24.048500000000004</c:v>
                </c:pt>
                <c:pt idx="43833">
                  <c:v>-24.046500000000009</c:v>
                </c:pt>
                <c:pt idx="43834">
                  <c:v>-24.044499999999999</c:v>
                </c:pt>
                <c:pt idx="43835">
                  <c:v>-24.042500000000004</c:v>
                </c:pt>
                <c:pt idx="43836">
                  <c:v>-24.040500000000009</c:v>
                </c:pt>
                <c:pt idx="43837">
                  <c:v>-24.038499999999999</c:v>
                </c:pt>
                <c:pt idx="43838">
                  <c:v>-24.036500000000004</c:v>
                </c:pt>
                <c:pt idx="43839">
                  <c:v>-24.034500000000008</c:v>
                </c:pt>
                <c:pt idx="43840">
                  <c:v>-24.032499999999999</c:v>
                </c:pt>
                <c:pt idx="43841">
                  <c:v>-24.030500000000004</c:v>
                </c:pt>
                <c:pt idx="43842">
                  <c:v>-24.028500000000008</c:v>
                </c:pt>
                <c:pt idx="43843">
                  <c:v>-24.026499999999999</c:v>
                </c:pt>
                <c:pt idx="43844">
                  <c:v>-24.024500000000003</c:v>
                </c:pt>
                <c:pt idx="43845">
                  <c:v>-24.022500000000008</c:v>
                </c:pt>
                <c:pt idx="43846">
                  <c:v>-24.020500000000013</c:v>
                </c:pt>
                <c:pt idx="43847">
                  <c:v>-24.018500000000003</c:v>
                </c:pt>
                <c:pt idx="43848">
                  <c:v>-24.016500000000008</c:v>
                </c:pt>
                <c:pt idx="43849">
                  <c:v>-24.014500000000012</c:v>
                </c:pt>
                <c:pt idx="43850">
                  <c:v>-24.012500000000003</c:v>
                </c:pt>
                <c:pt idx="43851">
                  <c:v>-24.010500000000008</c:v>
                </c:pt>
                <c:pt idx="43852">
                  <c:v>-24.008500000000012</c:v>
                </c:pt>
                <c:pt idx="43853">
                  <c:v>-24.006500000000003</c:v>
                </c:pt>
                <c:pt idx="43854">
                  <c:v>-24.004500000000007</c:v>
                </c:pt>
                <c:pt idx="43855">
                  <c:v>-24.002500000000012</c:v>
                </c:pt>
                <c:pt idx="43856">
                  <c:v>-24.000500000000002</c:v>
                </c:pt>
                <c:pt idx="43857">
                  <c:v>-23.998500000000007</c:v>
                </c:pt>
                <c:pt idx="43858">
                  <c:v>-23.996500000000012</c:v>
                </c:pt>
                <c:pt idx="43859">
                  <c:v>-23.994500000000002</c:v>
                </c:pt>
                <c:pt idx="43860">
                  <c:v>-23.992500000000007</c:v>
                </c:pt>
                <c:pt idx="43861">
                  <c:v>-23.990500000000011</c:v>
                </c:pt>
                <c:pt idx="43862">
                  <c:v>-23.988500000000002</c:v>
                </c:pt>
                <c:pt idx="43863">
                  <c:v>-23.986500000000007</c:v>
                </c:pt>
                <c:pt idx="43864">
                  <c:v>-23.984500000000011</c:v>
                </c:pt>
                <c:pt idx="43865">
                  <c:v>-23.982500000000002</c:v>
                </c:pt>
                <c:pt idx="43866">
                  <c:v>-23.980500000000006</c:v>
                </c:pt>
                <c:pt idx="43867">
                  <c:v>-23.978500000000011</c:v>
                </c:pt>
                <c:pt idx="43868">
                  <c:v>-23.976500000000001</c:v>
                </c:pt>
                <c:pt idx="43869">
                  <c:v>-23.974500000000006</c:v>
                </c:pt>
                <c:pt idx="43870">
                  <c:v>-23.972500000000011</c:v>
                </c:pt>
                <c:pt idx="43871">
                  <c:v>-23.970500000000001</c:v>
                </c:pt>
                <c:pt idx="43872">
                  <c:v>-23.968500000000006</c:v>
                </c:pt>
                <c:pt idx="43873">
                  <c:v>-23.966500000000011</c:v>
                </c:pt>
                <c:pt idx="43874">
                  <c:v>-23.964500000000001</c:v>
                </c:pt>
                <c:pt idx="43875">
                  <c:v>-23.962500000000006</c:v>
                </c:pt>
                <c:pt idx="43876">
                  <c:v>-23.96050000000001</c:v>
                </c:pt>
                <c:pt idx="43877">
                  <c:v>-23.958500000000001</c:v>
                </c:pt>
                <c:pt idx="43878">
                  <c:v>-23.956500000000005</c:v>
                </c:pt>
                <c:pt idx="43879">
                  <c:v>-23.95450000000001</c:v>
                </c:pt>
                <c:pt idx="43880">
                  <c:v>-23.952500000000001</c:v>
                </c:pt>
                <c:pt idx="43881">
                  <c:v>-23.950500000000005</c:v>
                </c:pt>
                <c:pt idx="43882">
                  <c:v>-23.94850000000001</c:v>
                </c:pt>
                <c:pt idx="43883">
                  <c:v>-23.9465</c:v>
                </c:pt>
                <c:pt idx="43884">
                  <c:v>-23.944500000000005</c:v>
                </c:pt>
                <c:pt idx="43885">
                  <c:v>-23.94250000000001</c:v>
                </c:pt>
                <c:pt idx="43886">
                  <c:v>-23.9405</c:v>
                </c:pt>
                <c:pt idx="43887">
                  <c:v>-23.938500000000005</c:v>
                </c:pt>
                <c:pt idx="43888">
                  <c:v>-23.936500000000009</c:v>
                </c:pt>
                <c:pt idx="43889">
                  <c:v>-23.9345</c:v>
                </c:pt>
                <c:pt idx="43890">
                  <c:v>-23.932500000000005</c:v>
                </c:pt>
                <c:pt idx="43891">
                  <c:v>-23.930500000000009</c:v>
                </c:pt>
                <c:pt idx="43892">
                  <c:v>-23.9285</c:v>
                </c:pt>
                <c:pt idx="43893">
                  <c:v>-23.926500000000004</c:v>
                </c:pt>
                <c:pt idx="43894">
                  <c:v>-23.924500000000009</c:v>
                </c:pt>
                <c:pt idx="43895">
                  <c:v>-23.922499999999999</c:v>
                </c:pt>
                <c:pt idx="43896">
                  <c:v>-23.920500000000004</c:v>
                </c:pt>
                <c:pt idx="43897">
                  <c:v>-23.918500000000009</c:v>
                </c:pt>
                <c:pt idx="43898">
                  <c:v>-23.916499999999999</c:v>
                </c:pt>
                <c:pt idx="43899">
                  <c:v>-23.914500000000004</c:v>
                </c:pt>
                <c:pt idx="43900">
                  <c:v>-23.912500000000009</c:v>
                </c:pt>
                <c:pt idx="43901">
                  <c:v>-23.910499999999999</c:v>
                </c:pt>
                <c:pt idx="43902">
                  <c:v>-23.908500000000004</c:v>
                </c:pt>
                <c:pt idx="43903">
                  <c:v>-23.906500000000008</c:v>
                </c:pt>
                <c:pt idx="43904">
                  <c:v>-23.904499999999999</c:v>
                </c:pt>
                <c:pt idx="43905">
                  <c:v>-23.902500000000003</c:v>
                </c:pt>
                <c:pt idx="43906">
                  <c:v>-23.900500000000008</c:v>
                </c:pt>
                <c:pt idx="43907">
                  <c:v>-23.898500000000013</c:v>
                </c:pt>
                <c:pt idx="43908">
                  <c:v>-23.896500000000003</c:v>
                </c:pt>
                <c:pt idx="43909">
                  <c:v>-23.894500000000008</c:v>
                </c:pt>
                <c:pt idx="43910">
                  <c:v>-23.892500000000013</c:v>
                </c:pt>
                <c:pt idx="43911">
                  <c:v>-23.890500000000003</c:v>
                </c:pt>
                <c:pt idx="43912">
                  <c:v>-23.888500000000008</c:v>
                </c:pt>
                <c:pt idx="43913">
                  <c:v>-23.886500000000012</c:v>
                </c:pt>
                <c:pt idx="43914">
                  <c:v>-23.884500000000003</c:v>
                </c:pt>
                <c:pt idx="43915">
                  <c:v>-23.882500000000007</c:v>
                </c:pt>
                <c:pt idx="43916">
                  <c:v>-23.880500000000012</c:v>
                </c:pt>
                <c:pt idx="43917">
                  <c:v>-23.878500000000003</c:v>
                </c:pt>
                <c:pt idx="43918">
                  <c:v>-23.876500000000007</c:v>
                </c:pt>
                <c:pt idx="43919">
                  <c:v>-23.874500000000012</c:v>
                </c:pt>
                <c:pt idx="43920">
                  <c:v>-23.872500000000002</c:v>
                </c:pt>
                <c:pt idx="43921">
                  <c:v>-23.870500000000007</c:v>
                </c:pt>
                <c:pt idx="43922">
                  <c:v>-23.868500000000012</c:v>
                </c:pt>
                <c:pt idx="43923">
                  <c:v>-23.866500000000002</c:v>
                </c:pt>
                <c:pt idx="43924">
                  <c:v>-23.864500000000007</c:v>
                </c:pt>
                <c:pt idx="43925">
                  <c:v>-23.862500000000011</c:v>
                </c:pt>
                <c:pt idx="43926">
                  <c:v>-23.860500000000002</c:v>
                </c:pt>
                <c:pt idx="43927">
                  <c:v>-23.858500000000006</c:v>
                </c:pt>
                <c:pt idx="43928">
                  <c:v>-23.856500000000011</c:v>
                </c:pt>
                <c:pt idx="43929">
                  <c:v>-23.854500000000002</c:v>
                </c:pt>
                <c:pt idx="43930">
                  <c:v>-23.852500000000006</c:v>
                </c:pt>
                <c:pt idx="43931">
                  <c:v>-23.850500000000011</c:v>
                </c:pt>
                <c:pt idx="43932">
                  <c:v>-23.848500000000001</c:v>
                </c:pt>
                <c:pt idx="43933">
                  <c:v>-23.846500000000006</c:v>
                </c:pt>
                <c:pt idx="43934">
                  <c:v>-23.844500000000011</c:v>
                </c:pt>
                <c:pt idx="43935">
                  <c:v>-23.842500000000001</c:v>
                </c:pt>
                <c:pt idx="43936">
                  <c:v>-23.840500000000006</c:v>
                </c:pt>
                <c:pt idx="43937">
                  <c:v>-23.83850000000001</c:v>
                </c:pt>
                <c:pt idx="43938">
                  <c:v>-23.836500000000001</c:v>
                </c:pt>
                <c:pt idx="43939">
                  <c:v>-23.834500000000006</c:v>
                </c:pt>
                <c:pt idx="43940">
                  <c:v>-23.83250000000001</c:v>
                </c:pt>
                <c:pt idx="43941">
                  <c:v>-23.830500000000001</c:v>
                </c:pt>
                <c:pt idx="43942">
                  <c:v>-23.828500000000005</c:v>
                </c:pt>
                <c:pt idx="43943">
                  <c:v>-23.82650000000001</c:v>
                </c:pt>
                <c:pt idx="43944">
                  <c:v>-23.8245</c:v>
                </c:pt>
                <c:pt idx="43945">
                  <c:v>-23.822500000000005</c:v>
                </c:pt>
                <c:pt idx="43946">
                  <c:v>-23.82050000000001</c:v>
                </c:pt>
                <c:pt idx="43947">
                  <c:v>-23.8185</c:v>
                </c:pt>
                <c:pt idx="43948">
                  <c:v>-23.816500000000005</c:v>
                </c:pt>
                <c:pt idx="43949">
                  <c:v>-23.81450000000001</c:v>
                </c:pt>
                <c:pt idx="43950">
                  <c:v>-23.8125</c:v>
                </c:pt>
                <c:pt idx="43951">
                  <c:v>-23.810500000000005</c:v>
                </c:pt>
                <c:pt idx="43952">
                  <c:v>-23.808500000000009</c:v>
                </c:pt>
                <c:pt idx="43953">
                  <c:v>-23.8065</c:v>
                </c:pt>
                <c:pt idx="43954">
                  <c:v>-23.804500000000004</c:v>
                </c:pt>
                <c:pt idx="43955">
                  <c:v>-23.802500000000009</c:v>
                </c:pt>
                <c:pt idx="43956">
                  <c:v>-23.8005</c:v>
                </c:pt>
                <c:pt idx="43957">
                  <c:v>-23.798500000000004</c:v>
                </c:pt>
                <c:pt idx="43958">
                  <c:v>-23.796500000000009</c:v>
                </c:pt>
                <c:pt idx="43959">
                  <c:v>-23.794499999999999</c:v>
                </c:pt>
                <c:pt idx="43960">
                  <c:v>-23.792500000000004</c:v>
                </c:pt>
                <c:pt idx="43961">
                  <c:v>-23.790500000000009</c:v>
                </c:pt>
                <c:pt idx="43962">
                  <c:v>-23.788499999999999</c:v>
                </c:pt>
                <c:pt idx="43963">
                  <c:v>-23.786500000000004</c:v>
                </c:pt>
                <c:pt idx="43964">
                  <c:v>-23.784500000000008</c:v>
                </c:pt>
                <c:pt idx="43965">
                  <c:v>-23.782499999999999</c:v>
                </c:pt>
                <c:pt idx="43966">
                  <c:v>-23.780500000000004</c:v>
                </c:pt>
                <c:pt idx="43967">
                  <c:v>-23.778500000000008</c:v>
                </c:pt>
                <c:pt idx="43968">
                  <c:v>-23.776499999999999</c:v>
                </c:pt>
                <c:pt idx="43969">
                  <c:v>-23.774500000000003</c:v>
                </c:pt>
                <c:pt idx="43970">
                  <c:v>-23.772500000000008</c:v>
                </c:pt>
                <c:pt idx="43971">
                  <c:v>-23.770500000000013</c:v>
                </c:pt>
                <c:pt idx="43972">
                  <c:v>-23.768500000000003</c:v>
                </c:pt>
                <c:pt idx="43973">
                  <c:v>-23.766500000000008</c:v>
                </c:pt>
                <c:pt idx="43974">
                  <c:v>-23.764500000000012</c:v>
                </c:pt>
                <c:pt idx="43975">
                  <c:v>-23.762500000000003</c:v>
                </c:pt>
                <c:pt idx="43976">
                  <c:v>-23.760500000000008</c:v>
                </c:pt>
                <c:pt idx="43977">
                  <c:v>-23.758500000000012</c:v>
                </c:pt>
                <c:pt idx="43978">
                  <c:v>-23.756500000000003</c:v>
                </c:pt>
                <c:pt idx="43979">
                  <c:v>-23.754500000000007</c:v>
                </c:pt>
                <c:pt idx="43980">
                  <c:v>-23.752500000000012</c:v>
                </c:pt>
                <c:pt idx="43981">
                  <c:v>-23.750500000000002</c:v>
                </c:pt>
                <c:pt idx="43982">
                  <c:v>-23.748500000000007</c:v>
                </c:pt>
                <c:pt idx="43983">
                  <c:v>-23.746500000000012</c:v>
                </c:pt>
                <c:pt idx="43984">
                  <c:v>-23.744500000000002</c:v>
                </c:pt>
                <c:pt idx="43985">
                  <c:v>-23.742500000000007</c:v>
                </c:pt>
                <c:pt idx="43986">
                  <c:v>-23.740500000000011</c:v>
                </c:pt>
                <c:pt idx="43987">
                  <c:v>-23.738500000000002</c:v>
                </c:pt>
                <c:pt idx="43988">
                  <c:v>-23.736500000000007</c:v>
                </c:pt>
                <c:pt idx="43989">
                  <c:v>-23.734500000000011</c:v>
                </c:pt>
                <c:pt idx="43990">
                  <c:v>-23.732500000000002</c:v>
                </c:pt>
                <c:pt idx="43991">
                  <c:v>-23.730500000000006</c:v>
                </c:pt>
                <c:pt idx="43992">
                  <c:v>-23.728500000000011</c:v>
                </c:pt>
                <c:pt idx="43993">
                  <c:v>-23.726500000000001</c:v>
                </c:pt>
                <c:pt idx="43994">
                  <c:v>-23.724500000000006</c:v>
                </c:pt>
                <c:pt idx="43995">
                  <c:v>-23.722500000000011</c:v>
                </c:pt>
                <c:pt idx="43996">
                  <c:v>-23.720500000000001</c:v>
                </c:pt>
                <c:pt idx="43997">
                  <c:v>-23.718500000000006</c:v>
                </c:pt>
                <c:pt idx="43998">
                  <c:v>-23.716500000000011</c:v>
                </c:pt>
                <c:pt idx="43999">
                  <c:v>-23.714500000000001</c:v>
                </c:pt>
                <c:pt idx="44000">
                  <c:v>-23.712500000000006</c:v>
                </c:pt>
                <c:pt idx="44001">
                  <c:v>-23.71050000000001</c:v>
                </c:pt>
                <c:pt idx="44002">
                  <c:v>-23.708500000000001</c:v>
                </c:pt>
                <c:pt idx="44003">
                  <c:v>-23.706500000000005</c:v>
                </c:pt>
                <c:pt idx="44004">
                  <c:v>-23.70450000000001</c:v>
                </c:pt>
                <c:pt idx="44005">
                  <c:v>-23.702500000000001</c:v>
                </c:pt>
                <c:pt idx="44006">
                  <c:v>-23.700500000000005</c:v>
                </c:pt>
                <c:pt idx="44007">
                  <c:v>-23.69850000000001</c:v>
                </c:pt>
                <c:pt idx="44008">
                  <c:v>-23.6965</c:v>
                </c:pt>
                <c:pt idx="44009">
                  <c:v>-23.694500000000005</c:v>
                </c:pt>
                <c:pt idx="44010">
                  <c:v>-23.69250000000001</c:v>
                </c:pt>
                <c:pt idx="44011">
                  <c:v>-23.6905</c:v>
                </c:pt>
                <c:pt idx="44012">
                  <c:v>-23.688500000000005</c:v>
                </c:pt>
                <c:pt idx="44013">
                  <c:v>-23.686500000000009</c:v>
                </c:pt>
                <c:pt idx="44014">
                  <c:v>-23.6845</c:v>
                </c:pt>
                <c:pt idx="44015">
                  <c:v>-23.682500000000005</c:v>
                </c:pt>
                <c:pt idx="44016">
                  <c:v>-23.680500000000009</c:v>
                </c:pt>
                <c:pt idx="44017">
                  <c:v>-23.6785</c:v>
                </c:pt>
                <c:pt idx="44018">
                  <c:v>-23.676500000000004</c:v>
                </c:pt>
                <c:pt idx="44019">
                  <c:v>-23.674500000000009</c:v>
                </c:pt>
                <c:pt idx="44020">
                  <c:v>-23.672499999999999</c:v>
                </c:pt>
                <c:pt idx="44021">
                  <c:v>-23.670500000000004</c:v>
                </c:pt>
                <c:pt idx="44022">
                  <c:v>-23.668500000000009</c:v>
                </c:pt>
                <c:pt idx="44023">
                  <c:v>-23.666499999999999</c:v>
                </c:pt>
                <c:pt idx="44024">
                  <c:v>-23.664500000000004</c:v>
                </c:pt>
                <c:pt idx="44025">
                  <c:v>-23.662500000000009</c:v>
                </c:pt>
                <c:pt idx="44026">
                  <c:v>-23.660499999999999</c:v>
                </c:pt>
                <c:pt idx="44027">
                  <c:v>-23.658500000000004</c:v>
                </c:pt>
                <c:pt idx="44028">
                  <c:v>-23.656500000000008</c:v>
                </c:pt>
                <c:pt idx="44029">
                  <c:v>-23.654499999999999</c:v>
                </c:pt>
                <c:pt idx="44030">
                  <c:v>-23.652500000000003</c:v>
                </c:pt>
                <c:pt idx="44031">
                  <c:v>-23.650500000000008</c:v>
                </c:pt>
                <c:pt idx="44032">
                  <c:v>-23.648500000000013</c:v>
                </c:pt>
                <c:pt idx="44033">
                  <c:v>-23.646500000000003</c:v>
                </c:pt>
                <c:pt idx="44034">
                  <c:v>-23.644500000000008</c:v>
                </c:pt>
                <c:pt idx="44035">
                  <c:v>-23.642500000000013</c:v>
                </c:pt>
                <c:pt idx="44036">
                  <c:v>-23.640500000000003</c:v>
                </c:pt>
                <c:pt idx="44037">
                  <c:v>-23.638500000000008</c:v>
                </c:pt>
                <c:pt idx="44038">
                  <c:v>-23.636500000000012</c:v>
                </c:pt>
                <c:pt idx="44039">
                  <c:v>-23.634500000000003</c:v>
                </c:pt>
                <c:pt idx="44040">
                  <c:v>-23.632500000000007</c:v>
                </c:pt>
                <c:pt idx="44041">
                  <c:v>-23.630500000000012</c:v>
                </c:pt>
                <c:pt idx="44042">
                  <c:v>-23.628500000000003</c:v>
                </c:pt>
                <c:pt idx="44043">
                  <c:v>-23.626500000000007</c:v>
                </c:pt>
                <c:pt idx="44044">
                  <c:v>-23.624500000000012</c:v>
                </c:pt>
                <c:pt idx="44045">
                  <c:v>-23.622500000000002</c:v>
                </c:pt>
                <c:pt idx="44046">
                  <c:v>-23.620500000000007</c:v>
                </c:pt>
                <c:pt idx="44047">
                  <c:v>-23.618500000000012</c:v>
                </c:pt>
                <c:pt idx="44048">
                  <c:v>-23.616500000000002</c:v>
                </c:pt>
                <c:pt idx="44049">
                  <c:v>-23.614500000000007</c:v>
                </c:pt>
                <c:pt idx="44050">
                  <c:v>-23.612500000000011</c:v>
                </c:pt>
                <c:pt idx="44051">
                  <c:v>-23.610500000000002</c:v>
                </c:pt>
                <c:pt idx="44052">
                  <c:v>-23.608500000000006</c:v>
                </c:pt>
                <c:pt idx="44053">
                  <c:v>-23.606500000000011</c:v>
                </c:pt>
                <c:pt idx="44054">
                  <c:v>-23.604500000000002</c:v>
                </c:pt>
                <c:pt idx="44055">
                  <c:v>-23.602500000000006</c:v>
                </c:pt>
                <c:pt idx="44056">
                  <c:v>-23.600500000000011</c:v>
                </c:pt>
                <c:pt idx="44057">
                  <c:v>-23.598500000000001</c:v>
                </c:pt>
                <c:pt idx="44058">
                  <c:v>-23.596500000000006</c:v>
                </c:pt>
                <c:pt idx="44059">
                  <c:v>-23.594500000000011</c:v>
                </c:pt>
                <c:pt idx="44060">
                  <c:v>-23.592500000000001</c:v>
                </c:pt>
                <c:pt idx="44061">
                  <c:v>-23.590500000000006</c:v>
                </c:pt>
                <c:pt idx="44062">
                  <c:v>-23.58850000000001</c:v>
                </c:pt>
                <c:pt idx="44063">
                  <c:v>-23.586500000000001</c:v>
                </c:pt>
                <c:pt idx="44064">
                  <c:v>-23.584500000000006</c:v>
                </c:pt>
                <c:pt idx="44065">
                  <c:v>-23.58250000000001</c:v>
                </c:pt>
                <c:pt idx="44066">
                  <c:v>-23.580500000000001</c:v>
                </c:pt>
                <c:pt idx="44067">
                  <c:v>-23.578500000000005</c:v>
                </c:pt>
                <c:pt idx="44068">
                  <c:v>-23.57650000000001</c:v>
                </c:pt>
                <c:pt idx="44069">
                  <c:v>-23.5745</c:v>
                </c:pt>
                <c:pt idx="44070">
                  <c:v>-23.572500000000005</c:v>
                </c:pt>
                <c:pt idx="44071">
                  <c:v>-23.57050000000001</c:v>
                </c:pt>
                <c:pt idx="44072">
                  <c:v>-23.5685</c:v>
                </c:pt>
                <c:pt idx="44073">
                  <c:v>-23.566500000000005</c:v>
                </c:pt>
                <c:pt idx="44074">
                  <c:v>-23.56450000000001</c:v>
                </c:pt>
                <c:pt idx="44075">
                  <c:v>-23.5625</c:v>
                </c:pt>
                <c:pt idx="44076">
                  <c:v>-23.560500000000005</c:v>
                </c:pt>
                <c:pt idx="44077">
                  <c:v>-23.558500000000009</c:v>
                </c:pt>
                <c:pt idx="44078">
                  <c:v>-23.5565</c:v>
                </c:pt>
                <c:pt idx="44079">
                  <c:v>-23.554500000000004</c:v>
                </c:pt>
                <c:pt idx="44080">
                  <c:v>-23.552500000000009</c:v>
                </c:pt>
                <c:pt idx="44081">
                  <c:v>-23.5505</c:v>
                </c:pt>
                <c:pt idx="44082">
                  <c:v>-23.548500000000004</c:v>
                </c:pt>
                <c:pt idx="44083">
                  <c:v>-23.546500000000009</c:v>
                </c:pt>
                <c:pt idx="44084">
                  <c:v>-23.544499999999999</c:v>
                </c:pt>
                <c:pt idx="44085">
                  <c:v>-23.542500000000004</c:v>
                </c:pt>
                <c:pt idx="44086">
                  <c:v>-23.540500000000009</c:v>
                </c:pt>
                <c:pt idx="44087">
                  <c:v>-23.538499999999999</c:v>
                </c:pt>
                <c:pt idx="44088">
                  <c:v>-23.536500000000004</c:v>
                </c:pt>
                <c:pt idx="44089">
                  <c:v>-23.534500000000008</c:v>
                </c:pt>
                <c:pt idx="44090">
                  <c:v>-23.532499999999999</c:v>
                </c:pt>
                <c:pt idx="44091">
                  <c:v>-23.530500000000004</c:v>
                </c:pt>
                <c:pt idx="44092">
                  <c:v>-23.528500000000008</c:v>
                </c:pt>
                <c:pt idx="44093">
                  <c:v>-23.526499999999999</c:v>
                </c:pt>
                <c:pt idx="44094">
                  <c:v>-23.524500000000003</c:v>
                </c:pt>
                <c:pt idx="44095">
                  <c:v>-23.522500000000008</c:v>
                </c:pt>
                <c:pt idx="44096">
                  <c:v>-23.520500000000013</c:v>
                </c:pt>
                <c:pt idx="44097">
                  <c:v>-23.518500000000003</c:v>
                </c:pt>
                <c:pt idx="44098">
                  <c:v>-23.516500000000008</c:v>
                </c:pt>
                <c:pt idx="44099">
                  <c:v>-23.514500000000012</c:v>
                </c:pt>
                <c:pt idx="44100">
                  <c:v>-23.512500000000003</c:v>
                </c:pt>
                <c:pt idx="44101">
                  <c:v>-23.510500000000008</c:v>
                </c:pt>
                <c:pt idx="44102">
                  <c:v>-23.508500000000012</c:v>
                </c:pt>
                <c:pt idx="44103">
                  <c:v>-23.506500000000003</c:v>
                </c:pt>
                <c:pt idx="44104">
                  <c:v>-23.504500000000007</c:v>
                </c:pt>
                <c:pt idx="44105">
                  <c:v>-23.502500000000012</c:v>
                </c:pt>
                <c:pt idx="44106">
                  <c:v>-23.500500000000002</c:v>
                </c:pt>
                <c:pt idx="44107">
                  <c:v>-23.498500000000007</c:v>
                </c:pt>
                <c:pt idx="44108">
                  <c:v>-23.496500000000012</c:v>
                </c:pt>
                <c:pt idx="44109">
                  <c:v>-23.494500000000002</c:v>
                </c:pt>
                <c:pt idx="44110">
                  <c:v>-23.492500000000007</c:v>
                </c:pt>
                <c:pt idx="44111">
                  <c:v>-23.490500000000011</c:v>
                </c:pt>
                <c:pt idx="44112">
                  <c:v>-23.488500000000002</c:v>
                </c:pt>
                <c:pt idx="44113">
                  <c:v>-23.486500000000007</c:v>
                </c:pt>
                <c:pt idx="44114">
                  <c:v>-23.484500000000011</c:v>
                </c:pt>
                <c:pt idx="44115">
                  <c:v>-23.482500000000002</c:v>
                </c:pt>
                <c:pt idx="44116">
                  <c:v>-23.480500000000006</c:v>
                </c:pt>
                <c:pt idx="44117">
                  <c:v>-23.478500000000011</c:v>
                </c:pt>
                <c:pt idx="44118">
                  <c:v>-23.476500000000001</c:v>
                </c:pt>
                <c:pt idx="44119">
                  <c:v>-23.474500000000006</c:v>
                </c:pt>
                <c:pt idx="44120">
                  <c:v>-23.472500000000011</c:v>
                </c:pt>
                <c:pt idx="44121">
                  <c:v>-23.470500000000001</c:v>
                </c:pt>
                <c:pt idx="44122">
                  <c:v>-23.468500000000006</c:v>
                </c:pt>
                <c:pt idx="44123">
                  <c:v>-23.466500000000011</c:v>
                </c:pt>
                <c:pt idx="44124">
                  <c:v>-23.464500000000001</c:v>
                </c:pt>
                <c:pt idx="44125">
                  <c:v>-23.462500000000006</c:v>
                </c:pt>
                <c:pt idx="44126">
                  <c:v>-23.46050000000001</c:v>
                </c:pt>
                <c:pt idx="44127">
                  <c:v>-23.458500000000001</c:v>
                </c:pt>
                <c:pt idx="44128">
                  <c:v>-23.456500000000005</c:v>
                </c:pt>
                <c:pt idx="44129">
                  <c:v>-23.45450000000001</c:v>
                </c:pt>
                <c:pt idx="44130">
                  <c:v>-23.452500000000001</c:v>
                </c:pt>
                <c:pt idx="44131">
                  <c:v>-23.450500000000005</c:v>
                </c:pt>
                <c:pt idx="44132">
                  <c:v>-23.44850000000001</c:v>
                </c:pt>
                <c:pt idx="44133">
                  <c:v>-23.4465</c:v>
                </c:pt>
                <c:pt idx="44134">
                  <c:v>-23.444500000000005</c:v>
                </c:pt>
                <c:pt idx="44135">
                  <c:v>-23.44250000000001</c:v>
                </c:pt>
                <c:pt idx="44136">
                  <c:v>-23.4405</c:v>
                </c:pt>
                <c:pt idx="44137">
                  <c:v>-23.438500000000005</c:v>
                </c:pt>
                <c:pt idx="44138">
                  <c:v>-23.436500000000009</c:v>
                </c:pt>
                <c:pt idx="44139">
                  <c:v>-23.4345</c:v>
                </c:pt>
                <c:pt idx="44140">
                  <c:v>-23.432500000000005</c:v>
                </c:pt>
                <c:pt idx="44141">
                  <c:v>-23.430500000000009</c:v>
                </c:pt>
                <c:pt idx="44142">
                  <c:v>-23.4285</c:v>
                </c:pt>
                <c:pt idx="44143">
                  <c:v>-23.426500000000004</c:v>
                </c:pt>
                <c:pt idx="44144">
                  <c:v>-23.424500000000009</c:v>
                </c:pt>
                <c:pt idx="44145">
                  <c:v>-23.422499999999999</c:v>
                </c:pt>
                <c:pt idx="44146">
                  <c:v>-23.420500000000004</c:v>
                </c:pt>
                <c:pt idx="44147">
                  <c:v>-23.418500000000009</c:v>
                </c:pt>
                <c:pt idx="44148">
                  <c:v>-23.416499999999999</c:v>
                </c:pt>
                <c:pt idx="44149">
                  <c:v>-23.414500000000004</c:v>
                </c:pt>
                <c:pt idx="44150">
                  <c:v>-23.412500000000009</c:v>
                </c:pt>
                <c:pt idx="44151">
                  <c:v>-23.410499999999999</c:v>
                </c:pt>
                <c:pt idx="44152">
                  <c:v>-23.408500000000004</c:v>
                </c:pt>
                <c:pt idx="44153">
                  <c:v>-23.406500000000008</c:v>
                </c:pt>
                <c:pt idx="44154">
                  <c:v>-23.404499999999999</c:v>
                </c:pt>
                <c:pt idx="44155">
                  <c:v>-23.402500000000003</c:v>
                </c:pt>
                <c:pt idx="44156">
                  <c:v>-23.400500000000008</c:v>
                </c:pt>
                <c:pt idx="44157">
                  <c:v>-23.398500000000013</c:v>
                </c:pt>
                <c:pt idx="44158">
                  <c:v>-23.396500000000003</c:v>
                </c:pt>
                <c:pt idx="44159">
                  <c:v>-23.394500000000008</c:v>
                </c:pt>
                <c:pt idx="44160">
                  <c:v>-23.392500000000013</c:v>
                </c:pt>
                <c:pt idx="44161">
                  <c:v>-23.390500000000003</c:v>
                </c:pt>
                <c:pt idx="44162">
                  <c:v>-23.388500000000008</c:v>
                </c:pt>
                <c:pt idx="44163">
                  <c:v>-23.386500000000012</c:v>
                </c:pt>
                <c:pt idx="44164">
                  <c:v>-23.384500000000003</c:v>
                </c:pt>
                <c:pt idx="44165">
                  <c:v>-23.382500000000007</c:v>
                </c:pt>
                <c:pt idx="44166">
                  <c:v>-23.380500000000012</c:v>
                </c:pt>
                <c:pt idx="44167">
                  <c:v>-23.378500000000003</c:v>
                </c:pt>
                <c:pt idx="44168">
                  <c:v>-23.376500000000007</c:v>
                </c:pt>
                <c:pt idx="44169">
                  <c:v>-23.374500000000012</c:v>
                </c:pt>
                <c:pt idx="44170">
                  <c:v>-23.372500000000002</c:v>
                </c:pt>
                <c:pt idx="44171">
                  <c:v>-23.370500000000007</c:v>
                </c:pt>
                <c:pt idx="44172">
                  <c:v>-23.368500000000012</c:v>
                </c:pt>
                <c:pt idx="44173">
                  <c:v>-23.366500000000002</c:v>
                </c:pt>
                <c:pt idx="44174">
                  <c:v>-23.364500000000007</c:v>
                </c:pt>
                <c:pt idx="44175">
                  <c:v>-23.362500000000011</c:v>
                </c:pt>
                <c:pt idx="44176">
                  <c:v>-23.360500000000002</c:v>
                </c:pt>
                <c:pt idx="44177">
                  <c:v>-23.358500000000006</c:v>
                </c:pt>
                <c:pt idx="44178">
                  <c:v>-23.356500000000011</c:v>
                </c:pt>
                <c:pt idx="44179">
                  <c:v>-23.354500000000002</c:v>
                </c:pt>
                <c:pt idx="44180">
                  <c:v>-23.352500000000006</c:v>
                </c:pt>
                <c:pt idx="44181">
                  <c:v>-23.350500000000011</c:v>
                </c:pt>
                <c:pt idx="44182">
                  <c:v>-23.348500000000001</c:v>
                </c:pt>
                <c:pt idx="44183">
                  <c:v>-23.346500000000006</c:v>
                </c:pt>
                <c:pt idx="44184">
                  <c:v>-23.344500000000011</c:v>
                </c:pt>
                <c:pt idx="44185">
                  <c:v>-23.342500000000001</c:v>
                </c:pt>
                <c:pt idx="44186">
                  <c:v>-23.340500000000006</c:v>
                </c:pt>
                <c:pt idx="44187">
                  <c:v>-23.33850000000001</c:v>
                </c:pt>
                <c:pt idx="44188">
                  <c:v>-23.336500000000001</c:v>
                </c:pt>
                <c:pt idx="44189">
                  <c:v>-23.334500000000006</c:v>
                </c:pt>
                <c:pt idx="44190">
                  <c:v>-23.33250000000001</c:v>
                </c:pt>
                <c:pt idx="44191">
                  <c:v>-23.330500000000001</c:v>
                </c:pt>
                <c:pt idx="44192">
                  <c:v>-23.328500000000005</c:v>
                </c:pt>
                <c:pt idx="44193">
                  <c:v>-23.32650000000001</c:v>
                </c:pt>
                <c:pt idx="44194">
                  <c:v>-23.3245</c:v>
                </c:pt>
                <c:pt idx="44195">
                  <c:v>-23.322500000000005</c:v>
                </c:pt>
                <c:pt idx="44196">
                  <c:v>-23.32050000000001</c:v>
                </c:pt>
                <c:pt idx="44197">
                  <c:v>-23.3185</c:v>
                </c:pt>
                <c:pt idx="44198">
                  <c:v>-23.316500000000005</c:v>
                </c:pt>
                <c:pt idx="44199">
                  <c:v>-23.31450000000001</c:v>
                </c:pt>
                <c:pt idx="44200">
                  <c:v>-23.3125</c:v>
                </c:pt>
                <c:pt idx="44201">
                  <c:v>-23.310500000000005</c:v>
                </c:pt>
                <c:pt idx="44202">
                  <c:v>-23.308500000000009</c:v>
                </c:pt>
                <c:pt idx="44203">
                  <c:v>-23.3065</c:v>
                </c:pt>
                <c:pt idx="44204">
                  <c:v>-23.304500000000004</c:v>
                </c:pt>
                <c:pt idx="44205">
                  <c:v>-23.302500000000009</c:v>
                </c:pt>
                <c:pt idx="44206">
                  <c:v>-23.3005</c:v>
                </c:pt>
                <c:pt idx="44207">
                  <c:v>-23.298500000000004</c:v>
                </c:pt>
                <c:pt idx="44208">
                  <c:v>-23.296500000000009</c:v>
                </c:pt>
                <c:pt idx="44209">
                  <c:v>-23.294499999999999</c:v>
                </c:pt>
                <c:pt idx="44210">
                  <c:v>-23.292500000000004</c:v>
                </c:pt>
                <c:pt idx="44211">
                  <c:v>-23.290500000000009</c:v>
                </c:pt>
                <c:pt idx="44212">
                  <c:v>-23.288499999999999</c:v>
                </c:pt>
                <c:pt idx="44213">
                  <c:v>-23.286500000000004</c:v>
                </c:pt>
                <c:pt idx="44214">
                  <c:v>-23.284500000000008</c:v>
                </c:pt>
                <c:pt idx="44215">
                  <c:v>-23.282499999999999</c:v>
                </c:pt>
                <c:pt idx="44216">
                  <c:v>-23.280500000000004</c:v>
                </c:pt>
                <c:pt idx="44217">
                  <c:v>-23.278500000000008</c:v>
                </c:pt>
                <c:pt idx="44218">
                  <c:v>-23.276499999999999</c:v>
                </c:pt>
                <c:pt idx="44219">
                  <c:v>-23.274500000000003</c:v>
                </c:pt>
                <c:pt idx="44220">
                  <c:v>-23.272500000000008</c:v>
                </c:pt>
                <c:pt idx="44221">
                  <c:v>-23.270500000000013</c:v>
                </c:pt>
                <c:pt idx="44222">
                  <c:v>-23.268500000000003</c:v>
                </c:pt>
                <c:pt idx="44223">
                  <c:v>-23.266500000000008</c:v>
                </c:pt>
                <c:pt idx="44224">
                  <c:v>-23.264500000000012</c:v>
                </c:pt>
                <c:pt idx="44225">
                  <c:v>-23.262500000000003</c:v>
                </c:pt>
                <c:pt idx="44226">
                  <c:v>-23.260500000000008</c:v>
                </c:pt>
                <c:pt idx="44227">
                  <c:v>-23.258500000000012</c:v>
                </c:pt>
                <c:pt idx="44228">
                  <c:v>-23.256500000000003</c:v>
                </c:pt>
                <c:pt idx="44229">
                  <c:v>-23.254500000000007</c:v>
                </c:pt>
                <c:pt idx="44230">
                  <c:v>-23.252500000000012</c:v>
                </c:pt>
                <c:pt idx="44231">
                  <c:v>-23.250500000000002</c:v>
                </c:pt>
                <c:pt idx="44232">
                  <c:v>-23.248500000000007</c:v>
                </c:pt>
                <c:pt idx="44233">
                  <c:v>-23.246500000000012</c:v>
                </c:pt>
                <c:pt idx="44234">
                  <c:v>-23.244500000000002</c:v>
                </c:pt>
                <c:pt idx="44235">
                  <c:v>-23.242500000000007</c:v>
                </c:pt>
                <c:pt idx="44236">
                  <c:v>-23.240500000000011</c:v>
                </c:pt>
                <c:pt idx="44237">
                  <c:v>-23.238500000000002</c:v>
                </c:pt>
                <c:pt idx="44238">
                  <c:v>-23.236500000000007</c:v>
                </c:pt>
                <c:pt idx="44239">
                  <c:v>-23.234500000000011</c:v>
                </c:pt>
                <c:pt idx="44240">
                  <c:v>-23.232500000000002</c:v>
                </c:pt>
                <c:pt idx="44241">
                  <c:v>-23.230500000000006</c:v>
                </c:pt>
                <c:pt idx="44242">
                  <c:v>-23.228500000000011</c:v>
                </c:pt>
                <c:pt idx="44243">
                  <c:v>-23.226500000000001</c:v>
                </c:pt>
                <c:pt idx="44244">
                  <c:v>-23.224500000000006</c:v>
                </c:pt>
                <c:pt idx="44245">
                  <c:v>-23.222500000000011</c:v>
                </c:pt>
                <c:pt idx="44246">
                  <c:v>-23.220500000000001</c:v>
                </c:pt>
                <c:pt idx="44247">
                  <c:v>-23.218500000000006</c:v>
                </c:pt>
                <c:pt idx="44248">
                  <c:v>-23.216500000000011</c:v>
                </c:pt>
                <c:pt idx="44249">
                  <c:v>-23.214500000000001</c:v>
                </c:pt>
                <c:pt idx="44250">
                  <c:v>-23.212500000000006</c:v>
                </c:pt>
                <c:pt idx="44251">
                  <c:v>-23.21050000000001</c:v>
                </c:pt>
                <c:pt idx="44252">
                  <c:v>-23.208500000000001</c:v>
                </c:pt>
                <c:pt idx="44253">
                  <c:v>-23.206500000000005</c:v>
                </c:pt>
                <c:pt idx="44254">
                  <c:v>-23.20450000000001</c:v>
                </c:pt>
                <c:pt idx="44255">
                  <c:v>-23.202500000000001</c:v>
                </c:pt>
                <c:pt idx="44256">
                  <c:v>-23.200500000000005</c:v>
                </c:pt>
                <c:pt idx="44257">
                  <c:v>-23.19850000000001</c:v>
                </c:pt>
                <c:pt idx="44258">
                  <c:v>-23.1965</c:v>
                </c:pt>
                <c:pt idx="44259">
                  <c:v>-23.194500000000005</c:v>
                </c:pt>
                <c:pt idx="44260">
                  <c:v>-23.19250000000001</c:v>
                </c:pt>
                <c:pt idx="44261">
                  <c:v>-23.1905</c:v>
                </c:pt>
                <c:pt idx="44262">
                  <c:v>-23.188500000000005</c:v>
                </c:pt>
                <c:pt idx="44263">
                  <c:v>-23.186500000000009</c:v>
                </c:pt>
                <c:pt idx="44264">
                  <c:v>-23.1845</c:v>
                </c:pt>
                <c:pt idx="44265">
                  <c:v>-23.182500000000005</c:v>
                </c:pt>
                <c:pt idx="44266">
                  <c:v>-23.180500000000009</c:v>
                </c:pt>
                <c:pt idx="44267">
                  <c:v>-23.1785</c:v>
                </c:pt>
                <c:pt idx="44268">
                  <c:v>-23.176500000000004</c:v>
                </c:pt>
                <c:pt idx="44269">
                  <c:v>-23.174500000000009</c:v>
                </c:pt>
                <c:pt idx="44270">
                  <c:v>-23.172499999999999</c:v>
                </c:pt>
                <c:pt idx="44271">
                  <c:v>-23.170500000000004</c:v>
                </c:pt>
                <c:pt idx="44272">
                  <c:v>-23.168500000000009</c:v>
                </c:pt>
                <c:pt idx="44273">
                  <c:v>-23.166499999999999</c:v>
                </c:pt>
                <c:pt idx="44274">
                  <c:v>-23.164500000000004</c:v>
                </c:pt>
                <c:pt idx="44275">
                  <c:v>-23.162500000000009</c:v>
                </c:pt>
                <c:pt idx="44276">
                  <c:v>-23.160499999999999</c:v>
                </c:pt>
                <c:pt idx="44277">
                  <c:v>-23.158500000000004</c:v>
                </c:pt>
                <c:pt idx="44278">
                  <c:v>-23.156500000000008</c:v>
                </c:pt>
                <c:pt idx="44279">
                  <c:v>-23.154499999999999</c:v>
                </c:pt>
                <c:pt idx="44280">
                  <c:v>-23.152500000000003</c:v>
                </c:pt>
                <c:pt idx="44281">
                  <c:v>-23.150500000000008</c:v>
                </c:pt>
                <c:pt idx="44282">
                  <c:v>-23.148500000000013</c:v>
                </c:pt>
                <c:pt idx="44283">
                  <c:v>-23.146500000000003</c:v>
                </c:pt>
                <c:pt idx="44284">
                  <c:v>-23.144500000000008</c:v>
                </c:pt>
                <c:pt idx="44285">
                  <c:v>-23.142500000000013</c:v>
                </c:pt>
                <c:pt idx="44286">
                  <c:v>-23.140500000000003</c:v>
                </c:pt>
                <c:pt idx="44287">
                  <c:v>-23.138500000000008</c:v>
                </c:pt>
                <c:pt idx="44288">
                  <c:v>-23.136500000000012</c:v>
                </c:pt>
                <c:pt idx="44289">
                  <c:v>-23.134500000000003</c:v>
                </c:pt>
                <c:pt idx="44290">
                  <c:v>-23.132500000000007</c:v>
                </c:pt>
                <c:pt idx="44291">
                  <c:v>-23.130500000000012</c:v>
                </c:pt>
                <c:pt idx="44292">
                  <c:v>-23.128500000000003</c:v>
                </c:pt>
                <c:pt idx="44293">
                  <c:v>-23.126500000000007</c:v>
                </c:pt>
                <c:pt idx="44294">
                  <c:v>-23.124500000000012</c:v>
                </c:pt>
                <c:pt idx="44295">
                  <c:v>-23.122500000000002</c:v>
                </c:pt>
                <c:pt idx="44296">
                  <c:v>-23.120500000000007</c:v>
                </c:pt>
                <c:pt idx="44297">
                  <c:v>-23.118500000000012</c:v>
                </c:pt>
                <c:pt idx="44298">
                  <c:v>-23.116500000000002</c:v>
                </c:pt>
                <c:pt idx="44299">
                  <c:v>-23.114500000000007</c:v>
                </c:pt>
                <c:pt idx="44300">
                  <c:v>-23.112500000000011</c:v>
                </c:pt>
                <c:pt idx="44301">
                  <c:v>-23.110500000000002</c:v>
                </c:pt>
                <c:pt idx="44302">
                  <c:v>-23.108500000000006</c:v>
                </c:pt>
                <c:pt idx="44303">
                  <c:v>-23.106500000000011</c:v>
                </c:pt>
                <c:pt idx="44304">
                  <c:v>-23.104500000000002</c:v>
                </c:pt>
                <c:pt idx="44305">
                  <c:v>-23.102500000000006</c:v>
                </c:pt>
                <c:pt idx="44306">
                  <c:v>-23.100500000000011</c:v>
                </c:pt>
                <c:pt idx="44307">
                  <c:v>-23.098500000000001</c:v>
                </c:pt>
                <c:pt idx="44308">
                  <c:v>-23.096500000000006</c:v>
                </c:pt>
                <c:pt idx="44309">
                  <c:v>-23.094500000000011</c:v>
                </c:pt>
                <c:pt idx="44310">
                  <c:v>-23.092500000000001</c:v>
                </c:pt>
                <c:pt idx="44311">
                  <c:v>-23.090500000000006</c:v>
                </c:pt>
                <c:pt idx="44312">
                  <c:v>-23.08850000000001</c:v>
                </c:pt>
                <c:pt idx="44313">
                  <c:v>-23.086500000000001</c:v>
                </c:pt>
                <c:pt idx="44314">
                  <c:v>-23.084500000000006</c:v>
                </c:pt>
                <c:pt idx="44315">
                  <c:v>-23.08250000000001</c:v>
                </c:pt>
                <c:pt idx="44316">
                  <c:v>-23.080500000000001</c:v>
                </c:pt>
                <c:pt idx="44317">
                  <c:v>-23.078500000000005</c:v>
                </c:pt>
                <c:pt idx="44318">
                  <c:v>-23.07650000000001</c:v>
                </c:pt>
                <c:pt idx="44319">
                  <c:v>-23.0745</c:v>
                </c:pt>
                <c:pt idx="44320">
                  <c:v>-23.072500000000005</c:v>
                </c:pt>
                <c:pt idx="44321">
                  <c:v>-23.07050000000001</c:v>
                </c:pt>
                <c:pt idx="44322">
                  <c:v>-23.0685</c:v>
                </c:pt>
                <c:pt idx="44323">
                  <c:v>-23.066500000000005</c:v>
                </c:pt>
                <c:pt idx="44324">
                  <c:v>-23.06450000000001</c:v>
                </c:pt>
                <c:pt idx="44325">
                  <c:v>-23.0625</c:v>
                </c:pt>
                <c:pt idx="44326">
                  <c:v>-23.060500000000005</c:v>
                </c:pt>
                <c:pt idx="44327">
                  <c:v>-23.058500000000009</c:v>
                </c:pt>
                <c:pt idx="44328">
                  <c:v>-23.0565</c:v>
                </c:pt>
                <c:pt idx="44329">
                  <c:v>-23.054500000000004</c:v>
                </c:pt>
                <c:pt idx="44330">
                  <c:v>-23.052500000000009</c:v>
                </c:pt>
                <c:pt idx="44331">
                  <c:v>-23.0505</c:v>
                </c:pt>
                <c:pt idx="44332">
                  <c:v>-23.048500000000004</c:v>
                </c:pt>
                <c:pt idx="44333">
                  <c:v>-23.046500000000009</c:v>
                </c:pt>
                <c:pt idx="44334">
                  <c:v>-23.044499999999999</c:v>
                </c:pt>
                <c:pt idx="44335">
                  <c:v>-23.042500000000004</c:v>
                </c:pt>
                <c:pt idx="44336">
                  <c:v>-23.040500000000009</c:v>
                </c:pt>
                <c:pt idx="44337">
                  <c:v>-23.038499999999999</c:v>
                </c:pt>
                <c:pt idx="44338">
                  <c:v>-23.036500000000004</c:v>
                </c:pt>
                <c:pt idx="44339">
                  <c:v>-23.034500000000008</c:v>
                </c:pt>
                <c:pt idx="44340">
                  <c:v>-23.032499999999999</c:v>
                </c:pt>
                <c:pt idx="44341">
                  <c:v>-23.030500000000004</c:v>
                </c:pt>
                <c:pt idx="44342">
                  <c:v>-23.028500000000008</c:v>
                </c:pt>
                <c:pt idx="44343">
                  <c:v>-23.026499999999999</c:v>
                </c:pt>
                <c:pt idx="44344">
                  <c:v>-23.024500000000003</c:v>
                </c:pt>
                <c:pt idx="44345">
                  <c:v>-23.022500000000008</c:v>
                </c:pt>
                <c:pt idx="44346">
                  <c:v>-23.020500000000013</c:v>
                </c:pt>
                <c:pt idx="44347">
                  <c:v>-23.018500000000003</c:v>
                </c:pt>
                <c:pt idx="44348">
                  <c:v>-23.016500000000008</c:v>
                </c:pt>
                <c:pt idx="44349">
                  <c:v>-23.014500000000012</c:v>
                </c:pt>
                <c:pt idx="44350">
                  <c:v>-23.012500000000003</c:v>
                </c:pt>
                <c:pt idx="44351">
                  <c:v>-23.010500000000008</c:v>
                </c:pt>
                <c:pt idx="44352">
                  <c:v>-23.008500000000012</c:v>
                </c:pt>
                <c:pt idx="44353">
                  <c:v>-23.006500000000003</c:v>
                </c:pt>
                <c:pt idx="44354">
                  <c:v>-23.004500000000007</c:v>
                </c:pt>
                <c:pt idx="44355">
                  <c:v>-23.002500000000012</c:v>
                </c:pt>
                <c:pt idx="44356">
                  <c:v>-23.000500000000002</c:v>
                </c:pt>
                <c:pt idx="44357">
                  <c:v>-22.998500000000007</c:v>
                </c:pt>
                <c:pt idx="44358">
                  <c:v>-22.996500000000012</c:v>
                </c:pt>
                <c:pt idx="44359">
                  <c:v>-22.994500000000002</c:v>
                </c:pt>
                <c:pt idx="44360">
                  <c:v>-22.992500000000007</c:v>
                </c:pt>
                <c:pt idx="44361">
                  <c:v>-22.990500000000011</c:v>
                </c:pt>
                <c:pt idx="44362">
                  <c:v>-22.988500000000002</c:v>
                </c:pt>
                <c:pt idx="44363">
                  <c:v>-22.986500000000007</c:v>
                </c:pt>
                <c:pt idx="44364">
                  <c:v>-22.984500000000011</c:v>
                </c:pt>
                <c:pt idx="44365">
                  <c:v>-22.982500000000002</c:v>
                </c:pt>
                <c:pt idx="44366">
                  <c:v>-22.980500000000006</c:v>
                </c:pt>
                <c:pt idx="44367">
                  <c:v>-22.978500000000011</c:v>
                </c:pt>
                <c:pt idx="44368">
                  <c:v>-22.976500000000001</c:v>
                </c:pt>
                <c:pt idx="44369">
                  <c:v>-22.974500000000006</c:v>
                </c:pt>
                <c:pt idx="44370">
                  <c:v>-22.972500000000011</c:v>
                </c:pt>
                <c:pt idx="44371">
                  <c:v>-22.970500000000001</c:v>
                </c:pt>
                <c:pt idx="44372">
                  <c:v>-22.968500000000006</c:v>
                </c:pt>
                <c:pt idx="44373">
                  <c:v>-22.966500000000011</c:v>
                </c:pt>
                <c:pt idx="44374">
                  <c:v>-22.964500000000001</c:v>
                </c:pt>
                <c:pt idx="44375">
                  <c:v>-22.962500000000006</c:v>
                </c:pt>
                <c:pt idx="44376">
                  <c:v>-22.96050000000001</c:v>
                </c:pt>
                <c:pt idx="44377">
                  <c:v>-22.958500000000001</c:v>
                </c:pt>
                <c:pt idx="44378">
                  <c:v>-22.956500000000005</c:v>
                </c:pt>
                <c:pt idx="44379">
                  <c:v>-22.95450000000001</c:v>
                </c:pt>
                <c:pt idx="44380">
                  <c:v>-22.952500000000001</c:v>
                </c:pt>
                <c:pt idx="44381">
                  <c:v>-22.950500000000005</c:v>
                </c:pt>
                <c:pt idx="44382">
                  <c:v>-22.94850000000001</c:v>
                </c:pt>
                <c:pt idx="44383">
                  <c:v>-22.9465</c:v>
                </c:pt>
                <c:pt idx="44384">
                  <c:v>-22.944500000000005</c:v>
                </c:pt>
                <c:pt idx="44385">
                  <c:v>-22.94250000000001</c:v>
                </c:pt>
                <c:pt idx="44386">
                  <c:v>-22.9405</c:v>
                </c:pt>
                <c:pt idx="44387">
                  <c:v>-22.938500000000005</c:v>
                </c:pt>
                <c:pt idx="44388">
                  <c:v>-22.936500000000009</c:v>
                </c:pt>
                <c:pt idx="44389">
                  <c:v>-22.9345</c:v>
                </c:pt>
                <c:pt idx="44390">
                  <c:v>-22.932500000000005</c:v>
                </c:pt>
                <c:pt idx="44391">
                  <c:v>-22.930500000000009</c:v>
                </c:pt>
                <c:pt idx="44392">
                  <c:v>-22.9285</c:v>
                </c:pt>
                <c:pt idx="44393">
                  <c:v>-22.926500000000004</c:v>
                </c:pt>
                <c:pt idx="44394">
                  <c:v>-22.924500000000009</c:v>
                </c:pt>
                <c:pt idx="44395">
                  <c:v>-22.922499999999999</c:v>
                </c:pt>
                <c:pt idx="44396">
                  <c:v>-22.920500000000004</c:v>
                </c:pt>
                <c:pt idx="44397">
                  <c:v>-22.918500000000009</c:v>
                </c:pt>
                <c:pt idx="44398">
                  <c:v>-22.916499999999999</c:v>
                </c:pt>
                <c:pt idx="44399">
                  <c:v>-22.914500000000004</c:v>
                </c:pt>
                <c:pt idx="44400">
                  <c:v>-22.912500000000009</c:v>
                </c:pt>
                <c:pt idx="44401">
                  <c:v>-22.910499999999999</c:v>
                </c:pt>
                <c:pt idx="44402">
                  <c:v>-22.908500000000004</c:v>
                </c:pt>
                <c:pt idx="44403">
                  <c:v>-22.906500000000008</c:v>
                </c:pt>
                <c:pt idx="44404">
                  <c:v>-22.904499999999999</c:v>
                </c:pt>
                <c:pt idx="44405">
                  <c:v>-22.902500000000003</c:v>
                </c:pt>
                <c:pt idx="44406">
                  <c:v>-22.900500000000008</c:v>
                </c:pt>
                <c:pt idx="44407">
                  <c:v>-22.898500000000013</c:v>
                </c:pt>
                <c:pt idx="44408">
                  <c:v>-22.896500000000003</c:v>
                </c:pt>
                <c:pt idx="44409">
                  <c:v>-22.894500000000008</c:v>
                </c:pt>
                <c:pt idx="44410">
                  <c:v>-22.892500000000013</c:v>
                </c:pt>
                <c:pt idx="44411">
                  <c:v>-22.890500000000003</c:v>
                </c:pt>
                <c:pt idx="44412">
                  <c:v>-22.888500000000008</c:v>
                </c:pt>
                <c:pt idx="44413">
                  <c:v>-22.886500000000012</c:v>
                </c:pt>
                <c:pt idx="44414">
                  <c:v>-22.884500000000003</c:v>
                </c:pt>
                <c:pt idx="44415">
                  <c:v>-22.882500000000007</c:v>
                </c:pt>
                <c:pt idx="44416">
                  <c:v>-22.880500000000012</c:v>
                </c:pt>
                <c:pt idx="44417">
                  <c:v>-22.878500000000003</c:v>
                </c:pt>
                <c:pt idx="44418">
                  <c:v>-22.876500000000007</c:v>
                </c:pt>
                <c:pt idx="44419">
                  <c:v>-22.874500000000012</c:v>
                </c:pt>
                <c:pt idx="44420">
                  <c:v>-22.872500000000002</c:v>
                </c:pt>
                <c:pt idx="44421">
                  <c:v>-22.870500000000007</c:v>
                </c:pt>
                <c:pt idx="44422">
                  <c:v>-22.868500000000012</c:v>
                </c:pt>
                <c:pt idx="44423">
                  <c:v>-22.866500000000002</c:v>
                </c:pt>
                <c:pt idx="44424">
                  <c:v>-22.864500000000007</c:v>
                </c:pt>
                <c:pt idx="44425">
                  <c:v>-22.862500000000011</c:v>
                </c:pt>
                <c:pt idx="44426">
                  <c:v>-22.860500000000002</c:v>
                </c:pt>
                <c:pt idx="44427">
                  <c:v>-22.858500000000006</c:v>
                </c:pt>
                <c:pt idx="44428">
                  <c:v>-22.856500000000011</c:v>
                </c:pt>
                <c:pt idx="44429">
                  <c:v>-22.854500000000002</c:v>
                </c:pt>
                <c:pt idx="44430">
                  <c:v>-22.852500000000006</c:v>
                </c:pt>
                <c:pt idx="44431">
                  <c:v>-22.850500000000011</c:v>
                </c:pt>
                <c:pt idx="44432">
                  <c:v>-22.848500000000001</c:v>
                </c:pt>
                <c:pt idx="44433">
                  <c:v>-22.846500000000006</c:v>
                </c:pt>
                <c:pt idx="44434">
                  <c:v>-22.844500000000011</c:v>
                </c:pt>
                <c:pt idx="44435">
                  <c:v>-22.842500000000001</c:v>
                </c:pt>
                <c:pt idx="44436">
                  <c:v>-22.840500000000006</c:v>
                </c:pt>
                <c:pt idx="44437">
                  <c:v>-22.83850000000001</c:v>
                </c:pt>
                <c:pt idx="44438">
                  <c:v>-22.836500000000001</c:v>
                </c:pt>
                <c:pt idx="44439">
                  <c:v>-22.834500000000006</c:v>
                </c:pt>
                <c:pt idx="44440">
                  <c:v>-22.83250000000001</c:v>
                </c:pt>
                <c:pt idx="44441">
                  <c:v>-22.830500000000001</c:v>
                </c:pt>
                <c:pt idx="44442">
                  <c:v>-22.828500000000005</c:v>
                </c:pt>
                <c:pt idx="44443">
                  <c:v>-22.82650000000001</c:v>
                </c:pt>
                <c:pt idx="44444">
                  <c:v>-22.8245</c:v>
                </c:pt>
                <c:pt idx="44445">
                  <c:v>-22.822500000000005</c:v>
                </c:pt>
                <c:pt idx="44446">
                  <c:v>-22.82050000000001</c:v>
                </c:pt>
                <c:pt idx="44447">
                  <c:v>-22.8185</c:v>
                </c:pt>
                <c:pt idx="44448">
                  <c:v>-22.816500000000005</c:v>
                </c:pt>
                <c:pt idx="44449">
                  <c:v>-22.81450000000001</c:v>
                </c:pt>
                <c:pt idx="44450">
                  <c:v>-22.8125</c:v>
                </c:pt>
                <c:pt idx="44451">
                  <c:v>-22.810500000000005</c:v>
                </c:pt>
                <c:pt idx="44452">
                  <c:v>-22.808500000000009</c:v>
                </c:pt>
                <c:pt idx="44453">
                  <c:v>-22.8065</c:v>
                </c:pt>
                <c:pt idx="44454">
                  <c:v>-22.804500000000004</c:v>
                </c:pt>
                <c:pt idx="44455">
                  <c:v>-22.802500000000009</c:v>
                </c:pt>
                <c:pt idx="44456">
                  <c:v>-22.8005</c:v>
                </c:pt>
                <c:pt idx="44457">
                  <c:v>-22.798500000000004</c:v>
                </c:pt>
                <c:pt idx="44458">
                  <c:v>-22.796500000000009</c:v>
                </c:pt>
                <c:pt idx="44459">
                  <c:v>-22.794499999999999</c:v>
                </c:pt>
                <c:pt idx="44460">
                  <c:v>-22.792500000000004</c:v>
                </c:pt>
                <c:pt idx="44461">
                  <c:v>-22.790500000000009</c:v>
                </c:pt>
                <c:pt idx="44462">
                  <c:v>-22.788499999999999</c:v>
                </c:pt>
                <c:pt idx="44463">
                  <c:v>-22.786500000000004</c:v>
                </c:pt>
                <c:pt idx="44464">
                  <c:v>-22.784500000000008</c:v>
                </c:pt>
                <c:pt idx="44465">
                  <c:v>-22.782499999999999</c:v>
                </c:pt>
                <c:pt idx="44466">
                  <c:v>-22.780500000000004</c:v>
                </c:pt>
                <c:pt idx="44467">
                  <c:v>-22.778500000000008</c:v>
                </c:pt>
                <c:pt idx="44468">
                  <c:v>-22.776499999999999</c:v>
                </c:pt>
                <c:pt idx="44469">
                  <c:v>-22.774500000000003</c:v>
                </c:pt>
                <c:pt idx="44470">
                  <c:v>-22.772500000000008</c:v>
                </c:pt>
                <c:pt idx="44471">
                  <c:v>-22.770500000000013</c:v>
                </c:pt>
                <c:pt idx="44472">
                  <c:v>-22.768500000000003</c:v>
                </c:pt>
                <c:pt idx="44473">
                  <c:v>-22.766500000000008</c:v>
                </c:pt>
                <c:pt idx="44474">
                  <c:v>-22.764500000000012</c:v>
                </c:pt>
                <c:pt idx="44475">
                  <c:v>-22.762500000000003</c:v>
                </c:pt>
                <c:pt idx="44476">
                  <c:v>-22.760500000000008</c:v>
                </c:pt>
                <c:pt idx="44477">
                  <c:v>-22.758500000000012</c:v>
                </c:pt>
                <c:pt idx="44478">
                  <c:v>-22.756500000000003</c:v>
                </c:pt>
                <c:pt idx="44479">
                  <c:v>-22.754500000000007</c:v>
                </c:pt>
                <c:pt idx="44480">
                  <c:v>-22.752500000000012</c:v>
                </c:pt>
                <c:pt idx="44481">
                  <c:v>-22.750500000000002</c:v>
                </c:pt>
                <c:pt idx="44482">
                  <c:v>-22.748500000000007</c:v>
                </c:pt>
                <c:pt idx="44483">
                  <c:v>-22.746500000000012</c:v>
                </c:pt>
                <c:pt idx="44484">
                  <c:v>-22.744500000000002</c:v>
                </c:pt>
                <c:pt idx="44485">
                  <c:v>-22.742500000000007</c:v>
                </c:pt>
                <c:pt idx="44486">
                  <c:v>-22.740500000000011</c:v>
                </c:pt>
                <c:pt idx="44487">
                  <c:v>-22.738500000000002</c:v>
                </c:pt>
                <c:pt idx="44488">
                  <c:v>-22.736500000000007</c:v>
                </c:pt>
                <c:pt idx="44489">
                  <c:v>-22.734500000000011</c:v>
                </c:pt>
                <c:pt idx="44490">
                  <c:v>-22.732500000000002</c:v>
                </c:pt>
                <c:pt idx="44491">
                  <c:v>-22.730500000000006</c:v>
                </c:pt>
                <c:pt idx="44492">
                  <c:v>-22.728500000000011</c:v>
                </c:pt>
                <c:pt idx="44493">
                  <c:v>-22.726500000000001</c:v>
                </c:pt>
                <c:pt idx="44494">
                  <c:v>-22.724500000000006</c:v>
                </c:pt>
                <c:pt idx="44495">
                  <c:v>-22.722500000000011</c:v>
                </c:pt>
                <c:pt idx="44496">
                  <c:v>-22.720500000000001</c:v>
                </c:pt>
                <c:pt idx="44497">
                  <c:v>-22.718500000000006</c:v>
                </c:pt>
                <c:pt idx="44498">
                  <c:v>-22.716500000000011</c:v>
                </c:pt>
                <c:pt idx="44499">
                  <c:v>-22.714500000000001</c:v>
                </c:pt>
                <c:pt idx="44500">
                  <c:v>-22.712500000000006</c:v>
                </c:pt>
                <c:pt idx="44501">
                  <c:v>-22.71050000000001</c:v>
                </c:pt>
                <c:pt idx="44502">
                  <c:v>-22.708500000000001</c:v>
                </c:pt>
                <c:pt idx="44503">
                  <c:v>-22.706500000000005</c:v>
                </c:pt>
                <c:pt idx="44504">
                  <c:v>-22.70450000000001</c:v>
                </c:pt>
                <c:pt idx="44505">
                  <c:v>-22.702500000000001</c:v>
                </c:pt>
                <c:pt idx="44506">
                  <c:v>-22.700500000000005</c:v>
                </c:pt>
                <c:pt idx="44507">
                  <c:v>-22.69850000000001</c:v>
                </c:pt>
                <c:pt idx="44508">
                  <c:v>-22.6965</c:v>
                </c:pt>
                <c:pt idx="44509">
                  <c:v>-22.694500000000005</c:v>
                </c:pt>
                <c:pt idx="44510">
                  <c:v>-22.69250000000001</c:v>
                </c:pt>
                <c:pt idx="44511">
                  <c:v>-22.6905</c:v>
                </c:pt>
                <c:pt idx="44512">
                  <c:v>-22.688500000000005</c:v>
                </c:pt>
                <c:pt idx="44513">
                  <c:v>-22.686500000000009</c:v>
                </c:pt>
                <c:pt idx="44514">
                  <c:v>-22.6845</c:v>
                </c:pt>
                <c:pt idx="44515">
                  <c:v>-22.682500000000005</c:v>
                </c:pt>
                <c:pt idx="44516">
                  <c:v>-22.680500000000009</c:v>
                </c:pt>
                <c:pt idx="44517">
                  <c:v>-22.6785</c:v>
                </c:pt>
                <c:pt idx="44518">
                  <c:v>-22.676500000000004</c:v>
                </c:pt>
                <c:pt idx="44519">
                  <c:v>-22.674500000000009</c:v>
                </c:pt>
                <c:pt idx="44520">
                  <c:v>-22.672499999999999</c:v>
                </c:pt>
                <c:pt idx="44521">
                  <c:v>-22.670500000000004</c:v>
                </c:pt>
                <c:pt idx="44522">
                  <c:v>-22.668500000000009</c:v>
                </c:pt>
                <c:pt idx="44523">
                  <c:v>-22.666499999999999</c:v>
                </c:pt>
                <c:pt idx="44524">
                  <c:v>-22.664500000000004</c:v>
                </c:pt>
                <c:pt idx="44525">
                  <c:v>-22.662500000000009</c:v>
                </c:pt>
                <c:pt idx="44526">
                  <c:v>-22.660499999999999</c:v>
                </c:pt>
                <c:pt idx="44527">
                  <c:v>-22.658500000000004</c:v>
                </c:pt>
                <c:pt idx="44528">
                  <c:v>-22.656500000000008</c:v>
                </c:pt>
                <c:pt idx="44529">
                  <c:v>-22.654499999999999</c:v>
                </c:pt>
                <c:pt idx="44530">
                  <c:v>-22.652500000000003</c:v>
                </c:pt>
                <c:pt idx="44531">
                  <c:v>-22.650500000000008</c:v>
                </c:pt>
                <c:pt idx="44532">
                  <c:v>-22.648500000000013</c:v>
                </c:pt>
                <c:pt idx="44533">
                  <c:v>-22.646500000000003</c:v>
                </c:pt>
                <c:pt idx="44534">
                  <c:v>-22.644500000000008</c:v>
                </c:pt>
                <c:pt idx="44535">
                  <c:v>-22.642500000000013</c:v>
                </c:pt>
                <c:pt idx="44536">
                  <c:v>-22.640500000000003</c:v>
                </c:pt>
                <c:pt idx="44537">
                  <c:v>-22.638500000000008</c:v>
                </c:pt>
                <c:pt idx="44538">
                  <c:v>-22.636500000000012</c:v>
                </c:pt>
                <c:pt idx="44539">
                  <c:v>-22.634500000000003</c:v>
                </c:pt>
                <c:pt idx="44540">
                  <c:v>-22.632500000000007</c:v>
                </c:pt>
                <c:pt idx="44541">
                  <c:v>-22.630500000000012</c:v>
                </c:pt>
                <c:pt idx="44542">
                  <c:v>-22.628500000000003</c:v>
                </c:pt>
                <c:pt idx="44543">
                  <c:v>-22.626500000000007</c:v>
                </c:pt>
                <c:pt idx="44544">
                  <c:v>-22.624500000000012</c:v>
                </c:pt>
                <c:pt idx="44545">
                  <c:v>-22.622500000000002</c:v>
                </c:pt>
                <c:pt idx="44546">
                  <c:v>-22.620500000000007</c:v>
                </c:pt>
                <c:pt idx="44547">
                  <c:v>-22.618500000000012</c:v>
                </c:pt>
                <c:pt idx="44548">
                  <c:v>-22.616500000000002</c:v>
                </c:pt>
                <c:pt idx="44549">
                  <c:v>-22.614500000000007</c:v>
                </c:pt>
                <c:pt idx="44550">
                  <c:v>-22.612500000000011</c:v>
                </c:pt>
                <c:pt idx="44551">
                  <c:v>-22.610500000000002</c:v>
                </c:pt>
                <c:pt idx="44552">
                  <c:v>-22.608500000000006</c:v>
                </c:pt>
                <c:pt idx="44553">
                  <c:v>-22.606500000000011</c:v>
                </c:pt>
                <c:pt idx="44554">
                  <c:v>-22.604500000000002</c:v>
                </c:pt>
                <c:pt idx="44555">
                  <c:v>-22.602500000000006</c:v>
                </c:pt>
                <c:pt idx="44556">
                  <c:v>-22.600500000000011</c:v>
                </c:pt>
                <c:pt idx="44557">
                  <c:v>-22.598500000000001</c:v>
                </c:pt>
                <c:pt idx="44558">
                  <c:v>-22.596500000000006</c:v>
                </c:pt>
                <c:pt idx="44559">
                  <c:v>-22.594500000000011</c:v>
                </c:pt>
                <c:pt idx="44560">
                  <c:v>-22.592500000000001</c:v>
                </c:pt>
                <c:pt idx="44561">
                  <c:v>-22.590500000000006</c:v>
                </c:pt>
                <c:pt idx="44562">
                  <c:v>-22.58850000000001</c:v>
                </c:pt>
                <c:pt idx="44563">
                  <c:v>-22.586500000000001</c:v>
                </c:pt>
                <c:pt idx="44564">
                  <c:v>-22.584500000000006</c:v>
                </c:pt>
                <c:pt idx="44565">
                  <c:v>-22.58250000000001</c:v>
                </c:pt>
                <c:pt idx="44566">
                  <c:v>-22.580500000000001</c:v>
                </c:pt>
                <c:pt idx="44567">
                  <c:v>-22.578500000000005</c:v>
                </c:pt>
                <c:pt idx="44568">
                  <c:v>-22.57650000000001</c:v>
                </c:pt>
                <c:pt idx="44569">
                  <c:v>-22.5745</c:v>
                </c:pt>
                <c:pt idx="44570">
                  <c:v>-22.572500000000005</c:v>
                </c:pt>
                <c:pt idx="44571">
                  <c:v>-22.57050000000001</c:v>
                </c:pt>
                <c:pt idx="44572">
                  <c:v>-22.5685</c:v>
                </c:pt>
                <c:pt idx="44573">
                  <c:v>-22.566500000000005</c:v>
                </c:pt>
                <c:pt idx="44574">
                  <c:v>-22.56450000000001</c:v>
                </c:pt>
                <c:pt idx="44575">
                  <c:v>-22.5625</c:v>
                </c:pt>
                <c:pt idx="44576">
                  <c:v>-22.560500000000005</c:v>
                </c:pt>
                <c:pt idx="44577">
                  <c:v>-22.558500000000009</c:v>
                </c:pt>
                <c:pt idx="44578">
                  <c:v>-22.5565</c:v>
                </c:pt>
                <c:pt idx="44579">
                  <c:v>-22.554500000000004</c:v>
                </c:pt>
                <c:pt idx="44580">
                  <c:v>-22.552500000000009</c:v>
                </c:pt>
                <c:pt idx="44581">
                  <c:v>-22.5505</c:v>
                </c:pt>
                <c:pt idx="44582">
                  <c:v>-22.548500000000004</c:v>
                </c:pt>
                <c:pt idx="44583">
                  <c:v>-22.546500000000009</c:v>
                </c:pt>
                <c:pt idx="44584">
                  <c:v>-22.544499999999999</c:v>
                </c:pt>
                <c:pt idx="44585">
                  <c:v>-22.542500000000004</c:v>
                </c:pt>
                <c:pt idx="44586">
                  <c:v>-22.540500000000009</c:v>
                </c:pt>
                <c:pt idx="44587">
                  <c:v>-22.538499999999999</c:v>
                </c:pt>
                <c:pt idx="44588">
                  <c:v>-22.536500000000004</c:v>
                </c:pt>
                <c:pt idx="44589">
                  <c:v>-22.534500000000008</c:v>
                </c:pt>
                <c:pt idx="44590">
                  <c:v>-22.532499999999999</c:v>
                </c:pt>
                <c:pt idx="44591">
                  <c:v>-22.530500000000004</c:v>
                </c:pt>
                <c:pt idx="44592">
                  <c:v>-22.528500000000008</c:v>
                </c:pt>
                <c:pt idx="44593">
                  <c:v>-22.526499999999999</c:v>
                </c:pt>
                <c:pt idx="44594">
                  <c:v>-22.524500000000003</c:v>
                </c:pt>
                <c:pt idx="44595">
                  <c:v>-22.522500000000008</c:v>
                </c:pt>
                <c:pt idx="44596">
                  <c:v>-22.520500000000013</c:v>
                </c:pt>
                <c:pt idx="44597">
                  <c:v>-22.518500000000003</c:v>
                </c:pt>
                <c:pt idx="44598">
                  <c:v>-22.516500000000008</c:v>
                </c:pt>
                <c:pt idx="44599">
                  <c:v>-22.514500000000012</c:v>
                </c:pt>
                <c:pt idx="44600">
                  <c:v>-22.512500000000003</c:v>
                </c:pt>
                <c:pt idx="44601">
                  <c:v>-22.510500000000008</c:v>
                </c:pt>
                <c:pt idx="44602">
                  <c:v>-22.508500000000012</c:v>
                </c:pt>
                <c:pt idx="44603">
                  <c:v>-22.506500000000003</c:v>
                </c:pt>
                <c:pt idx="44604">
                  <c:v>-22.504500000000007</c:v>
                </c:pt>
                <c:pt idx="44605">
                  <c:v>-22.502500000000012</c:v>
                </c:pt>
                <c:pt idx="44606">
                  <c:v>-22.500500000000002</c:v>
                </c:pt>
                <c:pt idx="44607">
                  <c:v>-22.498500000000007</c:v>
                </c:pt>
                <c:pt idx="44608">
                  <c:v>-22.496500000000012</c:v>
                </c:pt>
                <c:pt idx="44609">
                  <c:v>-22.494500000000002</c:v>
                </c:pt>
                <c:pt idx="44610">
                  <c:v>-22.492500000000007</c:v>
                </c:pt>
                <c:pt idx="44611">
                  <c:v>-22.490500000000011</c:v>
                </c:pt>
                <c:pt idx="44612">
                  <c:v>-22.488500000000002</c:v>
                </c:pt>
                <c:pt idx="44613">
                  <c:v>-22.486500000000007</c:v>
                </c:pt>
                <c:pt idx="44614">
                  <c:v>-22.484500000000011</c:v>
                </c:pt>
                <c:pt idx="44615">
                  <c:v>-22.482500000000002</c:v>
                </c:pt>
                <c:pt idx="44616">
                  <c:v>-22.480500000000006</c:v>
                </c:pt>
                <c:pt idx="44617">
                  <c:v>-22.478500000000011</c:v>
                </c:pt>
                <c:pt idx="44618">
                  <c:v>-22.476500000000001</c:v>
                </c:pt>
                <c:pt idx="44619">
                  <c:v>-22.474500000000006</c:v>
                </c:pt>
                <c:pt idx="44620">
                  <c:v>-22.472500000000011</c:v>
                </c:pt>
                <c:pt idx="44621">
                  <c:v>-22.470500000000001</c:v>
                </c:pt>
                <c:pt idx="44622">
                  <c:v>-22.468500000000006</c:v>
                </c:pt>
                <c:pt idx="44623">
                  <c:v>-22.466500000000011</c:v>
                </c:pt>
                <c:pt idx="44624">
                  <c:v>-22.464500000000001</c:v>
                </c:pt>
                <c:pt idx="44625">
                  <c:v>-22.462500000000006</c:v>
                </c:pt>
                <c:pt idx="44626">
                  <c:v>-22.46050000000001</c:v>
                </c:pt>
                <c:pt idx="44627">
                  <c:v>-22.458500000000001</c:v>
                </c:pt>
                <c:pt idx="44628">
                  <c:v>-22.456500000000005</c:v>
                </c:pt>
                <c:pt idx="44629">
                  <c:v>-22.45450000000001</c:v>
                </c:pt>
                <c:pt idx="44630">
                  <c:v>-22.452500000000001</c:v>
                </c:pt>
                <c:pt idx="44631">
                  <c:v>-22.450500000000005</c:v>
                </c:pt>
                <c:pt idx="44632">
                  <c:v>-22.44850000000001</c:v>
                </c:pt>
                <c:pt idx="44633">
                  <c:v>-22.4465</c:v>
                </c:pt>
                <c:pt idx="44634">
                  <c:v>-22.444500000000005</c:v>
                </c:pt>
                <c:pt idx="44635">
                  <c:v>-22.44250000000001</c:v>
                </c:pt>
                <c:pt idx="44636">
                  <c:v>-22.4405</c:v>
                </c:pt>
                <c:pt idx="44637">
                  <c:v>-22.438500000000005</c:v>
                </c:pt>
                <c:pt idx="44638">
                  <c:v>-22.436500000000009</c:v>
                </c:pt>
                <c:pt idx="44639">
                  <c:v>-22.4345</c:v>
                </c:pt>
                <c:pt idx="44640">
                  <c:v>-22.432500000000005</c:v>
                </c:pt>
                <c:pt idx="44641">
                  <c:v>-22.430500000000009</c:v>
                </c:pt>
                <c:pt idx="44642">
                  <c:v>-22.4285</c:v>
                </c:pt>
                <c:pt idx="44643">
                  <c:v>-22.426500000000004</c:v>
                </c:pt>
                <c:pt idx="44644">
                  <c:v>-22.424500000000009</c:v>
                </c:pt>
                <c:pt idx="44645">
                  <c:v>-22.422499999999999</c:v>
                </c:pt>
                <c:pt idx="44646">
                  <c:v>-22.420500000000004</c:v>
                </c:pt>
                <c:pt idx="44647">
                  <c:v>-22.418500000000009</c:v>
                </c:pt>
                <c:pt idx="44648">
                  <c:v>-22.416499999999999</c:v>
                </c:pt>
                <c:pt idx="44649">
                  <c:v>-22.414500000000004</c:v>
                </c:pt>
                <c:pt idx="44650">
                  <c:v>-22.412500000000009</c:v>
                </c:pt>
                <c:pt idx="44651">
                  <c:v>-22.410499999999999</c:v>
                </c:pt>
                <c:pt idx="44652">
                  <c:v>-22.408500000000004</c:v>
                </c:pt>
                <c:pt idx="44653">
                  <c:v>-22.406500000000008</c:v>
                </c:pt>
                <c:pt idx="44654">
                  <c:v>-22.404499999999999</c:v>
                </c:pt>
                <c:pt idx="44655">
                  <c:v>-22.402500000000003</c:v>
                </c:pt>
                <c:pt idx="44656">
                  <c:v>-22.400500000000008</c:v>
                </c:pt>
                <c:pt idx="44657">
                  <c:v>-22.398500000000013</c:v>
                </c:pt>
                <c:pt idx="44658">
                  <c:v>-22.396500000000003</c:v>
                </c:pt>
                <c:pt idx="44659">
                  <c:v>-22.394500000000008</c:v>
                </c:pt>
                <c:pt idx="44660">
                  <c:v>-22.392500000000013</c:v>
                </c:pt>
                <c:pt idx="44661">
                  <c:v>-22.390500000000003</c:v>
                </c:pt>
                <c:pt idx="44662">
                  <c:v>-22.388500000000008</c:v>
                </c:pt>
                <c:pt idx="44663">
                  <c:v>-22.386500000000012</c:v>
                </c:pt>
                <c:pt idx="44664">
                  <c:v>-22.384500000000003</c:v>
                </c:pt>
                <c:pt idx="44665">
                  <c:v>-22.382500000000007</c:v>
                </c:pt>
                <c:pt idx="44666">
                  <c:v>-22.380500000000012</c:v>
                </c:pt>
                <c:pt idx="44667">
                  <c:v>-22.378500000000003</c:v>
                </c:pt>
                <c:pt idx="44668">
                  <c:v>-22.376500000000007</c:v>
                </c:pt>
                <c:pt idx="44669">
                  <c:v>-22.374500000000012</c:v>
                </c:pt>
                <c:pt idx="44670">
                  <c:v>-22.372500000000002</c:v>
                </c:pt>
                <c:pt idx="44671">
                  <c:v>-22.370500000000007</c:v>
                </c:pt>
                <c:pt idx="44672">
                  <c:v>-22.368500000000012</c:v>
                </c:pt>
                <c:pt idx="44673">
                  <c:v>-22.366500000000002</c:v>
                </c:pt>
                <c:pt idx="44674">
                  <c:v>-22.364500000000007</c:v>
                </c:pt>
                <c:pt idx="44675">
                  <c:v>-22.362500000000011</c:v>
                </c:pt>
                <c:pt idx="44676">
                  <c:v>-22.360500000000002</c:v>
                </c:pt>
                <c:pt idx="44677">
                  <c:v>-22.358500000000006</c:v>
                </c:pt>
                <c:pt idx="44678">
                  <c:v>-22.356500000000011</c:v>
                </c:pt>
                <c:pt idx="44679">
                  <c:v>-22.354500000000002</c:v>
                </c:pt>
                <c:pt idx="44680">
                  <c:v>-22.352500000000006</c:v>
                </c:pt>
                <c:pt idx="44681">
                  <c:v>-22.350500000000011</c:v>
                </c:pt>
                <c:pt idx="44682">
                  <c:v>-22.348500000000001</c:v>
                </c:pt>
                <c:pt idx="44683">
                  <c:v>-22.346500000000006</c:v>
                </c:pt>
                <c:pt idx="44684">
                  <c:v>-22.344500000000011</c:v>
                </c:pt>
                <c:pt idx="44685">
                  <c:v>-22.342500000000001</c:v>
                </c:pt>
                <c:pt idx="44686">
                  <c:v>-22.340500000000006</c:v>
                </c:pt>
                <c:pt idx="44687">
                  <c:v>-22.33850000000001</c:v>
                </c:pt>
                <c:pt idx="44688">
                  <c:v>-22.336500000000001</c:v>
                </c:pt>
                <c:pt idx="44689">
                  <c:v>-22.334500000000006</c:v>
                </c:pt>
                <c:pt idx="44690">
                  <c:v>-22.33250000000001</c:v>
                </c:pt>
                <c:pt idx="44691">
                  <c:v>-22.330500000000001</c:v>
                </c:pt>
                <c:pt idx="44692">
                  <c:v>-22.328500000000005</c:v>
                </c:pt>
                <c:pt idx="44693">
                  <c:v>-22.32650000000001</c:v>
                </c:pt>
                <c:pt idx="44694">
                  <c:v>-22.3245</c:v>
                </c:pt>
                <c:pt idx="44695">
                  <c:v>-22.322500000000005</c:v>
                </c:pt>
                <c:pt idx="44696">
                  <c:v>-22.32050000000001</c:v>
                </c:pt>
                <c:pt idx="44697">
                  <c:v>-22.3185</c:v>
                </c:pt>
                <c:pt idx="44698">
                  <c:v>-22.316500000000005</c:v>
                </c:pt>
                <c:pt idx="44699">
                  <c:v>-22.31450000000001</c:v>
                </c:pt>
                <c:pt idx="44700">
                  <c:v>-22.3125</c:v>
                </c:pt>
                <c:pt idx="44701">
                  <c:v>-22.310500000000005</c:v>
                </c:pt>
                <c:pt idx="44702">
                  <c:v>-22.308500000000009</c:v>
                </c:pt>
                <c:pt idx="44703">
                  <c:v>-22.3065</c:v>
                </c:pt>
                <c:pt idx="44704">
                  <c:v>-22.304500000000004</c:v>
                </c:pt>
                <c:pt idx="44705">
                  <c:v>-22.302500000000009</c:v>
                </c:pt>
                <c:pt idx="44706">
                  <c:v>-22.3005</c:v>
                </c:pt>
                <c:pt idx="44707">
                  <c:v>-22.298500000000004</c:v>
                </c:pt>
                <c:pt idx="44708">
                  <c:v>-22.296500000000009</c:v>
                </c:pt>
                <c:pt idx="44709">
                  <c:v>-22.294499999999999</c:v>
                </c:pt>
                <c:pt idx="44710">
                  <c:v>-22.292500000000004</c:v>
                </c:pt>
                <c:pt idx="44711">
                  <c:v>-22.290500000000009</c:v>
                </c:pt>
                <c:pt idx="44712">
                  <c:v>-22.288499999999999</c:v>
                </c:pt>
                <c:pt idx="44713">
                  <c:v>-22.286500000000004</c:v>
                </c:pt>
                <c:pt idx="44714">
                  <c:v>-22.284500000000008</c:v>
                </c:pt>
                <c:pt idx="44715">
                  <c:v>-22.282499999999999</c:v>
                </c:pt>
                <c:pt idx="44716">
                  <c:v>-22.280500000000004</c:v>
                </c:pt>
                <c:pt idx="44717">
                  <c:v>-22.278500000000008</c:v>
                </c:pt>
                <c:pt idx="44718">
                  <c:v>-22.276499999999999</c:v>
                </c:pt>
                <c:pt idx="44719">
                  <c:v>-22.274500000000003</c:v>
                </c:pt>
                <c:pt idx="44720">
                  <c:v>-22.272500000000008</c:v>
                </c:pt>
                <c:pt idx="44721">
                  <c:v>-22.270500000000013</c:v>
                </c:pt>
                <c:pt idx="44722">
                  <c:v>-22.268500000000003</c:v>
                </c:pt>
                <c:pt idx="44723">
                  <c:v>-22.266500000000008</c:v>
                </c:pt>
                <c:pt idx="44724">
                  <c:v>-22.264500000000012</c:v>
                </c:pt>
                <c:pt idx="44725">
                  <c:v>-22.262500000000003</c:v>
                </c:pt>
                <c:pt idx="44726">
                  <c:v>-22.260500000000008</c:v>
                </c:pt>
                <c:pt idx="44727">
                  <c:v>-22.258500000000012</c:v>
                </c:pt>
                <c:pt idx="44728">
                  <c:v>-22.256500000000003</c:v>
                </c:pt>
                <c:pt idx="44729">
                  <c:v>-22.254500000000007</c:v>
                </c:pt>
                <c:pt idx="44730">
                  <c:v>-22.252500000000012</c:v>
                </c:pt>
                <c:pt idx="44731">
                  <c:v>-22.250500000000002</c:v>
                </c:pt>
                <c:pt idx="44732">
                  <c:v>-22.248500000000007</c:v>
                </c:pt>
                <c:pt idx="44733">
                  <c:v>-22.246500000000012</c:v>
                </c:pt>
                <c:pt idx="44734">
                  <c:v>-22.244500000000002</c:v>
                </c:pt>
                <c:pt idx="44735">
                  <c:v>-22.242500000000007</c:v>
                </c:pt>
                <c:pt idx="44736">
                  <c:v>-22.240500000000011</c:v>
                </c:pt>
                <c:pt idx="44737">
                  <c:v>-22.238500000000002</c:v>
                </c:pt>
                <c:pt idx="44738">
                  <c:v>-22.236500000000007</c:v>
                </c:pt>
                <c:pt idx="44739">
                  <c:v>-22.234500000000011</c:v>
                </c:pt>
                <c:pt idx="44740">
                  <c:v>-22.232500000000002</c:v>
                </c:pt>
                <c:pt idx="44741">
                  <c:v>-22.230500000000006</c:v>
                </c:pt>
                <c:pt idx="44742">
                  <c:v>-22.228500000000011</c:v>
                </c:pt>
                <c:pt idx="44743">
                  <c:v>-22.226500000000001</c:v>
                </c:pt>
                <c:pt idx="44744">
                  <c:v>-22.224500000000006</c:v>
                </c:pt>
                <c:pt idx="44745">
                  <c:v>-22.222500000000011</c:v>
                </c:pt>
                <c:pt idx="44746">
                  <c:v>-22.220500000000001</c:v>
                </c:pt>
                <c:pt idx="44747">
                  <c:v>-22.218500000000006</c:v>
                </c:pt>
                <c:pt idx="44748">
                  <c:v>-22.216500000000011</c:v>
                </c:pt>
                <c:pt idx="44749">
                  <c:v>-22.214500000000001</c:v>
                </c:pt>
                <c:pt idx="44750">
                  <c:v>-22.212500000000006</c:v>
                </c:pt>
                <c:pt idx="44751">
                  <c:v>-22.21050000000001</c:v>
                </c:pt>
                <c:pt idx="44752">
                  <c:v>-22.208500000000001</c:v>
                </c:pt>
                <c:pt idx="44753">
                  <c:v>-22.206500000000005</c:v>
                </c:pt>
                <c:pt idx="44754">
                  <c:v>-22.20450000000001</c:v>
                </c:pt>
                <c:pt idx="44755">
                  <c:v>-22.202500000000001</c:v>
                </c:pt>
                <c:pt idx="44756">
                  <c:v>-22.200500000000005</c:v>
                </c:pt>
                <c:pt idx="44757">
                  <c:v>-22.19850000000001</c:v>
                </c:pt>
                <c:pt idx="44758">
                  <c:v>-22.1965</c:v>
                </c:pt>
                <c:pt idx="44759">
                  <c:v>-22.194500000000005</c:v>
                </c:pt>
                <c:pt idx="44760">
                  <c:v>-22.19250000000001</c:v>
                </c:pt>
                <c:pt idx="44761">
                  <c:v>-22.1905</c:v>
                </c:pt>
                <c:pt idx="44762">
                  <c:v>-22.188500000000005</c:v>
                </c:pt>
                <c:pt idx="44763">
                  <c:v>-22.186500000000009</c:v>
                </c:pt>
                <c:pt idx="44764">
                  <c:v>-22.1845</c:v>
                </c:pt>
                <c:pt idx="44765">
                  <c:v>-22.182500000000005</c:v>
                </c:pt>
                <c:pt idx="44766">
                  <c:v>-22.180500000000009</c:v>
                </c:pt>
                <c:pt idx="44767">
                  <c:v>-22.1785</c:v>
                </c:pt>
                <c:pt idx="44768">
                  <c:v>-22.176500000000004</c:v>
                </c:pt>
                <c:pt idx="44769">
                  <c:v>-22.174500000000009</c:v>
                </c:pt>
                <c:pt idx="44770">
                  <c:v>-22.172499999999999</c:v>
                </c:pt>
                <c:pt idx="44771">
                  <c:v>-22.170500000000004</c:v>
                </c:pt>
                <c:pt idx="44772">
                  <c:v>-22.168500000000009</c:v>
                </c:pt>
                <c:pt idx="44773">
                  <c:v>-22.166499999999999</c:v>
                </c:pt>
                <c:pt idx="44774">
                  <c:v>-22.164500000000004</c:v>
                </c:pt>
                <c:pt idx="44775">
                  <c:v>-22.162500000000009</c:v>
                </c:pt>
                <c:pt idx="44776">
                  <c:v>-22.160499999999999</c:v>
                </c:pt>
                <c:pt idx="44777">
                  <c:v>-22.158500000000004</c:v>
                </c:pt>
                <c:pt idx="44778">
                  <c:v>-22.156500000000008</c:v>
                </c:pt>
                <c:pt idx="44779">
                  <c:v>-22.154499999999999</c:v>
                </c:pt>
                <c:pt idx="44780">
                  <c:v>-22.152500000000003</c:v>
                </c:pt>
                <c:pt idx="44781">
                  <c:v>-22.150500000000008</c:v>
                </c:pt>
                <c:pt idx="44782">
                  <c:v>-22.148500000000013</c:v>
                </c:pt>
                <c:pt idx="44783">
                  <c:v>-22.146500000000003</c:v>
                </c:pt>
                <c:pt idx="44784">
                  <c:v>-22.144500000000008</c:v>
                </c:pt>
                <c:pt idx="44785">
                  <c:v>-22.142500000000013</c:v>
                </c:pt>
                <c:pt idx="44786">
                  <c:v>-22.140500000000003</c:v>
                </c:pt>
                <c:pt idx="44787">
                  <c:v>-22.138500000000008</c:v>
                </c:pt>
                <c:pt idx="44788">
                  <c:v>-22.136500000000012</c:v>
                </c:pt>
                <c:pt idx="44789">
                  <c:v>-22.134500000000003</c:v>
                </c:pt>
                <c:pt idx="44790">
                  <c:v>-22.132500000000007</c:v>
                </c:pt>
                <c:pt idx="44791">
                  <c:v>-22.130500000000012</c:v>
                </c:pt>
                <c:pt idx="44792">
                  <c:v>-22.128500000000003</c:v>
                </c:pt>
                <c:pt idx="44793">
                  <c:v>-22.126500000000007</c:v>
                </c:pt>
                <c:pt idx="44794">
                  <c:v>-22.124500000000012</c:v>
                </c:pt>
                <c:pt idx="44795">
                  <c:v>-22.122500000000002</c:v>
                </c:pt>
                <c:pt idx="44796">
                  <c:v>-22.120500000000007</c:v>
                </c:pt>
                <c:pt idx="44797">
                  <c:v>-22.118500000000012</c:v>
                </c:pt>
                <c:pt idx="44798">
                  <c:v>-22.116500000000002</c:v>
                </c:pt>
                <c:pt idx="44799">
                  <c:v>-22.114500000000007</c:v>
                </c:pt>
                <c:pt idx="44800">
                  <c:v>-22.112500000000011</c:v>
                </c:pt>
                <c:pt idx="44801">
                  <c:v>-22.110500000000002</c:v>
                </c:pt>
                <c:pt idx="44802">
                  <c:v>-22.108500000000006</c:v>
                </c:pt>
                <c:pt idx="44803">
                  <c:v>-22.106500000000011</c:v>
                </c:pt>
                <c:pt idx="44804">
                  <c:v>-22.104500000000002</c:v>
                </c:pt>
                <c:pt idx="44805">
                  <c:v>-22.102500000000006</c:v>
                </c:pt>
                <c:pt idx="44806">
                  <c:v>-22.100500000000011</c:v>
                </c:pt>
                <c:pt idx="44807">
                  <c:v>-22.098500000000001</c:v>
                </c:pt>
                <c:pt idx="44808">
                  <c:v>-22.096500000000006</c:v>
                </c:pt>
                <c:pt idx="44809">
                  <c:v>-22.094500000000011</c:v>
                </c:pt>
                <c:pt idx="44810">
                  <c:v>-22.092500000000001</c:v>
                </c:pt>
                <c:pt idx="44811">
                  <c:v>-22.090500000000006</c:v>
                </c:pt>
                <c:pt idx="44812">
                  <c:v>-22.08850000000001</c:v>
                </c:pt>
                <c:pt idx="44813">
                  <c:v>-22.086500000000001</c:v>
                </c:pt>
                <c:pt idx="44814">
                  <c:v>-22.084500000000006</c:v>
                </c:pt>
                <c:pt idx="44815">
                  <c:v>-22.08250000000001</c:v>
                </c:pt>
                <c:pt idx="44816">
                  <c:v>-22.080500000000001</c:v>
                </c:pt>
                <c:pt idx="44817">
                  <c:v>-22.078500000000005</c:v>
                </c:pt>
                <c:pt idx="44818">
                  <c:v>-22.07650000000001</c:v>
                </c:pt>
                <c:pt idx="44819">
                  <c:v>-22.0745</c:v>
                </c:pt>
                <c:pt idx="44820">
                  <c:v>-22.072500000000005</c:v>
                </c:pt>
                <c:pt idx="44821">
                  <c:v>-22.07050000000001</c:v>
                </c:pt>
                <c:pt idx="44822">
                  <c:v>-22.0685</c:v>
                </c:pt>
                <c:pt idx="44823">
                  <c:v>-22.066500000000005</c:v>
                </c:pt>
                <c:pt idx="44824">
                  <c:v>-22.06450000000001</c:v>
                </c:pt>
                <c:pt idx="44825">
                  <c:v>-22.0625</c:v>
                </c:pt>
                <c:pt idx="44826">
                  <c:v>-22.060500000000005</c:v>
                </c:pt>
                <c:pt idx="44827">
                  <c:v>-22.058500000000009</c:v>
                </c:pt>
                <c:pt idx="44828">
                  <c:v>-22.0565</c:v>
                </c:pt>
                <c:pt idx="44829">
                  <c:v>-22.054500000000004</c:v>
                </c:pt>
                <c:pt idx="44830">
                  <c:v>-22.052500000000009</c:v>
                </c:pt>
                <c:pt idx="44831">
                  <c:v>-22.0505</c:v>
                </c:pt>
                <c:pt idx="44832">
                  <c:v>-22.048500000000004</c:v>
                </c:pt>
                <c:pt idx="44833">
                  <c:v>-22.046500000000009</c:v>
                </c:pt>
                <c:pt idx="44834">
                  <c:v>-22.044499999999999</c:v>
                </c:pt>
                <c:pt idx="44835">
                  <c:v>-22.042500000000004</c:v>
                </c:pt>
                <c:pt idx="44836">
                  <c:v>-22.040500000000009</c:v>
                </c:pt>
                <c:pt idx="44837">
                  <c:v>-22.038499999999999</c:v>
                </c:pt>
                <c:pt idx="44838">
                  <c:v>-22.036500000000004</c:v>
                </c:pt>
                <c:pt idx="44839">
                  <c:v>-22.034500000000008</c:v>
                </c:pt>
                <c:pt idx="44840">
                  <c:v>-22.032499999999999</c:v>
                </c:pt>
                <c:pt idx="44841">
                  <c:v>-22.030500000000004</c:v>
                </c:pt>
                <c:pt idx="44842">
                  <c:v>-22.028500000000008</c:v>
                </c:pt>
                <c:pt idx="44843">
                  <c:v>-22.026499999999999</c:v>
                </c:pt>
                <c:pt idx="44844">
                  <c:v>-22.024500000000003</c:v>
                </c:pt>
                <c:pt idx="44845">
                  <c:v>-22.022500000000008</c:v>
                </c:pt>
                <c:pt idx="44846">
                  <c:v>-22.020500000000013</c:v>
                </c:pt>
                <c:pt idx="44847">
                  <c:v>-22.018500000000003</c:v>
                </c:pt>
                <c:pt idx="44848">
                  <c:v>-22.016500000000008</c:v>
                </c:pt>
                <c:pt idx="44849">
                  <c:v>-22.014500000000012</c:v>
                </c:pt>
                <c:pt idx="44850">
                  <c:v>-22.012500000000003</c:v>
                </c:pt>
                <c:pt idx="44851">
                  <c:v>-22.010500000000008</c:v>
                </c:pt>
                <c:pt idx="44852">
                  <c:v>-22.008500000000012</c:v>
                </c:pt>
                <c:pt idx="44853">
                  <c:v>-22.006500000000003</c:v>
                </c:pt>
                <c:pt idx="44854">
                  <c:v>-22.004500000000007</c:v>
                </c:pt>
                <c:pt idx="44855">
                  <c:v>-22.002500000000012</c:v>
                </c:pt>
                <c:pt idx="44856">
                  <c:v>-22.000500000000002</c:v>
                </c:pt>
                <c:pt idx="44857">
                  <c:v>-21.998500000000007</c:v>
                </c:pt>
                <c:pt idx="44858">
                  <c:v>-21.996500000000012</c:v>
                </c:pt>
                <c:pt idx="44859">
                  <c:v>-21.994500000000002</c:v>
                </c:pt>
                <c:pt idx="44860">
                  <c:v>-21.992500000000007</c:v>
                </c:pt>
                <c:pt idx="44861">
                  <c:v>-21.990500000000011</c:v>
                </c:pt>
                <c:pt idx="44862">
                  <c:v>-21.988500000000002</c:v>
                </c:pt>
                <c:pt idx="44863">
                  <c:v>-21.986500000000007</c:v>
                </c:pt>
                <c:pt idx="44864">
                  <c:v>-21.984500000000011</c:v>
                </c:pt>
                <c:pt idx="44865">
                  <c:v>-21.982500000000002</c:v>
                </c:pt>
                <c:pt idx="44866">
                  <c:v>-21.980500000000006</c:v>
                </c:pt>
                <c:pt idx="44867">
                  <c:v>-21.978500000000011</c:v>
                </c:pt>
                <c:pt idx="44868">
                  <c:v>-21.976500000000001</c:v>
                </c:pt>
                <c:pt idx="44869">
                  <c:v>-21.974500000000006</c:v>
                </c:pt>
                <c:pt idx="44870">
                  <c:v>-21.972500000000011</c:v>
                </c:pt>
                <c:pt idx="44871">
                  <c:v>-21.970500000000001</c:v>
                </c:pt>
                <c:pt idx="44872">
                  <c:v>-21.968500000000006</c:v>
                </c:pt>
                <c:pt idx="44873">
                  <c:v>-21.966500000000011</c:v>
                </c:pt>
                <c:pt idx="44874">
                  <c:v>-21.964500000000001</c:v>
                </c:pt>
                <c:pt idx="44875">
                  <c:v>-21.962500000000006</c:v>
                </c:pt>
                <c:pt idx="44876">
                  <c:v>-21.96050000000001</c:v>
                </c:pt>
                <c:pt idx="44877">
                  <c:v>-21.958500000000001</c:v>
                </c:pt>
                <c:pt idx="44878">
                  <c:v>-21.956500000000005</c:v>
                </c:pt>
                <c:pt idx="44879">
                  <c:v>-21.95450000000001</c:v>
                </c:pt>
                <c:pt idx="44880">
                  <c:v>-21.952500000000001</c:v>
                </c:pt>
                <c:pt idx="44881">
                  <c:v>-21.950500000000005</c:v>
                </c:pt>
                <c:pt idx="44882">
                  <c:v>-21.94850000000001</c:v>
                </c:pt>
                <c:pt idx="44883">
                  <c:v>-21.9465</c:v>
                </c:pt>
                <c:pt idx="44884">
                  <c:v>-21.944500000000005</c:v>
                </c:pt>
                <c:pt idx="44885">
                  <c:v>-21.94250000000001</c:v>
                </c:pt>
                <c:pt idx="44886">
                  <c:v>-21.9405</c:v>
                </c:pt>
                <c:pt idx="44887">
                  <c:v>-21.938500000000005</c:v>
                </c:pt>
                <c:pt idx="44888">
                  <c:v>-21.936500000000009</c:v>
                </c:pt>
                <c:pt idx="44889">
                  <c:v>-21.9345</c:v>
                </c:pt>
                <c:pt idx="44890">
                  <c:v>-21.932500000000005</c:v>
                </c:pt>
                <c:pt idx="44891">
                  <c:v>-21.930500000000009</c:v>
                </c:pt>
                <c:pt idx="44892">
                  <c:v>-21.9285</c:v>
                </c:pt>
                <c:pt idx="44893">
                  <c:v>-21.926500000000004</c:v>
                </c:pt>
                <c:pt idx="44894">
                  <c:v>-21.924500000000009</c:v>
                </c:pt>
                <c:pt idx="44895">
                  <c:v>-21.922499999999999</c:v>
                </c:pt>
                <c:pt idx="44896">
                  <c:v>-21.920500000000004</c:v>
                </c:pt>
                <c:pt idx="44897">
                  <c:v>-21.918500000000009</c:v>
                </c:pt>
                <c:pt idx="44898">
                  <c:v>-21.916499999999999</c:v>
                </c:pt>
                <c:pt idx="44899">
                  <c:v>-21.914500000000004</c:v>
                </c:pt>
                <c:pt idx="44900">
                  <c:v>-21.912500000000009</c:v>
                </c:pt>
                <c:pt idx="44901">
                  <c:v>-21.910499999999999</c:v>
                </c:pt>
                <c:pt idx="44902">
                  <c:v>-21.908500000000004</c:v>
                </c:pt>
                <c:pt idx="44903">
                  <c:v>-21.906500000000008</c:v>
                </c:pt>
                <c:pt idx="44904">
                  <c:v>-21.904499999999999</c:v>
                </c:pt>
                <c:pt idx="44905">
                  <c:v>-21.902500000000003</c:v>
                </c:pt>
                <c:pt idx="44906">
                  <c:v>-21.900500000000008</c:v>
                </c:pt>
                <c:pt idx="44907">
                  <c:v>-21.898500000000013</c:v>
                </c:pt>
                <c:pt idx="44908">
                  <c:v>-21.896500000000003</c:v>
                </c:pt>
                <c:pt idx="44909">
                  <c:v>-21.894500000000008</c:v>
                </c:pt>
                <c:pt idx="44910">
                  <c:v>-21.892500000000013</c:v>
                </c:pt>
                <c:pt idx="44911">
                  <c:v>-21.890500000000003</c:v>
                </c:pt>
                <c:pt idx="44912">
                  <c:v>-21.888500000000008</c:v>
                </c:pt>
                <c:pt idx="44913">
                  <c:v>-21.886500000000012</c:v>
                </c:pt>
                <c:pt idx="44914">
                  <c:v>-21.884500000000003</c:v>
                </c:pt>
                <c:pt idx="44915">
                  <c:v>-21.882500000000007</c:v>
                </c:pt>
                <c:pt idx="44916">
                  <c:v>-21.880500000000012</c:v>
                </c:pt>
                <c:pt idx="44917">
                  <c:v>-21.878500000000003</c:v>
                </c:pt>
                <c:pt idx="44918">
                  <c:v>-21.876500000000007</c:v>
                </c:pt>
                <c:pt idx="44919">
                  <c:v>-21.874500000000012</c:v>
                </c:pt>
                <c:pt idx="44920">
                  <c:v>-21.872500000000002</c:v>
                </c:pt>
                <c:pt idx="44921">
                  <c:v>-21.870500000000007</c:v>
                </c:pt>
                <c:pt idx="44922">
                  <c:v>-21.868500000000012</c:v>
                </c:pt>
                <c:pt idx="44923">
                  <c:v>-21.866500000000002</c:v>
                </c:pt>
                <c:pt idx="44924">
                  <c:v>-21.864500000000007</c:v>
                </c:pt>
                <c:pt idx="44925">
                  <c:v>-21.862500000000011</c:v>
                </c:pt>
                <c:pt idx="44926">
                  <c:v>-21.860500000000002</c:v>
                </c:pt>
                <c:pt idx="44927">
                  <c:v>-21.858500000000006</c:v>
                </c:pt>
                <c:pt idx="44928">
                  <c:v>-21.856500000000011</c:v>
                </c:pt>
                <c:pt idx="44929">
                  <c:v>-21.854500000000002</c:v>
                </c:pt>
                <c:pt idx="44930">
                  <c:v>-21.852500000000006</c:v>
                </c:pt>
                <c:pt idx="44931">
                  <c:v>-21.850500000000011</c:v>
                </c:pt>
                <c:pt idx="44932">
                  <c:v>-21.848500000000001</c:v>
                </c:pt>
                <c:pt idx="44933">
                  <c:v>-21.846500000000006</c:v>
                </c:pt>
                <c:pt idx="44934">
                  <c:v>-21.844500000000011</c:v>
                </c:pt>
                <c:pt idx="44935">
                  <c:v>-21.842500000000001</c:v>
                </c:pt>
                <c:pt idx="44936">
                  <c:v>-21.840500000000006</c:v>
                </c:pt>
                <c:pt idx="44937">
                  <c:v>-21.83850000000001</c:v>
                </c:pt>
                <c:pt idx="44938">
                  <c:v>-21.836500000000001</c:v>
                </c:pt>
                <c:pt idx="44939">
                  <c:v>-21.834500000000006</c:v>
                </c:pt>
                <c:pt idx="44940">
                  <c:v>-21.83250000000001</c:v>
                </c:pt>
                <c:pt idx="44941">
                  <c:v>-21.830500000000001</c:v>
                </c:pt>
                <c:pt idx="44942">
                  <c:v>-21.828500000000005</c:v>
                </c:pt>
                <c:pt idx="44943">
                  <c:v>-21.82650000000001</c:v>
                </c:pt>
                <c:pt idx="44944">
                  <c:v>-21.8245</c:v>
                </c:pt>
                <c:pt idx="44945">
                  <c:v>-21.822500000000005</c:v>
                </c:pt>
                <c:pt idx="44946">
                  <c:v>-21.82050000000001</c:v>
                </c:pt>
                <c:pt idx="44947">
                  <c:v>-21.8185</c:v>
                </c:pt>
                <c:pt idx="44948">
                  <c:v>-21.816500000000005</c:v>
                </c:pt>
                <c:pt idx="44949">
                  <c:v>-21.81450000000001</c:v>
                </c:pt>
                <c:pt idx="44950">
                  <c:v>-21.8125</c:v>
                </c:pt>
                <c:pt idx="44951">
                  <c:v>-21.810500000000005</c:v>
                </c:pt>
                <c:pt idx="44952">
                  <c:v>-21.808500000000009</c:v>
                </c:pt>
                <c:pt idx="44953">
                  <c:v>-21.8065</c:v>
                </c:pt>
                <c:pt idx="44954">
                  <c:v>-21.804500000000004</c:v>
                </c:pt>
                <c:pt idx="44955">
                  <c:v>-21.802500000000009</c:v>
                </c:pt>
                <c:pt idx="44956">
                  <c:v>-21.8005</c:v>
                </c:pt>
                <c:pt idx="44957">
                  <c:v>-21.798500000000004</c:v>
                </c:pt>
                <c:pt idx="44958">
                  <c:v>-21.796500000000009</c:v>
                </c:pt>
                <c:pt idx="44959">
                  <c:v>-21.794499999999999</c:v>
                </c:pt>
                <c:pt idx="44960">
                  <c:v>-21.792500000000004</c:v>
                </c:pt>
                <c:pt idx="44961">
                  <c:v>-21.790500000000009</c:v>
                </c:pt>
                <c:pt idx="44962">
                  <c:v>-21.788499999999999</c:v>
                </c:pt>
                <c:pt idx="44963">
                  <c:v>-21.786500000000004</c:v>
                </c:pt>
                <c:pt idx="44964">
                  <c:v>-21.784500000000008</c:v>
                </c:pt>
                <c:pt idx="44965">
                  <c:v>-21.782499999999999</c:v>
                </c:pt>
                <c:pt idx="44966">
                  <c:v>-21.780500000000004</c:v>
                </c:pt>
                <c:pt idx="44967">
                  <c:v>-21.778500000000008</c:v>
                </c:pt>
                <c:pt idx="44968">
                  <c:v>-21.776499999999999</c:v>
                </c:pt>
                <c:pt idx="44969">
                  <c:v>-21.774500000000003</c:v>
                </c:pt>
                <c:pt idx="44970">
                  <c:v>-21.772500000000008</c:v>
                </c:pt>
                <c:pt idx="44971">
                  <c:v>-21.770500000000013</c:v>
                </c:pt>
                <c:pt idx="44972">
                  <c:v>-21.768500000000003</c:v>
                </c:pt>
                <c:pt idx="44973">
                  <c:v>-21.766500000000008</c:v>
                </c:pt>
                <c:pt idx="44974">
                  <c:v>-21.764500000000012</c:v>
                </c:pt>
                <c:pt idx="44975">
                  <c:v>-21.762500000000003</c:v>
                </c:pt>
                <c:pt idx="44976">
                  <c:v>-21.760500000000008</c:v>
                </c:pt>
                <c:pt idx="44977">
                  <c:v>-21.758500000000012</c:v>
                </c:pt>
                <c:pt idx="44978">
                  <c:v>-21.756500000000003</c:v>
                </c:pt>
                <c:pt idx="44979">
                  <c:v>-21.754500000000007</c:v>
                </c:pt>
                <c:pt idx="44980">
                  <c:v>-21.752500000000012</c:v>
                </c:pt>
                <c:pt idx="44981">
                  <c:v>-21.750500000000002</c:v>
                </c:pt>
                <c:pt idx="44982">
                  <c:v>-21.748500000000007</c:v>
                </c:pt>
                <c:pt idx="44983">
                  <c:v>-21.746500000000012</c:v>
                </c:pt>
                <c:pt idx="44984">
                  <c:v>-21.744500000000002</c:v>
                </c:pt>
                <c:pt idx="44985">
                  <c:v>-21.742500000000007</c:v>
                </c:pt>
                <c:pt idx="44986">
                  <c:v>-21.740500000000011</c:v>
                </c:pt>
                <c:pt idx="44987">
                  <c:v>-21.738500000000002</c:v>
                </c:pt>
                <c:pt idx="44988">
                  <c:v>-21.736500000000007</c:v>
                </c:pt>
                <c:pt idx="44989">
                  <c:v>-21.734500000000011</c:v>
                </c:pt>
                <c:pt idx="44990">
                  <c:v>-21.732500000000002</c:v>
                </c:pt>
                <c:pt idx="44991">
                  <c:v>-21.730500000000006</c:v>
                </c:pt>
                <c:pt idx="44992">
                  <c:v>-21.728500000000011</c:v>
                </c:pt>
                <c:pt idx="44993">
                  <c:v>-21.726500000000001</c:v>
                </c:pt>
                <c:pt idx="44994">
                  <c:v>-21.724500000000006</c:v>
                </c:pt>
                <c:pt idx="44995">
                  <c:v>-21.722500000000011</c:v>
                </c:pt>
                <c:pt idx="44996">
                  <c:v>-21.720500000000001</c:v>
                </c:pt>
                <c:pt idx="44997">
                  <c:v>-21.718500000000006</c:v>
                </c:pt>
                <c:pt idx="44998">
                  <c:v>-21.716500000000011</c:v>
                </c:pt>
                <c:pt idx="44999">
                  <c:v>-21.714500000000001</c:v>
                </c:pt>
                <c:pt idx="45000">
                  <c:v>-21.712500000000006</c:v>
                </c:pt>
                <c:pt idx="45001">
                  <c:v>-21.71050000000001</c:v>
                </c:pt>
                <c:pt idx="45002">
                  <c:v>-21.708500000000001</c:v>
                </c:pt>
                <c:pt idx="45003">
                  <c:v>-21.706500000000005</c:v>
                </c:pt>
                <c:pt idx="45004">
                  <c:v>-21.70450000000001</c:v>
                </c:pt>
                <c:pt idx="45005">
                  <c:v>-21.702500000000001</c:v>
                </c:pt>
                <c:pt idx="45006">
                  <c:v>-21.700500000000005</c:v>
                </c:pt>
                <c:pt idx="45007">
                  <c:v>-21.69850000000001</c:v>
                </c:pt>
                <c:pt idx="45008">
                  <c:v>-21.6965</c:v>
                </c:pt>
                <c:pt idx="45009">
                  <c:v>-21.694500000000005</c:v>
                </c:pt>
                <c:pt idx="45010">
                  <c:v>-21.69250000000001</c:v>
                </c:pt>
                <c:pt idx="45011">
                  <c:v>-21.6905</c:v>
                </c:pt>
                <c:pt idx="45012">
                  <c:v>-21.688500000000005</c:v>
                </c:pt>
                <c:pt idx="45013">
                  <c:v>-21.686500000000009</c:v>
                </c:pt>
                <c:pt idx="45014">
                  <c:v>-21.6845</c:v>
                </c:pt>
                <c:pt idx="45015">
                  <c:v>-21.682500000000005</c:v>
                </c:pt>
                <c:pt idx="45016">
                  <c:v>-21.680500000000009</c:v>
                </c:pt>
                <c:pt idx="45017">
                  <c:v>-21.6785</c:v>
                </c:pt>
                <c:pt idx="45018">
                  <c:v>-21.676500000000004</c:v>
                </c:pt>
                <c:pt idx="45019">
                  <c:v>-21.674500000000009</c:v>
                </c:pt>
                <c:pt idx="45020">
                  <c:v>-21.672499999999999</c:v>
                </c:pt>
                <c:pt idx="45021">
                  <c:v>-21.670500000000004</c:v>
                </c:pt>
                <c:pt idx="45022">
                  <c:v>-21.668500000000009</c:v>
                </c:pt>
                <c:pt idx="45023">
                  <c:v>-21.666499999999999</c:v>
                </c:pt>
                <c:pt idx="45024">
                  <c:v>-21.664500000000004</c:v>
                </c:pt>
                <c:pt idx="45025">
                  <c:v>-21.662500000000009</c:v>
                </c:pt>
                <c:pt idx="45026">
                  <c:v>-21.660499999999999</c:v>
                </c:pt>
                <c:pt idx="45027">
                  <c:v>-21.658500000000004</c:v>
                </c:pt>
                <c:pt idx="45028">
                  <c:v>-21.656500000000008</c:v>
                </c:pt>
                <c:pt idx="45029">
                  <c:v>-21.654499999999999</c:v>
                </c:pt>
                <c:pt idx="45030">
                  <c:v>-21.652500000000003</c:v>
                </c:pt>
                <c:pt idx="45031">
                  <c:v>-21.650500000000008</c:v>
                </c:pt>
                <c:pt idx="45032">
                  <c:v>-21.648500000000013</c:v>
                </c:pt>
                <c:pt idx="45033">
                  <c:v>-21.646500000000003</c:v>
                </c:pt>
                <c:pt idx="45034">
                  <c:v>-21.644500000000008</c:v>
                </c:pt>
                <c:pt idx="45035">
                  <c:v>-21.642500000000013</c:v>
                </c:pt>
                <c:pt idx="45036">
                  <c:v>-21.640500000000003</c:v>
                </c:pt>
                <c:pt idx="45037">
                  <c:v>-21.638500000000008</c:v>
                </c:pt>
                <c:pt idx="45038">
                  <c:v>-21.636500000000012</c:v>
                </c:pt>
                <c:pt idx="45039">
                  <c:v>-21.634500000000003</c:v>
                </c:pt>
                <c:pt idx="45040">
                  <c:v>-21.632500000000007</c:v>
                </c:pt>
                <c:pt idx="45041">
                  <c:v>-21.630500000000012</c:v>
                </c:pt>
                <c:pt idx="45042">
                  <c:v>-21.628500000000003</c:v>
                </c:pt>
                <c:pt idx="45043">
                  <c:v>-21.626500000000007</c:v>
                </c:pt>
                <c:pt idx="45044">
                  <c:v>-21.624500000000012</c:v>
                </c:pt>
                <c:pt idx="45045">
                  <c:v>-21.622500000000002</c:v>
                </c:pt>
                <c:pt idx="45046">
                  <c:v>-21.620500000000007</c:v>
                </c:pt>
                <c:pt idx="45047">
                  <c:v>-21.618500000000012</c:v>
                </c:pt>
                <c:pt idx="45048">
                  <c:v>-21.616500000000002</c:v>
                </c:pt>
                <c:pt idx="45049">
                  <c:v>-21.614500000000007</c:v>
                </c:pt>
                <c:pt idx="45050">
                  <c:v>-21.612500000000011</c:v>
                </c:pt>
                <c:pt idx="45051">
                  <c:v>-21.610500000000002</c:v>
                </c:pt>
                <c:pt idx="45052">
                  <c:v>-21.608500000000006</c:v>
                </c:pt>
                <c:pt idx="45053">
                  <c:v>-21.606500000000011</c:v>
                </c:pt>
                <c:pt idx="45054">
                  <c:v>-21.604500000000002</c:v>
                </c:pt>
                <c:pt idx="45055">
                  <c:v>-21.602500000000006</c:v>
                </c:pt>
                <c:pt idx="45056">
                  <c:v>-21.600500000000011</c:v>
                </c:pt>
                <c:pt idx="45057">
                  <c:v>-21.598500000000001</c:v>
                </c:pt>
                <c:pt idx="45058">
                  <c:v>-21.596500000000006</c:v>
                </c:pt>
                <c:pt idx="45059">
                  <c:v>-21.594500000000011</c:v>
                </c:pt>
                <c:pt idx="45060">
                  <c:v>-21.592500000000001</c:v>
                </c:pt>
                <c:pt idx="45061">
                  <c:v>-21.590500000000006</c:v>
                </c:pt>
                <c:pt idx="45062">
                  <c:v>-21.58850000000001</c:v>
                </c:pt>
                <c:pt idx="45063">
                  <c:v>-21.586500000000001</c:v>
                </c:pt>
                <c:pt idx="45064">
                  <c:v>-21.584500000000006</c:v>
                </c:pt>
                <c:pt idx="45065">
                  <c:v>-21.58250000000001</c:v>
                </c:pt>
                <c:pt idx="45066">
                  <c:v>-21.580500000000001</c:v>
                </c:pt>
                <c:pt idx="45067">
                  <c:v>-21.578500000000005</c:v>
                </c:pt>
                <c:pt idx="45068">
                  <c:v>-21.57650000000001</c:v>
                </c:pt>
                <c:pt idx="45069">
                  <c:v>-21.5745</c:v>
                </c:pt>
                <c:pt idx="45070">
                  <c:v>-21.572500000000005</c:v>
                </c:pt>
                <c:pt idx="45071">
                  <c:v>-21.57050000000001</c:v>
                </c:pt>
                <c:pt idx="45072">
                  <c:v>-21.5685</c:v>
                </c:pt>
                <c:pt idx="45073">
                  <c:v>-21.566500000000005</c:v>
                </c:pt>
                <c:pt idx="45074">
                  <c:v>-21.56450000000001</c:v>
                </c:pt>
                <c:pt idx="45075">
                  <c:v>-21.5625</c:v>
                </c:pt>
                <c:pt idx="45076">
                  <c:v>-21.560500000000005</c:v>
                </c:pt>
                <c:pt idx="45077">
                  <c:v>-21.558500000000009</c:v>
                </c:pt>
                <c:pt idx="45078">
                  <c:v>-21.5565</c:v>
                </c:pt>
                <c:pt idx="45079">
                  <c:v>-21.554500000000004</c:v>
                </c:pt>
                <c:pt idx="45080">
                  <c:v>-21.552500000000009</c:v>
                </c:pt>
                <c:pt idx="45081">
                  <c:v>-21.5505</c:v>
                </c:pt>
                <c:pt idx="45082">
                  <c:v>-21.548500000000004</c:v>
                </c:pt>
                <c:pt idx="45083">
                  <c:v>-21.546500000000009</c:v>
                </c:pt>
                <c:pt idx="45084">
                  <c:v>-21.544499999999999</c:v>
                </c:pt>
                <c:pt idx="45085">
                  <c:v>-21.542500000000004</c:v>
                </c:pt>
                <c:pt idx="45086">
                  <c:v>-21.540500000000009</c:v>
                </c:pt>
                <c:pt idx="45087">
                  <c:v>-21.538499999999999</c:v>
                </c:pt>
                <c:pt idx="45088">
                  <c:v>-21.536500000000004</c:v>
                </c:pt>
                <c:pt idx="45089">
                  <c:v>-21.534500000000008</c:v>
                </c:pt>
                <c:pt idx="45090">
                  <c:v>-21.532499999999999</c:v>
                </c:pt>
                <c:pt idx="45091">
                  <c:v>-21.530500000000004</c:v>
                </c:pt>
                <c:pt idx="45092">
                  <c:v>-21.528500000000008</c:v>
                </c:pt>
                <c:pt idx="45093">
                  <c:v>-21.526499999999999</c:v>
                </c:pt>
                <c:pt idx="45094">
                  <c:v>-21.524500000000003</c:v>
                </c:pt>
                <c:pt idx="45095">
                  <c:v>-21.522500000000008</c:v>
                </c:pt>
                <c:pt idx="45096">
                  <c:v>-21.520500000000013</c:v>
                </c:pt>
                <c:pt idx="45097">
                  <c:v>-21.518500000000003</c:v>
                </c:pt>
                <c:pt idx="45098">
                  <c:v>-21.516500000000008</c:v>
                </c:pt>
                <c:pt idx="45099">
                  <c:v>-21.514500000000012</c:v>
                </c:pt>
                <c:pt idx="45100">
                  <c:v>-21.512500000000003</c:v>
                </c:pt>
                <c:pt idx="45101">
                  <c:v>-21.510500000000008</c:v>
                </c:pt>
                <c:pt idx="45102">
                  <c:v>-21.508500000000012</c:v>
                </c:pt>
                <c:pt idx="45103">
                  <c:v>-21.506500000000003</c:v>
                </c:pt>
                <c:pt idx="45104">
                  <c:v>-21.504500000000007</c:v>
                </c:pt>
                <c:pt idx="45105">
                  <c:v>-21.502500000000012</c:v>
                </c:pt>
                <c:pt idx="45106">
                  <c:v>-21.500500000000002</c:v>
                </c:pt>
                <c:pt idx="45107">
                  <c:v>-21.498500000000007</c:v>
                </c:pt>
                <c:pt idx="45108">
                  <c:v>-21.496500000000012</c:v>
                </c:pt>
                <c:pt idx="45109">
                  <c:v>-21.494500000000002</c:v>
                </c:pt>
                <c:pt idx="45110">
                  <c:v>-21.492500000000007</c:v>
                </c:pt>
                <c:pt idx="45111">
                  <c:v>-21.490500000000011</c:v>
                </c:pt>
                <c:pt idx="45112">
                  <c:v>-21.488500000000002</c:v>
                </c:pt>
                <c:pt idx="45113">
                  <c:v>-21.486500000000007</c:v>
                </c:pt>
                <c:pt idx="45114">
                  <c:v>-21.484500000000011</c:v>
                </c:pt>
                <c:pt idx="45115">
                  <c:v>-21.482500000000002</c:v>
                </c:pt>
                <c:pt idx="45116">
                  <c:v>-21.480500000000006</c:v>
                </c:pt>
                <c:pt idx="45117">
                  <c:v>-21.478500000000011</c:v>
                </c:pt>
                <c:pt idx="45118">
                  <c:v>-21.476500000000001</c:v>
                </c:pt>
                <c:pt idx="45119">
                  <c:v>-21.474500000000006</c:v>
                </c:pt>
                <c:pt idx="45120">
                  <c:v>-21.472500000000011</c:v>
                </c:pt>
                <c:pt idx="45121">
                  <c:v>-21.470500000000001</c:v>
                </c:pt>
                <c:pt idx="45122">
                  <c:v>-21.468500000000006</c:v>
                </c:pt>
                <c:pt idx="45123">
                  <c:v>-21.466500000000011</c:v>
                </c:pt>
                <c:pt idx="45124">
                  <c:v>-21.464500000000001</c:v>
                </c:pt>
                <c:pt idx="45125">
                  <c:v>-21.462500000000006</c:v>
                </c:pt>
                <c:pt idx="45126">
                  <c:v>-21.46050000000001</c:v>
                </c:pt>
                <c:pt idx="45127">
                  <c:v>-21.458500000000001</c:v>
                </c:pt>
                <c:pt idx="45128">
                  <c:v>-21.456500000000005</c:v>
                </c:pt>
                <c:pt idx="45129">
                  <c:v>-21.45450000000001</c:v>
                </c:pt>
                <c:pt idx="45130">
                  <c:v>-21.452500000000001</c:v>
                </c:pt>
                <c:pt idx="45131">
                  <c:v>-21.450500000000005</c:v>
                </c:pt>
                <c:pt idx="45132">
                  <c:v>-21.44850000000001</c:v>
                </c:pt>
                <c:pt idx="45133">
                  <c:v>-21.4465</c:v>
                </c:pt>
                <c:pt idx="45134">
                  <c:v>-21.444500000000005</c:v>
                </c:pt>
                <c:pt idx="45135">
                  <c:v>-21.44250000000001</c:v>
                </c:pt>
                <c:pt idx="45136">
                  <c:v>-21.4405</c:v>
                </c:pt>
                <c:pt idx="45137">
                  <c:v>-21.438500000000005</c:v>
                </c:pt>
                <c:pt idx="45138">
                  <c:v>-21.436500000000009</c:v>
                </c:pt>
                <c:pt idx="45139">
                  <c:v>-21.4345</c:v>
                </c:pt>
                <c:pt idx="45140">
                  <c:v>-21.432500000000005</c:v>
                </c:pt>
                <c:pt idx="45141">
                  <c:v>-21.430500000000009</c:v>
                </c:pt>
                <c:pt idx="45142">
                  <c:v>-21.4285</c:v>
                </c:pt>
                <c:pt idx="45143">
                  <c:v>-21.426500000000004</c:v>
                </c:pt>
                <c:pt idx="45144">
                  <c:v>-21.424500000000009</c:v>
                </c:pt>
                <c:pt idx="45145">
                  <c:v>-21.422499999999999</c:v>
                </c:pt>
                <c:pt idx="45146">
                  <c:v>-21.420500000000004</c:v>
                </c:pt>
                <c:pt idx="45147">
                  <c:v>-21.418500000000009</c:v>
                </c:pt>
                <c:pt idx="45148">
                  <c:v>-21.416499999999999</c:v>
                </c:pt>
                <c:pt idx="45149">
                  <c:v>-21.414500000000004</c:v>
                </c:pt>
                <c:pt idx="45150">
                  <c:v>-21.412500000000009</c:v>
                </c:pt>
                <c:pt idx="45151">
                  <c:v>-21.410499999999999</c:v>
                </c:pt>
                <c:pt idx="45152">
                  <c:v>-21.408500000000004</c:v>
                </c:pt>
                <c:pt idx="45153">
                  <c:v>-21.406500000000008</c:v>
                </c:pt>
                <c:pt idx="45154">
                  <c:v>-21.404499999999999</c:v>
                </c:pt>
                <c:pt idx="45155">
                  <c:v>-21.402500000000003</c:v>
                </c:pt>
                <c:pt idx="45156">
                  <c:v>-21.400500000000008</c:v>
                </c:pt>
                <c:pt idx="45157">
                  <c:v>-21.398500000000013</c:v>
                </c:pt>
                <c:pt idx="45158">
                  <c:v>-21.396500000000003</c:v>
                </c:pt>
                <c:pt idx="45159">
                  <c:v>-21.394500000000008</c:v>
                </c:pt>
                <c:pt idx="45160">
                  <c:v>-21.392500000000013</c:v>
                </c:pt>
                <c:pt idx="45161">
                  <c:v>-21.390500000000003</c:v>
                </c:pt>
                <c:pt idx="45162">
                  <c:v>-21.388500000000008</c:v>
                </c:pt>
                <c:pt idx="45163">
                  <c:v>-21.386500000000012</c:v>
                </c:pt>
                <c:pt idx="45164">
                  <c:v>-21.384500000000003</c:v>
                </c:pt>
                <c:pt idx="45165">
                  <c:v>-21.382500000000007</c:v>
                </c:pt>
                <c:pt idx="45166">
                  <c:v>-21.380500000000012</c:v>
                </c:pt>
                <c:pt idx="45167">
                  <c:v>-21.378500000000003</c:v>
                </c:pt>
                <c:pt idx="45168">
                  <c:v>-21.376500000000007</c:v>
                </c:pt>
                <c:pt idx="45169">
                  <c:v>-21.374500000000012</c:v>
                </c:pt>
                <c:pt idx="45170">
                  <c:v>-21.372500000000002</c:v>
                </c:pt>
                <c:pt idx="45171">
                  <c:v>-21.370500000000007</c:v>
                </c:pt>
                <c:pt idx="45172">
                  <c:v>-21.368500000000012</c:v>
                </c:pt>
                <c:pt idx="45173">
                  <c:v>-21.366500000000002</c:v>
                </c:pt>
                <c:pt idx="45174">
                  <c:v>-21.364500000000007</c:v>
                </c:pt>
                <c:pt idx="45175">
                  <c:v>-21.362500000000011</c:v>
                </c:pt>
                <c:pt idx="45176">
                  <c:v>-21.360500000000002</c:v>
                </c:pt>
                <c:pt idx="45177">
                  <c:v>-21.358500000000006</c:v>
                </c:pt>
                <c:pt idx="45178">
                  <c:v>-21.356500000000011</c:v>
                </c:pt>
                <c:pt idx="45179">
                  <c:v>-21.354500000000002</c:v>
                </c:pt>
                <c:pt idx="45180">
                  <c:v>-21.352500000000006</c:v>
                </c:pt>
                <c:pt idx="45181">
                  <c:v>-21.350500000000011</c:v>
                </c:pt>
                <c:pt idx="45182">
                  <c:v>-21.348500000000001</c:v>
                </c:pt>
                <c:pt idx="45183">
                  <c:v>-21.346500000000006</c:v>
                </c:pt>
                <c:pt idx="45184">
                  <c:v>-21.344500000000011</c:v>
                </c:pt>
                <c:pt idx="45185">
                  <c:v>-21.342500000000001</c:v>
                </c:pt>
                <c:pt idx="45186">
                  <c:v>-21.340500000000006</c:v>
                </c:pt>
                <c:pt idx="45187">
                  <c:v>-21.33850000000001</c:v>
                </c:pt>
                <c:pt idx="45188">
                  <c:v>-21.336500000000001</c:v>
                </c:pt>
                <c:pt idx="45189">
                  <c:v>-21.334500000000006</c:v>
                </c:pt>
                <c:pt idx="45190">
                  <c:v>-21.33250000000001</c:v>
                </c:pt>
                <c:pt idx="45191">
                  <c:v>-21.330500000000001</c:v>
                </c:pt>
                <c:pt idx="45192">
                  <c:v>-21.328500000000005</c:v>
                </c:pt>
                <c:pt idx="45193">
                  <c:v>-21.32650000000001</c:v>
                </c:pt>
                <c:pt idx="45194">
                  <c:v>-21.3245</c:v>
                </c:pt>
                <c:pt idx="45195">
                  <c:v>-21.322500000000005</c:v>
                </c:pt>
                <c:pt idx="45196">
                  <c:v>-21.32050000000001</c:v>
                </c:pt>
                <c:pt idx="45197">
                  <c:v>-21.3185</c:v>
                </c:pt>
                <c:pt idx="45198">
                  <c:v>-21.316500000000005</c:v>
                </c:pt>
                <c:pt idx="45199">
                  <c:v>-21.31450000000001</c:v>
                </c:pt>
                <c:pt idx="45200">
                  <c:v>-21.3125</c:v>
                </c:pt>
                <c:pt idx="45201">
                  <c:v>-21.310500000000005</c:v>
                </c:pt>
                <c:pt idx="45202">
                  <c:v>-21.308500000000009</c:v>
                </c:pt>
                <c:pt idx="45203">
                  <c:v>-21.3065</c:v>
                </c:pt>
                <c:pt idx="45204">
                  <c:v>-21.304500000000004</c:v>
                </c:pt>
                <c:pt idx="45205">
                  <c:v>-21.302500000000009</c:v>
                </c:pt>
                <c:pt idx="45206">
                  <c:v>-21.3005</c:v>
                </c:pt>
                <c:pt idx="45207">
                  <c:v>-21.298500000000004</c:v>
                </c:pt>
                <c:pt idx="45208">
                  <c:v>-21.296500000000009</c:v>
                </c:pt>
                <c:pt idx="45209">
                  <c:v>-21.294499999999999</c:v>
                </c:pt>
                <c:pt idx="45210">
                  <c:v>-21.292500000000004</c:v>
                </c:pt>
                <c:pt idx="45211">
                  <c:v>-21.290500000000009</c:v>
                </c:pt>
                <c:pt idx="45212">
                  <c:v>-21.288499999999999</c:v>
                </c:pt>
                <c:pt idx="45213">
                  <c:v>-21.286500000000004</c:v>
                </c:pt>
                <c:pt idx="45214">
                  <c:v>-21.284500000000008</c:v>
                </c:pt>
                <c:pt idx="45215">
                  <c:v>-21.282499999999999</c:v>
                </c:pt>
                <c:pt idx="45216">
                  <c:v>-21.280500000000004</c:v>
                </c:pt>
                <c:pt idx="45217">
                  <c:v>-21.278500000000008</c:v>
                </c:pt>
                <c:pt idx="45218">
                  <c:v>-21.276499999999999</c:v>
                </c:pt>
                <c:pt idx="45219">
                  <c:v>-21.274500000000003</c:v>
                </c:pt>
                <c:pt idx="45220">
                  <c:v>-21.272500000000008</c:v>
                </c:pt>
                <c:pt idx="45221">
                  <c:v>-21.270500000000013</c:v>
                </c:pt>
                <c:pt idx="45222">
                  <c:v>-21.268500000000003</c:v>
                </c:pt>
                <c:pt idx="45223">
                  <c:v>-21.266500000000008</c:v>
                </c:pt>
                <c:pt idx="45224">
                  <c:v>-21.264500000000012</c:v>
                </c:pt>
                <c:pt idx="45225">
                  <c:v>-21.262500000000003</c:v>
                </c:pt>
                <c:pt idx="45226">
                  <c:v>-21.260500000000008</c:v>
                </c:pt>
                <c:pt idx="45227">
                  <c:v>-21.258500000000012</c:v>
                </c:pt>
                <c:pt idx="45228">
                  <c:v>-21.256500000000003</c:v>
                </c:pt>
                <c:pt idx="45229">
                  <c:v>-21.254500000000007</c:v>
                </c:pt>
                <c:pt idx="45230">
                  <c:v>-21.252500000000012</c:v>
                </c:pt>
                <c:pt idx="45231">
                  <c:v>-21.250500000000002</c:v>
                </c:pt>
                <c:pt idx="45232">
                  <c:v>-21.248500000000007</c:v>
                </c:pt>
                <c:pt idx="45233">
                  <c:v>-21.246500000000012</c:v>
                </c:pt>
                <c:pt idx="45234">
                  <c:v>-21.244500000000002</c:v>
                </c:pt>
                <c:pt idx="45235">
                  <c:v>-21.242500000000007</c:v>
                </c:pt>
                <c:pt idx="45236">
                  <c:v>-21.240500000000011</c:v>
                </c:pt>
                <c:pt idx="45237">
                  <c:v>-21.238500000000002</c:v>
                </c:pt>
                <c:pt idx="45238">
                  <c:v>-21.236500000000007</c:v>
                </c:pt>
                <c:pt idx="45239">
                  <c:v>-21.234500000000011</c:v>
                </c:pt>
                <c:pt idx="45240">
                  <c:v>-21.232500000000002</c:v>
                </c:pt>
                <c:pt idx="45241">
                  <c:v>-21.230500000000006</c:v>
                </c:pt>
                <c:pt idx="45242">
                  <c:v>-21.228500000000011</c:v>
                </c:pt>
                <c:pt idx="45243">
                  <c:v>-21.226500000000001</c:v>
                </c:pt>
                <c:pt idx="45244">
                  <c:v>-21.224500000000006</c:v>
                </c:pt>
                <c:pt idx="45245">
                  <c:v>-21.222500000000011</c:v>
                </c:pt>
                <c:pt idx="45246">
                  <c:v>-21.220500000000001</c:v>
                </c:pt>
                <c:pt idx="45247">
                  <c:v>-21.218500000000006</c:v>
                </c:pt>
                <c:pt idx="45248">
                  <c:v>-21.216500000000011</c:v>
                </c:pt>
                <c:pt idx="45249">
                  <c:v>-21.214500000000001</c:v>
                </c:pt>
                <c:pt idx="45250">
                  <c:v>-21.212500000000006</c:v>
                </c:pt>
                <c:pt idx="45251">
                  <c:v>-21.21050000000001</c:v>
                </c:pt>
                <c:pt idx="45252">
                  <c:v>-21.208500000000001</c:v>
                </c:pt>
                <c:pt idx="45253">
                  <c:v>-21.206500000000005</c:v>
                </c:pt>
                <c:pt idx="45254">
                  <c:v>-21.20450000000001</c:v>
                </c:pt>
                <c:pt idx="45255">
                  <c:v>-21.202500000000001</c:v>
                </c:pt>
                <c:pt idx="45256">
                  <c:v>-21.200500000000005</c:v>
                </c:pt>
                <c:pt idx="45257">
                  <c:v>-21.19850000000001</c:v>
                </c:pt>
                <c:pt idx="45258">
                  <c:v>-21.1965</c:v>
                </c:pt>
                <c:pt idx="45259">
                  <c:v>-21.194500000000005</c:v>
                </c:pt>
                <c:pt idx="45260">
                  <c:v>-21.19250000000001</c:v>
                </c:pt>
                <c:pt idx="45261">
                  <c:v>-21.1905</c:v>
                </c:pt>
                <c:pt idx="45262">
                  <c:v>-21.188500000000005</c:v>
                </c:pt>
                <c:pt idx="45263">
                  <c:v>-21.186500000000009</c:v>
                </c:pt>
                <c:pt idx="45264">
                  <c:v>-21.1845</c:v>
                </c:pt>
                <c:pt idx="45265">
                  <c:v>-21.182500000000005</c:v>
                </c:pt>
                <c:pt idx="45266">
                  <c:v>-21.180500000000009</c:v>
                </c:pt>
                <c:pt idx="45267">
                  <c:v>-21.1785</c:v>
                </c:pt>
                <c:pt idx="45268">
                  <c:v>-21.176500000000004</c:v>
                </c:pt>
                <c:pt idx="45269">
                  <c:v>-21.174500000000009</c:v>
                </c:pt>
                <c:pt idx="45270">
                  <c:v>-21.172499999999999</c:v>
                </c:pt>
                <c:pt idx="45271">
                  <c:v>-21.170500000000004</c:v>
                </c:pt>
                <c:pt idx="45272">
                  <c:v>-21.168500000000009</c:v>
                </c:pt>
                <c:pt idx="45273">
                  <c:v>-21.166499999999999</c:v>
                </c:pt>
                <c:pt idx="45274">
                  <c:v>-21.164500000000004</c:v>
                </c:pt>
                <c:pt idx="45275">
                  <c:v>-21.162500000000009</c:v>
                </c:pt>
                <c:pt idx="45276">
                  <c:v>-21.160499999999999</c:v>
                </c:pt>
                <c:pt idx="45277">
                  <c:v>-21.158500000000004</c:v>
                </c:pt>
                <c:pt idx="45278">
                  <c:v>-21.156500000000008</c:v>
                </c:pt>
                <c:pt idx="45279">
                  <c:v>-21.154499999999999</c:v>
                </c:pt>
                <c:pt idx="45280">
                  <c:v>-21.152500000000003</c:v>
                </c:pt>
                <c:pt idx="45281">
                  <c:v>-21.150500000000008</c:v>
                </c:pt>
                <c:pt idx="45282">
                  <c:v>-21.148500000000013</c:v>
                </c:pt>
                <c:pt idx="45283">
                  <c:v>-21.146500000000003</c:v>
                </c:pt>
                <c:pt idx="45284">
                  <c:v>-21.144500000000008</c:v>
                </c:pt>
                <c:pt idx="45285">
                  <c:v>-21.142500000000013</c:v>
                </c:pt>
                <c:pt idx="45286">
                  <c:v>-21.140500000000003</c:v>
                </c:pt>
                <c:pt idx="45287">
                  <c:v>-21.138500000000008</c:v>
                </c:pt>
                <c:pt idx="45288">
                  <c:v>-21.136500000000012</c:v>
                </c:pt>
                <c:pt idx="45289">
                  <c:v>-21.134500000000003</c:v>
                </c:pt>
                <c:pt idx="45290">
                  <c:v>-21.132500000000007</c:v>
                </c:pt>
                <c:pt idx="45291">
                  <c:v>-21.130500000000012</c:v>
                </c:pt>
                <c:pt idx="45292">
                  <c:v>-21.128500000000003</c:v>
                </c:pt>
                <c:pt idx="45293">
                  <c:v>-21.126500000000007</c:v>
                </c:pt>
                <c:pt idx="45294">
                  <c:v>-21.124500000000012</c:v>
                </c:pt>
                <c:pt idx="45295">
                  <c:v>-21.122500000000002</c:v>
                </c:pt>
                <c:pt idx="45296">
                  <c:v>-21.120500000000007</c:v>
                </c:pt>
                <c:pt idx="45297">
                  <c:v>-21.118500000000012</c:v>
                </c:pt>
                <c:pt idx="45298">
                  <c:v>-21.116500000000002</c:v>
                </c:pt>
                <c:pt idx="45299">
                  <c:v>-21.114500000000007</c:v>
                </c:pt>
                <c:pt idx="45300">
                  <c:v>-21.112500000000011</c:v>
                </c:pt>
                <c:pt idx="45301">
                  <c:v>-21.110500000000002</c:v>
                </c:pt>
                <c:pt idx="45302">
                  <c:v>-21.108500000000006</c:v>
                </c:pt>
                <c:pt idx="45303">
                  <c:v>-21.106500000000011</c:v>
                </c:pt>
                <c:pt idx="45304">
                  <c:v>-21.104500000000002</c:v>
                </c:pt>
                <c:pt idx="45305">
                  <c:v>-21.102500000000006</c:v>
                </c:pt>
                <c:pt idx="45306">
                  <c:v>-21.100500000000011</c:v>
                </c:pt>
                <c:pt idx="45307">
                  <c:v>-21.098500000000001</c:v>
                </c:pt>
                <c:pt idx="45308">
                  <c:v>-21.096500000000006</c:v>
                </c:pt>
                <c:pt idx="45309">
                  <c:v>-21.094500000000011</c:v>
                </c:pt>
                <c:pt idx="45310">
                  <c:v>-21.092500000000001</c:v>
                </c:pt>
                <c:pt idx="45311">
                  <c:v>-21.090500000000006</c:v>
                </c:pt>
                <c:pt idx="45312">
                  <c:v>-21.08850000000001</c:v>
                </c:pt>
                <c:pt idx="45313">
                  <c:v>-21.086500000000001</c:v>
                </c:pt>
                <c:pt idx="45314">
                  <c:v>-21.084500000000006</c:v>
                </c:pt>
                <c:pt idx="45315">
                  <c:v>-21.08250000000001</c:v>
                </c:pt>
                <c:pt idx="45316">
                  <c:v>-21.080500000000001</c:v>
                </c:pt>
                <c:pt idx="45317">
                  <c:v>-21.078500000000005</c:v>
                </c:pt>
                <c:pt idx="45318">
                  <c:v>-21.07650000000001</c:v>
                </c:pt>
                <c:pt idx="45319">
                  <c:v>-21.0745</c:v>
                </c:pt>
                <c:pt idx="45320">
                  <c:v>-21.072500000000005</c:v>
                </c:pt>
                <c:pt idx="45321">
                  <c:v>-21.07050000000001</c:v>
                </c:pt>
                <c:pt idx="45322">
                  <c:v>-21.0685</c:v>
                </c:pt>
                <c:pt idx="45323">
                  <c:v>-21.066500000000005</c:v>
                </c:pt>
                <c:pt idx="45324">
                  <c:v>-21.06450000000001</c:v>
                </c:pt>
                <c:pt idx="45325">
                  <c:v>-21.0625</c:v>
                </c:pt>
                <c:pt idx="45326">
                  <c:v>-21.060500000000005</c:v>
                </c:pt>
                <c:pt idx="45327">
                  <c:v>-21.058500000000009</c:v>
                </c:pt>
                <c:pt idx="45328">
                  <c:v>-21.0565</c:v>
                </c:pt>
                <c:pt idx="45329">
                  <c:v>-21.054500000000004</c:v>
                </c:pt>
                <c:pt idx="45330">
                  <c:v>-21.052500000000009</c:v>
                </c:pt>
                <c:pt idx="45331">
                  <c:v>-21.0505</c:v>
                </c:pt>
                <c:pt idx="45332">
                  <c:v>-21.048500000000004</c:v>
                </c:pt>
                <c:pt idx="45333">
                  <c:v>-21.046500000000009</c:v>
                </c:pt>
                <c:pt idx="45334">
                  <c:v>-21.044499999999999</c:v>
                </c:pt>
                <c:pt idx="45335">
                  <c:v>-21.042500000000004</c:v>
                </c:pt>
                <c:pt idx="45336">
                  <c:v>-21.040500000000009</c:v>
                </c:pt>
                <c:pt idx="45337">
                  <c:v>-21.038499999999999</c:v>
                </c:pt>
                <c:pt idx="45338">
                  <c:v>-21.036500000000004</c:v>
                </c:pt>
                <c:pt idx="45339">
                  <c:v>-21.034500000000008</c:v>
                </c:pt>
                <c:pt idx="45340">
                  <c:v>-21.032499999999999</c:v>
                </c:pt>
                <c:pt idx="45341">
                  <c:v>-21.030500000000004</c:v>
                </c:pt>
                <c:pt idx="45342">
                  <c:v>-21.028500000000008</c:v>
                </c:pt>
                <c:pt idx="45343">
                  <c:v>-21.026499999999999</c:v>
                </c:pt>
                <c:pt idx="45344">
                  <c:v>-21.024500000000003</c:v>
                </c:pt>
                <c:pt idx="45345">
                  <c:v>-21.022500000000008</c:v>
                </c:pt>
                <c:pt idx="45346">
                  <c:v>-21.020500000000013</c:v>
                </c:pt>
                <c:pt idx="45347">
                  <c:v>-21.018500000000003</c:v>
                </c:pt>
                <c:pt idx="45348">
                  <c:v>-21.016500000000008</c:v>
                </c:pt>
                <c:pt idx="45349">
                  <c:v>-21.014500000000012</c:v>
                </c:pt>
                <c:pt idx="45350">
                  <c:v>-21.012500000000003</c:v>
                </c:pt>
                <c:pt idx="45351">
                  <c:v>-21.010500000000008</c:v>
                </c:pt>
                <c:pt idx="45352">
                  <c:v>-21.008500000000012</c:v>
                </c:pt>
                <c:pt idx="45353">
                  <c:v>-21.006500000000003</c:v>
                </c:pt>
                <c:pt idx="45354">
                  <c:v>-21.004500000000007</c:v>
                </c:pt>
                <c:pt idx="45355">
                  <c:v>-21.002500000000012</c:v>
                </c:pt>
                <c:pt idx="45356">
                  <c:v>-21.000500000000002</c:v>
                </c:pt>
                <c:pt idx="45357">
                  <c:v>-20.998500000000007</c:v>
                </c:pt>
                <c:pt idx="45358">
                  <c:v>-20.996500000000012</c:v>
                </c:pt>
                <c:pt idx="45359">
                  <c:v>-20.994500000000002</c:v>
                </c:pt>
                <c:pt idx="45360">
                  <c:v>-20.992500000000007</c:v>
                </c:pt>
                <c:pt idx="45361">
                  <c:v>-20.990500000000011</c:v>
                </c:pt>
                <c:pt idx="45362">
                  <c:v>-20.988500000000002</c:v>
                </c:pt>
                <c:pt idx="45363">
                  <c:v>-20.986500000000007</c:v>
                </c:pt>
                <c:pt idx="45364">
                  <c:v>-20.984500000000011</c:v>
                </c:pt>
                <c:pt idx="45365">
                  <c:v>-20.982500000000002</c:v>
                </c:pt>
                <c:pt idx="45366">
                  <c:v>-20.980500000000006</c:v>
                </c:pt>
                <c:pt idx="45367">
                  <c:v>-20.978500000000011</c:v>
                </c:pt>
                <c:pt idx="45368">
                  <c:v>-20.976500000000001</c:v>
                </c:pt>
                <c:pt idx="45369">
                  <c:v>-20.974500000000006</c:v>
                </c:pt>
                <c:pt idx="45370">
                  <c:v>-20.972500000000011</c:v>
                </c:pt>
                <c:pt idx="45371">
                  <c:v>-20.970500000000001</c:v>
                </c:pt>
                <c:pt idx="45372">
                  <c:v>-20.968500000000006</c:v>
                </c:pt>
                <c:pt idx="45373">
                  <c:v>-20.966500000000011</c:v>
                </c:pt>
                <c:pt idx="45374">
                  <c:v>-20.964500000000001</c:v>
                </c:pt>
                <c:pt idx="45375">
                  <c:v>-20.962500000000006</c:v>
                </c:pt>
                <c:pt idx="45376">
                  <c:v>-20.96050000000001</c:v>
                </c:pt>
                <c:pt idx="45377">
                  <c:v>-20.958500000000001</c:v>
                </c:pt>
                <c:pt idx="45378">
                  <c:v>-20.956500000000005</c:v>
                </c:pt>
                <c:pt idx="45379">
                  <c:v>-20.95450000000001</c:v>
                </c:pt>
                <c:pt idx="45380">
                  <c:v>-20.952500000000001</c:v>
                </c:pt>
                <c:pt idx="45381">
                  <c:v>-20.950500000000005</c:v>
                </c:pt>
                <c:pt idx="45382">
                  <c:v>-20.94850000000001</c:v>
                </c:pt>
                <c:pt idx="45383">
                  <c:v>-20.9465</c:v>
                </c:pt>
                <c:pt idx="45384">
                  <c:v>-20.944500000000005</c:v>
                </c:pt>
                <c:pt idx="45385">
                  <c:v>-20.94250000000001</c:v>
                </c:pt>
                <c:pt idx="45386">
                  <c:v>-20.9405</c:v>
                </c:pt>
                <c:pt idx="45387">
                  <c:v>-20.938500000000005</c:v>
                </c:pt>
                <c:pt idx="45388">
                  <c:v>-20.936500000000009</c:v>
                </c:pt>
                <c:pt idx="45389">
                  <c:v>-20.9345</c:v>
                </c:pt>
                <c:pt idx="45390">
                  <c:v>-20.932500000000005</c:v>
                </c:pt>
                <c:pt idx="45391">
                  <c:v>-20.930500000000009</c:v>
                </c:pt>
                <c:pt idx="45392">
                  <c:v>-20.9285</c:v>
                </c:pt>
                <c:pt idx="45393">
                  <c:v>-20.926500000000004</c:v>
                </c:pt>
                <c:pt idx="45394">
                  <c:v>-20.924500000000009</c:v>
                </c:pt>
                <c:pt idx="45395">
                  <c:v>-20.922499999999999</c:v>
                </c:pt>
                <c:pt idx="45396">
                  <c:v>-20.920500000000004</c:v>
                </c:pt>
                <c:pt idx="45397">
                  <c:v>-20.918500000000009</c:v>
                </c:pt>
                <c:pt idx="45398">
                  <c:v>-20.916499999999999</c:v>
                </c:pt>
                <c:pt idx="45399">
                  <c:v>-20.914500000000004</c:v>
                </c:pt>
                <c:pt idx="45400">
                  <c:v>-20.912500000000009</c:v>
                </c:pt>
                <c:pt idx="45401">
                  <c:v>-20.910499999999999</c:v>
                </c:pt>
                <c:pt idx="45402">
                  <c:v>-20.908500000000004</c:v>
                </c:pt>
                <c:pt idx="45403">
                  <c:v>-20.906500000000008</c:v>
                </c:pt>
                <c:pt idx="45404">
                  <c:v>-20.904499999999999</c:v>
                </c:pt>
                <c:pt idx="45405">
                  <c:v>-20.902500000000003</c:v>
                </c:pt>
                <c:pt idx="45406">
                  <c:v>-20.900500000000008</c:v>
                </c:pt>
                <c:pt idx="45407">
                  <c:v>-20.898500000000013</c:v>
                </c:pt>
                <c:pt idx="45408">
                  <c:v>-20.896500000000003</c:v>
                </c:pt>
                <c:pt idx="45409">
                  <c:v>-20.894500000000008</c:v>
                </c:pt>
                <c:pt idx="45410">
                  <c:v>-20.892500000000013</c:v>
                </c:pt>
                <c:pt idx="45411">
                  <c:v>-20.890500000000003</c:v>
                </c:pt>
                <c:pt idx="45412">
                  <c:v>-20.888500000000008</c:v>
                </c:pt>
                <c:pt idx="45413">
                  <c:v>-20.886500000000012</c:v>
                </c:pt>
                <c:pt idx="45414">
                  <c:v>-20.884500000000003</c:v>
                </c:pt>
                <c:pt idx="45415">
                  <c:v>-20.882500000000007</c:v>
                </c:pt>
                <c:pt idx="45416">
                  <c:v>-20.880500000000012</c:v>
                </c:pt>
                <c:pt idx="45417">
                  <c:v>-20.878500000000003</c:v>
                </c:pt>
                <c:pt idx="45418">
                  <c:v>-20.876500000000007</c:v>
                </c:pt>
                <c:pt idx="45419">
                  <c:v>-20.874500000000012</c:v>
                </c:pt>
                <c:pt idx="45420">
                  <c:v>-20.872500000000002</c:v>
                </c:pt>
                <c:pt idx="45421">
                  <c:v>-20.870500000000007</c:v>
                </c:pt>
                <c:pt idx="45422">
                  <c:v>-20.868500000000012</c:v>
                </c:pt>
                <c:pt idx="45423">
                  <c:v>-20.866500000000002</c:v>
                </c:pt>
                <c:pt idx="45424">
                  <c:v>-20.864500000000007</c:v>
                </c:pt>
                <c:pt idx="45425">
                  <c:v>-20.862500000000011</c:v>
                </c:pt>
                <c:pt idx="45426">
                  <c:v>-20.860500000000002</c:v>
                </c:pt>
                <c:pt idx="45427">
                  <c:v>-20.858500000000006</c:v>
                </c:pt>
                <c:pt idx="45428">
                  <c:v>-20.856500000000011</c:v>
                </c:pt>
                <c:pt idx="45429">
                  <c:v>-20.854500000000002</c:v>
                </c:pt>
                <c:pt idx="45430">
                  <c:v>-20.852500000000006</c:v>
                </c:pt>
                <c:pt idx="45431">
                  <c:v>-20.850500000000011</c:v>
                </c:pt>
                <c:pt idx="45432">
                  <c:v>-20.848500000000001</c:v>
                </c:pt>
                <c:pt idx="45433">
                  <c:v>-20.846500000000006</c:v>
                </c:pt>
                <c:pt idx="45434">
                  <c:v>-20.844500000000011</c:v>
                </c:pt>
                <c:pt idx="45435">
                  <c:v>-20.842500000000001</c:v>
                </c:pt>
                <c:pt idx="45436">
                  <c:v>-20.840500000000006</c:v>
                </c:pt>
                <c:pt idx="45437">
                  <c:v>-20.83850000000001</c:v>
                </c:pt>
                <c:pt idx="45438">
                  <c:v>-20.836500000000001</c:v>
                </c:pt>
                <c:pt idx="45439">
                  <c:v>-20.834500000000006</c:v>
                </c:pt>
                <c:pt idx="45440">
                  <c:v>-20.83250000000001</c:v>
                </c:pt>
                <c:pt idx="45441">
                  <c:v>-20.830500000000001</c:v>
                </c:pt>
                <c:pt idx="45442">
                  <c:v>-20.828500000000005</c:v>
                </c:pt>
                <c:pt idx="45443">
                  <c:v>-20.82650000000001</c:v>
                </c:pt>
                <c:pt idx="45444">
                  <c:v>-20.8245</c:v>
                </c:pt>
                <c:pt idx="45445">
                  <c:v>-20.822500000000005</c:v>
                </c:pt>
                <c:pt idx="45446">
                  <c:v>-20.82050000000001</c:v>
                </c:pt>
                <c:pt idx="45447">
                  <c:v>-20.8185</c:v>
                </c:pt>
                <c:pt idx="45448">
                  <c:v>-20.816500000000005</c:v>
                </c:pt>
                <c:pt idx="45449">
                  <c:v>-20.81450000000001</c:v>
                </c:pt>
                <c:pt idx="45450">
                  <c:v>-20.8125</c:v>
                </c:pt>
                <c:pt idx="45451">
                  <c:v>-20.810500000000005</c:v>
                </c:pt>
                <c:pt idx="45452">
                  <c:v>-20.808500000000009</c:v>
                </c:pt>
                <c:pt idx="45453">
                  <c:v>-20.8065</c:v>
                </c:pt>
                <c:pt idx="45454">
                  <c:v>-20.804500000000004</c:v>
                </c:pt>
                <c:pt idx="45455">
                  <c:v>-20.802500000000009</c:v>
                </c:pt>
                <c:pt idx="45456">
                  <c:v>-20.8005</c:v>
                </c:pt>
                <c:pt idx="45457">
                  <c:v>-20.798500000000004</c:v>
                </c:pt>
                <c:pt idx="45458">
                  <c:v>-20.796500000000009</c:v>
                </c:pt>
                <c:pt idx="45459">
                  <c:v>-20.794499999999999</c:v>
                </c:pt>
                <c:pt idx="45460">
                  <c:v>-20.792500000000004</c:v>
                </c:pt>
                <c:pt idx="45461">
                  <c:v>-20.790500000000009</c:v>
                </c:pt>
                <c:pt idx="45462">
                  <c:v>-20.788499999999999</c:v>
                </c:pt>
                <c:pt idx="45463">
                  <c:v>-20.786500000000004</c:v>
                </c:pt>
                <c:pt idx="45464">
                  <c:v>-20.784500000000008</c:v>
                </c:pt>
                <c:pt idx="45465">
                  <c:v>-20.782499999999999</c:v>
                </c:pt>
                <c:pt idx="45466">
                  <c:v>-20.780500000000004</c:v>
                </c:pt>
                <c:pt idx="45467">
                  <c:v>-20.778500000000008</c:v>
                </c:pt>
                <c:pt idx="45468">
                  <c:v>-20.776499999999999</c:v>
                </c:pt>
                <c:pt idx="45469">
                  <c:v>-20.774500000000003</c:v>
                </c:pt>
                <c:pt idx="45470">
                  <c:v>-20.772500000000008</c:v>
                </c:pt>
                <c:pt idx="45471">
                  <c:v>-20.770500000000013</c:v>
                </c:pt>
                <c:pt idx="45472">
                  <c:v>-20.768500000000003</c:v>
                </c:pt>
                <c:pt idx="45473">
                  <c:v>-20.766500000000008</c:v>
                </c:pt>
                <c:pt idx="45474">
                  <c:v>-20.764500000000012</c:v>
                </c:pt>
                <c:pt idx="45475">
                  <c:v>-20.762500000000003</c:v>
                </c:pt>
                <c:pt idx="45476">
                  <c:v>-20.760500000000008</c:v>
                </c:pt>
                <c:pt idx="45477">
                  <c:v>-20.758500000000012</c:v>
                </c:pt>
                <c:pt idx="45478">
                  <c:v>-20.756500000000003</c:v>
                </c:pt>
                <c:pt idx="45479">
                  <c:v>-20.754500000000007</c:v>
                </c:pt>
                <c:pt idx="45480">
                  <c:v>-20.752500000000012</c:v>
                </c:pt>
                <c:pt idx="45481">
                  <c:v>-20.750500000000002</c:v>
                </c:pt>
                <c:pt idx="45482">
                  <c:v>-20.748500000000007</c:v>
                </c:pt>
                <c:pt idx="45483">
                  <c:v>-20.746500000000012</c:v>
                </c:pt>
                <c:pt idx="45484">
                  <c:v>-20.744500000000002</c:v>
                </c:pt>
                <c:pt idx="45485">
                  <c:v>-20.742500000000007</c:v>
                </c:pt>
                <c:pt idx="45486">
                  <c:v>-20.740500000000011</c:v>
                </c:pt>
                <c:pt idx="45487">
                  <c:v>-20.738500000000002</c:v>
                </c:pt>
                <c:pt idx="45488">
                  <c:v>-20.736500000000007</c:v>
                </c:pt>
                <c:pt idx="45489">
                  <c:v>-20.734500000000011</c:v>
                </c:pt>
                <c:pt idx="45490">
                  <c:v>-20.732500000000002</c:v>
                </c:pt>
                <c:pt idx="45491">
                  <c:v>-20.730500000000006</c:v>
                </c:pt>
                <c:pt idx="45492">
                  <c:v>-20.728500000000011</c:v>
                </c:pt>
                <c:pt idx="45493">
                  <c:v>-20.726500000000001</c:v>
                </c:pt>
                <c:pt idx="45494">
                  <c:v>-20.724500000000006</c:v>
                </c:pt>
                <c:pt idx="45495">
                  <c:v>-20.722500000000011</c:v>
                </c:pt>
                <c:pt idx="45496">
                  <c:v>-20.720500000000001</c:v>
                </c:pt>
                <c:pt idx="45497">
                  <c:v>-20.718500000000006</c:v>
                </c:pt>
                <c:pt idx="45498">
                  <c:v>-20.716500000000011</c:v>
                </c:pt>
                <c:pt idx="45499">
                  <c:v>-20.714500000000001</c:v>
                </c:pt>
                <c:pt idx="45500">
                  <c:v>-20.712500000000006</c:v>
                </c:pt>
                <c:pt idx="45501">
                  <c:v>-20.71050000000001</c:v>
                </c:pt>
                <c:pt idx="45502">
                  <c:v>-20.708500000000001</c:v>
                </c:pt>
                <c:pt idx="45503">
                  <c:v>-20.706500000000005</c:v>
                </c:pt>
                <c:pt idx="45504">
                  <c:v>-20.70450000000001</c:v>
                </c:pt>
                <c:pt idx="45505">
                  <c:v>-20.702500000000001</c:v>
                </c:pt>
                <c:pt idx="45506">
                  <c:v>-20.700500000000005</c:v>
                </c:pt>
                <c:pt idx="45507">
                  <c:v>-20.69850000000001</c:v>
                </c:pt>
                <c:pt idx="45508">
                  <c:v>-20.6965</c:v>
                </c:pt>
                <c:pt idx="45509">
                  <c:v>-20.694500000000005</c:v>
                </c:pt>
                <c:pt idx="45510">
                  <c:v>-20.69250000000001</c:v>
                </c:pt>
                <c:pt idx="45511">
                  <c:v>-20.6905</c:v>
                </c:pt>
                <c:pt idx="45512">
                  <c:v>-20.688500000000005</c:v>
                </c:pt>
                <c:pt idx="45513">
                  <c:v>-20.686500000000009</c:v>
                </c:pt>
                <c:pt idx="45514">
                  <c:v>-20.6845</c:v>
                </c:pt>
                <c:pt idx="45515">
                  <c:v>-20.682500000000005</c:v>
                </c:pt>
                <c:pt idx="45516">
                  <c:v>-20.680500000000009</c:v>
                </c:pt>
                <c:pt idx="45517">
                  <c:v>-20.6785</c:v>
                </c:pt>
                <c:pt idx="45518">
                  <c:v>-20.676500000000004</c:v>
                </c:pt>
                <c:pt idx="45519">
                  <c:v>-20.674500000000009</c:v>
                </c:pt>
                <c:pt idx="45520">
                  <c:v>-20.672499999999999</c:v>
                </c:pt>
                <c:pt idx="45521">
                  <c:v>-20.670500000000004</c:v>
                </c:pt>
                <c:pt idx="45522">
                  <c:v>-20.668500000000009</c:v>
                </c:pt>
                <c:pt idx="45523">
                  <c:v>-20.666499999999999</c:v>
                </c:pt>
                <c:pt idx="45524">
                  <c:v>-20.664500000000004</c:v>
                </c:pt>
                <c:pt idx="45525">
                  <c:v>-20.662500000000009</c:v>
                </c:pt>
                <c:pt idx="45526">
                  <c:v>-20.660499999999999</c:v>
                </c:pt>
                <c:pt idx="45527">
                  <c:v>-20.658500000000004</c:v>
                </c:pt>
                <c:pt idx="45528">
                  <c:v>-20.656500000000008</c:v>
                </c:pt>
                <c:pt idx="45529">
                  <c:v>-20.654499999999999</c:v>
                </c:pt>
                <c:pt idx="45530">
                  <c:v>-20.652500000000003</c:v>
                </c:pt>
                <c:pt idx="45531">
                  <c:v>-20.650500000000008</c:v>
                </c:pt>
                <c:pt idx="45532">
                  <c:v>-20.648500000000013</c:v>
                </c:pt>
                <c:pt idx="45533">
                  <c:v>-20.646500000000003</c:v>
                </c:pt>
                <c:pt idx="45534">
                  <c:v>-20.644500000000008</c:v>
                </c:pt>
                <c:pt idx="45535">
                  <c:v>-20.642500000000013</c:v>
                </c:pt>
                <c:pt idx="45536">
                  <c:v>-20.640500000000003</c:v>
                </c:pt>
                <c:pt idx="45537">
                  <c:v>-20.638500000000008</c:v>
                </c:pt>
                <c:pt idx="45538">
                  <c:v>-20.636500000000012</c:v>
                </c:pt>
                <c:pt idx="45539">
                  <c:v>-20.634500000000003</c:v>
                </c:pt>
                <c:pt idx="45540">
                  <c:v>-20.632500000000007</c:v>
                </c:pt>
                <c:pt idx="45541">
                  <c:v>-20.630500000000012</c:v>
                </c:pt>
                <c:pt idx="45542">
                  <c:v>-20.628500000000003</c:v>
                </c:pt>
                <c:pt idx="45543">
                  <c:v>-20.626500000000007</c:v>
                </c:pt>
                <c:pt idx="45544">
                  <c:v>-20.624500000000012</c:v>
                </c:pt>
                <c:pt idx="45545">
                  <c:v>-20.622500000000002</c:v>
                </c:pt>
                <c:pt idx="45546">
                  <c:v>-20.620500000000007</c:v>
                </c:pt>
                <c:pt idx="45547">
                  <c:v>-20.618500000000012</c:v>
                </c:pt>
                <c:pt idx="45548">
                  <c:v>-20.616500000000002</c:v>
                </c:pt>
                <c:pt idx="45549">
                  <c:v>-20.614500000000007</c:v>
                </c:pt>
                <c:pt idx="45550">
                  <c:v>-20.612500000000011</c:v>
                </c:pt>
                <c:pt idx="45551">
                  <c:v>-20.610500000000002</c:v>
                </c:pt>
                <c:pt idx="45552">
                  <c:v>-20.608500000000006</c:v>
                </c:pt>
                <c:pt idx="45553">
                  <c:v>-20.606500000000011</c:v>
                </c:pt>
                <c:pt idx="45554">
                  <c:v>-20.604500000000002</c:v>
                </c:pt>
                <c:pt idx="45555">
                  <c:v>-20.602500000000006</c:v>
                </c:pt>
                <c:pt idx="45556">
                  <c:v>-20.600500000000011</c:v>
                </c:pt>
                <c:pt idx="45557">
                  <c:v>-20.598500000000001</c:v>
                </c:pt>
                <c:pt idx="45558">
                  <c:v>-20.596500000000006</c:v>
                </c:pt>
                <c:pt idx="45559">
                  <c:v>-20.594500000000011</c:v>
                </c:pt>
                <c:pt idx="45560">
                  <c:v>-20.592500000000001</c:v>
                </c:pt>
                <c:pt idx="45561">
                  <c:v>-20.590500000000006</c:v>
                </c:pt>
                <c:pt idx="45562">
                  <c:v>-20.58850000000001</c:v>
                </c:pt>
                <c:pt idx="45563">
                  <c:v>-20.586500000000001</c:v>
                </c:pt>
                <c:pt idx="45564">
                  <c:v>-20.584500000000006</c:v>
                </c:pt>
                <c:pt idx="45565">
                  <c:v>-20.58250000000001</c:v>
                </c:pt>
                <c:pt idx="45566">
                  <c:v>-20.580500000000001</c:v>
                </c:pt>
                <c:pt idx="45567">
                  <c:v>-20.578500000000005</c:v>
                </c:pt>
                <c:pt idx="45568">
                  <c:v>-20.57650000000001</c:v>
                </c:pt>
                <c:pt idx="45569">
                  <c:v>-20.5745</c:v>
                </c:pt>
                <c:pt idx="45570">
                  <c:v>-20.572500000000005</c:v>
                </c:pt>
                <c:pt idx="45571">
                  <c:v>-20.57050000000001</c:v>
                </c:pt>
                <c:pt idx="45572">
                  <c:v>-20.5685</c:v>
                </c:pt>
                <c:pt idx="45573">
                  <c:v>-20.566500000000005</c:v>
                </c:pt>
                <c:pt idx="45574">
                  <c:v>-20.56450000000001</c:v>
                </c:pt>
                <c:pt idx="45575">
                  <c:v>-20.5625</c:v>
                </c:pt>
                <c:pt idx="45576">
                  <c:v>-20.560500000000005</c:v>
                </c:pt>
                <c:pt idx="45577">
                  <c:v>-20.558500000000009</c:v>
                </c:pt>
                <c:pt idx="45578">
                  <c:v>-20.5565</c:v>
                </c:pt>
                <c:pt idx="45579">
                  <c:v>-20.554500000000004</c:v>
                </c:pt>
                <c:pt idx="45580">
                  <c:v>-20.552500000000009</c:v>
                </c:pt>
                <c:pt idx="45581">
                  <c:v>-20.5505</c:v>
                </c:pt>
                <c:pt idx="45582">
                  <c:v>-20.548500000000004</c:v>
                </c:pt>
                <c:pt idx="45583">
                  <c:v>-20.546500000000009</c:v>
                </c:pt>
                <c:pt idx="45584">
                  <c:v>-20.544499999999999</c:v>
                </c:pt>
                <c:pt idx="45585">
                  <c:v>-20.542500000000004</c:v>
                </c:pt>
                <c:pt idx="45586">
                  <c:v>-20.540500000000009</c:v>
                </c:pt>
                <c:pt idx="45587">
                  <c:v>-20.538499999999999</c:v>
                </c:pt>
                <c:pt idx="45588">
                  <c:v>-20.536500000000004</c:v>
                </c:pt>
                <c:pt idx="45589">
                  <c:v>-20.534500000000008</c:v>
                </c:pt>
                <c:pt idx="45590">
                  <c:v>-20.532499999999999</c:v>
                </c:pt>
                <c:pt idx="45591">
                  <c:v>-20.530500000000004</c:v>
                </c:pt>
                <c:pt idx="45592">
                  <c:v>-20.528500000000008</c:v>
                </c:pt>
                <c:pt idx="45593">
                  <c:v>-20.526499999999999</c:v>
                </c:pt>
                <c:pt idx="45594">
                  <c:v>-20.524500000000003</c:v>
                </c:pt>
                <c:pt idx="45595">
                  <c:v>-20.522500000000008</c:v>
                </c:pt>
                <c:pt idx="45596">
                  <c:v>-20.520500000000013</c:v>
                </c:pt>
                <c:pt idx="45597">
                  <c:v>-20.518500000000003</c:v>
                </c:pt>
                <c:pt idx="45598">
                  <c:v>-20.516500000000008</c:v>
                </c:pt>
                <c:pt idx="45599">
                  <c:v>-20.514500000000012</c:v>
                </c:pt>
                <c:pt idx="45600">
                  <c:v>-20.512500000000003</c:v>
                </c:pt>
                <c:pt idx="45601">
                  <c:v>-20.510500000000008</c:v>
                </c:pt>
                <c:pt idx="45602">
                  <c:v>-20.508500000000012</c:v>
                </c:pt>
                <c:pt idx="45603">
                  <c:v>-20.506500000000003</c:v>
                </c:pt>
                <c:pt idx="45604">
                  <c:v>-20.504500000000007</c:v>
                </c:pt>
                <c:pt idx="45605">
                  <c:v>-20.502500000000012</c:v>
                </c:pt>
                <c:pt idx="45606">
                  <c:v>-20.500500000000002</c:v>
                </c:pt>
                <c:pt idx="45607">
                  <c:v>-20.498500000000007</c:v>
                </c:pt>
                <c:pt idx="45608">
                  <c:v>-20.496500000000012</c:v>
                </c:pt>
                <c:pt idx="45609">
                  <c:v>-20.494500000000002</c:v>
                </c:pt>
                <c:pt idx="45610">
                  <c:v>-20.492500000000007</c:v>
                </c:pt>
                <c:pt idx="45611">
                  <c:v>-20.490500000000011</c:v>
                </c:pt>
                <c:pt idx="45612">
                  <c:v>-20.488500000000002</c:v>
                </c:pt>
                <c:pt idx="45613">
                  <c:v>-20.486500000000007</c:v>
                </c:pt>
                <c:pt idx="45614">
                  <c:v>-20.484500000000011</c:v>
                </c:pt>
                <c:pt idx="45615">
                  <c:v>-20.482500000000002</c:v>
                </c:pt>
                <c:pt idx="45616">
                  <c:v>-20.480500000000006</c:v>
                </c:pt>
                <c:pt idx="45617">
                  <c:v>-20.478500000000011</c:v>
                </c:pt>
                <c:pt idx="45618">
                  <c:v>-20.476500000000001</c:v>
                </c:pt>
                <c:pt idx="45619">
                  <c:v>-20.474500000000006</c:v>
                </c:pt>
                <c:pt idx="45620">
                  <c:v>-20.472500000000011</c:v>
                </c:pt>
                <c:pt idx="45621">
                  <c:v>-20.470500000000001</c:v>
                </c:pt>
                <c:pt idx="45622">
                  <c:v>-20.468500000000006</c:v>
                </c:pt>
                <c:pt idx="45623">
                  <c:v>-20.466500000000011</c:v>
                </c:pt>
                <c:pt idx="45624">
                  <c:v>-20.464500000000001</c:v>
                </c:pt>
                <c:pt idx="45625">
                  <c:v>-20.462500000000006</c:v>
                </c:pt>
                <c:pt idx="45626">
                  <c:v>-20.46050000000001</c:v>
                </c:pt>
                <c:pt idx="45627">
                  <c:v>-20.458500000000001</c:v>
                </c:pt>
                <c:pt idx="45628">
                  <c:v>-20.456500000000005</c:v>
                </c:pt>
                <c:pt idx="45629">
                  <c:v>-20.45450000000001</c:v>
                </c:pt>
                <c:pt idx="45630">
                  <c:v>-20.452500000000001</c:v>
                </c:pt>
                <c:pt idx="45631">
                  <c:v>-20.450500000000005</c:v>
                </c:pt>
                <c:pt idx="45632">
                  <c:v>-20.44850000000001</c:v>
                </c:pt>
                <c:pt idx="45633">
                  <c:v>-20.4465</c:v>
                </c:pt>
                <c:pt idx="45634">
                  <c:v>-20.444500000000005</c:v>
                </c:pt>
                <c:pt idx="45635">
                  <c:v>-20.44250000000001</c:v>
                </c:pt>
                <c:pt idx="45636">
                  <c:v>-20.4405</c:v>
                </c:pt>
                <c:pt idx="45637">
                  <c:v>-20.438500000000005</c:v>
                </c:pt>
                <c:pt idx="45638">
                  <c:v>-20.436500000000009</c:v>
                </c:pt>
                <c:pt idx="45639">
                  <c:v>-20.4345</c:v>
                </c:pt>
                <c:pt idx="45640">
                  <c:v>-20.432500000000005</c:v>
                </c:pt>
                <c:pt idx="45641">
                  <c:v>-20.430500000000009</c:v>
                </c:pt>
                <c:pt idx="45642">
                  <c:v>-20.4285</c:v>
                </c:pt>
                <c:pt idx="45643">
                  <c:v>-20.426500000000004</c:v>
                </c:pt>
                <c:pt idx="45644">
                  <c:v>-20.424500000000009</c:v>
                </c:pt>
                <c:pt idx="45645">
                  <c:v>-20.422499999999999</c:v>
                </c:pt>
                <c:pt idx="45646">
                  <c:v>-20.420500000000004</c:v>
                </c:pt>
                <c:pt idx="45647">
                  <c:v>-20.418500000000009</c:v>
                </c:pt>
                <c:pt idx="45648">
                  <c:v>-20.416499999999999</c:v>
                </c:pt>
                <c:pt idx="45649">
                  <c:v>-20.414500000000004</c:v>
                </c:pt>
                <c:pt idx="45650">
                  <c:v>-20.412500000000009</c:v>
                </c:pt>
                <c:pt idx="45651">
                  <c:v>-20.410499999999999</c:v>
                </c:pt>
                <c:pt idx="45652">
                  <c:v>-20.408500000000004</c:v>
                </c:pt>
                <c:pt idx="45653">
                  <c:v>-20.406500000000008</c:v>
                </c:pt>
                <c:pt idx="45654">
                  <c:v>-20.404499999999999</c:v>
                </c:pt>
                <c:pt idx="45655">
                  <c:v>-20.402500000000003</c:v>
                </c:pt>
                <c:pt idx="45656">
                  <c:v>-20.400500000000008</c:v>
                </c:pt>
                <c:pt idx="45657">
                  <c:v>-20.398500000000013</c:v>
                </c:pt>
                <c:pt idx="45658">
                  <c:v>-20.396500000000003</c:v>
                </c:pt>
                <c:pt idx="45659">
                  <c:v>-20.394500000000008</c:v>
                </c:pt>
                <c:pt idx="45660">
                  <c:v>-20.392500000000013</c:v>
                </c:pt>
                <c:pt idx="45661">
                  <c:v>-20.390500000000003</c:v>
                </c:pt>
                <c:pt idx="45662">
                  <c:v>-20.388500000000008</c:v>
                </c:pt>
                <c:pt idx="45663">
                  <c:v>-20.386500000000012</c:v>
                </c:pt>
                <c:pt idx="45664">
                  <c:v>-20.384500000000003</c:v>
                </c:pt>
                <c:pt idx="45665">
                  <c:v>-20.382500000000007</c:v>
                </c:pt>
                <c:pt idx="45666">
                  <c:v>-20.380500000000012</c:v>
                </c:pt>
                <c:pt idx="45667">
                  <c:v>-20.378500000000003</c:v>
                </c:pt>
                <c:pt idx="45668">
                  <c:v>-20.376500000000007</c:v>
                </c:pt>
                <c:pt idx="45669">
                  <c:v>-20.374500000000012</c:v>
                </c:pt>
                <c:pt idx="45670">
                  <c:v>-20.372500000000002</c:v>
                </c:pt>
                <c:pt idx="45671">
                  <c:v>-20.370500000000007</c:v>
                </c:pt>
                <c:pt idx="45672">
                  <c:v>-20.368500000000012</c:v>
                </c:pt>
                <c:pt idx="45673">
                  <c:v>-20.366500000000002</c:v>
                </c:pt>
                <c:pt idx="45674">
                  <c:v>-20.364500000000007</c:v>
                </c:pt>
                <c:pt idx="45675">
                  <c:v>-20.362500000000011</c:v>
                </c:pt>
                <c:pt idx="45676">
                  <c:v>-20.360500000000002</c:v>
                </c:pt>
                <c:pt idx="45677">
                  <c:v>-20.358500000000006</c:v>
                </c:pt>
                <c:pt idx="45678">
                  <c:v>-20.356500000000011</c:v>
                </c:pt>
                <c:pt idx="45679">
                  <c:v>-20.354500000000002</c:v>
                </c:pt>
                <c:pt idx="45680">
                  <c:v>-20.352500000000006</c:v>
                </c:pt>
                <c:pt idx="45681">
                  <c:v>-20.350500000000011</c:v>
                </c:pt>
                <c:pt idx="45682">
                  <c:v>-20.348500000000001</c:v>
                </c:pt>
                <c:pt idx="45683">
                  <c:v>-20.346500000000006</c:v>
                </c:pt>
                <c:pt idx="45684">
                  <c:v>-20.344500000000011</c:v>
                </c:pt>
                <c:pt idx="45685">
                  <c:v>-20.342500000000001</c:v>
                </c:pt>
                <c:pt idx="45686">
                  <c:v>-20.340500000000006</c:v>
                </c:pt>
                <c:pt idx="45687">
                  <c:v>-20.33850000000001</c:v>
                </c:pt>
                <c:pt idx="45688">
                  <c:v>-20.336500000000001</c:v>
                </c:pt>
                <c:pt idx="45689">
                  <c:v>-20.334500000000006</c:v>
                </c:pt>
                <c:pt idx="45690">
                  <c:v>-20.33250000000001</c:v>
                </c:pt>
                <c:pt idx="45691">
                  <c:v>-20.330500000000001</c:v>
                </c:pt>
                <c:pt idx="45692">
                  <c:v>-20.328500000000005</c:v>
                </c:pt>
                <c:pt idx="45693">
                  <c:v>-20.32650000000001</c:v>
                </c:pt>
                <c:pt idx="45694">
                  <c:v>-20.3245</c:v>
                </c:pt>
                <c:pt idx="45695">
                  <c:v>-20.322500000000005</c:v>
                </c:pt>
                <c:pt idx="45696">
                  <c:v>-20.32050000000001</c:v>
                </c:pt>
                <c:pt idx="45697">
                  <c:v>-20.3185</c:v>
                </c:pt>
                <c:pt idx="45698">
                  <c:v>-20.316500000000005</c:v>
                </c:pt>
                <c:pt idx="45699">
                  <c:v>-20.31450000000001</c:v>
                </c:pt>
                <c:pt idx="45700">
                  <c:v>-20.3125</c:v>
                </c:pt>
                <c:pt idx="45701">
                  <c:v>-20.310500000000005</c:v>
                </c:pt>
                <c:pt idx="45702">
                  <c:v>-20.308500000000009</c:v>
                </c:pt>
                <c:pt idx="45703">
                  <c:v>-20.3065</c:v>
                </c:pt>
                <c:pt idx="45704">
                  <c:v>-20.304500000000004</c:v>
                </c:pt>
                <c:pt idx="45705">
                  <c:v>-20.302500000000009</c:v>
                </c:pt>
                <c:pt idx="45706">
                  <c:v>-20.3005</c:v>
                </c:pt>
                <c:pt idx="45707">
                  <c:v>-20.298500000000004</c:v>
                </c:pt>
                <c:pt idx="45708">
                  <c:v>-20.296500000000009</c:v>
                </c:pt>
                <c:pt idx="45709">
                  <c:v>-20.294499999999999</c:v>
                </c:pt>
                <c:pt idx="45710">
                  <c:v>-20.292500000000004</c:v>
                </c:pt>
                <c:pt idx="45711">
                  <c:v>-20.290500000000009</c:v>
                </c:pt>
                <c:pt idx="45712">
                  <c:v>-20.288499999999999</c:v>
                </c:pt>
                <c:pt idx="45713">
                  <c:v>-20.286500000000004</c:v>
                </c:pt>
                <c:pt idx="45714">
                  <c:v>-20.284500000000008</c:v>
                </c:pt>
                <c:pt idx="45715">
                  <c:v>-20.282499999999999</c:v>
                </c:pt>
                <c:pt idx="45716">
                  <c:v>-20.280500000000004</c:v>
                </c:pt>
                <c:pt idx="45717">
                  <c:v>-20.278500000000008</c:v>
                </c:pt>
                <c:pt idx="45718">
                  <c:v>-20.276499999999999</c:v>
                </c:pt>
                <c:pt idx="45719">
                  <c:v>-20.274500000000003</c:v>
                </c:pt>
                <c:pt idx="45720">
                  <c:v>-20.272500000000008</c:v>
                </c:pt>
                <c:pt idx="45721">
                  <c:v>-20.270500000000013</c:v>
                </c:pt>
                <c:pt idx="45722">
                  <c:v>-20.268500000000003</c:v>
                </c:pt>
                <c:pt idx="45723">
                  <c:v>-20.266500000000008</c:v>
                </c:pt>
                <c:pt idx="45724">
                  <c:v>-20.264500000000012</c:v>
                </c:pt>
                <c:pt idx="45725">
                  <c:v>-20.262500000000003</c:v>
                </c:pt>
                <c:pt idx="45726">
                  <c:v>-20.260500000000008</c:v>
                </c:pt>
                <c:pt idx="45727">
                  <c:v>-20.258500000000012</c:v>
                </c:pt>
                <c:pt idx="45728">
                  <c:v>-20.256500000000003</c:v>
                </c:pt>
                <c:pt idx="45729">
                  <c:v>-20.254500000000007</c:v>
                </c:pt>
                <c:pt idx="45730">
                  <c:v>-20.252500000000012</c:v>
                </c:pt>
                <c:pt idx="45731">
                  <c:v>-20.250500000000002</c:v>
                </c:pt>
                <c:pt idx="45732">
                  <c:v>-20.248500000000007</c:v>
                </c:pt>
                <c:pt idx="45733">
                  <c:v>-20.246500000000012</c:v>
                </c:pt>
                <c:pt idx="45734">
                  <c:v>-20.244500000000002</c:v>
                </c:pt>
                <c:pt idx="45735">
                  <c:v>-20.242500000000007</c:v>
                </c:pt>
                <c:pt idx="45736">
                  <c:v>-20.240500000000011</c:v>
                </c:pt>
                <c:pt idx="45737">
                  <c:v>-20.238500000000002</c:v>
                </c:pt>
                <c:pt idx="45738">
                  <c:v>-20.236500000000007</c:v>
                </c:pt>
                <c:pt idx="45739">
                  <c:v>-20.234500000000011</c:v>
                </c:pt>
                <c:pt idx="45740">
                  <c:v>-20.232500000000002</c:v>
                </c:pt>
                <c:pt idx="45741">
                  <c:v>-20.230500000000006</c:v>
                </c:pt>
                <c:pt idx="45742">
                  <c:v>-20.228500000000011</c:v>
                </c:pt>
                <c:pt idx="45743">
                  <c:v>-20.226500000000001</c:v>
                </c:pt>
                <c:pt idx="45744">
                  <c:v>-20.224500000000006</c:v>
                </c:pt>
                <c:pt idx="45745">
                  <c:v>-20.222500000000011</c:v>
                </c:pt>
                <c:pt idx="45746">
                  <c:v>-20.220500000000001</c:v>
                </c:pt>
                <c:pt idx="45747">
                  <c:v>-20.218500000000006</c:v>
                </c:pt>
                <c:pt idx="45748">
                  <c:v>-20.216500000000011</c:v>
                </c:pt>
                <c:pt idx="45749">
                  <c:v>-20.214500000000001</c:v>
                </c:pt>
                <c:pt idx="45750">
                  <c:v>-20.212500000000006</c:v>
                </c:pt>
                <c:pt idx="45751">
                  <c:v>-20.21050000000001</c:v>
                </c:pt>
                <c:pt idx="45752">
                  <c:v>-20.208500000000001</c:v>
                </c:pt>
                <c:pt idx="45753">
                  <c:v>-20.206500000000005</c:v>
                </c:pt>
                <c:pt idx="45754">
                  <c:v>-20.20450000000001</c:v>
                </c:pt>
                <c:pt idx="45755">
                  <c:v>-20.202500000000001</c:v>
                </c:pt>
                <c:pt idx="45756">
                  <c:v>-20.200500000000005</c:v>
                </c:pt>
                <c:pt idx="45757">
                  <c:v>-20.19850000000001</c:v>
                </c:pt>
                <c:pt idx="45758">
                  <c:v>-20.1965</c:v>
                </c:pt>
                <c:pt idx="45759">
                  <c:v>-20.194500000000005</c:v>
                </c:pt>
                <c:pt idx="45760">
                  <c:v>-20.19250000000001</c:v>
                </c:pt>
                <c:pt idx="45761">
                  <c:v>-20.1905</c:v>
                </c:pt>
                <c:pt idx="45762">
                  <c:v>-20.188500000000005</c:v>
                </c:pt>
                <c:pt idx="45763">
                  <c:v>-20.186500000000009</c:v>
                </c:pt>
                <c:pt idx="45764">
                  <c:v>-20.1845</c:v>
                </c:pt>
                <c:pt idx="45765">
                  <c:v>-20.182500000000005</c:v>
                </c:pt>
                <c:pt idx="45766">
                  <c:v>-20.180500000000009</c:v>
                </c:pt>
                <c:pt idx="45767">
                  <c:v>-20.1785</c:v>
                </c:pt>
                <c:pt idx="45768">
                  <c:v>-20.176500000000004</c:v>
                </c:pt>
                <c:pt idx="45769">
                  <c:v>-20.174500000000009</c:v>
                </c:pt>
                <c:pt idx="45770">
                  <c:v>-20.172499999999999</c:v>
                </c:pt>
                <c:pt idx="45771">
                  <c:v>-20.170500000000004</c:v>
                </c:pt>
                <c:pt idx="45772">
                  <c:v>-20.168500000000009</c:v>
                </c:pt>
                <c:pt idx="45773">
                  <c:v>-20.166499999999999</c:v>
                </c:pt>
                <c:pt idx="45774">
                  <c:v>-20.164500000000004</c:v>
                </c:pt>
                <c:pt idx="45775">
                  <c:v>-20.162500000000009</c:v>
                </c:pt>
                <c:pt idx="45776">
                  <c:v>-20.160499999999999</c:v>
                </c:pt>
                <c:pt idx="45777">
                  <c:v>-20.158500000000004</c:v>
                </c:pt>
                <c:pt idx="45778">
                  <c:v>-20.156500000000008</c:v>
                </c:pt>
                <c:pt idx="45779">
                  <c:v>-20.154499999999999</c:v>
                </c:pt>
                <c:pt idx="45780">
                  <c:v>-20.152500000000003</c:v>
                </c:pt>
                <c:pt idx="45781">
                  <c:v>-20.150500000000008</c:v>
                </c:pt>
                <c:pt idx="45782">
                  <c:v>-20.148500000000013</c:v>
                </c:pt>
                <c:pt idx="45783">
                  <c:v>-20.146500000000003</c:v>
                </c:pt>
                <c:pt idx="45784">
                  <c:v>-20.144500000000008</c:v>
                </c:pt>
                <c:pt idx="45785">
                  <c:v>-20.142500000000013</c:v>
                </c:pt>
                <c:pt idx="45786">
                  <c:v>-20.140500000000003</c:v>
                </c:pt>
                <c:pt idx="45787">
                  <c:v>-20.138500000000008</c:v>
                </c:pt>
                <c:pt idx="45788">
                  <c:v>-20.136500000000012</c:v>
                </c:pt>
                <c:pt idx="45789">
                  <c:v>-20.134500000000003</c:v>
                </c:pt>
                <c:pt idx="45790">
                  <c:v>-20.132500000000007</c:v>
                </c:pt>
                <c:pt idx="45791">
                  <c:v>-20.130500000000012</c:v>
                </c:pt>
                <c:pt idx="45792">
                  <c:v>-20.128500000000003</c:v>
                </c:pt>
                <c:pt idx="45793">
                  <c:v>-20.126500000000007</c:v>
                </c:pt>
                <c:pt idx="45794">
                  <c:v>-20.124500000000012</c:v>
                </c:pt>
                <c:pt idx="45795">
                  <c:v>-20.122500000000002</c:v>
                </c:pt>
                <c:pt idx="45796">
                  <c:v>-20.120500000000007</c:v>
                </c:pt>
                <c:pt idx="45797">
                  <c:v>-20.118500000000012</c:v>
                </c:pt>
                <c:pt idx="45798">
                  <c:v>-20.116500000000002</c:v>
                </c:pt>
                <c:pt idx="45799">
                  <c:v>-20.114500000000007</c:v>
                </c:pt>
                <c:pt idx="45800">
                  <c:v>-20.112500000000011</c:v>
                </c:pt>
                <c:pt idx="45801">
                  <c:v>-20.110500000000002</c:v>
                </c:pt>
                <c:pt idx="45802">
                  <c:v>-20.108500000000006</c:v>
                </c:pt>
                <c:pt idx="45803">
                  <c:v>-20.106500000000011</c:v>
                </c:pt>
                <c:pt idx="45804">
                  <c:v>-20.104500000000002</c:v>
                </c:pt>
                <c:pt idx="45805">
                  <c:v>-20.102500000000006</c:v>
                </c:pt>
                <c:pt idx="45806">
                  <c:v>-20.100500000000011</c:v>
                </c:pt>
                <c:pt idx="45807">
                  <c:v>-20.098500000000001</c:v>
                </c:pt>
                <c:pt idx="45808">
                  <c:v>-20.096500000000006</c:v>
                </c:pt>
                <c:pt idx="45809">
                  <c:v>-20.094500000000011</c:v>
                </c:pt>
                <c:pt idx="45810">
                  <c:v>-20.092500000000001</c:v>
                </c:pt>
                <c:pt idx="45811">
                  <c:v>-20.090500000000006</c:v>
                </c:pt>
                <c:pt idx="45812">
                  <c:v>-20.08850000000001</c:v>
                </c:pt>
                <c:pt idx="45813">
                  <c:v>-20.086500000000001</c:v>
                </c:pt>
                <c:pt idx="45814">
                  <c:v>-20.084500000000006</c:v>
                </c:pt>
                <c:pt idx="45815">
                  <c:v>-20.08250000000001</c:v>
                </c:pt>
                <c:pt idx="45816">
                  <c:v>-20.080500000000001</c:v>
                </c:pt>
                <c:pt idx="45817">
                  <c:v>-20.078500000000005</c:v>
                </c:pt>
                <c:pt idx="45818">
                  <c:v>-20.07650000000001</c:v>
                </c:pt>
                <c:pt idx="45819">
                  <c:v>-20.0745</c:v>
                </c:pt>
                <c:pt idx="45820">
                  <c:v>-20.072500000000005</c:v>
                </c:pt>
                <c:pt idx="45821">
                  <c:v>-20.07050000000001</c:v>
                </c:pt>
                <c:pt idx="45822">
                  <c:v>-20.0685</c:v>
                </c:pt>
                <c:pt idx="45823">
                  <c:v>-20.066500000000005</c:v>
                </c:pt>
                <c:pt idx="45824">
                  <c:v>-20.06450000000001</c:v>
                </c:pt>
                <c:pt idx="45825">
                  <c:v>-20.0625</c:v>
                </c:pt>
                <c:pt idx="45826">
                  <c:v>-20.060500000000005</c:v>
                </c:pt>
                <c:pt idx="45827">
                  <c:v>-20.058500000000009</c:v>
                </c:pt>
                <c:pt idx="45828">
                  <c:v>-20.0565</c:v>
                </c:pt>
                <c:pt idx="45829">
                  <c:v>-20.054500000000004</c:v>
                </c:pt>
                <c:pt idx="45830">
                  <c:v>-20.052500000000009</c:v>
                </c:pt>
                <c:pt idx="45831">
                  <c:v>-20.0505</c:v>
                </c:pt>
                <c:pt idx="45832">
                  <c:v>-20.048500000000004</c:v>
                </c:pt>
                <c:pt idx="45833">
                  <c:v>-20.046500000000009</c:v>
                </c:pt>
                <c:pt idx="45834">
                  <c:v>-20.044499999999999</c:v>
                </c:pt>
                <c:pt idx="45835">
                  <c:v>-20.042500000000004</c:v>
                </c:pt>
                <c:pt idx="45836">
                  <c:v>-20.040500000000009</c:v>
                </c:pt>
                <c:pt idx="45837">
                  <c:v>-20.038499999999999</c:v>
                </c:pt>
                <c:pt idx="45838">
                  <c:v>-20.036500000000004</c:v>
                </c:pt>
                <c:pt idx="45839">
                  <c:v>-20.034500000000008</c:v>
                </c:pt>
                <c:pt idx="45840">
                  <c:v>-20.032499999999999</c:v>
                </c:pt>
                <c:pt idx="45841">
                  <c:v>-20.030500000000004</c:v>
                </c:pt>
                <c:pt idx="45842">
                  <c:v>-20.028500000000008</c:v>
                </c:pt>
                <c:pt idx="45843">
                  <c:v>-20.026499999999999</c:v>
                </c:pt>
                <c:pt idx="45844">
                  <c:v>-20.024500000000003</c:v>
                </c:pt>
                <c:pt idx="45845">
                  <c:v>-20.022500000000008</c:v>
                </c:pt>
                <c:pt idx="45846">
                  <c:v>-20.020500000000013</c:v>
                </c:pt>
                <c:pt idx="45847">
                  <c:v>-20.018500000000003</c:v>
                </c:pt>
                <c:pt idx="45848">
                  <c:v>-20.016500000000008</c:v>
                </c:pt>
                <c:pt idx="45849">
                  <c:v>-20.014500000000012</c:v>
                </c:pt>
                <c:pt idx="45850">
                  <c:v>-20.012500000000003</c:v>
                </c:pt>
                <c:pt idx="45851">
                  <c:v>-20.010500000000008</c:v>
                </c:pt>
                <c:pt idx="45852">
                  <c:v>-20.008500000000012</c:v>
                </c:pt>
                <c:pt idx="45853">
                  <c:v>-20.006500000000003</c:v>
                </c:pt>
                <c:pt idx="45854">
                  <c:v>-20.004500000000007</c:v>
                </c:pt>
                <c:pt idx="45855">
                  <c:v>-20.002500000000012</c:v>
                </c:pt>
                <c:pt idx="45856">
                  <c:v>-20.000500000000002</c:v>
                </c:pt>
                <c:pt idx="45857">
                  <c:v>-19.998500000000007</c:v>
                </c:pt>
                <c:pt idx="45858">
                  <c:v>-19.996500000000012</c:v>
                </c:pt>
                <c:pt idx="45859">
                  <c:v>-19.994500000000002</c:v>
                </c:pt>
                <c:pt idx="45860">
                  <c:v>-19.992500000000007</c:v>
                </c:pt>
                <c:pt idx="45861">
                  <c:v>-19.990500000000011</c:v>
                </c:pt>
                <c:pt idx="45862">
                  <c:v>-19.988500000000002</c:v>
                </c:pt>
                <c:pt idx="45863">
                  <c:v>-19.986500000000007</c:v>
                </c:pt>
                <c:pt idx="45864">
                  <c:v>-19.984500000000011</c:v>
                </c:pt>
                <c:pt idx="45865">
                  <c:v>-19.982500000000002</c:v>
                </c:pt>
                <c:pt idx="45866">
                  <c:v>-19.980500000000006</c:v>
                </c:pt>
                <c:pt idx="45867">
                  <c:v>-19.978500000000011</c:v>
                </c:pt>
                <c:pt idx="45868">
                  <c:v>-19.976500000000001</c:v>
                </c:pt>
                <c:pt idx="45869">
                  <c:v>-19.974500000000006</c:v>
                </c:pt>
                <c:pt idx="45870">
                  <c:v>-19.972500000000011</c:v>
                </c:pt>
                <c:pt idx="45871">
                  <c:v>-19.970500000000001</c:v>
                </c:pt>
                <c:pt idx="45872">
                  <c:v>-19.968500000000006</c:v>
                </c:pt>
                <c:pt idx="45873">
                  <c:v>-19.966500000000011</c:v>
                </c:pt>
                <c:pt idx="45874">
                  <c:v>-19.964500000000001</c:v>
                </c:pt>
                <c:pt idx="45875">
                  <c:v>-19.962500000000006</c:v>
                </c:pt>
                <c:pt idx="45876">
                  <c:v>-19.96050000000001</c:v>
                </c:pt>
                <c:pt idx="45877">
                  <c:v>-19.958500000000001</c:v>
                </c:pt>
                <c:pt idx="45878">
                  <c:v>-19.956500000000005</c:v>
                </c:pt>
                <c:pt idx="45879">
                  <c:v>-19.95450000000001</c:v>
                </c:pt>
                <c:pt idx="45880">
                  <c:v>-19.952500000000001</c:v>
                </c:pt>
                <c:pt idx="45881">
                  <c:v>-19.950500000000005</c:v>
                </c:pt>
                <c:pt idx="45882">
                  <c:v>-19.94850000000001</c:v>
                </c:pt>
                <c:pt idx="45883">
                  <c:v>-19.9465</c:v>
                </c:pt>
                <c:pt idx="45884">
                  <c:v>-19.944500000000005</c:v>
                </c:pt>
                <c:pt idx="45885">
                  <c:v>-19.94250000000001</c:v>
                </c:pt>
                <c:pt idx="45886">
                  <c:v>-19.9405</c:v>
                </c:pt>
                <c:pt idx="45887">
                  <c:v>-19.938500000000005</c:v>
                </c:pt>
                <c:pt idx="45888">
                  <c:v>-19.936500000000009</c:v>
                </c:pt>
                <c:pt idx="45889">
                  <c:v>-19.9345</c:v>
                </c:pt>
                <c:pt idx="45890">
                  <c:v>-19.932500000000005</c:v>
                </c:pt>
                <c:pt idx="45891">
                  <c:v>-19.930500000000009</c:v>
                </c:pt>
                <c:pt idx="45892">
                  <c:v>-19.9285</c:v>
                </c:pt>
                <c:pt idx="45893">
                  <c:v>-19.926500000000004</c:v>
                </c:pt>
                <c:pt idx="45894">
                  <c:v>-19.924500000000009</c:v>
                </c:pt>
                <c:pt idx="45895">
                  <c:v>-19.922499999999999</c:v>
                </c:pt>
                <c:pt idx="45896">
                  <c:v>-19.920500000000004</c:v>
                </c:pt>
                <c:pt idx="45897">
                  <c:v>-19.918500000000009</c:v>
                </c:pt>
                <c:pt idx="45898">
                  <c:v>-19.916499999999999</c:v>
                </c:pt>
                <c:pt idx="45899">
                  <c:v>-19.914500000000004</c:v>
                </c:pt>
                <c:pt idx="45900">
                  <c:v>-19.912500000000009</c:v>
                </c:pt>
                <c:pt idx="45901">
                  <c:v>-19.910499999999999</c:v>
                </c:pt>
                <c:pt idx="45902">
                  <c:v>-19.908500000000004</c:v>
                </c:pt>
                <c:pt idx="45903">
                  <c:v>-19.906500000000008</c:v>
                </c:pt>
                <c:pt idx="45904">
                  <c:v>-19.904499999999999</c:v>
                </c:pt>
                <c:pt idx="45905">
                  <c:v>-19.902500000000003</c:v>
                </c:pt>
                <c:pt idx="45906">
                  <c:v>-19.900500000000008</c:v>
                </c:pt>
                <c:pt idx="45907">
                  <c:v>-19.898500000000013</c:v>
                </c:pt>
                <c:pt idx="45908">
                  <c:v>-19.896500000000003</c:v>
                </c:pt>
                <c:pt idx="45909">
                  <c:v>-19.894500000000008</c:v>
                </c:pt>
                <c:pt idx="45910">
                  <c:v>-19.892500000000013</c:v>
                </c:pt>
                <c:pt idx="45911">
                  <c:v>-19.890500000000003</c:v>
                </c:pt>
                <c:pt idx="45912">
                  <c:v>-19.888500000000008</c:v>
                </c:pt>
                <c:pt idx="45913">
                  <c:v>-19.886500000000012</c:v>
                </c:pt>
                <c:pt idx="45914">
                  <c:v>-19.884500000000003</c:v>
                </c:pt>
                <c:pt idx="45915">
                  <c:v>-19.882500000000007</c:v>
                </c:pt>
                <c:pt idx="45916">
                  <c:v>-19.880500000000012</c:v>
                </c:pt>
                <c:pt idx="45917">
                  <c:v>-19.878500000000003</c:v>
                </c:pt>
                <c:pt idx="45918">
                  <c:v>-19.876500000000007</c:v>
                </c:pt>
                <c:pt idx="45919">
                  <c:v>-19.874500000000012</c:v>
                </c:pt>
                <c:pt idx="45920">
                  <c:v>-19.872500000000002</c:v>
                </c:pt>
                <c:pt idx="45921">
                  <c:v>-19.870500000000007</c:v>
                </c:pt>
                <c:pt idx="45922">
                  <c:v>-19.868500000000012</c:v>
                </c:pt>
                <c:pt idx="45923">
                  <c:v>-19.866500000000002</c:v>
                </c:pt>
                <c:pt idx="45924">
                  <c:v>-19.864500000000007</c:v>
                </c:pt>
                <c:pt idx="45925">
                  <c:v>-19.862500000000011</c:v>
                </c:pt>
                <c:pt idx="45926">
                  <c:v>-19.860500000000002</c:v>
                </c:pt>
                <c:pt idx="45927">
                  <c:v>-19.858500000000006</c:v>
                </c:pt>
                <c:pt idx="45928">
                  <c:v>-19.856500000000011</c:v>
                </c:pt>
                <c:pt idx="45929">
                  <c:v>-19.854500000000002</c:v>
                </c:pt>
                <c:pt idx="45930">
                  <c:v>-19.852500000000006</c:v>
                </c:pt>
                <c:pt idx="45931">
                  <c:v>-19.850500000000011</c:v>
                </c:pt>
                <c:pt idx="45932">
                  <c:v>-19.848500000000001</c:v>
                </c:pt>
                <c:pt idx="45933">
                  <c:v>-19.846500000000006</c:v>
                </c:pt>
                <c:pt idx="45934">
                  <c:v>-19.844500000000011</c:v>
                </c:pt>
                <c:pt idx="45935">
                  <c:v>-19.842500000000001</c:v>
                </c:pt>
                <c:pt idx="45936">
                  <c:v>-19.840500000000006</c:v>
                </c:pt>
                <c:pt idx="45937">
                  <c:v>-19.83850000000001</c:v>
                </c:pt>
                <c:pt idx="45938">
                  <c:v>-19.836500000000001</c:v>
                </c:pt>
                <c:pt idx="45939">
                  <c:v>-19.834500000000006</c:v>
                </c:pt>
                <c:pt idx="45940">
                  <c:v>-19.83250000000001</c:v>
                </c:pt>
                <c:pt idx="45941">
                  <c:v>-19.830500000000001</c:v>
                </c:pt>
                <c:pt idx="45942">
                  <c:v>-19.828500000000005</c:v>
                </c:pt>
                <c:pt idx="45943">
                  <c:v>-19.82650000000001</c:v>
                </c:pt>
                <c:pt idx="45944">
                  <c:v>-19.8245</c:v>
                </c:pt>
                <c:pt idx="45945">
                  <c:v>-19.822500000000005</c:v>
                </c:pt>
                <c:pt idx="45946">
                  <c:v>-19.82050000000001</c:v>
                </c:pt>
                <c:pt idx="45947">
                  <c:v>-19.8185</c:v>
                </c:pt>
                <c:pt idx="45948">
                  <c:v>-19.816500000000005</c:v>
                </c:pt>
                <c:pt idx="45949">
                  <c:v>-19.81450000000001</c:v>
                </c:pt>
                <c:pt idx="45950">
                  <c:v>-19.8125</c:v>
                </c:pt>
                <c:pt idx="45951">
                  <c:v>-19.810500000000005</c:v>
                </c:pt>
                <c:pt idx="45952">
                  <c:v>-19.808500000000009</c:v>
                </c:pt>
                <c:pt idx="45953">
                  <c:v>-19.8065</c:v>
                </c:pt>
                <c:pt idx="45954">
                  <c:v>-19.804500000000004</c:v>
                </c:pt>
                <c:pt idx="45955">
                  <c:v>-19.802500000000009</c:v>
                </c:pt>
                <c:pt idx="45956">
                  <c:v>-19.8005</c:v>
                </c:pt>
                <c:pt idx="45957">
                  <c:v>-19.798500000000004</c:v>
                </c:pt>
                <c:pt idx="45958">
                  <c:v>-19.796500000000009</c:v>
                </c:pt>
                <c:pt idx="45959">
                  <c:v>-19.794499999999999</c:v>
                </c:pt>
                <c:pt idx="45960">
                  <c:v>-19.792500000000004</c:v>
                </c:pt>
                <c:pt idx="45961">
                  <c:v>-19.790500000000009</c:v>
                </c:pt>
                <c:pt idx="45962">
                  <c:v>-19.788499999999999</c:v>
                </c:pt>
                <c:pt idx="45963">
                  <c:v>-19.786500000000004</c:v>
                </c:pt>
                <c:pt idx="45964">
                  <c:v>-19.784500000000008</c:v>
                </c:pt>
                <c:pt idx="45965">
                  <c:v>-19.782499999999999</c:v>
                </c:pt>
                <c:pt idx="45966">
                  <c:v>-19.780500000000004</c:v>
                </c:pt>
                <c:pt idx="45967">
                  <c:v>-19.778500000000008</c:v>
                </c:pt>
                <c:pt idx="45968">
                  <c:v>-19.776499999999999</c:v>
                </c:pt>
                <c:pt idx="45969">
                  <c:v>-19.774500000000003</c:v>
                </c:pt>
                <c:pt idx="45970">
                  <c:v>-19.772500000000008</c:v>
                </c:pt>
                <c:pt idx="45971">
                  <c:v>-19.770500000000013</c:v>
                </c:pt>
                <c:pt idx="45972">
                  <c:v>-19.768500000000003</c:v>
                </c:pt>
                <c:pt idx="45973">
                  <c:v>-19.766500000000008</c:v>
                </c:pt>
                <c:pt idx="45974">
                  <c:v>-19.764500000000012</c:v>
                </c:pt>
                <c:pt idx="45975">
                  <c:v>-19.762500000000003</c:v>
                </c:pt>
                <c:pt idx="45976">
                  <c:v>-19.760500000000008</c:v>
                </c:pt>
                <c:pt idx="45977">
                  <c:v>-19.758500000000012</c:v>
                </c:pt>
                <c:pt idx="45978">
                  <c:v>-19.756500000000003</c:v>
                </c:pt>
                <c:pt idx="45979">
                  <c:v>-19.754500000000007</c:v>
                </c:pt>
                <c:pt idx="45980">
                  <c:v>-19.752500000000012</c:v>
                </c:pt>
                <c:pt idx="45981">
                  <c:v>-19.750500000000002</c:v>
                </c:pt>
                <c:pt idx="45982">
                  <c:v>-19.748500000000007</c:v>
                </c:pt>
                <c:pt idx="45983">
                  <c:v>-19.746500000000012</c:v>
                </c:pt>
                <c:pt idx="45984">
                  <c:v>-19.744500000000002</c:v>
                </c:pt>
                <c:pt idx="45985">
                  <c:v>-19.742500000000007</c:v>
                </c:pt>
                <c:pt idx="45986">
                  <c:v>-19.740500000000011</c:v>
                </c:pt>
                <c:pt idx="45987">
                  <c:v>-19.738500000000002</c:v>
                </c:pt>
                <c:pt idx="45988">
                  <c:v>-19.736500000000007</c:v>
                </c:pt>
                <c:pt idx="45989">
                  <c:v>-19.734500000000011</c:v>
                </c:pt>
                <c:pt idx="45990">
                  <c:v>-19.732500000000002</c:v>
                </c:pt>
                <c:pt idx="45991">
                  <c:v>-19.730500000000006</c:v>
                </c:pt>
                <c:pt idx="45992">
                  <c:v>-19.728500000000011</c:v>
                </c:pt>
                <c:pt idx="45993">
                  <c:v>-19.726500000000001</c:v>
                </c:pt>
                <c:pt idx="45994">
                  <c:v>-19.724500000000006</c:v>
                </c:pt>
                <c:pt idx="45995">
                  <c:v>-19.722500000000011</c:v>
                </c:pt>
                <c:pt idx="45996">
                  <c:v>-19.720500000000001</c:v>
                </c:pt>
                <c:pt idx="45997">
                  <c:v>-19.718500000000006</c:v>
                </c:pt>
                <c:pt idx="45998">
                  <c:v>-19.716500000000011</c:v>
                </c:pt>
                <c:pt idx="45999">
                  <c:v>-19.714500000000001</c:v>
                </c:pt>
                <c:pt idx="46000">
                  <c:v>-19.712500000000006</c:v>
                </c:pt>
                <c:pt idx="46001">
                  <c:v>-19.71050000000001</c:v>
                </c:pt>
                <c:pt idx="46002">
                  <c:v>-19.708500000000001</c:v>
                </c:pt>
                <c:pt idx="46003">
                  <c:v>-19.706500000000005</c:v>
                </c:pt>
                <c:pt idx="46004">
                  <c:v>-19.70450000000001</c:v>
                </c:pt>
                <c:pt idx="46005">
                  <c:v>-19.702500000000001</c:v>
                </c:pt>
                <c:pt idx="46006">
                  <c:v>-19.700500000000005</c:v>
                </c:pt>
                <c:pt idx="46007">
                  <c:v>-19.69850000000001</c:v>
                </c:pt>
                <c:pt idx="46008">
                  <c:v>-19.6965</c:v>
                </c:pt>
                <c:pt idx="46009">
                  <c:v>-19.694500000000005</c:v>
                </c:pt>
                <c:pt idx="46010">
                  <c:v>-19.69250000000001</c:v>
                </c:pt>
                <c:pt idx="46011">
                  <c:v>-19.6905</c:v>
                </c:pt>
                <c:pt idx="46012">
                  <c:v>-19.688500000000005</c:v>
                </c:pt>
                <c:pt idx="46013">
                  <c:v>-19.686500000000009</c:v>
                </c:pt>
                <c:pt idx="46014">
                  <c:v>-19.6845</c:v>
                </c:pt>
                <c:pt idx="46015">
                  <c:v>-19.682500000000005</c:v>
                </c:pt>
                <c:pt idx="46016">
                  <c:v>-19.680500000000009</c:v>
                </c:pt>
                <c:pt idx="46017">
                  <c:v>-19.6785</c:v>
                </c:pt>
                <c:pt idx="46018">
                  <c:v>-19.676500000000004</c:v>
                </c:pt>
                <c:pt idx="46019">
                  <c:v>-19.674500000000009</c:v>
                </c:pt>
                <c:pt idx="46020">
                  <c:v>-19.672499999999999</c:v>
                </c:pt>
                <c:pt idx="46021">
                  <c:v>-19.670500000000004</c:v>
                </c:pt>
                <c:pt idx="46022">
                  <c:v>-19.668500000000009</c:v>
                </c:pt>
                <c:pt idx="46023">
                  <c:v>-19.666499999999999</c:v>
                </c:pt>
                <c:pt idx="46024">
                  <c:v>-19.664500000000004</c:v>
                </c:pt>
                <c:pt idx="46025">
                  <c:v>-19.662500000000009</c:v>
                </c:pt>
                <c:pt idx="46026">
                  <c:v>-19.660499999999999</c:v>
                </c:pt>
                <c:pt idx="46027">
                  <c:v>-19.658500000000004</c:v>
                </c:pt>
                <c:pt idx="46028">
                  <c:v>-19.656500000000008</c:v>
                </c:pt>
                <c:pt idx="46029">
                  <c:v>-19.654499999999999</c:v>
                </c:pt>
                <c:pt idx="46030">
                  <c:v>-19.652500000000003</c:v>
                </c:pt>
                <c:pt idx="46031">
                  <c:v>-19.650500000000008</c:v>
                </c:pt>
                <c:pt idx="46032">
                  <c:v>-19.648500000000013</c:v>
                </c:pt>
                <c:pt idx="46033">
                  <c:v>-19.646500000000003</c:v>
                </c:pt>
                <c:pt idx="46034">
                  <c:v>-19.644500000000008</c:v>
                </c:pt>
                <c:pt idx="46035">
                  <c:v>-19.642500000000013</c:v>
                </c:pt>
                <c:pt idx="46036">
                  <c:v>-19.640500000000003</c:v>
                </c:pt>
                <c:pt idx="46037">
                  <c:v>-19.638500000000008</c:v>
                </c:pt>
                <c:pt idx="46038">
                  <c:v>-19.636500000000012</c:v>
                </c:pt>
                <c:pt idx="46039">
                  <c:v>-19.634500000000003</c:v>
                </c:pt>
                <c:pt idx="46040">
                  <c:v>-19.632500000000007</c:v>
                </c:pt>
                <c:pt idx="46041">
                  <c:v>-19.630500000000012</c:v>
                </c:pt>
                <c:pt idx="46042">
                  <c:v>-19.628500000000003</c:v>
                </c:pt>
                <c:pt idx="46043">
                  <c:v>-19.626500000000007</c:v>
                </c:pt>
                <c:pt idx="46044">
                  <c:v>-19.624500000000012</c:v>
                </c:pt>
                <c:pt idx="46045">
                  <c:v>-19.622500000000002</c:v>
                </c:pt>
                <c:pt idx="46046">
                  <c:v>-19.620500000000007</c:v>
                </c:pt>
                <c:pt idx="46047">
                  <c:v>-19.618500000000012</c:v>
                </c:pt>
                <c:pt idx="46048">
                  <c:v>-19.616500000000002</c:v>
                </c:pt>
                <c:pt idx="46049">
                  <c:v>-19.614500000000007</c:v>
                </c:pt>
                <c:pt idx="46050">
                  <c:v>-19.612500000000011</c:v>
                </c:pt>
                <c:pt idx="46051">
                  <c:v>-19.610500000000002</c:v>
                </c:pt>
                <c:pt idx="46052">
                  <c:v>-19.608500000000006</c:v>
                </c:pt>
                <c:pt idx="46053">
                  <c:v>-19.606500000000011</c:v>
                </c:pt>
                <c:pt idx="46054">
                  <c:v>-19.604500000000002</c:v>
                </c:pt>
                <c:pt idx="46055">
                  <c:v>-19.602500000000006</c:v>
                </c:pt>
                <c:pt idx="46056">
                  <c:v>-19.600500000000011</c:v>
                </c:pt>
                <c:pt idx="46057">
                  <c:v>-19.598500000000001</c:v>
                </c:pt>
                <c:pt idx="46058">
                  <c:v>-19.596500000000006</c:v>
                </c:pt>
                <c:pt idx="46059">
                  <c:v>-19.594500000000011</c:v>
                </c:pt>
                <c:pt idx="46060">
                  <c:v>-19.592500000000001</c:v>
                </c:pt>
                <c:pt idx="46061">
                  <c:v>-19.590500000000006</c:v>
                </c:pt>
                <c:pt idx="46062">
                  <c:v>-19.58850000000001</c:v>
                </c:pt>
                <c:pt idx="46063">
                  <c:v>-19.586500000000001</c:v>
                </c:pt>
                <c:pt idx="46064">
                  <c:v>-19.584500000000006</c:v>
                </c:pt>
                <c:pt idx="46065">
                  <c:v>-19.58250000000001</c:v>
                </c:pt>
                <c:pt idx="46066">
                  <c:v>-19.580500000000001</c:v>
                </c:pt>
                <c:pt idx="46067">
                  <c:v>-19.578500000000005</c:v>
                </c:pt>
                <c:pt idx="46068">
                  <c:v>-19.57650000000001</c:v>
                </c:pt>
                <c:pt idx="46069">
                  <c:v>-19.5745</c:v>
                </c:pt>
                <c:pt idx="46070">
                  <c:v>-19.572500000000005</c:v>
                </c:pt>
                <c:pt idx="46071">
                  <c:v>-19.57050000000001</c:v>
                </c:pt>
                <c:pt idx="46072">
                  <c:v>-19.5685</c:v>
                </c:pt>
                <c:pt idx="46073">
                  <c:v>-19.566500000000005</c:v>
                </c:pt>
                <c:pt idx="46074">
                  <c:v>-19.56450000000001</c:v>
                </c:pt>
                <c:pt idx="46075">
                  <c:v>-19.5625</c:v>
                </c:pt>
                <c:pt idx="46076">
                  <c:v>-19.560500000000005</c:v>
                </c:pt>
                <c:pt idx="46077">
                  <c:v>-19.558500000000009</c:v>
                </c:pt>
                <c:pt idx="46078">
                  <c:v>-19.5565</c:v>
                </c:pt>
                <c:pt idx="46079">
                  <c:v>-19.554500000000004</c:v>
                </c:pt>
                <c:pt idx="46080">
                  <c:v>-19.552500000000009</c:v>
                </c:pt>
                <c:pt idx="46081">
                  <c:v>-19.5505</c:v>
                </c:pt>
                <c:pt idx="46082">
                  <c:v>-19.548500000000004</c:v>
                </c:pt>
                <c:pt idx="46083">
                  <c:v>-19.546500000000009</c:v>
                </c:pt>
                <c:pt idx="46084">
                  <c:v>-19.544499999999999</c:v>
                </c:pt>
                <c:pt idx="46085">
                  <c:v>-19.542500000000004</c:v>
                </c:pt>
                <c:pt idx="46086">
                  <c:v>-19.540500000000009</c:v>
                </c:pt>
                <c:pt idx="46087">
                  <c:v>-19.538499999999999</c:v>
                </c:pt>
                <c:pt idx="46088">
                  <c:v>-19.536500000000004</c:v>
                </c:pt>
                <c:pt idx="46089">
                  <c:v>-19.534500000000008</c:v>
                </c:pt>
                <c:pt idx="46090">
                  <c:v>-19.532499999999999</c:v>
                </c:pt>
                <c:pt idx="46091">
                  <c:v>-19.530500000000004</c:v>
                </c:pt>
                <c:pt idx="46092">
                  <c:v>-19.528500000000008</c:v>
                </c:pt>
                <c:pt idx="46093">
                  <c:v>-19.526499999999999</c:v>
                </c:pt>
                <c:pt idx="46094">
                  <c:v>-19.524500000000003</c:v>
                </c:pt>
                <c:pt idx="46095">
                  <c:v>-19.522500000000008</c:v>
                </c:pt>
                <c:pt idx="46096">
                  <c:v>-19.520500000000013</c:v>
                </c:pt>
                <c:pt idx="46097">
                  <c:v>-19.518500000000003</c:v>
                </c:pt>
                <c:pt idx="46098">
                  <c:v>-19.516500000000008</c:v>
                </c:pt>
                <c:pt idx="46099">
                  <c:v>-19.514500000000012</c:v>
                </c:pt>
                <c:pt idx="46100">
                  <c:v>-19.512500000000003</c:v>
                </c:pt>
                <c:pt idx="46101">
                  <c:v>-19.510500000000008</c:v>
                </c:pt>
                <c:pt idx="46102">
                  <c:v>-19.508500000000012</c:v>
                </c:pt>
                <c:pt idx="46103">
                  <c:v>-19.506500000000003</c:v>
                </c:pt>
                <c:pt idx="46104">
                  <c:v>-19.504500000000007</c:v>
                </c:pt>
                <c:pt idx="46105">
                  <c:v>-19.502500000000012</c:v>
                </c:pt>
                <c:pt idx="46106">
                  <c:v>-19.500500000000002</c:v>
                </c:pt>
                <c:pt idx="46107">
                  <c:v>-19.498500000000007</c:v>
                </c:pt>
                <c:pt idx="46108">
                  <c:v>-19.496500000000012</c:v>
                </c:pt>
                <c:pt idx="46109">
                  <c:v>-19.494500000000002</c:v>
                </c:pt>
                <c:pt idx="46110">
                  <c:v>-19.492500000000007</c:v>
                </c:pt>
                <c:pt idx="46111">
                  <c:v>-19.490500000000011</c:v>
                </c:pt>
                <c:pt idx="46112">
                  <c:v>-19.488500000000002</c:v>
                </c:pt>
                <c:pt idx="46113">
                  <c:v>-19.486500000000007</c:v>
                </c:pt>
                <c:pt idx="46114">
                  <c:v>-19.484500000000011</c:v>
                </c:pt>
                <c:pt idx="46115">
                  <c:v>-19.482500000000002</c:v>
                </c:pt>
                <c:pt idx="46116">
                  <c:v>-19.480500000000006</c:v>
                </c:pt>
                <c:pt idx="46117">
                  <c:v>-19.478500000000011</c:v>
                </c:pt>
                <c:pt idx="46118">
                  <c:v>-19.476500000000001</c:v>
                </c:pt>
                <c:pt idx="46119">
                  <c:v>-19.474500000000006</c:v>
                </c:pt>
                <c:pt idx="46120">
                  <c:v>-19.472500000000011</c:v>
                </c:pt>
                <c:pt idx="46121">
                  <c:v>-19.470500000000001</c:v>
                </c:pt>
                <c:pt idx="46122">
                  <c:v>-19.468500000000006</c:v>
                </c:pt>
                <c:pt idx="46123">
                  <c:v>-19.466500000000011</c:v>
                </c:pt>
                <c:pt idx="46124">
                  <c:v>-19.464500000000001</c:v>
                </c:pt>
                <c:pt idx="46125">
                  <c:v>-19.462500000000006</c:v>
                </c:pt>
                <c:pt idx="46126">
                  <c:v>-19.46050000000001</c:v>
                </c:pt>
                <c:pt idx="46127">
                  <c:v>-19.458500000000001</c:v>
                </c:pt>
                <c:pt idx="46128">
                  <c:v>-19.456500000000005</c:v>
                </c:pt>
                <c:pt idx="46129">
                  <c:v>-19.45450000000001</c:v>
                </c:pt>
                <c:pt idx="46130">
                  <c:v>-19.452500000000001</c:v>
                </c:pt>
                <c:pt idx="46131">
                  <c:v>-19.450500000000005</c:v>
                </c:pt>
                <c:pt idx="46132">
                  <c:v>-19.44850000000001</c:v>
                </c:pt>
                <c:pt idx="46133">
                  <c:v>-19.4465</c:v>
                </c:pt>
                <c:pt idx="46134">
                  <c:v>-19.444500000000005</c:v>
                </c:pt>
                <c:pt idx="46135">
                  <c:v>-19.44250000000001</c:v>
                </c:pt>
                <c:pt idx="46136">
                  <c:v>-19.4405</c:v>
                </c:pt>
                <c:pt idx="46137">
                  <c:v>-19.438500000000005</c:v>
                </c:pt>
                <c:pt idx="46138">
                  <c:v>-19.436500000000009</c:v>
                </c:pt>
                <c:pt idx="46139">
                  <c:v>-19.4345</c:v>
                </c:pt>
                <c:pt idx="46140">
                  <c:v>-19.432500000000005</c:v>
                </c:pt>
                <c:pt idx="46141">
                  <c:v>-19.430500000000009</c:v>
                </c:pt>
                <c:pt idx="46142">
                  <c:v>-19.4285</c:v>
                </c:pt>
                <c:pt idx="46143">
                  <c:v>-19.426500000000004</c:v>
                </c:pt>
                <c:pt idx="46144">
                  <c:v>-19.424500000000009</c:v>
                </c:pt>
                <c:pt idx="46145">
                  <c:v>-19.422499999999999</c:v>
                </c:pt>
                <c:pt idx="46146">
                  <c:v>-19.420500000000004</c:v>
                </c:pt>
                <c:pt idx="46147">
                  <c:v>-19.418500000000009</c:v>
                </c:pt>
                <c:pt idx="46148">
                  <c:v>-19.416499999999999</c:v>
                </c:pt>
                <c:pt idx="46149">
                  <c:v>-19.414500000000004</c:v>
                </c:pt>
                <c:pt idx="46150">
                  <c:v>-19.412500000000009</c:v>
                </c:pt>
                <c:pt idx="46151">
                  <c:v>-19.410499999999999</c:v>
                </c:pt>
                <c:pt idx="46152">
                  <c:v>-19.408500000000004</c:v>
                </c:pt>
                <c:pt idx="46153">
                  <c:v>-19.406500000000008</c:v>
                </c:pt>
                <c:pt idx="46154">
                  <c:v>-19.404499999999999</c:v>
                </c:pt>
                <c:pt idx="46155">
                  <c:v>-19.402500000000003</c:v>
                </c:pt>
                <c:pt idx="46156">
                  <c:v>-19.400500000000008</c:v>
                </c:pt>
                <c:pt idx="46157">
                  <c:v>-19.398500000000013</c:v>
                </c:pt>
                <c:pt idx="46158">
                  <c:v>-19.396500000000003</c:v>
                </c:pt>
                <c:pt idx="46159">
                  <c:v>-19.394500000000008</c:v>
                </c:pt>
                <c:pt idx="46160">
                  <c:v>-19.392500000000013</c:v>
                </c:pt>
                <c:pt idx="46161">
                  <c:v>-19.390500000000003</c:v>
                </c:pt>
                <c:pt idx="46162">
                  <c:v>-19.388500000000008</c:v>
                </c:pt>
                <c:pt idx="46163">
                  <c:v>-19.386500000000012</c:v>
                </c:pt>
                <c:pt idx="46164">
                  <c:v>-19.384500000000003</c:v>
                </c:pt>
                <c:pt idx="46165">
                  <c:v>-19.382500000000007</c:v>
                </c:pt>
                <c:pt idx="46166">
                  <c:v>-19.380500000000012</c:v>
                </c:pt>
                <c:pt idx="46167">
                  <c:v>-19.378500000000003</c:v>
                </c:pt>
                <c:pt idx="46168">
                  <c:v>-19.376500000000007</c:v>
                </c:pt>
                <c:pt idx="46169">
                  <c:v>-19.374500000000012</c:v>
                </c:pt>
                <c:pt idx="46170">
                  <c:v>-19.372500000000002</c:v>
                </c:pt>
                <c:pt idx="46171">
                  <c:v>-19.370500000000007</c:v>
                </c:pt>
                <c:pt idx="46172">
                  <c:v>-19.368500000000012</c:v>
                </c:pt>
                <c:pt idx="46173">
                  <c:v>-19.366500000000002</c:v>
                </c:pt>
                <c:pt idx="46174">
                  <c:v>-19.364500000000007</c:v>
                </c:pt>
                <c:pt idx="46175">
                  <c:v>-19.362500000000011</c:v>
                </c:pt>
                <c:pt idx="46176">
                  <c:v>-19.360500000000002</c:v>
                </c:pt>
                <c:pt idx="46177">
                  <c:v>-19.358500000000006</c:v>
                </c:pt>
                <c:pt idx="46178">
                  <c:v>-19.356500000000011</c:v>
                </c:pt>
                <c:pt idx="46179">
                  <c:v>-19.354500000000002</c:v>
                </c:pt>
                <c:pt idx="46180">
                  <c:v>-19.352500000000006</c:v>
                </c:pt>
                <c:pt idx="46181">
                  <c:v>-19.350500000000011</c:v>
                </c:pt>
                <c:pt idx="46182">
                  <c:v>-19.348500000000001</c:v>
                </c:pt>
                <c:pt idx="46183">
                  <c:v>-19.346500000000006</c:v>
                </c:pt>
                <c:pt idx="46184">
                  <c:v>-19.344500000000011</c:v>
                </c:pt>
                <c:pt idx="46185">
                  <c:v>-19.342500000000001</c:v>
                </c:pt>
                <c:pt idx="46186">
                  <c:v>-19.340500000000006</c:v>
                </c:pt>
                <c:pt idx="46187">
                  <c:v>-19.33850000000001</c:v>
                </c:pt>
                <c:pt idx="46188">
                  <c:v>-19.336500000000001</c:v>
                </c:pt>
                <c:pt idx="46189">
                  <c:v>-19.334500000000006</c:v>
                </c:pt>
                <c:pt idx="46190">
                  <c:v>-19.33250000000001</c:v>
                </c:pt>
                <c:pt idx="46191">
                  <c:v>-19.330500000000001</c:v>
                </c:pt>
                <c:pt idx="46192">
                  <c:v>-19.328500000000005</c:v>
                </c:pt>
                <c:pt idx="46193">
                  <c:v>-19.32650000000001</c:v>
                </c:pt>
                <c:pt idx="46194">
                  <c:v>-19.3245</c:v>
                </c:pt>
                <c:pt idx="46195">
                  <c:v>-19.322500000000005</c:v>
                </c:pt>
                <c:pt idx="46196">
                  <c:v>-19.32050000000001</c:v>
                </c:pt>
                <c:pt idx="46197">
                  <c:v>-19.3185</c:v>
                </c:pt>
                <c:pt idx="46198">
                  <c:v>-19.316500000000005</c:v>
                </c:pt>
                <c:pt idx="46199">
                  <c:v>-19.31450000000001</c:v>
                </c:pt>
                <c:pt idx="46200">
                  <c:v>-19.3125</c:v>
                </c:pt>
                <c:pt idx="46201">
                  <c:v>-19.310500000000005</c:v>
                </c:pt>
                <c:pt idx="46202">
                  <c:v>-19.308500000000009</c:v>
                </c:pt>
                <c:pt idx="46203">
                  <c:v>-19.3065</c:v>
                </c:pt>
                <c:pt idx="46204">
                  <c:v>-19.304500000000004</c:v>
                </c:pt>
                <c:pt idx="46205">
                  <c:v>-19.302500000000009</c:v>
                </c:pt>
                <c:pt idx="46206">
                  <c:v>-19.3005</c:v>
                </c:pt>
                <c:pt idx="46207">
                  <c:v>-19.298500000000004</c:v>
                </c:pt>
                <c:pt idx="46208">
                  <c:v>-19.296500000000009</c:v>
                </c:pt>
                <c:pt idx="46209">
                  <c:v>-19.294499999999999</c:v>
                </c:pt>
                <c:pt idx="46210">
                  <c:v>-19.292500000000004</c:v>
                </c:pt>
                <c:pt idx="46211">
                  <c:v>-19.290500000000009</c:v>
                </c:pt>
                <c:pt idx="46212">
                  <c:v>-19.288499999999999</c:v>
                </c:pt>
                <c:pt idx="46213">
                  <c:v>-19.286500000000004</c:v>
                </c:pt>
                <c:pt idx="46214">
                  <c:v>-19.284500000000008</c:v>
                </c:pt>
                <c:pt idx="46215">
                  <c:v>-19.282499999999999</c:v>
                </c:pt>
                <c:pt idx="46216">
                  <c:v>-19.280500000000004</c:v>
                </c:pt>
                <c:pt idx="46217">
                  <c:v>-19.278500000000008</c:v>
                </c:pt>
                <c:pt idx="46218">
                  <c:v>-19.276499999999999</c:v>
                </c:pt>
                <c:pt idx="46219">
                  <c:v>-19.274500000000003</c:v>
                </c:pt>
                <c:pt idx="46220">
                  <c:v>-19.272500000000008</c:v>
                </c:pt>
                <c:pt idx="46221">
                  <c:v>-19.270500000000013</c:v>
                </c:pt>
                <c:pt idx="46222">
                  <c:v>-19.268500000000003</c:v>
                </c:pt>
                <c:pt idx="46223">
                  <c:v>-19.266500000000008</c:v>
                </c:pt>
                <c:pt idx="46224">
                  <c:v>-19.264500000000012</c:v>
                </c:pt>
                <c:pt idx="46225">
                  <c:v>-19.262500000000003</c:v>
                </c:pt>
                <c:pt idx="46226">
                  <c:v>-19.260500000000008</c:v>
                </c:pt>
                <c:pt idx="46227">
                  <c:v>-19.258500000000012</c:v>
                </c:pt>
                <c:pt idx="46228">
                  <c:v>-19.256500000000003</c:v>
                </c:pt>
                <c:pt idx="46229">
                  <c:v>-19.254500000000007</c:v>
                </c:pt>
                <c:pt idx="46230">
                  <c:v>-19.252500000000012</c:v>
                </c:pt>
                <c:pt idx="46231">
                  <c:v>-19.250500000000002</c:v>
                </c:pt>
                <c:pt idx="46232">
                  <c:v>-19.248500000000007</c:v>
                </c:pt>
                <c:pt idx="46233">
                  <c:v>-19.246500000000012</c:v>
                </c:pt>
                <c:pt idx="46234">
                  <c:v>-19.244500000000002</c:v>
                </c:pt>
                <c:pt idx="46235">
                  <c:v>-19.242500000000007</c:v>
                </c:pt>
                <c:pt idx="46236">
                  <c:v>-19.240500000000011</c:v>
                </c:pt>
                <c:pt idx="46237">
                  <c:v>-19.238500000000002</c:v>
                </c:pt>
                <c:pt idx="46238">
                  <c:v>-19.236500000000007</c:v>
                </c:pt>
                <c:pt idx="46239">
                  <c:v>-19.234500000000011</c:v>
                </c:pt>
                <c:pt idx="46240">
                  <c:v>-19.232500000000002</c:v>
                </c:pt>
                <c:pt idx="46241">
                  <c:v>-19.230500000000006</c:v>
                </c:pt>
                <c:pt idx="46242">
                  <c:v>-19.228500000000011</c:v>
                </c:pt>
                <c:pt idx="46243">
                  <c:v>-19.226500000000001</c:v>
                </c:pt>
                <c:pt idx="46244">
                  <c:v>-19.224500000000006</c:v>
                </c:pt>
                <c:pt idx="46245">
                  <c:v>-19.222500000000011</c:v>
                </c:pt>
                <c:pt idx="46246">
                  <c:v>-19.220500000000001</c:v>
                </c:pt>
                <c:pt idx="46247">
                  <c:v>-19.218500000000006</c:v>
                </c:pt>
                <c:pt idx="46248">
                  <c:v>-19.216500000000011</c:v>
                </c:pt>
                <c:pt idx="46249">
                  <c:v>-19.214500000000001</c:v>
                </c:pt>
                <c:pt idx="46250">
                  <c:v>-19.212500000000006</c:v>
                </c:pt>
                <c:pt idx="46251">
                  <c:v>-19.21050000000001</c:v>
                </c:pt>
                <c:pt idx="46252">
                  <c:v>-19.208500000000001</c:v>
                </c:pt>
                <c:pt idx="46253">
                  <c:v>-19.206500000000005</c:v>
                </c:pt>
                <c:pt idx="46254">
                  <c:v>-19.20450000000001</c:v>
                </c:pt>
                <c:pt idx="46255">
                  <c:v>-19.202500000000001</c:v>
                </c:pt>
                <c:pt idx="46256">
                  <c:v>-19.200500000000005</c:v>
                </c:pt>
                <c:pt idx="46257">
                  <c:v>-19.19850000000001</c:v>
                </c:pt>
                <c:pt idx="46258">
                  <c:v>-19.1965</c:v>
                </c:pt>
                <c:pt idx="46259">
                  <c:v>-19.194500000000005</c:v>
                </c:pt>
                <c:pt idx="46260">
                  <c:v>-19.19250000000001</c:v>
                </c:pt>
                <c:pt idx="46261">
                  <c:v>-19.1905</c:v>
                </c:pt>
                <c:pt idx="46262">
                  <c:v>-19.188500000000005</c:v>
                </c:pt>
                <c:pt idx="46263">
                  <c:v>-19.186500000000009</c:v>
                </c:pt>
                <c:pt idx="46264">
                  <c:v>-19.1845</c:v>
                </c:pt>
                <c:pt idx="46265">
                  <c:v>-19.182500000000005</c:v>
                </c:pt>
                <c:pt idx="46266">
                  <c:v>-19.180500000000009</c:v>
                </c:pt>
                <c:pt idx="46267">
                  <c:v>-19.1785</c:v>
                </c:pt>
                <c:pt idx="46268">
                  <c:v>-19.176500000000004</c:v>
                </c:pt>
                <c:pt idx="46269">
                  <c:v>-19.174500000000009</c:v>
                </c:pt>
                <c:pt idx="46270">
                  <c:v>-19.172499999999999</c:v>
                </c:pt>
                <c:pt idx="46271">
                  <c:v>-19.170500000000004</c:v>
                </c:pt>
                <c:pt idx="46272">
                  <c:v>-19.168500000000009</c:v>
                </c:pt>
                <c:pt idx="46273">
                  <c:v>-19.166499999999999</c:v>
                </c:pt>
                <c:pt idx="46274">
                  <c:v>-19.164500000000004</c:v>
                </c:pt>
                <c:pt idx="46275">
                  <c:v>-19.162500000000009</c:v>
                </c:pt>
                <c:pt idx="46276">
                  <c:v>-19.160499999999999</c:v>
                </c:pt>
                <c:pt idx="46277">
                  <c:v>-19.158500000000004</c:v>
                </c:pt>
                <c:pt idx="46278">
                  <c:v>-19.156500000000008</c:v>
                </c:pt>
                <c:pt idx="46279">
                  <c:v>-19.154499999999999</c:v>
                </c:pt>
                <c:pt idx="46280">
                  <c:v>-19.152500000000003</c:v>
                </c:pt>
                <c:pt idx="46281">
                  <c:v>-19.150500000000008</c:v>
                </c:pt>
                <c:pt idx="46282">
                  <c:v>-19.148500000000013</c:v>
                </c:pt>
                <c:pt idx="46283">
                  <c:v>-19.146500000000003</c:v>
                </c:pt>
                <c:pt idx="46284">
                  <c:v>-19.144500000000008</c:v>
                </c:pt>
                <c:pt idx="46285">
                  <c:v>-19.142500000000013</c:v>
                </c:pt>
                <c:pt idx="46286">
                  <c:v>-19.140500000000003</c:v>
                </c:pt>
                <c:pt idx="46287">
                  <c:v>-19.138500000000008</c:v>
                </c:pt>
                <c:pt idx="46288">
                  <c:v>-19.136500000000012</c:v>
                </c:pt>
                <c:pt idx="46289">
                  <c:v>-19.134500000000003</c:v>
                </c:pt>
                <c:pt idx="46290">
                  <c:v>-19.132500000000007</c:v>
                </c:pt>
                <c:pt idx="46291">
                  <c:v>-19.130500000000012</c:v>
                </c:pt>
                <c:pt idx="46292">
                  <c:v>-19.128500000000003</c:v>
                </c:pt>
                <c:pt idx="46293">
                  <c:v>-19.126500000000007</c:v>
                </c:pt>
                <c:pt idx="46294">
                  <c:v>-19.124500000000012</c:v>
                </c:pt>
                <c:pt idx="46295">
                  <c:v>-19.122500000000002</c:v>
                </c:pt>
                <c:pt idx="46296">
                  <c:v>-19.120500000000007</c:v>
                </c:pt>
                <c:pt idx="46297">
                  <c:v>-19.118500000000012</c:v>
                </c:pt>
                <c:pt idx="46298">
                  <c:v>-19.116500000000002</c:v>
                </c:pt>
                <c:pt idx="46299">
                  <c:v>-19.114500000000007</c:v>
                </c:pt>
                <c:pt idx="46300">
                  <c:v>-19.112500000000011</c:v>
                </c:pt>
                <c:pt idx="46301">
                  <c:v>-19.110500000000002</c:v>
                </c:pt>
                <c:pt idx="46302">
                  <c:v>-19.108500000000006</c:v>
                </c:pt>
                <c:pt idx="46303">
                  <c:v>-19.106500000000011</c:v>
                </c:pt>
                <c:pt idx="46304">
                  <c:v>-19.104500000000002</c:v>
                </c:pt>
                <c:pt idx="46305">
                  <c:v>-19.102500000000006</c:v>
                </c:pt>
                <c:pt idx="46306">
                  <c:v>-19.100500000000011</c:v>
                </c:pt>
                <c:pt idx="46307">
                  <c:v>-19.098500000000001</c:v>
                </c:pt>
                <c:pt idx="46308">
                  <c:v>-19.096500000000006</c:v>
                </c:pt>
                <c:pt idx="46309">
                  <c:v>-19.094500000000011</c:v>
                </c:pt>
                <c:pt idx="46310">
                  <c:v>-19.092500000000001</c:v>
                </c:pt>
                <c:pt idx="46311">
                  <c:v>-19.090500000000006</c:v>
                </c:pt>
                <c:pt idx="46312">
                  <c:v>-19.08850000000001</c:v>
                </c:pt>
                <c:pt idx="46313">
                  <c:v>-19.086500000000001</c:v>
                </c:pt>
                <c:pt idx="46314">
                  <c:v>-19.084500000000006</c:v>
                </c:pt>
                <c:pt idx="46315">
                  <c:v>-19.08250000000001</c:v>
                </c:pt>
                <c:pt idx="46316">
                  <c:v>-19.080500000000001</c:v>
                </c:pt>
                <c:pt idx="46317">
                  <c:v>-19.078500000000005</c:v>
                </c:pt>
                <c:pt idx="46318">
                  <c:v>-19.07650000000001</c:v>
                </c:pt>
                <c:pt idx="46319">
                  <c:v>-19.0745</c:v>
                </c:pt>
                <c:pt idx="46320">
                  <c:v>-19.072500000000005</c:v>
                </c:pt>
                <c:pt idx="46321">
                  <c:v>-19.07050000000001</c:v>
                </c:pt>
                <c:pt idx="46322">
                  <c:v>-19.0685</c:v>
                </c:pt>
                <c:pt idx="46323">
                  <c:v>-19.066500000000005</c:v>
                </c:pt>
                <c:pt idx="46324">
                  <c:v>-19.06450000000001</c:v>
                </c:pt>
                <c:pt idx="46325">
                  <c:v>-19.0625</c:v>
                </c:pt>
                <c:pt idx="46326">
                  <c:v>-19.060500000000005</c:v>
                </c:pt>
                <c:pt idx="46327">
                  <c:v>-19.058500000000009</c:v>
                </c:pt>
                <c:pt idx="46328">
                  <c:v>-19.0565</c:v>
                </c:pt>
                <c:pt idx="46329">
                  <c:v>-19.054500000000004</c:v>
                </c:pt>
                <c:pt idx="46330">
                  <c:v>-19.052500000000009</c:v>
                </c:pt>
                <c:pt idx="46331">
                  <c:v>-19.0505</c:v>
                </c:pt>
                <c:pt idx="46332">
                  <c:v>-19.048500000000004</c:v>
                </c:pt>
                <c:pt idx="46333">
                  <c:v>-19.046500000000009</c:v>
                </c:pt>
                <c:pt idx="46334">
                  <c:v>-19.044499999999999</c:v>
                </c:pt>
                <c:pt idx="46335">
                  <c:v>-19.042500000000004</c:v>
                </c:pt>
                <c:pt idx="46336">
                  <c:v>-19.040500000000009</c:v>
                </c:pt>
                <c:pt idx="46337">
                  <c:v>-19.038499999999999</c:v>
                </c:pt>
                <c:pt idx="46338">
                  <c:v>-19.036500000000004</c:v>
                </c:pt>
                <c:pt idx="46339">
                  <c:v>-19.034500000000008</c:v>
                </c:pt>
                <c:pt idx="46340">
                  <c:v>-19.032499999999999</c:v>
                </c:pt>
                <c:pt idx="46341">
                  <c:v>-19.030500000000004</c:v>
                </c:pt>
                <c:pt idx="46342">
                  <c:v>-19.028500000000008</c:v>
                </c:pt>
                <c:pt idx="46343">
                  <c:v>-19.026499999999999</c:v>
                </c:pt>
                <c:pt idx="46344">
                  <c:v>-19.024500000000003</c:v>
                </c:pt>
                <c:pt idx="46345">
                  <c:v>-19.022500000000008</c:v>
                </c:pt>
                <c:pt idx="46346">
                  <c:v>-19.020500000000013</c:v>
                </c:pt>
                <c:pt idx="46347">
                  <c:v>-19.018500000000003</c:v>
                </c:pt>
                <c:pt idx="46348">
                  <c:v>-19.016500000000008</c:v>
                </c:pt>
                <c:pt idx="46349">
                  <c:v>-19.014500000000012</c:v>
                </c:pt>
                <c:pt idx="46350">
                  <c:v>-19.012500000000003</c:v>
                </c:pt>
                <c:pt idx="46351">
                  <c:v>-19.010500000000008</c:v>
                </c:pt>
                <c:pt idx="46352">
                  <c:v>-19.008500000000012</c:v>
                </c:pt>
                <c:pt idx="46353">
                  <c:v>-19.006500000000003</c:v>
                </c:pt>
                <c:pt idx="46354">
                  <c:v>-19.004500000000007</c:v>
                </c:pt>
                <c:pt idx="46355">
                  <c:v>-19.002500000000012</c:v>
                </c:pt>
                <c:pt idx="46356">
                  <c:v>-19.000500000000002</c:v>
                </c:pt>
                <c:pt idx="46357">
                  <c:v>-18.998500000000007</c:v>
                </c:pt>
                <c:pt idx="46358">
                  <c:v>-18.996500000000012</c:v>
                </c:pt>
                <c:pt idx="46359">
                  <c:v>-18.994500000000002</c:v>
                </c:pt>
                <c:pt idx="46360">
                  <c:v>-18.992500000000007</c:v>
                </c:pt>
                <c:pt idx="46361">
                  <c:v>-18.990500000000011</c:v>
                </c:pt>
                <c:pt idx="46362">
                  <c:v>-18.988500000000002</c:v>
                </c:pt>
                <c:pt idx="46363">
                  <c:v>-18.986500000000007</c:v>
                </c:pt>
                <c:pt idx="46364">
                  <c:v>-18.984500000000011</c:v>
                </c:pt>
                <c:pt idx="46365">
                  <c:v>-18.982500000000002</c:v>
                </c:pt>
                <c:pt idx="46366">
                  <c:v>-18.980500000000006</c:v>
                </c:pt>
                <c:pt idx="46367">
                  <c:v>-18.978500000000011</c:v>
                </c:pt>
                <c:pt idx="46368">
                  <c:v>-18.976500000000001</c:v>
                </c:pt>
                <c:pt idx="46369">
                  <c:v>-18.974500000000006</c:v>
                </c:pt>
                <c:pt idx="46370">
                  <c:v>-18.972500000000011</c:v>
                </c:pt>
                <c:pt idx="46371">
                  <c:v>-18.970500000000001</c:v>
                </c:pt>
                <c:pt idx="46372">
                  <c:v>-18.968500000000006</c:v>
                </c:pt>
                <c:pt idx="46373">
                  <c:v>-18.966500000000011</c:v>
                </c:pt>
                <c:pt idx="46374">
                  <c:v>-18.964500000000001</c:v>
                </c:pt>
                <c:pt idx="46375">
                  <c:v>-18.962500000000006</c:v>
                </c:pt>
                <c:pt idx="46376">
                  <c:v>-18.96050000000001</c:v>
                </c:pt>
                <c:pt idx="46377">
                  <c:v>-18.958500000000001</c:v>
                </c:pt>
                <c:pt idx="46378">
                  <c:v>-18.956500000000005</c:v>
                </c:pt>
                <c:pt idx="46379">
                  <c:v>-18.95450000000001</c:v>
                </c:pt>
                <c:pt idx="46380">
                  <c:v>-18.952500000000001</c:v>
                </c:pt>
                <c:pt idx="46381">
                  <c:v>-18.950500000000005</c:v>
                </c:pt>
                <c:pt idx="46382">
                  <c:v>-18.94850000000001</c:v>
                </c:pt>
                <c:pt idx="46383">
                  <c:v>-18.9465</c:v>
                </c:pt>
                <c:pt idx="46384">
                  <c:v>-18.944500000000005</c:v>
                </c:pt>
                <c:pt idx="46385">
                  <c:v>-18.94250000000001</c:v>
                </c:pt>
                <c:pt idx="46386">
                  <c:v>-18.9405</c:v>
                </c:pt>
                <c:pt idx="46387">
                  <c:v>-18.938500000000005</c:v>
                </c:pt>
                <c:pt idx="46388">
                  <c:v>-18.936500000000009</c:v>
                </c:pt>
                <c:pt idx="46389">
                  <c:v>-18.9345</c:v>
                </c:pt>
                <c:pt idx="46390">
                  <c:v>-18.932500000000005</c:v>
                </c:pt>
                <c:pt idx="46391">
                  <c:v>-18.930500000000009</c:v>
                </c:pt>
                <c:pt idx="46392">
                  <c:v>-18.9285</c:v>
                </c:pt>
                <c:pt idx="46393">
                  <c:v>-18.926500000000004</c:v>
                </c:pt>
                <c:pt idx="46394">
                  <c:v>-18.924500000000009</c:v>
                </c:pt>
                <c:pt idx="46395">
                  <c:v>-18.922499999999999</c:v>
                </c:pt>
                <c:pt idx="46396">
                  <c:v>-18.920500000000004</c:v>
                </c:pt>
                <c:pt idx="46397">
                  <c:v>-18.918500000000009</c:v>
                </c:pt>
                <c:pt idx="46398">
                  <c:v>-18.916499999999999</c:v>
                </c:pt>
                <c:pt idx="46399">
                  <c:v>-18.914500000000004</c:v>
                </c:pt>
                <c:pt idx="46400">
                  <c:v>-18.912500000000009</c:v>
                </c:pt>
                <c:pt idx="46401">
                  <c:v>-18.910499999999999</c:v>
                </c:pt>
                <c:pt idx="46402">
                  <c:v>-18.908500000000004</c:v>
                </c:pt>
                <c:pt idx="46403">
                  <c:v>-18.906500000000008</c:v>
                </c:pt>
                <c:pt idx="46404">
                  <c:v>-18.904499999999999</c:v>
                </c:pt>
                <c:pt idx="46405">
                  <c:v>-18.902500000000003</c:v>
                </c:pt>
                <c:pt idx="46406">
                  <c:v>-18.900500000000008</c:v>
                </c:pt>
                <c:pt idx="46407">
                  <c:v>-18.898500000000013</c:v>
                </c:pt>
                <c:pt idx="46408">
                  <c:v>-18.896500000000003</c:v>
                </c:pt>
                <c:pt idx="46409">
                  <c:v>-18.894500000000008</c:v>
                </c:pt>
                <c:pt idx="46410">
                  <c:v>-18.892500000000013</c:v>
                </c:pt>
                <c:pt idx="46411">
                  <c:v>-18.890500000000003</c:v>
                </c:pt>
                <c:pt idx="46412">
                  <c:v>-18.888500000000008</c:v>
                </c:pt>
                <c:pt idx="46413">
                  <c:v>-18.886500000000012</c:v>
                </c:pt>
                <c:pt idx="46414">
                  <c:v>-18.884500000000003</c:v>
                </c:pt>
                <c:pt idx="46415">
                  <c:v>-18.882500000000007</c:v>
                </c:pt>
                <c:pt idx="46416">
                  <c:v>-18.880500000000012</c:v>
                </c:pt>
                <c:pt idx="46417">
                  <c:v>-18.878500000000003</c:v>
                </c:pt>
                <c:pt idx="46418">
                  <c:v>-18.876500000000007</c:v>
                </c:pt>
                <c:pt idx="46419">
                  <c:v>-18.874500000000012</c:v>
                </c:pt>
                <c:pt idx="46420">
                  <c:v>-18.872500000000002</c:v>
                </c:pt>
                <c:pt idx="46421">
                  <c:v>-18.870500000000007</c:v>
                </c:pt>
                <c:pt idx="46422">
                  <c:v>-18.868500000000012</c:v>
                </c:pt>
                <c:pt idx="46423">
                  <c:v>-18.866500000000002</c:v>
                </c:pt>
                <c:pt idx="46424">
                  <c:v>-18.864500000000007</c:v>
                </c:pt>
                <c:pt idx="46425">
                  <c:v>-18.862500000000011</c:v>
                </c:pt>
                <c:pt idx="46426">
                  <c:v>-18.860500000000002</c:v>
                </c:pt>
                <c:pt idx="46427">
                  <c:v>-18.858500000000006</c:v>
                </c:pt>
                <c:pt idx="46428">
                  <c:v>-18.856500000000011</c:v>
                </c:pt>
                <c:pt idx="46429">
                  <c:v>-18.854500000000002</c:v>
                </c:pt>
                <c:pt idx="46430">
                  <c:v>-18.852500000000006</c:v>
                </c:pt>
                <c:pt idx="46431">
                  <c:v>-18.850500000000011</c:v>
                </c:pt>
                <c:pt idx="46432">
                  <c:v>-18.848500000000001</c:v>
                </c:pt>
                <c:pt idx="46433">
                  <c:v>-18.846500000000006</c:v>
                </c:pt>
                <c:pt idx="46434">
                  <c:v>-18.844500000000011</c:v>
                </c:pt>
                <c:pt idx="46435">
                  <c:v>-18.842500000000001</c:v>
                </c:pt>
                <c:pt idx="46436">
                  <c:v>-18.840500000000006</c:v>
                </c:pt>
                <c:pt idx="46437">
                  <c:v>-18.83850000000001</c:v>
                </c:pt>
                <c:pt idx="46438">
                  <c:v>-18.836500000000001</c:v>
                </c:pt>
                <c:pt idx="46439">
                  <c:v>-18.834500000000006</c:v>
                </c:pt>
                <c:pt idx="46440">
                  <c:v>-18.83250000000001</c:v>
                </c:pt>
                <c:pt idx="46441">
                  <c:v>-18.830500000000001</c:v>
                </c:pt>
                <c:pt idx="46442">
                  <c:v>-18.828500000000005</c:v>
                </c:pt>
                <c:pt idx="46443">
                  <c:v>-18.82650000000001</c:v>
                </c:pt>
                <c:pt idx="46444">
                  <c:v>-18.8245</c:v>
                </c:pt>
                <c:pt idx="46445">
                  <c:v>-18.822500000000005</c:v>
                </c:pt>
                <c:pt idx="46446">
                  <c:v>-18.82050000000001</c:v>
                </c:pt>
                <c:pt idx="46447">
                  <c:v>-18.8185</c:v>
                </c:pt>
                <c:pt idx="46448">
                  <c:v>-18.816500000000005</c:v>
                </c:pt>
                <c:pt idx="46449">
                  <c:v>-18.81450000000001</c:v>
                </c:pt>
                <c:pt idx="46450">
                  <c:v>-18.8125</c:v>
                </c:pt>
                <c:pt idx="46451">
                  <c:v>-18.810500000000005</c:v>
                </c:pt>
                <c:pt idx="46452">
                  <c:v>-18.808500000000009</c:v>
                </c:pt>
                <c:pt idx="46453">
                  <c:v>-18.8065</c:v>
                </c:pt>
                <c:pt idx="46454">
                  <c:v>-18.804500000000004</c:v>
                </c:pt>
                <c:pt idx="46455">
                  <c:v>-18.802500000000009</c:v>
                </c:pt>
                <c:pt idx="46456">
                  <c:v>-18.8005</c:v>
                </c:pt>
                <c:pt idx="46457">
                  <c:v>-18.798500000000004</c:v>
                </c:pt>
                <c:pt idx="46458">
                  <c:v>-18.796500000000009</c:v>
                </c:pt>
                <c:pt idx="46459">
                  <c:v>-18.794499999999999</c:v>
                </c:pt>
                <c:pt idx="46460">
                  <c:v>-18.792500000000004</c:v>
                </c:pt>
                <c:pt idx="46461">
                  <c:v>-18.790500000000009</c:v>
                </c:pt>
                <c:pt idx="46462">
                  <c:v>-18.788499999999999</c:v>
                </c:pt>
                <c:pt idx="46463">
                  <c:v>-18.786500000000004</c:v>
                </c:pt>
                <c:pt idx="46464">
                  <c:v>-18.784500000000008</c:v>
                </c:pt>
                <c:pt idx="46465">
                  <c:v>-18.782499999999999</c:v>
                </c:pt>
                <c:pt idx="46466">
                  <c:v>-18.780500000000004</c:v>
                </c:pt>
                <c:pt idx="46467">
                  <c:v>-18.778500000000008</c:v>
                </c:pt>
                <c:pt idx="46468">
                  <c:v>-18.776499999999999</c:v>
                </c:pt>
                <c:pt idx="46469">
                  <c:v>-18.774500000000003</c:v>
                </c:pt>
                <c:pt idx="46470">
                  <c:v>-18.772500000000008</c:v>
                </c:pt>
                <c:pt idx="46471">
                  <c:v>-18.770500000000013</c:v>
                </c:pt>
                <c:pt idx="46472">
                  <c:v>-18.768500000000003</c:v>
                </c:pt>
                <c:pt idx="46473">
                  <c:v>-18.766500000000008</c:v>
                </c:pt>
                <c:pt idx="46474">
                  <c:v>-18.764500000000012</c:v>
                </c:pt>
                <c:pt idx="46475">
                  <c:v>-18.762500000000003</c:v>
                </c:pt>
                <c:pt idx="46476">
                  <c:v>-18.760500000000008</c:v>
                </c:pt>
                <c:pt idx="46477">
                  <c:v>-18.758500000000012</c:v>
                </c:pt>
                <c:pt idx="46478">
                  <c:v>-18.756500000000003</c:v>
                </c:pt>
                <c:pt idx="46479">
                  <c:v>-18.754500000000007</c:v>
                </c:pt>
                <c:pt idx="46480">
                  <c:v>-18.752500000000012</c:v>
                </c:pt>
                <c:pt idx="46481">
                  <c:v>-18.750500000000002</c:v>
                </c:pt>
                <c:pt idx="46482">
                  <c:v>-18.748500000000007</c:v>
                </c:pt>
                <c:pt idx="46483">
                  <c:v>-18.746500000000012</c:v>
                </c:pt>
                <c:pt idx="46484">
                  <c:v>-18.744500000000002</c:v>
                </c:pt>
                <c:pt idx="46485">
                  <c:v>-18.742500000000007</c:v>
                </c:pt>
                <c:pt idx="46486">
                  <c:v>-18.740500000000011</c:v>
                </c:pt>
                <c:pt idx="46487">
                  <c:v>-18.738500000000002</c:v>
                </c:pt>
                <c:pt idx="46488">
                  <c:v>-18.736500000000007</c:v>
                </c:pt>
                <c:pt idx="46489">
                  <c:v>-18.734500000000011</c:v>
                </c:pt>
                <c:pt idx="46490">
                  <c:v>-18.732500000000002</c:v>
                </c:pt>
                <c:pt idx="46491">
                  <c:v>-18.730500000000006</c:v>
                </c:pt>
                <c:pt idx="46492">
                  <c:v>-18.728500000000011</c:v>
                </c:pt>
                <c:pt idx="46493">
                  <c:v>-18.726500000000001</c:v>
                </c:pt>
                <c:pt idx="46494">
                  <c:v>-18.724500000000006</c:v>
                </c:pt>
                <c:pt idx="46495">
                  <c:v>-18.722500000000011</c:v>
                </c:pt>
                <c:pt idx="46496">
                  <c:v>-18.720500000000001</c:v>
                </c:pt>
                <c:pt idx="46497">
                  <c:v>-18.718500000000006</c:v>
                </c:pt>
                <c:pt idx="46498">
                  <c:v>-18.716500000000011</c:v>
                </c:pt>
                <c:pt idx="46499">
                  <c:v>-18.714500000000001</c:v>
                </c:pt>
                <c:pt idx="46500">
                  <c:v>-18.712500000000006</c:v>
                </c:pt>
                <c:pt idx="46501">
                  <c:v>-18.71050000000001</c:v>
                </c:pt>
                <c:pt idx="46502">
                  <c:v>-18.708500000000001</c:v>
                </c:pt>
                <c:pt idx="46503">
                  <c:v>-18.706500000000005</c:v>
                </c:pt>
                <c:pt idx="46504">
                  <c:v>-18.70450000000001</c:v>
                </c:pt>
                <c:pt idx="46505">
                  <c:v>-18.702500000000001</c:v>
                </c:pt>
                <c:pt idx="46506">
                  <c:v>-18.700500000000005</c:v>
                </c:pt>
                <c:pt idx="46507">
                  <c:v>-18.69850000000001</c:v>
                </c:pt>
                <c:pt idx="46508">
                  <c:v>-18.6965</c:v>
                </c:pt>
                <c:pt idx="46509">
                  <c:v>-18.694500000000005</c:v>
                </c:pt>
                <c:pt idx="46510">
                  <c:v>-18.69250000000001</c:v>
                </c:pt>
                <c:pt idx="46511">
                  <c:v>-18.6905</c:v>
                </c:pt>
                <c:pt idx="46512">
                  <c:v>-18.688500000000005</c:v>
                </c:pt>
                <c:pt idx="46513">
                  <c:v>-18.686500000000009</c:v>
                </c:pt>
                <c:pt idx="46514">
                  <c:v>-18.6845</c:v>
                </c:pt>
                <c:pt idx="46515">
                  <c:v>-18.682500000000005</c:v>
                </c:pt>
                <c:pt idx="46516">
                  <c:v>-18.680500000000009</c:v>
                </c:pt>
                <c:pt idx="46517">
                  <c:v>-18.6785</c:v>
                </c:pt>
                <c:pt idx="46518">
                  <c:v>-18.676500000000004</c:v>
                </c:pt>
                <c:pt idx="46519">
                  <c:v>-18.674500000000009</c:v>
                </c:pt>
                <c:pt idx="46520">
                  <c:v>-18.672499999999999</c:v>
                </c:pt>
                <c:pt idx="46521">
                  <c:v>-18.670500000000004</c:v>
                </c:pt>
                <c:pt idx="46522">
                  <c:v>-18.668500000000009</c:v>
                </c:pt>
                <c:pt idx="46523">
                  <c:v>-18.666499999999999</c:v>
                </c:pt>
                <c:pt idx="46524">
                  <c:v>-18.664500000000004</c:v>
                </c:pt>
                <c:pt idx="46525">
                  <c:v>-18.662500000000009</c:v>
                </c:pt>
                <c:pt idx="46526">
                  <c:v>-18.660499999999999</c:v>
                </c:pt>
                <c:pt idx="46527">
                  <c:v>-18.658500000000004</c:v>
                </c:pt>
                <c:pt idx="46528">
                  <c:v>-18.656500000000008</c:v>
                </c:pt>
                <c:pt idx="46529">
                  <c:v>-18.654499999999999</c:v>
                </c:pt>
                <c:pt idx="46530">
                  <c:v>-18.652500000000003</c:v>
                </c:pt>
                <c:pt idx="46531">
                  <c:v>-18.650500000000008</c:v>
                </c:pt>
                <c:pt idx="46532">
                  <c:v>-18.648500000000013</c:v>
                </c:pt>
                <c:pt idx="46533">
                  <c:v>-18.646500000000003</c:v>
                </c:pt>
                <c:pt idx="46534">
                  <c:v>-18.644500000000008</c:v>
                </c:pt>
                <c:pt idx="46535">
                  <c:v>-18.642500000000013</c:v>
                </c:pt>
                <c:pt idx="46536">
                  <c:v>-18.640500000000003</c:v>
                </c:pt>
                <c:pt idx="46537">
                  <c:v>-18.638500000000008</c:v>
                </c:pt>
                <c:pt idx="46538">
                  <c:v>-18.636500000000012</c:v>
                </c:pt>
                <c:pt idx="46539">
                  <c:v>-18.634500000000003</c:v>
                </c:pt>
                <c:pt idx="46540">
                  <c:v>-18.632500000000007</c:v>
                </c:pt>
                <c:pt idx="46541">
                  <c:v>-18.630500000000012</c:v>
                </c:pt>
                <c:pt idx="46542">
                  <c:v>-18.628500000000003</c:v>
                </c:pt>
                <c:pt idx="46543">
                  <c:v>-18.626500000000007</c:v>
                </c:pt>
                <c:pt idx="46544">
                  <c:v>-18.624500000000012</c:v>
                </c:pt>
                <c:pt idx="46545">
                  <c:v>-18.622500000000002</c:v>
                </c:pt>
                <c:pt idx="46546">
                  <c:v>-18.620500000000007</c:v>
                </c:pt>
                <c:pt idx="46547">
                  <c:v>-18.618500000000012</c:v>
                </c:pt>
                <c:pt idx="46548">
                  <c:v>-18.616500000000002</c:v>
                </c:pt>
                <c:pt idx="46549">
                  <c:v>-18.614500000000007</c:v>
                </c:pt>
                <c:pt idx="46550">
                  <c:v>-18.612500000000011</c:v>
                </c:pt>
                <c:pt idx="46551">
                  <c:v>-18.610500000000002</c:v>
                </c:pt>
                <c:pt idx="46552">
                  <c:v>-18.608500000000006</c:v>
                </c:pt>
                <c:pt idx="46553">
                  <c:v>-18.606500000000011</c:v>
                </c:pt>
                <c:pt idx="46554">
                  <c:v>-18.604500000000002</c:v>
                </c:pt>
                <c:pt idx="46555">
                  <c:v>-18.602500000000006</c:v>
                </c:pt>
                <c:pt idx="46556">
                  <c:v>-18.600500000000011</c:v>
                </c:pt>
                <c:pt idx="46557">
                  <c:v>-18.598500000000001</c:v>
                </c:pt>
                <c:pt idx="46558">
                  <c:v>-18.596500000000006</c:v>
                </c:pt>
                <c:pt idx="46559">
                  <c:v>-18.594500000000011</c:v>
                </c:pt>
                <c:pt idx="46560">
                  <c:v>-18.592500000000001</c:v>
                </c:pt>
                <c:pt idx="46561">
                  <c:v>-18.590500000000006</c:v>
                </c:pt>
                <c:pt idx="46562">
                  <c:v>-18.58850000000001</c:v>
                </c:pt>
                <c:pt idx="46563">
                  <c:v>-18.586500000000001</c:v>
                </c:pt>
                <c:pt idx="46564">
                  <c:v>-18.584500000000006</c:v>
                </c:pt>
                <c:pt idx="46565">
                  <c:v>-18.58250000000001</c:v>
                </c:pt>
                <c:pt idx="46566">
                  <c:v>-18.580500000000001</c:v>
                </c:pt>
                <c:pt idx="46567">
                  <c:v>-18.578500000000005</c:v>
                </c:pt>
                <c:pt idx="46568">
                  <c:v>-18.57650000000001</c:v>
                </c:pt>
                <c:pt idx="46569">
                  <c:v>-18.5745</c:v>
                </c:pt>
                <c:pt idx="46570">
                  <c:v>-18.572500000000005</c:v>
                </c:pt>
                <c:pt idx="46571">
                  <c:v>-18.57050000000001</c:v>
                </c:pt>
                <c:pt idx="46572">
                  <c:v>-18.5685</c:v>
                </c:pt>
                <c:pt idx="46573">
                  <c:v>-18.566500000000005</c:v>
                </c:pt>
                <c:pt idx="46574">
                  <c:v>-18.56450000000001</c:v>
                </c:pt>
                <c:pt idx="46575">
                  <c:v>-18.5625</c:v>
                </c:pt>
                <c:pt idx="46576">
                  <c:v>-18.560500000000005</c:v>
                </c:pt>
                <c:pt idx="46577">
                  <c:v>-18.558500000000009</c:v>
                </c:pt>
                <c:pt idx="46578">
                  <c:v>-18.5565</c:v>
                </c:pt>
                <c:pt idx="46579">
                  <c:v>-18.554500000000004</c:v>
                </c:pt>
                <c:pt idx="46580">
                  <c:v>-18.552500000000009</c:v>
                </c:pt>
                <c:pt idx="46581">
                  <c:v>-18.5505</c:v>
                </c:pt>
                <c:pt idx="46582">
                  <c:v>-18.548500000000004</c:v>
                </c:pt>
                <c:pt idx="46583">
                  <c:v>-18.546500000000009</c:v>
                </c:pt>
                <c:pt idx="46584">
                  <c:v>-18.544499999999999</c:v>
                </c:pt>
                <c:pt idx="46585">
                  <c:v>-18.542500000000004</c:v>
                </c:pt>
                <c:pt idx="46586">
                  <c:v>-18.540500000000009</c:v>
                </c:pt>
                <c:pt idx="46587">
                  <c:v>-18.538499999999999</c:v>
                </c:pt>
                <c:pt idx="46588">
                  <c:v>-18.536500000000004</c:v>
                </c:pt>
                <c:pt idx="46589">
                  <c:v>-18.534500000000008</c:v>
                </c:pt>
                <c:pt idx="46590">
                  <c:v>-18.532499999999999</c:v>
                </c:pt>
                <c:pt idx="46591">
                  <c:v>-18.530500000000004</c:v>
                </c:pt>
                <c:pt idx="46592">
                  <c:v>-18.528500000000008</c:v>
                </c:pt>
                <c:pt idx="46593">
                  <c:v>-18.526499999999999</c:v>
                </c:pt>
                <c:pt idx="46594">
                  <c:v>-18.524500000000003</c:v>
                </c:pt>
                <c:pt idx="46595">
                  <c:v>-18.522500000000008</c:v>
                </c:pt>
                <c:pt idx="46596">
                  <c:v>-18.520500000000013</c:v>
                </c:pt>
                <c:pt idx="46597">
                  <c:v>-18.518500000000003</c:v>
                </c:pt>
                <c:pt idx="46598">
                  <c:v>-18.516500000000008</c:v>
                </c:pt>
                <c:pt idx="46599">
                  <c:v>-18.514500000000012</c:v>
                </c:pt>
                <c:pt idx="46600">
                  <c:v>-18.512500000000003</c:v>
                </c:pt>
                <c:pt idx="46601">
                  <c:v>-18.510500000000008</c:v>
                </c:pt>
                <c:pt idx="46602">
                  <c:v>-18.508500000000012</c:v>
                </c:pt>
                <c:pt idx="46603">
                  <c:v>-18.506500000000003</c:v>
                </c:pt>
                <c:pt idx="46604">
                  <c:v>-18.504500000000007</c:v>
                </c:pt>
                <c:pt idx="46605">
                  <c:v>-18.502500000000012</c:v>
                </c:pt>
                <c:pt idx="46606">
                  <c:v>-18.500500000000002</c:v>
                </c:pt>
                <c:pt idx="46607">
                  <c:v>-18.498500000000007</c:v>
                </c:pt>
                <c:pt idx="46608">
                  <c:v>-18.496500000000012</c:v>
                </c:pt>
                <c:pt idx="46609">
                  <c:v>-18.494500000000002</c:v>
                </c:pt>
                <c:pt idx="46610">
                  <c:v>-18.492500000000007</c:v>
                </c:pt>
                <c:pt idx="46611">
                  <c:v>-18.490500000000011</c:v>
                </c:pt>
                <c:pt idx="46612">
                  <c:v>-18.488500000000002</c:v>
                </c:pt>
                <c:pt idx="46613">
                  <c:v>-18.486500000000007</c:v>
                </c:pt>
                <c:pt idx="46614">
                  <c:v>-18.484500000000011</c:v>
                </c:pt>
                <c:pt idx="46615">
                  <c:v>-18.482500000000002</c:v>
                </c:pt>
                <c:pt idx="46616">
                  <c:v>-18.480500000000006</c:v>
                </c:pt>
                <c:pt idx="46617">
                  <c:v>-18.478500000000011</c:v>
                </c:pt>
                <c:pt idx="46618">
                  <c:v>-18.476500000000001</c:v>
                </c:pt>
                <c:pt idx="46619">
                  <c:v>-18.474500000000006</c:v>
                </c:pt>
                <c:pt idx="46620">
                  <c:v>-18.472500000000011</c:v>
                </c:pt>
                <c:pt idx="46621">
                  <c:v>-18.470500000000001</c:v>
                </c:pt>
                <c:pt idx="46622">
                  <c:v>-18.468500000000006</c:v>
                </c:pt>
                <c:pt idx="46623">
                  <c:v>-18.466500000000011</c:v>
                </c:pt>
                <c:pt idx="46624">
                  <c:v>-18.464500000000001</c:v>
                </c:pt>
                <c:pt idx="46625">
                  <c:v>-18.462500000000006</c:v>
                </c:pt>
                <c:pt idx="46626">
                  <c:v>-18.46050000000001</c:v>
                </c:pt>
                <c:pt idx="46627">
                  <c:v>-18.458500000000001</c:v>
                </c:pt>
                <c:pt idx="46628">
                  <c:v>-18.456500000000005</c:v>
                </c:pt>
                <c:pt idx="46629">
                  <c:v>-18.45450000000001</c:v>
                </c:pt>
                <c:pt idx="46630">
                  <c:v>-18.452500000000001</c:v>
                </c:pt>
                <c:pt idx="46631">
                  <c:v>-18.450500000000005</c:v>
                </c:pt>
                <c:pt idx="46632">
                  <c:v>-18.44850000000001</c:v>
                </c:pt>
                <c:pt idx="46633">
                  <c:v>-18.4465</c:v>
                </c:pt>
                <c:pt idx="46634">
                  <c:v>-18.444500000000005</c:v>
                </c:pt>
                <c:pt idx="46635">
                  <c:v>-18.44250000000001</c:v>
                </c:pt>
                <c:pt idx="46636">
                  <c:v>-18.4405</c:v>
                </c:pt>
                <c:pt idx="46637">
                  <c:v>-18.438500000000005</c:v>
                </c:pt>
                <c:pt idx="46638">
                  <c:v>-18.436500000000009</c:v>
                </c:pt>
                <c:pt idx="46639">
                  <c:v>-18.4345</c:v>
                </c:pt>
                <c:pt idx="46640">
                  <c:v>-18.432500000000005</c:v>
                </c:pt>
                <c:pt idx="46641">
                  <c:v>-18.430500000000009</c:v>
                </c:pt>
                <c:pt idx="46642">
                  <c:v>-18.4285</c:v>
                </c:pt>
                <c:pt idx="46643">
                  <c:v>-18.426500000000004</c:v>
                </c:pt>
                <c:pt idx="46644">
                  <c:v>-18.424500000000009</c:v>
                </c:pt>
                <c:pt idx="46645">
                  <c:v>-18.422499999999999</c:v>
                </c:pt>
                <c:pt idx="46646">
                  <c:v>-18.420500000000004</c:v>
                </c:pt>
                <c:pt idx="46647">
                  <c:v>-18.418500000000009</c:v>
                </c:pt>
                <c:pt idx="46648">
                  <c:v>-18.416499999999999</c:v>
                </c:pt>
                <c:pt idx="46649">
                  <c:v>-18.414500000000004</c:v>
                </c:pt>
                <c:pt idx="46650">
                  <c:v>-18.412500000000009</c:v>
                </c:pt>
                <c:pt idx="46651">
                  <c:v>-18.410499999999999</c:v>
                </c:pt>
                <c:pt idx="46652">
                  <c:v>-18.408500000000004</c:v>
                </c:pt>
                <c:pt idx="46653">
                  <c:v>-18.406500000000008</c:v>
                </c:pt>
                <c:pt idx="46654">
                  <c:v>-18.404499999999999</c:v>
                </c:pt>
                <c:pt idx="46655">
                  <c:v>-18.402500000000003</c:v>
                </c:pt>
                <c:pt idx="46656">
                  <c:v>-18.400500000000008</c:v>
                </c:pt>
                <c:pt idx="46657">
                  <c:v>-18.398500000000013</c:v>
                </c:pt>
                <c:pt idx="46658">
                  <c:v>-18.396500000000003</c:v>
                </c:pt>
                <c:pt idx="46659">
                  <c:v>-18.394500000000008</c:v>
                </c:pt>
                <c:pt idx="46660">
                  <c:v>-18.392500000000013</c:v>
                </c:pt>
                <c:pt idx="46661">
                  <c:v>-18.390500000000003</c:v>
                </c:pt>
                <c:pt idx="46662">
                  <c:v>-18.388500000000008</c:v>
                </c:pt>
                <c:pt idx="46663">
                  <c:v>-18.386500000000012</c:v>
                </c:pt>
                <c:pt idx="46664">
                  <c:v>-18.384500000000003</c:v>
                </c:pt>
                <c:pt idx="46665">
                  <c:v>-18.382500000000007</c:v>
                </c:pt>
                <c:pt idx="46666">
                  <c:v>-18.380500000000012</c:v>
                </c:pt>
                <c:pt idx="46667">
                  <c:v>-18.378500000000003</c:v>
                </c:pt>
                <c:pt idx="46668">
                  <c:v>-18.376500000000007</c:v>
                </c:pt>
                <c:pt idx="46669">
                  <c:v>-18.374500000000012</c:v>
                </c:pt>
                <c:pt idx="46670">
                  <c:v>-18.372500000000002</c:v>
                </c:pt>
                <c:pt idx="46671">
                  <c:v>-18.370500000000007</c:v>
                </c:pt>
                <c:pt idx="46672">
                  <c:v>-18.368500000000012</c:v>
                </c:pt>
                <c:pt idx="46673">
                  <c:v>-18.366500000000002</c:v>
                </c:pt>
                <c:pt idx="46674">
                  <c:v>-18.364500000000007</c:v>
                </c:pt>
                <c:pt idx="46675">
                  <c:v>-18.362500000000011</c:v>
                </c:pt>
                <c:pt idx="46676">
                  <c:v>-18.360500000000002</c:v>
                </c:pt>
                <c:pt idx="46677">
                  <c:v>-18.358500000000006</c:v>
                </c:pt>
                <c:pt idx="46678">
                  <c:v>-18.356500000000011</c:v>
                </c:pt>
                <c:pt idx="46679">
                  <c:v>-18.354500000000002</c:v>
                </c:pt>
                <c:pt idx="46680">
                  <c:v>-18.352500000000006</c:v>
                </c:pt>
                <c:pt idx="46681">
                  <c:v>-18.350500000000011</c:v>
                </c:pt>
                <c:pt idx="46682">
                  <c:v>-18.348500000000001</c:v>
                </c:pt>
                <c:pt idx="46683">
                  <c:v>-18.346500000000006</c:v>
                </c:pt>
                <c:pt idx="46684">
                  <c:v>-18.344500000000011</c:v>
                </c:pt>
                <c:pt idx="46685">
                  <c:v>-18.342500000000001</c:v>
                </c:pt>
                <c:pt idx="46686">
                  <c:v>-18.340500000000006</c:v>
                </c:pt>
                <c:pt idx="46687">
                  <c:v>-18.33850000000001</c:v>
                </c:pt>
                <c:pt idx="46688">
                  <c:v>-18.336500000000001</c:v>
                </c:pt>
                <c:pt idx="46689">
                  <c:v>-18.334500000000006</c:v>
                </c:pt>
                <c:pt idx="46690">
                  <c:v>-18.33250000000001</c:v>
                </c:pt>
                <c:pt idx="46691">
                  <c:v>-18.330500000000001</c:v>
                </c:pt>
                <c:pt idx="46692">
                  <c:v>-18.328500000000005</c:v>
                </c:pt>
                <c:pt idx="46693">
                  <c:v>-18.32650000000001</c:v>
                </c:pt>
                <c:pt idx="46694">
                  <c:v>-18.3245</c:v>
                </c:pt>
                <c:pt idx="46695">
                  <c:v>-18.322500000000005</c:v>
                </c:pt>
                <c:pt idx="46696">
                  <c:v>-18.32050000000001</c:v>
                </c:pt>
                <c:pt idx="46697">
                  <c:v>-18.3185</c:v>
                </c:pt>
                <c:pt idx="46698">
                  <c:v>-18.316500000000005</c:v>
                </c:pt>
                <c:pt idx="46699">
                  <c:v>-18.31450000000001</c:v>
                </c:pt>
                <c:pt idx="46700">
                  <c:v>-18.3125</c:v>
                </c:pt>
                <c:pt idx="46701">
                  <c:v>-18.310500000000005</c:v>
                </c:pt>
                <c:pt idx="46702">
                  <c:v>-18.308500000000009</c:v>
                </c:pt>
                <c:pt idx="46703">
                  <c:v>-18.3065</c:v>
                </c:pt>
                <c:pt idx="46704">
                  <c:v>-18.304500000000004</c:v>
                </c:pt>
                <c:pt idx="46705">
                  <c:v>-18.302500000000009</c:v>
                </c:pt>
                <c:pt idx="46706">
                  <c:v>-18.3005</c:v>
                </c:pt>
                <c:pt idx="46707">
                  <c:v>-18.298500000000004</c:v>
                </c:pt>
                <c:pt idx="46708">
                  <c:v>-18.296500000000009</c:v>
                </c:pt>
                <c:pt idx="46709">
                  <c:v>-18.294499999999999</c:v>
                </c:pt>
                <c:pt idx="46710">
                  <c:v>-18.292500000000004</c:v>
                </c:pt>
                <c:pt idx="46711">
                  <c:v>-18.290500000000009</c:v>
                </c:pt>
                <c:pt idx="46712">
                  <c:v>-18.288499999999999</c:v>
                </c:pt>
                <c:pt idx="46713">
                  <c:v>-18.286500000000004</c:v>
                </c:pt>
                <c:pt idx="46714">
                  <c:v>-18.284500000000008</c:v>
                </c:pt>
                <c:pt idx="46715">
                  <c:v>-18.282499999999999</c:v>
                </c:pt>
                <c:pt idx="46716">
                  <c:v>-18.280500000000004</c:v>
                </c:pt>
                <c:pt idx="46717">
                  <c:v>-18.278500000000008</c:v>
                </c:pt>
                <c:pt idx="46718">
                  <c:v>-18.276499999999999</c:v>
                </c:pt>
                <c:pt idx="46719">
                  <c:v>-18.274500000000003</c:v>
                </c:pt>
                <c:pt idx="46720">
                  <c:v>-18.272500000000008</c:v>
                </c:pt>
                <c:pt idx="46721">
                  <c:v>-18.270500000000013</c:v>
                </c:pt>
                <c:pt idx="46722">
                  <c:v>-18.268500000000003</c:v>
                </c:pt>
                <c:pt idx="46723">
                  <c:v>-18.266500000000008</c:v>
                </c:pt>
                <c:pt idx="46724">
                  <c:v>-18.264500000000012</c:v>
                </c:pt>
                <c:pt idx="46725">
                  <c:v>-18.262500000000003</c:v>
                </c:pt>
                <c:pt idx="46726">
                  <c:v>-18.260500000000008</c:v>
                </c:pt>
                <c:pt idx="46727">
                  <c:v>-18.258500000000012</c:v>
                </c:pt>
                <c:pt idx="46728">
                  <c:v>-18.256500000000003</c:v>
                </c:pt>
                <c:pt idx="46729">
                  <c:v>-18.254500000000007</c:v>
                </c:pt>
                <c:pt idx="46730">
                  <c:v>-18.252500000000012</c:v>
                </c:pt>
                <c:pt idx="46731">
                  <c:v>-18.250500000000002</c:v>
                </c:pt>
                <c:pt idx="46732">
                  <c:v>-18.248500000000007</c:v>
                </c:pt>
                <c:pt idx="46733">
                  <c:v>-18.246500000000012</c:v>
                </c:pt>
                <c:pt idx="46734">
                  <c:v>-18.244500000000002</c:v>
                </c:pt>
                <c:pt idx="46735">
                  <c:v>-18.242500000000007</c:v>
                </c:pt>
                <c:pt idx="46736">
                  <c:v>-18.240500000000011</c:v>
                </c:pt>
                <c:pt idx="46737">
                  <c:v>-18.238500000000002</c:v>
                </c:pt>
                <c:pt idx="46738">
                  <c:v>-18.236500000000007</c:v>
                </c:pt>
                <c:pt idx="46739">
                  <c:v>-18.234500000000011</c:v>
                </c:pt>
                <c:pt idx="46740">
                  <c:v>-18.232500000000002</c:v>
                </c:pt>
                <c:pt idx="46741">
                  <c:v>-18.230500000000006</c:v>
                </c:pt>
                <c:pt idx="46742">
                  <c:v>-18.228500000000011</c:v>
                </c:pt>
                <c:pt idx="46743">
                  <c:v>-18.226500000000001</c:v>
                </c:pt>
                <c:pt idx="46744">
                  <c:v>-18.224500000000006</c:v>
                </c:pt>
                <c:pt idx="46745">
                  <c:v>-18.222500000000011</c:v>
                </c:pt>
                <c:pt idx="46746">
                  <c:v>-18.220500000000001</c:v>
                </c:pt>
                <c:pt idx="46747">
                  <c:v>-18.218500000000006</c:v>
                </c:pt>
                <c:pt idx="46748">
                  <c:v>-18.216500000000011</c:v>
                </c:pt>
                <c:pt idx="46749">
                  <c:v>-18.214500000000001</c:v>
                </c:pt>
                <c:pt idx="46750">
                  <c:v>-18.212500000000006</c:v>
                </c:pt>
                <c:pt idx="46751">
                  <c:v>-18.21050000000001</c:v>
                </c:pt>
                <c:pt idx="46752">
                  <c:v>-18.208500000000001</c:v>
                </c:pt>
                <c:pt idx="46753">
                  <c:v>-18.206500000000005</c:v>
                </c:pt>
                <c:pt idx="46754">
                  <c:v>-18.20450000000001</c:v>
                </c:pt>
                <c:pt idx="46755">
                  <c:v>-18.202500000000001</c:v>
                </c:pt>
                <c:pt idx="46756">
                  <c:v>-18.200500000000005</c:v>
                </c:pt>
                <c:pt idx="46757">
                  <c:v>-18.19850000000001</c:v>
                </c:pt>
                <c:pt idx="46758">
                  <c:v>-18.1965</c:v>
                </c:pt>
                <c:pt idx="46759">
                  <c:v>-18.194500000000005</c:v>
                </c:pt>
                <c:pt idx="46760">
                  <c:v>-18.19250000000001</c:v>
                </c:pt>
                <c:pt idx="46761">
                  <c:v>-18.1905</c:v>
                </c:pt>
                <c:pt idx="46762">
                  <c:v>-18.188500000000005</c:v>
                </c:pt>
                <c:pt idx="46763">
                  <c:v>-18.186500000000009</c:v>
                </c:pt>
                <c:pt idx="46764">
                  <c:v>-18.1845</c:v>
                </c:pt>
                <c:pt idx="46765">
                  <c:v>-18.182500000000005</c:v>
                </c:pt>
                <c:pt idx="46766">
                  <c:v>-18.180500000000009</c:v>
                </c:pt>
                <c:pt idx="46767">
                  <c:v>-18.1785</c:v>
                </c:pt>
                <c:pt idx="46768">
                  <c:v>-18.176500000000004</c:v>
                </c:pt>
                <c:pt idx="46769">
                  <c:v>-18.174500000000009</c:v>
                </c:pt>
                <c:pt idx="46770">
                  <c:v>-18.172499999999999</c:v>
                </c:pt>
                <c:pt idx="46771">
                  <c:v>-18.170500000000004</c:v>
                </c:pt>
                <c:pt idx="46772">
                  <c:v>-18.168500000000009</c:v>
                </c:pt>
                <c:pt idx="46773">
                  <c:v>-18.166499999999999</c:v>
                </c:pt>
                <c:pt idx="46774">
                  <c:v>-18.164500000000004</c:v>
                </c:pt>
                <c:pt idx="46775">
                  <c:v>-18.162500000000009</c:v>
                </c:pt>
                <c:pt idx="46776">
                  <c:v>-18.160499999999999</c:v>
                </c:pt>
                <c:pt idx="46777">
                  <c:v>-18.158500000000004</c:v>
                </c:pt>
                <c:pt idx="46778">
                  <c:v>-18.156500000000008</c:v>
                </c:pt>
                <c:pt idx="46779">
                  <c:v>-18.154499999999999</c:v>
                </c:pt>
                <c:pt idx="46780">
                  <c:v>-18.152500000000003</c:v>
                </c:pt>
                <c:pt idx="46781">
                  <c:v>-18.150500000000008</c:v>
                </c:pt>
                <c:pt idx="46782">
                  <c:v>-18.148500000000013</c:v>
                </c:pt>
                <c:pt idx="46783">
                  <c:v>-18.146500000000003</c:v>
                </c:pt>
                <c:pt idx="46784">
                  <c:v>-18.144500000000008</c:v>
                </c:pt>
                <c:pt idx="46785">
                  <c:v>-18.142500000000013</c:v>
                </c:pt>
                <c:pt idx="46786">
                  <c:v>-18.140500000000003</c:v>
                </c:pt>
                <c:pt idx="46787">
                  <c:v>-18.138500000000008</c:v>
                </c:pt>
                <c:pt idx="46788">
                  <c:v>-18.136500000000012</c:v>
                </c:pt>
                <c:pt idx="46789">
                  <c:v>-18.134500000000003</c:v>
                </c:pt>
                <c:pt idx="46790">
                  <c:v>-18.132500000000007</c:v>
                </c:pt>
                <c:pt idx="46791">
                  <c:v>-18.130500000000012</c:v>
                </c:pt>
                <c:pt idx="46792">
                  <c:v>-18.128500000000003</c:v>
                </c:pt>
                <c:pt idx="46793">
                  <c:v>-18.126500000000007</c:v>
                </c:pt>
                <c:pt idx="46794">
                  <c:v>-18.124500000000012</c:v>
                </c:pt>
                <c:pt idx="46795">
                  <c:v>-18.122500000000002</c:v>
                </c:pt>
                <c:pt idx="46796">
                  <c:v>-18.120500000000007</c:v>
                </c:pt>
                <c:pt idx="46797">
                  <c:v>-18.118500000000012</c:v>
                </c:pt>
                <c:pt idx="46798">
                  <c:v>-18.116500000000002</c:v>
                </c:pt>
                <c:pt idx="46799">
                  <c:v>-18.114500000000007</c:v>
                </c:pt>
                <c:pt idx="46800">
                  <c:v>-18.112500000000011</c:v>
                </c:pt>
                <c:pt idx="46801">
                  <c:v>-18.110500000000002</c:v>
                </c:pt>
                <c:pt idx="46802">
                  <c:v>-18.108500000000006</c:v>
                </c:pt>
                <c:pt idx="46803">
                  <c:v>-18.106500000000011</c:v>
                </c:pt>
                <c:pt idx="46804">
                  <c:v>-18.104500000000002</c:v>
                </c:pt>
                <c:pt idx="46805">
                  <c:v>-18.102500000000006</c:v>
                </c:pt>
                <c:pt idx="46806">
                  <c:v>-18.100500000000011</c:v>
                </c:pt>
                <c:pt idx="46807">
                  <c:v>-18.098500000000001</c:v>
                </c:pt>
                <c:pt idx="46808">
                  <c:v>-18.096500000000006</c:v>
                </c:pt>
                <c:pt idx="46809">
                  <c:v>-18.094500000000011</c:v>
                </c:pt>
                <c:pt idx="46810">
                  <c:v>-18.092500000000001</c:v>
                </c:pt>
                <c:pt idx="46811">
                  <c:v>-18.090500000000006</c:v>
                </c:pt>
                <c:pt idx="46812">
                  <c:v>-18.08850000000001</c:v>
                </c:pt>
                <c:pt idx="46813">
                  <c:v>-18.086500000000001</c:v>
                </c:pt>
                <c:pt idx="46814">
                  <c:v>-18.084500000000006</c:v>
                </c:pt>
                <c:pt idx="46815">
                  <c:v>-18.08250000000001</c:v>
                </c:pt>
                <c:pt idx="46816">
                  <c:v>-18.080500000000001</c:v>
                </c:pt>
                <c:pt idx="46817">
                  <c:v>-18.078500000000005</c:v>
                </c:pt>
                <c:pt idx="46818">
                  <c:v>-18.07650000000001</c:v>
                </c:pt>
                <c:pt idx="46819">
                  <c:v>-18.0745</c:v>
                </c:pt>
                <c:pt idx="46820">
                  <c:v>-18.072500000000005</c:v>
                </c:pt>
                <c:pt idx="46821">
                  <c:v>-18.07050000000001</c:v>
                </c:pt>
                <c:pt idx="46822">
                  <c:v>-18.0685</c:v>
                </c:pt>
                <c:pt idx="46823">
                  <c:v>-18.066500000000005</c:v>
                </c:pt>
                <c:pt idx="46824">
                  <c:v>-18.06450000000001</c:v>
                </c:pt>
                <c:pt idx="46825">
                  <c:v>-18.0625</c:v>
                </c:pt>
                <c:pt idx="46826">
                  <c:v>-18.060500000000005</c:v>
                </c:pt>
                <c:pt idx="46827">
                  <c:v>-18.058500000000009</c:v>
                </c:pt>
                <c:pt idx="46828">
                  <c:v>-18.0565</c:v>
                </c:pt>
                <c:pt idx="46829">
                  <c:v>-18.054500000000004</c:v>
                </c:pt>
                <c:pt idx="46830">
                  <c:v>-18.052500000000009</c:v>
                </c:pt>
                <c:pt idx="46831">
                  <c:v>-18.0505</c:v>
                </c:pt>
                <c:pt idx="46832">
                  <c:v>-18.048500000000004</c:v>
                </c:pt>
                <c:pt idx="46833">
                  <c:v>-18.046500000000009</c:v>
                </c:pt>
                <c:pt idx="46834">
                  <c:v>-18.044499999999999</c:v>
                </c:pt>
                <c:pt idx="46835">
                  <c:v>-18.042500000000004</c:v>
                </c:pt>
                <c:pt idx="46836">
                  <c:v>-18.040500000000009</c:v>
                </c:pt>
                <c:pt idx="46837">
                  <c:v>-18.038499999999999</c:v>
                </c:pt>
                <c:pt idx="46838">
                  <c:v>-18.036500000000004</c:v>
                </c:pt>
                <c:pt idx="46839">
                  <c:v>-18.034500000000008</c:v>
                </c:pt>
                <c:pt idx="46840">
                  <c:v>-18.032499999999999</c:v>
                </c:pt>
                <c:pt idx="46841">
                  <c:v>-18.030500000000004</c:v>
                </c:pt>
                <c:pt idx="46842">
                  <c:v>-18.028500000000008</c:v>
                </c:pt>
                <c:pt idx="46843">
                  <c:v>-18.026499999999999</c:v>
                </c:pt>
                <c:pt idx="46844">
                  <c:v>-18.024500000000003</c:v>
                </c:pt>
                <c:pt idx="46845">
                  <c:v>-18.022500000000008</c:v>
                </c:pt>
                <c:pt idx="46846">
                  <c:v>-18.020500000000013</c:v>
                </c:pt>
                <c:pt idx="46847">
                  <c:v>-18.018500000000003</c:v>
                </c:pt>
                <c:pt idx="46848">
                  <c:v>-18.016500000000008</c:v>
                </c:pt>
                <c:pt idx="46849">
                  <c:v>-18.014500000000012</c:v>
                </c:pt>
                <c:pt idx="46850">
                  <c:v>-18.012500000000003</c:v>
                </c:pt>
                <c:pt idx="46851">
                  <c:v>-18.010500000000008</c:v>
                </c:pt>
                <c:pt idx="46852">
                  <c:v>-18.008500000000012</c:v>
                </c:pt>
                <c:pt idx="46853">
                  <c:v>-18.006500000000003</c:v>
                </c:pt>
                <c:pt idx="46854">
                  <c:v>-18.004500000000007</c:v>
                </c:pt>
                <c:pt idx="46855">
                  <c:v>-18.002500000000012</c:v>
                </c:pt>
                <c:pt idx="46856">
                  <c:v>-18.000500000000002</c:v>
                </c:pt>
                <c:pt idx="46857">
                  <c:v>-17.998500000000007</c:v>
                </c:pt>
                <c:pt idx="46858">
                  <c:v>-17.996500000000012</c:v>
                </c:pt>
                <c:pt idx="46859">
                  <c:v>-17.994500000000002</c:v>
                </c:pt>
                <c:pt idx="46860">
                  <c:v>-17.992500000000007</c:v>
                </c:pt>
                <c:pt idx="46861">
                  <c:v>-17.990500000000011</c:v>
                </c:pt>
                <c:pt idx="46862">
                  <c:v>-17.988500000000002</c:v>
                </c:pt>
                <c:pt idx="46863">
                  <c:v>-17.986500000000007</c:v>
                </c:pt>
                <c:pt idx="46864">
                  <c:v>-17.984500000000011</c:v>
                </c:pt>
                <c:pt idx="46865">
                  <c:v>-17.982500000000002</c:v>
                </c:pt>
                <c:pt idx="46866">
                  <c:v>-17.980500000000006</c:v>
                </c:pt>
                <c:pt idx="46867">
                  <c:v>-17.978500000000011</c:v>
                </c:pt>
                <c:pt idx="46868">
                  <c:v>-17.976500000000001</c:v>
                </c:pt>
                <c:pt idx="46869">
                  <c:v>-17.974500000000006</c:v>
                </c:pt>
                <c:pt idx="46870">
                  <c:v>-17.972500000000011</c:v>
                </c:pt>
                <c:pt idx="46871">
                  <c:v>-17.970500000000001</c:v>
                </c:pt>
                <c:pt idx="46872">
                  <c:v>-17.968500000000006</c:v>
                </c:pt>
                <c:pt idx="46873">
                  <c:v>-17.966500000000011</c:v>
                </c:pt>
                <c:pt idx="46874">
                  <c:v>-17.964500000000001</c:v>
                </c:pt>
                <c:pt idx="46875">
                  <c:v>-17.962500000000006</c:v>
                </c:pt>
                <c:pt idx="46876">
                  <c:v>-17.96050000000001</c:v>
                </c:pt>
                <c:pt idx="46877">
                  <c:v>-17.958500000000001</c:v>
                </c:pt>
                <c:pt idx="46878">
                  <c:v>-17.956500000000005</c:v>
                </c:pt>
                <c:pt idx="46879">
                  <c:v>-17.95450000000001</c:v>
                </c:pt>
                <c:pt idx="46880">
                  <c:v>-17.952500000000001</c:v>
                </c:pt>
                <c:pt idx="46881">
                  <c:v>-17.950500000000005</c:v>
                </c:pt>
                <c:pt idx="46882">
                  <c:v>-17.94850000000001</c:v>
                </c:pt>
                <c:pt idx="46883">
                  <c:v>-17.9465</c:v>
                </c:pt>
                <c:pt idx="46884">
                  <c:v>-17.944500000000005</c:v>
                </c:pt>
                <c:pt idx="46885">
                  <c:v>-17.94250000000001</c:v>
                </c:pt>
                <c:pt idx="46886">
                  <c:v>-17.9405</c:v>
                </c:pt>
                <c:pt idx="46887">
                  <c:v>-17.938500000000005</c:v>
                </c:pt>
                <c:pt idx="46888">
                  <c:v>-17.936500000000009</c:v>
                </c:pt>
                <c:pt idx="46889">
                  <c:v>-17.9345</c:v>
                </c:pt>
                <c:pt idx="46890">
                  <c:v>-17.932500000000005</c:v>
                </c:pt>
                <c:pt idx="46891">
                  <c:v>-17.930500000000009</c:v>
                </c:pt>
                <c:pt idx="46892">
                  <c:v>-17.9285</c:v>
                </c:pt>
                <c:pt idx="46893">
                  <c:v>-17.926500000000004</c:v>
                </c:pt>
                <c:pt idx="46894">
                  <c:v>-17.924500000000009</c:v>
                </c:pt>
                <c:pt idx="46895">
                  <c:v>-17.922499999999999</c:v>
                </c:pt>
                <c:pt idx="46896">
                  <c:v>-17.920500000000004</c:v>
                </c:pt>
                <c:pt idx="46897">
                  <c:v>-17.918500000000009</c:v>
                </c:pt>
                <c:pt idx="46898">
                  <c:v>-17.916499999999999</c:v>
                </c:pt>
                <c:pt idx="46899">
                  <c:v>-17.914500000000004</c:v>
                </c:pt>
                <c:pt idx="46900">
                  <c:v>-17.912500000000009</c:v>
                </c:pt>
                <c:pt idx="46901">
                  <c:v>-17.910499999999999</c:v>
                </c:pt>
                <c:pt idx="46902">
                  <c:v>-17.908500000000004</c:v>
                </c:pt>
                <c:pt idx="46903">
                  <c:v>-17.906500000000008</c:v>
                </c:pt>
                <c:pt idx="46904">
                  <c:v>-17.904499999999999</c:v>
                </c:pt>
                <c:pt idx="46905">
                  <c:v>-17.902500000000003</c:v>
                </c:pt>
                <c:pt idx="46906">
                  <c:v>-17.900500000000008</c:v>
                </c:pt>
                <c:pt idx="46907">
                  <c:v>-17.898500000000013</c:v>
                </c:pt>
                <c:pt idx="46908">
                  <c:v>-17.896500000000003</c:v>
                </c:pt>
                <c:pt idx="46909">
                  <c:v>-17.894500000000008</c:v>
                </c:pt>
                <c:pt idx="46910">
                  <c:v>-17.892500000000013</c:v>
                </c:pt>
                <c:pt idx="46911">
                  <c:v>-17.890500000000003</c:v>
                </c:pt>
                <c:pt idx="46912">
                  <c:v>-17.888500000000008</c:v>
                </c:pt>
                <c:pt idx="46913">
                  <c:v>-17.886500000000012</c:v>
                </c:pt>
                <c:pt idx="46914">
                  <c:v>-17.884500000000003</c:v>
                </c:pt>
                <c:pt idx="46915">
                  <c:v>-17.882500000000007</c:v>
                </c:pt>
                <c:pt idx="46916">
                  <c:v>-17.880500000000012</c:v>
                </c:pt>
                <c:pt idx="46917">
                  <c:v>-17.878500000000003</c:v>
                </c:pt>
                <c:pt idx="46918">
                  <c:v>-17.876500000000007</c:v>
                </c:pt>
                <c:pt idx="46919">
                  <c:v>-17.874500000000012</c:v>
                </c:pt>
                <c:pt idx="46920">
                  <c:v>-17.872500000000002</c:v>
                </c:pt>
                <c:pt idx="46921">
                  <c:v>-17.870500000000007</c:v>
                </c:pt>
                <c:pt idx="46922">
                  <c:v>-17.868500000000012</c:v>
                </c:pt>
                <c:pt idx="46923">
                  <c:v>-17.866500000000002</c:v>
                </c:pt>
                <c:pt idx="46924">
                  <c:v>-17.864500000000007</c:v>
                </c:pt>
                <c:pt idx="46925">
                  <c:v>-17.862500000000011</c:v>
                </c:pt>
                <c:pt idx="46926">
                  <c:v>-17.860500000000002</c:v>
                </c:pt>
                <c:pt idx="46927">
                  <c:v>-17.858500000000006</c:v>
                </c:pt>
                <c:pt idx="46928">
                  <c:v>-17.856500000000011</c:v>
                </c:pt>
                <c:pt idx="46929">
                  <c:v>-17.854500000000002</c:v>
                </c:pt>
                <c:pt idx="46930">
                  <c:v>-17.852500000000006</c:v>
                </c:pt>
                <c:pt idx="46931">
                  <c:v>-17.850500000000011</c:v>
                </c:pt>
                <c:pt idx="46932">
                  <c:v>-17.848500000000001</c:v>
                </c:pt>
                <c:pt idx="46933">
                  <c:v>-17.846500000000006</c:v>
                </c:pt>
                <c:pt idx="46934">
                  <c:v>-17.844500000000011</c:v>
                </c:pt>
                <c:pt idx="46935">
                  <c:v>-17.842500000000001</c:v>
                </c:pt>
                <c:pt idx="46936">
                  <c:v>-17.840500000000006</c:v>
                </c:pt>
                <c:pt idx="46937">
                  <c:v>-17.83850000000001</c:v>
                </c:pt>
                <c:pt idx="46938">
                  <c:v>-17.836500000000001</c:v>
                </c:pt>
                <c:pt idx="46939">
                  <c:v>-17.834500000000006</c:v>
                </c:pt>
                <c:pt idx="46940">
                  <c:v>-17.83250000000001</c:v>
                </c:pt>
                <c:pt idx="46941">
                  <c:v>-17.830500000000001</c:v>
                </c:pt>
                <c:pt idx="46942">
                  <c:v>-17.828500000000005</c:v>
                </c:pt>
                <c:pt idx="46943">
                  <c:v>-17.82650000000001</c:v>
                </c:pt>
                <c:pt idx="46944">
                  <c:v>-17.8245</c:v>
                </c:pt>
                <c:pt idx="46945">
                  <c:v>-17.822500000000005</c:v>
                </c:pt>
                <c:pt idx="46946">
                  <c:v>-17.82050000000001</c:v>
                </c:pt>
                <c:pt idx="46947">
                  <c:v>-17.8185</c:v>
                </c:pt>
                <c:pt idx="46948">
                  <c:v>-17.816500000000005</c:v>
                </c:pt>
                <c:pt idx="46949">
                  <c:v>-17.81450000000001</c:v>
                </c:pt>
                <c:pt idx="46950">
                  <c:v>-17.8125</c:v>
                </c:pt>
                <c:pt idx="46951">
                  <c:v>-17.810500000000005</c:v>
                </c:pt>
                <c:pt idx="46952">
                  <c:v>-17.808500000000009</c:v>
                </c:pt>
                <c:pt idx="46953">
                  <c:v>-17.8065</c:v>
                </c:pt>
                <c:pt idx="46954">
                  <c:v>-17.804500000000004</c:v>
                </c:pt>
                <c:pt idx="46955">
                  <c:v>-17.802500000000009</c:v>
                </c:pt>
                <c:pt idx="46956">
                  <c:v>-17.8005</c:v>
                </c:pt>
                <c:pt idx="46957">
                  <c:v>-17.798500000000004</c:v>
                </c:pt>
                <c:pt idx="46958">
                  <c:v>-17.796500000000009</c:v>
                </c:pt>
                <c:pt idx="46959">
                  <c:v>-17.794499999999999</c:v>
                </c:pt>
                <c:pt idx="46960">
                  <c:v>-17.792500000000004</c:v>
                </c:pt>
                <c:pt idx="46961">
                  <c:v>-17.790500000000009</c:v>
                </c:pt>
                <c:pt idx="46962">
                  <c:v>-17.788499999999999</c:v>
                </c:pt>
                <c:pt idx="46963">
                  <c:v>-17.786500000000004</c:v>
                </c:pt>
                <c:pt idx="46964">
                  <c:v>-17.784500000000008</c:v>
                </c:pt>
                <c:pt idx="46965">
                  <c:v>-17.782499999999999</c:v>
                </c:pt>
                <c:pt idx="46966">
                  <c:v>-17.780500000000004</c:v>
                </c:pt>
                <c:pt idx="46967">
                  <c:v>-17.778500000000008</c:v>
                </c:pt>
                <c:pt idx="46968">
                  <c:v>-17.776499999999999</c:v>
                </c:pt>
                <c:pt idx="46969">
                  <c:v>-17.774500000000003</c:v>
                </c:pt>
                <c:pt idx="46970">
                  <c:v>-17.772500000000008</c:v>
                </c:pt>
                <c:pt idx="46971">
                  <c:v>-17.770500000000013</c:v>
                </c:pt>
                <c:pt idx="46972">
                  <c:v>-17.768500000000003</c:v>
                </c:pt>
                <c:pt idx="46973">
                  <c:v>-17.766500000000008</c:v>
                </c:pt>
                <c:pt idx="46974">
                  <c:v>-17.764500000000012</c:v>
                </c:pt>
                <c:pt idx="46975">
                  <c:v>-17.762500000000003</c:v>
                </c:pt>
                <c:pt idx="46976">
                  <c:v>-17.760500000000008</c:v>
                </c:pt>
                <c:pt idx="46977">
                  <c:v>-17.758500000000012</c:v>
                </c:pt>
                <c:pt idx="46978">
                  <c:v>-17.756500000000003</c:v>
                </c:pt>
                <c:pt idx="46979">
                  <c:v>-17.754500000000007</c:v>
                </c:pt>
                <c:pt idx="46980">
                  <c:v>-17.752500000000012</c:v>
                </c:pt>
                <c:pt idx="46981">
                  <c:v>-17.750500000000002</c:v>
                </c:pt>
                <c:pt idx="46982">
                  <c:v>-17.748500000000007</c:v>
                </c:pt>
                <c:pt idx="46983">
                  <c:v>-17.746500000000012</c:v>
                </c:pt>
                <c:pt idx="46984">
                  <c:v>-17.744500000000002</c:v>
                </c:pt>
                <c:pt idx="46985">
                  <c:v>-17.742500000000007</c:v>
                </c:pt>
                <c:pt idx="46986">
                  <c:v>-17.740500000000011</c:v>
                </c:pt>
                <c:pt idx="46987">
                  <c:v>-17.738500000000002</c:v>
                </c:pt>
                <c:pt idx="46988">
                  <c:v>-17.736500000000007</c:v>
                </c:pt>
                <c:pt idx="46989">
                  <c:v>-17.734500000000011</c:v>
                </c:pt>
                <c:pt idx="46990">
                  <c:v>-17.732500000000002</c:v>
                </c:pt>
                <c:pt idx="46991">
                  <c:v>-17.730500000000006</c:v>
                </c:pt>
                <c:pt idx="46992">
                  <c:v>-17.728500000000011</c:v>
                </c:pt>
                <c:pt idx="46993">
                  <c:v>-17.726500000000001</c:v>
                </c:pt>
                <c:pt idx="46994">
                  <c:v>-17.724500000000006</c:v>
                </c:pt>
                <c:pt idx="46995">
                  <c:v>-17.722500000000011</c:v>
                </c:pt>
                <c:pt idx="46996">
                  <c:v>-17.720500000000001</c:v>
                </c:pt>
                <c:pt idx="46997">
                  <c:v>-17.718500000000006</c:v>
                </c:pt>
                <c:pt idx="46998">
                  <c:v>-17.716500000000011</c:v>
                </c:pt>
                <c:pt idx="46999">
                  <c:v>-17.714500000000001</c:v>
                </c:pt>
                <c:pt idx="47000">
                  <c:v>-17.712500000000006</c:v>
                </c:pt>
                <c:pt idx="47001">
                  <c:v>-17.71050000000001</c:v>
                </c:pt>
                <c:pt idx="47002">
                  <c:v>-17.708500000000001</c:v>
                </c:pt>
                <c:pt idx="47003">
                  <c:v>-17.706500000000005</c:v>
                </c:pt>
                <c:pt idx="47004">
                  <c:v>-17.70450000000001</c:v>
                </c:pt>
                <c:pt idx="47005">
                  <c:v>-17.702500000000001</c:v>
                </c:pt>
                <c:pt idx="47006">
                  <c:v>-17.700500000000005</c:v>
                </c:pt>
                <c:pt idx="47007">
                  <c:v>-17.69850000000001</c:v>
                </c:pt>
                <c:pt idx="47008">
                  <c:v>-17.6965</c:v>
                </c:pt>
                <c:pt idx="47009">
                  <c:v>-17.694500000000005</c:v>
                </c:pt>
                <c:pt idx="47010">
                  <c:v>-17.69250000000001</c:v>
                </c:pt>
                <c:pt idx="47011">
                  <c:v>-17.6905</c:v>
                </c:pt>
                <c:pt idx="47012">
                  <c:v>-17.688500000000005</c:v>
                </c:pt>
                <c:pt idx="47013">
                  <c:v>-17.686500000000009</c:v>
                </c:pt>
                <c:pt idx="47014">
                  <c:v>-17.6845</c:v>
                </c:pt>
                <c:pt idx="47015">
                  <c:v>-17.682500000000005</c:v>
                </c:pt>
                <c:pt idx="47016">
                  <c:v>-17.680500000000009</c:v>
                </c:pt>
                <c:pt idx="47017">
                  <c:v>-17.6785</c:v>
                </c:pt>
                <c:pt idx="47018">
                  <c:v>-17.676500000000004</c:v>
                </c:pt>
                <c:pt idx="47019">
                  <c:v>-17.674500000000009</c:v>
                </c:pt>
                <c:pt idx="47020">
                  <c:v>-17.672499999999999</c:v>
                </c:pt>
                <c:pt idx="47021">
                  <c:v>-17.670500000000004</c:v>
                </c:pt>
                <c:pt idx="47022">
                  <c:v>-17.668500000000009</c:v>
                </c:pt>
                <c:pt idx="47023">
                  <c:v>-17.666499999999999</c:v>
                </c:pt>
                <c:pt idx="47024">
                  <c:v>-17.664500000000004</c:v>
                </c:pt>
                <c:pt idx="47025">
                  <c:v>-17.662500000000009</c:v>
                </c:pt>
                <c:pt idx="47026">
                  <c:v>-17.660499999999999</c:v>
                </c:pt>
                <c:pt idx="47027">
                  <c:v>-17.658500000000004</c:v>
                </c:pt>
                <c:pt idx="47028">
                  <c:v>-17.656500000000008</c:v>
                </c:pt>
                <c:pt idx="47029">
                  <c:v>-17.654499999999999</c:v>
                </c:pt>
                <c:pt idx="47030">
                  <c:v>-17.652500000000003</c:v>
                </c:pt>
                <c:pt idx="47031">
                  <c:v>-17.650500000000008</c:v>
                </c:pt>
                <c:pt idx="47032">
                  <c:v>-17.648500000000013</c:v>
                </c:pt>
                <c:pt idx="47033">
                  <c:v>-17.646500000000003</c:v>
                </c:pt>
                <c:pt idx="47034">
                  <c:v>-17.644500000000008</c:v>
                </c:pt>
                <c:pt idx="47035">
                  <c:v>-17.642500000000013</c:v>
                </c:pt>
                <c:pt idx="47036">
                  <c:v>-17.640500000000003</c:v>
                </c:pt>
                <c:pt idx="47037">
                  <c:v>-17.638500000000008</c:v>
                </c:pt>
                <c:pt idx="47038">
                  <c:v>-17.636500000000012</c:v>
                </c:pt>
                <c:pt idx="47039">
                  <c:v>-17.634500000000003</c:v>
                </c:pt>
                <c:pt idx="47040">
                  <c:v>-17.632500000000007</c:v>
                </c:pt>
                <c:pt idx="47041">
                  <c:v>-17.630500000000012</c:v>
                </c:pt>
                <c:pt idx="47042">
                  <c:v>-17.628500000000003</c:v>
                </c:pt>
                <c:pt idx="47043">
                  <c:v>-17.626500000000007</c:v>
                </c:pt>
                <c:pt idx="47044">
                  <c:v>-17.624500000000012</c:v>
                </c:pt>
                <c:pt idx="47045">
                  <c:v>-17.622500000000002</c:v>
                </c:pt>
                <c:pt idx="47046">
                  <c:v>-17.620500000000007</c:v>
                </c:pt>
                <c:pt idx="47047">
                  <c:v>-17.618500000000012</c:v>
                </c:pt>
                <c:pt idx="47048">
                  <c:v>-17.616500000000002</c:v>
                </c:pt>
                <c:pt idx="47049">
                  <c:v>-17.614500000000007</c:v>
                </c:pt>
                <c:pt idx="47050">
                  <c:v>-17.612500000000011</c:v>
                </c:pt>
                <c:pt idx="47051">
                  <c:v>-17.610500000000002</c:v>
                </c:pt>
                <c:pt idx="47052">
                  <c:v>-17.608500000000006</c:v>
                </c:pt>
                <c:pt idx="47053">
                  <c:v>-17.606500000000011</c:v>
                </c:pt>
                <c:pt idx="47054">
                  <c:v>-17.604500000000002</c:v>
                </c:pt>
                <c:pt idx="47055">
                  <c:v>-17.602500000000006</c:v>
                </c:pt>
                <c:pt idx="47056">
                  <c:v>-17.600500000000011</c:v>
                </c:pt>
                <c:pt idx="47057">
                  <c:v>-17.598500000000001</c:v>
                </c:pt>
                <c:pt idx="47058">
                  <c:v>-17.596500000000006</c:v>
                </c:pt>
                <c:pt idx="47059">
                  <c:v>-17.594500000000011</c:v>
                </c:pt>
                <c:pt idx="47060">
                  <c:v>-17.592500000000001</c:v>
                </c:pt>
                <c:pt idx="47061">
                  <c:v>-17.590500000000006</c:v>
                </c:pt>
                <c:pt idx="47062">
                  <c:v>-17.58850000000001</c:v>
                </c:pt>
                <c:pt idx="47063">
                  <c:v>-17.586500000000001</c:v>
                </c:pt>
                <c:pt idx="47064">
                  <c:v>-17.584500000000006</c:v>
                </c:pt>
                <c:pt idx="47065">
                  <c:v>-17.58250000000001</c:v>
                </c:pt>
                <c:pt idx="47066">
                  <c:v>-17.580500000000001</c:v>
                </c:pt>
                <c:pt idx="47067">
                  <c:v>-17.578500000000005</c:v>
                </c:pt>
                <c:pt idx="47068">
                  <c:v>-17.57650000000001</c:v>
                </c:pt>
                <c:pt idx="47069">
                  <c:v>-17.5745</c:v>
                </c:pt>
                <c:pt idx="47070">
                  <c:v>-17.572500000000005</c:v>
                </c:pt>
                <c:pt idx="47071">
                  <c:v>-17.57050000000001</c:v>
                </c:pt>
                <c:pt idx="47072">
                  <c:v>-17.5685</c:v>
                </c:pt>
                <c:pt idx="47073">
                  <c:v>-17.566500000000005</c:v>
                </c:pt>
                <c:pt idx="47074">
                  <c:v>-17.56450000000001</c:v>
                </c:pt>
                <c:pt idx="47075">
                  <c:v>-17.5625</c:v>
                </c:pt>
                <c:pt idx="47076">
                  <c:v>-17.560500000000005</c:v>
                </c:pt>
                <c:pt idx="47077">
                  <c:v>-17.558500000000009</c:v>
                </c:pt>
                <c:pt idx="47078">
                  <c:v>-17.5565</c:v>
                </c:pt>
                <c:pt idx="47079">
                  <c:v>-17.554500000000004</c:v>
                </c:pt>
                <c:pt idx="47080">
                  <c:v>-17.552500000000009</c:v>
                </c:pt>
                <c:pt idx="47081">
                  <c:v>-17.5505</c:v>
                </c:pt>
                <c:pt idx="47082">
                  <c:v>-17.548500000000004</c:v>
                </c:pt>
                <c:pt idx="47083">
                  <c:v>-17.546500000000009</c:v>
                </c:pt>
                <c:pt idx="47084">
                  <c:v>-17.544499999999999</c:v>
                </c:pt>
                <c:pt idx="47085">
                  <c:v>-17.542500000000004</c:v>
                </c:pt>
                <c:pt idx="47086">
                  <c:v>-17.540500000000009</c:v>
                </c:pt>
                <c:pt idx="47087">
                  <c:v>-17.538499999999999</c:v>
                </c:pt>
                <c:pt idx="47088">
                  <c:v>-17.536500000000004</c:v>
                </c:pt>
                <c:pt idx="47089">
                  <c:v>-17.534500000000008</c:v>
                </c:pt>
                <c:pt idx="47090">
                  <c:v>-17.532499999999999</c:v>
                </c:pt>
                <c:pt idx="47091">
                  <c:v>-17.530500000000004</c:v>
                </c:pt>
                <c:pt idx="47092">
                  <c:v>-17.528500000000008</c:v>
                </c:pt>
                <c:pt idx="47093">
                  <c:v>-17.526499999999999</c:v>
                </c:pt>
                <c:pt idx="47094">
                  <c:v>-17.524500000000003</c:v>
                </c:pt>
                <c:pt idx="47095">
                  <c:v>-17.522500000000008</c:v>
                </c:pt>
                <c:pt idx="47096">
                  <c:v>-17.520500000000013</c:v>
                </c:pt>
                <c:pt idx="47097">
                  <c:v>-17.518500000000003</c:v>
                </c:pt>
                <c:pt idx="47098">
                  <c:v>-17.516500000000008</c:v>
                </c:pt>
                <c:pt idx="47099">
                  <c:v>-17.514500000000012</c:v>
                </c:pt>
                <c:pt idx="47100">
                  <c:v>-17.512500000000003</c:v>
                </c:pt>
                <c:pt idx="47101">
                  <c:v>-17.510500000000008</c:v>
                </c:pt>
                <c:pt idx="47102">
                  <c:v>-17.508500000000012</c:v>
                </c:pt>
                <c:pt idx="47103">
                  <c:v>-17.506500000000003</c:v>
                </c:pt>
                <c:pt idx="47104">
                  <c:v>-17.504500000000007</c:v>
                </c:pt>
                <c:pt idx="47105">
                  <c:v>-17.502500000000012</c:v>
                </c:pt>
                <c:pt idx="47106">
                  <c:v>-17.500500000000002</c:v>
                </c:pt>
                <c:pt idx="47107">
                  <c:v>-17.498500000000007</c:v>
                </c:pt>
                <c:pt idx="47108">
                  <c:v>-17.496500000000012</c:v>
                </c:pt>
                <c:pt idx="47109">
                  <c:v>-17.494500000000002</c:v>
                </c:pt>
                <c:pt idx="47110">
                  <c:v>-17.492500000000007</c:v>
                </c:pt>
                <c:pt idx="47111">
                  <c:v>-17.490500000000011</c:v>
                </c:pt>
                <c:pt idx="47112">
                  <c:v>-17.488500000000002</c:v>
                </c:pt>
                <c:pt idx="47113">
                  <c:v>-17.486500000000007</c:v>
                </c:pt>
                <c:pt idx="47114">
                  <c:v>-17.484500000000011</c:v>
                </c:pt>
                <c:pt idx="47115">
                  <c:v>-17.482500000000002</c:v>
                </c:pt>
                <c:pt idx="47116">
                  <c:v>-17.480500000000006</c:v>
                </c:pt>
                <c:pt idx="47117">
                  <c:v>-17.478500000000011</c:v>
                </c:pt>
                <c:pt idx="47118">
                  <c:v>-17.476500000000001</c:v>
                </c:pt>
                <c:pt idx="47119">
                  <c:v>-17.474500000000006</c:v>
                </c:pt>
                <c:pt idx="47120">
                  <c:v>-17.472500000000011</c:v>
                </c:pt>
                <c:pt idx="47121">
                  <c:v>-17.470500000000001</c:v>
                </c:pt>
                <c:pt idx="47122">
                  <c:v>-17.468500000000006</c:v>
                </c:pt>
                <c:pt idx="47123">
                  <c:v>-17.466500000000011</c:v>
                </c:pt>
                <c:pt idx="47124">
                  <c:v>-17.464500000000001</c:v>
                </c:pt>
                <c:pt idx="47125">
                  <c:v>-17.462500000000006</c:v>
                </c:pt>
                <c:pt idx="47126">
                  <c:v>-17.46050000000001</c:v>
                </c:pt>
                <c:pt idx="47127">
                  <c:v>-17.458500000000001</c:v>
                </c:pt>
                <c:pt idx="47128">
                  <c:v>-17.456500000000005</c:v>
                </c:pt>
                <c:pt idx="47129">
                  <c:v>-17.45450000000001</c:v>
                </c:pt>
                <c:pt idx="47130">
                  <c:v>-17.452500000000001</c:v>
                </c:pt>
                <c:pt idx="47131">
                  <c:v>-17.450500000000005</c:v>
                </c:pt>
                <c:pt idx="47132">
                  <c:v>-17.44850000000001</c:v>
                </c:pt>
                <c:pt idx="47133">
                  <c:v>-17.4465</c:v>
                </c:pt>
                <c:pt idx="47134">
                  <c:v>-17.444500000000005</c:v>
                </c:pt>
                <c:pt idx="47135">
                  <c:v>-17.44250000000001</c:v>
                </c:pt>
                <c:pt idx="47136">
                  <c:v>-17.4405</c:v>
                </c:pt>
                <c:pt idx="47137">
                  <c:v>-17.438500000000005</c:v>
                </c:pt>
                <c:pt idx="47138">
                  <c:v>-17.436500000000009</c:v>
                </c:pt>
                <c:pt idx="47139">
                  <c:v>-17.4345</c:v>
                </c:pt>
                <c:pt idx="47140">
                  <c:v>-17.432500000000005</c:v>
                </c:pt>
                <c:pt idx="47141">
                  <c:v>-17.430500000000009</c:v>
                </c:pt>
                <c:pt idx="47142">
                  <c:v>-17.4285</c:v>
                </c:pt>
                <c:pt idx="47143">
                  <c:v>-17.426500000000004</c:v>
                </c:pt>
                <c:pt idx="47144">
                  <c:v>-17.424500000000009</c:v>
                </c:pt>
                <c:pt idx="47145">
                  <c:v>-17.422499999999999</c:v>
                </c:pt>
                <c:pt idx="47146">
                  <c:v>-17.420500000000004</c:v>
                </c:pt>
                <c:pt idx="47147">
                  <c:v>-17.418500000000009</c:v>
                </c:pt>
                <c:pt idx="47148">
                  <c:v>-17.416499999999999</c:v>
                </c:pt>
                <c:pt idx="47149">
                  <c:v>-17.414500000000004</c:v>
                </c:pt>
                <c:pt idx="47150">
                  <c:v>-17.412500000000009</c:v>
                </c:pt>
                <c:pt idx="47151">
                  <c:v>-17.410499999999999</c:v>
                </c:pt>
                <c:pt idx="47152">
                  <c:v>-17.408500000000004</c:v>
                </c:pt>
                <c:pt idx="47153">
                  <c:v>-17.406500000000008</c:v>
                </c:pt>
                <c:pt idx="47154">
                  <c:v>-17.404499999999999</c:v>
                </c:pt>
                <c:pt idx="47155">
                  <c:v>-17.402500000000003</c:v>
                </c:pt>
                <c:pt idx="47156">
                  <c:v>-17.400500000000008</c:v>
                </c:pt>
                <c:pt idx="47157">
                  <c:v>-17.398500000000013</c:v>
                </c:pt>
                <c:pt idx="47158">
                  <c:v>-17.396500000000003</c:v>
                </c:pt>
                <c:pt idx="47159">
                  <c:v>-17.394500000000008</c:v>
                </c:pt>
                <c:pt idx="47160">
                  <c:v>-17.392500000000013</c:v>
                </c:pt>
                <c:pt idx="47161">
                  <c:v>-17.390500000000003</c:v>
                </c:pt>
                <c:pt idx="47162">
                  <c:v>-17.388500000000008</c:v>
                </c:pt>
                <c:pt idx="47163">
                  <c:v>-17.386500000000012</c:v>
                </c:pt>
                <c:pt idx="47164">
                  <c:v>-17.384500000000003</c:v>
                </c:pt>
                <c:pt idx="47165">
                  <c:v>-17.382500000000007</c:v>
                </c:pt>
                <c:pt idx="47166">
                  <c:v>-17.380500000000012</c:v>
                </c:pt>
                <c:pt idx="47167">
                  <c:v>-17.378500000000003</c:v>
                </c:pt>
                <c:pt idx="47168">
                  <c:v>-17.376500000000007</c:v>
                </c:pt>
                <c:pt idx="47169">
                  <c:v>-17.374500000000012</c:v>
                </c:pt>
                <c:pt idx="47170">
                  <c:v>-17.372500000000002</c:v>
                </c:pt>
                <c:pt idx="47171">
                  <c:v>-17.370500000000007</c:v>
                </c:pt>
                <c:pt idx="47172">
                  <c:v>-17.368500000000012</c:v>
                </c:pt>
                <c:pt idx="47173">
                  <c:v>-17.366500000000002</c:v>
                </c:pt>
                <c:pt idx="47174">
                  <c:v>-17.364500000000007</c:v>
                </c:pt>
                <c:pt idx="47175">
                  <c:v>-17.362500000000011</c:v>
                </c:pt>
                <c:pt idx="47176">
                  <c:v>-17.360500000000002</c:v>
                </c:pt>
                <c:pt idx="47177">
                  <c:v>-17.358500000000006</c:v>
                </c:pt>
                <c:pt idx="47178">
                  <c:v>-17.356500000000011</c:v>
                </c:pt>
                <c:pt idx="47179">
                  <c:v>-17.354500000000002</c:v>
                </c:pt>
                <c:pt idx="47180">
                  <c:v>-17.352500000000006</c:v>
                </c:pt>
                <c:pt idx="47181">
                  <c:v>-17.350500000000011</c:v>
                </c:pt>
                <c:pt idx="47182">
                  <c:v>-17.348500000000001</c:v>
                </c:pt>
                <c:pt idx="47183">
                  <c:v>-17.346500000000006</c:v>
                </c:pt>
                <c:pt idx="47184">
                  <c:v>-17.344500000000011</c:v>
                </c:pt>
                <c:pt idx="47185">
                  <c:v>-17.342500000000001</c:v>
                </c:pt>
                <c:pt idx="47186">
                  <c:v>-17.340500000000006</c:v>
                </c:pt>
                <c:pt idx="47187">
                  <c:v>-17.33850000000001</c:v>
                </c:pt>
                <c:pt idx="47188">
                  <c:v>-17.336500000000001</c:v>
                </c:pt>
                <c:pt idx="47189">
                  <c:v>-17.334500000000006</c:v>
                </c:pt>
                <c:pt idx="47190">
                  <c:v>-17.33250000000001</c:v>
                </c:pt>
                <c:pt idx="47191">
                  <c:v>-17.330500000000001</c:v>
                </c:pt>
                <c:pt idx="47192">
                  <c:v>-17.328500000000005</c:v>
                </c:pt>
                <c:pt idx="47193">
                  <c:v>-17.32650000000001</c:v>
                </c:pt>
                <c:pt idx="47194">
                  <c:v>-17.3245</c:v>
                </c:pt>
                <c:pt idx="47195">
                  <c:v>-17.322500000000005</c:v>
                </c:pt>
                <c:pt idx="47196">
                  <c:v>-17.32050000000001</c:v>
                </c:pt>
                <c:pt idx="47197">
                  <c:v>-17.3185</c:v>
                </c:pt>
                <c:pt idx="47198">
                  <c:v>-17.316500000000005</c:v>
                </c:pt>
                <c:pt idx="47199">
                  <c:v>-17.31450000000001</c:v>
                </c:pt>
                <c:pt idx="47200">
                  <c:v>-17.3125</c:v>
                </c:pt>
                <c:pt idx="47201">
                  <c:v>-17.310500000000005</c:v>
                </c:pt>
                <c:pt idx="47202">
                  <c:v>-17.308500000000009</c:v>
                </c:pt>
                <c:pt idx="47203">
                  <c:v>-17.3065</c:v>
                </c:pt>
                <c:pt idx="47204">
                  <c:v>-17.304500000000004</c:v>
                </c:pt>
                <c:pt idx="47205">
                  <c:v>-17.302500000000009</c:v>
                </c:pt>
                <c:pt idx="47206">
                  <c:v>-17.3005</c:v>
                </c:pt>
                <c:pt idx="47207">
                  <c:v>-17.298500000000004</c:v>
                </c:pt>
                <c:pt idx="47208">
                  <c:v>-17.296500000000009</c:v>
                </c:pt>
                <c:pt idx="47209">
                  <c:v>-17.294499999999999</c:v>
                </c:pt>
                <c:pt idx="47210">
                  <c:v>-17.292500000000004</c:v>
                </c:pt>
                <c:pt idx="47211">
                  <c:v>-17.290500000000009</c:v>
                </c:pt>
                <c:pt idx="47212">
                  <c:v>-17.288499999999999</c:v>
                </c:pt>
                <c:pt idx="47213">
                  <c:v>-17.286500000000004</c:v>
                </c:pt>
                <c:pt idx="47214">
                  <c:v>-17.284500000000008</c:v>
                </c:pt>
                <c:pt idx="47215">
                  <c:v>-17.282499999999999</c:v>
                </c:pt>
                <c:pt idx="47216">
                  <c:v>-17.280500000000004</c:v>
                </c:pt>
                <c:pt idx="47217">
                  <c:v>-17.278500000000008</c:v>
                </c:pt>
                <c:pt idx="47218">
                  <c:v>-17.276499999999999</c:v>
                </c:pt>
                <c:pt idx="47219">
                  <c:v>-17.274500000000003</c:v>
                </c:pt>
                <c:pt idx="47220">
                  <c:v>-17.272500000000008</c:v>
                </c:pt>
                <c:pt idx="47221">
                  <c:v>-17.270500000000013</c:v>
                </c:pt>
                <c:pt idx="47222">
                  <c:v>-17.268500000000003</c:v>
                </c:pt>
                <c:pt idx="47223">
                  <c:v>-17.266500000000008</c:v>
                </c:pt>
                <c:pt idx="47224">
                  <c:v>-17.264500000000012</c:v>
                </c:pt>
                <c:pt idx="47225">
                  <c:v>-17.262500000000003</c:v>
                </c:pt>
                <c:pt idx="47226">
                  <c:v>-17.260500000000008</c:v>
                </c:pt>
                <c:pt idx="47227">
                  <c:v>-17.258500000000012</c:v>
                </c:pt>
                <c:pt idx="47228">
                  <c:v>-17.256500000000003</c:v>
                </c:pt>
                <c:pt idx="47229">
                  <c:v>-17.254500000000007</c:v>
                </c:pt>
                <c:pt idx="47230">
                  <c:v>-17.252500000000012</c:v>
                </c:pt>
                <c:pt idx="47231">
                  <c:v>-17.250500000000002</c:v>
                </c:pt>
                <c:pt idx="47232">
                  <c:v>-17.248500000000007</c:v>
                </c:pt>
                <c:pt idx="47233">
                  <c:v>-17.246500000000012</c:v>
                </c:pt>
                <c:pt idx="47234">
                  <c:v>-17.244500000000002</c:v>
                </c:pt>
                <c:pt idx="47235">
                  <c:v>-17.242500000000007</c:v>
                </c:pt>
                <c:pt idx="47236">
                  <c:v>-17.240500000000011</c:v>
                </c:pt>
                <c:pt idx="47237">
                  <c:v>-17.238500000000002</c:v>
                </c:pt>
                <c:pt idx="47238">
                  <c:v>-17.236500000000007</c:v>
                </c:pt>
                <c:pt idx="47239">
                  <c:v>-17.234500000000011</c:v>
                </c:pt>
                <c:pt idx="47240">
                  <c:v>-17.232500000000002</c:v>
                </c:pt>
                <c:pt idx="47241">
                  <c:v>-17.230500000000006</c:v>
                </c:pt>
                <c:pt idx="47242">
                  <c:v>-17.228500000000011</c:v>
                </c:pt>
                <c:pt idx="47243">
                  <c:v>-17.226500000000001</c:v>
                </c:pt>
                <c:pt idx="47244">
                  <c:v>-17.224500000000006</c:v>
                </c:pt>
                <c:pt idx="47245">
                  <c:v>-17.222500000000011</c:v>
                </c:pt>
                <c:pt idx="47246">
                  <c:v>-17.220500000000001</c:v>
                </c:pt>
                <c:pt idx="47247">
                  <c:v>-17.218500000000006</c:v>
                </c:pt>
                <c:pt idx="47248">
                  <c:v>-17.216500000000011</c:v>
                </c:pt>
                <c:pt idx="47249">
                  <c:v>-17.214500000000001</c:v>
                </c:pt>
                <c:pt idx="47250">
                  <c:v>-17.212500000000006</c:v>
                </c:pt>
                <c:pt idx="47251">
                  <c:v>-17.21050000000001</c:v>
                </c:pt>
                <c:pt idx="47252">
                  <c:v>-17.208500000000001</c:v>
                </c:pt>
                <c:pt idx="47253">
                  <c:v>-17.206500000000005</c:v>
                </c:pt>
                <c:pt idx="47254">
                  <c:v>-17.20450000000001</c:v>
                </c:pt>
                <c:pt idx="47255">
                  <c:v>-17.202500000000001</c:v>
                </c:pt>
                <c:pt idx="47256">
                  <c:v>-17.200500000000005</c:v>
                </c:pt>
                <c:pt idx="47257">
                  <c:v>-17.19850000000001</c:v>
                </c:pt>
                <c:pt idx="47258">
                  <c:v>-17.1965</c:v>
                </c:pt>
                <c:pt idx="47259">
                  <c:v>-17.194500000000005</c:v>
                </c:pt>
                <c:pt idx="47260">
                  <c:v>-17.19250000000001</c:v>
                </c:pt>
                <c:pt idx="47261">
                  <c:v>-17.1905</c:v>
                </c:pt>
                <c:pt idx="47262">
                  <c:v>-17.188500000000005</c:v>
                </c:pt>
                <c:pt idx="47263">
                  <c:v>-17.186500000000009</c:v>
                </c:pt>
                <c:pt idx="47264">
                  <c:v>-17.1845</c:v>
                </c:pt>
                <c:pt idx="47265">
                  <c:v>-17.182500000000005</c:v>
                </c:pt>
                <c:pt idx="47266">
                  <c:v>-17.180500000000009</c:v>
                </c:pt>
                <c:pt idx="47267">
                  <c:v>-17.1785</c:v>
                </c:pt>
                <c:pt idx="47268">
                  <c:v>-17.176500000000004</c:v>
                </c:pt>
                <c:pt idx="47269">
                  <c:v>-17.174500000000009</c:v>
                </c:pt>
                <c:pt idx="47270">
                  <c:v>-17.172499999999999</c:v>
                </c:pt>
                <c:pt idx="47271">
                  <c:v>-17.170500000000004</c:v>
                </c:pt>
                <c:pt idx="47272">
                  <c:v>-17.168500000000009</c:v>
                </c:pt>
                <c:pt idx="47273">
                  <c:v>-17.166499999999999</c:v>
                </c:pt>
                <c:pt idx="47274">
                  <c:v>-17.164500000000004</c:v>
                </c:pt>
                <c:pt idx="47275">
                  <c:v>-17.162500000000009</c:v>
                </c:pt>
                <c:pt idx="47276">
                  <c:v>-17.160499999999999</c:v>
                </c:pt>
                <c:pt idx="47277">
                  <c:v>-17.158500000000004</c:v>
                </c:pt>
                <c:pt idx="47278">
                  <c:v>-17.156500000000008</c:v>
                </c:pt>
                <c:pt idx="47279">
                  <c:v>-17.154499999999999</c:v>
                </c:pt>
                <c:pt idx="47280">
                  <c:v>-17.152500000000003</c:v>
                </c:pt>
                <c:pt idx="47281">
                  <c:v>-17.150500000000008</c:v>
                </c:pt>
                <c:pt idx="47282">
                  <c:v>-17.148500000000013</c:v>
                </c:pt>
                <c:pt idx="47283">
                  <c:v>-17.146500000000003</c:v>
                </c:pt>
                <c:pt idx="47284">
                  <c:v>-17.144500000000008</c:v>
                </c:pt>
                <c:pt idx="47285">
                  <c:v>-17.142500000000013</c:v>
                </c:pt>
                <c:pt idx="47286">
                  <c:v>-17.140500000000003</c:v>
                </c:pt>
                <c:pt idx="47287">
                  <c:v>-17.138500000000008</c:v>
                </c:pt>
                <c:pt idx="47288">
                  <c:v>-17.136500000000012</c:v>
                </c:pt>
                <c:pt idx="47289">
                  <c:v>-17.134500000000003</c:v>
                </c:pt>
                <c:pt idx="47290">
                  <c:v>-17.132500000000007</c:v>
                </c:pt>
                <c:pt idx="47291">
                  <c:v>-17.130500000000012</c:v>
                </c:pt>
                <c:pt idx="47292">
                  <c:v>-17.128500000000003</c:v>
                </c:pt>
                <c:pt idx="47293">
                  <c:v>-17.126500000000007</c:v>
                </c:pt>
                <c:pt idx="47294">
                  <c:v>-17.124500000000012</c:v>
                </c:pt>
                <c:pt idx="47295">
                  <c:v>-17.122500000000002</c:v>
                </c:pt>
                <c:pt idx="47296">
                  <c:v>-17.120500000000007</c:v>
                </c:pt>
                <c:pt idx="47297">
                  <c:v>-17.118500000000012</c:v>
                </c:pt>
                <c:pt idx="47298">
                  <c:v>-17.116500000000002</c:v>
                </c:pt>
                <c:pt idx="47299">
                  <c:v>-17.114500000000007</c:v>
                </c:pt>
                <c:pt idx="47300">
                  <c:v>-17.112500000000011</c:v>
                </c:pt>
                <c:pt idx="47301">
                  <c:v>-17.110500000000002</c:v>
                </c:pt>
                <c:pt idx="47302">
                  <c:v>-17.108500000000006</c:v>
                </c:pt>
                <c:pt idx="47303">
                  <c:v>-17.106500000000011</c:v>
                </c:pt>
                <c:pt idx="47304">
                  <c:v>-17.104500000000002</c:v>
                </c:pt>
                <c:pt idx="47305">
                  <c:v>-17.102500000000006</c:v>
                </c:pt>
                <c:pt idx="47306">
                  <c:v>-17.100500000000011</c:v>
                </c:pt>
                <c:pt idx="47307">
                  <c:v>-17.098500000000001</c:v>
                </c:pt>
                <c:pt idx="47308">
                  <c:v>-17.096500000000006</c:v>
                </c:pt>
                <c:pt idx="47309">
                  <c:v>-17.094500000000011</c:v>
                </c:pt>
                <c:pt idx="47310">
                  <c:v>-17.092500000000001</c:v>
                </c:pt>
                <c:pt idx="47311">
                  <c:v>-17.090500000000006</c:v>
                </c:pt>
                <c:pt idx="47312">
                  <c:v>-17.08850000000001</c:v>
                </c:pt>
                <c:pt idx="47313">
                  <c:v>-17.086500000000001</c:v>
                </c:pt>
                <c:pt idx="47314">
                  <c:v>-17.084500000000006</c:v>
                </c:pt>
                <c:pt idx="47315">
                  <c:v>-17.08250000000001</c:v>
                </c:pt>
                <c:pt idx="47316">
                  <c:v>-17.080500000000001</c:v>
                </c:pt>
                <c:pt idx="47317">
                  <c:v>-17.078500000000005</c:v>
                </c:pt>
                <c:pt idx="47318">
                  <c:v>-17.07650000000001</c:v>
                </c:pt>
                <c:pt idx="47319">
                  <c:v>-17.0745</c:v>
                </c:pt>
                <c:pt idx="47320">
                  <c:v>-17.072500000000005</c:v>
                </c:pt>
                <c:pt idx="47321">
                  <c:v>-17.07050000000001</c:v>
                </c:pt>
                <c:pt idx="47322">
                  <c:v>-17.0685</c:v>
                </c:pt>
                <c:pt idx="47323">
                  <c:v>-17.066500000000005</c:v>
                </c:pt>
                <c:pt idx="47324">
                  <c:v>-17.06450000000001</c:v>
                </c:pt>
                <c:pt idx="47325">
                  <c:v>-17.0625</c:v>
                </c:pt>
                <c:pt idx="47326">
                  <c:v>-17.060500000000005</c:v>
                </c:pt>
                <c:pt idx="47327">
                  <c:v>-17.058500000000009</c:v>
                </c:pt>
                <c:pt idx="47328">
                  <c:v>-17.0565</c:v>
                </c:pt>
                <c:pt idx="47329">
                  <c:v>-17.054500000000004</c:v>
                </c:pt>
                <c:pt idx="47330">
                  <c:v>-17.052500000000009</c:v>
                </c:pt>
                <c:pt idx="47331">
                  <c:v>-17.0505</c:v>
                </c:pt>
                <c:pt idx="47332">
                  <c:v>-17.048500000000004</c:v>
                </c:pt>
                <c:pt idx="47333">
                  <c:v>-17.046500000000009</c:v>
                </c:pt>
                <c:pt idx="47334">
                  <c:v>-17.044499999999999</c:v>
                </c:pt>
                <c:pt idx="47335">
                  <c:v>-17.042500000000004</c:v>
                </c:pt>
                <c:pt idx="47336">
                  <c:v>-17.040500000000009</c:v>
                </c:pt>
                <c:pt idx="47337">
                  <c:v>-17.038499999999999</c:v>
                </c:pt>
                <c:pt idx="47338">
                  <c:v>-17.036500000000004</c:v>
                </c:pt>
                <c:pt idx="47339">
                  <c:v>-17.034500000000008</c:v>
                </c:pt>
                <c:pt idx="47340">
                  <c:v>-17.032499999999999</c:v>
                </c:pt>
                <c:pt idx="47341">
                  <c:v>-17.030500000000004</c:v>
                </c:pt>
                <c:pt idx="47342">
                  <c:v>-17.028500000000008</c:v>
                </c:pt>
                <c:pt idx="47343">
                  <c:v>-17.026499999999999</c:v>
                </c:pt>
                <c:pt idx="47344">
                  <c:v>-17.024500000000003</c:v>
                </c:pt>
                <c:pt idx="47345">
                  <c:v>-17.022500000000008</c:v>
                </c:pt>
                <c:pt idx="47346">
                  <c:v>-17.020500000000013</c:v>
                </c:pt>
                <c:pt idx="47347">
                  <c:v>-17.018500000000003</c:v>
                </c:pt>
                <c:pt idx="47348">
                  <c:v>-17.016500000000008</c:v>
                </c:pt>
                <c:pt idx="47349">
                  <c:v>-17.014500000000012</c:v>
                </c:pt>
                <c:pt idx="47350">
                  <c:v>-17.012500000000003</c:v>
                </c:pt>
                <c:pt idx="47351">
                  <c:v>-17.010500000000008</c:v>
                </c:pt>
                <c:pt idx="47352">
                  <c:v>-17.008500000000012</c:v>
                </c:pt>
                <c:pt idx="47353">
                  <c:v>-17.006500000000003</c:v>
                </c:pt>
                <c:pt idx="47354">
                  <c:v>-17.004500000000007</c:v>
                </c:pt>
                <c:pt idx="47355">
                  <c:v>-17.002500000000012</c:v>
                </c:pt>
                <c:pt idx="47356">
                  <c:v>-17.000500000000002</c:v>
                </c:pt>
                <c:pt idx="47357">
                  <c:v>-16.998500000000007</c:v>
                </c:pt>
                <c:pt idx="47358">
                  <c:v>-16.996500000000012</c:v>
                </c:pt>
                <c:pt idx="47359">
                  <c:v>-16.994500000000002</c:v>
                </c:pt>
                <c:pt idx="47360">
                  <c:v>-16.992500000000007</c:v>
                </c:pt>
                <c:pt idx="47361">
                  <c:v>-16.990500000000011</c:v>
                </c:pt>
                <c:pt idx="47362">
                  <c:v>-16.988500000000002</c:v>
                </c:pt>
                <c:pt idx="47363">
                  <c:v>-16.986500000000007</c:v>
                </c:pt>
                <c:pt idx="47364">
                  <c:v>-16.984500000000011</c:v>
                </c:pt>
                <c:pt idx="47365">
                  <c:v>-16.982500000000002</c:v>
                </c:pt>
                <c:pt idx="47366">
                  <c:v>-16.980500000000006</c:v>
                </c:pt>
                <c:pt idx="47367">
                  <c:v>-16.978500000000011</c:v>
                </c:pt>
                <c:pt idx="47368">
                  <c:v>-16.976500000000001</c:v>
                </c:pt>
                <c:pt idx="47369">
                  <c:v>-16.974500000000006</c:v>
                </c:pt>
                <c:pt idx="47370">
                  <c:v>-16.972500000000011</c:v>
                </c:pt>
                <c:pt idx="47371">
                  <c:v>-16.970500000000001</c:v>
                </c:pt>
                <c:pt idx="47372">
                  <c:v>-16.968500000000006</c:v>
                </c:pt>
                <c:pt idx="47373">
                  <c:v>-16.966500000000011</c:v>
                </c:pt>
                <c:pt idx="47374">
                  <c:v>-16.964500000000001</c:v>
                </c:pt>
                <c:pt idx="47375">
                  <c:v>-16.962500000000006</c:v>
                </c:pt>
                <c:pt idx="47376">
                  <c:v>-16.96050000000001</c:v>
                </c:pt>
                <c:pt idx="47377">
                  <c:v>-16.958500000000001</c:v>
                </c:pt>
                <c:pt idx="47378">
                  <c:v>-16.956500000000005</c:v>
                </c:pt>
                <c:pt idx="47379">
                  <c:v>-16.95450000000001</c:v>
                </c:pt>
                <c:pt idx="47380">
                  <c:v>-16.952500000000001</c:v>
                </c:pt>
                <c:pt idx="47381">
                  <c:v>-16.950500000000005</c:v>
                </c:pt>
                <c:pt idx="47382">
                  <c:v>-16.94850000000001</c:v>
                </c:pt>
                <c:pt idx="47383">
                  <c:v>-16.9465</c:v>
                </c:pt>
                <c:pt idx="47384">
                  <c:v>-16.944500000000005</c:v>
                </c:pt>
                <c:pt idx="47385">
                  <c:v>-16.94250000000001</c:v>
                </c:pt>
                <c:pt idx="47386">
                  <c:v>-16.9405</c:v>
                </c:pt>
                <c:pt idx="47387">
                  <c:v>-16.938500000000005</c:v>
                </c:pt>
                <c:pt idx="47388">
                  <c:v>-16.936500000000009</c:v>
                </c:pt>
                <c:pt idx="47389">
                  <c:v>-16.9345</c:v>
                </c:pt>
                <c:pt idx="47390">
                  <c:v>-16.932500000000005</c:v>
                </c:pt>
                <c:pt idx="47391">
                  <c:v>-16.930500000000009</c:v>
                </c:pt>
                <c:pt idx="47392">
                  <c:v>-16.9285</c:v>
                </c:pt>
                <c:pt idx="47393">
                  <c:v>-16.926500000000004</c:v>
                </c:pt>
                <c:pt idx="47394">
                  <c:v>-16.924500000000009</c:v>
                </c:pt>
                <c:pt idx="47395">
                  <c:v>-16.922499999999999</c:v>
                </c:pt>
                <c:pt idx="47396">
                  <c:v>-16.920500000000004</c:v>
                </c:pt>
                <c:pt idx="47397">
                  <c:v>-16.918500000000009</c:v>
                </c:pt>
                <c:pt idx="47398">
                  <c:v>-16.916499999999999</c:v>
                </c:pt>
                <c:pt idx="47399">
                  <c:v>-16.914500000000004</c:v>
                </c:pt>
                <c:pt idx="47400">
                  <c:v>-16.912500000000009</c:v>
                </c:pt>
                <c:pt idx="47401">
                  <c:v>-16.910499999999999</c:v>
                </c:pt>
                <c:pt idx="47402">
                  <c:v>-16.908500000000004</c:v>
                </c:pt>
                <c:pt idx="47403">
                  <c:v>-16.906500000000008</c:v>
                </c:pt>
                <c:pt idx="47404">
                  <c:v>-16.904499999999999</c:v>
                </c:pt>
                <c:pt idx="47405">
                  <c:v>-16.902500000000003</c:v>
                </c:pt>
                <c:pt idx="47406">
                  <c:v>-16.900500000000008</c:v>
                </c:pt>
                <c:pt idx="47407">
                  <c:v>-16.898500000000013</c:v>
                </c:pt>
                <c:pt idx="47408">
                  <c:v>-16.896500000000003</c:v>
                </c:pt>
                <c:pt idx="47409">
                  <c:v>-16.894500000000008</c:v>
                </c:pt>
                <c:pt idx="47410">
                  <c:v>-16.892500000000013</c:v>
                </c:pt>
                <c:pt idx="47411">
                  <c:v>-16.890500000000003</c:v>
                </c:pt>
                <c:pt idx="47412">
                  <c:v>-16.888500000000008</c:v>
                </c:pt>
                <c:pt idx="47413">
                  <c:v>-16.886500000000012</c:v>
                </c:pt>
                <c:pt idx="47414">
                  <c:v>-16.884500000000003</c:v>
                </c:pt>
                <c:pt idx="47415">
                  <c:v>-16.882500000000007</c:v>
                </c:pt>
                <c:pt idx="47416">
                  <c:v>-16.880500000000012</c:v>
                </c:pt>
                <c:pt idx="47417">
                  <c:v>-16.878500000000003</c:v>
                </c:pt>
                <c:pt idx="47418">
                  <c:v>-16.876500000000007</c:v>
                </c:pt>
                <c:pt idx="47419">
                  <c:v>-16.874500000000012</c:v>
                </c:pt>
                <c:pt idx="47420">
                  <c:v>-16.872500000000002</c:v>
                </c:pt>
                <c:pt idx="47421">
                  <c:v>-16.870500000000007</c:v>
                </c:pt>
                <c:pt idx="47422">
                  <c:v>-16.868500000000012</c:v>
                </c:pt>
                <c:pt idx="47423">
                  <c:v>-16.866500000000002</c:v>
                </c:pt>
                <c:pt idx="47424">
                  <c:v>-16.864500000000007</c:v>
                </c:pt>
                <c:pt idx="47425">
                  <c:v>-16.862500000000011</c:v>
                </c:pt>
                <c:pt idx="47426">
                  <c:v>-16.860500000000002</c:v>
                </c:pt>
                <c:pt idx="47427">
                  <c:v>-16.858500000000006</c:v>
                </c:pt>
                <c:pt idx="47428">
                  <c:v>-16.856500000000011</c:v>
                </c:pt>
                <c:pt idx="47429">
                  <c:v>-16.854500000000002</c:v>
                </c:pt>
                <c:pt idx="47430">
                  <c:v>-16.852500000000006</c:v>
                </c:pt>
                <c:pt idx="47431">
                  <c:v>-16.850500000000011</c:v>
                </c:pt>
                <c:pt idx="47432">
                  <c:v>-16.848500000000001</c:v>
                </c:pt>
                <c:pt idx="47433">
                  <c:v>-16.846500000000006</c:v>
                </c:pt>
                <c:pt idx="47434">
                  <c:v>-16.844500000000011</c:v>
                </c:pt>
                <c:pt idx="47435">
                  <c:v>-16.842500000000001</c:v>
                </c:pt>
                <c:pt idx="47436">
                  <c:v>-16.840500000000006</c:v>
                </c:pt>
                <c:pt idx="47437">
                  <c:v>-16.83850000000001</c:v>
                </c:pt>
                <c:pt idx="47438">
                  <c:v>-16.836500000000001</c:v>
                </c:pt>
                <c:pt idx="47439">
                  <c:v>-16.834500000000006</c:v>
                </c:pt>
                <c:pt idx="47440">
                  <c:v>-16.83250000000001</c:v>
                </c:pt>
                <c:pt idx="47441">
                  <c:v>-16.830500000000001</c:v>
                </c:pt>
                <c:pt idx="47442">
                  <c:v>-16.828500000000005</c:v>
                </c:pt>
                <c:pt idx="47443">
                  <c:v>-16.82650000000001</c:v>
                </c:pt>
                <c:pt idx="47444">
                  <c:v>-16.8245</c:v>
                </c:pt>
                <c:pt idx="47445">
                  <c:v>-16.822500000000005</c:v>
                </c:pt>
                <c:pt idx="47446">
                  <c:v>-16.82050000000001</c:v>
                </c:pt>
                <c:pt idx="47447">
                  <c:v>-16.8185</c:v>
                </c:pt>
                <c:pt idx="47448">
                  <c:v>-16.816500000000005</c:v>
                </c:pt>
                <c:pt idx="47449">
                  <c:v>-16.81450000000001</c:v>
                </c:pt>
                <c:pt idx="47450">
                  <c:v>-16.8125</c:v>
                </c:pt>
                <c:pt idx="47451">
                  <c:v>-16.810500000000005</c:v>
                </c:pt>
                <c:pt idx="47452">
                  <c:v>-16.808500000000009</c:v>
                </c:pt>
                <c:pt idx="47453">
                  <c:v>-16.8065</c:v>
                </c:pt>
                <c:pt idx="47454">
                  <c:v>-16.804500000000004</c:v>
                </c:pt>
                <c:pt idx="47455">
                  <c:v>-16.802500000000009</c:v>
                </c:pt>
                <c:pt idx="47456">
                  <c:v>-16.8005</c:v>
                </c:pt>
                <c:pt idx="47457">
                  <c:v>-16.798500000000004</c:v>
                </c:pt>
                <c:pt idx="47458">
                  <c:v>-16.796500000000009</c:v>
                </c:pt>
                <c:pt idx="47459">
                  <c:v>-16.794499999999999</c:v>
                </c:pt>
                <c:pt idx="47460">
                  <c:v>-16.792500000000004</c:v>
                </c:pt>
                <c:pt idx="47461">
                  <c:v>-16.790500000000009</c:v>
                </c:pt>
                <c:pt idx="47462">
                  <c:v>-16.788499999999999</c:v>
                </c:pt>
                <c:pt idx="47463">
                  <c:v>-16.786500000000004</c:v>
                </c:pt>
                <c:pt idx="47464">
                  <c:v>-16.784500000000008</c:v>
                </c:pt>
                <c:pt idx="47465">
                  <c:v>-16.782499999999999</c:v>
                </c:pt>
                <c:pt idx="47466">
                  <c:v>-16.780500000000004</c:v>
                </c:pt>
                <c:pt idx="47467">
                  <c:v>-16.778500000000008</c:v>
                </c:pt>
                <c:pt idx="47468">
                  <c:v>-16.776499999999999</c:v>
                </c:pt>
                <c:pt idx="47469">
                  <c:v>-16.774500000000003</c:v>
                </c:pt>
                <c:pt idx="47470">
                  <c:v>-16.772500000000008</c:v>
                </c:pt>
                <c:pt idx="47471">
                  <c:v>-16.770500000000013</c:v>
                </c:pt>
                <c:pt idx="47472">
                  <c:v>-16.768500000000003</c:v>
                </c:pt>
                <c:pt idx="47473">
                  <c:v>-16.766500000000008</c:v>
                </c:pt>
                <c:pt idx="47474">
                  <c:v>-16.764500000000012</c:v>
                </c:pt>
                <c:pt idx="47475">
                  <c:v>-16.762500000000003</c:v>
                </c:pt>
                <c:pt idx="47476">
                  <c:v>-16.760500000000008</c:v>
                </c:pt>
                <c:pt idx="47477">
                  <c:v>-16.758500000000012</c:v>
                </c:pt>
                <c:pt idx="47478">
                  <c:v>-16.756500000000003</c:v>
                </c:pt>
                <c:pt idx="47479">
                  <c:v>-16.754500000000007</c:v>
                </c:pt>
                <c:pt idx="47480">
                  <c:v>-16.752500000000012</c:v>
                </c:pt>
                <c:pt idx="47481">
                  <c:v>-16.750500000000002</c:v>
                </c:pt>
                <c:pt idx="47482">
                  <c:v>-16.748500000000007</c:v>
                </c:pt>
                <c:pt idx="47483">
                  <c:v>-16.746500000000012</c:v>
                </c:pt>
                <c:pt idx="47484">
                  <c:v>-16.744500000000002</c:v>
                </c:pt>
                <c:pt idx="47485">
                  <c:v>-16.742500000000007</c:v>
                </c:pt>
                <c:pt idx="47486">
                  <c:v>-16.740500000000011</c:v>
                </c:pt>
                <c:pt idx="47487">
                  <c:v>-16.738500000000002</c:v>
                </c:pt>
                <c:pt idx="47488">
                  <c:v>-16.736500000000007</c:v>
                </c:pt>
                <c:pt idx="47489">
                  <c:v>-16.734500000000011</c:v>
                </c:pt>
                <c:pt idx="47490">
                  <c:v>-16.732500000000002</c:v>
                </c:pt>
                <c:pt idx="47491">
                  <c:v>-16.730500000000006</c:v>
                </c:pt>
                <c:pt idx="47492">
                  <c:v>-16.728500000000011</c:v>
                </c:pt>
                <c:pt idx="47493">
                  <c:v>-16.726500000000001</c:v>
                </c:pt>
                <c:pt idx="47494">
                  <c:v>-16.724500000000006</c:v>
                </c:pt>
                <c:pt idx="47495">
                  <c:v>-16.722500000000011</c:v>
                </c:pt>
                <c:pt idx="47496">
                  <c:v>-16.720500000000001</c:v>
                </c:pt>
                <c:pt idx="47497">
                  <c:v>-16.718500000000006</c:v>
                </c:pt>
                <c:pt idx="47498">
                  <c:v>-16.716500000000011</c:v>
                </c:pt>
                <c:pt idx="47499">
                  <c:v>-16.714500000000001</c:v>
                </c:pt>
                <c:pt idx="47500">
                  <c:v>-16.712500000000006</c:v>
                </c:pt>
                <c:pt idx="47501">
                  <c:v>-16.71050000000001</c:v>
                </c:pt>
                <c:pt idx="47502">
                  <c:v>-16.708500000000001</c:v>
                </c:pt>
                <c:pt idx="47503">
                  <c:v>-16.706500000000005</c:v>
                </c:pt>
                <c:pt idx="47504">
                  <c:v>-16.70450000000001</c:v>
                </c:pt>
                <c:pt idx="47505">
                  <c:v>-16.702500000000001</c:v>
                </c:pt>
                <c:pt idx="47506">
                  <c:v>-16.700500000000005</c:v>
                </c:pt>
                <c:pt idx="47507">
                  <c:v>-16.69850000000001</c:v>
                </c:pt>
                <c:pt idx="47508">
                  <c:v>-16.6965</c:v>
                </c:pt>
                <c:pt idx="47509">
                  <c:v>-16.694500000000005</c:v>
                </c:pt>
                <c:pt idx="47510">
                  <c:v>-16.69250000000001</c:v>
                </c:pt>
                <c:pt idx="47511">
                  <c:v>-16.6905</c:v>
                </c:pt>
                <c:pt idx="47512">
                  <c:v>-16.688500000000005</c:v>
                </c:pt>
                <c:pt idx="47513">
                  <c:v>-16.686500000000009</c:v>
                </c:pt>
                <c:pt idx="47514">
                  <c:v>-16.6845</c:v>
                </c:pt>
                <c:pt idx="47515">
                  <c:v>-16.682500000000005</c:v>
                </c:pt>
                <c:pt idx="47516">
                  <c:v>-16.680500000000009</c:v>
                </c:pt>
                <c:pt idx="47517">
                  <c:v>-16.6785</c:v>
                </c:pt>
                <c:pt idx="47518">
                  <c:v>-16.676500000000004</c:v>
                </c:pt>
                <c:pt idx="47519">
                  <c:v>-16.674500000000009</c:v>
                </c:pt>
                <c:pt idx="47520">
                  <c:v>-16.672499999999999</c:v>
                </c:pt>
                <c:pt idx="47521">
                  <c:v>-16.670500000000004</c:v>
                </c:pt>
                <c:pt idx="47522">
                  <c:v>-16.668500000000009</c:v>
                </c:pt>
                <c:pt idx="47523">
                  <c:v>-16.666499999999999</c:v>
                </c:pt>
                <c:pt idx="47524">
                  <c:v>-16.664500000000004</c:v>
                </c:pt>
                <c:pt idx="47525">
                  <c:v>-16.662500000000009</c:v>
                </c:pt>
                <c:pt idx="47526">
                  <c:v>-16.660499999999999</c:v>
                </c:pt>
                <c:pt idx="47527">
                  <c:v>-16.658500000000004</c:v>
                </c:pt>
                <c:pt idx="47528">
                  <c:v>-16.656500000000008</c:v>
                </c:pt>
                <c:pt idx="47529">
                  <c:v>-16.654499999999999</c:v>
                </c:pt>
                <c:pt idx="47530">
                  <c:v>-16.652500000000003</c:v>
                </c:pt>
                <c:pt idx="47531">
                  <c:v>-16.650500000000008</c:v>
                </c:pt>
                <c:pt idx="47532">
                  <c:v>-16.648500000000013</c:v>
                </c:pt>
                <c:pt idx="47533">
                  <c:v>-16.646500000000003</c:v>
                </c:pt>
                <c:pt idx="47534">
                  <c:v>-16.644500000000008</c:v>
                </c:pt>
                <c:pt idx="47535">
                  <c:v>-16.642500000000013</c:v>
                </c:pt>
                <c:pt idx="47536">
                  <c:v>-16.640500000000003</c:v>
                </c:pt>
                <c:pt idx="47537">
                  <c:v>-16.638500000000008</c:v>
                </c:pt>
                <c:pt idx="47538">
                  <c:v>-16.636500000000012</c:v>
                </c:pt>
                <c:pt idx="47539">
                  <c:v>-16.634500000000003</c:v>
                </c:pt>
                <c:pt idx="47540">
                  <c:v>-16.632500000000007</c:v>
                </c:pt>
                <c:pt idx="47541">
                  <c:v>-16.630500000000012</c:v>
                </c:pt>
                <c:pt idx="47542">
                  <c:v>-16.628500000000003</c:v>
                </c:pt>
                <c:pt idx="47543">
                  <c:v>-16.626500000000007</c:v>
                </c:pt>
                <c:pt idx="47544">
                  <c:v>-16.624500000000012</c:v>
                </c:pt>
                <c:pt idx="47545">
                  <c:v>-16.622500000000002</c:v>
                </c:pt>
                <c:pt idx="47546">
                  <c:v>-16.620500000000007</c:v>
                </c:pt>
                <c:pt idx="47547">
                  <c:v>-16.618500000000012</c:v>
                </c:pt>
                <c:pt idx="47548">
                  <c:v>-16.616500000000002</c:v>
                </c:pt>
                <c:pt idx="47549">
                  <c:v>-16.614500000000007</c:v>
                </c:pt>
                <c:pt idx="47550">
                  <c:v>-16.612500000000011</c:v>
                </c:pt>
                <c:pt idx="47551">
                  <c:v>-16.610500000000002</c:v>
                </c:pt>
                <c:pt idx="47552">
                  <c:v>-16.608500000000006</c:v>
                </c:pt>
                <c:pt idx="47553">
                  <c:v>-16.606500000000011</c:v>
                </c:pt>
                <c:pt idx="47554">
                  <c:v>-16.604500000000002</c:v>
                </c:pt>
                <c:pt idx="47555">
                  <c:v>-16.602500000000006</c:v>
                </c:pt>
                <c:pt idx="47556">
                  <c:v>-16.600500000000011</c:v>
                </c:pt>
                <c:pt idx="47557">
                  <c:v>-16.598500000000001</c:v>
                </c:pt>
                <c:pt idx="47558">
                  <c:v>-16.596500000000006</c:v>
                </c:pt>
                <c:pt idx="47559">
                  <c:v>-16.594500000000011</c:v>
                </c:pt>
                <c:pt idx="47560">
                  <c:v>-16.592500000000001</c:v>
                </c:pt>
                <c:pt idx="47561">
                  <c:v>-16.590500000000006</c:v>
                </c:pt>
                <c:pt idx="47562">
                  <c:v>-16.58850000000001</c:v>
                </c:pt>
                <c:pt idx="47563">
                  <c:v>-16.586500000000001</c:v>
                </c:pt>
                <c:pt idx="47564">
                  <c:v>-16.584500000000006</c:v>
                </c:pt>
                <c:pt idx="47565">
                  <c:v>-16.58250000000001</c:v>
                </c:pt>
                <c:pt idx="47566">
                  <c:v>-16.580500000000001</c:v>
                </c:pt>
                <c:pt idx="47567">
                  <c:v>-16.578500000000005</c:v>
                </c:pt>
                <c:pt idx="47568">
                  <c:v>-16.57650000000001</c:v>
                </c:pt>
                <c:pt idx="47569">
                  <c:v>-16.5745</c:v>
                </c:pt>
                <c:pt idx="47570">
                  <c:v>-16.572500000000005</c:v>
                </c:pt>
                <c:pt idx="47571">
                  <c:v>-16.57050000000001</c:v>
                </c:pt>
                <c:pt idx="47572">
                  <c:v>-16.5685</c:v>
                </c:pt>
                <c:pt idx="47573">
                  <c:v>-16.566500000000005</c:v>
                </c:pt>
                <c:pt idx="47574">
                  <c:v>-16.56450000000001</c:v>
                </c:pt>
                <c:pt idx="47575">
                  <c:v>-16.5625</c:v>
                </c:pt>
                <c:pt idx="47576">
                  <c:v>-16.560500000000005</c:v>
                </c:pt>
                <c:pt idx="47577">
                  <c:v>-16.558500000000009</c:v>
                </c:pt>
                <c:pt idx="47578">
                  <c:v>-16.5565</c:v>
                </c:pt>
                <c:pt idx="47579">
                  <c:v>-16.554500000000004</c:v>
                </c:pt>
                <c:pt idx="47580">
                  <c:v>-16.552500000000009</c:v>
                </c:pt>
                <c:pt idx="47581">
                  <c:v>-16.5505</c:v>
                </c:pt>
                <c:pt idx="47582">
                  <c:v>-16.548500000000004</c:v>
                </c:pt>
                <c:pt idx="47583">
                  <c:v>-16.546500000000009</c:v>
                </c:pt>
                <c:pt idx="47584">
                  <c:v>-16.544499999999999</c:v>
                </c:pt>
                <c:pt idx="47585">
                  <c:v>-16.542500000000004</c:v>
                </c:pt>
                <c:pt idx="47586">
                  <c:v>-16.540500000000009</c:v>
                </c:pt>
                <c:pt idx="47587">
                  <c:v>-16.538499999999999</c:v>
                </c:pt>
                <c:pt idx="47588">
                  <c:v>-16.536500000000004</c:v>
                </c:pt>
                <c:pt idx="47589">
                  <c:v>-16.534500000000008</c:v>
                </c:pt>
                <c:pt idx="47590">
                  <c:v>-16.532499999999999</c:v>
                </c:pt>
                <c:pt idx="47591">
                  <c:v>-16.530500000000004</c:v>
                </c:pt>
                <c:pt idx="47592">
                  <c:v>-16.528500000000008</c:v>
                </c:pt>
                <c:pt idx="47593">
                  <c:v>-16.526499999999999</c:v>
                </c:pt>
                <c:pt idx="47594">
                  <c:v>-16.524500000000003</c:v>
                </c:pt>
                <c:pt idx="47595">
                  <c:v>-16.522500000000008</c:v>
                </c:pt>
                <c:pt idx="47596">
                  <c:v>-16.520500000000013</c:v>
                </c:pt>
                <c:pt idx="47597">
                  <c:v>-16.518500000000003</c:v>
                </c:pt>
                <c:pt idx="47598">
                  <c:v>-16.516500000000008</c:v>
                </c:pt>
                <c:pt idx="47599">
                  <c:v>-16.514500000000012</c:v>
                </c:pt>
                <c:pt idx="47600">
                  <c:v>-16.512500000000003</c:v>
                </c:pt>
                <c:pt idx="47601">
                  <c:v>-16.510500000000008</c:v>
                </c:pt>
                <c:pt idx="47602">
                  <c:v>-16.508500000000012</c:v>
                </c:pt>
                <c:pt idx="47603">
                  <c:v>-16.506500000000003</c:v>
                </c:pt>
                <c:pt idx="47604">
                  <c:v>-16.504500000000007</c:v>
                </c:pt>
                <c:pt idx="47605">
                  <c:v>-16.502500000000012</c:v>
                </c:pt>
                <c:pt idx="47606">
                  <c:v>-16.500500000000002</c:v>
                </c:pt>
                <c:pt idx="47607">
                  <c:v>-16.498500000000007</c:v>
                </c:pt>
                <c:pt idx="47608">
                  <c:v>-16.496500000000012</c:v>
                </c:pt>
                <c:pt idx="47609">
                  <c:v>-16.494500000000002</c:v>
                </c:pt>
                <c:pt idx="47610">
                  <c:v>-16.492500000000007</c:v>
                </c:pt>
                <c:pt idx="47611">
                  <c:v>-16.490500000000011</c:v>
                </c:pt>
                <c:pt idx="47612">
                  <c:v>-16.488500000000002</c:v>
                </c:pt>
                <c:pt idx="47613">
                  <c:v>-16.486500000000007</c:v>
                </c:pt>
                <c:pt idx="47614">
                  <c:v>-16.484500000000011</c:v>
                </c:pt>
                <c:pt idx="47615">
                  <c:v>-16.482500000000002</c:v>
                </c:pt>
                <c:pt idx="47616">
                  <c:v>-16.480500000000006</c:v>
                </c:pt>
                <c:pt idx="47617">
                  <c:v>-16.478500000000011</c:v>
                </c:pt>
                <c:pt idx="47618">
                  <c:v>-16.476500000000001</c:v>
                </c:pt>
                <c:pt idx="47619">
                  <c:v>-16.474500000000006</c:v>
                </c:pt>
                <c:pt idx="47620">
                  <c:v>-16.472500000000011</c:v>
                </c:pt>
                <c:pt idx="47621">
                  <c:v>-16.470500000000001</c:v>
                </c:pt>
                <c:pt idx="47622">
                  <c:v>-16.468500000000006</c:v>
                </c:pt>
                <c:pt idx="47623">
                  <c:v>-16.466500000000011</c:v>
                </c:pt>
                <c:pt idx="47624">
                  <c:v>-16.464500000000001</c:v>
                </c:pt>
                <c:pt idx="47625">
                  <c:v>-16.462500000000006</c:v>
                </c:pt>
                <c:pt idx="47626">
                  <c:v>-16.46050000000001</c:v>
                </c:pt>
                <c:pt idx="47627">
                  <c:v>-16.458500000000001</c:v>
                </c:pt>
                <c:pt idx="47628">
                  <c:v>-16.456500000000005</c:v>
                </c:pt>
                <c:pt idx="47629">
                  <c:v>-16.45450000000001</c:v>
                </c:pt>
                <c:pt idx="47630">
                  <c:v>-16.452500000000001</c:v>
                </c:pt>
                <c:pt idx="47631">
                  <c:v>-16.450500000000005</c:v>
                </c:pt>
                <c:pt idx="47632">
                  <c:v>-16.44850000000001</c:v>
                </c:pt>
                <c:pt idx="47633">
                  <c:v>-16.4465</c:v>
                </c:pt>
                <c:pt idx="47634">
                  <c:v>-16.444500000000005</c:v>
                </c:pt>
                <c:pt idx="47635">
                  <c:v>-16.44250000000001</c:v>
                </c:pt>
                <c:pt idx="47636">
                  <c:v>-16.4405</c:v>
                </c:pt>
                <c:pt idx="47637">
                  <c:v>-16.438500000000005</c:v>
                </c:pt>
                <c:pt idx="47638">
                  <c:v>-16.436500000000009</c:v>
                </c:pt>
                <c:pt idx="47639">
                  <c:v>-16.4345</c:v>
                </c:pt>
                <c:pt idx="47640">
                  <c:v>-16.432500000000005</c:v>
                </c:pt>
                <c:pt idx="47641">
                  <c:v>-16.430500000000009</c:v>
                </c:pt>
                <c:pt idx="47642">
                  <c:v>-16.4285</c:v>
                </c:pt>
                <c:pt idx="47643">
                  <c:v>-16.426500000000004</c:v>
                </c:pt>
                <c:pt idx="47644">
                  <c:v>-16.424500000000009</c:v>
                </c:pt>
                <c:pt idx="47645">
                  <c:v>-16.422499999999999</c:v>
                </c:pt>
                <c:pt idx="47646">
                  <c:v>-16.420500000000004</c:v>
                </c:pt>
                <c:pt idx="47647">
                  <c:v>-16.418500000000009</c:v>
                </c:pt>
                <c:pt idx="47648">
                  <c:v>-16.416499999999999</c:v>
                </c:pt>
                <c:pt idx="47649">
                  <c:v>-16.414500000000004</c:v>
                </c:pt>
                <c:pt idx="47650">
                  <c:v>-16.412500000000009</c:v>
                </c:pt>
                <c:pt idx="47651">
                  <c:v>-16.410499999999999</c:v>
                </c:pt>
                <c:pt idx="47652">
                  <c:v>-16.408500000000004</c:v>
                </c:pt>
                <c:pt idx="47653">
                  <c:v>-16.406500000000008</c:v>
                </c:pt>
                <c:pt idx="47654">
                  <c:v>-16.404499999999999</c:v>
                </c:pt>
                <c:pt idx="47655">
                  <c:v>-16.402500000000003</c:v>
                </c:pt>
                <c:pt idx="47656">
                  <c:v>-16.400500000000008</c:v>
                </c:pt>
                <c:pt idx="47657">
                  <c:v>-16.398500000000013</c:v>
                </c:pt>
                <c:pt idx="47658">
                  <c:v>-16.396500000000003</c:v>
                </c:pt>
                <c:pt idx="47659">
                  <c:v>-16.394500000000008</c:v>
                </c:pt>
                <c:pt idx="47660">
                  <c:v>-16.392500000000013</c:v>
                </c:pt>
                <c:pt idx="47661">
                  <c:v>-16.390500000000003</c:v>
                </c:pt>
                <c:pt idx="47662">
                  <c:v>-16.388500000000008</c:v>
                </c:pt>
                <c:pt idx="47663">
                  <c:v>-16.386500000000012</c:v>
                </c:pt>
                <c:pt idx="47664">
                  <c:v>-16.384500000000003</c:v>
                </c:pt>
                <c:pt idx="47665">
                  <c:v>-16.382500000000007</c:v>
                </c:pt>
                <c:pt idx="47666">
                  <c:v>-16.380500000000012</c:v>
                </c:pt>
                <c:pt idx="47667">
                  <c:v>-16.378500000000003</c:v>
                </c:pt>
                <c:pt idx="47668">
                  <c:v>-16.376500000000007</c:v>
                </c:pt>
                <c:pt idx="47669">
                  <c:v>-16.374500000000012</c:v>
                </c:pt>
                <c:pt idx="47670">
                  <c:v>-16.372500000000002</c:v>
                </c:pt>
                <c:pt idx="47671">
                  <c:v>-16.370500000000007</c:v>
                </c:pt>
                <c:pt idx="47672">
                  <c:v>-16.368500000000012</c:v>
                </c:pt>
                <c:pt idx="47673">
                  <c:v>-16.366500000000002</c:v>
                </c:pt>
                <c:pt idx="47674">
                  <c:v>-16.364500000000007</c:v>
                </c:pt>
                <c:pt idx="47675">
                  <c:v>-16.362500000000011</c:v>
                </c:pt>
                <c:pt idx="47676">
                  <c:v>-16.360500000000002</c:v>
                </c:pt>
                <c:pt idx="47677">
                  <c:v>-16.358500000000006</c:v>
                </c:pt>
                <c:pt idx="47678">
                  <c:v>-16.356500000000011</c:v>
                </c:pt>
                <c:pt idx="47679">
                  <c:v>-16.354500000000002</c:v>
                </c:pt>
                <c:pt idx="47680">
                  <c:v>-16.352500000000006</c:v>
                </c:pt>
                <c:pt idx="47681">
                  <c:v>-16.350500000000011</c:v>
                </c:pt>
                <c:pt idx="47682">
                  <c:v>-16.348500000000001</c:v>
                </c:pt>
                <c:pt idx="47683">
                  <c:v>-16.346500000000006</c:v>
                </c:pt>
                <c:pt idx="47684">
                  <c:v>-16.344500000000011</c:v>
                </c:pt>
                <c:pt idx="47685">
                  <c:v>-16.342500000000001</c:v>
                </c:pt>
                <c:pt idx="47686">
                  <c:v>-16.340500000000006</c:v>
                </c:pt>
                <c:pt idx="47687">
                  <c:v>-16.33850000000001</c:v>
                </c:pt>
                <c:pt idx="47688">
                  <c:v>-16.336500000000001</c:v>
                </c:pt>
                <c:pt idx="47689">
                  <c:v>-16.334500000000006</c:v>
                </c:pt>
                <c:pt idx="47690">
                  <c:v>-16.33250000000001</c:v>
                </c:pt>
                <c:pt idx="47691">
                  <c:v>-16.330500000000001</c:v>
                </c:pt>
                <c:pt idx="47692">
                  <c:v>-16.328500000000005</c:v>
                </c:pt>
                <c:pt idx="47693">
                  <c:v>-16.32650000000001</c:v>
                </c:pt>
                <c:pt idx="47694">
                  <c:v>-16.3245</c:v>
                </c:pt>
                <c:pt idx="47695">
                  <c:v>-16.322500000000005</c:v>
                </c:pt>
                <c:pt idx="47696">
                  <c:v>-16.32050000000001</c:v>
                </c:pt>
                <c:pt idx="47697">
                  <c:v>-16.3185</c:v>
                </c:pt>
                <c:pt idx="47698">
                  <c:v>-16.316500000000005</c:v>
                </c:pt>
                <c:pt idx="47699">
                  <c:v>-16.31450000000001</c:v>
                </c:pt>
                <c:pt idx="47700">
                  <c:v>-16.3125</c:v>
                </c:pt>
                <c:pt idx="47701">
                  <c:v>-16.310500000000005</c:v>
                </c:pt>
                <c:pt idx="47702">
                  <c:v>-16.308500000000009</c:v>
                </c:pt>
                <c:pt idx="47703">
                  <c:v>-16.3065</c:v>
                </c:pt>
                <c:pt idx="47704">
                  <c:v>-16.304500000000004</c:v>
                </c:pt>
                <c:pt idx="47705">
                  <c:v>-16.302500000000009</c:v>
                </c:pt>
                <c:pt idx="47706">
                  <c:v>-16.3005</c:v>
                </c:pt>
                <c:pt idx="47707">
                  <c:v>-16.298500000000004</c:v>
                </c:pt>
                <c:pt idx="47708">
                  <c:v>-16.296500000000009</c:v>
                </c:pt>
                <c:pt idx="47709">
                  <c:v>-16.294499999999999</c:v>
                </c:pt>
                <c:pt idx="47710">
                  <c:v>-16.292500000000004</c:v>
                </c:pt>
                <c:pt idx="47711">
                  <c:v>-16.290500000000009</c:v>
                </c:pt>
                <c:pt idx="47712">
                  <c:v>-16.288499999999999</c:v>
                </c:pt>
                <c:pt idx="47713">
                  <c:v>-16.286500000000004</c:v>
                </c:pt>
                <c:pt idx="47714">
                  <c:v>-16.284500000000008</c:v>
                </c:pt>
                <c:pt idx="47715">
                  <c:v>-16.282499999999999</c:v>
                </c:pt>
                <c:pt idx="47716">
                  <c:v>-16.280500000000004</c:v>
                </c:pt>
                <c:pt idx="47717">
                  <c:v>-16.278500000000008</c:v>
                </c:pt>
                <c:pt idx="47718">
                  <c:v>-16.276499999999999</c:v>
                </c:pt>
                <c:pt idx="47719">
                  <c:v>-16.274500000000003</c:v>
                </c:pt>
                <c:pt idx="47720">
                  <c:v>-16.272500000000008</c:v>
                </c:pt>
                <c:pt idx="47721">
                  <c:v>-16.270500000000013</c:v>
                </c:pt>
                <c:pt idx="47722">
                  <c:v>-16.268500000000003</c:v>
                </c:pt>
                <c:pt idx="47723">
                  <c:v>-16.266500000000008</c:v>
                </c:pt>
                <c:pt idx="47724">
                  <c:v>-16.264500000000012</c:v>
                </c:pt>
                <c:pt idx="47725">
                  <c:v>-16.262500000000003</c:v>
                </c:pt>
                <c:pt idx="47726">
                  <c:v>-16.260500000000008</c:v>
                </c:pt>
                <c:pt idx="47727">
                  <c:v>-16.258500000000012</c:v>
                </c:pt>
                <c:pt idx="47728">
                  <c:v>-16.256500000000003</c:v>
                </c:pt>
                <c:pt idx="47729">
                  <c:v>-16.254500000000007</c:v>
                </c:pt>
                <c:pt idx="47730">
                  <c:v>-16.252500000000012</c:v>
                </c:pt>
                <c:pt idx="47731">
                  <c:v>-16.250500000000002</c:v>
                </c:pt>
                <c:pt idx="47732">
                  <c:v>-16.248500000000007</c:v>
                </c:pt>
                <c:pt idx="47733">
                  <c:v>-16.246500000000012</c:v>
                </c:pt>
                <c:pt idx="47734">
                  <c:v>-16.244500000000002</c:v>
                </c:pt>
                <c:pt idx="47735">
                  <c:v>-16.242500000000007</c:v>
                </c:pt>
                <c:pt idx="47736">
                  <c:v>-16.240500000000011</c:v>
                </c:pt>
                <c:pt idx="47737">
                  <c:v>-16.238500000000002</c:v>
                </c:pt>
                <c:pt idx="47738">
                  <c:v>-16.236500000000007</c:v>
                </c:pt>
                <c:pt idx="47739">
                  <c:v>-16.234500000000011</c:v>
                </c:pt>
                <c:pt idx="47740">
                  <c:v>-16.232500000000002</c:v>
                </c:pt>
                <c:pt idx="47741">
                  <c:v>-16.230500000000006</c:v>
                </c:pt>
                <c:pt idx="47742">
                  <c:v>-16.228500000000011</c:v>
                </c:pt>
                <c:pt idx="47743">
                  <c:v>-16.226500000000001</c:v>
                </c:pt>
                <c:pt idx="47744">
                  <c:v>-16.224500000000006</c:v>
                </c:pt>
                <c:pt idx="47745">
                  <c:v>-16.222500000000011</c:v>
                </c:pt>
                <c:pt idx="47746">
                  <c:v>-16.220500000000001</c:v>
                </c:pt>
                <c:pt idx="47747">
                  <c:v>-16.218500000000006</c:v>
                </c:pt>
                <c:pt idx="47748">
                  <c:v>-16.216500000000011</c:v>
                </c:pt>
                <c:pt idx="47749">
                  <c:v>-16.214500000000001</c:v>
                </c:pt>
                <c:pt idx="47750">
                  <c:v>-16.212500000000006</c:v>
                </c:pt>
                <c:pt idx="47751">
                  <c:v>-16.21050000000001</c:v>
                </c:pt>
                <c:pt idx="47752">
                  <c:v>-16.208500000000001</c:v>
                </c:pt>
                <c:pt idx="47753">
                  <c:v>-16.206500000000005</c:v>
                </c:pt>
                <c:pt idx="47754">
                  <c:v>-16.20450000000001</c:v>
                </c:pt>
                <c:pt idx="47755">
                  <c:v>-16.202500000000001</c:v>
                </c:pt>
                <c:pt idx="47756">
                  <c:v>-16.200500000000005</c:v>
                </c:pt>
                <c:pt idx="47757">
                  <c:v>-16.19850000000001</c:v>
                </c:pt>
                <c:pt idx="47758">
                  <c:v>-16.1965</c:v>
                </c:pt>
                <c:pt idx="47759">
                  <c:v>-16.194500000000005</c:v>
                </c:pt>
                <c:pt idx="47760">
                  <c:v>-16.19250000000001</c:v>
                </c:pt>
                <c:pt idx="47761">
                  <c:v>-16.1905</c:v>
                </c:pt>
                <c:pt idx="47762">
                  <c:v>-16.188500000000005</c:v>
                </c:pt>
                <c:pt idx="47763">
                  <c:v>-16.186500000000009</c:v>
                </c:pt>
                <c:pt idx="47764">
                  <c:v>-16.1845</c:v>
                </c:pt>
                <c:pt idx="47765">
                  <c:v>-16.182500000000005</c:v>
                </c:pt>
                <c:pt idx="47766">
                  <c:v>-16.180500000000009</c:v>
                </c:pt>
                <c:pt idx="47767">
                  <c:v>-16.1785</c:v>
                </c:pt>
                <c:pt idx="47768">
                  <c:v>-16.176500000000004</c:v>
                </c:pt>
                <c:pt idx="47769">
                  <c:v>-16.174500000000009</c:v>
                </c:pt>
                <c:pt idx="47770">
                  <c:v>-16.172499999999999</c:v>
                </c:pt>
                <c:pt idx="47771">
                  <c:v>-16.170500000000004</c:v>
                </c:pt>
                <c:pt idx="47772">
                  <c:v>-16.168500000000009</c:v>
                </c:pt>
                <c:pt idx="47773">
                  <c:v>-16.166499999999999</c:v>
                </c:pt>
                <c:pt idx="47774">
                  <c:v>-16.164500000000004</c:v>
                </c:pt>
                <c:pt idx="47775">
                  <c:v>-16.162500000000009</c:v>
                </c:pt>
                <c:pt idx="47776">
                  <c:v>-16.160499999999999</c:v>
                </c:pt>
                <c:pt idx="47777">
                  <c:v>-16.158500000000004</c:v>
                </c:pt>
                <c:pt idx="47778">
                  <c:v>-16.156500000000008</c:v>
                </c:pt>
                <c:pt idx="47779">
                  <c:v>-16.154499999999999</c:v>
                </c:pt>
                <c:pt idx="47780">
                  <c:v>-16.152500000000003</c:v>
                </c:pt>
                <c:pt idx="47781">
                  <c:v>-16.150500000000008</c:v>
                </c:pt>
                <c:pt idx="47782">
                  <c:v>-16.148500000000013</c:v>
                </c:pt>
                <c:pt idx="47783">
                  <c:v>-16.146500000000003</c:v>
                </c:pt>
                <c:pt idx="47784">
                  <c:v>-16.144500000000008</c:v>
                </c:pt>
                <c:pt idx="47785">
                  <c:v>-16.142500000000013</c:v>
                </c:pt>
                <c:pt idx="47786">
                  <c:v>-16.140500000000003</c:v>
                </c:pt>
                <c:pt idx="47787">
                  <c:v>-16.138500000000008</c:v>
                </c:pt>
                <c:pt idx="47788">
                  <c:v>-16.136500000000012</c:v>
                </c:pt>
                <c:pt idx="47789">
                  <c:v>-16.134500000000003</c:v>
                </c:pt>
                <c:pt idx="47790">
                  <c:v>-16.132500000000007</c:v>
                </c:pt>
                <c:pt idx="47791">
                  <c:v>-16.130500000000012</c:v>
                </c:pt>
                <c:pt idx="47792">
                  <c:v>-16.128500000000003</c:v>
                </c:pt>
                <c:pt idx="47793">
                  <c:v>-16.126500000000007</c:v>
                </c:pt>
                <c:pt idx="47794">
                  <c:v>-16.124500000000012</c:v>
                </c:pt>
                <c:pt idx="47795">
                  <c:v>-16.122500000000002</c:v>
                </c:pt>
                <c:pt idx="47796">
                  <c:v>-16.120500000000007</c:v>
                </c:pt>
                <c:pt idx="47797">
                  <c:v>-16.118500000000012</c:v>
                </c:pt>
                <c:pt idx="47798">
                  <c:v>-16.116500000000002</c:v>
                </c:pt>
                <c:pt idx="47799">
                  <c:v>-16.114500000000007</c:v>
                </c:pt>
                <c:pt idx="47800">
                  <c:v>-16.112500000000011</c:v>
                </c:pt>
                <c:pt idx="47801">
                  <c:v>-16.110500000000002</c:v>
                </c:pt>
                <c:pt idx="47802">
                  <c:v>-16.108500000000006</c:v>
                </c:pt>
                <c:pt idx="47803">
                  <c:v>-16.106500000000011</c:v>
                </c:pt>
                <c:pt idx="47804">
                  <c:v>-16.104500000000002</c:v>
                </c:pt>
                <c:pt idx="47805">
                  <c:v>-16.102500000000006</c:v>
                </c:pt>
                <c:pt idx="47806">
                  <c:v>-16.100500000000011</c:v>
                </c:pt>
                <c:pt idx="47807">
                  <c:v>-16.098500000000001</c:v>
                </c:pt>
                <c:pt idx="47808">
                  <c:v>-16.096500000000006</c:v>
                </c:pt>
                <c:pt idx="47809">
                  <c:v>-16.094500000000011</c:v>
                </c:pt>
                <c:pt idx="47810">
                  <c:v>-16.092500000000001</c:v>
                </c:pt>
                <c:pt idx="47811">
                  <c:v>-16.090500000000006</c:v>
                </c:pt>
                <c:pt idx="47812">
                  <c:v>-16.08850000000001</c:v>
                </c:pt>
                <c:pt idx="47813">
                  <c:v>-16.086500000000001</c:v>
                </c:pt>
                <c:pt idx="47814">
                  <c:v>-16.084500000000006</c:v>
                </c:pt>
                <c:pt idx="47815">
                  <c:v>-16.08250000000001</c:v>
                </c:pt>
                <c:pt idx="47816">
                  <c:v>-16.080500000000001</c:v>
                </c:pt>
                <c:pt idx="47817">
                  <c:v>-16.078500000000005</c:v>
                </c:pt>
                <c:pt idx="47818">
                  <c:v>-16.07650000000001</c:v>
                </c:pt>
                <c:pt idx="47819">
                  <c:v>-16.0745</c:v>
                </c:pt>
                <c:pt idx="47820">
                  <c:v>-16.072500000000005</c:v>
                </c:pt>
                <c:pt idx="47821">
                  <c:v>-16.07050000000001</c:v>
                </c:pt>
                <c:pt idx="47822">
                  <c:v>-16.0685</c:v>
                </c:pt>
                <c:pt idx="47823">
                  <c:v>-16.066500000000005</c:v>
                </c:pt>
                <c:pt idx="47824">
                  <c:v>-16.06450000000001</c:v>
                </c:pt>
                <c:pt idx="47825">
                  <c:v>-16.0625</c:v>
                </c:pt>
                <c:pt idx="47826">
                  <c:v>-16.060500000000005</c:v>
                </c:pt>
                <c:pt idx="47827">
                  <c:v>-16.058500000000009</c:v>
                </c:pt>
                <c:pt idx="47828">
                  <c:v>-16.0565</c:v>
                </c:pt>
                <c:pt idx="47829">
                  <c:v>-16.054500000000004</c:v>
                </c:pt>
                <c:pt idx="47830">
                  <c:v>-16.052500000000009</c:v>
                </c:pt>
                <c:pt idx="47831">
                  <c:v>-16.0505</c:v>
                </c:pt>
                <c:pt idx="47832">
                  <c:v>-16.048500000000004</c:v>
                </c:pt>
                <c:pt idx="47833">
                  <c:v>-16.046500000000009</c:v>
                </c:pt>
                <c:pt idx="47834">
                  <c:v>-16.044499999999999</c:v>
                </c:pt>
                <c:pt idx="47835">
                  <c:v>-16.042500000000004</c:v>
                </c:pt>
                <c:pt idx="47836">
                  <c:v>-16.040500000000009</c:v>
                </c:pt>
                <c:pt idx="47837">
                  <c:v>-16.038499999999999</c:v>
                </c:pt>
                <c:pt idx="47838">
                  <c:v>-16.036500000000004</c:v>
                </c:pt>
                <c:pt idx="47839">
                  <c:v>-16.034500000000008</c:v>
                </c:pt>
                <c:pt idx="47840">
                  <c:v>-16.032499999999999</c:v>
                </c:pt>
                <c:pt idx="47841">
                  <c:v>-16.030500000000004</c:v>
                </c:pt>
                <c:pt idx="47842">
                  <c:v>-16.028500000000008</c:v>
                </c:pt>
                <c:pt idx="47843">
                  <c:v>-16.026499999999999</c:v>
                </c:pt>
                <c:pt idx="47844">
                  <c:v>-16.024500000000003</c:v>
                </c:pt>
                <c:pt idx="47845">
                  <c:v>-16.022500000000008</c:v>
                </c:pt>
                <c:pt idx="47846">
                  <c:v>-16.020500000000013</c:v>
                </c:pt>
                <c:pt idx="47847">
                  <c:v>-16.018500000000003</c:v>
                </c:pt>
                <c:pt idx="47848">
                  <c:v>-16.016500000000008</c:v>
                </c:pt>
                <c:pt idx="47849">
                  <c:v>-16.014500000000012</c:v>
                </c:pt>
                <c:pt idx="47850">
                  <c:v>-16.012500000000003</c:v>
                </c:pt>
                <c:pt idx="47851">
                  <c:v>-16.010500000000008</c:v>
                </c:pt>
                <c:pt idx="47852">
                  <c:v>-16.008500000000012</c:v>
                </c:pt>
                <c:pt idx="47853">
                  <c:v>-16.006500000000003</c:v>
                </c:pt>
                <c:pt idx="47854">
                  <c:v>-16.004500000000007</c:v>
                </c:pt>
                <c:pt idx="47855">
                  <c:v>-16.002500000000012</c:v>
                </c:pt>
                <c:pt idx="47856">
                  <c:v>-16.000500000000002</c:v>
                </c:pt>
                <c:pt idx="47857">
                  <c:v>-15.998500000000007</c:v>
                </c:pt>
                <c:pt idx="47858">
                  <c:v>-15.996500000000012</c:v>
                </c:pt>
                <c:pt idx="47859">
                  <c:v>-15.994500000000002</c:v>
                </c:pt>
                <c:pt idx="47860">
                  <c:v>-15.992500000000007</c:v>
                </c:pt>
                <c:pt idx="47861">
                  <c:v>-15.990500000000011</c:v>
                </c:pt>
                <c:pt idx="47862">
                  <c:v>-15.988500000000002</c:v>
                </c:pt>
                <c:pt idx="47863">
                  <c:v>-15.986500000000007</c:v>
                </c:pt>
                <c:pt idx="47864">
                  <c:v>-15.984500000000011</c:v>
                </c:pt>
                <c:pt idx="47865">
                  <c:v>-15.982500000000002</c:v>
                </c:pt>
                <c:pt idx="47866">
                  <c:v>-15.980500000000006</c:v>
                </c:pt>
                <c:pt idx="47867">
                  <c:v>-15.978500000000011</c:v>
                </c:pt>
                <c:pt idx="47868">
                  <c:v>-15.976500000000001</c:v>
                </c:pt>
                <c:pt idx="47869">
                  <c:v>-15.974500000000006</c:v>
                </c:pt>
                <c:pt idx="47870">
                  <c:v>-15.972500000000011</c:v>
                </c:pt>
                <c:pt idx="47871">
                  <c:v>-15.970500000000001</c:v>
                </c:pt>
                <c:pt idx="47872">
                  <c:v>-15.968500000000006</c:v>
                </c:pt>
                <c:pt idx="47873">
                  <c:v>-15.966500000000011</c:v>
                </c:pt>
                <c:pt idx="47874">
                  <c:v>-15.964500000000001</c:v>
                </c:pt>
                <c:pt idx="47875">
                  <c:v>-15.962500000000006</c:v>
                </c:pt>
                <c:pt idx="47876">
                  <c:v>-15.96050000000001</c:v>
                </c:pt>
                <c:pt idx="47877">
                  <c:v>-15.958500000000001</c:v>
                </c:pt>
                <c:pt idx="47878">
                  <c:v>-15.956500000000005</c:v>
                </c:pt>
                <c:pt idx="47879">
                  <c:v>-15.95450000000001</c:v>
                </c:pt>
                <c:pt idx="47880">
                  <c:v>-15.952500000000001</c:v>
                </c:pt>
                <c:pt idx="47881">
                  <c:v>-15.950500000000005</c:v>
                </c:pt>
                <c:pt idx="47882">
                  <c:v>-15.94850000000001</c:v>
                </c:pt>
                <c:pt idx="47883">
                  <c:v>-15.9465</c:v>
                </c:pt>
                <c:pt idx="47884">
                  <c:v>-15.944500000000005</c:v>
                </c:pt>
                <c:pt idx="47885">
                  <c:v>-15.94250000000001</c:v>
                </c:pt>
                <c:pt idx="47886">
                  <c:v>-15.9405</c:v>
                </c:pt>
                <c:pt idx="47887">
                  <c:v>-15.938500000000005</c:v>
                </c:pt>
                <c:pt idx="47888">
                  <c:v>-15.936500000000009</c:v>
                </c:pt>
                <c:pt idx="47889">
                  <c:v>-15.9345</c:v>
                </c:pt>
                <c:pt idx="47890">
                  <c:v>-15.932500000000005</c:v>
                </c:pt>
                <c:pt idx="47891">
                  <c:v>-15.930500000000009</c:v>
                </c:pt>
                <c:pt idx="47892">
                  <c:v>-15.9285</c:v>
                </c:pt>
                <c:pt idx="47893">
                  <c:v>-15.926500000000004</c:v>
                </c:pt>
                <c:pt idx="47894">
                  <c:v>-15.924500000000009</c:v>
                </c:pt>
                <c:pt idx="47895">
                  <c:v>-15.922499999999999</c:v>
                </c:pt>
                <c:pt idx="47896">
                  <c:v>-15.920500000000004</c:v>
                </c:pt>
                <c:pt idx="47897">
                  <c:v>-15.918500000000009</c:v>
                </c:pt>
                <c:pt idx="47898">
                  <c:v>-15.916499999999999</c:v>
                </c:pt>
                <c:pt idx="47899">
                  <c:v>-15.914500000000004</c:v>
                </c:pt>
                <c:pt idx="47900">
                  <c:v>-15.912500000000009</c:v>
                </c:pt>
                <c:pt idx="47901">
                  <c:v>-15.910499999999999</c:v>
                </c:pt>
                <c:pt idx="47902">
                  <c:v>-15.908500000000004</c:v>
                </c:pt>
                <c:pt idx="47903">
                  <c:v>-15.906500000000008</c:v>
                </c:pt>
                <c:pt idx="47904">
                  <c:v>-15.904499999999999</c:v>
                </c:pt>
                <c:pt idx="47905">
                  <c:v>-15.902500000000003</c:v>
                </c:pt>
                <c:pt idx="47906">
                  <c:v>-15.900500000000008</c:v>
                </c:pt>
                <c:pt idx="47907">
                  <c:v>-15.898500000000013</c:v>
                </c:pt>
                <c:pt idx="47908">
                  <c:v>-15.896500000000003</c:v>
                </c:pt>
                <c:pt idx="47909">
                  <c:v>-15.894500000000008</c:v>
                </c:pt>
                <c:pt idx="47910">
                  <c:v>-15.892500000000013</c:v>
                </c:pt>
                <c:pt idx="47911">
                  <c:v>-15.890500000000003</c:v>
                </c:pt>
                <c:pt idx="47912">
                  <c:v>-15.888500000000008</c:v>
                </c:pt>
                <c:pt idx="47913">
                  <c:v>-15.886500000000012</c:v>
                </c:pt>
                <c:pt idx="47914">
                  <c:v>-15.884500000000003</c:v>
                </c:pt>
                <c:pt idx="47915">
                  <c:v>-15.882500000000007</c:v>
                </c:pt>
                <c:pt idx="47916">
                  <c:v>-15.880500000000012</c:v>
                </c:pt>
                <c:pt idx="47917">
                  <c:v>-15.878500000000003</c:v>
                </c:pt>
                <c:pt idx="47918">
                  <c:v>-15.876500000000007</c:v>
                </c:pt>
                <c:pt idx="47919">
                  <c:v>-15.874500000000012</c:v>
                </c:pt>
                <c:pt idx="47920">
                  <c:v>-15.872500000000002</c:v>
                </c:pt>
                <c:pt idx="47921">
                  <c:v>-15.870500000000007</c:v>
                </c:pt>
                <c:pt idx="47922">
                  <c:v>-15.868500000000012</c:v>
                </c:pt>
                <c:pt idx="47923">
                  <c:v>-15.866500000000002</c:v>
                </c:pt>
                <c:pt idx="47924">
                  <c:v>-15.864500000000007</c:v>
                </c:pt>
                <c:pt idx="47925">
                  <c:v>-15.862500000000011</c:v>
                </c:pt>
                <c:pt idx="47926">
                  <c:v>-15.860500000000002</c:v>
                </c:pt>
                <c:pt idx="47927">
                  <c:v>-15.858500000000006</c:v>
                </c:pt>
                <c:pt idx="47928">
                  <c:v>-15.856500000000011</c:v>
                </c:pt>
                <c:pt idx="47929">
                  <c:v>-15.854500000000002</c:v>
                </c:pt>
                <c:pt idx="47930">
                  <c:v>-15.852500000000006</c:v>
                </c:pt>
                <c:pt idx="47931">
                  <c:v>-15.850500000000011</c:v>
                </c:pt>
                <c:pt idx="47932">
                  <c:v>-15.848500000000001</c:v>
                </c:pt>
                <c:pt idx="47933">
                  <c:v>-15.846500000000006</c:v>
                </c:pt>
                <c:pt idx="47934">
                  <c:v>-15.844500000000011</c:v>
                </c:pt>
                <c:pt idx="47935">
                  <c:v>-15.842500000000001</c:v>
                </c:pt>
                <c:pt idx="47936">
                  <c:v>-15.840500000000006</c:v>
                </c:pt>
                <c:pt idx="47937">
                  <c:v>-15.83850000000001</c:v>
                </c:pt>
                <c:pt idx="47938">
                  <c:v>-15.836500000000001</c:v>
                </c:pt>
                <c:pt idx="47939">
                  <c:v>-15.834500000000006</c:v>
                </c:pt>
                <c:pt idx="47940">
                  <c:v>-15.83250000000001</c:v>
                </c:pt>
                <c:pt idx="47941">
                  <c:v>-15.830500000000001</c:v>
                </c:pt>
                <c:pt idx="47942">
                  <c:v>-15.828500000000005</c:v>
                </c:pt>
                <c:pt idx="47943">
                  <c:v>-15.82650000000001</c:v>
                </c:pt>
                <c:pt idx="47944">
                  <c:v>-15.8245</c:v>
                </c:pt>
                <c:pt idx="47945">
                  <c:v>-15.822500000000005</c:v>
                </c:pt>
                <c:pt idx="47946">
                  <c:v>-15.82050000000001</c:v>
                </c:pt>
                <c:pt idx="47947">
                  <c:v>-15.8185</c:v>
                </c:pt>
                <c:pt idx="47948">
                  <c:v>-15.816500000000005</c:v>
                </c:pt>
                <c:pt idx="47949">
                  <c:v>-15.81450000000001</c:v>
                </c:pt>
                <c:pt idx="47950">
                  <c:v>-15.8125</c:v>
                </c:pt>
                <c:pt idx="47951">
                  <c:v>-15.810500000000005</c:v>
                </c:pt>
                <c:pt idx="47952">
                  <c:v>-15.808500000000009</c:v>
                </c:pt>
                <c:pt idx="47953">
                  <c:v>-15.8065</c:v>
                </c:pt>
                <c:pt idx="47954">
                  <c:v>-15.804500000000004</c:v>
                </c:pt>
                <c:pt idx="47955">
                  <c:v>-15.802500000000009</c:v>
                </c:pt>
                <c:pt idx="47956">
                  <c:v>-15.8005</c:v>
                </c:pt>
                <c:pt idx="47957">
                  <c:v>-15.798500000000004</c:v>
                </c:pt>
                <c:pt idx="47958">
                  <c:v>-15.796500000000009</c:v>
                </c:pt>
                <c:pt idx="47959">
                  <c:v>-15.794499999999999</c:v>
                </c:pt>
                <c:pt idx="47960">
                  <c:v>-15.792500000000004</c:v>
                </c:pt>
                <c:pt idx="47961">
                  <c:v>-15.790500000000009</c:v>
                </c:pt>
                <c:pt idx="47962">
                  <c:v>-15.788499999999999</c:v>
                </c:pt>
                <c:pt idx="47963">
                  <c:v>-15.786500000000004</c:v>
                </c:pt>
                <c:pt idx="47964">
                  <c:v>-15.784500000000008</c:v>
                </c:pt>
                <c:pt idx="47965">
                  <c:v>-15.782499999999999</c:v>
                </c:pt>
                <c:pt idx="47966">
                  <c:v>-15.780500000000004</c:v>
                </c:pt>
                <c:pt idx="47967">
                  <c:v>-15.778500000000008</c:v>
                </c:pt>
                <c:pt idx="47968">
                  <c:v>-15.776499999999999</c:v>
                </c:pt>
                <c:pt idx="47969">
                  <c:v>-15.774500000000003</c:v>
                </c:pt>
                <c:pt idx="47970">
                  <c:v>-15.772500000000008</c:v>
                </c:pt>
                <c:pt idx="47971">
                  <c:v>-15.770500000000013</c:v>
                </c:pt>
                <c:pt idx="47972">
                  <c:v>-15.768500000000003</c:v>
                </c:pt>
                <c:pt idx="47973">
                  <c:v>-15.766500000000008</c:v>
                </c:pt>
                <c:pt idx="47974">
                  <c:v>-15.764500000000012</c:v>
                </c:pt>
                <c:pt idx="47975">
                  <c:v>-15.762500000000003</c:v>
                </c:pt>
                <c:pt idx="47976">
                  <c:v>-15.760500000000008</c:v>
                </c:pt>
                <c:pt idx="47977">
                  <c:v>-15.758500000000012</c:v>
                </c:pt>
                <c:pt idx="47978">
                  <c:v>-15.756500000000003</c:v>
                </c:pt>
                <c:pt idx="47979">
                  <c:v>-15.754500000000007</c:v>
                </c:pt>
                <c:pt idx="47980">
                  <c:v>-15.752500000000012</c:v>
                </c:pt>
                <c:pt idx="47981">
                  <c:v>-15.750500000000002</c:v>
                </c:pt>
                <c:pt idx="47982">
                  <c:v>-15.748500000000007</c:v>
                </c:pt>
                <c:pt idx="47983">
                  <c:v>-15.746500000000012</c:v>
                </c:pt>
                <c:pt idx="47984">
                  <c:v>-15.744500000000002</c:v>
                </c:pt>
                <c:pt idx="47985">
                  <c:v>-15.742500000000007</c:v>
                </c:pt>
                <c:pt idx="47986">
                  <c:v>-15.740500000000011</c:v>
                </c:pt>
                <c:pt idx="47987">
                  <c:v>-15.738500000000002</c:v>
                </c:pt>
                <c:pt idx="47988">
                  <c:v>-15.736500000000007</c:v>
                </c:pt>
                <c:pt idx="47989">
                  <c:v>-15.734500000000011</c:v>
                </c:pt>
                <c:pt idx="47990">
                  <c:v>-15.732500000000002</c:v>
                </c:pt>
                <c:pt idx="47991">
                  <c:v>-15.730500000000006</c:v>
                </c:pt>
                <c:pt idx="47992">
                  <c:v>-15.728500000000011</c:v>
                </c:pt>
                <c:pt idx="47993">
                  <c:v>-15.726500000000001</c:v>
                </c:pt>
                <c:pt idx="47994">
                  <c:v>-15.724500000000006</c:v>
                </c:pt>
                <c:pt idx="47995">
                  <c:v>-15.722500000000011</c:v>
                </c:pt>
                <c:pt idx="47996">
                  <c:v>-15.720500000000001</c:v>
                </c:pt>
                <c:pt idx="47997">
                  <c:v>-15.718500000000006</c:v>
                </c:pt>
                <c:pt idx="47998">
                  <c:v>-15.716500000000011</c:v>
                </c:pt>
                <c:pt idx="47999">
                  <c:v>-15.714500000000001</c:v>
                </c:pt>
                <c:pt idx="48000">
                  <c:v>-15.712500000000006</c:v>
                </c:pt>
                <c:pt idx="48001">
                  <c:v>-15.71050000000001</c:v>
                </c:pt>
                <c:pt idx="48002">
                  <c:v>-15.708500000000001</c:v>
                </c:pt>
                <c:pt idx="48003">
                  <c:v>-15.706500000000005</c:v>
                </c:pt>
                <c:pt idx="48004">
                  <c:v>-15.70450000000001</c:v>
                </c:pt>
                <c:pt idx="48005">
                  <c:v>-15.702500000000001</c:v>
                </c:pt>
                <c:pt idx="48006">
                  <c:v>-15.700500000000005</c:v>
                </c:pt>
                <c:pt idx="48007">
                  <c:v>-15.69850000000001</c:v>
                </c:pt>
                <c:pt idx="48008">
                  <c:v>-15.6965</c:v>
                </c:pt>
                <c:pt idx="48009">
                  <c:v>-15.694500000000005</c:v>
                </c:pt>
                <c:pt idx="48010">
                  <c:v>-15.69250000000001</c:v>
                </c:pt>
                <c:pt idx="48011">
                  <c:v>-15.6905</c:v>
                </c:pt>
                <c:pt idx="48012">
                  <c:v>-15.688500000000005</c:v>
                </c:pt>
                <c:pt idx="48013">
                  <c:v>-15.686500000000009</c:v>
                </c:pt>
                <c:pt idx="48014">
                  <c:v>-15.6845</c:v>
                </c:pt>
                <c:pt idx="48015">
                  <c:v>-15.682500000000005</c:v>
                </c:pt>
                <c:pt idx="48016">
                  <c:v>-15.680500000000009</c:v>
                </c:pt>
                <c:pt idx="48017">
                  <c:v>-15.6785</c:v>
                </c:pt>
                <c:pt idx="48018">
                  <c:v>-15.676500000000004</c:v>
                </c:pt>
                <c:pt idx="48019">
                  <c:v>-15.674500000000009</c:v>
                </c:pt>
                <c:pt idx="48020">
                  <c:v>-15.672499999999999</c:v>
                </c:pt>
                <c:pt idx="48021">
                  <c:v>-15.670500000000004</c:v>
                </c:pt>
                <c:pt idx="48022">
                  <c:v>-15.668500000000009</c:v>
                </c:pt>
                <c:pt idx="48023">
                  <c:v>-15.666499999999999</c:v>
                </c:pt>
                <c:pt idx="48024">
                  <c:v>-15.664500000000004</c:v>
                </c:pt>
                <c:pt idx="48025">
                  <c:v>-15.662500000000009</c:v>
                </c:pt>
                <c:pt idx="48026">
                  <c:v>-15.660499999999999</c:v>
                </c:pt>
                <c:pt idx="48027">
                  <c:v>-15.658500000000004</c:v>
                </c:pt>
                <c:pt idx="48028">
                  <c:v>-15.656500000000008</c:v>
                </c:pt>
                <c:pt idx="48029">
                  <c:v>-15.654499999999999</c:v>
                </c:pt>
                <c:pt idx="48030">
                  <c:v>-15.652500000000003</c:v>
                </c:pt>
                <c:pt idx="48031">
                  <c:v>-15.650500000000008</c:v>
                </c:pt>
                <c:pt idx="48032">
                  <c:v>-15.648500000000013</c:v>
                </c:pt>
                <c:pt idx="48033">
                  <c:v>-15.646500000000003</c:v>
                </c:pt>
                <c:pt idx="48034">
                  <c:v>-15.644500000000008</c:v>
                </c:pt>
                <c:pt idx="48035">
                  <c:v>-15.642500000000013</c:v>
                </c:pt>
                <c:pt idx="48036">
                  <c:v>-15.640500000000003</c:v>
                </c:pt>
                <c:pt idx="48037">
                  <c:v>-15.638500000000008</c:v>
                </c:pt>
                <c:pt idx="48038">
                  <c:v>-15.636500000000012</c:v>
                </c:pt>
                <c:pt idx="48039">
                  <c:v>-15.634500000000003</c:v>
                </c:pt>
                <c:pt idx="48040">
                  <c:v>-15.632500000000007</c:v>
                </c:pt>
                <c:pt idx="48041">
                  <c:v>-15.630500000000012</c:v>
                </c:pt>
                <c:pt idx="48042">
                  <c:v>-15.628500000000003</c:v>
                </c:pt>
                <c:pt idx="48043">
                  <c:v>-15.626500000000007</c:v>
                </c:pt>
                <c:pt idx="48044">
                  <c:v>-15.624500000000012</c:v>
                </c:pt>
                <c:pt idx="48045">
                  <c:v>-15.622500000000002</c:v>
                </c:pt>
                <c:pt idx="48046">
                  <c:v>-15.620500000000007</c:v>
                </c:pt>
                <c:pt idx="48047">
                  <c:v>-15.618500000000012</c:v>
                </c:pt>
                <c:pt idx="48048">
                  <c:v>-15.616500000000002</c:v>
                </c:pt>
                <c:pt idx="48049">
                  <c:v>-15.614500000000007</c:v>
                </c:pt>
                <c:pt idx="48050">
                  <c:v>-15.612500000000011</c:v>
                </c:pt>
                <c:pt idx="48051">
                  <c:v>-15.610500000000002</c:v>
                </c:pt>
                <c:pt idx="48052">
                  <c:v>-15.608500000000006</c:v>
                </c:pt>
                <c:pt idx="48053">
                  <c:v>-15.606500000000011</c:v>
                </c:pt>
                <c:pt idx="48054">
                  <c:v>-15.604500000000002</c:v>
                </c:pt>
                <c:pt idx="48055">
                  <c:v>-15.602500000000006</c:v>
                </c:pt>
                <c:pt idx="48056">
                  <c:v>-15.600500000000011</c:v>
                </c:pt>
                <c:pt idx="48057">
                  <c:v>-15.598500000000001</c:v>
                </c:pt>
                <c:pt idx="48058">
                  <c:v>-15.596500000000006</c:v>
                </c:pt>
                <c:pt idx="48059">
                  <c:v>-15.594500000000011</c:v>
                </c:pt>
                <c:pt idx="48060">
                  <c:v>-15.592500000000001</c:v>
                </c:pt>
                <c:pt idx="48061">
                  <c:v>-15.590500000000006</c:v>
                </c:pt>
                <c:pt idx="48062">
                  <c:v>-15.58850000000001</c:v>
                </c:pt>
                <c:pt idx="48063">
                  <c:v>-15.586500000000001</c:v>
                </c:pt>
                <c:pt idx="48064">
                  <c:v>-15.584500000000006</c:v>
                </c:pt>
                <c:pt idx="48065">
                  <c:v>-15.58250000000001</c:v>
                </c:pt>
                <c:pt idx="48066">
                  <c:v>-15.580500000000001</c:v>
                </c:pt>
                <c:pt idx="48067">
                  <c:v>-15.578500000000005</c:v>
                </c:pt>
                <c:pt idx="48068">
                  <c:v>-15.57650000000001</c:v>
                </c:pt>
                <c:pt idx="48069">
                  <c:v>-15.5745</c:v>
                </c:pt>
                <c:pt idx="48070">
                  <c:v>-15.572500000000005</c:v>
                </c:pt>
                <c:pt idx="48071">
                  <c:v>-15.57050000000001</c:v>
                </c:pt>
                <c:pt idx="48072">
                  <c:v>-15.5685</c:v>
                </c:pt>
                <c:pt idx="48073">
                  <c:v>-15.566500000000005</c:v>
                </c:pt>
                <c:pt idx="48074">
                  <c:v>-15.56450000000001</c:v>
                </c:pt>
                <c:pt idx="48075">
                  <c:v>-15.5625</c:v>
                </c:pt>
                <c:pt idx="48076">
                  <c:v>-15.560500000000005</c:v>
                </c:pt>
                <c:pt idx="48077">
                  <c:v>-15.558500000000009</c:v>
                </c:pt>
                <c:pt idx="48078">
                  <c:v>-15.5565</c:v>
                </c:pt>
                <c:pt idx="48079">
                  <c:v>-15.554500000000004</c:v>
                </c:pt>
                <c:pt idx="48080">
                  <c:v>-15.552500000000009</c:v>
                </c:pt>
                <c:pt idx="48081">
                  <c:v>-15.5505</c:v>
                </c:pt>
                <c:pt idx="48082">
                  <c:v>-15.548500000000004</c:v>
                </c:pt>
                <c:pt idx="48083">
                  <c:v>-15.546500000000009</c:v>
                </c:pt>
                <c:pt idx="48084">
                  <c:v>-15.544499999999999</c:v>
                </c:pt>
                <c:pt idx="48085">
                  <c:v>-15.542500000000004</c:v>
                </c:pt>
                <c:pt idx="48086">
                  <c:v>-15.540500000000009</c:v>
                </c:pt>
                <c:pt idx="48087">
                  <c:v>-15.538499999999999</c:v>
                </c:pt>
                <c:pt idx="48088">
                  <c:v>-15.536500000000004</c:v>
                </c:pt>
                <c:pt idx="48089">
                  <c:v>-15.534500000000008</c:v>
                </c:pt>
                <c:pt idx="48090">
                  <c:v>-15.532499999999999</c:v>
                </c:pt>
                <c:pt idx="48091">
                  <c:v>-15.530500000000004</c:v>
                </c:pt>
                <c:pt idx="48092">
                  <c:v>-15.528500000000008</c:v>
                </c:pt>
                <c:pt idx="48093">
                  <c:v>-15.526499999999999</c:v>
                </c:pt>
                <c:pt idx="48094">
                  <c:v>-15.524500000000003</c:v>
                </c:pt>
                <c:pt idx="48095">
                  <c:v>-15.522500000000008</c:v>
                </c:pt>
                <c:pt idx="48096">
                  <c:v>-15.520500000000013</c:v>
                </c:pt>
                <c:pt idx="48097">
                  <c:v>-15.518500000000003</c:v>
                </c:pt>
                <c:pt idx="48098">
                  <c:v>-15.516500000000008</c:v>
                </c:pt>
                <c:pt idx="48099">
                  <c:v>-15.514500000000012</c:v>
                </c:pt>
                <c:pt idx="48100">
                  <c:v>-15.512500000000003</c:v>
                </c:pt>
                <c:pt idx="48101">
                  <c:v>-15.510500000000008</c:v>
                </c:pt>
                <c:pt idx="48102">
                  <c:v>-15.508500000000012</c:v>
                </c:pt>
                <c:pt idx="48103">
                  <c:v>-15.506500000000003</c:v>
                </c:pt>
                <c:pt idx="48104">
                  <c:v>-15.504500000000007</c:v>
                </c:pt>
                <c:pt idx="48105">
                  <c:v>-15.502500000000012</c:v>
                </c:pt>
                <c:pt idx="48106">
                  <c:v>-15.500500000000002</c:v>
                </c:pt>
                <c:pt idx="48107">
                  <c:v>-15.498500000000007</c:v>
                </c:pt>
                <c:pt idx="48108">
                  <c:v>-15.496500000000012</c:v>
                </c:pt>
                <c:pt idx="48109">
                  <c:v>-15.494500000000002</c:v>
                </c:pt>
                <c:pt idx="48110">
                  <c:v>-15.492500000000007</c:v>
                </c:pt>
                <c:pt idx="48111">
                  <c:v>-15.490500000000011</c:v>
                </c:pt>
                <c:pt idx="48112">
                  <c:v>-15.488500000000002</c:v>
                </c:pt>
                <c:pt idx="48113">
                  <c:v>-15.486500000000007</c:v>
                </c:pt>
                <c:pt idx="48114">
                  <c:v>-15.484500000000011</c:v>
                </c:pt>
                <c:pt idx="48115">
                  <c:v>-15.482500000000002</c:v>
                </c:pt>
                <c:pt idx="48116">
                  <c:v>-15.480500000000006</c:v>
                </c:pt>
                <c:pt idx="48117">
                  <c:v>-15.478500000000011</c:v>
                </c:pt>
                <c:pt idx="48118">
                  <c:v>-15.476500000000001</c:v>
                </c:pt>
                <c:pt idx="48119">
                  <c:v>-15.474500000000006</c:v>
                </c:pt>
                <c:pt idx="48120">
                  <c:v>-15.472500000000011</c:v>
                </c:pt>
                <c:pt idx="48121">
                  <c:v>-15.470500000000001</c:v>
                </c:pt>
                <c:pt idx="48122">
                  <c:v>-15.468500000000006</c:v>
                </c:pt>
                <c:pt idx="48123">
                  <c:v>-15.466500000000011</c:v>
                </c:pt>
                <c:pt idx="48124">
                  <c:v>-15.464500000000001</c:v>
                </c:pt>
                <c:pt idx="48125">
                  <c:v>-15.462500000000006</c:v>
                </c:pt>
                <c:pt idx="48126">
                  <c:v>-15.46050000000001</c:v>
                </c:pt>
                <c:pt idx="48127">
                  <c:v>-15.458500000000001</c:v>
                </c:pt>
                <c:pt idx="48128">
                  <c:v>-15.456500000000005</c:v>
                </c:pt>
                <c:pt idx="48129">
                  <c:v>-15.45450000000001</c:v>
                </c:pt>
                <c:pt idx="48130">
                  <c:v>-15.452500000000001</c:v>
                </c:pt>
                <c:pt idx="48131">
                  <c:v>-15.450500000000005</c:v>
                </c:pt>
                <c:pt idx="48132">
                  <c:v>-15.44850000000001</c:v>
                </c:pt>
                <c:pt idx="48133">
                  <c:v>-15.4465</c:v>
                </c:pt>
                <c:pt idx="48134">
                  <c:v>-15.444500000000005</c:v>
                </c:pt>
                <c:pt idx="48135">
                  <c:v>-15.44250000000001</c:v>
                </c:pt>
                <c:pt idx="48136">
                  <c:v>-15.4405</c:v>
                </c:pt>
                <c:pt idx="48137">
                  <c:v>-15.438500000000005</c:v>
                </c:pt>
                <c:pt idx="48138">
                  <c:v>-15.436500000000009</c:v>
                </c:pt>
                <c:pt idx="48139">
                  <c:v>-15.4345</c:v>
                </c:pt>
                <c:pt idx="48140">
                  <c:v>-15.432500000000005</c:v>
                </c:pt>
                <c:pt idx="48141">
                  <c:v>-15.430500000000009</c:v>
                </c:pt>
                <c:pt idx="48142">
                  <c:v>-15.4285</c:v>
                </c:pt>
                <c:pt idx="48143">
                  <c:v>-15.426500000000004</c:v>
                </c:pt>
                <c:pt idx="48144">
                  <c:v>-15.424500000000009</c:v>
                </c:pt>
                <c:pt idx="48145">
                  <c:v>-15.422499999999999</c:v>
                </c:pt>
                <c:pt idx="48146">
                  <c:v>-15.420500000000004</c:v>
                </c:pt>
                <c:pt idx="48147">
                  <c:v>-15.418500000000009</c:v>
                </c:pt>
                <c:pt idx="48148">
                  <c:v>-15.416499999999999</c:v>
                </c:pt>
                <c:pt idx="48149">
                  <c:v>-15.414500000000004</c:v>
                </c:pt>
                <c:pt idx="48150">
                  <c:v>-15.412500000000009</c:v>
                </c:pt>
                <c:pt idx="48151">
                  <c:v>-15.410499999999999</c:v>
                </c:pt>
                <c:pt idx="48152">
                  <c:v>-15.408500000000004</c:v>
                </c:pt>
                <c:pt idx="48153">
                  <c:v>-15.406500000000008</c:v>
                </c:pt>
                <c:pt idx="48154">
                  <c:v>-15.404499999999999</c:v>
                </c:pt>
                <c:pt idx="48155">
                  <c:v>-15.402500000000003</c:v>
                </c:pt>
                <c:pt idx="48156">
                  <c:v>-15.400500000000008</c:v>
                </c:pt>
                <c:pt idx="48157">
                  <c:v>-15.398500000000013</c:v>
                </c:pt>
                <c:pt idx="48158">
                  <c:v>-15.396500000000003</c:v>
                </c:pt>
                <c:pt idx="48159">
                  <c:v>-15.394500000000008</c:v>
                </c:pt>
                <c:pt idx="48160">
                  <c:v>-15.392500000000013</c:v>
                </c:pt>
                <c:pt idx="48161">
                  <c:v>-15.390500000000003</c:v>
                </c:pt>
                <c:pt idx="48162">
                  <c:v>-15.388500000000008</c:v>
                </c:pt>
                <c:pt idx="48163">
                  <c:v>-15.386500000000012</c:v>
                </c:pt>
                <c:pt idx="48164">
                  <c:v>-15.384500000000003</c:v>
                </c:pt>
                <c:pt idx="48165">
                  <c:v>-15.382500000000007</c:v>
                </c:pt>
                <c:pt idx="48166">
                  <c:v>-15.380500000000012</c:v>
                </c:pt>
                <c:pt idx="48167">
                  <c:v>-15.378500000000003</c:v>
                </c:pt>
                <c:pt idx="48168">
                  <c:v>-15.376500000000007</c:v>
                </c:pt>
                <c:pt idx="48169">
                  <c:v>-15.374500000000012</c:v>
                </c:pt>
                <c:pt idx="48170">
                  <c:v>-15.372500000000002</c:v>
                </c:pt>
                <c:pt idx="48171">
                  <c:v>-15.370500000000007</c:v>
                </c:pt>
                <c:pt idx="48172">
                  <c:v>-15.368500000000012</c:v>
                </c:pt>
                <c:pt idx="48173">
                  <c:v>-15.366500000000002</c:v>
                </c:pt>
                <c:pt idx="48174">
                  <c:v>-15.364500000000007</c:v>
                </c:pt>
                <c:pt idx="48175">
                  <c:v>-15.362500000000011</c:v>
                </c:pt>
                <c:pt idx="48176">
                  <c:v>-15.360500000000002</c:v>
                </c:pt>
                <c:pt idx="48177">
                  <c:v>-15.358500000000006</c:v>
                </c:pt>
                <c:pt idx="48178">
                  <c:v>-15.356500000000011</c:v>
                </c:pt>
                <c:pt idx="48179">
                  <c:v>-15.354500000000002</c:v>
                </c:pt>
                <c:pt idx="48180">
                  <c:v>-15.352500000000006</c:v>
                </c:pt>
                <c:pt idx="48181">
                  <c:v>-15.350500000000011</c:v>
                </c:pt>
                <c:pt idx="48182">
                  <c:v>-15.348500000000001</c:v>
                </c:pt>
                <c:pt idx="48183">
                  <c:v>-15.346500000000006</c:v>
                </c:pt>
                <c:pt idx="48184">
                  <c:v>-15.344500000000011</c:v>
                </c:pt>
                <c:pt idx="48185">
                  <c:v>-15.342500000000001</c:v>
                </c:pt>
                <c:pt idx="48186">
                  <c:v>-15.340500000000006</c:v>
                </c:pt>
                <c:pt idx="48187">
                  <c:v>-15.33850000000001</c:v>
                </c:pt>
                <c:pt idx="48188">
                  <c:v>-15.336500000000001</c:v>
                </c:pt>
                <c:pt idx="48189">
                  <c:v>-15.334500000000006</c:v>
                </c:pt>
                <c:pt idx="48190">
                  <c:v>-15.33250000000001</c:v>
                </c:pt>
                <c:pt idx="48191">
                  <c:v>-15.330500000000001</c:v>
                </c:pt>
                <c:pt idx="48192">
                  <c:v>-15.328500000000005</c:v>
                </c:pt>
                <c:pt idx="48193">
                  <c:v>-15.32650000000001</c:v>
                </c:pt>
                <c:pt idx="48194">
                  <c:v>-15.3245</c:v>
                </c:pt>
                <c:pt idx="48195">
                  <c:v>-15.322500000000005</c:v>
                </c:pt>
                <c:pt idx="48196">
                  <c:v>-15.32050000000001</c:v>
                </c:pt>
                <c:pt idx="48197">
                  <c:v>-15.3185</c:v>
                </c:pt>
                <c:pt idx="48198">
                  <c:v>-15.316500000000005</c:v>
                </c:pt>
                <c:pt idx="48199">
                  <c:v>-15.31450000000001</c:v>
                </c:pt>
                <c:pt idx="48200">
                  <c:v>-15.3125</c:v>
                </c:pt>
                <c:pt idx="48201">
                  <c:v>-15.310500000000005</c:v>
                </c:pt>
                <c:pt idx="48202">
                  <c:v>-15.308500000000009</c:v>
                </c:pt>
                <c:pt idx="48203">
                  <c:v>-15.3065</c:v>
                </c:pt>
                <c:pt idx="48204">
                  <c:v>-15.304500000000004</c:v>
                </c:pt>
                <c:pt idx="48205">
                  <c:v>-15.302500000000009</c:v>
                </c:pt>
                <c:pt idx="48206">
                  <c:v>-15.3005</c:v>
                </c:pt>
                <c:pt idx="48207">
                  <c:v>-15.298500000000004</c:v>
                </c:pt>
                <c:pt idx="48208">
                  <c:v>-15.296500000000009</c:v>
                </c:pt>
                <c:pt idx="48209">
                  <c:v>-15.294499999999999</c:v>
                </c:pt>
                <c:pt idx="48210">
                  <c:v>-15.292500000000004</c:v>
                </c:pt>
                <c:pt idx="48211">
                  <c:v>-15.290500000000009</c:v>
                </c:pt>
                <c:pt idx="48212">
                  <c:v>-15.288499999999999</c:v>
                </c:pt>
                <c:pt idx="48213">
                  <c:v>-15.286500000000004</c:v>
                </c:pt>
                <c:pt idx="48214">
                  <c:v>-15.284500000000008</c:v>
                </c:pt>
                <c:pt idx="48215">
                  <c:v>-15.282499999999999</c:v>
                </c:pt>
                <c:pt idx="48216">
                  <c:v>-15.280500000000004</c:v>
                </c:pt>
                <c:pt idx="48217">
                  <c:v>-15.278500000000008</c:v>
                </c:pt>
                <c:pt idx="48218">
                  <c:v>-15.276499999999999</c:v>
                </c:pt>
                <c:pt idx="48219">
                  <c:v>-15.274500000000003</c:v>
                </c:pt>
                <c:pt idx="48220">
                  <c:v>-15.272500000000008</c:v>
                </c:pt>
                <c:pt idx="48221">
                  <c:v>-15.270500000000013</c:v>
                </c:pt>
                <c:pt idx="48222">
                  <c:v>-15.268500000000003</c:v>
                </c:pt>
                <c:pt idx="48223">
                  <c:v>-15.266500000000008</c:v>
                </c:pt>
                <c:pt idx="48224">
                  <c:v>-15.264500000000012</c:v>
                </c:pt>
                <c:pt idx="48225">
                  <c:v>-15.262500000000003</c:v>
                </c:pt>
                <c:pt idx="48226">
                  <c:v>-15.260500000000008</c:v>
                </c:pt>
                <c:pt idx="48227">
                  <c:v>-15.258500000000012</c:v>
                </c:pt>
                <c:pt idx="48228">
                  <c:v>-15.256500000000003</c:v>
                </c:pt>
                <c:pt idx="48229">
                  <c:v>-15.254500000000007</c:v>
                </c:pt>
                <c:pt idx="48230">
                  <c:v>-15.252500000000012</c:v>
                </c:pt>
                <c:pt idx="48231">
                  <c:v>-15.250500000000002</c:v>
                </c:pt>
                <c:pt idx="48232">
                  <c:v>-15.248500000000007</c:v>
                </c:pt>
                <c:pt idx="48233">
                  <c:v>-15.246500000000012</c:v>
                </c:pt>
                <c:pt idx="48234">
                  <c:v>-15.244500000000002</c:v>
                </c:pt>
                <c:pt idx="48235">
                  <c:v>-15.242500000000007</c:v>
                </c:pt>
                <c:pt idx="48236">
                  <c:v>-15.240500000000011</c:v>
                </c:pt>
                <c:pt idx="48237">
                  <c:v>-15.238500000000002</c:v>
                </c:pt>
                <c:pt idx="48238">
                  <c:v>-15.236500000000007</c:v>
                </c:pt>
                <c:pt idx="48239">
                  <c:v>-15.234500000000011</c:v>
                </c:pt>
                <c:pt idx="48240">
                  <c:v>-15.232500000000002</c:v>
                </c:pt>
                <c:pt idx="48241">
                  <c:v>-15.230500000000006</c:v>
                </c:pt>
                <c:pt idx="48242">
                  <c:v>-15.228500000000011</c:v>
                </c:pt>
                <c:pt idx="48243">
                  <c:v>-15.226500000000001</c:v>
                </c:pt>
                <c:pt idx="48244">
                  <c:v>-15.224500000000006</c:v>
                </c:pt>
                <c:pt idx="48245">
                  <c:v>-15.222500000000011</c:v>
                </c:pt>
                <c:pt idx="48246">
                  <c:v>-15.220500000000001</c:v>
                </c:pt>
                <c:pt idx="48247">
                  <c:v>-15.218500000000006</c:v>
                </c:pt>
                <c:pt idx="48248">
                  <c:v>-15.216500000000011</c:v>
                </c:pt>
                <c:pt idx="48249">
                  <c:v>-15.214500000000001</c:v>
                </c:pt>
                <c:pt idx="48250">
                  <c:v>-15.212500000000006</c:v>
                </c:pt>
                <c:pt idx="48251">
                  <c:v>-15.21050000000001</c:v>
                </c:pt>
                <c:pt idx="48252">
                  <c:v>-15.208500000000001</c:v>
                </c:pt>
                <c:pt idx="48253">
                  <c:v>-15.206500000000005</c:v>
                </c:pt>
                <c:pt idx="48254">
                  <c:v>-15.20450000000001</c:v>
                </c:pt>
                <c:pt idx="48255">
                  <c:v>-15.202500000000001</c:v>
                </c:pt>
                <c:pt idx="48256">
                  <c:v>-15.200500000000005</c:v>
                </c:pt>
                <c:pt idx="48257">
                  <c:v>-15.19850000000001</c:v>
                </c:pt>
                <c:pt idx="48258">
                  <c:v>-15.1965</c:v>
                </c:pt>
                <c:pt idx="48259">
                  <c:v>-15.194500000000005</c:v>
                </c:pt>
                <c:pt idx="48260">
                  <c:v>-15.19250000000001</c:v>
                </c:pt>
                <c:pt idx="48261">
                  <c:v>-15.1905</c:v>
                </c:pt>
                <c:pt idx="48262">
                  <c:v>-15.188500000000005</c:v>
                </c:pt>
                <c:pt idx="48263">
                  <c:v>-15.186500000000009</c:v>
                </c:pt>
                <c:pt idx="48264">
                  <c:v>-15.1845</c:v>
                </c:pt>
                <c:pt idx="48265">
                  <c:v>-15.182500000000005</c:v>
                </c:pt>
                <c:pt idx="48266">
                  <c:v>-15.180500000000009</c:v>
                </c:pt>
                <c:pt idx="48267">
                  <c:v>-15.1785</c:v>
                </c:pt>
                <c:pt idx="48268">
                  <c:v>-15.176500000000004</c:v>
                </c:pt>
                <c:pt idx="48269">
                  <c:v>-15.174500000000009</c:v>
                </c:pt>
                <c:pt idx="48270">
                  <c:v>-15.172499999999999</c:v>
                </c:pt>
                <c:pt idx="48271">
                  <c:v>-15.170500000000004</c:v>
                </c:pt>
                <c:pt idx="48272">
                  <c:v>-15.168500000000009</c:v>
                </c:pt>
                <c:pt idx="48273">
                  <c:v>-15.166499999999999</c:v>
                </c:pt>
                <c:pt idx="48274">
                  <c:v>-15.164500000000004</c:v>
                </c:pt>
                <c:pt idx="48275">
                  <c:v>-15.162500000000009</c:v>
                </c:pt>
                <c:pt idx="48276">
                  <c:v>-15.160499999999999</c:v>
                </c:pt>
                <c:pt idx="48277">
                  <c:v>-15.158500000000004</c:v>
                </c:pt>
                <c:pt idx="48278">
                  <c:v>-15.156500000000008</c:v>
                </c:pt>
                <c:pt idx="48279">
                  <c:v>-15.154499999999999</c:v>
                </c:pt>
                <c:pt idx="48280">
                  <c:v>-15.152500000000003</c:v>
                </c:pt>
                <c:pt idx="48281">
                  <c:v>-15.150500000000008</c:v>
                </c:pt>
                <c:pt idx="48282">
                  <c:v>-15.148500000000013</c:v>
                </c:pt>
                <c:pt idx="48283">
                  <c:v>-15.146500000000003</c:v>
                </c:pt>
                <c:pt idx="48284">
                  <c:v>-15.144500000000008</c:v>
                </c:pt>
                <c:pt idx="48285">
                  <c:v>-15.142500000000013</c:v>
                </c:pt>
                <c:pt idx="48286">
                  <c:v>-15.140500000000003</c:v>
                </c:pt>
                <c:pt idx="48287">
                  <c:v>-15.138500000000008</c:v>
                </c:pt>
                <c:pt idx="48288">
                  <c:v>-15.136500000000012</c:v>
                </c:pt>
                <c:pt idx="48289">
                  <c:v>-15.134500000000003</c:v>
                </c:pt>
                <c:pt idx="48290">
                  <c:v>-15.132500000000007</c:v>
                </c:pt>
                <c:pt idx="48291">
                  <c:v>-15.130500000000012</c:v>
                </c:pt>
                <c:pt idx="48292">
                  <c:v>-15.128500000000003</c:v>
                </c:pt>
                <c:pt idx="48293">
                  <c:v>-15.126500000000007</c:v>
                </c:pt>
                <c:pt idx="48294">
                  <c:v>-15.124500000000012</c:v>
                </c:pt>
                <c:pt idx="48295">
                  <c:v>-15.122500000000002</c:v>
                </c:pt>
                <c:pt idx="48296">
                  <c:v>-15.120500000000007</c:v>
                </c:pt>
                <c:pt idx="48297">
                  <c:v>-15.118500000000012</c:v>
                </c:pt>
                <c:pt idx="48298">
                  <c:v>-15.116500000000002</c:v>
                </c:pt>
                <c:pt idx="48299">
                  <c:v>-15.114500000000007</c:v>
                </c:pt>
                <c:pt idx="48300">
                  <c:v>-15.112500000000011</c:v>
                </c:pt>
                <c:pt idx="48301">
                  <c:v>-15.110500000000002</c:v>
                </c:pt>
                <c:pt idx="48302">
                  <c:v>-15.108500000000006</c:v>
                </c:pt>
                <c:pt idx="48303">
                  <c:v>-15.106500000000011</c:v>
                </c:pt>
                <c:pt idx="48304">
                  <c:v>-15.104500000000002</c:v>
                </c:pt>
                <c:pt idx="48305">
                  <c:v>-15.102500000000006</c:v>
                </c:pt>
                <c:pt idx="48306">
                  <c:v>-15.100500000000011</c:v>
                </c:pt>
                <c:pt idx="48307">
                  <c:v>-15.098500000000001</c:v>
                </c:pt>
                <c:pt idx="48308">
                  <c:v>-15.096500000000006</c:v>
                </c:pt>
                <c:pt idx="48309">
                  <c:v>-15.094500000000011</c:v>
                </c:pt>
                <c:pt idx="48310">
                  <c:v>-15.092500000000001</c:v>
                </c:pt>
                <c:pt idx="48311">
                  <c:v>-15.090500000000006</c:v>
                </c:pt>
                <c:pt idx="48312">
                  <c:v>-15.08850000000001</c:v>
                </c:pt>
                <c:pt idx="48313">
                  <c:v>-15.086500000000001</c:v>
                </c:pt>
                <c:pt idx="48314">
                  <c:v>-15.084500000000006</c:v>
                </c:pt>
                <c:pt idx="48315">
                  <c:v>-15.08250000000001</c:v>
                </c:pt>
                <c:pt idx="48316">
                  <c:v>-15.080500000000001</c:v>
                </c:pt>
                <c:pt idx="48317">
                  <c:v>-15.078500000000005</c:v>
                </c:pt>
                <c:pt idx="48318">
                  <c:v>-15.07650000000001</c:v>
                </c:pt>
                <c:pt idx="48319">
                  <c:v>-15.0745</c:v>
                </c:pt>
                <c:pt idx="48320">
                  <c:v>-15.072500000000005</c:v>
                </c:pt>
                <c:pt idx="48321">
                  <c:v>-15.07050000000001</c:v>
                </c:pt>
                <c:pt idx="48322">
                  <c:v>-15.0685</c:v>
                </c:pt>
                <c:pt idx="48323">
                  <c:v>-15.066500000000005</c:v>
                </c:pt>
                <c:pt idx="48324">
                  <c:v>-15.06450000000001</c:v>
                </c:pt>
                <c:pt idx="48325">
                  <c:v>-15.0625</c:v>
                </c:pt>
                <c:pt idx="48326">
                  <c:v>-15.060500000000005</c:v>
                </c:pt>
                <c:pt idx="48327">
                  <c:v>-15.058500000000009</c:v>
                </c:pt>
                <c:pt idx="48328">
                  <c:v>-15.0565</c:v>
                </c:pt>
                <c:pt idx="48329">
                  <c:v>-15.054500000000004</c:v>
                </c:pt>
                <c:pt idx="48330">
                  <c:v>-15.052500000000009</c:v>
                </c:pt>
                <c:pt idx="48331">
                  <c:v>-15.0505</c:v>
                </c:pt>
                <c:pt idx="48332">
                  <c:v>-15.048500000000004</c:v>
                </c:pt>
                <c:pt idx="48333">
                  <c:v>-15.046500000000009</c:v>
                </c:pt>
                <c:pt idx="48334">
                  <c:v>-15.044499999999999</c:v>
                </c:pt>
                <c:pt idx="48335">
                  <c:v>-15.042500000000004</c:v>
                </c:pt>
                <c:pt idx="48336">
                  <c:v>-15.040500000000009</c:v>
                </c:pt>
                <c:pt idx="48337">
                  <c:v>-15.038499999999999</c:v>
                </c:pt>
                <c:pt idx="48338">
                  <c:v>-15.036500000000004</c:v>
                </c:pt>
                <c:pt idx="48339">
                  <c:v>-15.034500000000008</c:v>
                </c:pt>
                <c:pt idx="48340">
                  <c:v>-15.032499999999999</c:v>
                </c:pt>
                <c:pt idx="48341">
                  <c:v>-15.030500000000004</c:v>
                </c:pt>
                <c:pt idx="48342">
                  <c:v>-15.028500000000008</c:v>
                </c:pt>
                <c:pt idx="48343">
                  <c:v>-15.026499999999999</c:v>
                </c:pt>
                <c:pt idx="48344">
                  <c:v>-15.024500000000003</c:v>
                </c:pt>
                <c:pt idx="48345">
                  <c:v>-15.022500000000008</c:v>
                </c:pt>
                <c:pt idx="48346">
                  <c:v>-15.020500000000013</c:v>
                </c:pt>
                <c:pt idx="48347">
                  <c:v>-15.018500000000003</c:v>
                </c:pt>
                <c:pt idx="48348">
                  <c:v>-15.016500000000008</c:v>
                </c:pt>
                <c:pt idx="48349">
                  <c:v>-15.014500000000012</c:v>
                </c:pt>
                <c:pt idx="48350">
                  <c:v>-15.012500000000003</c:v>
                </c:pt>
                <c:pt idx="48351">
                  <c:v>-15.010500000000008</c:v>
                </c:pt>
                <c:pt idx="48352">
                  <c:v>-15.008500000000012</c:v>
                </c:pt>
                <c:pt idx="48353">
                  <c:v>-15.006500000000003</c:v>
                </c:pt>
                <c:pt idx="48354">
                  <c:v>-15.004500000000007</c:v>
                </c:pt>
                <c:pt idx="48355">
                  <c:v>-15.002500000000012</c:v>
                </c:pt>
                <c:pt idx="48356">
                  <c:v>-15.000500000000002</c:v>
                </c:pt>
                <c:pt idx="48357">
                  <c:v>-14.998500000000007</c:v>
                </c:pt>
                <c:pt idx="48358">
                  <c:v>-14.996500000000012</c:v>
                </c:pt>
                <c:pt idx="48359">
                  <c:v>-14.994500000000002</c:v>
                </c:pt>
                <c:pt idx="48360">
                  <c:v>-14.992500000000007</c:v>
                </c:pt>
                <c:pt idx="48361">
                  <c:v>-14.990500000000011</c:v>
                </c:pt>
                <c:pt idx="48362">
                  <c:v>-14.988500000000002</c:v>
                </c:pt>
                <c:pt idx="48363">
                  <c:v>-14.986500000000007</c:v>
                </c:pt>
                <c:pt idx="48364">
                  <c:v>-14.984500000000011</c:v>
                </c:pt>
                <c:pt idx="48365">
                  <c:v>-14.982500000000002</c:v>
                </c:pt>
                <c:pt idx="48366">
                  <c:v>-14.980500000000006</c:v>
                </c:pt>
                <c:pt idx="48367">
                  <c:v>-14.978500000000011</c:v>
                </c:pt>
                <c:pt idx="48368">
                  <c:v>-14.976500000000001</c:v>
                </c:pt>
                <c:pt idx="48369">
                  <c:v>-14.974500000000006</c:v>
                </c:pt>
                <c:pt idx="48370">
                  <c:v>-14.972500000000011</c:v>
                </c:pt>
                <c:pt idx="48371">
                  <c:v>-14.970500000000001</c:v>
                </c:pt>
                <c:pt idx="48372">
                  <c:v>-14.968500000000006</c:v>
                </c:pt>
                <c:pt idx="48373">
                  <c:v>-14.966500000000011</c:v>
                </c:pt>
                <c:pt idx="48374">
                  <c:v>-14.964500000000001</c:v>
                </c:pt>
                <c:pt idx="48375">
                  <c:v>-14.962500000000006</c:v>
                </c:pt>
                <c:pt idx="48376">
                  <c:v>-14.96050000000001</c:v>
                </c:pt>
                <c:pt idx="48377">
                  <c:v>-14.958500000000001</c:v>
                </c:pt>
                <c:pt idx="48378">
                  <c:v>-14.956500000000005</c:v>
                </c:pt>
                <c:pt idx="48379">
                  <c:v>-14.95450000000001</c:v>
                </c:pt>
                <c:pt idx="48380">
                  <c:v>-14.952500000000001</c:v>
                </c:pt>
                <c:pt idx="48381">
                  <c:v>-14.950500000000005</c:v>
                </c:pt>
                <c:pt idx="48382">
                  <c:v>-14.94850000000001</c:v>
                </c:pt>
                <c:pt idx="48383">
                  <c:v>-14.9465</c:v>
                </c:pt>
                <c:pt idx="48384">
                  <c:v>-14.944500000000005</c:v>
                </c:pt>
                <c:pt idx="48385">
                  <c:v>-14.94250000000001</c:v>
                </c:pt>
                <c:pt idx="48386">
                  <c:v>-14.9405</c:v>
                </c:pt>
                <c:pt idx="48387">
                  <c:v>-14.938500000000005</c:v>
                </c:pt>
                <c:pt idx="48388">
                  <c:v>-14.936500000000009</c:v>
                </c:pt>
                <c:pt idx="48389">
                  <c:v>-14.9345</c:v>
                </c:pt>
                <c:pt idx="48390">
                  <c:v>-14.932500000000005</c:v>
                </c:pt>
                <c:pt idx="48391">
                  <c:v>-14.930500000000009</c:v>
                </c:pt>
                <c:pt idx="48392">
                  <c:v>-14.9285</c:v>
                </c:pt>
                <c:pt idx="48393">
                  <c:v>-14.926500000000004</c:v>
                </c:pt>
                <c:pt idx="48394">
                  <c:v>-14.924500000000009</c:v>
                </c:pt>
                <c:pt idx="48395">
                  <c:v>-14.922499999999999</c:v>
                </c:pt>
                <c:pt idx="48396">
                  <c:v>-14.920500000000004</c:v>
                </c:pt>
                <c:pt idx="48397">
                  <c:v>-14.918500000000009</c:v>
                </c:pt>
                <c:pt idx="48398">
                  <c:v>-14.916499999999999</c:v>
                </c:pt>
                <c:pt idx="48399">
                  <c:v>-14.914500000000004</c:v>
                </c:pt>
                <c:pt idx="48400">
                  <c:v>-14.912500000000009</c:v>
                </c:pt>
                <c:pt idx="48401">
                  <c:v>-14.910499999999999</c:v>
                </c:pt>
                <c:pt idx="48402">
                  <c:v>-14.908500000000004</c:v>
                </c:pt>
                <c:pt idx="48403">
                  <c:v>-14.906500000000008</c:v>
                </c:pt>
                <c:pt idx="48404">
                  <c:v>-14.904499999999999</c:v>
                </c:pt>
                <c:pt idx="48405">
                  <c:v>-14.902500000000003</c:v>
                </c:pt>
                <c:pt idx="48406">
                  <c:v>-14.900500000000008</c:v>
                </c:pt>
                <c:pt idx="48407">
                  <c:v>-14.898500000000013</c:v>
                </c:pt>
                <c:pt idx="48408">
                  <c:v>-14.896500000000003</c:v>
                </c:pt>
                <c:pt idx="48409">
                  <c:v>-14.894500000000008</c:v>
                </c:pt>
                <c:pt idx="48410">
                  <c:v>-14.892500000000013</c:v>
                </c:pt>
                <c:pt idx="48411">
                  <c:v>-14.890500000000003</c:v>
                </c:pt>
                <c:pt idx="48412">
                  <c:v>-14.888500000000008</c:v>
                </c:pt>
                <c:pt idx="48413">
                  <c:v>-14.886500000000012</c:v>
                </c:pt>
                <c:pt idx="48414">
                  <c:v>-14.884500000000003</c:v>
                </c:pt>
                <c:pt idx="48415">
                  <c:v>-14.882500000000007</c:v>
                </c:pt>
                <c:pt idx="48416">
                  <c:v>-14.880500000000012</c:v>
                </c:pt>
                <c:pt idx="48417">
                  <c:v>-14.878500000000003</c:v>
                </c:pt>
                <c:pt idx="48418">
                  <c:v>-14.876500000000007</c:v>
                </c:pt>
                <c:pt idx="48419">
                  <c:v>-14.874500000000012</c:v>
                </c:pt>
                <c:pt idx="48420">
                  <c:v>-14.872500000000002</c:v>
                </c:pt>
                <c:pt idx="48421">
                  <c:v>-14.870500000000007</c:v>
                </c:pt>
                <c:pt idx="48422">
                  <c:v>-14.868500000000012</c:v>
                </c:pt>
                <c:pt idx="48423">
                  <c:v>-14.866500000000002</c:v>
                </c:pt>
                <c:pt idx="48424">
                  <c:v>-14.864500000000007</c:v>
                </c:pt>
                <c:pt idx="48425">
                  <c:v>-14.862500000000011</c:v>
                </c:pt>
                <c:pt idx="48426">
                  <c:v>-14.860500000000002</c:v>
                </c:pt>
                <c:pt idx="48427">
                  <c:v>-14.858500000000006</c:v>
                </c:pt>
                <c:pt idx="48428">
                  <c:v>-14.856500000000011</c:v>
                </c:pt>
                <c:pt idx="48429">
                  <c:v>-14.854500000000002</c:v>
                </c:pt>
                <c:pt idx="48430">
                  <c:v>-14.852500000000006</c:v>
                </c:pt>
                <c:pt idx="48431">
                  <c:v>-14.850500000000011</c:v>
                </c:pt>
                <c:pt idx="48432">
                  <c:v>-14.848500000000001</c:v>
                </c:pt>
                <c:pt idx="48433">
                  <c:v>-14.846500000000006</c:v>
                </c:pt>
                <c:pt idx="48434">
                  <c:v>-14.844500000000011</c:v>
                </c:pt>
                <c:pt idx="48435">
                  <c:v>-14.842500000000001</c:v>
                </c:pt>
                <c:pt idx="48436">
                  <c:v>-14.840500000000006</c:v>
                </c:pt>
                <c:pt idx="48437">
                  <c:v>-14.83850000000001</c:v>
                </c:pt>
                <c:pt idx="48438">
                  <c:v>-14.836500000000001</c:v>
                </c:pt>
                <c:pt idx="48439">
                  <c:v>-14.834500000000006</c:v>
                </c:pt>
                <c:pt idx="48440">
                  <c:v>-14.83250000000001</c:v>
                </c:pt>
                <c:pt idx="48441">
                  <c:v>-14.830500000000001</c:v>
                </c:pt>
                <c:pt idx="48442">
                  <c:v>-14.828500000000005</c:v>
                </c:pt>
                <c:pt idx="48443">
                  <c:v>-14.82650000000001</c:v>
                </c:pt>
                <c:pt idx="48444">
                  <c:v>-14.8245</c:v>
                </c:pt>
                <c:pt idx="48445">
                  <c:v>-14.822500000000005</c:v>
                </c:pt>
                <c:pt idx="48446">
                  <c:v>-14.82050000000001</c:v>
                </c:pt>
                <c:pt idx="48447">
                  <c:v>-14.8185</c:v>
                </c:pt>
                <c:pt idx="48448">
                  <c:v>-14.816500000000005</c:v>
                </c:pt>
                <c:pt idx="48449">
                  <c:v>-14.81450000000001</c:v>
                </c:pt>
                <c:pt idx="48450">
                  <c:v>-14.8125</c:v>
                </c:pt>
                <c:pt idx="48451">
                  <c:v>-14.810500000000005</c:v>
                </c:pt>
                <c:pt idx="48452">
                  <c:v>-14.808500000000009</c:v>
                </c:pt>
                <c:pt idx="48453">
                  <c:v>-14.8065</c:v>
                </c:pt>
                <c:pt idx="48454">
                  <c:v>-14.804500000000004</c:v>
                </c:pt>
                <c:pt idx="48455">
                  <c:v>-14.802500000000009</c:v>
                </c:pt>
                <c:pt idx="48456">
                  <c:v>-14.8005</c:v>
                </c:pt>
                <c:pt idx="48457">
                  <c:v>-14.798500000000004</c:v>
                </c:pt>
                <c:pt idx="48458">
                  <c:v>-14.796500000000009</c:v>
                </c:pt>
                <c:pt idx="48459">
                  <c:v>-14.794499999999999</c:v>
                </c:pt>
                <c:pt idx="48460">
                  <c:v>-14.792500000000004</c:v>
                </c:pt>
                <c:pt idx="48461">
                  <c:v>-14.790500000000009</c:v>
                </c:pt>
                <c:pt idx="48462">
                  <c:v>-14.788499999999999</c:v>
                </c:pt>
                <c:pt idx="48463">
                  <c:v>-14.786500000000004</c:v>
                </c:pt>
                <c:pt idx="48464">
                  <c:v>-14.784500000000008</c:v>
                </c:pt>
                <c:pt idx="48465">
                  <c:v>-14.782499999999999</c:v>
                </c:pt>
                <c:pt idx="48466">
                  <c:v>-14.780500000000004</c:v>
                </c:pt>
                <c:pt idx="48467">
                  <c:v>-14.778500000000008</c:v>
                </c:pt>
                <c:pt idx="48468">
                  <c:v>-14.776499999999999</c:v>
                </c:pt>
                <c:pt idx="48469">
                  <c:v>-14.774500000000003</c:v>
                </c:pt>
                <c:pt idx="48470">
                  <c:v>-14.772500000000008</c:v>
                </c:pt>
                <c:pt idx="48471">
                  <c:v>-14.770500000000013</c:v>
                </c:pt>
                <c:pt idx="48472">
                  <c:v>-14.768500000000003</c:v>
                </c:pt>
                <c:pt idx="48473">
                  <c:v>-14.766500000000008</c:v>
                </c:pt>
                <c:pt idx="48474">
                  <c:v>-14.764500000000012</c:v>
                </c:pt>
                <c:pt idx="48475">
                  <c:v>-14.762500000000003</c:v>
                </c:pt>
                <c:pt idx="48476">
                  <c:v>-14.760500000000008</c:v>
                </c:pt>
                <c:pt idx="48477">
                  <c:v>-14.758500000000012</c:v>
                </c:pt>
                <c:pt idx="48478">
                  <c:v>-14.756500000000003</c:v>
                </c:pt>
                <c:pt idx="48479">
                  <c:v>-14.754500000000007</c:v>
                </c:pt>
                <c:pt idx="48480">
                  <c:v>-14.752500000000012</c:v>
                </c:pt>
                <c:pt idx="48481">
                  <c:v>-14.750500000000002</c:v>
                </c:pt>
                <c:pt idx="48482">
                  <c:v>-14.748500000000007</c:v>
                </c:pt>
                <c:pt idx="48483">
                  <c:v>-14.746500000000012</c:v>
                </c:pt>
                <c:pt idx="48484">
                  <c:v>-14.744500000000002</c:v>
                </c:pt>
                <c:pt idx="48485">
                  <c:v>-14.742500000000007</c:v>
                </c:pt>
                <c:pt idx="48486">
                  <c:v>-14.740500000000011</c:v>
                </c:pt>
                <c:pt idx="48487">
                  <c:v>-14.738500000000002</c:v>
                </c:pt>
                <c:pt idx="48488">
                  <c:v>-14.736500000000007</c:v>
                </c:pt>
                <c:pt idx="48489">
                  <c:v>-14.734500000000011</c:v>
                </c:pt>
                <c:pt idx="48490">
                  <c:v>-14.732500000000002</c:v>
                </c:pt>
                <c:pt idx="48491">
                  <c:v>-14.730500000000006</c:v>
                </c:pt>
                <c:pt idx="48492">
                  <c:v>-14.728500000000011</c:v>
                </c:pt>
                <c:pt idx="48493">
                  <c:v>-14.726500000000001</c:v>
                </c:pt>
                <c:pt idx="48494">
                  <c:v>-14.724500000000006</c:v>
                </c:pt>
                <c:pt idx="48495">
                  <c:v>-14.722500000000011</c:v>
                </c:pt>
                <c:pt idx="48496">
                  <c:v>-14.720500000000001</c:v>
                </c:pt>
                <c:pt idx="48497">
                  <c:v>-14.718500000000006</c:v>
                </c:pt>
                <c:pt idx="48498">
                  <c:v>-14.716500000000011</c:v>
                </c:pt>
                <c:pt idx="48499">
                  <c:v>-14.714500000000001</c:v>
                </c:pt>
                <c:pt idx="48500">
                  <c:v>-14.712500000000006</c:v>
                </c:pt>
                <c:pt idx="48501">
                  <c:v>-14.71050000000001</c:v>
                </c:pt>
                <c:pt idx="48502">
                  <c:v>-14.708500000000001</c:v>
                </c:pt>
                <c:pt idx="48503">
                  <c:v>-14.706500000000005</c:v>
                </c:pt>
                <c:pt idx="48504">
                  <c:v>-14.70450000000001</c:v>
                </c:pt>
                <c:pt idx="48505">
                  <c:v>-14.702500000000001</c:v>
                </c:pt>
                <c:pt idx="48506">
                  <c:v>-14.700500000000005</c:v>
                </c:pt>
                <c:pt idx="48507">
                  <c:v>-14.69850000000001</c:v>
                </c:pt>
                <c:pt idx="48508">
                  <c:v>-14.6965</c:v>
                </c:pt>
                <c:pt idx="48509">
                  <c:v>-14.694500000000005</c:v>
                </c:pt>
                <c:pt idx="48510">
                  <c:v>-14.69250000000001</c:v>
                </c:pt>
                <c:pt idx="48511">
                  <c:v>-14.6905</c:v>
                </c:pt>
                <c:pt idx="48512">
                  <c:v>-14.688500000000005</c:v>
                </c:pt>
                <c:pt idx="48513">
                  <c:v>-14.686500000000009</c:v>
                </c:pt>
                <c:pt idx="48514">
                  <c:v>-14.6845</c:v>
                </c:pt>
                <c:pt idx="48515">
                  <c:v>-14.682500000000005</c:v>
                </c:pt>
                <c:pt idx="48516">
                  <c:v>-14.680500000000009</c:v>
                </c:pt>
                <c:pt idx="48517">
                  <c:v>-14.6785</c:v>
                </c:pt>
                <c:pt idx="48518">
                  <c:v>-14.676500000000004</c:v>
                </c:pt>
                <c:pt idx="48519">
                  <c:v>-14.674500000000009</c:v>
                </c:pt>
                <c:pt idx="48520">
                  <c:v>-14.672499999999999</c:v>
                </c:pt>
                <c:pt idx="48521">
                  <c:v>-14.670500000000004</c:v>
                </c:pt>
                <c:pt idx="48522">
                  <c:v>-14.668500000000009</c:v>
                </c:pt>
                <c:pt idx="48523">
                  <c:v>-14.666499999999999</c:v>
                </c:pt>
                <c:pt idx="48524">
                  <c:v>-14.664500000000004</c:v>
                </c:pt>
                <c:pt idx="48525">
                  <c:v>-14.662500000000009</c:v>
                </c:pt>
                <c:pt idx="48526">
                  <c:v>-14.660499999999999</c:v>
                </c:pt>
                <c:pt idx="48527">
                  <c:v>-14.658500000000004</c:v>
                </c:pt>
                <c:pt idx="48528">
                  <c:v>-14.656500000000008</c:v>
                </c:pt>
                <c:pt idx="48529">
                  <c:v>-14.654499999999999</c:v>
                </c:pt>
                <c:pt idx="48530">
                  <c:v>-14.652500000000003</c:v>
                </c:pt>
                <c:pt idx="48531">
                  <c:v>-14.650500000000008</c:v>
                </c:pt>
                <c:pt idx="48532">
                  <c:v>-14.648500000000013</c:v>
                </c:pt>
                <c:pt idx="48533">
                  <c:v>-14.646500000000003</c:v>
                </c:pt>
                <c:pt idx="48534">
                  <c:v>-14.644500000000008</c:v>
                </c:pt>
                <c:pt idx="48535">
                  <c:v>-14.642500000000013</c:v>
                </c:pt>
                <c:pt idx="48536">
                  <c:v>-14.640500000000003</c:v>
                </c:pt>
                <c:pt idx="48537">
                  <c:v>-14.638500000000008</c:v>
                </c:pt>
                <c:pt idx="48538">
                  <c:v>-14.636500000000012</c:v>
                </c:pt>
                <c:pt idx="48539">
                  <c:v>-14.634500000000003</c:v>
                </c:pt>
                <c:pt idx="48540">
                  <c:v>-14.632500000000007</c:v>
                </c:pt>
                <c:pt idx="48541">
                  <c:v>-14.630500000000012</c:v>
                </c:pt>
                <c:pt idx="48542">
                  <c:v>-14.628500000000003</c:v>
                </c:pt>
                <c:pt idx="48543">
                  <c:v>-14.626500000000007</c:v>
                </c:pt>
                <c:pt idx="48544">
                  <c:v>-14.624500000000012</c:v>
                </c:pt>
                <c:pt idx="48545">
                  <c:v>-14.622500000000002</c:v>
                </c:pt>
                <c:pt idx="48546">
                  <c:v>-14.620500000000007</c:v>
                </c:pt>
                <c:pt idx="48547">
                  <c:v>-14.618500000000012</c:v>
                </c:pt>
                <c:pt idx="48548">
                  <c:v>-14.616500000000002</c:v>
                </c:pt>
                <c:pt idx="48549">
                  <c:v>-14.614500000000007</c:v>
                </c:pt>
                <c:pt idx="48550">
                  <c:v>-14.612500000000011</c:v>
                </c:pt>
                <c:pt idx="48551">
                  <c:v>-14.610500000000002</c:v>
                </c:pt>
                <c:pt idx="48552">
                  <c:v>-14.608500000000006</c:v>
                </c:pt>
                <c:pt idx="48553">
                  <c:v>-14.606500000000011</c:v>
                </c:pt>
                <c:pt idx="48554">
                  <c:v>-14.604500000000002</c:v>
                </c:pt>
                <c:pt idx="48555">
                  <c:v>-14.602500000000006</c:v>
                </c:pt>
                <c:pt idx="48556">
                  <c:v>-14.600500000000011</c:v>
                </c:pt>
                <c:pt idx="48557">
                  <c:v>-14.598500000000001</c:v>
                </c:pt>
                <c:pt idx="48558">
                  <c:v>-14.596500000000006</c:v>
                </c:pt>
                <c:pt idx="48559">
                  <c:v>-14.594500000000011</c:v>
                </c:pt>
                <c:pt idx="48560">
                  <c:v>-14.592500000000001</c:v>
                </c:pt>
                <c:pt idx="48561">
                  <c:v>-14.590500000000006</c:v>
                </c:pt>
                <c:pt idx="48562">
                  <c:v>-14.58850000000001</c:v>
                </c:pt>
                <c:pt idx="48563">
                  <c:v>-14.586500000000001</c:v>
                </c:pt>
                <c:pt idx="48564">
                  <c:v>-14.584500000000006</c:v>
                </c:pt>
                <c:pt idx="48565">
                  <c:v>-14.58250000000001</c:v>
                </c:pt>
                <c:pt idx="48566">
                  <c:v>-14.580500000000001</c:v>
                </c:pt>
                <c:pt idx="48567">
                  <c:v>-14.578500000000005</c:v>
                </c:pt>
                <c:pt idx="48568">
                  <c:v>-14.57650000000001</c:v>
                </c:pt>
                <c:pt idx="48569">
                  <c:v>-14.5745</c:v>
                </c:pt>
                <c:pt idx="48570">
                  <c:v>-14.572500000000005</c:v>
                </c:pt>
                <c:pt idx="48571">
                  <c:v>-14.57050000000001</c:v>
                </c:pt>
                <c:pt idx="48572">
                  <c:v>-14.5685</c:v>
                </c:pt>
                <c:pt idx="48573">
                  <c:v>-14.566500000000005</c:v>
                </c:pt>
                <c:pt idx="48574">
                  <c:v>-14.56450000000001</c:v>
                </c:pt>
                <c:pt idx="48575">
                  <c:v>-14.5625</c:v>
                </c:pt>
                <c:pt idx="48576">
                  <c:v>-14.560500000000005</c:v>
                </c:pt>
                <c:pt idx="48577">
                  <c:v>-14.558500000000009</c:v>
                </c:pt>
                <c:pt idx="48578">
                  <c:v>-14.5565</c:v>
                </c:pt>
                <c:pt idx="48579">
                  <c:v>-14.554500000000004</c:v>
                </c:pt>
                <c:pt idx="48580">
                  <c:v>-14.552500000000009</c:v>
                </c:pt>
                <c:pt idx="48581">
                  <c:v>-14.5505</c:v>
                </c:pt>
                <c:pt idx="48582">
                  <c:v>-14.548500000000004</c:v>
                </c:pt>
                <c:pt idx="48583">
                  <c:v>-14.546500000000009</c:v>
                </c:pt>
                <c:pt idx="48584">
                  <c:v>-14.544499999999999</c:v>
                </c:pt>
                <c:pt idx="48585">
                  <c:v>-14.542500000000004</c:v>
                </c:pt>
                <c:pt idx="48586">
                  <c:v>-14.540500000000009</c:v>
                </c:pt>
                <c:pt idx="48587">
                  <c:v>-14.538499999999999</c:v>
                </c:pt>
                <c:pt idx="48588">
                  <c:v>-14.536500000000004</c:v>
                </c:pt>
                <c:pt idx="48589">
                  <c:v>-14.534500000000008</c:v>
                </c:pt>
                <c:pt idx="48590">
                  <c:v>-14.532499999999999</c:v>
                </c:pt>
                <c:pt idx="48591">
                  <c:v>-14.530500000000004</c:v>
                </c:pt>
                <c:pt idx="48592">
                  <c:v>-14.528500000000008</c:v>
                </c:pt>
                <c:pt idx="48593">
                  <c:v>-14.526499999999999</c:v>
                </c:pt>
                <c:pt idx="48594">
                  <c:v>-14.524500000000003</c:v>
                </c:pt>
                <c:pt idx="48595">
                  <c:v>-14.522500000000008</c:v>
                </c:pt>
                <c:pt idx="48596">
                  <c:v>-14.520500000000013</c:v>
                </c:pt>
                <c:pt idx="48597">
                  <c:v>-14.518500000000003</c:v>
                </c:pt>
                <c:pt idx="48598">
                  <c:v>-14.516500000000008</c:v>
                </c:pt>
                <c:pt idx="48599">
                  <c:v>-14.514500000000012</c:v>
                </c:pt>
                <c:pt idx="48600">
                  <c:v>-14.512500000000003</c:v>
                </c:pt>
                <c:pt idx="48601">
                  <c:v>-14.510500000000008</c:v>
                </c:pt>
                <c:pt idx="48602">
                  <c:v>-14.508500000000012</c:v>
                </c:pt>
                <c:pt idx="48603">
                  <c:v>-14.506500000000003</c:v>
                </c:pt>
                <c:pt idx="48604">
                  <c:v>-14.504500000000007</c:v>
                </c:pt>
                <c:pt idx="48605">
                  <c:v>-14.502500000000012</c:v>
                </c:pt>
                <c:pt idx="48606">
                  <c:v>-14.500500000000002</c:v>
                </c:pt>
                <c:pt idx="48607">
                  <c:v>-14.498500000000007</c:v>
                </c:pt>
                <c:pt idx="48608">
                  <c:v>-14.496500000000012</c:v>
                </c:pt>
                <c:pt idx="48609">
                  <c:v>-14.494500000000002</c:v>
                </c:pt>
                <c:pt idx="48610">
                  <c:v>-14.492500000000007</c:v>
                </c:pt>
                <c:pt idx="48611">
                  <c:v>-14.490500000000011</c:v>
                </c:pt>
                <c:pt idx="48612">
                  <c:v>-14.488500000000002</c:v>
                </c:pt>
                <c:pt idx="48613">
                  <c:v>-14.486500000000007</c:v>
                </c:pt>
                <c:pt idx="48614">
                  <c:v>-14.484500000000011</c:v>
                </c:pt>
                <c:pt idx="48615">
                  <c:v>-14.482500000000002</c:v>
                </c:pt>
                <c:pt idx="48616">
                  <c:v>-14.480500000000006</c:v>
                </c:pt>
                <c:pt idx="48617">
                  <c:v>-14.478500000000011</c:v>
                </c:pt>
                <c:pt idx="48618">
                  <c:v>-14.476500000000001</c:v>
                </c:pt>
                <c:pt idx="48619">
                  <c:v>-14.474500000000006</c:v>
                </c:pt>
                <c:pt idx="48620">
                  <c:v>-14.472500000000011</c:v>
                </c:pt>
                <c:pt idx="48621">
                  <c:v>-14.470500000000001</c:v>
                </c:pt>
                <c:pt idx="48622">
                  <c:v>-14.468500000000006</c:v>
                </c:pt>
                <c:pt idx="48623">
                  <c:v>-14.466500000000011</c:v>
                </c:pt>
                <c:pt idx="48624">
                  <c:v>-14.464500000000001</c:v>
                </c:pt>
                <c:pt idx="48625">
                  <c:v>-14.462500000000006</c:v>
                </c:pt>
                <c:pt idx="48626">
                  <c:v>-14.46050000000001</c:v>
                </c:pt>
                <c:pt idx="48627">
                  <c:v>-14.458500000000001</c:v>
                </c:pt>
                <c:pt idx="48628">
                  <c:v>-14.456500000000005</c:v>
                </c:pt>
                <c:pt idx="48629">
                  <c:v>-14.45450000000001</c:v>
                </c:pt>
                <c:pt idx="48630">
                  <c:v>-14.452500000000001</c:v>
                </c:pt>
                <c:pt idx="48631">
                  <c:v>-14.450500000000005</c:v>
                </c:pt>
                <c:pt idx="48632">
                  <c:v>-14.44850000000001</c:v>
                </c:pt>
                <c:pt idx="48633">
                  <c:v>-14.4465</c:v>
                </c:pt>
                <c:pt idx="48634">
                  <c:v>-14.444500000000005</c:v>
                </c:pt>
                <c:pt idx="48635">
                  <c:v>-14.44250000000001</c:v>
                </c:pt>
                <c:pt idx="48636">
                  <c:v>-14.4405</c:v>
                </c:pt>
                <c:pt idx="48637">
                  <c:v>-14.438500000000005</c:v>
                </c:pt>
                <c:pt idx="48638">
                  <c:v>-14.436500000000009</c:v>
                </c:pt>
                <c:pt idx="48639">
                  <c:v>-14.4345</c:v>
                </c:pt>
                <c:pt idx="48640">
                  <c:v>-14.432500000000005</c:v>
                </c:pt>
                <c:pt idx="48641">
                  <c:v>-14.430500000000009</c:v>
                </c:pt>
                <c:pt idx="48642">
                  <c:v>-14.4285</c:v>
                </c:pt>
                <c:pt idx="48643">
                  <c:v>-14.426500000000004</c:v>
                </c:pt>
                <c:pt idx="48644">
                  <c:v>-14.424500000000009</c:v>
                </c:pt>
                <c:pt idx="48645">
                  <c:v>-14.422499999999999</c:v>
                </c:pt>
                <c:pt idx="48646">
                  <c:v>-14.420500000000004</c:v>
                </c:pt>
                <c:pt idx="48647">
                  <c:v>-14.418500000000009</c:v>
                </c:pt>
                <c:pt idx="48648">
                  <c:v>-14.416499999999999</c:v>
                </c:pt>
                <c:pt idx="48649">
                  <c:v>-14.414500000000004</c:v>
                </c:pt>
                <c:pt idx="48650">
                  <c:v>-14.412500000000009</c:v>
                </c:pt>
                <c:pt idx="48651">
                  <c:v>-14.410499999999999</c:v>
                </c:pt>
                <c:pt idx="48652">
                  <c:v>-14.408500000000004</c:v>
                </c:pt>
                <c:pt idx="48653">
                  <c:v>-14.406500000000008</c:v>
                </c:pt>
                <c:pt idx="48654">
                  <c:v>-14.404499999999999</c:v>
                </c:pt>
                <c:pt idx="48655">
                  <c:v>-14.402500000000003</c:v>
                </c:pt>
                <c:pt idx="48656">
                  <c:v>-14.400500000000008</c:v>
                </c:pt>
                <c:pt idx="48657">
                  <c:v>-14.398500000000013</c:v>
                </c:pt>
                <c:pt idx="48658">
                  <c:v>-14.396500000000003</c:v>
                </c:pt>
                <c:pt idx="48659">
                  <c:v>-14.394500000000008</c:v>
                </c:pt>
                <c:pt idx="48660">
                  <c:v>-14.392500000000013</c:v>
                </c:pt>
                <c:pt idx="48661">
                  <c:v>-14.390500000000003</c:v>
                </c:pt>
                <c:pt idx="48662">
                  <c:v>-14.388500000000008</c:v>
                </c:pt>
                <c:pt idx="48663">
                  <c:v>-14.386500000000012</c:v>
                </c:pt>
                <c:pt idx="48664">
                  <c:v>-14.384500000000003</c:v>
                </c:pt>
                <c:pt idx="48665">
                  <c:v>-14.382500000000007</c:v>
                </c:pt>
                <c:pt idx="48666">
                  <c:v>-14.380500000000012</c:v>
                </c:pt>
                <c:pt idx="48667">
                  <c:v>-14.378500000000003</c:v>
                </c:pt>
                <c:pt idx="48668">
                  <c:v>-14.376500000000007</c:v>
                </c:pt>
                <c:pt idx="48669">
                  <c:v>-14.374500000000012</c:v>
                </c:pt>
                <c:pt idx="48670">
                  <c:v>-14.372500000000002</c:v>
                </c:pt>
                <c:pt idx="48671">
                  <c:v>-14.370500000000007</c:v>
                </c:pt>
                <c:pt idx="48672">
                  <c:v>-14.368500000000012</c:v>
                </c:pt>
                <c:pt idx="48673">
                  <c:v>-14.366500000000002</c:v>
                </c:pt>
                <c:pt idx="48674">
                  <c:v>-14.364500000000007</c:v>
                </c:pt>
                <c:pt idx="48675">
                  <c:v>-14.362500000000011</c:v>
                </c:pt>
                <c:pt idx="48676">
                  <c:v>-14.360500000000002</c:v>
                </c:pt>
                <c:pt idx="48677">
                  <c:v>-14.358500000000006</c:v>
                </c:pt>
                <c:pt idx="48678">
                  <c:v>-14.356500000000011</c:v>
                </c:pt>
                <c:pt idx="48679">
                  <c:v>-14.354500000000002</c:v>
                </c:pt>
                <c:pt idx="48680">
                  <c:v>-14.352500000000006</c:v>
                </c:pt>
                <c:pt idx="48681">
                  <c:v>-14.350500000000011</c:v>
                </c:pt>
                <c:pt idx="48682">
                  <c:v>-14.348500000000001</c:v>
                </c:pt>
                <c:pt idx="48683">
                  <c:v>-14.346500000000006</c:v>
                </c:pt>
                <c:pt idx="48684">
                  <c:v>-14.344500000000011</c:v>
                </c:pt>
                <c:pt idx="48685">
                  <c:v>-14.342500000000001</c:v>
                </c:pt>
                <c:pt idx="48686">
                  <c:v>-14.340500000000006</c:v>
                </c:pt>
                <c:pt idx="48687">
                  <c:v>-14.33850000000001</c:v>
                </c:pt>
                <c:pt idx="48688">
                  <c:v>-14.336500000000001</c:v>
                </c:pt>
                <c:pt idx="48689">
                  <c:v>-14.334500000000006</c:v>
                </c:pt>
                <c:pt idx="48690">
                  <c:v>-14.33250000000001</c:v>
                </c:pt>
                <c:pt idx="48691">
                  <c:v>-14.330500000000001</c:v>
                </c:pt>
                <c:pt idx="48692">
                  <c:v>-14.328500000000005</c:v>
                </c:pt>
                <c:pt idx="48693">
                  <c:v>-14.32650000000001</c:v>
                </c:pt>
                <c:pt idx="48694">
                  <c:v>-14.3245</c:v>
                </c:pt>
                <c:pt idx="48695">
                  <c:v>-14.322500000000005</c:v>
                </c:pt>
                <c:pt idx="48696">
                  <c:v>-14.32050000000001</c:v>
                </c:pt>
                <c:pt idx="48697">
                  <c:v>-14.3185</c:v>
                </c:pt>
                <c:pt idx="48698">
                  <c:v>-14.316500000000005</c:v>
                </c:pt>
                <c:pt idx="48699">
                  <c:v>-14.31450000000001</c:v>
                </c:pt>
                <c:pt idx="48700">
                  <c:v>-14.3125</c:v>
                </c:pt>
                <c:pt idx="48701">
                  <c:v>-14.310500000000005</c:v>
                </c:pt>
                <c:pt idx="48702">
                  <c:v>-14.308500000000009</c:v>
                </c:pt>
                <c:pt idx="48703">
                  <c:v>-14.3065</c:v>
                </c:pt>
                <c:pt idx="48704">
                  <c:v>-14.304500000000004</c:v>
                </c:pt>
                <c:pt idx="48705">
                  <c:v>-14.302500000000009</c:v>
                </c:pt>
                <c:pt idx="48706">
                  <c:v>-14.3005</c:v>
                </c:pt>
                <c:pt idx="48707">
                  <c:v>-14.298500000000004</c:v>
                </c:pt>
                <c:pt idx="48708">
                  <c:v>-14.296500000000009</c:v>
                </c:pt>
                <c:pt idx="48709">
                  <c:v>-14.294499999999999</c:v>
                </c:pt>
                <c:pt idx="48710">
                  <c:v>-14.292500000000004</c:v>
                </c:pt>
                <c:pt idx="48711">
                  <c:v>-14.290500000000009</c:v>
                </c:pt>
                <c:pt idx="48712">
                  <c:v>-14.288499999999999</c:v>
                </c:pt>
                <c:pt idx="48713">
                  <c:v>-14.286500000000004</c:v>
                </c:pt>
                <c:pt idx="48714">
                  <c:v>-14.284500000000008</c:v>
                </c:pt>
                <c:pt idx="48715">
                  <c:v>-14.282499999999999</c:v>
                </c:pt>
                <c:pt idx="48716">
                  <c:v>-14.280500000000004</c:v>
                </c:pt>
                <c:pt idx="48717">
                  <c:v>-14.278500000000008</c:v>
                </c:pt>
                <c:pt idx="48718">
                  <c:v>-14.276499999999999</c:v>
                </c:pt>
                <c:pt idx="48719">
                  <c:v>-14.274500000000003</c:v>
                </c:pt>
                <c:pt idx="48720">
                  <c:v>-14.272500000000008</c:v>
                </c:pt>
                <c:pt idx="48721">
                  <c:v>-14.270500000000013</c:v>
                </c:pt>
                <c:pt idx="48722">
                  <c:v>-14.268500000000003</c:v>
                </c:pt>
                <c:pt idx="48723">
                  <c:v>-14.266500000000008</c:v>
                </c:pt>
                <c:pt idx="48724">
                  <c:v>-14.264500000000012</c:v>
                </c:pt>
                <c:pt idx="48725">
                  <c:v>-14.262500000000003</c:v>
                </c:pt>
                <c:pt idx="48726">
                  <c:v>-14.260500000000008</c:v>
                </c:pt>
                <c:pt idx="48727">
                  <c:v>-14.258500000000012</c:v>
                </c:pt>
                <c:pt idx="48728">
                  <c:v>-14.256500000000003</c:v>
                </c:pt>
                <c:pt idx="48729">
                  <c:v>-14.254500000000007</c:v>
                </c:pt>
                <c:pt idx="48730">
                  <c:v>-14.252500000000012</c:v>
                </c:pt>
                <c:pt idx="48731">
                  <c:v>-14.250500000000002</c:v>
                </c:pt>
                <c:pt idx="48732">
                  <c:v>-14.248500000000007</c:v>
                </c:pt>
                <c:pt idx="48733">
                  <c:v>-14.246500000000012</c:v>
                </c:pt>
                <c:pt idx="48734">
                  <c:v>-14.244500000000002</c:v>
                </c:pt>
                <c:pt idx="48735">
                  <c:v>-14.242500000000007</c:v>
                </c:pt>
                <c:pt idx="48736">
                  <c:v>-14.240500000000011</c:v>
                </c:pt>
                <c:pt idx="48737">
                  <c:v>-14.238500000000002</c:v>
                </c:pt>
                <c:pt idx="48738">
                  <c:v>-14.236500000000007</c:v>
                </c:pt>
                <c:pt idx="48739">
                  <c:v>-14.234500000000011</c:v>
                </c:pt>
                <c:pt idx="48740">
                  <c:v>-14.232500000000002</c:v>
                </c:pt>
                <c:pt idx="48741">
                  <c:v>-14.230500000000006</c:v>
                </c:pt>
                <c:pt idx="48742">
                  <c:v>-14.228500000000011</c:v>
                </c:pt>
                <c:pt idx="48743">
                  <c:v>-14.226500000000001</c:v>
                </c:pt>
                <c:pt idx="48744">
                  <c:v>-14.224500000000006</c:v>
                </c:pt>
                <c:pt idx="48745">
                  <c:v>-14.222500000000011</c:v>
                </c:pt>
                <c:pt idx="48746">
                  <c:v>-14.220500000000001</c:v>
                </c:pt>
                <c:pt idx="48747">
                  <c:v>-14.218500000000006</c:v>
                </c:pt>
                <c:pt idx="48748">
                  <c:v>-14.216500000000011</c:v>
                </c:pt>
                <c:pt idx="48749">
                  <c:v>-14.214500000000001</c:v>
                </c:pt>
                <c:pt idx="48750">
                  <c:v>-14.212500000000006</c:v>
                </c:pt>
                <c:pt idx="48751">
                  <c:v>-14.21050000000001</c:v>
                </c:pt>
                <c:pt idx="48752">
                  <c:v>-14.208500000000001</c:v>
                </c:pt>
                <c:pt idx="48753">
                  <c:v>-14.206500000000005</c:v>
                </c:pt>
                <c:pt idx="48754">
                  <c:v>-14.20450000000001</c:v>
                </c:pt>
                <c:pt idx="48755">
                  <c:v>-14.202500000000001</c:v>
                </c:pt>
                <c:pt idx="48756">
                  <c:v>-14.200500000000005</c:v>
                </c:pt>
                <c:pt idx="48757">
                  <c:v>-14.19850000000001</c:v>
                </c:pt>
                <c:pt idx="48758">
                  <c:v>-14.1965</c:v>
                </c:pt>
                <c:pt idx="48759">
                  <c:v>-14.194500000000005</c:v>
                </c:pt>
                <c:pt idx="48760">
                  <c:v>-14.19250000000001</c:v>
                </c:pt>
                <c:pt idx="48761">
                  <c:v>-14.1905</c:v>
                </c:pt>
                <c:pt idx="48762">
                  <c:v>-14.188500000000005</c:v>
                </c:pt>
                <c:pt idx="48763">
                  <c:v>-14.186500000000009</c:v>
                </c:pt>
                <c:pt idx="48764">
                  <c:v>-14.1845</c:v>
                </c:pt>
                <c:pt idx="48765">
                  <c:v>-14.182500000000005</c:v>
                </c:pt>
                <c:pt idx="48766">
                  <c:v>-14.180500000000009</c:v>
                </c:pt>
                <c:pt idx="48767">
                  <c:v>-14.1785</c:v>
                </c:pt>
                <c:pt idx="48768">
                  <c:v>-14.176500000000004</c:v>
                </c:pt>
                <c:pt idx="48769">
                  <c:v>-14.174500000000009</c:v>
                </c:pt>
                <c:pt idx="48770">
                  <c:v>-14.172499999999999</c:v>
                </c:pt>
                <c:pt idx="48771">
                  <c:v>-14.170500000000004</c:v>
                </c:pt>
                <c:pt idx="48772">
                  <c:v>-14.168500000000009</c:v>
                </c:pt>
                <c:pt idx="48773">
                  <c:v>-14.166499999999999</c:v>
                </c:pt>
                <c:pt idx="48774">
                  <c:v>-14.164500000000004</c:v>
                </c:pt>
                <c:pt idx="48775">
                  <c:v>-14.162500000000009</c:v>
                </c:pt>
                <c:pt idx="48776">
                  <c:v>-14.160499999999999</c:v>
                </c:pt>
                <c:pt idx="48777">
                  <c:v>-14.158500000000004</c:v>
                </c:pt>
                <c:pt idx="48778">
                  <c:v>-14.156500000000008</c:v>
                </c:pt>
                <c:pt idx="48779">
                  <c:v>-14.154499999999999</c:v>
                </c:pt>
                <c:pt idx="48780">
                  <c:v>-14.152500000000003</c:v>
                </c:pt>
                <c:pt idx="48781">
                  <c:v>-14.150500000000008</c:v>
                </c:pt>
                <c:pt idx="48782">
                  <c:v>-14.148500000000013</c:v>
                </c:pt>
                <c:pt idx="48783">
                  <c:v>-14.146500000000003</c:v>
                </c:pt>
                <c:pt idx="48784">
                  <c:v>-14.144500000000008</c:v>
                </c:pt>
                <c:pt idx="48785">
                  <c:v>-14.142500000000013</c:v>
                </c:pt>
                <c:pt idx="48786">
                  <c:v>-14.140500000000003</c:v>
                </c:pt>
                <c:pt idx="48787">
                  <c:v>-14.138500000000008</c:v>
                </c:pt>
                <c:pt idx="48788">
                  <c:v>-14.136500000000012</c:v>
                </c:pt>
                <c:pt idx="48789">
                  <c:v>-14.134500000000003</c:v>
                </c:pt>
                <c:pt idx="48790">
                  <c:v>-14.132500000000007</c:v>
                </c:pt>
                <c:pt idx="48791">
                  <c:v>-14.130500000000012</c:v>
                </c:pt>
                <c:pt idx="48792">
                  <c:v>-14.128500000000003</c:v>
                </c:pt>
                <c:pt idx="48793">
                  <c:v>-14.126500000000007</c:v>
                </c:pt>
                <c:pt idx="48794">
                  <c:v>-14.124500000000012</c:v>
                </c:pt>
                <c:pt idx="48795">
                  <c:v>-14.122500000000002</c:v>
                </c:pt>
                <c:pt idx="48796">
                  <c:v>-14.120500000000007</c:v>
                </c:pt>
                <c:pt idx="48797">
                  <c:v>-14.118500000000012</c:v>
                </c:pt>
                <c:pt idx="48798">
                  <c:v>-14.116500000000002</c:v>
                </c:pt>
                <c:pt idx="48799">
                  <c:v>-14.114500000000007</c:v>
                </c:pt>
                <c:pt idx="48800">
                  <c:v>-14.112500000000011</c:v>
                </c:pt>
                <c:pt idx="48801">
                  <c:v>-14.110500000000002</c:v>
                </c:pt>
                <c:pt idx="48802">
                  <c:v>-14.108500000000006</c:v>
                </c:pt>
                <c:pt idx="48803">
                  <c:v>-14.106500000000011</c:v>
                </c:pt>
                <c:pt idx="48804">
                  <c:v>-14.104500000000002</c:v>
                </c:pt>
                <c:pt idx="48805">
                  <c:v>-14.102500000000006</c:v>
                </c:pt>
                <c:pt idx="48806">
                  <c:v>-14.100500000000011</c:v>
                </c:pt>
                <c:pt idx="48807">
                  <c:v>-14.098500000000001</c:v>
                </c:pt>
                <c:pt idx="48808">
                  <c:v>-14.096500000000006</c:v>
                </c:pt>
                <c:pt idx="48809">
                  <c:v>-14.094500000000011</c:v>
                </c:pt>
                <c:pt idx="48810">
                  <c:v>-14.092500000000001</c:v>
                </c:pt>
                <c:pt idx="48811">
                  <c:v>-14.090500000000006</c:v>
                </c:pt>
                <c:pt idx="48812">
                  <c:v>-14.08850000000001</c:v>
                </c:pt>
                <c:pt idx="48813">
                  <c:v>-14.086500000000001</c:v>
                </c:pt>
                <c:pt idx="48814">
                  <c:v>-14.084500000000006</c:v>
                </c:pt>
                <c:pt idx="48815">
                  <c:v>-14.08250000000001</c:v>
                </c:pt>
                <c:pt idx="48816">
                  <c:v>-14.080500000000001</c:v>
                </c:pt>
                <c:pt idx="48817">
                  <c:v>-14.078500000000005</c:v>
                </c:pt>
                <c:pt idx="48818">
                  <c:v>-14.07650000000001</c:v>
                </c:pt>
                <c:pt idx="48819">
                  <c:v>-14.0745</c:v>
                </c:pt>
                <c:pt idx="48820">
                  <c:v>-14.072500000000005</c:v>
                </c:pt>
                <c:pt idx="48821">
                  <c:v>-14.07050000000001</c:v>
                </c:pt>
                <c:pt idx="48822">
                  <c:v>-14.0685</c:v>
                </c:pt>
                <c:pt idx="48823">
                  <c:v>-14.066500000000005</c:v>
                </c:pt>
                <c:pt idx="48824">
                  <c:v>-14.06450000000001</c:v>
                </c:pt>
                <c:pt idx="48825">
                  <c:v>-14.0625</c:v>
                </c:pt>
                <c:pt idx="48826">
                  <c:v>-14.060500000000005</c:v>
                </c:pt>
                <c:pt idx="48827">
                  <c:v>-14.058500000000009</c:v>
                </c:pt>
                <c:pt idx="48828">
                  <c:v>-14.0565</c:v>
                </c:pt>
                <c:pt idx="48829">
                  <c:v>-14.054500000000004</c:v>
                </c:pt>
                <c:pt idx="48830">
                  <c:v>-14.052500000000009</c:v>
                </c:pt>
                <c:pt idx="48831">
                  <c:v>-14.0505</c:v>
                </c:pt>
                <c:pt idx="48832">
                  <c:v>-14.048500000000004</c:v>
                </c:pt>
                <c:pt idx="48833">
                  <c:v>-14.046500000000009</c:v>
                </c:pt>
                <c:pt idx="48834">
                  <c:v>-14.044499999999999</c:v>
                </c:pt>
                <c:pt idx="48835">
                  <c:v>-14.042500000000004</c:v>
                </c:pt>
                <c:pt idx="48836">
                  <c:v>-14.040500000000009</c:v>
                </c:pt>
                <c:pt idx="48837">
                  <c:v>-14.038499999999999</c:v>
                </c:pt>
                <c:pt idx="48838">
                  <c:v>-14.036500000000004</c:v>
                </c:pt>
                <c:pt idx="48839">
                  <c:v>-14.034500000000008</c:v>
                </c:pt>
                <c:pt idx="48840">
                  <c:v>-14.032499999999999</c:v>
                </c:pt>
                <c:pt idx="48841">
                  <c:v>-14.030500000000004</c:v>
                </c:pt>
                <c:pt idx="48842">
                  <c:v>-14.028500000000008</c:v>
                </c:pt>
                <c:pt idx="48843">
                  <c:v>-14.026499999999999</c:v>
                </c:pt>
                <c:pt idx="48844">
                  <c:v>-14.024500000000003</c:v>
                </c:pt>
                <c:pt idx="48845">
                  <c:v>-14.022500000000008</c:v>
                </c:pt>
                <c:pt idx="48846">
                  <c:v>-14.020500000000013</c:v>
                </c:pt>
                <c:pt idx="48847">
                  <c:v>-14.018500000000003</c:v>
                </c:pt>
                <c:pt idx="48848">
                  <c:v>-14.016500000000008</c:v>
                </c:pt>
                <c:pt idx="48849">
                  <c:v>-14.014500000000012</c:v>
                </c:pt>
                <c:pt idx="48850">
                  <c:v>-14.012500000000003</c:v>
                </c:pt>
                <c:pt idx="48851">
                  <c:v>-14.010500000000008</c:v>
                </c:pt>
                <c:pt idx="48852">
                  <c:v>-14.008500000000012</c:v>
                </c:pt>
                <c:pt idx="48853">
                  <c:v>-14.006500000000003</c:v>
                </c:pt>
                <c:pt idx="48854">
                  <c:v>-14.004500000000007</c:v>
                </c:pt>
                <c:pt idx="48855">
                  <c:v>-14.002500000000012</c:v>
                </c:pt>
                <c:pt idx="48856">
                  <c:v>-14.000500000000002</c:v>
                </c:pt>
                <c:pt idx="48857">
                  <c:v>-13.998500000000007</c:v>
                </c:pt>
                <c:pt idx="48858">
                  <c:v>-13.996500000000012</c:v>
                </c:pt>
                <c:pt idx="48859">
                  <c:v>-13.994500000000002</c:v>
                </c:pt>
                <c:pt idx="48860">
                  <c:v>-13.992500000000007</c:v>
                </c:pt>
                <c:pt idx="48861">
                  <c:v>-13.990500000000011</c:v>
                </c:pt>
                <c:pt idx="48862">
                  <c:v>-13.988500000000002</c:v>
                </c:pt>
                <c:pt idx="48863">
                  <c:v>-13.986500000000007</c:v>
                </c:pt>
                <c:pt idx="48864">
                  <c:v>-13.984500000000011</c:v>
                </c:pt>
                <c:pt idx="48865">
                  <c:v>-13.982500000000002</c:v>
                </c:pt>
                <c:pt idx="48866">
                  <c:v>-13.980500000000006</c:v>
                </c:pt>
                <c:pt idx="48867">
                  <c:v>-13.978500000000011</c:v>
                </c:pt>
                <c:pt idx="48868">
                  <c:v>-13.976500000000001</c:v>
                </c:pt>
                <c:pt idx="48869">
                  <c:v>-13.974500000000006</c:v>
                </c:pt>
                <c:pt idx="48870">
                  <c:v>-13.972500000000011</c:v>
                </c:pt>
                <c:pt idx="48871">
                  <c:v>-13.970500000000001</c:v>
                </c:pt>
                <c:pt idx="48872">
                  <c:v>-13.968500000000006</c:v>
                </c:pt>
                <c:pt idx="48873">
                  <c:v>-13.966500000000011</c:v>
                </c:pt>
                <c:pt idx="48874">
                  <c:v>-13.964500000000001</c:v>
                </c:pt>
                <c:pt idx="48875">
                  <c:v>-13.962500000000006</c:v>
                </c:pt>
                <c:pt idx="48876">
                  <c:v>-13.96050000000001</c:v>
                </c:pt>
                <c:pt idx="48877">
                  <c:v>-13.958500000000001</c:v>
                </c:pt>
                <c:pt idx="48878">
                  <c:v>-13.956500000000005</c:v>
                </c:pt>
                <c:pt idx="48879">
                  <c:v>-13.95450000000001</c:v>
                </c:pt>
                <c:pt idx="48880">
                  <c:v>-13.952500000000001</c:v>
                </c:pt>
                <c:pt idx="48881">
                  <c:v>-13.950500000000005</c:v>
                </c:pt>
                <c:pt idx="48882">
                  <c:v>-13.94850000000001</c:v>
                </c:pt>
                <c:pt idx="48883">
                  <c:v>-13.9465</c:v>
                </c:pt>
                <c:pt idx="48884">
                  <c:v>-13.944500000000005</c:v>
                </c:pt>
                <c:pt idx="48885">
                  <c:v>-13.94250000000001</c:v>
                </c:pt>
                <c:pt idx="48886">
                  <c:v>-13.9405</c:v>
                </c:pt>
                <c:pt idx="48887">
                  <c:v>-13.938500000000005</c:v>
                </c:pt>
                <c:pt idx="48888">
                  <c:v>-13.936500000000009</c:v>
                </c:pt>
                <c:pt idx="48889">
                  <c:v>-13.9345</c:v>
                </c:pt>
                <c:pt idx="48890">
                  <c:v>-13.932500000000005</c:v>
                </c:pt>
                <c:pt idx="48891">
                  <c:v>-13.930500000000009</c:v>
                </c:pt>
                <c:pt idx="48892">
                  <c:v>-13.9285</c:v>
                </c:pt>
                <c:pt idx="48893">
                  <c:v>-13.926500000000004</c:v>
                </c:pt>
                <c:pt idx="48894">
                  <c:v>-13.924500000000009</c:v>
                </c:pt>
                <c:pt idx="48895">
                  <c:v>-13.922499999999999</c:v>
                </c:pt>
                <c:pt idx="48896">
                  <c:v>-13.920500000000004</c:v>
                </c:pt>
                <c:pt idx="48897">
                  <c:v>-13.918500000000009</c:v>
                </c:pt>
                <c:pt idx="48898">
                  <c:v>-13.916499999999999</c:v>
                </c:pt>
                <c:pt idx="48899">
                  <c:v>-13.914500000000004</c:v>
                </c:pt>
                <c:pt idx="48900">
                  <c:v>-13.912500000000009</c:v>
                </c:pt>
                <c:pt idx="48901">
                  <c:v>-13.910499999999999</c:v>
                </c:pt>
                <c:pt idx="48902">
                  <c:v>-13.908500000000004</c:v>
                </c:pt>
                <c:pt idx="48903">
                  <c:v>-13.906500000000008</c:v>
                </c:pt>
                <c:pt idx="48904">
                  <c:v>-13.904499999999999</c:v>
                </c:pt>
                <c:pt idx="48905">
                  <c:v>-13.902500000000003</c:v>
                </c:pt>
                <c:pt idx="48906">
                  <c:v>-13.900500000000008</c:v>
                </c:pt>
                <c:pt idx="48907">
                  <c:v>-13.898500000000013</c:v>
                </c:pt>
                <c:pt idx="48908">
                  <c:v>-13.896500000000003</c:v>
                </c:pt>
                <c:pt idx="48909">
                  <c:v>-13.894500000000008</c:v>
                </c:pt>
                <c:pt idx="48910">
                  <c:v>-13.892500000000013</c:v>
                </c:pt>
                <c:pt idx="48911">
                  <c:v>-13.890500000000003</c:v>
                </c:pt>
                <c:pt idx="48912">
                  <c:v>-13.888500000000008</c:v>
                </c:pt>
                <c:pt idx="48913">
                  <c:v>-13.886500000000012</c:v>
                </c:pt>
                <c:pt idx="48914">
                  <c:v>-13.884500000000003</c:v>
                </c:pt>
                <c:pt idx="48915">
                  <c:v>-13.882500000000007</c:v>
                </c:pt>
                <c:pt idx="48916">
                  <c:v>-13.880500000000012</c:v>
                </c:pt>
                <c:pt idx="48917">
                  <c:v>-13.878500000000003</c:v>
                </c:pt>
                <c:pt idx="48918">
                  <c:v>-13.876500000000007</c:v>
                </c:pt>
                <c:pt idx="48919">
                  <c:v>-13.874500000000012</c:v>
                </c:pt>
                <c:pt idx="48920">
                  <c:v>-13.872500000000002</c:v>
                </c:pt>
                <c:pt idx="48921">
                  <c:v>-13.870500000000007</c:v>
                </c:pt>
                <c:pt idx="48922">
                  <c:v>-13.868500000000012</c:v>
                </c:pt>
                <c:pt idx="48923">
                  <c:v>-13.866500000000002</c:v>
                </c:pt>
                <c:pt idx="48924">
                  <c:v>-13.864500000000007</c:v>
                </c:pt>
                <c:pt idx="48925">
                  <c:v>-13.862500000000011</c:v>
                </c:pt>
                <c:pt idx="48926">
                  <c:v>-13.860500000000002</c:v>
                </c:pt>
                <c:pt idx="48927">
                  <c:v>-13.858500000000006</c:v>
                </c:pt>
                <c:pt idx="48928">
                  <c:v>-13.856500000000011</c:v>
                </c:pt>
                <c:pt idx="48929">
                  <c:v>-13.854500000000002</c:v>
                </c:pt>
                <c:pt idx="48930">
                  <c:v>-13.852500000000006</c:v>
                </c:pt>
                <c:pt idx="48931">
                  <c:v>-13.850500000000011</c:v>
                </c:pt>
                <c:pt idx="48932">
                  <c:v>-13.848500000000001</c:v>
                </c:pt>
                <c:pt idx="48933">
                  <c:v>-13.846500000000006</c:v>
                </c:pt>
                <c:pt idx="48934">
                  <c:v>-13.844500000000011</c:v>
                </c:pt>
                <c:pt idx="48935">
                  <c:v>-13.842500000000001</c:v>
                </c:pt>
                <c:pt idx="48936">
                  <c:v>-13.840500000000006</c:v>
                </c:pt>
                <c:pt idx="48937">
                  <c:v>-13.83850000000001</c:v>
                </c:pt>
                <c:pt idx="48938">
                  <c:v>-13.836500000000001</c:v>
                </c:pt>
                <c:pt idx="48939">
                  <c:v>-13.834500000000006</c:v>
                </c:pt>
                <c:pt idx="48940">
                  <c:v>-13.83250000000001</c:v>
                </c:pt>
                <c:pt idx="48941">
                  <c:v>-13.830500000000001</c:v>
                </c:pt>
                <c:pt idx="48942">
                  <c:v>-13.828500000000005</c:v>
                </c:pt>
                <c:pt idx="48943">
                  <c:v>-13.82650000000001</c:v>
                </c:pt>
                <c:pt idx="48944">
                  <c:v>-13.8245</c:v>
                </c:pt>
                <c:pt idx="48945">
                  <c:v>-13.822500000000005</c:v>
                </c:pt>
                <c:pt idx="48946">
                  <c:v>-13.82050000000001</c:v>
                </c:pt>
                <c:pt idx="48947">
                  <c:v>-13.8185</c:v>
                </c:pt>
                <c:pt idx="48948">
                  <c:v>-13.816500000000005</c:v>
                </c:pt>
                <c:pt idx="48949">
                  <c:v>-13.81450000000001</c:v>
                </c:pt>
                <c:pt idx="48950">
                  <c:v>-13.8125</c:v>
                </c:pt>
                <c:pt idx="48951">
                  <c:v>-13.810500000000005</c:v>
                </c:pt>
                <c:pt idx="48952">
                  <c:v>-13.808500000000009</c:v>
                </c:pt>
                <c:pt idx="48953">
                  <c:v>-13.8065</c:v>
                </c:pt>
                <c:pt idx="48954">
                  <c:v>-13.804500000000004</c:v>
                </c:pt>
                <c:pt idx="48955">
                  <c:v>-13.802500000000009</c:v>
                </c:pt>
                <c:pt idx="48956">
                  <c:v>-13.8005</c:v>
                </c:pt>
                <c:pt idx="48957">
                  <c:v>-13.798500000000004</c:v>
                </c:pt>
                <c:pt idx="48958">
                  <c:v>-13.796500000000009</c:v>
                </c:pt>
                <c:pt idx="48959">
                  <c:v>-13.794499999999999</c:v>
                </c:pt>
                <c:pt idx="48960">
                  <c:v>-13.792500000000004</c:v>
                </c:pt>
                <c:pt idx="48961">
                  <c:v>-13.790500000000009</c:v>
                </c:pt>
                <c:pt idx="48962">
                  <c:v>-13.788499999999999</c:v>
                </c:pt>
                <c:pt idx="48963">
                  <c:v>-13.786500000000004</c:v>
                </c:pt>
                <c:pt idx="48964">
                  <c:v>-13.784500000000008</c:v>
                </c:pt>
                <c:pt idx="48965">
                  <c:v>-13.782499999999999</c:v>
                </c:pt>
                <c:pt idx="48966">
                  <c:v>-13.780500000000004</c:v>
                </c:pt>
                <c:pt idx="48967">
                  <c:v>-13.778500000000008</c:v>
                </c:pt>
                <c:pt idx="48968">
                  <c:v>-13.776499999999999</c:v>
                </c:pt>
                <c:pt idx="48969">
                  <c:v>-13.774500000000003</c:v>
                </c:pt>
                <c:pt idx="48970">
                  <c:v>-13.772500000000008</c:v>
                </c:pt>
                <c:pt idx="48971">
                  <c:v>-13.770500000000013</c:v>
                </c:pt>
                <c:pt idx="48972">
                  <c:v>-13.768500000000003</c:v>
                </c:pt>
                <c:pt idx="48973">
                  <c:v>-13.766500000000008</c:v>
                </c:pt>
                <c:pt idx="48974">
                  <c:v>-13.764500000000012</c:v>
                </c:pt>
                <c:pt idx="48975">
                  <c:v>-13.762500000000003</c:v>
                </c:pt>
                <c:pt idx="48976">
                  <c:v>-13.760500000000008</c:v>
                </c:pt>
                <c:pt idx="48977">
                  <c:v>-13.758500000000012</c:v>
                </c:pt>
                <c:pt idx="48978">
                  <c:v>-13.756500000000003</c:v>
                </c:pt>
                <c:pt idx="48979">
                  <c:v>-13.754500000000007</c:v>
                </c:pt>
                <c:pt idx="48980">
                  <c:v>-13.752500000000012</c:v>
                </c:pt>
                <c:pt idx="48981">
                  <c:v>-13.750500000000002</c:v>
                </c:pt>
                <c:pt idx="48982">
                  <c:v>-13.748500000000007</c:v>
                </c:pt>
                <c:pt idx="48983">
                  <c:v>-13.746500000000012</c:v>
                </c:pt>
                <c:pt idx="48984">
                  <c:v>-13.744500000000002</c:v>
                </c:pt>
                <c:pt idx="48985">
                  <c:v>-13.742500000000007</c:v>
                </c:pt>
                <c:pt idx="48986">
                  <c:v>-13.740500000000011</c:v>
                </c:pt>
                <c:pt idx="48987">
                  <c:v>-13.738500000000002</c:v>
                </c:pt>
                <c:pt idx="48988">
                  <c:v>-13.736500000000007</c:v>
                </c:pt>
                <c:pt idx="48989">
                  <c:v>-13.734500000000011</c:v>
                </c:pt>
                <c:pt idx="48990">
                  <c:v>-13.732500000000002</c:v>
                </c:pt>
                <c:pt idx="48991">
                  <c:v>-13.730500000000006</c:v>
                </c:pt>
                <c:pt idx="48992">
                  <c:v>-13.728500000000011</c:v>
                </c:pt>
                <c:pt idx="48993">
                  <c:v>-13.726500000000001</c:v>
                </c:pt>
                <c:pt idx="48994">
                  <c:v>-13.724500000000006</c:v>
                </c:pt>
                <c:pt idx="48995">
                  <c:v>-13.722500000000011</c:v>
                </c:pt>
                <c:pt idx="48996">
                  <c:v>-13.720500000000001</c:v>
                </c:pt>
                <c:pt idx="48997">
                  <c:v>-13.718500000000006</c:v>
                </c:pt>
                <c:pt idx="48998">
                  <c:v>-13.716500000000011</c:v>
                </c:pt>
                <c:pt idx="48999">
                  <c:v>-13.714500000000001</c:v>
                </c:pt>
                <c:pt idx="49000">
                  <c:v>-13.712500000000006</c:v>
                </c:pt>
                <c:pt idx="49001">
                  <c:v>-13.71050000000001</c:v>
                </c:pt>
                <c:pt idx="49002">
                  <c:v>-13.708500000000001</c:v>
                </c:pt>
                <c:pt idx="49003">
                  <c:v>-13.706500000000005</c:v>
                </c:pt>
                <c:pt idx="49004">
                  <c:v>-13.70450000000001</c:v>
                </c:pt>
                <c:pt idx="49005">
                  <c:v>-13.702500000000001</c:v>
                </c:pt>
                <c:pt idx="49006">
                  <c:v>-13.700500000000005</c:v>
                </c:pt>
                <c:pt idx="49007">
                  <c:v>-13.69850000000001</c:v>
                </c:pt>
                <c:pt idx="49008">
                  <c:v>-13.6965</c:v>
                </c:pt>
                <c:pt idx="49009">
                  <c:v>-13.694500000000005</c:v>
                </c:pt>
                <c:pt idx="49010">
                  <c:v>-13.69250000000001</c:v>
                </c:pt>
                <c:pt idx="49011">
                  <c:v>-13.6905</c:v>
                </c:pt>
                <c:pt idx="49012">
                  <c:v>-13.688500000000005</c:v>
                </c:pt>
                <c:pt idx="49013">
                  <c:v>-13.686500000000009</c:v>
                </c:pt>
                <c:pt idx="49014">
                  <c:v>-13.6845</c:v>
                </c:pt>
                <c:pt idx="49015">
                  <c:v>-13.682500000000005</c:v>
                </c:pt>
                <c:pt idx="49016">
                  <c:v>-13.680500000000009</c:v>
                </c:pt>
                <c:pt idx="49017">
                  <c:v>-13.6785</c:v>
                </c:pt>
                <c:pt idx="49018">
                  <c:v>-13.676500000000004</c:v>
                </c:pt>
                <c:pt idx="49019">
                  <c:v>-13.674500000000009</c:v>
                </c:pt>
                <c:pt idx="49020">
                  <c:v>-13.672499999999999</c:v>
                </c:pt>
                <c:pt idx="49021">
                  <c:v>-13.670500000000004</c:v>
                </c:pt>
                <c:pt idx="49022">
                  <c:v>-13.668500000000009</c:v>
                </c:pt>
                <c:pt idx="49023">
                  <c:v>-13.666499999999999</c:v>
                </c:pt>
                <c:pt idx="49024">
                  <c:v>-13.664500000000004</c:v>
                </c:pt>
                <c:pt idx="49025">
                  <c:v>-13.662500000000009</c:v>
                </c:pt>
                <c:pt idx="49026">
                  <c:v>-13.660499999999999</c:v>
                </c:pt>
                <c:pt idx="49027">
                  <c:v>-13.658500000000004</c:v>
                </c:pt>
                <c:pt idx="49028">
                  <c:v>-13.656500000000008</c:v>
                </c:pt>
                <c:pt idx="49029">
                  <c:v>-13.654499999999999</c:v>
                </c:pt>
                <c:pt idx="49030">
                  <c:v>-13.652500000000003</c:v>
                </c:pt>
                <c:pt idx="49031">
                  <c:v>-13.650500000000008</c:v>
                </c:pt>
                <c:pt idx="49032">
                  <c:v>-13.648500000000013</c:v>
                </c:pt>
                <c:pt idx="49033">
                  <c:v>-13.646500000000003</c:v>
                </c:pt>
                <c:pt idx="49034">
                  <c:v>-13.644500000000008</c:v>
                </c:pt>
                <c:pt idx="49035">
                  <c:v>-13.642500000000013</c:v>
                </c:pt>
                <c:pt idx="49036">
                  <c:v>-13.640500000000003</c:v>
                </c:pt>
                <c:pt idx="49037">
                  <c:v>-13.638500000000008</c:v>
                </c:pt>
                <c:pt idx="49038">
                  <c:v>-13.636500000000012</c:v>
                </c:pt>
                <c:pt idx="49039">
                  <c:v>-13.634500000000003</c:v>
                </c:pt>
                <c:pt idx="49040">
                  <c:v>-13.632500000000007</c:v>
                </c:pt>
                <c:pt idx="49041">
                  <c:v>-13.630500000000012</c:v>
                </c:pt>
                <c:pt idx="49042">
                  <c:v>-13.628500000000003</c:v>
                </c:pt>
                <c:pt idx="49043">
                  <c:v>-13.626500000000007</c:v>
                </c:pt>
                <c:pt idx="49044">
                  <c:v>-13.624500000000012</c:v>
                </c:pt>
                <c:pt idx="49045">
                  <c:v>-13.622500000000002</c:v>
                </c:pt>
                <c:pt idx="49046">
                  <c:v>-13.620500000000007</c:v>
                </c:pt>
                <c:pt idx="49047">
                  <c:v>-13.618500000000012</c:v>
                </c:pt>
                <c:pt idx="49048">
                  <c:v>-13.616500000000002</c:v>
                </c:pt>
                <c:pt idx="49049">
                  <c:v>-13.614500000000007</c:v>
                </c:pt>
                <c:pt idx="49050">
                  <c:v>-13.612500000000011</c:v>
                </c:pt>
                <c:pt idx="49051">
                  <c:v>-13.610500000000002</c:v>
                </c:pt>
                <c:pt idx="49052">
                  <c:v>-13.608500000000006</c:v>
                </c:pt>
                <c:pt idx="49053">
                  <c:v>-13.606500000000011</c:v>
                </c:pt>
                <c:pt idx="49054">
                  <c:v>-13.604500000000002</c:v>
                </c:pt>
                <c:pt idx="49055">
                  <c:v>-13.602500000000006</c:v>
                </c:pt>
                <c:pt idx="49056">
                  <c:v>-13.600500000000011</c:v>
                </c:pt>
                <c:pt idx="49057">
                  <c:v>-13.598500000000001</c:v>
                </c:pt>
                <c:pt idx="49058">
                  <c:v>-13.596500000000006</c:v>
                </c:pt>
                <c:pt idx="49059">
                  <c:v>-13.594500000000011</c:v>
                </c:pt>
                <c:pt idx="49060">
                  <c:v>-13.592500000000001</c:v>
                </c:pt>
                <c:pt idx="49061">
                  <c:v>-13.590500000000006</c:v>
                </c:pt>
                <c:pt idx="49062">
                  <c:v>-13.58850000000001</c:v>
                </c:pt>
                <c:pt idx="49063">
                  <c:v>-13.586500000000001</c:v>
                </c:pt>
                <c:pt idx="49064">
                  <c:v>-13.584500000000006</c:v>
                </c:pt>
                <c:pt idx="49065">
                  <c:v>-13.58250000000001</c:v>
                </c:pt>
                <c:pt idx="49066">
                  <c:v>-13.580500000000001</c:v>
                </c:pt>
                <c:pt idx="49067">
                  <c:v>-13.578500000000005</c:v>
                </c:pt>
                <c:pt idx="49068">
                  <c:v>-13.57650000000001</c:v>
                </c:pt>
                <c:pt idx="49069">
                  <c:v>-13.5745</c:v>
                </c:pt>
                <c:pt idx="49070">
                  <c:v>-13.572500000000005</c:v>
                </c:pt>
                <c:pt idx="49071">
                  <c:v>-13.57050000000001</c:v>
                </c:pt>
                <c:pt idx="49072">
                  <c:v>-13.5685</c:v>
                </c:pt>
                <c:pt idx="49073">
                  <c:v>-13.566500000000005</c:v>
                </c:pt>
                <c:pt idx="49074">
                  <c:v>-13.56450000000001</c:v>
                </c:pt>
                <c:pt idx="49075">
                  <c:v>-13.5625</c:v>
                </c:pt>
                <c:pt idx="49076">
                  <c:v>-13.560500000000005</c:v>
                </c:pt>
                <c:pt idx="49077">
                  <c:v>-13.558500000000009</c:v>
                </c:pt>
                <c:pt idx="49078">
                  <c:v>-13.5565</c:v>
                </c:pt>
                <c:pt idx="49079">
                  <c:v>-13.554500000000004</c:v>
                </c:pt>
                <c:pt idx="49080">
                  <c:v>-13.552500000000009</c:v>
                </c:pt>
                <c:pt idx="49081">
                  <c:v>-13.5505</c:v>
                </c:pt>
                <c:pt idx="49082">
                  <c:v>-13.548500000000004</c:v>
                </c:pt>
                <c:pt idx="49083">
                  <c:v>-13.546500000000009</c:v>
                </c:pt>
                <c:pt idx="49084">
                  <c:v>-13.544499999999999</c:v>
                </c:pt>
                <c:pt idx="49085">
                  <c:v>-13.542500000000004</c:v>
                </c:pt>
                <c:pt idx="49086">
                  <c:v>-13.540500000000009</c:v>
                </c:pt>
                <c:pt idx="49087">
                  <c:v>-13.538499999999999</c:v>
                </c:pt>
                <c:pt idx="49088">
                  <c:v>-13.536500000000004</c:v>
                </c:pt>
                <c:pt idx="49089">
                  <c:v>-13.534500000000008</c:v>
                </c:pt>
                <c:pt idx="49090">
                  <c:v>-13.532499999999999</c:v>
                </c:pt>
                <c:pt idx="49091">
                  <c:v>-13.530500000000004</c:v>
                </c:pt>
                <c:pt idx="49092">
                  <c:v>-13.528500000000008</c:v>
                </c:pt>
                <c:pt idx="49093">
                  <c:v>-13.526499999999999</c:v>
                </c:pt>
                <c:pt idx="49094">
                  <c:v>-13.524500000000003</c:v>
                </c:pt>
                <c:pt idx="49095">
                  <c:v>-13.522500000000008</c:v>
                </c:pt>
                <c:pt idx="49096">
                  <c:v>-13.520500000000013</c:v>
                </c:pt>
                <c:pt idx="49097">
                  <c:v>-13.518500000000003</c:v>
                </c:pt>
                <c:pt idx="49098">
                  <c:v>-13.516500000000008</c:v>
                </c:pt>
                <c:pt idx="49099">
                  <c:v>-13.514500000000012</c:v>
                </c:pt>
                <c:pt idx="49100">
                  <c:v>-13.512500000000003</c:v>
                </c:pt>
                <c:pt idx="49101">
                  <c:v>-13.510500000000008</c:v>
                </c:pt>
                <c:pt idx="49102">
                  <c:v>-13.508500000000012</c:v>
                </c:pt>
                <c:pt idx="49103">
                  <c:v>-13.506500000000003</c:v>
                </c:pt>
                <c:pt idx="49104">
                  <c:v>-13.504500000000007</c:v>
                </c:pt>
                <c:pt idx="49105">
                  <c:v>-13.502500000000012</c:v>
                </c:pt>
                <c:pt idx="49106">
                  <c:v>-13.500500000000002</c:v>
                </c:pt>
                <c:pt idx="49107">
                  <c:v>-13.498500000000007</c:v>
                </c:pt>
                <c:pt idx="49108">
                  <c:v>-13.496500000000012</c:v>
                </c:pt>
                <c:pt idx="49109">
                  <c:v>-13.494500000000002</c:v>
                </c:pt>
                <c:pt idx="49110">
                  <c:v>-13.492500000000007</c:v>
                </c:pt>
                <c:pt idx="49111">
                  <c:v>-13.490500000000011</c:v>
                </c:pt>
                <c:pt idx="49112">
                  <c:v>-13.488500000000002</c:v>
                </c:pt>
                <c:pt idx="49113">
                  <c:v>-13.486500000000007</c:v>
                </c:pt>
                <c:pt idx="49114">
                  <c:v>-13.484500000000011</c:v>
                </c:pt>
                <c:pt idx="49115">
                  <c:v>-13.482500000000002</c:v>
                </c:pt>
                <c:pt idx="49116">
                  <c:v>-13.480500000000006</c:v>
                </c:pt>
                <c:pt idx="49117">
                  <c:v>-13.478500000000011</c:v>
                </c:pt>
                <c:pt idx="49118">
                  <c:v>-13.476500000000001</c:v>
                </c:pt>
                <c:pt idx="49119">
                  <c:v>-13.474500000000006</c:v>
                </c:pt>
                <c:pt idx="49120">
                  <c:v>-13.472500000000011</c:v>
                </c:pt>
                <c:pt idx="49121">
                  <c:v>-13.470500000000001</c:v>
                </c:pt>
                <c:pt idx="49122">
                  <c:v>-13.468500000000006</c:v>
                </c:pt>
                <c:pt idx="49123">
                  <c:v>-13.466500000000011</c:v>
                </c:pt>
                <c:pt idx="49124">
                  <c:v>-13.464500000000001</c:v>
                </c:pt>
                <c:pt idx="49125">
                  <c:v>-13.462500000000006</c:v>
                </c:pt>
                <c:pt idx="49126">
                  <c:v>-13.46050000000001</c:v>
                </c:pt>
                <c:pt idx="49127">
                  <c:v>-13.458500000000001</c:v>
                </c:pt>
                <c:pt idx="49128">
                  <c:v>-13.456500000000005</c:v>
                </c:pt>
                <c:pt idx="49129">
                  <c:v>-13.45450000000001</c:v>
                </c:pt>
                <c:pt idx="49130">
                  <c:v>-13.452500000000001</c:v>
                </c:pt>
                <c:pt idx="49131">
                  <c:v>-13.450500000000005</c:v>
                </c:pt>
                <c:pt idx="49132">
                  <c:v>-13.44850000000001</c:v>
                </c:pt>
                <c:pt idx="49133">
                  <c:v>-13.4465</c:v>
                </c:pt>
                <c:pt idx="49134">
                  <c:v>-13.444500000000005</c:v>
                </c:pt>
                <c:pt idx="49135">
                  <c:v>-13.44250000000001</c:v>
                </c:pt>
                <c:pt idx="49136">
                  <c:v>-13.4405</c:v>
                </c:pt>
                <c:pt idx="49137">
                  <c:v>-13.438500000000005</c:v>
                </c:pt>
                <c:pt idx="49138">
                  <c:v>-13.436500000000009</c:v>
                </c:pt>
                <c:pt idx="49139">
                  <c:v>-13.4345</c:v>
                </c:pt>
                <c:pt idx="49140">
                  <c:v>-13.432500000000005</c:v>
                </c:pt>
                <c:pt idx="49141">
                  <c:v>-13.430500000000009</c:v>
                </c:pt>
                <c:pt idx="49142">
                  <c:v>-13.4285</c:v>
                </c:pt>
                <c:pt idx="49143">
                  <c:v>-13.426500000000004</c:v>
                </c:pt>
                <c:pt idx="49144">
                  <c:v>-13.424500000000009</c:v>
                </c:pt>
                <c:pt idx="49145">
                  <c:v>-13.422499999999999</c:v>
                </c:pt>
                <c:pt idx="49146">
                  <c:v>-13.420500000000004</c:v>
                </c:pt>
                <c:pt idx="49147">
                  <c:v>-13.418500000000009</c:v>
                </c:pt>
                <c:pt idx="49148">
                  <c:v>-13.416499999999999</c:v>
                </c:pt>
                <c:pt idx="49149">
                  <c:v>-13.414500000000004</c:v>
                </c:pt>
                <c:pt idx="49150">
                  <c:v>-13.412500000000009</c:v>
                </c:pt>
                <c:pt idx="49151">
                  <c:v>-13.410499999999999</c:v>
                </c:pt>
                <c:pt idx="49152">
                  <c:v>-13.408500000000004</c:v>
                </c:pt>
                <c:pt idx="49153">
                  <c:v>-13.406500000000008</c:v>
                </c:pt>
                <c:pt idx="49154">
                  <c:v>-13.404499999999999</c:v>
                </c:pt>
                <c:pt idx="49155">
                  <c:v>-13.402500000000003</c:v>
                </c:pt>
                <c:pt idx="49156">
                  <c:v>-13.400500000000008</c:v>
                </c:pt>
                <c:pt idx="49157">
                  <c:v>-13.398500000000013</c:v>
                </c:pt>
                <c:pt idx="49158">
                  <c:v>-13.396500000000003</c:v>
                </c:pt>
                <c:pt idx="49159">
                  <c:v>-13.394500000000008</c:v>
                </c:pt>
                <c:pt idx="49160">
                  <c:v>-13.392500000000013</c:v>
                </c:pt>
                <c:pt idx="49161">
                  <c:v>-13.390500000000003</c:v>
                </c:pt>
                <c:pt idx="49162">
                  <c:v>-13.388500000000008</c:v>
                </c:pt>
                <c:pt idx="49163">
                  <c:v>-13.386500000000012</c:v>
                </c:pt>
                <c:pt idx="49164">
                  <c:v>-13.384500000000003</c:v>
                </c:pt>
                <c:pt idx="49165">
                  <c:v>-13.382500000000007</c:v>
                </c:pt>
                <c:pt idx="49166">
                  <c:v>-13.380500000000012</c:v>
                </c:pt>
                <c:pt idx="49167">
                  <c:v>-13.378500000000003</c:v>
                </c:pt>
                <c:pt idx="49168">
                  <c:v>-13.376500000000007</c:v>
                </c:pt>
                <c:pt idx="49169">
                  <c:v>-13.374500000000012</c:v>
                </c:pt>
                <c:pt idx="49170">
                  <c:v>-13.372500000000002</c:v>
                </c:pt>
                <c:pt idx="49171">
                  <c:v>-13.370500000000007</c:v>
                </c:pt>
                <c:pt idx="49172">
                  <c:v>-13.368500000000012</c:v>
                </c:pt>
                <c:pt idx="49173">
                  <c:v>-13.366500000000002</c:v>
                </c:pt>
                <c:pt idx="49174">
                  <c:v>-13.364500000000007</c:v>
                </c:pt>
                <c:pt idx="49175">
                  <c:v>-13.362500000000011</c:v>
                </c:pt>
                <c:pt idx="49176">
                  <c:v>-13.360500000000002</c:v>
                </c:pt>
                <c:pt idx="49177">
                  <c:v>-13.358500000000006</c:v>
                </c:pt>
                <c:pt idx="49178">
                  <c:v>-13.356500000000011</c:v>
                </c:pt>
                <c:pt idx="49179">
                  <c:v>-13.354500000000002</c:v>
                </c:pt>
                <c:pt idx="49180">
                  <c:v>-13.352500000000006</c:v>
                </c:pt>
                <c:pt idx="49181">
                  <c:v>-13.350500000000011</c:v>
                </c:pt>
                <c:pt idx="49182">
                  <c:v>-13.348500000000001</c:v>
                </c:pt>
                <c:pt idx="49183">
                  <c:v>-13.346500000000006</c:v>
                </c:pt>
                <c:pt idx="49184">
                  <c:v>-13.344500000000011</c:v>
                </c:pt>
                <c:pt idx="49185">
                  <c:v>-13.342500000000001</c:v>
                </c:pt>
                <c:pt idx="49186">
                  <c:v>-13.340500000000006</c:v>
                </c:pt>
                <c:pt idx="49187">
                  <c:v>-13.33850000000001</c:v>
                </c:pt>
                <c:pt idx="49188">
                  <c:v>-13.336500000000001</c:v>
                </c:pt>
                <c:pt idx="49189">
                  <c:v>-13.334500000000006</c:v>
                </c:pt>
                <c:pt idx="49190">
                  <c:v>-13.33250000000001</c:v>
                </c:pt>
                <c:pt idx="49191">
                  <c:v>-13.330500000000001</c:v>
                </c:pt>
                <c:pt idx="49192">
                  <c:v>-13.328500000000005</c:v>
                </c:pt>
                <c:pt idx="49193">
                  <c:v>-13.32650000000001</c:v>
                </c:pt>
                <c:pt idx="49194">
                  <c:v>-13.3245</c:v>
                </c:pt>
                <c:pt idx="49195">
                  <c:v>-13.322500000000005</c:v>
                </c:pt>
                <c:pt idx="49196">
                  <c:v>-13.32050000000001</c:v>
                </c:pt>
                <c:pt idx="49197">
                  <c:v>-13.3185</c:v>
                </c:pt>
                <c:pt idx="49198">
                  <c:v>-13.316500000000005</c:v>
                </c:pt>
                <c:pt idx="49199">
                  <c:v>-13.31450000000001</c:v>
                </c:pt>
                <c:pt idx="49200">
                  <c:v>-13.3125</c:v>
                </c:pt>
                <c:pt idx="49201">
                  <c:v>-13.310500000000005</c:v>
                </c:pt>
                <c:pt idx="49202">
                  <c:v>-13.308500000000009</c:v>
                </c:pt>
                <c:pt idx="49203">
                  <c:v>-13.3065</c:v>
                </c:pt>
                <c:pt idx="49204">
                  <c:v>-13.304500000000004</c:v>
                </c:pt>
                <c:pt idx="49205">
                  <c:v>-13.302500000000009</c:v>
                </c:pt>
                <c:pt idx="49206">
                  <c:v>-13.3005</c:v>
                </c:pt>
                <c:pt idx="49207">
                  <c:v>-13.298500000000004</c:v>
                </c:pt>
                <c:pt idx="49208">
                  <c:v>-13.296500000000009</c:v>
                </c:pt>
                <c:pt idx="49209">
                  <c:v>-13.294499999999999</c:v>
                </c:pt>
                <c:pt idx="49210">
                  <c:v>-13.292500000000004</c:v>
                </c:pt>
                <c:pt idx="49211">
                  <c:v>-13.290500000000009</c:v>
                </c:pt>
                <c:pt idx="49212">
                  <c:v>-13.288499999999999</c:v>
                </c:pt>
                <c:pt idx="49213">
                  <c:v>-13.286500000000004</c:v>
                </c:pt>
                <c:pt idx="49214">
                  <c:v>-13.284500000000008</c:v>
                </c:pt>
                <c:pt idx="49215">
                  <c:v>-13.282499999999999</c:v>
                </c:pt>
                <c:pt idx="49216">
                  <c:v>-13.280500000000004</c:v>
                </c:pt>
                <c:pt idx="49217">
                  <c:v>-13.278500000000008</c:v>
                </c:pt>
                <c:pt idx="49218">
                  <c:v>-13.276499999999999</c:v>
                </c:pt>
                <c:pt idx="49219">
                  <c:v>-13.274500000000003</c:v>
                </c:pt>
                <c:pt idx="49220">
                  <c:v>-13.272500000000008</c:v>
                </c:pt>
                <c:pt idx="49221">
                  <c:v>-13.270500000000013</c:v>
                </c:pt>
                <c:pt idx="49222">
                  <c:v>-13.268500000000003</c:v>
                </c:pt>
                <c:pt idx="49223">
                  <c:v>-13.266500000000008</c:v>
                </c:pt>
                <c:pt idx="49224">
                  <c:v>-13.264500000000012</c:v>
                </c:pt>
                <c:pt idx="49225">
                  <c:v>-13.262500000000003</c:v>
                </c:pt>
                <c:pt idx="49226">
                  <c:v>-13.260500000000008</c:v>
                </c:pt>
                <c:pt idx="49227">
                  <c:v>-13.258500000000012</c:v>
                </c:pt>
                <c:pt idx="49228">
                  <c:v>-13.256500000000003</c:v>
                </c:pt>
                <c:pt idx="49229">
                  <c:v>-13.254500000000007</c:v>
                </c:pt>
                <c:pt idx="49230">
                  <c:v>-13.252500000000012</c:v>
                </c:pt>
                <c:pt idx="49231">
                  <c:v>-13.250500000000002</c:v>
                </c:pt>
                <c:pt idx="49232">
                  <c:v>-13.248500000000007</c:v>
                </c:pt>
                <c:pt idx="49233">
                  <c:v>-13.246500000000012</c:v>
                </c:pt>
                <c:pt idx="49234">
                  <c:v>-13.244500000000002</c:v>
                </c:pt>
                <c:pt idx="49235">
                  <c:v>-13.242500000000007</c:v>
                </c:pt>
                <c:pt idx="49236">
                  <c:v>-13.240500000000011</c:v>
                </c:pt>
                <c:pt idx="49237">
                  <c:v>-13.238500000000002</c:v>
                </c:pt>
                <c:pt idx="49238">
                  <c:v>-13.236500000000007</c:v>
                </c:pt>
                <c:pt idx="49239">
                  <c:v>-13.234500000000011</c:v>
                </c:pt>
                <c:pt idx="49240">
                  <c:v>-13.232500000000002</c:v>
                </c:pt>
                <c:pt idx="49241">
                  <c:v>-13.230500000000006</c:v>
                </c:pt>
                <c:pt idx="49242">
                  <c:v>-13.228500000000011</c:v>
                </c:pt>
                <c:pt idx="49243">
                  <c:v>-13.226500000000001</c:v>
                </c:pt>
                <c:pt idx="49244">
                  <c:v>-13.224500000000006</c:v>
                </c:pt>
                <c:pt idx="49245">
                  <c:v>-13.222500000000011</c:v>
                </c:pt>
                <c:pt idx="49246">
                  <c:v>-13.220500000000001</c:v>
                </c:pt>
                <c:pt idx="49247">
                  <c:v>-13.218500000000006</c:v>
                </c:pt>
                <c:pt idx="49248">
                  <c:v>-13.216500000000011</c:v>
                </c:pt>
                <c:pt idx="49249">
                  <c:v>-13.214500000000001</c:v>
                </c:pt>
                <c:pt idx="49250">
                  <c:v>-13.212500000000006</c:v>
                </c:pt>
                <c:pt idx="49251">
                  <c:v>-13.21050000000001</c:v>
                </c:pt>
                <c:pt idx="49252">
                  <c:v>-13.208500000000001</c:v>
                </c:pt>
                <c:pt idx="49253">
                  <c:v>-13.206500000000005</c:v>
                </c:pt>
                <c:pt idx="49254">
                  <c:v>-13.20450000000001</c:v>
                </c:pt>
                <c:pt idx="49255">
                  <c:v>-13.202500000000001</c:v>
                </c:pt>
                <c:pt idx="49256">
                  <c:v>-13.200500000000005</c:v>
                </c:pt>
                <c:pt idx="49257">
                  <c:v>-13.19850000000001</c:v>
                </c:pt>
                <c:pt idx="49258">
                  <c:v>-13.1965</c:v>
                </c:pt>
                <c:pt idx="49259">
                  <c:v>-13.194500000000005</c:v>
                </c:pt>
                <c:pt idx="49260">
                  <c:v>-13.19250000000001</c:v>
                </c:pt>
                <c:pt idx="49261">
                  <c:v>-13.1905</c:v>
                </c:pt>
                <c:pt idx="49262">
                  <c:v>-13.188500000000005</c:v>
                </c:pt>
                <c:pt idx="49263">
                  <c:v>-13.186500000000009</c:v>
                </c:pt>
                <c:pt idx="49264">
                  <c:v>-13.1845</c:v>
                </c:pt>
                <c:pt idx="49265">
                  <c:v>-13.182500000000005</c:v>
                </c:pt>
                <c:pt idx="49266">
                  <c:v>-13.180500000000009</c:v>
                </c:pt>
                <c:pt idx="49267">
                  <c:v>-13.1785</c:v>
                </c:pt>
                <c:pt idx="49268">
                  <c:v>-13.176500000000004</c:v>
                </c:pt>
                <c:pt idx="49269">
                  <c:v>-13.174500000000009</c:v>
                </c:pt>
                <c:pt idx="49270">
                  <c:v>-13.172499999999999</c:v>
                </c:pt>
                <c:pt idx="49271">
                  <c:v>-13.170500000000004</c:v>
                </c:pt>
                <c:pt idx="49272">
                  <c:v>-13.168500000000009</c:v>
                </c:pt>
                <c:pt idx="49273">
                  <c:v>-13.166499999999999</c:v>
                </c:pt>
                <c:pt idx="49274">
                  <c:v>-13.164500000000004</c:v>
                </c:pt>
                <c:pt idx="49275">
                  <c:v>-13.162500000000009</c:v>
                </c:pt>
                <c:pt idx="49276">
                  <c:v>-13.160499999999999</c:v>
                </c:pt>
                <c:pt idx="49277">
                  <c:v>-13.158500000000004</c:v>
                </c:pt>
                <c:pt idx="49278">
                  <c:v>-13.156500000000008</c:v>
                </c:pt>
                <c:pt idx="49279">
                  <c:v>-13.154499999999999</c:v>
                </c:pt>
                <c:pt idx="49280">
                  <c:v>-13.152500000000003</c:v>
                </c:pt>
                <c:pt idx="49281">
                  <c:v>-13.150500000000008</c:v>
                </c:pt>
                <c:pt idx="49282">
                  <c:v>-13.148500000000013</c:v>
                </c:pt>
                <c:pt idx="49283">
                  <c:v>-13.146500000000003</c:v>
                </c:pt>
                <c:pt idx="49284">
                  <c:v>-13.144500000000008</c:v>
                </c:pt>
                <c:pt idx="49285">
                  <c:v>-13.142500000000013</c:v>
                </c:pt>
                <c:pt idx="49286">
                  <c:v>-13.140500000000003</c:v>
                </c:pt>
                <c:pt idx="49287">
                  <c:v>-13.138500000000008</c:v>
                </c:pt>
                <c:pt idx="49288">
                  <c:v>-13.136500000000012</c:v>
                </c:pt>
                <c:pt idx="49289">
                  <c:v>-13.134500000000003</c:v>
                </c:pt>
                <c:pt idx="49290">
                  <c:v>-13.132500000000007</c:v>
                </c:pt>
                <c:pt idx="49291">
                  <c:v>-13.130500000000012</c:v>
                </c:pt>
                <c:pt idx="49292">
                  <c:v>-13.128500000000003</c:v>
                </c:pt>
                <c:pt idx="49293">
                  <c:v>-13.126500000000007</c:v>
                </c:pt>
                <c:pt idx="49294">
                  <c:v>-13.124500000000012</c:v>
                </c:pt>
                <c:pt idx="49295">
                  <c:v>-13.122500000000002</c:v>
                </c:pt>
                <c:pt idx="49296">
                  <c:v>-13.120500000000007</c:v>
                </c:pt>
                <c:pt idx="49297">
                  <c:v>-13.118500000000012</c:v>
                </c:pt>
                <c:pt idx="49298">
                  <c:v>-13.116500000000002</c:v>
                </c:pt>
                <c:pt idx="49299">
                  <c:v>-13.114500000000007</c:v>
                </c:pt>
                <c:pt idx="49300">
                  <c:v>-13.112500000000011</c:v>
                </c:pt>
                <c:pt idx="49301">
                  <c:v>-13.110500000000002</c:v>
                </c:pt>
                <c:pt idx="49302">
                  <c:v>-13.108500000000006</c:v>
                </c:pt>
                <c:pt idx="49303">
                  <c:v>-13.106500000000011</c:v>
                </c:pt>
                <c:pt idx="49304">
                  <c:v>-13.104500000000002</c:v>
                </c:pt>
                <c:pt idx="49305">
                  <c:v>-13.102500000000006</c:v>
                </c:pt>
                <c:pt idx="49306">
                  <c:v>-13.100500000000011</c:v>
                </c:pt>
                <c:pt idx="49307">
                  <c:v>-13.098500000000001</c:v>
                </c:pt>
                <c:pt idx="49308">
                  <c:v>-13.096500000000006</c:v>
                </c:pt>
                <c:pt idx="49309">
                  <c:v>-13.094500000000011</c:v>
                </c:pt>
                <c:pt idx="49310">
                  <c:v>-13.092500000000001</c:v>
                </c:pt>
                <c:pt idx="49311">
                  <c:v>-13.090500000000006</c:v>
                </c:pt>
                <c:pt idx="49312">
                  <c:v>-13.08850000000001</c:v>
                </c:pt>
                <c:pt idx="49313">
                  <c:v>-13.086500000000001</c:v>
                </c:pt>
                <c:pt idx="49314">
                  <c:v>-13.084500000000006</c:v>
                </c:pt>
                <c:pt idx="49315">
                  <c:v>-13.08250000000001</c:v>
                </c:pt>
                <c:pt idx="49316">
                  <c:v>-13.080500000000001</c:v>
                </c:pt>
                <c:pt idx="49317">
                  <c:v>-13.078500000000005</c:v>
                </c:pt>
                <c:pt idx="49318">
                  <c:v>-13.07650000000001</c:v>
                </c:pt>
                <c:pt idx="49319">
                  <c:v>-13.0745</c:v>
                </c:pt>
                <c:pt idx="49320">
                  <c:v>-13.072500000000005</c:v>
                </c:pt>
                <c:pt idx="49321">
                  <c:v>-13.07050000000001</c:v>
                </c:pt>
                <c:pt idx="49322">
                  <c:v>-13.0685</c:v>
                </c:pt>
                <c:pt idx="49323">
                  <c:v>-13.066500000000005</c:v>
                </c:pt>
                <c:pt idx="49324">
                  <c:v>-13.06450000000001</c:v>
                </c:pt>
                <c:pt idx="49325">
                  <c:v>-13.0625</c:v>
                </c:pt>
                <c:pt idx="49326">
                  <c:v>-13.060500000000005</c:v>
                </c:pt>
                <c:pt idx="49327">
                  <c:v>-13.058500000000009</c:v>
                </c:pt>
                <c:pt idx="49328">
                  <c:v>-13.0565</c:v>
                </c:pt>
                <c:pt idx="49329">
                  <c:v>-13.054500000000004</c:v>
                </c:pt>
                <c:pt idx="49330">
                  <c:v>-13.052500000000009</c:v>
                </c:pt>
                <c:pt idx="49331">
                  <c:v>-13.0505</c:v>
                </c:pt>
                <c:pt idx="49332">
                  <c:v>-13.048500000000004</c:v>
                </c:pt>
                <c:pt idx="49333">
                  <c:v>-13.046500000000009</c:v>
                </c:pt>
                <c:pt idx="49334">
                  <c:v>-13.044499999999999</c:v>
                </c:pt>
                <c:pt idx="49335">
                  <c:v>-13.042500000000004</c:v>
                </c:pt>
                <c:pt idx="49336">
                  <c:v>-13.040500000000009</c:v>
                </c:pt>
                <c:pt idx="49337">
                  <c:v>-13.038499999999999</c:v>
                </c:pt>
                <c:pt idx="49338">
                  <c:v>-13.036500000000004</c:v>
                </c:pt>
                <c:pt idx="49339">
                  <c:v>-13.034500000000008</c:v>
                </c:pt>
                <c:pt idx="49340">
                  <c:v>-13.032499999999999</c:v>
                </c:pt>
                <c:pt idx="49341">
                  <c:v>-13.030500000000004</c:v>
                </c:pt>
                <c:pt idx="49342">
                  <c:v>-13.028500000000008</c:v>
                </c:pt>
                <c:pt idx="49343">
                  <c:v>-13.026499999999999</c:v>
                </c:pt>
                <c:pt idx="49344">
                  <c:v>-13.024500000000003</c:v>
                </c:pt>
                <c:pt idx="49345">
                  <c:v>-13.022500000000008</c:v>
                </c:pt>
                <c:pt idx="49346">
                  <c:v>-13.020500000000013</c:v>
                </c:pt>
                <c:pt idx="49347">
                  <c:v>-13.018500000000003</c:v>
                </c:pt>
                <c:pt idx="49348">
                  <c:v>-13.016500000000008</c:v>
                </c:pt>
                <c:pt idx="49349">
                  <c:v>-13.014500000000012</c:v>
                </c:pt>
                <c:pt idx="49350">
                  <c:v>-13.012500000000003</c:v>
                </c:pt>
                <c:pt idx="49351">
                  <c:v>-13.010500000000008</c:v>
                </c:pt>
                <c:pt idx="49352">
                  <c:v>-13.008500000000012</c:v>
                </c:pt>
                <c:pt idx="49353">
                  <c:v>-13.006500000000003</c:v>
                </c:pt>
                <c:pt idx="49354">
                  <c:v>-13.004500000000007</c:v>
                </c:pt>
                <c:pt idx="49355">
                  <c:v>-13.002500000000012</c:v>
                </c:pt>
                <c:pt idx="49356">
                  <c:v>-13.000500000000002</c:v>
                </c:pt>
                <c:pt idx="49357">
                  <c:v>-12.998500000000007</c:v>
                </c:pt>
                <c:pt idx="49358">
                  <c:v>-12.996500000000012</c:v>
                </c:pt>
                <c:pt idx="49359">
                  <c:v>-12.994500000000002</c:v>
                </c:pt>
                <c:pt idx="49360">
                  <c:v>-12.992500000000007</c:v>
                </c:pt>
                <c:pt idx="49361">
                  <c:v>-12.990500000000011</c:v>
                </c:pt>
                <c:pt idx="49362">
                  <c:v>-12.988500000000002</c:v>
                </c:pt>
                <c:pt idx="49363">
                  <c:v>-12.986500000000007</c:v>
                </c:pt>
                <c:pt idx="49364">
                  <c:v>-12.984500000000011</c:v>
                </c:pt>
                <c:pt idx="49365">
                  <c:v>-12.982500000000002</c:v>
                </c:pt>
                <c:pt idx="49366">
                  <c:v>-12.980500000000006</c:v>
                </c:pt>
                <c:pt idx="49367">
                  <c:v>-12.978500000000011</c:v>
                </c:pt>
                <c:pt idx="49368">
                  <c:v>-12.976500000000001</c:v>
                </c:pt>
                <c:pt idx="49369">
                  <c:v>-12.974500000000006</c:v>
                </c:pt>
                <c:pt idx="49370">
                  <c:v>-12.972500000000011</c:v>
                </c:pt>
                <c:pt idx="49371">
                  <c:v>-12.970500000000001</c:v>
                </c:pt>
                <c:pt idx="49372">
                  <c:v>-12.968500000000006</c:v>
                </c:pt>
                <c:pt idx="49373">
                  <c:v>-12.966500000000011</c:v>
                </c:pt>
                <c:pt idx="49374">
                  <c:v>-12.964500000000001</c:v>
                </c:pt>
                <c:pt idx="49375">
                  <c:v>-12.962500000000006</c:v>
                </c:pt>
                <c:pt idx="49376">
                  <c:v>-12.96050000000001</c:v>
                </c:pt>
                <c:pt idx="49377">
                  <c:v>-12.958500000000001</c:v>
                </c:pt>
                <c:pt idx="49378">
                  <c:v>-12.956500000000005</c:v>
                </c:pt>
                <c:pt idx="49379">
                  <c:v>-12.95450000000001</c:v>
                </c:pt>
                <c:pt idx="49380">
                  <c:v>-12.952500000000001</c:v>
                </c:pt>
                <c:pt idx="49381">
                  <c:v>-12.950500000000005</c:v>
                </c:pt>
                <c:pt idx="49382">
                  <c:v>-12.94850000000001</c:v>
                </c:pt>
                <c:pt idx="49383">
                  <c:v>-12.9465</c:v>
                </c:pt>
                <c:pt idx="49384">
                  <c:v>-12.944500000000005</c:v>
                </c:pt>
                <c:pt idx="49385">
                  <c:v>-12.94250000000001</c:v>
                </c:pt>
                <c:pt idx="49386">
                  <c:v>-12.9405</c:v>
                </c:pt>
                <c:pt idx="49387">
                  <c:v>-12.938500000000005</c:v>
                </c:pt>
                <c:pt idx="49388">
                  <c:v>-12.936500000000009</c:v>
                </c:pt>
                <c:pt idx="49389">
                  <c:v>-12.9345</c:v>
                </c:pt>
                <c:pt idx="49390">
                  <c:v>-12.932500000000005</c:v>
                </c:pt>
                <c:pt idx="49391">
                  <c:v>-12.930500000000009</c:v>
                </c:pt>
                <c:pt idx="49392">
                  <c:v>-12.9285</c:v>
                </c:pt>
                <c:pt idx="49393">
                  <c:v>-12.926500000000004</c:v>
                </c:pt>
                <c:pt idx="49394">
                  <c:v>-12.924500000000009</c:v>
                </c:pt>
                <c:pt idx="49395">
                  <c:v>-12.922499999999999</c:v>
                </c:pt>
                <c:pt idx="49396">
                  <c:v>-12.920500000000004</c:v>
                </c:pt>
                <c:pt idx="49397">
                  <c:v>-12.918500000000009</c:v>
                </c:pt>
                <c:pt idx="49398">
                  <c:v>-12.916499999999999</c:v>
                </c:pt>
                <c:pt idx="49399">
                  <c:v>-12.914500000000004</c:v>
                </c:pt>
                <c:pt idx="49400">
                  <c:v>-12.912500000000009</c:v>
                </c:pt>
                <c:pt idx="49401">
                  <c:v>-12.910499999999999</c:v>
                </c:pt>
                <c:pt idx="49402">
                  <c:v>-12.908500000000004</c:v>
                </c:pt>
                <c:pt idx="49403">
                  <c:v>-12.906500000000008</c:v>
                </c:pt>
                <c:pt idx="49404">
                  <c:v>-12.904499999999999</c:v>
                </c:pt>
                <c:pt idx="49405">
                  <c:v>-12.902500000000003</c:v>
                </c:pt>
                <c:pt idx="49406">
                  <c:v>-12.900500000000008</c:v>
                </c:pt>
                <c:pt idx="49407">
                  <c:v>-12.898500000000013</c:v>
                </c:pt>
                <c:pt idx="49408">
                  <c:v>-12.896500000000003</c:v>
                </c:pt>
                <c:pt idx="49409">
                  <c:v>-12.894500000000008</c:v>
                </c:pt>
                <c:pt idx="49410">
                  <c:v>-12.892500000000013</c:v>
                </c:pt>
                <c:pt idx="49411">
                  <c:v>-12.890500000000003</c:v>
                </c:pt>
                <c:pt idx="49412">
                  <c:v>-12.888500000000008</c:v>
                </c:pt>
                <c:pt idx="49413">
                  <c:v>-12.886500000000012</c:v>
                </c:pt>
                <c:pt idx="49414">
                  <c:v>-12.884500000000003</c:v>
                </c:pt>
                <c:pt idx="49415">
                  <c:v>-12.882500000000007</c:v>
                </c:pt>
                <c:pt idx="49416">
                  <c:v>-12.880500000000012</c:v>
                </c:pt>
                <c:pt idx="49417">
                  <c:v>-12.878500000000003</c:v>
                </c:pt>
                <c:pt idx="49418">
                  <c:v>-12.876500000000007</c:v>
                </c:pt>
                <c:pt idx="49419">
                  <c:v>-12.874500000000012</c:v>
                </c:pt>
                <c:pt idx="49420">
                  <c:v>-12.872500000000002</c:v>
                </c:pt>
                <c:pt idx="49421">
                  <c:v>-12.870500000000007</c:v>
                </c:pt>
                <c:pt idx="49422">
                  <c:v>-12.868500000000012</c:v>
                </c:pt>
                <c:pt idx="49423">
                  <c:v>-12.866500000000002</c:v>
                </c:pt>
                <c:pt idx="49424">
                  <c:v>-12.864500000000007</c:v>
                </c:pt>
                <c:pt idx="49425">
                  <c:v>-12.862500000000011</c:v>
                </c:pt>
                <c:pt idx="49426">
                  <c:v>-12.860500000000002</c:v>
                </c:pt>
                <c:pt idx="49427">
                  <c:v>-12.858500000000006</c:v>
                </c:pt>
                <c:pt idx="49428">
                  <c:v>-12.856500000000011</c:v>
                </c:pt>
                <c:pt idx="49429">
                  <c:v>-12.854500000000002</c:v>
                </c:pt>
                <c:pt idx="49430">
                  <c:v>-12.852500000000006</c:v>
                </c:pt>
                <c:pt idx="49431">
                  <c:v>-12.850500000000011</c:v>
                </c:pt>
                <c:pt idx="49432">
                  <c:v>-12.848500000000001</c:v>
                </c:pt>
                <c:pt idx="49433">
                  <c:v>-12.846500000000006</c:v>
                </c:pt>
                <c:pt idx="49434">
                  <c:v>-12.844500000000011</c:v>
                </c:pt>
                <c:pt idx="49435">
                  <c:v>-12.842500000000001</c:v>
                </c:pt>
                <c:pt idx="49436">
                  <c:v>-12.840500000000006</c:v>
                </c:pt>
                <c:pt idx="49437">
                  <c:v>-12.83850000000001</c:v>
                </c:pt>
                <c:pt idx="49438">
                  <c:v>-12.836500000000001</c:v>
                </c:pt>
                <c:pt idx="49439">
                  <c:v>-12.834500000000006</c:v>
                </c:pt>
                <c:pt idx="49440">
                  <c:v>-12.83250000000001</c:v>
                </c:pt>
                <c:pt idx="49441">
                  <c:v>-12.830500000000001</c:v>
                </c:pt>
                <c:pt idx="49442">
                  <c:v>-12.828500000000005</c:v>
                </c:pt>
                <c:pt idx="49443">
                  <c:v>-12.82650000000001</c:v>
                </c:pt>
                <c:pt idx="49444">
                  <c:v>-12.8245</c:v>
                </c:pt>
                <c:pt idx="49445">
                  <c:v>-12.822500000000005</c:v>
                </c:pt>
                <c:pt idx="49446">
                  <c:v>-12.82050000000001</c:v>
                </c:pt>
                <c:pt idx="49447">
                  <c:v>-12.8185</c:v>
                </c:pt>
                <c:pt idx="49448">
                  <c:v>-12.816500000000005</c:v>
                </c:pt>
                <c:pt idx="49449">
                  <c:v>-12.81450000000001</c:v>
                </c:pt>
                <c:pt idx="49450">
                  <c:v>-12.8125</c:v>
                </c:pt>
                <c:pt idx="49451">
                  <c:v>-12.810500000000005</c:v>
                </c:pt>
                <c:pt idx="49452">
                  <c:v>-12.808500000000009</c:v>
                </c:pt>
                <c:pt idx="49453">
                  <c:v>-12.8065</c:v>
                </c:pt>
                <c:pt idx="49454">
                  <c:v>-12.804500000000004</c:v>
                </c:pt>
                <c:pt idx="49455">
                  <c:v>-12.802500000000009</c:v>
                </c:pt>
                <c:pt idx="49456">
                  <c:v>-12.8005</c:v>
                </c:pt>
                <c:pt idx="49457">
                  <c:v>-12.798500000000004</c:v>
                </c:pt>
                <c:pt idx="49458">
                  <c:v>-12.796500000000009</c:v>
                </c:pt>
                <c:pt idx="49459">
                  <c:v>-12.794499999999999</c:v>
                </c:pt>
                <c:pt idx="49460">
                  <c:v>-12.792500000000004</c:v>
                </c:pt>
                <c:pt idx="49461">
                  <c:v>-12.790500000000009</c:v>
                </c:pt>
                <c:pt idx="49462">
                  <c:v>-12.788499999999999</c:v>
                </c:pt>
                <c:pt idx="49463">
                  <c:v>-12.786500000000004</c:v>
                </c:pt>
                <c:pt idx="49464">
                  <c:v>-12.784500000000008</c:v>
                </c:pt>
                <c:pt idx="49465">
                  <c:v>-12.782499999999999</c:v>
                </c:pt>
                <c:pt idx="49466">
                  <c:v>-12.780500000000004</c:v>
                </c:pt>
                <c:pt idx="49467">
                  <c:v>-12.778500000000008</c:v>
                </c:pt>
                <c:pt idx="49468">
                  <c:v>-12.776499999999999</c:v>
                </c:pt>
                <c:pt idx="49469">
                  <c:v>-12.774500000000003</c:v>
                </c:pt>
                <c:pt idx="49470">
                  <c:v>-12.772500000000008</c:v>
                </c:pt>
                <c:pt idx="49471">
                  <c:v>-12.770500000000013</c:v>
                </c:pt>
                <c:pt idx="49472">
                  <c:v>-12.768500000000003</c:v>
                </c:pt>
                <c:pt idx="49473">
                  <c:v>-12.766500000000008</c:v>
                </c:pt>
                <c:pt idx="49474">
                  <c:v>-12.764500000000012</c:v>
                </c:pt>
                <c:pt idx="49475">
                  <c:v>-12.762500000000003</c:v>
                </c:pt>
                <c:pt idx="49476">
                  <c:v>-12.760500000000008</c:v>
                </c:pt>
                <c:pt idx="49477">
                  <c:v>-12.758500000000012</c:v>
                </c:pt>
                <c:pt idx="49478">
                  <c:v>-12.756500000000003</c:v>
                </c:pt>
                <c:pt idx="49479">
                  <c:v>-12.754500000000007</c:v>
                </c:pt>
                <c:pt idx="49480">
                  <c:v>-12.752500000000012</c:v>
                </c:pt>
                <c:pt idx="49481">
                  <c:v>-12.750500000000002</c:v>
                </c:pt>
                <c:pt idx="49482">
                  <c:v>-12.748500000000007</c:v>
                </c:pt>
                <c:pt idx="49483">
                  <c:v>-12.746500000000012</c:v>
                </c:pt>
                <c:pt idx="49484">
                  <c:v>-12.744500000000002</c:v>
                </c:pt>
                <c:pt idx="49485">
                  <c:v>-12.742500000000007</c:v>
                </c:pt>
                <c:pt idx="49486">
                  <c:v>-12.740500000000011</c:v>
                </c:pt>
                <c:pt idx="49487">
                  <c:v>-12.738500000000002</c:v>
                </c:pt>
                <c:pt idx="49488">
                  <c:v>-12.736500000000007</c:v>
                </c:pt>
                <c:pt idx="49489">
                  <c:v>-12.734500000000011</c:v>
                </c:pt>
                <c:pt idx="49490">
                  <c:v>-12.732500000000002</c:v>
                </c:pt>
                <c:pt idx="49491">
                  <c:v>-12.730500000000006</c:v>
                </c:pt>
                <c:pt idx="49492">
                  <c:v>-12.728500000000011</c:v>
                </c:pt>
                <c:pt idx="49493">
                  <c:v>-12.726500000000001</c:v>
                </c:pt>
                <c:pt idx="49494">
                  <c:v>-12.724500000000006</c:v>
                </c:pt>
                <c:pt idx="49495">
                  <c:v>-12.722500000000011</c:v>
                </c:pt>
                <c:pt idx="49496">
                  <c:v>-12.720500000000001</c:v>
                </c:pt>
                <c:pt idx="49497">
                  <c:v>-12.718500000000006</c:v>
                </c:pt>
                <c:pt idx="49498">
                  <c:v>-12.716500000000011</c:v>
                </c:pt>
                <c:pt idx="49499">
                  <c:v>-12.714500000000001</c:v>
                </c:pt>
                <c:pt idx="49500">
                  <c:v>-12.712500000000006</c:v>
                </c:pt>
                <c:pt idx="49501">
                  <c:v>-12.71050000000001</c:v>
                </c:pt>
                <c:pt idx="49502">
                  <c:v>-12.708500000000001</c:v>
                </c:pt>
                <c:pt idx="49503">
                  <c:v>-12.706500000000005</c:v>
                </c:pt>
                <c:pt idx="49504">
                  <c:v>-12.70450000000001</c:v>
                </c:pt>
                <c:pt idx="49505">
                  <c:v>-12.702500000000001</c:v>
                </c:pt>
                <c:pt idx="49506">
                  <c:v>-12.700500000000005</c:v>
                </c:pt>
                <c:pt idx="49507">
                  <c:v>-12.69850000000001</c:v>
                </c:pt>
                <c:pt idx="49508">
                  <c:v>-12.6965</c:v>
                </c:pt>
                <c:pt idx="49509">
                  <c:v>-12.694500000000005</c:v>
                </c:pt>
                <c:pt idx="49510">
                  <c:v>-12.69250000000001</c:v>
                </c:pt>
                <c:pt idx="49511">
                  <c:v>-12.6905</c:v>
                </c:pt>
                <c:pt idx="49512">
                  <c:v>-12.688500000000005</c:v>
                </c:pt>
                <c:pt idx="49513">
                  <c:v>-12.686500000000009</c:v>
                </c:pt>
                <c:pt idx="49514">
                  <c:v>-12.6845</c:v>
                </c:pt>
                <c:pt idx="49515">
                  <c:v>-12.682500000000005</c:v>
                </c:pt>
                <c:pt idx="49516">
                  <c:v>-12.680500000000009</c:v>
                </c:pt>
                <c:pt idx="49517">
                  <c:v>-12.6785</c:v>
                </c:pt>
                <c:pt idx="49518">
                  <c:v>-12.676500000000004</c:v>
                </c:pt>
                <c:pt idx="49519">
                  <c:v>-12.674500000000009</c:v>
                </c:pt>
                <c:pt idx="49520">
                  <c:v>-12.672499999999999</c:v>
                </c:pt>
                <c:pt idx="49521">
                  <c:v>-12.670500000000004</c:v>
                </c:pt>
                <c:pt idx="49522">
                  <c:v>-12.668500000000009</c:v>
                </c:pt>
                <c:pt idx="49523">
                  <c:v>-12.666499999999999</c:v>
                </c:pt>
                <c:pt idx="49524">
                  <c:v>-12.664500000000004</c:v>
                </c:pt>
                <c:pt idx="49525">
                  <c:v>-12.662500000000009</c:v>
                </c:pt>
                <c:pt idx="49526">
                  <c:v>-12.660499999999999</c:v>
                </c:pt>
                <c:pt idx="49527">
                  <c:v>-12.658500000000004</c:v>
                </c:pt>
                <c:pt idx="49528">
                  <c:v>-12.656500000000008</c:v>
                </c:pt>
                <c:pt idx="49529">
                  <c:v>-12.654499999999999</c:v>
                </c:pt>
                <c:pt idx="49530">
                  <c:v>-12.652500000000003</c:v>
                </c:pt>
                <c:pt idx="49531">
                  <c:v>-12.650500000000008</c:v>
                </c:pt>
                <c:pt idx="49532">
                  <c:v>-12.648500000000013</c:v>
                </c:pt>
                <c:pt idx="49533">
                  <c:v>-12.646500000000003</c:v>
                </c:pt>
                <c:pt idx="49534">
                  <c:v>-12.644500000000008</c:v>
                </c:pt>
                <c:pt idx="49535">
                  <c:v>-12.642500000000013</c:v>
                </c:pt>
                <c:pt idx="49536">
                  <c:v>-12.640500000000003</c:v>
                </c:pt>
                <c:pt idx="49537">
                  <c:v>-12.638500000000008</c:v>
                </c:pt>
                <c:pt idx="49538">
                  <c:v>-12.636500000000012</c:v>
                </c:pt>
                <c:pt idx="49539">
                  <c:v>-12.634500000000003</c:v>
                </c:pt>
                <c:pt idx="49540">
                  <c:v>-12.632500000000007</c:v>
                </c:pt>
                <c:pt idx="49541">
                  <c:v>-12.630500000000012</c:v>
                </c:pt>
                <c:pt idx="49542">
                  <c:v>-12.628500000000003</c:v>
                </c:pt>
                <c:pt idx="49543">
                  <c:v>-12.626500000000007</c:v>
                </c:pt>
                <c:pt idx="49544">
                  <c:v>-12.624500000000012</c:v>
                </c:pt>
                <c:pt idx="49545">
                  <c:v>-12.622500000000002</c:v>
                </c:pt>
                <c:pt idx="49546">
                  <c:v>-12.620500000000007</c:v>
                </c:pt>
                <c:pt idx="49547">
                  <c:v>-12.618500000000012</c:v>
                </c:pt>
                <c:pt idx="49548">
                  <c:v>-12.616500000000002</c:v>
                </c:pt>
                <c:pt idx="49549">
                  <c:v>-12.614500000000007</c:v>
                </c:pt>
                <c:pt idx="49550">
                  <c:v>-12.612500000000011</c:v>
                </c:pt>
                <c:pt idx="49551">
                  <c:v>-12.610500000000002</c:v>
                </c:pt>
                <c:pt idx="49552">
                  <c:v>-12.608500000000006</c:v>
                </c:pt>
                <c:pt idx="49553">
                  <c:v>-12.606500000000011</c:v>
                </c:pt>
                <c:pt idx="49554">
                  <c:v>-12.604500000000002</c:v>
                </c:pt>
                <c:pt idx="49555">
                  <c:v>-12.602500000000006</c:v>
                </c:pt>
                <c:pt idx="49556">
                  <c:v>-12.600500000000011</c:v>
                </c:pt>
                <c:pt idx="49557">
                  <c:v>-12.598500000000001</c:v>
                </c:pt>
                <c:pt idx="49558">
                  <c:v>-12.596500000000006</c:v>
                </c:pt>
                <c:pt idx="49559">
                  <c:v>-12.594500000000011</c:v>
                </c:pt>
                <c:pt idx="49560">
                  <c:v>-12.592500000000001</c:v>
                </c:pt>
                <c:pt idx="49561">
                  <c:v>-12.590500000000006</c:v>
                </c:pt>
                <c:pt idx="49562">
                  <c:v>-12.58850000000001</c:v>
                </c:pt>
                <c:pt idx="49563">
                  <c:v>-12.586500000000001</c:v>
                </c:pt>
                <c:pt idx="49564">
                  <c:v>-12.584500000000006</c:v>
                </c:pt>
                <c:pt idx="49565">
                  <c:v>-12.58250000000001</c:v>
                </c:pt>
                <c:pt idx="49566">
                  <c:v>-12.580500000000001</c:v>
                </c:pt>
                <c:pt idx="49567">
                  <c:v>-12.578500000000005</c:v>
                </c:pt>
                <c:pt idx="49568">
                  <c:v>-12.57650000000001</c:v>
                </c:pt>
                <c:pt idx="49569">
                  <c:v>-12.5745</c:v>
                </c:pt>
                <c:pt idx="49570">
                  <c:v>-12.572500000000005</c:v>
                </c:pt>
                <c:pt idx="49571">
                  <c:v>-12.57050000000001</c:v>
                </c:pt>
                <c:pt idx="49572">
                  <c:v>-12.5685</c:v>
                </c:pt>
                <c:pt idx="49573">
                  <c:v>-12.566500000000005</c:v>
                </c:pt>
                <c:pt idx="49574">
                  <c:v>-12.56450000000001</c:v>
                </c:pt>
                <c:pt idx="49575">
                  <c:v>-12.5625</c:v>
                </c:pt>
                <c:pt idx="49576">
                  <c:v>-12.560500000000005</c:v>
                </c:pt>
                <c:pt idx="49577">
                  <c:v>-12.558500000000009</c:v>
                </c:pt>
                <c:pt idx="49578">
                  <c:v>-12.5565</c:v>
                </c:pt>
                <c:pt idx="49579">
                  <c:v>-12.554500000000004</c:v>
                </c:pt>
                <c:pt idx="49580">
                  <c:v>-12.552500000000009</c:v>
                </c:pt>
                <c:pt idx="49581">
                  <c:v>-12.5505</c:v>
                </c:pt>
                <c:pt idx="49582">
                  <c:v>-12.548500000000004</c:v>
                </c:pt>
                <c:pt idx="49583">
                  <c:v>-12.546500000000009</c:v>
                </c:pt>
                <c:pt idx="49584">
                  <c:v>-12.544499999999999</c:v>
                </c:pt>
                <c:pt idx="49585">
                  <c:v>-12.542500000000004</c:v>
                </c:pt>
                <c:pt idx="49586">
                  <c:v>-12.540500000000009</c:v>
                </c:pt>
                <c:pt idx="49587">
                  <c:v>-12.538499999999999</c:v>
                </c:pt>
                <c:pt idx="49588">
                  <c:v>-12.536500000000004</c:v>
                </c:pt>
                <c:pt idx="49589">
                  <c:v>-12.534500000000008</c:v>
                </c:pt>
                <c:pt idx="49590">
                  <c:v>-12.532499999999999</c:v>
                </c:pt>
                <c:pt idx="49591">
                  <c:v>-12.530500000000004</c:v>
                </c:pt>
                <c:pt idx="49592">
                  <c:v>-12.528500000000008</c:v>
                </c:pt>
                <c:pt idx="49593">
                  <c:v>-12.526499999999999</c:v>
                </c:pt>
                <c:pt idx="49594">
                  <c:v>-12.524500000000003</c:v>
                </c:pt>
                <c:pt idx="49595">
                  <c:v>-12.522500000000008</c:v>
                </c:pt>
                <c:pt idx="49596">
                  <c:v>-12.520500000000013</c:v>
                </c:pt>
                <c:pt idx="49597">
                  <c:v>-12.518500000000003</c:v>
                </c:pt>
                <c:pt idx="49598">
                  <c:v>-12.516500000000008</c:v>
                </c:pt>
                <c:pt idx="49599">
                  <c:v>-12.514500000000012</c:v>
                </c:pt>
                <c:pt idx="49600">
                  <c:v>-12.512500000000003</c:v>
                </c:pt>
                <c:pt idx="49601">
                  <c:v>-12.510500000000008</c:v>
                </c:pt>
                <c:pt idx="49602">
                  <c:v>-12.508500000000012</c:v>
                </c:pt>
                <c:pt idx="49603">
                  <c:v>-12.506500000000003</c:v>
                </c:pt>
                <c:pt idx="49604">
                  <c:v>-12.504500000000007</c:v>
                </c:pt>
                <c:pt idx="49605">
                  <c:v>-12.502500000000012</c:v>
                </c:pt>
                <c:pt idx="49606">
                  <c:v>-12.500500000000002</c:v>
                </c:pt>
                <c:pt idx="49607">
                  <c:v>-12.498500000000007</c:v>
                </c:pt>
                <c:pt idx="49608">
                  <c:v>-12.496500000000012</c:v>
                </c:pt>
                <c:pt idx="49609">
                  <c:v>-12.494500000000002</c:v>
                </c:pt>
                <c:pt idx="49610">
                  <c:v>-12.492500000000007</c:v>
                </c:pt>
                <c:pt idx="49611">
                  <c:v>-12.490500000000011</c:v>
                </c:pt>
                <c:pt idx="49612">
                  <c:v>-12.488500000000002</c:v>
                </c:pt>
                <c:pt idx="49613">
                  <c:v>-12.486500000000007</c:v>
                </c:pt>
                <c:pt idx="49614">
                  <c:v>-12.484500000000011</c:v>
                </c:pt>
                <c:pt idx="49615">
                  <c:v>-12.482500000000002</c:v>
                </c:pt>
                <c:pt idx="49616">
                  <c:v>-12.480500000000006</c:v>
                </c:pt>
                <c:pt idx="49617">
                  <c:v>-12.478500000000011</c:v>
                </c:pt>
                <c:pt idx="49618">
                  <c:v>-12.476500000000001</c:v>
                </c:pt>
                <c:pt idx="49619">
                  <c:v>-12.474500000000006</c:v>
                </c:pt>
                <c:pt idx="49620">
                  <c:v>-12.472500000000011</c:v>
                </c:pt>
                <c:pt idx="49621">
                  <c:v>-12.470500000000001</c:v>
                </c:pt>
                <c:pt idx="49622">
                  <c:v>-12.468500000000006</c:v>
                </c:pt>
                <c:pt idx="49623">
                  <c:v>-12.466500000000011</c:v>
                </c:pt>
                <c:pt idx="49624">
                  <c:v>-12.464500000000001</c:v>
                </c:pt>
                <c:pt idx="49625">
                  <c:v>-12.462500000000006</c:v>
                </c:pt>
                <c:pt idx="49626">
                  <c:v>-12.46050000000001</c:v>
                </c:pt>
                <c:pt idx="49627">
                  <c:v>-12.458500000000001</c:v>
                </c:pt>
                <c:pt idx="49628">
                  <c:v>-12.456500000000005</c:v>
                </c:pt>
                <c:pt idx="49629">
                  <c:v>-12.45450000000001</c:v>
                </c:pt>
                <c:pt idx="49630">
                  <c:v>-12.452500000000001</c:v>
                </c:pt>
                <c:pt idx="49631">
                  <c:v>-12.450500000000005</c:v>
                </c:pt>
                <c:pt idx="49632">
                  <c:v>-12.44850000000001</c:v>
                </c:pt>
                <c:pt idx="49633">
                  <c:v>-12.4465</c:v>
                </c:pt>
                <c:pt idx="49634">
                  <c:v>-12.444500000000005</c:v>
                </c:pt>
                <c:pt idx="49635">
                  <c:v>-12.44250000000001</c:v>
                </c:pt>
                <c:pt idx="49636">
                  <c:v>-12.4405</c:v>
                </c:pt>
                <c:pt idx="49637">
                  <c:v>-12.438500000000005</c:v>
                </c:pt>
                <c:pt idx="49638">
                  <c:v>-12.436500000000009</c:v>
                </c:pt>
                <c:pt idx="49639">
                  <c:v>-12.4345</c:v>
                </c:pt>
                <c:pt idx="49640">
                  <c:v>-12.432500000000005</c:v>
                </c:pt>
                <c:pt idx="49641">
                  <c:v>-12.430500000000009</c:v>
                </c:pt>
                <c:pt idx="49642">
                  <c:v>-12.4285</c:v>
                </c:pt>
                <c:pt idx="49643">
                  <c:v>-12.426500000000004</c:v>
                </c:pt>
                <c:pt idx="49644">
                  <c:v>-12.424500000000009</c:v>
                </c:pt>
                <c:pt idx="49645">
                  <c:v>-12.422499999999999</c:v>
                </c:pt>
                <c:pt idx="49646">
                  <c:v>-12.420500000000004</c:v>
                </c:pt>
                <c:pt idx="49647">
                  <c:v>-12.418500000000009</c:v>
                </c:pt>
                <c:pt idx="49648">
                  <c:v>-12.416499999999999</c:v>
                </c:pt>
                <c:pt idx="49649">
                  <c:v>-12.414500000000004</c:v>
                </c:pt>
                <c:pt idx="49650">
                  <c:v>-12.412500000000009</c:v>
                </c:pt>
                <c:pt idx="49651">
                  <c:v>-12.410499999999999</c:v>
                </c:pt>
                <c:pt idx="49652">
                  <c:v>-12.408500000000004</c:v>
                </c:pt>
                <c:pt idx="49653">
                  <c:v>-12.406500000000008</c:v>
                </c:pt>
                <c:pt idx="49654">
                  <c:v>-12.404499999999999</c:v>
                </c:pt>
                <c:pt idx="49655">
                  <c:v>-12.402500000000003</c:v>
                </c:pt>
                <c:pt idx="49656">
                  <c:v>-12.400500000000008</c:v>
                </c:pt>
                <c:pt idx="49657">
                  <c:v>-12.398500000000013</c:v>
                </c:pt>
                <c:pt idx="49658">
                  <c:v>-12.396500000000003</c:v>
                </c:pt>
                <c:pt idx="49659">
                  <c:v>-12.394500000000008</c:v>
                </c:pt>
                <c:pt idx="49660">
                  <c:v>-12.392500000000013</c:v>
                </c:pt>
                <c:pt idx="49661">
                  <c:v>-12.390500000000003</c:v>
                </c:pt>
                <c:pt idx="49662">
                  <c:v>-12.388500000000008</c:v>
                </c:pt>
                <c:pt idx="49663">
                  <c:v>-12.386500000000012</c:v>
                </c:pt>
                <c:pt idx="49664">
                  <c:v>-12.384500000000003</c:v>
                </c:pt>
                <c:pt idx="49665">
                  <c:v>-12.382500000000007</c:v>
                </c:pt>
                <c:pt idx="49666">
                  <c:v>-12.380500000000012</c:v>
                </c:pt>
                <c:pt idx="49667">
                  <c:v>-12.378500000000003</c:v>
                </c:pt>
                <c:pt idx="49668">
                  <c:v>-12.376500000000007</c:v>
                </c:pt>
                <c:pt idx="49669">
                  <c:v>-12.374500000000012</c:v>
                </c:pt>
                <c:pt idx="49670">
                  <c:v>-12.372500000000002</c:v>
                </c:pt>
                <c:pt idx="49671">
                  <c:v>-12.370500000000007</c:v>
                </c:pt>
                <c:pt idx="49672">
                  <c:v>-12.368500000000012</c:v>
                </c:pt>
                <c:pt idx="49673">
                  <c:v>-12.366500000000002</c:v>
                </c:pt>
                <c:pt idx="49674">
                  <c:v>-12.364500000000007</c:v>
                </c:pt>
                <c:pt idx="49675">
                  <c:v>-12.362500000000011</c:v>
                </c:pt>
                <c:pt idx="49676">
                  <c:v>-12.360500000000002</c:v>
                </c:pt>
                <c:pt idx="49677">
                  <c:v>-12.358500000000006</c:v>
                </c:pt>
                <c:pt idx="49678">
                  <c:v>-12.356500000000011</c:v>
                </c:pt>
                <c:pt idx="49679">
                  <c:v>-12.354500000000002</c:v>
                </c:pt>
                <c:pt idx="49680">
                  <c:v>-12.352500000000006</c:v>
                </c:pt>
                <c:pt idx="49681">
                  <c:v>-12.350500000000011</c:v>
                </c:pt>
                <c:pt idx="49682">
                  <c:v>-12.348500000000001</c:v>
                </c:pt>
                <c:pt idx="49683">
                  <c:v>-12.346500000000006</c:v>
                </c:pt>
                <c:pt idx="49684">
                  <c:v>-12.344500000000011</c:v>
                </c:pt>
                <c:pt idx="49685">
                  <c:v>-12.342500000000001</c:v>
                </c:pt>
                <c:pt idx="49686">
                  <c:v>-12.340500000000006</c:v>
                </c:pt>
                <c:pt idx="49687">
                  <c:v>-12.33850000000001</c:v>
                </c:pt>
                <c:pt idx="49688">
                  <c:v>-12.336500000000001</c:v>
                </c:pt>
                <c:pt idx="49689">
                  <c:v>-12.334500000000006</c:v>
                </c:pt>
                <c:pt idx="49690">
                  <c:v>-12.33250000000001</c:v>
                </c:pt>
                <c:pt idx="49691">
                  <c:v>-12.330500000000001</c:v>
                </c:pt>
                <c:pt idx="49692">
                  <c:v>-12.328500000000005</c:v>
                </c:pt>
                <c:pt idx="49693">
                  <c:v>-12.32650000000001</c:v>
                </c:pt>
                <c:pt idx="49694">
                  <c:v>-12.3245</c:v>
                </c:pt>
                <c:pt idx="49695">
                  <c:v>-12.322500000000005</c:v>
                </c:pt>
                <c:pt idx="49696">
                  <c:v>-12.32050000000001</c:v>
                </c:pt>
                <c:pt idx="49697">
                  <c:v>-12.3185</c:v>
                </c:pt>
                <c:pt idx="49698">
                  <c:v>-12.316500000000005</c:v>
                </c:pt>
                <c:pt idx="49699">
                  <c:v>-12.31450000000001</c:v>
                </c:pt>
                <c:pt idx="49700">
                  <c:v>-12.3125</c:v>
                </c:pt>
                <c:pt idx="49701">
                  <c:v>-12.310500000000005</c:v>
                </c:pt>
                <c:pt idx="49702">
                  <c:v>-12.308500000000009</c:v>
                </c:pt>
                <c:pt idx="49703">
                  <c:v>-12.3065</c:v>
                </c:pt>
                <c:pt idx="49704">
                  <c:v>-12.304500000000004</c:v>
                </c:pt>
                <c:pt idx="49705">
                  <c:v>-12.302500000000009</c:v>
                </c:pt>
                <c:pt idx="49706">
                  <c:v>-12.3005</c:v>
                </c:pt>
                <c:pt idx="49707">
                  <c:v>-12.298500000000004</c:v>
                </c:pt>
                <c:pt idx="49708">
                  <c:v>-12.296500000000009</c:v>
                </c:pt>
                <c:pt idx="49709">
                  <c:v>-12.294499999999999</c:v>
                </c:pt>
                <c:pt idx="49710">
                  <c:v>-12.292500000000004</c:v>
                </c:pt>
                <c:pt idx="49711">
                  <c:v>-12.290500000000009</c:v>
                </c:pt>
                <c:pt idx="49712">
                  <c:v>-12.288499999999999</c:v>
                </c:pt>
                <c:pt idx="49713">
                  <c:v>-12.286500000000004</c:v>
                </c:pt>
                <c:pt idx="49714">
                  <c:v>-12.284500000000008</c:v>
                </c:pt>
                <c:pt idx="49715">
                  <c:v>-12.282499999999999</c:v>
                </c:pt>
                <c:pt idx="49716">
                  <c:v>-12.280500000000004</c:v>
                </c:pt>
                <c:pt idx="49717">
                  <c:v>-12.278500000000008</c:v>
                </c:pt>
                <c:pt idx="49718">
                  <c:v>-12.276499999999999</c:v>
                </c:pt>
                <c:pt idx="49719">
                  <c:v>-12.274500000000003</c:v>
                </c:pt>
                <c:pt idx="49720">
                  <c:v>-12.272500000000008</c:v>
                </c:pt>
                <c:pt idx="49721">
                  <c:v>-12.270500000000013</c:v>
                </c:pt>
                <c:pt idx="49722">
                  <c:v>-12.268500000000003</c:v>
                </c:pt>
                <c:pt idx="49723">
                  <c:v>-12.266500000000008</c:v>
                </c:pt>
                <c:pt idx="49724">
                  <c:v>-12.264500000000012</c:v>
                </c:pt>
                <c:pt idx="49725">
                  <c:v>-12.262500000000003</c:v>
                </c:pt>
                <c:pt idx="49726">
                  <c:v>-12.260500000000008</c:v>
                </c:pt>
                <c:pt idx="49727">
                  <c:v>-12.258500000000012</c:v>
                </c:pt>
                <c:pt idx="49728">
                  <c:v>-12.256500000000003</c:v>
                </c:pt>
                <c:pt idx="49729">
                  <c:v>-12.254500000000007</c:v>
                </c:pt>
                <c:pt idx="49730">
                  <c:v>-12.252500000000012</c:v>
                </c:pt>
                <c:pt idx="49731">
                  <c:v>-12.250500000000002</c:v>
                </c:pt>
                <c:pt idx="49732">
                  <c:v>-12.248500000000007</c:v>
                </c:pt>
                <c:pt idx="49733">
                  <c:v>-12.246500000000012</c:v>
                </c:pt>
                <c:pt idx="49734">
                  <c:v>-12.244500000000002</c:v>
                </c:pt>
                <c:pt idx="49735">
                  <c:v>-12.242500000000007</c:v>
                </c:pt>
                <c:pt idx="49736">
                  <c:v>-12.240500000000011</c:v>
                </c:pt>
                <c:pt idx="49737">
                  <c:v>-12.238500000000002</c:v>
                </c:pt>
                <c:pt idx="49738">
                  <c:v>-12.236500000000007</c:v>
                </c:pt>
                <c:pt idx="49739">
                  <c:v>-12.234500000000011</c:v>
                </c:pt>
                <c:pt idx="49740">
                  <c:v>-12.232500000000002</c:v>
                </c:pt>
                <c:pt idx="49741">
                  <c:v>-12.230500000000006</c:v>
                </c:pt>
                <c:pt idx="49742">
                  <c:v>-12.228500000000011</c:v>
                </c:pt>
                <c:pt idx="49743">
                  <c:v>-12.226500000000001</c:v>
                </c:pt>
                <c:pt idx="49744">
                  <c:v>-12.224500000000006</c:v>
                </c:pt>
                <c:pt idx="49745">
                  <c:v>-12.222500000000011</c:v>
                </c:pt>
                <c:pt idx="49746">
                  <c:v>-12.220500000000001</c:v>
                </c:pt>
                <c:pt idx="49747">
                  <c:v>-12.218500000000006</c:v>
                </c:pt>
                <c:pt idx="49748">
                  <c:v>-12.216500000000011</c:v>
                </c:pt>
                <c:pt idx="49749">
                  <c:v>-12.214500000000001</c:v>
                </c:pt>
                <c:pt idx="49750">
                  <c:v>-12.212500000000006</c:v>
                </c:pt>
                <c:pt idx="49751">
                  <c:v>-12.21050000000001</c:v>
                </c:pt>
                <c:pt idx="49752">
                  <c:v>-12.208500000000001</c:v>
                </c:pt>
                <c:pt idx="49753">
                  <c:v>-12.206500000000005</c:v>
                </c:pt>
                <c:pt idx="49754">
                  <c:v>-12.20450000000001</c:v>
                </c:pt>
                <c:pt idx="49755">
                  <c:v>-12.202500000000001</c:v>
                </c:pt>
                <c:pt idx="49756">
                  <c:v>-12.200500000000005</c:v>
                </c:pt>
                <c:pt idx="49757">
                  <c:v>-12.19850000000001</c:v>
                </c:pt>
                <c:pt idx="49758">
                  <c:v>-12.1965</c:v>
                </c:pt>
                <c:pt idx="49759">
                  <c:v>-12.194500000000005</c:v>
                </c:pt>
                <c:pt idx="49760">
                  <c:v>-12.19250000000001</c:v>
                </c:pt>
                <c:pt idx="49761">
                  <c:v>-12.1905</c:v>
                </c:pt>
                <c:pt idx="49762">
                  <c:v>-12.188500000000005</c:v>
                </c:pt>
                <c:pt idx="49763">
                  <c:v>-12.186500000000009</c:v>
                </c:pt>
                <c:pt idx="49764">
                  <c:v>-12.1845</c:v>
                </c:pt>
                <c:pt idx="49765">
                  <c:v>-12.182500000000005</c:v>
                </c:pt>
                <c:pt idx="49766">
                  <c:v>-12.180500000000009</c:v>
                </c:pt>
                <c:pt idx="49767">
                  <c:v>-12.1785</c:v>
                </c:pt>
                <c:pt idx="49768">
                  <c:v>-12.176500000000004</c:v>
                </c:pt>
                <c:pt idx="49769">
                  <c:v>-12.174500000000009</c:v>
                </c:pt>
                <c:pt idx="49770">
                  <c:v>-12.172499999999999</c:v>
                </c:pt>
                <c:pt idx="49771">
                  <c:v>-12.170500000000004</c:v>
                </c:pt>
                <c:pt idx="49772">
                  <c:v>-12.168500000000009</c:v>
                </c:pt>
                <c:pt idx="49773">
                  <c:v>-12.166499999999999</c:v>
                </c:pt>
                <c:pt idx="49774">
                  <c:v>-12.164500000000004</c:v>
                </c:pt>
                <c:pt idx="49775">
                  <c:v>-12.162500000000009</c:v>
                </c:pt>
                <c:pt idx="49776">
                  <c:v>-12.160499999999999</c:v>
                </c:pt>
                <c:pt idx="49777">
                  <c:v>-12.158500000000004</c:v>
                </c:pt>
                <c:pt idx="49778">
                  <c:v>-12.156500000000008</c:v>
                </c:pt>
                <c:pt idx="49779">
                  <c:v>-12.154499999999999</c:v>
                </c:pt>
                <c:pt idx="49780">
                  <c:v>-12.152500000000003</c:v>
                </c:pt>
                <c:pt idx="49781">
                  <c:v>-12.150500000000008</c:v>
                </c:pt>
                <c:pt idx="49782">
                  <c:v>-12.148500000000013</c:v>
                </c:pt>
                <c:pt idx="49783">
                  <c:v>-12.146500000000003</c:v>
                </c:pt>
                <c:pt idx="49784">
                  <c:v>-12.144500000000008</c:v>
                </c:pt>
                <c:pt idx="49785">
                  <c:v>-12.142500000000013</c:v>
                </c:pt>
                <c:pt idx="49786">
                  <c:v>-12.140500000000003</c:v>
                </c:pt>
                <c:pt idx="49787">
                  <c:v>-12.138500000000008</c:v>
                </c:pt>
                <c:pt idx="49788">
                  <c:v>-12.136500000000012</c:v>
                </c:pt>
                <c:pt idx="49789">
                  <c:v>-12.134500000000003</c:v>
                </c:pt>
                <c:pt idx="49790">
                  <c:v>-12.132500000000007</c:v>
                </c:pt>
                <c:pt idx="49791">
                  <c:v>-12.130500000000012</c:v>
                </c:pt>
                <c:pt idx="49792">
                  <c:v>-12.128500000000003</c:v>
                </c:pt>
                <c:pt idx="49793">
                  <c:v>-12.126500000000007</c:v>
                </c:pt>
                <c:pt idx="49794">
                  <c:v>-12.124500000000012</c:v>
                </c:pt>
                <c:pt idx="49795">
                  <c:v>-12.122500000000002</c:v>
                </c:pt>
                <c:pt idx="49796">
                  <c:v>-12.120500000000007</c:v>
                </c:pt>
                <c:pt idx="49797">
                  <c:v>-12.118500000000012</c:v>
                </c:pt>
                <c:pt idx="49798">
                  <c:v>-12.116500000000002</c:v>
                </c:pt>
                <c:pt idx="49799">
                  <c:v>-12.114500000000007</c:v>
                </c:pt>
                <c:pt idx="49800">
                  <c:v>-12.112500000000011</c:v>
                </c:pt>
                <c:pt idx="49801">
                  <c:v>-12.110500000000002</c:v>
                </c:pt>
                <c:pt idx="49802">
                  <c:v>-12.108500000000006</c:v>
                </c:pt>
                <c:pt idx="49803">
                  <c:v>-12.106500000000011</c:v>
                </c:pt>
                <c:pt idx="49804">
                  <c:v>-12.104500000000002</c:v>
                </c:pt>
                <c:pt idx="49805">
                  <c:v>-12.102500000000006</c:v>
                </c:pt>
                <c:pt idx="49806">
                  <c:v>-12.100500000000011</c:v>
                </c:pt>
                <c:pt idx="49807">
                  <c:v>-12.098500000000001</c:v>
                </c:pt>
                <c:pt idx="49808">
                  <c:v>-12.096500000000006</c:v>
                </c:pt>
                <c:pt idx="49809">
                  <c:v>-12.094500000000011</c:v>
                </c:pt>
                <c:pt idx="49810">
                  <c:v>-12.092500000000001</c:v>
                </c:pt>
                <c:pt idx="49811">
                  <c:v>-12.090500000000006</c:v>
                </c:pt>
                <c:pt idx="49812">
                  <c:v>-12.08850000000001</c:v>
                </c:pt>
                <c:pt idx="49813">
                  <c:v>-12.086500000000001</c:v>
                </c:pt>
                <c:pt idx="49814">
                  <c:v>-12.084500000000006</c:v>
                </c:pt>
                <c:pt idx="49815">
                  <c:v>-12.08250000000001</c:v>
                </c:pt>
                <c:pt idx="49816">
                  <c:v>-12.080500000000001</c:v>
                </c:pt>
                <c:pt idx="49817">
                  <c:v>-12.078500000000005</c:v>
                </c:pt>
                <c:pt idx="49818">
                  <c:v>-12.07650000000001</c:v>
                </c:pt>
                <c:pt idx="49819">
                  <c:v>-12.0745</c:v>
                </c:pt>
                <c:pt idx="49820">
                  <c:v>-12.072500000000005</c:v>
                </c:pt>
                <c:pt idx="49821">
                  <c:v>-12.07050000000001</c:v>
                </c:pt>
                <c:pt idx="49822">
                  <c:v>-12.0685</c:v>
                </c:pt>
                <c:pt idx="49823">
                  <c:v>-12.066500000000005</c:v>
                </c:pt>
                <c:pt idx="49824">
                  <c:v>-12.06450000000001</c:v>
                </c:pt>
                <c:pt idx="49825">
                  <c:v>-12.0625</c:v>
                </c:pt>
                <c:pt idx="49826">
                  <c:v>-12.060500000000005</c:v>
                </c:pt>
                <c:pt idx="49827">
                  <c:v>-12.058500000000009</c:v>
                </c:pt>
                <c:pt idx="49828">
                  <c:v>-12.0565</c:v>
                </c:pt>
                <c:pt idx="49829">
                  <c:v>-12.054500000000004</c:v>
                </c:pt>
                <c:pt idx="49830">
                  <c:v>-12.052500000000009</c:v>
                </c:pt>
                <c:pt idx="49831">
                  <c:v>-12.0505</c:v>
                </c:pt>
                <c:pt idx="49832">
                  <c:v>-12.048500000000004</c:v>
                </c:pt>
                <c:pt idx="49833">
                  <c:v>-12.046500000000009</c:v>
                </c:pt>
                <c:pt idx="49834">
                  <c:v>-12.044499999999999</c:v>
                </c:pt>
                <c:pt idx="49835">
                  <c:v>-12.042500000000004</c:v>
                </c:pt>
                <c:pt idx="49836">
                  <c:v>-12.040500000000009</c:v>
                </c:pt>
                <c:pt idx="49837">
                  <c:v>-12.038499999999999</c:v>
                </c:pt>
                <c:pt idx="49838">
                  <c:v>-12.036500000000004</c:v>
                </c:pt>
                <c:pt idx="49839">
                  <c:v>-12.034500000000008</c:v>
                </c:pt>
                <c:pt idx="49840">
                  <c:v>-12.032499999999999</c:v>
                </c:pt>
                <c:pt idx="49841">
                  <c:v>-12.030500000000004</c:v>
                </c:pt>
                <c:pt idx="49842">
                  <c:v>-12.028500000000008</c:v>
                </c:pt>
                <c:pt idx="49843">
                  <c:v>-12.026499999999999</c:v>
                </c:pt>
                <c:pt idx="49844">
                  <c:v>-12.024500000000003</c:v>
                </c:pt>
                <c:pt idx="49845">
                  <c:v>-12.022500000000008</c:v>
                </c:pt>
                <c:pt idx="49846">
                  <c:v>-12.020500000000013</c:v>
                </c:pt>
                <c:pt idx="49847">
                  <c:v>-12.018500000000003</c:v>
                </c:pt>
                <c:pt idx="49848">
                  <c:v>-12.016500000000008</c:v>
                </c:pt>
                <c:pt idx="49849">
                  <c:v>-12.014500000000012</c:v>
                </c:pt>
                <c:pt idx="49850">
                  <c:v>-12.012500000000003</c:v>
                </c:pt>
                <c:pt idx="49851">
                  <c:v>-12.010500000000008</c:v>
                </c:pt>
                <c:pt idx="49852">
                  <c:v>-12.008500000000012</c:v>
                </c:pt>
                <c:pt idx="49853">
                  <c:v>-12.006500000000003</c:v>
                </c:pt>
                <c:pt idx="49854">
                  <c:v>-12.004500000000007</c:v>
                </c:pt>
                <c:pt idx="49855">
                  <c:v>-12.002500000000012</c:v>
                </c:pt>
                <c:pt idx="49856">
                  <c:v>-12.000500000000002</c:v>
                </c:pt>
                <c:pt idx="49857">
                  <c:v>-11.998500000000007</c:v>
                </c:pt>
                <c:pt idx="49858">
                  <c:v>-11.996500000000012</c:v>
                </c:pt>
                <c:pt idx="49859">
                  <c:v>-11.994500000000002</c:v>
                </c:pt>
                <c:pt idx="49860">
                  <c:v>-11.992500000000007</c:v>
                </c:pt>
                <c:pt idx="49861">
                  <c:v>-11.990500000000011</c:v>
                </c:pt>
                <c:pt idx="49862">
                  <c:v>-11.988500000000002</c:v>
                </c:pt>
                <c:pt idx="49863">
                  <c:v>-11.986500000000007</c:v>
                </c:pt>
                <c:pt idx="49864">
                  <c:v>-11.984500000000011</c:v>
                </c:pt>
                <c:pt idx="49865">
                  <c:v>-11.982500000000002</c:v>
                </c:pt>
                <c:pt idx="49866">
                  <c:v>-11.980500000000006</c:v>
                </c:pt>
                <c:pt idx="49867">
                  <c:v>-11.978500000000011</c:v>
                </c:pt>
                <c:pt idx="49868">
                  <c:v>-11.976500000000001</c:v>
                </c:pt>
                <c:pt idx="49869">
                  <c:v>-11.974500000000006</c:v>
                </c:pt>
                <c:pt idx="49870">
                  <c:v>-11.972500000000011</c:v>
                </c:pt>
                <c:pt idx="49871">
                  <c:v>-11.970500000000001</c:v>
                </c:pt>
                <c:pt idx="49872">
                  <c:v>-11.968500000000006</c:v>
                </c:pt>
                <c:pt idx="49873">
                  <c:v>-11.966500000000011</c:v>
                </c:pt>
                <c:pt idx="49874">
                  <c:v>-11.964500000000001</c:v>
                </c:pt>
                <c:pt idx="49875">
                  <c:v>-11.962500000000006</c:v>
                </c:pt>
                <c:pt idx="49876">
                  <c:v>-11.96050000000001</c:v>
                </c:pt>
                <c:pt idx="49877">
                  <c:v>-11.958500000000001</c:v>
                </c:pt>
                <c:pt idx="49878">
                  <c:v>-11.956500000000005</c:v>
                </c:pt>
                <c:pt idx="49879">
                  <c:v>-11.95450000000001</c:v>
                </c:pt>
                <c:pt idx="49880">
                  <c:v>-11.952500000000001</c:v>
                </c:pt>
                <c:pt idx="49881">
                  <c:v>-11.950500000000005</c:v>
                </c:pt>
                <c:pt idx="49882">
                  <c:v>-11.94850000000001</c:v>
                </c:pt>
                <c:pt idx="49883">
                  <c:v>-11.9465</c:v>
                </c:pt>
                <c:pt idx="49884">
                  <c:v>-11.944500000000005</c:v>
                </c:pt>
                <c:pt idx="49885">
                  <c:v>-11.94250000000001</c:v>
                </c:pt>
                <c:pt idx="49886">
                  <c:v>-11.9405</c:v>
                </c:pt>
                <c:pt idx="49887">
                  <c:v>-11.938500000000005</c:v>
                </c:pt>
                <c:pt idx="49888">
                  <c:v>-11.936500000000009</c:v>
                </c:pt>
                <c:pt idx="49889">
                  <c:v>-11.9345</c:v>
                </c:pt>
                <c:pt idx="49890">
                  <c:v>-11.932500000000005</c:v>
                </c:pt>
                <c:pt idx="49891">
                  <c:v>-11.930500000000009</c:v>
                </c:pt>
                <c:pt idx="49892">
                  <c:v>-11.9285</c:v>
                </c:pt>
                <c:pt idx="49893">
                  <c:v>-11.926500000000004</c:v>
                </c:pt>
                <c:pt idx="49894">
                  <c:v>-11.924500000000009</c:v>
                </c:pt>
                <c:pt idx="49895">
                  <c:v>-11.922499999999999</c:v>
                </c:pt>
                <c:pt idx="49896">
                  <c:v>-11.920500000000004</c:v>
                </c:pt>
                <c:pt idx="49897">
                  <c:v>-11.918500000000009</c:v>
                </c:pt>
                <c:pt idx="49898">
                  <c:v>-11.916499999999999</c:v>
                </c:pt>
                <c:pt idx="49899">
                  <c:v>-11.914500000000004</c:v>
                </c:pt>
                <c:pt idx="49900">
                  <c:v>-11.912500000000009</c:v>
                </c:pt>
                <c:pt idx="49901">
                  <c:v>-11.910499999999999</c:v>
                </c:pt>
                <c:pt idx="49902">
                  <c:v>-11.908500000000004</c:v>
                </c:pt>
                <c:pt idx="49903">
                  <c:v>-11.906500000000008</c:v>
                </c:pt>
                <c:pt idx="49904">
                  <c:v>-11.904499999999999</c:v>
                </c:pt>
                <c:pt idx="49905">
                  <c:v>-11.902500000000003</c:v>
                </c:pt>
                <c:pt idx="49906">
                  <c:v>-11.900500000000008</c:v>
                </c:pt>
                <c:pt idx="49907">
                  <c:v>-11.898500000000013</c:v>
                </c:pt>
                <c:pt idx="49908">
                  <c:v>-11.896500000000003</c:v>
                </c:pt>
                <c:pt idx="49909">
                  <c:v>-11.894500000000008</c:v>
                </c:pt>
                <c:pt idx="49910">
                  <c:v>-11.892500000000013</c:v>
                </c:pt>
                <c:pt idx="49911">
                  <c:v>-11.890500000000003</c:v>
                </c:pt>
                <c:pt idx="49912">
                  <c:v>-11.888500000000008</c:v>
                </c:pt>
                <c:pt idx="49913">
                  <c:v>-11.886500000000012</c:v>
                </c:pt>
                <c:pt idx="49914">
                  <c:v>-11.884500000000003</c:v>
                </c:pt>
                <c:pt idx="49915">
                  <c:v>-11.882500000000007</c:v>
                </c:pt>
                <c:pt idx="49916">
                  <c:v>-11.880500000000012</c:v>
                </c:pt>
                <c:pt idx="49917">
                  <c:v>-11.878500000000003</c:v>
                </c:pt>
                <c:pt idx="49918">
                  <c:v>-11.876500000000007</c:v>
                </c:pt>
                <c:pt idx="49919">
                  <c:v>-11.874500000000012</c:v>
                </c:pt>
                <c:pt idx="49920">
                  <c:v>-11.872500000000002</c:v>
                </c:pt>
                <c:pt idx="49921">
                  <c:v>-11.870500000000007</c:v>
                </c:pt>
                <c:pt idx="49922">
                  <c:v>-11.868500000000012</c:v>
                </c:pt>
                <c:pt idx="49923">
                  <c:v>-11.866500000000002</c:v>
                </c:pt>
                <c:pt idx="49924">
                  <c:v>-11.864500000000007</c:v>
                </c:pt>
                <c:pt idx="49925">
                  <c:v>-11.862500000000011</c:v>
                </c:pt>
                <c:pt idx="49926">
                  <c:v>-11.860500000000002</c:v>
                </c:pt>
                <c:pt idx="49927">
                  <c:v>-11.858500000000006</c:v>
                </c:pt>
                <c:pt idx="49928">
                  <c:v>-11.856500000000011</c:v>
                </c:pt>
                <c:pt idx="49929">
                  <c:v>-11.854500000000002</c:v>
                </c:pt>
                <c:pt idx="49930">
                  <c:v>-11.852500000000006</c:v>
                </c:pt>
                <c:pt idx="49931">
                  <c:v>-11.850500000000011</c:v>
                </c:pt>
                <c:pt idx="49932">
                  <c:v>-11.848500000000001</c:v>
                </c:pt>
                <c:pt idx="49933">
                  <c:v>-11.846500000000006</c:v>
                </c:pt>
                <c:pt idx="49934">
                  <c:v>-11.844500000000011</c:v>
                </c:pt>
                <c:pt idx="49935">
                  <c:v>-11.842500000000001</c:v>
                </c:pt>
                <c:pt idx="49936">
                  <c:v>-11.840500000000006</c:v>
                </c:pt>
                <c:pt idx="49937">
                  <c:v>-11.83850000000001</c:v>
                </c:pt>
                <c:pt idx="49938">
                  <c:v>-11.836500000000001</c:v>
                </c:pt>
                <c:pt idx="49939">
                  <c:v>-11.834500000000006</c:v>
                </c:pt>
                <c:pt idx="49940">
                  <c:v>-11.83250000000001</c:v>
                </c:pt>
                <c:pt idx="49941">
                  <c:v>-11.830500000000001</c:v>
                </c:pt>
                <c:pt idx="49942">
                  <c:v>-11.828500000000005</c:v>
                </c:pt>
                <c:pt idx="49943">
                  <c:v>-11.82650000000001</c:v>
                </c:pt>
                <c:pt idx="49944">
                  <c:v>-11.8245</c:v>
                </c:pt>
                <c:pt idx="49945">
                  <c:v>-11.822500000000005</c:v>
                </c:pt>
                <c:pt idx="49946">
                  <c:v>-11.82050000000001</c:v>
                </c:pt>
                <c:pt idx="49947">
                  <c:v>-11.8185</c:v>
                </c:pt>
                <c:pt idx="49948">
                  <c:v>-11.816500000000005</c:v>
                </c:pt>
                <c:pt idx="49949">
                  <c:v>-11.81450000000001</c:v>
                </c:pt>
                <c:pt idx="49950">
                  <c:v>-11.8125</c:v>
                </c:pt>
                <c:pt idx="49951">
                  <c:v>-11.810500000000005</c:v>
                </c:pt>
                <c:pt idx="49952">
                  <c:v>-11.808500000000009</c:v>
                </c:pt>
                <c:pt idx="49953">
                  <c:v>-11.8065</c:v>
                </c:pt>
                <c:pt idx="49954">
                  <c:v>-11.804500000000004</c:v>
                </c:pt>
                <c:pt idx="49955">
                  <c:v>-11.802500000000009</c:v>
                </c:pt>
                <c:pt idx="49956">
                  <c:v>-11.8005</c:v>
                </c:pt>
                <c:pt idx="49957">
                  <c:v>-11.798500000000004</c:v>
                </c:pt>
                <c:pt idx="49958">
                  <c:v>-11.796500000000009</c:v>
                </c:pt>
                <c:pt idx="49959">
                  <c:v>-11.794499999999999</c:v>
                </c:pt>
                <c:pt idx="49960">
                  <c:v>-11.792500000000004</c:v>
                </c:pt>
                <c:pt idx="49961">
                  <c:v>-11.790500000000009</c:v>
                </c:pt>
                <c:pt idx="49962">
                  <c:v>-11.788499999999999</c:v>
                </c:pt>
                <c:pt idx="49963">
                  <c:v>-11.786500000000004</c:v>
                </c:pt>
                <c:pt idx="49964">
                  <c:v>-11.784500000000008</c:v>
                </c:pt>
                <c:pt idx="49965">
                  <c:v>-11.782499999999999</c:v>
                </c:pt>
                <c:pt idx="49966">
                  <c:v>-11.780500000000004</c:v>
                </c:pt>
                <c:pt idx="49967">
                  <c:v>-11.778500000000008</c:v>
                </c:pt>
                <c:pt idx="49968">
                  <c:v>-11.776499999999999</c:v>
                </c:pt>
                <c:pt idx="49969">
                  <c:v>-11.774500000000003</c:v>
                </c:pt>
                <c:pt idx="49970">
                  <c:v>-11.772500000000008</c:v>
                </c:pt>
                <c:pt idx="49971">
                  <c:v>-11.770500000000013</c:v>
                </c:pt>
                <c:pt idx="49972">
                  <c:v>-11.768500000000003</c:v>
                </c:pt>
                <c:pt idx="49973">
                  <c:v>-11.766500000000008</c:v>
                </c:pt>
                <c:pt idx="49974">
                  <c:v>-11.764500000000012</c:v>
                </c:pt>
                <c:pt idx="49975">
                  <c:v>-11.762500000000003</c:v>
                </c:pt>
                <c:pt idx="49976">
                  <c:v>-11.760500000000008</c:v>
                </c:pt>
                <c:pt idx="49977">
                  <c:v>-11.758500000000012</c:v>
                </c:pt>
                <c:pt idx="49978">
                  <c:v>-11.756500000000003</c:v>
                </c:pt>
                <c:pt idx="49979">
                  <c:v>-11.754500000000007</c:v>
                </c:pt>
                <c:pt idx="49980">
                  <c:v>-11.752500000000012</c:v>
                </c:pt>
                <c:pt idx="49981">
                  <c:v>-11.750500000000002</c:v>
                </c:pt>
                <c:pt idx="49982">
                  <c:v>-11.748500000000007</c:v>
                </c:pt>
                <c:pt idx="49983">
                  <c:v>-11.746500000000012</c:v>
                </c:pt>
                <c:pt idx="49984">
                  <c:v>-11.744500000000002</c:v>
                </c:pt>
                <c:pt idx="49985">
                  <c:v>-11.742500000000007</c:v>
                </c:pt>
                <c:pt idx="49986">
                  <c:v>-11.740500000000011</c:v>
                </c:pt>
                <c:pt idx="49987">
                  <c:v>-11.738500000000002</c:v>
                </c:pt>
                <c:pt idx="49988">
                  <c:v>-11.736500000000007</c:v>
                </c:pt>
                <c:pt idx="49989">
                  <c:v>-11.734500000000011</c:v>
                </c:pt>
                <c:pt idx="49990">
                  <c:v>-11.732500000000002</c:v>
                </c:pt>
                <c:pt idx="49991">
                  <c:v>-11.730500000000006</c:v>
                </c:pt>
                <c:pt idx="49992">
                  <c:v>-11.728500000000011</c:v>
                </c:pt>
                <c:pt idx="49993">
                  <c:v>-11.726500000000001</c:v>
                </c:pt>
                <c:pt idx="49994">
                  <c:v>-11.724500000000006</c:v>
                </c:pt>
                <c:pt idx="49995">
                  <c:v>-11.722500000000011</c:v>
                </c:pt>
                <c:pt idx="49996">
                  <c:v>-11.720500000000001</c:v>
                </c:pt>
                <c:pt idx="49997">
                  <c:v>-11.718500000000006</c:v>
                </c:pt>
                <c:pt idx="49998">
                  <c:v>-11.716500000000011</c:v>
                </c:pt>
                <c:pt idx="49999">
                  <c:v>-11.714500000000001</c:v>
                </c:pt>
                <c:pt idx="50000">
                  <c:v>-11.712500000000006</c:v>
                </c:pt>
                <c:pt idx="50001">
                  <c:v>-11.71050000000001</c:v>
                </c:pt>
                <c:pt idx="50002">
                  <c:v>-11.708500000000001</c:v>
                </c:pt>
                <c:pt idx="50003">
                  <c:v>-11.706500000000005</c:v>
                </c:pt>
                <c:pt idx="50004">
                  <c:v>-11.70450000000001</c:v>
                </c:pt>
                <c:pt idx="50005">
                  <c:v>-11.702500000000001</c:v>
                </c:pt>
                <c:pt idx="50006">
                  <c:v>-11.700500000000005</c:v>
                </c:pt>
                <c:pt idx="50007">
                  <c:v>-11.69850000000001</c:v>
                </c:pt>
                <c:pt idx="50008">
                  <c:v>-11.6965</c:v>
                </c:pt>
                <c:pt idx="50009">
                  <c:v>-11.694500000000005</c:v>
                </c:pt>
                <c:pt idx="50010">
                  <c:v>-11.69250000000001</c:v>
                </c:pt>
                <c:pt idx="50011">
                  <c:v>-11.6905</c:v>
                </c:pt>
                <c:pt idx="50012">
                  <c:v>-11.688500000000005</c:v>
                </c:pt>
                <c:pt idx="50013">
                  <c:v>-11.686500000000009</c:v>
                </c:pt>
                <c:pt idx="50014">
                  <c:v>-11.6845</c:v>
                </c:pt>
                <c:pt idx="50015">
                  <c:v>-11.682500000000005</c:v>
                </c:pt>
                <c:pt idx="50016">
                  <c:v>-11.680500000000009</c:v>
                </c:pt>
                <c:pt idx="50017">
                  <c:v>-11.6785</c:v>
                </c:pt>
                <c:pt idx="50018">
                  <c:v>-11.676500000000004</c:v>
                </c:pt>
                <c:pt idx="50019">
                  <c:v>-11.674500000000009</c:v>
                </c:pt>
                <c:pt idx="50020">
                  <c:v>-11.672499999999999</c:v>
                </c:pt>
                <c:pt idx="50021">
                  <c:v>-11.670500000000004</c:v>
                </c:pt>
                <c:pt idx="50022">
                  <c:v>-11.668500000000009</c:v>
                </c:pt>
                <c:pt idx="50023">
                  <c:v>-11.666499999999999</c:v>
                </c:pt>
                <c:pt idx="50024">
                  <c:v>-11.664500000000004</c:v>
                </c:pt>
                <c:pt idx="50025">
                  <c:v>-11.662500000000009</c:v>
                </c:pt>
                <c:pt idx="50026">
                  <c:v>-11.660499999999999</c:v>
                </c:pt>
                <c:pt idx="50027">
                  <c:v>-11.658500000000004</c:v>
                </c:pt>
                <c:pt idx="50028">
                  <c:v>-11.656500000000008</c:v>
                </c:pt>
                <c:pt idx="50029">
                  <c:v>-11.654499999999999</c:v>
                </c:pt>
                <c:pt idx="50030">
                  <c:v>-11.652500000000003</c:v>
                </c:pt>
                <c:pt idx="50031">
                  <c:v>-11.650500000000008</c:v>
                </c:pt>
                <c:pt idx="50032">
                  <c:v>-11.648500000000013</c:v>
                </c:pt>
                <c:pt idx="50033">
                  <c:v>-11.646500000000003</c:v>
                </c:pt>
                <c:pt idx="50034">
                  <c:v>-11.644500000000008</c:v>
                </c:pt>
                <c:pt idx="50035">
                  <c:v>-11.642500000000013</c:v>
                </c:pt>
                <c:pt idx="50036">
                  <c:v>-11.640500000000003</c:v>
                </c:pt>
                <c:pt idx="50037">
                  <c:v>-11.638500000000008</c:v>
                </c:pt>
                <c:pt idx="50038">
                  <c:v>-11.636500000000012</c:v>
                </c:pt>
                <c:pt idx="50039">
                  <c:v>-11.634500000000003</c:v>
                </c:pt>
                <c:pt idx="50040">
                  <c:v>-11.632500000000007</c:v>
                </c:pt>
                <c:pt idx="50041">
                  <c:v>-11.630500000000012</c:v>
                </c:pt>
                <c:pt idx="50042">
                  <c:v>-11.628500000000003</c:v>
                </c:pt>
                <c:pt idx="50043">
                  <c:v>-11.626500000000007</c:v>
                </c:pt>
                <c:pt idx="50044">
                  <c:v>-11.624500000000012</c:v>
                </c:pt>
                <c:pt idx="50045">
                  <c:v>-11.622500000000002</c:v>
                </c:pt>
                <c:pt idx="50046">
                  <c:v>-11.620500000000007</c:v>
                </c:pt>
                <c:pt idx="50047">
                  <c:v>-11.618500000000012</c:v>
                </c:pt>
                <c:pt idx="50048">
                  <c:v>-11.616500000000002</c:v>
                </c:pt>
                <c:pt idx="50049">
                  <c:v>-11.614500000000007</c:v>
                </c:pt>
                <c:pt idx="50050">
                  <c:v>-11.612500000000011</c:v>
                </c:pt>
                <c:pt idx="50051">
                  <c:v>-11.610500000000002</c:v>
                </c:pt>
                <c:pt idx="50052">
                  <c:v>-11.608500000000006</c:v>
                </c:pt>
                <c:pt idx="50053">
                  <c:v>-11.606500000000011</c:v>
                </c:pt>
                <c:pt idx="50054">
                  <c:v>-11.604500000000002</c:v>
                </c:pt>
                <c:pt idx="50055">
                  <c:v>-11.602500000000006</c:v>
                </c:pt>
                <c:pt idx="50056">
                  <c:v>-11.600500000000011</c:v>
                </c:pt>
                <c:pt idx="50057">
                  <c:v>-11.598500000000001</c:v>
                </c:pt>
                <c:pt idx="50058">
                  <c:v>-11.596500000000006</c:v>
                </c:pt>
                <c:pt idx="50059">
                  <c:v>-11.594500000000011</c:v>
                </c:pt>
                <c:pt idx="50060">
                  <c:v>-11.592500000000001</c:v>
                </c:pt>
                <c:pt idx="50061">
                  <c:v>-11.590500000000006</c:v>
                </c:pt>
                <c:pt idx="50062">
                  <c:v>-11.58850000000001</c:v>
                </c:pt>
                <c:pt idx="50063">
                  <c:v>-11.586500000000001</c:v>
                </c:pt>
                <c:pt idx="50064">
                  <c:v>-11.584500000000006</c:v>
                </c:pt>
                <c:pt idx="50065">
                  <c:v>-11.58250000000001</c:v>
                </c:pt>
                <c:pt idx="50066">
                  <c:v>-11.580500000000001</c:v>
                </c:pt>
                <c:pt idx="50067">
                  <c:v>-11.578500000000005</c:v>
                </c:pt>
                <c:pt idx="50068">
                  <c:v>-11.57650000000001</c:v>
                </c:pt>
                <c:pt idx="50069">
                  <c:v>-11.5745</c:v>
                </c:pt>
                <c:pt idx="50070">
                  <c:v>-11.572500000000005</c:v>
                </c:pt>
                <c:pt idx="50071">
                  <c:v>-11.57050000000001</c:v>
                </c:pt>
                <c:pt idx="50072">
                  <c:v>-11.5685</c:v>
                </c:pt>
                <c:pt idx="50073">
                  <c:v>-11.566500000000005</c:v>
                </c:pt>
                <c:pt idx="50074">
                  <c:v>-11.56450000000001</c:v>
                </c:pt>
                <c:pt idx="50075">
                  <c:v>-11.5625</c:v>
                </c:pt>
                <c:pt idx="50076">
                  <c:v>-11.560500000000005</c:v>
                </c:pt>
                <c:pt idx="50077">
                  <c:v>-11.558500000000009</c:v>
                </c:pt>
                <c:pt idx="50078">
                  <c:v>-11.5565</c:v>
                </c:pt>
                <c:pt idx="50079">
                  <c:v>-11.554500000000004</c:v>
                </c:pt>
                <c:pt idx="50080">
                  <c:v>-11.552500000000009</c:v>
                </c:pt>
                <c:pt idx="50081">
                  <c:v>-11.5505</c:v>
                </c:pt>
                <c:pt idx="50082">
                  <c:v>-11.548500000000004</c:v>
                </c:pt>
                <c:pt idx="50083">
                  <c:v>-11.546500000000009</c:v>
                </c:pt>
                <c:pt idx="50084">
                  <c:v>-11.544499999999999</c:v>
                </c:pt>
                <c:pt idx="50085">
                  <c:v>-11.542500000000004</c:v>
                </c:pt>
                <c:pt idx="50086">
                  <c:v>-11.540500000000009</c:v>
                </c:pt>
                <c:pt idx="50087">
                  <c:v>-11.538499999999999</c:v>
                </c:pt>
                <c:pt idx="50088">
                  <c:v>-11.536500000000004</c:v>
                </c:pt>
                <c:pt idx="50089">
                  <c:v>-11.534500000000008</c:v>
                </c:pt>
                <c:pt idx="50090">
                  <c:v>-11.532499999999999</c:v>
                </c:pt>
                <c:pt idx="50091">
                  <c:v>-11.530500000000004</c:v>
                </c:pt>
                <c:pt idx="50092">
                  <c:v>-11.528500000000008</c:v>
                </c:pt>
                <c:pt idx="50093">
                  <c:v>-11.526499999999999</c:v>
                </c:pt>
                <c:pt idx="50094">
                  <c:v>-11.524500000000003</c:v>
                </c:pt>
                <c:pt idx="50095">
                  <c:v>-11.522500000000008</c:v>
                </c:pt>
                <c:pt idx="50096">
                  <c:v>-11.520500000000013</c:v>
                </c:pt>
                <c:pt idx="50097">
                  <c:v>-11.518500000000003</c:v>
                </c:pt>
                <c:pt idx="50098">
                  <c:v>-11.516500000000008</c:v>
                </c:pt>
                <c:pt idx="50099">
                  <c:v>-11.514500000000012</c:v>
                </c:pt>
                <c:pt idx="50100">
                  <c:v>-11.512500000000003</c:v>
                </c:pt>
                <c:pt idx="50101">
                  <c:v>-11.510500000000008</c:v>
                </c:pt>
                <c:pt idx="50102">
                  <c:v>-11.508500000000012</c:v>
                </c:pt>
                <c:pt idx="50103">
                  <c:v>-11.506500000000003</c:v>
                </c:pt>
                <c:pt idx="50104">
                  <c:v>-11.504500000000007</c:v>
                </c:pt>
                <c:pt idx="50105">
                  <c:v>-11.502500000000012</c:v>
                </c:pt>
                <c:pt idx="50106">
                  <c:v>-11.500500000000002</c:v>
                </c:pt>
                <c:pt idx="50107">
                  <c:v>-11.498500000000007</c:v>
                </c:pt>
                <c:pt idx="50108">
                  <c:v>-11.496500000000012</c:v>
                </c:pt>
                <c:pt idx="50109">
                  <c:v>-11.494500000000002</c:v>
                </c:pt>
                <c:pt idx="50110">
                  <c:v>-11.492500000000007</c:v>
                </c:pt>
                <c:pt idx="50111">
                  <c:v>-11.490500000000011</c:v>
                </c:pt>
                <c:pt idx="50112">
                  <c:v>-11.488500000000002</c:v>
                </c:pt>
                <c:pt idx="50113">
                  <c:v>-11.486500000000007</c:v>
                </c:pt>
                <c:pt idx="50114">
                  <c:v>-11.484500000000011</c:v>
                </c:pt>
                <c:pt idx="50115">
                  <c:v>-11.482500000000002</c:v>
                </c:pt>
                <c:pt idx="50116">
                  <c:v>-11.480500000000006</c:v>
                </c:pt>
                <c:pt idx="50117">
                  <c:v>-11.478500000000011</c:v>
                </c:pt>
                <c:pt idx="50118">
                  <c:v>-11.476500000000001</c:v>
                </c:pt>
                <c:pt idx="50119">
                  <c:v>-11.474500000000006</c:v>
                </c:pt>
                <c:pt idx="50120">
                  <c:v>-11.472500000000011</c:v>
                </c:pt>
                <c:pt idx="50121">
                  <c:v>-11.470500000000001</c:v>
                </c:pt>
                <c:pt idx="50122">
                  <c:v>-11.468500000000006</c:v>
                </c:pt>
                <c:pt idx="50123">
                  <c:v>-11.466500000000011</c:v>
                </c:pt>
                <c:pt idx="50124">
                  <c:v>-11.464500000000001</c:v>
                </c:pt>
                <c:pt idx="50125">
                  <c:v>-11.462500000000006</c:v>
                </c:pt>
                <c:pt idx="50126">
                  <c:v>-11.46050000000001</c:v>
                </c:pt>
                <c:pt idx="50127">
                  <c:v>-11.458500000000001</c:v>
                </c:pt>
                <c:pt idx="50128">
                  <c:v>-11.456500000000005</c:v>
                </c:pt>
                <c:pt idx="50129">
                  <c:v>-11.45450000000001</c:v>
                </c:pt>
                <c:pt idx="50130">
                  <c:v>-11.452500000000001</c:v>
                </c:pt>
                <c:pt idx="50131">
                  <c:v>-11.450500000000005</c:v>
                </c:pt>
                <c:pt idx="50132">
                  <c:v>-11.44850000000001</c:v>
                </c:pt>
                <c:pt idx="50133">
                  <c:v>-11.4465</c:v>
                </c:pt>
                <c:pt idx="50134">
                  <c:v>-11.444500000000005</c:v>
                </c:pt>
                <c:pt idx="50135">
                  <c:v>-11.44250000000001</c:v>
                </c:pt>
                <c:pt idx="50136">
                  <c:v>-11.4405</c:v>
                </c:pt>
                <c:pt idx="50137">
                  <c:v>-11.438500000000005</c:v>
                </c:pt>
                <c:pt idx="50138">
                  <c:v>-11.436500000000009</c:v>
                </c:pt>
                <c:pt idx="50139">
                  <c:v>-11.4345</c:v>
                </c:pt>
                <c:pt idx="50140">
                  <c:v>-11.432500000000005</c:v>
                </c:pt>
                <c:pt idx="50141">
                  <c:v>-11.430500000000009</c:v>
                </c:pt>
                <c:pt idx="50142">
                  <c:v>-11.4285</c:v>
                </c:pt>
                <c:pt idx="50143">
                  <c:v>-11.426500000000004</c:v>
                </c:pt>
                <c:pt idx="50144">
                  <c:v>-11.424500000000009</c:v>
                </c:pt>
                <c:pt idx="50145">
                  <c:v>-11.422499999999999</c:v>
                </c:pt>
                <c:pt idx="50146">
                  <c:v>-11.420500000000004</c:v>
                </c:pt>
                <c:pt idx="50147">
                  <c:v>-11.418500000000009</c:v>
                </c:pt>
                <c:pt idx="50148">
                  <c:v>-11.416499999999999</c:v>
                </c:pt>
                <c:pt idx="50149">
                  <c:v>-11.414500000000004</c:v>
                </c:pt>
                <c:pt idx="50150">
                  <c:v>-11.412500000000009</c:v>
                </c:pt>
                <c:pt idx="50151">
                  <c:v>-11.410499999999999</c:v>
                </c:pt>
                <c:pt idx="50152">
                  <c:v>-11.408500000000004</c:v>
                </c:pt>
                <c:pt idx="50153">
                  <c:v>-11.406500000000008</c:v>
                </c:pt>
                <c:pt idx="50154">
                  <c:v>-11.404499999999999</c:v>
                </c:pt>
                <c:pt idx="50155">
                  <c:v>-11.402500000000003</c:v>
                </c:pt>
                <c:pt idx="50156">
                  <c:v>-11.400500000000008</c:v>
                </c:pt>
                <c:pt idx="50157">
                  <c:v>-11.398500000000013</c:v>
                </c:pt>
                <c:pt idx="50158">
                  <c:v>-11.396500000000003</c:v>
                </c:pt>
                <c:pt idx="50159">
                  <c:v>-11.394500000000008</c:v>
                </c:pt>
                <c:pt idx="50160">
                  <c:v>-11.392500000000013</c:v>
                </c:pt>
                <c:pt idx="50161">
                  <c:v>-11.390500000000003</c:v>
                </c:pt>
                <c:pt idx="50162">
                  <c:v>-11.388500000000008</c:v>
                </c:pt>
                <c:pt idx="50163">
                  <c:v>-11.386500000000012</c:v>
                </c:pt>
                <c:pt idx="50164">
                  <c:v>-11.384500000000003</c:v>
                </c:pt>
                <c:pt idx="50165">
                  <c:v>-11.382500000000007</c:v>
                </c:pt>
                <c:pt idx="50166">
                  <c:v>-11.380500000000012</c:v>
                </c:pt>
                <c:pt idx="50167">
                  <c:v>-11.378500000000003</c:v>
                </c:pt>
                <c:pt idx="50168">
                  <c:v>-11.376500000000007</c:v>
                </c:pt>
                <c:pt idx="50169">
                  <c:v>-11.374500000000012</c:v>
                </c:pt>
                <c:pt idx="50170">
                  <c:v>-11.372500000000002</c:v>
                </c:pt>
                <c:pt idx="50171">
                  <c:v>-11.370500000000007</c:v>
                </c:pt>
                <c:pt idx="50172">
                  <c:v>-11.368500000000012</c:v>
                </c:pt>
                <c:pt idx="50173">
                  <c:v>-11.366500000000002</c:v>
                </c:pt>
                <c:pt idx="50174">
                  <c:v>-11.364500000000007</c:v>
                </c:pt>
                <c:pt idx="50175">
                  <c:v>-11.362500000000011</c:v>
                </c:pt>
                <c:pt idx="50176">
                  <c:v>-11.360500000000002</c:v>
                </c:pt>
                <c:pt idx="50177">
                  <c:v>-11.358500000000006</c:v>
                </c:pt>
                <c:pt idx="50178">
                  <c:v>-11.356500000000011</c:v>
                </c:pt>
                <c:pt idx="50179">
                  <c:v>-11.354500000000002</c:v>
                </c:pt>
                <c:pt idx="50180">
                  <c:v>-11.352500000000006</c:v>
                </c:pt>
                <c:pt idx="50181">
                  <c:v>-11.350500000000011</c:v>
                </c:pt>
                <c:pt idx="50182">
                  <c:v>-11.348500000000001</c:v>
                </c:pt>
                <c:pt idx="50183">
                  <c:v>-11.346500000000006</c:v>
                </c:pt>
                <c:pt idx="50184">
                  <c:v>-11.344500000000011</c:v>
                </c:pt>
                <c:pt idx="50185">
                  <c:v>-11.342500000000001</c:v>
                </c:pt>
                <c:pt idx="50186">
                  <c:v>-11.340500000000006</c:v>
                </c:pt>
                <c:pt idx="50187">
                  <c:v>-11.33850000000001</c:v>
                </c:pt>
                <c:pt idx="50188">
                  <c:v>-11.336500000000001</c:v>
                </c:pt>
                <c:pt idx="50189">
                  <c:v>-11.334500000000006</c:v>
                </c:pt>
                <c:pt idx="50190">
                  <c:v>-11.33250000000001</c:v>
                </c:pt>
                <c:pt idx="50191">
                  <c:v>-11.330500000000001</c:v>
                </c:pt>
                <c:pt idx="50192">
                  <c:v>-11.328500000000005</c:v>
                </c:pt>
                <c:pt idx="50193">
                  <c:v>-11.32650000000001</c:v>
                </c:pt>
                <c:pt idx="50194">
                  <c:v>-11.3245</c:v>
                </c:pt>
                <c:pt idx="50195">
                  <c:v>-11.322500000000005</c:v>
                </c:pt>
                <c:pt idx="50196">
                  <c:v>-11.32050000000001</c:v>
                </c:pt>
                <c:pt idx="50197">
                  <c:v>-11.3185</c:v>
                </c:pt>
                <c:pt idx="50198">
                  <c:v>-11.316500000000005</c:v>
                </c:pt>
                <c:pt idx="50199">
                  <c:v>-11.31450000000001</c:v>
                </c:pt>
                <c:pt idx="50200">
                  <c:v>-11.3125</c:v>
                </c:pt>
                <c:pt idx="50201">
                  <c:v>-11.310500000000005</c:v>
                </c:pt>
                <c:pt idx="50202">
                  <c:v>-11.308500000000009</c:v>
                </c:pt>
                <c:pt idx="50203">
                  <c:v>-11.3065</c:v>
                </c:pt>
                <c:pt idx="50204">
                  <c:v>-11.304500000000004</c:v>
                </c:pt>
                <c:pt idx="50205">
                  <c:v>-11.302500000000009</c:v>
                </c:pt>
                <c:pt idx="50206">
                  <c:v>-11.3005</c:v>
                </c:pt>
                <c:pt idx="50207">
                  <c:v>-11.298500000000004</c:v>
                </c:pt>
                <c:pt idx="50208">
                  <c:v>-11.296500000000009</c:v>
                </c:pt>
                <c:pt idx="50209">
                  <c:v>-11.294499999999999</c:v>
                </c:pt>
                <c:pt idx="50210">
                  <c:v>-11.292500000000004</c:v>
                </c:pt>
                <c:pt idx="50211">
                  <c:v>-11.290500000000009</c:v>
                </c:pt>
                <c:pt idx="50212">
                  <c:v>-11.288499999999999</c:v>
                </c:pt>
                <c:pt idx="50213">
                  <c:v>-11.286500000000004</c:v>
                </c:pt>
                <c:pt idx="50214">
                  <c:v>-11.284500000000008</c:v>
                </c:pt>
                <c:pt idx="50215">
                  <c:v>-11.282499999999999</c:v>
                </c:pt>
                <c:pt idx="50216">
                  <c:v>-11.280500000000004</c:v>
                </c:pt>
                <c:pt idx="50217">
                  <c:v>-11.278500000000008</c:v>
                </c:pt>
                <c:pt idx="50218">
                  <c:v>-11.276499999999999</c:v>
                </c:pt>
                <c:pt idx="50219">
                  <c:v>-11.274500000000003</c:v>
                </c:pt>
                <c:pt idx="50220">
                  <c:v>-11.272500000000008</c:v>
                </c:pt>
                <c:pt idx="50221">
                  <c:v>-11.270500000000013</c:v>
                </c:pt>
                <c:pt idx="50222">
                  <c:v>-11.268500000000003</c:v>
                </c:pt>
                <c:pt idx="50223">
                  <c:v>-11.266500000000008</c:v>
                </c:pt>
                <c:pt idx="50224">
                  <c:v>-11.264500000000012</c:v>
                </c:pt>
                <c:pt idx="50225">
                  <c:v>-11.262500000000003</c:v>
                </c:pt>
                <c:pt idx="50226">
                  <c:v>-11.260500000000008</c:v>
                </c:pt>
                <c:pt idx="50227">
                  <c:v>-11.258500000000012</c:v>
                </c:pt>
                <c:pt idx="50228">
                  <c:v>-11.256500000000003</c:v>
                </c:pt>
                <c:pt idx="50229">
                  <c:v>-11.254500000000007</c:v>
                </c:pt>
                <c:pt idx="50230">
                  <c:v>-11.252500000000012</c:v>
                </c:pt>
                <c:pt idx="50231">
                  <c:v>-11.250500000000002</c:v>
                </c:pt>
                <c:pt idx="50232">
                  <c:v>-11.248500000000007</c:v>
                </c:pt>
                <c:pt idx="50233">
                  <c:v>-11.246500000000012</c:v>
                </c:pt>
                <c:pt idx="50234">
                  <c:v>-11.244500000000002</c:v>
                </c:pt>
                <c:pt idx="50235">
                  <c:v>-11.242500000000007</c:v>
                </c:pt>
                <c:pt idx="50236">
                  <c:v>-11.240500000000011</c:v>
                </c:pt>
                <c:pt idx="50237">
                  <c:v>-11.238500000000002</c:v>
                </c:pt>
                <c:pt idx="50238">
                  <c:v>-11.236500000000007</c:v>
                </c:pt>
                <c:pt idx="50239">
                  <c:v>-11.234500000000011</c:v>
                </c:pt>
                <c:pt idx="50240">
                  <c:v>-11.232500000000002</c:v>
                </c:pt>
                <c:pt idx="50241">
                  <c:v>-11.230500000000006</c:v>
                </c:pt>
                <c:pt idx="50242">
                  <c:v>-11.228500000000011</c:v>
                </c:pt>
                <c:pt idx="50243">
                  <c:v>-11.226500000000001</c:v>
                </c:pt>
                <c:pt idx="50244">
                  <c:v>-11.224500000000006</c:v>
                </c:pt>
                <c:pt idx="50245">
                  <c:v>-11.222500000000011</c:v>
                </c:pt>
                <c:pt idx="50246">
                  <c:v>-11.220500000000001</c:v>
                </c:pt>
                <c:pt idx="50247">
                  <c:v>-11.218500000000006</c:v>
                </c:pt>
                <c:pt idx="50248">
                  <c:v>-11.216500000000011</c:v>
                </c:pt>
                <c:pt idx="50249">
                  <c:v>-11.214500000000001</c:v>
                </c:pt>
                <c:pt idx="50250">
                  <c:v>-11.212500000000006</c:v>
                </c:pt>
                <c:pt idx="50251">
                  <c:v>-11.21050000000001</c:v>
                </c:pt>
                <c:pt idx="50252">
                  <c:v>-11.208500000000001</c:v>
                </c:pt>
                <c:pt idx="50253">
                  <c:v>-11.206500000000005</c:v>
                </c:pt>
                <c:pt idx="50254">
                  <c:v>-11.20450000000001</c:v>
                </c:pt>
                <c:pt idx="50255">
                  <c:v>-11.202500000000001</c:v>
                </c:pt>
                <c:pt idx="50256">
                  <c:v>-11.200500000000005</c:v>
                </c:pt>
                <c:pt idx="50257">
                  <c:v>-11.19850000000001</c:v>
                </c:pt>
                <c:pt idx="50258">
                  <c:v>-11.1965</c:v>
                </c:pt>
                <c:pt idx="50259">
                  <c:v>-11.194500000000005</c:v>
                </c:pt>
                <c:pt idx="50260">
                  <c:v>-11.19250000000001</c:v>
                </c:pt>
                <c:pt idx="50261">
                  <c:v>-11.1905</c:v>
                </c:pt>
                <c:pt idx="50262">
                  <c:v>-11.188500000000005</c:v>
                </c:pt>
                <c:pt idx="50263">
                  <c:v>-11.186500000000009</c:v>
                </c:pt>
                <c:pt idx="50264">
                  <c:v>-11.1845</c:v>
                </c:pt>
                <c:pt idx="50265">
                  <c:v>-11.182500000000005</c:v>
                </c:pt>
                <c:pt idx="50266">
                  <c:v>-11.180500000000009</c:v>
                </c:pt>
                <c:pt idx="50267">
                  <c:v>-11.1785</c:v>
                </c:pt>
                <c:pt idx="50268">
                  <c:v>-11.176500000000004</c:v>
                </c:pt>
                <c:pt idx="50269">
                  <c:v>-11.174500000000009</c:v>
                </c:pt>
                <c:pt idx="50270">
                  <c:v>-11.172499999999999</c:v>
                </c:pt>
                <c:pt idx="50271">
                  <c:v>-11.170500000000004</c:v>
                </c:pt>
                <c:pt idx="50272">
                  <c:v>-11.168500000000009</c:v>
                </c:pt>
                <c:pt idx="50273">
                  <c:v>-11.166499999999999</c:v>
                </c:pt>
                <c:pt idx="50274">
                  <c:v>-11.164500000000004</c:v>
                </c:pt>
                <c:pt idx="50275">
                  <c:v>-11.162500000000009</c:v>
                </c:pt>
                <c:pt idx="50276">
                  <c:v>-11.160499999999999</c:v>
                </c:pt>
                <c:pt idx="50277">
                  <c:v>-11.158500000000004</c:v>
                </c:pt>
                <c:pt idx="50278">
                  <c:v>-11.156500000000008</c:v>
                </c:pt>
                <c:pt idx="50279">
                  <c:v>-11.154499999999999</c:v>
                </c:pt>
                <c:pt idx="50280">
                  <c:v>-11.152500000000003</c:v>
                </c:pt>
                <c:pt idx="50281">
                  <c:v>-11.150500000000008</c:v>
                </c:pt>
                <c:pt idx="50282">
                  <c:v>-11.148500000000013</c:v>
                </c:pt>
                <c:pt idx="50283">
                  <c:v>-11.146500000000003</c:v>
                </c:pt>
                <c:pt idx="50284">
                  <c:v>-11.144500000000008</c:v>
                </c:pt>
                <c:pt idx="50285">
                  <c:v>-11.142500000000013</c:v>
                </c:pt>
                <c:pt idx="50286">
                  <c:v>-11.140500000000003</c:v>
                </c:pt>
                <c:pt idx="50287">
                  <c:v>-11.138500000000008</c:v>
                </c:pt>
                <c:pt idx="50288">
                  <c:v>-11.136500000000012</c:v>
                </c:pt>
                <c:pt idx="50289">
                  <c:v>-11.134500000000003</c:v>
                </c:pt>
                <c:pt idx="50290">
                  <c:v>-11.132500000000007</c:v>
                </c:pt>
                <c:pt idx="50291">
                  <c:v>-11.130500000000012</c:v>
                </c:pt>
                <c:pt idx="50292">
                  <c:v>-11.128500000000003</c:v>
                </c:pt>
                <c:pt idx="50293">
                  <c:v>-11.126500000000007</c:v>
                </c:pt>
                <c:pt idx="50294">
                  <c:v>-11.124500000000012</c:v>
                </c:pt>
                <c:pt idx="50295">
                  <c:v>-11.122500000000002</c:v>
                </c:pt>
                <c:pt idx="50296">
                  <c:v>-11.120500000000007</c:v>
                </c:pt>
                <c:pt idx="50297">
                  <c:v>-11.118500000000012</c:v>
                </c:pt>
                <c:pt idx="50298">
                  <c:v>-11.116500000000002</c:v>
                </c:pt>
                <c:pt idx="50299">
                  <c:v>-11.114500000000007</c:v>
                </c:pt>
                <c:pt idx="50300">
                  <c:v>-11.112500000000011</c:v>
                </c:pt>
                <c:pt idx="50301">
                  <c:v>-11.110500000000002</c:v>
                </c:pt>
                <c:pt idx="50302">
                  <c:v>-11.108500000000006</c:v>
                </c:pt>
                <c:pt idx="50303">
                  <c:v>-11.106500000000011</c:v>
                </c:pt>
                <c:pt idx="50304">
                  <c:v>-11.104500000000002</c:v>
                </c:pt>
                <c:pt idx="50305">
                  <c:v>-11.102500000000006</c:v>
                </c:pt>
                <c:pt idx="50306">
                  <c:v>-11.100500000000011</c:v>
                </c:pt>
                <c:pt idx="50307">
                  <c:v>-11.098500000000001</c:v>
                </c:pt>
                <c:pt idx="50308">
                  <c:v>-11.096500000000006</c:v>
                </c:pt>
                <c:pt idx="50309">
                  <c:v>-11.094500000000011</c:v>
                </c:pt>
                <c:pt idx="50310">
                  <c:v>-11.092500000000001</c:v>
                </c:pt>
                <c:pt idx="50311">
                  <c:v>-11.090500000000006</c:v>
                </c:pt>
                <c:pt idx="50312">
                  <c:v>-11.08850000000001</c:v>
                </c:pt>
                <c:pt idx="50313">
                  <c:v>-11.086500000000001</c:v>
                </c:pt>
                <c:pt idx="50314">
                  <c:v>-11.084500000000006</c:v>
                </c:pt>
                <c:pt idx="50315">
                  <c:v>-11.08250000000001</c:v>
                </c:pt>
                <c:pt idx="50316">
                  <c:v>-11.080500000000001</c:v>
                </c:pt>
                <c:pt idx="50317">
                  <c:v>-11.078500000000005</c:v>
                </c:pt>
                <c:pt idx="50318">
                  <c:v>-11.07650000000001</c:v>
                </c:pt>
                <c:pt idx="50319">
                  <c:v>-11.0745</c:v>
                </c:pt>
                <c:pt idx="50320">
                  <c:v>-11.072500000000005</c:v>
                </c:pt>
                <c:pt idx="50321">
                  <c:v>-11.07050000000001</c:v>
                </c:pt>
                <c:pt idx="50322">
                  <c:v>-11.0685</c:v>
                </c:pt>
                <c:pt idx="50323">
                  <c:v>-11.066500000000005</c:v>
                </c:pt>
                <c:pt idx="50324">
                  <c:v>-11.06450000000001</c:v>
                </c:pt>
                <c:pt idx="50325">
                  <c:v>-11.0625</c:v>
                </c:pt>
                <c:pt idx="50326">
                  <c:v>-11.060500000000005</c:v>
                </c:pt>
                <c:pt idx="50327">
                  <c:v>-11.058500000000009</c:v>
                </c:pt>
                <c:pt idx="50328">
                  <c:v>-11.0565</c:v>
                </c:pt>
                <c:pt idx="50329">
                  <c:v>-11.054500000000004</c:v>
                </c:pt>
                <c:pt idx="50330">
                  <c:v>-11.052500000000009</c:v>
                </c:pt>
                <c:pt idx="50331">
                  <c:v>-11.0505</c:v>
                </c:pt>
                <c:pt idx="50332">
                  <c:v>-11.048500000000004</c:v>
                </c:pt>
                <c:pt idx="50333">
                  <c:v>-11.046500000000009</c:v>
                </c:pt>
                <c:pt idx="50334">
                  <c:v>-11.044499999999999</c:v>
                </c:pt>
                <c:pt idx="50335">
                  <c:v>-11.042500000000004</c:v>
                </c:pt>
                <c:pt idx="50336">
                  <c:v>-11.040500000000009</c:v>
                </c:pt>
                <c:pt idx="50337">
                  <c:v>-11.038499999999999</c:v>
                </c:pt>
                <c:pt idx="50338">
                  <c:v>-11.036500000000004</c:v>
                </c:pt>
                <c:pt idx="50339">
                  <c:v>-11.034500000000008</c:v>
                </c:pt>
                <c:pt idx="50340">
                  <c:v>-11.032499999999999</c:v>
                </c:pt>
                <c:pt idx="50341">
                  <c:v>-11.030500000000004</c:v>
                </c:pt>
                <c:pt idx="50342">
                  <c:v>-11.028500000000008</c:v>
                </c:pt>
                <c:pt idx="50343">
                  <c:v>-11.026499999999999</c:v>
                </c:pt>
                <c:pt idx="50344">
                  <c:v>-11.024500000000003</c:v>
                </c:pt>
                <c:pt idx="50345">
                  <c:v>-11.022500000000008</c:v>
                </c:pt>
                <c:pt idx="50346">
                  <c:v>-11.020500000000013</c:v>
                </c:pt>
                <c:pt idx="50347">
                  <c:v>-11.018500000000003</c:v>
                </c:pt>
                <c:pt idx="50348">
                  <c:v>-11.016500000000008</c:v>
                </c:pt>
                <c:pt idx="50349">
                  <c:v>-11.014500000000012</c:v>
                </c:pt>
                <c:pt idx="50350">
                  <c:v>-11.012500000000003</c:v>
                </c:pt>
                <c:pt idx="50351">
                  <c:v>-11.010500000000008</c:v>
                </c:pt>
                <c:pt idx="50352">
                  <c:v>-11.008500000000012</c:v>
                </c:pt>
                <c:pt idx="50353">
                  <c:v>-11.006500000000003</c:v>
                </c:pt>
                <c:pt idx="50354">
                  <c:v>-11.004500000000007</c:v>
                </c:pt>
                <c:pt idx="50355">
                  <c:v>-11.002500000000012</c:v>
                </c:pt>
                <c:pt idx="50356">
                  <c:v>-11.000500000000002</c:v>
                </c:pt>
                <c:pt idx="50357">
                  <c:v>-10.998500000000007</c:v>
                </c:pt>
                <c:pt idx="50358">
                  <c:v>-10.996500000000012</c:v>
                </c:pt>
                <c:pt idx="50359">
                  <c:v>-10.994500000000002</c:v>
                </c:pt>
                <c:pt idx="50360">
                  <c:v>-10.992500000000007</c:v>
                </c:pt>
                <c:pt idx="50361">
                  <c:v>-10.990500000000011</c:v>
                </c:pt>
                <c:pt idx="50362">
                  <c:v>-10.988500000000002</c:v>
                </c:pt>
                <c:pt idx="50363">
                  <c:v>-10.986500000000007</c:v>
                </c:pt>
                <c:pt idx="50364">
                  <c:v>-10.984500000000011</c:v>
                </c:pt>
                <c:pt idx="50365">
                  <c:v>-10.982500000000002</c:v>
                </c:pt>
                <c:pt idx="50366">
                  <c:v>-10.980500000000006</c:v>
                </c:pt>
                <c:pt idx="50367">
                  <c:v>-10.978500000000011</c:v>
                </c:pt>
                <c:pt idx="50368">
                  <c:v>-10.976500000000001</c:v>
                </c:pt>
                <c:pt idx="50369">
                  <c:v>-10.974500000000006</c:v>
                </c:pt>
                <c:pt idx="50370">
                  <c:v>-10.972500000000011</c:v>
                </c:pt>
                <c:pt idx="50371">
                  <c:v>-10.970500000000001</c:v>
                </c:pt>
                <c:pt idx="50372">
                  <c:v>-10.968500000000006</c:v>
                </c:pt>
                <c:pt idx="50373">
                  <c:v>-10.966500000000011</c:v>
                </c:pt>
                <c:pt idx="50374">
                  <c:v>-10.964500000000001</c:v>
                </c:pt>
                <c:pt idx="50375">
                  <c:v>-10.962500000000006</c:v>
                </c:pt>
                <c:pt idx="50376">
                  <c:v>-10.96050000000001</c:v>
                </c:pt>
                <c:pt idx="50377">
                  <c:v>-10.958500000000001</c:v>
                </c:pt>
                <c:pt idx="50378">
                  <c:v>-10.956500000000005</c:v>
                </c:pt>
                <c:pt idx="50379">
                  <c:v>-10.95450000000001</c:v>
                </c:pt>
                <c:pt idx="50380">
                  <c:v>-10.952500000000001</c:v>
                </c:pt>
                <c:pt idx="50381">
                  <c:v>-10.950500000000005</c:v>
                </c:pt>
                <c:pt idx="50382">
                  <c:v>-10.94850000000001</c:v>
                </c:pt>
                <c:pt idx="50383">
                  <c:v>-10.9465</c:v>
                </c:pt>
                <c:pt idx="50384">
                  <c:v>-10.944500000000005</c:v>
                </c:pt>
                <c:pt idx="50385">
                  <c:v>-10.94250000000001</c:v>
                </c:pt>
                <c:pt idx="50386">
                  <c:v>-10.9405</c:v>
                </c:pt>
                <c:pt idx="50387">
                  <c:v>-10.938500000000005</c:v>
                </c:pt>
                <c:pt idx="50388">
                  <c:v>-10.936500000000009</c:v>
                </c:pt>
                <c:pt idx="50389">
                  <c:v>-10.9345</c:v>
                </c:pt>
                <c:pt idx="50390">
                  <c:v>-10.932500000000005</c:v>
                </c:pt>
                <c:pt idx="50391">
                  <c:v>-10.930500000000009</c:v>
                </c:pt>
                <c:pt idx="50392">
                  <c:v>-10.9285</c:v>
                </c:pt>
                <c:pt idx="50393">
                  <c:v>-10.926500000000004</c:v>
                </c:pt>
                <c:pt idx="50394">
                  <c:v>-10.924500000000009</c:v>
                </c:pt>
                <c:pt idx="50395">
                  <c:v>-10.922499999999999</c:v>
                </c:pt>
                <c:pt idx="50396">
                  <c:v>-10.920500000000004</c:v>
                </c:pt>
                <c:pt idx="50397">
                  <c:v>-10.918500000000009</c:v>
                </c:pt>
                <c:pt idx="50398">
                  <c:v>-10.916499999999999</c:v>
                </c:pt>
                <c:pt idx="50399">
                  <c:v>-10.914500000000004</c:v>
                </c:pt>
                <c:pt idx="50400">
                  <c:v>-10.912500000000009</c:v>
                </c:pt>
                <c:pt idx="50401">
                  <c:v>-10.910499999999999</c:v>
                </c:pt>
                <c:pt idx="50402">
                  <c:v>-10.908500000000004</c:v>
                </c:pt>
                <c:pt idx="50403">
                  <c:v>-10.906500000000008</c:v>
                </c:pt>
                <c:pt idx="50404">
                  <c:v>-10.904499999999999</c:v>
                </c:pt>
                <c:pt idx="50405">
                  <c:v>-10.902500000000003</c:v>
                </c:pt>
                <c:pt idx="50406">
                  <c:v>-10.900500000000008</c:v>
                </c:pt>
                <c:pt idx="50407">
                  <c:v>-10.898500000000013</c:v>
                </c:pt>
                <c:pt idx="50408">
                  <c:v>-10.896500000000003</c:v>
                </c:pt>
                <c:pt idx="50409">
                  <c:v>-10.894500000000008</c:v>
                </c:pt>
                <c:pt idx="50410">
                  <c:v>-10.892500000000013</c:v>
                </c:pt>
                <c:pt idx="50411">
                  <c:v>-10.890500000000003</c:v>
                </c:pt>
                <c:pt idx="50412">
                  <c:v>-10.888500000000008</c:v>
                </c:pt>
                <c:pt idx="50413">
                  <c:v>-10.886500000000012</c:v>
                </c:pt>
                <c:pt idx="50414">
                  <c:v>-10.884500000000003</c:v>
                </c:pt>
                <c:pt idx="50415">
                  <c:v>-10.882500000000007</c:v>
                </c:pt>
                <c:pt idx="50416">
                  <c:v>-10.880500000000012</c:v>
                </c:pt>
                <c:pt idx="50417">
                  <c:v>-10.878500000000003</c:v>
                </c:pt>
                <c:pt idx="50418">
                  <c:v>-10.876500000000007</c:v>
                </c:pt>
                <c:pt idx="50419">
                  <c:v>-10.874500000000012</c:v>
                </c:pt>
                <c:pt idx="50420">
                  <c:v>-10.872500000000002</c:v>
                </c:pt>
                <c:pt idx="50421">
                  <c:v>-10.870500000000007</c:v>
                </c:pt>
                <c:pt idx="50422">
                  <c:v>-10.868500000000012</c:v>
                </c:pt>
                <c:pt idx="50423">
                  <c:v>-10.866500000000002</c:v>
                </c:pt>
                <c:pt idx="50424">
                  <c:v>-10.864500000000007</c:v>
                </c:pt>
                <c:pt idx="50425">
                  <c:v>-10.862500000000011</c:v>
                </c:pt>
                <c:pt idx="50426">
                  <c:v>-10.860500000000002</c:v>
                </c:pt>
                <c:pt idx="50427">
                  <c:v>-10.858500000000006</c:v>
                </c:pt>
                <c:pt idx="50428">
                  <c:v>-10.856500000000011</c:v>
                </c:pt>
                <c:pt idx="50429">
                  <c:v>-10.854500000000002</c:v>
                </c:pt>
                <c:pt idx="50430">
                  <c:v>-10.852500000000006</c:v>
                </c:pt>
                <c:pt idx="50431">
                  <c:v>-10.850500000000011</c:v>
                </c:pt>
                <c:pt idx="50432">
                  <c:v>-10.848500000000001</c:v>
                </c:pt>
                <c:pt idx="50433">
                  <c:v>-10.846500000000006</c:v>
                </c:pt>
                <c:pt idx="50434">
                  <c:v>-10.844500000000011</c:v>
                </c:pt>
                <c:pt idx="50435">
                  <c:v>-10.842500000000001</c:v>
                </c:pt>
                <c:pt idx="50436">
                  <c:v>-10.840500000000006</c:v>
                </c:pt>
                <c:pt idx="50437">
                  <c:v>-10.83850000000001</c:v>
                </c:pt>
                <c:pt idx="50438">
                  <c:v>-10.836500000000001</c:v>
                </c:pt>
                <c:pt idx="50439">
                  <c:v>-10.834500000000006</c:v>
                </c:pt>
                <c:pt idx="50440">
                  <c:v>-10.83250000000001</c:v>
                </c:pt>
                <c:pt idx="50441">
                  <c:v>-10.830500000000001</c:v>
                </c:pt>
                <c:pt idx="50442">
                  <c:v>-10.828500000000005</c:v>
                </c:pt>
                <c:pt idx="50443">
                  <c:v>-10.82650000000001</c:v>
                </c:pt>
                <c:pt idx="50444">
                  <c:v>-10.8245</c:v>
                </c:pt>
                <c:pt idx="50445">
                  <c:v>-10.822500000000005</c:v>
                </c:pt>
                <c:pt idx="50446">
                  <c:v>-10.82050000000001</c:v>
                </c:pt>
                <c:pt idx="50447">
                  <c:v>-10.8185</c:v>
                </c:pt>
                <c:pt idx="50448">
                  <c:v>-10.816500000000005</c:v>
                </c:pt>
                <c:pt idx="50449">
                  <c:v>-10.81450000000001</c:v>
                </c:pt>
                <c:pt idx="50450">
                  <c:v>-10.8125</c:v>
                </c:pt>
                <c:pt idx="50451">
                  <c:v>-10.810500000000005</c:v>
                </c:pt>
                <c:pt idx="50452">
                  <c:v>-10.808500000000009</c:v>
                </c:pt>
                <c:pt idx="50453">
                  <c:v>-10.8065</c:v>
                </c:pt>
                <c:pt idx="50454">
                  <c:v>-10.804500000000004</c:v>
                </c:pt>
                <c:pt idx="50455">
                  <c:v>-10.802500000000009</c:v>
                </c:pt>
                <c:pt idx="50456">
                  <c:v>-10.8005</c:v>
                </c:pt>
                <c:pt idx="50457">
                  <c:v>-10.798500000000004</c:v>
                </c:pt>
                <c:pt idx="50458">
                  <c:v>-10.796500000000009</c:v>
                </c:pt>
                <c:pt idx="50459">
                  <c:v>-10.794499999999999</c:v>
                </c:pt>
                <c:pt idx="50460">
                  <c:v>-10.792500000000004</c:v>
                </c:pt>
                <c:pt idx="50461">
                  <c:v>-10.790500000000009</c:v>
                </c:pt>
                <c:pt idx="50462">
                  <c:v>-10.788499999999999</c:v>
                </c:pt>
                <c:pt idx="50463">
                  <c:v>-10.786500000000004</c:v>
                </c:pt>
                <c:pt idx="50464">
                  <c:v>-10.784500000000008</c:v>
                </c:pt>
                <c:pt idx="50465">
                  <c:v>-10.782499999999999</c:v>
                </c:pt>
                <c:pt idx="50466">
                  <c:v>-10.780500000000004</c:v>
                </c:pt>
                <c:pt idx="50467">
                  <c:v>-10.778500000000008</c:v>
                </c:pt>
                <c:pt idx="50468">
                  <c:v>-10.776499999999999</c:v>
                </c:pt>
                <c:pt idx="50469">
                  <c:v>-10.774500000000003</c:v>
                </c:pt>
                <c:pt idx="50470">
                  <c:v>-10.772500000000008</c:v>
                </c:pt>
                <c:pt idx="50471">
                  <c:v>-10.770500000000013</c:v>
                </c:pt>
                <c:pt idx="50472">
                  <c:v>-10.768500000000003</c:v>
                </c:pt>
                <c:pt idx="50473">
                  <c:v>-10.766500000000008</c:v>
                </c:pt>
                <c:pt idx="50474">
                  <c:v>-10.764500000000012</c:v>
                </c:pt>
                <c:pt idx="50475">
                  <c:v>-10.762500000000003</c:v>
                </c:pt>
                <c:pt idx="50476">
                  <c:v>-10.760500000000008</c:v>
                </c:pt>
                <c:pt idx="50477">
                  <c:v>-10.758500000000012</c:v>
                </c:pt>
                <c:pt idx="50478">
                  <c:v>-10.756500000000003</c:v>
                </c:pt>
                <c:pt idx="50479">
                  <c:v>-10.754500000000007</c:v>
                </c:pt>
                <c:pt idx="50480">
                  <c:v>-10.752500000000012</c:v>
                </c:pt>
                <c:pt idx="50481">
                  <c:v>-10.750500000000002</c:v>
                </c:pt>
                <c:pt idx="50482">
                  <c:v>-10.748500000000007</c:v>
                </c:pt>
                <c:pt idx="50483">
                  <c:v>-10.746500000000012</c:v>
                </c:pt>
                <c:pt idx="50484">
                  <c:v>-10.744500000000002</c:v>
                </c:pt>
                <c:pt idx="50485">
                  <c:v>-10.742500000000007</c:v>
                </c:pt>
                <c:pt idx="50486">
                  <c:v>-10.740500000000011</c:v>
                </c:pt>
                <c:pt idx="50487">
                  <c:v>-10.738500000000002</c:v>
                </c:pt>
                <c:pt idx="50488">
                  <c:v>-10.736500000000007</c:v>
                </c:pt>
                <c:pt idx="50489">
                  <c:v>-10.734500000000011</c:v>
                </c:pt>
                <c:pt idx="50490">
                  <c:v>-10.732500000000002</c:v>
                </c:pt>
                <c:pt idx="50491">
                  <c:v>-10.730500000000006</c:v>
                </c:pt>
                <c:pt idx="50492">
                  <c:v>-10.728500000000011</c:v>
                </c:pt>
                <c:pt idx="50493">
                  <c:v>-10.726500000000001</c:v>
                </c:pt>
                <c:pt idx="50494">
                  <c:v>-10.724500000000006</c:v>
                </c:pt>
                <c:pt idx="50495">
                  <c:v>-10.722500000000011</c:v>
                </c:pt>
                <c:pt idx="50496">
                  <c:v>-10.720500000000001</c:v>
                </c:pt>
                <c:pt idx="50497">
                  <c:v>-10.718500000000006</c:v>
                </c:pt>
                <c:pt idx="50498">
                  <c:v>-10.716500000000011</c:v>
                </c:pt>
                <c:pt idx="50499">
                  <c:v>-10.714500000000001</c:v>
                </c:pt>
                <c:pt idx="50500">
                  <c:v>-10.712500000000006</c:v>
                </c:pt>
                <c:pt idx="50501">
                  <c:v>-10.71050000000001</c:v>
                </c:pt>
                <c:pt idx="50502">
                  <c:v>-10.708500000000001</c:v>
                </c:pt>
                <c:pt idx="50503">
                  <c:v>-10.706500000000005</c:v>
                </c:pt>
                <c:pt idx="50504">
                  <c:v>-10.70450000000001</c:v>
                </c:pt>
                <c:pt idx="50505">
                  <c:v>-10.702500000000001</c:v>
                </c:pt>
                <c:pt idx="50506">
                  <c:v>-10.700500000000005</c:v>
                </c:pt>
                <c:pt idx="50507">
                  <c:v>-10.69850000000001</c:v>
                </c:pt>
                <c:pt idx="50508">
                  <c:v>-10.6965</c:v>
                </c:pt>
                <c:pt idx="50509">
                  <c:v>-10.694500000000005</c:v>
                </c:pt>
                <c:pt idx="50510">
                  <c:v>-10.69250000000001</c:v>
                </c:pt>
                <c:pt idx="50511">
                  <c:v>-10.6905</c:v>
                </c:pt>
                <c:pt idx="50512">
                  <c:v>-10.688500000000005</c:v>
                </c:pt>
                <c:pt idx="50513">
                  <c:v>-10.686500000000009</c:v>
                </c:pt>
                <c:pt idx="50514">
                  <c:v>-10.6845</c:v>
                </c:pt>
                <c:pt idx="50515">
                  <c:v>-10.682500000000005</c:v>
                </c:pt>
                <c:pt idx="50516">
                  <c:v>-10.680500000000009</c:v>
                </c:pt>
                <c:pt idx="50517">
                  <c:v>-10.6785</c:v>
                </c:pt>
                <c:pt idx="50518">
                  <c:v>-10.676500000000004</c:v>
                </c:pt>
                <c:pt idx="50519">
                  <c:v>-10.674500000000009</c:v>
                </c:pt>
                <c:pt idx="50520">
                  <c:v>-10.672499999999999</c:v>
                </c:pt>
                <c:pt idx="50521">
                  <c:v>-10.670500000000004</c:v>
                </c:pt>
                <c:pt idx="50522">
                  <c:v>-10.668500000000009</c:v>
                </c:pt>
                <c:pt idx="50523">
                  <c:v>-10.666499999999999</c:v>
                </c:pt>
                <c:pt idx="50524">
                  <c:v>-10.664500000000004</c:v>
                </c:pt>
                <c:pt idx="50525">
                  <c:v>-10.662500000000009</c:v>
                </c:pt>
                <c:pt idx="50526">
                  <c:v>-10.660499999999999</c:v>
                </c:pt>
                <c:pt idx="50527">
                  <c:v>-10.658500000000004</c:v>
                </c:pt>
                <c:pt idx="50528">
                  <c:v>-10.656500000000008</c:v>
                </c:pt>
                <c:pt idx="50529">
                  <c:v>-10.654499999999999</c:v>
                </c:pt>
                <c:pt idx="50530">
                  <c:v>-10.652500000000003</c:v>
                </c:pt>
                <c:pt idx="50531">
                  <c:v>-10.650500000000008</c:v>
                </c:pt>
                <c:pt idx="50532">
                  <c:v>-10.648500000000013</c:v>
                </c:pt>
                <c:pt idx="50533">
                  <c:v>-10.646500000000003</c:v>
                </c:pt>
                <c:pt idx="50534">
                  <c:v>-10.644500000000008</c:v>
                </c:pt>
                <c:pt idx="50535">
                  <c:v>-10.642500000000013</c:v>
                </c:pt>
                <c:pt idx="50536">
                  <c:v>-10.640500000000003</c:v>
                </c:pt>
                <c:pt idx="50537">
                  <c:v>-10.638500000000008</c:v>
                </c:pt>
                <c:pt idx="50538">
                  <c:v>-10.636500000000012</c:v>
                </c:pt>
                <c:pt idx="50539">
                  <c:v>-10.634500000000003</c:v>
                </c:pt>
                <c:pt idx="50540">
                  <c:v>-10.632500000000007</c:v>
                </c:pt>
                <c:pt idx="50541">
                  <c:v>-10.630500000000012</c:v>
                </c:pt>
                <c:pt idx="50542">
                  <c:v>-10.628500000000003</c:v>
                </c:pt>
                <c:pt idx="50543">
                  <c:v>-10.626500000000007</c:v>
                </c:pt>
                <c:pt idx="50544">
                  <c:v>-10.624500000000012</c:v>
                </c:pt>
                <c:pt idx="50545">
                  <c:v>-10.622500000000002</c:v>
                </c:pt>
                <c:pt idx="50546">
                  <c:v>-10.620500000000007</c:v>
                </c:pt>
                <c:pt idx="50547">
                  <c:v>-10.618500000000012</c:v>
                </c:pt>
                <c:pt idx="50548">
                  <c:v>-10.616500000000002</c:v>
                </c:pt>
                <c:pt idx="50549">
                  <c:v>-10.614500000000007</c:v>
                </c:pt>
                <c:pt idx="50550">
                  <c:v>-10.612500000000011</c:v>
                </c:pt>
                <c:pt idx="50551">
                  <c:v>-10.610500000000002</c:v>
                </c:pt>
                <c:pt idx="50552">
                  <c:v>-10.608500000000006</c:v>
                </c:pt>
                <c:pt idx="50553">
                  <c:v>-10.606500000000011</c:v>
                </c:pt>
                <c:pt idx="50554">
                  <c:v>-10.604500000000002</c:v>
                </c:pt>
                <c:pt idx="50555">
                  <c:v>-10.602500000000006</c:v>
                </c:pt>
                <c:pt idx="50556">
                  <c:v>-10.600500000000011</c:v>
                </c:pt>
                <c:pt idx="50557">
                  <c:v>-10.598500000000001</c:v>
                </c:pt>
                <c:pt idx="50558">
                  <c:v>-10.596500000000006</c:v>
                </c:pt>
                <c:pt idx="50559">
                  <c:v>-10.594500000000011</c:v>
                </c:pt>
                <c:pt idx="50560">
                  <c:v>-10.592500000000001</c:v>
                </c:pt>
                <c:pt idx="50561">
                  <c:v>-10.590500000000006</c:v>
                </c:pt>
                <c:pt idx="50562">
                  <c:v>-10.58850000000001</c:v>
                </c:pt>
                <c:pt idx="50563">
                  <c:v>-10.586500000000001</c:v>
                </c:pt>
                <c:pt idx="50564">
                  <c:v>-10.584500000000006</c:v>
                </c:pt>
                <c:pt idx="50565">
                  <c:v>-10.58250000000001</c:v>
                </c:pt>
                <c:pt idx="50566">
                  <c:v>-10.580500000000001</c:v>
                </c:pt>
                <c:pt idx="50567">
                  <c:v>-10.578500000000005</c:v>
                </c:pt>
                <c:pt idx="50568">
                  <c:v>-10.57650000000001</c:v>
                </c:pt>
                <c:pt idx="50569">
                  <c:v>-10.5745</c:v>
                </c:pt>
                <c:pt idx="50570">
                  <c:v>-10.572500000000005</c:v>
                </c:pt>
                <c:pt idx="50571">
                  <c:v>-10.57050000000001</c:v>
                </c:pt>
                <c:pt idx="50572">
                  <c:v>-10.5685</c:v>
                </c:pt>
                <c:pt idx="50573">
                  <c:v>-10.566500000000005</c:v>
                </c:pt>
                <c:pt idx="50574">
                  <c:v>-10.56450000000001</c:v>
                </c:pt>
                <c:pt idx="50575">
                  <c:v>-10.5625</c:v>
                </c:pt>
                <c:pt idx="50576">
                  <c:v>-10.560500000000005</c:v>
                </c:pt>
                <c:pt idx="50577">
                  <c:v>-10.558500000000009</c:v>
                </c:pt>
                <c:pt idx="50578">
                  <c:v>-10.5565</c:v>
                </c:pt>
                <c:pt idx="50579">
                  <c:v>-10.554500000000004</c:v>
                </c:pt>
                <c:pt idx="50580">
                  <c:v>-10.552500000000009</c:v>
                </c:pt>
                <c:pt idx="50581">
                  <c:v>-10.5505</c:v>
                </c:pt>
                <c:pt idx="50582">
                  <c:v>-10.548500000000004</c:v>
                </c:pt>
                <c:pt idx="50583">
                  <c:v>-10.546500000000009</c:v>
                </c:pt>
                <c:pt idx="50584">
                  <c:v>-10.544499999999999</c:v>
                </c:pt>
                <c:pt idx="50585">
                  <c:v>-10.542500000000004</c:v>
                </c:pt>
                <c:pt idx="50586">
                  <c:v>-10.540500000000009</c:v>
                </c:pt>
                <c:pt idx="50587">
                  <c:v>-10.538499999999999</c:v>
                </c:pt>
                <c:pt idx="50588">
                  <c:v>-10.536500000000004</c:v>
                </c:pt>
                <c:pt idx="50589">
                  <c:v>-10.534500000000008</c:v>
                </c:pt>
                <c:pt idx="50590">
                  <c:v>-10.532499999999999</c:v>
                </c:pt>
                <c:pt idx="50591">
                  <c:v>-10.530500000000004</c:v>
                </c:pt>
                <c:pt idx="50592">
                  <c:v>-10.528500000000008</c:v>
                </c:pt>
                <c:pt idx="50593">
                  <c:v>-10.526499999999999</c:v>
                </c:pt>
                <c:pt idx="50594">
                  <c:v>-10.524500000000003</c:v>
                </c:pt>
                <c:pt idx="50595">
                  <c:v>-10.522500000000008</c:v>
                </c:pt>
                <c:pt idx="50596">
                  <c:v>-10.520500000000013</c:v>
                </c:pt>
                <c:pt idx="50597">
                  <c:v>-10.518500000000003</c:v>
                </c:pt>
                <c:pt idx="50598">
                  <c:v>-10.516500000000008</c:v>
                </c:pt>
                <c:pt idx="50599">
                  <c:v>-10.514500000000012</c:v>
                </c:pt>
                <c:pt idx="50600">
                  <c:v>-10.512500000000003</c:v>
                </c:pt>
                <c:pt idx="50601">
                  <c:v>-10.510500000000008</c:v>
                </c:pt>
                <c:pt idx="50602">
                  <c:v>-10.508500000000012</c:v>
                </c:pt>
                <c:pt idx="50603">
                  <c:v>-10.506500000000003</c:v>
                </c:pt>
                <c:pt idx="50604">
                  <c:v>-10.504500000000007</c:v>
                </c:pt>
                <c:pt idx="50605">
                  <c:v>-10.502500000000012</c:v>
                </c:pt>
                <c:pt idx="50606">
                  <c:v>-10.500500000000002</c:v>
                </c:pt>
                <c:pt idx="50607">
                  <c:v>-10.498500000000007</c:v>
                </c:pt>
                <c:pt idx="50608">
                  <c:v>-10.496500000000012</c:v>
                </c:pt>
                <c:pt idx="50609">
                  <c:v>-10.494500000000002</c:v>
                </c:pt>
                <c:pt idx="50610">
                  <c:v>-10.492500000000007</c:v>
                </c:pt>
                <c:pt idx="50611">
                  <c:v>-10.490500000000011</c:v>
                </c:pt>
                <c:pt idx="50612">
                  <c:v>-10.488500000000002</c:v>
                </c:pt>
                <c:pt idx="50613">
                  <c:v>-10.486500000000007</c:v>
                </c:pt>
                <c:pt idx="50614">
                  <c:v>-10.484500000000011</c:v>
                </c:pt>
                <c:pt idx="50615">
                  <c:v>-10.482500000000002</c:v>
                </c:pt>
                <c:pt idx="50616">
                  <c:v>-10.480500000000006</c:v>
                </c:pt>
                <c:pt idx="50617">
                  <c:v>-10.478500000000011</c:v>
                </c:pt>
                <c:pt idx="50618">
                  <c:v>-10.476500000000001</c:v>
                </c:pt>
                <c:pt idx="50619">
                  <c:v>-10.474500000000006</c:v>
                </c:pt>
                <c:pt idx="50620">
                  <c:v>-10.472500000000011</c:v>
                </c:pt>
                <c:pt idx="50621">
                  <c:v>-10.470500000000001</c:v>
                </c:pt>
                <c:pt idx="50622">
                  <c:v>-10.468500000000006</c:v>
                </c:pt>
                <c:pt idx="50623">
                  <c:v>-10.466500000000011</c:v>
                </c:pt>
                <c:pt idx="50624">
                  <c:v>-10.464500000000001</c:v>
                </c:pt>
                <c:pt idx="50625">
                  <c:v>-10.462500000000006</c:v>
                </c:pt>
                <c:pt idx="50626">
                  <c:v>-10.46050000000001</c:v>
                </c:pt>
                <c:pt idx="50627">
                  <c:v>-10.458500000000001</c:v>
                </c:pt>
                <c:pt idx="50628">
                  <c:v>-10.456500000000005</c:v>
                </c:pt>
                <c:pt idx="50629">
                  <c:v>-10.45450000000001</c:v>
                </c:pt>
                <c:pt idx="50630">
                  <c:v>-10.452500000000001</c:v>
                </c:pt>
                <c:pt idx="50631">
                  <c:v>-10.450500000000005</c:v>
                </c:pt>
                <c:pt idx="50632">
                  <c:v>-10.44850000000001</c:v>
                </c:pt>
                <c:pt idx="50633">
                  <c:v>-10.4465</c:v>
                </c:pt>
                <c:pt idx="50634">
                  <c:v>-10.444500000000005</c:v>
                </c:pt>
                <c:pt idx="50635">
                  <c:v>-10.44250000000001</c:v>
                </c:pt>
                <c:pt idx="50636">
                  <c:v>-10.4405</c:v>
                </c:pt>
                <c:pt idx="50637">
                  <c:v>-10.438500000000005</c:v>
                </c:pt>
                <c:pt idx="50638">
                  <c:v>-10.436500000000009</c:v>
                </c:pt>
                <c:pt idx="50639">
                  <c:v>-10.4345</c:v>
                </c:pt>
                <c:pt idx="50640">
                  <c:v>-10.432500000000005</c:v>
                </c:pt>
                <c:pt idx="50641">
                  <c:v>-10.430500000000009</c:v>
                </c:pt>
                <c:pt idx="50642">
                  <c:v>-10.4285</c:v>
                </c:pt>
                <c:pt idx="50643">
                  <c:v>-10.426500000000004</c:v>
                </c:pt>
                <c:pt idx="50644">
                  <c:v>-10.424500000000009</c:v>
                </c:pt>
                <c:pt idx="50645">
                  <c:v>-10.422499999999999</c:v>
                </c:pt>
                <c:pt idx="50646">
                  <c:v>-10.420500000000004</c:v>
                </c:pt>
                <c:pt idx="50647">
                  <c:v>-10.418500000000009</c:v>
                </c:pt>
                <c:pt idx="50648">
                  <c:v>-10.416499999999999</c:v>
                </c:pt>
                <c:pt idx="50649">
                  <c:v>-10.414500000000004</c:v>
                </c:pt>
                <c:pt idx="50650">
                  <c:v>-10.412500000000009</c:v>
                </c:pt>
                <c:pt idx="50651">
                  <c:v>-10.410499999999999</c:v>
                </c:pt>
                <c:pt idx="50652">
                  <c:v>-10.408500000000004</c:v>
                </c:pt>
                <c:pt idx="50653">
                  <c:v>-10.406500000000008</c:v>
                </c:pt>
                <c:pt idx="50654">
                  <c:v>-10.404499999999999</c:v>
                </c:pt>
                <c:pt idx="50655">
                  <c:v>-10.402500000000003</c:v>
                </c:pt>
                <c:pt idx="50656">
                  <c:v>-10.400500000000008</c:v>
                </c:pt>
                <c:pt idx="50657">
                  <c:v>-10.398500000000013</c:v>
                </c:pt>
                <c:pt idx="50658">
                  <c:v>-10.396500000000003</c:v>
                </c:pt>
                <c:pt idx="50659">
                  <c:v>-10.394500000000008</c:v>
                </c:pt>
                <c:pt idx="50660">
                  <c:v>-10.392500000000013</c:v>
                </c:pt>
                <c:pt idx="50661">
                  <c:v>-10.390500000000003</c:v>
                </c:pt>
                <c:pt idx="50662">
                  <c:v>-10.388500000000008</c:v>
                </c:pt>
                <c:pt idx="50663">
                  <c:v>-10.386500000000012</c:v>
                </c:pt>
                <c:pt idx="50664">
                  <c:v>-10.384500000000003</c:v>
                </c:pt>
                <c:pt idx="50665">
                  <c:v>-10.382500000000007</c:v>
                </c:pt>
                <c:pt idx="50666">
                  <c:v>-10.380500000000012</c:v>
                </c:pt>
                <c:pt idx="50667">
                  <c:v>-10.378500000000003</c:v>
                </c:pt>
                <c:pt idx="50668">
                  <c:v>-10.376500000000007</c:v>
                </c:pt>
                <c:pt idx="50669">
                  <c:v>-10.374500000000012</c:v>
                </c:pt>
                <c:pt idx="50670">
                  <c:v>-10.372500000000002</c:v>
                </c:pt>
                <c:pt idx="50671">
                  <c:v>-10.370500000000007</c:v>
                </c:pt>
                <c:pt idx="50672">
                  <c:v>-10.368500000000012</c:v>
                </c:pt>
                <c:pt idx="50673">
                  <c:v>-10.366500000000002</c:v>
                </c:pt>
                <c:pt idx="50674">
                  <c:v>-10.364500000000007</c:v>
                </c:pt>
                <c:pt idx="50675">
                  <c:v>-10.362500000000011</c:v>
                </c:pt>
                <c:pt idx="50676">
                  <c:v>-10.360500000000002</c:v>
                </c:pt>
                <c:pt idx="50677">
                  <c:v>-10.358500000000006</c:v>
                </c:pt>
                <c:pt idx="50678">
                  <c:v>-10.356500000000011</c:v>
                </c:pt>
                <c:pt idx="50679">
                  <c:v>-10.354500000000002</c:v>
                </c:pt>
                <c:pt idx="50680">
                  <c:v>-10.352500000000006</c:v>
                </c:pt>
                <c:pt idx="50681">
                  <c:v>-10.350500000000011</c:v>
                </c:pt>
                <c:pt idx="50682">
                  <c:v>-10.348500000000001</c:v>
                </c:pt>
                <c:pt idx="50683">
                  <c:v>-10.346500000000006</c:v>
                </c:pt>
                <c:pt idx="50684">
                  <c:v>-10.344500000000011</c:v>
                </c:pt>
                <c:pt idx="50685">
                  <c:v>-10.342500000000001</c:v>
                </c:pt>
                <c:pt idx="50686">
                  <c:v>-10.340500000000006</c:v>
                </c:pt>
                <c:pt idx="50687">
                  <c:v>-10.33850000000001</c:v>
                </c:pt>
                <c:pt idx="50688">
                  <c:v>-10.336500000000001</c:v>
                </c:pt>
                <c:pt idx="50689">
                  <c:v>-10.334500000000006</c:v>
                </c:pt>
                <c:pt idx="50690">
                  <c:v>-10.33250000000001</c:v>
                </c:pt>
                <c:pt idx="50691">
                  <c:v>-10.330500000000001</c:v>
                </c:pt>
                <c:pt idx="50692">
                  <c:v>-10.328500000000005</c:v>
                </c:pt>
                <c:pt idx="50693">
                  <c:v>-10.32650000000001</c:v>
                </c:pt>
                <c:pt idx="50694">
                  <c:v>-10.3245</c:v>
                </c:pt>
                <c:pt idx="50695">
                  <c:v>-10.322500000000005</c:v>
                </c:pt>
                <c:pt idx="50696">
                  <c:v>-10.32050000000001</c:v>
                </c:pt>
                <c:pt idx="50697">
                  <c:v>-10.3185</c:v>
                </c:pt>
                <c:pt idx="50698">
                  <c:v>-10.316500000000005</c:v>
                </c:pt>
                <c:pt idx="50699">
                  <c:v>-10.31450000000001</c:v>
                </c:pt>
                <c:pt idx="50700">
                  <c:v>-10.3125</c:v>
                </c:pt>
                <c:pt idx="50701">
                  <c:v>-10.310500000000005</c:v>
                </c:pt>
                <c:pt idx="50702">
                  <c:v>-10.308500000000009</c:v>
                </c:pt>
                <c:pt idx="50703">
                  <c:v>-10.3065</c:v>
                </c:pt>
                <c:pt idx="50704">
                  <c:v>-10.304500000000004</c:v>
                </c:pt>
                <c:pt idx="50705">
                  <c:v>-10.302500000000009</c:v>
                </c:pt>
                <c:pt idx="50706">
                  <c:v>-10.3005</c:v>
                </c:pt>
                <c:pt idx="50707">
                  <c:v>-10.298500000000004</c:v>
                </c:pt>
                <c:pt idx="50708">
                  <c:v>-10.296500000000009</c:v>
                </c:pt>
                <c:pt idx="50709">
                  <c:v>-10.294499999999999</c:v>
                </c:pt>
                <c:pt idx="50710">
                  <c:v>-10.292500000000004</c:v>
                </c:pt>
                <c:pt idx="50711">
                  <c:v>-10.290500000000009</c:v>
                </c:pt>
                <c:pt idx="50712">
                  <c:v>-10.288499999999999</c:v>
                </c:pt>
                <c:pt idx="50713">
                  <c:v>-10.286500000000004</c:v>
                </c:pt>
                <c:pt idx="50714">
                  <c:v>-10.284500000000008</c:v>
                </c:pt>
                <c:pt idx="50715">
                  <c:v>-10.282499999999999</c:v>
                </c:pt>
                <c:pt idx="50716">
                  <c:v>-10.280500000000004</c:v>
                </c:pt>
                <c:pt idx="50717">
                  <c:v>-10.278500000000008</c:v>
                </c:pt>
                <c:pt idx="50718">
                  <c:v>-10.276499999999999</c:v>
                </c:pt>
                <c:pt idx="50719">
                  <c:v>-10.274500000000003</c:v>
                </c:pt>
                <c:pt idx="50720">
                  <c:v>-10.272500000000008</c:v>
                </c:pt>
                <c:pt idx="50721">
                  <c:v>-10.270500000000013</c:v>
                </c:pt>
                <c:pt idx="50722">
                  <c:v>-10.268500000000003</c:v>
                </c:pt>
                <c:pt idx="50723">
                  <c:v>-10.266500000000008</c:v>
                </c:pt>
                <c:pt idx="50724">
                  <c:v>-10.264500000000012</c:v>
                </c:pt>
                <c:pt idx="50725">
                  <c:v>-10.262500000000003</c:v>
                </c:pt>
                <c:pt idx="50726">
                  <c:v>-10.260500000000008</c:v>
                </c:pt>
                <c:pt idx="50727">
                  <c:v>-10.258500000000012</c:v>
                </c:pt>
                <c:pt idx="50728">
                  <c:v>-10.256500000000003</c:v>
                </c:pt>
                <c:pt idx="50729">
                  <c:v>-10.254500000000007</c:v>
                </c:pt>
                <c:pt idx="50730">
                  <c:v>-10.252500000000012</c:v>
                </c:pt>
                <c:pt idx="50731">
                  <c:v>-10.250500000000002</c:v>
                </c:pt>
                <c:pt idx="50732">
                  <c:v>-10.248500000000007</c:v>
                </c:pt>
                <c:pt idx="50733">
                  <c:v>-10.246500000000012</c:v>
                </c:pt>
                <c:pt idx="50734">
                  <c:v>-10.244500000000002</c:v>
                </c:pt>
                <c:pt idx="50735">
                  <c:v>-10.242500000000007</c:v>
                </c:pt>
                <c:pt idx="50736">
                  <c:v>-10.240500000000011</c:v>
                </c:pt>
                <c:pt idx="50737">
                  <c:v>-10.238500000000002</c:v>
                </c:pt>
                <c:pt idx="50738">
                  <c:v>-10.236500000000007</c:v>
                </c:pt>
                <c:pt idx="50739">
                  <c:v>-10.234500000000011</c:v>
                </c:pt>
                <c:pt idx="50740">
                  <c:v>-10.232500000000002</c:v>
                </c:pt>
                <c:pt idx="50741">
                  <c:v>-10.230500000000006</c:v>
                </c:pt>
                <c:pt idx="50742">
                  <c:v>-10.228500000000011</c:v>
                </c:pt>
                <c:pt idx="50743">
                  <c:v>-10.226500000000001</c:v>
                </c:pt>
                <c:pt idx="50744">
                  <c:v>-10.224500000000006</c:v>
                </c:pt>
                <c:pt idx="50745">
                  <c:v>-10.222500000000011</c:v>
                </c:pt>
                <c:pt idx="50746">
                  <c:v>-10.220500000000001</c:v>
                </c:pt>
                <c:pt idx="50747">
                  <c:v>-10.218500000000006</c:v>
                </c:pt>
                <c:pt idx="50748">
                  <c:v>-10.216500000000011</c:v>
                </c:pt>
                <c:pt idx="50749">
                  <c:v>-10.214500000000001</c:v>
                </c:pt>
                <c:pt idx="50750">
                  <c:v>-10.212500000000006</c:v>
                </c:pt>
                <c:pt idx="50751">
                  <c:v>-10.21050000000001</c:v>
                </c:pt>
                <c:pt idx="50752">
                  <c:v>-10.208500000000001</c:v>
                </c:pt>
                <c:pt idx="50753">
                  <c:v>-10.206500000000005</c:v>
                </c:pt>
                <c:pt idx="50754">
                  <c:v>-10.20450000000001</c:v>
                </c:pt>
                <c:pt idx="50755">
                  <c:v>-10.202500000000001</c:v>
                </c:pt>
                <c:pt idx="50756">
                  <c:v>-10.200500000000005</c:v>
                </c:pt>
                <c:pt idx="50757">
                  <c:v>-10.19850000000001</c:v>
                </c:pt>
                <c:pt idx="50758">
                  <c:v>-10.1965</c:v>
                </c:pt>
                <c:pt idx="50759">
                  <c:v>-10.194500000000005</c:v>
                </c:pt>
                <c:pt idx="50760">
                  <c:v>-10.19250000000001</c:v>
                </c:pt>
                <c:pt idx="50761">
                  <c:v>-10.1905</c:v>
                </c:pt>
                <c:pt idx="50762">
                  <c:v>-10.188500000000005</c:v>
                </c:pt>
                <c:pt idx="50763">
                  <c:v>-10.186500000000009</c:v>
                </c:pt>
                <c:pt idx="50764">
                  <c:v>-10.1845</c:v>
                </c:pt>
                <c:pt idx="50765">
                  <c:v>-10.182500000000005</c:v>
                </c:pt>
                <c:pt idx="50766">
                  <c:v>-10.180500000000009</c:v>
                </c:pt>
                <c:pt idx="50767">
                  <c:v>-10.1785</c:v>
                </c:pt>
                <c:pt idx="50768">
                  <c:v>-10.176500000000004</c:v>
                </c:pt>
                <c:pt idx="50769">
                  <c:v>-10.174500000000009</c:v>
                </c:pt>
                <c:pt idx="50770">
                  <c:v>-10.172499999999999</c:v>
                </c:pt>
                <c:pt idx="50771">
                  <c:v>-10.170500000000004</c:v>
                </c:pt>
                <c:pt idx="50772">
                  <c:v>-10.168500000000009</c:v>
                </c:pt>
                <c:pt idx="50773">
                  <c:v>-10.166499999999999</c:v>
                </c:pt>
                <c:pt idx="50774">
                  <c:v>-10.164500000000004</c:v>
                </c:pt>
                <c:pt idx="50775">
                  <c:v>-10.162500000000009</c:v>
                </c:pt>
                <c:pt idx="50776">
                  <c:v>-10.160499999999999</c:v>
                </c:pt>
                <c:pt idx="50777">
                  <c:v>-10.158500000000004</c:v>
                </c:pt>
                <c:pt idx="50778">
                  <c:v>-10.156500000000008</c:v>
                </c:pt>
                <c:pt idx="50779">
                  <c:v>-10.154499999999999</c:v>
                </c:pt>
                <c:pt idx="50780">
                  <c:v>-10.152500000000003</c:v>
                </c:pt>
                <c:pt idx="50781">
                  <c:v>-10.150500000000008</c:v>
                </c:pt>
                <c:pt idx="50782">
                  <c:v>-10.148500000000013</c:v>
                </c:pt>
                <c:pt idx="50783">
                  <c:v>-10.146500000000003</c:v>
                </c:pt>
                <c:pt idx="50784">
                  <c:v>-10.144500000000008</c:v>
                </c:pt>
                <c:pt idx="50785">
                  <c:v>-10.142500000000013</c:v>
                </c:pt>
                <c:pt idx="50786">
                  <c:v>-10.140500000000003</c:v>
                </c:pt>
                <c:pt idx="50787">
                  <c:v>-10.138500000000008</c:v>
                </c:pt>
                <c:pt idx="50788">
                  <c:v>-10.136500000000012</c:v>
                </c:pt>
                <c:pt idx="50789">
                  <c:v>-10.134500000000003</c:v>
                </c:pt>
                <c:pt idx="50790">
                  <c:v>-10.132500000000007</c:v>
                </c:pt>
                <c:pt idx="50791">
                  <c:v>-10.130500000000012</c:v>
                </c:pt>
                <c:pt idx="50792">
                  <c:v>-10.128500000000003</c:v>
                </c:pt>
                <c:pt idx="50793">
                  <c:v>-10.126500000000007</c:v>
                </c:pt>
                <c:pt idx="50794">
                  <c:v>-10.124500000000012</c:v>
                </c:pt>
                <c:pt idx="50795">
                  <c:v>-10.122500000000002</c:v>
                </c:pt>
                <c:pt idx="50796">
                  <c:v>-10.120500000000007</c:v>
                </c:pt>
                <c:pt idx="50797">
                  <c:v>-10.118500000000012</c:v>
                </c:pt>
                <c:pt idx="50798">
                  <c:v>-10.116500000000002</c:v>
                </c:pt>
                <c:pt idx="50799">
                  <c:v>-10.114500000000007</c:v>
                </c:pt>
                <c:pt idx="50800">
                  <c:v>-10.112500000000011</c:v>
                </c:pt>
                <c:pt idx="50801">
                  <c:v>-10.110500000000002</c:v>
                </c:pt>
                <c:pt idx="50802">
                  <c:v>-10.108500000000006</c:v>
                </c:pt>
                <c:pt idx="50803">
                  <c:v>-10.106500000000011</c:v>
                </c:pt>
                <c:pt idx="50804">
                  <c:v>-10.104500000000002</c:v>
                </c:pt>
                <c:pt idx="50805">
                  <c:v>-10.102500000000006</c:v>
                </c:pt>
                <c:pt idx="50806">
                  <c:v>-10.100500000000011</c:v>
                </c:pt>
                <c:pt idx="50807">
                  <c:v>-10.098500000000001</c:v>
                </c:pt>
                <c:pt idx="50808">
                  <c:v>-10.096500000000006</c:v>
                </c:pt>
                <c:pt idx="50809">
                  <c:v>-10.094500000000011</c:v>
                </c:pt>
                <c:pt idx="50810">
                  <c:v>-10.092500000000001</c:v>
                </c:pt>
                <c:pt idx="50811">
                  <c:v>-10.090500000000006</c:v>
                </c:pt>
                <c:pt idx="50812">
                  <c:v>-10.08850000000001</c:v>
                </c:pt>
                <c:pt idx="50813">
                  <c:v>-10.086500000000001</c:v>
                </c:pt>
                <c:pt idx="50814">
                  <c:v>-10.084500000000006</c:v>
                </c:pt>
                <c:pt idx="50815">
                  <c:v>-10.08250000000001</c:v>
                </c:pt>
                <c:pt idx="50816">
                  <c:v>-10.080500000000001</c:v>
                </c:pt>
                <c:pt idx="50817">
                  <c:v>-10.078500000000005</c:v>
                </c:pt>
                <c:pt idx="50818">
                  <c:v>-10.07650000000001</c:v>
                </c:pt>
                <c:pt idx="50819">
                  <c:v>-10.0745</c:v>
                </c:pt>
                <c:pt idx="50820">
                  <c:v>-10.072500000000005</c:v>
                </c:pt>
                <c:pt idx="50821">
                  <c:v>-10.07050000000001</c:v>
                </c:pt>
                <c:pt idx="50822">
                  <c:v>-10.0685</c:v>
                </c:pt>
                <c:pt idx="50823">
                  <c:v>-10.066500000000005</c:v>
                </c:pt>
                <c:pt idx="50824">
                  <c:v>-10.06450000000001</c:v>
                </c:pt>
                <c:pt idx="50825">
                  <c:v>-10.0625</c:v>
                </c:pt>
                <c:pt idx="50826">
                  <c:v>-10.060500000000005</c:v>
                </c:pt>
                <c:pt idx="50827">
                  <c:v>-10.058500000000009</c:v>
                </c:pt>
                <c:pt idx="50828">
                  <c:v>-10.0565</c:v>
                </c:pt>
                <c:pt idx="50829">
                  <c:v>-10.054500000000004</c:v>
                </c:pt>
                <c:pt idx="50830">
                  <c:v>-10.052500000000009</c:v>
                </c:pt>
                <c:pt idx="50831">
                  <c:v>-10.0505</c:v>
                </c:pt>
                <c:pt idx="50832">
                  <c:v>-10.048500000000004</c:v>
                </c:pt>
                <c:pt idx="50833">
                  <c:v>-10.046500000000009</c:v>
                </c:pt>
                <c:pt idx="50834">
                  <c:v>-10.044499999999999</c:v>
                </c:pt>
                <c:pt idx="50835">
                  <c:v>-10.042500000000004</c:v>
                </c:pt>
                <c:pt idx="50836">
                  <c:v>-10.040500000000009</c:v>
                </c:pt>
                <c:pt idx="50837">
                  <c:v>-10.038499999999999</c:v>
                </c:pt>
                <c:pt idx="50838">
                  <c:v>-10.036500000000004</c:v>
                </c:pt>
                <c:pt idx="50839">
                  <c:v>-10.034500000000008</c:v>
                </c:pt>
                <c:pt idx="50840">
                  <c:v>-10.032499999999999</c:v>
                </c:pt>
                <c:pt idx="50841">
                  <c:v>-10.030500000000004</c:v>
                </c:pt>
                <c:pt idx="50842">
                  <c:v>-10.028500000000008</c:v>
                </c:pt>
                <c:pt idx="50843">
                  <c:v>-10.026499999999999</c:v>
                </c:pt>
                <c:pt idx="50844">
                  <c:v>-10.024500000000003</c:v>
                </c:pt>
                <c:pt idx="50845">
                  <c:v>-10.022500000000008</c:v>
                </c:pt>
                <c:pt idx="50846">
                  <c:v>-10.020500000000013</c:v>
                </c:pt>
                <c:pt idx="50847">
                  <c:v>-10.018500000000003</c:v>
                </c:pt>
                <c:pt idx="50848">
                  <c:v>-10.016500000000008</c:v>
                </c:pt>
                <c:pt idx="50849">
                  <c:v>-10.014500000000012</c:v>
                </c:pt>
                <c:pt idx="50850">
                  <c:v>-10.012500000000003</c:v>
                </c:pt>
                <c:pt idx="50851">
                  <c:v>-10.010500000000008</c:v>
                </c:pt>
                <c:pt idx="50852">
                  <c:v>-10.008500000000012</c:v>
                </c:pt>
                <c:pt idx="50853">
                  <c:v>-10.006500000000003</c:v>
                </c:pt>
                <c:pt idx="50854">
                  <c:v>-10.004500000000007</c:v>
                </c:pt>
                <c:pt idx="50855">
                  <c:v>-10.002500000000012</c:v>
                </c:pt>
                <c:pt idx="50856">
                  <c:v>-10.000500000000002</c:v>
                </c:pt>
                <c:pt idx="50857">
                  <c:v>-9.998500000000007</c:v>
                </c:pt>
                <c:pt idx="50858">
                  <c:v>-9.9965000000000117</c:v>
                </c:pt>
                <c:pt idx="50859">
                  <c:v>-9.9945000000000022</c:v>
                </c:pt>
                <c:pt idx="50860">
                  <c:v>-9.9925000000000068</c:v>
                </c:pt>
                <c:pt idx="50861">
                  <c:v>-9.9905000000000115</c:v>
                </c:pt>
                <c:pt idx="50862">
                  <c:v>-9.9885000000000019</c:v>
                </c:pt>
                <c:pt idx="50863">
                  <c:v>-9.9865000000000066</c:v>
                </c:pt>
                <c:pt idx="50864">
                  <c:v>-9.9845000000000113</c:v>
                </c:pt>
                <c:pt idx="50865">
                  <c:v>-9.9825000000000017</c:v>
                </c:pt>
                <c:pt idx="50866">
                  <c:v>-9.9805000000000064</c:v>
                </c:pt>
                <c:pt idx="50867">
                  <c:v>-9.978500000000011</c:v>
                </c:pt>
                <c:pt idx="50868">
                  <c:v>-9.9765000000000015</c:v>
                </c:pt>
                <c:pt idx="50869">
                  <c:v>-9.9745000000000061</c:v>
                </c:pt>
                <c:pt idx="50870">
                  <c:v>-9.9725000000000108</c:v>
                </c:pt>
                <c:pt idx="50871">
                  <c:v>-9.9705000000000013</c:v>
                </c:pt>
                <c:pt idx="50872">
                  <c:v>-9.9685000000000059</c:v>
                </c:pt>
                <c:pt idx="50873">
                  <c:v>-9.9665000000000106</c:v>
                </c:pt>
                <c:pt idx="50874">
                  <c:v>-9.964500000000001</c:v>
                </c:pt>
                <c:pt idx="50875">
                  <c:v>-9.9625000000000057</c:v>
                </c:pt>
                <c:pt idx="50876">
                  <c:v>-9.9605000000000103</c:v>
                </c:pt>
                <c:pt idx="50877">
                  <c:v>-9.9585000000000008</c:v>
                </c:pt>
                <c:pt idx="50878">
                  <c:v>-9.9565000000000055</c:v>
                </c:pt>
                <c:pt idx="50879">
                  <c:v>-9.9545000000000101</c:v>
                </c:pt>
                <c:pt idx="50880">
                  <c:v>-9.9525000000000006</c:v>
                </c:pt>
                <c:pt idx="50881">
                  <c:v>-9.9505000000000052</c:v>
                </c:pt>
                <c:pt idx="50882">
                  <c:v>-9.9485000000000099</c:v>
                </c:pt>
                <c:pt idx="50883">
                  <c:v>-9.9465000000000003</c:v>
                </c:pt>
                <c:pt idx="50884">
                  <c:v>-9.944500000000005</c:v>
                </c:pt>
                <c:pt idx="50885">
                  <c:v>-9.9425000000000097</c:v>
                </c:pt>
                <c:pt idx="50886">
                  <c:v>-9.9405000000000001</c:v>
                </c:pt>
                <c:pt idx="50887">
                  <c:v>-9.9385000000000048</c:v>
                </c:pt>
                <c:pt idx="50888">
                  <c:v>-9.9365000000000094</c:v>
                </c:pt>
                <c:pt idx="50889">
                  <c:v>-9.9344999999999999</c:v>
                </c:pt>
                <c:pt idx="50890">
                  <c:v>-9.9325000000000045</c:v>
                </c:pt>
                <c:pt idx="50891">
                  <c:v>-9.9305000000000092</c:v>
                </c:pt>
                <c:pt idx="50892">
                  <c:v>-9.9284999999999997</c:v>
                </c:pt>
                <c:pt idx="50893">
                  <c:v>-9.9265000000000043</c:v>
                </c:pt>
                <c:pt idx="50894">
                  <c:v>-9.924500000000009</c:v>
                </c:pt>
                <c:pt idx="50895">
                  <c:v>-9.9224999999999994</c:v>
                </c:pt>
                <c:pt idx="50896">
                  <c:v>-9.9205000000000041</c:v>
                </c:pt>
                <c:pt idx="50897">
                  <c:v>-9.9185000000000088</c:v>
                </c:pt>
                <c:pt idx="50898">
                  <c:v>-9.9164999999999992</c:v>
                </c:pt>
                <c:pt idx="50899">
                  <c:v>-9.9145000000000039</c:v>
                </c:pt>
                <c:pt idx="50900">
                  <c:v>-9.9125000000000085</c:v>
                </c:pt>
                <c:pt idx="50901">
                  <c:v>-9.910499999999999</c:v>
                </c:pt>
                <c:pt idx="50902">
                  <c:v>-9.9085000000000036</c:v>
                </c:pt>
                <c:pt idx="50903">
                  <c:v>-9.9065000000000083</c:v>
                </c:pt>
                <c:pt idx="50904">
                  <c:v>-9.9044999999999987</c:v>
                </c:pt>
                <c:pt idx="50905">
                  <c:v>-9.9025000000000034</c:v>
                </c:pt>
                <c:pt idx="50906">
                  <c:v>-9.9005000000000081</c:v>
                </c:pt>
                <c:pt idx="50907">
                  <c:v>-9.8985000000000127</c:v>
                </c:pt>
                <c:pt idx="50908">
                  <c:v>-9.8965000000000032</c:v>
                </c:pt>
                <c:pt idx="50909">
                  <c:v>-9.8945000000000078</c:v>
                </c:pt>
                <c:pt idx="50910">
                  <c:v>-9.8925000000000125</c:v>
                </c:pt>
                <c:pt idx="50911">
                  <c:v>-9.890500000000003</c:v>
                </c:pt>
                <c:pt idx="50912">
                  <c:v>-9.8885000000000076</c:v>
                </c:pt>
                <c:pt idx="50913">
                  <c:v>-9.8865000000000123</c:v>
                </c:pt>
                <c:pt idx="50914">
                  <c:v>-9.8845000000000027</c:v>
                </c:pt>
                <c:pt idx="50915">
                  <c:v>-9.8825000000000074</c:v>
                </c:pt>
                <c:pt idx="50916">
                  <c:v>-9.8805000000000121</c:v>
                </c:pt>
                <c:pt idx="50917">
                  <c:v>-9.8785000000000025</c:v>
                </c:pt>
                <c:pt idx="50918">
                  <c:v>-9.8765000000000072</c:v>
                </c:pt>
                <c:pt idx="50919">
                  <c:v>-9.8745000000000118</c:v>
                </c:pt>
                <c:pt idx="50920">
                  <c:v>-9.8725000000000023</c:v>
                </c:pt>
                <c:pt idx="50921">
                  <c:v>-9.8705000000000069</c:v>
                </c:pt>
                <c:pt idx="50922">
                  <c:v>-9.8685000000000116</c:v>
                </c:pt>
                <c:pt idx="50923">
                  <c:v>-9.866500000000002</c:v>
                </c:pt>
                <c:pt idx="50924">
                  <c:v>-9.8645000000000067</c:v>
                </c:pt>
                <c:pt idx="50925">
                  <c:v>-9.8625000000000114</c:v>
                </c:pt>
                <c:pt idx="50926">
                  <c:v>-9.8605000000000018</c:v>
                </c:pt>
                <c:pt idx="50927">
                  <c:v>-9.8585000000000065</c:v>
                </c:pt>
                <c:pt idx="50928">
                  <c:v>-9.8565000000000111</c:v>
                </c:pt>
                <c:pt idx="50929">
                  <c:v>-9.8545000000000016</c:v>
                </c:pt>
                <c:pt idx="50930">
                  <c:v>-9.8525000000000063</c:v>
                </c:pt>
                <c:pt idx="50931">
                  <c:v>-9.8505000000000109</c:v>
                </c:pt>
                <c:pt idx="50932">
                  <c:v>-9.8485000000000014</c:v>
                </c:pt>
                <c:pt idx="50933">
                  <c:v>-9.846500000000006</c:v>
                </c:pt>
                <c:pt idx="50934">
                  <c:v>-9.8445000000000107</c:v>
                </c:pt>
                <c:pt idx="50935">
                  <c:v>-9.8425000000000011</c:v>
                </c:pt>
                <c:pt idx="50936">
                  <c:v>-9.8405000000000058</c:v>
                </c:pt>
                <c:pt idx="50937">
                  <c:v>-9.8385000000000105</c:v>
                </c:pt>
                <c:pt idx="50938">
                  <c:v>-9.8365000000000009</c:v>
                </c:pt>
                <c:pt idx="50939">
                  <c:v>-9.8345000000000056</c:v>
                </c:pt>
                <c:pt idx="50940">
                  <c:v>-9.8325000000000102</c:v>
                </c:pt>
                <c:pt idx="50941">
                  <c:v>-9.8305000000000007</c:v>
                </c:pt>
                <c:pt idx="50942">
                  <c:v>-9.8285000000000053</c:v>
                </c:pt>
                <c:pt idx="50943">
                  <c:v>-9.82650000000001</c:v>
                </c:pt>
                <c:pt idx="50944">
                  <c:v>-9.8245000000000005</c:v>
                </c:pt>
                <c:pt idx="50945">
                  <c:v>-9.8225000000000051</c:v>
                </c:pt>
                <c:pt idx="50946">
                  <c:v>-9.8205000000000098</c:v>
                </c:pt>
                <c:pt idx="50947">
                  <c:v>-9.8185000000000002</c:v>
                </c:pt>
                <c:pt idx="50948">
                  <c:v>-9.8165000000000049</c:v>
                </c:pt>
                <c:pt idx="50949">
                  <c:v>-9.8145000000000095</c:v>
                </c:pt>
                <c:pt idx="50950">
                  <c:v>-9.8125</c:v>
                </c:pt>
                <c:pt idx="50951">
                  <c:v>-9.8105000000000047</c:v>
                </c:pt>
                <c:pt idx="50952">
                  <c:v>-9.8085000000000093</c:v>
                </c:pt>
                <c:pt idx="50953">
                  <c:v>-9.8064999999999998</c:v>
                </c:pt>
                <c:pt idx="50954">
                  <c:v>-9.8045000000000044</c:v>
                </c:pt>
                <c:pt idx="50955">
                  <c:v>-9.8025000000000091</c:v>
                </c:pt>
                <c:pt idx="50956">
                  <c:v>-9.8004999999999995</c:v>
                </c:pt>
                <c:pt idx="50957">
                  <c:v>-9.7985000000000042</c:v>
                </c:pt>
                <c:pt idx="50958">
                  <c:v>-9.7965000000000089</c:v>
                </c:pt>
                <c:pt idx="50959">
                  <c:v>-9.7944999999999993</c:v>
                </c:pt>
                <c:pt idx="50960">
                  <c:v>-9.792500000000004</c:v>
                </c:pt>
                <c:pt idx="50961">
                  <c:v>-9.7905000000000086</c:v>
                </c:pt>
                <c:pt idx="50962">
                  <c:v>-9.7884999999999991</c:v>
                </c:pt>
                <c:pt idx="50963">
                  <c:v>-9.7865000000000038</c:v>
                </c:pt>
                <c:pt idx="50964">
                  <c:v>-9.7845000000000084</c:v>
                </c:pt>
                <c:pt idx="50965">
                  <c:v>-9.7824999999999989</c:v>
                </c:pt>
                <c:pt idx="50966">
                  <c:v>-9.7805000000000035</c:v>
                </c:pt>
                <c:pt idx="50967">
                  <c:v>-9.7785000000000082</c:v>
                </c:pt>
                <c:pt idx="50968">
                  <c:v>-9.7764999999999986</c:v>
                </c:pt>
                <c:pt idx="50969">
                  <c:v>-9.7745000000000033</c:v>
                </c:pt>
                <c:pt idx="50970">
                  <c:v>-9.772500000000008</c:v>
                </c:pt>
                <c:pt idx="50971">
                  <c:v>-9.7705000000000126</c:v>
                </c:pt>
                <c:pt idx="50972">
                  <c:v>-9.7685000000000031</c:v>
                </c:pt>
                <c:pt idx="50973">
                  <c:v>-9.7665000000000077</c:v>
                </c:pt>
                <c:pt idx="50974">
                  <c:v>-9.7645000000000124</c:v>
                </c:pt>
                <c:pt idx="50975">
                  <c:v>-9.7625000000000028</c:v>
                </c:pt>
                <c:pt idx="50976">
                  <c:v>-9.7605000000000075</c:v>
                </c:pt>
                <c:pt idx="50977">
                  <c:v>-9.7585000000000122</c:v>
                </c:pt>
                <c:pt idx="50978">
                  <c:v>-9.7565000000000026</c:v>
                </c:pt>
                <c:pt idx="50979">
                  <c:v>-9.7545000000000073</c:v>
                </c:pt>
                <c:pt idx="50980">
                  <c:v>-9.7525000000000119</c:v>
                </c:pt>
                <c:pt idx="50981">
                  <c:v>-9.7505000000000024</c:v>
                </c:pt>
                <c:pt idx="50982">
                  <c:v>-9.748500000000007</c:v>
                </c:pt>
                <c:pt idx="50983">
                  <c:v>-9.7465000000000117</c:v>
                </c:pt>
                <c:pt idx="50984">
                  <c:v>-9.7445000000000022</c:v>
                </c:pt>
                <c:pt idx="50985">
                  <c:v>-9.7425000000000068</c:v>
                </c:pt>
                <c:pt idx="50986">
                  <c:v>-9.7405000000000115</c:v>
                </c:pt>
                <c:pt idx="50987">
                  <c:v>-9.7385000000000019</c:v>
                </c:pt>
                <c:pt idx="50988">
                  <c:v>-9.7365000000000066</c:v>
                </c:pt>
                <c:pt idx="50989">
                  <c:v>-9.7345000000000113</c:v>
                </c:pt>
                <c:pt idx="50990">
                  <c:v>-9.7325000000000017</c:v>
                </c:pt>
                <c:pt idx="50991">
                  <c:v>-9.7305000000000064</c:v>
                </c:pt>
                <c:pt idx="50992">
                  <c:v>-9.728500000000011</c:v>
                </c:pt>
                <c:pt idx="50993">
                  <c:v>-9.7265000000000015</c:v>
                </c:pt>
                <c:pt idx="50994">
                  <c:v>-9.7245000000000061</c:v>
                </c:pt>
                <c:pt idx="50995">
                  <c:v>-9.7225000000000108</c:v>
                </c:pt>
                <c:pt idx="50996">
                  <c:v>-9.7205000000000013</c:v>
                </c:pt>
                <c:pt idx="50997">
                  <c:v>-9.7185000000000059</c:v>
                </c:pt>
                <c:pt idx="50998">
                  <c:v>-9.7165000000000106</c:v>
                </c:pt>
                <c:pt idx="50999">
                  <c:v>-9.714500000000001</c:v>
                </c:pt>
                <c:pt idx="51000">
                  <c:v>-9.7125000000000057</c:v>
                </c:pt>
                <c:pt idx="51001">
                  <c:v>-9.7105000000000103</c:v>
                </c:pt>
                <c:pt idx="51002">
                  <c:v>-9.7085000000000008</c:v>
                </c:pt>
                <c:pt idx="51003">
                  <c:v>-9.7065000000000055</c:v>
                </c:pt>
                <c:pt idx="51004">
                  <c:v>-9.7045000000000101</c:v>
                </c:pt>
                <c:pt idx="51005">
                  <c:v>-9.7025000000000006</c:v>
                </c:pt>
                <c:pt idx="51006">
                  <c:v>-9.7005000000000052</c:v>
                </c:pt>
                <c:pt idx="51007">
                  <c:v>-9.6985000000000099</c:v>
                </c:pt>
                <c:pt idx="51008">
                  <c:v>-9.6965000000000003</c:v>
                </c:pt>
                <c:pt idx="51009">
                  <c:v>-9.694500000000005</c:v>
                </c:pt>
                <c:pt idx="51010">
                  <c:v>-9.6925000000000097</c:v>
                </c:pt>
                <c:pt idx="51011">
                  <c:v>-9.6905000000000001</c:v>
                </c:pt>
                <c:pt idx="51012">
                  <c:v>-9.6885000000000048</c:v>
                </c:pt>
                <c:pt idx="51013">
                  <c:v>-9.6865000000000094</c:v>
                </c:pt>
                <c:pt idx="51014">
                  <c:v>-9.6844999999999999</c:v>
                </c:pt>
                <c:pt idx="51015">
                  <c:v>-9.6825000000000045</c:v>
                </c:pt>
                <c:pt idx="51016">
                  <c:v>-9.6805000000000092</c:v>
                </c:pt>
                <c:pt idx="51017">
                  <c:v>-9.6784999999999997</c:v>
                </c:pt>
                <c:pt idx="51018">
                  <c:v>-9.6765000000000043</c:v>
                </c:pt>
                <c:pt idx="51019">
                  <c:v>-9.674500000000009</c:v>
                </c:pt>
                <c:pt idx="51020">
                  <c:v>-9.6724999999999994</c:v>
                </c:pt>
                <c:pt idx="51021">
                  <c:v>-9.6705000000000041</c:v>
                </c:pt>
                <c:pt idx="51022">
                  <c:v>-9.6685000000000088</c:v>
                </c:pt>
                <c:pt idx="51023">
                  <c:v>-9.6664999999999992</c:v>
                </c:pt>
                <c:pt idx="51024">
                  <c:v>-9.6645000000000039</c:v>
                </c:pt>
                <c:pt idx="51025">
                  <c:v>-9.6625000000000085</c:v>
                </c:pt>
                <c:pt idx="51026">
                  <c:v>-9.660499999999999</c:v>
                </c:pt>
                <c:pt idx="51027">
                  <c:v>-9.6585000000000036</c:v>
                </c:pt>
                <c:pt idx="51028">
                  <c:v>-9.6565000000000083</c:v>
                </c:pt>
                <c:pt idx="51029">
                  <c:v>-9.6544999999999987</c:v>
                </c:pt>
                <c:pt idx="51030">
                  <c:v>-9.6525000000000034</c:v>
                </c:pt>
                <c:pt idx="51031">
                  <c:v>-9.6505000000000081</c:v>
                </c:pt>
                <c:pt idx="51032">
                  <c:v>-9.6485000000000127</c:v>
                </c:pt>
                <c:pt idx="51033">
                  <c:v>-9.6465000000000032</c:v>
                </c:pt>
                <c:pt idx="51034">
                  <c:v>-9.6445000000000078</c:v>
                </c:pt>
                <c:pt idx="51035">
                  <c:v>-9.6425000000000125</c:v>
                </c:pt>
                <c:pt idx="51036">
                  <c:v>-9.640500000000003</c:v>
                </c:pt>
                <c:pt idx="51037">
                  <c:v>-9.6385000000000076</c:v>
                </c:pt>
                <c:pt idx="51038">
                  <c:v>-9.6365000000000123</c:v>
                </c:pt>
                <c:pt idx="51039">
                  <c:v>-9.6345000000000027</c:v>
                </c:pt>
                <c:pt idx="51040">
                  <c:v>-9.6325000000000074</c:v>
                </c:pt>
                <c:pt idx="51041">
                  <c:v>-9.6305000000000121</c:v>
                </c:pt>
                <c:pt idx="51042">
                  <c:v>-9.6285000000000025</c:v>
                </c:pt>
                <c:pt idx="51043">
                  <c:v>-9.6265000000000072</c:v>
                </c:pt>
                <c:pt idx="51044">
                  <c:v>-9.6245000000000118</c:v>
                </c:pt>
                <c:pt idx="51045">
                  <c:v>-9.6225000000000023</c:v>
                </c:pt>
                <c:pt idx="51046">
                  <c:v>-9.6205000000000069</c:v>
                </c:pt>
                <c:pt idx="51047">
                  <c:v>-9.6185000000000116</c:v>
                </c:pt>
                <c:pt idx="51048">
                  <c:v>-9.616500000000002</c:v>
                </c:pt>
                <c:pt idx="51049">
                  <c:v>-9.6145000000000067</c:v>
                </c:pt>
                <c:pt idx="51050">
                  <c:v>-9.6125000000000114</c:v>
                </c:pt>
                <c:pt idx="51051">
                  <c:v>-9.6105000000000018</c:v>
                </c:pt>
                <c:pt idx="51052">
                  <c:v>-9.6085000000000065</c:v>
                </c:pt>
                <c:pt idx="51053">
                  <c:v>-9.6065000000000111</c:v>
                </c:pt>
                <c:pt idx="51054">
                  <c:v>-9.6045000000000016</c:v>
                </c:pt>
                <c:pt idx="51055">
                  <c:v>-9.6025000000000063</c:v>
                </c:pt>
                <c:pt idx="51056">
                  <c:v>-9.6005000000000109</c:v>
                </c:pt>
                <c:pt idx="51057">
                  <c:v>-9.5985000000000014</c:v>
                </c:pt>
                <c:pt idx="51058">
                  <c:v>-9.596500000000006</c:v>
                </c:pt>
                <c:pt idx="51059">
                  <c:v>-9.5945000000000107</c:v>
                </c:pt>
                <c:pt idx="51060">
                  <c:v>-9.5925000000000011</c:v>
                </c:pt>
                <c:pt idx="51061">
                  <c:v>-9.5905000000000058</c:v>
                </c:pt>
                <c:pt idx="51062">
                  <c:v>-9.5885000000000105</c:v>
                </c:pt>
                <c:pt idx="51063">
                  <c:v>-9.5865000000000009</c:v>
                </c:pt>
                <c:pt idx="51064">
                  <c:v>-9.5845000000000056</c:v>
                </c:pt>
                <c:pt idx="51065">
                  <c:v>-9.5825000000000102</c:v>
                </c:pt>
                <c:pt idx="51066">
                  <c:v>-9.5805000000000007</c:v>
                </c:pt>
                <c:pt idx="51067">
                  <c:v>-9.5785000000000053</c:v>
                </c:pt>
                <c:pt idx="51068">
                  <c:v>-9.57650000000001</c:v>
                </c:pt>
                <c:pt idx="51069">
                  <c:v>-9.5745000000000005</c:v>
                </c:pt>
                <c:pt idx="51070">
                  <c:v>-9.5725000000000051</c:v>
                </c:pt>
                <c:pt idx="51071">
                  <c:v>-9.5705000000000098</c:v>
                </c:pt>
                <c:pt idx="51072">
                  <c:v>-9.5685000000000002</c:v>
                </c:pt>
                <c:pt idx="51073">
                  <c:v>-9.5665000000000049</c:v>
                </c:pt>
                <c:pt idx="51074">
                  <c:v>-9.5645000000000095</c:v>
                </c:pt>
                <c:pt idx="51075">
                  <c:v>-9.5625</c:v>
                </c:pt>
                <c:pt idx="51076">
                  <c:v>-9.5605000000000047</c:v>
                </c:pt>
                <c:pt idx="51077">
                  <c:v>-9.5585000000000093</c:v>
                </c:pt>
                <c:pt idx="51078">
                  <c:v>-9.5564999999999998</c:v>
                </c:pt>
                <c:pt idx="51079">
                  <c:v>-9.5545000000000044</c:v>
                </c:pt>
                <c:pt idx="51080">
                  <c:v>-9.5525000000000091</c:v>
                </c:pt>
                <c:pt idx="51081">
                  <c:v>-9.5504999999999995</c:v>
                </c:pt>
                <c:pt idx="51082">
                  <c:v>-9.5485000000000042</c:v>
                </c:pt>
                <c:pt idx="51083">
                  <c:v>-9.5465000000000089</c:v>
                </c:pt>
                <c:pt idx="51084">
                  <c:v>-9.5444999999999993</c:v>
                </c:pt>
                <c:pt idx="51085">
                  <c:v>-9.542500000000004</c:v>
                </c:pt>
                <c:pt idx="51086">
                  <c:v>-9.5405000000000086</c:v>
                </c:pt>
                <c:pt idx="51087">
                  <c:v>-9.5384999999999991</c:v>
                </c:pt>
                <c:pt idx="51088">
                  <c:v>-9.5365000000000038</c:v>
                </c:pt>
                <c:pt idx="51089">
                  <c:v>-9.5345000000000084</c:v>
                </c:pt>
                <c:pt idx="51090">
                  <c:v>-9.5324999999999989</c:v>
                </c:pt>
                <c:pt idx="51091">
                  <c:v>-9.5305000000000035</c:v>
                </c:pt>
                <c:pt idx="51092">
                  <c:v>-9.5285000000000082</c:v>
                </c:pt>
                <c:pt idx="51093">
                  <c:v>-9.5264999999999986</c:v>
                </c:pt>
                <c:pt idx="51094">
                  <c:v>-9.5245000000000033</c:v>
                </c:pt>
                <c:pt idx="51095">
                  <c:v>-9.522500000000008</c:v>
                </c:pt>
                <c:pt idx="51096">
                  <c:v>-9.5205000000000126</c:v>
                </c:pt>
                <c:pt idx="51097">
                  <c:v>-9.5185000000000031</c:v>
                </c:pt>
                <c:pt idx="51098">
                  <c:v>-9.5165000000000077</c:v>
                </c:pt>
                <c:pt idx="51099">
                  <c:v>-9.5145000000000124</c:v>
                </c:pt>
                <c:pt idx="51100">
                  <c:v>-9.5125000000000028</c:v>
                </c:pt>
                <c:pt idx="51101">
                  <c:v>-9.5105000000000075</c:v>
                </c:pt>
                <c:pt idx="51102">
                  <c:v>-9.5085000000000122</c:v>
                </c:pt>
                <c:pt idx="51103">
                  <c:v>-9.5065000000000026</c:v>
                </c:pt>
                <c:pt idx="51104">
                  <c:v>-9.5045000000000073</c:v>
                </c:pt>
                <c:pt idx="51105">
                  <c:v>-9.5025000000000119</c:v>
                </c:pt>
                <c:pt idx="51106">
                  <c:v>-9.5005000000000024</c:v>
                </c:pt>
                <c:pt idx="51107">
                  <c:v>-9.498500000000007</c:v>
                </c:pt>
                <c:pt idx="51108">
                  <c:v>-9.4965000000000117</c:v>
                </c:pt>
                <c:pt idx="51109">
                  <c:v>-9.4945000000000022</c:v>
                </c:pt>
                <c:pt idx="51110">
                  <c:v>-9.4925000000000068</c:v>
                </c:pt>
                <c:pt idx="51111">
                  <c:v>-9.4905000000000115</c:v>
                </c:pt>
                <c:pt idx="51112">
                  <c:v>-9.4885000000000019</c:v>
                </c:pt>
                <c:pt idx="51113">
                  <c:v>-9.4865000000000066</c:v>
                </c:pt>
                <c:pt idx="51114">
                  <c:v>-9.4845000000000113</c:v>
                </c:pt>
                <c:pt idx="51115">
                  <c:v>-9.4825000000000017</c:v>
                </c:pt>
                <c:pt idx="51116">
                  <c:v>-9.4805000000000064</c:v>
                </c:pt>
                <c:pt idx="51117">
                  <c:v>-9.478500000000011</c:v>
                </c:pt>
                <c:pt idx="51118">
                  <c:v>-9.4765000000000015</c:v>
                </c:pt>
                <c:pt idx="51119">
                  <c:v>-9.4745000000000061</c:v>
                </c:pt>
                <c:pt idx="51120">
                  <c:v>-9.4725000000000108</c:v>
                </c:pt>
                <c:pt idx="51121">
                  <c:v>-9.4705000000000013</c:v>
                </c:pt>
                <c:pt idx="51122">
                  <c:v>-9.4685000000000059</c:v>
                </c:pt>
                <c:pt idx="51123">
                  <c:v>-9.4665000000000106</c:v>
                </c:pt>
                <c:pt idx="51124">
                  <c:v>-9.464500000000001</c:v>
                </c:pt>
                <c:pt idx="51125">
                  <c:v>-9.4625000000000057</c:v>
                </c:pt>
                <c:pt idx="51126">
                  <c:v>-9.4605000000000103</c:v>
                </c:pt>
                <c:pt idx="51127">
                  <c:v>-9.4585000000000008</c:v>
                </c:pt>
                <c:pt idx="51128">
                  <c:v>-9.4565000000000055</c:v>
                </c:pt>
                <c:pt idx="51129">
                  <c:v>-9.4545000000000101</c:v>
                </c:pt>
                <c:pt idx="51130">
                  <c:v>-9.4525000000000006</c:v>
                </c:pt>
                <c:pt idx="51131">
                  <c:v>-9.4505000000000052</c:v>
                </c:pt>
                <c:pt idx="51132">
                  <c:v>-9.4485000000000099</c:v>
                </c:pt>
                <c:pt idx="51133">
                  <c:v>-9.4465000000000003</c:v>
                </c:pt>
                <c:pt idx="51134">
                  <c:v>-9.444500000000005</c:v>
                </c:pt>
                <c:pt idx="51135">
                  <c:v>-9.4425000000000097</c:v>
                </c:pt>
                <c:pt idx="51136">
                  <c:v>-9.4405000000000001</c:v>
                </c:pt>
                <c:pt idx="51137">
                  <c:v>-9.4385000000000048</c:v>
                </c:pt>
                <c:pt idx="51138">
                  <c:v>-9.4365000000000094</c:v>
                </c:pt>
                <c:pt idx="51139">
                  <c:v>-9.4344999999999999</c:v>
                </c:pt>
                <c:pt idx="51140">
                  <c:v>-9.4325000000000045</c:v>
                </c:pt>
                <c:pt idx="51141">
                  <c:v>-9.4305000000000092</c:v>
                </c:pt>
                <c:pt idx="51142">
                  <c:v>-9.4284999999999997</c:v>
                </c:pt>
                <c:pt idx="51143">
                  <c:v>-9.4265000000000043</c:v>
                </c:pt>
                <c:pt idx="51144">
                  <c:v>-9.424500000000009</c:v>
                </c:pt>
                <c:pt idx="51145">
                  <c:v>-9.4224999999999994</c:v>
                </c:pt>
                <c:pt idx="51146">
                  <c:v>-9.4205000000000041</c:v>
                </c:pt>
                <c:pt idx="51147">
                  <c:v>-9.4185000000000088</c:v>
                </c:pt>
                <c:pt idx="51148">
                  <c:v>-9.4164999999999992</c:v>
                </c:pt>
                <c:pt idx="51149">
                  <c:v>-9.4145000000000039</c:v>
                </c:pt>
                <c:pt idx="51150">
                  <c:v>-9.4125000000000085</c:v>
                </c:pt>
                <c:pt idx="51151">
                  <c:v>-9.410499999999999</c:v>
                </c:pt>
                <c:pt idx="51152">
                  <c:v>-9.4085000000000036</c:v>
                </c:pt>
                <c:pt idx="51153">
                  <c:v>-9.4065000000000083</c:v>
                </c:pt>
                <c:pt idx="51154">
                  <c:v>-9.4044999999999987</c:v>
                </c:pt>
                <c:pt idx="51155">
                  <c:v>-9.4025000000000034</c:v>
                </c:pt>
                <c:pt idx="51156">
                  <c:v>-9.4005000000000081</c:v>
                </c:pt>
                <c:pt idx="51157">
                  <c:v>-9.3985000000000127</c:v>
                </c:pt>
                <c:pt idx="51158">
                  <c:v>-9.3965000000000032</c:v>
                </c:pt>
                <c:pt idx="51159">
                  <c:v>-9.3945000000000078</c:v>
                </c:pt>
                <c:pt idx="51160">
                  <c:v>-9.3925000000000125</c:v>
                </c:pt>
                <c:pt idx="51161">
                  <c:v>-9.390500000000003</c:v>
                </c:pt>
                <c:pt idx="51162">
                  <c:v>-9.3885000000000076</c:v>
                </c:pt>
                <c:pt idx="51163">
                  <c:v>-9.3865000000000123</c:v>
                </c:pt>
                <c:pt idx="51164">
                  <c:v>-9.3845000000000027</c:v>
                </c:pt>
                <c:pt idx="51165">
                  <c:v>-9.3825000000000074</c:v>
                </c:pt>
                <c:pt idx="51166">
                  <c:v>-9.3805000000000121</c:v>
                </c:pt>
                <c:pt idx="51167">
                  <c:v>-9.3785000000000025</c:v>
                </c:pt>
                <c:pt idx="51168">
                  <c:v>-9.3765000000000072</c:v>
                </c:pt>
                <c:pt idx="51169">
                  <c:v>-9.3745000000000118</c:v>
                </c:pt>
                <c:pt idx="51170">
                  <c:v>-9.3725000000000023</c:v>
                </c:pt>
                <c:pt idx="51171">
                  <c:v>-9.3705000000000069</c:v>
                </c:pt>
                <c:pt idx="51172">
                  <c:v>-9.3685000000000116</c:v>
                </c:pt>
                <c:pt idx="51173">
                  <c:v>-9.366500000000002</c:v>
                </c:pt>
                <c:pt idx="51174">
                  <c:v>-9.3645000000000067</c:v>
                </c:pt>
                <c:pt idx="51175">
                  <c:v>-9.3625000000000114</c:v>
                </c:pt>
                <c:pt idx="51176">
                  <c:v>-9.3605000000000018</c:v>
                </c:pt>
                <c:pt idx="51177">
                  <c:v>-9.3585000000000065</c:v>
                </c:pt>
                <c:pt idx="51178">
                  <c:v>-9.3565000000000111</c:v>
                </c:pt>
                <c:pt idx="51179">
                  <c:v>-9.3545000000000016</c:v>
                </c:pt>
                <c:pt idx="51180">
                  <c:v>-9.3525000000000063</c:v>
                </c:pt>
                <c:pt idx="51181">
                  <c:v>-9.3505000000000109</c:v>
                </c:pt>
                <c:pt idx="51182">
                  <c:v>-9.3485000000000014</c:v>
                </c:pt>
                <c:pt idx="51183">
                  <c:v>-9.346500000000006</c:v>
                </c:pt>
                <c:pt idx="51184">
                  <c:v>-9.3445000000000107</c:v>
                </c:pt>
                <c:pt idx="51185">
                  <c:v>-9.3425000000000011</c:v>
                </c:pt>
                <c:pt idx="51186">
                  <c:v>-9.3405000000000058</c:v>
                </c:pt>
                <c:pt idx="51187">
                  <c:v>-9.3385000000000105</c:v>
                </c:pt>
                <c:pt idx="51188">
                  <c:v>-9.3365000000000009</c:v>
                </c:pt>
                <c:pt idx="51189">
                  <c:v>-9.3345000000000056</c:v>
                </c:pt>
                <c:pt idx="51190">
                  <c:v>-9.3325000000000102</c:v>
                </c:pt>
                <c:pt idx="51191">
                  <c:v>-9.3305000000000007</c:v>
                </c:pt>
                <c:pt idx="51192">
                  <c:v>-9.3285000000000053</c:v>
                </c:pt>
                <c:pt idx="51193">
                  <c:v>-9.32650000000001</c:v>
                </c:pt>
                <c:pt idx="51194">
                  <c:v>-9.3245000000000005</c:v>
                </c:pt>
                <c:pt idx="51195">
                  <c:v>-9.3225000000000051</c:v>
                </c:pt>
                <c:pt idx="51196">
                  <c:v>-9.3205000000000098</c:v>
                </c:pt>
                <c:pt idx="51197">
                  <c:v>-9.3185000000000002</c:v>
                </c:pt>
                <c:pt idx="51198">
                  <c:v>-9.3165000000000049</c:v>
                </c:pt>
                <c:pt idx="51199">
                  <c:v>-9.3145000000000095</c:v>
                </c:pt>
                <c:pt idx="51200">
                  <c:v>-9.3125</c:v>
                </c:pt>
                <c:pt idx="51201">
                  <c:v>-9.3105000000000047</c:v>
                </c:pt>
                <c:pt idx="51202">
                  <c:v>-9.3085000000000093</c:v>
                </c:pt>
                <c:pt idx="51203">
                  <c:v>-9.3064999999999998</c:v>
                </c:pt>
                <c:pt idx="51204">
                  <c:v>-9.3045000000000044</c:v>
                </c:pt>
                <c:pt idx="51205">
                  <c:v>-9.3025000000000091</c:v>
                </c:pt>
                <c:pt idx="51206">
                  <c:v>-9.3004999999999995</c:v>
                </c:pt>
                <c:pt idx="51207">
                  <c:v>-9.2985000000000042</c:v>
                </c:pt>
                <c:pt idx="51208">
                  <c:v>-9.2965000000000089</c:v>
                </c:pt>
                <c:pt idx="51209">
                  <c:v>-9.2944999999999993</c:v>
                </c:pt>
                <c:pt idx="51210">
                  <c:v>-9.292500000000004</c:v>
                </c:pt>
                <c:pt idx="51211">
                  <c:v>-9.2905000000000086</c:v>
                </c:pt>
                <c:pt idx="51212">
                  <c:v>-9.2884999999999991</c:v>
                </c:pt>
                <c:pt idx="51213">
                  <c:v>-9.2865000000000038</c:v>
                </c:pt>
                <c:pt idx="51214">
                  <c:v>-9.2845000000000084</c:v>
                </c:pt>
                <c:pt idx="51215">
                  <c:v>-9.2824999999999989</c:v>
                </c:pt>
                <c:pt idx="51216">
                  <c:v>-9.2805000000000035</c:v>
                </c:pt>
                <c:pt idx="51217">
                  <c:v>-9.2785000000000082</c:v>
                </c:pt>
                <c:pt idx="51218">
                  <c:v>-9.2764999999999986</c:v>
                </c:pt>
                <c:pt idx="51219">
                  <c:v>-9.2745000000000033</c:v>
                </c:pt>
                <c:pt idx="51220">
                  <c:v>-9.272500000000008</c:v>
                </c:pt>
                <c:pt idx="51221">
                  <c:v>-9.2705000000000126</c:v>
                </c:pt>
                <c:pt idx="51222">
                  <c:v>-9.2685000000000031</c:v>
                </c:pt>
                <c:pt idx="51223">
                  <c:v>-9.2665000000000077</c:v>
                </c:pt>
                <c:pt idx="51224">
                  <c:v>-9.2645000000000124</c:v>
                </c:pt>
                <c:pt idx="51225">
                  <c:v>-9.2625000000000028</c:v>
                </c:pt>
                <c:pt idx="51226">
                  <c:v>-9.2605000000000075</c:v>
                </c:pt>
                <c:pt idx="51227">
                  <c:v>-9.2585000000000122</c:v>
                </c:pt>
                <c:pt idx="51228">
                  <c:v>-9.2565000000000026</c:v>
                </c:pt>
                <c:pt idx="51229">
                  <c:v>-9.2545000000000073</c:v>
                </c:pt>
                <c:pt idx="51230">
                  <c:v>-9.2525000000000119</c:v>
                </c:pt>
                <c:pt idx="51231">
                  <c:v>-9.2505000000000024</c:v>
                </c:pt>
                <c:pt idx="51232">
                  <c:v>-9.248500000000007</c:v>
                </c:pt>
                <c:pt idx="51233">
                  <c:v>-9.2465000000000117</c:v>
                </c:pt>
                <c:pt idx="51234">
                  <c:v>-9.2445000000000022</c:v>
                </c:pt>
                <c:pt idx="51235">
                  <c:v>-9.2425000000000068</c:v>
                </c:pt>
                <c:pt idx="51236">
                  <c:v>-9.2405000000000115</c:v>
                </c:pt>
                <c:pt idx="51237">
                  <c:v>-9.2385000000000019</c:v>
                </c:pt>
                <c:pt idx="51238">
                  <c:v>-9.2365000000000066</c:v>
                </c:pt>
                <c:pt idx="51239">
                  <c:v>-9.2345000000000113</c:v>
                </c:pt>
                <c:pt idx="51240">
                  <c:v>-9.2325000000000017</c:v>
                </c:pt>
                <c:pt idx="51241">
                  <c:v>-9.2305000000000064</c:v>
                </c:pt>
                <c:pt idx="51242">
                  <c:v>-9.228500000000011</c:v>
                </c:pt>
                <c:pt idx="51243">
                  <c:v>-9.2265000000000015</c:v>
                </c:pt>
                <c:pt idx="51244">
                  <c:v>-9.2245000000000061</c:v>
                </c:pt>
                <c:pt idx="51245">
                  <c:v>-9.2225000000000108</c:v>
                </c:pt>
                <c:pt idx="51246">
                  <c:v>-9.2205000000000013</c:v>
                </c:pt>
                <c:pt idx="51247">
                  <c:v>-9.2185000000000059</c:v>
                </c:pt>
                <c:pt idx="51248">
                  <c:v>-9.2165000000000106</c:v>
                </c:pt>
                <c:pt idx="51249">
                  <c:v>-9.214500000000001</c:v>
                </c:pt>
                <c:pt idx="51250">
                  <c:v>-9.2125000000000057</c:v>
                </c:pt>
                <c:pt idx="51251">
                  <c:v>-9.2105000000000103</c:v>
                </c:pt>
                <c:pt idx="51252">
                  <c:v>-9.2085000000000008</c:v>
                </c:pt>
                <c:pt idx="51253">
                  <c:v>-9.2065000000000055</c:v>
                </c:pt>
                <c:pt idx="51254">
                  <c:v>-9.2045000000000101</c:v>
                </c:pt>
                <c:pt idx="51255">
                  <c:v>-9.2025000000000006</c:v>
                </c:pt>
                <c:pt idx="51256">
                  <c:v>-9.2005000000000052</c:v>
                </c:pt>
                <c:pt idx="51257">
                  <c:v>-9.1985000000000099</c:v>
                </c:pt>
                <c:pt idx="51258">
                  <c:v>-9.1965000000000003</c:v>
                </c:pt>
                <c:pt idx="51259">
                  <c:v>-9.194500000000005</c:v>
                </c:pt>
                <c:pt idx="51260">
                  <c:v>-9.1925000000000097</c:v>
                </c:pt>
                <c:pt idx="51261">
                  <c:v>-9.1905000000000001</c:v>
                </c:pt>
                <c:pt idx="51262">
                  <c:v>-9.1885000000000048</c:v>
                </c:pt>
                <c:pt idx="51263">
                  <c:v>-9.1865000000000094</c:v>
                </c:pt>
                <c:pt idx="51264">
                  <c:v>-9.1844999999999999</c:v>
                </c:pt>
                <c:pt idx="51265">
                  <c:v>-9.1825000000000045</c:v>
                </c:pt>
                <c:pt idx="51266">
                  <c:v>-9.1805000000000092</c:v>
                </c:pt>
                <c:pt idx="51267">
                  <c:v>-9.1784999999999997</c:v>
                </c:pt>
                <c:pt idx="51268">
                  <c:v>-9.1765000000000043</c:v>
                </c:pt>
                <c:pt idx="51269">
                  <c:v>-9.174500000000009</c:v>
                </c:pt>
                <c:pt idx="51270">
                  <c:v>-9.1724999999999994</c:v>
                </c:pt>
                <c:pt idx="51271">
                  <c:v>-9.1705000000000041</c:v>
                </c:pt>
                <c:pt idx="51272">
                  <c:v>-9.1685000000000088</c:v>
                </c:pt>
                <c:pt idx="51273">
                  <c:v>-9.1664999999999992</c:v>
                </c:pt>
                <c:pt idx="51274">
                  <c:v>-9.1645000000000039</c:v>
                </c:pt>
                <c:pt idx="51275">
                  <c:v>-9.1625000000000085</c:v>
                </c:pt>
                <c:pt idx="51276">
                  <c:v>-9.160499999999999</c:v>
                </c:pt>
                <c:pt idx="51277">
                  <c:v>-9.1585000000000036</c:v>
                </c:pt>
                <c:pt idx="51278">
                  <c:v>-9.1565000000000083</c:v>
                </c:pt>
                <c:pt idx="51279">
                  <c:v>-9.1544999999999987</c:v>
                </c:pt>
                <c:pt idx="51280">
                  <c:v>-9.1525000000000034</c:v>
                </c:pt>
                <c:pt idx="51281">
                  <c:v>-9.1505000000000081</c:v>
                </c:pt>
                <c:pt idx="51282">
                  <c:v>-9.1485000000000127</c:v>
                </c:pt>
                <c:pt idx="51283">
                  <c:v>-9.1465000000000032</c:v>
                </c:pt>
                <c:pt idx="51284">
                  <c:v>-9.1445000000000078</c:v>
                </c:pt>
                <c:pt idx="51285">
                  <c:v>-9.1425000000000125</c:v>
                </c:pt>
                <c:pt idx="51286">
                  <c:v>-9.140500000000003</c:v>
                </c:pt>
                <c:pt idx="51287">
                  <c:v>-9.1385000000000076</c:v>
                </c:pt>
                <c:pt idx="51288">
                  <c:v>-9.1365000000000123</c:v>
                </c:pt>
                <c:pt idx="51289">
                  <c:v>-9.1345000000000027</c:v>
                </c:pt>
                <c:pt idx="51290">
                  <c:v>-9.1325000000000074</c:v>
                </c:pt>
                <c:pt idx="51291">
                  <c:v>-9.1305000000000121</c:v>
                </c:pt>
                <c:pt idx="51292">
                  <c:v>-9.1285000000000025</c:v>
                </c:pt>
                <c:pt idx="51293">
                  <c:v>-9.1265000000000072</c:v>
                </c:pt>
                <c:pt idx="51294">
                  <c:v>-9.1245000000000118</c:v>
                </c:pt>
                <c:pt idx="51295">
                  <c:v>-9.1225000000000023</c:v>
                </c:pt>
                <c:pt idx="51296">
                  <c:v>-9.1205000000000069</c:v>
                </c:pt>
                <c:pt idx="51297">
                  <c:v>-9.1185000000000116</c:v>
                </c:pt>
                <c:pt idx="51298">
                  <c:v>-9.116500000000002</c:v>
                </c:pt>
                <c:pt idx="51299">
                  <c:v>-9.1145000000000067</c:v>
                </c:pt>
                <c:pt idx="51300">
                  <c:v>-9.1125000000000114</c:v>
                </c:pt>
                <c:pt idx="51301">
                  <c:v>-9.1105000000000018</c:v>
                </c:pt>
                <c:pt idx="51302">
                  <c:v>-9.1085000000000065</c:v>
                </c:pt>
                <c:pt idx="51303">
                  <c:v>-9.1065000000000111</c:v>
                </c:pt>
                <c:pt idx="51304">
                  <c:v>-9.1045000000000016</c:v>
                </c:pt>
                <c:pt idx="51305">
                  <c:v>-9.1025000000000063</c:v>
                </c:pt>
                <c:pt idx="51306">
                  <c:v>-9.1005000000000109</c:v>
                </c:pt>
                <c:pt idx="51307">
                  <c:v>-9.0985000000000014</c:v>
                </c:pt>
                <c:pt idx="51308">
                  <c:v>-9.096500000000006</c:v>
                </c:pt>
                <c:pt idx="51309">
                  <c:v>-9.0945000000000107</c:v>
                </c:pt>
                <c:pt idx="51310">
                  <c:v>-9.0925000000000011</c:v>
                </c:pt>
                <c:pt idx="51311">
                  <c:v>-9.0905000000000058</c:v>
                </c:pt>
                <c:pt idx="51312">
                  <c:v>-9.0885000000000105</c:v>
                </c:pt>
                <c:pt idx="51313">
                  <c:v>-9.0865000000000009</c:v>
                </c:pt>
                <c:pt idx="51314">
                  <c:v>-9.0845000000000056</c:v>
                </c:pt>
                <c:pt idx="51315">
                  <c:v>-9.0825000000000102</c:v>
                </c:pt>
                <c:pt idx="51316">
                  <c:v>-9.0805000000000007</c:v>
                </c:pt>
                <c:pt idx="51317">
                  <c:v>-9.0785000000000053</c:v>
                </c:pt>
                <c:pt idx="51318">
                  <c:v>-9.07650000000001</c:v>
                </c:pt>
                <c:pt idx="51319">
                  <c:v>-9.0745000000000005</c:v>
                </c:pt>
                <c:pt idx="51320">
                  <c:v>-9.0725000000000051</c:v>
                </c:pt>
                <c:pt idx="51321">
                  <c:v>-9.0705000000000098</c:v>
                </c:pt>
                <c:pt idx="51322">
                  <c:v>-9.0685000000000002</c:v>
                </c:pt>
                <c:pt idx="51323">
                  <c:v>-9.0665000000000049</c:v>
                </c:pt>
                <c:pt idx="51324">
                  <c:v>-9.0645000000000095</c:v>
                </c:pt>
                <c:pt idx="51325">
                  <c:v>-9.0625</c:v>
                </c:pt>
                <c:pt idx="51326">
                  <c:v>-9.0605000000000047</c:v>
                </c:pt>
                <c:pt idx="51327">
                  <c:v>-9.0585000000000093</c:v>
                </c:pt>
                <c:pt idx="51328">
                  <c:v>-9.0564999999999998</c:v>
                </c:pt>
                <c:pt idx="51329">
                  <c:v>-9.0545000000000044</c:v>
                </c:pt>
                <c:pt idx="51330">
                  <c:v>-9.0525000000000091</c:v>
                </c:pt>
                <c:pt idx="51331">
                  <c:v>-9.0504999999999995</c:v>
                </c:pt>
                <c:pt idx="51332">
                  <c:v>-9.0485000000000042</c:v>
                </c:pt>
                <c:pt idx="51333">
                  <c:v>-9.0465000000000089</c:v>
                </c:pt>
                <c:pt idx="51334">
                  <c:v>-9.0444999999999993</c:v>
                </c:pt>
                <c:pt idx="51335">
                  <c:v>-9.042500000000004</c:v>
                </c:pt>
                <c:pt idx="51336">
                  <c:v>-9.0405000000000086</c:v>
                </c:pt>
                <c:pt idx="51337">
                  <c:v>-9.0384999999999991</c:v>
                </c:pt>
                <c:pt idx="51338">
                  <c:v>-9.0365000000000038</c:v>
                </c:pt>
                <c:pt idx="51339">
                  <c:v>-9.0345000000000084</c:v>
                </c:pt>
                <c:pt idx="51340">
                  <c:v>-9.0324999999999989</c:v>
                </c:pt>
                <c:pt idx="51341">
                  <c:v>-9.0305000000000035</c:v>
                </c:pt>
                <c:pt idx="51342">
                  <c:v>-9.0285000000000082</c:v>
                </c:pt>
                <c:pt idx="51343">
                  <c:v>-9.0264999999999986</c:v>
                </c:pt>
                <c:pt idx="51344">
                  <c:v>-9.0245000000000033</c:v>
                </c:pt>
                <c:pt idx="51345">
                  <c:v>-9.022500000000008</c:v>
                </c:pt>
                <c:pt idx="51346">
                  <c:v>-9.0205000000000126</c:v>
                </c:pt>
                <c:pt idx="51347">
                  <c:v>-9.0185000000000031</c:v>
                </c:pt>
                <c:pt idx="51348">
                  <c:v>-9.0165000000000077</c:v>
                </c:pt>
                <c:pt idx="51349">
                  <c:v>-9.0145000000000124</c:v>
                </c:pt>
                <c:pt idx="51350">
                  <c:v>-9.0125000000000028</c:v>
                </c:pt>
                <c:pt idx="51351">
                  <c:v>-9.0105000000000075</c:v>
                </c:pt>
                <c:pt idx="51352">
                  <c:v>-9.0085000000000122</c:v>
                </c:pt>
                <c:pt idx="51353">
                  <c:v>-9.0065000000000026</c:v>
                </c:pt>
                <c:pt idx="51354">
                  <c:v>-9.0045000000000073</c:v>
                </c:pt>
                <c:pt idx="51355">
                  <c:v>-9.0025000000000119</c:v>
                </c:pt>
                <c:pt idx="51356">
                  <c:v>-9.0005000000000024</c:v>
                </c:pt>
                <c:pt idx="51357">
                  <c:v>-8.998500000000007</c:v>
                </c:pt>
                <c:pt idx="51358">
                  <c:v>-8.9965000000000117</c:v>
                </c:pt>
                <c:pt idx="51359">
                  <c:v>-8.9945000000000022</c:v>
                </c:pt>
                <c:pt idx="51360">
                  <c:v>-8.9925000000000068</c:v>
                </c:pt>
                <c:pt idx="51361">
                  <c:v>-8.9905000000000115</c:v>
                </c:pt>
                <c:pt idx="51362">
                  <c:v>-8.9885000000000019</c:v>
                </c:pt>
                <c:pt idx="51363">
                  <c:v>-8.9865000000000066</c:v>
                </c:pt>
                <c:pt idx="51364">
                  <c:v>-8.9845000000000113</c:v>
                </c:pt>
                <c:pt idx="51365">
                  <c:v>-8.9825000000000017</c:v>
                </c:pt>
                <c:pt idx="51366">
                  <c:v>-8.9805000000000064</c:v>
                </c:pt>
                <c:pt idx="51367">
                  <c:v>-8.978500000000011</c:v>
                </c:pt>
                <c:pt idx="51368">
                  <c:v>-8.9765000000000015</c:v>
                </c:pt>
                <c:pt idx="51369">
                  <c:v>-8.9745000000000061</c:v>
                </c:pt>
                <c:pt idx="51370">
                  <c:v>-8.9725000000000108</c:v>
                </c:pt>
                <c:pt idx="51371">
                  <c:v>-8.9705000000000013</c:v>
                </c:pt>
                <c:pt idx="51372">
                  <c:v>-8.9685000000000059</c:v>
                </c:pt>
                <c:pt idx="51373">
                  <c:v>-8.9665000000000106</c:v>
                </c:pt>
                <c:pt idx="51374">
                  <c:v>-8.964500000000001</c:v>
                </c:pt>
                <c:pt idx="51375">
                  <c:v>-8.9625000000000057</c:v>
                </c:pt>
                <c:pt idx="51376">
                  <c:v>-8.9605000000000103</c:v>
                </c:pt>
                <c:pt idx="51377">
                  <c:v>-8.9585000000000008</c:v>
                </c:pt>
                <c:pt idx="51378">
                  <c:v>-8.9565000000000055</c:v>
                </c:pt>
                <c:pt idx="51379">
                  <c:v>-8.9545000000000101</c:v>
                </c:pt>
                <c:pt idx="51380">
                  <c:v>-8.9525000000000006</c:v>
                </c:pt>
                <c:pt idx="51381">
                  <c:v>-8.9505000000000052</c:v>
                </c:pt>
                <c:pt idx="51382">
                  <c:v>-8.9485000000000099</c:v>
                </c:pt>
                <c:pt idx="51383">
                  <c:v>-8.9465000000000003</c:v>
                </c:pt>
                <c:pt idx="51384">
                  <c:v>-8.944500000000005</c:v>
                </c:pt>
                <c:pt idx="51385">
                  <c:v>-8.9425000000000097</c:v>
                </c:pt>
                <c:pt idx="51386">
                  <c:v>-8.9405000000000001</c:v>
                </c:pt>
                <c:pt idx="51387">
                  <c:v>-8.9385000000000048</c:v>
                </c:pt>
                <c:pt idx="51388">
                  <c:v>-8.9365000000000094</c:v>
                </c:pt>
                <c:pt idx="51389">
                  <c:v>-8.9344999999999999</c:v>
                </c:pt>
                <c:pt idx="51390">
                  <c:v>-8.9325000000000045</c:v>
                </c:pt>
                <c:pt idx="51391">
                  <c:v>-8.9305000000000092</c:v>
                </c:pt>
                <c:pt idx="51392">
                  <c:v>-8.9284999999999997</c:v>
                </c:pt>
                <c:pt idx="51393">
                  <c:v>-8.9265000000000043</c:v>
                </c:pt>
                <c:pt idx="51394">
                  <c:v>-8.924500000000009</c:v>
                </c:pt>
                <c:pt idx="51395">
                  <c:v>-8.9224999999999994</c:v>
                </c:pt>
                <c:pt idx="51396">
                  <c:v>-8.9205000000000041</c:v>
                </c:pt>
                <c:pt idx="51397">
                  <c:v>-8.9185000000000088</c:v>
                </c:pt>
                <c:pt idx="51398">
                  <c:v>-8.9164999999999992</c:v>
                </c:pt>
                <c:pt idx="51399">
                  <c:v>-8.9145000000000039</c:v>
                </c:pt>
                <c:pt idx="51400">
                  <c:v>-8.9125000000000085</c:v>
                </c:pt>
                <c:pt idx="51401">
                  <c:v>-8.910499999999999</c:v>
                </c:pt>
                <c:pt idx="51402">
                  <c:v>-8.9085000000000036</c:v>
                </c:pt>
                <c:pt idx="51403">
                  <c:v>-8.9065000000000083</c:v>
                </c:pt>
                <c:pt idx="51404">
                  <c:v>-8.9044999999999987</c:v>
                </c:pt>
                <c:pt idx="51405">
                  <c:v>-8.9025000000000034</c:v>
                </c:pt>
                <c:pt idx="51406">
                  <c:v>-8.9005000000000081</c:v>
                </c:pt>
                <c:pt idx="51407">
                  <c:v>-8.8985000000000127</c:v>
                </c:pt>
                <c:pt idx="51408">
                  <c:v>-8.8965000000000032</c:v>
                </c:pt>
                <c:pt idx="51409">
                  <c:v>-8.8945000000000078</c:v>
                </c:pt>
                <c:pt idx="51410">
                  <c:v>-8.8925000000000125</c:v>
                </c:pt>
                <c:pt idx="51411">
                  <c:v>-8.890500000000003</c:v>
                </c:pt>
                <c:pt idx="51412">
                  <c:v>-8.8885000000000076</c:v>
                </c:pt>
                <c:pt idx="51413">
                  <c:v>-8.8865000000000123</c:v>
                </c:pt>
                <c:pt idx="51414">
                  <c:v>-8.8845000000000027</c:v>
                </c:pt>
                <c:pt idx="51415">
                  <c:v>-8.8825000000000074</c:v>
                </c:pt>
                <c:pt idx="51416">
                  <c:v>-8.8805000000000121</c:v>
                </c:pt>
                <c:pt idx="51417">
                  <c:v>-8.8785000000000025</c:v>
                </c:pt>
                <c:pt idx="51418">
                  <c:v>-8.8765000000000072</c:v>
                </c:pt>
                <c:pt idx="51419">
                  <c:v>-8.8745000000000118</c:v>
                </c:pt>
                <c:pt idx="51420">
                  <c:v>-8.8725000000000023</c:v>
                </c:pt>
                <c:pt idx="51421">
                  <c:v>-8.8705000000000069</c:v>
                </c:pt>
                <c:pt idx="51422">
                  <c:v>-8.8685000000000116</c:v>
                </c:pt>
                <c:pt idx="51423">
                  <c:v>-8.866500000000002</c:v>
                </c:pt>
                <c:pt idx="51424">
                  <c:v>-8.8645000000000067</c:v>
                </c:pt>
                <c:pt idx="51425">
                  <c:v>-8.8625000000000114</c:v>
                </c:pt>
                <c:pt idx="51426">
                  <c:v>-8.8605000000000018</c:v>
                </c:pt>
                <c:pt idx="51427">
                  <c:v>-8.8585000000000065</c:v>
                </c:pt>
                <c:pt idx="51428">
                  <c:v>-8.8565000000000111</c:v>
                </c:pt>
                <c:pt idx="51429">
                  <c:v>-8.8545000000000016</c:v>
                </c:pt>
                <c:pt idx="51430">
                  <c:v>-8.8525000000000063</c:v>
                </c:pt>
                <c:pt idx="51431">
                  <c:v>-8.8505000000000109</c:v>
                </c:pt>
                <c:pt idx="51432">
                  <c:v>-8.8485000000000014</c:v>
                </c:pt>
                <c:pt idx="51433">
                  <c:v>-8.846500000000006</c:v>
                </c:pt>
                <c:pt idx="51434">
                  <c:v>-8.8445000000000107</c:v>
                </c:pt>
                <c:pt idx="51435">
                  <c:v>-8.8425000000000011</c:v>
                </c:pt>
                <c:pt idx="51436">
                  <c:v>-8.8405000000000058</c:v>
                </c:pt>
                <c:pt idx="51437">
                  <c:v>-8.8385000000000105</c:v>
                </c:pt>
                <c:pt idx="51438">
                  <c:v>-8.8365000000000009</c:v>
                </c:pt>
                <c:pt idx="51439">
                  <c:v>-8.8345000000000056</c:v>
                </c:pt>
                <c:pt idx="51440">
                  <c:v>-8.8325000000000102</c:v>
                </c:pt>
                <c:pt idx="51441">
                  <c:v>-8.8305000000000007</c:v>
                </c:pt>
                <c:pt idx="51442">
                  <c:v>-8.8285000000000053</c:v>
                </c:pt>
                <c:pt idx="51443">
                  <c:v>-8.82650000000001</c:v>
                </c:pt>
                <c:pt idx="51444">
                  <c:v>-8.8245000000000005</c:v>
                </c:pt>
                <c:pt idx="51445">
                  <c:v>-8.8225000000000051</c:v>
                </c:pt>
                <c:pt idx="51446">
                  <c:v>-8.8205000000000098</c:v>
                </c:pt>
                <c:pt idx="51447">
                  <c:v>-8.8185000000000002</c:v>
                </c:pt>
                <c:pt idx="51448">
                  <c:v>-8.8165000000000049</c:v>
                </c:pt>
                <c:pt idx="51449">
                  <c:v>-8.8145000000000095</c:v>
                </c:pt>
                <c:pt idx="51450">
                  <c:v>-8.8125</c:v>
                </c:pt>
                <c:pt idx="51451">
                  <c:v>-8.8105000000000047</c:v>
                </c:pt>
                <c:pt idx="51452">
                  <c:v>-8.8085000000000093</c:v>
                </c:pt>
                <c:pt idx="51453">
                  <c:v>-8.8064999999999998</c:v>
                </c:pt>
                <c:pt idx="51454">
                  <c:v>-8.8045000000000044</c:v>
                </c:pt>
                <c:pt idx="51455">
                  <c:v>-8.8025000000000091</c:v>
                </c:pt>
                <c:pt idx="51456">
                  <c:v>-8.8004999999999995</c:v>
                </c:pt>
                <c:pt idx="51457">
                  <c:v>-8.7985000000000042</c:v>
                </c:pt>
                <c:pt idx="51458">
                  <c:v>-8.7965000000000089</c:v>
                </c:pt>
                <c:pt idx="51459">
                  <c:v>-8.7944999999999993</c:v>
                </c:pt>
                <c:pt idx="51460">
                  <c:v>-8.792500000000004</c:v>
                </c:pt>
                <c:pt idx="51461">
                  <c:v>-8.7905000000000086</c:v>
                </c:pt>
                <c:pt idx="51462">
                  <c:v>-8.7884999999999991</c:v>
                </c:pt>
                <c:pt idx="51463">
                  <c:v>-8.7865000000000038</c:v>
                </c:pt>
                <c:pt idx="51464">
                  <c:v>-8.7845000000000084</c:v>
                </c:pt>
                <c:pt idx="51465">
                  <c:v>-8.7824999999999989</c:v>
                </c:pt>
                <c:pt idx="51466">
                  <c:v>-8.7805000000000035</c:v>
                </c:pt>
                <c:pt idx="51467">
                  <c:v>-8.7785000000000082</c:v>
                </c:pt>
                <c:pt idx="51468">
                  <c:v>-8.7764999999999986</c:v>
                </c:pt>
                <c:pt idx="51469">
                  <c:v>-8.7745000000000033</c:v>
                </c:pt>
                <c:pt idx="51470">
                  <c:v>-8.772500000000008</c:v>
                </c:pt>
                <c:pt idx="51471">
                  <c:v>-8.7705000000000126</c:v>
                </c:pt>
                <c:pt idx="51472">
                  <c:v>-8.7685000000000031</c:v>
                </c:pt>
                <c:pt idx="51473">
                  <c:v>-8.7665000000000077</c:v>
                </c:pt>
                <c:pt idx="51474">
                  <c:v>-8.7645000000000124</c:v>
                </c:pt>
                <c:pt idx="51475">
                  <c:v>-8.7625000000000028</c:v>
                </c:pt>
                <c:pt idx="51476">
                  <c:v>-8.7605000000000075</c:v>
                </c:pt>
                <c:pt idx="51477">
                  <c:v>-8.7585000000000122</c:v>
                </c:pt>
                <c:pt idx="51478">
                  <c:v>-8.7565000000000026</c:v>
                </c:pt>
                <c:pt idx="51479">
                  <c:v>-8.7545000000000073</c:v>
                </c:pt>
                <c:pt idx="51480">
                  <c:v>-8.7525000000000119</c:v>
                </c:pt>
                <c:pt idx="51481">
                  <c:v>-8.7505000000000024</c:v>
                </c:pt>
                <c:pt idx="51482">
                  <c:v>-8.748500000000007</c:v>
                </c:pt>
                <c:pt idx="51483">
                  <c:v>-8.7465000000000117</c:v>
                </c:pt>
                <c:pt idx="51484">
                  <c:v>-8.7445000000000022</c:v>
                </c:pt>
                <c:pt idx="51485">
                  <c:v>-8.7425000000000068</c:v>
                </c:pt>
                <c:pt idx="51486">
                  <c:v>-8.7405000000000115</c:v>
                </c:pt>
                <c:pt idx="51487">
                  <c:v>-8.7385000000000019</c:v>
                </c:pt>
                <c:pt idx="51488">
                  <c:v>-8.7365000000000066</c:v>
                </c:pt>
                <c:pt idx="51489">
                  <c:v>-8.7345000000000113</c:v>
                </c:pt>
                <c:pt idx="51490">
                  <c:v>-8.7325000000000017</c:v>
                </c:pt>
                <c:pt idx="51491">
                  <c:v>-8.7305000000000064</c:v>
                </c:pt>
                <c:pt idx="51492">
                  <c:v>-8.728500000000011</c:v>
                </c:pt>
                <c:pt idx="51493">
                  <c:v>-8.7265000000000015</c:v>
                </c:pt>
                <c:pt idx="51494">
                  <c:v>-8.7245000000000061</c:v>
                </c:pt>
                <c:pt idx="51495">
                  <c:v>-8.7225000000000108</c:v>
                </c:pt>
                <c:pt idx="51496">
                  <c:v>-8.7205000000000013</c:v>
                </c:pt>
                <c:pt idx="51497">
                  <c:v>-8.7185000000000059</c:v>
                </c:pt>
                <c:pt idx="51498">
                  <c:v>-8.7165000000000106</c:v>
                </c:pt>
                <c:pt idx="51499">
                  <c:v>-8.714500000000001</c:v>
                </c:pt>
                <c:pt idx="51500">
                  <c:v>-8.7125000000000057</c:v>
                </c:pt>
                <c:pt idx="51501">
                  <c:v>-8.7105000000000103</c:v>
                </c:pt>
                <c:pt idx="51502">
                  <c:v>-8.7085000000000008</c:v>
                </c:pt>
                <c:pt idx="51503">
                  <c:v>-8.7065000000000055</c:v>
                </c:pt>
                <c:pt idx="51504">
                  <c:v>-8.7045000000000101</c:v>
                </c:pt>
                <c:pt idx="51505">
                  <c:v>-8.7025000000000006</c:v>
                </c:pt>
                <c:pt idx="51506">
                  <c:v>-8.7005000000000052</c:v>
                </c:pt>
                <c:pt idx="51507">
                  <c:v>-8.6985000000000099</c:v>
                </c:pt>
                <c:pt idx="51508">
                  <c:v>-8.6965000000000003</c:v>
                </c:pt>
                <c:pt idx="51509">
                  <c:v>-8.694500000000005</c:v>
                </c:pt>
                <c:pt idx="51510">
                  <c:v>-8.6925000000000097</c:v>
                </c:pt>
                <c:pt idx="51511">
                  <c:v>-8.6905000000000001</c:v>
                </c:pt>
                <c:pt idx="51512">
                  <c:v>-8.6885000000000048</c:v>
                </c:pt>
                <c:pt idx="51513">
                  <c:v>-8.6865000000000094</c:v>
                </c:pt>
                <c:pt idx="51514">
                  <c:v>-8.6844999999999999</c:v>
                </c:pt>
                <c:pt idx="51515">
                  <c:v>-8.6825000000000045</c:v>
                </c:pt>
                <c:pt idx="51516">
                  <c:v>-8.6805000000000092</c:v>
                </c:pt>
                <c:pt idx="51517">
                  <c:v>-8.6784999999999997</c:v>
                </c:pt>
                <c:pt idx="51518">
                  <c:v>-8.6765000000000043</c:v>
                </c:pt>
                <c:pt idx="51519">
                  <c:v>-8.674500000000009</c:v>
                </c:pt>
                <c:pt idx="51520">
                  <c:v>-8.6724999999999994</c:v>
                </c:pt>
                <c:pt idx="51521">
                  <c:v>-8.6705000000000041</c:v>
                </c:pt>
                <c:pt idx="51522">
                  <c:v>-8.6685000000000088</c:v>
                </c:pt>
                <c:pt idx="51523">
                  <c:v>-8.6664999999999992</c:v>
                </c:pt>
                <c:pt idx="51524">
                  <c:v>-8.6645000000000039</c:v>
                </c:pt>
                <c:pt idx="51525">
                  <c:v>-8.6625000000000085</c:v>
                </c:pt>
                <c:pt idx="51526">
                  <c:v>-8.660499999999999</c:v>
                </c:pt>
                <c:pt idx="51527">
                  <c:v>-8.6585000000000036</c:v>
                </c:pt>
                <c:pt idx="51528">
                  <c:v>-8.6565000000000083</c:v>
                </c:pt>
                <c:pt idx="51529">
                  <c:v>-8.6544999999999987</c:v>
                </c:pt>
                <c:pt idx="51530">
                  <c:v>-8.6525000000000034</c:v>
                </c:pt>
                <c:pt idx="51531">
                  <c:v>-8.6505000000000081</c:v>
                </c:pt>
                <c:pt idx="51532">
                  <c:v>-8.6485000000000127</c:v>
                </c:pt>
                <c:pt idx="51533">
                  <c:v>-8.6465000000000032</c:v>
                </c:pt>
                <c:pt idx="51534">
                  <c:v>-8.6445000000000078</c:v>
                </c:pt>
                <c:pt idx="51535">
                  <c:v>-8.6425000000000125</c:v>
                </c:pt>
                <c:pt idx="51536">
                  <c:v>-8.640500000000003</c:v>
                </c:pt>
                <c:pt idx="51537">
                  <c:v>-8.6385000000000076</c:v>
                </c:pt>
                <c:pt idx="51538">
                  <c:v>-8.6365000000000123</c:v>
                </c:pt>
                <c:pt idx="51539">
                  <c:v>-8.6345000000000027</c:v>
                </c:pt>
                <c:pt idx="51540">
                  <c:v>-8.6325000000000074</c:v>
                </c:pt>
                <c:pt idx="51541">
                  <c:v>-8.6305000000000121</c:v>
                </c:pt>
                <c:pt idx="51542">
                  <c:v>-8.6285000000000025</c:v>
                </c:pt>
                <c:pt idx="51543">
                  <c:v>-8.6265000000000072</c:v>
                </c:pt>
                <c:pt idx="51544">
                  <c:v>-8.6245000000000118</c:v>
                </c:pt>
                <c:pt idx="51545">
                  <c:v>-8.6225000000000023</c:v>
                </c:pt>
                <c:pt idx="51546">
                  <c:v>-8.6205000000000069</c:v>
                </c:pt>
                <c:pt idx="51547">
                  <c:v>-8.6185000000000116</c:v>
                </c:pt>
                <c:pt idx="51548">
                  <c:v>-8.616500000000002</c:v>
                </c:pt>
                <c:pt idx="51549">
                  <c:v>-8.6145000000000067</c:v>
                </c:pt>
                <c:pt idx="51550">
                  <c:v>-8.6125000000000114</c:v>
                </c:pt>
                <c:pt idx="51551">
                  <c:v>-8.6105000000000018</c:v>
                </c:pt>
                <c:pt idx="51552">
                  <c:v>-8.6085000000000065</c:v>
                </c:pt>
                <c:pt idx="51553">
                  <c:v>-8.6065000000000111</c:v>
                </c:pt>
                <c:pt idx="51554">
                  <c:v>-8.6045000000000016</c:v>
                </c:pt>
                <c:pt idx="51555">
                  <c:v>-8.6025000000000063</c:v>
                </c:pt>
                <c:pt idx="51556">
                  <c:v>-8.6005000000000109</c:v>
                </c:pt>
                <c:pt idx="51557">
                  <c:v>-8.5985000000000014</c:v>
                </c:pt>
                <c:pt idx="51558">
                  <c:v>-8.596500000000006</c:v>
                </c:pt>
                <c:pt idx="51559">
                  <c:v>-8.5945000000000107</c:v>
                </c:pt>
                <c:pt idx="51560">
                  <c:v>-8.5925000000000011</c:v>
                </c:pt>
                <c:pt idx="51561">
                  <c:v>-8.5905000000000058</c:v>
                </c:pt>
                <c:pt idx="51562">
                  <c:v>-8.5885000000000105</c:v>
                </c:pt>
                <c:pt idx="51563">
                  <c:v>-8.5865000000000009</c:v>
                </c:pt>
                <c:pt idx="51564">
                  <c:v>-8.5845000000000056</c:v>
                </c:pt>
                <c:pt idx="51565">
                  <c:v>-8.5825000000000102</c:v>
                </c:pt>
                <c:pt idx="51566">
                  <c:v>-8.5805000000000007</c:v>
                </c:pt>
                <c:pt idx="51567">
                  <c:v>-8.5785000000000053</c:v>
                </c:pt>
                <c:pt idx="51568">
                  <c:v>-8.57650000000001</c:v>
                </c:pt>
                <c:pt idx="51569">
                  <c:v>-8.5745000000000005</c:v>
                </c:pt>
                <c:pt idx="51570">
                  <c:v>-8.5725000000000051</c:v>
                </c:pt>
                <c:pt idx="51571">
                  <c:v>-8.5705000000000098</c:v>
                </c:pt>
                <c:pt idx="51572">
                  <c:v>-8.5685000000000002</c:v>
                </c:pt>
                <c:pt idx="51573">
                  <c:v>-8.5665000000000049</c:v>
                </c:pt>
                <c:pt idx="51574">
                  <c:v>-8.5645000000000095</c:v>
                </c:pt>
                <c:pt idx="51575">
                  <c:v>-8.5625</c:v>
                </c:pt>
                <c:pt idx="51576">
                  <c:v>-8.5605000000000047</c:v>
                </c:pt>
                <c:pt idx="51577">
                  <c:v>-8.5585000000000093</c:v>
                </c:pt>
                <c:pt idx="51578">
                  <c:v>-8.5564999999999998</c:v>
                </c:pt>
                <c:pt idx="51579">
                  <c:v>-8.5545000000000044</c:v>
                </c:pt>
                <c:pt idx="51580">
                  <c:v>-8.5525000000000091</c:v>
                </c:pt>
                <c:pt idx="51581">
                  <c:v>-8.5504999999999995</c:v>
                </c:pt>
                <c:pt idx="51582">
                  <c:v>-8.5485000000000042</c:v>
                </c:pt>
                <c:pt idx="51583">
                  <c:v>-8.5465000000000089</c:v>
                </c:pt>
                <c:pt idx="51584">
                  <c:v>-8.5444999999999993</c:v>
                </c:pt>
                <c:pt idx="51585">
                  <c:v>-8.542500000000004</c:v>
                </c:pt>
                <c:pt idx="51586">
                  <c:v>-8.5405000000000086</c:v>
                </c:pt>
                <c:pt idx="51587">
                  <c:v>-8.5384999999999991</c:v>
                </c:pt>
                <c:pt idx="51588">
                  <c:v>-8.5365000000000038</c:v>
                </c:pt>
                <c:pt idx="51589">
                  <c:v>-8.5345000000000084</c:v>
                </c:pt>
                <c:pt idx="51590">
                  <c:v>-8.5324999999999989</c:v>
                </c:pt>
                <c:pt idx="51591">
                  <c:v>-8.5305000000000035</c:v>
                </c:pt>
                <c:pt idx="51592">
                  <c:v>-8.5285000000000082</c:v>
                </c:pt>
                <c:pt idx="51593">
                  <c:v>-8.5264999999999986</c:v>
                </c:pt>
                <c:pt idx="51594">
                  <c:v>-8.5245000000000033</c:v>
                </c:pt>
                <c:pt idx="51595">
                  <c:v>-8.522500000000008</c:v>
                </c:pt>
                <c:pt idx="51596">
                  <c:v>-8.5205000000000126</c:v>
                </c:pt>
                <c:pt idx="51597">
                  <c:v>-8.5185000000000031</c:v>
                </c:pt>
                <c:pt idx="51598">
                  <c:v>-8.5165000000000077</c:v>
                </c:pt>
                <c:pt idx="51599">
                  <c:v>-8.5145000000000124</c:v>
                </c:pt>
                <c:pt idx="51600">
                  <c:v>-8.5125000000000028</c:v>
                </c:pt>
                <c:pt idx="51601">
                  <c:v>-8.5105000000000075</c:v>
                </c:pt>
                <c:pt idx="51602">
                  <c:v>-8.5085000000000122</c:v>
                </c:pt>
                <c:pt idx="51603">
                  <c:v>-8.5065000000000026</c:v>
                </c:pt>
                <c:pt idx="51604">
                  <c:v>-8.5045000000000073</c:v>
                </c:pt>
                <c:pt idx="51605">
                  <c:v>-8.5025000000000119</c:v>
                </c:pt>
                <c:pt idx="51606">
                  <c:v>-8.5005000000000024</c:v>
                </c:pt>
                <c:pt idx="51607">
                  <c:v>-8.498500000000007</c:v>
                </c:pt>
                <c:pt idx="51608">
                  <c:v>-8.4965000000000117</c:v>
                </c:pt>
                <c:pt idx="51609">
                  <c:v>-8.4945000000000022</c:v>
                </c:pt>
                <c:pt idx="51610">
                  <c:v>-8.4925000000000068</c:v>
                </c:pt>
                <c:pt idx="51611">
                  <c:v>-8.4905000000000115</c:v>
                </c:pt>
                <c:pt idx="51612">
                  <c:v>-8.4885000000000019</c:v>
                </c:pt>
                <c:pt idx="51613">
                  <c:v>-8.4865000000000066</c:v>
                </c:pt>
                <c:pt idx="51614">
                  <c:v>-8.4845000000000113</c:v>
                </c:pt>
                <c:pt idx="51615">
                  <c:v>-8.4825000000000017</c:v>
                </c:pt>
                <c:pt idx="51616">
                  <c:v>-8.4805000000000064</c:v>
                </c:pt>
                <c:pt idx="51617">
                  <c:v>-8.478500000000011</c:v>
                </c:pt>
                <c:pt idx="51618">
                  <c:v>-8.4765000000000015</c:v>
                </c:pt>
                <c:pt idx="51619">
                  <c:v>-8.4745000000000061</c:v>
                </c:pt>
                <c:pt idx="51620">
                  <c:v>-8.4725000000000108</c:v>
                </c:pt>
                <c:pt idx="51621">
                  <c:v>-8.4705000000000013</c:v>
                </c:pt>
                <c:pt idx="51622">
                  <c:v>-8.4685000000000059</c:v>
                </c:pt>
                <c:pt idx="51623">
                  <c:v>-8.4665000000000106</c:v>
                </c:pt>
                <c:pt idx="51624">
                  <c:v>-8.464500000000001</c:v>
                </c:pt>
                <c:pt idx="51625">
                  <c:v>-8.4625000000000057</c:v>
                </c:pt>
                <c:pt idx="51626">
                  <c:v>-8.4605000000000103</c:v>
                </c:pt>
                <c:pt idx="51627">
                  <c:v>-8.4585000000000008</c:v>
                </c:pt>
                <c:pt idx="51628">
                  <c:v>-8.4565000000000055</c:v>
                </c:pt>
                <c:pt idx="51629">
                  <c:v>-8.4545000000000101</c:v>
                </c:pt>
                <c:pt idx="51630">
                  <c:v>-8.4525000000000006</c:v>
                </c:pt>
                <c:pt idx="51631">
                  <c:v>-8.4505000000000052</c:v>
                </c:pt>
                <c:pt idx="51632">
                  <c:v>-8.4485000000000099</c:v>
                </c:pt>
                <c:pt idx="51633">
                  <c:v>-8.4465000000000003</c:v>
                </c:pt>
                <c:pt idx="51634">
                  <c:v>-8.444500000000005</c:v>
                </c:pt>
                <c:pt idx="51635">
                  <c:v>-8.4425000000000097</c:v>
                </c:pt>
                <c:pt idx="51636">
                  <c:v>-8.4405000000000001</c:v>
                </c:pt>
                <c:pt idx="51637">
                  <c:v>-8.4385000000000048</c:v>
                </c:pt>
                <c:pt idx="51638">
                  <c:v>-8.4365000000000094</c:v>
                </c:pt>
                <c:pt idx="51639">
                  <c:v>-8.4344999999999999</c:v>
                </c:pt>
                <c:pt idx="51640">
                  <c:v>-8.4325000000000045</c:v>
                </c:pt>
                <c:pt idx="51641">
                  <c:v>-8.4305000000000092</c:v>
                </c:pt>
                <c:pt idx="51642">
                  <c:v>-8.4284999999999997</c:v>
                </c:pt>
                <c:pt idx="51643">
                  <c:v>-8.4265000000000043</c:v>
                </c:pt>
                <c:pt idx="51644">
                  <c:v>-8.424500000000009</c:v>
                </c:pt>
                <c:pt idx="51645">
                  <c:v>-8.4224999999999994</c:v>
                </c:pt>
                <c:pt idx="51646">
                  <c:v>-8.4205000000000041</c:v>
                </c:pt>
                <c:pt idx="51647">
                  <c:v>-8.4185000000000088</c:v>
                </c:pt>
                <c:pt idx="51648">
                  <c:v>-8.4164999999999992</c:v>
                </c:pt>
                <c:pt idx="51649">
                  <c:v>-8.4145000000000039</c:v>
                </c:pt>
                <c:pt idx="51650">
                  <c:v>-8.4125000000000085</c:v>
                </c:pt>
                <c:pt idx="51651">
                  <c:v>-8.410499999999999</c:v>
                </c:pt>
                <c:pt idx="51652">
                  <c:v>-8.4085000000000036</c:v>
                </c:pt>
                <c:pt idx="51653">
                  <c:v>-8.4065000000000083</c:v>
                </c:pt>
                <c:pt idx="51654">
                  <c:v>-8.4044999999999987</c:v>
                </c:pt>
                <c:pt idx="51655">
                  <c:v>-8.4025000000000034</c:v>
                </c:pt>
                <c:pt idx="51656">
                  <c:v>-8.4005000000000081</c:v>
                </c:pt>
                <c:pt idx="51657">
                  <c:v>-8.3985000000000127</c:v>
                </c:pt>
                <c:pt idx="51658">
                  <c:v>-8.3965000000000032</c:v>
                </c:pt>
                <c:pt idx="51659">
                  <c:v>-8.3945000000000078</c:v>
                </c:pt>
                <c:pt idx="51660">
                  <c:v>-8.3925000000000125</c:v>
                </c:pt>
                <c:pt idx="51661">
                  <c:v>-8.390500000000003</c:v>
                </c:pt>
                <c:pt idx="51662">
                  <c:v>-8.3885000000000076</c:v>
                </c:pt>
                <c:pt idx="51663">
                  <c:v>-8.3865000000000123</c:v>
                </c:pt>
                <c:pt idx="51664">
                  <c:v>-8.3845000000000027</c:v>
                </c:pt>
                <c:pt idx="51665">
                  <c:v>-8.3825000000000074</c:v>
                </c:pt>
                <c:pt idx="51666">
                  <c:v>-8.3805000000000121</c:v>
                </c:pt>
                <c:pt idx="51667">
                  <c:v>-8.3785000000000025</c:v>
                </c:pt>
                <c:pt idx="51668">
                  <c:v>-8.3765000000000072</c:v>
                </c:pt>
                <c:pt idx="51669">
                  <c:v>-8.3745000000000118</c:v>
                </c:pt>
                <c:pt idx="51670">
                  <c:v>-8.3725000000000023</c:v>
                </c:pt>
                <c:pt idx="51671">
                  <c:v>-8.3705000000000069</c:v>
                </c:pt>
                <c:pt idx="51672">
                  <c:v>-8.3685000000000116</c:v>
                </c:pt>
                <c:pt idx="51673">
                  <c:v>-8.366500000000002</c:v>
                </c:pt>
                <c:pt idx="51674">
                  <c:v>-8.3645000000000067</c:v>
                </c:pt>
                <c:pt idx="51675">
                  <c:v>-8.3625000000000114</c:v>
                </c:pt>
                <c:pt idx="51676">
                  <c:v>-8.3605000000000018</c:v>
                </c:pt>
                <c:pt idx="51677">
                  <c:v>-8.3585000000000065</c:v>
                </c:pt>
                <c:pt idx="51678">
                  <c:v>-8.3565000000000111</c:v>
                </c:pt>
                <c:pt idx="51679">
                  <c:v>-8.3545000000000016</c:v>
                </c:pt>
                <c:pt idx="51680">
                  <c:v>-8.3525000000000063</c:v>
                </c:pt>
                <c:pt idx="51681">
                  <c:v>-8.3505000000000109</c:v>
                </c:pt>
                <c:pt idx="51682">
                  <c:v>-8.3485000000000014</c:v>
                </c:pt>
                <c:pt idx="51683">
                  <c:v>-8.346500000000006</c:v>
                </c:pt>
                <c:pt idx="51684">
                  <c:v>-8.3445000000000107</c:v>
                </c:pt>
                <c:pt idx="51685">
                  <c:v>-8.3425000000000011</c:v>
                </c:pt>
                <c:pt idx="51686">
                  <c:v>-8.3405000000000058</c:v>
                </c:pt>
                <c:pt idx="51687">
                  <c:v>-8.3385000000000105</c:v>
                </c:pt>
                <c:pt idx="51688">
                  <c:v>-8.3365000000000009</c:v>
                </c:pt>
                <c:pt idx="51689">
                  <c:v>-8.3345000000000056</c:v>
                </c:pt>
                <c:pt idx="51690">
                  <c:v>-8.3325000000000102</c:v>
                </c:pt>
                <c:pt idx="51691">
                  <c:v>-8.3305000000000007</c:v>
                </c:pt>
                <c:pt idx="51692">
                  <c:v>-8.3285000000000053</c:v>
                </c:pt>
                <c:pt idx="51693">
                  <c:v>-8.32650000000001</c:v>
                </c:pt>
                <c:pt idx="51694">
                  <c:v>-8.3245000000000005</c:v>
                </c:pt>
                <c:pt idx="51695">
                  <c:v>-8.3225000000000051</c:v>
                </c:pt>
                <c:pt idx="51696">
                  <c:v>-8.3205000000000098</c:v>
                </c:pt>
                <c:pt idx="51697">
                  <c:v>-8.3185000000000002</c:v>
                </c:pt>
                <c:pt idx="51698">
                  <c:v>-8.3165000000000049</c:v>
                </c:pt>
                <c:pt idx="51699">
                  <c:v>-8.3145000000000095</c:v>
                </c:pt>
                <c:pt idx="51700">
                  <c:v>-8.3125</c:v>
                </c:pt>
                <c:pt idx="51701">
                  <c:v>-8.3105000000000047</c:v>
                </c:pt>
                <c:pt idx="51702">
                  <c:v>-8.3085000000000093</c:v>
                </c:pt>
                <c:pt idx="51703">
                  <c:v>-8.3064999999999998</c:v>
                </c:pt>
                <c:pt idx="51704">
                  <c:v>-8.3045000000000044</c:v>
                </c:pt>
                <c:pt idx="51705">
                  <c:v>-8.3025000000000091</c:v>
                </c:pt>
                <c:pt idx="51706">
                  <c:v>-8.3004999999999995</c:v>
                </c:pt>
                <c:pt idx="51707">
                  <c:v>-8.2985000000000042</c:v>
                </c:pt>
                <c:pt idx="51708">
                  <c:v>-8.2965000000000089</c:v>
                </c:pt>
                <c:pt idx="51709">
                  <c:v>-8.2944999999999993</c:v>
                </c:pt>
                <c:pt idx="51710">
                  <c:v>-8.292500000000004</c:v>
                </c:pt>
                <c:pt idx="51711">
                  <c:v>-8.2905000000000086</c:v>
                </c:pt>
                <c:pt idx="51712">
                  <c:v>-8.2884999999999991</c:v>
                </c:pt>
                <c:pt idx="51713">
                  <c:v>-8.2865000000000038</c:v>
                </c:pt>
                <c:pt idx="51714">
                  <c:v>-8.2845000000000084</c:v>
                </c:pt>
                <c:pt idx="51715">
                  <c:v>-8.2824999999999989</c:v>
                </c:pt>
                <c:pt idx="51716">
                  <c:v>-8.2805000000000035</c:v>
                </c:pt>
                <c:pt idx="51717">
                  <c:v>-8.2785000000000082</c:v>
                </c:pt>
                <c:pt idx="51718">
                  <c:v>-8.2764999999999986</c:v>
                </c:pt>
                <c:pt idx="51719">
                  <c:v>-8.2745000000000033</c:v>
                </c:pt>
                <c:pt idx="51720">
                  <c:v>-8.272500000000008</c:v>
                </c:pt>
                <c:pt idx="51721">
                  <c:v>-8.2705000000000126</c:v>
                </c:pt>
                <c:pt idx="51722">
                  <c:v>-8.2685000000000031</c:v>
                </c:pt>
                <c:pt idx="51723">
                  <c:v>-8.2665000000000077</c:v>
                </c:pt>
                <c:pt idx="51724">
                  <c:v>-8.2645000000000124</c:v>
                </c:pt>
                <c:pt idx="51725">
                  <c:v>-8.2625000000000028</c:v>
                </c:pt>
                <c:pt idx="51726">
                  <c:v>-8.2605000000000075</c:v>
                </c:pt>
                <c:pt idx="51727">
                  <c:v>-8.2585000000000122</c:v>
                </c:pt>
                <c:pt idx="51728">
                  <c:v>-8.2565000000000026</c:v>
                </c:pt>
                <c:pt idx="51729">
                  <c:v>-8.2545000000000073</c:v>
                </c:pt>
                <c:pt idx="51730">
                  <c:v>-8.2525000000000119</c:v>
                </c:pt>
                <c:pt idx="51731">
                  <c:v>-8.2505000000000024</c:v>
                </c:pt>
                <c:pt idx="51732">
                  <c:v>-8.248500000000007</c:v>
                </c:pt>
                <c:pt idx="51733">
                  <c:v>-8.2465000000000117</c:v>
                </c:pt>
                <c:pt idx="51734">
                  <c:v>-8.2445000000000022</c:v>
                </c:pt>
                <c:pt idx="51735">
                  <c:v>-8.2425000000000068</c:v>
                </c:pt>
                <c:pt idx="51736">
                  <c:v>-8.2405000000000115</c:v>
                </c:pt>
                <c:pt idx="51737">
                  <c:v>-8.2385000000000019</c:v>
                </c:pt>
                <c:pt idx="51738">
                  <c:v>-8.2365000000000066</c:v>
                </c:pt>
                <c:pt idx="51739">
                  <c:v>-8.2345000000000113</c:v>
                </c:pt>
                <c:pt idx="51740">
                  <c:v>-8.2325000000000017</c:v>
                </c:pt>
                <c:pt idx="51741">
                  <c:v>-8.2305000000000064</c:v>
                </c:pt>
                <c:pt idx="51742">
                  <c:v>-8.228500000000011</c:v>
                </c:pt>
                <c:pt idx="51743">
                  <c:v>-8.2265000000000015</c:v>
                </c:pt>
                <c:pt idx="51744">
                  <c:v>-8.2245000000000061</c:v>
                </c:pt>
                <c:pt idx="51745">
                  <c:v>-8.2225000000000108</c:v>
                </c:pt>
                <c:pt idx="51746">
                  <c:v>-8.2205000000000013</c:v>
                </c:pt>
                <c:pt idx="51747">
                  <c:v>-8.2185000000000059</c:v>
                </c:pt>
                <c:pt idx="51748">
                  <c:v>-8.2165000000000106</c:v>
                </c:pt>
                <c:pt idx="51749">
                  <c:v>-8.214500000000001</c:v>
                </c:pt>
                <c:pt idx="51750">
                  <c:v>-8.2125000000000057</c:v>
                </c:pt>
                <c:pt idx="51751">
                  <c:v>-8.2105000000000103</c:v>
                </c:pt>
                <c:pt idx="51752">
                  <c:v>-8.2085000000000008</c:v>
                </c:pt>
                <c:pt idx="51753">
                  <c:v>-8.2065000000000055</c:v>
                </c:pt>
                <c:pt idx="51754">
                  <c:v>-8.2045000000000101</c:v>
                </c:pt>
                <c:pt idx="51755">
                  <c:v>-8.2025000000000006</c:v>
                </c:pt>
                <c:pt idx="51756">
                  <c:v>-8.2005000000000052</c:v>
                </c:pt>
                <c:pt idx="51757">
                  <c:v>-8.1985000000000099</c:v>
                </c:pt>
                <c:pt idx="51758">
                  <c:v>-8.1965000000000003</c:v>
                </c:pt>
                <c:pt idx="51759">
                  <c:v>-8.194500000000005</c:v>
                </c:pt>
                <c:pt idx="51760">
                  <c:v>-8.1925000000000097</c:v>
                </c:pt>
                <c:pt idx="51761">
                  <c:v>-8.1905000000000001</c:v>
                </c:pt>
                <c:pt idx="51762">
                  <c:v>-8.1885000000000048</c:v>
                </c:pt>
                <c:pt idx="51763">
                  <c:v>-8.1865000000000094</c:v>
                </c:pt>
                <c:pt idx="51764">
                  <c:v>-8.1844999999999999</c:v>
                </c:pt>
                <c:pt idx="51765">
                  <c:v>-8.1825000000000045</c:v>
                </c:pt>
                <c:pt idx="51766">
                  <c:v>-8.1805000000000092</c:v>
                </c:pt>
                <c:pt idx="51767">
                  <c:v>-8.1784999999999997</c:v>
                </c:pt>
                <c:pt idx="51768">
                  <c:v>-8.1765000000000043</c:v>
                </c:pt>
                <c:pt idx="51769">
                  <c:v>-8.174500000000009</c:v>
                </c:pt>
                <c:pt idx="51770">
                  <c:v>-8.1724999999999994</c:v>
                </c:pt>
                <c:pt idx="51771">
                  <c:v>-8.1705000000000041</c:v>
                </c:pt>
                <c:pt idx="51772">
                  <c:v>-8.1685000000000088</c:v>
                </c:pt>
                <c:pt idx="51773">
                  <c:v>-8.1664999999999992</c:v>
                </c:pt>
                <c:pt idx="51774">
                  <c:v>-8.1645000000000039</c:v>
                </c:pt>
                <c:pt idx="51775">
                  <c:v>-8.1625000000000085</c:v>
                </c:pt>
                <c:pt idx="51776">
                  <c:v>-8.160499999999999</c:v>
                </c:pt>
                <c:pt idx="51777">
                  <c:v>-8.1585000000000036</c:v>
                </c:pt>
                <c:pt idx="51778">
                  <c:v>-8.1565000000000083</c:v>
                </c:pt>
                <c:pt idx="51779">
                  <c:v>-8.1544999999999987</c:v>
                </c:pt>
                <c:pt idx="51780">
                  <c:v>-8.1525000000000034</c:v>
                </c:pt>
                <c:pt idx="51781">
                  <c:v>-8.1505000000000081</c:v>
                </c:pt>
                <c:pt idx="51782">
                  <c:v>-8.1485000000000127</c:v>
                </c:pt>
                <c:pt idx="51783">
                  <c:v>-8.1465000000000032</c:v>
                </c:pt>
                <c:pt idx="51784">
                  <c:v>-8.1445000000000078</c:v>
                </c:pt>
                <c:pt idx="51785">
                  <c:v>-8.1425000000000125</c:v>
                </c:pt>
                <c:pt idx="51786">
                  <c:v>-8.140500000000003</c:v>
                </c:pt>
                <c:pt idx="51787">
                  <c:v>-8.1385000000000076</c:v>
                </c:pt>
                <c:pt idx="51788">
                  <c:v>-8.1365000000000123</c:v>
                </c:pt>
                <c:pt idx="51789">
                  <c:v>-8.1345000000000027</c:v>
                </c:pt>
                <c:pt idx="51790">
                  <c:v>-8.1325000000000074</c:v>
                </c:pt>
                <c:pt idx="51791">
                  <c:v>-8.1305000000000121</c:v>
                </c:pt>
                <c:pt idx="51792">
                  <c:v>-8.1285000000000025</c:v>
                </c:pt>
                <c:pt idx="51793">
                  <c:v>-8.1265000000000072</c:v>
                </c:pt>
                <c:pt idx="51794">
                  <c:v>-8.1245000000000118</c:v>
                </c:pt>
                <c:pt idx="51795">
                  <c:v>-8.1225000000000023</c:v>
                </c:pt>
                <c:pt idx="51796">
                  <c:v>-8.1205000000000069</c:v>
                </c:pt>
                <c:pt idx="51797">
                  <c:v>-8.1185000000000116</c:v>
                </c:pt>
                <c:pt idx="51798">
                  <c:v>-8.116500000000002</c:v>
                </c:pt>
                <c:pt idx="51799">
                  <c:v>-8.1145000000000067</c:v>
                </c:pt>
                <c:pt idx="51800">
                  <c:v>-8.1125000000000114</c:v>
                </c:pt>
                <c:pt idx="51801">
                  <c:v>-8.1105000000000018</c:v>
                </c:pt>
                <c:pt idx="51802">
                  <c:v>-8.1085000000000065</c:v>
                </c:pt>
                <c:pt idx="51803">
                  <c:v>-8.1065000000000111</c:v>
                </c:pt>
                <c:pt idx="51804">
                  <c:v>-8.1045000000000016</c:v>
                </c:pt>
                <c:pt idx="51805">
                  <c:v>-8.1025000000000063</c:v>
                </c:pt>
                <c:pt idx="51806">
                  <c:v>-8.1005000000000109</c:v>
                </c:pt>
                <c:pt idx="51807">
                  <c:v>-8.0985000000000014</c:v>
                </c:pt>
                <c:pt idx="51808">
                  <c:v>-8.096500000000006</c:v>
                </c:pt>
                <c:pt idx="51809">
                  <c:v>-8.0945000000000107</c:v>
                </c:pt>
                <c:pt idx="51810">
                  <c:v>-8.0925000000000011</c:v>
                </c:pt>
                <c:pt idx="51811">
                  <c:v>-8.0905000000000058</c:v>
                </c:pt>
                <c:pt idx="51812">
                  <c:v>-8.0885000000000105</c:v>
                </c:pt>
                <c:pt idx="51813">
                  <c:v>-8.0865000000000009</c:v>
                </c:pt>
                <c:pt idx="51814">
                  <c:v>-8.0845000000000056</c:v>
                </c:pt>
                <c:pt idx="51815">
                  <c:v>-8.0825000000000102</c:v>
                </c:pt>
                <c:pt idx="51816">
                  <c:v>-8.0805000000000007</c:v>
                </c:pt>
                <c:pt idx="51817">
                  <c:v>-8.0785000000000053</c:v>
                </c:pt>
                <c:pt idx="51818">
                  <c:v>-8.07650000000001</c:v>
                </c:pt>
                <c:pt idx="51819">
                  <c:v>-8.0745000000000005</c:v>
                </c:pt>
                <c:pt idx="51820">
                  <c:v>-8.0725000000000051</c:v>
                </c:pt>
                <c:pt idx="51821">
                  <c:v>-8.0705000000000098</c:v>
                </c:pt>
                <c:pt idx="51822">
                  <c:v>-8.0685000000000002</c:v>
                </c:pt>
                <c:pt idx="51823">
                  <c:v>-8.0665000000000049</c:v>
                </c:pt>
                <c:pt idx="51824">
                  <c:v>-8.0645000000000095</c:v>
                </c:pt>
                <c:pt idx="51825">
                  <c:v>-8.0625</c:v>
                </c:pt>
                <c:pt idx="51826">
                  <c:v>-8.0605000000000047</c:v>
                </c:pt>
                <c:pt idx="51827">
                  <c:v>-8.0585000000000093</c:v>
                </c:pt>
                <c:pt idx="51828">
                  <c:v>-8.0564999999999998</c:v>
                </c:pt>
                <c:pt idx="51829">
                  <c:v>-8.0545000000000044</c:v>
                </c:pt>
                <c:pt idx="51830">
                  <c:v>-8.0525000000000091</c:v>
                </c:pt>
                <c:pt idx="51831">
                  <c:v>-8.0504999999999995</c:v>
                </c:pt>
                <c:pt idx="51832">
                  <c:v>-8.0485000000000042</c:v>
                </c:pt>
                <c:pt idx="51833">
                  <c:v>-8.0465000000000089</c:v>
                </c:pt>
                <c:pt idx="51834">
                  <c:v>-8.0444999999999993</c:v>
                </c:pt>
                <c:pt idx="51835">
                  <c:v>-8.042500000000004</c:v>
                </c:pt>
                <c:pt idx="51836">
                  <c:v>-8.0405000000000086</c:v>
                </c:pt>
                <c:pt idx="51837">
                  <c:v>-8.0384999999999991</c:v>
                </c:pt>
                <c:pt idx="51838">
                  <c:v>-8.0365000000000038</c:v>
                </c:pt>
                <c:pt idx="51839">
                  <c:v>-8.0345000000000084</c:v>
                </c:pt>
                <c:pt idx="51840">
                  <c:v>-8.0324999999999989</c:v>
                </c:pt>
                <c:pt idx="51841">
                  <c:v>-8.0305000000000035</c:v>
                </c:pt>
                <c:pt idx="51842">
                  <c:v>-8.0285000000000082</c:v>
                </c:pt>
                <c:pt idx="51843">
                  <c:v>-8.0264999999999986</c:v>
                </c:pt>
                <c:pt idx="51844">
                  <c:v>-8.0245000000000033</c:v>
                </c:pt>
                <c:pt idx="51845">
                  <c:v>-8.022500000000008</c:v>
                </c:pt>
                <c:pt idx="51846">
                  <c:v>-8.0205000000000126</c:v>
                </c:pt>
                <c:pt idx="51847">
                  <c:v>-8.0185000000000031</c:v>
                </c:pt>
                <c:pt idx="51848">
                  <c:v>-8.0165000000000077</c:v>
                </c:pt>
                <c:pt idx="51849">
                  <c:v>-8.0145000000000124</c:v>
                </c:pt>
                <c:pt idx="51850">
                  <c:v>-8.0125000000000028</c:v>
                </c:pt>
                <c:pt idx="51851">
                  <c:v>-8.0105000000000075</c:v>
                </c:pt>
                <c:pt idx="51852">
                  <c:v>-8.0085000000000122</c:v>
                </c:pt>
                <c:pt idx="51853">
                  <c:v>-8.0065000000000026</c:v>
                </c:pt>
                <c:pt idx="51854">
                  <c:v>-8.0045000000000073</c:v>
                </c:pt>
                <c:pt idx="51855">
                  <c:v>-8.0025000000000119</c:v>
                </c:pt>
                <c:pt idx="51856">
                  <c:v>-8.0005000000000024</c:v>
                </c:pt>
                <c:pt idx="51857">
                  <c:v>-7.998500000000007</c:v>
                </c:pt>
                <c:pt idx="51858">
                  <c:v>-7.9965000000000117</c:v>
                </c:pt>
                <c:pt idx="51859">
                  <c:v>-7.9945000000000022</c:v>
                </c:pt>
                <c:pt idx="51860">
                  <c:v>-7.9925000000000068</c:v>
                </c:pt>
                <c:pt idx="51861">
                  <c:v>-7.9905000000000115</c:v>
                </c:pt>
                <c:pt idx="51862">
                  <c:v>-7.9885000000000019</c:v>
                </c:pt>
                <c:pt idx="51863">
                  <c:v>-7.9865000000000066</c:v>
                </c:pt>
                <c:pt idx="51864">
                  <c:v>-7.9845000000000113</c:v>
                </c:pt>
                <c:pt idx="51865">
                  <c:v>-7.9825000000000017</c:v>
                </c:pt>
                <c:pt idx="51866">
                  <c:v>-7.9805000000000064</c:v>
                </c:pt>
                <c:pt idx="51867">
                  <c:v>-7.978500000000011</c:v>
                </c:pt>
                <c:pt idx="51868">
                  <c:v>-7.9765000000000015</c:v>
                </c:pt>
                <c:pt idx="51869">
                  <c:v>-7.9745000000000061</c:v>
                </c:pt>
                <c:pt idx="51870">
                  <c:v>-7.9725000000000108</c:v>
                </c:pt>
                <c:pt idx="51871">
                  <c:v>-7.9705000000000013</c:v>
                </c:pt>
                <c:pt idx="51872">
                  <c:v>-7.9685000000000059</c:v>
                </c:pt>
                <c:pt idx="51873">
                  <c:v>-7.9665000000000106</c:v>
                </c:pt>
                <c:pt idx="51874">
                  <c:v>-7.964500000000001</c:v>
                </c:pt>
                <c:pt idx="51875">
                  <c:v>-7.9625000000000057</c:v>
                </c:pt>
                <c:pt idx="51876">
                  <c:v>-7.9605000000000103</c:v>
                </c:pt>
                <c:pt idx="51877">
                  <c:v>-7.9585000000000008</c:v>
                </c:pt>
                <c:pt idx="51878">
                  <c:v>-7.9565000000000055</c:v>
                </c:pt>
                <c:pt idx="51879">
                  <c:v>-7.9545000000000101</c:v>
                </c:pt>
                <c:pt idx="51880">
                  <c:v>-7.9525000000000006</c:v>
                </c:pt>
                <c:pt idx="51881">
                  <c:v>-7.9505000000000052</c:v>
                </c:pt>
                <c:pt idx="51882">
                  <c:v>-7.9485000000000099</c:v>
                </c:pt>
                <c:pt idx="51883">
                  <c:v>-7.9465000000000003</c:v>
                </c:pt>
                <c:pt idx="51884">
                  <c:v>-7.944500000000005</c:v>
                </c:pt>
                <c:pt idx="51885">
                  <c:v>-7.9425000000000097</c:v>
                </c:pt>
                <c:pt idx="51886">
                  <c:v>-7.9405000000000001</c:v>
                </c:pt>
                <c:pt idx="51887">
                  <c:v>-7.9385000000000048</c:v>
                </c:pt>
                <c:pt idx="51888">
                  <c:v>-7.9365000000000094</c:v>
                </c:pt>
                <c:pt idx="51889">
                  <c:v>-7.9344999999999999</c:v>
                </c:pt>
                <c:pt idx="51890">
                  <c:v>-7.9325000000000045</c:v>
                </c:pt>
                <c:pt idx="51891">
                  <c:v>-7.9305000000000092</c:v>
                </c:pt>
                <c:pt idx="51892">
                  <c:v>-7.9284999999999997</c:v>
                </c:pt>
                <c:pt idx="51893">
                  <c:v>-7.9265000000000043</c:v>
                </c:pt>
                <c:pt idx="51894">
                  <c:v>-7.924500000000009</c:v>
                </c:pt>
                <c:pt idx="51895">
                  <c:v>-7.9224999999999994</c:v>
                </c:pt>
                <c:pt idx="51896">
                  <c:v>-7.9205000000000041</c:v>
                </c:pt>
                <c:pt idx="51897">
                  <c:v>-7.9185000000000088</c:v>
                </c:pt>
                <c:pt idx="51898">
                  <c:v>-7.9164999999999992</c:v>
                </c:pt>
                <c:pt idx="51899">
                  <c:v>-7.9145000000000039</c:v>
                </c:pt>
                <c:pt idx="51900">
                  <c:v>-7.9125000000000085</c:v>
                </c:pt>
                <c:pt idx="51901">
                  <c:v>-7.910499999999999</c:v>
                </c:pt>
                <c:pt idx="51902">
                  <c:v>-7.9085000000000036</c:v>
                </c:pt>
                <c:pt idx="51903">
                  <c:v>-7.9065000000000083</c:v>
                </c:pt>
                <c:pt idx="51904">
                  <c:v>-7.9044999999999987</c:v>
                </c:pt>
                <c:pt idx="51905">
                  <c:v>-7.9025000000000034</c:v>
                </c:pt>
                <c:pt idx="51906">
                  <c:v>-7.9005000000000081</c:v>
                </c:pt>
                <c:pt idx="51907">
                  <c:v>-7.8985000000000127</c:v>
                </c:pt>
                <c:pt idx="51908">
                  <c:v>-7.8965000000000032</c:v>
                </c:pt>
                <c:pt idx="51909">
                  <c:v>-7.8945000000000078</c:v>
                </c:pt>
                <c:pt idx="51910">
                  <c:v>-7.8925000000000125</c:v>
                </c:pt>
                <c:pt idx="51911">
                  <c:v>-7.890500000000003</c:v>
                </c:pt>
                <c:pt idx="51912">
                  <c:v>-7.8885000000000076</c:v>
                </c:pt>
                <c:pt idx="51913">
                  <c:v>-7.8865000000000123</c:v>
                </c:pt>
                <c:pt idx="51914">
                  <c:v>-7.8845000000000027</c:v>
                </c:pt>
                <c:pt idx="51915">
                  <c:v>-7.8825000000000074</c:v>
                </c:pt>
                <c:pt idx="51916">
                  <c:v>-7.8805000000000121</c:v>
                </c:pt>
                <c:pt idx="51917">
                  <c:v>-7.8785000000000025</c:v>
                </c:pt>
                <c:pt idx="51918">
                  <c:v>-7.8765000000000072</c:v>
                </c:pt>
                <c:pt idx="51919">
                  <c:v>-7.8745000000000118</c:v>
                </c:pt>
                <c:pt idx="51920">
                  <c:v>-7.8725000000000023</c:v>
                </c:pt>
                <c:pt idx="51921">
                  <c:v>-7.8705000000000069</c:v>
                </c:pt>
                <c:pt idx="51922">
                  <c:v>-7.8685000000000116</c:v>
                </c:pt>
                <c:pt idx="51923">
                  <c:v>-7.866500000000002</c:v>
                </c:pt>
                <c:pt idx="51924">
                  <c:v>-7.8645000000000067</c:v>
                </c:pt>
                <c:pt idx="51925">
                  <c:v>-7.8625000000000114</c:v>
                </c:pt>
                <c:pt idx="51926">
                  <c:v>-7.8605000000000018</c:v>
                </c:pt>
                <c:pt idx="51927">
                  <c:v>-7.8585000000000065</c:v>
                </c:pt>
                <c:pt idx="51928">
                  <c:v>-7.8565000000000111</c:v>
                </c:pt>
                <c:pt idx="51929">
                  <c:v>-7.8545000000000016</c:v>
                </c:pt>
                <c:pt idx="51930">
                  <c:v>-7.8525000000000063</c:v>
                </c:pt>
                <c:pt idx="51931">
                  <c:v>-7.8505000000000109</c:v>
                </c:pt>
                <c:pt idx="51932">
                  <c:v>-7.8485000000000014</c:v>
                </c:pt>
                <c:pt idx="51933">
                  <c:v>-7.846500000000006</c:v>
                </c:pt>
                <c:pt idx="51934">
                  <c:v>-7.8445000000000107</c:v>
                </c:pt>
                <c:pt idx="51935">
                  <c:v>-7.8425000000000011</c:v>
                </c:pt>
                <c:pt idx="51936">
                  <c:v>-7.8405000000000058</c:v>
                </c:pt>
                <c:pt idx="51937">
                  <c:v>-7.8385000000000105</c:v>
                </c:pt>
                <c:pt idx="51938">
                  <c:v>-7.8365000000000009</c:v>
                </c:pt>
                <c:pt idx="51939">
                  <c:v>-7.8345000000000056</c:v>
                </c:pt>
                <c:pt idx="51940">
                  <c:v>-7.8325000000000102</c:v>
                </c:pt>
                <c:pt idx="51941">
                  <c:v>-7.8305000000000007</c:v>
                </c:pt>
                <c:pt idx="51942">
                  <c:v>-7.8285000000000053</c:v>
                </c:pt>
                <c:pt idx="51943">
                  <c:v>-7.82650000000001</c:v>
                </c:pt>
                <c:pt idx="51944">
                  <c:v>-7.8245000000000005</c:v>
                </c:pt>
                <c:pt idx="51945">
                  <c:v>-7.8225000000000051</c:v>
                </c:pt>
                <c:pt idx="51946">
                  <c:v>-7.8205000000000098</c:v>
                </c:pt>
                <c:pt idx="51947">
                  <c:v>-7.8185000000000002</c:v>
                </c:pt>
                <c:pt idx="51948">
                  <c:v>-7.8165000000000049</c:v>
                </c:pt>
                <c:pt idx="51949">
                  <c:v>-7.8145000000000095</c:v>
                </c:pt>
                <c:pt idx="51950">
                  <c:v>-7.8125</c:v>
                </c:pt>
                <c:pt idx="51951">
                  <c:v>-7.8105000000000047</c:v>
                </c:pt>
                <c:pt idx="51952">
                  <c:v>-7.8085000000000093</c:v>
                </c:pt>
                <c:pt idx="51953">
                  <c:v>-7.8064999999999998</c:v>
                </c:pt>
                <c:pt idx="51954">
                  <c:v>-7.8045000000000044</c:v>
                </c:pt>
                <c:pt idx="51955">
                  <c:v>-7.8025000000000091</c:v>
                </c:pt>
                <c:pt idx="51956">
                  <c:v>-7.8004999999999995</c:v>
                </c:pt>
                <c:pt idx="51957">
                  <c:v>-7.7985000000000042</c:v>
                </c:pt>
                <c:pt idx="51958">
                  <c:v>-7.7965000000000089</c:v>
                </c:pt>
                <c:pt idx="51959">
                  <c:v>-7.7944999999999993</c:v>
                </c:pt>
                <c:pt idx="51960">
                  <c:v>-7.792500000000004</c:v>
                </c:pt>
                <c:pt idx="51961">
                  <c:v>-7.7905000000000086</c:v>
                </c:pt>
                <c:pt idx="51962">
                  <c:v>-7.7884999999999991</c:v>
                </c:pt>
                <c:pt idx="51963">
                  <c:v>-7.7865000000000038</c:v>
                </c:pt>
                <c:pt idx="51964">
                  <c:v>-7.7845000000000084</c:v>
                </c:pt>
                <c:pt idx="51965">
                  <c:v>-7.7824999999999989</c:v>
                </c:pt>
                <c:pt idx="51966">
                  <c:v>-7.7805000000000035</c:v>
                </c:pt>
                <c:pt idx="51967">
                  <c:v>-7.7785000000000082</c:v>
                </c:pt>
                <c:pt idx="51968">
                  <c:v>-7.7764999999999986</c:v>
                </c:pt>
                <c:pt idx="51969">
                  <c:v>-7.7745000000000033</c:v>
                </c:pt>
                <c:pt idx="51970">
                  <c:v>-7.772500000000008</c:v>
                </c:pt>
                <c:pt idx="51971">
                  <c:v>-7.7705000000000126</c:v>
                </c:pt>
                <c:pt idx="51972">
                  <c:v>-7.7685000000000031</c:v>
                </c:pt>
                <c:pt idx="51973">
                  <c:v>-7.7665000000000077</c:v>
                </c:pt>
                <c:pt idx="51974">
                  <c:v>-7.7645000000000124</c:v>
                </c:pt>
                <c:pt idx="51975">
                  <c:v>-7.7625000000000028</c:v>
                </c:pt>
                <c:pt idx="51976">
                  <c:v>-7.7605000000000075</c:v>
                </c:pt>
                <c:pt idx="51977">
                  <c:v>-7.7585000000000122</c:v>
                </c:pt>
                <c:pt idx="51978">
                  <c:v>-7.7565000000000026</c:v>
                </c:pt>
                <c:pt idx="51979">
                  <c:v>-7.7545000000000073</c:v>
                </c:pt>
                <c:pt idx="51980">
                  <c:v>-7.7525000000000119</c:v>
                </c:pt>
                <c:pt idx="51981">
                  <c:v>-7.7505000000000024</c:v>
                </c:pt>
                <c:pt idx="51982">
                  <c:v>-7.748500000000007</c:v>
                </c:pt>
                <c:pt idx="51983">
                  <c:v>-7.7465000000000117</c:v>
                </c:pt>
                <c:pt idx="51984">
                  <c:v>-7.7445000000000022</c:v>
                </c:pt>
                <c:pt idx="51985">
                  <c:v>-7.7425000000000068</c:v>
                </c:pt>
                <c:pt idx="51986">
                  <c:v>-7.7405000000000115</c:v>
                </c:pt>
                <c:pt idx="51987">
                  <c:v>-7.7385000000000019</c:v>
                </c:pt>
                <c:pt idx="51988">
                  <c:v>-7.7365000000000066</c:v>
                </c:pt>
                <c:pt idx="51989">
                  <c:v>-7.7345000000000113</c:v>
                </c:pt>
                <c:pt idx="51990">
                  <c:v>-7.7325000000000017</c:v>
                </c:pt>
                <c:pt idx="51991">
                  <c:v>-7.7305000000000064</c:v>
                </c:pt>
                <c:pt idx="51992">
                  <c:v>-7.728500000000011</c:v>
                </c:pt>
                <c:pt idx="51993">
                  <c:v>-7.7265000000000015</c:v>
                </c:pt>
                <c:pt idx="51994">
                  <c:v>-7.7245000000000061</c:v>
                </c:pt>
                <c:pt idx="51995">
                  <c:v>-7.7225000000000108</c:v>
                </c:pt>
                <c:pt idx="51996">
                  <c:v>-7.7205000000000013</c:v>
                </c:pt>
                <c:pt idx="51997">
                  <c:v>-7.7185000000000059</c:v>
                </c:pt>
                <c:pt idx="51998">
                  <c:v>-7.7165000000000106</c:v>
                </c:pt>
                <c:pt idx="51999">
                  <c:v>-7.714500000000001</c:v>
                </c:pt>
                <c:pt idx="52000">
                  <c:v>-7.7125000000000057</c:v>
                </c:pt>
                <c:pt idx="52001">
                  <c:v>-7.7105000000000103</c:v>
                </c:pt>
                <c:pt idx="52002">
                  <c:v>-7.7085000000000008</c:v>
                </c:pt>
                <c:pt idx="52003">
                  <c:v>-7.7065000000000055</c:v>
                </c:pt>
                <c:pt idx="52004">
                  <c:v>-7.7045000000000101</c:v>
                </c:pt>
                <c:pt idx="52005">
                  <c:v>-7.7025000000000006</c:v>
                </c:pt>
                <c:pt idx="52006">
                  <c:v>-7.7005000000000052</c:v>
                </c:pt>
                <c:pt idx="52007">
                  <c:v>-7.6985000000000099</c:v>
                </c:pt>
                <c:pt idx="52008">
                  <c:v>-7.6965000000000003</c:v>
                </c:pt>
                <c:pt idx="52009">
                  <c:v>-7.694500000000005</c:v>
                </c:pt>
                <c:pt idx="52010">
                  <c:v>-7.6925000000000097</c:v>
                </c:pt>
                <c:pt idx="52011">
                  <c:v>-7.6905000000000001</c:v>
                </c:pt>
                <c:pt idx="52012">
                  <c:v>-7.6885000000000048</c:v>
                </c:pt>
                <c:pt idx="52013">
                  <c:v>-7.6865000000000094</c:v>
                </c:pt>
                <c:pt idx="52014">
                  <c:v>-7.6844999999999999</c:v>
                </c:pt>
                <c:pt idx="52015">
                  <c:v>-7.6825000000000045</c:v>
                </c:pt>
                <c:pt idx="52016">
                  <c:v>-7.6805000000000092</c:v>
                </c:pt>
                <c:pt idx="52017">
                  <c:v>-7.6784999999999997</c:v>
                </c:pt>
                <c:pt idx="52018">
                  <c:v>-7.6765000000000043</c:v>
                </c:pt>
                <c:pt idx="52019">
                  <c:v>-7.674500000000009</c:v>
                </c:pt>
                <c:pt idx="52020">
                  <c:v>-7.6724999999999994</c:v>
                </c:pt>
                <c:pt idx="52021">
                  <c:v>-7.6705000000000041</c:v>
                </c:pt>
                <c:pt idx="52022">
                  <c:v>-7.6685000000000088</c:v>
                </c:pt>
                <c:pt idx="52023">
                  <c:v>-7.6664999999999992</c:v>
                </c:pt>
                <c:pt idx="52024">
                  <c:v>-7.6645000000000039</c:v>
                </c:pt>
                <c:pt idx="52025">
                  <c:v>-7.6625000000000085</c:v>
                </c:pt>
                <c:pt idx="52026">
                  <c:v>-7.660499999999999</c:v>
                </c:pt>
                <c:pt idx="52027">
                  <c:v>-7.6585000000000036</c:v>
                </c:pt>
                <c:pt idx="52028">
                  <c:v>-7.6565000000000083</c:v>
                </c:pt>
                <c:pt idx="52029">
                  <c:v>-7.6544999999999987</c:v>
                </c:pt>
                <c:pt idx="52030">
                  <c:v>-7.6525000000000034</c:v>
                </c:pt>
                <c:pt idx="52031">
                  <c:v>-7.6505000000000081</c:v>
                </c:pt>
                <c:pt idx="52032">
                  <c:v>-7.6485000000000127</c:v>
                </c:pt>
                <c:pt idx="52033">
                  <c:v>-7.6465000000000032</c:v>
                </c:pt>
                <c:pt idx="52034">
                  <c:v>-7.6445000000000078</c:v>
                </c:pt>
                <c:pt idx="52035">
                  <c:v>-7.6425000000000125</c:v>
                </c:pt>
                <c:pt idx="52036">
                  <c:v>-7.640500000000003</c:v>
                </c:pt>
                <c:pt idx="52037">
                  <c:v>-7.6385000000000076</c:v>
                </c:pt>
                <c:pt idx="52038">
                  <c:v>-7.6365000000000123</c:v>
                </c:pt>
                <c:pt idx="52039">
                  <c:v>-7.6345000000000027</c:v>
                </c:pt>
                <c:pt idx="52040">
                  <c:v>-7.6325000000000074</c:v>
                </c:pt>
                <c:pt idx="52041">
                  <c:v>-7.6305000000000121</c:v>
                </c:pt>
                <c:pt idx="52042">
                  <c:v>-7.6285000000000025</c:v>
                </c:pt>
                <c:pt idx="52043">
                  <c:v>-7.6265000000000072</c:v>
                </c:pt>
                <c:pt idx="52044">
                  <c:v>-7.6245000000000118</c:v>
                </c:pt>
                <c:pt idx="52045">
                  <c:v>-7.6225000000000023</c:v>
                </c:pt>
                <c:pt idx="52046">
                  <c:v>-7.6205000000000069</c:v>
                </c:pt>
                <c:pt idx="52047">
                  <c:v>-7.6185000000000116</c:v>
                </c:pt>
                <c:pt idx="52048">
                  <c:v>-7.616500000000002</c:v>
                </c:pt>
                <c:pt idx="52049">
                  <c:v>-7.6145000000000067</c:v>
                </c:pt>
                <c:pt idx="52050">
                  <c:v>-7.6125000000000114</c:v>
                </c:pt>
                <c:pt idx="52051">
                  <c:v>-7.6105000000000018</c:v>
                </c:pt>
                <c:pt idx="52052">
                  <c:v>-7.6085000000000065</c:v>
                </c:pt>
                <c:pt idx="52053">
                  <c:v>-7.6065000000000111</c:v>
                </c:pt>
                <c:pt idx="52054">
                  <c:v>-7.6045000000000016</c:v>
                </c:pt>
                <c:pt idx="52055">
                  <c:v>-7.6025000000000063</c:v>
                </c:pt>
                <c:pt idx="52056">
                  <c:v>-7.6005000000000109</c:v>
                </c:pt>
                <c:pt idx="52057">
                  <c:v>-7.5985000000000014</c:v>
                </c:pt>
                <c:pt idx="52058">
                  <c:v>-7.596500000000006</c:v>
                </c:pt>
                <c:pt idx="52059">
                  <c:v>-7.5945000000000107</c:v>
                </c:pt>
                <c:pt idx="52060">
                  <c:v>-7.5925000000000011</c:v>
                </c:pt>
                <c:pt idx="52061">
                  <c:v>-7.5905000000000058</c:v>
                </c:pt>
                <c:pt idx="52062">
                  <c:v>-7.5885000000000105</c:v>
                </c:pt>
                <c:pt idx="52063">
                  <c:v>-7.5865000000000009</c:v>
                </c:pt>
                <c:pt idx="52064">
                  <c:v>-7.5845000000000056</c:v>
                </c:pt>
                <c:pt idx="52065">
                  <c:v>-7.5825000000000102</c:v>
                </c:pt>
                <c:pt idx="52066">
                  <c:v>-7.5805000000000007</c:v>
                </c:pt>
                <c:pt idx="52067">
                  <c:v>-7.5785000000000053</c:v>
                </c:pt>
                <c:pt idx="52068">
                  <c:v>-7.57650000000001</c:v>
                </c:pt>
                <c:pt idx="52069">
                  <c:v>-7.5745000000000005</c:v>
                </c:pt>
                <c:pt idx="52070">
                  <c:v>-7.5725000000000051</c:v>
                </c:pt>
                <c:pt idx="52071">
                  <c:v>-7.5705000000000098</c:v>
                </c:pt>
                <c:pt idx="52072">
                  <c:v>-7.5685000000000002</c:v>
                </c:pt>
                <c:pt idx="52073">
                  <c:v>-7.5665000000000049</c:v>
                </c:pt>
                <c:pt idx="52074">
                  <c:v>-7.5645000000000095</c:v>
                </c:pt>
                <c:pt idx="52075">
                  <c:v>-7.5625</c:v>
                </c:pt>
                <c:pt idx="52076">
                  <c:v>-7.5605000000000047</c:v>
                </c:pt>
                <c:pt idx="52077">
                  <c:v>-7.5585000000000093</c:v>
                </c:pt>
                <c:pt idx="52078">
                  <c:v>-7.5564999999999998</c:v>
                </c:pt>
                <c:pt idx="52079">
                  <c:v>-7.5545000000000044</c:v>
                </c:pt>
                <c:pt idx="52080">
                  <c:v>-7.5525000000000091</c:v>
                </c:pt>
                <c:pt idx="52081">
                  <c:v>-7.5504999999999995</c:v>
                </c:pt>
                <c:pt idx="52082">
                  <c:v>-7.5485000000000042</c:v>
                </c:pt>
                <c:pt idx="52083">
                  <c:v>-7.5465000000000089</c:v>
                </c:pt>
                <c:pt idx="52084">
                  <c:v>-7.5444999999999993</c:v>
                </c:pt>
                <c:pt idx="52085">
                  <c:v>-7.542500000000004</c:v>
                </c:pt>
                <c:pt idx="52086">
                  <c:v>-7.5405000000000086</c:v>
                </c:pt>
                <c:pt idx="52087">
                  <c:v>-7.5384999999999991</c:v>
                </c:pt>
                <c:pt idx="52088">
                  <c:v>-7.5365000000000038</c:v>
                </c:pt>
                <c:pt idx="52089">
                  <c:v>-7.5345000000000084</c:v>
                </c:pt>
                <c:pt idx="52090">
                  <c:v>-7.5324999999999989</c:v>
                </c:pt>
                <c:pt idx="52091">
                  <c:v>-7.5305000000000035</c:v>
                </c:pt>
                <c:pt idx="52092">
                  <c:v>-7.5285000000000082</c:v>
                </c:pt>
                <c:pt idx="52093">
                  <c:v>-7.5264999999999986</c:v>
                </c:pt>
                <c:pt idx="52094">
                  <c:v>-7.5245000000000033</c:v>
                </c:pt>
                <c:pt idx="52095">
                  <c:v>-7.522500000000008</c:v>
                </c:pt>
                <c:pt idx="52096">
                  <c:v>-7.5205000000000126</c:v>
                </c:pt>
                <c:pt idx="52097">
                  <c:v>-7.5185000000000031</c:v>
                </c:pt>
                <c:pt idx="52098">
                  <c:v>-7.5165000000000077</c:v>
                </c:pt>
                <c:pt idx="52099">
                  <c:v>-7.5145000000000124</c:v>
                </c:pt>
                <c:pt idx="52100">
                  <c:v>-7.5125000000000028</c:v>
                </c:pt>
                <c:pt idx="52101">
                  <c:v>-7.5105000000000075</c:v>
                </c:pt>
                <c:pt idx="52102">
                  <c:v>-7.5085000000000122</c:v>
                </c:pt>
                <c:pt idx="52103">
                  <c:v>-7.5065000000000026</c:v>
                </c:pt>
                <c:pt idx="52104">
                  <c:v>-7.5045000000000073</c:v>
                </c:pt>
                <c:pt idx="52105">
                  <c:v>-7.5025000000000119</c:v>
                </c:pt>
                <c:pt idx="52106">
                  <c:v>-7.5005000000000024</c:v>
                </c:pt>
                <c:pt idx="52107">
                  <c:v>-7.498500000000007</c:v>
                </c:pt>
                <c:pt idx="52108">
                  <c:v>-7.4965000000000117</c:v>
                </c:pt>
                <c:pt idx="52109">
                  <c:v>-7.4945000000000022</c:v>
                </c:pt>
                <c:pt idx="52110">
                  <c:v>-7.4925000000000068</c:v>
                </c:pt>
                <c:pt idx="52111">
                  <c:v>-7.4905000000000115</c:v>
                </c:pt>
                <c:pt idx="52112">
                  <c:v>-7.4885000000000019</c:v>
                </c:pt>
                <c:pt idx="52113">
                  <c:v>-7.4865000000000066</c:v>
                </c:pt>
                <c:pt idx="52114">
                  <c:v>-7.4845000000000113</c:v>
                </c:pt>
                <c:pt idx="52115">
                  <c:v>-7.4825000000000017</c:v>
                </c:pt>
                <c:pt idx="52116">
                  <c:v>-7.4805000000000064</c:v>
                </c:pt>
                <c:pt idx="52117">
                  <c:v>-7.478500000000011</c:v>
                </c:pt>
                <c:pt idx="52118">
                  <c:v>-7.4765000000000015</c:v>
                </c:pt>
                <c:pt idx="52119">
                  <c:v>-7.4745000000000061</c:v>
                </c:pt>
                <c:pt idx="52120">
                  <c:v>-7.4725000000000108</c:v>
                </c:pt>
                <c:pt idx="52121">
                  <c:v>-7.4705000000000013</c:v>
                </c:pt>
                <c:pt idx="52122">
                  <c:v>-7.4685000000000059</c:v>
                </c:pt>
                <c:pt idx="52123">
                  <c:v>-7.4665000000000106</c:v>
                </c:pt>
                <c:pt idx="52124">
                  <c:v>-7.464500000000001</c:v>
                </c:pt>
                <c:pt idx="52125">
                  <c:v>-7.4625000000000057</c:v>
                </c:pt>
                <c:pt idx="52126">
                  <c:v>-7.4605000000000103</c:v>
                </c:pt>
                <c:pt idx="52127">
                  <c:v>-7.4585000000000008</c:v>
                </c:pt>
                <c:pt idx="52128">
                  <c:v>-7.4565000000000055</c:v>
                </c:pt>
                <c:pt idx="52129">
                  <c:v>-7.4545000000000101</c:v>
                </c:pt>
                <c:pt idx="52130">
                  <c:v>-7.4525000000000006</c:v>
                </c:pt>
                <c:pt idx="52131">
                  <c:v>-7.4505000000000052</c:v>
                </c:pt>
                <c:pt idx="52132">
                  <c:v>-7.4485000000000099</c:v>
                </c:pt>
                <c:pt idx="52133">
                  <c:v>-7.4465000000000003</c:v>
                </c:pt>
                <c:pt idx="52134">
                  <c:v>-7.444500000000005</c:v>
                </c:pt>
                <c:pt idx="52135">
                  <c:v>-7.4425000000000097</c:v>
                </c:pt>
                <c:pt idx="52136">
                  <c:v>-7.4405000000000001</c:v>
                </c:pt>
                <c:pt idx="52137">
                  <c:v>-7.4385000000000048</c:v>
                </c:pt>
                <c:pt idx="52138">
                  <c:v>-7.4365000000000094</c:v>
                </c:pt>
                <c:pt idx="52139">
                  <c:v>-7.4344999999999999</c:v>
                </c:pt>
                <c:pt idx="52140">
                  <c:v>-7.4325000000000045</c:v>
                </c:pt>
                <c:pt idx="52141">
                  <c:v>-7.4305000000000092</c:v>
                </c:pt>
                <c:pt idx="52142">
                  <c:v>-7.4284999999999997</c:v>
                </c:pt>
                <c:pt idx="52143">
                  <c:v>-7.4265000000000043</c:v>
                </c:pt>
                <c:pt idx="52144">
                  <c:v>-7.424500000000009</c:v>
                </c:pt>
                <c:pt idx="52145">
                  <c:v>-7.4224999999999994</c:v>
                </c:pt>
                <c:pt idx="52146">
                  <c:v>-7.4205000000000041</c:v>
                </c:pt>
                <c:pt idx="52147">
                  <c:v>-7.4185000000000088</c:v>
                </c:pt>
                <c:pt idx="52148">
                  <c:v>-7.4164999999999992</c:v>
                </c:pt>
                <c:pt idx="52149">
                  <c:v>-7.4145000000000039</c:v>
                </c:pt>
                <c:pt idx="52150">
                  <c:v>-7.4125000000000085</c:v>
                </c:pt>
                <c:pt idx="52151">
                  <c:v>-7.410499999999999</c:v>
                </c:pt>
                <c:pt idx="52152">
                  <c:v>-7.4085000000000036</c:v>
                </c:pt>
                <c:pt idx="52153">
                  <c:v>-7.4065000000000083</c:v>
                </c:pt>
                <c:pt idx="52154">
                  <c:v>-7.4044999999999987</c:v>
                </c:pt>
                <c:pt idx="52155">
                  <c:v>-7.4025000000000034</c:v>
                </c:pt>
                <c:pt idx="52156">
                  <c:v>-7.4005000000000081</c:v>
                </c:pt>
                <c:pt idx="52157">
                  <c:v>-7.3985000000000127</c:v>
                </c:pt>
                <c:pt idx="52158">
                  <c:v>-7.3965000000000032</c:v>
                </c:pt>
                <c:pt idx="52159">
                  <c:v>-7.3945000000000078</c:v>
                </c:pt>
                <c:pt idx="52160">
                  <c:v>-7.3925000000000125</c:v>
                </c:pt>
                <c:pt idx="52161">
                  <c:v>-7.390500000000003</c:v>
                </c:pt>
                <c:pt idx="52162">
                  <c:v>-7.3885000000000076</c:v>
                </c:pt>
                <c:pt idx="52163">
                  <c:v>-7.3865000000000123</c:v>
                </c:pt>
                <c:pt idx="52164">
                  <c:v>-7.3845000000000027</c:v>
                </c:pt>
                <c:pt idx="52165">
                  <c:v>-7.3825000000000074</c:v>
                </c:pt>
                <c:pt idx="52166">
                  <c:v>-7.3805000000000121</c:v>
                </c:pt>
                <c:pt idx="52167">
                  <c:v>-7.3785000000000025</c:v>
                </c:pt>
                <c:pt idx="52168">
                  <c:v>-7.3765000000000072</c:v>
                </c:pt>
                <c:pt idx="52169">
                  <c:v>-7.3745000000000118</c:v>
                </c:pt>
                <c:pt idx="52170">
                  <c:v>-7.3725000000000023</c:v>
                </c:pt>
                <c:pt idx="52171">
                  <c:v>-7.3705000000000069</c:v>
                </c:pt>
                <c:pt idx="52172">
                  <c:v>-7.3685000000000116</c:v>
                </c:pt>
                <c:pt idx="52173">
                  <c:v>-7.366500000000002</c:v>
                </c:pt>
                <c:pt idx="52174">
                  <c:v>-7.3645000000000067</c:v>
                </c:pt>
                <c:pt idx="52175">
                  <c:v>-7.3625000000000114</c:v>
                </c:pt>
                <c:pt idx="52176">
                  <c:v>-7.3605000000000018</c:v>
                </c:pt>
                <c:pt idx="52177">
                  <c:v>-7.3585000000000065</c:v>
                </c:pt>
                <c:pt idx="52178">
                  <c:v>-7.3565000000000111</c:v>
                </c:pt>
                <c:pt idx="52179">
                  <c:v>-7.3545000000000016</c:v>
                </c:pt>
                <c:pt idx="52180">
                  <c:v>-7.3525000000000063</c:v>
                </c:pt>
                <c:pt idx="52181">
                  <c:v>-7.3505000000000109</c:v>
                </c:pt>
                <c:pt idx="52182">
                  <c:v>-7.3485000000000014</c:v>
                </c:pt>
                <c:pt idx="52183">
                  <c:v>-7.346500000000006</c:v>
                </c:pt>
                <c:pt idx="52184">
                  <c:v>-7.3445000000000107</c:v>
                </c:pt>
                <c:pt idx="52185">
                  <c:v>-7.3425000000000011</c:v>
                </c:pt>
                <c:pt idx="52186">
                  <c:v>-7.3405000000000058</c:v>
                </c:pt>
                <c:pt idx="52187">
                  <c:v>-7.3385000000000105</c:v>
                </c:pt>
                <c:pt idx="52188">
                  <c:v>-7.3365000000000009</c:v>
                </c:pt>
                <c:pt idx="52189">
                  <c:v>-7.3345000000000056</c:v>
                </c:pt>
                <c:pt idx="52190">
                  <c:v>-7.3325000000000102</c:v>
                </c:pt>
                <c:pt idx="52191">
                  <c:v>-7.3305000000000007</c:v>
                </c:pt>
                <c:pt idx="52192">
                  <c:v>-7.3285000000000053</c:v>
                </c:pt>
                <c:pt idx="52193">
                  <c:v>-7.32650000000001</c:v>
                </c:pt>
                <c:pt idx="52194">
                  <c:v>-7.3245000000000005</c:v>
                </c:pt>
                <c:pt idx="52195">
                  <c:v>-7.3225000000000051</c:v>
                </c:pt>
                <c:pt idx="52196">
                  <c:v>-7.3205000000000098</c:v>
                </c:pt>
                <c:pt idx="52197">
                  <c:v>-7.3185000000000002</c:v>
                </c:pt>
                <c:pt idx="52198">
                  <c:v>-7.3165000000000049</c:v>
                </c:pt>
                <c:pt idx="52199">
                  <c:v>-7.3145000000000095</c:v>
                </c:pt>
                <c:pt idx="52200">
                  <c:v>-7.3125</c:v>
                </c:pt>
                <c:pt idx="52201">
                  <c:v>-7.3105000000000047</c:v>
                </c:pt>
                <c:pt idx="52202">
                  <c:v>-7.3085000000000093</c:v>
                </c:pt>
                <c:pt idx="52203">
                  <c:v>-7.3064999999999998</c:v>
                </c:pt>
                <c:pt idx="52204">
                  <c:v>-7.3045000000000044</c:v>
                </c:pt>
                <c:pt idx="52205">
                  <c:v>-7.3025000000000091</c:v>
                </c:pt>
                <c:pt idx="52206">
                  <c:v>-7.3004999999999995</c:v>
                </c:pt>
                <c:pt idx="52207">
                  <c:v>-7.2985000000000042</c:v>
                </c:pt>
                <c:pt idx="52208">
                  <c:v>-7.2965000000000089</c:v>
                </c:pt>
                <c:pt idx="52209">
                  <c:v>-7.2944999999999993</c:v>
                </c:pt>
                <c:pt idx="52210">
                  <c:v>-7.292500000000004</c:v>
                </c:pt>
                <c:pt idx="52211">
                  <c:v>-7.2905000000000086</c:v>
                </c:pt>
                <c:pt idx="52212">
                  <c:v>-7.2884999999999991</c:v>
                </c:pt>
                <c:pt idx="52213">
                  <c:v>-7.2865000000000038</c:v>
                </c:pt>
                <c:pt idx="52214">
                  <c:v>-7.2845000000000084</c:v>
                </c:pt>
                <c:pt idx="52215">
                  <c:v>-7.2824999999999989</c:v>
                </c:pt>
                <c:pt idx="52216">
                  <c:v>-7.2805000000000035</c:v>
                </c:pt>
                <c:pt idx="52217">
                  <c:v>-7.2785000000000082</c:v>
                </c:pt>
                <c:pt idx="52218">
                  <c:v>-7.2764999999999986</c:v>
                </c:pt>
                <c:pt idx="52219">
                  <c:v>-7.2745000000000033</c:v>
                </c:pt>
                <c:pt idx="52220">
                  <c:v>-7.272500000000008</c:v>
                </c:pt>
                <c:pt idx="52221">
                  <c:v>-7.2705000000000126</c:v>
                </c:pt>
                <c:pt idx="52222">
                  <c:v>-7.2685000000000031</c:v>
                </c:pt>
                <c:pt idx="52223">
                  <c:v>-7.2665000000000077</c:v>
                </c:pt>
                <c:pt idx="52224">
                  <c:v>-7.2645000000000124</c:v>
                </c:pt>
                <c:pt idx="52225">
                  <c:v>-7.2625000000000028</c:v>
                </c:pt>
                <c:pt idx="52226">
                  <c:v>-7.2605000000000075</c:v>
                </c:pt>
                <c:pt idx="52227">
                  <c:v>-7.2585000000000122</c:v>
                </c:pt>
                <c:pt idx="52228">
                  <c:v>-7.2565000000000026</c:v>
                </c:pt>
                <c:pt idx="52229">
                  <c:v>-7.2545000000000073</c:v>
                </c:pt>
                <c:pt idx="52230">
                  <c:v>-7.2525000000000119</c:v>
                </c:pt>
                <c:pt idx="52231">
                  <c:v>-7.2505000000000024</c:v>
                </c:pt>
                <c:pt idx="52232">
                  <c:v>-7.248500000000007</c:v>
                </c:pt>
                <c:pt idx="52233">
                  <c:v>-7.2465000000000117</c:v>
                </c:pt>
                <c:pt idx="52234">
                  <c:v>-7.2445000000000022</c:v>
                </c:pt>
                <c:pt idx="52235">
                  <c:v>-7.2425000000000068</c:v>
                </c:pt>
                <c:pt idx="52236">
                  <c:v>-7.2405000000000115</c:v>
                </c:pt>
                <c:pt idx="52237">
                  <c:v>-7.2385000000000019</c:v>
                </c:pt>
                <c:pt idx="52238">
                  <c:v>-7.2365000000000066</c:v>
                </c:pt>
                <c:pt idx="52239">
                  <c:v>-7.2345000000000113</c:v>
                </c:pt>
                <c:pt idx="52240">
                  <c:v>-7.2325000000000017</c:v>
                </c:pt>
                <c:pt idx="52241">
                  <c:v>-7.2305000000000064</c:v>
                </c:pt>
                <c:pt idx="52242">
                  <c:v>-7.228500000000011</c:v>
                </c:pt>
                <c:pt idx="52243">
                  <c:v>-7.2265000000000015</c:v>
                </c:pt>
                <c:pt idx="52244">
                  <c:v>-7.2245000000000061</c:v>
                </c:pt>
                <c:pt idx="52245">
                  <c:v>-7.2225000000000108</c:v>
                </c:pt>
                <c:pt idx="52246">
                  <c:v>-7.2205000000000013</c:v>
                </c:pt>
                <c:pt idx="52247">
                  <c:v>-7.2185000000000059</c:v>
                </c:pt>
                <c:pt idx="52248">
                  <c:v>-7.2165000000000106</c:v>
                </c:pt>
                <c:pt idx="52249">
                  <c:v>-7.214500000000001</c:v>
                </c:pt>
                <c:pt idx="52250">
                  <c:v>-7.2125000000000057</c:v>
                </c:pt>
                <c:pt idx="52251">
                  <c:v>-7.2105000000000103</c:v>
                </c:pt>
                <c:pt idx="52252">
                  <c:v>-7.2085000000000008</c:v>
                </c:pt>
                <c:pt idx="52253">
                  <c:v>-7.2065000000000055</c:v>
                </c:pt>
                <c:pt idx="52254">
                  <c:v>-7.2045000000000101</c:v>
                </c:pt>
                <c:pt idx="52255">
                  <c:v>-7.2025000000000006</c:v>
                </c:pt>
                <c:pt idx="52256">
                  <c:v>-7.2005000000000052</c:v>
                </c:pt>
                <c:pt idx="52257">
                  <c:v>-7.1985000000000099</c:v>
                </c:pt>
                <c:pt idx="52258">
                  <c:v>-7.1965000000000003</c:v>
                </c:pt>
                <c:pt idx="52259">
                  <c:v>-7.194500000000005</c:v>
                </c:pt>
                <c:pt idx="52260">
                  <c:v>-7.1925000000000097</c:v>
                </c:pt>
                <c:pt idx="52261">
                  <c:v>-7.1905000000000001</c:v>
                </c:pt>
                <c:pt idx="52262">
                  <c:v>-7.1885000000000048</c:v>
                </c:pt>
                <c:pt idx="52263">
                  <c:v>-7.1865000000000094</c:v>
                </c:pt>
                <c:pt idx="52264">
                  <c:v>-7.1844999999999999</c:v>
                </c:pt>
                <c:pt idx="52265">
                  <c:v>-7.1825000000000045</c:v>
                </c:pt>
                <c:pt idx="52266">
                  <c:v>-7.1805000000000092</c:v>
                </c:pt>
                <c:pt idx="52267">
                  <c:v>-7.1784999999999997</c:v>
                </c:pt>
                <c:pt idx="52268">
                  <c:v>-7.1765000000000043</c:v>
                </c:pt>
                <c:pt idx="52269">
                  <c:v>-7.174500000000009</c:v>
                </c:pt>
                <c:pt idx="52270">
                  <c:v>-7.1724999999999994</c:v>
                </c:pt>
                <c:pt idx="52271">
                  <c:v>-7.1705000000000041</c:v>
                </c:pt>
                <c:pt idx="52272">
                  <c:v>-7.1685000000000088</c:v>
                </c:pt>
                <c:pt idx="52273">
                  <c:v>-7.1664999999999992</c:v>
                </c:pt>
                <c:pt idx="52274">
                  <c:v>-7.1645000000000039</c:v>
                </c:pt>
                <c:pt idx="52275">
                  <c:v>-7.1625000000000085</c:v>
                </c:pt>
                <c:pt idx="52276">
                  <c:v>-7.160499999999999</c:v>
                </c:pt>
                <c:pt idx="52277">
                  <c:v>-7.1585000000000036</c:v>
                </c:pt>
                <c:pt idx="52278">
                  <c:v>-7.1565000000000083</c:v>
                </c:pt>
                <c:pt idx="52279">
                  <c:v>-7.1544999999999987</c:v>
                </c:pt>
                <c:pt idx="52280">
                  <c:v>-7.1525000000000034</c:v>
                </c:pt>
                <c:pt idx="52281">
                  <c:v>-7.1505000000000081</c:v>
                </c:pt>
                <c:pt idx="52282">
                  <c:v>-7.1485000000000127</c:v>
                </c:pt>
                <c:pt idx="52283">
                  <c:v>-7.1465000000000032</c:v>
                </c:pt>
                <c:pt idx="52284">
                  <c:v>-7.1445000000000078</c:v>
                </c:pt>
                <c:pt idx="52285">
                  <c:v>-7.1425000000000125</c:v>
                </c:pt>
                <c:pt idx="52286">
                  <c:v>-7.140500000000003</c:v>
                </c:pt>
                <c:pt idx="52287">
                  <c:v>-7.1385000000000076</c:v>
                </c:pt>
                <c:pt idx="52288">
                  <c:v>-7.1365000000000123</c:v>
                </c:pt>
                <c:pt idx="52289">
                  <c:v>-7.1345000000000027</c:v>
                </c:pt>
                <c:pt idx="52290">
                  <c:v>-7.1325000000000074</c:v>
                </c:pt>
                <c:pt idx="52291">
                  <c:v>-7.1305000000000121</c:v>
                </c:pt>
                <c:pt idx="52292">
                  <c:v>-7.1285000000000025</c:v>
                </c:pt>
                <c:pt idx="52293">
                  <c:v>-7.1265000000000072</c:v>
                </c:pt>
                <c:pt idx="52294">
                  <c:v>-7.1245000000000118</c:v>
                </c:pt>
                <c:pt idx="52295">
                  <c:v>-7.1225000000000023</c:v>
                </c:pt>
                <c:pt idx="52296">
                  <c:v>-7.1205000000000069</c:v>
                </c:pt>
                <c:pt idx="52297">
                  <c:v>-7.1185000000000116</c:v>
                </c:pt>
                <c:pt idx="52298">
                  <c:v>-7.116500000000002</c:v>
                </c:pt>
                <c:pt idx="52299">
                  <c:v>-7.1145000000000067</c:v>
                </c:pt>
                <c:pt idx="52300">
                  <c:v>-7.1125000000000114</c:v>
                </c:pt>
                <c:pt idx="52301">
                  <c:v>-7.1105000000000018</c:v>
                </c:pt>
                <c:pt idx="52302">
                  <c:v>-7.1085000000000065</c:v>
                </c:pt>
                <c:pt idx="52303">
                  <c:v>-7.1065000000000111</c:v>
                </c:pt>
                <c:pt idx="52304">
                  <c:v>-7.1045000000000016</c:v>
                </c:pt>
                <c:pt idx="52305">
                  <c:v>-7.1025000000000063</c:v>
                </c:pt>
                <c:pt idx="52306">
                  <c:v>-7.1005000000000109</c:v>
                </c:pt>
                <c:pt idx="52307">
                  <c:v>-7.0985000000000014</c:v>
                </c:pt>
                <c:pt idx="52308">
                  <c:v>-7.096500000000006</c:v>
                </c:pt>
                <c:pt idx="52309">
                  <c:v>-7.0945000000000107</c:v>
                </c:pt>
                <c:pt idx="52310">
                  <c:v>-7.0925000000000011</c:v>
                </c:pt>
                <c:pt idx="52311">
                  <c:v>-7.0905000000000058</c:v>
                </c:pt>
                <c:pt idx="52312">
                  <c:v>-7.0885000000000105</c:v>
                </c:pt>
                <c:pt idx="52313">
                  <c:v>-7.0865000000000009</c:v>
                </c:pt>
                <c:pt idx="52314">
                  <c:v>-7.0845000000000056</c:v>
                </c:pt>
                <c:pt idx="52315">
                  <c:v>-7.0825000000000102</c:v>
                </c:pt>
                <c:pt idx="52316">
                  <c:v>-7.0805000000000007</c:v>
                </c:pt>
                <c:pt idx="52317">
                  <c:v>-7.0785000000000053</c:v>
                </c:pt>
                <c:pt idx="52318">
                  <c:v>-7.07650000000001</c:v>
                </c:pt>
                <c:pt idx="52319">
                  <c:v>-7.0745000000000005</c:v>
                </c:pt>
                <c:pt idx="52320">
                  <c:v>-7.0725000000000051</c:v>
                </c:pt>
                <c:pt idx="52321">
                  <c:v>-7.0705000000000098</c:v>
                </c:pt>
                <c:pt idx="52322">
                  <c:v>-7.0685000000000002</c:v>
                </c:pt>
                <c:pt idx="52323">
                  <c:v>-7.0665000000000049</c:v>
                </c:pt>
                <c:pt idx="52324">
                  <c:v>-7.0645000000000095</c:v>
                </c:pt>
                <c:pt idx="52325">
                  <c:v>-7.0625</c:v>
                </c:pt>
                <c:pt idx="52326">
                  <c:v>-7.0605000000000047</c:v>
                </c:pt>
                <c:pt idx="52327">
                  <c:v>-7.0585000000000093</c:v>
                </c:pt>
                <c:pt idx="52328">
                  <c:v>-7.0564999999999998</c:v>
                </c:pt>
                <c:pt idx="52329">
                  <c:v>-7.0545000000000044</c:v>
                </c:pt>
                <c:pt idx="52330">
                  <c:v>-7.0525000000000091</c:v>
                </c:pt>
                <c:pt idx="52331">
                  <c:v>-7.0504999999999995</c:v>
                </c:pt>
                <c:pt idx="52332">
                  <c:v>-7.0485000000000042</c:v>
                </c:pt>
                <c:pt idx="52333">
                  <c:v>-7.0465000000000089</c:v>
                </c:pt>
                <c:pt idx="52334">
                  <c:v>-7.0444999999999993</c:v>
                </c:pt>
                <c:pt idx="52335">
                  <c:v>-7.042500000000004</c:v>
                </c:pt>
                <c:pt idx="52336">
                  <c:v>-7.0405000000000086</c:v>
                </c:pt>
                <c:pt idx="52337">
                  <c:v>-7.0384999999999991</c:v>
                </c:pt>
                <c:pt idx="52338">
                  <c:v>-7.0365000000000038</c:v>
                </c:pt>
                <c:pt idx="52339">
                  <c:v>-7.0345000000000084</c:v>
                </c:pt>
                <c:pt idx="52340">
                  <c:v>-7.0324999999999989</c:v>
                </c:pt>
                <c:pt idx="52341">
                  <c:v>-7.0305000000000035</c:v>
                </c:pt>
                <c:pt idx="52342">
                  <c:v>-7.0285000000000082</c:v>
                </c:pt>
                <c:pt idx="52343">
                  <c:v>-7.0264999999999986</c:v>
                </c:pt>
                <c:pt idx="52344">
                  <c:v>-7.0245000000000033</c:v>
                </c:pt>
                <c:pt idx="52345">
                  <c:v>-7.022500000000008</c:v>
                </c:pt>
                <c:pt idx="52346">
                  <c:v>-7.0205000000000126</c:v>
                </c:pt>
                <c:pt idx="52347">
                  <c:v>-7.0185000000000031</c:v>
                </c:pt>
                <c:pt idx="52348">
                  <c:v>-7.0165000000000077</c:v>
                </c:pt>
                <c:pt idx="52349">
                  <c:v>-7.0145000000000124</c:v>
                </c:pt>
                <c:pt idx="52350">
                  <c:v>-7.0125000000000028</c:v>
                </c:pt>
                <c:pt idx="52351">
                  <c:v>-7.0105000000000075</c:v>
                </c:pt>
                <c:pt idx="52352">
                  <c:v>-7.0085000000000122</c:v>
                </c:pt>
                <c:pt idx="52353">
                  <c:v>-7.0065000000000026</c:v>
                </c:pt>
                <c:pt idx="52354">
                  <c:v>-7.0045000000000073</c:v>
                </c:pt>
                <c:pt idx="52355">
                  <c:v>-7.0025000000000119</c:v>
                </c:pt>
                <c:pt idx="52356">
                  <c:v>-7.0005000000000024</c:v>
                </c:pt>
                <c:pt idx="52357">
                  <c:v>-6.998500000000007</c:v>
                </c:pt>
                <c:pt idx="52358">
                  <c:v>-6.9965000000000117</c:v>
                </c:pt>
                <c:pt idx="52359">
                  <c:v>-6.9945000000000022</c:v>
                </c:pt>
                <c:pt idx="52360">
                  <c:v>-6.9925000000000068</c:v>
                </c:pt>
                <c:pt idx="52361">
                  <c:v>-6.9905000000000115</c:v>
                </c:pt>
                <c:pt idx="52362">
                  <c:v>-6.9885000000000019</c:v>
                </c:pt>
                <c:pt idx="52363">
                  <c:v>-6.9865000000000066</c:v>
                </c:pt>
                <c:pt idx="52364">
                  <c:v>-6.9845000000000113</c:v>
                </c:pt>
                <c:pt idx="52365">
                  <c:v>-6.9825000000000017</c:v>
                </c:pt>
                <c:pt idx="52366">
                  <c:v>-6.9805000000000064</c:v>
                </c:pt>
                <c:pt idx="52367">
                  <c:v>-6.978500000000011</c:v>
                </c:pt>
                <c:pt idx="52368">
                  <c:v>-6.9765000000000015</c:v>
                </c:pt>
                <c:pt idx="52369">
                  <c:v>-6.9745000000000061</c:v>
                </c:pt>
                <c:pt idx="52370">
                  <c:v>-6.9725000000000108</c:v>
                </c:pt>
                <c:pt idx="52371">
                  <c:v>-6.9705000000000013</c:v>
                </c:pt>
                <c:pt idx="52372">
                  <c:v>-6.9685000000000059</c:v>
                </c:pt>
                <c:pt idx="52373">
                  <c:v>-6.9665000000000106</c:v>
                </c:pt>
                <c:pt idx="52374">
                  <c:v>-6.964500000000001</c:v>
                </c:pt>
                <c:pt idx="52375">
                  <c:v>-6.9625000000000057</c:v>
                </c:pt>
                <c:pt idx="52376">
                  <c:v>-6.9605000000000103</c:v>
                </c:pt>
                <c:pt idx="52377">
                  <c:v>-6.9585000000000008</c:v>
                </c:pt>
                <c:pt idx="52378">
                  <c:v>-6.9565000000000055</c:v>
                </c:pt>
                <c:pt idx="52379">
                  <c:v>-6.9545000000000101</c:v>
                </c:pt>
                <c:pt idx="52380">
                  <c:v>-6.9525000000000006</c:v>
                </c:pt>
                <c:pt idx="52381">
                  <c:v>-6.9505000000000052</c:v>
                </c:pt>
                <c:pt idx="52382">
                  <c:v>-6.9485000000000099</c:v>
                </c:pt>
                <c:pt idx="52383">
                  <c:v>-6.9465000000000003</c:v>
                </c:pt>
                <c:pt idx="52384">
                  <c:v>-6.944500000000005</c:v>
                </c:pt>
                <c:pt idx="52385">
                  <c:v>-6.9425000000000097</c:v>
                </c:pt>
                <c:pt idx="52386">
                  <c:v>-6.9405000000000001</c:v>
                </c:pt>
                <c:pt idx="52387">
                  <c:v>-6.9385000000000048</c:v>
                </c:pt>
                <c:pt idx="52388">
                  <c:v>-6.9365000000000094</c:v>
                </c:pt>
                <c:pt idx="52389">
                  <c:v>-6.9344999999999999</c:v>
                </c:pt>
                <c:pt idx="52390">
                  <c:v>-6.9325000000000045</c:v>
                </c:pt>
                <c:pt idx="52391">
                  <c:v>-6.9305000000000092</c:v>
                </c:pt>
                <c:pt idx="52392">
                  <c:v>-6.9284999999999997</c:v>
                </c:pt>
                <c:pt idx="52393">
                  <c:v>-6.9265000000000043</c:v>
                </c:pt>
                <c:pt idx="52394">
                  <c:v>-6.924500000000009</c:v>
                </c:pt>
                <c:pt idx="52395">
                  <c:v>-6.9224999999999994</c:v>
                </c:pt>
                <c:pt idx="52396">
                  <c:v>-6.9205000000000041</c:v>
                </c:pt>
                <c:pt idx="52397">
                  <c:v>-6.9185000000000088</c:v>
                </c:pt>
                <c:pt idx="52398">
                  <c:v>-6.9164999999999992</c:v>
                </c:pt>
                <c:pt idx="52399">
                  <c:v>-6.9145000000000039</c:v>
                </c:pt>
                <c:pt idx="52400">
                  <c:v>-6.9125000000000085</c:v>
                </c:pt>
                <c:pt idx="52401">
                  <c:v>-6.910499999999999</c:v>
                </c:pt>
                <c:pt idx="52402">
                  <c:v>-6.9085000000000036</c:v>
                </c:pt>
                <c:pt idx="52403">
                  <c:v>-6.9065000000000083</c:v>
                </c:pt>
                <c:pt idx="52404">
                  <c:v>-6.9044999999999987</c:v>
                </c:pt>
                <c:pt idx="52405">
                  <c:v>-6.9025000000000034</c:v>
                </c:pt>
                <c:pt idx="52406">
                  <c:v>-6.9005000000000081</c:v>
                </c:pt>
                <c:pt idx="52407">
                  <c:v>-6.8985000000000127</c:v>
                </c:pt>
                <c:pt idx="52408">
                  <c:v>-6.8965000000000032</c:v>
                </c:pt>
                <c:pt idx="52409">
                  <c:v>-6.8945000000000078</c:v>
                </c:pt>
                <c:pt idx="52410">
                  <c:v>-6.8925000000000125</c:v>
                </c:pt>
                <c:pt idx="52411">
                  <c:v>-6.890500000000003</c:v>
                </c:pt>
                <c:pt idx="52412">
                  <c:v>-6.8885000000000076</c:v>
                </c:pt>
                <c:pt idx="52413">
                  <c:v>-6.8865000000000123</c:v>
                </c:pt>
                <c:pt idx="52414">
                  <c:v>-6.8845000000000027</c:v>
                </c:pt>
                <c:pt idx="52415">
                  <c:v>-6.8825000000000074</c:v>
                </c:pt>
                <c:pt idx="52416">
                  <c:v>-6.8805000000000121</c:v>
                </c:pt>
                <c:pt idx="52417">
                  <c:v>-6.8785000000000025</c:v>
                </c:pt>
                <c:pt idx="52418">
                  <c:v>-6.8765000000000072</c:v>
                </c:pt>
                <c:pt idx="52419">
                  <c:v>-6.8745000000000118</c:v>
                </c:pt>
                <c:pt idx="52420">
                  <c:v>-6.8725000000000023</c:v>
                </c:pt>
                <c:pt idx="52421">
                  <c:v>-6.8705000000000069</c:v>
                </c:pt>
                <c:pt idx="52422">
                  <c:v>-6.8685000000000116</c:v>
                </c:pt>
                <c:pt idx="52423">
                  <c:v>-6.866500000000002</c:v>
                </c:pt>
                <c:pt idx="52424">
                  <c:v>-6.8645000000000067</c:v>
                </c:pt>
                <c:pt idx="52425">
                  <c:v>-6.8625000000000114</c:v>
                </c:pt>
                <c:pt idx="52426">
                  <c:v>-6.8605000000000018</c:v>
                </c:pt>
                <c:pt idx="52427">
                  <c:v>-6.8585000000000065</c:v>
                </c:pt>
                <c:pt idx="52428">
                  <c:v>-6.8565000000000111</c:v>
                </c:pt>
                <c:pt idx="52429">
                  <c:v>-6.8545000000000016</c:v>
                </c:pt>
                <c:pt idx="52430">
                  <c:v>-6.8525000000000063</c:v>
                </c:pt>
                <c:pt idx="52431">
                  <c:v>-6.8505000000000109</c:v>
                </c:pt>
                <c:pt idx="52432">
                  <c:v>-6.8485000000000014</c:v>
                </c:pt>
                <c:pt idx="52433">
                  <c:v>-6.846500000000006</c:v>
                </c:pt>
                <c:pt idx="52434">
                  <c:v>-6.8445000000000107</c:v>
                </c:pt>
                <c:pt idx="52435">
                  <c:v>-6.8425000000000011</c:v>
                </c:pt>
                <c:pt idx="52436">
                  <c:v>-6.8405000000000058</c:v>
                </c:pt>
                <c:pt idx="52437">
                  <c:v>-6.8385000000000105</c:v>
                </c:pt>
                <c:pt idx="52438">
                  <c:v>-6.8365000000000009</c:v>
                </c:pt>
                <c:pt idx="52439">
                  <c:v>-6.8345000000000056</c:v>
                </c:pt>
                <c:pt idx="52440">
                  <c:v>-6.8325000000000102</c:v>
                </c:pt>
                <c:pt idx="52441">
                  <c:v>-6.8305000000000007</c:v>
                </c:pt>
                <c:pt idx="52442">
                  <c:v>-6.8285000000000053</c:v>
                </c:pt>
                <c:pt idx="52443">
                  <c:v>-6.82650000000001</c:v>
                </c:pt>
                <c:pt idx="52444">
                  <c:v>-6.8245000000000005</c:v>
                </c:pt>
                <c:pt idx="52445">
                  <c:v>-6.8225000000000051</c:v>
                </c:pt>
                <c:pt idx="52446">
                  <c:v>-6.8205000000000098</c:v>
                </c:pt>
                <c:pt idx="52447">
                  <c:v>-6.8185000000000002</c:v>
                </c:pt>
                <c:pt idx="52448">
                  <c:v>-6.8165000000000049</c:v>
                </c:pt>
                <c:pt idx="52449">
                  <c:v>-6.8145000000000095</c:v>
                </c:pt>
                <c:pt idx="52450">
                  <c:v>-6.8125</c:v>
                </c:pt>
                <c:pt idx="52451">
                  <c:v>-6.8105000000000047</c:v>
                </c:pt>
                <c:pt idx="52452">
                  <c:v>-6.8085000000000093</c:v>
                </c:pt>
                <c:pt idx="52453">
                  <c:v>-6.8064999999999998</c:v>
                </c:pt>
                <c:pt idx="52454">
                  <c:v>-6.8045000000000044</c:v>
                </c:pt>
                <c:pt idx="52455">
                  <c:v>-6.8025000000000091</c:v>
                </c:pt>
                <c:pt idx="52456">
                  <c:v>-6.8004999999999995</c:v>
                </c:pt>
                <c:pt idx="52457">
                  <c:v>-6.7985000000000042</c:v>
                </c:pt>
                <c:pt idx="52458">
                  <c:v>-6.7965000000000089</c:v>
                </c:pt>
                <c:pt idx="52459">
                  <c:v>-6.7944999999999993</c:v>
                </c:pt>
                <c:pt idx="52460">
                  <c:v>-6.792500000000004</c:v>
                </c:pt>
                <c:pt idx="52461">
                  <c:v>-6.7905000000000086</c:v>
                </c:pt>
                <c:pt idx="52462">
                  <c:v>-6.7884999999999991</c:v>
                </c:pt>
                <c:pt idx="52463">
                  <c:v>-6.7865000000000038</c:v>
                </c:pt>
                <c:pt idx="52464">
                  <c:v>-6.7845000000000084</c:v>
                </c:pt>
                <c:pt idx="52465">
                  <c:v>-6.7824999999999989</c:v>
                </c:pt>
                <c:pt idx="52466">
                  <c:v>-6.7805000000000035</c:v>
                </c:pt>
                <c:pt idx="52467">
                  <c:v>-6.7785000000000082</c:v>
                </c:pt>
                <c:pt idx="52468">
                  <c:v>-6.7764999999999986</c:v>
                </c:pt>
                <c:pt idx="52469">
                  <c:v>-6.7745000000000033</c:v>
                </c:pt>
                <c:pt idx="52470">
                  <c:v>-6.772500000000008</c:v>
                </c:pt>
                <c:pt idx="52471">
                  <c:v>-6.7705000000000126</c:v>
                </c:pt>
                <c:pt idx="52472">
                  <c:v>-6.7685000000000031</c:v>
                </c:pt>
                <c:pt idx="52473">
                  <c:v>-6.7665000000000077</c:v>
                </c:pt>
                <c:pt idx="52474">
                  <c:v>-6.7645000000000124</c:v>
                </c:pt>
                <c:pt idx="52475">
                  <c:v>-6.7625000000000028</c:v>
                </c:pt>
                <c:pt idx="52476">
                  <c:v>-6.7605000000000075</c:v>
                </c:pt>
                <c:pt idx="52477">
                  <c:v>-6.7585000000000122</c:v>
                </c:pt>
                <c:pt idx="52478">
                  <c:v>-6.7565000000000026</c:v>
                </c:pt>
                <c:pt idx="52479">
                  <c:v>-6.7545000000000073</c:v>
                </c:pt>
                <c:pt idx="52480">
                  <c:v>-6.7525000000000119</c:v>
                </c:pt>
                <c:pt idx="52481">
                  <c:v>-6.7505000000000024</c:v>
                </c:pt>
                <c:pt idx="52482">
                  <c:v>-6.748500000000007</c:v>
                </c:pt>
                <c:pt idx="52483">
                  <c:v>-6.7465000000000117</c:v>
                </c:pt>
                <c:pt idx="52484">
                  <c:v>-6.7445000000000022</c:v>
                </c:pt>
                <c:pt idx="52485">
                  <c:v>-6.7425000000000068</c:v>
                </c:pt>
                <c:pt idx="52486">
                  <c:v>-6.7405000000000115</c:v>
                </c:pt>
                <c:pt idx="52487">
                  <c:v>-6.7385000000000019</c:v>
                </c:pt>
                <c:pt idx="52488">
                  <c:v>-6.7365000000000066</c:v>
                </c:pt>
                <c:pt idx="52489">
                  <c:v>-6.7345000000000113</c:v>
                </c:pt>
                <c:pt idx="52490">
                  <c:v>-6.7325000000000017</c:v>
                </c:pt>
                <c:pt idx="52491">
                  <c:v>-6.7305000000000064</c:v>
                </c:pt>
                <c:pt idx="52492">
                  <c:v>-6.728500000000011</c:v>
                </c:pt>
                <c:pt idx="52493">
                  <c:v>-6.7265000000000015</c:v>
                </c:pt>
                <c:pt idx="52494">
                  <c:v>-6.7245000000000061</c:v>
                </c:pt>
                <c:pt idx="52495">
                  <c:v>-6.7225000000000108</c:v>
                </c:pt>
                <c:pt idx="52496">
                  <c:v>-6.7205000000000013</c:v>
                </c:pt>
                <c:pt idx="52497">
                  <c:v>-6.7185000000000059</c:v>
                </c:pt>
                <c:pt idx="52498">
                  <c:v>-6.7165000000000106</c:v>
                </c:pt>
                <c:pt idx="52499">
                  <c:v>-6.714500000000001</c:v>
                </c:pt>
                <c:pt idx="52500">
                  <c:v>-6.7125000000000057</c:v>
                </c:pt>
                <c:pt idx="52501">
                  <c:v>-6.7105000000000103</c:v>
                </c:pt>
                <c:pt idx="52502">
                  <c:v>-6.7085000000000008</c:v>
                </c:pt>
                <c:pt idx="52503">
                  <c:v>-6.7065000000000055</c:v>
                </c:pt>
                <c:pt idx="52504">
                  <c:v>-6.7045000000000101</c:v>
                </c:pt>
                <c:pt idx="52505">
                  <c:v>-6.7025000000000006</c:v>
                </c:pt>
                <c:pt idx="52506">
                  <c:v>-6.7005000000000052</c:v>
                </c:pt>
                <c:pt idx="52507">
                  <c:v>-6.6985000000000099</c:v>
                </c:pt>
                <c:pt idx="52508">
                  <c:v>-6.6965000000000003</c:v>
                </c:pt>
                <c:pt idx="52509">
                  <c:v>-6.694500000000005</c:v>
                </c:pt>
                <c:pt idx="52510">
                  <c:v>-6.6925000000000097</c:v>
                </c:pt>
                <c:pt idx="52511">
                  <c:v>-6.6905000000000001</c:v>
                </c:pt>
                <c:pt idx="52512">
                  <c:v>-6.6885000000000048</c:v>
                </c:pt>
                <c:pt idx="52513">
                  <c:v>-6.6865000000000094</c:v>
                </c:pt>
                <c:pt idx="52514">
                  <c:v>-6.6844999999999999</c:v>
                </c:pt>
                <c:pt idx="52515">
                  <c:v>-6.6825000000000045</c:v>
                </c:pt>
                <c:pt idx="52516">
                  <c:v>-6.6805000000000092</c:v>
                </c:pt>
                <c:pt idx="52517">
                  <c:v>-6.6784999999999997</c:v>
                </c:pt>
                <c:pt idx="52518">
                  <c:v>-6.6765000000000043</c:v>
                </c:pt>
                <c:pt idx="52519">
                  <c:v>-6.674500000000009</c:v>
                </c:pt>
                <c:pt idx="52520">
                  <c:v>-6.6724999999999994</c:v>
                </c:pt>
                <c:pt idx="52521">
                  <c:v>-6.6705000000000041</c:v>
                </c:pt>
                <c:pt idx="52522">
                  <c:v>-6.6685000000000088</c:v>
                </c:pt>
                <c:pt idx="52523">
                  <c:v>-6.6664999999999992</c:v>
                </c:pt>
                <c:pt idx="52524">
                  <c:v>-6.6645000000000039</c:v>
                </c:pt>
                <c:pt idx="52525">
                  <c:v>-6.6625000000000085</c:v>
                </c:pt>
                <c:pt idx="52526">
                  <c:v>-6.660499999999999</c:v>
                </c:pt>
                <c:pt idx="52527">
                  <c:v>-6.6585000000000036</c:v>
                </c:pt>
                <c:pt idx="52528">
                  <c:v>-6.6565000000000083</c:v>
                </c:pt>
                <c:pt idx="52529">
                  <c:v>-6.6544999999999987</c:v>
                </c:pt>
                <c:pt idx="52530">
                  <c:v>-6.6525000000000034</c:v>
                </c:pt>
                <c:pt idx="52531">
                  <c:v>-6.6505000000000081</c:v>
                </c:pt>
                <c:pt idx="52532">
                  <c:v>-6.6485000000000127</c:v>
                </c:pt>
                <c:pt idx="52533">
                  <c:v>-6.6465000000000032</c:v>
                </c:pt>
                <c:pt idx="52534">
                  <c:v>-6.6445000000000078</c:v>
                </c:pt>
                <c:pt idx="52535">
                  <c:v>-6.6425000000000125</c:v>
                </c:pt>
                <c:pt idx="52536">
                  <c:v>-6.640500000000003</c:v>
                </c:pt>
                <c:pt idx="52537">
                  <c:v>-6.6385000000000076</c:v>
                </c:pt>
                <c:pt idx="52538">
                  <c:v>-6.6365000000000123</c:v>
                </c:pt>
                <c:pt idx="52539">
                  <c:v>-6.6345000000000027</c:v>
                </c:pt>
                <c:pt idx="52540">
                  <c:v>-6.6325000000000074</c:v>
                </c:pt>
                <c:pt idx="52541">
                  <c:v>-6.6305000000000121</c:v>
                </c:pt>
                <c:pt idx="52542">
                  <c:v>-6.6285000000000025</c:v>
                </c:pt>
                <c:pt idx="52543">
                  <c:v>-6.6265000000000072</c:v>
                </c:pt>
                <c:pt idx="52544">
                  <c:v>-6.6245000000000118</c:v>
                </c:pt>
                <c:pt idx="52545">
                  <c:v>-6.6225000000000023</c:v>
                </c:pt>
                <c:pt idx="52546">
                  <c:v>-6.6205000000000069</c:v>
                </c:pt>
                <c:pt idx="52547">
                  <c:v>-6.6185000000000116</c:v>
                </c:pt>
                <c:pt idx="52548">
                  <c:v>-6.616500000000002</c:v>
                </c:pt>
                <c:pt idx="52549">
                  <c:v>-6.6145000000000067</c:v>
                </c:pt>
                <c:pt idx="52550">
                  <c:v>-6.6125000000000114</c:v>
                </c:pt>
                <c:pt idx="52551">
                  <c:v>-6.6105000000000018</c:v>
                </c:pt>
                <c:pt idx="52552">
                  <c:v>-6.6085000000000065</c:v>
                </c:pt>
                <c:pt idx="52553">
                  <c:v>-6.6065000000000111</c:v>
                </c:pt>
                <c:pt idx="52554">
                  <c:v>-6.6045000000000016</c:v>
                </c:pt>
                <c:pt idx="52555">
                  <c:v>-6.6025000000000063</c:v>
                </c:pt>
                <c:pt idx="52556">
                  <c:v>-6.6005000000000109</c:v>
                </c:pt>
                <c:pt idx="52557">
                  <c:v>-6.5985000000000014</c:v>
                </c:pt>
                <c:pt idx="52558">
                  <c:v>-6.596500000000006</c:v>
                </c:pt>
                <c:pt idx="52559">
                  <c:v>-6.5945000000000107</c:v>
                </c:pt>
                <c:pt idx="52560">
                  <c:v>-6.5925000000000011</c:v>
                </c:pt>
                <c:pt idx="52561">
                  <c:v>-6.5905000000000058</c:v>
                </c:pt>
                <c:pt idx="52562">
                  <c:v>-6.5885000000000105</c:v>
                </c:pt>
                <c:pt idx="52563">
                  <c:v>-6.5865000000000009</c:v>
                </c:pt>
                <c:pt idx="52564">
                  <c:v>-6.5845000000000056</c:v>
                </c:pt>
                <c:pt idx="52565">
                  <c:v>-6.5825000000000102</c:v>
                </c:pt>
                <c:pt idx="52566">
                  <c:v>-6.5805000000000007</c:v>
                </c:pt>
                <c:pt idx="52567">
                  <c:v>-6.5785000000000053</c:v>
                </c:pt>
                <c:pt idx="52568">
                  <c:v>-6.57650000000001</c:v>
                </c:pt>
                <c:pt idx="52569">
                  <c:v>-6.5745000000000005</c:v>
                </c:pt>
                <c:pt idx="52570">
                  <c:v>-6.5725000000000051</c:v>
                </c:pt>
                <c:pt idx="52571">
                  <c:v>-6.5705000000000098</c:v>
                </c:pt>
                <c:pt idx="52572">
                  <c:v>-6.5685000000000002</c:v>
                </c:pt>
                <c:pt idx="52573">
                  <c:v>-6.5665000000000049</c:v>
                </c:pt>
                <c:pt idx="52574">
                  <c:v>-6.5645000000000095</c:v>
                </c:pt>
                <c:pt idx="52575">
                  <c:v>-6.5625</c:v>
                </c:pt>
                <c:pt idx="52576">
                  <c:v>-6.5605000000000047</c:v>
                </c:pt>
                <c:pt idx="52577">
                  <c:v>-6.5585000000000093</c:v>
                </c:pt>
                <c:pt idx="52578">
                  <c:v>-6.5564999999999998</c:v>
                </c:pt>
                <c:pt idx="52579">
                  <c:v>-6.5545000000000044</c:v>
                </c:pt>
                <c:pt idx="52580">
                  <c:v>-6.5525000000000091</c:v>
                </c:pt>
                <c:pt idx="52581">
                  <c:v>-6.5504999999999995</c:v>
                </c:pt>
                <c:pt idx="52582">
                  <c:v>-6.5485000000000042</c:v>
                </c:pt>
                <c:pt idx="52583">
                  <c:v>-6.5465000000000089</c:v>
                </c:pt>
                <c:pt idx="52584">
                  <c:v>-6.5444999999999993</c:v>
                </c:pt>
                <c:pt idx="52585">
                  <c:v>-6.542500000000004</c:v>
                </c:pt>
                <c:pt idx="52586">
                  <c:v>-6.5405000000000086</c:v>
                </c:pt>
                <c:pt idx="52587">
                  <c:v>-6.5384999999999991</c:v>
                </c:pt>
                <c:pt idx="52588">
                  <c:v>-6.5365000000000038</c:v>
                </c:pt>
                <c:pt idx="52589">
                  <c:v>-6.5345000000000084</c:v>
                </c:pt>
                <c:pt idx="52590">
                  <c:v>-6.5324999999999989</c:v>
                </c:pt>
                <c:pt idx="52591">
                  <c:v>-6.5305000000000035</c:v>
                </c:pt>
                <c:pt idx="52592">
                  <c:v>-6.5285000000000082</c:v>
                </c:pt>
                <c:pt idx="52593">
                  <c:v>-6.5264999999999986</c:v>
                </c:pt>
                <c:pt idx="52594">
                  <c:v>-6.5245000000000033</c:v>
                </c:pt>
                <c:pt idx="52595">
                  <c:v>-6.522500000000008</c:v>
                </c:pt>
                <c:pt idx="52596">
                  <c:v>-6.5205000000000126</c:v>
                </c:pt>
                <c:pt idx="52597">
                  <c:v>-6.5185000000000031</c:v>
                </c:pt>
                <c:pt idx="52598">
                  <c:v>-6.5165000000000077</c:v>
                </c:pt>
                <c:pt idx="52599">
                  <c:v>-6.5145000000000124</c:v>
                </c:pt>
                <c:pt idx="52600">
                  <c:v>-6.5125000000000028</c:v>
                </c:pt>
                <c:pt idx="52601">
                  <c:v>-6.5105000000000075</c:v>
                </c:pt>
                <c:pt idx="52602">
                  <c:v>-6.5085000000000122</c:v>
                </c:pt>
                <c:pt idx="52603">
                  <c:v>-6.5065000000000026</c:v>
                </c:pt>
                <c:pt idx="52604">
                  <c:v>-6.5045000000000073</c:v>
                </c:pt>
                <c:pt idx="52605">
                  <c:v>-6.5025000000000119</c:v>
                </c:pt>
                <c:pt idx="52606">
                  <c:v>-6.5005000000000024</c:v>
                </c:pt>
                <c:pt idx="52607">
                  <c:v>-6.498500000000007</c:v>
                </c:pt>
                <c:pt idx="52608">
                  <c:v>-6.4965000000000117</c:v>
                </c:pt>
                <c:pt idx="52609">
                  <c:v>-6.4945000000000022</c:v>
                </c:pt>
                <c:pt idx="52610">
                  <c:v>-6.4925000000000068</c:v>
                </c:pt>
                <c:pt idx="52611">
                  <c:v>-6.4905000000000115</c:v>
                </c:pt>
                <c:pt idx="52612">
                  <c:v>-6.4885000000000019</c:v>
                </c:pt>
                <c:pt idx="52613">
                  <c:v>-6.4865000000000066</c:v>
                </c:pt>
                <c:pt idx="52614">
                  <c:v>-6.4845000000000113</c:v>
                </c:pt>
                <c:pt idx="52615">
                  <c:v>-6.4825000000000017</c:v>
                </c:pt>
                <c:pt idx="52616">
                  <c:v>-6.4805000000000064</c:v>
                </c:pt>
                <c:pt idx="52617">
                  <c:v>-6.478500000000011</c:v>
                </c:pt>
                <c:pt idx="52618">
                  <c:v>-6.4765000000000015</c:v>
                </c:pt>
                <c:pt idx="52619">
                  <c:v>-6.4745000000000061</c:v>
                </c:pt>
                <c:pt idx="52620">
                  <c:v>-6.4725000000000108</c:v>
                </c:pt>
                <c:pt idx="52621">
                  <c:v>-6.4705000000000013</c:v>
                </c:pt>
                <c:pt idx="52622">
                  <c:v>-6.4685000000000059</c:v>
                </c:pt>
                <c:pt idx="52623">
                  <c:v>-6.4665000000000106</c:v>
                </c:pt>
                <c:pt idx="52624">
                  <c:v>-6.464500000000001</c:v>
                </c:pt>
                <c:pt idx="52625">
                  <c:v>-6.4625000000000057</c:v>
                </c:pt>
                <c:pt idx="52626">
                  <c:v>-6.4605000000000103</c:v>
                </c:pt>
                <c:pt idx="52627">
                  <c:v>-6.4585000000000008</c:v>
                </c:pt>
                <c:pt idx="52628">
                  <c:v>-6.4565000000000055</c:v>
                </c:pt>
                <c:pt idx="52629">
                  <c:v>-6.4545000000000101</c:v>
                </c:pt>
                <c:pt idx="52630">
                  <c:v>-6.4525000000000006</c:v>
                </c:pt>
                <c:pt idx="52631">
                  <c:v>-6.4505000000000052</c:v>
                </c:pt>
                <c:pt idx="52632">
                  <c:v>-6.4485000000000099</c:v>
                </c:pt>
                <c:pt idx="52633">
                  <c:v>-6.4465000000000003</c:v>
                </c:pt>
                <c:pt idx="52634">
                  <c:v>-6.444500000000005</c:v>
                </c:pt>
                <c:pt idx="52635">
                  <c:v>-6.4425000000000097</c:v>
                </c:pt>
                <c:pt idx="52636">
                  <c:v>-6.4405000000000001</c:v>
                </c:pt>
                <c:pt idx="52637">
                  <c:v>-6.4385000000000048</c:v>
                </c:pt>
                <c:pt idx="52638">
                  <c:v>-6.4365000000000094</c:v>
                </c:pt>
                <c:pt idx="52639">
                  <c:v>-6.4344999999999999</c:v>
                </c:pt>
                <c:pt idx="52640">
                  <c:v>-6.4325000000000045</c:v>
                </c:pt>
                <c:pt idx="52641">
                  <c:v>-6.4305000000000092</c:v>
                </c:pt>
                <c:pt idx="52642">
                  <c:v>-6.4284999999999997</c:v>
                </c:pt>
                <c:pt idx="52643">
                  <c:v>-6.4265000000000043</c:v>
                </c:pt>
                <c:pt idx="52644">
                  <c:v>-6.424500000000009</c:v>
                </c:pt>
                <c:pt idx="52645">
                  <c:v>-6.4224999999999994</c:v>
                </c:pt>
                <c:pt idx="52646">
                  <c:v>-6.4205000000000041</c:v>
                </c:pt>
                <c:pt idx="52647">
                  <c:v>-6.4185000000000088</c:v>
                </c:pt>
                <c:pt idx="52648">
                  <c:v>-6.4164999999999992</c:v>
                </c:pt>
                <c:pt idx="52649">
                  <c:v>-6.4145000000000039</c:v>
                </c:pt>
                <c:pt idx="52650">
                  <c:v>-6.4125000000000085</c:v>
                </c:pt>
                <c:pt idx="52651">
                  <c:v>-6.410499999999999</c:v>
                </c:pt>
                <c:pt idx="52652">
                  <c:v>-6.4085000000000036</c:v>
                </c:pt>
                <c:pt idx="52653">
                  <c:v>-6.4065000000000083</c:v>
                </c:pt>
                <c:pt idx="52654">
                  <c:v>-6.4044999999999987</c:v>
                </c:pt>
                <c:pt idx="52655">
                  <c:v>-6.4025000000000034</c:v>
                </c:pt>
                <c:pt idx="52656">
                  <c:v>-6.4005000000000081</c:v>
                </c:pt>
                <c:pt idx="52657">
                  <c:v>-6.3985000000000127</c:v>
                </c:pt>
                <c:pt idx="52658">
                  <c:v>-6.3965000000000032</c:v>
                </c:pt>
                <c:pt idx="52659">
                  <c:v>-6.3945000000000078</c:v>
                </c:pt>
                <c:pt idx="52660">
                  <c:v>-6.3925000000000125</c:v>
                </c:pt>
                <c:pt idx="52661">
                  <c:v>-6.390500000000003</c:v>
                </c:pt>
                <c:pt idx="52662">
                  <c:v>-6.3885000000000076</c:v>
                </c:pt>
                <c:pt idx="52663">
                  <c:v>-6.3865000000000123</c:v>
                </c:pt>
                <c:pt idx="52664">
                  <c:v>-6.3845000000000027</c:v>
                </c:pt>
                <c:pt idx="52665">
                  <c:v>-6.3825000000000074</c:v>
                </c:pt>
                <c:pt idx="52666">
                  <c:v>-6.3805000000000121</c:v>
                </c:pt>
                <c:pt idx="52667">
                  <c:v>-6.3785000000000025</c:v>
                </c:pt>
                <c:pt idx="52668">
                  <c:v>-6.3765000000000072</c:v>
                </c:pt>
                <c:pt idx="52669">
                  <c:v>-6.3745000000000118</c:v>
                </c:pt>
                <c:pt idx="52670">
                  <c:v>-6.3725000000000023</c:v>
                </c:pt>
                <c:pt idx="52671">
                  <c:v>-6.3705000000000069</c:v>
                </c:pt>
                <c:pt idx="52672">
                  <c:v>-6.3685000000000116</c:v>
                </c:pt>
                <c:pt idx="52673">
                  <c:v>-6.366500000000002</c:v>
                </c:pt>
                <c:pt idx="52674">
                  <c:v>-6.3645000000000067</c:v>
                </c:pt>
                <c:pt idx="52675">
                  <c:v>-6.3625000000000114</c:v>
                </c:pt>
                <c:pt idx="52676">
                  <c:v>-6.3605000000000018</c:v>
                </c:pt>
                <c:pt idx="52677">
                  <c:v>-6.3585000000000065</c:v>
                </c:pt>
                <c:pt idx="52678">
                  <c:v>-6.3565000000000111</c:v>
                </c:pt>
                <c:pt idx="52679">
                  <c:v>-6.3545000000000016</c:v>
                </c:pt>
                <c:pt idx="52680">
                  <c:v>-6.3525000000000063</c:v>
                </c:pt>
                <c:pt idx="52681">
                  <c:v>-6.3505000000000109</c:v>
                </c:pt>
                <c:pt idx="52682">
                  <c:v>-6.3485000000000014</c:v>
                </c:pt>
                <c:pt idx="52683">
                  <c:v>-6.346500000000006</c:v>
                </c:pt>
                <c:pt idx="52684">
                  <c:v>-6.3445000000000107</c:v>
                </c:pt>
                <c:pt idx="52685">
                  <c:v>-6.3425000000000011</c:v>
                </c:pt>
                <c:pt idx="52686">
                  <c:v>-6.3405000000000058</c:v>
                </c:pt>
                <c:pt idx="52687">
                  <c:v>-6.3385000000000105</c:v>
                </c:pt>
                <c:pt idx="52688">
                  <c:v>-6.3365000000000009</c:v>
                </c:pt>
                <c:pt idx="52689">
                  <c:v>-6.3345000000000056</c:v>
                </c:pt>
                <c:pt idx="52690">
                  <c:v>-6.3325000000000102</c:v>
                </c:pt>
                <c:pt idx="52691">
                  <c:v>-6.3305000000000007</c:v>
                </c:pt>
                <c:pt idx="52692">
                  <c:v>-6.3285000000000053</c:v>
                </c:pt>
                <c:pt idx="52693">
                  <c:v>-6.32650000000001</c:v>
                </c:pt>
                <c:pt idx="52694">
                  <c:v>-6.3245000000000005</c:v>
                </c:pt>
                <c:pt idx="52695">
                  <c:v>-6.3225000000000051</c:v>
                </c:pt>
                <c:pt idx="52696">
                  <c:v>-6.3205000000000098</c:v>
                </c:pt>
                <c:pt idx="52697">
                  <c:v>-6.3185000000000002</c:v>
                </c:pt>
                <c:pt idx="52698">
                  <c:v>-6.3165000000000049</c:v>
                </c:pt>
                <c:pt idx="52699">
                  <c:v>-6.3145000000000095</c:v>
                </c:pt>
                <c:pt idx="52700">
                  <c:v>-6.3125</c:v>
                </c:pt>
                <c:pt idx="52701">
                  <c:v>-6.3105000000000047</c:v>
                </c:pt>
                <c:pt idx="52702">
                  <c:v>-6.3085000000000093</c:v>
                </c:pt>
                <c:pt idx="52703">
                  <c:v>-6.3064999999999998</c:v>
                </c:pt>
                <c:pt idx="52704">
                  <c:v>-6.3045000000000044</c:v>
                </c:pt>
                <c:pt idx="52705">
                  <c:v>-6.3025000000000091</c:v>
                </c:pt>
                <c:pt idx="52706">
                  <c:v>-6.3004999999999995</c:v>
                </c:pt>
                <c:pt idx="52707">
                  <c:v>-6.2985000000000042</c:v>
                </c:pt>
                <c:pt idx="52708">
                  <c:v>-6.2965000000000089</c:v>
                </c:pt>
                <c:pt idx="52709">
                  <c:v>-6.2944999999999993</c:v>
                </c:pt>
                <c:pt idx="52710">
                  <c:v>-6.292500000000004</c:v>
                </c:pt>
                <c:pt idx="52711">
                  <c:v>-6.2905000000000086</c:v>
                </c:pt>
                <c:pt idx="52712">
                  <c:v>-6.2884999999999991</c:v>
                </c:pt>
                <c:pt idx="52713">
                  <c:v>-6.2865000000000038</c:v>
                </c:pt>
                <c:pt idx="52714">
                  <c:v>-6.2845000000000084</c:v>
                </c:pt>
                <c:pt idx="52715">
                  <c:v>-6.2824999999999989</c:v>
                </c:pt>
                <c:pt idx="52716">
                  <c:v>-6.2805000000000035</c:v>
                </c:pt>
                <c:pt idx="52717">
                  <c:v>-6.2785000000000082</c:v>
                </c:pt>
                <c:pt idx="52718">
                  <c:v>-6.2764999999999986</c:v>
                </c:pt>
                <c:pt idx="52719">
                  <c:v>-6.2745000000000033</c:v>
                </c:pt>
                <c:pt idx="52720">
                  <c:v>-6.272500000000008</c:v>
                </c:pt>
                <c:pt idx="52721">
                  <c:v>-6.2705000000000126</c:v>
                </c:pt>
                <c:pt idx="52722">
                  <c:v>-6.2685000000000031</c:v>
                </c:pt>
                <c:pt idx="52723">
                  <c:v>-6.2665000000000077</c:v>
                </c:pt>
                <c:pt idx="52724">
                  <c:v>-6.2645000000000124</c:v>
                </c:pt>
                <c:pt idx="52725">
                  <c:v>-6.2625000000000028</c:v>
                </c:pt>
                <c:pt idx="52726">
                  <c:v>-6.2605000000000075</c:v>
                </c:pt>
                <c:pt idx="52727">
                  <c:v>-6.2585000000000122</c:v>
                </c:pt>
                <c:pt idx="52728">
                  <c:v>-6.2565000000000026</c:v>
                </c:pt>
                <c:pt idx="52729">
                  <c:v>-6.2545000000000073</c:v>
                </c:pt>
                <c:pt idx="52730">
                  <c:v>-6.2525000000000119</c:v>
                </c:pt>
                <c:pt idx="52731">
                  <c:v>-6.2505000000000024</c:v>
                </c:pt>
                <c:pt idx="52732">
                  <c:v>-6.248500000000007</c:v>
                </c:pt>
                <c:pt idx="52733">
                  <c:v>-6.2465000000000117</c:v>
                </c:pt>
                <c:pt idx="52734">
                  <c:v>-6.2445000000000022</c:v>
                </c:pt>
                <c:pt idx="52735">
                  <c:v>-6.2425000000000068</c:v>
                </c:pt>
                <c:pt idx="52736">
                  <c:v>-6.2405000000000115</c:v>
                </c:pt>
                <c:pt idx="52737">
                  <c:v>-6.2385000000000019</c:v>
                </c:pt>
                <c:pt idx="52738">
                  <c:v>-6.2365000000000066</c:v>
                </c:pt>
                <c:pt idx="52739">
                  <c:v>-6.2345000000000113</c:v>
                </c:pt>
                <c:pt idx="52740">
                  <c:v>-6.2325000000000017</c:v>
                </c:pt>
                <c:pt idx="52741">
                  <c:v>-6.2305000000000064</c:v>
                </c:pt>
                <c:pt idx="52742">
                  <c:v>-6.228500000000011</c:v>
                </c:pt>
                <c:pt idx="52743">
                  <c:v>-6.2265000000000015</c:v>
                </c:pt>
                <c:pt idx="52744">
                  <c:v>-6.2245000000000061</c:v>
                </c:pt>
                <c:pt idx="52745">
                  <c:v>-6.2225000000000108</c:v>
                </c:pt>
                <c:pt idx="52746">
                  <c:v>-6.2205000000000013</c:v>
                </c:pt>
                <c:pt idx="52747">
                  <c:v>-6.2185000000000059</c:v>
                </c:pt>
                <c:pt idx="52748">
                  <c:v>-6.2165000000000106</c:v>
                </c:pt>
                <c:pt idx="52749">
                  <c:v>-6.214500000000001</c:v>
                </c:pt>
                <c:pt idx="52750">
                  <c:v>-6.2125000000000057</c:v>
                </c:pt>
                <c:pt idx="52751">
                  <c:v>-6.2105000000000103</c:v>
                </c:pt>
                <c:pt idx="52752">
                  <c:v>-6.2085000000000008</c:v>
                </c:pt>
                <c:pt idx="52753">
                  <c:v>-6.2065000000000055</c:v>
                </c:pt>
                <c:pt idx="52754">
                  <c:v>-6.2045000000000101</c:v>
                </c:pt>
                <c:pt idx="52755">
                  <c:v>-6.2025000000000006</c:v>
                </c:pt>
                <c:pt idx="52756">
                  <c:v>-6.2005000000000052</c:v>
                </c:pt>
                <c:pt idx="52757">
                  <c:v>-6.1985000000000099</c:v>
                </c:pt>
                <c:pt idx="52758">
                  <c:v>-6.1965000000000003</c:v>
                </c:pt>
                <c:pt idx="52759">
                  <c:v>-6.194500000000005</c:v>
                </c:pt>
                <c:pt idx="52760">
                  <c:v>-6.1925000000000097</c:v>
                </c:pt>
                <c:pt idx="52761">
                  <c:v>-6.1905000000000001</c:v>
                </c:pt>
                <c:pt idx="52762">
                  <c:v>-6.1885000000000048</c:v>
                </c:pt>
                <c:pt idx="52763">
                  <c:v>-6.1865000000000094</c:v>
                </c:pt>
                <c:pt idx="52764">
                  <c:v>-6.1844999999999999</c:v>
                </c:pt>
                <c:pt idx="52765">
                  <c:v>-6.1825000000000045</c:v>
                </c:pt>
                <c:pt idx="52766">
                  <c:v>-6.1805000000000092</c:v>
                </c:pt>
                <c:pt idx="52767">
                  <c:v>-6.1784999999999997</c:v>
                </c:pt>
                <c:pt idx="52768">
                  <c:v>-6.1765000000000043</c:v>
                </c:pt>
                <c:pt idx="52769">
                  <c:v>-6.174500000000009</c:v>
                </c:pt>
                <c:pt idx="52770">
                  <c:v>-6.1724999999999994</c:v>
                </c:pt>
                <c:pt idx="52771">
                  <c:v>-6.1705000000000041</c:v>
                </c:pt>
                <c:pt idx="52772">
                  <c:v>-6.1685000000000088</c:v>
                </c:pt>
                <c:pt idx="52773">
                  <c:v>-6.1664999999999992</c:v>
                </c:pt>
                <c:pt idx="52774">
                  <c:v>-6.1645000000000039</c:v>
                </c:pt>
                <c:pt idx="52775">
                  <c:v>-6.1625000000000085</c:v>
                </c:pt>
                <c:pt idx="52776">
                  <c:v>-6.160499999999999</c:v>
                </c:pt>
                <c:pt idx="52777">
                  <c:v>-6.1585000000000036</c:v>
                </c:pt>
                <c:pt idx="52778">
                  <c:v>-6.1565000000000083</c:v>
                </c:pt>
                <c:pt idx="52779">
                  <c:v>-6.1544999999999987</c:v>
                </c:pt>
                <c:pt idx="52780">
                  <c:v>-6.1525000000000034</c:v>
                </c:pt>
                <c:pt idx="52781">
                  <c:v>-6.1505000000000081</c:v>
                </c:pt>
                <c:pt idx="52782">
                  <c:v>-6.1485000000000127</c:v>
                </c:pt>
                <c:pt idx="52783">
                  <c:v>-6.1465000000000032</c:v>
                </c:pt>
                <c:pt idx="52784">
                  <c:v>-6.1445000000000078</c:v>
                </c:pt>
                <c:pt idx="52785">
                  <c:v>-6.1425000000000125</c:v>
                </c:pt>
                <c:pt idx="52786">
                  <c:v>-6.140500000000003</c:v>
                </c:pt>
                <c:pt idx="52787">
                  <c:v>-6.1385000000000076</c:v>
                </c:pt>
                <c:pt idx="52788">
                  <c:v>-6.1365000000000123</c:v>
                </c:pt>
                <c:pt idx="52789">
                  <c:v>-6.1345000000000027</c:v>
                </c:pt>
                <c:pt idx="52790">
                  <c:v>-6.1325000000000074</c:v>
                </c:pt>
                <c:pt idx="52791">
                  <c:v>-6.1305000000000121</c:v>
                </c:pt>
                <c:pt idx="52792">
                  <c:v>-6.1285000000000025</c:v>
                </c:pt>
                <c:pt idx="52793">
                  <c:v>-6.1265000000000072</c:v>
                </c:pt>
                <c:pt idx="52794">
                  <c:v>-6.1245000000000118</c:v>
                </c:pt>
                <c:pt idx="52795">
                  <c:v>-6.1225000000000023</c:v>
                </c:pt>
                <c:pt idx="52796">
                  <c:v>-6.1205000000000069</c:v>
                </c:pt>
                <c:pt idx="52797">
                  <c:v>-6.1185000000000116</c:v>
                </c:pt>
                <c:pt idx="52798">
                  <c:v>-6.116500000000002</c:v>
                </c:pt>
                <c:pt idx="52799">
                  <c:v>-6.1145000000000067</c:v>
                </c:pt>
                <c:pt idx="52800">
                  <c:v>-6.1125000000000114</c:v>
                </c:pt>
                <c:pt idx="52801">
                  <c:v>-6.1105000000000018</c:v>
                </c:pt>
                <c:pt idx="52802">
                  <c:v>-6.1085000000000065</c:v>
                </c:pt>
                <c:pt idx="52803">
                  <c:v>-6.1065000000000111</c:v>
                </c:pt>
                <c:pt idx="52804">
                  <c:v>-6.1045000000000016</c:v>
                </c:pt>
                <c:pt idx="52805">
                  <c:v>-6.1025000000000063</c:v>
                </c:pt>
                <c:pt idx="52806">
                  <c:v>-6.1005000000000109</c:v>
                </c:pt>
                <c:pt idx="52807">
                  <c:v>-6.0985000000000014</c:v>
                </c:pt>
                <c:pt idx="52808">
                  <c:v>-6.096500000000006</c:v>
                </c:pt>
                <c:pt idx="52809">
                  <c:v>-6.0945000000000107</c:v>
                </c:pt>
                <c:pt idx="52810">
                  <c:v>-6.0925000000000011</c:v>
                </c:pt>
                <c:pt idx="52811">
                  <c:v>-6.0905000000000058</c:v>
                </c:pt>
                <c:pt idx="52812">
                  <c:v>-6.0885000000000105</c:v>
                </c:pt>
                <c:pt idx="52813">
                  <c:v>-6.0865000000000009</c:v>
                </c:pt>
                <c:pt idx="52814">
                  <c:v>-6.0845000000000056</c:v>
                </c:pt>
                <c:pt idx="52815">
                  <c:v>-6.0825000000000102</c:v>
                </c:pt>
                <c:pt idx="52816">
                  <c:v>-6.0805000000000007</c:v>
                </c:pt>
                <c:pt idx="52817">
                  <c:v>-6.0785000000000053</c:v>
                </c:pt>
                <c:pt idx="52818">
                  <c:v>-6.07650000000001</c:v>
                </c:pt>
                <c:pt idx="52819">
                  <c:v>-6.0745000000000005</c:v>
                </c:pt>
                <c:pt idx="52820">
                  <c:v>-6.0725000000000051</c:v>
                </c:pt>
                <c:pt idx="52821">
                  <c:v>-6.0705000000000098</c:v>
                </c:pt>
                <c:pt idx="52822">
                  <c:v>-6.0685000000000002</c:v>
                </c:pt>
                <c:pt idx="52823">
                  <c:v>-6.0665000000000049</c:v>
                </c:pt>
                <c:pt idx="52824">
                  <c:v>-6.0645000000000095</c:v>
                </c:pt>
                <c:pt idx="52825">
                  <c:v>-6.0625</c:v>
                </c:pt>
                <c:pt idx="52826">
                  <c:v>-6.0605000000000047</c:v>
                </c:pt>
                <c:pt idx="52827">
                  <c:v>-6.0585000000000093</c:v>
                </c:pt>
                <c:pt idx="52828">
                  <c:v>-6.0564999999999998</c:v>
                </c:pt>
                <c:pt idx="52829">
                  <c:v>-6.0545000000000044</c:v>
                </c:pt>
                <c:pt idx="52830">
                  <c:v>-6.0525000000000091</c:v>
                </c:pt>
                <c:pt idx="52831">
                  <c:v>-6.0504999999999995</c:v>
                </c:pt>
                <c:pt idx="52832">
                  <c:v>-6.0485000000000042</c:v>
                </c:pt>
                <c:pt idx="52833">
                  <c:v>-6.0465000000000089</c:v>
                </c:pt>
                <c:pt idx="52834">
                  <c:v>-6.0444999999999993</c:v>
                </c:pt>
                <c:pt idx="52835">
                  <c:v>-6.042500000000004</c:v>
                </c:pt>
                <c:pt idx="52836">
                  <c:v>-6.0405000000000086</c:v>
                </c:pt>
                <c:pt idx="52837">
                  <c:v>-6.0384999999999991</c:v>
                </c:pt>
                <c:pt idx="52838">
                  <c:v>-6.0365000000000038</c:v>
                </c:pt>
                <c:pt idx="52839">
                  <c:v>-6.0345000000000084</c:v>
                </c:pt>
                <c:pt idx="52840">
                  <c:v>-6.0324999999999989</c:v>
                </c:pt>
                <c:pt idx="52841">
                  <c:v>-6.0305000000000035</c:v>
                </c:pt>
                <c:pt idx="52842">
                  <c:v>-6.0285000000000082</c:v>
                </c:pt>
                <c:pt idx="52843">
                  <c:v>-6.0264999999999986</c:v>
                </c:pt>
                <c:pt idx="52844">
                  <c:v>-6.0245000000000033</c:v>
                </c:pt>
                <c:pt idx="52845">
                  <c:v>-6.022500000000008</c:v>
                </c:pt>
                <c:pt idx="52846">
                  <c:v>-6.0205000000000126</c:v>
                </c:pt>
                <c:pt idx="52847">
                  <c:v>-6.0185000000000031</c:v>
                </c:pt>
                <c:pt idx="52848">
                  <c:v>-6.0165000000000077</c:v>
                </c:pt>
                <c:pt idx="52849">
                  <c:v>-6.0145000000000124</c:v>
                </c:pt>
                <c:pt idx="52850">
                  <c:v>-6.0125000000000028</c:v>
                </c:pt>
                <c:pt idx="52851">
                  <c:v>-6.0105000000000075</c:v>
                </c:pt>
                <c:pt idx="52852">
                  <c:v>-6.0085000000000122</c:v>
                </c:pt>
                <c:pt idx="52853">
                  <c:v>-6.0065000000000026</c:v>
                </c:pt>
                <c:pt idx="52854">
                  <c:v>-6.0045000000000073</c:v>
                </c:pt>
                <c:pt idx="52855">
                  <c:v>-6.0025000000000119</c:v>
                </c:pt>
                <c:pt idx="52856">
                  <c:v>-6.0005000000000024</c:v>
                </c:pt>
                <c:pt idx="52857">
                  <c:v>-5.998500000000007</c:v>
                </c:pt>
                <c:pt idx="52858">
                  <c:v>-5.9965000000000117</c:v>
                </c:pt>
                <c:pt idx="52859">
                  <c:v>-5.9945000000000022</c:v>
                </c:pt>
                <c:pt idx="52860">
                  <c:v>-5.9925000000000068</c:v>
                </c:pt>
                <c:pt idx="52861">
                  <c:v>-5.9905000000000115</c:v>
                </c:pt>
                <c:pt idx="52862">
                  <c:v>-5.9885000000000019</c:v>
                </c:pt>
                <c:pt idx="52863">
                  <c:v>-5.9865000000000066</c:v>
                </c:pt>
                <c:pt idx="52864">
                  <c:v>-5.9845000000000113</c:v>
                </c:pt>
                <c:pt idx="52865">
                  <c:v>-5.9825000000000017</c:v>
                </c:pt>
                <c:pt idx="52866">
                  <c:v>-5.9805000000000064</c:v>
                </c:pt>
                <c:pt idx="52867">
                  <c:v>-5.978500000000011</c:v>
                </c:pt>
                <c:pt idx="52868">
                  <c:v>-5.9765000000000015</c:v>
                </c:pt>
                <c:pt idx="52869">
                  <c:v>-5.9745000000000061</c:v>
                </c:pt>
                <c:pt idx="52870">
                  <c:v>-5.9725000000000108</c:v>
                </c:pt>
                <c:pt idx="52871">
                  <c:v>-5.9705000000000013</c:v>
                </c:pt>
                <c:pt idx="52872">
                  <c:v>-5.9685000000000059</c:v>
                </c:pt>
                <c:pt idx="52873">
                  <c:v>-5.9665000000000106</c:v>
                </c:pt>
                <c:pt idx="52874">
                  <c:v>-5.964500000000001</c:v>
                </c:pt>
                <c:pt idx="52875">
                  <c:v>-5.9625000000000057</c:v>
                </c:pt>
                <c:pt idx="52876">
                  <c:v>-5.9605000000000103</c:v>
                </c:pt>
                <c:pt idx="52877">
                  <c:v>-5.9585000000000008</c:v>
                </c:pt>
                <c:pt idx="52878">
                  <c:v>-5.9565000000000055</c:v>
                </c:pt>
                <c:pt idx="52879">
                  <c:v>-5.9545000000000101</c:v>
                </c:pt>
                <c:pt idx="52880">
                  <c:v>-5.9525000000000006</c:v>
                </c:pt>
                <c:pt idx="52881">
                  <c:v>-5.9505000000000052</c:v>
                </c:pt>
                <c:pt idx="52882">
                  <c:v>-5.9485000000000099</c:v>
                </c:pt>
                <c:pt idx="52883">
                  <c:v>-5.9465000000000003</c:v>
                </c:pt>
                <c:pt idx="52884">
                  <c:v>-5.944500000000005</c:v>
                </c:pt>
                <c:pt idx="52885">
                  <c:v>-5.9425000000000097</c:v>
                </c:pt>
                <c:pt idx="52886">
                  <c:v>-5.9405000000000001</c:v>
                </c:pt>
                <c:pt idx="52887">
                  <c:v>-5.9385000000000048</c:v>
                </c:pt>
                <c:pt idx="52888">
                  <c:v>-5.9365000000000094</c:v>
                </c:pt>
                <c:pt idx="52889">
                  <c:v>-5.9344999999999999</c:v>
                </c:pt>
                <c:pt idx="52890">
                  <c:v>-5.9325000000000045</c:v>
                </c:pt>
                <c:pt idx="52891">
                  <c:v>-5.9305000000000092</c:v>
                </c:pt>
                <c:pt idx="52892">
                  <c:v>-5.9284999999999997</c:v>
                </c:pt>
                <c:pt idx="52893">
                  <c:v>-5.9265000000000043</c:v>
                </c:pt>
                <c:pt idx="52894">
                  <c:v>-5.924500000000009</c:v>
                </c:pt>
                <c:pt idx="52895">
                  <c:v>-5.9224999999999994</c:v>
                </c:pt>
                <c:pt idx="52896">
                  <c:v>-5.9205000000000041</c:v>
                </c:pt>
                <c:pt idx="52897">
                  <c:v>-5.9185000000000088</c:v>
                </c:pt>
                <c:pt idx="52898">
                  <c:v>-5.9164999999999992</c:v>
                </c:pt>
                <c:pt idx="52899">
                  <c:v>-5.9145000000000039</c:v>
                </c:pt>
                <c:pt idx="52900">
                  <c:v>-5.9125000000000085</c:v>
                </c:pt>
                <c:pt idx="52901">
                  <c:v>-5.910499999999999</c:v>
                </c:pt>
                <c:pt idx="52902">
                  <c:v>-5.9085000000000036</c:v>
                </c:pt>
                <c:pt idx="52903">
                  <c:v>-5.9065000000000083</c:v>
                </c:pt>
                <c:pt idx="52904">
                  <c:v>-5.9044999999999987</c:v>
                </c:pt>
                <c:pt idx="52905">
                  <c:v>-5.9025000000000034</c:v>
                </c:pt>
                <c:pt idx="52906">
                  <c:v>-5.9005000000000081</c:v>
                </c:pt>
                <c:pt idx="52907">
                  <c:v>-5.8985000000000127</c:v>
                </c:pt>
                <c:pt idx="52908">
                  <c:v>-5.8965000000000032</c:v>
                </c:pt>
                <c:pt idx="52909">
                  <c:v>-5.8945000000000078</c:v>
                </c:pt>
                <c:pt idx="52910">
                  <c:v>-5.8925000000000125</c:v>
                </c:pt>
                <c:pt idx="52911">
                  <c:v>-5.890500000000003</c:v>
                </c:pt>
                <c:pt idx="52912">
                  <c:v>-5.8885000000000076</c:v>
                </c:pt>
                <c:pt idx="52913">
                  <c:v>-5.8865000000000123</c:v>
                </c:pt>
                <c:pt idx="52914">
                  <c:v>-5.8845000000000027</c:v>
                </c:pt>
                <c:pt idx="52915">
                  <c:v>-5.8825000000000074</c:v>
                </c:pt>
                <c:pt idx="52916">
                  <c:v>-5.8805000000000121</c:v>
                </c:pt>
                <c:pt idx="52917">
                  <c:v>-5.8785000000000025</c:v>
                </c:pt>
                <c:pt idx="52918">
                  <c:v>-5.8765000000000072</c:v>
                </c:pt>
                <c:pt idx="52919">
                  <c:v>-5.8745000000000118</c:v>
                </c:pt>
                <c:pt idx="52920">
                  <c:v>-5.8725000000000023</c:v>
                </c:pt>
                <c:pt idx="52921">
                  <c:v>-5.8705000000000069</c:v>
                </c:pt>
                <c:pt idx="52922">
                  <c:v>-5.8685000000000116</c:v>
                </c:pt>
                <c:pt idx="52923">
                  <c:v>-5.866500000000002</c:v>
                </c:pt>
                <c:pt idx="52924">
                  <c:v>-5.8645000000000067</c:v>
                </c:pt>
                <c:pt idx="52925">
                  <c:v>-5.8625000000000114</c:v>
                </c:pt>
                <c:pt idx="52926">
                  <c:v>-5.8605000000000018</c:v>
                </c:pt>
                <c:pt idx="52927">
                  <c:v>-5.8585000000000065</c:v>
                </c:pt>
                <c:pt idx="52928">
                  <c:v>-5.8565000000000111</c:v>
                </c:pt>
                <c:pt idx="52929">
                  <c:v>-5.8545000000000016</c:v>
                </c:pt>
                <c:pt idx="52930">
                  <c:v>-5.8525000000000063</c:v>
                </c:pt>
                <c:pt idx="52931">
                  <c:v>-5.8505000000000109</c:v>
                </c:pt>
                <c:pt idx="52932">
                  <c:v>-5.8485000000000014</c:v>
                </c:pt>
                <c:pt idx="52933">
                  <c:v>-5.846500000000006</c:v>
                </c:pt>
                <c:pt idx="52934">
                  <c:v>-5.8445000000000107</c:v>
                </c:pt>
                <c:pt idx="52935">
                  <c:v>-5.8425000000000011</c:v>
                </c:pt>
                <c:pt idx="52936">
                  <c:v>-5.8405000000000058</c:v>
                </c:pt>
                <c:pt idx="52937">
                  <c:v>-5.8385000000000105</c:v>
                </c:pt>
                <c:pt idx="52938">
                  <c:v>-5.8365000000000009</c:v>
                </c:pt>
                <c:pt idx="52939">
                  <c:v>-5.8345000000000056</c:v>
                </c:pt>
                <c:pt idx="52940">
                  <c:v>-5.8325000000000102</c:v>
                </c:pt>
                <c:pt idx="52941">
                  <c:v>-5.8305000000000007</c:v>
                </c:pt>
                <c:pt idx="52942">
                  <c:v>-5.8285000000000053</c:v>
                </c:pt>
                <c:pt idx="52943">
                  <c:v>-5.82650000000001</c:v>
                </c:pt>
                <c:pt idx="52944">
                  <c:v>-5.8245000000000005</c:v>
                </c:pt>
                <c:pt idx="52945">
                  <c:v>-5.8225000000000051</c:v>
                </c:pt>
                <c:pt idx="52946">
                  <c:v>-5.8205000000000098</c:v>
                </c:pt>
                <c:pt idx="52947">
                  <c:v>-5.8185000000000002</c:v>
                </c:pt>
                <c:pt idx="52948">
                  <c:v>-5.8165000000000049</c:v>
                </c:pt>
                <c:pt idx="52949">
                  <c:v>-5.8145000000000095</c:v>
                </c:pt>
                <c:pt idx="52950">
                  <c:v>-5.8125</c:v>
                </c:pt>
                <c:pt idx="52951">
                  <c:v>-5.8105000000000047</c:v>
                </c:pt>
                <c:pt idx="52952">
                  <c:v>-5.8085000000000093</c:v>
                </c:pt>
                <c:pt idx="52953">
                  <c:v>-5.8064999999999998</c:v>
                </c:pt>
                <c:pt idx="52954">
                  <c:v>-5.8045000000000044</c:v>
                </c:pt>
                <c:pt idx="52955">
                  <c:v>-5.8025000000000091</c:v>
                </c:pt>
                <c:pt idx="52956">
                  <c:v>-5.8004999999999995</c:v>
                </c:pt>
                <c:pt idx="52957">
                  <c:v>-5.7985000000000042</c:v>
                </c:pt>
                <c:pt idx="52958">
                  <c:v>-5.7965000000000089</c:v>
                </c:pt>
                <c:pt idx="52959">
                  <c:v>-5.7944999999999993</c:v>
                </c:pt>
                <c:pt idx="52960">
                  <c:v>-5.792500000000004</c:v>
                </c:pt>
                <c:pt idx="52961">
                  <c:v>-5.7905000000000086</c:v>
                </c:pt>
                <c:pt idx="52962">
                  <c:v>-5.7884999999999991</c:v>
                </c:pt>
                <c:pt idx="52963">
                  <c:v>-5.7865000000000038</c:v>
                </c:pt>
                <c:pt idx="52964">
                  <c:v>-5.7845000000000084</c:v>
                </c:pt>
                <c:pt idx="52965">
                  <c:v>-5.7824999999999989</c:v>
                </c:pt>
                <c:pt idx="52966">
                  <c:v>-5.7805000000000035</c:v>
                </c:pt>
                <c:pt idx="52967">
                  <c:v>-5.7785000000000082</c:v>
                </c:pt>
                <c:pt idx="52968">
                  <c:v>-5.7764999999999986</c:v>
                </c:pt>
                <c:pt idx="52969">
                  <c:v>-5.7745000000000033</c:v>
                </c:pt>
                <c:pt idx="52970">
                  <c:v>-5.772500000000008</c:v>
                </c:pt>
                <c:pt idx="52971">
                  <c:v>-5.7705000000000126</c:v>
                </c:pt>
                <c:pt idx="52972">
                  <c:v>-5.7685000000000031</c:v>
                </c:pt>
                <c:pt idx="52973">
                  <c:v>-5.7665000000000077</c:v>
                </c:pt>
                <c:pt idx="52974">
                  <c:v>-5.7645000000000124</c:v>
                </c:pt>
                <c:pt idx="52975">
                  <c:v>-5.7625000000000028</c:v>
                </c:pt>
                <c:pt idx="52976">
                  <c:v>-5.7605000000000075</c:v>
                </c:pt>
                <c:pt idx="52977">
                  <c:v>-5.7585000000000122</c:v>
                </c:pt>
                <c:pt idx="52978">
                  <c:v>-5.7565000000000026</c:v>
                </c:pt>
                <c:pt idx="52979">
                  <c:v>-5.7545000000000073</c:v>
                </c:pt>
                <c:pt idx="52980">
                  <c:v>-5.7525000000000119</c:v>
                </c:pt>
                <c:pt idx="52981">
                  <c:v>-5.7505000000000024</c:v>
                </c:pt>
                <c:pt idx="52982">
                  <c:v>-5.748500000000007</c:v>
                </c:pt>
                <c:pt idx="52983">
                  <c:v>-5.7465000000000117</c:v>
                </c:pt>
                <c:pt idx="52984">
                  <c:v>-5.7445000000000022</c:v>
                </c:pt>
                <c:pt idx="52985">
                  <c:v>-5.7425000000000068</c:v>
                </c:pt>
                <c:pt idx="52986">
                  <c:v>-5.7405000000000115</c:v>
                </c:pt>
                <c:pt idx="52987">
                  <c:v>-5.7385000000000019</c:v>
                </c:pt>
                <c:pt idx="52988">
                  <c:v>-5.7365000000000066</c:v>
                </c:pt>
                <c:pt idx="52989">
                  <c:v>-5.7345000000000113</c:v>
                </c:pt>
                <c:pt idx="52990">
                  <c:v>-5.7325000000000017</c:v>
                </c:pt>
                <c:pt idx="52991">
                  <c:v>-5.7305000000000064</c:v>
                </c:pt>
                <c:pt idx="52992">
                  <c:v>-5.728500000000011</c:v>
                </c:pt>
                <c:pt idx="52993">
                  <c:v>-5.7265000000000015</c:v>
                </c:pt>
                <c:pt idx="52994">
                  <c:v>-5.7245000000000061</c:v>
                </c:pt>
                <c:pt idx="52995">
                  <c:v>-5.7225000000000108</c:v>
                </c:pt>
                <c:pt idx="52996">
                  <c:v>-5.7205000000000013</c:v>
                </c:pt>
                <c:pt idx="52997">
                  <c:v>-5.7185000000000059</c:v>
                </c:pt>
                <c:pt idx="52998">
                  <c:v>-5.7165000000000106</c:v>
                </c:pt>
                <c:pt idx="52999">
                  <c:v>-5.714500000000001</c:v>
                </c:pt>
                <c:pt idx="53000">
                  <c:v>-5.7125000000000057</c:v>
                </c:pt>
                <c:pt idx="53001">
                  <c:v>-5.7105000000000103</c:v>
                </c:pt>
                <c:pt idx="53002">
                  <c:v>-5.7085000000000008</c:v>
                </c:pt>
                <c:pt idx="53003">
                  <c:v>-5.7065000000000055</c:v>
                </c:pt>
                <c:pt idx="53004">
                  <c:v>-5.7045000000000101</c:v>
                </c:pt>
                <c:pt idx="53005">
                  <c:v>-5.7025000000000006</c:v>
                </c:pt>
                <c:pt idx="53006">
                  <c:v>-5.7005000000000052</c:v>
                </c:pt>
                <c:pt idx="53007">
                  <c:v>-5.6985000000000099</c:v>
                </c:pt>
                <c:pt idx="53008">
                  <c:v>-5.6965000000000003</c:v>
                </c:pt>
                <c:pt idx="53009">
                  <c:v>-5.694500000000005</c:v>
                </c:pt>
                <c:pt idx="53010">
                  <c:v>-5.6925000000000097</c:v>
                </c:pt>
                <c:pt idx="53011">
                  <c:v>-5.6905000000000001</c:v>
                </c:pt>
                <c:pt idx="53012">
                  <c:v>-5.6885000000000048</c:v>
                </c:pt>
                <c:pt idx="53013">
                  <c:v>-5.6865000000000094</c:v>
                </c:pt>
                <c:pt idx="53014">
                  <c:v>-5.6844999999999999</c:v>
                </c:pt>
                <c:pt idx="53015">
                  <c:v>-5.6825000000000045</c:v>
                </c:pt>
                <c:pt idx="53016">
                  <c:v>-5.6805000000000092</c:v>
                </c:pt>
                <c:pt idx="53017">
                  <c:v>-5.6784999999999997</c:v>
                </c:pt>
                <c:pt idx="53018">
                  <c:v>-5.6765000000000043</c:v>
                </c:pt>
                <c:pt idx="53019">
                  <c:v>-5.674500000000009</c:v>
                </c:pt>
                <c:pt idx="53020">
                  <c:v>-5.6724999999999994</c:v>
                </c:pt>
                <c:pt idx="53021">
                  <c:v>-5.6705000000000041</c:v>
                </c:pt>
                <c:pt idx="53022">
                  <c:v>-5.6685000000000088</c:v>
                </c:pt>
                <c:pt idx="53023">
                  <c:v>-5.6664999999999992</c:v>
                </c:pt>
                <c:pt idx="53024">
                  <c:v>-5.6645000000000039</c:v>
                </c:pt>
                <c:pt idx="53025">
                  <c:v>-5.6625000000000085</c:v>
                </c:pt>
                <c:pt idx="53026">
                  <c:v>-5.660499999999999</c:v>
                </c:pt>
                <c:pt idx="53027">
                  <c:v>-5.6585000000000036</c:v>
                </c:pt>
                <c:pt idx="53028">
                  <c:v>-5.6565000000000083</c:v>
                </c:pt>
                <c:pt idx="53029">
                  <c:v>-5.6544999999999987</c:v>
                </c:pt>
                <c:pt idx="53030">
                  <c:v>-5.6525000000000034</c:v>
                </c:pt>
                <c:pt idx="53031">
                  <c:v>-5.6505000000000081</c:v>
                </c:pt>
                <c:pt idx="53032">
                  <c:v>-5.6485000000000127</c:v>
                </c:pt>
                <c:pt idx="53033">
                  <c:v>-5.6465000000000032</c:v>
                </c:pt>
                <c:pt idx="53034">
                  <c:v>-5.6445000000000078</c:v>
                </c:pt>
                <c:pt idx="53035">
                  <c:v>-5.6425000000000125</c:v>
                </c:pt>
                <c:pt idx="53036">
                  <c:v>-5.640500000000003</c:v>
                </c:pt>
                <c:pt idx="53037">
                  <c:v>-5.6385000000000076</c:v>
                </c:pt>
                <c:pt idx="53038">
                  <c:v>-5.6365000000000123</c:v>
                </c:pt>
                <c:pt idx="53039">
                  <c:v>-5.6345000000000027</c:v>
                </c:pt>
                <c:pt idx="53040">
                  <c:v>-5.6325000000000074</c:v>
                </c:pt>
                <c:pt idx="53041">
                  <c:v>-5.6305000000000121</c:v>
                </c:pt>
                <c:pt idx="53042">
                  <c:v>-5.6285000000000025</c:v>
                </c:pt>
                <c:pt idx="53043">
                  <c:v>-5.6265000000000072</c:v>
                </c:pt>
                <c:pt idx="53044">
                  <c:v>-5.6245000000000118</c:v>
                </c:pt>
                <c:pt idx="53045">
                  <c:v>-5.6225000000000023</c:v>
                </c:pt>
                <c:pt idx="53046">
                  <c:v>-5.6205000000000069</c:v>
                </c:pt>
                <c:pt idx="53047">
                  <c:v>-5.6185000000000116</c:v>
                </c:pt>
                <c:pt idx="53048">
                  <c:v>-5.616500000000002</c:v>
                </c:pt>
                <c:pt idx="53049">
                  <c:v>-5.6145000000000067</c:v>
                </c:pt>
                <c:pt idx="53050">
                  <c:v>-5.6125000000000114</c:v>
                </c:pt>
                <c:pt idx="53051">
                  <c:v>-5.6105000000000018</c:v>
                </c:pt>
                <c:pt idx="53052">
                  <c:v>-5.6085000000000065</c:v>
                </c:pt>
                <c:pt idx="53053">
                  <c:v>-5.6065000000000111</c:v>
                </c:pt>
                <c:pt idx="53054">
                  <c:v>-5.6045000000000016</c:v>
                </c:pt>
                <c:pt idx="53055">
                  <c:v>-5.6025000000000063</c:v>
                </c:pt>
                <c:pt idx="53056">
                  <c:v>-5.6005000000000109</c:v>
                </c:pt>
                <c:pt idx="53057">
                  <c:v>-5.5985000000000014</c:v>
                </c:pt>
                <c:pt idx="53058">
                  <c:v>-5.596500000000006</c:v>
                </c:pt>
                <c:pt idx="53059">
                  <c:v>-5.5945000000000107</c:v>
                </c:pt>
                <c:pt idx="53060">
                  <c:v>-5.5925000000000011</c:v>
                </c:pt>
                <c:pt idx="53061">
                  <c:v>-5.5905000000000058</c:v>
                </c:pt>
                <c:pt idx="53062">
                  <c:v>-5.5885000000000105</c:v>
                </c:pt>
                <c:pt idx="53063">
                  <c:v>-5.5865000000000009</c:v>
                </c:pt>
                <c:pt idx="53064">
                  <c:v>-5.5845000000000056</c:v>
                </c:pt>
                <c:pt idx="53065">
                  <c:v>-5.5825000000000102</c:v>
                </c:pt>
                <c:pt idx="53066">
                  <c:v>-5.5805000000000007</c:v>
                </c:pt>
                <c:pt idx="53067">
                  <c:v>-5.5785000000000053</c:v>
                </c:pt>
                <c:pt idx="53068">
                  <c:v>-5.57650000000001</c:v>
                </c:pt>
                <c:pt idx="53069">
                  <c:v>-5.5745000000000005</c:v>
                </c:pt>
                <c:pt idx="53070">
                  <c:v>-5.5725000000000051</c:v>
                </c:pt>
                <c:pt idx="53071">
                  <c:v>-5.5705000000000098</c:v>
                </c:pt>
                <c:pt idx="53072">
                  <c:v>-5.5685000000000002</c:v>
                </c:pt>
                <c:pt idx="53073">
                  <c:v>-5.5665000000000049</c:v>
                </c:pt>
                <c:pt idx="53074">
                  <c:v>-5.5645000000000095</c:v>
                </c:pt>
                <c:pt idx="53075">
                  <c:v>-5.5625</c:v>
                </c:pt>
                <c:pt idx="53076">
                  <c:v>-5.5605000000000047</c:v>
                </c:pt>
                <c:pt idx="53077">
                  <c:v>-5.5585000000000093</c:v>
                </c:pt>
                <c:pt idx="53078">
                  <c:v>-5.5564999999999998</c:v>
                </c:pt>
                <c:pt idx="53079">
                  <c:v>-5.5545000000000044</c:v>
                </c:pt>
                <c:pt idx="53080">
                  <c:v>-5.5525000000000091</c:v>
                </c:pt>
                <c:pt idx="53081">
                  <c:v>-5.5504999999999995</c:v>
                </c:pt>
                <c:pt idx="53082">
                  <c:v>-5.5485000000000042</c:v>
                </c:pt>
                <c:pt idx="53083">
                  <c:v>-5.5465000000000089</c:v>
                </c:pt>
                <c:pt idx="53084">
                  <c:v>-5.5444999999999993</c:v>
                </c:pt>
                <c:pt idx="53085">
                  <c:v>-5.542500000000004</c:v>
                </c:pt>
                <c:pt idx="53086">
                  <c:v>-5.5405000000000086</c:v>
                </c:pt>
                <c:pt idx="53087">
                  <c:v>-5.5384999999999991</c:v>
                </c:pt>
                <c:pt idx="53088">
                  <c:v>-5.5365000000000038</c:v>
                </c:pt>
                <c:pt idx="53089">
                  <c:v>-5.5345000000000084</c:v>
                </c:pt>
                <c:pt idx="53090">
                  <c:v>-5.5324999999999989</c:v>
                </c:pt>
                <c:pt idx="53091">
                  <c:v>-5.5305000000000035</c:v>
                </c:pt>
                <c:pt idx="53092">
                  <c:v>-5.5285000000000082</c:v>
                </c:pt>
                <c:pt idx="53093">
                  <c:v>-5.5264999999999986</c:v>
                </c:pt>
                <c:pt idx="53094">
                  <c:v>-5.5245000000000033</c:v>
                </c:pt>
                <c:pt idx="53095">
                  <c:v>-5.522500000000008</c:v>
                </c:pt>
                <c:pt idx="53096">
                  <c:v>-5.5205000000000126</c:v>
                </c:pt>
                <c:pt idx="53097">
                  <c:v>-5.5185000000000031</c:v>
                </c:pt>
                <c:pt idx="53098">
                  <c:v>-5.5165000000000077</c:v>
                </c:pt>
                <c:pt idx="53099">
                  <c:v>-5.5145000000000124</c:v>
                </c:pt>
                <c:pt idx="53100">
                  <c:v>-5.5125000000000028</c:v>
                </c:pt>
                <c:pt idx="53101">
                  <c:v>-5.5105000000000075</c:v>
                </c:pt>
                <c:pt idx="53102">
                  <c:v>-5.5085000000000122</c:v>
                </c:pt>
                <c:pt idx="53103">
                  <c:v>-5.5065000000000026</c:v>
                </c:pt>
                <c:pt idx="53104">
                  <c:v>-5.5045000000000073</c:v>
                </c:pt>
                <c:pt idx="53105">
                  <c:v>-5.5025000000000119</c:v>
                </c:pt>
                <c:pt idx="53106">
                  <c:v>-5.5005000000000024</c:v>
                </c:pt>
                <c:pt idx="53107">
                  <c:v>-5.498500000000007</c:v>
                </c:pt>
                <c:pt idx="53108">
                  <c:v>-5.4965000000000117</c:v>
                </c:pt>
                <c:pt idx="53109">
                  <c:v>-5.4945000000000022</c:v>
                </c:pt>
                <c:pt idx="53110">
                  <c:v>-5.4925000000000068</c:v>
                </c:pt>
                <c:pt idx="53111">
                  <c:v>-5.4905000000000115</c:v>
                </c:pt>
                <c:pt idx="53112">
                  <c:v>-5.4885000000000019</c:v>
                </c:pt>
                <c:pt idx="53113">
                  <c:v>-5.4865000000000066</c:v>
                </c:pt>
                <c:pt idx="53114">
                  <c:v>-5.4845000000000113</c:v>
                </c:pt>
                <c:pt idx="53115">
                  <c:v>-5.4825000000000017</c:v>
                </c:pt>
                <c:pt idx="53116">
                  <c:v>-5.4805000000000064</c:v>
                </c:pt>
                <c:pt idx="53117">
                  <c:v>-5.478500000000011</c:v>
                </c:pt>
                <c:pt idx="53118">
                  <c:v>-5.4765000000000015</c:v>
                </c:pt>
                <c:pt idx="53119">
                  <c:v>-5.4745000000000061</c:v>
                </c:pt>
                <c:pt idx="53120">
                  <c:v>-5.4725000000000108</c:v>
                </c:pt>
                <c:pt idx="53121">
                  <c:v>-5.4705000000000013</c:v>
                </c:pt>
                <c:pt idx="53122">
                  <c:v>-5.4685000000000059</c:v>
                </c:pt>
                <c:pt idx="53123">
                  <c:v>-5.4665000000000106</c:v>
                </c:pt>
                <c:pt idx="53124">
                  <c:v>-5.464500000000001</c:v>
                </c:pt>
                <c:pt idx="53125">
                  <c:v>-5.4625000000000057</c:v>
                </c:pt>
                <c:pt idx="53126">
                  <c:v>-5.4605000000000103</c:v>
                </c:pt>
                <c:pt idx="53127">
                  <c:v>-5.4585000000000008</c:v>
                </c:pt>
                <c:pt idx="53128">
                  <c:v>-5.4565000000000055</c:v>
                </c:pt>
                <c:pt idx="53129">
                  <c:v>-5.4545000000000101</c:v>
                </c:pt>
                <c:pt idx="53130">
                  <c:v>-5.4525000000000006</c:v>
                </c:pt>
                <c:pt idx="53131">
                  <c:v>-5.4505000000000052</c:v>
                </c:pt>
                <c:pt idx="53132">
                  <c:v>-5.4485000000000099</c:v>
                </c:pt>
                <c:pt idx="53133">
                  <c:v>-5.4465000000000003</c:v>
                </c:pt>
                <c:pt idx="53134">
                  <c:v>-5.444500000000005</c:v>
                </c:pt>
                <c:pt idx="53135">
                  <c:v>-5.4425000000000097</c:v>
                </c:pt>
                <c:pt idx="53136">
                  <c:v>-5.4405000000000001</c:v>
                </c:pt>
                <c:pt idx="53137">
                  <c:v>-5.4385000000000048</c:v>
                </c:pt>
                <c:pt idx="53138">
                  <c:v>-5.4365000000000094</c:v>
                </c:pt>
                <c:pt idx="53139">
                  <c:v>-5.4344999999999999</c:v>
                </c:pt>
                <c:pt idx="53140">
                  <c:v>-5.4325000000000045</c:v>
                </c:pt>
                <c:pt idx="53141">
                  <c:v>-5.4305000000000092</c:v>
                </c:pt>
                <c:pt idx="53142">
                  <c:v>-5.4284999999999997</c:v>
                </c:pt>
                <c:pt idx="53143">
                  <c:v>-5.4265000000000043</c:v>
                </c:pt>
                <c:pt idx="53144">
                  <c:v>-5.424500000000009</c:v>
                </c:pt>
                <c:pt idx="53145">
                  <c:v>-5.4224999999999994</c:v>
                </c:pt>
                <c:pt idx="53146">
                  <c:v>-5.4205000000000041</c:v>
                </c:pt>
                <c:pt idx="53147">
                  <c:v>-5.4185000000000088</c:v>
                </c:pt>
                <c:pt idx="53148">
                  <c:v>-5.4164999999999992</c:v>
                </c:pt>
                <c:pt idx="53149">
                  <c:v>-5.4145000000000039</c:v>
                </c:pt>
                <c:pt idx="53150">
                  <c:v>-5.4125000000000085</c:v>
                </c:pt>
                <c:pt idx="53151">
                  <c:v>-5.410499999999999</c:v>
                </c:pt>
                <c:pt idx="53152">
                  <c:v>-5.4085000000000036</c:v>
                </c:pt>
                <c:pt idx="53153">
                  <c:v>-5.4065000000000083</c:v>
                </c:pt>
                <c:pt idx="53154">
                  <c:v>-5.4044999999999987</c:v>
                </c:pt>
                <c:pt idx="53155">
                  <c:v>-5.4025000000000034</c:v>
                </c:pt>
                <c:pt idx="53156">
                  <c:v>-5.4005000000000081</c:v>
                </c:pt>
                <c:pt idx="53157">
                  <c:v>-5.3985000000000127</c:v>
                </c:pt>
                <c:pt idx="53158">
                  <c:v>-5.3965000000000032</c:v>
                </c:pt>
                <c:pt idx="53159">
                  <c:v>-5.3945000000000078</c:v>
                </c:pt>
                <c:pt idx="53160">
                  <c:v>-5.3925000000000125</c:v>
                </c:pt>
                <c:pt idx="53161">
                  <c:v>-5.390500000000003</c:v>
                </c:pt>
                <c:pt idx="53162">
                  <c:v>-5.3885000000000076</c:v>
                </c:pt>
                <c:pt idx="53163">
                  <c:v>-5.3865000000000123</c:v>
                </c:pt>
                <c:pt idx="53164">
                  <c:v>-5.3845000000000027</c:v>
                </c:pt>
                <c:pt idx="53165">
                  <c:v>-5.3825000000000074</c:v>
                </c:pt>
                <c:pt idx="53166">
                  <c:v>-5.3805000000000121</c:v>
                </c:pt>
                <c:pt idx="53167">
                  <c:v>-5.3785000000000025</c:v>
                </c:pt>
                <c:pt idx="53168">
                  <c:v>-5.3765000000000072</c:v>
                </c:pt>
                <c:pt idx="53169">
                  <c:v>-5.3745000000000118</c:v>
                </c:pt>
                <c:pt idx="53170">
                  <c:v>-5.3725000000000023</c:v>
                </c:pt>
                <c:pt idx="53171">
                  <c:v>-5.3705000000000069</c:v>
                </c:pt>
                <c:pt idx="53172">
                  <c:v>-5.3685000000000116</c:v>
                </c:pt>
                <c:pt idx="53173">
                  <c:v>-5.366500000000002</c:v>
                </c:pt>
                <c:pt idx="53174">
                  <c:v>-5.3645000000000067</c:v>
                </c:pt>
                <c:pt idx="53175">
                  <c:v>-5.3625000000000114</c:v>
                </c:pt>
                <c:pt idx="53176">
                  <c:v>-5.3605000000000018</c:v>
                </c:pt>
                <c:pt idx="53177">
                  <c:v>-5.3585000000000065</c:v>
                </c:pt>
                <c:pt idx="53178">
                  <c:v>-5.3565000000000111</c:v>
                </c:pt>
                <c:pt idx="53179">
                  <c:v>-5.3545000000000016</c:v>
                </c:pt>
                <c:pt idx="53180">
                  <c:v>-5.3525000000000063</c:v>
                </c:pt>
                <c:pt idx="53181">
                  <c:v>-5.3505000000000109</c:v>
                </c:pt>
                <c:pt idx="53182">
                  <c:v>-5.3485000000000014</c:v>
                </c:pt>
                <c:pt idx="53183">
                  <c:v>-5.346500000000006</c:v>
                </c:pt>
                <c:pt idx="53184">
                  <c:v>-5.3445000000000107</c:v>
                </c:pt>
                <c:pt idx="53185">
                  <c:v>-5.3425000000000011</c:v>
                </c:pt>
                <c:pt idx="53186">
                  <c:v>-5.3405000000000058</c:v>
                </c:pt>
                <c:pt idx="53187">
                  <c:v>-5.3385000000000105</c:v>
                </c:pt>
                <c:pt idx="53188">
                  <c:v>-5.3365000000000009</c:v>
                </c:pt>
                <c:pt idx="53189">
                  <c:v>-5.3345000000000056</c:v>
                </c:pt>
                <c:pt idx="53190">
                  <c:v>-5.3325000000000102</c:v>
                </c:pt>
                <c:pt idx="53191">
                  <c:v>-5.3305000000000007</c:v>
                </c:pt>
                <c:pt idx="53192">
                  <c:v>-5.3285000000000053</c:v>
                </c:pt>
                <c:pt idx="53193">
                  <c:v>-5.32650000000001</c:v>
                </c:pt>
                <c:pt idx="53194">
                  <c:v>-5.3245000000000005</c:v>
                </c:pt>
                <c:pt idx="53195">
                  <c:v>-5.3225000000000051</c:v>
                </c:pt>
                <c:pt idx="53196">
                  <c:v>-5.3205000000000098</c:v>
                </c:pt>
                <c:pt idx="53197">
                  <c:v>-5.3185000000000002</c:v>
                </c:pt>
                <c:pt idx="53198">
                  <c:v>-5.3165000000000049</c:v>
                </c:pt>
                <c:pt idx="53199">
                  <c:v>-5.3145000000000095</c:v>
                </c:pt>
                <c:pt idx="53200">
                  <c:v>-5.3125</c:v>
                </c:pt>
                <c:pt idx="53201">
                  <c:v>-5.3105000000000047</c:v>
                </c:pt>
                <c:pt idx="53202">
                  <c:v>-5.3085000000000093</c:v>
                </c:pt>
                <c:pt idx="53203">
                  <c:v>-5.3064999999999998</c:v>
                </c:pt>
                <c:pt idx="53204">
                  <c:v>-5.3045000000000044</c:v>
                </c:pt>
                <c:pt idx="53205">
                  <c:v>-5.3025000000000091</c:v>
                </c:pt>
                <c:pt idx="53206">
                  <c:v>-5.3004999999999995</c:v>
                </c:pt>
                <c:pt idx="53207">
                  <c:v>-5.2985000000000042</c:v>
                </c:pt>
                <c:pt idx="53208">
                  <c:v>-5.2965000000000089</c:v>
                </c:pt>
                <c:pt idx="53209">
                  <c:v>-5.2944999999999993</c:v>
                </c:pt>
                <c:pt idx="53210">
                  <c:v>-5.292500000000004</c:v>
                </c:pt>
                <c:pt idx="53211">
                  <c:v>-5.2905000000000086</c:v>
                </c:pt>
                <c:pt idx="53212">
                  <c:v>-5.2884999999999991</c:v>
                </c:pt>
                <c:pt idx="53213">
                  <c:v>-5.2865000000000038</c:v>
                </c:pt>
                <c:pt idx="53214">
                  <c:v>-5.2845000000000084</c:v>
                </c:pt>
                <c:pt idx="53215">
                  <c:v>-5.2824999999999989</c:v>
                </c:pt>
                <c:pt idx="53216">
                  <c:v>-5.2805000000000035</c:v>
                </c:pt>
                <c:pt idx="53217">
                  <c:v>-5.2785000000000082</c:v>
                </c:pt>
                <c:pt idx="53218">
                  <c:v>-5.2764999999999986</c:v>
                </c:pt>
                <c:pt idx="53219">
                  <c:v>-5.2745000000000033</c:v>
                </c:pt>
                <c:pt idx="53220">
                  <c:v>-5.272500000000008</c:v>
                </c:pt>
                <c:pt idx="53221">
                  <c:v>-5.2705000000000126</c:v>
                </c:pt>
                <c:pt idx="53222">
                  <c:v>-5.2685000000000031</c:v>
                </c:pt>
                <c:pt idx="53223">
                  <c:v>-5.2665000000000077</c:v>
                </c:pt>
                <c:pt idx="53224">
                  <c:v>-5.2645000000000124</c:v>
                </c:pt>
                <c:pt idx="53225">
                  <c:v>-5.2625000000000028</c:v>
                </c:pt>
                <c:pt idx="53226">
                  <c:v>-5.2605000000000075</c:v>
                </c:pt>
                <c:pt idx="53227">
                  <c:v>-5.2585000000000122</c:v>
                </c:pt>
                <c:pt idx="53228">
                  <c:v>-5.2565000000000026</c:v>
                </c:pt>
                <c:pt idx="53229">
                  <c:v>-5.2545000000000073</c:v>
                </c:pt>
                <c:pt idx="53230">
                  <c:v>-5.2525000000000119</c:v>
                </c:pt>
                <c:pt idx="53231">
                  <c:v>-5.2505000000000024</c:v>
                </c:pt>
                <c:pt idx="53232">
                  <c:v>-5.248500000000007</c:v>
                </c:pt>
                <c:pt idx="53233">
                  <c:v>-5.2465000000000117</c:v>
                </c:pt>
                <c:pt idx="53234">
                  <c:v>-5.2445000000000022</c:v>
                </c:pt>
                <c:pt idx="53235">
                  <c:v>-5.2425000000000068</c:v>
                </c:pt>
                <c:pt idx="53236">
                  <c:v>-5.2405000000000115</c:v>
                </c:pt>
                <c:pt idx="53237">
                  <c:v>-5.2385000000000019</c:v>
                </c:pt>
                <c:pt idx="53238">
                  <c:v>-5.2365000000000066</c:v>
                </c:pt>
                <c:pt idx="53239">
                  <c:v>-5.2345000000000113</c:v>
                </c:pt>
                <c:pt idx="53240">
                  <c:v>-5.2325000000000017</c:v>
                </c:pt>
                <c:pt idx="53241">
                  <c:v>-5.2305000000000064</c:v>
                </c:pt>
                <c:pt idx="53242">
                  <c:v>-5.228500000000011</c:v>
                </c:pt>
                <c:pt idx="53243">
                  <c:v>-5.2265000000000015</c:v>
                </c:pt>
                <c:pt idx="53244">
                  <c:v>-5.2245000000000061</c:v>
                </c:pt>
                <c:pt idx="53245">
                  <c:v>-5.2225000000000108</c:v>
                </c:pt>
                <c:pt idx="53246">
                  <c:v>-5.2205000000000013</c:v>
                </c:pt>
                <c:pt idx="53247">
                  <c:v>-5.2185000000000059</c:v>
                </c:pt>
                <c:pt idx="53248">
                  <c:v>-5.2165000000000106</c:v>
                </c:pt>
                <c:pt idx="53249">
                  <c:v>-5.214500000000001</c:v>
                </c:pt>
                <c:pt idx="53250">
                  <c:v>-5.2125000000000057</c:v>
                </c:pt>
                <c:pt idx="53251">
                  <c:v>-5.2105000000000103</c:v>
                </c:pt>
                <c:pt idx="53252">
                  <c:v>-5.2085000000000008</c:v>
                </c:pt>
                <c:pt idx="53253">
                  <c:v>-5.2065000000000055</c:v>
                </c:pt>
                <c:pt idx="53254">
                  <c:v>-5.2045000000000101</c:v>
                </c:pt>
                <c:pt idx="53255">
                  <c:v>-5.2025000000000006</c:v>
                </c:pt>
                <c:pt idx="53256">
                  <c:v>-5.2005000000000052</c:v>
                </c:pt>
                <c:pt idx="53257">
                  <c:v>-5.1985000000000099</c:v>
                </c:pt>
                <c:pt idx="53258">
                  <c:v>-5.1965000000000003</c:v>
                </c:pt>
                <c:pt idx="53259">
                  <c:v>-5.194500000000005</c:v>
                </c:pt>
                <c:pt idx="53260">
                  <c:v>-5.1925000000000097</c:v>
                </c:pt>
                <c:pt idx="53261">
                  <c:v>-5.1905000000000001</c:v>
                </c:pt>
                <c:pt idx="53262">
                  <c:v>-5.1885000000000048</c:v>
                </c:pt>
                <c:pt idx="53263">
                  <c:v>-5.1865000000000094</c:v>
                </c:pt>
                <c:pt idx="53264">
                  <c:v>-5.1844999999999999</c:v>
                </c:pt>
                <c:pt idx="53265">
                  <c:v>-5.1825000000000045</c:v>
                </c:pt>
                <c:pt idx="53266">
                  <c:v>-5.1805000000000092</c:v>
                </c:pt>
                <c:pt idx="53267">
                  <c:v>-5.1784999999999997</c:v>
                </c:pt>
                <c:pt idx="53268">
                  <c:v>-5.1765000000000043</c:v>
                </c:pt>
                <c:pt idx="53269">
                  <c:v>-5.174500000000009</c:v>
                </c:pt>
                <c:pt idx="53270">
                  <c:v>-5.1724999999999994</c:v>
                </c:pt>
                <c:pt idx="53271">
                  <c:v>-5.1705000000000041</c:v>
                </c:pt>
                <c:pt idx="53272">
                  <c:v>-5.1685000000000088</c:v>
                </c:pt>
                <c:pt idx="53273">
                  <c:v>-5.1664999999999992</c:v>
                </c:pt>
                <c:pt idx="53274">
                  <c:v>-5.1645000000000039</c:v>
                </c:pt>
                <c:pt idx="53275">
                  <c:v>-5.1625000000000085</c:v>
                </c:pt>
                <c:pt idx="53276">
                  <c:v>-5.160499999999999</c:v>
                </c:pt>
                <c:pt idx="53277">
                  <c:v>-5.1585000000000036</c:v>
                </c:pt>
                <c:pt idx="53278">
                  <c:v>-5.1565000000000083</c:v>
                </c:pt>
                <c:pt idx="53279">
                  <c:v>-5.1544999999999987</c:v>
                </c:pt>
                <c:pt idx="53280">
                  <c:v>-5.1525000000000034</c:v>
                </c:pt>
                <c:pt idx="53281">
                  <c:v>-5.1505000000000081</c:v>
                </c:pt>
                <c:pt idx="53282">
                  <c:v>-5.1485000000000127</c:v>
                </c:pt>
                <c:pt idx="53283">
                  <c:v>-5.1465000000000032</c:v>
                </c:pt>
                <c:pt idx="53284">
                  <c:v>-5.1445000000000078</c:v>
                </c:pt>
                <c:pt idx="53285">
                  <c:v>-5.1425000000000125</c:v>
                </c:pt>
                <c:pt idx="53286">
                  <c:v>-5.140500000000003</c:v>
                </c:pt>
                <c:pt idx="53287">
                  <c:v>-5.1385000000000076</c:v>
                </c:pt>
                <c:pt idx="53288">
                  <c:v>-5.1365000000000123</c:v>
                </c:pt>
                <c:pt idx="53289">
                  <c:v>-5.1345000000000027</c:v>
                </c:pt>
                <c:pt idx="53290">
                  <c:v>-5.1325000000000074</c:v>
                </c:pt>
                <c:pt idx="53291">
                  <c:v>-5.1305000000000121</c:v>
                </c:pt>
                <c:pt idx="53292">
                  <c:v>-5.1285000000000025</c:v>
                </c:pt>
                <c:pt idx="53293">
                  <c:v>-5.1265000000000072</c:v>
                </c:pt>
                <c:pt idx="53294">
                  <c:v>-5.1245000000000118</c:v>
                </c:pt>
                <c:pt idx="53295">
                  <c:v>-5.1225000000000023</c:v>
                </c:pt>
                <c:pt idx="53296">
                  <c:v>-5.1205000000000069</c:v>
                </c:pt>
                <c:pt idx="53297">
                  <c:v>-5.1185000000000116</c:v>
                </c:pt>
                <c:pt idx="53298">
                  <c:v>-5.116500000000002</c:v>
                </c:pt>
                <c:pt idx="53299">
                  <c:v>-5.1145000000000067</c:v>
                </c:pt>
                <c:pt idx="53300">
                  <c:v>-5.1125000000000114</c:v>
                </c:pt>
                <c:pt idx="53301">
                  <c:v>-5.1105000000000018</c:v>
                </c:pt>
                <c:pt idx="53302">
                  <c:v>-5.1085000000000065</c:v>
                </c:pt>
                <c:pt idx="53303">
                  <c:v>-5.1065000000000111</c:v>
                </c:pt>
                <c:pt idx="53304">
                  <c:v>-5.1045000000000016</c:v>
                </c:pt>
                <c:pt idx="53305">
                  <c:v>-5.1025000000000063</c:v>
                </c:pt>
                <c:pt idx="53306">
                  <c:v>-5.1005000000000109</c:v>
                </c:pt>
                <c:pt idx="53307">
                  <c:v>-5.0985000000000014</c:v>
                </c:pt>
                <c:pt idx="53308">
                  <c:v>-5.096500000000006</c:v>
                </c:pt>
                <c:pt idx="53309">
                  <c:v>-5.0945000000000107</c:v>
                </c:pt>
                <c:pt idx="53310">
                  <c:v>-5.0925000000000011</c:v>
                </c:pt>
                <c:pt idx="53311">
                  <c:v>-5.0905000000000058</c:v>
                </c:pt>
                <c:pt idx="53312">
                  <c:v>-5.0885000000000105</c:v>
                </c:pt>
                <c:pt idx="53313">
                  <c:v>-5.0865000000000009</c:v>
                </c:pt>
                <c:pt idx="53314">
                  <c:v>-5.0845000000000056</c:v>
                </c:pt>
                <c:pt idx="53315">
                  <c:v>-5.0825000000000102</c:v>
                </c:pt>
                <c:pt idx="53316">
                  <c:v>-5.0805000000000007</c:v>
                </c:pt>
                <c:pt idx="53317">
                  <c:v>-5.0785000000000053</c:v>
                </c:pt>
                <c:pt idx="53318">
                  <c:v>-5.07650000000001</c:v>
                </c:pt>
                <c:pt idx="53319">
                  <c:v>-5.0745000000000005</c:v>
                </c:pt>
                <c:pt idx="53320">
                  <c:v>-5.0725000000000051</c:v>
                </c:pt>
                <c:pt idx="53321">
                  <c:v>-5.0705000000000098</c:v>
                </c:pt>
                <c:pt idx="53322">
                  <c:v>-5.0685000000000002</c:v>
                </c:pt>
                <c:pt idx="53323">
                  <c:v>-5.0665000000000049</c:v>
                </c:pt>
                <c:pt idx="53324">
                  <c:v>-5.0645000000000095</c:v>
                </c:pt>
                <c:pt idx="53325">
                  <c:v>-5.0625</c:v>
                </c:pt>
                <c:pt idx="53326">
                  <c:v>-5.0605000000000047</c:v>
                </c:pt>
                <c:pt idx="53327">
                  <c:v>-5.0585000000000093</c:v>
                </c:pt>
                <c:pt idx="53328">
                  <c:v>-5.0564999999999998</c:v>
                </c:pt>
                <c:pt idx="53329">
                  <c:v>-5.0545000000000044</c:v>
                </c:pt>
                <c:pt idx="53330">
                  <c:v>-5.0525000000000091</c:v>
                </c:pt>
                <c:pt idx="53331">
                  <c:v>-5.0504999999999995</c:v>
                </c:pt>
                <c:pt idx="53332">
                  <c:v>-5.0485000000000042</c:v>
                </c:pt>
                <c:pt idx="53333">
                  <c:v>-5.0465000000000089</c:v>
                </c:pt>
                <c:pt idx="53334">
                  <c:v>-5.0444999999999993</c:v>
                </c:pt>
                <c:pt idx="53335">
                  <c:v>-5.042500000000004</c:v>
                </c:pt>
                <c:pt idx="53336">
                  <c:v>-5.0405000000000086</c:v>
                </c:pt>
                <c:pt idx="53337">
                  <c:v>-5.0384999999999991</c:v>
                </c:pt>
                <c:pt idx="53338">
                  <c:v>-5.0365000000000038</c:v>
                </c:pt>
                <c:pt idx="53339">
                  <c:v>-5.0345000000000084</c:v>
                </c:pt>
                <c:pt idx="53340">
                  <c:v>-5.0324999999999989</c:v>
                </c:pt>
                <c:pt idx="53341">
                  <c:v>-5.0305000000000035</c:v>
                </c:pt>
                <c:pt idx="53342">
                  <c:v>-5.0285000000000082</c:v>
                </c:pt>
                <c:pt idx="53343">
                  <c:v>-5.0264999999999986</c:v>
                </c:pt>
                <c:pt idx="53344">
                  <c:v>-5.0245000000000033</c:v>
                </c:pt>
                <c:pt idx="53345">
                  <c:v>-5.022500000000008</c:v>
                </c:pt>
                <c:pt idx="53346">
                  <c:v>-5.0205000000000126</c:v>
                </c:pt>
                <c:pt idx="53347">
                  <c:v>-5.0185000000000031</c:v>
                </c:pt>
                <c:pt idx="53348">
                  <c:v>-5.0165000000000077</c:v>
                </c:pt>
                <c:pt idx="53349">
                  <c:v>-5.0145000000000124</c:v>
                </c:pt>
                <c:pt idx="53350">
                  <c:v>-5.0125000000000028</c:v>
                </c:pt>
                <c:pt idx="53351">
                  <c:v>-5.0105000000000075</c:v>
                </c:pt>
                <c:pt idx="53352">
                  <c:v>-5.0085000000000122</c:v>
                </c:pt>
                <c:pt idx="53353">
                  <c:v>-5.0065000000000026</c:v>
                </c:pt>
                <c:pt idx="53354">
                  <c:v>-5.0045000000000073</c:v>
                </c:pt>
                <c:pt idx="53355">
                  <c:v>-5.0025000000000119</c:v>
                </c:pt>
                <c:pt idx="53356">
                  <c:v>-5.0005000000000024</c:v>
                </c:pt>
                <c:pt idx="53357">
                  <c:v>-4.998500000000007</c:v>
                </c:pt>
                <c:pt idx="53358">
                  <c:v>-4.9965000000000117</c:v>
                </c:pt>
                <c:pt idx="53359">
                  <c:v>-4.9945000000000022</c:v>
                </c:pt>
                <c:pt idx="53360">
                  <c:v>-4.9925000000000068</c:v>
                </c:pt>
                <c:pt idx="53361">
                  <c:v>-4.9905000000000115</c:v>
                </c:pt>
                <c:pt idx="53362">
                  <c:v>-4.9885000000000019</c:v>
                </c:pt>
                <c:pt idx="53363">
                  <c:v>-4.9865000000000066</c:v>
                </c:pt>
                <c:pt idx="53364">
                  <c:v>-4.9845000000000113</c:v>
                </c:pt>
                <c:pt idx="53365">
                  <c:v>-4.9825000000000017</c:v>
                </c:pt>
                <c:pt idx="53366">
                  <c:v>-4.9805000000000064</c:v>
                </c:pt>
                <c:pt idx="53367">
                  <c:v>-4.978500000000011</c:v>
                </c:pt>
                <c:pt idx="53368">
                  <c:v>-4.9765000000000015</c:v>
                </c:pt>
                <c:pt idx="53369">
                  <c:v>-4.9745000000000061</c:v>
                </c:pt>
                <c:pt idx="53370">
                  <c:v>-4.9725000000000108</c:v>
                </c:pt>
                <c:pt idx="53371">
                  <c:v>-4.9705000000000013</c:v>
                </c:pt>
                <c:pt idx="53372">
                  <c:v>-4.9685000000000059</c:v>
                </c:pt>
                <c:pt idx="53373">
                  <c:v>-4.9665000000000106</c:v>
                </c:pt>
                <c:pt idx="53374">
                  <c:v>-4.964500000000001</c:v>
                </c:pt>
                <c:pt idx="53375">
                  <c:v>-4.9625000000000057</c:v>
                </c:pt>
                <c:pt idx="53376">
                  <c:v>-4.9605000000000103</c:v>
                </c:pt>
                <c:pt idx="53377">
                  <c:v>-4.9585000000000008</c:v>
                </c:pt>
                <c:pt idx="53378">
                  <c:v>-4.9565000000000055</c:v>
                </c:pt>
                <c:pt idx="53379">
                  <c:v>-4.9545000000000101</c:v>
                </c:pt>
                <c:pt idx="53380">
                  <c:v>-4.9525000000000006</c:v>
                </c:pt>
                <c:pt idx="53381">
                  <c:v>-4.9505000000000052</c:v>
                </c:pt>
                <c:pt idx="53382">
                  <c:v>-4.9485000000000099</c:v>
                </c:pt>
                <c:pt idx="53383">
                  <c:v>-4.9465000000000003</c:v>
                </c:pt>
                <c:pt idx="53384">
                  <c:v>-4.944500000000005</c:v>
                </c:pt>
                <c:pt idx="53385">
                  <c:v>-4.9425000000000097</c:v>
                </c:pt>
                <c:pt idx="53386">
                  <c:v>-4.9405000000000001</c:v>
                </c:pt>
                <c:pt idx="53387">
                  <c:v>-4.9385000000000048</c:v>
                </c:pt>
                <c:pt idx="53388">
                  <c:v>-4.9365000000000094</c:v>
                </c:pt>
                <c:pt idx="53389">
                  <c:v>-4.9344999999999999</c:v>
                </c:pt>
                <c:pt idx="53390">
                  <c:v>-4.9325000000000045</c:v>
                </c:pt>
                <c:pt idx="53391">
                  <c:v>-4.9305000000000092</c:v>
                </c:pt>
                <c:pt idx="53392">
                  <c:v>-4.9284999999999997</c:v>
                </c:pt>
                <c:pt idx="53393">
                  <c:v>-4.9265000000000043</c:v>
                </c:pt>
                <c:pt idx="53394">
                  <c:v>-4.924500000000009</c:v>
                </c:pt>
                <c:pt idx="53395">
                  <c:v>-4.9224999999999994</c:v>
                </c:pt>
                <c:pt idx="53396">
                  <c:v>-4.9205000000000041</c:v>
                </c:pt>
                <c:pt idx="53397">
                  <c:v>-4.9185000000000088</c:v>
                </c:pt>
                <c:pt idx="53398">
                  <c:v>-4.9164999999999992</c:v>
                </c:pt>
                <c:pt idx="53399">
                  <c:v>-4.9145000000000039</c:v>
                </c:pt>
                <c:pt idx="53400">
                  <c:v>-4.9125000000000085</c:v>
                </c:pt>
                <c:pt idx="53401">
                  <c:v>-4.910499999999999</c:v>
                </c:pt>
                <c:pt idx="53402">
                  <c:v>-4.9085000000000036</c:v>
                </c:pt>
                <c:pt idx="53403">
                  <c:v>-4.9065000000000083</c:v>
                </c:pt>
                <c:pt idx="53404">
                  <c:v>-4.9044999999999987</c:v>
                </c:pt>
                <c:pt idx="53405">
                  <c:v>-4.9025000000000034</c:v>
                </c:pt>
                <c:pt idx="53406">
                  <c:v>-4.9005000000000081</c:v>
                </c:pt>
                <c:pt idx="53407">
                  <c:v>-4.8985000000000127</c:v>
                </c:pt>
                <c:pt idx="53408">
                  <c:v>-4.8965000000000032</c:v>
                </c:pt>
                <c:pt idx="53409">
                  <c:v>-4.8945000000000078</c:v>
                </c:pt>
                <c:pt idx="53410">
                  <c:v>-4.8925000000000125</c:v>
                </c:pt>
                <c:pt idx="53411">
                  <c:v>-4.890500000000003</c:v>
                </c:pt>
                <c:pt idx="53412">
                  <c:v>-4.8885000000000076</c:v>
                </c:pt>
                <c:pt idx="53413">
                  <c:v>-4.8865000000000123</c:v>
                </c:pt>
                <c:pt idx="53414">
                  <c:v>-4.8845000000000027</c:v>
                </c:pt>
                <c:pt idx="53415">
                  <c:v>-4.8825000000000074</c:v>
                </c:pt>
                <c:pt idx="53416">
                  <c:v>-4.8805000000000121</c:v>
                </c:pt>
                <c:pt idx="53417">
                  <c:v>-4.8785000000000025</c:v>
                </c:pt>
                <c:pt idx="53418">
                  <c:v>-4.8765000000000072</c:v>
                </c:pt>
                <c:pt idx="53419">
                  <c:v>-4.8745000000000118</c:v>
                </c:pt>
                <c:pt idx="53420">
                  <c:v>-4.8725000000000023</c:v>
                </c:pt>
                <c:pt idx="53421">
                  <c:v>-4.8705000000000069</c:v>
                </c:pt>
                <c:pt idx="53422">
                  <c:v>-4.8685000000000116</c:v>
                </c:pt>
                <c:pt idx="53423">
                  <c:v>-4.866500000000002</c:v>
                </c:pt>
                <c:pt idx="53424">
                  <c:v>-4.8645000000000067</c:v>
                </c:pt>
                <c:pt idx="53425">
                  <c:v>-4.8625000000000114</c:v>
                </c:pt>
                <c:pt idx="53426">
                  <c:v>-4.8605000000000018</c:v>
                </c:pt>
                <c:pt idx="53427">
                  <c:v>-4.8585000000000065</c:v>
                </c:pt>
                <c:pt idx="53428">
                  <c:v>-4.8565000000000111</c:v>
                </c:pt>
                <c:pt idx="53429">
                  <c:v>-4.8545000000000016</c:v>
                </c:pt>
                <c:pt idx="53430">
                  <c:v>-4.8525000000000063</c:v>
                </c:pt>
                <c:pt idx="53431">
                  <c:v>-4.8505000000000109</c:v>
                </c:pt>
                <c:pt idx="53432">
                  <c:v>-4.8485000000000014</c:v>
                </c:pt>
                <c:pt idx="53433">
                  <c:v>-4.846500000000006</c:v>
                </c:pt>
                <c:pt idx="53434">
                  <c:v>-4.8445000000000107</c:v>
                </c:pt>
                <c:pt idx="53435">
                  <c:v>-4.8425000000000011</c:v>
                </c:pt>
                <c:pt idx="53436">
                  <c:v>-4.8405000000000058</c:v>
                </c:pt>
                <c:pt idx="53437">
                  <c:v>-4.8385000000000105</c:v>
                </c:pt>
                <c:pt idx="53438">
                  <c:v>-4.8365000000000009</c:v>
                </c:pt>
                <c:pt idx="53439">
                  <c:v>-4.8345000000000056</c:v>
                </c:pt>
                <c:pt idx="53440">
                  <c:v>-4.8325000000000102</c:v>
                </c:pt>
                <c:pt idx="53441">
                  <c:v>-4.8305000000000007</c:v>
                </c:pt>
                <c:pt idx="53442">
                  <c:v>-4.8285000000000053</c:v>
                </c:pt>
                <c:pt idx="53443">
                  <c:v>-4.82650000000001</c:v>
                </c:pt>
                <c:pt idx="53444">
                  <c:v>-4.8245000000000005</c:v>
                </c:pt>
                <c:pt idx="53445">
                  <c:v>-4.8225000000000051</c:v>
                </c:pt>
                <c:pt idx="53446">
                  <c:v>-4.8205000000000098</c:v>
                </c:pt>
                <c:pt idx="53447">
                  <c:v>-4.8185000000000002</c:v>
                </c:pt>
                <c:pt idx="53448">
                  <c:v>-4.8165000000000049</c:v>
                </c:pt>
                <c:pt idx="53449">
                  <c:v>-4.8145000000000095</c:v>
                </c:pt>
                <c:pt idx="53450">
                  <c:v>-4.8125</c:v>
                </c:pt>
                <c:pt idx="53451">
                  <c:v>-4.8105000000000047</c:v>
                </c:pt>
                <c:pt idx="53452">
                  <c:v>-4.8085000000000093</c:v>
                </c:pt>
                <c:pt idx="53453">
                  <c:v>-4.8064999999999998</c:v>
                </c:pt>
                <c:pt idx="53454">
                  <c:v>-4.8045000000000044</c:v>
                </c:pt>
                <c:pt idx="53455">
                  <c:v>-4.8025000000000091</c:v>
                </c:pt>
                <c:pt idx="53456">
                  <c:v>-4.8004999999999995</c:v>
                </c:pt>
                <c:pt idx="53457">
                  <c:v>-4.7985000000000042</c:v>
                </c:pt>
                <c:pt idx="53458">
                  <c:v>-4.7965000000000089</c:v>
                </c:pt>
                <c:pt idx="53459">
                  <c:v>-4.7944999999999993</c:v>
                </c:pt>
                <c:pt idx="53460">
                  <c:v>-4.792500000000004</c:v>
                </c:pt>
                <c:pt idx="53461">
                  <c:v>-4.7905000000000086</c:v>
                </c:pt>
                <c:pt idx="53462">
                  <c:v>-4.7884999999999991</c:v>
                </c:pt>
                <c:pt idx="53463">
                  <c:v>-4.7865000000000038</c:v>
                </c:pt>
                <c:pt idx="53464">
                  <c:v>-4.7845000000000084</c:v>
                </c:pt>
                <c:pt idx="53465">
                  <c:v>-4.7824999999999989</c:v>
                </c:pt>
                <c:pt idx="53466">
                  <c:v>-4.7805000000000035</c:v>
                </c:pt>
                <c:pt idx="53467">
                  <c:v>-4.7785000000000082</c:v>
                </c:pt>
                <c:pt idx="53468">
                  <c:v>-4.7764999999999986</c:v>
                </c:pt>
                <c:pt idx="53469">
                  <c:v>-4.7745000000000033</c:v>
                </c:pt>
                <c:pt idx="53470">
                  <c:v>-4.772500000000008</c:v>
                </c:pt>
                <c:pt idx="53471">
                  <c:v>-4.7705000000000126</c:v>
                </c:pt>
                <c:pt idx="53472">
                  <c:v>-4.7685000000000031</c:v>
                </c:pt>
                <c:pt idx="53473">
                  <c:v>-4.7665000000000077</c:v>
                </c:pt>
                <c:pt idx="53474">
                  <c:v>-4.7645000000000124</c:v>
                </c:pt>
                <c:pt idx="53475">
                  <c:v>-4.7625000000000028</c:v>
                </c:pt>
                <c:pt idx="53476">
                  <c:v>-4.7605000000000075</c:v>
                </c:pt>
                <c:pt idx="53477">
                  <c:v>-4.7585000000000122</c:v>
                </c:pt>
                <c:pt idx="53478">
                  <c:v>-4.7565000000000026</c:v>
                </c:pt>
                <c:pt idx="53479">
                  <c:v>-4.7545000000000073</c:v>
                </c:pt>
                <c:pt idx="53480">
                  <c:v>-4.7525000000000119</c:v>
                </c:pt>
                <c:pt idx="53481">
                  <c:v>-4.7505000000000024</c:v>
                </c:pt>
                <c:pt idx="53482">
                  <c:v>-4.748500000000007</c:v>
                </c:pt>
                <c:pt idx="53483">
                  <c:v>-4.7465000000000117</c:v>
                </c:pt>
                <c:pt idx="53484">
                  <c:v>-4.7445000000000022</c:v>
                </c:pt>
                <c:pt idx="53485">
                  <c:v>-4.7425000000000068</c:v>
                </c:pt>
                <c:pt idx="53486">
                  <c:v>-4.7405000000000115</c:v>
                </c:pt>
                <c:pt idx="53487">
                  <c:v>-4.7385000000000019</c:v>
                </c:pt>
                <c:pt idx="53488">
                  <c:v>-4.7365000000000066</c:v>
                </c:pt>
                <c:pt idx="53489">
                  <c:v>-4.7345000000000113</c:v>
                </c:pt>
                <c:pt idx="53490">
                  <c:v>-4.7325000000000017</c:v>
                </c:pt>
                <c:pt idx="53491">
                  <c:v>-4.7305000000000064</c:v>
                </c:pt>
                <c:pt idx="53492">
                  <c:v>-4.728500000000011</c:v>
                </c:pt>
                <c:pt idx="53493">
                  <c:v>-4.7265000000000015</c:v>
                </c:pt>
                <c:pt idx="53494">
                  <c:v>-4.7245000000000061</c:v>
                </c:pt>
                <c:pt idx="53495">
                  <c:v>-4.7225000000000108</c:v>
                </c:pt>
                <c:pt idx="53496">
                  <c:v>-4.7205000000000013</c:v>
                </c:pt>
                <c:pt idx="53497">
                  <c:v>-4.7185000000000059</c:v>
                </c:pt>
                <c:pt idx="53498">
                  <c:v>-4.7165000000000106</c:v>
                </c:pt>
                <c:pt idx="53499">
                  <c:v>-4.714500000000001</c:v>
                </c:pt>
                <c:pt idx="53500">
                  <c:v>-4.7125000000000057</c:v>
                </c:pt>
                <c:pt idx="53501">
                  <c:v>-4.7105000000000103</c:v>
                </c:pt>
                <c:pt idx="53502">
                  <c:v>-4.7085000000000008</c:v>
                </c:pt>
                <c:pt idx="53503">
                  <c:v>-4.7065000000000055</c:v>
                </c:pt>
                <c:pt idx="53504">
                  <c:v>-4.7045000000000101</c:v>
                </c:pt>
                <c:pt idx="53505">
                  <c:v>-4.7025000000000006</c:v>
                </c:pt>
                <c:pt idx="53506">
                  <c:v>-4.7005000000000052</c:v>
                </c:pt>
                <c:pt idx="53507">
                  <c:v>-4.6985000000000099</c:v>
                </c:pt>
                <c:pt idx="53508">
                  <c:v>-4.6965000000000003</c:v>
                </c:pt>
                <c:pt idx="53509">
                  <c:v>-4.694500000000005</c:v>
                </c:pt>
                <c:pt idx="53510">
                  <c:v>-4.6925000000000097</c:v>
                </c:pt>
                <c:pt idx="53511">
                  <c:v>-4.6905000000000001</c:v>
                </c:pt>
                <c:pt idx="53512">
                  <c:v>-4.6885000000000048</c:v>
                </c:pt>
                <c:pt idx="53513">
                  <c:v>-4.6865000000000094</c:v>
                </c:pt>
                <c:pt idx="53514">
                  <c:v>-4.6844999999999999</c:v>
                </c:pt>
                <c:pt idx="53515">
                  <c:v>-4.6825000000000045</c:v>
                </c:pt>
                <c:pt idx="53516">
                  <c:v>-4.6805000000000092</c:v>
                </c:pt>
                <c:pt idx="53517">
                  <c:v>-4.6784999999999997</c:v>
                </c:pt>
                <c:pt idx="53518">
                  <c:v>-4.6765000000000043</c:v>
                </c:pt>
                <c:pt idx="53519">
                  <c:v>-4.674500000000009</c:v>
                </c:pt>
                <c:pt idx="53520">
                  <c:v>-4.6724999999999994</c:v>
                </c:pt>
                <c:pt idx="53521">
                  <c:v>-4.6705000000000041</c:v>
                </c:pt>
                <c:pt idx="53522">
                  <c:v>-4.6685000000000088</c:v>
                </c:pt>
                <c:pt idx="53523">
                  <c:v>-4.6664999999999992</c:v>
                </c:pt>
                <c:pt idx="53524">
                  <c:v>-4.6645000000000039</c:v>
                </c:pt>
                <c:pt idx="53525">
                  <c:v>-4.6625000000000085</c:v>
                </c:pt>
                <c:pt idx="53526">
                  <c:v>-4.660499999999999</c:v>
                </c:pt>
                <c:pt idx="53527">
                  <c:v>-4.6585000000000036</c:v>
                </c:pt>
                <c:pt idx="53528">
                  <c:v>-4.6565000000000083</c:v>
                </c:pt>
                <c:pt idx="53529">
                  <c:v>-4.6544999999999987</c:v>
                </c:pt>
                <c:pt idx="53530">
                  <c:v>-4.6525000000000034</c:v>
                </c:pt>
                <c:pt idx="53531">
                  <c:v>-4.6505000000000081</c:v>
                </c:pt>
                <c:pt idx="53532">
                  <c:v>-4.6485000000000127</c:v>
                </c:pt>
                <c:pt idx="53533">
                  <c:v>-4.6465000000000032</c:v>
                </c:pt>
                <c:pt idx="53534">
                  <c:v>-4.6445000000000078</c:v>
                </c:pt>
                <c:pt idx="53535">
                  <c:v>-4.6425000000000125</c:v>
                </c:pt>
                <c:pt idx="53536">
                  <c:v>-4.640500000000003</c:v>
                </c:pt>
                <c:pt idx="53537">
                  <c:v>-4.6385000000000076</c:v>
                </c:pt>
                <c:pt idx="53538">
                  <c:v>-4.6365000000000123</c:v>
                </c:pt>
                <c:pt idx="53539">
                  <c:v>-4.6345000000000027</c:v>
                </c:pt>
                <c:pt idx="53540">
                  <c:v>-4.6325000000000074</c:v>
                </c:pt>
                <c:pt idx="53541">
                  <c:v>-4.6305000000000121</c:v>
                </c:pt>
                <c:pt idx="53542">
                  <c:v>-4.6285000000000025</c:v>
                </c:pt>
                <c:pt idx="53543">
                  <c:v>-4.6265000000000072</c:v>
                </c:pt>
                <c:pt idx="53544">
                  <c:v>-4.6245000000000118</c:v>
                </c:pt>
                <c:pt idx="53545">
                  <c:v>-4.6225000000000023</c:v>
                </c:pt>
                <c:pt idx="53546">
                  <c:v>-4.6205000000000069</c:v>
                </c:pt>
                <c:pt idx="53547">
                  <c:v>-4.6185000000000116</c:v>
                </c:pt>
                <c:pt idx="53548">
                  <c:v>-4.616500000000002</c:v>
                </c:pt>
                <c:pt idx="53549">
                  <c:v>-4.6145000000000067</c:v>
                </c:pt>
                <c:pt idx="53550">
                  <c:v>-4.6125000000000114</c:v>
                </c:pt>
                <c:pt idx="53551">
                  <c:v>-4.6105000000000018</c:v>
                </c:pt>
                <c:pt idx="53552">
                  <c:v>-4.6085000000000065</c:v>
                </c:pt>
                <c:pt idx="53553">
                  <c:v>-4.6065000000000111</c:v>
                </c:pt>
                <c:pt idx="53554">
                  <c:v>-4.6045000000000016</c:v>
                </c:pt>
                <c:pt idx="53555">
                  <c:v>-4.6025000000000063</c:v>
                </c:pt>
                <c:pt idx="53556">
                  <c:v>-4.6005000000000109</c:v>
                </c:pt>
                <c:pt idx="53557">
                  <c:v>-4.5985000000000014</c:v>
                </c:pt>
                <c:pt idx="53558">
                  <c:v>-4.596500000000006</c:v>
                </c:pt>
                <c:pt idx="53559">
                  <c:v>-4.5945000000000107</c:v>
                </c:pt>
                <c:pt idx="53560">
                  <c:v>-4.5925000000000011</c:v>
                </c:pt>
                <c:pt idx="53561">
                  <c:v>-4.5905000000000058</c:v>
                </c:pt>
                <c:pt idx="53562">
                  <c:v>-4.5885000000000105</c:v>
                </c:pt>
                <c:pt idx="53563">
                  <c:v>-4.5865000000000009</c:v>
                </c:pt>
                <c:pt idx="53564">
                  <c:v>-4.5845000000000056</c:v>
                </c:pt>
                <c:pt idx="53565">
                  <c:v>-4.5825000000000102</c:v>
                </c:pt>
                <c:pt idx="53566">
                  <c:v>-4.5805000000000007</c:v>
                </c:pt>
                <c:pt idx="53567">
                  <c:v>-4.5785000000000053</c:v>
                </c:pt>
                <c:pt idx="53568">
                  <c:v>-4.57650000000001</c:v>
                </c:pt>
                <c:pt idx="53569">
                  <c:v>-4.5745000000000005</c:v>
                </c:pt>
                <c:pt idx="53570">
                  <c:v>-4.5725000000000051</c:v>
                </c:pt>
                <c:pt idx="53571">
                  <c:v>-4.5705000000000098</c:v>
                </c:pt>
                <c:pt idx="53572">
                  <c:v>-4.5685000000000002</c:v>
                </c:pt>
                <c:pt idx="53573">
                  <c:v>-4.5665000000000049</c:v>
                </c:pt>
                <c:pt idx="53574">
                  <c:v>-4.5645000000000095</c:v>
                </c:pt>
                <c:pt idx="53575">
                  <c:v>-4.5625</c:v>
                </c:pt>
                <c:pt idx="53576">
                  <c:v>-4.5605000000000047</c:v>
                </c:pt>
                <c:pt idx="53577">
                  <c:v>-4.5585000000000093</c:v>
                </c:pt>
                <c:pt idx="53578">
                  <c:v>-4.5564999999999998</c:v>
                </c:pt>
                <c:pt idx="53579">
                  <c:v>-4.5545000000000044</c:v>
                </c:pt>
                <c:pt idx="53580">
                  <c:v>-4.5525000000000091</c:v>
                </c:pt>
                <c:pt idx="53581">
                  <c:v>-4.5504999999999995</c:v>
                </c:pt>
                <c:pt idx="53582">
                  <c:v>-4.5485000000000042</c:v>
                </c:pt>
                <c:pt idx="53583">
                  <c:v>-4.5465000000000089</c:v>
                </c:pt>
                <c:pt idx="53584">
                  <c:v>-4.5444999999999993</c:v>
                </c:pt>
                <c:pt idx="53585">
                  <c:v>-4.542500000000004</c:v>
                </c:pt>
                <c:pt idx="53586">
                  <c:v>-4.5405000000000086</c:v>
                </c:pt>
                <c:pt idx="53587">
                  <c:v>-4.5384999999999991</c:v>
                </c:pt>
                <c:pt idx="53588">
                  <c:v>-4.5365000000000038</c:v>
                </c:pt>
                <c:pt idx="53589">
                  <c:v>-4.5345000000000084</c:v>
                </c:pt>
                <c:pt idx="53590">
                  <c:v>-4.5324999999999989</c:v>
                </c:pt>
                <c:pt idx="53591">
                  <c:v>-4.5305000000000035</c:v>
                </c:pt>
                <c:pt idx="53592">
                  <c:v>-4.5285000000000082</c:v>
                </c:pt>
                <c:pt idx="53593">
                  <c:v>-4.5264999999999986</c:v>
                </c:pt>
                <c:pt idx="53594">
                  <c:v>-4.5245000000000033</c:v>
                </c:pt>
                <c:pt idx="53595">
                  <c:v>-4.522500000000008</c:v>
                </c:pt>
                <c:pt idx="53596">
                  <c:v>-4.5205000000000126</c:v>
                </c:pt>
                <c:pt idx="53597">
                  <c:v>-4.5185000000000031</c:v>
                </c:pt>
                <c:pt idx="53598">
                  <c:v>-4.5165000000000077</c:v>
                </c:pt>
                <c:pt idx="53599">
                  <c:v>-4.5145000000000124</c:v>
                </c:pt>
                <c:pt idx="53600">
                  <c:v>-4.5125000000000028</c:v>
                </c:pt>
                <c:pt idx="53601">
                  <c:v>-4.5105000000000075</c:v>
                </c:pt>
                <c:pt idx="53602">
                  <c:v>-4.5085000000000122</c:v>
                </c:pt>
                <c:pt idx="53603">
                  <c:v>-4.5065000000000026</c:v>
                </c:pt>
                <c:pt idx="53604">
                  <c:v>-4.5045000000000073</c:v>
                </c:pt>
                <c:pt idx="53605">
                  <c:v>-4.5025000000000119</c:v>
                </c:pt>
                <c:pt idx="53606">
                  <c:v>-4.5005000000000024</c:v>
                </c:pt>
                <c:pt idx="53607">
                  <c:v>-4.498500000000007</c:v>
                </c:pt>
                <c:pt idx="53608">
                  <c:v>-4.4965000000000117</c:v>
                </c:pt>
                <c:pt idx="53609">
                  <c:v>-4.4945000000000022</c:v>
                </c:pt>
                <c:pt idx="53610">
                  <c:v>-4.4925000000000068</c:v>
                </c:pt>
                <c:pt idx="53611">
                  <c:v>-4.4905000000000115</c:v>
                </c:pt>
                <c:pt idx="53612">
                  <c:v>-4.4885000000000019</c:v>
                </c:pt>
                <c:pt idx="53613">
                  <c:v>-4.4865000000000066</c:v>
                </c:pt>
                <c:pt idx="53614">
                  <c:v>-4.4845000000000113</c:v>
                </c:pt>
                <c:pt idx="53615">
                  <c:v>-4.4825000000000017</c:v>
                </c:pt>
                <c:pt idx="53616">
                  <c:v>-4.4805000000000064</c:v>
                </c:pt>
                <c:pt idx="53617">
                  <c:v>-4.478500000000011</c:v>
                </c:pt>
                <c:pt idx="53618">
                  <c:v>-4.4765000000000015</c:v>
                </c:pt>
                <c:pt idx="53619">
                  <c:v>-4.4745000000000061</c:v>
                </c:pt>
                <c:pt idx="53620">
                  <c:v>-4.4725000000000108</c:v>
                </c:pt>
                <c:pt idx="53621">
                  <c:v>-4.4705000000000013</c:v>
                </c:pt>
                <c:pt idx="53622">
                  <c:v>-4.4685000000000059</c:v>
                </c:pt>
                <c:pt idx="53623">
                  <c:v>-4.4665000000000106</c:v>
                </c:pt>
                <c:pt idx="53624">
                  <c:v>-4.464500000000001</c:v>
                </c:pt>
                <c:pt idx="53625">
                  <c:v>-4.4625000000000057</c:v>
                </c:pt>
                <c:pt idx="53626">
                  <c:v>-4.4605000000000103</c:v>
                </c:pt>
                <c:pt idx="53627">
                  <c:v>-4.4585000000000008</c:v>
                </c:pt>
                <c:pt idx="53628">
                  <c:v>-4.4565000000000055</c:v>
                </c:pt>
                <c:pt idx="53629">
                  <c:v>-4.4545000000000101</c:v>
                </c:pt>
                <c:pt idx="53630">
                  <c:v>-4.4525000000000006</c:v>
                </c:pt>
                <c:pt idx="53631">
                  <c:v>-4.4505000000000052</c:v>
                </c:pt>
                <c:pt idx="53632">
                  <c:v>-4.4485000000000099</c:v>
                </c:pt>
                <c:pt idx="53633">
                  <c:v>-4.4465000000000003</c:v>
                </c:pt>
                <c:pt idx="53634">
                  <c:v>-4.444500000000005</c:v>
                </c:pt>
                <c:pt idx="53635">
                  <c:v>-4.4425000000000097</c:v>
                </c:pt>
                <c:pt idx="53636">
                  <c:v>-4.4405000000000001</c:v>
                </c:pt>
                <c:pt idx="53637">
                  <c:v>-4.4385000000000048</c:v>
                </c:pt>
                <c:pt idx="53638">
                  <c:v>-4.4365000000000094</c:v>
                </c:pt>
                <c:pt idx="53639">
                  <c:v>-4.4344999999999999</c:v>
                </c:pt>
                <c:pt idx="53640">
                  <c:v>-4.4325000000000045</c:v>
                </c:pt>
                <c:pt idx="53641">
                  <c:v>-4.4305000000000092</c:v>
                </c:pt>
                <c:pt idx="53642">
                  <c:v>-4.4284999999999997</c:v>
                </c:pt>
                <c:pt idx="53643">
                  <c:v>-4.4265000000000043</c:v>
                </c:pt>
                <c:pt idx="53644">
                  <c:v>-4.424500000000009</c:v>
                </c:pt>
                <c:pt idx="53645">
                  <c:v>-4.4224999999999994</c:v>
                </c:pt>
                <c:pt idx="53646">
                  <c:v>-4.4205000000000041</c:v>
                </c:pt>
                <c:pt idx="53647">
                  <c:v>-4.4185000000000088</c:v>
                </c:pt>
                <c:pt idx="53648">
                  <c:v>-4.4164999999999992</c:v>
                </c:pt>
                <c:pt idx="53649">
                  <c:v>-4.4145000000000039</c:v>
                </c:pt>
                <c:pt idx="53650">
                  <c:v>-4.4125000000000085</c:v>
                </c:pt>
                <c:pt idx="53651">
                  <c:v>-4.410499999999999</c:v>
                </c:pt>
                <c:pt idx="53652">
                  <c:v>-4.4085000000000036</c:v>
                </c:pt>
                <c:pt idx="53653">
                  <c:v>-4.4065000000000083</c:v>
                </c:pt>
                <c:pt idx="53654">
                  <c:v>-4.4044999999999987</c:v>
                </c:pt>
                <c:pt idx="53655">
                  <c:v>-4.4025000000000034</c:v>
                </c:pt>
                <c:pt idx="53656">
                  <c:v>-4.4005000000000081</c:v>
                </c:pt>
                <c:pt idx="53657">
                  <c:v>-4.3985000000000127</c:v>
                </c:pt>
                <c:pt idx="53658">
                  <c:v>-4.3965000000000032</c:v>
                </c:pt>
                <c:pt idx="53659">
                  <c:v>-4.3945000000000078</c:v>
                </c:pt>
                <c:pt idx="53660">
                  <c:v>-4.3925000000000125</c:v>
                </c:pt>
                <c:pt idx="53661">
                  <c:v>-4.390500000000003</c:v>
                </c:pt>
                <c:pt idx="53662">
                  <c:v>-4.3885000000000076</c:v>
                </c:pt>
                <c:pt idx="53663">
                  <c:v>-4.3865000000000123</c:v>
                </c:pt>
                <c:pt idx="53664">
                  <c:v>-4.3845000000000027</c:v>
                </c:pt>
                <c:pt idx="53665">
                  <c:v>-4.3825000000000074</c:v>
                </c:pt>
                <c:pt idx="53666">
                  <c:v>-4.3805000000000121</c:v>
                </c:pt>
                <c:pt idx="53667">
                  <c:v>-4.3785000000000025</c:v>
                </c:pt>
                <c:pt idx="53668">
                  <c:v>-4.3765000000000072</c:v>
                </c:pt>
                <c:pt idx="53669">
                  <c:v>-4.3745000000000118</c:v>
                </c:pt>
                <c:pt idx="53670">
                  <c:v>-4.3725000000000023</c:v>
                </c:pt>
                <c:pt idx="53671">
                  <c:v>-4.3705000000000069</c:v>
                </c:pt>
                <c:pt idx="53672">
                  <c:v>-4.3685000000000116</c:v>
                </c:pt>
                <c:pt idx="53673">
                  <c:v>-4.366500000000002</c:v>
                </c:pt>
                <c:pt idx="53674">
                  <c:v>-4.3645000000000067</c:v>
                </c:pt>
                <c:pt idx="53675">
                  <c:v>-4.3625000000000114</c:v>
                </c:pt>
                <c:pt idx="53676">
                  <c:v>-4.3605000000000018</c:v>
                </c:pt>
                <c:pt idx="53677">
                  <c:v>-4.3585000000000065</c:v>
                </c:pt>
                <c:pt idx="53678">
                  <c:v>-4.3565000000000111</c:v>
                </c:pt>
                <c:pt idx="53679">
                  <c:v>-4.3545000000000016</c:v>
                </c:pt>
                <c:pt idx="53680">
                  <c:v>-4.3525000000000063</c:v>
                </c:pt>
                <c:pt idx="53681">
                  <c:v>-4.3505000000000109</c:v>
                </c:pt>
                <c:pt idx="53682">
                  <c:v>-4.3485000000000014</c:v>
                </c:pt>
                <c:pt idx="53683">
                  <c:v>-4.346500000000006</c:v>
                </c:pt>
                <c:pt idx="53684">
                  <c:v>-4.3445000000000107</c:v>
                </c:pt>
                <c:pt idx="53685">
                  <c:v>-4.3425000000000011</c:v>
                </c:pt>
                <c:pt idx="53686">
                  <c:v>-4.3405000000000058</c:v>
                </c:pt>
                <c:pt idx="53687">
                  <c:v>-4.3385000000000105</c:v>
                </c:pt>
                <c:pt idx="53688">
                  <c:v>-4.3365000000000009</c:v>
                </c:pt>
                <c:pt idx="53689">
                  <c:v>-4.3345000000000056</c:v>
                </c:pt>
                <c:pt idx="53690">
                  <c:v>-4.3325000000000102</c:v>
                </c:pt>
                <c:pt idx="53691">
                  <c:v>-4.3305000000000007</c:v>
                </c:pt>
                <c:pt idx="53692">
                  <c:v>-4.3285000000000053</c:v>
                </c:pt>
                <c:pt idx="53693">
                  <c:v>-4.32650000000001</c:v>
                </c:pt>
                <c:pt idx="53694">
                  <c:v>-4.3245000000000005</c:v>
                </c:pt>
                <c:pt idx="53695">
                  <c:v>-4.3225000000000051</c:v>
                </c:pt>
                <c:pt idx="53696">
                  <c:v>-4.3205000000000098</c:v>
                </c:pt>
                <c:pt idx="53697">
                  <c:v>-4.3185000000000002</c:v>
                </c:pt>
                <c:pt idx="53698">
                  <c:v>-4.3165000000000049</c:v>
                </c:pt>
                <c:pt idx="53699">
                  <c:v>-4.3145000000000095</c:v>
                </c:pt>
                <c:pt idx="53700">
                  <c:v>-4.3125</c:v>
                </c:pt>
                <c:pt idx="53701">
                  <c:v>-4.3105000000000047</c:v>
                </c:pt>
                <c:pt idx="53702">
                  <c:v>-4.3085000000000093</c:v>
                </c:pt>
                <c:pt idx="53703">
                  <c:v>-4.3064999999999998</c:v>
                </c:pt>
                <c:pt idx="53704">
                  <c:v>-4.3045000000000044</c:v>
                </c:pt>
                <c:pt idx="53705">
                  <c:v>-4.3025000000000091</c:v>
                </c:pt>
                <c:pt idx="53706">
                  <c:v>-4.3004999999999995</c:v>
                </c:pt>
                <c:pt idx="53707">
                  <c:v>-4.2985000000000042</c:v>
                </c:pt>
                <c:pt idx="53708">
                  <c:v>-4.2965000000000089</c:v>
                </c:pt>
                <c:pt idx="53709">
                  <c:v>-4.2944999999999993</c:v>
                </c:pt>
                <c:pt idx="53710">
                  <c:v>-4.292500000000004</c:v>
                </c:pt>
                <c:pt idx="53711">
                  <c:v>-4.2905000000000086</c:v>
                </c:pt>
                <c:pt idx="53712">
                  <c:v>-4.2884999999999991</c:v>
                </c:pt>
                <c:pt idx="53713">
                  <c:v>-4.2865000000000038</c:v>
                </c:pt>
                <c:pt idx="53714">
                  <c:v>-4.2845000000000084</c:v>
                </c:pt>
                <c:pt idx="53715">
                  <c:v>-4.2824999999999989</c:v>
                </c:pt>
                <c:pt idx="53716">
                  <c:v>-4.2805000000000035</c:v>
                </c:pt>
                <c:pt idx="53717">
                  <c:v>-4.2785000000000082</c:v>
                </c:pt>
                <c:pt idx="53718">
                  <c:v>-4.2764999999999986</c:v>
                </c:pt>
                <c:pt idx="53719">
                  <c:v>-4.2745000000000033</c:v>
                </c:pt>
                <c:pt idx="53720">
                  <c:v>-4.272500000000008</c:v>
                </c:pt>
                <c:pt idx="53721">
                  <c:v>-4.2705000000000126</c:v>
                </c:pt>
                <c:pt idx="53722">
                  <c:v>-4.2685000000000031</c:v>
                </c:pt>
                <c:pt idx="53723">
                  <c:v>-4.2665000000000077</c:v>
                </c:pt>
                <c:pt idx="53724">
                  <c:v>-4.2645000000000124</c:v>
                </c:pt>
                <c:pt idx="53725">
                  <c:v>-4.2625000000000028</c:v>
                </c:pt>
                <c:pt idx="53726">
                  <c:v>-4.2605000000000075</c:v>
                </c:pt>
                <c:pt idx="53727">
                  <c:v>-4.2585000000000122</c:v>
                </c:pt>
                <c:pt idx="53728">
                  <c:v>-4.2565000000000026</c:v>
                </c:pt>
                <c:pt idx="53729">
                  <c:v>-4.2545000000000073</c:v>
                </c:pt>
                <c:pt idx="53730">
                  <c:v>-4.2525000000000119</c:v>
                </c:pt>
                <c:pt idx="53731">
                  <c:v>-4.2505000000000024</c:v>
                </c:pt>
                <c:pt idx="53732">
                  <c:v>-4.248500000000007</c:v>
                </c:pt>
                <c:pt idx="53733">
                  <c:v>-4.2465000000000117</c:v>
                </c:pt>
                <c:pt idx="53734">
                  <c:v>-4.2445000000000022</c:v>
                </c:pt>
                <c:pt idx="53735">
                  <c:v>-4.2425000000000068</c:v>
                </c:pt>
                <c:pt idx="53736">
                  <c:v>-4.2405000000000115</c:v>
                </c:pt>
                <c:pt idx="53737">
                  <c:v>-4.2385000000000019</c:v>
                </c:pt>
                <c:pt idx="53738">
                  <c:v>-4.2365000000000066</c:v>
                </c:pt>
                <c:pt idx="53739">
                  <c:v>-4.2345000000000113</c:v>
                </c:pt>
                <c:pt idx="53740">
                  <c:v>-4.2325000000000017</c:v>
                </c:pt>
                <c:pt idx="53741">
                  <c:v>-4.2305000000000064</c:v>
                </c:pt>
                <c:pt idx="53742">
                  <c:v>-4.228500000000011</c:v>
                </c:pt>
                <c:pt idx="53743">
                  <c:v>-4.2265000000000015</c:v>
                </c:pt>
                <c:pt idx="53744">
                  <c:v>-4.2245000000000061</c:v>
                </c:pt>
                <c:pt idx="53745">
                  <c:v>-4.2225000000000108</c:v>
                </c:pt>
                <c:pt idx="53746">
                  <c:v>-4.2205000000000013</c:v>
                </c:pt>
                <c:pt idx="53747">
                  <c:v>-4.2185000000000059</c:v>
                </c:pt>
                <c:pt idx="53748">
                  <c:v>-4.2165000000000106</c:v>
                </c:pt>
                <c:pt idx="53749">
                  <c:v>-4.214500000000001</c:v>
                </c:pt>
                <c:pt idx="53750">
                  <c:v>-4.2125000000000057</c:v>
                </c:pt>
                <c:pt idx="53751">
                  <c:v>-4.2105000000000103</c:v>
                </c:pt>
                <c:pt idx="53752">
                  <c:v>-4.2085000000000008</c:v>
                </c:pt>
                <c:pt idx="53753">
                  <c:v>-4.2065000000000055</c:v>
                </c:pt>
                <c:pt idx="53754">
                  <c:v>-4.2045000000000101</c:v>
                </c:pt>
                <c:pt idx="53755">
                  <c:v>-4.2025000000000006</c:v>
                </c:pt>
                <c:pt idx="53756">
                  <c:v>-4.2005000000000052</c:v>
                </c:pt>
                <c:pt idx="53757">
                  <c:v>-4.1985000000000099</c:v>
                </c:pt>
                <c:pt idx="53758">
                  <c:v>-4.1965000000000003</c:v>
                </c:pt>
                <c:pt idx="53759">
                  <c:v>-4.194500000000005</c:v>
                </c:pt>
                <c:pt idx="53760">
                  <c:v>-4.1925000000000097</c:v>
                </c:pt>
                <c:pt idx="53761">
                  <c:v>-4.1905000000000001</c:v>
                </c:pt>
                <c:pt idx="53762">
                  <c:v>-4.1885000000000048</c:v>
                </c:pt>
                <c:pt idx="53763">
                  <c:v>-4.1865000000000094</c:v>
                </c:pt>
                <c:pt idx="53764">
                  <c:v>-4.1844999999999999</c:v>
                </c:pt>
                <c:pt idx="53765">
                  <c:v>-4.1825000000000045</c:v>
                </c:pt>
                <c:pt idx="53766">
                  <c:v>-4.1805000000000092</c:v>
                </c:pt>
                <c:pt idx="53767">
                  <c:v>-4.1784999999999997</c:v>
                </c:pt>
                <c:pt idx="53768">
                  <c:v>-4.1765000000000043</c:v>
                </c:pt>
                <c:pt idx="53769">
                  <c:v>-4.174500000000009</c:v>
                </c:pt>
                <c:pt idx="53770">
                  <c:v>-4.1724999999999994</c:v>
                </c:pt>
                <c:pt idx="53771">
                  <c:v>-4.1705000000000041</c:v>
                </c:pt>
                <c:pt idx="53772">
                  <c:v>-4.1685000000000088</c:v>
                </c:pt>
                <c:pt idx="53773">
                  <c:v>-4.1664999999999992</c:v>
                </c:pt>
                <c:pt idx="53774">
                  <c:v>-4.1645000000000039</c:v>
                </c:pt>
                <c:pt idx="53775">
                  <c:v>-4.1625000000000085</c:v>
                </c:pt>
                <c:pt idx="53776">
                  <c:v>-4.160499999999999</c:v>
                </c:pt>
                <c:pt idx="53777">
                  <c:v>-4.1585000000000036</c:v>
                </c:pt>
                <c:pt idx="53778">
                  <c:v>-4.1565000000000083</c:v>
                </c:pt>
                <c:pt idx="53779">
                  <c:v>-4.1544999999999987</c:v>
                </c:pt>
                <c:pt idx="53780">
                  <c:v>-4.1525000000000034</c:v>
                </c:pt>
                <c:pt idx="53781">
                  <c:v>-4.1505000000000081</c:v>
                </c:pt>
                <c:pt idx="53782">
                  <c:v>-4.1485000000000127</c:v>
                </c:pt>
                <c:pt idx="53783">
                  <c:v>-4.1465000000000032</c:v>
                </c:pt>
                <c:pt idx="53784">
                  <c:v>-4.1445000000000078</c:v>
                </c:pt>
                <c:pt idx="53785">
                  <c:v>-4.1425000000000125</c:v>
                </c:pt>
                <c:pt idx="53786">
                  <c:v>-4.140500000000003</c:v>
                </c:pt>
                <c:pt idx="53787">
                  <c:v>-4.1385000000000076</c:v>
                </c:pt>
                <c:pt idx="53788">
                  <c:v>-4.1365000000000123</c:v>
                </c:pt>
                <c:pt idx="53789">
                  <c:v>-4.1345000000000027</c:v>
                </c:pt>
                <c:pt idx="53790">
                  <c:v>-4.1325000000000074</c:v>
                </c:pt>
                <c:pt idx="53791">
                  <c:v>-4.1305000000000121</c:v>
                </c:pt>
                <c:pt idx="53792">
                  <c:v>-4.1285000000000025</c:v>
                </c:pt>
                <c:pt idx="53793">
                  <c:v>-4.1265000000000072</c:v>
                </c:pt>
                <c:pt idx="53794">
                  <c:v>-4.1245000000000118</c:v>
                </c:pt>
                <c:pt idx="53795">
                  <c:v>-4.1225000000000023</c:v>
                </c:pt>
                <c:pt idx="53796">
                  <c:v>-4.1205000000000069</c:v>
                </c:pt>
                <c:pt idx="53797">
                  <c:v>-4.1185000000000116</c:v>
                </c:pt>
                <c:pt idx="53798">
                  <c:v>-4.116500000000002</c:v>
                </c:pt>
                <c:pt idx="53799">
                  <c:v>-4.1145000000000067</c:v>
                </c:pt>
                <c:pt idx="53800">
                  <c:v>-4.1125000000000114</c:v>
                </c:pt>
                <c:pt idx="53801">
                  <c:v>-4.1105000000000018</c:v>
                </c:pt>
                <c:pt idx="53802">
                  <c:v>-4.1085000000000065</c:v>
                </c:pt>
                <c:pt idx="53803">
                  <c:v>-4.1065000000000111</c:v>
                </c:pt>
                <c:pt idx="53804">
                  <c:v>-4.1045000000000016</c:v>
                </c:pt>
                <c:pt idx="53805">
                  <c:v>-4.1025000000000063</c:v>
                </c:pt>
                <c:pt idx="53806">
                  <c:v>-4.1005000000000109</c:v>
                </c:pt>
                <c:pt idx="53807">
                  <c:v>-4.0985000000000014</c:v>
                </c:pt>
                <c:pt idx="53808">
                  <c:v>-4.096500000000006</c:v>
                </c:pt>
                <c:pt idx="53809">
                  <c:v>-4.0945000000000107</c:v>
                </c:pt>
                <c:pt idx="53810">
                  <c:v>-4.0925000000000011</c:v>
                </c:pt>
                <c:pt idx="53811">
                  <c:v>-4.0905000000000058</c:v>
                </c:pt>
                <c:pt idx="53812">
                  <c:v>-4.0885000000000105</c:v>
                </c:pt>
                <c:pt idx="53813">
                  <c:v>-4.0865000000000009</c:v>
                </c:pt>
                <c:pt idx="53814">
                  <c:v>-4.0845000000000056</c:v>
                </c:pt>
                <c:pt idx="53815">
                  <c:v>-4.0825000000000102</c:v>
                </c:pt>
                <c:pt idx="53816">
                  <c:v>-4.0805000000000007</c:v>
                </c:pt>
                <c:pt idx="53817">
                  <c:v>-4.0785000000000053</c:v>
                </c:pt>
                <c:pt idx="53818">
                  <c:v>-4.07650000000001</c:v>
                </c:pt>
                <c:pt idx="53819">
                  <c:v>-4.0745000000000005</c:v>
                </c:pt>
                <c:pt idx="53820">
                  <c:v>-4.0725000000000051</c:v>
                </c:pt>
                <c:pt idx="53821">
                  <c:v>-4.0705000000000098</c:v>
                </c:pt>
                <c:pt idx="53822">
                  <c:v>-4.0685000000000002</c:v>
                </c:pt>
                <c:pt idx="53823">
                  <c:v>-4.0665000000000049</c:v>
                </c:pt>
                <c:pt idx="53824">
                  <c:v>-4.0645000000000095</c:v>
                </c:pt>
                <c:pt idx="53825">
                  <c:v>-4.0625</c:v>
                </c:pt>
                <c:pt idx="53826">
                  <c:v>-4.0605000000000047</c:v>
                </c:pt>
                <c:pt idx="53827">
                  <c:v>-4.0585000000000093</c:v>
                </c:pt>
                <c:pt idx="53828">
                  <c:v>-4.0564999999999998</c:v>
                </c:pt>
                <c:pt idx="53829">
                  <c:v>-4.0545000000000044</c:v>
                </c:pt>
                <c:pt idx="53830">
                  <c:v>-4.0525000000000091</c:v>
                </c:pt>
                <c:pt idx="53831">
                  <c:v>-4.0504999999999995</c:v>
                </c:pt>
                <c:pt idx="53832">
                  <c:v>-4.0485000000000042</c:v>
                </c:pt>
                <c:pt idx="53833">
                  <c:v>-4.0465000000000089</c:v>
                </c:pt>
                <c:pt idx="53834">
                  <c:v>-4.0444999999999993</c:v>
                </c:pt>
                <c:pt idx="53835">
                  <c:v>-4.042500000000004</c:v>
                </c:pt>
                <c:pt idx="53836">
                  <c:v>-4.0405000000000086</c:v>
                </c:pt>
                <c:pt idx="53837">
                  <c:v>-4.0384999999999991</c:v>
                </c:pt>
                <c:pt idx="53838">
                  <c:v>-4.0365000000000038</c:v>
                </c:pt>
                <c:pt idx="53839">
                  <c:v>-4.0345000000000084</c:v>
                </c:pt>
                <c:pt idx="53840">
                  <c:v>-4.0324999999999989</c:v>
                </c:pt>
                <c:pt idx="53841">
                  <c:v>-4.0305000000000035</c:v>
                </c:pt>
                <c:pt idx="53842">
                  <c:v>-4.0285000000000082</c:v>
                </c:pt>
                <c:pt idx="53843">
                  <c:v>-4.0264999999999986</c:v>
                </c:pt>
                <c:pt idx="53844">
                  <c:v>-4.0245000000000033</c:v>
                </c:pt>
                <c:pt idx="53845">
                  <c:v>-4.022500000000008</c:v>
                </c:pt>
                <c:pt idx="53846">
                  <c:v>-4.0205000000000126</c:v>
                </c:pt>
                <c:pt idx="53847">
                  <c:v>-4.0185000000000031</c:v>
                </c:pt>
                <c:pt idx="53848">
                  <c:v>-4.0165000000000077</c:v>
                </c:pt>
                <c:pt idx="53849">
                  <c:v>-4.0145000000000124</c:v>
                </c:pt>
                <c:pt idx="53850">
                  <c:v>-4.0125000000000028</c:v>
                </c:pt>
                <c:pt idx="53851">
                  <c:v>-4.0105000000000075</c:v>
                </c:pt>
                <c:pt idx="53852">
                  <c:v>-4.0085000000000122</c:v>
                </c:pt>
                <c:pt idx="53853">
                  <c:v>-4.0065000000000026</c:v>
                </c:pt>
                <c:pt idx="53854">
                  <c:v>-4.0045000000000073</c:v>
                </c:pt>
                <c:pt idx="53855">
                  <c:v>-4.0025000000000119</c:v>
                </c:pt>
                <c:pt idx="53856">
                  <c:v>-4.0005000000000024</c:v>
                </c:pt>
                <c:pt idx="53857">
                  <c:v>-3.998500000000007</c:v>
                </c:pt>
                <c:pt idx="53858">
                  <c:v>-3.9965000000000117</c:v>
                </c:pt>
                <c:pt idx="53859">
                  <c:v>-3.9945000000000022</c:v>
                </c:pt>
                <c:pt idx="53860">
                  <c:v>-3.9925000000000068</c:v>
                </c:pt>
                <c:pt idx="53861">
                  <c:v>-3.9905000000000115</c:v>
                </c:pt>
                <c:pt idx="53862">
                  <c:v>-3.9885000000000019</c:v>
                </c:pt>
                <c:pt idx="53863">
                  <c:v>-3.9865000000000066</c:v>
                </c:pt>
                <c:pt idx="53864">
                  <c:v>-3.9845000000000113</c:v>
                </c:pt>
                <c:pt idx="53865">
                  <c:v>-3.9825000000000017</c:v>
                </c:pt>
                <c:pt idx="53866">
                  <c:v>-3.9805000000000064</c:v>
                </c:pt>
                <c:pt idx="53867">
                  <c:v>-3.978500000000011</c:v>
                </c:pt>
                <c:pt idx="53868">
                  <c:v>-3.9765000000000015</c:v>
                </c:pt>
                <c:pt idx="53869">
                  <c:v>-3.9745000000000061</c:v>
                </c:pt>
                <c:pt idx="53870">
                  <c:v>-3.9725000000000108</c:v>
                </c:pt>
                <c:pt idx="53871">
                  <c:v>-3.9705000000000013</c:v>
                </c:pt>
                <c:pt idx="53872">
                  <c:v>-3.9685000000000059</c:v>
                </c:pt>
                <c:pt idx="53873">
                  <c:v>-3.9665000000000106</c:v>
                </c:pt>
                <c:pt idx="53874">
                  <c:v>-3.964500000000001</c:v>
                </c:pt>
                <c:pt idx="53875">
                  <c:v>-3.9625000000000057</c:v>
                </c:pt>
                <c:pt idx="53876">
                  <c:v>-3.9605000000000103</c:v>
                </c:pt>
                <c:pt idx="53877">
                  <c:v>-3.9585000000000008</c:v>
                </c:pt>
                <c:pt idx="53878">
                  <c:v>-3.9565000000000055</c:v>
                </c:pt>
                <c:pt idx="53879">
                  <c:v>-3.9545000000000101</c:v>
                </c:pt>
                <c:pt idx="53880">
                  <c:v>-3.9525000000000006</c:v>
                </c:pt>
                <c:pt idx="53881">
                  <c:v>-3.9505000000000052</c:v>
                </c:pt>
                <c:pt idx="53882">
                  <c:v>-3.9485000000000099</c:v>
                </c:pt>
                <c:pt idx="53883">
                  <c:v>-3.9465000000000003</c:v>
                </c:pt>
                <c:pt idx="53884">
                  <c:v>-3.944500000000005</c:v>
                </c:pt>
                <c:pt idx="53885">
                  <c:v>-3.9425000000000097</c:v>
                </c:pt>
                <c:pt idx="53886">
                  <c:v>-3.9405000000000001</c:v>
                </c:pt>
                <c:pt idx="53887">
                  <c:v>-3.9385000000000048</c:v>
                </c:pt>
                <c:pt idx="53888">
                  <c:v>-3.9365000000000094</c:v>
                </c:pt>
                <c:pt idx="53889">
                  <c:v>-3.9344999999999999</c:v>
                </c:pt>
                <c:pt idx="53890">
                  <c:v>-3.9325000000000045</c:v>
                </c:pt>
                <c:pt idx="53891">
                  <c:v>-3.9305000000000092</c:v>
                </c:pt>
                <c:pt idx="53892">
                  <c:v>-3.9284999999999997</c:v>
                </c:pt>
                <c:pt idx="53893">
                  <c:v>-3.9265000000000043</c:v>
                </c:pt>
                <c:pt idx="53894">
                  <c:v>-3.924500000000009</c:v>
                </c:pt>
                <c:pt idx="53895">
                  <c:v>-3.9224999999999994</c:v>
                </c:pt>
                <c:pt idx="53896">
                  <c:v>-3.9205000000000041</c:v>
                </c:pt>
                <c:pt idx="53897">
                  <c:v>-3.9185000000000088</c:v>
                </c:pt>
                <c:pt idx="53898">
                  <c:v>-3.9164999999999992</c:v>
                </c:pt>
                <c:pt idx="53899">
                  <c:v>-3.9145000000000039</c:v>
                </c:pt>
                <c:pt idx="53900">
                  <c:v>-3.9125000000000085</c:v>
                </c:pt>
                <c:pt idx="53901">
                  <c:v>-3.910499999999999</c:v>
                </c:pt>
                <c:pt idx="53902">
                  <c:v>-3.9085000000000036</c:v>
                </c:pt>
                <c:pt idx="53903">
                  <c:v>-3.9065000000000083</c:v>
                </c:pt>
                <c:pt idx="53904">
                  <c:v>-3.9044999999999987</c:v>
                </c:pt>
                <c:pt idx="53905">
                  <c:v>-3.9025000000000034</c:v>
                </c:pt>
                <c:pt idx="53906">
                  <c:v>-3.9005000000000081</c:v>
                </c:pt>
                <c:pt idx="53907">
                  <c:v>-3.8985000000000127</c:v>
                </c:pt>
                <c:pt idx="53908">
                  <c:v>-3.8965000000000032</c:v>
                </c:pt>
                <c:pt idx="53909">
                  <c:v>-3.8945000000000078</c:v>
                </c:pt>
                <c:pt idx="53910">
                  <c:v>-3.8925000000000125</c:v>
                </c:pt>
                <c:pt idx="53911">
                  <c:v>-3.890500000000003</c:v>
                </c:pt>
                <c:pt idx="53912">
                  <c:v>-3.8885000000000076</c:v>
                </c:pt>
                <c:pt idx="53913">
                  <c:v>-3.8865000000000123</c:v>
                </c:pt>
                <c:pt idx="53914">
                  <c:v>-3.8845000000000027</c:v>
                </c:pt>
                <c:pt idx="53915">
                  <c:v>-3.8825000000000074</c:v>
                </c:pt>
                <c:pt idx="53916">
                  <c:v>-3.8805000000000121</c:v>
                </c:pt>
                <c:pt idx="53917">
                  <c:v>-3.8785000000000025</c:v>
                </c:pt>
                <c:pt idx="53918">
                  <c:v>-3.8765000000000072</c:v>
                </c:pt>
                <c:pt idx="53919">
                  <c:v>-3.8745000000000118</c:v>
                </c:pt>
                <c:pt idx="53920">
                  <c:v>-3.8725000000000023</c:v>
                </c:pt>
                <c:pt idx="53921">
                  <c:v>-3.8705000000000069</c:v>
                </c:pt>
                <c:pt idx="53922">
                  <c:v>-3.8685000000000116</c:v>
                </c:pt>
                <c:pt idx="53923">
                  <c:v>-3.866500000000002</c:v>
                </c:pt>
                <c:pt idx="53924">
                  <c:v>-3.8645000000000067</c:v>
                </c:pt>
                <c:pt idx="53925">
                  <c:v>-3.8625000000000114</c:v>
                </c:pt>
                <c:pt idx="53926">
                  <c:v>-3.8605000000000018</c:v>
                </c:pt>
                <c:pt idx="53927">
                  <c:v>-3.8585000000000065</c:v>
                </c:pt>
                <c:pt idx="53928">
                  <c:v>-3.8565000000000111</c:v>
                </c:pt>
                <c:pt idx="53929">
                  <c:v>-3.8545000000000016</c:v>
                </c:pt>
                <c:pt idx="53930">
                  <c:v>-3.8525000000000063</c:v>
                </c:pt>
                <c:pt idx="53931">
                  <c:v>-3.8505000000000109</c:v>
                </c:pt>
                <c:pt idx="53932">
                  <c:v>-3.8485000000000014</c:v>
                </c:pt>
                <c:pt idx="53933">
                  <c:v>-3.846500000000006</c:v>
                </c:pt>
                <c:pt idx="53934">
                  <c:v>-3.8445000000000107</c:v>
                </c:pt>
                <c:pt idx="53935">
                  <c:v>-3.8425000000000011</c:v>
                </c:pt>
                <c:pt idx="53936">
                  <c:v>-3.8405000000000058</c:v>
                </c:pt>
                <c:pt idx="53937">
                  <c:v>-3.8385000000000105</c:v>
                </c:pt>
                <c:pt idx="53938">
                  <c:v>-3.8365000000000009</c:v>
                </c:pt>
                <c:pt idx="53939">
                  <c:v>-3.8345000000000056</c:v>
                </c:pt>
                <c:pt idx="53940">
                  <c:v>-3.8325000000000102</c:v>
                </c:pt>
                <c:pt idx="53941">
                  <c:v>-3.8305000000000007</c:v>
                </c:pt>
                <c:pt idx="53942">
                  <c:v>-3.8285000000000053</c:v>
                </c:pt>
                <c:pt idx="53943">
                  <c:v>-3.82650000000001</c:v>
                </c:pt>
                <c:pt idx="53944">
                  <c:v>-3.8245000000000005</c:v>
                </c:pt>
                <c:pt idx="53945">
                  <c:v>-3.8225000000000051</c:v>
                </c:pt>
                <c:pt idx="53946">
                  <c:v>-3.8205000000000098</c:v>
                </c:pt>
                <c:pt idx="53947">
                  <c:v>-3.8185000000000002</c:v>
                </c:pt>
                <c:pt idx="53948">
                  <c:v>-3.8165000000000049</c:v>
                </c:pt>
                <c:pt idx="53949">
                  <c:v>-3.8145000000000095</c:v>
                </c:pt>
                <c:pt idx="53950">
                  <c:v>-3.8125</c:v>
                </c:pt>
                <c:pt idx="53951">
                  <c:v>-3.8105000000000047</c:v>
                </c:pt>
                <c:pt idx="53952">
                  <c:v>-3.8085000000000093</c:v>
                </c:pt>
                <c:pt idx="53953">
                  <c:v>-3.8064999999999998</c:v>
                </c:pt>
                <c:pt idx="53954">
                  <c:v>-3.8045000000000044</c:v>
                </c:pt>
                <c:pt idx="53955">
                  <c:v>-3.8025000000000091</c:v>
                </c:pt>
                <c:pt idx="53956">
                  <c:v>-3.8004999999999995</c:v>
                </c:pt>
                <c:pt idx="53957">
                  <c:v>-3.7985000000000042</c:v>
                </c:pt>
                <c:pt idx="53958">
                  <c:v>-3.7965000000000089</c:v>
                </c:pt>
                <c:pt idx="53959">
                  <c:v>-3.7944999999999993</c:v>
                </c:pt>
                <c:pt idx="53960">
                  <c:v>-3.792500000000004</c:v>
                </c:pt>
                <c:pt idx="53961">
                  <c:v>-3.7905000000000086</c:v>
                </c:pt>
                <c:pt idx="53962">
                  <c:v>-3.7884999999999991</c:v>
                </c:pt>
                <c:pt idx="53963">
                  <c:v>-3.7865000000000038</c:v>
                </c:pt>
                <c:pt idx="53964">
                  <c:v>-3.7845000000000084</c:v>
                </c:pt>
                <c:pt idx="53965">
                  <c:v>-3.7824999999999989</c:v>
                </c:pt>
                <c:pt idx="53966">
                  <c:v>-3.7805000000000035</c:v>
                </c:pt>
                <c:pt idx="53967">
                  <c:v>-3.7785000000000082</c:v>
                </c:pt>
                <c:pt idx="53968">
                  <c:v>-3.7764999999999986</c:v>
                </c:pt>
                <c:pt idx="53969">
                  <c:v>-3.7745000000000033</c:v>
                </c:pt>
                <c:pt idx="53970">
                  <c:v>-3.772500000000008</c:v>
                </c:pt>
                <c:pt idx="53971">
                  <c:v>-3.7705000000000126</c:v>
                </c:pt>
                <c:pt idx="53972">
                  <c:v>-3.7685000000000031</c:v>
                </c:pt>
                <c:pt idx="53973">
                  <c:v>-3.7665000000000077</c:v>
                </c:pt>
                <c:pt idx="53974">
                  <c:v>-3.7645000000000124</c:v>
                </c:pt>
                <c:pt idx="53975">
                  <c:v>-3.7625000000000028</c:v>
                </c:pt>
                <c:pt idx="53976">
                  <c:v>-3.7605000000000075</c:v>
                </c:pt>
                <c:pt idx="53977">
                  <c:v>-3.7585000000000122</c:v>
                </c:pt>
                <c:pt idx="53978">
                  <c:v>-3.7565000000000026</c:v>
                </c:pt>
                <c:pt idx="53979">
                  <c:v>-3.7545000000000073</c:v>
                </c:pt>
                <c:pt idx="53980">
                  <c:v>-3.7525000000000119</c:v>
                </c:pt>
                <c:pt idx="53981">
                  <c:v>-3.7505000000000024</c:v>
                </c:pt>
                <c:pt idx="53982">
                  <c:v>-3.748500000000007</c:v>
                </c:pt>
                <c:pt idx="53983">
                  <c:v>-3.7465000000000117</c:v>
                </c:pt>
                <c:pt idx="53984">
                  <c:v>-3.7445000000000022</c:v>
                </c:pt>
                <c:pt idx="53985">
                  <c:v>-3.7425000000000068</c:v>
                </c:pt>
                <c:pt idx="53986">
                  <c:v>-3.7405000000000115</c:v>
                </c:pt>
                <c:pt idx="53987">
                  <c:v>-3.7385000000000019</c:v>
                </c:pt>
                <c:pt idx="53988">
                  <c:v>-3.7365000000000066</c:v>
                </c:pt>
                <c:pt idx="53989">
                  <c:v>-3.7345000000000113</c:v>
                </c:pt>
                <c:pt idx="53990">
                  <c:v>-3.7325000000000017</c:v>
                </c:pt>
                <c:pt idx="53991">
                  <c:v>-3.7305000000000064</c:v>
                </c:pt>
                <c:pt idx="53992">
                  <c:v>-3.728500000000011</c:v>
                </c:pt>
                <c:pt idx="53993">
                  <c:v>-3.7265000000000015</c:v>
                </c:pt>
                <c:pt idx="53994">
                  <c:v>-3.7245000000000061</c:v>
                </c:pt>
                <c:pt idx="53995">
                  <c:v>-3.7225000000000108</c:v>
                </c:pt>
                <c:pt idx="53996">
                  <c:v>-3.7205000000000013</c:v>
                </c:pt>
                <c:pt idx="53997">
                  <c:v>-3.7185000000000059</c:v>
                </c:pt>
                <c:pt idx="53998">
                  <c:v>-3.7165000000000106</c:v>
                </c:pt>
                <c:pt idx="53999">
                  <c:v>-3.714500000000001</c:v>
                </c:pt>
                <c:pt idx="54000">
                  <c:v>-3.7125000000000057</c:v>
                </c:pt>
                <c:pt idx="54001">
                  <c:v>-3.7105000000000103</c:v>
                </c:pt>
                <c:pt idx="54002">
                  <c:v>-3.7085000000000008</c:v>
                </c:pt>
                <c:pt idx="54003">
                  <c:v>-3.7065000000000055</c:v>
                </c:pt>
                <c:pt idx="54004">
                  <c:v>-3.7045000000000101</c:v>
                </c:pt>
                <c:pt idx="54005">
                  <c:v>-3.7025000000000006</c:v>
                </c:pt>
                <c:pt idx="54006">
                  <c:v>-3.7005000000000052</c:v>
                </c:pt>
                <c:pt idx="54007">
                  <c:v>-3.6985000000000099</c:v>
                </c:pt>
                <c:pt idx="54008">
                  <c:v>-3.6965000000000003</c:v>
                </c:pt>
                <c:pt idx="54009">
                  <c:v>-3.694500000000005</c:v>
                </c:pt>
                <c:pt idx="54010">
                  <c:v>-3.6925000000000097</c:v>
                </c:pt>
                <c:pt idx="54011">
                  <c:v>-3.6905000000000001</c:v>
                </c:pt>
                <c:pt idx="54012">
                  <c:v>-3.6885000000000048</c:v>
                </c:pt>
                <c:pt idx="54013">
                  <c:v>-3.6865000000000094</c:v>
                </c:pt>
                <c:pt idx="54014">
                  <c:v>-3.6844999999999999</c:v>
                </c:pt>
                <c:pt idx="54015">
                  <c:v>-3.6825000000000045</c:v>
                </c:pt>
                <c:pt idx="54016">
                  <c:v>-3.6805000000000092</c:v>
                </c:pt>
                <c:pt idx="54017">
                  <c:v>-3.6784999999999997</c:v>
                </c:pt>
                <c:pt idx="54018">
                  <c:v>-3.6765000000000043</c:v>
                </c:pt>
                <c:pt idx="54019">
                  <c:v>-3.674500000000009</c:v>
                </c:pt>
                <c:pt idx="54020">
                  <c:v>-3.6724999999999994</c:v>
                </c:pt>
                <c:pt idx="54021">
                  <c:v>-3.6705000000000041</c:v>
                </c:pt>
                <c:pt idx="54022">
                  <c:v>-3.6685000000000088</c:v>
                </c:pt>
                <c:pt idx="54023">
                  <c:v>-3.6664999999999992</c:v>
                </c:pt>
                <c:pt idx="54024">
                  <c:v>-3.6645000000000039</c:v>
                </c:pt>
                <c:pt idx="54025">
                  <c:v>-3.6625000000000085</c:v>
                </c:pt>
                <c:pt idx="54026">
                  <c:v>-3.660499999999999</c:v>
                </c:pt>
                <c:pt idx="54027">
                  <c:v>-3.6585000000000036</c:v>
                </c:pt>
                <c:pt idx="54028">
                  <c:v>-3.6565000000000083</c:v>
                </c:pt>
                <c:pt idx="54029">
                  <c:v>-3.6544999999999987</c:v>
                </c:pt>
                <c:pt idx="54030">
                  <c:v>-3.6525000000000034</c:v>
                </c:pt>
                <c:pt idx="54031">
                  <c:v>-3.6505000000000081</c:v>
                </c:pt>
                <c:pt idx="54032">
                  <c:v>-3.6485000000000127</c:v>
                </c:pt>
                <c:pt idx="54033">
                  <c:v>-3.6465000000000032</c:v>
                </c:pt>
                <c:pt idx="54034">
                  <c:v>-3.6445000000000078</c:v>
                </c:pt>
                <c:pt idx="54035">
                  <c:v>-3.6425000000000125</c:v>
                </c:pt>
                <c:pt idx="54036">
                  <c:v>-3.640500000000003</c:v>
                </c:pt>
                <c:pt idx="54037">
                  <c:v>-3.6385000000000076</c:v>
                </c:pt>
                <c:pt idx="54038">
                  <c:v>-3.6365000000000123</c:v>
                </c:pt>
                <c:pt idx="54039">
                  <c:v>-3.6345000000000027</c:v>
                </c:pt>
                <c:pt idx="54040">
                  <c:v>-3.6325000000000074</c:v>
                </c:pt>
                <c:pt idx="54041">
                  <c:v>-3.6305000000000121</c:v>
                </c:pt>
                <c:pt idx="54042">
                  <c:v>-3.6285000000000025</c:v>
                </c:pt>
                <c:pt idx="54043">
                  <c:v>-3.6265000000000072</c:v>
                </c:pt>
                <c:pt idx="54044">
                  <c:v>-3.6245000000000118</c:v>
                </c:pt>
                <c:pt idx="54045">
                  <c:v>-3.6225000000000023</c:v>
                </c:pt>
                <c:pt idx="54046">
                  <c:v>-3.6205000000000069</c:v>
                </c:pt>
                <c:pt idx="54047">
                  <c:v>-3.6185000000000116</c:v>
                </c:pt>
                <c:pt idx="54048">
                  <c:v>-3.616500000000002</c:v>
                </c:pt>
                <c:pt idx="54049">
                  <c:v>-3.6145000000000067</c:v>
                </c:pt>
                <c:pt idx="54050">
                  <c:v>-3.6125000000000114</c:v>
                </c:pt>
                <c:pt idx="54051">
                  <c:v>-3.6105000000000018</c:v>
                </c:pt>
                <c:pt idx="54052">
                  <c:v>-3.6085000000000065</c:v>
                </c:pt>
                <c:pt idx="54053">
                  <c:v>-3.6065000000000111</c:v>
                </c:pt>
                <c:pt idx="54054">
                  <c:v>-3.6045000000000016</c:v>
                </c:pt>
                <c:pt idx="54055">
                  <c:v>-3.6025000000000063</c:v>
                </c:pt>
                <c:pt idx="54056">
                  <c:v>-3.6005000000000109</c:v>
                </c:pt>
                <c:pt idx="54057">
                  <c:v>-3.5985000000000014</c:v>
                </c:pt>
                <c:pt idx="54058">
                  <c:v>-3.596500000000006</c:v>
                </c:pt>
                <c:pt idx="54059">
                  <c:v>-3.5945000000000107</c:v>
                </c:pt>
                <c:pt idx="54060">
                  <c:v>-3.5925000000000011</c:v>
                </c:pt>
                <c:pt idx="54061">
                  <c:v>-3.5905000000000058</c:v>
                </c:pt>
                <c:pt idx="54062">
                  <c:v>-3.5885000000000105</c:v>
                </c:pt>
                <c:pt idx="54063">
                  <c:v>-3.5865000000000009</c:v>
                </c:pt>
                <c:pt idx="54064">
                  <c:v>-3.5845000000000056</c:v>
                </c:pt>
                <c:pt idx="54065">
                  <c:v>-3.5825000000000102</c:v>
                </c:pt>
                <c:pt idx="54066">
                  <c:v>-3.5805000000000007</c:v>
                </c:pt>
                <c:pt idx="54067">
                  <c:v>-3.5785000000000053</c:v>
                </c:pt>
                <c:pt idx="54068">
                  <c:v>-3.57650000000001</c:v>
                </c:pt>
                <c:pt idx="54069">
                  <c:v>-3.5745000000000005</c:v>
                </c:pt>
                <c:pt idx="54070">
                  <c:v>-3.5725000000000051</c:v>
                </c:pt>
                <c:pt idx="54071">
                  <c:v>-3.5705000000000098</c:v>
                </c:pt>
                <c:pt idx="54072">
                  <c:v>-3.5685000000000002</c:v>
                </c:pt>
                <c:pt idx="54073">
                  <c:v>-3.5665000000000049</c:v>
                </c:pt>
                <c:pt idx="54074">
                  <c:v>-3.5645000000000095</c:v>
                </c:pt>
                <c:pt idx="54075">
                  <c:v>-3.5625</c:v>
                </c:pt>
                <c:pt idx="54076">
                  <c:v>-3.5605000000000047</c:v>
                </c:pt>
                <c:pt idx="54077">
                  <c:v>-3.5585000000000093</c:v>
                </c:pt>
                <c:pt idx="54078">
                  <c:v>-3.5564999999999998</c:v>
                </c:pt>
                <c:pt idx="54079">
                  <c:v>-3.5545000000000044</c:v>
                </c:pt>
                <c:pt idx="54080">
                  <c:v>-3.5525000000000091</c:v>
                </c:pt>
                <c:pt idx="54081">
                  <c:v>-3.5504999999999995</c:v>
                </c:pt>
                <c:pt idx="54082">
                  <c:v>-3.5485000000000042</c:v>
                </c:pt>
                <c:pt idx="54083">
                  <c:v>-3.5465000000000089</c:v>
                </c:pt>
                <c:pt idx="54084">
                  <c:v>-3.5444999999999993</c:v>
                </c:pt>
                <c:pt idx="54085">
                  <c:v>-3.542500000000004</c:v>
                </c:pt>
                <c:pt idx="54086">
                  <c:v>-3.5405000000000086</c:v>
                </c:pt>
                <c:pt idx="54087">
                  <c:v>-3.5384999999999991</c:v>
                </c:pt>
                <c:pt idx="54088">
                  <c:v>-3.5365000000000038</c:v>
                </c:pt>
                <c:pt idx="54089">
                  <c:v>-3.5345000000000084</c:v>
                </c:pt>
                <c:pt idx="54090">
                  <c:v>-3.5324999999999989</c:v>
                </c:pt>
                <c:pt idx="54091">
                  <c:v>-3.5305000000000035</c:v>
                </c:pt>
                <c:pt idx="54092">
                  <c:v>-3.5285000000000082</c:v>
                </c:pt>
                <c:pt idx="54093">
                  <c:v>-3.5264999999999986</c:v>
                </c:pt>
                <c:pt idx="54094">
                  <c:v>-3.5245000000000033</c:v>
                </c:pt>
                <c:pt idx="54095">
                  <c:v>-3.522500000000008</c:v>
                </c:pt>
                <c:pt idx="54096">
                  <c:v>-3.5205000000000126</c:v>
                </c:pt>
                <c:pt idx="54097">
                  <c:v>-3.5185000000000031</c:v>
                </c:pt>
                <c:pt idx="54098">
                  <c:v>-3.5165000000000077</c:v>
                </c:pt>
                <c:pt idx="54099">
                  <c:v>-3.5145000000000124</c:v>
                </c:pt>
                <c:pt idx="54100">
                  <c:v>-3.5125000000000028</c:v>
                </c:pt>
                <c:pt idx="54101">
                  <c:v>-3.5105000000000075</c:v>
                </c:pt>
                <c:pt idx="54102">
                  <c:v>-3.5085000000000122</c:v>
                </c:pt>
                <c:pt idx="54103">
                  <c:v>-3.5065000000000026</c:v>
                </c:pt>
                <c:pt idx="54104">
                  <c:v>-3.5045000000000073</c:v>
                </c:pt>
                <c:pt idx="54105">
                  <c:v>-3.5025000000000119</c:v>
                </c:pt>
                <c:pt idx="54106">
                  <c:v>-3.5005000000000024</c:v>
                </c:pt>
                <c:pt idx="54107">
                  <c:v>-3.498500000000007</c:v>
                </c:pt>
                <c:pt idx="54108">
                  <c:v>-3.4965000000000117</c:v>
                </c:pt>
                <c:pt idx="54109">
                  <c:v>-3.4945000000000022</c:v>
                </c:pt>
                <c:pt idx="54110">
                  <c:v>-3.4925000000000068</c:v>
                </c:pt>
                <c:pt idx="54111">
                  <c:v>-3.4905000000000115</c:v>
                </c:pt>
                <c:pt idx="54112">
                  <c:v>-3.4885000000000019</c:v>
                </c:pt>
                <c:pt idx="54113">
                  <c:v>-3.4865000000000066</c:v>
                </c:pt>
                <c:pt idx="54114">
                  <c:v>-3.4845000000000113</c:v>
                </c:pt>
                <c:pt idx="54115">
                  <c:v>-3.4825000000000017</c:v>
                </c:pt>
                <c:pt idx="54116">
                  <c:v>-3.4805000000000064</c:v>
                </c:pt>
                <c:pt idx="54117">
                  <c:v>-3.478500000000011</c:v>
                </c:pt>
                <c:pt idx="54118">
                  <c:v>-3.4765000000000015</c:v>
                </c:pt>
                <c:pt idx="54119">
                  <c:v>-3.4745000000000061</c:v>
                </c:pt>
                <c:pt idx="54120">
                  <c:v>-3.4725000000000108</c:v>
                </c:pt>
                <c:pt idx="54121">
                  <c:v>-3.4705000000000013</c:v>
                </c:pt>
                <c:pt idx="54122">
                  <c:v>-3.4685000000000059</c:v>
                </c:pt>
                <c:pt idx="54123">
                  <c:v>-3.4665000000000106</c:v>
                </c:pt>
                <c:pt idx="54124">
                  <c:v>-3.464500000000001</c:v>
                </c:pt>
                <c:pt idx="54125">
                  <c:v>-3.4625000000000057</c:v>
                </c:pt>
                <c:pt idx="54126">
                  <c:v>-3.4605000000000103</c:v>
                </c:pt>
                <c:pt idx="54127">
                  <c:v>-3.4585000000000008</c:v>
                </c:pt>
                <c:pt idx="54128">
                  <c:v>-3.4565000000000055</c:v>
                </c:pt>
                <c:pt idx="54129">
                  <c:v>-3.4545000000000101</c:v>
                </c:pt>
                <c:pt idx="54130">
                  <c:v>-3.4525000000000006</c:v>
                </c:pt>
                <c:pt idx="54131">
                  <c:v>-3.4505000000000052</c:v>
                </c:pt>
                <c:pt idx="54132">
                  <c:v>-3.4485000000000099</c:v>
                </c:pt>
                <c:pt idx="54133">
                  <c:v>-3.4465000000000003</c:v>
                </c:pt>
                <c:pt idx="54134">
                  <c:v>-3.444500000000005</c:v>
                </c:pt>
                <c:pt idx="54135">
                  <c:v>-3.4425000000000097</c:v>
                </c:pt>
                <c:pt idx="54136">
                  <c:v>-3.4405000000000001</c:v>
                </c:pt>
                <c:pt idx="54137">
                  <c:v>-3.4385000000000048</c:v>
                </c:pt>
                <c:pt idx="54138">
                  <c:v>-3.4365000000000094</c:v>
                </c:pt>
                <c:pt idx="54139">
                  <c:v>-3.4344999999999999</c:v>
                </c:pt>
                <c:pt idx="54140">
                  <c:v>-3.4325000000000045</c:v>
                </c:pt>
                <c:pt idx="54141">
                  <c:v>-3.4305000000000092</c:v>
                </c:pt>
                <c:pt idx="54142">
                  <c:v>-3.4284999999999997</c:v>
                </c:pt>
                <c:pt idx="54143">
                  <c:v>-3.4265000000000043</c:v>
                </c:pt>
                <c:pt idx="54144">
                  <c:v>-3.424500000000009</c:v>
                </c:pt>
                <c:pt idx="54145">
                  <c:v>-3.4224999999999994</c:v>
                </c:pt>
                <c:pt idx="54146">
                  <c:v>-3.4205000000000041</c:v>
                </c:pt>
                <c:pt idx="54147">
                  <c:v>-3.4185000000000088</c:v>
                </c:pt>
                <c:pt idx="54148">
                  <c:v>-3.4164999999999992</c:v>
                </c:pt>
                <c:pt idx="54149">
                  <c:v>-3.4145000000000039</c:v>
                </c:pt>
                <c:pt idx="54150">
                  <c:v>-3.4125000000000085</c:v>
                </c:pt>
                <c:pt idx="54151">
                  <c:v>-3.410499999999999</c:v>
                </c:pt>
                <c:pt idx="54152">
                  <c:v>-3.4085000000000036</c:v>
                </c:pt>
                <c:pt idx="54153">
                  <c:v>-3.4065000000000083</c:v>
                </c:pt>
                <c:pt idx="54154">
                  <c:v>-3.4044999999999987</c:v>
                </c:pt>
                <c:pt idx="54155">
                  <c:v>-3.4025000000000034</c:v>
                </c:pt>
                <c:pt idx="54156">
                  <c:v>-3.4005000000000081</c:v>
                </c:pt>
                <c:pt idx="54157">
                  <c:v>-3.3985000000000127</c:v>
                </c:pt>
                <c:pt idx="54158">
                  <c:v>-3.3965000000000032</c:v>
                </c:pt>
                <c:pt idx="54159">
                  <c:v>-3.3945000000000078</c:v>
                </c:pt>
                <c:pt idx="54160">
                  <c:v>-3.3925000000000125</c:v>
                </c:pt>
                <c:pt idx="54161">
                  <c:v>-3.390500000000003</c:v>
                </c:pt>
                <c:pt idx="54162">
                  <c:v>-3.3885000000000076</c:v>
                </c:pt>
                <c:pt idx="54163">
                  <c:v>-3.3865000000000123</c:v>
                </c:pt>
                <c:pt idx="54164">
                  <c:v>-3.3845000000000027</c:v>
                </c:pt>
                <c:pt idx="54165">
                  <c:v>-3.3825000000000074</c:v>
                </c:pt>
                <c:pt idx="54166">
                  <c:v>-3.3805000000000121</c:v>
                </c:pt>
                <c:pt idx="54167">
                  <c:v>-3.3785000000000025</c:v>
                </c:pt>
                <c:pt idx="54168">
                  <c:v>-3.3765000000000072</c:v>
                </c:pt>
                <c:pt idx="54169">
                  <c:v>-3.3745000000000118</c:v>
                </c:pt>
                <c:pt idx="54170">
                  <c:v>-3.3725000000000023</c:v>
                </c:pt>
                <c:pt idx="54171">
                  <c:v>-3.3705000000000069</c:v>
                </c:pt>
                <c:pt idx="54172">
                  <c:v>-3.3685000000000116</c:v>
                </c:pt>
                <c:pt idx="54173">
                  <c:v>-3.366500000000002</c:v>
                </c:pt>
                <c:pt idx="54174">
                  <c:v>-3.3645000000000067</c:v>
                </c:pt>
                <c:pt idx="54175">
                  <c:v>-3.3625000000000114</c:v>
                </c:pt>
                <c:pt idx="54176">
                  <c:v>-3.3605000000000018</c:v>
                </c:pt>
                <c:pt idx="54177">
                  <c:v>-3.3585000000000065</c:v>
                </c:pt>
                <c:pt idx="54178">
                  <c:v>-3.3565000000000111</c:v>
                </c:pt>
                <c:pt idx="54179">
                  <c:v>-3.3545000000000016</c:v>
                </c:pt>
                <c:pt idx="54180">
                  <c:v>-3.3525000000000063</c:v>
                </c:pt>
                <c:pt idx="54181">
                  <c:v>-3.3505000000000109</c:v>
                </c:pt>
                <c:pt idx="54182">
                  <c:v>-3.3485000000000014</c:v>
                </c:pt>
                <c:pt idx="54183">
                  <c:v>-3.346500000000006</c:v>
                </c:pt>
                <c:pt idx="54184">
                  <c:v>-3.3445000000000107</c:v>
                </c:pt>
                <c:pt idx="54185">
                  <c:v>-3.3425000000000011</c:v>
                </c:pt>
                <c:pt idx="54186">
                  <c:v>-3.3405000000000058</c:v>
                </c:pt>
                <c:pt idx="54187">
                  <c:v>-3.3385000000000105</c:v>
                </c:pt>
                <c:pt idx="54188">
                  <c:v>-3.3365000000000009</c:v>
                </c:pt>
                <c:pt idx="54189">
                  <c:v>-3.3345000000000056</c:v>
                </c:pt>
                <c:pt idx="54190">
                  <c:v>-3.3325000000000102</c:v>
                </c:pt>
                <c:pt idx="54191">
                  <c:v>-3.3305000000000007</c:v>
                </c:pt>
                <c:pt idx="54192">
                  <c:v>-3.3285000000000053</c:v>
                </c:pt>
                <c:pt idx="54193">
                  <c:v>-3.32650000000001</c:v>
                </c:pt>
                <c:pt idx="54194">
                  <c:v>-3.3245000000000005</c:v>
                </c:pt>
                <c:pt idx="54195">
                  <c:v>-3.3225000000000051</c:v>
                </c:pt>
                <c:pt idx="54196">
                  <c:v>-3.3205000000000098</c:v>
                </c:pt>
                <c:pt idx="54197">
                  <c:v>-3.3185000000000002</c:v>
                </c:pt>
                <c:pt idx="54198">
                  <c:v>-3.3165000000000049</c:v>
                </c:pt>
                <c:pt idx="54199">
                  <c:v>-3.3145000000000095</c:v>
                </c:pt>
                <c:pt idx="54200">
                  <c:v>-3.3125</c:v>
                </c:pt>
                <c:pt idx="54201">
                  <c:v>-3.3105000000000047</c:v>
                </c:pt>
                <c:pt idx="54202">
                  <c:v>-3.3085000000000093</c:v>
                </c:pt>
                <c:pt idx="54203">
                  <c:v>-3.3064999999999998</c:v>
                </c:pt>
                <c:pt idx="54204">
                  <c:v>-3.3045000000000044</c:v>
                </c:pt>
                <c:pt idx="54205">
                  <c:v>-3.3025000000000091</c:v>
                </c:pt>
                <c:pt idx="54206">
                  <c:v>-3.3004999999999995</c:v>
                </c:pt>
                <c:pt idx="54207">
                  <c:v>-3.2985000000000042</c:v>
                </c:pt>
                <c:pt idx="54208">
                  <c:v>-3.2965000000000089</c:v>
                </c:pt>
                <c:pt idx="54209">
                  <c:v>-3.2944999999999993</c:v>
                </c:pt>
                <c:pt idx="54210">
                  <c:v>-3.292500000000004</c:v>
                </c:pt>
                <c:pt idx="54211">
                  <c:v>-3.2905000000000086</c:v>
                </c:pt>
                <c:pt idx="54212">
                  <c:v>-3.2884999999999991</c:v>
                </c:pt>
                <c:pt idx="54213">
                  <c:v>-3.2865000000000038</c:v>
                </c:pt>
                <c:pt idx="54214">
                  <c:v>-3.2845000000000084</c:v>
                </c:pt>
                <c:pt idx="54215">
                  <c:v>-3.2824999999999989</c:v>
                </c:pt>
                <c:pt idx="54216">
                  <c:v>-3.2805000000000035</c:v>
                </c:pt>
                <c:pt idx="54217">
                  <c:v>-3.2785000000000082</c:v>
                </c:pt>
                <c:pt idx="54218">
                  <c:v>-3.2764999999999986</c:v>
                </c:pt>
                <c:pt idx="54219">
                  <c:v>-3.2745000000000033</c:v>
                </c:pt>
                <c:pt idx="54220">
                  <c:v>-3.272500000000008</c:v>
                </c:pt>
                <c:pt idx="54221">
                  <c:v>-3.2705000000000126</c:v>
                </c:pt>
                <c:pt idx="54222">
                  <c:v>-3.2685000000000031</c:v>
                </c:pt>
                <c:pt idx="54223">
                  <c:v>-3.2665000000000077</c:v>
                </c:pt>
                <c:pt idx="54224">
                  <c:v>-3.2645000000000124</c:v>
                </c:pt>
                <c:pt idx="54225">
                  <c:v>-3.2625000000000028</c:v>
                </c:pt>
                <c:pt idx="54226">
                  <c:v>-3.2605000000000075</c:v>
                </c:pt>
                <c:pt idx="54227">
                  <c:v>-3.2585000000000122</c:v>
                </c:pt>
                <c:pt idx="54228">
                  <c:v>-3.2565000000000026</c:v>
                </c:pt>
                <c:pt idx="54229">
                  <c:v>-3.2545000000000073</c:v>
                </c:pt>
                <c:pt idx="54230">
                  <c:v>-3.2525000000000119</c:v>
                </c:pt>
                <c:pt idx="54231">
                  <c:v>-3.2505000000000024</c:v>
                </c:pt>
                <c:pt idx="54232">
                  <c:v>-3.248500000000007</c:v>
                </c:pt>
                <c:pt idx="54233">
                  <c:v>-3.2465000000000117</c:v>
                </c:pt>
                <c:pt idx="54234">
                  <c:v>-3.2445000000000022</c:v>
                </c:pt>
                <c:pt idx="54235">
                  <c:v>-3.2425000000000068</c:v>
                </c:pt>
                <c:pt idx="54236">
                  <c:v>-3.2405000000000115</c:v>
                </c:pt>
                <c:pt idx="54237">
                  <c:v>-3.2385000000000019</c:v>
                </c:pt>
                <c:pt idx="54238">
                  <c:v>-3.2365000000000066</c:v>
                </c:pt>
                <c:pt idx="54239">
                  <c:v>-3.2345000000000113</c:v>
                </c:pt>
                <c:pt idx="54240">
                  <c:v>-3.2325000000000017</c:v>
                </c:pt>
                <c:pt idx="54241">
                  <c:v>-3.2305000000000064</c:v>
                </c:pt>
                <c:pt idx="54242">
                  <c:v>-3.228500000000011</c:v>
                </c:pt>
                <c:pt idx="54243">
                  <c:v>-3.2265000000000015</c:v>
                </c:pt>
                <c:pt idx="54244">
                  <c:v>-3.2245000000000061</c:v>
                </c:pt>
                <c:pt idx="54245">
                  <c:v>-3.2225000000000108</c:v>
                </c:pt>
                <c:pt idx="54246">
                  <c:v>-3.2205000000000013</c:v>
                </c:pt>
                <c:pt idx="54247">
                  <c:v>-3.2185000000000059</c:v>
                </c:pt>
                <c:pt idx="54248">
                  <c:v>-3.2165000000000106</c:v>
                </c:pt>
                <c:pt idx="54249">
                  <c:v>-3.214500000000001</c:v>
                </c:pt>
                <c:pt idx="54250">
                  <c:v>-3.2125000000000057</c:v>
                </c:pt>
                <c:pt idx="54251">
                  <c:v>-3.2105000000000103</c:v>
                </c:pt>
                <c:pt idx="54252">
                  <c:v>-3.2085000000000008</c:v>
                </c:pt>
                <c:pt idx="54253">
                  <c:v>-3.2065000000000055</c:v>
                </c:pt>
                <c:pt idx="54254">
                  <c:v>-3.2045000000000101</c:v>
                </c:pt>
                <c:pt idx="54255">
                  <c:v>-3.2025000000000006</c:v>
                </c:pt>
                <c:pt idx="54256">
                  <c:v>-3.2005000000000052</c:v>
                </c:pt>
                <c:pt idx="54257">
                  <c:v>-3.1985000000000099</c:v>
                </c:pt>
                <c:pt idx="54258">
                  <c:v>-3.1965000000000003</c:v>
                </c:pt>
                <c:pt idx="54259">
                  <c:v>-3.194500000000005</c:v>
                </c:pt>
                <c:pt idx="54260">
                  <c:v>-3.1925000000000097</c:v>
                </c:pt>
                <c:pt idx="54261">
                  <c:v>-3.1905000000000001</c:v>
                </c:pt>
                <c:pt idx="54262">
                  <c:v>-3.1885000000000048</c:v>
                </c:pt>
                <c:pt idx="54263">
                  <c:v>-3.1865000000000094</c:v>
                </c:pt>
                <c:pt idx="54264">
                  <c:v>-3.1844999999999999</c:v>
                </c:pt>
                <c:pt idx="54265">
                  <c:v>-3.1825000000000045</c:v>
                </c:pt>
                <c:pt idx="54266">
                  <c:v>-3.1805000000000092</c:v>
                </c:pt>
                <c:pt idx="54267">
                  <c:v>-3.1784999999999997</c:v>
                </c:pt>
                <c:pt idx="54268">
                  <c:v>-3.1765000000000043</c:v>
                </c:pt>
                <c:pt idx="54269">
                  <c:v>-3.174500000000009</c:v>
                </c:pt>
                <c:pt idx="54270">
                  <c:v>-3.1724999999999994</c:v>
                </c:pt>
                <c:pt idx="54271">
                  <c:v>-3.1705000000000041</c:v>
                </c:pt>
                <c:pt idx="54272">
                  <c:v>-3.1685000000000088</c:v>
                </c:pt>
                <c:pt idx="54273">
                  <c:v>-3.1664999999999992</c:v>
                </c:pt>
                <c:pt idx="54274">
                  <c:v>-3.1645000000000039</c:v>
                </c:pt>
                <c:pt idx="54275">
                  <c:v>-3.1625000000000085</c:v>
                </c:pt>
                <c:pt idx="54276">
                  <c:v>-3.160499999999999</c:v>
                </c:pt>
                <c:pt idx="54277">
                  <c:v>-3.1585000000000036</c:v>
                </c:pt>
                <c:pt idx="54278">
                  <c:v>-3.1565000000000083</c:v>
                </c:pt>
                <c:pt idx="54279">
                  <c:v>-3.1544999999999987</c:v>
                </c:pt>
                <c:pt idx="54280">
                  <c:v>-3.1525000000000034</c:v>
                </c:pt>
                <c:pt idx="54281">
                  <c:v>-3.1505000000000081</c:v>
                </c:pt>
                <c:pt idx="54282">
                  <c:v>-3.1485000000000127</c:v>
                </c:pt>
                <c:pt idx="54283">
                  <c:v>-3.1465000000000032</c:v>
                </c:pt>
                <c:pt idx="54284">
                  <c:v>-3.1445000000000078</c:v>
                </c:pt>
                <c:pt idx="54285">
                  <c:v>-3.1425000000000125</c:v>
                </c:pt>
                <c:pt idx="54286">
                  <c:v>-3.140500000000003</c:v>
                </c:pt>
                <c:pt idx="54287">
                  <c:v>-3.1385000000000076</c:v>
                </c:pt>
                <c:pt idx="54288">
                  <c:v>-3.1365000000000123</c:v>
                </c:pt>
                <c:pt idx="54289">
                  <c:v>-3.1345000000000027</c:v>
                </c:pt>
                <c:pt idx="54290">
                  <c:v>-3.1325000000000074</c:v>
                </c:pt>
                <c:pt idx="54291">
                  <c:v>-3.1305000000000121</c:v>
                </c:pt>
                <c:pt idx="54292">
                  <c:v>-3.1285000000000025</c:v>
                </c:pt>
                <c:pt idx="54293">
                  <c:v>-3.1265000000000072</c:v>
                </c:pt>
                <c:pt idx="54294">
                  <c:v>-3.1245000000000118</c:v>
                </c:pt>
                <c:pt idx="54295">
                  <c:v>-3.1225000000000023</c:v>
                </c:pt>
                <c:pt idx="54296">
                  <c:v>-3.1205000000000069</c:v>
                </c:pt>
                <c:pt idx="54297">
                  <c:v>-3.1185000000000116</c:v>
                </c:pt>
                <c:pt idx="54298">
                  <c:v>-3.116500000000002</c:v>
                </c:pt>
                <c:pt idx="54299">
                  <c:v>-3.1145000000000067</c:v>
                </c:pt>
                <c:pt idx="54300">
                  <c:v>-3.1125000000000114</c:v>
                </c:pt>
                <c:pt idx="54301">
                  <c:v>-3.1105000000000018</c:v>
                </c:pt>
                <c:pt idx="54302">
                  <c:v>-3.1085000000000065</c:v>
                </c:pt>
                <c:pt idx="54303">
                  <c:v>-3.1065000000000111</c:v>
                </c:pt>
                <c:pt idx="54304">
                  <c:v>-3.1045000000000016</c:v>
                </c:pt>
                <c:pt idx="54305">
                  <c:v>-3.1025000000000063</c:v>
                </c:pt>
                <c:pt idx="54306">
                  <c:v>-3.1005000000000109</c:v>
                </c:pt>
                <c:pt idx="54307">
                  <c:v>-3.0985000000000014</c:v>
                </c:pt>
                <c:pt idx="54308">
                  <c:v>-3.096500000000006</c:v>
                </c:pt>
                <c:pt idx="54309">
                  <c:v>-3.0945000000000107</c:v>
                </c:pt>
                <c:pt idx="54310">
                  <c:v>-3.0925000000000011</c:v>
                </c:pt>
                <c:pt idx="54311">
                  <c:v>-3.0905000000000058</c:v>
                </c:pt>
                <c:pt idx="54312">
                  <c:v>-3.0885000000000105</c:v>
                </c:pt>
                <c:pt idx="54313">
                  <c:v>-3.0865000000000009</c:v>
                </c:pt>
                <c:pt idx="54314">
                  <c:v>-3.0845000000000056</c:v>
                </c:pt>
                <c:pt idx="54315">
                  <c:v>-3.0825000000000102</c:v>
                </c:pt>
                <c:pt idx="54316">
                  <c:v>-3.0805000000000007</c:v>
                </c:pt>
                <c:pt idx="54317">
                  <c:v>-3.0785000000000053</c:v>
                </c:pt>
                <c:pt idx="54318">
                  <c:v>-3.07650000000001</c:v>
                </c:pt>
                <c:pt idx="54319">
                  <c:v>-3.0745000000000005</c:v>
                </c:pt>
                <c:pt idx="54320">
                  <c:v>-3.0725000000000051</c:v>
                </c:pt>
                <c:pt idx="54321">
                  <c:v>-3.0705000000000098</c:v>
                </c:pt>
                <c:pt idx="54322">
                  <c:v>-3.0685000000000002</c:v>
                </c:pt>
                <c:pt idx="54323">
                  <c:v>-3.0665000000000049</c:v>
                </c:pt>
                <c:pt idx="54324">
                  <c:v>-3.0645000000000095</c:v>
                </c:pt>
                <c:pt idx="54325">
                  <c:v>-3.0625</c:v>
                </c:pt>
                <c:pt idx="54326">
                  <c:v>-3.0605000000000047</c:v>
                </c:pt>
                <c:pt idx="54327">
                  <c:v>-3.0585000000000093</c:v>
                </c:pt>
                <c:pt idx="54328">
                  <c:v>-3.0564999999999998</c:v>
                </c:pt>
                <c:pt idx="54329">
                  <c:v>-3.0545000000000044</c:v>
                </c:pt>
                <c:pt idx="54330">
                  <c:v>-3.0525000000000091</c:v>
                </c:pt>
                <c:pt idx="54331">
                  <c:v>-3.0504999999999995</c:v>
                </c:pt>
                <c:pt idx="54332">
                  <c:v>-3.0485000000000042</c:v>
                </c:pt>
                <c:pt idx="54333">
                  <c:v>-3.0465000000000089</c:v>
                </c:pt>
                <c:pt idx="54334">
                  <c:v>-3.0444999999999993</c:v>
                </c:pt>
                <c:pt idx="54335">
                  <c:v>-3.042500000000004</c:v>
                </c:pt>
                <c:pt idx="54336">
                  <c:v>-3.0405000000000086</c:v>
                </c:pt>
                <c:pt idx="54337">
                  <c:v>-3.0384999999999991</c:v>
                </c:pt>
                <c:pt idx="54338">
                  <c:v>-3.0365000000000038</c:v>
                </c:pt>
                <c:pt idx="54339">
                  <c:v>-3.0345000000000084</c:v>
                </c:pt>
                <c:pt idx="54340">
                  <c:v>-3.0324999999999989</c:v>
                </c:pt>
                <c:pt idx="54341">
                  <c:v>-3.0305000000000035</c:v>
                </c:pt>
                <c:pt idx="54342">
                  <c:v>-3.0285000000000082</c:v>
                </c:pt>
                <c:pt idx="54343">
                  <c:v>-3.0264999999999986</c:v>
                </c:pt>
                <c:pt idx="54344">
                  <c:v>-3.0245000000000033</c:v>
                </c:pt>
                <c:pt idx="54345">
                  <c:v>-3.022500000000008</c:v>
                </c:pt>
                <c:pt idx="54346">
                  <c:v>-3.0205000000000126</c:v>
                </c:pt>
                <c:pt idx="54347">
                  <c:v>-3.0185000000000031</c:v>
                </c:pt>
                <c:pt idx="54348">
                  <c:v>-3.0165000000000077</c:v>
                </c:pt>
                <c:pt idx="54349">
                  <c:v>-3.0145000000000124</c:v>
                </c:pt>
                <c:pt idx="54350">
                  <c:v>-3.0125000000000028</c:v>
                </c:pt>
                <c:pt idx="54351">
                  <c:v>-3.0105000000000075</c:v>
                </c:pt>
                <c:pt idx="54352">
                  <c:v>-3.0085000000000122</c:v>
                </c:pt>
                <c:pt idx="54353">
                  <c:v>-3.0065000000000026</c:v>
                </c:pt>
                <c:pt idx="54354">
                  <c:v>-3.0045000000000073</c:v>
                </c:pt>
                <c:pt idx="54355">
                  <c:v>-3.0025000000000119</c:v>
                </c:pt>
                <c:pt idx="54356">
                  <c:v>-3.0005000000000024</c:v>
                </c:pt>
                <c:pt idx="54357">
                  <c:v>-2.998500000000007</c:v>
                </c:pt>
                <c:pt idx="54358">
                  <c:v>-2.9965000000000117</c:v>
                </c:pt>
                <c:pt idx="54359">
                  <c:v>-2.9945000000000022</c:v>
                </c:pt>
                <c:pt idx="54360">
                  <c:v>-2.9925000000000068</c:v>
                </c:pt>
                <c:pt idx="54361">
                  <c:v>-2.9905000000000115</c:v>
                </c:pt>
                <c:pt idx="54362">
                  <c:v>-2.9885000000000019</c:v>
                </c:pt>
                <c:pt idx="54363">
                  <c:v>-2.9865000000000066</c:v>
                </c:pt>
                <c:pt idx="54364">
                  <c:v>-2.9845000000000113</c:v>
                </c:pt>
                <c:pt idx="54365">
                  <c:v>-2.9825000000000017</c:v>
                </c:pt>
                <c:pt idx="54366">
                  <c:v>-2.9805000000000064</c:v>
                </c:pt>
                <c:pt idx="54367">
                  <c:v>-2.978500000000011</c:v>
                </c:pt>
                <c:pt idx="54368">
                  <c:v>-2.9765000000000015</c:v>
                </c:pt>
                <c:pt idx="54369">
                  <c:v>-2.9745000000000061</c:v>
                </c:pt>
                <c:pt idx="54370">
                  <c:v>-2.9725000000000108</c:v>
                </c:pt>
                <c:pt idx="54371">
                  <c:v>-2.9705000000000013</c:v>
                </c:pt>
                <c:pt idx="54372">
                  <c:v>-2.9685000000000059</c:v>
                </c:pt>
                <c:pt idx="54373">
                  <c:v>-2.9665000000000106</c:v>
                </c:pt>
                <c:pt idx="54374">
                  <c:v>-2.964500000000001</c:v>
                </c:pt>
                <c:pt idx="54375">
                  <c:v>-2.9625000000000057</c:v>
                </c:pt>
                <c:pt idx="54376">
                  <c:v>-2.9605000000000103</c:v>
                </c:pt>
                <c:pt idx="54377">
                  <c:v>-2.9585000000000008</c:v>
                </c:pt>
                <c:pt idx="54378">
                  <c:v>-2.9565000000000055</c:v>
                </c:pt>
                <c:pt idx="54379">
                  <c:v>-2.9545000000000101</c:v>
                </c:pt>
                <c:pt idx="54380">
                  <c:v>-2.9525000000000006</c:v>
                </c:pt>
                <c:pt idx="54381">
                  <c:v>-2.9505000000000052</c:v>
                </c:pt>
                <c:pt idx="54382">
                  <c:v>-2.9485000000000099</c:v>
                </c:pt>
                <c:pt idx="54383">
                  <c:v>-2.9465000000000003</c:v>
                </c:pt>
                <c:pt idx="54384">
                  <c:v>-2.944500000000005</c:v>
                </c:pt>
                <c:pt idx="54385">
                  <c:v>-2.9425000000000097</c:v>
                </c:pt>
                <c:pt idx="54386">
                  <c:v>-2.9405000000000001</c:v>
                </c:pt>
                <c:pt idx="54387">
                  <c:v>-2.9385000000000048</c:v>
                </c:pt>
                <c:pt idx="54388">
                  <c:v>-2.9365000000000094</c:v>
                </c:pt>
                <c:pt idx="54389">
                  <c:v>-2.9344999999999999</c:v>
                </c:pt>
                <c:pt idx="54390">
                  <c:v>-2.9325000000000045</c:v>
                </c:pt>
                <c:pt idx="54391">
                  <c:v>-2.9305000000000092</c:v>
                </c:pt>
                <c:pt idx="54392">
                  <c:v>-2.9284999999999997</c:v>
                </c:pt>
                <c:pt idx="54393">
                  <c:v>-2.9265000000000043</c:v>
                </c:pt>
                <c:pt idx="54394">
                  <c:v>-2.924500000000009</c:v>
                </c:pt>
                <c:pt idx="54395">
                  <c:v>-2.9224999999999994</c:v>
                </c:pt>
                <c:pt idx="54396">
                  <c:v>-2.9205000000000041</c:v>
                </c:pt>
                <c:pt idx="54397">
                  <c:v>-2.9185000000000088</c:v>
                </c:pt>
                <c:pt idx="54398">
                  <c:v>-2.9164999999999992</c:v>
                </c:pt>
                <c:pt idx="54399">
                  <c:v>-2.9145000000000039</c:v>
                </c:pt>
                <c:pt idx="54400">
                  <c:v>-2.9125000000000085</c:v>
                </c:pt>
                <c:pt idx="54401">
                  <c:v>-2.910499999999999</c:v>
                </c:pt>
                <c:pt idx="54402">
                  <c:v>-2.9085000000000036</c:v>
                </c:pt>
                <c:pt idx="54403">
                  <c:v>-2.9065000000000083</c:v>
                </c:pt>
                <c:pt idx="54404">
                  <c:v>-2.9044999999999987</c:v>
                </c:pt>
                <c:pt idx="54405">
                  <c:v>-2.9025000000000034</c:v>
                </c:pt>
                <c:pt idx="54406">
                  <c:v>-2.9005000000000081</c:v>
                </c:pt>
                <c:pt idx="54407">
                  <c:v>-2.8985000000000127</c:v>
                </c:pt>
                <c:pt idx="54408">
                  <c:v>-2.8965000000000032</c:v>
                </c:pt>
                <c:pt idx="54409">
                  <c:v>-2.8945000000000078</c:v>
                </c:pt>
                <c:pt idx="54410">
                  <c:v>-2.8925000000000125</c:v>
                </c:pt>
                <c:pt idx="54411">
                  <c:v>-2.890500000000003</c:v>
                </c:pt>
                <c:pt idx="54412">
                  <c:v>-2.8885000000000076</c:v>
                </c:pt>
                <c:pt idx="54413">
                  <c:v>-2.8865000000000123</c:v>
                </c:pt>
                <c:pt idx="54414">
                  <c:v>-2.8845000000000027</c:v>
                </c:pt>
                <c:pt idx="54415">
                  <c:v>-2.8825000000000074</c:v>
                </c:pt>
                <c:pt idx="54416">
                  <c:v>-2.8805000000000121</c:v>
                </c:pt>
                <c:pt idx="54417">
                  <c:v>-2.8785000000000025</c:v>
                </c:pt>
                <c:pt idx="54418">
                  <c:v>-2.8765000000000072</c:v>
                </c:pt>
                <c:pt idx="54419">
                  <c:v>-2.8745000000000118</c:v>
                </c:pt>
                <c:pt idx="54420">
                  <c:v>-2.8725000000000023</c:v>
                </c:pt>
                <c:pt idx="54421">
                  <c:v>-2.8705000000000069</c:v>
                </c:pt>
                <c:pt idx="54422">
                  <c:v>-2.8685000000000116</c:v>
                </c:pt>
                <c:pt idx="54423">
                  <c:v>-2.866500000000002</c:v>
                </c:pt>
                <c:pt idx="54424">
                  <c:v>-2.8645000000000067</c:v>
                </c:pt>
                <c:pt idx="54425">
                  <c:v>-2.8625000000000114</c:v>
                </c:pt>
                <c:pt idx="54426">
                  <c:v>-2.8605000000000018</c:v>
                </c:pt>
                <c:pt idx="54427">
                  <c:v>-2.8585000000000065</c:v>
                </c:pt>
                <c:pt idx="54428">
                  <c:v>-2.8565000000000111</c:v>
                </c:pt>
                <c:pt idx="54429">
                  <c:v>-2.8545000000000016</c:v>
                </c:pt>
                <c:pt idx="54430">
                  <c:v>-2.8525000000000063</c:v>
                </c:pt>
                <c:pt idx="54431">
                  <c:v>-2.8505000000000109</c:v>
                </c:pt>
                <c:pt idx="54432">
                  <c:v>-2.8485000000000014</c:v>
                </c:pt>
                <c:pt idx="54433">
                  <c:v>-2.846500000000006</c:v>
                </c:pt>
                <c:pt idx="54434">
                  <c:v>-2.8445000000000107</c:v>
                </c:pt>
                <c:pt idx="54435">
                  <c:v>-2.8425000000000011</c:v>
                </c:pt>
                <c:pt idx="54436">
                  <c:v>-2.8405000000000058</c:v>
                </c:pt>
                <c:pt idx="54437">
                  <c:v>-2.8385000000000105</c:v>
                </c:pt>
                <c:pt idx="54438">
                  <c:v>-2.8365000000000009</c:v>
                </c:pt>
                <c:pt idx="54439">
                  <c:v>-2.8345000000000056</c:v>
                </c:pt>
                <c:pt idx="54440">
                  <c:v>-2.8325000000000102</c:v>
                </c:pt>
                <c:pt idx="54441">
                  <c:v>-2.8305000000000007</c:v>
                </c:pt>
                <c:pt idx="54442">
                  <c:v>-2.8285000000000053</c:v>
                </c:pt>
                <c:pt idx="54443">
                  <c:v>-2.82650000000001</c:v>
                </c:pt>
                <c:pt idx="54444">
                  <c:v>-2.8245000000000005</c:v>
                </c:pt>
                <c:pt idx="54445">
                  <c:v>-2.8225000000000051</c:v>
                </c:pt>
                <c:pt idx="54446">
                  <c:v>-2.8205000000000098</c:v>
                </c:pt>
                <c:pt idx="54447">
                  <c:v>-2.8185000000000002</c:v>
                </c:pt>
                <c:pt idx="54448">
                  <c:v>-2.8165000000000049</c:v>
                </c:pt>
                <c:pt idx="54449">
                  <c:v>-2.8145000000000095</c:v>
                </c:pt>
                <c:pt idx="54450">
                  <c:v>-2.8125</c:v>
                </c:pt>
                <c:pt idx="54451">
                  <c:v>-2.8105000000000047</c:v>
                </c:pt>
                <c:pt idx="54452">
                  <c:v>-2.8085000000000093</c:v>
                </c:pt>
                <c:pt idx="54453">
                  <c:v>-2.8064999999999998</c:v>
                </c:pt>
                <c:pt idx="54454">
                  <c:v>-2.8045000000000044</c:v>
                </c:pt>
                <c:pt idx="54455">
                  <c:v>-2.8025000000000091</c:v>
                </c:pt>
                <c:pt idx="54456">
                  <c:v>-2.8004999999999995</c:v>
                </c:pt>
                <c:pt idx="54457">
                  <c:v>-2.7985000000000042</c:v>
                </c:pt>
                <c:pt idx="54458">
                  <c:v>-2.7965000000000089</c:v>
                </c:pt>
                <c:pt idx="54459">
                  <c:v>-2.7944999999999993</c:v>
                </c:pt>
                <c:pt idx="54460">
                  <c:v>-2.792500000000004</c:v>
                </c:pt>
                <c:pt idx="54461">
                  <c:v>-2.7905000000000086</c:v>
                </c:pt>
                <c:pt idx="54462">
                  <c:v>-2.7884999999999991</c:v>
                </c:pt>
                <c:pt idx="54463">
                  <c:v>-2.7865000000000038</c:v>
                </c:pt>
                <c:pt idx="54464">
                  <c:v>-2.7845000000000084</c:v>
                </c:pt>
                <c:pt idx="54465">
                  <c:v>-2.7824999999999989</c:v>
                </c:pt>
                <c:pt idx="54466">
                  <c:v>-2.7805000000000035</c:v>
                </c:pt>
                <c:pt idx="54467">
                  <c:v>-2.7785000000000082</c:v>
                </c:pt>
                <c:pt idx="54468">
                  <c:v>-2.7764999999999986</c:v>
                </c:pt>
                <c:pt idx="54469">
                  <c:v>-2.7745000000000033</c:v>
                </c:pt>
                <c:pt idx="54470">
                  <c:v>-2.772500000000008</c:v>
                </c:pt>
                <c:pt idx="54471">
                  <c:v>-2.7705000000000126</c:v>
                </c:pt>
                <c:pt idx="54472">
                  <c:v>-2.7685000000000031</c:v>
                </c:pt>
                <c:pt idx="54473">
                  <c:v>-2.7665000000000077</c:v>
                </c:pt>
                <c:pt idx="54474">
                  <c:v>-2.7645000000000124</c:v>
                </c:pt>
                <c:pt idx="54475">
                  <c:v>-2.7625000000000028</c:v>
                </c:pt>
                <c:pt idx="54476">
                  <c:v>-2.7605000000000075</c:v>
                </c:pt>
                <c:pt idx="54477">
                  <c:v>-2.7585000000000122</c:v>
                </c:pt>
                <c:pt idx="54478">
                  <c:v>-2.7565000000000026</c:v>
                </c:pt>
                <c:pt idx="54479">
                  <c:v>-2.7545000000000073</c:v>
                </c:pt>
                <c:pt idx="54480">
                  <c:v>-2.7525000000000119</c:v>
                </c:pt>
                <c:pt idx="54481">
                  <c:v>-2.7505000000000024</c:v>
                </c:pt>
                <c:pt idx="54482">
                  <c:v>-2.748500000000007</c:v>
                </c:pt>
                <c:pt idx="54483">
                  <c:v>-2.7465000000000117</c:v>
                </c:pt>
                <c:pt idx="54484">
                  <c:v>-2.7445000000000022</c:v>
                </c:pt>
                <c:pt idx="54485">
                  <c:v>-2.7425000000000068</c:v>
                </c:pt>
                <c:pt idx="54486">
                  <c:v>-2.7405000000000115</c:v>
                </c:pt>
                <c:pt idx="54487">
                  <c:v>-2.7385000000000019</c:v>
                </c:pt>
                <c:pt idx="54488">
                  <c:v>-2.7365000000000066</c:v>
                </c:pt>
                <c:pt idx="54489">
                  <c:v>-2.7345000000000113</c:v>
                </c:pt>
                <c:pt idx="54490">
                  <c:v>-2.7325000000000017</c:v>
                </c:pt>
                <c:pt idx="54491">
                  <c:v>-2.7305000000000064</c:v>
                </c:pt>
                <c:pt idx="54492">
                  <c:v>-2.728500000000011</c:v>
                </c:pt>
                <c:pt idx="54493">
                  <c:v>-2.7265000000000015</c:v>
                </c:pt>
                <c:pt idx="54494">
                  <c:v>-2.7245000000000061</c:v>
                </c:pt>
                <c:pt idx="54495">
                  <c:v>-2.7225000000000108</c:v>
                </c:pt>
                <c:pt idx="54496">
                  <c:v>-2.7205000000000013</c:v>
                </c:pt>
                <c:pt idx="54497">
                  <c:v>-2.7185000000000059</c:v>
                </c:pt>
                <c:pt idx="54498">
                  <c:v>-2.7165000000000106</c:v>
                </c:pt>
                <c:pt idx="54499">
                  <c:v>-2.714500000000001</c:v>
                </c:pt>
                <c:pt idx="54500">
                  <c:v>-2.7125000000000057</c:v>
                </c:pt>
                <c:pt idx="54501">
                  <c:v>-2.7105000000000103</c:v>
                </c:pt>
                <c:pt idx="54502">
                  <c:v>-2.7085000000000008</c:v>
                </c:pt>
                <c:pt idx="54503">
                  <c:v>-2.7065000000000055</c:v>
                </c:pt>
                <c:pt idx="54504">
                  <c:v>-2.7045000000000101</c:v>
                </c:pt>
                <c:pt idx="54505">
                  <c:v>-2.7025000000000006</c:v>
                </c:pt>
                <c:pt idx="54506">
                  <c:v>-2.7005000000000052</c:v>
                </c:pt>
                <c:pt idx="54507">
                  <c:v>-2.6985000000000099</c:v>
                </c:pt>
                <c:pt idx="54508">
                  <c:v>-2.6965000000000003</c:v>
                </c:pt>
                <c:pt idx="54509">
                  <c:v>-2.694500000000005</c:v>
                </c:pt>
                <c:pt idx="54510">
                  <c:v>-2.6925000000000097</c:v>
                </c:pt>
                <c:pt idx="54511">
                  <c:v>-2.6905000000000001</c:v>
                </c:pt>
                <c:pt idx="54512">
                  <c:v>-2.6885000000000048</c:v>
                </c:pt>
                <c:pt idx="54513">
                  <c:v>-2.6865000000000094</c:v>
                </c:pt>
                <c:pt idx="54514">
                  <c:v>-2.6844999999999999</c:v>
                </c:pt>
                <c:pt idx="54515">
                  <c:v>-2.6825000000000045</c:v>
                </c:pt>
                <c:pt idx="54516">
                  <c:v>-2.6805000000000092</c:v>
                </c:pt>
                <c:pt idx="54517">
                  <c:v>-2.6784999999999997</c:v>
                </c:pt>
                <c:pt idx="54518">
                  <c:v>-2.6765000000000043</c:v>
                </c:pt>
                <c:pt idx="54519">
                  <c:v>-2.674500000000009</c:v>
                </c:pt>
                <c:pt idx="54520">
                  <c:v>-2.6724999999999994</c:v>
                </c:pt>
                <c:pt idx="54521">
                  <c:v>-2.6705000000000041</c:v>
                </c:pt>
                <c:pt idx="54522">
                  <c:v>-2.6685000000000088</c:v>
                </c:pt>
                <c:pt idx="54523">
                  <c:v>-2.6664999999999992</c:v>
                </c:pt>
                <c:pt idx="54524">
                  <c:v>-2.6645000000000039</c:v>
                </c:pt>
                <c:pt idx="54525">
                  <c:v>-2.6625000000000085</c:v>
                </c:pt>
                <c:pt idx="54526">
                  <c:v>-2.660499999999999</c:v>
                </c:pt>
                <c:pt idx="54527">
                  <c:v>-2.6585000000000036</c:v>
                </c:pt>
                <c:pt idx="54528">
                  <c:v>-2.6565000000000083</c:v>
                </c:pt>
                <c:pt idx="54529">
                  <c:v>-2.6544999999999987</c:v>
                </c:pt>
                <c:pt idx="54530">
                  <c:v>-2.6525000000000034</c:v>
                </c:pt>
                <c:pt idx="54531">
                  <c:v>-2.6505000000000081</c:v>
                </c:pt>
                <c:pt idx="54532">
                  <c:v>-2.6485000000000127</c:v>
                </c:pt>
                <c:pt idx="54533">
                  <c:v>-2.6465000000000032</c:v>
                </c:pt>
                <c:pt idx="54534">
                  <c:v>-2.6445000000000078</c:v>
                </c:pt>
                <c:pt idx="54535">
                  <c:v>-2.6425000000000125</c:v>
                </c:pt>
                <c:pt idx="54536">
                  <c:v>-2.640500000000003</c:v>
                </c:pt>
                <c:pt idx="54537">
                  <c:v>-2.6385000000000076</c:v>
                </c:pt>
                <c:pt idx="54538">
                  <c:v>-2.6365000000000123</c:v>
                </c:pt>
                <c:pt idx="54539">
                  <c:v>-2.6345000000000027</c:v>
                </c:pt>
                <c:pt idx="54540">
                  <c:v>-2.6325000000000074</c:v>
                </c:pt>
                <c:pt idx="54541">
                  <c:v>-2.6305000000000121</c:v>
                </c:pt>
                <c:pt idx="54542">
                  <c:v>-2.6285000000000025</c:v>
                </c:pt>
                <c:pt idx="54543">
                  <c:v>-2.6265000000000072</c:v>
                </c:pt>
                <c:pt idx="54544">
                  <c:v>-2.6245000000000118</c:v>
                </c:pt>
                <c:pt idx="54545">
                  <c:v>-2.6225000000000023</c:v>
                </c:pt>
                <c:pt idx="54546">
                  <c:v>-2.6205000000000069</c:v>
                </c:pt>
                <c:pt idx="54547">
                  <c:v>-2.6185000000000116</c:v>
                </c:pt>
                <c:pt idx="54548">
                  <c:v>-2.616500000000002</c:v>
                </c:pt>
                <c:pt idx="54549">
                  <c:v>-2.6145000000000067</c:v>
                </c:pt>
                <c:pt idx="54550">
                  <c:v>-2.6125000000000114</c:v>
                </c:pt>
                <c:pt idx="54551">
                  <c:v>-2.6105000000000018</c:v>
                </c:pt>
                <c:pt idx="54552">
                  <c:v>-2.6085000000000065</c:v>
                </c:pt>
                <c:pt idx="54553">
                  <c:v>-2.6065000000000111</c:v>
                </c:pt>
                <c:pt idx="54554">
                  <c:v>-2.6045000000000016</c:v>
                </c:pt>
                <c:pt idx="54555">
                  <c:v>-2.6025000000000063</c:v>
                </c:pt>
                <c:pt idx="54556">
                  <c:v>-2.6005000000000109</c:v>
                </c:pt>
                <c:pt idx="54557">
                  <c:v>-2.5985000000000014</c:v>
                </c:pt>
                <c:pt idx="54558">
                  <c:v>-2.596500000000006</c:v>
                </c:pt>
                <c:pt idx="54559">
                  <c:v>-2.5945000000000107</c:v>
                </c:pt>
                <c:pt idx="54560">
                  <c:v>-2.5925000000000011</c:v>
                </c:pt>
                <c:pt idx="54561">
                  <c:v>-2.5905000000000058</c:v>
                </c:pt>
                <c:pt idx="54562">
                  <c:v>-2.5885000000000105</c:v>
                </c:pt>
                <c:pt idx="54563">
                  <c:v>-2.5865000000000009</c:v>
                </c:pt>
                <c:pt idx="54564">
                  <c:v>-2.5845000000000056</c:v>
                </c:pt>
                <c:pt idx="54565">
                  <c:v>-2.5825000000000102</c:v>
                </c:pt>
                <c:pt idx="54566">
                  <c:v>-2.5805000000000007</c:v>
                </c:pt>
                <c:pt idx="54567">
                  <c:v>-2.5785000000000053</c:v>
                </c:pt>
                <c:pt idx="54568">
                  <c:v>-2.57650000000001</c:v>
                </c:pt>
                <c:pt idx="54569">
                  <c:v>-2.5745000000000005</c:v>
                </c:pt>
                <c:pt idx="54570">
                  <c:v>-2.5725000000000051</c:v>
                </c:pt>
                <c:pt idx="54571">
                  <c:v>-2.5705000000000098</c:v>
                </c:pt>
                <c:pt idx="54572">
                  <c:v>-2.5685000000000002</c:v>
                </c:pt>
                <c:pt idx="54573">
                  <c:v>-2.5665000000000049</c:v>
                </c:pt>
                <c:pt idx="54574">
                  <c:v>-2.5645000000000095</c:v>
                </c:pt>
                <c:pt idx="54575">
                  <c:v>-2.5625</c:v>
                </c:pt>
                <c:pt idx="54576">
                  <c:v>-2.5605000000000047</c:v>
                </c:pt>
                <c:pt idx="54577">
                  <c:v>-2.5585000000000093</c:v>
                </c:pt>
                <c:pt idx="54578">
                  <c:v>-2.5564999999999998</c:v>
                </c:pt>
                <c:pt idx="54579">
                  <c:v>-2.5545000000000044</c:v>
                </c:pt>
                <c:pt idx="54580">
                  <c:v>-2.5525000000000091</c:v>
                </c:pt>
                <c:pt idx="54581">
                  <c:v>-2.5504999999999995</c:v>
                </c:pt>
                <c:pt idx="54582">
                  <c:v>-2.5485000000000042</c:v>
                </c:pt>
                <c:pt idx="54583">
                  <c:v>-2.5465000000000089</c:v>
                </c:pt>
                <c:pt idx="54584">
                  <c:v>-2.5444999999999993</c:v>
                </c:pt>
                <c:pt idx="54585">
                  <c:v>-2.542500000000004</c:v>
                </c:pt>
                <c:pt idx="54586">
                  <c:v>-2.5405000000000086</c:v>
                </c:pt>
                <c:pt idx="54587">
                  <c:v>-2.5384999999999991</c:v>
                </c:pt>
                <c:pt idx="54588">
                  <c:v>-2.5365000000000038</c:v>
                </c:pt>
                <c:pt idx="54589">
                  <c:v>-2.5345000000000084</c:v>
                </c:pt>
                <c:pt idx="54590">
                  <c:v>-2.5324999999999989</c:v>
                </c:pt>
                <c:pt idx="54591">
                  <c:v>-2.5305000000000035</c:v>
                </c:pt>
                <c:pt idx="54592">
                  <c:v>-2.5285000000000082</c:v>
                </c:pt>
                <c:pt idx="54593">
                  <c:v>-2.5264999999999986</c:v>
                </c:pt>
                <c:pt idx="54594">
                  <c:v>-2.5245000000000033</c:v>
                </c:pt>
                <c:pt idx="54595">
                  <c:v>-2.522500000000008</c:v>
                </c:pt>
                <c:pt idx="54596">
                  <c:v>-2.5205000000000126</c:v>
                </c:pt>
                <c:pt idx="54597">
                  <c:v>-2.5185000000000031</c:v>
                </c:pt>
                <c:pt idx="54598">
                  <c:v>-2.5165000000000077</c:v>
                </c:pt>
                <c:pt idx="54599">
                  <c:v>-2.5145000000000124</c:v>
                </c:pt>
                <c:pt idx="54600">
                  <c:v>-2.5125000000000028</c:v>
                </c:pt>
                <c:pt idx="54601">
                  <c:v>-2.5105000000000075</c:v>
                </c:pt>
                <c:pt idx="54602">
                  <c:v>-2.5085000000000122</c:v>
                </c:pt>
                <c:pt idx="54603">
                  <c:v>-2.5065000000000026</c:v>
                </c:pt>
                <c:pt idx="54604">
                  <c:v>-2.5045000000000073</c:v>
                </c:pt>
                <c:pt idx="54605">
                  <c:v>-2.5025000000000119</c:v>
                </c:pt>
                <c:pt idx="54606">
                  <c:v>-2.5005000000000024</c:v>
                </c:pt>
                <c:pt idx="54607">
                  <c:v>-2.498500000000007</c:v>
                </c:pt>
                <c:pt idx="54608">
                  <c:v>-2.4965000000000117</c:v>
                </c:pt>
                <c:pt idx="54609">
                  <c:v>-2.4945000000000022</c:v>
                </c:pt>
                <c:pt idx="54610">
                  <c:v>-2.4925000000000068</c:v>
                </c:pt>
                <c:pt idx="54611">
                  <c:v>-2.4905000000000115</c:v>
                </c:pt>
                <c:pt idx="54612">
                  <c:v>-2.4885000000000019</c:v>
                </c:pt>
                <c:pt idx="54613">
                  <c:v>-2.4865000000000066</c:v>
                </c:pt>
                <c:pt idx="54614">
                  <c:v>-2.4845000000000113</c:v>
                </c:pt>
                <c:pt idx="54615">
                  <c:v>-2.4825000000000017</c:v>
                </c:pt>
                <c:pt idx="54616">
                  <c:v>-2.4805000000000064</c:v>
                </c:pt>
                <c:pt idx="54617">
                  <c:v>-2.478500000000011</c:v>
                </c:pt>
                <c:pt idx="54618">
                  <c:v>-2.4765000000000015</c:v>
                </c:pt>
                <c:pt idx="54619">
                  <c:v>-2.4745000000000061</c:v>
                </c:pt>
                <c:pt idx="54620">
                  <c:v>-2.4725000000000108</c:v>
                </c:pt>
                <c:pt idx="54621">
                  <c:v>-2.4705000000000013</c:v>
                </c:pt>
                <c:pt idx="54622">
                  <c:v>-2.4685000000000059</c:v>
                </c:pt>
                <c:pt idx="54623">
                  <c:v>-2.4665000000000106</c:v>
                </c:pt>
                <c:pt idx="54624">
                  <c:v>-2.464500000000001</c:v>
                </c:pt>
                <c:pt idx="54625">
                  <c:v>-2.4625000000000057</c:v>
                </c:pt>
                <c:pt idx="54626">
                  <c:v>-2.4605000000000103</c:v>
                </c:pt>
                <c:pt idx="54627">
                  <c:v>-2.4585000000000008</c:v>
                </c:pt>
                <c:pt idx="54628">
                  <c:v>-2.4565000000000055</c:v>
                </c:pt>
                <c:pt idx="54629">
                  <c:v>-2.4545000000000101</c:v>
                </c:pt>
                <c:pt idx="54630">
                  <c:v>-2.4525000000000006</c:v>
                </c:pt>
                <c:pt idx="54631">
                  <c:v>-2.4505000000000052</c:v>
                </c:pt>
                <c:pt idx="54632">
                  <c:v>-2.4485000000000099</c:v>
                </c:pt>
                <c:pt idx="54633">
                  <c:v>-2.4465000000000003</c:v>
                </c:pt>
                <c:pt idx="54634">
                  <c:v>-2.444500000000005</c:v>
                </c:pt>
                <c:pt idx="54635">
                  <c:v>-2.4425000000000097</c:v>
                </c:pt>
                <c:pt idx="54636">
                  <c:v>-2.4405000000000001</c:v>
                </c:pt>
                <c:pt idx="54637">
                  <c:v>-2.4385000000000048</c:v>
                </c:pt>
                <c:pt idx="54638">
                  <c:v>-2.4365000000000094</c:v>
                </c:pt>
                <c:pt idx="54639">
                  <c:v>-2.4344999999999999</c:v>
                </c:pt>
                <c:pt idx="54640">
                  <c:v>-2.4325000000000045</c:v>
                </c:pt>
                <c:pt idx="54641">
                  <c:v>-2.4305000000000092</c:v>
                </c:pt>
                <c:pt idx="54642">
                  <c:v>-2.4284999999999997</c:v>
                </c:pt>
                <c:pt idx="54643">
                  <c:v>-2.4265000000000043</c:v>
                </c:pt>
                <c:pt idx="54644">
                  <c:v>-2.424500000000009</c:v>
                </c:pt>
                <c:pt idx="54645">
                  <c:v>-2.4224999999999994</c:v>
                </c:pt>
                <c:pt idx="54646">
                  <c:v>-2.4205000000000041</c:v>
                </c:pt>
                <c:pt idx="54647">
                  <c:v>-2.4185000000000088</c:v>
                </c:pt>
                <c:pt idx="54648">
                  <c:v>-2.4164999999999992</c:v>
                </c:pt>
                <c:pt idx="54649">
                  <c:v>-2.4145000000000039</c:v>
                </c:pt>
                <c:pt idx="54650">
                  <c:v>-2.4125000000000085</c:v>
                </c:pt>
                <c:pt idx="54651">
                  <c:v>-2.410499999999999</c:v>
                </c:pt>
                <c:pt idx="54652">
                  <c:v>-2.4085000000000036</c:v>
                </c:pt>
                <c:pt idx="54653">
                  <c:v>-2.4065000000000083</c:v>
                </c:pt>
                <c:pt idx="54654">
                  <c:v>-2.4044999999999987</c:v>
                </c:pt>
                <c:pt idx="54655">
                  <c:v>-2.4025000000000034</c:v>
                </c:pt>
                <c:pt idx="54656">
                  <c:v>-2.4005000000000081</c:v>
                </c:pt>
                <c:pt idx="54657">
                  <c:v>-2.3985000000000127</c:v>
                </c:pt>
                <c:pt idx="54658">
                  <c:v>-2.3965000000000032</c:v>
                </c:pt>
                <c:pt idx="54659">
                  <c:v>-2.3945000000000078</c:v>
                </c:pt>
                <c:pt idx="54660">
                  <c:v>-2.3925000000000125</c:v>
                </c:pt>
                <c:pt idx="54661">
                  <c:v>-2.390500000000003</c:v>
                </c:pt>
                <c:pt idx="54662">
                  <c:v>-2.3885000000000076</c:v>
                </c:pt>
                <c:pt idx="54663">
                  <c:v>-2.3865000000000123</c:v>
                </c:pt>
                <c:pt idx="54664">
                  <c:v>-2.3845000000000027</c:v>
                </c:pt>
                <c:pt idx="54665">
                  <c:v>-2.3825000000000074</c:v>
                </c:pt>
                <c:pt idx="54666">
                  <c:v>-2.3805000000000121</c:v>
                </c:pt>
                <c:pt idx="54667">
                  <c:v>-2.3785000000000025</c:v>
                </c:pt>
                <c:pt idx="54668">
                  <c:v>-2.3765000000000072</c:v>
                </c:pt>
                <c:pt idx="54669">
                  <c:v>-2.3745000000000118</c:v>
                </c:pt>
                <c:pt idx="54670">
                  <c:v>-2.3725000000000023</c:v>
                </c:pt>
                <c:pt idx="54671">
                  <c:v>-2.3705000000000069</c:v>
                </c:pt>
                <c:pt idx="54672">
                  <c:v>-2.3685000000000116</c:v>
                </c:pt>
                <c:pt idx="54673">
                  <c:v>-2.366500000000002</c:v>
                </c:pt>
                <c:pt idx="54674">
                  <c:v>-2.3645000000000067</c:v>
                </c:pt>
                <c:pt idx="54675">
                  <c:v>-2.3625000000000114</c:v>
                </c:pt>
                <c:pt idx="54676">
                  <c:v>-2.3605000000000018</c:v>
                </c:pt>
                <c:pt idx="54677">
                  <c:v>-2.3585000000000065</c:v>
                </c:pt>
                <c:pt idx="54678">
                  <c:v>-2.3565000000000111</c:v>
                </c:pt>
                <c:pt idx="54679">
                  <c:v>-2.3545000000000016</c:v>
                </c:pt>
                <c:pt idx="54680">
                  <c:v>-2.3525000000000063</c:v>
                </c:pt>
                <c:pt idx="54681">
                  <c:v>-2.3505000000000109</c:v>
                </c:pt>
                <c:pt idx="54682">
                  <c:v>-2.3485000000000014</c:v>
                </c:pt>
                <c:pt idx="54683">
                  <c:v>-2.346500000000006</c:v>
                </c:pt>
                <c:pt idx="54684">
                  <c:v>-2.3445000000000107</c:v>
                </c:pt>
                <c:pt idx="54685">
                  <c:v>-2.3425000000000011</c:v>
                </c:pt>
                <c:pt idx="54686">
                  <c:v>-2.3405000000000058</c:v>
                </c:pt>
                <c:pt idx="54687">
                  <c:v>-2.3385000000000105</c:v>
                </c:pt>
                <c:pt idx="54688">
                  <c:v>-2.3365000000000009</c:v>
                </c:pt>
                <c:pt idx="54689">
                  <c:v>-2.3345000000000056</c:v>
                </c:pt>
                <c:pt idx="54690">
                  <c:v>-2.3325000000000102</c:v>
                </c:pt>
                <c:pt idx="54691">
                  <c:v>-2.3305000000000007</c:v>
                </c:pt>
                <c:pt idx="54692">
                  <c:v>-2.3285000000000053</c:v>
                </c:pt>
                <c:pt idx="54693">
                  <c:v>-2.32650000000001</c:v>
                </c:pt>
                <c:pt idx="54694">
                  <c:v>-2.3245000000000005</c:v>
                </c:pt>
                <c:pt idx="54695">
                  <c:v>-2.3225000000000051</c:v>
                </c:pt>
                <c:pt idx="54696">
                  <c:v>-2.3205000000000098</c:v>
                </c:pt>
                <c:pt idx="54697">
                  <c:v>-2.3185000000000002</c:v>
                </c:pt>
                <c:pt idx="54698">
                  <c:v>-2.3165000000000049</c:v>
                </c:pt>
                <c:pt idx="54699">
                  <c:v>-2.3145000000000095</c:v>
                </c:pt>
                <c:pt idx="54700">
                  <c:v>-2.3125</c:v>
                </c:pt>
                <c:pt idx="54701">
                  <c:v>-2.3105000000000047</c:v>
                </c:pt>
                <c:pt idx="54702">
                  <c:v>-2.3085000000000093</c:v>
                </c:pt>
                <c:pt idx="54703">
                  <c:v>-2.3064999999999998</c:v>
                </c:pt>
                <c:pt idx="54704">
                  <c:v>-2.3045000000000044</c:v>
                </c:pt>
                <c:pt idx="54705">
                  <c:v>-2.3025000000000091</c:v>
                </c:pt>
                <c:pt idx="54706">
                  <c:v>-2.3004999999999995</c:v>
                </c:pt>
                <c:pt idx="54707">
                  <c:v>-2.2985000000000042</c:v>
                </c:pt>
                <c:pt idx="54708">
                  <c:v>-2.2965000000000089</c:v>
                </c:pt>
                <c:pt idx="54709">
                  <c:v>-2.2944999999999993</c:v>
                </c:pt>
                <c:pt idx="54710">
                  <c:v>-2.292500000000004</c:v>
                </c:pt>
                <c:pt idx="54711">
                  <c:v>-2.2905000000000086</c:v>
                </c:pt>
                <c:pt idx="54712">
                  <c:v>-2.2884999999999991</c:v>
                </c:pt>
                <c:pt idx="54713">
                  <c:v>-2.2865000000000038</c:v>
                </c:pt>
                <c:pt idx="54714">
                  <c:v>-2.2845000000000084</c:v>
                </c:pt>
                <c:pt idx="54715">
                  <c:v>-2.2824999999999989</c:v>
                </c:pt>
                <c:pt idx="54716">
                  <c:v>-2.2805000000000035</c:v>
                </c:pt>
                <c:pt idx="54717">
                  <c:v>-2.2785000000000082</c:v>
                </c:pt>
                <c:pt idx="54718">
                  <c:v>-2.2764999999999986</c:v>
                </c:pt>
                <c:pt idx="54719">
                  <c:v>-2.2745000000000033</c:v>
                </c:pt>
                <c:pt idx="54720">
                  <c:v>-2.272500000000008</c:v>
                </c:pt>
                <c:pt idx="54721">
                  <c:v>-2.2705000000000126</c:v>
                </c:pt>
                <c:pt idx="54722">
                  <c:v>-2.2685000000000031</c:v>
                </c:pt>
                <c:pt idx="54723">
                  <c:v>-2.2665000000000077</c:v>
                </c:pt>
                <c:pt idx="54724">
                  <c:v>-2.2645000000000124</c:v>
                </c:pt>
                <c:pt idx="54725">
                  <c:v>-2.2625000000000028</c:v>
                </c:pt>
                <c:pt idx="54726">
                  <c:v>-2.2605000000000075</c:v>
                </c:pt>
                <c:pt idx="54727">
                  <c:v>-2.2585000000000122</c:v>
                </c:pt>
                <c:pt idx="54728">
                  <c:v>-2.2565000000000026</c:v>
                </c:pt>
                <c:pt idx="54729">
                  <c:v>-2.2545000000000073</c:v>
                </c:pt>
                <c:pt idx="54730">
                  <c:v>-2.2525000000000119</c:v>
                </c:pt>
                <c:pt idx="54731">
                  <c:v>-2.2505000000000024</c:v>
                </c:pt>
                <c:pt idx="54732">
                  <c:v>-2.248500000000007</c:v>
                </c:pt>
                <c:pt idx="54733">
                  <c:v>-2.2465000000000117</c:v>
                </c:pt>
                <c:pt idx="54734">
                  <c:v>-2.2445000000000022</c:v>
                </c:pt>
                <c:pt idx="54735">
                  <c:v>-2.2425000000000068</c:v>
                </c:pt>
                <c:pt idx="54736">
                  <c:v>-2.2405000000000115</c:v>
                </c:pt>
                <c:pt idx="54737">
                  <c:v>-2.2385000000000019</c:v>
                </c:pt>
                <c:pt idx="54738">
                  <c:v>-2.2365000000000066</c:v>
                </c:pt>
                <c:pt idx="54739">
                  <c:v>-2.2345000000000113</c:v>
                </c:pt>
                <c:pt idx="54740">
                  <c:v>-2.2325000000000017</c:v>
                </c:pt>
                <c:pt idx="54741">
                  <c:v>-2.2305000000000064</c:v>
                </c:pt>
                <c:pt idx="54742">
                  <c:v>-2.228500000000011</c:v>
                </c:pt>
                <c:pt idx="54743">
                  <c:v>-2.2265000000000015</c:v>
                </c:pt>
                <c:pt idx="54744">
                  <c:v>-2.2245000000000061</c:v>
                </c:pt>
                <c:pt idx="54745">
                  <c:v>-2.2225000000000108</c:v>
                </c:pt>
                <c:pt idx="54746">
                  <c:v>-2.2205000000000013</c:v>
                </c:pt>
                <c:pt idx="54747">
                  <c:v>-2.2185000000000059</c:v>
                </c:pt>
                <c:pt idx="54748">
                  <c:v>-2.2165000000000106</c:v>
                </c:pt>
                <c:pt idx="54749">
                  <c:v>-2.214500000000001</c:v>
                </c:pt>
                <c:pt idx="54750">
                  <c:v>-2.2125000000000057</c:v>
                </c:pt>
                <c:pt idx="54751">
                  <c:v>-2.2105000000000103</c:v>
                </c:pt>
                <c:pt idx="54752">
                  <c:v>-2.2085000000000008</c:v>
                </c:pt>
                <c:pt idx="54753">
                  <c:v>-2.2065000000000055</c:v>
                </c:pt>
                <c:pt idx="54754">
                  <c:v>-2.2045000000000101</c:v>
                </c:pt>
                <c:pt idx="54755">
                  <c:v>-2.2025000000000006</c:v>
                </c:pt>
                <c:pt idx="54756">
                  <c:v>-2.2005000000000052</c:v>
                </c:pt>
                <c:pt idx="54757">
                  <c:v>-2.1985000000000099</c:v>
                </c:pt>
                <c:pt idx="54758">
                  <c:v>-2.1965000000000003</c:v>
                </c:pt>
                <c:pt idx="54759">
                  <c:v>-2.194500000000005</c:v>
                </c:pt>
                <c:pt idx="54760">
                  <c:v>-2.1925000000000097</c:v>
                </c:pt>
                <c:pt idx="54761">
                  <c:v>-2.1905000000000001</c:v>
                </c:pt>
                <c:pt idx="54762">
                  <c:v>-2.1885000000000048</c:v>
                </c:pt>
                <c:pt idx="54763">
                  <c:v>-2.1865000000000094</c:v>
                </c:pt>
                <c:pt idx="54764">
                  <c:v>-2.1844999999999999</c:v>
                </c:pt>
                <c:pt idx="54765">
                  <c:v>-2.1825000000000045</c:v>
                </c:pt>
                <c:pt idx="54766">
                  <c:v>-2.1805000000000092</c:v>
                </c:pt>
                <c:pt idx="54767">
                  <c:v>-2.1784999999999997</c:v>
                </c:pt>
                <c:pt idx="54768">
                  <c:v>-2.1765000000000043</c:v>
                </c:pt>
                <c:pt idx="54769">
                  <c:v>-2.174500000000009</c:v>
                </c:pt>
                <c:pt idx="54770">
                  <c:v>-2.1724999999999994</c:v>
                </c:pt>
                <c:pt idx="54771">
                  <c:v>-2.1705000000000041</c:v>
                </c:pt>
                <c:pt idx="54772">
                  <c:v>-2.1685000000000088</c:v>
                </c:pt>
                <c:pt idx="54773">
                  <c:v>-2.1664999999999992</c:v>
                </c:pt>
                <c:pt idx="54774">
                  <c:v>-2.1645000000000039</c:v>
                </c:pt>
                <c:pt idx="54775">
                  <c:v>-2.1625000000000085</c:v>
                </c:pt>
                <c:pt idx="54776">
                  <c:v>-2.160499999999999</c:v>
                </c:pt>
                <c:pt idx="54777">
                  <c:v>-2.1585000000000036</c:v>
                </c:pt>
                <c:pt idx="54778">
                  <c:v>-2.1565000000000083</c:v>
                </c:pt>
                <c:pt idx="54779">
                  <c:v>-2.1544999999999987</c:v>
                </c:pt>
                <c:pt idx="54780">
                  <c:v>-2.1525000000000034</c:v>
                </c:pt>
                <c:pt idx="54781">
                  <c:v>-2.1505000000000081</c:v>
                </c:pt>
                <c:pt idx="54782">
                  <c:v>-2.1485000000000127</c:v>
                </c:pt>
                <c:pt idx="54783">
                  <c:v>-2.1465000000000032</c:v>
                </c:pt>
                <c:pt idx="54784">
                  <c:v>-2.1445000000000078</c:v>
                </c:pt>
                <c:pt idx="54785">
                  <c:v>-2.1425000000000125</c:v>
                </c:pt>
                <c:pt idx="54786">
                  <c:v>-2.140500000000003</c:v>
                </c:pt>
                <c:pt idx="54787">
                  <c:v>-2.1385000000000076</c:v>
                </c:pt>
                <c:pt idx="54788">
                  <c:v>-2.1365000000000123</c:v>
                </c:pt>
                <c:pt idx="54789">
                  <c:v>-2.1345000000000027</c:v>
                </c:pt>
                <c:pt idx="54790">
                  <c:v>-2.1325000000000074</c:v>
                </c:pt>
                <c:pt idx="54791">
                  <c:v>-2.1305000000000121</c:v>
                </c:pt>
                <c:pt idx="54792">
                  <c:v>-2.1285000000000025</c:v>
                </c:pt>
                <c:pt idx="54793">
                  <c:v>-2.1265000000000072</c:v>
                </c:pt>
                <c:pt idx="54794">
                  <c:v>-2.1245000000000118</c:v>
                </c:pt>
                <c:pt idx="54795">
                  <c:v>-2.1225000000000023</c:v>
                </c:pt>
                <c:pt idx="54796">
                  <c:v>-2.1205000000000069</c:v>
                </c:pt>
                <c:pt idx="54797">
                  <c:v>-2.1185000000000116</c:v>
                </c:pt>
                <c:pt idx="54798">
                  <c:v>-2.116500000000002</c:v>
                </c:pt>
                <c:pt idx="54799">
                  <c:v>-2.1145000000000067</c:v>
                </c:pt>
                <c:pt idx="54800">
                  <c:v>-2.1125000000000114</c:v>
                </c:pt>
                <c:pt idx="54801">
                  <c:v>-2.1105000000000018</c:v>
                </c:pt>
                <c:pt idx="54802">
                  <c:v>-2.1085000000000065</c:v>
                </c:pt>
                <c:pt idx="54803">
                  <c:v>-2.1065000000000111</c:v>
                </c:pt>
                <c:pt idx="54804">
                  <c:v>-2.1045000000000016</c:v>
                </c:pt>
                <c:pt idx="54805">
                  <c:v>-2.1025000000000063</c:v>
                </c:pt>
                <c:pt idx="54806">
                  <c:v>-2.1005000000000109</c:v>
                </c:pt>
                <c:pt idx="54807">
                  <c:v>-2.0985000000000014</c:v>
                </c:pt>
                <c:pt idx="54808">
                  <c:v>-2.096500000000006</c:v>
                </c:pt>
                <c:pt idx="54809">
                  <c:v>-2.0945000000000107</c:v>
                </c:pt>
                <c:pt idx="54810">
                  <c:v>-2.0925000000000011</c:v>
                </c:pt>
                <c:pt idx="54811">
                  <c:v>-2.0905000000000058</c:v>
                </c:pt>
                <c:pt idx="54812">
                  <c:v>-2.0885000000000105</c:v>
                </c:pt>
                <c:pt idx="54813">
                  <c:v>-2.0865000000000009</c:v>
                </c:pt>
                <c:pt idx="54814">
                  <c:v>-2.0845000000000056</c:v>
                </c:pt>
                <c:pt idx="54815">
                  <c:v>-2.0825000000000102</c:v>
                </c:pt>
                <c:pt idx="54816">
                  <c:v>-2.0805000000000007</c:v>
                </c:pt>
                <c:pt idx="54817">
                  <c:v>-2.0785000000000053</c:v>
                </c:pt>
                <c:pt idx="54818">
                  <c:v>-2.07650000000001</c:v>
                </c:pt>
                <c:pt idx="54819">
                  <c:v>-2.0745000000000005</c:v>
                </c:pt>
                <c:pt idx="54820">
                  <c:v>-2.0725000000000051</c:v>
                </c:pt>
                <c:pt idx="54821">
                  <c:v>-2.0705000000000098</c:v>
                </c:pt>
                <c:pt idx="54822">
                  <c:v>-2.0685000000000002</c:v>
                </c:pt>
                <c:pt idx="54823">
                  <c:v>-2.0665000000000049</c:v>
                </c:pt>
                <c:pt idx="54824">
                  <c:v>-2.0645000000000095</c:v>
                </c:pt>
                <c:pt idx="54825">
                  <c:v>-2.0625</c:v>
                </c:pt>
                <c:pt idx="54826">
                  <c:v>-2.0605000000000047</c:v>
                </c:pt>
                <c:pt idx="54827">
                  <c:v>-2.0585000000000093</c:v>
                </c:pt>
                <c:pt idx="54828">
                  <c:v>-2.0564999999999998</c:v>
                </c:pt>
                <c:pt idx="54829">
                  <c:v>-2.0545000000000044</c:v>
                </c:pt>
                <c:pt idx="54830">
                  <c:v>-2.0525000000000091</c:v>
                </c:pt>
                <c:pt idx="54831">
                  <c:v>-2.0504999999999995</c:v>
                </c:pt>
                <c:pt idx="54832">
                  <c:v>-2.0485000000000042</c:v>
                </c:pt>
                <c:pt idx="54833">
                  <c:v>-2.0465000000000089</c:v>
                </c:pt>
                <c:pt idx="54834">
                  <c:v>-2.0444999999999993</c:v>
                </c:pt>
                <c:pt idx="54835">
                  <c:v>-2.042500000000004</c:v>
                </c:pt>
                <c:pt idx="54836">
                  <c:v>-2.0405000000000086</c:v>
                </c:pt>
                <c:pt idx="54837">
                  <c:v>-2.0384999999999991</c:v>
                </c:pt>
                <c:pt idx="54838">
                  <c:v>-2.0365000000000038</c:v>
                </c:pt>
                <c:pt idx="54839">
                  <c:v>-2.0345000000000084</c:v>
                </c:pt>
                <c:pt idx="54840">
                  <c:v>-2.0324999999999989</c:v>
                </c:pt>
                <c:pt idx="54841">
                  <c:v>-2.0305000000000035</c:v>
                </c:pt>
                <c:pt idx="54842">
                  <c:v>-2.0285000000000082</c:v>
                </c:pt>
                <c:pt idx="54843">
                  <c:v>-2.0264999999999986</c:v>
                </c:pt>
                <c:pt idx="54844">
                  <c:v>-2.0245000000000033</c:v>
                </c:pt>
                <c:pt idx="54845">
                  <c:v>-2.022500000000008</c:v>
                </c:pt>
                <c:pt idx="54846">
                  <c:v>-2.0205000000000126</c:v>
                </c:pt>
                <c:pt idx="54847">
                  <c:v>-2.0185000000000031</c:v>
                </c:pt>
                <c:pt idx="54848">
                  <c:v>-2.0165000000000077</c:v>
                </c:pt>
                <c:pt idx="54849">
                  <c:v>-2.0145000000000124</c:v>
                </c:pt>
                <c:pt idx="54850">
                  <c:v>-2.0125000000000028</c:v>
                </c:pt>
                <c:pt idx="54851">
                  <c:v>-2.0105000000000075</c:v>
                </c:pt>
                <c:pt idx="54852">
                  <c:v>-2.0085000000000122</c:v>
                </c:pt>
                <c:pt idx="54853">
                  <c:v>-2.0065000000000026</c:v>
                </c:pt>
                <c:pt idx="54854">
                  <c:v>-2.0045000000000073</c:v>
                </c:pt>
                <c:pt idx="54855">
                  <c:v>-2.0025000000000119</c:v>
                </c:pt>
                <c:pt idx="54856">
                  <c:v>-2.0005000000000024</c:v>
                </c:pt>
                <c:pt idx="54857">
                  <c:v>-1.998500000000007</c:v>
                </c:pt>
                <c:pt idx="54858">
                  <c:v>-1.9965000000000117</c:v>
                </c:pt>
                <c:pt idx="54859">
                  <c:v>-1.9945000000000022</c:v>
                </c:pt>
                <c:pt idx="54860">
                  <c:v>-1.9925000000000068</c:v>
                </c:pt>
                <c:pt idx="54861">
                  <c:v>-1.9905000000000115</c:v>
                </c:pt>
                <c:pt idx="54862">
                  <c:v>-1.9885000000000019</c:v>
                </c:pt>
                <c:pt idx="54863">
                  <c:v>-1.9865000000000066</c:v>
                </c:pt>
                <c:pt idx="54864">
                  <c:v>-1.9845000000000113</c:v>
                </c:pt>
                <c:pt idx="54865">
                  <c:v>-1.9825000000000017</c:v>
                </c:pt>
                <c:pt idx="54866">
                  <c:v>-1.9805000000000064</c:v>
                </c:pt>
                <c:pt idx="54867">
                  <c:v>-1.978500000000011</c:v>
                </c:pt>
                <c:pt idx="54868">
                  <c:v>-1.9765000000000015</c:v>
                </c:pt>
                <c:pt idx="54869">
                  <c:v>-1.9745000000000061</c:v>
                </c:pt>
                <c:pt idx="54870">
                  <c:v>-1.9725000000000108</c:v>
                </c:pt>
                <c:pt idx="54871">
                  <c:v>-1.9705000000000013</c:v>
                </c:pt>
                <c:pt idx="54872">
                  <c:v>-1.9685000000000059</c:v>
                </c:pt>
                <c:pt idx="54873">
                  <c:v>-1.9665000000000106</c:v>
                </c:pt>
                <c:pt idx="54874">
                  <c:v>-1.964500000000001</c:v>
                </c:pt>
                <c:pt idx="54875">
                  <c:v>-1.9625000000000057</c:v>
                </c:pt>
                <c:pt idx="54876">
                  <c:v>-1.9605000000000103</c:v>
                </c:pt>
                <c:pt idx="54877">
                  <c:v>-1.9585000000000008</c:v>
                </c:pt>
                <c:pt idx="54878">
                  <c:v>-1.9565000000000055</c:v>
                </c:pt>
                <c:pt idx="54879">
                  <c:v>-1.9545000000000101</c:v>
                </c:pt>
                <c:pt idx="54880">
                  <c:v>-1.9525000000000006</c:v>
                </c:pt>
                <c:pt idx="54881">
                  <c:v>-1.9505000000000052</c:v>
                </c:pt>
                <c:pt idx="54882">
                  <c:v>-1.9485000000000099</c:v>
                </c:pt>
                <c:pt idx="54883">
                  <c:v>-1.9465000000000003</c:v>
                </c:pt>
                <c:pt idx="54884">
                  <c:v>-1.944500000000005</c:v>
                </c:pt>
                <c:pt idx="54885">
                  <c:v>-1.9425000000000097</c:v>
                </c:pt>
                <c:pt idx="54886">
                  <c:v>-1.9405000000000001</c:v>
                </c:pt>
                <c:pt idx="54887">
                  <c:v>-1.9385000000000048</c:v>
                </c:pt>
                <c:pt idx="54888">
                  <c:v>-1.9365000000000094</c:v>
                </c:pt>
                <c:pt idx="54889">
                  <c:v>-1.9344999999999999</c:v>
                </c:pt>
                <c:pt idx="54890">
                  <c:v>-1.9325000000000045</c:v>
                </c:pt>
                <c:pt idx="54891">
                  <c:v>-1.9305000000000092</c:v>
                </c:pt>
                <c:pt idx="54892">
                  <c:v>-1.9284999999999997</c:v>
                </c:pt>
                <c:pt idx="54893">
                  <c:v>-1.9265000000000043</c:v>
                </c:pt>
                <c:pt idx="54894">
                  <c:v>-1.924500000000009</c:v>
                </c:pt>
                <c:pt idx="54895">
                  <c:v>-1.9224999999999994</c:v>
                </c:pt>
                <c:pt idx="54896">
                  <c:v>-1.9205000000000041</c:v>
                </c:pt>
                <c:pt idx="54897">
                  <c:v>-1.9185000000000088</c:v>
                </c:pt>
                <c:pt idx="54898">
                  <c:v>-1.9164999999999992</c:v>
                </c:pt>
                <c:pt idx="54899">
                  <c:v>-1.9145000000000039</c:v>
                </c:pt>
                <c:pt idx="54900">
                  <c:v>-1.9125000000000085</c:v>
                </c:pt>
                <c:pt idx="54901">
                  <c:v>-1.910499999999999</c:v>
                </c:pt>
                <c:pt idx="54902">
                  <c:v>-1.9085000000000036</c:v>
                </c:pt>
                <c:pt idx="54903">
                  <c:v>-1.9065000000000083</c:v>
                </c:pt>
                <c:pt idx="54904">
                  <c:v>-1.9044999999999987</c:v>
                </c:pt>
                <c:pt idx="54905">
                  <c:v>-1.9025000000000034</c:v>
                </c:pt>
                <c:pt idx="54906">
                  <c:v>-1.9005000000000081</c:v>
                </c:pt>
                <c:pt idx="54907">
                  <c:v>-1.8985000000000127</c:v>
                </c:pt>
                <c:pt idx="54908">
                  <c:v>-1.8965000000000032</c:v>
                </c:pt>
                <c:pt idx="54909">
                  <c:v>-1.8945000000000078</c:v>
                </c:pt>
                <c:pt idx="54910">
                  <c:v>-1.8925000000000125</c:v>
                </c:pt>
                <c:pt idx="54911">
                  <c:v>-1.890500000000003</c:v>
                </c:pt>
                <c:pt idx="54912">
                  <c:v>-1.8885000000000076</c:v>
                </c:pt>
                <c:pt idx="54913">
                  <c:v>-1.8865000000000123</c:v>
                </c:pt>
                <c:pt idx="54914">
                  <c:v>-1.8845000000000027</c:v>
                </c:pt>
                <c:pt idx="54915">
                  <c:v>-1.8825000000000074</c:v>
                </c:pt>
                <c:pt idx="54916">
                  <c:v>-1.8805000000000121</c:v>
                </c:pt>
                <c:pt idx="54917">
                  <c:v>-1.8785000000000025</c:v>
                </c:pt>
                <c:pt idx="54918">
                  <c:v>-1.8765000000000072</c:v>
                </c:pt>
                <c:pt idx="54919">
                  <c:v>-1.8745000000000118</c:v>
                </c:pt>
                <c:pt idx="54920">
                  <c:v>-1.8725000000000023</c:v>
                </c:pt>
                <c:pt idx="54921">
                  <c:v>-1.8705000000000069</c:v>
                </c:pt>
                <c:pt idx="54922">
                  <c:v>-1.8685000000000116</c:v>
                </c:pt>
                <c:pt idx="54923">
                  <c:v>-1.866500000000002</c:v>
                </c:pt>
                <c:pt idx="54924">
                  <c:v>-1.8645000000000067</c:v>
                </c:pt>
                <c:pt idx="54925">
                  <c:v>-1.8625000000000114</c:v>
                </c:pt>
                <c:pt idx="54926">
                  <c:v>-1.8605000000000018</c:v>
                </c:pt>
                <c:pt idx="54927">
                  <c:v>-1.8585000000000065</c:v>
                </c:pt>
                <c:pt idx="54928">
                  <c:v>-1.8565000000000111</c:v>
                </c:pt>
                <c:pt idx="54929">
                  <c:v>-1.8545000000000016</c:v>
                </c:pt>
                <c:pt idx="54930">
                  <c:v>-1.8525000000000063</c:v>
                </c:pt>
                <c:pt idx="54931">
                  <c:v>-1.8505000000000109</c:v>
                </c:pt>
                <c:pt idx="54932">
                  <c:v>-1.8485000000000014</c:v>
                </c:pt>
                <c:pt idx="54933">
                  <c:v>-1.846500000000006</c:v>
                </c:pt>
                <c:pt idx="54934">
                  <c:v>-1.8445000000000107</c:v>
                </c:pt>
                <c:pt idx="54935">
                  <c:v>-1.8425000000000011</c:v>
                </c:pt>
                <c:pt idx="54936">
                  <c:v>-1.8405000000000058</c:v>
                </c:pt>
                <c:pt idx="54937">
                  <c:v>-1.8385000000000105</c:v>
                </c:pt>
                <c:pt idx="54938">
                  <c:v>-1.8365000000000009</c:v>
                </c:pt>
                <c:pt idx="54939">
                  <c:v>-1.8345000000000056</c:v>
                </c:pt>
                <c:pt idx="54940">
                  <c:v>-1.8325000000000102</c:v>
                </c:pt>
                <c:pt idx="54941">
                  <c:v>-1.8305000000000007</c:v>
                </c:pt>
                <c:pt idx="54942">
                  <c:v>-1.8285000000000053</c:v>
                </c:pt>
                <c:pt idx="54943">
                  <c:v>-1.82650000000001</c:v>
                </c:pt>
                <c:pt idx="54944">
                  <c:v>-1.8245000000000005</c:v>
                </c:pt>
                <c:pt idx="54945">
                  <c:v>-1.8225000000000051</c:v>
                </c:pt>
                <c:pt idx="54946">
                  <c:v>-1.8205000000000098</c:v>
                </c:pt>
                <c:pt idx="54947">
                  <c:v>-1.8185000000000002</c:v>
                </c:pt>
                <c:pt idx="54948">
                  <c:v>-1.8165000000000049</c:v>
                </c:pt>
                <c:pt idx="54949">
                  <c:v>-1.8145000000000095</c:v>
                </c:pt>
                <c:pt idx="54950">
                  <c:v>-1.8125</c:v>
                </c:pt>
                <c:pt idx="54951">
                  <c:v>-1.8105000000000047</c:v>
                </c:pt>
                <c:pt idx="54952">
                  <c:v>-1.8085000000000093</c:v>
                </c:pt>
                <c:pt idx="54953">
                  <c:v>-1.8064999999999998</c:v>
                </c:pt>
                <c:pt idx="54954">
                  <c:v>-1.8045000000000044</c:v>
                </c:pt>
                <c:pt idx="54955">
                  <c:v>-1.8025000000000091</c:v>
                </c:pt>
                <c:pt idx="54956">
                  <c:v>-1.8004999999999995</c:v>
                </c:pt>
                <c:pt idx="54957">
                  <c:v>-1.7985000000000042</c:v>
                </c:pt>
                <c:pt idx="54958">
                  <c:v>-1.7965000000000089</c:v>
                </c:pt>
                <c:pt idx="54959">
                  <c:v>-1.7944999999999993</c:v>
                </c:pt>
                <c:pt idx="54960">
                  <c:v>-1.792500000000004</c:v>
                </c:pt>
                <c:pt idx="54961">
                  <c:v>-1.7905000000000086</c:v>
                </c:pt>
                <c:pt idx="54962">
                  <c:v>-1.7884999999999991</c:v>
                </c:pt>
                <c:pt idx="54963">
                  <c:v>-1.7865000000000038</c:v>
                </c:pt>
                <c:pt idx="54964">
                  <c:v>-1.7845000000000084</c:v>
                </c:pt>
                <c:pt idx="54965">
                  <c:v>-1.7824999999999989</c:v>
                </c:pt>
                <c:pt idx="54966">
                  <c:v>-1.7805000000000035</c:v>
                </c:pt>
                <c:pt idx="54967">
                  <c:v>-1.7785000000000082</c:v>
                </c:pt>
                <c:pt idx="54968">
                  <c:v>-1.7764999999999986</c:v>
                </c:pt>
                <c:pt idx="54969">
                  <c:v>-1.7745000000000033</c:v>
                </c:pt>
                <c:pt idx="54970">
                  <c:v>-1.772500000000008</c:v>
                </c:pt>
                <c:pt idx="54971">
                  <c:v>-1.7705000000000126</c:v>
                </c:pt>
                <c:pt idx="54972">
                  <c:v>-1.7685000000000031</c:v>
                </c:pt>
                <c:pt idx="54973">
                  <c:v>-1.7665000000000077</c:v>
                </c:pt>
                <c:pt idx="54974">
                  <c:v>-1.7645000000000124</c:v>
                </c:pt>
                <c:pt idx="54975">
                  <c:v>-1.7625000000000028</c:v>
                </c:pt>
                <c:pt idx="54976">
                  <c:v>-1.7605000000000075</c:v>
                </c:pt>
                <c:pt idx="54977">
                  <c:v>-1.7585000000000122</c:v>
                </c:pt>
                <c:pt idx="54978">
                  <c:v>-1.7565000000000026</c:v>
                </c:pt>
                <c:pt idx="54979">
                  <c:v>-1.7545000000000073</c:v>
                </c:pt>
                <c:pt idx="54980">
                  <c:v>-1.7525000000000119</c:v>
                </c:pt>
                <c:pt idx="54981">
                  <c:v>-1.7505000000000024</c:v>
                </c:pt>
                <c:pt idx="54982">
                  <c:v>-1.748500000000007</c:v>
                </c:pt>
                <c:pt idx="54983">
                  <c:v>-1.7465000000000117</c:v>
                </c:pt>
                <c:pt idx="54984">
                  <c:v>-1.7445000000000022</c:v>
                </c:pt>
                <c:pt idx="54985">
                  <c:v>-1.7425000000000068</c:v>
                </c:pt>
                <c:pt idx="54986">
                  <c:v>-1.7405000000000115</c:v>
                </c:pt>
                <c:pt idx="54987">
                  <c:v>-1.7385000000000019</c:v>
                </c:pt>
                <c:pt idx="54988">
                  <c:v>-1.7365000000000066</c:v>
                </c:pt>
                <c:pt idx="54989">
                  <c:v>-1.7345000000000113</c:v>
                </c:pt>
                <c:pt idx="54990">
                  <c:v>-1.7325000000000017</c:v>
                </c:pt>
                <c:pt idx="54991">
                  <c:v>-1.7305000000000064</c:v>
                </c:pt>
                <c:pt idx="54992">
                  <c:v>-1.728500000000011</c:v>
                </c:pt>
                <c:pt idx="54993">
                  <c:v>-1.7265000000000015</c:v>
                </c:pt>
                <c:pt idx="54994">
                  <c:v>-1.7245000000000061</c:v>
                </c:pt>
                <c:pt idx="54995">
                  <c:v>-1.7225000000000108</c:v>
                </c:pt>
                <c:pt idx="54996">
                  <c:v>-1.7205000000000013</c:v>
                </c:pt>
                <c:pt idx="54997">
                  <c:v>-1.7185000000000059</c:v>
                </c:pt>
                <c:pt idx="54998">
                  <c:v>-1.7165000000000106</c:v>
                </c:pt>
                <c:pt idx="54999">
                  <c:v>-1.714500000000001</c:v>
                </c:pt>
                <c:pt idx="55000">
                  <c:v>-1.7125000000000057</c:v>
                </c:pt>
                <c:pt idx="55001">
                  <c:v>-1.7105000000000103</c:v>
                </c:pt>
                <c:pt idx="55002">
                  <c:v>-1.7085000000000008</c:v>
                </c:pt>
                <c:pt idx="55003">
                  <c:v>-1.7065000000000055</c:v>
                </c:pt>
                <c:pt idx="55004">
                  <c:v>-1.7045000000000101</c:v>
                </c:pt>
                <c:pt idx="55005">
                  <c:v>-1.7025000000000006</c:v>
                </c:pt>
                <c:pt idx="55006">
                  <c:v>-1.7005000000000052</c:v>
                </c:pt>
                <c:pt idx="55007">
                  <c:v>-1.6985000000000099</c:v>
                </c:pt>
                <c:pt idx="55008">
                  <c:v>-1.6965000000000003</c:v>
                </c:pt>
                <c:pt idx="55009">
                  <c:v>-1.694500000000005</c:v>
                </c:pt>
                <c:pt idx="55010">
                  <c:v>-1.6925000000000097</c:v>
                </c:pt>
                <c:pt idx="55011">
                  <c:v>-1.6905000000000001</c:v>
                </c:pt>
                <c:pt idx="55012">
                  <c:v>-1.6885000000000048</c:v>
                </c:pt>
                <c:pt idx="55013">
                  <c:v>-1.6865000000000094</c:v>
                </c:pt>
                <c:pt idx="55014">
                  <c:v>-1.6844999999999999</c:v>
                </c:pt>
                <c:pt idx="55015">
                  <c:v>-1.6825000000000045</c:v>
                </c:pt>
                <c:pt idx="55016">
                  <c:v>-1.6805000000000092</c:v>
                </c:pt>
                <c:pt idx="55017">
                  <c:v>-1.6784999999999997</c:v>
                </c:pt>
                <c:pt idx="55018">
                  <c:v>-1.6765000000000043</c:v>
                </c:pt>
                <c:pt idx="55019">
                  <c:v>-1.674500000000009</c:v>
                </c:pt>
                <c:pt idx="55020">
                  <c:v>-1.6724999999999994</c:v>
                </c:pt>
                <c:pt idx="55021">
                  <c:v>-1.6705000000000041</c:v>
                </c:pt>
                <c:pt idx="55022">
                  <c:v>-1.6685000000000088</c:v>
                </c:pt>
                <c:pt idx="55023">
                  <c:v>-1.6664999999999992</c:v>
                </c:pt>
                <c:pt idx="55024">
                  <c:v>-1.6645000000000039</c:v>
                </c:pt>
                <c:pt idx="55025">
                  <c:v>-1.6625000000000085</c:v>
                </c:pt>
                <c:pt idx="55026">
                  <c:v>-1.660499999999999</c:v>
                </c:pt>
                <c:pt idx="55027">
                  <c:v>-1.6585000000000036</c:v>
                </c:pt>
                <c:pt idx="55028">
                  <c:v>-1.6565000000000083</c:v>
                </c:pt>
                <c:pt idx="55029">
                  <c:v>-1.6544999999999987</c:v>
                </c:pt>
                <c:pt idx="55030">
                  <c:v>-1.6525000000000034</c:v>
                </c:pt>
                <c:pt idx="55031">
                  <c:v>-1.6505000000000081</c:v>
                </c:pt>
                <c:pt idx="55032">
                  <c:v>-1.6485000000000127</c:v>
                </c:pt>
                <c:pt idx="55033">
                  <c:v>-1.6465000000000032</c:v>
                </c:pt>
                <c:pt idx="55034">
                  <c:v>-1.6445000000000078</c:v>
                </c:pt>
                <c:pt idx="55035">
                  <c:v>-1.6425000000000125</c:v>
                </c:pt>
                <c:pt idx="55036">
                  <c:v>-1.640500000000003</c:v>
                </c:pt>
                <c:pt idx="55037">
                  <c:v>-1.6385000000000076</c:v>
                </c:pt>
                <c:pt idx="55038">
                  <c:v>-1.6365000000000123</c:v>
                </c:pt>
                <c:pt idx="55039">
                  <c:v>-1.6345000000000027</c:v>
                </c:pt>
                <c:pt idx="55040">
                  <c:v>-1.6325000000000074</c:v>
                </c:pt>
                <c:pt idx="55041">
                  <c:v>-1.6305000000000121</c:v>
                </c:pt>
                <c:pt idx="55042">
                  <c:v>-1.6285000000000025</c:v>
                </c:pt>
                <c:pt idx="55043">
                  <c:v>-1.6265000000000072</c:v>
                </c:pt>
                <c:pt idx="55044">
                  <c:v>-1.6245000000000118</c:v>
                </c:pt>
                <c:pt idx="55045">
                  <c:v>-1.6225000000000023</c:v>
                </c:pt>
                <c:pt idx="55046">
                  <c:v>-1.6205000000000069</c:v>
                </c:pt>
                <c:pt idx="55047">
                  <c:v>-1.6185000000000116</c:v>
                </c:pt>
                <c:pt idx="55048">
                  <c:v>-1.616500000000002</c:v>
                </c:pt>
                <c:pt idx="55049">
                  <c:v>-1.6145000000000067</c:v>
                </c:pt>
                <c:pt idx="55050">
                  <c:v>-1.6125000000000114</c:v>
                </c:pt>
                <c:pt idx="55051">
                  <c:v>-1.6105000000000018</c:v>
                </c:pt>
                <c:pt idx="55052">
                  <c:v>-1.6085000000000065</c:v>
                </c:pt>
                <c:pt idx="55053">
                  <c:v>-1.6065000000000111</c:v>
                </c:pt>
                <c:pt idx="55054">
                  <c:v>-1.6045000000000016</c:v>
                </c:pt>
                <c:pt idx="55055">
                  <c:v>-1.6025000000000063</c:v>
                </c:pt>
                <c:pt idx="55056">
                  <c:v>-1.6005000000000109</c:v>
                </c:pt>
                <c:pt idx="55057">
                  <c:v>-1.5985000000000014</c:v>
                </c:pt>
                <c:pt idx="55058">
                  <c:v>-1.596500000000006</c:v>
                </c:pt>
                <c:pt idx="55059">
                  <c:v>-1.5945000000000107</c:v>
                </c:pt>
                <c:pt idx="55060">
                  <c:v>-1.5925000000000011</c:v>
                </c:pt>
                <c:pt idx="55061">
                  <c:v>-1.5905000000000058</c:v>
                </c:pt>
                <c:pt idx="55062">
                  <c:v>-1.5885000000000105</c:v>
                </c:pt>
                <c:pt idx="55063">
                  <c:v>-1.5865000000000009</c:v>
                </c:pt>
                <c:pt idx="55064">
                  <c:v>-1.5845000000000056</c:v>
                </c:pt>
                <c:pt idx="55065">
                  <c:v>-1.5825000000000102</c:v>
                </c:pt>
                <c:pt idx="55066">
                  <c:v>-1.5805000000000007</c:v>
                </c:pt>
                <c:pt idx="55067">
                  <c:v>-1.5785000000000053</c:v>
                </c:pt>
                <c:pt idx="55068">
                  <c:v>-1.57650000000001</c:v>
                </c:pt>
                <c:pt idx="55069">
                  <c:v>-1.5745000000000005</c:v>
                </c:pt>
                <c:pt idx="55070">
                  <c:v>-1.5725000000000051</c:v>
                </c:pt>
                <c:pt idx="55071">
                  <c:v>-1.5705000000000098</c:v>
                </c:pt>
                <c:pt idx="55072">
                  <c:v>-1.5685000000000002</c:v>
                </c:pt>
                <c:pt idx="55073">
                  <c:v>-1.5665000000000049</c:v>
                </c:pt>
                <c:pt idx="55074">
                  <c:v>-1.5645000000000095</c:v>
                </c:pt>
                <c:pt idx="55075">
                  <c:v>-1.5625</c:v>
                </c:pt>
                <c:pt idx="55076">
                  <c:v>-1.5605000000000047</c:v>
                </c:pt>
                <c:pt idx="55077">
                  <c:v>-1.5585000000000093</c:v>
                </c:pt>
                <c:pt idx="55078">
                  <c:v>-1.5564999999999998</c:v>
                </c:pt>
                <c:pt idx="55079">
                  <c:v>-1.5545000000000044</c:v>
                </c:pt>
                <c:pt idx="55080">
                  <c:v>-1.5525000000000091</c:v>
                </c:pt>
                <c:pt idx="55081">
                  <c:v>-1.5504999999999995</c:v>
                </c:pt>
                <c:pt idx="55082">
                  <c:v>-1.5485000000000042</c:v>
                </c:pt>
                <c:pt idx="55083">
                  <c:v>-1.5465000000000089</c:v>
                </c:pt>
                <c:pt idx="55084">
                  <c:v>-1.5444999999999993</c:v>
                </c:pt>
                <c:pt idx="55085">
                  <c:v>-1.542500000000004</c:v>
                </c:pt>
                <c:pt idx="55086">
                  <c:v>-1.5405000000000086</c:v>
                </c:pt>
                <c:pt idx="55087">
                  <c:v>-1.5384999999999991</c:v>
                </c:pt>
                <c:pt idx="55088">
                  <c:v>-1.5365000000000038</c:v>
                </c:pt>
                <c:pt idx="55089">
                  <c:v>-1.5345000000000084</c:v>
                </c:pt>
                <c:pt idx="55090">
                  <c:v>-1.5324999999999989</c:v>
                </c:pt>
                <c:pt idx="55091">
                  <c:v>-1.5305000000000035</c:v>
                </c:pt>
                <c:pt idx="55092">
                  <c:v>-1.5285000000000082</c:v>
                </c:pt>
                <c:pt idx="55093">
                  <c:v>-1.5264999999999986</c:v>
                </c:pt>
                <c:pt idx="55094">
                  <c:v>-1.5245000000000033</c:v>
                </c:pt>
                <c:pt idx="55095">
                  <c:v>-1.522500000000008</c:v>
                </c:pt>
                <c:pt idx="55096">
                  <c:v>-1.5205000000000126</c:v>
                </c:pt>
                <c:pt idx="55097">
                  <c:v>-1.5185000000000031</c:v>
                </c:pt>
                <c:pt idx="55098">
                  <c:v>-1.5165000000000077</c:v>
                </c:pt>
                <c:pt idx="55099">
                  <c:v>-1.5145000000000124</c:v>
                </c:pt>
                <c:pt idx="55100">
                  <c:v>-1.5125000000000028</c:v>
                </c:pt>
                <c:pt idx="55101">
                  <c:v>-1.5105000000000075</c:v>
                </c:pt>
                <c:pt idx="55102">
                  <c:v>-1.5085000000000122</c:v>
                </c:pt>
                <c:pt idx="55103">
                  <c:v>-1.5065000000000026</c:v>
                </c:pt>
                <c:pt idx="55104">
                  <c:v>-1.5045000000000073</c:v>
                </c:pt>
                <c:pt idx="55105">
                  <c:v>-1.5025000000000119</c:v>
                </c:pt>
                <c:pt idx="55106">
                  <c:v>-1.5005000000000024</c:v>
                </c:pt>
                <c:pt idx="55107">
                  <c:v>-1.498500000000007</c:v>
                </c:pt>
                <c:pt idx="55108">
                  <c:v>-1.4965000000000117</c:v>
                </c:pt>
                <c:pt idx="55109">
                  <c:v>-1.4945000000000022</c:v>
                </c:pt>
                <c:pt idx="55110">
                  <c:v>-1.4925000000000068</c:v>
                </c:pt>
                <c:pt idx="55111">
                  <c:v>-1.4905000000000115</c:v>
                </c:pt>
                <c:pt idx="55112">
                  <c:v>-1.4885000000000019</c:v>
                </c:pt>
                <c:pt idx="55113">
                  <c:v>-1.4865000000000066</c:v>
                </c:pt>
                <c:pt idx="55114">
                  <c:v>-1.4845000000000113</c:v>
                </c:pt>
                <c:pt idx="55115">
                  <c:v>-1.4825000000000017</c:v>
                </c:pt>
                <c:pt idx="55116">
                  <c:v>-1.4805000000000064</c:v>
                </c:pt>
                <c:pt idx="55117">
                  <c:v>-1.478500000000011</c:v>
                </c:pt>
                <c:pt idx="55118">
                  <c:v>-1.4765000000000015</c:v>
                </c:pt>
                <c:pt idx="55119">
                  <c:v>-1.4745000000000061</c:v>
                </c:pt>
                <c:pt idx="55120">
                  <c:v>-1.4725000000000108</c:v>
                </c:pt>
                <c:pt idx="55121">
                  <c:v>-1.4705000000000013</c:v>
                </c:pt>
                <c:pt idx="55122">
                  <c:v>-1.4685000000000059</c:v>
                </c:pt>
                <c:pt idx="55123">
                  <c:v>-1.4665000000000106</c:v>
                </c:pt>
                <c:pt idx="55124">
                  <c:v>-1.464500000000001</c:v>
                </c:pt>
                <c:pt idx="55125">
                  <c:v>-1.4625000000000057</c:v>
                </c:pt>
                <c:pt idx="55126">
                  <c:v>-1.4605000000000103</c:v>
                </c:pt>
                <c:pt idx="55127">
                  <c:v>-1.4585000000000008</c:v>
                </c:pt>
                <c:pt idx="55128">
                  <c:v>-1.4565000000000055</c:v>
                </c:pt>
                <c:pt idx="55129">
                  <c:v>-1.4545000000000101</c:v>
                </c:pt>
                <c:pt idx="55130">
                  <c:v>-1.4525000000000006</c:v>
                </c:pt>
                <c:pt idx="55131">
                  <c:v>-1.4505000000000052</c:v>
                </c:pt>
                <c:pt idx="55132">
                  <c:v>-1.4485000000000099</c:v>
                </c:pt>
                <c:pt idx="55133">
                  <c:v>-1.4465000000000003</c:v>
                </c:pt>
                <c:pt idx="55134">
                  <c:v>-1.444500000000005</c:v>
                </c:pt>
                <c:pt idx="55135">
                  <c:v>-1.4425000000000097</c:v>
                </c:pt>
                <c:pt idx="55136">
                  <c:v>-1.4405000000000001</c:v>
                </c:pt>
                <c:pt idx="55137">
                  <c:v>-1.4385000000000048</c:v>
                </c:pt>
                <c:pt idx="55138">
                  <c:v>-1.4365000000000094</c:v>
                </c:pt>
                <c:pt idx="55139">
                  <c:v>-1.4344999999999999</c:v>
                </c:pt>
                <c:pt idx="55140">
                  <c:v>-1.4325000000000045</c:v>
                </c:pt>
                <c:pt idx="55141">
                  <c:v>-1.4305000000000092</c:v>
                </c:pt>
                <c:pt idx="55142">
                  <c:v>-1.4284999999999997</c:v>
                </c:pt>
                <c:pt idx="55143">
                  <c:v>-1.4265000000000043</c:v>
                </c:pt>
                <c:pt idx="55144">
                  <c:v>-1.424500000000009</c:v>
                </c:pt>
                <c:pt idx="55145">
                  <c:v>-1.4224999999999994</c:v>
                </c:pt>
                <c:pt idx="55146">
                  <c:v>-1.4205000000000041</c:v>
                </c:pt>
                <c:pt idx="55147">
                  <c:v>-1.4185000000000088</c:v>
                </c:pt>
                <c:pt idx="55148">
                  <c:v>-1.4164999999999992</c:v>
                </c:pt>
                <c:pt idx="55149">
                  <c:v>-1.4145000000000039</c:v>
                </c:pt>
                <c:pt idx="55150">
                  <c:v>-1.4125000000000085</c:v>
                </c:pt>
                <c:pt idx="55151">
                  <c:v>-1.410499999999999</c:v>
                </c:pt>
                <c:pt idx="55152">
                  <c:v>-1.4085000000000036</c:v>
                </c:pt>
                <c:pt idx="55153">
                  <c:v>-1.4065000000000083</c:v>
                </c:pt>
                <c:pt idx="55154">
                  <c:v>-1.4044999999999987</c:v>
                </c:pt>
                <c:pt idx="55155">
                  <c:v>-1.4025000000000034</c:v>
                </c:pt>
                <c:pt idx="55156">
                  <c:v>-1.4005000000000081</c:v>
                </c:pt>
                <c:pt idx="55157">
                  <c:v>-1.3985000000000127</c:v>
                </c:pt>
                <c:pt idx="55158">
                  <c:v>-1.3965000000000032</c:v>
                </c:pt>
                <c:pt idx="55159">
                  <c:v>-1.3945000000000078</c:v>
                </c:pt>
                <c:pt idx="55160">
                  <c:v>-1.3925000000000125</c:v>
                </c:pt>
                <c:pt idx="55161">
                  <c:v>-1.390500000000003</c:v>
                </c:pt>
                <c:pt idx="55162">
                  <c:v>-1.3885000000000076</c:v>
                </c:pt>
                <c:pt idx="55163">
                  <c:v>-1.3865000000000123</c:v>
                </c:pt>
                <c:pt idx="55164">
                  <c:v>-1.3845000000000027</c:v>
                </c:pt>
                <c:pt idx="55165">
                  <c:v>-1.3825000000000074</c:v>
                </c:pt>
                <c:pt idx="55166">
                  <c:v>-1.3805000000000121</c:v>
                </c:pt>
                <c:pt idx="55167">
                  <c:v>-1.3785000000000025</c:v>
                </c:pt>
                <c:pt idx="55168">
                  <c:v>-1.3765000000000072</c:v>
                </c:pt>
                <c:pt idx="55169">
                  <c:v>-1.3745000000000118</c:v>
                </c:pt>
                <c:pt idx="55170">
                  <c:v>-1.3725000000000023</c:v>
                </c:pt>
                <c:pt idx="55171">
                  <c:v>-1.3705000000000069</c:v>
                </c:pt>
                <c:pt idx="55172">
                  <c:v>-1.3685000000000116</c:v>
                </c:pt>
                <c:pt idx="55173">
                  <c:v>-1.366500000000002</c:v>
                </c:pt>
                <c:pt idx="55174">
                  <c:v>-1.3645000000000067</c:v>
                </c:pt>
                <c:pt idx="55175">
                  <c:v>-1.3625000000000114</c:v>
                </c:pt>
                <c:pt idx="55176">
                  <c:v>-1.3605000000000018</c:v>
                </c:pt>
                <c:pt idx="55177">
                  <c:v>-1.3585000000000065</c:v>
                </c:pt>
                <c:pt idx="55178">
                  <c:v>-1.3565000000000111</c:v>
                </c:pt>
                <c:pt idx="55179">
                  <c:v>-1.3545000000000016</c:v>
                </c:pt>
                <c:pt idx="55180">
                  <c:v>-1.3525000000000063</c:v>
                </c:pt>
                <c:pt idx="55181">
                  <c:v>-1.3505000000000109</c:v>
                </c:pt>
                <c:pt idx="55182">
                  <c:v>-1.3485000000000014</c:v>
                </c:pt>
                <c:pt idx="55183">
                  <c:v>-1.346500000000006</c:v>
                </c:pt>
                <c:pt idx="55184">
                  <c:v>-1.3445000000000107</c:v>
                </c:pt>
                <c:pt idx="55185">
                  <c:v>-1.3425000000000011</c:v>
                </c:pt>
                <c:pt idx="55186">
                  <c:v>-1.3405000000000058</c:v>
                </c:pt>
                <c:pt idx="55187">
                  <c:v>-1.3385000000000105</c:v>
                </c:pt>
                <c:pt idx="55188">
                  <c:v>-1.3365000000000009</c:v>
                </c:pt>
                <c:pt idx="55189">
                  <c:v>-1.3345000000000056</c:v>
                </c:pt>
                <c:pt idx="55190">
                  <c:v>-1.3325000000000102</c:v>
                </c:pt>
                <c:pt idx="55191">
                  <c:v>-1.3305000000000007</c:v>
                </c:pt>
                <c:pt idx="55192">
                  <c:v>-1.3285000000000053</c:v>
                </c:pt>
                <c:pt idx="55193">
                  <c:v>-1.32650000000001</c:v>
                </c:pt>
                <c:pt idx="55194">
                  <c:v>-1.3245000000000005</c:v>
                </c:pt>
                <c:pt idx="55195">
                  <c:v>-1.3225000000000051</c:v>
                </c:pt>
                <c:pt idx="55196">
                  <c:v>-1.3205000000000098</c:v>
                </c:pt>
                <c:pt idx="55197">
                  <c:v>-1.3185000000000002</c:v>
                </c:pt>
                <c:pt idx="55198">
                  <c:v>-1.3165000000000049</c:v>
                </c:pt>
                <c:pt idx="55199">
                  <c:v>-1.3145000000000095</c:v>
                </c:pt>
                <c:pt idx="55200">
                  <c:v>-1.3125</c:v>
                </c:pt>
                <c:pt idx="55201">
                  <c:v>-1.3105000000000047</c:v>
                </c:pt>
                <c:pt idx="55202">
                  <c:v>-1.3085000000000093</c:v>
                </c:pt>
                <c:pt idx="55203">
                  <c:v>-1.3064999999999998</c:v>
                </c:pt>
                <c:pt idx="55204">
                  <c:v>-1.3045000000000044</c:v>
                </c:pt>
                <c:pt idx="55205">
                  <c:v>-1.3025000000000091</c:v>
                </c:pt>
                <c:pt idx="55206">
                  <c:v>-1.3004999999999995</c:v>
                </c:pt>
                <c:pt idx="55207">
                  <c:v>-1.2985000000000042</c:v>
                </c:pt>
                <c:pt idx="55208">
                  <c:v>-1.2965000000000089</c:v>
                </c:pt>
                <c:pt idx="55209">
                  <c:v>-1.2944999999999993</c:v>
                </c:pt>
                <c:pt idx="55210">
                  <c:v>-1.292500000000004</c:v>
                </c:pt>
                <c:pt idx="55211">
                  <c:v>-1.2905000000000086</c:v>
                </c:pt>
                <c:pt idx="55212">
                  <c:v>-1.2884999999999991</c:v>
                </c:pt>
                <c:pt idx="55213">
                  <c:v>-1.2865000000000038</c:v>
                </c:pt>
                <c:pt idx="55214">
                  <c:v>-1.2845000000000084</c:v>
                </c:pt>
                <c:pt idx="55215">
                  <c:v>-1.2824999999999989</c:v>
                </c:pt>
                <c:pt idx="55216">
                  <c:v>-1.2805000000000035</c:v>
                </c:pt>
                <c:pt idx="55217">
                  <c:v>-1.2785000000000082</c:v>
                </c:pt>
                <c:pt idx="55218">
                  <c:v>-1.2764999999999986</c:v>
                </c:pt>
                <c:pt idx="55219">
                  <c:v>-1.2745000000000033</c:v>
                </c:pt>
                <c:pt idx="55220">
                  <c:v>-1.272500000000008</c:v>
                </c:pt>
                <c:pt idx="55221">
                  <c:v>-1.2705000000000126</c:v>
                </c:pt>
                <c:pt idx="55222">
                  <c:v>-1.2685000000000031</c:v>
                </c:pt>
                <c:pt idx="55223">
                  <c:v>-1.2665000000000077</c:v>
                </c:pt>
                <c:pt idx="55224">
                  <c:v>-1.2645000000000124</c:v>
                </c:pt>
                <c:pt idx="55225">
                  <c:v>-1.2625000000000028</c:v>
                </c:pt>
                <c:pt idx="55226">
                  <c:v>-1.2605000000000075</c:v>
                </c:pt>
                <c:pt idx="55227">
                  <c:v>-1.2585000000000122</c:v>
                </c:pt>
                <c:pt idx="55228">
                  <c:v>-1.2565000000000026</c:v>
                </c:pt>
                <c:pt idx="55229">
                  <c:v>-1.2545000000000073</c:v>
                </c:pt>
                <c:pt idx="55230">
                  <c:v>-1.2525000000000119</c:v>
                </c:pt>
                <c:pt idx="55231">
                  <c:v>-1.2505000000000024</c:v>
                </c:pt>
                <c:pt idx="55232">
                  <c:v>-1.248500000000007</c:v>
                </c:pt>
                <c:pt idx="55233">
                  <c:v>-1.2465000000000117</c:v>
                </c:pt>
                <c:pt idx="55234">
                  <c:v>-1.2445000000000022</c:v>
                </c:pt>
                <c:pt idx="55235">
                  <c:v>-1.2425000000000068</c:v>
                </c:pt>
                <c:pt idx="55236">
                  <c:v>-1.2405000000000115</c:v>
                </c:pt>
                <c:pt idx="55237">
                  <c:v>-1.2385000000000019</c:v>
                </c:pt>
                <c:pt idx="55238">
                  <c:v>-1.2365000000000066</c:v>
                </c:pt>
                <c:pt idx="55239">
                  <c:v>-1.2345000000000113</c:v>
                </c:pt>
                <c:pt idx="55240">
                  <c:v>-1.2325000000000017</c:v>
                </c:pt>
                <c:pt idx="55241">
                  <c:v>-1.2305000000000064</c:v>
                </c:pt>
                <c:pt idx="55242">
                  <c:v>-1.228500000000011</c:v>
                </c:pt>
                <c:pt idx="55243">
                  <c:v>-1.2265000000000015</c:v>
                </c:pt>
                <c:pt idx="55244">
                  <c:v>-1.2245000000000061</c:v>
                </c:pt>
                <c:pt idx="55245">
                  <c:v>-1.2225000000000108</c:v>
                </c:pt>
                <c:pt idx="55246">
                  <c:v>-1.2205000000000013</c:v>
                </c:pt>
                <c:pt idx="55247">
                  <c:v>-1.2185000000000059</c:v>
                </c:pt>
                <c:pt idx="55248">
                  <c:v>-1.2165000000000106</c:v>
                </c:pt>
                <c:pt idx="55249">
                  <c:v>-1.214500000000001</c:v>
                </c:pt>
                <c:pt idx="55250">
                  <c:v>-1.2125000000000057</c:v>
                </c:pt>
                <c:pt idx="55251">
                  <c:v>-1.2105000000000103</c:v>
                </c:pt>
                <c:pt idx="55252">
                  <c:v>-1.2085000000000008</c:v>
                </c:pt>
                <c:pt idx="55253">
                  <c:v>-1.2065000000000055</c:v>
                </c:pt>
                <c:pt idx="55254">
                  <c:v>-1.2045000000000101</c:v>
                </c:pt>
                <c:pt idx="55255">
                  <c:v>-1.2025000000000006</c:v>
                </c:pt>
                <c:pt idx="55256">
                  <c:v>-1.2005000000000052</c:v>
                </c:pt>
                <c:pt idx="55257">
                  <c:v>-1.1985000000000099</c:v>
                </c:pt>
                <c:pt idx="55258">
                  <c:v>-1.1965000000000003</c:v>
                </c:pt>
                <c:pt idx="55259">
                  <c:v>-1.194500000000005</c:v>
                </c:pt>
                <c:pt idx="55260">
                  <c:v>-1.1925000000000097</c:v>
                </c:pt>
                <c:pt idx="55261">
                  <c:v>-1.1905000000000001</c:v>
                </c:pt>
                <c:pt idx="55262">
                  <c:v>-1.1885000000000048</c:v>
                </c:pt>
                <c:pt idx="55263">
                  <c:v>-1.1865000000000094</c:v>
                </c:pt>
                <c:pt idx="55264">
                  <c:v>-1.1844999999999999</c:v>
                </c:pt>
                <c:pt idx="55265">
                  <c:v>-1.1825000000000045</c:v>
                </c:pt>
                <c:pt idx="55266">
                  <c:v>-1.1805000000000092</c:v>
                </c:pt>
                <c:pt idx="55267">
                  <c:v>-1.1784999999999997</c:v>
                </c:pt>
                <c:pt idx="55268">
                  <c:v>-1.1765000000000043</c:v>
                </c:pt>
                <c:pt idx="55269">
                  <c:v>-1.174500000000009</c:v>
                </c:pt>
                <c:pt idx="55270">
                  <c:v>-1.1724999999999994</c:v>
                </c:pt>
                <c:pt idx="55271">
                  <c:v>-1.1705000000000041</c:v>
                </c:pt>
                <c:pt idx="55272">
                  <c:v>-1.1685000000000088</c:v>
                </c:pt>
                <c:pt idx="55273">
                  <c:v>-1.1664999999999992</c:v>
                </c:pt>
                <c:pt idx="55274">
                  <c:v>-1.1645000000000039</c:v>
                </c:pt>
                <c:pt idx="55275">
                  <c:v>-1.1625000000000085</c:v>
                </c:pt>
                <c:pt idx="55276">
                  <c:v>-1.160499999999999</c:v>
                </c:pt>
                <c:pt idx="55277">
                  <c:v>-1.1585000000000036</c:v>
                </c:pt>
                <c:pt idx="55278">
                  <c:v>-1.1565000000000083</c:v>
                </c:pt>
                <c:pt idx="55279">
                  <c:v>-1.1544999999999987</c:v>
                </c:pt>
                <c:pt idx="55280">
                  <c:v>-1.1525000000000034</c:v>
                </c:pt>
                <c:pt idx="55281">
                  <c:v>-1.1505000000000081</c:v>
                </c:pt>
                <c:pt idx="55282">
                  <c:v>-1.1485000000000127</c:v>
                </c:pt>
                <c:pt idx="55283">
                  <c:v>-1.1465000000000032</c:v>
                </c:pt>
                <c:pt idx="55284">
                  <c:v>-1.1445000000000078</c:v>
                </c:pt>
                <c:pt idx="55285">
                  <c:v>-1.1425000000000125</c:v>
                </c:pt>
                <c:pt idx="55286">
                  <c:v>-1.140500000000003</c:v>
                </c:pt>
                <c:pt idx="55287">
                  <c:v>-1.1385000000000076</c:v>
                </c:pt>
                <c:pt idx="55288">
                  <c:v>-1.1365000000000123</c:v>
                </c:pt>
                <c:pt idx="55289">
                  <c:v>-1.1345000000000027</c:v>
                </c:pt>
                <c:pt idx="55290">
                  <c:v>-1.1325000000000074</c:v>
                </c:pt>
                <c:pt idx="55291">
                  <c:v>-1.1305000000000121</c:v>
                </c:pt>
                <c:pt idx="55292">
                  <c:v>-1.1285000000000025</c:v>
                </c:pt>
                <c:pt idx="55293">
                  <c:v>-1.1265000000000072</c:v>
                </c:pt>
                <c:pt idx="55294">
                  <c:v>-1.1245000000000118</c:v>
                </c:pt>
                <c:pt idx="55295">
                  <c:v>-1.1225000000000023</c:v>
                </c:pt>
                <c:pt idx="55296">
                  <c:v>-1.1205000000000069</c:v>
                </c:pt>
                <c:pt idx="55297">
                  <c:v>-1.1185000000000116</c:v>
                </c:pt>
                <c:pt idx="55298">
                  <c:v>-1.116500000000002</c:v>
                </c:pt>
                <c:pt idx="55299">
                  <c:v>-1.1145000000000067</c:v>
                </c:pt>
                <c:pt idx="55300">
                  <c:v>-1.1125000000000114</c:v>
                </c:pt>
                <c:pt idx="55301">
                  <c:v>-1.1105000000000018</c:v>
                </c:pt>
                <c:pt idx="55302">
                  <c:v>-1.1085000000000065</c:v>
                </c:pt>
                <c:pt idx="55303">
                  <c:v>-1.1065000000000111</c:v>
                </c:pt>
                <c:pt idx="55304">
                  <c:v>-1.1045000000000016</c:v>
                </c:pt>
                <c:pt idx="55305">
                  <c:v>-1.1025000000000063</c:v>
                </c:pt>
                <c:pt idx="55306">
                  <c:v>-1.1005000000000109</c:v>
                </c:pt>
                <c:pt idx="55307">
                  <c:v>-1.0985000000000014</c:v>
                </c:pt>
                <c:pt idx="55308">
                  <c:v>-1.096500000000006</c:v>
                </c:pt>
                <c:pt idx="55309">
                  <c:v>-1.0945000000000107</c:v>
                </c:pt>
                <c:pt idx="55310">
                  <c:v>-1.0925000000000011</c:v>
                </c:pt>
                <c:pt idx="55311">
                  <c:v>-1.0905000000000058</c:v>
                </c:pt>
                <c:pt idx="55312">
                  <c:v>-1.0885000000000105</c:v>
                </c:pt>
                <c:pt idx="55313">
                  <c:v>-1.0865000000000009</c:v>
                </c:pt>
                <c:pt idx="55314">
                  <c:v>-1.0845000000000056</c:v>
                </c:pt>
                <c:pt idx="55315">
                  <c:v>-1.0825000000000102</c:v>
                </c:pt>
                <c:pt idx="55316">
                  <c:v>-1.0805000000000007</c:v>
                </c:pt>
                <c:pt idx="55317">
                  <c:v>-1.0785000000000053</c:v>
                </c:pt>
                <c:pt idx="55318">
                  <c:v>-1.07650000000001</c:v>
                </c:pt>
                <c:pt idx="55319">
                  <c:v>-1.0745000000000005</c:v>
                </c:pt>
                <c:pt idx="55320">
                  <c:v>-1.0725000000000051</c:v>
                </c:pt>
                <c:pt idx="55321">
                  <c:v>-1.0705000000000098</c:v>
                </c:pt>
                <c:pt idx="55322">
                  <c:v>-1.0685000000000002</c:v>
                </c:pt>
                <c:pt idx="55323">
                  <c:v>-1.0665000000000049</c:v>
                </c:pt>
                <c:pt idx="55324">
                  <c:v>-1.0645000000000095</c:v>
                </c:pt>
                <c:pt idx="55325">
                  <c:v>-1.0625</c:v>
                </c:pt>
                <c:pt idx="55326">
                  <c:v>-1.0605000000000047</c:v>
                </c:pt>
                <c:pt idx="55327">
                  <c:v>-1.0585000000000093</c:v>
                </c:pt>
                <c:pt idx="55328">
                  <c:v>-1.0564999999999998</c:v>
                </c:pt>
                <c:pt idx="55329">
                  <c:v>-1.0545000000000044</c:v>
                </c:pt>
                <c:pt idx="55330">
                  <c:v>-1.0525000000000091</c:v>
                </c:pt>
                <c:pt idx="55331">
                  <c:v>-1.0504999999999995</c:v>
                </c:pt>
                <c:pt idx="55332">
                  <c:v>-1.0485000000000042</c:v>
                </c:pt>
                <c:pt idx="55333">
                  <c:v>-1.0465000000000089</c:v>
                </c:pt>
                <c:pt idx="55334">
                  <c:v>-1.0444999999999993</c:v>
                </c:pt>
                <c:pt idx="55335">
                  <c:v>-1.042500000000004</c:v>
                </c:pt>
                <c:pt idx="55336">
                  <c:v>-1.0405000000000086</c:v>
                </c:pt>
                <c:pt idx="55337">
                  <c:v>-1.0384999999999991</c:v>
                </c:pt>
                <c:pt idx="55338">
                  <c:v>-1.0365000000000038</c:v>
                </c:pt>
                <c:pt idx="55339">
                  <c:v>-1.0345000000000084</c:v>
                </c:pt>
                <c:pt idx="55340">
                  <c:v>-1.0324999999999989</c:v>
                </c:pt>
                <c:pt idx="55341">
                  <c:v>-1.0305000000000035</c:v>
                </c:pt>
                <c:pt idx="55342">
                  <c:v>-1.0285000000000082</c:v>
                </c:pt>
                <c:pt idx="55343">
                  <c:v>-1.0264999999999986</c:v>
                </c:pt>
                <c:pt idx="55344">
                  <c:v>-1.0245000000000033</c:v>
                </c:pt>
                <c:pt idx="55345">
                  <c:v>-1.022500000000008</c:v>
                </c:pt>
                <c:pt idx="55346">
                  <c:v>-1.0205000000000126</c:v>
                </c:pt>
                <c:pt idx="55347">
                  <c:v>-1.0185000000000031</c:v>
                </c:pt>
                <c:pt idx="55348">
                  <c:v>-1.0165000000000077</c:v>
                </c:pt>
                <c:pt idx="55349">
                  <c:v>-1.0145000000000124</c:v>
                </c:pt>
                <c:pt idx="55350">
                  <c:v>-1.0125000000000028</c:v>
                </c:pt>
                <c:pt idx="55351">
                  <c:v>-1.0105000000000075</c:v>
                </c:pt>
                <c:pt idx="55352">
                  <c:v>-1.0085000000000122</c:v>
                </c:pt>
                <c:pt idx="55353">
                  <c:v>-1.0065000000000026</c:v>
                </c:pt>
                <c:pt idx="55354">
                  <c:v>-1.0045000000000073</c:v>
                </c:pt>
                <c:pt idx="55355">
                  <c:v>-1.0025000000000119</c:v>
                </c:pt>
                <c:pt idx="55356">
                  <c:v>-1.0005000000000024</c:v>
                </c:pt>
                <c:pt idx="55357">
                  <c:v>-0.99850000000000705</c:v>
                </c:pt>
                <c:pt idx="55358">
                  <c:v>-0.99650000000001171</c:v>
                </c:pt>
                <c:pt idx="55359">
                  <c:v>-0.99450000000000216</c:v>
                </c:pt>
                <c:pt idx="55360">
                  <c:v>-0.99250000000000682</c:v>
                </c:pt>
                <c:pt idx="55361">
                  <c:v>-0.99050000000001148</c:v>
                </c:pt>
                <c:pt idx="55362">
                  <c:v>-0.98850000000000193</c:v>
                </c:pt>
                <c:pt idx="55363">
                  <c:v>-0.98650000000000659</c:v>
                </c:pt>
                <c:pt idx="55364">
                  <c:v>-0.98450000000001125</c:v>
                </c:pt>
                <c:pt idx="55365">
                  <c:v>-0.98250000000000171</c:v>
                </c:pt>
                <c:pt idx="55366">
                  <c:v>-0.98050000000000637</c:v>
                </c:pt>
                <c:pt idx="55367">
                  <c:v>-0.97850000000001103</c:v>
                </c:pt>
                <c:pt idx="55368">
                  <c:v>-0.97650000000000148</c:v>
                </c:pt>
                <c:pt idx="55369">
                  <c:v>-0.97450000000000614</c:v>
                </c:pt>
                <c:pt idx="55370">
                  <c:v>-0.9725000000000108</c:v>
                </c:pt>
                <c:pt idx="55371">
                  <c:v>-0.97050000000000125</c:v>
                </c:pt>
                <c:pt idx="55372">
                  <c:v>-0.96850000000000591</c:v>
                </c:pt>
                <c:pt idx="55373">
                  <c:v>-0.96650000000001057</c:v>
                </c:pt>
                <c:pt idx="55374">
                  <c:v>-0.96450000000000102</c:v>
                </c:pt>
                <c:pt idx="55375">
                  <c:v>-0.96250000000000568</c:v>
                </c:pt>
                <c:pt idx="55376">
                  <c:v>-0.96050000000001035</c:v>
                </c:pt>
                <c:pt idx="55377">
                  <c:v>-0.9585000000000008</c:v>
                </c:pt>
                <c:pt idx="55378">
                  <c:v>-0.95650000000000546</c:v>
                </c:pt>
                <c:pt idx="55379">
                  <c:v>-0.95450000000001012</c:v>
                </c:pt>
                <c:pt idx="55380">
                  <c:v>-0.95250000000000057</c:v>
                </c:pt>
                <c:pt idx="55381">
                  <c:v>-0.95050000000000523</c:v>
                </c:pt>
                <c:pt idx="55382">
                  <c:v>-0.94850000000000989</c:v>
                </c:pt>
                <c:pt idx="55383">
                  <c:v>-0.94650000000000034</c:v>
                </c:pt>
                <c:pt idx="55384">
                  <c:v>-0.944500000000005</c:v>
                </c:pt>
                <c:pt idx="55385">
                  <c:v>-0.94250000000000966</c:v>
                </c:pt>
                <c:pt idx="55386">
                  <c:v>-0.94050000000000011</c:v>
                </c:pt>
                <c:pt idx="55387">
                  <c:v>-0.93850000000000477</c:v>
                </c:pt>
                <c:pt idx="55388">
                  <c:v>-0.93650000000000944</c:v>
                </c:pt>
                <c:pt idx="55389">
                  <c:v>-0.93449999999999989</c:v>
                </c:pt>
                <c:pt idx="55390">
                  <c:v>-0.93250000000000455</c:v>
                </c:pt>
                <c:pt idx="55391">
                  <c:v>-0.93050000000000921</c:v>
                </c:pt>
                <c:pt idx="55392">
                  <c:v>-0.92849999999999966</c:v>
                </c:pt>
                <c:pt idx="55393">
                  <c:v>-0.92650000000000432</c:v>
                </c:pt>
                <c:pt idx="55394">
                  <c:v>-0.92450000000000898</c:v>
                </c:pt>
                <c:pt idx="55395">
                  <c:v>-0.92249999999999943</c:v>
                </c:pt>
                <c:pt idx="55396">
                  <c:v>-0.92050000000000409</c:v>
                </c:pt>
                <c:pt idx="55397">
                  <c:v>-0.91850000000000875</c:v>
                </c:pt>
                <c:pt idx="55398">
                  <c:v>-0.9164999999999992</c:v>
                </c:pt>
                <c:pt idx="55399">
                  <c:v>-0.91450000000000387</c:v>
                </c:pt>
                <c:pt idx="55400">
                  <c:v>-0.91250000000000853</c:v>
                </c:pt>
                <c:pt idx="55401">
                  <c:v>-0.91049999999999898</c:v>
                </c:pt>
                <c:pt idx="55402">
                  <c:v>-0.90850000000000364</c:v>
                </c:pt>
                <c:pt idx="55403">
                  <c:v>-0.9065000000000083</c:v>
                </c:pt>
                <c:pt idx="55404">
                  <c:v>-0.90449999999999875</c:v>
                </c:pt>
                <c:pt idx="55405">
                  <c:v>-0.90250000000000341</c:v>
                </c:pt>
                <c:pt idx="55406">
                  <c:v>-0.90050000000000807</c:v>
                </c:pt>
                <c:pt idx="55407">
                  <c:v>-0.89850000000001273</c:v>
                </c:pt>
                <c:pt idx="55408">
                  <c:v>-0.89650000000000318</c:v>
                </c:pt>
                <c:pt idx="55409">
                  <c:v>-0.89450000000000784</c:v>
                </c:pt>
                <c:pt idx="55410">
                  <c:v>-0.89250000000001251</c:v>
                </c:pt>
                <c:pt idx="55411">
                  <c:v>-0.89050000000000296</c:v>
                </c:pt>
                <c:pt idx="55412">
                  <c:v>-0.88850000000000762</c:v>
                </c:pt>
                <c:pt idx="55413">
                  <c:v>-0.88650000000001228</c:v>
                </c:pt>
                <c:pt idx="55414">
                  <c:v>-0.88450000000000273</c:v>
                </c:pt>
                <c:pt idx="55415">
                  <c:v>-0.88250000000000739</c:v>
                </c:pt>
                <c:pt idx="55416">
                  <c:v>-0.88050000000001205</c:v>
                </c:pt>
                <c:pt idx="55417">
                  <c:v>-0.8785000000000025</c:v>
                </c:pt>
                <c:pt idx="55418">
                  <c:v>-0.87650000000000716</c:v>
                </c:pt>
                <c:pt idx="55419">
                  <c:v>-0.87450000000001182</c:v>
                </c:pt>
                <c:pt idx="55420">
                  <c:v>-0.87250000000000227</c:v>
                </c:pt>
                <c:pt idx="55421">
                  <c:v>-0.87050000000000693</c:v>
                </c:pt>
                <c:pt idx="55422">
                  <c:v>-0.8685000000000116</c:v>
                </c:pt>
                <c:pt idx="55423">
                  <c:v>-0.86650000000000205</c:v>
                </c:pt>
                <c:pt idx="55424">
                  <c:v>-0.86450000000000671</c:v>
                </c:pt>
                <c:pt idx="55425">
                  <c:v>-0.86250000000001137</c:v>
                </c:pt>
                <c:pt idx="55426">
                  <c:v>-0.86050000000000182</c:v>
                </c:pt>
                <c:pt idx="55427">
                  <c:v>-0.85850000000000648</c:v>
                </c:pt>
                <c:pt idx="55428">
                  <c:v>-0.85650000000001114</c:v>
                </c:pt>
                <c:pt idx="55429">
                  <c:v>-0.85450000000000159</c:v>
                </c:pt>
                <c:pt idx="55430">
                  <c:v>-0.85250000000000625</c:v>
                </c:pt>
                <c:pt idx="55431">
                  <c:v>-0.85050000000001091</c:v>
                </c:pt>
                <c:pt idx="55432">
                  <c:v>-0.84850000000000136</c:v>
                </c:pt>
                <c:pt idx="55433">
                  <c:v>-0.84650000000000603</c:v>
                </c:pt>
                <c:pt idx="55434">
                  <c:v>-0.84450000000001069</c:v>
                </c:pt>
                <c:pt idx="55435">
                  <c:v>-0.84250000000000114</c:v>
                </c:pt>
                <c:pt idx="55436">
                  <c:v>-0.8405000000000058</c:v>
                </c:pt>
                <c:pt idx="55437">
                  <c:v>-0.83850000000001046</c:v>
                </c:pt>
                <c:pt idx="55438">
                  <c:v>-0.83650000000000091</c:v>
                </c:pt>
                <c:pt idx="55439">
                  <c:v>-0.83450000000000557</c:v>
                </c:pt>
                <c:pt idx="55440">
                  <c:v>-0.83250000000001023</c:v>
                </c:pt>
                <c:pt idx="55441">
                  <c:v>-0.83050000000000068</c:v>
                </c:pt>
                <c:pt idx="55442">
                  <c:v>-0.82850000000000534</c:v>
                </c:pt>
                <c:pt idx="55443">
                  <c:v>-0.82650000000001</c:v>
                </c:pt>
                <c:pt idx="55444">
                  <c:v>-0.82450000000000045</c:v>
                </c:pt>
                <c:pt idx="55445">
                  <c:v>-0.82250000000000512</c:v>
                </c:pt>
                <c:pt idx="55446">
                  <c:v>-0.82050000000000978</c:v>
                </c:pt>
                <c:pt idx="55447">
                  <c:v>-0.81850000000000023</c:v>
                </c:pt>
                <c:pt idx="55448">
                  <c:v>-0.81650000000000489</c:v>
                </c:pt>
                <c:pt idx="55449">
                  <c:v>-0.81450000000000955</c:v>
                </c:pt>
                <c:pt idx="55450">
                  <c:v>-0.8125</c:v>
                </c:pt>
                <c:pt idx="55451">
                  <c:v>-0.81050000000000466</c:v>
                </c:pt>
                <c:pt idx="55452">
                  <c:v>-0.80850000000000932</c:v>
                </c:pt>
                <c:pt idx="55453">
                  <c:v>-0.80649999999999977</c:v>
                </c:pt>
                <c:pt idx="55454">
                  <c:v>-0.80450000000000443</c:v>
                </c:pt>
                <c:pt idx="55455">
                  <c:v>-0.80250000000000909</c:v>
                </c:pt>
                <c:pt idx="55456">
                  <c:v>-0.80049999999999955</c:v>
                </c:pt>
                <c:pt idx="55457">
                  <c:v>-0.79850000000000421</c:v>
                </c:pt>
                <c:pt idx="55458">
                  <c:v>-0.79650000000000887</c:v>
                </c:pt>
                <c:pt idx="55459">
                  <c:v>-0.79449999999999932</c:v>
                </c:pt>
                <c:pt idx="55460">
                  <c:v>-0.79250000000000398</c:v>
                </c:pt>
                <c:pt idx="55461">
                  <c:v>-0.79050000000000864</c:v>
                </c:pt>
                <c:pt idx="55462">
                  <c:v>-0.78849999999999909</c:v>
                </c:pt>
                <c:pt idx="55463">
                  <c:v>-0.78650000000000375</c:v>
                </c:pt>
                <c:pt idx="55464">
                  <c:v>-0.78450000000000841</c:v>
                </c:pt>
                <c:pt idx="55465">
                  <c:v>-0.78249999999999886</c:v>
                </c:pt>
                <c:pt idx="55466">
                  <c:v>-0.78050000000000352</c:v>
                </c:pt>
                <c:pt idx="55467">
                  <c:v>-0.77850000000000819</c:v>
                </c:pt>
                <c:pt idx="55468">
                  <c:v>-0.77649999999999864</c:v>
                </c:pt>
                <c:pt idx="55469">
                  <c:v>-0.7745000000000033</c:v>
                </c:pt>
                <c:pt idx="55470">
                  <c:v>-0.77250000000000796</c:v>
                </c:pt>
                <c:pt idx="55471">
                  <c:v>-0.77050000000001262</c:v>
                </c:pt>
                <c:pt idx="55472">
                  <c:v>-0.76850000000000307</c:v>
                </c:pt>
                <c:pt idx="55473">
                  <c:v>-0.76650000000000773</c:v>
                </c:pt>
                <c:pt idx="55474">
                  <c:v>-0.76450000000001239</c:v>
                </c:pt>
                <c:pt idx="55475">
                  <c:v>-0.76250000000000284</c:v>
                </c:pt>
                <c:pt idx="55476">
                  <c:v>-0.7605000000000075</c:v>
                </c:pt>
                <c:pt idx="55477">
                  <c:v>-0.75850000000001216</c:v>
                </c:pt>
                <c:pt idx="55478">
                  <c:v>-0.75650000000000261</c:v>
                </c:pt>
                <c:pt idx="55479">
                  <c:v>-0.75450000000000728</c:v>
                </c:pt>
                <c:pt idx="55480">
                  <c:v>-0.75250000000001194</c:v>
                </c:pt>
                <c:pt idx="55481">
                  <c:v>-0.75050000000000239</c:v>
                </c:pt>
                <c:pt idx="55482">
                  <c:v>-0.74850000000000705</c:v>
                </c:pt>
                <c:pt idx="55483">
                  <c:v>-0.74650000000001171</c:v>
                </c:pt>
                <c:pt idx="55484">
                  <c:v>-0.74450000000000216</c:v>
                </c:pt>
                <c:pt idx="55485">
                  <c:v>-0.74250000000000682</c:v>
                </c:pt>
                <c:pt idx="55486">
                  <c:v>-0.74050000000001148</c:v>
                </c:pt>
                <c:pt idx="55487">
                  <c:v>-0.73850000000000193</c:v>
                </c:pt>
                <c:pt idx="55488">
                  <c:v>-0.73650000000000659</c:v>
                </c:pt>
                <c:pt idx="55489">
                  <c:v>-0.73450000000001125</c:v>
                </c:pt>
                <c:pt idx="55490">
                  <c:v>-0.73250000000000171</c:v>
                </c:pt>
                <c:pt idx="55491">
                  <c:v>-0.73050000000000637</c:v>
                </c:pt>
                <c:pt idx="55492">
                  <c:v>-0.72850000000001103</c:v>
                </c:pt>
                <c:pt idx="55493">
                  <c:v>-0.72650000000000148</c:v>
                </c:pt>
                <c:pt idx="55494">
                  <c:v>-0.72450000000000614</c:v>
                </c:pt>
                <c:pt idx="55495">
                  <c:v>-0.7225000000000108</c:v>
                </c:pt>
                <c:pt idx="55496">
                  <c:v>-0.72050000000000125</c:v>
                </c:pt>
                <c:pt idx="55497">
                  <c:v>-0.71850000000000591</c:v>
                </c:pt>
                <c:pt idx="55498">
                  <c:v>-0.71650000000001057</c:v>
                </c:pt>
                <c:pt idx="55499">
                  <c:v>-0.71450000000000102</c:v>
                </c:pt>
                <c:pt idx="55500">
                  <c:v>-0.71250000000000568</c:v>
                </c:pt>
                <c:pt idx="55501">
                  <c:v>-0.71050000000001035</c:v>
                </c:pt>
                <c:pt idx="55502">
                  <c:v>-0.7085000000000008</c:v>
                </c:pt>
                <c:pt idx="55503">
                  <c:v>-0.70650000000000546</c:v>
                </c:pt>
                <c:pt idx="55504">
                  <c:v>-0.70450000000001012</c:v>
                </c:pt>
                <c:pt idx="55505">
                  <c:v>-0.70250000000000057</c:v>
                </c:pt>
                <c:pt idx="55506">
                  <c:v>-0.70050000000000523</c:v>
                </c:pt>
                <c:pt idx="55507">
                  <c:v>-0.69850000000000989</c:v>
                </c:pt>
                <c:pt idx="55508">
                  <c:v>-0.69650000000000034</c:v>
                </c:pt>
                <c:pt idx="55509">
                  <c:v>-0.694500000000005</c:v>
                </c:pt>
                <c:pt idx="55510">
                  <c:v>-0.69250000000000966</c:v>
                </c:pt>
                <c:pt idx="55511">
                  <c:v>-0.69050000000000011</c:v>
                </c:pt>
                <c:pt idx="55512">
                  <c:v>-0.68850000000000477</c:v>
                </c:pt>
                <c:pt idx="55513">
                  <c:v>-0.68650000000000944</c:v>
                </c:pt>
                <c:pt idx="55514">
                  <c:v>-0.68449999999999989</c:v>
                </c:pt>
                <c:pt idx="55515">
                  <c:v>-0.68250000000000455</c:v>
                </c:pt>
                <c:pt idx="55516">
                  <c:v>-0.68050000000000921</c:v>
                </c:pt>
                <c:pt idx="55517">
                  <c:v>-0.67849999999999966</c:v>
                </c:pt>
                <c:pt idx="55518">
                  <c:v>-0.67650000000000432</c:v>
                </c:pt>
                <c:pt idx="55519">
                  <c:v>-0.67450000000000898</c:v>
                </c:pt>
                <c:pt idx="55520">
                  <c:v>-0.67249999999999943</c:v>
                </c:pt>
                <c:pt idx="55521">
                  <c:v>-0.67050000000000409</c:v>
                </c:pt>
                <c:pt idx="55522">
                  <c:v>-0.66850000000000875</c:v>
                </c:pt>
                <c:pt idx="55523">
                  <c:v>-0.6664999999999992</c:v>
                </c:pt>
                <c:pt idx="55524">
                  <c:v>-0.66450000000000387</c:v>
                </c:pt>
                <c:pt idx="55525">
                  <c:v>-0.66250000000000853</c:v>
                </c:pt>
                <c:pt idx="55526">
                  <c:v>-0.66049999999999898</c:v>
                </c:pt>
                <c:pt idx="55527">
                  <c:v>-0.65850000000000364</c:v>
                </c:pt>
                <c:pt idx="55528">
                  <c:v>-0.6565000000000083</c:v>
                </c:pt>
                <c:pt idx="55529">
                  <c:v>-0.65449999999999875</c:v>
                </c:pt>
                <c:pt idx="55530">
                  <c:v>-0.65250000000000341</c:v>
                </c:pt>
                <c:pt idx="55531">
                  <c:v>-0.65050000000000807</c:v>
                </c:pt>
                <c:pt idx="55532">
                  <c:v>-0.64850000000001273</c:v>
                </c:pt>
                <c:pt idx="55533">
                  <c:v>-0.64650000000000318</c:v>
                </c:pt>
                <c:pt idx="55534">
                  <c:v>-0.64450000000000784</c:v>
                </c:pt>
                <c:pt idx="55535">
                  <c:v>-0.64250000000001251</c:v>
                </c:pt>
                <c:pt idx="55536">
                  <c:v>-0.64050000000000296</c:v>
                </c:pt>
                <c:pt idx="55537">
                  <c:v>-0.63850000000000762</c:v>
                </c:pt>
                <c:pt idx="55538">
                  <c:v>-0.63650000000001228</c:v>
                </c:pt>
                <c:pt idx="55539">
                  <c:v>-0.63450000000000273</c:v>
                </c:pt>
                <c:pt idx="55540">
                  <c:v>-0.63250000000000739</c:v>
                </c:pt>
                <c:pt idx="55541">
                  <c:v>-0.63050000000001205</c:v>
                </c:pt>
                <c:pt idx="55542">
                  <c:v>-0.6285000000000025</c:v>
                </c:pt>
                <c:pt idx="55543">
                  <c:v>-0.62650000000000716</c:v>
                </c:pt>
                <c:pt idx="55544">
                  <c:v>-0.62450000000001182</c:v>
                </c:pt>
                <c:pt idx="55545">
                  <c:v>-0.62250000000000227</c:v>
                </c:pt>
                <c:pt idx="55546">
                  <c:v>-0.62050000000000693</c:v>
                </c:pt>
                <c:pt idx="55547">
                  <c:v>-0.6185000000000116</c:v>
                </c:pt>
                <c:pt idx="55548">
                  <c:v>-0.61650000000000205</c:v>
                </c:pt>
                <c:pt idx="55549">
                  <c:v>-0.61450000000000671</c:v>
                </c:pt>
                <c:pt idx="55550">
                  <c:v>-0.61250000000001137</c:v>
                </c:pt>
                <c:pt idx="55551">
                  <c:v>-0.61050000000000182</c:v>
                </c:pt>
                <c:pt idx="55552">
                  <c:v>-0.60850000000000648</c:v>
                </c:pt>
                <c:pt idx="55553">
                  <c:v>-0.60650000000001114</c:v>
                </c:pt>
                <c:pt idx="55554">
                  <c:v>-0.60450000000000159</c:v>
                </c:pt>
                <c:pt idx="55555">
                  <c:v>-0.60250000000000625</c:v>
                </c:pt>
                <c:pt idx="55556">
                  <c:v>-0.60050000000001091</c:v>
                </c:pt>
                <c:pt idx="55557">
                  <c:v>-0.59850000000000136</c:v>
                </c:pt>
                <c:pt idx="55558">
                  <c:v>-0.59650000000000603</c:v>
                </c:pt>
                <c:pt idx="55559">
                  <c:v>-0.59450000000001069</c:v>
                </c:pt>
                <c:pt idx="55560">
                  <c:v>-0.59250000000000114</c:v>
                </c:pt>
                <c:pt idx="55561">
                  <c:v>-0.5905000000000058</c:v>
                </c:pt>
                <c:pt idx="55562">
                  <c:v>-0.58850000000001046</c:v>
                </c:pt>
                <c:pt idx="55563">
                  <c:v>-0.58650000000000091</c:v>
                </c:pt>
                <c:pt idx="55564">
                  <c:v>-0.58450000000000557</c:v>
                </c:pt>
                <c:pt idx="55565">
                  <c:v>-0.58250000000001023</c:v>
                </c:pt>
                <c:pt idx="55566">
                  <c:v>-0.58050000000000068</c:v>
                </c:pt>
                <c:pt idx="55567">
                  <c:v>-0.57850000000000534</c:v>
                </c:pt>
                <c:pt idx="55568">
                  <c:v>-0.57650000000001</c:v>
                </c:pt>
                <c:pt idx="55569">
                  <c:v>-0.57450000000000045</c:v>
                </c:pt>
                <c:pt idx="55570">
                  <c:v>-0.57250000000000512</c:v>
                </c:pt>
                <c:pt idx="55571">
                  <c:v>-0.57050000000000978</c:v>
                </c:pt>
                <c:pt idx="55572">
                  <c:v>-0.56850000000000023</c:v>
                </c:pt>
                <c:pt idx="55573">
                  <c:v>-0.56650000000000489</c:v>
                </c:pt>
                <c:pt idx="55574">
                  <c:v>-0.56450000000000955</c:v>
                </c:pt>
                <c:pt idx="55575">
                  <c:v>-0.5625</c:v>
                </c:pt>
                <c:pt idx="55576">
                  <c:v>-0.56050000000000466</c:v>
                </c:pt>
                <c:pt idx="55577">
                  <c:v>-0.55850000000000932</c:v>
                </c:pt>
                <c:pt idx="55578">
                  <c:v>-0.55649999999999977</c:v>
                </c:pt>
                <c:pt idx="55579">
                  <c:v>-0.55450000000000443</c:v>
                </c:pt>
                <c:pt idx="55580">
                  <c:v>-0.55250000000000909</c:v>
                </c:pt>
                <c:pt idx="55581">
                  <c:v>-0.55049999999999955</c:v>
                </c:pt>
                <c:pt idx="55582">
                  <c:v>-0.54850000000000421</c:v>
                </c:pt>
                <c:pt idx="55583">
                  <c:v>-0.54650000000000887</c:v>
                </c:pt>
                <c:pt idx="55584">
                  <c:v>-0.54449999999999932</c:v>
                </c:pt>
                <c:pt idx="55585">
                  <c:v>-0.54250000000000398</c:v>
                </c:pt>
                <c:pt idx="55586">
                  <c:v>-0.54050000000000864</c:v>
                </c:pt>
                <c:pt idx="55587">
                  <c:v>-0.53849999999999909</c:v>
                </c:pt>
                <c:pt idx="55588">
                  <c:v>-0.53650000000000375</c:v>
                </c:pt>
                <c:pt idx="55589">
                  <c:v>-0.53450000000000841</c:v>
                </c:pt>
                <c:pt idx="55590">
                  <c:v>-0.53249999999999886</c:v>
                </c:pt>
                <c:pt idx="55591">
                  <c:v>-0.53050000000000352</c:v>
                </c:pt>
                <c:pt idx="55592">
                  <c:v>-0.52850000000000819</c:v>
                </c:pt>
                <c:pt idx="55593">
                  <c:v>-0.52649999999999864</c:v>
                </c:pt>
                <c:pt idx="55594">
                  <c:v>-0.5245000000000033</c:v>
                </c:pt>
                <c:pt idx="55595">
                  <c:v>-0.52250000000000796</c:v>
                </c:pt>
                <c:pt idx="55596">
                  <c:v>-0.52050000000001262</c:v>
                </c:pt>
                <c:pt idx="55597">
                  <c:v>-0.51850000000000307</c:v>
                </c:pt>
                <c:pt idx="55598">
                  <c:v>-0.51650000000000773</c:v>
                </c:pt>
                <c:pt idx="55599">
                  <c:v>-0.51450000000001239</c:v>
                </c:pt>
                <c:pt idx="55600">
                  <c:v>-0.51250000000000284</c:v>
                </c:pt>
                <c:pt idx="55601">
                  <c:v>-0.5105000000000075</c:v>
                </c:pt>
                <c:pt idx="55602">
                  <c:v>-0.50850000000001216</c:v>
                </c:pt>
                <c:pt idx="55603">
                  <c:v>-0.50650000000000261</c:v>
                </c:pt>
                <c:pt idx="55604">
                  <c:v>-0.50450000000000728</c:v>
                </c:pt>
                <c:pt idx="55605">
                  <c:v>-0.50250000000001194</c:v>
                </c:pt>
                <c:pt idx="55606">
                  <c:v>-0.50050000000000239</c:v>
                </c:pt>
                <c:pt idx="55607">
                  <c:v>-0.49850000000000705</c:v>
                </c:pt>
                <c:pt idx="55608">
                  <c:v>-0.49650000000001171</c:v>
                </c:pt>
                <c:pt idx="55609">
                  <c:v>-0.49450000000000216</c:v>
                </c:pt>
                <c:pt idx="55610">
                  <c:v>-0.49250000000000682</c:v>
                </c:pt>
                <c:pt idx="55611">
                  <c:v>-0.49050000000001148</c:v>
                </c:pt>
                <c:pt idx="55612">
                  <c:v>-0.48850000000000193</c:v>
                </c:pt>
                <c:pt idx="55613">
                  <c:v>-0.48650000000000659</c:v>
                </c:pt>
                <c:pt idx="55614">
                  <c:v>-0.48450000000001125</c:v>
                </c:pt>
                <c:pt idx="55615">
                  <c:v>-0.48250000000000171</c:v>
                </c:pt>
                <c:pt idx="55616">
                  <c:v>-0.48050000000000637</c:v>
                </c:pt>
                <c:pt idx="55617">
                  <c:v>-0.47850000000001103</c:v>
                </c:pt>
                <c:pt idx="55618">
                  <c:v>-0.47650000000000148</c:v>
                </c:pt>
                <c:pt idx="55619">
                  <c:v>-0.47450000000000614</c:v>
                </c:pt>
                <c:pt idx="55620">
                  <c:v>-0.4725000000000108</c:v>
                </c:pt>
                <c:pt idx="55621">
                  <c:v>-0.47050000000000125</c:v>
                </c:pt>
                <c:pt idx="55622">
                  <c:v>-0.46850000000000591</c:v>
                </c:pt>
                <c:pt idx="55623">
                  <c:v>-0.46650000000001057</c:v>
                </c:pt>
                <c:pt idx="55624">
                  <c:v>-0.46450000000000102</c:v>
                </c:pt>
                <c:pt idx="55625">
                  <c:v>-0.46250000000000568</c:v>
                </c:pt>
                <c:pt idx="55626">
                  <c:v>-0.46050000000001035</c:v>
                </c:pt>
                <c:pt idx="55627">
                  <c:v>-0.4585000000000008</c:v>
                </c:pt>
                <c:pt idx="55628">
                  <c:v>-0.45650000000000546</c:v>
                </c:pt>
                <c:pt idx="55629">
                  <c:v>-0.45450000000001012</c:v>
                </c:pt>
                <c:pt idx="55630">
                  <c:v>-0.45250000000000057</c:v>
                </c:pt>
                <c:pt idx="55631">
                  <c:v>-0.45050000000000523</c:v>
                </c:pt>
                <c:pt idx="55632">
                  <c:v>-0.44850000000000989</c:v>
                </c:pt>
                <c:pt idx="55633">
                  <c:v>-0.44650000000000034</c:v>
                </c:pt>
                <c:pt idx="55634">
                  <c:v>-0.444500000000005</c:v>
                </c:pt>
                <c:pt idx="55635">
                  <c:v>-0.44250000000000966</c:v>
                </c:pt>
                <c:pt idx="55636">
                  <c:v>-0.44050000000000011</c:v>
                </c:pt>
                <c:pt idx="55637">
                  <c:v>-0.43850000000000477</c:v>
                </c:pt>
                <c:pt idx="55638">
                  <c:v>-0.43650000000000944</c:v>
                </c:pt>
                <c:pt idx="55639">
                  <c:v>-0.43449999999999989</c:v>
                </c:pt>
                <c:pt idx="55640">
                  <c:v>-0.43250000000000455</c:v>
                </c:pt>
                <c:pt idx="55641">
                  <c:v>-0.43050000000000921</c:v>
                </c:pt>
                <c:pt idx="55642">
                  <c:v>-0.42849999999999966</c:v>
                </c:pt>
                <c:pt idx="55643">
                  <c:v>-0.42650000000000432</c:v>
                </c:pt>
                <c:pt idx="55644">
                  <c:v>-0.42450000000000898</c:v>
                </c:pt>
                <c:pt idx="55645">
                  <c:v>-0.42249999999999943</c:v>
                </c:pt>
                <c:pt idx="55646">
                  <c:v>-0.42050000000000409</c:v>
                </c:pt>
                <c:pt idx="55647">
                  <c:v>-0.41850000000000875</c:v>
                </c:pt>
                <c:pt idx="55648">
                  <c:v>-0.4164999999999992</c:v>
                </c:pt>
                <c:pt idx="55649">
                  <c:v>-0.41450000000000387</c:v>
                </c:pt>
                <c:pt idx="55650">
                  <c:v>-0.41250000000000853</c:v>
                </c:pt>
                <c:pt idx="55651">
                  <c:v>-0.41049999999999898</c:v>
                </c:pt>
                <c:pt idx="55652">
                  <c:v>-0.40850000000000364</c:v>
                </c:pt>
                <c:pt idx="55653">
                  <c:v>-0.4065000000000083</c:v>
                </c:pt>
                <c:pt idx="55654">
                  <c:v>-0.40449999999999875</c:v>
                </c:pt>
                <c:pt idx="55655">
                  <c:v>-0.40250000000000341</c:v>
                </c:pt>
                <c:pt idx="55656">
                  <c:v>-0.40050000000000807</c:v>
                </c:pt>
                <c:pt idx="55657">
                  <c:v>-0.39850000000001273</c:v>
                </c:pt>
                <c:pt idx="55658">
                  <c:v>-0.39650000000000318</c:v>
                </c:pt>
                <c:pt idx="55659">
                  <c:v>-0.39450000000000784</c:v>
                </c:pt>
                <c:pt idx="55660">
                  <c:v>-0.39250000000001251</c:v>
                </c:pt>
                <c:pt idx="55661">
                  <c:v>-0.39050000000000296</c:v>
                </c:pt>
                <c:pt idx="55662">
                  <c:v>-0.38850000000000762</c:v>
                </c:pt>
                <c:pt idx="55663">
                  <c:v>-0.38650000000001228</c:v>
                </c:pt>
                <c:pt idx="55664">
                  <c:v>-0.38450000000000273</c:v>
                </c:pt>
                <c:pt idx="55665">
                  <c:v>-0.38250000000000739</c:v>
                </c:pt>
                <c:pt idx="55666">
                  <c:v>-0.38050000000001205</c:v>
                </c:pt>
                <c:pt idx="55667">
                  <c:v>-0.3785000000000025</c:v>
                </c:pt>
                <c:pt idx="55668">
                  <c:v>-0.37650000000000716</c:v>
                </c:pt>
                <c:pt idx="55669">
                  <c:v>-0.37450000000001182</c:v>
                </c:pt>
                <c:pt idx="55670">
                  <c:v>-0.37250000000000227</c:v>
                </c:pt>
                <c:pt idx="55671">
                  <c:v>-0.37050000000000693</c:v>
                </c:pt>
                <c:pt idx="55672">
                  <c:v>-0.3685000000000116</c:v>
                </c:pt>
                <c:pt idx="55673">
                  <c:v>-0.36650000000000205</c:v>
                </c:pt>
                <c:pt idx="55674">
                  <c:v>-0.36450000000000671</c:v>
                </c:pt>
                <c:pt idx="55675">
                  <c:v>-0.36250000000001137</c:v>
                </c:pt>
                <c:pt idx="55676">
                  <c:v>-0.36050000000000182</c:v>
                </c:pt>
                <c:pt idx="55677">
                  <c:v>-0.35850000000000648</c:v>
                </c:pt>
                <c:pt idx="55678">
                  <c:v>-0.35650000000001114</c:v>
                </c:pt>
                <c:pt idx="55679">
                  <c:v>-0.35450000000000159</c:v>
                </c:pt>
                <c:pt idx="55680">
                  <c:v>-0.35250000000000625</c:v>
                </c:pt>
                <c:pt idx="55681">
                  <c:v>-0.35050000000001091</c:v>
                </c:pt>
                <c:pt idx="55682">
                  <c:v>-0.34850000000000136</c:v>
                </c:pt>
                <c:pt idx="55683">
                  <c:v>-0.34650000000000603</c:v>
                </c:pt>
                <c:pt idx="55684">
                  <c:v>-0.34450000000001069</c:v>
                </c:pt>
                <c:pt idx="55685">
                  <c:v>-0.34250000000000114</c:v>
                </c:pt>
                <c:pt idx="55686">
                  <c:v>-0.3405000000000058</c:v>
                </c:pt>
                <c:pt idx="55687">
                  <c:v>-0.33850000000001046</c:v>
                </c:pt>
                <c:pt idx="55688">
                  <c:v>-0.33650000000000091</c:v>
                </c:pt>
                <c:pt idx="55689">
                  <c:v>-0.33450000000000557</c:v>
                </c:pt>
                <c:pt idx="55690">
                  <c:v>-0.33250000000001023</c:v>
                </c:pt>
                <c:pt idx="55691">
                  <c:v>-0.33050000000000068</c:v>
                </c:pt>
                <c:pt idx="55692">
                  <c:v>-0.32850000000000534</c:v>
                </c:pt>
                <c:pt idx="55693">
                  <c:v>-0.32650000000001</c:v>
                </c:pt>
                <c:pt idx="55694">
                  <c:v>-0.32450000000000045</c:v>
                </c:pt>
                <c:pt idx="55695">
                  <c:v>-0.32250000000000512</c:v>
                </c:pt>
                <c:pt idx="55696">
                  <c:v>-0.32050000000000978</c:v>
                </c:pt>
                <c:pt idx="55697">
                  <c:v>-0.31850000000000023</c:v>
                </c:pt>
                <c:pt idx="55698">
                  <c:v>-0.31650000000000489</c:v>
                </c:pt>
                <c:pt idx="55699">
                  <c:v>-0.31450000000000955</c:v>
                </c:pt>
                <c:pt idx="55700">
                  <c:v>-0.3125</c:v>
                </c:pt>
                <c:pt idx="55701">
                  <c:v>-0.31050000000000466</c:v>
                </c:pt>
                <c:pt idx="55702">
                  <c:v>-0.30850000000000932</c:v>
                </c:pt>
                <c:pt idx="55703">
                  <c:v>-0.30649999999999977</c:v>
                </c:pt>
                <c:pt idx="55704">
                  <c:v>-0.30450000000000443</c:v>
                </c:pt>
                <c:pt idx="55705">
                  <c:v>-0.30250000000000909</c:v>
                </c:pt>
                <c:pt idx="55706">
                  <c:v>-0.30049999999999955</c:v>
                </c:pt>
                <c:pt idx="55707">
                  <c:v>-0.29850000000000421</c:v>
                </c:pt>
                <c:pt idx="55708">
                  <c:v>-0.29650000000000887</c:v>
                </c:pt>
                <c:pt idx="55709">
                  <c:v>-0.29449999999999932</c:v>
                </c:pt>
                <c:pt idx="55710">
                  <c:v>-0.29250000000000398</c:v>
                </c:pt>
                <c:pt idx="55711">
                  <c:v>-0.29050000000000864</c:v>
                </c:pt>
                <c:pt idx="55712">
                  <c:v>-0.28849999999999909</c:v>
                </c:pt>
                <c:pt idx="55713">
                  <c:v>-0.28650000000000375</c:v>
                </c:pt>
                <c:pt idx="55714">
                  <c:v>-0.28450000000000841</c:v>
                </c:pt>
                <c:pt idx="55715">
                  <c:v>-0.28249999999999886</c:v>
                </c:pt>
                <c:pt idx="55716">
                  <c:v>-0.28050000000000352</c:v>
                </c:pt>
                <c:pt idx="55717">
                  <c:v>-0.27850000000000819</c:v>
                </c:pt>
                <c:pt idx="55718">
                  <c:v>-0.27649999999999864</c:v>
                </c:pt>
                <c:pt idx="55719">
                  <c:v>-0.2745000000000033</c:v>
                </c:pt>
                <c:pt idx="55720">
                  <c:v>-0.27250000000000796</c:v>
                </c:pt>
                <c:pt idx="55721">
                  <c:v>-0.27050000000001262</c:v>
                </c:pt>
                <c:pt idx="55722">
                  <c:v>-0.26850000000000307</c:v>
                </c:pt>
                <c:pt idx="55723">
                  <c:v>-0.26650000000000773</c:v>
                </c:pt>
                <c:pt idx="55724">
                  <c:v>-0.26450000000001239</c:v>
                </c:pt>
                <c:pt idx="55725">
                  <c:v>-0.26250000000000284</c:v>
                </c:pt>
                <c:pt idx="55726">
                  <c:v>-0.2605000000000075</c:v>
                </c:pt>
                <c:pt idx="55727">
                  <c:v>-0.25850000000001216</c:v>
                </c:pt>
                <c:pt idx="55728">
                  <c:v>-0.25650000000000261</c:v>
                </c:pt>
                <c:pt idx="55729">
                  <c:v>-0.25450000000000728</c:v>
                </c:pt>
                <c:pt idx="55730">
                  <c:v>-0.25250000000001194</c:v>
                </c:pt>
                <c:pt idx="55731">
                  <c:v>-0.25050000000000239</c:v>
                </c:pt>
                <c:pt idx="55732">
                  <c:v>-0.24850000000000705</c:v>
                </c:pt>
                <c:pt idx="55733">
                  <c:v>-0.24650000000001171</c:v>
                </c:pt>
                <c:pt idx="55734">
                  <c:v>-0.24450000000000216</c:v>
                </c:pt>
                <c:pt idx="55735">
                  <c:v>-0.24250000000000682</c:v>
                </c:pt>
                <c:pt idx="55736">
                  <c:v>-0.24050000000001148</c:v>
                </c:pt>
                <c:pt idx="55737">
                  <c:v>-0.23850000000000193</c:v>
                </c:pt>
                <c:pt idx="55738">
                  <c:v>-0.23650000000000659</c:v>
                </c:pt>
                <c:pt idx="55739">
                  <c:v>-0.23450000000001125</c:v>
                </c:pt>
                <c:pt idx="55740">
                  <c:v>-0.23250000000000171</c:v>
                </c:pt>
                <c:pt idx="55741">
                  <c:v>-0.23050000000000637</c:v>
                </c:pt>
                <c:pt idx="55742">
                  <c:v>-0.22850000000001103</c:v>
                </c:pt>
                <c:pt idx="55743">
                  <c:v>-0.22650000000000148</c:v>
                </c:pt>
                <c:pt idx="55744">
                  <c:v>-0.22450000000000614</c:v>
                </c:pt>
                <c:pt idx="55745">
                  <c:v>-0.2225000000000108</c:v>
                </c:pt>
                <c:pt idx="55746">
                  <c:v>-0.22050000000000125</c:v>
                </c:pt>
                <c:pt idx="55747">
                  <c:v>-0.21850000000000591</c:v>
                </c:pt>
                <c:pt idx="55748">
                  <c:v>-0.21650000000001057</c:v>
                </c:pt>
                <c:pt idx="55749">
                  <c:v>-0.21450000000000102</c:v>
                </c:pt>
                <c:pt idx="55750">
                  <c:v>-0.21250000000000568</c:v>
                </c:pt>
                <c:pt idx="55751">
                  <c:v>-0.21050000000001035</c:v>
                </c:pt>
                <c:pt idx="55752">
                  <c:v>-0.2085000000000008</c:v>
                </c:pt>
                <c:pt idx="55753">
                  <c:v>-0.20650000000000546</c:v>
                </c:pt>
                <c:pt idx="55754">
                  <c:v>-0.20450000000001012</c:v>
                </c:pt>
                <c:pt idx="55755">
                  <c:v>-0.20250000000000057</c:v>
                </c:pt>
                <c:pt idx="55756">
                  <c:v>-0.20050000000000523</c:v>
                </c:pt>
                <c:pt idx="55757">
                  <c:v>-0.19850000000000989</c:v>
                </c:pt>
                <c:pt idx="55758">
                  <c:v>-0.19650000000000034</c:v>
                </c:pt>
                <c:pt idx="55759">
                  <c:v>-0.194500000000005</c:v>
                </c:pt>
                <c:pt idx="55760">
                  <c:v>-0.19250000000000966</c:v>
                </c:pt>
                <c:pt idx="55761">
                  <c:v>-0.19050000000000011</c:v>
                </c:pt>
                <c:pt idx="55762">
                  <c:v>-0.18850000000000477</c:v>
                </c:pt>
                <c:pt idx="55763">
                  <c:v>-0.18650000000000944</c:v>
                </c:pt>
                <c:pt idx="55764">
                  <c:v>-0.18449999999999989</c:v>
                </c:pt>
                <c:pt idx="55765">
                  <c:v>-0.18250000000000455</c:v>
                </c:pt>
                <c:pt idx="55766">
                  <c:v>-0.18050000000000921</c:v>
                </c:pt>
                <c:pt idx="55767">
                  <c:v>-0.17849999999999966</c:v>
                </c:pt>
                <c:pt idx="55768">
                  <c:v>-0.17650000000000432</c:v>
                </c:pt>
                <c:pt idx="55769">
                  <c:v>-0.17450000000000898</c:v>
                </c:pt>
                <c:pt idx="55770">
                  <c:v>-0.17249999999999943</c:v>
                </c:pt>
                <c:pt idx="55771">
                  <c:v>-0.17050000000000409</c:v>
                </c:pt>
                <c:pt idx="55772">
                  <c:v>-0.16850000000000875</c:v>
                </c:pt>
                <c:pt idx="55773">
                  <c:v>-0.1664999999999992</c:v>
                </c:pt>
                <c:pt idx="55774">
                  <c:v>-0.16450000000000387</c:v>
                </c:pt>
                <c:pt idx="55775">
                  <c:v>-0.16250000000000853</c:v>
                </c:pt>
                <c:pt idx="55776">
                  <c:v>-0.16049999999999898</c:v>
                </c:pt>
                <c:pt idx="55777">
                  <c:v>-0.15850000000000364</c:v>
                </c:pt>
                <c:pt idx="55778">
                  <c:v>-0.1565000000000083</c:v>
                </c:pt>
                <c:pt idx="55779">
                  <c:v>-0.15449999999999875</c:v>
                </c:pt>
                <c:pt idx="55780">
                  <c:v>-0.15250000000000341</c:v>
                </c:pt>
                <c:pt idx="55781">
                  <c:v>-0.15050000000000807</c:v>
                </c:pt>
                <c:pt idx="55782">
                  <c:v>-0.14850000000001273</c:v>
                </c:pt>
                <c:pt idx="55783">
                  <c:v>-0.14650000000000318</c:v>
                </c:pt>
                <c:pt idx="55784">
                  <c:v>-0.14450000000000784</c:v>
                </c:pt>
                <c:pt idx="55785">
                  <c:v>-0.14250000000001251</c:v>
                </c:pt>
                <c:pt idx="55786">
                  <c:v>-0.14050000000000296</c:v>
                </c:pt>
                <c:pt idx="55787">
                  <c:v>-0.13850000000000762</c:v>
                </c:pt>
                <c:pt idx="55788">
                  <c:v>-0.13650000000001228</c:v>
                </c:pt>
                <c:pt idx="55789">
                  <c:v>-0.13450000000000273</c:v>
                </c:pt>
                <c:pt idx="55790">
                  <c:v>-0.13250000000000739</c:v>
                </c:pt>
                <c:pt idx="55791">
                  <c:v>-0.13050000000001205</c:v>
                </c:pt>
                <c:pt idx="55792">
                  <c:v>-0.1285000000000025</c:v>
                </c:pt>
                <c:pt idx="55793">
                  <c:v>-0.12650000000000716</c:v>
                </c:pt>
                <c:pt idx="55794">
                  <c:v>-0.12450000000001182</c:v>
                </c:pt>
                <c:pt idx="55795">
                  <c:v>-0.12250000000000227</c:v>
                </c:pt>
                <c:pt idx="55796">
                  <c:v>-0.12050000000000693</c:v>
                </c:pt>
                <c:pt idx="55797">
                  <c:v>-0.1185000000000116</c:v>
                </c:pt>
                <c:pt idx="55798">
                  <c:v>-0.11650000000000205</c:v>
                </c:pt>
                <c:pt idx="55799">
                  <c:v>-0.11450000000000671</c:v>
                </c:pt>
                <c:pt idx="55800">
                  <c:v>-0.11250000000001137</c:v>
                </c:pt>
                <c:pt idx="55801">
                  <c:v>-0.11050000000000182</c:v>
                </c:pt>
                <c:pt idx="55802">
                  <c:v>-0.10850000000000648</c:v>
                </c:pt>
                <c:pt idx="55803">
                  <c:v>-0.10650000000001114</c:v>
                </c:pt>
                <c:pt idx="55804">
                  <c:v>-0.10450000000000159</c:v>
                </c:pt>
                <c:pt idx="55805">
                  <c:v>-0.10250000000000625</c:v>
                </c:pt>
                <c:pt idx="55806">
                  <c:v>-0.10050000000001091</c:v>
                </c:pt>
                <c:pt idx="55807">
                  <c:v>-9.8500000000001364E-2</c:v>
                </c:pt>
                <c:pt idx="55808">
                  <c:v>-9.6500000000006025E-2</c:v>
                </c:pt>
                <c:pt idx="55809">
                  <c:v>-9.4500000000010687E-2</c:v>
                </c:pt>
                <c:pt idx="55810">
                  <c:v>-9.2500000000001137E-2</c:v>
                </c:pt>
                <c:pt idx="55811">
                  <c:v>-9.0500000000005798E-2</c:v>
                </c:pt>
                <c:pt idx="55812">
                  <c:v>-8.8500000000010459E-2</c:v>
                </c:pt>
                <c:pt idx="55813">
                  <c:v>-8.6500000000000909E-2</c:v>
                </c:pt>
                <c:pt idx="55814">
                  <c:v>-8.4500000000005571E-2</c:v>
                </c:pt>
                <c:pt idx="55815">
                  <c:v>-8.2500000000010232E-2</c:v>
                </c:pt>
                <c:pt idx="55816">
                  <c:v>-8.0500000000000682E-2</c:v>
                </c:pt>
                <c:pt idx="55817">
                  <c:v>-7.8500000000005343E-2</c:v>
                </c:pt>
                <c:pt idx="55818">
                  <c:v>-7.6500000000010004E-2</c:v>
                </c:pt>
                <c:pt idx="55819">
                  <c:v>-7.4500000000000455E-2</c:v>
                </c:pt>
                <c:pt idx="55820">
                  <c:v>-7.2500000000005116E-2</c:v>
                </c:pt>
                <c:pt idx="55821">
                  <c:v>-7.0500000000009777E-2</c:v>
                </c:pt>
                <c:pt idx="55822">
                  <c:v>-6.8500000000000227E-2</c:v>
                </c:pt>
                <c:pt idx="55823">
                  <c:v>-6.6500000000004889E-2</c:v>
                </c:pt>
                <c:pt idx="55824">
                  <c:v>-6.450000000000955E-2</c:v>
                </c:pt>
                <c:pt idx="55825">
                  <c:v>-6.25E-2</c:v>
                </c:pt>
                <c:pt idx="55826">
                  <c:v>-6.0500000000004661E-2</c:v>
                </c:pt>
                <c:pt idx="55827">
                  <c:v>-5.8500000000009322E-2</c:v>
                </c:pt>
                <c:pt idx="55828">
                  <c:v>-5.6499999999999773E-2</c:v>
                </c:pt>
                <c:pt idx="55829">
                  <c:v>-5.4500000000004434E-2</c:v>
                </c:pt>
                <c:pt idx="55830">
                  <c:v>-5.2500000000009095E-2</c:v>
                </c:pt>
                <c:pt idx="55831">
                  <c:v>-5.0499999999999545E-2</c:v>
                </c:pt>
                <c:pt idx="55832">
                  <c:v>-4.8500000000004206E-2</c:v>
                </c:pt>
                <c:pt idx="55833">
                  <c:v>-4.6500000000008868E-2</c:v>
                </c:pt>
                <c:pt idx="55834">
                  <c:v>-4.4499999999999318E-2</c:v>
                </c:pt>
                <c:pt idx="55835">
                  <c:v>-4.2500000000003979E-2</c:v>
                </c:pt>
                <c:pt idx="55836">
                  <c:v>-4.050000000000864E-2</c:v>
                </c:pt>
                <c:pt idx="55837">
                  <c:v>-3.8499999999999091E-2</c:v>
                </c:pt>
                <c:pt idx="55838">
                  <c:v>-3.6500000000003752E-2</c:v>
                </c:pt>
                <c:pt idx="55839">
                  <c:v>-3.4500000000008413E-2</c:v>
                </c:pt>
                <c:pt idx="55840">
                  <c:v>-3.2499999999998863E-2</c:v>
                </c:pt>
                <c:pt idx="55841">
                  <c:v>-3.0500000000003524E-2</c:v>
                </c:pt>
                <c:pt idx="55842">
                  <c:v>-2.8500000000008185E-2</c:v>
                </c:pt>
                <c:pt idx="55843">
                  <c:v>-2.6499999999998636E-2</c:v>
                </c:pt>
                <c:pt idx="55844">
                  <c:v>-2.4500000000003297E-2</c:v>
                </c:pt>
                <c:pt idx="55845">
                  <c:v>-2.2500000000007958E-2</c:v>
                </c:pt>
                <c:pt idx="55846">
                  <c:v>-2.0500000000012619E-2</c:v>
                </c:pt>
                <c:pt idx="55847">
                  <c:v>-1.850000000000307E-2</c:v>
                </c:pt>
                <c:pt idx="55848">
                  <c:v>-1.6500000000007731E-2</c:v>
                </c:pt>
                <c:pt idx="55849">
                  <c:v>-1.4500000000012392E-2</c:v>
                </c:pt>
                <c:pt idx="55850">
                  <c:v>-1.2500000000002842E-2</c:v>
                </c:pt>
                <c:pt idx="55851">
                  <c:v>-1.0500000000007503E-2</c:v>
                </c:pt>
                <c:pt idx="55852">
                  <c:v>-8.5000000000121645E-3</c:v>
                </c:pt>
                <c:pt idx="55853">
                  <c:v>-6.5000000000026148E-3</c:v>
                </c:pt>
                <c:pt idx="55854">
                  <c:v>-4.500000000007276E-3</c:v>
                </c:pt>
                <c:pt idx="55855">
                  <c:v>-2.5000000000119371E-3</c:v>
                </c:pt>
                <c:pt idx="55856">
                  <c:v>-5.0000000000238742E-4</c:v>
                </c:pt>
                <c:pt idx="55857">
                  <c:v>1.4999999999929514E-3</c:v>
                </c:pt>
                <c:pt idx="55858">
                  <c:v>3.4999999999882903E-3</c:v>
                </c:pt>
                <c:pt idx="55859">
                  <c:v>5.49999999999784E-3</c:v>
                </c:pt>
                <c:pt idx="55860">
                  <c:v>7.4999999999931788E-3</c:v>
                </c:pt>
                <c:pt idx="55861">
                  <c:v>9.4999999999885176E-3</c:v>
                </c:pt>
                <c:pt idx="55862">
                  <c:v>1.1499999999998067E-2</c:v>
                </c:pt>
                <c:pt idx="55863">
                  <c:v>1.3499999999993406E-2</c:v>
                </c:pt>
                <c:pt idx="55864">
                  <c:v>1.5499999999988745E-2</c:v>
                </c:pt>
                <c:pt idx="55865">
                  <c:v>1.7499999999998295E-2</c:v>
                </c:pt>
                <c:pt idx="55866">
                  <c:v>1.9499999999993634E-2</c:v>
                </c:pt>
                <c:pt idx="55867">
                  <c:v>2.1499999999988972E-2</c:v>
                </c:pt>
                <c:pt idx="55868">
                  <c:v>2.3499999999998522E-2</c:v>
                </c:pt>
                <c:pt idx="55869">
                  <c:v>2.5499999999993861E-2</c:v>
                </c:pt>
                <c:pt idx="55870">
                  <c:v>2.74999999999892E-2</c:v>
                </c:pt>
                <c:pt idx="55871">
                  <c:v>2.9499999999998749E-2</c:v>
                </c:pt>
                <c:pt idx="55872">
                  <c:v>3.1499999999994088E-2</c:v>
                </c:pt>
                <c:pt idx="55873">
                  <c:v>3.3499999999989427E-2</c:v>
                </c:pt>
                <c:pt idx="55874">
                  <c:v>3.5499999999998977E-2</c:v>
                </c:pt>
                <c:pt idx="55875">
                  <c:v>3.7499999999994316E-2</c:v>
                </c:pt>
                <c:pt idx="55876">
                  <c:v>3.9499999999989654E-2</c:v>
                </c:pt>
                <c:pt idx="55877">
                  <c:v>4.1499999999999204E-2</c:v>
                </c:pt>
                <c:pt idx="55878">
                  <c:v>4.3499999999994543E-2</c:v>
                </c:pt>
                <c:pt idx="55879">
                  <c:v>4.5499999999989882E-2</c:v>
                </c:pt>
                <c:pt idx="55880">
                  <c:v>4.7499999999999432E-2</c:v>
                </c:pt>
                <c:pt idx="55881">
                  <c:v>4.949999999999477E-2</c:v>
                </c:pt>
                <c:pt idx="55882">
                  <c:v>5.1499999999990109E-2</c:v>
                </c:pt>
                <c:pt idx="55883">
                  <c:v>5.3499999999999659E-2</c:v>
                </c:pt>
                <c:pt idx="55884">
                  <c:v>5.5499999999994998E-2</c:v>
                </c:pt>
                <c:pt idx="55885">
                  <c:v>5.7499999999990337E-2</c:v>
                </c:pt>
                <c:pt idx="55886">
                  <c:v>5.9499999999999886E-2</c:v>
                </c:pt>
                <c:pt idx="55887">
                  <c:v>6.1499999999995225E-2</c:v>
                </c:pt>
                <c:pt idx="55888">
                  <c:v>6.3499999999990564E-2</c:v>
                </c:pt>
                <c:pt idx="55889">
                  <c:v>6.5500000000000114E-2</c:v>
                </c:pt>
                <c:pt idx="55890">
                  <c:v>6.7499999999995453E-2</c:v>
                </c:pt>
                <c:pt idx="55891">
                  <c:v>6.9499999999990791E-2</c:v>
                </c:pt>
                <c:pt idx="55892">
                  <c:v>7.1500000000000341E-2</c:v>
                </c:pt>
                <c:pt idx="55893">
                  <c:v>7.349999999999568E-2</c:v>
                </c:pt>
                <c:pt idx="55894">
                  <c:v>7.5499999999991019E-2</c:v>
                </c:pt>
                <c:pt idx="55895">
                  <c:v>7.7500000000000568E-2</c:v>
                </c:pt>
                <c:pt idx="55896">
                  <c:v>7.9499999999995907E-2</c:v>
                </c:pt>
                <c:pt idx="55897">
                  <c:v>8.1499999999991246E-2</c:v>
                </c:pt>
                <c:pt idx="55898">
                  <c:v>8.3500000000000796E-2</c:v>
                </c:pt>
                <c:pt idx="55899">
                  <c:v>8.5499999999996135E-2</c:v>
                </c:pt>
                <c:pt idx="55900">
                  <c:v>8.7499999999991473E-2</c:v>
                </c:pt>
                <c:pt idx="55901">
                  <c:v>8.9500000000001023E-2</c:v>
                </c:pt>
                <c:pt idx="55902">
                  <c:v>9.1499999999996362E-2</c:v>
                </c:pt>
                <c:pt idx="55903">
                  <c:v>9.3499999999991701E-2</c:v>
                </c:pt>
                <c:pt idx="55904">
                  <c:v>9.5500000000001251E-2</c:v>
                </c:pt>
                <c:pt idx="55905">
                  <c:v>9.7499999999996589E-2</c:v>
                </c:pt>
                <c:pt idx="55906">
                  <c:v>9.9499999999991928E-2</c:v>
                </c:pt>
                <c:pt idx="55907">
                  <c:v>0.10149999999998727</c:v>
                </c:pt>
                <c:pt idx="55908">
                  <c:v>0.10349999999999682</c:v>
                </c:pt>
                <c:pt idx="55909">
                  <c:v>0.10549999999999216</c:v>
                </c:pt>
                <c:pt idx="55910">
                  <c:v>0.10749999999998749</c:v>
                </c:pt>
                <c:pt idx="55911">
                  <c:v>0.10949999999999704</c:v>
                </c:pt>
                <c:pt idx="55912">
                  <c:v>0.11149999999999238</c:v>
                </c:pt>
                <c:pt idx="55913">
                  <c:v>0.11349999999998772</c:v>
                </c:pt>
                <c:pt idx="55914">
                  <c:v>0.11549999999999727</c:v>
                </c:pt>
                <c:pt idx="55915">
                  <c:v>0.11749999999999261</c:v>
                </c:pt>
                <c:pt idx="55916">
                  <c:v>0.11949999999998795</c:v>
                </c:pt>
                <c:pt idx="55917">
                  <c:v>0.1214999999999975</c:v>
                </c:pt>
                <c:pt idx="55918">
                  <c:v>0.12349999999999284</c:v>
                </c:pt>
                <c:pt idx="55919">
                  <c:v>0.12549999999998818</c:v>
                </c:pt>
                <c:pt idx="55920">
                  <c:v>0.12749999999999773</c:v>
                </c:pt>
                <c:pt idx="55921">
                  <c:v>0.12949999999999307</c:v>
                </c:pt>
                <c:pt idx="55922">
                  <c:v>0.1314999999999884</c:v>
                </c:pt>
                <c:pt idx="55923">
                  <c:v>0.13349999999999795</c:v>
                </c:pt>
                <c:pt idx="55924">
                  <c:v>0.13549999999999329</c:v>
                </c:pt>
                <c:pt idx="55925">
                  <c:v>0.13749999999998863</c:v>
                </c:pt>
                <c:pt idx="55926">
                  <c:v>0.13949999999999818</c:v>
                </c:pt>
                <c:pt idx="55927">
                  <c:v>0.14149999999999352</c:v>
                </c:pt>
                <c:pt idx="55928">
                  <c:v>0.14349999999998886</c:v>
                </c:pt>
                <c:pt idx="55929">
                  <c:v>0.14549999999999841</c:v>
                </c:pt>
                <c:pt idx="55930">
                  <c:v>0.14749999999999375</c:v>
                </c:pt>
                <c:pt idx="55931">
                  <c:v>0.14949999999998909</c:v>
                </c:pt>
                <c:pt idx="55932">
                  <c:v>0.15149999999999864</c:v>
                </c:pt>
                <c:pt idx="55933">
                  <c:v>0.15349999999999397</c:v>
                </c:pt>
                <c:pt idx="55934">
                  <c:v>0.15549999999998931</c:v>
                </c:pt>
                <c:pt idx="55935">
                  <c:v>0.15749999999999886</c:v>
                </c:pt>
                <c:pt idx="55936">
                  <c:v>0.1594999999999942</c:v>
                </c:pt>
                <c:pt idx="55937">
                  <c:v>0.16149999999998954</c:v>
                </c:pt>
                <c:pt idx="55938">
                  <c:v>0.16349999999999909</c:v>
                </c:pt>
                <c:pt idx="55939">
                  <c:v>0.16549999999999443</c:v>
                </c:pt>
                <c:pt idx="55940">
                  <c:v>0.16749999999998977</c:v>
                </c:pt>
                <c:pt idx="55941">
                  <c:v>0.16949999999999932</c:v>
                </c:pt>
                <c:pt idx="55942">
                  <c:v>0.17149999999999466</c:v>
                </c:pt>
                <c:pt idx="55943">
                  <c:v>0.17349999999999</c:v>
                </c:pt>
                <c:pt idx="55944">
                  <c:v>0.17549999999999955</c:v>
                </c:pt>
                <c:pt idx="55945">
                  <c:v>0.17749999999999488</c:v>
                </c:pt>
                <c:pt idx="55946">
                  <c:v>0.17949999999999022</c:v>
                </c:pt>
                <c:pt idx="55947">
                  <c:v>0.18149999999999977</c:v>
                </c:pt>
                <c:pt idx="55948">
                  <c:v>0.18349999999999511</c:v>
                </c:pt>
                <c:pt idx="55949">
                  <c:v>0.18549999999999045</c:v>
                </c:pt>
                <c:pt idx="55950">
                  <c:v>0.1875</c:v>
                </c:pt>
                <c:pt idx="55951">
                  <c:v>0.18949999999999534</c:v>
                </c:pt>
                <c:pt idx="55952">
                  <c:v>0.19149999999999068</c:v>
                </c:pt>
                <c:pt idx="55953">
                  <c:v>0.19350000000000023</c:v>
                </c:pt>
                <c:pt idx="55954">
                  <c:v>0.19549999999999557</c:v>
                </c:pt>
                <c:pt idx="55955">
                  <c:v>0.19749999999999091</c:v>
                </c:pt>
                <c:pt idx="55956">
                  <c:v>0.19950000000000045</c:v>
                </c:pt>
                <c:pt idx="55957">
                  <c:v>0.20149999999999579</c:v>
                </c:pt>
                <c:pt idx="55958">
                  <c:v>0.20349999999999113</c:v>
                </c:pt>
                <c:pt idx="55959">
                  <c:v>0.20550000000000068</c:v>
                </c:pt>
                <c:pt idx="55960">
                  <c:v>0.20749999999999602</c:v>
                </c:pt>
                <c:pt idx="55961">
                  <c:v>0.20949999999999136</c:v>
                </c:pt>
                <c:pt idx="55962">
                  <c:v>0.21150000000000091</c:v>
                </c:pt>
                <c:pt idx="55963">
                  <c:v>0.21349999999999625</c:v>
                </c:pt>
                <c:pt idx="55964">
                  <c:v>0.21549999999999159</c:v>
                </c:pt>
                <c:pt idx="55965">
                  <c:v>0.21750000000000114</c:v>
                </c:pt>
                <c:pt idx="55966">
                  <c:v>0.21949999999999648</c:v>
                </c:pt>
                <c:pt idx="55967">
                  <c:v>0.22149999999999181</c:v>
                </c:pt>
                <c:pt idx="55968">
                  <c:v>0.22350000000000136</c:v>
                </c:pt>
                <c:pt idx="55969">
                  <c:v>0.2254999999999967</c:v>
                </c:pt>
                <c:pt idx="55970">
                  <c:v>0.22749999999999204</c:v>
                </c:pt>
                <c:pt idx="55971">
                  <c:v>0.22949999999998738</c:v>
                </c:pt>
                <c:pt idx="55972">
                  <c:v>0.23149999999999693</c:v>
                </c:pt>
                <c:pt idx="55973">
                  <c:v>0.23349999999999227</c:v>
                </c:pt>
                <c:pt idx="55974">
                  <c:v>0.23549999999998761</c:v>
                </c:pt>
                <c:pt idx="55975">
                  <c:v>0.23749999999999716</c:v>
                </c:pt>
                <c:pt idx="55976">
                  <c:v>0.2394999999999925</c:v>
                </c:pt>
                <c:pt idx="55977">
                  <c:v>0.24149999999998784</c:v>
                </c:pt>
                <c:pt idx="55978">
                  <c:v>0.24349999999999739</c:v>
                </c:pt>
                <c:pt idx="55979">
                  <c:v>0.24549999999999272</c:v>
                </c:pt>
                <c:pt idx="55980">
                  <c:v>0.24749999999998806</c:v>
                </c:pt>
                <c:pt idx="55981">
                  <c:v>0.24949999999999761</c:v>
                </c:pt>
                <c:pt idx="55982">
                  <c:v>0.25149999999999295</c:v>
                </c:pt>
                <c:pt idx="55983">
                  <c:v>0.25349999999998829</c:v>
                </c:pt>
                <c:pt idx="55984">
                  <c:v>0.25549999999999784</c:v>
                </c:pt>
                <c:pt idx="55985">
                  <c:v>0.25749999999999318</c:v>
                </c:pt>
                <c:pt idx="55986">
                  <c:v>0.25949999999998852</c:v>
                </c:pt>
                <c:pt idx="55987">
                  <c:v>0.26149999999999807</c:v>
                </c:pt>
                <c:pt idx="55988">
                  <c:v>0.26349999999999341</c:v>
                </c:pt>
                <c:pt idx="55989">
                  <c:v>0.26549999999998875</c:v>
                </c:pt>
                <c:pt idx="55990">
                  <c:v>0.26749999999999829</c:v>
                </c:pt>
                <c:pt idx="55991">
                  <c:v>0.26949999999999363</c:v>
                </c:pt>
                <c:pt idx="55992">
                  <c:v>0.27149999999998897</c:v>
                </c:pt>
                <c:pt idx="55993">
                  <c:v>0.27349999999999852</c:v>
                </c:pt>
                <c:pt idx="55994">
                  <c:v>0.27549999999999386</c:v>
                </c:pt>
                <c:pt idx="55995">
                  <c:v>0.2774999999999892</c:v>
                </c:pt>
                <c:pt idx="55996">
                  <c:v>0.27949999999999875</c:v>
                </c:pt>
                <c:pt idx="55997">
                  <c:v>0.28149999999999409</c:v>
                </c:pt>
                <c:pt idx="55998">
                  <c:v>0.28349999999998943</c:v>
                </c:pt>
                <c:pt idx="55999">
                  <c:v>0.28549999999999898</c:v>
                </c:pt>
                <c:pt idx="56000">
                  <c:v>0.28749999999999432</c:v>
                </c:pt>
                <c:pt idx="56001">
                  <c:v>0.28949999999998965</c:v>
                </c:pt>
                <c:pt idx="56002">
                  <c:v>0.2914999999999992</c:v>
                </c:pt>
                <c:pt idx="56003">
                  <c:v>0.29349999999999454</c:v>
                </c:pt>
                <c:pt idx="56004">
                  <c:v>0.29549999999998988</c:v>
                </c:pt>
                <c:pt idx="56005">
                  <c:v>0.29749999999999943</c:v>
                </c:pt>
                <c:pt idx="56006">
                  <c:v>0.29949999999999477</c:v>
                </c:pt>
                <c:pt idx="56007">
                  <c:v>0.30149999999999011</c:v>
                </c:pt>
                <c:pt idx="56008">
                  <c:v>0.30349999999999966</c:v>
                </c:pt>
                <c:pt idx="56009">
                  <c:v>0.305499999999995</c:v>
                </c:pt>
                <c:pt idx="56010">
                  <c:v>0.30749999999999034</c:v>
                </c:pt>
                <c:pt idx="56011">
                  <c:v>0.30949999999999989</c:v>
                </c:pt>
                <c:pt idx="56012">
                  <c:v>0.31149999999999523</c:v>
                </c:pt>
                <c:pt idx="56013">
                  <c:v>0.31349999999999056</c:v>
                </c:pt>
                <c:pt idx="56014">
                  <c:v>0.31550000000000011</c:v>
                </c:pt>
                <c:pt idx="56015">
                  <c:v>0.31749999999999545</c:v>
                </c:pt>
                <c:pt idx="56016">
                  <c:v>0.31949999999999079</c:v>
                </c:pt>
                <c:pt idx="56017">
                  <c:v>0.32150000000000034</c:v>
                </c:pt>
                <c:pt idx="56018">
                  <c:v>0.32349999999999568</c:v>
                </c:pt>
                <c:pt idx="56019">
                  <c:v>0.32549999999999102</c:v>
                </c:pt>
                <c:pt idx="56020">
                  <c:v>0.32750000000000057</c:v>
                </c:pt>
                <c:pt idx="56021">
                  <c:v>0.32949999999999591</c:v>
                </c:pt>
                <c:pt idx="56022">
                  <c:v>0.33149999999999125</c:v>
                </c:pt>
                <c:pt idx="56023">
                  <c:v>0.3335000000000008</c:v>
                </c:pt>
                <c:pt idx="56024">
                  <c:v>0.33549999999999613</c:v>
                </c:pt>
                <c:pt idx="56025">
                  <c:v>0.33749999999999147</c:v>
                </c:pt>
                <c:pt idx="56026">
                  <c:v>0.33950000000000102</c:v>
                </c:pt>
                <c:pt idx="56027">
                  <c:v>0.34149999999999636</c:v>
                </c:pt>
                <c:pt idx="56028">
                  <c:v>0.3434999999999917</c:v>
                </c:pt>
                <c:pt idx="56029">
                  <c:v>0.34550000000000125</c:v>
                </c:pt>
                <c:pt idx="56030">
                  <c:v>0.34749999999999659</c:v>
                </c:pt>
                <c:pt idx="56031">
                  <c:v>0.34949999999999193</c:v>
                </c:pt>
                <c:pt idx="56032">
                  <c:v>0.35149999999998727</c:v>
                </c:pt>
                <c:pt idx="56033">
                  <c:v>0.35349999999999682</c:v>
                </c:pt>
                <c:pt idx="56034">
                  <c:v>0.35549999999999216</c:v>
                </c:pt>
                <c:pt idx="56035">
                  <c:v>0.35749999999998749</c:v>
                </c:pt>
                <c:pt idx="56036">
                  <c:v>0.35949999999999704</c:v>
                </c:pt>
                <c:pt idx="56037">
                  <c:v>0.36149999999999238</c:v>
                </c:pt>
                <c:pt idx="56038">
                  <c:v>0.36349999999998772</c:v>
                </c:pt>
                <c:pt idx="56039">
                  <c:v>0.36549999999999727</c:v>
                </c:pt>
                <c:pt idx="56040">
                  <c:v>0.36749999999999261</c:v>
                </c:pt>
                <c:pt idx="56041">
                  <c:v>0.36949999999998795</c:v>
                </c:pt>
                <c:pt idx="56042">
                  <c:v>0.3714999999999975</c:v>
                </c:pt>
                <c:pt idx="56043">
                  <c:v>0.37349999999999284</c:v>
                </c:pt>
                <c:pt idx="56044">
                  <c:v>0.37549999999998818</c:v>
                </c:pt>
                <c:pt idx="56045">
                  <c:v>0.37749999999999773</c:v>
                </c:pt>
                <c:pt idx="56046">
                  <c:v>0.37949999999999307</c:v>
                </c:pt>
                <c:pt idx="56047">
                  <c:v>0.3814999999999884</c:v>
                </c:pt>
                <c:pt idx="56048">
                  <c:v>0.38349999999999795</c:v>
                </c:pt>
                <c:pt idx="56049">
                  <c:v>0.38549999999999329</c:v>
                </c:pt>
                <c:pt idx="56050">
                  <c:v>0.38749999999998863</c:v>
                </c:pt>
                <c:pt idx="56051">
                  <c:v>0.38949999999999818</c:v>
                </c:pt>
                <c:pt idx="56052">
                  <c:v>0.39149999999999352</c:v>
                </c:pt>
                <c:pt idx="56053">
                  <c:v>0.39349999999998886</c:v>
                </c:pt>
                <c:pt idx="56054">
                  <c:v>0.39549999999999841</c:v>
                </c:pt>
                <c:pt idx="56055">
                  <c:v>0.39749999999999375</c:v>
                </c:pt>
                <c:pt idx="56056">
                  <c:v>0.39949999999998909</c:v>
                </c:pt>
                <c:pt idx="56057">
                  <c:v>0.40149999999999864</c:v>
                </c:pt>
                <c:pt idx="56058">
                  <c:v>0.40349999999999397</c:v>
                </c:pt>
                <c:pt idx="56059">
                  <c:v>0.40549999999998931</c:v>
                </c:pt>
                <c:pt idx="56060">
                  <c:v>0.40749999999999886</c:v>
                </c:pt>
                <c:pt idx="56061">
                  <c:v>0.4094999999999942</c:v>
                </c:pt>
                <c:pt idx="56062">
                  <c:v>0.41149999999998954</c:v>
                </c:pt>
                <c:pt idx="56063">
                  <c:v>0.41349999999999909</c:v>
                </c:pt>
                <c:pt idx="56064">
                  <c:v>0.41549999999999443</c:v>
                </c:pt>
                <c:pt idx="56065">
                  <c:v>0.41749999999998977</c:v>
                </c:pt>
                <c:pt idx="56066">
                  <c:v>0.41949999999999932</c:v>
                </c:pt>
                <c:pt idx="56067">
                  <c:v>0.42149999999999466</c:v>
                </c:pt>
                <c:pt idx="56068">
                  <c:v>0.42349999999999</c:v>
                </c:pt>
                <c:pt idx="56069">
                  <c:v>0.42549999999999955</c:v>
                </c:pt>
                <c:pt idx="56070">
                  <c:v>0.42749999999999488</c:v>
                </c:pt>
                <c:pt idx="56071">
                  <c:v>0.42949999999999022</c:v>
                </c:pt>
                <c:pt idx="56072">
                  <c:v>0.43149999999999977</c:v>
                </c:pt>
                <c:pt idx="56073">
                  <c:v>0.43349999999999511</c:v>
                </c:pt>
                <c:pt idx="56074">
                  <c:v>0.43549999999999045</c:v>
                </c:pt>
                <c:pt idx="56075">
                  <c:v>0.4375</c:v>
                </c:pt>
                <c:pt idx="56076">
                  <c:v>0.43949999999999534</c:v>
                </c:pt>
                <c:pt idx="56077">
                  <c:v>0.44149999999999068</c:v>
                </c:pt>
                <c:pt idx="56078">
                  <c:v>0.44350000000000023</c:v>
                </c:pt>
                <c:pt idx="56079">
                  <c:v>0.44549999999999557</c:v>
                </c:pt>
                <c:pt idx="56080">
                  <c:v>0.44749999999999091</c:v>
                </c:pt>
                <c:pt idx="56081">
                  <c:v>0.44950000000000045</c:v>
                </c:pt>
                <c:pt idx="56082">
                  <c:v>0.45149999999999579</c:v>
                </c:pt>
                <c:pt idx="56083">
                  <c:v>0.45349999999999113</c:v>
                </c:pt>
                <c:pt idx="56084">
                  <c:v>0.45550000000000068</c:v>
                </c:pt>
                <c:pt idx="56085">
                  <c:v>0.45749999999999602</c:v>
                </c:pt>
                <c:pt idx="56086">
                  <c:v>0.45949999999999136</c:v>
                </c:pt>
                <c:pt idx="56087">
                  <c:v>0.46150000000000091</c:v>
                </c:pt>
                <c:pt idx="56088">
                  <c:v>0.46349999999999625</c:v>
                </c:pt>
                <c:pt idx="56089">
                  <c:v>0.46549999999999159</c:v>
                </c:pt>
                <c:pt idx="56090">
                  <c:v>0.46750000000000114</c:v>
                </c:pt>
                <c:pt idx="56091">
                  <c:v>0.46949999999999648</c:v>
                </c:pt>
                <c:pt idx="56092">
                  <c:v>0.47149999999999181</c:v>
                </c:pt>
                <c:pt idx="56093">
                  <c:v>0.47350000000000136</c:v>
                </c:pt>
                <c:pt idx="56094">
                  <c:v>0.4754999999999967</c:v>
                </c:pt>
                <c:pt idx="56095">
                  <c:v>0.47749999999999204</c:v>
                </c:pt>
                <c:pt idx="56096">
                  <c:v>0.47949999999998738</c:v>
                </c:pt>
                <c:pt idx="56097">
                  <c:v>0.48149999999999693</c:v>
                </c:pt>
                <c:pt idx="56098">
                  <c:v>0.48349999999999227</c:v>
                </c:pt>
                <c:pt idx="56099">
                  <c:v>0.48549999999998761</c:v>
                </c:pt>
                <c:pt idx="56100">
                  <c:v>0.48749999999999716</c:v>
                </c:pt>
                <c:pt idx="56101">
                  <c:v>0.4894999999999925</c:v>
                </c:pt>
                <c:pt idx="56102">
                  <c:v>0.49149999999998784</c:v>
                </c:pt>
                <c:pt idx="56103">
                  <c:v>0.49349999999999739</c:v>
                </c:pt>
                <c:pt idx="56104">
                  <c:v>0.49549999999999272</c:v>
                </c:pt>
                <c:pt idx="56105">
                  <c:v>0.49749999999998806</c:v>
                </c:pt>
                <c:pt idx="56106">
                  <c:v>0.49949999999999761</c:v>
                </c:pt>
                <c:pt idx="56107">
                  <c:v>0.50149999999999295</c:v>
                </c:pt>
                <c:pt idx="56108">
                  <c:v>0.50349999999998829</c:v>
                </c:pt>
                <c:pt idx="56109">
                  <c:v>0.50549999999999784</c:v>
                </c:pt>
                <c:pt idx="56110">
                  <c:v>0.50749999999999318</c:v>
                </c:pt>
                <c:pt idx="56111">
                  <c:v>0.50949999999998852</c:v>
                </c:pt>
                <c:pt idx="56112">
                  <c:v>0.51149999999999807</c:v>
                </c:pt>
                <c:pt idx="56113">
                  <c:v>0.51349999999999341</c:v>
                </c:pt>
                <c:pt idx="56114">
                  <c:v>0.51549999999998875</c:v>
                </c:pt>
                <c:pt idx="56115">
                  <c:v>0.51749999999999829</c:v>
                </c:pt>
                <c:pt idx="56116">
                  <c:v>0.51949999999999363</c:v>
                </c:pt>
                <c:pt idx="56117">
                  <c:v>0.52149999999998897</c:v>
                </c:pt>
                <c:pt idx="56118">
                  <c:v>0.52349999999999852</c:v>
                </c:pt>
                <c:pt idx="56119">
                  <c:v>0.52549999999999386</c:v>
                </c:pt>
                <c:pt idx="56120">
                  <c:v>0.5274999999999892</c:v>
                </c:pt>
                <c:pt idx="56121">
                  <c:v>0.52949999999999875</c:v>
                </c:pt>
                <c:pt idx="56122">
                  <c:v>0.53149999999999409</c:v>
                </c:pt>
                <c:pt idx="56123">
                  <c:v>0.53349999999998943</c:v>
                </c:pt>
                <c:pt idx="56124">
                  <c:v>0.53549999999999898</c:v>
                </c:pt>
                <c:pt idx="56125">
                  <c:v>0.53749999999999432</c:v>
                </c:pt>
                <c:pt idx="56126">
                  <c:v>0.53949999999998965</c:v>
                </c:pt>
                <c:pt idx="56127">
                  <c:v>0.5414999999999992</c:v>
                </c:pt>
                <c:pt idx="56128">
                  <c:v>0.54349999999999454</c:v>
                </c:pt>
                <c:pt idx="56129">
                  <c:v>0.54549999999998988</c:v>
                </c:pt>
                <c:pt idx="56130">
                  <c:v>0.54749999999999943</c:v>
                </c:pt>
                <c:pt idx="56131">
                  <c:v>0.54949999999999477</c:v>
                </c:pt>
                <c:pt idx="56132">
                  <c:v>0.55149999999999011</c:v>
                </c:pt>
                <c:pt idx="56133">
                  <c:v>0.55349999999999966</c:v>
                </c:pt>
                <c:pt idx="56134">
                  <c:v>0.555499999999995</c:v>
                </c:pt>
                <c:pt idx="56135">
                  <c:v>0.55749999999999034</c:v>
                </c:pt>
                <c:pt idx="56136">
                  <c:v>0.55949999999999989</c:v>
                </c:pt>
                <c:pt idx="56137">
                  <c:v>0.56149999999999523</c:v>
                </c:pt>
                <c:pt idx="56138">
                  <c:v>0.56349999999999056</c:v>
                </c:pt>
                <c:pt idx="56139">
                  <c:v>0.56550000000000011</c:v>
                </c:pt>
                <c:pt idx="56140">
                  <c:v>0.56749999999999545</c:v>
                </c:pt>
                <c:pt idx="56141">
                  <c:v>0.56949999999999079</c:v>
                </c:pt>
                <c:pt idx="56142">
                  <c:v>0.57150000000000034</c:v>
                </c:pt>
                <c:pt idx="56143">
                  <c:v>0.57349999999999568</c:v>
                </c:pt>
                <c:pt idx="56144">
                  <c:v>0.57549999999999102</c:v>
                </c:pt>
                <c:pt idx="56145">
                  <c:v>0.57750000000000057</c:v>
                </c:pt>
                <c:pt idx="56146">
                  <c:v>0.57949999999999591</c:v>
                </c:pt>
                <c:pt idx="56147">
                  <c:v>0.58149999999999125</c:v>
                </c:pt>
                <c:pt idx="56148">
                  <c:v>0.5835000000000008</c:v>
                </c:pt>
                <c:pt idx="56149">
                  <c:v>0.58549999999999613</c:v>
                </c:pt>
                <c:pt idx="56150">
                  <c:v>0.58749999999999147</c:v>
                </c:pt>
                <c:pt idx="56151">
                  <c:v>0.58950000000000102</c:v>
                </c:pt>
                <c:pt idx="56152">
                  <c:v>0.59149999999999636</c:v>
                </c:pt>
                <c:pt idx="56153">
                  <c:v>0.5934999999999917</c:v>
                </c:pt>
                <c:pt idx="56154">
                  <c:v>0.59550000000000125</c:v>
                </c:pt>
                <c:pt idx="56155">
                  <c:v>0.59749999999999659</c:v>
                </c:pt>
                <c:pt idx="56156">
                  <c:v>0.59949999999999193</c:v>
                </c:pt>
                <c:pt idx="56157">
                  <c:v>0.60149999999998727</c:v>
                </c:pt>
                <c:pt idx="56158">
                  <c:v>0.60349999999999682</c:v>
                </c:pt>
                <c:pt idx="56159">
                  <c:v>0.60549999999999216</c:v>
                </c:pt>
                <c:pt idx="56160">
                  <c:v>0.60749999999998749</c:v>
                </c:pt>
                <c:pt idx="56161">
                  <c:v>0.60949999999999704</c:v>
                </c:pt>
                <c:pt idx="56162">
                  <c:v>0.61149999999999238</c:v>
                </c:pt>
                <c:pt idx="56163">
                  <c:v>0.61349999999998772</c:v>
                </c:pt>
                <c:pt idx="56164">
                  <c:v>0.61549999999999727</c:v>
                </c:pt>
                <c:pt idx="56165">
                  <c:v>0.61749999999999261</c:v>
                </c:pt>
                <c:pt idx="56166">
                  <c:v>0.61949999999998795</c:v>
                </c:pt>
                <c:pt idx="56167">
                  <c:v>0.6214999999999975</c:v>
                </c:pt>
                <c:pt idx="56168">
                  <c:v>0.62349999999999284</c:v>
                </c:pt>
                <c:pt idx="56169">
                  <c:v>0.62549999999998818</c:v>
                </c:pt>
                <c:pt idx="56170">
                  <c:v>0.62749999999999773</c:v>
                </c:pt>
                <c:pt idx="56171">
                  <c:v>0.62949999999999307</c:v>
                </c:pt>
                <c:pt idx="56172">
                  <c:v>0.6314999999999884</c:v>
                </c:pt>
                <c:pt idx="56173">
                  <c:v>0.63349999999999795</c:v>
                </c:pt>
                <c:pt idx="56174">
                  <c:v>0.63549999999999329</c:v>
                </c:pt>
                <c:pt idx="56175">
                  <c:v>0.63749999999998863</c:v>
                </c:pt>
                <c:pt idx="56176">
                  <c:v>0.63949999999999818</c:v>
                </c:pt>
                <c:pt idx="56177">
                  <c:v>0.64149999999999352</c:v>
                </c:pt>
                <c:pt idx="56178">
                  <c:v>0.64349999999998886</c:v>
                </c:pt>
                <c:pt idx="56179">
                  <c:v>0.64549999999999841</c:v>
                </c:pt>
                <c:pt idx="56180">
                  <c:v>0.64749999999999375</c:v>
                </c:pt>
                <c:pt idx="56181">
                  <c:v>0.64949999999998909</c:v>
                </c:pt>
                <c:pt idx="56182">
                  <c:v>0.65149999999999864</c:v>
                </c:pt>
                <c:pt idx="56183">
                  <c:v>0.65349999999999397</c:v>
                </c:pt>
                <c:pt idx="56184">
                  <c:v>0.65549999999998931</c:v>
                </c:pt>
                <c:pt idx="56185">
                  <c:v>0.65749999999999886</c:v>
                </c:pt>
                <c:pt idx="56186">
                  <c:v>0.6594999999999942</c:v>
                </c:pt>
                <c:pt idx="56187">
                  <c:v>0.66149999999998954</c:v>
                </c:pt>
                <c:pt idx="56188">
                  <c:v>0.66349999999999909</c:v>
                </c:pt>
                <c:pt idx="56189">
                  <c:v>0.66549999999999443</c:v>
                </c:pt>
                <c:pt idx="56190">
                  <c:v>0.66749999999998977</c:v>
                </c:pt>
                <c:pt idx="56191">
                  <c:v>0.66949999999999932</c:v>
                </c:pt>
                <c:pt idx="56192">
                  <c:v>0.67149999999999466</c:v>
                </c:pt>
                <c:pt idx="56193">
                  <c:v>0.67349999999999</c:v>
                </c:pt>
                <c:pt idx="56194">
                  <c:v>0.67549999999999955</c:v>
                </c:pt>
                <c:pt idx="56195">
                  <c:v>0.67749999999999488</c:v>
                </c:pt>
                <c:pt idx="56196">
                  <c:v>0.67949999999999022</c:v>
                </c:pt>
                <c:pt idx="56197">
                  <c:v>0.68149999999999977</c:v>
                </c:pt>
                <c:pt idx="56198">
                  <c:v>0.68349999999999511</c:v>
                </c:pt>
                <c:pt idx="56199">
                  <c:v>0.68549999999999045</c:v>
                </c:pt>
                <c:pt idx="56200">
                  <c:v>0.6875</c:v>
                </c:pt>
                <c:pt idx="56201">
                  <c:v>0.68949999999999534</c:v>
                </c:pt>
                <c:pt idx="56202">
                  <c:v>0.69149999999999068</c:v>
                </c:pt>
                <c:pt idx="56203">
                  <c:v>0.69350000000000023</c:v>
                </c:pt>
                <c:pt idx="56204">
                  <c:v>0.69549999999999557</c:v>
                </c:pt>
                <c:pt idx="56205">
                  <c:v>0.69749999999999091</c:v>
                </c:pt>
                <c:pt idx="56206">
                  <c:v>0.69950000000000045</c:v>
                </c:pt>
                <c:pt idx="56207">
                  <c:v>0.70149999999999579</c:v>
                </c:pt>
                <c:pt idx="56208">
                  <c:v>0.70349999999999113</c:v>
                </c:pt>
                <c:pt idx="56209">
                  <c:v>0.70550000000000068</c:v>
                </c:pt>
                <c:pt idx="56210">
                  <c:v>0.70749999999999602</c:v>
                </c:pt>
                <c:pt idx="56211">
                  <c:v>0.70949999999999136</c:v>
                </c:pt>
                <c:pt idx="56212">
                  <c:v>0.71150000000000091</c:v>
                </c:pt>
                <c:pt idx="56213">
                  <c:v>0.71349999999999625</c:v>
                </c:pt>
                <c:pt idx="56214">
                  <c:v>0.71549999999999159</c:v>
                </c:pt>
                <c:pt idx="56215">
                  <c:v>0.71750000000000114</c:v>
                </c:pt>
                <c:pt idx="56216">
                  <c:v>0.71949999999999648</c:v>
                </c:pt>
                <c:pt idx="56217">
                  <c:v>0.72149999999999181</c:v>
                </c:pt>
                <c:pt idx="56218">
                  <c:v>0.72350000000000136</c:v>
                </c:pt>
                <c:pt idx="56219">
                  <c:v>0.7254999999999967</c:v>
                </c:pt>
                <c:pt idx="56220">
                  <c:v>0.72749999999999204</c:v>
                </c:pt>
                <c:pt idx="56221">
                  <c:v>0.72949999999998738</c:v>
                </c:pt>
                <c:pt idx="56222">
                  <c:v>0.73149999999999693</c:v>
                </c:pt>
                <c:pt idx="56223">
                  <c:v>0.73349999999999227</c:v>
                </c:pt>
                <c:pt idx="56224">
                  <c:v>0.73549999999998761</c:v>
                </c:pt>
                <c:pt idx="56225">
                  <c:v>0.73749999999999716</c:v>
                </c:pt>
                <c:pt idx="56226">
                  <c:v>0.7394999999999925</c:v>
                </c:pt>
                <c:pt idx="56227">
                  <c:v>0.74149999999998784</c:v>
                </c:pt>
                <c:pt idx="56228">
                  <c:v>0.74349999999999739</c:v>
                </c:pt>
                <c:pt idx="56229">
                  <c:v>0.74549999999999272</c:v>
                </c:pt>
                <c:pt idx="56230">
                  <c:v>0.74749999999998806</c:v>
                </c:pt>
                <c:pt idx="56231">
                  <c:v>0.74949999999999761</c:v>
                </c:pt>
                <c:pt idx="56232">
                  <c:v>0.75149999999999295</c:v>
                </c:pt>
                <c:pt idx="56233">
                  <c:v>0.75349999999998829</c:v>
                </c:pt>
                <c:pt idx="56234">
                  <c:v>0.75549999999999784</c:v>
                </c:pt>
                <c:pt idx="56235">
                  <c:v>0.75749999999999318</c:v>
                </c:pt>
                <c:pt idx="56236">
                  <c:v>0.75949999999998852</c:v>
                </c:pt>
                <c:pt idx="56237">
                  <c:v>0.76149999999999807</c:v>
                </c:pt>
                <c:pt idx="56238">
                  <c:v>0.76349999999999341</c:v>
                </c:pt>
                <c:pt idx="56239">
                  <c:v>0.76549999999998875</c:v>
                </c:pt>
                <c:pt idx="56240">
                  <c:v>0.76749999999999829</c:v>
                </c:pt>
                <c:pt idx="56241">
                  <c:v>0.76949999999999363</c:v>
                </c:pt>
                <c:pt idx="56242">
                  <c:v>0.77149999999998897</c:v>
                </c:pt>
                <c:pt idx="56243">
                  <c:v>0.77349999999999852</c:v>
                </c:pt>
                <c:pt idx="56244">
                  <c:v>0.77549999999999386</c:v>
                </c:pt>
                <c:pt idx="56245">
                  <c:v>0.7774999999999892</c:v>
                </c:pt>
                <c:pt idx="56246">
                  <c:v>0.77949999999999875</c:v>
                </c:pt>
                <c:pt idx="56247">
                  <c:v>0.78149999999999409</c:v>
                </c:pt>
                <c:pt idx="56248">
                  <c:v>0.78349999999998943</c:v>
                </c:pt>
                <c:pt idx="56249">
                  <c:v>0.78549999999999898</c:v>
                </c:pt>
                <c:pt idx="56250">
                  <c:v>0.78749999999999432</c:v>
                </c:pt>
                <c:pt idx="56251">
                  <c:v>0.78949999999998965</c:v>
                </c:pt>
                <c:pt idx="56252">
                  <c:v>0.7914999999999992</c:v>
                </c:pt>
                <c:pt idx="56253">
                  <c:v>0.79349999999999454</c:v>
                </c:pt>
                <c:pt idx="56254">
                  <c:v>0.79549999999998988</c:v>
                </c:pt>
                <c:pt idx="56255">
                  <c:v>0.79749999999999943</c:v>
                </c:pt>
                <c:pt idx="56256">
                  <c:v>0.79949999999999477</c:v>
                </c:pt>
                <c:pt idx="56257">
                  <c:v>0.80149999999999011</c:v>
                </c:pt>
                <c:pt idx="56258">
                  <c:v>0.80349999999999966</c:v>
                </c:pt>
                <c:pt idx="56259">
                  <c:v>0.805499999999995</c:v>
                </c:pt>
                <c:pt idx="56260">
                  <c:v>0.80749999999999034</c:v>
                </c:pt>
                <c:pt idx="56261">
                  <c:v>0.80949999999999989</c:v>
                </c:pt>
                <c:pt idx="56262">
                  <c:v>0.81149999999999523</c:v>
                </c:pt>
                <c:pt idx="56263">
                  <c:v>0.81349999999999056</c:v>
                </c:pt>
                <c:pt idx="56264">
                  <c:v>0.81550000000000011</c:v>
                </c:pt>
                <c:pt idx="56265">
                  <c:v>0.81749999999999545</c:v>
                </c:pt>
                <c:pt idx="56266">
                  <c:v>0.81949999999999079</c:v>
                </c:pt>
                <c:pt idx="56267">
                  <c:v>0.82150000000000034</c:v>
                </c:pt>
                <c:pt idx="56268">
                  <c:v>0.82349999999999568</c:v>
                </c:pt>
                <c:pt idx="56269">
                  <c:v>0.82549999999999102</c:v>
                </c:pt>
                <c:pt idx="56270">
                  <c:v>0.82750000000000057</c:v>
                </c:pt>
                <c:pt idx="56271">
                  <c:v>0.82949999999999591</c:v>
                </c:pt>
                <c:pt idx="56272">
                  <c:v>0.83149999999999125</c:v>
                </c:pt>
                <c:pt idx="56273">
                  <c:v>0.8335000000000008</c:v>
                </c:pt>
                <c:pt idx="56274">
                  <c:v>0.83549999999999613</c:v>
                </c:pt>
                <c:pt idx="56275">
                  <c:v>0.83749999999999147</c:v>
                </c:pt>
                <c:pt idx="56276">
                  <c:v>0.83950000000000102</c:v>
                </c:pt>
                <c:pt idx="56277">
                  <c:v>0.84149999999999636</c:v>
                </c:pt>
                <c:pt idx="56278">
                  <c:v>0.8434999999999917</c:v>
                </c:pt>
                <c:pt idx="56279">
                  <c:v>0.84550000000000125</c:v>
                </c:pt>
                <c:pt idx="56280">
                  <c:v>0.84749999999999659</c:v>
                </c:pt>
                <c:pt idx="56281">
                  <c:v>0.84949999999999193</c:v>
                </c:pt>
                <c:pt idx="56282">
                  <c:v>0.85149999999998727</c:v>
                </c:pt>
                <c:pt idx="56283">
                  <c:v>0.85349999999999682</c:v>
                </c:pt>
                <c:pt idx="56284">
                  <c:v>0.85549999999999216</c:v>
                </c:pt>
                <c:pt idx="56285">
                  <c:v>0.85749999999998749</c:v>
                </c:pt>
                <c:pt idx="56286">
                  <c:v>0.85949999999999704</c:v>
                </c:pt>
                <c:pt idx="56287">
                  <c:v>0.86149999999999238</c:v>
                </c:pt>
                <c:pt idx="56288">
                  <c:v>0.86349999999998772</c:v>
                </c:pt>
                <c:pt idx="56289">
                  <c:v>0.86549999999999727</c:v>
                </c:pt>
                <c:pt idx="56290">
                  <c:v>0.86749999999999261</c:v>
                </c:pt>
                <c:pt idx="56291">
                  <c:v>0.86949999999998795</c:v>
                </c:pt>
                <c:pt idx="56292">
                  <c:v>0.8714999999999975</c:v>
                </c:pt>
                <c:pt idx="56293">
                  <c:v>0.87349999999999284</c:v>
                </c:pt>
                <c:pt idx="56294">
                  <c:v>0.87549999999998818</c:v>
                </c:pt>
                <c:pt idx="56295">
                  <c:v>0.87749999999999773</c:v>
                </c:pt>
                <c:pt idx="56296">
                  <c:v>0.87949999999999307</c:v>
                </c:pt>
                <c:pt idx="56297">
                  <c:v>0.8814999999999884</c:v>
                </c:pt>
                <c:pt idx="56298">
                  <c:v>0.88349999999999795</c:v>
                </c:pt>
                <c:pt idx="56299">
                  <c:v>0.88549999999999329</c:v>
                </c:pt>
                <c:pt idx="56300">
                  <c:v>0.88749999999998863</c:v>
                </c:pt>
                <c:pt idx="56301">
                  <c:v>0.88949999999999818</c:v>
                </c:pt>
                <c:pt idx="56302">
                  <c:v>0.89149999999999352</c:v>
                </c:pt>
                <c:pt idx="56303">
                  <c:v>0.89349999999998886</c:v>
                </c:pt>
                <c:pt idx="56304">
                  <c:v>0.89549999999999841</c:v>
                </c:pt>
                <c:pt idx="56305">
                  <c:v>0.89749999999999375</c:v>
                </c:pt>
                <c:pt idx="56306">
                  <c:v>0.89949999999998909</c:v>
                </c:pt>
                <c:pt idx="56307">
                  <c:v>0.90149999999999864</c:v>
                </c:pt>
                <c:pt idx="56308">
                  <c:v>0.90349999999999397</c:v>
                </c:pt>
                <c:pt idx="56309">
                  <c:v>0.90549999999998931</c:v>
                </c:pt>
                <c:pt idx="56310">
                  <c:v>0.90749999999999886</c:v>
                </c:pt>
                <c:pt idx="56311">
                  <c:v>0.9094999999999942</c:v>
                </c:pt>
                <c:pt idx="56312">
                  <c:v>0.91149999999998954</c:v>
                </c:pt>
                <c:pt idx="56313">
                  <c:v>0.91349999999999909</c:v>
                </c:pt>
                <c:pt idx="56314">
                  <c:v>0.91549999999999443</c:v>
                </c:pt>
                <c:pt idx="56315">
                  <c:v>0.91749999999998977</c:v>
                </c:pt>
                <c:pt idx="56316">
                  <c:v>0.91949999999999932</c:v>
                </c:pt>
                <c:pt idx="56317">
                  <c:v>0.92149999999999466</c:v>
                </c:pt>
                <c:pt idx="56318">
                  <c:v>0.92349999999999</c:v>
                </c:pt>
                <c:pt idx="56319">
                  <c:v>0.92549999999999955</c:v>
                </c:pt>
                <c:pt idx="56320">
                  <c:v>0.92749999999999488</c:v>
                </c:pt>
                <c:pt idx="56321">
                  <c:v>0.92949999999999022</c:v>
                </c:pt>
                <c:pt idx="56322">
                  <c:v>0.93149999999999977</c:v>
                </c:pt>
                <c:pt idx="56323">
                  <c:v>0.93349999999999511</c:v>
                </c:pt>
                <c:pt idx="56324">
                  <c:v>0.93549999999999045</c:v>
                </c:pt>
                <c:pt idx="56325">
                  <c:v>0.9375</c:v>
                </c:pt>
                <c:pt idx="56326">
                  <c:v>0.93949999999999534</c:v>
                </c:pt>
                <c:pt idx="56327">
                  <c:v>0.94149999999999068</c:v>
                </c:pt>
                <c:pt idx="56328">
                  <c:v>0.94350000000000023</c:v>
                </c:pt>
                <c:pt idx="56329">
                  <c:v>0.94549999999999557</c:v>
                </c:pt>
                <c:pt idx="56330">
                  <c:v>0.94749999999999091</c:v>
                </c:pt>
                <c:pt idx="56331">
                  <c:v>0.94950000000000045</c:v>
                </c:pt>
                <c:pt idx="56332">
                  <c:v>0.95149999999999579</c:v>
                </c:pt>
                <c:pt idx="56333">
                  <c:v>0.95349999999999113</c:v>
                </c:pt>
                <c:pt idx="56334">
                  <c:v>0.95550000000000068</c:v>
                </c:pt>
                <c:pt idx="56335">
                  <c:v>0.95749999999999602</c:v>
                </c:pt>
                <c:pt idx="56336">
                  <c:v>0.95949999999999136</c:v>
                </c:pt>
                <c:pt idx="56337">
                  <c:v>0.96150000000000091</c:v>
                </c:pt>
                <c:pt idx="56338">
                  <c:v>0.96349999999999625</c:v>
                </c:pt>
                <c:pt idx="56339">
                  <c:v>0.96549999999999159</c:v>
                </c:pt>
                <c:pt idx="56340">
                  <c:v>0.96750000000000114</c:v>
                </c:pt>
                <c:pt idx="56341">
                  <c:v>0.96949999999999648</c:v>
                </c:pt>
                <c:pt idx="56342">
                  <c:v>0.97149999999999181</c:v>
                </c:pt>
                <c:pt idx="56343">
                  <c:v>0.97350000000000136</c:v>
                </c:pt>
                <c:pt idx="56344">
                  <c:v>0.9754999999999967</c:v>
                </c:pt>
                <c:pt idx="56345">
                  <c:v>0.97749999999999204</c:v>
                </c:pt>
                <c:pt idx="56346">
                  <c:v>0.97949999999998738</c:v>
                </c:pt>
                <c:pt idx="56347">
                  <c:v>0.98149999999999693</c:v>
                </c:pt>
                <c:pt idx="56348">
                  <c:v>0.98349999999999227</c:v>
                </c:pt>
                <c:pt idx="56349">
                  <c:v>0.98549999999998761</c:v>
                </c:pt>
                <c:pt idx="56350">
                  <c:v>0.98749999999999716</c:v>
                </c:pt>
                <c:pt idx="56351">
                  <c:v>0.9894999999999925</c:v>
                </c:pt>
                <c:pt idx="56352">
                  <c:v>0.99149999999998784</c:v>
                </c:pt>
                <c:pt idx="56353">
                  <c:v>0.99349999999999739</c:v>
                </c:pt>
                <c:pt idx="56354">
                  <c:v>0.99549999999999272</c:v>
                </c:pt>
                <c:pt idx="56355">
                  <c:v>0.99749999999998806</c:v>
                </c:pt>
                <c:pt idx="56356">
                  <c:v>0.99949999999999761</c:v>
                </c:pt>
                <c:pt idx="56357">
                  <c:v>1.001499999999993</c:v>
                </c:pt>
                <c:pt idx="56358">
                  <c:v>1.0034999999999883</c:v>
                </c:pt>
                <c:pt idx="56359">
                  <c:v>1.0054999999999978</c:v>
                </c:pt>
                <c:pt idx="56360">
                  <c:v>1.0074999999999932</c:v>
                </c:pt>
                <c:pt idx="56361">
                  <c:v>1.0094999999999885</c:v>
                </c:pt>
                <c:pt idx="56362">
                  <c:v>1.0114999999999981</c:v>
                </c:pt>
                <c:pt idx="56363">
                  <c:v>1.0134999999999934</c:v>
                </c:pt>
                <c:pt idx="56364">
                  <c:v>1.0154999999999887</c:v>
                </c:pt>
                <c:pt idx="56365">
                  <c:v>1.0174999999999983</c:v>
                </c:pt>
                <c:pt idx="56366">
                  <c:v>1.0194999999999936</c:v>
                </c:pt>
                <c:pt idx="56367">
                  <c:v>1.021499999999989</c:v>
                </c:pt>
                <c:pt idx="56368">
                  <c:v>1.0234999999999985</c:v>
                </c:pt>
                <c:pt idx="56369">
                  <c:v>1.0254999999999939</c:v>
                </c:pt>
                <c:pt idx="56370">
                  <c:v>1.0274999999999892</c:v>
                </c:pt>
                <c:pt idx="56371">
                  <c:v>1.0294999999999987</c:v>
                </c:pt>
                <c:pt idx="56372">
                  <c:v>1.0314999999999941</c:v>
                </c:pt>
                <c:pt idx="56373">
                  <c:v>1.0334999999999894</c:v>
                </c:pt>
                <c:pt idx="56374">
                  <c:v>1.035499999999999</c:v>
                </c:pt>
                <c:pt idx="56375">
                  <c:v>1.0374999999999943</c:v>
                </c:pt>
                <c:pt idx="56376">
                  <c:v>1.0394999999999897</c:v>
                </c:pt>
                <c:pt idx="56377">
                  <c:v>1.0414999999999992</c:v>
                </c:pt>
                <c:pt idx="56378">
                  <c:v>1.0434999999999945</c:v>
                </c:pt>
                <c:pt idx="56379">
                  <c:v>1.0454999999999899</c:v>
                </c:pt>
                <c:pt idx="56380">
                  <c:v>1.0474999999999994</c:v>
                </c:pt>
                <c:pt idx="56381">
                  <c:v>1.0494999999999948</c:v>
                </c:pt>
                <c:pt idx="56382">
                  <c:v>1.0514999999999901</c:v>
                </c:pt>
                <c:pt idx="56383">
                  <c:v>1.0534999999999997</c:v>
                </c:pt>
                <c:pt idx="56384">
                  <c:v>1.055499999999995</c:v>
                </c:pt>
                <c:pt idx="56385">
                  <c:v>1.0574999999999903</c:v>
                </c:pt>
                <c:pt idx="56386">
                  <c:v>1.0594999999999999</c:v>
                </c:pt>
                <c:pt idx="56387">
                  <c:v>1.0614999999999952</c:v>
                </c:pt>
                <c:pt idx="56388">
                  <c:v>1.0634999999999906</c:v>
                </c:pt>
                <c:pt idx="56389">
                  <c:v>1.0655000000000001</c:v>
                </c:pt>
                <c:pt idx="56390">
                  <c:v>1.0674999999999955</c:v>
                </c:pt>
                <c:pt idx="56391">
                  <c:v>1.0694999999999908</c:v>
                </c:pt>
                <c:pt idx="56392">
                  <c:v>1.0715000000000003</c:v>
                </c:pt>
                <c:pt idx="56393">
                  <c:v>1.0734999999999957</c:v>
                </c:pt>
                <c:pt idx="56394">
                  <c:v>1.075499999999991</c:v>
                </c:pt>
                <c:pt idx="56395">
                  <c:v>1.0775000000000006</c:v>
                </c:pt>
                <c:pt idx="56396">
                  <c:v>1.0794999999999959</c:v>
                </c:pt>
                <c:pt idx="56397">
                  <c:v>1.0814999999999912</c:v>
                </c:pt>
                <c:pt idx="56398">
                  <c:v>1.0835000000000008</c:v>
                </c:pt>
                <c:pt idx="56399">
                  <c:v>1.0854999999999961</c:v>
                </c:pt>
                <c:pt idx="56400">
                  <c:v>1.0874999999999915</c:v>
                </c:pt>
                <c:pt idx="56401">
                  <c:v>1.089500000000001</c:v>
                </c:pt>
                <c:pt idx="56402">
                  <c:v>1.0914999999999964</c:v>
                </c:pt>
                <c:pt idx="56403">
                  <c:v>1.0934999999999917</c:v>
                </c:pt>
                <c:pt idx="56404">
                  <c:v>1.0955000000000013</c:v>
                </c:pt>
                <c:pt idx="56405">
                  <c:v>1.0974999999999966</c:v>
                </c:pt>
                <c:pt idx="56406">
                  <c:v>1.0994999999999919</c:v>
                </c:pt>
                <c:pt idx="56407">
                  <c:v>1.1014999999999873</c:v>
                </c:pt>
                <c:pt idx="56408">
                  <c:v>1.1034999999999968</c:v>
                </c:pt>
                <c:pt idx="56409">
                  <c:v>1.1054999999999922</c:v>
                </c:pt>
                <c:pt idx="56410">
                  <c:v>1.1074999999999875</c:v>
                </c:pt>
                <c:pt idx="56411">
                  <c:v>1.109499999999997</c:v>
                </c:pt>
                <c:pt idx="56412">
                  <c:v>1.1114999999999924</c:v>
                </c:pt>
                <c:pt idx="56413">
                  <c:v>1.1134999999999877</c:v>
                </c:pt>
                <c:pt idx="56414">
                  <c:v>1.1154999999999973</c:v>
                </c:pt>
                <c:pt idx="56415">
                  <c:v>1.1174999999999926</c:v>
                </c:pt>
                <c:pt idx="56416">
                  <c:v>1.1194999999999879</c:v>
                </c:pt>
                <c:pt idx="56417">
                  <c:v>1.1214999999999975</c:v>
                </c:pt>
                <c:pt idx="56418">
                  <c:v>1.1234999999999928</c:v>
                </c:pt>
                <c:pt idx="56419">
                  <c:v>1.1254999999999882</c:v>
                </c:pt>
                <c:pt idx="56420">
                  <c:v>1.1274999999999977</c:v>
                </c:pt>
                <c:pt idx="56421">
                  <c:v>1.1294999999999931</c:v>
                </c:pt>
                <c:pt idx="56422">
                  <c:v>1.1314999999999884</c:v>
                </c:pt>
                <c:pt idx="56423">
                  <c:v>1.133499999999998</c:v>
                </c:pt>
                <c:pt idx="56424">
                  <c:v>1.1354999999999933</c:v>
                </c:pt>
                <c:pt idx="56425">
                  <c:v>1.1374999999999886</c:v>
                </c:pt>
                <c:pt idx="56426">
                  <c:v>1.1394999999999982</c:v>
                </c:pt>
                <c:pt idx="56427">
                  <c:v>1.1414999999999935</c:v>
                </c:pt>
                <c:pt idx="56428">
                  <c:v>1.1434999999999889</c:v>
                </c:pt>
                <c:pt idx="56429">
                  <c:v>1.1454999999999984</c:v>
                </c:pt>
                <c:pt idx="56430">
                  <c:v>1.1474999999999937</c:v>
                </c:pt>
                <c:pt idx="56431">
                  <c:v>1.1494999999999891</c:v>
                </c:pt>
                <c:pt idx="56432">
                  <c:v>1.1514999999999986</c:v>
                </c:pt>
                <c:pt idx="56433">
                  <c:v>1.153499999999994</c:v>
                </c:pt>
                <c:pt idx="56434">
                  <c:v>1.1554999999999893</c:v>
                </c:pt>
                <c:pt idx="56435">
                  <c:v>1.1574999999999989</c:v>
                </c:pt>
                <c:pt idx="56436">
                  <c:v>1.1594999999999942</c:v>
                </c:pt>
                <c:pt idx="56437">
                  <c:v>1.1614999999999895</c:v>
                </c:pt>
                <c:pt idx="56438">
                  <c:v>1.1634999999999991</c:v>
                </c:pt>
                <c:pt idx="56439">
                  <c:v>1.1654999999999944</c:v>
                </c:pt>
                <c:pt idx="56440">
                  <c:v>1.1674999999999898</c:v>
                </c:pt>
                <c:pt idx="56441">
                  <c:v>1.1694999999999993</c:v>
                </c:pt>
                <c:pt idx="56442">
                  <c:v>1.1714999999999947</c:v>
                </c:pt>
                <c:pt idx="56443">
                  <c:v>1.17349999999999</c:v>
                </c:pt>
                <c:pt idx="56444">
                  <c:v>1.1754999999999995</c:v>
                </c:pt>
                <c:pt idx="56445">
                  <c:v>1.1774999999999949</c:v>
                </c:pt>
                <c:pt idx="56446">
                  <c:v>1.1794999999999902</c:v>
                </c:pt>
                <c:pt idx="56447">
                  <c:v>1.1814999999999998</c:v>
                </c:pt>
                <c:pt idx="56448">
                  <c:v>1.1834999999999951</c:v>
                </c:pt>
                <c:pt idx="56449">
                  <c:v>1.1854999999999905</c:v>
                </c:pt>
                <c:pt idx="56450">
                  <c:v>1.1875</c:v>
                </c:pt>
                <c:pt idx="56451">
                  <c:v>1.1894999999999953</c:v>
                </c:pt>
                <c:pt idx="56452">
                  <c:v>1.1914999999999907</c:v>
                </c:pt>
                <c:pt idx="56453">
                  <c:v>1.1935000000000002</c:v>
                </c:pt>
                <c:pt idx="56454">
                  <c:v>1.1954999999999956</c:v>
                </c:pt>
                <c:pt idx="56455">
                  <c:v>1.1974999999999909</c:v>
                </c:pt>
                <c:pt idx="56456">
                  <c:v>1.1995000000000005</c:v>
                </c:pt>
                <c:pt idx="56457">
                  <c:v>1.2014999999999958</c:v>
                </c:pt>
                <c:pt idx="56458">
                  <c:v>1.2034999999999911</c:v>
                </c:pt>
                <c:pt idx="56459">
                  <c:v>1.2055000000000007</c:v>
                </c:pt>
                <c:pt idx="56460">
                  <c:v>1.207499999999996</c:v>
                </c:pt>
                <c:pt idx="56461">
                  <c:v>1.2094999999999914</c:v>
                </c:pt>
                <c:pt idx="56462">
                  <c:v>1.2115000000000009</c:v>
                </c:pt>
                <c:pt idx="56463">
                  <c:v>1.2134999999999962</c:v>
                </c:pt>
                <c:pt idx="56464">
                  <c:v>1.2154999999999916</c:v>
                </c:pt>
                <c:pt idx="56465">
                  <c:v>1.2175000000000011</c:v>
                </c:pt>
                <c:pt idx="56466">
                  <c:v>1.2194999999999965</c:v>
                </c:pt>
                <c:pt idx="56467">
                  <c:v>1.2214999999999918</c:v>
                </c:pt>
                <c:pt idx="56468">
                  <c:v>1.2235000000000014</c:v>
                </c:pt>
                <c:pt idx="56469">
                  <c:v>1.2254999999999967</c:v>
                </c:pt>
                <c:pt idx="56470">
                  <c:v>1.227499999999992</c:v>
                </c:pt>
                <c:pt idx="56471">
                  <c:v>1.2294999999999874</c:v>
                </c:pt>
                <c:pt idx="56472">
                  <c:v>1.2314999999999969</c:v>
                </c:pt>
                <c:pt idx="56473">
                  <c:v>1.2334999999999923</c:v>
                </c:pt>
                <c:pt idx="56474">
                  <c:v>1.2354999999999876</c:v>
                </c:pt>
                <c:pt idx="56475">
                  <c:v>1.2374999999999972</c:v>
                </c:pt>
                <c:pt idx="56476">
                  <c:v>1.2394999999999925</c:v>
                </c:pt>
                <c:pt idx="56477">
                  <c:v>1.2414999999999878</c:v>
                </c:pt>
                <c:pt idx="56478">
                  <c:v>1.2434999999999974</c:v>
                </c:pt>
                <c:pt idx="56479">
                  <c:v>1.2454999999999927</c:v>
                </c:pt>
                <c:pt idx="56480">
                  <c:v>1.2474999999999881</c:v>
                </c:pt>
                <c:pt idx="56481">
                  <c:v>1.2494999999999976</c:v>
                </c:pt>
                <c:pt idx="56482">
                  <c:v>1.251499999999993</c:v>
                </c:pt>
                <c:pt idx="56483">
                  <c:v>1.2534999999999883</c:v>
                </c:pt>
                <c:pt idx="56484">
                  <c:v>1.2554999999999978</c:v>
                </c:pt>
                <c:pt idx="56485">
                  <c:v>1.2574999999999932</c:v>
                </c:pt>
                <c:pt idx="56486">
                  <c:v>1.2594999999999885</c:v>
                </c:pt>
                <c:pt idx="56487">
                  <c:v>1.2614999999999981</c:v>
                </c:pt>
                <c:pt idx="56488">
                  <c:v>1.2634999999999934</c:v>
                </c:pt>
                <c:pt idx="56489">
                  <c:v>1.2654999999999887</c:v>
                </c:pt>
                <c:pt idx="56490">
                  <c:v>1.2674999999999983</c:v>
                </c:pt>
                <c:pt idx="56491">
                  <c:v>1.2694999999999936</c:v>
                </c:pt>
                <c:pt idx="56492">
                  <c:v>1.271499999999989</c:v>
                </c:pt>
                <c:pt idx="56493">
                  <c:v>1.2734999999999985</c:v>
                </c:pt>
                <c:pt idx="56494">
                  <c:v>1.2754999999999939</c:v>
                </c:pt>
                <c:pt idx="56495">
                  <c:v>1.2774999999999892</c:v>
                </c:pt>
                <c:pt idx="56496">
                  <c:v>1.2794999999999987</c:v>
                </c:pt>
                <c:pt idx="56497">
                  <c:v>1.2814999999999941</c:v>
                </c:pt>
                <c:pt idx="56498">
                  <c:v>1.2834999999999894</c:v>
                </c:pt>
                <c:pt idx="56499">
                  <c:v>1.285499999999999</c:v>
                </c:pt>
                <c:pt idx="56500">
                  <c:v>1.2874999999999943</c:v>
                </c:pt>
                <c:pt idx="56501">
                  <c:v>1.2894999999999897</c:v>
                </c:pt>
                <c:pt idx="56502">
                  <c:v>1.2914999999999992</c:v>
                </c:pt>
                <c:pt idx="56503">
                  <c:v>1.2934999999999945</c:v>
                </c:pt>
                <c:pt idx="56504">
                  <c:v>1.2954999999999899</c:v>
                </c:pt>
                <c:pt idx="56505">
                  <c:v>1.2974999999999994</c:v>
                </c:pt>
                <c:pt idx="56506">
                  <c:v>1.2994999999999948</c:v>
                </c:pt>
                <c:pt idx="56507">
                  <c:v>1.3014999999999901</c:v>
                </c:pt>
                <c:pt idx="56508">
                  <c:v>1.3034999999999997</c:v>
                </c:pt>
                <c:pt idx="56509">
                  <c:v>1.305499999999995</c:v>
                </c:pt>
                <c:pt idx="56510">
                  <c:v>1.3074999999999903</c:v>
                </c:pt>
                <c:pt idx="56511">
                  <c:v>1.3094999999999999</c:v>
                </c:pt>
                <c:pt idx="56512">
                  <c:v>1.3114999999999952</c:v>
                </c:pt>
                <c:pt idx="56513">
                  <c:v>1.3134999999999906</c:v>
                </c:pt>
                <c:pt idx="56514">
                  <c:v>1.3155000000000001</c:v>
                </c:pt>
                <c:pt idx="56515">
                  <c:v>1.3174999999999955</c:v>
                </c:pt>
                <c:pt idx="56516">
                  <c:v>1.3194999999999908</c:v>
                </c:pt>
                <c:pt idx="56517">
                  <c:v>1.3215000000000003</c:v>
                </c:pt>
                <c:pt idx="56518">
                  <c:v>1.3234999999999957</c:v>
                </c:pt>
                <c:pt idx="56519">
                  <c:v>1.325499999999991</c:v>
                </c:pt>
                <c:pt idx="56520">
                  <c:v>1.3275000000000006</c:v>
                </c:pt>
                <c:pt idx="56521">
                  <c:v>1.3294999999999959</c:v>
                </c:pt>
                <c:pt idx="56522">
                  <c:v>1.3314999999999912</c:v>
                </c:pt>
                <c:pt idx="56523">
                  <c:v>1.3335000000000008</c:v>
                </c:pt>
                <c:pt idx="56524">
                  <c:v>1.3354999999999961</c:v>
                </c:pt>
                <c:pt idx="56525">
                  <c:v>1.3374999999999915</c:v>
                </c:pt>
                <c:pt idx="56526">
                  <c:v>1.339500000000001</c:v>
                </c:pt>
                <c:pt idx="56527">
                  <c:v>1.3414999999999964</c:v>
                </c:pt>
                <c:pt idx="56528">
                  <c:v>1.3434999999999917</c:v>
                </c:pt>
                <c:pt idx="56529">
                  <c:v>1.3455000000000013</c:v>
                </c:pt>
                <c:pt idx="56530">
                  <c:v>1.3474999999999966</c:v>
                </c:pt>
                <c:pt idx="56531">
                  <c:v>1.3494999999999919</c:v>
                </c:pt>
                <c:pt idx="56532">
                  <c:v>1.3514999999999873</c:v>
                </c:pt>
                <c:pt idx="56533">
                  <c:v>1.3534999999999968</c:v>
                </c:pt>
                <c:pt idx="56534">
                  <c:v>1.3554999999999922</c:v>
                </c:pt>
                <c:pt idx="56535">
                  <c:v>1.3574999999999875</c:v>
                </c:pt>
                <c:pt idx="56536">
                  <c:v>1.359499999999997</c:v>
                </c:pt>
                <c:pt idx="56537">
                  <c:v>1.3614999999999924</c:v>
                </c:pt>
                <c:pt idx="56538">
                  <c:v>1.3634999999999877</c:v>
                </c:pt>
                <c:pt idx="56539">
                  <c:v>1.3654999999999973</c:v>
                </c:pt>
                <c:pt idx="56540">
                  <c:v>1.3674999999999926</c:v>
                </c:pt>
                <c:pt idx="56541">
                  <c:v>1.3694999999999879</c:v>
                </c:pt>
                <c:pt idx="56542">
                  <c:v>1.3714999999999975</c:v>
                </c:pt>
                <c:pt idx="56543">
                  <c:v>1.3734999999999928</c:v>
                </c:pt>
                <c:pt idx="56544">
                  <c:v>1.3754999999999882</c:v>
                </c:pt>
                <c:pt idx="56545">
                  <c:v>1.3774999999999977</c:v>
                </c:pt>
                <c:pt idx="56546">
                  <c:v>1.3794999999999931</c:v>
                </c:pt>
                <c:pt idx="56547">
                  <c:v>1.3814999999999884</c:v>
                </c:pt>
                <c:pt idx="56548">
                  <c:v>1.383499999999998</c:v>
                </c:pt>
                <c:pt idx="56549">
                  <c:v>1.3854999999999933</c:v>
                </c:pt>
                <c:pt idx="56550">
                  <c:v>1.3874999999999886</c:v>
                </c:pt>
                <c:pt idx="56551">
                  <c:v>1.3894999999999982</c:v>
                </c:pt>
                <c:pt idx="56552">
                  <c:v>1.3914999999999935</c:v>
                </c:pt>
                <c:pt idx="56553">
                  <c:v>1.3934999999999889</c:v>
                </c:pt>
                <c:pt idx="56554">
                  <c:v>1.3954999999999984</c:v>
                </c:pt>
                <c:pt idx="56555">
                  <c:v>1.3974999999999937</c:v>
                </c:pt>
                <c:pt idx="56556">
                  <c:v>1.3994999999999891</c:v>
                </c:pt>
                <c:pt idx="56557">
                  <c:v>1.4014999999999986</c:v>
                </c:pt>
                <c:pt idx="56558">
                  <c:v>1.403499999999994</c:v>
                </c:pt>
                <c:pt idx="56559">
                  <c:v>1.4054999999999893</c:v>
                </c:pt>
                <c:pt idx="56560">
                  <c:v>1.4074999999999989</c:v>
                </c:pt>
                <c:pt idx="56561">
                  <c:v>1.4094999999999942</c:v>
                </c:pt>
                <c:pt idx="56562">
                  <c:v>1.4114999999999895</c:v>
                </c:pt>
                <c:pt idx="56563">
                  <c:v>1.4134999999999991</c:v>
                </c:pt>
                <c:pt idx="56564">
                  <c:v>1.4154999999999944</c:v>
                </c:pt>
                <c:pt idx="56565">
                  <c:v>1.4174999999999898</c:v>
                </c:pt>
                <c:pt idx="56566">
                  <c:v>1.4194999999999993</c:v>
                </c:pt>
                <c:pt idx="56567">
                  <c:v>1.4214999999999947</c:v>
                </c:pt>
                <c:pt idx="56568">
                  <c:v>1.42349999999999</c:v>
                </c:pt>
                <c:pt idx="56569">
                  <c:v>1.4254999999999995</c:v>
                </c:pt>
                <c:pt idx="56570">
                  <c:v>1.4274999999999949</c:v>
                </c:pt>
                <c:pt idx="56571">
                  <c:v>1.4294999999999902</c:v>
                </c:pt>
                <c:pt idx="56572">
                  <c:v>1.4314999999999998</c:v>
                </c:pt>
                <c:pt idx="56573">
                  <c:v>1.4334999999999951</c:v>
                </c:pt>
                <c:pt idx="56574">
                  <c:v>1.4354999999999905</c:v>
                </c:pt>
                <c:pt idx="56575">
                  <c:v>1.4375</c:v>
                </c:pt>
                <c:pt idx="56576">
                  <c:v>1.4394999999999953</c:v>
                </c:pt>
                <c:pt idx="56577">
                  <c:v>1.4414999999999907</c:v>
                </c:pt>
                <c:pt idx="56578">
                  <c:v>1.4435000000000002</c:v>
                </c:pt>
                <c:pt idx="56579">
                  <c:v>1.4454999999999956</c:v>
                </c:pt>
                <c:pt idx="56580">
                  <c:v>1.4474999999999909</c:v>
                </c:pt>
                <c:pt idx="56581">
                  <c:v>1.4495000000000005</c:v>
                </c:pt>
                <c:pt idx="56582">
                  <c:v>1.4514999999999958</c:v>
                </c:pt>
                <c:pt idx="56583">
                  <c:v>1.4534999999999911</c:v>
                </c:pt>
                <c:pt idx="56584">
                  <c:v>1.4555000000000007</c:v>
                </c:pt>
                <c:pt idx="56585">
                  <c:v>1.457499999999996</c:v>
                </c:pt>
                <c:pt idx="56586">
                  <c:v>1.4594999999999914</c:v>
                </c:pt>
                <c:pt idx="56587">
                  <c:v>1.4615000000000009</c:v>
                </c:pt>
                <c:pt idx="56588">
                  <c:v>1.4634999999999962</c:v>
                </c:pt>
                <c:pt idx="56589">
                  <c:v>1.4654999999999916</c:v>
                </c:pt>
                <c:pt idx="56590">
                  <c:v>1.4675000000000011</c:v>
                </c:pt>
                <c:pt idx="56591">
                  <c:v>1.4694999999999965</c:v>
                </c:pt>
                <c:pt idx="56592">
                  <c:v>1.4714999999999918</c:v>
                </c:pt>
                <c:pt idx="56593">
                  <c:v>1.4735000000000014</c:v>
                </c:pt>
                <c:pt idx="56594">
                  <c:v>1.4754999999999967</c:v>
                </c:pt>
                <c:pt idx="56595">
                  <c:v>1.477499999999992</c:v>
                </c:pt>
                <c:pt idx="56596">
                  <c:v>1.4794999999999874</c:v>
                </c:pt>
                <c:pt idx="56597">
                  <c:v>1.4814999999999969</c:v>
                </c:pt>
                <c:pt idx="56598">
                  <c:v>1.4834999999999923</c:v>
                </c:pt>
                <c:pt idx="56599">
                  <c:v>1.4854999999999876</c:v>
                </c:pt>
                <c:pt idx="56600">
                  <c:v>1.4874999999999972</c:v>
                </c:pt>
                <c:pt idx="56601">
                  <c:v>1.4894999999999925</c:v>
                </c:pt>
                <c:pt idx="56602">
                  <c:v>1.4914999999999878</c:v>
                </c:pt>
                <c:pt idx="56603">
                  <c:v>1.4934999999999974</c:v>
                </c:pt>
                <c:pt idx="56604">
                  <c:v>1.4954999999999927</c:v>
                </c:pt>
                <c:pt idx="56605">
                  <c:v>1.4974999999999881</c:v>
                </c:pt>
                <c:pt idx="56606">
                  <c:v>1.4994999999999976</c:v>
                </c:pt>
                <c:pt idx="56607">
                  <c:v>1.501499999999993</c:v>
                </c:pt>
                <c:pt idx="56608">
                  <c:v>1.5034999999999883</c:v>
                </c:pt>
                <c:pt idx="56609">
                  <c:v>1.5054999999999978</c:v>
                </c:pt>
                <c:pt idx="56610">
                  <c:v>1.5074999999999932</c:v>
                </c:pt>
                <c:pt idx="56611">
                  <c:v>1.5094999999999885</c:v>
                </c:pt>
                <c:pt idx="56612">
                  <c:v>1.5114999999999981</c:v>
                </c:pt>
                <c:pt idx="56613">
                  <c:v>1.5134999999999934</c:v>
                </c:pt>
                <c:pt idx="56614">
                  <c:v>1.5154999999999887</c:v>
                </c:pt>
                <c:pt idx="56615">
                  <c:v>1.5174999999999983</c:v>
                </c:pt>
                <c:pt idx="56616">
                  <c:v>1.5194999999999936</c:v>
                </c:pt>
                <c:pt idx="56617">
                  <c:v>1.521499999999989</c:v>
                </c:pt>
                <c:pt idx="56618">
                  <c:v>1.5234999999999985</c:v>
                </c:pt>
                <c:pt idx="56619">
                  <c:v>1.5254999999999939</c:v>
                </c:pt>
                <c:pt idx="56620">
                  <c:v>1.5274999999999892</c:v>
                </c:pt>
                <c:pt idx="56621">
                  <c:v>1.5294999999999987</c:v>
                </c:pt>
                <c:pt idx="56622">
                  <c:v>1.5314999999999941</c:v>
                </c:pt>
                <c:pt idx="56623">
                  <c:v>1.5334999999999894</c:v>
                </c:pt>
                <c:pt idx="56624">
                  <c:v>1.535499999999999</c:v>
                </c:pt>
                <c:pt idx="56625">
                  <c:v>1.5374999999999943</c:v>
                </c:pt>
                <c:pt idx="56626">
                  <c:v>1.5394999999999897</c:v>
                </c:pt>
                <c:pt idx="56627">
                  <c:v>1.5414999999999992</c:v>
                </c:pt>
                <c:pt idx="56628">
                  <c:v>1.5434999999999945</c:v>
                </c:pt>
                <c:pt idx="56629">
                  <c:v>1.5454999999999899</c:v>
                </c:pt>
                <c:pt idx="56630">
                  <c:v>1.5474999999999994</c:v>
                </c:pt>
                <c:pt idx="56631">
                  <c:v>1.5494999999999948</c:v>
                </c:pt>
                <c:pt idx="56632">
                  <c:v>1.5514999999999901</c:v>
                </c:pt>
                <c:pt idx="56633">
                  <c:v>1.5534999999999997</c:v>
                </c:pt>
                <c:pt idx="56634">
                  <c:v>1.555499999999995</c:v>
                </c:pt>
                <c:pt idx="56635">
                  <c:v>1.5574999999999903</c:v>
                </c:pt>
                <c:pt idx="56636">
                  <c:v>1.5594999999999999</c:v>
                </c:pt>
                <c:pt idx="56637">
                  <c:v>1.5614999999999952</c:v>
                </c:pt>
                <c:pt idx="56638">
                  <c:v>1.5634999999999906</c:v>
                </c:pt>
                <c:pt idx="56639">
                  <c:v>1.5655000000000001</c:v>
                </c:pt>
                <c:pt idx="56640">
                  <c:v>1.5674999999999955</c:v>
                </c:pt>
                <c:pt idx="56641">
                  <c:v>1.5694999999999908</c:v>
                </c:pt>
                <c:pt idx="56642">
                  <c:v>1.5715000000000003</c:v>
                </c:pt>
                <c:pt idx="56643">
                  <c:v>1.5734999999999957</c:v>
                </c:pt>
                <c:pt idx="56644">
                  <c:v>1.575499999999991</c:v>
                </c:pt>
                <c:pt idx="56645">
                  <c:v>1.5775000000000006</c:v>
                </c:pt>
                <c:pt idx="56646">
                  <c:v>1.5794999999999959</c:v>
                </c:pt>
                <c:pt idx="56647">
                  <c:v>1.5814999999999912</c:v>
                </c:pt>
                <c:pt idx="56648">
                  <c:v>1.5835000000000008</c:v>
                </c:pt>
                <c:pt idx="56649">
                  <c:v>1.5854999999999961</c:v>
                </c:pt>
                <c:pt idx="56650">
                  <c:v>1.5874999999999915</c:v>
                </c:pt>
                <c:pt idx="56651">
                  <c:v>1.589500000000001</c:v>
                </c:pt>
                <c:pt idx="56652">
                  <c:v>1.5914999999999964</c:v>
                </c:pt>
                <c:pt idx="56653">
                  <c:v>1.5934999999999917</c:v>
                </c:pt>
                <c:pt idx="56654">
                  <c:v>1.5955000000000013</c:v>
                </c:pt>
                <c:pt idx="56655">
                  <c:v>1.5974999999999966</c:v>
                </c:pt>
                <c:pt idx="56656">
                  <c:v>1.5994999999999919</c:v>
                </c:pt>
                <c:pt idx="56657">
                  <c:v>1.6014999999999873</c:v>
                </c:pt>
                <c:pt idx="56658">
                  <c:v>1.6034999999999968</c:v>
                </c:pt>
                <c:pt idx="56659">
                  <c:v>1.6054999999999922</c:v>
                </c:pt>
                <c:pt idx="56660">
                  <c:v>1.6074999999999875</c:v>
                </c:pt>
                <c:pt idx="56661">
                  <c:v>1.609499999999997</c:v>
                </c:pt>
                <c:pt idx="56662">
                  <c:v>1.6114999999999924</c:v>
                </c:pt>
                <c:pt idx="56663">
                  <c:v>1.6134999999999877</c:v>
                </c:pt>
                <c:pt idx="56664">
                  <c:v>1.6154999999999973</c:v>
                </c:pt>
                <c:pt idx="56665">
                  <c:v>1.6174999999999926</c:v>
                </c:pt>
                <c:pt idx="56666">
                  <c:v>1.6194999999999879</c:v>
                </c:pt>
                <c:pt idx="56667">
                  <c:v>1.6214999999999975</c:v>
                </c:pt>
                <c:pt idx="56668">
                  <c:v>1.6234999999999928</c:v>
                </c:pt>
                <c:pt idx="56669">
                  <c:v>1.6254999999999882</c:v>
                </c:pt>
                <c:pt idx="56670">
                  <c:v>1.6274999999999977</c:v>
                </c:pt>
                <c:pt idx="56671">
                  <c:v>1.6294999999999931</c:v>
                </c:pt>
                <c:pt idx="56672">
                  <c:v>1.6314999999999884</c:v>
                </c:pt>
                <c:pt idx="56673">
                  <c:v>1.633499999999998</c:v>
                </c:pt>
                <c:pt idx="56674">
                  <c:v>1.6354999999999933</c:v>
                </c:pt>
                <c:pt idx="56675">
                  <c:v>1.6374999999999886</c:v>
                </c:pt>
                <c:pt idx="56676">
                  <c:v>1.6394999999999982</c:v>
                </c:pt>
                <c:pt idx="56677">
                  <c:v>1.6414999999999935</c:v>
                </c:pt>
                <c:pt idx="56678">
                  <c:v>1.6434999999999889</c:v>
                </c:pt>
                <c:pt idx="56679">
                  <c:v>1.6454999999999984</c:v>
                </c:pt>
                <c:pt idx="56680">
                  <c:v>1.6474999999999937</c:v>
                </c:pt>
                <c:pt idx="56681">
                  <c:v>1.6494999999999891</c:v>
                </c:pt>
                <c:pt idx="56682">
                  <c:v>1.6514999999999986</c:v>
                </c:pt>
                <c:pt idx="56683">
                  <c:v>1.653499999999994</c:v>
                </c:pt>
                <c:pt idx="56684">
                  <c:v>1.6554999999999893</c:v>
                </c:pt>
                <c:pt idx="56685">
                  <c:v>1.6574999999999989</c:v>
                </c:pt>
                <c:pt idx="56686">
                  <c:v>1.6594999999999942</c:v>
                </c:pt>
                <c:pt idx="56687">
                  <c:v>1.6614999999999895</c:v>
                </c:pt>
                <c:pt idx="56688">
                  <c:v>1.6634999999999991</c:v>
                </c:pt>
                <c:pt idx="56689">
                  <c:v>1.6654999999999944</c:v>
                </c:pt>
                <c:pt idx="56690">
                  <c:v>1.6674999999999898</c:v>
                </c:pt>
                <c:pt idx="56691">
                  <c:v>1.6694999999999993</c:v>
                </c:pt>
                <c:pt idx="56692">
                  <c:v>1.6714999999999947</c:v>
                </c:pt>
                <c:pt idx="56693">
                  <c:v>1.67349999999999</c:v>
                </c:pt>
                <c:pt idx="56694">
                  <c:v>1.6754999999999995</c:v>
                </c:pt>
                <c:pt idx="56695">
                  <c:v>1.6774999999999949</c:v>
                </c:pt>
                <c:pt idx="56696">
                  <c:v>1.6794999999999902</c:v>
                </c:pt>
                <c:pt idx="56697">
                  <c:v>1.6814999999999998</c:v>
                </c:pt>
                <c:pt idx="56698">
                  <c:v>1.6834999999999951</c:v>
                </c:pt>
                <c:pt idx="56699">
                  <c:v>1.6854999999999905</c:v>
                </c:pt>
                <c:pt idx="56700">
                  <c:v>1.6875</c:v>
                </c:pt>
                <c:pt idx="56701">
                  <c:v>1.6894999999999953</c:v>
                </c:pt>
                <c:pt idx="56702">
                  <c:v>1.6914999999999907</c:v>
                </c:pt>
                <c:pt idx="56703">
                  <c:v>1.6935000000000002</c:v>
                </c:pt>
                <c:pt idx="56704">
                  <c:v>1.6954999999999956</c:v>
                </c:pt>
                <c:pt idx="56705">
                  <c:v>1.6974999999999909</c:v>
                </c:pt>
                <c:pt idx="56706">
                  <c:v>1.6995000000000005</c:v>
                </c:pt>
                <c:pt idx="56707">
                  <c:v>1.7014999999999958</c:v>
                </c:pt>
                <c:pt idx="56708">
                  <c:v>1.7034999999999911</c:v>
                </c:pt>
                <c:pt idx="56709">
                  <c:v>1.7055000000000007</c:v>
                </c:pt>
                <c:pt idx="56710">
                  <c:v>1.707499999999996</c:v>
                </c:pt>
                <c:pt idx="56711">
                  <c:v>1.7094999999999914</c:v>
                </c:pt>
                <c:pt idx="56712">
                  <c:v>1.7115000000000009</c:v>
                </c:pt>
                <c:pt idx="56713">
                  <c:v>1.7134999999999962</c:v>
                </c:pt>
                <c:pt idx="56714">
                  <c:v>1.7154999999999916</c:v>
                </c:pt>
                <c:pt idx="56715">
                  <c:v>1.7175000000000011</c:v>
                </c:pt>
                <c:pt idx="56716">
                  <c:v>1.7194999999999965</c:v>
                </c:pt>
                <c:pt idx="56717">
                  <c:v>1.7214999999999918</c:v>
                </c:pt>
                <c:pt idx="56718">
                  <c:v>1.7235000000000014</c:v>
                </c:pt>
                <c:pt idx="56719">
                  <c:v>1.7254999999999967</c:v>
                </c:pt>
                <c:pt idx="56720">
                  <c:v>1.727499999999992</c:v>
                </c:pt>
                <c:pt idx="56721">
                  <c:v>1.7294999999999874</c:v>
                </c:pt>
                <c:pt idx="56722">
                  <c:v>1.7314999999999969</c:v>
                </c:pt>
                <c:pt idx="56723">
                  <c:v>1.7334999999999923</c:v>
                </c:pt>
                <c:pt idx="56724">
                  <c:v>1.7354999999999876</c:v>
                </c:pt>
                <c:pt idx="56725">
                  <c:v>1.7374999999999972</c:v>
                </c:pt>
                <c:pt idx="56726">
                  <c:v>1.7394999999999925</c:v>
                </c:pt>
                <c:pt idx="56727">
                  <c:v>1.7414999999999878</c:v>
                </c:pt>
                <c:pt idx="56728">
                  <c:v>1.7434999999999974</c:v>
                </c:pt>
                <c:pt idx="56729">
                  <c:v>1.7454999999999927</c:v>
                </c:pt>
                <c:pt idx="56730">
                  <c:v>1.7474999999999881</c:v>
                </c:pt>
                <c:pt idx="56731">
                  <c:v>1.7494999999999976</c:v>
                </c:pt>
                <c:pt idx="56732">
                  <c:v>1.751499999999993</c:v>
                </c:pt>
                <c:pt idx="56733">
                  <c:v>1.7534999999999883</c:v>
                </c:pt>
                <c:pt idx="56734">
                  <c:v>1.7554999999999978</c:v>
                </c:pt>
                <c:pt idx="56735">
                  <c:v>1.7574999999999932</c:v>
                </c:pt>
                <c:pt idx="56736">
                  <c:v>1.7594999999999885</c:v>
                </c:pt>
                <c:pt idx="56737">
                  <c:v>1.7614999999999981</c:v>
                </c:pt>
                <c:pt idx="56738">
                  <c:v>1.7634999999999934</c:v>
                </c:pt>
                <c:pt idx="56739">
                  <c:v>1.7654999999999887</c:v>
                </c:pt>
                <c:pt idx="56740">
                  <c:v>1.7674999999999983</c:v>
                </c:pt>
                <c:pt idx="56741">
                  <c:v>1.7694999999999936</c:v>
                </c:pt>
                <c:pt idx="56742">
                  <c:v>1.771499999999989</c:v>
                </c:pt>
                <c:pt idx="56743">
                  <c:v>1.7734999999999985</c:v>
                </c:pt>
                <c:pt idx="56744">
                  <c:v>1.7754999999999939</c:v>
                </c:pt>
                <c:pt idx="56745">
                  <c:v>1.7774999999999892</c:v>
                </c:pt>
                <c:pt idx="56746">
                  <c:v>1.7794999999999987</c:v>
                </c:pt>
                <c:pt idx="56747">
                  <c:v>1.7814999999999941</c:v>
                </c:pt>
                <c:pt idx="56748">
                  <c:v>1.7834999999999894</c:v>
                </c:pt>
                <c:pt idx="56749">
                  <c:v>1.785499999999999</c:v>
                </c:pt>
                <c:pt idx="56750">
                  <c:v>1.7874999999999943</c:v>
                </c:pt>
                <c:pt idx="56751">
                  <c:v>1.7894999999999897</c:v>
                </c:pt>
                <c:pt idx="56752">
                  <c:v>1.7914999999999992</c:v>
                </c:pt>
                <c:pt idx="56753">
                  <c:v>1.7934999999999945</c:v>
                </c:pt>
                <c:pt idx="56754">
                  <c:v>1.7954999999999899</c:v>
                </c:pt>
                <c:pt idx="56755">
                  <c:v>1.7974999999999994</c:v>
                </c:pt>
                <c:pt idx="56756">
                  <c:v>1.7994999999999948</c:v>
                </c:pt>
                <c:pt idx="56757">
                  <c:v>1.8014999999999901</c:v>
                </c:pt>
                <c:pt idx="56758">
                  <c:v>1.8034999999999997</c:v>
                </c:pt>
                <c:pt idx="56759">
                  <c:v>1.805499999999995</c:v>
                </c:pt>
                <c:pt idx="56760">
                  <c:v>1.8074999999999903</c:v>
                </c:pt>
                <c:pt idx="56761">
                  <c:v>1.8094999999999999</c:v>
                </c:pt>
                <c:pt idx="56762">
                  <c:v>1.8114999999999952</c:v>
                </c:pt>
                <c:pt idx="56763">
                  <c:v>1.8134999999999906</c:v>
                </c:pt>
                <c:pt idx="56764">
                  <c:v>1.8155000000000001</c:v>
                </c:pt>
                <c:pt idx="56765">
                  <c:v>1.8174999999999955</c:v>
                </c:pt>
                <c:pt idx="56766">
                  <c:v>1.8194999999999908</c:v>
                </c:pt>
                <c:pt idx="56767">
                  <c:v>1.8215000000000003</c:v>
                </c:pt>
                <c:pt idx="56768">
                  <c:v>1.8234999999999957</c:v>
                </c:pt>
                <c:pt idx="56769">
                  <c:v>1.825499999999991</c:v>
                </c:pt>
                <c:pt idx="56770">
                  <c:v>1.8275000000000006</c:v>
                </c:pt>
                <c:pt idx="56771">
                  <c:v>1.8294999999999959</c:v>
                </c:pt>
                <c:pt idx="56772">
                  <c:v>1.8314999999999912</c:v>
                </c:pt>
                <c:pt idx="56773">
                  <c:v>1.8335000000000008</c:v>
                </c:pt>
                <c:pt idx="56774">
                  <c:v>1.8354999999999961</c:v>
                </c:pt>
                <c:pt idx="56775">
                  <c:v>1.8374999999999915</c:v>
                </c:pt>
                <c:pt idx="56776">
                  <c:v>1.839500000000001</c:v>
                </c:pt>
                <c:pt idx="56777">
                  <c:v>1.8414999999999964</c:v>
                </c:pt>
                <c:pt idx="56778">
                  <c:v>1.8434999999999917</c:v>
                </c:pt>
                <c:pt idx="56779">
                  <c:v>1.8455000000000013</c:v>
                </c:pt>
                <c:pt idx="56780">
                  <c:v>1.8474999999999966</c:v>
                </c:pt>
                <c:pt idx="56781">
                  <c:v>1.8494999999999919</c:v>
                </c:pt>
                <c:pt idx="56782">
                  <c:v>1.8514999999999873</c:v>
                </c:pt>
                <c:pt idx="56783">
                  <c:v>1.8534999999999968</c:v>
                </c:pt>
                <c:pt idx="56784">
                  <c:v>1.8554999999999922</c:v>
                </c:pt>
                <c:pt idx="56785">
                  <c:v>1.8574999999999875</c:v>
                </c:pt>
                <c:pt idx="56786">
                  <c:v>1.859499999999997</c:v>
                </c:pt>
                <c:pt idx="56787">
                  <c:v>1.8614999999999924</c:v>
                </c:pt>
                <c:pt idx="56788">
                  <c:v>1.8634999999999877</c:v>
                </c:pt>
                <c:pt idx="56789">
                  <c:v>1.8654999999999973</c:v>
                </c:pt>
                <c:pt idx="56790">
                  <c:v>1.8674999999999926</c:v>
                </c:pt>
                <c:pt idx="56791">
                  <c:v>1.8694999999999879</c:v>
                </c:pt>
                <c:pt idx="56792">
                  <c:v>1.8714999999999975</c:v>
                </c:pt>
                <c:pt idx="56793">
                  <c:v>1.8734999999999928</c:v>
                </c:pt>
                <c:pt idx="56794">
                  <c:v>1.8754999999999882</c:v>
                </c:pt>
                <c:pt idx="56795">
                  <c:v>1.8774999999999977</c:v>
                </c:pt>
                <c:pt idx="56796">
                  <c:v>1.8794999999999931</c:v>
                </c:pt>
                <c:pt idx="56797">
                  <c:v>1.8814999999999884</c:v>
                </c:pt>
                <c:pt idx="56798">
                  <c:v>1.883499999999998</c:v>
                </c:pt>
                <c:pt idx="56799">
                  <c:v>1.8854999999999933</c:v>
                </c:pt>
                <c:pt idx="56800">
                  <c:v>1.8874999999999886</c:v>
                </c:pt>
                <c:pt idx="56801">
                  <c:v>1.8894999999999982</c:v>
                </c:pt>
                <c:pt idx="56802">
                  <c:v>1.8914999999999935</c:v>
                </c:pt>
                <c:pt idx="56803">
                  <c:v>1.8934999999999889</c:v>
                </c:pt>
                <c:pt idx="56804">
                  <c:v>1.8954999999999984</c:v>
                </c:pt>
                <c:pt idx="56805">
                  <c:v>1.8974999999999937</c:v>
                </c:pt>
                <c:pt idx="56806">
                  <c:v>1.8994999999999891</c:v>
                </c:pt>
                <c:pt idx="56807">
                  <c:v>1.9014999999999986</c:v>
                </c:pt>
                <c:pt idx="56808">
                  <c:v>1.903499999999994</c:v>
                </c:pt>
                <c:pt idx="56809">
                  <c:v>1.9054999999999893</c:v>
                </c:pt>
                <c:pt idx="56810">
                  <c:v>1.9074999999999989</c:v>
                </c:pt>
                <c:pt idx="56811">
                  <c:v>1.9094999999999942</c:v>
                </c:pt>
                <c:pt idx="56812">
                  <c:v>1.9114999999999895</c:v>
                </c:pt>
                <c:pt idx="56813">
                  <c:v>1.9134999999999991</c:v>
                </c:pt>
                <c:pt idx="56814">
                  <c:v>1.9154999999999944</c:v>
                </c:pt>
                <c:pt idx="56815">
                  <c:v>1.9174999999999898</c:v>
                </c:pt>
                <c:pt idx="56816">
                  <c:v>1.9194999999999993</c:v>
                </c:pt>
                <c:pt idx="56817">
                  <c:v>1.9214999999999947</c:v>
                </c:pt>
                <c:pt idx="56818">
                  <c:v>1.92349999999999</c:v>
                </c:pt>
                <c:pt idx="56819">
                  <c:v>1.9254999999999995</c:v>
                </c:pt>
                <c:pt idx="56820">
                  <c:v>1.9274999999999949</c:v>
                </c:pt>
                <c:pt idx="56821">
                  <c:v>1.9294999999999902</c:v>
                </c:pt>
                <c:pt idx="56822">
                  <c:v>1.9314999999999998</c:v>
                </c:pt>
                <c:pt idx="56823">
                  <c:v>1.9334999999999951</c:v>
                </c:pt>
                <c:pt idx="56824">
                  <c:v>1.9354999999999905</c:v>
                </c:pt>
                <c:pt idx="56825">
                  <c:v>1.9375</c:v>
                </c:pt>
                <c:pt idx="56826">
                  <c:v>1.9394999999999953</c:v>
                </c:pt>
                <c:pt idx="56827">
                  <c:v>1.9414999999999907</c:v>
                </c:pt>
                <c:pt idx="56828">
                  <c:v>1.9435000000000002</c:v>
                </c:pt>
                <c:pt idx="56829">
                  <c:v>1.9454999999999956</c:v>
                </c:pt>
                <c:pt idx="56830">
                  <c:v>1.9474999999999909</c:v>
                </c:pt>
                <c:pt idx="56831">
                  <c:v>1.9495000000000005</c:v>
                </c:pt>
                <c:pt idx="56832">
                  <c:v>1.9514999999999958</c:v>
                </c:pt>
                <c:pt idx="56833">
                  <c:v>1.9534999999999911</c:v>
                </c:pt>
                <c:pt idx="56834">
                  <c:v>1.9555000000000007</c:v>
                </c:pt>
                <c:pt idx="56835">
                  <c:v>1.957499999999996</c:v>
                </c:pt>
                <c:pt idx="56836">
                  <c:v>1.9594999999999914</c:v>
                </c:pt>
                <c:pt idx="56837">
                  <c:v>1.9615000000000009</c:v>
                </c:pt>
                <c:pt idx="56838">
                  <c:v>1.9634999999999962</c:v>
                </c:pt>
                <c:pt idx="56839">
                  <c:v>1.9654999999999916</c:v>
                </c:pt>
                <c:pt idx="56840">
                  <c:v>1.9675000000000011</c:v>
                </c:pt>
                <c:pt idx="56841">
                  <c:v>1.9694999999999965</c:v>
                </c:pt>
                <c:pt idx="56842">
                  <c:v>1.9714999999999918</c:v>
                </c:pt>
                <c:pt idx="56843">
                  <c:v>1.9735000000000014</c:v>
                </c:pt>
                <c:pt idx="56844">
                  <c:v>1.9754999999999967</c:v>
                </c:pt>
                <c:pt idx="56845">
                  <c:v>1.977499999999992</c:v>
                </c:pt>
                <c:pt idx="56846">
                  <c:v>1.9794999999999874</c:v>
                </c:pt>
                <c:pt idx="56847">
                  <c:v>1.9814999999999969</c:v>
                </c:pt>
                <c:pt idx="56848">
                  <c:v>1.9834999999999923</c:v>
                </c:pt>
                <c:pt idx="56849">
                  <c:v>1.9854999999999876</c:v>
                </c:pt>
                <c:pt idx="56850">
                  <c:v>1.9874999999999972</c:v>
                </c:pt>
                <c:pt idx="56851">
                  <c:v>1.9894999999999925</c:v>
                </c:pt>
                <c:pt idx="56852">
                  <c:v>1.9914999999999878</c:v>
                </c:pt>
                <c:pt idx="56853">
                  <c:v>1.9934999999999974</c:v>
                </c:pt>
                <c:pt idx="56854">
                  <c:v>1.9954999999999927</c:v>
                </c:pt>
                <c:pt idx="56855">
                  <c:v>1.9974999999999881</c:v>
                </c:pt>
                <c:pt idx="56856">
                  <c:v>1.9994999999999976</c:v>
                </c:pt>
                <c:pt idx="56857">
                  <c:v>2.001499999999993</c:v>
                </c:pt>
                <c:pt idx="56858">
                  <c:v>2.0034999999999883</c:v>
                </c:pt>
                <c:pt idx="56859">
                  <c:v>2.0054999999999978</c:v>
                </c:pt>
                <c:pt idx="56860">
                  <c:v>2.0074999999999932</c:v>
                </c:pt>
                <c:pt idx="56861">
                  <c:v>2.0094999999999885</c:v>
                </c:pt>
                <c:pt idx="56862">
                  <c:v>2.0114999999999981</c:v>
                </c:pt>
                <c:pt idx="56863">
                  <c:v>2.0134999999999934</c:v>
                </c:pt>
                <c:pt idx="56864">
                  <c:v>2.0154999999999887</c:v>
                </c:pt>
                <c:pt idx="56865">
                  <c:v>2.0174999999999983</c:v>
                </c:pt>
                <c:pt idx="56866">
                  <c:v>2.0194999999999936</c:v>
                </c:pt>
                <c:pt idx="56867">
                  <c:v>2.021499999999989</c:v>
                </c:pt>
                <c:pt idx="56868">
                  <c:v>2.0234999999999985</c:v>
                </c:pt>
                <c:pt idx="56869">
                  <c:v>2.0254999999999939</c:v>
                </c:pt>
                <c:pt idx="56870">
                  <c:v>2.0274999999999892</c:v>
                </c:pt>
                <c:pt idx="56871">
                  <c:v>2.0294999999999987</c:v>
                </c:pt>
                <c:pt idx="56872">
                  <c:v>2.0314999999999941</c:v>
                </c:pt>
                <c:pt idx="56873">
                  <c:v>2.0334999999999894</c:v>
                </c:pt>
                <c:pt idx="56874">
                  <c:v>2.035499999999999</c:v>
                </c:pt>
                <c:pt idx="56875">
                  <c:v>2.0374999999999943</c:v>
                </c:pt>
                <c:pt idx="56876">
                  <c:v>2.0394999999999897</c:v>
                </c:pt>
                <c:pt idx="56877">
                  <c:v>2.0414999999999992</c:v>
                </c:pt>
                <c:pt idx="56878">
                  <c:v>2.0434999999999945</c:v>
                </c:pt>
                <c:pt idx="56879">
                  <c:v>2.0454999999999899</c:v>
                </c:pt>
                <c:pt idx="56880">
                  <c:v>2.0474999999999994</c:v>
                </c:pt>
                <c:pt idx="56881">
                  <c:v>2.0494999999999948</c:v>
                </c:pt>
                <c:pt idx="56882">
                  <c:v>2.0514999999999901</c:v>
                </c:pt>
                <c:pt idx="56883">
                  <c:v>2.0534999999999997</c:v>
                </c:pt>
                <c:pt idx="56884">
                  <c:v>2.055499999999995</c:v>
                </c:pt>
                <c:pt idx="56885">
                  <c:v>2.0574999999999903</c:v>
                </c:pt>
                <c:pt idx="56886">
                  <c:v>2.0594999999999999</c:v>
                </c:pt>
                <c:pt idx="56887">
                  <c:v>2.0614999999999952</c:v>
                </c:pt>
                <c:pt idx="56888">
                  <c:v>2.0634999999999906</c:v>
                </c:pt>
                <c:pt idx="56889">
                  <c:v>2.0655000000000001</c:v>
                </c:pt>
                <c:pt idx="56890">
                  <c:v>2.0674999999999955</c:v>
                </c:pt>
                <c:pt idx="56891">
                  <c:v>2.0694999999999908</c:v>
                </c:pt>
                <c:pt idx="56892">
                  <c:v>2.0715000000000003</c:v>
                </c:pt>
                <c:pt idx="56893">
                  <c:v>2.0734999999999957</c:v>
                </c:pt>
                <c:pt idx="56894">
                  <c:v>2.075499999999991</c:v>
                </c:pt>
                <c:pt idx="56895">
                  <c:v>2.0775000000000006</c:v>
                </c:pt>
                <c:pt idx="56896">
                  <c:v>2.0794999999999959</c:v>
                </c:pt>
                <c:pt idx="56897">
                  <c:v>2.0814999999999912</c:v>
                </c:pt>
                <c:pt idx="56898">
                  <c:v>2.0835000000000008</c:v>
                </c:pt>
                <c:pt idx="56899">
                  <c:v>2.0854999999999961</c:v>
                </c:pt>
                <c:pt idx="56900">
                  <c:v>2.0874999999999915</c:v>
                </c:pt>
                <c:pt idx="56901">
                  <c:v>2.089500000000001</c:v>
                </c:pt>
                <c:pt idx="56902">
                  <c:v>2.0914999999999964</c:v>
                </c:pt>
                <c:pt idx="56903">
                  <c:v>2.0934999999999917</c:v>
                </c:pt>
                <c:pt idx="56904">
                  <c:v>2.0955000000000013</c:v>
                </c:pt>
                <c:pt idx="56905">
                  <c:v>2.0974999999999966</c:v>
                </c:pt>
                <c:pt idx="56906">
                  <c:v>2.0994999999999919</c:v>
                </c:pt>
                <c:pt idx="56907">
                  <c:v>2.1014999999999873</c:v>
                </c:pt>
                <c:pt idx="56908">
                  <c:v>2.1034999999999968</c:v>
                </c:pt>
                <c:pt idx="56909">
                  <c:v>2.1054999999999922</c:v>
                </c:pt>
                <c:pt idx="56910">
                  <c:v>2.1074999999999875</c:v>
                </c:pt>
                <c:pt idx="56911">
                  <c:v>2.109499999999997</c:v>
                </c:pt>
                <c:pt idx="56912">
                  <c:v>2.1114999999999924</c:v>
                </c:pt>
                <c:pt idx="56913">
                  <c:v>2.1134999999999877</c:v>
                </c:pt>
                <c:pt idx="56914">
                  <c:v>2.1154999999999973</c:v>
                </c:pt>
                <c:pt idx="56915">
                  <c:v>2.1174999999999926</c:v>
                </c:pt>
                <c:pt idx="56916">
                  <c:v>2.1194999999999879</c:v>
                </c:pt>
                <c:pt idx="56917">
                  <c:v>2.1214999999999975</c:v>
                </c:pt>
                <c:pt idx="56918">
                  <c:v>2.1234999999999928</c:v>
                </c:pt>
                <c:pt idx="56919">
                  <c:v>2.1254999999999882</c:v>
                </c:pt>
                <c:pt idx="56920">
                  <c:v>2.1274999999999977</c:v>
                </c:pt>
                <c:pt idx="56921">
                  <c:v>2.1294999999999931</c:v>
                </c:pt>
                <c:pt idx="56922">
                  <c:v>2.1314999999999884</c:v>
                </c:pt>
                <c:pt idx="56923">
                  <c:v>2.133499999999998</c:v>
                </c:pt>
                <c:pt idx="56924">
                  <c:v>2.1354999999999933</c:v>
                </c:pt>
                <c:pt idx="56925">
                  <c:v>2.1374999999999886</c:v>
                </c:pt>
                <c:pt idx="56926">
                  <c:v>2.1394999999999982</c:v>
                </c:pt>
                <c:pt idx="56927">
                  <c:v>2.1414999999999935</c:v>
                </c:pt>
                <c:pt idx="56928">
                  <c:v>2.1434999999999889</c:v>
                </c:pt>
                <c:pt idx="56929">
                  <c:v>2.1454999999999984</c:v>
                </c:pt>
                <c:pt idx="56930">
                  <c:v>2.1474999999999937</c:v>
                </c:pt>
                <c:pt idx="56931">
                  <c:v>2.1494999999999891</c:v>
                </c:pt>
                <c:pt idx="56932">
                  <c:v>2.1514999999999986</c:v>
                </c:pt>
                <c:pt idx="56933">
                  <c:v>2.153499999999994</c:v>
                </c:pt>
                <c:pt idx="56934">
                  <c:v>2.1554999999999893</c:v>
                </c:pt>
                <c:pt idx="56935">
                  <c:v>2.1574999999999989</c:v>
                </c:pt>
                <c:pt idx="56936">
                  <c:v>2.1594999999999942</c:v>
                </c:pt>
                <c:pt idx="56937">
                  <c:v>2.1614999999999895</c:v>
                </c:pt>
                <c:pt idx="56938">
                  <c:v>2.1634999999999991</c:v>
                </c:pt>
                <c:pt idx="56939">
                  <c:v>2.1654999999999944</c:v>
                </c:pt>
                <c:pt idx="56940">
                  <c:v>2.1674999999999898</c:v>
                </c:pt>
                <c:pt idx="56941">
                  <c:v>2.1694999999999993</c:v>
                </c:pt>
                <c:pt idx="56942">
                  <c:v>2.1714999999999947</c:v>
                </c:pt>
                <c:pt idx="56943">
                  <c:v>2.17349999999999</c:v>
                </c:pt>
                <c:pt idx="56944">
                  <c:v>2.1754999999999995</c:v>
                </c:pt>
                <c:pt idx="56945">
                  <c:v>2.1774999999999949</c:v>
                </c:pt>
                <c:pt idx="56946">
                  <c:v>2.1794999999999902</c:v>
                </c:pt>
                <c:pt idx="56947">
                  <c:v>2.1814999999999998</c:v>
                </c:pt>
                <c:pt idx="56948">
                  <c:v>2.1834999999999951</c:v>
                </c:pt>
                <c:pt idx="56949">
                  <c:v>2.1854999999999905</c:v>
                </c:pt>
                <c:pt idx="56950">
                  <c:v>2.1875</c:v>
                </c:pt>
                <c:pt idx="56951">
                  <c:v>2.1894999999999953</c:v>
                </c:pt>
                <c:pt idx="56952">
                  <c:v>2.1914999999999907</c:v>
                </c:pt>
                <c:pt idx="56953">
                  <c:v>2.1935000000000002</c:v>
                </c:pt>
                <c:pt idx="56954">
                  <c:v>2.1954999999999956</c:v>
                </c:pt>
                <c:pt idx="56955">
                  <c:v>2.1974999999999909</c:v>
                </c:pt>
                <c:pt idx="56956">
                  <c:v>2.1995000000000005</c:v>
                </c:pt>
                <c:pt idx="56957">
                  <c:v>2.2014999999999958</c:v>
                </c:pt>
                <c:pt idx="56958">
                  <c:v>2.2034999999999911</c:v>
                </c:pt>
                <c:pt idx="56959">
                  <c:v>2.2055000000000007</c:v>
                </c:pt>
                <c:pt idx="56960">
                  <c:v>2.207499999999996</c:v>
                </c:pt>
                <c:pt idx="56961">
                  <c:v>2.2094999999999914</c:v>
                </c:pt>
                <c:pt idx="56962">
                  <c:v>2.2115000000000009</c:v>
                </c:pt>
                <c:pt idx="56963">
                  <c:v>2.2134999999999962</c:v>
                </c:pt>
                <c:pt idx="56964">
                  <c:v>2.2154999999999916</c:v>
                </c:pt>
                <c:pt idx="56965">
                  <c:v>2.2175000000000011</c:v>
                </c:pt>
                <c:pt idx="56966">
                  <c:v>2.2194999999999965</c:v>
                </c:pt>
                <c:pt idx="56967">
                  <c:v>2.2214999999999918</c:v>
                </c:pt>
                <c:pt idx="56968">
                  <c:v>2.2235000000000014</c:v>
                </c:pt>
                <c:pt idx="56969">
                  <c:v>2.2254999999999967</c:v>
                </c:pt>
                <c:pt idx="56970">
                  <c:v>2.227499999999992</c:v>
                </c:pt>
                <c:pt idx="56971">
                  <c:v>2.2294999999999874</c:v>
                </c:pt>
                <c:pt idx="56972">
                  <c:v>2.2314999999999969</c:v>
                </c:pt>
                <c:pt idx="56973">
                  <c:v>2.2334999999999923</c:v>
                </c:pt>
                <c:pt idx="56974">
                  <c:v>2.2354999999999876</c:v>
                </c:pt>
                <c:pt idx="56975">
                  <c:v>2.2374999999999972</c:v>
                </c:pt>
                <c:pt idx="56976">
                  <c:v>2.2394999999999925</c:v>
                </c:pt>
                <c:pt idx="56977">
                  <c:v>2.2414999999999878</c:v>
                </c:pt>
                <c:pt idx="56978">
                  <c:v>2.2434999999999974</c:v>
                </c:pt>
                <c:pt idx="56979">
                  <c:v>2.2454999999999927</c:v>
                </c:pt>
                <c:pt idx="56980">
                  <c:v>2.2474999999999881</c:v>
                </c:pt>
                <c:pt idx="56981">
                  <c:v>2.2494999999999976</c:v>
                </c:pt>
                <c:pt idx="56982">
                  <c:v>2.251499999999993</c:v>
                </c:pt>
                <c:pt idx="56983">
                  <c:v>2.2534999999999883</c:v>
                </c:pt>
                <c:pt idx="56984">
                  <c:v>2.2554999999999978</c:v>
                </c:pt>
                <c:pt idx="56985">
                  <c:v>2.2574999999999932</c:v>
                </c:pt>
                <c:pt idx="56986">
                  <c:v>2.2594999999999885</c:v>
                </c:pt>
                <c:pt idx="56987">
                  <c:v>2.2614999999999981</c:v>
                </c:pt>
                <c:pt idx="56988">
                  <c:v>2.2634999999999934</c:v>
                </c:pt>
                <c:pt idx="56989">
                  <c:v>2.2654999999999887</c:v>
                </c:pt>
                <c:pt idx="56990">
                  <c:v>2.2674999999999983</c:v>
                </c:pt>
                <c:pt idx="56991">
                  <c:v>2.2694999999999936</c:v>
                </c:pt>
                <c:pt idx="56992">
                  <c:v>2.271499999999989</c:v>
                </c:pt>
                <c:pt idx="56993">
                  <c:v>2.2734999999999985</c:v>
                </c:pt>
                <c:pt idx="56994">
                  <c:v>2.2754999999999939</c:v>
                </c:pt>
                <c:pt idx="56995">
                  <c:v>2.2774999999999892</c:v>
                </c:pt>
                <c:pt idx="56996">
                  <c:v>2.2794999999999987</c:v>
                </c:pt>
                <c:pt idx="56997">
                  <c:v>2.2814999999999941</c:v>
                </c:pt>
                <c:pt idx="56998">
                  <c:v>2.2834999999999894</c:v>
                </c:pt>
                <c:pt idx="56999">
                  <c:v>2.285499999999999</c:v>
                </c:pt>
                <c:pt idx="57000">
                  <c:v>2.2874999999999943</c:v>
                </c:pt>
                <c:pt idx="57001">
                  <c:v>2.2894999999999897</c:v>
                </c:pt>
                <c:pt idx="57002">
                  <c:v>2.2914999999999992</c:v>
                </c:pt>
                <c:pt idx="57003">
                  <c:v>2.2934999999999945</c:v>
                </c:pt>
                <c:pt idx="57004">
                  <c:v>2.2954999999999899</c:v>
                </c:pt>
                <c:pt idx="57005">
                  <c:v>2.2974999999999994</c:v>
                </c:pt>
                <c:pt idx="57006">
                  <c:v>2.2994999999999948</c:v>
                </c:pt>
                <c:pt idx="57007">
                  <c:v>2.3014999999999901</c:v>
                </c:pt>
                <c:pt idx="57008">
                  <c:v>2.3034999999999997</c:v>
                </c:pt>
                <c:pt idx="57009">
                  <c:v>2.305499999999995</c:v>
                </c:pt>
                <c:pt idx="57010">
                  <c:v>2.3074999999999903</c:v>
                </c:pt>
                <c:pt idx="57011">
                  <c:v>2.3094999999999999</c:v>
                </c:pt>
                <c:pt idx="57012">
                  <c:v>2.3114999999999952</c:v>
                </c:pt>
                <c:pt idx="57013">
                  <c:v>2.3134999999999906</c:v>
                </c:pt>
                <c:pt idx="57014">
                  <c:v>2.3155000000000001</c:v>
                </c:pt>
                <c:pt idx="57015">
                  <c:v>2.3174999999999955</c:v>
                </c:pt>
                <c:pt idx="57016">
                  <c:v>2.3194999999999908</c:v>
                </c:pt>
                <c:pt idx="57017">
                  <c:v>2.3215000000000003</c:v>
                </c:pt>
                <c:pt idx="57018">
                  <c:v>2.3234999999999957</c:v>
                </c:pt>
                <c:pt idx="57019">
                  <c:v>2.325499999999991</c:v>
                </c:pt>
                <c:pt idx="57020">
                  <c:v>2.3275000000000006</c:v>
                </c:pt>
                <c:pt idx="57021">
                  <c:v>2.3294999999999959</c:v>
                </c:pt>
                <c:pt idx="57022">
                  <c:v>2.3314999999999912</c:v>
                </c:pt>
                <c:pt idx="57023">
                  <c:v>2.3335000000000008</c:v>
                </c:pt>
                <c:pt idx="57024">
                  <c:v>2.3354999999999961</c:v>
                </c:pt>
                <c:pt idx="57025">
                  <c:v>2.3374999999999915</c:v>
                </c:pt>
                <c:pt idx="57026">
                  <c:v>2.339500000000001</c:v>
                </c:pt>
                <c:pt idx="57027">
                  <c:v>2.3414999999999964</c:v>
                </c:pt>
                <c:pt idx="57028">
                  <c:v>2.3434999999999917</c:v>
                </c:pt>
                <c:pt idx="57029">
                  <c:v>2.3455000000000013</c:v>
                </c:pt>
                <c:pt idx="57030">
                  <c:v>2.3474999999999966</c:v>
                </c:pt>
                <c:pt idx="57031">
                  <c:v>2.3494999999999919</c:v>
                </c:pt>
                <c:pt idx="57032">
                  <c:v>2.3514999999999873</c:v>
                </c:pt>
                <c:pt idx="57033">
                  <c:v>2.3534999999999968</c:v>
                </c:pt>
                <c:pt idx="57034">
                  <c:v>2.3554999999999922</c:v>
                </c:pt>
                <c:pt idx="57035">
                  <c:v>2.3574999999999875</c:v>
                </c:pt>
                <c:pt idx="57036">
                  <c:v>2.359499999999997</c:v>
                </c:pt>
                <c:pt idx="57037">
                  <c:v>2.3614999999999924</c:v>
                </c:pt>
                <c:pt idx="57038">
                  <c:v>2.3634999999999877</c:v>
                </c:pt>
                <c:pt idx="57039">
                  <c:v>2.3654999999999973</c:v>
                </c:pt>
                <c:pt idx="57040">
                  <c:v>2.3674999999999926</c:v>
                </c:pt>
                <c:pt idx="57041">
                  <c:v>2.3694999999999879</c:v>
                </c:pt>
                <c:pt idx="57042">
                  <c:v>2.3714999999999975</c:v>
                </c:pt>
                <c:pt idx="57043">
                  <c:v>2.3734999999999928</c:v>
                </c:pt>
                <c:pt idx="57044">
                  <c:v>2.3754999999999882</c:v>
                </c:pt>
                <c:pt idx="57045">
                  <c:v>2.3774999999999977</c:v>
                </c:pt>
                <c:pt idx="57046">
                  <c:v>2.3794999999999931</c:v>
                </c:pt>
                <c:pt idx="57047">
                  <c:v>2.3814999999999884</c:v>
                </c:pt>
                <c:pt idx="57048">
                  <c:v>2.383499999999998</c:v>
                </c:pt>
                <c:pt idx="57049">
                  <c:v>2.3854999999999933</c:v>
                </c:pt>
                <c:pt idx="57050">
                  <c:v>2.3874999999999886</c:v>
                </c:pt>
                <c:pt idx="57051">
                  <c:v>2.3894999999999982</c:v>
                </c:pt>
                <c:pt idx="57052">
                  <c:v>2.3914999999999935</c:v>
                </c:pt>
                <c:pt idx="57053">
                  <c:v>2.3934999999999889</c:v>
                </c:pt>
                <c:pt idx="57054">
                  <c:v>2.3954999999999984</c:v>
                </c:pt>
                <c:pt idx="57055">
                  <c:v>2.3974999999999937</c:v>
                </c:pt>
                <c:pt idx="57056">
                  <c:v>2.3994999999999891</c:v>
                </c:pt>
                <c:pt idx="57057">
                  <c:v>2.4014999999999986</c:v>
                </c:pt>
                <c:pt idx="57058">
                  <c:v>2.403499999999994</c:v>
                </c:pt>
                <c:pt idx="57059">
                  <c:v>2.4054999999999893</c:v>
                </c:pt>
                <c:pt idx="57060">
                  <c:v>2.4074999999999989</c:v>
                </c:pt>
                <c:pt idx="57061">
                  <c:v>2.4094999999999942</c:v>
                </c:pt>
                <c:pt idx="57062">
                  <c:v>2.4114999999999895</c:v>
                </c:pt>
                <c:pt idx="57063">
                  <c:v>2.4134999999999991</c:v>
                </c:pt>
                <c:pt idx="57064">
                  <c:v>2.4154999999999944</c:v>
                </c:pt>
                <c:pt idx="57065">
                  <c:v>2.4174999999999898</c:v>
                </c:pt>
                <c:pt idx="57066">
                  <c:v>2.4194999999999993</c:v>
                </c:pt>
                <c:pt idx="57067">
                  <c:v>2.4214999999999947</c:v>
                </c:pt>
                <c:pt idx="57068">
                  <c:v>2.42349999999999</c:v>
                </c:pt>
                <c:pt idx="57069">
                  <c:v>2.4254999999999995</c:v>
                </c:pt>
                <c:pt idx="57070">
                  <c:v>2.4274999999999949</c:v>
                </c:pt>
                <c:pt idx="57071">
                  <c:v>2.4294999999999902</c:v>
                </c:pt>
                <c:pt idx="57072">
                  <c:v>2.4314999999999998</c:v>
                </c:pt>
                <c:pt idx="57073">
                  <c:v>2.4334999999999951</c:v>
                </c:pt>
                <c:pt idx="57074">
                  <c:v>2.4354999999999905</c:v>
                </c:pt>
                <c:pt idx="57075">
                  <c:v>2.4375</c:v>
                </c:pt>
                <c:pt idx="57076">
                  <c:v>2.4394999999999953</c:v>
                </c:pt>
                <c:pt idx="57077">
                  <c:v>2.4414999999999907</c:v>
                </c:pt>
                <c:pt idx="57078">
                  <c:v>2.4435000000000002</c:v>
                </c:pt>
                <c:pt idx="57079">
                  <c:v>2.4454999999999956</c:v>
                </c:pt>
                <c:pt idx="57080">
                  <c:v>2.4474999999999909</c:v>
                </c:pt>
                <c:pt idx="57081">
                  <c:v>2.4495000000000005</c:v>
                </c:pt>
                <c:pt idx="57082">
                  <c:v>2.4514999999999958</c:v>
                </c:pt>
                <c:pt idx="57083">
                  <c:v>2.4534999999999911</c:v>
                </c:pt>
                <c:pt idx="57084">
                  <c:v>2.4555000000000007</c:v>
                </c:pt>
                <c:pt idx="57085">
                  <c:v>2.457499999999996</c:v>
                </c:pt>
                <c:pt idx="57086">
                  <c:v>2.4594999999999914</c:v>
                </c:pt>
                <c:pt idx="57087">
                  <c:v>2.4615000000000009</c:v>
                </c:pt>
                <c:pt idx="57088">
                  <c:v>2.4634999999999962</c:v>
                </c:pt>
                <c:pt idx="57089">
                  <c:v>2.4654999999999916</c:v>
                </c:pt>
                <c:pt idx="57090">
                  <c:v>2.4675000000000011</c:v>
                </c:pt>
                <c:pt idx="57091">
                  <c:v>2.4694999999999965</c:v>
                </c:pt>
                <c:pt idx="57092">
                  <c:v>2.4714999999999918</c:v>
                </c:pt>
                <c:pt idx="57093">
                  <c:v>2.4735000000000014</c:v>
                </c:pt>
                <c:pt idx="57094">
                  <c:v>2.4754999999999967</c:v>
                </c:pt>
                <c:pt idx="57095">
                  <c:v>2.477499999999992</c:v>
                </c:pt>
                <c:pt idx="57096">
                  <c:v>2.4794999999999874</c:v>
                </c:pt>
                <c:pt idx="57097">
                  <c:v>2.4814999999999969</c:v>
                </c:pt>
                <c:pt idx="57098">
                  <c:v>2.4834999999999923</c:v>
                </c:pt>
                <c:pt idx="57099">
                  <c:v>2.4854999999999876</c:v>
                </c:pt>
                <c:pt idx="57100">
                  <c:v>2.4874999999999972</c:v>
                </c:pt>
                <c:pt idx="57101">
                  <c:v>2.4894999999999925</c:v>
                </c:pt>
                <c:pt idx="57102">
                  <c:v>2.4914999999999878</c:v>
                </c:pt>
                <c:pt idx="57103">
                  <c:v>2.4934999999999974</c:v>
                </c:pt>
                <c:pt idx="57104">
                  <c:v>2.4954999999999927</c:v>
                </c:pt>
                <c:pt idx="57105">
                  <c:v>2.4974999999999881</c:v>
                </c:pt>
                <c:pt idx="57106">
                  <c:v>2.4994999999999976</c:v>
                </c:pt>
                <c:pt idx="57107">
                  <c:v>2.501499999999993</c:v>
                </c:pt>
                <c:pt idx="57108">
                  <c:v>2.5034999999999883</c:v>
                </c:pt>
                <c:pt idx="57109">
                  <c:v>2.5054999999999978</c:v>
                </c:pt>
                <c:pt idx="57110">
                  <c:v>2.5074999999999932</c:v>
                </c:pt>
                <c:pt idx="57111">
                  <c:v>2.5094999999999885</c:v>
                </c:pt>
                <c:pt idx="57112">
                  <c:v>2.5114999999999981</c:v>
                </c:pt>
                <c:pt idx="57113">
                  <c:v>2.5134999999999934</c:v>
                </c:pt>
                <c:pt idx="57114">
                  <c:v>2.5154999999999887</c:v>
                </c:pt>
                <c:pt idx="57115">
                  <c:v>2.5174999999999983</c:v>
                </c:pt>
                <c:pt idx="57116">
                  <c:v>2.5194999999999936</c:v>
                </c:pt>
                <c:pt idx="57117">
                  <c:v>2.521499999999989</c:v>
                </c:pt>
                <c:pt idx="57118">
                  <c:v>2.5234999999999985</c:v>
                </c:pt>
                <c:pt idx="57119">
                  <c:v>2.5254999999999939</c:v>
                </c:pt>
                <c:pt idx="57120">
                  <c:v>2.5274999999999892</c:v>
                </c:pt>
                <c:pt idx="57121">
                  <c:v>2.5294999999999987</c:v>
                </c:pt>
                <c:pt idx="57122">
                  <c:v>2.5314999999999941</c:v>
                </c:pt>
                <c:pt idx="57123">
                  <c:v>2.5334999999999894</c:v>
                </c:pt>
                <c:pt idx="57124">
                  <c:v>2.535499999999999</c:v>
                </c:pt>
                <c:pt idx="57125">
                  <c:v>2.5374999999999943</c:v>
                </c:pt>
                <c:pt idx="57126">
                  <c:v>2.5394999999999897</c:v>
                </c:pt>
                <c:pt idx="57127">
                  <c:v>2.5414999999999992</c:v>
                </c:pt>
                <c:pt idx="57128">
                  <c:v>2.5434999999999945</c:v>
                </c:pt>
                <c:pt idx="57129">
                  <c:v>2.5454999999999899</c:v>
                </c:pt>
                <c:pt idx="57130">
                  <c:v>2.5474999999999994</c:v>
                </c:pt>
                <c:pt idx="57131">
                  <c:v>2.5494999999999948</c:v>
                </c:pt>
                <c:pt idx="57132">
                  <c:v>2.5514999999999901</c:v>
                </c:pt>
                <c:pt idx="57133">
                  <c:v>2.5534999999999997</c:v>
                </c:pt>
                <c:pt idx="57134">
                  <c:v>2.555499999999995</c:v>
                </c:pt>
                <c:pt idx="57135">
                  <c:v>2.5574999999999903</c:v>
                </c:pt>
                <c:pt idx="57136">
                  <c:v>2.5594999999999999</c:v>
                </c:pt>
                <c:pt idx="57137">
                  <c:v>2.5614999999999952</c:v>
                </c:pt>
                <c:pt idx="57138">
                  <c:v>2.5634999999999906</c:v>
                </c:pt>
                <c:pt idx="57139">
                  <c:v>2.5655000000000001</c:v>
                </c:pt>
                <c:pt idx="57140">
                  <c:v>2.5674999999999955</c:v>
                </c:pt>
                <c:pt idx="57141">
                  <c:v>2.5694999999999908</c:v>
                </c:pt>
                <c:pt idx="57142">
                  <c:v>2.5715000000000003</c:v>
                </c:pt>
                <c:pt idx="57143">
                  <c:v>2.5734999999999957</c:v>
                </c:pt>
                <c:pt idx="57144">
                  <c:v>2.575499999999991</c:v>
                </c:pt>
                <c:pt idx="57145">
                  <c:v>2.5775000000000006</c:v>
                </c:pt>
                <c:pt idx="57146">
                  <c:v>2.5794999999999959</c:v>
                </c:pt>
                <c:pt idx="57147">
                  <c:v>2.5814999999999912</c:v>
                </c:pt>
                <c:pt idx="57148">
                  <c:v>2.5835000000000008</c:v>
                </c:pt>
                <c:pt idx="57149">
                  <c:v>2.5854999999999961</c:v>
                </c:pt>
                <c:pt idx="57150">
                  <c:v>2.5874999999999915</c:v>
                </c:pt>
                <c:pt idx="57151">
                  <c:v>2.589500000000001</c:v>
                </c:pt>
                <c:pt idx="57152">
                  <c:v>2.5914999999999964</c:v>
                </c:pt>
                <c:pt idx="57153">
                  <c:v>2.5934999999999917</c:v>
                </c:pt>
                <c:pt idx="57154">
                  <c:v>2.5955000000000013</c:v>
                </c:pt>
                <c:pt idx="57155">
                  <c:v>2.5974999999999966</c:v>
                </c:pt>
                <c:pt idx="57156">
                  <c:v>2.5994999999999919</c:v>
                </c:pt>
                <c:pt idx="57157">
                  <c:v>2.6014999999999873</c:v>
                </c:pt>
                <c:pt idx="57158">
                  <c:v>2.6034999999999968</c:v>
                </c:pt>
                <c:pt idx="57159">
                  <c:v>2.6054999999999922</c:v>
                </c:pt>
                <c:pt idx="57160">
                  <c:v>2.6074999999999875</c:v>
                </c:pt>
                <c:pt idx="57161">
                  <c:v>2.609499999999997</c:v>
                </c:pt>
                <c:pt idx="57162">
                  <c:v>2.6114999999999924</c:v>
                </c:pt>
                <c:pt idx="57163">
                  <c:v>2.6134999999999877</c:v>
                </c:pt>
                <c:pt idx="57164">
                  <c:v>2.6154999999999973</c:v>
                </c:pt>
                <c:pt idx="57165">
                  <c:v>2.6174999999999926</c:v>
                </c:pt>
                <c:pt idx="57166">
                  <c:v>2.6194999999999879</c:v>
                </c:pt>
                <c:pt idx="57167">
                  <c:v>2.6214999999999975</c:v>
                </c:pt>
                <c:pt idx="57168">
                  <c:v>2.6234999999999928</c:v>
                </c:pt>
                <c:pt idx="57169">
                  <c:v>2.6254999999999882</c:v>
                </c:pt>
                <c:pt idx="57170">
                  <c:v>2.6274999999999977</c:v>
                </c:pt>
                <c:pt idx="57171">
                  <c:v>2.6294999999999931</c:v>
                </c:pt>
                <c:pt idx="57172">
                  <c:v>2.6314999999999884</c:v>
                </c:pt>
                <c:pt idx="57173">
                  <c:v>2.633499999999998</c:v>
                </c:pt>
                <c:pt idx="57174">
                  <c:v>2.6354999999999933</c:v>
                </c:pt>
                <c:pt idx="57175">
                  <c:v>2.6374999999999886</c:v>
                </c:pt>
                <c:pt idx="57176">
                  <c:v>2.6394999999999982</c:v>
                </c:pt>
                <c:pt idx="57177">
                  <c:v>2.6414999999999935</c:v>
                </c:pt>
                <c:pt idx="57178">
                  <c:v>2.6434999999999889</c:v>
                </c:pt>
                <c:pt idx="57179">
                  <c:v>2.6454999999999984</c:v>
                </c:pt>
                <c:pt idx="57180">
                  <c:v>2.6474999999999937</c:v>
                </c:pt>
                <c:pt idx="57181">
                  <c:v>2.6494999999999891</c:v>
                </c:pt>
                <c:pt idx="57182">
                  <c:v>2.6514999999999986</c:v>
                </c:pt>
                <c:pt idx="57183">
                  <c:v>2.653499999999994</c:v>
                </c:pt>
                <c:pt idx="57184">
                  <c:v>2.6554999999999893</c:v>
                </c:pt>
                <c:pt idx="57185">
                  <c:v>2.6574999999999989</c:v>
                </c:pt>
                <c:pt idx="57186">
                  <c:v>2.6594999999999942</c:v>
                </c:pt>
                <c:pt idx="57187">
                  <c:v>2.6614999999999895</c:v>
                </c:pt>
                <c:pt idx="57188">
                  <c:v>2.6634999999999991</c:v>
                </c:pt>
                <c:pt idx="57189">
                  <c:v>2.6654999999999944</c:v>
                </c:pt>
                <c:pt idx="57190">
                  <c:v>2.6674999999999898</c:v>
                </c:pt>
                <c:pt idx="57191">
                  <c:v>2.6694999999999993</c:v>
                </c:pt>
                <c:pt idx="57192">
                  <c:v>2.6714999999999947</c:v>
                </c:pt>
                <c:pt idx="57193">
                  <c:v>2.67349999999999</c:v>
                </c:pt>
                <c:pt idx="57194">
                  <c:v>2.6754999999999995</c:v>
                </c:pt>
                <c:pt idx="57195">
                  <c:v>2.6774999999999949</c:v>
                </c:pt>
                <c:pt idx="57196">
                  <c:v>2.6794999999999902</c:v>
                </c:pt>
                <c:pt idx="57197">
                  <c:v>2.6814999999999998</c:v>
                </c:pt>
                <c:pt idx="57198">
                  <c:v>2.6834999999999951</c:v>
                </c:pt>
                <c:pt idx="57199">
                  <c:v>2.6854999999999905</c:v>
                </c:pt>
                <c:pt idx="57200">
                  <c:v>2.6875</c:v>
                </c:pt>
                <c:pt idx="57201">
                  <c:v>2.6894999999999953</c:v>
                </c:pt>
                <c:pt idx="57202">
                  <c:v>2.6914999999999907</c:v>
                </c:pt>
                <c:pt idx="57203">
                  <c:v>2.6935000000000002</c:v>
                </c:pt>
                <c:pt idx="57204">
                  <c:v>2.6954999999999956</c:v>
                </c:pt>
                <c:pt idx="57205">
                  <c:v>2.6974999999999909</c:v>
                </c:pt>
                <c:pt idx="57206">
                  <c:v>2.6995000000000005</c:v>
                </c:pt>
                <c:pt idx="57207">
                  <c:v>2.7014999999999958</c:v>
                </c:pt>
                <c:pt idx="57208">
                  <c:v>2.7034999999999911</c:v>
                </c:pt>
                <c:pt idx="57209">
                  <c:v>2.7055000000000007</c:v>
                </c:pt>
                <c:pt idx="57210">
                  <c:v>2.707499999999996</c:v>
                </c:pt>
                <c:pt idx="57211">
                  <c:v>2.7094999999999914</c:v>
                </c:pt>
                <c:pt idx="57212">
                  <c:v>2.7115000000000009</c:v>
                </c:pt>
                <c:pt idx="57213">
                  <c:v>2.7134999999999962</c:v>
                </c:pt>
                <c:pt idx="57214">
                  <c:v>2.7154999999999916</c:v>
                </c:pt>
                <c:pt idx="57215">
                  <c:v>2.7175000000000011</c:v>
                </c:pt>
                <c:pt idx="57216">
                  <c:v>2.7194999999999965</c:v>
                </c:pt>
                <c:pt idx="57217">
                  <c:v>2.7214999999999918</c:v>
                </c:pt>
                <c:pt idx="57218">
                  <c:v>2.7235000000000014</c:v>
                </c:pt>
                <c:pt idx="57219">
                  <c:v>2.7254999999999967</c:v>
                </c:pt>
                <c:pt idx="57220">
                  <c:v>2.727499999999992</c:v>
                </c:pt>
                <c:pt idx="57221">
                  <c:v>2.7294999999999874</c:v>
                </c:pt>
                <c:pt idx="57222">
                  <c:v>2.7314999999999969</c:v>
                </c:pt>
                <c:pt idx="57223">
                  <c:v>2.7334999999999923</c:v>
                </c:pt>
                <c:pt idx="57224">
                  <c:v>2.7354999999999876</c:v>
                </c:pt>
                <c:pt idx="57225">
                  <c:v>2.7374999999999972</c:v>
                </c:pt>
                <c:pt idx="57226">
                  <c:v>2.7394999999999925</c:v>
                </c:pt>
                <c:pt idx="57227">
                  <c:v>2.7414999999999878</c:v>
                </c:pt>
                <c:pt idx="57228">
                  <c:v>2.7434999999999974</c:v>
                </c:pt>
                <c:pt idx="57229">
                  <c:v>2.7454999999999927</c:v>
                </c:pt>
                <c:pt idx="57230">
                  <c:v>2.7474999999999881</c:v>
                </c:pt>
                <c:pt idx="57231">
                  <c:v>2.7494999999999976</c:v>
                </c:pt>
                <c:pt idx="57232">
                  <c:v>2.751499999999993</c:v>
                </c:pt>
                <c:pt idx="57233">
                  <c:v>2.7534999999999883</c:v>
                </c:pt>
                <c:pt idx="57234">
                  <c:v>2.7554999999999978</c:v>
                </c:pt>
                <c:pt idx="57235">
                  <c:v>2.7574999999999932</c:v>
                </c:pt>
                <c:pt idx="57236">
                  <c:v>2.7594999999999885</c:v>
                </c:pt>
                <c:pt idx="57237">
                  <c:v>2.7614999999999981</c:v>
                </c:pt>
                <c:pt idx="57238">
                  <c:v>2.7634999999999934</c:v>
                </c:pt>
                <c:pt idx="57239">
                  <c:v>2.7654999999999887</c:v>
                </c:pt>
                <c:pt idx="57240">
                  <c:v>2.7674999999999983</c:v>
                </c:pt>
                <c:pt idx="57241">
                  <c:v>2.7694999999999936</c:v>
                </c:pt>
                <c:pt idx="57242">
                  <c:v>2.771499999999989</c:v>
                </c:pt>
                <c:pt idx="57243">
                  <c:v>2.7734999999999985</c:v>
                </c:pt>
                <c:pt idx="57244">
                  <c:v>2.7754999999999939</c:v>
                </c:pt>
                <c:pt idx="57245">
                  <c:v>2.7774999999999892</c:v>
                </c:pt>
                <c:pt idx="57246">
                  <c:v>2.7794999999999987</c:v>
                </c:pt>
                <c:pt idx="57247">
                  <c:v>2.7814999999999941</c:v>
                </c:pt>
                <c:pt idx="57248">
                  <c:v>2.7834999999999894</c:v>
                </c:pt>
                <c:pt idx="57249">
                  <c:v>2.785499999999999</c:v>
                </c:pt>
                <c:pt idx="57250">
                  <c:v>2.7874999999999943</c:v>
                </c:pt>
                <c:pt idx="57251">
                  <c:v>2.7894999999999897</c:v>
                </c:pt>
                <c:pt idx="57252">
                  <c:v>2.7914999999999992</c:v>
                </c:pt>
                <c:pt idx="57253">
                  <c:v>2.7934999999999945</c:v>
                </c:pt>
                <c:pt idx="57254">
                  <c:v>2.7954999999999899</c:v>
                </c:pt>
                <c:pt idx="57255">
                  <c:v>2.7974999999999994</c:v>
                </c:pt>
                <c:pt idx="57256">
                  <c:v>2.7994999999999948</c:v>
                </c:pt>
                <c:pt idx="57257">
                  <c:v>2.8014999999999901</c:v>
                </c:pt>
                <c:pt idx="57258">
                  <c:v>2.8034999999999997</c:v>
                </c:pt>
                <c:pt idx="57259">
                  <c:v>2.805499999999995</c:v>
                </c:pt>
                <c:pt idx="57260">
                  <c:v>2.8074999999999903</c:v>
                </c:pt>
                <c:pt idx="57261">
                  <c:v>2.8094999999999999</c:v>
                </c:pt>
                <c:pt idx="57262">
                  <c:v>2.8114999999999952</c:v>
                </c:pt>
                <c:pt idx="57263">
                  <c:v>2.8134999999999906</c:v>
                </c:pt>
                <c:pt idx="57264">
                  <c:v>2.8155000000000001</c:v>
                </c:pt>
                <c:pt idx="57265">
                  <c:v>2.8174999999999955</c:v>
                </c:pt>
                <c:pt idx="57266">
                  <c:v>2.8194999999999908</c:v>
                </c:pt>
                <c:pt idx="57267">
                  <c:v>2.8215000000000003</c:v>
                </c:pt>
                <c:pt idx="57268">
                  <c:v>2.8234999999999957</c:v>
                </c:pt>
                <c:pt idx="57269">
                  <c:v>2.825499999999991</c:v>
                </c:pt>
                <c:pt idx="57270">
                  <c:v>2.8275000000000006</c:v>
                </c:pt>
                <c:pt idx="57271">
                  <c:v>2.8294999999999959</c:v>
                </c:pt>
                <c:pt idx="57272">
                  <c:v>2.8314999999999912</c:v>
                </c:pt>
                <c:pt idx="57273">
                  <c:v>2.8335000000000008</c:v>
                </c:pt>
                <c:pt idx="57274">
                  <c:v>2.8354999999999961</c:v>
                </c:pt>
                <c:pt idx="57275">
                  <c:v>2.8374999999999915</c:v>
                </c:pt>
                <c:pt idx="57276">
                  <c:v>2.839500000000001</c:v>
                </c:pt>
                <c:pt idx="57277">
                  <c:v>2.8414999999999964</c:v>
                </c:pt>
                <c:pt idx="57278">
                  <c:v>2.8434999999999917</c:v>
                </c:pt>
                <c:pt idx="57279">
                  <c:v>2.8455000000000013</c:v>
                </c:pt>
                <c:pt idx="57280">
                  <c:v>2.8474999999999966</c:v>
                </c:pt>
                <c:pt idx="57281">
                  <c:v>2.8494999999999919</c:v>
                </c:pt>
                <c:pt idx="57282">
                  <c:v>2.8514999999999873</c:v>
                </c:pt>
                <c:pt idx="57283">
                  <c:v>2.8534999999999968</c:v>
                </c:pt>
                <c:pt idx="57284">
                  <c:v>2.8554999999999922</c:v>
                </c:pt>
                <c:pt idx="57285">
                  <c:v>2.8574999999999875</c:v>
                </c:pt>
                <c:pt idx="57286">
                  <c:v>2.859499999999997</c:v>
                </c:pt>
                <c:pt idx="57287">
                  <c:v>2.8614999999999924</c:v>
                </c:pt>
                <c:pt idx="57288">
                  <c:v>2.8634999999999877</c:v>
                </c:pt>
                <c:pt idx="57289">
                  <c:v>2.8654999999999973</c:v>
                </c:pt>
                <c:pt idx="57290">
                  <c:v>2.8674999999999926</c:v>
                </c:pt>
                <c:pt idx="57291">
                  <c:v>2.8694999999999879</c:v>
                </c:pt>
                <c:pt idx="57292">
                  <c:v>2.8714999999999975</c:v>
                </c:pt>
                <c:pt idx="57293">
                  <c:v>2.8734999999999928</c:v>
                </c:pt>
                <c:pt idx="57294">
                  <c:v>2.8754999999999882</c:v>
                </c:pt>
                <c:pt idx="57295">
                  <c:v>2.8774999999999977</c:v>
                </c:pt>
                <c:pt idx="57296">
                  <c:v>2.8794999999999931</c:v>
                </c:pt>
                <c:pt idx="57297">
                  <c:v>2.8814999999999884</c:v>
                </c:pt>
                <c:pt idx="57298">
                  <c:v>2.883499999999998</c:v>
                </c:pt>
                <c:pt idx="57299">
                  <c:v>2.8854999999999933</c:v>
                </c:pt>
                <c:pt idx="57300">
                  <c:v>2.8874999999999886</c:v>
                </c:pt>
                <c:pt idx="57301">
                  <c:v>2.8894999999999982</c:v>
                </c:pt>
                <c:pt idx="57302">
                  <c:v>2.8914999999999935</c:v>
                </c:pt>
                <c:pt idx="57303">
                  <c:v>2.8934999999999889</c:v>
                </c:pt>
                <c:pt idx="57304">
                  <c:v>2.8954999999999984</c:v>
                </c:pt>
                <c:pt idx="57305">
                  <c:v>2.8974999999999937</c:v>
                </c:pt>
                <c:pt idx="57306">
                  <c:v>2.8994999999999891</c:v>
                </c:pt>
                <c:pt idx="57307">
                  <c:v>2.9014999999999986</c:v>
                </c:pt>
                <c:pt idx="57308">
                  <c:v>2.903499999999994</c:v>
                </c:pt>
                <c:pt idx="57309">
                  <c:v>2.9054999999999893</c:v>
                </c:pt>
                <c:pt idx="57310">
                  <c:v>2.9074999999999989</c:v>
                </c:pt>
                <c:pt idx="57311">
                  <c:v>2.9094999999999942</c:v>
                </c:pt>
                <c:pt idx="57312">
                  <c:v>2.9114999999999895</c:v>
                </c:pt>
                <c:pt idx="57313">
                  <c:v>2.9134999999999991</c:v>
                </c:pt>
                <c:pt idx="57314">
                  <c:v>2.9154999999999944</c:v>
                </c:pt>
                <c:pt idx="57315">
                  <c:v>2.9174999999999898</c:v>
                </c:pt>
                <c:pt idx="57316">
                  <c:v>2.9194999999999993</c:v>
                </c:pt>
                <c:pt idx="57317">
                  <c:v>2.9214999999999947</c:v>
                </c:pt>
                <c:pt idx="57318">
                  <c:v>2.92349999999999</c:v>
                </c:pt>
                <c:pt idx="57319">
                  <c:v>2.9254999999999995</c:v>
                </c:pt>
                <c:pt idx="57320">
                  <c:v>2.9274999999999949</c:v>
                </c:pt>
                <c:pt idx="57321">
                  <c:v>2.9294999999999902</c:v>
                </c:pt>
                <c:pt idx="57322">
                  <c:v>2.9314999999999998</c:v>
                </c:pt>
                <c:pt idx="57323">
                  <c:v>2.9334999999999951</c:v>
                </c:pt>
                <c:pt idx="57324">
                  <c:v>2.9354999999999905</c:v>
                </c:pt>
                <c:pt idx="57325">
                  <c:v>2.9375</c:v>
                </c:pt>
                <c:pt idx="57326">
                  <c:v>2.9394999999999953</c:v>
                </c:pt>
                <c:pt idx="57327">
                  <c:v>2.9414999999999907</c:v>
                </c:pt>
                <c:pt idx="57328">
                  <c:v>2.9435000000000002</c:v>
                </c:pt>
                <c:pt idx="57329">
                  <c:v>2.9454999999999956</c:v>
                </c:pt>
                <c:pt idx="57330">
                  <c:v>2.9474999999999909</c:v>
                </c:pt>
                <c:pt idx="57331">
                  <c:v>2.9495000000000005</c:v>
                </c:pt>
                <c:pt idx="57332">
                  <c:v>2.9514999999999958</c:v>
                </c:pt>
                <c:pt idx="57333">
                  <c:v>2.9534999999999911</c:v>
                </c:pt>
                <c:pt idx="57334">
                  <c:v>2.9555000000000007</c:v>
                </c:pt>
                <c:pt idx="57335">
                  <c:v>2.957499999999996</c:v>
                </c:pt>
                <c:pt idx="57336">
                  <c:v>2.9594999999999914</c:v>
                </c:pt>
                <c:pt idx="57337">
                  <c:v>2.9615000000000009</c:v>
                </c:pt>
                <c:pt idx="57338">
                  <c:v>2.9634999999999962</c:v>
                </c:pt>
                <c:pt idx="57339">
                  <c:v>2.9654999999999916</c:v>
                </c:pt>
                <c:pt idx="57340">
                  <c:v>2.9675000000000011</c:v>
                </c:pt>
                <c:pt idx="57341">
                  <c:v>2.9694999999999965</c:v>
                </c:pt>
                <c:pt idx="57342">
                  <c:v>2.9714999999999918</c:v>
                </c:pt>
                <c:pt idx="57343">
                  <c:v>2.9735000000000014</c:v>
                </c:pt>
                <c:pt idx="57344">
                  <c:v>2.9754999999999967</c:v>
                </c:pt>
                <c:pt idx="57345">
                  <c:v>2.977499999999992</c:v>
                </c:pt>
                <c:pt idx="57346">
                  <c:v>2.9794999999999874</c:v>
                </c:pt>
                <c:pt idx="57347">
                  <c:v>2.9814999999999969</c:v>
                </c:pt>
                <c:pt idx="57348">
                  <c:v>2.9834999999999923</c:v>
                </c:pt>
                <c:pt idx="57349">
                  <c:v>2.9854999999999876</c:v>
                </c:pt>
                <c:pt idx="57350">
                  <c:v>2.9874999999999972</c:v>
                </c:pt>
                <c:pt idx="57351">
                  <c:v>2.9894999999999925</c:v>
                </c:pt>
                <c:pt idx="57352">
                  <c:v>2.9914999999999878</c:v>
                </c:pt>
                <c:pt idx="57353">
                  <c:v>2.9934999999999974</c:v>
                </c:pt>
                <c:pt idx="57354">
                  <c:v>2.9954999999999927</c:v>
                </c:pt>
                <c:pt idx="57355">
                  <c:v>2.9974999999999881</c:v>
                </c:pt>
                <c:pt idx="57356">
                  <c:v>2.9994999999999976</c:v>
                </c:pt>
                <c:pt idx="57357">
                  <c:v>3.001499999999993</c:v>
                </c:pt>
                <c:pt idx="57358">
                  <c:v>3.0034999999999883</c:v>
                </c:pt>
                <c:pt idx="57359">
                  <c:v>3.0054999999999978</c:v>
                </c:pt>
                <c:pt idx="57360">
                  <c:v>3.0074999999999932</c:v>
                </c:pt>
                <c:pt idx="57361">
                  <c:v>3.0094999999999885</c:v>
                </c:pt>
                <c:pt idx="57362">
                  <c:v>3.0114999999999981</c:v>
                </c:pt>
                <c:pt idx="57363">
                  <c:v>3.0134999999999934</c:v>
                </c:pt>
                <c:pt idx="57364">
                  <c:v>3.0154999999999887</c:v>
                </c:pt>
                <c:pt idx="57365">
                  <c:v>3.0174999999999983</c:v>
                </c:pt>
                <c:pt idx="57366">
                  <c:v>3.0194999999999936</c:v>
                </c:pt>
                <c:pt idx="57367">
                  <c:v>3.021499999999989</c:v>
                </c:pt>
                <c:pt idx="57368">
                  <c:v>3.0234999999999985</c:v>
                </c:pt>
                <c:pt idx="57369">
                  <c:v>3.0254999999999939</c:v>
                </c:pt>
                <c:pt idx="57370">
                  <c:v>3.0274999999999892</c:v>
                </c:pt>
                <c:pt idx="57371">
                  <c:v>3.0294999999999987</c:v>
                </c:pt>
                <c:pt idx="57372">
                  <c:v>3.0314999999999941</c:v>
                </c:pt>
                <c:pt idx="57373">
                  <c:v>3.0334999999999894</c:v>
                </c:pt>
                <c:pt idx="57374">
                  <c:v>3.035499999999999</c:v>
                </c:pt>
                <c:pt idx="57375">
                  <c:v>3.0374999999999943</c:v>
                </c:pt>
                <c:pt idx="57376">
                  <c:v>3.0394999999999897</c:v>
                </c:pt>
                <c:pt idx="57377">
                  <c:v>3.0414999999999992</c:v>
                </c:pt>
                <c:pt idx="57378">
                  <c:v>3.0434999999999945</c:v>
                </c:pt>
                <c:pt idx="57379">
                  <c:v>3.0454999999999899</c:v>
                </c:pt>
                <c:pt idx="57380">
                  <c:v>3.0474999999999994</c:v>
                </c:pt>
                <c:pt idx="57381">
                  <c:v>3.0494999999999948</c:v>
                </c:pt>
                <c:pt idx="57382">
                  <c:v>3.0514999999999901</c:v>
                </c:pt>
                <c:pt idx="57383">
                  <c:v>3.0534999999999997</c:v>
                </c:pt>
                <c:pt idx="57384">
                  <c:v>3.055499999999995</c:v>
                </c:pt>
                <c:pt idx="57385">
                  <c:v>3.0574999999999903</c:v>
                </c:pt>
                <c:pt idx="57386">
                  <c:v>3.0594999999999999</c:v>
                </c:pt>
                <c:pt idx="57387">
                  <c:v>3.0614999999999952</c:v>
                </c:pt>
                <c:pt idx="57388">
                  <c:v>3.0634999999999906</c:v>
                </c:pt>
                <c:pt idx="57389">
                  <c:v>3.0655000000000001</c:v>
                </c:pt>
                <c:pt idx="57390">
                  <c:v>3.0674999999999955</c:v>
                </c:pt>
                <c:pt idx="57391">
                  <c:v>3.0694999999999908</c:v>
                </c:pt>
                <c:pt idx="57392">
                  <c:v>3.0715000000000003</c:v>
                </c:pt>
                <c:pt idx="57393">
                  <c:v>3.0734999999999957</c:v>
                </c:pt>
                <c:pt idx="57394">
                  <c:v>3.075499999999991</c:v>
                </c:pt>
                <c:pt idx="57395">
                  <c:v>3.0775000000000006</c:v>
                </c:pt>
                <c:pt idx="57396">
                  <c:v>3.0794999999999959</c:v>
                </c:pt>
                <c:pt idx="57397">
                  <c:v>3.0814999999999912</c:v>
                </c:pt>
                <c:pt idx="57398">
                  <c:v>3.0835000000000008</c:v>
                </c:pt>
                <c:pt idx="57399">
                  <c:v>3.0854999999999961</c:v>
                </c:pt>
                <c:pt idx="57400">
                  <c:v>3.0874999999999915</c:v>
                </c:pt>
                <c:pt idx="57401">
                  <c:v>3.089500000000001</c:v>
                </c:pt>
                <c:pt idx="57402">
                  <c:v>3.0914999999999964</c:v>
                </c:pt>
                <c:pt idx="57403">
                  <c:v>3.0934999999999917</c:v>
                </c:pt>
                <c:pt idx="57404">
                  <c:v>3.0955000000000013</c:v>
                </c:pt>
                <c:pt idx="57405">
                  <c:v>3.0974999999999966</c:v>
                </c:pt>
                <c:pt idx="57406">
                  <c:v>3.0994999999999919</c:v>
                </c:pt>
                <c:pt idx="57407">
                  <c:v>3.1014999999999873</c:v>
                </c:pt>
                <c:pt idx="57408">
                  <c:v>3.1034999999999968</c:v>
                </c:pt>
                <c:pt idx="57409">
                  <c:v>3.1054999999999922</c:v>
                </c:pt>
                <c:pt idx="57410">
                  <c:v>3.1074999999999875</c:v>
                </c:pt>
                <c:pt idx="57411">
                  <c:v>3.109499999999997</c:v>
                </c:pt>
                <c:pt idx="57412">
                  <c:v>3.1114999999999924</c:v>
                </c:pt>
                <c:pt idx="57413">
                  <c:v>3.1134999999999877</c:v>
                </c:pt>
                <c:pt idx="57414">
                  <c:v>3.1154999999999973</c:v>
                </c:pt>
                <c:pt idx="57415">
                  <c:v>3.1174999999999926</c:v>
                </c:pt>
                <c:pt idx="57416">
                  <c:v>3.1194999999999879</c:v>
                </c:pt>
                <c:pt idx="57417">
                  <c:v>3.1214999999999975</c:v>
                </c:pt>
                <c:pt idx="57418">
                  <c:v>3.1234999999999928</c:v>
                </c:pt>
                <c:pt idx="57419">
                  <c:v>3.1254999999999882</c:v>
                </c:pt>
                <c:pt idx="57420">
                  <c:v>3.1274999999999977</c:v>
                </c:pt>
                <c:pt idx="57421">
                  <c:v>3.1294999999999931</c:v>
                </c:pt>
                <c:pt idx="57422">
                  <c:v>3.1314999999999884</c:v>
                </c:pt>
                <c:pt idx="57423">
                  <c:v>3.133499999999998</c:v>
                </c:pt>
                <c:pt idx="57424">
                  <c:v>3.1354999999999933</c:v>
                </c:pt>
                <c:pt idx="57425">
                  <c:v>3.1374999999999886</c:v>
                </c:pt>
                <c:pt idx="57426">
                  <c:v>3.1394999999999982</c:v>
                </c:pt>
                <c:pt idx="57427">
                  <c:v>3.1414999999999935</c:v>
                </c:pt>
                <c:pt idx="57428">
                  <c:v>3.1434999999999889</c:v>
                </c:pt>
                <c:pt idx="57429">
                  <c:v>3.1454999999999984</c:v>
                </c:pt>
                <c:pt idx="57430">
                  <c:v>3.1474999999999937</c:v>
                </c:pt>
                <c:pt idx="57431">
                  <c:v>3.1494999999999891</c:v>
                </c:pt>
                <c:pt idx="57432">
                  <c:v>3.1514999999999986</c:v>
                </c:pt>
                <c:pt idx="57433">
                  <c:v>3.153499999999994</c:v>
                </c:pt>
                <c:pt idx="57434">
                  <c:v>3.1554999999999893</c:v>
                </c:pt>
                <c:pt idx="57435">
                  <c:v>3.1574999999999989</c:v>
                </c:pt>
                <c:pt idx="57436">
                  <c:v>3.1594999999999942</c:v>
                </c:pt>
                <c:pt idx="57437">
                  <c:v>3.1614999999999895</c:v>
                </c:pt>
                <c:pt idx="57438">
                  <c:v>3.1634999999999991</c:v>
                </c:pt>
                <c:pt idx="57439">
                  <c:v>3.1654999999999944</c:v>
                </c:pt>
                <c:pt idx="57440">
                  <c:v>3.1674999999999898</c:v>
                </c:pt>
                <c:pt idx="57441">
                  <c:v>3.1694999999999993</c:v>
                </c:pt>
                <c:pt idx="57442">
                  <c:v>3.1714999999999947</c:v>
                </c:pt>
                <c:pt idx="57443">
                  <c:v>3.17349999999999</c:v>
                </c:pt>
                <c:pt idx="57444">
                  <c:v>3.1754999999999995</c:v>
                </c:pt>
                <c:pt idx="57445">
                  <c:v>3.1774999999999949</c:v>
                </c:pt>
                <c:pt idx="57446">
                  <c:v>3.1794999999999902</c:v>
                </c:pt>
                <c:pt idx="57447">
                  <c:v>3.1814999999999998</c:v>
                </c:pt>
                <c:pt idx="57448">
                  <c:v>3.1834999999999951</c:v>
                </c:pt>
                <c:pt idx="57449">
                  <c:v>3.1854999999999905</c:v>
                </c:pt>
                <c:pt idx="57450">
                  <c:v>3.1875</c:v>
                </c:pt>
                <c:pt idx="57451">
                  <c:v>3.1894999999999953</c:v>
                </c:pt>
                <c:pt idx="57452">
                  <c:v>3.1914999999999907</c:v>
                </c:pt>
                <c:pt idx="57453">
                  <c:v>3.1935000000000002</c:v>
                </c:pt>
                <c:pt idx="57454">
                  <c:v>3.1954999999999956</c:v>
                </c:pt>
                <c:pt idx="57455">
                  <c:v>3.1974999999999909</c:v>
                </c:pt>
                <c:pt idx="57456">
                  <c:v>3.1995000000000005</c:v>
                </c:pt>
                <c:pt idx="57457">
                  <c:v>3.2014999999999958</c:v>
                </c:pt>
                <c:pt idx="57458">
                  <c:v>3.2034999999999911</c:v>
                </c:pt>
                <c:pt idx="57459">
                  <c:v>3.2055000000000007</c:v>
                </c:pt>
                <c:pt idx="57460">
                  <c:v>3.207499999999996</c:v>
                </c:pt>
                <c:pt idx="57461">
                  <c:v>3.2094999999999914</c:v>
                </c:pt>
                <c:pt idx="57462">
                  <c:v>3.2115000000000009</c:v>
                </c:pt>
                <c:pt idx="57463">
                  <c:v>3.2134999999999962</c:v>
                </c:pt>
                <c:pt idx="57464">
                  <c:v>3.2154999999999916</c:v>
                </c:pt>
                <c:pt idx="57465">
                  <c:v>3.2175000000000011</c:v>
                </c:pt>
                <c:pt idx="57466">
                  <c:v>3.2194999999999965</c:v>
                </c:pt>
                <c:pt idx="57467">
                  <c:v>3.2214999999999918</c:v>
                </c:pt>
                <c:pt idx="57468">
                  <c:v>3.2235000000000014</c:v>
                </c:pt>
                <c:pt idx="57469">
                  <c:v>3.2254999999999967</c:v>
                </c:pt>
                <c:pt idx="57470">
                  <c:v>3.227499999999992</c:v>
                </c:pt>
                <c:pt idx="57471">
                  <c:v>3.2294999999999874</c:v>
                </c:pt>
                <c:pt idx="57472">
                  <c:v>3.2314999999999969</c:v>
                </c:pt>
                <c:pt idx="57473">
                  <c:v>3.2334999999999923</c:v>
                </c:pt>
                <c:pt idx="57474">
                  <c:v>3.2354999999999876</c:v>
                </c:pt>
                <c:pt idx="57475">
                  <c:v>3.2374999999999972</c:v>
                </c:pt>
                <c:pt idx="57476">
                  <c:v>3.2394999999999925</c:v>
                </c:pt>
                <c:pt idx="57477">
                  <c:v>3.2414999999999878</c:v>
                </c:pt>
                <c:pt idx="57478">
                  <c:v>3.2434999999999974</c:v>
                </c:pt>
                <c:pt idx="57479">
                  <c:v>3.2454999999999927</c:v>
                </c:pt>
                <c:pt idx="57480">
                  <c:v>3.2474999999999881</c:v>
                </c:pt>
                <c:pt idx="57481">
                  <c:v>3.2494999999999976</c:v>
                </c:pt>
                <c:pt idx="57482">
                  <c:v>3.251499999999993</c:v>
                </c:pt>
                <c:pt idx="57483">
                  <c:v>3.2534999999999883</c:v>
                </c:pt>
                <c:pt idx="57484">
                  <c:v>3.2554999999999978</c:v>
                </c:pt>
                <c:pt idx="57485">
                  <c:v>3.2574999999999932</c:v>
                </c:pt>
                <c:pt idx="57486">
                  <c:v>3.2594999999999885</c:v>
                </c:pt>
                <c:pt idx="57487">
                  <c:v>3.2614999999999981</c:v>
                </c:pt>
                <c:pt idx="57488">
                  <c:v>3.2634999999999934</c:v>
                </c:pt>
                <c:pt idx="57489">
                  <c:v>3.2654999999999887</c:v>
                </c:pt>
                <c:pt idx="57490">
                  <c:v>3.2674999999999983</c:v>
                </c:pt>
                <c:pt idx="57491">
                  <c:v>3.2694999999999936</c:v>
                </c:pt>
                <c:pt idx="57492">
                  <c:v>3.271499999999989</c:v>
                </c:pt>
                <c:pt idx="57493">
                  <c:v>3.2734999999999985</c:v>
                </c:pt>
                <c:pt idx="57494">
                  <c:v>3.2754999999999939</c:v>
                </c:pt>
                <c:pt idx="57495">
                  <c:v>3.2774999999999892</c:v>
                </c:pt>
                <c:pt idx="57496">
                  <c:v>3.2794999999999987</c:v>
                </c:pt>
                <c:pt idx="57497">
                  <c:v>3.2814999999999941</c:v>
                </c:pt>
                <c:pt idx="57498">
                  <c:v>3.2834999999999894</c:v>
                </c:pt>
                <c:pt idx="57499">
                  <c:v>3.285499999999999</c:v>
                </c:pt>
                <c:pt idx="57500">
                  <c:v>3.2874999999999943</c:v>
                </c:pt>
                <c:pt idx="57501">
                  <c:v>3.2894999999999897</c:v>
                </c:pt>
                <c:pt idx="57502">
                  <c:v>3.2914999999999992</c:v>
                </c:pt>
                <c:pt idx="57503">
                  <c:v>3.2934999999999945</c:v>
                </c:pt>
                <c:pt idx="57504">
                  <c:v>3.2954999999999899</c:v>
                </c:pt>
                <c:pt idx="57505">
                  <c:v>3.2974999999999994</c:v>
                </c:pt>
                <c:pt idx="57506">
                  <c:v>3.2994999999999948</c:v>
                </c:pt>
                <c:pt idx="57507">
                  <c:v>3.3014999999999901</c:v>
                </c:pt>
                <c:pt idx="57508">
                  <c:v>3.3034999999999997</c:v>
                </c:pt>
                <c:pt idx="57509">
                  <c:v>3.305499999999995</c:v>
                </c:pt>
                <c:pt idx="57510">
                  <c:v>3.3074999999999903</c:v>
                </c:pt>
                <c:pt idx="57511">
                  <c:v>3.3094999999999999</c:v>
                </c:pt>
                <c:pt idx="57512">
                  <c:v>3.3114999999999952</c:v>
                </c:pt>
                <c:pt idx="57513">
                  <c:v>3.3134999999999906</c:v>
                </c:pt>
                <c:pt idx="57514">
                  <c:v>3.3155000000000001</c:v>
                </c:pt>
                <c:pt idx="57515">
                  <c:v>3.3174999999999955</c:v>
                </c:pt>
                <c:pt idx="57516">
                  <c:v>3.3194999999999908</c:v>
                </c:pt>
                <c:pt idx="57517">
                  <c:v>3.3215000000000003</c:v>
                </c:pt>
                <c:pt idx="57518">
                  <c:v>3.3234999999999957</c:v>
                </c:pt>
                <c:pt idx="57519">
                  <c:v>3.325499999999991</c:v>
                </c:pt>
                <c:pt idx="57520">
                  <c:v>3.3275000000000006</c:v>
                </c:pt>
                <c:pt idx="57521">
                  <c:v>3.3294999999999959</c:v>
                </c:pt>
                <c:pt idx="57522">
                  <c:v>3.3314999999999912</c:v>
                </c:pt>
                <c:pt idx="57523">
                  <c:v>3.3335000000000008</c:v>
                </c:pt>
                <c:pt idx="57524">
                  <c:v>3.3354999999999961</c:v>
                </c:pt>
                <c:pt idx="57525">
                  <c:v>3.3374999999999915</c:v>
                </c:pt>
                <c:pt idx="57526">
                  <c:v>3.339500000000001</c:v>
                </c:pt>
                <c:pt idx="57527">
                  <c:v>3.3414999999999964</c:v>
                </c:pt>
                <c:pt idx="57528">
                  <c:v>3.3434999999999917</c:v>
                </c:pt>
                <c:pt idx="57529">
                  <c:v>3.3455000000000013</c:v>
                </c:pt>
                <c:pt idx="57530">
                  <c:v>3.3474999999999966</c:v>
                </c:pt>
                <c:pt idx="57531">
                  <c:v>3.3494999999999919</c:v>
                </c:pt>
                <c:pt idx="57532">
                  <c:v>3.3514999999999873</c:v>
                </c:pt>
                <c:pt idx="57533">
                  <c:v>3.3534999999999968</c:v>
                </c:pt>
                <c:pt idx="57534">
                  <c:v>3.3554999999999922</c:v>
                </c:pt>
                <c:pt idx="57535">
                  <c:v>3.3574999999999875</c:v>
                </c:pt>
                <c:pt idx="57536">
                  <c:v>3.359499999999997</c:v>
                </c:pt>
                <c:pt idx="57537">
                  <c:v>3.3614999999999924</c:v>
                </c:pt>
                <c:pt idx="57538">
                  <c:v>3.3634999999999877</c:v>
                </c:pt>
                <c:pt idx="57539">
                  <c:v>3.3654999999999973</c:v>
                </c:pt>
                <c:pt idx="57540">
                  <c:v>3.3674999999999926</c:v>
                </c:pt>
                <c:pt idx="57541">
                  <c:v>3.3694999999999879</c:v>
                </c:pt>
                <c:pt idx="57542">
                  <c:v>3.3714999999999975</c:v>
                </c:pt>
                <c:pt idx="57543">
                  <c:v>3.3734999999999928</c:v>
                </c:pt>
                <c:pt idx="57544">
                  <c:v>3.3754999999999882</c:v>
                </c:pt>
                <c:pt idx="57545">
                  <c:v>3.3774999999999977</c:v>
                </c:pt>
                <c:pt idx="57546">
                  <c:v>3.3794999999999931</c:v>
                </c:pt>
                <c:pt idx="57547">
                  <c:v>3.3814999999999884</c:v>
                </c:pt>
                <c:pt idx="57548">
                  <c:v>3.383499999999998</c:v>
                </c:pt>
                <c:pt idx="57549">
                  <c:v>3.3854999999999933</c:v>
                </c:pt>
                <c:pt idx="57550">
                  <c:v>3.3874999999999886</c:v>
                </c:pt>
                <c:pt idx="57551">
                  <c:v>3.3894999999999982</c:v>
                </c:pt>
                <c:pt idx="57552">
                  <c:v>3.3914999999999935</c:v>
                </c:pt>
                <c:pt idx="57553">
                  <c:v>3.3934999999999889</c:v>
                </c:pt>
                <c:pt idx="57554">
                  <c:v>3.3954999999999984</c:v>
                </c:pt>
                <c:pt idx="57555">
                  <c:v>3.3974999999999937</c:v>
                </c:pt>
                <c:pt idx="57556">
                  <c:v>3.3994999999999891</c:v>
                </c:pt>
                <c:pt idx="57557">
                  <c:v>3.4014999999999986</c:v>
                </c:pt>
                <c:pt idx="57558">
                  <c:v>3.403499999999994</c:v>
                </c:pt>
                <c:pt idx="57559">
                  <c:v>3.4054999999999893</c:v>
                </c:pt>
                <c:pt idx="57560">
                  <c:v>3.4074999999999989</c:v>
                </c:pt>
                <c:pt idx="57561">
                  <c:v>3.4094999999999942</c:v>
                </c:pt>
                <c:pt idx="57562">
                  <c:v>3.4114999999999895</c:v>
                </c:pt>
                <c:pt idx="57563">
                  <c:v>3.4134999999999991</c:v>
                </c:pt>
                <c:pt idx="57564">
                  <c:v>3.4154999999999944</c:v>
                </c:pt>
                <c:pt idx="57565">
                  <c:v>3.4174999999999898</c:v>
                </c:pt>
                <c:pt idx="57566">
                  <c:v>3.4194999999999993</c:v>
                </c:pt>
                <c:pt idx="57567">
                  <c:v>3.4214999999999947</c:v>
                </c:pt>
                <c:pt idx="57568">
                  <c:v>3.42349999999999</c:v>
                </c:pt>
                <c:pt idx="57569">
                  <c:v>3.4254999999999995</c:v>
                </c:pt>
                <c:pt idx="57570">
                  <c:v>3.4274999999999949</c:v>
                </c:pt>
                <c:pt idx="57571">
                  <c:v>3.4294999999999902</c:v>
                </c:pt>
                <c:pt idx="57572">
                  <c:v>3.4314999999999998</c:v>
                </c:pt>
                <c:pt idx="57573">
                  <c:v>3.4334999999999951</c:v>
                </c:pt>
                <c:pt idx="57574">
                  <c:v>3.4354999999999905</c:v>
                </c:pt>
                <c:pt idx="57575">
                  <c:v>3.4375</c:v>
                </c:pt>
                <c:pt idx="57576">
                  <c:v>3.4394999999999953</c:v>
                </c:pt>
                <c:pt idx="57577">
                  <c:v>3.4414999999999907</c:v>
                </c:pt>
                <c:pt idx="57578">
                  <c:v>3.4435000000000002</c:v>
                </c:pt>
                <c:pt idx="57579">
                  <c:v>3.4454999999999956</c:v>
                </c:pt>
                <c:pt idx="57580">
                  <c:v>3.4474999999999909</c:v>
                </c:pt>
                <c:pt idx="57581">
                  <c:v>3.4495000000000005</c:v>
                </c:pt>
                <c:pt idx="57582">
                  <c:v>3.4514999999999958</c:v>
                </c:pt>
                <c:pt idx="57583">
                  <c:v>3.4534999999999911</c:v>
                </c:pt>
                <c:pt idx="57584">
                  <c:v>3.4555000000000007</c:v>
                </c:pt>
                <c:pt idx="57585">
                  <c:v>3.457499999999996</c:v>
                </c:pt>
                <c:pt idx="57586">
                  <c:v>3.4594999999999914</c:v>
                </c:pt>
                <c:pt idx="57587">
                  <c:v>3.4615000000000009</c:v>
                </c:pt>
                <c:pt idx="57588">
                  <c:v>3.4634999999999962</c:v>
                </c:pt>
                <c:pt idx="57589">
                  <c:v>3.4654999999999916</c:v>
                </c:pt>
                <c:pt idx="57590">
                  <c:v>3.4675000000000011</c:v>
                </c:pt>
                <c:pt idx="57591">
                  <c:v>3.4694999999999965</c:v>
                </c:pt>
                <c:pt idx="57592">
                  <c:v>3.4714999999999918</c:v>
                </c:pt>
                <c:pt idx="57593">
                  <c:v>3.4735000000000014</c:v>
                </c:pt>
                <c:pt idx="57594">
                  <c:v>3.4754999999999967</c:v>
                </c:pt>
                <c:pt idx="57595">
                  <c:v>3.477499999999992</c:v>
                </c:pt>
                <c:pt idx="57596">
                  <c:v>3.4794999999999874</c:v>
                </c:pt>
                <c:pt idx="57597">
                  <c:v>3.4814999999999969</c:v>
                </c:pt>
                <c:pt idx="57598">
                  <c:v>3.4834999999999923</c:v>
                </c:pt>
                <c:pt idx="57599">
                  <c:v>3.4854999999999876</c:v>
                </c:pt>
                <c:pt idx="57600">
                  <c:v>3.4874999999999972</c:v>
                </c:pt>
                <c:pt idx="57601">
                  <c:v>3.4894999999999925</c:v>
                </c:pt>
                <c:pt idx="57602">
                  <c:v>3.4914999999999878</c:v>
                </c:pt>
                <c:pt idx="57603">
                  <c:v>3.4934999999999974</c:v>
                </c:pt>
                <c:pt idx="57604">
                  <c:v>3.4954999999999927</c:v>
                </c:pt>
                <c:pt idx="57605">
                  <c:v>3.4974999999999881</c:v>
                </c:pt>
                <c:pt idx="57606">
                  <c:v>3.4994999999999976</c:v>
                </c:pt>
                <c:pt idx="57607">
                  <c:v>3.501499999999993</c:v>
                </c:pt>
                <c:pt idx="57608">
                  <c:v>3.5034999999999883</c:v>
                </c:pt>
                <c:pt idx="57609">
                  <c:v>3.5054999999999978</c:v>
                </c:pt>
                <c:pt idx="57610">
                  <c:v>3.5074999999999932</c:v>
                </c:pt>
                <c:pt idx="57611">
                  <c:v>3.5094999999999885</c:v>
                </c:pt>
                <c:pt idx="57612">
                  <c:v>3.5114999999999981</c:v>
                </c:pt>
                <c:pt idx="57613">
                  <c:v>3.5134999999999934</c:v>
                </c:pt>
                <c:pt idx="57614">
                  <c:v>3.5154999999999887</c:v>
                </c:pt>
                <c:pt idx="57615">
                  <c:v>3.5174999999999983</c:v>
                </c:pt>
                <c:pt idx="57616">
                  <c:v>3.5194999999999936</c:v>
                </c:pt>
                <c:pt idx="57617">
                  <c:v>3.521499999999989</c:v>
                </c:pt>
                <c:pt idx="57618">
                  <c:v>3.5234999999999985</c:v>
                </c:pt>
                <c:pt idx="57619">
                  <c:v>3.5254999999999939</c:v>
                </c:pt>
                <c:pt idx="57620">
                  <c:v>3.5274999999999892</c:v>
                </c:pt>
                <c:pt idx="57621">
                  <c:v>3.5294999999999987</c:v>
                </c:pt>
                <c:pt idx="57622">
                  <c:v>3.5314999999999941</c:v>
                </c:pt>
                <c:pt idx="57623">
                  <c:v>3.5334999999999894</c:v>
                </c:pt>
                <c:pt idx="57624">
                  <c:v>3.535499999999999</c:v>
                </c:pt>
                <c:pt idx="57625">
                  <c:v>3.5374999999999943</c:v>
                </c:pt>
                <c:pt idx="57626">
                  <c:v>3.5394999999999897</c:v>
                </c:pt>
                <c:pt idx="57627">
                  <c:v>3.5414999999999992</c:v>
                </c:pt>
                <c:pt idx="57628">
                  <c:v>3.5434999999999945</c:v>
                </c:pt>
                <c:pt idx="57629">
                  <c:v>3.5454999999999899</c:v>
                </c:pt>
                <c:pt idx="57630">
                  <c:v>3.5474999999999994</c:v>
                </c:pt>
                <c:pt idx="57631">
                  <c:v>3.5494999999999948</c:v>
                </c:pt>
                <c:pt idx="57632">
                  <c:v>3.5514999999999901</c:v>
                </c:pt>
                <c:pt idx="57633">
                  <c:v>3.5534999999999997</c:v>
                </c:pt>
                <c:pt idx="57634">
                  <c:v>3.555499999999995</c:v>
                </c:pt>
                <c:pt idx="57635">
                  <c:v>3.5574999999999903</c:v>
                </c:pt>
                <c:pt idx="57636">
                  <c:v>3.5594999999999999</c:v>
                </c:pt>
                <c:pt idx="57637">
                  <c:v>3.5614999999999952</c:v>
                </c:pt>
                <c:pt idx="57638">
                  <c:v>3.5634999999999906</c:v>
                </c:pt>
                <c:pt idx="57639">
                  <c:v>3.5655000000000001</c:v>
                </c:pt>
                <c:pt idx="57640">
                  <c:v>3.5674999999999955</c:v>
                </c:pt>
                <c:pt idx="57641">
                  <c:v>3.5694999999999908</c:v>
                </c:pt>
                <c:pt idx="57642">
                  <c:v>3.5715000000000003</c:v>
                </c:pt>
                <c:pt idx="57643">
                  <c:v>3.5734999999999957</c:v>
                </c:pt>
                <c:pt idx="57644">
                  <c:v>3.575499999999991</c:v>
                </c:pt>
                <c:pt idx="57645">
                  <c:v>3.5775000000000006</c:v>
                </c:pt>
                <c:pt idx="57646">
                  <c:v>3.5794999999999959</c:v>
                </c:pt>
                <c:pt idx="57647">
                  <c:v>3.5814999999999912</c:v>
                </c:pt>
                <c:pt idx="57648">
                  <c:v>3.5835000000000008</c:v>
                </c:pt>
                <c:pt idx="57649">
                  <c:v>3.5854999999999961</c:v>
                </c:pt>
                <c:pt idx="57650">
                  <c:v>3.5874999999999915</c:v>
                </c:pt>
                <c:pt idx="57651">
                  <c:v>3.589500000000001</c:v>
                </c:pt>
                <c:pt idx="57652">
                  <c:v>3.5914999999999964</c:v>
                </c:pt>
                <c:pt idx="57653">
                  <c:v>3.5934999999999917</c:v>
                </c:pt>
                <c:pt idx="57654">
                  <c:v>3.5955000000000013</c:v>
                </c:pt>
                <c:pt idx="57655">
                  <c:v>3.5974999999999966</c:v>
                </c:pt>
                <c:pt idx="57656">
                  <c:v>3.5994999999999919</c:v>
                </c:pt>
                <c:pt idx="57657">
                  <c:v>3.6014999999999873</c:v>
                </c:pt>
                <c:pt idx="57658">
                  <c:v>3.6034999999999968</c:v>
                </c:pt>
                <c:pt idx="57659">
                  <c:v>3.6054999999999922</c:v>
                </c:pt>
                <c:pt idx="57660">
                  <c:v>3.6074999999999875</c:v>
                </c:pt>
                <c:pt idx="57661">
                  <c:v>3.609499999999997</c:v>
                </c:pt>
                <c:pt idx="57662">
                  <c:v>3.6114999999999924</c:v>
                </c:pt>
                <c:pt idx="57663">
                  <c:v>3.6134999999999877</c:v>
                </c:pt>
                <c:pt idx="57664">
                  <c:v>3.6154999999999973</c:v>
                </c:pt>
                <c:pt idx="57665">
                  <c:v>3.6174999999999926</c:v>
                </c:pt>
                <c:pt idx="57666">
                  <c:v>3.6194999999999879</c:v>
                </c:pt>
                <c:pt idx="57667">
                  <c:v>3.6214999999999975</c:v>
                </c:pt>
                <c:pt idx="57668">
                  <c:v>3.6234999999999928</c:v>
                </c:pt>
                <c:pt idx="57669">
                  <c:v>3.6254999999999882</c:v>
                </c:pt>
                <c:pt idx="57670">
                  <c:v>3.6274999999999977</c:v>
                </c:pt>
                <c:pt idx="57671">
                  <c:v>3.6294999999999931</c:v>
                </c:pt>
                <c:pt idx="57672">
                  <c:v>3.6314999999999884</c:v>
                </c:pt>
                <c:pt idx="57673">
                  <c:v>3.633499999999998</c:v>
                </c:pt>
                <c:pt idx="57674">
                  <c:v>3.6354999999999933</c:v>
                </c:pt>
                <c:pt idx="57675">
                  <c:v>3.6374999999999886</c:v>
                </c:pt>
                <c:pt idx="57676">
                  <c:v>3.6394999999999982</c:v>
                </c:pt>
                <c:pt idx="57677">
                  <c:v>3.6414999999999935</c:v>
                </c:pt>
                <c:pt idx="57678">
                  <c:v>3.6434999999999889</c:v>
                </c:pt>
                <c:pt idx="57679">
                  <c:v>3.6454999999999984</c:v>
                </c:pt>
                <c:pt idx="57680">
                  <c:v>3.6474999999999937</c:v>
                </c:pt>
                <c:pt idx="57681">
                  <c:v>3.6494999999999891</c:v>
                </c:pt>
                <c:pt idx="57682">
                  <c:v>3.6514999999999986</c:v>
                </c:pt>
                <c:pt idx="57683">
                  <c:v>3.653499999999994</c:v>
                </c:pt>
                <c:pt idx="57684">
                  <c:v>3.6554999999999893</c:v>
                </c:pt>
                <c:pt idx="57685">
                  <c:v>3.6574999999999989</c:v>
                </c:pt>
                <c:pt idx="57686">
                  <c:v>3.6594999999999942</c:v>
                </c:pt>
                <c:pt idx="57687">
                  <c:v>3.6614999999999895</c:v>
                </c:pt>
                <c:pt idx="57688">
                  <c:v>3.6634999999999991</c:v>
                </c:pt>
                <c:pt idx="57689">
                  <c:v>3.6654999999999944</c:v>
                </c:pt>
                <c:pt idx="57690">
                  <c:v>3.6674999999999898</c:v>
                </c:pt>
                <c:pt idx="57691">
                  <c:v>3.6694999999999993</c:v>
                </c:pt>
                <c:pt idx="57692">
                  <c:v>3.6714999999999947</c:v>
                </c:pt>
                <c:pt idx="57693">
                  <c:v>3.67349999999999</c:v>
                </c:pt>
                <c:pt idx="57694">
                  <c:v>3.6754999999999995</c:v>
                </c:pt>
                <c:pt idx="57695">
                  <c:v>3.6774999999999949</c:v>
                </c:pt>
                <c:pt idx="57696">
                  <c:v>3.6794999999999902</c:v>
                </c:pt>
                <c:pt idx="57697">
                  <c:v>3.6814999999999998</c:v>
                </c:pt>
                <c:pt idx="57698">
                  <c:v>3.6834999999999951</c:v>
                </c:pt>
                <c:pt idx="57699">
                  <c:v>3.6854999999999905</c:v>
                </c:pt>
                <c:pt idx="57700">
                  <c:v>3.6875</c:v>
                </c:pt>
                <c:pt idx="57701">
                  <c:v>3.6894999999999953</c:v>
                </c:pt>
                <c:pt idx="57702">
                  <c:v>3.6914999999999907</c:v>
                </c:pt>
                <c:pt idx="57703">
                  <c:v>3.6935000000000002</c:v>
                </c:pt>
                <c:pt idx="57704">
                  <c:v>3.6954999999999956</c:v>
                </c:pt>
                <c:pt idx="57705">
                  <c:v>3.6974999999999909</c:v>
                </c:pt>
                <c:pt idx="57706">
                  <c:v>3.6995000000000005</c:v>
                </c:pt>
                <c:pt idx="57707">
                  <c:v>3.7014999999999958</c:v>
                </c:pt>
                <c:pt idx="57708">
                  <c:v>3.7034999999999911</c:v>
                </c:pt>
                <c:pt idx="57709">
                  <c:v>3.7055000000000007</c:v>
                </c:pt>
                <c:pt idx="57710">
                  <c:v>3.707499999999996</c:v>
                </c:pt>
                <c:pt idx="57711">
                  <c:v>3.7094999999999914</c:v>
                </c:pt>
                <c:pt idx="57712">
                  <c:v>3.7115000000000009</c:v>
                </c:pt>
                <c:pt idx="57713">
                  <c:v>3.7134999999999962</c:v>
                </c:pt>
                <c:pt idx="57714">
                  <c:v>3.7154999999999916</c:v>
                </c:pt>
                <c:pt idx="57715">
                  <c:v>3.7175000000000011</c:v>
                </c:pt>
                <c:pt idx="57716">
                  <c:v>3.7194999999999965</c:v>
                </c:pt>
                <c:pt idx="57717">
                  <c:v>3.7214999999999918</c:v>
                </c:pt>
                <c:pt idx="57718">
                  <c:v>3.7235000000000014</c:v>
                </c:pt>
                <c:pt idx="57719">
                  <c:v>3.7254999999999967</c:v>
                </c:pt>
                <c:pt idx="57720">
                  <c:v>3.727499999999992</c:v>
                </c:pt>
                <c:pt idx="57721">
                  <c:v>3.7294999999999874</c:v>
                </c:pt>
                <c:pt idx="57722">
                  <c:v>3.7314999999999969</c:v>
                </c:pt>
                <c:pt idx="57723">
                  <c:v>3.7334999999999923</c:v>
                </c:pt>
                <c:pt idx="57724">
                  <c:v>3.7354999999999876</c:v>
                </c:pt>
                <c:pt idx="57725">
                  <c:v>3.7374999999999972</c:v>
                </c:pt>
                <c:pt idx="57726">
                  <c:v>3.7394999999999925</c:v>
                </c:pt>
                <c:pt idx="57727">
                  <c:v>3.7414999999999878</c:v>
                </c:pt>
                <c:pt idx="57728">
                  <c:v>3.7434999999999974</c:v>
                </c:pt>
                <c:pt idx="57729">
                  <c:v>3.7454999999999927</c:v>
                </c:pt>
                <c:pt idx="57730">
                  <c:v>3.7474999999999881</c:v>
                </c:pt>
                <c:pt idx="57731">
                  <c:v>3.7494999999999976</c:v>
                </c:pt>
                <c:pt idx="57732">
                  <c:v>3.751499999999993</c:v>
                </c:pt>
                <c:pt idx="57733">
                  <c:v>3.7534999999999883</c:v>
                </c:pt>
                <c:pt idx="57734">
                  <c:v>3.7554999999999978</c:v>
                </c:pt>
                <c:pt idx="57735">
                  <c:v>3.7574999999999932</c:v>
                </c:pt>
                <c:pt idx="57736">
                  <c:v>3.7594999999999885</c:v>
                </c:pt>
                <c:pt idx="57737">
                  <c:v>3.7614999999999981</c:v>
                </c:pt>
                <c:pt idx="57738">
                  <c:v>3.7634999999999934</c:v>
                </c:pt>
                <c:pt idx="57739">
                  <c:v>3.7654999999999887</c:v>
                </c:pt>
                <c:pt idx="57740">
                  <c:v>3.7674999999999983</c:v>
                </c:pt>
                <c:pt idx="57741">
                  <c:v>3.7694999999999936</c:v>
                </c:pt>
                <c:pt idx="57742">
                  <c:v>3.771499999999989</c:v>
                </c:pt>
                <c:pt idx="57743">
                  <c:v>3.7734999999999985</c:v>
                </c:pt>
                <c:pt idx="57744">
                  <c:v>3.7754999999999939</c:v>
                </c:pt>
                <c:pt idx="57745">
                  <c:v>3.7774999999999892</c:v>
                </c:pt>
                <c:pt idx="57746">
                  <c:v>3.7794999999999987</c:v>
                </c:pt>
                <c:pt idx="57747">
                  <c:v>3.7814999999999941</c:v>
                </c:pt>
                <c:pt idx="57748">
                  <c:v>3.7834999999999894</c:v>
                </c:pt>
                <c:pt idx="57749">
                  <c:v>3.785499999999999</c:v>
                </c:pt>
                <c:pt idx="57750">
                  <c:v>3.7874999999999943</c:v>
                </c:pt>
                <c:pt idx="57751">
                  <c:v>3.7894999999999897</c:v>
                </c:pt>
                <c:pt idx="57752">
                  <c:v>3.7914999999999992</c:v>
                </c:pt>
                <c:pt idx="57753">
                  <c:v>3.7934999999999945</c:v>
                </c:pt>
                <c:pt idx="57754">
                  <c:v>3.7954999999999899</c:v>
                </c:pt>
                <c:pt idx="57755">
                  <c:v>3.7974999999999994</c:v>
                </c:pt>
                <c:pt idx="57756">
                  <c:v>3.7994999999999948</c:v>
                </c:pt>
                <c:pt idx="57757">
                  <c:v>3.8014999999999901</c:v>
                </c:pt>
                <c:pt idx="57758">
                  <c:v>3.8034999999999997</c:v>
                </c:pt>
                <c:pt idx="57759">
                  <c:v>3.805499999999995</c:v>
                </c:pt>
                <c:pt idx="57760">
                  <c:v>3.8074999999999903</c:v>
                </c:pt>
                <c:pt idx="57761">
                  <c:v>3.8094999999999999</c:v>
                </c:pt>
                <c:pt idx="57762">
                  <c:v>3.8114999999999952</c:v>
                </c:pt>
                <c:pt idx="57763">
                  <c:v>3.8134999999999906</c:v>
                </c:pt>
                <c:pt idx="57764">
                  <c:v>3.8155000000000001</c:v>
                </c:pt>
                <c:pt idx="57765">
                  <c:v>3.8174999999999955</c:v>
                </c:pt>
                <c:pt idx="57766">
                  <c:v>3.8194999999999908</c:v>
                </c:pt>
                <c:pt idx="57767">
                  <c:v>3.8215000000000003</c:v>
                </c:pt>
                <c:pt idx="57768">
                  <c:v>3.8234999999999957</c:v>
                </c:pt>
                <c:pt idx="57769">
                  <c:v>3.825499999999991</c:v>
                </c:pt>
                <c:pt idx="57770">
                  <c:v>3.8275000000000006</c:v>
                </c:pt>
                <c:pt idx="57771">
                  <c:v>3.8294999999999959</c:v>
                </c:pt>
                <c:pt idx="57772">
                  <c:v>3.8314999999999912</c:v>
                </c:pt>
                <c:pt idx="57773">
                  <c:v>3.8335000000000008</c:v>
                </c:pt>
                <c:pt idx="57774">
                  <c:v>3.8354999999999961</c:v>
                </c:pt>
                <c:pt idx="57775">
                  <c:v>3.8374999999999915</c:v>
                </c:pt>
                <c:pt idx="57776">
                  <c:v>3.839500000000001</c:v>
                </c:pt>
                <c:pt idx="57777">
                  <c:v>3.8414999999999964</c:v>
                </c:pt>
                <c:pt idx="57778">
                  <c:v>3.8434999999999917</c:v>
                </c:pt>
                <c:pt idx="57779">
                  <c:v>3.8455000000000013</c:v>
                </c:pt>
                <c:pt idx="57780">
                  <c:v>3.8474999999999966</c:v>
                </c:pt>
                <c:pt idx="57781">
                  <c:v>3.8494999999999919</c:v>
                </c:pt>
                <c:pt idx="57782">
                  <c:v>3.8514999999999873</c:v>
                </c:pt>
                <c:pt idx="57783">
                  <c:v>3.8534999999999968</c:v>
                </c:pt>
                <c:pt idx="57784">
                  <c:v>3.8554999999999922</c:v>
                </c:pt>
                <c:pt idx="57785">
                  <c:v>3.8574999999999875</c:v>
                </c:pt>
                <c:pt idx="57786">
                  <c:v>3.859499999999997</c:v>
                </c:pt>
                <c:pt idx="57787">
                  <c:v>3.8614999999999924</c:v>
                </c:pt>
                <c:pt idx="57788">
                  <c:v>3.8634999999999877</c:v>
                </c:pt>
                <c:pt idx="57789">
                  <c:v>3.8654999999999973</c:v>
                </c:pt>
                <c:pt idx="57790">
                  <c:v>3.8674999999999926</c:v>
                </c:pt>
                <c:pt idx="57791">
                  <c:v>3.8694999999999879</c:v>
                </c:pt>
                <c:pt idx="57792">
                  <c:v>3.8714999999999975</c:v>
                </c:pt>
                <c:pt idx="57793">
                  <c:v>3.8734999999999928</c:v>
                </c:pt>
                <c:pt idx="57794">
                  <c:v>3.8754999999999882</c:v>
                </c:pt>
                <c:pt idx="57795">
                  <c:v>3.8774999999999977</c:v>
                </c:pt>
                <c:pt idx="57796">
                  <c:v>3.8794999999999931</c:v>
                </c:pt>
                <c:pt idx="57797">
                  <c:v>3.8814999999999884</c:v>
                </c:pt>
                <c:pt idx="57798">
                  <c:v>3.883499999999998</c:v>
                </c:pt>
                <c:pt idx="57799">
                  <c:v>3.8854999999999933</c:v>
                </c:pt>
                <c:pt idx="57800">
                  <c:v>3.8874999999999886</c:v>
                </c:pt>
                <c:pt idx="57801">
                  <c:v>3.8894999999999982</c:v>
                </c:pt>
                <c:pt idx="57802">
                  <c:v>3.8914999999999935</c:v>
                </c:pt>
                <c:pt idx="57803">
                  <c:v>3.8934999999999889</c:v>
                </c:pt>
                <c:pt idx="57804">
                  <c:v>3.8954999999999984</c:v>
                </c:pt>
                <c:pt idx="57805">
                  <c:v>3.8974999999999937</c:v>
                </c:pt>
                <c:pt idx="57806">
                  <c:v>3.8994999999999891</c:v>
                </c:pt>
                <c:pt idx="57807">
                  <c:v>3.9014999999999986</c:v>
                </c:pt>
                <c:pt idx="57808">
                  <c:v>3.903499999999994</c:v>
                </c:pt>
                <c:pt idx="57809">
                  <c:v>3.9054999999999893</c:v>
                </c:pt>
                <c:pt idx="57810">
                  <c:v>3.9074999999999989</c:v>
                </c:pt>
                <c:pt idx="57811">
                  <c:v>3.9094999999999942</c:v>
                </c:pt>
                <c:pt idx="57812">
                  <c:v>3.9114999999999895</c:v>
                </c:pt>
                <c:pt idx="57813">
                  <c:v>3.9134999999999991</c:v>
                </c:pt>
                <c:pt idx="57814">
                  <c:v>3.9154999999999944</c:v>
                </c:pt>
                <c:pt idx="57815">
                  <c:v>3.9174999999999898</c:v>
                </c:pt>
                <c:pt idx="57816">
                  <c:v>3.9194999999999993</c:v>
                </c:pt>
                <c:pt idx="57817">
                  <c:v>3.9214999999999947</c:v>
                </c:pt>
                <c:pt idx="57818">
                  <c:v>3.92349999999999</c:v>
                </c:pt>
                <c:pt idx="57819">
                  <c:v>3.9254999999999995</c:v>
                </c:pt>
                <c:pt idx="57820">
                  <c:v>3.9274999999999949</c:v>
                </c:pt>
                <c:pt idx="57821">
                  <c:v>3.9294999999999902</c:v>
                </c:pt>
                <c:pt idx="57822">
                  <c:v>3.9314999999999998</c:v>
                </c:pt>
                <c:pt idx="57823">
                  <c:v>3.9334999999999951</c:v>
                </c:pt>
                <c:pt idx="57824">
                  <c:v>3.9354999999999905</c:v>
                </c:pt>
                <c:pt idx="57825">
                  <c:v>3.9375</c:v>
                </c:pt>
                <c:pt idx="57826">
                  <c:v>3.9394999999999953</c:v>
                </c:pt>
                <c:pt idx="57827">
                  <c:v>3.9414999999999907</c:v>
                </c:pt>
                <c:pt idx="57828">
                  <c:v>3.9435000000000002</c:v>
                </c:pt>
                <c:pt idx="57829">
                  <c:v>3.9454999999999956</c:v>
                </c:pt>
                <c:pt idx="57830">
                  <c:v>3.9474999999999909</c:v>
                </c:pt>
                <c:pt idx="57831">
                  <c:v>3.9495000000000005</c:v>
                </c:pt>
                <c:pt idx="57832">
                  <c:v>3.9514999999999958</c:v>
                </c:pt>
                <c:pt idx="57833">
                  <c:v>3.9534999999999911</c:v>
                </c:pt>
                <c:pt idx="57834">
                  <c:v>3.9555000000000007</c:v>
                </c:pt>
                <c:pt idx="57835">
                  <c:v>3.957499999999996</c:v>
                </c:pt>
                <c:pt idx="57836">
                  <c:v>3.9594999999999914</c:v>
                </c:pt>
                <c:pt idx="57837">
                  <c:v>3.9615000000000009</c:v>
                </c:pt>
                <c:pt idx="57838">
                  <c:v>3.9634999999999962</c:v>
                </c:pt>
                <c:pt idx="57839">
                  <c:v>3.9654999999999916</c:v>
                </c:pt>
                <c:pt idx="57840">
                  <c:v>3.9675000000000011</c:v>
                </c:pt>
                <c:pt idx="57841">
                  <c:v>3.9694999999999965</c:v>
                </c:pt>
                <c:pt idx="57842">
                  <c:v>3.9714999999999918</c:v>
                </c:pt>
                <c:pt idx="57843">
                  <c:v>3.9735000000000014</c:v>
                </c:pt>
                <c:pt idx="57844">
                  <c:v>3.9754999999999967</c:v>
                </c:pt>
                <c:pt idx="57845">
                  <c:v>3.977499999999992</c:v>
                </c:pt>
                <c:pt idx="57846">
                  <c:v>3.9794999999999874</c:v>
                </c:pt>
                <c:pt idx="57847">
                  <c:v>3.9814999999999969</c:v>
                </c:pt>
                <c:pt idx="57848">
                  <c:v>3.9834999999999923</c:v>
                </c:pt>
                <c:pt idx="57849">
                  <c:v>3.9854999999999876</c:v>
                </c:pt>
                <c:pt idx="57850">
                  <c:v>3.9874999999999972</c:v>
                </c:pt>
                <c:pt idx="57851">
                  <c:v>3.9894999999999925</c:v>
                </c:pt>
                <c:pt idx="57852">
                  <c:v>3.9914999999999878</c:v>
                </c:pt>
                <c:pt idx="57853">
                  <c:v>3.9934999999999974</c:v>
                </c:pt>
                <c:pt idx="57854">
                  <c:v>3.9954999999999927</c:v>
                </c:pt>
                <c:pt idx="57855">
                  <c:v>3.9974999999999881</c:v>
                </c:pt>
                <c:pt idx="57856">
                  <c:v>3.9994999999999976</c:v>
                </c:pt>
                <c:pt idx="57857">
                  <c:v>4.001499999999993</c:v>
                </c:pt>
                <c:pt idx="57858">
                  <c:v>4.0034999999999883</c:v>
                </c:pt>
                <c:pt idx="57859">
                  <c:v>4.0054999999999978</c:v>
                </c:pt>
                <c:pt idx="57860">
                  <c:v>4.0074999999999932</c:v>
                </c:pt>
                <c:pt idx="57861">
                  <c:v>4.0094999999999885</c:v>
                </c:pt>
                <c:pt idx="57862">
                  <c:v>4.0114999999999981</c:v>
                </c:pt>
                <c:pt idx="57863">
                  <c:v>4.0134999999999934</c:v>
                </c:pt>
                <c:pt idx="57864">
                  <c:v>4.0154999999999887</c:v>
                </c:pt>
                <c:pt idx="57865">
                  <c:v>4.0174999999999983</c:v>
                </c:pt>
                <c:pt idx="57866">
                  <c:v>4.0194999999999936</c:v>
                </c:pt>
                <c:pt idx="57867">
                  <c:v>4.021499999999989</c:v>
                </c:pt>
                <c:pt idx="57868">
                  <c:v>4.0234999999999985</c:v>
                </c:pt>
                <c:pt idx="57869">
                  <c:v>4.0254999999999939</c:v>
                </c:pt>
                <c:pt idx="57870">
                  <c:v>4.0274999999999892</c:v>
                </c:pt>
                <c:pt idx="57871">
                  <c:v>4.0294999999999987</c:v>
                </c:pt>
                <c:pt idx="57872">
                  <c:v>4.0314999999999941</c:v>
                </c:pt>
                <c:pt idx="57873">
                  <c:v>4.0334999999999894</c:v>
                </c:pt>
                <c:pt idx="57874">
                  <c:v>4.035499999999999</c:v>
                </c:pt>
                <c:pt idx="57875">
                  <c:v>4.0374999999999943</c:v>
                </c:pt>
                <c:pt idx="57876">
                  <c:v>4.0394999999999897</c:v>
                </c:pt>
                <c:pt idx="57877">
                  <c:v>4.0414999999999992</c:v>
                </c:pt>
                <c:pt idx="57878">
                  <c:v>4.0434999999999945</c:v>
                </c:pt>
                <c:pt idx="57879">
                  <c:v>4.0454999999999899</c:v>
                </c:pt>
                <c:pt idx="57880">
                  <c:v>4.0474999999999994</c:v>
                </c:pt>
                <c:pt idx="57881">
                  <c:v>4.0494999999999948</c:v>
                </c:pt>
                <c:pt idx="57882">
                  <c:v>4.0514999999999901</c:v>
                </c:pt>
                <c:pt idx="57883">
                  <c:v>4.0534999999999997</c:v>
                </c:pt>
                <c:pt idx="57884">
                  <c:v>4.055499999999995</c:v>
                </c:pt>
                <c:pt idx="57885">
                  <c:v>4.0574999999999903</c:v>
                </c:pt>
                <c:pt idx="57886">
                  <c:v>4.0594999999999999</c:v>
                </c:pt>
                <c:pt idx="57887">
                  <c:v>4.0614999999999952</c:v>
                </c:pt>
                <c:pt idx="57888">
                  <c:v>4.0634999999999906</c:v>
                </c:pt>
                <c:pt idx="57889">
                  <c:v>4.0655000000000001</c:v>
                </c:pt>
                <c:pt idx="57890">
                  <c:v>4.0674999999999955</c:v>
                </c:pt>
                <c:pt idx="57891">
                  <c:v>4.0694999999999908</c:v>
                </c:pt>
                <c:pt idx="57892">
                  <c:v>4.0715000000000003</c:v>
                </c:pt>
                <c:pt idx="57893">
                  <c:v>4.0734999999999957</c:v>
                </c:pt>
                <c:pt idx="57894">
                  <c:v>4.075499999999991</c:v>
                </c:pt>
                <c:pt idx="57895">
                  <c:v>4.0775000000000006</c:v>
                </c:pt>
                <c:pt idx="57896">
                  <c:v>4.0794999999999959</c:v>
                </c:pt>
                <c:pt idx="57897">
                  <c:v>4.0814999999999912</c:v>
                </c:pt>
                <c:pt idx="57898">
                  <c:v>4.0835000000000008</c:v>
                </c:pt>
                <c:pt idx="57899">
                  <c:v>4.0854999999999961</c:v>
                </c:pt>
                <c:pt idx="57900">
                  <c:v>4.0874999999999915</c:v>
                </c:pt>
                <c:pt idx="57901">
                  <c:v>4.089500000000001</c:v>
                </c:pt>
                <c:pt idx="57902">
                  <c:v>4.0914999999999964</c:v>
                </c:pt>
                <c:pt idx="57903">
                  <c:v>4.0934999999999917</c:v>
                </c:pt>
                <c:pt idx="57904">
                  <c:v>4.0955000000000013</c:v>
                </c:pt>
                <c:pt idx="57905">
                  <c:v>4.0974999999999966</c:v>
                </c:pt>
                <c:pt idx="57906">
                  <c:v>4.0994999999999919</c:v>
                </c:pt>
                <c:pt idx="57907">
                  <c:v>4.1014999999999873</c:v>
                </c:pt>
                <c:pt idx="57908">
                  <c:v>4.1034999999999968</c:v>
                </c:pt>
                <c:pt idx="57909">
                  <c:v>4.1054999999999922</c:v>
                </c:pt>
                <c:pt idx="57910">
                  <c:v>4.1074999999999875</c:v>
                </c:pt>
                <c:pt idx="57911">
                  <c:v>4.109499999999997</c:v>
                </c:pt>
                <c:pt idx="57912">
                  <c:v>4.1114999999999924</c:v>
                </c:pt>
                <c:pt idx="57913">
                  <c:v>4.1134999999999877</c:v>
                </c:pt>
                <c:pt idx="57914">
                  <c:v>4.1154999999999973</c:v>
                </c:pt>
                <c:pt idx="57915">
                  <c:v>4.1174999999999926</c:v>
                </c:pt>
                <c:pt idx="57916">
                  <c:v>4.1194999999999879</c:v>
                </c:pt>
                <c:pt idx="57917">
                  <c:v>4.1214999999999975</c:v>
                </c:pt>
                <c:pt idx="57918">
                  <c:v>4.1234999999999928</c:v>
                </c:pt>
                <c:pt idx="57919">
                  <c:v>4.1254999999999882</c:v>
                </c:pt>
                <c:pt idx="57920">
                  <c:v>4.1274999999999977</c:v>
                </c:pt>
                <c:pt idx="57921">
                  <c:v>4.1294999999999931</c:v>
                </c:pt>
                <c:pt idx="57922">
                  <c:v>4.1314999999999884</c:v>
                </c:pt>
                <c:pt idx="57923">
                  <c:v>4.133499999999998</c:v>
                </c:pt>
                <c:pt idx="57924">
                  <c:v>4.1354999999999933</c:v>
                </c:pt>
                <c:pt idx="57925">
                  <c:v>4.1374999999999886</c:v>
                </c:pt>
                <c:pt idx="57926">
                  <c:v>4.1394999999999982</c:v>
                </c:pt>
                <c:pt idx="57927">
                  <c:v>4.1414999999999935</c:v>
                </c:pt>
                <c:pt idx="57928">
                  <c:v>4.1434999999999889</c:v>
                </c:pt>
                <c:pt idx="57929">
                  <c:v>4.1454999999999984</c:v>
                </c:pt>
                <c:pt idx="57930">
                  <c:v>4.1474999999999937</c:v>
                </c:pt>
                <c:pt idx="57931">
                  <c:v>4.1494999999999891</c:v>
                </c:pt>
                <c:pt idx="57932">
                  <c:v>4.1514999999999986</c:v>
                </c:pt>
                <c:pt idx="57933">
                  <c:v>4.153499999999994</c:v>
                </c:pt>
                <c:pt idx="57934">
                  <c:v>4.1554999999999893</c:v>
                </c:pt>
                <c:pt idx="57935">
                  <c:v>4.1574999999999989</c:v>
                </c:pt>
                <c:pt idx="57936">
                  <c:v>4.1594999999999942</c:v>
                </c:pt>
                <c:pt idx="57937">
                  <c:v>4.1614999999999895</c:v>
                </c:pt>
                <c:pt idx="57938">
                  <c:v>4.1634999999999991</c:v>
                </c:pt>
                <c:pt idx="57939">
                  <c:v>4.1654999999999944</c:v>
                </c:pt>
                <c:pt idx="57940">
                  <c:v>4.1674999999999898</c:v>
                </c:pt>
                <c:pt idx="57941">
                  <c:v>4.1694999999999993</c:v>
                </c:pt>
                <c:pt idx="57942">
                  <c:v>4.1714999999999947</c:v>
                </c:pt>
                <c:pt idx="57943">
                  <c:v>4.17349999999999</c:v>
                </c:pt>
                <c:pt idx="57944">
                  <c:v>4.1754999999999995</c:v>
                </c:pt>
                <c:pt idx="57945">
                  <c:v>4.1774999999999949</c:v>
                </c:pt>
                <c:pt idx="57946">
                  <c:v>4.1794999999999902</c:v>
                </c:pt>
                <c:pt idx="57947">
                  <c:v>4.1814999999999998</c:v>
                </c:pt>
                <c:pt idx="57948">
                  <c:v>4.1834999999999951</c:v>
                </c:pt>
                <c:pt idx="57949">
                  <c:v>4.1854999999999905</c:v>
                </c:pt>
                <c:pt idx="57950">
                  <c:v>4.1875</c:v>
                </c:pt>
                <c:pt idx="57951">
                  <c:v>4.1894999999999953</c:v>
                </c:pt>
                <c:pt idx="57952">
                  <c:v>4.1914999999999907</c:v>
                </c:pt>
                <c:pt idx="57953">
                  <c:v>4.1935000000000002</c:v>
                </c:pt>
                <c:pt idx="57954">
                  <c:v>4.1954999999999956</c:v>
                </c:pt>
                <c:pt idx="57955">
                  <c:v>4.1974999999999909</c:v>
                </c:pt>
                <c:pt idx="57956">
                  <c:v>4.1995000000000005</c:v>
                </c:pt>
                <c:pt idx="57957">
                  <c:v>4.2014999999999958</c:v>
                </c:pt>
                <c:pt idx="57958">
                  <c:v>4.2034999999999911</c:v>
                </c:pt>
                <c:pt idx="57959">
                  <c:v>4.2055000000000007</c:v>
                </c:pt>
                <c:pt idx="57960">
                  <c:v>4.207499999999996</c:v>
                </c:pt>
                <c:pt idx="57961">
                  <c:v>4.2094999999999914</c:v>
                </c:pt>
                <c:pt idx="57962">
                  <c:v>4.2115000000000009</c:v>
                </c:pt>
                <c:pt idx="57963">
                  <c:v>4.2134999999999962</c:v>
                </c:pt>
                <c:pt idx="57964">
                  <c:v>4.2154999999999916</c:v>
                </c:pt>
                <c:pt idx="57965">
                  <c:v>4.2175000000000011</c:v>
                </c:pt>
                <c:pt idx="57966">
                  <c:v>4.2194999999999965</c:v>
                </c:pt>
                <c:pt idx="57967">
                  <c:v>4.2214999999999918</c:v>
                </c:pt>
                <c:pt idx="57968">
                  <c:v>4.2235000000000014</c:v>
                </c:pt>
                <c:pt idx="57969">
                  <c:v>4.2254999999999967</c:v>
                </c:pt>
                <c:pt idx="57970">
                  <c:v>4.227499999999992</c:v>
                </c:pt>
                <c:pt idx="57971">
                  <c:v>4.2294999999999874</c:v>
                </c:pt>
                <c:pt idx="57972">
                  <c:v>4.2314999999999969</c:v>
                </c:pt>
                <c:pt idx="57973">
                  <c:v>4.2334999999999923</c:v>
                </c:pt>
                <c:pt idx="57974">
                  <c:v>4.2354999999999876</c:v>
                </c:pt>
                <c:pt idx="57975">
                  <c:v>4.2374999999999972</c:v>
                </c:pt>
                <c:pt idx="57976">
                  <c:v>4.2394999999999925</c:v>
                </c:pt>
                <c:pt idx="57977">
                  <c:v>4.2414999999999878</c:v>
                </c:pt>
                <c:pt idx="57978">
                  <c:v>4.2434999999999974</c:v>
                </c:pt>
                <c:pt idx="57979">
                  <c:v>4.2454999999999927</c:v>
                </c:pt>
                <c:pt idx="57980">
                  <c:v>4.2474999999999881</c:v>
                </c:pt>
                <c:pt idx="57981">
                  <c:v>4.2494999999999976</c:v>
                </c:pt>
                <c:pt idx="57982">
                  <c:v>4.251499999999993</c:v>
                </c:pt>
                <c:pt idx="57983">
                  <c:v>4.2534999999999883</c:v>
                </c:pt>
                <c:pt idx="57984">
                  <c:v>4.2554999999999978</c:v>
                </c:pt>
                <c:pt idx="57985">
                  <c:v>4.2574999999999932</c:v>
                </c:pt>
                <c:pt idx="57986">
                  <c:v>4.2594999999999885</c:v>
                </c:pt>
                <c:pt idx="57987">
                  <c:v>4.2614999999999981</c:v>
                </c:pt>
                <c:pt idx="57988">
                  <c:v>4.2634999999999934</c:v>
                </c:pt>
                <c:pt idx="57989">
                  <c:v>4.2654999999999887</c:v>
                </c:pt>
                <c:pt idx="57990">
                  <c:v>4.2674999999999983</c:v>
                </c:pt>
                <c:pt idx="57991">
                  <c:v>4.2694999999999936</c:v>
                </c:pt>
                <c:pt idx="57992">
                  <c:v>4.271499999999989</c:v>
                </c:pt>
                <c:pt idx="57993">
                  <c:v>4.2734999999999985</c:v>
                </c:pt>
                <c:pt idx="57994">
                  <c:v>4.2754999999999939</c:v>
                </c:pt>
                <c:pt idx="57995">
                  <c:v>4.2774999999999892</c:v>
                </c:pt>
                <c:pt idx="57996">
                  <c:v>4.2794999999999987</c:v>
                </c:pt>
                <c:pt idx="57997">
                  <c:v>4.2814999999999941</c:v>
                </c:pt>
                <c:pt idx="57998">
                  <c:v>4.2834999999999894</c:v>
                </c:pt>
                <c:pt idx="57999">
                  <c:v>4.285499999999999</c:v>
                </c:pt>
                <c:pt idx="58000">
                  <c:v>4.2874999999999943</c:v>
                </c:pt>
                <c:pt idx="58001">
                  <c:v>4.2894999999999897</c:v>
                </c:pt>
                <c:pt idx="58002">
                  <c:v>4.2914999999999992</c:v>
                </c:pt>
                <c:pt idx="58003">
                  <c:v>4.2934999999999945</c:v>
                </c:pt>
                <c:pt idx="58004">
                  <c:v>4.2954999999999899</c:v>
                </c:pt>
                <c:pt idx="58005">
                  <c:v>4.2974999999999994</c:v>
                </c:pt>
                <c:pt idx="58006">
                  <c:v>4.2994999999999948</c:v>
                </c:pt>
                <c:pt idx="58007">
                  <c:v>4.3014999999999901</c:v>
                </c:pt>
                <c:pt idx="58008">
                  <c:v>4.3034999999999997</c:v>
                </c:pt>
                <c:pt idx="58009">
                  <c:v>4.305499999999995</c:v>
                </c:pt>
                <c:pt idx="58010">
                  <c:v>4.3074999999999903</c:v>
                </c:pt>
                <c:pt idx="58011">
                  <c:v>4.3094999999999999</c:v>
                </c:pt>
                <c:pt idx="58012">
                  <c:v>4.3114999999999952</c:v>
                </c:pt>
                <c:pt idx="58013">
                  <c:v>4.3134999999999906</c:v>
                </c:pt>
                <c:pt idx="58014">
                  <c:v>4.3155000000000001</c:v>
                </c:pt>
                <c:pt idx="58015">
                  <c:v>4.3174999999999955</c:v>
                </c:pt>
                <c:pt idx="58016">
                  <c:v>4.3194999999999908</c:v>
                </c:pt>
                <c:pt idx="58017">
                  <c:v>4.3215000000000003</c:v>
                </c:pt>
                <c:pt idx="58018">
                  <c:v>4.3234999999999957</c:v>
                </c:pt>
                <c:pt idx="58019">
                  <c:v>4.325499999999991</c:v>
                </c:pt>
                <c:pt idx="58020">
                  <c:v>4.3275000000000006</c:v>
                </c:pt>
                <c:pt idx="58021">
                  <c:v>4.3294999999999959</c:v>
                </c:pt>
                <c:pt idx="58022">
                  <c:v>4.3314999999999912</c:v>
                </c:pt>
                <c:pt idx="58023">
                  <c:v>4.3335000000000008</c:v>
                </c:pt>
                <c:pt idx="58024">
                  <c:v>4.3354999999999961</c:v>
                </c:pt>
                <c:pt idx="58025">
                  <c:v>4.3374999999999915</c:v>
                </c:pt>
                <c:pt idx="58026">
                  <c:v>4.339500000000001</c:v>
                </c:pt>
                <c:pt idx="58027">
                  <c:v>4.3414999999999964</c:v>
                </c:pt>
                <c:pt idx="58028">
                  <c:v>4.3434999999999917</c:v>
                </c:pt>
                <c:pt idx="58029">
                  <c:v>4.3455000000000013</c:v>
                </c:pt>
                <c:pt idx="58030">
                  <c:v>4.3474999999999966</c:v>
                </c:pt>
                <c:pt idx="58031">
                  <c:v>4.3494999999999919</c:v>
                </c:pt>
                <c:pt idx="58032">
                  <c:v>4.3514999999999873</c:v>
                </c:pt>
                <c:pt idx="58033">
                  <c:v>4.3534999999999968</c:v>
                </c:pt>
                <c:pt idx="58034">
                  <c:v>4.3554999999999922</c:v>
                </c:pt>
                <c:pt idx="58035">
                  <c:v>4.3574999999999875</c:v>
                </c:pt>
                <c:pt idx="58036">
                  <c:v>4.359499999999997</c:v>
                </c:pt>
                <c:pt idx="58037">
                  <c:v>4.3614999999999924</c:v>
                </c:pt>
                <c:pt idx="58038">
                  <c:v>4.3634999999999877</c:v>
                </c:pt>
                <c:pt idx="58039">
                  <c:v>4.3654999999999973</c:v>
                </c:pt>
                <c:pt idx="58040">
                  <c:v>4.3674999999999926</c:v>
                </c:pt>
                <c:pt idx="58041">
                  <c:v>4.3694999999999879</c:v>
                </c:pt>
                <c:pt idx="58042">
                  <c:v>4.3714999999999975</c:v>
                </c:pt>
                <c:pt idx="58043">
                  <c:v>4.3734999999999928</c:v>
                </c:pt>
                <c:pt idx="58044">
                  <c:v>4.3754999999999882</c:v>
                </c:pt>
                <c:pt idx="58045">
                  <c:v>4.3774999999999977</c:v>
                </c:pt>
                <c:pt idx="58046">
                  <c:v>4.3794999999999931</c:v>
                </c:pt>
                <c:pt idx="58047">
                  <c:v>4.3814999999999884</c:v>
                </c:pt>
                <c:pt idx="58048">
                  <c:v>4.383499999999998</c:v>
                </c:pt>
                <c:pt idx="58049">
                  <c:v>4.3854999999999933</c:v>
                </c:pt>
                <c:pt idx="58050">
                  <c:v>4.3874999999999886</c:v>
                </c:pt>
                <c:pt idx="58051">
                  <c:v>4.3894999999999982</c:v>
                </c:pt>
                <c:pt idx="58052">
                  <c:v>4.3914999999999935</c:v>
                </c:pt>
                <c:pt idx="58053">
                  <c:v>4.3934999999999889</c:v>
                </c:pt>
                <c:pt idx="58054">
                  <c:v>4.3954999999999984</c:v>
                </c:pt>
                <c:pt idx="58055">
                  <c:v>4.3974999999999937</c:v>
                </c:pt>
                <c:pt idx="58056">
                  <c:v>4.3994999999999891</c:v>
                </c:pt>
                <c:pt idx="58057">
                  <c:v>4.4014999999999986</c:v>
                </c:pt>
                <c:pt idx="58058">
                  <c:v>4.403499999999994</c:v>
                </c:pt>
                <c:pt idx="58059">
                  <c:v>4.4054999999999893</c:v>
                </c:pt>
                <c:pt idx="58060">
                  <c:v>4.4074999999999989</c:v>
                </c:pt>
                <c:pt idx="58061">
                  <c:v>4.4094999999999942</c:v>
                </c:pt>
                <c:pt idx="58062">
                  <c:v>4.4114999999999895</c:v>
                </c:pt>
                <c:pt idx="58063">
                  <c:v>4.4134999999999991</c:v>
                </c:pt>
                <c:pt idx="58064">
                  <c:v>4.4154999999999944</c:v>
                </c:pt>
                <c:pt idx="58065">
                  <c:v>4.4174999999999898</c:v>
                </c:pt>
                <c:pt idx="58066">
                  <c:v>4.4194999999999993</c:v>
                </c:pt>
                <c:pt idx="58067">
                  <c:v>4.4214999999999947</c:v>
                </c:pt>
                <c:pt idx="58068">
                  <c:v>4.42349999999999</c:v>
                </c:pt>
                <c:pt idx="58069">
                  <c:v>4.4254999999999995</c:v>
                </c:pt>
                <c:pt idx="58070">
                  <c:v>4.4274999999999949</c:v>
                </c:pt>
                <c:pt idx="58071">
                  <c:v>4.4294999999999902</c:v>
                </c:pt>
                <c:pt idx="58072">
                  <c:v>4.4314999999999998</c:v>
                </c:pt>
                <c:pt idx="58073">
                  <c:v>4.4334999999999951</c:v>
                </c:pt>
                <c:pt idx="58074">
                  <c:v>4.4354999999999905</c:v>
                </c:pt>
                <c:pt idx="58075">
                  <c:v>4.4375</c:v>
                </c:pt>
                <c:pt idx="58076">
                  <c:v>4.4394999999999953</c:v>
                </c:pt>
                <c:pt idx="58077">
                  <c:v>4.4414999999999907</c:v>
                </c:pt>
                <c:pt idx="58078">
                  <c:v>4.4435000000000002</c:v>
                </c:pt>
                <c:pt idx="58079">
                  <c:v>4.4454999999999956</c:v>
                </c:pt>
                <c:pt idx="58080">
                  <c:v>4.4474999999999909</c:v>
                </c:pt>
                <c:pt idx="58081">
                  <c:v>4.4495000000000005</c:v>
                </c:pt>
                <c:pt idx="58082">
                  <c:v>4.4514999999999958</c:v>
                </c:pt>
                <c:pt idx="58083">
                  <c:v>4.4534999999999911</c:v>
                </c:pt>
                <c:pt idx="58084">
                  <c:v>4.4555000000000007</c:v>
                </c:pt>
                <c:pt idx="58085">
                  <c:v>4.457499999999996</c:v>
                </c:pt>
                <c:pt idx="58086">
                  <c:v>4.4594999999999914</c:v>
                </c:pt>
                <c:pt idx="58087">
                  <c:v>4.4615000000000009</c:v>
                </c:pt>
                <c:pt idx="58088">
                  <c:v>4.4634999999999962</c:v>
                </c:pt>
                <c:pt idx="58089">
                  <c:v>4.4654999999999916</c:v>
                </c:pt>
                <c:pt idx="58090">
                  <c:v>4.4675000000000011</c:v>
                </c:pt>
                <c:pt idx="58091">
                  <c:v>4.4694999999999965</c:v>
                </c:pt>
                <c:pt idx="58092">
                  <c:v>4.4714999999999918</c:v>
                </c:pt>
                <c:pt idx="58093">
                  <c:v>4.4735000000000014</c:v>
                </c:pt>
                <c:pt idx="58094">
                  <c:v>4.4754999999999967</c:v>
                </c:pt>
                <c:pt idx="58095">
                  <c:v>4.477499999999992</c:v>
                </c:pt>
                <c:pt idx="58096">
                  <c:v>4.4794999999999874</c:v>
                </c:pt>
                <c:pt idx="58097">
                  <c:v>4.4814999999999969</c:v>
                </c:pt>
                <c:pt idx="58098">
                  <c:v>4.4834999999999923</c:v>
                </c:pt>
                <c:pt idx="58099">
                  <c:v>4.4854999999999876</c:v>
                </c:pt>
                <c:pt idx="58100">
                  <c:v>4.4874999999999972</c:v>
                </c:pt>
                <c:pt idx="58101">
                  <c:v>4.4894999999999925</c:v>
                </c:pt>
                <c:pt idx="58102">
                  <c:v>4.4914999999999878</c:v>
                </c:pt>
                <c:pt idx="58103">
                  <c:v>4.4934999999999974</c:v>
                </c:pt>
                <c:pt idx="58104">
                  <c:v>4.4954999999999927</c:v>
                </c:pt>
                <c:pt idx="58105">
                  <c:v>4.4974999999999881</c:v>
                </c:pt>
                <c:pt idx="58106">
                  <c:v>4.4994999999999976</c:v>
                </c:pt>
                <c:pt idx="58107">
                  <c:v>4.501499999999993</c:v>
                </c:pt>
                <c:pt idx="58108">
                  <c:v>4.5034999999999883</c:v>
                </c:pt>
                <c:pt idx="58109">
                  <c:v>4.5054999999999978</c:v>
                </c:pt>
                <c:pt idx="58110">
                  <c:v>4.5074999999999932</c:v>
                </c:pt>
                <c:pt idx="58111">
                  <c:v>4.5094999999999885</c:v>
                </c:pt>
                <c:pt idx="58112">
                  <c:v>4.5114999999999981</c:v>
                </c:pt>
                <c:pt idx="58113">
                  <c:v>4.5134999999999934</c:v>
                </c:pt>
                <c:pt idx="58114">
                  <c:v>4.5154999999999887</c:v>
                </c:pt>
                <c:pt idx="58115">
                  <c:v>4.5174999999999983</c:v>
                </c:pt>
                <c:pt idx="58116">
                  <c:v>4.5194999999999936</c:v>
                </c:pt>
                <c:pt idx="58117">
                  <c:v>4.521499999999989</c:v>
                </c:pt>
                <c:pt idx="58118">
                  <c:v>4.5234999999999985</c:v>
                </c:pt>
                <c:pt idx="58119">
                  <c:v>4.5254999999999939</c:v>
                </c:pt>
                <c:pt idx="58120">
                  <c:v>4.5274999999999892</c:v>
                </c:pt>
                <c:pt idx="58121">
                  <c:v>4.5294999999999987</c:v>
                </c:pt>
                <c:pt idx="58122">
                  <c:v>4.5314999999999941</c:v>
                </c:pt>
                <c:pt idx="58123">
                  <c:v>4.5334999999999894</c:v>
                </c:pt>
                <c:pt idx="58124">
                  <c:v>4.535499999999999</c:v>
                </c:pt>
                <c:pt idx="58125">
                  <c:v>4.5374999999999943</c:v>
                </c:pt>
                <c:pt idx="58126">
                  <c:v>4.5394999999999897</c:v>
                </c:pt>
                <c:pt idx="58127">
                  <c:v>4.5414999999999992</c:v>
                </c:pt>
                <c:pt idx="58128">
                  <c:v>4.5434999999999945</c:v>
                </c:pt>
                <c:pt idx="58129">
                  <c:v>4.5454999999999899</c:v>
                </c:pt>
                <c:pt idx="58130">
                  <c:v>4.5474999999999994</c:v>
                </c:pt>
                <c:pt idx="58131">
                  <c:v>4.5494999999999948</c:v>
                </c:pt>
                <c:pt idx="58132">
                  <c:v>4.5514999999999901</c:v>
                </c:pt>
                <c:pt idx="58133">
                  <c:v>4.5534999999999997</c:v>
                </c:pt>
                <c:pt idx="58134">
                  <c:v>4.555499999999995</c:v>
                </c:pt>
                <c:pt idx="58135">
                  <c:v>4.5574999999999903</c:v>
                </c:pt>
                <c:pt idx="58136">
                  <c:v>4.5594999999999999</c:v>
                </c:pt>
                <c:pt idx="58137">
                  <c:v>4.5614999999999952</c:v>
                </c:pt>
                <c:pt idx="58138">
                  <c:v>4.5634999999999906</c:v>
                </c:pt>
                <c:pt idx="58139">
                  <c:v>4.5655000000000001</c:v>
                </c:pt>
                <c:pt idx="58140">
                  <c:v>4.5674999999999955</c:v>
                </c:pt>
                <c:pt idx="58141">
                  <c:v>4.5694999999999908</c:v>
                </c:pt>
                <c:pt idx="58142">
                  <c:v>4.5715000000000003</c:v>
                </c:pt>
                <c:pt idx="58143">
                  <c:v>4.5734999999999957</c:v>
                </c:pt>
                <c:pt idx="58144">
                  <c:v>4.575499999999991</c:v>
                </c:pt>
                <c:pt idx="58145">
                  <c:v>4.5775000000000006</c:v>
                </c:pt>
                <c:pt idx="58146">
                  <c:v>4.5794999999999959</c:v>
                </c:pt>
                <c:pt idx="58147">
                  <c:v>4.5814999999999912</c:v>
                </c:pt>
                <c:pt idx="58148">
                  <c:v>4.5835000000000008</c:v>
                </c:pt>
                <c:pt idx="58149">
                  <c:v>4.5854999999999961</c:v>
                </c:pt>
                <c:pt idx="58150">
                  <c:v>4.5874999999999915</c:v>
                </c:pt>
                <c:pt idx="58151">
                  <c:v>4.589500000000001</c:v>
                </c:pt>
                <c:pt idx="58152">
                  <c:v>4.5914999999999964</c:v>
                </c:pt>
                <c:pt idx="58153">
                  <c:v>4.5934999999999917</c:v>
                </c:pt>
                <c:pt idx="58154">
                  <c:v>4.5955000000000013</c:v>
                </c:pt>
                <c:pt idx="58155">
                  <c:v>4.5974999999999966</c:v>
                </c:pt>
                <c:pt idx="58156">
                  <c:v>4.5994999999999919</c:v>
                </c:pt>
                <c:pt idx="58157">
                  <c:v>4.6014999999999873</c:v>
                </c:pt>
                <c:pt idx="58158">
                  <c:v>4.6034999999999968</c:v>
                </c:pt>
                <c:pt idx="58159">
                  <c:v>4.6054999999999922</c:v>
                </c:pt>
                <c:pt idx="58160">
                  <c:v>4.6074999999999875</c:v>
                </c:pt>
                <c:pt idx="58161">
                  <c:v>4.609499999999997</c:v>
                </c:pt>
                <c:pt idx="58162">
                  <c:v>4.6114999999999924</c:v>
                </c:pt>
                <c:pt idx="58163">
                  <c:v>4.6134999999999877</c:v>
                </c:pt>
                <c:pt idx="58164">
                  <c:v>4.6154999999999973</c:v>
                </c:pt>
                <c:pt idx="58165">
                  <c:v>4.6174999999999926</c:v>
                </c:pt>
                <c:pt idx="58166">
                  <c:v>4.6194999999999879</c:v>
                </c:pt>
                <c:pt idx="58167">
                  <c:v>4.6214999999999975</c:v>
                </c:pt>
                <c:pt idx="58168">
                  <c:v>4.6234999999999928</c:v>
                </c:pt>
                <c:pt idx="58169">
                  <c:v>4.6254999999999882</c:v>
                </c:pt>
                <c:pt idx="58170">
                  <c:v>4.6274999999999977</c:v>
                </c:pt>
                <c:pt idx="58171">
                  <c:v>4.6294999999999931</c:v>
                </c:pt>
                <c:pt idx="58172">
                  <c:v>4.6314999999999884</c:v>
                </c:pt>
                <c:pt idx="58173">
                  <c:v>4.633499999999998</c:v>
                </c:pt>
                <c:pt idx="58174">
                  <c:v>4.6354999999999933</c:v>
                </c:pt>
                <c:pt idx="58175">
                  <c:v>4.6374999999999886</c:v>
                </c:pt>
                <c:pt idx="58176">
                  <c:v>4.6394999999999982</c:v>
                </c:pt>
                <c:pt idx="58177">
                  <c:v>4.6414999999999935</c:v>
                </c:pt>
                <c:pt idx="58178">
                  <c:v>4.6434999999999889</c:v>
                </c:pt>
                <c:pt idx="58179">
                  <c:v>4.6454999999999984</c:v>
                </c:pt>
                <c:pt idx="58180">
                  <c:v>4.6474999999999937</c:v>
                </c:pt>
                <c:pt idx="58181">
                  <c:v>4.6494999999999891</c:v>
                </c:pt>
                <c:pt idx="58182">
                  <c:v>4.6514999999999986</c:v>
                </c:pt>
                <c:pt idx="58183">
                  <c:v>4.653499999999994</c:v>
                </c:pt>
                <c:pt idx="58184">
                  <c:v>4.6554999999999893</c:v>
                </c:pt>
                <c:pt idx="58185">
                  <c:v>4.6574999999999989</c:v>
                </c:pt>
                <c:pt idx="58186">
                  <c:v>4.6594999999999942</c:v>
                </c:pt>
                <c:pt idx="58187">
                  <c:v>4.6614999999999895</c:v>
                </c:pt>
                <c:pt idx="58188">
                  <c:v>4.6634999999999991</c:v>
                </c:pt>
                <c:pt idx="58189">
                  <c:v>4.6654999999999944</c:v>
                </c:pt>
                <c:pt idx="58190">
                  <c:v>4.6674999999999898</c:v>
                </c:pt>
                <c:pt idx="58191">
                  <c:v>4.6694999999999993</c:v>
                </c:pt>
                <c:pt idx="58192">
                  <c:v>4.6714999999999947</c:v>
                </c:pt>
                <c:pt idx="58193">
                  <c:v>4.67349999999999</c:v>
                </c:pt>
                <c:pt idx="58194">
                  <c:v>4.6754999999999995</c:v>
                </c:pt>
                <c:pt idx="58195">
                  <c:v>4.6774999999999949</c:v>
                </c:pt>
                <c:pt idx="58196">
                  <c:v>4.6794999999999902</c:v>
                </c:pt>
                <c:pt idx="58197">
                  <c:v>4.6814999999999998</c:v>
                </c:pt>
                <c:pt idx="58198">
                  <c:v>4.6834999999999951</c:v>
                </c:pt>
                <c:pt idx="58199">
                  <c:v>4.6854999999999905</c:v>
                </c:pt>
                <c:pt idx="58200">
                  <c:v>4.6875</c:v>
                </c:pt>
                <c:pt idx="58201">
                  <c:v>4.6894999999999953</c:v>
                </c:pt>
                <c:pt idx="58202">
                  <c:v>4.6914999999999907</c:v>
                </c:pt>
                <c:pt idx="58203">
                  <c:v>4.6935000000000002</c:v>
                </c:pt>
                <c:pt idx="58204">
                  <c:v>4.6954999999999956</c:v>
                </c:pt>
                <c:pt idx="58205">
                  <c:v>4.6974999999999909</c:v>
                </c:pt>
                <c:pt idx="58206">
                  <c:v>4.6995000000000005</c:v>
                </c:pt>
                <c:pt idx="58207">
                  <c:v>4.7014999999999958</c:v>
                </c:pt>
                <c:pt idx="58208">
                  <c:v>4.7034999999999911</c:v>
                </c:pt>
                <c:pt idx="58209">
                  <c:v>4.7055000000000007</c:v>
                </c:pt>
                <c:pt idx="58210">
                  <c:v>4.707499999999996</c:v>
                </c:pt>
                <c:pt idx="58211">
                  <c:v>4.7094999999999914</c:v>
                </c:pt>
                <c:pt idx="58212">
                  <c:v>4.7115000000000009</c:v>
                </c:pt>
                <c:pt idx="58213">
                  <c:v>4.7134999999999962</c:v>
                </c:pt>
                <c:pt idx="58214">
                  <c:v>4.7154999999999916</c:v>
                </c:pt>
                <c:pt idx="58215">
                  <c:v>4.7175000000000011</c:v>
                </c:pt>
                <c:pt idx="58216">
                  <c:v>4.7194999999999965</c:v>
                </c:pt>
                <c:pt idx="58217">
                  <c:v>4.7214999999999918</c:v>
                </c:pt>
                <c:pt idx="58218">
                  <c:v>4.7235000000000014</c:v>
                </c:pt>
                <c:pt idx="58219">
                  <c:v>4.7254999999999967</c:v>
                </c:pt>
                <c:pt idx="58220">
                  <c:v>4.727499999999992</c:v>
                </c:pt>
                <c:pt idx="58221">
                  <c:v>4.7294999999999874</c:v>
                </c:pt>
                <c:pt idx="58222">
                  <c:v>4.7314999999999969</c:v>
                </c:pt>
                <c:pt idx="58223">
                  <c:v>4.7334999999999923</c:v>
                </c:pt>
                <c:pt idx="58224">
                  <c:v>4.7354999999999876</c:v>
                </c:pt>
                <c:pt idx="58225">
                  <c:v>4.7374999999999972</c:v>
                </c:pt>
                <c:pt idx="58226">
                  <c:v>4.7394999999999925</c:v>
                </c:pt>
                <c:pt idx="58227">
                  <c:v>4.7414999999999878</c:v>
                </c:pt>
                <c:pt idx="58228">
                  <c:v>4.7434999999999974</c:v>
                </c:pt>
                <c:pt idx="58229">
                  <c:v>4.7454999999999927</c:v>
                </c:pt>
                <c:pt idx="58230">
                  <c:v>4.7474999999999881</c:v>
                </c:pt>
                <c:pt idx="58231">
                  <c:v>4.7494999999999976</c:v>
                </c:pt>
              </c:numCache>
            </c:numRef>
          </c:xVal>
          <c:yVal>
            <c:numRef>
              <c:f>traffic!$AD$8:$AD$58239</c:f>
              <c:numCache>
                <c:formatCode>General</c:formatCode>
                <c:ptCount val="582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6E-134</c:v>
                </c:pt>
                <c:pt idx="1309" formatCode="0.00E+00">
                  <c:v>-8.7764199999999996E-134</c:v>
                </c:pt>
                <c:pt idx="1310" formatCode="0.00E+00">
                  <c:v>-2.23473E-133</c:v>
                </c:pt>
                <c:pt idx="1311" formatCode="0.00E+00">
                  <c:v>-1.7172000000000001E-133</c:v>
                </c:pt>
                <c:pt idx="1312" formatCode="0.00E+00">
                  <c:v>2.39586E-133</c:v>
                </c:pt>
                <c:pt idx="1313" formatCode="0.00E+00">
                  <c:v>7.9595500000000001E-133</c:v>
                </c:pt>
                <c:pt idx="1314" formatCode="0.00E+00">
                  <c:v>7.5164199999999992E-133</c:v>
                </c:pt>
                <c:pt idx="1315" formatCode="0.00E+00">
                  <c:v>-5.8777600000000002E-133</c:v>
                </c:pt>
                <c:pt idx="1316" formatCode="0.00E+00">
                  <c:v>-2.6668900000000001E-132</c:v>
                </c:pt>
                <c:pt idx="1317" formatCode="0.00E+00">
                  <c:v>-2.9463699999999998E-132</c:v>
                </c:pt>
                <c:pt idx="1318" formatCode="0.00E+00">
                  <c:v>1.4447200000000001E-132</c:v>
                </c:pt>
                <c:pt idx="1319" formatCode="0.00E+00">
                  <c:v>9.3328099999999995E-132</c:v>
                </c:pt>
                <c:pt idx="1320" formatCode="0.00E+00">
                  <c:v>1.2377100000000001E-131</c:v>
                </c:pt>
                <c:pt idx="1321" formatCode="0.00E+00">
                  <c:v>-4.6208700000000002E-133</c:v>
                </c:pt>
                <c:pt idx="1322" formatCode="0.00E+00">
                  <c:v>-2.7964799999999999E-131</c:v>
                </c:pt>
                <c:pt idx="1323" formatCode="0.00E+00">
                  <c:v>-4.24152E-131</c:v>
                </c:pt>
                <c:pt idx="1324" formatCode="0.00E+00">
                  <c:v>-2.2813099999999999E-132</c:v>
                </c:pt>
                <c:pt idx="1325" formatCode="0.00E+00">
                  <c:v>9.6653899999999998E-131</c:v>
                </c:pt>
                <c:pt idx="1326" formatCode="0.00E+00">
                  <c:v>1.6254E-130</c:v>
                </c:pt>
                <c:pt idx="1327" formatCode="0.00E+00">
                  <c:v>3.2680699999999999E-131</c:v>
                </c:pt>
                <c:pt idx="1328" formatCode="0.00E+00">
                  <c:v>-3.4327500000000001E-130</c:v>
                </c:pt>
                <c:pt idx="1329" formatCode="0.00E+00">
                  <c:v>-6.6692200000000003E-130</c:v>
                </c:pt>
                <c:pt idx="1330" formatCode="0.00E+00">
                  <c:v>-3.4475000000000002E-130</c:v>
                </c:pt>
                <c:pt idx="1331" formatCode="0.00E+00">
                  <c:v>9.1102899999999997E-130</c:v>
                </c:pt>
                <c:pt idx="1332" formatCode="0.00E+00">
                  <c:v>2.1665199999999998E-129</c:v>
                </c:pt>
                <c:pt idx="1333" formatCode="0.00E+00">
                  <c:v>1.26046E-129</c:v>
                </c:pt>
                <c:pt idx="1334" formatCode="0.00E+00">
                  <c:v>-3.15554E-129</c:v>
                </c:pt>
                <c:pt idx="1335" formatCode="0.00E+00">
                  <c:v>-8.2113799999999999E-129</c:v>
                </c:pt>
                <c:pt idx="1336" formatCode="0.00E+00">
                  <c:v>-5.85784E-129</c:v>
                </c:pt>
                <c:pt idx="1337" formatCode="0.00E+00">
                  <c:v>1.02534E-128</c:v>
                </c:pt>
                <c:pt idx="1338" formatCode="0.00E+00">
                  <c:v>3.1989199999999999E-128</c:v>
                </c:pt>
                <c:pt idx="1339" formatCode="0.00E+00">
                  <c:v>3.1258700000000002E-128</c:v>
                </c:pt>
                <c:pt idx="1340" formatCode="0.00E+00">
                  <c:v>-1.95601E-128</c:v>
                </c:pt>
                <c:pt idx="1341" formatCode="0.00E+00">
                  <c:v>-1.00403E-127</c:v>
                </c:pt>
                <c:pt idx="1342" formatCode="0.00E+00">
                  <c:v>-1.1610099999999999E-127</c:v>
                </c:pt>
                <c:pt idx="1343" formatCode="0.00E+00">
                  <c:v>4.11838E-128</c:v>
                </c:pt>
                <c:pt idx="1344" formatCode="0.00E+00">
                  <c:v>3.2591900000000001E-127</c:v>
                </c:pt>
                <c:pt idx="1345" formatCode="0.00E+00">
                  <c:v>4.0131400000000003E-127</c:v>
                </c:pt>
                <c:pt idx="1346" formatCode="0.00E+00">
                  <c:v>-1.6578000000000001E-127</c:v>
                </c:pt>
                <c:pt idx="1347" formatCode="0.00E+00">
                  <c:v>-1.3058900000000001E-126</c:v>
                </c:pt>
                <c:pt idx="1348" formatCode="0.00E+00">
                  <c:v>-1.89501E-126</c:v>
                </c:pt>
                <c:pt idx="1349" formatCode="0.00E+00">
                  <c:v>-2.3779399999999999E-127</c:v>
                </c:pt>
                <c:pt idx="1350" formatCode="0.00E+00">
                  <c:v>3.83528E-126</c:v>
                </c:pt>
                <c:pt idx="1351" formatCode="0.00E+00">
                  <c:v>6.8068000000000006E-126</c:v>
                </c:pt>
                <c:pt idx="1352" formatCode="0.00E+00">
                  <c:v>2.41498E-126</c:v>
                </c:pt>
                <c:pt idx="1353" formatCode="0.00E+00">
                  <c:v>-1.15028E-125</c:v>
                </c:pt>
                <c:pt idx="1354" formatCode="0.00E+00">
                  <c:v>-2.38187E-125</c:v>
                </c:pt>
                <c:pt idx="1355" formatCode="0.00E+00">
                  <c:v>-1.23228E-125</c:v>
                </c:pt>
                <c:pt idx="1356" formatCode="0.00E+00">
                  <c:v>3.3607600000000001E-125</c:v>
                </c:pt>
                <c:pt idx="1357" formatCode="0.00E+00">
                  <c:v>7.9053500000000001E-125</c:v>
                </c:pt>
                <c:pt idx="1358" formatCode="0.00E+00">
                  <c:v>4.18037E-125</c:v>
                </c:pt>
                <c:pt idx="1359" formatCode="0.00E+00">
                  <c:v>-1.30034E-124</c:v>
                </c:pt>
                <c:pt idx="1360" formatCode="0.00E+00">
                  <c:v>-3.31063E-124</c:v>
                </c:pt>
                <c:pt idx="1361" formatCode="0.00E+00">
                  <c:v>-2.7008800000000001E-124</c:v>
                </c:pt>
                <c:pt idx="1362" formatCode="0.00E+00">
                  <c:v>2.93887E-124</c:v>
                </c:pt>
                <c:pt idx="1363" formatCode="0.00E+00">
                  <c:v>1.0610799999999999E-123</c:v>
                </c:pt>
                <c:pt idx="1364" formatCode="0.00E+00">
                  <c:v>9.8318599999999997E-124</c:v>
                </c:pt>
                <c:pt idx="1365" formatCode="0.00E+00">
                  <c:v>-9.3650899999999997E-124</c:v>
                </c:pt>
                <c:pt idx="1366" formatCode="0.00E+00">
                  <c:v>-3.9158100000000001E-123</c:v>
                </c:pt>
                <c:pt idx="1367" formatCode="0.00E+00">
                  <c:v>-4.2641799999999998E-123</c:v>
                </c:pt>
                <c:pt idx="1368" formatCode="0.00E+00">
                  <c:v>2.2441600000000001E-123</c:v>
                </c:pt>
                <c:pt idx="1369" formatCode="0.00E+00">
                  <c:v>1.3934500000000001E-122</c:v>
                </c:pt>
                <c:pt idx="1370" formatCode="0.00E+00">
                  <c:v>1.8839199999999999E-122</c:v>
                </c:pt>
                <c:pt idx="1371" formatCode="0.00E+00">
                  <c:v>1.9161599999999999E-123</c:v>
                </c:pt>
                <c:pt idx="1372" formatCode="0.00E+00">
                  <c:v>-3.4521199999999999E-122</c:v>
                </c:pt>
                <c:pt idx="1373" formatCode="0.00E+00">
                  <c:v>-5.0613100000000004E-122</c:v>
                </c:pt>
                <c:pt idx="1374" formatCode="0.00E+00">
                  <c:v>1.3383699999999999E-122</c:v>
                </c:pt>
                <c:pt idx="1375" formatCode="0.00E+00">
                  <c:v>1.6235300000000001E-121</c:v>
                </c:pt>
                <c:pt idx="1376" formatCode="0.00E+00">
                  <c:v>2.6429899999999998E-121</c:v>
                </c:pt>
                <c:pt idx="1377" formatCode="0.00E+00">
                  <c:v>8.4914600000000002E-122</c:v>
                </c:pt>
                <c:pt idx="1378" formatCode="0.00E+00">
                  <c:v>-4.5154300000000004E-121</c:v>
                </c:pt>
                <c:pt idx="1379" formatCode="0.00E+00">
                  <c:v>-9.2198899999999993E-121</c:v>
                </c:pt>
                <c:pt idx="1380" formatCode="0.00E+00">
                  <c:v>-4.8914200000000001E-121</c:v>
                </c:pt>
                <c:pt idx="1381" formatCode="0.00E+00">
                  <c:v>1.2439E-120</c:v>
                </c:pt>
                <c:pt idx="1382" formatCode="0.00E+00">
                  <c:v>2.9559799999999999E-120</c:v>
                </c:pt>
                <c:pt idx="1383" formatCode="0.00E+00">
                  <c:v>1.5340600000000001E-120</c:v>
                </c:pt>
                <c:pt idx="1384" formatCode="0.00E+00">
                  <c:v>-4.9933000000000002E-120</c:v>
                </c:pt>
                <c:pt idx="1385" formatCode="0.00E+00">
                  <c:v>-1.2673399999999999E-119</c:v>
                </c:pt>
                <c:pt idx="1386" formatCode="0.00E+00">
                  <c:v>-1.0809799999999999E-119</c:v>
                </c:pt>
                <c:pt idx="1387" formatCode="0.00E+00">
                  <c:v>9.1735999999999995E-120</c:v>
                </c:pt>
                <c:pt idx="1388" formatCode="0.00E+00">
                  <c:v>3.6295900000000003E-119</c:v>
                </c:pt>
                <c:pt idx="1389" formatCode="0.00E+00">
                  <c:v>3.2629499999999999E-119</c:v>
                </c:pt>
                <c:pt idx="1390" formatCode="0.00E+00">
                  <c:v>-3.7560199999999997E-119</c:v>
                </c:pt>
                <c:pt idx="1391" formatCode="0.00E+00">
                  <c:v>-1.4580200000000001E-118</c:v>
                </c:pt>
                <c:pt idx="1392" formatCode="0.00E+00">
                  <c:v>-1.61578E-118</c:v>
                </c:pt>
                <c:pt idx="1393" formatCode="0.00E+00">
                  <c:v>6.5448299999999999E-119</c:v>
                </c:pt>
                <c:pt idx="1394" formatCode="0.00E+00">
                  <c:v>4.7526899999999997E-118</c:v>
                </c:pt>
                <c:pt idx="1395" formatCode="0.00E+00">
                  <c:v>6.2272400000000004E-118</c:v>
                </c:pt>
                <c:pt idx="1396" formatCode="0.00E+00">
                  <c:v>-6.5756300000000001E-119</c:v>
                </c:pt>
                <c:pt idx="1397" formatCode="0.00E+00">
                  <c:v>-1.51016E-117</c:v>
                </c:pt>
                <c:pt idx="1398" formatCode="0.00E+00">
                  <c:v>-2.2413200000000002E-117</c:v>
                </c:pt>
                <c:pt idx="1399" formatCode="0.00E+00">
                  <c:v>-2.4939099999999998E-119</c:v>
                </c:pt>
                <c:pt idx="1400" formatCode="0.00E+00">
                  <c:v>5.3799499999999998E-117</c:v>
                </c:pt>
                <c:pt idx="1401" formatCode="0.00E+00">
                  <c:v>9.1774500000000007E-117</c:v>
                </c:pt>
                <c:pt idx="1402" formatCode="0.00E+00">
                  <c:v>2.93785E-117</c:v>
                </c:pt>
                <c:pt idx="1403" formatCode="0.00E+00">
                  <c:v>-1.6078200000000001E-116</c:v>
                </c:pt>
                <c:pt idx="1404" formatCode="0.00E+00">
                  <c:v>-3.1739899999999999E-116</c:v>
                </c:pt>
                <c:pt idx="1405" formatCode="0.00E+00">
                  <c:v>-1.19888E-116</c:v>
                </c:pt>
                <c:pt idx="1406" formatCode="0.00E+00">
                  <c:v>5.7720099999999999E-116</c:v>
                </c:pt>
                <c:pt idx="1407" formatCode="0.00E+00">
                  <c:v>1.2777900000000001E-115</c:v>
                </c:pt>
                <c:pt idx="1408" formatCode="0.00E+00">
                  <c:v>8.1459100000000002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800000000001E-114</c:v>
                </c:pt>
                <c:pt idx="1419" formatCode="0.00E+00">
                  <c:v>1.8645100000000001E-113</c:v>
                </c:pt>
                <c:pt idx="1420" formatCode="0.00E+00">
                  <c:v>2.5017799999999999E-113</c:v>
                </c:pt>
                <c:pt idx="1421" formatCode="0.00E+00">
                  <c:v>-3.1675500000000001E-115</c:v>
                </c:pt>
                <c:pt idx="1422" formatCode="0.00E+00">
                  <c:v>-5.4373499999999995E-113</c:v>
                </c:pt>
                <c:pt idx="1423" formatCode="0.00E+00">
                  <c:v>-8.0952599999999998E-113</c:v>
                </c:pt>
                <c:pt idx="1424" formatCode="0.00E+00">
                  <c:v>3.5729599999999998E-114</c:v>
                </c:pt>
                <c:pt idx="1425" formatCode="0.00E+00">
                  <c:v>2.0644299999999999E-112</c:v>
                </c:pt>
                <c:pt idx="1426" formatCode="0.00E+00">
                  <c:v>3.4560999999999999E-112</c:v>
                </c:pt>
                <c:pt idx="1427" formatCode="0.00E+00">
                  <c:v>1.04826E-112</c:v>
                </c:pt>
                <c:pt idx="1428" formatCode="0.00E+00">
                  <c:v>-6.1247700000000004E-112</c:v>
                </c:pt>
                <c:pt idx="1429" formatCode="0.00E+00">
                  <c:v>-1.22279E-111</c:v>
                </c:pt>
                <c:pt idx="1430" formatCode="0.00E+00">
                  <c:v>-5.5737599999999999E-112</c:v>
                </c:pt>
                <c:pt idx="1431" formatCode="0.00E+00">
                  <c:v>1.9484600000000001E-111</c:v>
                </c:pt>
                <c:pt idx="1432" formatCode="0.00E+00">
                  <c:v>4.47741E-111</c:v>
                </c:pt>
                <c:pt idx="1433" formatCode="0.00E+00">
                  <c:v>2.84983E-111</c:v>
                </c:pt>
                <c:pt idx="1434" formatCode="0.00E+00">
                  <c:v>-5.5278199999999997E-111</c:v>
                </c:pt>
                <c:pt idx="1435" formatCode="0.00E+00">
                  <c:v>-1.5172100000000001E-110</c:v>
                </c:pt>
                <c:pt idx="1436" formatCode="0.00E+00">
                  <c:v>-1.0913699999999999E-110</c:v>
                </c:pt>
                <c:pt idx="1437" formatCode="0.00E+00">
                  <c:v>1.9119999999999999E-110</c:v>
                </c:pt>
                <c:pt idx="1438" formatCode="0.00E+00">
                  <c:v>5.9385400000000001E-110</c:v>
                </c:pt>
                <c:pt idx="1439" formatCode="0.00E+00">
                  <c:v>5.6419600000000004E-110</c:v>
                </c:pt>
                <c:pt idx="1440" formatCode="0.00E+00">
                  <c:v>-4.1582E-110</c:v>
                </c:pt>
                <c:pt idx="1441" formatCode="0.00E+00">
                  <c:v>-1.95482E-109</c:v>
                </c:pt>
                <c:pt idx="1442" formatCode="0.00E+00">
                  <c:v>-2.2338699999999998E-109</c:v>
                </c:pt>
                <c:pt idx="1443" formatCode="0.00E+00">
                  <c:v>8.66449E-110</c:v>
                </c:pt>
                <c:pt idx="1444" formatCode="0.00E+00">
                  <c:v>6.5297799999999998E-109</c:v>
                </c:pt>
                <c:pt idx="1445" formatCode="0.00E+00">
                  <c:v>8.5290400000000009E-109</c:v>
                </c:pt>
                <c:pt idx="1446" formatCode="0.00E+00">
                  <c:v>-1.1237800000000001E-109</c:v>
                </c:pt>
                <c:pt idx="1447" formatCode="0.00E+00">
                  <c:v>-2.1306599999999999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7900000000001E-106</c:v>
                </c:pt>
                <c:pt idx="1459" formatCode="0.00E+00">
                  <c:v>-2.0696000000000001E-106</c:v>
                </c:pt>
                <c:pt idx="1460" formatCode="0.00E+00">
                  <c:v>-5.9775199999999999E-106</c:v>
                </c:pt>
                <c:pt idx="1461" formatCode="0.00E+00">
                  <c:v>-4.9799299999999995E-106</c:v>
                </c:pt>
                <c:pt idx="1462" formatCode="0.00E+00">
                  <c:v>5.5700799999999999E-106</c:v>
                </c:pt>
                <c:pt idx="1463" formatCode="0.00E+00">
                  <c:v>2.0022400000000001E-105</c:v>
                </c:pt>
                <c:pt idx="1464" formatCode="0.00E+00">
                  <c:v>1.8568800000000001E-105</c:v>
                </c:pt>
                <c:pt idx="1465" formatCode="0.00E+00">
                  <c:v>-1.73453E-105</c:v>
                </c:pt>
                <c:pt idx="1466" formatCode="0.00E+00">
                  <c:v>-7.2430699999999996E-105</c:v>
                </c:pt>
                <c:pt idx="1467" formatCode="0.00E+00">
                  <c:v>-7.7184800000000007E-105</c:v>
                </c:pt>
                <c:pt idx="1468" formatCode="0.00E+00">
                  <c:v>4.5830200000000001E-105</c:v>
                </c:pt>
                <c:pt idx="1469" formatCode="0.00E+00">
                  <c:v>2.6265699999999999E-104</c:v>
                </c:pt>
                <c:pt idx="1470" formatCode="0.00E+00">
                  <c:v>3.3707700000000003E-104</c:v>
                </c:pt>
                <c:pt idx="1471" formatCode="0.00E+00">
                  <c:v>-4.3574599999999997E-105</c:v>
                </c:pt>
                <c:pt idx="1472" formatCode="0.00E+00">
                  <c:v>-8.4166999999999999E-104</c:v>
                </c:pt>
                <c:pt idx="1473" formatCode="0.00E+00">
                  <c:v>-1.2746800000000001E-103</c:v>
                </c:pt>
                <c:pt idx="1474" formatCode="0.00E+00">
                  <c:v>-1.7529000000000001E-104</c:v>
                </c:pt>
                <c:pt idx="1475" formatCode="0.00E+00">
                  <c:v>2.57348E-103</c:v>
                </c:pt>
                <c:pt idx="1476" formatCode="0.00E+00">
                  <c:v>4.3498100000000001E-103</c:v>
                </c:pt>
                <c:pt idx="1477" formatCode="0.00E+00">
                  <c:v>5.8453600000000003E-104</c:v>
                </c:pt>
                <c:pt idx="1478" formatCode="0.00E+00">
                  <c:v>-1.00396E-102</c:v>
                </c:pt>
                <c:pt idx="1479" formatCode="0.00E+00">
                  <c:v>-1.8959799999999999E-102</c:v>
                </c:pt>
                <c:pt idx="1480" formatCode="0.00E+00">
                  <c:v>-9.2202700000000008E-103</c:v>
                </c:pt>
                <c:pt idx="1481" formatCode="0.00E+00">
                  <c:v>2.7021399999999999E-102</c:v>
                </c:pt>
                <c:pt idx="1482" formatCode="0.00E+00">
                  <c:v>6.3748600000000001E-102</c:v>
                </c:pt>
                <c:pt idx="1483" formatCode="0.00E+00">
                  <c:v>4.1807700000000002E-102</c:v>
                </c:pt>
                <c:pt idx="1484" formatCode="0.00E+00">
                  <c:v>-7.7043099999999997E-102</c:v>
                </c:pt>
                <c:pt idx="1485" formatCode="0.00E+00">
                  <c:v>-2.1573700000000001E-101</c:v>
                </c:pt>
                <c:pt idx="1486" formatCode="0.00E+00">
                  <c:v>-1.61269E-101</c:v>
                </c:pt>
                <c:pt idx="1487" formatCode="0.00E+00">
                  <c:v>2.5265E-101</c:v>
                </c:pt>
                <c:pt idx="1488" formatCode="0.00E+00">
                  <c:v>8.1043199999999999E-101</c:v>
                </c:pt>
                <c:pt idx="1489" formatCode="0.00E+00">
                  <c:v>7.5795499999999994E-101</c:v>
                </c:pt>
                <c:pt idx="1490" formatCode="0.00E+00">
                  <c:v>-6.4316100000000001E-101</c:v>
                </c:pt>
                <c:pt idx="1491" formatCode="0.00E+00">
                  <c:v>-2.8419399999999998E-100</c:v>
                </c:pt>
                <c:pt idx="1492" formatCode="0.00E+00">
                  <c:v>-3.2811700000000002E-100</c:v>
                </c:pt>
                <c:pt idx="1493" formatCode="0.00E+00">
                  <c:v>9.5443700000000006E-101</c:v>
                </c:pt>
                <c:pt idx="1494" formatCode="0.00E+00">
                  <c:v>8.6698699999999999E-100</c:v>
                </c:pt>
                <c:pt idx="1495" formatCode="0.00E+00">
                  <c:v>1.0951700000000001E-99</c:v>
                </c:pt>
                <c:pt idx="1496" formatCode="0.00E+00">
                  <c:v>-3.7933400000000002E-100</c:v>
                </c:pt>
                <c:pt idx="1497" formatCode="0.00E+00">
                  <c:v>-3.3895699999999999E-99</c:v>
                </c:pt>
                <c:pt idx="1498" formatCode="0.00E+00">
                  <c:v>-4.8489299999999997E-99</c:v>
                </c:pt>
                <c:pt idx="1499" formatCode="0.00E+00">
                  <c:v>-3.74803E-101</c:v>
                </c:pt>
                <c:pt idx="1500" formatCode="0.00E+00">
                  <c:v>1.1517699999999999E-98</c:v>
                </c:pt>
                <c:pt idx="1501" formatCode="0.00E+00">
                  <c:v>1.99065E-98</c:v>
                </c:pt>
                <c:pt idx="1502" formatCode="0.00E+00">
                  <c:v>8.2497800000000004E-99</c:v>
                </c:pt>
                <c:pt idx="1503" formatCode="0.00E+00">
                  <c:v>-2.8628599999999999E-98</c:v>
                </c:pt>
                <c:pt idx="1504" formatCode="0.00E+00">
                  <c:v>-5.9093099999999997E-98</c:v>
                </c:pt>
                <c:pt idx="1505" formatCode="0.00E+00">
                  <c:v>-2.0712100000000001E-98</c:v>
                </c:pt>
                <c:pt idx="1506" formatCode="0.00E+00">
                  <c:v>1.14792E-97</c:v>
                </c:pt>
                <c:pt idx="1507" formatCode="0.00E+00">
                  <c:v>2.5043500000000002E-97</c:v>
                </c:pt>
                <c:pt idx="1508" formatCode="0.00E+00">
                  <c:v>1.5710999999999999E-97</c:v>
                </c:pt>
                <c:pt idx="1509" formatCode="0.00E+00">
                  <c:v>-3.1661700000000001E-97</c:v>
                </c:pt>
                <c:pt idx="1510" formatCode="0.00E+00">
                  <c:v>-8.8500900000000001E-97</c:v>
                </c:pt>
                <c:pt idx="1511" formatCode="0.00E+00">
                  <c:v>-7.65889E-97</c:v>
                </c:pt>
                <c:pt idx="1512" formatCode="0.00E+00">
                  <c:v>6.6653200000000004E-97</c:v>
                </c:pt>
                <c:pt idx="1513" formatCode="0.00E+00">
                  <c:v>2.61138E-96</c:v>
                </c:pt>
                <c:pt idx="1514" formatCode="0.00E+00">
                  <c:v>2.2920300000000002E-96</c:v>
                </c:pt>
                <c:pt idx="1515" formatCode="0.00E+00">
                  <c:v>-2.9245600000000001E-96</c:v>
                </c:pt>
                <c:pt idx="1516" formatCode="0.00E+00">
                  <c:v>-1.08765E-95</c:v>
                </c:pt>
                <c:pt idx="1517" formatCode="0.00E+00">
                  <c:v>-1.14774E-95</c:v>
                </c:pt>
                <c:pt idx="1518" formatCode="0.00E+00">
                  <c:v>6.7702199999999997E-96</c:v>
                </c:pt>
                <c:pt idx="1519" formatCode="0.00E+00">
                  <c:v>3.9093800000000003E-95</c:v>
                </c:pt>
                <c:pt idx="1520" formatCode="0.00E+00">
                  <c:v>5.1667699999999998E-95</c:v>
                </c:pt>
                <c:pt idx="1521" formatCode="0.00E+00">
                  <c:v>2.15144E-97</c:v>
                </c:pt>
                <c:pt idx="1522" formatCode="0.00E+00">
                  <c:v>-1.09954E-94</c:v>
                </c:pt>
                <c:pt idx="1523" formatCode="0.00E+00">
                  <c:v>-1.6802900000000001E-94</c:v>
                </c:pt>
                <c:pt idx="1524" formatCode="0.00E+00">
                  <c:v>-6.1612900000000004E-96</c:v>
                </c:pt>
                <c:pt idx="1525" formatCode="0.00E+00">
                  <c:v>3.9442200000000001E-94</c:v>
                </c:pt>
                <c:pt idx="1526" formatCode="0.00E+00">
                  <c:v>6.6206600000000003E-94</c:v>
                </c:pt>
                <c:pt idx="1527" formatCode="0.00E+00">
                  <c:v>1.64274E-94</c:v>
                </c:pt>
                <c:pt idx="1528" formatCode="0.00E+00">
                  <c:v>-1.2717399999999999E-93</c:v>
                </c:pt>
                <c:pt idx="1529" formatCode="0.00E+00">
                  <c:v>-2.4650599999999999E-93</c:v>
                </c:pt>
                <c:pt idx="1530" formatCode="0.00E+00">
                  <c:v>-1.0370699999999999E-93</c:v>
                </c:pt>
                <c:pt idx="1531" formatCode="0.00E+00">
                  <c:v>4.1520200000000004E-93</c:v>
                </c:pt>
                <c:pt idx="1532" formatCode="0.00E+00">
                  <c:v>9.4083999999999998E-93</c:v>
                </c:pt>
                <c:pt idx="1533" formatCode="0.00E+00">
                  <c:v>6.1703899999999997E-93</c:v>
                </c:pt>
                <c:pt idx="1534" formatCode="0.00E+00">
                  <c:v>-1.1119399999999999E-92</c:v>
                </c:pt>
                <c:pt idx="1535" formatCode="0.00E+00">
                  <c:v>-3.1460199999999998E-92</c:v>
                </c:pt>
                <c:pt idx="1536" formatCode="0.00E+00">
                  <c:v>-2.45184E-92</c:v>
                </c:pt>
                <c:pt idx="1537" formatCode="0.00E+00">
                  <c:v>3.3536799999999999E-92</c:v>
                </c:pt>
                <c:pt idx="1538" formatCode="0.00E+00">
                  <c:v>1.1161500000000001E-91</c:v>
                </c:pt>
                <c:pt idx="1539" formatCode="0.00E+00">
                  <c:v>1.01799E-91</c:v>
                </c:pt>
                <c:pt idx="1540" formatCode="0.00E+00">
                  <c:v>-9.8936600000000001E-92</c:v>
                </c:pt>
                <c:pt idx="1541" formatCode="0.00E+00">
                  <c:v>-4.1023900000000002E-91</c:v>
                </c:pt>
                <c:pt idx="1542" formatCode="0.00E+00">
                  <c:v>-4.71812E-91</c:v>
                </c:pt>
                <c:pt idx="1543" formatCode="0.00E+00">
                  <c:v>1.2770499999999999E-91</c:v>
                </c:pt>
                <c:pt idx="1544" formatCode="0.00E+00">
                  <c:v>1.22556E-90</c:v>
                </c:pt>
                <c:pt idx="1545" formatCode="0.00E+00">
                  <c:v>1.61682E-90</c:v>
                </c:pt>
                <c:pt idx="1546" formatCode="0.00E+00">
                  <c:v>-2.5089199999999999E-91</c:v>
                </c:pt>
                <c:pt idx="1547" formatCode="0.00E+00">
                  <c:v>-4.1648999999999996E-90</c:v>
                </c:pt>
                <c:pt idx="1548" formatCode="0.00E+00">
                  <c:v>-6.0322699999999997E-90</c:v>
                </c:pt>
                <c:pt idx="1549" formatCode="0.00E+00">
                  <c:v>3.5862099999999997E-91</c:v>
                </c:pt>
                <c:pt idx="1550" formatCode="0.00E+00">
                  <c:v>1.5596199999999999E-89</c:v>
                </c:pt>
                <c:pt idx="1551" formatCode="0.00E+00">
                  <c:v>2.63387E-89</c:v>
                </c:pt>
                <c:pt idx="1552" formatCode="0.00E+00">
                  <c:v>9.6053399999999993E-90</c:v>
                </c:pt>
                <c:pt idx="1553" formatCode="0.00E+00">
                  <c:v>-4.1693800000000002E-89</c:v>
                </c:pt>
                <c:pt idx="1554" formatCode="0.00E+00">
                  <c:v>-8.4890000000000006E-89</c:v>
                </c:pt>
                <c:pt idx="1555" formatCode="0.00E+00">
                  <c:v>-3.5875399999999998E-89</c:v>
                </c:pt>
                <c:pt idx="1556" formatCode="0.00E+00">
                  <c:v>1.4427E-88</c:v>
                </c:pt>
                <c:pt idx="1557" formatCode="0.00E+00">
                  <c:v>3.2099299999999999E-88</c:v>
                </c:pt>
                <c:pt idx="1558" formatCode="0.00E+00">
                  <c:v>1.7990000000000001E-88</c:v>
                </c:pt>
                <c:pt idx="1559" formatCode="0.00E+00">
                  <c:v>-4.7429999999999998E-88</c:v>
                </c:pt>
                <c:pt idx="1560" formatCode="0.00E+00">
                  <c:v>-1.24375E-87</c:v>
                </c:pt>
                <c:pt idx="1561" formatCode="0.00E+00">
                  <c:v>-1.0474600000000001E-87</c:v>
                </c:pt>
                <c:pt idx="1562" formatCode="0.00E+00">
                  <c:v>1.0028E-87</c:v>
                </c:pt>
                <c:pt idx="1563" formatCode="0.00E+00">
                  <c:v>3.8037199999999998E-87</c:v>
                </c:pt>
                <c:pt idx="1564" formatCode="0.00E+00">
                  <c:v>3.5034399999999998E-87</c:v>
                </c:pt>
                <c:pt idx="1565" formatCode="0.00E+00">
                  <c:v>-3.5417799999999998E-87</c:v>
                </c:pt>
                <c:pt idx="1566" formatCode="0.00E+00">
                  <c:v>-1.43481E-86</c:v>
                </c:pt>
                <c:pt idx="1567" formatCode="0.00E+00">
                  <c:v>-1.5176699999999999E-86</c:v>
                </c:pt>
                <c:pt idx="1568" formatCode="0.00E+00">
                  <c:v>9.1043999999999997E-87</c:v>
                </c:pt>
                <c:pt idx="1569" formatCode="0.00E+00">
                  <c:v>5.1821099999999999E-86</c:v>
                </c:pt>
                <c:pt idx="1570" formatCode="0.00E+00">
                  <c:v>6.8922499999999993E-86</c:v>
                </c:pt>
                <c:pt idx="1571" formatCode="0.00E+00">
                  <c:v>3.0356999999999999E-87</c:v>
                </c:pt>
                <c:pt idx="1572" formatCode="0.00E+00">
                  <c:v>-1.39016E-85</c:v>
                </c:pt>
                <c:pt idx="1573" formatCode="0.00E+00">
                  <c:v>-2.12283E-85</c:v>
                </c:pt>
                <c:pt idx="1574" formatCode="0.00E+00">
                  <c:v>-2.2327200000000001E-89</c:v>
                </c:pt>
                <c:pt idx="1575" formatCode="0.00E+00">
                  <c:v>5.1876500000000003E-85</c:v>
                </c:pt>
                <c:pt idx="1576" formatCode="0.00E+00">
                  <c:v>8.62817E-85</c:v>
                </c:pt>
                <c:pt idx="1577" formatCode="0.00E+00">
                  <c:v>2.0729299999999999E-85</c:v>
                </c:pt>
                <c:pt idx="1578" formatCode="0.00E+00">
                  <c:v>-1.6826399999999999E-84</c:v>
                </c:pt>
                <c:pt idx="1579" formatCode="0.00E+00">
                  <c:v>-3.2431499999999999E-84</c:v>
                </c:pt>
                <c:pt idx="1580" formatCode="0.00E+00">
                  <c:v>-1.23363E-84</c:v>
                </c:pt>
                <c:pt idx="1581" formatCode="0.00E+00">
                  <c:v>5.9738099999999998E-84</c:v>
                </c:pt>
                <c:pt idx="1582" formatCode="0.00E+00">
                  <c:v>1.34793E-83</c:v>
                </c:pt>
                <c:pt idx="1583" formatCode="0.00E+00">
                  <c:v>1.01725E-83</c:v>
                </c:pt>
                <c:pt idx="1584" formatCode="0.00E+00">
                  <c:v>-1.09168E-83</c:v>
                </c:pt>
                <c:pt idx="1585" formatCode="0.00E+00">
                  <c:v>-3.57154E-83</c:v>
                </c:pt>
                <c:pt idx="1586" formatCode="0.00E+00">
                  <c:v>-2.52714E-83</c:v>
                </c:pt>
                <c:pt idx="1587" formatCode="0.00E+00">
                  <c:v>5.1109499999999998E-83</c:v>
                </c:pt>
                <c:pt idx="1588" formatCode="0.00E+00">
                  <c:v>1.5423799999999999E-82</c:v>
                </c:pt>
                <c:pt idx="1589" formatCode="0.00E+00">
                  <c:v>1.44636E-82</c:v>
                </c:pt>
                <c:pt idx="1590" formatCode="0.00E+00">
                  <c:v>-1.16914E-82</c:v>
                </c:pt>
                <c:pt idx="1591" formatCode="0.00E+00">
                  <c:v>-5.2980499999999999E-82</c:v>
                </c:pt>
                <c:pt idx="1592" formatCode="0.00E+00">
                  <c:v>-6.1543400000000006E-82</c:v>
                </c:pt>
                <c:pt idx="1593" formatCode="0.00E+00">
                  <c:v>1.74289E-82</c:v>
                </c:pt>
                <c:pt idx="1594" formatCode="0.00E+00">
                  <c:v>1.6154699999999999E-81</c:v>
                </c:pt>
                <c:pt idx="1595" formatCode="0.00E+00">
                  <c:v>2.0069E-81</c:v>
                </c:pt>
                <c:pt idx="1596" formatCode="0.00E+00">
                  <c:v>-8.4778099999999997E-82</c:v>
                </c:pt>
                <c:pt idx="1597" formatCode="0.00E+00">
                  <c:v>-6.6099800000000004E-81</c:v>
                </c:pt>
                <c:pt idx="1598" formatCode="0.00E+00">
                  <c:v>-9.7049600000000002E-81</c:v>
                </c:pt>
                <c:pt idx="1599" formatCode="0.00E+00">
                  <c:v>-1.53993E-81</c:v>
                </c:pt>
                <c:pt idx="1600" formatCode="0.00E+00">
                  <c:v>1.8974200000000002E-80</c:v>
                </c:pt>
                <c:pt idx="1601" formatCode="0.00E+00">
                  <c:v>3.3938399999999997E-80</c:v>
                </c:pt>
                <c:pt idx="1602" formatCode="0.00E+00">
                  <c:v>1.30896E-80</c:v>
                </c:pt>
                <c:pt idx="1603" formatCode="0.00E+00">
                  <c:v>-5.2709199999999999E-80</c:v>
                </c:pt>
                <c:pt idx="1604" formatCode="0.00E+00">
                  <c:v>-1.0543199999999999E-79</c:v>
                </c:pt>
                <c:pt idx="1605" formatCode="0.00E+00">
                  <c:v>-2.9005300000000001E-80</c:v>
                </c:pt>
                <c:pt idx="1606" formatCode="0.00E+00">
                  <c:v>2.2969700000000001E-79</c:v>
                </c:pt>
                <c:pt idx="1607" formatCode="0.00E+00">
                  <c:v>4.9054400000000001E-79</c:v>
                </c:pt>
                <c:pt idx="1608" formatCode="0.00E+00">
                  <c:v>3.2782899999999997E-79</c:v>
                </c:pt>
                <c:pt idx="1609" formatCode="0.00E+00">
                  <c:v>-5.3992400000000004E-79</c:v>
                </c:pt>
                <c:pt idx="1610" formatCode="0.00E+00">
                  <c:v>-1.5858699999999999E-78</c:v>
                </c:pt>
                <c:pt idx="1611" formatCode="0.00E+00">
                  <c:v>-1.3513E-78</c:v>
                </c:pt>
                <c:pt idx="1612" formatCode="0.00E+00">
                  <c:v>1.3384800000000001E-78</c:v>
                </c:pt>
                <c:pt idx="1613" formatCode="0.00E+00">
                  <c:v>5.0063100000000003E-78</c:v>
                </c:pt>
                <c:pt idx="1614" formatCode="0.00E+00">
                  <c:v>4.4647200000000003E-78</c:v>
                </c:pt>
                <c:pt idx="1615" formatCode="0.00E+00">
                  <c:v>-5.32302E-78</c:v>
                </c:pt>
                <c:pt idx="1616" formatCode="0.00E+00">
                  <c:v>-2.0391499999999999E-77</c:v>
                </c:pt>
                <c:pt idx="1617" formatCode="0.00E+00">
                  <c:v>-2.2185300000000001E-77</c:v>
                </c:pt>
                <c:pt idx="1618" formatCode="0.00E+00">
                  <c:v>9.8638800000000002E-78</c:v>
                </c:pt>
                <c:pt idx="1619" formatCode="0.00E+00">
                  <c:v>6.6876999999999998E-77</c:v>
                </c:pt>
                <c:pt idx="1620" formatCode="0.00E+00">
                  <c:v>8.6997699999999999E-77</c:v>
                </c:pt>
                <c:pt idx="1621" formatCode="0.00E+00">
                  <c:v>-1.2931200000000001E-77</c:v>
                </c:pt>
                <c:pt idx="1622" formatCode="0.00E+00">
                  <c:v>-2.2421899999999999E-76</c:v>
                </c:pt>
                <c:pt idx="1623" formatCode="0.00E+00">
                  <c:v>-3.4258799999999998E-76</c:v>
                </c:pt>
                <c:pt idx="1624" formatCode="0.00E+00">
                  <c:v>-6.3013199999999998E-77</c:v>
                </c:pt>
                <c:pt idx="1625" formatCode="0.00E+00">
                  <c:v>6.4724999999999994E-76</c:v>
                </c:pt>
                <c:pt idx="1626" formatCode="0.00E+00">
                  <c:v>1.12073E-75</c:v>
                </c:pt>
                <c:pt idx="1627" formatCode="0.00E+00">
                  <c:v>2.35382E-76</c:v>
                </c:pt>
                <c:pt idx="1628" formatCode="0.00E+00">
                  <c:v>-2.3062300000000001E-75</c:v>
                </c:pt>
                <c:pt idx="1629" formatCode="0.00E+00">
                  <c:v>-4.37063E-75</c:v>
                </c:pt>
                <c:pt idx="1630" formatCode="0.00E+00">
                  <c:v>-1.5520700000000001E-75</c:v>
                </c:pt>
                <c:pt idx="1631" formatCode="0.00E+00">
                  <c:v>8.3722400000000001E-75</c:v>
                </c:pt>
                <c:pt idx="1632" formatCode="0.00E+00">
                  <c:v>1.8434600000000001E-74</c:v>
                </c:pt>
                <c:pt idx="1633" formatCode="0.00E+00">
                  <c:v>1.22423E-74</c:v>
                </c:pt>
                <c:pt idx="1634" formatCode="0.00E+00">
                  <c:v>-2.0814200000000002E-74</c:v>
                </c:pt>
                <c:pt idx="1635" formatCode="0.00E+00">
                  <c:v>-6.0079600000000001E-74</c:v>
                </c:pt>
                <c:pt idx="1636" formatCode="0.00E+00">
                  <c:v>-4.8277800000000002E-74</c:v>
                </c:pt>
                <c:pt idx="1637" formatCode="0.00E+00">
                  <c:v>5.9994999999999998E-74</c:v>
                </c:pt>
                <c:pt idx="1638" formatCode="0.00E+00">
                  <c:v>2.0551899999999999E-73</c:v>
                </c:pt>
                <c:pt idx="1639" formatCode="0.00E+00">
                  <c:v>1.8491900000000002E-73</c:v>
                </c:pt>
                <c:pt idx="1640" formatCode="0.00E+00">
                  <c:v>-1.9075100000000001E-73</c:v>
                </c:pt>
                <c:pt idx="1641" formatCode="0.00E+00">
                  <c:v>-7.66431E-73</c:v>
                </c:pt>
                <c:pt idx="1642" formatCode="0.00E+00">
                  <c:v>-8.6545600000000001E-73</c:v>
                </c:pt>
                <c:pt idx="1643" formatCode="0.00E+00">
                  <c:v>2.72677E-73</c:v>
                </c:pt>
                <c:pt idx="1644" formatCode="0.00E+00">
                  <c:v>2.3357199999999998E-72</c:v>
                </c:pt>
                <c:pt idx="1645" formatCode="0.00E+00">
                  <c:v>3.06157E-72</c:v>
                </c:pt>
                <c:pt idx="1646" formatCode="0.00E+00">
                  <c:v>-5.1981799999999999E-73</c:v>
                </c:pt>
                <c:pt idx="1647" formatCode="0.00E+00">
                  <c:v>-8.0257800000000001E-72</c:v>
                </c:pt>
                <c:pt idx="1648" formatCode="0.00E+00">
                  <c:v>-1.16524E-71</c:v>
                </c:pt>
                <c:pt idx="1649" formatCode="0.00E+00">
                  <c:v>2.5095100000000001E-73</c:v>
                </c:pt>
                <c:pt idx="1650" formatCode="0.00E+00">
                  <c:v>2.8648200000000001E-71</c:v>
                </c:pt>
                <c:pt idx="1651" formatCode="0.00E+00">
                  <c:v>4.7902700000000003E-71</c:v>
                </c:pt>
                <c:pt idx="1652" formatCode="0.00E+00">
                  <c:v>1.33808E-71</c:v>
                </c:pt>
                <c:pt idx="1653" formatCode="0.00E+00">
                  <c:v>-8.8325700000000008E-71</c:v>
                </c:pt>
                <c:pt idx="1654" formatCode="0.00E+00">
                  <c:v>-1.7701E-70</c:v>
                </c:pt>
                <c:pt idx="1655" formatCode="0.00E+00">
                  <c:v>-9.5163600000000008E-71</c:v>
                </c:pt>
                <c:pt idx="1656" formatCode="0.00E+00">
                  <c:v>2.3264000000000001E-70</c:v>
                </c:pt>
                <c:pt idx="1657" formatCode="0.00E+00">
                  <c:v>5.5957699999999998E-70</c:v>
                </c:pt>
                <c:pt idx="1658" formatCode="0.00E+00">
                  <c:v>3.0485899999999998E-70</c:v>
                </c:pt>
                <c:pt idx="1659" formatCode="0.00E+00">
                  <c:v>-9.1096700000000001E-70</c:v>
                </c:pt>
                <c:pt idx="1660" formatCode="0.00E+00">
                  <c:v>-2.3109000000000001E-69</c:v>
                </c:pt>
                <c:pt idx="1661" formatCode="0.00E+00">
                  <c:v>-1.7255700000000001E-69</c:v>
                </c:pt>
                <c:pt idx="1662" formatCode="0.00E+00">
                  <c:v>2.5107600000000002E-69</c:v>
                </c:pt>
                <c:pt idx="1663" formatCode="0.00E+00">
                  <c:v>8.2525800000000004E-69</c:v>
                </c:pt>
                <c:pt idx="1664" formatCode="0.00E+00">
                  <c:v>8.3489900000000001E-69</c:v>
                </c:pt>
                <c:pt idx="1665" formatCode="0.00E+00">
                  <c:v>-4.0575700000000003E-69</c:v>
                </c:pt>
                <c:pt idx="1666" formatCode="0.00E+00">
                  <c:v>-2.3893E-68</c:v>
                </c:pt>
                <c:pt idx="1667" formatCode="0.00E+00">
                  <c:v>-2.7477699999999998E-68</c:v>
                </c:pt>
                <c:pt idx="1668" formatCode="0.00E+00">
                  <c:v>1.1753599999999999E-68</c:v>
                </c:pt>
                <c:pt idx="1669" formatCode="0.00E+00">
                  <c:v>8.2754600000000005E-68</c:v>
                </c:pt>
                <c:pt idx="1670" formatCode="0.00E+00">
                  <c:v>1.05746E-67</c:v>
                </c:pt>
                <c:pt idx="1671" formatCode="0.00E+00">
                  <c:v>-2.1523199999999998E-68</c:v>
                </c:pt>
                <c:pt idx="1672" formatCode="0.00E+00">
                  <c:v>-2.8322300000000001E-67</c:v>
                </c:pt>
                <c:pt idx="1673" formatCode="0.00E+00">
                  <c:v>-4.0488599999999998E-67</c:v>
                </c:pt>
                <c:pt idx="1674" formatCode="0.00E+00">
                  <c:v>4.0954700000000003E-68</c:v>
                </c:pt>
                <c:pt idx="1675" formatCode="0.00E+00">
                  <c:v>1.1029600000000001E-66</c:v>
                </c:pt>
                <c:pt idx="1676" formatCode="0.00E+00">
                  <c:v>1.8528799999999999E-66</c:v>
                </c:pt>
                <c:pt idx="1677" formatCode="0.00E+00">
                  <c:v>6.8522200000000005E-67</c:v>
                </c:pt>
                <c:pt idx="1678" formatCode="0.00E+00">
                  <c:v>-2.8946799999999998E-66</c:v>
                </c:pt>
                <c:pt idx="1679" formatCode="0.00E+00">
                  <c:v>-5.8281700000000001E-66</c:v>
                </c:pt>
                <c:pt idx="1680" formatCode="0.00E+00">
                  <c:v>-1.96606E-66</c:v>
                </c:pt>
                <c:pt idx="1681" formatCode="0.00E+00">
                  <c:v>1.1536300000000001E-65</c:v>
                </c:pt>
                <c:pt idx="1682" formatCode="0.00E+00">
                  <c:v>2.5011900000000001E-65</c:v>
                </c:pt>
                <c:pt idx="1683" formatCode="0.00E+00">
                  <c:v>1.6103600000000001E-65</c:v>
                </c:pt>
                <c:pt idx="1684" formatCode="0.00E+00">
                  <c:v>-2.9203700000000001E-65</c:v>
                </c:pt>
                <c:pt idx="1685" formatCode="0.00E+00">
                  <c:v>-8.2453499999999999E-65</c:v>
                </c:pt>
                <c:pt idx="1686" formatCode="0.00E+00">
                  <c:v>-6.5232900000000002E-65</c:v>
                </c:pt>
                <c:pt idx="1687" formatCode="0.00E+00">
                  <c:v>8.5890500000000003E-65</c:v>
                </c:pt>
                <c:pt idx="1688" formatCode="0.00E+00">
                  <c:v>2.8822600000000001E-64</c:v>
                </c:pt>
                <c:pt idx="1689" formatCode="0.00E+00">
                  <c:v>2.49913E-64</c:v>
                </c:pt>
                <c:pt idx="1690" formatCode="0.00E+00">
                  <c:v>-3.0890800000000003E-64</c:v>
                </c:pt>
                <c:pt idx="1691" formatCode="0.00E+00">
                  <c:v>-1.1564E-63</c:v>
                </c:pt>
                <c:pt idx="1692" formatCode="0.00E+00">
                  <c:v>-1.2386E-63</c:v>
                </c:pt>
                <c:pt idx="1693" formatCode="0.00E+00">
                  <c:v>6.1211700000000003E-64</c:v>
                </c:pt>
                <c:pt idx="1694" formatCode="0.00E+00">
                  <c:v>3.8775000000000001E-63</c:v>
                </c:pt>
                <c:pt idx="1695" formatCode="0.00E+00">
                  <c:v>5.0103800000000005E-63</c:v>
                </c:pt>
                <c:pt idx="1696" formatCode="0.00E+00">
                  <c:v>-6.7443899999999999E-64</c:v>
                </c:pt>
                <c:pt idx="1697" formatCode="0.00E+00">
                  <c:v>-1.2606300000000001E-62</c:v>
                </c:pt>
                <c:pt idx="1698" formatCode="0.00E+00">
                  <c:v>-1.9042699999999999E-62</c:v>
                </c:pt>
                <c:pt idx="1699" formatCode="0.00E+00">
                  <c:v>-2.4598500000000001E-63</c:v>
                </c:pt>
                <c:pt idx="1700" formatCode="0.00E+00">
                  <c:v>3.8910500000000002E-62</c:v>
                </c:pt>
                <c:pt idx="1701" formatCode="0.00E+00">
                  <c:v>6.6688600000000001E-62</c:v>
                </c:pt>
                <c:pt idx="1702" formatCode="0.00E+00">
                  <c:v>1.5994799999999999E-62</c:v>
                </c:pt>
                <c:pt idx="1703" formatCode="0.00E+00">
                  <c:v>-1.30943E-61</c:v>
                </c:pt>
                <c:pt idx="1704" formatCode="0.00E+00">
                  <c:v>-2.5670399999999999E-61</c:v>
                </c:pt>
                <c:pt idx="1705" formatCode="0.00E+00">
                  <c:v>-1.2716900000000001E-61</c:v>
                </c:pt>
                <c:pt idx="1706" formatCode="0.00E+00">
                  <c:v>3.7208299999999998E-61</c:v>
                </c:pt>
                <c:pt idx="1707" formatCode="0.00E+00">
                  <c:v>8.8301300000000002E-61</c:v>
                </c:pt>
                <c:pt idx="1708" formatCode="0.00E+00">
                  <c:v>5.7084199999999997E-61</c:v>
                </c:pt>
                <c:pt idx="1709" formatCode="0.00E+00">
                  <c:v>-1.11078E-60</c:v>
                </c:pt>
                <c:pt idx="1710" formatCode="0.00E+00">
                  <c:v>-3.06464E-60</c:v>
                </c:pt>
                <c:pt idx="1711" formatCode="0.00E+00">
                  <c:v>-2.2087999999999999E-60</c:v>
                </c:pt>
                <c:pt idx="1712" formatCode="0.00E+00">
                  <c:v>3.8881899999999999E-60</c:v>
                </c:pt>
                <c:pt idx="1713" formatCode="0.00E+00">
                  <c:v>1.20466E-59</c:v>
                </c:pt>
                <c:pt idx="1714" formatCode="0.00E+00">
                  <c:v>1.09932E-59</c:v>
                </c:pt>
                <c:pt idx="1715" formatCode="0.00E+00">
                  <c:v>-1.03845E-59</c:v>
                </c:pt>
                <c:pt idx="1716" formatCode="0.00E+00">
                  <c:v>-4.3652300000000001E-59</c:v>
                </c:pt>
                <c:pt idx="1717" formatCode="0.00E+00">
                  <c:v>-5.0165400000000001E-59</c:v>
                </c:pt>
                <c:pt idx="1718" formatCode="0.00E+00">
                  <c:v>1.1646400000000001E-59</c:v>
                </c:pt>
                <c:pt idx="1719" formatCode="0.00E+00">
                  <c:v>1.22847E-58</c:v>
                </c:pt>
                <c:pt idx="1720" formatCode="0.00E+00">
                  <c:v>1.59368E-58</c:v>
                </c:pt>
                <c:pt idx="1721" formatCode="0.00E+00">
                  <c:v>-3.55341E-59</c:v>
                </c:pt>
                <c:pt idx="1722" formatCode="0.00E+00">
                  <c:v>-4.3698200000000003E-58</c:v>
                </c:pt>
                <c:pt idx="1723" formatCode="0.00E+00">
                  <c:v>-6.3790300000000003E-58</c:v>
                </c:pt>
                <c:pt idx="1724" formatCode="0.00E+00">
                  <c:v>-1.44995E-59</c:v>
                </c:pt>
                <c:pt idx="1725" formatCode="0.00E+00">
                  <c:v>1.5039499999999999E-57</c:v>
                </c:pt>
                <c:pt idx="1726" formatCode="0.00E+00">
                  <c:v>2.6203099999999999E-57</c:v>
                </c:pt>
                <c:pt idx="1727" formatCode="0.00E+00">
                  <c:v>1.18308E-57</c:v>
                </c:pt>
                <c:pt idx="1728" formatCode="0.00E+00">
                  <c:v>-3.4132899999999997E-57</c:v>
                </c:pt>
                <c:pt idx="1729" formatCode="0.00E+00">
                  <c:v>-7.3359599999999998E-57</c:v>
                </c:pt>
                <c:pt idx="1730" formatCode="0.00E+00">
                  <c:v>-3.4790899999999999E-57</c:v>
                </c:pt>
                <c:pt idx="1731" formatCode="0.00E+00">
                  <c:v>1.1046300000000001E-56</c:v>
                </c:pt>
                <c:pt idx="1732" formatCode="0.00E+00">
                  <c:v>2.5587500000000002E-56</c:v>
                </c:pt>
                <c:pt idx="1733" formatCode="0.00E+00">
                  <c:v>1.6115600000000001E-56</c:v>
                </c:pt>
                <c:pt idx="1734" formatCode="0.00E+00">
                  <c:v>-3.2190400000000001E-56</c:v>
                </c:pt>
                <c:pt idx="1735" formatCode="0.00E+00">
                  <c:v>-8.9761699999999993E-56</c:v>
                </c:pt>
                <c:pt idx="1736" formatCode="0.00E+00">
                  <c:v>-8.06585E-56</c:v>
                </c:pt>
                <c:pt idx="1737" formatCode="0.00E+00">
                  <c:v>4.7808199999999999E-56</c:v>
                </c:pt>
                <c:pt idx="1738" formatCode="0.00E+00">
                  <c:v>2.2942000000000002E-55</c:v>
                </c:pt>
                <c:pt idx="1739" formatCode="0.00E+00">
                  <c:v>2.87067E-55</c:v>
                </c:pt>
                <c:pt idx="1740" formatCode="0.00E+00">
                  <c:v>1.00875E-55</c:v>
                </c:pt>
                <c:pt idx="1741" formatCode="0.00E+00">
                  <c:v>-2.1594900000000001E-55</c:v>
                </c:pt>
                <c:pt idx="1742" formatCode="0.00E+00">
                  <c:v>-3.5349000000000002E-55</c:v>
                </c:pt>
                <c:pt idx="1743" formatCode="0.00E+00">
                  <c:v>-1.01731E-55</c:v>
                </c:pt>
                <c:pt idx="1744" formatCode="0.00E+00">
                  <c:v>1.6242500000000001E-55</c:v>
                </c:pt>
                <c:pt idx="1745" formatCode="0.00E+00">
                  <c:v>-3.7877799999999998E-54</c:v>
                </c:pt>
                <c:pt idx="1746" formatCode="0.00E+00">
                  <c:v>-2.01044E-53</c:v>
                </c:pt>
                <c:pt idx="1747" formatCode="0.00E+00">
                  <c:v>-4.8561000000000001E-53</c:v>
                </c:pt>
                <c:pt idx="1748" formatCode="0.00E+00">
                  <c:v>-7.2408699999999999E-53</c:v>
                </c:pt>
                <c:pt idx="1749" formatCode="0.00E+00">
                  <c:v>-6.90655E-53</c:v>
                </c:pt>
                <c:pt idx="1750" formatCode="0.00E+00">
                  <c:v>-3.5721E-53</c:v>
                </c:pt>
                <c:pt idx="1751" formatCode="0.00E+00">
                  <c:v>-2.3303499999999998E-53</c:v>
                </c:pt>
                <c:pt idx="1752" formatCode="0.00E+00">
                  <c:v>-1.23197E-52</c:v>
                </c:pt>
                <c:pt idx="1753" formatCode="0.00E+00">
                  <c:v>-3.62089E-52</c:v>
                </c:pt>
                <c:pt idx="1754" formatCode="0.00E+00">
                  <c:v>-5.6055900000000002E-52</c:v>
                </c:pt>
                <c:pt idx="1755" formatCode="0.00E+00">
                  <c:v>-3.24012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3699999999999E-51</c:v>
                </c:pt>
                <c:pt idx="1762" formatCode="0.00E+00">
                  <c:v>7.6907499999999994E-51</c:v>
                </c:pt>
                <c:pt idx="1763" formatCode="0.00E+00">
                  <c:v>2.2637899999999998E-50</c:v>
                </c:pt>
                <c:pt idx="1764" formatCode="0.00E+00">
                  <c:v>2.0146699999999999E-50</c:v>
                </c:pt>
                <c:pt idx="1765" formatCode="0.00E+00">
                  <c:v>-2.00494E-50</c:v>
                </c:pt>
                <c:pt idx="1766" formatCode="0.00E+00">
                  <c:v>-8.2119700000000004E-50</c:v>
                </c:pt>
                <c:pt idx="1767" formatCode="0.00E+00">
                  <c:v>-9.5715899999999992E-50</c:v>
                </c:pt>
                <c:pt idx="1768" formatCode="0.00E+00">
                  <c:v>1.7473599999999999E-50</c:v>
                </c:pt>
                <c:pt idx="1769" formatCode="0.00E+00">
                  <c:v>2.2573800000000002E-49</c:v>
                </c:pt>
                <c:pt idx="1770" formatCode="0.00E+00">
                  <c:v>2.9342800000000002E-49</c:v>
                </c:pt>
                <c:pt idx="1771" formatCode="0.00E+00">
                  <c:v>-9.7636500000000002E-50</c:v>
                </c:pt>
                <c:pt idx="1772" formatCode="0.00E+00">
                  <c:v>-9.1588000000000004E-49</c:v>
                </c:pt>
                <c:pt idx="1773" formatCode="0.00E+00">
                  <c:v>-1.4068699999999999E-48</c:v>
                </c:pt>
                <c:pt idx="1774" formatCode="0.00E+00">
                  <c:v>-5.1932799999999997E-49</c:v>
                </c:pt>
                <c:pt idx="1775" formatCode="0.00E+00">
                  <c:v>1.8071799999999999E-48</c:v>
                </c:pt>
                <c:pt idx="1776" formatCode="0.00E+00">
                  <c:v>3.2554700000000002E-48</c:v>
                </c:pt>
                <c:pt idx="1777" formatCode="0.00E+00">
                  <c:v>-2.72161E-49</c:v>
                </c:pt>
                <c:pt idx="1778" formatCode="0.00E+00">
                  <c:v>-1.0055199999999999E-47</c:v>
                </c:pt>
                <c:pt idx="1779" formatCode="0.00E+00">
                  <c:v>-1.8809999999999999E-47</c:v>
                </c:pt>
                <c:pt idx="1780" formatCode="0.00E+00">
                  <c:v>-1.3139800000000001E-47</c:v>
                </c:pt>
                <c:pt idx="1781" formatCode="0.00E+00">
                  <c:v>1.2565200000000001E-47</c:v>
                </c:pt>
                <c:pt idx="1782" formatCode="0.00E+00">
                  <c:v>3.7993600000000001E-47</c:v>
                </c:pt>
                <c:pt idx="1783" formatCode="0.00E+00">
                  <c:v>1.5177899999999999E-47</c:v>
                </c:pt>
                <c:pt idx="1784" formatCode="0.00E+00">
                  <c:v>-8.9294600000000007E-47</c:v>
                </c:pt>
                <c:pt idx="1785" formatCode="0.00E+00">
                  <c:v>-2.1384000000000001E-46</c:v>
                </c:pt>
                <c:pt idx="1786" formatCode="0.00E+00">
                  <c:v>-1.8418300000000001E-46</c:v>
                </c:pt>
                <c:pt idx="1787" formatCode="0.00E+00">
                  <c:v>1.4231900000000001E-46</c:v>
                </c:pt>
                <c:pt idx="1788" formatCode="0.00E+00">
                  <c:v>5.9462999999999999E-46</c:v>
                </c:pt>
                <c:pt idx="1789" formatCode="0.00E+00">
                  <c:v>5.6093099999999997E-46</c:v>
                </c:pt>
                <c:pt idx="1790" formatCode="0.00E+00">
                  <c:v>-5.7538400000000001E-46</c:v>
                </c:pt>
                <c:pt idx="1791" formatCode="0.00E+00">
                  <c:v>-2.3464899999999999E-45</c:v>
                </c:pt>
                <c:pt idx="1792" formatCode="0.00E+00">
                  <c:v>-2.3210400000000001E-45</c:v>
                </c:pt>
                <c:pt idx="1793" formatCode="0.00E+00">
                  <c:v>2.34265E-45</c:v>
                </c:pt>
                <c:pt idx="1794" formatCode="0.00E+00">
                  <c:v>1.0560399999999999E-44</c:v>
                </c:pt>
                <c:pt idx="1795" formatCode="0.00E+00">
                  <c:v>1.41502E-44</c:v>
                </c:pt>
                <c:pt idx="1796" formatCode="0.00E+00">
                  <c:v>1.6102099999999999E-45</c:v>
                </c:pt>
                <c:pt idx="1797" formatCode="0.00E+00">
                  <c:v>-2.6434699999999999E-44</c:v>
                </c:pt>
                <c:pt idx="1798" formatCode="0.00E+00">
                  <c:v>-4.25906E-44</c:v>
                </c:pt>
                <c:pt idx="1799" formatCode="0.00E+00">
                  <c:v>-5.9797099999999995E-45</c:v>
                </c:pt>
                <c:pt idx="1800" formatCode="0.00E+00">
                  <c:v>8.7909000000000005E-44</c:v>
                </c:pt>
                <c:pt idx="1801" formatCode="0.00E+00">
                  <c:v>1.48931E-43</c:v>
                </c:pt>
                <c:pt idx="1802" formatCode="0.00E+00">
                  <c:v>1.64486E-44</c:v>
                </c:pt>
                <c:pt idx="1803" formatCode="0.00E+00">
                  <c:v>-3.61077E-43</c:v>
                </c:pt>
                <c:pt idx="1804" formatCode="0.00E+00">
                  <c:v>-6.79236E-43</c:v>
                </c:pt>
                <c:pt idx="1805" formatCode="0.00E+00">
                  <c:v>-3.2191200000000001E-43</c:v>
                </c:pt>
                <c:pt idx="1806" formatCode="0.00E+00">
                  <c:v>1.01335E-42</c:v>
                </c:pt>
                <c:pt idx="1807" formatCode="0.00E+00">
                  <c:v>2.37418E-42</c:v>
                </c:pt>
                <c:pt idx="1808" formatCode="0.00E+00">
                  <c:v>1.55879E-42</c:v>
                </c:pt>
                <c:pt idx="1809" formatCode="0.00E+00">
                  <c:v>-2.8061399999999999E-42</c:v>
                </c:pt>
                <c:pt idx="1810" formatCode="0.00E+00">
                  <c:v>-7.9084399999999997E-42</c:v>
                </c:pt>
                <c:pt idx="1811" formatCode="0.00E+00">
                  <c:v>-5.4978199999999998E-42</c:v>
                </c:pt>
                <c:pt idx="1812" formatCode="0.00E+00">
                  <c:v>1.13818E-41</c:v>
                </c:pt>
                <c:pt idx="1813" formatCode="0.00E+00">
                  <c:v>3.4679200000000002E-41</c:v>
                </c:pt>
                <c:pt idx="1814" formatCode="0.00E+00">
                  <c:v>3.6727299999999999E-41</c:v>
                </c:pt>
                <c:pt idx="1815" formatCode="0.00E+00">
                  <c:v>-8.2683900000000004E-42</c:v>
                </c:pt>
                <c:pt idx="1816" formatCode="0.00E+00">
                  <c:v>-7.9604200000000001E-41</c:v>
                </c:pt>
                <c:pt idx="1817" formatCode="0.00E+00">
                  <c:v>-8.3187299999999998E-41</c:v>
                </c:pt>
                <c:pt idx="1818" formatCode="0.00E+00">
                  <c:v>8.4120299999999998E-41</c:v>
                </c:pt>
                <c:pt idx="1819" formatCode="0.00E+00">
                  <c:v>3.7546E-40</c:v>
                </c:pt>
                <c:pt idx="1820" formatCode="0.00E+00">
                  <c:v>4.8001900000000001E-40</c:v>
                </c:pt>
                <c:pt idx="1821" formatCode="0.00E+00">
                  <c:v>1.7324499999999999E-41</c:v>
                </c:pt>
                <c:pt idx="1822" formatCode="0.00E+00">
                  <c:v>-9.4432700000000001E-40</c:v>
                </c:pt>
                <c:pt idx="1823" formatCode="0.00E+00">
                  <c:v>-1.4892100000000001E-39</c:v>
                </c:pt>
                <c:pt idx="1824" formatCode="0.00E+00">
                  <c:v>-2.8992E-40</c:v>
                </c:pt>
                <c:pt idx="1825" formatCode="0.00E+00">
                  <c:v>2.7781199999999999E-39</c:v>
                </c:pt>
                <c:pt idx="1826" formatCode="0.00E+00">
                  <c:v>4.6280900000000003E-39</c:v>
                </c:pt>
                <c:pt idx="1827" formatCode="0.00E+00">
                  <c:v>-4.4340799999999997E-40</c:v>
                </c:pt>
                <c:pt idx="1828" formatCode="0.00E+00">
                  <c:v>-1.43932E-38</c:v>
                </c:pt>
                <c:pt idx="1829" formatCode="0.00E+00">
                  <c:v>-2.5881000000000002E-38</c:v>
                </c:pt>
                <c:pt idx="1830" formatCode="0.00E+00">
                  <c:v>-1.1753900000000001E-38</c:v>
                </c:pt>
                <c:pt idx="1831" formatCode="0.00E+00">
                  <c:v>3.9158400000000001E-38</c:v>
                </c:pt>
                <c:pt idx="1832" formatCode="0.00E+00">
                  <c:v>8.9632699999999997E-38</c:v>
                </c:pt>
                <c:pt idx="1833" formatCode="0.00E+00">
                  <c:v>5.4537999999999996E-38</c:v>
                </c:pt>
                <c:pt idx="1834" formatCode="0.00E+00">
                  <c:v>-1.1827599999999999E-37</c:v>
                </c:pt>
                <c:pt idx="1835" formatCode="0.00E+00">
                  <c:v>-3.2139900000000002E-37</c:v>
                </c:pt>
                <c:pt idx="1836" formatCode="0.00E+00">
                  <c:v>-2.6075500000000001E-37</c:v>
                </c:pt>
                <c:pt idx="1837" formatCode="0.00E+00">
                  <c:v>2.9533899999999998E-37</c:v>
                </c:pt>
                <c:pt idx="1838" formatCode="0.00E+00">
                  <c:v>1.0630399999999999E-36</c:v>
                </c:pt>
                <c:pt idx="1839" formatCode="0.00E+00">
                  <c:v>1.0447199999999999E-36</c:v>
                </c:pt>
                <c:pt idx="1840" formatCode="0.00E+00">
                  <c:v>-7.7948399999999995E-37</c:v>
                </c:pt>
                <c:pt idx="1841" formatCode="0.00E+00">
                  <c:v>-3.6152100000000001E-36</c:v>
                </c:pt>
                <c:pt idx="1842" formatCode="0.00E+00">
                  <c:v>-3.5095200000000003E-36</c:v>
                </c:pt>
                <c:pt idx="1843" formatCode="0.00E+00">
                  <c:v>3.8466999999999999E-36</c:v>
                </c:pt>
                <c:pt idx="1844" formatCode="0.00E+00">
                  <c:v>1.64109E-35</c:v>
                </c:pt>
                <c:pt idx="1845" formatCode="0.00E+00">
                  <c:v>2.15452E-35</c:v>
                </c:pt>
                <c:pt idx="1846" formatCode="0.00E+00">
                  <c:v>3.49303E-36</c:v>
                </c:pt>
                <c:pt idx="1847" formatCode="0.00E+00">
                  <c:v>-3.5210600000000001E-35</c:v>
                </c:pt>
                <c:pt idx="1848" formatCode="0.00E+00">
                  <c:v>-5.4080599999999998E-35</c:v>
                </c:pt>
                <c:pt idx="1849" formatCode="0.00E+00">
                  <c:v>5.55974E-36</c:v>
                </c:pt>
                <c:pt idx="1850" formatCode="0.00E+00">
                  <c:v>1.47672E-34</c:v>
                </c:pt>
                <c:pt idx="1851" formatCode="0.00E+00">
                  <c:v>2.4040799999999999E-34</c:v>
                </c:pt>
                <c:pt idx="1852" formatCode="0.00E+00">
                  <c:v>4.9276599999999999E-35</c:v>
                </c:pt>
                <c:pt idx="1853" formatCode="0.00E+00">
                  <c:v>-4.9890300000000003E-34</c:v>
                </c:pt>
                <c:pt idx="1854" formatCode="0.00E+00">
                  <c:v>-9.8411700000000004E-34</c:v>
                </c:pt>
                <c:pt idx="1855" formatCode="0.00E+00">
                  <c:v>-5.8028699999999997E-34</c:v>
                </c:pt>
                <c:pt idx="1856" formatCode="0.00E+00">
                  <c:v>1.0974900000000001E-33</c:v>
                </c:pt>
                <c:pt idx="1857" formatCode="0.00E+00">
                  <c:v>2.85601E-33</c:v>
                </c:pt>
                <c:pt idx="1858" formatCode="0.00E+00">
                  <c:v>2.0340199999999999E-33</c:v>
                </c:pt>
                <c:pt idx="1859" formatCode="0.00E+00">
                  <c:v>-3.0620200000000001E-33</c:v>
                </c:pt>
                <c:pt idx="1860" formatCode="0.00E+00">
                  <c:v>-9.17101E-33</c:v>
                </c:pt>
                <c:pt idx="1861" formatCode="0.00E+00">
                  <c:v>-7.0724999999999994E-33</c:v>
                </c:pt>
                <c:pt idx="1862" formatCode="0.00E+00">
                  <c:v>1.1210500000000001E-32</c:v>
                </c:pt>
                <c:pt idx="1863" formatCode="0.00E+00">
                  <c:v>3.5561699999999998E-32</c:v>
                </c:pt>
                <c:pt idx="1864" formatCode="0.00E+00">
                  <c:v>2.6711500000000002E-32</c:v>
                </c:pt>
                <c:pt idx="1865" formatCode="0.00E+00">
                  <c:v>-5.60716E-32</c:v>
                </c:pt>
                <c:pt idx="1866" formatCode="0.00E+00">
                  <c:v>-1.82358E-31</c:v>
                </c:pt>
                <c:pt idx="1867" formatCode="0.00E+00">
                  <c:v>-2.1440799999999999E-31</c:v>
                </c:pt>
                <c:pt idx="1868" formatCode="0.00E+00">
                  <c:v>-4.49469E-33</c:v>
                </c:pt>
                <c:pt idx="1869" formatCode="0.00E+00">
                  <c:v>3.81286E-31</c:v>
                </c:pt>
                <c:pt idx="1870" formatCode="0.00E+00">
                  <c:v>4.8601299999999996E-31</c:v>
                </c:pt>
                <c:pt idx="1871" formatCode="0.00E+00">
                  <c:v>-2.9047400000000001E-31</c:v>
                </c:pt>
                <c:pt idx="1872" formatCode="0.00E+00">
                  <c:v>-1.8763299999999999E-30</c:v>
                </c:pt>
                <c:pt idx="1873" formatCode="0.00E+00">
                  <c:v>-2.8835499999999999E-30</c:v>
                </c:pt>
                <c:pt idx="1874" formatCode="0.00E+00">
                  <c:v>-1.2779000000000001E-30</c:v>
                </c:pt>
                <c:pt idx="1875" formatCode="0.00E+00">
                  <c:v>3.17875E-30</c:v>
                </c:pt>
                <c:pt idx="1876" formatCode="0.00E+00">
                  <c:v>6.2479300000000001E-30</c:v>
                </c:pt>
                <c:pt idx="1877" formatCode="0.00E+00">
                  <c:v>2.1944500000000001E-31</c:v>
                </c:pt>
                <c:pt idx="1878" formatCode="0.00E+00">
                  <c:v>-1.7643899999999999E-29</c:v>
                </c:pt>
                <c:pt idx="1879" formatCode="0.00E+00">
                  <c:v>-3.3140700000000002E-29</c:v>
                </c:pt>
                <c:pt idx="1880" formatCode="0.00E+00">
                  <c:v>-1.80508E-29</c:v>
                </c:pt>
                <c:pt idx="1881" formatCode="0.00E+00">
                  <c:v>4.0360099999999998E-29</c:v>
                </c:pt>
                <c:pt idx="1882" formatCode="0.00E+00">
                  <c:v>9.89906E-29</c:v>
                </c:pt>
                <c:pt idx="1883" formatCode="0.00E+00">
                  <c:v>5.7717400000000005E-29</c:v>
                </c:pt>
                <c:pt idx="1884" formatCode="0.00E+00">
                  <c:v>-1.47195E-28</c:v>
                </c:pt>
                <c:pt idx="1885" formatCode="0.00E+00">
                  <c:v>-3.9626699999999998E-28</c:v>
                </c:pt>
                <c:pt idx="1886" formatCode="0.00E+00">
                  <c:v>-3.7670699999999998E-28</c:v>
                </c:pt>
                <c:pt idx="1887" formatCode="0.00E+00">
                  <c:v>1.4599300000000001E-28</c:v>
                </c:pt>
                <c:pt idx="1888" formatCode="0.00E+00">
                  <c:v>8.8551499999999997E-28</c:v>
                </c:pt>
                <c:pt idx="1889" formatCode="0.00E+00">
                  <c:v>9.0338899999999995E-28</c:v>
                </c:pt>
                <c:pt idx="1890" formatCode="0.00E+00">
                  <c:v>-7.2999099999999999E-28</c:v>
                </c:pt>
                <c:pt idx="1891" formatCode="0.00E+00">
                  <c:v>-3.3103900000000001E-27</c:v>
                </c:pt>
                <c:pt idx="1892" formatCode="0.00E+00">
                  <c:v>-3.3371000000000001E-27</c:v>
                </c:pt>
                <c:pt idx="1893" formatCode="0.00E+00">
                  <c:v>3.0442900000000001E-27</c:v>
                </c:pt>
                <c:pt idx="1894" formatCode="0.00E+00">
                  <c:v>1.41922E-26</c:v>
                </c:pt>
                <c:pt idx="1895" formatCode="0.00E+00">
                  <c:v>1.92554E-26</c:v>
                </c:pt>
                <c:pt idx="1896" formatCode="0.00E+00">
                  <c:v>4.4808E-27</c:v>
                </c:pt>
                <c:pt idx="1897" formatCode="0.00E+00">
                  <c:v>-2.8097400000000002E-26</c:v>
                </c:pt>
                <c:pt idx="1898" formatCode="0.00E+00">
                  <c:v>-3.8879899999999998E-26</c:v>
                </c:pt>
                <c:pt idx="1899" formatCode="0.00E+00">
                  <c:v>3.40299E-26</c:v>
                </c:pt>
                <c:pt idx="1900" formatCode="0.00E+00">
                  <c:v>1.9611300000000001E-25</c:v>
                </c:pt>
                <c:pt idx="1901" formatCode="0.00E+00">
                  <c:v>3.0313600000000002E-25</c:v>
                </c:pt>
                <c:pt idx="1902" formatCode="0.00E+00">
                  <c:v>8.96136E-26</c:v>
                </c:pt>
                <c:pt idx="1903" formatCode="0.00E+00">
                  <c:v>-5.3542800000000003E-25</c:v>
                </c:pt>
                <c:pt idx="1904" formatCode="0.00E+00">
                  <c:v>-1.04676E-24</c:v>
                </c:pt>
                <c:pt idx="1905" formatCode="0.00E+00">
                  <c:v>-3.4275900000000002E-25</c:v>
                </c:pt>
                <c:pt idx="1906" formatCode="0.00E+00">
                  <c:v>2.1306499999999999E-24</c:v>
                </c:pt>
                <c:pt idx="1907" formatCode="0.00E+00">
                  <c:v>4.6341999999999999E-24</c:v>
                </c:pt>
                <c:pt idx="1908" formatCode="0.00E+00">
                  <c:v>3.1099500000000001E-24</c:v>
                </c:pt>
                <c:pt idx="1909" formatCode="0.00E+00">
                  <c:v>-4.7446500000000002E-24</c:v>
                </c:pt>
                <c:pt idx="1910" formatCode="0.00E+00">
                  <c:v>-1.9150699999999999E-23</c:v>
                </c:pt>
                <c:pt idx="1911" formatCode="0.00E+00">
                  <c:v>-4.2797300000000001E-23</c:v>
                </c:pt>
                <c:pt idx="1912" formatCode="0.00E+00">
                  <c:v>-6.8139400000000005E-23</c:v>
                </c:pt>
                <c:pt idx="1913" formatCode="0.00E+00">
                  <c:v>-9.4045400000000005E-23</c:v>
                </c:pt>
                <c:pt idx="1914" formatCode="0.00E+00">
                  <c:v>-1.63588E-22</c:v>
                </c:pt>
                <c:pt idx="1915" formatCode="0.00E+00">
                  <c:v>-3.1250499999999999E-22</c:v>
                </c:pt>
                <c:pt idx="1916" formatCode="0.00E+00">
                  <c:v>-5.0339500000000002E-22</c:v>
                </c:pt>
                <c:pt idx="1917" formatCode="0.00E+00">
                  <c:v>-6.3730600000000002E-22</c:v>
                </c:pt>
                <c:pt idx="1918" formatCode="0.00E+00">
                  <c:v>-6.0800599999999995E-22</c:v>
                </c:pt>
                <c:pt idx="1919" formatCode="0.00E+00">
                  <c:v>-4.4816900000000003E-22</c:v>
                </c:pt>
                <c:pt idx="1920" formatCode="0.00E+00">
                  <c:v>-4.99175E-22</c:v>
                </c:pt>
                <c:pt idx="1921" formatCode="0.00E+00">
                  <c:v>-1.43313E-21</c:v>
                </c:pt>
                <c:pt idx="1922" formatCode="0.00E+00">
                  <c:v>-3.4999E-21</c:v>
                </c:pt>
                <c:pt idx="1923" formatCode="0.00E+00">
                  <c:v>-5.1082099999999999E-21</c:v>
                </c:pt>
                <c:pt idx="1924" formatCode="0.00E+00">
                  <c:v>-1.5118600000000001E-21</c:v>
                </c:pt>
                <c:pt idx="1925" formatCode="0.00E+00">
                  <c:v>9.6082099999999996E-21</c:v>
                </c:pt>
                <c:pt idx="1926" formatCode="0.00E+00">
                  <c:v>2.0905099999999999E-20</c:v>
                </c:pt>
                <c:pt idx="1927" formatCode="0.00E+00">
                  <c:v>1.9449799999999999E-20</c:v>
                </c:pt>
                <c:pt idx="1928" formatCode="0.00E+00">
                  <c:v>5.0082100000000002E-22</c:v>
                </c:pt>
                <c:pt idx="1929" formatCode="0.00E+00">
                  <c:v>-1.8400999999999999E-20</c:v>
                </c:pt>
                <c:pt idx="1930" formatCode="0.00E+00">
                  <c:v>-5.0595499999999999E-21</c:v>
                </c:pt>
                <c:pt idx="1931" formatCode="0.00E+00">
                  <c:v>5.4394300000000005E-20</c:v>
                </c:pt>
                <c:pt idx="1932" formatCode="0.00E+00">
                  <c:v>1.1392800000000001E-19</c:v>
                </c:pt>
                <c:pt idx="1933" formatCode="0.00E+00">
                  <c:v>5.9656099999999994E-20</c:v>
                </c:pt>
                <c:pt idx="1934" formatCode="0.00E+00">
                  <c:v>-1.88474E-19</c:v>
                </c:pt>
                <c:pt idx="1935" formatCode="0.00E+00">
                  <c:v>-4.80839E-19</c:v>
                </c:pt>
                <c:pt idx="1936" formatCode="0.00E+00">
                  <c:v>-3.8237400000000001E-19</c:v>
                </c:pt>
                <c:pt idx="1937" formatCode="0.00E+00">
                  <c:v>4.7748099999999999E-19</c:v>
                </c:pt>
                <c:pt idx="1938" formatCode="0.00E+00">
                  <c:v>1.63617E-18</c:v>
                </c:pt>
                <c:pt idx="1939" formatCode="0.00E+00">
                  <c:v>1.42777E-18</c:v>
                </c:pt>
                <c:pt idx="1940" formatCode="0.00E+00">
                  <c:v>-1.75083E-18</c:v>
                </c:pt>
                <c:pt idx="1941" formatCode="0.00E+00">
                  <c:v>-6.6898400000000001E-18</c:v>
                </c:pt>
                <c:pt idx="1942" formatCode="0.00E+00">
                  <c:v>-8.0658200000000001E-18</c:v>
                </c:pt>
                <c:pt idx="1943" formatCode="0.00E+00">
                  <c:v>-7.2521999999999996E-20</c:v>
                </c:pt>
                <c:pt idx="1944" formatCode="0.00E+00">
                  <c:v>1.4898400000000001E-17</c:v>
                </c:pt>
                <c:pt idx="1945" formatCode="0.00E+00">
                  <c:v>2.0091699999999999E-17</c:v>
                </c:pt>
                <c:pt idx="1946" formatCode="0.00E+00">
                  <c:v>-4.9526399999999999E-18</c:v>
                </c:pt>
                <c:pt idx="1947" formatCode="0.00E+00">
                  <c:v>-5.6525599999999994E-17</c:v>
                </c:pt>
                <c:pt idx="1948" formatCode="0.00E+00">
                  <c:v>-7.76166E-17</c:v>
                </c:pt>
                <c:pt idx="1949" formatCode="0.00E+00">
                  <c:v>2.85876E-17</c:v>
                </c:pt>
                <c:pt idx="1950" formatCode="0.00E+00">
                  <c:v>2.7877199999999998E-16</c:v>
                </c:pt>
                <c:pt idx="1951" formatCode="0.00E+00">
                  <c:v>4.3815899999999999E-16</c:v>
                </c:pt>
                <c:pt idx="1952" formatCode="0.00E+00">
                  <c:v>9.9641300000000003E-17</c:v>
                </c:pt>
                <c:pt idx="1953" formatCode="0.00E+00">
                  <c:v>-8.4395699999999996E-16</c:v>
                </c:pt>
                <c:pt idx="1954" formatCode="0.00E+00">
                  <c:v>-1.63978E-15</c:v>
                </c:pt>
                <c:pt idx="1955" formatCode="0.00E+00">
                  <c:v>-8.2028900000000005E-16</c:v>
                </c:pt>
                <c:pt idx="1956" formatCode="0.00E+00">
                  <c:v>2.2788199999999998E-15</c:v>
                </c:pt>
                <c:pt idx="1957" formatCode="0.00E+00">
                  <c:v>5.5599700000000003E-15</c:v>
                </c:pt>
                <c:pt idx="1958" formatCode="0.00E+00">
                  <c:v>4.1856099999999998E-15</c:v>
                </c:pt>
                <c:pt idx="1959" formatCode="0.00E+00">
                  <c:v>-5.1306599999999996E-15</c:v>
                </c:pt>
                <c:pt idx="1960" formatCode="0.00E+00">
                  <c:v>-1.6349099999999999E-14</c:v>
                </c:pt>
                <c:pt idx="1961" formatCode="0.00E+00">
                  <c:v>-1.0765700000000001E-14</c:v>
                </c:pt>
                <c:pt idx="1962" formatCode="0.00E+00">
                  <c:v>2.8683499999999998E-14</c:v>
                </c:pt>
                <c:pt idx="1963" formatCode="0.00E+00">
                  <c:v>8.2655299999999999E-14</c:v>
                </c:pt>
                <c:pt idx="1964" formatCode="0.00E+00">
                  <c:v>8.1513999999999997E-14</c:v>
                </c:pt>
                <c:pt idx="1965" formatCode="0.00E+00">
                  <c:v>-4.05342E-14</c:v>
                </c:pt>
                <c:pt idx="1966" formatCode="0.00E+00">
                  <c:v>-2.2864400000000001E-13</c:v>
                </c:pt>
                <c:pt idx="1967" formatCode="0.00E+00">
                  <c:v>-2.1432100000000001E-13</c:v>
                </c:pt>
                <c:pt idx="1968" formatCode="0.00E+00">
                  <c:v>3.1030800000000002E-13</c:v>
                </c:pt>
                <c:pt idx="1969" formatCode="0.00E+00">
                  <c:v>1.2097400000000001E-12</c:v>
                </c:pt>
                <c:pt idx="1970" formatCode="0.00E+00">
                  <c:v>1.49127E-12</c:v>
                </c:pt>
                <c:pt idx="1971" formatCode="0.00E+00">
                  <c:v>-1.9656199999999999E-13</c:v>
                </c:pt>
                <c:pt idx="1972" formatCode="0.00E+00">
                  <c:v>-3.6913699999999999E-12</c:v>
                </c:pt>
                <c:pt idx="1973" formatCode="0.00E+00">
                  <c:v>-5.7212500000000001E-12</c:v>
                </c:pt>
                <c:pt idx="1974" formatCode="0.00E+00">
                  <c:v>-1.72226E-12</c:v>
                </c:pt>
                <c:pt idx="1975" formatCode="0.00E+00">
                  <c:v>8.5621600000000003E-12</c:v>
                </c:pt>
                <c:pt idx="1976" formatCode="0.00E+00">
                  <c:v>1.4995900000000002E-11</c:v>
                </c:pt>
                <c:pt idx="1977" formatCode="0.00E+00">
                  <c:v>-1.8433800000000001E-13</c:v>
                </c:pt>
                <c:pt idx="1978" formatCode="0.00E+00">
                  <c:v>-4.2286000000000001E-11</c:v>
                </c:pt>
                <c:pt idx="1979" formatCode="0.00E+00">
                  <c:v>-7.9984500000000004E-11</c:v>
                </c:pt>
                <c:pt idx="1980" formatCode="0.00E+00">
                  <c:v>-5.3152899999999999E-11</c:v>
                </c:pt>
                <c:pt idx="1981" formatCode="0.00E+00">
                  <c:v>6.6537199999999996E-11</c:v>
                </c:pt>
                <c:pt idx="1982" formatCode="0.00E+00">
                  <c:v>1.8070699999999999E-10</c:v>
                </c:pt>
                <c:pt idx="1983" formatCode="0.00E+00">
                  <c:v>6.4883399999999998E-11</c:v>
                </c:pt>
                <c:pt idx="1984" formatCode="0.00E+00">
                  <c:v>-4.0916199999999998E-10</c:v>
                </c:pt>
                <c:pt idx="1985" formatCode="0.00E+00">
                  <c:v>-9.5160599999999995E-10</c:v>
                </c:pt>
                <c:pt idx="1986" formatCode="0.00E+00">
                  <c:v>-7.5891799999999998E-10</c:v>
                </c:pt>
                <c:pt idx="1987" formatCode="0.00E+00">
                  <c:v>8.7079800000000002E-10</c:v>
                </c:pt>
                <c:pt idx="1988" formatCode="0.00E+00">
                  <c:v>3.1209500000000001E-9</c:v>
                </c:pt>
                <c:pt idx="1989" formatCode="0.00E+00">
                  <c:v>3.17663E-9</c:v>
                </c:pt>
                <c:pt idx="1990" formatCode="0.00E+00">
                  <c:v>-1.30518E-9</c:v>
                </c:pt>
                <c:pt idx="1991" formatCode="0.00E+00">
                  <c:v>-8.1356000000000007E-9</c:v>
                </c:pt>
                <c:pt idx="1992" formatCode="0.00E+00">
                  <c:v>-7.9784000000000005E-9</c:v>
                </c:pt>
                <c:pt idx="1993" formatCode="0.00E+00">
                  <c:v>9.73343E-9</c:v>
                </c:pt>
                <c:pt idx="1994" formatCode="0.00E+00">
                  <c:v>4.0402300000000003E-8</c:v>
                </c:pt>
                <c:pt idx="1995" formatCode="0.00E+00">
                  <c:v>5.3459899999999998E-8</c:v>
                </c:pt>
                <c:pt idx="1996" formatCode="0.00E+00">
                  <c:v>8.2719000000000008E-9</c:v>
                </c:pt>
                <c:pt idx="1997" formatCode="0.00E+00">
                  <c:v>-9.0934499999999999E-8</c:v>
                </c:pt>
                <c:pt idx="1998" formatCode="0.00E+00">
                  <c:v>-1.27647E-7</c:v>
                </c:pt>
                <c:pt idx="1999" formatCode="0.00E+00">
                  <c:v>1.3524499999999999E-7</c:v>
                </c:pt>
                <c:pt idx="2000" formatCode="0.00E+00">
                  <c:v>9.7907999999999995E-7</c:v>
                </c:pt>
                <c:pt idx="2001" formatCode="0.00E+00">
                  <c:v>2.5812599999999999E-6</c:v>
                </c:pt>
                <c:pt idx="2002" formatCode="0.00E+00">
                  <c:v>4.8796499999999999E-6</c:v>
                </c:pt>
                <c:pt idx="2003" formatCode="0.00E+00">
                  <c:v>7.6168800000000002E-6</c:v>
                </c:pt>
                <c:pt idx="2004" formatCode="0.00E+00">
                  <c:v>1.05027E-5</c:v>
                </c:pt>
                <c:pt idx="2005" formatCode="0.00E+00">
                  <c:v>1.32869E-5</c:v>
                </c:pt>
                <c:pt idx="2006" formatCode="0.00E+00">
                  <c:v>1.5744600000000002E-5</c:v>
                </c:pt>
                <c:pt idx="2007" formatCode="0.00E+00">
                  <c:v>1.7663999999999999E-5</c:v>
                </c:pt>
                <c:pt idx="2008" formatCode="0.00E+00">
                  <c:v>1.8843099999999999E-5</c:v>
                </c:pt>
                <c:pt idx="2009" formatCode="0.00E+00">
                  <c:v>1.9105899999999999E-5</c:v>
                </c:pt>
                <c:pt idx="2010" formatCode="0.00E+00">
                  <c:v>1.8300599999999999E-5</c:v>
                </c:pt>
                <c:pt idx="2011" formatCode="0.00E+00">
                  <c:v>1.6212600000000001E-5</c:v>
                </c:pt>
                <c:pt idx="2012" formatCode="0.00E+00">
                  <c:v>1.25285E-5</c:v>
                </c:pt>
                <c:pt idx="2013" formatCode="0.00E+00">
                  <c:v>7.0285499999999998E-6</c:v>
                </c:pt>
                <c:pt idx="2014" formatCode="0.00E+00">
                  <c:v>-3.2259199999999998E-7</c:v>
                </c:pt>
                <c:pt idx="2015" formatCode="0.00E+00">
                  <c:v>-9.6647999999999994E-6</c:v>
                </c:pt>
                <c:pt idx="2016" formatCode="0.00E+00">
                  <c:v>-2.13252E-5</c:v>
                </c:pt>
                <c:pt idx="2017" formatCode="0.00E+00">
                  <c:v>-3.5543700000000003E-5</c:v>
                </c:pt>
                <c:pt idx="2018" formatCode="0.00E+00">
                  <c:v>-5.24558E-5</c:v>
                </c:pt>
                <c:pt idx="2019" formatCode="0.00E+00">
                  <c:v>-7.2267000000000005E-5</c:v>
                </c:pt>
                <c:pt idx="2020" formatCode="0.00E+00">
                  <c:v>-9.5235900000000001E-5</c:v>
                </c:pt>
                <c:pt idx="2021" formatCode="0.00E+00">
                  <c:v>-1.21369E-4</c:v>
                </c:pt>
                <c:pt idx="2022" formatCode="0.00E+00">
                  <c:v>-1.5035299999999999E-4</c:v>
                </c:pt>
                <c:pt idx="2023" formatCode="0.00E+00">
                  <c:v>-1.82196E-4</c:v>
                </c:pt>
                <c:pt idx="2024" formatCode="0.00E+00">
                  <c:v>-2.17417E-4</c:v>
                </c:pt>
                <c:pt idx="2025" formatCode="0.00E+00">
                  <c:v>-2.5638899999999999E-4</c:v>
                </c:pt>
                <c:pt idx="2026" formatCode="0.00E+00">
                  <c:v>-2.9923900000000003E-4</c:v>
                </c:pt>
                <c:pt idx="2027" formatCode="0.00E+00">
                  <c:v>-3.46137E-4</c:v>
                </c:pt>
                <c:pt idx="2028" formatCode="0.00E+00">
                  <c:v>-3.9703399999999999E-4</c:v>
                </c:pt>
                <c:pt idx="2029" formatCode="0.00E+00">
                  <c:v>-4.5163100000000003E-4</c:v>
                </c:pt>
                <c:pt idx="2030" formatCode="0.00E+00">
                  <c:v>-5.0981400000000004E-4</c:v>
                </c:pt>
                <c:pt idx="2031" formatCode="0.00E+00">
                  <c:v>-5.7184599999999999E-4</c:v>
                </c:pt>
                <c:pt idx="2032" formatCode="0.00E+00">
                  <c:v>-6.3824499999999996E-4</c:v>
                </c:pt>
                <c:pt idx="2033" formatCode="0.00E+00">
                  <c:v>-7.0933300000000003E-4</c:v>
                </c:pt>
                <c:pt idx="2034" formatCode="0.00E+00">
                  <c:v>-7.8502499999999996E-4</c:v>
                </c:pt>
                <c:pt idx="2035" formatCode="0.00E+00">
                  <c:v>-8.6527999999999996E-4</c:v>
                </c:pt>
                <c:pt idx="2036" formatCode="0.00E+00">
                  <c:v>-9.5029700000000001E-4</c:v>
                </c:pt>
                <c:pt idx="2037" formatCode="0.00E+00">
                  <c:v>-1.0401900000000001E-3</c:v>
                </c:pt>
                <c:pt idx="2038" formatCode="0.00E+00">
                  <c:v>-1.13499E-3</c:v>
                </c:pt>
                <c:pt idx="2039" formatCode="0.00E+00">
                  <c:v>-1.2348000000000001E-3</c:v>
                </c:pt>
                <c:pt idx="2040" formatCode="0.00E+00">
                  <c:v>-1.3395799999999999E-3</c:v>
                </c:pt>
                <c:pt idx="2041" formatCode="0.00E+00">
                  <c:v>-1.4494099999999999E-3</c:v>
                </c:pt>
                <c:pt idx="2042" formatCode="0.00E+00">
                  <c:v>-1.56471E-3</c:v>
                </c:pt>
                <c:pt idx="2043" formatCode="0.00E+00">
                  <c:v>-1.6853899999999999E-3</c:v>
                </c:pt>
                <c:pt idx="2044" formatCode="0.00E+00">
                  <c:v>-1.81073E-3</c:v>
                </c:pt>
                <c:pt idx="2045" formatCode="0.00E+00">
                  <c:v>-1.94067E-3</c:v>
                </c:pt>
                <c:pt idx="2046" formatCode="0.00E+00">
                  <c:v>-2.0766399999999998E-3</c:v>
                </c:pt>
                <c:pt idx="2047" formatCode="0.00E+00">
                  <c:v>-2.2207699999999999E-3</c:v>
                </c:pt>
                <c:pt idx="2048" formatCode="0.00E+00">
                  <c:v>-2.3733600000000001E-3</c:v>
                </c:pt>
                <c:pt idx="2049" formatCode="0.00E+00">
                  <c:v>-2.5321599999999999E-3</c:v>
                </c:pt>
                <c:pt idx="2050" formatCode="0.00E+00">
                  <c:v>-2.6947300000000002E-3</c:v>
                </c:pt>
                <c:pt idx="2051" formatCode="0.00E+00">
                  <c:v>-2.8602699999999998E-3</c:v>
                </c:pt>
                <c:pt idx="2052" formatCode="0.00E+00">
                  <c:v>-3.0290999999999998E-3</c:v>
                </c:pt>
                <c:pt idx="2053" formatCode="0.00E+00">
                  <c:v>-3.20141E-3</c:v>
                </c:pt>
                <c:pt idx="2054" formatCode="0.00E+00">
                  <c:v>-3.37697E-3</c:v>
                </c:pt>
                <c:pt idx="2055" formatCode="0.00E+00">
                  <c:v>-3.5557100000000001E-3</c:v>
                </c:pt>
                <c:pt idx="2056" formatCode="0.00E+00">
                  <c:v>-3.7378300000000001E-3</c:v>
                </c:pt>
                <c:pt idx="2057" formatCode="0.00E+00">
                  <c:v>-3.9234700000000001E-3</c:v>
                </c:pt>
                <c:pt idx="2058" formatCode="0.00E+00">
                  <c:v>-4.1126000000000001E-3</c:v>
                </c:pt>
                <c:pt idx="2059" formatCode="0.00E+00">
                  <c:v>-4.30541E-3</c:v>
                </c:pt>
                <c:pt idx="2060" formatCode="0.00E+00">
                  <c:v>-4.5024499999999999E-3</c:v>
                </c:pt>
                <c:pt idx="2061" formatCode="0.00E+00">
                  <c:v>-4.7043199999999997E-3</c:v>
                </c:pt>
                <c:pt idx="2062" formatCode="0.00E+00">
                  <c:v>-4.9115499999999998E-3</c:v>
                </c:pt>
                <c:pt idx="2063" formatCode="0.00E+00">
                  <c:v>-5.1243399999999998E-3</c:v>
                </c:pt>
                <c:pt idx="2064" formatCode="0.00E+00">
                  <c:v>-5.3427600000000002E-3</c:v>
                </c:pt>
                <c:pt idx="2065" formatCode="0.00E+00">
                  <c:v>-5.5670099999999998E-3</c:v>
                </c:pt>
                <c:pt idx="2066" formatCode="0.00E+00">
                  <c:v>-5.7972099999999997E-3</c:v>
                </c:pt>
                <c:pt idx="2067" formatCode="0.00E+00">
                  <c:v>-6.0329700000000003E-3</c:v>
                </c:pt>
                <c:pt idx="2068" formatCode="0.00E+00">
                  <c:v>-6.2731200000000001E-3</c:v>
                </c:pt>
                <c:pt idx="2069" formatCode="0.00E+00">
                  <c:v>-6.51616E-3</c:v>
                </c:pt>
                <c:pt idx="2070" formatCode="0.00E+00">
                  <c:v>-6.7615899999999996E-3</c:v>
                </c:pt>
                <c:pt idx="2071" formatCode="0.00E+00">
                  <c:v>-7.0106700000000001E-3</c:v>
                </c:pt>
                <c:pt idx="2072" formatCode="0.00E+00">
                  <c:v>-7.2653700000000002E-3</c:v>
                </c:pt>
                <c:pt idx="2073" formatCode="0.00E+00">
                  <c:v>-7.52683E-3</c:v>
                </c:pt>
                <c:pt idx="2074" formatCode="0.00E+00">
                  <c:v>-7.79512E-3</c:v>
                </c:pt>
                <c:pt idx="2075" formatCode="0.00E+00">
                  <c:v>-8.0698100000000002E-3</c:v>
                </c:pt>
                <c:pt idx="2076" formatCode="0.00E+00">
                  <c:v>-8.3499200000000003E-3</c:v>
                </c:pt>
                <c:pt idx="2077" formatCode="0.00E+00">
                  <c:v>-8.6335300000000004E-3</c:v>
                </c:pt>
                <c:pt idx="2078" formatCode="0.00E+00">
                  <c:v>-8.9181999999999994E-3</c:v>
                </c:pt>
                <c:pt idx="2079" formatCode="0.00E+00">
                  <c:v>-9.2025200000000005E-3</c:v>
                </c:pt>
                <c:pt idx="2080" formatCode="0.00E+00">
                  <c:v>-9.4874999999999994E-3</c:v>
                </c:pt>
                <c:pt idx="2081" formatCode="0.00E+00">
                  <c:v>-9.7752499999999992E-3</c:v>
                </c:pt>
                <c:pt idx="2082">
                  <c:v>-1.00661E-2</c:v>
                </c:pt>
                <c:pt idx="2083">
                  <c:v>-1.0358300000000001E-2</c:v>
                </c:pt>
                <c:pt idx="2084">
                  <c:v>-1.06512E-2</c:v>
                </c:pt>
                <c:pt idx="2085">
                  <c:v>-1.09455E-2</c:v>
                </c:pt>
                <c:pt idx="2086">
                  <c:v>-1.12429E-2</c:v>
                </c:pt>
                <c:pt idx="2087">
                  <c:v>-1.1543599999999999E-2</c:v>
                </c:pt>
                <c:pt idx="2088">
                  <c:v>-1.1847E-2</c:v>
                </c:pt>
                <c:pt idx="2089">
                  <c:v>-1.2152E-2</c:v>
                </c:pt>
                <c:pt idx="2090">
                  <c:v>-1.2458199999999999E-2</c:v>
                </c:pt>
                <c:pt idx="2091">
                  <c:v>-1.27647E-2</c:v>
                </c:pt>
                <c:pt idx="2092">
                  <c:v>-1.3070200000000001E-2</c:v>
                </c:pt>
                <c:pt idx="2093">
                  <c:v>-1.33735E-2</c:v>
                </c:pt>
                <c:pt idx="2094">
                  <c:v>-1.36737E-2</c:v>
                </c:pt>
                <c:pt idx="2095">
                  <c:v>-1.39715E-2</c:v>
                </c:pt>
                <c:pt idx="2096">
                  <c:v>-1.42682E-2</c:v>
                </c:pt>
                <c:pt idx="2097">
                  <c:v>-1.4564499999999999E-2</c:v>
                </c:pt>
                <c:pt idx="2098">
                  <c:v>-1.4859300000000001E-2</c:v>
                </c:pt>
                <c:pt idx="2099">
                  <c:v>-1.51504E-2</c:v>
                </c:pt>
                <c:pt idx="2100">
                  <c:v>-1.5436200000000001E-2</c:v>
                </c:pt>
                <c:pt idx="2101">
                  <c:v>-1.57162E-2</c:v>
                </c:pt>
                <c:pt idx="2102">
                  <c:v>-1.5991399999999999E-2</c:v>
                </c:pt>
                <c:pt idx="2103">
                  <c:v>-1.6262800000000001E-2</c:v>
                </c:pt>
                <c:pt idx="2104">
                  <c:v>-1.6530300000000001E-2</c:v>
                </c:pt>
                <c:pt idx="2105">
                  <c:v>-1.67939E-2</c:v>
                </c:pt>
                <c:pt idx="2106">
                  <c:v>-1.70551E-2</c:v>
                </c:pt>
                <c:pt idx="2107">
                  <c:v>-1.7315899999999999E-2</c:v>
                </c:pt>
                <c:pt idx="2108">
                  <c:v>-1.7577499999999999E-2</c:v>
                </c:pt>
                <c:pt idx="2109">
                  <c:v>-1.7842299999999998E-2</c:v>
                </c:pt>
                <c:pt idx="2110">
                  <c:v>-1.81126E-2</c:v>
                </c:pt>
                <c:pt idx="2111">
                  <c:v>-1.8388000000000002E-2</c:v>
                </c:pt>
                <c:pt idx="2112">
                  <c:v>-1.8666499999999999E-2</c:v>
                </c:pt>
                <c:pt idx="2113">
                  <c:v>-1.8946600000000001E-2</c:v>
                </c:pt>
                <c:pt idx="2114">
                  <c:v>-1.9229300000000001E-2</c:v>
                </c:pt>
                <c:pt idx="2115">
                  <c:v>-1.95158E-2</c:v>
                </c:pt>
                <c:pt idx="2116">
                  <c:v>-1.9805900000000001E-2</c:v>
                </c:pt>
                <c:pt idx="2117">
                  <c:v>-2.00982E-2</c:v>
                </c:pt>
                <c:pt idx="2118">
                  <c:v>-2.0392E-2</c:v>
                </c:pt>
                <c:pt idx="2119">
                  <c:v>-2.06877E-2</c:v>
                </c:pt>
                <c:pt idx="2120">
                  <c:v>-2.09862E-2</c:v>
                </c:pt>
                <c:pt idx="2121">
                  <c:v>-2.1288000000000001E-2</c:v>
                </c:pt>
                <c:pt idx="2122">
                  <c:v>-2.15931E-2</c:v>
                </c:pt>
                <c:pt idx="2123">
                  <c:v>-2.1901500000000001E-2</c:v>
                </c:pt>
                <c:pt idx="2124">
                  <c:v>-2.2213900000000002E-2</c:v>
                </c:pt>
                <c:pt idx="2125">
                  <c:v>-2.2530600000000001E-2</c:v>
                </c:pt>
                <c:pt idx="2126">
                  <c:v>-2.2850200000000001E-2</c:v>
                </c:pt>
                <c:pt idx="2127">
                  <c:v>-2.31717E-2</c:v>
                </c:pt>
                <c:pt idx="2128">
                  <c:v>-2.3495100000000001E-2</c:v>
                </c:pt>
                <c:pt idx="2129">
                  <c:v>-2.38207E-2</c:v>
                </c:pt>
                <c:pt idx="2130">
                  <c:v>-2.41473E-2</c:v>
                </c:pt>
                <c:pt idx="2131">
                  <c:v>-2.4473000000000002E-2</c:v>
                </c:pt>
                <c:pt idx="2132">
                  <c:v>-2.4797400000000001E-2</c:v>
                </c:pt>
                <c:pt idx="2133">
                  <c:v>-2.51218E-2</c:v>
                </c:pt>
                <c:pt idx="2134">
                  <c:v>-2.5447600000000001E-2</c:v>
                </c:pt>
                <c:pt idx="2135">
                  <c:v>-2.5774399999999999E-2</c:v>
                </c:pt>
                <c:pt idx="2136">
                  <c:v>-2.61014E-2</c:v>
                </c:pt>
                <c:pt idx="2137">
                  <c:v>-2.6428500000000001E-2</c:v>
                </c:pt>
                <c:pt idx="2138">
                  <c:v>-2.6756599999999998E-2</c:v>
                </c:pt>
                <c:pt idx="2139">
                  <c:v>-2.7087300000000002E-2</c:v>
                </c:pt>
                <c:pt idx="2140">
                  <c:v>-2.74206E-2</c:v>
                </c:pt>
                <c:pt idx="2141">
                  <c:v>-2.7755499999999999E-2</c:v>
                </c:pt>
                <c:pt idx="2142">
                  <c:v>-2.8090799999999999E-2</c:v>
                </c:pt>
                <c:pt idx="2143">
                  <c:v>-2.8426400000000001E-2</c:v>
                </c:pt>
                <c:pt idx="2144">
                  <c:v>-2.8761399999999999E-2</c:v>
                </c:pt>
                <c:pt idx="2145">
                  <c:v>-2.9093999999999998E-2</c:v>
                </c:pt>
                <c:pt idx="2146">
                  <c:v>-2.9424200000000001E-2</c:v>
                </c:pt>
                <c:pt idx="2147">
                  <c:v>-2.97562E-2</c:v>
                </c:pt>
                <c:pt idx="2148">
                  <c:v>-3.00938E-2</c:v>
                </c:pt>
                <c:pt idx="2149">
                  <c:v>-3.0435500000000001E-2</c:v>
                </c:pt>
                <c:pt idx="2150">
                  <c:v>-3.07756E-2</c:v>
                </c:pt>
                <c:pt idx="2151">
                  <c:v>-3.11109E-2</c:v>
                </c:pt>
                <c:pt idx="2152">
                  <c:v>-3.1441499999999997E-2</c:v>
                </c:pt>
                <c:pt idx="2153">
                  <c:v>-3.1768299999999999E-2</c:v>
                </c:pt>
                <c:pt idx="2154">
                  <c:v>-3.20919E-2</c:v>
                </c:pt>
                <c:pt idx="2155">
                  <c:v>-3.24131E-2</c:v>
                </c:pt>
                <c:pt idx="2156">
                  <c:v>-3.2731999999999997E-2</c:v>
                </c:pt>
                <c:pt idx="2157">
                  <c:v>-3.30475E-2</c:v>
                </c:pt>
                <c:pt idx="2158">
                  <c:v>-3.3359600000000003E-2</c:v>
                </c:pt>
                <c:pt idx="2159">
                  <c:v>-3.3668799999999999E-2</c:v>
                </c:pt>
                <c:pt idx="2160">
                  <c:v>-3.3974499999999998E-2</c:v>
                </c:pt>
                <c:pt idx="2161">
                  <c:v>-3.4275100000000003E-2</c:v>
                </c:pt>
                <c:pt idx="2162">
                  <c:v>-3.4569999999999997E-2</c:v>
                </c:pt>
                <c:pt idx="2163">
                  <c:v>-3.4860000000000002E-2</c:v>
                </c:pt>
                <c:pt idx="2164">
                  <c:v>-3.5146499999999997E-2</c:v>
                </c:pt>
                <c:pt idx="2165">
                  <c:v>-3.5431400000000002E-2</c:v>
                </c:pt>
                <c:pt idx="2166">
                  <c:v>-3.5714999999999997E-2</c:v>
                </c:pt>
                <c:pt idx="2167">
                  <c:v>-3.5996399999999998E-2</c:v>
                </c:pt>
                <c:pt idx="2168">
                  <c:v>-3.62747E-2</c:v>
                </c:pt>
                <c:pt idx="2169">
                  <c:v>-3.65493E-2</c:v>
                </c:pt>
                <c:pt idx="2170">
                  <c:v>-3.6820100000000001E-2</c:v>
                </c:pt>
                <c:pt idx="2171">
                  <c:v>-3.70874E-2</c:v>
                </c:pt>
                <c:pt idx="2172">
                  <c:v>-3.7351799999999998E-2</c:v>
                </c:pt>
                <c:pt idx="2173">
                  <c:v>-3.7612800000000002E-2</c:v>
                </c:pt>
                <c:pt idx="2174">
                  <c:v>-3.7868899999999997E-2</c:v>
                </c:pt>
                <c:pt idx="2175">
                  <c:v>-3.8118800000000001E-2</c:v>
                </c:pt>
                <c:pt idx="2176">
                  <c:v>-3.8363899999999999E-2</c:v>
                </c:pt>
                <c:pt idx="2177">
                  <c:v>-3.8607099999999998E-2</c:v>
                </c:pt>
                <c:pt idx="2178">
                  <c:v>-3.88504E-2</c:v>
                </c:pt>
                <c:pt idx="2179">
                  <c:v>-3.9092700000000001E-2</c:v>
                </c:pt>
                <c:pt idx="2180">
                  <c:v>-3.9332600000000002E-2</c:v>
                </c:pt>
                <c:pt idx="2181">
                  <c:v>-3.9570099999999997E-2</c:v>
                </c:pt>
                <c:pt idx="2182">
                  <c:v>-3.9804600000000002E-2</c:v>
                </c:pt>
                <c:pt idx="2183">
                  <c:v>-4.0035899999999999E-2</c:v>
                </c:pt>
                <c:pt idx="2184">
                  <c:v>-4.0265700000000001E-2</c:v>
                </c:pt>
                <c:pt idx="2185">
                  <c:v>-4.0494500000000003E-2</c:v>
                </c:pt>
                <c:pt idx="2186">
                  <c:v>-4.0719699999999998E-2</c:v>
                </c:pt>
                <c:pt idx="2187">
                  <c:v>-4.0939099999999999E-2</c:v>
                </c:pt>
                <c:pt idx="2188">
                  <c:v>-4.1153099999999998E-2</c:v>
                </c:pt>
                <c:pt idx="2189">
                  <c:v>-4.13631E-2</c:v>
                </c:pt>
                <c:pt idx="2190">
                  <c:v>-4.1569700000000001E-2</c:v>
                </c:pt>
                <c:pt idx="2191">
                  <c:v>-4.17721E-2</c:v>
                </c:pt>
                <c:pt idx="2192">
                  <c:v>-4.1970100000000003E-2</c:v>
                </c:pt>
                <c:pt idx="2193">
                  <c:v>-4.21611E-2</c:v>
                </c:pt>
                <c:pt idx="2194">
                  <c:v>-4.2339599999999998E-2</c:v>
                </c:pt>
                <c:pt idx="2195">
                  <c:v>-4.2501700000000003E-2</c:v>
                </c:pt>
                <c:pt idx="2196">
                  <c:v>-4.2648199999999997E-2</c:v>
                </c:pt>
                <c:pt idx="2197">
                  <c:v>-4.27832E-2</c:v>
                </c:pt>
                <c:pt idx="2198">
                  <c:v>-4.2908700000000001E-2</c:v>
                </c:pt>
                <c:pt idx="2199">
                  <c:v>-4.3025399999999998E-2</c:v>
                </c:pt>
                <c:pt idx="2200">
                  <c:v>-4.3135100000000003E-2</c:v>
                </c:pt>
                <c:pt idx="2201">
                  <c:v>-4.32395E-2</c:v>
                </c:pt>
                <c:pt idx="2202">
                  <c:v>-4.3338799999999997E-2</c:v>
                </c:pt>
                <c:pt idx="2203">
                  <c:v>-4.3431699999999997E-2</c:v>
                </c:pt>
                <c:pt idx="2204">
                  <c:v>-4.3516800000000001E-2</c:v>
                </c:pt>
                <c:pt idx="2205">
                  <c:v>-4.3594599999999997E-2</c:v>
                </c:pt>
                <c:pt idx="2206">
                  <c:v>-4.3666400000000001E-2</c:v>
                </c:pt>
                <c:pt idx="2207">
                  <c:v>-4.3733899999999999E-2</c:v>
                </c:pt>
                <c:pt idx="2208">
                  <c:v>-4.3800100000000002E-2</c:v>
                </c:pt>
                <c:pt idx="2209">
                  <c:v>-4.3871E-2</c:v>
                </c:pt>
                <c:pt idx="2210">
                  <c:v>-4.3953199999999998E-2</c:v>
                </c:pt>
                <c:pt idx="2211">
                  <c:v>-4.4050100000000002E-2</c:v>
                </c:pt>
                <c:pt idx="2212">
                  <c:v>-4.4160600000000001E-2</c:v>
                </c:pt>
                <c:pt idx="2213">
                  <c:v>-4.42829E-2</c:v>
                </c:pt>
                <c:pt idx="2214">
                  <c:v>-4.4415999999999997E-2</c:v>
                </c:pt>
                <c:pt idx="2215">
                  <c:v>-4.45587E-2</c:v>
                </c:pt>
                <c:pt idx="2216">
                  <c:v>-4.4709400000000003E-2</c:v>
                </c:pt>
                <c:pt idx="2217">
                  <c:v>-4.4867299999999999E-2</c:v>
                </c:pt>
                <c:pt idx="2218">
                  <c:v>-4.5033200000000002E-2</c:v>
                </c:pt>
                <c:pt idx="2219">
                  <c:v>-4.5208900000000003E-2</c:v>
                </c:pt>
                <c:pt idx="2220">
                  <c:v>-4.5396199999999998E-2</c:v>
                </c:pt>
                <c:pt idx="2221">
                  <c:v>-4.5598E-2</c:v>
                </c:pt>
                <c:pt idx="2222">
                  <c:v>-4.5818400000000002E-2</c:v>
                </c:pt>
                <c:pt idx="2223">
                  <c:v>-4.6061600000000001E-2</c:v>
                </c:pt>
                <c:pt idx="2224">
                  <c:v>-4.6331200000000003E-2</c:v>
                </c:pt>
                <c:pt idx="2225">
                  <c:v>-4.6628700000000002E-2</c:v>
                </c:pt>
                <c:pt idx="2226">
                  <c:v>-4.6952000000000001E-2</c:v>
                </c:pt>
                <c:pt idx="2227">
                  <c:v>-4.7299399999999998E-2</c:v>
                </c:pt>
                <c:pt idx="2228">
                  <c:v>-4.7672399999999997E-2</c:v>
                </c:pt>
                <c:pt idx="2229">
                  <c:v>-4.8074199999999997E-2</c:v>
                </c:pt>
                <c:pt idx="2230">
                  <c:v>-4.8506399999999998E-2</c:v>
                </c:pt>
                <c:pt idx="2231">
                  <c:v>-4.89693E-2</c:v>
                </c:pt>
                <c:pt idx="2232">
                  <c:v>-4.94642E-2</c:v>
                </c:pt>
                <c:pt idx="2233">
                  <c:v>-4.9992200000000001E-2</c:v>
                </c:pt>
                <c:pt idx="2234">
                  <c:v>-5.0553099999999997E-2</c:v>
                </c:pt>
                <c:pt idx="2235">
                  <c:v>-5.11466E-2</c:v>
                </c:pt>
                <c:pt idx="2236">
                  <c:v>-5.1774300000000002E-2</c:v>
                </c:pt>
                <c:pt idx="2237">
                  <c:v>-5.2439100000000002E-2</c:v>
                </c:pt>
                <c:pt idx="2238">
                  <c:v>-5.3142500000000002E-2</c:v>
                </c:pt>
                <c:pt idx="2239">
                  <c:v>-5.38854E-2</c:v>
                </c:pt>
                <c:pt idx="2240">
                  <c:v>-5.4670099999999999E-2</c:v>
                </c:pt>
                <c:pt idx="2241">
                  <c:v>-5.5497600000000001E-2</c:v>
                </c:pt>
                <c:pt idx="2242">
                  <c:v>-5.6365499999999999E-2</c:v>
                </c:pt>
                <c:pt idx="2243">
                  <c:v>-5.72709E-2</c:v>
                </c:pt>
                <c:pt idx="2244">
                  <c:v>-5.8212899999999998E-2</c:v>
                </c:pt>
                <c:pt idx="2245">
                  <c:v>-5.9190699999999999E-2</c:v>
                </c:pt>
                <c:pt idx="2246">
                  <c:v>-6.0203100000000002E-2</c:v>
                </c:pt>
                <c:pt idx="2247">
                  <c:v>-6.1250100000000002E-2</c:v>
                </c:pt>
                <c:pt idx="2248">
                  <c:v>-6.2331999999999999E-2</c:v>
                </c:pt>
                <c:pt idx="2249">
                  <c:v>-6.3449599999999995E-2</c:v>
                </c:pt>
                <c:pt idx="2250">
                  <c:v>-6.4603099999999997E-2</c:v>
                </c:pt>
                <c:pt idx="2251">
                  <c:v>-6.5793699999999997E-2</c:v>
                </c:pt>
                <c:pt idx="2252">
                  <c:v>-6.7024E-2</c:v>
                </c:pt>
                <c:pt idx="2253">
                  <c:v>-6.8295900000000007E-2</c:v>
                </c:pt>
                <c:pt idx="2254">
                  <c:v>-6.9608699999999996E-2</c:v>
                </c:pt>
                <c:pt idx="2255">
                  <c:v>-7.0961700000000003E-2</c:v>
                </c:pt>
                <c:pt idx="2256">
                  <c:v>-7.2355699999999995E-2</c:v>
                </c:pt>
                <c:pt idx="2257">
                  <c:v>-7.3791200000000001E-2</c:v>
                </c:pt>
                <c:pt idx="2258">
                  <c:v>-7.5268500000000002E-2</c:v>
                </c:pt>
                <c:pt idx="2259">
                  <c:v>-7.6787800000000003E-2</c:v>
                </c:pt>
                <c:pt idx="2260">
                  <c:v>-7.8346700000000005E-2</c:v>
                </c:pt>
                <c:pt idx="2261">
                  <c:v>-7.9942100000000002E-2</c:v>
                </c:pt>
                <c:pt idx="2262">
                  <c:v>-8.1574400000000005E-2</c:v>
                </c:pt>
                <c:pt idx="2263">
                  <c:v>-8.3245100000000002E-2</c:v>
                </c:pt>
                <c:pt idx="2264">
                  <c:v>-8.4952600000000003E-2</c:v>
                </c:pt>
                <c:pt idx="2265">
                  <c:v>-8.6692199999999997E-2</c:v>
                </c:pt>
                <c:pt idx="2266">
                  <c:v>-8.8457999999999995E-2</c:v>
                </c:pt>
                <c:pt idx="2267">
                  <c:v>-9.0244500000000005E-2</c:v>
                </c:pt>
                <c:pt idx="2268">
                  <c:v>-9.2048599999999994E-2</c:v>
                </c:pt>
                <c:pt idx="2269">
                  <c:v>-9.3868699999999999E-2</c:v>
                </c:pt>
                <c:pt idx="2270">
                  <c:v>-9.5703800000000006E-2</c:v>
                </c:pt>
                <c:pt idx="2271">
                  <c:v>-9.7550799999999993E-2</c:v>
                </c:pt>
                <c:pt idx="2272">
                  <c:v>-9.9408099999999999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200000000001</c:v>
                </c:pt>
                <c:pt idx="2287">
                  <c:v>-0.12862399999999999</c:v>
                </c:pt>
                <c:pt idx="2288">
                  <c:v>-0.13062799999999999</c:v>
                </c:pt>
                <c:pt idx="2289">
                  <c:v>-0.132634</c:v>
                </c:pt>
                <c:pt idx="2290">
                  <c:v>-0.13463900000000001</c:v>
                </c:pt>
                <c:pt idx="2291">
                  <c:v>-0.136640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699999999999</c:v>
                </c:pt>
                <c:pt idx="2316">
                  <c:v>-0.17658099999999999</c:v>
                </c:pt>
                <c:pt idx="2317">
                  <c:v>-0.17757100000000001</c:v>
                </c:pt>
                <c:pt idx="2318">
                  <c:v>-0.17849200000000001</c:v>
                </c:pt>
                <c:pt idx="2319">
                  <c:v>-0.179344</c:v>
                </c:pt>
                <c:pt idx="2320">
                  <c:v>-0.180125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49</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2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3</c:v>
                </c:pt>
                <c:pt idx="2367">
                  <c:v>-0.152286</c:v>
                </c:pt>
                <c:pt idx="2368">
                  <c:v>-0.15087700000000001</c:v>
                </c:pt>
                <c:pt idx="2369">
                  <c:v>-0.14946799999999999</c:v>
                </c:pt>
                <c:pt idx="2370">
                  <c:v>-0.14806</c:v>
                </c:pt>
                <c:pt idx="2371">
                  <c:v>-0.146652</c:v>
                </c:pt>
                <c:pt idx="2372">
                  <c:v>-0.14524300000000001</c:v>
                </c:pt>
                <c:pt idx="2373">
                  <c:v>-0.143842</c:v>
                </c:pt>
                <c:pt idx="2374">
                  <c:v>-0.14246</c:v>
                </c:pt>
                <c:pt idx="2375">
                  <c:v>-0.14110500000000001</c:v>
                </c:pt>
                <c:pt idx="2376">
                  <c:v>-0.13977700000000001</c:v>
                </c:pt>
                <c:pt idx="2377">
                  <c:v>-0.13847899999999999</c:v>
                </c:pt>
                <c:pt idx="2378">
                  <c:v>-0.13721</c:v>
                </c:pt>
                <c:pt idx="2379">
                  <c:v>-0.13597100000000001</c:v>
                </c:pt>
                <c:pt idx="2380">
                  <c:v>-0.13476099999999999</c:v>
                </c:pt>
                <c:pt idx="2381">
                  <c:v>-0.13358600000000001</c:v>
                </c:pt>
                <c:pt idx="2382">
                  <c:v>-0.13245399999999999</c:v>
                </c:pt>
                <c:pt idx="2383">
                  <c:v>-0.13136800000000001</c:v>
                </c:pt>
                <c:pt idx="2384">
                  <c:v>-0.130329</c:v>
                </c:pt>
                <c:pt idx="2385">
                  <c:v>-0.12933900000000001</c:v>
                </c:pt>
                <c:pt idx="2386">
                  <c:v>-0.12839400000000001</c:v>
                </c:pt>
                <c:pt idx="2387">
                  <c:v>-0.127495</c:v>
                </c:pt>
                <c:pt idx="2388">
                  <c:v>-0.12665100000000001</c:v>
                </c:pt>
                <c:pt idx="2389">
                  <c:v>-0.12587200000000001</c:v>
                </c:pt>
                <c:pt idx="2390">
                  <c:v>-0.125164</c:v>
                </c:pt>
                <c:pt idx="2391">
                  <c:v>-0.124533</c:v>
                </c:pt>
                <c:pt idx="2392">
                  <c:v>-0.123983</c:v>
                </c:pt>
                <c:pt idx="2393">
                  <c:v>-0.123515</c:v>
                </c:pt>
                <c:pt idx="2394">
                  <c:v>-0.123128</c:v>
                </c:pt>
                <c:pt idx="2395">
                  <c:v>-0.122822</c:v>
                </c:pt>
                <c:pt idx="2396">
                  <c:v>-0.122603</c:v>
                </c:pt>
                <c:pt idx="2397">
                  <c:v>-0.122477</c:v>
                </c:pt>
                <c:pt idx="2398">
                  <c:v>-0.122443</c:v>
                </c:pt>
                <c:pt idx="2399">
                  <c:v>-0.122499</c:v>
                </c:pt>
                <c:pt idx="2400">
                  <c:v>-0.12265</c:v>
                </c:pt>
                <c:pt idx="2401">
                  <c:v>-0.12289799999999999</c:v>
                </c:pt>
                <c:pt idx="2402">
                  <c:v>-0.123239</c:v>
                </c:pt>
                <c:pt idx="2403">
                  <c:v>-0.12367</c:v>
                </c:pt>
                <c:pt idx="2404">
                  <c:v>-0.12418999999999999</c:v>
                </c:pt>
                <c:pt idx="2405">
                  <c:v>-0.124802</c:v>
                </c:pt>
                <c:pt idx="2406">
                  <c:v>-0.12550800000000001</c:v>
                </c:pt>
                <c:pt idx="2407">
                  <c:v>-0.12631000000000001</c:v>
                </c:pt>
                <c:pt idx="2408">
                  <c:v>-0.12720500000000001</c:v>
                </c:pt>
                <c:pt idx="2409">
                  <c:v>-0.128192</c:v>
                </c:pt>
                <c:pt idx="2410">
                  <c:v>-0.129272</c:v>
                </c:pt>
                <c:pt idx="2411">
                  <c:v>-0.13044700000000001</c:v>
                </c:pt>
                <c:pt idx="2412">
                  <c:v>-0.131716</c:v>
                </c:pt>
                <c:pt idx="2413">
                  <c:v>-0.133077</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2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99999999999</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1</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99999999998</c:v>
                </c:pt>
                <c:pt idx="2523">
                  <c:v>-0.27565699999999999</c:v>
                </c:pt>
                <c:pt idx="2524">
                  <c:v>-0.27288099999999998</c:v>
                </c:pt>
                <c:pt idx="2525">
                  <c:v>-0.270069</c:v>
                </c:pt>
                <c:pt idx="2526">
                  <c:v>-0.26722899999999999</c:v>
                </c:pt>
                <c:pt idx="2527">
                  <c:v>-0.26436300000000001</c:v>
                </c:pt>
                <c:pt idx="2528">
                  <c:v>-0.26147599999999999</c:v>
                </c:pt>
                <c:pt idx="2529">
                  <c:v>-0.258573</c:v>
                </c:pt>
                <c:pt idx="2530">
                  <c:v>-0.25566100000000003</c:v>
                </c:pt>
                <c:pt idx="2531">
                  <c:v>-0.25274600000000003</c:v>
                </c:pt>
                <c:pt idx="2532">
                  <c:v>-0.249831</c:v>
                </c:pt>
                <c:pt idx="2533">
                  <c:v>-0.246924</c:v>
                </c:pt>
                <c:pt idx="2534">
                  <c:v>-0.244038</c:v>
                </c:pt>
                <c:pt idx="2535">
                  <c:v>-0.24118200000000001</c:v>
                </c:pt>
                <c:pt idx="2536">
                  <c:v>-0.23836099999999999</c:v>
                </c:pt>
                <c:pt idx="2537">
                  <c:v>-0.23557500000000001</c:v>
                </c:pt>
                <c:pt idx="2538">
                  <c:v>-0.23283000000000001</c:v>
                </c:pt>
                <c:pt idx="2539">
                  <c:v>-0.230129</c:v>
                </c:pt>
                <c:pt idx="2540">
                  <c:v>-0.22747999999999999</c:v>
                </c:pt>
                <c:pt idx="2541">
                  <c:v>-0.22489400000000001</c:v>
                </c:pt>
                <c:pt idx="2542">
                  <c:v>-0.22237899999999999</c:v>
                </c:pt>
                <c:pt idx="2543">
                  <c:v>-0.219943</c:v>
                </c:pt>
                <c:pt idx="2544">
                  <c:v>-0.217587</c:v>
                </c:pt>
                <c:pt idx="2545">
                  <c:v>-0.21531</c:v>
                </c:pt>
                <c:pt idx="2546">
                  <c:v>-0.21311099999999999</c:v>
                </c:pt>
                <c:pt idx="2547">
                  <c:v>-0.21098900000000001</c:v>
                </c:pt>
                <c:pt idx="2548">
                  <c:v>-0.20894499999999999</c:v>
                </c:pt>
                <c:pt idx="2549">
                  <c:v>-0.20698</c:v>
                </c:pt>
                <c:pt idx="2550">
                  <c:v>-0.2051</c:v>
                </c:pt>
                <c:pt idx="2551">
                  <c:v>-0.20331099999999999</c:v>
                </c:pt>
                <c:pt idx="2552">
                  <c:v>-0.20161599999999999</c:v>
                </c:pt>
                <c:pt idx="2553">
                  <c:v>-0.200012</c:v>
                </c:pt>
                <c:pt idx="2554">
                  <c:v>-0.19850400000000001</c:v>
                </c:pt>
                <c:pt idx="2555">
                  <c:v>-0.197098</c:v>
                </c:pt>
                <c:pt idx="2556">
                  <c:v>-0.195796</c:v>
                </c:pt>
                <c:pt idx="2557">
                  <c:v>-0.19459799999999999</c:v>
                </c:pt>
                <c:pt idx="2558">
                  <c:v>-0.19350400000000001</c:v>
                </c:pt>
                <c:pt idx="2559">
                  <c:v>-0.19251799999999999</c:v>
                </c:pt>
                <c:pt idx="2560">
                  <c:v>-0.19164100000000001</c:v>
                </c:pt>
                <c:pt idx="2561">
                  <c:v>-0.19087399999999999</c:v>
                </c:pt>
                <c:pt idx="2562">
                  <c:v>-0.190218</c:v>
                </c:pt>
                <c:pt idx="2563">
                  <c:v>-0.18967700000000001</c:v>
                </c:pt>
                <c:pt idx="2564">
                  <c:v>-0.189248</c:v>
                </c:pt>
                <c:pt idx="2565">
                  <c:v>-0.18892600000000001</c:v>
                </c:pt>
                <c:pt idx="2566">
                  <c:v>-0.18870600000000001</c:v>
                </c:pt>
                <c:pt idx="2567">
                  <c:v>-0.18858900000000001</c:v>
                </c:pt>
                <c:pt idx="2568">
                  <c:v>-0.18857499999999999</c:v>
                </c:pt>
                <c:pt idx="2569">
                  <c:v>-0.188669</c:v>
                </c:pt>
                <c:pt idx="2570">
                  <c:v>-0.18887499999999999</c:v>
                </c:pt>
                <c:pt idx="2571">
                  <c:v>-0.189194</c:v>
                </c:pt>
                <c:pt idx="2572">
                  <c:v>-0.18962499999999999</c:v>
                </c:pt>
                <c:pt idx="2573">
                  <c:v>-0.190162</c:v>
                </c:pt>
                <c:pt idx="2574">
                  <c:v>-0.190801</c:v>
                </c:pt>
                <c:pt idx="2575">
                  <c:v>-0.19153600000000001</c:v>
                </c:pt>
                <c:pt idx="2576">
                  <c:v>-0.19236500000000001</c:v>
                </c:pt>
                <c:pt idx="2577">
                  <c:v>-0.19328500000000001</c:v>
                </c:pt>
                <c:pt idx="2578">
                  <c:v>-0.194302</c:v>
                </c:pt>
                <c:pt idx="2579">
                  <c:v>-0.19542100000000001</c:v>
                </c:pt>
                <c:pt idx="2580">
                  <c:v>-0.19664200000000001</c:v>
                </c:pt>
                <c:pt idx="2581">
                  <c:v>-0.197961</c:v>
                </c:pt>
                <c:pt idx="2582">
                  <c:v>-0.19937099999999999</c:v>
                </c:pt>
                <c:pt idx="2583">
                  <c:v>-0.20086000000000001</c:v>
                </c:pt>
                <c:pt idx="2584">
                  <c:v>-0.20242199999999999</c:v>
                </c:pt>
                <c:pt idx="2585">
                  <c:v>-0.20405000000000001</c:v>
                </c:pt>
                <c:pt idx="2586">
                  <c:v>-0.20574100000000001</c:v>
                </c:pt>
                <c:pt idx="2587">
                  <c:v>-0.20749200000000001</c:v>
                </c:pt>
                <c:pt idx="2588">
                  <c:v>-0.20930000000000001</c:v>
                </c:pt>
                <c:pt idx="2589">
                  <c:v>-0.21116199999999999</c:v>
                </c:pt>
                <c:pt idx="2590">
                  <c:v>-0.21307300000000001</c:v>
                </c:pt>
                <c:pt idx="2591">
                  <c:v>-0.215032</c:v>
                </c:pt>
                <c:pt idx="2592">
                  <c:v>-0.21704000000000001</c:v>
                </c:pt>
                <c:pt idx="2593">
                  <c:v>-0.21909400000000001</c:v>
                </c:pt>
                <c:pt idx="2594">
                  <c:v>-0.221193</c:v>
                </c:pt>
                <c:pt idx="2595">
                  <c:v>-0.22333700000000001</c:v>
                </c:pt>
                <c:pt idx="2596">
                  <c:v>-0.225522</c:v>
                </c:pt>
                <c:pt idx="2597">
                  <c:v>-0.227739</c:v>
                </c:pt>
                <c:pt idx="2598">
                  <c:v>-0.22998099999999999</c:v>
                </c:pt>
                <c:pt idx="2599">
                  <c:v>-0.232242</c:v>
                </c:pt>
                <c:pt idx="2600">
                  <c:v>-0.234517</c:v>
                </c:pt>
                <c:pt idx="2601">
                  <c:v>-0.23679700000000001</c:v>
                </c:pt>
                <c:pt idx="2602">
                  <c:v>-0.23907500000000001</c:v>
                </c:pt>
                <c:pt idx="2603">
                  <c:v>-0.24135000000000001</c:v>
                </c:pt>
                <c:pt idx="2604">
                  <c:v>-0.243617</c:v>
                </c:pt>
                <c:pt idx="2605">
                  <c:v>-0.24587700000000001</c:v>
                </c:pt>
                <c:pt idx="2606">
                  <c:v>-0.24812699999999999</c:v>
                </c:pt>
                <c:pt idx="2607">
                  <c:v>-0.25036799999999998</c:v>
                </c:pt>
                <c:pt idx="2608">
                  <c:v>-0.25259599999999999</c:v>
                </c:pt>
                <c:pt idx="2609">
                  <c:v>-0.254805</c:v>
                </c:pt>
                <c:pt idx="2610">
                  <c:v>-0.25699</c:v>
                </c:pt>
                <c:pt idx="2611">
                  <c:v>-0.25914900000000002</c:v>
                </c:pt>
                <c:pt idx="2612">
                  <c:v>-0.26128499999999999</c:v>
                </c:pt>
                <c:pt idx="2613">
                  <c:v>-0.26339800000000002</c:v>
                </c:pt>
                <c:pt idx="2614">
                  <c:v>-0.265488</c:v>
                </c:pt>
                <c:pt idx="2615">
                  <c:v>-0.26755699999999999</c:v>
                </c:pt>
                <c:pt idx="2616">
                  <c:v>-0.26960499999999998</c:v>
                </c:pt>
                <c:pt idx="2617">
                  <c:v>-0.27162799999999998</c:v>
                </c:pt>
                <c:pt idx="2618">
                  <c:v>-0.27361600000000003</c:v>
                </c:pt>
                <c:pt idx="2619">
                  <c:v>-0.27556000000000003</c:v>
                </c:pt>
                <c:pt idx="2620">
                  <c:v>-0.27745399999999998</c:v>
                </c:pt>
                <c:pt idx="2621">
                  <c:v>-0.27929599999999999</c:v>
                </c:pt>
                <c:pt idx="2622">
                  <c:v>-0.281086</c:v>
                </c:pt>
                <c:pt idx="2623">
                  <c:v>-0.28281899999999999</c:v>
                </c:pt>
                <c:pt idx="2624">
                  <c:v>-0.284493</c:v>
                </c:pt>
                <c:pt idx="2625">
                  <c:v>-0.286107</c:v>
                </c:pt>
                <c:pt idx="2626">
                  <c:v>-0.287665</c:v>
                </c:pt>
                <c:pt idx="2627">
                  <c:v>-0.28915999999999997</c:v>
                </c:pt>
                <c:pt idx="2628">
                  <c:v>-0.29055900000000001</c:v>
                </c:pt>
                <c:pt idx="2629">
                  <c:v>-0.291856</c:v>
                </c:pt>
                <c:pt idx="2630">
                  <c:v>-0.29308800000000002</c:v>
                </c:pt>
                <c:pt idx="2631">
                  <c:v>-0.29426000000000002</c:v>
                </c:pt>
                <c:pt idx="2632">
                  <c:v>-0.29535400000000001</c:v>
                </c:pt>
                <c:pt idx="2633">
                  <c:v>-0.29636899999999999</c:v>
                </c:pt>
                <c:pt idx="2634">
                  <c:v>-0.297319</c:v>
                </c:pt>
                <c:pt idx="2635">
                  <c:v>-0.29820600000000003</c:v>
                </c:pt>
                <c:pt idx="2636">
                  <c:v>-0.29902400000000001</c:v>
                </c:pt>
                <c:pt idx="2637">
                  <c:v>-0.299765</c:v>
                </c:pt>
                <c:pt idx="2638">
                  <c:v>-0.300425</c:v>
                </c:pt>
                <c:pt idx="2639">
                  <c:v>-0.30100500000000002</c:v>
                </c:pt>
                <c:pt idx="2640">
                  <c:v>-0.301506</c:v>
                </c:pt>
                <c:pt idx="2641">
                  <c:v>-0.30192999999999998</c:v>
                </c:pt>
                <c:pt idx="2642">
                  <c:v>-0.30227700000000002</c:v>
                </c:pt>
                <c:pt idx="2643">
                  <c:v>-0.30254999999999999</c:v>
                </c:pt>
                <c:pt idx="2644">
                  <c:v>-0.30275099999999999</c:v>
                </c:pt>
                <c:pt idx="2645">
                  <c:v>-0.30288799999999999</c:v>
                </c:pt>
                <c:pt idx="2646">
                  <c:v>-0.30296400000000001</c:v>
                </c:pt>
                <c:pt idx="2647">
                  <c:v>-0.302981</c:v>
                </c:pt>
                <c:pt idx="2648">
                  <c:v>-0.30293700000000001</c:v>
                </c:pt>
                <c:pt idx="2649">
                  <c:v>-0.30283100000000002</c:v>
                </c:pt>
                <c:pt idx="2650">
                  <c:v>-0.30266199999999999</c:v>
                </c:pt>
                <c:pt idx="2651">
                  <c:v>-0.30243300000000001</c:v>
                </c:pt>
                <c:pt idx="2652">
                  <c:v>-0.302145</c:v>
                </c:pt>
                <c:pt idx="2653">
                  <c:v>-0.30179899999999998</c:v>
                </c:pt>
                <c:pt idx="2654">
                  <c:v>-0.30139700000000003</c:v>
                </c:pt>
                <c:pt idx="2655">
                  <c:v>-0.30093799999999998</c:v>
                </c:pt>
                <c:pt idx="2656">
                  <c:v>-0.30042000000000002</c:v>
                </c:pt>
                <c:pt idx="2657">
                  <c:v>-0.29984100000000002</c:v>
                </c:pt>
                <c:pt idx="2658">
                  <c:v>-0.29920200000000002</c:v>
                </c:pt>
                <c:pt idx="2659">
                  <c:v>-0.298508</c:v>
                </c:pt>
                <c:pt idx="2660">
                  <c:v>-0.29775400000000002</c:v>
                </c:pt>
                <c:pt idx="2661">
                  <c:v>-0.29693900000000001</c:v>
                </c:pt>
                <c:pt idx="2662">
                  <c:v>-0.29606900000000003</c:v>
                </c:pt>
                <c:pt idx="2663">
                  <c:v>-0.295153</c:v>
                </c:pt>
                <c:pt idx="2664">
                  <c:v>-0.29419899999999999</c:v>
                </c:pt>
                <c:pt idx="2665">
                  <c:v>-0.29320600000000002</c:v>
                </c:pt>
                <c:pt idx="2666">
                  <c:v>-0.29217799999999999</c:v>
                </c:pt>
                <c:pt idx="2667">
                  <c:v>-0.29111700000000001</c:v>
                </c:pt>
                <c:pt idx="2668">
                  <c:v>-0.29002099999999997</c:v>
                </c:pt>
                <c:pt idx="2669">
                  <c:v>-0.28889199999999998</c:v>
                </c:pt>
                <c:pt idx="2670">
                  <c:v>-0.28773100000000001</c:v>
                </c:pt>
                <c:pt idx="2671">
                  <c:v>-0.28654099999999999</c:v>
                </c:pt>
                <c:pt idx="2672">
                  <c:v>-0.28532600000000002</c:v>
                </c:pt>
                <c:pt idx="2673">
                  <c:v>-0.28408800000000001</c:v>
                </c:pt>
                <c:pt idx="2674">
                  <c:v>-0.28283000000000003</c:v>
                </c:pt>
                <c:pt idx="2675">
                  <c:v>-0.28154800000000002</c:v>
                </c:pt>
                <c:pt idx="2676">
                  <c:v>-0.28024199999999999</c:v>
                </c:pt>
                <c:pt idx="2677">
                  <c:v>-0.278914</c:v>
                </c:pt>
                <c:pt idx="2678">
                  <c:v>-0.277563</c:v>
                </c:pt>
                <c:pt idx="2679">
                  <c:v>-0.27618999999999999</c:v>
                </c:pt>
                <c:pt idx="2680">
                  <c:v>-0.27479799999999999</c:v>
                </c:pt>
                <c:pt idx="2681">
                  <c:v>-0.273395</c:v>
                </c:pt>
                <c:pt idx="2682">
                  <c:v>-0.27198699999999998</c:v>
                </c:pt>
                <c:pt idx="2683">
                  <c:v>-0.27057500000000001</c:v>
                </c:pt>
                <c:pt idx="2684">
                  <c:v>-0.26915800000000001</c:v>
                </c:pt>
                <c:pt idx="2685">
                  <c:v>-0.26773799999999998</c:v>
                </c:pt>
                <c:pt idx="2686">
                  <c:v>-0.26631199999999999</c:v>
                </c:pt>
                <c:pt idx="2687">
                  <c:v>-0.26487899999999998</c:v>
                </c:pt>
                <c:pt idx="2688">
                  <c:v>-0.26343800000000001</c:v>
                </c:pt>
                <c:pt idx="2689">
                  <c:v>-0.261988</c:v>
                </c:pt>
                <c:pt idx="2690">
                  <c:v>-0.26053199999999999</c:v>
                </c:pt>
                <c:pt idx="2691">
                  <c:v>-0.25907599999999997</c:v>
                </c:pt>
                <c:pt idx="2692">
                  <c:v>-0.25762600000000002</c:v>
                </c:pt>
                <c:pt idx="2693">
                  <c:v>-0.25618600000000002</c:v>
                </c:pt>
                <c:pt idx="2694">
                  <c:v>-0.25475700000000001</c:v>
                </c:pt>
                <c:pt idx="2695">
                  <c:v>-0.25334099999999998</c:v>
                </c:pt>
                <c:pt idx="2696">
                  <c:v>-0.25193700000000002</c:v>
                </c:pt>
                <c:pt idx="2697">
                  <c:v>-0.25054599999999999</c:v>
                </c:pt>
                <c:pt idx="2698">
                  <c:v>-0.24917</c:v>
                </c:pt>
                <c:pt idx="2699">
                  <c:v>-0.247812</c:v>
                </c:pt>
                <c:pt idx="2700">
                  <c:v>-0.246478</c:v>
                </c:pt>
                <c:pt idx="2701">
                  <c:v>-0.245168</c:v>
                </c:pt>
                <c:pt idx="2702">
                  <c:v>-0.24387700000000001</c:v>
                </c:pt>
                <c:pt idx="2703">
                  <c:v>-0.24259900000000001</c:v>
                </c:pt>
                <c:pt idx="2704">
                  <c:v>-0.24133099999999999</c:v>
                </c:pt>
                <c:pt idx="2705">
                  <c:v>-0.24007500000000001</c:v>
                </c:pt>
                <c:pt idx="2706">
                  <c:v>-0.23883799999999999</c:v>
                </c:pt>
                <c:pt idx="2707">
                  <c:v>-0.237622</c:v>
                </c:pt>
                <c:pt idx="2708">
                  <c:v>-0.236426</c:v>
                </c:pt>
                <c:pt idx="2709">
                  <c:v>-0.23524800000000001</c:v>
                </c:pt>
                <c:pt idx="2710">
                  <c:v>-0.23408699999999999</c:v>
                </c:pt>
                <c:pt idx="2711">
                  <c:v>-0.23295099999999999</c:v>
                </c:pt>
                <c:pt idx="2712">
                  <c:v>-0.23183799999999999</c:v>
                </c:pt>
                <c:pt idx="2713">
                  <c:v>-0.23074900000000001</c:v>
                </c:pt>
                <c:pt idx="2714">
                  <c:v>-0.229687</c:v>
                </c:pt>
                <c:pt idx="2715">
                  <c:v>-0.228657</c:v>
                </c:pt>
                <c:pt idx="2716">
                  <c:v>-0.22766700000000001</c:v>
                </c:pt>
                <c:pt idx="2717">
                  <c:v>-0.226717</c:v>
                </c:pt>
                <c:pt idx="2718">
                  <c:v>-0.225802</c:v>
                </c:pt>
                <c:pt idx="2719">
                  <c:v>-0.22491800000000001</c:v>
                </c:pt>
                <c:pt idx="2720">
                  <c:v>-0.22406499999999999</c:v>
                </c:pt>
                <c:pt idx="2721">
                  <c:v>-0.223242</c:v>
                </c:pt>
                <c:pt idx="2722">
                  <c:v>-0.22244900000000001</c:v>
                </c:pt>
                <c:pt idx="2723">
                  <c:v>-0.221689</c:v>
                </c:pt>
                <c:pt idx="2724">
                  <c:v>-0.22096199999999999</c:v>
                </c:pt>
                <c:pt idx="2725">
                  <c:v>-0.22026399999999999</c:v>
                </c:pt>
                <c:pt idx="2726">
                  <c:v>-0.21959100000000001</c:v>
                </c:pt>
                <c:pt idx="2727">
                  <c:v>-0.218941</c:v>
                </c:pt>
                <c:pt idx="2728">
                  <c:v>-0.21829299999999999</c:v>
                </c:pt>
                <c:pt idx="2729">
                  <c:v>-0.217639</c:v>
                </c:pt>
                <c:pt idx="2730">
                  <c:v>-0.216998</c:v>
                </c:pt>
                <c:pt idx="2731">
                  <c:v>-0.21638299999999999</c:v>
                </c:pt>
                <c:pt idx="2732">
                  <c:v>-0.21578600000000001</c:v>
                </c:pt>
                <c:pt idx="2733">
                  <c:v>-0.21520300000000001</c:v>
                </c:pt>
                <c:pt idx="2734">
                  <c:v>-0.21464</c:v>
                </c:pt>
                <c:pt idx="2735">
                  <c:v>-0.21409800000000001</c:v>
                </c:pt>
                <c:pt idx="2736">
                  <c:v>-0.21357699999999999</c:v>
                </c:pt>
                <c:pt idx="2737">
                  <c:v>-0.21307200000000001</c:v>
                </c:pt>
                <c:pt idx="2738">
                  <c:v>-0.21257899999999999</c:v>
                </c:pt>
                <c:pt idx="2739">
                  <c:v>-0.212091</c:v>
                </c:pt>
                <c:pt idx="2740">
                  <c:v>-0.21160599999999999</c:v>
                </c:pt>
                <c:pt idx="2741">
                  <c:v>-0.21112300000000001</c:v>
                </c:pt>
                <c:pt idx="2742">
                  <c:v>-0.21063999999999999</c:v>
                </c:pt>
                <c:pt idx="2743">
                  <c:v>-0.21015900000000001</c:v>
                </c:pt>
                <c:pt idx="2744">
                  <c:v>-0.20968000000000001</c:v>
                </c:pt>
                <c:pt idx="2745">
                  <c:v>-0.209203</c:v>
                </c:pt>
                <c:pt idx="2746">
                  <c:v>-0.20872299999999999</c:v>
                </c:pt>
                <c:pt idx="2747">
                  <c:v>-0.20823900000000001</c:v>
                </c:pt>
                <c:pt idx="2748">
                  <c:v>-0.207755</c:v>
                </c:pt>
                <c:pt idx="2749">
                  <c:v>-0.20727100000000001</c:v>
                </c:pt>
                <c:pt idx="2750">
                  <c:v>-0.206789</c:v>
                </c:pt>
                <c:pt idx="2751">
                  <c:v>-0.20630799999999999</c:v>
                </c:pt>
                <c:pt idx="2752">
                  <c:v>-0.20583099999999999</c:v>
                </c:pt>
                <c:pt idx="2753">
                  <c:v>-0.20535700000000001</c:v>
                </c:pt>
                <c:pt idx="2754">
                  <c:v>-0.20488100000000001</c:v>
                </c:pt>
                <c:pt idx="2755">
                  <c:v>-0.204401</c:v>
                </c:pt>
                <c:pt idx="2756">
                  <c:v>-0.20391500000000001</c:v>
                </c:pt>
                <c:pt idx="2757">
                  <c:v>-0.20342199999999999</c:v>
                </c:pt>
                <c:pt idx="2758">
                  <c:v>-0.20292399999999999</c:v>
                </c:pt>
                <c:pt idx="2759">
                  <c:v>-0.20242499999999999</c:v>
                </c:pt>
                <c:pt idx="2760">
                  <c:v>-0.201933</c:v>
                </c:pt>
                <c:pt idx="2761">
                  <c:v>-0.20145099999999999</c:v>
                </c:pt>
                <c:pt idx="2762">
                  <c:v>-0.20097499999999999</c:v>
                </c:pt>
                <c:pt idx="2763">
                  <c:v>-0.20049900000000001</c:v>
                </c:pt>
                <c:pt idx="2764">
                  <c:v>-0.200018</c:v>
                </c:pt>
                <c:pt idx="2765">
                  <c:v>-0.199521</c:v>
                </c:pt>
                <c:pt idx="2766">
                  <c:v>-0.198987</c:v>
                </c:pt>
                <c:pt idx="2767">
                  <c:v>-0.19842099999999999</c:v>
                </c:pt>
                <c:pt idx="2768">
                  <c:v>-0.19784499999999999</c:v>
                </c:pt>
                <c:pt idx="2769">
                  <c:v>-0.19725799999999999</c:v>
                </c:pt>
                <c:pt idx="2770">
                  <c:v>-0.19664899999999999</c:v>
                </c:pt>
                <c:pt idx="2771">
                  <c:v>-0.196023</c:v>
                </c:pt>
                <c:pt idx="2772">
                  <c:v>-0.195384</c:v>
                </c:pt>
                <c:pt idx="2773">
                  <c:v>-0.19473399999999999</c:v>
                </c:pt>
                <c:pt idx="2774">
                  <c:v>-0.19406999999999999</c:v>
                </c:pt>
                <c:pt idx="2775">
                  <c:v>-0.19339100000000001</c:v>
                </c:pt>
                <c:pt idx="2776">
                  <c:v>-0.19269700000000001</c:v>
                </c:pt>
                <c:pt idx="2777">
                  <c:v>-0.19198899999999999</c:v>
                </c:pt>
                <c:pt idx="2778">
                  <c:v>-0.19126799999999999</c:v>
                </c:pt>
                <c:pt idx="2779">
                  <c:v>-0.19053400000000001</c:v>
                </c:pt>
                <c:pt idx="2780">
                  <c:v>-0.18978999999999999</c:v>
                </c:pt>
                <c:pt idx="2781">
                  <c:v>-0.18903700000000001</c:v>
                </c:pt>
                <c:pt idx="2782">
                  <c:v>-0.188275</c:v>
                </c:pt>
                <c:pt idx="2783">
                  <c:v>-0.187502</c:v>
                </c:pt>
                <c:pt idx="2784">
                  <c:v>-0.186721</c:v>
                </c:pt>
                <c:pt idx="2785">
                  <c:v>-0.18593499999999999</c:v>
                </c:pt>
                <c:pt idx="2786">
                  <c:v>-0.18514600000000001</c:v>
                </c:pt>
                <c:pt idx="2787">
                  <c:v>-0.18435299999999999</c:v>
                </c:pt>
                <c:pt idx="2788">
                  <c:v>-0.183557</c:v>
                </c:pt>
                <c:pt idx="2789">
                  <c:v>-0.18276100000000001</c:v>
                </c:pt>
                <c:pt idx="2790">
                  <c:v>-0.18196499999999999</c:v>
                </c:pt>
                <c:pt idx="2791">
                  <c:v>-0.18116499999999999</c:v>
                </c:pt>
                <c:pt idx="2792">
                  <c:v>-0.18035999999999999</c:v>
                </c:pt>
                <c:pt idx="2793">
                  <c:v>-0.17955399999999999</c:v>
                </c:pt>
                <c:pt idx="2794">
                  <c:v>-0.17874999999999999</c:v>
                </c:pt>
                <c:pt idx="2795">
                  <c:v>-0.17794399999999999</c:v>
                </c:pt>
                <c:pt idx="2796">
                  <c:v>-0.17713799999999999</c:v>
                </c:pt>
                <c:pt idx="2797">
                  <c:v>-0.17633699999999999</c:v>
                </c:pt>
                <c:pt idx="2798">
                  <c:v>-0.17554400000000001</c:v>
                </c:pt>
                <c:pt idx="2799">
                  <c:v>-0.174762</c:v>
                </c:pt>
                <c:pt idx="2800">
                  <c:v>-0.17399000000000001</c:v>
                </c:pt>
                <c:pt idx="2801">
                  <c:v>-0.17322599999999999</c:v>
                </c:pt>
                <c:pt idx="2802">
                  <c:v>-0.17246900000000001</c:v>
                </c:pt>
                <c:pt idx="2803">
                  <c:v>-0.17171800000000001</c:v>
                </c:pt>
                <c:pt idx="2804">
                  <c:v>-0.17097200000000001</c:v>
                </c:pt>
                <c:pt idx="2805">
                  <c:v>-0.170235</c:v>
                </c:pt>
                <c:pt idx="2806">
                  <c:v>-0.16950999999999999</c:v>
                </c:pt>
                <c:pt idx="2807">
                  <c:v>-0.168797</c:v>
                </c:pt>
                <c:pt idx="2808">
                  <c:v>-0.16809399999999999</c:v>
                </c:pt>
                <c:pt idx="2809">
                  <c:v>-0.16739699999999999</c:v>
                </c:pt>
                <c:pt idx="2810">
                  <c:v>-0.166708</c:v>
                </c:pt>
                <c:pt idx="2811">
                  <c:v>-0.16602800000000001</c:v>
                </c:pt>
                <c:pt idx="2812">
                  <c:v>-0.165355</c:v>
                </c:pt>
                <c:pt idx="2813">
                  <c:v>-0.164691</c:v>
                </c:pt>
                <c:pt idx="2814">
                  <c:v>-0.16403499999999999</c:v>
                </c:pt>
                <c:pt idx="2815">
                  <c:v>-0.16338800000000001</c:v>
                </c:pt>
                <c:pt idx="2816">
                  <c:v>-0.16275300000000001</c:v>
                </c:pt>
                <c:pt idx="2817">
                  <c:v>-0.162131</c:v>
                </c:pt>
                <c:pt idx="2818">
                  <c:v>-0.161524</c:v>
                </c:pt>
                <c:pt idx="2819">
                  <c:v>-0.16093299999999999</c:v>
                </c:pt>
                <c:pt idx="2820">
                  <c:v>-0.160358</c:v>
                </c:pt>
                <c:pt idx="2821">
                  <c:v>-0.159805</c:v>
                </c:pt>
                <c:pt idx="2822">
                  <c:v>-0.159273</c:v>
                </c:pt>
                <c:pt idx="2823">
                  <c:v>-0.15876399999999999</c:v>
                </c:pt>
                <c:pt idx="2824">
                  <c:v>-0.15828100000000001</c:v>
                </c:pt>
                <c:pt idx="2825">
                  <c:v>-0.15782499999999999</c:v>
                </c:pt>
                <c:pt idx="2826">
                  <c:v>-0.15739800000000001</c:v>
                </c:pt>
                <c:pt idx="2827">
                  <c:v>-0.157002</c:v>
                </c:pt>
                <c:pt idx="2828">
                  <c:v>-0.15664</c:v>
                </c:pt>
                <c:pt idx="2829">
                  <c:v>-0.15631200000000001</c:v>
                </c:pt>
                <c:pt idx="2830">
                  <c:v>-0.15601999999999999</c:v>
                </c:pt>
                <c:pt idx="2831">
                  <c:v>-0.15576499999999999</c:v>
                </c:pt>
                <c:pt idx="2832">
                  <c:v>-0.15554599999999999</c:v>
                </c:pt>
                <c:pt idx="2833">
                  <c:v>-0.15536</c:v>
                </c:pt>
                <c:pt idx="2834">
                  <c:v>-0.15520999999999999</c:v>
                </c:pt>
                <c:pt idx="2835">
                  <c:v>-0.15509700000000001</c:v>
                </c:pt>
                <c:pt idx="2836">
                  <c:v>-0.155024</c:v>
                </c:pt>
                <c:pt idx="2837">
                  <c:v>-0.15498799999999999</c:v>
                </c:pt>
                <c:pt idx="2838">
                  <c:v>-0.15498999999999999</c:v>
                </c:pt>
                <c:pt idx="2839">
                  <c:v>-0.155027</c:v>
                </c:pt>
                <c:pt idx="2840">
                  <c:v>-0.15509999999999999</c:v>
                </c:pt>
                <c:pt idx="2841">
                  <c:v>-0.15520500000000001</c:v>
                </c:pt>
                <c:pt idx="2842">
                  <c:v>-0.15534400000000001</c:v>
                </c:pt>
                <c:pt idx="2843">
                  <c:v>-0.15551999999999999</c:v>
                </c:pt>
                <c:pt idx="2844">
                  <c:v>-0.15573500000000001</c:v>
                </c:pt>
                <c:pt idx="2845">
                  <c:v>-0.15598999999999999</c:v>
                </c:pt>
                <c:pt idx="2846">
                  <c:v>-0.15628</c:v>
                </c:pt>
                <c:pt idx="2847">
                  <c:v>-0.15660299999999999</c:v>
                </c:pt>
                <c:pt idx="2848">
                  <c:v>-0.15695500000000001</c:v>
                </c:pt>
                <c:pt idx="2849">
                  <c:v>-0.157335</c:v>
                </c:pt>
                <c:pt idx="2850">
                  <c:v>-0.15774199999999999</c:v>
                </c:pt>
                <c:pt idx="2851">
                  <c:v>-0.15817300000000001</c:v>
                </c:pt>
                <c:pt idx="2852">
                  <c:v>-0.15862699999999999</c:v>
                </c:pt>
                <c:pt idx="2853">
                  <c:v>-0.15910299999999999</c:v>
                </c:pt>
                <c:pt idx="2854">
                  <c:v>-0.159606</c:v>
                </c:pt>
                <c:pt idx="2855">
                  <c:v>-0.160134</c:v>
                </c:pt>
                <c:pt idx="2856">
                  <c:v>-0.16068499999999999</c:v>
                </c:pt>
                <c:pt idx="2857">
                  <c:v>-0.16125600000000001</c:v>
                </c:pt>
                <c:pt idx="2858">
                  <c:v>-0.16184899999999999</c:v>
                </c:pt>
                <c:pt idx="2859">
                  <c:v>-0.16245999999999999</c:v>
                </c:pt>
                <c:pt idx="2860">
                  <c:v>-0.16308700000000001</c:v>
                </c:pt>
                <c:pt idx="2861">
                  <c:v>-0.16372900000000001</c:v>
                </c:pt>
                <c:pt idx="2862">
                  <c:v>-0.16439000000000001</c:v>
                </c:pt>
                <c:pt idx="2863">
                  <c:v>-0.16506899999999999</c:v>
                </c:pt>
                <c:pt idx="2864">
                  <c:v>-0.165765</c:v>
                </c:pt>
                <c:pt idx="2865">
                  <c:v>-0.16647500000000001</c:v>
                </c:pt>
                <c:pt idx="2866">
                  <c:v>-0.16719700000000001</c:v>
                </c:pt>
                <c:pt idx="2867">
                  <c:v>-0.16792699999999999</c:v>
                </c:pt>
                <c:pt idx="2868">
                  <c:v>-0.16866200000000001</c:v>
                </c:pt>
                <c:pt idx="2869">
                  <c:v>-0.1694</c:v>
                </c:pt>
                <c:pt idx="2870">
                  <c:v>-0.17013700000000001</c:v>
                </c:pt>
                <c:pt idx="2871">
                  <c:v>-0.170873</c:v>
                </c:pt>
                <c:pt idx="2872">
                  <c:v>-0.17160900000000001</c:v>
                </c:pt>
                <c:pt idx="2873">
                  <c:v>-0.172343</c:v>
                </c:pt>
                <c:pt idx="2874">
                  <c:v>-0.173072</c:v>
                </c:pt>
                <c:pt idx="2875">
                  <c:v>-0.17379500000000001</c:v>
                </c:pt>
                <c:pt idx="2876">
                  <c:v>-0.174508</c:v>
                </c:pt>
                <c:pt idx="2877">
                  <c:v>-0.17521200000000001</c:v>
                </c:pt>
                <c:pt idx="2878">
                  <c:v>-0.175903</c:v>
                </c:pt>
                <c:pt idx="2879">
                  <c:v>-0.17658099999999999</c:v>
                </c:pt>
                <c:pt idx="2880">
                  <c:v>-0.17724500000000001</c:v>
                </c:pt>
                <c:pt idx="2881">
                  <c:v>-0.177894</c:v>
                </c:pt>
                <c:pt idx="2882">
                  <c:v>-0.17852399999999999</c:v>
                </c:pt>
                <c:pt idx="2883">
                  <c:v>-0.17913399999999999</c:v>
                </c:pt>
                <c:pt idx="2884">
                  <c:v>-0.17971799999999999</c:v>
                </c:pt>
                <c:pt idx="2885">
                  <c:v>-0.18027299999999999</c:v>
                </c:pt>
                <c:pt idx="2886">
                  <c:v>-0.18079700000000001</c:v>
                </c:pt>
                <c:pt idx="2887">
                  <c:v>-0.18129000000000001</c:v>
                </c:pt>
                <c:pt idx="2888">
                  <c:v>-0.18174799999999999</c:v>
                </c:pt>
                <c:pt idx="2889">
                  <c:v>-0.182168</c:v>
                </c:pt>
                <c:pt idx="2890">
                  <c:v>-0.18254400000000001</c:v>
                </c:pt>
                <c:pt idx="2891">
                  <c:v>-0.18287800000000001</c:v>
                </c:pt>
                <c:pt idx="2892">
                  <c:v>-0.183171</c:v>
                </c:pt>
                <c:pt idx="2893">
                  <c:v>-0.183423</c:v>
                </c:pt>
                <c:pt idx="2894">
                  <c:v>-0.18363099999999999</c:v>
                </c:pt>
                <c:pt idx="2895">
                  <c:v>-0.18379100000000001</c:v>
                </c:pt>
                <c:pt idx="2896">
                  <c:v>-0.18390100000000001</c:v>
                </c:pt>
                <c:pt idx="2897">
                  <c:v>-0.18395900000000001</c:v>
                </c:pt>
                <c:pt idx="2898">
                  <c:v>-0.18396699999999999</c:v>
                </c:pt>
                <c:pt idx="2899">
                  <c:v>-0.183922</c:v>
                </c:pt>
                <c:pt idx="2900">
                  <c:v>-0.18382299999999999</c:v>
                </c:pt>
                <c:pt idx="2901">
                  <c:v>-0.183668</c:v>
                </c:pt>
                <c:pt idx="2902">
                  <c:v>-0.18345600000000001</c:v>
                </c:pt>
                <c:pt idx="2903">
                  <c:v>-0.18318699999999999</c:v>
                </c:pt>
                <c:pt idx="2904">
                  <c:v>-0.18285899999999999</c:v>
                </c:pt>
                <c:pt idx="2905">
                  <c:v>-0.18246899999999999</c:v>
                </c:pt>
                <c:pt idx="2906">
                  <c:v>-0.18201500000000001</c:v>
                </c:pt>
                <c:pt idx="2907">
                  <c:v>-0.18149799999999999</c:v>
                </c:pt>
                <c:pt idx="2908">
                  <c:v>-0.180919</c:v>
                </c:pt>
                <c:pt idx="2909">
                  <c:v>-0.18026300000000001</c:v>
                </c:pt>
                <c:pt idx="2910">
                  <c:v>-0.17951400000000001</c:v>
                </c:pt>
                <c:pt idx="2911">
                  <c:v>-0.17868600000000001</c:v>
                </c:pt>
                <c:pt idx="2912">
                  <c:v>-0.17779300000000001</c:v>
                </c:pt>
                <c:pt idx="2913">
                  <c:v>-0.17682400000000001</c:v>
                </c:pt>
                <c:pt idx="2914">
                  <c:v>-0.17577400000000001</c:v>
                </c:pt>
                <c:pt idx="2915">
                  <c:v>-0.174649</c:v>
                </c:pt>
                <c:pt idx="2916">
                  <c:v>-0.17344999999999999</c:v>
                </c:pt>
                <c:pt idx="2917">
                  <c:v>-0.172178</c:v>
                </c:pt>
                <c:pt idx="2918">
                  <c:v>-0.17083100000000001</c:v>
                </c:pt>
                <c:pt idx="2919">
                  <c:v>-0.169407</c:v>
                </c:pt>
                <c:pt idx="2920">
                  <c:v>-0.167904</c:v>
                </c:pt>
                <c:pt idx="2921">
                  <c:v>-0.166321</c:v>
                </c:pt>
                <c:pt idx="2922">
                  <c:v>-0.16466</c:v>
                </c:pt>
                <c:pt idx="2923">
                  <c:v>-0.16292000000000001</c:v>
                </c:pt>
                <c:pt idx="2924">
                  <c:v>-0.161104</c:v>
                </c:pt>
                <c:pt idx="2925">
                  <c:v>-0.15921399999999999</c:v>
                </c:pt>
                <c:pt idx="2926">
                  <c:v>-0.157253</c:v>
                </c:pt>
                <c:pt idx="2927">
                  <c:v>-0.155222</c:v>
                </c:pt>
                <c:pt idx="2928">
                  <c:v>-0.15312300000000001</c:v>
                </c:pt>
                <c:pt idx="2929">
                  <c:v>-0.15096200000000001</c:v>
                </c:pt>
                <c:pt idx="2930">
                  <c:v>-0.14874000000000001</c:v>
                </c:pt>
                <c:pt idx="2931">
                  <c:v>-0.14646100000000001</c:v>
                </c:pt>
                <c:pt idx="2932">
                  <c:v>-0.144125</c:v>
                </c:pt>
                <c:pt idx="2933">
                  <c:v>-0.141734</c:v>
                </c:pt>
                <c:pt idx="2934">
                  <c:v>-0.139292</c:v>
                </c:pt>
                <c:pt idx="2935">
                  <c:v>-0.136799</c:v>
                </c:pt>
                <c:pt idx="2936">
                  <c:v>-0.13425599999999999</c:v>
                </c:pt>
                <c:pt idx="2937">
                  <c:v>-0.131663</c:v>
                </c:pt>
                <c:pt idx="2938">
                  <c:v>-0.129021</c:v>
                </c:pt>
                <c:pt idx="2939">
                  <c:v>-0.126333</c:v>
                </c:pt>
                <c:pt idx="2940">
                  <c:v>-0.123602</c:v>
                </c:pt>
                <c:pt idx="2941">
                  <c:v>-0.12083000000000001</c:v>
                </c:pt>
                <c:pt idx="2942">
                  <c:v>-0.118019</c:v>
                </c:pt>
                <c:pt idx="2943">
                  <c:v>-0.115171</c:v>
                </c:pt>
                <c:pt idx="2944">
                  <c:v>-0.112289</c:v>
                </c:pt>
                <c:pt idx="2945">
                  <c:v>-0.109379</c:v>
                </c:pt>
                <c:pt idx="2946">
                  <c:v>-0.10644000000000001</c:v>
                </c:pt>
                <c:pt idx="2947">
                  <c:v>-0.103448</c:v>
                </c:pt>
                <c:pt idx="2948">
                  <c:v>-0.10040300000000001</c:v>
                </c:pt>
                <c:pt idx="2949">
                  <c:v>-9.7332199999999994E-2</c:v>
                </c:pt>
                <c:pt idx="2950">
                  <c:v>-9.4243300000000002E-2</c:v>
                </c:pt>
                <c:pt idx="2951">
                  <c:v>-9.1124999999999998E-2</c:v>
                </c:pt>
                <c:pt idx="2952">
                  <c:v>-8.7981699999999996E-2</c:v>
                </c:pt>
                <c:pt idx="2953">
                  <c:v>-8.4822099999999997E-2</c:v>
                </c:pt>
                <c:pt idx="2954">
                  <c:v>-8.1649200000000005E-2</c:v>
                </c:pt>
                <c:pt idx="2955">
                  <c:v>-7.8464599999999995E-2</c:v>
                </c:pt>
                <c:pt idx="2956">
                  <c:v>-7.5269699999999995E-2</c:v>
                </c:pt>
                <c:pt idx="2957">
                  <c:v>-7.2065599999999994E-2</c:v>
                </c:pt>
                <c:pt idx="2958">
                  <c:v>-6.8854200000000004E-2</c:v>
                </c:pt>
                <c:pt idx="2959">
                  <c:v>-6.5637799999999996E-2</c:v>
                </c:pt>
                <c:pt idx="2960">
                  <c:v>-6.2419200000000001E-2</c:v>
                </c:pt>
                <c:pt idx="2961">
                  <c:v>-5.9201900000000002E-2</c:v>
                </c:pt>
                <c:pt idx="2962">
                  <c:v>-5.5990699999999997E-2</c:v>
                </c:pt>
                <c:pt idx="2963">
                  <c:v>-5.27918E-2</c:v>
                </c:pt>
                <c:pt idx="2964">
                  <c:v>-4.9610899999999999E-2</c:v>
                </c:pt>
                <c:pt idx="2965">
                  <c:v>-4.6453899999999999E-2</c:v>
                </c:pt>
                <c:pt idx="2966">
                  <c:v>-4.3325599999999999E-2</c:v>
                </c:pt>
                <c:pt idx="2967">
                  <c:v>-4.0228699999999999E-2</c:v>
                </c:pt>
                <c:pt idx="2968">
                  <c:v>-3.7164500000000003E-2</c:v>
                </c:pt>
                <c:pt idx="2969">
                  <c:v>-3.4134299999999999E-2</c:v>
                </c:pt>
                <c:pt idx="2970">
                  <c:v>-3.1139799999999999E-2</c:v>
                </c:pt>
                <c:pt idx="2971">
                  <c:v>-2.8184000000000001E-2</c:v>
                </c:pt>
                <c:pt idx="2972">
                  <c:v>-2.5269300000000001E-2</c:v>
                </c:pt>
                <c:pt idx="2973">
                  <c:v>-2.23982E-2</c:v>
                </c:pt>
                <c:pt idx="2974">
                  <c:v>-1.9574000000000001E-2</c:v>
                </c:pt>
                <c:pt idx="2975">
                  <c:v>-1.6798500000000001E-2</c:v>
                </c:pt>
                <c:pt idx="2976">
                  <c:v>-1.4071E-2</c:v>
                </c:pt>
                <c:pt idx="2977">
                  <c:v>-1.1391500000000001E-2</c:v>
                </c:pt>
                <c:pt idx="2978" formatCode="0.00E+00">
                  <c:v>-8.7613399999999994E-3</c:v>
                </c:pt>
                <c:pt idx="2979" formatCode="0.00E+00">
                  <c:v>-6.1820699999999996E-3</c:v>
                </c:pt>
                <c:pt idx="2980" formatCode="0.00E+00">
                  <c:v>-3.6556499999999999E-3</c:v>
                </c:pt>
                <c:pt idx="2981" formatCode="0.00E+00">
                  <c:v>-1.18538E-3</c:v>
                </c:pt>
                <c:pt idx="2982" formatCode="0.00E+00">
                  <c:v>1.22462E-3</c:v>
                </c:pt>
                <c:pt idx="2983" formatCode="0.00E+00">
                  <c:v>3.57202E-3</c:v>
                </c:pt>
                <c:pt idx="2984" formatCode="0.00E+00">
                  <c:v>5.8570699999999998E-3</c:v>
                </c:pt>
                <c:pt idx="2985" formatCode="0.00E+00">
                  <c:v>8.0793800000000006E-3</c:v>
                </c:pt>
                <c:pt idx="2986">
                  <c:v>1.0235899999999999E-2</c:v>
                </c:pt>
                <c:pt idx="2987">
                  <c:v>1.2322400000000001E-2</c:v>
                </c:pt>
                <c:pt idx="2988">
                  <c:v>1.4335199999999999E-2</c:v>
                </c:pt>
                <c:pt idx="2989">
                  <c:v>1.6272100000000001E-2</c:v>
                </c:pt>
                <c:pt idx="2990">
                  <c:v>1.8132499999999999E-2</c:v>
                </c:pt>
                <c:pt idx="2991">
                  <c:v>1.99165E-2</c:v>
                </c:pt>
                <c:pt idx="2992">
                  <c:v>2.1623400000000001E-2</c:v>
                </c:pt>
                <c:pt idx="2993">
                  <c:v>2.3251999999999998E-2</c:v>
                </c:pt>
                <c:pt idx="2994">
                  <c:v>2.4800599999999999E-2</c:v>
                </c:pt>
                <c:pt idx="2995">
                  <c:v>2.6268199999999998E-2</c:v>
                </c:pt>
                <c:pt idx="2996">
                  <c:v>2.7654399999999999E-2</c:v>
                </c:pt>
                <c:pt idx="2997">
                  <c:v>2.8958399999999999E-2</c:v>
                </c:pt>
                <c:pt idx="2998">
                  <c:v>3.0179299999999999E-2</c:v>
                </c:pt>
                <c:pt idx="2999">
                  <c:v>3.1316099999999999E-2</c:v>
                </c:pt>
                <c:pt idx="3000">
                  <c:v>3.23675E-2</c:v>
                </c:pt>
                <c:pt idx="3001">
                  <c:v>3.3331899999999998E-2</c:v>
                </c:pt>
                <c:pt idx="3002">
                  <c:v>3.4208799999999998E-2</c:v>
                </c:pt>
                <c:pt idx="3003">
                  <c:v>3.4999700000000002E-2</c:v>
                </c:pt>
                <c:pt idx="3004">
                  <c:v>3.5705599999999997E-2</c:v>
                </c:pt>
                <c:pt idx="3005">
                  <c:v>3.6326499999999998E-2</c:v>
                </c:pt>
                <c:pt idx="3006">
                  <c:v>3.6862399999999997E-2</c:v>
                </c:pt>
                <c:pt idx="3007">
                  <c:v>3.7312600000000001E-2</c:v>
                </c:pt>
                <c:pt idx="3008">
                  <c:v>3.7675699999999999E-2</c:v>
                </c:pt>
                <c:pt idx="3009">
                  <c:v>3.7951400000000003E-2</c:v>
                </c:pt>
                <c:pt idx="3010">
                  <c:v>3.8140399999999998E-2</c:v>
                </c:pt>
                <c:pt idx="3011">
                  <c:v>3.8242199999999997E-2</c:v>
                </c:pt>
                <c:pt idx="3012">
                  <c:v>3.8256900000000003E-2</c:v>
                </c:pt>
                <c:pt idx="3013">
                  <c:v>3.81873E-2</c:v>
                </c:pt>
                <c:pt idx="3014">
                  <c:v>3.8037599999999998E-2</c:v>
                </c:pt>
                <c:pt idx="3015">
                  <c:v>3.7809700000000002E-2</c:v>
                </c:pt>
                <c:pt idx="3016">
                  <c:v>3.7503700000000001E-2</c:v>
                </c:pt>
                <c:pt idx="3017">
                  <c:v>3.7119699999999999E-2</c:v>
                </c:pt>
                <c:pt idx="3018">
                  <c:v>3.6658099999999999E-2</c:v>
                </c:pt>
                <c:pt idx="3019">
                  <c:v>3.61188E-2</c:v>
                </c:pt>
                <c:pt idx="3020">
                  <c:v>3.5502699999999998E-2</c:v>
                </c:pt>
                <c:pt idx="3021">
                  <c:v>3.4813700000000003E-2</c:v>
                </c:pt>
                <c:pt idx="3022">
                  <c:v>3.4055700000000001E-2</c:v>
                </c:pt>
                <c:pt idx="3023">
                  <c:v>3.3229700000000001E-2</c:v>
                </c:pt>
                <c:pt idx="3024">
                  <c:v>3.2334599999999998E-2</c:v>
                </c:pt>
                <c:pt idx="3025">
                  <c:v>3.1370299999999997E-2</c:v>
                </c:pt>
                <c:pt idx="3026">
                  <c:v>3.03374E-2</c:v>
                </c:pt>
                <c:pt idx="3027">
                  <c:v>2.9237800000000001E-2</c:v>
                </c:pt>
                <c:pt idx="3028">
                  <c:v>2.80748E-2</c:v>
                </c:pt>
                <c:pt idx="3029">
                  <c:v>2.6851699999999999E-2</c:v>
                </c:pt>
                <c:pt idx="3030">
                  <c:v>2.5571300000000002E-2</c:v>
                </c:pt>
                <c:pt idx="3031">
                  <c:v>2.42355E-2</c:v>
                </c:pt>
                <c:pt idx="3032">
                  <c:v>2.2845799999999999E-2</c:v>
                </c:pt>
                <c:pt idx="3033">
                  <c:v>2.1403599999999998E-2</c:v>
                </c:pt>
                <c:pt idx="3034">
                  <c:v>1.99101E-2</c:v>
                </c:pt>
                <c:pt idx="3035">
                  <c:v>1.8366E-2</c:v>
                </c:pt>
                <c:pt idx="3036">
                  <c:v>1.6772700000000001E-2</c:v>
                </c:pt>
                <c:pt idx="3037">
                  <c:v>1.5133199999999999E-2</c:v>
                </c:pt>
                <c:pt idx="3038">
                  <c:v>1.3450200000000001E-2</c:v>
                </c:pt>
                <c:pt idx="3039">
                  <c:v>1.17261E-2</c:v>
                </c:pt>
                <c:pt idx="3040" formatCode="0.00E+00">
                  <c:v>9.9637700000000003E-3</c:v>
                </c:pt>
                <c:pt idx="3041" formatCode="0.00E+00">
                  <c:v>8.16682E-3</c:v>
                </c:pt>
                <c:pt idx="3042" formatCode="0.00E+00">
                  <c:v>6.3375999999999997E-3</c:v>
                </c:pt>
                <c:pt idx="3043" formatCode="0.00E+00">
                  <c:v>4.4781100000000004E-3</c:v>
                </c:pt>
                <c:pt idx="3044" formatCode="0.00E+00">
                  <c:v>2.5905099999999999E-3</c:v>
                </c:pt>
                <c:pt idx="3045" formatCode="0.00E+00">
                  <c:v>6.7700799999999999E-4</c:v>
                </c:pt>
                <c:pt idx="3046" formatCode="0.00E+00">
                  <c:v>-1.2600000000000001E-3</c:v>
                </c:pt>
                <c:pt idx="3047" formatCode="0.00E+00">
                  <c:v>-3.2182000000000001E-3</c:v>
                </c:pt>
                <c:pt idx="3048" formatCode="0.00E+00">
                  <c:v>-5.1958999999999998E-3</c:v>
                </c:pt>
                <c:pt idx="3049" formatCode="0.00E+00">
                  <c:v>-7.19165E-3</c:v>
                </c:pt>
                <c:pt idx="3050" formatCode="0.00E+00">
                  <c:v>-9.2030600000000008E-3</c:v>
                </c:pt>
                <c:pt idx="3051">
                  <c:v>-1.12269E-2</c:v>
                </c:pt>
                <c:pt idx="3052">
                  <c:v>-1.32604E-2</c:v>
                </c:pt>
                <c:pt idx="3053">
                  <c:v>-1.53011E-2</c:v>
                </c:pt>
                <c:pt idx="3054">
                  <c:v>-1.73467E-2</c:v>
                </c:pt>
                <c:pt idx="3055">
                  <c:v>-1.9394399999999999E-2</c:v>
                </c:pt>
                <c:pt idx="3056">
                  <c:v>-2.1441100000000001E-2</c:v>
                </c:pt>
                <c:pt idx="3057">
                  <c:v>-2.3484000000000001E-2</c:v>
                </c:pt>
                <c:pt idx="3058">
                  <c:v>-2.5519400000000001E-2</c:v>
                </c:pt>
                <c:pt idx="3059">
                  <c:v>-2.7543700000000001E-2</c:v>
                </c:pt>
                <c:pt idx="3060">
                  <c:v>-2.9554400000000002E-2</c:v>
                </c:pt>
                <c:pt idx="3061">
                  <c:v>-3.1549099999999997E-2</c:v>
                </c:pt>
                <c:pt idx="3062">
                  <c:v>-3.35255E-2</c:v>
                </c:pt>
                <c:pt idx="3063">
                  <c:v>-3.5480600000000001E-2</c:v>
                </c:pt>
                <c:pt idx="3064">
                  <c:v>-3.7411800000000002E-2</c:v>
                </c:pt>
                <c:pt idx="3065">
                  <c:v>-3.93166E-2</c:v>
                </c:pt>
                <c:pt idx="3066">
                  <c:v>-4.1194000000000001E-2</c:v>
                </c:pt>
                <c:pt idx="3067">
                  <c:v>-4.3042299999999999E-2</c:v>
                </c:pt>
                <c:pt idx="3068">
                  <c:v>-4.48589E-2</c:v>
                </c:pt>
                <c:pt idx="3069">
                  <c:v>-4.6641200000000001E-2</c:v>
                </c:pt>
                <c:pt idx="3070">
                  <c:v>-4.8386600000000002E-2</c:v>
                </c:pt>
                <c:pt idx="3071">
                  <c:v>-5.0092600000000001E-2</c:v>
                </c:pt>
                <c:pt idx="3072">
                  <c:v>-5.1757400000000002E-2</c:v>
                </c:pt>
                <c:pt idx="3073">
                  <c:v>-5.33794E-2</c:v>
                </c:pt>
                <c:pt idx="3074">
                  <c:v>-5.4956900000000003E-2</c:v>
                </c:pt>
                <c:pt idx="3075">
                  <c:v>-5.6487099999999998E-2</c:v>
                </c:pt>
                <c:pt idx="3076">
                  <c:v>-5.7966900000000002E-2</c:v>
                </c:pt>
                <c:pt idx="3077">
                  <c:v>-5.9393500000000002E-2</c:v>
                </c:pt>
                <c:pt idx="3078">
                  <c:v>-6.0765800000000002E-2</c:v>
                </c:pt>
                <c:pt idx="3079">
                  <c:v>-6.2083100000000002E-2</c:v>
                </c:pt>
                <c:pt idx="3080">
                  <c:v>-6.3343899999999995E-2</c:v>
                </c:pt>
                <c:pt idx="3081">
                  <c:v>-6.4545900000000003E-2</c:v>
                </c:pt>
                <c:pt idx="3082">
                  <c:v>-6.5686999999999995E-2</c:v>
                </c:pt>
                <c:pt idx="3083">
                  <c:v>-6.6765900000000003E-2</c:v>
                </c:pt>
                <c:pt idx="3084">
                  <c:v>-6.7781900000000006E-2</c:v>
                </c:pt>
                <c:pt idx="3085">
                  <c:v>-6.8733900000000001E-2</c:v>
                </c:pt>
                <c:pt idx="3086">
                  <c:v>-6.9620399999999999E-2</c:v>
                </c:pt>
                <c:pt idx="3087">
                  <c:v>-7.04399E-2</c:v>
                </c:pt>
                <c:pt idx="3088">
                  <c:v>-7.1191400000000002E-2</c:v>
                </c:pt>
                <c:pt idx="3089">
                  <c:v>-7.1873500000000007E-2</c:v>
                </c:pt>
                <c:pt idx="3090">
                  <c:v>-7.2485900000000006E-2</c:v>
                </c:pt>
                <c:pt idx="3091">
                  <c:v>-7.3027999999999996E-2</c:v>
                </c:pt>
                <c:pt idx="3092">
                  <c:v>-7.3498999999999995E-2</c:v>
                </c:pt>
                <c:pt idx="3093">
                  <c:v>-7.3897500000000005E-2</c:v>
                </c:pt>
                <c:pt idx="3094">
                  <c:v>-7.4222099999999999E-2</c:v>
                </c:pt>
                <c:pt idx="3095">
                  <c:v>-7.4471599999999999E-2</c:v>
                </c:pt>
                <c:pt idx="3096">
                  <c:v>-7.4645199999999995E-2</c:v>
                </c:pt>
                <c:pt idx="3097">
                  <c:v>-7.4743100000000007E-2</c:v>
                </c:pt>
                <c:pt idx="3098">
                  <c:v>-7.4765700000000004E-2</c:v>
                </c:pt>
                <c:pt idx="3099">
                  <c:v>-7.4712600000000004E-2</c:v>
                </c:pt>
                <c:pt idx="3100">
                  <c:v>-7.4583399999999994E-2</c:v>
                </c:pt>
                <c:pt idx="3101">
                  <c:v>-7.4378399999999997E-2</c:v>
                </c:pt>
                <c:pt idx="3102">
                  <c:v>-7.4097800000000005E-2</c:v>
                </c:pt>
                <c:pt idx="3103">
                  <c:v>-7.3742000000000002E-2</c:v>
                </c:pt>
                <c:pt idx="3104">
                  <c:v>-7.3311000000000001E-2</c:v>
                </c:pt>
                <c:pt idx="3105">
                  <c:v>-7.2803999999999994E-2</c:v>
                </c:pt>
                <c:pt idx="3106">
                  <c:v>-7.2220500000000007E-2</c:v>
                </c:pt>
                <c:pt idx="3107">
                  <c:v>-7.1561799999999995E-2</c:v>
                </c:pt>
                <c:pt idx="3108">
                  <c:v>-7.0829699999999995E-2</c:v>
                </c:pt>
                <c:pt idx="3109">
                  <c:v>-7.0024799999999998E-2</c:v>
                </c:pt>
                <c:pt idx="3110">
                  <c:v>-6.9147100000000003E-2</c:v>
                </c:pt>
                <c:pt idx="3111">
                  <c:v>-6.8196999999999994E-2</c:v>
                </c:pt>
                <c:pt idx="3112">
                  <c:v>-6.7175700000000005E-2</c:v>
                </c:pt>
                <c:pt idx="3113">
                  <c:v>-6.6083900000000001E-2</c:v>
                </c:pt>
                <c:pt idx="3114">
                  <c:v>-6.4921000000000006E-2</c:v>
                </c:pt>
                <c:pt idx="3115">
                  <c:v>-6.3686499999999993E-2</c:v>
                </c:pt>
                <c:pt idx="3116">
                  <c:v>-6.23808E-2</c:v>
                </c:pt>
                <c:pt idx="3117">
                  <c:v>-6.1004700000000002E-2</c:v>
                </c:pt>
                <c:pt idx="3118">
                  <c:v>-5.9558800000000002E-2</c:v>
                </c:pt>
                <c:pt idx="3119">
                  <c:v>-5.8043999999999998E-2</c:v>
                </c:pt>
                <c:pt idx="3120">
                  <c:v>-5.6461400000000002E-2</c:v>
                </c:pt>
                <c:pt idx="3121">
                  <c:v>-5.4813000000000001E-2</c:v>
                </c:pt>
                <c:pt idx="3122">
                  <c:v>-5.31002E-2</c:v>
                </c:pt>
                <c:pt idx="3123">
                  <c:v>-5.1323899999999999E-2</c:v>
                </c:pt>
                <c:pt idx="3124">
                  <c:v>-4.9484800000000002E-2</c:v>
                </c:pt>
                <c:pt idx="3125">
                  <c:v>-4.7583899999999998E-2</c:v>
                </c:pt>
                <c:pt idx="3126">
                  <c:v>-4.56224E-2</c:v>
                </c:pt>
                <c:pt idx="3127">
                  <c:v>-4.3601899999999999E-2</c:v>
                </c:pt>
                <c:pt idx="3128">
                  <c:v>-4.1523600000000001E-2</c:v>
                </c:pt>
                <c:pt idx="3129">
                  <c:v>-3.9388800000000002E-2</c:v>
                </c:pt>
                <c:pt idx="3130">
                  <c:v>-3.71989E-2</c:v>
                </c:pt>
                <c:pt idx="3131">
                  <c:v>-3.4955600000000003E-2</c:v>
                </c:pt>
                <c:pt idx="3132">
                  <c:v>-3.26609E-2</c:v>
                </c:pt>
                <c:pt idx="3133">
                  <c:v>-3.0316900000000001E-2</c:v>
                </c:pt>
                <c:pt idx="3134">
                  <c:v>-2.7925100000000001E-2</c:v>
                </c:pt>
                <c:pt idx="3135">
                  <c:v>-2.54874E-2</c:v>
                </c:pt>
                <c:pt idx="3136">
                  <c:v>-2.3005399999999999E-2</c:v>
                </c:pt>
                <c:pt idx="3137">
                  <c:v>-2.0480999999999999E-2</c:v>
                </c:pt>
                <c:pt idx="3138">
                  <c:v>-1.7915899999999998E-2</c:v>
                </c:pt>
                <c:pt idx="3139">
                  <c:v>-1.5311399999999999E-2</c:v>
                </c:pt>
                <c:pt idx="3140">
                  <c:v>-1.26686E-2</c:v>
                </c:pt>
                <c:pt idx="3141" formatCode="0.00E+00">
                  <c:v>-9.9890399999999994E-3</c:v>
                </c:pt>
                <c:pt idx="3142" formatCode="0.00E+00">
                  <c:v>-7.2744000000000003E-3</c:v>
                </c:pt>
                <c:pt idx="3143" formatCode="0.00E+00">
                  <c:v>-4.5257600000000002E-3</c:v>
                </c:pt>
                <c:pt idx="3144" formatCode="0.00E+00">
                  <c:v>-1.74445E-3</c:v>
                </c:pt>
                <c:pt idx="3145" formatCode="0.00E+00">
                  <c:v>1.0670899999999999E-3</c:v>
                </c:pt>
                <c:pt idx="3146" formatCode="0.00E+00">
                  <c:v>3.9065000000000003E-3</c:v>
                </c:pt>
                <c:pt idx="3147" formatCode="0.00E+00">
                  <c:v>6.7724300000000003E-3</c:v>
                </c:pt>
                <c:pt idx="3148" formatCode="0.00E+00">
                  <c:v>9.6634600000000005E-3</c:v>
                </c:pt>
                <c:pt idx="3149">
                  <c:v>1.2577400000000001E-2</c:v>
                </c:pt>
                <c:pt idx="3150">
                  <c:v>1.55117E-2</c:v>
                </c:pt>
                <c:pt idx="3151">
                  <c:v>1.8464299999999999E-2</c:v>
                </c:pt>
                <c:pt idx="3152">
                  <c:v>2.14337E-2</c:v>
                </c:pt>
                <c:pt idx="3153">
                  <c:v>2.4418499999999999E-2</c:v>
                </c:pt>
                <c:pt idx="3154">
                  <c:v>2.7417299999999999E-2</c:v>
                </c:pt>
                <c:pt idx="3155">
                  <c:v>3.0428400000000001E-2</c:v>
                </c:pt>
                <c:pt idx="3156">
                  <c:v>3.3449800000000002E-2</c:v>
                </c:pt>
                <c:pt idx="3157">
                  <c:v>3.6479699999999997E-2</c:v>
                </c:pt>
                <c:pt idx="3158">
                  <c:v>3.9516500000000003E-2</c:v>
                </c:pt>
                <c:pt idx="3159">
                  <c:v>4.2558899999999997E-2</c:v>
                </c:pt>
                <c:pt idx="3160">
                  <c:v>4.5605800000000002E-2</c:v>
                </c:pt>
                <c:pt idx="3161">
                  <c:v>4.86556E-2</c:v>
                </c:pt>
                <c:pt idx="3162">
                  <c:v>5.1706299999999997E-2</c:v>
                </c:pt>
                <c:pt idx="3163">
                  <c:v>5.4756199999999998E-2</c:v>
                </c:pt>
                <c:pt idx="3164">
                  <c:v>5.7803500000000001E-2</c:v>
                </c:pt>
                <c:pt idx="3165">
                  <c:v>6.0846799999999999E-2</c:v>
                </c:pt>
                <c:pt idx="3166">
                  <c:v>6.3884399999999994E-2</c:v>
                </c:pt>
                <c:pt idx="3167">
                  <c:v>6.6914699999999994E-2</c:v>
                </c:pt>
                <c:pt idx="3168">
                  <c:v>6.9935600000000001E-2</c:v>
                </c:pt>
                <c:pt idx="3169">
                  <c:v>7.2945099999999999E-2</c:v>
                </c:pt>
                <c:pt idx="3170">
                  <c:v>7.5940800000000003E-2</c:v>
                </c:pt>
                <c:pt idx="3171">
                  <c:v>7.8920599999999994E-2</c:v>
                </c:pt>
                <c:pt idx="3172">
                  <c:v>8.1882499999999997E-2</c:v>
                </c:pt>
                <c:pt idx="3173">
                  <c:v>8.4824300000000005E-2</c:v>
                </c:pt>
                <c:pt idx="3174">
                  <c:v>8.7744500000000003E-2</c:v>
                </c:pt>
                <c:pt idx="3175">
                  <c:v>9.0641899999999997E-2</c:v>
                </c:pt>
                <c:pt idx="3176">
                  <c:v>9.3515299999999996E-2</c:v>
                </c:pt>
                <c:pt idx="3177">
                  <c:v>9.6363400000000002E-2</c:v>
                </c:pt>
                <c:pt idx="3178">
                  <c:v>9.9185300000000004E-2</c:v>
                </c:pt>
                <c:pt idx="3179">
                  <c:v>0.10198</c:v>
                </c:pt>
                <c:pt idx="3180">
                  <c:v>0.10474600000000001</c:v>
                </c:pt>
                <c:pt idx="3181">
                  <c:v>0.107483</c:v>
                </c:pt>
                <c:pt idx="3182">
                  <c:v>0.11018799999999999</c:v>
                </c:pt>
                <c:pt idx="3183">
                  <c:v>0.112861</c:v>
                </c:pt>
                <c:pt idx="3184">
                  <c:v>0.115499</c:v>
                </c:pt>
                <c:pt idx="3185">
                  <c:v>0.118103</c:v>
                </c:pt>
                <c:pt idx="3186">
                  <c:v>0.120668</c:v>
                </c:pt>
                <c:pt idx="3187">
                  <c:v>0.123195</c:v>
                </c:pt>
                <c:pt idx="3188">
                  <c:v>0.12567999999999999</c:v>
                </c:pt>
                <c:pt idx="3189">
                  <c:v>0.12812200000000001</c:v>
                </c:pt>
                <c:pt idx="3190">
                  <c:v>0.130521</c:v>
                </c:pt>
                <c:pt idx="3191">
                  <c:v>0.13287599999999999</c:v>
                </c:pt>
                <c:pt idx="3192">
                  <c:v>0.135185</c:v>
                </c:pt>
                <c:pt idx="3193">
                  <c:v>0.13744799999999999</c:v>
                </c:pt>
                <c:pt idx="3194">
                  <c:v>0.13966300000000001</c:v>
                </c:pt>
                <c:pt idx="3195">
                  <c:v>0.14182900000000001</c:v>
                </c:pt>
                <c:pt idx="3196">
                  <c:v>0.14394399999999999</c:v>
                </c:pt>
                <c:pt idx="3197">
                  <c:v>0.146008</c:v>
                </c:pt>
                <c:pt idx="3198">
                  <c:v>0.14801700000000001</c:v>
                </c:pt>
                <c:pt idx="3199">
                  <c:v>0.149973</c:v>
                </c:pt>
                <c:pt idx="3200">
                  <c:v>0.15187500000000001</c:v>
                </c:pt>
                <c:pt idx="3201">
                  <c:v>0.15371899999999999</c:v>
                </c:pt>
                <c:pt idx="3202">
                  <c:v>0.15550600000000001</c:v>
                </c:pt>
                <c:pt idx="3203">
                  <c:v>0.15723300000000001</c:v>
                </c:pt>
                <c:pt idx="3204">
                  <c:v>0.15890000000000001</c:v>
                </c:pt>
                <c:pt idx="3205">
                  <c:v>0.16050500000000001</c:v>
                </c:pt>
                <c:pt idx="3206">
                  <c:v>0.162048</c:v>
                </c:pt>
                <c:pt idx="3207">
                  <c:v>0.16352800000000001</c:v>
                </c:pt>
                <c:pt idx="3208">
                  <c:v>0.16494400000000001</c:v>
                </c:pt>
                <c:pt idx="3209">
                  <c:v>0.166294</c:v>
                </c:pt>
                <c:pt idx="3210">
                  <c:v>0.167576</c:v>
                </c:pt>
                <c:pt idx="3211">
                  <c:v>0.16878799999999999</c:v>
                </c:pt>
                <c:pt idx="3212">
                  <c:v>0.16993</c:v>
                </c:pt>
                <c:pt idx="3213">
                  <c:v>0.17100000000000001</c:v>
                </c:pt>
                <c:pt idx="3214">
                  <c:v>0.17199800000000001</c:v>
                </c:pt>
                <c:pt idx="3215">
                  <c:v>0.17292299999999999</c:v>
                </c:pt>
                <c:pt idx="3216">
                  <c:v>0.17377500000000001</c:v>
                </c:pt>
                <c:pt idx="3217">
                  <c:v>0.17455399999999999</c:v>
                </c:pt>
                <c:pt idx="3218">
                  <c:v>0.175259</c:v>
                </c:pt>
                <c:pt idx="3219">
                  <c:v>0.17588999999999999</c:v>
                </c:pt>
                <c:pt idx="3220">
                  <c:v>0.17644699999999999</c:v>
                </c:pt>
                <c:pt idx="3221">
                  <c:v>0.176928</c:v>
                </c:pt>
                <c:pt idx="3222">
                  <c:v>0.17733199999999999</c:v>
                </c:pt>
                <c:pt idx="3223">
                  <c:v>0.17765900000000001</c:v>
                </c:pt>
                <c:pt idx="3224">
                  <c:v>0.17790900000000001</c:v>
                </c:pt>
                <c:pt idx="3225">
                  <c:v>0.17808099999999999</c:v>
                </c:pt>
                <c:pt idx="3226">
                  <c:v>0.178174</c:v>
                </c:pt>
                <c:pt idx="3227">
                  <c:v>0.17818899999999999</c:v>
                </c:pt>
                <c:pt idx="3228">
                  <c:v>0.17812500000000001</c:v>
                </c:pt>
                <c:pt idx="3229">
                  <c:v>0.17798</c:v>
                </c:pt>
                <c:pt idx="3230">
                  <c:v>0.177754</c:v>
                </c:pt>
                <c:pt idx="3231">
                  <c:v>0.17744799999999999</c:v>
                </c:pt>
                <c:pt idx="3232">
                  <c:v>0.177061</c:v>
                </c:pt>
                <c:pt idx="3233">
                  <c:v>0.176594</c:v>
                </c:pt>
                <c:pt idx="3234">
                  <c:v>0.17604500000000001</c:v>
                </c:pt>
                <c:pt idx="3235">
                  <c:v>0.17541399999999999</c:v>
                </c:pt>
                <c:pt idx="3236">
                  <c:v>0.174702</c:v>
                </c:pt>
                <c:pt idx="3237">
                  <c:v>0.17390800000000001</c:v>
                </c:pt>
                <c:pt idx="3238">
                  <c:v>0.17303099999999999</c:v>
                </c:pt>
                <c:pt idx="3239">
                  <c:v>0.172073</c:v>
                </c:pt>
                <c:pt idx="3240">
                  <c:v>0.17103099999999999</c:v>
                </c:pt>
                <c:pt idx="3241">
                  <c:v>0.169907</c:v>
                </c:pt>
                <c:pt idx="3242">
                  <c:v>0.16869899999999999</c:v>
                </c:pt>
                <c:pt idx="3243">
                  <c:v>0.167409</c:v>
                </c:pt>
                <c:pt idx="3244">
                  <c:v>0.16603899999999999</c:v>
                </c:pt>
                <c:pt idx="3245">
                  <c:v>0.16458700000000001</c:v>
                </c:pt>
                <c:pt idx="3246">
                  <c:v>0.16305600000000001</c:v>
                </c:pt>
                <c:pt idx="3247">
                  <c:v>0.161444</c:v>
                </c:pt>
                <c:pt idx="3248">
                  <c:v>0.15975300000000001</c:v>
                </c:pt>
                <c:pt idx="3249">
                  <c:v>0.15798300000000001</c:v>
                </c:pt>
                <c:pt idx="3250">
                  <c:v>0.156134</c:v>
                </c:pt>
                <c:pt idx="3251">
                  <c:v>0.15420800000000001</c:v>
                </c:pt>
                <c:pt idx="3252">
                  <c:v>0.15220500000000001</c:v>
                </c:pt>
                <c:pt idx="3253">
                  <c:v>0.15012800000000001</c:v>
                </c:pt>
                <c:pt idx="3254">
                  <c:v>0.147976</c:v>
                </c:pt>
                <c:pt idx="3255">
                  <c:v>0.14575299999999999</c:v>
                </c:pt>
                <c:pt idx="3256">
                  <c:v>0.143458</c:v>
                </c:pt>
                <c:pt idx="3257">
                  <c:v>0.141092</c:v>
                </c:pt>
                <c:pt idx="3258">
                  <c:v>0.138659</c:v>
                </c:pt>
                <c:pt idx="3259">
                  <c:v>0.136158</c:v>
                </c:pt>
                <c:pt idx="3260">
                  <c:v>0.13359299999999999</c:v>
                </c:pt>
                <c:pt idx="3261">
                  <c:v>0.130965</c:v>
                </c:pt>
                <c:pt idx="3262">
                  <c:v>0.128275</c:v>
                </c:pt>
                <c:pt idx="3263">
                  <c:v>0.125526</c:v>
                </c:pt>
                <c:pt idx="3264">
                  <c:v>0.12271799999999999</c:v>
                </c:pt>
                <c:pt idx="3265">
                  <c:v>0.119853</c:v>
                </c:pt>
                <c:pt idx="3266">
                  <c:v>0.116933</c:v>
                </c:pt>
                <c:pt idx="3267">
                  <c:v>0.11396000000000001</c:v>
                </c:pt>
                <c:pt idx="3268">
                  <c:v>0.11093699999999999</c:v>
                </c:pt>
                <c:pt idx="3269">
                  <c:v>0.107866</c:v>
                </c:pt>
                <c:pt idx="3270">
                  <c:v>0.104751</c:v>
                </c:pt>
                <c:pt idx="3271">
                  <c:v>0.101592</c:v>
                </c:pt>
                <c:pt idx="3272">
                  <c:v>9.8393300000000003E-2</c:v>
                </c:pt>
                <c:pt idx="3273">
                  <c:v>9.5156299999999999E-2</c:v>
                </c:pt>
                <c:pt idx="3274">
                  <c:v>9.1883199999999998E-2</c:v>
                </c:pt>
                <c:pt idx="3275">
                  <c:v>8.8576100000000005E-2</c:v>
                </c:pt>
                <c:pt idx="3276">
                  <c:v>8.52377E-2</c:v>
                </c:pt>
                <c:pt idx="3277">
                  <c:v>8.1870899999999996E-2</c:v>
                </c:pt>
                <c:pt idx="3278">
                  <c:v>7.8478099999999995E-2</c:v>
                </c:pt>
                <c:pt idx="3279">
                  <c:v>7.5062100000000007E-2</c:v>
                </c:pt>
                <c:pt idx="3280">
                  <c:v>7.1625599999999998E-2</c:v>
                </c:pt>
                <c:pt idx="3281">
                  <c:v>6.8171999999999996E-2</c:v>
                </c:pt>
                <c:pt idx="3282">
                  <c:v>6.4704499999999998E-2</c:v>
                </c:pt>
                <c:pt idx="3283">
                  <c:v>6.12259E-2</c:v>
                </c:pt>
                <c:pt idx="3284">
                  <c:v>5.7739499999999999E-2</c:v>
                </c:pt>
                <c:pt idx="3285">
                  <c:v>5.4248499999999998E-2</c:v>
                </c:pt>
                <c:pt idx="3286">
                  <c:v>5.0757099999999999E-2</c:v>
                </c:pt>
                <c:pt idx="3287">
                  <c:v>4.72688E-2</c:v>
                </c:pt>
                <c:pt idx="3288">
                  <c:v>4.3786499999999999E-2</c:v>
                </c:pt>
                <c:pt idx="3289">
                  <c:v>4.0312599999999997E-2</c:v>
                </c:pt>
                <c:pt idx="3290">
                  <c:v>3.6850500000000001E-2</c:v>
                </c:pt>
                <c:pt idx="3291">
                  <c:v>3.3404299999999998E-2</c:v>
                </c:pt>
                <c:pt idx="3292">
                  <c:v>2.99776E-2</c:v>
                </c:pt>
                <c:pt idx="3293">
                  <c:v>2.65741E-2</c:v>
                </c:pt>
                <c:pt idx="3294">
                  <c:v>2.3197300000000001E-2</c:v>
                </c:pt>
                <c:pt idx="3295">
                  <c:v>1.9851199999999999E-2</c:v>
                </c:pt>
                <c:pt idx="3296">
                  <c:v>1.6540300000000001E-2</c:v>
                </c:pt>
                <c:pt idx="3297">
                  <c:v>1.32689E-2</c:v>
                </c:pt>
                <c:pt idx="3298">
                  <c:v>1.00413E-2</c:v>
                </c:pt>
                <c:pt idx="3299" formatCode="0.00E+00">
                  <c:v>6.8613700000000003E-3</c:v>
                </c:pt>
                <c:pt idx="3300" formatCode="0.00E+00">
                  <c:v>3.7325499999999998E-3</c:v>
                </c:pt>
                <c:pt idx="3301" formatCode="0.00E+00">
                  <c:v>6.5790399999999995E-4</c:v>
                </c:pt>
                <c:pt idx="3302" formatCode="0.00E+00">
                  <c:v>-2.3594599999999999E-3</c:v>
                </c:pt>
                <c:pt idx="3303" formatCode="0.00E+00">
                  <c:v>-5.31607E-3</c:v>
                </c:pt>
                <c:pt idx="3304" formatCode="0.00E+00">
                  <c:v>-8.2078900000000007E-3</c:v>
                </c:pt>
                <c:pt idx="3305">
                  <c:v>-1.10306E-2</c:v>
                </c:pt>
                <c:pt idx="3306">
                  <c:v>-1.3780000000000001E-2</c:v>
                </c:pt>
                <c:pt idx="3307">
                  <c:v>-1.6451899999999998E-2</c:v>
                </c:pt>
                <c:pt idx="3308">
                  <c:v>-1.90425E-2</c:v>
                </c:pt>
                <c:pt idx="3309">
                  <c:v>-2.1548299999999999E-2</c:v>
                </c:pt>
                <c:pt idx="3310">
                  <c:v>-2.3965899999999998E-2</c:v>
                </c:pt>
                <c:pt idx="3311">
                  <c:v>-2.6291999999999999E-2</c:v>
                </c:pt>
                <c:pt idx="3312">
                  <c:v>-2.8523900000000001E-2</c:v>
                </c:pt>
                <c:pt idx="3313">
                  <c:v>-3.0659499999999999E-2</c:v>
                </c:pt>
                <c:pt idx="3314">
                  <c:v>-3.2696200000000002E-2</c:v>
                </c:pt>
                <c:pt idx="3315">
                  <c:v>-3.4630800000000003E-2</c:v>
                </c:pt>
                <c:pt idx="3316">
                  <c:v>-3.6460399999999997E-2</c:v>
                </c:pt>
                <c:pt idx="3317">
                  <c:v>-3.8182000000000001E-2</c:v>
                </c:pt>
                <c:pt idx="3318">
                  <c:v>-3.9792899999999999E-2</c:v>
                </c:pt>
                <c:pt idx="3319">
                  <c:v>-4.129E-2</c:v>
                </c:pt>
                <c:pt idx="3320">
                  <c:v>-4.26705E-2</c:v>
                </c:pt>
                <c:pt idx="3321">
                  <c:v>-4.3931199999999997E-2</c:v>
                </c:pt>
                <c:pt idx="3322">
                  <c:v>-4.5068700000000003E-2</c:v>
                </c:pt>
                <c:pt idx="3323">
                  <c:v>-4.6079700000000001E-2</c:v>
                </c:pt>
                <c:pt idx="3324">
                  <c:v>-4.6961500000000003E-2</c:v>
                </c:pt>
                <c:pt idx="3325">
                  <c:v>-4.77121E-2</c:v>
                </c:pt>
                <c:pt idx="3326">
                  <c:v>-4.8330100000000001E-2</c:v>
                </c:pt>
                <c:pt idx="3327">
                  <c:v>-4.8814299999999998E-2</c:v>
                </c:pt>
                <c:pt idx="3328">
                  <c:v>-4.9162400000000002E-2</c:v>
                </c:pt>
                <c:pt idx="3329">
                  <c:v>-4.9372399999999997E-2</c:v>
                </c:pt>
                <c:pt idx="3330">
                  <c:v>-4.9443000000000001E-2</c:v>
                </c:pt>
                <c:pt idx="3331">
                  <c:v>-4.9373300000000002E-2</c:v>
                </c:pt>
                <c:pt idx="3332">
                  <c:v>-4.9161999999999997E-2</c:v>
                </c:pt>
                <c:pt idx="3333">
                  <c:v>-4.8807299999999998E-2</c:v>
                </c:pt>
                <c:pt idx="3334">
                  <c:v>-4.8307999999999997E-2</c:v>
                </c:pt>
                <c:pt idx="3335">
                  <c:v>-4.7662499999999997E-2</c:v>
                </c:pt>
                <c:pt idx="3336">
                  <c:v>-4.68697E-2</c:v>
                </c:pt>
                <c:pt idx="3337">
                  <c:v>-4.5928799999999999E-2</c:v>
                </c:pt>
                <c:pt idx="3338">
                  <c:v>-4.4839799999999999E-2</c:v>
                </c:pt>
                <c:pt idx="3339">
                  <c:v>-4.3603500000000003E-2</c:v>
                </c:pt>
                <c:pt idx="3340">
                  <c:v>-4.2220100000000003E-2</c:v>
                </c:pt>
                <c:pt idx="3341">
                  <c:v>-4.0689400000000001E-2</c:v>
                </c:pt>
                <c:pt idx="3342">
                  <c:v>-3.9011299999999999E-2</c:v>
                </c:pt>
                <c:pt idx="3343">
                  <c:v>-3.7185700000000002E-2</c:v>
                </c:pt>
                <c:pt idx="3344">
                  <c:v>-3.52127E-2</c:v>
                </c:pt>
                <c:pt idx="3345">
                  <c:v>-3.3092400000000001E-2</c:v>
                </c:pt>
                <c:pt idx="3346">
                  <c:v>-3.0826200000000002E-2</c:v>
                </c:pt>
                <c:pt idx="3347">
                  <c:v>-2.8416400000000001E-2</c:v>
                </c:pt>
                <c:pt idx="3348">
                  <c:v>-2.5865300000000001E-2</c:v>
                </c:pt>
                <c:pt idx="3349">
                  <c:v>-2.3173699999999998E-2</c:v>
                </c:pt>
                <c:pt idx="3350">
                  <c:v>-2.0342699999999998E-2</c:v>
                </c:pt>
                <c:pt idx="3351">
                  <c:v>-1.7374500000000001E-2</c:v>
                </c:pt>
                <c:pt idx="3352">
                  <c:v>-1.4272E-2</c:v>
                </c:pt>
                <c:pt idx="3353">
                  <c:v>-1.1037699999999999E-2</c:v>
                </c:pt>
                <c:pt idx="3354" formatCode="0.00E+00">
                  <c:v>-7.6747200000000003E-3</c:v>
                </c:pt>
                <c:pt idx="3355" formatCode="0.00E+00">
                  <c:v>-4.1860300000000003E-3</c:v>
                </c:pt>
                <c:pt idx="3356" formatCode="0.00E+00">
                  <c:v>-5.7441700000000003E-4</c:v>
                </c:pt>
                <c:pt idx="3357" formatCode="0.00E+00">
                  <c:v>3.1576099999999999E-3</c:v>
                </c:pt>
                <c:pt idx="3358" formatCode="0.00E+00">
                  <c:v>7.0072499999999996E-3</c:v>
                </c:pt>
                <c:pt idx="3359">
                  <c:v>1.09712E-2</c:v>
                </c:pt>
                <c:pt idx="3360">
                  <c:v>1.50458E-2</c:v>
                </c:pt>
                <c:pt idx="3361">
                  <c:v>1.9227299999999999E-2</c:v>
                </c:pt>
                <c:pt idx="3362">
                  <c:v>2.3511600000000001E-2</c:v>
                </c:pt>
                <c:pt idx="3363">
                  <c:v>2.78949E-2</c:v>
                </c:pt>
                <c:pt idx="3364">
                  <c:v>3.2373100000000002E-2</c:v>
                </c:pt>
                <c:pt idx="3365">
                  <c:v>3.6942000000000003E-2</c:v>
                </c:pt>
                <c:pt idx="3366">
                  <c:v>4.1596899999999999E-2</c:v>
                </c:pt>
                <c:pt idx="3367">
                  <c:v>4.63323E-2</c:v>
                </c:pt>
                <c:pt idx="3368">
                  <c:v>5.1143000000000001E-2</c:v>
                </c:pt>
                <c:pt idx="3369">
                  <c:v>5.6024699999999997E-2</c:v>
                </c:pt>
                <c:pt idx="3370">
                  <c:v>6.0972899999999997E-2</c:v>
                </c:pt>
                <c:pt idx="3371">
                  <c:v>6.5982200000000005E-2</c:v>
                </c:pt>
                <c:pt idx="3372">
                  <c:v>7.1046100000000001E-2</c:v>
                </c:pt>
                <c:pt idx="3373">
                  <c:v>7.6158900000000002E-2</c:v>
                </c:pt>
                <c:pt idx="3374">
                  <c:v>8.1315499999999999E-2</c:v>
                </c:pt>
                <c:pt idx="3375">
                  <c:v>8.6510199999999995E-2</c:v>
                </c:pt>
                <c:pt idx="3376">
                  <c:v>9.1737399999999997E-2</c:v>
                </c:pt>
                <c:pt idx="3377">
                  <c:v>9.6991599999999997E-2</c:v>
                </c:pt>
                <c:pt idx="3378">
                  <c:v>0.102268</c:v>
                </c:pt>
                <c:pt idx="3379">
                  <c:v>0.107561</c:v>
                </c:pt>
                <c:pt idx="3380">
                  <c:v>0.11286499999999999</c:v>
                </c:pt>
                <c:pt idx="3381">
                  <c:v>0.118174</c:v>
                </c:pt>
                <c:pt idx="3382">
                  <c:v>0.12348099999999999</c:v>
                </c:pt>
                <c:pt idx="3383">
                  <c:v>0.128779</c:v>
                </c:pt>
                <c:pt idx="3384">
                  <c:v>0.13406399999999999</c:v>
                </c:pt>
                <c:pt idx="3385">
                  <c:v>0.13932700000000001</c:v>
                </c:pt>
                <c:pt idx="3386">
                  <c:v>0.144561</c:v>
                </c:pt>
                <c:pt idx="3387">
                  <c:v>0.14976100000000001</c:v>
                </c:pt>
                <c:pt idx="3388">
                  <c:v>0.154921</c:v>
                </c:pt>
                <c:pt idx="3389">
                  <c:v>0.16003500000000001</c:v>
                </c:pt>
                <c:pt idx="3390">
                  <c:v>0.16509699999999999</c:v>
                </c:pt>
                <c:pt idx="3391">
                  <c:v>0.1701</c:v>
                </c:pt>
                <c:pt idx="3392">
                  <c:v>0.175038</c:v>
                </c:pt>
                <c:pt idx="3393">
                  <c:v>0.17990500000000001</c:v>
                </c:pt>
                <c:pt idx="3394">
                  <c:v>0.184696</c:v>
                </c:pt>
                <c:pt idx="3395">
                  <c:v>0.18940399999999999</c:v>
                </c:pt>
                <c:pt idx="3396">
                  <c:v>0.194025</c:v>
                </c:pt>
                <c:pt idx="3397">
                  <c:v>0.19855100000000001</c:v>
                </c:pt>
                <c:pt idx="3398">
                  <c:v>0.20297799999999999</c:v>
                </c:pt>
                <c:pt idx="3399">
                  <c:v>0.20730000000000001</c:v>
                </c:pt>
                <c:pt idx="3400">
                  <c:v>0.21151300000000001</c:v>
                </c:pt>
                <c:pt idx="3401">
                  <c:v>0.215611</c:v>
                </c:pt>
                <c:pt idx="3402">
                  <c:v>0.21958900000000001</c:v>
                </c:pt>
                <c:pt idx="3403">
                  <c:v>0.223442</c:v>
                </c:pt>
                <c:pt idx="3404">
                  <c:v>0.227164</c:v>
                </c:pt>
                <c:pt idx="3405">
                  <c:v>0.23075200000000001</c:v>
                </c:pt>
                <c:pt idx="3406">
                  <c:v>0.23419899999999999</c:v>
                </c:pt>
                <c:pt idx="3407">
                  <c:v>0.23750099999999999</c:v>
                </c:pt>
                <c:pt idx="3408">
                  <c:v>0.240652</c:v>
                </c:pt>
                <c:pt idx="3409">
                  <c:v>0.243648</c:v>
                </c:pt>
                <c:pt idx="3410">
                  <c:v>0.24648400000000001</c:v>
                </c:pt>
                <c:pt idx="3411">
                  <c:v>0.24915599999999999</c:v>
                </c:pt>
                <c:pt idx="3412">
                  <c:v>0.25166300000000003</c:v>
                </c:pt>
                <c:pt idx="3413">
                  <c:v>0.254</c:v>
                </c:pt>
                <c:pt idx="3414">
                  <c:v>0.25616699999999998</c:v>
                </c:pt>
                <c:pt idx="3415">
                  <c:v>0.25815700000000003</c:v>
                </c:pt>
                <c:pt idx="3416">
                  <c:v>0.25997100000000001</c:v>
                </c:pt>
                <c:pt idx="3417">
                  <c:v>0.26160499999999998</c:v>
                </c:pt>
                <c:pt idx="3418">
                  <c:v>0.26305899999999999</c:v>
                </c:pt>
                <c:pt idx="3419">
                  <c:v>0.26433000000000001</c:v>
                </c:pt>
                <c:pt idx="3420">
                  <c:v>0.26541700000000001</c:v>
                </c:pt>
                <c:pt idx="3421">
                  <c:v>0.26631700000000003</c:v>
                </c:pt>
                <c:pt idx="3422">
                  <c:v>0.26702900000000002</c:v>
                </c:pt>
                <c:pt idx="3423">
                  <c:v>0.26755099999999998</c:v>
                </c:pt>
                <c:pt idx="3424">
                  <c:v>0.26788200000000001</c:v>
                </c:pt>
                <c:pt idx="3425">
                  <c:v>0.26802399999999998</c:v>
                </c:pt>
                <c:pt idx="3426">
                  <c:v>0.26797500000000002</c:v>
                </c:pt>
                <c:pt idx="3427">
                  <c:v>0.26773599999999997</c:v>
                </c:pt>
                <c:pt idx="3428">
                  <c:v>0.26730700000000002</c:v>
                </c:pt>
                <c:pt idx="3429">
                  <c:v>0.26668900000000001</c:v>
                </c:pt>
                <c:pt idx="3430">
                  <c:v>0.26588099999999998</c:v>
                </c:pt>
                <c:pt idx="3431">
                  <c:v>0.26488600000000001</c:v>
                </c:pt>
                <c:pt idx="3432">
                  <c:v>0.26370500000000002</c:v>
                </c:pt>
                <c:pt idx="3433">
                  <c:v>0.26233899999999999</c:v>
                </c:pt>
                <c:pt idx="3434">
                  <c:v>0.26078800000000002</c:v>
                </c:pt>
                <c:pt idx="3435">
                  <c:v>0.25905400000000001</c:v>
                </c:pt>
                <c:pt idx="3436">
                  <c:v>0.25713999999999998</c:v>
                </c:pt>
                <c:pt idx="3437">
                  <c:v>0.25504700000000002</c:v>
                </c:pt>
                <c:pt idx="3438">
                  <c:v>0.25278099999999998</c:v>
                </c:pt>
                <c:pt idx="3439">
                  <c:v>0.25034299999999998</c:v>
                </c:pt>
                <c:pt idx="3440">
                  <c:v>0.24773600000000001</c:v>
                </c:pt>
                <c:pt idx="3441">
                  <c:v>0.24496499999999999</c:v>
                </c:pt>
                <c:pt idx="3442">
                  <c:v>0.242035</c:v>
                </c:pt>
                <c:pt idx="3443">
                  <c:v>0.23895</c:v>
                </c:pt>
                <c:pt idx="3444">
                  <c:v>0.23571300000000001</c:v>
                </c:pt>
                <c:pt idx="3445">
                  <c:v>0.23233000000000001</c:v>
                </c:pt>
                <c:pt idx="3446">
                  <c:v>0.22880500000000001</c:v>
                </c:pt>
                <c:pt idx="3447">
                  <c:v>0.22514000000000001</c:v>
                </c:pt>
                <c:pt idx="3448">
                  <c:v>0.22134000000000001</c:v>
                </c:pt>
                <c:pt idx="3449">
                  <c:v>0.21740999999999999</c:v>
                </c:pt>
                <c:pt idx="3450">
                  <c:v>0.21335599999999999</c:v>
                </c:pt>
                <c:pt idx="3451">
                  <c:v>0.20918600000000001</c:v>
                </c:pt>
                <c:pt idx="3452">
                  <c:v>0.204904</c:v>
                </c:pt>
                <c:pt idx="3453">
                  <c:v>0.200516</c:v>
                </c:pt>
                <c:pt idx="3454">
                  <c:v>0.19602900000000001</c:v>
                </c:pt>
                <c:pt idx="3455">
                  <c:v>0.19144700000000001</c:v>
                </c:pt>
                <c:pt idx="3456">
                  <c:v>0.186778</c:v>
                </c:pt>
                <c:pt idx="3457">
                  <c:v>0.182028</c:v>
                </c:pt>
                <c:pt idx="3458">
                  <c:v>0.177204</c:v>
                </c:pt>
                <c:pt idx="3459">
                  <c:v>0.17231099999999999</c:v>
                </c:pt>
                <c:pt idx="3460">
                  <c:v>0.167355</c:v>
                </c:pt>
                <c:pt idx="3461">
                  <c:v>0.16234299999999999</c:v>
                </c:pt>
                <c:pt idx="3462">
                  <c:v>0.15728200000000001</c:v>
                </c:pt>
                <c:pt idx="3463">
                  <c:v>0.15217900000000001</c:v>
                </c:pt>
                <c:pt idx="3464">
                  <c:v>0.14704100000000001</c:v>
                </c:pt>
                <c:pt idx="3465">
                  <c:v>0.141875</c:v>
                </c:pt>
                <c:pt idx="3466">
                  <c:v>0.136688</c:v>
                </c:pt>
                <c:pt idx="3467">
                  <c:v>0.13148899999999999</c:v>
                </c:pt>
                <c:pt idx="3468">
                  <c:v>0.12628200000000001</c:v>
                </c:pt>
                <c:pt idx="3469">
                  <c:v>0.121076</c:v>
                </c:pt>
                <c:pt idx="3470">
                  <c:v>0.11587500000000001</c:v>
                </c:pt>
                <c:pt idx="3471">
                  <c:v>0.110689</c:v>
                </c:pt>
                <c:pt idx="3472">
                  <c:v>0.10552499999999999</c:v>
                </c:pt>
                <c:pt idx="3473">
                  <c:v>0.10038800000000001</c:v>
                </c:pt>
                <c:pt idx="3474">
                  <c:v>9.5286800000000005E-2</c:v>
                </c:pt>
                <c:pt idx="3475">
                  <c:v>9.0228199999999995E-2</c:v>
                </c:pt>
                <c:pt idx="3476">
                  <c:v>8.5218299999999997E-2</c:v>
                </c:pt>
                <c:pt idx="3477">
                  <c:v>8.0262299999999995E-2</c:v>
                </c:pt>
                <c:pt idx="3478">
                  <c:v>7.5365500000000002E-2</c:v>
                </c:pt>
                <c:pt idx="3479">
                  <c:v>7.0534799999999995E-2</c:v>
                </c:pt>
                <c:pt idx="3480">
                  <c:v>6.57779E-2</c:v>
                </c:pt>
                <c:pt idx="3481">
                  <c:v>6.1101999999999997E-2</c:v>
                </c:pt>
                <c:pt idx="3482">
                  <c:v>5.6513399999999998E-2</c:v>
                </c:pt>
                <c:pt idx="3483">
                  <c:v>5.2017000000000001E-2</c:v>
                </c:pt>
                <c:pt idx="3484">
                  <c:v>4.7617100000000002E-2</c:v>
                </c:pt>
                <c:pt idx="3485">
                  <c:v>4.3319999999999997E-2</c:v>
                </c:pt>
                <c:pt idx="3486">
                  <c:v>3.9133500000000002E-2</c:v>
                </c:pt>
                <c:pt idx="3487">
                  <c:v>3.5064199999999997E-2</c:v>
                </c:pt>
                <c:pt idx="3488">
                  <c:v>3.1116700000000001E-2</c:v>
                </c:pt>
                <c:pt idx="3489">
                  <c:v>2.7294700000000002E-2</c:v>
                </c:pt>
                <c:pt idx="3490">
                  <c:v>2.3602100000000001E-2</c:v>
                </c:pt>
                <c:pt idx="3491">
                  <c:v>2.0043800000000001E-2</c:v>
                </c:pt>
                <c:pt idx="3492">
                  <c:v>1.6624199999999999E-2</c:v>
                </c:pt>
                <c:pt idx="3493">
                  <c:v>1.33478E-2</c:v>
                </c:pt>
                <c:pt idx="3494">
                  <c:v>1.0219300000000001E-2</c:v>
                </c:pt>
                <c:pt idx="3495" formatCode="0.00E+00">
                  <c:v>7.2436499999999999E-3</c:v>
                </c:pt>
                <c:pt idx="3496" formatCode="0.00E+00">
                  <c:v>4.4236400000000004E-3</c:v>
                </c:pt>
                <c:pt idx="3497" formatCode="0.00E+00">
                  <c:v>1.7600999999999999E-3</c:v>
                </c:pt>
                <c:pt idx="3498" formatCode="0.00E+00">
                  <c:v>-7.4547700000000003E-4</c:v>
                </c:pt>
                <c:pt idx="3499" formatCode="0.00E+00">
                  <c:v>-3.0900200000000002E-3</c:v>
                </c:pt>
                <c:pt idx="3500" formatCode="0.00E+00">
                  <c:v>-5.27094E-3</c:v>
                </c:pt>
                <c:pt idx="3501" formatCode="0.00E+00">
                  <c:v>-7.2868899999999999E-3</c:v>
                </c:pt>
                <c:pt idx="3502" formatCode="0.00E+00">
                  <c:v>-9.13659E-3</c:v>
                </c:pt>
                <c:pt idx="3503">
                  <c:v>-1.08177E-2</c:v>
                </c:pt>
                <c:pt idx="3504">
                  <c:v>-1.2327299999999999E-2</c:v>
                </c:pt>
                <c:pt idx="3505">
                  <c:v>-1.36633E-2</c:v>
                </c:pt>
                <c:pt idx="3506">
                  <c:v>-1.4825E-2</c:v>
                </c:pt>
                <c:pt idx="3507">
                  <c:v>-1.5812E-2</c:v>
                </c:pt>
                <c:pt idx="3508">
                  <c:v>-1.6624900000000001E-2</c:v>
                </c:pt>
                <c:pt idx="3509">
                  <c:v>-1.7266500000000001E-2</c:v>
                </c:pt>
                <c:pt idx="3510">
                  <c:v>-1.7739499999999998E-2</c:v>
                </c:pt>
                <c:pt idx="3511">
                  <c:v>-1.8045700000000001E-2</c:v>
                </c:pt>
                <c:pt idx="3512">
                  <c:v>-1.8185699999999999E-2</c:v>
                </c:pt>
                <c:pt idx="3513">
                  <c:v>-1.8159700000000001E-2</c:v>
                </c:pt>
                <c:pt idx="3514">
                  <c:v>-1.7967799999999999E-2</c:v>
                </c:pt>
                <c:pt idx="3515">
                  <c:v>-1.7610500000000001E-2</c:v>
                </c:pt>
                <c:pt idx="3516">
                  <c:v>-1.7089500000000001E-2</c:v>
                </c:pt>
                <c:pt idx="3517">
                  <c:v>-1.64067E-2</c:v>
                </c:pt>
                <c:pt idx="3518">
                  <c:v>-1.55634E-2</c:v>
                </c:pt>
                <c:pt idx="3519">
                  <c:v>-1.45618E-2</c:v>
                </c:pt>
                <c:pt idx="3520">
                  <c:v>-1.34057E-2</c:v>
                </c:pt>
                <c:pt idx="3521">
                  <c:v>-1.21005E-2</c:v>
                </c:pt>
                <c:pt idx="3522">
                  <c:v>-1.0651300000000001E-2</c:v>
                </c:pt>
                <c:pt idx="3523" formatCode="0.00E+00">
                  <c:v>-9.0629200000000004E-3</c:v>
                </c:pt>
                <c:pt idx="3524" formatCode="0.00E+00">
                  <c:v>-7.3397999999999996E-3</c:v>
                </c:pt>
                <c:pt idx="3525" formatCode="0.00E+00">
                  <c:v>-5.4866799999999999E-3</c:v>
                </c:pt>
                <c:pt idx="3526" formatCode="0.00E+00">
                  <c:v>-3.50805E-3</c:v>
                </c:pt>
                <c:pt idx="3527" formatCode="0.00E+00">
                  <c:v>-1.4081E-3</c:v>
                </c:pt>
                <c:pt idx="3528" formatCode="0.00E+00">
                  <c:v>8.0876600000000004E-4</c:v>
                </c:pt>
                <c:pt idx="3529" formatCode="0.00E+00">
                  <c:v>3.1374200000000001E-3</c:v>
                </c:pt>
                <c:pt idx="3530" formatCode="0.00E+00">
                  <c:v>5.5722300000000001E-3</c:v>
                </c:pt>
                <c:pt idx="3531" formatCode="0.00E+00">
                  <c:v>8.1072200000000001E-3</c:v>
                </c:pt>
                <c:pt idx="3532">
                  <c:v>1.07367E-2</c:v>
                </c:pt>
                <c:pt idx="3533">
                  <c:v>1.34564E-2</c:v>
                </c:pt>
                <c:pt idx="3534">
                  <c:v>1.6261299999999999E-2</c:v>
                </c:pt>
                <c:pt idx="3535">
                  <c:v>1.9144399999999999E-2</c:v>
                </c:pt>
                <c:pt idx="3536">
                  <c:v>2.20974E-2</c:v>
                </c:pt>
                <c:pt idx="3537">
                  <c:v>2.51142E-2</c:v>
                </c:pt>
                <c:pt idx="3538">
                  <c:v>2.8190099999999999E-2</c:v>
                </c:pt>
                <c:pt idx="3539">
                  <c:v>3.1320300000000002E-2</c:v>
                </c:pt>
                <c:pt idx="3540">
                  <c:v>3.4498300000000003E-2</c:v>
                </c:pt>
                <c:pt idx="3541">
                  <c:v>3.7716699999999999E-2</c:v>
                </c:pt>
                <c:pt idx="3542">
                  <c:v>4.0968999999999998E-2</c:v>
                </c:pt>
                <c:pt idx="3543">
                  <c:v>4.4249499999999997E-2</c:v>
                </c:pt>
                <c:pt idx="3544">
                  <c:v>4.7553100000000001E-2</c:v>
                </c:pt>
                <c:pt idx="3545">
                  <c:v>5.0873500000000002E-2</c:v>
                </c:pt>
                <c:pt idx="3546">
                  <c:v>5.42044E-2</c:v>
                </c:pt>
                <c:pt idx="3547">
                  <c:v>5.75407E-2</c:v>
                </c:pt>
                <c:pt idx="3548">
                  <c:v>6.0877899999999999E-2</c:v>
                </c:pt>
                <c:pt idx="3549">
                  <c:v>6.4209799999999997E-2</c:v>
                </c:pt>
                <c:pt idx="3550">
                  <c:v>6.7528400000000002E-2</c:v>
                </c:pt>
                <c:pt idx="3551">
                  <c:v>7.0825100000000002E-2</c:v>
                </c:pt>
                <c:pt idx="3552">
                  <c:v>7.4092099999999994E-2</c:v>
                </c:pt>
                <c:pt idx="3553">
                  <c:v>7.7322100000000005E-2</c:v>
                </c:pt>
                <c:pt idx="3554">
                  <c:v>8.0509300000000006E-2</c:v>
                </c:pt>
                <c:pt idx="3555">
                  <c:v>8.3647299999999994E-2</c:v>
                </c:pt>
                <c:pt idx="3556">
                  <c:v>8.6729500000000001E-2</c:v>
                </c:pt>
                <c:pt idx="3557">
                  <c:v>8.9749599999999999E-2</c:v>
                </c:pt>
                <c:pt idx="3558">
                  <c:v>9.2701599999999995E-2</c:v>
                </c:pt>
                <c:pt idx="3559">
                  <c:v>9.5580200000000004E-2</c:v>
                </c:pt>
                <c:pt idx="3560">
                  <c:v>9.8381300000000005E-2</c:v>
                </c:pt>
                <c:pt idx="3561">
                  <c:v>0.101101</c:v>
                </c:pt>
                <c:pt idx="3562">
                  <c:v>0.10373400000000001</c:v>
                </c:pt>
                <c:pt idx="3563">
                  <c:v>0.10627300000000001</c:v>
                </c:pt>
                <c:pt idx="3564">
                  <c:v>0.108713</c:v>
                </c:pt>
                <c:pt idx="3565">
                  <c:v>0.11105</c:v>
                </c:pt>
                <c:pt idx="3566">
                  <c:v>0.11328000000000001</c:v>
                </c:pt>
                <c:pt idx="3567">
                  <c:v>0.115402</c:v>
                </c:pt>
                <c:pt idx="3568">
                  <c:v>0.117413</c:v>
                </c:pt>
                <c:pt idx="3569">
                  <c:v>0.11931</c:v>
                </c:pt>
                <c:pt idx="3570">
                  <c:v>0.121089</c:v>
                </c:pt>
                <c:pt idx="3571">
                  <c:v>0.122748</c:v>
                </c:pt>
                <c:pt idx="3572">
                  <c:v>0.124283</c:v>
                </c:pt>
                <c:pt idx="3573">
                  <c:v>0.125691</c:v>
                </c:pt>
                <c:pt idx="3574">
                  <c:v>0.126968</c:v>
                </c:pt>
                <c:pt idx="3575">
                  <c:v>0.12811</c:v>
                </c:pt>
                <c:pt idx="3576">
                  <c:v>0.12911600000000001</c:v>
                </c:pt>
                <c:pt idx="3577">
                  <c:v>0.12998599999999999</c:v>
                </c:pt>
                <c:pt idx="3578">
                  <c:v>0.130718</c:v>
                </c:pt>
                <c:pt idx="3579">
                  <c:v>0.13131200000000001</c:v>
                </c:pt>
                <c:pt idx="3580">
                  <c:v>0.13176499999999999</c:v>
                </c:pt>
                <c:pt idx="3581">
                  <c:v>0.132077</c:v>
                </c:pt>
                <c:pt idx="3582">
                  <c:v>0.132248</c:v>
                </c:pt>
                <c:pt idx="3583">
                  <c:v>0.13227900000000001</c:v>
                </c:pt>
                <c:pt idx="3584">
                  <c:v>0.13216900000000001</c:v>
                </c:pt>
                <c:pt idx="3585">
                  <c:v>0.131914</c:v>
                </c:pt>
                <c:pt idx="3586">
                  <c:v>0.13151499999999999</c:v>
                </c:pt>
                <c:pt idx="3587">
                  <c:v>0.130971</c:v>
                </c:pt>
                <c:pt idx="3588">
                  <c:v>0.13028200000000001</c:v>
                </c:pt>
                <c:pt idx="3589">
                  <c:v>0.12945000000000001</c:v>
                </c:pt>
                <c:pt idx="3590">
                  <c:v>0.12847500000000001</c:v>
                </c:pt>
                <c:pt idx="3591">
                  <c:v>0.127363</c:v>
                </c:pt>
                <c:pt idx="3592">
                  <c:v>0.12611600000000001</c:v>
                </c:pt>
                <c:pt idx="3593">
                  <c:v>0.124738</c:v>
                </c:pt>
                <c:pt idx="3594">
                  <c:v>0.12323199999999999</c:v>
                </c:pt>
                <c:pt idx="3595">
                  <c:v>0.121601</c:v>
                </c:pt>
                <c:pt idx="3596">
                  <c:v>0.11984599999999999</c:v>
                </c:pt>
                <c:pt idx="3597">
                  <c:v>0.11797000000000001</c:v>
                </c:pt>
                <c:pt idx="3598">
                  <c:v>0.11597499999999999</c:v>
                </c:pt>
                <c:pt idx="3599">
                  <c:v>0.11386499999999999</c:v>
                </c:pt>
                <c:pt idx="3600">
                  <c:v>0.111646</c:v>
                </c:pt>
                <c:pt idx="3601">
                  <c:v>0.109324</c:v>
                </c:pt>
                <c:pt idx="3602">
                  <c:v>0.106901</c:v>
                </c:pt>
                <c:pt idx="3603">
                  <c:v>0.104384</c:v>
                </c:pt>
                <c:pt idx="3604">
                  <c:v>0.101775</c:v>
                </c:pt>
                <c:pt idx="3605">
                  <c:v>9.9080100000000004E-2</c:v>
                </c:pt>
                <c:pt idx="3606">
                  <c:v>9.6303399999999997E-2</c:v>
                </c:pt>
                <c:pt idx="3607">
                  <c:v>9.3450599999999995E-2</c:v>
                </c:pt>
                <c:pt idx="3608">
                  <c:v>9.0526999999999996E-2</c:v>
                </c:pt>
                <c:pt idx="3609">
                  <c:v>8.7536500000000003E-2</c:v>
                </c:pt>
                <c:pt idx="3610">
                  <c:v>8.4483799999999998E-2</c:v>
                </c:pt>
                <c:pt idx="3611">
                  <c:v>8.1375600000000006E-2</c:v>
                </c:pt>
                <c:pt idx="3612">
                  <c:v>7.8218899999999994E-2</c:v>
                </c:pt>
                <c:pt idx="3613">
                  <c:v>7.5019100000000005E-2</c:v>
                </c:pt>
                <c:pt idx="3614">
                  <c:v>7.1781899999999996E-2</c:v>
                </c:pt>
                <c:pt idx="3615">
                  <c:v>6.8512600000000007E-2</c:v>
                </c:pt>
                <c:pt idx="3616">
                  <c:v>6.5217600000000001E-2</c:v>
                </c:pt>
                <c:pt idx="3617">
                  <c:v>6.1904899999999999E-2</c:v>
                </c:pt>
                <c:pt idx="3618">
                  <c:v>5.8581500000000002E-2</c:v>
                </c:pt>
                <c:pt idx="3619">
                  <c:v>5.5252200000000001E-2</c:v>
                </c:pt>
                <c:pt idx="3620">
                  <c:v>5.1921799999999997E-2</c:v>
                </c:pt>
                <c:pt idx="3621">
                  <c:v>4.8597799999999997E-2</c:v>
                </c:pt>
                <c:pt idx="3622">
                  <c:v>4.5287599999999997E-2</c:v>
                </c:pt>
                <c:pt idx="3623">
                  <c:v>4.1996699999999998E-2</c:v>
                </c:pt>
                <c:pt idx="3624">
                  <c:v>3.8729800000000002E-2</c:v>
                </c:pt>
                <c:pt idx="3625">
                  <c:v>3.5492999999999997E-2</c:v>
                </c:pt>
                <c:pt idx="3626">
                  <c:v>3.2292700000000001E-2</c:v>
                </c:pt>
                <c:pt idx="3627">
                  <c:v>2.9135500000000002E-2</c:v>
                </c:pt>
                <c:pt idx="3628">
                  <c:v>2.60284E-2</c:v>
                </c:pt>
                <c:pt idx="3629">
                  <c:v>2.29789E-2</c:v>
                </c:pt>
                <c:pt idx="3630">
                  <c:v>1.99937E-2</c:v>
                </c:pt>
                <c:pt idx="3631">
                  <c:v>1.70779E-2</c:v>
                </c:pt>
                <c:pt idx="3632">
                  <c:v>1.42357E-2</c:v>
                </c:pt>
                <c:pt idx="3633">
                  <c:v>1.1472700000000001E-2</c:v>
                </c:pt>
                <c:pt idx="3634" formatCode="0.00E+00">
                  <c:v>8.7968999999999999E-3</c:v>
                </c:pt>
                <c:pt idx="3635" formatCode="0.00E+00">
                  <c:v>6.2174400000000003E-3</c:v>
                </c:pt>
                <c:pt idx="3636" formatCode="0.00E+00">
                  <c:v>3.7419799999999998E-3</c:v>
                </c:pt>
                <c:pt idx="3637" formatCode="0.00E+00">
                  <c:v>1.3761400000000001E-3</c:v>
                </c:pt>
                <c:pt idx="3638" formatCode="0.00E+00">
                  <c:v>-8.7533999999999995E-4</c:v>
                </c:pt>
                <c:pt idx="3639" formatCode="0.00E+00">
                  <c:v>-3.00907E-3</c:v>
                </c:pt>
                <c:pt idx="3640" formatCode="0.00E+00">
                  <c:v>-5.0228199999999999E-3</c:v>
                </c:pt>
                <c:pt idx="3641" formatCode="0.00E+00">
                  <c:v>-6.9131100000000001E-3</c:v>
                </c:pt>
                <c:pt idx="3642" formatCode="0.00E+00">
                  <c:v>-8.6752099999999992E-3</c:v>
                </c:pt>
                <c:pt idx="3643">
                  <c:v>-1.0305999999999999E-2</c:v>
                </c:pt>
                <c:pt idx="3644">
                  <c:v>-1.1804E-2</c:v>
                </c:pt>
                <c:pt idx="3645">
                  <c:v>-1.31676E-2</c:v>
                </c:pt>
                <c:pt idx="3646">
                  <c:v>-1.4394799999999999E-2</c:v>
                </c:pt>
                <c:pt idx="3647">
                  <c:v>-1.54837E-2</c:v>
                </c:pt>
                <c:pt idx="3648">
                  <c:v>-1.6431999999999999E-2</c:v>
                </c:pt>
                <c:pt idx="3649">
                  <c:v>-1.7237100000000002E-2</c:v>
                </c:pt>
                <c:pt idx="3650">
                  <c:v>-1.7897099999999999E-2</c:v>
                </c:pt>
                <c:pt idx="3651">
                  <c:v>-1.8410099999999999E-2</c:v>
                </c:pt>
                <c:pt idx="3652">
                  <c:v>-1.8773700000000001E-2</c:v>
                </c:pt>
                <c:pt idx="3653">
                  <c:v>-1.8984500000000001E-2</c:v>
                </c:pt>
                <c:pt idx="3654">
                  <c:v>-1.90396E-2</c:v>
                </c:pt>
                <c:pt idx="3655">
                  <c:v>-1.8936399999999999E-2</c:v>
                </c:pt>
                <c:pt idx="3656">
                  <c:v>-1.86727E-2</c:v>
                </c:pt>
                <c:pt idx="3657">
                  <c:v>-1.8248299999999999E-2</c:v>
                </c:pt>
                <c:pt idx="3658">
                  <c:v>-1.7662500000000001E-2</c:v>
                </c:pt>
                <c:pt idx="3659">
                  <c:v>-1.6913899999999999E-2</c:v>
                </c:pt>
                <c:pt idx="3660">
                  <c:v>-1.6003400000000001E-2</c:v>
                </c:pt>
                <c:pt idx="3661">
                  <c:v>-1.49347E-2</c:v>
                </c:pt>
                <c:pt idx="3662">
                  <c:v>-1.37114E-2</c:v>
                </c:pt>
                <c:pt idx="3663">
                  <c:v>-1.2336E-2</c:v>
                </c:pt>
                <c:pt idx="3664">
                  <c:v>-1.0810999999999999E-2</c:v>
                </c:pt>
                <c:pt idx="3665" formatCode="0.00E+00">
                  <c:v>-9.1386699999999998E-3</c:v>
                </c:pt>
                <c:pt idx="3666" formatCode="0.00E+00">
                  <c:v>-7.3203499999999998E-3</c:v>
                </c:pt>
                <c:pt idx="3667" formatCode="0.00E+00">
                  <c:v>-5.35784E-3</c:v>
                </c:pt>
                <c:pt idx="3668" formatCode="0.00E+00">
                  <c:v>-3.2547299999999999E-3</c:v>
                </c:pt>
                <c:pt idx="3669" formatCode="0.00E+00">
                  <c:v>-1.01526E-3</c:v>
                </c:pt>
                <c:pt idx="3670" formatCode="0.00E+00">
                  <c:v>1.3567E-3</c:v>
                </c:pt>
                <c:pt idx="3671" formatCode="0.00E+00">
                  <c:v>3.85725E-3</c:v>
                </c:pt>
                <c:pt idx="3672" formatCode="0.00E+00">
                  <c:v>6.4813300000000004E-3</c:v>
                </c:pt>
                <c:pt idx="3673" formatCode="0.00E+00">
                  <c:v>9.2223500000000007E-3</c:v>
                </c:pt>
                <c:pt idx="3674">
                  <c:v>1.20736E-2</c:v>
                </c:pt>
                <c:pt idx="3675">
                  <c:v>1.50291E-2</c:v>
                </c:pt>
                <c:pt idx="3676">
                  <c:v>1.8083200000000001E-2</c:v>
                </c:pt>
                <c:pt idx="3677">
                  <c:v>2.1231199999999999E-2</c:v>
                </c:pt>
                <c:pt idx="3678">
                  <c:v>2.4469299999999999E-2</c:v>
                </c:pt>
                <c:pt idx="3679">
                  <c:v>2.7794800000000001E-2</c:v>
                </c:pt>
                <c:pt idx="3680">
                  <c:v>3.1203000000000002E-2</c:v>
                </c:pt>
                <c:pt idx="3681">
                  <c:v>3.4687700000000002E-2</c:v>
                </c:pt>
                <c:pt idx="3682">
                  <c:v>3.8242900000000003E-2</c:v>
                </c:pt>
                <c:pt idx="3683">
                  <c:v>4.1862900000000001E-2</c:v>
                </c:pt>
                <c:pt idx="3684">
                  <c:v>4.5540900000000002E-2</c:v>
                </c:pt>
                <c:pt idx="3685">
                  <c:v>4.9271099999999998E-2</c:v>
                </c:pt>
                <c:pt idx="3686">
                  <c:v>5.3049300000000001E-2</c:v>
                </c:pt>
                <c:pt idx="3687">
                  <c:v>5.6870999999999998E-2</c:v>
                </c:pt>
                <c:pt idx="3688">
                  <c:v>6.0728699999999997E-2</c:v>
                </c:pt>
                <c:pt idx="3689">
                  <c:v>6.4614199999999997E-2</c:v>
                </c:pt>
                <c:pt idx="3690">
                  <c:v>6.8519899999999995E-2</c:v>
                </c:pt>
                <c:pt idx="3691">
                  <c:v>7.2438600000000006E-2</c:v>
                </c:pt>
                <c:pt idx="3692">
                  <c:v>7.6362600000000003E-2</c:v>
                </c:pt>
                <c:pt idx="3693">
                  <c:v>8.0283999999999994E-2</c:v>
                </c:pt>
                <c:pt idx="3694">
                  <c:v>8.4195900000000004E-2</c:v>
                </c:pt>
                <c:pt idx="3695">
                  <c:v>8.8092100000000007E-2</c:v>
                </c:pt>
                <c:pt idx="3696">
                  <c:v>9.1964799999999999E-2</c:v>
                </c:pt>
                <c:pt idx="3697">
                  <c:v>9.5805699999999994E-2</c:v>
                </c:pt>
                <c:pt idx="3698">
                  <c:v>9.9609500000000004E-2</c:v>
                </c:pt>
                <c:pt idx="3699">
                  <c:v>0.10337200000000001</c:v>
                </c:pt>
                <c:pt idx="3700">
                  <c:v>0.107088</c:v>
                </c:pt>
                <c:pt idx="3701">
                  <c:v>0.110751</c:v>
                </c:pt>
                <c:pt idx="3702">
                  <c:v>0.114352</c:v>
                </c:pt>
                <c:pt idx="3703">
                  <c:v>0.11788800000000001</c:v>
                </c:pt>
                <c:pt idx="3704">
                  <c:v>0.121355</c:v>
                </c:pt>
                <c:pt idx="3705">
                  <c:v>0.124749</c:v>
                </c:pt>
                <c:pt idx="3706">
                  <c:v>0.12806300000000001</c:v>
                </c:pt>
                <c:pt idx="3707">
                  <c:v>0.13129099999999999</c:v>
                </c:pt>
                <c:pt idx="3708">
                  <c:v>0.13442499999999999</c:v>
                </c:pt>
                <c:pt idx="3709">
                  <c:v>0.13746</c:v>
                </c:pt>
                <c:pt idx="3710">
                  <c:v>0.14038999999999999</c:v>
                </c:pt>
                <c:pt idx="3711">
                  <c:v>0.143209</c:v>
                </c:pt>
                <c:pt idx="3712">
                  <c:v>0.14591199999999999</c:v>
                </c:pt>
                <c:pt idx="3713">
                  <c:v>0.14849399999999999</c:v>
                </c:pt>
                <c:pt idx="3714">
                  <c:v>0.150952</c:v>
                </c:pt>
                <c:pt idx="3715">
                  <c:v>0.153281</c:v>
                </c:pt>
                <c:pt idx="3716">
                  <c:v>0.15548100000000001</c:v>
                </c:pt>
                <c:pt idx="3717">
                  <c:v>0.15754499999999999</c:v>
                </c:pt>
                <c:pt idx="3718">
                  <c:v>0.159469</c:v>
                </c:pt>
                <c:pt idx="3719">
                  <c:v>0.161249</c:v>
                </c:pt>
                <c:pt idx="3720">
                  <c:v>0.162881</c:v>
                </c:pt>
                <c:pt idx="3721">
                  <c:v>0.16436400000000001</c:v>
                </c:pt>
                <c:pt idx="3722">
                  <c:v>0.16569700000000001</c:v>
                </c:pt>
                <c:pt idx="3723">
                  <c:v>0.16688</c:v>
                </c:pt>
                <c:pt idx="3724">
                  <c:v>0.16791200000000001</c:v>
                </c:pt>
                <c:pt idx="3725">
                  <c:v>0.16879</c:v>
                </c:pt>
                <c:pt idx="3726">
                  <c:v>0.169512</c:v>
                </c:pt>
                <c:pt idx="3727">
                  <c:v>0.17007700000000001</c:v>
                </c:pt>
                <c:pt idx="3728">
                  <c:v>0.17048199999999999</c:v>
                </c:pt>
                <c:pt idx="3729">
                  <c:v>0.17072599999999999</c:v>
                </c:pt>
                <c:pt idx="3730">
                  <c:v>0.17080500000000001</c:v>
                </c:pt>
                <c:pt idx="3731">
                  <c:v>0.17072000000000001</c:v>
                </c:pt>
                <c:pt idx="3732">
                  <c:v>0.17046500000000001</c:v>
                </c:pt>
                <c:pt idx="3733">
                  <c:v>0.17003799999999999</c:v>
                </c:pt>
                <c:pt idx="3734">
                  <c:v>0.16943800000000001</c:v>
                </c:pt>
                <c:pt idx="3735">
                  <c:v>0.16866400000000001</c:v>
                </c:pt>
                <c:pt idx="3736">
                  <c:v>0.16771800000000001</c:v>
                </c:pt>
                <c:pt idx="3737">
                  <c:v>0.166604</c:v>
                </c:pt>
                <c:pt idx="3738">
                  <c:v>0.165325</c:v>
                </c:pt>
                <c:pt idx="3739">
                  <c:v>0.163885</c:v>
                </c:pt>
                <c:pt idx="3740">
                  <c:v>0.16228300000000001</c:v>
                </c:pt>
                <c:pt idx="3741">
                  <c:v>0.16051599999999999</c:v>
                </c:pt>
                <c:pt idx="3742">
                  <c:v>0.158585</c:v>
                </c:pt>
                <c:pt idx="3743">
                  <c:v>0.156495</c:v>
                </c:pt>
                <c:pt idx="3744">
                  <c:v>0.154253</c:v>
                </c:pt>
                <c:pt idx="3745">
                  <c:v>0.151867</c:v>
                </c:pt>
                <c:pt idx="3746">
                  <c:v>0.149339</c:v>
                </c:pt>
                <c:pt idx="3747">
                  <c:v>0.146675</c:v>
                </c:pt>
                <c:pt idx="3748">
                  <c:v>0.14387800000000001</c:v>
                </c:pt>
                <c:pt idx="3749">
                  <c:v>0.14095299999999999</c:v>
                </c:pt>
                <c:pt idx="3750">
                  <c:v>0.13789799999999999</c:v>
                </c:pt>
                <c:pt idx="3751">
                  <c:v>0.134714</c:v>
                </c:pt>
                <c:pt idx="3752">
                  <c:v>0.13140499999999999</c:v>
                </c:pt>
                <c:pt idx="3753">
                  <c:v>0.127973</c:v>
                </c:pt>
                <c:pt idx="3754">
                  <c:v>0.12442400000000001</c:v>
                </c:pt>
                <c:pt idx="3755">
                  <c:v>0.120763</c:v>
                </c:pt>
                <c:pt idx="3756">
                  <c:v>0.116998</c:v>
                </c:pt>
                <c:pt idx="3757">
                  <c:v>0.113131</c:v>
                </c:pt>
                <c:pt idx="3758">
                  <c:v>0.109169</c:v>
                </c:pt>
                <c:pt idx="3759">
                  <c:v>0.105115</c:v>
                </c:pt>
                <c:pt idx="3760">
                  <c:v>0.10097299999999999</c:v>
                </c:pt>
                <c:pt idx="3761">
                  <c:v>9.6747700000000006E-2</c:v>
                </c:pt>
                <c:pt idx="3762">
                  <c:v>9.2441599999999999E-2</c:v>
                </c:pt>
                <c:pt idx="3763">
                  <c:v>8.8061399999999998E-2</c:v>
                </c:pt>
                <c:pt idx="3764">
                  <c:v>8.3614099999999997E-2</c:v>
                </c:pt>
                <c:pt idx="3765">
                  <c:v>7.9106999999999997E-2</c:v>
                </c:pt>
                <c:pt idx="3766">
                  <c:v>7.4548199999999995E-2</c:v>
                </c:pt>
                <c:pt idx="3767">
                  <c:v>6.9944599999999996E-2</c:v>
                </c:pt>
                <c:pt idx="3768">
                  <c:v>6.53006E-2</c:v>
                </c:pt>
                <c:pt idx="3769">
                  <c:v>6.0618199999999997E-2</c:v>
                </c:pt>
                <c:pt idx="3770">
                  <c:v>5.5900999999999999E-2</c:v>
                </c:pt>
                <c:pt idx="3771">
                  <c:v>5.1155699999999998E-2</c:v>
                </c:pt>
                <c:pt idx="3772">
                  <c:v>4.6391700000000001E-2</c:v>
                </c:pt>
                <c:pt idx="3773">
                  <c:v>4.1618200000000001E-2</c:v>
                </c:pt>
                <c:pt idx="3774">
                  <c:v>3.6840900000000003E-2</c:v>
                </c:pt>
                <c:pt idx="3775">
                  <c:v>3.2062399999999998E-2</c:v>
                </c:pt>
                <c:pt idx="3776">
                  <c:v>2.7284599999999999E-2</c:v>
                </c:pt>
                <c:pt idx="3777">
                  <c:v>2.2511199999999999E-2</c:v>
                </c:pt>
                <c:pt idx="3778">
                  <c:v>1.77474E-2</c:v>
                </c:pt>
                <c:pt idx="3779">
                  <c:v>1.29981E-2</c:v>
                </c:pt>
                <c:pt idx="3780" formatCode="0.00E+00">
                  <c:v>8.26847E-3</c:v>
                </c:pt>
                <c:pt idx="3781" formatCode="0.00E+00">
                  <c:v>3.5652800000000001E-3</c:v>
                </c:pt>
                <c:pt idx="3782" formatCode="0.00E+00">
                  <c:v>-1.10366E-3</c:v>
                </c:pt>
                <c:pt idx="3783" formatCode="0.00E+00">
                  <c:v>-5.7322500000000004E-3</c:v>
                </c:pt>
                <c:pt idx="3784">
                  <c:v>-1.03173E-2</c:v>
                </c:pt>
                <c:pt idx="3785">
                  <c:v>-1.4855999999999999E-2</c:v>
                </c:pt>
                <c:pt idx="3786">
                  <c:v>-1.9343099999999998E-2</c:v>
                </c:pt>
                <c:pt idx="3787">
                  <c:v>-2.3772000000000001E-2</c:v>
                </c:pt>
                <c:pt idx="3788">
                  <c:v>-2.81357E-2</c:v>
                </c:pt>
                <c:pt idx="3789">
                  <c:v>-3.2426499999999997E-2</c:v>
                </c:pt>
                <c:pt idx="3790">
                  <c:v>-3.66386E-2</c:v>
                </c:pt>
                <c:pt idx="3791">
                  <c:v>-4.0768699999999998E-2</c:v>
                </c:pt>
                <c:pt idx="3792">
                  <c:v>-4.4814E-2</c:v>
                </c:pt>
                <c:pt idx="3793">
                  <c:v>-4.8771200000000001E-2</c:v>
                </c:pt>
                <c:pt idx="3794">
                  <c:v>-5.2637000000000003E-2</c:v>
                </c:pt>
                <c:pt idx="3795">
                  <c:v>-5.6408399999999997E-2</c:v>
                </c:pt>
                <c:pt idx="3796">
                  <c:v>-6.0081500000000003E-2</c:v>
                </c:pt>
                <c:pt idx="3797">
                  <c:v>-6.3652899999999998E-2</c:v>
                </c:pt>
                <c:pt idx="3798">
                  <c:v>-6.7120100000000002E-2</c:v>
                </c:pt>
                <c:pt idx="3799">
                  <c:v>-7.0479600000000003E-2</c:v>
                </c:pt>
                <c:pt idx="3800">
                  <c:v>-7.3726700000000006E-2</c:v>
                </c:pt>
                <c:pt idx="3801">
                  <c:v>-7.6857499999999995E-2</c:v>
                </c:pt>
                <c:pt idx="3802">
                  <c:v>-7.9869200000000001E-2</c:v>
                </c:pt>
                <c:pt idx="3803">
                  <c:v>-8.2760500000000001E-2</c:v>
                </c:pt>
                <c:pt idx="3804">
                  <c:v>-8.5530099999999998E-2</c:v>
                </c:pt>
                <c:pt idx="3805">
                  <c:v>-8.8177000000000005E-2</c:v>
                </c:pt>
                <c:pt idx="3806">
                  <c:v>-9.0698100000000004E-2</c:v>
                </c:pt>
                <c:pt idx="3807">
                  <c:v>-9.3089199999999997E-2</c:v>
                </c:pt>
                <c:pt idx="3808">
                  <c:v>-9.5348000000000002E-2</c:v>
                </c:pt>
                <c:pt idx="3809">
                  <c:v>-9.7473699999999996E-2</c:v>
                </c:pt>
                <c:pt idx="3810">
                  <c:v>-9.94646E-2</c:v>
                </c:pt>
                <c:pt idx="3811">
                  <c:v>-0.10131900000000001</c:v>
                </c:pt>
                <c:pt idx="3812">
                  <c:v>-0.103038</c:v>
                </c:pt>
                <c:pt idx="3813">
                  <c:v>-0.10462299999999999</c:v>
                </c:pt>
                <c:pt idx="3814">
                  <c:v>-0.106071</c:v>
                </c:pt>
                <c:pt idx="3815">
                  <c:v>-0.10738200000000001</c:v>
                </c:pt>
                <c:pt idx="3816">
                  <c:v>-0.108559</c:v>
                </c:pt>
                <c:pt idx="3817">
                  <c:v>-0.10960300000000001</c:v>
                </c:pt>
                <c:pt idx="3818">
                  <c:v>-0.110513</c:v>
                </c:pt>
                <c:pt idx="3819">
                  <c:v>-0.111289</c:v>
                </c:pt>
                <c:pt idx="3820">
                  <c:v>-0.11193</c:v>
                </c:pt>
                <c:pt idx="3821">
                  <c:v>-0.112438</c:v>
                </c:pt>
                <c:pt idx="3822">
                  <c:v>-0.112815</c:v>
                </c:pt>
                <c:pt idx="3823">
                  <c:v>-0.11305999999999999</c:v>
                </c:pt>
                <c:pt idx="3824">
                  <c:v>-0.11317199999999999</c:v>
                </c:pt>
                <c:pt idx="3825">
                  <c:v>-0.113148</c:v>
                </c:pt>
                <c:pt idx="3826">
                  <c:v>-0.11298800000000001</c:v>
                </c:pt>
                <c:pt idx="3827">
                  <c:v>-0.112692</c:v>
                </c:pt>
                <c:pt idx="3828">
                  <c:v>-0.11226800000000001</c:v>
                </c:pt>
                <c:pt idx="3829">
                  <c:v>-0.11172</c:v>
                </c:pt>
                <c:pt idx="3830">
                  <c:v>-0.111052</c:v>
                </c:pt>
                <c:pt idx="3831">
                  <c:v>-0.110261</c:v>
                </c:pt>
                <c:pt idx="3832">
                  <c:v>-0.109346</c:v>
                </c:pt>
                <c:pt idx="3833">
                  <c:v>-0.108306</c:v>
                </c:pt>
                <c:pt idx="3834">
                  <c:v>-0.10714600000000001</c:v>
                </c:pt>
                <c:pt idx="3835">
                  <c:v>-0.10587000000000001</c:v>
                </c:pt>
                <c:pt idx="3836">
                  <c:v>-0.10448200000000001</c:v>
                </c:pt>
                <c:pt idx="3837">
                  <c:v>-0.10298599999999999</c:v>
                </c:pt>
                <c:pt idx="3838">
                  <c:v>-0.10138900000000001</c:v>
                </c:pt>
                <c:pt idx="3839">
                  <c:v>-9.9695900000000004E-2</c:v>
                </c:pt>
                <c:pt idx="3840">
                  <c:v>-9.7909899999999994E-2</c:v>
                </c:pt>
                <c:pt idx="3841">
                  <c:v>-9.6035099999999998E-2</c:v>
                </c:pt>
                <c:pt idx="3842">
                  <c:v>-9.4075199999999998E-2</c:v>
                </c:pt>
                <c:pt idx="3843">
                  <c:v>-9.2033799999999999E-2</c:v>
                </c:pt>
                <c:pt idx="3844">
                  <c:v>-8.99147E-2</c:v>
                </c:pt>
                <c:pt idx="3845">
                  <c:v>-8.7722300000000003E-2</c:v>
                </c:pt>
                <c:pt idx="3846">
                  <c:v>-8.5460700000000001E-2</c:v>
                </c:pt>
                <c:pt idx="3847">
                  <c:v>-8.3133200000000004E-2</c:v>
                </c:pt>
                <c:pt idx="3848">
                  <c:v>-8.0742800000000003E-2</c:v>
                </c:pt>
                <c:pt idx="3849">
                  <c:v>-7.8292700000000007E-2</c:v>
                </c:pt>
                <c:pt idx="3850">
                  <c:v>-7.5785400000000003E-2</c:v>
                </c:pt>
                <c:pt idx="3851">
                  <c:v>-7.3223700000000003E-2</c:v>
                </c:pt>
                <c:pt idx="3852">
                  <c:v>-7.0609900000000003E-2</c:v>
                </c:pt>
                <c:pt idx="3853">
                  <c:v>-6.7946900000000005E-2</c:v>
                </c:pt>
                <c:pt idx="3854">
                  <c:v>-6.5238400000000002E-2</c:v>
                </c:pt>
                <c:pt idx="3855">
                  <c:v>-6.2487800000000003E-2</c:v>
                </c:pt>
                <c:pt idx="3856">
                  <c:v>-5.9699299999999997E-2</c:v>
                </c:pt>
                <c:pt idx="3857">
                  <c:v>-5.6878600000000001E-2</c:v>
                </c:pt>
                <c:pt idx="3858">
                  <c:v>-5.4031500000000003E-2</c:v>
                </c:pt>
                <c:pt idx="3859">
                  <c:v>-5.1160700000000003E-2</c:v>
                </c:pt>
                <c:pt idx="3860">
                  <c:v>-4.82678E-2</c:v>
                </c:pt>
                <c:pt idx="3861">
                  <c:v>-4.5356599999999997E-2</c:v>
                </c:pt>
                <c:pt idx="3862">
                  <c:v>-4.24345E-2</c:v>
                </c:pt>
                <c:pt idx="3863">
                  <c:v>-3.9508500000000002E-2</c:v>
                </c:pt>
                <c:pt idx="3864">
                  <c:v>-3.6583499999999998E-2</c:v>
                </c:pt>
                <c:pt idx="3865">
                  <c:v>-3.36628E-2</c:v>
                </c:pt>
                <c:pt idx="3866">
                  <c:v>-3.0750099999999999E-2</c:v>
                </c:pt>
                <c:pt idx="3867">
                  <c:v>-2.7849499999999999E-2</c:v>
                </c:pt>
                <c:pt idx="3868">
                  <c:v>-2.4964799999999999E-2</c:v>
                </c:pt>
                <c:pt idx="3869">
                  <c:v>-2.2097100000000001E-2</c:v>
                </c:pt>
                <c:pt idx="3870">
                  <c:v>-1.9247299999999998E-2</c:v>
                </c:pt>
                <c:pt idx="3871">
                  <c:v>-1.6417600000000001E-2</c:v>
                </c:pt>
                <c:pt idx="3872">
                  <c:v>-1.36124E-2</c:v>
                </c:pt>
                <c:pt idx="3873">
                  <c:v>-1.0836E-2</c:v>
                </c:pt>
                <c:pt idx="3874" formatCode="0.00E+00">
                  <c:v>-8.0912299999999996E-3</c:v>
                </c:pt>
                <c:pt idx="3875" formatCode="0.00E+00">
                  <c:v>-5.3789299999999996E-3</c:v>
                </c:pt>
                <c:pt idx="3876" formatCode="0.00E+00">
                  <c:v>-2.6993899999999999E-3</c:v>
                </c:pt>
                <c:pt idx="3877" formatCode="0.00E+00">
                  <c:v>-5.39424E-5</c:v>
                </c:pt>
                <c:pt idx="3878" formatCode="0.00E+00">
                  <c:v>2.5542799999999999E-3</c:v>
                </c:pt>
                <c:pt idx="3879" formatCode="0.00E+00">
                  <c:v>5.1213300000000003E-3</c:v>
                </c:pt>
                <c:pt idx="3880" formatCode="0.00E+00">
                  <c:v>7.6432599999999998E-3</c:v>
                </c:pt>
                <c:pt idx="3881">
                  <c:v>1.0116200000000001E-2</c:v>
                </c:pt>
                <c:pt idx="3882">
                  <c:v>1.2537400000000001E-2</c:v>
                </c:pt>
                <c:pt idx="3883">
                  <c:v>1.49061E-2</c:v>
                </c:pt>
                <c:pt idx="3884">
                  <c:v>1.7221299999999998E-2</c:v>
                </c:pt>
                <c:pt idx="3885">
                  <c:v>1.9481200000000001E-2</c:v>
                </c:pt>
                <c:pt idx="3886">
                  <c:v>2.16843E-2</c:v>
                </c:pt>
                <c:pt idx="3887">
                  <c:v>2.3830899999999999E-2</c:v>
                </c:pt>
                <c:pt idx="3888">
                  <c:v>2.5921300000000001E-2</c:v>
                </c:pt>
                <c:pt idx="3889">
                  <c:v>2.7954E-2</c:v>
                </c:pt>
                <c:pt idx="3890">
                  <c:v>2.9925E-2</c:v>
                </c:pt>
                <c:pt idx="3891">
                  <c:v>3.1831199999999997E-2</c:v>
                </c:pt>
                <c:pt idx="3892">
                  <c:v>3.3671199999999998E-2</c:v>
                </c:pt>
                <c:pt idx="3893">
                  <c:v>3.5443799999999998E-2</c:v>
                </c:pt>
                <c:pt idx="3894">
                  <c:v>3.7147600000000003E-2</c:v>
                </c:pt>
                <c:pt idx="3895">
                  <c:v>3.8781999999999997E-2</c:v>
                </c:pt>
                <c:pt idx="3896">
                  <c:v>4.0346800000000002E-2</c:v>
                </c:pt>
                <c:pt idx="3897">
                  <c:v>4.1842400000000002E-2</c:v>
                </c:pt>
                <c:pt idx="3898">
                  <c:v>4.3269000000000002E-2</c:v>
                </c:pt>
                <c:pt idx="3899">
                  <c:v>4.4625999999999999E-2</c:v>
                </c:pt>
                <c:pt idx="3900">
                  <c:v>4.5914299999999998E-2</c:v>
                </c:pt>
                <c:pt idx="3901">
                  <c:v>4.7135700000000003E-2</c:v>
                </c:pt>
                <c:pt idx="3902">
                  <c:v>4.8290899999999998E-2</c:v>
                </c:pt>
                <c:pt idx="3903">
                  <c:v>4.9379899999999997E-2</c:v>
                </c:pt>
                <c:pt idx="3904">
                  <c:v>5.04024E-2</c:v>
                </c:pt>
                <c:pt idx="3905">
                  <c:v>5.1358899999999999E-2</c:v>
                </c:pt>
                <c:pt idx="3906">
                  <c:v>5.2250699999999997E-2</c:v>
                </c:pt>
                <c:pt idx="3907">
                  <c:v>5.3080599999999999E-2</c:v>
                </c:pt>
                <c:pt idx="3908">
                  <c:v>5.3850500000000003E-2</c:v>
                </c:pt>
                <c:pt idx="3909">
                  <c:v>5.4561800000000001E-2</c:v>
                </c:pt>
                <c:pt idx="3910">
                  <c:v>5.5215199999999999E-2</c:v>
                </c:pt>
                <c:pt idx="3911">
                  <c:v>5.5810699999999998E-2</c:v>
                </c:pt>
                <c:pt idx="3912">
                  <c:v>5.6348799999999998E-2</c:v>
                </c:pt>
                <c:pt idx="3913">
                  <c:v>5.6830800000000001E-2</c:v>
                </c:pt>
                <c:pt idx="3914">
                  <c:v>5.7259299999999999E-2</c:v>
                </c:pt>
                <c:pt idx="3915">
                  <c:v>5.7635800000000001E-2</c:v>
                </c:pt>
                <c:pt idx="3916">
                  <c:v>5.7960900000000003E-2</c:v>
                </c:pt>
                <c:pt idx="3917">
                  <c:v>5.8236299999999998E-2</c:v>
                </c:pt>
                <c:pt idx="3918">
                  <c:v>5.8465299999999998E-2</c:v>
                </c:pt>
                <c:pt idx="3919">
                  <c:v>5.8650399999999998E-2</c:v>
                </c:pt>
                <c:pt idx="3920">
                  <c:v>5.8792499999999998E-2</c:v>
                </c:pt>
                <c:pt idx="3921">
                  <c:v>5.8891899999999997E-2</c:v>
                </c:pt>
                <c:pt idx="3922">
                  <c:v>5.8949000000000001E-2</c:v>
                </c:pt>
                <c:pt idx="3923">
                  <c:v>5.8964900000000001E-2</c:v>
                </c:pt>
                <c:pt idx="3924">
                  <c:v>5.8941800000000003E-2</c:v>
                </c:pt>
                <c:pt idx="3925">
                  <c:v>5.8881099999999999E-2</c:v>
                </c:pt>
                <c:pt idx="3926">
                  <c:v>5.87815E-2</c:v>
                </c:pt>
                <c:pt idx="3927">
                  <c:v>5.8645999999999997E-2</c:v>
                </c:pt>
                <c:pt idx="3928">
                  <c:v>5.8491399999999999E-2</c:v>
                </c:pt>
                <c:pt idx="3929">
                  <c:v>5.8323199999999999E-2</c:v>
                </c:pt>
                <c:pt idx="3930">
                  <c:v>5.8124500000000003E-2</c:v>
                </c:pt>
                <c:pt idx="3931">
                  <c:v>5.78913E-2</c:v>
                </c:pt>
                <c:pt idx="3932">
                  <c:v>5.7634699999999997E-2</c:v>
                </c:pt>
                <c:pt idx="3933">
                  <c:v>5.7356499999999998E-2</c:v>
                </c:pt>
                <c:pt idx="3934">
                  <c:v>5.7053699999999999E-2</c:v>
                </c:pt>
                <c:pt idx="3935">
                  <c:v>5.6727399999999997E-2</c:v>
                </c:pt>
                <c:pt idx="3936">
                  <c:v>5.6381100000000003E-2</c:v>
                </c:pt>
                <c:pt idx="3937">
                  <c:v>5.6018400000000003E-2</c:v>
                </c:pt>
                <c:pt idx="3938">
                  <c:v>5.5641799999999998E-2</c:v>
                </c:pt>
                <c:pt idx="3939">
                  <c:v>5.52524E-2</c:v>
                </c:pt>
                <c:pt idx="3940">
                  <c:v>5.4850299999999998E-2</c:v>
                </c:pt>
                <c:pt idx="3941">
                  <c:v>5.4435900000000002E-2</c:v>
                </c:pt>
                <c:pt idx="3942">
                  <c:v>5.4011200000000002E-2</c:v>
                </c:pt>
                <c:pt idx="3943">
                  <c:v>5.3578399999999998E-2</c:v>
                </c:pt>
                <c:pt idx="3944">
                  <c:v>5.3138199999999997E-2</c:v>
                </c:pt>
                <c:pt idx="3945">
                  <c:v>5.2689199999999999E-2</c:v>
                </c:pt>
                <c:pt idx="3946">
                  <c:v>5.2229900000000003E-2</c:v>
                </c:pt>
                <c:pt idx="3947">
                  <c:v>5.176E-2</c:v>
                </c:pt>
                <c:pt idx="3948">
                  <c:v>5.1280399999999997E-2</c:v>
                </c:pt>
                <c:pt idx="3949">
                  <c:v>5.0792400000000001E-2</c:v>
                </c:pt>
                <c:pt idx="3950">
                  <c:v>5.0297500000000002E-2</c:v>
                </c:pt>
                <c:pt idx="3951">
                  <c:v>4.9796699999999999E-2</c:v>
                </c:pt>
                <c:pt idx="3952">
                  <c:v>4.9291300000000003E-2</c:v>
                </c:pt>
                <c:pt idx="3953">
                  <c:v>4.8783600000000003E-2</c:v>
                </c:pt>
                <c:pt idx="3954">
                  <c:v>4.8275600000000002E-2</c:v>
                </c:pt>
                <c:pt idx="3955">
                  <c:v>4.7767700000000003E-2</c:v>
                </c:pt>
                <c:pt idx="3956">
                  <c:v>4.7259900000000001E-2</c:v>
                </c:pt>
                <c:pt idx="3957">
                  <c:v>4.6753400000000001E-2</c:v>
                </c:pt>
                <c:pt idx="3958">
                  <c:v>4.6249600000000002E-2</c:v>
                </c:pt>
                <c:pt idx="3959">
                  <c:v>4.5748700000000003E-2</c:v>
                </c:pt>
                <c:pt idx="3960">
                  <c:v>4.5250899999999997E-2</c:v>
                </c:pt>
                <c:pt idx="3961">
                  <c:v>4.4756600000000001E-2</c:v>
                </c:pt>
                <c:pt idx="3962">
                  <c:v>4.4266199999999999E-2</c:v>
                </c:pt>
                <c:pt idx="3963">
                  <c:v>4.3780199999999998E-2</c:v>
                </c:pt>
                <c:pt idx="3964">
                  <c:v>4.3298299999999998E-2</c:v>
                </c:pt>
                <c:pt idx="3965">
                  <c:v>4.2820200000000003E-2</c:v>
                </c:pt>
                <c:pt idx="3966">
                  <c:v>4.2345500000000001E-2</c:v>
                </c:pt>
                <c:pt idx="3967">
                  <c:v>4.1873199999999999E-2</c:v>
                </c:pt>
                <c:pt idx="3968">
                  <c:v>4.1402099999999997E-2</c:v>
                </c:pt>
                <c:pt idx="3969">
                  <c:v>4.0930899999999999E-2</c:v>
                </c:pt>
                <c:pt idx="3970">
                  <c:v>4.0459200000000001E-2</c:v>
                </c:pt>
                <c:pt idx="3971">
                  <c:v>3.9987200000000001E-2</c:v>
                </c:pt>
                <c:pt idx="3972">
                  <c:v>3.9514899999999999E-2</c:v>
                </c:pt>
                <c:pt idx="3973">
                  <c:v>3.9042E-2</c:v>
                </c:pt>
                <c:pt idx="3974">
                  <c:v>3.8568400000000003E-2</c:v>
                </c:pt>
                <c:pt idx="3975">
                  <c:v>3.8093599999999998E-2</c:v>
                </c:pt>
                <c:pt idx="3976">
                  <c:v>3.7617100000000001E-2</c:v>
                </c:pt>
                <c:pt idx="3977">
                  <c:v>3.71381E-2</c:v>
                </c:pt>
                <c:pt idx="3978">
                  <c:v>3.6655300000000002E-2</c:v>
                </c:pt>
                <c:pt idx="3979">
                  <c:v>3.6167299999999999E-2</c:v>
                </c:pt>
                <c:pt idx="3980">
                  <c:v>3.5671700000000001E-2</c:v>
                </c:pt>
                <c:pt idx="3981">
                  <c:v>3.5165799999999997E-2</c:v>
                </c:pt>
                <c:pt idx="3982">
                  <c:v>3.4646900000000001E-2</c:v>
                </c:pt>
                <c:pt idx="3983">
                  <c:v>3.4114100000000001E-2</c:v>
                </c:pt>
                <c:pt idx="3984">
                  <c:v>3.3567399999999997E-2</c:v>
                </c:pt>
                <c:pt idx="3985">
                  <c:v>3.3006399999999998E-2</c:v>
                </c:pt>
                <c:pt idx="3986">
                  <c:v>3.2429800000000002E-2</c:v>
                </c:pt>
                <c:pt idx="3987">
                  <c:v>3.1836900000000001E-2</c:v>
                </c:pt>
                <c:pt idx="3988">
                  <c:v>3.1228200000000001E-2</c:v>
                </c:pt>
                <c:pt idx="3989">
                  <c:v>3.0603499999999999E-2</c:v>
                </c:pt>
                <c:pt idx="3990">
                  <c:v>2.99619E-2</c:v>
                </c:pt>
                <c:pt idx="3991">
                  <c:v>2.9302000000000002E-2</c:v>
                </c:pt>
                <c:pt idx="3992">
                  <c:v>2.8621899999999999E-2</c:v>
                </c:pt>
                <c:pt idx="3993">
                  <c:v>2.7919200000000002E-2</c:v>
                </c:pt>
                <c:pt idx="3994">
                  <c:v>2.7193800000000001E-2</c:v>
                </c:pt>
                <c:pt idx="3995">
                  <c:v>2.6446999999999998E-2</c:v>
                </c:pt>
                <c:pt idx="3996">
                  <c:v>2.5678800000000002E-2</c:v>
                </c:pt>
                <c:pt idx="3997">
                  <c:v>2.4886800000000001E-2</c:v>
                </c:pt>
                <c:pt idx="3998">
                  <c:v>2.4067600000000001E-2</c:v>
                </c:pt>
                <c:pt idx="3999">
                  <c:v>2.3218099999999998E-2</c:v>
                </c:pt>
                <c:pt idx="4000">
                  <c:v>2.2335799999999999E-2</c:v>
                </c:pt>
                <c:pt idx="4001">
                  <c:v>2.1419299999999999E-2</c:v>
                </c:pt>
                <c:pt idx="4002">
                  <c:v>2.0469000000000001E-2</c:v>
                </c:pt>
                <c:pt idx="4003">
                  <c:v>1.9485599999999999E-2</c:v>
                </c:pt>
                <c:pt idx="4004">
                  <c:v>1.8467500000000001E-2</c:v>
                </c:pt>
                <c:pt idx="4005">
                  <c:v>1.7413000000000001E-2</c:v>
                </c:pt>
                <c:pt idx="4006">
                  <c:v>1.6320899999999999E-2</c:v>
                </c:pt>
                <c:pt idx="4007">
                  <c:v>1.5189299999999999E-2</c:v>
                </c:pt>
                <c:pt idx="4008">
                  <c:v>1.4017E-2</c:v>
                </c:pt>
                <c:pt idx="4009">
                  <c:v>1.2804400000000001E-2</c:v>
                </c:pt>
                <c:pt idx="4010">
                  <c:v>1.15522E-2</c:v>
                </c:pt>
                <c:pt idx="4011">
                  <c:v>1.0260999999999999E-2</c:v>
                </c:pt>
                <c:pt idx="4012" formatCode="0.00E+00">
                  <c:v>8.9313900000000009E-3</c:v>
                </c:pt>
                <c:pt idx="4013" formatCode="0.00E+00">
                  <c:v>7.5619499999999996E-3</c:v>
                </c:pt>
                <c:pt idx="4014" formatCode="0.00E+00">
                  <c:v>6.1505199999999996E-3</c:v>
                </c:pt>
                <c:pt idx="4015" formatCode="0.00E+00">
                  <c:v>4.7051100000000002E-3</c:v>
                </c:pt>
                <c:pt idx="4016" formatCode="0.00E+00">
                  <c:v>3.2387200000000001E-3</c:v>
                </c:pt>
                <c:pt idx="4017" formatCode="0.00E+00">
                  <c:v>1.7431199999999999E-3</c:v>
                </c:pt>
                <c:pt idx="4018" formatCode="0.00E+00">
                  <c:v>2.0314500000000001E-4</c:v>
                </c:pt>
                <c:pt idx="4019" formatCode="0.00E+00">
                  <c:v>-1.3762399999999999E-3</c:v>
                </c:pt>
                <c:pt idx="4020" formatCode="0.00E+00">
                  <c:v>-2.9885900000000002E-3</c:v>
                </c:pt>
                <c:pt idx="4021" formatCode="0.00E+00">
                  <c:v>-4.6371900000000002E-3</c:v>
                </c:pt>
                <c:pt idx="4022" formatCode="0.00E+00">
                  <c:v>-6.3232599999999998E-3</c:v>
                </c:pt>
                <c:pt idx="4023" formatCode="0.00E+00">
                  <c:v>-8.0449400000000004E-3</c:v>
                </c:pt>
                <c:pt idx="4024" formatCode="0.00E+00">
                  <c:v>-9.8004100000000007E-3</c:v>
                </c:pt>
                <c:pt idx="4025">
                  <c:v>-1.15882E-2</c:v>
                </c:pt>
                <c:pt idx="4026">
                  <c:v>-1.3407499999999999E-2</c:v>
                </c:pt>
                <c:pt idx="4027">
                  <c:v>-1.52578E-2</c:v>
                </c:pt>
                <c:pt idx="4028">
                  <c:v>-1.71386E-2</c:v>
                </c:pt>
                <c:pt idx="4029">
                  <c:v>-1.9048800000000001E-2</c:v>
                </c:pt>
                <c:pt idx="4030">
                  <c:v>-2.09874E-2</c:v>
                </c:pt>
                <c:pt idx="4031">
                  <c:v>-2.2953500000000002E-2</c:v>
                </c:pt>
                <c:pt idx="4032">
                  <c:v>-2.49465E-2</c:v>
                </c:pt>
                <c:pt idx="4033">
                  <c:v>-2.69655E-2</c:v>
                </c:pt>
                <c:pt idx="4034">
                  <c:v>-2.9009799999999999E-2</c:v>
                </c:pt>
                <c:pt idx="4035">
                  <c:v>-3.10782E-2</c:v>
                </c:pt>
                <c:pt idx="4036">
                  <c:v>-3.3168400000000001E-2</c:v>
                </c:pt>
                <c:pt idx="4037">
                  <c:v>-3.5277299999999998E-2</c:v>
                </c:pt>
                <c:pt idx="4038">
                  <c:v>-3.7401499999999997E-2</c:v>
                </c:pt>
                <c:pt idx="4039">
                  <c:v>-3.9537900000000001E-2</c:v>
                </c:pt>
                <c:pt idx="4040">
                  <c:v>-4.16838E-2</c:v>
                </c:pt>
                <c:pt idx="4041">
                  <c:v>-4.3836300000000002E-2</c:v>
                </c:pt>
                <c:pt idx="4042">
                  <c:v>-4.5992600000000002E-2</c:v>
                </c:pt>
                <c:pt idx="4043">
                  <c:v>-4.8150400000000003E-2</c:v>
                </c:pt>
                <c:pt idx="4044">
                  <c:v>-5.0306900000000002E-2</c:v>
                </c:pt>
                <c:pt idx="4045">
                  <c:v>-5.2458999999999999E-2</c:v>
                </c:pt>
                <c:pt idx="4046">
                  <c:v>-5.4604399999999997E-2</c:v>
                </c:pt>
                <c:pt idx="4047">
                  <c:v>-5.67398E-2</c:v>
                </c:pt>
                <c:pt idx="4048">
                  <c:v>-5.8861900000000002E-2</c:v>
                </c:pt>
                <c:pt idx="4049">
                  <c:v>-6.0968099999999997E-2</c:v>
                </c:pt>
                <c:pt idx="4050">
                  <c:v>-6.3056000000000001E-2</c:v>
                </c:pt>
                <c:pt idx="4051">
                  <c:v>-6.5123E-2</c:v>
                </c:pt>
                <c:pt idx="4052">
                  <c:v>-6.7166900000000002E-2</c:v>
                </c:pt>
                <c:pt idx="4053">
                  <c:v>-6.9185099999999999E-2</c:v>
                </c:pt>
                <c:pt idx="4054">
                  <c:v>-7.1175299999999997E-2</c:v>
                </c:pt>
                <c:pt idx="4055">
                  <c:v>-7.3135099999999995E-2</c:v>
                </c:pt>
                <c:pt idx="4056">
                  <c:v>-7.5061699999999995E-2</c:v>
                </c:pt>
                <c:pt idx="4057">
                  <c:v>-7.6952699999999999E-2</c:v>
                </c:pt>
                <c:pt idx="4058">
                  <c:v>-7.8805200000000006E-2</c:v>
                </c:pt>
                <c:pt idx="4059">
                  <c:v>-8.0615999999999993E-2</c:v>
                </c:pt>
                <c:pt idx="4060">
                  <c:v>-8.23826E-2</c:v>
                </c:pt>
                <c:pt idx="4061">
                  <c:v>-8.4102099999999999E-2</c:v>
                </c:pt>
                <c:pt idx="4062">
                  <c:v>-8.5771700000000006E-2</c:v>
                </c:pt>
                <c:pt idx="4063">
                  <c:v>-8.7388400000000005E-2</c:v>
                </c:pt>
                <c:pt idx="4064">
                  <c:v>-8.8948700000000006E-2</c:v>
                </c:pt>
                <c:pt idx="4065">
                  <c:v>-9.0449299999999996E-2</c:v>
                </c:pt>
                <c:pt idx="4066">
                  <c:v>-9.1886599999999999E-2</c:v>
                </c:pt>
                <c:pt idx="4067">
                  <c:v>-9.3258499999999994E-2</c:v>
                </c:pt>
                <c:pt idx="4068">
                  <c:v>-9.4563300000000003E-2</c:v>
                </c:pt>
                <c:pt idx="4069">
                  <c:v>-9.5799700000000002E-2</c:v>
                </c:pt>
                <c:pt idx="4070">
                  <c:v>-9.6966300000000005E-2</c:v>
                </c:pt>
                <c:pt idx="4071">
                  <c:v>-9.8060999999999995E-2</c:v>
                </c:pt>
                <c:pt idx="4072">
                  <c:v>-9.9081699999999995E-2</c:v>
                </c:pt>
                <c:pt idx="4073">
                  <c:v>-0.100026</c:v>
                </c:pt>
                <c:pt idx="4074">
                  <c:v>-0.100892</c:v>
                </c:pt>
                <c:pt idx="4075">
                  <c:v>-0.101676</c:v>
                </c:pt>
                <c:pt idx="4076">
                  <c:v>-0.102377</c:v>
                </c:pt>
                <c:pt idx="4077">
                  <c:v>-0.102991</c:v>
                </c:pt>
                <c:pt idx="4078">
                  <c:v>-0.103518</c:v>
                </c:pt>
                <c:pt idx="4079">
                  <c:v>-0.10395799999999999</c:v>
                </c:pt>
                <c:pt idx="4080">
                  <c:v>-0.10431</c:v>
                </c:pt>
                <c:pt idx="4081">
                  <c:v>-0.104572</c:v>
                </c:pt>
                <c:pt idx="4082">
                  <c:v>-0.104741</c:v>
                </c:pt>
                <c:pt idx="4083">
                  <c:v>-0.10481500000000001</c:v>
                </c:pt>
                <c:pt idx="4084">
                  <c:v>-0.104792</c:v>
                </c:pt>
                <c:pt idx="4085">
                  <c:v>-0.104673</c:v>
                </c:pt>
                <c:pt idx="4086">
                  <c:v>-0.104458</c:v>
                </c:pt>
                <c:pt idx="4087">
                  <c:v>-0.104146</c:v>
                </c:pt>
                <c:pt idx="4088">
                  <c:v>-0.103739</c:v>
                </c:pt>
                <c:pt idx="4089">
                  <c:v>-0.10323599999999999</c:v>
                </c:pt>
                <c:pt idx="4090">
                  <c:v>-0.102635</c:v>
                </c:pt>
                <c:pt idx="4091">
                  <c:v>-0.101935</c:v>
                </c:pt>
                <c:pt idx="4092">
                  <c:v>-0.101136</c:v>
                </c:pt>
                <c:pt idx="4093">
                  <c:v>-0.100242</c:v>
                </c:pt>
                <c:pt idx="4094">
                  <c:v>-9.92532E-2</c:v>
                </c:pt>
                <c:pt idx="4095">
                  <c:v>-9.8170199999999999E-2</c:v>
                </c:pt>
                <c:pt idx="4096">
                  <c:v>-9.6992200000000001E-2</c:v>
                </c:pt>
                <c:pt idx="4097">
                  <c:v>-9.5719299999999993E-2</c:v>
                </c:pt>
                <c:pt idx="4098">
                  <c:v>-9.4352000000000005E-2</c:v>
                </c:pt>
                <c:pt idx="4099">
                  <c:v>-9.2890799999999996E-2</c:v>
                </c:pt>
                <c:pt idx="4100">
                  <c:v>-9.1336799999999996E-2</c:v>
                </c:pt>
                <c:pt idx="4101">
                  <c:v>-8.9691400000000004E-2</c:v>
                </c:pt>
                <c:pt idx="4102">
                  <c:v>-8.7956800000000002E-2</c:v>
                </c:pt>
                <c:pt idx="4103">
                  <c:v>-8.6135299999999998E-2</c:v>
                </c:pt>
                <c:pt idx="4104">
                  <c:v>-8.4229299999999993E-2</c:v>
                </c:pt>
                <c:pt idx="4105">
                  <c:v>-8.2240199999999999E-2</c:v>
                </c:pt>
                <c:pt idx="4106">
                  <c:v>-8.0169199999999996E-2</c:v>
                </c:pt>
                <c:pt idx="4107">
                  <c:v>-7.8018400000000002E-2</c:v>
                </c:pt>
                <c:pt idx="4108">
                  <c:v>-7.5789999999999996E-2</c:v>
                </c:pt>
                <c:pt idx="4109">
                  <c:v>-7.3485599999999998E-2</c:v>
                </c:pt>
                <c:pt idx="4110">
                  <c:v>-7.1106199999999994E-2</c:v>
                </c:pt>
                <c:pt idx="4111">
                  <c:v>-6.8654000000000007E-2</c:v>
                </c:pt>
                <c:pt idx="4112">
                  <c:v>-6.6131599999999999E-2</c:v>
                </c:pt>
                <c:pt idx="4113">
                  <c:v>-6.3542000000000001E-2</c:v>
                </c:pt>
                <c:pt idx="4114">
                  <c:v>-6.0888200000000003E-2</c:v>
                </c:pt>
                <c:pt idx="4115">
                  <c:v>-5.8173299999999997E-2</c:v>
                </c:pt>
                <c:pt idx="4116">
                  <c:v>-5.5399900000000002E-2</c:v>
                </c:pt>
                <c:pt idx="4117">
                  <c:v>-5.2571100000000003E-2</c:v>
                </c:pt>
                <c:pt idx="4118">
                  <c:v>-4.9690199999999997E-2</c:v>
                </c:pt>
                <c:pt idx="4119">
                  <c:v>-4.6760400000000001E-2</c:v>
                </c:pt>
                <c:pt idx="4120">
                  <c:v>-4.3784499999999997E-2</c:v>
                </c:pt>
                <c:pt idx="4121">
                  <c:v>-4.0765700000000002E-2</c:v>
                </c:pt>
                <c:pt idx="4122">
                  <c:v>-3.7707600000000001E-2</c:v>
                </c:pt>
                <c:pt idx="4123">
                  <c:v>-3.4613900000000003E-2</c:v>
                </c:pt>
                <c:pt idx="4124">
                  <c:v>-3.1488200000000001E-2</c:v>
                </c:pt>
                <c:pt idx="4125">
                  <c:v>-2.8333799999999999E-2</c:v>
                </c:pt>
                <c:pt idx="4126">
                  <c:v>-2.5153600000000002E-2</c:v>
                </c:pt>
                <c:pt idx="4127">
                  <c:v>-2.1950799999999999E-2</c:v>
                </c:pt>
                <c:pt idx="4128">
                  <c:v>-1.8728499999999999E-2</c:v>
                </c:pt>
                <c:pt idx="4129">
                  <c:v>-1.54906E-2</c:v>
                </c:pt>
                <c:pt idx="4130">
                  <c:v>-1.2240900000000001E-2</c:v>
                </c:pt>
                <c:pt idx="4131" formatCode="0.00E+00">
                  <c:v>-8.98295E-3</c:v>
                </c:pt>
                <c:pt idx="4132" formatCode="0.00E+00">
                  <c:v>-5.72092E-3</c:v>
                </c:pt>
                <c:pt idx="4133" formatCode="0.00E+00">
                  <c:v>-2.4586E-3</c:v>
                </c:pt>
                <c:pt idx="4134" formatCode="0.00E+00">
                  <c:v>8.0044899999999995E-4</c:v>
                </c:pt>
                <c:pt idx="4135" formatCode="0.00E+00">
                  <c:v>4.0527999999999996E-3</c:v>
                </c:pt>
                <c:pt idx="4136" formatCode="0.00E+00">
                  <c:v>7.29504E-3</c:v>
                </c:pt>
                <c:pt idx="4137">
                  <c:v>1.0523599999999999E-2</c:v>
                </c:pt>
                <c:pt idx="4138">
                  <c:v>1.3735199999999999E-2</c:v>
                </c:pt>
                <c:pt idx="4139">
                  <c:v>1.6926500000000001E-2</c:v>
                </c:pt>
                <c:pt idx="4140">
                  <c:v>2.0094000000000001E-2</c:v>
                </c:pt>
                <c:pt idx="4141">
                  <c:v>2.3233699999999999E-2</c:v>
                </c:pt>
                <c:pt idx="4142">
                  <c:v>2.6341199999999999E-2</c:v>
                </c:pt>
                <c:pt idx="4143">
                  <c:v>2.9413000000000002E-2</c:v>
                </c:pt>
                <c:pt idx="4144">
                  <c:v>3.2445599999999998E-2</c:v>
                </c:pt>
                <c:pt idx="4145">
                  <c:v>3.5435399999999999E-2</c:v>
                </c:pt>
                <c:pt idx="4146">
                  <c:v>3.8379400000000001E-2</c:v>
                </c:pt>
                <c:pt idx="4147">
                  <c:v>4.1274199999999997E-2</c:v>
                </c:pt>
                <c:pt idx="4148">
                  <c:v>4.4116200000000001E-2</c:v>
                </c:pt>
                <c:pt idx="4149">
                  <c:v>4.6902300000000001E-2</c:v>
                </c:pt>
                <c:pt idx="4150">
                  <c:v>4.9629300000000001E-2</c:v>
                </c:pt>
                <c:pt idx="4151">
                  <c:v>5.2294500000000001E-2</c:v>
                </c:pt>
                <c:pt idx="4152">
                  <c:v>5.4894999999999999E-2</c:v>
                </c:pt>
                <c:pt idx="4153">
                  <c:v>5.7428100000000003E-2</c:v>
                </c:pt>
                <c:pt idx="4154">
                  <c:v>5.9891199999999999E-2</c:v>
                </c:pt>
                <c:pt idx="4155">
                  <c:v>6.2281700000000002E-2</c:v>
                </c:pt>
                <c:pt idx="4156">
                  <c:v>6.4597100000000005E-2</c:v>
                </c:pt>
                <c:pt idx="4157">
                  <c:v>6.6834900000000003E-2</c:v>
                </c:pt>
                <c:pt idx="4158">
                  <c:v>6.8992899999999996E-2</c:v>
                </c:pt>
                <c:pt idx="4159">
                  <c:v>7.1068800000000001E-2</c:v>
                </c:pt>
                <c:pt idx="4160">
                  <c:v>7.30605E-2</c:v>
                </c:pt>
                <c:pt idx="4161">
                  <c:v>7.4966400000000002E-2</c:v>
                </c:pt>
                <c:pt idx="4162">
                  <c:v>7.6785099999999995E-2</c:v>
                </c:pt>
                <c:pt idx="4163">
                  <c:v>7.8515000000000001E-2</c:v>
                </c:pt>
                <c:pt idx="4164">
                  <c:v>8.0154699999999995E-2</c:v>
                </c:pt>
                <c:pt idx="4165">
                  <c:v>8.1702700000000003E-2</c:v>
                </c:pt>
                <c:pt idx="4166">
                  <c:v>8.3157599999999998E-2</c:v>
                </c:pt>
                <c:pt idx="4167">
                  <c:v>8.4517700000000001E-2</c:v>
                </c:pt>
                <c:pt idx="4168">
                  <c:v>8.5781800000000005E-2</c:v>
                </c:pt>
                <c:pt idx="4169">
                  <c:v>8.6949200000000004E-2</c:v>
                </c:pt>
                <c:pt idx="4170">
                  <c:v>8.8019399999999998E-2</c:v>
                </c:pt>
                <c:pt idx="4171">
                  <c:v>8.8991600000000004E-2</c:v>
                </c:pt>
                <c:pt idx="4172">
                  <c:v>8.9865E-2</c:v>
                </c:pt>
                <c:pt idx="4173">
                  <c:v>9.0638800000000005E-2</c:v>
                </c:pt>
                <c:pt idx="4174">
                  <c:v>9.1312599999999994E-2</c:v>
                </c:pt>
                <c:pt idx="4175">
                  <c:v>9.1885999999999995E-2</c:v>
                </c:pt>
                <c:pt idx="4176">
                  <c:v>9.2358700000000002E-2</c:v>
                </c:pt>
                <c:pt idx="4177">
                  <c:v>9.2730900000000005E-2</c:v>
                </c:pt>
                <c:pt idx="4178">
                  <c:v>9.3003000000000002E-2</c:v>
                </c:pt>
                <c:pt idx="4179">
                  <c:v>9.3175499999999994E-2</c:v>
                </c:pt>
                <c:pt idx="4180">
                  <c:v>9.3248700000000004E-2</c:v>
                </c:pt>
                <c:pt idx="4181">
                  <c:v>9.3223500000000001E-2</c:v>
                </c:pt>
                <c:pt idx="4182">
                  <c:v>9.31009E-2</c:v>
                </c:pt>
                <c:pt idx="4183">
                  <c:v>9.2882500000000007E-2</c:v>
                </c:pt>
                <c:pt idx="4184">
                  <c:v>9.2568899999999996E-2</c:v>
                </c:pt>
                <c:pt idx="4185">
                  <c:v>9.2160800000000001E-2</c:v>
                </c:pt>
                <c:pt idx="4186">
                  <c:v>9.1659299999999999E-2</c:v>
                </c:pt>
                <c:pt idx="4187">
                  <c:v>9.10662E-2</c:v>
                </c:pt>
                <c:pt idx="4188">
                  <c:v>9.0383000000000005E-2</c:v>
                </c:pt>
                <c:pt idx="4189">
                  <c:v>8.9611399999999994E-2</c:v>
                </c:pt>
                <c:pt idx="4190">
                  <c:v>8.8752600000000001E-2</c:v>
                </c:pt>
                <c:pt idx="4191">
                  <c:v>8.7808300000000006E-2</c:v>
                </c:pt>
                <c:pt idx="4192">
                  <c:v>8.6780300000000005E-2</c:v>
                </c:pt>
                <c:pt idx="4193">
                  <c:v>8.5670499999999997E-2</c:v>
                </c:pt>
                <c:pt idx="4194">
                  <c:v>8.4480899999999998E-2</c:v>
                </c:pt>
                <c:pt idx="4195">
                  <c:v>8.3213499999999996E-2</c:v>
                </c:pt>
                <c:pt idx="4196">
                  <c:v>8.1870600000000002E-2</c:v>
                </c:pt>
                <c:pt idx="4197">
                  <c:v>8.0454499999999998E-2</c:v>
                </c:pt>
                <c:pt idx="4198">
                  <c:v>7.8967800000000005E-2</c:v>
                </c:pt>
                <c:pt idx="4199">
                  <c:v>7.7413099999999999E-2</c:v>
                </c:pt>
                <c:pt idx="4200">
                  <c:v>7.5793299999999994E-2</c:v>
                </c:pt>
                <c:pt idx="4201">
                  <c:v>7.4111099999999999E-2</c:v>
                </c:pt>
                <c:pt idx="4202">
                  <c:v>7.2369199999999995E-2</c:v>
                </c:pt>
                <c:pt idx="4203">
                  <c:v>7.0569999999999994E-2</c:v>
                </c:pt>
                <c:pt idx="4204">
                  <c:v>6.8716200000000005E-2</c:v>
                </c:pt>
                <c:pt idx="4205">
                  <c:v>6.6810599999999998E-2</c:v>
                </c:pt>
                <c:pt idx="4206">
                  <c:v>6.4855800000000005E-2</c:v>
                </c:pt>
                <c:pt idx="4207">
                  <c:v>6.2854699999999999E-2</c:v>
                </c:pt>
                <c:pt idx="4208">
                  <c:v>6.0810099999999999E-2</c:v>
                </c:pt>
                <c:pt idx="4209">
                  <c:v>5.8724800000000001E-2</c:v>
                </c:pt>
                <c:pt idx="4210">
                  <c:v>5.6601800000000001E-2</c:v>
                </c:pt>
                <c:pt idx="4211">
                  <c:v>5.4444199999999998E-2</c:v>
                </c:pt>
                <c:pt idx="4212">
                  <c:v>5.2254799999999997E-2</c:v>
                </c:pt>
                <c:pt idx="4213">
                  <c:v>5.0036700000000003E-2</c:v>
                </c:pt>
                <c:pt idx="4214">
                  <c:v>4.7792899999999999E-2</c:v>
                </c:pt>
                <c:pt idx="4215">
                  <c:v>4.5526200000000003E-2</c:v>
                </c:pt>
                <c:pt idx="4216">
                  <c:v>4.3239899999999998E-2</c:v>
                </c:pt>
                <c:pt idx="4217">
                  <c:v>4.0937000000000001E-2</c:v>
                </c:pt>
                <c:pt idx="4218">
                  <c:v>3.8620399999999999E-2</c:v>
                </c:pt>
                <c:pt idx="4219">
                  <c:v>3.62928E-2</c:v>
                </c:pt>
                <c:pt idx="4220">
                  <c:v>3.3956800000000002E-2</c:v>
                </c:pt>
                <c:pt idx="4221">
                  <c:v>3.1615499999999998E-2</c:v>
                </c:pt>
                <c:pt idx="4222">
                  <c:v>2.9271700000000001E-2</c:v>
                </c:pt>
                <c:pt idx="4223">
                  <c:v>2.69286E-2</c:v>
                </c:pt>
                <c:pt idx="4224">
                  <c:v>2.4588800000000001E-2</c:v>
                </c:pt>
                <c:pt idx="4225">
                  <c:v>2.22551E-2</c:v>
                </c:pt>
                <c:pt idx="4226">
                  <c:v>1.9930400000000001E-2</c:v>
                </c:pt>
                <c:pt idx="4227">
                  <c:v>1.76172E-2</c:v>
                </c:pt>
                <c:pt idx="4228">
                  <c:v>1.5318200000000001E-2</c:v>
                </c:pt>
                <c:pt idx="4229">
                  <c:v>1.3035700000000001E-2</c:v>
                </c:pt>
                <c:pt idx="4230">
                  <c:v>1.07723E-2</c:v>
                </c:pt>
                <c:pt idx="4231" formatCode="0.00E+00">
                  <c:v>8.53048E-3</c:v>
                </c:pt>
                <c:pt idx="4232" formatCode="0.00E+00">
                  <c:v>6.3123500000000004E-3</c:v>
                </c:pt>
                <c:pt idx="4233" formatCode="0.00E+00">
                  <c:v>4.12006E-3</c:v>
                </c:pt>
                <c:pt idx="4234" formatCode="0.00E+00">
                  <c:v>1.9559099999999999E-3</c:v>
                </c:pt>
                <c:pt idx="4235" formatCode="0.00E+00">
                  <c:v>-1.7763800000000001E-4</c:v>
                </c:pt>
                <c:pt idx="4236" formatCode="0.00E+00">
                  <c:v>-2.2784599999999999E-3</c:v>
                </c:pt>
                <c:pt idx="4237" formatCode="0.00E+00">
                  <c:v>-4.3447800000000003E-3</c:v>
                </c:pt>
                <c:pt idx="4238" formatCode="0.00E+00">
                  <c:v>-6.3748499999999996E-3</c:v>
                </c:pt>
                <c:pt idx="4239" formatCode="0.00E+00">
                  <c:v>-8.3668700000000002E-3</c:v>
                </c:pt>
                <c:pt idx="4240">
                  <c:v>-1.03193E-2</c:v>
                </c:pt>
                <c:pt idx="4241">
                  <c:v>-1.2230599999999999E-2</c:v>
                </c:pt>
                <c:pt idx="4242">
                  <c:v>-1.40997E-2</c:v>
                </c:pt>
                <c:pt idx="4243">
                  <c:v>-1.5925000000000002E-2</c:v>
                </c:pt>
                <c:pt idx="4244">
                  <c:v>-1.7705100000000001E-2</c:v>
                </c:pt>
                <c:pt idx="4245">
                  <c:v>-1.94387E-2</c:v>
                </c:pt>
                <c:pt idx="4246">
                  <c:v>-2.11247E-2</c:v>
                </c:pt>
                <c:pt idx="4247">
                  <c:v>-2.2762299999999999E-2</c:v>
                </c:pt>
                <c:pt idx="4248">
                  <c:v>-2.4350400000000001E-2</c:v>
                </c:pt>
                <c:pt idx="4249">
                  <c:v>-2.5888100000000001E-2</c:v>
                </c:pt>
                <c:pt idx="4250">
                  <c:v>-2.7374599999999999E-2</c:v>
                </c:pt>
                <c:pt idx="4251">
                  <c:v>-2.8809299999999999E-2</c:v>
                </c:pt>
                <c:pt idx="4252">
                  <c:v>-3.0191699999999998E-2</c:v>
                </c:pt>
                <c:pt idx="4253">
                  <c:v>-3.1521399999999998E-2</c:v>
                </c:pt>
                <c:pt idx="4254">
                  <c:v>-3.2798300000000002E-2</c:v>
                </c:pt>
                <c:pt idx="4255">
                  <c:v>-3.4021999999999997E-2</c:v>
                </c:pt>
                <c:pt idx="4256">
                  <c:v>-3.5192599999999997E-2</c:v>
                </c:pt>
                <c:pt idx="4257">
                  <c:v>-3.6309599999999997E-2</c:v>
                </c:pt>
                <c:pt idx="4258">
                  <c:v>-3.7373000000000003E-2</c:v>
                </c:pt>
                <c:pt idx="4259">
                  <c:v>-3.8382800000000002E-2</c:v>
                </c:pt>
                <c:pt idx="4260">
                  <c:v>-3.9339300000000001E-2</c:v>
                </c:pt>
                <c:pt idx="4261">
                  <c:v>-4.0242899999999998E-2</c:v>
                </c:pt>
                <c:pt idx="4262">
                  <c:v>-4.1093999999999999E-2</c:v>
                </c:pt>
                <c:pt idx="4263">
                  <c:v>-4.1893E-2</c:v>
                </c:pt>
                <c:pt idx="4264">
                  <c:v>-4.2640600000000001E-2</c:v>
                </c:pt>
                <c:pt idx="4265">
                  <c:v>-4.3337500000000001E-2</c:v>
                </c:pt>
                <c:pt idx="4266">
                  <c:v>-4.3984500000000003E-2</c:v>
                </c:pt>
                <c:pt idx="4267">
                  <c:v>-4.4582200000000002E-2</c:v>
                </c:pt>
                <c:pt idx="4268">
                  <c:v>-4.5130999999999998E-2</c:v>
                </c:pt>
                <c:pt idx="4269">
                  <c:v>-4.5631600000000001E-2</c:v>
                </c:pt>
                <c:pt idx="4270">
                  <c:v>-4.6084899999999998E-2</c:v>
                </c:pt>
                <c:pt idx="4271">
                  <c:v>-4.64918E-2</c:v>
                </c:pt>
                <c:pt idx="4272">
                  <c:v>-4.6853100000000002E-2</c:v>
                </c:pt>
                <c:pt idx="4273">
                  <c:v>-4.71701E-2</c:v>
                </c:pt>
                <c:pt idx="4274">
                  <c:v>-4.7443699999999998E-2</c:v>
                </c:pt>
                <c:pt idx="4275">
                  <c:v>-4.76754E-2</c:v>
                </c:pt>
                <c:pt idx="4276">
                  <c:v>-4.7866400000000003E-2</c:v>
                </c:pt>
                <c:pt idx="4277">
                  <c:v>-4.8017999999999998E-2</c:v>
                </c:pt>
                <c:pt idx="4278">
                  <c:v>-4.8131399999999998E-2</c:v>
                </c:pt>
                <c:pt idx="4279">
                  <c:v>-4.8207800000000002E-2</c:v>
                </c:pt>
                <c:pt idx="4280">
                  <c:v>-4.8248399999999997E-2</c:v>
                </c:pt>
                <c:pt idx="4281">
                  <c:v>-4.82548E-2</c:v>
                </c:pt>
                <c:pt idx="4282">
                  <c:v>-4.8228199999999999E-2</c:v>
                </c:pt>
                <c:pt idx="4283">
                  <c:v>-4.8170200000000003E-2</c:v>
                </c:pt>
                <c:pt idx="4284">
                  <c:v>-4.8082199999999999E-2</c:v>
                </c:pt>
                <c:pt idx="4285">
                  <c:v>-4.7965399999999998E-2</c:v>
                </c:pt>
                <c:pt idx="4286">
                  <c:v>-4.7821200000000001E-2</c:v>
                </c:pt>
                <c:pt idx="4287">
                  <c:v>-4.7650600000000001E-2</c:v>
                </c:pt>
                <c:pt idx="4288">
                  <c:v>-4.7454900000000001E-2</c:v>
                </c:pt>
                <c:pt idx="4289">
                  <c:v>-4.7235600000000003E-2</c:v>
                </c:pt>
                <c:pt idx="4290">
                  <c:v>-4.6994000000000001E-2</c:v>
                </c:pt>
                <c:pt idx="4291">
                  <c:v>-4.6731599999999998E-2</c:v>
                </c:pt>
                <c:pt idx="4292">
                  <c:v>-4.6450100000000001E-2</c:v>
                </c:pt>
                <c:pt idx="4293">
                  <c:v>-4.6150799999999999E-2</c:v>
                </c:pt>
                <c:pt idx="4294">
                  <c:v>-4.5835399999999998E-2</c:v>
                </c:pt>
                <c:pt idx="4295">
                  <c:v>-4.5504999999999997E-2</c:v>
                </c:pt>
                <c:pt idx="4296">
                  <c:v>-4.5161E-2</c:v>
                </c:pt>
                <c:pt idx="4297">
                  <c:v>-4.48046E-2</c:v>
                </c:pt>
                <c:pt idx="4298">
                  <c:v>-4.4436999999999997E-2</c:v>
                </c:pt>
                <c:pt idx="4299">
                  <c:v>-4.40592E-2</c:v>
                </c:pt>
                <c:pt idx="4300">
                  <c:v>-4.36724E-2</c:v>
                </c:pt>
                <c:pt idx="4301">
                  <c:v>-4.3277500000000003E-2</c:v>
                </c:pt>
                <c:pt idx="4302">
                  <c:v>-4.2875200000000002E-2</c:v>
                </c:pt>
                <c:pt idx="4303">
                  <c:v>-4.2466299999999998E-2</c:v>
                </c:pt>
                <c:pt idx="4304">
                  <c:v>-4.2051699999999997E-2</c:v>
                </c:pt>
                <c:pt idx="4305">
                  <c:v>-4.1632200000000001E-2</c:v>
                </c:pt>
                <c:pt idx="4306">
                  <c:v>-4.1208700000000001E-2</c:v>
                </c:pt>
                <c:pt idx="4307">
                  <c:v>-4.0782400000000003E-2</c:v>
                </c:pt>
                <c:pt idx="4308">
                  <c:v>-4.0354899999999999E-2</c:v>
                </c:pt>
                <c:pt idx="4309">
                  <c:v>-3.9926700000000002E-2</c:v>
                </c:pt>
                <c:pt idx="4310">
                  <c:v>-3.9497999999999998E-2</c:v>
                </c:pt>
                <c:pt idx="4311">
                  <c:v>-3.9069100000000002E-2</c:v>
                </c:pt>
                <c:pt idx="4312">
                  <c:v>-3.86402E-2</c:v>
                </c:pt>
                <c:pt idx="4313">
                  <c:v>-3.8211799999999997E-2</c:v>
                </c:pt>
                <c:pt idx="4314">
                  <c:v>-3.7783900000000002E-2</c:v>
                </c:pt>
                <c:pt idx="4315">
                  <c:v>-3.73567E-2</c:v>
                </c:pt>
                <c:pt idx="4316">
                  <c:v>-3.6930400000000002E-2</c:v>
                </c:pt>
                <c:pt idx="4317">
                  <c:v>-3.6505000000000003E-2</c:v>
                </c:pt>
                <c:pt idx="4318">
                  <c:v>-3.60807E-2</c:v>
                </c:pt>
                <c:pt idx="4319">
                  <c:v>-3.5657599999999998E-2</c:v>
                </c:pt>
                <c:pt idx="4320">
                  <c:v>-3.5236000000000003E-2</c:v>
                </c:pt>
                <c:pt idx="4321">
                  <c:v>-3.4816300000000001E-2</c:v>
                </c:pt>
                <c:pt idx="4322">
                  <c:v>-3.4397900000000002E-2</c:v>
                </c:pt>
                <c:pt idx="4323">
                  <c:v>-3.39806E-2</c:v>
                </c:pt>
                <c:pt idx="4324">
                  <c:v>-3.3563900000000001E-2</c:v>
                </c:pt>
                <c:pt idx="4325">
                  <c:v>-3.3147299999999998E-2</c:v>
                </c:pt>
                <c:pt idx="4326">
                  <c:v>-3.27304E-2</c:v>
                </c:pt>
                <c:pt idx="4327">
                  <c:v>-3.23127E-2</c:v>
                </c:pt>
                <c:pt idx="4328">
                  <c:v>-3.18938E-2</c:v>
                </c:pt>
                <c:pt idx="4329">
                  <c:v>-3.1473500000000001E-2</c:v>
                </c:pt>
                <c:pt idx="4330">
                  <c:v>-3.1051200000000001E-2</c:v>
                </c:pt>
                <c:pt idx="4331">
                  <c:v>-3.0626500000000001E-2</c:v>
                </c:pt>
                <c:pt idx="4332">
                  <c:v>-3.0198800000000001E-2</c:v>
                </c:pt>
                <c:pt idx="4333">
                  <c:v>-2.9767499999999999E-2</c:v>
                </c:pt>
                <c:pt idx="4334">
                  <c:v>-2.93321E-2</c:v>
                </c:pt>
                <c:pt idx="4335">
                  <c:v>-2.8891799999999999E-2</c:v>
                </c:pt>
                <c:pt idx="4336">
                  <c:v>-2.8445600000000001E-2</c:v>
                </c:pt>
                <c:pt idx="4337">
                  <c:v>-2.7992400000000001E-2</c:v>
                </c:pt>
                <c:pt idx="4338">
                  <c:v>-2.7531199999999999E-2</c:v>
                </c:pt>
                <c:pt idx="4339">
                  <c:v>-2.7060899999999999E-2</c:v>
                </c:pt>
                <c:pt idx="4340">
                  <c:v>-2.65805E-2</c:v>
                </c:pt>
                <c:pt idx="4341">
                  <c:v>-2.6088900000000002E-2</c:v>
                </c:pt>
                <c:pt idx="4342">
                  <c:v>-2.5585299999999998E-2</c:v>
                </c:pt>
                <c:pt idx="4343">
                  <c:v>-2.5068900000000002E-2</c:v>
                </c:pt>
                <c:pt idx="4344">
                  <c:v>-2.4538399999999998E-2</c:v>
                </c:pt>
                <c:pt idx="4345">
                  <c:v>-2.3992699999999999E-2</c:v>
                </c:pt>
                <c:pt idx="4346">
                  <c:v>-2.34305E-2</c:v>
                </c:pt>
                <c:pt idx="4347">
                  <c:v>-2.2851E-2</c:v>
                </c:pt>
                <c:pt idx="4348">
                  <c:v>-2.2253599999999998E-2</c:v>
                </c:pt>
                <c:pt idx="4349">
                  <c:v>-2.1638000000000001E-2</c:v>
                </c:pt>
                <c:pt idx="4350">
                  <c:v>-2.1003399999999998E-2</c:v>
                </c:pt>
                <c:pt idx="4351">
                  <c:v>-2.0348700000000001E-2</c:v>
                </c:pt>
                <c:pt idx="4352">
                  <c:v>-1.9673E-2</c:v>
                </c:pt>
                <c:pt idx="4353">
                  <c:v>-1.8975599999999999E-2</c:v>
                </c:pt>
                <c:pt idx="4354">
                  <c:v>-1.82551E-2</c:v>
                </c:pt>
                <c:pt idx="4355">
                  <c:v>-1.7510299999999999E-2</c:v>
                </c:pt>
                <c:pt idx="4356">
                  <c:v>-1.6740000000000001E-2</c:v>
                </c:pt>
                <c:pt idx="4357">
                  <c:v>-1.5943599999999999E-2</c:v>
                </c:pt>
                <c:pt idx="4358">
                  <c:v>-1.51205E-2</c:v>
                </c:pt>
                <c:pt idx="4359">
                  <c:v>-1.42697E-2</c:v>
                </c:pt>
                <c:pt idx="4360">
                  <c:v>-1.3390300000000001E-2</c:v>
                </c:pt>
                <c:pt idx="4361">
                  <c:v>-1.24814E-2</c:v>
                </c:pt>
                <c:pt idx="4362">
                  <c:v>-1.1542500000000001E-2</c:v>
                </c:pt>
                <c:pt idx="4363">
                  <c:v>-1.0573300000000001E-2</c:v>
                </c:pt>
                <c:pt idx="4364" formatCode="0.00E+00">
                  <c:v>-9.5730399999999997E-3</c:v>
                </c:pt>
                <c:pt idx="4365" formatCode="0.00E+00">
                  <c:v>-8.5413699999999995E-3</c:v>
                </c:pt>
                <c:pt idx="4366" formatCode="0.00E+00">
                  <c:v>-7.4781200000000004E-3</c:v>
                </c:pt>
                <c:pt idx="4367" formatCode="0.00E+00">
                  <c:v>-6.3833199999999996E-3</c:v>
                </c:pt>
                <c:pt idx="4368" formatCode="0.00E+00">
                  <c:v>-5.2568399999999996E-3</c:v>
                </c:pt>
                <c:pt idx="4369" formatCode="0.00E+00">
                  <c:v>-4.0985700000000002E-3</c:v>
                </c:pt>
                <c:pt idx="4370" formatCode="0.00E+00">
                  <c:v>-2.9085700000000001E-3</c:v>
                </c:pt>
                <c:pt idx="4371" formatCode="0.00E+00">
                  <c:v>-1.6870399999999999E-3</c:v>
                </c:pt>
                <c:pt idx="4372" formatCode="0.00E+00">
                  <c:v>-4.3425499999999998E-4</c:v>
                </c:pt>
                <c:pt idx="4373" formatCode="0.00E+00">
                  <c:v>8.4964299999999997E-4</c:v>
                </c:pt>
                <c:pt idx="4374" formatCode="0.00E+00">
                  <c:v>2.1648100000000001E-3</c:v>
                </c:pt>
                <c:pt idx="4375" formatCode="0.00E+00">
                  <c:v>3.5115099999999998E-3</c:v>
                </c:pt>
                <c:pt idx="4376" formatCode="0.00E+00">
                  <c:v>4.8897100000000002E-3</c:v>
                </c:pt>
                <c:pt idx="4377" formatCode="0.00E+00">
                  <c:v>6.2989099999999996E-3</c:v>
                </c:pt>
                <c:pt idx="4378" formatCode="0.00E+00">
                  <c:v>7.7384699999999999E-3</c:v>
                </c:pt>
                <c:pt idx="4379" formatCode="0.00E+00">
                  <c:v>9.2077700000000005E-3</c:v>
                </c:pt>
                <c:pt idx="4380">
                  <c:v>1.0706E-2</c:v>
                </c:pt>
                <c:pt idx="4381">
                  <c:v>1.22323E-2</c:v>
                </c:pt>
                <c:pt idx="4382">
                  <c:v>1.3785499999999999E-2</c:v>
                </c:pt>
                <c:pt idx="4383">
                  <c:v>1.53647E-2</c:v>
                </c:pt>
                <c:pt idx="4384">
                  <c:v>1.6968500000000001E-2</c:v>
                </c:pt>
                <c:pt idx="4385">
                  <c:v>1.8596000000000001E-2</c:v>
                </c:pt>
                <c:pt idx="4386">
                  <c:v>2.0246400000000001E-2</c:v>
                </c:pt>
                <c:pt idx="4387">
                  <c:v>2.1918900000000002E-2</c:v>
                </c:pt>
                <c:pt idx="4388">
                  <c:v>2.36128E-2</c:v>
                </c:pt>
                <c:pt idx="4389">
                  <c:v>2.5327100000000002E-2</c:v>
                </c:pt>
                <c:pt idx="4390">
                  <c:v>2.7060299999999999E-2</c:v>
                </c:pt>
                <c:pt idx="4391">
                  <c:v>2.88103E-2</c:v>
                </c:pt>
                <c:pt idx="4392">
                  <c:v>3.0574799999999999E-2</c:v>
                </c:pt>
                <c:pt idx="4393">
                  <c:v>3.2351600000000001E-2</c:v>
                </c:pt>
                <c:pt idx="4394">
                  <c:v>3.4138399999999999E-2</c:v>
                </c:pt>
                <c:pt idx="4395">
                  <c:v>3.5932100000000002E-2</c:v>
                </c:pt>
                <c:pt idx="4396">
                  <c:v>3.7729699999999998E-2</c:v>
                </c:pt>
                <c:pt idx="4397">
                  <c:v>3.9529000000000002E-2</c:v>
                </c:pt>
                <c:pt idx="4398">
                  <c:v>4.1327900000000001E-2</c:v>
                </c:pt>
                <c:pt idx="4399">
                  <c:v>4.3123799999999997E-2</c:v>
                </c:pt>
                <c:pt idx="4400">
                  <c:v>4.4914299999999997E-2</c:v>
                </c:pt>
                <c:pt idx="4401">
                  <c:v>4.66969E-2</c:v>
                </c:pt>
                <c:pt idx="4402">
                  <c:v>4.8468799999999999E-2</c:v>
                </c:pt>
                <c:pt idx="4403">
                  <c:v>5.0227000000000001E-2</c:v>
                </c:pt>
                <c:pt idx="4404">
                  <c:v>5.1968899999999998E-2</c:v>
                </c:pt>
                <c:pt idx="4405">
                  <c:v>5.3691999999999997E-2</c:v>
                </c:pt>
                <c:pt idx="4406">
                  <c:v>5.53938E-2</c:v>
                </c:pt>
                <c:pt idx="4407">
                  <c:v>5.7071299999999998E-2</c:v>
                </c:pt>
                <c:pt idx="4408">
                  <c:v>5.8721200000000001E-2</c:v>
                </c:pt>
                <c:pt idx="4409">
                  <c:v>6.03408E-2</c:v>
                </c:pt>
                <c:pt idx="4410">
                  <c:v>6.1927799999999998E-2</c:v>
                </c:pt>
                <c:pt idx="4411">
                  <c:v>6.3479099999999997E-2</c:v>
                </c:pt>
                <c:pt idx="4412">
                  <c:v>6.4991300000000002E-2</c:v>
                </c:pt>
                <c:pt idx="4413">
                  <c:v>6.6461699999999999E-2</c:v>
                </c:pt>
                <c:pt idx="4414">
                  <c:v>6.7887799999999998E-2</c:v>
                </c:pt>
                <c:pt idx="4415">
                  <c:v>6.9267200000000001E-2</c:v>
                </c:pt>
                <c:pt idx="4416">
                  <c:v>7.0597800000000002E-2</c:v>
                </c:pt>
                <c:pt idx="4417">
                  <c:v>7.1877499999999997E-2</c:v>
                </c:pt>
                <c:pt idx="4418">
                  <c:v>7.3103399999999999E-2</c:v>
                </c:pt>
                <c:pt idx="4419">
                  <c:v>7.4272599999999994E-2</c:v>
                </c:pt>
                <c:pt idx="4420">
                  <c:v>7.5381699999999996E-2</c:v>
                </c:pt>
                <c:pt idx="4421">
                  <c:v>7.6427700000000001E-2</c:v>
                </c:pt>
                <c:pt idx="4422">
                  <c:v>7.7408400000000002E-2</c:v>
                </c:pt>
                <c:pt idx="4423">
                  <c:v>7.8321799999999997E-2</c:v>
                </c:pt>
                <c:pt idx="4424">
                  <c:v>7.9165399999999997E-2</c:v>
                </c:pt>
                <c:pt idx="4425">
                  <c:v>7.99372E-2</c:v>
                </c:pt>
                <c:pt idx="4426">
                  <c:v>8.0635100000000001E-2</c:v>
                </c:pt>
                <c:pt idx="4427">
                  <c:v>8.1256999999999996E-2</c:v>
                </c:pt>
                <c:pt idx="4428">
                  <c:v>8.1801200000000004E-2</c:v>
                </c:pt>
                <c:pt idx="4429">
                  <c:v>8.2265599999999994E-2</c:v>
                </c:pt>
                <c:pt idx="4430">
                  <c:v>8.2647999999999999E-2</c:v>
                </c:pt>
                <c:pt idx="4431">
                  <c:v>8.2947300000000002E-2</c:v>
                </c:pt>
                <c:pt idx="4432">
                  <c:v>8.3162700000000006E-2</c:v>
                </c:pt>
                <c:pt idx="4433">
                  <c:v>8.3292000000000005E-2</c:v>
                </c:pt>
                <c:pt idx="4434">
                  <c:v>8.3331500000000003E-2</c:v>
                </c:pt>
                <c:pt idx="4435">
                  <c:v>8.3277299999999999E-2</c:v>
                </c:pt>
                <c:pt idx="4436">
                  <c:v>8.3128800000000003E-2</c:v>
                </c:pt>
                <c:pt idx="4437">
                  <c:v>8.2887699999999995E-2</c:v>
                </c:pt>
                <c:pt idx="4438">
                  <c:v>8.2555299999999998E-2</c:v>
                </c:pt>
                <c:pt idx="4439">
                  <c:v>8.2131200000000001E-2</c:v>
                </c:pt>
                <c:pt idx="4440">
                  <c:v>8.1614300000000001E-2</c:v>
                </c:pt>
                <c:pt idx="4441">
                  <c:v>8.1004199999999998E-2</c:v>
                </c:pt>
                <c:pt idx="4442">
                  <c:v>8.03011E-2</c:v>
                </c:pt>
                <c:pt idx="4443">
                  <c:v>7.9504699999999998E-2</c:v>
                </c:pt>
                <c:pt idx="4444">
                  <c:v>7.8614900000000001E-2</c:v>
                </c:pt>
                <c:pt idx="4445">
                  <c:v>7.76313E-2</c:v>
                </c:pt>
                <c:pt idx="4446">
                  <c:v>7.6553899999999994E-2</c:v>
                </c:pt>
                <c:pt idx="4447">
                  <c:v>7.5382500000000005E-2</c:v>
                </c:pt>
                <c:pt idx="4448">
                  <c:v>7.4117100000000005E-2</c:v>
                </c:pt>
                <c:pt idx="4449">
                  <c:v>7.27574E-2</c:v>
                </c:pt>
                <c:pt idx="4450">
                  <c:v>7.13033E-2</c:v>
                </c:pt>
                <c:pt idx="4451">
                  <c:v>6.9755200000000003E-2</c:v>
                </c:pt>
                <c:pt idx="4452">
                  <c:v>6.8113499999999993E-2</c:v>
                </c:pt>
                <c:pt idx="4453">
                  <c:v>6.6378699999999999E-2</c:v>
                </c:pt>
                <c:pt idx="4454">
                  <c:v>6.4550999999999997E-2</c:v>
                </c:pt>
                <c:pt idx="4455">
                  <c:v>6.2631999999999993E-2</c:v>
                </c:pt>
                <c:pt idx="4456">
                  <c:v>6.0624900000000002E-2</c:v>
                </c:pt>
                <c:pt idx="4457">
                  <c:v>5.8532500000000001E-2</c:v>
                </c:pt>
                <c:pt idx="4458">
                  <c:v>5.6356499999999997E-2</c:v>
                </c:pt>
                <c:pt idx="4459">
                  <c:v>5.4096400000000003E-2</c:v>
                </c:pt>
                <c:pt idx="4460">
                  <c:v>5.1751699999999998E-2</c:v>
                </c:pt>
                <c:pt idx="4461">
                  <c:v>4.9322900000000003E-2</c:v>
                </c:pt>
                <c:pt idx="4462">
                  <c:v>4.68125E-2</c:v>
                </c:pt>
                <c:pt idx="4463">
                  <c:v>4.4223100000000001E-2</c:v>
                </c:pt>
                <c:pt idx="4464">
                  <c:v>4.1558600000000001E-2</c:v>
                </c:pt>
                <c:pt idx="4465">
                  <c:v>3.8823900000000001E-2</c:v>
                </c:pt>
                <c:pt idx="4466">
                  <c:v>3.6024300000000002E-2</c:v>
                </c:pt>
                <c:pt idx="4467">
                  <c:v>3.31633E-2</c:v>
                </c:pt>
                <c:pt idx="4468">
                  <c:v>3.02416E-2</c:v>
                </c:pt>
                <c:pt idx="4469">
                  <c:v>2.7260099999999999E-2</c:v>
                </c:pt>
                <c:pt idx="4470">
                  <c:v>2.42226E-2</c:v>
                </c:pt>
                <c:pt idx="4471">
                  <c:v>2.1133900000000001E-2</c:v>
                </c:pt>
                <c:pt idx="4472">
                  <c:v>1.7997200000000001E-2</c:v>
                </c:pt>
                <c:pt idx="4473">
                  <c:v>1.48138E-2</c:v>
                </c:pt>
                <c:pt idx="4474">
                  <c:v>1.1585399999999999E-2</c:v>
                </c:pt>
                <c:pt idx="4475" formatCode="0.00E+00">
                  <c:v>8.3155399999999997E-3</c:v>
                </c:pt>
                <c:pt idx="4476" formatCode="0.00E+00">
                  <c:v>5.0086599999999998E-3</c:v>
                </c:pt>
                <c:pt idx="4477" formatCode="0.00E+00">
                  <c:v>1.6690699999999999E-3</c:v>
                </c:pt>
                <c:pt idx="4478" formatCode="0.00E+00">
                  <c:v>-1.6990200000000001E-3</c:v>
                </c:pt>
                <c:pt idx="4479" formatCode="0.00E+00">
                  <c:v>-5.0907499999999998E-3</c:v>
                </c:pt>
                <c:pt idx="4480" formatCode="0.00E+00">
                  <c:v>-8.5003700000000001E-3</c:v>
                </c:pt>
                <c:pt idx="4481">
                  <c:v>-1.19217E-2</c:v>
                </c:pt>
                <c:pt idx="4482">
                  <c:v>-1.53499E-2</c:v>
                </c:pt>
                <c:pt idx="4483">
                  <c:v>-1.8782299999999998E-2</c:v>
                </c:pt>
                <c:pt idx="4484">
                  <c:v>-2.2217500000000001E-2</c:v>
                </c:pt>
                <c:pt idx="4485">
                  <c:v>-2.5652399999999999E-2</c:v>
                </c:pt>
                <c:pt idx="4486">
                  <c:v>-2.9081599999999999E-2</c:v>
                </c:pt>
                <c:pt idx="4487">
                  <c:v>-3.2499899999999998E-2</c:v>
                </c:pt>
                <c:pt idx="4488">
                  <c:v>-3.5903200000000003E-2</c:v>
                </c:pt>
                <c:pt idx="4489">
                  <c:v>-3.92891E-2</c:v>
                </c:pt>
                <c:pt idx="4490">
                  <c:v>-4.2655199999999997E-2</c:v>
                </c:pt>
                <c:pt idx="4491">
                  <c:v>-4.5997900000000001E-2</c:v>
                </c:pt>
                <c:pt idx="4492">
                  <c:v>-4.9311899999999999E-2</c:v>
                </c:pt>
                <c:pt idx="4493">
                  <c:v>-5.2593800000000003E-2</c:v>
                </c:pt>
                <c:pt idx="4494">
                  <c:v>-5.5842200000000002E-2</c:v>
                </c:pt>
                <c:pt idx="4495">
                  <c:v>-5.9055000000000003E-2</c:v>
                </c:pt>
                <c:pt idx="4496">
                  <c:v>-6.22307E-2</c:v>
                </c:pt>
                <c:pt idx="4497">
                  <c:v>-6.53696E-2</c:v>
                </c:pt>
                <c:pt idx="4498">
                  <c:v>-6.8470400000000001E-2</c:v>
                </c:pt>
                <c:pt idx="4499">
                  <c:v>-7.1527800000000002E-2</c:v>
                </c:pt>
                <c:pt idx="4500">
                  <c:v>-7.4535900000000002E-2</c:v>
                </c:pt>
                <c:pt idx="4501">
                  <c:v>-7.7491699999999997E-2</c:v>
                </c:pt>
                <c:pt idx="4502">
                  <c:v>-8.0393400000000004E-2</c:v>
                </c:pt>
                <c:pt idx="4503">
                  <c:v>-8.3237800000000001E-2</c:v>
                </c:pt>
                <c:pt idx="4504">
                  <c:v>-8.6019999999999999E-2</c:v>
                </c:pt>
                <c:pt idx="4505">
                  <c:v>-8.8735800000000004E-2</c:v>
                </c:pt>
                <c:pt idx="4506">
                  <c:v>-9.13823E-2</c:v>
                </c:pt>
                <c:pt idx="4507">
                  <c:v>-9.3957499999999999E-2</c:v>
                </c:pt>
                <c:pt idx="4508">
                  <c:v>-9.6459699999999995E-2</c:v>
                </c:pt>
                <c:pt idx="4509">
                  <c:v>-9.8887199999999995E-2</c:v>
                </c:pt>
                <c:pt idx="4510">
                  <c:v>-0.10123799999999999</c:v>
                </c:pt>
                <c:pt idx="4511">
                  <c:v>-0.103509</c:v>
                </c:pt>
                <c:pt idx="4512">
                  <c:v>-0.105698</c:v>
                </c:pt>
                <c:pt idx="4513">
                  <c:v>-0.107802</c:v>
                </c:pt>
                <c:pt idx="4514">
                  <c:v>-0.109817</c:v>
                </c:pt>
                <c:pt idx="4515">
                  <c:v>-0.111743</c:v>
                </c:pt>
                <c:pt idx="4516">
                  <c:v>-0.113578</c:v>
                </c:pt>
                <c:pt idx="4517">
                  <c:v>-0.11532199999999999</c:v>
                </c:pt>
                <c:pt idx="4518">
                  <c:v>-0.11697200000000001</c:v>
                </c:pt>
                <c:pt idx="4519">
                  <c:v>-0.118524</c:v>
                </c:pt>
                <c:pt idx="4520">
                  <c:v>-0.11998</c:v>
                </c:pt>
                <c:pt idx="4521">
                  <c:v>-0.12134</c:v>
                </c:pt>
                <c:pt idx="4522">
                  <c:v>-0.122604</c:v>
                </c:pt>
                <c:pt idx="4523">
                  <c:v>-0.12377299999999999</c:v>
                </c:pt>
                <c:pt idx="4524">
                  <c:v>-0.124845</c:v>
                </c:pt>
                <c:pt idx="4525">
                  <c:v>-0.12582399999999999</c:v>
                </c:pt>
                <c:pt idx="4526">
                  <c:v>-0.12671099999999999</c:v>
                </c:pt>
                <c:pt idx="4527">
                  <c:v>-0.12750800000000001</c:v>
                </c:pt>
                <c:pt idx="4528">
                  <c:v>-0.128218</c:v>
                </c:pt>
                <c:pt idx="4529">
                  <c:v>-0.12884000000000001</c:v>
                </c:pt>
                <c:pt idx="4530">
                  <c:v>-0.12937299999999999</c:v>
                </c:pt>
                <c:pt idx="4531">
                  <c:v>-0.12981500000000001</c:v>
                </c:pt>
                <c:pt idx="4532">
                  <c:v>-0.130165</c:v>
                </c:pt>
                <c:pt idx="4533">
                  <c:v>-0.13042100000000001</c:v>
                </c:pt>
                <c:pt idx="4534">
                  <c:v>-0.13058500000000001</c:v>
                </c:pt>
                <c:pt idx="4535">
                  <c:v>-0.130663</c:v>
                </c:pt>
                <c:pt idx="4536">
                  <c:v>-0.13065599999999999</c:v>
                </c:pt>
                <c:pt idx="4537">
                  <c:v>-0.13056400000000001</c:v>
                </c:pt>
                <c:pt idx="4538">
                  <c:v>-0.130385</c:v>
                </c:pt>
                <c:pt idx="4539">
                  <c:v>-0.13011900000000001</c:v>
                </c:pt>
                <c:pt idx="4540">
                  <c:v>-0.12976599999999999</c:v>
                </c:pt>
                <c:pt idx="4541">
                  <c:v>-0.129331</c:v>
                </c:pt>
                <c:pt idx="4542">
                  <c:v>-0.12881699999999999</c:v>
                </c:pt>
                <c:pt idx="4543">
                  <c:v>-0.12822700000000001</c:v>
                </c:pt>
                <c:pt idx="4544">
                  <c:v>-0.12756400000000001</c:v>
                </c:pt>
                <c:pt idx="4545">
                  <c:v>-0.126829</c:v>
                </c:pt>
                <c:pt idx="4546">
                  <c:v>-0.126025</c:v>
                </c:pt>
                <c:pt idx="4547">
                  <c:v>-0.12515499999999999</c:v>
                </c:pt>
                <c:pt idx="4548">
                  <c:v>-0.124221</c:v>
                </c:pt>
                <c:pt idx="4549">
                  <c:v>-0.123221</c:v>
                </c:pt>
                <c:pt idx="4550">
                  <c:v>-0.122157</c:v>
                </c:pt>
                <c:pt idx="4551">
                  <c:v>-0.121034</c:v>
                </c:pt>
                <c:pt idx="4552">
                  <c:v>-0.119856</c:v>
                </c:pt>
                <c:pt idx="4553">
                  <c:v>-0.118629</c:v>
                </c:pt>
                <c:pt idx="4554">
                  <c:v>-0.117356</c:v>
                </c:pt>
                <c:pt idx="4555">
                  <c:v>-0.11604200000000001</c:v>
                </c:pt>
                <c:pt idx="4556">
                  <c:v>-0.11469</c:v>
                </c:pt>
                <c:pt idx="4557">
                  <c:v>-0.113302</c:v>
                </c:pt>
                <c:pt idx="4558">
                  <c:v>-0.11188099999999999</c:v>
                </c:pt>
                <c:pt idx="4559">
                  <c:v>-0.11043</c:v>
                </c:pt>
                <c:pt idx="4560">
                  <c:v>-0.10895000000000001</c:v>
                </c:pt>
                <c:pt idx="4561">
                  <c:v>-0.107442</c:v>
                </c:pt>
                <c:pt idx="4562">
                  <c:v>-0.105907</c:v>
                </c:pt>
                <c:pt idx="4563">
                  <c:v>-0.104347</c:v>
                </c:pt>
                <c:pt idx="4564">
                  <c:v>-0.102768</c:v>
                </c:pt>
                <c:pt idx="4565">
                  <c:v>-0.101177</c:v>
                </c:pt>
                <c:pt idx="4566">
                  <c:v>-9.9580100000000005E-2</c:v>
                </c:pt>
                <c:pt idx="4567">
                  <c:v>-9.7980399999999995E-2</c:v>
                </c:pt>
                <c:pt idx="4568">
                  <c:v>-9.6380099999999996E-2</c:v>
                </c:pt>
                <c:pt idx="4569">
                  <c:v>-9.4781500000000005E-2</c:v>
                </c:pt>
                <c:pt idx="4570">
                  <c:v>-9.3187300000000001E-2</c:v>
                </c:pt>
                <c:pt idx="4571">
                  <c:v>-9.1601600000000005E-2</c:v>
                </c:pt>
                <c:pt idx="4572">
                  <c:v>-9.0027599999999999E-2</c:v>
                </c:pt>
                <c:pt idx="4573">
                  <c:v>-8.8464799999999996E-2</c:v>
                </c:pt>
                <c:pt idx="4574">
                  <c:v>-8.6912000000000003E-2</c:v>
                </c:pt>
                <c:pt idx="4575">
                  <c:v>-8.5372000000000003E-2</c:v>
                </c:pt>
                <c:pt idx="4576">
                  <c:v>-8.38502E-2</c:v>
                </c:pt>
                <c:pt idx="4577">
                  <c:v>-8.2351999999999995E-2</c:v>
                </c:pt>
                <c:pt idx="4578">
                  <c:v>-8.0880999999999995E-2</c:v>
                </c:pt>
                <c:pt idx="4579">
                  <c:v>-7.9439999999999997E-2</c:v>
                </c:pt>
                <c:pt idx="4580">
                  <c:v>-7.8030199999999994E-2</c:v>
                </c:pt>
                <c:pt idx="4581">
                  <c:v>-7.6648300000000003E-2</c:v>
                </c:pt>
                <c:pt idx="4582">
                  <c:v>-7.52887E-2</c:v>
                </c:pt>
                <c:pt idx="4583">
                  <c:v>-7.3950399999999999E-2</c:v>
                </c:pt>
                <c:pt idx="4584">
                  <c:v>-7.2639700000000001E-2</c:v>
                </c:pt>
                <c:pt idx="4585">
                  <c:v>-7.1362800000000004E-2</c:v>
                </c:pt>
                <c:pt idx="4586">
                  <c:v>-7.0122400000000001E-2</c:v>
                </c:pt>
                <c:pt idx="4587">
                  <c:v>-6.8922300000000006E-2</c:v>
                </c:pt>
                <c:pt idx="4588">
                  <c:v>-6.77677E-2</c:v>
                </c:pt>
                <c:pt idx="4589">
                  <c:v>-6.6660700000000003E-2</c:v>
                </c:pt>
                <c:pt idx="4590">
                  <c:v>-6.5600400000000003E-2</c:v>
                </c:pt>
                <c:pt idx="4591">
                  <c:v>-6.4585900000000002E-2</c:v>
                </c:pt>
                <c:pt idx="4592">
                  <c:v>-6.3617699999999999E-2</c:v>
                </c:pt>
                <c:pt idx="4593">
                  <c:v>-6.2698100000000007E-2</c:v>
                </c:pt>
                <c:pt idx="4594">
                  <c:v>-6.1829099999999998E-2</c:v>
                </c:pt>
                <c:pt idx="4595">
                  <c:v>-6.10126E-2</c:v>
                </c:pt>
                <c:pt idx="4596">
                  <c:v>-6.0252600000000003E-2</c:v>
                </c:pt>
                <c:pt idx="4597">
                  <c:v>-5.9553599999999998E-2</c:v>
                </c:pt>
                <c:pt idx="4598">
                  <c:v>-5.8919399999999997E-2</c:v>
                </c:pt>
                <c:pt idx="4599">
                  <c:v>-5.8351600000000003E-2</c:v>
                </c:pt>
                <c:pt idx="4600">
                  <c:v>-5.7849600000000001E-2</c:v>
                </c:pt>
                <c:pt idx="4601">
                  <c:v>-5.7412100000000001E-2</c:v>
                </c:pt>
                <c:pt idx="4602">
                  <c:v>-5.7037200000000003E-2</c:v>
                </c:pt>
                <c:pt idx="4603">
                  <c:v>-5.6723599999999999E-2</c:v>
                </c:pt>
                <c:pt idx="4604">
                  <c:v>-5.6470100000000002E-2</c:v>
                </c:pt>
                <c:pt idx="4605">
                  <c:v>-5.6275600000000002E-2</c:v>
                </c:pt>
                <c:pt idx="4606">
                  <c:v>-5.6138800000000003E-2</c:v>
                </c:pt>
                <c:pt idx="4607">
                  <c:v>-5.6058200000000002E-2</c:v>
                </c:pt>
                <c:pt idx="4608">
                  <c:v>-5.6034800000000003E-2</c:v>
                </c:pt>
                <c:pt idx="4609">
                  <c:v>-5.6072700000000003E-2</c:v>
                </c:pt>
                <c:pt idx="4610">
                  <c:v>-5.61754E-2</c:v>
                </c:pt>
                <c:pt idx="4611">
                  <c:v>-5.6343499999999998E-2</c:v>
                </c:pt>
                <c:pt idx="4612">
                  <c:v>-5.6575300000000002E-2</c:v>
                </c:pt>
                <c:pt idx="4613">
                  <c:v>-5.6867599999999997E-2</c:v>
                </c:pt>
                <c:pt idx="4614">
                  <c:v>-5.7218100000000001E-2</c:v>
                </c:pt>
                <c:pt idx="4615">
                  <c:v>-5.7626799999999999E-2</c:v>
                </c:pt>
                <c:pt idx="4616">
                  <c:v>-5.80952E-2</c:v>
                </c:pt>
                <c:pt idx="4617">
                  <c:v>-5.8624700000000002E-2</c:v>
                </c:pt>
                <c:pt idx="4618">
                  <c:v>-5.92168E-2</c:v>
                </c:pt>
                <c:pt idx="4619">
                  <c:v>-5.9875400000000002E-2</c:v>
                </c:pt>
                <c:pt idx="4620">
                  <c:v>-6.0602700000000002E-2</c:v>
                </c:pt>
                <c:pt idx="4621">
                  <c:v>-6.1397199999999999E-2</c:v>
                </c:pt>
                <c:pt idx="4622">
                  <c:v>-6.2256300000000001E-2</c:v>
                </c:pt>
                <c:pt idx="4623">
                  <c:v>-6.3178899999999996E-2</c:v>
                </c:pt>
                <c:pt idx="4624">
                  <c:v>-6.4166100000000004E-2</c:v>
                </c:pt>
                <c:pt idx="4625">
                  <c:v>-6.5217399999999995E-2</c:v>
                </c:pt>
                <c:pt idx="4626">
                  <c:v>-6.6329299999999994E-2</c:v>
                </c:pt>
                <c:pt idx="4627">
                  <c:v>-6.7499199999999995E-2</c:v>
                </c:pt>
                <c:pt idx="4628">
                  <c:v>-6.8728600000000001E-2</c:v>
                </c:pt>
                <c:pt idx="4629">
                  <c:v>-7.0017999999999997E-2</c:v>
                </c:pt>
                <c:pt idx="4630">
                  <c:v>-7.1362700000000001E-2</c:v>
                </c:pt>
                <c:pt idx="4631">
                  <c:v>-7.2754799999999994E-2</c:v>
                </c:pt>
                <c:pt idx="4632">
                  <c:v>-7.4188799999999999E-2</c:v>
                </c:pt>
                <c:pt idx="4633">
                  <c:v>-7.5661000000000006E-2</c:v>
                </c:pt>
                <c:pt idx="4634">
                  <c:v>-7.7166100000000001E-2</c:v>
                </c:pt>
                <c:pt idx="4635">
                  <c:v>-7.8697100000000006E-2</c:v>
                </c:pt>
                <c:pt idx="4636">
                  <c:v>-8.0250600000000005E-2</c:v>
                </c:pt>
                <c:pt idx="4637">
                  <c:v>-8.1827999999999998E-2</c:v>
                </c:pt>
                <c:pt idx="4638">
                  <c:v>-8.3430799999999999E-2</c:v>
                </c:pt>
                <c:pt idx="4639">
                  <c:v>-8.5058400000000006E-2</c:v>
                </c:pt>
                <c:pt idx="4640">
                  <c:v>-8.6710499999999996E-2</c:v>
                </c:pt>
                <c:pt idx="4641">
                  <c:v>-8.8386199999999998E-2</c:v>
                </c:pt>
                <c:pt idx="4642">
                  <c:v>-9.0082400000000007E-2</c:v>
                </c:pt>
                <c:pt idx="4643">
                  <c:v>-9.1795100000000004E-2</c:v>
                </c:pt>
                <c:pt idx="4644">
                  <c:v>-9.3521900000000005E-2</c:v>
                </c:pt>
                <c:pt idx="4645">
                  <c:v>-9.5262700000000006E-2</c:v>
                </c:pt>
                <c:pt idx="4646">
                  <c:v>-9.7018099999999996E-2</c:v>
                </c:pt>
                <c:pt idx="4647">
                  <c:v>-9.8785899999999996E-2</c:v>
                </c:pt>
                <c:pt idx="4648">
                  <c:v>-0.100561</c:v>
                </c:pt>
                <c:pt idx="4649">
                  <c:v>-0.102343</c:v>
                </c:pt>
                <c:pt idx="4650">
                  <c:v>-0.104132</c:v>
                </c:pt>
                <c:pt idx="4651">
                  <c:v>-0.105932</c:v>
                </c:pt>
                <c:pt idx="4652">
                  <c:v>-0.107739</c:v>
                </c:pt>
                <c:pt idx="4653">
                  <c:v>-0.109542</c:v>
                </c:pt>
                <c:pt idx="4654">
                  <c:v>-0.111333</c:v>
                </c:pt>
                <c:pt idx="4655">
                  <c:v>-0.113103</c:v>
                </c:pt>
                <c:pt idx="4656">
                  <c:v>-0.11484800000000001</c:v>
                </c:pt>
                <c:pt idx="4657">
                  <c:v>-0.116566</c:v>
                </c:pt>
                <c:pt idx="4658">
                  <c:v>-0.118254</c:v>
                </c:pt>
                <c:pt idx="4659">
                  <c:v>-0.119908</c:v>
                </c:pt>
                <c:pt idx="4660">
                  <c:v>-0.121534</c:v>
                </c:pt>
                <c:pt idx="4661">
                  <c:v>-0.123139</c:v>
                </c:pt>
                <c:pt idx="4662">
                  <c:v>-0.124723</c:v>
                </c:pt>
                <c:pt idx="4663">
                  <c:v>-0.126279</c:v>
                </c:pt>
                <c:pt idx="4664">
                  <c:v>-0.127802</c:v>
                </c:pt>
                <c:pt idx="4665">
                  <c:v>-0.12928999999999999</c:v>
                </c:pt>
                <c:pt idx="4666">
                  <c:v>-0.13073899999999999</c:v>
                </c:pt>
                <c:pt idx="4667">
                  <c:v>-0.13214799999999999</c:v>
                </c:pt>
                <c:pt idx="4668">
                  <c:v>-0.13351499999999999</c:v>
                </c:pt>
                <c:pt idx="4669">
                  <c:v>-0.13484499999999999</c:v>
                </c:pt>
                <c:pt idx="4670">
                  <c:v>-0.13614000000000001</c:v>
                </c:pt>
                <c:pt idx="4671">
                  <c:v>-0.137402</c:v>
                </c:pt>
                <c:pt idx="4672">
                  <c:v>-0.13863400000000001</c:v>
                </c:pt>
                <c:pt idx="4673">
                  <c:v>-0.13983699999999999</c:v>
                </c:pt>
                <c:pt idx="4674">
                  <c:v>-0.141009</c:v>
                </c:pt>
                <c:pt idx="4675">
                  <c:v>-0.14215</c:v>
                </c:pt>
                <c:pt idx="4676">
                  <c:v>-0.143257</c:v>
                </c:pt>
                <c:pt idx="4677">
                  <c:v>-0.14433199999999999</c:v>
                </c:pt>
                <c:pt idx="4678">
                  <c:v>-0.145374</c:v>
                </c:pt>
                <c:pt idx="4679">
                  <c:v>-0.14638499999999999</c:v>
                </c:pt>
                <c:pt idx="4680">
                  <c:v>-0.14736299999999999</c:v>
                </c:pt>
                <c:pt idx="4681">
                  <c:v>-0.14830499999999999</c:v>
                </c:pt>
                <c:pt idx="4682">
                  <c:v>-0.14920700000000001</c:v>
                </c:pt>
                <c:pt idx="4683">
                  <c:v>-0.15007200000000001</c:v>
                </c:pt>
                <c:pt idx="4684">
                  <c:v>-0.15090000000000001</c:v>
                </c:pt>
                <c:pt idx="4685">
                  <c:v>-0.15168999999999999</c:v>
                </c:pt>
                <c:pt idx="4686">
                  <c:v>-0.15243899999999999</c:v>
                </c:pt>
                <c:pt idx="4687">
                  <c:v>-0.15314700000000001</c:v>
                </c:pt>
                <c:pt idx="4688">
                  <c:v>-0.15381500000000001</c:v>
                </c:pt>
                <c:pt idx="4689">
                  <c:v>-0.154445</c:v>
                </c:pt>
                <c:pt idx="4690">
                  <c:v>-0.15504299999999999</c:v>
                </c:pt>
                <c:pt idx="4691">
                  <c:v>-0.15561800000000001</c:v>
                </c:pt>
                <c:pt idx="4692">
                  <c:v>-0.15617500000000001</c:v>
                </c:pt>
                <c:pt idx="4693">
                  <c:v>-0.156717</c:v>
                </c:pt>
                <c:pt idx="4694">
                  <c:v>-0.157246</c:v>
                </c:pt>
                <c:pt idx="4695">
                  <c:v>-0.15776399999999999</c:v>
                </c:pt>
                <c:pt idx="4696">
                  <c:v>-0.158271</c:v>
                </c:pt>
                <c:pt idx="4697">
                  <c:v>-0.15876899999999999</c:v>
                </c:pt>
                <c:pt idx="4698">
                  <c:v>-0.15925400000000001</c:v>
                </c:pt>
                <c:pt idx="4699">
                  <c:v>-0.159721</c:v>
                </c:pt>
                <c:pt idx="4700">
                  <c:v>-0.16017100000000001</c:v>
                </c:pt>
                <c:pt idx="4701">
                  <c:v>-0.160611</c:v>
                </c:pt>
                <c:pt idx="4702">
                  <c:v>-0.161048</c:v>
                </c:pt>
                <c:pt idx="4703">
                  <c:v>-0.16148599999999999</c:v>
                </c:pt>
                <c:pt idx="4704">
                  <c:v>-0.16192500000000001</c:v>
                </c:pt>
                <c:pt idx="4705">
                  <c:v>-0.16236</c:v>
                </c:pt>
                <c:pt idx="4706">
                  <c:v>-0.16279299999999999</c:v>
                </c:pt>
                <c:pt idx="4707">
                  <c:v>-0.16322300000000001</c:v>
                </c:pt>
                <c:pt idx="4708">
                  <c:v>-0.16364899999999999</c:v>
                </c:pt>
                <c:pt idx="4709">
                  <c:v>-0.164074</c:v>
                </c:pt>
                <c:pt idx="4710">
                  <c:v>-0.16450400000000001</c:v>
                </c:pt>
                <c:pt idx="4711">
                  <c:v>-0.16494400000000001</c:v>
                </c:pt>
                <c:pt idx="4712">
                  <c:v>-0.16539799999999999</c:v>
                </c:pt>
                <c:pt idx="4713">
                  <c:v>-0.16586899999999999</c:v>
                </c:pt>
                <c:pt idx="4714">
                  <c:v>-0.16636100000000001</c:v>
                </c:pt>
                <c:pt idx="4715">
                  <c:v>-0.16687099999999999</c:v>
                </c:pt>
                <c:pt idx="4716">
                  <c:v>-0.16739499999999999</c:v>
                </c:pt>
                <c:pt idx="4717">
                  <c:v>-0.167934</c:v>
                </c:pt>
                <c:pt idx="4718">
                  <c:v>-0.16849500000000001</c:v>
                </c:pt>
                <c:pt idx="4719">
                  <c:v>-0.16908599999999999</c:v>
                </c:pt>
                <c:pt idx="4720">
                  <c:v>-0.169714</c:v>
                </c:pt>
                <c:pt idx="4721">
                  <c:v>-0.17038400000000001</c:v>
                </c:pt>
                <c:pt idx="4722">
                  <c:v>-0.171097</c:v>
                </c:pt>
                <c:pt idx="4723">
                  <c:v>-0.171851</c:v>
                </c:pt>
                <c:pt idx="4724">
                  <c:v>-0.17264199999999999</c:v>
                </c:pt>
                <c:pt idx="4725">
                  <c:v>-0.17346300000000001</c:v>
                </c:pt>
                <c:pt idx="4726">
                  <c:v>-0.17431199999999999</c:v>
                </c:pt>
                <c:pt idx="4727">
                  <c:v>-0.17518900000000001</c:v>
                </c:pt>
                <c:pt idx="4728">
                  <c:v>-0.176095</c:v>
                </c:pt>
                <c:pt idx="4729">
                  <c:v>-0.17702300000000001</c:v>
                </c:pt>
                <c:pt idx="4730">
                  <c:v>-0.17797199999999999</c:v>
                </c:pt>
                <c:pt idx="4731">
                  <c:v>-0.178948</c:v>
                </c:pt>
                <c:pt idx="4732">
                  <c:v>-0.17996100000000001</c:v>
                </c:pt>
                <c:pt idx="4733">
                  <c:v>-0.18101700000000001</c:v>
                </c:pt>
                <c:pt idx="4734">
                  <c:v>-0.18212100000000001</c:v>
                </c:pt>
                <c:pt idx="4735">
                  <c:v>-0.183278</c:v>
                </c:pt>
                <c:pt idx="4736">
                  <c:v>-0.18449299999999999</c:v>
                </c:pt>
                <c:pt idx="4737">
                  <c:v>-0.18576599999999999</c:v>
                </c:pt>
                <c:pt idx="4738">
                  <c:v>-0.18709600000000001</c:v>
                </c:pt>
                <c:pt idx="4739">
                  <c:v>-0.18848200000000001</c:v>
                </c:pt>
                <c:pt idx="4740">
                  <c:v>-0.18992600000000001</c:v>
                </c:pt>
                <c:pt idx="4741">
                  <c:v>-0.19142899999999999</c:v>
                </c:pt>
                <c:pt idx="4742">
                  <c:v>-0.192992</c:v>
                </c:pt>
                <c:pt idx="4743">
                  <c:v>-0.19461400000000001</c:v>
                </c:pt>
                <c:pt idx="4744">
                  <c:v>-0.196295</c:v>
                </c:pt>
                <c:pt idx="4745">
                  <c:v>-0.19803699999999999</c:v>
                </c:pt>
                <c:pt idx="4746">
                  <c:v>-0.19983300000000001</c:v>
                </c:pt>
                <c:pt idx="4747">
                  <c:v>-0.20167399999999999</c:v>
                </c:pt>
                <c:pt idx="4748">
                  <c:v>-0.20355300000000001</c:v>
                </c:pt>
                <c:pt idx="4749">
                  <c:v>-0.20546800000000001</c:v>
                </c:pt>
                <c:pt idx="4750">
                  <c:v>-0.207422</c:v>
                </c:pt>
                <c:pt idx="4751">
                  <c:v>-0.20941899999999999</c:v>
                </c:pt>
                <c:pt idx="4752">
                  <c:v>-0.21145700000000001</c:v>
                </c:pt>
                <c:pt idx="4753">
                  <c:v>-0.213535</c:v>
                </c:pt>
                <c:pt idx="4754">
                  <c:v>-0.21565200000000001</c:v>
                </c:pt>
                <c:pt idx="4755">
                  <c:v>-0.217807</c:v>
                </c:pt>
                <c:pt idx="4756">
                  <c:v>-0.219998</c:v>
                </c:pt>
                <c:pt idx="4757">
                  <c:v>-0.222218</c:v>
                </c:pt>
                <c:pt idx="4758">
                  <c:v>-0.224463</c:v>
                </c:pt>
                <c:pt idx="4759">
                  <c:v>-0.22672600000000001</c:v>
                </c:pt>
                <c:pt idx="4760">
                  <c:v>-0.22900200000000001</c:v>
                </c:pt>
                <c:pt idx="4761">
                  <c:v>-0.231295</c:v>
                </c:pt>
                <c:pt idx="4762">
                  <c:v>-0.23360900000000001</c:v>
                </c:pt>
                <c:pt idx="4763">
                  <c:v>-0.23594699999999999</c:v>
                </c:pt>
                <c:pt idx="4764">
                  <c:v>-0.238311</c:v>
                </c:pt>
                <c:pt idx="4765">
                  <c:v>-0.240701</c:v>
                </c:pt>
                <c:pt idx="4766">
                  <c:v>-0.243114</c:v>
                </c:pt>
                <c:pt idx="4767">
                  <c:v>-0.24554500000000001</c:v>
                </c:pt>
                <c:pt idx="4768">
                  <c:v>-0.24799399999999999</c:v>
                </c:pt>
                <c:pt idx="4769">
                  <c:v>-0.25046600000000002</c:v>
                </c:pt>
                <c:pt idx="4770">
                  <c:v>-0.25296600000000002</c:v>
                </c:pt>
                <c:pt idx="4771">
                  <c:v>-0.25548999999999999</c:v>
                </c:pt>
                <c:pt idx="4772">
                  <c:v>-0.25803500000000001</c:v>
                </c:pt>
                <c:pt idx="4773">
                  <c:v>-0.26059500000000002</c:v>
                </c:pt>
                <c:pt idx="4774">
                  <c:v>-0.26316200000000001</c:v>
                </c:pt>
                <c:pt idx="4775">
                  <c:v>-0.26573099999999999</c:v>
                </c:pt>
                <c:pt idx="4776">
                  <c:v>-0.26830300000000001</c:v>
                </c:pt>
                <c:pt idx="4777">
                  <c:v>-0.27087899999999998</c:v>
                </c:pt>
                <c:pt idx="4778">
                  <c:v>-0.273453</c:v>
                </c:pt>
                <c:pt idx="4779">
                  <c:v>-0.27601799999999999</c:v>
                </c:pt>
                <c:pt idx="4780">
                  <c:v>-0.27856700000000001</c:v>
                </c:pt>
                <c:pt idx="4781">
                  <c:v>-0.28109800000000001</c:v>
                </c:pt>
                <c:pt idx="4782">
                  <c:v>-0.28360600000000002</c:v>
                </c:pt>
                <c:pt idx="4783">
                  <c:v>-0.28608600000000001</c:v>
                </c:pt>
                <c:pt idx="4784">
                  <c:v>-0.28853899999999999</c:v>
                </c:pt>
                <c:pt idx="4785">
                  <c:v>-0.290968</c:v>
                </c:pt>
                <c:pt idx="4786">
                  <c:v>-0.293377</c:v>
                </c:pt>
                <c:pt idx="4787">
                  <c:v>-0.295763</c:v>
                </c:pt>
                <c:pt idx="4788">
                  <c:v>-0.29812499999999997</c:v>
                </c:pt>
                <c:pt idx="4789">
                  <c:v>-0.300458</c:v>
                </c:pt>
                <c:pt idx="4790">
                  <c:v>-0.30275299999999999</c:v>
                </c:pt>
                <c:pt idx="4791">
                  <c:v>-0.305004</c:v>
                </c:pt>
                <c:pt idx="4792">
                  <c:v>-0.30720799999999998</c:v>
                </c:pt>
                <c:pt idx="4793">
                  <c:v>-0.309363</c:v>
                </c:pt>
                <c:pt idx="4794">
                  <c:v>-0.311469</c:v>
                </c:pt>
                <c:pt idx="4795">
                  <c:v>-0.31352799999999997</c:v>
                </c:pt>
                <c:pt idx="4796">
                  <c:v>-0.31554199999999999</c:v>
                </c:pt>
                <c:pt idx="4797">
                  <c:v>-0.31751099999999999</c:v>
                </c:pt>
                <c:pt idx="4798">
                  <c:v>-0.319434</c:v>
                </c:pt>
                <c:pt idx="4799">
                  <c:v>-0.32130399999999998</c:v>
                </c:pt>
                <c:pt idx="4800">
                  <c:v>-0.32312400000000002</c:v>
                </c:pt>
                <c:pt idx="4801">
                  <c:v>-0.32489400000000002</c:v>
                </c:pt>
                <c:pt idx="4802">
                  <c:v>-0.32661200000000001</c:v>
                </c:pt>
                <c:pt idx="4803">
                  <c:v>-0.32827499999999998</c:v>
                </c:pt>
                <c:pt idx="4804">
                  <c:v>-0.32988299999999998</c:v>
                </c:pt>
                <c:pt idx="4805">
                  <c:v>-0.33143499999999998</c:v>
                </c:pt>
                <c:pt idx="4806">
                  <c:v>-0.33292500000000003</c:v>
                </c:pt>
                <c:pt idx="4807">
                  <c:v>-0.334343</c:v>
                </c:pt>
                <c:pt idx="4808">
                  <c:v>-0.33568300000000001</c:v>
                </c:pt>
                <c:pt idx="4809">
                  <c:v>-0.33694299999999999</c:v>
                </c:pt>
                <c:pt idx="4810">
                  <c:v>-0.338117</c:v>
                </c:pt>
                <c:pt idx="4811">
                  <c:v>-0.33920299999999998</c:v>
                </c:pt>
                <c:pt idx="4812">
                  <c:v>-0.34020400000000001</c:v>
                </c:pt>
                <c:pt idx="4813">
                  <c:v>-0.34112799999999999</c:v>
                </c:pt>
                <c:pt idx="4814">
                  <c:v>-0.341972</c:v>
                </c:pt>
                <c:pt idx="4815">
                  <c:v>-0.34273599999999999</c:v>
                </c:pt>
                <c:pt idx="4816">
                  <c:v>-0.34342099999999998</c:v>
                </c:pt>
                <c:pt idx="4817">
                  <c:v>-0.344028</c:v>
                </c:pt>
                <c:pt idx="4818">
                  <c:v>-0.344557</c:v>
                </c:pt>
                <c:pt idx="4819">
                  <c:v>-0.34500599999999998</c:v>
                </c:pt>
                <c:pt idx="4820">
                  <c:v>-0.34537400000000001</c:v>
                </c:pt>
                <c:pt idx="4821">
                  <c:v>-0.34566799999999998</c:v>
                </c:pt>
                <c:pt idx="4822">
                  <c:v>-0.34589199999999998</c:v>
                </c:pt>
                <c:pt idx="4823">
                  <c:v>-0.34604099999999999</c:v>
                </c:pt>
                <c:pt idx="4824">
                  <c:v>-0.34610600000000002</c:v>
                </c:pt>
                <c:pt idx="4825">
                  <c:v>-0.34608499999999998</c:v>
                </c:pt>
                <c:pt idx="4826">
                  <c:v>-0.34597800000000001</c:v>
                </c:pt>
                <c:pt idx="4827">
                  <c:v>-0.34579300000000002</c:v>
                </c:pt>
                <c:pt idx="4828">
                  <c:v>-0.34553800000000001</c:v>
                </c:pt>
                <c:pt idx="4829">
                  <c:v>-0.34522199999999997</c:v>
                </c:pt>
                <c:pt idx="4830">
                  <c:v>-0.34484599999999999</c:v>
                </c:pt>
                <c:pt idx="4831">
                  <c:v>-0.34439999999999998</c:v>
                </c:pt>
                <c:pt idx="4832">
                  <c:v>-0.34387299999999998</c:v>
                </c:pt>
                <c:pt idx="4833">
                  <c:v>-0.34326200000000001</c:v>
                </c:pt>
                <c:pt idx="4834">
                  <c:v>-0.34256799999999998</c:v>
                </c:pt>
                <c:pt idx="4835">
                  <c:v>-0.34179100000000001</c:v>
                </c:pt>
                <c:pt idx="4836">
                  <c:v>-0.34093400000000001</c:v>
                </c:pt>
                <c:pt idx="4837">
                  <c:v>-0.339999</c:v>
                </c:pt>
                <c:pt idx="4838">
                  <c:v>-0.33899000000000001</c:v>
                </c:pt>
                <c:pt idx="4839">
                  <c:v>-0.33790900000000001</c:v>
                </c:pt>
                <c:pt idx="4840">
                  <c:v>-0.336756</c:v>
                </c:pt>
                <c:pt idx="4841">
                  <c:v>-0.33552700000000002</c:v>
                </c:pt>
                <c:pt idx="4842">
                  <c:v>-0.33422099999999999</c:v>
                </c:pt>
                <c:pt idx="4843">
                  <c:v>-0.33283699999999999</c:v>
                </c:pt>
                <c:pt idx="4844">
                  <c:v>-0.33138099999999998</c:v>
                </c:pt>
                <c:pt idx="4845">
                  <c:v>-0.32986199999999999</c:v>
                </c:pt>
                <c:pt idx="4846">
                  <c:v>-0.32828499999999999</c:v>
                </c:pt>
                <c:pt idx="4847">
                  <c:v>-0.32665</c:v>
                </c:pt>
                <c:pt idx="4848">
                  <c:v>-0.32495400000000002</c:v>
                </c:pt>
                <c:pt idx="4849">
                  <c:v>-0.32319500000000001</c:v>
                </c:pt>
                <c:pt idx="4850">
                  <c:v>-0.32136900000000002</c:v>
                </c:pt>
                <c:pt idx="4851">
                  <c:v>-0.31946999999999998</c:v>
                </c:pt>
                <c:pt idx="4852">
                  <c:v>-0.317494</c:v>
                </c:pt>
                <c:pt idx="4853">
                  <c:v>-0.31544</c:v>
                </c:pt>
                <c:pt idx="4854">
                  <c:v>-0.313307</c:v>
                </c:pt>
                <c:pt idx="4855">
                  <c:v>-0.31109999999999999</c:v>
                </c:pt>
                <c:pt idx="4856">
                  <c:v>-0.30882599999999999</c:v>
                </c:pt>
                <c:pt idx="4857">
                  <c:v>-0.30649300000000002</c:v>
                </c:pt>
                <c:pt idx="4858">
                  <c:v>-0.30410900000000002</c:v>
                </c:pt>
                <c:pt idx="4859">
                  <c:v>-0.30166900000000002</c:v>
                </c:pt>
                <c:pt idx="4860">
                  <c:v>-0.29916500000000001</c:v>
                </c:pt>
                <c:pt idx="4861">
                  <c:v>-0.29659799999999997</c:v>
                </c:pt>
                <c:pt idx="4862">
                  <c:v>-0.29397499999999999</c:v>
                </c:pt>
                <c:pt idx="4863">
                  <c:v>-0.29130899999999998</c:v>
                </c:pt>
                <c:pt idx="4864">
                  <c:v>-0.28860400000000003</c:v>
                </c:pt>
                <c:pt idx="4865">
                  <c:v>-0.28586499999999998</c:v>
                </c:pt>
                <c:pt idx="4866">
                  <c:v>-0.28309699999999999</c:v>
                </c:pt>
                <c:pt idx="4867">
                  <c:v>-0.280302</c:v>
                </c:pt>
                <c:pt idx="4868">
                  <c:v>-0.27747899999999998</c:v>
                </c:pt>
                <c:pt idx="4869">
                  <c:v>-0.27462199999999998</c:v>
                </c:pt>
                <c:pt idx="4870">
                  <c:v>-0.27173000000000003</c:v>
                </c:pt>
                <c:pt idx="4871">
                  <c:v>-0.26880500000000002</c:v>
                </c:pt>
                <c:pt idx="4872">
                  <c:v>-0.265847</c:v>
                </c:pt>
                <c:pt idx="4873">
                  <c:v>-0.26285700000000001</c:v>
                </c:pt>
                <c:pt idx="4874">
                  <c:v>-0.25983899999999999</c:v>
                </c:pt>
                <c:pt idx="4875">
                  <c:v>-0.25679400000000002</c:v>
                </c:pt>
                <c:pt idx="4876">
                  <c:v>-0.25372099999999997</c:v>
                </c:pt>
                <c:pt idx="4877">
                  <c:v>-0.25062200000000001</c:v>
                </c:pt>
                <c:pt idx="4878">
                  <c:v>-0.247502</c:v>
                </c:pt>
                <c:pt idx="4879">
                  <c:v>-0.244369</c:v>
                </c:pt>
                <c:pt idx="4880">
                  <c:v>-0.24122299999999999</c:v>
                </c:pt>
                <c:pt idx="4881">
                  <c:v>-0.238068</c:v>
                </c:pt>
                <c:pt idx="4882">
                  <c:v>-0.234907</c:v>
                </c:pt>
                <c:pt idx="4883">
                  <c:v>-0.231739</c:v>
                </c:pt>
                <c:pt idx="4884">
                  <c:v>-0.22856199999999999</c:v>
                </c:pt>
                <c:pt idx="4885">
                  <c:v>-0.225379</c:v>
                </c:pt>
                <c:pt idx="4886">
                  <c:v>-0.22219700000000001</c:v>
                </c:pt>
                <c:pt idx="4887">
                  <c:v>-0.21901599999999999</c:v>
                </c:pt>
                <c:pt idx="4888">
                  <c:v>-0.215835</c:v>
                </c:pt>
                <c:pt idx="4889">
                  <c:v>-0.21265500000000001</c:v>
                </c:pt>
                <c:pt idx="4890">
                  <c:v>-0.209485</c:v>
                </c:pt>
                <c:pt idx="4891">
                  <c:v>-0.20632600000000001</c:v>
                </c:pt>
                <c:pt idx="4892">
                  <c:v>-0.203181</c:v>
                </c:pt>
                <c:pt idx="4893">
                  <c:v>-0.20005200000000001</c:v>
                </c:pt>
                <c:pt idx="4894">
                  <c:v>-0.19694500000000001</c:v>
                </c:pt>
                <c:pt idx="4895">
                  <c:v>-0.19386400000000001</c:v>
                </c:pt>
                <c:pt idx="4896">
                  <c:v>-0.19081200000000001</c:v>
                </c:pt>
                <c:pt idx="4897">
                  <c:v>-0.18779399999999999</c:v>
                </c:pt>
                <c:pt idx="4898">
                  <c:v>-0.18481300000000001</c:v>
                </c:pt>
                <c:pt idx="4899">
                  <c:v>-0.181869</c:v>
                </c:pt>
                <c:pt idx="4900">
                  <c:v>-0.17896300000000001</c:v>
                </c:pt>
                <c:pt idx="4901">
                  <c:v>-0.176092</c:v>
                </c:pt>
                <c:pt idx="4902">
                  <c:v>-0.173262</c:v>
                </c:pt>
                <c:pt idx="4903">
                  <c:v>-0.17047399999999999</c:v>
                </c:pt>
                <c:pt idx="4904">
                  <c:v>-0.16773099999999999</c:v>
                </c:pt>
                <c:pt idx="4905">
                  <c:v>-0.16503499999999999</c:v>
                </c:pt>
                <c:pt idx="4906">
                  <c:v>-0.162388</c:v>
                </c:pt>
                <c:pt idx="4907">
                  <c:v>-0.15978899999999999</c:v>
                </c:pt>
                <c:pt idx="4908">
                  <c:v>-0.15723699999999999</c:v>
                </c:pt>
                <c:pt idx="4909">
                  <c:v>-0.15473500000000001</c:v>
                </c:pt>
                <c:pt idx="4910">
                  <c:v>-0.152286</c:v>
                </c:pt>
                <c:pt idx="4911">
                  <c:v>-0.149891</c:v>
                </c:pt>
                <c:pt idx="4912">
                  <c:v>-0.14755099999999999</c:v>
                </c:pt>
                <c:pt idx="4913">
                  <c:v>-0.14526500000000001</c:v>
                </c:pt>
                <c:pt idx="4914">
                  <c:v>-0.14303399999999999</c:v>
                </c:pt>
                <c:pt idx="4915">
                  <c:v>-0.14085900000000001</c:v>
                </c:pt>
                <c:pt idx="4916">
                  <c:v>-0.138741</c:v>
                </c:pt>
                <c:pt idx="4917">
                  <c:v>-0.136681</c:v>
                </c:pt>
                <c:pt idx="4918">
                  <c:v>-0.13467599999999999</c:v>
                </c:pt>
                <c:pt idx="4919">
                  <c:v>-0.13272500000000001</c:v>
                </c:pt>
                <c:pt idx="4920">
                  <c:v>-0.130824</c:v>
                </c:pt>
                <c:pt idx="4921">
                  <c:v>-0.12897600000000001</c:v>
                </c:pt>
                <c:pt idx="4922">
                  <c:v>-0.127193</c:v>
                </c:pt>
                <c:pt idx="4923">
                  <c:v>-0.12548300000000001</c:v>
                </c:pt>
                <c:pt idx="4924">
                  <c:v>-0.123848</c:v>
                </c:pt>
                <c:pt idx="4925">
                  <c:v>-0.12228600000000001</c:v>
                </c:pt>
                <c:pt idx="4926">
                  <c:v>-0.120795</c:v>
                </c:pt>
                <c:pt idx="4927">
                  <c:v>-0.11937399999999999</c:v>
                </c:pt>
                <c:pt idx="4928">
                  <c:v>-0.118023</c:v>
                </c:pt>
                <c:pt idx="4929">
                  <c:v>-0.116742</c:v>
                </c:pt>
                <c:pt idx="4930">
                  <c:v>-0.115537</c:v>
                </c:pt>
                <c:pt idx="4931">
                  <c:v>-0.11441</c:v>
                </c:pt>
                <c:pt idx="4932">
                  <c:v>-0.11336300000000001</c:v>
                </c:pt>
                <c:pt idx="4933">
                  <c:v>-0.11239399999999999</c:v>
                </c:pt>
                <c:pt idx="4934">
                  <c:v>-0.111502</c:v>
                </c:pt>
                <c:pt idx="4935">
                  <c:v>-0.11068500000000001</c:v>
                </c:pt>
                <c:pt idx="4936">
                  <c:v>-0.109939</c:v>
                </c:pt>
                <c:pt idx="4937">
                  <c:v>-0.109265</c:v>
                </c:pt>
                <c:pt idx="4938">
                  <c:v>-0.108664</c:v>
                </c:pt>
                <c:pt idx="4939">
                  <c:v>-0.108137</c:v>
                </c:pt>
                <c:pt idx="4940">
                  <c:v>-0.107686</c:v>
                </c:pt>
                <c:pt idx="4941">
                  <c:v>-0.107311</c:v>
                </c:pt>
                <c:pt idx="4942">
                  <c:v>-0.107015</c:v>
                </c:pt>
                <c:pt idx="4943">
                  <c:v>-0.106795</c:v>
                </c:pt>
                <c:pt idx="4944">
                  <c:v>-0.10664899999999999</c:v>
                </c:pt>
                <c:pt idx="4945">
                  <c:v>-0.106576</c:v>
                </c:pt>
                <c:pt idx="4946">
                  <c:v>-0.106583</c:v>
                </c:pt>
                <c:pt idx="4947">
                  <c:v>-0.106669</c:v>
                </c:pt>
                <c:pt idx="4948">
                  <c:v>-0.106836</c:v>
                </c:pt>
                <c:pt idx="4949">
                  <c:v>-0.107081</c:v>
                </c:pt>
                <c:pt idx="4950">
                  <c:v>-0.107405</c:v>
                </c:pt>
                <c:pt idx="4951">
                  <c:v>-0.107807</c:v>
                </c:pt>
                <c:pt idx="4952">
                  <c:v>-0.10828699999999999</c:v>
                </c:pt>
                <c:pt idx="4953">
                  <c:v>-0.10884099999999999</c:v>
                </c:pt>
                <c:pt idx="4954">
                  <c:v>-0.10946699999999999</c:v>
                </c:pt>
                <c:pt idx="4955">
                  <c:v>-0.110169</c:v>
                </c:pt>
                <c:pt idx="4956">
                  <c:v>-0.110944</c:v>
                </c:pt>
                <c:pt idx="4957">
                  <c:v>-0.111789</c:v>
                </c:pt>
                <c:pt idx="4958">
                  <c:v>-0.11269800000000001</c:v>
                </c:pt>
                <c:pt idx="4959">
                  <c:v>-0.11366999999999999</c:v>
                </c:pt>
                <c:pt idx="4960">
                  <c:v>-0.114707</c:v>
                </c:pt>
                <c:pt idx="4961">
                  <c:v>-0.11580799999999999</c:v>
                </c:pt>
                <c:pt idx="4962">
                  <c:v>-0.11697299999999999</c:v>
                </c:pt>
                <c:pt idx="4963">
                  <c:v>-0.118196</c:v>
                </c:pt>
                <c:pt idx="4964">
                  <c:v>-0.119473</c:v>
                </c:pt>
                <c:pt idx="4965">
                  <c:v>-0.12080200000000001</c:v>
                </c:pt>
                <c:pt idx="4966">
                  <c:v>-0.122183</c:v>
                </c:pt>
                <c:pt idx="4967">
                  <c:v>-0.123617</c:v>
                </c:pt>
                <c:pt idx="4968">
                  <c:v>-0.12510499999999999</c:v>
                </c:pt>
                <c:pt idx="4969">
                  <c:v>-0.12664400000000001</c:v>
                </c:pt>
                <c:pt idx="4970">
                  <c:v>-0.12823200000000001</c:v>
                </c:pt>
                <c:pt idx="4971">
                  <c:v>-0.12986500000000001</c:v>
                </c:pt>
                <c:pt idx="4972">
                  <c:v>-0.13154099999999999</c:v>
                </c:pt>
                <c:pt idx="4973">
                  <c:v>-0.13326099999999999</c:v>
                </c:pt>
                <c:pt idx="4974">
                  <c:v>-0.135023</c:v>
                </c:pt>
                <c:pt idx="4975">
                  <c:v>-0.136825</c:v>
                </c:pt>
                <c:pt idx="4976">
                  <c:v>-0.13866500000000001</c:v>
                </c:pt>
                <c:pt idx="4977">
                  <c:v>-0.14054</c:v>
                </c:pt>
                <c:pt idx="4978">
                  <c:v>-0.14244699999999999</c:v>
                </c:pt>
                <c:pt idx="4979">
                  <c:v>-0.14438699999999999</c:v>
                </c:pt>
                <c:pt idx="4980">
                  <c:v>-0.14635899999999999</c:v>
                </c:pt>
                <c:pt idx="4981">
                  <c:v>-0.14836099999999999</c:v>
                </c:pt>
                <c:pt idx="4982">
                  <c:v>-0.150394</c:v>
                </c:pt>
                <c:pt idx="4983">
                  <c:v>-0.15245700000000001</c:v>
                </c:pt>
                <c:pt idx="4984">
                  <c:v>-0.15454300000000001</c:v>
                </c:pt>
                <c:pt idx="4985">
                  <c:v>-0.15664400000000001</c:v>
                </c:pt>
                <c:pt idx="4986">
                  <c:v>-0.15875900000000001</c:v>
                </c:pt>
                <c:pt idx="4987">
                  <c:v>-0.160888</c:v>
                </c:pt>
                <c:pt idx="4988">
                  <c:v>-0.16303100000000001</c:v>
                </c:pt>
                <c:pt idx="4989">
                  <c:v>-0.165185</c:v>
                </c:pt>
                <c:pt idx="4990">
                  <c:v>-0.167351</c:v>
                </c:pt>
                <c:pt idx="4991">
                  <c:v>-0.16952900000000001</c:v>
                </c:pt>
                <c:pt idx="4992">
                  <c:v>-0.17171900000000001</c:v>
                </c:pt>
                <c:pt idx="4993">
                  <c:v>-0.17392299999999999</c:v>
                </c:pt>
                <c:pt idx="4994">
                  <c:v>-0.17613599999999999</c:v>
                </c:pt>
                <c:pt idx="4995">
                  <c:v>-0.17835300000000001</c:v>
                </c:pt>
                <c:pt idx="4996">
                  <c:v>-0.18057200000000001</c:v>
                </c:pt>
                <c:pt idx="4997">
                  <c:v>-0.18279500000000001</c:v>
                </c:pt>
                <c:pt idx="4998">
                  <c:v>-0.185029</c:v>
                </c:pt>
                <c:pt idx="4999">
                  <c:v>-0.187276</c:v>
                </c:pt>
                <c:pt idx="5000">
                  <c:v>-0.18953600000000001</c:v>
                </c:pt>
                <c:pt idx="5001">
                  <c:v>-0.191803</c:v>
                </c:pt>
                <c:pt idx="5002">
                  <c:v>-0.194074</c:v>
                </c:pt>
                <c:pt idx="5003">
                  <c:v>-0.19634799999999999</c:v>
                </c:pt>
                <c:pt idx="5004">
                  <c:v>-0.198626</c:v>
                </c:pt>
                <c:pt idx="5005">
                  <c:v>-0.200906</c:v>
                </c:pt>
                <c:pt idx="5006">
                  <c:v>-0.203182</c:v>
                </c:pt>
                <c:pt idx="5007">
                  <c:v>-0.205455</c:v>
                </c:pt>
                <c:pt idx="5008">
                  <c:v>-0.20772699999999999</c:v>
                </c:pt>
                <c:pt idx="5009">
                  <c:v>-0.20999699999999999</c:v>
                </c:pt>
                <c:pt idx="5010">
                  <c:v>-0.21226100000000001</c:v>
                </c:pt>
                <c:pt idx="5011">
                  <c:v>-0.21452099999999999</c:v>
                </c:pt>
                <c:pt idx="5012">
                  <c:v>-0.21676899999999999</c:v>
                </c:pt>
                <c:pt idx="5013">
                  <c:v>-0.21900500000000001</c:v>
                </c:pt>
                <c:pt idx="5014">
                  <c:v>-0.22122800000000001</c:v>
                </c:pt>
                <c:pt idx="5015">
                  <c:v>-0.22342000000000001</c:v>
                </c:pt>
                <c:pt idx="5016">
                  <c:v>-0.225545</c:v>
                </c:pt>
                <c:pt idx="5017">
                  <c:v>-0.22762199999999999</c:v>
                </c:pt>
                <c:pt idx="5018">
                  <c:v>-0.22969100000000001</c:v>
                </c:pt>
                <c:pt idx="5019">
                  <c:v>-0.231742</c:v>
                </c:pt>
                <c:pt idx="5020">
                  <c:v>-0.23376</c:v>
                </c:pt>
                <c:pt idx="5021">
                  <c:v>-0.23575699999999999</c:v>
                </c:pt>
                <c:pt idx="5022">
                  <c:v>-0.23774100000000001</c:v>
                </c:pt>
                <c:pt idx="5023">
                  <c:v>-0.23971300000000001</c:v>
                </c:pt>
                <c:pt idx="5024">
                  <c:v>-0.24167</c:v>
                </c:pt>
                <c:pt idx="5025">
                  <c:v>-0.243612</c:v>
                </c:pt>
                <c:pt idx="5026">
                  <c:v>-0.24553700000000001</c:v>
                </c:pt>
                <c:pt idx="5027">
                  <c:v>-0.247445</c:v>
                </c:pt>
                <c:pt idx="5028">
                  <c:v>-0.24933900000000001</c:v>
                </c:pt>
                <c:pt idx="5029">
                  <c:v>-0.25122299999999997</c:v>
                </c:pt>
                <c:pt idx="5030">
                  <c:v>-0.25309399999999999</c:v>
                </c:pt>
                <c:pt idx="5031">
                  <c:v>-0.25495200000000001</c:v>
                </c:pt>
                <c:pt idx="5032">
                  <c:v>-0.256799</c:v>
                </c:pt>
                <c:pt idx="5033">
                  <c:v>-0.25863700000000001</c:v>
                </c:pt>
                <c:pt idx="5034">
                  <c:v>-0.26046799999999998</c:v>
                </c:pt>
                <c:pt idx="5035">
                  <c:v>-0.262291</c:v>
                </c:pt>
                <c:pt idx="5036">
                  <c:v>-0.264102</c:v>
                </c:pt>
                <c:pt idx="5037">
                  <c:v>-0.26589600000000002</c:v>
                </c:pt>
                <c:pt idx="5038">
                  <c:v>-0.26767000000000002</c:v>
                </c:pt>
                <c:pt idx="5039">
                  <c:v>-0.26942199999999999</c:v>
                </c:pt>
                <c:pt idx="5040">
                  <c:v>-0.271152</c:v>
                </c:pt>
                <c:pt idx="5041">
                  <c:v>-0.27285900000000002</c:v>
                </c:pt>
                <c:pt idx="5042">
                  <c:v>-0.27454099999999998</c:v>
                </c:pt>
                <c:pt idx="5043">
                  <c:v>-0.276198</c:v>
                </c:pt>
                <c:pt idx="5044">
                  <c:v>-0.27782899999999999</c:v>
                </c:pt>
                <c:pt idx="5045">
                  <c:v>-0.27943099999999998</c:v>
                </c:pt>
                <c:pt idx="5046">
                  <c:v>-0.28100199999999997</c:v>
                </c:pt>
                <c:pt idx="5047">
                  <c:v>-0.28254000000000001</c:v>
                </c:pt>
                <c:pt idx="5048">
                  <c:v>-0.28404400000000002</c:v>
                </c:pt>
                <c:pt idx="5049">
                  <c:v>-0.28551399999999999</c:v>
                </c:pt>
                <c:pt idx="5050">
                  <c:v>-0.28695199999999998</c:v>
                </c:pt>
                <c:pt idx="5051">
                  <c:v>-0.28835899999999998</c:v>
                </c:pt>
                <c:pt idx="5052">
                  <c:v>-0.28973500000000002</c:v>
                </c:pt>
                <c:pt idx="5053">
                  <c:v>-0.29108099999999998</c:v>
                </c:pt>
                <c:pt idx="5054">
                  <c:v>-0.29239599999999999</c:v>
                </c:pt>
                <c:pt idx="5055">
                  <c:v>-0.29368100000000003</c:v>
                </c:pt>
                <c:pt idx="5056">
                  <c:v>-0.29493399999999997</c:v>
                </c:pt>
                <c:pt idx="5057">
                  <c:v>-0.29615399999999997</c:v>
                </c:pt>
                <c:pt idx="5058">
                  <c:v>-0.29733900000000002</c:v>
                </c:pt>
                <c:pt idx="5059">
                  <c:v>-0.29848599999999997</c:v>
                </c:pt>
                <c:pt idx="5060">
                  <c:v>-0.299591</c:v>
                </c:pt>
                <c:pt idx="5061">
                  <c:v>-0.30065399999999998</c:v>
                </c:pt>
                <c:pt idx="5062">
                  <c:v>-0.301674</c:v>
                </c:pt>
                <c:pt idx="5063">
                  <c:v>-0.30264799999999997</c:v>
                </c:pt>
                <c:pt idx="5064">
                  <c:v>-0.30357400000000001</c:v>
                </c:pt>
                <c:pt idx="5065">
                  <c:v>-0.30444700000000002</c:v>
                </c:pt>
                <c:pt idx="5066">
                  <c:v>-0.30526500000000001</c:v>
                </c:pt>
                <c:pt idx="5067">
                  <c:v>-0.30602299999999999</c:v>
                </c:pt>
                <c:pt idx="5068">
                  <c:v>-0.30672199999999999</c:v>
                </c:pt>
                <c:pt idx="5069">
                  <c:v>-0.30736000000000002</c:v>
                </c:pt>
                <c:pt idx="5070">
                  <c:v>-0.30793799999999999</c:v>
                </c:pt>
                <c:pt idx="5071">
                  <c:v>-0.30846000000000001</c:v>
                </c:pt>
                <c:pt idx="5072">
                  <c:v>-0.30892700000000001</c:v>
                </c:pt>
                <c:pt idx="5073">
                  <c:v>-0.30933899999999998</c:v>
                </c:pt>
                <c:pt idx="5074">
                  <c:v>-0.30969799999999997</c:v>
                </c:pt>
                <c:pt idx="5075">
                  <c:v>-0.310002</c:v>
                </c:pt>
                <c:pt idx="5076">
                  <c:v>-0.310253</c:v>
                </c:pt>
                <c:pt idx="5077">
                  <c:v>-0.31044699999999997</c:v>
                </c:pt>
                <c:pt idx="5078">
                  <c:v>-0.31058200000000002</c:v>
                </c:pt>
                <c:pt idx="5079">
                  <c:v>-0.31065700000000002</c:v>
                </c:pt>
                <c:pt idx="5080">
                  <c:v>-0.310672</c:v>
                </c:pt>
                <c:pt idx="5081">
                  <c:v>-0.31062699999999999</c:v>
                </c:pt>
                <c:pt idx="5082">
                  <c:v>-0.31051299999999998</c:v>
                </c:pt>
                <c:pt idx="5083">
                  <c:v>-0.31032500000000002</c:v>
                </c:pt>
                <c:pt idx="5084">
                  <c:v>-0.310058</c:v>
                </c:pt>
                <c:pt idx="5085">
                  <c:v>-0.30971300000000002</c:v>
                </c:pt>
                <c:pt idx="5086">
                  <c:v>-0.30928899999999998</c:v>
                </c:pt>
                <c:pt idx="5087">
                  <c:v>-0.30878699999999998</c:v>
                </c:pt>
                <c:pt idx="5088">
                  <c:v>-0.30820399999999998</c:v>
                </c:pt>
                <c:pt idx="5089">
                  <c:v>-0.30753900000000001</c:v>
                </c:pt>
                <c:pt idx="5090">
                  <c:v>-0.306782</c:v>
                </c:pt>
                <c:pt idx="5091">
                  <c:v>-0.30593199999999998</c:v>
                </c:pt>
                <c:pt idx="5092">
                  <c:v>-0.30499300000000001</c:v>
                </c:pt>
                <c:pt idx="5093">
                  <c:v>-0.303975</c:v>
                </c:pt>
                <c:pt idx="5094">
                  <c:v>-0.30287999999999998</c:v>
                </c:pt>
                <c:pt idx="5095">
                  <c:v>-0.30170999999999998</c:v>
                </c:pt>
                <c:pt idx="5096">
                  <c:v>-0.30046</c:v>
                </c:pt>
                <c:pt idx="5097">
                  <c:v>-0.299128</c:v>
                </c:pt>
                <c:pt idx="5098">
                  <c:v>-0.29771199999999998</c:v>
                </c:pt>
                <c:pt idx="5099">
                  <c:v>-0.29620800000000003</c:v>
                </c:pt>
                <c:pt idx="5100">
                  <c:v>-0.29461399999999999</c:v>
                </c:pt>
                <c:pt idx="5101">
                  <c:v>-0.292933</c:v>
                </c:pt>
                <c:pt idx="5102">
                  <c:v>-0.29116799999999998</c:v>
                </c:pt>
                <c:pt idx="5103">
                  <c:v>-0.28932400000000003</c:v>
                </c:pt>
                <c:pt idx="5104">
                  <c:v>-0.28740199999999999</c:v>
                </c:pt>
                <c:pt idx="5105">
                  <c:v>-0.28540399999999999</c:v>
                </c:pt>
                <c:pt idx="5106">
                  <c:v>-0.283327</c:v>
                </c:pt>
                <c:pt idx="5107">
                  <c:v>-0.28117700000000001</c:v>
                </c:pt>
                <c:pt idx="5108">
                  <c:v>-0.27895399999999998</c:v>
                </c:pt>
                <c:pt idx="5109">
                  <c:v>-0.27664</c:v>
                </c:pt>
                <c:pt idx="5110">
                  <c:v>-0.27421299999999998</c:v>
                </c:pt>
                <c:pt idx="5111">
                  <c:v>-0.27169199999999999</c:v>
                </c:pt>
                <c:pt idx="5112">
                  <c:v>-0.26909100000000002</c:v>
                </c:pt>
                <c:pt idx="5113">
                  <c:v>-0.266401</c:v>
                </c:pt>
                <c:pt idx="5114">
                  <c:v>-0.26361600000000002</c:v>
                </c:pt>
                <c:pt idx="5115">
                  <c:v>-0.260745</c:v>
                </c:pt>
                <c:pt idx="5116">
                  <c:v>-0.25779099999999999</c:v>
                </c:pt>
                <c:pt idx="5117">
                  <c:v>-0.25475199999999998</c:v>
                </c:pt>
                <c:pt idx="5118">
                  <c:v>-0.25162899999999999</c:v>
                </c:pt>
                <c:pt idx="5119">
                  <c:v>-0.248422</c:v>
                </c:pt>
                <c:pt idx="5120">
                  <c:v>-0.24512900000000001</c:v>
                </c:pt>
                <c:pt idx="5121">
                  <c:v>-0.24175099999999999</c:v>
                </c:pt>
                <c:pt idx="5122">
                  <c:v>-0.238291</c:v>
                </c:pt>
                <c:pt idx="5123">
                  <c:v>-0.23475399999999999</c:v>
                </c:pt>
                <c:pt idx="5124">
                  <c:v>-0.23114699999999999</c:v>
                </c:pt>
                <c:pt idx="5125">
                  <c:v>-0.22747200000000001</c:v>
                </c:pt>
                <c:pt idx="5126">
                  <c:v>-0.22373299999999999</c:v>
                </c:pt>
                <c:pt idx="5127">
                  <c:v>-0.21993099999999999</c:v>
                </c:pt>
                <c:pt idx="5128">
                  <c:v>-0.21607100000000001</c:v>
                </c:pt>
                <c:pt idx="5129">
                  <c:v>-0.21215700000000001</c:v>
                </c:pt>
                <c:pt idx="5130">
                  <c:v>-0.20819099999999999</c:v>
                </c:pt>
                <c:pt idx="5131">
                  <c:v>-0.20417199999999999</c:v>
                </c:pt>
                <c:pt idx="5132">
                  <c:v>-0.200101</c:v>
                </c:pt>
                <c:pt idx="5133">
                  <c:v>-0.19598399999999999</c:v>
                </c:pt>
                <c:pt idx="5134">
                  <c:v>-0.19182299999999999</c:v>
                </c:pt>
                <c:pt idx="5135">
                  <c:v>-0.18761900000000001</c:v>
                </c:pt>
                <c:pt idx="5136">
                  <c:v>-0.18337300000000001</c:v>
                </c:pt>
                <c:pt idx="5137">
                  <c:v>-0.179086</c:v>
                </c:pt>
                <c:pt idx="5138">
                  <c:v>-0.174761</c:v>
                </c:pt>
                <c:pt idx="5139">
                  <c:v>-0.170401</c:v>
                </c:pt>
                <c:pt idx="5140">
                  <c:v>-0.165996</c:v>
                </c:pt>
                <c:pt idx="5141">
                  <c:v>-0.161527</c:v>
                </c:pt>
                <c:pt idx="5142">
                  <c:v>-0.15700500000000001</c:v>
                </c:pt>
                <c:pt idx="5143">
                  <c:v>-0.15245700000000001</c:v>
                </c:pt>
                <c:pt idx="5144">
                  <c:v>-0.14788100000000001</c:v>
                </c:pt>
                <c:pt idx="5145">
                  <c:v>-0.14327300000000001</c:v>
                </c:pt>
                <c:pt idx="5146">
                  <c:v>-0.13864000000000001</c:v>
                </c:pt>
                <c:pt idx="5147">
                  <c:v>-0.133992</c:v>
                </c:pt>
                <c:pt idx="5148">
                  <c:v>-0.129332</c:v>
                </c:pt>
                <c:pt idx="5149">
                  <c:v>-0.12466099999999999</c:v>
                </c:pt>
                <c:pt idx="5150">
                  <c:v>-0.11998300000000001</c:v>
                </c:pt>
                <c:pt idx="5151">
                  <c:v>-0.115298</c:v>
                </c:pt>
                <c:pt idx="5152">
                  <c:v>-0.110611</c:v>
                </c:pt>
                <c:pt idx="5153">
                  <c:v>-0.10592500000000001</c:v>
                </c:pt>
                <c:pt idx="5154">
                  <c:v>-0.101245</c:v>
                </c:pt>
                <c:pt idx="5155">
                  <c:v>-9.6572500000000006E-2</c:v>
                </c:pt>
                <c:pt idx="5156">
                  <c:v>-9.1912400000000005E-2</c:v>
                </c:pt>
                <c:pt idx="5157">
                  <c:v>-8.7269799999999995E-2</c:v>
                </c:pt>
                <c:pt idx="5158">
                  <c:v>-8.2649500000000001E-2</c:v>
                </c:pt>
                <c:pt idx="5159">
                  <c:v>-7.8055200000000005E-2</c:v>
                </c:pt>
                <c:pt idx="5160">
                  <c:v>-7.34905E-2</c:v>
                </c:pt>
                <c:pt idx="5161">
                  <c:v>-6.8957900000000003E-2</c:v>
                </c:pt>
                <c:pt idx="5162">
                  <c:v>-6.4460000000000003E-2</c:v>
                </c:pt>
                <c:pt idx="5163">
                  <c:v>-5.9999799999999999E-2</c:v>
                </c:pt>
                <c:pt idx="5164">
                  <c:v>-5.5580699999999997E-2</c:v>
                </c:pt>
                <c:pt idx="5165">
                  <c:v>-5.1206000000000002E-2</c:v>
                </c:pt>
                <c:pt idx="5166">
                  <c:v>-4.6878700000000002E-2</c:v>
                </c:pt>
                <c:pt idx="5167">
                  <c:v>-4.26022E-2</c:v>
                </c:pt>
                <c:pt idx="5168">
                  <c:v>-3.8379700000000003E-2</c:v>
                </c:pt>
                <c:pt idx="5169">
                  <c:v>-3.42125E-2</c:v>
                </c:pt>
                <c:pt idx="5170">
                  <c:v>-3.0101599999999999E-2</c:v>
                </c:pt>
                <c:pt idx="5171">
                  <c:v>-2.6049900000000001E-2</c:v>
                </c:pt>
                <c:pt idx="5172">
                  <c:v>-2.2060900000000001E-2</c:v>
                </c:pt>
                <c:pt idx="5173">
                  <c:v>-1.81383E-2</c:v>
                </c:pt>
                <c:pt idx="5174">
                  <c:v>-1.42869E-2</c:v>
                </c:pt>
                <c:pt idx="5175">
                  <c:v>-1.05098E-2</c:v>
                </c:pt>
                <c:pt idx="5176" formatCode="0.00E+00">
                  <c:v>-6.8083199999999996E-3</c:v>
                </c:pt>
                <c:pt idx="5177" formatCode="0.00E+00">
                  <c:v>-3.1843599999999998E-3</c:v>
                </c:pt>
                <c:pt idx="5178" formatCode="0.00E+00">
                  <c:v>3.5931500000000002E-4</c:v>
                </c:pt>
                <c:pt idx="5179" formatCode="0.00E+00">
                  <c:v>3.8197399999999999E-3</c:v>
                </c:pt>
                <c:pt idx="5180" formatCode="0.00E+00">
                  <c:v>7.1939500000000002E-3</c:v>
                </c:pt>
                <c:pt idx="5181">
                  <c:v>1.04785E-2</c:v>
                </c:pt>
                <c:pt idx="5182">
                  <c:v>1.3670399999999999E-2</c:v>
                </c:pt>
                <c:pt idx="5183">
                  <c:v>1.67694E-2</c:v>
                </c:pt>
                <c:pt idx="5184">
                  <c:v>1.9776100000000001E-2</c:v>
                </c:pt>
                <c:pt idx="5185">
                  <c:v>2.2688699999999999E-2</c:v>
                </c:pt>
                <c:pt idx="5186">
                  <c:v>2.5502799999999999E-2</c:v>
                </c:pt>
                <c:pt idx="5187">
                  <c:v>2.8214699999999999E-2</c:v>
                </c:pt>
                <c:pt idx="5188">
                  <c:v>3.08212E-2</c:v>
                </c:pt>
                <c:pt idx="5189">
                  <c:v>3.3320900000000001E-2</c:v>
                </c:pt>
                <c:pt idx="5190">
                  <c:v>3.5714599999999999E-2</c:v>
                </c:pt>
                <c:pt idx="5191">
                  <c:v>3.8002800000000003E-2</c:v>
                </c:pt>
                <c:pt idx="5192">
                  <c:v>4.0184600000000001E-2</c:v>
                </c:pt>
                <c:pt idx="5193">
                  <c:v>4.2257799999999998E-2</c:v>
                </c:pt>
                <c:pt idx="5194">
                  <c:v>4.4218800000000003E-2</c:v>
                </c:pt>
                <c:pt idx="5195">
                  <c:v>4.6064099999999997E-2</c:v>
                </c:pt>
                <c:pt idx="5196">
                  <c:v>4.7791E-2</c:v>
                </c:pt>
                <c:pt idx="5197">
                  <c:v>4.9397099999999999E-2</c:v>
                </c:pt>
                <c:pt idx="5198">
                  <c:v>5.0880099999999998E-2</c:v>
                </c:pt>
                <c:pt idx="5199">
                  <c:v>5.2239899999999999E-2</c:v>
                </c:pt>
                <c:pt idx="5200">
                  <c:v>5.3478100000000001E-2</c:v>
                </c:pt>
                <c:pt idx="5201">
                  <c:v>5.45946E-2</c:v>
                </c:pt>
                <c:pt idx="5202">
                  <c:v>5.5588400000000003E-2</c:v>
                </c:pt>
                <c:pt idx="5203">
                  <c:v>5.6459700000000002E-2</c:v>
                </c:pt>
                <c:pt idx="5204">
                  <c:v>5.7208099999999998E-2</c:v>
                </c:pt>
                <c:pt idx="5205">
                  <c:v>5.78322E-2</c:v>
                </c:pt>
                <c:pt idx="5206">
                  <c:v>5.8331000000000001E-2</c:v>
                </c:pt>
                <c:pt idx="5207">
                  <c:v>5.8705100000000003E-2</c:v>
                </c:pt>
                <c:pt idx="5208">
                  <c:v>5.8955899999999999E-2</c:v>
                </c:pt>
                <c:pt idx="5209">
                  <c:v>5.9084100000000001E-2</c:v>
                </c:pt>
                <c:pt idx="5210">
                  <c:v>5.9089700000000002E-2</c:v>
                </c:pt>
                <c:pt idx="5211">
                  <c:v>5.8972200000000002E-2</c:v>
                </c:pt>
                <c:pt idx="5212">
                  <c:v>5.8731199999999997E-2</c:v>
                </c:pt>
                <c:pt idx="5213">
                  <c:v>5.83662E-2</c:v>
                </c:pt>
                <c:pt idx="5214">
                  <c:v>5.7877900000000003E-2</c:v>
                </c:pt>
                <c:pt idx="5215">
                  <c:v>5.7270300000000003E-2</c:v>
                </c:pt>
                <c:pt idx="5216">
                  <c:v>5.65458E-2</c:v>
                </c:pt>
                <c:pt idx="5217">
                  <c:v>5.5703700000000002E-2</c:v>
                </c:pt>
                <c:pt idx="5218">
                  <c:v>5.4741999999999999E-2</c:v>
                </c:pt>
                <c:pt idx="5219">
                  <c:v>5.36593E-2</c:v>
                </c:pt>
                <c:pt idx="5220">
                  <c:v>5.2456200000000001E-2</c:v>
                </c:pt>
                <c:pt idx="5221">
                  <c:v>5.1136000000000001E-2</c:v>
                </c:pt>
                <c:pt idx="5222">
                  <c:v>4.9702200000000002E-2</c:v>
                </c:pt>
                <c:pt idx="5223">
                  <c:v>4.8156900000000002E-2</c:v>
                </c:pt>
                <c:pt idx="5224">
                  <c:v>4.6502099999999998E-2</c:v>
                </c:pt>
                <c:pt idx="5225">
                  <c:v>4.4739500000000001E-2</c:v>
                </c:pt>
                <c:pt idx="5226">
                  <c:v>4.28703E-2</c:v>
                </c:pt>
                <c:pt idx="5227">
                  <c:v>4.0895800000000003E-2</c:v>
                </c:pt>
                <c:pt idx="5228">
                  <c:v>3.88166E-2</c:v>
                </c:pt>
                <c:pt idx="5229">
                  <c:v>3.6633400000000003E-2</c:v>
                </c:pt>
                <c:pt idx="5230">
                  <c:v>3.43486E-2</c:v>
                </c:pt>
                <c:pt idx="5231">
                  <c:v>3.1966099999999997E-2</c:v>
                </c:pt>
                <c:pt idx="5232">
                  <c:v>2.9488799999999999E-2</c:v>
                </c:pt>
                <c:pt idx="5233">
                  <c:v>2.69194E-2</c:v>
                </c:pt>
                <c:pt idx="5234">
                  <c:v>2.4261700000000001E-2</c:v>
                </c:pt>
                <c:pt idx="5235">
                  <c:v>2.15202E-2</c:v>
                </c:pt>
                <c:pt idx="5236">
                  <c:v>1.8697100000000001E-2</c:v>
                </c:pt>
                <c:pt idx="5237">
                  <c:v>1.5794200000000001E-2</c:v>
                </c:pt>
                <c:pt idx="5238">
                  <c:v>1.28132E-2</c:v>
                </c:pt>
                <c:pt idx="5239" formatCode="0.00E+00">
                  <c:v>9.7562800000000009E-3</c:v>
                </c:pt>
                <c:pt idx="5240" formatCode="0.00E+00">
                  <c:v>6.6262100000000004E-3</c:v>
                </c:pt>
                <c:pt idx="5241" formatCode="0.00E+00">
                  <c:v>3.4259400000000001E-3</c:v>
                </c:pt>
                <c:pt idx="5242" formatCode="0.00E+00">
                  <c:v>1.5792900000000001E-4</c:v>
                </c:pt>
                <c:pt idx="5243" formatCode="0.00E+00">
                  <c:v>-3.1751800000000001E-3</c:v>
                </c:pt>
                <c:pt idx="5244" formatCode="0.00E+00">
                  <c:v>-6.5698299999999996E-3</c:v>
                </c:pt>
                <c:pt idx="5245">
                  <c:v>-1.0022E-2</c:v>
                </c:pt>
                <c:pt idx="5246">
                  <c:v>-1.3527900000000001E-2</c:v>
                </c:pt>
                <c:pt idx="5247">
                  <c:v>-1.7084499999999999E-2</c:v>
                </c:pt>
                <c:pt idx="5248">
                  <c:v>-2.0689200000000001E-2</c:v>
                </c:pt>
                <c:pt idx="5249">
                  <c:v>-2.4338700000000001E-2</c:v>
                </c:pt>
                <c:pt idx="5250">
                  <c:v>-2.80293E-2</c:v>
                </c:pt>
                <c:pt idx="5251">
                  <c:v>-3.1756899999999998E-2</c:v>
                </c:pt>
                <c:pt idx="5252">
                  <c:v>-3.5517199999999999E-2</c:v>
                </c:pt>
                <c:pt idx="5253">
                  <c:v>-3.9306199999999999E-2</c:v>
                </c:pt>
                <c:pt idx="5254">
                  <c:v>-4.3120499999999999E-2</c:v>
                </c:pt>
                <c:pt idx="5255">
                  <c:v>-4.6956100000000001E-2</c:v>
                </c:pt>
                <c:pt idx="5256">
                  <c:v>-5.0808499999999999E-2</c:v>
                </c:pt>
                <c:pt idx="5257">
                  <c:v>-5.4673699999999999E-2</c:v>
                </c:pt>
                <c:pt idx="5258">
                  <c:v>-5.8547700000000001E-2</c:v>
                </c:pt>
                <c:pt idx="5259">
                  <c:v>-6.24264E-2</c:v>
                </c:pt>
                <c:pt idx="5260">
                  <c:v>-6.6306199999999996E-2</c:v>
                </c:pt>
                <c:pt idx="5261">
                  <c:v>-7.0183599999999999E-2</c:v>
                </c:pt>
                <c:pt idx="5262">
                  <c:v>-7.4054499999999995E-2</c:v>
                </c:pt>
                <c:pt idx="5263">
                  <c:v>-7.7914300000000006E-2</c:v>
                </c:pt>
                <c:pt idx="5264">
                  <c:v>-8.1758200000000003E-2</c:v>
                </c:pt>
                <c:pt idx="5265">
                  <c:v>-8.5582099999999994E-2</c:v>
                </c:pt>
                <c:pt idx="5266">
                  <c:v>-8.9383000000000004E-2</c:v>
                </c:pt>
                <c:pt idx="5267">
                  <c:v>-9.3158599999999994E-2</c:v>
                </c:pt>
                <c:pt idx="5268">
                  <c:v>-9.6905699999999997E-2</c:v>
                </c:pt>
                <c:pt idx="5269">
                  <c:v>-0.100621</c:v>
                </c:pt>
                <c:pt idx="5270">
                  <c:v>-0.10430200000000001</c:v>
                </c:pt>
                <c:pt idx="5271">
                  <c:v>-0.107945</c:v>
                </c:pt>
                <c:pt idx="5272">
                  <c:v>-0.11154699999999999</c:v>
                </c:pt>
                <c:pt idx="5273">
                  <c:v>-0.115103</c:v>
                </c:pt>
                <c:pt idx="5274">
                  <c:v>-0.118613</c:v>
                </c:pt>
                <c:pt idx="5275">
                  <c:v>-0.122072</c:v>
                </c:pt>
                <c:pt idx="5276">
                  <c:v>-0.125475</c:v>
                </c:pt>
                <c:pt idx="5277">
                  <c:v>-0.12881899999999999</c:v>
                </c:pt>
                <c:pt idx="5278">
                  <c:v>-0.132102</c:v>
                </c:pt>
                <c:pt idx="5279">
                  <c:v>-0.135321</c:v>
                </c:pt>
                <c:pt idx="5280">
                  <c:v>-0.13847200000000001</c:v>
                </c:pt>
                <c:pt idx="5281">
                  <c:v>-0.14155300000000001</c:v>
                </c:pt>
                <c:pt idx="5282">
                  <c:v>-0.14455999999999999</c:v>
                </c:pt>
                <c:pt idx="5283">
                  <c:v>-0.14748900000000001</c:v>
                </c:pt>
                <c:pt idx="5284">
                  <c:v>-0.15034</c:v>
                </c:pt>
                <c:pt idx="5285">
                  <c:v>-0.15310799999999999</c:v>
                </c:pt>
                <c:pt idx="5286">
                  <c:v>-0.15579100000000001</c:v>
                </c:pt>
                <c:pt idx="5287">
                  <c:v>-0.158385</c:v>
                </c:pt>
                <c:pt idx="5288">
                  <c:v>-0.160889</c:v>
                </c:pt>
                <c:pt idx="5289">
                  <c:v>-0.163299</c:v>
                </c:pt>
                <c:pt idx="5290">
                  <c:v>-0.16561200000000001</c:v>
                </c:pt>
                <c:pt idx="5291">
                  <c:v>-0.167828</c:v>
                </c:pt>
                <c:pt idx="5292">
                  <c:v>-0.16994300000000001</c:v>
                </c:pt>
                <c:pt idx="5293">
                  <c:v>-0.171956</c:v>
                </c:pt>
                <c:pt idx="5294">
                  <c:v>-0.17386299999999999</c:v>
                </c:pt>
                <c:pt idx="5295">
                  <c:v>-0.17566300000000001</c:v>
                </c:pt>
                <c:pt idx="5296">
                  <c:v>-0.17735200000000001</c:v>
                </c:pt>
                <c:pt idx="5297">
                  <c:v>-0.17893100000000001</c:v>
                </c:pt>
                <c:pt idx="5298">
                  <c:v>-0.180397</c:v>
                </c:pt>
                <c:pt idx="5299">
                  <c:v>-0.18174999999999999</c:v>
                </c:pt>
                <c:pt idx="5300">
                  <c:v>-0.18298800000000001</c:v>
                </c:pt>
                <c:pt idx="5301">
                  <c:v>-0.184112</c:v>
                </c:pt>
                <c:pt idx="5302">
                  <c:v>-0.18511900000000001</c:v>
                </c:pt>
                <c:pt idx="5303">
                  <c:v>-0.18600900000000001</c:v>
                </c:pt>
                <c:pt idx="5304">
                  <c:v>-0.186781</c:v>
                </c:pt>
                <c:pt idx="5305">
                  <c:v>-0.18743399999999999</c:v>
                </c:pt>
                <c:pt idx="5306">
                  <c:v>-0.187967</c:v>
                </c:pt>
                <c:pt idx="5307">
                  <c:v>-0.18837899999999999</c:v>
                </c:pt>
                <c:pt idx="5308">
                  <c:v>-0.188669</c:v>
                </c:pt>
                <c:pt idx="5309">
                  <c:v>-0.188836</c:v>
                </c:pt>
                <c:pt idx="5310">
                  <c:v>-0.18887899999999999</c:v>
                </c:pt>
                <c:pt idx="5311">
                  <c:v>-0.1888</c:v>
                </c:pt>
                <c:pt idx="5312">
                  <c:v>-0.18859500000000001</c:v>
                </c:pt>
                <c:pt idx="5313">
                  <c:v>-0.18826599999999999</c:v>
                </c:pt>
                <c:pt idx="5314">
                  <c:v>-0.18781200000000001</c:v>
                </c:pt>
                <c:pt idx="5315">
                  <c:v>-0.18723300000000001</c:v>
                </c:pt>
                <c:pt idx="5316">
                  <c:v>-0.18653</c:v>
                </c:pt>
                <c:pt idx="5317">
                  <c:v>-0.185701</c:v>
                </c:pt>
                <c:pt idx="5318">
                  <c:v>-0.184748</c:v>
                </c:pt>
                <c:pt idx="5319">
                  <c:v>-0.183671</c:v>
                </c:pt>
                <c:pt idx="5320">
                  <c:v>-0.18247099999999999</c:v>
                </c:pt>
                <c:pt idx="5321">
                  <c:v>-0.181148</c:v>
                </c:pt>
                <c:pt idx="5322">
                  <c:v>-0.179704</c:v>
                </c:pt>
                <c:pt idx="5323">
                  <c:v>-0.17813899999999999</c:v>
                </c:pt>
                <c:pt idx="5324">
                  <c:v>-0.176452</c:v>
                </c:pt>
                <c:pt idx="5325">
                  <c:v>-0.17464499999999999</c:v>
                </c:pt>
                <c:pt idx="5326">
                  <c:v>-0.17271800000000001</c:v>
                </c:pt>
                <c:pt idx="5327">
                  <c:v>-0.17067199999999999</c:v>
                </c:pt>
                <c:pt idx="5328">
                  <c:v>-0.16850799999999999</c:v>
                </c:pt>
                <c:pt idx="5329">
                  <c:v>-0.16622799999999999</c:v>
                </c:pt>
                <c:pt idx="5330">
                  <c:v>-0.16383300000000001</c:v>
                </c:pt>
                <c:pt idx="5331">
                  <c:v>-0.161326</c:v>
                </c:pt>
                <c:pt idx="5332">
                  <c:v>-0.15870799999999999</c:v>
                </c:pt>
                <c:pt idx="5333">
                  <c:v>-0.15597900000000001</c:v>
                </c:pt>
                <c:pt idx="5334">
                  <c:v>-0.153144</c:v>
                </c:pt>
                <c:pt idx="5335">
                  <c:v>-0.150202</c:v>
                </c:pt>
                <c:pt idx="5336">
                  <c:v>-0.14715600000000001</c:v>
                </c:pt>
                <c:pt idx="5337">
                  <c:v>-0.144007</c:v>
                </c:pt>
                <c:pt idx="5338">
                  <c:v>-0.14075799999999999</c:v>
                </c:pt>
                <c:pt idx="5339">
                  <c:v>-0.137409</c:v>
                </c:pt>
                <c:pt idx="5340">
                  <c:v>-0.133964</c:v>
                </c:pt>
                <c:pt idx="5341">
                  <c:v>-0.13042500000000001</c:v>
                </c:pt>
                <c:pt idx="5342">
                  <c:v>-0.12679399999999999</c:v>
                </c:pt>
                <c:pt idx="5343">
                  <c:v>-0.123074</c:v>
                </c:pt>
                <c:pt idx="5344">
                  <c:v>-0.119266</c:v>
                </c:pt>
                <c:pt idx="5345">
                  <c:v>-0.115374</c:v>
                </c:pt>
                <c:pt idx="5346">
                  <c:v>-0.1114</c:v>
                </c:pt>
                <c:pt idx="5347">
                  <c:v>-0.107345</c:v>
                </c:pt>
                <c:pt idx="5348">
                  <c:v>-0.103213</c:v>
                </c:pt>
                <c:pt idx="5349">
                  <c:v>-9.9006300000000005E-2</c:v>
                </c:pt>
                <c:pt idx="5350">
                  <c:v>-9.4728199999999999E-2</c:v>
                </c:pt>
                <c:pt idx="5351">
                  <c:v>-9.0381100000000006E-2</c:v>
                </c:pt>
                <c:pt idx="5352">
                  <c:v>-8.5968100000000006E-2</c:v>
                </c:pt>
                <c:pt idx="5353">
                  <c:v>-8.1492800000000004E-2</c:v>
                </c:pt>
                <c:pt idx="5354">
                  <c:v>-7.6958299999999993E-2</c:v>
                </c:pt>
                <c:pt idx="5355">
                  <c:v>-7.2367100000000004E-2</c:v>
                </c:pt>
                <c:pt idx="5356">
                  <c:v>-6.7721400000000001E-2</c:v>
                </c:pt>
                <c:pt idx="5357">
                  <c:v>-6.3023899999999994E-2</c:v>
                </c:pt>
                <c:pt idx="5358">
                  <c:v>-5.8277299999999997E-2</c:v>
                </c:pt>
                <c:pt idx="5359">
                  <c:v>-5.34846E-2</c:v>
                </c:pt>
                <c:pt idx="5360">
                  <c:v>-4.8648200000000003E-2</c:v>
                </c:pt>
                <c:pt idx="5361">
                  <c:v>-4.3771499999999998E-2</c:v>
                </c:pt>
                <c:pt idx="5362">
                  <c:v>-3.8857799999999998E-2</c:v>
                </c:pt>
                <c:pt idx="5363">
                  <c:v>-3.3910700000000002E-2</c:v>
                </c:pt>
                <c:pt idx="5364">
                  <c:v>-2.89336E-2</c:v>
                </c:pt>
                <c:pt idx="5365">
                  <c:v>-2.3929599999999999E-2</c:v>
                </c:pt>
                <c:pt idx="5366">
                  <c:v>-1.8901299999999999E-2</c:v>
                </c:pt>
                <c:pt idx="5367">
                  <c:v>-1.3851799999999999E-2</c:v>
                </c:pt>
                <c:pt idx="5368" formatCode="0.00E+00">
                  <c:v>-8.7842200000000006E-3</c:v>
                </c:pt>
                <c:pt idx="5369" formatCode="0.00E+00">
                  <c:v>-3.7023400000000001E-3</c:v>
                </c:pt>
                <c:pt idx="5370" formatCode="0.00E+00">
                  <c:v>1.3902000000000001E-3</c:v>
                </c:pt>
                <c:pt idx="5371" formatCode="0.00E+00">
                  <c:v>6.4897799999999997E-3</c:v>
                </c:pt>
                <c:pt idx="5372">
                  <c:v>1.1592999999999999E-2</c:v>
                </c:pt>
                <c:pt idx="5373">
                  <c:v>1.6696699999999998E-2</c:v>
                </c:pt>
                <c:pt idx="5374">
                  <c:v>2.17982E-2</c:v>
                </c:pt>
                <c:pt idx="5375">
                  <c:v>2.6894499999999998E-2</c:v>
                </c:pt>
                <c:pt idx="5376">
                  <c:v>3.1982700000000003E-2</c:v>
                </c:pt>
                <c:pt idx="5377">
                  <c:v>3.7059300000000003E-2</c:v>
                </c:pt>
                <c:pt idx="5378">
                  <c:v>4.2120999999999999E-2</c:v>
                </c:pt>
                <c:pt idx="5379">
                  <c:v>4.7164200000000003E-2</c:v>
                </c:pt>
                <c:pt idx="5380">
                  <c:v>5.2185200000000001E-2</c:v>
                </c:pt>
                <c:pt idx="5381">
                  <c:v>5.7180000000000002E-2</c:v>
                </c:pt>
                <c:pt idx="5382">
                  <c:v>6.2144999999999999E-2</c:v>
                </c:pt>
                <c:pt idx="5383">
                  <c:v>6.7076999999999998E-2</c:v>
                </c:pt>
                <c:pt idx="5384">
                  <c:v>7.1972700000000001E-2</c:v>
                </c:pt>
                <c:pt idx="5385">
                  <c:v>7.68287E-2</c:v>
                </c:pt>
                <c:pt idx="5386">
                  <c:v>8.1641900000000003E-2</c:v>
                </c:pt>
                <c:pt idx="5387">
                  <c:v>8.6409399999999997E-2</c:v>
                </c:pt>
                <c:pt idx="5388">
                  <c:v>9.1128000000000001E-2</c:v>
                </c:pt>
                <c:pt idx="5389">
                  <c:v>9.5795099999999994E-2</c:v>
                </c:pt>
                <c:pt idx="5390">
                  <c:v>0.100409</c:v>
                </c:pt>
                <c:pt idx="5391">
                  <c:v>0.104966</c:v>
                </c:pt>
                <c:pt idx="5392">
                  <c:v>0.10946400000000001</c:v>
                </c:pt>
                <c:pt idx="5393">
                  <c:v>0.113901</c:v>
                </c:pt>
                <c:pt idx="5394">
                  <c:v>0.118272</c:v>
                </c:pt>
                <c:pt idx="5395">
                  <c:v>0.122573</c:v>
                </c:pt>
                <c:pt idx="5396">
                  <c:v>0.126801</c:v>
                </c:pt>
                <c:pt idx="5397">
                  <c:v>0.13095200000000001</c:v>
                </c:pt>
                <c:pt idx="5398">
                  <c:v>0.13502600000000001</c:v>
                </c:pt>
                <c:pt idx="5399">
                  <c:v>0.139018</c:v>
                </c:pt>
                <c:pt idx="5400">
                  <c:v>0.142928</c:v>
                </c:pt>
                <c:pt idx="5401">
                  <c:v>0.14675199999999999</c:v>
                </c:pt>
                <c:pt idx="5402">
                  <c:v>0.15048800000000001</c:v>
                </c:pt>
                <c:pt idx="5403">
                  <c:v>0.15413399999999999</c:v>
                </c:pt>
                <c:pt idx="5404">
                  <c:v>0.15768799999999999</c:v>
                </c:pt>
                <c:pt idx="5405">
                  <c:v>0.16114600000000001</c:v>
                </c:pt>
                <c:pt idx="5406">
                  <c:v>0.16450699999999999</c:v>
                </c:pt>
                <c:pt idx="5407">
                  <c:v>0.167769</c:v>
                </c:pt>
                <c:pt idx="5408">
                  <c:v>0.170928</c:v>
                </c:pt>
                <c:pt idx="5409">
                  <c:v>0.173983</c:v>
                </c:pt>
                <c:pt idx="5410">
                  <c:v>0.176931</c:v>
                </c:pt>
                <c:pt idx="5411">
                  <c:v>0.17977199999999999</c:v>
                </c:pt>
                <c:pt idx="5412">
                  <c:v>0.182503</c:v>
                </c:pt>
                <c:pt idx="5413">
                  <c:v>0.18512400000000001</c:v>
                </c:pt>
                <c:pt idx="5414">
                  <c:v>0.18763099999999999</c:v>
                </c:pt>
                <c:pt idx="5415">
                  <c:v>0.190025</c:v>
                </c:pt>
                <c:pt idx="5416">
                  <c:v>0.192303</c:v>
                </c:pt>
                <c:pt idx="5417">
                  <c:v>0.194465</c:v>
                </c:pt>
                <c:pt idx="5418">
                  <c:v>0.19650899999999999</c:v>
                </c:pt>
                <c:pt idx="5419">
                  <c:v>0.198433</c:v>
                </c:pt>
                <c:pt idx="5420">
                  <c:v>0.200235</c:v>
                </c:pt>
                <c:pt idx="5421">
                  <c:v>0.20191500000000001</c:v>
                </c:pt>
                <c:pt idx="5422">
                  <c:v>0.20347000000000001</c:v>
                </c:pt>
                <c:pt idx="5423">
                  <c:v>0.2049</c:v>
                </c:pt>
                <c:pt idx="5424">
                  <c:v>0.206204</c:v>
                </c:pt>
                <c:pt idx="5425">
                  <c:v>0.20738100000000001</c:v>
                </c:pt>
                <c:pt idx="5426">
                  <c:v>0.20843100000000001</c:v>
                </c:pt>
                <c:pt idx="5427">
                  <c:v>0.20935500000000001</c:v>
                </c:pt>
                <c:pt idx="5428">
                  <c:v>0.21015300000000001</c:v>
                </c:pt>
                <c:pt idx="5429">
                  <c:v>0.21082300000000001</c:v>
                </c:pt>
                <c:pt idx="5430">
                  <c:v>0.211367</c:v>
                </c:pt>
                <c:pt idx="5431">
                  <c:v>0.211784</c:v>
                </c:pt>
                <c:pt idx="5432">
                  <c:v>0.21207400000000001</c:v>
                </c:pt>
                <c:pt idx="5433">
                  <c:v>0.21223700000000001</c:v>
                </c:pt>
                <c:pt idx="5434">
                  <c:v>0.21227499999999999</c:v>
                </c:pt>
                <c:pt idx="5435">
                  <c:v>0.21218600000000001</c:v>
                </c:pt>
                <c:pt idx="5436">
                  <c:v>0.21196899999999999</c:v>
                </c:pt>
                <c:pt idx="5437">
                  <c:v>0.21162400000000001</c:v>
                </c:pt>
                <c:pt idx="5438">
                  <c:v>0.21115200000000001</c:v>
                </c:pt>
                <c:pt idx="5439">
                  <c:v>0.21055299999999999</c:v>
                </c:pt>
                <c:pt idx="5440">
                  <c:v>0.20982999999999999</c:v>
                </c:pt>
                <c:pt idx="5441">
                  <c:v>0.208982</c:v>
                </c:pt>
                <c:pt idx="5442">
                  <c:v>0.208013</c:v>
                </c:pt>
                <c:pt idx="5443">
                  <c:v>0.206923</c:v>
                </c:pt>
                <c:pt idx="5444">
                  <c:v>0.20571300000000001</c:v>
                </c:pt>
                <c:pt idx="5445">
                  <c:v>0.20438400000000001</c:v>
                </c:pt>
                <c:pt idx="5446">
                  <c:v>0.20293600000000001</c:v>
                </c:pt>
                <c:pt idx="5447">
                  <c:v>0.20136999999999999</c:v>
                </c:pt>
                <c:pt idx="5448">
                  <c:v>0.19969000000000001</c:v>
                </c:pt>
                <c:pt idx="5449">
                  <c:v>0.19789799999999999</c:v>
                </c:pt>
                <c:pt idx="5450">
                  <c:v>0.195996</c:v>
                </c:pt>
                <c:pt idx="5451">
                  <c:v>0.19398699999999999</c:v>
                </c:pt>
                <c:pt idx="5452">
                  <c:v>0.19187199999999999</c:v>
                </c:pt>
                <c:pt idx="5453">
                  <c:v>0.18965299999999999</c:v>
                </c:pt>
                <c:pt idx="5454">
                  <c:v>0.187332</c:v>
                </c:pt>
                <c:pt idx="5455">
                  <c:v>0.18490799999999999</c:v>
                </c:pt>
                <c:pt idx="5456">
                  <c:v>0.18238499999999999</c:v>
                </c:pt>
                <c:pt idx="5457">
                  <c:v>0.17976500000000001</c:v>
                </c:pt>
                <c:pt idx="5458">
                  <c:v>0.17705000000000001</c:v>
                </c:pt>
                <c:pt idx="5459">
                  <c:v>0.17424300000000001</c:v>
                </c:pt>
                <c:pt idx="5460">
                  <c:v>0.171345</c:v>
                </c:pt>
                <c:pt idx="5461">
                  <c:v>0.16835900000000001</c:v>
                </c:pt>
                <c:pt idx="5462">
                  <c:v>0.16528799999999999</c:v>
                </c:pt>
                <c:pt idx="5463">
                  <c:v>0.162137</c:v>
                </c:pt>
                <c:pt idx="5464">
                  <c:v>0.15890799999999999</c:v>
                </c:pt>
                <c:pt idx="5465">
                  <c:v>0.15560399999999999</c:v>
                </c:pt>
                <c:pt idx="5466">
                  <c:v>0.152227</c:v>
                </c:pt>
                <c:pt idx="5467">
                  <c:v>0.148782</c:v>
                </c:pt>
                <c:pt idx="5468">
                  <c:v>0.14527200000000001</c:v>
                </c:pt>
                <c:pt idx="5469">
                  <c:v>0.14169999999999999</c:v>
                </c:pt>
                <c:pt idx="5470">
                  <c:v>0.13807</c:v>
                </c:pt>
                <c:pt idx="5471">
                  <c:v>0.134384</c:v>
                </c:pt>
                <c:pt idx="5472">
                  <c:v>0.13064700000000001</c:v>
                </c:pt>
                <c:pt idx="5473">
                  <c:v>0.126861</c:v>
                </c:pt>
                <c:pt idx="5474">
                  <c:v>0.123029</c:v>
                </c:pt>
                <c:pt idx="5475">
                  <c:v>0.119153</c:v>
                </c:pt>
                <c:pt idx="5476">
                  <c:v>0.11523600000000001</c:v>
                </c:pt>
                <c:pt idx="5477">
                  <c:v>0.11128300000000001</c:v>
                </c:pt>
                <c:pt idx="5478">
                  <c:v>0.107296</c:v>
                </c:pt>
                <c:pt idx="5479">
                  <c:v>0.10327799999999999</c:v>
                </c:pt>
                <c:pt idx="5480">
                  <c:v>9.9233500000000002E-2</c:v>
                </c:pt>
                <c:pt idx="5481">
                  <c:v>9.5166000000000001E-2</c:v>
                </c:pt>
                <c:pt idx="5482">
                  <c:v>9.1079499999999994E-2</c:v>
                </c:pt>
                <c:pt idx="5483">
                  <c:v>8.6978100000000003E-2</c:v>
                </c:pt>
                <c:pt idx="5484">
                  <c:v>8.2865400000000006E-2</c:v>
                </c:pt>
                <c:pt idx="5485">
                  <c:v>7.8745200000000001E-2</c:v>
                </c:pt>
                <c:pt idx="5486">
                  <c:v>7.4621300000000002E-2</c:v>
                </c:pt>
                <c:pt idx="5487">
                  <c:v>7.04983E-2</c:v>
                </c:pt>
                <c:pt idx="5488">
                  <c:v>6.6378900000000005E-2</c:v>
                </c:pt>
                <c:pt idx="5489">
                  <c:v>6.2264899999999998E-2</c:v>
                </c:pt>
                <c:pt idx="5490">
                  <c:v>5.8158700000000001E-2</c:v>
                </c:pt>
                <c:pt idx="5491">
                  <c:v>5.4064500000000001E-2</c:v>
                </c:pt>
                <c:pt idx="5492">
                  <c:v>4.9987499999999997E-2</c:v>
                </c:pt>
                <c:pt idx="5493">
                  <c:v>4.5932300000000002E-2</c:v>
                </c:pt>
                <c:pt idx="5494">
                  <c:v>4.1902599999999998E-2</c:v>
                </c:pt>
                <c:pt idx="5495">
                  <c:v>3.7902100000000001E-2</c:v>
                </c:pt>
                <c:pt idx="5496">
                  <c:v>3.39338E-2</c:v>
                </c:pt>
                <c:pt idx="5497">
                  <c:v>3.0001E-2</c:v>
                </c:pt>
                <c:pt idx="5498">
                  <c:v>2.6106799999999999E-2</c:v>
                </c:pt>
                <c:pt idx="5499">
                  <c:v>2.2254599999999999E-2</c:v>
                </c:pt>
                <c:pt idx="5500">
                  <c:v>1.8447399999999999E-2</c:v>
                </c:pt>
                <c:pt idx="5501">
                  <c:v>1.46886E-2</c:v>
                </c:pt>
                <c:pt idx="5502">
                  <c:v>1.09821E-2</c:v>
                </c:pt>
                <c:pt idx="5503" formatCode="0.00E+00">
                  <c:v>7.3316900000000001E-3</c:v>
                </c:pt>
                <c:pt idx="5504" formatCode="0.00E+00">
                  <c:v>3.7410199999999998E-3</c:v>
                </c:pt>
                <c:pt idx="5505" formatCode="0.00E+00">
                  <c:v>2.1279E-4</c:v>
                </c:pt>
                <c:pt idx="5506" formatCode="0.00E+00">
                  <c:v>-3.2502799999999999E-3</c:v>
                </c:pt>
                <c:pt idx="5507" formatCode="0.00E+00">
                  <c:v>-6.6451599999999998E-3</c:v>
                </c:pt>
                <c:pt idx="5508" formatCode="0.00E+00">
                  <c:v>-9.9691099999999998E-3</c:v>
                </c:pt>
                <c:pt idx="5509">
                  <c:v>-1.3219699999999999E-2</c:v>
                </c:pt>
                <c:pt idx="5510">
                  <c:v>-1.6393999999999999E-2</c:v>
                </c:pt>
                <c:pt idx="5511">
                  <c:v>-1.9488599999999998E-2</c:v>
                </c:pt>
                <c:pt idx="5512">
                  <c:v>-2.25011E-2</c:v>
                </c:pt>
                <c:pt idx="5513">
                  <c:v>-2.54296E-2</c:v>
                </c:pt>
                <c:pt idx="5514">
                  <c:v>-2.8271999999999999E-2</c:v>
                </c:pt>
                <c:pt idx="5515">
                  <c:v>-3.10257E-2</c:v>
                </c:pt>
                <c:pt idx="5516">
                  <c:v>-3.3688200000000001E-2</c:v>
                </c:pt>
                <c:pt idx="5517">
                  <c:v>-3.6257499999999998E-2</c:v>
                </c:pt>
                <c:pt idx="5518">
                  <c:v>-3.8731099999999997E-2</c:v>
                </c:pt>
                <c:pt idx="5519">
                  <c:v>-4.1106799999999999E-2</c:v>
                </c:pt>
                <c:pt idx="5520">
                  <c:v>-4.33838E-2</c:v>
                </c:pt>
                <c:pt idx="5521">
                  <c:v>-4.5560499999999997E-2</c:v>
                </c:pt>
                <c:pt idx="5522">
                  <c:v>-4.7634500000000003E-2</c:v>
                </c:pt>
                <c:pt idx="5523">
                  <c:v>-4.9603700000000001E-2</c:v>
                </c:pt>
                <c:pt idx="5524">
                  <c:v>-5.14663E-2</c:v>
                </c:pt>
                <c:pt idx="5525">
                  <c:v>-5.3220499999999997E-2</c:v>
                </c:pt>
                <c:pt idx="5526">
                  <c:v>-5.4864700000000002E-2</c:v>
                </c:pt>
                <c:pt idx="5527">
                  <c:v>-5.6397000000000003E-2</c:v>
                </c:pt>
                <c:pt idx="5528">
                  <c:v>-5.7816600000000003E-2</c:v>
                </c:pt>
                <c:pt idx="5529">
                  <c:v>-5.9123099999999998E-2</c:v>
                </c:pt>
                <c:pt idx="5530">
                  <c:v>-6.0316399999999999E-2</c:v>
                </c:pt>
                <c:pt idx="5531">
                  <c:v>-6.1395199999999997E-2</c:v>
                </c:pt>
                <c:pt idx="5532">
                  <c:v>-6.2358700000000003E-2</c:v>
                </c:pt>
                <c:pt idx="5533">
                  <c:v>-6.3206300000000007E-2</c:v>
                </c:pt>
                <c:pt idx="5534">
                  <c:v>-6.3937900000000006E-2</c:v>
                </c:pt>
                <c:pt idx="5535">
                  <c:v>-6.4552499999999999E-2</c:v>
                </c:pt>
                <c:pt idx="5536">
                  <c:v>-6.5049200000000001E-2</c:v>
                </c:pt>
                <c:pt idx="5537">
                  <c:v>-6.5427700000000005E-2</c:v>
                </c:pt>
                <c:pt idx="5538">
                  <c:v>-6.5688099999999999E-2</c:v>
                </c:pt>
                <c:pt idx="5539">
                  <c:v>-6.5830799999999995E-2</c:v>
                </c:pt>
                <c:pt idx="5540">
                  <c:v>-6.5855899999999995E-2</c:v>
                </c:pt>
                <c:pt idx="5541">
                  <c:v>-6.5763199999999994E-2</c:v>
                </c:pt>
                <c:pt idx="5542">
                  <c:v>-6.5552899999999997E-2</c:v>
                </c:pt>
                <c:pt idx="5543">
                  <c:v>-6.52258E-2</c:v>
                </c:pt>
                <c:pt idx="5544">
                  <c:v>-6.4782699999999999E-2</c:v>
                </c:pt>
                <c:pt idx="5545">
                  <c:v>-6.4224000000000003E-2</c:v>
                </c:pt>
                <c:pt idx="5546">
                  <c:v>-6.3549800000000004E-2</c:v>
                </c:pt>
                <c:pt idx="5547">
                  <c:v>-6.2760300000000005E-2</c:v>
                </c:pt>
                <c:pt idx="5548">
                  <c:v>-6.1857099999999998E-2</c:v>
                </c:pt>
                <c:pt idx="5549">
                  <c:v>-6.0842E-2</c:v>
                </c:pt>
                <c:pt idx="5550">
                  <c:v>-5.9716400000000003E-2</c:v>
                </c:pt>
                <c:pt idx="5551">
                  <c:v>-5.8481900000000003E-2</c:v>
                </c:pt>
                <c:pt idx="5552">
                  <c:v>-5.7139700000000002E-2</c:v>
                </c:pt>
                <c:pt idx="5553">
                  <c:v>-5.5691699999999997E-2</c:v>
                </c:pt>
                <c:pt idx="5554">
                  <c:v>-5.4139199999999998E-2</c:v>
                </c:pt>
                <c:pt idx="5555">
                  <c:v>-5.2483399999999999E-2</c:v>
                </c:pt>
                <c:pt idx="5556">
                  <c:v>-5.0725600000000003E-2</c:v>
                </c:pt>
                <c:pt idx="5557">
                  <c:v>-4.8867000000000001E-2</c:v>
                </c:pt>
                <c:pt idx="5558">
                  <c:v>-4.6908999999999999E-2</c:v>
                </c:pt>
                <c:pt idx="5559">
                  <c:v>-4.48536E-2</c:v>
                </c:pt>
                <c:pt idx="5560">
                  <c:v>-4.2702499999999997E-2</c:v>
                </c:pt>
                <c:pt idx="5561">
                  <c:v>-4.0458300000000003E-2</c:v>
                </c:pt>
                <c:pt idx="5562">
                  <c:v>-3.8123499999999998E-2</c:v>
                </c:pt>
                <c:pt idx="5563">
                  <c:v>-3.5700500000000003E-2</c:v>
                </c:pt>
                <c:pt idx="5564">
                  <c:v>-3.3191900000000003E-2</c:v>
                </c:pt>
                <c:pt idx="5565">
                  <c:v>-3.0600200000000001E-2</c:v>
                </c:pt>
                <c:pt idx="5566">
                  <c:v>-2.7927199999999999E-2</c:v>
                </c:pt>
                <c:pt idx="5567">
                  <c:v>-2.5174999999999999E-2</c:v>
                </c:pt>
                <c:pt idx="5568">
                  <c:v>-2.2346000000000001E-2</c:v>
                </c:pt>
                <c:pt idx="5569">
                  <c:v>-1.9442999999999998E-2</c:v>
                </c:pt>
                <c:pt idx="5570">
                  <c:v>-1.6469299999999999E-2</c:v>
                </c:pt>
                <c:pt idx="5571">
                  <c:v>-1.3428000000000001E-2</c:v>
                </c:pt>
                <c:pt idx="5572">
                  <c:v>-1.0322E-2</c:v>
                </c:pt>
                <c:pt idx="5573" formatCode="0.00E+00">
                  <c:v>-7.1529999999999996E-3</c:v>
                </c:pt>
                <c:pt idx="5574" formatCode="0.00E+00">
                  <c:v>-3.9233200000000001E-3</c:v>
                </c:pt>
                <c:pt idx="5575" formatCode="0.00E+00">
                  <c:v>-6.3623399999999995E-4</c:v>
                </c:pt>
                <c:pt idx="5576" formatCode="0.00E+00">
                  <c:v>2.70506E-3</c:v>
                </c:pt>
                <c:pt idx="5577" formatCode="0.00E+00">
                  <c:v>6.0979600000000004E-3</c:v>
                </c:pt>
                <c:pt idx="5578" formatCode="0.00E+00">
                  <c:v>9.5392399999999992E-3</c:v>
                </c:pt>
                <c:pt idx="5579">
                  <c:v>1.30251E-2</c:v>
                </c:pt>
                <c:pt idx="5580">
                  <c:v>1.6552500000000001E-2</c:v>
                </c:pt>
                <c:pt idx="5581">
                  <c:v>2.0118799999999999E-2</c:v>
                </c:pt>
                <c:pt idx="5582">
                  <c:v>2.37209E-2</c:v>
                </c:pt>
                <c:pt idx="5583">
                  <c:v>2.73546E-2</c:v>
                </c:pt>
                <c:pt idx="5584">
                  <c:v>3.1016200000000001E-2</c:v>
                </c:pt>
                <c:pt idx="5585">
                  <c:v>3.47021E-2</c:v>
                </c:pt>
                <c:pt idx="5586">
                  <c:v>3.8409800000000001E-2</c:v>
                </c:pt>
                <c:pt idx="5587">
                  <c:v>4.2136800000000002E-2</c:v>
                </c:pt>
                <c:pt idx="5588">
                  <c:v>4.5880400000000002E-2</c:v>
                </c:pt>
                <c:pt idx="5589">
                  <c:v>4.9637399999999998E-2</c:v>
                </c:pt>
                <c:pt idx="5590">
                  <c:v>5.3404500000000001E-2</c:v>
                </c:pt>
                <c:pt idx="5591">
                  <c:v>5.7178600000000003E-2</c:v>
                </c:pt>
                <c:pt idx="5592">
                  <c:v>6.0956799999999998E-2</c:v>
                </c:pt>
                <c:pt idx="5593">
                  <c:v>6.4735799999999996E-2</c:v>
                </c:pt>
                <c:pt idx="5594">
                  <c:v>6.8512799999999999E-2</c:v>
                </c:pt>
                <c:pt idx="5595">
                  <c:v>7.2285100000000005E-2</c:v>
                </c:pt>
                <c:pt idx="5596">
                  <c:v>7.6049800000000001E-2</c:v>
                </c:pt>
                <c:pt idx="5597">
                  <c:v>7.9803700000000005E-2</c:v>
                </c:pt>
                <c:pt idx="5598">
                  <c:v>8.3543699999999999E-2</c:v>
                </c:pt>
                <c:pt idx="5599">
                  <c:v>8.7266399999999994E-2</c:v>
                </c:pt>
                <c:pt idx="5600">
                  <c:v>9.0968300000000002E-2</c:v>
                </c:pt>
                <c:pt idx="5601">
                  <c:v>9.4646499999999995E-2</c:v>
                </c:pt>
                <c:pt idx="5602">
                  <c:v>9.8297899999999994E-2</c:v>
                </c:pt>
                <c:pt idx="5603">
                  <c:v>0.10192</c:v>
                </c:pt>
                <c:pt idx="5604">
                  <c:v>0.10550900000000001</c:v>
                </c:pt>
                <c:pt idx="5605">
                  <c:v>0.10906399999999999</c:v>
                </c:pt>
                <c:pt idx="5606">
                  <c:v>0.112581</c:v>
                </c:pt>
                <c:pt idx="5607">
                  <c:v>0.11605699999999999</c:v>
                </c:pt>
                <c:pt idx="5608">
                  <c:v>0.119491</c:v>
                </c:pt>
                <c:pt idx="5609">
                  <c:v>0.122878</c:v>
                </c:pt>
                <c:pt idx="5610">
                  <c:v>0.126217</c:v>
                </c:pt>
                <c:pt idx="5611">
                  <c:v>0.12950500000000001</c:v>
                </c:pt>
                <c:pt idx="5612">
                  <c:v>0.13274</c:v>
                </c:pt>
                <c:pt idx="5613">
                  <c:v>0.13592000000000001</c:v>
                </c:pt>
                <c:pt idx="5614">
                  <c:v>0.139043</c:v>
                </c:pt>
                <c:pt idx="5615">
                  <c:v>0.14210500000000001</c:v>
                </c:pt>
                <c:pt idx="5616">
                  <c:v>0.14510300000000001</c:v>
                </c:pt>
                <c:pt idx="5617">
                  <c:v>0.148037</c:v>
                </c:pt>
                <c:pt idx="5618">
                  <c:v>0.15090500000000001</c:v>
                </c:pt>
                <c:pt idx="5619">
                  <c:v>0.15370400000000001</c:v>
                </c:pt>
                <c:pt idx="5620">
                  <c:v>0.15643399999999999</c:v>
                </c:pt>
                <c:pt idx="5621">
                  <c:v>0.15909200000000001</c:v>
                </c:pt>
                <c:pt idx="5622">
                  <c:v>0.16167699999999999</c:v>
                </c:pt>
                <c:pt idx="5623">
                  <c:v>0.164187</c:v>
                </c:pt>
                <c:pt idx="5624">
                  <c:v>0.16661799999999999</c:v>
                </c:pt>
                <c:pt idx="5625">
                  <c:v>0.16897100000000001</c:v>
                </c:pt>
                <c:pt idx="5626">
                  <c:v>0.17124400000000001</c:v>
                </c:pt>
                <c:pt idx="5627">
                  <c:v>0.17343600000000001</c:v>
                </c:pt>
                <c:pt idx="5628">
                  <c:v>0.17554500000000001</c:v>
                </c:pt>
                <c:pt idx="5629">
                  <c:v>0.17757100000000001</c:v>
                </c:pt>
                <c:pt idx="5630">
                  <c:v>0.179512</c:v>
                </c:pt>
                <c:pt idx="5631">
                  <c:v>0.181367</c:v>
                </c:pt>
                <c:pt idx="5632">
                  <c:v>0.18313599999999999</c:v>
                </c:pt>
                <c:pt idx="5633">
                  <c:v>0.18481700000000001</c:v>
                </c:pt>
                <c:pt idx="5634">
                  <c:v>0.18640899999999999</c:v>
                </c:pt>
                <c:pt idx="5635">
                  <c:v>0.187913</c:v>
                </c:pt>
                <c:pt idx="5636">
                  <c:v>0.18932599999999999</c:v>
                </c:pt>
                <c:pt idx="5637">
                  <c:v>0.19064999999999999</c:v>
                </c:pt>
                <c:pt idx="5638">
                  <c:v>0.191882</c:v>
                </c:pt>
                <c:pt idx="5639">
                  <c:v>0.193022</c:v>
                </c:pt>
                <c:pt idx="5640">
                  <c:v>0.19407199999999999</c:v>
                </c:pt>
                <c:pt idx="5641">
                  <c:v>0.19503000000000001</c:v>
                </c:pt>
                <c:pt idx="5642">
                  <c:v>0.19589599999999999</c:v>
                </c:pt>
                <c:pt idx="5643">
                  <c:v>0.19667100000000001</c:v>
                </c:pt>
                <c:pt idx="5644">
                  <c:v>0.197353</c:v>
                </c:pt>
                <c:pt idx="5645">
                  <c:v>0.19794400000000001</c:v>
                </c:pt>
                <c:pt idx="5646">
                  <c:v>0.19844200000000001</c:v>
                </c:pt>
                <c:pt idx="5647">
                  <c:v>0.198847</c:v>
                </c:pt>
                <c:pt idx="5648">
                  <c:v>0.199161</c:v>
                </c:pt>
                <c:pt idx="5649">
                  <c:v>0.19938400000000001</c:v>
                </c:pt>
                <c:pt idx="5650">
                  <c:v>0.199517</c:v>
                </c:pt>
                <c:pt idx="5651">
                  <c:v>0.19955899999999999</c:v>
                </c:pt>
                <c:pt idx="5652">
                  <c:v>0.19951199999999999</c:v>
                </c:pt>
                <c:pt idx="5653">
                  <c:v>0.199376</c:v>
                </c:pt>
                <c:pt idx="5654">
                  <c:v>0.19915099999999999</c:v>
                </c:pt>
                <c:pt idx="5655">
                  <c:v>0.19883899999999999</c:v>
                </c:pt>
                <c:pt idx="5656">
                  <c:v>0.19844100000000001</c:v>
                </c:pt>
                <c:pt idx="5657">
                  <c:v>0.197958</c:v>
                </c:pt>
                <c:pt idx="5658">
                  <c:v>0.19739100000000001</c:v>
                </c:pt>
                <c:pt idx="5659">
                  <c:v>0.19674</c:v>
                </c:pt>
                <c:pt idx="5660">
                  <c:v>0.19600799999999999</c:v>
                </c:pt>
                <c:pt idx="5661">
                  <c:v>0.19519500000000001</c:v>
                </c:pt>
                <c:pt idx="5662">
                  <c:v>0.194303</c:v>
                </c:pt>
                <c:pt idx="5663">
                  <c:v>0.193333</c:v>
                </c:pt>
                <c:pt idx="5664">
                  <c:v>0.19228600000000001</c:v>
                </c:pt>
                <c:pt idx="5665">
                  <c:v>0.191163</c:v>
                </c:pt>
                <c:pt idx="5666">
                  <c:v>0.189967</c:v>
                </c:pt>
                <c:pt idx="5667">
                  <c:v>0.188697</c:v>
                </c:pt>
                <c:pt idx="5668">
                  <c:v>0.187357</c:v>
                </c:pt>
                <c:pt idx="5669">
                  <c:v>0.185947</c:v>
                </c:pt>
                <c:pt idx="5670">
                  <c:v>0.18446899999999999</c:v>
                </c:pt>
                <c:pt idx="5671">
                  <c:v>0.182925</c:v>
                </c:pt>
                <c:pt idx="5672">
                  <c:v>0.18131800000000001</c:v>
                </c:pt>
                <c:pt idx="5673">
                  <c:v>0.17965</c:v>
                </c:pt>
                <c:pt idx="5674">
                  <c:v>0.177922</c:v>
                </c:pt>
                <c:pt idx="5675">
                  <c:v>0.17613699999999999</c:v>
                </c:pt>
                <c:pt idx="5676">
                  <c:v>0.17429600000000001</c:v>
                </c:pt>
                <c:pt idx="5677">
                  <c:v>0.172401</c:v>
                </c:pt>
                <c:pt idx="5678">
                  <c:v>0.170455</c:v>
                </c:pt>
                <c:pt idx="5679">
                  <c:v>0.168459</c:v>
                </c:pt>
                <c:pt idx="5680">
                  <c:v>0.16641600000000001</c:v>
                </c:pt>
                <c:pt idx="5681">
                  <c:v>0.164328</c:v>
                </c:pt>
                <c:pt idx="5682">
                  <c:v>0.16219700000000001</c:v>
                </c:pt>
                <c:pt idx="5683">
                  <c:v>0.160026</c:v>
                </c:pt>
                <c:pt idx="5684">
                  <c:v>0.15781700000000001</c:v>
                </c:pt>
                <c:pt idx="5685">
                  <c:v>0.15557299999999999</c:v>
                </c:pt>
                <c:pt idx="5686">
                  <c:v>0.15329599999999999</c:v>
                </c:pt>
                <c:pt idx="5687">
                  <c:v>0.15098900000000001</c:v>
                </c:pt>
                <c:pt idx="5688">
                  <c:v>0.14865400000000001</c:v>
                </c:pt>
                <c:pt idx="5689">
                  <c:v>0.14629400000000001</c:v>
                </c:pt>
                <c:pt idx="5690">
                  <c:v>0.14391200000000001</c:v>
                </c:pt>
                <c:pt idx="5691">
                  <c:v>0.14150799999999999</c:v>
                </c:pt>
                <c:pt idx="5692">
                  <c:v>0.13908699999999999</c:v>
                </c:pt>
                <c:pt idx="5693">
                  <c:v>0.13665099999999999</c:v>
                </c:pt>
                <c:pt idx="5694">
                  <c:v>0.13420099999999999</c:v>
                </c:pt>
                <c:pt idx="5695">
                  <c:v>0.131741</c:v>
                </c:pt>
                <c:pt idx="5696">
                  <c:v>0.129272</c:v>
                </c:pt>
                <c:pt idx="5697">
                  <c:v>0.12679699999999999</c:v>
                </c:pt>
                <c:pt idx="5698">
                  <c:v>0.124318</c:v>
                </c:pt>
                <c:pt idx="5699">
                  <c:v>0.121839</c:v>
                </c:pt>
                <c:pt idx="5700">
                  <c:v>0.11936099999999999</c:v>
                </c:pt>
                <c:pt idx="5701">
                  <c:v>0.116887</c:v>
                </c:pt>
                <c:pt idx="5702">
                  <c:v>0.11441999999999999</c:v>
                </c:pt>
                <c:pt idx="5703">
                  <c:v>0.111961</c:v>
                </c:pt>
                <c:pt idx="5704">
                  <c:v>0.109514</c:v>
                </c:pt>
                <c:pt idx="5705">
                  <c:v>0.107081</c:v>
                </c:pt>
                <c:pt idx="5706">
                  <c:v>0.10466499999999999</c:v>
                </c:pt>
                <c:pt idx="5707">
                  <c:v>0.102268</c:v>
                </c:pt>
                <c:pt idx="5708">
                  <c:v>9.9892099999999998E-2</c:v>
                </c:pt>
                <c:pt idx="5709">
                  <c:v>9.7540100000000005E-2</c:v>
                </c:pt>
                <c:pt idx="5710">
                  <c:v>9.5213900000000004E-2</c:v>
                </c:pt>
                <c:pt idx="5711">
                  <c:v>9.2915700000000004E-2</c:v>
                </c:pt>
                <c:pt idx="5712">
                  <c:v>9.0647599999999995E-2</c:v>
                </c:pt>
                <c:pt idx="5713">
                  <c:v>8.8411799999999999E-2</c:v>
                </c:pt>
                <c:pt idx="5714">
                  <c:v>8.6210200000000001E-2</c:v>
                </c:pt>
                <c:pt idx="5715">
                  <c:v>8.4045400000000006E-2</c:v>
                </c:pt>
                <c:pt idx="5716">
                  <c:v>8.1919500000000006E-2</c:v>
                </c:pt>
                <c:pt idx="5717">
                  <c:v>7.9834500000000003E-2</c:v>
                </c:pt>
                <c:pt idx="5718">
                  <c:v>7.7792500000000001E-2</c:v>
                </c:pt>
                <c:pt idx="5719">
                  <c:v>7.5795600000000005E-2</c:v>
                </c:pt>
                <c:pt idx="5720">
                  <c:v>7.38457E-2</c:v>
                </c:pt>
                <c:pt idx="5721">
                  <c:v>7.1944400000000006E-2</c:v>
                </c:pt>
                <c:pt idx="5722">
                  <c:v>7.0093100000000005E-2</c:v>
                </c:pt>
                <c:pt idx="5723">
                  <c:v>6.8293099999999995E-2</c:v>
                </c:pt>
                <c:pt idx="5724">
                  <c:v>6.6545800000000002E-2</c:v>
                </c:pt>
                <c:pt idx="5725">
                  <c:v>6.4852599999999996E-2</c:v>
                </c:pt>
                <c:pt idx="5726">
                  <c:v>6.3214599999999996E-2</c:v>
                </c:pt>
                <c:pt idx="5727">
                  <c:v>6.1633E-2</c:v>
                </c:pt>
                <c:pt idx="5728">
                  <c:v>6.01094E-2</c:v>
                </c:pt>
                <c:pt idx="5729">
                  <c:v>5.8645000000000003E-2</c:v>
                </c:pt>
                <c:pt idx="5730">
                  <c:v>5.7240699999999999E-2</c:v>
                </c:pt>
                <c:pt idx="5731">
                  <c:v>5.5897500000000003E-2</c:v>
                </c:pt>
                <c:pt idx="5732">
                  <c:v>5.46163E-2</c:v>
                </c:pt>
                <c:pt idx="5733">
                  <c:v>5.3397899999999998E-2</c:v>
                </c:pt>
                <c:pt idx="5734">
                  <c:v>5.2243199999999997E-2</c:v>
                </c:pt>
                <c:pt idx="5735">
                  <c:v>5.11531E-2</c:v>
                </c:pt>
                <c:pt idx="5736">
                  <c:v>5.0128300000000001E-2</c:v>
                </c:pt>
                <c:pt idx="5737">
                  <c:v>4.9169600000000001E-2</c:v>
                </c:pt>
                <c:pt idx="5738">
                  <c:v>4.8277500000000001E-2</c:v>
                </c:pt>
                <c:pt idx="5739">
                  <c:v>4.7452399999999999E-2</c:v>
                </c:pt>
                <c:pt idx="5740">
                  <c:v>4.6694800000000002E-2</c:v>
                </c:pt>
                <c:pt idx="5741">
                  <c:v>4.6004799999999998E-2</c:v>
                </c:pt>
                <c:pt idx="5742">
                  <c:v>4.53823E-2</c:v>
                </c:pt>
                <c:pt idx="5743">
                  <c:v>4.4827400000000003E-2</c:v>
                </c:pt>
                <c:pt idx="5744">
                  <c:v>4.4339999999999997E-2</c:v>
                </c:pt>
                <c:pt idx="5745">
                  <c:v>4.3920000000000001E-2</c:v>
                </c:pt>
                <c:pt idx="5746">
                  <c:v>4.3567599999999998E-2</c:v>
                </c:pt>
                <c:pt idx="5747">
                  <c:v>4.3282500000000002E-2</c:v>
                </c:pt>
                <c:pt idx="5748">
                  <c:v>4.3064100000000001E-2</c:v>
                </c:pt>
                <c:pt idx="5749">
                  <c:v>4.29118E-2</c:v>
                </c:pt>
                <c:pt idx="5750">
                  <c:v>4.28247E-2</c:v>
                </c:pt>
                <c:pt idx="5751">
                  <c:v>4.2802100000000003E-2</c:v>
                </c:pt>
                <c:pt idx="5752">
                  <c:v>4.28435E-2</c:v>
                </c:pt>
                <c:pt idx="5753">
                  <c:v>4.2947800000000001E-2</c:v>
                </c:pt>
                <c:pt idx="5754">
                  <c:v>4.3114E-2</c:v>
                </c:pt>
                <c:pt idx="5755">
                  <c:v>4.3340999999999998E-2</c:v>
                </c:pt>
                <c:pt idx="5756">
                  <c:v>4.3627800000000001E-2</c:v>
                </c:pt>
                <c:pt idx="5757">
                  <c:v>4.39733E-2</c:v>
                </c:pt>
                <c:pt idx="5758">
                  <c:v>4.4376499999999999E-2</c:v>
                </c:pt>
                <c:pt idx="5759">
                  <c:v>4.4836000000000001E-2</c:v>
                </c:pt>
                <c:pt idx="5760">
                  <c:v>4.5350500000000002E-2</c:v>
                </c:pt>
                <c:pt idx="5761">
                  <c:v>4.5918399999999998E-2</c:v>
                </c:pt>
                <c:pt idx="5762">
                  <c:v>4.6538299999999998E-2</c:v>
                </c:pt>
                <c:pt idx="5763">
                  <c:v>4.7208199999999999E-2</c:v>
                </c:pt>
                <c:pt idx="5764">
                  <c:v>4.7926299999999998E-2</c:v>
                </c:pt>
                <c:pt idx="5765">
                  <c:v>4.8690900000000002E-2</c:v>
                </c:pt>
                <c:pt idx="5766">
                  <c:v>4.9500200000000001E-2</c:v>
                </c:pt>
                <c:pt idx="5767">
                  <c:v>5.0352500000000001E-2</c:v>
                </c:pt>
                <c:pt idx="5768">
                  <c:v>5.1246E-2</c:v>
                </c:pt>
                <c:pt idx="5769">
                  <c:v>5.2178700000000001E-2</c:v>
                </c:pt>
                <c:pt idx="5770">
                  <c:v>5.3148500000000001E-2</c:v>
                </c:pt>
                <c:pt idx="5771">
                  <c:v>5.4153300000000001E-2</c:v>
                </c:pt>
                <c:pt idx="5772">
                  <c:v>5.5190900000000001E-2</c:v>
                </c:pt>
                <c:pt idx="5773">
                  <c:v>5.6259200000000002E-2</c:v>
                </c:pt>
                <c:pt idx="5774">
                  <c:v>5.7355999999999997E-2</c:v>
                </c:pt>
                <c:pt idx="5775">
                  <c:v>5.8479499999999997E-2</c:v>
                </c:pt>
                <c:pt idx="5776">
                  <c:v>5.96275E-2</c:v>
                </c:pt>
                <c:pt idx="5777">
                  <c:v>6.0798100000000001E-2</c:v>
                </c:pt>
                <c:pt idx="5778">
                  <c:v>6.1989299999999997E-2</c:v>
                </c:pt>
                <c:pt idx="5779">
                  <c:v>6.3198799999999999E-2</c:v>
                </c:pt>
                <c:pt idx="5780">
                  <c:v>6.4424499999999996E-2</c:v>
                </c:pt>
                <c:pt idx="5781">
                  <c:v>6.5664100000000003E-2</c:v>
                </c:pt>
                <c:pt idx="5782">
                  <c:v>6.69159E-2</c:v>
                </c:pt>
                <c:pt idx="5783">
                  <c:v>6.8177699999999994E-2</c:v>
                </c:pt>
                <c:pt idx="5784">
                  <c:v>6.9447300000000003E-2</c:v>
                </c:pt>
                <c:pt idx="5785">
                  <c:v>7.0722199999999999E-2</c:v>
                </c:pt>
                <c:pt idx="5786">
                  <c:v>7.1999999999999995E-2</c:v>
                </c:pt>
                <c:pt idx="5787">
                  <c:v>7.3278399999999994E-2</c:v>
                </c:pt>
                <c:pt idx="5788">
                  <c:v>7.4555200000000002E-2</c:v>
                </c:pt>
                <c:pt idx="5789">
                  <c:v>7.5828400000000004E-2</c:v>
                </c:pt>
                <c:pt idx="5790">
                  <c:v>7.7096300000000006E-2</c:v>
                </c:pt>
                <c:pt idx="5791">
                  <c:v>7.8357099999999999E-2</c:v>
                </c:pt>
                <c:pt idx="5792">
                  <c:v>7.9608700000000004E-2</c:v>
                </c:pt>
                <c:pt idx="5793">
                  <c:v>8.0849000000000004E-2</c:v>
                </c:pt>
                <c:pt idx="5794">
                  <c:v>8.2075599999999999E-2</c:v>
                </c:pt>
                <c:pt idx="5795">
                  <c:v>8.3286399999999997E-2</c:v>
                </c:pt>
                <c:pt idx="5796">
                  <c:v>8.4479899999999997E-2</c:v>
                </c:pt>
                <c:pt idx="5797">
                  <c:v>8.5654400000000006E-2</c:v>
                </c:pt>
                <c:pt idx="5798">
                  <c:v>8.6808099999999999E-2</c:v>
                </c:pt>
                <c:pt idx="5799">
                  <c:v>8.7939500000000004E-2</c:v>
                </c:pt>
                <c:pt idx="5800">
                  <c:v>8.9047000000000001E-2</c:v>
                </c:pt>
                <c:pt idx="5801">
                  <c:v>9.0128899999999998E-2</c:v>
                </c:pt>
                <c:pt idx="5802">
                  <c:v>9.1184100000000004E-2</c:v>
                </c:pt>
                <c:pt idx="5803">
                  <c:v>9.2211399999999999E-2</c:v>
                </c:pt>
                <c:pt idx="5804">
                  <c:v>9.3209700000000006E-2</c:v>
                </c:pt>
                <c:pt idx="5805">
                  <c:v>9.4177899999999995E-2</c:v>
                </c:pt>
                <c:pt idx="5806">
                  <c:v>9.5114799999999999E-2</c:v>
                </c:pt>
                <c:pt idx="5807">
                  <c:v>9.6019599999999997E-2</c:v>
                </c:pt>
                <c:pt idx="5808">
                  <c:v>9.6891699999999997E-2</c:v>
                </c:pt>
                <c:pt idx="5809">
                  <c:v>9.7730399999999995E-2</c:v>
                </c:pt>
                <c:pt idx="5810">
                  <c:v>9.8534899999999995E-2</c:v>
                </c:pt>
                <c:pt idx="5811">
                  <c:v>9.9304400000000001E-2</c:v>
                </c:pt>
                <c:pt idx="5812">
                  <c:v>0.100038</c:v>
                </c:pt>
                <c:pt idx="5813">
                  <c:v>0.100734</c:v>
                </c:pt>
                <c:pt idx="5814">
                  <c:v>0.101393</c:v>
                </c:pt>
                <c:pt idx="5815">
                  <c:v>0.10201399999999999</c:v>
                </c:pt>
                <c:pt idx="5816">
                  <c:v>0.10259699999999999</c:v>
                </c:pt>
                <c:pt idx="5817">
                  <c:v>0.103141</c:v>
                </c:pt>
                <c:pt idx="5818">
                  <c:v>0.103646</c:v>
                </c:pt>
                <c:pt idx="5819">
                  <c:v>0.104112</c:v>
                </c:pt>
                <c:pt idx="5820">
                  <c:v>0.10453900000000001</c:v>
                </c:pt>
                <c:pt idx="5821">
                  <c:v>0.10492600000000001</c:v>
                </c:pt>
                <c:pt idx="5822">
                  <c:v>0.10527400000000001</c:v>
                </c:pt>
                <c:pt idx="5823">
                  <c:v>0.105582</c:v>
                </c:pt>
                <c:pt idx="5824">
                  <c:v>0.10585</c:v>
                </c:pt>
                <c:pt idx="5825">
                  <c:v>0.10607999999999999</c:v>
                </c:pt>
                <c:pt idx="5826">
                  <c:v>0.10627200000000001</c:v>
                </c:pt>
                <c:pt idx="5827">
                  <c:v>0.10642600000000001</c:v>
                </c:pt>
                <c:pt idx="5828">
                  <c:v>0.106544</c:v>
                </c:pt>
                <c:pt idx="5829">
                  <c:v>0.106625</c:v>
                </c:pt>
                <c:pt idx="5830">
                  <c:v>0.10667</c:v>
                </c:pt>
                <c:pt idx="5831">
                  <c:v>0.106679</c:v>
                </c:pt>
                <c:pt idx="5832">
                  <c:v>0.106654</c:v>
                </c:pt>
                <c:pt idx="5833">
                  <c:v>0.10659399999999999</c:v>
                </c:pt>
                <c:pt idx="5834">
                  <c:v>0.106501</c:v>
                </c:pt>
                <c:pt idx="5835">
                  <c:v>0.106376</c:v>
                </c:pt>
                <c:pt idx="5836">
                  <c:v>0.10621899999999999</c:v>
                </c:pt>
                <c:pt idx="5837">
                  <c:v>0.106032</c:v>
                </c:pt>
                <c:pt idx="5838">
                  <c:v>0.10581500000000001</c:v>
                </c:pt>
                <c:pt idx="5839">
                  <c:v>0.10557</c:v>
                </c:pt>
                <c:pt idx="5840">
                  <c:v>0.105298</c:v>
                </c:pt>
                <c:pt idx="5841">
                  <c:v>0.104999</c:v>
                </c:pt>
                <c:pt idx="5842">
                  <c:v>0.10467600000000001</c:v>
                </c:pt>
                <c:pt idx="5843">
                  <c:v>0.104328</c:v>
                </c:pt>
                <c:pt idx="5844">
                  <c:v>0.10395799999999999</c:v>
                </c:pt>
                <c:pt idx="5845">
                  <c:v>0.10356600000000001</c:v>
                </c:pt>
                <c:pt idx="5846">
                  <c:v>0.103154</c:v>
                </c:pt>
                <c:pt idx="5847">
                  <c:v>0.10272299999999999</c:v>
                </c:pt>
                <c:pt idx="5848">
                  <c:v>0.10227600000000001</c:v>
                </c:pt>
                <c:pt idx="5849">
                  <c:v>0.101813</c:v>
                </c:pt>
                <c:pt idx="5850">
                  <c:v>0.10133499999999999</c:v>
                </c:pt>
                <c:pt idx="5851">
                  <c:v>0.100845</c:v>
                </c:pt>
                <c:pt idx="5852">
                  <c:v>0.100344</c:v>
                </c:pt>
                <c:pt idx="5853">
                  <c:v>9.9831799999999998E-2</c:v>
                </c:pt>
                <c:pt idx="5854">
                  <c:v>9.9311200000000002E-2</c:v>
                </c:pt>
                <c:pt idx="5855">
                  <c:v>9.8783899999999994E-2</c:v>
                </c:pt>
                <c:pt idx="5856">
                  <c:v>9.8251599999999994E-2</c:v>
                </c:pt>
                <c:pt idx="5857">
                  <c:v>9.7715899999999994E-2</c:v>
                </c:pt>
                <c:pt idx="5858">
                  <c:v>9.7178299999999995E-2</c:v>
                </c:pt>
                <c:pt idx="5859">
                  <c:v>9.6640699999999996E-2</c:v>
                </c:pt>
                <c:pt idx="5860">
                  <c:v>9.6104800000000004E-2</c:v>
                </c:pt>
                <c:pt idx="5861">
                  <c:v>9.5572299999999999E-2</c:v>
                </c:pt>
                <c:pt idx="5862">
                  <c:v>9.5045099999999993E-2</c:v>
                </c:pt>
                <c:pt idx="5863">
                  <c:v>9.4524399999999995E-2</c:v>
                </c:pt>
                <c:pt idx="5864">
                  <c:v>9.4011800000000006E-2</c:v>
                </c:pt>
                <c:pt idx="5865">
                  <c:v>9.35087E-2</c:v>
                </c:pt>
                <c:pt idx="5866">
                  <c:v>9.3016399999999999E-2</c:v>
                </c:pt>
                <c:pt idx="5867">
                  <c:v>9.2536199999999999E-2</c:v>
                </c:pt>
                <c:pt idx="5868">
                  <c:v>9.2069899999999996E-2</c:v>
                </c:pt>
                <c:pt idx="5869">
                  <c:v>9.1619199999999998E-2</c:v>
                </c:pt>
                <c:pt idx="5870">
                  <c:v>9.11859E-2</c:v>
                </c:pt>
                <c:pt idx="5871">
                  <c:v>9.0771400000000002E-2</c:v>
                </c:pt>
                <c:pt idx="5872">
                  <c:v>9.0377200000000005E-2</c:v>
                </c:pt>
                <c:pt idx="5873">
                  <c:v>9.0004299999999995E-2</c:v>
                </c:pt>
                <c:pt idx="5874">
                  <c:v>8.9653700000000003E-2</c:v>
                </c:pt>
                <c:pt idx="5875">
                  <c:v>8.93264E-2</c:v>
                </c:pt>
                <c:pt idx="5876">
                  <c:v>8.9023599999999994E-2</c:v>
                </c:pt>
                <c:pt idx="5877">
                  <c:v>8.8746500000000006E-2</c:v>
                </c:pt>
                <c:pt idx="5878">
                  <c:v>8.8496199999999997E-2</c:v>
                </c:pt>
                <c:pt idx="5879">
                  <c:v>8.8274000000000005E-2</c:v>
                </c:pt>
                <c:pt idx="5880">
                  <c:v>8.8080500000000006E-2</c:v>
                </c:pt>
                <c:pt idx="5881">
                  <c:v>8.79162E-2</c:v>
                </c:pt>
                <c:pt idx="5882">
                  <c:v>8.7781700000000004E-2</c:v>
                </c:pt>
                <c:pt idx="5883">
                  <c:v>8.7678199999999998E-2</c:v>
                </c:pt>
                <c:pt idx="5884">
                  <c:v>8.7606699999999996E-2</c:v>
                </c:pt>
                <c:pt idx="5885">
                  <c:v>8.7568199999999999E-2</c:v>
                </c:pt>
                <c:pt idx="5886">
                  <c:v>8.7563299999999997E-2</c:v>
                </c:pt>
                <c:pt idx="5887">
                  <c:v>8.7592799999999998E-2</c:v>
                </c:pt>
                <c:pt idx="5888">
                  <c:v>8.7656999999999999E-2</c:v>
                </c:pt>
                <c:pt idx="5889">
                  <c:v>8.7756100000000004E-2</c:v>
                </c:pt>
                <c:pt idx="5890">
                  <c:v>8.7890200000000002E-2</c:v>
                </c:pt>
                <c:pt idx="5891">
                  <c:v>8.8059499999999999E-2</c:v>
                </c:pt>
                <c:pt idx="5892">
                  <c:v>8.8264499999999996E-2</c:v>
                </c:pt>
                <c:pt idx="5893">
                  <c:v>8.8506299999999996E-2</c:v>
                </c:pt>
                <c:pt idx="5894">
                  <c:v>8.8786000000000004E-2</c:v>
                </c:pt>
                <c:pt idx="5895">
                  <c:v>8.9104699999999995E-2</c:v>
                </c:pt>
                <c:pt idx="5896">
                  <c:v>8.9461399999999996E-2</c:v>
                </c:pt>
                <c:pt idx="5897">
                  <c:v>8.9854500000000004E-2</c:v>
                </c:pt>
                <c:pt idx="5898">
                  <c:v>9.0282899999999999E-2</c:v>
                </c:pt>
                <c:pt idx="5899">
                  <c:v>9.0746800000000002E-2</c:v>
                </c:pt>
                <c:pt idx="5900">
                  <c:v>9.1245599999999996E-2</c:v>
                </c:pt>
                <c:pt idx="5901">
                  <c:v>9.1778700000000005E-2</c:v>
                </c:pt>
                <c:pt idx="5902">
                  <c:v>9.2345700000000003E-2</c:v>
                </c:pt>
                <c:pt idx="5903">
                  <c:v>9.2946100000000004E-2</c:v>
                </c:pt>
                <c:pt idx="5904">
                  <c:v>9.3579200000000001E-2</c:v>
                </c:pt>
                <c:pt idx="5905">
                  <c:v>9.42437E-2</c:v>
                </c:pt>
                <c:pt idx="5906">
                  <c:v>9.4938599999999998E-2</c:v>
                </c:pt>
                <c:pt idx="5907">
                  <c:v>9.56626E-2</c:v>
                </c:pt>
                <c:pt idx="5908">
                  <c:v>9.6414399999999997E-2</c:v>
                </c:pt>
                <c:pt idx="5909">
                  <c:v>9.7192500000000001E-2</c:v>
                </c:pt>
                <c:pt idx="5910">
                  <c:v>9.7995200000000005E-2</c:v>
                </c:pt>
                <c:pt idx="5911">
                  <c:v>9.8820900000000003E-2</c:v>
                </c:pt>
                <c:pt idx="5912">
                  <c:v>9.9668199999999998E-2</c:v>
                </c:pt>
                <c:pt idx="5913">
                  <c:v>0.100536</c:v>
                </c:pt>
                <c:pt idx="5914">
                  <c:v>0.101421</c:v>
                </c:pt>
                <c:pt idx="5915">
                  <c:v>0.102323</c:v>
                </c:pt>
                <c:pt idx="5916">
                  <c:v>0.10324</c:v>
                </c:pt>
                <c:pt idx="5917">
                  <c:v>0.10417</c:v>
                </c:pt>
                <c:pt idx="5918">
                  <c:v>0.105112</c:v>
                </c:pt>
                <c:pt idx="5919">
                  <c:v>0.106063</c:v>
                </c:pt>
                <c:pt idx="5920">
                  <c:v>0.10702200000000001</c:v>
                </c:pt>
                <c:pt idx="5921">
                  <c:v>0.107987</c:v>
                </c:pt>
                <c:pt idx="5922">
                  <c:v>0.108955</c:v>
                </c:pt>
                <c:pt idx="5923">
                  <c:v>0.10992499999999999</c:v>
                </c:pt>
                <c:pt idx="5924">
                  <c:v>0.11089400000000001</c:v>
                </c:pt>
                <c:pt idx="5925">
                  <c:v>0.11186</c:v>
                </c:pt>
                <c:pt idx="5926">
                  <c:v>0.112819</c:v>
                </c:pt>
                <c:pt idx="5927">
                  <c:v>0.113771</c:v>
                </c:pt>
                <c:pt idx="5928">
                  <c:v>0.11471199999999999</c:v>
                </c:pt>
                <c:pt idx="5929">
                  <c:v>0.11563900000000001</c:v>
                </c:pt>
                <c:pt idx="5930">
                  <c:v>0.116551</c:v>
                </c:pt>
                <c:pt idx="5931">
                  <c:v>0.11744599999999999</c:v>
                </c:pt>
                <c:pt idx="5932">
                  <c:v>0.11831999999999999</c:v>
                </c:pt>
                <c:pt idx="5933">
                  <c:v>0.119172</c:v>
                </c:pt>
                <c:pt idx="5934">
                  <c:v>0.11999899999999999</c:v>
                </c:pt>
                <c:pt idx="5935">
                  <c:v>0.120798</c:v>
                </c:pt>
                <c:pt idx="5936">
                  <c:v>0.121569</c:v>
                </c:pt>
                <c:pt idx="5937">
                  <c:v>0.122307</c:v>
                </c:pt>
                <c:pt idx="5938">
                  <c:v>0.123011</c:v>
                </c:pt>
                <c:pt idx="5939">
                  <c:v>0.123678</c:v>
                </c:pt>
                <c:pt idx="5940">
                  <c:v>0.124306</c:v>
                </c:pt>
                <c:pt idx="5941">
                  <c:v>0.124892</c:v>
                </c:pt>
                <c:pt idx="5942">
                  <c:v>0.12543499999999999</c:v>
                </c:pt>
                <c:pt idx="5943">
                  <c:v>0.12593099999999999</c:v>
                </c:pt>
                <c:pt idx="5944">
                  <c:v>0.12637799999999999</c:v>
                </c:pt>
                <c:pt idx="5945">
                  <c:v>0.126776</c:v>
                </c:pt>
                <c:pt idx="5946">
                  <c:v>0.12712000000000001</c:v>
                </c:pt>
                <c:pt idx="5947">
                  <c:v>0.12741</c:v>
                </c:pt>
                <c:pt idx="5948">
                  <c:v>0.12764200000000001</c:v>
                </c:pt>
                <c:pt idx="5949">
                  <c:v>0.12781500000000001</c:v>
                </c:pt>
                <c:pt idx="5950">
                  <c:v>0.12792799999999999</c:v>
                </c:pt>
                <c:pt idx="5951">
                  <c:v>0.12798000000000001</c:v>
                </c:pt>
                <c:pt idx="5952">
                  <c:v>0.127968</c:v>
                </c:pt>
                <c:pt idx="5953">
                  <c:v>0.12789200000000001</c:v>
                </c:pt>
                <c:pt idx="5954">
                  <c:v>0.12775</c:v>
                </c:pt>
                <c:pt idx="5955">
                  <c:v>0.12754099999999999</c:v>
                </c:pt>
                <c:pt idx="5956">
                  <c:v>0.12726299999999999</c:v>
                </c:pt>
                <c:pt idx="5957">
                  <c:v>0.126916</c:v>
                </c:pt>
                <c:pt idx="5958">
                  <c:v>0.126497</c:v>
                </c:pt>
                <c:pt idx="5959">
                  <c:v>0.12600700000000001</c:v>
                </c:pt>
                <c:pt idx="5960">
                  <c:v>0.125444</c:v>
                </c:pt>
                <c:pt idx="5961">
                  <c:v>0.124807</c:v>
                </c:pt>
                <c:pt idx="5962">
                  <c:v>0.124097</c:v>
                </c:pt>
                <c:pt idx="5963">
                  <c:v>0.123311</c:v>
                </c:pt>
                <c:pt idx="5964">
                  <c:v>0.12245200000000001</c:v>
                </c:pt>
                <c:pt idx="5965">
                  <c:v>0.121519</c:v>
                </c:pt>
                <c:pt idx="5966">
                  <c:v>0.12051199999999999</c:v>
                </c:pt>
                <c:pt idx="5967">
                  <c:v>0.119431</c:v>
                </c:pt>
                <c:pt idx="5968">
                  <c:v>0.11827600000000001</c:v>
                </c:pt>
                <c:pt idx="5969">
                  <c:v>0.117047</c:v>
                </c:pt>
                <c:pt idx="5970">
                  <c:v>0.115744</c:v>
                </c:pt>
                <c:pt idx="5971">
                  <c:v>0.114368</c:v>
                </c:pt>
                <c:pt idx="5972">
                  <c:v>0.11292000000000001</c:v>
                </c:pt>
                <c:pt idx="5973">
                  <c:v>0.1114</c:v>
                </c:pt>
                <c:pt idx="5974">
                  <c:v>0.10981</c:v>
                </c:pt>
                <c:pt idx="5975">
                  <c:v>0.10815</c:v>
                </c:pt>
                <c:pt idx="5976">
                  <c:v>0.106421</c:v>
                </c:pt>
                <c:pt idx="5977">
                  <c:v>0.104625</c:v>
                </c:pt>
                <c:pt idx="5978">
                  <c:v>0.10276299999999999</c:v>
                </c:pt>
                <c:pt idx="5979">
                  <c:v>0.100836</c:v>
                </c:pt>
                <c:pt idx="5980">
                  <c:v>9.8846699999999996E-2</c:v>
                </c:pt>
                <c:pt idx="5981">
                  <c:v>9.6797300000000003E-2</c:v>
                </c:pt>
                <c:pt idx="5982">
                  <c:v>9.4690099999999999E-2</c:v>
                </c:pt>
                <c:pt idx="5983">
                  <c:v>9.2526800000000006E-2</c:v>
                </c:pt>
                <c:pt idx="5984">
                  <c:v>9.0309299999999995E-2</c:v>
                </c:pt>
                <c:pt idx="5985">
                  <c:v>8.8040099999999996E-2</c:v>
                </c:pt>
                <c:pt idx="5986">
                  <c:v>8.5721900000000004E-2</c:v>
                </c:pt>
                <c:pt idx="5987">
                  <c:v>8.3358000000000002E-2</c:v>
                </c:pt>
                <c:pt idx="5988">
                  <c:v>8.0951499999999996E-2</c:v>
                </c:pt>
                <c:pt idx="5989">
                  <c:v>7.8505599999999995E-2</c:v>
                </c:pt>
                <c:pt idx="5990">
                  <c:v>7.6022599999999996E-2</c:v>
                </c:pt>
                <c:pt idx="5991">
                  <c:v>7.3504299999999995E-2</c:v>
                </c:pt>
                <c:pt idx="5992">
                  <c:v>7.0953299999999997E-2</c:v>
                </c:pt>
                <c:pt idx="5993">
                  <c:v>6.8372600000000006E-2</c:v>
                </c:pt>
                <c:pt idx="5994">
                  <c:v>6.5765000000000004E-2</c:v>
                </c:pt>
                <c:pt idx="5995">
                  <c:v>6.3133400000000006E-2</c:v>
                </c:pt>
                <c:pt idx="5996">
                  <c:v>6.0480600000000002E-2</c:v>
                </c:pt>
                <c:pt idx="5997">
                  <c:v>5.7809899999999997E-2</c:v>
                </c:pt>
                <c:pt idx="5998">
                  <c:v>5.5124600000000003E-2</c:v>
                </c:pt>
                <c:pt idx="5999">
                  <c:v>5.2427700000000001E-2</c:v>
                </c:pt>
                <c:pt idx="6000">
                  <c:v>4.9722299999999997E-2</c:v>
                </c:pt>
                <c:pt idx="6001">
                  <c:v>4.7011600000000001E-2</c:v>
                </c:pt>
                <c:pt idx="6002">
                  <c:v>4.4298700000000003E-2</c:v>
                </c:pt>
                <c:pt idx="6003">
                  <c:v>4.15868E-2</c:v>
                </c:pt>
                <c:pt idx="6004">
                  <c:v>3.8879400000000001E-2</c:v>
                </c:pt>
                <c:pt idx="6005">
                  <c:v>3.61801E-2</c:v>
                </c:pt>
                <c:pt idx="6006">
                  <c:v>3.3492000000000001E-2</c:v>
                </c:pt>
                <c:pt idx="6007">
                  <c:v>3.08177E-2</c:v>
                </c:pt>
                <c:pt idx="6008">
                  <c:v>2.8160299999999999E-2</c:v>
                </c:pt>
                <c:pt idx="6009">
                  <c:v>2.5523500000000001E-2</c:v>
                </c:pt>
                <c:pt idx="6010">
                  <c:v>2.2910699999999999E-2</c:v>
                </c:pt>
                <c:pt idx="6011">
                  <c:v>2.0325599999999999E-2</c:v>
                </c:pt>
                <c:pt idx="6012">
                  <c:v>1.77719E-2</c:v>
                </c:pt>
                <c:pt idx="6013">
                  <c:v>1.52529E-2</c:v>
                </c:pt>
                <c:pt idx="6014">
                  <c:v>1.27714E-2</c:v>
                </c:pt>
                <c:pt idx="6015">
                  <c:v>1.03304E-2</c:v>
                </c:pt>
                <c:pt idx="6016" formatCode="0.00E+00">
                  <c:v>7.9330300000000006E-3</c:v>
                </c:pt>
                <c:pt idx="6017" formatCode="0.00E+00">
                  <c:v>5.5825099999999997E-3</c:v>
                </c:pt>
                <c:pt idx="6018" formatCode="0.00E+00">
                  <c:v>3.2820800000000002E-3</c:v>
                </c:pt>
                <c:pt idx="6019" formatCode="0.00E+00">
                  <c:v>1.0351200000000001E-3</c:v>
                </c:pt>
                <c:pt idx="6020" formatCode="0.00E+00">
                  <c:v>-1.1548400000000001E-3</c:v>
                </c:pt>
                <c:pt idx="6021" formatCode="0.00E+00">
                  <c:v>-3.2853299999999999E-3</c:v>
                </c:pt>
                <c:pt idx="6022" formatCode="0.00E+00">
                  <c:v>-5.3548299999999997E-3</c:v>
                </c:pt>
                <c:pt idx="6023" formatCode="0.00E+00">
                  <c:v>-7.3615900000000003E-3</c:v>
                </c:pt>
                <c:pt idx="6024" formatCode="0.00E+00">
                  <c:v>-9.3034099999999998E-3</c:v>
                </c:pt>
                <c:pt idx="6025">
                  <c:v>-1.11781E-2</c:v>
                </c:pt>
                <c:pt idx="6026">
                  <c:v>-1.29838E-2</c:v>
                </c:pt>
                <c:pt idx="6027">
                  <c:v>-1.47186E-2</c:v>
                </c:pt>
                <c:pt idx="6028">
                  <c:v>-1.6380800000000001E-2</c:v>
                </c:pt>
                <c:pt idx="6029">
                  <c:v>-1.79688E-2</c:v>
                </c:pt>
                <c:pt idx="6030">
                  <c:v>-1.9480899999999999E-2</c:v>
                </c:pt>
                <c:pt idx="6031">
                  <c:v>-2.0915699999999999E-2</c:v>
                </c:pt>
                <c:pt idx="6032">
                  <c:v>-2.2271800000000001E-2</c:v>
                </c:pt>
                <c:pt idx="6033">
                  <c:v>-2.35479E-2</c:v>
                </c:pt>
                <c:pt idx="6034">
                  <c:v>-2.4743100000000001E-2</c:v>
                </c:pt>
                <c:pt idx="6035">
                  <c:v>-2.5856500000000001E-2</c:v>
                </c:pt>
                <c:pt idx="6036">
                  <c:v>-2.6887600000000001E-2</c:v>
                </c:pt>
                <c:pt idx="6037">
                  <c:v>-2.7835599999999999E-2</c:v>
                </c:pt>
                <c:pt idx="6038">
                  <c:v>-2.87E-2</c:v>
                </c:pt>
                <c:pt idx="6039">
                  <c:v>-2.9480800000000001E-2</c:v>
                </c:pt>
                <c:pt idx="6040">
                  <c:v>-3.0177699999999998E-2</c:v>
                </c:pt>
                <c:pt idx="6041">
                  <c:v>-3.0790499999999998E-2</c:v>
                </c:pt>
                <c:pt idx="6042">
                  <c:v>-3.1319199999999998E-2</c:v>
                </c:pt>
                <c:pt idx="6043">
                  <c:v>-3.1763699999999999E-2</c:v>
                </c:pt>
                <c:pt idx="6044">
                  <c:v>-3.2124199999999999E-2</c:v>
                </c:pt>
                <c:pt idx="6045">
                  <c:v>-3.2400999999999999E-2</c:v>
                </c:pt>
                <c:pt idx="6046">
                  <c:v>-3.2594400000000003E-2</c:v>
                </c:pt>
                <c:pt idx="6047">
                  <c:v>-3.27053E-2</c:v>
                </c:pt>
                <c:pt idx="6048">
                  <c:v>-3.2734600000000003E-2</c:v>
                </c:pt>
                <c:pt idx="6049">
                  <c:v>-3.2683299999999998E-2</c:v>
                </c:pt>
                <c:pt idx="6050">
                  <c:v>-3.2552299999999999E-2</c:v>
                </c:pt>
                <c:pt idx="6051">
                  <c:v>-3.2342999999999997E-2</c:v>
                </c:pt>
                <c:pt idx="6052">
                  <c:v>-3.2056800000000003E-2</c:v>
                </c:pt>
                <c:pt idx="6053">
                  <c:v>-3.1695300000000003E-2</c:v>
                </c:pt>
                <c:pt idx="6054">
                  <c:v>-3.12599E-2</c:v>
                </c:pt>
                <c:pt idx="6055">
                  <c:v>-3.0752499999999999E-2</c:v>
                </c:pt>
                <c:pt idx="6056">
                  <c:v>-3.0174900000000001E-2</c:v>
                </c:pt>
                <c:pt idx="6057">
                  <c:v>-2.9528800000000001E-2</c:v>
                </c:pt>
                <c:pt idx="6058">
                  <c:v>-2.8816100000000001E-2</c:v>
                </c:pt>
                <c:pt idx="6059">
                  <c:v>-2.8039000000000001E-2</c:v>
                </c:pt>
                <c:pt idx="6060">
                  <c:v>-2.7199299999999999E-2</c:v>
                </c:pt>
                <c:pt idx="6061">
                  <c:v>-2.6299400000000001E-2</c:v>
                </c:pt>
                <c:pt idx="6062">
                  <c:v>-2.53414E-2</c:v>
                </c:pt>
                <c:pt idx="6063">
                  <c:v>-2.43278E-2</c:v>
                </c:pt>
                <c:pt idx="6064">
                  <c:v>-2.32611E-2</c:v>
                </c:pt>
                <c:pt idx="6065">
                  <c:v>-2.2143900000000001E-2</c:v>
                </c:pt>
                <c:pt idx="6066">
                  <c:v>-2.0979000000000001E-2</c:v>
                </c:pt>
                <c:pt idx="6067">
                  <c:v>-1.9769100000000001E-2</c:v>
                </c:pt>
                <c:pt idx="6068">
                  <c:v>-1.85168E-2</c:v>
                </c:pt>
                <c:pt idx="6069">
                  <c:v>-1.7225000000000001E-2</c:v>
                </c:pt>
                <c:pt idx="6070">
                  <c:v>-1.58961E-2</c:v>
                </c:pt>
                <c:pt idx="6071">
                  <c:v>-1.45332E-2</c:v>
                </c:pt>
                <c:pt idx="6072">
                  <c:v>-1.3139100000000001E-2</c:v>
                </c:pt>
                <c:pt idx="6073">
                  <c:v>-1.17167E-2</c:v>
                </c:pt>
                <c:pt idx="6074">
                  <c:v>-1.0269E-2</c:v>
                </c:pt>
                <c:pt idx="6075" formatCode="0.00E+00">
                  <c:v>-8.7988100000000007E-3</c:v>
                </c:pt>
                <c:pt idx="6076" formatCode="0.00E+00">
                  <c:v>-7.3087500000000001E-3</c:v>
                </c:pt>
                <c:pt idx="6077" formatCode="0.00E+00">
                  <c:v>-5.8017499999999996E-3</c:v>
                </c:pt>
                <c:pt idx="6078" formatCode="0.00E+00">
                  <c:v>-4.2807699999999997E-3</c:v>
                </c:pt>
                <c:pt idx="6079" formatCode="0.00E+00">
                  <c:v>-2.74866E-3</c:v>
                </c:pt>
                <c:pt idx="6080" formatCode="0.00E+00">
                  <c:v>-1.20801E-3</c:v>
                </c:pt>
                <c:pt idx="6081" formatCode="0.00E+00">
                  <c:v>3.3856499999999998E-4</c:v>
                </c:pt>
                <c:pt idx="6082" formatCode="0.00E+00">
                  <c:v>1.8882899999999999E-3</c:v>
                </c:pt>
                <c:pt idx="6083" formatCode="0.00E+00">
                  <c:v>3.4383E-3</c:v>
                </c:pt>
                <c:pt idx="6084" formatCode="0.00E+00">
                  <c:v>4.9859099999999996E-3</c:v>
                </c:pt>
                <c:pt idx="6085" formatCode="0.00E+00">
                  <c:v>6.5285500000000002E-3</c:v>
                </c:pt>
                <c:pt idx="6086" formatCode="0.00E+00">
                  <c:v>8.0636100000000006E-3</c:v>
                </c:pt>
                <c:pt idx="6087" formatCode="0.00E+00">
                  <c:v>9.5883600000000006E-3</c:v>
                </c:pt>
                <c:pt idx="6088">
                  <c:v>1.1100199999999999E-2</c:v>
                </c:pt>
                <c:pt idx="6089">
                  <c:v>1.2596899999999999E-2</c:v>
                </c:pt>
                <c:pt idx="6090">
                  <c:v>1.4076200000000001E-2</c:v>
                </c:pt>
                <c:pt idx="6091">
                  <c:v>1.5536100000000001E-2</c:v>
                </c:pt>
                <c:pt idx="6092">
                  <c:v>1.6974199999999998E-2</c:v>
                </c:pt>
                <c:pt idx="6093">
                  <c:v>1.8388600000000001E-2</c:v>
                </c:pt>
                <c:pt idx="6094">
                  <c:v>1.9777200000000002E-2</c:v>
                </c:pt>
                <c:pt idx="6095">
                  <c:v>2.1138000000000001E-2</c:v>
                </c:pt>
                <c:pt idx="6096">
                  <c:v>2.2469200000000002E-2</c:v>
                </c:pt>
                <c:pt idx="6097">
                  <c:v>2.3769200000000001E-2</c:v>
                </c:pt>
                <c:pt idx="6098">
                  <c:v>2.50364E-2</c:v>
                </c:pt>
                <c:pt idx="6099">
                  <c:v>2.6269500000000001E-2</c:v>
                </c:pt>
                <c:pt idx="6100">
                  <c:v>2.7466899999999999E-2</c:v>
                </c:pt>
                <c:pt idx="6101">
                  <c:v>2.8627199999999998E-2</c:v>
                </c:pt>
                <c:pt idx="6102">
                  <c:v>2.9748900000000002E-2</c:v>
                </c:pt>
                <c:pt idx="6103">
                  <c:v>3.08311E-2</c:v>
                </c:pt>
                <c:pt idx="6104">
                  <c:v>3.1872699999999997E-2</c:v>
                </c:pt>
                <c:pt idx="6105">
                  <c:v>3.2872899999999997E-2</c:v>
                </c:pt>
                <c:pt idx="6106">
                  <c:v>3.3831E-2</c:v>
                </c:pt>
                <c:pt idx="6107">
                  <c:v>3.47465E-2</c:v>
                </c:pt>
                <c:pt idx="6108">
                  <c:v>3.56186E-2</c:v>
                </c:pt>
                <c:pt idx="6109">
                  <c:v>3.6446699999999999E-2</c:v>
                </c:pt>
                <c:pt idx="6110">
                  <c:v>3.7230600000000003E-2</c:v>
                </c:pt>
                <c:pt idx="6111">
                  <c:v>3.7970299999999998E-2</c:v>
                </c:pt>
                <c:pt idx="6112">
                  <c:v>3.86658E-2</c:v>
                </c:pt>
                <c:pt idx="6113">
                  <c:v>3.9316999999999998E-2</c:v>
                </c:pt>
                <c:pt idx="6114">
                  <c:v>3.9924099999999997E-2</c:v>
                </c:pt>
                <c:pt idx="6115">
                  <c:v>4.0487299999999997E-2</c:v>
                </c:pt>
                <c:pt idx="6116">
                  <c:v>4.1007099999999998E-2</c:v>
                </c:pt>
                <c:pt idx="6117">
                  <c:v>4.1483600000000002E-2</c:v>
                </c:pt>
                <c:pt idx="6118">
                  <c:v>4.1917200000000002E-2</c:v>
                </c:pt>
                <c:pt idx="6119">
                  <c:v>4.2308400000000003E-2</c:v>
                </c:pt>
                <c:pt idx="6120">
                  <c:v>4.2657599999999997E-2</c:v>
                </c:pt>
                <c:pt idx="6121">
                  <c:v>4.2965700000000003E-2</c:v>
                </c:pt>
                <c:pt idx="6122">
                  <c:v>4.3233599999999997E-2</c:v>
                </c:pt>
                <c:pt idx="6123">
                  <c:v>4.3462099999999997E-2</c:v>
                </c:pt>
                <c:pt idx="6124">
                  <c:v>4.36526E-2</c:v>
                </c:pt>
                <c:pt idx="6125">
                  <c:v>4.3806100000000001E-2</c:v>
                </c:pt>
                <c:pt idx="6126">
                  <c:v>4.3923900000000002E-2</c:v>
                </c:pt>
                <c:pt idx="6127">
                  <c:v>4.4007400000000002E-2</c:v>
                </c:pt>
                <c:pt idx="6128">
                  <c:v>4.4058E-2</c:v>
                </c:pt>
                <c:pt idx="6129">
                  <c:v>4.40773E-2</c:v>
                </c:pt>
                <c:pt idx="6130">
                  <c:v>4.4067099999999998E-2</c:v>
                </c:pt>
                <c:pt idx="6131">
                  <c:v>4.4028699999999997E-2</c:v>
                </c:pt>
                <c:pt idx="6132">
                  <c:v>4.3963700000000001E-2</c:v>
                </c:pt>
                <c:pt idx="6133">
                  <c:v>4.3873500000000003E-2</c:v>
                </c:pt>
                <c:pt idx="6134">
                  <c:v>4.3759800000000001E-2</c:v>
                </c:pt>
                <c:pt idx="6135">
                  <c:v>4.3624400000000001E-2</c:v>
                </c:pt>
                <c:pt idx="6136">
                  <c:v>4.3469300000000002E-2</c:v>
                </c:pt>
                <c:pt idx="6137">
                  <c:v>4.3296500000000002E-2</c:v>
                </c:pt>
                <c:pt idx="6138">
                  <c:v>4.3107800000000002E-2</c:v>
                </c:pt>
                <c:pt idx="6139">
                  <c:v>4.29048E-2</c:v>
                </c:pt>
                <c:pt idx="6140">
                  <c:v>4.2689499999999998E-2</c:v>
                </c:pt>
                <c:pt idx="6141">
                  <c:v>4.2463599999999997E-2</c:v>
                </c:pt>
                <c:pt idx="6142">
                  <c:v>4.2229299999999997E-2</c:v>
                </c:pt>
                <c:pt idx="6143">
                  <c:v>4.1988499999999998E-2</c:v>
                </c:pt>
                <c:pt idx="6144">
                  <c:v>4.1743000000000002E-2</c:v>
                </c:pt>
                <c:pt idx="6145">
                  <c:v>4.1494799999999998E-2</c:v>
                </c:pt>
                <c:pt idx="6146">
                  <c:v>4.1245700000000003E-2</c:v>
                </c:pt>
                <c:pt idx="6147">
                  <c:v>4.0997600000000002E-2</c:v>
                </c:pt>
                <c:pt idx="6148">
                  <c:v>4.0752299999999998E-2</c:v>
                </c:pt>
                <c:pt idx="6149">
                  <c:v>4.0511499999999999E-2</c:v>
                </c:pt>
                <c:pt idx="6150">
                  <c:v>4.0276899999999997E-2</c:v>
                </c:pt>
                <c:pt idx="6151">
                  <c:v>4.0050099999999998E-2</c:v>
                </c:pt>
                <c:pt idx="6152">
                  <c:v>3.9832899999999997E-2</c:v>
                </c:pt>
                <c:pt idx="6153">
                  <c:v>3.9627000000000002E-2</c:v>
                </c:pt>
                <c:pt idx="6154">
                  <c:v>3.9433799999999998E-2</c:v>
                </c:pt>
                <c:pt idx="6155">
                  <c:v>3.9254900000000002E-2</c:v>
                </c:pt>
                <c:pt idx="6156">
                  <c:v>3.90917E-2</c:v>
                </c:pt>
                <c:pt idx="6157">
                  <c:v>3.8945899999999999E-2</c:v>
                </c:pt>
                <c:pt idx="6158">
                  <c:v>3.8818699999999998E-2</c:v>
                </c:pt>
                <c:pt idx="6159">
                  <c:v>3.87114E-2</c:v>
                </c:pt>
                <c:pt idx="6160">
                  <c:v>3.8625199999999998E-2</c:v>
                </c:pt>
                <c:pt idx="6161">
                  <c:v>3.8561400000000003E-2</c:v>
                </c:pt>
                <c:pt idx="6162">
                  <c:v>3.8521100000000003E-2</c:v>
                </c:pt>
                <c:pt idx="6163">
                  <c:v>3.8504999999999998E-2</c:v>
                </c:pt>
                <c:pt idx="6164">
                  <c:v>3.8514100000000002E-2</c:v>
                </c:pt>
                <c:pt idx="6165">
                  <c:v>3.8549E-2</c:v>
                </c:pt>
                <c:pt idx="6166">
                  <c:v>3.8610699999999998E-2</c:v>
                </c:pt>
                <c:pt idx="6167">
                  <c:v>3.8699600000000001E-2</c:v>
                </c:pt>
                <c:pt idx="6168">
                  <c:v>3.8816499999999997E-2</c:v>
                </c:pt>
                <c:pt idx="6169">
                  <c:v>3.8961599999999999E-2</c:v>
                </c:pt>
                <c:pt idx="6170">
                  <c:v>3.9135400000000001E-2</c:v>
                </c:pt>
                <c:pt idx="6171">
                  <c:v>3.93383E-2</c:v>
                </c:pt>
                <c:pt idx="6172">
                  <c:v>3.95702E-2</c:v>
                </c:pt>
                <c:pt idx="6173">
                  <c:v>3.9831199999999997E-2</c:v>
                </c:pt>
                <c:pt idx="6174">
                  <c:v>4.0121400000000002E-2</c:v>
                </c:pt>
                <c:pt idx="6175">
                  <c:v>4.0440499999999997E-2</c:v>
                </c:pt>
                <c:pt idx="6176">
                  <c:v>4.0788400000000002E-2</c:v>
                </c:pt>
                <c:pt idx="6177">
                  <c:v>4.11645E-2</c:v>
                </c:pt>
                <c:pt idx="6178">
                  <c:v>4.1568300000000002E-2</c:v>
                </c:pt>
                <c:pt idx="6179">
                  <c:v>4.1999300000000003E-2</c:v>
                </c:pt>
                <c:pt idx="6180">
                  <c:v>4.2456899999999999E-2</c:v>
                </c:pt>
                <c:pt idx="6181">
                  <c:v>4.2940100000000002E-2</c:v>
                </c:pt>
                <c:pt idx="6182">
                  <c:v>4.3448100000000003E-2</c:v>
                </c:pt>
                <c:pt idx="6183">
                  <c:v>4.3979999999999998E-2</c:v>
                </c:pt>
                <c:pt idx="6184">
                  <c:v>4.4534400000000002E-2</c:v>
                </c:pt>
                <c:pt idx="6185">
                  <c:v>4.5110299999999999E-2</c:v>
                </c:pt>
                <c:pt idx="6186">
                  <c:v>4.5706299999999998E-2</c:v>
                </c:pt>
                <c:pt idx="6187">
                  <c:v>4.6321099999999997E-2</c:v>
                </c:pt>
                <c:pt idx="6188">
                  <c:v>4.69532E-2</c:v>
                </c:pt>
                <c:pt idx="6189">
                  <c:v>4.7600999999999997E-2</c:v>
                </c:pt>
                <c:pt idx="6190">
                  <c:v>4.8262699999999999E-2</c:v>
                </c:pt>
                <c:pt idx="6191">
                  <c:v>4.8936599999999997E-2</c:v>
                </c:pt>
                <c:pt idx="6192">
                  <c:v>4.9620900000000003E-2</c:v>
                </c:pt>
                <c:pt idx="6193">
                  <c:v>5.0313799999999999E-2</c:v>
                </c:pt>
                <c:pt idx="6194">
                  <c:v>5.1013200000000002E-2</c:v>
                </c:pt>
                <c:pt idx="6195">
                  <c:v>5.1717100000000002E-2</c:v>
                </c:pt>
                <c:pt idx="6196">
                  <c:v>5.2423400000000002E-2</c:v>
                </c:pt>
                <c:pt idx="6197">
                  <c:v>5.3129999999999997E-2</c:v>
                </c:pt>
                <c:pt idx="6198">
                  <c:v>5.3834600000000003E-2</c:v>
                </c:pt>
                <c:pt idx="6199">
                  <c:v>5.4535E-2</c:v>
                </c:pt>
                <c:pt idx="6200">
                  <c:v>5.5228899999999997E-2</c:v>
                </c:pt>
                <c:pt idx="6201">
                  <c:v>5.59138E-2</c:v>
                </c:pt>
                <c:pt idx="6202">
                  <c:v>5.65873E-2</c:v>
                </c:pt>
                <c:pt idx="6203">
                  <c:v>5.7246999999999999E-2</c:v>
                </c:pt>
                <c:pt idx="6204">
                  <c:v>5.78906E-2</c:v>
                </c:pt>
                <c:pt idx="6205">
                  <c:v>5.8515400000000002E-2</c:v>
                </c:pt>
                <c:pt idx="6206">
                  <c:v>5.9119100000000001E-2</c:v>
                </c:pt>
                <c:pt idx="6207">
                  <c:v>5.9699200000000001E-2</c:v>
                </c:pt>
                <c:pt idx="6208">
                  <c:v>6.0253099999999997E-2</c:v>
                </c:pt>
                <c:pt idx="6209">
                  <c:v>6.07783E-2</c:v>
                </c:pt>
                <c:pt idx="6210">
                  <c:v>6.1272300000000002E-2</c:v>
                </c:pt>
                <c:pt idx="6211">
                  <c:v>6.1732500000000003E-2</c:v>
                </c:pt>
                <c:pt idx="6212">
                  <c:v>6.2156500000000003E-2</c:v>
                </c:pt>
                <c:pt idx="6213">
                  <c:v>6.2541799999999995E-2</c:v>
                </c:pt>
                <c:pt idx="6214">
                  <c:v>6.2885999999999997E-2</c:v>
                </c:pt>
                <c:pt idx="6215">
                  <c:v>6.3186599999999996E-2</c:v>
                </c:pt>
                <c:pt idx="6216">
                  <c:v>6.3441399999999995E-2</c:v>
                </c:pt>
                <c:pt idx="6217">
                  <c:v>6.3647800000000004E-2</c:v>
                </c:pt>
                <c:pt idx="6218">
                  <c:v>6.3803700000000005E-2</c:v>
                </c:pt>
                <c:pt idx="6219">
                  <c:v>6.3906699999999997E-2</c:v>
                </c:pt>
                <c:pt idx="6220">
                  <c:v>6.3954899999999995E-2</c:v>
                </c:pt>
                <c:pt idx="6221">
                  <c:v>6.39459E-2</c:v>
                </c:pt>
                <c:pt idx="6222">
                  <c:v>6.3877799999999998E-2</c:v>
                </c:pt>
                <c:pt idx="6223">
                  <c:v>6.3748600000000002E-2</c:v>
                </c:pt>
                <c:pt idx="6224">
                  <c:v>6.3556399999999999E-2</c:v>
                </c:pt>
                <c:pt idx="6225">
                  <c:v>6.3299400000000006E-2</c:v>
                </c:pt>
                <c:pt idx="6226">
                  <c:v>6.2975799999999998E-2</c:v>
                </c:pt>
                <c:pt idx="6227">
                  <c:v>6.2584000000000001E-2</c:v>
                </c:pt>
                <c:pt idx="6228">
                  <c:v>6.2122400000000001E-2</c:v>
                </c:pt>
                <c:pt idx="6229">
                  <c:v>6.1589600000000001E-2</c:v>
                </c:pt>
                <c:pt idx="6230">
                  <c:v>6.0984299999999998E-2</c:v>
                </c:pt>
                <c:pt idx="6231">
                  <c:v>6.0305200000000003E-2</c:v>
                </c:pt>
                <c:pt idx="6232">
                  <c:v>5.9551100000000003E-2</c:v>
                </c:pt>
                <c:pt idx="6233">
                  <c:v>5.8720799999999997E-2</c:v>
                </c:pt>
                <c:pt idx="6234">
                  <c:v>5.7813400000000001E-2</c:v>
                </c:pt>
                <c:pt idx="6235">
                  <c:v>5.6828099999999999E-2</c:v>
                </c:pt>
                <c:pt idx="6236">
                  <c:v>5.5764099999999997E-2</c:v>
                </c:pt>
                <c:pt idx="6237">
                  <c:v>5.4621000000000003E-2</c:v>
                </c:pt>
                <c:pt idx="6238">
                  <c:v>5.3398399999999999E-2</c:v>
                </c:pt>
                <c:pt idx="6239">
                  <c:v>5.2095799999999998E-2</c:v>
                </c:pt>
                <c:pt idx="6240">
                  <c:v>5.0713300000000003E-2</c:v>
                </c:pt>
                <c:pt idx="6241">
                  <c:v>4.9250700000000001E-2</c:v>
                </c:pt>
                <c:pt idx="6242">
                  <c:v>4.7708199999999999E-2</c:v>
                </c:pt>
                <c:pt idx="6243">
                  <c:v>4.6086099999999998E-2</c:v>
                </c:pt>
                <c:pt idx="6244">
                  <c:v>4.4384699999999999E-2</c:v>
                </c:pt>
                <c:pt idx="6245">
                  <c:v>4.2604599999999999E-2</c:v>
                </c:pt>
                <c:pt idx="6246">
                  <c:v>4.0746499999999998E-2</c:v>
                </c:pt>
                <c:pt idx="6247">
                  <c:v>3.88113E-2</c:v>
                </c:pt>
                <c:pt idx="6248">
                  <c:v>3.6799900000000003E-2</c:v>
                </c:pt>
                <c:pt idx="6249">
                  <c:v>3.4713399999999998E-2</c:v>
                </c:pt>
                <c:pt idx="6250">
                  <c:v>3.2553199999999997E-2</c:v>
                </c:pt>
                <c:pt idx="6251">
                  <c:v>3.0320699999999999E-2</c:v>
                </c:pt>
                <c:pt idx="6252">
                  <c:v>2.8017299999999998E-2</c:v>
                </c:pt>
                <c:pt idx="6253">
                  <c:v>2.5644799999999999E-2</c:v>
                </c:pt>
                <c:pt idx="6254">
                  <c:v>2.3205E-2</c:v>
                </c:pt>
                <c:pt idx="6255">
                  <c:v>2.06999E-2</c:v>
                </c:pt>
                <c:pt idx="6256">
                  <c:v>1.8131600000000001E-2</c:v>
                </c:pt>
                <c:pt idx="6257">
                  <c:v>1.55023E-2</c:v>
                </c:pt>
                <c:pt idx="6258">
                  <c:v>1.28144E-2</c:v>
                </c:pt>
                <c:pt idx="6259">
                  <c:v>1.00704E-2</c:v>
                </c:pt>
                <c:pt idx="6260" formatCode="0.00E+00">
                  <c:v>7.2728899999999997E-3</c:v>
                </c:pt>
                <c:pt idx="6261" formatCode="0.00E+00">
                  <c:v>4.4245999999999999E-3</c:v>
                </c:pt>
                <c:pt idx="6262" formatCode="0.00E+00">
                  <c:v>1.52842E-3</c:v>
                </c:pt>
                <c:pt idx="6263" formatCode="0.00E+00">
                  <c:v>-1.4127300000000001E-3</c:v>
                </c:pt>
                <c:pt idx="6264" formatCode="0.00E+00">
                  <c:v>-4.3958699999999996E-3</c:v>
                </c:pt>
                <c:pt idx="6265" formatCode="0.00E+00">
                  <c:v>-7.41787E-3</c:v>
                </c:pt>
                <c:pt idx="6266">
                  <c:v>-1.04755E-2</c:v>
                </c:pt>
                <c:pt idx="6267">
                  <c:v>-1.3565300000000001E-2</c:v>
                </c:pt>
                <c:pt idx="6268">
                  <c:v>-1.6683900000000002E-2</c:v>
                </c:pt>
                <c:pt idx="6269">
                  <c:v>-1.98277E-2</c:v>
                </c:pt>
                <c:pt idx="6270">
                  <c:v>-2.2993E-2</c:v>
                </c:pt>
                <c:pt idx="6271">
                  <c:v>-2.61763E-2</c:v>
                </c:pt>
                <c:pt idx="6272">
                  <c:v>-2.93735E-2</c:v>
                </c:pt>
                <c:pt idx="6273">
                  <c:v>-3.2581100000000002E-2</c:v>
                </c:pt>
                <c:pt idx="6274">
                  <c:v>-3.5794800000000002E-2</c:v>
                </c:pt>
                <c:pt idx="6275">
                  <c:v>-3.9010900000000001E-2</c:v>
                </c:pt>
                <c:pt idx="6276">
                  <c:v>-4.22253E-2</c:v>
                </c:pt>
                <c:pt idx="6277">
                  <c:v>-4.5433899999999999E-2</c:v>
                </c:pt>
                <c:pt idx="6278">
                  <c:v>-4.8632500000000002E-2</c:v>
                </c:pt>
                <c:pt idx="6279">
                  <c:v>-5.1817099999999998E-2</c:v>
                </c:pt>
                <c:pt idx="6280">
                  <c:v>-5.4983499999999998E-2</c:v>
                </c:pt>
                <c:pt idx="6281">
                  <c:v>-5.8127400000000003E-2</c:v>
                </c:pt>
                <c:pt idx="6282">
                  <c:v>-6.1244600000000003E-2</c:v>
                </c:pt>
                <c:pt idx="6283">
                  <c:v>-6.4330999999999999E-2</c:v>
                </c:pt>
                <c:pt idx="6284">
                  <c:v>-6.7382399999999995E-2</c:v>
                </c:pt>
                <c:pt idx="6285">
                  <c:v>-7.0394399999999996E-2</c:v>
                </c:pt>
                <c:pt idx="6286">
                  <c:v>-7.3362899999999995E-2</c:v>
                </c:pt>
                <c:pt idx="6287">
                  <c:v>-7.6283799999999999E-2</c:v>
                </c:pt>
                <c:pt idx="6288">
                  <c:v>-7.9152799999999995E-2</c:v>
                </c:pt>
                <c:pt idx="6289">
                  <c:v>-8.1965999999999997E-2</c:v>
                </c:pt>
                <c:pt idx="6290">
                  <c:v>-8.4719000000000003E-2</c:v>
                </c:pt>
                <c:pt idx="6291">
                  <c:v>-8.7408100000000002E-2</c:v>
                </c:pt>
                <c:pt idx="6292">
                  <c:v>-9.0028999999999998E-2</c:v>
                </c:pt>
                <c:pt idx="6293">
                  <c:v>-9.2578099999999997E-2</c:v>
                </c:pt>
                <c:pt idx="6294">
                  <c:v>-9.5051300000000005E-2</c:v>
                </c:pt>
                <c:pt idx="6295">
                  <c:v>-9.7444900000000001E-2</c:v>
                </c:pt>
                <c:pt idx="6296">
                  <c:v>-9.9755099999999999E-2</c:v>
                </c:pt>
                <c:pt idx="6297">
                  <c:v>-0.101979</c:v>
                </c:pt>
                <c:pt idx="6298">
                  <c:v>-0.104111</c:v>
                </c:pt>
                <c:pt idx="6299">
                  <c:v>-0.10614999999999999</c:v>
                </c:pt>
                <c:pt idx="6300">
                  <c:v>-0.10809199999999999</c:v>
                </c:pt>
                <c:pt idx="6301">
                  <c:v>-0.109933</c:v>
                </c:pt>
                <c:pt idx="6302">
                  <c:v>-0.11167100000000001</c:v>
                </c:pt>
                <c:pt idx="6303">
                  <c:v>-0.113302</c:v>
                </c:pt>
                <c:pt idx="6304">
                  <c:v>-0.114824</c:v>
                </c:pt>
                <c:pt idx="6305">
                  <c:v>-0.116234</c:v>
                </c:pt>
                <c:pt idx="6306">
                  <c:v>-0.11752899999999999</c:v>
                </c:pt>
                <c:pt idx="6307">
                  <c:v>-0.11870600000000001</c:v>
                </c:pt>
                <c:pt idx="6308">
                  <c:v>-0.119765</c:v>
                </c:pt>
                <c:pt idx="6309">
                  <c:v>-0.120701</c:v>
                </c:pt>
                <c:pt idx="6310">
                  <c:v>-0.121514</c:v>
                </c:pt>
                <c:pt idx="6311">
                  <c:v>-0.122201</c:v>
                </c:pt>
                <c:pt idx="6312">
                  <c:v>-0.122761</c:v>
                </c:pt>
                <c:pt idx="6313">
                  <c:v>-0.123192</c:v>
                </c:pt>
                <c:pt idx="6314">
                  <c:v>-0.12349300000000001</c:v>
                </c:pt>
                <c:pt idx="6315">
                  <c:v>-0.12366199999999999</c:v>
                </c:pt>
                <c:pt idx="6316">
                  <c:v>-0.1237</c:v>
                </c:pt>
                <c:pt idx="6317">
                  <c:v>-0.123603</c:v>
                </c:pt>
                <c:pt idx="6318">
                  <c:v>-0.123373</c:v>
                </c:pt>
                <c:pt idx="6319">
                  <c:v>-0.12300899999999999</c:v>
                </c:pt>
                <c:pt idx="6320">
                  <c:v>-0.12250900000000001</c:v>
                </c:pt>
                <c:pt idx="6321">
                  <c:v>-0.121875</c:v>
                </c:pt>
                <c:pt idx="6322">
                  <c:v>-0.12110600000000001</c:v>
                </c:pt>
                <c:pt idx="6323">
                  <c:v>-0.120202</c:v>
                </c:pt>
                <c:pt idx="6324">
                  <c:v>-0.11916400000000001</c:v>
                </c:pt>
                <c:pt idx="6325">
                  <c:v>-0.117992</c:v>
                </c:pt>
                <c:pt idx="6326">
                  <c:v>-0.116687</c:v>
                </c:pt>
                <c:pt idx="6327">
                  <c:v>-0.11525000000000001</c:v>
                </c:pt>
                <c:pt idx="6328">
                  <c:v>-0.11368300000000001</c:v>
                </c:pt>
                <c:pt idx="6329">
                  <c:v>-0.111985</c:v>
                </c:pt>
                <c:pt idx="6330">
                  <c:v>-0.11015999999999999</c:v>
                </c:pt>
                <c:pt idx="6331">
                  <c:v>-0.108209</c:v>
                </c:pt>
                <c:pt idx="6332">
                  <c:v>-0.10613300000000001</c:v>
                </c:pt>
                <c:pt idx="6333">
                  <c:v>-0.103934</c:v>
                </c:pt>
                <c:pt idx="6334">
                  <c:v>-0.101615</c:v>
                </c:pt>
                <c:pt idx="6335">
                  <c:v>-9.9178299999999997E-2</c:v>
                </c:pt>
                <c:pt idx="6336">
                  <c:v>-9.6625900000000001E-2</c:v>
                </c:pt>
                <c:pt idx="6337">
                  <c:v>-9.3960799999999997E-2</c:v>
                </c:pt>
                <c:pt idx="6338">
                  <c:v>-9.1185799999999997E-2</c:v>
                </c:pt>
                <c:pt idx="6339">
                  <c:v>-8.8303800000000002E-2</c:v>
                </c:pt>
                <c:pt idx="6340">
                  <c:v>-8.5318099999999994E-2</c:v>
                </c:pt>
                <c:pt idx="6341">
                  <c:v>-8.2231799999999994E-2</c:v>
                </c:pt>
                <c:pt idx="6342">
                  <c:v>-7.9048499999999994E-2</c:v>
                </c:pt>
                <c:pt idx="6343">
                  <c:v>-7.57718E-2</c:v>
                </c:pt>
                <c:pt idx="6344">
                  <c:v>-7.2405200000000003E-2</c:v>
                </c:pt>
                <c:pt idx="6345">
                  <c:v>-6.8952799999999995E-2</c:v>
                </c:pt>
                <c:pt idx="6346">
                  <c:v>-6.5418299999999999E-2</c:v>
                </c:pt>
                <c:pt idx="6347">
                  <c:v>-6.1806E-2</c:v>
                </c:pt>
                <c:pt idx="6348">
                  <c:v>-5.8119900000000002E-2</c:v>
                </c:pt>
                <c:pt idx="6349">
                  <c:v>-5.43644E-2</c:v>
                </c:pt>
                <c:pt idx="6350">
                  <c:v>-5.05438E-2</c:v>
                </c:pt>
                <c:pt idx="6351">
                  <c:v>-4.6662700000000001E-2</c:v>
                </c:pt>
                <c:pt idx="6352">
                  <c:v>-4.2725600000000002E-2</c:v>
                </c:pt>
                <c:pt idx="6353">
                  <c:v>-3.8737199999999999E-2</c:v>
                </c:pt>
                <c:pt idx="6354">
                  <c:v>-3.47021E-2</c:v>
                </c:pt>
                <c:pt idx="6355">
                  <c:v>-3.0625200000000002E-2</c:v>
                </c:pt>
                <c:pt idx="6356">
                  <c:v>-2.6511300000000002E-2</c:v>
                </c:pt>
                <c:pt idx="6357">
                  <c:v>-2.2365400000000001E-2</c:v>
                </c:pt>
                <c:pt idx="6358">
                  <c:v>-1.8192300000000002E-2</c:v>
                </c:pt>
                <c:pt idx="6359">
                  <c:v>-1.39971E-2</c:v>
                </c:pt>
                <c:pt idx="6360" formatCode="0.00E+00">
                  <c:v>-9.7846900000000004E-3</c:v>
                </c:pt>
                <c:pt idx="6361" formatCode="0.00E+00">
                  <c:v>-5.5602400000000001E-3</c:v>
                </c:pt>
                <c:pt idx="6362" formatCode="0.00E+00">
                  <c:v>-1.3287799999999999E-3</c:v>
                </c:pt>
                <c:pt idx="6363" formatCode="0.00E+00">
                  <c:v>2.90464E-3</c:v>
                </c:pt>
                <c:pt idx="6364" formatCode="0.00E+00">
                  <c:v>7.1349400000000002E-3</c:v>
                </c:pt>
                <c:pt idx="6365">
                  <c:v>1.1357000000000001E-2</c:v>
                </c:pt>
                <c:pt idx="6366">
                  <c:v>1.5565900000000001E-2</c:v>
                </c:pt>
                <c:pt idx="6367">
                  <c:v>1.97564E-2</c:v>
                </c:pt>
                <c:pt idx="6368">
                  <c:v>2.3923699999999999E-2</c:v>
                </c:pt>
                <c:pt idx="6369">
                  <c:v>2.8062699999999999E-2</c:v>
                </c:pt>
                <c:pt idx="6370">
                  <c:v>3.21684E-2</c:v>
                </c:pt>
                <c:pt idx="6371">
                  <c:v>3.6235999999999997E-2</c:v>
                </c:pt>
                <c:pt idx="6372">
                  <c:v>4.0260700000000003E-2</c:v>
                </c:pt>
                <c:pt idx="6373">
                  <c:v>4.4237600000000002E-2</c:v>
                </c:pt>
                <c:pt idx="6374">
                  <c:v>4.8162099999999999E-2</c:v>
                </c:pt>
                <c:pt idx="6375">
                  <c:v>5.2029499999999999E-2</c:v>
                </c:pt>
                <c:pt idx="6376">
                  <c:v>5.5835299999999997E-2</c:v>
                </c:pt>
                <c:pt idx="6377">
                  <c:v>5.9575000000000003E-2</c:v>
                </c:pt>
                <c:pt idx="6378">
                  <c:v>6.32442E-2</c:v>
                </c:pt>
                <c:pt idx="6379">
                  <c:v>6.6838700000000001E-2</c:v>
                </c:pt>
                <c:pt idx="6380">
                  <c:v>7.0354299999999995E-2</c:v>
                </c:pt>
                <c:pt idx="6381">
                  <c:v>7.3787000000000005E-2</c:v>
                </c:pt>
                <c:pt idx="6382">
                  <c:v>7.7132699999999998E-2</c:v>
                </c:pt>
                <c:pt idx="6383">
                  <c:v>8.0387700000000006E-2</c:v>
                </c:pt>
                <c:pt idx="6384">
                  <c:v>8.3548399999999995E-2</c:v>
                </c:pt>
                <c:pt idx="6385">
                  <c:v>8.6611099999999996E-2</c:v>
                </c:pt>
                <c:pt idx="6386">
                  <c:v>8.9572399999999996E-2</c:v>
                </c:pt>
                <c:pt idx="6387">
                  <c:v>9.24291E-2</c:v>
                </c:pt>
                <c:pt idx="6388">
                  <c:v>9.5178100000000002E-2</c:v>
                </c:pt>
                <c:pt idx="6389">
                  <c:v>9.7816299999999995E-2</c:v>
                </c:pt>
                <c:pt idx="6390">
                  <c:v>0.100341</c:v>
                </c:pt>
                <c:pt idx="6391">
                  <c:v>0.10274899999999999</c:v>
                </c:pt>
                <c:pt idx="6392">
                  <c:v>0.10503899999999999</c:v>
                </c:pt>
                <c:pt idx="6393">
                  <c:v>0.107208</c:v>
                </c:pt>
                <c:pt idx="6394">
                  <c:v>0.109253</c:v>
                </c:pt>
                <c:pt idx="6395">
                  <c:v>0.111174</c:v>
                </c:pt>
                <c:pt idx="6396">
                  <c:v>0.112967</c:v>
                </c:pt>
                <c:pt idx="6397">
                  <c:v>0.114631</c:v>
                </c:pt>
                <c:pt idx="6398">
                  <c:v>0.11616600000000001</c:v>
                </c:pt>
                <c:pt idx="6399">
                  <c:v>0.11756800000000001</c:v>
                </c:pt>
                <c:pt idx="6400">
                  <c:v>0.118839</c:v>
                </c:pt>
                <c:pt idx="6401">
                  <c:v>0.119976</c:v>
                </c:pt>
                <c:pt idx="6402">
                  <c:v>0.120978</c:v>
                </c:pt>
                <c:pt idx="6403">
                  <c:v>0.121846</c:v>
                </c:pt>
                <c:pt idx="6404">
                  <c:v>0.12257800000000001</c:v>
                </c:pt>
                <c:pt idx="6405">
                  <c:v>0.12317500000000001</c:v>
                </c:pt>
                <c:pt idx="6406">
                  <c:v>0.123637</c:v>
                </c:pt>
                <c:pt idx="6407">
                  <c:v>0.123963</c:v>
                </c:pt>
                <c:pt idx="6408">
                  <c:v>0.124154</c:v>
                </c:pt>
                <c:pt idx="6409">
                  <c:v>0.124211</c:v>
                </c:pt>
                <c:pt idx="6410">
                  <c:v>0.12413399999999999</c:v>
                </c:pt>
                <c:pt idx="6411">
                  <c:v>0.12392400000000001</c:v>
                </c:pt>
                <c:pt idx="6412">
                  <c:v>0.123582</c:v>
                </c:pt>
                <c:pt idx="6413">
                  <c:v>0.123109</c:v>
                </c:pt>
                <c:pt idx="6414">
                  <c:v>0.122507</c:v>
                </c:pt>
                <c:pt idx="6415">
                  <c:v>0.121777</c:v>
                </c:pt>
                <c:pt idx="6416">
                  <c:v>0.120921</c:v>
                </c:pt>
                <c:pt idx="6417">
                  <c:v>0.11994100000000001</c:v>
                </c:pt>
                <c:pt idx="6418">
                  <c:v>0.118838</c:v>
                </c:pt>
                <c:pt idx="6419">
                  <c:v>0.117615</c:v>
                </c:pt>
                <c:pt idx="6420">
                  <c:v>0.116274</c:v>
                </c:pt>
                <c:pt idx="6421">
                  <c:v>0.114818</c:v>
                </c:pt>
                <c:pt idx="6422">
                  <c:v>0.113249</c:v>
                </c:pt>
                <c:pt idx="6423">
                  <c:v>0.11157</c:v>
                </c:pt>
                <c:pt idx="6424">
                  <c:v>0.10978400000000001</c:v>
                </c:pt>
                <c:pt idx="6425">
                  <c:v>0.107894</c:v>
                </c:pt>
                <c:pt idx="6426">
                  <c:v>0.105902</c:v>
                </c:pt>
                <c:pt idx="6427">
                  <c:v>0.103812</c:v>
                </c:pt>
                <c:pt idx="6428">
                  <c:v>0.101628</c:v>
                </c:pt>
                <c:pt idx="6429">
                  <c:v>9.9351800000000004E-2</c:v>
                </c:pt>
                <c:pt idx="6430">
                  <c:v>9.6988199999999997E-2</c:v>
                </c:pt>
                <c:pt idx="6431">
                  <c:v>9.45405E-2</c:v>
                </c:pt>
                <c:pt idx="6432">
                  <c:v>9.2012099999999999E-2</c:v>
                </c:pt>
                <c:pt idx="6433">
                  <c:v>8.9407100000000003E-2</c:v>
                </c:pt>
                <c:pt idx="6434">
                  <c:v>8.6729100000000003E-2</c:v>
                </c:pt>
                <c:pt idx="6435">
                  <c:v>8.3982000000000001E-2</c:v>
                </c:pt>
                <c:pt idx="6436">
                  <c:v>8.1169900000000003E-2</c:v>
                </c:pt>
                <c:pt idx="6437">
                  <c:v>7.8296699999999997E-2</c:v>
                </c:pt>
                <c:pt idx="6438">
                  <c:v>7.5366500000000003E-2</c:v>
                </c:pt>
                <c:pt idx="6439">
                  <c:v>7.2383400000000001E-2</c:v>
                </c:pt>
                <c:pt idx="6440">
                  <c:v>6.9351499999999996E-2</c:v>
                </c:pt>
                <c:pt idx="6441">
                  <c:v>6.6275000000000001E-2</c:v>
                </c:pt>
                <c:pt idx="6442">
                  <c:v>6.3158000000000006E-2</c:v>
                </c:pt>
                <c:pt idx="6443">
                  <c:v>6.0004799999999997E-2</c:v>
                </c:pt>
                <c:pt idx="6444">
                  <c:v>5.6819599999999998E-2</c:v>
                </c:pt>
                <c:pt idx="6445">
                  <c:v>5.3606500000000001E-2</c:v>
                </c:pt>
                <c:pt idx="6446">
                  <c:v>5.0369799999999999E-2</c:v>
                </c:pt>
                <c:pt idx="6447">
                  <c:v>4.7113599999999999E-2</c:v>
                </c:pt>
                <c:pt idx="6448">
                  <c:v>4.3842199999999998E-2</c:v>
                </c:pt>
                <c:pt idx="6449">
                  <c:v>4.0559699999999997E-2</c:v>
                </c:pt>
                <c:pt idx="6450">
                  <c:v>3.7270200000000003E-2</c:v>
                </c:pt>
                <c:pt idx="6451">
                  <c:v>3.3977800000000002E-2</c:v>
                </c:pt>
                <c:pt idx="6452">
                  <c:v>3.0686499999999999E-2</c:v>
                </c:pt>
                <c:pt idx="6453">
                  <c:v>2.7400399999999998E-2</c:v>
                </c:pt>
                <c:pt idx="6454">
                  <c:v>2.41234E-2</c:v>
                </c:pt>
                <c:pt idx="6455">
                  <c:v>2.0859300000000001E-2</c:v>
                </c:pt>
                <c:pt idx="6456">
                  <c:v>1.7612099999999999E-2</c:v>
                </c:pt>
                <c:pt idx="6457">
                  <c:v>1.43854E-2</c:v>
                </c:pt>
                <c:pt idx="6458">
                  <c:v>1.1182900000000001E-2</c:v>
                </c:pt>
                <c:pt idx="6459" formatCode="0.00E+00">
                  <c:v>8.0082499999999997E-3</c:v>
                </c:pt>
                <c:pt idx="6460" formatCode="0.00E+00">
                  <c:v>4.8649599999999998E-3</c:v>
                </c:pt>
                <c:pt idx="6461" formatCode="0.00E+00">
                  <c:v>1.7564600000000001E-3</c:v>
                </c:pt>
                <c:pt idx="6462" formatCode="0.00E+00">
                  <c:v>-1.31394E-3</c:v>
                </c:pt>
                <c:pt idx="6463" formatCode="0.00E+00">
                  <c:v>-4.3429799999999998E-3</c:v>
                </c:pt>
                <c:pt idx="6464" formatCode="0.00E+00">
                  <c:v>-7.3275299999999996E-3</c:v>
                </c:pt>
                <c:pt idx="6465">
                  <c:v>-1.02646E-2</c:v>
                </c:pt>
                <c:pt idx="6466">
                  <c:v>-1.31512E-2</c:v>
                </c:pt>
                <c:pt idx="6467">
                  <c:v>-1.5984499999999999E-2</c:v>
                </c:pt>
                <c:pt idx="6468">
                  <c:v>-1.8761900000000001E-2</c:v>
                </c:pt>
                <c:pt idx="6469">
                  <c:v>-2.1480699999999998E-2</c:v>
                </c:pt>
                <c:pt idx="6470">
                  <c:v>-2.41386E-2</c:v>
                </c:pt>
                <c:pt idx="6471">
                  <c:v>-2.6733199999999999E-2</c:v>
                </c:pt>
                <c:pt idx="6472">
                  <c:v>-2.9262300000000002E-2</c:v>
                </c:pt>
                <c:pt idx="6473">
                  <c:v>-3.1723800000000003E-2</c:v>
                </c:pt>
                <c:pt idx="6474">
                  <c:v>-3.4115699999999999E-2</c:v>
                </c:pt>
                <c:pt idx="6475">
                  <c:v>-3.6436299999999998E-2</c:v>
                </c:pt>
                <c:pt idx="6476">
                  <c:v>-3.86839E-2</c:v>
                </c:pt>
                <c:pt idx="6477">
                  <c:v>-4.0856900000000002E-2</c:v>
                </c:pt>
                <c:pt idx="6478">
                  <c:v>-4.2953900000000003E-2</c:v>
                </c:pt>
                <c:pt idx="6479">
                  <c:v>-4.4973600000000002E-2</c:v>
                </c:pt>
                <c:pt idx="6480">
                  <c:v>-4.6914900000000002E-2</c:v>
                </c:pt>
                <c:pt idx="6481">
                  <c:v>-4.8776899999999998E-2</c:v>
                </c:pt>
                <c:pt idx="6482">
                  <c:v>-5.0558499999999999E-2</c:v>
                </c:pt>
                <c:pt idx="6483">
                  <c:v>-5.2259100000000003E-2</c:v>
                </c:pt>
                <c:pt idx="6484">
                  <c:v>-5.3878200000000001E-2</c:v>
                </c:pt>
                <c:pt idx="6485">
                  <c:v>-5.5415100000000002E-2</c:v>
                </c:pt>
                <c:pt idx="6486">
                  <c:v>-5.6869700000000002E-2</c:v>
                </c:pt>
                <c:pt idx="6487">
                  <c:v>-5.82417E-2</c:v>
                </c:pt>
                <c:pt idx="6488">
                  <c:v>-5.9531000000000001E-2</c:v>
                </c:pt>
                <c:pt idx="6489">
                  <c:v>-6.0737800000000002E-2</c:v>
                </c:pt>
                <c:pt idx="6490">
                  <c:v>-6.1862100000000003E-2</c:v>
                </c:pt>
                <c:pt idx="6491">
                  <c:v>-6.2904399999999999E-2</c:v>
                </c:pt>
                <c:pt idx="6492">
                  <c:v>-6.3865000000000005E-2</c:v>
                </c:pt>
                <c:pt idx="6493">
                  <c:v>-6.4744599999999999E-2</c:v>
                </c:pt>
                <c:pt idx="6494">
                  <c:v>-6.5543699999999996E-2</c:v>
                </c:pt>
                <c:pt idx="6495">
                  <c:v>-6.6263199999999994E-2</c:v>
                </c:pt>
                <c:pt idx="6496">
                  <c:v>-6.6904000000000005E-2</c:v>
                </c:pt>
                <c:pt idx="6497">
                  <c:v>-6.7467200000000005E-2</c:v>
                </c:pt>
                <c:pt idx="6498">
                  <c:v>-6.7953700000000006E-2</c:v>
                </c:pt>
                <c:pt idx="6499">
                  <c:v>-6.8364900000000006E-2</c:v>
                </c:pt>
                <c:pt idx="6500">
                  <c:v>-6.8701999999999999E-2</c:v>
                </c:pt>
                <c:pt idx="6501">
                  <c:v>-6.89665E-2</c:v>
                </c:pt>
                <c:pt idx="6502">
                  <c:v>-6.9159899999999996E-2</c:v>
                </c:pt>
                <c:pt idx="6503">
                  <c:v>-6.9283800000000006E-2</c:v>
                </c:pt>
                <c:pt idx="6504">
                  <c:v>-6.9339700000000004E-2</c:v>
                </c:pt>
                <c:pt idx="6505">
                  <c:v>-6.9329600000000005E-2</c:v>
                </c:pt>
                <c:pt idx="6506">
                  <c:v>-6.92551E-2</c:v>
                </c:pt>
                <c:pt idx="6507">
                  <c:v>-6.9118200000000005E-2</c:v>
                </c:pt>
                <c:pt idx="6508">
                  <c:v>-6.8920800000000004E-2</c:v>
                </c:pt>
                <c:pt idx="6509">
                  <c:v>-6.8665000000000004E-2</c:v>
                </c:pt>
                <c:pt idx="6510">
                  <c:v>-6.8352700000000002E-2</c:v>
                </c:pt>
                <c:pt idx="6511">
                  <c:v>-6.7986199999999997E-2</c:v>
                </c:pt>
                <c:pt idx="6512">
                  <c:v>-6.7567500000000003E-2</c:v>
                </c:pt>
                <c:pt idx="6513">
                  <c:v>-6.7098900000000003E-2</c:v>
                </c:pt>
                <c:pt idx="6514">
                  <c:v>-6.6582600000000006E-2</c:v>
                </c:pt>
                <c:pt idx="6515">
                  <c:v>-6.6020800000000004E-2</c:v>
                </c:pt>
                <c:pt idx="6516">
                  <c:v>-6.5415799999999996E-2</c:v>
                </c:pt>
                <c:pt idx="6517">
                  <c:v>-6.4769999999999994E-2</c:v>
                </c:pt>
                <c:pt idx="6518">
                  <c:v>-6.4085699999999995E-2</c:v>
                </c:pt>
                <c:pt idx="6519">
                  <c:v>-6.3365099999999994E-2</c:v>
                </c:pt>
                <c:pt idx="6520">
                  <c:v>-6.2610700000000005E-2</c:v>
                </c:pt>
                <c:pt idx="6521">
                  <c:v>-6.1824700000000003E-2</c:v>
                </c:pt>
                <c:pt idx="6522">
                  <c:v>-6.1009500000000001E-2</c:v>
                </c:pt>
                <c:pt idx="6523">
                  <c:v>-6.0167400000000003E-2</c:v>
                </c:pt>
                <c:pt idx="6524">
                  <c:v>-5.9300699999999998E-2</c:v>
                </c:pt>
                <c:pt idx="6525">
                  <c:v>-5.8411699999999997E-2</c:v>
                </c:pt>
                <c:pt idx="6526">
                  <c:v>-5.7502699999999997E-2</c:v>
                </c:pt>
                <c:pt idx="6527">
                  <c:v>-5.6575800000000002E-2</c:v>
                </c:pt>
                <c:pt idx="6528">
                  <c:v>-5.5633299999999997E-2</c:v>
                </c:pt>
                <c:pt idx="6529">
                  <c:v>-5.4677499999999997E-2</c:v>
                </c:pt>
                <c:pt idx="6530">
                  <c:v>-5.37102E-2</c:v>
                </c:pt>
                <c:pt idx="6531">
                  <c:v>-5.2733799999999997E-2</c:v>
                </c:pt>
                <c:pt idx="6532">
                  <c:v>-5.1750200000000003E-2</c:v>
                </c:pt>
                <c:pt idx="6533">
                  <c:v>-5.0761300000000002E-2</c:v>
                </c:pt>
                <c:pt idx="6534">
                  <c:v>-4.97692E-2</c:v>
                </c:pt>
                <c:pt idx="6535">
                  <c:v>-4.8775600000000002E-2</c:v>
                </c:pt>
                <c:pt idx="6536">
                  <c:v>-4.7782499999999999E-2</c:v>
                </c:pt>
                <c:pt idx="6537">
                  <c:v>-4.6791399999999997E-2</c:v>
                </c:pt>
                <c:pt idx="6538">
                  <c:v>-4.58041E-2</c:v>
                </c:pt>
                <c:pt idx="6539">
                  <c:v>-4.4822300000000002E-2</c:v>
                </c:pt>
                <c:pt idx="6540">
                  <c:v>-4.3847299999999999E-2</c:v>
                </c:pt>
                <c:pt idx="6541">
                  <c:v>-4.2880700000000001E-2</c:v>
                </c:pt>
                <c:pt idx="6542">
                  <c:v>-4.19239E-2</c:v>
                </c:pt>
                <c:pt idx="6543">
                  <c:v>-4.0978100000000003E-2</c:v>
                </c:pt>
                <c:pt idx="6544">
                  <c:v>-4.0044499999999997E-2</c:v>
                </c:pt>
                <c:pt idx="6545">
                  <c:v>-3.9124300000000001E-2</c:v>
                </c:pt>
                <c:pt idx="6546">
                  <c:v>-3.82184E-2</c:v>
                </c:pt>
                <c:pt idx="6547">
                  <c:v>-3.7328E-2</c:v>
                </c:pt>
                <c:pt idx="6548">
                  <c:v>-3.6453699999999999E-2</c:v>
                </c:pt>
                <c:pt idx="6549">
                  <c:v>-3.55964E-2</c:v>
                </c:pt>
                <c:pt idx="6550">
                  <c:v>-3.4756799999999997E-2</c:v>
                </c:pt>
                <c:pt idx="6551">
                  <c:v>-3.39355E-2</c:v>
                </c:pt>
                <c:pt idx="6552">
                  <c:v>-3.3133000000000003E-2</c:v>
                </c:pt>
                <c:pt idx="6553">
                  <c:v>-3.2349599999999999E-2</c:v>
                </c:pt>
                <c:pt idx="6554">
                  <c:v>-3.1585799999999997E-2</c:v>
                </c:pt>
                <c:pt idx="6555">
                  <c:v>-3.08417E-2</c:v>
                </c:pt>
                <c:pt idx="6556">
                  <c:v>-3.0117499999999998E-2</c:v>
                </c:pt>
                <c:pt idx="6557">
                  <c:v>-2.94133E-2</c:v>
                </c:pt>
                <c:pt idx="6558">
                  <c:v>-2.87291E-2</c:v>
                </c:pt>
                <c:pt idx="6559">
                  <c:v>-2.8064599999999999E-2</c:v>
                </c:pt>
                <c:pt idx="6560">
                  <c:v>-2.7419800000000001E-2</c:v>
                </c:pt>
                <c:pt idx="6561">
                  <c:v>-2.67943E-2</c:v>
                </c:pt>
                <c:pt idx="6562">
                  <c:v>-2.6187800000000001E-2</c:v>
                </c:pt>
                <c:pt idx="6563">
                  <c:v>-2.5599799999999999E-2</c:v>
                </c:pt>
                <c:pt idx="6564">
                  <c:v>-2.5029800000000001E-2</c:v>
                </c:pt>
                <c:pt idx="6565">
                  <c:v>-2.4477200000000001E-2</c:v>
                </c:pt>
                <c:pt idx="6566">
                  <c:v>-2.3941299999999999E-2</c:v>
                </c:pt>
                <c:pt idx="6567">
                  <c:v>-2.3421500000000001E-2</c:v>
                </c:pt>
                <c:pt idx="6568">
                  <c:v>-2.2916800000000001E-2</c:v>
                </c:pt>
                <c:pt idx="6569">
                  <c:v>-2.2426399999999999E-2</c:v>
                </c:pt>
                <c:pt idx="6570">
                  <c:v>-2.1949400000000001E-2</c:v>
                </c:pt>
                <c:pt idx="6571">
                  <c:v>-2.1484799999999998E-2</c:v>
                </c:pt>
                <c:pt idx="6572">
                  <c:v>-2.1031500000000002E-2</c:v>
                </c:pt>
                <c:pt idx="6573">
                  <c:v>-2.05884E-2</c:v>
                </c:pt>
                <c:pt idx="6574">
                  <c:v>-2.01543E-2</c:v>
                </c:pt>
                <c:pt idx="6575">
                  <c:v>-1.9728200000000001E-2</c:v>
                </c:pt>
                <c:pt idx="6576">
                  <c:v>-1.9308599999999999E-2</c:v>
                </c:pt>
                <c:pt idx="6577">
                  <c:v>-1.8894399999999999E-2</c:v>
                </c:pt>
                <c:pt idx="6578">
                  <c:v>-1.84841E-2</c:v>
                </c:pt>
                <c:pt idx="6579">
                  <c:v>-1.8076600000000002E-2</c:v>
                </c:pt>
                <c:pt idx="6580">
                  <c:v>-1.7670399999999999E-2</c:v>
                </c:pt>
                <c:pt idx="6581">
                  <c:v>-1.7264100000000001E-2</c:v>
                </c:pt>
                <c:pt idx="6582">
                  <c:v>-1.6856300000000001E-2</c:v>
                </c:pt>
                <c:pt idx="6583">
                  <c:v>-1.6445499999999998E-2</c:v>
                </c:pt>
                <c:pt idx="6584">
                  <c:v>-1.60305E-2</c:v>
                </c:pt>
                <c:pt idx="6585">
                  <c:v>-1.56096E-2</c:v>
                </c:pt>
                <c:pt idx="6586">
                  <c:v>-1.5181500000000001E-2</c:v>
                </c:pt>
                <c:pt idx="6587">
                  <c:v>-1.47446E-2</c:v>
                </c:pt>
                <c:pt idx="6588">
                  <c:v>-1.42977E-2</c:v>
                </c:pt>
                <c:pt idx="6589">
                  <c:v>-1.3839300000000001E-2</c:v>
                </c:pt>
                <c:pt idx="6590">
                  <c:v>-1.33679E-2</c:v>
                </c:pt>
                <c:pt idx="6591">
                  <c:v>-1.28822E-2</c:v>
                </c:pt>
                <c:pt idx="6592">
                  <c:v>-1.2380800000000001E-2</c:v>
                </c:pt>
                <c:pt idx="6593">
                  <c:v>-1.1862299999999999E-2</c:v>
                </c:pt>
                <c:pt idx="6594">
                  <c:v>-1.13256E-2</c:v>
                </c:pt>
                <c:pt idx="6595">
                  <c:v>-1.07692E-2</c:v>
                </c:pt>
                <c:pt idx="6596">
                  <c:v>-1.0192100000000001E-2</c:v>
                </c:pt>
                <c:pt idx="6597" formatCode="0.00E+00">
                  <c:v>-9.5928599999999999E-3</c:v>
                </c:pt>
                <c:pt idx="6598" formatCode="0.00E+00">
                  <c:v>-8.9705099999999992E-3</c:v>
                </c:pt>
                <c:pt idx="6599" formatCode="0.00E+00">
                  <c:v>-8.3239300000000002E-3</c:v>
                </c:pt>
                <c:pt idx="6600" formatCode="0.00E+00">
                  <c:v>-7.6520700000000004E-3</c:v>
                </c:pt>
                <c:pt idx="6601" formatCode="0.00E+00">
                  <c:v>-6.9539600000000003E-3</c:v>
                </c:pt>
                <c:pt idx="6602" formatCode="0.00E+00">
                  <c:v>-6.2286900000000003E-3</c:v>
                </c:pt>
                <c:pt idx="6603" formatCode="0.00E+00">
                  <c:v>-5.4754000000000001E-3</c:v>
                </c:pt>
                <c:pt idx="6604" formatCode="0.00E+00">
                  <c:v>-4.6933000000000001E-3</c:v>
                </c:pt>
                <c:pt idx="6605" formatCode="0.00E+00">
                  <c:v>-3.8816800000000002E-3</c:v>
                </c:pt>
                <c:pt idx="6606" formatCode="0.00E+00">
                  <c:v>-3.0398999999999999E-3</c:v>
                </c:pt>
                <c:pt idx="6607" formatCode="0.00E+00">
                  <c:v>-2.1673899999999999E-3</c:v>
                </c:pt>
                <c:pt idx="6608" formatCode="0.00E+00">
                  <c:v>-1.26366E-3</c:v>
                </c:pt>
                <c:pt idx="6609" formatCode="0.00E+00">
                  <c:v>-3.2829700000000002E-4</c:v>
                </c:pt>
                <c:pt idx="6610" formatCode="0.00E+00">
                  <c:v>6.3902700000000002E-4</c:v>
                </c:pt>
                <c:pt idx="6611" formatCode="0.00E+00">
                  <c:v>1.6385600000000001E-3</c:v>
                </c:pt>
                <c:pt idx="6612" formatCode="0.00E+00">
                  <c:v>2.67045E-3</c:v>
                </c:pt>
                <c:pt idx="6613" formatCode="0.00E+00">
                  <c:v>3.73479E-3</c:v>
                </c:pt>
                <c:pt idx="6614" formatCode="0.00E+00">
                  <c:v>4.8315399999999996E-3</c:v>
                </c:pt>
                <c:pt idx="6615" formatCode="0.00E+00">
                  <c:v>5.9606099999999999E-3</c:v>
                </c:pt>
                <c:pt idx="6616" formatCode="0.00E+00">
                  <c:v>7.1218000000000002E-3</c:v>
                </c:pt>
                <c:pt idx="6617" formatCode="0.00E+00">
                  <c:v>8.3148100000000006E-3</c:v>
                </c:pt>
                <c:pt idx="6618" formatCode="0.00E+00">
                  <c:v>9.5392700000000007E-3</c:v>
                </c:pt>
                <c:pt idx="6619">
                  <c:v>1.0794700000000001E-2</c:v>
                </c:pt>
                <c:pt idx="6620">
                  <c:v>1.2080499999999999E-2</c:v>
                </c:pt>
                <c:pt idx="6621">
                  <c:v>1.3396099999999999E-2</c:v>
                </c:pt>
                <c:pt idx="6622">
                  <c:v>1.4740700000000001E-2</c:v>
                </c:pt>
                <c:pt idx="6623">
                  <c:v>1.61134E-2</c:v>
                </c:pt>
                <c:pt idx="6624">
                  <c:v>1.7513299999999999E-2</c:v>
                </c:pt>
                <c:pt idx="6625">
                  <c:v>1.8939399999999999E-2</c:v>
                </c:pt>
                <c:pt idx="6626">
                  <c:v>2.0390599999999998E-2</c:v>
                </c:pt>
                <c:pt idx="6627">
                  <c:v>2.1865599999999999E-2</c:v>
                </c:pt>
                <c:pt idx="6628">
                  <c:v>2.3363200000000001E-2</c:v>
                </c:pt>
                <c:pt idx="6629">
                  <c:v>2.4881899999999998E-2</c:v>
                </c:pt>
                <c:pt idx="6630">
                  <c:v>2.6420300000000001E-2</c:v>
                </c:pt>
                <c:pt idx="6631">
                  <c:v>2.7976899999999999E-2</c:v>
                </c:pt>
                <c:pt idx="6632">
                  <c:v>2.95499E-2</c:v>
                </c:pt>
                <c:pt idx="6633">
                  <c:v>3.11378E-2</c:v>
                </c:pt>
                <c:pt idx="6634">
                  <c:v>3.27386E-2</c:v>
                </c:pt>
                <c:pt idx="6635">
                  <c:v>3.4350600000000002E-2</c:v>
                </c:pt>
                <c:pt idx="6636">
                  <c:v>3.5971900000000001E-2</c:v>
                </c:pt>
                <c:pt idx="6637">
                  <c:v>3.7600300000000003E-2</c:v>
                </c:pt>
                <c:pt idx="6638">
                  <c:v>3.9233900000000002E-2</c:v>
                </c:pt>
                <c:pt idx="6639">
                  <c:v>4.0870499999999997E-2</c:v>
                </c:pt>
                <c:pt idx="6640">
                  <c:v>4.2507900000000001E-2</c:v>
                </c:pt>
                <c:pt idx="6641">
                  <c:v>4.41439E-2</c:v>
                </c:pt>
                <c:pt idx="6642">
                  <c:v>4.5776299999999999E-2</c:v>
                </c:pt>
                <c:pt idx="6643">
                  <c:v>4.7402600000000003E-2</c:v>
                </c:pt>
                <c:pt idx="6644">
                  <c:v>4.9020399999999999E-2</c:v>
                </c:pt>
                <c:pt idx="6645">
                  <c:v>5.0627400000000003E-2</c:v>
                </c:pt>
                <c:pt idx="6646">
                  <c:v>5.2221099999999999E-2</c:v>
                </c:pt>
                <c:pt idx="6647">
                  <c:v>5.3799100000000002E-2</c:v>
                </c:pt>
                <c:pt idx="6648">
                  <c:v>5.5358699999999997E-2</c:v>
                </c:pt>
                <c:pt idx="6649">
                  <c:v>5.6897499999999997E-2</c:v>
                </c:pt>
                <c:pt idx="6650">
                  <c:v>5.8412800000000001E-2</c:v>
                </c:pt>
                <c:pt idx="6651">
                  <c:v>5.9902299999999999E-2</c:v>
                </c:pt>
                <c:pt idx="6652">
                  <c:v>6.1363099999999997E-2</c:v>
                </c:pt>
                <c:pt idx="6653">
                  <c:v>6.2792899999999999E-2</c:v>
                </c:pt>
                <c:pt idx="6654">
                  <c:v>6.4188999999999996E-2</c:v>
                </c:pt>
                <c:pt idx="6655">
                  <c:v>6.5548700000000001E-2</c:v>
                </c:pt>
                <c:pt idx="6656">
                  <c:v>6.6869700000000004E-2</c:v>
                </c:pt>
                <c:pt idx="6657">
                  <c:v>6.8149299999999996E-2</c:v>
                </c:pt>
                <c:pt idx="6658">
                  <c:v>6.9384899999999999E-2</c:v>
                </c:pt>
                <c:pt idx="6659">
                  <c:v>7.0574100000000001E-2</c:v>
                </c:pt>
                <c:pt idx="6660">
                  <c:v>7.17145E-2</c:v>
                </c:pt>
                <c:pt idx="6661">
                  <c:v>7.2803499999999993E-2</c:v>
                </c:pt>
                <c:pt idx="6662">
                  <c:v>7.3838699999999993E-2</c:v>
                </c:pt>
                <c:pt idx="6663">
                  <c:v>7.4817900000000007E-2</c:v>
                </c:pt>
                <c:pt idx="6664">
                  <c:v>7.5738700000000006E-2</c:v>
                </c:pt>
                <c:pt idx="6665">
                  <c:v>7.6598799999999995E-2</c:v>
                </c:pt>
                <c:pt idx="6666">
                  <c:v>7.7396099999999995E-2</c:v>
                </c:pt>
                <c:pt idx="6667">
                  <c:v>7.8128400000000001E-2</c:v>
                </c:pt>
                <c:pt idx="6668">
                  <c:v>7.8793600000000005E-2</c:v>
                </c:pt>
                <c:pt idx="6669">
                  <c:v>7.9389799999999996E-2</c:v>
                </c:pt>
                <c:pt idx="6670">
                  <c:v>7.9915E-2</c:v>
                </c:pt>
                <c:pt idx="6671">
                  <c:v>8.0367400000000005E-2</c:v>
                </c:pt>
                <c:pt idx="6672">
                  <c:v>8.0745200000000003E-2</c:v>
                </c:pt>
                <c:pt idx="6673">
                  <c:v>8.1046800000000002E-2</c:v>
                </c:pt>
                <c:pt idx="6674">
                  <c:v>8.1270499999999996E-2</c:v>
                </c:pt>
                <c:pt idx="6675">
                  <c:v>8.1414899999999998E-2</c:v>
                </c:pt>
                <c:pt idx="6676">
                  <c:v>8.1478599999999998E-2</c:v>
                </c:pt>
                <c:pt idx="6677">
                  <c:v>8.1460199999999997E-2</c:v>
                </c:pt>
                <c:pt idx="6678">
                  <c:v>8.1358700000000006E-2</c:v>
                </c:pt>
                <c:pt idx="6679">
                  <c:v>8.1172999999999995E-2</c:v>
                </c:pt>
                <c:pt idx="6680">
                  <c:v>8.0902000000000002E-2</c:v>
                </c:pt>
                <c:pt idx="6681">
                  <c:v>8.0544900000000003E-2</c:v>
                </c:pt>
                <c:pt idx="6682">
                  <c:v>8.0101000000000006E-2</c:v>
                </c:pt>
                <c:pt idx="6683">
                  <c:v>7.9569600000000004E-2</c:v>
                </c:pt>
                <c:pt idx="6684">
                  <c:v>7.8950300000000001E-2</c:v>
                </c:pt>
                <c:pt idx="6685">
                  <c:v>7.8242699999999998E-2</c:v>
                </c:pt>
                <c:pt idx="6686">
                  <c:v>7.7446500000000001E-2</c:v>
                </c:pt>
                <c:pt idx="6687">
                  <c:v>7.6561699999999996E-2</c:v>
                </c:pt>
                <c:pt idx="6688">
                  <c:v>7.5588100000000005E-2</c:v>
                </c:pt>
                <c:pt idx="6689">
                  <c:v>7.4525900000000006E-2</c:v>
                </c:pt>
                <c:pt idx="6690">
                  <c:v>7.3375399999999993E-2</c:v>
                </c:pt>
                <c:pt idx="6691">
                  <c:v>7.2137000000000007E-2</c:v>
                </c:pt>
                <c:pt idx="6692">
                  <c:v>7.0811100000000002E-2</c:v>
                </c:pt>
                <c:pt idx="6693">
                  <c:v>6.9398399999999999E-2</c:v>
                </c:pt>
                <c:pt idx="6694">
                  <c:v>6.7899699999999993E-2</c:v>
                </c:pt>
                <c:pt idx="6695">
                  <c:v>6.6316E-2</c:v>
                </c:pt>
                <c:pt idx="6696">
                  <c:v>6.46481E-2</c:v>
                </c:pt>
                <c:pt idx="6697">
                  <c:v>6.2897300000000003E-2</c:v>
                </c:pt>
                <c:pt idx="6698">
                  <c:v>6.1064899999999998E-2</c:v>
                </c:pt>
                <c:pt idx="6699">
                  <c:v>5.9152299999999998E-2</c:v>
                </c:pt>
                <c:pt idx="6700">
                  <c:v>5.7160999999999997E-2</c:v>
                </c:pt>
                <c:pt idx="6701">
                  <c:v>5.5092700000000001E-2</c:v>
                </c:pt>
                <c:pt idx="6702">
                  <c:v>5.2949200000000002E-2</c:v>
                </c:pt>
                <c:pt idx="6703">
                  <c:v>5.0732300000000001E-2</c:v>
                </c:pt>
                <c:pt idx="6704">
                  <c:v>4.8444300000000003E-2</c:v>
                </c:pt>
                <c:pt idx="6705">
                  <c:v>4.6087000000000003E-2</c:v>
                </c:pt>
                <c:pt idx="6706">
                  <c:v>4.3663E-2</c:v>
                </c:pt>
                <c:pt idx="6707">
                  <c:v>4.11744E-2</c:v>
                </c:pt>
                <c:pt idx="6708">
                  <c:v>3.86238E-2</c:v>
                </c:pt>
                <c:pt idx="6709">
                  <c:v>3.6013799999999999E-2</c:v>
                </c:pt>
                <c:pt idx="6710">
                  <c:v>3.3347000000000002E-2</c:v>
                </c:pt>
                <c:pt idx="6711">
                  <c:v>3.0626299999999999E-2</c:v>
                </c:pt>
                <c:pt idx="6712">
                  <c:v>2.7854500000000001E-2</c:v>
                </c:pt>
                <c:pt idx="6713">
                  <c:v>2.5034600000000001E-2</c:v>
                </c:pt>
                <c:pt idx="6714">
                  <c:v>2.2169600000000001E-2</c:v>
                </c:pt>
                <c:pt idx="6715">
                  <c:v>1.92628E-2</c:v>
                </c:pt>
                <c:pt idx="6716">
                  <c:v>1.63172E-2</c:v>
                </c:pt>
                <c:pt idx="6717">
                  <c:v>1.3336300000000001E-2</c:v>
                </c:pt>
                <c:pt idx="6718">
                  <c:v>1.0323300000000001E-2</c:v>
                </c:pt>
                <c:pt idx="6719" formatCode="0.00E+00">
                  <c:v>7.2816799999999996E-3</c:v>
                </c:pt>
                <c:pt idx="6720" formatCode="0.00E+00">
                  <c:v>4.2149700000000002E-3</c:v>
                </c:pt>
                <c:pt idx="6721" formatCode="0.00E+00">
                  <c:v>1.1266900000000001E-3</c:v>
                </c:pt>
                <c:pt idx="6722" formatCode="0.00E+00">
                  <c:v>-1.9795699999999999E-3</c:v>
                </c:pt>
                <c:pt idx="6723" formatCode="0.00E+00">
                  <c:v>-5.1001700000000002E-3</c:v>
                </c:pt>
                <c:pt idx="6724" formatCode="0.00E+00">
                  <c:v>-8.2314199999999997E-3</c:v>
                </c:pt>
                <c:pt idx="6725">
                  <c:v>-1.1369600000000001E-2</c:v>
                </c:pt>
                <c:pt idx="6726">
                  <c:v>-1.4511E-2</c:v>
                </c:pt>
                <c:pt idx="6727">
                  <c:v>-1.7651900000000002E-2</c:v>
                </c:pt>
                <c:pt idx="6728">
                  <c:v>-2.0788399999999999E-2</c:v>
                </c:pt>
                <c:pt idx="6729">
                  <c:v>-2.3916699999999999E-2</c:v>
                </c:pt>
                <c:pt idx="6730">
                  <c:v>-2.7033100000000001E-2</c:v>
                </c:pt>
                <c:pt idx="6731">
                  <c:v>-3.0133699999999999E-2</c:v>
                </c:pt>
                <c:pt idx="6732">
                  <c:v>-3.3214800000000003E-2</c:v>
                </c:pt>
                <c:pt idx="6733">
                  <c:v>-3.6272600000000002E-2</c:v>
                </c:pt>
                <c:pt idx="6734">
                  <c:v>-3.9303200000000003E-2</c:v>
                </c:pt>
                <c:pt idx="6735">
                  <c:v>-4.2302899999999997E-2</c:v>
                </c:pt>
                <c:pt idx="6736">
                  <c:v>-4.5268000000000003E-2</c:v>
                </c:pt>
                <c:pt idx="6737">
                  <c:v>-4.8194800000000003E-2</c:v>
                </c:pt>
                <c:pt idx="6738">
                  <c:v>-5.1079600000000003E-2</c:v>
                </c:pt>
                <c:pt idx="6739">
                  <c:v>-5.3918899999999999E-2</c:v>
                </c:pt>
                <c:pt idx="6740">
                  <c:v>-5.67089E-2</c:v>
                </c:pt>
                <c:pt idx="6741">
                  <c:v>-5.9446400000000003E-2</c:v>
                </c:pt>
                <c:pt idx="6742">
                  <c:v>-6.2127700000000001E-2</c:v>
                </c:pt>
                <c:pt idx="6743">
                  <c:v>-6.4749399999999999E-2</c:v>
                </c:pt>
                <c:pt idx="6744">
                  <c:v>-6.7308400000000004E-2</c:v>
                </c:pt>
                <c:pt idx="6745">
                  <c:v>-6.9801299999999997E-2</c:v>
                </c:pt>
                <c:pt idx="6746">
                  <c:v>-7.2224899999999995E-2</c:v>
                </c:pt>
                <c:pt idx="6747">
                  <c:v>-7.4576199999999995E-2</c:v>
                </c:pt>
                <c:pt idx="6748">
                  <c:v>-7.6852199999999996E-2</c:v>
                </c:pt>
                <c:pt idx="6749">
                  <c:v>-7.9049900000000006E-2</c:v>
                </c:pt>
                <c:pt idx="6750">
                  <c:v>-8.1166699999999994E-2</c:v>
                </c:pt>
                <c:pt idx="6751">
                  <c:v>-8.3199700000000001E-2</c:v>
                </c:pt>
                <c:pt idx="6752">
                  <c:v>-8.5146399999999997E-2</c:v>
                </c:pt>
                <c:pt idx="6753">
                  <c:v>-8.7004300000000007E-2</c:v>
                </c:pt>
                <c:pt idx="6754">
                  <c:v>-8.8771000000000003E-2</c:v>
                </c:pt>
                <c:pt idx="6755">
                  <c:v>-9.0444300000000005E-2</c:v>
                </c:pt>
                <c:pt idx="6756">
                  <c:v>-9.2022099999999996E-2</c:v>
                </c:pt>
                <c:pt idx="6757">
                  <c:v>-9.3502299999999997E-2</c:v>
                </c:pt>
                <c:pt idx="6758">
                  <c:v>-9.4883099999999998E-2</c:v>
                </c:pt>
                <c:pt idx="6759">
                  <c:v>-9.6162700000000004E-2</c:v>
                </c:pt>
                <c:pt idx="6760">
                  <c:v>-9.7339499999999995E-2</c:v>
                </c:pt>
                <c:pt idx="6761">
                  <c:v>-9.8411999999999999E-2</c:v>
                </c:pt>
                <c:pt idx="6762">
                  <c:v>-9.9378800000000003E-2</c:v>
                </c:pt>
                <c:pt idx="6763">
                  <c:v>-0.10023899999999999</c:v>
                </c:pt>
                <c:pt idx="6764">
                  <c:v>-0.100991</c:v>
                </c:pt>
                <c:pt idx="6765">
                  <c:v>-0.101634</c:v>
                </c:pt>
                <c:pt idx="6766">
                  <c:v>-0.10216799999999999</c:v>
                </c:pt>
                <c:pt idx="6767">
                  <c:v>-0.102592</c:v>
                </c:pt>
                <c:pt idx="6768">
                  <c:v>-0.102904</c:v>
                </c:pt>
                <c:pt idx="6769">
                  <c:v>-0.103106</c:v>
                </c:pt>
                <c:pt idx="6770">
                  <c:v>-0.103197</c:v>
                </c:pt>
                <c:pt idx="6771">
                  <c:v>-0.103176</c:v>
                </c:pt>
                <c:pt idx="6772">
                  <c:v>-0.103044</c:v>
                </c:pt>
                <c:pt idx="6773">
                  <c:v>-0.102801</c:v>
                </c:pt>
                <c:pt idx="6774">
                  <c:v>-0.102447</c:v>
                </c:pt>
                <c:pt idx="6775">
                  <c:v>-0.10198400000000001</c:v>
                </c:pt>
                <c:pt idx="6776">
                  <c:v>-0.101411</c:v>
                </c:pt>
                <c:pt idx="6777">
                  <c:v>-0.10073</c:v>
                </c:pt>
                <c:pt idx="6778">
                  <c:v>-9.9941100000000005E-2</c:v>
                </c:pt>
                <c:pt idx="6779">
                  <c:v>-9.9045900000000006E-2</c:v>
                </c:pt>
                <c:pt idx="6780">
                  <c:v>-9.80457E-2</c:v>
                </c:pt>
                <c:pt idx="6781">
                  <c:v>-9.6941600000000003E-2</c:v>
                </c:pt>
                <c:pt idx="6782">
                  <c:v>-9.5735399999999998E-2</c:v>
                </c:pt>
                <c:pt idx="6783">
                  <c:v>-9.4428600000000001E-2</c:v>
                </c:pt>
                <c:pt idx="6784">
                  <c:v>-9.3022999999999995E-2</c:v>
                </c:pt>
                <c:pt idx="6785">
                  <c:v>-9.1520599999999994E-2</c:v>
                </c:pt>
                <c:pt idx="6786">
                  <c:v>-8.9923299999999998E-2</c:v>
                </c:pt>
                <c:pt idx="6787">
                  <c:v>-8.8233400000000003E-2</c:v>
                </c:pt>
                <c:pt idx="6788">
                  <c:v>-8.6453000000000002E-2</c:v>
                </c:pt>
                <c:pt idx="6789">
                  <c:v>-8.4584500000000007E-2</c:v>
                </c:pt>
                <c:pt idx="6790">
                  <c:v>-8.2630499999999996E-2</c:v>
                </c:pt>
                <c:pt idx="6791">
                  <c:v>-8.0593600000000001E-2</c:v>
                </c:pt>
                <c:pt idx="6792">
                  <c:v>-7.8476599999999994E-2</c:v>
                </c:pt>
                <c:pt idx="6793">
                  <c:v>-7.6282199999999994E-2</c:v>
                </c:pt>
                <c:pt idx="6794">
                  <c:v>-7.4013399999999993E-2</c:v>
                </c:pt>
                <c:pt idx="6795">
                  <c:v>-7.1673299999999995E-2</c:v>
                </c:pt>
                <c:pt idx="6796">
                  <c:v>-6.9264999999999993E-2</c:v>
                </c:pt>
                <c:pt idx="6797">
                  <c:v>-6.6791500000000004E-2</c:v>
                </c:pt>
                <c:pt idx="6798">
                  <c:v>-6.4256300000000002E-2</c:v>
                </c:pt>
                <c:pt idx="6799">
                  <c:v>-6.1662500000000002E-2</c:v>
                </c:pt>
                <c:pt idx="6800">
                  <c:v>-5.9013599999999999E-2</c:v>
                </c:pt>
                <c:pt idx="6801">
                  <c:v>-5.6313200000000001E-2</c:v>
                </c:pt>
                <c:pt idx="6802">
                  <c:v>-5.3564500000000001E-2</c:v>
                </c:pt>
                <c:pt idx="6803">
                  <c:v>-5.0771299999999998E-2</c:v>
                </c:pt>
                <c:pt idx="6804">
                  <c:v>-4.7937100000000003E-2</c:v>
                </c:pt>
                <c:pt idx="6805">
                  <c:v>-4.5065599999999997E-2</c:v>
                </c:pt>
                <c:pt idx="6806">
                  <c:v>-4.2160400000000001E-2</c:v>
                </c:pt>
                <c:pt idx="6807">
                  <c:v>-3.9225299999999998E-2</c:v>
                </c:pt>
                <c:pt idx="6808">
                  <c:v>-3.6263999999999998E-2</c:v>
                </c:pt>
                <c:pt idx="6809">
                  <c:v>-3.32801E-2</c:v>
                </c:pt>
                <c:pt idx="6810">
                  <c:v>-3.0277399999999999E-2</c:v>
                </c:pt>
                <c:pt idx="6811">
                  <c:v>-2.7259599999999998E-2</c:v>
                </c:pt>
                <c:pt idx="6812">
                  <c:v>-2.4230600000000001E-2</c:v>
                </c:pt>
                <c:pt idx="6813">
                  <c:v>-2.11941E-2</c:v>
                </c:pt>
                <c:pt idx="6814">
                  <c:v>-1.8153900000000001E-2</c:v>
                </c:pt>
                <c:pt idx="6815">
                  <c:v>-1.51136E-2</c:v>
                </c:pt>
                <c:pt idx="6816">
                  <c:v>-1.20769E-2</c:v>
                </c:pt>
                <c:pt idx="6817" formatCode="0.00E+00">
                  <c:v>-9.0475E-3</c:v>
                </c:pt>
                <c:pt idx="6818" formatCode="0.00E+00">
                  <c:v>-6.0289699999999998E-3</c:v>
                </c:pt>
                <c:pt idx="6819" formatCode="0.00E+00">
                  <c:v>-3.02498E-3</c:v>
                </c:pt>
                <c:pt idx="6820" formatCode="0.00E+00">
                  <c:v>-3.9107899999999999E-5</c:v>
                </c:pt>
                <c:pt idx="6821" formatCode="0.00E+00">
                  <c:v>2.9251099999999999E-3</c:v>
                </c:pt>
                <c:pt idx="6822" formatCode="0.00E+00">
                  <c:v>5.8642399999999997E-3</c:v>
                </c:pt>
                <c:pt idx="6823" formatCode="0.00E+00">
                  <c:v>8.7748900000000005E-3</c:v>
                </c:pt>
                <c:pt idx="6824">
                  <c:v>1.1653699999999999E-2</c:v>
                </c:pt>
                <c:pt idx="6825">
                  <c:v>1.4497400000000001E-2</c:v>
                </c:pt>
                <c:pt idx="6826">
                  <c:v>1.73028E-2</c:v>
                </c:pt>
                <c:pt idx="6827">
                  <c:v>2.0066799999999999E-2</c:v>
                </c:pt>
                <c:pt idx="6828">
                  <c:v>2.27862E-2</c:v>
                </c:pt>
                <c:pt idx="6829">
                  <c:v>2.54583E-2</c:v>
                </c:pt>
                <c:pt idx="6830">
                  <c:v>2.8079900000000001E-2</c:v>
                </c:pt>
                <c:pt idx="6831">
                  <c:v>3.0648499999999999E-2</c:v>
                </c:pt>
                <c:pt idx="6832">
                  <c:v>3.3161299999999998E-2</c:v>
                </c:pt>
                <c:pt idx="6833">
                  <c:v>3.5615800000000003E-2</c:v>
                </c:pt>
                <c:pt idx="6834">
                  <c:v>3.80092E-2</c:v>
                </c:pt>
                <c:pt idx="6835">
                  <c:v>4.0339E-2</c:v>
                </c:pt>
                <c:pt idx="6836">
                  <c:v>4.2602899999999999E-2</c:v>
                </c:pt>
                <c:pt idx="6837">
                  <c:v>4.47993E-2</c:v>
                </c:pt>
                <c:pt idx="6838">
                  <c:v>4.6926099999999998E-2</c:v>
                </c:pt>
                <c:pt idx="6839">
                  <c:v>4.89816E-2</c:v>
                </c:pt>
                <c:pt idx="6840">
                  <c:v>5.0963799999999997E-2</c:v>
                </c:pt>
                <c:pt idx="6841">
                  <c:v>5.2871000000000001E-2</c:v>
                </c:pt>
                <c:pt idx="6842">
                  <c:v>5.4701600000000003E-2</c:v>
                </c:pt>
                <c:pt idx="6843">
                  <c:v>5.6453999999999997E-2</c:v>
                </c:pt>
                <c:pt idx="6844">
                  <c:v>5.8126900000000002E-2</c:v>
                </c:pt>
                <c:pt idx="6845">
                  <c:v>5.9719099999999997E-2</c:v>
                </c:pt>
                <c:pt idx="6846">
                  <c:v>6.12293E-2</c:v>
                </c:pt>
                <c:pt idx="6847">
                  <c:v>6.2656600000000007E-2</c:v>
                </c:pt>
                <c:pt idx="6848">
                  <c:v>6.4000100000000004E-2</c:v>
                </c:pt>
                <c:pt idx="6849">
                  <c:v>6.5258800000000006E-2</c:v>
                </c:pt>
                <c:pt idx="6850">
                  <c:v>6.6432199999999997E-2</c:v>
                </c:pt>
                <c:pt idx="6851">
                  <c:v>6.7519800000000005E-2</c:v>
                </c:pt>
                <c:pt idx="6852">
                  <c:v>6.8521100000000001E-2</c:v>
                </c:pt>
                <c:pt idx="6853">
                  <c:v>6.9435899999999995E-2</c:v>
                </c:pt>
                <c:pt idx="6854">
                  <c:v>7.0264099999999996E-2</c:v>
                </c:pt>
                <c:pt idx="6855">
                  <c:v>7.1005799999999994E-2</c:v>
                </c:pt>
                <c:pt idx="6856">
                  <c:v>7.1661100000000005E-2</c:v>
                </c:pt>
                <c:pt idx="6857">
                  <c:v>7.2230600000000006E-2</c:v>
                </c:pt>
                <c:pt idx="6858">
                  <c:v>7.2714600000000004E-2</c:v>
                </c:pt>
                <c:pt idx="6859">
                  <c:v>7.3113300000000006E-2</c:v>
                </c:pt>
                <c:pt idx="6860">
                  <c:v>7.3427099999999995E-2</c:v>
                </c:pt>
                <c:pt idx="6861">
                  <c:v>7.3656899999999997E-2</c:v>
                </c:pt>
                <c:pt idx="6862">
                  <c:v>7.3803199999999999E-2</c:v>
                </c:pt>
                <c:pt idx="6863">
                  <c:v>7.3867199999999994E-2</c:v>
                </c:pt>
                <c:pt idx="6864">
                  <c:v>7.3850100000000002E-2</c:v>
                </c:pt>
                <c:pt idx="6865">
                  <c:v>7.3753100000000002E-2</c:v>
                </c:pt>
                <c:pt idx="6866">
                  <c:v>7.3577799999999999E-2</c:v>
                </c:pt>
                <c:pt idx="6867">
                  <c:v>7.3325699999999994E-2</c:v>
                </c:pt>
                <c:pt idx="6868">
                  <c:v>7.2997900000000004E-2</c:v>
                </c:pt>
                <c:pt idx="6869">
                  <c:v>7.2595800000000002E-2</c:v>
                </c:pt>
                <c:pt idx="6870">
                  <c:v>7.2121000000000005E-2</c:v>
                </c:pt>
                <c:pt idx="6871">
                  <c:v>7.1575399999999997E-2</c:v>
                </c:pt>
                <c:pt idx="6872">
                  <c:v>7.0960800000000004E-2</c:v>
                </c:pt>
                <c:pt idx="6873">
                  <c:v>7.0278900000000005E-2</c:v>
                </c:pt>
                <c:pt idx="6874">
                  <c:v>6.9531399999999993E-2</c:v>
                </c:pt>
                <c:pt idx="6875">
                  <c:v>6.8720500000000004E-2</c:v>
                </c:pt>
                <c:pt idx="6876">
                  <c:v>6.7848099999999995E-2</c:v>
                </c:pt>
                <c:pt idx="6877">
                  <c:v>6.6916600000000007E-2</c:v>
                </c:pt>
                <c:pt idx="6878">
                  <c:v>6.5928299999999995E-2</c:v>
                </c:pt>
                <c:pt idx="6879">
                  <c:v>6.4885200000000004E-2</c:v>
                </c:pt>
                <c:pt idx="6880">
                  <c:v>6.3789999999999999E-2</c:v>
                </c:pt>
                <c:pt idx="6881">
                  <c:v>6.2644900000000003E-2</c:v>
                </c:pt>
                <c:pt idx="6882">
                  <c:v>6.1452600000000003E-2</c:v>
                </c:pt>
                <c:pt idx="6883">
                  <c:v>6.0215200000000003E-2</c:v>
                </c:pt>
                <c:pt idx="6884">
                  <c:v>5.89347E-2</c:v>
                </c:pt>
                <c:pt idx="6885">
                  <c:v>5.7613400000000002E-2</c:v>
                </c:pt>
                <c:pt idx="6886">
                  <c:v>5.6254100000000001E-2</c:v>
                </c:pt>
                <c:pt idx="6887">
                  <c:v>5.4859699999999997E-2</c:v>
                </c:pt>
                <c:pt idx="6888">
                  <c:v>5.3432800000000003E-2</c:v>
                </c:pt>
                <c:pt idx="6889">
                  <c:v>5.1975899999999998E-2</c:v>
                </c:pt>
                <c:pt idx="6890">
                  <c:v>5.0491500000000002E-2</c:v>
                </c:pt>
                <c:pt idx="6891">
                  <c:v>4.8981900000000002E-2</c:v>
                </c:pt>
                <c:pt idx="6892">
                  <c:v>4.7449900000000003E-2</c:v>
                </c:pt>
                <c:pt idx="6893">
                  <c:v>4.5897899999999998E-2</c:v>
                </c:pt>
                <c:pt idx="6894">
                  <c:v>4.4327999999999999E-2</c:v>
                </c:pt>
                <c:pt idx="6895">
                  <c:v>4.2742700000000002E-2</c:v>
                </c:pt>
                <c:pt idx="6896">
                  <c:v>4.1144300000000002E-2</c:v>
                </c:pt>
                <c:pt idx="6897">
                  <c:v>3.9534800000000002E-2</c:v>
                </c:pt>
                <c:pt idx="6898">
                  <c:v>3.7916400000000003E-2</c:v>
                </c:pt>
                <c:pt idx="6899">
                  <c:v>3.62916E-2</c:v>
                </c:pt>
                <c:pt idx="6900">
                  <c:v>3.4662999999999999E-2</c:v>
                </c:pt>
                <c:pt idx="6901">
                  <c:v>3.3032699999999998E-2</c:v>
                </c:pt>
                <c:pt idx="6902">
                  <c:v>3.1403E-2</c:v>
                </c:pt>
                <c:pt idx="6903">
                  <c:v>2.9775800000000002E-2</c:v>
                </c:pt>
                <c:pt idx="6904">
                  <c:v>2.8153299999999999E-2</c:v>
                </c:pt>
                <c:pt idx="6905">
                  <c:v>2.6537999999999999E-2</c:v>
                </c:pt>
                <c:pt idx="6906">
                  <c:v>2.49319E-2</c:v>
                </c:pt>
                <c:pt idx="6907">
                  <c:v>2.33371E-2</c:v>
                </c:pt>
                <c:pt idx="6908">
                  <c:v>2.1755199999999999E-2</c:v>
                </c:pt>
                <c:pt idx="6909">
                  <c:v>2.0187900000000002E-2</c:v>
                </c:pt>
                <c:pt idx="6910">
                  <c:v>1.8636699999999999E-2</c:v>
                </c:pt>
                <c:pt idx="6911">
                  <c:v>1.7103E-2</c:v>
                </c:pt>
                <c:pt idx="6912">
                  <c:v>1.5588599999999999E-2</c:v>
                </c:pt>
                <c:pt idx="6913">
                  <c:v>1.40949E-2</c:v>
                </c:pt>
                <c:pt idx="6914">
                  <c:v>1.2623799999999999E-2</c:v>
                </c:pt>
                <c:pt idx="6915">
                  <c:v>1.1176800000000001E-2</c:v>
                </c:pt>
                <c:pt idx="6916" formatCode="0.00E+00">
                  <c:v>9.7553399999999995E-3</c:v>
                </c:pt>
                <c:pt idx="6917" formatCode="0.00E+00">
                  <c:v>8.3606700000000006E-3</c:v>
                </c:pt>
                <c:pt idx="6918" formatCode="0.00E+00">
                  <c:v>6.9938500000000002E-3</c:v>
                </c:pt>
                <c:pt idx="6919" formatCode="0.00E+00">
                  <c:v>5.6558499999999996E-3</c:v>
                </c:pt>
                <c:pt idx="6920" formatCode="0.00E+00">
                  <c:v>4.3476000000000001E-3</c:v>
                </c:pt>
                <c:pt idx="6921" formatCode="0.00E+00">
                  <c:v>3.06996E-3</c:v>
                </c:pt>
                <c:pt idx="6922" formatCode="0.00E+00">
                  <c:v>1.82361E-3</c:v>
                </c:pt>
                <c:pt idx="6923" formatCode="0.00E+00">
                  <c:v>6.0906700000000003E-4</c:v>
                </c:pt>
                <c:pt idx="6924" formatCode="0.00E+00">
                  <c:v>-5.7323400000000005E-4</c:v>
                </c:pt>
                <c:pt idx="6925" formatCode="0.00E+00">
                  <c:v>-1.72291E-3</c:v>
                </c:pt>
                <c:pt idx="6926" formatCode="0.00E+00">
                  <c:v>-2.8396799999999998E-3</c:v>
                </c:pt>
                <c:pt idx="6927" formatCode="0.00E+00">
                  <c:v>-3.9232399999999997E-3</c:v>
                </c:pt>
                <c:pt idx="6928" formatCode="0.00E+00">
                  <c:v>-4.9731899999999997E-3</c:v>
                </c:pt>
                <c:pt idx="6929" formatCode="0.00E+00">
                  <c:v>-5.9890799999999999E-3</c:v>
                </c:pt>
                <c:pt idx="6930" formatCode="0.00E+00">
                  <c:v>-6.9706400000000002E-3</c:v>
                </c:pt>
                <c:pt idx="6931" formatCode="0.00E+00">
                  <c:v>-7.9177199999999996E-3</c:v>
                </c:pt>
                <c:pt idx="6932" formatCode="0.00E+00">
                  <c:v>-8.8302199999999997E-3</c:v>
                </c:pt>
                <c:pt idx="6933" formatCode="0.00E+00">
                  <c:v>-9.7082000000000002E-3</c:v>
                </c:pt>
                <c:pt idx="6934">
                  <c:v>-1.05521E-2</c:v>
                </c:pt>
                <c:pt idx="6935">
                  <c:v>-1.1362799999999999E-2</c:v>
                </c:pt>
                <c:pt idx="6936">
                  <c:v>-1.21405E-2</c:v>
                </c:pt>
                <c:pt idx="6937">
                  <c:v>-1.2885199999999999E-2</c:v>
                </c:pt>
                <c:pt idx="6938">
                  <c:v>-1.35972E-2</c:v>
                </c:pt>
                <c:pt idx="6939">
                  <c:v>-1.42769E-2</c:v>
                </c:pt>
                <c:pt idx="6940">
                  <c:v>-1.4925000000000001E-2</c:v>
                </c:pt>
                <c:pt idx="6941">
                  <c:v>-1.5542500000000001E-2</c:v>
                </c:pt>
                <c:pt idx="6942">
                  <c:v>-1.6129999999999999E-2</c:v>
                </c:pt>
                <c:pt idx="6943">
                  <c:v>-1.6688600000000001E-2</c:v>
                </c:pt>
                <c:pt idx="6944">
                  <c:v>-1.72192E-2</c:v>
                </c:pt>
                <c:pt idx="6945">
                  <c:v>-1.77228E-2</c:v>
                </c:pt>
                <c:pt idx="6946">
                  <c:v>-1.8200600000000001E-2</c:v>
                </c:pt>
                <c:pt idx="6947">
                  <c:v>-1.8654E-2</c:v>
                </c:pt>
                <c:pt idx="6948">
                  <c:v>-1.9083900000000001E-2</c:v>
                </c:pt>
                <c:pt idx="6949">
                  <c:v>-1.9491100000000001E-2</c:v>
                </c:pt>
                <c:pt idx="6950">
                  <c:v>-1.98763E-2</c:v>
                </c:pt>
                <c:pt idx="6951">
                  <c:v>-2.0240899999999999E-2</c:v>
                </c:pt>
                <c:pt idx="6952">
                  <c:v>-2.0586400000000001E-2</c:v>
                </c:pt>
                <c:pt idx="6953">
                  <c:v>-2.0913999999999999E-2</c:v>
                </c:pt>
                <c:pt idx="6954">
                  <c:v>-2.1224900000000001E-2</c:v>
                </c:pt>
                <c:pt idx="6955">
                  <c:v>-2.15201E-2</c:v>
                </c:pt>
                <c:pt idx="6956">
                  <c:v>-2.1801000000000001E-2</c:v>
                </c:pt>
                <c:pt idx="6957">
                  <c:v>-2.2068899999999999E-2</c:v>
                </c:pt>
                <c:pt idx="6958">
                  <c:v>-2.23252E-2</c:v>
                </c:pt>
                <c:pt idx="6959">
                  <c:v>-2.2571000000000001E-2</c:v>
                </c:pt>
                <c:pt idx="6960">
                  <c:v>-2.28077E-2</c:v>
                </c:pt>
                <c:pt idx="6961">
                  <c:v>-2.3036399999999999E-2</c:v>
                </c:pt>
                <c:pt idx="6962">
                  <c:v>-2.32581E-2</c:v>
                </c:pt>
                <c:pt idx="6963">
                  <c:v>-2.3474100000000001E-2</c:v>
                </c:pt>
                <c:pt idx="6964">
                  <c:v>-2.3685899999999999E-2</c:v>
                </c:pt>
                <c:pt idx="6965">
                  <c:v>-2.38949E-2</c:v>
                </c:pt>
                <c:pt idx="6966">
                  <c:v>-2.41029E-2</c:v>
                </c:pt>
                <c:pt idx="6967">
                  <c:v>-2.4310700000000001E-2</c:v>
                </c:pt>
                <c:pt idx="6968">
                  <c:v>-2.4519200000000001E-2</c:v>
                </c:pt>
                <c:pt idx="6969">
                  <c:v>-2.4729299999999999E-2</c:v>
                </c:pt>
                <c:pt idx="6970">
                  <c:v>-2.4942300000000001E-2</c:v>
                </c:pt>
                <c:pt idx="6971">
                  <c:v>-2.5159399999999998E-2</c:v>
                </c:pt>
                <c:pt idx="6972">
                  <c:v>-2.53817E-2</c:v>
                </c:pt>
                <c:pt idx="6973">
                  <c:v>-2.5609900000000001E-2</c:v>
                </c:pt>
                <c:pt idx="6974">
                  <c:v>-2.5844599999999999E-2</c:v>
                </c:pt>
                <c:pt idx="6975">
                  <c:v>-2.6086999999999999E-2</c:v>
                </c:pt>
                <c:pt idx="6976">
                  <c:v>-2.6338400000000001E-2</c:v>
                </c:pt>
                <c:pt idx="6977">
                  <c:v>-2.65997E-2</c:v>
                </c:pt>
                <c:pt idx="6978">
                  <c:v>-2.6871599999999999E-2</c:v>
                </c:pt>
                <c:pt idx="6979">
                  <c:v>-2.71547E-2</c:v>
                </c:pt>
                <c:pt idx="6980">
                  <c:v>-2.7449299999999999E-2</c:v>
                </c:pt>
                <c:pt idx="6981">
                  <c:v>-2.7755800000000001E-2</c:v>
                </c:pt>
                <c:pt idx="6982">
                  <c:v>-2.8073899999999999E-2</c:v>
                </c:pt>
                <c:pt idx="6983">
                  <c:v>-2.8403600000000001E-2</c:v>
                </c:pt>
                <c:pt idx="6984">
                  <c:v>-2.87456E-2</c:v>
                </c:pt>
                <c:pt idx="6985">
                  <c:v>-2.9100899999999999E-2</c:v>
                </c:pt>
                <c:pt idx="6986">
                  <c:v>-2.947E-2</c:v>
                </c:pt>
                <c:pt idx="6987">
                  <c:v>-2.9852799999999999E-2</c:v>
                </c:pt>
                <c:pt idx="6988">
                  <c:v>-3.0249399999999999E-2</c:v>
                </c:pt>
                <c:pt idx="6989">
                  <c:v>-3.0659599999999999E-2</c:v>
                </c:pt>
                <c:pt idx="6990">
                  <c:v>-3.1083199999999998E-2</c:v>
                </c:pt>
                <c:pt idx="6991">
                  <c:v>-3.1520100000000002E-2</c:v>
                </c:pt>
                <c:pt idx="6992">
                  <c:v>-3.1969999999999998E-2</c:v>
                </c:pt>
                <c:pt idx="6993">
                  <c:v>-3.2432999999999997E-2</c:v>
                </c:pt>
                <c:pt idx="6994">
                  <c:v>-3.2908699999999999E-2</c:v>
                </c:pt>
                <c:pt idx="6995">
                  <c:v>-3.3397000000000003E-2</c:v>
                </c:pt>
                <c:pt idx="6996">
                  <c:v>-3.3897499999999997E-2</c:v>
                </c:pt>
                <c:pt idx="6997">
                  <c:v>-3.4410200000000002E-2</c:v>
                </c:pt>
                <c:pt idx="6998">
                  <c:v>-3.49345E-2</c:v>
                </c:pt>
                <c:pt idx="6999">
                  <c:v>-3.5469599999999997E-2</c:v>
                </c:pt>
                <c:pt idx="7000">
                  <c:v>-3.6014600000000001E-2</c:v>
                </c:pt>
                <c:pt idx="7001">
                  <c:v>-3.65686E-2</c:v>
                </c:pt>
                <c:pt idx="7002">
                  <c:v>-3.7130799999999999E-2</c:v>
                </c:pt>
                <c:pt idx="7003">
                  <c:v>-3.7700299999999999E-2</c:v>
                </c:pt>
                <c:pt idx="7004">
                  <c:v>-3.8275999999999998E-2</c:v>
                </c:pt>
                <c:pt idx="7005">
                  <c:v>-3.88569E-2</c:v>
                </c:pt>
                <c:pt idx="7006">
                  <c:v>-3.9441700000000003E-2</c:v>
                </c:pt>
                <c:pt idx="7007">
                  <c:v>-4.0029500000000003E-2</c:v>
                </c:pt>
                <c:pt idx="7008">
                  <c:v>-4.0619299999999997E-2</c:v>
                </c:pt>
                <c:pt idx="7009">
                  <c:v>-4.1209999999999997E-2</c:v>
                </c:pt>
                <c:pt idx="7010">
                  <c:v>-4.18006E-2</c:v>
                </c:pt>
                <c:pt idx="7011">
                  <c:v>-4.2389700000000002E-2</c:v>
                </c:pt>
                <c:pt idx="7012">
                  <c:v>-4.2975899999999997E-2</c:v>
                </c:pt>
                <c:pt idx="7013">
                  <c:v>-4.3557800000000001E-2</c:v>
                </c:pt>
                <c:pt idx="7014">
                  <c:v>-4.4133899999999997E-2</c:v>
                </c:pt>
                <c:pt idx="7015">
                  <c:v>-4.4703199999999998E-2</c:v>
                </c:pt>
                <c:pt idx="7016">
                  <c:v>-4.5264600000000002E-2</c:v>
                </c:pt>
                <c:pt idx="7017">
                  <c:v>-4.5816799999999998E-2</c:v>
                </c:pt>
                <c:pt idx="7018">
                  <c:v>-4.6358099999999999E-2</c:v>
                </c:pt>
                <c:pt idx="7019">
                  <c:v>-4.6887100000000001E-2</c:v>
                </c:pt>
                <c:pt idx="7020">
                  <c:v>-4.7402399999999997E-2</c:v>
                </c:pt>
                <c:pt idx="7021">
                  <c:v>-4.7902199999999999E-2</c:v>
                </c:pt>
                <c:pt idx="7022">
                  <c:v>-4.83846E-2</c:v>
                </c:pt>
                <c:pt idx="7023">
                  <c:v>-4.88479E-2</c:v>
                </c:pt>
                <c:pt idx="7024">
                  <c:v>-4.9290500000000001E-2</c:v>
                </c:pt>
                <c:pt idx="7025">
                  <c:v>-4.9710900000000002E-2</c:v>
                </c:pt>
                <c:pt idx="7026">
                  <c:v>-5.0107600000000002E-2</c:v>
                </c:pt>
                <c:pt idx="7027">
                  <c:v>-5.0479200000000002E-2</c:v>
                </c:pt>
                <c:pt idx="7028">
                  <c:v>-5.0824300000000003E-2</c:v>
                </c:pt>
                <c:pt idx="7029">
                  <c:v>-5.1141199999999998E-2</c:v>
                </c:pt>
                <c:pt idx="7030">
                  <c:v>-5.1428099999999997E-2</c:v>
                </c:pt>
                <c:pt idx="7031">
                  <c:v>-5.1683E-2</c:v>
                </c:pt>
                <c:pt idx="7032">
                  <c:v>-5.1903600000000001E-2</c:v>
                </c:pt>
                <c:pt idx="7033">
                  <c:v>-5.2088099999999998E-2</c:v>
                </c:pt>
                <c:pt idx="7034">
                  <c:v>-5.2234999999999997E-2</c:v>
                </c:pt>
                <c:pt idx="7035">
                  <c:v>-5.2342800000000002E-2</c:v>
                </c:pt>
                <c:pt idx="7036">
                  <c:v>-5.2410199999999997E-2</c:v>
                </c:pt>
                <c:pt idx="7037">
                  <c:v>-5.2436299999999998E-2</c:v>
                </c:pt>
                <c:pt idx="7038">
                  <c:v>-5.2420500000000002E-2</c:v>
                </c:pt>
                <c:pt idx="7039">
                  <c:v>-5.2361699999999997E-2</c:v>
                </c:pt>
                <c:pt idx="7040">
                  <c:v>-5.2259E-2</c:v>
                </c:pt>
                <c:pt idx="7041">
                  <c:v>-5.2110900000000002E-2</c:v>
                </c:pt>
                <c:pt idx="7042">
                  <c:v>-5.1916499999999997E-2</c:v>
                </c:pt>
                <c:pt idx="7043">
                  <c:v>-5.1674900000000003E-2</c:v>
                </c:pt>
                <c:pt idx="7044">
                  <c:v>-5.1385399999999998E-2</c:v>
                </c:pt>
                <c:pt idx="7045">
                  <c:v>-5.1047299999999997E-2</c:v>
                </c:pt>
                <c:pt idx="7046">
                  <c:v>-5.0660299999999998E-2</c:v>
                </c:pt>
                <c:pt idx="7047">
                  <c:v>-5.0223700000000003E-2</c:v>
                </c:pt>
                <c:pt idx="7048">
                  <c:v>-4.9737099999999999E-2</c:v>
                </c:pt>
                <c:pt idx="7049">
                  <c:v>-4.9199800000000002E-2</c:v>
                </c:pt>
                <c:pt idx="7050">
                  <c:v>-4.8611599999999998E-2</c:v>
                </c:pt>
                <c:pt idx="7051">
                  <c:v>-4.7972000000000001E-2</c:v>
                </c:pt>
                <c:pt idx="7052">
                  <c:v>-4.7280299999999997E-2</c:v>
                </c:pt>
                <c:pt idx="7053">
                  <c:v>-4.6535600000000003E-2</c:v>
                </c:pt>
                <c:pt idx="7054">
                  <c:v>-4.5737E-2</c:v>
                </c:pt>
                <c:pt idx="7055">
                  <c:v>-4.4884399999999998E-2</c:v>
                </c:pt>
                <c:pt idx="7056">
                  <c:v>-4.3977500000000003E-2</c:v>
                </c:pt>
                <c:pt idx="7057">
                  <c:v>-4.3016800000000001E-2</c:v>
                </c:pt>
                <c:pt idx="7058">
                  <c:v>-4.2002299999999999E-2</c:v>
                </c:pt>
                <c:pt idx="7059">
                  <c:v>-4.0934499999999999E-2</c:v>
                </c:pt>
                <c:pt idx="7060">
                  <c:v>-3.9814500000000003E-2</c:v>
                </c:pt>
                <c:pt idx="7061">
                  <c:v>-3.86436E-2</c:v>
                </c:pt>
                <c:pt idx="7062">
                  <c:v>-3.7422799999999999E-2</c:v>
                </c:pt>
                <c:pt idx="7063">
                  <c:v>-3.61526E-2</c:v>
                </c:pt>
                <c:pt idx="7064">
                  <c:v>-3.4833099999999999E-2</c:v>
                </c:pt>
                <c:pt idx="7065">
                  <c:v>-3.3465200000000001E-2</c:v>
                </c:pt>
                <c:pt idx="7066">
                  <c:v>-3.20497E-2</c:v>
                </c:pt>
                <c:pt idx="7067">
                  <c:v>-3.05881E-2</c:v>
                </c:pt>
                <c:pt idx="7068">
                  <c:v>-2.9082E-2</c:v>
                </c:pt>
                <c:pt idx="7069">
                  <c:v>-2.7532999999999998E-2</c:v>
                </c:pt>
                <c:pt idx="7070">
                  <c:v>-2.5942799999999999E-2</c:v>
                </c:pt>
                <c:pt idx="7071">
                  <c:v>-2.4312799999999999E-2</c:v>
                </c:pt>
                <c:pt idx="7072">
                  <c:v>-2.2644399999999999E-2</c:v>
                </c:pt>
                <c:pt idx="7073">
                  <c:v>-2.0939300000000001E-2</c:v>
                </c:pt>
                <c:pt idx="7074">
                  <c:v>-1.9199500000000001E-2</c:v>
                </c:pt>
                <c:pt idx="7075">
                  <c:v>-1.7427100000000001E-2</c:v>
                </c:pt>
                <c:pt idx="7076">
                  <c:v>-1.5624000000000001E-2</c:v>
                </c:pt>
                <c:pt idx="7077">
                  <c:v>-1.3791899999999999E-2</c:v>
                </c:pt>
                <c:pt idx="7078">
                  <c:v>-1.19328E-2</c:v>
                </c:pt>
                <c:pt idx="7079">
                  <c:v>-1.0048700000000001E-2</c:v>
                </c:pt>
                <c:pt idx="7080" formatCode="0.00E+00">
                  <c:v>-8.1411499999999998E-3</c:v>
                </c:pt>
                <c:pt idx="7081" formatCode="0.00E+00">
                  <c:v>-6.2116200000000002E-3</c:v>
                </c:pt>
                <c:pt idx="7082" formatCode="0.00E+00">
                  <c:v>-4.2618300000000003E-3</c:v>
                </c:pt>
                <c:pt idx="7083" formatCode="0.00E+00">
                  <c:v>-2.2939900000000001E-3</c:v>
                </c:pt>
                <c:pt idx="7084" formatCode="0.00E+00">
                  <c:v>-3.1042199999999998E-4</c:v>
                </c:pt>
                <c:pt idx="7085" formatCode="0.00E+00">
                  <c:v>1.68692E-3</c:v>
                </c:pt>
                <c:pt idx="7086" formatCode="0.00E+00">
                  <c:v>3.6958799999999999E-3</c:v>
                </c:pt>
                <c:pt idx="7087" formatCode="0.00E+00">
                  <c:v>5.7137200000000003E-3</c:v>
                </c:pt>
                <c:pt idx="7088" formatCode="0.00E+00">
                  <c:v>7.7374799999999997E-3</c:v>
                </c:pt>
                <c:pt idx="7089" formatCode="0.00E+00">
                  <c:v>9.7643999999999995E-3</c:v>
                </c:pt>
                <c:pt idx="7090">
                  <c:v>1.17917E-2</c:v>
                </c:pt>
                <c:pt idx="7091">
                  <c:v>1.38164E-2</c:v>
                </c:pt>
                <c:pt idx="7092">
                  <c:v>1.5835599999999998E-2</c:v>
                </c:pt>
                <c:pt idx="7093">
                  <c:v>1.7846500000000001E-2</c:v>
                </c:pt>
                <c:pt idx="7094">
                  <c:v>1.9846200000000001E-2</c:v>
                </c:pt>
                <c:pt idx="7095">
                  <c:v>2.1831799999999998E-2</c:v>
                </c:pt>
                <c:pt idx="7096">
                  <c:v>2.3800700000000001E-2</c:v>
                </c:pt>
                <c:pt idx="7097">
                  <c:v>2.57504E-2</c:v>
                </c:pt>
                <c:pt idx="7098">
                  <c:v>2.7678700000000001E-2</c:v>
                </c:pt>
                <c:pt idx="7099">
                  <c:v>2.95833E-2</c:v>
                </c:pt>
                <c:pt idx="7100">
                  <c:v>3.1461200000000002E-2</c:v>
                </c:pt>
                <c:pt idx="7101">
                  <c:v>3.33093E-2</c:v>
                </c:pt>
                <c:pt idx="7102">
                  <c:v>3.5124799999999998E-2</c:v>
                </c:pt>
                <c:pt idx="7103">
                  <c:v>3.6905899999999998E-2</c:v>
                </c:pt>
                <c:pt idx="7104">
                  <c:v>3.8650900000000002E-2</c:v>
                </c:pt>
                <c:pt idx="7105">
                  <c:v>4.0358199999999997E-2</c:v>
                </c:pt>
                <c:pt idx="7106">
                  <c:v>4.2025100000000003E-2</c:v>
                </c:pt>
                <c:pt idx="7107">
                  <c:v>4.3649E-2</c:v>
                </c:pt>
                <c:pt idx="7108">
                  <c:v>4.5227499999999997E-2</c:v>
                </c:pt>
                <c:pt idx="7109">
                  <c:v>4.6758399999999999E-2</c:v>
                </c:pt>
                <c:pt idx="7110">
                  <c:v>4.8238999999999997E-2</c:v>
                </c:pt>
                <c:pt idx="7111">
                  <c:v>4.9666299999999997E-2</c:v>
                </c:pt>
                <c:pt idx="7112">
                  <c:v>5.1037600000000002E-2</c:v>
                </c:pt>
                <c:pt idx="7113">
                  <c:v>5.2351200000000001E-2</c:v>
                </c:pt>
                <c:pt idx="7114">
                  <c:v>5.3605100000000003E-2</c:v>
                </c:pt>
                <c:pt idx="7115">
                  <c:v>5.4797800000000001E-2</c:v>
                </c:pt>
                <c:pt idx="7116">
                  <c:v>5.5927699999999997E-2</c:v>
                </c:pt>
                <c:pt idx="7117">
                  <c:v>5.6992899999999999E-2</c:v>
                </c:pt>
                <c:pt idx="7118">
                  <c:v>5.79912E-2</c:v>
                </c:pt>
                <c:pt idx="7119">
                  <c:v>5.8920100000000003E-2</c:v>
                </c:pt>
                <c:pt idx="7120">
                  <c:v>5.9777400000000001E-2</c:v>
                </c:pt>
                <c:pt idx="7121">
                  <c:v>6.0561299999999998E-2</c:v>
                </c:pt>
                <c:pt idx="7122">
                  <c:v>6.1270600000000001E-2</c:v>
                </c:pt>
                <c:pt idx="7123">
                  <c:v>6.19042E-2</c:v>
                </c:pt>
                <c:pt idx="7124">
                  <c:v>6.2461500000000003E-2</c:v>
                </c:pt>
                <c:pt idx="7125">
                  <c:v>6.2941499999999997E-2</c:v>
                </c:pt>
                <c:pt idx="7126">
                  <c:v>6.3343200000000002E-2</c:v>
                </c:pt>
                <c:pt idx="7127">
                  <c:v>6.36655E-2</c:v>
                </c:pt>
                <c:pt idx="7128">
                  <c:v>6.3907599999999995E-2</c:v>
                </c:pt>
                <c:pt idx="7129">
                  <c:v>6.4069000000000001E-2</c:v>
                </c:pt>
                <c:pt idx="7130">
                  <c:v>6.4149399999999995E-2</c:v>
                </c:pt>
                <c:pt idx="7131">
                  <c:v>6.4148300000000005E-2</c:v>
                </c:pt>
                <c:pt idx="7132">
                  <c:v>6.40651E-2</c:v>
                </c:pt>
                <c:pt idx="7133">
                  <c:v>6.3899200000000003E-2</c:v>
                </c:pt>
                <c:pt idx="7134">
                  <c:v>6.3650300000000007E-2</c:v>
                </c:pt>
                <c:pt idx="7135">
                  <c:v>6.3317899999999996E-2</c:v>
                </c:pt>
                <c:pt idx="7136">
                  <c:v>6.2902399999999997E-2</c:v>
                </c:pt>
                <c:pt idx="7137">
                  <c:v>6.2404099999999997E-2</c:v>
                </c:pt>
                <c:pt idx="7138">
                  <c:v>6.1823500000000003E-2</c:v>
                </c:pt>
                <c:pt idx="7139">
                  <c:v>6.1161100000000003E-2</c:v>
                </c:pt>
                <c:pt idx="7140">
                  <c:v>6.0417400000000003E-2</c:v>
                </c:pt>
                <c:pt idx="7141">
                  <c:v>5.9592699999999998E-2</c:v>
                </c:pt>
                <c:pt idx="7142">
                  <c:v>5.8687700000000002E-2</c:v>
                </c:pt>
                <c:pt idx="7143">
                  <c:v>5.7703400000000002E-2</c:v>
                </c:pt>
                <c:pt idx="7144">
                  <c:v>5.6640799999999998E-2</c:v>
                </c:pt>
                <c:pt idx="7145">
                  <c:v>5.5501200000000001E-2</c:v>
                </c:pt>
                <c:pt idx="7146">
                  <c:v>5.4286000000000001E-2</c:v>
                </c:pt>
                <c:pt idx="7147">
                  <c:v>5.2997000000000002E-2</c:v>
                </c:pt>
                <c:pt idx="7148">
                  <c:v>5.1636099999999997E-2</c:v>
                </c:pt>
                <c:pt idx="7149">
                  <c:v>5.0205300000000001E-2</c:v>
                </c:pt>
                <c:pt idx="7150">
                  <c:v>4.87058E-2</c:v>
                </c:pt>
                <c:pt idx="7151">
                  <c:v>4.7138800000000002E-2</c:v>
                </c:pt>
                <c:pt idx="7152">
                  <c:v>4.5505499999999997E-2</c:v>
                </c:pt>
                <c:pt idx="7153">
                  <c:v>4.3807800000000001E-2</c:v>
                </c:pt>
                <c:pt idx="7154">
                  <c:v>4.20484E-2</c:v>
                </c:pt>
                <c:pt idx="7155">
                  <c:v>4.0230200000000001E-2</c:v>
                </c:pt>
                <c:pt idx="7156">
                  <c:v>3.8355399999999998E-2</c:v>
                </c:pt>
                <c:pt idx="7157">
                  <c:v>3.6426100000000003E-2</c:v>
                </c:pt>
                <c:pt idx="7158">
                  <c:v>3.4444799999999998E-2</c:v>
                </c:pt>
                <c:pt idx="7159">
                  <c:v>3.2413999999999998E-2</c:v>
                </c:pt>
                <c:pt idx="7160">
                  <c:v>3.03358E-2</c:v>
                </c:pt>
                <c:pt idx="7161">
                  <c:v>2.8212299999999999E-2</c:v>
                </c:pt>
                <c:pt idx="7162">
                  <c:v>2.6045700000000001E-2</c:v>
                </c:pt>
                <c:pt idx="7163">
                  <c:v>2.3838700000000001E-2</c:v>
                </c:pt>
                <c:pt idx="7164">
                  <c:v>2.1594100000000001E-2</c:v>
                </c:pt>
                <c:pt idx="7165">
                  <c:v>1.9314899999999999E-2</c:v>
                </c:pt>
                <c:pt idx="7166">
                  <c:v>1.7004600000000002E-2</c:v>
                </c:pt>
                <c:pt idx="7167">
                  <c:v>1.4666500000000001E-2</c:v>
                </c:pt>
                <c:pt idx="7168">
                  <c:v>1.2303100000000001E-2</c:v>
                </c:pt>
                <c:pt idx="7169" formatCode="0.00E+00">
                  <c:v>9.9164000000000006E-3</c:v>
                </c:pt>
                <c:pt idx="7170" formatCode="0.00E+00">
                  <c:v>7.5089199999999997E-3</c:v>
                </c:pt>
                <c:pt idx="7171" formatCode="0.00E+00">
                  <c:v>5.0837199999999999E-3</c:v>
                </c:pt>
                <c:pt idx="7172" formatCode="0.00E+00">
                  <c:v>2.6442599999999998E-3</c:v>
                </c:pt>
                <c:pt idx="7173" formatCode="0.00E+00">
                  <c:v>1.9434000000000001E-4</c:v>
                </c:pt>
                <c:pt idx="7174" formatCode="0.00E+00">
                  <c:v>-2.2621299999999998E-3</c:v>
                </c:pt>
                <c:pt idx="7175" formatCode="0.00E+00">
                  <c:v>-4.7215299999999998E-3</c:v>
                </c:pt>
                <c:pt idx="7176" formatCode="0.00E+00">
                  <c:v>-7.1808799999999997E-3</c:v>
                </c:pt>
                <c:pt idx="7177" formatCode="0.00E+00">
                  <c:v>-9.6376199999999995E-3</c:v>
                </c:pt>
                <c:pt idx="7178">
                  <c:v>-1.20889E-2</c:v>
                </c:pt>
                <c:pt idx="7179">
                  <c:v>-1.4531199999999999E-2</c:v>
                </c:pt>
                <c:pt idx="7180">
                  <c:v>-1.69616E-2</c:v>
                </c:pt>
                <c:pt idx="7181">
                  <c:v>-1.9377399999999999E-2</c:v>
                </c:pt>
                <c:pt idx="7182">
                  <c:v>-2.17761E-2</c:v>
                </c:pt>
                <c:pt idx="7183">
                  <c:v>-2.4154999999999999E-2</c:v>
                </c:pt>
                <c:pt idx="7184">
                  <c:v>-2.65116E-2</c:v>
                </c:pt>
                <c:pt idx="7185">
                  <c:v>-2.8843400000000002E-2</c:v>
                </c:pt>
                <c:pt idx="7186">
                  <c:v>-3.1147600000000001E-2</c:v>
                </c:pt>
                <c:pt idx="7187">
                  <c:v>-3.3420999999999999E-2</c:v>
                </c:pt>
                <c:pt idx="7188">
                  <c:v>-3.5660400000000002E-2</c:v>
                </c:pt>
                <c:pt idx="7189">
                  <c:v>-3.7863099999999997E-2</c:v>
                </c:pt>
                <c:pt idx="7190">
                  <c:v>-4.0025999999999999E-2</c:v>
                </c:pt>
                <c:pt idx="7191">
                  <c:v>-4.2146500000000003E-2</c:v>
                </c:pt>
                <c:pt idx="7192">
                  <c:v>-4.4221999999999997E-2</c:v>
                </c:pt>
                <c:pt idx="7193">
                  <c:v>-4.6249899999999997E-2</c:v>
                </c:pt>
                <c:pt idx="7194">
                  <c:v>-4.82275E-2</c:v>
                </c:pt>
                <c:pt idx="7195">
                  <c:v>-5.0152299999999997E-2</c:v>
                </c:pt>
                <c:pt idx="7196">
                  <c:v>-5.2022199999999998E-2</c:v>
                </c:pt>
                <c:pt idx="7197">
                  <c:v>-5.3834899999999998E-2</c:v>
                </c:pt>
                <c:pt idx="7198">
                  <c:v>-5.5587900000000003E-2</c:v>
                </c:pt>
                <c:pt idx="7199">
                  <c:v>-5.7279499999999997E-2</c:v>
                </c:pt>
                <c:pt idx="7200">
                  <c:v>-5.8907899999999999E-2</c:v>
                </c:pt>
                <c:pt idx="7201">
                  <c:v>-6.0472100000000001E-2</c:v>
                </c:pt>
                <c:pt idx="7202">
                  <c:v>-6.1970200000000003E-2</c:v>
                </c:pt>
                <c:pt idx="7203">
                  <c:v>-6.3400600000000001E-2</c:v>
                </c:pt>
                <c:pt idx="7204">
                  <c:v>-6.4761799999999994E-2</c:v>
                </c:pt>
                <c:pt idx="7205">
                  <c:v>-6.6052299999999994E-2</c:v>
                </c:pt>
                <c:pt idx="7206">
                  <c:v>-6.7270700000000003E-2</c:v>
                </c:pt>
                <c:pt idx="7207">
                  <c:v>-6.8415100000000006E-2</c:v>
                </c:pt>
                <c:pt idx="7208">
                  <c:v>-6.9484000000000004E-2</c:v>
                </c:pt>
                <c:pt idx="7209">
                  <c:v>-7.0476399999999995E-2</c:v>
                </c:pt>
                <c:pt idx="7210">
                  <c:v>-7.1391399999999994E-2</c:v>
                </c:pt>
                <c:pt idx="7211">
                  <c:v>-7.2228899999999999E-2</c:v>
                </c:pt>
                <c:pt idx="7212">
                  <c:v>-7.2988899999999995E-2</c:v>
                </c:pt>
                <c:pt idx="7213">
                  <c:v>-7.3671399999999998E-2</c:v>
                </c:pt>
                <c:pt idx="7214">
                  <c:v>-7.4275900000000006E-2</c:v>
                </c:pt>
                <c:pt idx="7215">
                  <c:v>-7.4801800000000002E-2</c:v>
                </c:pt>
                <c:pt idx="7216">
                  <c:v>-7.5248899999999994E-2</c:v>
                </c:pt>
                <c:pt idx="7217">
                  <c:v>-7.5617199999999996E-2</c:v>
                </c:pt>
                <c:pt idx="7218">
                  <c:v>-7.5906899999999999E-2</c:v>
                </c:pt>
                <c:pt idx="7219">
                  <c:v>-7.61188E-2</c:v>
                </c:pt>
                <c:pt idx="7220">
                  <c:v>-7.6253299999999996E-2</c:v>
                </c:pt>
                <c:pt idx="7221">
                  <c:v>-7.6311299999999999E-2</c:v>
                </c:pt>
                <c:pt idx="7222">
                  <c:v>-7.6293399999999997E-2</c:v>
                </c:pt>
                <c:pt idx="7223">
                  <c:v>-7.6199600000000006E-2</c:v>
                </c:pt>
                <c:pt idx="7224">
                  <c:v>-7.6030100000000003E-2</c:v>
                </c:pt>
                <c:pt idx="7225">
                  <c:v>-7.5784900000000002E-2</c:v>
                </c:pt>
                <c:pt idx="7226">
                  <c:v>-7.5465000000000004E-2</c:v>
                </c:pt>
                <c:pt idx="7227">
                  <c:v>-7.5071799999999994E-2</c:v>
                </c:pt>
                <c:pt idx="7228">
                  <c:v>-7.4607300000000001E-2</c:v>
                </c:pt>
                <c:pt idx="7229">
                  <c:v>-7.4073399999999998E-2</c:v>
                </c:pt>
                <c:pt idx="7230">
                  <c:v>-7.3471499999999995E-2</c:v>
                </c:pt>
                <c:pt idx="7231">
                  <c:v>-7.2802199999999997E-2</c:v>
                </c:pt>
                <c:pt idx="7232">
                  <c:v>-7.2066099999999994E-2</c:v>
                </c:pt>
                <c:pt idx="7233">
                  <c:v>-7.12642E-2</c:v>
                </c:pt>
                <c:pt idx="7234">
                  <c:v>-7.0398699999999995E-2</c:v>
                </c:pt>
                <c:pt idx="7235">
                  <c:v>-6.9471599999999994E-2</c:v>
                </c:pt>
                <c:pt idx="7236">
                  <c:v>-6.8484799999999998E-2</c:v>
                </c:pt>
                <c:pt idx="7237">
                  <c:v>-6.7440399999999998E-2</c:v>
                </c:pt>
                <c:pt idx="7238">
                  <c:v>-6.63406E-2</c:v>
                </c:pt>
                <c:pt idx="7239">
                  <c:v>-6.5187599999999998E-2</c:v>
                </c:pt>
                <c:pt idx="7240">
                  <c:v>-6.3983200000000004E-2</c:v>
                </c:pt>
                <c:pt idx="7241">
                  <c:v>-6.2729499999999994E-2</c:v>
                </c:pt>
                <c:pt idx="7242">
                  <c:v>-6.1428700000000003E-2</c:v>
                </c:pt>
                <c:pt idx="7243">
                  <c:v>-6.0082999999999998E-2</c:v>
                </c:pt>
                <c:pt idx="7244">
                  <c:v>-5.86946E-2</c:v>
                </c:pt>
                <c:pt idx="7245">
                  <c:v>-5.7266299999999999E-2</c:v>
                </c:pt>
                <c:pt idx="7246">
                  <c:v>-5.5800599999999999E-2</c:v>
                </c:pt>
                <c:pt idx="7247">
                  <c:v>-5.43002E-2</c:v>
                </c:pt>
                <c:pt idx="7248">
                  <c:v>-5.2767599999999998E-2</c:v>
                </c:pt>
                <c:pt idx="7249">
                  <c:v>-5.1205300000000002E-2</c:v>
                </c:pt>
                <c:pt idx="7250">
                  <c:v>-4.9615699999999999E-2</c:v>
                </c:pt>
                <c:pt idx="7251">
                  <c:v>-4.8001200000000001E-2</c:v>
                </c:pt>
                <c:pt idx="7252">
                  <c:v>-4.6363599999999998E-2</c:v>
                </c:pt>
                <c:pt idx="7253">
                  <c:v>-4.47052E-2</c:v>
                </c:pt>
                <c:pt idx="7254">
                  <c:v>-4.30286E-2</c:v>
                </c:pt>
                <c:pt idx="7255">
                  <c:v>-4.1336499999999998E-2</c:v>
                </c:pt>
                <c:pt idx="7256">
                  <c:v>-3.96315E-2</c:v>
                </c:pt>
                <c:pt idx="7257">
                  <c:v>-3.7915999999999998E-2</c:v>
                </c:pt>
                <c:pt idx="7258">
                  <c:v>-3.61924E-2</c:v>
                </c:pt>
                <c:pt idx="7259">
                  <c:v>-3.4462699999999999E-2</c:v>
                </c:pt>
                <c:pt idx="7260">
                  <c:v>-3.2728500000000001E-2</c:v>
                </c:pt>
                <c:pt idx="7261">
                  <c:v>-3.0991999999999999E-2</c:v>
                </c:pt>
                <c:pt idx="7262">
                  <c:v>-2.9256899999999999E-2</c:v>
                </c:pt>
                <c:pt idx="7263">
                  <c:v>-2.7526499999999999E-2</c:v>
                </c:pt>
                <c:pt idx="7264">
                  <c:v>-2.5803300000000001E-2</c:v>
                </c:pt>
                <c:pt idx="7265">
                  <c:v>-2.4089699999999999E-2</c:v>
                </c:pt>
                <c:pt idx="7266">
                  <c:v>-2.2388399999999999E-2</c:v>
                </c:pt>
                <c:pt idx="7267">
                  <c:v>-2.07023E-2</c:v>
                </c:pt>
                <c:pt idx="7268">
                  <c:v>-1.9033600000000001E-2</c:v>
                </c:pt>
                <c:pt idx="7269">
                  <c:v>-1.7383900000000001E-2</c:v>
                </c:pt>
                <c:pt idx="7270">
                  <c:v>-1.5755100000000001E-2</c:v>
                </c:pt>
                <c:pt idx="7271">
                  <c:v>-1.4149699999999999E-2</c:v>
                </c:pt>
                <c:pt idx="7272">
                  <c:v>-1.257E-2</c:v>
                </c:pt>
                <c:pt idx="7273">
                  <c:v>-1.1017900000000001E-2</c:v>
                </c:pt>
                <c:pt idx="7274" formatCode="0.00E+00">
                  <c:v>-9.4949500000000003E-3</c:v>
                </c:pt>
                <c:pt idx="7275" formatCode="0.00E+00">
                  <c:v>-8.0022500000000007E-3</c:v>
                </c:pt>
                <c:pt idx="7276" formatCode="0.00E+00">
                  <c:v>-6.54085E-3</c:v>
                </c:pt>
                <c:pt idx="7277" formatCode="0.00E+00">
                  <c:v>-5.1122700000000004E-3</c:v>
                </c:pt>
                <c:pt idx="7278" formatCode="0.00E+00">
                  <c:v>-3.7189900000000001E-3</c:v>
                </c:pt>
                <c:pt idx="7279" formatCode="0.00E+00">
                  <c:v>-2.3636299999999998E-3</c:v>
                </c:pt>
                <c:pt idx="7280" formatCode="0.00E+00">
                  <c:v>-1.04783E-3</c:v>
                </c:pt>
                <c:pt idx="7281" formatCode="0.00E+00">
                  <c:v>2.27746E-4</c:v>
                </c:pt>
                <c:pt idx="7282" formatCode="0.00E+00">
                  <c:v>1.4626299999999999E-3</c:v>
                </c:pt>
                <c:pt idx="7283" formatCode="0.00E+00">
                  <c:v>2.6561699999999998E-3</c:v>
                </c:pt>
                <c:pt idx="7284" formatCode="0.00E+00">
                  <c:v>3.8074200000000002E-3</c:v>
                </c:pt>
                <c:pt idx="7285" formatCode="0.00E+00">
                  <c:v>4.9153000000000001E-3</c:v>
                </c:pt>
                <c:pt idx="7286" formatCode="0.00E+00">
                  <c:v>5.9788000000000003E-3</c:v>
                </c:pt>
                <c:pt idx="7287" formatCode="0.00E+00">
                  <c:v>6.9970600000000003E-3</c:v>
                </c:pt>
                <c:pt idx="7288" formatCode="0.00E+00">
                  <c:v>7.96935E-3</c:v>
                </c:pt>
                <c:pt idx="7289" formatCode="0.00E+00">
                  <c:v>8.8948900000000008E-3</c:v>
                </c:pt>
                <c:pt idx="7290" formatCode="0.00E+00">
                  <c:v>9.7727999999999999E-3</c:v>
                </c:pt>
                <c:pt idx="7291">
                  <c:v>1.06023E-2</c:v>
                </c:pt>
                <c:pt idx="7292">
                  <c:v>1.13831E-2</c:v>
                </c:pt>
                <c:pt idx="7293">
                  <c:v>1.21152E-2</c:v>
                </c:pt>
                <c:pt idx="7294">
                  <c:v>1.27984E-2</c:v>
                </c:pt>
                <c:pt idx="7295">
                  <c:v>1.3432400000000001E-2</c:v>
                </c:pt>
                <c:pt idx="7296">
                  <c:v>1.4017E-2</c:v>
                </c:pt>
                <c:pt idx="7297">
                  <c:v>1.4552000000000001E-2</c:v>
                </c:pt>
                <c:pt idx="7298">
                  <c:v>1.50376E-2</c:v>
                </c:pt>
                <c:pt idx="7299">
                  <c:v>1.5474E-2</c:v>
                </c:pt>
                <c:pt idx="7300">
                  <c:v>1.5861799999999999E-2</c:v>
                </c:pt>
                <c:pt idx="7301">
                  <c:v>1.6201799999999999E-2</c:v>
                </c:pt>
                <c:pt idx="7302">
                  <c:v>1.6495099999999999E-2</c:v>
                </c:pt>
                <c:pt idx="7303">
                  <c:v>1.6742199999999999E-2</c:v>
                </c:pt>
                <c:pt idx="7304">
                  <c:v>1.6943799999999998E-2</c:v>
                </c:pt>
                <c:pt idx="7305">
                  <c:v>1.7100500000000001E-2</c:v>
                </c:pt>
                <c:pt idx="7306">
                  <c:v>1.7213300000000001E-2</c:v>
                </c:pt>
                <c:pt idx="7307">
                  <c:v>1.7283099999999999E-2</c:v>
                </c:pt>
                <c:pt idx="7308">
                  <c:v>1.7310800000000001E-2</c:v>
                </c:pt>
                <c:pt idx="7309">
                  <c:v>1.72982E-2</c:v>
                </c:pt>
                <c:pt idx="7310">
                  <c:v>1.7247100000000001E-2</c:v>
                </c:pt>
                <c:pt idx="7311">
                  <c:v>1.7159199999999999E-2</c:v>
                </c:pt>
                <c:pt idx="7312">
                  <c:v>1.7035000000000002E-2</c:v>
                </c:pt>
                <c:pt idx="7313">
                  <c:v>1.6875399999999999E-2</c:v>
                </c:pt>
                <c:pt idx="7314">
                  <c:v>1.6681399999999999E-2</c:v>
                </c:pt>
                <c:pt idx="7315">
                  <c:v>1.64546E-2</c:v>
                </c:pt>
                <c:pt idx="7316">
                  <c:v>1.6196100000000001E-2</c:v>
                </c:pt>
                <c:pt idx="7317">
                  <c:v>1.59071E-2</c:v>
                </c:pt>
                <c:pt idx="7318">
                  <c:v>1.5589199999999999E-2</c:v>
                </c:pt>
                <c:pt idx="7319">
                  <c:v>1.5244600000000001E-2</c:v>
                </c:pt>
                <c:pt idx="7320">
                  <c:v>1.4875299999999999E-2</c:v>
                </c:pt>
                <c:pt idx="7321">
                  <c:v>1.44829E-2</c:v>
                </c:pt>
                <c:pt idx="7322">
                  <c:v>1.40687E-2</c:v>
                </c:pt>
                <c:pt idx="7323">
                  <c:v>1.36338E-2</c:v>
                </c:pt>
                <c:pt idx="7324">
                  <c:v>1.31799E-2</c:v>
                </c:pt>
                <c:pt idx="7325">
                  <c:v>1.27087E-2</c:v>
                </c:pt>
                <c:pt idx="7326">
                  <c:v>1.2222E-2</c:v>
                </c:pt>
                <c:pt idx="7327">
                  <c:v>1.17217E-2</c:v>
                </c:pt>
                <c:pt idx="7328">
                  <c:v>1.12094E-2</c:v>
                </c:pt>
                <c:pt idx="7329">
                  <c:v>1.06864E-2</c:v>
                </c:pt>
                <c:pt idx="7330">
                  <c:v>1.0154099999999999E-2</c:v>
                </c:pt>
                <c:pt idx="7331" formatCode="0.00E+00">
                  <c:v>9.6140800000000005E-3</c:v>
                </c:pt>
                <c:pt idx="7332" formatCode="0.00E+00">
                  <c:v>9.0677099999999997E-3</c:v>
                </c:pt>
                <c:pt idx="7333" formatCode="0.00E+00">
                  <c:v>8.5168399999999995E-3</c:v>
                </c:pt>
                <c:pt idx="7334" formatCode="0.00E+00">
                  <c:v>7.9634000000000007E-3</c:v>
                </c:pt>
                <c:pt idx="7335" formatCode="0.00E+00">
                  <c:v>7.40911E-3</c:v>
                </c:pt>
                <c:pt idx="7336" formatCode="0.00E+00">
                  <c:v>6.8556800000000003E-3</c:v>
                </c:pt>
                <c:pt idx="7337" formatCode="0.00E+00">
                  <c:v>6.3051899999999996E-3</c:v>
                </c:pt>
                <c:pt idx="7338" formatCode="0.00E+00">
                  <c:v>5.7596699999999997E-3</c:v>
                </c:pt>
                <c:pt idx="7339" formatCode="0.00E+00">
                  <c:v>5.2206099999999997E-3</c:v>
                </c:pt>
                <c:pt idx="7340" formatCode="0.00E+00">
                  <c:v>4.6891299999999997E-3</c:v>
                </c:pt>
                <c:pt idx="7341" formatCode="0.00E+00">
                  <c:v>4.16636E-3</c:v>
                </c:pt>
                <c:pt idx="7342" formatCode="0.00E+00">
                  <c:v>3.65381E-3</c:v>
                </c:pt>
                <c:pt idx="7343" formatCode="0.00E+00">
                  <c:v>3.15314E-3</c:v>
                </c:pt>
                <c:pt idx="7344" formatCode="0.00E+00">
                  <c:v>2.6657899999999999E-3</c:v>
                </c:pt>
                <c:pt idx="7345" formatCode="0.00E+00">
                  <c:v>2.1927499999999998E-3</c:v>
                </c:pt>
                <c:pt idx="7346" formatCode="0.00E+00">
                  <c:v>1.73474E-3</c:v>
                </c:pt>
                <c:pt idx="7347" formatCode="0.00E+00">
                  <c:v>1.2925600000000001E-3</c:v>
                </c:pt>
                <c:pt idx="7348" formatCode="0.00E+00">
                  <c:v>8.6714599999999995E-4</c:v>
                </c:pt>
                <c:pt idx="7349" formatCode="0.00E+00">
                  <c:v>4.5943200000000002E-4</c:v>
                </c:pt>
                <c:pt idx="7350" formatCode="0.00E+00">
                  <c:v>7.0322900000000004E-5</c:v>
                </c:pt>
                <c:pt idx="7351" formatCode="0.00E+00">
                  <c:v>-2.9924900000000002E-4</c:v>
                </c:pt>
                <c:pt idx="7352" formatCode="0.00E+00">
                  <c:v>-6.4829999999999998E-4</c:v>
                </c:pt>
                <c:pt idx="7353" formatCode="0.00E+00">
                  <c:v>-9.7594900000000004E-4</c:v>
                </c:pt>
                <c:pt idx="7354" formatCode="0.00E+00">
                  <c:v>-1.28152E-3</c:v>
                </c:pt>
                <c:pt idx="7355" formatCode="0.00E+00">
                  <c:v>-1.56442E-3</c:v>
                </c:pt>
                <c:pt idx="7356" formatCode="0.00E+00">
                  <c:v>-1.8238499999999999E-3</c:v>
                </c:pt>
                <c:pt idx="7357" formatCode="0.00E+00">
                  <c:v>-2.0588500000000001E-3</c:v>
                </c:pt>
                <c:pt idx="7358" formatCode="0.00E+00">
                  <c:v>-2.2686400000000002E-3</c:v>
                </c:pt>
                <c:pt idx="7359" formatCode="0.00E+00">
                  <c:v>-2.4527300000000002E-3</c:v>
                </c:pt>
                <c:pt idx="7360" formatCode="0.00E+00">
                  <c:v>-2.6107299999999999E-3</c:v>
                </c:pt>
                <c:pt idx="7361" formatCode="0.00E+00">
                  <c:v>-2.7421799999999999E-3</c:v>
                </c:pt>
                <c:pt idx="7362" formatCode="0.00E+00">
                  <c:v>-2.8466400000000001E-3</c:v>
                </c:pt>
                <c:pt idx="7363" formatCode="0.00E+00">
                  <c:v>-2.9237199999999999E-3</c:v>
                </c:pt>
                <c:pt idx="7364" formatCode="0.00E+00">
                  <c:v>-2.9730999999999998E-3</c:v>
                </c:pt>
                <c:pt idx="7365" formatCode="0.00E+00">
                  <c:v>-2.9946600000000001E-3</c:v>
                </c:pt>
                <c:pt idx="7366" formatCode="0.00E+00">
                  <c:v>-2.9885900000000002E-3</c:v>
                </c:pt>
                <c:pt idx="7367" formatCode="0.00E+00">
                  <c:v>-2.9552900000000002E-3</c:v>
                </c:pt>
                <c:pt idx="7368" formatCode="0.00E+00">
                  <c:v>-2.8952399999999999E-3</c:v>
                </c:pt>
                <c:pt idx="7369" formatCode="0.00E+00">
                  <c:v>-2.8087899999999998E-3</c:v>
                </c:pt>
                <c:pt idx="7370" formatCode="0.00E+00">
                  <c:v>-2.69615E-3</c:v>
                </c:pt>
                <c:pt idx="7371" formatCode="0.00E+00">
                  <c:v>-2.5577299999999998E-3</c:v>
                </c:pt>
                <c:pt idx="7372" formatCode="0.00E+00">
                  <c:v>-2.3943100000000002E-3</c:v>
                </c:pt>
                <c:pt idx="7373" formatCode="0.00E+00">
                  <c:v>-2.2066899999999999E-3</c:v>
                </c:pt>
                <c:pt idx="7374" formatCode="0.00E+00">
                  <c:v>-1.9954899999999999E-3</c:v>
                </c:pt>
                <c:pt idx="7375" formatCode="0.00E+00">
                  <c:v>-1.7614600000000001E-3</c:v>
                </c:pt>
                <c:pt idx="7376" formatCode="0.00E+00">
                  <c:v>-1.5056399999999999E-3</c:v>
                </c:pt>
                <c:pt idx="7377" formatCode="0.00E+00">
                  <c:v>-1.2292099999999999E-3</c:v>
                </c:pt>
                <c:pt idx="7378" formatCode="0.00E+00">
                  <c:v>-9.3332500000000004E-4</c:v>
                </c:pt>
                <c:pt idx="7379" formatCode="0.00E+00">
                  <c:v>-6.1911699999999997E-4</c:v>
                </c:pt>
                <c:pt idx="7380" formatCode="0.00E+00">
                  <c:v>-2.8785900000000001E-4</c:v>
                </c:pt>
                <c:pt idx="7381" formatCode="0.00E+00">
                  <c:v>5.9043899999999999E-5</c:v>
                </c:pt>
                <c:pt idx="7382" formatCode="0.00E+00">
                  <c:v>4.2029099999999999E-4</c:v>
                </c:pt>
                <c:pt idx="7383" formatCode="0.00E+00">
                  <c:v>7.9485799999999996E-4</c:v>
                </c:pt>
                <c:pt idx="7384" formatCode="0.00E+00">
                  <c:v>1.18194E-3</c:v>
                </c:pt>
                <c:pt idx="7385" formatCode="0.00E+00">
                  <c:v>1.58059E-3</c:v>
                </c:pt>
                <c:pt idx="7386" formatCode="0.00E+00">
                  <c:v>1.9896100000000002E-3</c:v>
                </c:pt>
                <c:pt idx="7387" formatCode="0.00E+00">
                  <c:v>2.4078300000000001E-3</c:v>
                </c:pt>
                <c:pt idx="7388" formatCode="0.00E+00">
                  <c:v>2.8341299999999998E-3</c:v>
                </c:pt>
                <c:pt idx="7389" formatCode="0.00E+00">
                  <c:v>3.2672500000000002E-3</c:v>
                </c:pt>
                <c:pt idx="7390" formatCode="0.00E+00">
                  <c:v>3.7058E-3</c:v>
                </c:pt>
                <c:pt idx="7391" formatCode="0.00E+00">
                  <c:v>4.1483600000000002E-3</c:v>
                </c:pt>
                <c:pt idx="7392" formatCode="0.00E+00">
                  <c:v>4.5935500000000001E-3</c:v>
                </c:pt>
                <c:pt idx="7393" formatCode="0.00E+00">
                  <c:v>5.0400000000000002E-3</c:v>
                </c:pt>
                <c:pt idx="7394" formatCode="0.00E+00">
                  <c:v>5.48622E-3</c:v>
                </c:pt>
                <c:pt idx="7395" formatCode="0.00E+00">
                  <c:v>5.9306100000000002E-3</c:v>
                </c:pt>
                <c:pt idx="7396" formatCode="0.00E+00">
                  <c:v>6.3714000000000002E-3</c:v>
                </c:pt>
                <c:pt idx="7397" formatCode="0.00E+00">
                  <c:v>6.8066999999999997E-3</c:v>
                </c:pt>
                <c:pt idx="7398" formatCode="0.00E+00">
                  <c:v>7.2344499999999999E-3</c:v>
                </c:pt>
                <c:pt idx="7399" formatCode="0.00E+00">
                  <c:v>7.6526399999999996E-3</c:v>
                </c:pt>
                <c:pt idx="7400" formatCode="0.00E+00">
                  <c:v>8.0595100000000006E-3</c:v>
                </c:pt>
                <c:pt idx="7401" formatCode="0.00E+00">
                  <c:v>8.4534599999999994E-3</c:v>
                </c:pt>
                <c:pt idx="7402" formatCode="0.00E+00">
                  <c:v>8.8331699999999996E-3</c:v>
                </c:pt>
                <c:pt idx="7403" formatCode="0.00E+00">
                  <c:v>9.19735E-3</c:v>
                </c:pt>
                <c:pt idx="7404" formatCode="0.00E+00">
                  <c:v>9.5445300000000007E-3</c:v>
                </c:pt>
                <c:pt idx="7405" formatCode="0.00E+00">
                  <c:v>9.8734400000000007E-3</c:v>
                </c:pt>
                <c:pt idx="7406">
                  <c:v>1.0182800000000001E-2</c:v>
                </c:pt>
                <c:pt idx="7407">
                  <c:v>1.0471299999999999E-2</c:v>
                </c:pt>
                <c:pt idx="7408">
                  <c:v>1.0737500000000001E-2</c:v>
                </c:pt>
                <c:pt idx="7409">
                  <c:v>1.098E-2</c:v>
                </c:pt>
                <c:pt idx="7410">
                  <c:v>1.11974E-2</c:v>
                </c:pt>
                <c:pt idx="7411">
                  <c:v>1.13886E-2</c:v>
                </c:pt>
                <c:pt idx="7412">
                  <c:v>1.15528E-2</c:v>
                </c:pt>
                <c:pt idx="7413">
                  <c:v>1.16889E-2</c:v>
                </c:pt>
                <c:pt idx="7414">
                  <c:v>1.17956E-2</c:v>
                </c:pt>
                <c:pt idx="7415">
                  <c:v>1.18738E-2</c:v>
                </c:pt>
                <c:pt idx="7416">
                  <c:v>1.19256E-2</c:v>
                </c:pt>
                <c:pt idx="7417">
                  <c:v>1.1948E-2</c:v>
                </c:pt>
                <c:pt idx="7418">
                  <c:v>1.19363E-2</c:v>
                </c:pt>
                <c:pt idx="7419">
                  <c:v>1.18905E-2</c:v>
                </c:pt>
                <c:pt idx="7420">
                  <c:v>1.18114E-2</c:v>
                </c:pt>
                <c:pt idx="7421">
                  <c:v>1.16974E-2</c:v>
                </c:pt>
                <c:pt idx="7422">
                  <c:v>1.1547399999999999E-2</c:v>
                </c:pt>
                <c:pt idx="7423">
                  <c:v>1.1361E-2</c:v>
                </c:pt>
                <c:pt idx="7424">
                  <c:v>1.1138E-2</c:v>
                </c:pt>
                <c:pt idx="7425">
                  <c:v>1.08783E-2</c:v>
                </c:pt>
                <c:pt idx="7426">
                  <c:v>1.05816E-2</c:v>
                </c:pt>
                <c:pt idx="7427">
                  <c:v>1.02474E-2</c:v>
                </c:pt>
                <c:pt idx="7428" formatCode="0.00E+00">
                  <c:v>9.8751399999999993E-3</c:v>
                </c:pt>
                <c:pt idx="7429" formatCode="0.00E+00">
                  <c:v>9.4643699999999997E-3</c:v>
                </c:pt>
                <c:pt idx="7430" formatCode="0.00E+00">
                  <c:v>9.0149800000000006E-3</c:v>
                </c:pt>
                <c:pt idx="7431" formatCode="0.00E+00">
                  <c:v>8.52668E-3</c:v>
                </c:pt>
                <c:pt idx="7432" formatCode="0.00E+00">
                  <c:v>7.99915E-3</c:v>
                </c:pt>
                <c:pt idx="7433" formatCode="0.00E+00">
                  <c:v>7.4324300000000003E-3</c:v>
                </c:pt>
                <c:pt idx="7434" formatCode="0.00E+00">
                  <c:v>6.8269100000000003E-3</c:v>
                </c:pt>
                <c:pt idx="7435" formatCode="0.00E+00">
                  <c:v>6.1831000000000004E-3</c:v>
                </c:pt>
                <c:pt idx="7436" formatCode="0.00E+00">
                  <c:v>5.5015000000000003E-3</c:v>
                </c:pt>
                <c:pt idx="7437" formatCode="0.00E+00">
                  <c:v>4.7828899999999997E-3</c:v>
                </c:pt>
                <c:pt idx="7438" formatCode="0.00E+00">
                  <c:v>4.0283100000000002E-3</c:v>
                </c:pt>
                <c:pt idx="7439" formatCode="0.00E+00">
                  <c:v>3.2387000000000002E-3</c:v>
                </c:pt>
                <c:pt idx="7440" formatCode="0.00E+00">
                  <c:v>2.4148799999999999E-3</c:v>
                </c:pt>
                <c:pt idx="7441" formatCode="0.00E+00">
                  <c:v>1.5579299999999999E-3</c:v>
                </c:pt>
                <c:pt idx="7442" formatCode="0.00E+00">
                  <c:v>6.6888400000000002E-4</c:v>
                </c:pt>
                <c:pt idx="7443" formatCode="0.00E+00">
                  <c:v>-2.5148500000000002E-4</c:v>
                </c:pt>
                <c:pt idx="7444" formatCode="0.00E+00">
                  <c:v>-1.2021E-3</c:v>
                </c:pt>
                <c:pt idx="7445" formatCode="0.00E+00">
                  <c:v>-2.1816100000000001E-3</c:v>
                </c:pt>
                <c:pt idx="7446" formatCode="0.00E+00">
                  <c:v>-3.1887600000000001E-3</c:v>
                </c:pt>
                <c:pt idx="7447" formatCode="0.00E+00">
                  <c:v>-4.2223699999999996E-3</c:v>
                </c:pt>
                <c:pt idx="7448" formatCode="0.00E+00">
                  <c:v>-5.28146E-3</c:v>
                </c:pt>
                <c:pt idx="7449" formatCode="0.00E+00">
                  <c:v>-6.3651300000000001E-3</c:v>
                </c:pt>
                <c:pt idx="7450" formatCode="0.00E+00">
                  <c:v>-7.4721700000000002E-3</c:v>
                </c:pt>
                <c:pt idx="7451" formatCode="0.00E+00">
                  <c:v>-8.6012099999999998E-3</c:v>
                </c:pt>
                <c:pt idx="7452" formatCode="0.00E+00">
                  <c:v>-9.7508100000000004E-3</c:v>
                </c:pt>
                <c:pt idx="7453">
                  <c:v>-1.09196E-2</c:v>
                </c:pt>
                <c:pt idx="7454">
                  <c:v>-1.2105899999999999E-2</c:v>
                </c:pt>
                <c:pt idx="7455">
                  <c:v>-1.3307899999999999E-2</c:v>
                </c:pt>
                <c:pt idx="7456">
                  <c:v>-1.45235E-2</c:v>
                </c:pt>
                <c:pt idx="7457">
                  <c:v>-1.5751100000000001E-2</c:v>
                </c:pt>
                <c:pt idx="7458">
                  <c:v>-1.6989199999999999E-2</c:v>
                </c:pt>
                <c:pt idx="7459">
                  <c:v>-1.8235999999999999E-2</c:v>
                </c:pt>
                <c:pt idx="7460">
                  <c:v>-1.94894E-2</c:v>
                </c:pt>
                <c:pt idx="7461">
                  <c:v>-2.07473E-2</c:v>
                </c:pt>
                <c:pt idx="7462">
                  <c:v>-2.2007599999999999E-2</c:v>
                </c:pt>
                <c:pt idx="7463">
                  <c:v>-2.32687E-2</c:v>
                </c:pt>
                <c:pt idx="7464">
                  <c:v>-2.4528700000000001E-2</c:v>
                </c:pt>
                <c:pt idx="7465">
                  <c:v>-2.5783400000000001E-2</c:v>
                </c:pt>
                <c:pt idx="7466">
                  <c:v>-2.7027700000000002E-2</c:v>
                </c:pt>
                <c:pt idx="7467">
                  <c:v>-2.8261399999999999E-2</c:v>
                </c:pt>
                <c:pt idx="7468">
                  <c:v>-2.94863E-2</c:v>
                </c:pt>
                <c:pt idx="7469">
                  <c:v>-3.0699799999999999E-2</c:v>
                </c:pt>
                <c:pt idx="7470">
                  <c:v>-3.1898500000000003E-2</c:v>
                </c:pt>
                <c:pt idx="7471">
                  <c:v>-3.3081199999999998E-2</c:v>
                </c:pt>
                <c:pt idx="7472">
                  <c:v>-3.4246899999999997E-2</c:v>
                </c:pt>
                <c:pt idx="7473">
                  <c:v>-3.53932E-2</c:v>
                </c:pt>
                <c:pt idx="7474">
                  <c:v>-3.6517899999999999E-2</c:v>
                </c:pt>
                <c:pt idx="7475">
                  <c:v>-3.7618800000000001E-2</c:v>
                </c:pt>
                <c:pt idx="7476">
                  <c:v>-3.8693600000000002E-2</c:v>
                </c:pt>
                <c:pt idx="7477">
                  <c:v>-3.9740499999999998E-2</c:v>
                </c:pt>
                <c:pt idx="7478">
                  <c:v>-4.07579E-2</c:v>
                </c:pt>
                <c:pt idx="7479">
                  <c:v>-4.1744299999999998E-2</c:v>
                </c:pt>
                <c:pt idx="7480">
                  <c:v>-4.2697899999999997E-2</c:v>
                </c:pt>
                <c:pt idx="7481">
                  <c:v>-4.3617000000000003E-2</c:v>
                </c:pt>
                <c:pt idx="7482">
                  <c:v>-4.4499900000000002E-2</c:v>
                </c:pt>
                <c:pt idx="7483">
                  <c:v>-4.5344799999999998E-2</c:v>
                </c:pt>
                <c:pt idx="7484">
                  <c:v>-4.6150200000000002E-2</c:v>
                </c:pt>
                <c:pt idx="7485">
                  <c:v>-4.6914699999999997E-2</c:v>
                </c:pt>
                <c:pt idx="7486">
                  <c:v>-4.7636699999999997E-2</c:v>
                </c:pt>
                <c:pt idx="7487">
                  <c:v>-4.8314700000000002E-2</c:v>
                </c:pt>
                <c:pt idx="7488">
                  <c:v>-4.89471E-2</c:v>
                </c:pt>
                <c:pt idx="7489">
                  <c:v>-4.9532699999999999E-2</c:v>
                </c:pt>
                <c:pt idx="7490">
                  <c:v>-5.0069500000000003E-2</c:v>
                </c:pt>
                <c:pt idx="7491">
                  <c:v>-5.05561E-2</c:v>
                </c:pt>
                <c:pt idx="7492">
                  <c:v>-5.0991500000000002E-2</c:v>
                </c:pt>
                <c:pt idx="7493">
                  <c:v>-5.1374900000000001E-2</c:v>
                </c:pt>
                <c:pt idx="7494">
                  <c:v>-5.1705800000000003E-2</c:v>
                </c:pt>
                <c:pt idx="7495">
                  <c:v>-5.1983000000000001E-2</c:v>
                </c:pt>
                <c:pt idx="7496">
                  <c:v>-5.2205500000000002E-2</c:v>
                </c:pt>
                <c:pt idx="7497">
                  <c:v>-5.2372299999999997E-2</c:v>
                </c:pt>
                <c:pt idx="7498">
                  <c:v>-5.2482399999999998E-2</c:v>
                </c:pt>
                <c:pt idx="7499">
                  <c:v>-5.2535199999999997E-2</c:v>
                </c:pt>
                <c:pt idx="7500">
                  <c:v>-5.2530399999999998E-2</c:v>
                </c:pt>
                <c:pt idx="7501">
                  <c:v>-5.2467899999999998E-2</c:v>
                </c:pt>
                <c:pt idx="7502">
                  <c:v>-5.2347400000000002E-2</c:v>
                </c:pt>
                <c:pt idx="7503">
                  <c:v>-5.2169199999999999E-2</c:v>
                </c:pt>
                <c:pt idx="7504">
                  <c:v>-5.1933100000000003E-2</c:v>
                </c:pt>
                <c:pt idx="7505">
                  <c:v>-5.1638999999999997E-2</c:v>
                </c:pt>
                <c:pt idx="7506">
                  <c:v>-5.1286699999999998E-2</c:v>
                </c:pt>
                <c:pt idx="7507">
                  <c:v>-5.0876400000000002E-2</c:v>
                </c:pt>
                <c:pt idx="7508">
                  <c:v>-5.0408399999999999E-2</c:v>
                </c:pt>
                <c:pt idx="7509">
                  <c:v>-4.9882700000000002E-2</c:v>
                </c:pt>
                <c:pt idx="7510">
                  <c:v>-4.92994E-2</c:v>
                </c:pt>
                <c:pt idx="7511">
                  <c:v>-4.8658899999999998E-2</c:v>
                </c:pt>
                <c:pt idx="7512">
                  <c:v>-4.7961900000000002E-2</c:v>
                </c:pt>
                <c:pt idx="7513">
                  <c:v>-4.72092E-2</c:v>
                </c:pt>
                <c:pt idx="7514">
                  <c:v>-4.6401400000000002E-2</c:v>
                </c:pt>
                <c:pt idx="7515">
                  <c:v>-4.5539200000000002E-2</c:v>
                </c:pt>
                <c:pt idx="7516">
                  <c:v>-4.4623400000000001E-2</c:v>
                </c:pt>
                <c:pt idx="7517">
                  <c:v>-4.3654900000000003E-2</c:v>
                </c:pt>
                <c:pt idx="7518">
                  <c:v>-4.2635300000000001E-2</c:v>
                </c:pt>
                <c:pt idx="7519">
                  <c:v>-4.1565699999999997E-2</c:v>
                </c:pt>
                <c:pt idx="7520">
                  <c:v>-4.04476E-2</c:v>
                </c:pt>
                <c:pt idx="7521">
                  <c:v>-3.92821E-2</c:v>
                </c:pt>
                <c:pt idx="7522">
                  <c:v>-3.8071000000000001E-2</c:v>
                </c:pt>
                <c:pt idx="7523">
                  <c:v>-3.6815599999999997E-2</c:v>
                </c:pt>
                <c:pt idx="7524">
                  <c:v>-3.5517699999999999E-2</c:v>
                </c:pt>
                <c:pt idx="7525">
                  <c:v>-3.4178500000000001E-2</c:v>
                </c:pt>
                <c:pt idx="7526">
                  <c:v>-3.2799700000000001E-2</c:v>
                </c:pt>
                <c:pt idx="7527">
                  <c:v>-3.1382699999999999E-2</c:v>
                </c:pt>
                <c:pt idx="7528">
                  <c:v>-2.9929600000000001E-2</c:v>
                </c:pt>
                <c:pt idx="7529">
                  <c:v>-2.84424E-2</c:v>
                </c:pt>
                <c:pt idx="7530">
                  <c:v>-2.6923200000000001E-2</c:v>
                </c:pt>
                <c:pt idx="7531">
                  <c:v>-2.5373900000000001E-2</c:v>
                </c:pt>
                <c:pt idx="7532">
                  <c:v>-2.37962E-2</c:v>
                </c:pt>
                <c:pt idx="7533">
                  <c:v>-2.2192E-2</c:v>
                </c:pt>
                <c:pt idx="7534">
                  <c:v>-2.05633E-2</c:v>
                </c:pt>
                <c:pt idx="7535">
                  <c:v>-1.8912399999999999E-2</c:v>
                </c:pt>
                <c:pt idx="7536">
                  <c:v>-1.7241599999999999E-2</c:v>
                </c:pt>
                <c:pt idx="7537">
                  <c:v>-1.55531E-2</c:v>
                </c:pt>
                <c:pt idx="7538">
                  <c:v>-1.3849500000000001E-2</c:v>
                </c:pt>
                <c:pt idx="7539">
                  <c:v>-1.2133E-2</c:v>
                </c:pt>
                <c:pt idx="7540">
                  <c:v>-1.0405299999999999E-2</c:v>
                </c:pt>
                <c:pt idx="7541" formatCode="0.00E+00">
                  <c:v>-8.6687799999999992E-3</c:v>
                </c:pt>
                <c:pt idx="7542" formatCode="0.00E+00">
                  <c:v>-6.9261799999999997E-3</c:v>
                </c:pt>
                <c:pt idx="7543" formatCode="0.00E+00">
                  <c:v>-5.1804099999999999E-3</c:v>
                </c:pt>
                <c:pt idx="7544" formatCode="0.00E+00">
                  <c:v>-3.43415E-3</c:v>
                </c:pt>
                <c:pt idx="7545" formatCode="0.00E+00">
                  <c:v>-1.6898499999999999E-3</c:v>
                </c:pt>
                <c:pt idx="7546" formatCode="0.00E+00">
                  <c:v>5.0321800000000003E-5</c:v>
                </c:pt>
                <c:pt idx="7547" formatCode="0.00E+00">
                  <c:v>1.78419E-3</c:v>
                </c:pt>
                <c:pt idx="7548" formatCode="0.00E+00">
                  <c:v>3.50943E-3</c:v>
                </c:pt>
                <c:pt idx="7549" formatCode="0.00E+00">
                  <c:v>5.2237000000000004E-3</c:v>
                </c:pt>
                <c:pt idx="7550" formatCode="0.00E+00">
                  <c:v>6.9246400000000001E-3</c:v>
                </c:pt>
                <c:pt idx="7551" formatCode="0.00E+00">
                  <c:v>8.6098700000000004E-3</c:v>
                </c:pt>
                <c:pt idx="7552">
                  <c:v>1.02769E-2</c:v>
                </c:pt>
                <c:pt idx="7553">
                  <c:v>1.1923400000000001E-2</c:v>
                </c:pt>
                <c:pt idx="7554">
                  <c:v>1.3546900000000001E-2</c:v>
                </c:pt>
                <c:pt idx="7555">
                  <c:v>1.5145199999999999E-2</c:v>
                </c:pt>
                <c:pt idx="7556">
                  <c:v>1.6716399999999999E-2</c:v>
                </c:pt>
                <c:pt idx="7557">
                  <c:v>1.8258300000000002E-2</c:v>
                </c:pt>
                <c:pt idx="7558">
                  <c:v>1.97688E-2</c:v>
                </c:pt>
                <c:pt idx="7559">
                  <c:v>2.1245900000000002E-2</c:v>
                </c:pt>
                <c:pt idx="7560">
                  <c:v>2.26879E-2</c:v>
                </c:pt>
                <c:pt idx="7561">
                  <c:v>2.40929E-2</c:v>
                </c:pt>
                <c:pt idx="7562">
                  <c:v>2.5459200000000001E-2</c:v>
                </c:pt>
                <c:pt idx="7563">
                  <c:v>2.6784700000000002E-2</c:v>
                </c:pt>
                <c:pt idx="7564">
                  <c:v>2.8067600000000002E-2</c:v>
                </c:pt>
                <c:pt idx="7565">
                  <c:v>2.9306200000000001E-2</c:v>
                </c:pt>
                <c:pt idx="7566">
                  <c:v>3.0498899999999999E-2</c:v>
                </c:pt>
                <c:pt idx="7567">
                  <c:v>3.1643999999999999E-2</c:v>
                </c:pt>
                <c:pt idx="7568">
                  <c:v>3.2740100000000001E-2</c:v>
                </c:pt>
                <c:pt idx="7569">
                  <c:v>3.3785700000000002E-2</c:v>
                </c:pt>
                <c:pt idx="7570">
                  <c:v>3.4779699999999997E-2</c:v>
                </c:pt>
                <c:pt idx="7571">
                  <c:v>3.57209E-2</c:v>
                </c:pt>
                <c:pt idx="7572">
                  <c:v>3.6608000000000002E-2</c:v>
                </c:pt>
                <c:pt idx="7573">
                  <c:v>3.7439800000000002E-2</c:v>
                </c:pt>
                <c:pt idx="7574">
                  <c:v>3.8215100000000002E-2</c:v>
                </c:pt>
                <c:pt idx="7575">
                  <c:v>3.8933099999999998E-2</c:v>
                </c:pt>
                <c:pt idx="7576">
                  <c:v>3.9593099999999999E-2</c:v>
                </c:pt>
                <c:pt idx="7577">
                  <c:v>4.0194399999999998E-2</c:v>
                </c:pt>
                <c:pt idx="7578">
                  <c:v>4.0736599999999998E-2</c:v>
                </c:pt>
                <c:pt idx="7579">
                  <c:v>4.1218900000000003E-2</c:v>
                </c:pt>
                <c:pt idx="7580">
                  <c:v>4.1640900000000002E-2</c:v>
                </c:pt>
                <c:pt idx="7581">
                  <c:v>4.2002299999999999E-2</c:v>
                </c:pt>
                <c:pt idx="7582">
                  <c:v>4.2302899999999997E-2</c:v>
                </c:pt>
                <c:pt idx="7583">
                  <c:v>4.25426E-2</c:v>
                </c:pt>
                <c:pt idx="7584">
                  <c:v>4.2721299999999997E-2</c:v>
                </c:pt>
                <c:pt idx="7585">
                  <c:v>4.2839099999999998E-2</c:v>
                </c:pt>
                <c:pt idx="7586">
                  <c:v>4.2895900000000001E-2</c:v>
                </c:pt>
                <c:pt idx="7587">
                  <c:v>4.2892100000000002E-2</c:v>
                </c:pt>
                <c:pt idx="7588">
                  <c:v>4.2828199999999997E-2</c:v>
                </c:pt>
                <c:pt idx="7589">
                  <c:v>4.2704699999999998E-2</c:v>
                </c:pt>
                <c:pt idx="7590">
                  <c:v>4.2521900000000001E-2</c:v>
                </c:pt>
                <c:pt idx="7591">
                  <c:v>4.22803E-2</c:v>
                </c:pt>
                <c:pt idx="7592">
                  <c:v>4.1980499999999997E-2</c:v>
                </c:pt>
                <c:pt idx="7593">
                  <c:v>4.1623199999999999E-2</c:v>
                </c:pt>
                <c:pt idx="7594">
                  <c:v>4.1209099999999999E-2</c:v>
                </c:pt>
                <c:pt idx="7595">
                  <c:v>4.07391E-2</c:v>
                </c:pt>
                <c:pt idx="7596">
                  <c:v>4.0214300000000001E-2</c:v>
                </c:pt>
                <c:pt idx="7597">
                  <c:v>3.9635700000000003E-2</c:v>
                </c:pt>
                <c:pt idx="7598">
                  <c:v>3.9004400000000002E-2</c:v>
                </c:pt>
                <c:pt idx="7599">
                  <c:v>3.83217E-2</c:v>
                </c:pt>
                <c:pt idx="7600">
                  <c:v>3.7588999999999997E-2</c:v>
                </c:pt>
                <c:pt idx="7601">
                  <c:v>3.6807800000000002E-2</c:v>
                </c:pt>
                <c:pt idx="7602">
                  <c:v>3.5979499999999998E-2</c:v>
                </c:pt>
                <c:pt idx="7603">
                  <c:v>3.5105699999999997E-2</c:v>
                </c:pt>
                <c:pt idx="7604">
                  <c:v>3.4188000000000003E-2</c:v>
                </c:pt>
                <c:pt idx="7605">
                  <c:v>3.3228000000000001E-2</c:v>
                </c:pt>
                <c:pt idx="7606">
                  <c:v>3.2227499999999999E-2</c:v>
                </c:pt>
                <c:pt idx="7607">
                  <c:v>3.11881E-2</c:v>
                </c:pt>
                <c:pt idx="7608">
                  <c:v>3.0111599999999999E-2</c:v>
                </c:pt>
                <c:pt idx="7609">
                  <c:v>2.9000000000000001E-2</c:v>
                </c:pt>
                <c:pt idx="7610">
                  <c:v>2.78552E-2</c:v>
                </c:pt>
                <c:pt idx="7611">
                  <c:v>2.6679100000000001E-2</c:v>
                </c:pt>
                <c:pt idx="7612">
                  <c:v>2.54741E-2</c:v>
                </c:pt>
                <c:pt idx="7613">
                  <c:v>2.4242099999999999E-2</c:v>
                </c:pt>
                <c:pt idx="7614">
                  <c:v>2.2985200000000001E-2</c:v>
                </c:pt>
                <c:pt idx="7615">
                  <c:v>2.1705599999999999E-2</c:v>
                </c:pt>
                <c:pt idx="7616">
                  <c:v>2.0405400000000001E-2</c:v>
                </c:pt>
                <c:pt idx="7617">
                  <c:v>1.9086800000000001E-2</c:v>
                </c:pt>
                <c:pt idx="7618">
                  <c:v>1.7751800000000002E-2</c:v>
                </c:pt>
                <c:pt idx="7619">
                  <c:v>1.6402799999999999E-2</c:v>
                </c:pt>
                <c:pt idx="7620">
                  <c:v>1.5041799999999999E-2</c:v>
                </c:pt>
                <c:pt idx="7621">
                  <c:v>1.36712E-2</c:v>
                </c:pt>
                <c:pt idx="7622">
                  <c:v>1.22931E-2</c:v>
                </c:pt>
                <c:pt idx="7623">
                  <c:v>1.0909800000000001E-2</c:v>
                </c:pt>
                <c:pt idx="7624" formatCode="0.00E+00">
                  <c:v>9.5233000000000002E-3</c:v>
                </c:pt>
                <c:pt idx="7625" formatCode="0.00E+00">
                  <c:v>8.1358899999999998E-3</c:v>
                </c:pt>
                <c:pt idx="7626" formatCode="0.00E+00">
                  <c:v>6.7497299999999998E-3</c:v>
                </c:pt>
                <c:pt idx="7627" formatCode="0.00E+00">
                  <c:v>5.3670200000000001E-3</c:v>
                </c:pt>
                <c:pt idx="7628" formatCode="0.00E+00">
                  <c:v>3.9899699999999998E-3</c:v>
                </c:pt>
                <c:pt idx="7629" formatCode="0.00E+00">
                  <c:v>2.6207100000000001E-3</c:v>
                </c:pt>
                <c:pt idx="7630" formatCode="0.00E+00">
                  <c:v>1.2613500000000001E-3</c:v>
                </c:pt>
                <c:pt idx="7631" formatCode="0.00E+00">
                  <c:v>-8.5984300000000003E-5</c:v>
                </c:pt>
                <c:pt idx="7632" formatCode="0.00E+00">
                  <c:v>-1.4191E-3</c:v>
                </c:pt>
                <c:pt idx="7633" formatCode="0.00E+00">
                  <c:v>-2.7358399999999998E-3</c:v>
                </c:pt>
                <c:pt idx="7634" formatCode="0.00E+00">
                  <c:v>-4.0342399999999997E-3</c:v>
                </c:pt>
                <c:pt idx="7635" formatCode="0.00E+00">
                  <c:v>-5.31242E-3</c:v>
                </c:pt>
                <c:pt idx="7636" formatCode="0.00E+00">
                  <c:v>-6.5684799999999998E-3</c:v>
                </c:pt>
                <c:pt idx="7637" formatCode="0.00E+00">
                  <c:v>-7.80052E-3</c:v>
                </c:pt>
                <c:pt idx="7638" formatCode="0.00E+00">
                  <c:v>-9.0066999999999994E-3</c:v>
                </c:pt>
                <c:pt idx="7639">
                  <c:v>-1.01853E-2</c:v>
                </c:pt>
                <c:pt idx="7640">
                  <c:v>-1.13346E-2</c:v>
                </c:pt>
                <c:pt idx="7641">
                  <c:v>-1.2453000000000001E-2</c:v>
                </c:pt>
                <c:pt idx="7642">
                  <c:v>-1.3539000000000001E-2</c:v>
                </c:pt>
                <c:pt idx="7643">
                  <c:v>-1.4591E-2</c:v>
                </c:pt>
                <c:pt idx="7644">
                  <c:v>-1.5607599999999999E-2</c:v>
                </c:pt>
                <c:pt idx="7645">
                  <c:v>-1.6587600000000001E-2</c:v>
                </c:pt>
                <c:pt idx="7646">
                  <c:v>-1.75295E-2</c:v>
                </c:pt>
                <c:pt idx="7647">
                  <c:v>-1.84321E-2</c:v>
                </c:pt>
                <c:pt idx="7648">
                  <c:v>-1.92943E-2</c:v>
                </c:pt>
                <c:pt idx="7649">
                  <c:v>-2.0115000000000001E-2</c:v>
                </c:pt>
                <c:pt idx="7650">
                  <c:v>-2.0892999999999998E-2</c:v>
                </c:pt>
                <c:pt idx="7651">
                  <c:v>-2.1627400000000001E-2</c:v>
                </c:pt>
                <c:pt idx="7652">
                  <c:v>-2.2317300000000002E-2</c:v>
                </c:pt>
                <c:pt idx="7653">
                  <c:v>-2.2962199999999999E-2</c:v>
                </c:pt>
                <c:pt idx="7654">
                  <c:v>-2.3561100000000001E-2</c:v>
                </c:pt>
                <c:pt idx="7655">
                  <c:v>-2.4113699999999998E-2</c:v>
                </c:pt>
                <c:pt idx="7656">
                  <c:v>-2.46194E-2</c:v>
                </c:pt>
                <c:pt idx="7657">
                  <c:v>-2.5077800000000001E-2</c:v>
                </c:pt>
                <c:pt idx="7658">
                  <c:v>-2.54886E-2</c:v>
                </c:pt>
                <c:pt idx="7659">
                  <c:v>-2.5851599999999999E-2</c:v>
                </c:pt>
                <c:pt idx="7660">
                  <c:v>-2.6166499999999999E-2</c:v>
                </c:pt>
                <c:pt idx="7661">
                  <c:v>-2.64332E-2</c:v>
                </c:pt>
                <c:pt idx="7662">
                  <c:v>-2.6651899999999999E-2</c:v>
                </c:pt>
                <c:pt idx="7663">
                  <c:v>-2.6822499999999999E-2</c:v>
                </c:pt>
                <c:pt idx="7664">
                  <c:v>-2.6945299999999998E-2</c:v>
                </c:pt>
                <c:pt idx="7665">
                  <c:v>-2.70204E-2</c:v>
                </c:pt>
                <c:pt idx="7666">
                  <c:v>-2.7048300000000001E-2</c:v>
                </c:pt>
                <c:pt idx="7667">
                  <c:v>-2.70292E-2</c:v>
                </c:pt>
                <c:pt idx="7668">
                  <c:v>-2.6963600000000001E-2</c:v>
                </c:pt>
                <c:pt idx="7669">
                  <c:v>-2.6852299999999999E-2</c:v>
                </c:pt>
                <c:pt idx="7670">
                  <c:v>-2.6695900000000002E-2</c:v>
                </c:pt>
                <c:pt idx="7671">
                  <c:v>-2.6495100000000001E-2</c:v>
                </c:pt>
                <c:pt idx="7672">
                  <c:v>-2.6250800000000001E-2</c:v>
                </c:pt>
                <c:pt idx="7673">
                  <c:v>-2.5963699999999999E-2</c:v>
                </c:pt>
                <c:pt idx="7674">
                  <c:v>-2.5634799999999999E-2</c:v>
                </c:pt>
                <c:pt idx="7675">
                  <c:v>-2.5265200000000002E-2</c:v>
                </c:pt>
                <c:pt idx="7676">
                  <c:v>-2.4856E-2</c:v>
                </c:pt>
                <c:pt idx="7677">
                  <c:v>-2.4408200000000001E-2</c:v>
                </c:pt>
                <c:pt idx="7678">
                  <c:v>-2.3923199999999999E-2</c:v>
                </c:pt>
                <c:pt idx="7679">
                  <c:v>-2.3402200000000001E-2</c:v>
                </c:pt>
                <c:pt idx="7680">
                  <c:v>-2.2846700000000001E-2</c:v>
                </c:pt>
                <c:pt idx="7681">
                  <c:v>-2.2257900000000001E-2</c:v>
                </c:pt>
                <c:pt idx="7682">
                  <c:v>-2.1637400000000001E-2</c:v>
                </c:pt>
                <c:pt idx="7683">
                  <c:v>-2.0986500000000002E-2</c:v>
                </c:pt>
                <c:pt idx="7684">
                  <c:v>-2.03068E-2</c:v>
                </c:pt>
                <c:pt idx="7685">
                  <c:v>-1.9599800000000001E-2</c:v>
                </c:pt>
                <c:pt idx="7686">
                  <c:v>-1.8867200000000001E-2</c:v>
                </c:pt>
                <c:pt idx="7687">
                  <c:v>-1.8110600000000001E-2</c:v>
                </c:pt>
                <c:pt idx="7688">
                  <c:v>-1.7331800000000001E-2</c:v>
                </c:pt>
                <c:pt idx="7689">
                  <c:v>-1.6532399999999999E-2</c:v>
                </c:pt>
                <c:pt idx="7690">
                  <c:v>-1.5714200000000001E-2</c:v>
                </c:pt>
                <c:pt idx="7691">
                  <c:v>-1.4879099999999999E-2</c:v>
                </c:pt>
                <c:pt idx="7692">
                  <c:v>-1.40287E-2</c:v>
                </c:pt>
                <c:pt idx="7693">
                  <c:v>-1.31649E-2</c:v>
                </c:pt>
                <c:pt idx="7694">
                  <c:v>-1.2289599999999999E-2</c:v>
                </c:pt>
                <c:pt idx="7695">
                  <c:v>-1.14045E-2</c:v>
                </c:pt>
                <c:pt idx="7696">
                  <c:v>-1.0511599999999999E-2</c:v>
                </c:pt>
                <c:pt idx="7697" formatCode="0.00E+00">
                  <c:v>-9.6125399999999993E-3</c:v>
                </c:pt>
                <c:pt idx="7698" formatCode="0.00E+00">
                  <c:v>-8.7093499999999994E-3</c:v>
                </c:pt>
                <c:pt idx="7699" formatCode="0.00E+00">
                  <c:v>-7.8038400000000003E-3</c:v>
                </c:pt>
                <c:pt idx="7700" formatCode="0.00E+00">
                  <c:v>-6.8978499999999996E-3</c:v>
                </c:pt>
                <c:pt idx="7701" formatCode="0.00E+00">
                  <c:v>-5.9931999999999997E-3</c:v>
                </c:pt>
                <c:pt idx="7702" formatCode="0.00E+00">
                  <c:v>-5.09173E-3</c:v>
                </c:pt>
                <c:pt idx="7703" formatCode="0.00E+00">
                  <c:v>-4.1952500000000002E-3</c:v>
                </c:pt>
                <c:pt idx="7704" formatCode="0.00E+00">
                  <c:v>-3.30554E-3</c:v>
                </c:pt>
                <c:pt idx="7705" formatCode="0.00E+00">
                  <c:v>-2.4244000000000002E-3</c:v>
                </c:pt>
                <c:pt idx="7706" formatCode="0.00E+00">
                  <c:v>-1.55354E-3</c:v>
                </c:pt>
                <c:pt idx="7707" formatCode="0.00E+00">
                  <c:v>-6.9468600000000002E-4</c:v>
                </c:pt>
                <c:pt idx="7708" formatCode="0.00E+00">
                  <c:v>1.5050799999999999E-4</c:v>
                </c:pt>
                <c:pt idx="7709" formatCode="0.00E+00">
                  <c:v>9.803940000000001E-4</c:v>
                </c:pt>
                <c:pt idx="7710" formatCode="0.00E+00">
                  <c:v>1.7933700000000001E-3</c:v>
                </c:pt>
                <c:pt idx="7711" formatCode="0.00E+00">
                  <c:v>2.5879000000000002E-3</c:v>
                </c:pt>
                <c:pt idx="7712" formatCode="0.00E+00">
                  <c:v>3.3624700000000002E-3</c:v>
                </c:pt>
                <c:pt idx="7713" formatCode="0.00E+00">
                  <c:v>4.1156200000000004E-3</c:v>
                </c:pt>
                <c:pt idx="7714" formatCode="0.00E+00">
                  <c:v>4.84594E-3</c:v>
                </c:pt>
                <c:pt idx="7715" formatCode="0.00E+00">
                  <c:v>5.5520600000000002E-3</c:v>
                </c:pt>
                <c:pt idx="7716" formatCode="0.00E+00">
                  <c:v>6.23268E-3</c:v>
                </c:pt>
                <c:pt idx="7717" formatCode="0.00E+00">
                  <c:v>6.8865699999999998E-3</c:v>
                </c:pt>
                <c:pt idx="7718" formatCode="0.00E+00">
                  <c:v>7.5125399999999998E-3</c:v>
                </c:pt>
                <c:pt idx="7719" formatCode="0.00E+00">
                  <c:v>8.1094200000000009E-3</c:v>
                </c:pt>
                <c:pt idx="7720" formatCode="0.00E+00">
                  <c:v>8.6761100000000008E-3</c:v>
                </c:pt>
                <c:pt idx="7721" formatCode="0.00E+00">
                  <c:v>9.2115700000000005E-3</c:v>
                </c:pt>
                <c:pt idx="7722" formatCode="0.00E+00">
                  <c:v>9.7149000000000003E-3</c:v>
                </c:pt>
                <c:pt idx="7723">
                  <c:v>1.01853E-2</c:v>
                </c:pt>
                <c:pt idx="7724">
                  <c:v>1.0621800000000001E-2</c:v>
                </c:pt>
                <c:pt idx="7725">
                  <c:v>1.10239E-2</c:v>
                </c:pt>
                <c:pt idx="7726">
                  <c:v>1.13908E-2</c:v>
                </c:pt>
                <c:pt idx="7727">
                  <c:v>1.17219E-2</c:v>
                </c:pt>
                <c:pt idx="7728">
                  <c:v>1.20167E-2</c:v>
                </c:pt>
                <c:pt idx="7729">
                  <c:v>1.22746E-2</c:v>
                </c:pt>
                <c:pt idx="7730">
                  <c:v>1.2495300000000001E-2</c:v>
                </c:pt>
                <c:pt idx="7731">
                  <c:v>1.2678399999999999E-2</c:v>
                </c:pt>
                <c:pt idx="7732">
                  <c:v>1.2823899999999999E-2</c:v>
                </c:pt>
                <c:pt idx="7733">
                  <c:v>1.29316E-2</c:v>
                </c:pt>
                <c:pt idx="7734">
                  <c:v>1.30014E-2</c:v>
                </c:pt>
                <c:pt idx="7735">
                  <c:v>1.3033299999999999E-2</c:v>
                </c:pt>
                <c:pt idx="7736">
                  <c:v>1.3027499999999999E-2</c:v>
                </c:pt>
                <c:pt idx="7737">
                  <c:v>1.29841E-2</c:v>
                </c:pt>
                <c:pt idx="7738">
                  <c:v>1.2903400000000001E-2</c:v>
                </c:pt>
                <c:pt idx="7739">
                  <c:v>1.2785700000000001E-2</c:v>
                </c:pt>
                <c:pt idx="7740">
                  <c:v>1.26313E-2</c:v>
                </c:pt>
                <c:pt idx="7741">
                  <c:v>1.24408E-2</c:v>
                </c:pt>
                <c:pt idx="7742">
                  <c:v>1.22145E-2</c:v>
                </c:pt>
                <c:pt idx="7743">
                  <c:v>1.1953200000000001E-2</c:v>
                </c:pt>
                <c:pt idx="7744">
                  <c:v>1.16574E-2</c:v>
                </c:pt>
                <c:pt idx="7745">
                  <c:v>1.1328100000000001E-2</c:v>
                </c:pt>
                <c:pt idx="7746">
                  <c:v>1.0966E-2</c:v>
                </c:pt>
                <c:pt idx="7747">
                  <c:v>1.0572E-2</c:v>
                </c:pt>
                <c:pt idx="7748">
                  <c:v>1.01469E-2</c:v>
                </c:pt>
                <c:pt idx="7749" formatCode="0.00E+00">
                  <c:v>9.6918899999999999E-3</c:v>
                </c:pt>
                <c:pt idx="7750" formatCode="0.00E+00">
                  <c:v>9.2078699999999999E-3</c:v>
                </c:pt>
                <c:pt idx="7751" formatCode="0.00E+00">
                  <c:v>8.6960000000000006E-3</c:v>
                </c:pt>
                <c:pt idx="7752" formatCode="0.00E+00">
                  <c:v>8.1574200000000003E-3</c:v>
                </c:pt>
                <c:pt idx="7753" formatCode="0.00E+00">
                  <c:v>7.59328E-3</c:v>
                </c:pt>
                <c:pt idx="7754" formatCode="0.00E+00">
                  <c:v>7.00485E-3</c:v>
                </c:pt>
                <c:pt idx="7755" formatCode="0.00E+00">
                  <c:v>6.3934999999999999E-3</c:v>
                </c:pt>
                <c:pt idx="7756" formatCode="0.00E+00">
                  <c:v>5.7606599999999999E-3</c:v>
                </c:pt>
                <c:pt idx="7757" formatCode="0.00E+00">
                  <c:v>5.1077600000000003E-3</c:v>
                </c:pt>
                <c:pt idx="7758" formatCode="0.00E+00">
                  <c:v>4.4362799999999999E-3</c:v>
                </c:pt>
                <c:pt idx="7759" formatCode="0.00E+00">
                  <c:v>3.7477000000000001E-3</c:v>
                </c:pt>
                <c:pt idx="7760" formatCode="0.00E+00">
                  <c:v>3.0435800000000002E-3</c:v>
                </c:pt>
                <c:pt idx="7761" formatCode="0.00E+00">
                  <c:v>2.3254700000000001E-3</c:v>
                </c:pt>
                <c:pt idx="7762" formatCode="0.00E+00">
                  <c:v>1.5949600000000001E-3</c:v>
                </c:pt>
                <c:pt idx="7763" formatCode="0.00E+00">
                  <c:v>8.5364499999999999E-4</c:v>
                </c:pt>
                <c:pt idx="7764" formatCode="0.00E+00">
                  <c:v>1.0315300000000001E-4</c:v>
                </c:pt>
                <c:pt idx="7765" formatCode="0.00E+00">
                  <c:v>-6.5483900000000005E-4</c:v>
                </c:pt>
                <c:pt idx="7766" formatCode="0.00E+00">
                  <c:v>-1.41862E-3</c:v>
                </c:pt>
                <c:pt idx="7767" formatCode="0.00E+00">
                  <c:v>-2.1864499999999999E-3</c:v>
                </c:pt>
                <c:pt idx="7768" formatCode="0.00E+00">
                  <c:v>-2.95663E-3</c:v>
                </c:pt>
                <c:pt idx="7769" formatCode="0.00E+00">
                  <c:v>-3.7275300000000002E-3</c:v>
                </c:pt>
                <c:pt idx="7770" formatCode="0.00E+00">
                  <c:v>-4.4974899999999998E-3</c:v>
                </c:pt>
                <c:pt idx="7771" formatCode="0.00E+00">
                  <c:v>-5.2648599999999997E-3</c:v>
                </c:pt>
                <c:pt idx="7772" formatCode="0.00E+00">
                  <c:v>-6.02791E-3</c:v>
                </c:pt>
                <c:pt idx="7773" formatCode="0.00E+00">
                  <c:v>-6.7848600000000002E-3</c:v>
                </c:pt>
                <c:pt idx="7774" formatCode="0.00E+00">
                  <c:v>-7.5339600000000001E-3</c:v>
                </c:pt>
                <c:pt idx="7775" formatCode="0.00E+00">
                  <c:v>-8.2735099999999995E-3</c:v>
                </c:pt>
                <c:pt idx="7776" formatCode="0.00E+00">
                  <c:v>-9.0018300000000006E-3</c:v>
                </c:pt>
                <c:pt idx="7777" formatCode="0.00E+00">
                  <c:v>-9.7173399999999997E-3</c:v>
                </c:pt>
                <c:pt idx="7778">
                  <c:v>-1.0418500000000001E-2</c:v>
                </c:pt>
                <c:pt idx="7779">
                  <c:v>-1.1103699999999999E-2</c:v>
                </c:pt>
                <c:pt idx="7780">
                  <c:v>-1.17713E-2</c:v>
                </c:pt>
                <c:pt idx="7781">
                  <c:v>-1.2419599999999999E-2</c:v>
                </c:pt>
                <c:pt idx="7782">
                  <c:v>-1.30469E-2</c:v>
                </c:pt>
                <c:pt idx="7783">
                  <c:v>-1.36518E-2</c:v>
                </c:pt>
                <c:pt idx="7784">
                  <c:v>-1.4233000000000001E-2</c:v>
                </c:pt>
                <c:pt idx="7785">
                  <c:v>-1.4789399999999999E-2</c:v>
                </c:pt>
                <c:pt idx="7786">
                  <c:v>-1.53198E-2</c:v>
                </c:pt>
                <c:pt idx="7787">
                  <c:v>-1.5823E-2</c:v>
                </c:pt>
                <c:pt idx="7788">
                  <c:v>-1.6298E-2</c:v>
                </c:pt>
                <c:pt idx="7789">
                  <c:v>-1.6743500000000001E-2</c:v>
                </c:pt>
                <c:pt idx="7790">
                  <c:v>-1.71586E-2</c:v>
                </c:pt>
                <c:pt idx="7791">
                  <c:v>-1.7542100000000001E-2</c:v>
                </c:pt>
                <c:pt idx="7792">
                  <c:v>-1.7893200000000001E-2</c:v>
                </c:pt>
                <c:pt idx="7793">
                  <c:v>-1.8211100000000001E-2</c:v>
                </c:pt>
                <c:pt idx="7794">
                  <c:v>-1.84952E-2</c:v>
                </c:pt>
                <c:pt idx="7795">
                  <c:v>-1.87447E-2</c:v>
                </c:pt>
                <c:pt idx="7796">
                  <c:v>-1.8958599999999999E-2</c:v>
                </c:pt>
                <c:pt idx="7797">
                  <c:v>-1.91367E-2</c:v>
                </c:pt>
                <c:pt idx="7798">
                  <c:v>-1.9278400000000001E-2</c:v>
                </c:pt>
                <c:pt idx="7799">
                  <c:v>-1.9383299999999999E-2</c:v>
                </c:pt>
                <c:pt idx="7800">
                  <c:v>-1.94509E-2</c:v>
                </c:pt>
                <c:pt idx="7801">
                  <c:v>-1.9480899999999999E-2</c:v>
                </c:pt>
                <c:pt idx="7802">
                  <c:v>-1.94731E-2</c:v>
                </c:pt>
                <c:pt idx="7803">
                  <c:v>-1.9426499999999999E-2</c:v>
                </c:pt>
                <c:pt idx="7804">
                  <c:v>-1.9340300000000001E-2</c:v>
                </c:pt>
                <c:pt idx="7805">
                  <c:v>-1.9215099999999999E-2</c:v>
                </c:pt>
                <c:pt idx="7806">
                  <c:v>-1.90513E-2</c:v>
                </c:pt>
                <c:pt idx="7807">
                  <c:v>-1.8849100000000001E-2</c:v>
                </c:pt>
                <c:pt idx="7808">
                  <c:v>-1.86085E-2</c:v>
                </c:pt>
                <c:pt idx="7809">
                  <c:v>-1.83298E-2</c:v>
                </c:pt>
                <c:pt idx="7810">
                  <c:v>-1.8012500000000001E-2</c:v>
                </c:pt>
                <c:pt idx="7811">
                  <c:v>-1.7656399999999999E-2</c:v>
                </c:pt>
                <c:pt idx="7812">
                  <c:v>-1.7262099999999999E-2</c:v>
                </c:pt>
                <c:pt idx="7813">
                  <c:v>-1.6830700000000001E-2</c:v>
                </c:pt>
                <c:pt idx="7814">
                  <c:v>-1.6363300000000001E-2</c:v>
                </c:pt>
                <c:pt idx="7815">
                  <c:v>-1.58605E-2</c:v>
                </c:pt>
                <c:pt idx="7816">
                  <c:v>-1.53226E-2</c:v>
                </c:pt>
                <c:pt idx="7817">
                  <c:v>-1.4750600000000001E-2</c:v>
                </c:pt>
                <c:pt idx="7818">
                  <c:v>-1.41453E-2</c:v>
                </c:pt>
                <c:pt idx="7819">
                  <c:v>-1.35078E-2</c:v>
                </c:pt>
                <c:pt idx="7820">
                  <c:v>-1.28393E-2</c:v>
                </c:pt>
                <c:pt idx="7821">
                  <c:v>-1.21408E-2</c:v>
                </c:pt>
                <c:pt idx="7822">
                  <c:v>-1.1413400000000001E-2</c:v>
                </c:pt>
                <c:pt idx="7823">
                  <c:v>-1.0658600000000001E-2</c:v>
                </c:pt>
                <c:pt idx="7824" formatCode="0.00E+00">
                  <c:v>-9.8777899999999991E-3</c:v>
                </c:pt>
                <c:pt idx="7825" formatCode="0.00E+00">
                  <c:v>-9.0710099999999991E-3</c:v>
                </c:pt>
                <c:pt idx="7826" formatCode="0.00E+00">
                  <c:v>-8.2389400000000002E-3</c:v>
                </c:pt>
                <c:pt idx="7827" formatCode="0.00E+00">
                  <c:v>-7.3846700000000003E-3</c:v>
                </c:pt>
                <c:pt idx="7828" formatCode="0.00E+00">
                  <c:v>-6.5132100000000002E-3</c:v>
                </c:pt>
                <c:pt idx="7829" formatCode="0.00E+00">
                  <c:v>-5.6278099999999996E-3</c:v>
                </c:pt>
                <c:pt idx="7830" formatCode="0.00E+00">
                  <c:v>-4.7271800000000001E-3</c:v>
                </c:pt>
                <c:pt idx="7831" formatCode="0.00E+00">
                  <c:v>-3.8083399999999999E-3</c:v>
                </c:pt>
                <c:pt idx="7832" formatCode="0.00E+00">
                  <c:v>-2.8707099999999998E-3</c:v>
                </c:pt>
                <c:pt idx="7833" formatCode="0.00E+00">
                  <c:v>-1.9161499999999999E-3</c:v>
                </c:pt>
                <c:pt idx="7834" formatCode="0.00E+00">
                  <c:v>-9.4683699999999996E-4</c:v>
                </c:pt>
                <c:pt idx="7835" formatCode="0.00E+00">
                  <c:v>3.56874E-5</c:v>
                </c:pt>
                <c:pt idx="7836" formatCode="0.00E+00">
                  <c:v>1.0298499999999999E-3</c:v>
                </c:pt>
                <c:pt idx="7837" formatCode="0.00E+00">
                  <c:v>2.0334099999999998E-3</c:v>
                </c:pt>
                <c:pt idx="7838" formatCode="0.00E+00">
                  <c:v>3.0441999999999999E-3</c:v>
                </c:pt>
                <c:pt idx="7839" formatCode="0.00E+00">
                  <c:v>4.0604200000000003E-3</c:v>
                </c:pt>
                <c:pt idx="7840" formatCode="0.00E+00">
                  <c:v>5.08005E-3</c:v>
                </c:pt>
                <c:pt idx="7841" formatCode="0.00E+00">
                  <c:v>6.1004800000000001E-3</c:v>
                </c:pt>
                <c:pt idx="7842" formatCode="0.00E+00">
                  <c:v>7.1186899999999996E-3</c:v>
                </c:pt>
                <c:pt idx="7843" formatCode="0.00E+00">
                  <c:v>8.1317200000000003E-3</c:v>
                </c:pt>
                <c:pt idx="7844" formatCode="0.00E+00">
                  <c:v>9.1369899999999993E-3</c:v>
                </c:pt>
                <c:pt idx="7845">
                  <c:v>1.01323E-2</c:v>
                </c:pt>
                <c:pt idx="7846">
                  <c:v>1.11152E-2</c:v>
                </c:pt>
                <c:pt idx="7847">
                  <c:v>1.20835E-2</c:v>
                </c:pt>
                <c:pt idx="7848">
                  <c:v>1.30358E-2</c:v>
                </c:pt>
                <c:pt idx="7849">
                  <c:v>1.3971900000000001E-2</c:v>
                </c:pt>
                <c:pt idx="7850">
                  <c:v>1.4892499999999999E-2</c:v>
                </c:pt>
                <c:pt idx="7851">
                  <c:v>1.5797200000000001E-2</c:v>
                </c:pt>
                <c:pt idx="7852">
                  <c:v>1.6682800000000001E-2</c:v>
                </c:pt>
                <c:pt idx="7853">
                  <c:v>1.75441E-2</c:v>
                </c:pt>
                <c:pt idx="7854">
                  <c:v>1.83766E-2</c:v>
                </c:pt>
                <c:pt idx="7855">
                  <c:v>1.91776E-2</c:v>
                </c:pt>
                <c:pt idx="7856">
                  <c:v>1.9946200000000001E-2</c:v>
                </c:pt>
                <c:pt idx="7857">
                  <c:v>2.06819E-2</c:v>
                </c:pt>
                <c:pt idx="7858">
                  <c:v>2.13858E-2</c:v>
                </c:pt>
                <c:pt idx="7859">
                  <c:v>2.20605E-2</c:v>
                </c:pt>
                <c:pt idx="7860">
                  <c:v>2.2707499999999999E-2</c:v>
                </c:pt>
                <c:pt idx="7861">
                  <c:v>2.3324899999999999E-2</c:v>
                </c:pt>
                <c:pt idx="7862">
                  <c:v>2.3907500000000002E-2</c:v>
                </c:pt>
                <c:pt idx="7863">
                  <c:v>2.44522E-2</c:v>
                </c:pt>
                <c:pt idx="7864">
                  <c:v>2.4959800000000001E-2</c:v>
                </c:pt>
                <c:pt idx="7865">
                  <c:v>2.5431200000000001E-2</c:v>
                </c:pt>
                <c:pt idx="7866">
                  <c:v>2.58643E-2</c:v>
                </c:pt>
                <c:pt idx="7867">
                  <c:v>2.62557E-2</c:v>
                </c:pt>
                <c:pt idx="7868">
                  <c:v>2.6603499999999999E-2</c:v>
                </c:pt>
                <c:pt idx="7869">
                  <c:v>2.69083E-2</c:v>
                </c:pt>
                <c:pt idx="7870">
                  <c:v>2.71712E-2</c:v>
                </c:pt>
                <c:pt idx="7871">
                  <c:v>2.7392199999999998E-2</c:v>
                </c:pt>
                <c:pt idx="7872">
                  <c:v>2.75707E-2</c:v>
                </c:pt>
                <c:pt idx="7873">
                  <c:v>2.7706999999999999E-2</c:v>
                </c:pt>
                <c:pt idx="7874">
                  <c:v>2.78015E-2</c:v>
                </c:pt>
                <c:pt idx="7875">
                  <c:v>2.7854899999999998E-2</c:v>
                </c:pt>
                <c:pt idx="7876">
                  <c:v>2.7865999999999998E-2</c:v>
                </c:pt>
                <c:pt idx="7877">
                  <c:v>2.7831700000000001E-2</c:v>
                </c:pt>
                <c:pt idx="7878">
                  <c:v>2.7748999999999999E-2</c:v>
                </c:pt>
                <c:pt idx="7879">
                  <c:v>2.76175E-2</c:v>
                </c:pt>
                <c:pt idx="7880">
                  <c:v>2.7439000000000002E-2</c:v>
                </c:pt>
                <c:pt idx="7881">
                  <c:v>2.7215E-2</c:v>
                </c:pt>
                <c:pt idx="7882">
                  <c:v>2.69451E-2</c:v>
                </c:pt>
                <c:pt idx="7883">
                  <c:v>2.6627600000000001E-2</c:v>
                </c:pt>
                <c:pt idx="7884">
                  <c:v>2.62603E-2</c:v>
                </c:pt>
                <c:pt idx="7885">
                  <c:v>2.5843499999999998E-2</c:v>
                </c:pt>
                <c:pt idx="7886">
                  <c:v>2.53782E-2</c:v>
                </c:pt>
                <c:pt idx="7887">
                  <c:v>2.4863E-2</c:v>
                </c:pt>
                <c:pt idx="7888">
                  <c:v>2.4294799999999998E-2</c:v>
                </c:pt>
                <c:pt idx="7889">
                  <c:v>2.3671500000000002E-2</c:v>
                </c:pt>
                <c:pt idx="7890">
                  <c:v>2.2990799999999999E-2</c:v>
                </c:pt>
                <c:pt idx="7891">
                  <c:v>2.22499E-2</c:v>
                </c:pt>
                <c:pt idx="7892">
                  <c:v>2.14489E-2</c:v>
                </c:pt>
                <c:pt idx="7893">
                  <c:v>2.0591999999999999E-2</c:v>
                </c:pt>
                <c:pt idx="7894">
                  <c:v>1.96829E-2</c:v>
                </c:pt>
                <c:pt idx="7895">
                  <c:v>1.87218E-2</c:v>
                </c:pt>
                <c:pt idx="7896">
                  <c:v>1.7707199999999999E-2</c:v>
                </c:pt>
                <c:pt idx="7897">
                  <c:v>1.6640599999999998E-2</c:v>
                </c:pt>
                <c:pt idx="7898">
                  <c:v>1.55262E-2</c:v>
                </c:pt>
                <c:pt idx="7899">
                  <c:v>1.43675E-2</c:v>
                </c:pt>
                <c:pt idx="7900">
                  <c:v>1.3164800000000001E-2</c:v>
                </c:pt>
                <c:pt idx="7901">
                  <c:v>1.1917199999999999E-2</c:v>
                </c:pt>
                <c:pt idx="7902">
                  <c:v>1.0625300000000001E-2</c:v>
                </c:pt>
                <c:pt idx="7903" formatCode="0.00E+00">
                  <c:v>9.2901500000000005E-3</c:v>
                </c:pt>
                <c:pt idx="7904" formatCode="0.00E+00">
                  <c:v>7.9127699999999995E-3</c:v>
                </c:pt>
                <c:pt idx="7905" formatCode="0.00E+00">
                  <c:v>6.4933100000000004E-3</c:v>
                </c:pt>
                <c:pt idx="7906" formatCode="0.00E+00">
                  <c:v>5.0326499999999996E-3</c:v>
                </c:pt>
                <c:pt idx="7907" formatCode="0.00E+00">
                  <c:v>3.5342099999999999E-3</c:v>
                </c:pt>
                <c:pt idx="7908" formatCode="0.00E+00">
                  <c:v>2.0020400000000001E-3</c:v>
                </c:pt>
                <c:pt idx="7909" formatCode="0.00E+00">
                  <c:v>4.37782E-4</c:v>
                </c:pt>
                <c:pt idx="7910" formatCode="0.00E+00">
                  <c:v>-1.1585899999999999E-3</c:v>
                </c:pt>
                <c:pt idx="7911" formatCode="0.00E+00">
                  <c:v>-2.78517E-3</c:v>
                </c:pt>
                <c:pt idx="7912" formatCode="0.00E+00">
                  <c:v>-4.4366199999999996E-3</c:v>
                </c:pt>
                <c:pt idx="7913" formatCode="0.00E+00">
                  <c:v>-6.1083800000000001E-3</c:v>
                </c:pt>
                <c:pt idx="7914" formatCode="0.00E+00">
                  <c:v>-7.8007600000000003E-3</c:v>
                </c:pt>
                <c:pt idx="7915" formatCode="0.00E+00">
                  <c:v>-9.5172E-3</c:v>
                </c:pt>
                <c:pt idx="7916">
                  <c:v>-1.1259999999999999E-2</c:v>
                </c:pt>
                <c:pt idx="7917">
                  <c:v>-1.30268E-2</c:v>
                </c:pt>
                <c:pt idx="7918">
                  <c:v>-1.48123E-2</c:v>
                </c:pt>
                <c:pt idx="7919">
                  <c:v>-1.6614400000000001E-2</c:v>
                </c:pt>
                <c:pt idx="7920">
                  <c:v>-1.8434099999999998E-2</c:v>
                </c:pt>
                <c:pt idx="7921">
                  <c:v>-2.0271000000000001E-2</c:v>
                </c:pt>
                <c:pt idx="7922">
                  <c:v>-2.2120399999999998E-2</c:v>
                </c:pt>
                <c:pt idx="7923">
                  <c:v>-2.3976899999999999E-2</c:v>
                </c:pt>
                <c:pt idx="7924">
                  <c:v>-2.5837200000000001E-2</c:v>
                </c:pt>
                <c:pt idx="7925">
                  <c:v>-2.7699399999999999E-2</c:v>
                </c:pt>
                <c:pt idx="7926">
                  <c:v>-2.9558999999999998E-2</c:v>
                </c:pt>
                <c:pt idx="7927">
                  <c:v>-3.14112E-2</c:v>
                </c:pt>
                <c:pt idx="7928">
                  <c:v>-3.3257299999999997E-2</c:v>
                </c:pt>
                <c:pt idx="7929">
                  <c:v>-3.5102599999999998E-2</c:v>
                </c:pt>
                <c:pt idx="7930">
                  <c:v>-3.6947300000000002E-2</c:v>
                </c:pt>
                <c:pt idx="7931">
                  <c:v>-3.8783900000000003E-2</c:v>
                </c:pt>
                <c:pt idx="7932">
                  <c:v>-4.0605599999999999E-2</c:v>
                </c:pt>
                <c:pt idx="7933">
                  <c:v>-4.2410299999999998E-2</c:v>
                </c:pt>
                <c:pt idx="7934">
                  <c:v>-4.4197699999999999E-2</c:v>
                </c:pt>
                <c:pt idx="7935">
                  <c:v>-4.5967899999999999E-2</c:v>
                </c:pt>
                <c:pt idx="7936">
                  <c:v>-4.7720699999999998E-2</c:v>
                </c:pt>
                <c:pt idx="7937">
                  <c:v>-4.9453200000000003E-2</c:v>
                </c:pt>
                <c:pt idx="7938">
                  <c:v>-5.1160400000000002E-2</c:v>
                </c:pt>
                <c:pt idx="7939">
                  <c:v>-5.28403E-2</c:v>
                </c:pt>
                <c:pt idx="7940">
                  <c:v>-5.4495099999999998E-2</c:v>
                </c:pt>
                <c:pt idx="7941">
                  <c:v>-5.61269E-2</c:v>
                </c:pt>
                <c:pt idx="7942">
                  <c:v>-5.7733300000000001E-2</c:v>
                </c:pt>
                <c:pt idx="7943">
                  <c:v>-5.9310500000000002E-2</c:v>
                </c:pt>
                <c:pt idx="7944">
                  <c:v>-6.0856800000000003E-2</c:v>
                </c:pt>
                <c:pt idx="7945">
                  <c:v>-6.23721E-2</c:v>
                </c:pt>
                <c:pt idx="7946">
                  <c:v>-6.3854900000000006E-2</c:v>
                </c:pt>
                <c:pt idx="7947">
                  <c:v>-6.5301499999999998E-2</c:v>
                </c:pt>
                <c:pt idx="7948">
                  <c:v>-6.6708699999999996E-2</c:v>
                </c:pt>
                <c:pt idx="7949">
                  <c:v>-6.8077899999999997E-2</c:v>
                </c:pt>
                <c:pt idx="7950">
                  <c:v>-6.9412399999999999E-2</c:v>
                </c:pt>
                <c:pt idx="7951">
                  <c:v>-7.0711399999999994E-2</c:v>
                </c:pt>
                <c:pt idx="7952">
                  <c:v>-7.1971099999999996E-2</c:v>
                </c:pt>
                <c:pt idx="7953">
                  <c:v>-7.3189100000000007E-2</c:v>
                </c:pt>
                <c:pt idx="7954">
                  <c:v>-7.4365000000000001E-2</c:v>
                </c:pt>
                <c:pt idx="7955">
                  <c:v>-7.5497300000000003E-2</c:v>
                </c:pt>
                <c:pt idx="7956">
                  <c:v>-7.6583300000000007E-2</c:v>
                </c:pt>
                <c:pt idx="7957">
                  <c:v>-7.76231E-2</c:v>
                </c:pt>
                <c:pt idx="7958">
                  <c:v>-7.8621099999999999E-2</c:v>
                </c:pt>
                <c:pt idx="7959">
                  <c:v>-7.95825E-2</c:v>
                </c:pt>
                <c:pt idx="7960">
                  <c:v>-8.0507700000000001E-2</c:v>
                </c:pt>
                <c:pt idx="7961">
                  <c:v>-8.1392599999999996E-2</c:v>
                </c:pt>
                <c:pt idx="7962">
                  <c:v>-8.22325E-2</c:v>
                </c:pt>
                <c:pt idx="7963">
                  <c:v>-8.3024899999999999E-2</c:v>
                </c:pt>
                <c:pt idx="7964">
                  <c:v>-8.3771700000000004E-2</c:v>
                </c:pt>
                <c:pt idx="7965">
                  <c:v>-8.4476999999999997E-2</c:v>
                </c:pt>
                <c:pt idx="7966">
                  <c:v>-8.5140300000000002E-2</c:v>
                </c:pt>
                <c:pt idx="7967">
                  <c:v>-8.5754300000000006E-2</c:v>
                </c:pt>
                <c:pt idx="7968">
                  <c:v>-8.6313399999999998E-2</c:v>
                </c:pt>
                <c:pt idx="7969">
                  <c:v>-8.6818599999999996E-2</c:v>
                </c:pt>
                <c:pt idx="7970">
                  <c:v>-8.7274400000000002E-2</c:v>
                </c:pt>
                <c:pt idx="7971">
                  <c:v>-8.7684300000000007E-2</c:v>
                </c:pt>
                <c:pt idx="7972">
                  <c:v>-8.8048899999999999E-2</c:v>
                </c:pt>
                <c:pt idx="7973">
                  <c:v>-8.8367200000000007E-2</c:v>
                </c:pt>
                <c:pt idx="7974">
                  <c:v>-8.8638400000000006E-2</c:v>
                </c:pt>
                <c:pt idx="7975">
                  <c:v>-8.8858400000000004E-2</c:v>
                </c:pt>
                <c:pt idx="7976">
                  <c:v>-8.9021299999999998E-2</c:v>
                </c:pt>
                <c:pt idx="7977">
                  <c:v>-8.9127700000000004E-2</c:v>
                </c:pt>
                <c:pt idx="7978">
                  <c:v>-8.9187000000000002E-2</c:v>
                </c:pt>
                <c:pt idx="7979">
                  <c:v>-8.9207300000000003E-2</c:v>
                </c:pt>
                <c:pt idx="7980">
                  <c:v>-8.9189000000000004E-2</c:v>
                </c:pt>
                <c:pt idx="7981">
                  <c:v>-8.9132000000000003E-2</c:v>
                </c:pt>
                <c:pt idx="7982">
                  <c:v>-8.9038800000000001E-2</c:v>
                </c:pt>
                <c:pt idx="7983">
                  <c:v>-8.8911199999999996E-2</c:v>
                </c:pt>
                <c:pt idx="7984">
                  <c:v>-8.8747500000000007E-2</c:v>
                </c:pt>
                <c:pt idx="7985">
                  <c:v>-8.8544600000000001E-2</c:v>
                </c:pt>
                <c:pt idx="7986">
                  <c:v>-8.8301699999999997E-2</c:v>
                </c:pt>
                <c:pt idx="7987">
                  <c:v>-8.8021199999999994E-2</c:v>
                </c:pt>
                <c:pt idx="7988">
                  <c:v>-8.7706199999999998E-2</c:v>
                </c:pt>
                <c:pt idx="7989">
                  <c:v>-8.7361300000000003E-2</c:v>
                </c:pt>
                <c:pt idx="7990">
                  <c:v>-8.6993299999999996E-2</c:v>
                </c:pt>
                <c:pt idx="7991">
                  <c:v>-8.6608599999999994E-2</c:v>
                </c:pt>
                <c:pt idx="7992">
                  <c:v>-8.6211700000000002E-2</c:v>
                </c:pt>
                <c:pt idx="7993">
                  <c:v>-8.58043E-2</c:v>
                </c:pt>
                <c:pt idx="7994">
                  <c:v>-8.5384600000000005E-2</c:v>
                </c:pt>
                <c:pt idx="7995">
                  <c:v>-8.4948700000000002E-2</c:v>
                </c:pt>
                <c:pt idx="7996">
                  <c:v>-8.4493700000000005E-2</c:v>
                </c:pt>
                <c:pt idx="7997">
                  <c:v>-8.4020399999999995E-2</c:v>
                </c:pt>
                <c:pt idx="7998">
                  <c:v>-8.3529400000000004E-2</c:v>
                </c:pt>
                <c:pt idx="7999">
                  <c:v>-8.3018999999999996E-2</c:v>
                </c:pt>
                <c:pt idx="8000">
                  <c:v>-8.2487599999999994E-2</c:v>
                </c:pt>
                <c:pt idx="8001">
                  <c:v>-8.1937200000000002E-2</c:v>
                </c:pt>
                <c:pt idx="8002">
                  <c:v>-8.1375400000000001E-2</c:v>
                </c:pt>
                <c:pt idx="8003">
                  <c:v>-8.0810400000000004E-2</c:v>
                </c:pt>
                <c:pt idx="8004">
                  <c:v>-8.0247499999999999E-2</c:v>
                </c:pt>
                <c:pt idx="8005">
                  <c:v>-7.9690399999999995E-2</c:v>
                </c:pt>
                <c:pt idx="8006">
                  <c:v>-7.9142000000000004E-2</c:v>
                </c:pt>
                <c:pt idx="8007">
                  <c:v>-7.8604099999999996E-2</c:v>
                </c:pt>
                <c:pt idx="8008">
                  <c:v>-7.8077099999999997E-2</c:v>
                </c:pt>
                <c:pt idx="8009">
                  <c:v>-7.7562900000000004E-2</c:v>
                </c:pt>
                <c:pt idx="8010">
                  <c:v>-7.7065099999999997E-2</c:v>
                </c:pt>
                <c:pt idx="8011">
                  <c:v>-7.6587799999999998E-2</c:v>
                </c:pt>
                <c:pt idx="8012">
                  <c:v>-7.61352E-2</c:v>
                </c:pt>
                <c:pt idx="8013">
                  <c:v>-7.5710399999999997E-2</c:v>
                </c:pt>
                <c:pt idx="8014">
                  <c:v>-7.5311600000000006E-2</c:v>
                </c:pt>
                <c:pt idx="8015">
                  <c:v>-7.4936100000000005E-2</c:v>
                </c:pt>
                <c:pt idx="8016">
                  <c:v>-7.4587399999999998E-2</c:v>
                </c:pt>
                <c:pt idx="8017">
                  <c:v>-7.42728E-2</c:v>
                </c:pt>
                <c:pt idx="8018">
                  <c:v>-7.3996300000000001E-2</c:v>
                </c:pt>
                <c:pt idx="8019">
                  <c:v>-7.3755399999999999E-2</c:v>
                </c:pt>
                <c:pt idx="8020">
                  <c:v>-7.3545399999999997E-2</c:v>
                </c:pt>
                <c:pt idx="8021">
                  <c:v>-7.3367399999999999E-2</c:v>
                </c:pt>
                <c:pt idx="8022">
                  <c:v>-7.3226200000000005E-2</c:v>
                </c:pt>
                <c:pt idx="8023">
                  <c:v>-7.31237E-2</c:v>
                </c:pt>
                <c:pt idx="8024">
                  <c:v>-7.3056999999999997E-2</c:v>
                </c:pt>
                <c:pt idx="8025">
                  <c:v>-7.3022400000000001E-2</c:v>
                </c:pt>
                <c:pt idx="8026">
                  <c:v>-7.3018E-2</c:v>
                </c:pt>
                <c:pt idx="8027">
                  <c:v>-7.3043499999999997E-2</c:v>
                </c:pt>
                <c:pt idx="8028">
                  <c:v>-7.3094099999999995E-2</c:v>
                </c:pt>
                <c:pt idx="8029">
                  <c:v>-7.3161900000000002E-2</c:v>
                </c:pt>
                <c:pt idx="8030">
                  <c:v>-7.3244699999999996E-2</c:v>
                </c:pt>
                <c:pt idx="8031">
                  <c:v>-7.3348499999999997E-2</c:v>
                </c:pt>
                <c:pt idx="8032">
                  <c:v>-7.3481500000000005E-2</c:v>
                </c:pt>
                <c:pt idx="8033">
                  <c:v>-7.3650800000000002E-2</c:v>
                </c:pt>
                <c:pt idx="8034">
                  <c:v>-7.3860599999999998E-2</c:v>
                </c:pt>
                <c:pt idx="8035">
                  <c:v>-7.4111499999999997E-2</c:v>
                </c:pt>
                <c:pt idx="8036">
                  <c:v>-7.4402999999999997E-2</c:v>
                </c:pt>
                <c:pt idx="8037">
                  <c:v>-7.4736999999999998E-2</c:v>
                </c:pt>
                <c:pt idx="8038">
                  <c:v>-7.5116299999999997E-2</c:v>
                </c:pt>
                <c:pt idx="8039">
                  <c:v>-7.5542899999999996E-2</c:v>
                </c:pt>
                <c:pt idx="8040">
                  <c:v>-7.6016600000000004E-2</c:v>
                </c:pt>
                <c:pt idx="8041">
                  <c:v>-7.6533199999999996E-2</c:v>
                </c:pt>
                <c:pt idx="8042">
                  <c:v>-7.7086600000000005E-2</c:v>
                </c:pt>
                <c:pt idx="8043">
                  <c:v>-7.7675400000000006E-2</c:v>
                </c:pt>
                <c:pt idx="8044">
                  <c:v>-7.8303200000000003E-2</c:v>
                </c:pt>
                <c:pt idx="8045">
                  <c:v>-7.8973699999999994E-2</c:v>
                </c:pt>
                <c:pt idx="8046">
                  <c:v>-7.9686699999999999E-2</c:v>
                </c:pt>
                <c:pt idx="8047">
                  <c:v>-8.0436400000000005E-2</c:v>
                </c:pt>
                <c:pt idx="8048">
                  <c:v>-8.1213800000000003E-2</c:v>
                </c:pt>
                <c:pt idx="8049">
                  <c:v>-8.2013000000000003E-2</c:v>
                </c:pt>
                <c:pt idx="8050">
                  <c:v>-8.2831799999999997E-2</c:v>
                </c:pt>
                <c:pt idx="8051">
                  <c:v>-8.3668800000000002E-2</c:v>
                </c:pt>
                <c:pt idx="8052">
                  <c:v>-8.4522399999999998E-2</c:v>
                </c:pt>
                <c:pt idx="8053">
                  <c:v>-8.5394700000000004E-2</c:v>
                </c:pt>
                <c:pt idx="8054">
                  <c:v>-8.6290500000000006E-2</c:v>
                </c:pt>
                <c:pt idx="8055">
                  <c:v>-8.7211800000000006E-2</c:v>
                </c:pt>
                <c:pt idx="8056">
                  <c:v>-8.8156200000000004E-2</c:v>
                </c:pt>
                <c:pt idx="8057">
                  <c:v>-8.9119699999999996E-2</c:v>
                </c:pt>
                <c:pt idx="8058">
                  <c:v>-9.0100200000000005E-2</c:v>
                </c:pt>
                <c:pt idx="8059">
                  <c:v>-9.1094700000000001E-2</c:v>
                </c:pt>
                <c:pt idx="8060">
                  <c:v>-9.2099500000000001E-2</c:v>
                </c:pt>
                <c:pt idx="8061">
                  <c:v>-9.3115500000000004E-2</c:v>
                </c:pt>
                <c:pt idx="8062">
                  <c:v>-9.4143500000000005E-2</c:v>
                </c:pt>
                <c:pt idx="8063">
                  <c:v>-9.5177999999999999E-2</c:v>
                </c:pt>
                <c:pt idx="8064">
                  <c:v>-9.6214900000000006E-2</c:v>
                </c:pt>
                <c:pt idx="8065">
                  <c:v>-9.7257800000000005E-2</c:v>
                </c:pt>
                <c:pt idx="8066">
                  <c:v>-9.8314499999999999E-2</c:v>
                </c:pt>
                <c:pt idx="8067">
                  <c:v>-9.93869E-2</c:v>
                </c:pt>
                <c:pt idx="8068">
                  <c:v>-0.100476</c:v>
                </c:pt>
                <c:pt idx="8069">
                  <c:v>-0.101588</c:v>
                </c:pt>
                <c:pt idx="8070">
                  <c:v>-0.102725</c:v>
                </c:pt>
                <c:pt idx="8071">
                  <c:v>-0.103882</c:v>
                </c:pt>
                <c:pt idx="8072">
                  <c:v>-0.10505399999999999</c:v>
                </c:pt>
                <c:pt idx="8073">
                  <c:v>-0.10623299999999999</c:v>
                </c:pt>
                <c:pt idx="8074">
                  <c:v>-0.107414</c:v>
                </c:pt>
                <c:pt idx="8075">
                  <c:v>-0.108589</c:v>
                </c:pt>
                <c:pt idx="8076">
                  <c:v>-0.10975</c:v>
                </c:pt>
                <c:pt idx="8077">
                  <c:v>-0.110904</c:v>
                </c:pt>
                <c:pt idx="8078">
                  <c:v>-0.11205900000000001</c:v>
                </c:pt>
                <c:pt idx="8079">
                  <c:v>-0.113221</c:v>
                </c:pt>
                <c:pt idx="8080">
                  <c:v>-0.114388</c:v>
                </c:pt>
                <c:pt idx="8081">
                  <c:v>-0.11555700000000001</c:v>
                </c:pt>
                <c:pt idx="8082">
                  <c:v>-0.11672299999999999</c:v>
                </c:pt>
                <c:pt idx="8083">
                  <c:v>-0.11788</c:v>
                </c:pt>
                <c:pt idx="8084">
                  <c:v>-0.119023</c:v>
                </c:pt>
                <c:pt idx="8085">
                  <c:v>-0.12015000000000001</c:v>
                </c:pt>
                <c:pt idx="8086">
                  <c:v>-0.121263</c:v>
                </c:pt>
                <c:pt idx="8087">
                  <c:v>-0.122368</c:v>
                </c:pt>
                <c:pt idx="8088">
                  <c:v>-0.123464</c:v>
                </c:pt>
                <c:pt idx="8089">
                  <c:v>-0.124552</c:v>
                </c:pt>
                <c:pt idx="8090">
                  <c:v>-0.12563099999999999</c:v>
                </c:pt>
                <c:pt idx="8091">
                  <c:v>-0.12670500000000001</c:v>
                </c:pt>
                <c:pt idx="8092">
                  <c:v>-0.127773</c:v>
                </c:pt>
                <c:pt idx="8093">
                  <c:v>-0.128833</c:v>
                </c:pt>
                <c:pt idx="8094">
                  <c:v>-0.129884</c:v>
                </c:pt>
                <c:pt idx="8095">
                  <c:v>-0.13092599999999999</c:v>
                </c:pt>
                <c:pt idx="8096">
                  <c:v>-0.131962</c:v>
                </c:pt>
                <c:pt idx="8097">
                  <c:v>-0.132989</c:v>
                </c:pt>
                <c:pt idx="8098">
                  <c:v>-0.13400000000000001</c:v>
                </c:pt>
                <c:pt idx="8099">
                  <c:v>-0.13499</c:v>
                </c:pt>
                <c:pt idx="8100">
                  <c:v>-0.13596</c:v>
                </c:pt>
                <c:pt idx="8101">
                  <c:v>-0.13691600000000001</c:v>
                </c:pt>
                <c:pt idx="8102">
                  <c:v>-0.13786000000000001</c:v>
                </c:pt>
                <c:pt idx="8103">
                  <c:v>-0.13878699999999999</c:v>
                </c:pt>
                <c:pt idx="8104">
                  <c:v>-0.13969999999999999</c:v>
                </c:pt>
                <c:pt idx="8105">
                  <c:v>-0.140601</c:v>
                </c:pt>
                <c:pt idx="8106">
                  <c:v>-0.14149</c:v>
                </c:pt>
                <c:pt idx="8107">
                  <c:v>-0.14236799999999999</c:v>
                </c:pt>
                <c:pt idx="8108">
                  <c:v>-0.143233</c:v>
                </c:pt>
                <c:pt idx="8109">
                  <c:v>-0.14408299999999999</c:v>
                </c:pt>
                <c:pt idx="8110">
                  <c:v>-0.14491799999999999</c:v>
                </c:pt>
                <c:pt idx="8111">
                  <c:v>-0.145732</c:v>
                </c:pt>
                <c:pt idx="8112">
                  <c:v>-0.14652899999999999</c:v>
                </c:pt>
                <c:pt idx="8113">
                  <c:v>-0.147316</c:v>
                </c:pt>
                <c:pt idx="8114">
                  <c:v>-0.14809800000000001</c:v>
                </c:pt>
                <c:pt idx="8115">
                  <c:v>-0.14887300000000001</c:v>
                </c:pt>
                <c:pt idx="8116">
                  <c:v>-0.14963299999999999</c:v>
                </c:pt>
                <c:pt idx="8117">
                  <c:v>-0.150367</c:v>
                </c:pt>
                <c:pt idx="8118">
                  <c:v>-0.15106700000000001</c:v>
                </c:pt>
                <c:pt idx="8119">
                  <c:v>-0.15173</c:v>
                </c:pt>
                <c:pt idx="8120">
                  <c:v>-0.152361</c:v>
                </c:pt>
                <c:pt idx="8121">
                  <c:v>-0.15296799999999999</c:v>
                </c:pt>
                <c:pt idx="8122">
                  <c:v>-0.153556</c:v>
                </c:pt>
                <c:pt idx="8123">
                  <c:v>-0.15412000000000001</c:v>
                </c:pt>
                <c:pt idx="8124">
                  <c:v>-0.15465899999999999</c:v>
                </c:pt>
                <c:pt idx="8125">
                  <c:v>-0.15518499999999999</c:v>
                </c:pt>
                <c:pt idx="8126">
                  <c:v>-0.15570899999999999</c:v>
                </c:pt>
                <c:pt idx="8127">
                  <c:v>-0.15623999999999999</c:v>
                </c:pt>
                <c:pt idx="8128">
                  <c:v>-0.156779</c:v>
                </c:pt>
                <c:pt idx="8129">
                  <c:v>-0.157328</c:v>
                </c:pt>
                <c:pt idx="8130">
                  <c:v>-0.157888</c:v>
                </c:pt>
                <c:pt idx="8131">
                  <c:v>-0.15845999999999999</c:v>
                </c:pt>
                <c:pt idx="8132">
                  <c:v>-0.15904499999999999</c:v>
                </c:pt>
                <c:pt idx="8133">
                  <c:v>-0.159637</c:v>
                </c:pt>
                <c:pt idx="8134">
                  <c:v>-0.16023299999999999</c:v>
                </c:pt>
                <c:pt idx="8135">
                  <c:v>-0.160826</c:v>
                </c:pt>
                <c:pt idx="8136">
                  <c:v>-0.16140699999999999</c:v>
                </c:pt>
                <c:pt idx="8137">
                  <c:v>-0.161967</c:v>
                </c:pt>
                <c:pt idx="8138">
                  <c:v>-0.16250400000000001</c:v>
                </c:pt>
                <c:pt idx="8139">
                  <c:v>-0.16301499999999999</c:v>
                </c:pt>
                <c:pt idx="8140">
                  <c:v>-0.163496</c:v>
                </c:pt>
                <c:pt idx="8141">
                  <c:v>-0.16394500000000001</c:v>
                </c:pt>
                <c:pt idx="8142">
                  <c:v>-0.16436600000000001</c:v>
                </c:pt>
                <c:pt idx="8143">
                  <c:v>-0.164771</c:v>
                </c:pt>
                <c:pt idx="8144">
                  <c:v>-0.16516800000000001</c:v>
                </c:pt>
                <c:pt idx="8145">
                  <c:v>-0.16556499999999999</c:v>
                </c:pt>
                <c:pt idx="8146">
                  <c:v>-0.165964</c:v>
                </c:pt>
                <c:pt idx="8147">
                  <c:v>-0.16636000000000001</c:v>
                </c:pt>
                <c:pt idx="8148">
                  <c:v>-0.16674700000000001</c:v>
                </c:pt>
                <c:pt idx="8149">
                  <c:v>-0.167128</c:v>
                </c:pt>
                <c:pt idx="8150">
                  <c:v>-0.16750599999999999</c:v>
                </c:pt>
                <c:pt idx="8151">
                  <c:v>-0.167882</c:v>
                </c:pt>
                <c:pt idx="8152">
                  <c:v>-0.16825599999999999</c:v>
                </c:pt>
                <c:pt idx="8153">
                  <c:v>-0.16863300000000001</c:v>
                </c:pt>
                <c:pt idx="8154">
                  <c:v>-0.16903099999999999</c:v>
                </c:pt>
                <c:pt idx="8155">
                  <c:v>-0.16946</c:v>
                </c:pt>
                <c:pt idx="8156">
                  <c:v>-0.16992299999999999</c:v>
                </c:pt>
                <c:pt idx="8157">
                  <c:v>-0.17041999999999999</c:v>
                </c:pt>
                <c:pt idx="8158">
                  <c:v>-0.17095399999999999</c:v>
                </c:pt>
                <c:pt idx="8159">
                  <c:v>-0.17152100000000001</c:v>
                </c:pt>
                <c:pt idx="8160">
                  <c:v>-0.17211699999999999</c:v>
                </c:pt>
                <c:pt idx="8161">
                  <c:v>-0.172739</c:v>
                </c:pt>
                <c:pt idx="8162">
                  <c:v>-0.17338799999999999</c:v>
                </c:pt>
                <c:pt idx="8163">
                  <c:v>-0.174067</c:v>
                </c:pt>
                <c:pt idx="8164">
                  <c:v>-0.17477500000000001</c:v>
                </c:pt>
                <c:pt idx="8165">
                  <c:v>-0.175515</c:v>
                </c:pt>
                <c:pt idx="8166">
                  <c:v>-0.17629</c:v>
                </c:pt>
                <c:pt idx="8167">
                  <c:v>-0.17709</c:v>
                </c:pt>
                <c:pt idx="8168">
                  <c:v>-0.17790600000000001</c:v>
                </c:pt>
                <c:pt idx="8169">
                  <c:v>-0.17873900000000001</c:v>
                </c:pt>
                <c:pt idx="8170">
                  <c:v>-0.17959800000000001</c:v>
                </c:pt>
                <c:pt idx="8171">
                  <c:v>-0.18049000000000001</c:v>
                </c:pt>
                <c:pt idx="8172">
                  <c:v>-0.181418</c:v>
                </c:pt>
                <c:pt idx="8173">
                  <c:v>-0.18238399999999999</c:v>
                </c:pt>
                <c:pt idx="8174">
                  <c:v>-0.183395</c:v>
                </c:pt>
                <c:pt idx="8175">
                  <c:v>-0.184452</c:v>
                </c:pt>
                <c:pt idx="8176">
                  <c:v>-0.185557</c:v>
                </c:pt>
                <c:pt idx="8177">
                  <c:v>-0.18671299999999999</c:v>
                </c:pt>
                <c:pt idx="8178">
                  <c:v>-0.18792300000000001</c:v>
                </c:pt>
                <c:pt idx="8179">
                  <c:v>-0.18918699999999999</c:v>
                </c:pt>
                <c:pt idx="8180">
                  <c:v>-0.190493</c:v>
                </c:pt>
                <c:pt idx="8181">
                  <c:v>-0.19183500000000001</c:v>
                </c:pt>
                <c:pt idx="8182">
                  <c:v>-0.193216</c:v>
                </c:pt>
                <c:pt idx="8183">
                  <c:v>-0.19464200000000001</c:v>
                </c:pt>
                <c:pt idx="8184">
                  <c:v>-0.19611700000000001</c:v>
                </c:pt>
                <c:pt idx="8185">
                  <c:v>-0.19763600000000001</c:v>
                </c:pt>
                <c:pt idx="8186">
                  <c:v>-0.19919000000000001</c:v>
                </c:pt>
                <c:pt idx="8187">
                  <c:v>-0.20077400000000001</c:v>
                </c:pt>
                <c:pt idx="8188">
                  <c:v>-0.20238999999999999</c:v>
                </c:pt>
                <c:pt idx="8189">
                  <c:v>-0.204041</c:v>
                </c:pt>
                <c:pt idx="8190">
                  <c:v>-0.205729</c:v>
                </c:pt>
                <c:pt idx="8191">
                  <c:v>-0.207454</c:v>
                </c:pt>
                <c:pt idx="8192">
                  <c:v>-0.20921300000000001</c:v>
                </c:pt>
                <c:pt idx="8193">
                  <c:v>-0.211005</c:v>
                </c:pt>
                <c:pt idx="8194">
                  <c:v>-0.21282799999999999</c:v>
                </c:pt>
                <c:pt idx="8195">
                  <c:v>-0.21468400000000001</c:v>
                </c:pt>
                <c:pt idx="8196">
                  <c:v>-0.21657000000000001</c:v>
                </c:pt>
                <c:pt idx="8197">
                  <c:v>-0.21847800000000001</c:v>
                </c:pt>
                <c:pt idx="8198">
                  <c:v>-0.22040699999999999</c:v>
                </c:pt>
                <c:pt idx="8199">
                  <c:v>-0.222358</c:v>
                </c:pt>
                <c:pt idx="8200">
                  <c:v>-0.224326</c:v>
                </c:pt>
                <c:pt idx="8201">
                  <c:v>-0.226298</c:v>
                </c:pt>
                <c:pt idx="8202">
                  <c:v>-0.22827</c:v>
                </c:pt>
                <c:pt idx="8203">
                  <c:v>-0.230238</c:v>
                </c:pt>
                <c:pt idx="8204">
                  <c:v>-0.23219300000000001</c:v>
                </c:pt>
                <c:pt idx="8205">
                  <c:v>-0.234129</c:v>
                </c:pt>
                <c:pt idx="8206">
                  <c:v>-0.23604700000000001</c:v>
                </c:pt>
                <c:pt idx="8207">
                  <c:v>-0.23794499999999999</c:v>
                </c:pt>
                <c:pt idx="8208">
                  <c:v>-0.239819</c:v>
                </c:pt>
                <c:pt idx="8209">
                  <c:v>-0.24166499999999999</c:v>
                </c:pt>
                <c:pt idx="8210">
                  <c:v>-0.243481</c:v>
                </c:pt>
                <c:pt idx="8211">
                  <c:v>-0.24526800000000001</c:v>
                </c:pt>
                <c:pt idx="8212">
                  <c:v>-0.247028</c:v>
                </c:pt>
                <c:pt idx="8213">
                  <c:v>-0.24876999999999999</c:v>
                </c:pt>
                <c:pt idx="8214">
                  <c:v>-0.25050299999999998</c:v>
                </c:pt>
                <c:pt idx="8215">
                  <c:v>-0.25223600000000002</c:v>
                </c:pt>
                <c:pt idx="8216">
                  <c:v>-0.25397399999999998</c:v>
                </c:pt>
                <c:pt idx="8217">
                  <c:v>-0.25571700000000003</c:v>
                </c:pt>
                <c:pt idx="8218">
                  <c:v>-0.25745499999999999</c:v>
                </c:pt>
                <c:pt idx="8219">
                  <c:v>-0.25917200000000001</c:v>
                </c:pt>
                <c:pt idx="8220">
                  <c:v>-0.26085700000000001</c:v>
                </c:pt>
                <c:pt idx="8221">
                  <c:v>-0.26251000000000002</c:v>
                </c:pt>
                <c:pt idx="8222">
                  <c:v>-0.26414199999999999</c:v>
                </c:pt>
                <c:pt idx="8223">
                  <c:v>-0.265762</c:v>
                </c:pt>
                <c:pt idx="8224">
                  <c:v>-0.26735999999999999</c:v>
                </c:pt>
                <c:pt idx="8225">
                  <c:v>-0.26891199999999998</c:v>
                </c:pt>
                <c:pt idx="8226">
                  <c:v>-0.27039999999999997</c:v>
                </c:pt>
                <c:pt idx="8227">
                  <c:v>-0.271818</c:v>
                </c:pt>
                <c:pt idx="8228">
                  <c:v>-0.27316600000000002</c:v>
                </c:pt>
                <c:pt idx="8229">
                  <c:v>-0.27443899999999999</c:v>
                </c:pt>
                <c:pt idx="8230">
                  <c:v>-0.27563799999999999</c:v>
                </c:pt>
                <c:pt idx="8231">
                  <c:v>-0.27677200000000002</c:v>
                </c:pt>
                <c:pt idx="8232">
                  <c:v>-0.27785199999999999</c:v>
                </c:pt>
                <c:pt idx="8233">
                  <c:v>-0.27887699999999999</c:v>
                </c:pt>
                <c:pt idx="8234">
                  <c:v>-0.27984799999999999</c:v>
                </c:pt>
                <c:pt idx="8235">
                  <c:v>-0.28076400000000001</c:v>
                </c:pt>
                <c:pt idx="8236">
                  <c:v>-0.28162500000000001</c:v>
                </c:pt>
                <c:pt idx="8237">
                  <c:v>-0.28242600000000001</c:v>
                </c:pt>
                <c:pt idx="8238">
                  <c:v>-0.283167</c:v>
                </c:pt>
                <c:pt idx="8239">
                  <c:v>-0.28385100000000002</c:v>
                </c:pt>
                <c:pt idx="8240">
                  <c:v>-0.284472</c:v>
                </c:pt>
                <c:pt idx="8241">
                  <c:v>-0.28502699999999997</c:v>
                </c:pt>
                <c:pt idx="8242">
                  <c:v>-0.28552499999999997</c:v>
                </c:pt>
                <c:pt idx="8243">
                  <c:v>-0.28597600000000001</c:v>
                </c:pt>
                <c:pt idx="8244">
                  <c:v>-0.28638000000000002</c:v>
                </c:pt>
                <c:pt idx="8245">
                  <c:v>-0.28672799999999998</c:v>
                </c:pt>
                <c:pt idx="8246">
                  <c:v>-0.28701500000000002</c:v>
                </c:pt>
                <c:pt idx="8247">
                  <c:v>-0.28723399999999999</c:v>
                </c:pt>
                <c:pt idx="8248">
                  <c:v>-0.28737699999999999</c:v>
                </c:pt>
                <c:pt idx="8249">
                  <c:v>-0.287443</c:v>
                </c:pt>
                <c:pt idx="8250">
                  <c:v>-0.287437</c:v>
                </c:pt>
                <c:pt idx="8251">
                  <c:v>-0.28736800000000001</c:v>
                </c:pt>
                <c:pt idx="8252">
                  <c:v>-0.28723399999999999</c:v>
                </c:pt>
                <c:pt idx="8253">
                  <c:v>-0.28701700000000002</c:v>
                </c:pt>
                <c:pt idx="8254">
                  <c:v>-0.28669800000000001</c:v>
                </c:pt>
                <c:pt idx="8255">
                  <c:v>-0.286275</c:v>
                </c:pt>
                <c:pt idx="8256">
                  <c:v>-0.28575800000000001</c:v>
                </c:pt>
                <c:pt idx="8257">
                  <c:v>-0.285167</c:v>
                </c:pt>
                <c:pt idx="8258">
                  <c:v>-0.28451399999999999</c:v>
                </c:pt>
                <c:pt idx="8259">
                  <c:v>-0.28380699999999998</c:v>
                </c:pt>
                <c:pt idx="8260">
                  <c:v>-0.28304800000000002</c:v>
                </c:pt>
                <c:pt idx="8261">
                  <c:v>-0.28224100000000002</c:v>
                </c:pt>
                <c:pt idx="8262">
                  <c:v>-0.28138600000000002</c:v>
                </c:pt>
                <c:pt idx="8263">
                  <c:v>-0.28047899999999998</c:v>
                </c:pt>
                <c:pt idx="8264">
                  <c:v>-0.27951500000000001</c:v>
                </c:pt>
                <c:pt idx="8265">
                  <c:v>-0.27850200000000003</c:v>
                </c:pt>
                <c:pt idx="8266">
                  <c:v>-0.27744799999999997</c:v>
                </c:pt>
                <c:pt idx="8267">
                  <c:v>-0.27635399999999999</c:v>
                </c:pt>
                <c:pt idx="8268">
                  <c:v>-0.27522200000000002</c:v>
                </c:pt>
                <c:pt idx="8269">
                  <c:v>-0.27405499999999999</c:v>
                </c:pt>
                <c:pt idx="8270">
                  <c:v>-0.27284700000000001</c:v>
                </c:pt>
                <c:pt idx="8271">
                  <c:v>-0.27159</c:v>
                </c:pt>
                <c:pt idx="8272">
                  <c:v>-0.27027499999999999</c:v>
                </c:pt>
                <c:pt idx="8273">
                  <c:v>-0.26890199999999997</c:v>
                </c:pt>
                <c:pt idx="8274">
                  <c:v>-0.26747300000000002</c:v>
                </c:pt>
                <c:pt idx="8275">
                  <c:v>-0.26599400000000001</c:v>
                </c:pt>
                <c:pt idx="8276">
                  <c:v>-0.26446900000000001</c:v>
                </c:pt>
                <c:pt idx="8277">
                  <c:v>-0.26289600000000002</c:v>
                </c:pt>
                <c:pt idx="8278">
                  <c:v>-0.26127499999999998</c:v>
                </c:pt>
                <c:pt idx="8279">
                  <c:v>-0.25961499999999998</c:v>
                </c:pt>
                <c:pt idx="8280">
                  <c:v>-0.25792999999999999</c:v>
                </c:pt>
                <c:pt idx="8281">
                  <c:v>-0.25622</c:v>
                </c:pt>
                <c:pt idx="8282">
                  <c:v>-0.25447999999999998</c:v>
                </c:pt>
                <c:pt idx="8283">
                  <c:v>-0.25270900000000002</c:v>
                </c:pt>
                <c:pt idx="8284">
                  <c:v>-0.25091000000000002</c:v>
                </c:pt>
                <c:pt idx="8285">
                  <c:v>-0.249088</c:v>
                </c:pt>
                <c:pt idx="8286">
                  <c:v>-0.247248</c:v>
                </c:pt>
                <c:pt idx="8287">
                  <c:v>-0.24539800000000001</c:v>
                </c:pt>
                <c:pt idx="8288">
                  <c:v>-0.243535</c:v>
                </c:pt>
                <c:pt idx="8289">
                  <c:v>-0.24166299999999999</c:v>
                </c:pt>
                <c:pt idx="8290">
                  <c:v>-0.239786</c:v>
                </c:pt>
                <c:pt idx="8291">
                  <c:v>-0.23791399999999999</c:v>
                </c:pt>
                <c:pt idx="8292">
                  <c:v>-0.23604700000000001</c:v>
                </c:pt>
                <c:pt idx="8293">
                  <c:v>-0.23419200000000001</c:v>
                </c:pt>
                <c:pt idx="8294">
                  <c:v>-0.23236100000000001</c:v>
                </c:pt>
                <c:pt idx="8295">
                  <c:v>-0.23055800000000001</c:v>
                </c:pt>
                <c:pt idx="8296">
                  <c:v>-0.22878200000000001</c:v>
                </c:pt>
                <c:pt idx="8297">
                  <c:v>-0.22704199999999999</c:v>
                </c:pt>
                <c:pt idx="8298">
                  <c:v>-0.22534499999999999</c:v>
                </c:pt>
                <c:pt idx="8299">
                  <c:v>-0.223693</c:v>
                </c:pt>
                <c:pt idx="8300">
                  <c:v>-0.22207499999999999</c:v>
                </c:pt>
                <c:pt idx="8301">
                  <c:v>-0.22048699999999999</c:v>
                </c:pt>
                <c:pt idx="8302">
                  <c:v>-0.21893899999999999</c:v>
                </c:pt>
                <c:pt idx="8303">
                  <c:v>-0.21743799999999999</c:v>
                </c:pt>
                <c:pt idx="8304">
                  <c:v>-0.21598000000000001</c:v>
                </c:pt>
                <c:pt idx="8305">
                  <c:v>-0.214559</c:v>
                </c:pt>
                <c:pt idx="8306">
                  <c:v>-0.213169</c:v>
                </c:pt>
                <c:pt idx="8307">
                  <c:v>-0.21180399999999999</c:v>
                </c:pt>
                <c:pt idx="8308">
                  <c:v>-0.21046200000000001</c:v>
                </c:pt>
                <c:pt idx="8309">
                  <c:v>-0.20915400000000001</c:v>
                </c:pt>
                <c:pt idx="8310">
                  <c:v>-0.207903</c:v>
                </c:pt>
                <c:pt idx="8311">
                  <c:v>-0.20671800000000001</c:v>
                </c:pt>
                <c:pt idx="8312">
                  <c:v>-0.205598</c:v>
                </c:pt>
                <c:pt idx="8313">
                  <c:v>-0.20452799999999999</c:v>
                </c:pt>
                <c:pt idx="8314">
                  <c:v>-0.20349999999999999</c:v>
                </c:pt>
                <c:pt idx="8315">
                  <c:v>-0.202515</c:v>
                </c:pt>
                <c:pt idx="8316">
                  <c:v>-0.20158100000000001</c:v>
                </c:pt>
                <c:pt idx="8317">
                  <c:v>-0.20069699999999999</c:v>
                </c:pt>
                <c:pt idx="8318">
                  <c:v>-0.19986200000000001</c:v>
                </c:pt>
                <c:pt idx="8319">
                  <c:v>-0.19908999999999999</c:v>
                </c:pt>
                <c:pt idx="8320">
                  <c:v>-0.19839100000000001</c:v>
                </c:pt>
                <c:pt idx="8321">
                  <c:v>-0.19777700000000001</c:v>
                </c:pt>
                <c:pt idx="8322">
                  <c:v>-0.197246</c:v>
                </c:pt>
                <c:pt idx="8323">
                  <c:v>-0.19679099999999999</c:v>
                </c:pt>
                <c:pt idx="8324">
                  <c:v>-0.196406</c:v>
                </c:pt>
                <c:pt idx="8325">
                  <c:v>-0.19609299999999999</c:v>
                </c:pt>
                <c:pt idx="8326">
                  <c:v>-0.19585900000000001</c:v>
                </c:pt>
                <c:pt idx="8327">
                  <c:v>-0.19570599999999999</c:v>
                </c:pt>
                <c:pt idx="8328">
                  <c:v>-0.195634</c:v>
                </c:pt>
                <c:pt idx="8329">
                  <c:v>-0.19564000000000001</c:v>
                </c:pt>
                <c:pt idx="8330">
                  <c:v>-0.19572500000000001</c:v>
                </c:pt>
                <c:pt idx="8331">
                  <c:v>-0.195883</c:v>
                </c:pt>
                <c:pt idx="8332">
                  <c:v>-0.19611000000000001</c:v>
                </c:pt>
                <c:pt idx="8333">
                  <c:v>-0.19640099999999999</c:v>
                </c:pt>
                <c:pt idx="8334">
                  <c:v>-0.196745</c:v>
                </c:pt>
                <c:pt idx="8335">
                  <c:v>-0.19713700000000001</c:v>
                </c:pt>
                <c:pt idx="8336">
                  <c:v>-0.197573</c:v>
                </c:pt>
                <c:pt idx="8337">
                  <c:v>-0.19805600000000001</c:v>
                </c:pt>
                <c:pt idx="8338">
                  <c:v>-0.19859599999999999</c:v>
                </c:pt>
                <c:pt idx="8339">
                  <c:v>-0.19920299999999999</c:v>
                </c:pt>
                <c:pt idx="8340">
                  <c:v>-0.199877</c:v>
                </c:pt>
                <c:pt idx="8341">
                  <c:v>-0.200602</c:v>
                </c:pt>
                <c:pt idx="8342">
                  <c:v>-0.20136599999999999</c:v>
                </c:pt>
                <c:pt idx="8343">
                  <c:v>-0.20216799999999999</c:v>
                </c:pt>
                <c:pt idx="8344">
                  <c:v>-0.203012</c:v>
                </c:pt>
                <c:pt idx="8345">
                  <c:v>-0.203901</c:v>
                </c:pt>
                <c:pt idx="8346">
                  <c:v>-0.20483399999999999</c:v>
                </c:pt>
                <c:pt idx="8347">
                  <c:v>-0.20580899999999999</c:v>
                </c:pt>
                <c:pt idx="8348">
                  <c:v>-0.20682500000000001</c:v>
                </c:pt>
                <c:pt idx="8349">
                  <c:v>-0.20787900000000001</c:v>
                </c:pt>
                <c:pt idx="8350">
                  <c:v>-0.20897199999999999</c:v>
                </c:pt>
                <c:pt idx="8351">
                  <c:v>-0.21010400000000001</c:v>
                </c:pt>
                <c:pt idx="8352">
                  <c:v>-0.21126900000000001</c:v>
                </c:pt>
                <c:pt idx="8353">
                  <c:v>-0.21246899999999999</c:v>
                </c:pt>
                <c:pt idx="8354">
                  <c:v>-0.21370900000000001</c:v>
                </c:pt>
                <c:pt idx="8355">
                  <c:v>-0.21498999999999999</c:v>
                </c:pt>
                <c:pt idx="8356">
                  <c:v>-0.21629999999999999</c:v>
                </c:pt>
                <c:pt idx="8357">
                  <c:v>-0.21762500000000001</c:v>
                </c:pt>
                <c:pt idx="8358">
                  <c:v>-0.21895700000000001</c:v>
                </c:pt>
                <c:pt idx="8359">
                  <c:v>-0.22029399999999999</c:v>
                </c:pt>
                <c:pt idx="8360">
                  <c:v>-0.221641</c:v>
                </c:pt>
                <c:pt idx="8361">
                  <c:v>-0.222997</c:v>
                </c:pt>
                <c:pt idx="8362">
                  <c:v>-0.22436300000000001</c:v>
                </c:pt>
                <c:pt idx="8363">
                  <c:v>-0.22573499999999999</c:v>
                </c:pt>
                <c:pt idx="8364">
                  <c:v>-0.227108</c:v>
                </c:pt>
                <c:pt idx="8365">
                  <c:v>-0.22847300000000001</c:v>
                </c:pt>
                <c:pt idx="8366">
                  <c:v>-0.229821</c:v>
                </c:pt>
                <c:pt idx="8367">
                  <c:v>-0.23114499999999999</c:v>
                </c:pt>
                <c:pt idx="8368">
                  <c:v>-0.23243900000000001</c:v>
                </c:pt>
                <c:pt idx="8369">
                  <c:v>-0.23369799999999999</c:v>
                </c:pt>
                <c:pt idx="8370">
                  <c:v>-0.23492399999999999</c:v>
                </c:pt>
                <c:pt idx="8371">
                  <c:v>-0.236124</c:v>
                </c:pt>
                <c:pt idx="8372">
                  <c:v>-0.23730299999999999</c:v>
                </c:pt>
                <c:pt idx="8373">
                  <c:v>-0.238459</c:v>
                </c:pt>
                <c:pt idx="8374">
                  <c:v>-0.239591</c:v>
                </c:pt>
                <c:pt idx="8375">
                  <c:v>-0.240698</c:v>
                </c:pt>
                <c:pt idx="8376">
                  <c:v>-0.24177499999999999</c:v>
                </c:pt>
                <c:pt idx="8377">
                  <c:v>-0.24282100000000001</c:v>
                </c:pt>
                <c:pt idx="8378">
                  <c:v>-0.24382999999999999</c:v>
                </c:pt>
                <c:pt idx="8379">
                  <c:v>-0.24480499999999999</c:v>
                </c:pt>
                <c:pt idx="8380">
                  <c:v>-0.245755</c:v>
                </c:pt>
                <c:pt idx="8381">
                  <c:v>-0.24667900000000001</c:v>
                </c:pt>
                <c:pt idx="8382">
                  <c:v>-0.24757299999999999</c:v>
                </c:pt>
                <c:pt idx="8383">
                  <c:v>-0.24843199999999999</c:v>
                </c:pt>
                <c:pt idx="8384">
                  <c:v>-0.24925600000000001</c:v>
                </c:pt>
                <c:pt idx="8385">
                  <c:v>-0.25003999999999998</c:v>
                </c:pt>
                <c:pt idx="8386">
                  <c:v>-0.25078</c:v>
                </c:pt>
                <c:pt idx="8387">
                  <c:v>-0.25148100000000001</c:v>
                </c:pt>
                <c:pt idx="8388">
                  <c:v>-0.25214300000000001</c:v>
                </c:pt>
                <c:pt idx="8389">
                  <c:v>-0.25276199999999999</c:v>
                </c:pt>
                <c:pt idx="8390">
                  <c:v>-0.25333299999999997</c:v>
                </c:pt>
                <c:pt idx="8391">
                  <c:v>-0.25385600000000003</c:v>
                </c:pt>
                <c:pt idx="8392">
                  <c:v>-0.25433099999999997</c:v>
                </c:pt>
                <c:pt idx="8393">
                  <c:v>-0.25475500000000001</c:v>
                </c:pt>
                <c:pt idx="8394">
                  <c:v>-0.25512600000000002</c:v>
                </c:pt>
                <c:pt idx="8395">
                  <c:v>-0.25544899999999998</c:v>
                </c:pt>
                <c:pt idx="8396">
                  <c:v>-0.25572299999999998</c:v>
                </c:pt>
                <c:pt idx="8397">
                  <c:v>-0.25595000000000001</c:v>
                </c:pt>
                <c:pt idx="8398">
                  <c:v>-0.25612600000000002</c:v>
                </c:pt>
                <c:pt idx="8399">
                  <c:v>-0.25624999999999998</c:v>
                </c:pt>
                <c:pt idx="8400">
                  <c:v>-0.25631599999999999</c:v>
                </c:pt>
                <c:pt idx="8401">
                  <c:v>-0.25632199999999999</c:v>
                </c:pt>
                <c:pt idx="8402">
                  <c:v>-0.25627499999999998</c:v>
                </c:pt>
                <c:pt idx="8403">
                  <c:v>-0.25618600000000002</c:v>
                </c:pt>
                <c:pt idx="8404">
                  <c:v>-0.25606000000000001</c:v>
                </c:pt>
                <c:pt idx="8405">
                  <c:v>-0.25589699999999999</c:v>
                </c:pt>
                <c:pt idx="8406">
                  <c:v>-0.255691</c:v>
                </c:pt>
                <c:pt idx="8407">
                  <c:v>-0.25545299999999999</c:v>
                </c:pt>
                <c:pt idx="8408">
                  <c:v>-0.255185</c:v>
                </c:pt>
                <c:pt idx="8409">
                  <c:v>-0.25483899999999998</c:v>
                </c:pt>
                <c:pt idx="8410">
                  <c:v>-0.254382</c:v>
                </c:pt>
                <c:pt idx="8411">
                  <c:v>-0.25386799999999998</c:v>
                </c:pt>
                <c:pt idx="8412">
                  <c:v>-0.25333899999999998</c:v>
                </c:pt>
                <c:pt idx="8413">
                  <c:v>-0.25276700000000002</c:v>
                </c:pt>
                <c:pt idx="8414">
                  <c:v>-0.25214399999999998</c:v>
                </c:pt>
                <c:pt idx="8415">
                  <c:v>-0.25149199999999999</c:v>
                </c:pt>
                <c:pt idx="8416">
                  <c:v>-0.25082100000000002</c:v>
                </c:pt>
                <c:pt idx="8417">
                  <c:v>-0.25012800000000002</c:v>
                </c:pt>
                <c:pt idx="8418">
                  <c:v>-0.24940899999999999</c:v>
                </c:pt>
                <c:pt idx="8419">
                  <c:v>-0.248663</c:v>
                </c:pt>
                <c:pt idx="8420">
                  <c:v>-0.24789</c:v>
                </c:pt>
                <c:pt idx="8421">
                  <c:v>-0.24709400000000001</c:v>
                </c:pt>
                <c:pt idx="8422">
                  <c:v>-0.246279</c:v>
                </c:pt>
                <c:pt idx="8423">
                  <c:v>-0.245448</c:v>
                </c:pt>
                <c:pt idx="8424">
                  <c:v>-0.24460100000000001</c:v>
                </c:pt>
                <c:pt idx="8425">
                  <c:v>-0.24373800000000001</c:v>
                </c:pt>
                <c:pt idx="8426">
                  <c:v>-0.24285999999999999</c:v>
                </c:pt>
                <c:pt idx="8427">
                  <c:v>-0.24197199999999999</c:v>
                </c:pt>
                <c:pt idx="8428">
                  <c:v>-0.24107999999999999</c:v>
                </c:pt>
                <c:pt idx="8429">
                  <c:v>-0.24018500000000001</c:v>
                </c:pt>
                <c:pt idx="8430">
                  <c:v>-0.239288</c:v>
                </c:pt>
                <c:pt idx="8431">
                  <c:v>-0.238395</c:v>
                </c:pt>
                <c:pt idx="8432">
                  <c:v>-0.237509</c:v>
                </c:pt>
                <c:pt idx="8433">
                  <c:v>-0.236628</c:v>
                </c:pt>
                <c:pt idx="8434">
                  <c:v>-0.23574899999999999</c:v>
                </c:pt>
                <c:pt idx="8435">
                  <c:v>-0.234872</c:v>
                </c:pt>
                <c:pt idx="8436">
                  <c:v>-0.23400099999999999</c:v>
                </c:pt>
                <c:pt idx="8437">
                  <c:v>-0.23313999999999999</c:v>
                </c:pt>
                <c:pt idx="8438">
                  <c:v>-0.232289</c:v>
                </c:pt>
                <c:pt idx="8439">
                  <c:v>-0.23144899999999999</c:v>
                </c:pt>
                <c:pt idx="8440">
                  <c:v>-0.230625</c:v>
                </c:pt>
                <c:pt idx="8441">
                  <c:v>-0.229822</c:v>
                </c:pt>
                <c:pt idx="8442">
                  <c:v>-0.22903699999999999</c:v>
                </c:pt>
                <c:pt idx="8443">
                  <c:v>-0.22826199999999999</c:v>
                </c:pt>
                <c:pt idx="8444">
                  <c:v>-0.22749</c:v>
                </c:pt>
                <c:pt idx="8445">
                  <c:v>-0.226717</c:v>
                </c:pt>
                <c:pt idx="8446">
                  <c:v>-0.22595000000000001</c:v>
                </c:pt>
                <c:pt idx="8447">
                  <c:v>-0.22520100000000001</c:v>
                </c:pt>
                <c:pt idx="8448">
                  <c:v>-0.22448399999999999</c:v>
                </c:pt>
                <c:pt idx="8449">
                  <c:v>-0.2238</c:v>
                </c:pt>
                <c:pt idx="8450">
                  <c:v>-0.22314100000000001</c:v>
                </c:pt>
                <c:pt idx="8451">
                  <c:v>-0.222494</c:v>
                </c:pt>
                <c:pt idx="8452">
                  <c:v>-0.22185099999999999</c:v>
                </c:pt>
                <c:pt idx="8453">
                  <c:v>-0.22121199999999999</c:v>
                </c:pt>
                <c:pt idx="8454">
                  <c:v>-0.22057399999999999</c:v>
                </c:pt>
                <c:pt idx="8455">
                  <c:v>-0.21993599999999999</c:v>
                </c:pt>
                <c:pt idx="8456">
                  <c:v>-0.219302</c:v>
                </c:pt>
                <c:pt idx="8457">
                  <c:v>-0.21868099999999999</c:v>
                </c:pt>
                <c:pt idx="8458">
                  <c:v>-0.21807099999999999</c:v>
                </c:pt>
                <c:pt idx="8459">
                  <c:v>-0.217475</c:v>
                </c:pt>
                <c:pt idx="8460">
                  <c:v>-0.216894</c:v>
                </c:pt>
                <c:pt idx="8461">
                  <c:v>-0.21632999999999999</c:v>
                </c:pt>
                <c:pt idx="8462">
                  <c:v>-0.21578700000000001</c:v>
                </c:pt>
                <c:pt idx="8463">
                  <c:v>-0.21527299999999999</c:v>
                </c:pt>
                <c:pt idx="8464">
                  <c:v>-0.21479200000000001</c:v>
                </c:pt>
                <c:pt idx="8465">
                  <c:v>-0.21434300000000001</c:v>
                </c:pt>
                <c:pt idx="8466">
                  <c:v>-0.213922</c:v>
                </c:pt>
                <c:pt idx="8467">
                  <c:v>-0.213531</c:v>
                </c:pt>
                <c:pt idx="8468">
                  <c:v>-0.213168</c:v>
                </c:pt>
                <c:pt idx="8469">
                  <c:v>-0.21282599999999999</c:v>
                </c:pt>
                <c:pt idx="8470">
                  <c:v>-0.21249199999999999</c:v>
                </c:pt>
                <c:pt idx="8471">
                  <c:v>-0.21215899999999999</c:v>
                </c:pt>
                <c:pt idx="8472">
                  <c:v>-0.21182300000000001</c:v>
                </c:pt>
                <c:pt idx="8473">
                  <c:v>-0.211483</c:v>
                </c:pt>
                <c:pt idx="8474">
                  <c:v>-0.211145</c:v>
                </c:pt>
                <c:pt idx="8475">
                  <c:v>-0.210809</c:v>
                </c:pt>
                <c:pt idx="8476">
                  <c:v>-0.21046999999999999</c:v>
                </c:pt>
                <c:pt idx="8477">
                  <c:v>-0.210121</c:v>
                </c:pt>
                <c:pt idx="8478">
                  <c:v>-0.209755</c:v>
                </c:pt>
                <c:pt idx="8479">
                  <c:v>-0.209367</c:v>
                </c:pt>
                <c:pt idx="8480">
                  <c:v>-0.20896600000000001</c:v>
                </c:pt>
                <c:pt idx="8481">
                  <c:v>-0.208566</c:v>
                </c:pt>
                <c:pt idx="8482">
                  <c:v>-0.208178</c:v>
                </c:pt>
                <c:pt idx="8483">
                  <c:v>-0.20780100000000001</c:v>
                </c:pt>
                <c:pt idx="8484">
                  <c:v>-0.20743</c:v>
                </c:pt>
                <c:pt idx="8485">
                  <c:v>-0.20707100000000001</c:v>
                </c:pt>
                <c:pt idx="8486">
                  <c:v>-0.206729</c:v>
                </c:pt>
                <c:pt idx="8487">
                  <c:v>-0.206404</c:v>
                </c:pt>
                <c:pt idx="8488">
                  <c:v>-0.206094</c:v>
                </c:pt>
                <c:pt idx="8489">
                  <c:v>-0.20579500000000001</c:v>
                </c:pt>
                <c:pt idx="8490">
                  <c:v>-0.20550599999999999</c:v>
                </c:pt>
                <c:pt idx="8491">
                  <c:v>-0.20522399999999999</c:v>
                </c:pt>
                <c:pt idx="8492">
                  <c:v>-0.20494899999999999</c:v>
                </c:pt>
                <c:pt idx="8493">
                  <c:v>-0.204677</c:v>
                </c:pt>
                <c:pt idx="8494">
                  <c:v>-0.204406</c:v>
                </c:pt>
                <c:pt idx="8495">
                  <c:v>-0.20414099999999999</c:v>
                </c:pt>
                <c:pt idx="8496">
                  <c:v>-0.20386499999999999</c:v>
                </c:pt>
                <c:pt idx="8497">
                  <c:v>-0.20352200000000001</c:v>
                </c:pt>
                <c:pt idx="8498">
                  <c:v>-0.20311999999999999</c:v>
                </c:pt>
                <c:pt idx="8499">
                  <c:v>-0.20272999999999999</c:v>
                </c:pt>
                <c:pt idx="8500">
                  <c:v>-0.20235500000000001</c:v>
                </c:pt>
                <c:pt idx="8501">
                  <c:v>-0.20196500000000001</c:v>
                </c:pt>
                <c:pt idx="8502">
                  <c:v>-0.20156299999999999</c:v>
                </c:pt>
                <c:pt idx="8503">
                  <c:v>-0.201158</c:v>
                </c:pt>
                <c:pt idx="8504">
                  <c:v>-0.20074900000000001</c:v>
                </c:pt>
                <c:pt idx="8505">
                  <c:v>-0.20033100000000001</c:v>
                </c:pt>
                <c:pt idx="8506">
                  <c:v>-0.19989699999999999</c:v>
                </c:pt>
                <c:pt idx="8507">
                  <c:v>-0.19944000000000001</c:v>
                </c:pt>
                <c:pt idx="8508">
                  <c:v>-0.198963</c:v>
                </c:pt>
                <c:pt idx="8509">
                  <c:v>-0.19847300000000001</c:v>
                </c:pt>
                <c:pt idx="8510">
                  <c:v>-0.19797400000000001</c:v>
                </c:pt>
                <c:pt idx="8511">
                  <c:v>-0.197467</c:v>
                </c:pt>
                <c:pt idx="8512">
                  <c:v>-0.19695299999999999</c:v>
                </c:pt>
                <c:pt idx="8513">
                  <c:v>-0.196435</c:v>
                </c:pt>
                <c:pt idx="8514">
                  <c:v>-0.19591600000000001</c:v>
                </c:pt>
                <c:pt idx="8515">
                  <c:v>-0.19540299999999999</c:v>
                </c:pt>
                <c:pt idx="8516">
                  <c:v>-0.19490299999999999</c:v>
                </c:pt>
                <c:pt idx="8517">
                  <c:v>-0.19441600000000001</c:v>
                </c:pt>
                <c:pt idx="8518">
                  <c:v>-0.193939</c:v>
                </c:pt>
                <c:pt idx="8519">
                  <c:v>-0.193467</c:v>
                </c:pt>
                <c:pt idx="8520">
                  <c:v>-0.192998</c:v>
                </c:pt>
                <c:pt idx="8521">
                  <c:v>-0.192528</c:v>
                </c:pt>
                <c:pt idx="8522">
                  <c:v>-0.19206100000000001</c:v>
                </c:pt>
                <c:pt idx="8523">
                  <c:v>-0.19159799999999999</c:v>
                </c:pt>
                <c:pt idx="8524">
                  <c:v>-0.191136</c:v>
                </c:pt>
                <c:pt idx="8525">
                  <c:v>-0.19067200000000001</c:v>
                </c:pt>
                <c:pt idx="8526">
                  <c:v>-0.19020000000000001</c:v>
                </c:pt>
                <c:pt idx="8527">
                  <c:v>-0.189718</c:v>
                </c:pt>
                <c:pt idx="8528">
                  <c:v>-0.189222</c:v>
                </c:pt>
                <c:pt idx="8529">
                  <c:v>-0.18870700000000001</c:v>
                </c:pt>
                <c:pt idx="8530">
                  <c:v>-0.188168</c:v>
                </c:pt>
                <c:pt idx="8531">
                  <c:v>-0.18760599999999999</c:v>
                </c:pt>
                <c:pt idx="8532">
                  <c:v>-0.18701999999999999</c:v>
                </c:pt>
                <c:pt idx="8533">
                  <c:v>-0.18640699999999999</c:v>
                </c:pt>
                <c:pt idx="8534">
                  <c:v>-0.18576899999999999</c:v>
                </c:pt>
                <c:pt idx="8535">
                  <c:v>-0.18510599999999999</c:v>
                </c:pt>
                <c:pt idx="8536">
                  <c:v>-0.184422</c:v>
                </c:pt>
                <c:pt idx="8537">
                  <c:v>-0.18371599999999999</c:v>
                </c:pt>
                <c:pt idx="8538">
                  <c:v>-0.18298600000000001</c:v>
                </c:pt>
                <c:pt idx="8539">
                  <c:v>-0.18223200000000001</c:v>
                </c:pt>
                <c:pt idx="8540">
                  <c:v>-0.181454</c:v>
                </c:pt>
                <c:pt idx="8541">
                  <c:v>-0.18065700000000001</c:v>
                </c:pt>
                <c:pt idx="8542">
                  <c:v>-0.179845</c:v>
                </c:pt>
                <c:pt idx="8543">
                  <c:v>-0.17901700000000001</c:v>
                </c:pt>
                <c:pt idx="8544">
                  <c:v>-0.178174</c:v>
                </c:pt>
                <c:pt idx="8545">
                  <c:v>-0.177319</c:v>
                </c:pt>
                <c:pt idx="8546">
                  <c:v>-0.17645</c:v>
                </c:pt>
                <c:pt idx="8547">
                  <c:v>-0.175564</c:v>
                </c:pt>
                <c:pt idx="8548">
                  <c:v>-0.17466300000000001</c:v>
                </c:pt>
                <c:pt idx="8549">
                  <c:v>-0.17375099999999999</c:v>
                </c:pt>
                <c:pt idx="8550">
                  <c:v>-0.17283499999999999</c:v>
                </c:pt>
                <c:pt idx="8551">
                  <c:v>-0.17191999999999999</c:v>
                </c:pt>
                <c:pt idx="8552">
                  <c:v>-0.17100399999999999</c:v>
                </c:pt>
                <c:pt idx="8553">
                  <c:v>-0.17008899999999999</c:v>
                </c:pt>
                <c:pt idx="8554">
                  <c:v>-0.16917299999999999</c:v>
                </c:pt>
                <c:pt idx="8555">
                  <c:v>-0.16825399999999999</c:v>
                </c:pt>
                <c:pt idx="8556">
                  <c:v>-0.167326</c:v>
                </c:pt>
                <c:pt idx="8557">
                  <c:v>-0.16638800000000001</c:v>
                </c:pt>
                <c:pt idx="8558">
                  <c:v>-0.16544</c:v>
                </c:pt>
                <c:pt idx="8559">
                  <c:v>-0.16448599999999999</c:v>
                </c:pt>
                <c:pt idx="8560">
                  <c:v>-0.16352900000000001</c:v>
                </c:pt>
                <c:pt idx="8561">
                  <c:v>-0.16257199999999999</c:v>
                </c:pt>
                <c:pt idx="8562">
                  <c:v>-0.16161200000000001</c:v>
                </c:pt>
                <c:pt idx="8563">
                  <c:v>-0.16064500000000001</c:v>
                </c:pt>
                <c:pt idx="8564">
                  <c:v>-0.159668</c:v>
                </c:pt>
                <c:pt idx="8565">
                  <c:v>-0.15868499999999999</c:v>
                </c:pt>
                <c:pt idx="8566">
                  <c:v>-0.15770400000000001</c:v>
                </c:pt>
                <c:pt idx="8567">
                  <c:v>-0.15673000000000001</c:v>
                </c:pt>
                <c:pt idx="8568">
                  <c:v>-0.15576599999999999</c:v>
                </c:pt>
                <c:pt idx="8569">
                  <c:v>-0.15482099999999999</c:v>
                </c:pt>
                <c:pt idx="8570">
                  <c:v>-0.15389900000000001</c:v>
                </c:pt>
                <c:pt idx="8571">
                  <c:v>-0.15299299999999999</c:v>
                </c:pt>
                <c:pt idx="8572">
                  <c:v>-0.15209300000000001</c:v>
                </c:pt>
                <c:pt idx="8573">
                  <c:v>-0.151202</c:v>
                </c:pt>
                <c:pt idx="8574">
                  <c:v>-0.15032899999999999</c:v>
                </c:pt>
                <c:pt idx="8575">
                  <c:v>-0.149482</c:v>
                </c:pt>
                <c:pt idx="8576">
                  <c:v>-0.14865900000000001</c:v>
                </c:pt>
                <c:pt idx="8577">
                  <c:v>-0.14785499999999999</c:v>
                </c:pt>
                <c:pt idx="8578">
                  <c:v>-0.14706900000000001</c:v>
                </c:pt>
                <c:pt idx="8579">
                  <c:v>-0.14630199999999999</c:v>
                </c:pt>
                <c:pt idx="8580">
                  <c:v>-0.14555399999999999</c:v>
                </c:pt>
                <c:pt idx="8581">
                  <c:v>-0.144819</c:v>
                </c:pt>
                <c:pt idx="8582">
                  <c:v>-0.144096</c:v>
                </c:pt>
                <c:pt idx="8583">
                  <c:v>-0.14338699999999999</c:v>
                </c:pt>
                <c:pt idx="8584">
                  <c:v>-0.14269299999999999</c:v>
                </c:pt>
                <c:pt idx="8585">
                  <c:v>-0.14201900000000001</c:v>
                </c:pt>
                <c:pt idx="8586">
                  <c:v>-0.14136699999999999</c:v>
                </c:pt>
                <c:pt idx="8587">
                  <c:v>-0.14074</c:v>
                </c:pt>
                <c:pt idx="8588">
                  <c:v>-0.14013900000000001</c:v>
                </c:pt>
                <c:pt idx="8589">
                  <c:v>-0.13956499999999999</c:v>
                </c:pt>
                <c:pt idx="8590">
                  <c:v>-0.139013</c:v>
                </c:pt>
                <c:pt idx="8591">
                  <c:v>-0.13847899999999999</c:v>
                </c:pt>
                <c:pt idx="8592">
                  <c:v>-0.137961</c:v>
                </c:pt>
                <c:pt idx="8593">
                  <c:v>-0.137457</c:v>
                </c:pt>
                <c:pt idx="8594">
                  <c:v>-0.13696800000000001</c:v>
                </c:pt>
                <c:pt idx="8595">
                  <c:v>-0.13649500000000001</c:v>
                </c:pt>
                <c:pt idx="8596">
                  <c:v>-0.136042</c:v>
                </c:pt>
                <c:pt idx="8597">
                  <c:v>-0.13561300000000001</c:v>
                </c:pt>
                <c:pt idx="8598">
                  <c:v>-0.135209</c:v>
                </c:pt>
                <c:pt idx="8599">
                  <c:v>-0.13483300000000001</c:v>
                </c:pt>
                <c:pt idx="8600">
                  <c:v>-0.134489</c:v>
                </c:pt>
                <c:pt idx="8601">
                  <c:v>-0.13417699999999999</c:v>
                </c:pt>
                <c:pt idx="8602">
                  <c:v>-0.13389499999999999</c:v>
                </c:pt>
                <c:pt idx="8603">
                  <c:v>-0.13363900000000001</c:v>
                </c:pt>
                <c:pt idx="8604">
                  <c:v>-0.133409</c:v>
                </c:pt>
                <c:pt idx="8605">
                  <c:v>-0.13320499999999999</c:v>
                </c:pt>
                <c:pt idx="8606">
                  <c:v>-0.13302600000000001</c:v>
                </c:pt>
                <c:pt idx="8607">
                  <c:v>-0.13286500000000001</c:v>
                </c:pt>
                <c:pt idx="8608">
                  <c:v>-0.132717</c:v>
                </c:pt>
                <c:pt idx="8609">
                  <c:v>-0.13258</c:v>
                </c:pt>
                <c:pt idx="8610">
                  <c:v>-0.13245100000000001</c:v>
                </c:pt>
                <c:pt idx="8611">
                  <c:v>-0.13233</c:v>
                </c:pt>
                <c:pt idx="8612">
                  <c:v>-0.132218</c:v>
                </c:pt>
                <c:pt idx="8613">
                  <c:v>-0.13211600000000001</c:v>
                </c:pt>
                <c:pt idx="8614">
                  <c:v>-0.132021</c:v>
                </c:pt>
                <c:pt idx="8615">
                  <c:v>-0.13192899999999999</c:v>
                </c:pt>
                <c:pt idx="8616">
                  <c:v>-0.13184399999999999</c:v>
                </c:pt>
                <c:pt idx="8617">
                  <c:v>-0.131769</c:v>
                </c:pt>
                <c:pt idx="8618">
                  <c:v>-0.13170799999999999</c:v>
                </c:pt>
                <c:pt idx="8619">
                  <c:v>-0.131662</c:v>
                </c:pt>
                <c:pt idx="8620">
                  <c:v>-0.13162599999999999</c:v>
                </c:pt>
                <c:pt idx="8621">
                  <c:v>-0.13159999999999999</c:v>
                </c:pt>
                <c:pt idx="8622">
                  <c:v>-0.13158600000000001</c:v>
                </c:pt>
                <c:pt idx="8623">
                  <c:v>-0.13158600000000001</c:v>
                </c:pt>
                <c:pt idx="8624">
                  <c:v>-0.13159499999999999</c:v>
                </c:pt>
                <c:pt idx="8625">
                  <c:v>-0.13161</c:v>
                </c:pt>
                <c:pt idx="8626">
                  <c:v>-0.131634</c:v>
                </c:pt>
                <c:pt idx="8627">
                  <c:v>-0.13166800000000001</c:v>
                </c:pt>
                <c:pt idx="8628">
                  <c:v>-0.131713</c:v>
                </c:pt>
                <c:pt idx="8629">
                  <c:v>-0.131767</c:v>
                </c:pt>
                <c:pt idx="8630">
                  <c:v>-0.131829</c:v>
                </c:pt>
                <c:pt idx="8631">
                  <c:v>-0.13189600000000001</c:v>
                </c:pt>
                <c:pt idx="8632">
                  <c:v>-0.13197300000000001</c:v>
                </c:pt>
                <c:pt idx="8633">
                  <c:v>-0.13206000000000001</c:v>
                </c:pt>
                <c:pt idx="8634">
                  <c:v>-0.13211600000000001</c:v>
                </c:pt>
                <c:pt idx="8635">
                  <c:v>-0.132106</c:v>
                </c:pt>
                <c:pt idx="8636">
                  <c:v>-0.132073</c:v>
                </c:pt>
                <c:pt idx="8637">
                  <c:v>-0.132048</c:v>
                </c:pt>
                <c:pt idx="8638">
                  <c:v>-0.13200300000000001</c:v>
                </c:pt>
                <c:pt idx="8639">
                  <c:v>-0.13192799999999999</c:v>
                </c:pt>
                <c:pt idx="8640">
                  <c:v>-0.13184199999999999</c:v>
                </c:pt>
                <c:pt idx="8641">
                  <c:v>-0.13175000000000001</c:v>
                </c:pt>
                <c:pt idx="8642">
                  <c:v>-0.13164899999999999</c:v>
                </c:pt>
                <c:pt idx="8643">
                  <c:v>-0.13153100000000001</c:v>
                </c:pt>
                <c:pt idx="8644">
                  <c:v>-0.13139100000000001</c:v>
                </c:pt>
                <c:pt idx="8645">
                  <c:v>-0.13122700000000001</c:v>
                </c:pt>
                <c:pt idx="8646">
                  <c:v>-0.13104099999999999</c:v>
                </c:pt>
                <c:pt idx="8647">
                  <c:v>-0.130833</c:v>
                </c:pt>
                <c:pt idx="8648">
                  <c:v>-0.130606</c:v>
                </c:pt>
                <c:pt idx="8649">
                  <c:v>-0.130359</c:v>
                </c:pt>
                <c:pt idx="8650">
                  <c:v>-0.13009499999999999</c:v>
                </c:pt>
                <c:pt idx="8651">
                  <c:v>-0.12981699999999999</c:v>
                </c:pt>
                <c:pt idx="8652">
                  <c:v>-0.129527</c:v>
                </c:pt>
                <c:pt idx="8653">
                  <c:v>-0.12922800000000001</c:v>
                </c:pt>
                <c:pt idx="8654">
                  <c:v>-0.12892200000000001</c:v>
                </c:pt>
                <c:pt idx="8655">
                  <c:v>-0.128606</c:v>
                </c:pt>
                <c:pt idx="8656">
                  <c:v>-0.128279</c:v>
                </c:pt>
                <c:pt idx="8657">
                  <c:v>-0.12793599999999999</c:v>
                </c:pt>
                <c:pt idx="8658">
                  <c:v>-0.127578</c:v>
                </c:pt>
                <c:pt idx="8659">
                  <c:v>-0.12720200000000001</c:v>
                </c:pt>
                <c:pt idx="8660">
                  <c:v>-0.126807</c:v>
                </c:pt>
                <c:pt idx="8661">
                  <c:v>-0.126388</c:v>
                </c:pt>
                <c:pt idx="8662">
                  <c:v>-0.125945</c:v>
                </c:pt>
                <c:pt idx="8663">
                  <c:v>-0.125476</c:v>
                </c:pt>
                <c:pt idx="8664">
                  <c:v>-0.124977</c:v>
                </c:pt>
                <c:pt idx="8665">
                  <c:v>-0.124446</c:v>
                </c:pt>
                <c:pt idx="8666">
                  <c:v>-0.12388299999999999</c:v>
                </c:pt>
                <c:pt idx="8667">
                  <c:v>-0.12328699999999999</c:v>
                </c:pt>
                <c:pt idx="8668">
                  <c:v>-0.122657</c:v>
                </c:pt>
                <c:pt idx="8669">
                  <c:v>-0.12199400000000001</c:v>
                </c:pt>
                <c:pt idx="8670">
                  <c:v>-0.12130000000000001</c:v>
                </c:pt>
                <c:pt idx="8671">
                  <c:v>-0.120576</c:v>
                </c:pt>
                <c:pt idx="8672">
                  <c:v>-0.119824</c:v>
                </c:pt>
                <c:pt idx="8673">
                  <c:v>-0.119044</c:v>
                </c:pt>
                <c:pt idx="8674">
                  <c:v>-0.11823400000000001</c:v>
                </c:pt>
                <c:pt idx="8675">
                  <c:v>-0.117397</c:v>
                </c:pt>
                <c:pt idx="8676">
                  <c:v>-0.116532</c:v>
                </c:pt>
                <c:pt idx="8677">
                  <c:v>-0.11564000000000001</c:v>
                </c:pt>
                <c:pt idx="8678">
                  <c:v>-0.11472</c:v>
                </c:pt>
                <c:pt idx="8679">
                  <c:v>-0.11377</c:v>
                </c:pt>
                <c:pt idx="8680">
                  <c:v>-0.112789</c:v>
                </c:pt>
                <c:pt idx="8681">
                  <c:v>-0.111776</c:v>
                </c:pt>
                <c:pt idx="8682">
                  <c:v>-0.11072899999999999</c:v>
                </c:pt>
                <c:pt idx="8683">
                  <c:v>-0.10964699999999999</c:v>
                </c:pt>
                <c:pt idx="8684">
                  <c:v>-0.108526</c:v>
                </c:pt>
                <c:pt idx="8685">
                  <c:v>-0.107365</c:v>
                </c:pt>
                <c:pt idx="8686">
                  <c:v>-0.106167</c:v>
                </c:pt>
                <c:pt idx="8687">
                  <c:v>-0.104934</c:v>
                </c:pt>
                <c:pt idx="8688">
                  <c:v>-0.103672</c:v>
                </c:pt>
                <c:pt idx="8689">
                  <c:v>-0.102382</c:v>
                </c:pt>
                <c:pt idx="8690">
                  <c:v>-0.101066</c:v>
                </c:pt>
                <c:pt idx="8691">
                  <c:v>-9.9723599999999996E-2</c:v>
                </c:pt>
                <c:pt idx="8692">
                  <c:v>-9.8357E-2</c:v>
                </c:pt>
                <c:pt idx="8693">
                  <c:v>-9.6965399999999993E-2</c:v>
                </c:pt>
                <c:pt idx="8694">
                  <c:v>-9.5547800000000002E-2</c:v>
                </c:pt>
                <c:pt idx="8695">
                  <c:v>-9.4103699999999998E-2</c:v>
                </c:pt>
                <c:pt idx="8696">
                  <c:v>-9.2634300000000003E-2</c:v>
                </c:pt>
                <c:pt idx="8697">
                  <c:v>-9.1142100000000004E-2</c:v>
                </c:pt>
                <c:pt idx="8698">
                  <c:v>-8.9629600000000004E-2</c:v>
                </c:pt>
                <c:pt idx="8699">
                  <c:v>-8.8099700000000003E-2</c:v>
                </c:pt>
                <c:pt idx="8700">
                  <c:v>-8.6551699999999995E-2</c:v>
                </c:pt>
                <c:pt idx="8701">
                  <c:v>-8.4981600000000004E-2</c:v>
                </c:pt>
                <c:pt idx="8702">
                  <c:v>-8.3386699999999994E-2</c:v>
                </c:pt>
                <c:pt idx="8703">
                  <c:v>-8.1767900000000004E-2</c:v>
                </c:pt>
                <c:pt idx="8704">
                  <c:v>-8.0127500000000004E-2</c:v>
                </c:pt>
                <c:pt idx="8705">
                  <c:v>-7.8467400000000007E-2</c:v>
                </c:pt>
                <c:pt idx="8706">
                  <c:v>-7.6790899999999995E-2</c:v>
                </c:pt>
                <c:pt idx="8707">
                  <c:v>-7.5102199999999994E-2</c:v>
                </c:pt>
                <c:pt idx="8708">
                  <c:v>-7.3399900000000004E-2</c:v>
                </c:pt>
                <c:pt idx="8709">
                  <c:v>-7.1678400000000003E-2</c:v>
                </c:pt>
                <c:pt idx="8710">
                  <c:v>-6.9937600000000003E-2</c:v>
                </c:pt>
                <c:pt idx="8711">
                  <c:v>-6.8184400000000006E-2</c:v>
                </c:pt>
                <c:pt idx="8712">
                  <c:v>-6.6426299999999994E-2</c:v>
                </c:pt>
                <c:pt idx="8713">
                  <c:v>-6.4669000000000004E-2</c:v>
                </c:pt>
                <c:pt idx="8714">
                  <c:v>-6.2914700000000004E-2</c:v>
                </c:pt>
                <c:pt idx="8715">
                  <c:v>-6.1160800000000001E-2</c:v>
                </c:pt>
                <c:pt idx="8716">
                  <c:v>-5.94043E-2</c:v>
                </c:pt>
                <c:pt idx="8717">
                  <c:v>-5.7644300000000002E-2</c:v>
                </c:pt>
                <c:pt idx="8718">
                  <c:v>-5.5881699999999999E-2</c:v>
                </c:pt>
                <c:pt idx="8719">
                  <c:v>-5.4119100000000003E-2</c:v>
                </c:pt>
                <c:pt idx="8720">
                  <c:v>-5.2359799999999998E-2</c:v>
                </c:pt>
                <c:pt idx="8721">
                  <c:v>-5.0607800000000001E-2</c:v>
                </c:pt>
                <c:pt idx="8722">
                  <c:v>-4.8868000000000002E-2</c:v>
                </c:pt>
                <c:pt idx="8723">
                  <c:v>-4.7144199999999997E-2</c:v>
                </c:pt>
                <c:pt idx="8724">
                  <c:v>-4.5436799999999999E-2</c:v>
                </c:pt>
                <c:pt idx="8725">
                  <c:v>-4.37448E-2</c:v>
                </c:pt>
                <c:pt idx="8726">
                  <c:v>-4.20699E-2</c:v>
                </c:pt>
                <c:pt idx="8727">
                  <c:v>-4.04138E-2</c:v>
                </c:pt>
                <c:pt idx="8728">
                  <c:v>-3.8774700000000002E-2</c:v>
                </c:pt>
                <c:pt idx="8729">
                  <c:v>-3.7151299999999998E-2</c:v>
                </c:pt>
                <c:pt idx="8730">
                  <c:v>-3.55445E-2</c:v>
                </c:pt>
                <c:pt idx="8731">
                  <c:v>-3.3956800000000002E-2</c:v>
                </c:pt>
                <c:pt idx="8732">
                  <c:v>-3.2391299999999998E-2</c:v>
                </c:pt>
                <c:pt idx="8733">
                  <c:v>-3.0851E-2</c:v>
                </c:pt>
                <c:pt idx="8734">
                  <c:v>-2.93374E-2</c:v>
                </c:pt>
                <c:pt idx="8735">
                  <c:v>-2.78511E-2</c:v>
                </c:pt>
                <c:pt idx="8736">
                  <c:v>-2.6394500000000001E-2</c:v>
                </c:pt>
                <c:pt idx="8737">
                  <c:v>-2.4969100000000001E-2</c:v>
                </c:pt>
                <c:pt idx="8738">
                  <c:v>-2.3574700000000001E-2</c:v>
                </c:pt>
                <c:pt idx="8739">
                  <c:v>-2.22101E-2</c:v>
                </c:pt>
                <c:pt idx="8740">
                  <c:v>-2.0876200000000001E-2</c:v>
                </c:pt>
                <c:pt idx="8741">
                  <c:v>-1.95753E-2</c:v>
                </c:pt>
                <c:pt idx="8742">
                  <c:v>-1.8310099999999999E-2</c:v>
                </c:pt>
                <c:pt idx="8743">
                  <c:v>-1.7082099999999999E-2</c:v>
                </c:pt>
                <c:pt idx="8744">
                  <c:v>-1.5891300000000001E-2</c:v>
                </c:pt>
                <c:pt idx="8745">
                  <c:v>-1.47367E-2</c:v>
                </c:pt>
                <c:pt idx="8746">
                  <c:v>-1.36179E-2</c:v>
                </c:pt>
                <c:pt idx="8747">
                  <c:v>-1.2535900000000001E-2</c:v>
                </c:pt>
                <c:pt idx="8748">
                  <c:v>-1.14924E-2</c:v>
                </c:pt>
                <c:pt idx="8749">
                  <c:v>-1.0487099999999999E-2</c:v>
                </c:pt>
                <c:pt idx="8750" formatCode="0.00E+00">
                  <c:v>-9.51953E-3</c:v>
                </c:pt>
                <c:pt idx="8751" formatCode="0.00E+00">
                  <c:v>-8.5898599999999995E-3</c:v>
                </c:pt>
                <c:pt idx="8752" formatCode="0.00E+00">
                  <c:v>-7.6985200000000004E-3</c:v>
                </c:pt>
                <c:pt idx="8753" formatCode="0.00E+00">
                  <c:v>-6.8454900000000001E-3</c:v>
                </c:pt>
                <c:pt idx="8754" formatCode="0.00E+00">
                  <c:v>-6.0302300000000001E-3</c:v>
                </c:pt>
                <c:pt idx="8755" formatCode="0.00E+00">
                  <c:v>-5.2523400000000003E-3</c:v>
                </c:pt>
                <c:pt idx="8756" formatCode="0.00E+00">
                  <c:v>-4.5116899999999996E-3</c:v>
                </c:pt>
                <c:pt idx="8757" formatCode="0.00E+00">
                  <c:v>-3.8077200000000001E-3</c:v>
                </c:pt>
                <c:pt idx="8758" formatCode="0.00E+00">
                  <c:v>-3.1394700000000001E-3</c:v>
                </c:pt>
                <c:pt idx="8759" formatCode="0.00E+00">
                  <c:v>-2.5066200000000002E-3</c:v>
                </c:pt>
                <c:pt idx="8760" formatCode="0.00E+00">
                  <c:v>-1.91022E-3</c:v>
                </c:pt>
                <c:pt idx="8761" formatCode="0.00E+00">
                  <c:v>-1.3517500000000001E-3</c:v>
                </c:pt>
                <c:pt idx="8762" formatCode="0.00E+00">
                  <c:v>-8.3190300000000005E-4</c:v>
                </c:pt>
                <c:pt idx="8763" formatCode="0.00E+00">
                  <c:v>-3.5094299999999999E-4</c:v>
                </c:pt>
                <c:pt idx="8764" formatCode="0.00E+00">
                  <c:v>9.1011299999999994E-5</c:v>
                </c:pt>
                <c:pt idx="8765" formatCode="0.00E+00">
                  <c:v>4.9388199999999996E-4</c:v>
                </c:pt>
                <c:pt idx="8766" formatCode="0.00E+00">
                  <c:v>8.5716999999999998E-4</c:v>
                </c:pt>
                <c:pt idx="8767" formatCode="0.00E+00">
                  <c:v>1.1808400000000001E-3</c:v>
                </c:pt>
                <c:pt idx="8768" formatCode="0.00E+00">
                  <c:v>1.4660000000000001E-3</c:v>
                </c:pt>
                <c:pt idx="8769" formatCode="0.00E+00">
                  <c:v>1.7141599999999999E-3</c:v>
                </c:pt>
                <c:pt idx="8770" formatCode="0.00E+00">
                  <c:v>1.9265700000000001E-3</c:v>
                </c:pt>
                <c:pt idx="8771" formatCode="0.00E+00">
                  <c:v>2.10371E-3</c:v>
                </c:pt>
                <c:pt idx="8772" formatCode="0.00E+00">
                  <c:v>2.2456799999999999E-3</c:v>
                </c:pt>
                <c:pt idx="8773" formatCode="0.00E+00">
                  <c:v>2.3529100000000002E-3</c:v>
                </c:pt>
                <c:pt idx="8774" formatCode="0.00E+00">
                  <c:v>2.4256099999999999E-3</c:v>
                </c:pt>
                <c:pt idx="8775" formatCode="0.00E+00">
                  <c:v>2.4635999999999998E-3</c:v>
                </c:pt>
                <c:pt idx="8776" formatCode="0.00E+00">
                  <c:v>2.4671699999999999E-3</c:v>
                </c:pt>
                <c:pt idx="8777" formatCode="0.00E+00">
                  <c:v>2.4371699999999998E-3</c:v>
                </c:pt>
                <c:pt idx="8778" formatCode="0.00E+00">
                  <c:v>2.3740900000000001E-3</c:v>
                </c:pt>
                <c:pt idx="8779" formatCode="0.00E+00">
                  <c:v>2.2789799999999999E-3</c:v>
                </c:pt>
                <c:pt idx="8780" formatCode="0.00E+00">
                  <c:v>2.1543600000000001E-3</c:v>
                </c:pt>
                <c:pt idx="8781" formatCode="0.00E+00">
                  <c:v>2.0028099999999998E-3</c:v>
                </c:pt>
                <c:pt idx="8782" formatCode="0.00E+00">
                  <c:v>1.82617E-3</c:v>
                </c:pt>
                <c:pt idx="8783" formatCode="0.00E+00">
                  <c:v>1.6268700000000001E-3</c:v>
                </c:pt>
                <c:pt idx="8784" formatCode="0.00E+00">
                  <c:v>1.4074199999999999E-3</c:v>
                </c:pt>
                <c:pt idx="8785" formatCode="0.00E+00">
                  <c:v>1.1682999999999999E-3</c:v>
                </c:pt>
                <c:pt idx="8786" formatCode="0.00E+00">
                  <c:v>9.0936800000000003E-4</c:v>
                </c:pt>
                <c:pt idx="8787" formatCode="0.00E+00">
                  <c:v>6.3174200000000002E-4</c:v>
                </c:pt>
                <c:pt idx="8788" formatCode="0.00E+00">
                  <c:v>3.3613099999999998E-4</c:v>
                </c:pt>
                <c:pt idx="8789" formatCode="0.00E+00">
                  <c:v>2.18722E-5</c:v>
                </c:pt>
                <c:pt idx="8790" formatCode="0.00E+00">
                  <c:v>-3.1075999999999999E-4</c:v>
                </c:pt>
                <c:pt idx="8791" formatCode="0.00E+00">
                  <c:v>-6.59952E-4</c:v>
                </c:pt>
                <c:pt idx="8792" formatCode="0.00E+00">
                  <c:v>-1.0241600000000001E-3</c:v>
                </c:pt>
                <c:pt idx="8793" formatCode="0.00E+00">
                  <c:v>-1.40244E-3</c:v>
                </c:pt>
                <c:pt idx="8794" formatCode="0.00E+00">
                  <c:v>-1.7937999999999999E-3</c:v>
                </c:pt>
                <c:pt idx="8795" formatCode="0.00E+00">
                  <c:v>-2.19674E-3</c:v>
                </c:pt>
                <c:pt idx="8796" formatCode="0.00E+00">
                  <c:v>-2.6091199999999999E-3</c:v>
                </c:pt>
                <c:pt idx="8797" formatCode="0.00E+00">
                  <c:v>-3.02879E-3</c:v>
                </c:pt>
                <c:pt idx="8798" formatCode="0.00E+00">
                  <c:v>-3.4540299999999999E-3</c:v>
                </c:pt>
                <c:pt idx="8799" formatCode="0.00E+00">
                  <c:v>-3.8836600000000002E-3</c:v>
                </c:pt>
                <c:pt idx="8800" formatCode="0.00E+00">
                  <c:v>-4.3161500000000004E-3</c:v>
                </c:pt>
                <c:pt idx="8801" formatCode="0.00E+00">
                  <c:v>-4.7491299999999998E-3</c:v>
                </c:pt>
                <c:pt idx="8802" formatCode="0.00E+00">
                  <c:v>-5.1810299999999997E-3</c:v>
                </c:pt>
                <c:pt idx="8803" formatCode="0.00E+00">
                  <c:v>-5.6114800000000003E-3</c:v>
                </c:pt>
                <c:pt idx="8804" formatCode="0.00E+00">
                  <c:v>-6.0395600000000002E-3</c:v>
                </c:pt>
                <c:pt idx="8805" formatCode="0.00E+00">
                  <c:v>-6.4630900000000003E-3</c:v>
                </c:pt>
                <c:pt idx="8806" formatCode="0.00E+00">
                  <c:v>-6.8791499999999997E-3</c:v>
                </c:pt>
                <c:pt idx="8807" formatCode="0.00E+00">
                  <c:v>-7.2850099999999997E-3</c:v>
                </c:pt>
                <c:pt idx="8808" formatCode="0.00E+00">
                  <c:v>-7.67915E-3</c:v>
                </c:pt>
                <c:pt idx="8809" formatCode="0.00E+00">
                  <c:v>-8.0611699999999994E-3</c:v>
                </c:pt>
                <c:pt idx="8810" formatCode="0.00E+00">
                  <c:v>-8.4307199999999992E-3</c:v>
                </c:pt>
                <c:pt idx="8811" formatCode="0.00E+00">
                  <c:v>-8.7869999999999997E-3</c:v>
                </c:pt>
                <c:pt idx="8812" formatCode="0.00E+00">
                  <c:v>-9.1293899999999994E-3</c:v>
                </c:pt>
                <c:pt idx="8813" formatCode="0.00E+00">
                  <c:v>-9.4578000000000006E-3</c:v>
                </c:pt>
                <c:pt idx="8814" formatCode="0.00E+00">
                  <c:v>-9.7719899999999995E-3</c:v>
                </c:pt>
                <c:pt idx="8815">
                  <c:v>-1.0071099999999999E-2</c:v>
                </c:pt>
                <c:pt idx="8816">
                  <c:v>-1.0353899999999999E-2</c:v>
                </c:pt>
                <c:pt idx="8817">
                  <c:v>-1.0618799999999999E-2</c:v>
                </c:pt>
                <c:pt idx="8818">
                  <c:v>-1.0863100000000001E-2</c:v>
                </c:pt>
                <c:pt idx="8819">
                  <c:v>-1.10834E-2</c:v>
                </c:pt>
                <c:pt idx="8820">
                  <c:v>-1.12777E-2</c:v>
                </c:pt>
                <c:pt idx="8821">
                  <c:v>-1.1444899999999999E-2</c:v>
                </c:pt>
                <c:pt idx="8822">
                  <c:v>-1.1584000000000001E-2</c:v>
                </c:pt>
                <c:pt idx="8823">
                  <c:v>-1.1694700000000001E-2</c:v>
                </c:pt>
                <c:pt idx="8824">
                  <c:v>-1.1776399999999999E-2</c:v>
                </c:pt>
                <c:pt idx="8825">
                  <c:v>-1.18289E-2</c:v>
                </c:pt>
                <c:pt idx="8826">
                  <c:v>-1.1851199999999999E-2</c:v>
                </c:pt>
                <c:pt idx="8827">
                  <c:v>-1.18418E-2</c:v>
                </c:pt>
                <c:pt idx="8828">
                  <c:v>-1.18E-2</c:v>
                </c:pt>
                <c:pt idx="8829">
                  <c:v>-1.17266E-2</c:v>
                </c:pt>
                <c:pt idx="8830">
                  <c:v>-1.1623E-2</c:v>
                </c:pt>
                <c:pt idx="8831">
                  <c:v>-1.14897E-2</c:v>
                </c:pt>
                <c:pt idx="8832">
                  <c:v>-1.13265E-2</c:v>
                </c:pt>
                <c:pt idx="8833">
                  <c:v>-1.1132899999999999E-2</c:v>
                </c:pt>
                <c:pt idx="8834">
                  <c:v>-1.09087E-2</c:v>
                </c:pt>
                <c:pt idx="8835">
                  <c:v>-1.0652200000000001E-2</c:v>
                </c:pt>
                <c:pt idx="8836">
                  <c:v>-1.03607E-2</c:v>
                </c:pt>
                <c:pt idx="8837">
                  <c:v>-1.0033200000000001E-2</c:v>
                </c:pt>
                <c:pt idx="8838" formatCode="0.00E+00">
                  <c:v>-9.6708999999999996E-3</c:v>
                </c:pt>
                <c:pt idx="8839" formatCode="0.00E+00">
                  <c:v>-9.2747400000000001E-3</c:v>
                </c:pt>
                <c:pt idx="8840" formatCode="0.00E+00">
                  <c:v>-8.8440099999999994E-3</c:v>
                </c:pt>
                <c:pt idx="8841" formatCode="0.00E+00">
                  <c:v>-8.3768799999999997E-3</c:v>
                </c:pt>
                <c:pt idx="8842" formatCode="0.00E+00">
                  <c:v>-7.8721299999999998E-3</c:v>
                </c:pt>
                <c:pt idx="8843" formatCode="0.00E+00">
                  <c:v>-7.3299300000000001E-3</c:v>
                </c:pt>
                <c:pt idx="8844" formatCode="0.00E+00">
                  <c:v>-6.7509199999999997E-3</c:v>
                </c:pt>
                <c:pt idx="8845" formatCode="0.00E+00">
                  <c:v>-6.1349200000000003E-3</c:v>
                </c:pt>
                <c:pt idx="8846" formatCode="0.00E+00">
                  <c:v>-5.4815599999999999E-3</c:v>
                </c:pt>
                <c:pt idx="8847" formatCode="0.00E+00">
                  <c:v>-4.7919900000000003E-3</c:v>
                </c:pt>
                <c:pt idx="8848" formatCode="0.00E+00">
                  <c:v>-4.0681600000000004E-3</c:v>
                </c:pt>
                <c:pt idx="8849" formatCode="0.00E+00">
                  <c:v>-3.3109099999999998E-3</c:v>
                </c:pt>
                <c:pt idx="8850" formatCode="0.00E+00">
                  <c:v>-2.52045E-3</c:v>
                </c:pt>
                <c:pt idx="8851" formatCode="0.00E+00">
                  <c:v>-1.6976000000000001E-3</c:v>
                </c:pt>
                <c:pt idx="8852" formatCode="0.00E+00">
                  <c:v>-8.4346200000000001E-4</c:v>
                </c:pt>
                <c:pt idx="8853" formatCode="0.00E+00">
                  <c:v>4.11016E-5</c:v>
                </c:pt>
                <c:pt idx="8854" formatCode="0.00E+00">
                  <c:v>9.5561099999999998E-4</c:v>
                </c:pt>
                <c:pt idx="8855" formatCode="0.00E+00">
                  <c:v>1.9002299999999999E-3</c:v>
                </c:pt>
                <c:pt idx="8856" formatCode="0.00E+00">
                  <c:v>2.8757499999999998E-3</c:v>
                </c:pt>
                <c:pt idx="8857" formatCode="0.00E+00">
                  <c:v>3.8829300000000001E-3</c:v>
                </c:pt>
                <c:pt idx="8858" formatCode="0.00E+00">
                  <c:v>4.9213399999999997E-3</c:v>
                </c:pt>
                <c:pt idx="8859" formatCode="0.00E+00">
                  <c:v>5.9897800000000001E-3</c:v>
                </c:pt>
                <c:pt idx="8860" formatCode="0.00E+00">
                  <c:v>7.08736E-3</c:v>
                </c:pt>
                <c:pt idx="8861" formatCode="0.00E+00">
                  <c:v>8.2130499999999995E-3</c:v>
                </c:pt>
                <c:pt idx="8862" formatCode="0.00E+00">
                  <c:v>9.3652000000000006E-3</c:v>
                </c:pt>
                <c:pt idx="8863">
                  <c:v>1.05424E-2</c:v>
                </c:pt>
                <c:pt idx="8864">
                  <c:v>1.17435E-2</c:v>
                </c:pt>
                <c:pt idx="8865">
                  <c:v>1.29669E-2</c:v>
                </c:pt>
                <c:pt idx="8866">
                  <c:v>1.42107E-2</c:v>
                </c:pt>
                <c:pt idx="8867">
                  <c:v>1.54737E-2</c:v>
                </c:pt>
                <c:pt idx="8868">
                  <c:v>1.67549E-2</c:v>
                </c:pt>
                <c:pt idx="8869">
                  <c:v>1.8053400000000001E-2</c:v>
                </c:pt>
                <c:pt idx="8870">
                  <c:v>1.9369000000000001E-2</c:v>
                </c:pt>
                <c:pt idx="8871">
                  <c:v>2.07017E-2</c:v>
                </c:pt>
                <c:pt idx="8872">
                  <c:v>2.2050799999999999E-2</c:v>
                </c:pt>
                <c:pt idx="8873">
                  <c:v>2.34153E-2</c:v>
                </c:pt>
                <c:pt idx="8874">
                  <c:v>2.47946E-2</c:v>
                </c:pt>
                <c:pt idx="8875">
                  <c:v>2.6187100000000001E-2</c:v>
                </c:pt>
                <c:pt idx="8876">
                  <c:v>2.7589700000000002E-2</c:v>
                </c:pt>
                <c:pt idx="8877">
                  <c:v>2.89991E-2</c:v>
                </c:pt>
                <c:pt idx="8878">
                  <c:v>3.0413200000000001E-2</c:v>
                </c:pt>
                <c:pt idx="8879">
                  <c:v>3.1831600000000002E-2</c:v>
                </c:pt>
                <c:pt idx="8880">
                  <c:v>3.3253999999999999E-2</c:v>
                </c:pt>
                <c:pt idx="8881">
                  <c:v>3.4680000000000002E-2</c:v>
                </c:pt>
                <c:pt idx="8882">
                  <c:v>3.6108399999999999E-2</c:v>
                </c:pt>
                <c:pt idx="8883">
                  <c:v>3.7536899999999998E-2</c:v>
                </c:pt>
                <c:pt idx="8884">
                  <c:v>3.8963699999999997E-2</c:v>
                </c:pt>
                <c:pt idx="8885">
                  <c:v>4.0387600000000003E-2</c:v>
                </c:pt>
                <c:pt idx="8886">
                  <c:v>4.1808999999999999E-2</c:v>
                </c:pt>
                <c:pt idx="8887">
                  <c:v>4.3228000000000003E-2</c:v>
                </c:pt>
                <c:pt idx="8888">
                  <c:v>4.4643099999999998E-2</c:v>
                </c:pt>
                <c:pt idx="8889">
                  <c:v>4.60519E-2</c:v>
                </c:pt>
                <c:pt idx="8890">
                  <c:v>4.7451899999999998E-2</c:v>
                </c:pt>
                <c:pt idx="8891">
                  <c:v>4.8840799999999997E-2</c:v>
                </c:pt>
                <c:pt idx="8892">
                  <c:v>5.0216999999999998E-2</c:v>
                </c:pt>
                <c:pt idx="8893">
                  <c:v>5.1578499999999999E-2</c:v>
                </c:pt>
                <c:pt idx="8894">
                  <c:v>5.2924400000000003E-2</c:v>
                </c:pt>
                <c:pt idx="8895">
                  <c:v>5.4254299999999998E-2</c:v>
                </c:pt>
                <c:pt idx="8896">
                  <c:v>5.5568600000000003E-2</c:v>
                </c:pt>
                <c:pt idx="8897">
                  <c:v>5.6867399999999999E-2</c:v>
                </c:pt>
                <c:pt idx="8898">
                  <c:v>5.8149899999999997E-2</c:v>
                </c:pt>
                <c:pt idx="8899">
                  <c:v>5.94142E-2</c:v>
                </c:pt>
                <c:pt idx="8900">
                  <c:v>6.0657999999999997E-2</c:v>
                </c:pt>
                <c:pt idx="8901">
                  <c:v>6.18796E-2</c:v>
                </c:pt>
                <c:pt idx="8902">
                  <c:v>6.3077099999999997E-2</c:v>
                </c:pt>
                <c:pt idx="8903">
                  <c:v>6.4249299999999995E-2</c:v>
                </c:pt>
                <c:pt idx="8904">
                  <c:v>6.5395499999999995E-2</c:v>
                </c:pt>
                <c:pt idx="8905">
                  <c:v>6.6515000000000005E-2</c:v>
                </c:pt>
                <c:pt idx="8906">
                  <c:v>6.7607200000000006E-2</c:v>
                </c:pt>
                <c:pt idx="8907">
                  <c:v>6.8671499999999996E-2</c:v>
                </c:pt>
                <c:pt idx="8908">
                  <c:v>6.9707900000000003E-2</c:v>
                </c:pt>
                <c:pt idx="8909">
                  <c:v>7.0715899999999998E-2</c:v>
                </c:pt>
                <c:pt idx="8910">
                  <c:v>7.1694900000000006E-2</c:v>
                </c:pt>
                <c:pt idx="8911">
                  <c:v>7.2644700000000006E-2</c:v>
                </c:pt>
                <c:pt idx="8912">
                  <c:v>7.3565099999999994E-2</c:v>
                </c:pt>
                <c:pt idx="8913">
                  <c:v>7.4455900000000005E-2</c:v>
                </c:pt>
                <c:pt idx="8914">
                  <c:v>7.5316499999999995E-2</c:v>
                </c:pt>
                <c:pt idx="8915">
                  <c:v>7.6146599999999995E-2</c:v>
                </c:pt>
                <c:pt idx="8916">
                  <c:v>7.6945200000000005E-2</c:v>
                </c:pt>
                <c:pt idx="8917">
                  <c:v>7.7710600000000005E-2</c:v>
                </c:pt>
                <c:pt idx="8918">
                  <c:v>7.8440999999999997E-2</c:v>
                </c:pt>
                <c:pt idx="8919">
                  <c:v>7.9136100000000001E-2</c:v>
                </c:pt>
                <c:pt idx="8920">
                  <c:v>7.9796199999999998E-2</c:v>
                </c:pt>
                <c:pt idx="8921">
                  <c:v>8.0420599999999995E-2</c:v>
                </c:pt>
                <c:pt idx="8922">
                  <c:v>8.1008800000000006E-2</c:v>
                </c:pt>
                <c:pt idx="8923">
                  <c:v>8.1560999999999995E-2</c:v>
                </c:pt>
                <c:pt idx="8924">
                  <c:v>8.2078200000000004E-2</c:v>
                </c:pt>
                <c:pt idx="8925">
                  <c:v>8.2560800000000004E-2</c:v>
                </c:pt>
                <c:pt idx="8926">
                  <c:v>8.3008100000000001E-2</c:v>
                </c:pt>
                <c:pt idx="8927">
                  <c:v>8.3419099999999996E-2</c:v>
                </c:pt>
                <c:pt idx="8928">
                  <c:v>8.3793599999999996E-2</c:v>
                </c:pt>
                <c:pt idx="8929">
                  <c:v>8.4132399999999996E-2</c:v>
                </c:pt>
                <c:pt idx="8930">
                  <c:v>8.4437200000000004E-2</c:v>
                </c:pt>
                <c:pt idx="8931">
                  <c:v>8.4709300000000001E-2</c:v>
                </c:pt>
                <c:pt idx="8932">
                  <c:v>8.4948999999999997E-2</c:v>
                </c:pt>
                <c:pt idx="8933">
                  <c:v>8.5156800000000005E-2</c:v>
                </c:pt>
                <c:pt idx="8934">
                  <c:v>8.5332900000000003E-2</c:v>
                </c:pt>
                <c:pt idx="8935">
                  <c:v>8.5476700000000003E-2</c:v>
                </c:pt>
                <c:pt idx="8936">
                  <c:v>8.5587300000000005E-2</c:v>
                </c:pt>
                <c:pt idx="8937">
                  <c:v>8.5665000000000005E-2</c:v>
                </c:pt>
                <c:pt idx="8938">
                  <c:v>8.57102E-2</c:v>
                </c:pt>
                <c:pt idx="8939">
                  <c:v>8.5723499999999994E-2</c:v>
                </c:pt>
                <c:pt idx="8940">
                  <c:v>8.5706099999999993E-2</c:v>
                </c:pt>
                <c:pt idx="8941">
                  <c:v>8.5659200000000005E-2</c:v>
                </c:pt>
                <c:pt idx="8942">
                  <c:v>8.5583199999999998E-2</c:v>
                </c:pt>
                <c:pt idx="8943">
                  <c:v>8.5478499999999999E-2</c:v>
                </c:pt>
                <c:pt idx="8944">
                  <c:v>8.5346500000000006E-2</c:v>
                </c:pt>
                <c:pt idx="8945">
                  <c:v>8.5188600000000003E-2</c:v>
                </c:pt>
                <c:pt idx="8946">
                  <c:v>8.5004999999999997E-2</c:v>
                </c:pt>
                <c:pt idx="8947">
                  <c:v>8.4795800000000005E-2</c:v>
                </c:pt>
                <c:pt idx="8948">
                  <c:v>8.4561999999999998E-2</c:v>
                </c:pt>
                <c:pt idx="8949">
                  <c:v>8.4305699999999997E-2</c:v>
                </c:pt>
                <c:pt idx="8950">
                  <c:v>8.4028800000000001E-2</c:v>
                </c:pt>
                <c:pt idx="8951">
                  <c:v>8.3732699999999993E-2</c:v>
                </c:pt>
                <c:pt idx="8952">
                  <c:v>8.3417500000000006E-2</c:v>
                </c:pt>
                <c:pt idx="8953">
                  <c:v>8.3083099999999993E-2</c:v>
                </c:pt>
                <c:pt idx="8954">
                  <c:v>8.2730300000000007E-2</c:v>
                </c:pt>
                <c:pt idx="8955">
                  <c:v>8.2360299999999997E-2</c:v>
                </c:pt>
                <c:pt idx="8956">
                  <c:v>8.1973900000000002E-2</c:v>
                </c:pt>
                <c:pt idx="8957">
                  <c:v>8.15718E-2</c:v>
                </c:pt>
                <c:pt idx="8958">
                  <c:v>8.1155000000000005E-2</c:v>
                </c:pt>
                <c:pt idx="8959">
                  <c:v>8.0724500000000005E-2</c:v>
                </c:pt>
                <c:pt idx="8960">
                  <c:v>8.0281500000000006E-2</c:v>
                </c:pt>
                <c:pt idx="8961">
                  <c:v>7.9826999999999995E-2</c:v>
                </c:pt>
                <c:pt idx="8962">
                  <c:v>7.9361799999999996E-2</c:v>
                </c:pt>
                <c:pt idx="8963">
                  <c:v>7.8887399999999996E-2</c:v>
                </c:pt>
                <c:pt idx="8964">
                  <c:v>7.84054E-2</c:v>
                </c:pt>
                <c:pt idx="8965">
                  <c:v>7.7916200000000005E-2</c:v>
                </c:pt>
                <c:pt idx="8966">
                  <c:v>7.7419399999999999E-2</c:v>
                </c:pt>
                <c:pt idx="8967">
                  <c:v>7.6915899999999995E-2</c:v>
                </c:pt>
                <c:pt idx="8968">
                  <c:v>7.6407500000000003E-2</c:v>
                </c:pt>
                <c:pt idx="8969">
                  <c:v>7.5895099999999993E-2</c:v>
                </c:pt>
                <c:pt idx="8970">
                  <c:v>7.5378899999999999E-2</c:v>
                </c:pt>
                <c:pt idx="8971">
                  <c:v>7.4858300000000003E-2</c:v>
                </c:pt>
                <c:pt idx="8972">
                  <c:v>7.4333700000000003E-2</c:v>
                </c:pt>
                <c:pt idx="8973">
                  <c:v>7.3807200000000003E-2</c:v>
                </c:pt>
                <c:pt idx="8974">
                  <c:v>7.3282299999999995E-2</c:v>
                </c:pt>
                <c:pt idx="8975">
                  <c:v>7.2761699999999999E-2</c:v>
                </c:pt>
                <c:pt idx="8976">
                  <c:v>7.2246400000000002E-2</c:v>
                </c:pt>
                <c:pt idx="8977">
                  <c:v>7.1736499999999995E-2</c:v>
                </c:pt>
                <c:pt idx="8978">
                  <c:v>7.1232100000000007E-2</c:v>
                </c:pt>
                <c:pt idx="8979">
                  <c:v>7.0734000000000005E-2</c:v>
                </c:pt>
                <c:pt idx="8980">
                  <c:v>7.0242899999999997E-2</c:v>
                </c:pt>
                <c:pt idx="8981">
                  <c:v>6.9759000000000002E-2</c:v>
                </c:pt>
                <c:pt idx="8982">
                  <c:v>6.9282099999999999E-2</c:v>
                </c:pt>
                <c:pt idx="8983">
                  <c:v>6.8813200000000005E-2</c:v>
                </c:pt>
                <c:pt idx="8984">
                  <c:v>6.8354499999999999E-2</c:v>
                </c:pt>
                <c:pt idx="8985">
                  <c:v>6.7908099999999999E-2</c:v>
                </c:pt>
                <c:pt idx="8986">
                  <c:v>6.7475300000000002E-2</c:v>
                </c:pt>
                <c:pt idx="8987">
                  <c:v>6.7056599999999994E-2</c:v>
                </c:pt>
                <c:pt idx="8988">
                  <c:v>6.6652000000000003E-2</c:v>
                </c:pt>
                <c:pt idx="8989">
                  <c:v>6.6261600000000004E-2</c:v>
                </c:pt>
                <c:pt idx="8990">
                  <c:v>6.5884300000000007E-2</c:v>
                </c:pt>
                <c:pt idx="8991">
                  <c:v>6.5519900000000006E-2</c:v>
                </c:pt>
                <c:pt idx="8992">
                  <c:v>6.51698E-2</c:v>
                </c:pt>
                <c:pt idx="8993">
                  <c:v>6.4835799999999999E-2</c:v>
                </c:pt>
                <c:pt idx="8994">
                  <c:v>6.4518699999999998E-2</c:v>
                </c:pt>
                <c:pt idx="8995">
                  <c:v>6.4217899999999994E-2</c:v>
                </c:pt>
                <c:pt idx="8996">
                  <c:v>6.3932500000000003E-2</c:v>
                </c:pt>
                <c:pt idx="8997">
                  <c:v>6.3662200000000002E-2</c:v>
                </c:pt>
                <c:pt idx="8998">
                  <c:v>6.3407099999999994E-2</c:v>
                </c:pt>
                <c:pt idx="8999">
                  <c:v>6.3167000000000001E-2</c:v>
                </c:pt>
                <c:pt idx="9000">
                  <c:v>6.2941200000000003E-2</c:v>
                </c:pt>
                <c:pt idx="9001">
                  <c:v>6.2729400000000005E-2</c:v>
                </c:pt>
                <c:pt idx="9002">
                  <c:v>6.2531600000000007E-2</c:v>
                </c:pt>
                <c:pt idx="9003">
                  <c:v>6.2347600000000003E-2</c:v>
                </c:pt>
                <c:pt idx="9004">
                  <c:v>6.21781E-2</c:v>
                </c:pt>
                <c:pt idx="9005">
                  <c:v>6.2024099999999999E-2</c:v>
                </c:pt>
                <c:pt idx="9006">
                  <c:v>6.1885900000000001E-2</c:v>
                </c:pt>
                <c:pt idx="9007">
                  <c:v>6.1763499999999999E-2</c:v>
                </c:pt>
                <c:pt idx="9008">
                  <c:v>6.1657499999999997E-2</c:v>
                </c:pt>
                <c:pt idx="9009">
                  <c:v>6.1568299999999999E-2</c:v>
                </c:pt>
                <c:pt idx="9010">
                  <c:v>6.1495000000000001E-2</c:v>
                </c:pt>
                <c:pt idx="9011">
                  <c:v>6.1437400000000003E-2</c:v>
                </c:pt>
                <c:pt idx="9012">
                  <c:v>6.1396699999999998E-2</c:v>
                </c:pt>
                <c:pt idx="9013">
                  <c:v>6.1373499999999998E-2</c:v>
                </c:pt>
                <c:pt idx="9014">
                  <c:v>6.13661E-2</c:v>
                </c:pt>
                <c:pt idx="9015">
                  <c:v>6.1373200000000003E-2</c:v>
                </c:pt>
                <c:pt idx="9016">
                  <c:v>6.1395199999999997E-2</c:v>
                </c:pt>
                <c:pt idx="9017">
                  <c:v>6.1432399999999998E-2</c:v>
                </c:pt>
                <c:pt idx="9018">
                  <c:v>6.1484200000000003E-2</c:v>
                </c:pt>
                <c:pt idx="9019">
                  <c:v>6.1549600000000003E-2</c:v>
                </c:pt>
                <c:pt idx="9020">
                  <c:v>6.1627599999999998E-2</c:v>
                </c:pt>
                <c:pt idx="9021">
                  <c:v>6.1718099999999998E-2</c:v>
                </c:pt>
                <c:pt idx="9022">
                  <c:v>6.18212E-2</c:v>
                </c:pt>
                <c:pt idx="9023">
                  <c:v>6.1936400000000003E-2</c:v>
                </c:pt>
                <c:pt idx="9024">
                  <c:v>6.2062600000000002E-2</c:v>
                </c:pt>
                <c:pt idx="9025">
                  <c:v>6.2198799999999999E-2</c:v>
                </c:pt>
                <c:pt idx="9026">
                  <c:v>6.2344700000000003E-2</c:v>
                </c:pt>
                <c:pt idx="9027">
                  <c:v>6.2500299999999995E-2</c:v>
                </c:pt>
                <c:pt idx="9028">
                  <c:v>6.2665299999999993E-2</c:v>
                </c:pt>
                <c:pt idx="9029">
                  <c:v>6.2839300000000001E-2</c:v>
                </c:pt>
                <c:pt idx="9030">
                  <c:v>6.3021099999999997E-2</c:v>
                </c:pt>
                <c:pt idx="9031">
                  <c:v>6.32104E-2</c:v>
                </c:pt>
                <c:pt idx="9032">
                  <c:v>6.3407400000000003E-2</c:v>
                </c:pt>
                <c:pt idx="9033">
                  <c:v>6.3611600000000004E-2</c:v>
                </c:pt>
                <c:pt idx="9034">
                  <c:v>6.3822400000000001E-2</c:v>
                </c:pt>
                <c:pt idx="9035">
                  <c:v>6.4039700000000005E-2</c:v>
                </c:pt>
                <c:pt idx="9036">
                  <c:v>6.4263299999999995E-2</c:v>
                </c:pt>
                <c:pt idx="9037">
                  <c:v>6.4492300000000002E-2</c:v>
                </c:pt>
                <c:pt idx="9038">
                  <c:v>6.47253E-2</c:v>
                </c:pt>
                <c:pt idx="9039">
                  <c:v>6.4960900000000002E-2</c:v>
                </c:pt>
                <c:pt idx="9040">
                  <c:v>6.5197599999999994E-2</c:v>
                </c:pt>
                <c:pt idx="9041">
                  <c:v>6.5434900000000004E-2</c:v>
                </c:pt>
                <c:pt idx="9042">
                  <c:v>6.56722E-2</c:v>
                </c:pt>
                <c:pt idx="9043">
                  <c:v>6.5909300000000004E-2</c:v>
                </c:pt>
                <c:pt idx="9044">
                  <c:v>6.6146300000000005E-2</c:v>
                </c:pt>
                <c:pt idx="9045">
                  <c:v>6.6383399999999995E-2</c:v>
                </c:pt>
                <c:pt idx="9046">
                  <c:v>6.6620600000000002E-2</c:v>
                </c:pt>
                <c:pt idx="9047">
                  <c:v>6.6858200000000007E-2</c:v>
                </c:pt>
                <c:pt idx="9048">
                  <c:v>6.7095699999999994E-2</c:v>
                </c:pt>
                <c:pt idx="9049">
                  <c:v>6.7332699999999995E-2</c:v>
                </c:pt>
                <c:pt idx="9050">
                  <c:v>6.7568600000000006E-2</c:v>
                </c:pt>
                <c:pt idx="9051">
                  <c:v>6.7803100000000005E-2</c:v>
                </c:pt>
                <c:pt idx="9052">
                  <c:v>6.8035999999999999E-2</c:v>
                </c:pt>
                <c:pt idx="9053">
                  <c:v>6.8267099999999997E-2</c:v>
                </c:pt>
                <c:pt idx="9054">
                  <c:v>6.8496299999999996E-2</c:v>
                </c:pt>
                <c:pt idx="9055">
                  <c:v>6.8722099999999994E-2</c:v>
                </c:pt>
                <c:pt idx="9056">
                  <c:v>6.8942799999999999E-2</c:v>
                </c:pt>
                <c:pt idx="9057">
                  <c:v>6.9157399999999994E-2</c:v>
                </c:pt>
                <c:pt idx="9058">
                  <c:v>6.9365899999999994E-2</c:v>
                </c:pt>
                <c:pt idx="9059">
                  <c:v>6.9568099999999994E-2</c:v>
                </c:pt>
                <c:pt idx="9060">
                  <c:v>6.9764699999999999E-2</c:v>
                </c:pt>
                <c:pt idx="9061">
                  <c:v>6.9957599999999995E-2</c:v>
                </c:pt>
                <c:pt idx="9062">
                  <c:v>7.0148100000000005E-2</c:v>
                </c:pt>
                <c:pt idx="9063">
                  <c:v>7.0335800000000004E-2</c:v>
                </c:pt>
                <c:pt idx="9064">
                  <c:v>7.0519799999999994E-2</c:v>
                </c:pt>
                <c:pt idx="9065">
                  <c:v>7.0700299999999994E-2</c:v>
                </c:pt>
                <c:pt idx="9066">
                  <c:v>7.08791E-2</c:v>
                </c:pt>
                <c:pt idx="9067">
                  <c:v>7.1058399999999994E-2</c:v>
                </c:pt>
                <c:pt idx="9068">
                  <c:v>7.1238700000000002E-2</c:v>
                </c:pt>
                <c:pt idx="9069">
                  <c:v>7.1419099999999999E-2</c:v>
                </c:pt>
                <c:pt idx="9070">
                  <c:v>7.1598899999999993E-2</c:v>
                </c:pt>
                <c:pt idx="9071">
                  <c:v>7.1778400000000006E-2</c:v>
                </c:pt>
                <c:pt idx="9072">
                  <c:v>7.1957400000000005E-2</c:v>
                </c:pt>
                <c:pt idx="9073">
                  <c:v>7.2134799999999999E-2</c:v>
                </c:pt>
                <c:pt idx="9074">
                  <c:v>7.2310700000000006E-2</c:v>
                </c:pt>
                <c:pt idx="9075">
                  <c:v>7.2486599999999998E-2</c:v>
                </c:pt>
                <c:pt idx="9076">
                  <c:v>7.2663900000000003E-2</c:v>
                </c:pt>
                <c:pt idx="9077">
                  <c:v>7.2842699999999996E-2</c:v>
                </c:pt>
                <c:pt idx="9078">
                  <c:v>7.3021799999999998E-2</c:v>
                </c:pt>
                <c:pt idx="9079">
                  <c:v>7.3200200000000007E-2</c:v>
                </c:pt>
                <c:pt idx="9080">
                  <c:v>7.3378299999999994E-2</c:v>
                </c:pt>
                <c:pt idx="9081">
                  <c:v>7.3556499999999997E-2</c:v>
                </c:pt>
                <c:pt idx="9082">
                  <c:v>7.3735499999999995E-2</c:v>
                </c:pt>
                <c:pt idx="9083">
                  <c:v>7.3916300000000004E-2</c:v>
                </c:pt>
                <c:pt idx="9084">
                  <c:v>7.4101100000000003E-2</c:v>
                </c:pt>
                <c:pt idx="9085">
                  <c:v>7.4291800000000005E-2</c:v>
                </c:pt>
                <c:pt idx="9086">
                  <c:v>7.4489700000000006E-2</c:v>
                </c:pt>
                <c:pt idx="9087">
                  <c:v>7.4695300000000006E-2</c:v>
                </c:pt>
                <c:pt idx="9088">
                  <c:v>7.4909100000000006E-2</c:v>
                </c:pt>
                <c:pt idx="9089">
                  <c:v>7.5131600000000007E-2</c:v>
                </c:pt>
                <c:pt idx="9090">
                  <c:v>7.5362799999999994E-2</c:v>
                </c:pt>
                <c:pt idx="9091">
                  <c:v>7.5602799999999998E-2</c:v>
                </c:pt>
                <c:pt idx="9092">
                  <c:v>7.5850500000000001E-2</c:v>
                </c:pt>
                <c:pt idx="9093">
                  <c:v>7.6105599999999995E-2</c:v>
                </c:pt>
                <c:pt idx="9094">
                  <c:v>7.6369099999999995E-2</c:v>
                </c:pt>
                <c:pt idx="9095">
                  <c:v>7.6642699999999994E-2</c:v>
                </c:pt>
                <c:pt idx="9096">
                  <c:v>7.6927499999999996E-2</c:v>
                </c:pt>
                <c:pt idx="9097">
                  <c:v>7.7223799999999995E-2</c:v>
                </c:pt>
                <c:pt idx="9098">
                  <c:v>7.7531699999999995E-2</c:v>
                </c:pt>
                <c:pt idx="9099">
                  <c:v>7.7851400000000001E-2</c:v>
                </c:pt>
                <c:pt idx="9100">
                  <c:v>7.8182799999999997E-2</c:v>
                </c:pt>
                <c:pt idx="9101">
                  <c:v>7.8526299999999993E-2</c:v>
                </c:pt>
                <c:pt idx="9102">
                  <c:v>7.8881900000000005E-2</c:v>
                </c:pt>
                <c:pt idx="9103">
                  <c:v>7.9248499999999999E-2</c:v>
                </c:pt>
                <c:pt idx="9104">
                  <c:v>7.9625199999999993E-2</c:v>
                </c:pt>
                <c:pt idx="9105">
                  <c:v>8.0012700000000006E-2</c:v>
                </c:pt>
                <c:pt idx="9106">
                  <c:v>8.0411499999999997E-2</c:v>
                </c:pt>
                <c:pt idx="9107">
                  <c:v>8.0821299999999999E-2</c:v>
                </c:pt>
                <c:pt idx="9108">
                  <c:v>8.1241099999999997E-2</c:v>
                </c:pt>
                <c:pt idx="9109">
                  <c:v>8.1670000000000006E-2</c:v>
                </c:pt>
                <c:pt idx="9110">
                  <c:v>8.2107899999999998E-2</c:v>
                </c:pt>
                <c:pt idx="9111">
                  <c:v>8.2556000000000004E-2</c:v>
                </c:pt>
                <c:pt idx="9112">
                  <c:v>8.3015699999999998E-2</c:v>
                </c:pt>
                <c:pt idx="9113">
                  <c:v>8.3487800000000001E-2</c:v>
                </c:pt>
                <c:pt idx="9114">
                  <c:v>8.3972000000000005E-2</c:v>
                </c:pt>
                <c:pt idx="9115">
                  <c:v>8.4468199999999993E-2</c:v>
                </c:pt>
                <c:pt idx="9116">
                  <c:v>8.4976099999999999E-2</c:v>
                </c:pt>
                <c:pt idx="9117">
                  <c:v>8.5495000000000002E-2</c:v>
                </c:pt>
                <c:pt idx="9118">
                  <c:v>8.60234E-2</c:v>
                </c:pt>
                <c:pt idx="9119">
                  <c:v>8.6560399999999996E-2</c:v>
                </c:pt>
                <c:pt idx="9120">
                  <c:v>8.7106000000000003E-2</c:v>
                </c:pt>
                <c:pt idx="9121">
                  <c:v>8.7661000000000003E-2</c:v>
                </c:pt>
                <c:pt idx="9122">
                  <c:v>8.8225399999999995E-2</c:v>
                </c:pt>
                <c:pt idx="9123">
                  <c:v>8.8798600000000005E-2</c:v>
                </c:pt>
                <c:pt idx="9124">
                  <c:v>8.9380100000000004E-2</c:v>
                </c:pt>
                <c:pt idx="9125">
                  <c:v>8.9969599999999997E-2</c:v>
                </c:pt>
                <c:pt idx="9126">
                  <c:v>9.0566599999999997E-2</c:v>
                </c:pt>
                <c:pt idx="9127">
                  <c:v>9.1170399999999999E-2</c:v>
                </c:pt>
                <c:pt idx="9128">
                  <c:v>9.1780700000000007E-2</c:v>
                </c:pt>
                <c:pt idx="9129">
                  <c:v>9.2398400000000006E-2</c:v>
                </c:pt>
                <c:pt idx="9130">
                  <c:v>9.3023999999999996E-2</c:v>
                </c:pt>
                <c:pt idx="9131">
                  <c:v>9.3656500000000004E-2</c:v>
                </c:pt>
                <c:pt idx="9132">
                  <c:v>9.4293699999999994E-2</c:v>
                </c:pt>
                <c:pt idx="9133">
                  <c:v>9.4933799999999999E-2</c:v>
                </c:pt>
                <c:pt idx="9134">
                  <c:v>9.5575499999999994E-2</c:v>
                </c:pt>
                <c:pt idx="9135">
                  <c:v>9.6218399999999996E-2</c:v>
                </c:pt>
                <c:pt idx="9136">
                  <c:v>9.6862000000000004E-2</c:v>
                </c:pt>
                <c:pt idx="9137">
                  <c:v>9.7505700000000001E-2</c:v>
                </c:pt>
                <c:pt idx="9138">
                  <c:v>9.8147899999999996E-2</c:v>
                </c:pt>
                <c:pt idx="9139">
                  <c:v>9.8787100000000003E-2</c:v>
                </c:pt>
                <c:pt idx="9140">
                  <c:v>9.9421999999999996E-2</c:v>
                </c:pt>
                <c:pt idx="9141">
                  <c:v>0.100052</c:v>
                </c:pt>
                <c:pt idx="9142">
                  <c:v>0.100676</c:v>
                </c:pt>
                <c:pt idx="9143">
                  <c:v>0.10129100000000001</c:v>
                </c:pt>
                <c:pt idx="9144">
                  <c:v>0.101896</c:v>
                </c:pt>
                <c:pt idx="9145">
                  <c:v>0.102491</c:v>
                </c:pt>
                <c:pt idx="9146">
                  <c:v>0.103074</c:v>
                </c:pt>
                <c:pt idx="9147">
                  <c:v>0.103646</c:v>
                </c:pt>
                <c:pt idx="9148">
                  <c:v>0.10420500000000001</c:v>
                </c:pt>
                <c:pt idx="9149">
                  <c:v>0.104751</c:v>
                </c:pt>
                <c:pt idx="9150">
                  <c:v>0.105283</c:v>
                </c:pt>
                <c:pt idx="9151">
                  <c:v>0.10580000000000001</c:v>
                </c:pt>
                <c:pt idx="9152">
                  <c:v>0.10630000000000001</c:v>
                </c:pt>
                <c:pt idx="9153">
                  <c:v>0.106781</c:v>
                </c:pt>
                <c:pt idx="9154">
                  <c:v>0.10724400000000001</c:v>
                </c:pt>
                <c:pt idx="9155">
                  <c:v>0.107687</c:v>
                </c:pt>
                <c:pt idx="9156">
                  <c:v>0.10810699999999999</c:v>
                </c:pt>
                <c:pt idx="9157">
                  <c:v>0.10850600000000001</c:v>
                </c:pt>
                <c:pt idx="9158">
                  <c:v>0.10888</c:v>
                </c:pt>
                <c:pt idx="9159">
                  <c:v>0.10922999999999999</c:v>
                </c:pt>
                <c:pt idx="9160">
                  <c:v>0.109555</c:v>
                </c:pt>
                <c:pt idx="9161">
                  <c:v>0.10985200000000001</c:v>
                </c:pt>
                <c:pt idx="9162">
                  <c:v>0.110121</c:v>
                </c:pt>
                <c:pt idx="9163">
                  <c:v>0.110358</c:v>
                </c:pt>
                <c:pt idx="9164">
                  <c:v>0.11056199999999999</c:v>
                </c:pt>
                <c:pt idx="9165">
                  <c:v>0.110733</c:v>
                </c:pt>
                <c:pt idx="9166">
                  <c:v>0.110871</c:v>
                </c:pt>
                <c:pt idx="9167">
                  <c:v>0.110973</c:v>
                </c:pt>
                <c:pt idx="9168">
                  <c:v>0.111039</c:v>
                </c:pt>
                <c:pt idx="9169">
                  <c:v>0.111068</c:v>
                </c:pt>
                <c:pt idx="9170">
                  <c:v>0.111059</c:v>
                </c:pt>
                <c:pt idx="9171">
                  <c:v>0.111011</c:v>
                </c:pt>
                <c:pt idx="9172">
                  <c:v>0.11092399999999999</c:v>
                </c:pt>
                <c:pt idx="9173">
                  <c:v>0.11079799999999999</c:v>
                </c:pt>
                <c:pt idx="9174">
                  <c:v>0.110634</c:v>
                </c:pt>
                <c:pt idx="9175">
                  <c:v>0.110433</c:v>
                </c:pt>
                <c:pt idx="9176">
                  <c:v>0.110196</c:v>
                </c:pt>
                <c:pt idx="9177">
                  <c:v>0.10992200000000001</c:v>
                </c:pt>
                <c:pt idx="9178">
                  <c:v>0.109611</c:v>
                </c:pt>
                <c:pt idx="9179">
                  <c:v>0.109264</c:v>
                </c:pt>
                <c:pt idx="9180">
                  <c:v>0.10888200000000001</c:v>
                </c:pt>
                <c:pt idx="9181">
                  <c:v>0.108462</c:v>
                </c:pt>
                <c:pt idx="9182">
                  <c:v>0.108006</c:v>
                </c:pt>
                <c:pt idx="9183">
                  <c:v>0.107512</c:v>
                </c:pt>
                <c:pt idx="9184">
                  <c:v>0.10698100000000001</c:v>
                </c:pt>
                <c:pt idx="9185">
                  <c:v>0.10641399999999999</c:v>
                </c:pt>
                <c:pt idx="9186">
                  <c:v>0.105811</c:v>
                </c:pt>
                <c:pt idx="9187">
                  <c:v>0.105172</c:v>
                </c:pt>
                <c:pt idx="9188">
                  <c:v>0.10449700000000001</c:v>
                </c:pt>
                <c:pt idx="9189">
                  <c:v>0.103787</c:v>
                </c:pt>
                <c:pt idx="9190">
                  <c:v>0.10304199999999999</c:v>
                </c:pt>
                <c:pt idx="9191">
                  <c:v>0.10226300000000001</c:v>
                </c:pt>
                <c:pt idx="9192">
                  <c:v>0.101452</c:v>
                </c:pt>
                <c:pt idx="9193">
                  <c:v>0.100609</c:v>
                </c:pt>
                <c:pt idx="9194">
                  <c:v>9.9735000000000004E-2</c:v>
                </c:pt>
                <c:pt idx="9195">
                  <c:v>9.8829700000000006E-2</c:v>
                </c:pt>
                <c:pt idx="9196">
                  <c:v>9.7894400000000006E-2</c:v>
                </c:pt>
                <c:pt idx="9197">
                  <c:v>9.6931799999999999E-2</c:v>
                </c:pt>
                <c:pt idx="9198">
                  <c:v>9.5945100000000005E-2</c:v>
                </c:pt>
                <c:pt idx="9199">
                  <c:v>9.4936499999999993E-2</c:v>
                </c:pt>
                <c:pt idx="9200">
                  <c:v>9.3906799999999999E-2</c:v>
                </c:pt>
                <c:pt idx="9201">
                  <c:v>9.2856900000000006E-2</c:v>
                </c:pt>
                <c:pt idx="9202">
                  <c:v>9.1788800000000004E-2</c:v>
                </c:pt>
                <c:pt idx="9203">
                  <c:v>9.0704300000000002E-2</c:v>
                </c:pt>
                <c:pt idx="9204">
                  <c:v>8.9605199999999996E-2</c:v>
                </c:pt>
                <c:pt idx="9205">
                  <c:v>8.8493500000000003E-2</c:v>
                </c:pt>
                <c:pt idx="9206">
                  <c:v>8.7370799999999998E-2</c:v>
                </c:pt>
                <c:pt idx="9207">
                  <c:v>8.6237400000000006E-2</c:v>
                </c:pt>
                <c:pt idx="9208">
                  <c:v>8.5094299999999998E-2</c:v>
                </c:pt>
                <c:pt idx="9209">
                  <c:v>8.3943500000000004E-2</c:v>
                </c:pt>
                <c:pt idx="9210">
                  <c:v>8.2787600000000003E-2</c:v>
                </c:pt>
                <c:pt idx="9211">
                  <c:v>8.1628500000000007E-2</c:v>
                </c:pt>
                <c:pt idx="9212">
                  <c:v>8.04676E-2</c:v>
                </c:pt>
                <c:pt idx="9213">
                  <c:v>7.9306699999999994E-2</c:v>
                </c:pt>
                <c:pt idx="9214">
                  <c:v>7.8147300000000003E-2</c:v>
                </c:pt>
                <c:pt idx="9215">
                  <c:v>7.6990199999999995E-2</c:v>
                </c:pt>
                <c:pt idx="9216">
                  <c:v>7.5836299999999995E-2</c:v>
                </c:pt>
                <c:pt idx="9217">
                  <c:v>7.4688199999999996E-2</c:v>
                </c:pt>
                <c:pt idx="9218">
                  <c:v>7.3548699999999995E-2</c:v>
                </c:pt>
                <c:pt idx="9219">
                  <c:v>7.2420399999999996E-2</c:v>
                </c:pt>
                <c:pt idx="9220">
                  <c:v>7.1305599999999997E-2</c:v>
                </c:pt>
                <c:pt idx="9221">
                  <c:v>7.0206400000000002E-2</c:v>
                </c:pt>
                <c:pt idx="9222">
                  <c:v>6.9125400000000004E-2</c:v>
                </c:pt>
                <c:pt idx="9223">
                  <c:v>6.80645E-2</c:v>
                </c:pt>
                <c:pt idx="9224">
                  <c:v>6.7024500000000001E-2</c:v>
                </c:pt>
                <c:pt idx="9225">
                  <c:v>6.6005900000000006E-2</c:v>
                </c:pt>
                <c:pt idx="9226">
                  <c:v>6.50091E-2</c:v>
                </c:pt>
                <c:pt idx="9227">
                  <c:v>6.4035099999999998E-2</c:v>
                </c:pt>
                <c:pt idx="9228">
                  <c:v>6.30854E-2</c:v>
                </c:pt>
                <c:pt idx="9229">
                  <c:v>6.2161099999999997E-2</c:v>
                </c:pt>
                <c:pt idx="9230">
                  <c:v>6.1263600000000001E-2</c:v>
                </c:pt>
                <c:pt idx="9231">
                  <c:v>6.0394799999999998E-2</c:v>
                </c:pt>
                <c:pt idx="9232">
                  <c:v>5.95563E-2</c:v>
                </c:pt>
                <c:pt idx="9233">
                  <c:v>5.8749700000000002E-2</c:v>
                </c:pt>
                <c:pt idx="9234">
                  <c:v>5.7976699999999999E-2</c:v>
                </c:pt>
                <c:pt idx="9235">
                  <c:v>5.7238299999999999E-2</c:v>
                </c:pt>
                <c:pt idx="9236">
                  <c:v>5.6535500000000002E-2</c:v>
                </c:pt>
                <c:pt idx="9237">
                  <c:v>5.5869799999999997E-2</c:v>
                </c:pt>
                <c:pt idx="9238">
                  <c:v>5.5243399999999998E-2</c:v>
                </c:pt>
                <c:pt idx="9239">
                  <c:v>5.4659199999999998E-2</c:v>
                </c:pt>
                <c:pt idx="9240">
                  <c:v>5.4119300000000002E-2</c:v>
                </c:pt>
                <c:pt idx="9241">
                  <c:v>5.3625399999999997E-2</c:v>
                </c:pt>
                <c:pt idx="9242">
                  <c:v>5.3178999999999997E-2</c:v>
                </c:pt>
                <c:pt idx="9243">
                  <c:v>5.2780300000000002E-2</c:v>
                </c:pt>
                <c:pt idx="9244">
                  <c:v>5.2428500000000003E-2</c:v>
                </c:pt>
                <c:pt idx="9245">
                  <c:v>5.2123500000000003E-2</c:v>
                </c:pt>
                <c:pt idx="9246">
                  <c:v>5.18652E-2</c:v>
                </c:pt>
                <c:pt idx="9247">
                  <c:v>5.16538E-2</c:v>
                </c:pt>
                <c:pt idx="9248">
                  <c:v>5.1489600000000003E-2</c:v>
                </c:pt>
                <c:pt idx="9249">
                  <c:v>5.1374099999999999E-2</c:v>
                </c:pt>
                <c:pt idx="9250">
                  <c:v>5.1308199999999998E-2</c:v>
                </c:pt>
                <c:pt idx="9251">
                  <c:v>5.1292200000000003E-2</c:v>
                </c:pt>
                <c:pt idx="9252">
                  <c:v>5.1325900000000001E-2</c:v>
                </c:pt>
                <c:pt idx="9253">
                  <c:v>5.1409299999999998E-2</c:v>
                </c:pt>
                <c:pt idx="9254">
                  <c:v>5.1542600000000001E-2</c:v>
                </c:pt>
                <c:pt idx="9255">
                  <c:v>5.1725500000000001E-2</c:v>
                </c:pt>
                <c:pt idx="9256">
                  <c:v>5.1958200000000003E-2</c:v>
                </c:pt>
                <c:pt idx="9257">
                  <c:v>5.2241000000000003E-2</c:v>
                </c:pt>
                <c:pt idx="9258">
                  <c:v>5.2573799999999997E-2</c:v>
                </c:pt>
                <c:pt idx="9259">
                  <c:v>5.2955700000000001E-2</c:v>
                </c:pt>
                <c:pt idx="9260">
                  <c:v>5.3384899999999999E-2</c:v>
                </c:pt>
                <c:pt idx="9261">
                  <c:v>5.3860900000000003E-2</c:v>
                </c:pt>
                <c:pt idx="9262">
                  <c:v>5.4384299999999997E-2</c:v>
                </c:pt>
                <c:pt idx="9263">
                  <c:v>5.4956100000000001E-2</c:v>
                </c:pt>
                <c:pt idx="9264">
                  <c:v>5.5576899999999999E-2</c:v>
                </c:pt>
                <c:pt idx="9265">
                  <c:v>5.6246200000000003E-2</c:v>
                </c:pt>
                <c:pt idx="9266">
                  <c:v>5.6962699999999998E-2</c:v>
                </c:pt>
                <c:pt idx="9267">
                  <c:v>5.77253E-2</c:v>
                </c:pt>
                <c:pt idx="9268">
                  <c:v>5.85327E-2</c:v>
                </c:pt>
                <c:pt idx="9269">
                  <c:v>5.9382999999999998E-2</c:v>
                </c:pt>
                <c:pt idx="9270">
                  <c:v>6.0274099999999997E-2</c:v>
                </c:pt>
                <c:pt idx="9271">
                  <c:v>6.1204599999999998E-2</c:v>
                </c:pt>
                <c:pt idx="9272">
                  <c:v>6.2174199999999999E-2</c:v>
                </c:pt>
                <c:pt idx="9273">
                  <c:v>6.3182000000000002E-2</c:v>
                </c:pt>
                <c:pt idx="9274">
                  <c:v>6.4226199999999997E-2</c:v>
                </c:pt>
                <c:pt idx="9275">
                  <c:v>6.5304299999999996E-2</c:v>
                </c:pt>
                <c:pt idx="9276">
                  <c:v>6.6414600000000004E-2</c:v>
                </c:pt>
                <c:pt idx="9277">
                  <c:v>6.7555599999999993E-2</c:v>
                </c:pt>
                <c:pt idx="9278">
                  <c:v>6.8725400000000006E-2</c:v>
                </c:pt>
                <c:pt idx="9279">
                  <c:v>6.9922300000000007E-2</c:v>
                </c:pt>
                <c:pt idx="9280">
                  <c:v>7.1145399999999998E-2</c:v>
                </c:pt>
                <c:pt idx="9281">
                  <c:v>7.2393700000000005E-2</c:v>
                </c:pt>
                <c:pt idx="9282">
                  <c:v>7.3666200000000001E-2</c:v>
                </c:pt>
                <c:pt idx="9283">
                  <c:v>7.4961799999999995E-2</c:v>
                </c:pt>
                <c:pt idx="9284">
                  <c:v>7.62795E-2</c:v>
                </c:pt>
                <c:pt idx="9285">
                  <c:v>7.7617900000000004E-2</c:v>
                </c:pt>
                <c:pt idx="9286">
                  <c:v>7.8975600000000007E-2</c:v>
                </c:pt>
                <c:pt idx="9287">
                  <c:v>8.0351500000000006E-2</c:v>
                </c:pt>
                <c:pt idx="9288">
                  <c:v>8.1744899999999995E-2</c:v>
                </c:pt>
                <c:pt idx="9289">
                  <c:v>8.3154699999999998E-2</c:v>
                </c:pt>
                <c:pt idx="9290">
                  <c:v>8.4577700000000006E-2</c:v>
                </c:pt>
                <c:pt idx="9291">
                  <c:v>8.6010600000000006E-2</c:v>
                </c:pt>
                <c:pt idx="9292">
                  <c:v>8.7450899999999998E-2</c:v>
                </c:pt>
                <c:pt idx="9293">
                  <c:v>8.8895299999999997E-2</c:v>
                </c:pt>
                <c:pt idx="9294">
                  <c:v>9.0339799999999998E-2</c:v>
                </c:pt>
                <c:pt idx="9295">
                  <c:v>9.1780899999999999E-2</c:v>
                </c:pt>
                <c:pt idx="9296">
                  <c:v>9.3216400000000005E-2</c:v>
                </c:pt>
                <c:pt idx="9297">
                  <c:v>9.4644099999999995E-2</c:v>
                </c:pt>
                <c:pt idx="9298">
                  <c:v>9.6060699999999999E-2</c:v>
                </c:pt>
                <c:pt idx="9299">
                  <c:v>9.7463400000000006E-2</c:v>
                </c:pt>
                <c:pt idx="9300">
                  <c:v>9.8851099999999997E-2</c:v>
                </c:pt>
                <c:pt idx="9301">
                  <c:v>0.10022300000000001</c:v>
                </c:pt>
                <c:pt idx="9302">
                  <c:v>0.101576</c:v>
                </c:pt>
                <c:pt idx="9303">
                  <c:v>0.102908</c:v>
                </c:pt>
                <c:pt idx="9304">
                  <c:v>0.104216</c:v>
                </c:pt>
                <c:pt idx="9305">
                  <c:v>0.10549799999999999</c:v>
                </c:pt>
                <c:pt idx="9306">
                  <c:v>0.106751</c:v>
                </c:pt>
                <c:pt idx="9307">
                  <c:v>0.107974</c:v>
                </c:pt>
                <c:pt idx="9308">
                  <c:v>0.109165</c:v>
                </c:pt>
                <c:pt idx="9309">
                  <c:v>0.110322</c:v>
                </c:pt>
                <c:pt idx="9310">
                  <c:v>0.111442</c:v>
                </c:pt>
                <c:pt idx="9311">
                  <c:v>0.112524</c:v>
                </c:pt>
                <c:pt idx="9312">
                  <c:v>0.113564</c:v>
                </c:pt>
                <c:pt idx="9313">
                  <c:v>0.11455899999999999</c:v>
                </c:pt>
                <c:pt idx="9314">
                  <c:v>0.115508</c:v>
                </c:pt>
                <c:pt idx="9315">
                  <c:v>0.116408</c:v>
                </c:pt>
                <c:pt idx="9316">
                  <c:v>0.117256</c:v>
                </c:pt>
                <c:pt idx="9317">
                  <c:v>0.11805300000000001</c:v>
                </c:pt>
                <c:pt idx="9318">
                  <c:v>0.118795</c:v>
                </c:pt>
                <c:pt idx="9319">
                  <c:v>0.11948300000000001</c:v>
                </c:pt>
                <c:pt idx="9320">
                  <c:v>0.120116</c:v>
                </c:pt>
                <c:pt idx="9321">
                  <c:v>0.12069199999999999</c:v>
                </c:pt>
                <c:pt idx="9322">
                  <c:v>0.121207</c:v>
                </c:pt>
                <c:pt idx="9323">
                  <c:v>0.121658</c:v>
                </c:pt>
                <c:pt idx="9324">
                  <c:v>0.122044</c:v>
                </c:pt>
                <c:pt idx="9325">
                  <c:v>0.122365</c:v>
                </c:pt>
                <c:pt idx="9326">
                  <c:v>0.12262199999999999</c:v>
                </c:pt>
                <c:pt idx="9327">
                  <c:v>0.12281400000000001</c:v>
                </c:pt>
                <c:pt idx="9328">
                  <c:v>0.12293800000000001</c:v>
                </c:pt>
                <c:pt idx="9329">
                  <c:v>0.12299499999999999</c:v>
                </c:pt>
                <c:pt idx="9330">
                  <c:v>0.122984</c:v>
                </c:pt>
                <c:pt idx="9331">
                  <c:v>0.122904</c:v>
                </c:pt>
                <c:pt idx="9332">
                  <c:v>0.122753</c:v>
                </c:pt>
                <c:pt idx="9333">
                  <c:v>0.122532</c:v>
                </c:pt>
                <c:pt idx="9334">
                  <c:v>0.122238</c:v>
                </c:pt>
                <c:pt idx="9335">
                  <c:v>0.12187199999999999</c:v>
                </c:pt>
                <c:pt idx="9336">
                  <c:v>0.121433</c:v>
                </c:pt>
                <c:pt idx="9337">
                  <c:v>0.120924</c:v>
                </c:pt>
                <c:pt idx="9338">
                  <c:v>0.12034499999999999</c:v>
                </c:pt>
                <c:pt idx="9339">
                  <c:v>0.119696</c:v>
                </c:pt>
                <c:pt idx="9340">
                  <c:v>0.118979</c:v>
                </c:pt>
                <c:pt idx="9341">
                  <c:v>0.11819399999999999</c:v>
                </c:pt>
                <c:pt idx="9342">
                  <c:v>0.117343</c:v>
                </c:pt>
                <c:pt idx="9343">
                  <c:v>0.116427</c:v>
                </c:pt>
                <c:pt idx="9344">
                  <c:v>0.11544699999999999</c:v>
                </c:pt>
                <c:pt idx="9345">
                  <c:v>0.11440599999999999</c:v>
                </c:pt>
                <c:pt idx="9346">
                  <c:v>0.113304</c:v>
                </c:pt>
                <c:pt idx="9347">
                  <c:v>0.11214499999999999</c:v>
                </c:pt>
                <c:pt idx="9348">
                  <c:v>0.110928</c:v>
                </c:pt>
                <c:pt idx="9349">
                  <c:v>0.109656</c:v>
                </c:pt>
                <c:pt idx="9350">
                  <c:v>0.108331</c:v>
                </c:pt>
                <c:pt idx="9351">
                  <c:v>0.10695499999999999</c:v>
                </c:pt>
                <c:pt idx="9352">
                  <c:v>0.105529</c:v>
                </c:pt>
                <c:pt idx="9353">
                  <c:v>0.104057</c:v>
                </c:pt>
                <c:pt idx="9354">
                  <c:v>0.10254199999999999</c:v>
                </c:pt>
                <c:pt idx="9355">
                  <c:v>0.10098500000000001</c:v>
                </c:pt>
                <c:pt idx="9356">
                  <c:v>9.9386699999999994E-2</c:v>
                </c:pt>
                <c:pt idx="9357">
                  <c:v>9.7749199999999994E-2</c:v>
                </c:pt>
                <c:pt idx="9358">
                  <c:v>9.6074699999999999E-2</c:v>
                </c:pt>
                <c:pt idx="9359">
                  <c:v>9.4366400000000003E-2</c:v>
                </c:pt>
                <c:pt idx="9360">
                  <c:v>9.2627299999999996E-2</c:v>
                </c:pt>
                <c:pt idx="9361">
                  <c:v>9.0859599999999999E-2</c:v>
                </c:pt>
                <c:pt idx="9362">
                  <c:v>8.9065000000000005E-2</c:v>
                </c:pt>
                <c:pt idx="9363">
                  <c:v>8.7246199999999996E-2</c:v>
                </c:pt>
                <c:pt idx="9364">
                  <c:v>8.5406999999999997E-2</c:v>
                </c:pt>
                <c:pt idx="9365">
                  <c:v>8.3551200000000006E-2</c:v>
                </c:pt>
                <c:pt idx="9366">
                  <c:v>8.1681799999999999E-2</c:v>
                </c:pt>
                <c:pt idx="9367">
                  <c:v>7.9801499999999997E-2</c:v>
                </c:pt>
                <c:pt idx="9368">
                  <c:v>7.7913700000000002E-2</c:v>
                </c:pt>
                <c:pt idx="9369">
                  <c:v>7.6022099999999995E-2</c:v>
                </c:pt>
                <c:pt idx="9370">
                  <c:v>7.4130199999999993E-2</c:v>
                </c:pt>
                <c:pt idx="9371">
                  <c:v>7.2241E-2</c:v>
                </c:pt>
                <c:pt idx="9372">
                  <c:v>7.0356600000000005E-2</c:v>
                </c:pt>
                <c:pt idx="9373">
                  <c:v>6.8479700000000004E-2</c:v>
                </c:pt>
                <c:pt idx="9374">
                  <c:v>6.6614499999999993E-2</c:v>
                </c:pt>
                <c:pt idx="9375">
                  <c:v>6.4765799999999998E-2</c:v>
                </c:pt>
                <c:pt idx="9376">
                  <c:v>6.2937900000000005E-2</c:v>
                </c:pt>
                <c:pt idx="9377">
                  <c:v>6.1132800000000001E-2</c:v>
                </c:pt>
                <c:pt idx="9378">
                  <c:v>5.9350800000000002E-2</c:v>
                </c:pt>
                <c:pt idx="9379">
                  <c:v>5.7592999999999998E-2</c:v>
                </c:pt>
                <c:pt idx="9380">
                  <c:v>5.5862500000000002E-2</c:v>
                </c:pt>
                <c:pt idx="9381">
                  <c:v>5.4162500000000002E-2</c:v>
                </c:pt>
                <c:pt idx="9382">
                  <c:v>5.2495300000000002E-2</c:v>
                </c:pt>
                <c:pt idx="9383">
                  <c:v>5.0862900000000003E-2</c:v>
                </c:pt>
                <c:pt idx="9384">
                  <c:v>4.9267499999999999E-2</c:v>
                </c:pt>
                <c:pt idx="9385">
                  <c:v>4.7711799999999999E-2</c:v>
                </c:pt>
                <c:pt idx="9386">
                  <c:v>4.6197700000000001E-2</c:v>
                </c:pt>
                <c:pt idx="9387">
                  <c:v>4.4726700000000001E-2</c:v>
                </c:pt>
                <c:pt idx="9388">
                  <c:v>4.3300600000000002E-2</c:v>
                </c:pt>
                <c:pt idx="9389">
                  <c:v>4.1920899999999997E-2</c:v>
                </c:pt>
                <c:pt idx="9390">
                  <c:v>4.0588300000000001E-2</c:v>
                </c:pt>
                <c:pt idx="9391">
                  <c:v>3.93038E-2</c:v>
                </c:pt>
                <c:pt idx="9392">
                  <c:v>3.80693E-2</c:v>
                </c:pt>
                <c:pt idx="9393">
                  <c:v>3.6887000000000003E-2</c:v>
                </c:pt>
                <c:pt idx="9394">
                  <c:v>3.5758900000000003E-2</c:v>
                </c:pt>
                <c:pt idx="9395">
                  <c:v>3.4686599999999998E-2</c:v>
                </c:pt>
                <c:pt idx="9396">
                  <c:v>3.3671100000000002E-2</c:v>
                </c:pt>
                <c:pt idx="9397">
                  <c:v>3.2713800000000001E-2</c:v>
                </c:pt>
                <c:pt idx="9398">
                  <c:v>3.1815999999999997E-2</c:v>
                </c:pt>
                <c:pt idx="9399">
                  <c:v>3.0978700000000001E-2</c:v>
                </c:pt>
                <c:pt idx="9400">
                  <c:v>3.0202799999999998E-2</c:v>
                </c:pt>
                <c:pt idx="9401">
                  <c:v>2.94892E-2</c:v>
                </c:pt>
                <c:pt idx="9402">
                  <c:v>2.8838900000000001E-2</c:v>
                </c:pt>
                <c:pt idx="9403">
                  <c:v>2.82525E-2</c:v>
                </c:pt>
                <c:pt idx="9404">
                  <c:v>2.7730299999999999E-2</c:v>
                </c:pt>
                <c:pt idx="9405">
                  <c:v>2.7272399999999999E-2</c:v>
                </c:pt>
                <c:pt idx="9406">
                  <c:v>2.6878699999999998E-2</c:v>
                </c:pt>
                <c:pt idx="9407">
                  <c:v>2.65489E-2</c:v>
                </c:pt>
                <c:pt idx="9408">
                  <c:v>2.6283000000000001E-2</c:v>
                </c:pt>
                <c:pt idx="9409">
                  <c:v>2.60804E-2</c:v>
                </c:pt>
                <c:pt idx="9410">
                  <c:v>2.59402E-2</c:v>
                </c:pt>
                <c:pt idx="9411">
                  <c:v>2.58614E-2</c:v>
                </c:pt>
                <c:pt idx="9412">
                  <c:v>2.58426E-2</c:v>
                </c:pt>
                <c:pt idx="9413">
                  <c:v>2.58823E-2</c:v>
                </c:pt>
                <c:pt idx="9414">
                  <c:v>2.5979700000000001E-2</c:v>
                </c:pt>
                <c:pt idx="9415">
                  <c:v>2.6133699999999999E-2</c:v>
                </c:pt>
                <c:pt idx="9416">
                  <c:v>2.6342899999999999E-2</c:v>
                </c:pt>
                <c:pt idx="9417">
                  <c:v>2.66056E-2</c:v>
                </c:pt>
                <c:pt idx="9418">
                  <c:v>2.6920400000000001E-2</c:v>
                </c:pt>
                <c:pt idx="9419">
                  <c:v>2.7286000000000001E-2</c:v>
                </c:pt>
                <c:pt idx="9420">
                  <c:v>2.7700900000000001E-2</c:v>
                </c:pt>
                <c:pt idx="9421">
                  <c:v>2.81636E-2</c:v>
                </c:pt>
                <c:pt idx="9422">
                  <c:v>2.8672799999999998E-2</c:v>
                </c:pt>
                <c:pt idx="9423">
                  <c:v>2.9226200000000001E-2</c:v>
                </c:pt>
                <c:pt idx="9424">
                  <c:v>2.9821400000000001E-2</c:v>
                </c:pt>
                <c:pt idx="9425">
                  <c:v>3.0456299999999999E-2</c:v>
                </c:pt>
                <c:pt idx="9426">
                  <c:v>3.1129799999999999E-2</c:v>
                </c:pt>
                <c:pt idx="9427">
                  <c:v>3.1840599999999997E-2</c:v>
                </c:pt>
                <c:pt idx="9428">
                  <c:v>3.2586999999999998E-2</c:v>
                </c:pt>
                <c:pt idx="9429">
                  <c:v>3.3366199999999999E-2</c:v>
                </c:pt>
                <c:pt idx="9430">
                  <c:v>3.41751E-2</c:v>
                </c:pt>
                <c:pt idx="9431">
                  <c:v>3.5010899999999998E-2</c:v>
                </c:pt>
                <c:pt idx="9432">
                  <c:v>3.5870699999999998E-2</c:v>
                </c:pt>
                <c:pt idx="9433">
                  <c:v>3.6752E-2</c:v>
                </c:pt>
                <c:pt idx="9434">
                  <c:v>3.7651900000000002E-2</c:v>
                </c:pt>
                <c:pt idx="9435">
                  <c:v>3.8567700000000003E-2</c:v>
                </c:pt>
                <c:pt idx="9436">
                  <c:v>3.9497299999999999E-2</c:v>
                </c:pt>
                <c:pt idx="9437">
                  <c:v>4.04394E-2</c:v>
                </c:pt>
                <c:pt idx="9438">
                  <c:v>4.1391499999999998E-2</c:v>
                </c:pt>
                <c:pt idx="9439">
                  <c:v>4.2350199999999998E-2</c:v>
                </c:pt>
                <c:pt idx="9440">
                  <c:v>4.3311599999999999E-2</c:v>
                </c:pt>
                <c:pt idx="9441">
                  <c:v>4.4272699999999998E-2</c:v>
                </c:pt>
                <c:pt idx="9442">
                  <c:v>4.5230600000000003E-2</c:v>
                </c:pt>
                <c:pt idx="9443">
                  <c:v>4.6183099999999998E-2</c:v>
                </c:pt>
                <c:pt idx="9444">
                  <c:v>4.7127799999999997E-2</c:v>
                </c:pt>
                <c:pt idx="9445">
                  <c:v>4.8061600000000003E-2</c:v>
                </c:pt>
                <c:pt idx="9446">
                  <c:v>4.8984600000000003E-2</c:v>
                </c:pt>
                <c:pt idx="9447">
                  <c:v>4.9901899999999999E-2</c:v>
                </c:pt>
                <c:pt idx="9448">
                  <c:v>5.0810300000000003E-2</c:v>
                </c:pt>
                <c:pt idx="9449">
                  <c:v>5.1698899999999999E-2</c:v>
                </c:pt>
                <c:pt idx="9450">
                  <c:v>5.2564100000000002E-2</c:v>
                </c:pt>
                <c:pt idx="9451">
                  <c:v>5.3407099999999999E-2</c:v>
                </c:pt>
                <c:pt idx="9452">
                  <c:v>5.4224899999999999E-2</c:v>
                </c:pt>
                <c:pt idx="9453">
                  <c:v>5.5014E-2</c:v>
                </c:pt>
                <c:pt idx="9454">
                  <c:v>5.57717E-2</c:v>
                </c:pt>
                <c:pt idx="9455">
                  <c:v>5.6496200000000003E-2</c:v>
                </c:pt>
                <c:pt idx="9456">
                  <c:v>5.7186399999999998E-2</c:v>
                </c:pt>
                <c:pt idx="9457">
                  <c:v>5.7840999999999997E-2</c:v>
                </c:pt>
                <c:pt idx="9458">
                  <c:v>5.8457799999999997E-2</c:v>
                </c:pt>
                <c:pt idx="9459">
                  <c:v>5.9034700000000002E-2</c:v>
                </c:pt>
                <c:pt idx="9460">
                  <c:v>5.9569499999999997E-2</c:v>
                </c:pt>
                <c:pt idx="9461">
                  <c:v>6.00604E-2</c:v>
                </c:pt>
                <c:pt idx="9462">
                  <c:v>6.0505000000000003E-2</c:v>
                </c:pt>
                <c:pt idx="9463">
                  <c:v>6.0901499999999997E-2</c:v>
                </c:pt>
                <c:pt idx="9464">
                  <c:v>6.1248299999999999E-2</c:v>
                </c:pt>
                <c:pt idx="9465">
                  <c:v>6.1544000000000001E-2</c:v>
                </c:pt>
                <c:pt idx="9466">
                  <c:v>6.1787399999999999E-2</c:v>
                </c:pt>
                <c:pt idx="9467">
                  <c:v>6.1977999999999998E-2</c:v>
                </c:pt>
                <c:pt idx="9468">
                  <c:v>6.2115499999999997E-2</c:v>
                </c:pt>
                <c:pt idx="9469">
                  <c:v>6.2199499999999998E-2</c:v>
                </c:pt>
                <c:pt idx="9470">
                  <c:v>6.2229100000000002E-2</c:v>
                </c:pt>
                <c:pt idx="9471">
                  <c:v>6.2203099999999997E-2</c:v>
                </c:pt>
                <c:pt idx="9472">
                  <c:v>6.2120799999999997E-2</c:v>
                </c:pt>
                <c:pt idx="9473">
                  <c:v>6.1982000000000002E-2</c:v>
                </c:pt>
                <c:pt idx="9474">
                  <c:v>6.1787099999999998E-2</c:v>
                </c:pt>
                <c:pt idx="9475">
                  <c:v>6.1535699999999999E-2</c:v>
                </c:pt>
                <c:pt idx="9476">
                  <c:v>6.1227400000000001E-2</c:v>
                </c:pt>
                <c:pt idx="9477">
                  <c:v>6.0862399999999997E-2</c:v>
                </c:pt>
                <c:pt idx="9478">
                  <c:v>6.0441700000000001E-2</c:v>
                </c:pt>
                <c:pt idx="9479">
                  <c:v>5.9966600000000002E-2</c:v>
                </c:pt>
                <c:pt idx="9480">
                  <c:v>5.9437700000000003E-2</c:v>
                </c:pt>
                <c:pt idx="9481">
                  <c:v>5.8855499999999998E-2</c:v>
                </c:pt>
                <c:pt idx="9482">
                  <c:v>5.8220899999999999E-2</c:v>
                </c:pt>
                <c:pt idx="9483">
                  <c:v>5.75349E-2</c:v>
                </c:pt>
                <c:pt idx="9484">
                  <c:v>5.6798099999999997E-2</c:v>
                </c:pt>
                <c:pt idx="9485">
                  <c:v>5.6011600000000002E-2</c:v>
                </c:pt>
                <c:pt idx="9486">
                  <c:v>5.5176799999999998E-2</c:v>
                </c:pt>
                <c:pt idx="9487">
                  <c:v>5.4295200000000002E-2</c:v>
                </c:pt>
                <c:pt idx="9488">
                  <c:v>5.3368400000000003E-2</c:v>
                </c:pt>
                <c:pt idx="9489">
                  <c:v>5.2398199999999999E-2</c:v>
                </c:pt>
                <c:pt idx="9490">
                  <c:v>5.1386399999999999E-2</c:v>
                </c:pt>
                <c:pt idx="9491">
                  <c:v>5.0334700000000003E-2</c:v>
                </c:pt>
                <c:pt idx="9492">
                  <c:v>4.9244099999999999E-2</c:v>
                </c:pt>
                <c:pt idx="9493">
                  <c:v>4.8116100000000002E-2</c:v>
                </c:pt>
                <c:pt idx="9494">
                  <c:v>4.6952599999999997E-2</c:v>
                </c:pt>
                <c:pt idx="9495">
                  <c:v>4.57556E-2</c:v>
                </c:pt>
                <c:pt idx="9496">
                  <c:v>4.4527299999999999E-2</c:v>
                </c:pt>
                <c:pt idx="9497">
                  <c:v>4.3270700000000002E-2</c:v>
                </c:pt>
                <c:pt idx="9498">
                  <c:v>4.1988699999999997E-2</c:v>
                </c:pt>
                <c:pt idx="9499">
                  <c:v>4.0683799999999999E-2</c:v>
                </c:pt>
                <c:pt idx="9500">
                  <c:v>3.93576E-2</c:v>
                </c:pt>
                <c:pt idx="9501">
                  <c:v>3.8011999999999997E-2</c:v>
                </c:pt>
                <c:pt idx="9502">
                  <c:v>3.6649599999999997E-2</c:v>
                </c:pt>
                <c:pt idx="9503">
                  <c:v>3.5273400000000003E-2</c:v>
                </c:pt>
                <c:pt idx="9504">
                  <c:v>3.3886100000000002E-2</c:v>
                </c:pt>
                <c:pt idx="9505">
                  <c:v>3.24908E-2</c:v>
                </c:pt>
                <c:pt idx="9506">
                  <c:v>3.1091000000000001E-2</c:v>
                </c:pt>
                <c:pt idx="9507">
                  <c:v>2.9689199999999999E-2</c:v>
                </c:pt>
                <c:pt idx="9508">
                  <c:v>2.8288199999999999E-2</c:v>
                </c:pt>
                <c:pt idx="9509">
                  <c:v>2.6894499999999998E-2</c:v>
                </c:pt>
                <c:pt idx="9510">
                  <c:v>2.55137E-2</c:v>
                </c:pt>
                <c:pt idx="9511">
                  <c:v>2.4144100000000002E-2</c:v>
                </c:pt>
                <c:pt idx="9512">
                  <c:v>2.2786000000000001E-2</c:v>
                </c:pt>
                <c:pt idx="9513">
                  <c:v>2.14477E-2</c:v>
                </c:pt>
                <c:pt idx="9514">
                  <c:v>2.01345E-2</c:v>
                </c:pt>
                <c:pt idx="9515">
                  <c:v>1.8846100000000001E-2</c:v>
                </c:pt>
                <c:pt idx="9516">
                  <c:v>1.7582400000000001E-2</c:v>
                </c:pt>
                <c:pt idx="9517">
                  <c:v>1.6345700000000001E-2</c:v>
                </c:pt>
                <c:pt idx="9518">
                  <c:v>1.51393E-2</c:v>
                </c:pt>
                <c:pt idx="9519">
                  <c:v>1.3965399999999999E-2</c:v>
                </c:pt>
                <c:pt idx="9520">
                  <c:v>1.28258E-2</c:v>
                </c:pt>
                <c:pt idx="9521">
                  <c:v>1.17231E-2</c:v>
                </c:pt>
                <c:pt idx="9522">
                  <c:v>1.06601E-2</c:v>
                </c:pt>
                <c:pt idx="9523" formatCode="0.00E+00">
                  <c:v>9.6383900000000002E-3</c:v>
                </c:pt>
                <c:pt idx="9524" formatCode="0.00E+00">
                  <c:v>8.6592800000000001E-3</c:v>
                </c:pt>
                <c:pt idx="9525" formatCode="0.00E+00">
                  <c:v>7.7238699999999999E-3</c:v>
                </c:pt>
                <c:pt idx="9526" formatCode="0.00E+00">
                  <c:v>6.8333999999999999E-3</c:v>
                </c:pt>
                <c:pt idx="9527" formatCode="0.00E+00">
                  <c:v>5.9894400000000004E-3</c:v>
                </c:pt>
                <c:pt idx="9528" formatCode="0.00E+00">
                  <c:v>5.19368E-3</c:v>
                </c:pt>
                <c:pt idx="9529" formatCode="0.00E+00">
                  <c:v>4.44766E-3</c:v>
                </c:pt>
                <c:pt idx="9530" formatCode="0.00E+00">
                  <c:v>3.7532799999999999E-3</c:v>
                </c:pt>
                <c:pt idx="9531" formatCode="0.00E+00">
                  <c:v>3.1126999999999999E-3</c:v>
                </c:pt>
                <c:pt idx="9532" formatCode="0.00E+00">
                  <c:v>2.5272599999999999E-3</c:v>
                </c:pt>
                <c:pt idx="9533" formatCode="0.00E+00">
                  <c:v>1.9974799999999998E-3</c:v>
                </c:pt>
                <c:pt idx="9534" formatCode="0.00E+00">
                  <c:v>1.5242599999999999E-3</c:v>
                </c:pt>
                <c:pt idx="9535" formatCode="0.00E+00">
                  <c:v>1.10918E-3</c:v>
                </c:pt>
                <c:pt idx="9536" formatCode="0.00E+00">
                  <c:v>7.5365399999999998E-4</c:v>
                </c:pt>
                <c:pt idx="9537" formatCode="0.00E+00">
                  <c:v>4.58577E-4</c:v>
                </c:pt>
                <c:pt idx="9538" formatCode="0.00E+00">
                  <c:v>2.2474100000000001E-4</c:v>
                </c:pt>
                <c:pt idx="9539" formatCode="0.00E+00">
                  <c:v>5.26504E-5</c:v>
                </c:pt>
                <c:pt idx="9540" formatCode="0.00E+00">
                  <c:v>-5.7187E-5</c:v>
                </c:pt>
                <c:pt idx="9541" formatCode="0.00E+00">
                  <c:v>-1.03965E-4</c:v>
                </c:pt>
                <c:pt idx="9542" formatCode="0.00E+00">
                  <c:v>-8.7565000000000006E-5</c:v>
                </c:pt>
                <c:pt idx="9543" formatCode="0.00E+00">
                  <c:v>-8.7226100000000008E-6</c:v>
                </c:pt>
                <c:pt idx="9544" formatCode="0.00E+00">
                  <c:v>1.3181999999999999E-4</c:v>
                </c:pt>
                <c:pt idx="9545" formatCode="0.00E+00">
                  <c:v>3.3326299999999998E-4</c:v>
                </c:pt>
                <c:pt idx="9546" formatCode="0.00E+00">
                  <c:v>5.9449800000000005E-4</c:v>
                </c:pt>
                <c:pt idx="9547" formatCode="0.00E+00">
                  <c:v>9.1449200000000004E-4</c:v>
                </c:pt>
                <c:pt idx="9548" formatCode="0.00E+00">
                  <c:v>1.29233E-3</c:v>
                </c:pt>
                <c:pt idx="9549" formatCode="0.00E+00">
                  <c:v>1.7270199999999999E-3</c:v>
                </c:pt>
                <c:pt idx="9550" formatCode="0.00E+00">
                  <c:v>2.2175799999999998E-3</c:v>
                </c:pt>
                <c:pt idx="9551" formatCode="0.00E+00">
                  <c:v>2.7629E-3</c:v>
                </c:pt>
                <c:pt idx="9552" formatCode="0.00E+00">
                  <c:v>3.3614600000000001E-3</c:v>
                </c:pt>
                <c:pt idx="9553" formatCode="0.00E+00">
                  <c:v>4.0115999999999997E-3</c:v>
                </c:pt>
                <c:pt idx="9554" formatCode="0.00E+00">
                  <c:v>4.7117699999999997E-3</c:v>
                </c:pt>
                <c:pt idx="9555" formatCode="0.00E+00">
                  <c:v>5.4606300000000002E-3</c:v>
                </c:pt>
                <c:pt idx="9556" formatCode="0.00E+00">
                  <c:v>6.2567400000000002E-3</c:v>
                </c:pt>
                <c:pt idx="9557" formatCode="0.00E+00">
                  <c:v>7.0984500000000001E-3</c:v>
                </c:pt>
                <c:pt idx="9558" formatCode="0.00E+00">
                  <c:v>7.9842100000000003E-3</c:v>
                </c:pt>
                <c:pt idx="9559" formatCode="0.00E+00">
                  <c:v>8.9122899999999998E-3</c:v>
                </c:pt>
                <c:pt idx="9560" formatCode="0.00E+00">
                  <c:v>9.8803599999999995E-3</c:v>
                </c:pt>
                <c:pt idx="9561">
                  <c:v>1.08857E-2</c:v>
                </c:pt>
                <c:pt idx="9562">
                  <c:v>1.19258E-2</c:v>
                </c:pt>
                <c:pt idx="9563">
                  <c:v>1.29979E-2</c:v>
                </c:pt>
                <c:pt idx="9564">
                  <c:v>1.40994E-2</c:v>
                </c:pt>
                <c:pt idx="9565">
                  <c:v>1.52277E-2</c:v>
                </c:pt>
                <c:pt idx="9566">
                  <c:v>1.63798E-2</c:v>
                </c:pt>
                <c:pt idx="9567">
                  <c:v>1.7552999999999999E-2</c:v>
                </c:pt>
                <c:pt idx="9568">
                  <c:v>1.8744799999999999E-2</c:v>
                </c:pt>
                <c:pt idx="9569">
                  <c:v>1.99528E-2</c:v>
                </c:pt>
                <c:pt idx="9570">
                  <c:v>2.1174599999999998E-2</c:v>
                </c:pt>
                <c:pt idx="9571">
                  <c:v>2.24076E-2</c:v>
                </c:pt>
                <c:pt idx="9572">
                  <c:v>2.3648200000000001E-2</c:v>
                </c:pt>
                <c:pt idx="9573">
                  <c:v>2.4892999999999998E-2</c:v>
                </c:pt>
                <c:pt idx="9574">
                  <c:v>2.61389E-2</c:v>
                </c:pt>
                <c:pt idx="9575">
                  <c:v>2.7383500000000002E-2</c:v>
                </c:pt>
                <c:pt idx="9576">
                  <c:v>2.8624199999999999E-2</c:v>
                </c:pt>
                <c:pt idx="9577">
                  <c:v>2.9858599999999999E-2</c:v>
                </c:pt>
                <c:pt idx="9578">
                  <c:v>3.1083599999999999E-2</c:v>
                </c:pt>
                <c:pt idx="9579">
                  <c:v>3.2296199999999997E-2</c:v>
                </c:pt>
                <c:pt idx="9580">
                  <c:v>3.3493099999999998E-2</c:v>
                </c:pt>
                <c:pt idx="9581">
                  <c:v>3.4671199999999999E-2</c:v>
                </c:pt>
                <c:pt idx="9582">
                  <c:v>3.5827600000000001E-2</c:v>
                </c:pt>
                <c:pt idx="9583">
                  <c:v>3.6960199999999999E-2</c:v>
                </c:pt>
                <c:pt idx="9584">
                  <c:v>3.8067700000000003E-2</c:v>
                </c:pt>
                <c:pt idx="9585">
                  <c:v>3.9147800000000003E-2</c:v>
                </c:pt>
                <c:pt idx="9586">
                  <c:v>4.0196999999999997E-2</c:v>
                </c:pt>
                <c:pt idx="9587">
                  <c:v>4.12118E-2</c:v>
                </c:pt>
                <c:pt idx="9588">
                  <c:v>4.2188799999999999E-2</c:v>
                </c:pt>
                <c:pt idx="9589">
                  <c:v>4.3125799999999999E-2</c:v>
                </c:pt>
                <c:pt idx="9590">
                  <c:v>4.4020900000000002E-2</c:v>
                </c:pt>
                <c:pt idx="9591">
                  <c:v>4.4872200000000001E-2</c:v>
                </c:pt>
                <c:pt idx="9592">
                  <c:v>4.5677700000000002E-2</c:v>
                </c:pt>
                <c:pt idx="9593">
                  <c:v>4.6435400000000002E-2</c:v>
                </c:pt>
                <c:pt idx="9594">
                  <c:v>4.7143299999999999E-2</c:v>
                </c:pt>
                <c:pt idx="9595">
                  <c:v>4.7799399999999999E-2</c:v>
                </c:pt>
                <c:pt idx="9596">
                  <c:v>4.8401600000000003E-2</c:v>
                </c:pt>
                <c:pt idx="9597">
                  <c:v>4.89478E-2</c:v>
                </c:pt>
                <c:pt idx="9598">
                  <c:v>4.9435800000000002E-2</c:v>
                </c:pt>
                <c:pt idx="9599">
                  <c:v>4.9864199999999997E-2</c:v>
                </c:pt>
                <c:pt idx="9600">
                  <c:v>5.0232199999999998E-2</c:v>
                </c:pt>
                <c:pt idx="9601">
                  <c:v>5.0538800000000002E-2</c:v>
                </c:pt>
                <c:pt idx="9602">
                  <c:v>5.0782500000000001E-2</c:v>
                </c:pt>
                <c:pt idx="9603">
                  <c:v>5.0962300000000002E-2</c:v>
                </c:pt>
                <c:pt idx="9604">
                  <c:v>5.10778E-2</c:v>
                </c:pt>
                <c:pt idx="9605">
                  <c:v>5.1128199999999999E-2</c:v>
                </c:pt>
                <c:pt idx="9606">
                  <c:v>5.1112699999999997E-2</c:v>
                </c:pt>
                <c:pt idx="9607">
                  <c:v>5.1030399999999997E-2</c:v>
                </c:pt>
                <c:pt idx="9608">
                  <c:v>5.0880599999999998E-2</c:v>
                </c:pt>
                <c:pt idx="9609">
                  <c:v>5.0663100000000003E-2</c:v>
                </c:pt>
                <c:pt idx="9610">
                  <c:v>5.0377900000000003E-2</c:v>
                </c:pt>
                <c:pt idx="9611">
                  <c:v>5.0024800000000001E-2</c:v>
                </c:pt>
                <c:pt idx="9612">
                  <c:v>4.9603399999999999E-2</c:v>
                </c:pt>
                <c:pt idx="9613">
                  <c:v>4.9113999999999998E-2</c:v>
                </c:pt>
                <c:pt idx="9614">
                  <c:v>4.8557000000000003E-2</c:v>
                </c:pt>
                <c:pt idx="9615">
                  <c:v>4.79324E-2</c:v>
                </c:pt>
                <c:pt idx="9616">
                  <c:v>4.7240699999999997E-2</c:v>
                </c:pt>
                <c:pt idx="9617">
                  <c:v>4.6482700000000002E-2</c:v>
                </c:pt>
                <c:pt idx="9618">
                  <c:v>4.5659400000000003E-2</c:v>
                </c:pt>
                <c:pt idx="9619">
                  <c:v>4.47718E-2</c:v>
                </c:pt>
                <c:pt idx="9620">
                  <c:v>4.3821100000000002E-2</c:v>
                </c:pt>
                <c:pt idx="9621">
                  <c:v>4.2808400000000003E-2</c:v>
                </c:pt>
                <c:pt idx="9622">
                  <c:v>4.1735099999999997E-2</c:v>
                </c:pt>
                <c:pt idx="9623">
                  <c:v>4.0602699999999999E-2</c:v>
                </c:pt>
                <c:pt idx="9624">
                  <c:v>3.9412799999999998E-2</c:v>
                </c:pt>
                <c:pt idx="9625">
                  <c:v>3.8166800000000001E-2</c:v>
                </c:pt>
                <c:pt idx="9626">
                  <c:v>3.6866000000000003E-2</c:v>
                </c:pt>
                <c:pt idx="9627">
                  <c:v>3.5512000000000002E-2</c:v>
                </c:pt>
                <c:pt idx="9628">
                  <c:v>3.4106900000000002E-2</c:v>
                </c:pt>
                <c:pt idx="9629">
                  <c:v>3.2653000000000001E-2</c:v>
                </c:pt>
                <c:pt idx="9630">
                  <c:v>3.1152599999999999E-2</c:v>
                </c:pt>
                <c:pt idx="9631">
                  <c:v>2.9608499999999999E-2</c:v>
                </c:pt>
                <c:pt idx="9632">
                  <c:v>2.8023099999999999E-2</c:v>
                </c:pt>
                <c:pt idx="9633">
                  <c:v>2.6398399999999999E-2</c:v>
                </c:pt>
                <c:pt idx="9634">
                  <c:v>2.4737100000000001E-2</c:v>
                </c:pt>
                <c:pt idx="9635">
                  <c:v>2.3041699999999998E-2</c:v>
                </c:pt>
                <c:pt idx="9636">
                  <c:v>2.1314900000000001E-2</c:v>
                </c:pt>
                <c:pt idx="9637">
                  <c:v>1.9559199999999999E-2</c:v>
                </c:pt>
                <c:pt idx="9638">
                  <c:v>1.77772E-2</c:v>
                </c:pt>
                <c:pt idx="9639">
                  <c:v>1.5971900000000001E-2</c:v>
                </c:pt>
                <c:pt idx="9640">
                  <c:v>1.4146199999999999E-2</c:v>
                </c:pt>
                <c:pt idx="9641">
                  <c:v>1.2302799999999999E-2</c:v>
                </c:pt>
                <c:pt idx="9642">
                  <c:v>1.0444500000000001E-2</c:v>
                </c:pt>
                <c:pt idx="9643" formatCode="0.00E+00">
                  <c:v>8.5738800000000007E-3</c:v>
                </c:pt>
                <c:pt idx="9644" formatCode="0.00E+00">
                  <c:v>6.6940200000000002E-3</c:v>
                </c:pt>
                <c:pt idx="9645" formatCode="0.00E+00">
                  <c:v>4.80811E-3</c:v>
                </c:pt>
                <c:pt idx="9646" formatCode="0.00E+00">
                  <c:v>2.9193299999999999E-3</c:v>
                </c:pt>
                <c:pt idx="9647" formatCode="0.00E+00">
                  <c:v>1.03079E-3</c:v>
                </c:pt>
                <c:pt idx="9648" formatCode="0.00E+00">
                  <c:v>-8.5437600000000001E-4</c:v>
                </c:pt>
                <c:pt idx="9649" formatCode="0.00E+00">
                  <c:v>-2.73303E-3</c:v>
                </c:pt>
                <c:pt idx="9650" formatCode="0.00E+00">
                  <c:v>-4.6021500000000002E-3</c:v>
                </c:pt>
                <c:pt idx="9651" formatCode="0.00E+00">
                  <c:v>-6.4586000000000001E-3</c:v>
                </c:pt>
                <c:pt idx="9652" formatCode="0.00E+00">
                  <c:v>-8.2991200000000001E-3</c:v>
                </c:pt>
                <c:pt idx="9653">
                  <c:v>-1.0120499999999999E-2</c:v>
                </c:pt>
                <c:pt idx="9654">
                  <c:v>-1.19195E-2</c:v>
                </c:pt>
                <c:pt idx="9655">
                  <c:v>-1.3692899999999999E-2</c:v>
                </c:pt>
                <c:pt idx="9656">
                  <c:v>-1.54377E-2</c:v>
                </c:pt>
                <c:pt idx="9657">
                  <c:v>-1.7151E-2</c:v>
                </c:pt>
                <c:pt idx="9658">
                  <c:v>-1.8830099999999999E-2</c:v>
                </c:pt>
                <c:pt idx="9659">
                  <c:v>-2.04721E-2</c:v>
                </c:pt>
                <c:pt idx="9660">
                  <c:v>-2.2074300000000002E-2</c:v>
                </c:pt>
                <c:pt idx="9661">
                  <c:v>-2.3634200000000001E-2</c:v>
                </c:pt>
                <c:pt idx="9662">
                  <c:v>-2.5148799999999999E-2</c:v>
                </c:pt>
                <c:pt idx="9663">
                  <c:v>-2.66155E-2</c:v>
                </c:pt>
                <c:pt idx="9664">
                  <c:v>-2.80316E-2</c:v>
                </c:pt>
                <c:pt idx="9665">
                  <c:v>-2.93945E-2</c:v>
                </c:pt>
                <c:pt idx="9666">
                  <c:v>-3.0702199999999999E-2</c:v>
                </c:pt>
                <c:pt idx="9667">
                  <c:v>-3.1952399999999999E-2</c:v>
                </c:pt>
                <c:pt idx="9668">
                  <c:v>-3.3143100000000002E-2</c:v>
                </c:pt>
                <c:pt idx="9669">
                  <c:v>-3.4272200000000003E-2</c:v>
                </c:pt>
                <c:pt idx="9670">
                  <c:v>-3.5338000000000001E-2</c:v>
                </c:pt>
                <c:pt idx="9671">
                  <c:v>-3.6338599999999999E-2</c:v>
                </c:pt>
                <c:pt idx="9672">
                  <c:v>-3.7272399999999997E-2</c:v>
                </c:pt>
                <c:pt idx="9673">
                  <c:v>-3.8137400000000002E-2</c:v>
                </c:pt>
                <c:pt idx="9674">
                  <c:v>-3.8932300000000003E-2</c:v>
                </c:pt>
                <c:pt idx="9675">
                  <c:v>-3.9655599999999999E-2</c:v>
                </c:pt>
                <c:pt idx="9676">
                  <c:v>-4.0306000000000002E-2</c:v>
                </c:pt>
                <c:pt idx="9677">
                  <c:v>-4.0882099999999998E-2</c:v>
                </c:pt>
                <c:pt idx="9678">
                  <c:v>-4.1383099999999999E-2</c:v>
                </c:pt>
                <c:pt idx="9679">
                  <c:v>-4.18083E-2</c:v>
                </c:pt>
                <c:pt idx="9680">
                  <c:v>-4.2157E-2</c:v>
                </c:pt>
                <c:pt idx="9681">
                  <c:v>-4.2428399999999998E-2</c:v>
                </c:pt>
                <c:pt idx="9682">
                  <c:v>-4.2621699999999998E-2</c:v>
                </c:pt>
                <c:pt idx="9683">
                  <c:v>-4.2736999999999997E-2</c:v>
                </c:pt>
                <c:pt idx="9684">
                  <c:v>-4.2774199999999998E-2</c:v>
                </c:pt>
                <c:pt idx="9685">
                  <c:v>-4.2733399999999998E-2</c:v>
                </c:pt>
                <c:pt idx="9686">
                  <c:v>-4.2614300000000001E-2</c:v>
                </c:pt>
                <c:pt idx="9687">
                  <c:v>-4.2417400000000001E-2</c:v>
                </c:pt>
                <c:pt idx="9688">
                  <c:v>-4.2142899999999997E-2</c:v>
                </c:pt>
                <c:pt idx="9689">
                  <c:v>-4.1791399999999999E-2</c:v>
                </c:pt>
                <c:pt idx="9690">
                  <c:v>-4.1363499999999997E-2</c:v>
                </c:pt>
                <c:pt idx="9691">
                  <c:v>-4.0859699999999999E-2</c:v>
                </c:pt>
                <c:pt idx="9692">
                  <c:v>-4.0280900000000001E-2</c:v>
                </c:pt>
                <c:pt idx="9693">
                  <c:v>-3.9628099999999999E-2</c:v>
                </c:pt>
                <c:pt idx="9694">
                  <c:v>-3.8902199999999998E-2</c:v>
                </c:pt>
                <c:pt idx="9695">
                  <c:v>-3.8104600000000002E-2</c:v>
                </c:pt>
                <c:pt idx="9696">
                  <c:v>-3.7236499999999999E-2</c:v>
                </c:pt>
                <c:pt idx="9697">
                  <c:v>-3.6299400000000002E-2</c:v>
                </c:pt>
                <c:pt idx="9698">
                  <c:v>-3.5295E-2</c:v>
                </c:pt>
                <c:pt idx="9699">
                  <c:v>-3.4224900000000003E-2</c:v>
                </c:pt>
                <c:pt idx="9700">
                  <c:v>-3.3091000000000002E-2</c:v>
                </c:pt>
                <c:pt idx="9701">
                  <c:v>-3.1895199999999999E-2</c:v>
                </c:pt>
                <c:pt idx="9702">
                  <c:v>-3.0639699999999999E-2</c:v>
                </c:pt>
                <c:pt idx="9703">
                  <c:v>-2.9326499999999998E-2</c:v>
                </c:pt>
                <c:pt idx="9704">
                  <c:v>-2.79581E-2</c:v>
                </c:pt>
                <c:pt idx="9705">
                  <c:v>-2.65367E-2</c:v>
                </c:pt>
                <c:pt idx="9706">
                  <c:v>-2.5064699999999999E-2</c:v>
                </c:pt>
                <c:pt idx="9707">
                  <c:v>-2.3544699999999998E-2</c:v>
                </c:pt>
                <c:pt idx="9708">
                  <c:v>-2.1979200000000001E-2</c:v>
                </c:pt>
                <c:pt idx="9709">
                  <c:v>-2.0370900000000001E-2</c:v>
                </c:pt>
                <c:pt idx="9710">
                  <c:v>-1.8722699999999998E-2</c:v>
                </c:pt>
                <c:pt idx="9711">
                  <c:v>-1.7037400000000001E-2</c:v>
                </c:pt>
                <c:pt idx="9712">
                  <c:v>-1.53177E-2</c:v>
                </c:pt>
                <c:pt idx="9713">
                  <c:v>-1.3566699999999999E-2</c:v>
                </c:pt>
                <c:pt idx="9714">
                  <c:v>-1.1787300000000001E-2</c:v>
                </c:pt>
                <c:pt idx="9715" formatCode="0.00E+00">
                  <c:v>-9.9826399999999992E-3</c:v>
                </c:pt>
                <c:pt idx="9716" formatCode="0.00E+00">
                  <c:v>-8.1556900000000002E-3</c:v>
                </c:pt>
                <c:pt idx="9717" formatCode="0.00E+00">
                  <c:v>-6.3094700000000002E-3</c:v>
                </c:pt>
                <c:pt idx="9718" formatCode="0.00E+00">
                  <c:v>-4.4471700000000003E-3</c:v>
                </c:pt>
                <c:pt idx="9719" formatCode="0.00E+00">
                  <c:v>-2.5720000000000001E-3</c:v>
                </c:pt>
                <c:pt idx="9720" formatCode="0.00E+00">
                  <c:v>-6.8709299999999995E-4</c:v>
                </c:pt>
                <c:pt idx="9721" formatCode="0.00E+00">
                  <c:v>1.20437E-3</c:v>
                </c:pt>
                <c:pt idx="9722" formatCode="0.00E+00">
                  <c:v>3.0991299999999999E-3</c:v>
                </c:pt>
                <c:pt idx="9723" formatCode="0.00E+00">
                  <c:v>4.9938999999999999E-3</c:v>
                </c:pt>
                <c:pt idx="9724" formatCode="0.00E+00">
                  <c:v>6.8854600000000004E-3</c:v>
                </c:pt>
                <c:pt idx="9725" formatCode="0.00E+00">
                  <c:v>8.7706599999999996E-3</c:v>
                </c:pt>
                <c:pt idx="9726">
                  <c:v>1.0646299999999999E-2</c:v>
                </c:pt>
                <c:pt idx="9727">
                  <c:v>1.25091E-2</c:v>
                </c:pt>
                <c:pt idx="9728">
                  <c:v>1.4356000000000001E-2</c:v>
                </c:pt>
                <c:pt idx="9729">
                  <c:v>1.6183900000000001E-2</c:v>
                </c:pt>
                <c:pt idx="9730">
                  <c:v>1.7989700000000001E-2</c:v>
                </c:pt>
                <c:pt idx="9731">
                  <c:v>1.9770300000000001E-2</c:v>
                </c:pt>
                <c:pt idx="9732">
                  <c:v>2.1522800000000002E-2</c:v>
                </c:pt>
                <c:pt idx="9733">
                  <c:v>2.32441E-2</c:v>
                </c:pt>
                <c:pt idx="9734">
                  <c:v>2.4931399999999999E-2</c:v>
                </c:pt>
                <c:pt idx="9735">
                  <c:v>2.6581799999999999E-2</c:v>
                </c:pt>
                <c:pt idx="9736">
                  <c:v>2.8192600000000002E-2</c:v>
                </c:pt>
                <c:pt idx="9737">
                  <c:v>2.97609E-2</c:v>
                </c:pt>
                <c:pt idx="9738">
                  <c:v>3.1284300000000001E-2</c:v>
                </c:pt>
                <c:pt idx="9739">
                  <c:v>3.2760200000000003E-2</c:v>
                </c:pt>
                <c:pt idx="9740">
                  <c:v>3.41862E-2</c:v>
                </c:pt>
                <c:pt idx="9741">
                  <c:v>3.5559899999999998E-2</c:v>
                </c:pt>
                <c:pt idx="9742">
                  <c:v>3.6879099999999998E-2</c:v>
                </c:pt>
                <c:pt idx="9743">
                  <c:v>3.8141799999999997E-2</c:v>
                </c:pt>
                <c:pt idx="9744">
                  <c:v>3.9345699999999997E-2</c:v>
                </c:pt>
                <c:pt idx="9745">
                  <c:v>4.0488900000000001E-2</c:v>
                </c:pt>
                <c:pt idx="9746">
                  <c:v>4.1569700000000001E-2</c:v>
                </c:pt>
                <c:pt idx="9747">
                  <c:v>4.2586199999999998E-2</c:v>
                </c:pt>
                <c:pt idx="9748">
                  <c:v>4.3536900000000003E-2</c:v>
                </c:pt>
                <c:pt idx="9749">
                  <c:v>4.4420300000000003E-2</c:v>
                </c:pt>
                <c:pt idx="9750">
                  <c:v>4.5234999999999997E-2</c:v>
                </c:pt>
                <c:pt idx="9751">
                  <c:v>4.5979600000000002E-2</c:v>
                </c:pt>
                <c:pt idx="9752">
                  <c:v>4.6653E-2</c:v>
                </c:pt>
                <c:pt idx="9753">
                  <c:v>4.72541E-2</c:v>
                </c:pt>
                <c:pt idx="9754">
                  <c:v>4.7782100000000001E-2</c:v>
                </c:pt>
                <c:pt idx="9755">
                  <c:v>4.82362E-2</c:v>
                </c:pt>
                <c:pt idx="9756">
                  <c:v>4.8615699999999998E-2</c:v>
                </c:pt>
                <c:pt idx="9757">
                  <c:v>4.8920100000000001E-2</c:v>
                </c:pt>
                <c:pt idx="9758">
                  <c:v>4.9148900000000002E-2</c:v>
                </c:pt>
                <c:pt idx="9759">
                  <c:v>4.9301499999999998E-2</c:v>
                </c:pt>
                <c:pt idx="9760">
                  <c:v>4.9377699999999997E-2</c:v>
                </c:pt>
                <c:pt idx="9761">
                  <c:v>4.9377499999999998E-2</c:v>
                </c:pt>
                <c:pt idx="9762">
                  <c:v>4.9300900000000002E-2</c:v>
                </c:pt>
                <c:pt idx="9763">
                  <c:v>4.9148299999999999E-2</c:v>
                </c:pt>
                <c:pt idx="9764">
                  <c:v>4.8919900000000002E-2</c:v>
                </c:pt>
                <c:pt idx="9765">
                  <c:v>4.8616199999999998E-2</c:v>
                </c:pt>
                <c:pt idx="9766">
                  <c:v>4.8237799999999997E-2</c:v>
                </c:pt>
                <c:pt idx="9767">
                  <c:v>4.7785500000000002E-2</c:v>
                </c:pt>
                <c:pt idx="9768">
                  <c:v>4.7260200000000002E-2</c:v>
                </c:pt>
                <c:pt idx="9769">
                  <c:v>4.66629E-2</c:v>
                </c:pt>
                <c:pt idx="9770">
                  <c:v>4.5994599999999997E-2</c:v>
                </c:pt>
                <c:pt idx="9771">
                  <c:v>4.5256600000000001E-2</c:v>
                </c:pt>
                <c:pt idx="9772">
                  <c:v>4.4450099999999999E-2</c:v>
                </c:pt>
                <c:pt idx="9773">
                  <c:v>4.35766E-2</c:v>
                </c:pt>
                <c:pt idx="9774">
                  <c:v>4.2637500000000002E-2</c:v>
                </c:pt>
                <c:pt idx="9775">
                  <c:v>4.1634699999999997E-2</c:v>
                </c:pt>
                <c:pt idx="9776">
                  <c:v>4.0570000000000002E-2</c:v>
                </c:pt>
                <c:pt idx="9777">
                  <c:v>3.9445399999999999E-2</c:v>
                </c:pt>
                <c:pt idx="9778">
                  <c:v>3.8262900000000002E-2</c:v>
                </c:pt>
                <c:pt idx="9779">
                  <c:v>3.7024500000000002E-2</c:v>
                </c:pt>
                <c:pt idx="9780">
                  <c:v>3.5732399999999997E-2</c:v>
                </c:pt>
                <c:pt idx="9781">
                  <c:v>3.43889E-2</c:v>
                </c:pt>
                <c:pt idx="9782">
                  <c:v>3.2996400000000002E-2</c:v>
                </c:pt>
                <c:pt idx="9783">
                  <c:v>3.1557200000000001E-2</c:v>
                </c:pt>
                <c:pt idx="9784">
                  <c:v>3.0073900000000001E-2</c:v>
                </c:pt>
                <c:pt idx="9785">
                  <c:v>2.8549000000000001E-2</c:v>
                </c:pt>
                <c:pt idx="9786">
                  <c:v>2.6985200000000001E-2</c:v>
                </c:pt>
                <c:pt idx="9787">
                  <c:v>2.5385399999999999E-2</c:v>
                </c:pt>
                <c:pt idx="9788">
                  <c:v>2.37524E-2</c:v>
                </c:pt>
                <c:pt idx="9789">
                  <c:v>2.20892E-2</c:v>
                </c:pt>
                <c:pt idx="9790">
                  <c:v>2.0398599999999999E-2</c:v>
                </c:pt>
                <c:pt idx="9791">
                  <c:v>1.8683499999999999E-2</c:v>
                </c:pt>
                <c:pt idx="9792">
                  <c:v>1.6947E-2</c:v>
                </c:pt>
                <c:pt idx="9793">
                  <c:v>1.51919E-2</c:v>
                </c:pt>
                <c:pt idx="9794">
                  <c:v>1.3421300000000001E-2</c:v>
                </c:pt>
                <c:pt idx="9795">
                  <c:v>1.1638300000000001E-2</c:v>
                </c:pt>
                <c:pt idx="9796" formatCode="0.00E+00">
                  <c:v>9.8458E-3</c:v>
                </c:pt>
                <c:pt idx="9797" formatCode="0.00E+00">
                  <c:v>8.0470200000000002E-3</c:v>
                </c:pt>
                <c:pt idx="9798" formatCode="0.00E+00">
                  <c:v>6.2450500000000003E-3</c:v>
                </c:pt>
                <c:pt idx="9799" formatCode="0.00E+00">
                  <c:v>4.4429500000000002E-3</c:v>
                </c:pt>
                <c:pt idx="9800" formatCode="0.00E+00">
                  <c:v>2.6437399999999999E-3</c:v>
                </c:pt>
                <c:pt idx="9801" formatCode="0.00E+00">
                  <c:v>8.5045300000000004E-4</c:v>
                </c:pt>
                <c:pt idx="9802" formatCode="0.00E+00">
                  <c:v>-9.3392499999999995E-4</c:v>
                </c:pt>
                <c:pt idx="9803" formatCode="0.00E+00">
                  <c:v>-2.70638E-3</c:v>
                </c:pt>
                <c:pt idx="9804" formatCode="0.00E+00">
                  <c:v>-4.4638600000000001E-3</c:v>
                </c:pt>
                <c:pt idx="9805" formatCode="0.00E+00">
                  <c:v>-6.2032800000000003E-3</c:v>
                </c:pt>
                <c:pt idx="9806" formatCode="0.00E+00">
                  <c:v>-7.9216400000000006E-3</c:v>
                </c:pt>
                <c:pt idx="9807" formatCode="0.00E+00">
                  <c:v>-9.6160299999999994E-3</c:v>
                </c:pt>
                <c:pt idx="9808">
                  <c:v>-1.12836E-2</c:v>
                </c:pt>
                <c:pt idx="9809">
                  <c:v>-1.29216E-2</c:v>
                </c:pt>
                <c:pt idx="9810">
                  <c:v>-1.45273E-2</c:v>
                </c:pt>
                <c:pt idx="9811">
                  <c:v>-1.6098100000000001E-2</c:v>
                </c:pt>
                <c:pt idx="9812">
                  <c:v>-1.7631399999999998E-2</c:v>
                </c:pt>
                <c:pt idx="9813">
                  <c:v>-1.9125E-2</c:v>
                </c:pt>
                <c:pt idx="9814">
                  <c:v>-2.0576299999999999E-2</c:v>
                </c:pt>
                <c:pt idx="9815">
                  <c:v>-2.1982999999999999E-2</c:v>
                </c:pt>
                <c:pt idx="9816">
                  <c:v>-2.33428E-2</c:v>
                </c:pt>
                <c:pt idx="9817">
                  <c:v>-2.4653399999999999E-2</c:v>
                </c:pt>
                <c:pt idx="9818">
                  <c:v>-2.5912600000000001E-2</c:v>
                </c:pt>
                <c:pt idx="9819">
                  <c:v>-2.71186E-2</c:v>
                </c:pt>
                <c:pt idx="9820">
                  <c:v>-2.8269200000000001E-2</c:v>
                </c:pt>
                <c:pt idx="9821">
                  <c:v>-2.9362599999999999E-2</c:v>
                </c:pt>
                <c:pt idx="9822">
                  <c:v>-3.0397E-2</c:v>
                </c:pt>
                <c:pt idx="9823">
                  <c:v>-3.1371000000000003E-2</c:v>
                </c:pt>
                <c:pt idx="9824">
                  <c:v>-3.2282900000000003E-2</c:v>
                </c:pt>
                <c:pt idx="9825">
                  <c:v>-3.3131599999999997E-2</c:v>
                </c:pt>
                <c:pt idx="9826">
                  <c:v>-3.3915800000000003E-2</c:v>
                </c:pt>
                <c:pt idx="9827">
                  <c:v>-3.4634600000000001E-2</c:v>
                </c:pt>
                <c:pt idx="9828">
                  <c:v>-3.5287100000000002E-2</c:v>
                </c:pt>
                <c:pt idx="9829">
                  <c:v>-3.58722E-2</c:v>
                </c:pt>
                <c:pt idx="9830">
                  <c:v>-3.6388900000000002E-2</c:v>
                </c:pt>
                <c:pt idx="9831">
                  <c:v>-3.68367E-2</c:v>
                </c:pt>
                <c:pt idx="9832">
                  <c:v>-3.7214900000000002E-2</c:v>
                </c:pt>
                <c:pt idx="9833">
                  <c:v>-3.7523000000000001E-2</c:v>
                </c:pt>
                <c:pt idx="9834">
                  <c:v>-3.7760799999999997E-2</c:v>
                </c:pt>
                <c:pt idx="9835">
                  <c:v>-3.7928299999999998E-2</c:v>
                </c:pt>
                <c:pt idx="9836">
                  <c:v>-3.8025299999999998E-2</c:v>
                </c:pt>
                <c:pt idx="9837">
                  <c:v>-3.8052099999999998E-2</c:v>
                </c:pt>
                <c:pt idx="9838">
                  <c:v>-3.8008800000000002E-2</c:v>
                </c:pt>
                <c:pt idx="9839">
                  <c:v>-3.7895900000000003E-2</c:v>
                </c:pt>
                <c:pt idx="9840">
                  <c:v>-3.7713799999999999E-2</c:v>
                </c:pt>
                <c:pt idx="9841">
                  <c:v>-3.7463000000000003E-2</c:v>
                </c:pt>
                <c:pt idx="9842">
                  <c:v>-3.7144400000000001E-2</c:v>
                </c:pt>
                <c:pt idx="9843">
                  <c:v>-3.6758800000000001E-2</c:v>
                </c:pt>
                <c:pt idx="9844">
                  <c:v>-3.6306999999999999E-2</c:v>
                </c:pt>
                <c:pt idx="9845">
                  <c:v>-3.5790200000000001E-2</c:v>
                </c:pt>
                <c:pt idx="9846">
                  <c:v>-3.5209499999999998E-2</c:v>
                </c:pt>
                <c:pt idx="9847">
                  <c:v>-3.4566300000000001E-2</c:v>
                </c:pt>
                <c:pt idx="9848">
                  <c:v>-3.3862000000000003E-2</c:v>
                </c:pt>
                <c:pt idx="9849">
                  <c:v>-3.30979E-2</c:v>
                </c:pt>
                <c:pt idx="9850">
                  <c:v>-3.22758E-2</c:v>
                </c:pt>
                <c:pt idx="9851">
                  <c:v>-3.1397300000000003E-2</c:v>
                </c:pt>
                <c:pt idx="9852">
                  <c:v>-3.04643E-2</c:v>
                </c:pt>
                <c:pt idx="9853">
                  <c:v>-2.94787E-2</c:v>
                </c:pt>
                <c:pt idx="9854">
                  <c:v>-2.84424E-2</c:v>
                </c:pt>
                <c:pt idx="9855">
                  <c:v>-2.73575E-2</c:v>
                </c:pt>
                <c:pt idx="9856">
                  <c:v>-2.6226200000000002E-2</c:v>
                </c:pt>
                <c:pt idx="9857">
                  <c:v>-2.50505E-2</c:v>
                </c:pt>
                <c:pt idx="9858">
                  <c:v>-2.3832900000000001E-2</c:v>
                </c:pt>
                <c:pt idx="9859">
                  <c:v>-2.2575399999999999E-2</c:v>
                </c:pt>
                <c:pt idx="9860">
                  <c:v>-2.1280500000000001E-2</c:v>
                </c:pt>
                <c:pt idx="9861">
                  <c:v>-1.9950599999999999E-2</c:v>
                </c:pt>
                <c:pt idx="9862">
                  <c:v>-1.8588299999999999E-2</c:v>
                </c:pt>
                <c:pt idx="9863">
                  <c:v>-1.7196199999999998E-2</c:v>
                </c:pt>
                <c:pt idx="9864">
                  <c:v>-1.57769E-2</c:v>
                </c:pt>
                <c:pt idx="9865">
                  <c:v>-1.4333200000000001E-2</c:v>
                </c:pt>
                <c:pt idx="9866">
                  <c:v>-1.28678E-2</c:v>
                </c:pt>
                <c:pt idx="9867">
                  <c:v>-1.13835E-2</c:v>
                </c:pt>
                <c:pt idx="9868" formatCode="0.00E+00">
                  <c:v>-9.8831500000000003E-3</c:v>
                </c:pt>
                <c:pt idx="9869" formatCode="0.00E+00">
                  <c:v>-8.3695899999999997E-3</c:v>
                </c:pt>
                <c:pt idx="9870" formatCode="0.00E+00">
                  <c:v>-6.8455499999999997E-3</c:v>
                </c:pt>
                <c:pt idx="9871" formatCode="0.00E+00">
                  <c:v>-5.3138300000000003E-3</c:v>
                </c:pt>
                <c:pt idx="9872" formatCode="0.00E+00">
                  <c:v>-3.77721E-3</c:v>
                </c:pt>
                <c:pt idx="9873" formatCode="0.00E+00">
                  <c:v>-2.23844E-3</c:v>
                </c:pt>
                <c:pt idx="9874" formatCode="0.00E+00">
                  <c:v>-7.0035599999999996E-4</c:v>
                </c:pt>
                <c:pt idx="9875" formatCode="0.00E+00">
                  <c:v>8.3409100000000002E-4</c:v>
                </c:pt>
                <c:pt idx="9876" formatCode="0.00E+00">
                  <c:v>2.3619700000000001E-3</c:v>
                </c:pt>
                <c:pt idx="9877" formatCode="0.00E+00">
                  <c:v>3.8805100000000002E-3</c:v>
                </c:pt>
                <c:pt idx="9878" formatCode="0.00E+00">
                  <c:v>5.3870000000000003E-3</c:v>
                </c:pt>
                <c:pt idx="9879" formatCode="0.00E+00">
                  <c:v>6.8788399999999998E-3</c:v>
                </c:pt>
                <c:pt idx="9880" formatCode="0.00E+00">
                  <c:v>8.3534500000000001E-3</c:v>
                </c:pt>
                <c:pt idx="9881" formatCode="0.00E+00">
                  <c:v>9.8082299999999994E-3</c:v>
                </c:pt>
                <c:pt idx="9882">
                  <c:v>1.12406E-2</c:v>
                </c:pt>
                <c:pt idx="9883">
                  <c:v>1.2648E-2</c:v>
                </c:pt>
                <c:pt idx="9884">
                  <c:v>1.40283E-2</c:v>
                </c:pt>
                <c:pt idx="9885">
                  <c:v>1.53787E-2</c:v>
                </c:pt>
                <c:pt idx="9886">
                  <c:v>1.6696900000000001E-2</c:v>
                </c:pt>
                <c:pt idx="9887">
                  <c:v>1.79805E-2</c:v>
                </c:pt>
                <c:pt idx="9888">
                  <c:v>1.9227299999999999E-2</c:v>
                </c:pt>
                <c:pt idx="9889">
                  <c:v>2.0434600000000001E-2</c:v>
                </c:pt>
                <c:pt idx="9890">
                  <c:v>2.1600500000000002E-2</c:v>
                </c:pt>
                <c:pt idx="9891">
                  <c:v>2.2722900000000001E-2</c:v>
                </c:pt>
                <c:pt idx="9892">
                  <c:v>2.3800000000000002E-2</c:v>
                </c:pt>
                <c:pt idx="9893">
                  <c:v>2.4830100000000001E-2</c:v>
                </c:pt>
                <c:pt idx="9894">
                  <c:v>2.5811500000000001E-2</c:v>
                </c:pt>
                <c:pt idx="9895">
                  <c:v>2.6742999999999999E-2</c:v>
                </c:pt>
                <c:pt idx="9896">
                  <c:v>2.7622799999999999E-2</c:v>
                </c:pt>
                <c:pt idx="9897">
                  <c:v>2.8449700000000001E-2</c:v>
                </c:pt>
                <c:pt idx="9898">
                  <c:v>2.92222E-2</c:v>
                </c:pt>
                <c:pt idx="9899">
                  <c:v>2.9939400000000001E-2</c:v>
                </c:pt>
                <c:pt idx="9900">
                  <c:v>3.0599899999999999E-2</c:v>
                </c:pt>
                <c:pt idx="9901">
                  <c:v>3.12027E-2</c:v>
                </c:pt>
                <c:pt idx="9902">
                  <c:v>3.1746900000000002E-2</c:v>
                </c:pt>
                <c:pt idx="9903">
                  <c:v>3.2231500000000003E-2</c:v>
                </c:pt>
                <c:pt idx="9904">
                  <c:v>3.26561E-2</c:v>
                </c:pt>
                <c:pt idx="9905">
                  <c:v>3.3019800000000002E-2</c:v>
                </c:pt>
                <c:pt idx="9906">
                  <c:v>3.3322499999999998E-2</c:v>
                </c:pt>
                <c:pt idx="9907">
                  <c:v>3.3563700000000002E-2</c:v>
                </c:pt>
                <c:pt idx="9908">
                  <c:v>3.37434E-2</c:v>
                </c:pt>
                <c:pt idx="9909">
                  <c:v>3.3861500000000003E-2</c:v>
                </c:pt>
                <c:pt idx="9910">
                  <c:v>3.3917900000000001E-2</c:v>
                </c:pt>
                <c:pt idx="9911">
                  <c:v>3.39128E-2</c:v>
                </c:pt>
                <c:pt idx="9912">
                  <c:v>3.3846500000000002E-2</c:v>
                </c:pt>
                <c:pt idx="9913">
                  <c:v>3.3719100000000002E-2</c:v>
                </c:pt>
                <c:pt idx="9914">
                  <c:v>3.3531199999999997E-2</c:v>
                </c:pt>
                <c:pt idx="9915">
                  <c:v>3.3283300000000002E-2</c:v>
                </c:pt>
                <c:pt idx="9916">
                  <c:v>3.2976100000000001E-2</c:v>
                </c:pt>
                <c:pt idx="9917">
                  <c:v>3.2610199999999999E-2</c:v>
                </c:pt>
                <c:pt idx="9918">
                  <c:v>3.2187E-2</c:v>
                </c:pt>
                <c:pt idx="9919">
                  <c:v>3.1707399999999997E-2</c:v>
                </c:pt>
                <c:pt idx="9920">
                  <c:v>3.1172499999999999E-2</c:v>
                </c:pt>
                <c:pt idx="9921">
                  <c:v>3.0583599999999999E-2</c:v>
                </c:pt>
                <c:pt idx="9922">
                  <c:v>2.9942099999999999E-2</c:v>
                </c:pt>
                <c:pt idx="9923">
                  <c:v>2.9249600000000001E-2</c:v>
                </c:pt>
                <c:pt idx="9924">
                  <c:v>2.85077E-2</c:v>
                </c:pt>
                <c:pt idx="9925">
                  <c:v>2.7718099999999999E-2</c:v>
                </c:pt>
                <c:pt idx="9926">
                  <c:v>2.6882699999999999E-2</c:v>
                </c:pt>
                <c:pt idx="9927">
                  <c:v>2.6003100000000001E-2</c:v>
                </c:pt>
                <c:pt idx="9928">
                  <c:v>2.5081200000000001E-2</c:v>
                </c:pt>
                <c:pt idx="9929">
                  <c:v>2.4118799999999999E-2</c:v>
                </c:pt>
                <c:pt idx="9930">
                  <c:v>2.3117700000000001E-2</c:v>
                </c:pt>
                <c:pt idx="9931">
                  <c:v>2.20799E-2</c:v>
                </c:pt>
                <c:pt idx="9932">
                  <c:v>2.1007499999999998E-2</c:v>
                </c:pt>
                <c:pt idx="9933">
                  <c:v>1.9903000000000001E-2</c:v>
                </c:pt>
                <c:pt idx="9934">
                  <c:v>1.8768799999999999E-2</c:v>
                </c:pt>
                <c:pt idx="9935">
                  <c:v>1.7607500000000002E-2</c:v>
                </c:pt>
                <c:pt idx="9936">
                  <c:v>1.6421399999999999E-2</c:v>
                </c:pt>
                <c:pt idx="9937">
                  <c:v>1.52132E-2</c:v>
                </c:pt>
                <c:pt idx="9938">
                  <c:v>1.39851E-2</c:v>
                </c:pt>
                <c:pt idx="9939">
                  <c:v>1.27396E-2</c:v>
                </c:pt>
                <c:pt idx="9940">
                  <c:v>1.1479100000000001E-2</c:v>
                </c:pt>
                <c:pt idx="9941">
                  <c:v>1.02065E-2</c:v>
                </c:pt>
                <c:pt idx="9942" formatCode="0.00E+00">
                  <c:v>8.9243199999999995E-3</c:v>
                </c:pt>
                <c:pt idx="9943" formatCode="0.00E+00">
                  <c:v>7.6353599999999999E-3</c:v>
                </c:pt>
                <c:pt idx="9944" formatCode="0.00E+00">
                  <c:v>6.3421600000000003E-3</c:v>
                </c:pt>
                <c:pt idx="9945" formatCode="0.00E+00">
                  <c:v>5.04733E-3</c:v>
                </c:pt>
                <c:pt idx="9946" formatCode="0.00E+00">
                  <c:v>3.7534999999999999E-3</c:v>
                </c:pt>
                <c:pt idx="9947" formatCode="0.00E+00">
                  <c:v>2.4631800000000001E-3</c:v>
                </c:pt>
                <c:pt idx="9948" formatCode="0.00E+00">
                  <c:v>1.1787799999999999E-3</c:v>
                </c:pt>
                <c:pt idx="9949" formatCode="0.00E+00">
                  <c:v>-9.7126299999999999E-5</c:v>
                </c:pt>
                <c:pt idx="9950" formatCode="0.00E+00">
                  <c:v>-1.36192E-3</c:v>
                </c:pt>
                <c:pt idx="9951" formatCode="0.00E+00">
                  <c:v>-2.6130599999999999E-3</c:v>
                </c:pt>
                <c:pt idx="9952" formatCode="0.00E+00">
                  <c:v>-3.84805E-3</c:v>
                </c:pt>
                <c:pt idx="9953" formatCode="0.00E+00">
                  <c:v>-5.0644799999999997E-3</c:v>
                </c:pt>
                <c:pt idx="9954" formatCode="0.00E+00">
                  <c:v>-6.2599300000000004E-3</c:v>
                </c:pt>
                <c:pt idx="9955" formatCode="0.00E+00">
                  <c:v>-7.4319700000000004E-3</c:v>
                </c:pt>
                <c:pt idx="9956" formatCode="0.00E+00">
                  <c:v>-8.5781E-3</c:v>
                </c:pt>
                <c:pt idx="9957" formatCode="0.00E+00">
                  <c:v>-9.6958500000000006E-3</c:v>
                </c:pt>
                <c:pt idx="9958">
                  <c:v>-1.07829E-2</c:v>
                </c:pt>
                <c:pt idx="9959">
                  <c:v>-1.1837200000000001E-2</c:v>
                </c:pt>
                <c:pt idx="9960">
                  <c:v>-1.2856599999999999E-2</c:v>
                </c:pt>
                <c:pt idx="9961">
                  <c:v>-1.3838899999999999E-2</c:v>
                </c:pt>
                <c:pt idx="9962">
                  <c:v>-1.4782200000000001E-2</c:v>
                </c:pt>
                <c:pt idx="9963">
                  <c:v>-1.5684400000000001E-2</c:v>
                </c:pt>
                <c:pt idx="9964">
                  <c:v>-1.6543499999999999E-2</c:v>
                </c:pt>
                <c:pt idx="9965">
                  <c:v>-1.7357999999999998E-2</c:v>
                </c:pt>
                <c:pt idx="9966">
                  <c:v>-1.8126199999999999E-2</c:v>
                </c:pt>
                <c:pt idx="9967">
                  <c:v>-1.8846499999999999E-2</c:v>
                </c:pt>
                <c:pt idx="9968">
                  <c:v>-1.95175E-2</c:v>
                </c:pt>
                <c:pt idx="9969">
                  <c:v>-2.0137800000000001E-2</c:v>
                </c:pt>
                <c:pt idx="9970">
                  <c:v>-2.0705999999999999E-2</c:v>
                </c:pt>
                <c:pt idx="9971">
                  <c:v>-2.1221E-2</c:v>
                </c:pt>
                <c:pt idx="9972">
                  <c:v>-2.1681700000000002E-2</c:v>
                </c:pt>
                <c:pt idx="9973">
                  <c:v>-2.2087099999999998E-2</c:v>
                </c:pt>
                <c:pt idx="9974">
                  <c:v>-2.2436500000000002E-2</c:v>
                </c:pt>
                <c:pt idx="9975">
                  <c:v>-2.27289E-2</c:v>
                </c:pt>
                <c:pt idx="9976">
                  <c:v>-2.2963600000000001E-2</c:v>
                </c:pt>
                <c:pt idx="9977">
                  <c:v>-2.3140000000000001E-2</c:v>
                </c:pt>
                <c:pt idx="9978">
                  <c:v>-2.32576E-2</c:v>
                </c:pt>
                <c:pt idx="9979">
                  <c:v>-2.3316E-2</c:v>
                </c:pt>
                <c:pt idx="9980">
                  <c:v>-2.3314999999999999E-2</c:v>
                </c:pt>
                <c:pt idx="9981">
                  <c:v>-2.3254400000000001E-2</c:v>
                </c:pt>
                <c:pt idx="9982">
                  <c:v>-2.3134399999999999E-2</c:v>
                </c:pt>
                <c:pt idx="9983">
                  <c:v>-2.2955199999999999E-2</c:v>
                </c:pt>
                <c:pt idx="9984">
                  <c:v>-2.27171E-2</c:v>
                </c:pt>
                <c:pt idx="9985">
                  <c:v>-2.2420499999999999E-2</c:v>
                </c:pt>
                <c:pt idx="9986">
                  <c:v>-2.2065399999999999E-2</c:v>
                </c:pt>
                <c:pt idx="9987">
                  <c:v>-2.1652399999999999E-2</c:v>
                </c:pt>
                <c:pt idx="9988">
                  <c:v>-2.1182099999999999E-2</c:v>
                </c:pt>
                <c:pt idx="9989">
                  <c:v>-2.0655300000000001E-2</c:v>
                </c:pt>
                <c:pt idx="9990">
                  <c:v>-2.0072900000000001E-2</c:v>
                </c:pt>
                <c:pt idx="9991">
                  <c:v>-1.9435899999999999E-2</c:v>
                </c:pt>
                <c:pt idx="9992">
                  <c:v>-1.8745399999999999E-2</c:v>
                </c:pt>
                <c:pt idx="9993">
                  <c:v>-1.8002799999999999E-2</c:v>
                </c:pt>
                <c:pt idx="9994">
                  <c:v>-1.72093E-2</c:v>
                </c:pt>
                <c:pt idx="9995">
                  <c:v>-1.63664E-2</c:v>
                </c:pt>
                <c:pt idx="9996">
                  <c:v>-1.5475300000000001E-2</c:v>
                </c:pt>
                <c:pt idx="9997">
                  <c:v>-1.45375E-2</c:v>
                </c:pt>
                <c:pt idx="9998">
                  <c:v>-1.35546E-2</c:v>
                </c:pt>
                <c:pt idx="9999">
                  <c:v>-1.25284E-2</c:v>
                </c:pt>
                <c:pt idx="10000">
                  <c:v>-1.1460700000000001E-2</c:v>
                </c:pt>
                <c:pt idx="10001">
                  <c:v>-1.0353299999999999E-2</c:v>
                </c:pt>
                <c:pt idx="10002" formatCode="0.00E+00">
                  <c:v>-9.2085499999999994E-3</c:v>
                </c:pt>
                <c:pt idx="10003" formatCode="0.00E+00">
                  <c:v>-8.0283999999999998E-3</c:v>
                </c:pt>
                <c:pt idx="10004" formatCode="0.00E+00">
                  <c:v>-6.8148999999999996E-3</c:v>
                </c:pt>
                <c:pt idx="10005" formatCode="0.00E+00">
                  <c:v>-5.5701199999999996E-3</c:v>
                </c:pt>
                <c:pt idx="10006" formatCode="0.00E+00">
                  <c:v>-4.2963599999999999E-3</c:v>
                </c:pt>
                <c:pt idx="10007" formatCode="0.00E+00">
                  <c:v>-2.9960500000000001E-3</c:v>
                </c:pt>
                <c:pt idx="10008" formatCode="0.00E+00">
                  <c:v>-1.67154E-3</c:v>
                </c:pt>
                <c:pt idx="10009" formatCode="0.00E+00">
                  <c:v>-3.2522300000000003E-4</c:v>
                </c:pt>
                <c:pt idx="10010" formatCode="0.00E+00">
                  <c:v>1.0404500000000001E-3</c:v>
                </c:pt>
                <c:pt idx="10011" formatCode="0.00E+00">
                  <c:v>2.4230100000000002E-3</c:v>
                </c:pt>
                <c:pt idx="10012" formatCode="0.00E+00">
                  <c:v>3.82001E-3</c:v>
                </c:pt>
                <c:pt idx="10013" formatCode="0.00E+00">
                  <c:v>5.2288899999999999E-3</c:v>
                </c:pt>
                <c:pt idx="10014" formatCode="0.00E+00">
                  <c:v>6.64702E-3</c:v>
                </c:pt>
                <c:pt idx="10015" formatCode="0.00E+00">
                  <c:v>8.0718100000000004E-3</c:v>
                </c:pt>
                <c:pt idx="10016" formatCode="0.00E+00">
                  <c:v>9.5006599999999993E-3</c:v>
                </c:pt>
                <c:pt idx="10017">
                  <c:v>1.0931E-2</c:v>
                </c:pt>
                <c:pt idx="10018">
                  <c:v>1.2360100000000001E-2</c:v>
                </c:pt>
                <c:pt idx="10019">
                  <c:v>1.3785499999999999E-2</c:v>
                </c:pt>
                <c:pt idx="10020">
                  <c:v>1.52043E-2</c:v>
                </c:pt>
                <c:pt idx="10021">
                  <c:v>1.66141E-2</c:v>
                </c:pt>
                <c:pt idx="10022">
                  <c:v>1.8012199999999999E-2</c:v>
                </c:pt>
                <c:pt idx="10023">
                  <c:v>1.9396E-2</c:v>
                </c:pt>
                <c:pt idx="10024">
                  <c:v>2.0762900000000001E-2</c:v>
                </c:pt>
                <c:pt idx="10025">
                  <c:v>2.2110600000000001E-2</c:v>
                </c:pt>
                <c:pt idx="10026">
                  <c:v>2.3436700000000001E-2</c:v>
                </c:pt>
                <c:pt idx="10027">
                  <c:v>2.4738599999999999E-2</c:v>
                </c:pt>
                <c:pt idx="10028">
                  <c:v>2.60138E-2</c:v>
                </c:pt>
                <c:pt idx="10029">
                  <c:v>2.726E-2</c:v>
                </c:pt>
                <c:pt idx="10030">
                  <c:v>2.8474699999999999E-2</c:v>
                </c:pt>
                <c:pt idx="10031">
                  <c:v>2.96557E-2</c:v>
                </c:pt>
                <c:pt idx="10032">
                  <c:v>3.0800600000000001E-2</c:v>
                </c:pt>
                <c:pt idx="10033">
                  <c:v>3.1907199999999997E-2</c:v>
                </c:pt>
                <c:pt idx="10034">
                  <c:v>3.2973500000000003E-2</c:v>
                </c:pt>
                <c:pt idx="10035">
                  <c:v>3.3997600000000003E-2</c:v>
                </c:pt>
                <c:pt idx="10036">
                  <c:v>3.49772E-2</c:v>
                </c:pt>
                <c:pt idx="10037">
                  <c:v>3.5910699999999997E-2</c:v>
                </c:pt>
                <c:pt idx="10038">
                  <c:v>3.6796000000000002E-2</c:v>
                </c:pt>
                <c:pt idx="10039">
                  <c:v>3.7631699999999997E-2</c:v>
                </c:pt>
                <c:pt idx="10040">
                  <c:v>3.84163E-2</c:v>
                </c:pt>
                <c:pt idx="10041">
                  <c:v>3.91484E-2</c:v>
                </c:pt>
                <c:pt idx="10042">
                  <c:v>3.9826399999999998E-2</c:v>
                </c:pt>
                <c:pt idx="10043">
                  <c:v>4.0449100000000002E-2</c:v>
                </c:pt>
                <c:pt idx="10044">
                  <c:v>4.1015099999999999E-2</c:v>
                </c:pt>
                <c:pt idx="10045">
                  <c:v>4.1523200000000003E-2</c:v>
                </c:pt>
                <c:pt idx="10046">
                  <c:v>4.1972299999999997E-2</c:v>
                </c:pt>
                <c:pt idx="10047">
                  <c:v>4.2361500000000003E-2</c:v>
                </c:pt>
                <c:pt idx="10048">
                  <c:v>4.2689900000000003E-2</c:v>
                </c:pt>
                <c:pt idx="10049">
                  <c:v>4.2956899999999999E-2</c:v>
                </c:pt>
                <c:pt idx="10050">
                  <c:v>4.3161699999999997E-2</c:v>
                </c:pt>
                <c:pt idx="10051">
                  <c:v>4.3304000000000002E-2</c:v>
                </c:pt>
                <c:pt idx="10052">
                  <c:v>4.3383400000000003E-2</c:v>
                </c:pt>
                <c:pt idx="10053">
                  <c:v>4.3399600000000003E-2</c:v>
                </c:pt>
                <c:pt idx="10054">
                  <c:v>4.3352399999999999E-2</c:v>
                </c:pt>
                <c:pt idx="10055">
                  <c:v>4.32419E-2</c:v>
                </c:pt>
                <c:pt idx="10056">
                  <c:v>4.3068099999999998E-2</c:v>
                </c:pt>
                <c:pt idx="10057">
                  <c:v>4.2830899999999998E-2</c:v>
                </c:pt>
                <c:pt idx="10058">
                  <c:v>4.2530800000000001E-2</c:v>
                </c:pt>
                <c:pt idx="10059">
                  <c:v>4.2167900000000001E-2</c:v>
                </c:pt>
                <c:pt idx="10060">
                  <c:v>4.1742899999999999E-2</c:v>
                </c:pt>
                <c:pt idx="10061">
                  <c:v>4.1256300000000003E-2</c:v>
                </c:pt>
                <c:pt idx="10062">
                  <c:v>4.0708899999999999E-2</c:v>
                </c:pt>
                <c:pt idx="10063">
                  <c:v>4.0101400000000002E-2</c:v>
                </c:pt>
                <c:pt idx="10064">
                  <c:v>3.9434799999999999E-2</c:v>
                </c:pt>
                <c:pt idx="10065">
                  <c:v>3.8710000000000001E-2</c:v>
                </c:pt>
                <c:pt idx="10066">
                  <c:v>3.7928200000000002E-2</c:v>
                </c:pt>
                <c:pt idx="10067">
                  <c:v>3.7090699999999997E-2</c:v>
                </c:pt>
                <c:pt idx="10068">
                  <c:v>3.6198899999999999E-2</c:v>
                </c:pt>
                <c:pt idx="10069">
                  <c:v>3.5254000000000001E-2</c:v>
                </c:pt>
                <c:pt idx="10070">
                  <c:v>3.4257500000000003E-2</c:v>
                </c:pt>
                <c:pt idx="10071">
                  <c:v>3.3211200000000003E-2</c:v>
                </c:pt>
                <c:pt idx="10072">
                  <c:v>3.2116600000000002E-2</c:v>
                </c:pt>
                <c:pt idx="10073">
                  <c:v>3.09755E-2</c:v>
                </c:pt>
                <c:pt idx="10074">
                  <c:v>2.9790000000000001E-2</c:v>
                </c:pt>
                <c:pt idx="10075">
                  <c:v>2.8561799999999998E-2</c:v>
                </c:pt>
                <c:pt idx="10076">
                  <c:v>2.7293100000000001E-2</c:v>
                </c:pt>
                <c:pt idx="10077">
                  <c:v>2.5985899999999999E-2</c:v>
                </c:pt>
                <c:pt idx="10078">
                  <c:v>2.4642299999999999E-2</c:v>
                </c:pt>
                <c:pt idx="10079">
                  <c:v>2.32645E-2</c:v>
                </c:pt>
                <c:pt idx="10080">
                  <c:v>2.1854800000000001E-2</c:v>
                </c:pt>
                <c:pt idx="10081">
                  <c:v>2.0415599999999999E-2</c:v>
                </c:pt>
                <c:pt idx="10082">
                  <c:v>1.8949199999999999E-2</c:v>
                </c:pt>
                <c:pt idx="10083">
                  <c:v>1.7458100000000001E-2</c:v>
                </c:pt>
                <c:pt idx="10084">
                  <c:v>1.5944699999999999E-2</c:v>
                </c:pt>
                <c:pt idx="10085">
                  <c:v>1.4411500000000001E-2</c:v>
                </c:pt>
                <c:pt idx="10086">
                  <c:v>1.28612E-2</c:v>
                </c:pt>
                <c:pt idx="10087">
                  <c:v>1.12963E-2</c:v>
                </c:pt>
                <c:pt idx="10088" formatCode="0.00E+00">
                  <c:v>9.7195300000000005E-3</c:v>
                </c:pt>
                <c:pt idx="10089" formatCode="0.00E+00">
                  <c:v>8.1334300000000005E-3</c:v>
                </c:pt>
                <c:pt idx="10090" formatCode="0.00E+00">
                  <c:v>6.5406500000000003E-3</c:v>
                </c:pt>
                <c:pt idx="10091" formatCode="0.00E+00">
                  <c:v>4.9437500000000002E-3</c:v>
                </c:pt>
                <c:pt idx="10092" formatCode="0.00E+00">
                  <c:v>3.34535E-3</c:v>
                </c:pt>
                <c:pt idx="10093" formatCode="0.00E+00">
                  <c:v>1.74807E-3</c:v>
                </c:pt>
                <c:pt idx="10094" formatCode="0.00E+00">
                  <c:v>1.5451199999999999E-4</c:v>
                </c:pt>
                <c:pt idx="10095" formatCode="0.00E+00">
                  <c:v>-1.4327000000000001E-3</c:v>
                </c:pt>
                <c:pt idx="10096" formatCode="0.00E+00">
                  <c:v>-3.0109199999999998E-3</c:v>
                </c:pt>
                <c:pt idx="10097" formatCode="0.00E+00">
                  <c:v>-4.5774700000000001E-3</c:v>
                </c:pt>
                <c:pt idx="10098" formatCode="0.00E+00">
                  <c:v>-6.1297499999999998E-3</c:v>
                </c:pt>
                <c:pt idx="10099" formatCode="0.00E+00">
                  <c:v>-7.6652300000000003E-3</c:v>
                </c:pt>
                <c:pt idx="10100" formatCode="0.00E+00">
                  <c:v>-9.1813699999999995E-3</c:v>
                </c:pt>
                <c:pt idx="10101">
                  <c:v>-1.06757E-2</c:v>
                </c:pt>
                <c:pt idx="10102">
                  <c:v>-1.2145599999999999E-2</c:v>
                </c:pt>
                <c:pt idx="10103">
                  <c:v>-1.35888E-2</c:v>
                </c:pt>
                <c:pt idx="10104">
                  <c:v>-1.50029E-2</c:v>
                </c:pt>
                <c:pt idx="10105">
                  <c:v>-1.6385400000000001E-2</c:v>
                </c:pt>
                <c:pt idx="10106">
                  <c:v>-1.7734099999999999E-2</c:v>
                </c:pt>
                <c:pt idx="10107">
                  <c:v>-1.9046799999999999E-2</c:v>
                </c:pt>
                <c:pt idx="10108">
                  <c:v>-2.03214E-2</c:v>
                </c:pt>
                <c:pt idx="10109">
                  <c:v>-2.1555700000000001E-2</c:v>
                </c:pt>
                <c:pt idx="10110">
                  <c:v>-2.2747699999999999E-2</c:v>
                </c:pt>
                <c:pt idx="10111">
                  <c:v>-2.3895599999999999E-2</c:v>
                </c:pt>
                <c:pt idx="10112">
                  <c:v>-2.4997599999999998E-2</c:v>
                </c:pt>
                <c:pt idx="10113">
                  <c:v>-2.6051700000000001E-2</c:v>
                </c:pt>
                <c:pt idx="10114">
                  <c:v>-2.7056400000000001E-2</c:v>
                </c:pt>
                <c:pt idx="10115">
                  <c:v>-2.8009800000000001E-2</c:v>
                </c:pt>
                <c:pt idx="10116">
                  <c:v>-2.8910499999999999E-2</c:v>
                </c:pt>
                <c:pt idx="10117">
                  <c:v>-2.9756999999999999E-2</c:v>
                </c:pt>
                <c:pt idx="10118">
                  <c:v>-3.0548100000000002E-2</c:v>
                </c:pt>
                <c:pt idx="10119">
                  <c:v>-3.1282499999999998E-2</c:v>
                </c:pt>
                <c:pt idx="10120">
                  <c:v>-3.1959099999999997E-2</c:v>
                </c:pt>
                <c:pt idx="10121">
                  <c:v>-3.2576800000000003E-2</c:v>
                </c:pt>
                <c:pt idx="10122">
                  <c:v>-3.3134799999999999E-2</c:v>
                </c:pt>
                <c:pt idx="10123">
                  <c:v>-3.3632200000000001E-2</c:v>
                </c:pt>
                <c:pt idx="10124">
                  <c:v>-3.4068300000000003E-2</c:v>
                </c:pt>
                <c:pt idx="10125">
                  <c:v>-3.4442599999999997E-2</c:v>
                </c:pt>
                <c:pt idx="10126">
                  <c:v>-3.4754300000000002E-2</c:v>
                </c:pt>
                <c:pt idx="10127">
                  <c:v>-3.5003300000000001E-2</c:v>
                </c:pt>
                <c:pt idx="10128">
                  <c:v>-3.5188999999999998E-2</c:v>
                </c:pt>
                <c:pt idx="10129">
                  <c:v>-3.5311299999999997E-2</c:v>
                </c:pt>
                <c:pt idx="10130">
                  <c:v>-3.5370199999999997E-2</c:v>
                </c:pt>
                <c:pt idx="10131">
                  <c:v>-3.53657E-2</c:v>
                </c:pt>
                <c:pt idx="10132">
                  <c:v>-3.52979E-2</c:v>
                </c:pt>
                <c:pt idx="10133">
                  <c:v>-3.51671E-2</c:v>
                </c:pt>
                <c:pt idx="10134">
                  <c:v>-3.4973700000000003E-2</c:v>
                </c:pt>
                <c:pt idx="10135">
                  <c:v>-3.4718100000000002E-2</c:v>
                </c:pt>
                <c:pt idx="10136">
                  <c:v>-3.4401000000000001E-2</c:v>
                </c:pt>
                <c:pt idx="10137">
                  <c:v>-3.4022900000000002E-2</c:v>
                </c:pt>
                <c:pt idx="10138">
                  <c:v>-3.3584700000000002E-2</c:v>
                </c:pt>
                <c:pt idx="10139">
                  <c:v>-3.3087199999999997E-2</c:v>
                </c:pt>
                <c:pt idx="10140">
                  <c:v>-3.2531499999999998E-2</c:v>
                </c:pt>
                <c:pt idx="10141">
                  <c:v>-3.1918700000000001E-2</c:v>
                </c:pt>
                <c:pt idx="10142">
                  <c:v>-3.1249800000000001E-2</c:v>
                </c:pt>
                <c:pt idx="10143">
                  <c:v>-3.0526299999999999E-2</c:v>
                </c:pt>
                <c:pt idx="10144">
                  <c:v>-2.9749399999999999E-2</c:v>
                </c:pt>
                <c:pt idx="10145">
                  <c:v>-2.8920600000000001E-2</c:v>
                </c:pt>
                <c:pt idx="10146">
                  <c:v>-2.8041400000000001E-2</c:v>
                </c:pt>
                <c:pt idx="10147">
                  <c:v>-2.7113499999999999E-2</c:v>
                </c:pt>
                <c:pt idx="10148">
                  <c:v>-2.6138600000000001E-2</c:v>
                </c:pt>
                <c:pt idx="10149">
                  <c:v>-2.5118399999999999E-2</c:v>
                </c:pt>
                <c:pt idx="10150">
                  <c:v>-2.4054900000000001E-2</c:v>
                </c:pt>
                <c:pt idx="10151">
                  <c:v>-2.2949799999999999E-2</c:v>
                </c:pt>
                <c:pt idx="10152">
                  <c:v>-2.18053E-2</c:v>
                </c:pt>
                <c:pt idx="10153">
                  <c:v>-2.06234E-2</c:v>
                </c:pt>
                <c:pt idx="10154">
                  <c:v>-1.9406199999999998E-2</c:v>
                </c:pt>
                <c:pt idx="10155">
                  <c:v>-1.81558E-2</c:v>
                </c:pt>
                <c:pt idx="10156">
                  <c:v>-1.6874500000000001E-2</c:v>
                </c:pt>
                <c:pt idx="10157">
                  <c:v>-1.55646E-2</c:v>
                </c:pt>
                <c:pt idx="10158">
                  <c:v>-1.42285E-2</c:v>
                </c:pt>
                <c:pt idx="10159">
                  <c:v>-1.2868299999999999E-2</c:v>
                </c:pt>
                <c:pt idx="10160">
                  <c:v>-1.1486700000000001E-2</c:v>
                </c:pt>
                <c:pt idx="10161">
                  <c:v>-1.00859E-2</c:v>
                </c:pt>
                <c:pt idx="10162" formatCode="0.00E+00">
                  <c:v>-8.66835E-3</c:v>
                </c:pt>
                <c:pt idx="10163" formatCode="0.00E+00">
                  <c:v>-7.2366100000000001E-3</c:v>
                </c:pt>
                <c:pt idx="10164" formatCode="0.00E+00">
                  <c:v>-5.7931299999999996E-3</c:v>
                </c:pt>
                <c:pt idx="10165" formatCode="0.00E+00">
                  <c:v>-4.3404000000000003E-3</c:v>
                </c:pt>
                <c:pt idx="10166" formatCode="0.00E+00">
                  <c:v>-2.8809199999999999E-3</c:v>
                </c:pt>
                <c:pt idx="10167" formatCode="0.00E+00">
                  <c:v>-1.41719E-3</c:v>
                </c:pt>
                <c:pt idx="10168" formatCode="0.00E+00">
                  <c:v>4.8287900000000002E-5</c:v>
                </c:pt>
                <c:pt idx="10169" formatCode="0.00E+00">
                  <c:v>1.5130199999999999E-3</c:v>
                </c:pt>
                <c:pt idx="10170" formatCode="0.00E+00">
                  <c:v>2.97453E-3</c:v>
                </c:pt>
                <c:pt idx="10171" formatCode="0.00E+00">
                  <c:v>4.4303499999999996E-3</c:v>
                </c:pt>
                <c:pt idx="10172" formatCode="0.00E+00">
                  <c:v>5.8780600000000001E-3</c:v>
                </c:pt>
                <c:pt idx="10173" formatCode="0.00E+00">
                  <c:v>7.3152199999999999E-3</c:v>
                </c:pt>
                <c:pt idx="10174" formatCode="0.00E+00">
                  <c:v>8.7394199999999995E-3</c:v>
                </c:pt>
                <c:pt idx="10175">
                  <c:v>1.0148300000000001E-2</c:v>
                </c:pt>
                <c:pt idx="10176">
                  <c:v>1.15394E-2</c:v>
                </c:pt>
                <c:pt idx="10177">
                  <c:v>1.29106E-2</c:v>
                </c:pt>
                <c:pt idx="10178">
                  <c:v>1.42595E-2</c:v>
                </c:pt>
                <c:pt idx="10179">
                  <c:v>1.5584000000000001E-2</c:v>
                </c:pt>
                <c:pt idx="10180">
                  <c:v>1.6881799999999999E-2</c:v>
                </c:pt>
                <c:pt idx="10181">
                  <c:v>1.8150900000000001E-2</c:v>
                </c:pt>
                <c:pt idx="10182">
                  <c:v>1.9389099999999999E-2</c:v>
                </c:pt>
                <c:pt idx="10183">
                  <c:v>2.0594600000000001E-2</c:v>
                </c:pt>
                <c:pt idx="10184">
                  <c:v>2.1765400000000001E-2</c:v>
                </c:pt>
                <c:pt idx="10185">
                  <c:v>2.2899599999999999E-2</c:v>
                </c:pt>
                <c:pt idx="10186">
                  <c:v>2.3995699999999998E-2</c:v>
                </c:pt>
                <c:pt idx="10187">
                  <c:v>2.50517E-2</c:v>
                </c:pt>
                <c:pt idx="10188">
                  <c:v>2.6066200000000001E-2</c:v>
                </c:pt>
                <c:pt idx="10189">
                  <c:v>2.7037599999999998E-2</c:v>
                </c:pt>
                <c:pt idx="10190">
                  <c:v>2.79645E-2</c:v>
                </c:pt>
                <c:pt idx="10191">
                  <c:v>2.88455E-2</c:v>
                </c:pt>
                <c:pt idx="10192">
                  <c:v>2.9679299999999999E-2</c:v>
                </c:pt>
                <c:pt idx="10193">
                  <c:v>3.0464700000000001E-2</c:v>
                </c:pt>
                <c:pt idx="10194">
                  <c:v>3.1200599999999998E-2</c:v>
                </c:pt>
                <c:pt idx="10195">
                  <c:v>3.1886100000000001E-2</c:v>
                </c:pt>
                <c:pt idx="10196">
                  <c:v>3.2520100000000003E-2</c:v>
                </c:pt>
                <c:pt idx="10197">
                  <c:v>3.3101899999999997E-2</c:v>
                </c:pt>
                <c:pt idx="10198">
                  <c:v>3.3630899999999998E-2</c:v>
                </c:pt>
                <c:pt idx="10199">
                  <c:v>3.4106299999999999E-2</c:v>
                </c:pt>
                <c:pt idx="10200">
                  <c:v>3.4527799999999997E-2</c:v>
                </c:pt>
                <c:pt idx="10201">
                  <c:v>3.48949E-2</c:v>
                </c:pt>
                <c:pt idx="10202">
                  <c:v>3.5207200000000001E-2</c:v>
                </c:pt>
                <c:pt idx="10203">
                  <c:v>3.5464599999999999E-2</c:v>
                </c:pt>
                <c:pt idx="10204">
                  <c:v>3.5666900000000001E-2</c:v>
                </c:pt>
                <c:pt idx="10205">
                  <c:v>3.5814199999999997E-2</c:v>
                </c:pt>
                <c:pt idx="10206">
                  <c:v>3.5906399999999998E-2</c:v>
                </c:pt>
                <c:pt idx="10207">
                  <c:v>3.5943999999999997E-2</c:v>
                </c:pt>
                <c:pt idx="10208">
                  <c:v>3.5927099999999997E-2</c:v>
                </c:pt>
                <c:pt idx="10209">
                  <c:v>3.5856300000000001E-2</c:v>
                </c:pt>
                <c:pt idx="10210">
                  <c:v>3.5731899999999997E-2</c:v>
                </c:pt>
                <c:pt idx="10211">
                  <c:v>3.5554700000000002E-2</c:v>
                </c:pt>
                <c:pt idx="10212">
                  <c:v>3.5325200000000001E-2</c:v>
                </c:pt>
                <c:pt idx="10213">
                  <c:v>3.5044400000000003E-2</c:v>
                </c:pt>
                <c:pt idx="10214">
                  <c:v>3.4713099999999997E-2</c:v>
                </c:pt>
                <c:pt idx="10215">
                  <c:v>3.4332300000000003E-2</c:v>
                </c:pt>
                <c:pt idx="10216">
                  <c:v>3.3903000000000003E-2</c:v>
                </c:pt>
                <c:pt idx="10217">
                  <c:v>3.3426400000000002E-2</c:v>
                </c:pt>
                <c:pt idx="10218">
                  <c:v>3.2903599999999998E-2</c:v>
                </c:pt>
                <c:pt idx="10219">
                  <c:v>3.23361E-2</c:v>
                </c:pt>
                <c:pt idx="10220">
                  <c:v>3.1725299999999998E-2</c:v>
                </c:pt>
                <c:pt idx="10221">
                  <c:v>3.1072499999999999E-2</c:v>
                </c:pt>
                <c:pt idx="10222">
                  <c:v>3.03795E-2</c:v>
                </c:pt>
                <c:pt idx="10223">
                  <c:v>2.96476E-2</c:v>
                </c:pt>
                <c:pt idx="10224">
                  <c:v>2.88787E-2</c:v>
                </c:pt>
                <c:pt idx="10225">
                  <c:v>2.8074200000000001E-2</c:v>
                </c:pt>
                <c:pt idx="10226">
                  <c:v>2.7236099999999999E-2</c:v>
                </c:pt>
                <c:pt idx="10227">
                  <c:v>2.63661E-2</c:v>
                </c:pt>
                <c:pt idx="10228">
                  <c:v>2.5466200000000001E-2</c:v>
                </c:pt>
                <c:pt idx="10229">
                  <c:v>2.4538299999999999E-2</c:v>
                </c:pt>
                <c:pt idx="10230">
                  <c:v>2.3584500000000001E-2</c:v>
                </c:pt>
                <c:pt idx="10231">
                  <c:v>2.26068E-2</c:v>
                </c:pt>
                <c:pt idx="10232">
                  <c:v>2.16072E-2</c:v>
                </c:pt>
                <c:pt idx="10233">
                  <c:v>2.0587899999999999E-2</c:v>
                </c:pt>
                <c:pt idx="10234">
                  <c:v>1.9551099999999998E-2</c:v>
                </c:pt>
                <c:pt idx="10235">
                  <c:v>1.8498899999999999E-2</c:v>
                </c:pt>
                <c:pt idx="10236">
                  <c:v>1.74336E-2</c:v>
                </c:pt>
                <c:pt idx="10237">
                  <c:v>1.6357300000000002E-2</c:v>
                </c:pt>
                <c:pt idx="10238">
                  <c:v>1.52722E-2</c:v>
                </c:pt>
                <c:pt idx="10239">
                  <c:v>1.4180699999999999E-2</c:v>
                </c:pt>
                <c:pt idx="10240">
                  <c:v>1.30849E-2</c:v>
                </c:pt>
                <c:pt idx="10241">
                  <c:v>1.19872E-2</c:v>
                </c:pt>
                <c:pt idx="10242">
                  <c:v>1.08897E-2</c:v>
                </c:pt>
                <c:pt idx="10243" formatCode="0.00E+00">
                  <c:v>9.7945700000000007E-3</c:v>
                </c:pt>
                <c:pt idx="10244" formatCode="0.00E+00">
                  <c:v>8.7038500000000008E-3</c:v>
                </c:pt>
                <c:pt idx="10245" formatCode="0.00E+00">
                  <c:v>7.6197399999999998E-3</c:v>
                </c:pt>
                <c:pt idx="10246" formatCode="0.00E+00">
                  <c:v>6.5443999999999997E-3</c:v>
                </c:pt>
                <c:pt idx="10247" formatCode="0.00E+00">
                  <c:v>5.4799799999999997E-3</c:v>
                </c:pt>
                <c:pt idx="10248" formatCode="0.00E+00">
                  <c:v>4.4286300000000002E-3</c:v>
                </c:pt>
                <c:pt idx="10249" formatCode="0.00E+00">
                  <c:v>3.3924099999999998E-3</c:v>
                </c:pt>
                <c:pt idx="10250" formatCode="0.00E+00">
                  <c:v>2.3733600000000001E-3</c:v>
                </c:pt>
                <c:pt idx="10251" formatCode="0.00E+00">
                  <c:v>1.37346E-3</c:v>
                </c:pt>
                <c:pt idx="10252" formatCode="0.00E+00">
                  <c:v>3.9460199999999997E-4</c:v>
                </c:pt>
                <c:pt idx="10253" formatCode="0.00E+00">
                  <c:v>-5.6136200000000004E-4</c:v>
                </c:pt>
                <c:pt idx="10254" formatCode="0.00E+00">
                  <c:v>-1.4926099999999999E-3</c:v>
                </c:pt>
                <c:pt idx="10255" formatCode="0.00E+00">
                  <c:v>-2.3973599999999999E-3</c:v>
                </c:pt>
                <c:pt idx="10256" formatCode="0.00E+00">
                  <c:v>-3.2738699999999999E-3</c:v>
                </c:pt>
                <c:pt idx="10257" formatCode="0.00E+00">
                  <c:v>-4.1204299999999996E-3</c:v>
                </c:pt>
                <c:pt idx="10258" formatCode="0.00E+00">
                  <c:v>-4.9354400000000001E-3</c:v>
                </c:pt>
                <c:pt idx="10259" formatCode="0.00E+00">
                  <c:v>-5.7173299999999996E-3</c:v>
                </c:pt>
                <c:pt idx="10260" formatCode="0.00E+00">
                  <c:v>-6.4646699999999996E-3</c:v>
                </c:pt>
                <c:pt idx="10261" formatCode="0.00E+00">
                  <c:v>-7.1760900000000004E-3</c:v>
                </c:pt>
                <c:pt idx="10262" formatCode="0.00E+00">
                  <c:v>-7.8502899999999994E-3</c:v>
                </c:pt>
                <c:pt idx="10263" formatCode="0.00E+00">
                  <c:v>-8.4859900000000005E-3</c:v>
                </c:pt>
                <c:pt idx="10264" formatCode="0.00E+00">
                  <c:v>-9.0820999999999992E-3</c:v>
                </c:pt>
                <c:pt idx="10265" formatCode="0.00E+00">
                  <c:v>-9.6377800000000003E-3</c:v>
                </c:pt>
                <c:pt idx="10266">
                  <c:v>-1.01523E-2</c:v>
                </c:pt>
                <c:pt idx="10267">
                  <c:v>-1.0624700000000001E-2</c:v>
                </c:pt>
                <c:pt idx="10268">
                  <c:v>-1.1053800000000001E-2</c:v>
                </c:pt>
                <c:pt idx="10269">
                  <c:v>-1.14386E-2</c:v>
                </c:pt>
                <c:pt idx="10270">
                  <c:v>-1.1778500000000001E-2</c:v>
                </c:pt>
                <c:pt idx="10271">
                  <c:v>-1.2073E-2</c:v>
                </c:pt>
                <c:pt idx="10272">
                  <c:v>-1.23216E-2</c:v>
                </c:pt>
                <c:pt idx="10273">
                  <c:v>-1.2524E-2</c:v>
                </c:pt>
                <c:pt idx="10274">
                  <c:v>-1.268E-2</c:v>
                </c:pt>
                <c:pt idx="10275">
                  <c:v>-1.2789500000000001E-2</c:v>
                </c:pt>
                <c:pt idx="10276">
                  <c:v>-1.2852499999999999E-2</c:v>
                </c:pt>
                <c:pt idx="10277">
                  <c:v>-1.2868900000000001E-2</c:v>
                </c:pt>
                <c:pt idx="10278">
                  <c:v>-1.2839E-2</c:v>
                </c:pt>
                <c:pt idx="10279">
                  <c:v>-1.2763200000000001E-2</c:v>
                </c:pt>
                <c:pt idx="10280">
                  <c:v>-1.2641899999999999E-2</c:v>
                </c:pt>
                <c:pt idx="10281">
                  <c:v>-1.24755E-2</c:v>
                </c:pt>
                <c:pt idx="10282">
                  <c:v>-1.22647E-2</c:v>
                </c:pt>
                <c:pt idx="10283">
                  <c:v>-1.2010099999999999E-2</c:v>
                </c:pt>
                <c:pt idx="10284">
                  <c:v>-1.17124E-2</c:v>
                </c:pt>
                <c:pt idx="10285">
                  <c:v>-1.13724E-2</c:v>
                </c:pt>
                <c:pt idx="10286">
                  <c:v>-1.09909E-2</c:v>
                </c:pt>
                <c:pt idx="10287">
                  <c:v>-1.0568599999999999E-2</c:v>
                </c:pt>
                <c:pt idx="10288">
                  <c:v>-1.01067E-2</c:v>
                </c:pt>
                <c:pt idx="10289" formatCode="0.00E+00">
                  <c:v>-9.6061800000000006E-3</c:v>
                </c:pt>
                <c:pt idx="10290" formatCode="0.00E+00">
                  <c:v>-9.0683599999999993E-3</c:v>
                </c:pt>
                <c:pt idx="10291" formatCode="0.00E+00">
                  <c:v>-8.4946599999999994E-3</c:v>
                </c:pt>
                <c:pt idx="10292" formatCode="0.00E+00">
                  <c:v>-7.8865199999999993E-3</c:v>
                </c:pt>
                <c:pt idx="10293" formatCode="0.00E+00">
                  <c:v>-7.2454199999999998E-3</c:v>
                </c:pt>
                <c:pt idx="10294" formatCode="0.00E+00">
                  <c:v>-6.57283E-3</c:v>
                </c:pt>
                <c:pt idx="10295" formatCode="0.00E+00">
                  <c:v>-5.8702199999999998E-3</c:v>
                </c:pt>
                <c:pt idx="10296" formatCode="0.00E+00">
                  <c:v>-5.1389499999999998E-3</c:v>
                </c:pt>
                <c:pt idx="10297" formatCode="0.00E+00">
                  <c:v>-4.3804500000000001E-3</c:v>
                </c:pt>
                <c:pt idx="10298" formatCode="0.00E+00">
                  <c:v>-3.59634E-3</c:v>
                </c:pt>
                <c:pt idx="10299" formatCode="0.00E+00">
                  <c:v>-2.7885499999999999E-3</c:v>
                </c:pt>
                <c:pt idx="10300" formatCode="0.00E+00">
                  <c:v>-1.95911E-3</c:v>
                </c:pt>
                <c:pt idx="10301" formatCode="0.00E+00">
                  <c:v>-1.10987E-3</c:v>
                </c:pt>
                <c:pt idx="10302" formatCode="0.00E+00">
                  <c:v>-2.4252900000000001E-4</c:v>
                </c:pt>
                <c:pt idx="10303" formatCode="0.00E+00">
                  <c:v>6.4101700000000002E-4</c:v>
                </c:pt>
                <c:pt idx="10304" formatCode="0.00E+00">
                  <c:v>1.5385799999999999E-3</c:v>
                </c:pt>
                <c:pt idx="10305" formatCode="0.00E+00">
                  <c:v>2.44787E-3</c:v>
                </c:pt>
                <c:pt idx="10306" formatCode="0.00E+00">
                  <c:v>3.3667300000000001E-3</c:v>
                </c:pt>
                <c:pt idx="10307" formatCode="0.00E+00">
                  <c:v>4.2931100000000002E-3</c:v>
                </c:pt>
                <c:pt idx="10308" formatCode="0.00E+00">
                  <c:v>5.2249699999999998E-3</c:v>
                </c:pt>
                <c:pt idx="10309" formatCode="0.00E+00">
                  <c:v>6.16023E-3</c:v>
                </c:pt>
                <c:pt idx="10310" formatCode="0.00E+00">
                  <c:v>7.09686E-3</c:v>
                </c:pt>
                <c:pt idx="10311" formatCode="0.00E+00">
                  <c:v>8.03275E-3</c:v>
                </c:pt>
                <c:pt idx="10312" formatCode="0.00E+00">
                  <c:v>8.9658499999999992E-3</c:v>
                </c:pt>
                <c:pt idx="10313" formatCode="0.00E+00">
                  <c:v>9.8941099999999994E-3</c:v>
                </c:pt>
                <c:pt idx="10314">
                  <c:v>1.08153E-2</c:v>
                </c:pt>
                <c:pt idx="10315">
                  <c:v>1.1726800000000001E-2</c:v>
                </c:pt>
                <c:pt idx="10316">
                  <c:v>1.2626399999999999E-2</c:v>
                </c:pt>
                <c:pt idx="10317">
                  <c:v>1.3512100000000001E-2</c:v>
                </c:pt>
                <c:pt idx="10318">
                  <c:v>1.4382199999999999E-2</c:v>
                </c:pt>
                <c:pt idx="10319">
                  <c:v>1.5235E-2</c:v>
                </c:pt>
                <c:pt idx="10320">
                  <c:v>1.6068599999999999E-2</c:v>
                </c:pt>
                <c:pt idx="10321">
                  <c:v>1.6880699999999998E-2</c:v>
                </c:pt>
                <c:pt idx="10322">
                  <c:v>1.7669399999999998E-2</c:v>
                </c:pt>
                <c:pt idx="10323">
                  <c:v>1.84327E-2</c:v>
                </c:pt>
                <c:pt idx="10324">
                  <c:v>1.9168899999999999E-2</c:v>
                </c:pt>
                <c:pt idx="10325">
                  <c:v>1.9876000000000001E-2</c:v>
                </c:pt>
                <c:pt idx="10326">
                  <c:v>2.05522E-2</c:v>
                </c:pt>
                <c:pt idx="10327">
                  <c:v>2.1195700000000001E-2</c:v>
                </c:pt>
                <c:pt idx="10328">
                  <c:v>2.18041E-2</c:v>
                </c:pt>
                <c:pt idx="10329">
                  <c:v>2.23755E-2</c:v>
                </c:pt>
                <c:pt idx="10330">
                  <c:v>2.2908399999999999E-2</c:v>
                </c:pt>
                <c:pt idx="10331">
                  <c:v>2.3401499999999999E-2</c:v>
                </c:pt>
                <c:pt idx="10332">
                  <c:v>2.38535E-2</c:v>
                </c:pt>
                <c:pt idx="10333">
                  <c:v>2.42629E-2</c:v>
                </c:pt>
                <c:pt idx="10334">
                  <c:v>2.4628199999999999E-2</c:v>
                </c:pt>
                <c:pt idx="10335">
                  <c:v>2.4948399999999999E-2</c:v>
                </c:pt>
                <c:pt idx="10336">
                  <c:v>2.5222600000000001E-2</c:v>
                </c:pt>
                <c:pt idx="10337">
                  <c:v>2.5449800000000002E-2</c:v>
                </c:pt>
                <c:pt idx="10338">
                  <c:v>2.5629200000000001E-2</c:v>
                </c:pt>
                <c:pt idx="10339">
                  <c:v>2.5759799999999999E-2</c:v>
                </c:pt>
                <c:pt idx="10340">
                  <c:v>2.5840599999999998E-2</c:v>
                </c:pt>
                <c:pt idx="10341">
                  <c:v>2.5870600000000001E-2</c:v>
                </c:pt>
                <c:pt idx="10342">
                  <c:v>2.5849299999999999E-2</c:v>
                </c:pt>
                <c:pt idx="10343">
                  <c:v>2.5775900000000001E-2</c:v>
                </c:pt>
                <c:pt idx="10344">
                  <c:v>2.5650300000000001E-2</c:v>
                </c:pt>
                <c:pt idx="10345">
                  <c:v>2.54723E-2</c:v>
                </c:pt>
                <c:pt idx="10346">
                  <c:v>2.5241900000000001E-2</c:v>
                </c:pt>
                <c:pt idx="10347">
                  <c:v>2.4959200000000001E-2</c:v>
                </c:pt>
                <c:pt idx="10348">
                  <c:v>2.4624400000000001E-2</c:v>
                </c:pt>
                <c:pt idx="10349">
                  <c:v>2.4237600000000002E-2</c:v>
                </c:pt>
                <c:pt idx="10350">
                  <c:v>2.3798900000000001E-2</c:v>
                </c:pt>
                <c:pt idx="10351">
                  <c:v>2.3308599999999999E-2</c:v>
                </c:pt>
                <c:pt idx="10352">
                  <c:v>2.2767200000000001E-2</c:v>
                </c:pt>
                <c:pt idx="10353">
                  <c:v>2.2175E-2</c:v>
                </c:pt>
                <c:pt idx="10354">
                  <c:v>2.15325E-2</c:v>
                </c:pt>
                <c:pt idx="10355">
                  <c:v>2.08402E-2</c:v>
                </c:pt>
                <c:pt idx="10356">
                  <c:v>2.0098600000000001E-2</c:v>
                </c:pt>
                <c:pt idx="10357">
                  <c:v>1.9308499999999999E-2</c:v>
                </c:pt>
                <c:pt idx="10358">
                  <c:v>1.84707E-2</c:v>
                </c:pt>
                <c:pt idx="10359">
                  <c:v>1.7586399999999999E-2</c:v>
                </c:pt>
                <c:pt idx="10360">
                  <c:v>1.6656899999999999E-2</c:v>
                </c:pt>
                <c:pt idx="10361">
                  <c:v>1.56835E-2</c:v>
                </c:pt>
                <c:pt idx="10362">
                  <c:v>1.4667899999999999E-2</c:v>
                </c:pt>
                <c:pt idx="10363">
                  <c:v>1.36115E-2</c:v>
                </c:pt>
                <c:pt idx="10364">
                  <c:v>1.25161E-2</c:v>
                </c:pt>
                <c:pt idx="10365">
                  <c:v>1.1383000000000001E-2</c:v>
                </c:pt>
                <c:pt idx="10366">
                  <c:v>1.02133E-2</c:v>
                </c:pt>
                <c:pt idx="10367" formatCode="0.00E+00">
                  <c:v>9.0087099999999996E-3</c:v>
                </c:pt>
                <c:pt idx="10368" formatCode="0.00E+00">
                  <c:v>7.7712700000000003E-3</c:v>
                </c:pt>
                <c:pt idx="10369" formatCode="0.00E+00">
                  <c:v>6.5033299999999999E-3</c:v>
                </c:pt>
                <c:pt idx="10370" formatCode="0.00E+00">
                  <c:v>5.2069500000000001E-3</c:v>
                </c:pt>
                <c:pt idx="10371" formatCode="0.00E+00">
                  <c:v>3.8839500000000002E-3</c:v>
                </c:pt>
                <c:pt idx="10372" formatCode="0.00E+00">
                  <c:v>2.5362399999999999E-3</c:v>
                </c:pt>
                <c:pt idx="10373" formatCode="0.00E+00">
                  <c:v>1.16592E-3</c:v>
                </c:pt>
                <c:pt idx="10374" formatCode="0.00E+00">
                  <c:v>-2.25011E-4</c:v>
                </c:pt>
                <c:pt idx="10375" formatCode="0.00E+00">
                  <c:v>-1.63455E-3</c:v>
                </c:pt>
                <c:pt idx="10376" formatCode="0.00E+00">
                  <c:v>-3.0605200000000002E-3</c:v>
                </c:pt>
                <c:pt idx="10377" formatCode="0.00E+00">
                  <c:v>-4.5007600000000004E-3</c:v>
                </c:pt>
                <c:pt idx="10378" formatCode="0.00E+00">
                  <c:v>-5.9532700000000001E-3</c:v>
                </c:pt>
                <c:pt idx="10379" formatCode="0.00E+00">
                  <c:v>-7.4157499999999996E-3</c:v>
                </c:pt>
                <c:pt idx="10380" formatCode="0.00E+00">
                  <c:v>-8.8854399999999997E-3</c:v>
                </c:pt>
                <c:pt idx="10381">
                  <c:v>-1.0359500000000001E-2</c:v>
                </c:pt>
                <c:pt idx="10382">
                  <c:v>-1.18356E-2</c:v>
                </c:pt>
                <c:pt idx="10383">
                  <c:v>-1.3311399999999999E-2</c:v>
                </c:pt>
                <c:pt idx="10384">
                  <c:v>-1.47849E-2</c:v>
                </c:pt>
                <c:pt idx="10385">
                  <c:v>-1.62536E-2</c:v>
                </c:pt>
                <c:pt idx="10386">
                  <c:v>-1.77146E-2</c:v>
                </c:pt>
                <c:pt idx="10387">
                  <c:v>-1.9165399999999999E-2</c:v>
                </c:pt>
                <c:pt idx="10388">
                  <c:v>-2.0603300000000001E-2</c:v>
                </c:pt>
                <c:pt idx="10389">
                  <c:v>-2.20261E-2</c:v>
                </c:pt>
                <c:pt idx="10390">
                  <c:v>-2.3431400000000002E-2</c:v>
                </c:pt>
                <c:pt idx="10391">
                  <c:v>-2.4816899999999999E-2</c:v>
                </c:pt>
                <c:pt idx="10392">
                  <c:v>-2.6180200000000001E-2</c:v>
                </c:pt>
                <c:pt idx="10393">
                  <c:v>-2.75188E-2</c:v>
                </c:pt>
                <c:pt idx="10394">
                  <c:v>-2.88303E-2</c:v>
                </c:pt>
                <c:pt idx="10395">
                  <c:v>-3.0112400000000001E-2</c:v>
                </c:pt>
                <c:pt idx="10396">
                  <c:v>-3.1363299999999997E-2</c:v>
                </c:pt>
                <c:pt idx="10397">
                  <c:v>-3.2580999999999999E-2</c:v>
                </c:pt>
                <c:pt idx="10398">
                  <c:v>-3.3763500000000002E-2</c:v>
                </c:pt>
                <c:pt idx="10399">
                  <c:v>-3.49082E-2</c:v>
                </c:pt>
                <c:pt idx="10400">
                  <c:v>-3.6013000000000003E-2</c:v>
                </c:pt>
                <c:pt idx="10401">
                  <c:v>-3.7075900000000002E-2</c:v>
                </c:pt>
                <c:pt idx="10402">
                  <c:v>-3.8095200000000003E-2</c:v>
                </c:pt>
                <c:pt idx="10403">
                  <c:v>-3.9069300000000001E-2</c:v>
                </c:pt>
                <c:pt idx="10404">
                  <c:v>-3.99961E-2</c:v>
                </c:pt>
                <c:pt idx="10405">
                  <c:v>-4.0873600000000003E-2</c:v>
                </c:pt>
                <c:pt idx="10406">
                  <c:v>-4.1700300000000003E-2</c:v>
                </c:pt>
                <c:pt idx="10407">
                  <c:v>-4.2474999999999999E-2</c:v>
                </c:pt>
                <c:pt idx="10408">
                  <c:v>-4.3196499999999999E-2</c:v>
                </c:pt>
                <c:pt idx="10409">
                  <c:v>-4.38635E-2</c:v>
                </c:pt>
                <c:pt idx="10410">
                  <c:v>-4.44745E-2</c:v>
                </c:pt>
                <c:pt idx="10411">
                  <c:v>-4.5028100000000001E-2</c:v>
                </c:pt>
                <c:pt idx="10412">
                  <c:v>-4.5522899999999998E-2</c:v>
                </c:pt>
                <c:pt idx="10413">
                  <c:v>-4.5957100000000001E-2</c:v>
                </c:pt>
                <c:pt idx="10414">
                  <c:v>-4.6329299999999997E-2</c:v>
                </c:pt>
                <c:pt idx="10415">
                  <c:v>-4.6638800000000001E-2</c:v>
                </c:pt>
                <c:pt idx="10416">
                  <c:v>-4.6885499999999997E-2</c:v>
                </c:pt>
                <c:pt idx="10417">
                  <c:v>-4.7069199999999999E-2</c:v>
                </c:pt>
                <c:pt idx="10418">
                  <c:v>-4.7189200000000001E-2</c:v>
                </c:pt>
                <c:pt idx="10419">
                  <c:v>-4.7245000000000002E-2</c:v>
                </c:pt>
                <c:pt idx="10420">
                  <c:v>-4.7236100000000003E-2</c:v>
                </c:pt>
                <c:pt idx="10421">
                  <c:v>-4.7162299999999997E-2</c:v>
                </c:pt>
                <c:pt idx="10422">
                  <c:v>-4.7023200000000001E-2</c:v>
                </c:pt>
                <c:pt idx="10423">
                  <c:v>-4.6819E-2</c:v>
                </c:pt>
                <c:pt idx="10424">
                  <c:v>-4.6549800000000002E-2</c:v>
                </c:pt>
                <c:pt idx="10425">
                  <c:v>-4.6216100000000003E-2</c:v>
                </c:pt>
                <c:pt idx="10426">
                  <c:v>-4.5818200000000003E-2</c:v>
                </c:pt>
                <c:pt idx="10427">
                  <c:v>-4.5356899999999999E-2</c:v>
                </c:pt>
                <c:pt idx="10428">
                  <c:v>-4.4832999999999998E-2</c:v>
                </c:pt>
                <c:pt idx="10429">
                  <c:v>-4.4247300000000003E-2</c:v>
                </c:pt>
                <c:pt idx="10430">
                  <c:v>-4.3600300000000002E-2</c:v>
                </c:pt>
                <c:pt idx="10431">
                  <c:v>-4.2892699999999999E-2</c:v>
                </c:pt>
                <c:pt idx="10432">
                  <c:v>-4.2125200000000002E-2</c:v>
                </c:pt>
                <c:pt idx="10433">
                  <c:v>-4.1299000000000002E-2</c:v>
                </c:pt>
                <c:pt idx="10434">
                  <c:v>-4.0415100000000002E-2</c:v>
                </c:pt>
                <c:pt idx="10435">
                  <c:v>-3.9474700000000001E-2</c:v>
                </c:pt>
                <c:pt idx="10436">
                  <c:v>-3.8478999999999999E-2</c:v>
                </c:pt>
                <c:pt idx="10437">
                  <c:v>-3.7429400000000002E-2</c:v>
                </c:pt>
                <c:pt idx="10438">
                  <c:v>-3.6327400000000003E-2</c:v>
                </c:pt>
                <c:pt idx="10439">
                  <c:v>-3.5174700000000003E-2</c:v>
                </c:pt>
                <c:pt idx="10440">
                  <c:v>-3.3973400000000001E-2</c:v>
                </c:pt>
                <c:pt idx="10441">
                  <c:v>-3.2725400000000002E-2</c:v>
                </c:pt>
                <c:pt idx="10442">
                  <c:v>-3.1432500000000002E-2</c:v>
                </c:pt>
                <c:pt idx="10443">
                  <c:v>-3.0096600000000001E-2</c:v>
                </c:pt>
                <c:pt idx="10444">
                  <c:v>-2.8719399999999999E-2</c:v>
                </c:pt>
                <c:pt idx="10445">
                  <c:v>-2.73031E-2</c:v>
                </c:pt>
                <c:pt idx="10446">
                  <c:v>-2.5850100000000001E-2</c:v>
                </c:pt>
                <c:pt idx="10447">
                  <c:v>-2.4362999999999999E-2</c:v>
                </c:pt>
                <c:pt idx="10448">
                  <c:v>-2.2844300000000001E-2</c:v>
                </c:pt>
                <c:pt idx="10449">
                  <c:v>-2.1296099999999998E-2</c:v>
                </c:pt>
                <c:pt idx="10450">
                  <c:v>-1.9720999999999999E-2</c:v>
                </c:pt>
                <c:pt idx="10451">
                  <c:v>-1.8121399999999999E-2</c:v>
                </c:pt>
                <c:pt idx="10452">
                  <c:v>-1.64996E-2</c:v>
                </c:pt>
                <c:pt idx="10453">
                  <c:v>-1.48579E-2</c:v>
                </c:pt>
                <c:pt idx="10454">
                  <c:v>-1.31986E-2</c:v>
                </c:pt>
                <c:pt idx="10455">
                  <c:v>-1.1524E-2</c:v>
                </c:pt>
                <c:pt idx="10456" formatCode="0.00E+00">
                  <c:v>-9.8370799999999998E-3</c:v>
                </c:pt>
                <c:pt idx="10457" formatCode="0.00E+00">
                  <c:v>-8.1404200000000006E-3</c:v>
                </c:pt>
                <c:pt idx="10458" formatCode="0.00E+00">
                  <c:v>-6.4366400000000004E-3</c:v>
                </c:pt>
                <c:pt idx="10459" formatCode="0.00E+00">
                  <c:v>-4.7284199999999997E-3</c:v>
                </c:pt>
                <c:pt idx="10460" formatCode="0.00E+00">
                  <c:v>-3.0184500000000002E-3</c:v>
                </c:pt>
                <c:pt idx="10461" formatCode="0.00E+00">
                  <c:v>-1.3091999999999999E-3</c:v>
                </c:pt>
                <c:pt idx="10462" formatCode="0.00E+00">
                  <c:v>3.9724900000000002E-4</c:v>
                </c:pt>
                <c:pt idx="10463" formatCode="0.00E+00">
                  <c:v>2.0989899999999998E-3</c:v>
                </c:pt>
                <c:pt idx="10464" formatCode="0.00E+00">
                  <c:v>3.7939100000000002E-3</c:v>
                </c:pt>
                <c:pt idx="10465" formatCode="0.00E+00">
                  <c:v>5.4795099999999999E-3</c:v>
                </c:pt>
                <c:pt idx="10466" formatCode="0.00E+00">
                  <c:v>7.1533500000000002E-3</c:v>
                </c:pt>
                <c:pt idx="10467" formatCode="0.00E+00">
                  <c:v>8.8129599999999999E-3</c:v>
                </c:pt>
                <c:pt idx="10468">
                  <c:v>1.04554E-2</c:v>
                </c:pt>
                <c:pt idx="10469">
                  <c:v>1.2077600000000001E-2</c:v>
                </c:pt>
                <c:pt idx="10470">
                  <c:v>1.36767E-2</c:v>
                </c:pt>
                <c:pt idx="10471">
                  <c:v>1.525E-2</c:v>
                </c:pt>
                <c:pt idx="10472">
                  <c:v>1.6795500000000001E-2</c:v>
                </c:pt>
                <c:pt idx="10473">
                  <c:v>1.8310900000000001E-2</c:v>
                </c:pt>
                <c:pt idx="10474">
                  <c:v>1.9793700000000001E-2</c:v>
                </c:pt>
                <c:pt idx="10475">
                  <c:v>2.1241599999999999E-2</c:v>
                </c:pt>
                <c:pt idx="10476">
                  <c:v>2.2652100000000001E-2</c:v>
                </c:pt>
                <c:pt idx="10477">
                  <c:v>2.40229E-2</c:v>
                </c:pt>
                <c:pt idx="10478">
                  <c:v>2.5351700000000001E-2</c:v>
                </c:pt>
                <c:pt idx="10479">
                  <c:v>2.6636300000000002E-2</c:v>
                </c:pt>
                <c:pt idx="10480">
                  <c:v>2.7874900000000001E-2</c:v>
                </c:pt>
                <c:pt idx="10481">
                  <c:v>2.9065500000000001E-2</c:v>
                </c:pt>
                <c:pt idx="10482">
                  <c:v>3.0206299999999998E-2</c:v>
                </c:pt>
                <c:pt idx="10483">
                  <c:v>3.1295900000000001E-2</c:v>
                </c:pt>
                <c:pt idx="10484">
                  <c:v>3.2333399999999998E-2</c:v>
                </c:pt>
                <c:pt idx="10485">
                  <c:v>3.3318E-2</c:v>
                </c:pt>
                <c:pt idx="10486">
                  <c:v>3.4248599999999997E-2</c:v>
                </c:pt>
                <c:pt idx="10487">
                  <c:v>3.51239E-2</c:v>
                </c:pt>
                <c:pt idx="10488">
                  <c:v>3.5942599999999998E-2</c:v>
                </c:pt>
                <c:pt idx="10489">
                  <c:v>3.6703399999999997E-2</c:v>
                </c:pt>
                <c:pt idx="10490">
                  <c:v>3.74052E-2</c:v>
                </c:pt>
                <c:pt idx="10491">
                  <c:v>3.8046400000000001E-2</c:v>
                </c:pt>
                <c:pt idx="10492">
                  <c:v>3.8625600000000003E-2</c:v>
                </c:pt>
                <c:pt idx="10493">
                  <c:v>3.9141200000000001E-2</c:v>
                </c:pt>
                <c:pt idx="10494">
                  <c:v>3.9592799999999997E-2</c:v>
                </c:pt>
                <c:pt idx="10495">
                  <c:v>3.9980300000000003E-2</c:v>
                </c:pt>
                <c:pt idx="10496">
                  <c:v>4.03033E-2</c:v>
                </c:pt>
                <c:pt idx="10497">
                  <c:v>4.0561699999999999E-2</c:v>
                </c:pt>
                <c:pt idx="10498">
                  <c:v>4.0754899999999997E-2</c:v>
                </c:pt>
                <c:pt idx="10499">
                  <c:v>4.0882399999999999E-2</c:v>
                </c:pt>
                <c:pt idx="10500">
                  <c:v>4.0943500000000001E-2</c:v>
                </c:pt>
                <c:pt idx="10501">
                  <c:v>4.0937899999999999E-2</c:v>
                </c:pt>
                <c:pt idx="10502">
                  <c:v>4.0865699999999998E-2</c:v>
                </c:pt>
                <c:pt idx="10503">
                  <c:v>4.0727300000000001E-2</c:v>
                </c:pt>
                <c:pt idx="10504">
                  <c:v>4.0523000000000003E-2</c:v>
                </c:pt>
                <c:pt idx="10505">
                  <c:v>4.0252700000000002E-2</c:v>
                </c:pt>
                <c:pt idx="10506">
                  <c:v>3.9916899999999998E-2</c:v>
                </c:pt>
                <c:pt idx="10507">
                  <c:v>3.9516000000000003E-2</c:v>
                </c:pt>
                <c:pt idx="10508">
                  <c:v>3.9050799999999997E-2</c:v>
                </c:pt>
                <c:pt idx="10509">
                  <c:v>3.8522199999999999E-2</c:v>
                </c:pt>
                <c:pt idx="10510">
                  <c:v>3.7931199999999998E-2</c:v>
                </c:pt>
                <c:pt idx="10511">
                  <c:v>3.7279199999999998E-2</c:v>
                </c:pt>
                <c:pt idx="10512">
                  <c:v>3.6568099999999999E-2</c:v>
                </c:pt>
                <c:pt idx="10513">
                  <c:v>3.5799600000000001E-2</c:v>
                </c:pt>
                <c:pt idx="10514">
                  <c:v>3.4975199999999998E-2</c:v>
                </c:pt>
                <c:pt idx="10515">
                  <c:v>3.4096300000000003E-2</c:v>
                </c:pt>
                <c:pt idx="10516">
                  <c:v>3.3164699999999998E-2</c:v>
                </c:pt>
                <c:pt idx="10517">
                  <c:v>3.2182200000000001E-2</c:v>
                </c:pt>
                <c:pt idx="10518">
                  <c:v>3.1150299999999999E-2</c:v>
                </c:pt>
                <c:pt idx="10519">
                  <c:v>3.0070300000000001E-2</c:v>
                </c:pt>
                <c:pt idx="10520">
                  <c:v>2.8943699999999999E-2</c:v>
                </c:pt>
                <c:pt idx="10521">
                  <c:v>2.7772100000000001E-2</c:v>
                </c:pt>
                <c:pt idx="10522">
                  <c:v>2.6557000000000001E-2</c:v>
                </c:pt>
                <c:pt idx="10523">
                  <c:v>2.5300300000000001E-2</c:v>
                </c:pt>
                <c:pt idx="10524">
                  <c:v>2.4003699999999999E-2</c:v>
                </c:pt>
                <c:pt idx="10525">
                  <c:v>2.2669000000000002E-2</c:v>
                </c:pt>
                <c:pt idx="10526">
                  <c:v>2.12982E-2</c:v>
                </c:pt>
                <c:pt idx="10527">
                  <c:v>1.9893399999999999E-2</c:v>
                </c:pt>
                <c:pt idx="10528">
                  <c:v>1.8457100000000001E-2</c:v>
                </c:pt>
                <c:pt idx="10529">
                  <c:v>1.6992E-2</c:v>
                </c:pt>
                <c:pt idx="10530">
                  <c:v>1.55006E-2</c:v>
                </c:pt>
                <c:pt idx="10531">
                  <c:v>1.39854E-2</c:v>
                </c:pt>
                <c:pt idx="10532">
                  <c:v>1.2448000000000001E-2</c:v>
                </c:pt>
                <c:pt idx="10533">
                  <c:v>1.0890800000000001E-2</c:v>
                </c:pt>
                <c:pt idx="10534" formatCode="0.00E+00">
                  <c:v>9.3164500000000004E-3</c:v>
                </c:pt>
                <c:pt idx="10535" formatCode="0.00E+00">
                  <c:v>7.7284800000000002E-3</c:v>
                </c:pt>
                <c:pt idx="10536" formatCode="0.00E+00">
                  <c:v>6.1301599999999999E-3</c:v>
                </c:pt>
                <c:pt idx="10537" formatCode="0.00E+00">
                  <c:v>4.52419E-3</c:v>
                </c:pt>
                <c:pt idx="10538" formatCode="0.00E+00">
                  <c:v>2.9126999999999998E-3</c:v>
                </c:pt>
                <c:pt idx="10539" formatCode="0.00E+00">
                  <c:v>1.29801E-3</c:v>
                </c:pt>
                <c:pt idx="10540" formatCode="0.00E+00">
                  <c:v>-3.1708799999999998E-4</c:v>
                </c:pt>
                <c:pt idx="10541" formatCode="0.00E+00">
                  <c:v>-1.93037E-3</c:v>
                </c:pt>
                <c:pt idx="10542" formatCode="0.00E+00">
                  <c:v>-3.5403000000000001E-3</c:v>
                </c:pt>
                <c:pt idx="10543" formatCode="0.00E+00">
                  <c:v>-5.1449099999999999E-3</c:v>
                </c:pt>
                <c:pt idx="10544" formatCode="0.00E+00">
                  <c:v>-6.74166E-3</c:v>
                </c:pt>
                <c:pt idx="10545" formatCode="0.00E+00">
                  <c:v>-8.3279700000000005E-3</c:v>
                </c:pt>
                <c:pt idx="10546" formatCode="0.00E+00">
                  <c:v>-9.9012500000000003E-3</c:v>
                </c:pt>
                <c:pt idx="10547">
                  <c:v>-1.14588E-2</c:v>
                </c:pt>
                <c:pt idx="10548">
                  <c:v>-1.29981E-2</c:v>
                </c:pt>
                <c:pt idx="10549">
                  <c:v>-1.4517499999999999E-2</c:v>
                </c:pt>
                <c:pt idx="10550">
                  <c:v>-1.6015600000000001E-2</c:v>
                </c:pt>
                <c:pt idx="10551">
                  <c:v>-1.74909E-2</c:v>
                </c:pt>
                <c:pt idx="10552">
                  <c:v>-1.8941699999999999E-2</c:v>
                </c:pt>
                <c:pt idx="10553">
                  <c:v>-2.0365899999999999E-2</c:v>
                </c:pt>
                <c:pt idx="10554">
                  <c:v>-2.1761300000000001E-2</c:v>
                </c:pt>
                <c:pt idx="10555">
                  <c:v>-2.31256E-2</c:v>
                </c:pt>
                <c:pt idx="10556">
                  <c:v>-2.4456599999999998E-2</c:v>
                </c:pt>
                <c:pt idx="10557">
                  <c:v>-2.5752500000000001E-2</c:v>
                </c:pt>
                <c:pt idx="10558">
                  <c:v>-2.70116E-2</c:v>
                </c:pt>
                <c:pt idx="10559">
                  <c:v>-2.8232699999999999E-2</c:v>
                </c:pt>
                <c:pt idx="10560">
                  <c:v>-2.94139E-2</c:v>
                </c:pt>
                <c:pt idx="10561">
                  <c:v>-3.05536E-2</c:v>
                </c:pt>
                <c:pt idx="10562">
                  <c:v>-3.1650200000000003E-2</c:v>
                </c:pt>
                <c:pt idx="10563">
                  <c:v>-3.2702599999999998E-2</c:v>
                </c:pt>
                <c:pt idx="10564">
                  <c:v>-3.3709999999999997E-2</c:v>
                </c:pt>
                <c:pt idx="10565">
                  <c:v>-3.4671399999999998E-2</c:v>
                </c:pt>
                <c:pt idx="10566">
                  <c:v>-3.5586100000000002E-2</c:v>
                </c:pt>
                <c:pt idx="10567">
                  <c:v>-3.6453100000000002E-2</c:v>
                </c:pt>
                <c:pt idx="10568">
                  <c:v>-3.7271400000000003E-2</c:v>
                </c:pt>
                <c:pt idx="10569">
                  <c:v>-3.8039999999999997E-2</c:v>
                </c:pt>
                <c:pt idx="10570">
                  <c:v>-3.8758000000000001E-2</c:v>
                </c:pt>
                <c:pt idx="10571">
                  <c:v>-3.9425000000000002E-2</c:v>
                </c:pt>
                <c:pt idx="10572">
                  <c:v>-4.0040699999999999E-2</c:v>
                </c:pt>
                <c:pt idx="10573">
                  <c:v>-4.0604899999999999E-2</c:v>
                </c:pt>
                <c:pt idx="10574">
                  <c:v>-4.11172E-2</c:v>
                </c:pt>
                <c:pt idx="10575">
                  <c:v>-4.1577200000000002E-2</c:v>
                </c:pt>
                <c:pt idx="10576">
                  <c:v>-4.1984800000000003E-2</c:v>
                </c:pt>
                <c:pt idx="10577">
                  <c:v>-4.2339700000000001E-2</c:v>
                </c:pt>
                <c:pt idx="10578">
                  <c:v>-4.2641699999999998E-2</c:v>
                </c:pt>
                <c:pt idx="10579">
                  <c:v>-4.2890200000000003E-2</c:v>
                </c:pt>
                <c:pt idx="10580">
                  <c:v>-4.3085100000000001E-2</c:v>
                </c:pt>
                <c:pt idx="10581">
                  <c:v>-4.3226899999999999E-2</c:v>
                </c:pt>
                <c:pt idx="10582">
                  <c:v>-4.3316500000000001E-2</c:v>
                </c:pt>
                <c:pt idx="10583">
                  <c:v>-4.3355100000000001E-2</c:v>
                </c:pt>
                <c:pt idx="10584">
                  <c:v>-4.33435E-2</c:v>
                </c:pt>
                <c:pt idx="10585">
                  <c:v>-4.3281800000000002E-2</c:v>
                </c:pt>
                <c:pt idx="10586">
                  <c:v>-4.3170100000000003E-2</c:v>
                </c:pt>
                <c:pt idx="10587">
                  <c:v>-4.30088E-2</c:v>
                </c:pt>
                <c:pt idx="10588">
                  <c:v>-4.2798999999999997E-2</c:v>
                </c:pt>
                <c:pt idx="10589">
                  <c:v>-4.2541799999999998E-2</c:v>
                </c:pt>
                <c:pt idx="10590">
                  <c:v>-4.2237999999999998E-2</c:v>
                </c:pt>
                <c:pt idx="10591">
                  <c:v>-4.1889000000000003E-2</c:v>
                </c:pt>
                <c:pt idx="10592">
                  <c:v>-4.1496699999999997E-2</c:v>
                </c:pt>
                <c:pt idx="10593">
                  <c:v>-4.1062599999999998E-2</c:v>
                </c:pt>
                <c:pt idx="10594">
                  <c:v>-4.0588300000000001E-2</c:v>
                </c:pt>
                <c:pt idx="10595">
                  <c:v>-4.0075E-2</c:v>
                </c:pt>
                <c:pt idx="10596">
                  <c:v>-3.9524200000000002E-2</c:v>
                </c:pt>
                <c:pt idx="10597">
                  <c:v>-3.8936699999999998E-2</c:v>
                </c:pt>
                <c:pt idx="10598">
                  <c:v>-3.8313699999999999E-2</c:v>
                </c:pt>
                <c:pt idx="10599">
                  <c:v>-3.76569E-2</c:v>
                </c:pt>
                <c:pt idx="10600">
                  <c:v>-3.6968899999999999E-2</c:v>
                </c:pt>
                <c:pt idx="10601">
                  <c:v>-3.6252300000000001E-2</c:v>
                </c:pt>
                <c:pt idx="10602">
                  <c:v>-3.55088E-2</c:v>
                </c:pt>
                <c:pt idx="10603">
                  <c:v>-3.4739699999999998E-2</c:v>
                </c:pt>
                <c:pt idx="10604">
                  <c:v>-3.3946299999999999E-2</c:v>
                </c:pt>
                <c:pt idx="10605">
                  <c:v>-3.3129699999999998E-2</c:v>
                </c:pt>
                <c:pt idx="10606">
                  <c:v>-3.2290899999999997E-2</c:v>
                </c:pt>
                <c:pt idx="10607">
                  <c:v>-3.1431899999999999E-2</c:v>
                </c:pt>
                <c:pt idx="10608">
                  <c:v>-3.0555100000000002E-2</c:v>
                </c:pt>
                <c:pt idx="10609">
                  <c:v>-2.96627E-2</c:v>
                </c:pt>
                <c:pt idx="10610">
                  <c:v>-2.87566E-2</c:v>
                </c:pt>
                <c:pt idx="10611">
                  <c:v>-2.7838399999999999E-2</c:v>
                </c:pt>
                <c:pt idx="10612">
                  <c:v>-2.69106E-2</c:v>
                </c:pt>
                <c:pt idx="10613">
                  <c:v>-2.5975499999999999E-2</c:v>
                </c:pt>
                <c:pt idx="10614">
                  <c:v>-2.5035399999999999E-2</c:v>
                </c:pt>
                <c:pt idx="10615">
                  <c:v>-2.4092700000000002E-2</c:v>
                </c:pt>
                <c:pt idx="10616">
                  <c:v>-2.3149800000000002E-2</c:v>
                </c:pt>
                <c:pt idx="10617">
                  <c:v>-2.2208800000000001E-2</c:v>
                </c:pt>
                <c:pt idx="10618">
                  <c:v>-2.1271200000000001E-2</c:v>
                </c:pt>
                <c:pt idx="10619">
                  <c:v>-2.0338700000000001E-2</c:v>
                </c:pt>
                <c:pt idx="10620">
                  <c:v>-1.9412800000000001E-2</c:v>
                </c:pt>
                <c:pt idx="10621">
                  <c:v>-1.84951E-2</c:v>
                </c:pt>
                <c:pt idx="10622">
                  <c:v>-1.75873E-2</c:v>
                </c:pt>
                <c:pt idx="10623">
                  <c:v>-1.66911E-2</c:v>
                </c:pt>
                <c:pt idx="10624">
                  <c:v>-1.5808099999999999E-2</c:v>
                </c:pt>
                <c:pt idx="10625">
                  <c:v>-1.4939600000000001E-2</c:v>
                </c:pt>
                <c:pt idx="10626">
                  <c:v>-1.40874E-2</c:v>
                </c:pt>
                <c:pt idx="10627">
                  <c:v>-1.32528E-2</c:v>
                </c:pt>
                <c:pt idx="10628">
                  <c:v>-1.24373E-2</c:v>
                </c:pt>
                <c:pt idx="10629">
                  <c:v>-1.16422E-2</c:v>
                </c:pt>
                <c:pt idx="10630">
                  <c:v>-1.08687E-2</c:v>
                </c:pt>
                <c:pt idx="10631">
                  <c:v>-1.01186E-2</c:v>
                </c:pt>
                <c:pt idx="10632" formatCode="0.00E+00">
                  <c:v>-9.3936200000000001E-3</c:v>
                </c:pt>
                <c:pt idx="10633" formatCode="0.00E+00">
                  <c:v>-8.6952599999999998E-3</c:v>
                </c:pt>
                <c:pt idx="10634" formatCode="0.00E+00">
                  <c:v>-8.0246099999999997E-3</c:v>
                </c:pt>
                <c:pt idx="10635" formatCode="0.00E+00">
                  <c:v>-7.3826999999999999E-3</c:v>
                </c:pt>
                <c:pt idx="10636" formatCode="0.00E+00">
                  <c:v>-6.7705400000000002E-3</c:v>
                </c:pt>
                <c:pt idx="10637" formatCode="0.00E+00">
                  <c:v>-6.1889099999999997E-3</c:v>
                </c:pt>
                <c:pt idx="10638" formatCode="0.00E+00">
                  <c:v>-5.6382200000000002E-3</c:v>
                </c:pt>
                <c:pt idx="10639" formatCode="0.00E+00">
                  <c:v>-5.1187799999999999E-3</c:v>
                </c:pt>
                <c:pt idx="10640" formatCode="0.00E+00">
                  <c:v>-4.6311399999999997E-3</c:v>
                </c:pt>
                <c:pt idx="10641" formatCode="0.00E+00">
                  <c:v>-4.176E-3</c:v>
                </c:pt>
                <c:pt idx="10642" formatCode="0.00E+00">
                  <c:v>-3.7543199999999998E-3</c:v>
                </c:pt>
                <c:pt idx="10643" formatCode="0.00E+00">
                  <c:v>-3.3673399999999999E-3</c:v>
                </c:pt>
                <c:pt idx="10644" formatCode="0.00E+00">
                  <c:v>-3.0160500000000002E-3</c:v>
                </c:pt>
                <c:pt idx="10645" formatCode="0.00E+00">
                  <c:v>-2.70082E-3</c:v>
                </c:pt>
                <c:pt idx="10646" formatCode="0.00E+00">
                  <c:v>-2.4216699999999999E-3</c:v>
                </c:pt>
                <c:pt idx="10647" formatCode="0.00E+00">
                  <c:v>-2.1786700000000002E-3</c:v>
                </c:pt>
                <c:pt idx="10648" formatCode="0.00E+00">
                  <c:v>-1.9719400000000002E-3</c:v>
                </c:pt>
                <c:pt idx="10649" formatCode="0.00E+00">
                  <c:v>-1.8017E-3</c:v>
                </c:pt>
                <c:pt idx="10650" formatCode="0.00E+00">
                  <c:v>-1.66833E-3</c:v>
                </c:pt>
                <c:pt idx="10651" formatCode="0.00E+00">
                  <c:v>-1.57211E-3</c:v>
                </c:pt>
                <c:pt idx="10652" formatCode="0.00E+00">
                  <c:v>-1.5131400000000001E-3</c:v>
                </c:pt>
                <c:pt idx="10653" formatCode="0.00E+00">
                  <c:v>-1.4913000000000001E-3</c:v>
                </c:pt>
                <c:pt idx="10654" formatCode="0.00E+00">
                  <c:v>-1.50599E-3</c:v>
                </c:pt>
                <c:pt idx="10655" formatCode="0.00E+00">
                  <c:v>-1.55601E-3</c:v>
                </c:pt>
                <c:pt idx="10656" formatCode="0.00E+00">
                  <c:v>-1.6401600000000001E-3</c:v>
                </c:pt>
                <c:pt idx="10657" formatCode="0.00E+00">
                  <c:v>-1.75763E-3</c:v>
                </c:pt>
                <c:pt idx="10658" formatCode="0.00E+00">
                  <c:v>-1.90814E-3</c:v>
                </c:pt>
                <c:pt idx="10659" formatCode="0.00E+00">
                  <c:v>-2.09173E-3</c:v>
                </c:pt>
                <c:pt idx="10660" formatCode="0.00E+00">
                  <c:v>-2.30832E-3</c:v>
                </c:pt>
                <c:pt idx="10661" formatCode="0.00E+00">
                  <c:v>-2.5572899999999998E-3</c:v>
                </c:pt>
                <c:pt idx="10662" formatCode="0.00E+00">
                  <c:v>-2.8371899999999999E-3</c:v>
                </c:pt>
                <c:pt idx="10663" formatCode="0.00E+00">
                  <c:v>-3.1459000000000001E-3</c:v>
                </c:pt>
                <c:pt idx="10664" formatCode="0.00E+00">
                  <c:v>-3.4817099999999998E-3</c:v>
                </c:pt>
                <c:pt idx="10665" formatCode="0.00E+00">
                  <c:v>-3.8437900000000001E-3</c:v>
                </c:pt>
                <c:pt idx="10666" formatCode="0.00E+00">
                  <c:v>-4.2314199999999996E-3</c:v>
                </c:pt>
                <c:pt idx="10667" formatCode="0.00E+00">
                  <c:v>-4.6433799999999999E-3</c:v>
                </c:pt>
                <c:pt idx="10668" formatCode="0.00E+00">
                  <c:v>-5.0784100000000002E-3</c:v>
                </c:pt>
                <c:pt idx="10669" formatCode="0.00E+00">
                  <c:v>-5.53558E-3</c:v>
                </c:pt>
                <c:pt idx="10670" formatCode="0.00E+00">
                  <c:v>-6.0136699999999996E-3</c:v>
                </c:pt>
                <c:pt idx="10671" formatCode="0.00E+00">
                  <c:v>-6.5110200000000002E-3</c:v>
                </c:pt>
                <c:pt idx="10672" formatCode="0.00E+00">
                  <c:v>-7.0259600000000004E-3</c:v>
                </c:pt>
                <c:pt idx="10673" formatCode="0.00E+00">
                  <c:v>-7.5569799999999996E-3</c:v>
                </c:pt>
                <c:pt idx="10674" formatCode="0.00E+00">
                  <c:v>-8.1024700000000005E-3</c:v>
                </c:pt>
                <c:pt idx="10675" formatCode="0.00E+00">
                  <c:v>-8.6608399999999995E-3</c:v>
                </c:pt>
                <c:pt idx="10676" formatCode="0.00E+00">
                  <c:v>-9.23064E-3</c:v>
                </c:pt>
                <c:pt idx="10677" formatCode="0.00E+00">
                  <c:v>-9.8105499999999995E-3</c:v>
                </c:pt>
                <c:pt idx="10678">
                  <c:v>-1.03991E-2</c:v>
                </c:pt>
                <c:pt idx="10679">
                  <c:v>-1.09947E-2</c:v>
                </c:pt>
                <c:pt idx="10680">
                  <c:v>-1.15957E-2</c:v>
                </c:pt>
                <c:pt idx="10681">
                  <c:v>-1.2200300000000001E-2</c:v>
                </c:pt>
                <c:pt idx="10682">
                  <c:v>-1.28066E-2</c:v>
                </c:pt>
                <c:pt idx="10683">
                  <c:v>-1.34124E-2</c:v>
                </c:pt>
                <c:pt idx="10684">
                  <c:v>-1.40155E-2</c:v>
                </c:pt>
                <c:pt idx="10685">
                  <c:v>-1.46141E-2</c:v>
                </c:pt>
                <c:pt idx="10686">
                  <c:v>-1.52067E-2</c:v>
                </c:pt>
                <c:pt idx="10687">
                  <c:v>-1.5791800000000002E-2</c:v>
                </c:pt>
                <c:pt idx="10688">
                  <c:v>-1.6367400000000001E-2</c:v>
                </c:pt>
                <c:pt idx="10689">
                  <c:v>-1.69318E-2</c:v>
                </c:pt>
                <c:pt idx="10690">
                  <c:v>-1.7482899999999999E-2</c:v>
                </c:pt>
                <c:pt idx="10691">
                  <c:v>-1.8018200000000002E-2</c:v>
                </c:pt>
                <c:pt idx="10692">
                  <c:v>-1.8535599999999999E-2</c:v>
                </c:pt>
                <c:pt idx="10693">
                  <c:v>-1.9034499999999999E-2</c:v>
                </c:pt>
                <c:pt idx="10694">
                  <c:v>-1.9514299999999998E-2</c:v>
                </c:pt>
                <c:pt idx="10695">
                  <c:v>-1.9973899999999999E-2</c:v>
                </c:pt>
                <c:pt idx="10696">
                  <c:v>-2.0411700000000001E-2</c:v>
                </c:pt>
                <c:pt idx="10697">
                  <c:v>-2.0826600000000001E-2</c:v>
                </c:pt>
                <c:pt idx="10698">
                  <c:v>-2.1217900000000001E-2</c:v>
                </c:pt>
                <c:pt idx="10699">
                  <c:v>-2.15844E-2</c:v>
                </c:pt>
                <c:pt idx="10700">
                  <c:v>-2.19244E-2</c:v>
                </c:pt>
                <c:pt idx="10701">
                  <c:v>-2.22364E-2</c:v>
                </c:pt>
                <c:pt idx="10702">
                  <c:v>-2.2519399999999998E-2</c:v>
                </c:pt>
                <c:pt idx="10703">
                  <c:v>-2.27727E-2</c:v>
                </c:pt>
                <c:pt idx="10704">
                  <c:v>-2.2995399999999999E-2</c:v>
                </c:pt>
                <c:pt idx="10705">
                  <c:v>-2.3186200000000001E-2</c:v>
                </c:pt>
                <c:pt idx="10706">
                  <c:v>-2.3343699999999998E-2</c:v>
                </c:pt>
                <c:pt idx="10707">
                  <c:v>-2.34661E-2</c:v>
                </c:pt>
                <c:pt idx="10708">
                  <c:v>-2.3552500000000001E-2</c:v>
                </c:pt>
                <c:pt idx="10709">
                  <c:v>-2.36028E-2</c:v>
                </c:pt>
                <c:pt idx="10710">
                  <c:v>-2.3617599999999999E-2</c:v>
                </c:pt>
                <c:pt idx="10711">
                  <c:v>-2.3596900000000001E-2</c:v>
                </c:pt>
                <c:pt idx="10712">
                  <c:v>-2.3539500000000001E-2</c:v>
                </c:pt>
                <c:pt idx="10713">
                  <c:v>-2.3444400000000001E-2</c:v>
                </c:pt>
                <c:pt idx="10714">
                  <c:v>-2.3310500000000001E-2</c:v>
                </c:pt>
                <c:pt idx="10715">
                  <c:v>-2.3137499999999998E-2</c:v>
                </c:pt>
                <c:pt idx="10716">
                  <c:v>-2.2925299999999999E-2</c:v>
                </c:pt>
                <c:pt idx="10717">
                  <c:v>-2.2673700000000001E-2</c:v>
                </c:pt>
                <c:pt idx="10718">
                  <c:v>-2.2383E-2</c:v>
                </c:pt>
                <c:pt idx="10719">
                  <c:v>-2.2053300000000001E-2</c:v>
                </c:pt>
                <c:pt idx="10720">
                  <c:v>-2.1684700000000001E-2</c:v>
                </c:pt>
                <c:pt idx="10721">
                  <c:v>-2.1277899999999999E-2</c:v>
                </c:pt>
                <c:pt idx="10722">
                  <c:v>-2.0833399999999998E-2</c:v>
                </c:pt>
                <c:pt idx="10723">
                  <c:v>-2.03518E-2</c:v>
                </c:pt>
                <c:pt idx="10724">
                  <c:v>-1.9833300000000002E-2</c:v>
                </c:pt>
                <c:pt idx="10725">
                  <c:v>-1.9278300000000002E-2</c:v>
                </c:pt>
                <c:pt idx="10726">
                  <c:v>-1.8687700000000002E-2</c:v>
                </c:pt>
                <c:pt idx="10727">
                  <c:v>-1.8062499999999999E-2</c:v>
                </c:pt>
                <c:pt idx="10728">
                  <c:v>-1.7403800000000001E-2</c:v>
                </c:pt>
                <c:pt idx="10729">
                  <c:v>-1.6712299999999999E-2</c:v>
                </c:pt>
                <c:pt idx="10730">
                  <c:v>-1.5989199999999999E-2</c:v>
                </c:pt>
                <c:pt idx="10731">
                  <c:v>-1.5235200000000001E-2</c:v>
                </c:pt>
                <c:pt idx="10732">
                  <c:v>-1.44511E-2</c:v>
                </c:pt>
                <c:pt idx="10733">
                  <c:v>-1.36376E-2</c:v>
                </c:pt>
                <c:pt idx="10734">
                  <c:v>-1.27957E-2</c:v>
                </c:pt>
                <c:pt idx="10735">
                  <c:v>-1.19268E-2</c:v>
                </c:pt>
                <c:pt idx="10736">
                  <c:v>-1.10323E-2</c:v>
                </c:pt>
                <c:pt idx="10737">
                  <c:v>-1.01136E-2</c:v>
                </c:pt>
                <c:pt idx="10738" formatCode="0.00E+00">
                  <c:v>-9.1720299999999994E-3</c:v>
                </c:pt>
                <c:pt idx="10739" formatCode="0.00E+00">
                  <c:v>-8.2091999999999998E-3</c:v>
                </c:pt>
                <c:pt idx="10740" formatCode="0.00E+00">
                  <c:v>-7.2263099999999997E-3</c:v>
                </c:pt>
                <c:pt idx="10741" formatCode="0.00E+00">
                  <c:v>-6.2239799999999996E-3</c:v>
                </c:pt>
                <c:pt idx="10742" formatCode="0.00E+00">
                  <c:v>-5.2033599999999998E-3</c:v>
                </c:pt>
                <c:pt idx="10743" formatCode="0.00E+00">
                  <c:v>-4.1665900000000004E-3</c:v>
                </c:pt>
                <c:pt idx="10744" formatCode="0.00E+00">
                  <c:v>-3.1160300000000001E-3</c:v>
                </c:pt>
                <c:pt idx="10745" formatCode="0.00E+00">
                  <c:v>-2.0536899999999999E-3</c:v>
                </c:pt>
                <c:pt idx="10746" formatCode="0.00E+00">
                  <c:v>-9.8137300000000001E-4</c:v>
                </c:pt>
                <c:pt idx="10747" formatCode="0.00E+00">
                  <c:v>9.8876300000000001E-5</c:v>
                </c:pt>
                <c:pt idx="10748" formatCode="0.00E+00">
                  <c:v>1.1849E-3</c:v>
                </c:pt>
                <c:pt idx="10749" formatCode="0.00E+00">
                  <c:v>2.2747900000000001E-3</c:v>
                </c:pt>
                <c:pt idx="10750" formatCode="0.00E+00">
                  <c:v>3.3670499999999999E-3</c:v>
                </c:pt>
                <c:pt idx="10751" formatCode="0.00E+00">
                  <c:v>4.4602499999999998E-3</c:v>
                </c:pt>
                <c:pt idx="10752" formatCode="0.00E+00">
                  <c:v>5.5525799999999997E-3</c:v>
                </c:pt>
                <c:pt idx="10753" formatCode="0.00E+00">
                  <c:v>6.6416899999999996E-3</c:v>
                </c:pt>
                <c:pt idx="10754" formatCode="0.00E+00">
                  <c:v>7.7251200000000003E-3</c:v>
                </c:pt>
                <c:pt idx="10755" formatCode="0.00E+00">
                  <c:v>8.8006999999999998E-3</c:v>
                </c:pt>
                <c:pt idx="10756" formatCode="0.00E+00">
                  <c:v>9.8664700000000004E-3</c:v>
                </c:pt>
                <c:pt idx="10757">
                  <c:v>1.0920600000000001E-2</c:v>
                </c:pt>
                <c:pt idx="10758">
                  <c:v>1.1961100000000001E-2</c:v>
                </c:pt>
                <c:pt idx="10759">
                  <c:v>1.29861E-2</c:v>
                </c:pt>
                <c:pt idx="10760">
                  <c:v>1.3993200000000001E-2</c:v>
                </c:pt>
                <c:pt idx="10761">
                  <c:v>1.49803E-2</c:v>
                </c:pt>
                <c:pt idx="10762">
                  <c:v>1.5944900000000001E-2</c:v>
                </c:pt>
                <c:pt idx="10763">
                  <c:v>1.68851E-2</c:v>
                </c:pt>
                <c:pt idx="10764">
                  <c:v>1.7798899999999999E-2</c:v>
                </c:pt>
                <c:pt idx="10765">
                  <c:v>1.8684900000000001E-2</c:v>
                </c:pt>
                <c:pt idx="10766">
                  <c:v>1.9541200000000002E-2</c:v>
                </c:pt>
                <c:pt idx="10767">
                  <c:v>2.03663E-2</c:v>
                </c:pt>
                <c:pt idx="10768">
                  <c:v>2.11586E-2</c:v>
                </c:pt>
                <c:pt idx="10769">
                  <c:v>2.1917099999999998E-2</c:v>
                </c:pt>
                <c:pt idx="10770">
                  <c:v>2.2640199999999999E-2</c:v>
                </c:pt>
                <c:pt idx="10771">
                  <c:v>2.3326E-2</c:v>
                </c:pt>
                <c:pt idx="10772">
                  <c:v>2.39726E-2</c:v>
                </c:pt>
                <c:pt idx="10773">
                  <c:v>2.45784E-2</c:v>
                </c:pt>
                <c:pt idx="10774">
                  <c:v>2.5142299999999999E-2</c:v>
                </c:pt>
                <c:pt idx="10775">
                  <c:v>2.5663200000000001E-2</c:v>
                </c:pt>
                <c:pt idx="10776">
                  <c:v>2.61394E-2</c:v>
                </c:pt>
                <c:pt idx="10777">
                  <c:v>2.6569499999999999E-2</c:v>
                </c:pt>
                <c:pt idx="10778">
                  <c:v>2.6951699999999999E-2</c:v>
                </c:pt>
                <c:pt idx="10779">
                  <c:v>2.7284800000000001E-2</c:v>
                </c:pt>
                <c:pt idx="10780">
                  <c:v>2.7567600000000001E-2</c:v>
                </c:pt>
                <c:pt idx="10781">
                  <c:v>2.7799000000000001E-2</c:v>
                </c:pt>
                <c:pt idx="10782">
                  <c:v>2.7978300000000001E-2</c:v>
                </c:pt>
                <c:pt idx="10783">
                  <c:v>2.81047E-2</c:v>
                </c:pt>
                <c:pt idx="10784">
                  <c:v>2.81777E-2</c:v>
                </c:pt>
                <c:pt idx="10785">
                  <c:v>2.8196499999999999E-2</c:v>
                </c:pt>
                <c:pt idx="10786">
                  <c:v>2.8160600000000001E-2</c:v>
                </c:pt>
                <c:pt idx="10787">
                  <c:v>2.80697E-2</c:v>
                </c:pt>
                <c:pt idx="10788">
                  <c:v>2.7923799999999999E-2</c:v>
                </c:pt>
                <c:pt idx="10789">
                  <c:v>2.7723000000000001E-2</c:v>
                </c:pt>
                <c:pt idx="10790">
                  <c:v>2.74673E-2</c:v>
                </c:pt>
                <c:pt idx="10791">
                  <c:v>2.7156799999999998E-2</c:v>
                </c:pt>
                <c:pt idx="10792">
                  <c:v>2.6791499999999999E-2</c:v>
                </c:pt>
                <c:pt idx="10793">
                  <c:v>2.6372E-2</c:v>
                </c:pt>
                <c:pt idx="10794">
                  <c:v>2.5898600000000001E-2</c:v>
                </c:pt>
                <c:pt idx="10795">
                  <c:v>2.5371899999999999E-2</c:v>
                </c:pt>
                <c:pt idx="10796">
                  <c:v>2.4792499999999999E-2</c:v>
                </c:pt>
                <c:pt idx="10797">
                  <c:v>2.4160899999999999E-2</c:v>
                </c:pt>
                <c:pt idx="10798">
                  <c:v>2.3477600000000001E-2</c:v>
                </c:pt>
                <c:pt idx="10799">
                  <c:v>2.2742800000000001E-2</c:v>
                </c:pt>
                <c:pt idx="10800">
                  <c:v>2.1957299999999999E-2</c:v>
                </c:pt>
                <c:pt idx="10801">
                  <c:v>2.1121999999999998E-2</c:v>
                </c:pt>
                <c:pt idx="10802">
                  <c:v>2.0238099999999998E-2</c:v>
                </c:pt>
                <c:pt idx="10803">
                  <c:v>1.9306299999999998E-2</c:v>
                </c:pt>
                <c:pt idx="10804">
                  <c:v>1.8327400000000001E-2</c:v>
                </c:pt>
                <c:pt idx="10805">
                  <c:v>1.7302700000000001E-2</c:v>
                </c:pt>
                <c:pt idx="10806">
                  <c:v>1.6233399999999999E-2</c:v>
                </c:pt>
                <c:pt idx="10807">
                  <c:v>1.5120700000000001E-2</c:v>
                </c:pt>
                <c:pt idx="10808">
                  <c:v>1.39656E-2</c:v>
                </c:pt>
                <c:pt idx="10809">
                  <c:v>1.27694E-2</c:v>
                </c:pt>
                <c:pt idx="10810">
                  <c:v>1.15335E-2</c:v>
                </c:pt>
                <c:pt idx="10811">
                  <c:v>1.02592E-2</c:v>
                </c:pt>
                <c:pt idx="10812" formatCode="0.00E+00">
                  <c:v>8.94789E-3</c:v>
                </c:pt>
                <c:pt idx="10813" formatCode="0.00E+00">
                  <c:v>7.6011300000000002E-3</c:v>
                </c:pt>
                <c:pt idx="10814" formatCode="0.00E+00">
                  <c:v>6.2208300000000001E-3</c:v>
                </c:pt>
                <c:pt idx="10815" formatCode="0.00E+00">
                  <c:v>4.8092100000000004E-3</c:v>
                </c:pt>
                <c:pt idx="10816" formatCode="0.00E+00">
                  <c:v>3.3685500000000001E-3</c:v>
                </c:pt>
                <c:pt idx="10817" formatCode="0.00E+00">
                  <c:v>1.9009599999999999E-3</c:v>
                </c:pt>
                <c:pt idx="10818" formatCode="0.00E+00">
                  <c:v>4.0861899999999999E-4</c:v>
                </c:pt>
                <c:pt idx="10819" formatCode="0.00E+00">
                  <c:v>-1.10611E-3</c:v>
                </c:pt>
                <c:pt idx="10820" formatCode="0.00E+00">
                  <c:v>-2.6409099999999998E-3</c:v>
                </c:pt>
                <c:pt idx="10821" formatCode="0.00E+00">
                  <c:v>-4.1935999999999996E-3</c:v>
                </c:pt>
                <c:pt idx="10822" formatCode="0.00E+00">
                  <c:v>-5.7619500000000001E-3</c:v>
                </c:pt>
                <c:pt idx="10823" formatCode="0.00E+00">
                  <c:v>-7.3436400000000002E-3</c:v>
                </c:pt>
                <c:pt idx="10824" formatCode="0.00E+00">
                  <c:v>-8.9362899999999995E-3</c:v>
                </c:pt>
                <c:pt idx="10825">
                  <c:v>-1.0537599999999999E-2</c:v>
                </c:pt>
                <c:pt idx="10826">
                  <c:v>-1.2145299999999999E-2</c:v>
                </c:pt>
                <c:pt idx="10827">
                  <c:v>-1.3757200000000001E-2</c:v>
                </c:pt>
                <c:pt idx="10828">
                  <c:v>-1.5371299999999999E-2</c:v>
                </c:pt>
                <c:pt idx="10829">
                  <c:v>-1.6985799999999999E-2</c:v>
                </c:pt>
                <c:pt idx="10830">
                  <c:v>-1.8598900000000002E-2</c:v>
                </c:pt>
                <c:pt idx="10831">
                  <c:v>-2.0208299999999998E-2</c:v>
                </c:pt>
                <c:pt idx="10832">
                  <c:v>-2.1812000000000002E-2</c:v>
                </c:pt>
                <c:pt idx="10833">
                  <c:v>-2.3407399999999998E-2</c:v>
                </c:pt>
                <c:pt idx="10834">
                  <c:v>-2.4992E-2</c:v>
                </c:pt>
                <c:pt idx="10835">
                  <c:v>-2.6563400000000001E-2</c:v>
                </c:pt>
                <c:pt idx="10836">
                  <c:v>-2.81192E-2</c:v>
                </c:pt>
                <c:pt idx="10837">
                  <c:v>-2.9656700000000001E-2</c:v>
                </c:pt>
                <c:pt idx="10838">
                  <c:v>-3.1173800000000002E-2</c:v>
                </c:pt>
                <c:pt idx="10839">
                  <c:v>-3.2668099999999999E-2</c:v>
                </c:pt>
                <c:pt idx="10840">
                  <c:v>-3.4137500000000001E-2</c:v>
                </c:pt>
                <c:pt idx="10841">
                  <c:v>-3.5579899999999998E-2</c:v>
                </c:pt>
                <c:pt idx="10842">
                  <c:v>-3.6993199999999997E-2</c:v>
                </c:pt>
                <c:pt idx="10843">
                  <c:v>-3.8374800000000001E-2</c:v>
                </c:pt>
                <c:pt idx="10844">
                  <c:v>-3.9722399999999998E-2</c:v>
                </c:pt>
                <c:pt idx="10845">
                  <c:v>-4.1034399999999999E-2</c:v>
                </c:pt>
                <c:pt idx="10846">
                  <c:v>-4.23078E-2</c:v>
                </c:pt>
                <c:pt idx="10847">
                  <c:v>-4.3536400000000003E-2</c:v>
                </c:pt>
                <c:pt idx="10848">
                  <c:v>-4.4719200000000001E-2</c:v>
                </c:pt>
                <c:pt idx="10849">
                  <c:v>-4.5859200000000003E-2</c:v>
                </c:pt>
                <c:pt idx="10850">
                  <c:v>-4.6955200000000002E-2</c:v>
                </c:pt>
                <c:pt idx="10851">
                  <c:v>-4.80031E-2</c:v>
                </c:pt>
                <c:pt idx="10852">
                  <c:v>-4.9001599999999999E-2</c:v>
                </c:pt>
                <c:pt idx="10853">
                  <c:v>-4.99502E-2</c:v>
                </c:pt>
                <c:pt idx="10854">
                  <c:v>-5.0847200000000002E-2</c:v>
                </c:pt>
                <c:pt idx="10855">
                  <c:v>-5.1691000000000001E-2</c:v>
                </c:pt>
                <c:pt idx="10856">
                  <c:v>-5.2479999999999999E-2</c:v>
                </c:pt>
                <c:pt idx="10857">
                  <c:v>-5.3212799999999998E-2</c:v>
                </c:pt>
                <c:pt idx="10858">
                  <c:v>-5.38883E-2</c:v>
                </c:pt>
                <c:pt idx="10859">
                  <c:v>-5.4505999999999999E-2</c:v>
                </c:pt>
                <c:pt idx="10860">
                  <c:v>-5.5065200000000002E-2</c:v>
                </c:pt>
                <c:pt idx="10861">
                  <c:v>-5.5565200000000002E-2</c:v>
                </c:pt>
                <c:pt idx="10862">
                  <c:v>-5.6005399999999997E-2</c:v>
                </c:pt>
                <c:pt idx="10863">
                  <c:v>-5.6385499999999998E-2</c:v>
                </c:pt>
                <c:pt idx="10864">
                  <c:v>-5.6705100000000001E-2</c:v>
                </c:pt>
                <c:pt idx="10865">
                  <c:v>-5.6963600000000003E-2</c:v>
                </c:pt>
                <c:pt idx="10866">
                  <c:v>-5.7160599999999999E-2</c:v>
                </c:pt>
                <c:pt idx="10867">
                  <c:v>-5.7295499999999999E-2</c:v>
                </c:pt>
                <c:pt idx="10868">
                  <c:v>-5.7367899999999999E-2</c:v>
                </c:pt>
                <c:pt idx="10869">
                  <c:v>-5.7377200000000003E-2</c:v>
                </c:pt>
                <c:pt idx="10870">
                  <c:v>-5.7322900000000003E-2</c:v>
                </c:pt>
                <c:pt idx="10871">
                  <c:v>-5.7205100000000002E-2</c:v>
                </c:pt>
                <c:pt idx="10872">
                  <c:v>-5.7023600000000001E-2</c:v>
                </c:pt>
                <c:pt idx="10873">
                  <c:v>-5.6778500000000003E-2</c:v>
                </c:pt>
                <c:pt idx="10874">
                  <c:v>-5.6470100000000002E-2</c:v>
                </c:pt>
                <c:pt idx="10875">
                  <c:v>-5.6099000000000003E-2</c:v>
                </c:pt>
                <c:pt idx="10876">
                  <c:v>-5.56655E-2</c:v>
                </c:pt>
                <c:pt idx="10877">
                  <c:v>-5.5169999999999997E-2</c:v>
                </c:pt>
                <c:pt idx="10878">
                  <c:v>-5.4613099999999998E-2</c:v>
                </c:pt>
                <c:pt idx="10879">
                  <c:v>-5.3996000000000002E-2</c:v>
                </c:pt>
                <c:pt idx="10880">
                  <c:v>-5.3319900000000003E-2</c:v>
                </c:pt>
                <c:pt idx="10881">
                  <c:v>-5.2586099999999997E-2</c:v>
                </c:pt>
                <c:pt idx="10882">
                  <c:v>-5.17957E-2</c:v>
                </c:pt>
                <c:pt idx="10883">
                  <c:v>-5.0949899999999999E-2</c:v>
                </c:pt>
                <c:pt idx="10884">
                  <c:v>-5.0050200000000003E-2</c:v>
                </c:pt>
                <c:pt idx="10885">
                  <c:v>-4.90979E-2</c:v>
                </c:pt>
                <c:pt idx="10886">
                  <c:v>-4.8094199999999997E-2</c:v>
                </c:pt>
                <c:pt idx="10887">
                  <c:v>-4.70403E-2</c:v>
                </c:pt>
                <c:pt idx="10888">
                  <c:v>-4.5937600000000002E-2</c:v>
                </c:pt>
                <c:pt idx="10889">
                  <c:v>-4.4788000000000001E-2</c:v>
                </c:pt>
                <c:pt idx="10890">
                  <c:v>-4.3593199999999999E-2</c:v>
                </c:pt>
                <c:pt idx="10891">
                  <c:v>-4.2354900000000001E-2</c:v>
                </c:pt>
                <c:pt idx="10892">
                  <c:v>-4.1074699999999999E-2</c:v>
                </c:pt>
                <c:pt idx="10893">
                  <c:v>-3.9754200000000003E-2</c:v>
                </c:pt>
                <c:pt idx="10894">
                  <c:v>-3.83953E-2</c:v>
                </c:pt>
                <c:pt idx="10895">
                  <c:v>-3.7000499999999999E-2</c:v>
                </c:pt>
                <c:pt idx="10896">
                  <c:v>-3.5570400000000002E-2</c:v>
                </c:pt>
                <c:pt idx="10897">
                  <c:v>-3.4103000000000001E-2</c:v>
                </c:pt>
                <c:pt idx="10898">
                  <c:v>-3.2600700000000003E-2</c:v>
                </c:pt>
                <c:pt idx="10899">
                  <c:v>-3.10707E-2</c:v>
                </c:pt>
                <c:pt idx="10900">
                  <c:v>-2.9515599999999999E-2</c:v>
                </c:pt>
                <c:pt idx="10901">
                  <c:v>-2.7935600000000001E-2</c:v>
                </c:pt>
                <c:pt idx="10902">
                  <c:v>-2.6333200000000001E-2</c:v>
                </c:pt>
                <c:pt idx="10903">
                  <c:v>-2.4711799999999999E-2</c:v>
                </c:pt>
                <c:pt idx="10904">
                  <c:v>-2.30736E-2</c:v>
                </c:pt>
                <c:pt idx="10905">
                  <c:v>-2.1420700000000001E-2</c:v>
                </c:pt>
                <c:pt idx="10906">
                  <c:v>-1.9755000000000002E-2</c:v>
                </c:pt>
                <c:pt idx="10907">
                  <c:v>-1.8078500000000001E-2</c:v>
                </c:pt>
                <c:pt idx="10908">
                  <c:v>-1.6393600000000001E-2</c:v>
                </c:pt>
                <c:pt idx="10909">
                  <c:v>-1.47029E-2</c:v>
                </c:pt>
                <c:pt idx="10910">
                  <c:v>-1.30089E-2</c:v>
                </c:pt>
                <c:pt idx="10911">
                  <c:v>-1.13142E-2</c:v>
                </c:pt>
                <c:pt idx="10912" formatCode="0.00E+00">
                  <c:v>-9.6212199999999998E-3</c:v>
                </c:pt>
                <c:pt idx="10913" formatCode="0.00E+00">
                  <c:v>-7.9321300000000008E-3</c:v>
                </c:pt>
                <c:pt idx="10914" formatCode="0.00E+00">
                  <c:v>-6.2491600000000001E-3</c:v>
                </c:pt>
                <c:pt idx="10915" formatCode="0.00E+00">
                  <c:v>-4.5747100000000001E-3</c:v>
                </c:pt>
                <c:pt idx="10916" formatCode="0.00E+00">
                  <c:v>-2.9112500000000002E-3</c:v>
                </c:pt>
                <c:pt idx="10917" formatCode="0.00E+00">
                  <c:v>-1.2609800000000001E-3</c:v>
                </c:pt>
                <c:pt idx="10918" formatCode="0.00E+00">
                  <c:v>3.74053E-4</c:v>
                </c:pt>
                <c:pt idx="10919" formatCode="0.00E+00">
                  <c:v>1.9916700000000001E-3</c:v>
                </c:pt>
                <c:pt idx="10920" formatCode="0.00E+00">
                  <c:v>3.5898100000000001E-3</c:v>
                </c:pt>
                <c:pt idx="10921" formatCode="0.00E+00">
                  <c:v>5.1667700000000002E-3</c:v>
                </c:pt>
                <c:pt idx="10922" formatCode="0.00E+00">
                  <c:v>6.7209599999999998E-3</c:v>
                </c:pt>
                <c:pt idx="10923" formatCode="0.00E+00">
                  <c:v>8.2503400000000001E-3</c:v>
                </c:pt>
                <c:pt idx="10924" formatCode="0.00E+00">
                  <c:v>9.7525400000000005E-3</c:v>
                </c:pt>
                <c:pt idx="10925">
                  <c:v>1.12254E-2</c:v>
                </c:pt>
                <c:pt idx="10926">
                  <c:v>1.26669E-2</c:v>
                </c:pt>
                <c:pt idx="10927">
                  <c:v>1.4075600000000001E-2</c:v>
                </c:pt>
                <c:pt idx="10928">
                  <c:v>1.54501E-2</c:v>
                </c:pt>
                <c:pt idx="10929">
                  <c:v>1.6788999999999998E-2</c:v>
                </c:pt>
                <c:pt idx="10930">
                  <c:v>1.8090599999999998E-2</c:v>
                </c:pt>
                <c:pt idx="10931">
                  <c:v>1.93534E-2</c:v>
                </c:pt>
                <c:pt idx="10932">
                  <c:v>2.0575699999999999E-2</c:v>
                </c:pt>
                <c:pt idx="10933">
                  <c:v>2.1755699999999999E-2</c:v>
                </c:pt>
                <c:pt idx="10934">
                  <c:v>2.28919E-2</c:v>
                </c:pt>
                <c:pt idx="10935">
                  <c:v>2.3982799999999999E-2</c:v>
                </c:pt>
                <c:pt idx="10936">
                  <c:v>2.5027400000000002E-2</c:v>
                </c:pt>
                <c:pt idx="10937">
                  <c:v>2.6024700000000001E-2</c:v>
                </c:pt>
                <c:pt idx="10938">
                  <c:v>2.69736E-2</c:v>
                </c:pt>
                <c:pt idx="10939">
                  <c:v>2.7873200000000001E-2</c:v>
                </c:pt>
                <c:pt idx="10940">
                  <c:v>2.87228E-2</c:v>
                </c:pt>
                <c:pt idx="10941">
                  <c:v>2.9522E-2</c:v>
                </c:pt>
                <c:pt idx="10942">
                  <c:v>3.0270100000000001E-2</c:v>
                </c:pt>
                <c:pt idx="10943">
                  <c:v>3.0966500000000001E-2</c:v>
                </c:pt>
                <c:pt idx="10944">
                  <c:v>3.1610600000000003E-2</c:v>
                </c:pt>
                <c:pt idx="10945">
                  <c:v>3.2201899999999999E-2</c:v>
                </c:pt>
                <c:pt idx="10946">
                  <c:v>3.2740199999999997E-2</c:v>
                </c:pt>
                <c:pt idx="10947">
                  <c:v>3.3225400000000002E-2</c:v>
                </c:pt>
                <c:pt idx="10948">
                  <c:v>3.36575E-2</c:v>
                </c:pt>
                <c:pt idx="10949">
                  <c:v>3.4035900000000001E-2</c:v>
                </c:pt>
                <c:pt idx="10950">
                  <c:v>3.4360599999999998E-2</c:v>
                </c:pt>
                <c:pt idx="10951">
                  <c:v>3.46314E-2</c:v>
                </c:pt>
                <c:pt idx="10952">
                  <c:v>3.4848700000000003E-2</c:v>
                </c:pt>
                <c:pt idx="10953">
                  <c:v>3.5012399999999999E-2</c:v>
                </c:pt>
                <c:pt idx="10954">
                  <c:v>3.5122899999999999E-2</c:v>
                </c:pt>
                <c:pt idx="10955">
                  <c:v>3.5180500000000003E-2</c:v>
                </c:pt>
                <c:pt idx="10956">
                  <c:v>3.5185800000000003E-2</c:v>
                </c:pt>
                <c:pt idx="10957">
                  <c:v>3.51396E-2</c:v>
                </c:pt>
                <c:pt idx="10958">
                  <c:v>3.5042700000000003E-2</c:v>
                </c:pt>
                <c:pt idx="10959">
                  <c:v>3.4895799999999998E-2</c:v>
                </c:pt>
                <c:pt idx="10960">
                  <c:v>3.4699500000000001E-2</c:v>
                </c:pt>
                <c:pt idx="10961">
                  <c:v>3.4454400000000003E-2</c:v>
                </c:pt>
                <c:pt idx="10962">
                  <c:v>3.4161400000000001E-2</c:v>
                </c:pt>
                <c:pt idx="10963">
                  <c:v>3.3821900000000002E-2</c:v>
                </c:pt>
                <c:pt idx="10964">
                  <c:v>3.34372E-2</c:v>
                </c:pt>
                <c:pt idx="10965">
                  <c:v>3.3008500000000003E-2</c:v>
                </c:pt>
                <c:pt idx="10966">
                  <c:v>3.2537000000000003E-2</c:v>
                </c:pt>
                <c:pt idx="10967">
                  <c:v>3.2023700000000002E-2</c:v>
                </c:pt>
                <c:pt idx="10968">
                  <c:v>3.1469999999999998E-2</c:v>
                </c:pt>
                <c:pt idx="10969">
                  <c:v>3.0877000000000002E-2</c:v>
                </c:pt>
                <c:pt idx="10970">
                  <c:v>3.0246100000000001E-2</c:v>
                </c:pt>
                <c:pt idx="10971">
                  <c:v>2.95792E-2</c:v>
                </c:pt>
                <c:pt idx="10972">
                  <c:v>2.8878000000000001E-2</c:v>
                </c:pt>
                <c:pt idx="10973">
                  <c:v>2.8143700000000001E-2</c:v>
                </c:pt>
                <c:pt idx="10974">
                  <c:v>2.73774E-2</c:v>
                </c:pt>
                <c:pt idx="10975">
                  <c:v>2.6580300000000001E-2</c:v>
                </c:pt>
                <c:pt idx="10976">
                  <c:v>2.57539E-2</c:v>
                </c:pt>
                <c:pt idx="10977">
                  <c:v>2.4900100000000001E-2</c:v>
                </c:pt>
                <c:pt idx="10978">
                  <c:v>2.4020699999999999E-2</c:v>
                </c:pt>
                <c:pt idx="10979">
                  <c:v>2.3117599999999999E-2</c:v>
                </c:pt>
                <c:pt idx="10980">
                  <c:v>2.21926E-2</c:v>
                </c:pt>
                <c:pt idx="10981">
                  <c:v>2.12474E-2</c:v>
                </c:pt>
                <c:pt idx="10982">
                  <c:v>2.0283800000000001E-2</c:v>
                </c:pt>
                <c:pt idx="10983">
                  <c:v>1.9303399999999998E-2</c:v>
                </c:pt>
                <c:pt idx="10984">
                  <c:v>1.8307799999999999E-2</c:v>
                </c:pt>
                <c:pt idx="10985">
                  <c:v>1.72988E-2</c:v>
                </c:pt>
                <c:pt idx="10986">
                  <c:v>1.6278000000000001E-2</c:v>
                </c:pt>
                <c:pt idx="10987">
                  <c:v>1.52476E-2</c:v>
                </c:pt>
                <c:pt idx="10988">
                  <c:v>1.4209299999999999E-2</c:v>
                </c:pt>
                <c:pt idx="10989">
                  <c:v>1.31649E-2</c:v>
                </c:pt>
                <c:pt idx="10990">
                  <c:v>1.2116099999999999E-2</c:v>
                </c:pt>
                <c:pt idx="10991">
                  <c:v>1.10651E-2</c:v>
                </c:pt>
                <c:pt idx="10992">
                  <c:v>1.00137E-2</c:v>
                </c:pt>
                <c:pt idx="10993" formatCode="0.00E+00">
                  <c:v>8.9636899999999999E-3</c:v>
                </c:pt>
                <c:pt idx="10994" formatCode="0.00E+00">
                  <c:v>7.9166600000000007E-3</c:v>
                </c:pt>
                <c:pt idx="10995" formatCode="0.00E+00">
                  <c:v>6.8741899999999996E-3</c:v>
                </c:pt>
                <c:pt idx="10996" formatCode="0.00E+00">
                  <c:v>5.8379399999999998E-3</c:v>
                </c:pt>
                <c:pt idx="10997" formatCode="0.00E+00">
                  <c:v>4.8095500000000001E-3</c:v>
                </c:pt>
                <c:pt idx="10998" formatCode="0.00E+00">
                  <c:v>3.7905299999999999E-3</c:v>
                </c:pt>
                <c:pt idx="10999" formatCode="0.00E+00">
                  <c:v>2.7823100000000001E-3</c:v>
                </c:pt>
                <c:pt idx="11000" formatCode="0.00E+00">
                  <c:v>1.7864599999999999E-3</c:v>
                </c:pt>
                <c:pt idx="11001" formatCode="0.00E+00">
                  <c:v>8.04618E-4</c:v>
                </c:pt>
                <c:pt idx="11002" formatCode="0.00E+00">
                  <c:v>-1.6172300000000001E-4</c:v>
                </c:pt>
                <c:pt idx="11003" formatCode="0.00E+00">
                  <c:v>-1.1112699999999999E-3</c:v>
                </c:pt>
                <c:pt idx="11004" formatCode="0.00E+00">
                  <c:v>-2.04288E-3</c:v>
                </c:pt>
                <c:pt idx="11005" formatCode="0.00E+00">
                  <c:v>-2.9553600000000002E-3</c:v>
                </c:pt>
                <c:pt idx="11006" formatCode="0.00E+00">
                  <c:v>-3.8474999999999998E-3</c:v>
                </c:pt>
                <c:pt idx="11007" formatCode="0.00E+00">
                  <c:v>-4.7180700000000004E-3</c:v>
                </c:pt>
                <c:pt idx="11008" formatCode="0.00E+00">
                  <c:v>-5.5658000000000001E-3</c:v>
                </c:pt>
                <c:pt idx="11009" formatCode="0.00E+00">
                  <c:v>-6.3895200000000001E-3</c:v>
                </c:pt>
                <c:pt idx="11010" formatCode="0.00E+00">
                  <c:v>-7.1882600000000001E-3</c:v>
                </c:pt>
                <c:pt idx="11011" formatCode="0.00E+00">
                  <c:v>-7.9611400000000002E-3</c:v>
                </c:pt>
                <c:pt idx="11012" formatCode="0.00E+00">
                  <c:v>-8.7072699999999996E-3</c:v>
                </c:pt>
                <c:pt idx="11013" formatCode="0.00E+00">
                  <c:v>-9.4257400000000002E-3</c:v>
                </c:pt>
                <c:pt idx="11014">
                  <c:v>-1.01157E-2</c:v>
                </c:pt>
                <c:pt idx="11015">
                  <c:v>-1.07764E-2</c:v>
                </c:pt>
                <c:pt idx="11016">
                  <c:v>-1.14074E-2</c:v>
                </c:pt>
                <c:pt idx="11017">
                  <c:v>-1.2008E-2</c:v>
                </c:pt>
                <c:pt idx="11018">
                  <c:v>-1.2577700000000001E-2</c:v>
                </c:pt>
                <c:pt idx="11019">
                  <c:v>-1.31159E-2</c:v>
                </c:pt>
                <c:pt idx="11020">
                  <c:v>-1.36221E-2</c:v>
                </c:pt>
                <c:pt idx="11021">
                  <c:v>-1.40962E-2</c:v>
                </c:pt>
                <c:pt idx="11022">
                  <c:v>-1.45378E-2</c:v>
                </c:pt>
                <c:pt idx="11023">
                  <c:v>-1.4947E-2</c:v>
                </c:pt>
                <c:pt idx="11024">
                  <c:v>-1.53238E-2</c:v>
                </c:pt>
                <c:pt idx="11025">
                  <c:v>-1.56683E-2</c:v>
                </c:pt>
                <c:pt idx="11026">
                  <c:v>-1.5980399999999999E-2</c:v>
                </c:pt>
                <c:pt idx="11027">
                  <c:v>-1.6260299999999998E-2</c:v>
                </c:pt>
                <c:pt idx="11028">
                  <c:v>-1.6508100000000001E-2</c:v>
                </c:pt>
                <c:pt idx="11029">
                  <c:v>-1.6724200000000002E-2</c:v>
                </c:pt>
                <c:pt idx="11030">
                  <c:v>-1.6908900000000001E-2</c:v>
                </c:pt>
                <c:pt idx="11031">
                  <c:v>-1.7062399999999998E-2</c:v>
                </c:pt>
                <c:pt idx="11032">
                  <c:v>-1.7184999999999999E-2</c:v>
                </c:pt>
                <c:pt idx="11033">
                  <c:v>-1.72772E-2</c:v>
                </c:pt>
                <c:pt idx="11034">
                  <c:v>-1.7339500000000001E-2</c:v>
                </c:pt>
                <c:pt idx="11035">
                  <c:v>-1.7372499999999999E-2</c:v>
                </c:pt>
                <c:pt idx="11036">
                  <c:v>-1.7376900000000001E-2</c:v>
                </c:pt>
                <c:pt idx="11037">
                  <c:v>-1.7353400000000001E-2</c:v>
                </c:pt>
                <c:pt idx="11038">
                  <c:v>-1.7302700000000001E-2</c:v>
                </c:pt>
                <c:pt idx="11039">
                  <c:v>-1.72257E-2</c:v>
                </c:pt>
                <c:pt idx="11040">
                  <c:v>-1.7123200000000002E-2</c:v>
                </c:pt>
                <c:pt idx="11041">
                  <c:v>-1.69961E-2</c:v>
                </c:pt>
                <c:pt idx="11042">
                  <c:v>-1.6845300000000001E-2</c:v>
                </c:pt>
                <c:pt idx="11043">
                  <c:v>-1.6671600000000002E-2</c:v>
                </c:pt>
                <c:pt idx="11044">
                  <c:v>-1.6476000000000001E-2</c:v>
                </c:pt>
                <c:pt idx="11045">
                  <c:v>-1.62595E-2</c:v>
                </c:pt>
                <c:pt idx="11046">
                  <c:v>-1.6023099999999998E-2</c:v>
                </c:pt>
                <c:pt idx="11047">
                  <c:v>-1.5767900000000001E-2</c:v>
                </c:pt>
                <c:pt idx="11048">
                  <c:v>-1.5495200000000001E-2</c:v>
                </c:pt>
                <c:pt idx="11049">
                  <c:v>-1.5206000000000001E-2</c:v>
                </c:pt>
                <c:pt idx="11050">
                  <c:v>-1.4901599999999999E-2</c:v>
                </c:pt>
                <c:pt idx="11051">
                  <c:v>-1.45831E-2</c:v>
                </c:pt>
                <c:pt idx="11052">
                  <c:v>-1.42518E-2</c:v>
                </c:pt>
                <c:pt idx="11053">
                  <c:v>-1.39089E-2</c:v>
                </c:pt>
                <c:pt idx="11054">
                  <c:v>-1.35557E-2</c:v>
                </c:pt>
                <c:pt idx="11055">
                  <c:v>-1.31935E-2</c:v>
                </c:pt>
                <c:pt idx="11056">
                  <c:v>-1.28235E-2</c:v>
                </c:pt>
                <c:pt idx="11057">
                  <c:v>-1.2447099999999999E-2</c:v>
                </c:pt>
                <c:pt idx="11058">
                  <c:v>-1.2065599999999999E-2</c:v>
                </c:pt>
                <c:pt idx="11059">
                  <c:v>-1.1680100000000001E-2</c:v>
                </c:pt>
                <c:pt idx="11060">
                  <c:v>-1.1291900000000001E-2</c:v>
                </c:pt>
                <c:pt idx="11061">
                  <c:v>-1.09023E-2</c:v>
                </c:pt>
                <c:pt idx="11062">
                  <c:v>-1.0512499999999999E-2</c:v>
                </c:pt>
                <c:pt idx="11063">
                  <c:v>-1.01236E-2</c:v>
                </c:pt>
                <c:pt idx="11064" formatCode="0.00E+00">
                  <c:v>-9.7366999999999992E-3</c:v>
                </c:pt>
                <c:pt idx="11065" formatCode="0.00E+00">
                  <c:v>-9.3529800000000003E-3</c:v>
                </c:pt>
                <c:pt idx="11066" formatCode="0.00E+00">
                  <c:v>-8.9736599999999996E-3</c:v>
                </c:pt>
                <c:pt idx="11067" formatCode="0.00E+00">
                  <c:v>-8.5999400000000004E-3</c:v>
                </c:pt>
                <c:pt idx="11068" formatCode="0.00E+00">
                  <c:v>-8.2328999999999996E-3</c:v>
                </c:pt>
                <c:pt idx="11069" formatCode="0.00E+00">
                  <c:v>-7.8735999999999997E-3</c:v>
                </c:pt>
                <c:pt idx="11070" formatCode="0.00E+00">
                  <c:v>-7.5230999999999996E-3</c:v>
                </c:pt>
                <c:pt idx="11071" formatCode="0.00E+00">
                  <c:v>-7.1824699999999998E-3</c:v>
                </c:pt>
                <c:pt idx="11072" formatCode="0.00E+00">
                  <c:v>-6.8527299999999996E-3</c:v>
                </c:pt>
                <c:pt idx="11073" formatCode="0.00E+00">
                  <c:v>-6.53486E-3</c:v>
                </c:pt>
                <c:pt idx="11074" formatCode="0.00E+00">
                  <c:v>-6.2297899999999998E-3</c:v>
                </c:pt>
                <c:pt idx="11075" formatCode="0.00E+00">
                  <c:v>-5.9384399999999997E-3</c:v>
                </c:pt>
                <c:pt idx="11076" formatCode="0.00E+00">
                  <c:v>-5.6617000000000004E-3</c:v>
                </c:pt>
                <c:pt idx="11077" formatCode="0.00E+00">
                  <c:v>-5.4003499999999999E-3</c:v>
                </c:pt>
                <c:pt idx="11078" formatCode="0.00E+00">
                  <c:v>-5.15513E-3</c:v>
                </c:pt>
                <c:pt idx="11079" formatCode="0.00E+00">
                  <c:v>-4.9267599999999996E-3</c:v>
                </c:pt>
                <c:pt idx="11080" formatCode="0.00E+00">
                  <c:v>-4.7158599999999997E-3</c:v>
                </c:pt>
                <c:pt idx="11081" formatCode="0.00E+00">
                  <c:v>-4.5229600000000003E-3</c:v>
                </c:pt>
                <c:pt idx="11082" formatCode="0.00E+00">
                  <c:v>-4.3485900000000003E-3</c:v>
                </c:pt>
                <c:pt idx="11083" formatCode="0.00E+00">
                  <c:v>-4.1932599999999999E-3</c:v>
                </c:pt>
                <c:pt idx="11084" formatCode="0.00E+00">
                  <c:v>-4.0574499999999998E-3</c:v>
                </c:pt>
                <c:pt idx="11085" formatCode="0.00E+00">
                  <c:v>-3.9415700000000001E-3</c:v>
                </c:pt>
                <c:pt idx="11086" formatCode="0.00E+00">
                  <c:v>-3.8459700000000002E-3</c:v>
                </c:pt>
                <c:pt idx="11087" formatCode="0.00E+00">
                  <c:v>-3.7709900000000001E-3</c:v>
                </c:pt>
                <c:pt idx="11088" formatCode="0.00E+00">
                  <c:v>-3.7169E-3</c:v>
                </c:pt>
                <c:pt idx="11089" formatCode="0.00E+00">
                  <c:v>-3.6838800000000001E-3</c:v>
                </c:pt>
                <c:pt idx="11090" formatCode="0.00E+00">
                  <c:v>-3.67206E-3</c:v>
                </c:pt>
                <c:pt idx="11091" formatCode="0.00E+00">
                  <c:v>-3.6814999999999999E-3</c:v>
                </c:pt>
                <c:pt idx="11092" formatCode="0.00E+00">
                  <c:v>-3.7122100000000001E-3</c:v>
                </c:pt>
                <c:pt idx="11093" formatCode="0.00E+00">
                  <c:v>-3.7641300000000001E-3</c:v>
                </c:pt>
                <c:pt idx="11094" formatCode="0.00E+00">
                  <c:v>-3.8371500000000001E-3</c:v>
                </c:pt>
                <c:pt idx="11095" formatCode="0.00E+00">
                  <c:v>-3.9311299999999997E-3</c:v>
                </c:pt>
                <c:pt idx="11096" formatCode="0.00E+00">
                  <c:v>-4.0458400000000002E-3</c:v>
                </c:pt>
                <c:pt idx="11097" formatCode="0.00E+00">
                  <c:v>-4.18097E-3</c:v>
                </c:pt>
                <c:pt idx="11098" formatCode="0.00E+00">
                  <c:v>-4.3361399999999996E-3</c:v>
                </c:pt>
                <c:pt idx="11099" formatCode="0.00E+00">
                  <c:v>-4.5109499999999997E-3</c:v>
                </c:pt>
                <c:pt idx="11100" formatCode="0.00E+00">
                  <c:v>-4.705E-3</c:v>
                </c:pt>
                <c:pt idx="11101" formatCode="0.00E+00">
                  <c:v>-4.9178700000000004E-3</c:v>
                </c:pt>
                <c:pt idx="11102" formatCode="0.00E+00">
                  <c:v>-5.1490099999999999E-3</c:v>
                </c:pt>
                <c:pt idx="11103" formatCode="0.00E+00">
                  <c:v>-5.3977799999999996E-3</c:v>
                </c:pt>
                <c:pt idx="11104" formatCode="0.00E+00">
                  <c:v>-5.6635000000000001E-3</c:v>
                </c:pt>
                <c:pt idx="11105" formatCode="0.00E+00">
                  <c:v>-5.9454900000000003E-3</c:v>
                </c:pt>
                <c:pt idx="11106" formatCode="0.00E+00">
                  <c:v>-6.2429900000000003E-3</c:v>
                </c:pt>
                <c:pt idx="11107" formatCode="0.00E+00">
                  <c:v>-6.5552400000000004E-3</c:v>
                </c:pt>
                <c:pt idx="11108" formatCode="0.00E+00">
                  <c:v>-6.8813700000000004E-3</c:v>
                </c:pt>
                <c:pt idx="11109" formatCode="0.00E+00">
                  <c:v>-7.2205300000000002E-3</c:v>
                </c:pt>
                <c:pt idx="11110" formatCode="0.00E+00">
                  <c:v>-7.5718699999999996E-3</c:v>
                </c:pt>
                <c:pt idx="11111" formatCode="0.00E+00">
                  <c:v>-7.9344399999999992E-3</c:v>
                </c:pt>
                <c:pt idx="11112" formatCode="0.00E+00">
                  <c:v>-8.3072300000000005E-3</c:v>
                </c:pt>
                <c:pt idx="11113" formatCode="0.00E+00">
                  <c:v>-8.6891799999999995E-3</c:v>
                </c:pt>
                <c:pt idx="11114" formatCode="0.00E+00">
                  <c:v>-9.0792300000000006E-3</c:v>
                </c:pt>
                <c:pt idx="11115" formatCode="0.00E+00">
                  <c:v>-9.4762600000000002E-3</c:v>
                </c:pt>
                <c:pt idx="11116" formatCode="0.00E+00">
                  <c:v>-9.8791E-3</c:v>
                </c:pt>
                <c:pt idx="11117">
                  <c:v>-1.02866E-2</c:v>
                </c:pt>
                <c:pt idx="11118">
                  <c:v>-1.06976E-2</c:v>
                </c:pt>
                <c:pt idx="11119">
                  <c:v>-1.1110999999999999E-2</c:v>
                </c:pt>
                <c:pt idx="11120">
                  <c:v>-1.1525499999999999E-2</c:v>
                </c:pt>
                <c:pt idx="11121">
                  <c:v>-1.19399E-2</c:v>
                </c:pt>
                <c:pt idx="11122">
                  <c:v>-1.2352999999999999E-2</c:v>
                </c:pt>
                <c:pt idx="11123">
                  <c:v>-1.2763500000000001E-2</c:v>
                </c:pt>
                <c:pt idx="11124">
                  <c:v>-1.3170299999999999E-2</c:v>
                </c:pt>
                <c:pt idx="11125">
                  <c:v>-1.35719E-2</c:v>
                </c:pt>
                <c:pt idx="11126">
                  <c:v>-1.3967200000000001E-2</c:v>
                </c:pt>
                <c:pt idx="11127">
                  <c:v>-1.4354799999999999E-2</c:v>
                </c:pt>
                <c:pt idx="11128">
                  <c:v>-1.4733599999999999E-2</c:v>
                </c:pt>
                <c:pt idx="11129">
                  <c:v>-1.51022E-2</c:v>
                </c:pt>
                <c:pt idx="11130">
                  <c:v>-1.5459499999999999E-2</c:v>
                </c:pt>
                <c:pt idx="11131">
                  <c:v>-1.5804100000000001E-2</c:v>
                </c:pt>
                <c:pt idx="11132">
                  <c:v>-1.6134900000000001E-2</c:v>
                </c:pt>
                <c:pt idx="11133">
                  <c:v>-1.6450599999999999E-2</c:v>
                </c:pt>
                <c:pt idx="11134">
                  <c:v>-1.67501E-2</c:v>
                </c:pt>
                <c:pt idx="11135">
                  <c:v>-1.7032200000000001E-2</c:v>
                </c:pt>
                <c:pt idx="11136">
                  <c:v>-1.72958E-2</c:v>
                </c:pt>
                <c:pt idx="11137">
                  <c:v>-1.7539699999999998E-2</c:v>
                </c:pt>
                <c:pt idx="11138">
                  <c:v>-1.7762900000000002E-2</c:v>
                </c:pt>
                <c:pt idx="11139">
                  <c:v>-1.7964299999999999E-2</c:v>
                </c:pt>
                <c:pt idx="11140">
                  <c:v>-1.8142800000000001E-2</c:v>
                </c:pt>
                <c:pt idx="11141">
                  <c:v>-1.8297500000000001E-2</c:v>
                </c:pt>
                <c:pt idx="11142">
                  <c:v>-1.8427499999999999E-2</c:v>
                </c:pt>
                <c:pt idx="11143">
                  <c:v>-1.8531599999999999E-2</c:v>
                </c:pt>
                <c:pt idx="11144">
                  <c:v>-1.8609199999999999E-2</c:v>
                </c:pt>
                <c:pt idx="11145">
                  <c:v>-1.86593E-2</c:v>
                </c:pt>
                <c:pt idx="11146">
                  <c:v>-1.8681199999999999E-2</c:v>
                </c:pt>
                <c:pt idx="11147">
                  <c:v>-1.8674199999999998E-2</c:v>
                </c:pt>
                <c:pt idx="11148">
                  <c:v>-1.8637399999999998E-2</c:v>
                </c:pt>
                <c:pt idx="11149">
                  <c:v>-1.8570300000000001E-2</c:v>
                </c:pt>
                <c:pt idx="11150">
                  <c:v>-1.8472300000000001E-2</c:v>
                </c:pt>
                <c:pt idx="11151">
                  <c:v>-1.8342899999999999E-2</c:v>
                </c:pt>
                <c:pt idx="11152">
                  <c:v>-1.8181599999999999E-2</c:v>
                </c:pt>
                <c:pt idx="11153">
                  <c:v>-1.7988000000000001E-2</c:v>
                </c:pt>
                <c:pt idx="11154">
                  <c:v>-1.7761800000000001E-2</c:v>
                </c:pt>
                <c:pt idx="11155">
                  <c:v>-1.7502500000000001E-2</c:v>
                </c:pt>
                <c:pt idx="11156">
                  <c:v>-1.7210099999999999E-2</c:v>
                </c:pt>
                <c:pt idx="11157">
                  <c:v>-1.6884099999999999E-2</c:v>
                </c:pt>
                <c:pt idx="11158">
                  <c:v>-1.65247E-2</c:v>
                </c:pt>
                <c:pt idx="11159">
                  <c:v>-1.6131699999999999E-2</c:v>
                </c:pt>
                <c:pt idx="11160">
                  <c:v>-1.5705299999999998E-2</c:v>
                </c:pt>
                <c:pt idx="11161">
                  <c:v>-1.52455E-2</c:v>
                </c:pt>
                <c:pt idx="11162">
                  <c:v>-1.47525E-2</c:v>
                </c:pt>
                <c:pt idx="11163">
                  <c:v>-1.4226300000000001E-2</c:v>
                </c:pt>
                <c:pt idx="11164">
                  <c:v>-1.36674E-2</c:v>
                </c:pt>
                <c:pt idx="11165">
                  <c:v>-1.30759E-2</c:v>
                </c:pt>
                <c:pt idx="11166">
                  <c:v>-1.2452299999999999E-2</c:v>
                </c:pt>
                <c:pt idx="11167">
                  <c:v>-1.17971E-2</c:v>
                </c:pt>
                <c:pt idx="11168">
                  <c:v>-1.1110699999999999E-2</c:v>
                </c:pt>
                <c:pt idx="11169">
                  <c:v>-1.0393700000000001E-2</c:v>
                </c:pt>
                <c:pt idx="11170" formatCode="0.00E+00">
                  <c:v>-9.6466699999999996E-3</c:v>
                </c:pt>
                <c:pt idx="11171" formatCode="0.00E+00">
                  <c:v>-8.8704300000000003E-3</c:v>
                </c:pt>
                <c:pt idx="11172" formatCode="0.00E+00">
                  <c:v>-8.06575E-3</c:v>
                </c:pt>
                <c:pt idx="11173" formatCode="0.00E+00">
                  <c:v>-7.2334799999999996E-3</c:v>
                </c:pt>
                <c:pt idx="11174" formatCode="0.00E+00">
                  <c:v>-6.3745199999999998E-3</c:v>
                </c:pt>
                <c:pt idx="11175" formatCode="0.00E+00">
                  <c:v>-5.4897799999999997E-3</c:v>
                </c:pt>
                <c:pt idx="11176" formatCode="0.00E+00">
                  <c:v>-4.5802200000000003E-3</c:v>
                </c:pt>
                <c:pt idx="11177" formatCode="0.00E+00">
                  <c:v>-3.6468400000000002E-3</c:v>
                </c:pt>
                <c:pt idx="11178" formatCode="0.00E+00">
                  <c:v>-2.6907699999999999E-3</c:v>
                </c:pt>
                <c:pt idx="11179" formatCode="0.00E+00">
                  <c:v>-1.7131799999999999E-3</c:v>
                </c:pt>
                <c:pt idx="11180" formatCode="0.00E+00">
                  <c:v>-7.1531100000000005E-4</c:v>
                </c:pt>
                <c:pt idx="11181" formatCode="0.00E+00">
                  <c:v>3.0158499999999999E-4</c:v>
                </c:pt>
                <c:pt idx="11182" formatCode="0.00E+00">
                  <c:v>1.3362199999999999E-3</c:v>
                </c:pt>
                <c:pt idx="11183" formatCode="0.00E+00">
                  <c:v>2.3872300000000002E-3</c:v>
                </c:pt>
                <c:pt idx="11184" formatCode="0.00E+00">
                  <c:v>3.4531700000000002E-3</c:v>
                </c:pt>
                <c:pt idx="11185" formatCode="0.00E+00">
                  <c:v>4.5326000000000003E-3</c:v>
                </c:pt>
                <c:pt idx="11186" formatCode="0.00E+00">
                  <c:v>5.62409E-3</c:v>
                </c:pt>
                <c:pt idx="11187" formatCode="0.00E+00">
                  <c:v>6.7261999999999999E-3</c:v>
                </c:pt>
                <c:pt idx="11188" formatCode="0.00E+00">
                  <c:v>7.8374599999999992E-3</c:v>
                </c:pt>
                <c:pt idx="11189" formatCode="0.00E+00">
                  <c:v>8.9563200000000003E-3</c:v>
                </c:pt>
                <c:pt idx="11190">
                  <c:v>1.00812E-2</c:v>
                </c:pt>
                <c:pt idx="11191">
                  <c:v>1.1210599999999999E-2</c:v>
                </c:pt>
                <c:pt idx="11192">
                  <c:v>1.23427E-2</c:v>
                </c:pt>
                <c:pt idx="11193">
                  <c:v>1.34761E-2</c:v>
                </c:pt>
                <c:pt idx="11194">
                  <c:v>1.4609E-2</c:v>
                </c:pt>
                <c:pt idx="11195">
                  <c:v>1.5739699999999999E-2</c:v>
                </c:pt>
                <c:pt idx="11196">
                  <c:v>1.6866599999999999E-2</c:v>
                </c:pt>
                <c:pt idx="11197">
                  <c:v>1.7988000000000001E-2</c:v>
                </c:pt>
                <c:pt idx="11198">
                  <c:v>1.9102299999999999E-2</c:v>
                </c:pt>
                <c:pt idx="11199">
                  <c:v>2.0207800000000001E-2</c:v>
                </c:pt>
                <c:pt idx="11200">
                  <c:v>2.1302700000000001E-2</c:v>
                </c:pt>
                <c:pt idx="11201">
                  <c:v>2.23854E-2</c:v>
                </c:pt>
                <c:pt idx="11202">
                  <c:v>2.3453999999999999E-2</c:v>
                </c:pt>
                <c:pt idx="11203">
                  <c:v>2.4506900000000002E-2</c:v>
                </c:pt>
                <c:pt idx="11204">
                  <c:v>2.5542499999999999E-2</c:v>
                </c:pt>
                <c:pt idx="11205">
                  <c:v>2.6559200000000002E-2</c:v>
                </c:pt>
                <c:pt idx="11206">
                  <c:v>2.7555400000000001E-2</c:v>
                </c:pt>
                <c:pt idx="11207">
                  <c:v>2.8529599999999999E-2</c:v>
                </c:pt>
                <c:pt idx="11208">
                  <c:v>2.9480200000000002E-2</c:v>
                </c:pt>
                <c:pt idx="11209">
                  <c:v>3.0405399999999999E-2</c:v>
                </c:pt>
                <c:pt idx="11210">
                  <c:v>3.1303900000000003E-2</c:v>
                </c:pt>
                <c:pt idx="11211">
                  <c:v>3.2173899999999998E-2</c:v>
                </c:pt>
                <c:pt idx="11212">
                  <c:v>3.3013899999999999E-2</c:v>
                </c:pt>
                <c:pt idx="11213">
                  <c:v>3.3822600000000001E-2</c:v>
                </c:pt>
                <c:pt idx="11214">
                  <c:v>3.45986E-2</c:v>
                </c:pt>
                <c:pt idx="11215">
                  <c:v>3.5340400000000001E-2</c:v>
                </c:pt>
                <c:pt idx="11216">
                  <c:v>3.6046799999999997E-2</c:v>
                </c:pt>
                <c:pt idx="11217">
                  <c:v>3.6716600000000002E-2</c:v>
                </c:pt>
                <c:pt idx="11218">
                  <c:v>3.73485E-2</c:v>
                </c:pt>
                <c:pt idx="11219">
                  <c:v>3.7941500000000003E-2</c:v>
                </c:pt>
                <c:pt idx="11220">
                  <c:v>3.8494500000000001E-2</c:v>
                </c:pt>
                <c:pt idx="11221">
                  <c:v>3.9006399999999997E-2</c:v>
                </c:pt>
                <c:pt idx="11222">
                  <c:v>3.9476400000000002E-2</c:v>
                </c:pt>
                <c:pt idx="11223">
                  <c:v>3.9903500000000001E-2</c:v>
                </c:pt>
                <c:pt idx="11224">
                  <c:v>4.0286799999999998E-2</c:v>
                </c:pt>
                <c:pt idx="11225">
                  <c:v>4.0625500000000002E-2</c:v>
                </c:pt>
                <c:pt idx="11226">
                  <c:v>4.0918799999999998E-2</c:v>
                </c:pt>
                <c:pt idx="11227">
                  <c:v>4.1165800000000002E-2</c:v>
                </c:pt>
                <c:pt idx="11228">
                  <c:v>4.1366100000000003E-2</c:v>
                </c:pt>
                <c:pt idx="11229">
                  <c:v>4.1519100000000003E-2</c:v>
                </c:pt>
                <c:pt idx="11230">
                  <c:v>4.1624300000000003E-2</c:v>
                </c:pt>
                <c:pt idx="11231">
                  <c:v>4.1681500000000003E-2</c:v>
                </c:pt>
                <c:pt idx="11232">
                  <c:v>4.1690199999999997E-2</c:v>
                </c:pt>
                <c:pt idx="11233">
                  <c:v>4.1650199999999998E-2</c:v>
                </c:pt>
                <c:pt idx="11234">
                  <c:v>4.1561399999999998E-2</c:v>
                </c:pt>
                <c:pt idx="11235">
                  <c:v>4.1423500000000002E-2</c:v>
                </c:pt>
                <c:pt idx="11236">
                  <c:v>4.1236599999999998E-2</c:v>
                </c:pt>
                <c:pt idx="11237">
                  <c:v>4.1000799999999997E-2</c:v>
                </c:pt>
                <c:pt idx="11238">
                  <c:v>4.0716099999999998E-2</c:v>
                </c:pt>
                <c:pt idx="11239">
                  <c:v>4.0382800000000003E-2</c:v>
                </c:pt>
                <c:pt idx="11240">
                  <c:v>4.0001099999999998E-2</c:v>
                </c:pt>
                <c:pt idx="11241">
                  <c:v>3.9571299999999997E-2</c:v>
                </c:pt>
                <c:pt idx="11242">
                  <c:v>3.9093799999999998E-2</c:v>
                </c:pt>
                <c:pt idx="11243">
                  <c:v>3.8569100000000002E-2</c:v>
                </c:pt>
                <c:pt idx="11244">
                  <c:v>3.7997799999999998E-2</c:v>
                </c:pt>
                <c:pt idx="11245">
                  <c:v>3.73806E-2</c:v>
                </c:pt>
                <c:pt idx="11246">
                  <c:v>3.6717899999999998E-2</c:v>
                </c:pt>
                <c:pt idx="11247">
                  <c:v>3.6010800000000003E-2</c:v>
                </c:pt>
                <c:pt idx="11248">
                  <c:v>3.5260100000000003E-2</c:v>
                </c:pt>
                <c:pt idx="11249">
                  <c:v>3.4466499999999997E-2</c:v>
                </c:pt>
                <c:pt idx="11250">
                  <c:v>3.3631099999999997E-2</c:v>
                </c:pt>
                <c:pt idx="11251">
                  <c:v>3.2754699999999998E-2</c:v>
                </c:pt>
                <c:pt idx="11252">
                  <c:v>3.18383E-2</c:v>
                </c:pt>
                <c:pt idx="11253">
                  <c:v>3.08832E-2</c:v>
                </c:pt>
                <c:pt idx="11254">
                  <c:v>2.98906E-2</c:v>
                </c:pt>
                <c:pt idx="11255">
                  <c:v>2.8861700000000001E-2</c:v>
                </c:pt>
                <c:pt idx="11256">
                  <c:v>2.77979E-2</c:v>
                </c:pt>
                <c:pt idx="11257">
                  <c:v>2.6700700000000001E-2</c:v>
                </c:pt>
                <c:pt idx="11258">
                  <c:v>2.55716E-2</c:v>
                </c:pt>
                <c:pt idx="11259">
                  <c:v>2.4412099999999999E-2</c:v>
                </c:pt>
                <c:pt idx="11260">
                  <c:v>2.32236E-2</c:v>
                </c:pt>
                <c:pt idx="11261">
                  <c:v>2.2007800000000001E-2</c:v>
                </c:pt>
                <c:pt idx="11262">
                  <c:v>2.0766099999999999E-2</c:v>
                </c:pt>
                <c:pt idx="11263">
                  <c:v>1.9500199999999999E-2</c:v>
                </c:pt>
                <c:pt idx="11264">
                  <c:v>1.8211700000000001E-2</c:v>
                </c:pt>
                <c:pt idx="11265">
                  <c:v>1.69026E-2</c:v>
                </c:pt>
                <c:pt idx="11266">
                  <c:v>1.5574299999999999E-2</c:v>
                </c:pt>
                <c:pt idx="11267">
                  <c:v>1.42288E-2</c:v>
                </c:pt>
                <c:pt idx="11268">
                  <c:v>1.28676E-2</c:v>
                </c:pt>
                <c:pt idx="11269">
                  <c:v>1.14926E-2</c:v>
                </c:pt>
                <c:pt idx="11270">
                  <c:v>1.01058E-2</c:v>
                </c:pt>
                <c:pt idx="11271" formatCode="0.00E+00">
                  <c:v>8.7090199999999996E-3</c:v>
                </c:pt>
                <c:pt idx="11272" formatCode="0.00E+00">
                  <c:v>7.3043400000000003E-3</c:v>
                </c:pt>
                <c:pt idx="11273" formatCode="0.00E+00">
                  <c:v>5.8937399999999997E-3</c:v>
                </c:pt>
                <c:pt idx="11274" formatCode="0.00E+00">
                  <c:v>4.4791800000000001E-3</c:v>
                </c:pt>
                <c:pt idx="11275" formatCode="0.00E+00">
                  <c:v>3.0625100000000001E-3</c:v>
                </c:pt>
                <c:pt idx="11276" formatCode="0.00E+00">
                  <c:v>1.6454600000000001E-3</c:v>
                </c:pt>
                <c:pt idx="11277" formatCode="0.00E+00">
                  <c:v>2.29798E-4</c:v>
                </c:pt>
                <c:pt idx="11278" formatCode="0.00E+00">
                  <c:v>-1.18249E-3</c:v>
                </c:pt>
                <c:pt idx="11279" formatCode="0.00E+00">
                  <c:v>-2.5893299999999999E-3</c:v>
                </c:pt>
                <c:pt idx="11280" formatCode="0.00E+00">
                  <c:v>-3.9887400000000002E-3</c:v>
                </c:pt>
                <c:pt idx="11281" formatCode="0.00E+00">
                  <c:v>-5.3788200000000003E-3</c:v>
                </c:pt>
                <c:pt idx="11282" formatCode="0.00E+00">
                  <c:v>-6.7576700000000003E-3</c:v>
                </c:pt>
                <c:pt idx="11283" formatCode="0.00E+00">
                  <c:v>-8.1233599999999996E-3</c:v>
                </c:pt>
                <c:pt idx="11284" formatCode="0.00E+00">
                  <c:v>-9.4740699999999994E-3</c:v>
                </c:pt>
                <c:pt idx="11285">
                  <c:v>-1.0808099999999999E-2</c:v>
                </c:pt>
                <c:pt idx="11286">
                  <c:v>-1.2123699999999999E-2</c:v>
                </c:pt>
                <c:pt idx="11287">
                  <c:v>-1.34191E-2</c:v>
                </c:pt>
                <c:pt idx="11288">
                  <c:v>-1.46927E-2</c:v>
                </c:pt>
                <c:pt idx="11289">
                  <c:v>-1.5942700000000001E-2</c:v>
                </c:pt>
                <c:pt idx="11290">
                  <c:v>-1.7167600000000002E-2</c:v>
                </c:pt>
                <c:pt idx="11291">
                  <c:v>-1.8365800000000002E-2</c:v>
                </c:pt>
                <c:pt idx="11292">
                  <c:v>-1.9535799999999999E-2</c:v>
                </c:pt>
                <c:pt idx="11293">
                  <c:v>-2.0675900000000001E-2</c:v>
                </c:pt>
                <c:pt idx="11294">
                  <c:v>-2.1784600000000001E-2</c:v>
                </c:pt>
                <c:pt idx="11295">
                  <c:v>-2.28603E-2</c:v>
                </c:pt>
                <c:pt idx="11296">
                  <c:v>-2.3901599999999999E-2</c:v>
                </c:pt>
                <c:pt idx="11297">
                  <c:v>-2.49073E-2</c:v>
                </c:pt>
                <c:pt idx="11298">
                  <c:v>-2.5876E-2</c:v>
                </c:pt>
                <c:pt idx="11299">
                  <c:v>-2.68065E-2</c:v>
                </c:pt>
                <c:pt idx="11300">
                  <c:v>-2.7697699999999999E-2</c:v>
                </c:pt>
                <c:pt idx="11301">
                  <c:v>-2.8548500000000001E-2</c:v>
                </c:pt>
                <c:pt idx="11302">
                  <c:v>-2.9357999999999999E-2</c:v>
                </c:pt>
                <c:pt idx="11303">
                  <c:v>-3.0125200000000001E-2</c:v>
                </c:pt>
                <c:pt idx="11304">
                  <c:v>-3.08492E-2</c:v>
                </c:pt>
                <c:pt idx="11305">
                  <c:v>-3.1529300000000003E-2</c:v>
                </c:pt>
                <c:pt idx="11306">
                  <c:v>-3.2164499999999999E-2</c:v>
                </c:pt>
                <c:pt idx="11307">
                  <c:v>-3.2754199999999997E-2</c:v>
                </c:pt>
                <c:pt idx="11308">
                  <c:v>-3.3297599999999997E-2</c:v>
                </c:pt>
                <c:pt idx="11309">
                  <c:v>-3.3794200000000003E-2</c:v>
                </c:pt>
                <c:pt idx="11310">
                  <c:v>-3.4243500000000003E-2</c:v>
                </c:pt>
                <c:pt idx="11311">
                  <c:v>-3.4644899999999999E-2</c:v>
                </c:pt>
                <c:pt idx="11312">
                  <c:v>-3.4998300000000003E-2</c:v>
                </c:pt>
                <c:pt idx="11313">
                  <c:v>-3.53032E-2</c:v>
                </c:pt>
                <c:pt idx="11314">
                  <c:v>-3.5559399999999998E-2</c:v>
                </c:pt>
                <c:pt idx="11315">
                  <c:v>-3.5766899999999997E-2</c:v>
                </c:pt>
                <c:pt idx="11316">
                  <c:v>-3.5925600000000002E-2</c:v>
                </c:pt>
                <c:pt idx="11317">
                  <c:v>-3.6035600000000001E-2</c:v>
                </c:pt>
                <c:pt idx="11318">
                  <c:v>-3.60971E-2</c:v>
                </c:pt>
                <c:pt idx="11319">
                  <c:v>-3.6110200000000002E-2</c:v>
                </c:pt>
                <c:pt idx="11320">
                  <c:v>-3.6075200000000002E-2</c:v>
                </c:pt>
                <c:pt idx="11321">
                  <c:v>-3.5992400000000001E-2</c:v>
                </c:pt>
                <c:pt idx="11322">
                  <c:v>-3.5862100000000001E-2</c:v>
                </c:pt>
                <c:pt idx="11323">
                  <c:v>-3.5684800000000003E-2</c:v>
                </c:pt>
                <c:pt idx="11324">
                  <c:v>-3.5460600000000002E-2</c:v>
                </c:pt>
                <c:pt idx="11325">
                  <c:v>-3.5190300000000001E-2</c:v>
                </c:pt>
                <c:pt idx="11326">
                  <c:v>-3.48744E-2</c:v>
                </c:pt>
                <c:pt idx="11327">
                  <c:v>-3.4513700000000001E-2</c:v>
                </c:pt>
                <c:pt idx="11328">
                  <c:v>-3.4109100000000003E-2</c:v>
                </c:pt>
                <c:pt idx="11329">
                  <c:v>-3.3661299999999998E-2</c:v>
                </c:pt>
                <c:pt idx="11330">
                  <c:v>-3.3171199999999998E-2</c:v>
                </c:pt>
                <c:pt idx="11331">
                  <c:v>-3.2639700000000001E-2</c:v>
                </c:pt>
                <c:pt idx="11332">
                  <c:v>-3.2067900000000003E-2</c:v>
                </c:pt>
                <c:pt idx="11333">
                  <c:v>-3.1456699999999997E-2</c:v>
                </c:pt>
                <c:pt idx="11334">
                  <c:v>-3.08071E-2</c:v>
                </c:pt>
                <c:pt idx="11335">
                  <c:v>-3.0120500000000001E-2</c:v>
                </c:pt>
                <c:pt idx="11336">
                  <c:v>-2.9398000000000001E-2</c:v>
                </c:pt>
                <c:pt idx="11337">
                  <c:v>-2.8641E-2</c:v>
                </c:pt>
                <c:pt idx="11338">
                  <c:v>-2.78506E-2</c:v>
                </c:pt>
                <c:pt idx="11339">
                  <c:v>-2.7028400000000001E-2</c:v>
                </c:pt>
                <c:pt idx="11340">
                  <c:v>-2.61756E-2</c:v>
                </c:pt>
                <c:pt idx="11341">
                  <c:v>-2.5293900000000001E-2</c:v>
                </c:pt>
                <c:pt idx="11342">
                  <c:v>-2.43845E-2</c:v>
                </c:pt>
                <c:pt idx="11343">
                  <c:v>-2.3449000000000001E-2</c:v>
                </c:pt>
                <c:pt idx="11344">
                  <c:v>-2.24887E-2</c:v>
                </c:pt>
                <c:pt idx="11345">
                  <c:v>-2.1505199999999999E-2</c:v>
                </c:pt>
                <c:pt idx="11346">
                  <c:v>-2.05001E-2</c:v>
                </c:pt>
                <c:pt idx="11347">
                  <c:v>-1.94749E-2</c:v>
                </c:pt>
                <c:pt idx="11348">
                  <c:v>-1.8431300000000001E-2</c:v>
                </c:pt>
                <c:pt idx="11349">
                  <c:v>-1.7370699999999999E-2</c:v>
                </c:pt>
                <c:pt idx="11350">
                  <c:v>-1.6294900000000001E-2</c:v>
                </c:pt>
                <c:pt idx="11351">
                  <c:v>-1.52055E-2</c:v>
                </c:pt>
                <c:pt idx="11352">
                  <c:v>-1.4104200000000001E-2</c:v>
                </c:pt>
                <c:pt idx="11353">
                  <c:v>-1.2992500000000001E-2</c:v>
                </c:pt>
                <c:pt idx="11354">
                  <c:v>-1.1872300000000001E-2</c:v>
                </c:pt>
                <c:pt idx="11355">
                  <c:v>-1.07451E-2</c:v>
                </c:pt>
                <c:pt idx="11356" formatCode="0.00E+00">
                  <c:v>-9.6126700000000002E-3</c:v>
                </c:pt>
                <c:pt idx="11357" formatCode="0.00E+00">
                  <c:v>-8.4765699999999992E-3</c:v>
                </c:pt>
                <c:pt idx="11358" formatCode="0.00E+00">
                  <c:v>-7.33842E-3</c:v>
                </c:pt>
                <c:pt idx="11359" formatCode="0.00E+00">
                  <c:v>-6.1999000000000004E-3</c:v>
                </c:pt>
                <c:pt idx="11360" formatCode="0.00E+00">
                  <c:v>-5.06268E-3</c:v>
                </c:pt>
                <c:pt idx="11361" formatCode="0.00E+00">
                  <c:v>-3.9283499999999997E-3</c:v>
                </c:pt>
                <c:pt idx="11362" formatCode="0.00E+00">
                  <c:v>-2.7984199999999998E-3</c:v>
                </c:pt>
                <c:pt idx="11363" formatCode="0.00E+00">
                  <c:v>-1.6743800000000001E-3</c:v>
                </c:pt>
                <c:pt idx="11364" formatCode="0.00E+00">
                  <c:v>-5.5774399999999999E-4</c:v>
                </c:pt>
                <c:pt idx="11365" formatCode="0.00E+00">
                  <c:v>5.4993499999999999E-4</c:v>
                </c:pt>
                <c:pt idx="11366" formatCode="0.00E+00">
                  <c:v>1.6471299999999999E-3</c:v>
                </c:pt>
                <c:pt idx="11367" formatCode="0.00E+00">
                  <c:v>2.7324300000000001E-3</c:v>
                </c:pt>
                <c:pt idx="11368" formatCode="0.00E+00">
                  <c:v>3.8044699999999999E-3</c:v>
                </c:pt>
                <c:pt idx="11369" formatCode="0.00E+00">
                  <c:v>4.8618799999999998E-3</c:v>
                </c:pt>
                <c:pt idx="11370" formatCode="0.00E+00">
                  <c:v>5.9032299999999998E-3</c:v>
                </c:pt>
                <c:pt idx="11371" formatCode="0.00E+00">
                  <c:v>6.9271599999999999E-3</c:v>
                </c:pt>
                <c:pt idx="11372" formatCode="0.00E+00">
                  <c:v>7.9324100000000008E-3</c:v>
                </c:pt>
                <c:pt idx="11373" formatCode="0.00E+00">
                  <c:v>8.9178E-3</c:v>
                </c:pt>
                <c:pt idx="11374" formatCode="0.00E+00">
                  <c:v>9.8822300000000005E-3</c:v>
                </c:pt>
                <c:pt idx="11375">
                  <c:v>1.08246E-2</c:v>
                </c:pt>
                <c:pt idx="11376">
                  <c:v>1.17439E-2</c:v>
                </c:pt>
                <c:pt idx="11377">
                  <c:v>1.26392E-2</c:v>
                </c:pt>
                <c:pt idx="11378">
                  <c:v>1.35094E-2</c:v>
                </c:pt>
                <c:pt idx="11379">
                  <c:v>1.4353599999999999E-2</c:v>
                </c:pt>
                <c:pt idx="11380">
                  <c:v>1.5171E-2</c:v>
                </c:pt>
                <c:pt idx="11381">
                  <c:v>1.5960700000000001E-2</c:v>
                </c:pt>
                <c:pt idx="11382">
                  <c:v>1.6721699999999999E-2</c:v>
                </c:pt>
                <c:pt idx="11383">
                  <c:v>1.74536E-2</c:v>
                </c:pt>
                <c:pt idx="11384">
                  <c:v>1.8155600000000001E-2</c:v>
                </c:pt>
                <c:pt idx="11385">
                  <c:v>1.8827300000000002E-2</c:v>
                </c:pt>
                <c:pt idx="11386">
                  <c:v>1.9468200000000001E-2</c:v>
                </c:pt>
                <c:pt idx="11387">
                  <c:v>2.00778E-2</c:v>
                </c:pt>
                <c:pt idx="11388">
                  <c:v>2.0655699999999999E-2</c:v>
                </c:pt>
                <c:pt idx="11389">
                  <c:v>2.1201600000000001E-2</c:v>
                </c:pt>
                <c:pt idx="11390">
                  <c:v>2.1715000000000002E-2</c:v>
                </c:pt>
                <c:pt idx="11391">
                  <c:v>2.2195900000000001E-2</c:v>
                </c:pt>
                <c:pt idx="11392">
                  <c:v>2.2644000000000001E-2</c:v>
                </c:pt>
                <c:pt idx="11393">
                  <c:v>2.3059400000000001E-2</c:v>
                </c:pt>
                <c:pt idx="11394">
                  <c:v>2.34422E-2</c:v>
                </c:pt>
                <c:pt idx="11395">
                  <c:v>2.3792199999999999E-2</c:v>
                </c:pt>
                <c:pt idx="11396">
                  <c:v>2.4109499999999999E-2</c:v>
                </c:pt>
                <c:pt idx="11397">
                  <c:v>2.4394099999999998E-2</c:v>
                </c:pt>
                <c:pt idx="11398">
                  <c:v>2.46462E-2</c:v>
                </c:pt>
                <c:pt idx="11399">
                  <c:v>2.48658E-2</c:v>
                </c:pt>
                <c:pt idx="11400">
                  <c:v>2.50534E-2</c:v>
                </c:pt>
                <c:pt idx="11401">
                  <c:v>2.5208999999999999E-2</c:v>
                </c:pt>
                <c:pt idx="11402">
                  <c:v>2.5332899999999998E-2</c:v>
                </c:pt>
                <c:pt idx="11403">
                  <c:v>2.5425699999999999E-2</c:v>
                </c:pt>
                <c:pt idx="11404">
                  <c:v>2.5487699999999999E-2</c:v>
                </c:pt>
                <c:pt idx="11405">
                  <c:v>2.5519500000000001E-2</c:v>
                </c:pt>
                <c:pt idx="11406">
                  <c:v>2.5521599999999998E-2</c:v>
                </c:pt>
                <c:pt idx="11407">
                  <c:v>2.54945E-2</c:v>
                </c:pt>
                <c:pt idx="11408">
                  <c:v>2.54389E-2</c:v>
                </c:pt>
                <c:pt idx="11409">
                  <c:v>2.53555E-2</c:v>
                </c:pt>
                <c:pt idx="11410">
                  <c:v>2.5244900000000001E-2</c:v>
                </c:pt>
                <c:pt idx="11411">
                  <c:v>2.5107899999999999E-2</c:v>
                </c:pt>
                <c:pt idx="11412">
                  <c:v>2.49454E-2</c:v>
                </c:pt>
                <c:pt idx="11413">
                  <c:v>2.4758100000000002E-2</c:v>
                </c:pt>
                <c:pt idx="11414">
                  <c:v>2.4546999999999999E-2</c:v>
                </c:pt>
                <c:pt idx="11415">
                  <c:v>2.4313000000000001E-2</c:v>
                </c:pt>
                <c:pt idx="11416">
                  <c:v>2.4057200000000001E-2</c:v>
                </c:pt>
                <c:pt idx="11417">
                  <c:v>2.3780800000000001E-2</c:v>
                </c:pt>
                <c:pt idx="11418">
                  <c:v>2.34843E-2</c:v>
                </c:pt>
                <c:pt idx="11419">
                  <c:v>2.3168899999999999E-2</c:v>
                </c:pt>
                <c:pt idx="11420">
                  <c:v>2.2835299999999999E-2</c:v>
                </c:pt>
                <c:pt idx="11421">
                  <c:v>2.2484799999999999E-2</c:v>
                </c:pt>
                <c:pt idx="11422">
                  <c:v>2.21184E-2</c:v>
                </c:pt>
                <c:pt idx="11423">
                  <c:v>2.17374E-2</c:v>
                </c:pt>
                <c:pt idx="11424">
                  <c:v>2.13431E-2</c:v>
                </c:pt>
                <c:pt idx="11425">
                  <c:v>2.0936300000000001E-2</c:v>
                </c:pt>
                <c:pt idx="11426">
                  <c:v>2.0518100000000001E-2</c:v>
                </c:pt>
                <c:pt idx="11427">
                  <c:v>2.00895E-2</c:v>
                </c:pt>
                <c:pt idx="11428">
                  <c:v>1.9651800000000001E-2</c:v>
                </c:pt>
                <c:pt idx="11429">
                  <c:v>1.92061E-2</c:v>
                </c:pt>
                <c:pt idx="11430">
                  <c:v>1.8753499999999999E-2</c:v>
                </c:pt>
                <c:pt idx="11431">
                  <c:v>1.8294999999999999E-2</c:v>
                </c:pt>
                <c:pt idx="11432">
                  <c:v>1.78315E-2</c:v>
                </c:pt>
                <c:pt idx="11433">
                  <c:v>1.73642E-2</c:v>
                </c:pt>
                <c:pt idx="11434">
                  <c:v>1.6894200000000002E-2</c:v>
                </c:pt>
                <c:pt idx="11435">
                  <c:v>1.6422599999999999E-2</c:v>
                </c:pt>
                <c:pt idx="11436">
                  <c:v>1.5950300000000001E-2</c:v>
                </c:pt>
                <c:pt idx="11437">
                  <c:v>1.54783E-2</c:v>
                </c:pt>
                <c:pt idx="11438">
                  <c:v>1.50081E-2</c:v>
                </c:pt>
                <c:pt idx="11439">
                  <c:v>1.4540600000000001E-2</c:v>
                </c:pt>
                <c:pt idx="11440">
                  <c:v>1.4075900000000001E-2</c:v>
                </c:pt>
                <c:pt idx="11441">
                  <c:v>1.36142E-2</c:v>
                </c:pt>
                <c:pt idx="11442">
                  <c:v>1.3156299999999999E-2</c:v>
                </c:pt>
                <c:pt idx="11443">
                  <c:v>1.27046E-2</c:v>
                </c:pt>
                <c:pt idx="11444">
                  <c:v>1.2260800000000001E-2</c:v>
                </c:pt>
                <c:pt idx="11445">
                  <c:v>1.1826E-2</c:v>
                </c:pt>
                <c:pt idx="11446">
                  <c:v>1.14007E-2</c:v>
                </c:pt>
                <c:pt idx="11447">
                  <c:v>1.0985699999999999E-2</c:v>
                </c:pt>
                <c:pt idx="11448">
                  <c:v>1.0581800000000001E-2</c:v>
                </c:pt>
                <c:pt idx="11449">
                  <c:v>1.01896E-2</c:v>
                </c:pt>
                <c:pt idx="11450" formatCode="0.00E+00">
                  <c:v>9.8096899999999994E-3</c:v>
                </c:pt>
                <c:pt idx="11451" formatCode="0.00E+00">
                  <c:v>9.4425299999999993E-3</c:v>
                </c:pt>
                <c:pt idx="11452" formatCode="0.00E+00">
                  <c:v>9.0886700000000001E-3</c:v>
                </c:pt>
                <c:pt idx="11453" formatCode="0.00E+00">
                  <c:v>8.7484499999999996E-3</c:v>
                </c:pt>
                <c:pt idx="11454" formatCode="0.00E+00">
                  <c:v>8.4220700000000003E-3</c:v>
                </c:pt>
                <c:pt idx="11455" formatCode="0.00E+00">
                  <c:v>8.1096499999999995E-3</c:v>
                </c:pt>
                <c:pt idx="11456" formatCode="0.00E+00">
                  <c:v>7.8113000000000002E-3</c:v>
                </c:pt>
                <c:pt idx="11457" formatCode="0.00E+00">
                  <c:v>7.5272100000000003E-3</c:v>
                </c:pt>
                <c:pt idx="11458" formatCode="0.00E+00">
                  <c:v>7.2575299999999999E-3</c:v>
                </c:pt>
                <c:pt idx="11459" formatCode="0.00E+00">
                  <c:v>7.0023799999999999E-3</c:v>
                </c:pt>
                <c:pt idx="11460" formatCode="0.00E+00">
                  <c:v>6.7618599999999997E-3</c:v>
                </c:pt>
                <c:pt idx="11461" formatCode="0.00E+00">
                  <c:v>6.5363799999999996E-3</c:v>
                </c:pt>
                <c:pt idx="11462" formatCode="0.00E+00">
                  <c:v>6.3266700000000004E-3</c:v>
                </c:pt>
                <c:pt idx="11463" formatCode="0.00E+00">
                  <c:v>6.13337E-3</c:v>
                </c:pt>
                <c:pt idx="11464" formatCode="0.00E+00">
                  <c:v>5.9564700000000002E-3</c:v>
                </c:pt>
                <c:pt idx="11465" formatCode="0.00E+00">
                  <c:v>5.7951499999999998E-3</c:v>
                </c:pt>
                <c:pt idx="11466" formatCode="0.00E+00">
                  <c:v>5.6483999999999996E-3</c:v>
                </c:pt>
                <c:pt idx="11467" formatCode="0.00E+00">
                  <c:v>5.5155899999999999E-3</c:v>
                </c:pt>
                <c:pt idx="11468" formatCode="0.00E+00">
                  <c:v>5.39655E-3</c:v>
                </c:pt>
                <c:pt idx="11469" formatCode="0.00E+00">
                  <c:v>5.2912100000000002E-3</c:v>
                </c:pt>
                <c:pt idx="11470" formatCode="0.00E+00">
                  <c:v>5.1997800000000002E-3</c:v>
                </c:pt>
                <c:pt idx="11471" formatCode="0.00E+00">
                  <c:v>5.1229300000000004E-3</c:v>
                </c:pt>
                <c:pt idx="11472" formatCode="0.00E+00">
                  <c:v>5.0614199999999996E-3</c:v>
                </c:pt>
                <c:pt idx="11473" formatCode="0.00E+00">
                  <c:v>5.0152599999999997E-3</c:v>
                </c:pt>
                <c:pt idx="11474" formatCode="0.00E+00">
                  <c:v>4.9831800000000002E-3</c:v>
                </c:pt>
                <c:pt idx="11475" formatCode="0.00E+00">
                  <c:v>4.9637099999999997E-3</c:v>
                </c:pt>
                <c:pt idx="11476" formatCode="0.00E+00">
                  <c:v>4.9564600000000002E-3</c:v>
                </c:pt>
                <c:pt idx="11477" formatCode="0.00E+00">
                  <c:v>4.9616599999999997E-3</c:v>
                </c:pt>
                <c:pt idx="11478" formatCode="0.00E+00">
                  <c:v>4.9788300000000001E-3</c:v>
                </c:pt>
                <c:pt idx="11479" formatCode="0.00E+00">
                  <c:v>5.0066399999999997E-3</c:v>
                </c:pt>
                <c:pt idx="11480" formatCode="0.00E+00">
                  <c:v>5.0437600000000004E-3</c:v>
                </c:pt>
                <c:pt idx="11481" formatCode="0.00E+00">
                  <c:v>5.08954E-3</c:v>
                </c:pt>
                <c:pt idx="11482" formatCode="0.00E+00">
                  <c:v>5.1436900000000002E-3</c:v>
                </c:pt>
                <c:pt idx="11483" formatCode="0.00E+00">
                  <c:v>5.2058199999999999E-3</c:v>
                </c:pt>
                <c:pt idx="11484" formatCode="0.00E+00">
                  <c:v>5.2753399999999999E-3</c:v>
                </c:pt>
                <c:pt idx="11485" formatCode="0.00E+00">
                  <c:v>5.3517399999999998E-3</c:v>
                </c:pt>
                <c:pt idx="11486" formatCode="0.00E+00">
                  <c:v>5.4345900000000004E-3</c:v>
                </c:pt>
                <c:pt idx="11487" formatCode="0.00E+00">
                  <c:v>5.5235199999999996E-3</c:v>
                </c:pt>
                <c:pt idx="11488" formatCode="0.00E+00">
                  <c:v>5.6178299999999999E-3</c:v>
                </c:pt>
                <c:pt idx="11489" formatCode="0.00E+00">
                  <c:v>5.7162100000000002E-3</c:v>
                </c:pt>
                <c:pt idx="11490" formatCode="0.00E+00">
                  <c:v>5.8170399999999999E-3</c:v>
                </c:pt>
                <c:pt idx="11491" formatCode="0.00E+00">
                  <c:v>5.9191900000000004E-3</c:v>
                </c:pt>
                <c:pt idx="11492" formatCode="0.00E+00">
                  <c:v>6.0222000000000001E-3</c:v>
                </c:pt>
                <c:pt idx="11493" formatCode="0.00E+00">
                  <c:v>6.1257000000000004E-3</c:v>
                </c:pt>
                <c:pt idx="11494" formatCode="0.00E+00">
                  <c:v>6.2290399999999999E-3</c:v>
                </c:pt>
                <c:pt idx="11495" formatCode="0.00E+00">
                  <c:v>6.3311900000000004E-3</c:v>
                </c:pt>
                <c:pt idx="11496" formatCode="0.00E+00">
                  <c:v>6.4306900000000002E-3</c:v>
                </c:pt>
                <c:pt idx="11497" formatCode="0.00E+00">
                  <c:v>6.5263700000000001E-3</c:v>
                </c:pt>
                <c:pt idx="11498" formatCode="0.00E+00">
                  <c:v>6.6176799999999999E-3</c:v>
                </c:pt>
                <c:pt idx="11499" formatCode="0.00E+00">
                  <c:v>6.70369E-3</c:v>
                </c:pt>
                <c:pt idx="11500" formatCode="0.00E+00">
                  <c:v>6.7827399999999998E-3</c:v>
                </c:pt>
                <c:pt idx="11501" formatCode="0.00E+00">
                  <c:v>6.85324E-3</c:v>
                </c:pt>
                <c:pt idx="11502" formatCode="0.00E+00">
                  <c:v>6.9138100000000003E-3</c:v>
                </c:pt>
                <c:pt idx="11503" formatCode="0.00E+00">
                  <c:v>6.9627100000000004E-3</c:v>
                </c:pt>
                <c:pt idx="11504" formatCode="0.00E+00">
                  <c:v>6.9984599999999998E-3</c:v>
                </c:pt>
                <c:pt idx="11505" formatCode="0.00E+00">
                  <c:v>7.0207200000000003E-3</c:v>
                </c:pt>
                <c:pt idx="11506" formatCode="0.00E+00">
                  <c:v>7.0297399999999996E-3</c:v>
                </c:pt>
                <c:pt idx="11507" formatCode="0.00E+00">
                  <c:v>7.02514E-3</c:v>
                </c:pt>
                <c:pt idx="11508" formatCode="0.00E+00">
                  <c:v>7.0056500000000004E-3</c:v>
                </c:pt>
                <c:pt idx="11509" formatCode="0.00E+00">
                  <c:v>6.9702100000000001E-3</c:v>
                </c:pt>
                <c:pt idx="11510" formatCode="0.00E+00">
                  <c:v>6.9187099999999998E-3</c:v>
                </c:pt>
                <c:pt idx="11511" formatCode="0.00E+00">
                  <c:v>6.8513100000000002E-3</c:v>
                </c:pt>
                <c:pt idx="11512" formatCode="0.00E+00">
                  <c:v>6.7676100000000003E-3</c:v>
                </c:pt>
                <c:pt idx="11513" formatCode="0.00E+00">
                  <c:v>6.6666800000000003E-3</c:v>
                </c:pt>
                <c:pt idx="11514" formatCode="0.00E+00">
                  <c:v>6.5474799999999996E-3</c:v>
                </c:pt>
                <c:pt idx="11515" formatCode="0.00E+00">
                  <c:v>6.4091699999999996E-3</c:v>
                </c:pt>
                <c:pt idx="11516" formatCode="0.00E+00">
                  <c:v>6.2512899999999996E-3</c:v>
                </c:pt>
                <c:pt idx="11517" formatCode="0.00E+00">
                  <c:v>6.0733100000000002E-3</c:v>
                </c:pt>
                <c:pt idx="11518" formatCode="0.00E+00">
                  <c:v>5.8745799999999999E-3</c:v>
                </c:pt>
                <c:pt idx="11519" formatCode="0.00E+00">
                  <c:v>5.6548199999999996E-3</c:v>
                </c:pt>
                <c:pt idx="11520" formatCode="0.00E+00">
                  <c:v>5.4142599999999997E-3</c:v>
                </c:pt>
                <c:pt idx="11521" formatCode="0.00E+00">
                  <c:v>5.1529599999999998E-3</c:v>
                </c:pt>
                <c:pt idx="11522" formatCode="0.00E+00">
                  <c:v>4.8703499999999999E-3</c:v>
                </c:pt>
                <c:pt idx="11523" formatCode="0.00E+00">
                  <c:v>4.5659899999999998E-3</c:v>
                </c:pt>
                <c:pt idx="11524" formatCode="0.00E+00">
                  <c:v>4.2403600000000003E-3</c:v>
                </c:pt>
                <c:pt idx="11525" formatCode="0.00E+00">
                  <c:v>3.8943200000000002E-3</c:v>
                </c:pt>
                <c:pt idx="11526" formatCode="0.00E+00">
                  <c:v>3.52791E-3</c:v>
                </c:pt>
                <c:pt idx="11527" formatCode="0.00E+00">
                  <c:v>3.1399499999999999E-3</c:v>
                </c:pt>
                <c:pt idx="11528" formatCode="0.00E+00">
                  <c:v>2.72894E-3</c:v>
                </c:pt>
                <c:pt idx="11529" formatCode="0.00E+00">
                  <c:v>2.29444E-3</c:v>
                </c:pt>
                <c:pt idx="11530" formatCode="0.00E+00">
                  <c:v>1.83735E-3</c:v>
                </c:pt>
                <c:pt idx="11531" formatCode="0.00E+00">
                  <c:v>1.3586399999999999E-3</c:v>
                </c:pt>
                <c:pt idx="11532" formatCode="0.00E+00">
                  <c:v>8.5812900000000001E-4</c:v>
                </c:pt>
                <c:pt idx="11533" formatCode="0.00E+00">
                  <c:v>3.3528600000000002E-4</c:v>
                </c:pt>
                <c:pt idx="11534" formatCode="0.00E+00">
                  <c:v>-2.0952899999999999E-4</c:v>
                </c:pt>
                <c:pt idx="11535" formatCode="0.00E+00">
                  <c:v>-7.7513400000000002E-4</c:v>
                </c:pt>
                <c:pt idx="11536" formatCode="0.00E+00">
                  <c:v>-1.3604999999999999E-3</c:v>
                </c:pt>
                <c:pt idx="11537" formatCode="0.00E+00">
                  <c:v>-1.9651199999999999E-3</c:v>
                </c:pt>
                <c:pt idx="11538" formatCode="0.00E+00">
                  <c:v>-2.5881200000000002E-3</c:v>
                </c:pt>
                <c:pt idx="11539" formatCode="0.00E+00">
                  <c:v>-3.2279499999999998E-3</c:v>
                </c:pt>
                <c:pt idx="11540" formatCode="0.00E+00">
                  <c:v>-3.88412E-3</c:v>
                </c:pt>
                <c:pt idx="11541" formatCode="0.00E+00">
                  <c:v>-4.5578600000000004E-3</c:v>
                </c:pt>
                <c:pt idx="11542" formatCode="0.00E+00">
                  <c:v>-5.2499399999999998E-3</c:v>
                </c:pt>
                <c:pt idx="11543" formatCode="0.00E+00">
                  <c:v>-5.9590600000000004E-3</c:v>
                </c:pt>
                <c:pt idx="11544" formatCode="0.00E+00">
                  <c:v>-6.6828199999999999E-3</c:v>
                </c:pt>
                <c:pt idx="11545" formatCode="0.00E+00">
                  <c:v>-7.4196100000000001E-3</c:v>
                </c:pt>
                <c:pt idx="11546" formatCode="0.00E+00">
                  <c:v>-8.1687900000000004E-3</c:v>
                </c:pt>
                <c:pt idx="11547" formatCode="0.00E+00">
                  <c:v>-8.9300200000000003E-3</c:v>
                </c:pt>
                <c:pt idx="11548" formatCode="0.00E+00">
                  <c:v>-9.7028400000000008E-3</c:v>
                </c:pt>
                <c:pt idx="11549">
                  <c:v>-1.04864E-2</c:v>
                </c:pt>
                <c:pt idx="11550">
                  <c:v>-1.12788E-2</c:v>
                </c:pt>
                <c:pt idx="11551">
                  <c:v>-1.20784E-2</c:v>
                </c:pt>
                <c:pt idx="11552">
                  <c:v>-1.28848E-2</c:v>
                </c:pt>
                <c:pt idx="11553">
                  <c:v>-1.36981E-2</c:v>
                </c:pt>
                <c:pt idx="11554">
                  <c:v>-1.45176E-2</c:v>
                </c:pt>
                <c:pt idx="11555">
                  <c:v>-1.53413E-2</c:v>
                </c:pt>
                <c:pt idx="11556">
                  <c:v>-1.61678E-2</c:v>
                </c:pt>
                <c:pt idx="11557">
                  <c:v>-1.6995900000000001E-2</c:v>
                </c:pt>
                <c:pt idx="11558">
                  <c:v>-1.7824599999999999E-2</c:v>
                </c:pt>
                <c:pt idx="11559">
                  <c:v>-1.8651999999999998E-2</c:v>
                </c:pt>
                <c:pt idx="11560">
                  <c:v>-1.9476199999999999E-2</c:v>
                </c:pt>
                <c:pt idx="11561">
                  <c:v>-2.0296000000000002E-2</c:v>
                </c:pt>
                <c:pt idx="11562">
                  <c:v>-2.1111399999999999E-2</c:v>
                </c:pt>
                <c:pt idx="11563">
                  <c:v>-2.1921599999999999E-2</c:v>
                </c:pt>
                <c:pt idx="11564">
                  <c:v>-2.2724899999999999E-2</c:v>
                </c:pt>
                <c:pt idx="11565">
                  <c:v>-2.3519399999999999E-2</c:v>
                </c:pt>
                <c:pt idx="11566">
                  <c:v>-2.4303499999999999E-2</c:v>
                </c:pt>
                <c:pt idx="11567">
                  <c:v>-2.50762E-2</c:v>
                </c:pt>
                <c:pt idx="11568">
                  <c:v>-2.58357E-2</c:v>
                </c:pt>
                <c:pt idx="11569">
                  <c:v>-2.6580199999999998E-2</c:v>
                </c:pt>
                <c:pt idx="11570">
                  <c:v>-2.7309099999999999E-2</c:v>
                </c:pt>
                <c:pt idx="11571">
                  <c:v>-2.80228E-2</c:v>
                </c:pt>
                <c:pt idx="11572">
                  <c:v>-2.8721300000000002E-2</c:v>
                </c:pt>
                <c:pt idx="11573">
                  <c:v>-2.9402600000000001E-2</c:v>
                </c:pt>
                <c:pt idx="11574">
                  <c:v>-3.0063900000000001E-2</c:v>
                </c:pt>
                <c:pt idx="11575">
                  <c:v>-3.0703500000000002E-2</c:v>
                </c:pt>
                <c:pt idx="11576">
                  <c:v>-3.1319899999999998E-2</c:v>
                </c:pt>
                <c:pt idx="11577">
                  <c:v>-3.1912900000000001E-2</c:v>
                </c:pt>
                <c:pt idx="11578">
                  <c:v>-3.2482499999999997E-2</c:v>
                </c:pt>
                <c:pt idx="11579">
                  <c:v>-3.30265E-2</c:v>
                </c:pt>
                <c:pt idx="11580">
                  <c:v>-3.3541500000000002E-2</c:v>
                </c:pt>
                <c:pt idx="11581">
                  <c:v>-3.40255E-2</c:v>
                </c:pt>
                <c:pt idx="11582">
                  <c:v>-3.4478599999999998E-2</c:v>
                </c:pt>
                <c:pt idx="11583">
                  <c:v>-3.4900899999999999E-2</c:v>
                </c:pt>
                <c:pt idx="11584">
                  <c:v>-3.52921E-2</c:v>
                </c:pt>
                <c:pt idx="11585">
                  <c:v>-3.5651099999999998E-2</c:v>
                </c:pt>
                <c:pt idx="11586">
                  <c:v>-3.5976800000000003E-2</c:v>
                </c:pt>
                <c:pt idx="11587">
                  <c:v>-3.6267500000000001E-2</c:v>
                </c:pt>
                <c:pt idx="11588">
                  <c:v>-3.6520900000000002E-2</c:v>
                </c:pt>
                <c:pt idx="11589">
                  <c:v>-3.67351E-2</c:v>
                </c:pt>
                <c:pt idx="11590">
                  <c:v>-3.6910900000000003E-2</c:v>
                </c:pt>
                <c:pt idx="11591">
                  <c:v>-3.7049899999999997E-2</c:v>
                </c:pt>
                <c:pt idx="11592">
                  <c:v>-3.7152499999999998E-2</c:v>
                </c:pt>
                <c:pt idx="11593">
                  <c:v>-3.7217300000000002E-2</c:v>
                </c:pt>
                <c:pt idx="11594">
                  <c:v>-3.7244100000000002E-2</c:v>
                </c:pt>
                <c:pt idx="11595">
                  <c:v>-3.7232899999999999E-2</c:v>
                </c:pt>
                <c:pt idx="11596">
                  <c:v>-3.7183399999999998E-2</c:v>
                </c:pt>
                <c:pt idx="11597">
                  <c:v>-3.7094000000000002E-2</c:v>
                </c:pt>
                <c:pt idx="11598">
                  <c:v>-3.6963000000000003E-2</c:v>
                </c:pt>
                <c:pt idx="11599">
                  <c:v>-3.6790299999999998E-2</c:v>
                </c:pt>
                <c:pt idx="11600">
                  <c:v>-3.6576200000000003E-2</c:v>
                </c:pt>
                <c:pt idx="11601">
                  <c:v>-3.6321600000000002E-2</c:v>
                </c:pt>
                <c:pt idx="11602">
                  <c:v>-3.60276E-2</c:v>
                </c:pt>
                <c:pt idx="11603">
                  <c:v>-3.5695499999999998E-2</c:v>
                </c:pt>
                <c:pt idx="11604">
                  <c:v>-3.5326900000000001E-2</c:v>
                </c:pt>
                <c:pt idx="11605">
                  <c:v>-3.4922399999999999E-2</c:v>
                </c:pt>
                <c:pt idx="11606">
                  <c:v>-3.4481900000000003E-2</c:v>
                </c:pt>
                <c:pt idx="11607">
                  <c:v>-3.40045E-2</c:v>
                </c:pt>
                <c:pt idx="11608">
                  <c:v>-3.3488799999999999E-2</c:v>
                </c:pt>
                <c:pt idx="11609">
                  <c:v>-3.2934600000000001E-2</c:v>
                </c:pt>
                <c:pt idx="11610">
                  <c:v>-3.2342500000000003E-2</c:v>
                </c:pt>
                <c:pt idx="11611">
                  <c:v>-3.1712600000000001E-2</c:v>
                </c:pt>
                <c:pt idx="11612">
                  <c:v>-3.10443E-2</c:v>
                </c:pt>
                <c:pt idx="11613">
                  <c:v>-3.0337800000000002E-2</c:v>
                </c:pt>
                <c:pt idx="11614">
                  <c:v>-2.9595E-2</c:v>
                </c:pt>
                <c:pt idx="11615">
                  <c:v>-2.88186E-2</c:v>
                </c:pt>
                <c:pt idx="11616">
                  <c:v>-2.8011299999999999E-2</c:v>
                </c:pt>
                <c:pt idx="11617">
                  <c:v>-2.71746E-2</c:v>
                </c:pt>
                <c:pt idx="11618">
                  <c:v>-2.6310299999999998E-2</c:v>
                </c:pt>
                <c:pt idx="11619">
                  <c:v>-2.5419899999999999E-2</c:v>
                </c:pt>
                <c:pt idx="11620">
                  <c:v>-2.4504499999999999E-2</c:v>
                </c:pt>
                <c:pt idx="11621">
                  <c:v>-2.3565099999999999E-2</c:v>
                </c:pt>
                <c:pt idx="11622">
                  <c:v>-2.26026E-2</c:v>
                </c:pt>
                <c:pt idx="11623">
                  <c:v>-2.1618600000000002E-2</c:v>
                </c:pt>
                <c:pt idx="11624">
                  <c:v>-2.0614899999999999E-2</c:v>
                </c:pt>
                <c:pt idx="11625">
                  <c:v>-1.95935E-2</c:v>
                </c:pt>
                <c:pt idx="11626">
                  <c:v>-1.8555599999999998E-2</c:v>
                </c:pt>
                <c:pt idx="11627">
                  <c:v>-1.7501200000000001E-2</c:v>
                </c:pt>
                <c:pt idx="11628">
                  <c:v>-1.6431100000000001E-2</c:v>
                </c:pt>
                <c:pt idx="11629">
                  <c:v>-1.5348199999999999E-2</c:v>
                </c:pt>
                <c:pt idx="11630">
                  <c:v>-1.42554E-2</c:v>
                </c:pt>
                <c:pt idx="11631">
                  <c:v>-1.3153700000000001E-2</c:v>
                </c:pt>
                <c:pt idx="11632">
                  <c:v>-1.2042600000000001E-2</c:v>
                </c:pt>
                <c:pt idx="11633">
                  <c:v>-1.09231E-2</c:v>
                </c:pt>
                <c:pt idx="11634" formatCode="0.00E+00">
                  <c:v>-9.7973399999999999E-3</c:v>
                </c:pt>
                <c:pt idx="11635" formatCode="0.00E+00">
                  <c:v>-8.6675999999999993E-3</c:v>
                </c:pt>
                <c:pt idx="11636" formatCode="0.00E+00">
                  <c:v>-7.5351400000000001E-3</c:v>
                </c:pt>
                <c:pt idx="11637" formatCode="0.00E+00">
                  <c:v>-6.4003000000000003E-3</c:v>
                </c:pt>
                <c:pt idx="11638" formatCode="0.00E+00">
                  <c:v>-5.26349E-3</c:v>
                </c:pt>
                <c:pt idx="11639" formatCode="0.00E+00">
                  <c:v>-4.1257300000000002E-3</c:v>
                </c:pt>
                <c:pt idx="11640" formatCode="0.00E+00">
                  <c:v>-2.98804E-3</c:v>
                </c:pt>
                <c:pt idx="11641" formatCode="0.00E+00">
                  <c:v>-1.8502200000000001E-3</c:v>
                </c:pt>
                <c:pt idx="11642" formatCode="0.00E+00">
                  <c:v>-7.1206700000000004E-4</c:v>
                </c:pt>
                <c:pt idx="11643" formatCode="0.00E+00">
                  <c:v>4.2442800000000002E-4</c:v>
                </c:pt>
                <c:pt idx="11644" formatCode="0.00E+00">
                  <c:v>1.55568E-3</c:v>
                </c:pt>
                <c:pt idx="11645" formatCode="0.00E+00">
                  <c:v>2.6779999999999998E-3</c:v>
                </c:pt>
                <c:pt idx="11646" formatCode="0.00E+00">
                  <c:v>3.7880800000000001E-3</c:v>
                </c:pt>
                <c:pt idx="11647" formatCode="0.00E+00">
                  <c:v>4.8835600000000003E-3</c:v>
                </c:pt>
                <c:pt idx="11648" formatCode="0.00E+00">
                  <c:v>5.9630600000000001E-3</c:v>
                </c:pt>
                <c:pt idx="11649" formatCode="0.00E+00">
                  <c:v>7.0249400000000004E-3</c:v>
                </c:pt>
                <c:pt idx="11650" formatCode="0.00E+00">
                  <c:v>8.0669999999999995E-3</c:v>
                </c:pt>
                <c:pt idx="11651" formatCode="0.00E+00">
                  <c:v>9.0871100000000007E-3</c:v>
                </c:pt>
                <c:pt idx="11652">
                  <c:v>1.00835E-2</c:v>
                </c:pt>
                <c:pt idx="11653">
                  <c:v>1.1055000000000001E-2</c:v>
                </c:pt>
                <c:pt idx="11654">
                  <c:v>1.20018E-2</c:v>
                </c:pt>
                <c:pt idx="11655">
                  <c:v>1.2923499999999999E-2</c:v>
                </c:pt>
                <c:pt idx="11656">
                  <c:v>1.3818499999999999E-2</c:v>
                </c:pt>
                <c:pt idx="11657">
                  <c:v>1.46839E-2</c:v>
                </c:pt>
                <c:pt idx="11658">
                  <c:v>1.5517599999999999E-2</c:v>
                </c:pt>
                <c:pt idx="11659">
                  <c:v>1.63191E-2</c:v>
                </c:pt>
                <c:pt idx="11660">
                  <c:v>1.7089099999999999E-2</c:v>
                </c:pt>
                <c:pt idx="11661">
                  <c:v>1.7828699999999999E-2</c:v>
                </c:pt>
                <c:pt idx="11662">
                  <c:v>1.8537700000000001E-2</c:v>
                </c:pt>
                <c:pt idx="11663">
                  <c:v>1.92149E-2</c:v>
                </c:pt>
                <c:pt idx="11664">
                  <c:v>1.9859700000000001E-2</c:v>
                </c:pt>
                <c:pt idx="11665">
                  <c:v>2.0471400000000001E-2</c:v>
                </c:pt>
                <c:pt idx="11666">
                  <c:v>2.1048999999999998E-2</c:v>
                </c:pt>
                <c:pt idx="11667">
                  <c:v>2.1590100000000001E-2</c:v>
                </c:pt>
                <c:pt idx="11668">
                  <c:v>2.2092899999999999E-2</c:v>
                </c:pt>
                <c:pt idx="11669">
                  <c:v>2.2556199999999998E-2</c:v>
                </c:pt>
                <c:pt idx="11670">
                  <c:v>2.2979300000000001E-2</c:v>
                </c:pt>
                <c:pt idx="11671">
                  <c:v>2.3362000000000001E-2</c:v>
                </c:pt>
                <c:pt idx="11672">
                  <c:v>2.3704599999999999E-2</c:v>
                </c:pt>
                <c:pt idx="11673">
                  <c:v>2.4006599999999999E-2</c:v>
                </c:pt>
                <c:pt idx="11674">
                  <c:v>2.4266900000000001E-2</c:v>
                </c:pt>
                <c:pt idx="11675">
                  <c:v>2.4485199999999999E-2</c:v>
                </c:pt>
                <c:pt idx="11676">
                  <c:v>2.46625E-2</c:v>
                </c:pt>
                <c:pt idx="11677">
                  <c:v>2.4798500000000001E-2</c:v>
                </c:pt>
                <c:pt idx="11678">
                  <c:v>2.4890599999999999E-2</c:v>
                </c:pt>
                <c:pt idx="11679">
                  <c:v>2.4936699999999999E-2</c:v>
                </c:pt>
                <c:pt idx="11680">
                  <c:v>2.4936199999999999E-2</c:v>
                </c:pt>
                <c:pt idx="11681">
                  <c:v>2.4887900000000001E-2</c:v>
                </c:pt>
                <c:pt idx="11682">
                  <c:v>2.479E-2</c:v>
                </c:pt>
                <c:pt idx="11683">
                  <c:v>2.4642899999999999E-2</c:v>
                </c:pt>
                <c:pt idx="11684">
                  <c:v>2.4448399999999999E-2</c:v>
                </c:pt>
                <c:pt idx="11685">
                  <c:v>2.4207900000000001E-2</c:v>
                </c:pt>
                <c:pt idx="11686">
                  <c:v>2.3922499999999999E-2</c:v>
                </c:pt>
                <c:pt idx="11687">
                  <c:v>2.3593699999999999E-2</c:v>
                </c:pt>
                <c:pt idx="11688">
                  <c:v>2.3223299999999999E-2</c:v>
                </c:pt>
                <c:pt idx="11689">
                  <c:v>2.2811399999999999E-2</c:v>
                </c:pt>
                <c:pt idx="11690">
                  <c:v>2.2356500000000001E-2</c:v>
                </c:pt>
                <c:pt idx="11691">
                  <c:v>2.1857399999999999E-2</c:v>
                </c:pt>
                <c:pt idx="11692">
                  <c:v>2.1314699999999999E-2</c:v>
                </c:pt>
                <c:pt idx="11693">
                  <c:v>2.0729399999999999E-2</c:v>
                </c:pt>
                <c:pt idx="11694">
                  <c:v>2.0102999999999999E-2</c:v>
                </c:pt>
                <c:pt idx="11695">
                  <c:v>1.9437400000000001E-2</c:v>
                </c:pt>
                <c:pt idx="11696">
                  <c:v>1.8734299999999999E-2</c:v>
                </c:pt>
                <c:pt idx="11697">
                  <c:v>1.7994E-2</c:v>
                </c:pt>
                <c:pt idx="11698">
                  <c:v>1.7216599999999999E-2</c:v>
                </c:pt>
                <c:pt idx="11699">
                  <c:v>1.6402799999999999E-2</c:v>
                </c:pt>
                <c:pt idx="11700">
                  <c:v>1.55529E-2</c:v>
                </c:pt>
                <c:pt idx="11701">
                  <c:v>1.4667599999999999E-2</c:v>
                </c:pt>
                <c:pt idx="11702">
                  <c:v>1.37476E-2</c:v>
                </c:pt>
                <c:pt idx="11703">
                  <c:v>1.27928E-2</c:v>
                </c:pt>
                <c:pt idx="11704">
                  <c:v>1.18046E-2</c:v>
                </c:pt>
                <c:pt idx="11705">
                  <c:v>1.07849E-2</c:v>
                </c:pt>
                <c:pt idx="11706" formatCode="0.00E+00">
                  <c:v>9.7355800000000006E-3</c:v>
                </c:pt>
                <c:pt idx="11707" formatCode="0.00E+00">
                  <c:v>8.6577100000000008E-3</c:v>
                </c:pt>
                <c:pt idx="11708" formatCode="0.00E+00">
                  <c:v>7.55209E-3</c:v>
                </c:pt>
                <c:pt idx="11709" formatCode="0.00E+00">
                  <c:v>6.4197899999999999E-3</c:v>
                </c:pt>
                <c:pt idx="11710" formatCode="0.00E+00">
                  <c:v>5.2629799999999996E-3</c:v>
                </c:pt>
                <c:pt idx="11711" formatCode="0.00E+00">
                  <c:v>4.0845999999999999E-3</c:v>
                </c:pt>
                <c:pt idx="11712" formatCode="0.00E+00">
                  <c:v>2.88639E-3</c:v>
                </c:pt>
                <c:pt idx="11713" formatCode="0.00E+00">
                  <c:v>1.668E-3</c:v>
                </c:pt>
                <c:pt idx="11714" formatCode="0.00E+00">
                  <c:v>4.3016400000000002E-4</c:v>
                </c:pt>
                <c:pt idx="11715" formatCode="0.00E+00">
                  <c:v>-8.2381299999999995E-4</c:v>
                </c:pt>
                <c:pt idx="11716" formatCode="0.00E+00">
                  <c:v>-2.0914900000000001E-3</c:v>
                </c:pt>
                <c:pt idx="11717" formatCode="0.00E+00">
                  <c:v>-3.3726199999999998E-3</c:v>
                </c:pt>
                <c:pt idx="11718" formatCode="0.00E+00">
                  <c:v>-4.6668100000000004E-3</c:v>
                </c:pt>
                <c:pt idx="11719" formatCode="0.00E+00">
                  <c:v>-5.9722200000000003E-3</c:v>
                </c:pt>
                <c:pt idx="11720" formatCode="0.00E+00">
                  <c:v>-7.28657E-3</c:v>
                </c:pt>
                <c:pt idx="11721" formatCode="0.00E+00">
                  <c:v>-8.6076599999999996E-3</c:v>
                </c:pt>
                <c:pt idx="11722" formatCode="0.00E+00">
                  <c:v>-9.93315E-3</c:v>
                </c:pt>
                <c:pt idx="11723">
                  <c:v>-1.12605E-2</c:v>
                </c:pt>
                <c:pt idx="11724">
                  <c:v>-1.2587299999999999E-2</c:v>
                </c:pt>
                <c:pt idx="11725">
                  <c:v>-1.3912600000000001E-2</c:v>
                </c:pt>
                <c:pt idx="11726">
                  <c:v>-1.5236100000000001E-2</c:v>
                </c:pt>
                <c:pt idx="11727">
                  <c:v>-1.6556100000000001E-2</c:v>
                </c:pt>
                <c:pt idx="11728">
                  <c:v>-1.78684E-2</c:v>
                </c:pt>
                <c:pt idx="11729">
                  <c:v>-1.9167300000000002E-2</c:v>
                </c:pt>
                <c:pt idx="11730">
                  <c:v>-2.04494E-2</c:v>
                </c:pt>
                <c:pt idx="11731">
                  <c:v>-2.1712700000000001E-2</c:v>
                </c:pt>
                <c:pt idx="11732">
                  <c:v>-2.2956000000000001E-2</c:v>
                </c:pt>
                <c:pt idx="11733">
                  <c:v>-2.41795E-2</c:v>
                </c:pt>
                <c:pt idx="11734">
                  <c:v>-2.53835E-2</c:v>
                </c:pt>
                <c:pt idx="11735">
                  <c:v>-2.65664E-2</c:v>
                </c:pt>
                <c:pt idx="11736">
                  <c:v>-2.77261E-2</c:v>
                </c:pt>
                <c:pt idx="11737">
                  <c:v>-2.88629E-2</c:v>
                </c:pt>
                <c:pt idx="11738">
                  <c:v>-2.9978399999999999E-2</c:v>
                </c:pt>
                <c:pt idx="11739">
                  <c:v>-3.10735E-2</c:v>
                </c:pt>
                <c:pt idx="11740">
                  <c:v>-3.2147099999999998E-2</c:v>
                </c:pt>
                <c:pt idx="11741">
                  <c:v>-3.3197999999999998E-2</c:v>
                </c:pt>
                <c:pt idx="11742">
                  <c:v>-3.42248E-2</c:v>
                </c:pt>
                <c:pt idx="11743">
                  <c:v>-3.5226599999999997E-2</c:v>
                </c:pt>
                <c:pt idx="11744">
                  <c:v>-3.6202400000000003E-2</c:v>
                </c:pt>
                <c:pt idx="11745">
                  <c:v>-3.7151099999999999E-2</c:v>
                </c:pt>
                <c:pt idx="11746">
                  <c:v>-3.8070100000000003E-2</c:v>
                </c:pt>
                <c:pt idx="11747">
                  <c:v>-3.8955900000000002E-2</c:v>
                </c:pt>
                <c:pt idx="11748">
                  <c:v>-3.9805199999999999E-2</c:v>
                </c:pt>
                <c:pt idx="11749">
                  <c:v>-4.06153E-2</c:v>
                </c:pt>
                <c:pt idx="11750">
                  <c:v>-4.13841E-2</c:v>
                </c:pt>
                <c:pt idx="11751">
                  <c:v>-4.2110399999999999E-2</c:v>
                </c:pt>
                <c:pt idx="11752">
                  <c:v>-4.27921E-2</c:v>
                </c:pt>
                <c:pt idx="11753">
                  <c:v>-4.3426600000000003E-2</c:v>
                </c:pt>
                <c:pt idx="11754">
                  <c:v>-4.40141E-2</c:v>
                </c:pt>
                <c:pt idx="11755">
                  <c:v>-4.4556400000000003E-2</c:v>
                </c:pt>
                <c:pt idx="11756">
                  <c:v>-4.5055499999999998E-2</c:v>
                </c:pt>
                <c:pt idx="11757">
                  <c:v>-4.5511799999999998E-2</c:v>
                </c:pt>
                <c:pt idx="11758">
                  <c:v>-4.5925199999999999E-2</c:v>
                </c:pt>
                <c:pt idx="11759">
                  <c:v>-4.6295099999999999E-2</c:v>
                </c:pt>
                <c:pt idx="11760">
                  <c:v>-4.6620399999999999E-2</c:v>
                </c:pt>
                <c:pt idx="11761">
                  <c:v>-4.6900699999999997E-2</c:v>
                </c:pt>
                <c:pt idx="11762">
                  <c:v>-4.71368E-2</c:v>
                </c:pt>
                <c:pt idx="11763">
                  <c:v>-4.7329599999999999E-2</c:v>
                </c:pt>
                <c:pt idx="11764">
                  <c:v>-4.74797E-2</c:v>
                </c:pt>
                <c:pt idx="11765">
                  <c:v>-4.75878E-2</c:v>
                </c:pt>
                <c:pt idx="11766">
                  <c:v>-4.7655999999999997E-2</c:v>
                </c:pt>
                <c:pt idx="11767">
                  <c:v>-4.7687E-2</c:v>
                </c:pt>
                <c:pt idx="11768">
                  <c:v>-4.7683000000000003E-2</c:v>
                </c:pt>
                <c:pt idx="11769">
                  <c:v>-4.7645800000000002E-2</c:v>
                </c:pt>
                <c:pt idx="11770">
                  <c:v>-4.7576599999999997E-2</c:v>
                </c:pt>
                <c:pt idx="11771">
                  <c:v>-4.7475799999999999E-2</c:v>
                </c:pt>
                <c:pt idx="11772">
                  <c:v>-4.7342099999999998E-2</c:v>
                </c:pt>
                <c:pt idx="11773">
                  <c:v>-4.7173699999999999E-2</c:v>
                </c:pt>
                <c:pt idx="11774">
                  <c:v>-4.6970400000000002E-2</c:v>
                </c:pt>
                <c:pt idx="11775">
                  <c:v>-4.6733299999999998E-2</c:v>
                </c:pt>
                <c:pt idx="11776">
                  <c:v>-4.6463200000000003E-2</c:v>
                </c:pt>
                <c:pt idx="11777">
                  <c:v>-4.6160800000000002E-2</c:v>
                </c:pt>
                <c:pt idx="11778">
                  <c:v>-4.5828000000000001E-2</c:v>
                </c:pt>
                <c:pt idx="11779">
                  <c:v>-4.5464999999999998E-2</c:v>
                </c:pt>
                <c:pt idx="11780">
                  <c:v>-4.5070399999999997E-2</c:v>
                </c:pt>
                <c:pt idx="11781">
                  <c:v>-4.4644200000000002E-2</c:v>
                </c:pt>
                <c:pt idx="11782">
                  <c:v>-4.41883E-2</c:v>
                </c:pt>
                <c:pt idx="11783">
                  <c:v>-4.3705800000000003E-2</c:v>
                </c:pt>
                <c:pt idx="11784">
                  <c:v>-4.31987E-2</c:v>
                </c:pt>
                <c:pt idx="11785">
                  <c:v>-4.2668900000000003E-2</c:v>
                </c:pt>
                <c:pt idx="11786">
                  <c:v>-4.2118500000000003E-2</c:v>
                </c:pt>
                <c:pt idx="11787">
                  <c:v>-4.1549700000000002E-2</c:v>
                </c:pt>
                <c:pt idx="11788">
                  <c:v>-4.0964E-2</c:v>
                </c:pt>
                <c:pt idx="11789">
                  <c:v>-4.03624E-2</c:v>
                </c:pt>
                <c:pt idx="11790">
                  <c:v>-3.9747499999999998E-2</c:v>
                </c:pt>
                <c:pt idx="11791">
                  <c:v>-3.9121799999999998E-2</c:v>
                </c:pt>
                <c:pt idx="11792">
                  <c:v>-3.8485199999999997E-2</c:v>
                </c:pt>
                <c:pt idx="11793">
                  <c:v>-3.7836399999999999E-2</c:v>
                </c:pt>
                <c:pt idx="11794">
                  <c:v>-3.7176800000000003E-2</c:v>
                </c:pt>
                <c:pt idx="11795">
                  <c:v>-3.6508899999999997E-2</c:v>
                </c:pt>
                <c:pt idx="11796">
                  <c:v>-3.5833999999999998E-2</c:v>
                </c:pt>
                <c:pt idx="11797">
                  <c:v>-3.5151700000000001E-2</c:v>
                </c:pt>
                <c:pt idx="11798">
                  <c:v>-3.4460999999999999E-2</c:v>
                </c:pt>
                <c:pt idx="11799">
                  <c:v>-3.3761899999999997E-2</c:v>
                </c:pt>
                <c:pt idx="11800">
                  <c:v>-3.3056200000000001E-2</c:v>
                </c:pt>
                <c:pt idx="11801">
                  <c:v>-3.2346399999999997E-2</c:v>
                </c:pt>
                <c:pt idx="11802">
                  <c:v>-3.1634599999999999E-2</c:v>
                </c:pt>
                <c:pt idx="11803">
                  <c:v>-3.0922600000000001E-2</c:v>
                </c:pt>
                <c:pt idx="11804">
                  <c:v>-3.02124E-2</c:v>
                </c:pt>
                <c:pt idx="11805">
                  <c:v>-2.9505699999999999E-2</c:v>
                </c:pt>
                <c:pt idx="11806">
                  <c:v>-2.8804E-2</c:v>
                </c:pt>
                <c:pt idx="11807">
                  <c:v>-2.8108999999999999E-2</c:v>
                </c:pt>
                <c:pt idx="11808">
                  <c:v>-2.7420900000000002E-2</c:v>
                </c:pt>
                <c:pt idx="11809">
                  <c:v>-2.6739300000000001E-2</c:v>
                </c:pt>
                <c:pt idx="11810">
                  <c:v>-2.6064500000000001E-2</c:v>
                </c:pt>
                <c:pt idx="11811">
                  <c:v>-2.5398299999999999E-2</c:v>
                </c:pt>
                <c:pt idx="11812">
                  <c:v>-2.4743299999999999E-2</c:v>
                </c:pt>
                <c:pt idx="11813">
                  <c:v>-2.41005E-2</c:v>
                </c:pt>
                <c:pt idx="11814">
                  <c:v>-2.3470499999999998E-2</c:v>
                </c:pt>
                <c:pt idx="11815">
                  <c:v>-2.28533E-2</c:v>
                </c:pt>
                <c:pt idx="11816">
                  <c:v>-2.2247699999999999E-2</c:v>
                </c:pt>
                <c:pt idx="11817">
                  <c:v>-2.1651799999999999E-2</c:v>
                </c:pt>
                <c:pt idx="11818">
                  <c:v>-2.1065799999999999E-2</c:v>
                </c:pt>
                <c:pt idx="11819">
                  <c:v>-2.04908E-2</c:v>
                </c:pt>
                <c:pt idx="11820">
                  <c:v>-1.9927E-2</c:v>
                </c:pt>
                <c:pt idx="11821">
                  <c:v>-1.9375099999999999E-2</c:v>
                </c:pt>
                <c:pt idx="11822">
                  <c:v>-1.8837300000000001E-2</c:v>
                </c:pt>
                <c:pt idx="11823">
                  <c:v>-1.83152E-2</c:v>
                </c:pt>
                <c:pt idx="11824">
                  <c:v>-1.7809800000000001E-2</c:v>
                </c:pt>
                <c:pt idx="11825">
                  <c:v>-1.7323399999999999E-2</c:v>
                </c:pt>
                <c:pt idx="11826">
                  <c:v>-1.6859800000000001E-2</c:v>
                </c:pt>
                <c:pt idx="11827">
                  <c:v>-1.64224E-2</c:v>
                </c:pt>
                <c:pt idx="11828">
                  <c:v>-1.60129E-2</c:v>
                </c:pt>
                <c:pt idx="11829">
                  <c:v>-1.5631800000000001E-2</c:v>
                </c:pt>
                <c:pt idx="11830">
                  <c:v>-1.52782E-2</c:v>
                </c:pt>
                <c:pt idx="11831">
                  <c:v>-1.49488E-2</c:v>
                </c:pt>
                <c:pt idx="11832">
                  <c:v>-1.4641100000000001E-2</c:v>
                </c:pt>
                <c:pt idx="11833">
                  <c:v>-1.43547E-2</c:v>
                </c:pt>
                <c:pt idx="11834">
                  <c:v>-1.40932E-2</c:v>
                </c:pt>
                <c:pt idx="11835">
                  <c:v>-1.38608E-2</c:v>
                </c:pt>
                <c:pt idx="11836">
                  <c:v>-1.3657900000000001E-2</c:v>
                </c:pt>
                <c:pt idx="11837">
                  <c:v>-1.34801E-2</c:v>
                </c:pt>
                <c:pt idx="11838">
                  <c:v>-1.3322000000000001E-2</c:v>
                </c:pt>
                <c:pt idx="11839">
                  <c:v>-1.31801E-2</c:v>
                </c:pt>
                <c:pt idx="11840">
                  <c:v>-1.30531E-2</c:v>
                </c:pt>
                <c:pt idx="11841">
                  <c:v>-1.29397E-2</c:v>
                </c:pt>
                <c:pt idx="11842">
                  <c:v>-1.2838499999999999E-2</c:v>
                </c:pt>
                <c:pt idx="11843">
                  <c:v>-1.27507E-2</c:v>
                </c:pt>
                <c:pt idx="11844">
                  <c:v>-1.26797E-2</c:v>
                </c:pt>
                <c:pt idx="11845">
                  <c:v>-1.2627899999999999E-2</c:v>
                </c:pt>
                <c:pt idx="11846">
                  <c:v>-1.2595800000000001E-2</c:v>
                </c:pt>
                <c:pt idx="11847">
                  <c:v>-1.25827E-2</c:v>
                </c:pt>
                <c:pt idx="11848">
                  <c:v>-1.25871E-2</c:v>
                </c:pt>
                <c:pt idx="11849">
                  <c:v>-1.26071E-2</c:v>
                </c:pt>
                <c:pt idx="11850">
                  <c:v>-1.2641299999999999E-2</c:v>
                </c:pt>
                <c:pt idx="11851">
                  <c:v>-1.2689300000000001E-2</c:v>
                </c:pt>
                <c:pt idx="11852">
                  <c:v>-1.27508E-2</c:v>
                </c:pt>
                <c:pt idx="11853">
                  <c:v>-1.2825100000000001E-2</c:v>
                </c:pt>
                <c:pt idx="11854">
                  <c:v>-1.2913000000000001E-2</c:v>
                </c:pt>
                <c:pt idx="11855">
                  <c:v>-1.3016099999999999E-2</c:v>
                </c:pt>
                <c:pt idx="11856">
                  <c:v>-1.3134099999999999E-2</c:v>
                </c:pt>
                <c:pt idx="11857">
                  <c:v>-1.32652E-2</c:v>
                </c:pt>
                <c:pt idx="11858">
                  <c:v>-1.3406899999999999E-2</c:v>
                </c:pt>
                <c:pt idx="11859">
                  <c:v>-1.3556199999999999E-2</c:v>
                </c:pt>
                <c:pt idx="11860">
                  <c:v>-1.37097E-2</c:v>
                </c:pt>
                <c:pt idx="11861">
                  <c:v>-1.3866099999999999E-2</c:v>
                </c:pt>
                <c:pt idx="11862">
                  <c:v>-1.40263E-2</c:v>
                </c:pt>
                <c:pt idx="11863">
                  <c:v>-1.41929E-2</c:v>
                </c:pt>
                <c:pt idx="11864">
                  <c:v>-1.4366200000000001E-2</c:v>
                </c:pt>
                <c:pt idx="11865">
                  <c:v>-1.45436E-2</c:v>
                </c:pt>
                <c:pt idx="11866">
                  <c:v>-1.47206E-2</c:v>
                </c:pt>
                <c:pt idx="11867">
                  <c:v>-1.48935E-2</c:v>
                </c:pt>
                <c:pt idx="11868">
                  <c:v>-1.50616E-2</c:v>
                </c:pt>
                <c:pt idx="11869">
                  <c:v>-1.5227299999999999E-2</c:v>
                </c:pt>
                <c:pt idx="11870">
                  <c:v>-1.5393199999999999E-2</c:v>
                </c:pt>
                <c:pt idx="11871">
                  <c:v>-1.5559999999999999E-2</c:v>
                </c:pt>
                <c:pt idx="11872">
                  <c:v>-1.5727100000000001E-2</c:v>
                </c:pt>
                <c:pt idx="11873">
                  <c:v>-1.5894200000000001E-2</c:v>
                </c:pt>
                <c:pt idx="11874">
                  <c:v>-1.6060899999999999E-2</c:v>
                </c:pt>
                <c:pt idx="11875">
                  <c:v>-1.6224700000000002E-2</c:v>
                </c:pt>
                <c:pt idx="11876">
                  <c:v>-1.6382500000000001E-2</c:v>
                </c:pt>
                <c:pt idx="11877">
                  <c:v>-1.65334E-2</c:v>
                </c:pt>
                <c:pt idx="11878">
                  <c:v>-1.6678800000000001E-2</c:v>
                </c:pt>
                <c:pt idx="11879">
                  <c:v>-1.6820000000000002E-2</c:v>
                </c:pt>
                <c:pt idx="11880">
                  <c:v>-1.6955899999999999E-2</c:v>
                </c:pt>
                <c:pt idx="11881">
                  <c:v>-1.7084599999999998E-2</c:v>
                </c:pt>
                <c:pt idx="11882">
                  <c:v>-1.7203800000000002E-2</c:v>
                </c:pt>
                <c:pt idx="11883">
                  <c:v>-1.7310699999999998E-2</c:v>
                </c:pt>
                <c:pt idx="11884">
                  <c:v>-1.7403499999999999E-2</c:v>
                </c:pt>
                <c:pt idx="11885">
                  <c:v>-1.74827E-2</c:v>
                </c:pt>
                <c:pt idx="11886">
                  <c:v>-1.7549200000000001E-2</c:v>
                </c:pt>
                <c:pt idx="11887">
                  <c:v>-1.7603299999999999E-2</c:v>
                </c:pt>
                <c:pt idx="11888">
                  <c:v>-1.7645500000000001E-2</c:v>
                </c:pt>
                <c:pt idx="11889">
                  <c:v>-1.7675900000000001E-2</c:v>
                </c:pt>
                <c:pt idx="11890">
                  <c:v>-1.76937E-2</c:v>
                </c:pt>
                <c:pt idx="11891">
                  <c:v>-1.76989E-2</c:v>
                </c:pt>
                <c:pt idx="11892">
                  <c:v>-1.7692099999999999E-2</c:v>
                </c:pt>
                <c:pt idx="11893">
                  <c:v>-1.7672299999999998E-2</c:v>
                </c:pt>
                <c:pt idx="11894">
                  <c:v>-1.7637799999999999E-2</c:v>
                </c:pt>
                <c:pt idx="11895">
                  <c:v>-1.7587599999999998E-2</c:v>
                </c:pt>
                <c:pt idx="11896">
                  <c:v>-1.7522099999999999E-2</c:v>
                </c:pt>
                <c:pt idx="11897">
                  <c:v>-1.7442099999999999E-2</c:v>
                </c:pt>
                <c:pt idx="11898">
                  <c:v>-1.7348300000000001E-2</c:v>
                </c:pt>
                <c:pt idx="11899">
                  <c:v>-1.7241599999999999E-2</c:v>
                </c:pt>
                <c:pt idx="11900">
                  <c:v>-1.71205E-2</c:v>
                </c:pt>
                <c:pt idx="11901">
                  <c:v>-1.69826E-2</c:v>
                </c:pt>
                <c:pt idx="11902">
                  <c:v>-1.6827700000000001E-2</c:v>
                </c:pt>
                <c:pt idx="11903">
                  <c:v>-1.6656399999999998E-2</c:v>
                </c:pt>
                <c:pt idx="11904">
                  <c:v>-1.64686E-2</c:v>
                </c:pt>
                <c:pt idx="11905">
                  <c:v>-1.6264899999999999E-2</c:v>
                </c:pt>
                <c:pt idx="11906">
                  <c:v>-1.60474E-2</c:v>
                </c:pt>
                <c:pt idx="11907">
                  <c:v>-1.5817100000000001E-2</c:v>
                </c:pt>
                <c:pt idx="11908">
                  <c:v>-1.5573399999999999E-2</c:v>
                </c:pt>
                <c:pt idx="11909">
                  <c:v>-1.53171E-2</c:v>
                </c:pt>
                <c:pt idx="11910">
                  <c:v>-1.5051E-2</c:v>
                </c:pt>
                <c:pt idx="11911">
                  <c:v>-1.47771E-2</c:v>
                </c:pt>
                <c:pt idx="11912">
                  <c:v>-1.4494999999999999E-2</c:v>
                </c:pt>
                <c:pt idx="11913">
                  <c:v>-1.4203500000000001E-2</c:v>
                </c:pt>
                <c:pt idx="11914">
                  <c:v>-1.3903799999999999E-2</c:v>
                </c:pt>
                <c:pt idx="11915">
                  <c:v>-1.35976E-2</c:v>
                </c:pt>
                <c:pt idx="11916">
                  <c:v>-1.3285E-2</c:v>
                </c:pt>
                <c:pt idx="11917">
                  <c:v>-1.29643E-2</c:v>
                </c:pt>
                <c:pt idx="11918">
                  <c:v>-1.2634100000000001E-2</c:v>
                </c:pt>
                <c:pt idx="11919">
                  <c:v>-1.22928E-2</c:v>
                </c:pt>
                <c:pt idx="11920">
                  <c:v>-1.1939E-2</c:v>
                </c:pt>
                <c:pt idx="11921">
                  <c:v>-1.15742E-2</c:v>
                </c:pt>
                <c:pt idx="11922">
                  <c:v>-1.12032E-2</c:v>
                </c:pt>
                <c:pt idx="11923">
                  <c:v>-1.08301E-2</c:v>
                </c:pt>
                <c:pt idx="11924">
                  <c:v>-1.0455000000000001E-2</c:v>
                </c:pt>
                <c:pt idx="11925">
                  <c:v>-1.00742E-2</c:v>
                </c:pt>
                <c:pt idx="11926" formatCode="0.00E+00">
                  <c:v>-9.6841199999999992E-3</c:v>
                </c:pt>
                <c:pt idx="11927" formatCode="0.00E+00">
                  <c:v>-9.2843500000000002E-3</c:v>
                </c:pt>
                <c:pt idx="11928" formatCode="0.00E+00">
                  <c:v>-8.8774600000000002E-3</c:v>
                </c:pt>
                <c:pt idx="11929" formatCode="0.00E+00">
                  <c:v>-8.4653899999999997E-3</c:v>
                </c:pt>
                <c:pt idx="11930" formatCode="0.00E+00">
                  <c:v>-8.0497399999999997E-3</c:v>
                </c:pt>
                <c:pt idx="11931" formatCode="0.00E+00">
                  <c:v>-7.6338400000000002E-3</c:v>
                </c:pt>
                <c:pt idx="11932" formatCode="0.00E+00">
                  <c:v>-7.2215400000000003E-3</c:v>
                </c:pt>
                <c:pt idx="11933" formatCode="0.00E+00">
                  <c:v>-6.8150700000000003E-3</c:v>
                </c:pt>
                <c:pt idx="11934" formatCode="0.00E+00">
                  <c:v>-6.4154199999999998E-3</c:v>
                </c:pt>
                <c:pt idx="11935" formatCode="0.00E+00">
                  <c:v>-6.0234599999999996E-3</c:v>
                </c:pt>
                <c:pt idx="11936" formatCode="0.00E+00">
                  <c:v>-5.6403099999999999E-3</c:v>
                </c:pt>
                <c:pt idx="11937" formatCode="0.00E+00">
                  <c:v>-5.2671599999999999E-3</c:v>
                </c:pt>
                <c:pt idx="11938" formatCode="0.00E+00">
                  <c:v>-4.9052100000000001E-3</c:v>
                </c:pt>
                <c:pt idx="11939" formatCode="0.00E+00">
                  <c:v>-4.5559499999999996E-3</c:v>
                </c:pt>
                <c:pt idx="11940" formatCode="0.00E+00">
                  <c:v>-4.2204499999999997E-3</c:v>
                </c:pt>
                <c:pt idx="11941" formatCode="0.00E+00">
                  <c:v>-3.8990100000000001E-3</c:v>
                </c:pt>
                <c:pt idx="11942" formatCode="0.00E+00">
                  <c:v>-3.5919799999999998E-3</c:v>
                </c:pt>
                <c:pt idx="11943" formatCode="0.00E+00">
                  <c:v>-3.2994999999999999E-3</c:v>
                </c:pt>
                <c:pt idx="11944" formatCode="0.00E+00">
                  <c:v>-3.0211000000000001E-3</c:v>
                </c:pt>
                <c:pt idx="11945" formatCode="0.00E+00">
                  <c:v>-2.7561500000000002E-3</c:v>
                </c:pt>
                <c:pt idx="11946" formatCode="0.00E+00">
                  <c:v>-2.50403E-3</c:v>
                </c:pt>
                <c:pt idx="11947" formatCode="0.00E+00">
                  <c:v>-2.2648099999999999E-3</c:v>
                </c:pt>
                <c:pt idx="11948" formatCode="0.00E+00">
                  <c:v>-2.0389100000000001E-3</c:v>
                </c:pt>
                <c:pt idx="11949" formatCode="0.00E+00">
                  <c:v>-1.8263400000000001E-3</c:v>
                </c:pt>
                <c:pt idx="11950" formatCode="0.00E+00">
                  <c:v>-1.62828E-3</c:v>
                </c:pt>
                <c:pt idx="11951" formatCode="0.00E+00">
                  <c:v>-1.44776E-3</c:v>
                </c:pt>
                <c:pt idx="11952" formatCode="0.00E+00">
                  <c:v>-1.2869400000000001E-3</c:v>
                </c:pt>
                <c:pt idx="11953" formatCode="0.00E+00">
                  <c:v>-1.1447899999999999E-3</c:v>
                </c:pt>
                <c:pt idx="11954" formatCode="0.00E+00">
                  <c:v>-1.01958E-3</c:v>
                </c:pt>
                <c:pt idx="11955" formatCode="0.00E+00">
                  <c:v>-9.1300400000000003E-4</c:v>
                </c:pt>
                <c:pt idx="11956" formatCode="0.00E+00">
                  <c:v>-8.2932399999999999E-4</c:v>
                </c:pt>
                <c:pt idx="11957" formatCode="0.00E+00">
                  <c:v>-7.7189800000000003E-4</c:v>
                </c:pt>
                <c:pt idx="11958" formatCode="0.00E+00">
                  <c:v>-7.4179699999999999E-4</c:v>
                </c:pt>
                <c:pt idx="11959" formatCode="0.00E+00">
                  <c:v>-7.3896699999999999E-4</c:v>
                </c:pt>
                <c:pt idx="11960" formatCode="0.00E+00">
                  <c:v>-7.6397499999999996E-4</c:v>
                </c:pt>
                <c:pt idx="11961" formatCode="0.00E+00">
                  <c:v>-8.1804000000000002E-4</c:v>
                </c:pt>
                <c:pt idx="11962" formatCode="0.00E+00">
                  <c:v>-9.0132799999999996E-4</c:v>
                </c:pt>
                <c:pt idx="11963" formatCode="0.00E+00">
                  <c:v>-1.0118600000000001E-3</c:v>
                </c:pt>
                <c:pt idx="11964" formatCode="0.00E+00">
                  <c:v>-1.1473900000000001E-3</c:v>
                </c:pt>
                <c:pt idx="11965" formatCode="0.00E+00">
                  <c:v>-1.3078E-3</c:v>
                </c:pt>
                <c:pt idx="11966" formatCode="0.00E+00">
                  <c:v>-1.49464E-3</c:v>
                </c:pt>
                <c:pt idx="11967" formatCode="0.00E+00">
                  <c:v>-1.7089799999999999E-3</c:v>
                </c:pt>
                <c:pt idx="11968" formatCode="0.00E+00">
                  <c:v>-1.9502499999999999E-3</c:v>
                </c:pt>
                <c:pt idx="11969" formatCode="0.00E+00">
                  <c:v>-2.21645E-3</c:v>
                </c:pt>
                <c:pt idx="11970" formatCode="0.00E+00">
                  <c:v>-2.5052099999999999E-3</c:v>
                </c:pt>
                <c:pt idx="11971" formatCode="0.00E+00">
                  <c:v>-2.81548E-3</c:v>
                </c:pt>
                <c:pt idx="11972" formatCode="0.00E+00">
                  <c:v>-3.1481899999999999E-3</c:v>
                </c:pt>
                <c:pt idx="11973" formatCode="0.00E+00">
                  <c:v>-3.5049299999999999E-3</c:v>
                </c:pt>
                <c:pt idx="11974" formatCode="0.00E+00">
                  <c:v>-3.8871399999999999E-3</c:v>
                </c:pt>
                <c:pt idx="11975" formatCode="0.00E+00">
                  <c:v>-4.2961099999999997E-3</c:v>
                </c:pt>
                <c:pt idx="11976" formatCode="0.00E+00">
                  <c:v>-4.7320699999999997E-3</c:v>
                </c:pt>
                <c:pt idx="11977" formatCode="0.00E+00">
                  <c:v>-5.1933700000000001E-3</c:v>
                </c:pt>
                <c:pt idx="11978" formatCode="0.00E+00">
                  <c:v>-5.6787199999999999E-3</c:v>
                </c:pt>
                <c:pt idx="11979" formatCode="0.00E+00">
                  <c:v>-6.1880499999999996E-3</c:v>
                </c:pt>
                <c:pt idx="11980" formatCode="0.00E+00">
                  <c:v>-6.7204300000000003E-3</c:v>
                </c:pt>
                <c:pt idx="11981" formatCode="0.00E+00">
                  <c:v>-7.2734699999999998E-3</c:v>
                </c:pt>
                <c:pt idx="11982" formatCode="0.00E+00">
                  <c:v>-7.84493E-3</c:v>
                </c:pt>
                <c:pt idx="11983" formatCode="0.00E+00">
                  <c:v>-8.4350099999999997E-3</c:v>
                </c:pt>
                <c:pt idx="11984" formatCode="0.00E+00">
                  <c:v>-9.0458799999999992E-3</c:v>
                </c:pt>
                <c:pt idx="11985" formatCode="0.00E+00">
                  <c:v>-9.67873E-3</c:v>
                </c:pt>
                <c:pt idx="11986">
                  <c:v>-1.03333E-2</c:v>
                </c:pt>
                <c:pt idx="11987">
                  <c:v>-1.1009400000000001E-2</c:v>
                </c:pt>
                <c:pt idx="11988">
                  <c:v>-1.17067E-2</c:v>
                </c:pt>
                <c:pt idx="11989">
                  <c:v>-1.24248E-2</c:v>
                </c:pt>
                <c:pt idx="11990">
                  <c:v>-1.31626E-2</c:v>
                </c:pt>
                <c:pt idx="11991">
                  <c:v>-1.39189E-2</c:v>
                </c:pt>
                <c:pt idx="11992">
                  <c:v>-1.4692800000000001E-2</c:v>
                </c:pt>
                <c:pt idx="11993">
                  <c:v>-1.54834E-2</c:v>
                </c:pt>
                <c:pt idx="11994">
                  <c:v>-1.62887E-2</c:v>
                </c:pt>
                <c:pt idx="11995">
                  <c:v>-1.7106199999999998E-2</c:v>
                </c:pt>
                <c:pt idx="11996">
                  <c:v>-1.7934700000000001E-2</c:v>
                </c:pt>
                <c:pt idx="11997">
                  <c:v>-1.87738E-2</c:v>
                </c:pt>
                <c:pt idx="11998">
                  <c:v>-1.9623000000000002E-2</c:v>
                </c:pt>
                <c:pt idx="11999">
                  <c:v>-2.0481200000000001E-2</c:v>
                </c:pt>
                <c:pt idx="12000">
                  <c:v>-2.1346400000000001E-2</c:v>
                </c:pt>
                <c:pt idx="12001">
                  <c:v>-2.2215700000000001E-2</c:v>
                </c:pt>
                <c:pt idx="12002">
                  <c:v>-2.30869E-2</c:v>
                </c:pt>
                <c:pt idx="12003">
                  <c:v>-2.3958500000000001E-2</c:v>
                </c:pt>
                <c:pt idx="12004">
                  <c:v>-2.4829899999999998E-2</c:v>
                </c:pt>
                <c:pt idx="12005">
                  <c:v>-2.57012E-2</c:v>
                </c:pt>
                <c:pt idx="12006">
                  <c:v>-2.6571899999999999E-2</c:v>
                </c:pt>
                <c:pt idx="12007">
                  <c:v>-2.7440200000000001E-2</c:v>
                </c:pt>
                <c:pt idx="12008">
                  <c:v>-2.8303999999999999E-2</c:v>
                </c:pt>
                <c:pt idx="12009">
                  <c:v>-2.9161900000000001E-2</c:v>
                </c:pt>
                <c:pt idx="12010">
                  <c:v>-3.0013700000000001E-2</c:v>
                </c:pt>
                <c:pt idx="12011">
                  <c:v>-3.08575E-2</c:v>
                </c:pt>
                <c:pt idx="12012">
                  <c:v>-3.1690500000000003E-2</c:v>
                </c:pt>
                <c:pt idx="12013">
                  <c:v>-3.2510799999999999E-2</c:v>
                </c:pt>
                <c:pt idx="12014">
                  <c:v>-3.3318E-2</c:v>
                </c:pt>
                <c:pt idx="12015">
                  <c:v>-3.4112400000000001E-2</c:v>
                </c:pt>
                <c:pt idx="12016">
                  <c:v>-3.4893899999999999E-2</c:v>
                </c:pt>
                <c:pt idx="12017">
                  <c:v>-3.5661400000000003E-2</c:v>
                </c:pt>
                <c:pt idx="12018">
                  <c:v>-3.6413500000000001E-2</c:v>
                </c:pt>
                <c:pt idx="12019">
                  <c:v>-3.7149399999999999E-2</c:v>
                </c:pt>
                <c:pt idx="12020">
                  <c:v>-3.7871700000000001E-2</c:v>
                </c:pt>
                <c:pt idx="12021">
                  <c:v>-3.8574499999999998E-2</c:v>
                </c:pt>
                <c:pt idx="12022">
                  <c:v>-3.9239000000000003E-2</c:v>
                </c:pt>
                <c:pt idx="12023">
                  <c:v>-3.9866100000000002E-2</c:v>
                </c:pt>
                <c:pt idx="12024">
                  <c:v>-4.0477300000000001E-2</c:v>
                </c:pt>
                <c:pt idx="12025">
                  <c:v>-4.1072900000000002E-2</c:v>
                </c:pt>
                <c:pt idx="12026">
                  <c:v>-4.1641699999999997E-2</c:v>
                </c:pt>
                <c:pt idx="12027">
                  <c:v>-4.2184699999999999E-2</c:v>
                </c:pt>
                <c:pt idx="12028">
                  <c:v>-4.2704499999999999E-2</c:v>
                </c:pt>
                <c:pt idx="12029">
                  <c:v>-4.3199700000000001E-2</c:v>
                </c:pt>
                <c:pt idx="12030">
                  <c:v>-4.3667600000000001E-2</c:v>
                </c:pt>
                <c:pt idx="12031">
                  <c:v>-4.4105499999999999E-2</c:v>
                </c:pt>
                <c:pt idx="12032">
                  <c:v>-4.4512099999999999E-2</c:v>
                </c:pt>
                <c:pt idx="12033">
                  <c:v>-4.4887200000000002E-2</c:v>
                </c:pt>
                <c:pt idx="12034">
                  <c:v>-4.5231100000000003E-2</c:v>
                </c:pt>
                <c:pt idx="12035">
                  <c:v>-4.5543800000000002E-2</c:v>
                </c:pt>
                <c:pt idx="12036">
                  <c:v>-4.5823900000000001E-2</c:v>
                </c:pt>
                <c:pt idx="12037">
                  <c:v>-4.6070300000000002E-2</c:v>
                </c:pt>
                <c:pt idx="12038">
                  <c:v>-4.6283600000000001E-2</c:v>
                </c:pt>
                <c:pt idx="12039">
                  <c:v>-4.6465600000000003E-2</c:v>
                </c:pt>
                <c:pt idx="12040">
                  <c:v>-4.6618300000000001E-2</c:v>
                </c:pt>
                <c:pt idx="12041">
                  <c:v>-4.6742400000000003E-2</c:v>
                </c:pt>
                <c:pt idx="12042">
                  <c:v>-4.6837400000000001E-2</c:v>
                </c:pt>
                <c:pt idx="12043">
                  <c:v>-4.69025E-2</c:v>
                </c:pt>
                <c:pt idx="12044">
                  <c:v>-4.6936899999999997E-2</c:v>
                </c:pt>
                <c:pt idx="12045">
                  <c:v>-4.6940000000000003E-2</c:v>
                </c:pt>
                <c:pt idx="12046">
                  <c:v>-4.6910899999999998E-2</c:v>
                </c:pt>
                <c:pt idx="12047">
                  <c:v>-4.6847399999999997E-2</c:v>
                </c:pt>
                <c:pt idx="12048">
                  <c:v>-4.67483E-2</c:v>
                </c:pt>
                <c:pt idx="12049">
                  <c:v>-4.66139E-2</c:v>
                </c:pt>
                <c:pt idx="12050">
                  <c:v>-4.6444199999999998E-2</c:v>
                </c:pt>
                <c:pt idx="12051">
                  <c:v>-4.62382E-2</c:v>
                </c:pt>
                <c:pt idx="12052">
                  <c:v>-4.5995099999999997E-2</c:v>
                </c:pt>
                <c:pt idx="12053">
                  <c:v>-4.57148E-2</c:v>
                </c:pt>
                <c:pt idx="12054">
                  <c:v>-4.53975E-2</c:v>
                </c:pt>
                <c:pt idx="12055">
                  <c:v>-4.5043199999999999E-2</c:v>
                </c:pt>
                <c:pt idx="12056">
                  <c:v>-4.4651400000000001E-2</c:v>
                </c:pt>
                <c:pt idx="12057">
                  <c:v>-4.42221E-2</c:v>
                </c:pt>
                <c:pt idx="12058">
                  <c:v>-4.3756099999999999E-2</c:v>
                </c:pt>
                <c:pt idx="12059">
                  <c:v>-4.3253800000000002E-2</c:v>
                </c:pt>
                <c:pt idx="12060">
                  <c:v>-4.2715999999999997E-2</c:v>
                </c:pt>
                <c:pt idx="12061">
                  <c:v>-4.2143699999999999E-2</c:v>
                </c:pt>
                <c:pt idx="12062">
                  <c:v>-4.1538699999999998E-2</c:v>
                </c:pt>
                <c:pt idx="12063">
                  <c:v>-4.0901899999999998E-2</c:v>
                </c:pt>
                <c:pt idx="12064">
                  <c:v>-4.0233499999999998E-2</c:v>
                </c:pt>
                <c:pt idx="12065">
                  <c:v>-3.9533400000000003E-2</c:v>
                </c:pt>
                <c:pt idx="12066">
                  <c:v>-3.8801799999999997E-2</c:v>
                </c:pt>
                <c:pt idx="12067">
                  <c:v>-3.8039200000000002E-2</c:v>
                </c:pt>
                <c:pt idx="12068">
                  <c:v>-3.7245800000000003E-2</c:v>
                </c:pt>
                <c:pt idx="12069">
                  <c:v>-3.6422299999999998E-2</c:v>
                </c:pt>
                <c:pt idx="12070">
                  <c:v>-3.5569400000000001E-2</c:v>
                </c:pt>
                <c:pt idx="12071">
                  <c:v>-3.4687999999999997E-2</c:v>
                </c:pt>
                <c:pt idx="12072">
                  <c:v>-3.3779700000000003E-2</c:v>
                </c:pt>
                <c:pt idx="12073">
                  <c:v>-3.2845899999999997E-2</c:v>
                </c:pt>
                <c:pt idx="12074">
                  <c:v>-3.1888899999999998E-2</c:v>
                </c:pt>
                <c:pt idx="12075">
                  <c:v>-3.0911899999999999E-2</c:v>
                </c:pt>
                <c:pt idx="12076">
                  <c:v>-2.9917300000000001E-2</c:v>
                </c:pt>
                <c:pt idx="12077">
                  <c:v>-2.8905699999999999E-2</c:v>
                </c:pt>
                <c:pt idx="12078">
                  <c:v>-2.7877200000000001E-2</c:v>
                </c:pt>
                <c:pt idx="12079">
                  <c:v>-2.6832499999999999E-2</c:v>
                </c:pt>
                <c:pt idx="12080">
                  <c:v>-2.57732E-2</c:v>
                </c:pt>
                <c:pt idx="12081">
                  <c:v>-2.4699599999999999E-2</c:v>
                </c:pt>
                <c:pt idx="12082">
                  <c:v>-2.3611300000000002E-2</c:v>
                </c:pt>
                <c:pt idx="12083">
                  <c:v>-2.25087E-2</c:v>
                </c:pt>
                <c:pt idx="12084">
                  <c:v>-2.1393300000000001E-2</c:v>
                </c:pt>
                <c:pt idx="12085">
                  <c:v>-2.0266800000000001E-2</c:v>
                </c:pt>
                <c:pt idx="12086">
                  <c:v>-1.9131499999999999E-2</c:v>
                </c:pt>
                <c:pt idx="12087">
                  <c:v>-1.7989700000000001E-2</c:v>
                </c:pt>
                <c:pt idx="12088">
                  <c:v>-1.6841200000000001E-2</c:v>
                </c:pt>
                <c:pt idx="12089">
                  <c:v>-1.56851E-2</c:v>
                </c:pt>
                <c:pt idx="12090">
                  <c:v>-1.45223E-2</c:v>
                </c:pt>
                <c:pt idx="12091">
                  <c:v>-1.33559E-2</c:v>
                </c:pt>
                <c:pt idx="12092">
                  <c:v>-1.21899E-2</c:v>
                </c:pt>
                <c:pt idx="12093">
                  <c:v>-1.1027500000000001E-2</c:v>
                </c:pt>
                <c:pt idx="12094" formatCode="0.00E+00">
                  <c:v>-9.8716199999999994E-3</c:v>
                </c:pt>
                <c:pt idx="12095" formatCode="0.00E+00">
                  <c:v>-8.7237300000000007E-3</c:v>
                </c:pt>
                <c:pt idx="12096" formatCode="0.00E+00">
                  <c:v>-7.5836200000000001E-3</c:v>
                </c:pt>
                <c:pt idx="12097" formatCode="0.00E+00">
                  <c:v>-6.4518700000000002E-3</c:v>
                </c:pt>
                <c:pt idx="12098" formatCode="0.00E+00">
                  <c:v>-5.3308299999999999E-3</c:v>
                </c:pt>
                <c:pt idx="12099" formatCode="0.00E+00">
                  <c:v>-4.22259E-3</c:v>
                </c:pt>
                <c:pt idx="12100" formatCode="0.00E+00">
                  <c:v>-3.1291800000000001E-3</c:v>
                </c:pt>
                <c:pt idx="12101" formatCode="0.00E+00">
                  <c:v>-2.0534400000000001E-3</c:v>
                </c:pt>
                <c:pt idx="12102" formatCode="0.00E+00">
                  <c:v>-9.971069999999999E-4</c:v>
                </c:pt>
                <c:pt idx="12103" formatCode="0.00E+00">
                  <c:v>3.9622000000000001E-5</c:v>
                </c:pt>
                <c:pt idx="12104" formatCode="0.00E+00">
                  <c:v>1.0565100000000001E-3</c:v>
                </c:pt>
                <c:pt idx="12105" formatCode="0.00E+00">
                  <c:v>2.0530800000000001E-3</c:v>
                </c:pt>
                <c:pt idx="12106" formatCode="0.00E+00">
                  <c:v>3.0285199999999998E-3</c:v>
                </c:pt>
                <c:pt idx="12107" formatCode="0.00E+00">
                  <c:v>3.97956E-3</c:v>
                </c:pt>
                <c:pt idx="12108" formatCode="0.00E+00">
                  <c:v>4.9042199999999999E-3</c:v>
                </c:pt>
                <c:pt idx="12109" formatCode="0.00E+00">
                  <c:v>5.8123799999999998E-3</c:v>
                </c:pt>
                <c:pt idx="12110" formatCode="0.00E+00">
                  <c:v>6.7113099999999998E-3</c:v>
                </c:pt>
                <c:pt idx="12111" formatCode="0.00E+00">
                  <c:v>7.58627E-3</c:v>
                </c:pt>
                <c:pt idx="12112" formatCode="0.00E+00">
                  <c:v>8.4272099999999992E-3</c:v>
                </c:pt>
                <c:pt idx="12113" formatCode="0.00E+00">
                  <c:v>9.2418899999999991E-3</c:v>
                </c:pt>
                <c:pt idx="12114">
                  <c:v>1.0031099999999999E-2</c:v>
                </c:pt>
                <c:pt idx="12115">
                  <c:v>1.0789E-2</c:v>
                </c:pt>
                <c:pt idx="12116">
                  <c:v>1.1513799999999999E-2</c:v>
                </c:pt>
                <c:pt idx="12117">
                  <c:v>1.22059E-2</c:v>
                </c:pt>
                <c:pt idx="12118">
                  <c:v>1.28655E-2</c:v>
                </c:pt>
                <c:pt idx="12119">
                  <c:v>1.34924E-2</c:v>
                </c:pt>
                <c:pt idx="12120">
                  <c:v>1.40854E-2</c:v>
                </c:pt>
                <c:pt idx="12121">
                  <c:v>1.46432E-2</c:v>
                </c:pt>
                <c:pt idx="12122">
                  <c:v>1.5164499999999999E-2</c:v>
                </c:pt>
                <c:pt idx="12123">
                  <c:v>1.56489E-2</c:v>
                </c:pt>
                <c:pt idx="12124">
                  <c:v>1.60953E-2</c:v>
                </c:pt>
                <c:pt idx="12125">
                  <c:v>1.6502699999999999E-2</c:v>
                </c:pt>
                <c:pt idx="12126">
                  <c:v>1.6869800000000001E-2</c:v>
                </c:pt>
                <c:pt idx="12127">
                  <c:v>1.7195700000000001E-2</c:v>
                </c:pt>
                <c:pt idx="12128">
                  <c:v>1.74793E-2</c:v>
                </c:pt>
                <c:pt idx="12129">
                  <c:v>1.772E-2</c:v>
                </c:pt>
                <c:pt idx="12130">
                  <c:v>1.7918099999999999E-2</c:v>
                </c:pt>
                <c:pt idx="12131">
                  <c:v>1.8075000000000001E-2</c:v>
                </c:pt>
                <c:pt idx="12132">
                  <c:v>1.8192199999999999E-2</c:v>
                </c:pt>
                <c:pt idx="12133">
                  <c:v>1.8270399999999999E-2</c:v>
                </c:pt>
                <c:pt idx="12134">
                  <c:v>1.8310300000000002E-2</c:v>
                </c:pt>
                <c:pt idx="12135">
                  <c:v>1.8312599999999998E-2</c:v>
                </c:pt>
                <c:pt idx="12136">
                  <c:v>1.8278099999999999E-2</c:v>
                </c:pt>
                <c:pt idx="12137">
                  <c:v>1.82071E-2</c:v>
                </c:pt>
                <c:pt idx="12138">
                  <c:v>1.81002E-2</c:v>
                </c:pt>
                <c:pt idx="12139">
                  <c:v>1.79583E-2</c:v>
                </c:pt>
                <c:pt idx="12140">
                  <c:v>1.77818E-2</c:v>
                </c:pt>
                <c:pt idx="12141">
                  <c:v>1.7572000000000001E-2</c:v>
                </c:pt>
                <c:pt idx="12142">
                  <c:v>1.7330100000000001E-2</c:v>
                </c:pt>
                <c:pt idx="12143">
                  <c:v>1.7056399999999999E-2</c:v>
                </c:pt>
                <c:pt idx="12144">
                  <c:v>1.67514E-2</c:v>
                </c:pt>
                <c:pt idx="12145">
                  <c:v>1.64155E-2</c:v>
                </c:pt>
                <c:pt idx="12146">
                  <c:v>1.6049000000000001E-2</c:v>
                </c:pt>
                <c:pt idx="12147">
                  <c:v>1.56524E-2</c:v>
                </c:pt>
                <c:pt idx="12148">
                  <c:v>1.5226099999999999E-2</c:v>
                </c:pt>
                <c:pt idx="12149">
                  <c:v>1.4770800000000001E-2</c:v>
                </c:pt>
                <c:pt idx="12150">
                  <c:v>1.42872E-2</c:v>
                </c:pt>
                <c:pt idx="12151">
                  <c:v>1.3776E-2</c:v>
                </c:pt>
                <c:pt idx="12152">
                  <c:v>1.32383E-2</c:v>
                </c:pt>
                <c:pt idx="12153">
                  <c:v>1.2675199999999999E-2</c:v>
                </c:pt>
                <c:pt idx="12154">
                  <c:v>1.2088E-2</c:v>
                </c:pt>
                <c:pt idx="12155">
                  <c:v>1.1477599999999999E-2</c:v>
                </c:pt>
                <c:pt idx="12156">
                  <c:v>1.08454E-2</c:v>
                </c:pt>
                <c:pt idx="12157">
                  <c:v>1.0193199999999999E-2</c:v>
                </c:pt>
                <c:pt idx="12158" formatCode="0.00E+00">
                  <c:v>9.5226200000000007E-3</c:v>
                </c:pt>
                <c:pt idx="12159" formatCode="0.00E+00">
                  <c:v>8.8359200000000006E-3</c:v>
                </c:pt>
                <c:pt idx="12160" formatCode="0.00E+00">
                  <c:v>8.1347599999999996E-3</c:v>
                </c:pt>
                <c:pt idx="12161" formatCode="0.00E+00">
                  <c:v>7.4200000000000004E-3</c:v>
                </c:pt>
                <c:pt idx="12162" formatCode="0.00E+00">
                  <c:v>6.6918300000000002E-3</c:v>
                </c:pt>
                <c:pt idx="12163" formatCode="0.00E+00">
                  <c:v>5.95051E-3</c:v>
                </c:pt>
                <c:pt idx="12164" formatCode="0.00E+00">
                  <c:v>5.1968200000000004E-3</c:v>
                </c:pt>
                <c:pt idx="12165" formatCode="0.00E+00">
                  <c:v>4.4318999999999999E-3</c:v>
                </c:pt>
                <c:pt idx="12166" formatCode="0.00E+00">
                  <c:v>3.6568799999999999E-3</c:v>
                </c:pt>
                <c:pt idx="12167" formatCode="0.00E+00">
                  <c:v>2.8733000000000001E-3</c:v>
                </c:pt>
                <c:pt idx="12168" formatCode="0.00E+00">
                  <c:v>2.08326E-3</c:v>
                </c:pt>
                <c:pt idx="12169" formatCode="0.00E+00">
                  <c:v>1.2887899999999999E-3</c:v>
                </c:pt>
                <c:pt idx="12170" formatCode="0.00E+00">
                  <c:v>4.9160700000000002E-4</c:v>
                </c:pt>
                <c:pt idx="12171" formatCode="0.00E+00">
                  <c:v>-3.0696599999999999E-4</c:v>
                </c:pt>
                <c:pt idx="12172" formatCode="0.00E+00">
                  <c:v>-1.1062400000000001E-3</c:v>
                </c:pt>
                <c:pt idx="12173" formatCode="0.00E+00">
                  <c:v>-1.90609E-3</c:v>
                </c:pt>
                <c:pt idx="12174" formatCode="0.00E+00">
                  <c:v>-2.7060500000000002E-3</c:v>
                </c:pt>
                <c:pt idx="12175" formatCode="0.00E+00">
                  <c:v>-3.50395E-3</c:v>
                </c:pt>
                <c:pt idx="12176" formatCode="0.00E+00">
                  <c:v>-4.2965E-3</c:v>
                </c:pt>
                <c:pt idx="12177" formatCode="0.00E+00">
                  <c:v>-5.0813300000000002E-3</c:v>
                </c:pt>
                <c:pt idx="12178" formatCode="0.00E+00">
                  <c:v>-5.8577100000000003E-3</c:v>
                </c:pt>
                <c:pt idx="12179" formatCode="0.00E+00">
                  <c:v>-6.6254399999999998E-3</c:v>
                </c:pt>
                <c:pt idx="12180" formatCode="0.00E+00">
                  <c:v>-7.3839800000000001E-3</c:v>
                </c:pt>
                <c:pt idx="12181" formatCode="0.00E+00">
                  <c:v>-8.1331300000000006E-3</c:v>
                </c:pt>
                <c:pt idx="12182" formatCode="0.00E+00">
                  <c:v>-8.8729499999999992E-3</c:v>
                </c:pt>
                <c:pt idx="12183" formatCode="0.00E+00">
                  <c:v>-9.6016799999999996E-3</c:v>
                </c:pt>
                <c:pt idx="12184">
                  <c:v>-1.03161E-2</c:v>
                </c:pt>
                <c:pt idx="12185">
                  <c:v>-1.1014700000000001E-2</c:v>
                </c:pt>
                <c:pt idx="12186">
                  <c:v>-1.1698399999999999E-2</c:v>
                </c:pt>
                <c:pt idx="12187">
                  <c:v>-1.2368199999999999E-2</c:v>
                </c:pt>
                <c:pt idx="12188">
                  <c:v>-1.30238E-2</c:v>
                </c:pt>
                <c:pt idx="12189">
                  <c:v>-1.36638E-2</c:v>
                </c:pt>
                <c:pt idx="12190">
                  <c:v>-1.4286200000000001E-2</c:v>
                </c:pt>
                <c:pt idx="12191">
                  <c:v>-1.4889700000000001E-2</c:v>
                </c:pt>
                <c:pt idx="12192">
                  <c:v>-1.5473199999999999E-2</c:v>
                </c:pt>
                <c:pt idx="12193">
                  <c:v>-1.60357E-2</c:v>
                </c:pt>
                <c:pt idx="12194">
                  <c:v>-1.6576299999999999E-2</c:v>
                </c:pt>
                <c:pt idx="12195">
                  <c:v>-1.7095099999999998E-2</c:v>
                </c:pt>
                <c:pt idx="12196">
                  <c:v>-1.7592199999999999E-2</c:v>
                </c:pt>
                <c:pt idx="12197">
                  <c:v>-1.80681E-2</c:v>
                </c:pt>
                <c:pt idx="12198">
                  <c:v>-1.85226E-2</c:v>
                </c:pt>
                <c:pt idx="12199">
                  <c:v>-1.8955099999999999E-2</c:v>
                </c:pt>
                <c:pt idx="12200">
                  <c:v>-1.93644E-2</c:v>
                </c:pt>
                <c:pt idx="12201">
                  <c:v>-1.97506E-2</c:v>
                </c:pt>
                <c:pt idx="12202">
                  <c:v>-2.01134E-2</c:v>
                </c:pt>
                <c:pt idx="12203">
                  <c:v>-2.0451299999999999E-2</c:v>
                </c:pt>
                <c:pt idx="12204">
                  <c:v>-2.0763400000000001E-2</c:v>
                </c:pt>
                <c:pt idx="12205">
                  <c:v>-2.10493E-2</c:v>
                </c:pt>
                <c:pt idx="12206">
                  <c:v>-2.1308899999999999E-2</c:v>
                </c:pt>
                <c:pt idx="12207">
                  <c:v>-2.1542700000000001E-2</c:v>
                </c:pt>
                <c:pt idx="12208">
                  <c:v>-2.1751E-2</c:v>
                </c:pt>
                <c:pt idx="12209">
                  <c:v>-2.19338E-2</c:v>
                </c:pt>
                <c:pt idx="12210">
                  <c:v>-2.2090800000000001E-2</c:v>
                </c:pt>
                <c:pt idx="12211">
                  <c:v>-2.2222599999999999E-2</c:v>
                </c:pt>
                <c:pt idx="12212">
                  <c:v>-2.23293E-2</c:v>
                </c:pt>
                <c:pt idx="12213">
                  <c:v>-2.2411E-2</c:v>
                </c:pt>
                <c:pt idx="12214">
                  <c:v>-2.24677E-2</c:v>
                </c:pt>
                <c:pt idx="12215">
                  <c:v>-2.2499499999999999E-2</c:v>
                </c:pt>
                <c:pt idx="12216">
                  <c:v>-2.2506999999999999E-2</c:v>
                </c:pt>
                <c:pt idx="12217">
                  <c:v>-2.2491000000000001E-2</c:v>
                </c:pt>
                <c:pt idx="12218">
                  <c:v>-2.2451700000000002E-2</c:v>
                </c:pt>
                <c:pt idx="12219">
                  <c:v>-2.2389200000000001E-2</c:v>
                </c:pt>
                <c:pt idx="12220">
                  <c:v>-2.23035E-2</c:v>
                </c:pt>
                <c:pt idx="12221">
                  <c:v>-2.2194499999999999E-2</c:v>
                </c:pt>
                <c:pt idx="12222">
                  <c:v>-2.2062499999999999E-2</c:v>
                </c:pt>
                <c:pt idx="12223">
                  <c:v>-2.1908199999999999E-2</c:v>
                </c:pt>
                <c:pt idx="12224">
                  <c:v>-2.1732100000000001E-2</c:v>
                </c:pt>
                <c:pt idx="12225">
                  <c:v>-2.1534999999999999E-2</c:v>
                </c:pt>
                <c:pt idx="12226">
                  <c:v>-2.1317900000000001E-2</c:v>
                </c:pt>
                <c:pt idx="12227">
                  <c:v>-2.10815E-2</c:v>
                </c:pt>
                <c:pt idx="12228">
                  <c:v>-2.08262E-2</c:v>
                </c:pt>
                <c:pt idx="12229">
                  <c:v>-2.0552399999999998E-2</c:v>
                </c:pt>
                <c:pt idx="12230">
                  <c:v>-2.02607E-2</c:v>
                </c:pt>
                <c:pt idx="12231">
                  <c:v>-1.99515E-2</c:v>
                </c:pt>
                <c:pt idx="12232">
                  <c:v>-1.9625500000000001E-2</c:v>
                </c:pt>
                <c:pt idx="12233">
                  <c:v>-1.9282799999999999E-2</c:v>
                </c:pt>
                <c:pt idx="12234">
                  <c:v>-1.89245E-2</c:v>
                </c:pt>
                <c:pt idx="12235">
                  <c:v>-1.85519E-2</c:v>
                </c:pt>
                <c:pt idx="12236">
                  <c:v>-1.8166399999999999E-2</c:v>
                </c:pt>
                <c:pt idx="12237">
                  <c:v>-1.7769199999999999E-2</c:v>
                </c:pt>
                <c:pt idx="12238">
                  <c:v>-1.7360899999999999E-2</c:v>
                </c:pt>
                <c:pt idx="12239">
                  <c:v>-1.6942499999999999E-2</c:v>
                </c:pt>
                <c:pt idx="12240">
                  <c:v>-1.6514899999999999E-2</c:v>
                </c:pt>
                <c:pt idx="12241">
                  <c:v>-1.6078800000000001E-2</c:v>
                </c:pt>
                <c:pt idx="12242">
                  <c:v>-1.5635599999999999E-2</c:v>
                </c:pt>
                <c:pt idx="12243">
                  <c:v>-1.51863E-2</c:v>
                </c:pt>
                <c:pt idx="12244">
                  <c:v>-1.47317E-2</c:v>
                </c:pt>
                <c:pt idx="12245">
                  <c:v>-1.42725E-2</c:v>
                </c:pt>
                <c:pt idx="12246">
                  <c:v>-1.3809500000000001E-2</c:v>
                </c:pt>
                <c:pt idx="12247">
                  <c:v>-1.3343600000000001E-2</c:v>
                </c:pt>
                <c:pt idx="12248">
                  <c:v>-1.28757E-2</c:v>
                </c:pt>
                <c:pt idx="12249">
                  <c:v>-1.24064E-2</c:v>
                </c:pt>
                <c:pt idx="12250">
                  <c:v>-1.19367E-2</c:v>
                </c:pt>
                <c:pt idx="12251">
                  <c:v>-1.14675E-2</c:v>
                </c:pt>
                <c:pt idx="12252">
                  <c:v>-1.0999699999999999E-2</c:v>
                </c:pt>
                <c:pt idx="12253">
                  <c:v>-1.0534200000000001E-2</c:v>
                </c:pt>
                <c:pt idx="12254">
                  <c:v>-1.0071699999999999E-2</c:v>
                </c:pt>
                <c:pt idx="12255" formatCode="0.00E+00">
                  <c:v>-9.6125800000000008E-3</c:v>
                </c:pt>
                <c:pt idx="12256" formatCode="0.00E+00">
                  <c:v>-9.15733E-3</c:v>
                </c:pt>
                <c:pt idx="12257" formatCode="0.00E+00">
                  <c:v>-8.7065500000000004E-3</c:v>
                </c:pt>
                <c:pt idx="12258" formatCode="0.00E+00">
                  <c:v>-8.2608600000000001E-3</c:v>
                </c:pt>
                <c:pt idx="12259" formatCode="0.00E+00">
                  <c:v>-7.8209000000000004E-3</c:v>
                </c:pt>
                <c:pt idx="12260" formatCode="0.00E+00">
                  <c:v>-7.3876599999999999E-3</c:v>
                </c:pt>
                <c:pt idx="12261" formatCode="0.00E+00">
                  <c:v>-6.9622199999999999E-3</c:v>
                </c:pt>
                <c:pt idx="12262" formatCode="0.00E+00">
                  <c:v>-6.54522E-3</c:v>
                </c:pt>
                <c:pt idx="12263" formatCode="0.00E+00">
                  <c:v>-6.1370000000000001E-3</c:v>
                </c:pt>
                <c:pt idx="12264" formatCode="0.00E+00">
                  <c:v>-5.7379199999999997E-3</c:v>
                </c:pt>
                <c:pt idx="12265" formatCode="0.00E+00">
                  <c:v>-5.3486200000000001E-3</c:v>
                </c:pt>
                <c:pt idx="12266" formatCode="0.00E+00">
                  <c:v>-4.9699599999999998E-3</c:v>
                </c:pt>
                <c:pt idx="12267" formatCode="0.00E+00">
                  <c:v>-4.60276E-3</c:v>
                </c:pt>
                <c:pt idx="12268" formatCode="0.00E+00">
                  <c:v>-4.24771E-3</c:v>
                </c:pt>
                <c:pt idx="12269" formatCode="0.00E+00">
                  <c:v>-3.9054699999999999E-3</c:v>
                </c:pt>
                <c:pt idx="12270" formatCode="0.00E+00">
                  <c:v>-3.57654E-3</c:v>
                </c:pt>
                <c:pt idx="12271" formatCode="0.00E+00">
                  <c:v>-3.2612000000000001E-3</c:v>
                </c:pt>
                <c:pt idx="12272" formatCode="0.00E+00">
                  <c:v>-2.9596399999999999E-3</c:v>
                </c:pt>
                <c:pt idx="12273" formatCode="0.00E+00">
                  <c:v>-2.67213E-3</c:v>
                </c:pt>
                <c:pt idx="12274" formatCode="0.00E+00">
                  <c:v>-2.39902E-3</c:v>
                </c:pt>
                <c:pt idx="12275" formatCode="0.00E+00">
                  <c:v>-2.1403899999999998E-3</c:v>
                </c:pt>
                <c:pt idx="12276" formatCode="0.00E+00">
                  <c:v>-1.8958E-3</c:v>
                </c:pt>
                <c:pt idx="12277" formatCode="0.00E+00">
                  <c:v>-1.66507E-3</c:v>
                </c:pt>
                <c:pt idx="12278" formatCode="0.00E+00">
                  <c:v>-1.4486799999999999E-3</c:v>
                </c:pt>
                <c:pt idx="12279" formatCode="0.00E+00">
                  <c:v>-1.24716E-3</c:v>
                </c:pt>
                <c:pt idx="12280" formatCode="0.00E+00">
                  <c:v>-1.06051E-3</c:v>
                </c:pt>
                <c:pt idx="12281" formatCode="0.00E+00">
                  <c:v>-8.8844E-4</c:v>
                </c:pt>
                <c:pt idx="12282" formatCode="0.00E+00">
                  <c:v>-7.3078100000000001E-4</c:v>
                </c:pt>
                <c:pt idx="12283" formatCode="0.00E+00">
                  <c:v>-5.8760099999999999E-4</c:v>
                </c:pt>
                <c:pt idx="12284" formatCode="0.00E+00">
                  <c:v>-4.5903399999999998E-4</c:v>
                </c:pt>
                <c:pt idx="12285" formatCode="0.00E+00">
                  <c:v>-3.4514700000000002E-4</c:v>
                </c:pt>
                <c:pt idx="12286" formatCode="0.00E+00">
                  <c:v>-2.4585699999999999E-4</c:v>
                </c:pt>
                <c:pt idx="12287" formatCode="0.00E+00">
                  <c:v>-1.6101399999999999E-4</c:v>
                </c:pt>
                <c:pt idx="12288" formatCode="0.00E+00">
                  <c:v>-9.0499299999999996E-5</c:v>
                </c:pt>
                <c:pt idx="12289" formatCode="0.00E+00">
                  <c:v>-3.4127400000000001E-5</c:v>
                </c:pt>
                <c:pt idx="12290" formatCode="0.00E+00">
                  <c:v>8.4263400000000004E-6</c:v>
                </c:pt>
                <c:pt idx="12291" formatCode="0.00E+00">
                  <c:v>3.7547499999999999E-5</c:v>
                </c:pt>
                <c:pt idx="12292" formatCode="0.00E+00">
                  <c:v>5.3677600000000003E-5</c:v>
                </c:pt>
                <c:pt idx="12293" formatCode="0.00E+00">
                  <c:v>5.7472100000000002E-5</c:v>
                </c:pt>
                <c:pt idx="12294" formatCode="0.00E+00">
                  <c:v>4.9654899999999998E-5</c:v>
                </c:pt>
                <c:pt idx="12295" formatCode="0.00E+00">
                  <c:v>3.0724700000000001E-5</c:v>
                </c:pt>
                <c:pt idx="12296" formatCode="0.00E+00">
                  <c:v>1.0339899999999999E-6</c:v>
                </c:pt>
                <c:pt idx="12297" formatCode="0.00E+00">
                  <c:v>-3.9072100000000002E-5</c:v>
                </c:pt>
                <c:pt idx="12298" formatCode="0.00E+00">
                  <c:v>-8.9199700000000006E-5</c:v>
                </c:pt>
                <c:pt idx="12299" formatCode="0.00E+00">
                  <c:v>-1.4889300000000001E-4</c:v>
                </c:pt>
                <c:pt idx="12300" formatCode="0.00E+00">
                  <c:v>-2.1772100000000001E-4</c:v>
                </c:pt>
                <c:pt idx="12301" formatCode="0.00E+00">
                  <c:v>-2.9524500000000002E-4</c:v>
                </c:pt>
                <c:pt idx="12302" formatCode="0.00E+00">
                  <c:v>-3.8092300000000003E-4</c:v>
                </c:pt>
                <c:pt idx="12303" formatCode="0.00E+00">
                  <c:v>-4.7415800000000002E-4</c:v>
                </c:pt>
                <c:pt idx="12304" formatCode="0.00E+00">
                  <c:v>-5.7435899999999998E-4</c:v>
                </c:pt>
                <c:pt idx="12305" formatCode="0.00E+00">
                  <c:v>-6.8091099999999997E-4</c:v>
                </c:pt>
                <c:pt idx="12306" formatCode="0.00E+00">
                  <c:v>-7.9313300000000001E-4</c:v>
                </c:pt>
                <c:pt idx="12307" formatCode="0.00E+00">
                  <c:v>-9.10337E-4</c:v>
                </c:pt>
                <c:pt idx="12308" formatCode="0.00E+00">
                  <c:v>-1.03191E-3</c:v>
                </c:pt>
                <c:pt idx="12309" formatCode="0.00E+00">
                  <c:v>-1.1571800000000001E-3</c:v>
                </c:pt>
                <c:pt idx="12310" formatCode="0.00E+00">
                  <c:v>-1.28535E-3</c:v>
                </c:pt>
                <c:pt idx="12311" formatCode="0.00E+00">
                  <c:v>-1.4155800000000001E-3</c:v>
                </c:pt>
                <c:pt idx="12312" formatCode="0.00E+00">
                  <c:v>-1.5473100000000001E-3</c:v>
                </c:pt>
                <c:pt idx="12313" formatCode="0.00E+00">
                  <c:v>-1.68012E-3</c:v>
                </c:pt>
                <c:pt idx="12314" formatCode="0.00E+00">
                  <c:v>-1.8134799999999999E-3</c:v>
                </c:pt>
                <c:pt idx="12315" formatCode="0.00E+00">
                  <c:v>-1.94663E-3</c:v>
                </c:pt>
                <c:pt idx="12316" formatCode="0.00E+00">
                  <c:v>-2.0786699999999999E-3</c:v>
                </c:pt>
                <c:pt idx="12317" formatCode="0.00E+00">
                  <c:v>-2.20878E-3</c:v>
                </c:pt>
                <c:pt idx="12318" formatCode="0.00E+00">
                  <c:v>-2.3362299999999999E-3</c:v>
                </c:pt>
                <c:pt idx="12319" formatCode="0.00E+00">
                  <c:v>-2.4603200000000002E-3</c:v>
                </c:pt>
                <c:pt idx="12320" formatCode="0.00E+00">
                  <c:v>-2.5802799999999999E-3</c:v>
                </c:pt>
                <c:pt idx="12321" formatCode="0.00E+00">
                  <c:v>-2.6953599999999999E-3</c:v>
                </c:pt>
                <c:pt idx="12322" formatCode="0.00E+00">
                  <c:v>-2.8049699999999999E-3</c:v>
                </c:pt>
                <c:pt idx="12323" formatCode="0.00E+00">
                  <c:v>-2.9085199999999999E-3</c:v>
                </c:pt>
                <c:pt idx="12324" formatCode="0.00E+00">
                  <c:v>-3.0052799999999999E-3</c:v>
                </c:pt>
                <c:pt idx="12325" formatCode="0.00E+00">
                  <c:v>-3.09458E-3</c:v>
                </c:pt>
                <c:pt idx="12326" formatCode="0.00E+00">
                  <c:v>-3.1759700000000002E-3</c:v>
                </c:pt>
                <c:pt idx="12327" formatCode="0.00E+00">
                  <c:v>-3.2489300000000001E-3</c:v>
                </c:pt>
                <c:pt idx="12328" formatCode="0.00E+00">
                  <c:v>-3.3126800000000001E-3</c:v>
                </c:pt>
                <c:pt idx="12329" formatCode="0.00E+00">
                  <c:v>-3.36631E-3</c:v>
                </c:pt>
                <c:pt idx="12330" formatCode="0.00E+00">
                  <c:v>-3.40925E-3</c:v>
                </c:pt>
                <c:pt idx="12331" formatCode="0.00E+00">
                  <c:v>-3.4411799999999998E-3</c:v>
                </c:pt>
                <c:pt idx="12332" formatCode="0.00E+00">
                  <c:v>-3.4616500000000001E-3</c:v>
                </c:pt>
                <c:pt idx="12333" formatCode="0.00E+00">
                  <c:v>-3.4701699999999999E-3</c:v>
                </c:pt>
                <c:pt idx="12334" formatCode="0.00E+00">
                  <c:v>-3.4664299999999999E-3</c:v>
                </c:pt>
                <c:pt idx="12335" formatCode="0.00E+00">
                  <c:v>-3.4502299999999999E-3</c:v>
                </c:pt>
                <c:pt idx="12336" formatCode="0.00E+00">
                  <c:v>-3.42129E-3</c:v>
                </c:pt>
                <c:pt idx="12337" formatCode="0.00E+00">
                  <c:v>-3.3792200000000001E-3</c:v>
                </c:pt>
                <c:pt idx="12338" formatCode="0.00E+00">
                  <c:v>-3.3235500000000002E-3</c:v>
                </c:pt>
                <c:pt idx="12339" formatCode="0.00E+00">
                  <c:v>-3.2539299999999999E-3</c:v>
                </c:pt>
                <c:pt idx="12340" formatCode="0.00E+00">
                  <c:v>-3.1701300000000002E-3</c:v>
                </c:pt>
                <c:pt idx="12341" formatCode="0.00E+00">
                  <c:v>-3.07201E-3</c:v>
                </c:pt>
                <c:pt idx="12342" formatCode="0.00E+00">
                  <c:v>-2.95934E-3</c:v>
                </c:pt>
                <c:pt idx="12343" formatCode="0.00E+00">
                  <c:v>-2.83183E-3</c:v>
                </c:pt>
                <c:pt idx="12344" formatCode="0.00E+00">
                  <c:v>-2.6892499999999998E-3</c:v>
                </c:pt>
                <c:pt idx="12345" formatCode="0.00E+00">
                  <c:v>-2.53155E-3</c:v>
                </c:pt>
                <c:pt idx="12346" formatCode="0.00E+00">
                  <c:v>-2.3587700000000001E-3</c:v>
                </c:pt>
                <c:pt idx="12347" formatCode="0.00E+00">
                  <c:v>-2.17095E-3</c:v>
                </c:pt>
                <c:pt idx="12348" formatCode="0.00E+00">
                  <c:v>-1.9681899999999999E-3</c:v>
                </c:pt>
                <c:pt idx="12349" formatCode="0.00E+00">
                  <c:v>-1.75063E-3</c:v>
                </c:pt>
                <c:pt idx="12350" formatCode="0.00E+00">
                  <c:v>-1.5183E-3</c:v>
                </c:pt>
                <c:pt idx="12351" formatCode="0.00E+00">
                  <c:v>-1.2711000000000001E-3</c:v>
                </c:pt>
                <c:pt idx="12352" formatCode="0.00E+00">
                  <c:v>-1.0090100000000001E-3</c:v>
                </c:pt>
                <c:pt idx="12353" formatCode="0.00E+00">
                  <c:v>-7.3225199999999997E-4</c:v>
                </c:pt>
                <c:pt idx="12354" formatCode="0.00E+00">
                  <c:v>-4.4115400000000003E-4</c:v>
                </c:pt>
                <c:pt idx="12355" formatCode="0.00E+00">
                  <c:v>-1.3609200000000001E-4</c:v>
                </c:pt>
                <c:pt idx="12356" formatCode="0.00E+00">
                  <c:v>1.8259099999999999E-4</c:v>
                </c:pt>
                <c:pt idx="12357" formatCode="0.00E+00">
                  <c:v>5.1457900000000003E-4</c:v>
                </c:pt>
                <c:pt idx="12358" formatCode="0.00E+00">
                  <c:v>8.5941800000000003E-4</c:v>
                </c:pt>
                <c:pt idx="12359" formatCode="0.00E+00">
                  <c:v>1.2165100000000001E-3</c:v>
                </c:pt>
                <c:pt idx="12360" formatCode="0.00E+00">
                  <c:v>1.5853900000000001E-3</c:v>
                </c:pt>
                <c:pt idx="12361" formatCode="0.00E+00">
                  <c:v>1.9657899999999998E-3</c:v>
                </c:pt>
                <c:pt idx="12362" formatCode="0.00E+00">
                  <c:v>2.35754E-3</c:v>
                </c:pt>
                <c:pt idx="12363" formatCode="0.00E+00">
                  <c:v>2.7602999999999998E-3</c:v>
                </c:pt>
                <c:pt idx="12364" formatCode="0.00E+00">
                  <c:v>3.1735800000000001E-3</c:v>
                </c:pt>
                <c:pt idx="12365" formatCode="0.00E+00">
                  <c:v>3.5968800000000002E-3</c:v>
                </c:pt>
                <c:pt idx="12366" formatCode="0.00E+00">
                  <c:v>4.0296899999999998E-3</c:v>
                </c:pt>
                <c:pt idx="12367" formatCode="0.00E+00">
                  <c:v>4.4713799999999996E-3</c:v>
                </c:pt>
                <c:pt idx="12368" formatCode="0.00E+00">
                  <c:v>4.9212300000000004E-3</c:v>
                </c:pt>
                <c:pt idx="12369" formatCode="0.00E+00">
                  <c:v>5.3784699999999998E-3</c:v>
                </c:pt>
                <c:pt idx="12370" formatCode="0.00E+00">
                  <c:v>5.8423199999999998E-3</c:v>
                </c:pt>
                <c:pt idx="12371" formatCode="0.00E+00">
                  <c:v>6.3120700000000004E-3</c:v>
                </c:pt>
                <c:pt idx="12372" formatCode="0.00E+00">
                  <c:v>6.78708E-3</c:v>
                </c:pt>
                <c:pt idx="12373" formatCode="0.00E+00">
                  <c:v>7.2667000000000001E-3</c:v>
                </c:pt>
                <c:pt idx="12374" formatCode="0.00E+00">
                  <c:v>7.7501999999999996E-3</c:v>
                </c:pt>
                <c:pt idx="12375" formatCode="0.00E+00">
                  <c:v>8.2367599999999992E-3</c:v>
                </c:pt>
                <c:pt idx="12376" formatCode="0.00E+00">
                  <c:v>8.7255000000000006E-3</c:v>
                </c:pt>
                <c:pt idx="12377" formatCode="0.00E+00">
                  <c:v>9.2155499999999994E-3</c:v>
                </c:pt>
                <c:pt idx="12378" formatCode="0.00E+00">
                  <c:v>9.7060700000000007E-3</c:v>
                </c:pt>
                <c:pt idx="12379">
                  <c:v>1.01964E-2</c:v>
                </c:pt>
                <c:pt idx="12380">
                  <c:v>1.06859E-2</c:v>
                </c:pt>
                <c:pt idx="12381">
                  <c:v>1.1174E-2</c:v>
                </c:pt>
                <c:pt idx="12382">
                  <c:v>1.1659900000000001E-2</c:v>
                </c:pt>
                <c:pt idx="12383">
                  <c:v>1.21428E-2</c:v>
                </c:pt>
                <c:pt idx="12384">
                  <c:v>1.26217E-2</c:v>
                </c:pt>
                <c:pt idx="12385">
                  <c:v>1.30957E-2</c:v>
                </c:pt>
                <c:pt idx="12386">
                  <c:v>1.3563800000000001E-2</c:v>
                </c:pt>
                <c:pt idx="12387">
                  <c:v>1.4024699999999999E-2</c:v>
                </c:pt>
                <c:pt idx="12388">
                  <c:v>1.44777E-2</c:v>
                </c:pt>
                <c:pt idx="12389">
                  <c:v>1.4921800000000001E-2</c:v>
                </c:pt>
                <c:pt idx="12390">
                  <c:v>1.5356399999999999E-2</c:v>
                </c:pt>
                <c:pt idx="12391">
                  <c:v>1.5780300000000001E-2</c:v>
                </c:pt>
                <c:pt idx="12392">
                  <c:v>1.6192999999999999E-2</c:v>
                </c:pt>
                <c:pt idx="12393">
                  <c:v>1.6593699999999999E-2</c:v>
                </c:pt>
                <c:pt idx="12394">
                  <c:v>1.6981699999999999E-2</c:v>
                </c:pt>
                <c:pt idx="12395">
                  <c:v>1.7356300000000002E-2</c:v>
                </c:pt>
                <c:pt idx="12396">
                  <c:v>1.7717E-2</c:v>
                </c:pt>
                <c:pt idx="12397">
                  <c:v>1.80634E-2</c:v>
                </c:pt>
                <c:pt idx="12398">
                  <c:v>1.83947E-2</c:v>
                </c:pt>
                <c:pt idx="12399">
                  <c:v>1.8710399999999999E-2</c:v>
                </c:pt>
                <c:pt idx="12400">
                  <c:v>1.9009499999999999E-2</c:v>
                </c:pt>
                <c:pt idx="12401">
                  <c:v>1.92908E-2</c:v>
                </c:pt>
                <c:pt idx="12402">
                  <c:v>1.95531E-2</c:v>
                </c:pt>
                <c:pt idx="12403">
                  <c:v>1.9796000000000001E-2</c:v>
                </c:pt>
                <c:pt idx="12404">
                  <c:v>2.00194E-2</c:v>
                </c:pt>
                <c:pt idx="12405">
                  <c:v>2.0223000000000001E-2</c:v>
                </c:pt>
                <c:pt idx="12406">
                  <c:v>2.0406299999999999E-2</c:v>
                </c:pt>
                <c:pt idx="12407">
                  <c:v>2.0569199999999999E-2</c:v>
                </c:pt>
                <c:pt idx="12408">
                  <c:v>2.0711199999999999E-2</c:v>
                </c:pt>
                <c:pt idx="12409">
                  <c:v>2.0832099999999999E-2</c:v>
                </c:pt>
                <c:pt idx="12410">
                  <c:v>2.0931600000000002E-2</c:v>
                </c:pt>
                <c:pt idx="12411">
                  <c:v>2.10095E-2</c:v>
                </c:pt>
                <c:pt idx="12412">
                  <c:v>2.1065400000000001E-2</c:v>
                </c:pt>
                <c:pt idx="12413">
                  <c:v>2.1098800000000001E-2</c:v>
                </c:pt>
                <c:pt idx="12414">
                  <c:v>2.1109200000000002E-2</c:v>
                </c:pt>
                <c:pt idx="12415">
                  <c:v>2.10961E-2</c:v>
                </c:pt>
                <c:pt idx="12416">
                  <c:v>2.1059700000000001E-2</c:v>
                </c:pt>
                <c:pt idx="12417">
                  <c:v>2.1000100000000001E-2</c:v>
                </c:pt>
                <c:pt idx="12418">
                  <c:v>2.09173E-2</c:v>
                </c:pt>
                <c:pt idx="12419">
                  <c:v>2.0811400000000001E-2</c:v>
                </c:pt>
                <c:pt idx="12420">
                  <c:v>2.0682499999999999E-2</c:v>
                </c:pt>
                <c:pt idx="12421">
                  <c:v>2.0530699999999999E-2</c:v>
                </c:pt>
                <c:pt idx="12422">
                  <c:v>2.03558E-2</c:v>
                </c:pt>
                <c:pt idx="12423">
                  <c:v>2.0157899999999999E-2</c:v>
                </c:pt>
                <c:pt idx="12424">
                  <c:v>1.99369E-2</c:v>
                </c:pt>
                <c:pt idx="12425">
                  <c:v>1.9692999999999999E-2</c:v>
                </c:pt>
                <c:pt idx="12426">
                  <c:v>1.9426200000000001E-2</c:v>
                </c:pt>
                <c:pt idx="12427">
                  <c:v>1.91366E-2</c:v>
                </c:pt>
                <c:pt idx="12428">
                  <c:v>1.88246E-2</c:v>
                </c:pt>
                <c:pt idx="12429">
                  <c:v>1.8490400000000001E-2</c:v>
                </c:pt>
                <c:pt idx="12430">
                  <c:v>1.8134500000000001E-2</c:v>
                </c:pt>
                <c:pt idx="12431">
                  <c:v>1.7757700000000001E-2</c:v>
                </c:pt>
                <c:pt idx="12432">
                  <c:v>1.73606E-2</c:v>
                </c:pt>
                <c:pt idx="12433">
                  <c:v>1.6943900000000001E-2</c:v>
                </c:pt>
                <c:pt idx="12434">
                  <c:v>1.6508100000000001E-2</c:v>
                </c:pt>
                <c:pt idx="12435">
                  <c:v>1.6053899999999999E-2</c:v>
                </c:pt>
                <c:pt idx="12436">
                  <c:v>1.55818E-2</c:v>
                </c:pt>
                <c:pt idx="12437">
                  <c:v>1.5092299999999999E-2</c:v>
                </c:pt>
                <c:pt idx="12438">
                  <c:v>1.4586200000000001E-2</c:v>
                </c:pt>
                <c:pt idx="12439">
                  <c:v>1.40646E-2</c:v>
                </c:pt>
                <c:pt idx="12440">
                  <c:v>1.35283E-2</c:v>
                </c:pt>
                <c:pt idx="12441">
                  <c:v>1.2977799999999999E-2</c:v>
                </c:pt>
                <c:pt idx="12442">
                  <c:v>1.24134E-2</c:v>
                </c:pt>
                <c:pt idx="12443">
                  <c:v>1.18353E-2</c:v>
                </c:pt>
                <c:pt idx="12444">
                  <c:v>1.12443E-2</c:v>
                </c:pt>
                <c:pt idx="12445">
                  <c:v>1.0641299999999999E-2</c:v>
                </c:pt>
                <c:pt idx="12446">
                  <c:v>1.0027100000000001E-2</c:v>
                </c:pt>
                <c:pt idx="12447" formatCode="0.00E+00">
                  <c:v>9.4026200000000004E-3</c:v>
                </c:pt>
                <c:pt idx="12448" formatCode="0.00E+00">
                  <c:v>8.76912E-3</c:v>
                </c:pt>
                <c:pt idx="12449" formatCode="0.00E+00">
                  <c:v>8.1280099999999997E-3</c:v>
                </c:pt>
                <c:pt idx="12450" formatCode="0.00E+00">
                  <c:v>7.4803500000000002E-3</c:v>
                </c:pt>
                <c:pt idx="12451" formatCode="0.00E+00">
                  <c:v>6.8269100000000003E-3</c:v>
                </c:pt>
                <c:pt idx="12452" formatCode="0.00E+00">
                  <c:v>6.1685999999999998E-3</c:v>
                </c:pt>
                <c:pt idx="12453" formatCode="0.00E+00">
                  <c:v>5.5066000000000004E-3</c:v>
                </c:pt>
                <c:pt idx="12454" formatCode="0.00E+00">
                  <c:v>4.8422400000000003E-3</c:v>
                </c:pt>
                <c:pt idx="12455" formatCode="0.00E+00">
                  <c:v>4.1766800000000003E-3</c:v>
                </c:pt>
                <c:pt idx="12456" formatCode="0.00E+00">
                  <c:v>3.51082E-3</c:v>
                </c:pt>
                <c:pt idx="12457" formatCode="0.00E+00">
                  <c:v>2.8455500000000001E-3</c:v>
                </c:pt>
                <c:pt idx="12458" formatCode="0.00E+00">
                  <c:v>2.18198E-3</c:v>
                </c:pt>
                <c:pt idx="12459" formatCode="0.00E+00">
                  <c:v>1.52115E-3</c:v>
                </c:pt>
                <c:pt idx="12460" formatCode="0.00E+00">
                  <c:v>8.6375999999999998E-4</c:v>
                </c:pt>
                <c:pt idx="12461" formatCode="0.00E+00">
                  <c:v>2.10559E-4</c:v>
                </c:pt>
                <c:pt idx="12462" formatCode="0.00E+00">
                  <c:v>-4.3751700000000001E-4</c:v>
                </c:pt>
                <c:pt idx="12463" formatCode="0.00E+00">
                  <c:v>-1.0795399999999999E-3</c:v>
                </c:pt>
                <c:pt idx="12464" formatCode="0.00E+00">
                  <c:v>-1.7146799999999999E-3</c:v>
                </c:pt>
                <c:pt idx="12465" formatCode="0.00E+00">
                  <c:v>-2.3422E-3</c:v>
                </c:pt>
                <c:pt idx="12466" formatCode="0.00E+00">
                  <c:v>-2.96131E-3</c:v>
                </c:pt>
                <c:pt idx="12467" formatCode="0.00E+00">
                  <c:v>-3.571E-3</c:v>
                </c:pt>
                <c:pt idx="12468" formatCode="0.00E+00">
                  <c:v>-4.1698799999999999E-3</c:v>
                </c:pt>
                <c:pt idx="12469" formatCode="0.00E+00">
                  <c:v>-4.7564800000000004E-3</c:v>
                </c:pt>
                <c:pt idx="12470" formatCode="0.00E+00">
                  <c:v>-5.3296699999999999E-3</c:v>
                </c:pt>
                <c:pt idx="12471" formatCode="0.00E+00">
                  <c:v>-5.8886900000000002E-3</c:v>
                </c:pt>
                <c:pt idx="12472" formatCode="0.00E+00">
                  <c:v>-6.4327500000000001E-3</c:v>
                </c:pt>
                <c:pt idx="12473" formatCode="0.00E+00">
                  <c:v>-6.9610000000000002E-3</c:v>
                </c:pt>
                <c:pt idx="12474" formatCode="0.00E+00">
                  <c:v>-7.47278E-3</c:v>
                </c:pt>
                <c:pt idx="12475" formatCode="0.00E+00">
                  <c:v>-7.9675000000000006E-3</c:v>
                </c:pt>
                <c:pt idx="12476" formatCode="0.00E+00">
                  <c:v>-8.4444900000000007E-3</c:v>
                </c:pt>
                <c:pt idx="12477" formatCode="0.00E+00">
                  <c:v>-8.9030399999999992E-3</c:v>
                </c:pt>
                <c:pt idx="12478" formatCode="0.00E+00">
                  <c:v>-9.3425699999999997E-3</c:v>
                </c:pt>
                <c:pt idx="12479" formatCode="0.00E+00">
                  <c:v>-9.7624400000000007E-3</c:v>
                </c:pt>
                <c:pt idx="12480">
                  <c:v>-1.0161999999999999E-2</c:v>
                </c:pt>
                <c:pt idx="12481">
                  <c:v>-1.05407E-2</c:v>
                </c:pt>
                <c:pt idx="12482">
                  <c:v>-1.08979E-2</c:v>
                </c:pt>
                <c:pt idx="12483">
                  <c:v>-1.1232600000000001E-2</c:v>
                </c:pt>
                <c:pt idx="12484">
                  <c:v>-1.1544E-2</c:v>
                </c:pt>
                <c:pt idx="12485">
                  <c:v>-1.1831700000000001E-2</c:v>
                </c:pt>
                <c:pt idx="12486">
                  <c:v>-1.2095E-2</c:v>
                </c:pt>
                <c:pt idx="12487">
                  <c:v>-1.2333500000000001E-2</c:v>
                </c:pt>
                <c:pt idx="12488">
                  <c:v>-1.25472E-2</c:v>
                </c:pt>
                <c:pt idx="12489">
                  <c:v>-1.27364E-2</c:v>
                </c:pt>
                <c:pt idx="12490">
                  <c:v>-1.29011E-2</c:v>
                </c:pt>
                <c:pt idx="12491">
                  <c:v>-1.3041000000000001E-2</c:v>
                </c:pt>
                <c:pt idx="12492">
                  <c:v>-1.3155500000000001E-2</c:v>
                </c:pt>
                <c:pt idx="12493">
                  <c:v>-1.32441E-2</c:v>
                </c:pt>
                <c:pt idx="12494">
                  <c:v>-1.3306500000000001E-2</c:v>
                </c:pt>
                <c:pt idx="12495">
                  <c:v>-1.3342700000000001E-2</c:v>
                </c:pt>
                <c:pt idx="12496">
                  <c:v>-1.3353E-2</c:v>
                </c:pt>
                <c:pt idx="12497">
                  <c:v>-1.33372E-2</c:v>
                </c:pt>
                <c:pt idx="12498">
                  <c:v>-1.32952E-2</c:v>
                </c:pt>
                <c:pt idx="12499">
                  <c:v>-1.32266E-2</c:v>
                </c:pt>
                <c:pt idx="12500">
                  <c:v>-1.31313E-2</c:v>
                </c:pt>
                <c:pt idx="12501">
                  <c:v>-1.30098E-2</c:v>
                </c:pt>
                <c:pt idx="12502">
                  <c:v>-1.28626E-2</c:v>
                </c:pt>
                <c:pt idx="12503">
                  <c:v>-1.2690099999999999E-2</c:v>
                </c:pt>
                <c:pt idx="12504">
                  <c:v>-1.2492700000000001E-2</c:v>
                </c:pt>
                <c:pt idx="12505">
                  <c:v>-1.2270700000000001E-2</c:v>
                </c:pt>
                <c:pt idx="12506">
                  <c:v>-1.2024699999999999E-2</c:v>
                </c:pt>
                <c:pt idx="12507">
                  <c:v>-1.17547E-2</c:v>
                </c:pt>
                <c:pt idx="12508">
                  <c:v>-1.14609E-2</c:v>
                </c:pt>
                <c:pt idx="12509">
                  <c:v>-1.1143399999999999E-2</c:v>
                </c:pt>
                <c:pt idx="12510">
                  <c:v>-1.08024E-2</c:v>
                </c:pt>
                <c:pt idx="12511">
                  <c:v>-1.04385E-2</c:v>
                </c:pt>
                <c:pt idx="12512">
                  <c:v>-1.00526E-2</c:v>
                </c:pt>
                <c:pt idx="12513" formatCode="0.00E+00">
                  <c:v>-9.6454100000000001E-3</c:v>
                </c:pt>
                <c:pt idx="12514" formatCode="0.00E+00">
                  <c:v>-9.2179199999999992E-3</c:v>
                </c:pt>
                <c:pt idx="12515" formatCode="0.00E+00">
                  <c:v>-8.7709699999999995E-3</c:v>
                </c:pt>
                <c:pt idx="12516" formatCode="0.00E+00">
                  <c:v>-8.3052300000000003E-3</c:v>
                </c:pt>
                <c:pt idx="12517" formatCode="0.00E+00">
                  <c:v>-7.8212300000000002E-3</c:v>
                </c:pt>
                <c:pt idx="12518" formatCode="0.00E+00">
                  <c:v>-7.31958E-3</c:v>
                </c:pt>
                <c:pt idx="12519" formatCode="0.00E+00">
                  <c:v>-6.8009699999999999E-3</c:v>
                </c:pt>
                <c:pt idx="12520" formatCode="0.00E+00">
                  <c:v>-6.2660600000000004E-3</c:v>
                </c:pt>
                <c:pt idx="12521" formatCode="0.00E+00">
                  <c:v>-5.7155399999999999E-3</c:v>
                </c:pt>
                <c:pt idx="12522" formatCode="0.00E+00">
                  <c:v>-5.1501899999999998E-3</c:v>
                </c:pt>
                <c:pt idx="12523" formatCode="0.00E+00">
                  <c:v>-4.5708700000000003E-3</c:v>
                </c:pt>
                <c:pt idx="12524" formatCode="0.00E+00">
                  <c:v>-3.9783700000000002E-3</c:v>
                </c:pt>
                <c:pt idx="12525" formatCode="0.00E+00">
                  <c:v>-3.3735599999999998E-3</c:v>
                </c:pt>
                <c:pt idx="12526" formatCode="0.00E+00">
                  <c:v>-2.75735E-3</c:v>
                </c:pt>
                <c:pt idx="12527" formatCode="0.00E+00">
                  <c:v>-2.1305999999999999E-3</c:v>
                </c:pt>
                <c:pt idx="12528" formatCode="0.00E+00">
                  <c:v>-1.49427E-3</c:v>
                </c:pt>
                <c:pt idx="12529" formatCode="0.00E+00">
                  <c:v>-8.4954300000000002E-4</c:v>
                </c:pt>
                <c:pt idx="12530" formatCode="0.00E+00">
                  <c:v>-1.9783600000000001E-4</c:v>
                </c:pt>
                <c:pt idx="12531" formatCode="0.00E+00">
                  <c:v>4.5959700000000001E-4</c:v>
                </c:pt>
                <c:pt idx="12532" formatCode="0.00E+00">
                  <c:v>1.12184E-3</c:v>
                </c:pt>
                <c:pt idx="12533" formatCode="0.00E+00">
                  <c:v>1.7880400000000001E-3</c:v>
                </c:pt>
                <c:pt idx="12534" formatCode="0.00E+00">
                  <c:v>2.4571800000000002E-3</c:v>
                </c:pt>
                <c:pt idx="12535" formatCode="0.00E+00">
                  <c:v>3.12831E-3</c:v>
                </c:pt>
                <c:pt idx="12536" formatCode="0.00E+00">
                  <c:v>3.8007800000000001E-3</c:v>
                </c:pt>
                <c:pt idx="12537" formatCode="0.00E+00">
                  <c:v>4.4738800000000004E-3</c:v>
                </c:pt>
                <c:pt idx="12538" formatCode="0.00E+00">
                  <c:v>5.1465900000000004E-3</c:v>
                </c:pt>
                <c:pt idx="12539" formatCode="0.00E+00">
                  <c:v>5.8177400000000001E-3</c:v>
                </c:pt>
                <c:pt idx="12540" formatCode="0.00E+00">
                  <c:v>6.4863300000000002E-3</c:v>
                </c:pt>
                <c:pt idx="12541" formatCode="0.00E+00">
                  <c:v>7.15162E-3</c:v>
                </c:pt>
                <c:pt idx="12542" formatCode="0.00E+00">
                  <c:v>7.8129800000000006E-3</c:v>
                </c:pt>
                <c:pt idx="12543" formatCode="0.00E+00">
                  <c:v>8.4695199999999995E-3</c:v>
                </c:pt>
                <c:pt idx="12544" formatCode="0.00E+00">
                  <c:v>9.1201500000000005E-3</c:v>
                </c:pt>
                <c:pt idx="12545" formatCode="0.00E+00">
                  <c:v>9.7639600000000003E-3</c:v>
                </c:pt>
                <c:pt idx="12546">
                  <c:v>1.0400100000000001E-2</c:v>
                </c:pt>
                <c:pt idx="12547">
                  <c:v>1.10274E-2</c:v>
                </c:pt>
                <c:pt idx="12548">
                  <c:v>1.1644399999999999E-2</c:v>
                </c:pt>
                <c:pt idx="12549">
                  <c:v>1.225E-2</c:v>
                </c:pt>
                <c:pt idx="12550">
                  <c:v>1.28434E-2</c:v>
                </c:pt>
                <c:pt idx="12551">
                  <c:v>1.3423900000000001E-2</c:v>
                </c:pt>
                <c:pt idx="12552">
                  <c:v>1.3991E-2</c:v>
                </c:pt>
                <c:pt idx="12553">
                  <c:v>1.4544E-2</c:v>
                </c:pt>
                <c:pt idx="12554">
                  <c:v>1.5082099999999999E-2</c:v>
                </c:pt>
                <c:pt idx="12555">
                  <c:v>1.56046E-2</c:v>
                </c:pt>
                <c:pt idx="12556">
                  <c:v>1.6110699999999999E-2</c:v>
                </c:pt>
                <c:pt idx="12557">
                  <c:v>1.6600199999999999E-2</c:v>
                </c:pt>
                <c:pt idx="12558">
                  <c:v>1.7072299999999999E-2</c:v>
                </c:pt>
                <c:pt idx="12559">
                  <c:v>1.7526400000000001E-2</c:v>
                </c:pt>
                <c:pt idx="12560">
                  <c:v>1.7961999999999999E-2</c:v>
                </c:pt>
                <c:pt idx="12561">
                  <c:v>1.83789E-2</c:v>
                </c:pt>
                <c:pt idx="12562">
                  <c:v>1.8776600000000001E-2</c:v>
                </c:pt>
                <c:pt idx="12563">
                  <c:v>1.91548E-2</c:v>
                </c:pt>
                <c:pt idx="12564">
                  <c:v>1.9512999999999999E-2</c:v>
                </c:pt>
                <c:pt idx="12565">
                  <c:v>1.9850699999999999E-2</c:v>
                </c:pt>
                <c:pt idx="12566">
                  <c:v>2.0167500000000001E-2</c:v>
                </c:pt>
                <c:pt idx="12567">
                  <c:v>2.0463200000000001E-2</c:v>
                </c:pt>
                <c:pt idx="12568">
                  <c:v>2.0737200000000001E-2</c:v>
                </c:pt>
                <c:pt idx="12569">
                  <c:v>2.0989399999999998E-2</c:v>
                </c:pt>
                <c:pt idx="12570">
                  <c:v>2.1219499999999999E-2</c:v>
                </c:pt>
                <c:pt idx="12571">
                  <c:v>2.1427399999999999E-2</c:v>
                </c:pt>
                <c:pt idx="12572">
                  <c:v>2.1612900000000001E-2</c:v>
                </c:pt>
                <c:pt idx="12573">
                  <c:v>2.1775900000000001E-2</c:v>
                </c:pt>
                <c:pt idx="12574">
                  <c:v>2.1916600000000001E-2</c:v>
                </c:pt>
                <c:pt idx="12575">
                  <c:v>2.2034999999999999E-2</c:v>
                </c:pt>
                <c:pt idx="12576">
                  <c:v>2.2131100000000001E-2</c:v>
                </c:pt>
                <c:pt idx="12577">
                  <c:v>2.2204600000000001E-2</c:v>
                </c:pt>
                <c:pt idx="12578">
                  <c:v>2.2255299999999999E-2</c:v>
                </c:pt>
                <c:pt idx="12579">
                  <c:v>2.2283600000000001E-2</c:v>
                </c:pt>
                <c:pt idx="12580">
                  <c:v>2.2289900000000001E-2</c:v>
                </c:pt>
                <c:pt idx="12581">
                  <c:v>2.2274499999999999E-2</c:v>
                </c:pt>
                <c:pt idx="12582">
                  <c:v>2.2237400000000001E-2</c:v>
                </c:pt>
                <c:pt idx="12583">
                  <c:v>2.2178400000000001E-2</c:v>
                </c:pt>
                <c:pt idx="12584">
                  <c:v>2.20979E-2</c:v>
                </c:pt>
                <c:pt idx="12585">
                  <c:v>2.19963E-2</c:v>
                </c:pt>
                <c:pt idx="12586">
                  <c:v>2.1874600000000001E-2</c:v>
                </c:pt>
                <c:pt idx="12587">
                  <c:v>2.17334E-2</c:v>
                </c:pt>
                <c:pt idx="12588">
                  <c:v>2.15734E-2</c:v>
                </c:pt>
                <c:pt idx="12589">
                  <c:v>2.1394799999999999E-2</c:v>
                </c:pt>
                <c:pt idx="12590">
                  <c:v>2.1197899999999999E-2</c:v>
                </c:pt>
                <c:pt idx="12591">
                  <c:v>2.09832E-2</c:v>
                </c:pt>
                <c:pt idx="12592">
                  <c:v>2.0750999999999999E-2</c:v>
                </c:pt>
                <c:pt idx="12593">
                  <c:v>2.0501700000000001E-2</c:v>
                </c:pt>
                <c:pt idx="12594">
                  <c:v>2.0235800000000002E-2</c:v>
                </c:pt>
                <c:pt idx="12595">
                  <c:v>1.9954E-2</c:v>
                </c:pt>
                <c:pt idx="12596">
                  <c:v>1.9657399999999998E-2</c:v>
                </c:pt>
                <c:pt idx="12597">
                  <c:v>1.93469E-2</c:v>
                </c:pt>
                <c:pt idx="12598">
                  <c:v>1.9023499999999999E-2</c:v>
                </c:pt>
                <c:pt idx="12599">
                  <c:v>1.8687700000000002E-2</c:v>
                </c:pt>
                <c:pt idx="12600">
                  <c:v>1.8340599999999999E-2</c:v>
                </c:pt>
                <c:pt idx="12601">
                  <c:v>1.7982700000000001E-2</c:v>
                </c:pt>
                <c:pt idx="12602">
                  <c:v>1.76147E-2</c:v>
                </c:pt>
                <c:pt idx="12603">
                  <c:v>1.7237100000000002E-2</c:v>
                </c:pt>
                <c:pt idx="12604">
                  <c:v>1.68507E-2</c:v>
                </c:pt>
                <c:pt idx="12605">
                  <c:v>1.64563E-2</c:v>
                </c:pt>
                <c:pt idx="12606">
                  <c:v>1.6054700000000002E-2</c:v>
                </c:pt>
                <c:pt idx="12607">
                  <c:v>1.5646199999999999E-2</c:v>
                </c:pt>
                <c:pt idx="12608">
                  <c:v>1.52318E-2</c:v>
                </c:pt>
                <c:pt idx="12609">
                  <c:v>1.4812199999999999E-2</c:v>
                </c:pt>
                <c:pt idx="12610">
                  <c:v>1.43882E-2</c:v>
                </c:pt>
                <c:pt idx="12611">
                  <c:v>1.39606E-2</c:v>
                </c:pt>
                <c:pt idx="12612">
                  <c:v>1.3530199999999999E-2</c:v>
                </c:pt>
                <c:pt idx="12613">
                  <c:v>1.30977E-2</c:v>
                </c:pt>
                <c:pt idx="12614">
                  <c:v>1.2664099999999999E-2</c:v>
                </c:pt>
                <c:pt idx="12615">
                  <c:v>1.22302E-2</c:v>
                </c:pt>
                <c:pt idx="12616">
                  <c:v>1.17967E-2</c:v>
                </c:pt>
                <c:pt idx="12617">
                  <c:v>1.13647E-2</c:v>
                </c:pt>
                <c:pt idx="12618">
                  <c:v>1.09348E-2</c:v>
                </c:pt>
                <c:pt idx="12619">
                  <c:v>1.0508E-2</c:v>
                </c:pt>
                <c:pt idx="12620">
                  <c:v>1.0085E-2</c:v>
                </c:pt>
                <c:pt idx="12621" formatCode="0.00E+00">
                  <c:v>9.6665499999999994E-3</c:v>
                </c:pt>
                <c:pt idx="12622" formatCode="0.00E+00">
                  <c:v>9.2530500000000005E-3</c:v>
                </c:pt>
                <c:pt idx="12623" formatCode="0.00E+00">
                  <c:v>8.8450000000000004E-3</c:v>
                </c:pt>
                <c:pt idx="12624" formatCode="0.00E+00">
                  <c:v>8.4431300000000001E-3</c:v>
                </c:pt>
                <c:pt idx="12625" formatCode="0.00E+00">
                  <c:v>8.0484000000000007E-3</c:v>
                </c:pt>
                <c:pt idx="12626" formatCode="0.00E+00">
                  <c:v>7.6617300000000003E-3</c:v>
                </c:pt>
                <c:pt idx="12627" formatCode="0.00E+00">
                  <c:v>7.2838299999999998E-3</c:v>
                </c:pt>
                <c:pt idx="12628" formatCode="0.00E+00">
                  <c:v>6.9153399999999999E-3</c:v>
                </c:pt>
                <c:pt idx="12629" formatCode="0.00E+00">
                  <c:v>6.5568700000000002E-3</c:v>
                </c:pt>
                <c:pt idx="12630" formatCode="0.00E+00">
                  <c:v>6.2089500000000004E-3</c:v>
                </c:pt>
                <c:pt idx="12631" formatCode="0.00E+00">
                  <c:v>5.8720600000000001E-3</c:v>
                </c:pt>
                <c:pt idx="12632" formatCode="0.00E+00">
                  <c:v>5.5465999999999996E-3</c:v>
                </c:pt>
                <c:pt idx="12633" formatCode="0.00E+00">
                  <c:v>5.2329400000000002E-3</c:v>
                </c:pt>
                <c:pt idx="12634" formatCode="0.00E+00">
                  <c:v>4.9314500000000004E-3</c:v>
                </c:pt>
                <c:pt idx="12635" formatCode="0.00E+00">
                  <c:v>4.6424500000000002E-3</c:v>
                </c:pt>
                <c:pt idx="12636" formatCode="0.00E+00">
                  <c:v>4.36616E-3</c:v>
                </c:pt>
                <c:pt idx="12637" formatCode="0.00E+00">
                  <c:v>4.1028499999999999E-3</c:v>
                </c:pt>
                <c:pt idx="12638" formatCode="0.00E+00">
                  <c:v>3.8529599999999999E-3</c:v>
                </c:pt>
                <c:pt idx="12639" formatCode="0.00E+00">
                  <c:v>3.61707E-3</c:v>
                </c:pt>
                <c:pt idx="12640" formatCode="0.00E+00">
                  <c:v>3.39588E-3</c:v>
                </c:pt>
                <c:pt idx="12641" formatCode="0.00E+00">
                  <c:v>3.1899799999999998E-3</c:v>
                </c:pt>
                <c:pt idx="12642" formatCode="0.00E+00">
                  <c:v>2.9995299999999998E-3</c:v>
                </c:pt>
                <c:pt idx="12643" formatCode="0.00E+00">
                  <c:v>2.82446E-3</c:v>
                </c:pt>
                <c:pt idx="12644" formatCode="0.00E+00">
                  <c:v>2.6646700000000001E-3</c:v>
                </c:pt>
                <c:pt idx="12645" formatCode="0.00E+00">
                  <c:v>2.5201199999999998E-3</c:v>
                </c:pt>
                <c:pt idx="12646" formatCode="0.00E+00">
                  <c:v>2.3907899999999998E-3</c:v>
                </c:pt>
                <c:pt idx="12647" formatCode="0.00E+00">
                  <c:v>2.27677E-3</c:v>
                </c:pt>
                <c:pt idx="12648" formatCode="0.00E+00">
                  <c:v>2.1781700000000001E-3</c:v>
                </c:pt>
                <c:pt idx="12649" formatCode="0.00E+00">
                  <c:v>2.0951199999999998E-3</c:v>
                </c:pt>
                <c:pt idx="12650" formatCode="0.00E+00">
                  <c:v>2.0276000000000001E-3</c:v>
                </c:pt>
                <c:pt idx="12651" formatCode="0.00E+00">
                  <c:v>1.9754999999999998E-3</c:v>
                </c:pt>
                <c:pt idx="12652" formatCode="0.00E+00">
                  <c:v>1.93871E-3</c:v>
                </c:pt>
                <c:pt idx="12653" formatCode="0.00E+00">
                  <c:v>1.9171500000000001E-3</c:v>
                </c:pt>
                <c:pt idx="12654" formatCode="0.00E+00">
                  <c:v>1.9107099999999999E-3</c:v>
                </c:pt>
                <c:pt idx="12655" formatCode="0.00E+00">
                  <c:v>1.91928E-3</c:v>
                </c:pt>
                <c:pt idx="12656" formatCode="0.00E+00">
                  <c:v>1.9426300000000001E-3</c:v>
                </c:pt>
                <c:pt idx="12657" formatCode="0.00E+00">
                  <c:v>1.98043E-3</c:v>
                </c:pt>
                <c:pt idx="12658" formatCode="0.00E+00">
                  <c:v>2.0323300000000002E-3</c:v>
                </c:pt>
                <c:pt idx="12659" formatCode="0.00E+00">
                  <c:v>2.0981200000000002E-3</c:v>
                </c:pt>
                <c:pt idx="12660" formatCode="0.00E+00">
                  <c:v>2.1775800000000001E-3</c:v>
                </c:pt>
                <c:pt idx="12661" formatCode="0.00E+00">
                  <c:v>2.27034E-3</c:v>
                </c:pt>
                <c:pt idx="12662" formatCode="0.00E+00">
                  <c:v>2.37601E-3</c:v>
                </c:pt>
                <c:pt idx="12663" formatCode="0.00E+00">
                  <c:v>2.4942100000000002E-3</c:v>
                </c:pt>
                <c:pt idx="12664" formatCode="0.00E+00">
                  <c:v>2.6243999999999998E-3</c:v>
                </c:pt>
                <c:pt idx="12665" formatCode="0.00E+00">
                  <c:v>2.7659500000000001E-3</c:v>
                </c:pt>
                <c:pt idx="12666" formatCode="0.00E+00">
                  <c:v>2.9184599999999999E-3</c:v>
                </c:pt>
                <c:pt idx="12667" formatCode="0.00E+00">
                  <c:v>3.08166E-3</c:v>
                </c:pt>
                <c:pt idx="12668" formatCode="0.00E+00">
                  <c:v>3.2550399999999998E-3</c:v>
                </c:pt>
                <c:pt idx="12669" formatCode="0.00E+00">
                  <c:v>3.4378299999999998E-3</c:v>
                </c:pt>
                <c:pt idx="12670" formatCode="0.00E+00">
                  <c:v>3.6294399999999998E-3</c:v>
                </c:pt>
                <c:pt idx="12671" formatCode="0.00E+00">
                  <c:v>3.8294100000000001E-3</c:v>
                </c:pt>
                <c:pt idx="12672" formatCode="0.00E+00">
                  <c:v>4.0372799999999999E-3</c:v>
                </c:pt>
                <c:pt idx="12673" formatCode="0.00E+00">
                  <c:v>4.25253E-3</c:v>
                </c:pt>
                <c:pt idx="12674" formatCode="0.00E+00">
                  <c:v>4.47468E-3</c:v>
                </c:pt>
                <c:pt idx="12675" formatCode="0.00E+00">
                  <c:v>4.7031599999999996E-3</c:v>
                </c:pt>
                <c:pt idx="12676" formatCode="0.00E+00">
                  <c:v>4.9372799999999996E-3</c:v>
                </c:pt>
                <c:pt idx="12677" formatCode="0.00E+00">
                  <c:v>5.1763699999999996E-3</c:v>
                </c:pt>
                <c:pt idx="12678" formatCode="0.00E+00">
                  <c:v>5.41976E-3</c:v>
                </c:pt>
                <c:pt idx="12679" formatCode="0.00E+00">
                  <c:v>5.6668600000000001E-3</c:v>
                </c:pt>
                <c:pt idx="12680" formatCode="0.00E+00">
                  <c:v>5.91707E-3</c:v>
                </c:pt>
                <c:pt idx="12681" formatCode="0.00E+00">
                  <c:v>6.1697399999999999E-3</c:v>
                </c:pt>
                <c:pt idx="12682" formatCode="0.00E+00">
                  <c:v>6.4241100000000002E-3</c:v>
                </c:pt>
                <c:pt idx="12683" formatCode="0.00E+00">
                  <c:v>6.6795700000000001E-3</c:v>
                </c:pt>
                <c:pt idx="12684" formatCode="0.00E+00">
                  <c:v>6.9355700000000003E-3</c:v>
                </c:pt>
                <c:pt idx="12685" formatCode="0.00E+00">
                  <c:v>7.1915900000000003E-3</c:v>
                </c:pt>
                <c:pt idx="12686" formatCode="0.00E+00">
                  <c:v>7.4470600000000001E-3</c:v>
                </c:pt>
                <c:pt idx="12687" formatCode="0.00E+00">
                  <c:v>7.7014600000000002E-3</c:v>
                </c:pt>
                <c:pt idx="12688" formatCode="0.00E+00">
                  <c:v>7.9542799999999993E-3</c:v>
                </c:pt>
                <c:pt idx="12689" formatCode="0.00E+00">
                  <c:v>8.2049600000000007E-3</c:v>
                </c:pt>
                <c:pt idx="12690" formatCode="0.00E+00">
                  <c:v>8.4528199999999998E-3</c:v>
                </c:pt>
                <c:pt idx="12691" formatCode="0.00E+00">
                  <c:v>8.6971099999999992E-3</c:v>
                </c:pt>
                <c:pt idx="12692" formatCode="0.00E+00">
                  <c:v>8.9371499999999996E-3</c:v>
                </c:pt>
                <c:pt idx="12693" formatCode="0.00E+00">
                  <c:v>9.1723199999999994E-3</c:v>
                </c:pt>
                <c:pt idx="12694" formatCode="0.00E+00">
                  <c:v>9.4019700000000008E-3</c:v>
                </c:pt>
                <c:pt idx="12695" formatCode="0.00E+00">
                  <c:v>9.6255000000000004E-3</c:v>
                </c:pt>
                <c:pt idx="12696" formatCode="0.00E+00">
                  <c:v>9.8424700000000007E-3</c:v>
                </c:pt>
                <c:pt idx="12697">
                  <c:v>1.0052500000000001E-2</c:v>
                </c:pt>
                <c:pt idx="12698">
                  <c:v>1.0255200000000001E-2</c:v>
                </c:pt>
                <c:pt idx="12699">
                  <c:v>1.04498E-2</c:v>
                </c:pt>
                <c:pt idx="12700">
                  <c:v>1.0636100000000001E-2</c:v>
                </c:pt>
                <c:pt idx="12701">
                  <c:v>1.0813700000000001E-2</c:v>
                </c:pt>
                <c:pt idx="12702">
                  <c:v>1.09821E-2</c:v>
                </c:pt>
                <c:pt idx="12703">
                  <c:v>1.1141099999999999E-2</c:v>
                </c:pt>
                <c:pt idx="12704">
                  <c:v>1.1290400000000001E-2</c:v>
                </c:pt>
                <c:pt idx="12705">
                  <c:v>1.1429699999999999E-2</c:v>
                </c:pt>
                <c:pt idx="12706">
                  <c:v>1.1558799999999999E-2</c:v>
                </c:pt>
                <c:pt idx="12707">
                  <c:v>1.1677399999999999E-2</c:v>
                </c:pt>
                <c:pt idx="12708">
                  <c:v>1.17853E-2</c:v>
                </c:pt>
                <c:pt idx="12709">
                  <c:v>1.1882200000000001E-2</c:v>
                </c:pt>
                <c:pt idx="12710">
                  <c:v>1.1967800000000001E-2</c:v>
                </c:pt>
                <c:pt idx="12711">
                  <c:v>1.2041899999999999E-2</c:v>
                </c:pt>
                <c:pt idx="12712">
                  <c:v>1.2104200000000001E-2</c:v>
                </c:pt>
                <c:pt idx="12713">
                  <c:v>1.21548E-2</c:v>
                </c:pt>
                <c:pt idx="12714">
                  <c:v>1.2193499999999999E-2</c:v>
                </c:pt>
                <c:pt idx="12715">
                  <c:v>1.2220399999999999E-2</c:v>
                </c:pt>
                <c:pt idx="12716">
                  <c:v>1.2235599999999999E-2</c:v>
                </c:pt>
                <c:pt idx="12717">
                  <c:v>1.22389E-2</c:v>
                </c:pt>
                <c:pt idx="12718">
                  <c:v>1.2230400000000001E-2</c:v>
                </c:pt>
                <c:pt idx="12719">
                  <c:v>1.22101E-2</c:v>
                </c:pt>
                <c:pt idx="12720">
                  <c:v>1.21779E-2</c:v>
                </c:pt>
                <c:pt idx="12721">
                  <c:v>1.21338E-2</c:v>
                </c:pt>
                <c:pt idx="12722">
                  <c:v>1.2078E-2</c:v>
                </c:pt>
                <c:pt idx="12723">
                  <c:v>1.2010399999999999E-2</c:v>
                </c:pt>
                <c:pt idx="12724">
                  <c:v>1.19311E-2</c:v>
                </c:pt>
                <c:pt idx="12725">
                  <c:v>1.18405E-2</c:v>
                </c:pt>
                <c:pt idx="12726">
                  <c:v>1.1738699999999999E-2</c:v>
                </c:pt>
                <c:pt idx="12727">
                  <c:v>1.1625999999999999E-2</c:v>
                </c:pt>
                <c:pt idx="12728">
                  <c:v>1.1502800000000001E-2</c:v>
                </c:pt>
                <c:pt idx="12729">
                  <c:v>1.13694E-2</c:v>
                </c:pt>
                <c:pt idx="12730">
                  <c:v>1.1226099999999999E-2</c:v>
                </c:pt>
                <c:pt idx="12731">
                  <c:v>1.1073100000000001E-2</c:v>
                </c:pt>
                <c:pt idx="12732">
                  <c:v>1.09108E-2</c:v>
                </c:pt>
                <c:pt idx="12733">
                  <c:v>1.07393E-2</c:v>
                </c:pt>
                <c:pt idx="12734">
                  <c:v>1.05591E-2</c:v>
                </c:pt>
                <c:pt idx="12735">
                  <c:v>1.0370600000000001E-2</c:v>
                </c:pt>
                <c:pt idx="12736">
                  <c:v>1.01741E-2</c:v>
                </c:pt>
                <c:pt idx="12737" formatCode="0.00E+00">
                  <c:v>9.9700799999999992E-3</c:v>
                </c:pt>
                <c:pt idx="12738" formatCode="0.00E+00">
                  <c:v>9.7589900000000004E-3</c:v>
                </c:pt>
                <c:pt idx="12739" formatCode="0.00E+00">
                  <c:v>9.5413100000000008E-3</c:v>
                </c:pt>
                <c:pt idx="12740" formatCode="0.00E+00">
                  <c:v>9.3175299999999992E-3</c:v>
                </c:pt>
                <c:pt idx="12741" formatCode="0.00E+00">
                  <c:v>9.0881499999999997E-3</c:v>
                </c:pt>
                <c:pt idx="12742" formatCode="0.00E+00">
                  <c:v>8.8536599999999993E-3</c:v>
                </c:pt>
                <c:pt idx="12743" formatCode="0.00E+00">
                  <c:v>8.6146299999999999E-3</c:v>
                </c:pt>
                <c:pt idx="12744" formatCode="0.00E+00">
                  <c:v>8.3716299999999997E-3</c:v>
                </c:pt>
                <c:pt idx="12745" formatCode="0.00E+00">
                  <c:v>8.1251899999999991E-3</c:v>
                </c:pt>
                <c:pt idx="12746" formatCode="0.00E+00">
                  <c:v>7.8759099999999999E-3</c:v>
                </c:pt>
                <c:pt idx="12747" formatCode="0.00E+00">
                  <c:v>7.62438E-3</c:v>
                </c:pt>
                <c:pt idx="12748" formatCode="0.00E+00">
                  <c:v>7.37114E-3</c:v>
                </c:pt>
                <c:pt idx="12749" formatCode="0.00E+00">
                  <c:v>7.1166399999999996E-3</c:v>
                </c:pt>
                <c:pt idx="12750" formatCode="0.00E+00">
                  <c:v>6.86142E-3</c:v>
                </c:pt>
                <c:pt idx="12751" formatCode="0.00E+00">
                  <c:v>6.6060800000000003E-3</c:v>
                </c:pt>
                <c:pt idx="12752" formatCode="0.00E+00">
                  <c:v>6.3511699999999997E-3</c:v>
                </c:pt>
                <c:pt idx="12753" formatCode="0.00E+00">
                  <c:v>6.0971899999999997E-3</c:v>
                </c:pt>
                <c:pt idx="12754" formatCode="0.00E+00">
                  <c:v>5.8446499999999998E-3</c:v>
                </c:pt>
                <c:pt idx="12755" formatCode="0.00E+00">
                  <c:v>5.5940199999999999E-3</c:v>
                </c:pt>
                <c:pt idx="12756" formatCode="0.00E+00">
                  <c:v>5.3457399999999999E-3</c:v>
                </c:pt>
                <c:pt idx="12757" formatCode="0.00E+00">
                  <c:v>5.1003200000000002E-3</c:v>
                </c:pt>
                <c:pt idx="12758" formatCode="0.00E+00">
                  <c:v>4.8583300000000001E-3</c:v>
                </c:pt>
                <c:pt idx="12759" formatCode="0.00E+00">
                  <c:v>4.6203800000000003E-3</c:v>
                </c:pt>
                <c:pt idx="12760" formatCode="0.00E+00">
                  <c:v>4.3869900000000003E-3</c:v>
                </c:pt>
                <c:pt idx="12761" formatCode="0.00E+00">
                  <c:v>4.1586699999999997E-3</c:v>
                </c:pt>
                <c:pt idx="12762" formatCode="0.00E+00">
                  <c:v>3.9359699999999996E-3</c:v>
                </c:pt>
                <c:pt idx="12763" formatCode="0.00E+00">
                  <c:v>3.7193999999999999E-3</c:v>
                </c:pt>
                <c:pt idx="12764" formatCode="0.00E+00">
                  <c:v>3.5094499999999999E-3</c:v>
                </c:pt>
                <c:pt idx="12765" formatCode="0.00E+00">
                  <c:v>3.3065400000000002E-3</c:v>
                </c:pt>
                <c:pt idx="12766" formatCode="0.00E+00">
                  <c:v>3.1110899999999999E-3</c:v>
                </c:pt>
                <c:pt idx="12767" formatCode="0.00E+00">
                  <c:v>2.9235200000000002E-3</c:v>
                </c:pt>
                <c:pt idx="12768" formatCode="0.00E+00">
                  <c:v>2.74421E-3</c:v>
                </c:pt>
                <c:pt idx="12769" formatCode="0.00E+00">
                  <c:v>2.5735699999999999E-3</c:v>
                </c:pt>
                <c:pt idx="12770" formatCode="0.00E+00">
                  <c:v>2.4119800000000002E-3</c:v>
                </c:pt>
                <c:pt idx="12771" formatCode="0.00E+00">
                  <c:v>2.2598000000000002E-3</c:v>
                </c:pt>
                <c:pt idx="12772" formatCode="0.00E+00">
                  <c:v>2.1174599999999998E-3</c:v>
                </c:pt>
                <c:pt idx="12773" formatCode="0.00E+00">
                  <c:v>1.9853700000000002E-3</c:v>
                </c:pt>
                <c:pt idx="12774" formatCode="0.00E+00">
                  <c:v>1.8638999999999999E-3</c:v>
                </c:pt>
                <c:pt idx="12775" formatCode="0.00E+00">
                  <c:v>1.7534E-3</c:v>
                </c:pt>
                <c:pt idx="12776" formatCode="0.00E+00">
                  <c:v>1.65413E-3</c:v>
                </c:pt>
                <c:pt idx="12777" formatCode="0.00E+00">
                  <c:v>1.56628E-3</c:v>
                </c:pt>
                <c:pt idx="12778" formatCode="0.00E+00">
                  <c:v>1.49007E-3</c:v>
                </c:pt>
                <c:pt idx="12779" formatCode="0.00E+00">
                  <c:v>1.4257E-3</c:v>
                </c:pt>
                <c:pt idx="12780" formatCode="0.00E+00">
                  <c:v>1.3734400000000001E-3</c:v>
                </c:pt>
                <c:pt idx="12781" formatCode="0.00E+00">
                  <c:v>1.33351E-3</c:v>
                </c:pt>
                <c:pt idx="12782" formatCode="0.00E+00">
                  <c:v>1.3061399999999999E-3</c:v>
                </c:pt>
                <c:pt idx="12783" formatCode="0.00E+00">
                  <c:v>1.2915400000000001E-3</c:v>
                </c:pt>
                <c:pt idx="12784" formatCode="0.00E+00">
                  <c:v>1.28987E-3</c:v>
                </c:pt>
                <c:pt idx="12785" formatCode="0.00E+00">
                  <c:v>1.3012399999999999E-3</c:v>
                </c:pt>
                <c:pt idx="12786" formatCode="0.00E+00">
                  <c:v>1.32573E-3</c:v>
                </c:pt>
                <c:pt idx="12787" formatCode="0.00E+00">
                  <c:v>1.36345E-3</c:v>
                </c:pt>
                <c:pt idx="12788" formatCode="0.00E+00">
                  <c:v>1.4145099999999999E-3</c:v>
                </c:pt>
                <c:pt idx="12789" formatCode="0.00E+00">
                  <c:v>1.4789499999999999E-3</c:v>
                </c:pt>
                <c:pt idx="12790" formatCode="0.00E+00">
                  <c:v>1.5567000000000001E-3</c:v>
                </c:pt>
                <c:pt idx="12791" formatCode="0.00E+00">
                  <c:v>1.64766E-3</c:v>
                </c:pt>
                <c:pt idx="12792" formatCode="0.00E+00">
                  <c:v>1.7516700000000001E-3</c:v>
                </c:pt>
                <c:pt idx="12793" formatCode="0.00E+00">
                  <c:v>1.86856E-3</c:v>
                </c:pt>
                <c:pt idx="12794" formatCode="0.00E+00">
                  <c:v>1.9981999999999999E-3</c:v>
                </c:pt>
                <c:pt idx="12795" formatCode="0.00E+00">
                  <c:v>2.1405199999999999E-3</c:v>
                </c:pt>
                <c:pt idx="12796" formatCode="0.00E+00">
                  <c:v>2.2954199999999998E-3</c:v>
                </c:pt>
                <c:pt idx="12797" formatCode="0.00E+00">
                  <c:v>2.4628300000000001E-3</c:v>
                </c:pt>
                <c:pt idx="12798" formatCode="0.00E+00">
                  <c:v>2.6425699999999999E-3</c:v>
                </c:pt>
                <c:pt idx="12799" formatCode="0.00E+00">
                  <c:v>2.8342900000000002E-3</c:v>
                </c:pt>
                <c:pt idx="12800" formatCode="0.00E+00">
                  <c:v>3.0375799999999998E-3</c:v>
                </c:pt>
                <c:pt idx="12801" formatCode="0.00E+00">
                  <c:v>3.2520700000000001E-3</c:v>
                </c:pt>
                <c:pt idx="12802" formatCode="0.00E+00">
                  <c:v>3.47752E-3</c:v>
                </c:pt>
                <c:pt idx="12803" formatCode="0.00E+00">
                  <c:v>3.71369E-3</c:v>
                </c:pt>
                <c:pt idx="12804" formatCode="0.00E+00">
                  <c:v>3.96029E-3</c:v>
                </c:pt>
                <c:pt idx="12805" formatCode="0.00E+00">
                  <c:v>4.2169599999999996E-3</c:v>
                </c:pt>
                <c:pt idx="12806" formatCode="0.00E+00">
                  <c:v>4.4833199999999998E-3</c:v>
                </c:pt>
                <c:pt idx="12807" formatCode="0.00E+00">
                  <c:v>4.7590000000000002E-3</c:v>
                </c:pt>
                <c:pt idx="12808" formatCode="0.00E+00">
                  <c:v>5.0436099999999996E-3</c:v>
                </c:pt>
                <c:pt idx="12809" formatCode="0.00E+00">
                  <c:v>5.3368399999999998E-3</c:v>
                </c:pt>
                <c:pt idx="12810" formatCode="0.00E+00">
                  <c:v>5.6382999999999997E-3</c:v>
                </c:pt>
                <c:pt idx="12811" formatCode="0.00E+00">
                  <c:v>5.9475700000000001E-3</c:v>
                </c:pt>
                <c:pt idx="12812" formatCode="0.00E+00">
                  <c:v>6.2641600000000004E-3</c:v>
                </c:pt>
                <c:pt idx="12813" formatCode="0.00E+00">
                  <c:v>6.5876800000000003E-3</c:v>
                </c:pt>
                <c:pt idx="12814" formatCode="0.00E+00">
                  <c:v>6.9177600000000002E-3</c:v>
                </c:pt>
                <c:pt idx="12815" formatCode="0.00E+00">
                  <c:v>7.254E-3</c:v>
                </c:pt>
                <c:pt idx="12816" formatCode="0.00E+00">
                  <c:v>7.59591E-3</c:v>
                </c:pt>
                <c:pt idx="12817" formatCode="0.00E+00">
                  <c:v>7.9428899999999993E-3</c:v>
                </c:pt>
                <c:pt idx="12818" formatCode="0.00E+00">
                  <c:v>8.2942499999999995E-3</c:v>
                </c:pt>
                <c:pt idx="12819" formatCode="0.00E+00">
                  <c:v>8.6493000000000004E-3</c:v>
                </c:pt>
                <c:pt idx="12820" formatCode="0.00E+00">
                  <c:v>9.0073500000000008E-3</c:v>
                </c:pt>
                <c:pt idx="12821" formatCode="0.00E+00">
                  <c:v>9.3677799999999992E-3</c:v>
                </c:pt>
                <c:pt idx="12822" formatCode="0.00E+00">
                  <c:v>9.7299599999999993E-3</c:v>
                </c:pt>
                <c:pt idx="12823">
                  <c:v>1.0093299999999999E-2</c:v>
                </c:pt>
                <c:pt idx="12824">
                  <c:v>1.0456999999999999E-2</c:v>
                </c:pt>
                <c:pt idx="12825">
                  <c:v>1.08208E-2</c:v>
                </c:pt>
                <c:pt idx="12826">
                  <c:v>1.1183800000000001E-2</c:v>
                </c:pt>
                <c:pt idx="12827">
                  <c:v>1.15455E-2</c:v>
                </c:pt>
                <c:pt idx="12828">
                  <c:v>1.1905000000000001E-2</c:v>
                </c:pt>
                <c:pt idx="12829">
                  <c:v>1.2261899999999999E-2</c:v>
                </c:pt>
                <c:pt idx="12830">
                  <c:v>1.2615400000000001E-2</c:v>
                </c:pt>
                <c:pt idx="12831">
                  <c:v>1.2965000000000001E-2</c:v>
                </c:pt>
                <c:pt idx="12832">
                  <c:v>1.3310300000000001E-2</c:v>
                </c:pt>
                <c:pt idx="12833">
                  <c:v>1.3650799999999999E-2</c:v>
                </c:pt>
                <c:pt idx="12834">
                  <c:v>1.39857E-2</c:v>
                </c:pt>
                <c:pt idx="12835">
                  <c:v>1.43147E-2</c:v>
                </c:pt>
                <c:pt idx="12836">
                  <c:v>1.46369E-2</c:v>
                </c:pt>
                <c:pt idx="12837">
                  <c:v>1.4951600000000001E-2</c:v>
                </c:pt>
                <c:pt idx="12838">
                  <c:v>1.52581E-2</c:v>
                </c:pt>
                <c:pt idx="12839">
                  <c:v>1.5555899999999999E-2</c:v>
                </c:pt>
                <c:pt idx="12840">
                  <c:v>1.58441E-2</c:v>
                </c:pt>
                <c:pt idx="12841">
                  <c:v>1.6122399999999999E-2</c:v>
                </c:pt>
                <c:pt idx="12842">
                  <c:v>1.6389999999999998E-2</c:v>
                </c:pt>
                <c:pt idx="12843">
                  <c:v>1.6646399999999999E-2</c:v>
                </c:pt>
                <c:pt idx="12844">
                  <c:v>1.68909E-2</c:v>
                </c:pt>
                <c:pt idx="12845">
                  <c:v>1.7123099999999999E-2</c:v>
                </c:pt>
                <c:pt idx="12846">
                  <c:v>1.7342400000000001E-2</c:v>
                </c:pt>
                <c:pt idx="12847">
                  <c:v>1.75487E-2</c:v>
                </c:pt>
                <c:pt idx="12848">
                  <c:v>1.7741300000000002E-2</c:v>
                </c:pt>
                <c:pt idx="12849">
                  <c:v>1.79198E-2</c:v>
                </c:pt>
                <c:pt idx="12850">
                  <c:v>1.8083800000000001E-2</c:v>
                </c:pt>
                <c:pt idx="12851">
                  <c:v>1.82329E-2</c:v>
                </c:pt>
                <c:pt idx="12852">
                  <c:v>1.8366899999999999E-2</c:v>
                </c:pt>
                <c:pt idx="12853">
                  <c:v>1.84853E-2</c:v>
                </c:pt>
                <c:pt idx="12854">
                  <c:v>1.8587900000000001E-2</c:v>
                </c:pt>
                <c:pt idx="12855">
                  <c:v>1.8674400000000001E-2</c:v>
                </c:pt>
                <c:pt idx="12856">
                  <c:v>1.8744500000000001E-2</c:v>
                </c:pt>
                <c:pt idx="12857">
                  <c:v>1.87978E-2</c:v>
                </c:pt>
                <c:pt idx="12858">
                  <c:v>1.8834199999999999E-2</c:v>
                </c:pt>
                <c:pt idx="12859">
                  <c:v>1.8853399999999999E-2</c:v>
                </c:pt>
                <c:pt idx="12860">
                  <c:v>1.88551E-2</c:v>
                </c:pt>
                <c:pt idx="12861">
                  <c:v>1.8839700000000001E-2</c:v>
                </c:pt>
                <c:pt idx="12862">
                  <c:v>1.88071E-2</c:v>
                </c:pt>
                <c:pt idx="12863">
                  <c:v>1.87574E-2</c:v>
                </c:pt>
                <c:pt idx="12864">
                  <c:v>1.8690499999999999E-2</c:v>
                </c:pt>
                <c:pt idx="12865">
                  <c:v>1.8606299999999999E-2</c:v>
                </c:pt>
                <c:pt idx="12866">
                  <c:v>1.8504900000000001E-2</c:v>
                </c:pt>
                <c:pt idx="12867">
                  <c:v>1.8386599999999999E-2</c:v>
                </c:pt>
                <c:pt idx="12868">
                  <c:v>1.8251300000000002E-2</c:v>
                </c:pt>
                <c:pt idx="12869">
                  <c:v>1.8099299999999999E-2</c:v>
                </c:pt>
                <c:pt idx="12870">
                  <c:v>1.7930700000000001E-2</c:v>
                </c:pt>
                <c:pt idx="12871">
                  <c:v>1.7745899999999998E-2</c:v>
                </c:pt>
                <c:pt idx="12872">
                  <c:v>1.7544799999999999E-2</c:v>
                </c:pt>
                <c:pt idx="12873">
                  <c:v>1.7327800000000001E-2</c:v>
                </c:pt>
                <c:pt idx="12874">
                  <c:v>1.7095300000000001E-2</c:v>
                </c:pt>
                <c:pt idx="12875">
                  <c:v>1.68477E-2</c:v>
                </c:pt>
                <c:pt idx="12876">
                  <c:v>1.65855E-2</c:v>
                </c:pt>
                <c:pt idx="12877">
                  <c:v>1.6309299999999999E-2</c:v>
                </c:pt>
                <c:pt idx="12878">
                  <c:v>1.6019200000000001E-2</c:v>
                </c:pt>
                <c:pt idx="12879">
                  <c:v>1.5715699999999999E-2</c:v>
                </c:pt>
                <c:pt idx="12880">
                  <c:v>1.53989E-2</c:v>
                </c:pt>
                <c:pt idx="12881">
                  <c:v>1.5069300000000001E-2</c:v>
                </c:pt>
                <c:pt idx="12882">
                  <c:v>1.47273E-2</c:v>
                </c:pt>
                <c:pt idx="12883">
                  <c:v>1.4373500000000001E-2</c:v>
                </c:pt>
                <c:pt idx="12884">
                  <c:v>1.40086E-2</c:v>
                </c:pt>
                <c:pt idx="12885">
                  <c:v>1.36335E-2</c:v>
                </c:pt>
                <c:pt idx="12886">
                  <c:v>1.32485E-2</c:v>
                </c:pt>
                <c:pt idx="12887">
                  <c:v>1.28541E-2</c:v>
                </c:pt>
                <c:pt idx="12888">
                  <c:v>1.24507E-2</c:v>
                </c:pt>
                <c:pt idx="12889">
                  <c:v>1.20389E-2</c:v>
                </c:pt>
                <c:pt idx="12890">
                  <c:v>1.16197E-2</c:v>
                </c:pt>
                <c:pt idx="12891">
                  <c:v>1.11938E-2</c:v>
                </c:pt>
                <c:pt idx="12892">
                  <c:v>1.07621E-2</c:v>
                </c:pt>
                <c:pt idx="12893">
                  <c:v>1.0325300000000001E-2</c:v>
                </c:pt>
                <c:pt idx="12894" formatCode="0.00E+00">
                  <c:v>9.8843100000000003E-3</c:v>
                </c:pt>
                <c:pt idx="12895" formatCode="0.00E+00">
                  <c:v>9.4398599999999996E-3</c:v>
                </c:pt>
                <c:pt idx="12896" formatCode="0.00E+00">
                  <c:v>8.9925999999999999E-3</c:v>
                </c:pt>
                <c:pt idx="12897" formatCode="0.00E+00">
                  <c:v>8.5432700000000004E-3</c:v>
                </c:pt>
                <c:pt idx="12898" formatCode="0.00E+00">
                  <c:v>8.0927700000000009E-3</c:v>
                </c:pt>
                <c:pt idx="12899" formatCode="0.00E+00">
                  <c:v>7.6420699999999999E-3</c:v>
                </c:pt>
                <c:pt idx="12900" formatCode="0.00E+00">
                  <c:v>7.1924099999999998E-3</c:v>
                </c:pt>
                <c:pt idx="12901" formatCode="0.00E+00">
                  <c:v>6.74502E-3</c:v>
                </c:pt>
                <c:pt idx="12902" formatCode="0.00E+00">
                  <c:v>6.3006199999999998E-3</c:v>
                </c:pt>
                <c:pt idx="12903" formatCode="0.00E+00">
                  <c:v>5.8593899999999999E-3</c:v>
                </c:pt>
                <c:pt idx="12904" formatCode="0.00E+00">
                  <c:v>5.42167E-3</c:v>
                </c:pt>
                <c:pt idx="12905" formatCode="0.00E+00">
                  <c:v>4.9880799999999998E-3</c:v>
                </c:pt>
                <c:pt idx="12906" formatCode="0.00E+00">
                  <c:v>4.5592300000000001E-3</c:v>
                </c:pt>
                <c:pt idx="12907" formatCode="0.00E+00">
                  <c:v>4.1355699999999999E-3</c:v>
                </c:pt>
                <c:pt idx="12908" formatCode="0.00E+00">
                  <c:v>3.7176900000000001E-3</c:v>
                </c:pt>
                <c:pt idx="12909" formatCode="0.00E+00">
                  <c:v>3.3062600000000001E-3</c:v>
                </c:pt>
                <c:pt idx="12910" formatCode="0.00E+00">
                  <c:v>2.9018999999999998E-3</c:v>
                </c:pt>
                <c:pt idx="12911" formatCode="0.00E+00">
                  <c:v>2.5051499999999998E-3</c:v>
                </c:pt>
                <c:pt idx="12912" formatCode="0.00E+00">
                  <c:v>2.1165799999999999E-3</c:v>
                </c:pt>
                <c:pt idx="12913" formatCode="0.00E+00">
                  <c:v>1.7367699999999999E-3</c:v>
                </c:pt>
                <c:pt idx="12914" formatCode="0.00E+00">
                  <c:v>1.3662100000000001E-3</c:v>
                </c:pt>
                <c:pt idx="12915" formatCode="0.00E+00">
                  <c:v>1.00523E-3</c:v>
                </c:pt>
                <c:pt idx="12916" formatCode="0.00E+00">
                  <c:v>6.5417800000000005E-4</c:v>
                </c:pt>
                <c:pt idx="12917" formatCode="0.00E+00">
                  <c:v>3.1355E-4</c:v>
                </c:pt>
                <c:pt idx="12918" formatCode="0.00E+00">
                  <c:v>-1.6038199999999998E-5</c:v>
                </c:pt>
                <c:pt idx="12919" formatCode="0.00E+00">
                  <c:v>-3.34018E-4</c:v>
                </c:pt>
                <c:pt idx="12920" formatCode="0.00E+00">
                  <c:v>-6.3994699999999998E-4</c:v>
                </c:pt>
                <c:pt idx="12921" formatCode="0.00E+00">
                  <c:v>-9.3339099999999999E-4</c:v>
                </c:pt>
                <c:pt idx="12922" formatCode="0.00E+00">
                  <c:v>-1.21385E-3</c:v>
                </c:pt>
                <c:pt idx="12923" formatCode="0.00E+00">
                  <c:v>-1.4809000000000001E-3</c:v>
                </c:pt>
                <c:pt idx="12924" formatCode="0.00E+00">
                  <c:v>-1.73424E-3</c:v>
                </c:pt>
                <c:pt idx="12925" formatCode="0.00E+00">
                  <c:v>-1.97371E-3</c:v>
                </c:pt>
                <c:pt idx="12926" formatCode="0.00E+00">
                  <c:v>-2.19907E-3</c:v>
                </c:pt>
                <c:pt idx="12927" formatCode="0.00E+00">
                  <c:v>-2.4100900000000001E-3</c:v>
                </c:pt>
                <c:pt idx="12928" formatCode="0.00E+00">
                  <c:v>-2.6065699999999999E-3</c:v>
                </c:pt>
                <c:pt idx="12929" formatCode="0.00E+00">
                  <c:v>-2.78838E-3</c:v>
                </c:pt>
                <c:pt idx="12930" formatCode="0.00E+00">
                  <c:v>-2.9554500000000001E-3</c:v>
                </c:pt>
                <c:pt idx="12931" formatCode="0.00E+00">
                  <c:v>-3.1077499999999998E-3</c:v>
                </c:pt>
                <c:pt idx="12932" formatCode="0.00E+00">
                  <c:v>-3.2451899999999998E-3</c:v>
                </c:pt>
                <c:pt idx="12933" formatCode="0.00E+00">
                  <c:v>-3.3676999999999999E-3</c:v>
                </c:pt>
                <c:pt idx="12934" formatCode="0.00E+00">
                  <c:v>-3.47526E-3</c:v>
                </c:pt>
                <c:pt idx="12935" formatCode="0.00E+00">
                  <c:v>-3.5679100000000001E-3</c:v>
                </c:pt>
                <c:pt idx="12936" formatCode="0.00E+00">
                  <c:v>-3.6457600000000001E-3</c:v>
                </c:pt>
                <c:pt idx="12937" formatCode="0.00E+00">
                  <c:v>-3.7089499999999999E-3</c:v>
                </c:pt>
                <c:pt idx="12938" formatCode="0.00E+00">
                  <c:v>-3.7575299999999998E-3</c:v>
                </c:pt>
                <c:pt idx="12939" formatCode="0.00E+00">
                  <c:v>-3.7915900000000001E-3</c:v>
                </c:pt>
                <c:pt idx="12940" formatCode="0.00E+00">
                  <c:v>-3.8112900000000002E-3</c:v>
                </c:pt>
                <c:pt idx="12941" formatCode="0.00E+00">
                  <c:v>-3.8168299999999998E-3</c:v>
                </c:pt>
                <c:pt idx="12942" formatCode="0.00E+00">
                  <c:v>-3.8083000000000001E-3</c:v>
                </c:pt>
                <c:pt idx="12943" formatCode="0.00E+00">
                  <c:v>-3.7858100000000001E-3</c:v>
                </c:pt>
                <c:pt idx="12944" formatCode="0.00E+00">
                  <c:v>-3.74954E-3</c:v>
                </c:pt>
                <c:pt idx="12945" formatCode="0.00E+00">
                  <c:v>-3.6997699999999998E-3</c:v>
                </c:pt>
                <c:pt idx="12946" formatCode="0.00E+00">
                  <c:v>-3.6368799999999999E-3</c:v>
                </c:pt>
                <c:pt idx="12947" formatCode="0.00E+00">
                  <c:v>-3.5612999999999999E-3</c:v>
                </c:pt>
                <c:pt idx="12948" formatCode="0.00E+00">
                  <c:v>-3.47329E-3</c:v>
                </c:pt>
                <c:pt idx="12949" formatCode="0.00E+00">
                  <c:v>-3.3730000000000001E-3</c:v>
                </c:pt>
                <c:pt idx="12950" formatCode="0.00E+00">
                  <c:v>-3.26064E-3</c:v>
                </c:pt>
                <c:pt idx="12951" formatCode="0.00E+00">
                  <c:v>-3.13656E-3</c:v>
                </c:pt>
                <c:pt idx="12952" formatCode="0.00E+00">
                  <c:v>-3.0010900000000001E-3</c:v>
                </c:pt>
                <c:pt idx="12953" formatCode="0.00E+00">
                  <c:v>-2.8546000000000001E-3</c:v>
                </c:pt>
                <c:pt idx="12954" formatCode="0.00E+00">
                  <c:v>-2.69746E-3</c:v>
                </c:pt>
                <c:pt idx="12955" formatCode="0.00E+00">
                  <c:v>-2.5301099999999999E-3</c:v>
                </c:pt>
                <c:pt idx="12956" formatCode="0.00E+00">
                  <c:v>-2.3529900000000001E-3</c:v>
                </c:pt>
                <c:pt idx="12957" formatCode="0.00E+00">
                  <c:v>-2.16651E-3</c:v>
                </c:pt>
                <c:pt idx="12958" formatCode="0.00E+00">
                  <c:v>-1.97109E-3</c:v>
                </c:pt>
                <c:pt idx="12959" formatCode="0.00E+00">
                  <c:v>-1.76727E-3</c:v>
                </c:pt>
                <c:pt idx="12960" formatCode="0.00E+00">
                  <c:v>-1.55561E-3</c:v>
                </c:pt>
                <c:pt idx="12961" formatCode="0.00E+00">
                  <c:v>-1.33658E-3</c:v>
                </c:pt>
                <c:pt idx="12962" formatCode="0.00E+00">
                  <c:v>-1.1105100000000001E-3</c:v>
                </c:pt>
                <c:pt idx="12963" formatCode="0.00E+00">
                  <c:v>-8.7777199999999997E-4</c:v>
                </c:pt>
                <c:pt idx="12964" formatCode="0.00E+00">
                  <c:v>-6.3881500000000004E-4</c:v>
                </c:pt>
                <c:pt idx="12965" formatCode="0.00E+00">
                  <c:v>-3.9410900000000002E-4</c:v>
                </c:pt>
                <c:pt idx="12966" formatCode="0.00E+00">
                  <c:v>-1.44151E-4</c:v>
                </c:pt>
                <c:pt idx="12967" formatCode="0.00E+00">
                  <c:v>1.1047100000000001E-4</c:v>
                </c:pt>
                <c:pt idx="12968" formatCode="0.00E+00">
                  <c:v>3.6913099999999997E-4</c:v>
                </c:pt>
                <c:pt idx="12969" formatCode="0.00E+00">
                  <c:v>6.3130800000000002E-4</c:v>
                </c:pt>
                <c:pt idx="12970" formatCode="0.00E+00">
                  <c:v>8.9657699999999996E-4</c:v>
                </c:pt>
                <c:pt idx="12971" formatCode="0.00E+00">
                  <c:v>1.1645900000000001E-3</c:v>
                </c:pt>
                <c:pt idx="12972" formatCode="0.00E+00">
                  <c:v>1.4350299999999999E-3</c:v>
                </c:pt>
                <c:pt idx="12973" formatCode="0.00E+00">
                  <c:v>1.7075E-3</c:v>
                </c:pt>
                <c:pt idx="12974" formatCode="0.00E+00">
                  <c:v>1.9813000000000001E-3</c:v>
                </c:pt>
                <c:pt idx="12975" formatCode="0.00E+00">
                  <c:v>2.25566E-3</c:v>
                </c:pt>
                <c:pt idx="12976" formatCode="0.00E+00">
                  <c:v>2.5300399999999999E-3</c:v>
                </c:pt>
                <c:pt idx="12977" formatCode="0.00E+00">
                  <c:v>2.8041199999999998E-3</c:v>
                </c:pt>
                <c:pt idx="12978" formatCode="0.00E+00">
                  <c:v>3.07756E-3</c:v>
                </c:pt>
                <c:pt idx="12979" formatCode="0.00E+00">
                  <c:v>3.3498899999999999E-3</c:v>
                </c:pt>
                <c:pt idx="12980" formatCode="0.00E+00">
                  <c:v>3.6207000000000001E-3</c:v>
                </c:pt>
                <c:pt idx="12981" formatCode="0.00E+00">
                  <c:v>3.8896899999999999E-3</c:v>
                </c:pt>
                <c:pt idx="12982" formatCode="0.00E+00">
                  <c:v>4.15644E-3</c:v>
                </c:pt>
                <c:pt idx="12983" formatCode="0.00E+00">
                  <c:v>4.4204099999999996E-3</c:v>
                </c:pt>
                <c:pt idx="12984" formatCode="0.00E+00">
                  <c:v>4.6810000000000003E-3</c:v>
                </c:pt>
                <c:pt idx="12985" formatCode="0.00E+00">
                  <c:v>4.9376999999999997E-3</c:v>
                </c:pt>
                <c:pt idx="12986" formatCode="0.00E+00">
                  <c:v>5.1902700000000003E-3</c:v>
                </c:pt>
                <c:pt idx="12987" formatCode="0.00E+00">
                  <c:v>5.4386699999999996E-3</c:v>
                </c:pt>
                <c:pt idx="12988" formatCode="0.00E+00">
                  <c:v>5.6830300000000004E-3</c:v>
                </c:pt>
                <c:pt idx="12989" formatCode="0.00E+00">
                  <c:v>5.9232199999999999E-3</c:v>
                </c:pt>
                <c:pt idx="12990" formatCode="0.00E+00">
                  <c:v>6.1583100000000002E-3</c:v>
                </c:pt>
                <c:pt idx="12991" formatCode="0.00E+00">
                  <c:v>6.3872399999999998E-3</c:v>
                </c:pt>
                <c:pt idx="12992" formatCode="0.00E+00">
                  <c:v>6.6096000000000002E-3</c:v>
                </c:pt>
                <c:pt idx="12993" formatCode="0.00E+00">
                  <c:v>6.82521E-3</c:v>
                </c:pt>
                <c:pt idx="12994" formatCode="0.00E+00">
                  <c:v>7.0336599999999997E-3</c:v>
                </c:pt>
                <c:pt idx="12995" formatCode="0.00E+00">
                  <c:v>7.23444E-3</c:v>
                </c:pt>
                <c:pt idx="12996" formatCode="0.00E+00">
                  <c:v>7.42722E-3</c:v>
                </c:pt>
                <c:pt idx="12997" formatCode="0.00E+00">
                  <c:v>7.6117499999999996E-3</c:v>
                </c:pt>
                <c:pt idx="12998" formatCode="0.00E+00">
                  <c:v>7.7877199999999997E-3</c:v>
                </c:pt>
                <c:pt idx="12999" formatCode="0.00E+00">
                  <c:v>7.9547000000000003E-3</c:v>
                </c:pt>
                <c:pt idx="13000" formatCode="0.00E+00">
                  <c:v>8.1123199999999993E-3</c:v>
                </c:pt>
                <c:pt idx="13001" formatCode="0.00E+00">
                  <c:v>8.2601900000000006E-3</c:v>
                </c:pt>
                <c:pt idx="13002" formatCode="0.00E+00">
                  <c:v>8.3978899999999999E-3</c:v>
                </c:pt>
                <c:pt idx="13003" formatCode="0.00E+00">
                  <c:v>8.5251300000000006E-3</c:v>
                </c:pt>
                <c:pt idx="13004" formatCode="0.00E+00">
                  <c:v>8.6417999999999998E-3</c:v>
                </c:pt>
                <c:pt idx="13005" formatCode="0.00E+00">
                  <c:v>8.7479600000000008E-3</c:v>
                </c:pt>
                <c:pt idx="13006" formatCode="0.00E+00">
                  <c:v>8.8437399999999992E-3</c:v>
                </c:pt>
                <c:pt idx="13007" formatCode="0.00E+00">
                  <c:v>8.9291500000000003E-3</c:v>
                </c:pt>
                <c:pt idx="13008" formatCode="0.00E+00">
                  <c:v>9.0039899999999999E-3</c:v>
                </c:pt>
                <c:pt idx="13009" formatCode="0.00E+00">
                  <c:v>9.0680299999999995E-3</c:v>
                </c:pt>
                <c:pt idx="13010" formatCode="0.00E+00">
                  <c:v>9.1211599999999997E-3</c:v>
                </c:pt>
                <c:pt idx="13011" formatCode="0.00E+00">
                  <c:v>9.1632899999999993E-3</c:v>
                </c:pt>
                <c:pt idx="13012" formatCode="0.00E+00">
                  <c:v>9.1942299999999994E-3</c:v>
                </c:pt>
                <c:pt idx="13013" formatCode="0.00E+00">
                  <c:v>9.2136500000000003E-3</c:v>
                </c:pt>
                <c:pt idx="13014" formatCode="0.00E+00">
                  <c:v>9.2213599999999996E-3</c:v>
                </c:pt>
                <c:pt idx="13015" formatCode="0.00E+00">
                  <c:v>9.2172899999999995E-3</c:v>
                </c:pt>
                <c:pt idx="13016" formatCode="0.00E+00">
                  <c:v>9.2014599999999998E-3</c:v>
                </c:pt>
                <c:pt idx="13017" formatCode="0.00E+00">
                  <c:v>9.1737999999999993E-3</c:v>
                </c:pt>
                <c:pt idx="13018" formatCode="0.00E+00">
                  <c:v>9.1340699999999993E-3</c:v>
                </c:pt>
                <c:pt idx="13019" formatCode="0.00E+00">
                  <c:v>9.0821300000000008E-3</c:v>
                </c:pt>
                <c:pt idx="13020" formatCode="0.00E+00">
                  <c:v>9.0181199999999993E-3</c:v>
                </c:pt>
                <c:pt idx="13021" formatCode="0.00E+00">
                  <c:v>8.9421399999999995E-3</c:v>
                </c:pt>
                <c:pt idx="13022" formatCode="0.00E+00">
                  <c:v>8.8540300000000006E-3</c:v>
                </c:pt>
                <c:pt idx="13023" formatCode="0.00E+00">
                  <c:v>8.7536300000000001E-3</c:v>
                </c:pt>
                <c:pt idx="13024" formatCode="0.00E+00">
                  <c:v>8.6410800000000006E-3</c:v>
                </c:pt>
                <c:pt idx="13025" formatCode="0.00E+00">
                  <c:v>8.5165399999999995E-3</c:v>
                </c:pt>
                <c:pt idx="13026" formatCode="0.00E+00">
                  <c:v>8.3799700000000005E-3</c:v>
                </c:pt>
                <c:pt idx="13027" formatCode="0.00E+00">
                  <c:v>8.2315400000000007E-3</c:v>
                </c:pt>
                <c:pt idx="13028" formatCode="0.00E+00">
                  <c:v>8.0720500000000008E-3</c:v>
                </c:pt>
                <c:pt idx="13029" formatCode="0.00E+00">
                  <c:v>7.9020800000000006E-3</c:v>
                </c:pt>
                <c:pt idx="13030" formatCode="0.00E+00">
                  <c:v>7.7214099999999997E-3</c:v>
                </c:pt>
                <c:pt idx="13031" formatCode="0.00E+00">
                  <c:v>7.5297999999999997E-3</c:v>
                </c:pt>
                <c:pt idx="13032" formatCode="0.00E+00">
                  <c:v>7.3274899999999999E-3</c:v>
                </c:pt>
                <c:pt idx="13033" formatCode="0.00E+00">
                  <c:v>7.1147199999999997E-3</c:v>
                </c:pt>
                <c:pt idx="13034" formatCode="0.00E+00">
                  <c:v>6.8918800000000004E-3</c:v>
                </c:pt>
                <c:pt idx="13035" formatCode="0.00E+00">
                  <c:v>6.6597599999999998E-3</c:v>
                </c:pt>
                <c:pt idx="13036" formatCode="0.00E+00">
                  <c:v>6.4190499999999999E-3</c:v>
                </c:pt>
                <c:pt idx="13037" formatCode="0.00E+00">
                  <c:v>6.17003E-3</c:v>
                </c:pt>
                <c:pt idx="13038" formatCode="0.00E+00">
                  <c:v>5.9126200000000004E-3</c:v>
                </c:pt>
                <c:pt idx="13039" formatCode="0.00E+00">
                  <c:v>5.6467000000000002E-3</c:v>
                </c:pt>
                <c:pt idx="13040" formatCode="0.00E+00">
                  <c:v>5.3727000000000002E-3</c:v>
                </c:pt>
                <c:pt idx="13041" formatCode="0.00E+00">
                  <c:v>5.0912600000000002E-3</c:v>
                </c:pt>
                <c:pt idx="13042" formatCode="0.00E+00">
                  <c:v>4.8026800000000001E-3</c:v>
                </c:pt>
                <c:pt idx="13043" formatCode="0.00E+00">
                  <c:v>4.5072999999999997E-3</c:v>
                </c:pt>
                <c:pt idx="13044" formatCode="0.00E+00">
                  <c:v>4.2055399999999998E-3</c:v>
                </c:pt>
                <c:pt idx="13045" formatCode="0.00E+00">
                  <c:v>3.8976900000000001E-3</c:v>
                </c:pt>
                <c:pt idx="13046" formatCode="0.00E+00">
                  <c:v>3.58421E-3</c:v>
                </c:pt>
                <c:pt idx="13047" formatCode="0.00E+00">
                  <c:v>3.2655900000000001E-3</c:v>
                </c:pt>
                <c:pt idx="13048" formatCode="0.00E+00">
                  <c:v>2.9418600000000001E-3</c:v>
                </c:pt>
                <c:pt idx="13049" formatCode="0.00E+00">
                  <c:v>2.6134299999999999E-3</c:v>
                </c:pt>
                <c:pt idx="13050" formatCode="0.00E+00">
                  <c:v>2.2817900000000001E-3</c:v>
                </c:pt>
                <c:pt idx="13051" formatCode="0.00E+00">
                  <c:v>1.9479499999999999E-3</c:v>
                </c:pt>
                <c:pt idx="13052" formatCode="0.00E+00">
                  <c:v>1.6108299999999999E-3</c:v>
                </c:pt>
                <c:pt idx="13053" formatCode="0.00E+00">
                  <c:v>1.26767E-3</c:v>
                </c:pt>
                <c:pt idx="13054" formatCode="0.00E+00">
                  <c:v>9.1734599999999998E-4</c:v>
                </c:pt>
                <c:pt idx="13055" formatCode="0.00E+00">
                  <c:v>5.6287999999999998E-4</c:v>
                </c:pt>
                <c:pt idx="13056" formatCode="0.00E+00">
                  <c:v>2.08846E-4</c:v>
                </c:pt>
                <c:pt idx="13057" formatCode="0.00E+00">
                  <c:v>-1.4229999999999999E-4</c:v>
                </c:pt>
                <c:pt idx="13058" formatCode="0.00E+00">
                  <c:v>-4.9020699999999999E-4</c:v>
                </c:pt>
                <c:pt idx="13059" formatCode="0.00E+00">
                  <c:v>-8.34751E-4</c:v>
                </c:pt>
                <c:pt idx="13060" formatCode="0.00E+00">
                  <c:v>-1.1752100000000001E-3</c:v>
                </c:pt>
                <c:pt idx="13061" formatCode="0.00E+00">
                  <c:v>-1.5109699999999999E-3</c:v>
                </c:pt>
                <c:pt idx="13062" formatCode="0.00E+00">
                  <c:v>-1.8420999999999999E-3</c:v>
                </c:pt>
                <c:pt idx="13063" formatCode="0.00E+00">
                  <c:v>-2.1686399999999999E-3</c:v>
                </c:pt>
                <c:pt idx="13064" formatCode="0.00E+00">
                  <c:v>-2.4902100000000001E-3</c:v>
                </c:pt>
                <c:pt idx="13065" formatCode="0.00E+00">
                  <c:v>-2.80664E-3</c:v>
                </c:pt>
                <c:pt idx="13066" formatCode="0.00E+00">
                  <c:v>-3.1183199999999999E-3</c:v>
                </c:pt>
                <c:pt idx="13067" formatCode="0.00E+00">
                  <c:v>-3.4260699999999998E-3</c:v>
                </c:pt>
                <c:pt idx="13068" formatCode="0.00E+00">
                  <c:v>-3.7305699999999999E-3</c:v>
                </c:pt>
                <c:pt idx="13069" formatCode="0.00E+00">
                  <c:v>-4.0319800000000001E-3</c:v>
                </c:pt>
                <c:pt idx="13070" formatCode="0.00E+00">
                  <c:v>-4.3301499999999996E-3</c:v>
                </c:pt>
                <c:pt idx="13071" formatCode="0.00E+00">
                  <c:v>-4.6252400000000001E-3</c:v>
                </c:pt>
                <c:pt idx="13072" formatCode="0.00E+00">
                  <c:v>-4.9174300000000004E-3</c:v>
                </c:pt>
                <c:pt idx="13073" formatCode="0.00E+00">
                  <c:v>-5.2062300000000001E-3</c:v>
                </c:pt>
                <c:pt idx="13074" formatCode="0.00E+00">
                  <c:v>-5.4899399999999996E-3</c:v>
                </c:pt>
                <c:pt idx="13075" formatCode="0.00E+00">
                  <c:v>-5.7660400000000001E-3</c:v>
                </c:pt>
                <c:pt idx="13076" formatCode="0.00E+00">
                  <c:v>-6.0330599999999998E-3</c:v>
                </c:pt>
                <c:pt idx="13077" formatCode="0.00E+00">
                  <c:v>-6.2921899999999996E-3</c:v>
                </c:pt>
                <c:pt idx="13078" formatCode="0.00E+00">
                  <c:v>-6.5463199999999996E-3</c:v>
                </c:pt>
                <c:pt idx="13079" formatCode="0.00E+00">
                  <c:v>-6.79775E-3</c:v>
                </c:pt>
                <c:pt idx="13080" formatCode="0.00E+00">
                  <c:v>-7.0469599999999997E-3</c:v>
                </c:pt>
                <c:pt idx="13081" formatCode="0.00E+00">
                  <c:v>-7.29329E-3</c:v>
                </c:pt>
                <c:pt idx="13082" formatCode="0.00E+00">
                  <c:v>-7.5355500000000002E-3</c:v>
                </c:pt>
                <c:pt idx="13083" formatCode="0.00E+00">
                  <c:v>-7.7713499999999998E-3</c:v>
                </c:pt>
                <c:pt idx="13084" formatCode="0.00E+00">
                  <c:v>-7.9969499999999992E-3</c:v>
                </c:pt>
                <c:pt idx="13085" formatCode="0.00E+00">
                  <c:v>-8.2093800000000005E-3</c:v>
                </c:pt>
                <c:pt idx="13086" formatCode="0.00E+00">
                  <c:v>-8.4092799999999999E-3</c:v>
                </c:pt>
                <c:pt idx="13087" formatCode="0.00E+00">
                  <c:v>-8.6001399999999992E-3</c:v>
                </c:pt>
                <c:pt idx="13088" formatCode="0.00E+00">
                  <c:v>-8.78374E-3</c:v>
                </c:pt>
                <c:pt idx="13089" formatCode="0.00E+00">
                  <c:v>-8.9584499999999997E-3</c:v>
                </c:pt>
                <c:pt idx="13090" formatCode="0.00E+00">
                  <c:v>-9.12256E-3</c:v>
                </c:pt>
                <c:pt idx="13091" formatCode="0.00E+00">
                  <c:v>-9.2769600000000008E-3</c:v>
                </c:pt>
                <c:pt idx="13092" formatCode="0.00E+00">
                  <c:v>-9.4237000000000001E-3</c:v>
                </c:pt>
                <c:pt idx="13093" formatCode="0.00E+00">
                  <c:v>-9.5633999999999997E-3</c:v>
                </c:pt>
                <c:pt idx="13094" formatCode="0.00E+00">
                  <c:v>-9.6945599999999996E-3</c:v>
                </c:pt>
                <c:pt idx="13095" formatCode="0.00E+00">
                  <c:v>-9.8154899999999996E-3</c:v>
                </c:pt>
                <c:pt idx="13096" formatCode="0.00E+00">
                  <c:v>-9.9257500000000005E-3</c:v>
                </c:pt>
                <c:pt idx="13097">
                  <c:v>-1.00254E-2</c:v>
                </c:pt>
                <c:pt idx="13098">
                  <c:v>-1.0114100000000001E-2</c:v>
                </c:pt>
                <c:pt idx="13099">
                  <c:v>-1.0191E-2</c:v>
                </c:pt>
                <c:pt idx="13100">
                  <c:v>-1.0255800000000001E-2</c:v>
                </c:pt>
                <c:pt idx="13101">
                  <c:v>-1.03096E-2</c:v>
                </c:pt>
                <c:pt idx="13102">
                  <c:v>-1.03553E-2</c:v>
                </c:pt>
                <c:pt idx="13103">
                  <c:v>-1.03958E-2</c:v>
                </c:pt>
                <c:pt idx="13104">
                  <c:v>-1.04317E-2</c:v>
                </c:pt>
                <c:pt idx="13105">
                  <c:v>-1.04615E-2</c:v>
                </c:pt>
                <c:pt idx="13106">
                  <c:v>-1.04843E-2</c:v>
                </c:pt>
                <c:pt idx="13107">
                  <c:v>-1.0501099999999999E-2</c:v>
                </c:pt>
                <c:pt idx="13108">
                  <c:v>-1.0514000000000001E-2</c:v>
                </c:pt>
                <c:pt idx="13109">
                  <c:v>-1.0525400000000001E-2</c:v>
                </c:pt>
                <c:pt idx="13110">
                  <c:v>-1.05358E-2</c:v>
                </c:pt>
                <c:pt idx="13111">
                  <c:v>-1.05448E-2</c:v>
                </c:pt>
                <c:pt idx="13112">
                  <c:v>-1.0554600000000001E-2</c:v>
                </c:pt>
                <c:pt idx="13113">
                  <c:v>-1.0568900000000001E-2</c:v>
                </c:pt>
                <c:pt idx="13114">
                  <c:v>-1.0590499999999999E-2</c:v>
                </c:pt>
                <c:pt idx="13115">
                  <c:v>-1.0622400000000001E-2</c:v>
                </c:pt>
                <c:pt idx="13116">
                  <c:v>-1.0668E-2</c:v>
                </c:pt>
                <c:pt idx="13117">
                  <c:v>-1.07286E-2</c:v>
                </c:pt>
                <c:pt idx="13118">
                  <c:v>-1.08022E-2</c:v>
                </c:pt>
                <c:pt idx="13119">
                  <c:v>-1.08865E-2</c:v>
                </c:pt>
                <c:pt idx="13120">
                  <c:v>-1.09827E-2</c:v>
                </c:pt>
                <c:pt idx="13121">
                  <c:v>-1.10936E-2</c:v>
                </c:pt>
                <c:pt idx="13122">
                  <c:v>-1.1219099999999999E-2</c:v>
                </c:pt>
                <c:pt idx="13123">
                  <c:v>-1.13568E-2</c:v>
                </c:pt>
                <c:pt idx="13124">
                  <c:v>-1.15052E-2</c:v>
                </c:pt>
                <c:pt idx="13125">
                  <c:v>-1.1665500000000001E-2</c:v>
                </c:pt>
                <c:pt idx="13126">
                  <c:v>-1.1840099999999999E-2</c:v>
                </c:pt>
                <c:pt idx="13127">
                  <c:v>-1.20305E-2</c:v>
                </c:pt>
                <c:pt idx="13128">
                  <c:v>-1.2237100000000001E-2</c:v>
                </c:pt>
                <c:pt idx="13129">
                  <c:v>-1.24607E-2</c:v>
                </c:pt>
                <c:pt idx="13130">
                  <c:v>-1.2702700000000001E-2</c:v>
                </c:pt>
                <c:pt idx="13131">
                  <c:v>-1.2964399999999999E-2</c:v>
                </c:pt>
                <c:pt idx="13132">
                  <c:v>-1.3244300000000001E-2</c:v>
                </c:pt>
                <c:pt idx="13133">
                  <c:v>-1.3540699999999999E-2</c:v>
                </c:pt>
                <c:pt idx="13134">
                  <c:v>-1.3853799999999999E-2</c:v>
                </c:pt>
                <c:pt idx="13135">
                  <c:v>-1.41855E-2</c:v>
                </c:pt>
                <c:pt idx="13136">
                  <c:v>-1.4535899999999999E-2</c:v>
                </c:pt>
                <c:pt idx="13137">
                  <c:v>-1.49023E-2</c:v>
                </c:pt>
                <c:pt idx="13138">
                  <c:v>-1.5281899999999999E-2</c:v>
                </c:pt>
                <c:pt idx="13139">
                  <c:v>-1.5677099999999999E-2</c:v>
                </c:pt>
                <c:pt idx="13140">
                  <c:v>-1.6093199999999998E-2</c:v>
                </c:pt>
                <c:pt idx="13141">
                  <c:v>-1.6534799999999999E-2</c:v>
                </c:pt>
                <c:pt idx="13142">
                  <c:v>-1.7001800000000001E-2</c:v>
                </c:pt>
                <c:pt idx="13143">
                  <c:v>-1.74904E-2</c:v>
                </c:pt>
                <c:pt idx="13144">
                  <c:v>-1.7999600000000001E-2</c:v>
                </c:pt>
                <c:pt idx="13145">
                  <c:v>-1.8532E-2</c:v>
                </c:pt>
                <c:pt idx="13146">
                  <c:v>-1.9088999999999998E-2</c:v>
                </c:pt>
                <c:pt idx="13147">
                  <c:v>-1.9668100000000001E-2</c:v>
                </c:pt>
                <c:pt idx="13148">
                  <c:v>-2.02659E-2</c:v>
                </c:pt>
                <c:pt idx="13149">
                  <c:v>-2.0881299999999998E-2</c:v>
                </c:pt>
                <c:pt idx="13150">
                  <c:v>-2.1514100000000001E-2</c:v>
                </c:pt>
                <c:pt idx="13151">
                  <c:v>-2.2161899999999998E-2</c:v>
                </c:pt>
                <c:pt idx="13152">
                  <c:v>-2.2822100000000001E-2</c:v>
                </c:pt>
                <c:pt idx="13153">
                  <c:v>-2.3497199999999999E-2</c:v>
                </c:pt>
                <c:pt idx="13154">
                  <c:v>-2.4193800000000001E-2</c:v>
                </c:pt>
                <c:pt idx="13155">
                  <c:v>-2.4913600000000001E-2</c:v>
                </c:pt>
                <c:pt idx="13156">
                  <c:v>-2.56516E-2</c:v>
                </c:pt>
                <c:pt idx="13157">
                  <c:v>-2.6402999999999999E-2</c:v>
                </c:pt>
                <c:pt idx="13158">
                  <c:v>-2.7167500000000001E-2</c:v>
                </c:pt>
                <c:pt idx="13159">
                  <c:v>-2.7946200000000001E-2</c:v>
                </c:pt>
                <c:pt idx="13160">
                  <c:v>-2.8740399999999999E-2</c:v>
                </c:pt>
                <c:pt idx="13161">
                  <c:v>-2.9550799999999999E-2</c:v>
                </c:pt>
                <c:pt idx="13162">
                  <c:v>-3.03755E-2</c:v>
                </c:pt>
                <c:pt idx="13163">
                  <c:v>-3.1210499999999999E-2</c:v>
                </c:pt>
                <c:pt idx="13164">
                  <c:v>-3.2054899999999997E-2</c:v>
                </c:pt>
                <c:pt idx="13165">
                  <c:v>-3.2911999999999997E-2</c:v>
                </c:pt>
                <c:pt idx="13166">
                  <c:v>-3.3785000000000003E-2</c:v>
                </c:pt>
                <c:pt idx="13167">
                  <c:v>-3.4673200000000001E-2</c:v>
                </c:pt>
                <c:pt idx="13168">
                  <c:v>-3.5573800000000003E-2</c:v>
                </c:pt>
                <c:pt idx="13169">
                  <c:v>-3.6485999999999998E-2</c:v>
                </c:pt>
                <c:pt idx="13170">
                  <c:v>-3.74098E-2</c:v>
                </c:pt>
                <c:pt idx="13171">
                  <c:v>-3.8343799999999997E-2</c:v>
                </c:pt>
                <c:pt idx="13172">
                  <c:v>-3.9284100000000002E-2</c:v>
                </c:pt>
                <c:pt idx="13173">
                  <c:v>-4.0227899999999997E-2</c:v>
                </c:pt>
                <c:pt idx="13174">
                  <c:v>-4.1176999999999998E-2</c:v>
                </c:pt>
                <c:pt idx="13175">
                  <c:v>-4.2135199999999998E-2</c:v>
                </c:pt>
                <c:pt idx="13176">
                  <c:v>-4.31017E-2</c:v>
                </c:pt>
                <c:pt idx="13177">
                  <c:v>-4.4072699999999999E-2</c:v>
                </c:pt>
                <c:pt idx="13178">
                  <c:v>-4.5046000000000003E-2</c:v>
                </c:pt>
                <c:pt idx="13179">
                  <c:v>-4.6021600000000003E-2</c:v>
                </c:pt>
                <c:pt idx="13180">
                  <c:v>-4.6998400000000003E-2</c:v>
                </c:pt>
                <c:pt idx="13181">
                  <c:v>-4.7974000000000003E-2</c:v>
                </c:pt>
                <c:pt idx="13182">
                  <c:v>-4.89478E-2</c:v>
                </c:pt>
                <c:pt idx="13183">
                  <c:v>-4.9923099999999998E-2</c:v>
                </c:pt>
                <c:pt idx="13184">
                  <c:v>-5.0903900000000002E-2</c:v>
                </c:pt>
                <c:pt idx="13185">
                  <c:v>-5.1889900000000003E-2</c:v>
                </c:pt>
                <c:pt idx="13186">
                  <c:v>-5.2876600000000003E-2</c:v>
                </c:pt>
                <c:pt idx="13187">
                  <c:v>-5.3858499999999997E-2</c:v>
                </c:pt>
                <c:pt idx="13188">
                  <c:v>-5.4832600000000002E-2</c:v>
                </c:pt>
                <c:pt idx="13189">
                  <c:v>-5.5799799999999997E-2</c:v>
                </c:pt>
                <c:pt idx="13190">
                  <c:v>-5.6763500000000001E-2</c:v>
                </c:pt>
                <c:pt idx="13191">
                  <c:v>-5.7722500000000003E-2</c:v>
                </c:pt>
                <c:pt idx="13192">
                  <c:v>-5.8669199999999998E-2</c:v>
                </c:pt>
                <c:pt idx="13193">
                  <c:v>-5.9596900000000001E-2</c:v>
                </c:pt>
                <c:pt idx="13194">
                  <c:v>-6.0505200000000002E-2</c:v>
                </c:pt>
                <c:pt idx="13195">
                  <c:v>-6.1397199999999999E-2</c:v>
                </c:pt>
                <c:pt idx="13196">
                  <c:v>-6.2275200000000003E-2</c:v>
                </c:pt>
                <c:pt idx="13197">
                  <c:v>-6.3138399999999997E-2</c:v>
                </c:pt>
                <c:pt idx="13198">
                  <c:v>-6.3984799999999994E-2</c:v>
                </c:pt>
                <c:pt idx="13199">
                  <c:v>-6.4811900000000006E-2</c:v>
                </c:pt>
                <c:pt idx="13200">
                  <c:v>-6.5615599999999996E-2</c:v>
                </c:pt>
                <c:pt idx="13201">
                  <c:v>-6.6389699999999996E-2</c:v>
                </c:pt>
                <c:pt idx="13202">
                  <c:v>-6.7133700000000004E-2</c:v>
                </c:pt>
                <c:pt idx="13203">
                  <c:v>-6.7855799999999994E-2</c:v>
                </c:pt>
                <c:pt idx="13204">
                  <c:v>-6.8562200000000004E-2</c:v>
                </c:pt>
                <c:pt idx="13205">
                  <c:v>-6.9251599999999996E-2</c:v>
                </c:pt>
                <c:pt idx="13206">
                  <c:v>-6.9921899999999995E-2</c:v>
                </c:pt>
                <c:pt idx="13207">
                  <c:v>-7.05736E-2</c:v>
                </c:pt>
                <c:pt idx="13208">
                  <c:v>-7.1207000000000006E-2</c:v>
                </c:pt>
                <c:pt idx="13209">
                  <c:v>-7.1819499999999994E-2</c:v>
                </c:pt>
                <c:pt idx="13210">
                  <c:v>-7.2406799999999993E-2</c:v>
                </c:pt>
                <c:pt idx="13211">
                  <c:v>-7.2966000000000003E-2</c:v>
                </c:pt>
                <c:pt idx="13212">
                  <c:v>-7.3497599999999996E-2</c:v>
                </c:pt>
                <c:pt idx="13213">
                  <c:v>-7.4002899999999996E-2</c:v>
                </c:pt>
                <c:pt idx="13214">
                  <c:v>-7.4484800000000004E-2</c:v>
                </c:pt>
                <c:pt idx="13215">
                  <c:v>-7.4948200000000006E-2</c:v>
                </c:pt>
                <c:pt idx="13216">
                  <c:v>-7.53973E-2</c:v>
                </c:pt>
                <c:pt idx="13217">
                  <c:v>-7.5834799999999994E-2</c:v>
                </c:pt>
                <c:pt idx="13218">
                  <c:v>-7.6260999999999995E-2</c:v>
                </c:pt>
                <c:pt idx="13219">
                  <c:v>-7.6672900000000002E-2</c:v>
                </c:pt>
                <c:pt idx="13220">
                  <c:v>-7.7065099999999997E-2</c:v>
                </c:pt>
                <c:pt idx="13221">
                  <c:v>-7.7433600000000005E-2</c:v>
                </c:pt>
                <c:pt idx="13222">
                  <c:v>-7.7778E-2</c:v>
                </c:pt>
                <c:pt idx="13223">
                  <c:v>-7.8097600000000003E-2</c:v>
                </c:pt>
                <c:pt idx="13224">
                  <c:v>-7.8389100000000003E-2</c:v>
                </c:pt>
                <c:pt idx="13225">
                  <c:v>-7.8649200000000002E-2</c:v>
                </c:pt>
                <c:pt idx="13226">
                  <c:v>-7.8878500000000004E-2</c:v>
                </c:pt>
                <c:pt idx="13227">
                  <c:v>-7.9082799999999995E-2</c:v>
                </c:pt>
                <c:pt idx="13228">
                  <c:v>-7.9268699999999997E-2</c:v>
                </c:pt>
                <c:pt idx="13229">
                  <c:v>-7.9440300000000005E-2</c:v>
                </c:pt>
                <c:pt idx="13230">
                  <c:v>-7.9600199999999996E-2</c:v>
                </c:pt>
                <c:pt idx="13231">
                  <c:v>-7.97514E-2</c:v>
                </c:pt>
                <c:pt idx="13232">
                  <c:v>-7.9895599999999997E-2</c:v>
                </c:pt>
                <c:pt idx="13233">
                  <c:v>-8.0033300000000002E-2</c:v>
                </c:pt>
                <c:pt idx="13234">
                  <c:v>-8.0164600000000003E-2</c:v>
                </c:pt>
                <c:pt idx="13235">
                  <c:v>-8.0291000000000001E-2</c:v>
                </c:pt>
                <c:pt idx="13236">
                  <c:v>-8.04145E-2</c:v>
                </c:pt>
                <c:pt idx="13237">
                  <c:v>-8.0537300000000006E-2</c:v>
                </c:pt>
                <c:pt idx="13238">
                  <c:v>-8.0660899999999994E-2</c:v>
                </c:pt>
                <c:pt idx="13239">
                  <c:v>-8.0781800000000001E-2</c:v>
                </c:pt>
                <c:pt idx="13240">
                  <c:v>-8.0896499999999996E-2</c:v>
                </c:pt>
                <c:pt idx="13241">
                  <c:v>-8.1008399999999994E-2</c:v>
                </c:pt>
                <c:pt idx="13242">
                  <c:v>-8.1124000000000002E-2</c:v>
                </c:pt>
                <c:pt idx="13243">
                  <c:v>-8.1245499999999998E-2</c:v>
                </c:pt>
                <c:pt idx="13244">
                  <c:v>-8.1368200000000002E-2</c:v>
                </c:pt>
                <c:pt idx="13245">
                  <c:v>-8.1487100000000007E-2</c:v>
                </c:pt>
                <c:pt idx="13246">
                  <c:v>-8.1602300000000003E-2</c:v>
                </c:pt>
                <c:pt idx="13247">
                  <c:v>-8.1717899999999996E-2</c:v>
                </c:pt>
                <c:pt idx="13248">
                  <c:v>-8.1835000000000005E-2</c:v>
                </c:pt>
                <c:pt idx="13249">
                  <c:v>-8.1951099999999999E-2</c:v>
                </c:pt>
                <c:pt idx="13250">
                  <c:v>-8.2062599999999999E-2</c:v>
                </c:pt>
                <c:pt idx="13251">
                  <c:v>-8.2166799999999998E-2</c:v>
                </c:pt>
                <c:pt idx="13252">
                  <c:v>-8.2263600000000006E-2</c:v>
                </c:pt>
                <c:pt idx="13253">
                  <c:v>-8.2349400000000003E-2</c:v>
                </c:pt>
                <c:pt idx="13254">
                  <c:v>-8.2417199999999996E-2</c:v>
                </c:pt>
                <c:pt idx="13255">
                  <c:v>-8.2463800000000004E-2</c:v>
                </c:pt>
                <c:pt idx="13256">
                  <c:v>-8.2494100000000001E-2</c:v>
                </c:pt>
                <c:pt idx="13257">
                  <c:v>-8.2515699999999997E-2</c:v>
                </c:pt>
                <c:pt idx="13258">
                  <c:v>-8.2535600000000001E-2</c:v>
                </c:pt>
                <c:pt idx="13259">
                  <c:v>-8.2558400000000004E-2</c:v>
                </c:pt>
                <c:pt idx="13260">
                  <c:v>-8.2585699999999998E-2</c:v>
                </c:pt>
                <c:pt idx="13261">
                  <c:v>-8.2617700000000002E-2</c:v>
                </c:pt>
                <c:pt idx="13262">
                  <c:v>-8.2656900000000005E-2</c:v>
                </c:pt>
                <c:pt idx="13263">
                  <c:v>-8.2705699999999993E-2</c:v>
                </c:pt>
                <c:pt idx="13264">
                  <c:v>-8.2766199999999998E-2</c:v>
                </c:pt>
                <c:pt idx="13265">
                  <c:v>-8.2838899999999993E-2</c:v>
                </c:pt>
                <c:pt idx="13266">
                  <c:v>-8.2920800000000003E-2</c:v>
                </c:pt>
                <c:pt idx="13267">
                  <c:v>-8.30066E-2</c:v>
                </c:pt>
                <c:pt idx="13268">
                  <c:v>-8.3095199999999994E-2</c:v>
                </c:pt>
                <c:pt idx="13269">
                  <c:v>-8.3190299999999995E-2</c:v>
                </c:pt>
                <c:pt idx="13270">
                  <c:v>-8.3296899999999993E-2</c:v>
                </c:pt>
                <c:pt idx="13271">
                  <c:v>-8.34173E-2</c:v>
                </c:pt>
                <c:pt idx="13272">
                  <c:v>-8.3548499999999998E-2</c:v>
                </c:pt>
                <c:pt idx="13273">
                  <c:v>-8.3683199999999999E-2</c:v>
                </c:pt>
                <c:pt idx="13274">
                  <c:v>-8.3816299999999996E-2</c:v>
                </c:pt>
                <c:pt idx="13275">
                  <c:v>-8.3947900000000006E-2</c:v>
                </c:pt>
                <c:pt idx="13276">
                  <c:v>-8.4078299999999995E-2</c:v>
                </c:pt>
                <c:pt idx="13277">
                  <c:v>-8.4206400000000001E-2</c:v>
                </c:pt>
                <c:pt idx="13278">
                  <c:v>-8.4332799999999999E-2</c:v>
                </c:pt>
                <c:pt idx="13279">
                  <c:v>-8.4460499999999994E-2</c:v>
                </c:pt>
                <c:pt idx="13280">
                  <c:v>-8.4592799999999996E-2</c:v>
                </c:pt>
                <c:pt idx="13281">
                  <c:v>-8.4731299999999996E-2</c:v>
                </c:pt>
                <c:pt idx="13282">
                  <c:v>-8.4875599999999995E-2</c:v>
                </c:pt>
                <c:pt idx="13283">
                  <c:v>-8.5025799999999999E-2</c:v>
                </c:pt>
                <c:pt idx="13284">
                  <c:v>-8.5181000000000007E-2</c:v>
                </c:pt>
                <c:pt idx="13285">
                  <c:v>-8.5340600000000003E-2</c:v>
                </c:pt>
                <c:pt idx="13286">
                  <c:v>-8.5508200000000006E-2</c:v>
                </c:pt>
                <c:pt idx="13287">
                  <c:v>-8.5685600000000001E-2</c:v>
                </c:pt>
                <c:pt idx="13288">
                  <c:v>-8.5868100000000003E-2</c:v>
                </c:pt>
                <c:pt idx="13289">
                  <c:v>-8.6052400000000001E-2</c:v>
                </c:pt>
                <c:pt idx="13290">
                  <c:v>-8.6244199999999993E-2</c:v>
                </c:pt>
                <c:pt idx="13291">
                  <c:v>-8.6452299999999996E-2</c:v>
                </c:pt>
                <c:pt idx="13292">
                  <c:v>-8.6679999999999993E-2</c:v>
                </c:pt>
                <c:pt idx="13293">
                  <c:v>-8.6929800000000002E-2</c:v>
                </c:pt>
                <c:pt idx="13294">
                  <c:v>-8.7209099999999998E-2</c:v>
                </c:pt>
                <c:pt idx="13295">
                  <c:v>-8.7521799999999997E-2</c:v>
                </c:pt>
                <c:pt idx="13296">
                  <c:v>-8.7865299999999993E-2</c:v>
                </c:pt>
                <c:pt idx="13297">
                  <c:v>-8.8234099999999996E-2</c:v>
                </c:pt>
                <c:pt idx="13298">
                  <c:v>-8.8624400000000006E-2</c:v>
                </c:pt>
                <c:pt idx="13299">
                  <c:v>-8.9034500000000003E-2</c:v>
                </c:pt>
                <c:pt idx="13300">
                  <c:v>-8.9459999999999998E-2</c:v>
                </c:pt>
                <c:pt idx="13301">
                  <c:v>-8.9899199999999999E-2</c:v>
                </c:pt>
                <c:pt idx="13302">
                  <c:v>-9.0357599999999996E-2</c:v>
                </c:pt>
                <c:pt idx="13303">
                  <c:v>-9.0842800000000001E-2</c:v>
                </c:pt>
                <c:pt idx="13304">
                  <c:v>-9.1358300000000003E-2</c:v>
                </c:pt>
                <c:pt idx="13305">
                  <c:v>-9.1904799999999995E-2</c:v>
                </c:pt>
                <c:pt idx="13306">
                  <c:v>-9.2481400000000005E-2</c:v>
                </c:pt>
                <c:pt idx="13307">
                  <c:v>-9.3085399999999999E-2</c:v>
                </c:pt>
                <c:pt idx="13308">
                  <c:v>-9.3713599999999994E-2</c:v>
                </c:pt>
                <c:pt idx="13309">
                  <c:v>-9.4365099999999993E-2</c:v>
                </c:pt>
                <c:pt idx="13310">
                  <c:v>-9.5042100000000004E-2</c:v>
                </c:pt>
                <c:pt idx="13311">
                  <c:v>-9.5745999999999998E-2</c:v>
                </c:pt>
                <c:pt idx="13312">
                  <c:v>-9.6478099999999997E-2</c:v>
                </c:pt>
                <c:pt idx="13313">
                  <c:v>-9.7239599999999995E-2</c:v>
                </c:pt>
                <c:pt idx="13314">
                  <c:v>-9.8032599999999998E-2</c:v>
                </c:pt>
                <c:pt idx="13315">
                  <c:v>-9.8861099999999993E-2</c:v>
                </c:pt>
                <c:pt idx="13316">
                  <c:v>-9.9728200000000003E-2</c:v>
                </c:pt>
                <c:pt idx="13317">
                  <c:v>-0.100633</c:v>
                </c:pt>
                <c:pt idx="13318">
                  <c:v>-0.101572</c:v>
                </c:pt>
                <c:pt idx="13319">
                  <c:v>-0.102546</c:v>
                </c:pt>
                <c:pt idx="13320">
                  <c:v>-0.103557</c:v>
                </c:pt>
                <c:pt idx="13321">
                  <c:v>-0.104606</c:v>
                </c:pt>
                <c:pt idx="13322">
                  <c:v>-0.105693</c:v>
                </c:pt>
                <c:pt idx="13323">
                  <c:v>-0.10681400000000001</c:v>
                </c:pt>
                <c:pt idx="13324">
                  <c:v>-0.10796699999999999</c:v>
                </c:pt>
                <c:pt idx="13325">
                  <c:v>-0.109155</c:v>
                </c:pt>
                <c:pt idx="13326">
                  <c:v>-0.11038100000000001</c:v>
                </c:pt>
                <c:pt idx="13327">
                  <c:v>-0.111647</c:v>
                </c:pt>
                <c:pt idx="13328">
                  <c:v>-0.112951</c:v>
                </c:pt>
                <c:pt idx="13329">
                  <c:v>-0.11429400000000001</c:v>
                </c:pt>
                <c:pt idx="13330">
                  <c:v>-0.11568100000000001</c:v>
                </c:pt>
                <c:pt idx="13331">
                  <c:v>-0.117109</c:v>
                </c:pt>
                <c:pt idx="13332">
                  <c:v>-0.118574</c:v>
                </c:pt>
                <c:pt idx="13333">
                  <c:v>-0.120073</c:v>
                </c:pt>
                <c:pt idx="13334">
                  <c:v>-0.121604</c:v>
                </c:pt>
                <c:pt idx="13335">
                  <c:v>-0.123165</c:v>
                </c:pt>
                <c:pt idx="13336">
                  <c:v>-0.124752</c:v>
                </c:pt>
                <c:pt idx="13337">
                  <c:v>-0.126363</c:v>
                </c:pt>
                <c:pt idx="13338">
                  <c:v>-0.128002</c:v>
                </c:pt>
                <c:pt idx="13339">
                  <c:v>-0.12966900000000001</c:v>
                </c:pt>
                <c:pt idx="13340">
                  <c:v>-0.131359</c:v>
                </c:pt>
                <c:pt idx="13341">
                  <c:v>-0.13305800000000001</c:v>
                </c:pt>
                <c:pt idx="13342">
                  <c:v>-0.13475400000000001</c:v>
                </c:pt>
                <c:pt idx="13343">
                  <c:v>-0.13644300000000001</c:v>
                </c:pt>
                <c:pt idx="13344">
                  <c:v>-0.138126</c:v>
                </c:pt>
                <c:pt idx="13345">
                  <c:v>-0.13980500000000001</c:v>
                </c:pt>
                <c:pt idx="13346">
                  <c:v>-0.141487</c:v>
                </c:pt>
                <c:pt idx="13347">
                  <c:v>-0.143174</c:v>
                </c:pt>
                <c:pt idx="13348">
                  <c:v>-0.14486199999999999</c:v>
                </c:pt>
                <c:pt idx="13349">
                  <c:v>-0.14654900000000001</c:v>
                </c:pt>
                <c:pt idx="13350">
                  <c:v>-0.14824000000000001</c:v>
                </c:pt>
                <c:pt idx="13351">
                  <c:v>-0.14994299999999999</c:v>
                </c:pt>
                <c:pt idx="13352">
                  <c:v>-0.15166399999999999</c:v>
                </c:pt>
                <c:pt idx="13353">
                  <c:v>-0.15340300000000001</c:v>
                </c:pt>
                <c:pt idx="13354">
                  <c:v>-0.155164</c:v>
                </c:pt>
                <c:pt idx="13355">
                  <c:v>-0.156946</c:v>
                </c:pt>
                <c:pt idx="13356">
                  <c:v>-0.158747</c:v>
                </c:pt>
                <c:pt idx="13357">
                  <c:v>-0.16056599999999999</c:v>
                </c:pt>
                <c:pt idx="13358">
                  <c:v>-0.16239799999999999</c:v>
                </c:pt>
                <c:pt idx="13359">
                  <c:v>-0.16422900000000001</c:v>
                </c:pt>
                <c:pt idx="13360">
                  <c:v>-0.166045</c:v>
                </c:pt>
                <c:pt idx="13361">
                  <c:v>-0.16783699999999999</c:v>
                </c:pt>
                <c:pt idx="13362">
                  <c:v>-0.1696</c:v>
                </c:pt>
                <c:pt idx="13363">
                  <c:v>-0.17133100000000001</c:v>
                </c:pt>
                <c:pt idx="13364">
                  <c:v>-0.17302500000000001</c:v>
                </c:pt>
                <c:pt idx="13365">
                  <c:v>-0.17466799999999999</c:v>
                </c:pt>
                <c:pt idx="13366">
                  <c:v>-0.176258</c:v>
                </c:pt>
                <c:pt idx="13367">
                  <c:v>-0.17780199999999999</c:v>
                </c:pt>
                <c:pt idx="13368">
                  <c:v>-0.179311</c:v>
                </c:pt>
                <c:pt idx="13369">
                  <c:v>-0.180786</c:v>
                </c:pt>
                <c:pt idx="13370">
                  <c:v>-0.182226</c:v>
                </c:pt>
                <c:pt idx="13371">
                  <c:v>-0.18362999999999999</c:v>
                </c:pt>
                <c:pt idx="13372">
                  <c:v>-0.18498899999999999</c:v>
                </c:pt>
                <c:pt idx="13373">
                  <c:v>-0.18629899999999999</c:v>
                </c:pt>
                <c:pt idx="13374">
                  <c:v>-0.187558</c:v>
                </c:pt>
                <c:pt idx="13375">
                  <c:v>-0.18876799999999999</c:v>
                </c:pt>
                <c:pt idx="13376">
                  <c:v>-0.18992899999999999</c:v>
                </c:pt>
                <c:pt idx="13377">
                  <c:v>-0.19104499999999999</c:v>
                </c:pt>
                <c:pt idx="13378">
                  <c:v>-0.19212099999999999</c:v>
                </c:pt>
                <c:pt idx="13379">
                  <c:v>-0.193165</c:v>
                </c:pt>
                <c:pt idx="13380">
                  <c:v>-0.19418299999999999</c:v>
                </c:pt>
                <c:pt idx="13381">
                  <c:v>-0.19517699999999999</c:v>
                </c:pt>
                <c:pt idx="13382">
                  <c:v>-0.19615199999999999</c:v>
                </c:pt>
                <c:pt idx="13383">
                  <c:v>-0.19711000000000001</c:v>
                </c:pt>
                <c:pt idx="13384">
                  <c:v>-0.19805</c:v>
                </c:pt>
                <c:pt idx="13385">
                  <c:v>-0.198963</c:v>
                </c:pt>
                <c:pt idx="13386">
                  <c:v>-0.19984299999999999</c:v>
                </c:pt>
                <c:pt idx="13387">
                  <c:v>-0.20068900000000001</c:v>
                </c:pt>
                <c:pt idx="13388">
                  <c:v>-0.20150499999999999</c:v>
                </c:pt>
                <c:pt idx="13389">
                  <c:v>-0.202292</c:v>
                </c:pt>
                <c:pt idx="13390">
                  <c:v>-0.20305599999999999</c:v>
                </c:pt>
                <c:pt idx="13391">
                  <c:v>-0.20380100000000001</c:v>
                </c:pt>
                <c:pt idx="13392">
                  <c:v>-0.20452300000000001</c:v>
                </c:pt>
                <c:pt idx="13393">
                  <c:v>-0.205211</c:v>
                </c:pt>
                <c:pt idx="13394">
                  <c:v>-0.20586099999999999</c:v>
                </c:pt>
                <c:pt idx="13395">
                  <c:v>-0.206482</c:v>
                </c:pt>
                <c:pt idx="13396">
                  <c:v>-0.20707800000000001</c:v>
                </c:pt>
                <c:pt idx="13397">
                  <c:v>-0.207653</c:v>
                </c:pt>
                <c:pt idx="13398">
                  <c:v>-0.208207</c:v>
                </c:pt>
                <c:pt idx="13399">
                  <c:v>-0.20874400000000001</c:v>
                </c:pt>
                <c:pt idx="13400">
                  <c:v>-0.20926700000000001</c:v>
                </c:pt>
                <c:pt idx="13401">
                  <c:v>-0.20977899999999999</c:v>
                </c:pt>
                <c:pt idx="13402">
                  <c:v>-0.210284</c:v>
                </c:pt>
                <c:pt idx="13403">
                  <c:v>-0.210787</c:v>
                </c:pt>
                <c:pt idx="13404">
                  <c:v>-0.211289</c:v>
                </c:pt>
                <c:pt idx="13405">
                  <c:v>-0.211785</c:v>
                </c:pt>
                <c:pt idx="13406">
                  <c:v>-0.21227099999999999</c:v>
                </c:pt>
                <c:pt idx="13407">
                  <c:v>-0.21274799999999999</c:v>
                </c:pt>
                <c:pt idx="13408">
                  <c:v>-0.21321899999999999</c:v>
                </c:pt>
                <c:pt idx="13409">
                  <c:v>-0.21368300000000001</c:v>
                </c:pt>
                <c:pt idx="13410">
                  <c:v>-0.21413299999999999</c:v>
                </c:pt>
                <c:pt idx="13411">
                  <c:v>-0.214564</c:v>
                </c:pt>
                <c:pt idx="13412">
                  <c:v>-0.21496799999999999</c:v>
                </c:pt>
                <c:pt idx="13413">
                  <c:v>-0.21535099999999999</c:v>
                </c:pt>
                <c:pt idx="13414">
                  <c:v>-0.21571699999999999</c:v>
                </c:pt>
                <c:pt idx="13415">
                  <c:v>-0.21607100000000001</c:v>
                </c:pt>
                <c:pt idx="13416">
                  <c:v>-0.216414</c:v>
                </c:pt>
                <c:pt idx="13417">
                  <c:v>-0.216753</c:v>
                </c:pt>
                <c:pt idx="13418">
                  <c:v>-0.21709100000000001</c:v>
                </c:pt>
                <c:pt idx="13419">
                  <c:v>-0.21742900000000001</c:v>
                </c:pt>
                <c:pt idx="13420">
                  <c:v>-0.217774</c:v>
                </c:pt>
                <c:pt idx="13421">
                  <c:v>-0.21812300000000001</c:v>
                </c:pt>
                <c:pt idx="13422">
                  <c:v>-0.218469</c:v>
                </c:pt>
                <c:pt idx="13423">
                  <c:v>-0.218808</c:v>
                </c:pt>
                <c:pt idx="13424">
                  <c:v>-0.21914600000000001</c:v>
                </c:pt>
                <c:pt idx="13425">
                  <c:v>-0.21948500000000001</c:v>
                </c:pt>
                <c:pt idx="13426">
                  <c:v>-0.21982399999999999</c:v>
                </c:pt>
                <c:pt idx="13427">
                  <c:v>-0.220161</c:v>
                </c:pt>
                <c:pt idx="13428">
                  <c:v>-0.22049199999999999</c:v>
                </c:pt>
                <c:pt idx="13429">
                  <c:v>-0.22081500000000001</c:v>
                </c:pt>
                <c:pt idx="13430">
                  <c:v>-0.22112599999999999</c:v>
                </c:pt>
                <c:pt idx="13431">
                  <c:v>-0.221417</c:v>
                </c:pt>
                <c:pt idx="13432">
                  <c:v>-0.22167999999999999</c:v>
                </c:pt>
                <c:pt idx="13433">
                  <c:v>-0.221915</c:v>
                </c:pt>
                <c:pt idx="13434">
                  <c:v>-0.22212200000000001</c:v>
                </c:pt>
                <c:pt idx="13435">
                  <c:v>-0.22230900000000001</c:v>
                </c:pt>
                <c:pt idx="13436">
                  <c:v>-0.22247900000000001</c:v>
                </c:pt>
                <c:pt idx="13437">
                  <c:v>-0.222636</c:v>
                </c:pt>
                <c:pt idx="13438">
                  <c:v>-0.22278999999999999</c:v>
                </c:pt>
                <c:pt idx="13439">
                  <c:v>-0.22295000000000001</c:v>
                </c:pt>
                <c:pt idx="13440">
                  <c:v>-0.22312499999999999</c:v>
                </c:pt>
                <c:pt idx="13441">
                  <c:v>-0.22331799999999999</c:v>
                </c:pt>
                <c:pt idx="13442">
                  <c:v>-0.223526</c:v>
                </c:pt>
                <c:pt idx="13443">
                  <c:v>-0.223741</c:v>
                </c:pt>
                <c:pt idx="13444">
                  <c:v>-0.22394900000000001</c:v>
                </c:pt>
                <c:pt idx="13445">
                  <c:v>-0.22414899999999999</c:v>
                </c:pt>
                <c:pt idx="13446">
                  <c:v>-0.22434799999999999</c:v>
                </c:pt>
                <c:pt idx="13447">
                  <c:v>-0.22456100000000001</c:v>
                </c:pt>
                <c:pt idx="13448">
                  <c:v>-0.224797</c:v>
                </c:pt>
                <c:pt idx="13449">
                  <c:v>-0.225051</c:v>
                </c:pt>
                <c:pt idx="13450">
                  <c:v>-0.225303</c:v>
                </c:pt>
                <c:pt idx="13451">
                  <c:v>-0.22553899999999999</c:v>
                </c:pt>
                <c:pt idx="13452">
                  <c:v>-0.22575100000000001</c:v>
                </c:pt>
                <c:pt idx="13453">
                  <c:v>-0.225935</c:v>
                </c:pt>
                <c:pt idx="13454">
                  <c:v>-0.226081</c:v>
                </c:pt>
                <c:pt idx="13455">
                  <c:v>-0.226185</c:v>
                </c:pt>
                <c:pt idx="13456">
                  <c:v>-0.22625300000000001</c:v>
                </c:pt>
                <c:pt idx="13457">
                  <c:v>-0.226299</c:v>
                </c:pt>
                <c:pt idx="13458">
                  <c:v>-0.22633500000000001</c:v>
                </c:pt>
                <c:pt idx="13459">
                  <c:v>-0.22636800000000001</c:v>
                </c:pt>
                <c:pt idx="13460">
                  <c:v>-0.22639699999999999</c:v>
                </c:pt>
                <c:pt idx="13461">
                  <c:v>-0.22641800000000001</c:v>
                </c:pt>
                <c:pt idx="13462">
                  <c:v>-0.22642000000000001</c:v>
                </c:pt>
                <c:pt idx="13463">
                  <c:v>-0.22640199999999999</c:v>
                </c:pt>
                <c:pt idx="13464">
                  <c:v>-0.22636500000000001</c:v>
                </c:pt>
                <c:pt idx="13465">
                  <c:v>-0.22631000000000001</c:v>
                </c:pt>
                <c:pt idx="13466">
                  <c:v>-0.22623699999999999</c:v>
                </c:pt>
                <c:pt idx="13467">
                  <c:v>-0.22614699999999999</c:v>
                </c:pt>
                <c:pt idx="13468">
                  <c:v>-0.22604399999999999</c:v>
                </c:pt>
                <c:pt idx="13469">
                  <c:v>-0.22592699999999999</c:v>
                </c:pt>
                <c:pt idx="13470">
                  <c:v>-0.225795</c:v>
                </c:pt>
                <c:pt idx="13471">
                  <c:v>-0.22564400000000001</c:v>
                </c:pt>
                <c:pt idx="13472">
                  <c:v>-0.225466</c:v>
                </c:pt>
                <c:pt idx="13473">
                  <c:v>-0.22525300000000001</c:v>
                </c:pt>
                <c:pt idx="13474">
                  <c:v>-0.22500500000000001</c:v>
                </c:pt>
                <c:pt idx="13475">
                  <c:v>-0.22472700000000001</c:v>
                </c:pt>
                <c:pt idx="13476">
                  <c:v>-0.22441900000000001</c:v>
                </c:pt>
                <c:pt idx="13477">
                  <c:v>-0.224075</c:v>
                </c:pt>
                <c:pt idx="13478">
                  <c:v>-0.223691</c:v>
                </c:pt>
                <c:pt idx="13479">
                  <c:v>-0.22325700000000001</c:v>
                </c:pt>
                <c:pt idx="13480">
                  <c:v>-0.222771</c:v>
                </c:pt>
                <c:pt idx="13481">
                  <c:v>-0.22223899999999999</c:v>
                </c:pt>
                <c:pt idx="13482">
                  <c:v>-0.22167700000000001</c:v>
                </c:pt>
                <c:pt idx="13483">
                  <c:v>-0.22109200000000001</c:v>
                </c:pt>
                <c:pt idx="13484">
                  <c:v>-0.22048499999999999</c:v>
                </c:pt>
                <c:pt idx="13485">
                  <c:v>-0.21985199999999999</c:v>
                </c:pt>
                <c:pt idx="13486">
                  <c:v>-0.219196</c:v>
                </c:pt>
                <c:pt idx="13487">
                  <c:v>-0.21851599999999999</c:v>
                </c:pt>
                <c:pt idx="13488">
                  <c:v>-0.217807</c:v>
                </c:pt>
                <c:pt idx="13489">
                  <c:v>-0.21706500000000001</c:v>
                </c:pt>
                <c:pt idx="13490">
                  <c:v>-0.21629999999999999</c:v>
                </c:pt>
                <c:pt idx="13491">
                  <c:v>-0.21552499999999999</c:v>
                </c:pt>
                <c:pt idx="13492">
                  <c:v>-0.214749</c:v>
                </c:pt>
                <c:pt idx="13493">
                  <c:v>-0.21396999999999999</c:v>
                </c:pt>
                <c:pt idx="13494">
                  <c:v>-0.21318000000000001</c:v>
                </c:pt>
                <c:pt idx="13495">
                  <c:v>-0.21237</c:v>
                </c:pt>
                <c:pt idx="13496">
                  <c:v>-0.211532</c:v>
                </c:pt>
                <c:pt idx="13497">
                  <c:v>-0.21066299999999999</c:v>
                </c:pt>
                <c:pt idx="13498">
                  <c:v>-0.20976700000000001</c:v>
                </c:pt>
                <c:pt idx="13499">
                  <c:v>-0.20884800000000001</c:v>
                </c:pt>
                <c:pt idx="13500">
                  <c:v>-0.20790800000000001</c:v>
                </c:pt>
                <c:pt idx="13501">
                  <c:v>-0.20695</c:v>
                </c:pt>
                <c:pt idx="13502">
                  <c:v>-0.205979</c:v>
                </c:pt>
                <c:pt idx="13503">
                  <c:v>-0.20500199999999999</c:v>
                </c:pt>
                <c:pt idx="13504">
                  <c:v>-0.20402699999999999</c:v>
                </c:pt>
                <c:pt idx="13505">
                  <c:v>-0.20305699999999999</c:v>
                </c:pt>
                <c:pt idx="13506">
                  <c:v>-0.20209299999999999</c:v>
                </c:pt>
                <c:pt idx="13507">
                  <c:v>-0.201128</c:v>
                </c:pt>
                <c:pt idx="13508">
                  <c:v>-0.20016100000000001</c:v>
                </c:pt>
                <c:pt idx="13509">
                  <c:v>-0.19919700000000001</c:v>
                </c:pt>
                <c:pt idx="13510">
                  <c:v>-0.198243</c:v>
                </c:pt>
                <c:pt idx="13511">
                  <c:v>-0.19730800000000001</c:v>
                </c:pt>
                <c:pt idx="13512">
                  <c:v>-0.19639699999999999</c:v>
                </c:pt>
                <c:pt idx="13513">
                  <c:v>-0.19550500000000001</c:v>
                </c:pt>
                <c:pt idx="13514">
                  <c:v>-0.194631</c:v>
                </c:pt>
                <c:pt idx="13515">
                  <c:v>-0.193771</c:v>
                </c:pt>
                <c:pt idx="13516">
                  <c:v>-0.19292400000000001</c:v>
                </c:pt>
                <c:pt idx="13517">
                  <c:v>-0.19209100000000001</c:v>
                </c:pt>
                <c:pt idx="13518">
                  <c:v>-0.19128100000000001</c:v>
                </c:pt>
                <c:pt idx="13519">
                  <c:v>-0.19050700000000001</c:v>
                </c:pt>
                <c:pt idx="13520">
                  <c:v>-0.18976599999999999</c:v>
                </c:pt>
                <c:pt idx="13521">
                  <c:v>-0.189055</c:v>
                </c:pt>
                <c:pt idx="13522">
                  <c:v>-0.188385</c:v>
                </c:pt>
                <c:pt idx="13523">
                  <c:v>-0.18776499999999999</c:v>
                </c:pt>
                <c:pt idx="13524">
                  <c:v>-0.187194</c:v>
                </c:pt>
                <c:pt idx="13525">
                  <c:v>-0.18665999999999999</c:v>
                </c:pt>
                <c:pt idx="13526">
                  <c:v>-0.186164</c:v>
                </c:pt>
                <c:pt idx="13527">
                  <c:v>-0.18570900000000001</c:v>
                </c:pt>
                <c:pt idx="13528">
                  <c:v>-0.18529399999999999</c:v>
                </c:pt>
                <c:pt idx="13529">
                  <c:v>-0.18490699999999999</c:v>
                </c:pt>
                <c:pt idx="13530">
                  <c:v>-0.18454200000000001</c:v>
                </c:pt>
                <c:pt idx="13531">
                  <c:v>-0.184197</c:v>
                </c:pt>
                <c:pt idx="13532">
                  <c:v>-0.18387000000000001</c:v>
                </c:pt>
                <c:pt idx="13533">
                  <c:v>-0.183562</c:v>
                </c:pt>
                <c:pt idx="13534">
                  <c:v>-0.18328700000000001</c:v>
                </c:pt>
                <c:pt idx="13535">
                  <c:v>-0.183062</c:v>
                </c:pt>
                <c:pt idx="13536">
                  <c:v>-0.182895</c:v>
                </c:pt>
                <c:pt idx="13537">
                  <c:v>-0.18278</c:v>
                </c:pt>
                <c:pt idx="13538">
                  <c:v>-0.1827</c:v>
                </c:pt>
                <c:pt idx="13539">
                  <c:v>-0.182646</c:v>
                </c:pt>
                <c:pt idx="13540">
                  <c:v>-0.18262200000000001</c:v>
                </c:pt>
                <c:pt idx="13541">
                  <c:v>-0.18262900000000001</c:v>
                </c:pt>
                <c:pt idx="13542">
                  <c:v>-0.182667</c:v>
                </c:pt>
                <c:pt idx="13543">
                  <c:v>-0.18274499999999999</c:v>
                </c:pt>
                <c:pt idx="13544">
                  <c:v>-0.18287700000000001</c:v>
                </c:pt>
                <c:pt idx="13545">
                  <c:v>-0.18307300000000001</c:v>
                </c:pt>
                <c:pt idx="13546">
                  <c:v>-0.18333099999999999</c:v>
                </c:pt>
                <c:pt idx="13547">
                  <c:v>-0.18364</c:v>
                </c:pt>
                <c:pt idx="13548">
                  <c:v>-0.18399199999999999</c:v>
                </c:pt>
                <c:pt idx="13549">
                  <c:v>-0.18438299999999999</c:v>
                </c:pt>
                <c:pt idx="13550">
                  <c:v>-0.18481500000000001</c:v>
                </c:pt>
                <c:pt idx="13551">
                  <c:v>-0.18528900000000001</c:v>
                </c:pt>
                <c:pt idx="13552">
                  <c:v>-0.185803</c:v>
                </c:pt>
                <c:pt idx="13553">
                  <c:v>-0.18635299999999999</c:v>
                </c:pt>
                <c:pt idx="13554">
                  <c:v>-0.186943</c:v>
                </c:pt>
                <c:pt idx="13555">
                  <c:v>-0.187581</c:v>
                </c:pt>
                <c:pt idx="13556">
                  <c:v>-0.18826799999999999</c:v>
                </c:pt>
                <c:pt idx="13557">
                  <c:v>-0.188996</c:v>
                </c:pt>
                <c:pt idx="13558">
                  <c:v>-0.189753</c:v>
                </c:pt>
                <c:pt idx="13559">
                  <c:v>-0.19053</c:v>
                </c:pt>
                <c:pt idx="13560">
                  <c:v>-0.19132199999999999</c:v>
                </c:pt>
                <c:pt idx="13561">
                  <c:v>-0.19212899999999999</c:v>
                </c:pt>
                <c:pt idx="13562">
                  <c:v>-0.19295200000000001</c:v>
                </c:pt>
                <c:pt idx="13563">
                  <c:v>-0.193799</c:v>
                </c:pt>
                <c:pt idx="13564">
                  <c:v>-0.19468299999999999</c:v>
                </c:pt>
                <c:pt idx="13565">
                  <c:v>-0.195604</c:v>
                </c:pt>
                <c:pt idx="13566">
                  <c:v>-0.19655800000000001</c:v>
                </c:pt>
                <c:pt idx="13567">
                  <c:v>-0.19753899999999999</c:v>
                </c:pt>
                <c:pt idx="13568">
                  <c:v>-0.19855700000000001</c:v>
                </c:pt>
                <c:pt idx="13569">
                  <c:v>-0.199626</c:v>
                </c:pt>
                <c:pt idx="13570">
                  <c:v>-0.20075699999999999</c:v>
                </c:pt>
                <c:pt idx="13571">
                  <c:v>-0.20194799999999999</c:v>
                </c:pt>
                <c:pt idx="13572">
                  <c:v>-0.20319599999999999</c:v>
                </c:pt>
                <c:pt idx="13573">
                  <c:v>-0.20450099999999999</c:v>
                </c:pt>
                <c:pt idx="13574">
                  <c:v>-0.20586199999999999</c:v>
                </c:pt>
                <c:pt idx="13575">
                  <c:v>-0.20726600000000001</c:v>
                </c:pt>
                <c:pt idx="13576">
                  <c:v>-0.208699</c:v>
                </c:pt>
                <c:pt idx="13577">
                  <c:v>-0.21015600000000001</c:v>
                </c:pt>
                <c:pt idx="13578">
                  <c:v>-0.211641</c:v>
                </c:pt>
                <c:pt idx="13579">
                  <c:v>-0.21315700000000001</c:v>
                </c:pt>
                <c:pt idx="13580">
                  <c:v>-0.214703</c:v>
                </c:pt>
                <c:pt idx="13581">
                  <c:v>-0.21627199999999999</c:v>
                </c:pt>
                <c:pt idx="13582">
                  <c:v>-0.21785299999999999</c:v>
                </c:pt>
                <c:pt idx="13583">
                  <c:v>-0.219439</c:v>
                </c:pt>
                <c:pt idx="13584">
                  <c:v>-0.221029</c:v>
                </c:pt>
                <c:pt idx="13585">
                  <c:v>-0.222633</c:v>
                </c:pt>
                <c:pt idx="13586">
                  <c:v>-0.22425999999999999</c:v>
                </c:pt>
                <c:pt idx="13587">
                  <c:v>-0.22591600000000001</c:v>
                </c:pt>
                <c:pt idx="13588">
                  <c:v>-0.227608</c:v>
                </c:pt>
                <c:pt idx="13589">
                  <c:v>-0.22933400000000001</c:v>
                </c:pt>
                <c:pt idx="13590">
                  <c:v>-0.23108899999999999</c:v>
                </c:pt>
                <c:pt idx="13591">
                  <c:v>-0.23286799999999999</c:v>
                </c:pt>
                <c:pt idx="13592">
                  <c:v>-0.23466699999999999</c:v>
                </c:pt>
                <c:pt idx="13593">
                  <c:v>-0.23647499999999999</c:v>
                </c:pt>
                <c:pt idx="13594">
                  <c:v>-0.238284</c:v>
                </c:pt>
                <c:pt idx="13595">
                  <c:v>-0.240096</c:v>
                </c:pt>
                <c:pt idx="13596">
                  <c:v>-0.241921</c:v>
                </c:pt>
                <c:pt idx="13597">
                  <c:v>-0.24376600000000001</c:v>
                </c:pt>
                <c:pt idx="13598">
                  <c:v>-0.24562300000000001</c:v>
                </c:pt>
                <c:pt idx="13599">
                  <c:v>-0.24748600000000001</c:v>
                </c:pt>
                <c:pt idx="13600">
                  <c:v>-0.24935499999999999</c:v>
                </c:pt>
                <c:pt idx="13601">
                  <c:v>-0.25123600000000001</c:v>
                </c:pt>
                <c:pt idx="13602">
                  <c:v>-0.25312699999999999</c:v>
                </c:pt>
                <c:pt idx="13603">
                  <c:v>-0.255025</c:v>
                </c:pt>
                <c:pt idx="13604">
                  <c:v>-0.25693300000000002</c:v>
                </c:pt>
                <c:pt idx="13605">
                  <c:v>-0.258851</c:v>
                </c:pt>
                <c:pt idx="13606">
                  <c:v>-0.26077600000000001</c:v>
                </c:pt>
                <c:pt idx="13607">
                  <c:v>-0.26270199999999999</c:v>
                </c:pt>
                <c:pt idx="13608">
                  <c:v>-0.26462400000000003</c:v>
                </c:pt>
                <c:pt idx="13609">
                  <c:v>-0.26654</c:v>
                </c:pt>
                <c:pt idx="13610">
                  <c:v>-0.26844499999999999</c:v>
                </c:pt>
                <c:pt idx="13611">
                  <c:v>-0.27034200000000003</c:v>
                </c:pt>
                <c:pt idx="13612">
                  <c:v>-0.272233</c:v>
                </c:pt>
                <c:pt idx="13613">
                  <c:v>-0.274121</c:v>
                </c:pt>
                <c:pt idx="13614">
                  <c:v>-0.27600200000000003</c:v>
                </c:pt>
                <c:pt idx="13615">
                  <c:v>-0.27787499999999998</c:v>
                </c:pt>
                <c:pt idx="13616">
                  <c:v>-0.27972999999999998</c:v>
                </c:pt>
                <c:pt idx="13617">
                  <c:v>-0.28156100000000001</c:v>
                </c:pt>
                <c:pt idx="13618">
                  <c:v>-0.28336299999999998</c:v>
                </c:pt>
                <c:pt idx="13619">
                  <c:v>-0.28512700000000002</c:v>
                </c:pt>
                <c:pt idx="13620">
                  <c:v>-0.28684500000000002</c:v>
                </c:pt>
                <c:pt idx="13621">
                  <c:v>-0.28851599999999999</c:v>
                </c:pt>
                <c:pt idx="13622">
                  <c:v>-0.29014200000000001</c:v>
                </c:pt>
                <c:pt idx="13623">
                  <c:v>-0.291717</c:v>
                </c:pt>
                <c:pt idx="13624">
                  <c:v>-0.29323300000000002</c:v>
                </c:pt>
                <c:pt idx="13625">
                  <c:v>-0.29469299999999998</c:v>
                </c:pt>
                <c:pt idx="13626">
                  <c:v>-0.29610399999999998</c:v>
                </c:pt>
                <c:pt idx="13627">
                  <c:v>-0.29747200000000001</c:v>
                </c:pt>
                <c:pt idx="13628">
                  <c:v>-0.29880200000000001</c:v>
                </c:pt>
                <c:pt idx="13629">
                  <c:v>-0.30009799999999998</c:v>
                </c:pt>
                <c:pt idx="13630">
                  <c:v>-0.30136099999999999</c:v>
                </c:pt>
                <c:pt idx="13631">
                  <c:v>-0.30258400000000002</c:v>
                </c:pt>
                <c:pt idx="13632">
                  <c:v>-0.30377100000000001</c:v>
                </c:pt>
                <c:pt idx="13633">
                  <c:v>-0.304925</c:v>
                </c:pt>
                <c:pt idx="13634">
                  <c:v>-0.306008</c:v>
                </c:pt>
                <c:pt idx="13635">
                  <c:v>-0.30699100000000001</c:v>
                </c:pt>
                <c:pt idx="13636">
                  <c:v>-0.307917</c:v>
                </c:pt>
                <c:pt idx="13637">
                  <c:v>-0.30881500000000001</c:v>
                </c:pt>
                <c:pt idx="13638">
                  <c:v>-0.30965399999999998</c:v>
                </c:pt>
                <c:pt idx="13639">
                  <c:v>-0.310423</c:v>
                </c:pt>
                <c:pt idx="13640">
                  <c:v>-0.31113499999999999</c:v>
                </c:pt>
                <c:pt idx="13641">
                  <c:v>-0.31178600000000001</c:v>
                </c:pt>
                <c:pt idx="13642">
                  <c:v>-0.31236700000000001</c:v>
                </c:pt>
                <c:pt idx="13643">
                  <c:v>-0.31286999999999998</c:v>
                </c:pt>
                <c:pt idx="13644">
                  <c:v>-0.31329400000000002</c:v>
                </c:pt>
                <c:pt idx="13645">
                  <c:v>-0.31364500000000001</c:v>
                </c:pt>
                <c:pt idx="13646">
                  <c:v>-0.31392700000000001</c:v>
                </c:pt>
                <c:pt idx="13647">
                  <c:v>-0.31414399999999998</c:v>
                </c:pt>
                <c:pt idx="13648">
                  <c:v>-0.31429000000000001</c:v>
                </c:pt>
                <c:pt idx="13649">
                  <c:v>-0.31435800000000003</c:v>
                </c:pt>
                <c:pt idx="13650">
                  <c:v>-0.31434699999999999</c:v>
                </c:pt>
                <c:pt idx="13651">
                  <c:v>-0.31426100000000001</c:v>
                </c:pt>
                <c:pt idx="13652">
                  <c:v>-0.31410399999999999</c:v>
                </c:pt>
                <c:pt idx="13653">
                  <c:v>-0.31388199999999999</c:v>
                </c:pt>
                <c:pt idx="13654">
                  <c:v>-0.31360100000000002</c:v>
                </c:pt>
                <c:pt idx="13655">
                  <c:v>-0.31326999999999999</c:v>
                </c:pt>
                <c:pt idx="13656">
                  <c:v>-0.31289099999999997</c:v>
                </c:pt>
                <c:pt idx="13657">
                  <c:v>-0.31246499999999999</c:v>
                </c:pt>
                <c:pt idx="13658">
                  <c:v>-0.31199100000000002</c:v>
                </c:pt>
                <c:pt idx="13659">
                  <c:v>-0.31146400000000002</c:v>
                </c:pt>
                <c:pt idx="13660">
                  <c:v>-0.31086900000000001</c:v>
                </c:pt>
                <c:pt idx="13661">
                  <c:v>-0.31020300000000001</c:v>
                </c:pt>
                <c:pt idx="13662">
                  <c:v>-0.30947200000000002</c:v>
                </c:pt>
                <c:pt idx="13663">
                  <c:v>-0.30868200000000001</c:v>
                </c:pt>
                <c:pt idx="13664">
                  <c:v>-0.30782999999999999</c:v>
                </c:pt>
                <c:pt idx="13665">
                  <c:v>-0.30691400000000002</c:v>
                </c:pt>
                <c:pt idx="13666">
                  <c:v>-0.30593199999999998</c:v>
                </c:pt>
                <c:pt idx="13667">
                  <c:v>-0.30488100000000001</c:v>
                </c:pt>
                <c:pt idx="13668">
                  <c:v>-0.30375200000000002</c:v>
                </c:pt>
                <c:pt idx="13669">
                  <c:v>-0.30254199999999998</c:v>
                </c:pt>
                <c:pt idx="13670">
                  <c:v>-0.30125800000000003</c:v>
                </c:pt>
                <c:pt idx="13671">
                  <c:v>-0.29990499999999998</c:v>
                </c:pt>
                <c:pt idx="13672">
                  <c:v>-0.298481</c:v>
                </c:pt>
                <c:pt idx="13673">
                  <c:v>-0.29698600000000003</c:v>
                </c:pt>
                <c:pt idx="13674">
                  <c:v>-0.29542499999999999</c:v>
                </c:pt>
                <c:pt idx="13675">
                  <c:v>-0.29380200000000001</c:v>
                </c:pt>
                <c:pt idx="13676">
                  <c:v>-0.29211599999999999</c:v>
                </c:pt>
                <c:pt idx="13677">
                  <c:v>-0.29036600000000001</c:v>
                </c:pt>
                <c:pt idx="13678">
                  <c:v>-0.28855900000000001</c:v>
                </c:pt>
                <c:pt idx="13679">
                  <c:v>-0.28669800000000001</c:v>
                </c:pt>
                <c:pt idx="13680">
                  <c:v>-0.28477799999999998</c:v>
                </c:pt>
                <c:pt idx="13681">
                  <c:v>-0.28279599999999999</c:v>
                </c:pt>
                <c:pt idx="13682">
                  <c:v>-0.280752</c:v>
                </c:pt>
                <c:pt idx="13683">
                  <c:v>-0.27864299999999997</c:v>
                </c:pt>
                <c:pt idx="13684">
                  <c:v>-0.27646700000000002</c:v>
                </c:pt>
                <c:pt idx="13685">
                  <c:v>-0.27422400000000002</c:v>
                </c:pt>
                <c:pt idx="13686">
                  <c:v>-0.271922</c:v>
                </c:pt>
                <c:pt idx="13687">
                  <c:v>-0.26956799999999997</c:v>
                </c:pt>
                <c:pt idx="13688">
                  <c:v>-0.26717200000000002</c:v>
                </c:pt>
                <c:pt idx="13689">
                  <c:v>-0.26473600000000003</c:v>
                </c:pt>
                <c:pt idx="13690">
                  <c:v>-0.26225999999999999</c:v>
                </c:pt>
                <c:pt idx="13691">
                  <c:v>-0.259745</c:v>
                </c:pt>
                <c:pt idx="13692">
                  <c:v>-0.257193</c:v>
                </c:pt>
                <c:pt idx="13693">
                  <c:v>-0.254608</c:v>
                </c:pt>
                <c:pt idx="13694">
                  <c:v>-0.25198799999999999</c:v>
                </c:pt>
                <c:pt idx="13695">
                  <c:v>-0.24932799999999999</c:v>
                </c:pt>
                <c:pt idx="13696">
                  <c:v>-0.24662800000000001</c:v>
                </c:pt>
                <c:pt idx="13697">
                  <c:v>-0.24388599999999999</c:v>
                </c:pt>
                <c:pt idx="13698">
                  <c:v>-0.24110899999999999</c:v>
                </c:pt>
                <c:pt idx="13699">
                  <c:v>-0.23830499999999999</c:v>
                </c:pt>
                <c:pt idx="13700">
                  <c:v>-0.23547000000000001</c:v>
                </c:pt>
                <c:pt idx="13701">
                  <c:v>-0.23258999999999999</c:v>
                </c:pt>
                <c:pt idx="13702">
                  <c:v>-0.229657</c:v>
                </c:pt>
                <c:pt idx="13703">
                  <c:v>-0.22667100000000001</c:v>
                </c:pt>
                <c:pt idx="13704">
                  <c:v>-0.22364000000000001</c:v>
                </c:pt>
                <c:pt idx="13705">
                  <c:v>-0.22057499999999999</c:v>
                </c:pt>
                <c:pt idx="13706">
                  <c:v>-0.21748899999999999</c:v>
                </c:pt>
                <c:pt idx="13707">
                  <c:v>-0.214394</c:v>
                </c:pt>
                <c:pt idx="13708">
                  <c:v>-0.211285</c:v>
                </c:pt>
                <c:pt idx="13709">
                  <c:v>-0.20815900000000001</c:v>
                </c:pt>
                <c:pt idx="13710">
                  <c:v>-0.20502500000000001</c:v>
                </c:pt>
                <c:pt idx="13711">
                  <c:v>-0.20189399999999999</c:v>
                </c:pt>
                <c:pt idx="13712">
                  <c:v>-0.19877</c:v>
                </c:pt>
                <c:pt idx="13713">
                  <c:v>-0.19566</c:v>
                </c:pt>
                <c:pt idx="13714">
                  <c:v>-0.192575</c:v>
                </c:pt>
                <c:pt idx="13715">
                  <c:v>-0.189524</c:v>
                </c:pt>
                <c:pt idx="13716">
                  <c:v>-0.18650900000000001</c:v>
                </c:pt>
                <c:pt idx="13717">
                  <c:v>-0.18352399999999999</c:v>
                </c:pt>
                <c:pt idx="13718">
                  <c:v>-0.180564</c:v>
                </c:pt>
                <c:pt idx="13719">
                  <c:v>-0.17762500000000001</c:v>
                </c:pt>
                <c:pt idx="13720">
                  <c:v>-0.17471400000000001</c:v>
                </c:pt>
                <c:pt idx="13721">
                  <c:v>-0.171824</c:v>
                </c:pt>
                <c:pt idx="13722">
                  <c:v>-0.168907</c:v>
                </c:pt>
                <c:pt idx="13723">
                  <c:v>-0.16597999999999999</c:v>
                </c:pt>
                <c:pt idx="13724">
                  <c:v>-0.16312299999999999</c:v>
                </c:pt>
                <c:pt idx="13725">
                  <c:v>-0.160326</c:v>
                </c:pt>
                <c:pt idx="13726">
                  <c:v>-0.15754000000000001</c:v>
                </c:pt>
                <c:pt idx="13727">
                  <c:v>-0.15476799999999999</c:v>
                </c:pt>
                <c:pt idx="13728">
                  <c:v>-0.152027</c:v>
                </c:pt>
                <c:pt idx="13729">
                  <c:v>-0.149314</c:v>
                </c:pt>
                <c:pt idx="13730">
                  <c:v>-0.14663000000000001</c:v>
                </c:pt>
                <c:pt idx="13731">
                  <c:v>-0.143981</c:v>
                </c:pt>
                <c:pt idx="13732">
                  <c:v>-0.141377</c:v>
                </c:pt>
                <c:pt idx="13733">
                  <c:v>-0.138823</c:v>
                </c:pt>
                <c:pt idx="13734">
                  <c:v>-0.136324</c:v>
                </c:pt>
                <c:pt idx="13735">
                  <c:v>-0.13388600000000001</c:v>
                </c:pt>
                <c:pt idx="13736">
                  <c:v>-0.13150800000000001</c:v>
                </c:pt>
                <c:pt idx="13737">
                  <c:v>-0.129193</c:v>
                </c:pt>
                <c:pt idx="13738">
                  <c:v>-0.126947</c:v>
                </c:pt>
                <c:pt idx="13739">
                  <c:v>-0.124778</c:v>
                </c:pt>
                <c:pt idx="13740">
                  <c:v>-0.122695</c:v>
                </c:pt>
                <c:pt idx="13741">
                  <c:v>-0.12070400000000001</c:v>
                </c:pt>
                <c:pt idx="13742">
                  <c:v>-0.11880599999999999</c:v>
                </c:pt>
                <c:pt idx="13743">
                  <c:v>-0.11700000000000001</c:v>
                </c:pt>
                <c:pt idx="13744">
                  <c:v>-0.11527999999999999</c:v>
                </c:pt>
                <c:pt idx="13745">
                  <c:v>-0.113637</c:v>
                </c:pt>
                <c:pt idx="13746">
                  <c:v>-0.112064</c:v>
                </c:pt>
                <c:pt idx="13747">
                  <c:v>-0.110555</c:v>
                </c:pt>
                <c:pt idx="13748">
                  <c:v>-0.109108</c:v>
                </c:pt>
                <c:pt idx="13749">
                  <c:v>-0.107725</c:v>
                </c:pt>
                <c:pt idx="13750">
                  <c:v>-0.106408</c:v>
                </c:pt>
                <c:pt idx="13751">
                  <c:v>-0.105161</c:v>
                </c:pt>
                <c:pt idx="13752">
                  <c:v>-0.103986</c:v>
                </c:pt>
                <c:pt idx="13753">
                  <c:v>-0.10287</c:v>
                </c:pt>
                <c:pt idx="13754">
                  <c:v>-0.101799</c:v>
                </c:pt>
                <c:pt idx="13755">
                  <c:v>-0.100773</c:v>
                </c:pt>
                <c:pt idx="13756">
                  <c:v>-9.9803199999999995E-2</c:v>
                </c:pt>
                <c:pt idx="13757">
                  <c:v>-9.8900299999999997E-2</c:v>
                </c:pt>
                <c:pt idx="13758">
                  <c:v>-9.8068600000000006E-2</c:v>
                </c:pt>
                <c:pt idx="13759">
                  <c:v>-9.7312300000000004E-2</c:v>
                </c:pt>
                <c:pt idx="13760">
                  <c:v>-9.6637200000000006E-2</c:v>
                </c:pt>
                <c:pt idx="13761">
                  <c:v>-9.6047599999999997E-2</c:v>
                </c:pt>
                <c:pt idx="13762">
                  <c:v>-9.5541799999999996E-2</c:v>
                </c:pt>
                <c:pt idx="13763">
                  <c:v>-9.5113400000000001E-2</c:v>
                </c:pt>
                <c:pt idx="13764">
                  <c:v>-9.4756400000000005E-2</c:v>
                </c:pt>
                <c:pt idx="13765">
                  <c:v>-9.4469200000000003E-2</c:v>
                </c:pt>
                <c:pt idx="13766">
                  <c:v>-9.4253600000000007E-2</c:v>
                </c:pt>
                <c:pt idx="13767">
                  <c:v>-9.4112399999999999E-2</c:v>
                </c:pt>
                <c:pt idx="13768">
                  <c:v>-9.4046000000000005E-2</c:v>
                </c:pt>
                <c:pt idx="13769">
                  <c:v>-9.4049099999999997E-2</c:v>
                </c:pt>
                <c:pt idx="13770">
                  <c:v>-9.4112199999999993E-2</c:v>
                </c:pt>
                <c:pt idx="13771">
                  <c:v>-9.42278E-2</c:v>
                </c:pt>
                <c:pt idx="13772">
                  <c:v>-9.4395199999999999E-2</c:v>
                </c:pt>
                <c:pt idx="13773">
                  <c:v>-9.4617499999999993E-2</c:v>
                </c:pt>
                <c:pt idx="13774">
                  <c:v>-9.4898499999999997E-2</c:v>
                </c:pt>
                <c:pt idx="13775">
                  <c:v>-9.5243999999999995E-2</c:v>
                </c:pt>
                <c:pt idx="13776">
                  <c:v>-9.5658999999999994E-2</c:v>
                </c:pt>
                <c:pt idx="13777">
                  <c:v>-9.6142099999999994E-2</c:v>
                </c:pt>
                <c:pt idx="13778">
                  <c:v>-9.6690499999999999E-2</c:v>
                </c:pt>
                <c:pt idx="13779">
                  <c:v>-9.7305199999999994E-2</c:v>
                </c:pt>
                <c:pt idx="13780">
                  <c:v>-9.7983799999999996E-2</c:v>
                </c:pt>
                <c:pt idx="13781">
                  <c:v>-9.8716100000000001E-2</c:v>
                </c:pt>
                <c:pt idx="13782">
                  <c:v>-9.9491399999999994E-2</c:v>
                </c:pt>
                <c:pt idx="13783">
                  <c:v>-0.10030799999999999</c:v>
                </c:pt>
                <c:pt idx="13784">
                  <c:v>-0.101173</c:v>
                </c:pt>
                <c:pt idx="13785">
                  <c:v>-0.102091</c:v>
                </c:pt>
                <c:pt idx="13786">
                  <c:v>-0.103065</c:v>
                </c:pt>
                <c:pt idx="13787">
                  <c:v>-0.10409400000000001</c:v>
                </c:pt>
                <c:pt idx="13788">
                  <c:v>-0.105171</c:v>
                </c:pt>
                <c:pt idx="13789">
                  <c:v>-0.10628799999999999</c:v>
                </c:pt>
                <c:pt idx="13790">
                  <c:v>-0.107446</c:v>
                </c:pt>
                <c:pt idx="13791">
                  <c:v>-0.10865</c:v>
                </c:pt>
                <c:pt idx="13792">
                  <c:v>-0.109902</c:v>
                </c:pt>
                <c:pt idx="13793">
                  <c:v>-0.111202</c:v>
                </c:pt>
                <c:pt idx="13794">
                  <c:v>-0.112553</c:v>
                </c:pt>
                <c:pt idx="13795">
                  <c:v>-0.113955</c:v>
                </c:pt>
                <c:pt idx="13796">
                  <c:v>-0.115401</c:v>
                </c:pt>
                <c:pt idx="13797">
                  <c:v>-0.11688800000000001</c:v>
                </c:pt>
                <c:pt idx="13798">
                  <c:v>-0.11842</c:v>
                </c:pt>
                <c:pt idx="13799">
                  <c:v>-0.120003</c:v>
                </c:pt>
                <c:pt idx="13800">
                  <c:v>-0.12163499999999999</c:v>
                </c:pt>
                <c:pt idx="13801">
                  <c:v>-0.123312</c:v>
                </c:pt>
                <c:pt idx="13802">
                  <c:v>-0.125027</c:v>
                </c:pt>
                <c:pt idx="13803">
                  <c:v>-0.126773</c:v>
                </c:pt>
                <c:pt idx="13804">
                  <c:v>-0.12854299999999999</c:v>
                </c:pt>
                <c:pt idx="13805">
                  <c:v>-0.130331</c:v>
                </c:pt>
                <c:pt idx="13806">
                  <c:v>-0.132135</c:v>
                </c:pt>
                <c:pt idx="13807">
                  <c:v>-0.13395199999999999</c:v>
                </c:pt>
                <c:pt idx="13808">
                  <c:v>-0.13577900000000001</c:v>
                </c:pt>
                <c:pt idx="13809">
                  <c:v>-0.13761499999999999</c:v>
                </c:pt>
                <c:pt idx="13810">
                  <c:v>-0.139464</c:v>
                </c:pt>
                <c:pt idx="13811">
                  <c:v>-0.14132400000000001</c:v>
                </c:pt>
                <c:pt idx="13812">
                  <c:v>-0.14319100000000001</c:v>
                </c:pt>
                <c:pt idx="13813">
                  <c:v>-0.14505899999999999</c:v>
                </c:pt>
                <c:pt idx="13814">
                  <c:v>-0.146926</c:v>
                </c:pt>
                <c:pt idx="13815">
                  <c:v>-0.14879200000000001</c:v>
                </c:pt>
                <c:pt idx="13816">
                  <c:v>-0.15065400000000001</c:v>
                </c:pt>
                <c:pt idx="13817">
                  <c:v>-0.15251200000000001</c:v>
                </c:pt>
                <c:pt idx="13818">
                  <c:v>-0.154365</c:v>
                </c:pt>
                <c:pt idx="13819">
                  <c:v>-0.15621399999999999</c:v>
                </c:pt>
                <c:pt idx="13820">
                  <c:v>-0.15806200000000001</c:v>
                </c:pt>
                <c:pt idx="13821">
                  <c:v>-0.159912</c:v>
                </c:pt>
                <c:pt idx="13822">
                  <c:v>-0.16176099999999999</c:v>
                </c:pt>
                <c:pt idx="13823">
                  <c:v>-0.163608</c:v>
                </c:pt>
                <c:pt idx="13824">
                  <c:v>-0.16545699999999999</c:v>
                </c:pt>
                <c:pt idx="13825">
                  <c:v>-0.16730900000000001</c:v>
                </c:pt>
                <c:pt idx="13826">
                  <c:v>-0.16916100000000001</c:v>
                </c:pt>
                <c:pt idx="13827">
                  <c:v>-0.17101</c:v>
                </c:pt>
                <c:pt idx="13828">
                  <c:v>-0.17285500000000001</c:v>
                </c:pt>
                <c:pt idx="13829">
                  <c:v>-0.17469199999999999</c:v>
                </c:pt>
                <c:pt idx="13830">
                  <c:v>-0.17651800000000001</c:v>
                </c:pt>
                <c:pt idx="13831">
                  <c:v>-0.17832899999999999</c:v>
                </c:pt>
                <c:pt idx="13832">
                  <c:v>-0.18012300000000001</c:v>
                </c:pt>
                <c:pt idx="13833">
                  <c:v>-0.181897</c:v>
                </c:pt>
                <c:pt idx="13834">
                  <c:v>-0.183647</c:v>
                </c:pt>
                <c:pt idx="13835">
                  <c:v>-0.18537300000000001</c:v>
                </c:pt>
                <c:pt idx="13836">
                  <c:v>-0.18707099999999999</c:v>
                </c:pt>
                <c:pt idx="13837">
                  <c:v>-0.18873599999999999</c:v>
                </c:pt>
                <c:pt idx="13838">
                  <c:v>-0.19036600000000001</c:v>
                </c:pt>
                <c:pt idx="13839">
                  <c:v>-0.191965</c:v>
                </c:pt>
                <c:pt idx="13840">
                  <c:v>-0.19353699999999999</c:v>
                </c:pt>
                <c:pt idx="13841">
                  <c:v>-0.195081</c:v>
                </c:pt>
                <c:pt idx="13842">
                  <c:v>-0.196599</c:v>
                </c:pt>
                <c:pt idx="13843">
                  <c:v>-0.19808899999999999</c:v>
                </c:pt>
                <c:pt idx="13844">
                  <c:v>-0.19955200000000001</c:v>
                </c:pt>
                <c:pt idx="13845">
                  <c:v>-0.200987</c:v>
                </c:pt>
                <c:pt idx="13846">
                  <c:v>-0.20238900000000001</c:v>
                </c:pt>
                <c:pt idx="13847">
                  <c:v>-0.20375199999999999</c:v>
                </c:pt>
                <c:pt idx="13848">
                  <c:v>-0.20507800000000001</c:v>
                </c:pt>
                <c:pt idx="13849">
                  <c:v>-0.20636699999999999</c:v>
                </c:pt>
                <c:pt idx="13850">
                  <c:v>-0.207621</c:v>
                </c:pt>
                <c:pt idx="13851">
                  <c:v>-0.20883399999999999</c:v>
                </c:pt>
                <c:pt idx="13852">
                  <c:v>-0.210004</c:v>
                </c:pt>
                <c:pt idx="13853">
                  <c:v>-0.21112900000000001</c:v>
                </c:pt>
                <c:pt idx="13854">
                  <c:v>-0.21221100000000001</c:v>
                </c:pt>
                <c:pt idx="13855">
                  <c:v>-0.21324899999999999</c:v>
                </c:pt>
                <c:pt idx="13856">
                  <c:v>-0.21423700000000001</c:v>
                </c:pt>
                <c:pt idx="13857">
                  <c:v>-0.21517</c:v>
                </c:pt>
                <c:pt idx="13858">
                  <c:v>-0.21604400000000001</c:v>
                </c:pt>
                <c:pt idx="13859">
                  <c:v>-0.21685699999999999</c:v>
                </c:pt>
                <c:pt idx="13860">
                  <c:v>-0.21760699999999999</c:v>
                </c:pt>
                <c:pt idx="13861">
                  <c:v>-0.21829499999999999</c:v>
                </c:pt>
                <c:pt idx="13862">
                  <c:v>-0.21892400000000001</c:v>
                </c:pt>
                <c:pt idx="13863">
                  <c:v>-0.21949399999999999</c:v>
                </c:pt>
                <c:pt idx="13864">
                  <c:v>-0.220002</c:v>
                </c:pt>
                <c:pt idx="13865">
                  <c:v>-0.220444</c:v>
                </c:pt>
                <c:pt idx="13866">
                  <c:v>-0.22081999999999999</c:v>
                </c:pt>
                <c:pt idx="13867">
                  <c:v>-0.22112499999999999</c:v>
                </c:pt>
                <c:pt idx="13868">
                  <c:v>-0.221356</c:v>
                </c:pt>
                <c:pt idx="13869">
                  <c:v>-0.22151000000000001</c:v>
                </c:pt>
                <c:pt idx="13870">
                  <c:v>-0.221584</c:v>
                </c:pt>
                <c:pt idx="13871">
                  <c:v>-0.221582</c:v>
                </c:pt>
                <c:pt idx="13872">
                  <c:v>-0.22150600000000001</c:v>
                </c:pt>
                <c:pt idx="13873">
                  <c:v>-0.221359</c:v>
                </c:pt>
                <c:pt idx="13874">
                  <c:v>-0.22114300000000001</c:v>
                </c:pt>
                <c:pt idx="13875">
                  <c:v>-0.22086</c:v>
                </c:pt>
                <c:pt idx="13876">
                  <c:v>-0.22051000000000001</c:v>
                </c:pt>
                <c:pt idx="13877">
                  <c:v>-0.22009100000000001</c:v>
                </c:pt>
                <c:pt idx="13878">
                  <c:v>-0.21959799999999999</c:v>
                </c:pt>
                <c:pt idx="13879">
                  <c:v>-0.21903</c:v>
                </c:pt>
                <c:pt idx="13880">
                  <c:v>-0.218389</c:v>
                </c:pt>
                <c:pt idx="13881">
                  <c:v>-0.21767300000000001</c:v>
                </c:pt>
                <c:pt idx="13882">
                  <c:v>-0.21687899999999999</c:v>
                </c:pt>
                <c:pt idx="13883">
                  <c:v>-0.216005</c:v>
                </c:pt>
                <c:pt idx="13884">
                  <c:v>-0.21504599999999999</c:v>
                </c:pt>
                <c:pt idx="13885">
                  <c:v>-0.214002</c:v>
                </c:pt>
                <c:pt idx="13886">
                  <c:v>-0.21287200000000001</c:v>
                </c:pt>
                <c:pt idx="13887">
                  <c:v>-0.21165999999999999</c:v>
                </c:pt>
                <c:pt idx="13888">
                  <c:v>-0.21036299999999999</c:v>
                </c:pt>
                <c:pt idx="13889">
                  <c:v>-0.208977</c:v>
                </c:pt>
                <c:pt idx="13890">
                  <c:v>-0.20749899999999999</c:v>
                </c:pt>
                <c:pt idx="13891">
                  <c:v>-0.20593600000000001</c:v>
                </c:pt>
                <c:pt idx="13892">
                  <c:v>-0.20429600000000001</c:v>
                </c:pt>
                <c:pt idx="13893">
                  <c:v>-0.20258499999999999</c:v>
                </c:pt>
                <c:pt idx="13894">
                  <c:v>-0.20080300000000001</c:v>
                </c:pt>
                <c:pt idx="13895">
                  <c:v>-0.19895099999999999</c:v>
                </c:pt>
                <c:pt idx="13896">
                  <c:v>-0.19703000000000001</c:v>
                </c:pt>
                <c:pt idx="13897">
                  <c:v>-0.195045</c:v>
                </c:pt>
                <c:pt idx="13898">
                  <c:v>-0.192997</c:v>
                </c:pt>
                <c:pt idx="13899">
                  <c:v>-0.190883</c:v>
                </c:pt>
                <c:pt idx="13900">
                  <c:v>-0.18870000000000001</c:v>
                </c:pt>
                <c:pt idx="13901">
                  <c:v>-0.18645500000000001</c:v>
                </c:pt>
                <c:pt idx="13902">
                  <c:v>-0.18415100000000001</c:v>
                </c:pt>
                <c:pt idx="13903">
                  <c:v>-0.18179200000000001</c:v>
                </c:pt>
                <c:pt idx="13904">
                  <c:v>-0.17937700000000001</c:v>
                </c:pt>
                <c:pt idx="13905">
                  <c:v>-0.17690600000000001</c:v>
                </c:pt>
                <c:pt idx="13906">
                  <c:v>-0.174376</c:v>
                </c:pt>
                <c:pt idx="13907">
                  <c:v>-0.171795</c:v>
                </c:pt>
                <c:pt idx="13908">
                  <c:v>-0.16916600000000001</c:v>
                </c:pt>
                <c:pt idx="13909">
                  <c:v>-0.16644700000000001</c:v>
                </c:pt>
                <c:pt idx="13910">
                  <c:v>-0.163601</c:v>
                </c:pt>
                <c:pt idx="13911">
                  <c:v>-0.16067999999999999</c:v>
                </c:pt>
                <c:pt idx="13912">
                  <c:v>-0.157721</c:v>
                </c:pt>
                <c:pt idx="13913">
                  <c:v>-0.154697</c:v>
                </c:pt>
                <c:pt idx="13914">
                  <c:v>-0.15160000000000001</c:v>
                </c:pt>
                <c:pt idx="13915">
                  <c:v>-0.148453</c:v>
                </c:pt>
                <c:pt idx="13916">
                  <c:v>-0.14526500000000001</c:v>
                </c:pt>
                <c:pt idx="13917">
                  <c:v>-0.142036</c:v>
                </c:pt>
                <c:pt idx="13918">
                  <c:v>-0.138763</c:v>
                </c:pt>
                <c:pt idx="13919">
                  <c:v>-0.13544400000000001</c:v>
                </c:pt>
                <c:pt idx="13920">
                  <c:v>-0.132081</c:v>
                </c:pt>
                <c:pt idx="13921">
                  <c:v>-0.12867999999999999</c:v>
                </c:pt>
                <c:pt idx="13922">
                  <c:v>-0.12524399999999999</c:v>
                </c:pt>
                <c:pt idx="13923">
                  <c:v>-0.121777</c:v>
                </c:pt>
                <c:pt idx="13924">
                  <c:v>-0.11828</c:v>
                </c:pt>
                <c:pt idx="13925">
                  <c:v>-0.114763</c:v>
                </c:pt>
                <c:pt idx="13926">
                  <c:v>-0.111232</c:v>
                </c:pt>
                <c:pt idx="13927">
                  <c:v>-0.107694</c:v>
                </c:pt>
                <c:pt idx="13928">
                  <c:v>-0.104156</c:v>
                </c:pt>
                <c:pt idx="13929">
                  <c:v>-0.100619</c:v>
                </c:pt>
                <c:pt idx="13930">
                  <c:v>-9.7084799999999999E-2</c:v>
                </c:pt>
                <c:pt idx="13931">
                  <c:v>-9.3551499999999996E-2</c:v>
                </c:pt>
                <c:pt idx="13932">
                  <c:v>-9.0018200000000007E-2</c:v>
                </c:pt>
                <c:pt idx="13933">
                  <c:v>-8.6486800000000003E-2</c:v>
                </c:pt>
                <c:pt idx="13934">
                  <c:v>-8.2959699999999997E-2</c:v>
                </c:pt>
                <c:pt idx="13935">
                  <c:v>-7.9436499999999993E-2</c:v>
                </c:pt>
                <c:pt idx="13936">
                  <c:v>-7.5917100000000001E-2</c:v>
                </c:pt>
                <c:pt idx="13937">
                  <c:v>-7.2403800000000004E-2</c:v>
                </c:pt>
                <c:pt idx="13938">
                  <c:v>-6.8897600000000003E-2</c:v>
                </c:pt>
                <c:pt idx="13939">
                  <c:v>-6.54E-2</c:v>
                </c:pt>
                <c:pt idx="13940">
                  <c:v>-6.1912399999999999E-2</c:v>
                </c:pt>
                <c:pt idx="13941">
                  <c:v>-5.8433600000000002E-2</c:v>
                </c:pt>
                <c:pt idx="13942">
                  <c:v>-5.4963199999999997E-2</c:v>
                </c:pt>
                <c:pt idx="13943">
                  <c:v>-5.15054E-2</c:v>
                </c:pt>
                <c:pt idx="13944">
                  <c:v>-4.80644E-2</c:v>
                </c:pt>
                <c:pt idx="13945">
                  <c:v>-4.4644400000000001E-2</c:v>
                </c:pt>
                <c:pt idx="13946">
                  <c:v>-4.1250200000000001E-2</c:v>
                </c:pt>
                <c:pt idx="13947">
                  <c:v>-3.7885299999999997E-2</c:v>
                </c:pt>
                <c:pt idx="13948">
                  <c:v>-3.4551699999999998E-2</c:v>
                </c:pt>
                <c:pt idx="13949">
                  <c:v>-3.1251000000000001E-2</c:v>
                </c:pt>
                <c:pt idx="13950">
                  <c:v>-2.7985699999999999E-2</c:v>
                </c:pt>
                <c:pt idx="13951">
                  <c:v>-2.47583E-2</c:v>
                </c:pt>
                <c:pt idx="13952">
                  <c:v>-2.1570700000000002E-2</c:v>
                </c:pt>
                <c:pt idx="13953">
                  <c:v>-1.8424099999999999E-2</c:v>
                </c:pt>
                <c:pt idx="13954">
                  <c:v>-1.53194E-2</c:v>
                </c:pt>
                <c:pt idx="13955">
                  <c:v>-1.2257199999999999E-2</c:v>
                </c:pt>
                <c:pt idx="13956" formatCode="0.00E+00">
                  <c:v>-9.2382000000000002E-3</c:v>
                </c:pt>
                <c:pt idx="13957" formatCode="0.00E+00">
                  <c:v>-6.2634400000000003E-3</c:v>
                </c:pt>
                <c:pt idx="13958" formatCode="0.00E+00">
                  <c:v>-3.3325300000000002E-3</c:v>
                </c:pt>
                <c:pt idx="13959" formatCode="0.00E+00">
                  <c:v>-4.4391E-4</c:v>
                </c:pt>
                <c:pt idx="13960" formatCode="0.00E+00">
                  <c:v>2.4026799999999999E-3</c:v>
                </c:pt>
                <c:pt idx="13961" formatCode="0.00E+00">
                  <c:v>5.20405E-3</c:v>
                </c:pt>
                <c:pt idx="13962" formatCode="0.00E+00">
                  <c:v>7.9547699999999999E-3</c:v>
                </c:pt>
                <c:pt idx="13963">
                  <c:v>1.06502E-2</c:v>
                </c:pt>
                <c:pt idx="13964">
                  <c:v>1.32879E-2</c:v>
                </c:pt>
                <c:pt idx="13965">
                  <c:v>1.5866399999999999E-2</c:v>
                </c:pt>
                <c:pt idx="13966">
                  <c:v>1.8383400000000001E-2</c:v>
                </c:pt>
                <c:pt idx="13967">
                  <c:v>2.08367E-2</c:v>
                </c:pt>
                <c:pt idx="13968">
                  <c:v>2.3225699999999998E-2</c:v>
                </c:pt>
                <c:pt idx="13969">
                  <c:v>2.5551000000000001E-2</c:v>
                </c:pt>
                <c:pt idx="13970">
                  <c:v>2.78126E-2</c:v>
                </c:pt>
                <c:pt idx="13971">
                  <c:v>3.00085E-2</c:v>
                </c:pt>
                <c:pt idx="13972">
                  <c:v>3.21351E-2</c:v>
                </c:pt>
                <c:pt idx="13973">
                  <c:v>3.4188799999999998E-2</c:v>
                </c:pt>
                <c:pt idx="13974">
                  <c:v>3.6167199999999997E-2</c:v>
                </c:pt>
                <c:pt idx="13975">
                  <c:v>3.8072599999999998E-2</c:v>
                </c:pt>
                <c:pt idx="13976">
                  <c:v>3.9910899999999999E-2</c:v>
                </c:pt>
                <c:pt idx="13977">
                  <c:v>4.1685699999999999E-2</c:v>
                </c:pt>
                <c:pt idx="13978">
                  <c:v>4.3395799999999998E-2</c:v>
                </c:pt>
                <c:pt idx="13979">
                  <c:v>4.5038700000000001E-2</c:v>
                </c:pt>
                <c:pt idx="13980">
                  <c:v>4.6612300000000002E-2</c:v>
                </c:pt>
                <c:pt idx="13981">
                  <c:v>4.8113000000000003E-2</c:v>
                </c:pt>
                <c:pt idx="13982">
                  <c:v>4.95361E-2</c:v>
                </c:pt>
                <c:pt idx="13983">
                  <c:v>5.0883299999999999E-2</c:v>
                </c:pt>
                <c:pt idx="13984">
                  <c:v>5.2161399999999997E-2</c:v>
                </c:pt>
                <c:pt idx="13985">
                  <c:v>5.3372000000000003E-2</c:v>
                </c:pt>
                <c:pt idx="13986">
                  <c:v>5.4508500000000001E-2</c:v>
                </c:pt>
                <c:pt idx="13987">
                  <c:v>5.5563099999999997E-2</c:v>
                </c:pt>
                <c:pt idx="13988">
                  <c:v>5.65306E-2</c:v>
                </c:pt>
                <c:pt idx="13989">
                  <c:v>5.7410099999999999E-2</c:v>
                </c:pt>
                <c:pt idx="13990">
                  <c:v>5.8204800000000001E-2</c:v>
                </c:pt>
                <c:pt idx="13991">
                  <c:v>5.89183E-2</c:v>
                </c:pt>
                <c:pt idx="13992">
                  <c:v>5.9552599999999997E-2</c:v>
                </c:pt>
                <c:pt idx="13993">
                  <c:v>6.01094E-2</c:v>
                </c:pt>
                <c:pt idx="13994">
                  <c:v>6.0588000000000003E-2</c:v>
                </c:pt>
                <c:pt idx="13995">
                  <c:v>6.0986400000000003E-2</c:v>
                </c:pt>
                <c:pt idx="13996">
                  <c:v>6.1301700000000001E-2</c:v>
                </c:pt>
                <c:pt idx="13997">
                  <c:v>6.1530399999999999E-2</c:v>
                </c:pt>
                <c:pt idx="13998">
                  <c:v>6.1670099999999999E-2</c:v>
                </c:pt>
                <c:pt idx="13999">
                  <c:v>6.1721600000000001E-2</c:v>
                </c:pt>
                <c:pt idx="14000">
                  <c:v>6.1686499999999998E-2</c:v>
                </c:pt>
                <c:pt idx="14001">
                  <c:v>6.1564300000000002E-2</c:v>
                </c:pt>
                <c:pt idx="14002">
                  <c:v>6.1355100000000003E-2</c:v>
                </c:pt>
                <c:pt idx="14003">
                  <c:v>6.1062900000000003E-2</c:v>
                </c:pt>
                <c:pt idx="14004">
                  <c:v>6.0691299999999997E-2</c:v>
                </c:pt>
                <c:pt idx="14005">
                  <c:v>6.02409E-2</c:v>
                </c:pt>
                <c:pt idx="14006">
                  <c:v>5.9710899999999997E-2</c:v>
                </c:pt>
                <c:pt idx="14007">
                  <c:v>5.9100100000000003E-2</c:v>
                </c:pt>
                <c:pt idx="14008">
                  <c:v>5.84082E-2</c:v>
                </c:pt>
                <c:pt idx="14009">
                  <c:v>5.7637300000000002E-2</c:v>
                </c:pt>
                <c:pt idx="14010">
                  <c:v>5.6789100000000002E-2</c:v>
                </c:pt>
                <c:pt idx="14011">
                  <c:v>5.5863999999999997E-2</c:v>
                </c:pt>
                <c:pt idx="14012">
                  <c:v>5.48622E-2</c:v>
                </c:pt>
                <c:pt idx="14013">
                  <c:v>5.3784800000000001E-2</c:v>
                </c:pt>
                <c:pt idx="14014">
                  <c:v>5.2631799999999999E-2</c:v>
                </c:pt>
                <c:pt idx="14015">
                  <c:v>5.1403699999999997E-2</c:v>
                </c:pt>
                <c:pt idx="14016">
                  <c:v>5.0101899999999998E-2</c:v>
                </c:pt>
                <c:pt idx="14017">
                  <c:v>4.8727399999999997E-2</c:v>
                </c:pt>
                <c:pt idx="14018">
                  <c:v>4.7281700000000003E-2</c:v>
                </c:pt>
                <c:pt idx="14019">
                  <c:v>4.5767799999999997E-2</c:v>
                </c:pt>
                <c:pt idx="14020">
                  <c:v>4.4189699999999998E-2</c:v>
                </c:pt>
                <c:pt idx="14021">
                  <c:v>4.2551800000000001E-2</c:v>
                </c:pt>
                <c:pt idx="14022">
                  <c:v>4.0856299999999998E-2</c:v>
                </c:pt>
                <c:pt idx="14023">
                  <c:v>3.9104E-2</c:v>
                </c:pt>
                <c:pt idx="14024">
                  <c:v>3.7296599999999999E-2</c:v>
                </c:pt>
                <c:pt idx="14025">
                  <c:v>3.5435899999999999E-2</c:v>
                </c:pt>
                <c:pt idx="14026">
                  <c:v>3.35226E-2</c:v>
                </c:pt>
                <c:pt idx="14027">
                  <c:v>3.1557300000000003E-2</c:v>
                </c:pt>
                <c:pt idx="14028">
                  <c:v>2.9542499999999999E-2</c:v>
                </c:pt>
                <c:pt idx="14029">
                  <c:v>2.74819E-2</c:v>
                </c:pt>
                <c:pt idx="14030">
                  <c:v>2.53793E-2</c:v>
                </c:pt>
                <c:pt idx="14031">
                  <c:v>2.3237899999999999E-2</c:v>
                </c:pt>
                <c:pt idx="14032">
                  <c:v>2.1061900000000001E-2</c:v>
                </c:pt>
                <c:pt idx="14033">
                  <c:v>1.8855199999999999E-2</c:v>
                </c:pt>
                <c:pt idx="14034">
                  <c:v>1.6619999999999999E-2</c:v>
                </c:pt>
                <c:pt idx="14035">
                  <c:v>1.43564E-2</c:v>
                </c:pt>
                <c:pt idx="14036">
                  <c:v>1.2064399999999999E-2</c:v>
                </c:pt>
                <c:pt idx="14037" formatCode="0.00E+00">
                  <c:v>9.7451399999999994E-3</c:v>
                </c:pt>
                <c:pt idx="14038" formatCode="0.00E+00">
                  <c:v>7.4005800000000004E-3</c:v>
                </c:pt>
                <c:pt idx="14039" formatCode="0.00E+00">
                  <c:v>5.0325999999999999E-3</c:v>
                </c:pt>
                <c:pt idx="14040" formatCode="0.00E+00">
                  <c:v>2.6431900000000001E-3</c:v>
                </c:pt>
                <c:pt idx="14041" formatCode="0.00E+00">
                  <c:v>2.3352099999999999E-4</c:v>
                </c:pt>
                <c:pt idx="14042" formatCode="0.00E+00">
                  <c:v>-2.1950300000000002E-3</c:v>
                </c:pt>
                <c:pt idx="14043" formatCode="0.00E+00">
                  <c:v>-4.6393099999999998E-3</c:v>
                </c:pt>
                <c:pt idx="14044" formatCode="0.00E+00">
                  <c:v>-7.0951900000000004E-3</c:v>
                </c:pt>
                <c:pt idx="14045" formatCode="0.00E+00">
                  <c:v>-9.5589500000000001E-3</c:v>
                </c:pt>
                <c:pt idx="14046">
                  <c:v>-1.2027599999999999E-2</c:v>
                </c:pt>
                <c:pt idx="14047">
                  <c:v>-1.44987E-2</c:v>
                </c:pt>
                <c:pt idx="14048">
                  <c:v>-1.69693E-2</c:v>
                </c:pt>
                <c:pt idx="14049">
                  <c:v>-1.9436999999999999E-2</c:v>
                </c:pt>
                <c:pt idx="14050">
                  <c:v>-2.1899100000000001E-2</c:v>
                </c:pt>
                <c:pt idx="14051">
                  <c:v>-2.4352700000000001E-2</c:v>
                </c:pt>
                <c:pt idx="14052">
                  <c:v>-2.6794599999999998E-2</c:v>
                </c:pt>
                <c:pt idx="14053">
                  <c:v>-2.9222499999999998E-2</c:v>
                </c:pt>
                <c:pt idx="14054">
                  <c:v>-3.1634900000000001E-2</c:v>
                </c:pt>
                <c:pt idx="14055">
                  <c:v>-3.40296E-2</c:v>
                </c:pt>
                <c:pt idx="14056">
                  <c:v>-3.64038E-2</c:v>
                </c:pt>
                <c:pt idx="14057">
                  <c:v>-3.8754299999999998E-2</c:v>
                </c:pt>
                <c:pt idx="14058">
                  <c:v>-4.1078099999999999E-2</c:v>
                </c:pt>
                <c:pt idx="14059">
                  <c:v>-4.33727E-2</c:v>
                </c:pt>
                <c:pt idx="14060">
                  <c:v>-4.5636400000000001E-2</c:v>
                </c:pt>
                <c:pt idx="14061">
                  <c:v>-4.7866300000000001E-2</c:v>
                </c:pt>
                <c:pt idx="14062">
                  <c:v>-5.0058900000000003E-2</c:v>
                </c:pt>
                <c:pt idx="14063">
                  <c:v>-5.2211E-2</c:v>
                </c:pt>
                <c:pt idx="14064">
                  <c:v>-5.4320100000000003E-2</c:v>
                </c:pt>
                <c:pt idx="14065">
                  <c:v>-5.6383500000000003E-2</c:v>
                </c:pt>
                <c:pt idx="14066">
                  <c:v>-5.8398899999999997E-2</c:v>
                </c:pt>
                <c:pt idx="14067">
                  <c:v>-6.0364399999999999E-2</c:v>
                </c:pt>
                <c:pt idx="14068">
                  <c:v>-6.2278600000000003E-2</c:v>
                </c:pt>
                <c:pt idx="14069">
                  <c:v>-6.4140699999999995E-2</c:v>
                </c:pt>
                <c:pt idx="14070">
                  <c:v>-6.5949099999999997E-2</c:v>
                </c:pt>
                <c:pt idx="14071">
                  <c:v>-6.7701200000000003E-2</c:v>
                </c:pt>
                <c:pt idx="14072">
                  <c:v>-6.9394899999999995E-2</c:v>
                </c:pt>
                <c:pt idx="14073">
                  <c:v>-7.1029099999999998E-2</c:v>
                </c:pt>
                <c:pt idx="14074">
                  <c:v>-7.2602799999999995E-2</c:v>
                </c:pt>
                <c:pt idx="14075">
                  <c:v>-7.4113799999999994E-2</c:v>
                </c:pt>
                <c:pt idx="14076">
                  <c:v>-7.5558399999999998E-2</c:v>
                </c:pt>
                <c:pt idx="14077">
                  <c:v>-7.69339E-2</c:v>
                </c:pt>
                <c:pt idx="14078">
                  <c:v>-7.8240900000000002E-2</c:v>
                </c:pt>
                <c:pt idx="14079">
                  <c:v>-7.9479599999999997E-2</c:v>
                </c:pt>
                <c:pt idx="14080">
                  <c:v>-8.0647399999999994E-2</c:v>
                </c:pt>
                <c:pt idx="14081">
                  <c:v>-8.1739500000000007E-2</c:v>
                </c:pt>
                <c:pt idx="14082">
                  <c:v>-8.2752199999999998E-2</c:v>
                </c:pt>
                <c:pt idx="14083">
                  <c:v>-8.3684099999999997E-2</c:v>
                </c:pt>
                <c:pt idx="14084">
                  <c:v>-8.4534799999999993E-2</c:v>
                </c:pt>
                <c:pt idx="14085">
                  <c:v>-8.5303599999999993E-2</c:v>
                </c:pt>
                <c:pt idx="14086">
                  <c:v>-8.5989800000000005E-2</c:v>
                </c:pt>
                <c:pt idx="14087">
                  <c:v>-8.6593600000000007E-2</c:v>
                </c:pt>
                <c:pt idx="14088">
                  <c:v>-8.7115100000000001E-2</c:v>
                </c:pt>
                <c:pt idx="14089">
                  <c:v>-8.7554199999999999E-2</c:v>
                </c:pt>
                <c:pt idx="14090">
                  <c:v>-8.79104E-2</c:v>
                </c:pt>
                <c:pt idx="14091">
                  <c:v>-8.8183300000000006E-2</c:v>
                </c:pt>
                <c:pt idx="14092">
                  <c:v>-8.8371900000000003E-2</c:v>
                </c:pt>
                <c:pt idx="14093">
                  <c:v>-8.8474899999999995E-2</c:v>
                </c:pt>
                <c:pt idx="14094">
                  <c:v>-8.84905E-2</c:v>
                </c:pt>
                <c:pt idx="14095">
                  <c:v>-8.8417300000000004E-2</c:v>
                </c:pt>
                <c:pt idx="14096">
                  <c:v>-8.8253899999999996E-2</c:v>
                </c:pt>
                <c:pt idx="14097">
                  <c:v>-8.7999599999999997E-2</c:v>
                </c:pt>
                <c:pt idx="14098">
                  <c:v>-8.7654200000000002E-2</c:v>
                </c:pt>
                <c:pt idx="14099">
                  <c:v>-8.7217299999999998E-2</c:v>
                </c:pt>
                <c:pt idx="14100">
                  <c:v>-8.6689799999999997E-2</c:v>
                </c:pt>
                <c:pt idx="14101">
                  <c:v>-8.6074399999999995E-2</c:v>
                </c:pt>
                <c:pt idx="14102">
                  <c:v>-8.5374000000000005E-2</c:v>
                </c:pt>
                <c:pt idx="14103">
                  <c:v>-8.4588999999999998E-2</c:v>
                </c:pt>
                <c:pt idx="14104">
                  <c:v>-8.3718600000000004E-2</c:v>
                </c:pt>
                <c:pt idx="14105">
                  <c:v>-8.2761899999999999E-2</c:v>
                </c:pt>
                <c:pt idx="14106">
                  <c:v>-8.1718600000000002E-2</c:v>
                </c:pt>
                <c:pt idx="14107">
                  <c:v>-8.0588999999999994E-2</c:v>
                </c:pt>
                <c:pt idx="14108">
                  <c:v>-7.9374500000000001E-2</c:v>
                </c:pt>
                <c:pt idx="14109">
                  <c:v>-7.8075900000000004E-2</c:v>
                </c:pt>
                <c:pt idx="14110">
                  <c:v>-7.6692999999999997E-2</c:v>
                </c:pt>
                <c:pt idx="14111">
                  <c:v>-7.5224399999999997E-2</c:v>
                </c:pt>
                <c:pt idx="14112">
                  <c:v>-7.3670100000000002E-2</c:v>
                </c:pt>
                <c:pt idx="14113">
                  <c:v>-7.2032700000000005E-2</c:v>
                </c:pt>
                <c:pt idx="14114">
                  <c:v>-7.0314699999999994E-2</c:v>
                </c:pt>
                <c:pt idx="14115">
                  <c:v>-6.8518099999999998E-2</c:v>
                </c:pt>
                <c:pt idx="14116">
                  <c:v>-6.6643800000000003E-2</c:v>
                </c:pt>
                <c:pt idx="14117">
                  <c:v>-6.4693200000000006E-2</c:v>
                </c:pt>
                <c:pt idx="14118">
                  <c:v>-6.2667899999999999E-2</c:v>
                </c:pt>
                <c:pt idx="14119">
                  <c:v>-6.0569199999999997E-2</c:v>
                </c:pt>
                <c:pt idx="14120">
                  <c:v>-5.8397299999999999E-2</c:v>
                </c:pt>
                <c:pt idx="14121">
                  <c:v>-5.6152300000000002E-2</c:v>
                </c:pt>
                <c:pt idx="14122">
                  <c:v>-5.3834899999999998E-2</c:v>
                </c:pt>
                <c:pt idx="14123">
                  <c:v>-5.1447100000000003E-2</c:v>
                </c:pt>
                <c:pt idx="14124">
                  <c:v>-4.8990800000000001E-2</c:v>
                </c:pt>
                <c:pt idx="14125">
                  <c:v>-4.6468500000000003E-2</c:v>
                </c:pt>
                <c:pt idx="14126">
                  <c:v>-4.3882999999999998E-2</c:v>
                </c:pt>
                <c:pt idx="14127">
                  <c:v>-4.1237099999999999E-2</c:v>
                </c:pt>
                <c:pt idx="14128">
                  <c:v>-3.8532400000000001E-2</c:v>
                </c:pt>
                <c:pt idx="14129">
                  <c:v>-3.57699E-2</c:v>
                </c:pt>
                <c:pt idx="14130">
                  <c:v>-3.2951399999999999E-2</c:v>
                </c:pt>
                <c:pt idx="14131">
                  <c:v>-3.0079000000000002E-2</c:v>
                </c:pt>
                <c:pt idx="14132">
                  <c:v>-2.7154899999999999E-2</c:v>
                </c:pt>
                <c:pt idx="14133">
                  <c:v>-2.4180500000000001E-2</c:v>
                </c:pt>
                <c:pt idx="14134">
                  <c:v>-2.11574E-2</c:v>
                </c:pt>
                <c:pt idx="14135">
                  <c:v>-1.8087599999999999E-2</c:v>
                </c:pt>
                <c:pt idx="14136">
                  <c:v>-1.49731E-2</c:v>
                </c:pt>
                <c:pt idx="14137">
                  <c:v>-1.1815900000000001E-2</c:v>
                </c:pt>
                <c:pt idx="14138" formatCode="0.00E+00">
                  <c:v>-8.6182299999999993E-3</c:v>
                </c:pt>
                <c:pt idx="14139" formatCode="0.00E+00">
                  <c:v>-5.3820999999999999E-3</c:v>
                </c:pt>
                <c:pt idx="14140" formatCode="0.00E+00">
                  <c:v>-2.1092400000000001E-3</c:v>
                </c:pt>
                <c:pt idx="14141" formatCode="0.00E+00">
                  <c:v>1.19772E-3</c:v>
                </c:pt>
                <c:pt idx="14142" formatCode="0.00E+00">
                  <c:v>4.5346400000000004E-3</c:v>
                </c:pt>
                <c:pt idx="14143" formatCode="0.00E+00">
                  <c:v>7.8973399999999992E-3</c:v>
                </c:pt>
                <c:pt idx="14144">
                  <c:v>1.1283E-2</c:v>
                </c:pt>
                <c:pt idx="14145">
                  <c:v>1.4689600000000001E-2</c:v>
                </c:pt>
                <c:pt idx="14146">
                  <c:v>1.81149E-2</c:v>
                </c:pt>
                <c:pt idx="14147">
                  <c:v>2.1556499999999999E-2</c:v>
                </c:pt>
                <c:pt idx="14148">
                  <c:v>2.50125E-2</c:v>
                </c:pt>
                <c:pt idx="14149">
                  <c:v>2.8481800000000002E-2</c:v>
                </c:pt>
                <c:pt idx="14150">
                  <c:v>3.1962200000000003E-2</c:v>
                </c:pt>
                <c:pt idx="14151">
                  <c:v>3.5450799999999998E-2</c:v>
                </c:pt>
                <c:pt idx="14152">
                  <c:v>3.89445E-2</c:v>
                </c:pt>
                <c:pt idx="14153">
                  <c:v>4.2441300000000001E-2</c:v>
                </c:pt>
                <c:pt idx="14154">
                  <c:v>4.5939500000000001E-2</c:v>
                </c:pt>
                <c:pt idx="14155">
                  <c:v>4.9437599999999998E-2</c:v>
                </c:pt>
                <c:pt idx="14156">
                  <c:v>5.2932899999999998E-2</c:v>
                </c:pt>
                <c:pt idx="14157">
                  <c:v>5.64225E-2</c:v>
                </c:pt>
                <c:pt idx="14158">
                  <c:v>5.9904399999999997E-2</c:v>
                </c:pt>
                <c:pt idx="14159">
                  <c:v>6.3375899999999999E-2</c:v>
                </c:pt>
                <c:pt idx="14160">
                  <c:v>6.6832699999999995E-2</c:v>
                </c:pt>
                <c:pt idx="14161">
                  <c:v>7.0270399999999997E-2</c:v>
                </c:pt>
                <c:pt idx="14162">
                  <c:v>7.3686199999999993E-2</c:v>
                </c:pt>
                <c:pt idx="14163">
                  <c:v>7.7077900000000005E-2</c:v>
                </c:pt>
                <c:pt idx="14164">
                  <c:v>8.0443700000000007E-2</c:v>
                </c:pt>
                <c:pt idx="14165">
                  <c:v>8.3781499999999995E-2</c:v>
                </c:pt>
                <c:pt idx="14166">
                  <c:v>8.7089100000000003E-2</c:v>
                </c:pt>
                <c:pt idx="14167">
                  <c:v>9.0363299999999994E-2</c:v>
                </c:pt>
                <c:pt idx="14168">
                  <c:v>9.3601699999999996E-2</c:v>
                </c:pt>
                <c:pt idx="14169">
                  <c:v>9.6802700000000005E-2</c:v>
                </c:pt>
                <c:pt idx="14170">
                  <c:v>9.99641E-2</c:v>
                </c:pt>
                <c:pt idx="14171">
                  <c:v>0.10308299999999999</c:v>
                </c:pt>
                <c:pt idx="14172">
                  <c:v>0.106157</c:v>
                </c:pt>
                <c:pt idx="14173">
                  <c:v>0.109184</c:v>
                </c:pt>
                <c:pt idx="14174">
                  <c:v>0.112164</c:v>
                </c:pt>
                <c:pt idx="14175">
                  <c:v>0.115094</c:v>
                </c:pt>
                <c:pt idx="14176">
                  <c:v>0.11797299999999999</c:v>
                </c:pt>
                <c:pt idx="14177">
                  <c:v>0.120797</c:v>
                </c:pt>
                <c:pt idx="14178">
                  <c:v>0.123566</c:v>
                </c:pt>
                <c:pt idx="14179">
                  <c:v>0.126277</c:v>
                </c:pt>
                <c:pt idx="14180">
                  <c:v>0.12892899999999999</c:v>
                </c:pt>
                <c:pt idx="14181">
                  <c:v>0.131518</c:v>
                </c:pt>
                <c:pt idx="14182">
                  <c:v>0.134044</c:v>
                </c:pt>
                <c:pt idx="14183">
                  <c:v>0.13650399999999999</c:v>
                </c:pt>
                <c:pt idx="14184">
                  <c:v>0.13889699999999999</c:v>
                </c:pt>
                <c:pt idx="14185">
                  <c:v>0.14122100000000001</c:v>
                </c:pt>
                <c:pt idx="14186">
                  <c:v>0.14347499999999999</c:v>
                </c:pt>
                <c:pt idx="14187">
                  <c:v>0.14565800000000001</c:v>
                </c:pt>
                <c:pt idx="14188">
                  <c:v>0.14776700000000001</c:v>
                </c:pt>
                <c:pt idx="14189">
                  <c:v>0.14980299999999999</c:v>
                </c:pt>
                <c:pt idx="14190">
                  <c:v>0.15176200000000001</c:v>
                </c:pt>
                <c:pt idx="14191">
                  <c:v>0.153642</c:v>
                </c:pt>
                <c:pt idx="14192">
                  <c:v>0.155443</c:v>
                </c:pt>
                <c:pt idx="14193">
                  <c:v>0.157165</c:v>
                </c:pt>
                <c:pt idx="14194">
                  <c:v>0.158806</c:v>
                </c:pt>
                <c:pt idx="14195">
                  <c:v>0.16036400000000001</c:v>
                </c:pt>
                <c:pt idx="14196">
                  <c:v>0.16183700000000001</c:v>
                </c:pt>
                <c:pt idx="14197">
                  <c:v>0.16322300000000001</c:v>
                </c:pt>
                <c:pt idx="14198">
                  <c:v>0.164524</c:v>
                </c:pt>
                <c:pt idx="14199">
                  <c:v>0.16574</c:v>
                </c:pt>
                <c:pt idx="14200">
                  <c:v>0.16686999999999999</c:v>
                </c:pt>
                <c:pt idx="14201">
                  <c:v>0.16791500000000001</c:v>
                </c:pt>
                <c:pt idx="14202">
                  <c:v>0.168873</c:v>
                </c:pt>
                <c:pt idx="14203">
                  <c:v>0.169742</c:v>
                </c:pt>
                <c:pt idx="14204">
                  <c:v>0.17052200000000001</c:v>
                </c:pt>
                <c:pt idx="14205">
                  <c:v>0.171213</c:v>
                </c:pt>
                <c:pt idx="14206">
                  <c:v>0.17181299999999999</c:v>
                </c:pt>
                <c:pt idx="14207">
                  <c:v>0.172322</c:v>
                </c:pt>
                <c:pt idx="14208">
                  <c:v>0.17274200000000001</c:v>
                </c:pt>
                <c:pt idx="14209">
                  <c:v>0.173072</c:v>
                </c:pt>
                <c:pt idx="14210">
                  <c:v>0.173316</c:v>
                </c:pt>
                <c:pt idx="14211">
                  <c:v>0.17347399999999999</c:v>
                </c:pt>
                <c:pt idx="14212">
                  <c:v>0.17354600000000001</c:v>
                </c:pt>
                <c:pt idx="14213">
                  <c:v>0.17353199999999999</c:v>
                </c:pt>
                <c:pt idx="14214">
                  <c:v>0.173431</c:v>
                </c:pt>
                <c:pt idx="14215">
                  <c:v>0.17324500000000001</c:v>
                </c:pt>
                <c:pt idx="14216">
                  <c:v>0.17297199999999999</c:v>
                </c:pt>
                <c:pt idx="14217">
                  <c:v>0.17261499999999999</c:v>
                </c:pt>
                <c:pt idx="14218">
                  <c:v>0.17217399999999999</c:v>
                </c:pt>
                <c:pt idx="14219">
                  <c:v>0.171649</c:v>
                </c:pt>
                <c:pt idx="14220">
                  <c:v>0.171041</c:v>
                </c:pt>
                <c:pt idx="14221">
                  <c:v>0.170351</c:v>
                </c:pt>
                <c:pt idx="14222">
                  <c:v>0.16957800000000001</c:v>
                </c:pt>
                <c:pt idx="14223">
                  <c:v>0.16872300000000001</c:v>
                </c:pt>
                <c:pt idx="14224">
                  <c:v>0.16778599999999999</c:v>
                </c:pt>
                <c:pt idx="14225">
                  <c:v>0.166769</c:v>
                </c:pt>
                <c:pt idx="14226">
                  <c:v>0.16567399999999999</c:v>
                </c:pt>
                <c:pt idx="14227">
                  <c:v>0.16450100000000001</c:v>
                </c:pt>
                <c:pt idx="14228">
                  <c:v>0.16325200000000001</c:v>
                </c:pt>
                <c:pt idx="14229">
                  <c:v>0.16192899999999999</c:v>
                </c:pt>
                <c:pt idx="14230">
                  <c:v>0.16053200000000001</c:v>
                </c:pt>
                <c:pt idx="14231">
                  <c:v>0.15906600000000001</c:v>
                </c:pt>
                <c:pt idx="14232">
                  <c:v>0.15753</c:v>
                </c:pt>
                <c:pt idx="14233">
                  <c:v>0.15592700000000001</c:v>
                </c:pt>
                <c:pt idx="14234">
                  <c:v>0.15425800000000001</c:v>
                </c:pt>
                <c:pt idx="14235">
                  <c:v>0.15252199999999999</c:v>
                </c:pt>
                <c:pt idx="14236">
                  <c:v>0.15071899999999999</c:v>
                </c:pt>
                <c:pt idx="14237">
                  <c:v>0.14885399999999999</c:v>
                </c:pt>
                <c:pt idx="14238">
                  <c:v>0.146927</c:v>
                </c:pt>
                <c:pt idx="14239">
                  <c:v>0.14494399999999999</c:v>
                </c:pt>
                <c:pt idx="14240">
                  <c:v>0.142905</c:v>
                </c:pt>
                <c:pt idx="14241">
                  <c:v>0.14081399999999999</c:v>
                </c:pt>
                <c:pt idx="14242">
                  <c:v>0.13867099999999999</c:v>
                </c:pt>
                <c:pt idx="14243">
                  <c:v>0.13647699999999999</c:v>
                </c:pt>
                <c:pt idx="14244">
                  <c:v>0.13423499999999999</c:v>
                </c:pt>
                <c:pt idx="14245">
                  <c:v>0.13194600000000001</c:v>
                </c:pt>
                <c:pt idx="14246">
                  <c:v>0.12961</c:v>
                </c:pt>
                <c:pt idx="14247">
                  <c:v>0.12723000000000001</c:v>
                </c:pt>
                <c:pt idx="14248">
                  <c:v>0.124806</c:v>
                </c:pt>
                <c:pt idx="14249">
                  <c:v>0.12234100000000001</c:v>
                </c:pt>
                <c:pt idx="14250">
                  <c:v>0.119838</c:v>
                </c:pt>
                <c:pt idx="14251">
                  <c:v>0.1173</c:v>
                </c:pt>
                <c:pt idx="14252">
                  <c:v>0.114731</c:v>
                </c:pt>
                <c:pt idx="14253">
                  <c:v>0.112134</c:v>
                </c:pt>
                <c:pt idx="14254">
                  <c:v>0.109514</c:v>
                </c:pt>
                <c:pt idx="14255">
                  <c:v>0.10687099999999999</c:v>
                </c:pt>
                <c:pt idx="14256">
                  <c:v>0.10420699999999999</c:v>
                </c:pt>
                <c:pt idx="14257">
                  <c:v>0.101523</c:v>
                </c:pt>
                <c:pt idx="14258">
                  <c:v>9.8819699999999996E-2</c:v>
                </c:pt>
                <c:pt idx="14259">
                  <c:v>9.6100900000000003E-2</c:v>
                </c:pt>
                <c:pt idx="14260">
                  <c:v>9.3369199999999999E-2</c:v>
                </c:pt>
                <c:pt idx="14261">
                  <c:v>9.0628E-2</c:v>
                </c:pt>
                <c:pt idx="14262">
                  <c:v>8.7879600000000002E-2</c:v>
                </c:pt>
                <c:pt idx="14263">
                  <c:v>8.5125800000000001E-2</c:v>
                </c:pt>
                <c:pt idx="14264">
                  <c:v>8.2368499999999997E-2</c:v>
                </c:pt>
                <c:pt idx="14265">
                  <c:v>7.9609799999999994E-2</c:v>
                </c:pt>
                <c:pt idx="14266">
                  <c:v>7.6852400000000001E-2</c:v>
                </c:pt>
                <c:pt idx="14267">
                  <c:v>7.4099600000000002E-2</c:v>
                </c:pt>
                <c:pt idx="14268">
                  <c:v>7.1354699999999993E-2</c:v>
                </c:pt>
                <c:pt idx="14269">
                  <c:v>6.8620299999999995E-2</c:v>
                </c:pt>
                <c:pt idx="14270">
                  <c:v>6.5898700000000004E-2</c:v>
                </c:pt>
                <c:pt idx="14271">
                  <c:v>6.3192100000000001E-2</c:v>
                </c:pt>
                <c:pt idx="14272">
                  <c:v>6.0502899999999998E-2</c:v>
                </c:pt>
                <c:pt idx="14273">
                  <c:v>5.7833299999999997E-2</c:v>
                </c:pt>
                <c:pt idx="14274">
                  <c:v>5.51846E-2</c:v>
                </c:pt>
                <c:pt idx="14275">
                  <c:v>5.2558199999999999E-2</c:v>
                </c:pt>
                <c:pt idx="14276">
                  <c:v>4.9955699999999999E-2</c:v>
                </c:pt>
                <c:pt idx="14277">
                  <c:v>4.7378900000000002E-2</c:v>
                </c:pt>
                <c:pt idx="14278">
                  <c:v>4.4829300000000002E-2</c:v>
                </c:pt>
                <c:pt idx="14279">
                  <c:v>4.2309800000000002E-2</c:v>
                </c:pt>
                <c:pt idx="14280">
                  <c:v>3.9823200000000003E-2</c:v>
                </c:pt>
                <c:pt idx="14281">
                  <c:v>3.7371300000000003E-2</c:v>
                </c:pt>
                <c:pt idx="14282">
                  <c:v>3.4955399999999998E-2</c:v>
                </c:pt>
                <c:pt idx="14283">
                  <c:v>3.2578599999999999E-2</c:v>
                </c:pt>
                <c:pt idx="14284">
                  <c:v>3.0244799999999999E-2</c:v>
                </c:pt>
                <c:pt idx="14285">
                  <c:v>2.7956700000000001E-2</c:v>
                </c:pt>
                <c:pt idx="14286">
                  <c:v>2.57171E-2</c:v>
                </c:pt>
                <c:pt idx="14287">
                  <c:v>2.3528299999999999E-2</c:v>
                </c:pt>
                <c:pt idx="14288">
                  <c:v>2.1390900000000001E-2</c:v>
                </c:pt>
                <c:pt idx="14289">
                  <c:v>1.93037E-2</c:v>
                </c:pt>
                <c:pt idx="14290">
                  <c:v>1.7267500000000002E-2</c:v>
                </c:pt>
                <c:pt idx="14291">
                  <c:v>1.52855E-2</c:v>
                </c:pt>
                <c:pt idx="14292">
                  <c:v>1.33606E-2</c:v>
                </c:pt>
                <c:pt idx="14293">
                  <c:v>1.1494600000000001E-2</c:v>
                </c:pt>
                <c:pt idx="14294" formatCode="0.00E+00">
                  <c:v>9.6894200000000007E-3</c:v>
                </c:pt>
                <c:pt idx="14295" formatCode="0.00E+00">
                  <c:v>7.94687E-3</c:v>
                </c:pt>
                <c:pt idx="14296" formatCode="0.00E+00">
                  <c:v>6.2692900000000003E-3</c:v>
                </c:pt>
                <c:pt idx="14297" formatCode="0.00E+00">
                  <c:v>4.6588100000000002E-3</c:v>
                </c:pt>
                <c:pt idx="14298" formatCode="0.00E+00">
                  <c:v>3.1172499999999998E-3</c:v>
                </c:pt>
                <c:pt idx="14299" formatCode="0.00E+00">
                  <c:v>1.6463300000000001E-3</c:v>
                </c:pt>
                <c:pt idx="14300" formatCode="0.00E+00">
                  <c:v>2.4761100000000001E-4</c:v>
                </c:pt>
                <c:pt idx="14301" formatCode="0.00E+00">
                  <c:v>-1.07784E-3</c:v>
                </c:pt>
                <c:pt idx="14302" formatCode="0.00E+00">
                  <c:v>-2.3295400000000002E-3</c:v>
                </c:pt>
                <c:pt idx="14303" formatCode="0.00E+00">
                  <c:v>-3.5069699999999999E-3</c:v>
                </c:pt>
                <c:pt idx="14304" formatCode="0.00E+00">
                  <c:v>-4.6091700000000001E-3</c:v>
                </c:pt>
                <c:pt idx="14305" formatCode="0.00E+00">
                  <c:v>-5.6350999999999997E-3</c:v>
                </c:pt>
                <c:pt idx="14306" formatCode="0.00E+00">
                  <c:v>-6.58364E-3</c:v>
                </c:pt>
                <c:pt idx="14307" formatCode="0.00E+00">
                  <c:v>-7.4537800000000001E-3</c:v>
                </c:pt>
                <c:pt idx="14308" formatCode="0.00E+00">
                  <c:v>-8.24451E-3</c:v>
                </c:pt>
                <c:pt idx="14309" formatCode="0.00E+00">
                  <c:v>-8.9545100000000006E-3</c:v>
                </c:pt>
                <c:pt idx="14310" formatCode="0.00E+00">
                  <c:v>-9.5825700000000003E-3</c:v>
                </c:pt>
                <c:pt idx="14311">
                  <c:v>-1.01282E-2</c:v>
                </c:pt>
                <c:pt idx="14312">
                  <c:v>-1.05916E-2</c:v>
                </c:pt>
                <c:pt idx="14313">
                  <c:v>-1.09731E-2</c:v>
                </c:pt>
                <c:pt idx="14314">
                  <c:v>-1.1273099999999999E-2</c:v>
                </c:pt>
                <c:pt idx="14315">
                  <c:v>-1.1491100000000001E-2</c:v>
                </c:pt>
                <c:pt idx="14316">
                  <c:v>-1.16267E-2</c:v>
                </c:pt>
                <c:pt idx="14317">
                  <c:v>-1.1679500000000001E-2</c:v>
                </c:pt>
                <c:pt idx="14318">
                  <c:v>-1.16487E-2</c:v>
                </c:pt>
                <c:pt idx="14319">
                  <c:v>-1.1533399999999999E-2</c:v>
                </c:pt>
                <c:pt idx="14320">
                  <c:v>-1.1332699999999999E-2</c:v>
                </c:pt>
                <c:pt idx="14321">
                  <c:v>-1.1046E-2</c:v>
                </c:pt>
                <c:pt idx="14322">
                  <c:v>-1.0672900000000001E-2</c:v>
                </c:pt>
                <c:pt idx="14323">
                  <c:v>-1.02136E-2</c:v>
                </c:pt>
                <c:pt idx="14324" formatCode="0.00E+00">
                  <c:v>-9.6684900000000001E-3</c:v>
                </c:pt>
                <c:pt idx="14325" formatCode="0.00E+00">
                  <c:v>-9.0377900000000004E-3</c:v>
                </c:pt>
                <c:pt idx="14326" formatCode="0.00E+00">
                  <c:v>-8.3212700000000004E-3</c:v>
                </c:pt>
                <c:pt idx="14327" formatCode="0.00E+00">
                  <c:v>-7.5183400000000001E-3</c:v>
                </c:pt>
                <c:pt idx="14328" formatCode="0.00E+00">
                  <c:v>-6.6291600000000003E-3</c:v>
                </c:pt>
                <c:pt idx="14329" formatCode="0.00E+00">
                  <c:v>-5.6554200000000004E-3</c:v>
                </c:pt>
                <c:pt idx="14330" formatCode="0.00E+00">
                  <c:v>-4.5995400000000001E-3</c:v>
                </c:pt>
                <c:pt idx="14331" formatCode="0.00E+00">
                  <c:v>-3.4633699999999999E-3</c:v>
                </c:pt>
                <c:pt idx="14332" formatCode="0.00E+00">
                  <c:v>-2.2479399999999999E-3</c:v>
                </c:pt>
                <c:pt idx="14333" formatCode="0.00E+00">
                  <c:v>-9.5409399999999995E-4</c:v>
                </c:pt>
                <c:pt idx="14334" formatCode="0.00E+00">
                  <c:v>4.1718099999999998E-4</c:v>
                </c:pt>
                <c:pt idx="14335" formatCode="0.00E+00">
                  <c:v>1.86539E-3</c:v>
                </c:pt>
                <c:pt idx="14336" formatCode="0.00E+00">
                  <c:v>3.3904899999999999E-3</c:v>
                </c:pt>
                <c:pt idx="14337" formatCode="0.00E+00">
                  <c:v>4.9915200000000002E-3</c:v>
                </c:pt>
                <c:pt idx="14338" formatCode="0.00E+00">
                  <c:v>6.6663199999999999E-3</c:v>
                </c:pt>
                <c:pt idx="14339" formatCode="0.00E+00">
                  <c:v>8.4129099999999991E-3</c:v>
                </c:pt>
                <c:pt idx="14340">
                  <c:v>1.0230299999999999E-2</c:v>
                </c:pt>
                <c:pt idx="14341">
                  <c:v>1.2117899999999999E-2</c:v>
                </c:pt>
                <c:pt idx="14342">
                  <c:v>1.4075499999999999E-2</c:v>
                </c:pt>
                <c:pt idx="14343">
                  <c:v>1.61017E-2</c:v>
                </c:pt>
                <c:pt idx="14344">
                  <c:v>1.8194399999999999E-2</c:v>
                </c:pt>
                <c:pt idx="14345">
                  <c:v>2.03518E-2</c:v>
                </c:pt>
                <c:pt idx="14346">
                  <c:v>2.2572399999999999E-2</c:v>
                </c:pt>
                <c:pt idx="14347">
                  <c:v>2.4853199999999999E-2</c:v>
                </c:pt>
                <c:pt idx="14348">
                  <c:v>2.7190499999999999E-2</c:v>
                </c:pt>
                <c:pt idx="14349">
                  <c:v>2.9581300000000001E-2</c:v>
                </c:pt>
                <c:pt idx="14350">
                  <c:v>3.2023799999999998E-2</c:v>
                </c:pt>
                <c:pt idx="14351">
                  <c:v>3.4515900000000002E-2</c:v>
                </c:pt>
                <c:pt idx="14352">
                  <c:v>3.7055100000000001E-2</c:v>
                </c:pt>
                <c:pt idx="14353">
                  <c:v>3.9637899999999997E-2</c:v>
                </c:pt>
                <c:pt idx="14354">
                  <c:v>4.2261399999999998E-2</c:v>
                </c:pt>
                <c:pt idx="14355">
                  <c:v>4.4922999999999998E-2</c:v>
                </c:pt>
                <c:pt idx="14356">
                  <c:v>4.7621799999999999E-2</c:v>
                </c:pt>
                <c:pt idx="14357">
                  <c:v>5.0356699999999997E-2</c:v>
                </c:pt>
                <c:pt idx="14358">
                  <c:v>5.3125600000000002E-2</c:v>
                </c:pt>
                <c:pt idx="14359">
                  <c:v>5.5925799999999998E-2</c:v>
                </c:pt>
                <c:pt idx="14360">
                  <c:v>5.87552E-2</c:v>
                </c:pt>
                <c:pt idx="14361">
                  <c:v>6.1610999999999999E-2</c:v>
                </c:pt>
                <c:pt idx="14362">
                  <c:v>6.4490699999999998E-2</c:v>
                </c:pt>
                <c:pt idx="14363">
                  <c:v>6.7391999999999994E-2</c:v>
                </c:pt>
                <c:pt idx="14364">
                  <c:v>7.0311999999999999E-2</c:v>
                </c:pt>
                <c:pt idx="14365">
                  <c:v>7.3247400000000004E-2</c:v>
                </c:pt>
                <c:pt idx="14366">
                  <c:v>7.6194899999999996E-2</c:v>
                </c:pt>
                <c:pt idx="14367">
                  <c:v>7.9151299999999994E-2</c:v>
                </c:pt>
                <c:pt idx="14368">
                  <c:v>8.21128E-2</c:v>
                </c:pt>
                <c:pt idx="14369">
                  <c:v>8.5076200000000005E-2</c:v>
                </c:pt>
                <c:pt idx="14370">
                  <c:v>8.8039099999999995E-2</c:v>
                </c:pt>
                <c:pt idx="14371">
                  <c:v>9.0999099999999999E-2</c:v>
                </c:pt>
                <c:pt idx="14372">
                  <c:v>9.39527E-2</c:v>
                </c:pt>
                <c:pt idx="14373">
                  <c:v>9.6896999999999997E-2</c:v>
                </c:pt>
                <c:pt idx="14374">
                  <c:v>9.9829299999999996E-2</c:v>
                </c:pt>
                <c:pt idx="14375">
                  <c:v>0.102747</c:v>
                </c:pt>
                <c:pt idx="14376">
                  <c:v>0.105647</c:v>
                </c:pt>
                <c:pt idx="14377">
                  <c:v>0.108528</c:v>
                </c:pt>
                <c:pt idx="14378">
                  <c:v>0.111383</c:v>
                </c:pt>
                <c:pt idx="14379">
                  <c:v>0.11421099999999999</c:v>
                </c:pt>
                <c:pt idx="14380">
                  <c:v>0.117009</c:v>
                </c:pt>
                <c:pt idx="14381">
                  <c:v>0.11977500000000001</c:v>
                </c:pt>
                <c:pt idx="14382">
                  <c:v>0.122506</c:v>
                </c:pt>
                <c:pt idx="14383">
                  <c:v>0.125198</c:v>
                </c:pt>
                <c:pt idx="14384">
                  <c:v>0.12784599999999999</c:v>
                </c:pt>
                <c:pt idx="14385">
                  <c:v>0.13045000000000001</c:v>
                </c:pt>
                <c:pt idx="14386">
                  <c:v>0.13300799999999999</c:v>
                </c:pt>
                <c:pt idx="14387">
                  <c:v>0.135519</c:v>
                </c:pt>
                <c:pt idx="14388">
                  <c:v>0.13798099999999999</c:v>
                </c:pt>
                <c:pt idx="14389">
                  <c:v>0.14039199999999999</c:v>
                </c:pt>
                <c:pt idx="14390">
                  <c:v>0.14274700000000001</c:v>
                </c:pt>
                <c:pt idx="14391">
                  <c:v>0.14504500000000001</c:v>
                </c:pt>
                <c:pt idx="14392">
                  <c:v>0.147282</c:v>
                </c:pt>
                <c:pt idx="14393">
                  <c:v>0.14945700000000001</c:v>
                </c:pt>
                <c:pt idx="14394">
                  <c:v>0.15156500000000001</c:v>
                </c:pt>
                <c:pt idx="14395">
                  <c:v>0.15360799999999999</c:v>
                </c:pt>
                <c:pt idx="14396">
                  <c:v>0.155583</c:v>
                </c:pt>
                <c:pt idx="14397">
                  <c:v>0.15749099999999999</c:v>
                </c:pt>
                <c:pt idx="14398">
                  <c:v>0.15933</c:v>
                </c:pt>
                <c:pt idx="14399">
                  <c:v>0.16109899999999999</c:v>
                </c:pt>
                <c:pt idx="14400">
                  <c:v>0.162796</c:v>
                </c:pt>
                <c:pt idx="14401">
                  <c:v>0.16442100000000001</c:v>
                </c:pt>
                <c:pt idx="14402">
                  <c:v>0.16597200000000001</c:v>
                </c:pt>
                <c:pt idx="14403">
                  <c:v>0.16744600000000001</c:v>
                </c:pt>
                <c:pt idx="14404">
                  <c:v>0.16884399999999999</c:v>
                </c:pt>
                <c:pt idx="14405">
                  <c:v>0.17016400000000001</c:v>
                </c:pt>
                <c:pt idx="14406">
                  <c:v>0.171405</c:v>
                </c:pt>
                <c:pt idx="14407">
                  <c:v>0.172567</c:v>
                </c:pt>
                <c:pt idx="14408">
                  <c:v>0.173649</c:v>
                </c:pt>
                <c:pt idx="14409">
                  <c:v>0.17465</c:v>
                </c:pt>
                <c:pt idx="14410">
                  <c:v>0.17557</c:v>
                </c:pt>
                <c:pt idx="14411">
                  <c:v>0.17640800000000001</c:v>
                </c:pt>
                <c:pt idx="14412">
                  <c:v>0.17716399999999999</c:v>
                </c:pt>
                <c:pt idx="14413">
                  <c:v>0.177837</c:v>
                </c:pt>
                <c:pt idx="14414">
                  <c:v>0.178427</c:v>
                </c:pt>
                <c:pt idx="14415">
                  <c:v>0.17893400000000001</c:v>
                </c:pt>
                <c:pt idx="14416">
                  <c:v>0.17935899999999999</c:v>
                </c:pt>
                <c:pt idx="14417">
                  <c:v>0.179703</c:v>
                </c:pt>
                <c:pt idx="14418">
                  <c:v>0.17996400000000001</c:v>
                </c:pt>
                <c:pt idx="14419">
                  <c:v>0.180144</c:v>
                </c:pt>
                <c:pt idx="14420">
                  <c:v>0.18024399999999999</c:v>
                </c:pt>
                <c:pt idx="14421">
                  <c:v>0.18026500000000001</c:v>
                </c:pt>
                <c:pt idx="14422">
                  <c:v>0.18020600000000001</c:v>
                </c:pt>
                <c:pt idx="14423">
                  <c:v>0.18006900000000001</c:v>
                </c:pt>
                <c:pt idx="14424">
                  <c:v>0.17985300000000001</c:v>
                </c:pt>
                <c:pt idx="14425">
                  <c:v>0.179563</c:v>
                </c:pt>
                <c:pt idx="14426">
                  <c:v>0.179199</c:v>
                </c:pt>
                <c:pt idx="14427">
                  <c:v>0.17876300000000001</c:v>
                </c:pt>
                <c:pt idx="14428">
                  <c:v>0.178257</c:v>
                </c:pt>
                <c:pt idx="14429">
                  <c:v>0.17768100000000001</c:v>
                </c:pt>
                <c:pt idx="14430">
                  <c:v>0.177038</c:v>
                </c:pt>
                <c:pt idx="14431">
                  <c:v>0.17632800000000001</c:v>
                </c:pt>
                <c:pt idx="14432">
                  <c:v>0.17555200000000001</c:v>
                </c:pt>
                <c:pt idx="14433">
                  <c:v>0.17471</c:v>
                </c:pt>
                <c:pt idx="14434">
                  <c:v>0.17380599999999999</c:v>
                </c:pt>
                <c:pt idx="14435">
                  <c:v>0.17283899999999999</c:v>
                </c:pt>
                <c:pt idx="14436">
                  <c:v>0.17181099999999999</c:v>
                </c:pt>
                <c:pt idx="14437">
                  <c:v>0.17072399999999999</c:v>
                </c:pt>
                <c:pt idx="14438">
                  <c:v>0.16957900000000001</c:v>
                </c:pt>
                <c:pt idx="14439">
                  <c:v>0.16838</c:v>
                </c:pt>
                <c:pt idx="14440">
                  <c:v>0.167129</c:v>
                </c:pt>
                <c:pt idx="14441">
                  <c:v>0.16583000000000001</c:v>
                </c:pt>
                <c:pt idx="14442">
                  <c:v>0.16448299999999999</c:v>
                </c:pt>
                <c:pt idx="14443">
                  <c:v>0.16309199999999999</c:v>
                </c:pt>
                <c:pt idx="14444">
                  <c:v>0.161657</c:v>
                </c:pt>
                <c:pt idx="14445">
                  <c:v>0.16018099999999999</c:v>
                </c:pt>
                <c:pt idx="14446">
                  <c:v>0.158665</c:v>
                </c:pt>
                <c:pt idx="14447">
                  <c:v>0.157113</c:v>
                </c:pt>
                <c:pt idx="14448">
                  <c:v>0.155526</c:v>
                </c:pt>
                <c:pt idx="14449">
                  <c:v>0.15390699999999999</c:v>
                </c:pt>
                <c:pt idx="14450">
                  <c:v>0.152258</c:v>
                </c:pt>
                <c:pt idx="14451">
                  <c:v>0.15058099999999999</c:v>
                </c:pt>
                <c:pt idx="14452">
                  <c:v>0.14887700000000001</c:v>
                </c:pt>
                <c:pt idx="14453">
                  <c:v>0.147149</c:v>
                </c:pt>
                <c:pt idx="14454">
                  <c:v>0.1454</c:v>
                </c:pt>
                <c:pt idx="14455">
                  <c:v>0.14363100000000001</c:v>
                </c:pt>
                <c:pt idx="14456">
                  <c:v>0.141845</c:v>
                </c:pt>
                <c:pt idx="14457">
                  <c:v>0.140043</c:v>
                </c:pt>
                <c:pt idx="14458">
                  <c:v>0.13822599999999999</c:v>
                </c:pt>
                <c:pt idx="14459">
                  <c:v>0.13639799999999999</c:v>
                </c:pt>
                <c:pt idx="14460">
                  <c:v>0.13456199999999999</c:v>
                </c:pt>
                <c:pt idx="14461">
                  <c:v>0.132719</c:v>
                </c:pt>
                <c:pt idx="14462">
                  <c:v>0.13087099999999999</c:v>
                </c:pt>
                <c:pt idx="14463">
                  <c:v>0.129021</c:v>
                </c:pt>
                <c:pt idx="14464">
                  <c:v>0.12717100000000001</c:v>
                </c:pt>
                <c:pt idx="14465">
                  <c:v>0.12532099999999999</c:v>
                </c:pt>
                <c:pt idx="14466">
                  <c:v>0.123474</c:v>
                </c:pt>
                <c:pt idx="14467">
                  <c:v>0.12163300000000001</c:v>
                </c:pt>
                <c:pt idx="14468">
                  <c:v>0.119799</c:v>
                </c:pt>
                <c:pt idx="14469">
                  <c:v>0.117974</c:v>
                </c:pt>
                <c:pt idx="14470">
                  <c:v>0.116159</c:v>
                </c:pt>
                <c:pt idx="14471">
                  <c:v>0.114356</c:v>
                </c:pt>
                <c:pt idx="14472">
                  <c:v>0.112565</c:v>
                </c:pt>
                <c:pt idx="14473">
                  <c:v>0.110791</c:v>
                </c:pt>
                <c:pt idx="14474">
                  <c:v>0.10903599999999999</c:v>
                </c:pt>
                <c:pt idx="14475">
                  <c:v>0.10730099999999999</c:v>
                </c:pt>
                <c:pt idx="14476">
                  <c:v>0.105589</c:v>
                </c:pt>
                <c:pt idx="14477">
                  <c:v>0.10390099999999999</c:v>
                </c:pt>
                <c:pt idx="14478">
                  <c:v>0.10223699999999999</c:v>
                </c:pt>
                <c:pt idx="14479">
                  <c:v>0.10059999999999999</c:v>
                </c:pt>
                <c:pt idx="14480">
                  <c:v>9.8991599999999999E-2</c:v>
                </c:pt>
                <c:pt idx="14481">
                  <c:v>9.7412600000000002E-2</c:v>
                </c:pt>
                <c:pt idx="14482">
                  <c:v>9.5864199999999997E-2</c:v>
                </c:pt>
                <c:pt idx="14483">
                  <c:v>9.4347600000000004E-2</c:v>
                </c:pt>
                <c:pt idx="14484">
                  <c:v>9.28644E-2</c:v>
                </c:pt>
                <c:pt idx="14485">
                  <c:v>9.1415700000000003E-2</c:v>
                </c:pt>
                <c:pt idx="14486">
                  <c:v>9.0002700000000005E-2</c:v>
                </c:pt>
                <c:pt idx="14487">
                  <c:v>8.8627499999999998E-2</c:v>
                </c:pt>
                <c:pt idx="14488">
                  <c:v>8.7291999999999995E-2</c:v>
                </c:pt>
                <c:pt idx="14489">
                  <c:v>8.5997699999999996E-2</c:v>
                </c:pt>
                <c:pt idx="14490">
                  <c:v>8.4745100000000004E-2</c:v>
                </c:pt>
                <c:pt idx="14491">
                  <c:v>8.35341E-2</c:v>
                </c:pt>
                <c:pt idx="14492">
                  <c:v>8.2364099999999996E-2</c:v>
                </c:pt>
                <c:pt idx="14493">
                  <c:v>8.1234899999999999E-2</c:v>
                </c:pt>
                <c:pt idx="14494">
                  <c:v>8.0146599999999998E-2</c:v>
                </c:pt>
                <c:pt idx="14495">
                  <c:v>7.9099199999999995E-2</c:v>
                </c:pt>
                <c:pt idx="14496">
                  <c:v>7.8093599999999999E-2</c:v>
                </c:pt>
                <c:pt idx="14497">
                  <c:v>7.7131199999999997E-2</c:v>
                </c:pt>
                <c:pt idx="14498">
                  <c:v>7.6212699999999994E-2</c:v>
                </c:pt>
                <c:pt idx="14499">
                  <c:v>7.5337199999999993E-2</c:v>
                </c:pt>
                <c:pt idx="14500">
                  <c:v>7.4503899999999998E-2</c:v>
                </c:pt>
                <c:pt idx="14501">
                  <c:v>7.3712399999999997E-2</c:v>
                </c:pt>
                <c:pt idx="14502">
                  <c:v>7.2963500000000001E-2</c:v>
                </c:pt>
                <c:pt idx="14503">
                  <c:v>7.2257799999999997E-2</c:v>
                </c:pt>
                <c:pt idx="14504">
                  <c:v>7.1595800000000001E-2</c:v>
                </c:pt>
                <c:pt idx="14505">
                  <c:v>7.0977999999999999E-2</c:v>
                </c:pt>
                <c:pt idx="14506">
                  <c:v>7.0404800000000003E-2</c:v>
                </c:pt>
                <c:pt idx="14507">
                  <c:v>6.9876400000000005E-2</c:v>
                </c:pt>
                <c:pt idx="14508">
                  <c:v>6.9392200000000001E-2</c:v>
                </c:pt>
                <c:pt idx="14509">
                  <c:v>6.8951600000000002E-2</c:v>
                </c:pt>
                <c:pt idx="14510">
                  <c:v>6.8554000000000004E-2</c:v>
                </c:pt>
                <c:pt idx="14511">
                  <c:v>6.8199499999999996E-2</c:v>
                </c:pt>
                <c:pt idx="14512">
                  <c:v>6.7888400000000002E-2</c:v>
                </c:pt>
                <c:pt idx="14513">
                  <c:v>6.7622100000000004E-2</c:v>
                </c:pt>
                <c:pt idx="14514">
                  <c:v>6.7401799999999998E-2</c:v>
                </c:pt>
                <c:pt idx="14515">
                  <c:v>6.7226300000000003E-2</c:v>
                </c:pt>
                <c:pt idx="14516">
                  <c:v>6.7092899999999997E-2</c:v>
                </c:pt>
                <c:pt idx="14517">
                  <c:v>6.7000199999999996E-2</c:v>
                </c:pt>
                <c:pt idx="14518">
                  <c:v>6.6947099999999996E-2</c:v>
                </c:pt>
                <c:pt idx="14519">
                  <c:v>6.69318E-2</c:v>
                </c:pt>
                <c:pt idx="14520">
                  <c:v>6.6952399999999995E-2</c:v>
                </c:pt>
                <c:pt idx="14521">
                  <c:v>6.70076E-2</c:v>
                </c:pt>
                <c:pt idx="14522">
                  <c:v>6.70959E-2</c:v>
                </c:pt>
                <c:pt idx="14523">
                  <c:v>6.7215399999999995E-2</c:v>
                </c:pt>
                <c:pt idx="14524">
                  <c:v>6.7364499999999994E-2</c:v>
                </c:pt>
                <c:pt idx="14525">
                  <c:v>6.7542000000000005E-2</c:v>
                </c:pt>
                <c:pt idx="14526">
                  <c:v>6.7746299999999995E-2</c:v>
                </c:pt>
                <c:pt idx="14527">
                  <c:v>6.79757E-2</c:v>
                </c:pt>
                <c:pt idx="14528">
                  <c:v>6.8228200000000003E-2</c:v>
                </c:pt>
                <c:pt idx="14529">
                  <c:v>6.8501800000000002E-2</c:v>
                </c:pt>
                <c:pt idx="14530">
                  <c:v>6.8795099999999998E-2</c:v>
                </c:pt>
                <c:pt idx="14531">
                  <c:v>6.9106799999999996E-2</c:v>
                </c:pt>
                <c:pt idx="14532">
                  <c:v>6.9435200000000002E-2</c:v>
                </c:pt>
                <c:pt idx="14533">
                  <c:v>6.9778699999999999E-2</c:v>
                </c:pt>
                <c:pt idx="14534">
                  <c:v>7.0135699999999995E-2</c:v>
                </c:pt>
                <c:pt idx="14535">
                  <c:v>7.0504800000000006E-2</c:v>
                </c:pt>
                <c:pt idx="14536">
                  <c:v>7.0884199999999994E-2</c:v>
                </c:pt>
                <c:pt idx="14537">
                  <c:v>7.1271600000000004E-2</c:v>
                </c:pt>
                <c:pt idx="14538">
                  <c:v>7.1664800000000001E-2</c:v>
                </c:pt>
                <c:pt idx="14539">
                  <c:v>7.2062000000000001E-2</c:v>
                </c:pt>
                <c:pt idx="14540">
                  <c:v>7.2461200000000003E-2</c:v>
                </c:pt>
                <c:pt idx="14541">
                  <c:v>7.28602E-2</c:v>
                </c:pt>
                <c:pt idx="14542">
                  <c:v>7.3256799999999997E-2</c:v>
                </c:pt>
                <c:pt idx="14543">
                  <c:v>7.3648900000000003E-2</c:v>
                </c:pt>
                <c:pt idx="14544">
                  <c:v>7.40344E-2</c:v>
                </c:pt>
                <c:pt idx="14545">
                  <c:v>7.4411599999999994E-2</c:v>
                </c:pt>
                <c:pt idx="14546">
                  <c:v>7.4778399999999995E-2</c:v>
                </c:pt>
                <c:pt idx="14547">
                  <c:v>7.5133199999999997E-2</c:v>
                </c:pt>
                <c:pt idx="14548">
                  <c:v>7.5473899999999997E-2</c:v>
                </c:pt>
                <c:pt idx="14549">
                  <c:v>7.5797900000000001E-2</c:v>
                </c:pt>
                <c:pt idx="14550">
                  <c:v>7.6103400000000002E-2</c:v>
                </c:pt>
                <c:pt idx="14551">
                  <c:v>7.6388899999999996E-2</c:v>
                </c:pt>
                <c:pt idx="14552">
                  <c:v>7.6652700000000004E-2</c:v>
                </c:pt>
                <c:pt idx="14553">
                  <c:v>7.68929E-2</c:v>
                </c:pt>
                <c:pt idx="14554">
                  <c:v>7.7107800000000004E-2</c:v>
                </c:pt>
                <c:pt idx="14555">
                  <c:v>7.7296299999999998E-2</c:v>
                </c:pt>
                <c:pt idx="14556">
                  <c:v>7.7457200000000004E-2</c:v>
                </c:pt>
                <c:pt idx="14557">
                  <c:v>7.7588900000000002E-2</c:v>
                </c:pt>
                <c:pt idx="14558">
                  <c:v>7.7689999999999995E-2</c:v>
                </c:pt>
                <c:pt idx="14559">
                  <c:v>7.7758499999999994E-2</c:v>
                </c:pt>
                <c:pt idx="14560">
                  <c:v>7.7793000000000001E-2</c:v>
                </c:pt>
                <c:pt idx="14561">
                  <c:v>7.7793000000000001E-2</c:v>
                </c:pt>
                <c:pt idx="14562">
                  <c:v>7.77582E-2</c:v>
                </c:pt>
                <c:pt idx="14563">
                  <c:v>7.7687800000000001E-2</c:v>
                </c:pt>
                <c:pt idx="14564">
                  <c:v>7.7580899999999994E-2</c:v>
                </c:pt>
                <c:pt idx="14565">
                  <c:v>7.7437099999999995E-2</c:v>
                </c:pt>
                <c:pt idx="14566">
                  <c:v>7.7255799999999999E-2</c:v>
                </c:pt>
                <c:pt idx="14567">
                  <c:v>7.7036499999999994E-2</c:v>
                </c:pt>
                <c:pt idx="14568">
                  <c:v>7.6778799999999994E-2</c:v>
                </c:pt>
                <c:pt idx="14569">
                  <c:v>7.6482599999999998E-2</c:v>
                </c:pt>
                <c:pt idx="14570">
                  <c:v>7.6147699999999999E-2</c:v>
                </c:pt>
                <c:pt idx="14571">
                  <c:v>7.5774099999999997E-2</c:v>
                </c:pt>
                <c:pt idx="14572">
                  <c:v>7.5361700000000004E-2</c:v>
                </c:pt>
                <c:pt idx="14573">
                  <c:v>7.4910199999999996E-2</c:v>
                </c:pt>
                <c:pt idx="14574">
                  <c:v>7.4420600000000003E-2</c:v>
                </c:pt>
                <c:pt idx="14575">
                  <c:v>7.3893600000000004E-2</c:v>
                </c:pt>
                <c:pt idx="14576">
                  <c:v>7.3330300000000001E-2</c:v>
                </c:pt>
                <c:pt idx="14577">
                  <c:v>7.2731400000000002E-2</c:v>
                </c:pt>
                <c:pt idx="14578">
                  <c:v>7.2097800000000004E-2</c:v>
                </c:pt>
                <c:pt idx="14579">
                  <c:v>7.1430400000000005E-2</c:v>
                </c:pt>
                <c:pt idx="14580">
                  <c:v>7.0729700000000006E-2</c:v>
                </c:pt>
                <c:pt idx="14581">
                  <c:v>6.9996500000000003E-2</c:v>
                </c:pt>
                <c:pt idx="14582">
                  <c:v>6.9232299999999997E-2</c:v>
                </c:pt>
                <c:pt idx="14583">
                  <c:v>6.8438700000000005E-2</c:v>
                </c:pt>
                <c:pt idx="14584">
                  <c:v>6.7617899999999995E-2</c:v>
                </c:pt>
                <c:pt idx="14585">
                  <c:v>6.6771999999999998E-2</c:v>
                </c:pt>
                <c:pt idx="14586">
                  <c:v>6.59024E-2</c:v>
                </c:pt>
                <c:pt idx="14587">
                  <c:v>6.5009899999999995E-2</c:v>
                </c:pt>
                <c:pt idx="14588">
                  <c:v>6.4095799999999994E-2</c:v>
                </c:pt>
                <c:pt idx="14589">
                  <c:v>6.3162099999999999E-2</c:v>
                </c:pt>
                <c:pt idx="14590">
                  <c:v>6.22114E-2</c:v>
                </c:pt>
                <c:pt idx="14591">
                  <c:v>6.1246099999999998E-2</c:v>
                </c:pt>
                <c:pt idx="14592">
                  <c:v>6.0268500000000003E-2</c:v>
                </c:pt>
                <c:pt idx="14593">
                  <c:v>5.9281E-2</c:v>
                </c:pt>
                <c:pt idx="14594">
                  <c:v>5.8286699999999997E-2</c:v>
                </c:pt>
                <c:pt idx="14595">
                  <c:v>5.7287600000000001E-2</c:v>
                </c:pt>
                <c:pt idx="14596">
                  <c:v>5.6285799999999997E-2</c:v>
                </c:pt>
                <c:pt idx="14597">
                  <c:v>5.5283100000000002E-2</c:v>
                </c:pt>
                <c:pt idx="14598">
                  <c:v>5.42821E-2</c:v>
                </c:pt>
                <c:pt idx="14599">
                  <c:v>5.3286399999999998E-2</c:v>
                </c:pt>
                <c:pt idx="14600">
                  <c:v>5.2300300000000001E-2</c:v>
                </c:pt>
                <c:pt idx="14601">
                  <c:v>5.1328100000000002E-2</c:v>
                </c:pt>
                <c:pt idx="14602">
                  <c:v>5.0371699999999998E-2</c:v>
                </c:pt>
                <c:pt idx="14603">
                  <c:v>4.94314E-2</c:v>
                </c:pt>
                <c:pt idx="14604">
                  <c:v>4.8508200000000001E-2</c:v>
                </c:pt>
                <c:pt idx="14605">
                  <c:v>4.7605099999999997E-2</c:v>
                </c:pt>
                <c:pt idx="14606">
                  <c:v>4.6724799999999997E-2</c:v>
                </c:pt>
                <c:pt idx="14607">
                  <c:v>4.5869100000000003E-2</c:v>
                </c:pt>
                <c:pt idx="14608">
                  <c:v>4.5039999999999997E-2</c:v>
                </c:pt>
                <c:pt idx="14609">
                  <c:v>4.4239899999999999E-2</c:v>
                </c:pt>
                <c:pt idx="14610">
                  <c:v>4.3471200000000002E-2</c:v>
                </c:pt>
                <c:pt idx="14611">
                  <c:v>4.27359E-2</c:v>
                </c:pt>
                <c:pt idx="14612">
                  <c:v>4.2035500000000003E-2</c:v>
                </c:pt>
                <c:pt idx="14613">
                  <c:v>4.1371900000000003E-2</c:v>
                </c:pt>
                <c:pt idx="14614">
                  <c:v>4.0746699999999997E-2</c:v>
                </c:pt>
                <c:pt idx="14615">
                  <c:v>4.01614E-2</c:v>
                </c:pt>
                <c:pt idx="14616">
                  <c:v>3.9617800000000002E-2</c:v>
                </c:pt>
                <c:pt idx="14617">
                  <c:v>3.9118100000000003E-2</c:v>
                </c:pt>
                <c:pt idx="14618">
                  <c:v>3.8664400000000002E-2</c:v>
                </c:pt>
                <c:pt idx="14619">
                  <c:v>3.8258399999999998E-2</c:v>
                </c:pt>
                <c:pt idx="14620">
                  <c:v>3.7901400000000002E-2</c:v>
                </c:pt>
                <c:pt idx="14621">
                  <c:v>3.7594500000000003E-2</c:v>
                </c:pt>
                <c:pt idx="14622">
                  <c:v>3.7339799999999999E-2</c:v>
                </c:pt>
                <c:pt idx="14623">
                  <c:v>3.71393E-2</c:v>
                </c:pt>
                <c:pt idx="14624">
                  <c:v>3.6994800000000001E-2</c:v>
                </c:pt>
                <c:pt idx="14625">
                  <c:v>3.6907099999999998E-2</c:v>
                </c:pt>
                <c:pt idx="14626">
                  <c:v>3.6877100000000003E-2</c:v>
                </c:pt>
                <c:pt idx="14627">
                  <c:v>3.6905800000000002E-2</c:v>
                </c:pt>
                <c:pt idx="14628">
                  <c:v>3.6994300000000001E-2</c:v>
                </c:pt>
                <c:pt idx="14629">
                  <c:v>3.71434E-2</c:v>
                </c:pt>
                <c:pt idx="14630">
                  <c:v>3.7353900000000002E-2</c:v>
                </c:pt>
                <c:pt idx="14631">
                  <c:v>3.7626100000000003E-2</c:v>
                </c:pt>
                <c:pt idx="14632">
                  <c:v>3.7960500000000001E-2</c:v>
                </c:pt>
                <c:pt idx="14633">
                  <c:v>3.8357200000000001E-2</c:v>
                </c:pt>
                <c:pt idx="14634">
                  <c:v>3.8816200000000002E-2</c:v>
                </c:pt>
                <c:pt idx="14635">
                  <c:v>3.9337499999999997E-2</c:v>
                </c:pt>
                <c:pt idx="14636">
                  <c:v>3.9921100000000001E-2</c:v>
                </c:pt>
                <c:pt idx="14637">
                  <c:v>4.0566600000000001E-2</c:v>
                </c:pt>
                <c:pt idx="14638">
                  <c:v>4.1273499999999998E-2</c:v>
                </c:pt>
                <c:pt idx="14639">
                  <c:v>4.20414E-2</c:v>
                </c:pt>
                <c:pt idx="14640">
                  <c:v>4.2869299999999999E-2</c:v>
                </c:pt>
                <c:pt idx="14641">
                  <c:v>4.3756000000000003E-2</c:v>
                </c:pt>
                <c:pt idx="14642">
                  <c:v>4.4700400000000001E-2</c:v>
                </c:pt>
                <c:pt idx="14643">
                  <c:v>4.57013E-2</c:v>
                </c:pt>
                <c:pt idx="14644">
                  <c:v>4.67575E-2</c:v>
                </c:pt>
                <c:pt idx="14645">
                  <c:v>4.7867899999999998E-2</c:v>
                </c:pt>
                <c:pt idx="14646">
                  <c:v>4.9031199999999997E-2</c:v>
                </c:pt>
                <c:pt idx="14647">
                  <c:v>5.02458E-2</c:v>
                </c:pt>
                <c:pt idx="14648">
                  <c:v>5.1509800000000001E-2</c:v>
                </c:pt>
                <c:pt idx="14649">
                  <c:v>5.2821300000000002E-2</c:v>
                </c:pt>
                <c:pt idx="14650">
                  <c:v>5.4178799999999999E-2</c:v>
                </c:pt>
                <c:pt idx="14651">
                  <c:v>5.5581100000000001E-2</c:v>
                </c:pt>
                <c:pt idx="14652">
                  <c:v>5.7026199999999999E-2</c:v>
                </c:pt>
                <c:pt idx="14653">
                  <c:v>5.8511899999999999E-2</c:v>
                </c:pt>
                <c:pt idx="14654">
                  <c:v>6.00358E-2</c:v>
                </c:pt>
                <c:pt idx="14655">
                  <c:v>6.15956E-2</c:v>
                </c:pt>
                <c:pt idx="14656">
                  <c:v>6.3188599999999998E-2</c:v>
                </c:pt>
                <c:pt idx="14657">
                  <c:v>6.4812599999999998E-2</c:v>
                </c:pt>
                <c:pt idx="14658">
                  <c:v>6.6464800000000004E-2</c:v>
                </c:pt>
                <c:pt idx="14659">
                  <c:v>6.8142599999999998E-2</c:v>
                </c:pt>
                <c:pt idx="14660">
                  <c:v>6.98434E-2</c:v>
                </c:pt>
                <c:pt idx="14661">
                  <c:v>7.1565100000000006E-2</c:v>
                </c:pt>
                <c:pt idx="14662">
                  <c:v>7.3305300000000004E-2</c:v>
                </c:pt>
                <c:pt idx="14663">
                  <c:v>7.5061199999999995E-2</c:v>
                </c:pt>
                <c:pt idx="14664">
                  <c:v>7.6829999999999996E-2</c:v>
                </c:pt>
                <c:pt idx="14665">
                  <c:v>7.8608399999999995E-2</c:v>
                </c:pt>
                <c:pt idx="14666">
                  <c:v>8.0393599999999996E-2</c:v>
                </c:pt>
                <c:pt idx="14667">
                  <c:v>8.2182599999999995E-2</c:v>
                </c:pt>
                <c:pt idx="14668">
                  <c:v>8.3972699999999997E-2</c:v>
                </c:pt>
                <c:pt idx="14669">
                  <c:v>8.5761100000000007E-2</c:v>
                </c:pt>
                <c:pt idx="14670">
                  <c:v>8.7545499999999998E-2</c:v>
                </c:pt>
                <c:pt idx="14671">
                  <c:v>8.9323700000000006E-2</c:v>
                </c:pt>
                <c:pt idx="14672">
                  <c:v>9.1093300000000002E-2</c:v>
                </c:pt>
                <c:pt idx="14673">
                  <c:v>9.2851699999999995E-2</c:v>
                </c:pt>
                <c:pt idx="14674">
                  <c:v>9.4595700000000005E-2</c:v>
                </c:pt>
                <c:pt idx="14675">
                  <c:v>9.6322400000000002E-2</c:v>
                </c:pt>
                <c:pt idx="14676">
                  <c:v>9.8028900000000002E-2</c:v>
                </c:pt>
                <c:pt idx="14677">
                  <c:v>9.9712899999999993E-2</c:v>
                </c:pt>
                <c:pt idx="14678">
                  <c:v>0.101371</c:v>
                </c:pt>
                <c:pt idx="14679">
                  <c:v>0.103001</c:v>
                </c:pt>
                <c:pt idx="14680">
                  <c:v>0.104599</c:v>
                </c:pt>
                <c:pt idx="14681">
                  <c:v>0.10616299999999999</c:v>
                </c:pt>
                <c:pt idx="14682">
                  <c:v>0.10768900000000001</c:v>
                </c:pt>
                <c:pt idx="14683">
                  <c:v>0.109177</c:v>
                </c:pt>
                <c:pt idx="14684">
                  <c:v>0.110622</c:v>
                </c:pt>
                <c:pt idx="14685">
                  <c:v>0.112023</c:v>
                </c:pt>
                <c:pt idx="14686">
                  <c:v>0.11337800000000001</c:v>
                </c:pt>
                <c:pt idx="14687">
                  <c:v>0.11468399999999999</c:v>
                </c:pt>
                <c:pt idx="14688">
                  <c:v>0.115938</c:v>
                </c:pt>
                <c:pt idx="14689">
                  <c:v>0.11713800000000001</c:v>
                </c:pt>
                <c:pt idx="14690">
                  <c:v>0.118283</c:v>
                </c:pt>
                <c:pt idx="14691">
                  <c:v>0.11937</c:v>
                </c:pt>
                <c:pt idx="14692">
                  <c:v>0.12039900000000001</c:v>
                </c:pt>
                <c:pt idx="14693">
                  <c:v>0.121367</c:v>
                </c:pt>
                <c:pt idx="14694">
                  <c:v>0.12227300000000001</c:v>
                </c:pt>
                <c:pt idx="14695">
                  <c:v>0.123115</c:v>
                </c:pt>
                <c:pt idx="14696">
                  <c:v>0.123892</c:v>
                </c:pt>
                <c:pt idx="14697">
                  <c:v>0.12460300000000001</c:v>
                </c:pt>
                <c:pt idx="14698">
                  <c:v>0.125248</c:v>
                </c:pt>
                <c:pt idx="14699">
                  <c:v>0.12582499999999999</c:v>
                </c:pt>
                <c:pt idx="14700">
                  <c:v>0.126333</c:v>
                </c:pt>
                <c:pt idx="14701">
                  <c:v>0.12676999999999999</c:v>
                </c:pt>
                <c:pt idx="14702">
                  <c:v>0.127137</c:v>
                </c:pt>
                <c:pt idx="14703">
                  <c:v>0.12743299999999999</c:v>
                </c:pt>
                <c:pt idx="14704">
                  <c:v>0.12765799999999999</c:v>
                </c:pt>
                <c:pt idx="14705">
                  <c:v>0.12781100000000001</c:v>
                </c:pt>
                <c:pt idx="14706">
                  <c:v>0.12789</c:v>
                </c:pt>
                <c:pt idx="14707">
                  <c:v>0.12789700000000001</c:v>
                </c:pt>
                <c:pt idx="14708">
                  <c:v>0.127829</c:v>
                </c:pt>
                <c:pt idx="14709">
                  <c:v>0.127688</c:v>
                </c:pt>
                <c:pt idx="14710">
                  <c:v>0.127473</c:v>
                </c:pt>
                <c:pt idx="14711">
                  <c:v>0.12718399999999999</c:v>
                </c:pt>
                <c:pt idx="14712">
                  <c:v>0.12682199999999999</c:v>
                </c:pt>
                <c:pt idx="14713">
                  <c:v>0.126387</c:v>
                </c:pt>
                <c:pt idx="14714">
                  <c:v>0.12587899999999999</c:v>
                </c:pt>
                <c:pt idx="14715">
                  <c:v>0.12529699999999999</c:v>
                </c:pt>
                <c:pt idx="14716">
                  <c:v>0.124643</c:v>
                </c:pt>
                <c:pt idx="14717">
                  <c:v>0.123916</c:v>
                </c:pt>
                <c:pt idx="14718">
                  <c:v>0.12311900000000001</c:v>
                </c:pt>
                <c:pt idx="14719">
                  <c:v>0.122253</c:v>
                </c:pt>
                <c:pt idx="14720">
                  <c:v>0.121318</c:v>
                </c:pt>
                <c:pt idx="14721">
                  <c:v>0.12031500000000001</c:v>
                </c:pt>
                <c:pt idx="14722">
                  <c:v>0.119246</c:v>
                </c:pt>
                <c:pt idx="14723">
                  <c:v>0.11811199999999999</c:v>
                </c:pt>
                <c:pt idx="14724">
                  <c:v>0.11691500000000001</c:v>
                </c:pt>
                <c:pt idx="14725">
                  <c:v>0.11565400000000001</c:v>
                </c:pt>
                <c:pt idx="14726">
                  <c:v>0.114332</c:v>
                </c:pt>
                <c:pt idx="14727">
                  <c:v>0.11294899999999999</c:v>
                </c:pt>
                <c:pt idx="14728">
                  <c:v>0.111507</c:v>
                </c:pt>
                <c:pt idx="14729">
                  <c:v>0.11000799999999999</c:v>
                </c:pt>
                <c:pt idx="14730">
                  <c:v>0.10845200000000001</c:v>
                </c:pt>
                <c:pt idx="14731">
                  <c:v>0.10684100000000001</c:v>
                </c:pt>
                <c:pt idx="14732">
                  <c:v>0.10517700000000001</c:v>
                </c:pt>
                <c:pt idx="14733">
                  <c:v>0.103462</c:v>
                </c:pt>
                <c:pt idx="14734">
                  <c:v>0.101697</c:v>
                </c:pt>
                <c:pt idx="14735">
                  <c:v>9.9884600000000004E-2</c:v>
                </c:pt>
                <c:pt idx="14736">
                  <c:v>9.8026699999999994E-2</c:v>
                </c:pt>
                <c:pt idx="14737">
                  <c:v>9.6124600000000004E-2</c:v>
                </c:pt>
                <c:pt idx="14738">
                  <c:v>9.41805E-2</c:v>
                </c:pt>
                <c:pt idx="14739">
                  <c:v>9.2196600000000004E-2</c:v>
                </c:pt>
                <c:pt idx="14740">
                  <c:v>9.0175699999999998E-2</c:v>
                </c:pt>
                <c:pt idx="14741">
                  <c:v>8.8119799999999998E-2</c:v>
                </c:pt>
                <c:pt idx="14742">
                  <c:v>8.6031300000000005E-2</c:v>
                </c:pt>
                <c:pt idx="14743">
                  <c:v>8.3912299999999995E-2</c:v>
                </c:pt>
                <c:pt idx="14744">
                  <c:v>8.1764900000000001E-2</c:v>
                </c:pt>
                <c:pt idx="14745">
                  <c:v>7.9590800000000003E-2</c:v>
                </c:pt>
                <c:pt idx="14746">
                  <c:v>7.7392100000000005E-2</c:v>
                </c:pt>
                <c:pt idx="14747">
                  <c:v>7.5170500000000001E-2</c:v>
                </c:pt>
                <c:pt idx="14748">
                  <c:v>7.2928800000000002E-2</c:v>
                </c:pt>
                <c:pt idx="14749">
                  <c:v>7.0670200000000002E-2</c:v>
                </c:pt>
                <c:pt idx="14750">
                  <c:v>6.8397299999999994E-2</c:v>
                </c:pt>
                <c:pt idx="14751">
                  <c:v>6.6112400000000002E-2</c:v>
                </c:pt>
                <c:pt idx="14752">
                  <c:v>6.3818299999999994E-2</c:v>
                </c:pt>
                <c:pt idx="14753">
                  <c:v>6.1517500000000003E-2</c:v>
                </c:pt>
                <c:pt idx="14754">
                  <c:v>5.9212399999999998E-2</c:v>
                </c:pt>
                <c:pt idx="14755">
                  <c:v>5.6905400000000002E-2</c:v>
                </c:pt>
                <c:pt idx="14756">
                  <c:v>5.4599000000000002E-2</c:v>
                </c:pt>
                <c:pt idx="14757">
                  <c:v>5.22952E-2</c:v>
                </c:pt>
                <c:pt idx="14758">
                  <c:v>4.9996199999999998E-2</c:v>
                </c:pt>
                <c:pt idx="14759">
                  <c:v>4.77039E-2</c:v>
                </c:pt>
                <c:pt idx="14760">
                  <c:v>4.54204E-2</c:v>
                </c:pt>
                <c:pt idx="14761">
                  <c:v>4.3147999999999999E-2</c:v>
                </c:pt>
                <c:pt idx="14762">
                  <c:v>4.0889200000000001E-2</c:v>
                </c:pt>
                <c:pt idx="14763">
                  <c:v>3.8646600000000003E-2</c:v>
                </c:pt>
                <c:pt idx="14764">
                  <c:v>3.6422599999999999E-2</c:v>
                </c:pt>
                <c:pt idx="14765">
                  <c:v>3.4219300000000001E-2</c:v>
                </c:pt>
                <c:pt idx="14766">
                  <c:v>3.2038799999999999E-2</c:v>
                </c:pt>
                <c:pt idx="14767">
                  <c:v>2.9882700000000002E-2</c:v>
                </c:pt>
                <c:pt idx="14768">
                  <c:v>2.7752800000000001E-2</c:v>
                </c:pt>
                <c:pt idx="14769">
                  <c:v>2.5651E-2</c:v>
                </c:pt>
                <c:pt idx="14770">
                  <c:v>2.3578999999999999E-2</c:v>
                </c:pt>
                <c:pt idx="14771">
                  <c:v>2.1538399999999999E-2</c:v>
                </c:pt>
                <c:pt idx="14772">
                  <c:v>1.9531E-2</c:v>
                </c:pt>
                <c:pt idx="14773">
                  <c:v>1.7559200000000001E-2</c:v>
                </c:pt>
                <c:pt idx="14774">
                  <c:v>1.56244E-2</c:v>
                </c:pt>
                <c:pt idx="14775">
                  <c:v>1.37275E-2</c:v>
                </c:pt>
                <c:pt idx="14776">
                  <c:v>1.187E-2</c:v>
                </c:pt>
                <c:pt idx="14777">
                  <c:v>1.00538E-2</c:v>
                </c:pt>
                <c:pt idx="14778" formatCode="0.00E+00">
                  <c:v>8.2807499999999999E-3</c:v>
                </c:pt>
                <c:pt idx="14779" formatCode="0.00E+00">
                  <c:v>6.5524299999999997E-3</c:v>
                </c:pt>
                <c:pt idx="14780" formatCode="0.00E+00">
                  <c:v>4.8705900000000002E-3</c:v>
                </c:pt>
                <c:pt idx="14781" formatCode="0.00E+00">
                  <c:v>3.2369899999999999E-3</c:v>
                </c:pt>
                <c:pt idx="14782" formatCode="0.00E+00">
                  <c:v>1.65296E-3</c:v>
                </c:pt>
                <c:pt idx="14783" formatCode="0.00E+00">
                  <c:v>1.1941499999999999E-4</c:v>
                </c:pt>
                <c:pt idx="14784" formatCode="0.00E+00">
                  <c:v>-1.3630300000000001E-3</c:v>
                </c:pt>
                <c:pt idx="14785" formatCode="0.00E+00">
                  <c:v>-2.7935099999999999E-3</c:v>
                </c:pt>
                <c:pt idx="14786" formatCode="0.00E+00">
                  <c:v>-4.1703599999999997E-3</c:v>
                </c:pt>
                <c:pt idx="14787" formatCode="0.00E+00">
                  <c:v>-5.4914200000000003E-3</c:v>
                </c:pt>
                <c:pt idx="14788" formatCode="0.00E+00">
                  <c:v>-6.7540200000000003E-3</c:v>
                </c:pt>
                <c:pt idx="14789" formatCode="0.00E+00">
                  <c:v>-7.9563099999999994E-3</c:v>
                </c:pt>
                <c:pt idx="14790" formatCode="0.00E+00">
                  <c:v>-9.0992199999999999E-3</c:v>
                </c:pt>
                <c:pt idx="14791">
                  <c:v>-1.01846E-2</c:v>
                </c:pt>
                <c:pt idx="14792">
                  <c:v>-1.1212700000000001E-2</c:v>
                </c:pt>
                <c:pt idx="14793">
                  <c:v>-1.2182699999999999E-2</c:v>
                </c:pt>
                <c:pt idx="14794">
                  <c:v>-1.30948E-2</c:v>
                </c:pt>
                <c:pt idx="14795">
                  <c:v>-1.3949100000000001E-2</c:v>
                </c:pt>
                <c:pt idx="14796">
                  <c:v>-1.47457E-2</c:v>
                </c:pt>
                <c:pt idx="14797">
                  <c:v>-1.5484700000000001E-2</c:v>
                </c:pt>
                <c:pt idx="14798">
                  <c:v>-1.61665E-2</c:v>
                </c:pt>
                <c:pt idx="14799">
                  <c:v>-1.67916E-2</c:v>
                </c:pt>
                <c:pt idx="14800">
                  <c:v>-1.7360299999999999E-2</c:v>
                </c:pt>
                <c:pt idx="14801">
                  <c:v>-1.7873400000000001E-2</c:v>
                </c:pt>
                <c:pt idx="14802">
                  <c:v>-1.83316E-2</c:v>
                </c:pt>
                <c:pt idx="14803">
                  <c:v>-1.87358E-2</c:v>
                </c:pt>
                <c:pt idx="14804">
                  <c:v>-1.9087099999999999E-2</c:v>
                </c:pt>
                <c:pt idx="14805">
                  <c:v>-1.93861E-2</c:v>
                </c:pt>
                <c:pt idx="14806">
                  <c:v>-1.9633399999999999E-2</c:v>
                </c:pt>
                <c:pt idx="14807">
                  <c:v>-1.9830299999999999E-2</c:v>
                </c:pt>
                <c:pt idx="14808">
                  <c:v>-1.9977999999999999E-2</c:v>
                </c:pt>
                <c:pt idx="14809">
                  <c:v>-2.0077399999999999E-2</c:v>
                </c:pt>
                <c:pt idx="14810">
                  <c:v>-2.0129000000000001E-2</c:v>
                </c:pt>
                <c:pt idx="14811">
                  <c:v>-2.01338E-2</c:v>
                </c:pt>
                <c:pt idx="14812">
                  <c:v>-2.0093E-2</c:v>
                </c:pt>
                <c:pt idx="14813">
                  <c:v>-2.0008000000000001E-2</c:v>
                </c:pt>
                <c:pt idx="14814">
                  <c:v>-1.9879999999999998E-2</c:v>
                </c:pt>
                <c:pt idx="14815">
                  <c:v>-1.97103E-2</c:v>
                </c:pt>
                <c:pt idx="14816">
                  <c:v>-1.95005E-2</c:v>
                </c:pt>
                <c:pt idx="14817">
                  <c:v>-1.9252200000000001E-2</c:v>
                </c:pt>
                <c:pt idx="14818">
                  <c:v>-1.8967299999999999E-2</c:v>
                </c:pt>
                <c:pt idx="14819">
                  <c:v>-1.8647799999999999E-2</c:v>
                </c:pt>
                <c:pt idx="14820">
                  <c:v>-1.8295200000000001E-2</c:v>
                </c:pt>
                <c:pt idx="14821">
                  <c:v>-1.7911099999999999E-2</c:v>
                </c:pt>
                <c:pt idx="14822">
                  <c:v>-1.7497599999999999E-2</c:v>
                </c:pt>
                <c:pt idx="14823">
                  <c:v>-1.7056999999999999E-2</c:v>
                </c:pt>
                <c:pt idx="14824">
                  <c:v>-1.6591000000000002E-2</c:v>
                </c:pt>
                <c:pt idx="14825">
                  <c:v>-1.6101299999999999E-2</c:v>
                </c:pt>
                <c:pt idx="14826">
                  <c:v>-1.55897E-2</c:v>
                </c:pt>
                <c:pt idx="14827">
                  <c:v>-1.50584E-2</c:v>
                </c:pt>
                <c:pt idx="14828">
                  <c:v>-1.4509599999999999E-2</c:v>
                </c:pt>
                <c:pt idx="14829">
                  <c:v>-1.39451E-2</c:v>
                </c:pt>
                <c:pt idx="14830">
                  <c:v>-1.3366299999999999E-2</c:v>
                </c:pt>
                <c:pt idx="14831">
                  <c:v>-1.27747E-2</c:v>
                </c:pt>
                <c:pt idx="14832">
                  <c:v>-1.2172199999999999E-2</c:v>
                </c:pt>
                <c:pt idx="14833">
                  <c:v>-1.15607E-2</c:v>
                </c:pt>
                <c:pt idx="14834">
                  <c:v>-1.09421E-2</c:v>
                </c:pt>
                <c:pt idx="14835">
                  <c:v>-1.03184E-2</c:v>
                </c:pt>
                <c:pt idx="14836" formatCode="0.00E+00">
                  <c:v>-9.6916899999999993E-3</c:v>
                </c:pt>
                <c:pt idx="14837" formatCode="0.00E+00">
                  <c:v>-9.0635799999999999E-3</c:v>
                </c:pt>
                <c:pt idx="14838" formatCode="0.00E+00">
                  <c:v>-8.4356399999999995E-3</c:v>
                </c:pt>
                <c:pt idx="14839" formatCode="0.00E+00">
                  <c:v>-7.8094000000000002E-3</c:v>
                </c:pt>
                <c:pt idx="14840" formatCode="0.00E+00">
                  <c:v>-7.1866300000000003E-3</c:v>
                </c:pt>
                <c:pt idx="14841" formatCode="0.00E+00">
                  <c:v>-6.5691300000000003E-3</c:v>
                </c:pt>
                <c:pt idx="14842" formatCode="0.00E+00">
                  <c:v>-5.9585200000000001E-3</c:v>
                </c:pt>
                <c:pt idx="14843" formatCode="0.00E+00">
                  <c:v>-5.3562999999999996E-3</c:v>
                </c:pt>
                <c:pt idx="14844" formatCode="0.00E+00">
                  <c:v>-4.7637399999999998E-3</c:v>
                </c:pt>
                <c:pt idx="14845" formatCode="0.00E+00">
                  <c:v>-4.1821599999999999E-3</c:v>
                </c:pt>
                <c:pt idx="14846" formatCode="0.00E+00">
                  <c:v>-3.6130200000000002E-3</c:v>
                </c:pt>
                <c:pt idx="14847" formatCode="0.00E+00">
                  <c:v>-3.0577E-3</c:v>
                </c:pt>
                <c:pt idx="14848" formatCode="0.00E+00">
                  <c:v>-2.5173999999999999E-3</c:v>
                </c:pt>
                <c:pt idx="14849" formatCode="0.00E+00">
                  <c:v>-1.9930799999999999E-3</c:v>
                </c:pt>
                <c:pt idx="14850" formatCode="0.00E+00">
                  <c:v>-1.48576E-3</c:v>
                </c:pt>
                <c:pt idx="14851" formatCode="0.00E+00">
                  <c:v>-9.9648500000000008E-4</c:v>
                </c:pt>
                <c:pt idx="14852" formatCode="0.00E+00">
                  <c:v>-5.2622699999999999E-4</c:v>
                </c:pt>
                <c:pt idx="14853" formatCode="0.00E+00">
                  <c:v>-7.5751099999999994E-5</c:v>
                </c:pt>
                <c:pt idx="14854" formatCode="0.00E+00">
                  <c:v>3.5435000000000002E-4</c:v>
                </c:pt>
                <c:pt idx="14855" formatCode="0.00E+00">
                  <c:v>7.6338899999999995E-4</c:v>
                </c:pt>
                <c:pt idx="14856" formatCode="0.00E+00">
                  <c:v>1.1506400000000001E-3</c:v>
                </c:pt>
                <c:pt idx="14857" formatCode="0.00E+00">
                  <c:v>1.5157700000000001E-3</c:v>
                </c:pt>
                <c:pt idx="14858" formatCode="0.00E+00">
                  <c:v>1.859E-3</c:v>
                </c:pt>
                <c:pt idx="14859" formatCode="0.00E+00">
                  <c:v>2.18067E-3</c:v>
                </c:pt>
                <c:pt idx="14860" formatCode="0.00E+00">
                  <c:v>2.4808E-3</c:v>
                </c:pt>
                <c:pt idx="14861" formatCode="0.00E+00">
                  <c:v>2.7591E-3</c:v>
                </c:pt>
                <c:pt idx="14862" formatCode="0.00E+00">
                  <c:v>3.01512E-3</c:v>
                </c:pt>
                <c:pt idx="14863" formatCode="0.00E+00">
                  <c:v>3.2485999999999999E-3</c:v>
                </c:pt>
                <c:pt idx="14864" formatCode="0.00E+00">
                  <c:v>3.45978E-3</c:v>
                </c:pt>
                <c:pt idx="14865" formatCode="0.00E+00">
                  <c:v>3.6491399999999999E-3</c:v>
                </c:pt>
                <c:pt idx="14866" formatCode="0.00E+00">
                  <c:v>3.8169900000000001E-3</c:v>
                </c:pt>
                <c:pt idx="14867" formatCode="0.00E+00">
                  <c:v>3.9634900000000001E-3</c:v>
                </c:pt>
                <c:pt idx="14868" formatCode="0.00E+00">
                  <c:v>4.0890400000000004E-3</c:v>
                </c:pt>
                <c:pt idx="14869" formatCode="0.00E+00">
                  <c:v>4.1942500000000001E-3</c:v>
                </c:pt>
                <c:pt idx="14870" formatCode="0.00E+00">
                  <c:v>4.2797599999999996E-3</c:v>
                </c:pt>
                <c:pt idx="14871" formatCode="0.00E+00">
                  <c:v>4.3461999999999997E-3</c:v>
                </c:pt>
                <c:pt idx="14872" formatCode="0.00E+00">
                  <c:v>4.3941900000000001E-3</c:v>
                </c:pt>
                <c:pt idx="14873" formatCode="0.00E+00">
                  <c:v>4.4243900000000003E-3</c:v>
                </c:pt>
                <c:pt idx="14874" formatCode="0.00E+00">
                  <c:v>4.4377599999999998E-3</c:v>
                </c:pt>
                <c:pt idx="14875" formatCode="0.00E+00">
                  <c:v>4.4355200000000001E-3</c:v>
                </c:pt>
                <c:pt idx="14876" formatCode="0.00E+00">
                  <c:v>4.4187999999999996E-3</c:v>
                </c:pt>
                <c:pt idx="14877" formatCode="0.00E+00">
                  <c:v>4.3884800000000002E-3</c:v>
                </c:pt>
                <c:pt idx="14878" formatCode="0.00E+00">
                  <c:v>4.34542E-3</c:v>
                </c:pt>
                <c:pt idx="14879" formatCode="0.00E+00">
                  <c:v>4.2908800000000004E-3</c:v>
                </c:pt>
                <c:pt idx="14880" formatCode="0.00E+00">
                  <c:v>4.2264499999999997E-3</c:v>
                </c:pt>
                <c:pt idx="14881" formatCode="0.00E+00">
                  <c:v>4.1535299999999999E-3</c:v>
                </c:pt>
                <c:pt idx="14882" formatCode="0.00E+00">
                  <c:v>4.0733699999999998E-3</c:v>
                </c:pt>
                <c:pt idx="14883" formatCode="0.00E+00">
                  <c:v>3.9871300000000002E-3</c:v>
                </c:pt>
                <c:pt idx="14884" formatCode="0.00E+00">
                  <c:v>3.8961999999999998E-3</c:v>
                </c:pt>
                <c:pt idx="14885" formatCode="0.00E+00">
                  <c:v>3.8021299999999999E-3</c:v>
                </c:pt>
                <c:pt idx="14886" formatCode="0.00E+00">
                  <c:v>3.70623E-3</c:v>
                </c:pt>
                <c:pt idx="14887" formatCode="0.00E+00">
                  <c:v>3.6095599999999999E-3</c:v>
                </c:pt>
                <c:pt idx="14888" formatCode="0.00E+00">
                  <c:v>3.5132900000000001E-3</c:v>
                </c:pt>
                <c:pt idx="14889" formatCode="0.00E+00">
                  <c:v>3.4185800000000001E-3</c:v>
                </c:pt>
                <c:pt idx="14890" formatCode="0.00E+00">
                  <c:v>3.3266599999999999E-3</c:v>
                </c:pt>
                <c:pt idx="14891" formatCode="0.00E+00">
                  <c:v>3.2391400000000002E-3</c:v>
                </c:pt>
                <c:pt idx="14892" formatCode="0.00E+00">
                  <c:v>3.15782E-3</c:v>
                </c:pt>
                <c:pt idx="14893" formatCode="0.00E+00">
                  <c:v>3.0843699999999999E-3</c:v>
                </c:pt>
                <c:pt idx="14894" formatCode="0.00E+00">
                  <c:v>3.02024E-3</c:v>
                </c:pt>
                <c:pt idx="14895" formatCode="0.00E+00">
                  <c:v>2.9668699999999999E-3</c:v>
                </c:pt>
                <c:pt idx="14896" formatCode="0.00E+00">
                  <c:v>2.9257300000000001E-3</c:v>
                </c:pt>
                <c:pt idx="14897" formatCode="0.00E+00">
                  <c:v>2.8983799999999999E-3</c:v>
                </c:pt>
                <c:pt idx="14898" formatCode="0.00E+00">
                  <c:v>2.8865800000000001E-3</c:v>
                </c:pt>
                <c:pt idx="14899" formatCode="0.00E+00">
                  <c:v>2.8920500000000002E-3</c:v>
                </c:pt>
                <c:pt idx="14900" formatCode="0.00E+00">
                  <c:v>2.9159799999999999E-3</c:v>
                </c:pt>
                <c:pt idx="14901" formatCode="0.00E+00">
                  <c:v>2.9592400000000001E-3</c:v>
                </c:pt>
                <c:pt idx="14902" formatCode="0.00E+00">
                  <c:v>3.02302E-3</c:v>
                </c:pt>
                <c:pt idx="14903" formatCode="0.00E+00">
                  <c:v>3.1087599999999999E-3</c:v>
                </c:pt>
                <c:pt idx="14904" formatCode="0.00E+00">
                  <c:v>3.21784E-3</c:v>
                </c:pt>
                <c:pt idx="14905" formatCode="0.00E+00">
                  <c:v>3.3517099999999999E-3</c:v>
                </c:pt>
                <c:pt idx="14906" formatCode="0.00E+00">
                  <c:v>3.5118200000000001E-3</c:v>
                </c:pt>
                <c:pt idx="14907" formatCode="0.00E+00">
                  <c:v>3.6991300000000001E-3</c:v>
                </c:pt>
                <c:pt idx="14908" formatCode="0.00E+00">
                  <c:v>3.9144200000000001E-3</c:v>
                </c:pt>
                <c:pt idx="14909" formatCode="0.00E+00">
                  <c:v>4.1587100000000004E-3</c:v>
                </c:pt>
                <c:pt idx="14910" formatCode="0.00E+00">
                  <c:v>4.4332499999999997E-3</c:v>
                </c:pt>
                <c:pt idx="14911" formatCode="0.00E+00">
                  <c:v>4.7391999999999998E-3</c:v>
                </c:pt>
                <c:pt idx="14912" formatCode="0.00E+00">
                  <c:v>5.0773600000000004E-3</c:v>
                </c:pt>
                <c:pt idx="14913" formatCode="0.00E+00">
                  <c:v>5.4483700000000001E-3</c:v>
                </c:pt>
                <c:pt idx="14914" formatCode="0.00E+00">
                  <c:v>5.8530800000000001E-3</c:v>
                </c:pt>
                <c:pt idx="14915" formatCode="0.00E+00">
                  <c:v>6.29226E-3</c:v>
                </c:pt>
                <c:pt idx="14916" formatCode="0.00E+00">
                  <c:v>6.7663599999999999E-3</c:v>
                </c:pt>
                <c:pt idx="14917" formatCode="0.00E+00">
                  <c:v>7.2755700000000003E-3</c:v>
                </c:pt>
                <c:pt idx="14918" formatCode="0.00E+00">
                  <c:v>7.8199900000000006E-3</c:v>
                </c:pt>
                <c:pt idx="14919" formatCode="0.00E+00">
                  <c:v>8.3998100000000006E-3</c:v>
                </c:pt>
                <c:pt idx="14920" formatCode="0.00E+00">
                  <c:v>9.01536E-3</c:v>
                </c:pt>
                <c:pt idx="14921" formatCode="0.00E+00">
                  <c:v>9.6668599999999993E-3</c:v>
                </c:pt>
                <c:pt idx="14922">
                  <c:v>1.03543E-2</c:v>
                </c:pt>
                <c:pt idx="14923">
                  <c:v>1.10776E-2</c:v>
                </c:pt>
                <c:pt idx="14924">
                  <c:v>1.18365E-2</c:v>
                </c:pt>
                <c:pt idx="14925">
                  <c:v>1.26309E-2</c:v>
                </c:pt>
                <c:pt idx="14926">
                  <c:v>1.34606E-2</c:v>
                </c:pt>
                <c:pt idx="14927">
                  <c:v>1.43255E-2</c:v>
                </c:pt>
                <c:pt idx="14928">
                  <c:v>1.5225199999999999E-2</c:v>
                </c:pt>
                <c:pt idx="14929">
                  <c:v>1.6159300000000001E-2</c:v>
                </c:pt>
                <c:pt idx="14930">
                  <c:v>1.7127199999999999E-2</c:v>
                </c:pt>
                <c:pt idx="14931">
                  <c:v>1.8127899999999999E-2</c:v>
                </c:pt>
                <c:pt idx="14932">
                  <c:v>1.91605E-2</c:v>
                </c:pt>
                <c:pt idx="14933">
                  <c:v>2.0223999999999999E-2</c:v>
                </c:pt>
                <c:pt idx="14934">
                  <c:v>2.1317200000000001E-2</c:v>
                </c:pt>
                <c:pt idx="14935">
                  <c:v>2.24391E-2</c:v>
                </c:pt>
                <c:pt idx="14936">
                  <c:v>2.3588700000000001E-2</c:v>
                </c:pt>
                <c:pt idx="14937">
                  <c:v>2.4764700000000001E-2</c:v>
                </c:pt>
                <c:pt idx="14938">
                  <c:v>2.59659E-2</c:v>
                </c:pt>
                <c:pt idx="14939">
                  <c:v>2.7191E-2</c:v>
                </c:pt>
                <c:pt idx="14940">
                  <c:v>2.8438499999999999E-2</c:v>
                </c:pt>
                <c:pt idx="14941">
                  <c:v>2.9706799999999998E-2</c:v>
                </c:pt>
                <c:pt idx="14942">
                  <c:v>3.0994000000000001E-2</c:v>
                </c:pt>
                <c:pt idx="14943">
                  <c:v>3.2298500000000001E-2</c:v>
                </c:pt>
                <c:pt idx="14944">
                  <c:v>3.3618700000000001E-2</c:v>
                </c:pt>
                <c:pt idx="14945">
                  <c:v>3.49526E-2</c:v>
                </c:pt>
                <c:pt idx="14946">
                  <c:v>3.6297900000000001E-2</c:v>
                </c:pt>
                <c:pt idx="14947">
                  <c:v>3.76528E-2</c:v>
                </c:pt>
                <c:pt idx="14948">
                  <c:v>3.9015399999999999E-2</c:v>
                </c:pt>
                <c:pt idx="14949">
                  <c:v>4.03834E-2</c:v>
                </c:pt>
                <c:pt idx="14950">
                  <c:v>4.1754800000000002E-2</c:v>
                </c:pt>
                <c:pt idx="14951">
                  <c:v>4.3127199999999997E-2</c:v>
                </c:pt>
                <c:pt idx="14952">
                  <c:v>4.4498299999999998E-2</c:v>
                </c:pt>
                <c:pt idx="14953">
                  <c:v>4.5865599999999999E-2</c:v>
                </c:pt>
                <c:pt idx="14954">
                  <c:v>4.7226999999999998E-2</c:v>
                </c:pt>
                <c:pt idx="14955">
                  <c:v>4.8579999999999998E-2</c:v>
                </c:pt>
                <c:pt idx="14956">
                  <c:v>4.9922300000000003E-2</c:v>
                </c:pt>
                <c:pt idx="14957">
                  <c:v>5.1251400000000003E-2</c:v>
                </c:pt>
                <c:pt idx="14958">
                  <c:v>5.2564800000000002E-2</c:v>
                </c:pt>
                <c:pt idx="14959">
                  <c:v>5.3859700000000003E-2</c:v>
                </c:pt>
                <c:pt idx="14960">
                  <c:v>5.5133599999999998E-2</c:v>
                </c:pt>
                <c:pt idx="14961">
                  <c:v>5.6384200000000002E-2</c:v>
                </c:pt>
                <c:pt idx="14962">
                  <c:v>5.7608899999999998E-2</c:v>
                </c:pt>
                <c:pt idx="14963">
                  <c:v>5.8805299999999998E-2</c:v>
                </c:pt>
                <c:pt idx="14964">
                  <c:v>5.9970799999999998E-2</c:v>
                </c:pt>
                <c:pt idx="14965">
                  <c:v>6.11031E-2</c:v>
                </c:pt>
                <c:pt idx="14966">
                  <c:v>6.2199600000000001E-2</c:v>
                </c:pt>
                <c:pt idx="14967">
                  <c:v>6.3258099999999998E-2</c:v>
                </c:pt>
                <c:pt idx="14968">
                  <c:v>6.4275899999999997E-2</c:v>
                </c:pt>
                <c:pt idx="14969">
                  <c:v>6.5250699999999995E-2</c:v>
                </c:pt>
                <c:pt idx="14970">
                  <c:v>6.6180199999999995E-2</c:v>
                </c:pt>
                <c:pt idx="14971">
                  <c:v>6.7062099999999999E-2</c:v>
                </c:pt>
                <c:pt idx="14972">
                  <c:v>6.7894200000000002E-2</c:v>
                </c:pt>
                <c:pt idx="14973">
                  <c:v>6.8674299999999994E-2</c:v>
                </c:pt>
                <c:pt idx="14974">
                  <c:v>6.9400299999999998E-2</c:v>
                </c:pt>
                <c:pt idx="14975">
                  <c:v>7.0070199999999999E-2</c:v>
                </c:pt>
                <c:pt idx="14976">
                  <c:v>7.0681999999999995E-2</c:v>
                </c:pt>
                <c:pt idx="14977">
                  <c:v>7.1233699999999997E-2</c:v>
                </c:pt>
                <c:pt idx="14978">
                  <c:v>7.1723200000000001E-2</c:v>
                </c:pt>
                <c:pt idx="14979">
                  <c:v>7.2148900000000002E-2</c:v>
                </c:pt>
                <c:pt idx="14980">
                  <c:v>7.2508799999999998E-2</c:v>
                </c:pt>
                <c:pt idx="14981">
                  <c:v>7.2801400000000002E-2</c:v>
                </c:pt>
                <c:pt idx="14982">
                  <c:v>7.3025199999999998E-2</c:v>
                </c:pt>
                <c:pt idx="14983">
                  <c:v>7.3178599999999996E-2</c:v>
                </c:pt>
                <c:pt idx="14984">
                  <c:v>7.3260400000000003E-2</c:v>
                </c:pt>
                <c:pt idx="14985">
                  <c:v>7.3269000000000001E-2</c:v>
                </c:pt>
                <c:pt idx="14986">
                  <c:v>7.3203099999999993E-2</c:v>
                </c:pt>
                <c:pt idx="14987">
                  <c:v>7.3061899999999999E-2</c:v>
                </c:pt>
                <c:pt idx="14988">
                  <c:v>7.2844400000000004E-2</c:v>
                </c:pt>
                <c:pt idx="14989">
                  <c:v>7.2549600000000006E-2</c:v>
                </c:pt>
                <c:pt idx="14990">
                  <c:v>7.2176799999999999E-2</c:v>
                </c:pt>
                <c:pt idx="14991">
                  <c:v>7.1725399999999995E-2</c:v>
                </c:pt>
                <c:pt idx="14992">
                  <c:v>7.1194800000000003E-2</c:v>
                </c:pt>
                <c:pt idx="14993">
                  <c:v>7.0584499999999994E-2</c:v>
                </c:pt>
                <c:pt idx="14994">
                  <c:v>6.9894399999999995E-2</c:v>
                </c:pt>
                <c:pt idx="14995">
                  <c:v>6.9124000000000005E-2</c:v>
                </c:pt>
                <c:pt idx="14996">
                  <c:v>6.8273500000000001E-2</c:v>
                </c:pt>
                <c:pt idx="14997">
                  <c:v>6.7342899999999997E-2</c:v>
                </c:pt>
                <c:pt idx="14998">
                  <c:v>6.6332299999999997E-2</c:v>
                </c:pt>
                <c:pt idx="14999">
                  <c:v>6.5241999999999994E-2</c:v>
                </c:pt>
                <c:pt idx="15000">
                  <c:v>6.4072400000000002E-2</c:v>
                </c:pt>
                <c:pt idx="15001">
                  <c:v>6.2824099999999994E-2</c:v>
                </c:pt>
                <c:pt idx="15002">
                  <c:v>6.1497599999999999E-2</c:v>
                </c:pt>
                <c:pt idx="15003">
                  <c:v>6.0093800000000003E-2</c:v>
                </c:pt>
                <c:pt idx="15004">
                  <c:v>5.8613499999999999E-2</c:v>
                </c:pt>
                <c:pt idx="15005">
                  <c:v>5.7057799999999999E-2</c:v>
                </c:pt>
                <c:pt idx="15006">
                  <c:v>5.5427900000000002E-2</c:v>
                </c:pt>
                <c:pt idx="15007">
                  <c:v>5.3725099999999998E-2</c:v>
                </c:pt>
                <c:pt idx="15008">
                  <c:v>5.1950700000000002E-2</c:v>
                </c:pt>
                <c:pt idx="15009">
                  <c:v>5.0106400000000002E-2</c:v>
                </c:pt>
                <c:pt idx="15010">
                  <c:v>4.8193699999999999E-2</c:v>
                </c:pt>
                <c:pt idx="15011">
                  <c:v>4.6214400000000003E-2</c:v>
                </c:pt>
                <c:pt idx="15012">
                  <c:v>4.4170300000000003E-2</c:v>
                </c:pt>
                <c:pt idx="15013">
                  <c:v>4.2063499999999997E-2</c:v>
                </c:pt>
                <c:pt idx="15014">
                  <c:v>3.9896000000000001E-2</c:v>
                </c:pt>
                <c:pt idx="15015">
                  <c:v>3.7670099999999998E-2</c:v>
                </c:pt>
                <c:pt idx="15016">
                  <c:v>3.5388099999999999E-2</c:v>
                </c:pt>
                <c:pt idx="15017">
                  <c:v>3.30523E-2</c:v>
                </c:pt>
                <c:pt idx="15018">
                  <c:v>3.0665399999999999E-2</c:v>
                </c:pt>
                <c:pt idx="15019">
                  <c:v>2.8229899999999999E-2</c:v>
                </c:pt>
                <c:pt idx="15020">
                  <c:v>2.5748400000000001E-2</c:v>
                </c:pt>
                <c:pt idx="15021">
                  <c:v>2.32237E-2</c:v>
                </c:pt>
                <c:pt idx="15022">
                  <c:v>2.0658699999999999E-2</c:v>
                </c:pt>
                <c:pt idx="15023">
                  <c:v>1.8056200000000001E-2</c:v>
                </c:pt>
                <c:pt idx="15024">
                  <c:v>1.54194E-2</c:v>
                </c:pt>
                <c:pt idx="15025">
                  <c:v>1.2751200000000001E-2</c:v>
                </c:pt>
                <c:pt idx="15026">
                  <c:v>1.00547E-2</c:v>
                </c:pt>
                <c:pt idx="15027" formatCode="0.00E+00">
                  <c:v>7.3332299999999996E-3</c:v>
                </c:pt>
                <c:pt idx="15028" formatCode="0.00E+00">
                  <c:v>4.5899000000000001E-3</c:v>
                </c:pt>
                <c:pt idx="15029" formatCode="0.00E+00">
                  <c:v>1.82803E-3</c:v>
                </c:pt>
                <c:pt idx="15030" formatCode="0.00E+00">
                  <c:v>-9.4903299999999995E-4</c:v>
                </c:pt>
                <c:pt idx="15031" formatCode="0.00E+00">
                  <c:v>-3.73792E-3</c:v>
                </c:pt>
                <c:pt idx="15032" formatCode="0.00E+00">
                  <c:v>-6.5353099999999999E-3</c:v>
                </c:pt>
                <c:pt idx="15033" formatCode="0.00E+00">
                  <c:v>-9.3379299999999995E-3</c:v>
                </c:pt>
                <c:pt idx="15034">
                  <c:v>-1.2142399999999999E-2</c:v>
                </c:pt>
                <c:pt idx="15035">
                  <c:v>-1.4945399999999999E-2</c:v>
                </c:pt>
                <c:pt idx="15036">
                  <c:v>-1.77433E-2</c:v>
                </c:pt>
                <c:pt idx="15037">
                  <c:v>-2.05328E-2</c:v>
                </c:pt>
                <c:pt idx="15038">
                  <c:v>-2.3310299999999999E-2</c:v>
                </c:pt>
                <c:pt idx="15039">
                  <c:v>-2.6072499999999998E-2</c:v>
                </c:pt>
                <c:pt idx="15040">
                  <c:v>-2.88157E-2</c:v>
                </c:pt>
                <c:pt idx="15041">
                  <c:v>-3.1536700000000001E-2</c:v>
                </c:pt>
                <c:pt idx="15042">
                  <c:v>-3.4231999999999999E-2</c:v>
                </c:pt>
                <c:pt idx="15043">
                  <c:v>-3.6898100000000003E-2</c:v>
                </c:pt>
                <c:pt idx="15044">
                  <c:v>-3.9531700000000003E-2</c:v>
                </c:pt>
                <c:pt idx="15045">
                  <c:v>-4.2129399999999997E-2</c:v>
                </c:pt>
                <c:pt idx="15046">
                  <c:v>-4.4687900000000003E-2</c:v>
                </c:pt>
                <c:pt idx="15047">
                  <c:v>-4.7204000000000003E-2</c:v>
                </c:pt>
                <c:pt idx="15048">
                  <c:v>-4.96744E-2</c:v>
                </c:pt>
                <c:pt idx="15049">
                  <c:v>-5.2096000000000003E-2</c:v>
                </c:pt>
                <c:pt idx="15050">
                  <c:v>-5.4465600000000003E-2</c:v>
                </c:pt>
                <c:pt idx="15051">
                  <c:v>-5.6780200000000003E-2</c:v>
                </c:pt>
                <c:pt idx="15052">
                  <c:v>-5.90368E-2</c:v>
                </c:pt>
                <c:pt idx="15053">
                  <c:v>-6.1232500000000002E-2</c:v>
                </c:pt>
                <c:pt idx="15054">
                  <c:v>-6.3364400000000001E-2</c:v>
                </c:pt>
                <c:pt idx="15055">
                  <c:v>-6.5429799999999996E-2</c:v>
                </c:pt>
                <c:pt idx="15056">
                  <c:v>-6.7426100000000003E-2</c:v>
                </c:pt>
                <c:pt idx="15057">
                  <c:v>-6.9350599999999998E-2</c:v>
                </c:pt>
                <c:pt idx="15058">
                  <c:v>-7.1200899999999998E-2</c:v>
                </c:pt>
                <c:pt idx="15059">
                  <c:v>-7.2974499999999998E-2</c:v>
                </c:pt>
                <c:pt idx="15060">
                  <c:v>-7.4669200000000005E-2</c:v>
                </c:pt>
                <c:pt idx="15061">
                  <c:v>-7.6282699999999995E-2</c:v>
                </c:pt>
                <c:pt idx="15062">
                  <c:v>-7.7813099999999996E-2</c:v>
                </c:pt>
                <c:pt idx="15063">
                  <c:v>-7.9258200000000001E-2</c:v>
                </c:pt>
                <c:pt idx="15064">
                  <c:v>-8.0616300000000002E-2</c:v>
                </c:pt>
                <c:pt idx="15065">
                  <c:v>-8.1885700000000006E-2</c:v>
                </c:pt>
                <c:pt idx="15066">
                  <c:v>-8.3064600000000002E-2</c:v>
                </c:pt>
                <c:pt idx="15067">
                  <c:v>-8.4151599999999993E-2</c:v>
                </c:pt>
                <c:pt idx="15068">
                  <c:v>-8.5145399999999996E-2</c:v>
                </c:pt>
                <c:pt idx="15069">
                  <c:v>-8.6044599999999999E-2</c:v>
                </c:pt>
                <c:pt idx="15070">
                  <c:v>-8.6848099999999998E-2</c:v>
                </c:pt>
                <c:pt idx="15071">
                  <c:v>-8.7554999999999994E-2</c:v>
                </c:pt>
                <c:pt idx="15072">
                  <c:v>-8.8164400000000004E-2</c:v>
                </c:pt>
                <c:pt idx="15073">
                  <c:v>-8.8675500000000004E-2</c:v>
                </c:pt>
                <c:pt idx="15074">
                  <c:v>-8.9087799999999995E-2</c:v>
                </c:pt>
                <c:pt idx="15075">
                  <c:v>-8.9400800000000002E-2</c:v>
                </c:pt>
                <c:pt idx="15076">
                  <c:v>-8.9614200000000005E-2</c:v>
                </c:pt>
                <c:pt idx="15077">
                  <c:v>-8.9727699999999994E-2</c:v>
                </c:pt>
                <c:pt idx="15078">
                  <c:v>-8.9741399999999999E-2</c:v>
                </c:pt>
                <c:pt idx="15079">
                  <c:v>-8.9655299999999993E-2</c:v>
                </c:pt>
                <c:pt idx="15080">
                  <c:v>-8.9469599999999996E-2</c:v>
                </c:pt>
                <c:pt idx="15081">
                  <c:v>-8.9184799999999995E-2</c:v>
                </c:pt>
                <c:pt idx="15082">
                  <c:v>-8.8801199999999997E-2</c:v>
                </c:pt>
                <c:pt idx="15083">
                  <c:v>-8.8319400000000006E-2</c:v>
                </c:pt>
                <c:pt idx="15084">
                  <c:v>-8.7740399999999996E-2</c:v>
                </c:pt>
                <c:pt idx="15085">
                  <c:v>-8.7064900000000001E-2</c:v>
                </c:pt>
                <c:pt idx="15086">
                  <c:v>-8.6293900000000007E-2</c:v>
                </c:pt>
                <c:pt idx="15087">
                  <c:v>-8.5428699999999996E-2</c:v>
                </c:pt>
                <c:pt idx="15088">
                  <c:v>-8.4470400000000001E-2</c:v>
                </c:pt>
                <c:pt idx="15089">
                  <c:v>-8.3420499999999995E-2</c:v>
                </c:pt>
                <c:pt idx="15090">
                  <c:v>-8.2280500000000006E-2</c:v>
                </c:pt>
                <c:pt idx="15091">
                  <c:v>-8.1051999999999999E-2</c:v>
                </c:pt>
                <c:pt idx="15092">
                  <c:v>-7.9736899999999999E-2</c:v>
                </c:pt>
                <c:pt idx="15093">
                  <c:v>-7.8336900000000001E-2</c:v>
                </c:pt>
                <c:pt idx="15094">
                  <c:v>-7.6854000000000006E-2</c:v>
                </c:pt>
                <c:pt idx="15095">
                  <c:v>-7.5290499999999996E-2</c:v>
                </c:pt>
                <c:pt idx="15096">
                  <c:v>-7.36483E-2</c:v>
                </c:pt>
                <c:pt idx="15097">
                  <c:v>-7.1929900000000005E-2</c:v>
                </c:pt>
                <c:pt idx="15098">
                  <c:v>-7.0137699999999997E-2</c:v>
                </c:pt>
                <c:pt idx="15099">
                  <c:v>-6.8274000000000001E-2</c:v>
                </c:pt>
                <c:pt idx="15100">
                  <c:v>-6.6341600000000001E-2</c:v>
                </c:pt>
                <c:pt idx="15101">
                  <c:v>-6.43431E-2</c:v>
                </c:pt>
                <c:pt idx="15102">
                  <c:v>-6.2281200000000002E-2</c:v>
                </c:pt>
                <c:pt idx="15103">
                  <c:v>-6.0158799999999998E-2</c:v>
                </c:pt>
                <c:pt idx="15104">
                  <c:v>-5.7978799999999997E-2</c:v>
                </c:pt>
                <c:pt idx="15105">
                  <c:v>-5.5744099999999998E-2</c:v>
                </c:pt>
                <c:pt idx="15106">
                  <c:v>-5.3457699999999997E-2</c:v>
                </c:pt>
                <c:pt idx="15107">
                  <c:v>-5.1122800000000003E-2</c:v>
                </c:pt>
                <c:pt idx="15108">
                  <c:v>-4.8742599999999997E-2</c:v>
                </c:pt>
                <c:pt idx="15109">
                  <c:v>-4.6320100000000003E-2</c:v>
                </c:pt>
                <c:pt idx="15110">
                  <c:v>-4.38587E-2</c:v>
                </c:pt>
                <c:pt idx="15111">
                  <c:v>-4.1361599999999998E-2</c:v>
                </c:pt>
                <c:pt idx="15112">
                  <c:v>-3.8832199999999997E-2</c:v>
                </c:pt>
                <c:pt idx="15113">
                  <c:v>-3.6273699999999999E-2</c:v>
                </c:pt>
                <c:pt idx="15114">
                  <c:v>-3.36896E-2</c:v>
                </c:pt>
                <c:pt idx="15115">
                  <c:v>-3.1083300000000001E-2</c:v>
                </c:pt>
                <c:pt idx="15116">
                  <c:v>-2.84581E-2</c:v>
                </c:pt>
                <c:pt idx="15117">
                  <c:v>-2.58175E-2</c:v>
                </c:pt>
                <c:pt idx="15118">
                  <c:v>-2.3164899999999999E-2</c:v>
                </c:pt>
                <c:pt idx="15119">
                  <c:v>-2.05037E-2</c:v>
                </c:pt>
                <c:pt idx="15120">
                  <c:v>-1.7837200000000001E-2</c:v>
                </c:pt>
                <c:pt idx="15121">
                  <c:v>-1.5169E-2</c:v>
                </c:pt>
                <c:pt idx="15122">
                  <c:v>-1.25024E-2</c:v>
                </c:pt>
                <c:pt idx="15123" formatCode="0.00E+00">
                  <c:v>-9.8406299999999995E-3</c:v>
                </c:pt>
                <c:pt idx="15124" formatCode="0.00E+00">
                  <c:v>-7.1871799999999996E-3</c:v>
                </c:pt>
                <c:pt idx="15125" formatCode="0.00E+00">
                  <c:v>-4.5452899999999996E-3</c:v>
                </c:pt>
                <c:pt idx="15126" formatCode="0.00E+00">
                  <c:v>-1.91822E-3</c:v>
                </c:pt>
                <c:pt idx="15127" formatCode="0.00E+00">
                  <c:v>6.9081100000000005E-4</c:v>
                </c:pt>
                <c:pt idx="15128" formatCode="0.00E+00">
                  <c:v>3.2786199999999999E-3</c:v>
                </c:pt>
                <c:pt idx="15129" formatCode="0.00E+00">
                  <c:v>5.8420900000000003E-3</c:v>
                </c:pt>
                <c:pt idx="15130" formatCode="0.00E+00">
                  <c:v>8.3781600000000008E-3</c:v>
                </c:pt>
                <c:pt idx="15131">
                  <c:v>1.0883800000000001E-2</c:v>
                </c:pt>
                <c:pt idx="15132">
                  <c:v>1.3356099999999999E-2</c:v>
                </c:pt>
                <c:pt idx="15133">
                  <c:v>1.57921E-2</c:v>
                </c:pt>
                <c:pt idx="15134">
                  <c:v>1.8189199999999999E-2</c:v>
                </c:pt>
                <c:pt idx="15135">
                  <c:v>2.0544400000000001E-2</c:v>
                </c:pt>
                <c:pt idx="15136">
                  <c:v>2.2855199999999999E-2</c:v>
                </c:pt>
                <c:pt idx="15137">
                  <c:v>2.5119099999999998E-2</c:v>
                </c:pt>
                <c:pt idx="15138">
                  <c:v>2.7333400000000001E-2</c:v>
                </c:pt>
                <c:pt idx="15139">
                  <c:v>2.9495899999999999E-2</c:v>
                </c:pt>
                <c:pt idx="15140">
                  <c:v>3.1604300000000002E-2</c:v>
                </c:pt>
                <c:pt idx="15141">
                  <c:v>3.36563E-2</c:v>
                </c:pt>
                <c:pt idx="15142">
                  <c:v>3.5649899999999998E-2</c:v>
                </c:pt>
                <c:pt idx="15143">
                  <c:v>3.7583100000000001E-2</c:v>
                </c:pt>
                <c:pt idx="15144">
                  <c:v>3.9453799999999997E-2</c:v>
                </c:pt>
                <c:pt idx="15145">
                  <c:v>4.1260499999999999E-2</c:v>
                </c:pt>
                <c:pt idx="15146">
                  <c:v>4.3001299999999999E-2</c:v>
                </c:pt>
                <c:pt idx="15147">
                  <c:v>4.4674800000000001E-2</c:v>
                </c:pt>
                <c:pt idx="15148">
                  <c:v>4.6279300000000002E-2</c:v>
                </c:pt>
                <c:pt idx="15149">
                  <c:v>4.7813700000000001E-2</c:v>
                </c:pt>
                <c:pt idx="15150">
                  <c:v>4.92767E-2</c:v>
                </c:pt>
                <c:pt idx="15151">
                  <c:v>5.06671E-2</c:v>
                </c:pt>
                <c:pt idx="15152">
                  <c:v>5.1984000000000002E-2</c:v>
                </c:pt>
                <c:pt idx="15153">
                  <c:v>5.3226500000000003E-2</c:v>
                </c:pt>
                <c:pt idx="15154">
                  <c:v>5.4393700000000003E-2</c:v>
                </c:pt>
                <c:pt idx="15155">
                  <c:v>5.5485100000000002E-2</c:v>
                </c:pt>
                <c:pt idx="15156">
                  <c:v>5.65002E-2</c:v>
                </c:pt>
                <c:pt idx="15157">
                  <c:v>5.7438400000000001E-2</c:v>
                </c:pt>
                <c:pt idx="15158">
                  <c:v>5.82996E-2</c:v>
                </c:pt>
                <c:pt idx="15159">
                  <c:v>5.9083499999999997E-2</c:v>
                </c:pt>
                <c:pt idx="15160">
                  <c:v>5.9790099999999999E-2</c:v>
                </c:pt>
                <c:pt idx="15161">
                  <c:v>6.0419399999999998E-2</c:v>
                </c:pt>
                <c:pt idx="15162">
                  <c:v>6.0971600000000001E-2</c:v>
                </c:pt>
                <c:pt idx="15163">
                  <c:v>6.1447099999999998E-2</c:v>
                </c:pt>
                <c:pt idx="15164">
                  <c:v>6.1846100000000001E-2</c:v>
                </c:pt>
                <c:pt idx="15165">
                  <c:v>6.2169099999999998E-2</c:v>
                </c:pt>
                <c:pt idx="15166">
                  <c:v>6.2416899999999997E-2</c:v>
                </c:pt>
                <c:pt idx="15167">
                  <c:v>6.2590099999999996E-2</c:v>
                </c:pt>
                <c:pt idx="15168">
                  <c:v>6.2689499999999995E-2</c:v>
                </c:pt>
                <c:pt idx="15169">
                  <c:v>6.2716099999999997E-2</c:v>
                </c:pt>
                <c:pt idx="15170">
                  <c:v>6.2670900000000002E-2</c:v>
                </c:pt>
                <c:pt idx="15171">
                  <c:v>6.2554899999999997E-2</c:v>
                </c:pt>
                <c:pt idx="15172">
                  <c:v>6.2369500000000001E-2</c:v>
                </c:pt>
                <c:pt idx="15173">
                  <c:v>6.2115999999999998E-2</c:v>
                </c:pt>
                <c:pt idx="15174">
                  <c:v>6.1795599999999999E-2</c:v>
                </c:pt>
                <c:pt idx="15175">
                  <c:v>6.1409900000000003E-2</c:v>
                </c:pt>
                <c:pt idx="15176">
                  <c:v>6.0960500000000001E-2</c:v>
                </c:pt>
                <c:pt idx="15177">
                  <c:v>6.0449000000000003E-2</c:v>
                </c:pt>
                <c:pt idx="15178">
                  <c:v>5.9877100000000003E-2</c:v>
                </c:pt>
                <c:pt idx="15179">
                  <c:v>5.9246600000000003E-2</c:v>
                </c:pt>
                <c:pt idx="15180">
                  <c:v>5.8559399999999998E-2</c:v>
                </c:pt>
                <c:pt idx="15181">
                  <c:v>5.7817300000000002E-2</c:v>
                </c:pt>
                <c:pt idx="15182">
                  <c:v>5.7022299999999998E-2</c:v>
                </c:pt>
                <c:pt idx="15183">
                  <c:v>5.6176499999999997E-2</c:v>
                </c:pt>
                <c:pt idx="15184">
                  <c:v>5.5281900000000002E-2</c:v>
                </c:pt>
                <c:pt idx="15185">
                  <c:v>5.4340699999999999E-2</c:v>
                </c:pt>
                <c:pt idx="15186">
                  <c:v>5.3355100000000003E-2</c:v>
                </c:pt>
                <c:pt idx="15187">
                  <c:v>5.2327199999999997E-2</c:v>
                </c:pt>
                <c:pt idx="15188">
                  <c:v>5.1259300000000001E-2</c:v>
                </c:pt>
                <c:pt idx="15189">
                  <c:v>5.0153700000000002E-2</c:v>
                </c:pt>
                <c:pt idx="15190">
                  <c:v>4.9012699999999999E-2</c:v>
                </c:pt>
                <c:pt idx="15191">
                  <c:v>4.7838600000000002E-2</c:v>
                </c:pt>
                <c:pt idx="15192">
                  <c:v>4.66337E-2</c:v>
                </c:pt>
                <c:pt idx="15193">
                  <c:v>4.54004E-2</c:v>
                </c:pt>
                <c:pt idx="15194">
                  <c:v>4.4141100000000003E-2</c:v>
                </c:pt>
                <c:pt idx="15195">
                  <c:v>4.2858100000000003E-2</c:v>
                </c:pt>
                <c:pt idx="15196">
                  <c:v>4.1553800000000002E-2</c:v>
                </c:pt>
                <c:pt idx="15197">
                  <c:v>4.0230500000000002E-2</c:v>
                </c:pt>
                <c:pt idx="15198">
                  <c:v>3.88907E-2</c:v>
                </c:pt>
                <c:pt idx="15199">
                  <c:v>3.7536600000000003E-2</c:v>
                </c:pt>
                <c:pt idx="15200">
                  <c:v>3.6170599999999997E-2</c:v>
                </c:pt>
                <c:pt idx="15201">
                  <c:v>3.4795E-2</c:v>
                </c:pt>
                <c:pt idx="15202">
                  <c:v>3.34121E-2</c:v>
                </c:pt>
                <c:pt idx="15203">
                  <c:v>3.20241E-2</c:v>
                </c:pt>
                <c:pt idx="15204">
                  <c:v>3.0633199999999999E-2</c:v>
                </c:pt>
                <c:pt idx="15205">
                  <c:v>2.9241699999999999E-2</c:v>
                </c:pt>
                <c:pt idx="15206">
                  <c:v>2.7851600000000001E-2</c:v>
                </c:pt>
                <c:pt idx="15207">
                  <c:v>2.6465200000000001E-2</c:v>
                </c:pt>
                <c:pt idx="15208">
                  <c:v>2.50843E-2</c:v>
                </c:pt>
                <c:pt idx="15209">
                  <c:v>2.3711099999999999E-2</c:v>
                </c:pt>
                <c:pt idx="15210">
                  <c:v>2.2347499999999999E-2</c:v>
                </c:pt>
                <c:pt idx="15211">
                  <c:v>2.0995400000000001E-2</c:v>
                </c:pt>
                <c:pt idx="15212">
                  <c:v>1.96566E-2</c:v>
                </c:pt>
                <c:pt idx="15213">
                  <c:v>1.8332899999999999E-2</c:v>
                </c:pt>
                <c:pt idx="15214">
                  <c:v>1.7025999999999999E-2</c:v>
                </c:pt>
                <c:pt idx="15215">
                  <c:v>1.5737600000000001E-2</c:v>
                </c:pt>
                <c:pt idx="15216">
                  <c:v>1.4469299999999999E-2</c:v>
                </c:pt>
                <c:pt idx="15217">
                  <c:v>1.32225E-2</c:v>
                </c:pt>
                <c:pt idx="15218">
                  <c:v>1.19986E-2</c:v>
                </c:pt>
                <c:pt idx="15219">
                  <c:v>1.07992E-2</c:v>
                </c:pt>
                <c:pt idx="15220" formatCode="0.00E+00">
                  <c:v>9.6252999999999998E-3</c:v>
                </c:pt>
                <c:pt idx="15221" formatCode="0.00E+00">
                  <c:v>8.4782699999999996E-3</c:v>
                </c:pt>
                <c:pt idx="15222" formatCode="0.00E+00">
                  <c:v>7.3591699999999999E-3</c:v>
                </c:pt>
                <c:pt idx="15223" formatCode="0.00E+00">
                  <c:v>6.2690599999999999E-3</c:v>
                </c:pt>
                <c:pt idx="15224" formatCode="0.00E+00">
                  <c:v>5.2088999999999998E-3</c:v>
                </c:pt>
                <c:pt idx="15225" formatCode="0.00E+00">
                  <c:v>4.1795599999999997E-3</c:v>
                </c:pt>
                <c:pt idx="15226" formatCode="0.00E+00">
                  <c:v>3.1818300000000001E-3</c:v>
                </c:pt>
                <c:pt idx="15227" formatCode="0.00E+00">
                  <c:v>2.2164300000000001E-3</c:v>
                </c:pt>
                <c:pt idx="15228" formatCode="0.00E+00">
                  <c:v>1.2839699999999999E-3</c:v>
                </c:pt>
                <c:pt idx="15229" formatCode="0.00E+00">
                  <c:v>3.8498699999999999E-4</c:v>
                </c:pt>
                <c:pt idx="15230" formatCode="0.00E+00">
                  <c:v>-4.8005299999999998E-4</c:v>
                </c:pt>
                <c:pt idx="15231" formatCode="0.00E+00">
                  <c:v>-1.31079E-3</c:v>
                </c:pt>
                <c:pt idx="15232" formatCode="0.00E+00">
                  <c:v>-2.1069299999999999E-3</c:v>
                </c:pt>
                <c:pt idx="15233" formatCode="0.00E+00">
                  <c:v>-2.86828E-3</c:v>
                </c:pt>
                <c:pt idx="15234" formatCode="0.00E+00">
                  <c:v>-3.59472E-3</c:v>
                </c:pt>
                <c:pt idx="15235" formatCode="0.00E+00">
                  <c:v>-4.2862100000000004E-3</c:v>
                </c:pt>
                <c:pt idx="15236" formatCode="0.00E+00">
                  <c:v>-4.9427999999999998E-3</c:v>
                </c:pt>
                <c:pt idx="15237" formatCode="0.00E+00">
                  <c:v>-5.5646200000000002E-3</c:v>
                </c:pt>
                <c:pt idx="15238" formatCode="0.00E+00">
                  <c:v>-6.1518700000000003E-3</c:v>
                </c:pt>
                <c:pt idx="15239" formatCode="0.00E+00">
                  <c:v>-6.7048400000000001E-3</c:v>
                </c:pt>
                <c:pt idx="15240" formatCode="0.00E+00">
                  <c:v>-7.2238800000000002E-3</c:v>
                </c:pt>
                <c:pt idx="15241" formatCode="0.00E+00">
                  <c:v>-7.7094199999999998E-3</c:v>
                </c:pt>
                <c:pt idx="15242" formatCode="0.00E+00">
                  <c:v>-8.1619799999999992E-3</c:v>
                </c:pt>
                <c:pt idx="15243" formatCode="0.00E+00">
                  <c:v>-8.5821200000000004E-3</c:v>
                </c:pt>
                <c:pt idx="15244" formatCode="0.00E+00">
                  <c:v>-8.9704899999999994E-3</c:v>
                </c:pt>
                <c:pt idx="15245" formatCode="0.00E+00">
                  <c:v>-9.3278000000000007E-3</c:v>
                </c:pt>
                <c:pt idx="15246" formatCode="0.00E+00">
                  <c:v>-9.6548199999999997E-3</c:v>
                </c:pt>
                <c:pt idx="15247" formatCode="0.00E+00">
                  <c:v>-9.9523900000000002E-3</c:v>
                </c:pt>
                <c:pt idx="15248">
                  <c:v>-1.02214E-2</c:v>
                </c:pt>
                <c:pt idx="15249">
                  <c:v>-1.04628E-2</c:v>
                </c:pt>
                <c:pt idx="15250">
                  <c:v>-1.0677600000000001E-2</c:v>
                </c:pt>
                <c:pt idx="15251">
                  <c:v>-1.0866799999999999E-2</c:v>
                </c:pt>
                <c:pt idx="15252">
                  <c:v>-1.10315E-2</c:v>
                </c:pt>
                <c:pt idx="15253">
                  <c:v>-1.1172899999999999E-2</c:v>
                </c:pt>
                <c:pt idx="15254">
                  <c:v>-1.1292200000000001E-2</c:v>
                </c:pt>
                <c:pt idx="15255">
                  <c:v>-1.13905E-2</c:v>
                </c:pt>
                <c:pt idx="15256">
                  <c:v>-1.1469200000000001E-2</c:v>
                </c:pt>
                <c:pt idx="15257">
                  <c:v>-1.15295E-2</c:v>
                </c:pt>
                <c:pt idx="15258">
                  <c:v>-1.1572600000000001E-2</c:v>
                </c:pt>
                <c:pt idx="15259">
                  <c:v>-1.16001E-2</c:v>
                </c:pt>
                <c:pt idx="15260">
                  <c:v>-1.1613099999999999E-2</c:v>
                </c:pt>
                <c:pt idx="15261">
                  <c:v>-1.1613099999999999E-2</c:v>
                </c:pt>
                <c:pt idx="15262">
                  <c:v>-1.16014E-2</c:v>
                </c:pt>
                <c:pt idx="15263">
                  <c:v>-1.15795E-2</c:v>
                </c:pt>
                <c:pt idx="15264">
                  <c:v>-1.15488E-2</c:v>
                </c:pt>
                <c:pt idx="15265">
                  <c:v>-1.15105E-2</c:v>
                </c:pt>
                <c:pt idx="15266">
                  <c:v>-1.1466199999999999E-2</c:v>
                </c:pt>
                <c:pt idx="15267">
                  <c:v>-1.14173E-2</c:v>
                </c:pt>
                <c:pt idx="15268">
                  <c:v>-1.13651E-2</c:v>
                </c:pt>
                <c:pt idx="15269">
                  <c:v>-1.1311E-2</c:v>
                </c:pt>
                <c:pt idx="15270">
                  <c:v>-1.12563E-2</c:v>
                </c:pt>
                <c:pt idx="15271">
                  <c:v>-1.12024E-2</c:v>
                </c:pt>
                <c:pt idx="15272">
                  <c:v>-1.11507E-2</c:v>
                </c:pt>
                <c:pt idx="15273">
                  <c:v>-1.11024E-2</c:v>
                </c:pt>
                <c:pt idx="15274">
                  <c:v>-1.1058800000000001E-2</c:v>
                </c:pt>
                <c:pt idx="15275">
                  <c:v>-1.1021E-2</c:v>
                </c:pt>
                <c:pt idx="15276">
                  <c:v>-1.0990400000000001E-2</c:v>
                </c:pt>
                <c:pt idx="15277">
                  <c:v>-1.09681E-2</c:v>
                </c:pt>
                <c:pt idx="15278">
                  <c:v>-1.09552E-2</c:v>
                </c:pt>
                <c:pt idx="15279">
                  <c:v>-1.09528E-2</c:v>
                </c:pt>
                <c:pt idx="15280">
                  <c:v>-1.09619E-2</c:v>
                </c:pt>
                <c:pt idx="15281">
                  <c:v>-1.09836E-2</c:v>
                </c:pt>
                <c:pt idx="15282">
                  <c:v>-1.10186E-2</c:v>
                </c:pt>
                <c:pt idx="15283">
                  <c:v>-1.1068E-2</c:v>
                </c:pt>
                <c:pt idx="15284">
                  <c:v>-1.1132599999999999E-2</c:v>
                </c:pt>
                <c:pt idx="15285">
                  <c:v>-1.12131E-2</c:v>
                </c:pt>
                <c:pt idx="15286">
                  <c:v>-1.1310199999999999E-2</c:v>
                </c:pt>
                <c:pt idx="15287">
                  <c:v>-1.14246E-2</c:v>
                </c:pt>
                <c:pt idx="15288">
                  <c:v>-1.1556800000000001E-2</c:v>
                </c:pt>
                <c:pt idx="15289">
                  <c:v>-1.1707499999999999E-2</c:v>
                </c:pt>
                <c:pt idx="15290">
                  <c:v>-1.1877E-2</c:v>
                </c:pt>
                <c:pt idx="15291">
                  <c:v>-1.20658E-2</c:v>
                </c:pt>
                <c:pt idx="15292">
                  <c:v>-1.22741E-2</c:v>
                </c:pt>
                <c:pt idx="15293">
                  <c:v>-1.25021E-2</c:v>
                </c:pt>
                <c:pt idx="15294">
                  <c:v>-1.27501E-2</c:v>
                </c:pt>
                <c:pt idx="15295">
                  <c:v>-1.3018E-2</c:v>
                </c:pt>
                <c:pt idx="15296">
                  <c:v>-1.3305900000000001E-2</c:v>
                </c:pt>
                <c:pt idx="15297">
                  <c:v>-1.3613800000000001E-2</c:v>
                </c:pt>
                <c:pt idx="15298">
                  <c:v>-1.3941800000000001E-2</c:v>
                </c:pt>
                <c:pt idx="15299">
                  <c:v>-1.42896E-2</c:v>
                </c:pt>
                <c:pt idx="15300">
                  <c:v>-1.4657E-2</c:v>
                </c:pt>
                <c:pt idx="15301">
                  <c:v>-1.50438E-2</c:v>
                </c:pt>
                <c:pt idx="15302">
                  <c:v>-1.5449600000000001E-2</c:v>
                </c:pt>
                <c:pt idx="15303">
                  <c:v>-1.58739E-2</c:v>
                </c:pt>
                <c:pt idx="15304">
                  <c:v>-1.6316299999999999E-2</c:v>
                </c:pt>
                <c:pt idx="15305">
                  <c:v>-1.6776200000000002E-2</c:v>
                </c:pt>
                <c:pt idx="15306">
                  <c:v>-1.7252900000000002E-2</c:v>
                </c:pt>
                <c:pt idx="15307">
                  <c:v>-1.7745899999999998E-2</c:v>
                </c:pt>
                <c:pt idx="15308">
                  <c:v>-1.8254200000000002E-2</c:v>
                </c:pt>
                <c:pt idx="15309">
                  <c:v>-1.8777100000000001E-2</c:v>
                </c:pt>
                <c:pt idx="15310">
                  <c:v>-1.93136E-2</c:v>
                </c:pt>
                <c:pt idx="15311">
                  <c:v>-1.9862899999999999E-2</c:v>
                </c:pt>
                <c:pt idx="15312">
                  <c:v>-2.0423899999999998E-2</c:v>
                </c:pt>
                <c:pt idx="15313">
                  <c:v>-2.09955E-2</c:v>
                </c:pt>
                <c:pt idx="15314">
                  <c:v>-2.1576700000000001E-2</c:v>
                </c:pt>
                <c:pt idx="15315">
                  <c:v>-2.21662E-2</c:v>
                </c:pt>
                <c:pt idx="15316">
                  <c:v>-2.27627E-2</c:v>
                </c:pt>
                <c:pt idx="15317">
                  <c:v>-2.3364900000000001E-2</c:v>
                </c:pt>
                <c:pt idx="15318">
                  <c:v>-2.3971599999999999E-2</c:v>
                </c:pt>
                <c:pt idx="15319">
                  <c:v>-2.4581499999999999E-2</c:v>
                </c:pt>
                <c:pt idx="15320">
                  <c:v>-2.51931E-2</c:v>
                </c:pt>
                <c:pt idx="15321">
                  <c:v>-2.5805000000000002E-2</c:v>
                </c:pt>
                <c:pt idx="15322">
                  <c:v>-2.64157E-2</c:v>
                </c:pt>
                <c:pt idx="15323">
                  <c:v>-2.7023700000000001E-2</c:v>
                </c:pt>
                <c:pt idx="15324">
                  <c:v>-2.76273E-2</c:v>
                </c:pt>
                <c:pt idx="15325">
                  <c:v>-2.8225099999999999E-2</c:v>
                </c:pt>
                <c:pt idx="15326">
                  <c:v>-2.8815500000000001E-2</c:v>
                </c:pt>
                <c:pt idx="15327">
                  <c:v>-2.9397E-2</c:v>
                </c:pt>
                <c:pt idx="15328">
                  <c:v>-2.9968000000000002E-2</c:v>
                </c:pt>
                <c:pt idx="15329">
                  <c:v>-3.0526899999999999E-2</c:v>
                </c:pt>
                <c:pt idx="15330">
                  <c:v>-3.1071999999999999E-2</c:v>
                </c:pt>
                <c:pt idx="15331">
                  <c:v>-3.1601700000000003E-2</c:v>
                </c:pt>
                <c:pt idx="15332">
                  <c:v>-3.2114400000000001E-2</c:v>
                </c:pt>
                <c:pt idx="15333">
                  <c:v>-3.2608499999999999E-2</c:v>
                </c:pt>
                <c:pt idx="15334">
                  <c:v>-3.3082300000000002E-2</c:v>
                </c:pt>
                <c:pt idx="15335">
                  <c:v>-3.3534300000000003E-2</c:v>
                </c:pt>
                <c:pt idx="15336">
                  <c:v>-3.3963E-2</c:v>
                </c:pt>
                <c:pt idx="15337">
                  <c:v>-3.4366800000000003E-2</c:v>
                </c:pt>
                <c:pt idx="15338">
                  <c:v>-3.4743900000000001E-2</c:v>
                </c:pt>
                <c:pt idx="15339">
                  <c:v>-3.5092999999999999E-2</c:v>
                </c:pt>
                <c:pt idx="15340">
                  <c:v>-3.5412699999999998E-2</c:v>
                </c:pt>
                <c:pt idx="15341">
                  <c:v>-3.5702100000000001E-2</c:v>
                </c:pt>
                <c:pt idx="15342">
                  <c:v>-3.5959600000000001E-2</c:v>
                </c:pt>
                <c:pt idx="15343">
                  <c:v>-3.6183399999999998E-2</c:v>
                </c:pt>
                <c:pt idx="15344">
                  <c:v>-3.6371800000000003E-2</c:v>
                </c:pt>
                <c:pt idx="15345">
                  <c:v>-3.65235E-2</c:v>
                </c:pt>
                <c:pt idx="15346">
                  <c:v>-3.6637200000000002E-2</c:v>
                </c:pt>
                <c:pt idx="15347">
                  <c:v>-3.6711899999999999E-2</c:v>
                </c:pt>
                <c:pt idx="15348">
                  <c:v>-3.6746300000000003E-2</c:v>
                </c:pt>
                <c:pt idx="15349">
                  <c:v>-3.6739399999999998E-2</c:v>
                </c:pt>
                <c:pt idx="15350">
                  <c:v>-3.6690199999999999E-2</c:v>
                </c:pt>
                <c:pt idx="15351">
                  <c:v>-3.65978E-2</c:v>
                </c:pt>
                <c:pt idx="15352">
                  <c:v>-3.6461300000000002E-2</c:v>
                </c:pt>
                <c:pt idx="15353">
                  <c:v>-3.628E-2</c:v>
                </c:pt>
                <c:pt idx="15354">
                  <c:v>-3.6053200000000001E-2</c:v>
                </c:pt>
                <c:pt idx="15355">
                  <c:v>-3.5780399999999997E-2</c:v>
                </c:pt>
                <c:pt idx="15356">
                  <c:v>-3.5460999999999999E-2</c:v>
                </c:pt>
                <c:pt idx="15357">
                  <c:v>-3.5094500000000001E-2</c:v>
                </c:pt>
                <c:pt idx="15358">
                  <c:v>-3.4680500000000003E-2</c:v>
                </c:pt>
                <c:pt idx="15359">
                  <c:v>-3.4218800000000001E-2</c:v>
                </c:pt>
                <c:pt idx="15360">
                  <c:v>-3.3709099999999999E-2</c:v>
                </c:pt>
                <c:pt idx="15361">
                  <c:v>-3.3151199999999999E-2</c:v>
                </c:pt>
                <c:pt idx="15362">
                  <c:v>-3.2544900000000002E-2</c:v>
                </c:pt>
                <c:pt idx="15363">
                  <c:v>-3.1889899999999999E-2</c:v>
                </c:pt>
                <c:pt idx="15364">
                  <c:v>-3.11864E-2</c:v>
                </c:pt>
                <c:pt idx="15365">
                  <c:v>-3.0434800000000001E-2</c:v>
                </c:pt>
                <c:pt idx="15366">
                  <c:v>-2.96358E-2</c:v>
                </c:pt>
                <c:pt idx="15367">
                  <c:v>-2.87899E-2</c:v>
                </c:pt>
                <c:pt idx="15368">
                  <c:v>-2.7897700000000001E-2</c:v>
                </c:pt>
                <c:pt idx="15369">
                  <c:v>-2.6959500000000001E-2</c:v>
                </c:pt>
                <c:pt idx="15370">
                  <c:v>-2.59758E-2</c:v>
                </c:pt>
                <c:pt idx="15371">
                  <c:v>-2.49471E-2</c:v>
                </c:pt>
                <c:pt idx="15372">
                  <c:v>-2.3873700000000001E-2</c:v>
                </c:pt>
                <c:pt idx="15373">
                  <c:v>-2.27564E-2</c:v>
                </c:pt>
                <c:pt idx="15374">
                  <c:v>-2.1596500000000001E-2</c:v>
                </c:pt>
                <c:pt idx="15375">
                  <c:v>-2.03955E-2</c:v>
                </c:pt>
                <c:pt idx="15376">
                  <c:v>-1.9154600000000001E-2</c:v>
                </c:pt>
                <c:pt idx="15377">
                  <c:v>-1.7874600000000001E-2</c:v>
                </c:pt>
                <c:pt idx="15378">
                  <c:v>-1.6556700000000001E-2</c:v>
                </c:pt>
                <c:pt idx="15379">
                  <c:v>-1.52027E-2</c:v>
                </c:pt>
                <c:pt idx="15380">
                  <c:v>-1.38142E-2</c:v>
                </c:pt>
                <c:pt idx="15381">
                  <c:v>-1.23929E-2</c:v>
                </c:pt>
                <c:pt idx="15382">
                  <c:v>-1.0940399999999999E-2</c:v>
                </c:pt>
                <c:pt idx="15383" formatCode="0.00E+00">
                  <c:v>-9.4581500000000002E-3</c:v>
                </c:pt>
                <c:pt idx="15384" formatCode="0.00E+00">
                  <c:v>-7.9479400000000006E-3</c:v>
                </c:pt>
                <c:pt idx="15385" formatCode="0.00E+00">
                  <c:v>-6.4113900000000003E-3</c:v>
                </c:pt>
                <c:pt idx="15386" formatCode="0.00E+00">
                  <c:v>-4.8501899999999999E-3</c:v>
                </c:pt>
                <c:pt idx="15387" formatCode="0.00E+00">
                  <c:v>-3.26612E-3</c:v>
                </c:pt>
                <c:pt idx="15388" formatCode="0.00E+00">
                  <c:v>-1.6612199999999999E-3</c:v>
                </c:pt>
                <c:pt idx="15389" formatCode="0.00E+00">
                  <c:v>-3.7783200000000001E-5</c:v>
                </c:pt>
                <c:pt idx="15390" formatCode="0.00E+00">
                  <c:v>1.6018E-3</c:v>
                </c:pt>
                <c:pt idx="15391" formatCode="0.00E+00">
                  <c:v>3.2552800000000002E-3</c:v>
                </c:pt>
                <c:pt idx="15392" formatCode="0.00E+00">
                  <c:v>4.9205899999999999E-3</c:v>
                </c:pt>
                <c:pt idx="15393" formatCode="0.00E+00">
                  <c:v>6.5956599999999997E-3</c:v>
                </c:pt>
                <c:pt idx="15394" formatCode="0.00E+00">
                  <c:v>8.2782900000000006E-3</c:v>
                </c:pt>
                <c:pt idx="15395" formatCode="0.00E+00">
                  <c:v>9.9660600000000005E-3</c:v>
                </c:pt>
                <c:pt idx="15396">
                  <c:v>1.1656400000000001E-2</c:v>
                </c:pt>
                <c:pt idx="15397">
                  <c:v>1.3346800000000001E-2</c:v>
                </c:pt>
                <c:pt idx="15398">
                  <c:v>1.5035E-2</c:v>
                </c:pt>
                <c:pt idx="15399">
                  <c:v>1.67186E-2</c:v>
                </c:pt>
                <c:pt idx="15400">
                  <c:v>1.8394799999999999E-2</c:v>
                </c:pt>
                <c:pt idx="15401">
                  <c:v>2.0061099999999998E-2</c:v>
                </c:pt>
                <c:pt idx="15402">
                  <c:v>2.1714500000000001E-2</c:v>
                </c:pt>
                <c:pt idx="15403">
                  <c:v>2.3351899999999998E-2</c:v>
                </c:pt>
                <c:pt idx="15404">
                  <c:v>2.4970200000000001E-2</c:v>
                </c:pt>
                <c:pt idx="15405">
                  <c:v>2.65676E-2</c:v>
                </c:pt>
                <c:pt idx="15406">
                  <c:v>2.8142400000000001E-2</c:v>
                </c:pt>
                <c:pt idx="15407">
                  <c:v>2.96926E-2</c:v>
                </c:pt>
                <c:pt idx="15408">
                  <c:v>3.12155E-2</c:v>
                </c:pt>
                <c:pt idx="15409">
                  <c:v>3.2708399999999999E-2</c:v>
                </c:pt>
                <c:pt idx="15410">
                  <c:v>3.41693E-2</c:v>
                </c:pt>
                <c:pt idx="15411">
                  <c:v>3.55959E-2</c:v>
                </c:pt>
                <c:pt idx="15412">
                  <c:v>3.6985999999999998E-2</c:v>
                </c:pt>
                <c:pt idx="15413">
                  <c:v>3.8337299999999998E-2</c:v>
                </c:pt>
                <c:pt idx="15414">
                  <c:v>3.9647300000000003E-2</c:v>
                </c:pt>
                <c:pt idx="15415">
                  <c:v>4.0913600000000001E-2</c:v>
                </c:pt>
                <c:pt idx="15416">
                  <c:v>4.2134100000000001E-2</c:v>
                </c:pt>
                <c:pt idx="15417">
                  <c:v>4.3306400000000002E-2</c:v>
                </c:pt>
                <c:pt idx="15418">
                  <c:v>4.44284E-2</c:v>
                </c:pt>
                <c:pt idx="15419">
                  <c:v>4.5497900000000001E-2</c:v>
                </c:pt>
                <c:pt idx="15420">
                  <c:v>4.6513400000000003E-2</c:v>
                </c:pt>
                <c:pt idx="15421">
                  <c:v>4.7473000000000001E-2</c:v>
                </c:pt>
                <c:pt idx="15422">
                  <c:v>4.8374800000000003E-2</c:v>
                </c:pt>
                <c:pt idx="15423">
                  <c:v>4.9216999999999997E-2</c:v>
                </c:pt>
                <c:pt idx="15424">
                  <c:v>4.9998500000000001E-2</c:v>
                </c:pt>
                <c:pt idx="15425">
                  <c:v>5.0718100000000002E-2</c:v>
                </c:pt>
                <c:pt idx="15426">
                  <c:v>5.1374599999999999E-2</c:v>
                </c:pt>
                <c:pt idx="15427">
                  <c:v>5.1966100000000001E-2</c:v>
                </c:pt>
                <c:pt idx="15428">
                  <c:v>5.2490799999999997E-2</c:v>
                </c:pt>
                <c:pt idx="15429">
                  <c:v>5.29472E-2</c:v>
                </c:pt>
                <c:pt idx="15430">
                  <c:v>5.3334300000000001E-2</c:v>
                </c:pt>
                <c:pt idx="15431">
                  <c:v>5.3650700000000003E-2</c:v>
                </c:pt>
                <c:pt idx="15432">
                  <c:v>5.3895499999999999E-2</c:v>
                </c:pt>
                <c:pt idx="15433">
                  <c:v>5.4067700000000003E-2</c:v>
                </c:pt>
                <c:pt idx="15434">
                  <c:v>5.4167199999999999E-2</c:v>
                </c:pt>
                <c:pt idx="15435">
                  <c:v>5.4193900000000003E-2</c:v>
                </c:pt>
                <c:pt idx="15436">
                  <c:v>5.4147599999999997E-2</c:v>
                </c:pt>
                <c:pt idx="15437">
                  <c:v>5.4027400000000003E-2</c:v>
                </c:pt>
                <c:pt idx="15438">
                  <c:v>5.3833100000000002E-2</c:v>
                </c:pt>
                <c:pt idx="15439">
                  <c:v>5.35652E-2</c:v>
                </c:pt>
                <c:pt idx="15440">
                  <c:v>5.3223699999999999E-2</c:v>
                </c:pt>
                <c:pt idx="15441">
                  <c:v>5.2808000000000001E-2</c:v>
                </c:pt>
                <c:pt idx="15442">
                  <c:v>5.2317599999999999E-2</c:v>
                </c:pt>
                <c:pt idx="15443">
                  <c:v>5.1752899999999998E-2</c:v>
                </c:pt>
                <c:pt idx="15444">
                  <c:v>5.11152E-2</c:v>
                </c:pt>
                <c:pt idx="15445">
                  <c:v>5.04053E-2</c:v>
                </c:pt>
                <c:pt idx="15446">
                  <c:v>4.9623899999999999E-2</c:v>
                </c:pt>
                <c:pt idx="15447">
                  <c:v>4.8771700000000001E-2</c:v>
                </c:pt>
                <c:pt idx="15448">
                  <c:v>4.7849500000000003E-2</c:v>
                </c:pt>
                <c:pt idx="15449">
                  <c:v>4.6858299999999999E-2</c:v>
                </c:pt>
                <c:pt idx="15450">
                  <c:v>4.5799399999999997E-2</c:v>
                </c:pt>
                <c:pt idx="15451">
                  <c:v>4.4673900000000002E-2</c:v>
                </c:pt>
                <c:pt idx="15452">
                  <c:v>4.3482899999999998E-2</c:v>
                </c:pt>
                <c:pt idx="15453">
                  <c:v>4.2227300000000002E-2</c:v>
                </c:pt>
                <c:pt idx="15454">
                  <c:v>4.0909000000000001E-2</c:v>
                </c:pt>
                <c:pt idx="15455">
                  <c:v>3.95299E-2</c:v>
                </c:pt>
                <c:pt idx="15456">
                  <c:v>3.80922E-2</c:v>
                </c:pt>
                <c:pt idx="15457">
                  <c:v>3.6597400000000002E-2</c:v>
                </c:pt>
                <c:pt idx="15458">
                  <c:v>3.5047000000000002E-2</c:v>
                </c:pt>
                <c:pt idx="15459">
                  <c:v>3.3442600000000003E-2</c:v>
                </c:pt>
                <c:pt idx="15460">
                  <c:v>3.1786099999999998E-2</c:v>
                </c:pt>
                <c:pt idx="15461">
                  <c:v>3.00799E-2</c:v>
                </c:pt>
                <c:pt idx="15462">
                  <c:v>2.83261E-2</c:v>
                </c:pt>
                <c:pt idx="15463">
                  <c:v>2.6526600000000001E-2</c:v>
                </c:pt>
                <c:pt idx="15464">
                  <c:v>2.4683500000000001E-2</c:v>
                </c:pt>
                <c:pt idx="15465">
                  <c:v>2.2799E-2</c:v>
                </c:pt>
                <c:pt idx="15466">
                  <c:v>2.0875399999999999E-2</c:v>
                </c:pt>
                <c:pt idx="15467">
                  <c:v>1.8915399999999999E-2</c:v>
                </c:pt>
                <c:pt idx="15468">
                  <c:v>1.6922400000000001E-2</c:v>
                </c:pt>
                <c:pt idx="15469">
                  <c:v>1.48995E-2</c:v>
                </c:pt>
                <c:pt idx="15470">
                  <c:v>1.2848999999999999E-2</c:v>
                </c:pt>
                <c:pt idx="15471">
                  <c:v>1.07727E-2</c:v>
                </c:pt>
                <c:pt idx="15472" formatCode="0.00E+00">
                  <c:v>8.6729000000000007E-3</c:v>
                </c:pt>
                <c:pt idx="15473" formatCode="0.00E+00">
                  <c:v>6.5528399999999999E-3</c:v>
                </c:pt>
                <c:pt idx="15474" formatCode="0.00E+00">
                  <c:v>4.4159500000000001E-3</c:v>
                </c:pt>
                <c:pt idx="15475" formatCode="0.00E+00">
                  <c:v>2.26523E-3</c:v>
                </c:pt>
                <c:pt idx="15476" formatCode="0.00E+00">
                  <c:v>1.0353699999999999E-4</c:v>
                </c:pt>
                <c:pt idx="15477" formatCode="0.00E+00">
                  <c:v>-2.0663600000000002E-3</c:v>
                </c:pt>
                <c:pt idx="15478" formatCode="0.00E+00">
                  <c:v>-4.2416800000000003E-3</c:v>
                </c:pt>
                <c:pt idx="15479" formatCode="0.00E+00">
                  <c:v>-6.4191400000000003E-3</c:v>
                </c:pt>
                <c:pt idx="15480" formatCode="0.00E+00">
                  <c:v>-8.5952600000000004E-3</c:v>
                </c:pt>
                <c:pt idx="15481">
                  <c:v>-1.0767000000000001E-2</c:v>
                </c:pt>
                <c:pt idx="15482">
                  <c:v>-1.29316E-2</c:v>
                </c:pt>
                <c:pt idx="15483">
                  <c:v>-1.5086E-2</c:v>
                </c:pt>
                <c:pt idx="15484">
                  <c:v>-1.72275E-2</c:v>
                </c:pt>
                <c:pt idx="15485">
                  <c:v>-1.9353100000000002E-2</c:v>
                </c:pt>
                <c:pt idx="15486">
                  <c:v>-2.146E-2</c:v>
                </c:pt>
                <c:pt idx="15487">
                  <c:v>-2.3544499999999999E-2</c:v>
                </c:pt>
                <c:pt idx="15488">
                  <c:v>-2.5602799999999998E-2</c:v>
                </c:pt>
                <c:pt idx="15489">
                  <c:v>-2.76314E-2</c:v>
                </c:pt>
                <c:pt idx="15490">
                  <c:v>-2.96283E-2</c:v>
                </c:pt>
                <c:pt idx="15491">
                  <c:v>-3.15912E-2</c:v>
                </c:pt>
                <c:pt idx="15492">
                  <c:v>-3.3517499999999999E-2</c:v>
                </c:pt>
                <c:pt idx="15493">
                  <c:v>-3.5404999999999999E-2</c:v>
                </c:pt>
                <c:pt idx="15494">
                  <c:v>-3.7251699999999999E-2</c:v>
                </c:pt>
                <c:pt idx="15495">
                  <c:v>-3.9055600000000003E-2</c:v>
                </c:pt>
                <c:pt idx="15496">
                  <c:v>-4.0814099999999999E-2</c:v>
                </c:pt>
                <c:pt idx="15497">
                  <c:v>-4.2524300000000001E-2</c:v>
                </c:pt>
                <c:pt idx="15498">
                  <c:v>-4.4183199999999999E-2</c:v>
                </c:pt>
                <c:pt idx="15499">
                  <c:v>-4.5788700000000002E-2</c:v>
                </c:pt>
                <c:pt idx="15500">
                  <c:v>-4.7338699999999997E-2</c:v>
                </c:pt>
                <c:pt idx="15501">
                  <c:v>-4.8831199999999998E-2</c:v>
                </c:pt>
                <c:pt idx="15502">
                  <c:v>-5.0264299999999998E-2</c:v>
                </c:pt>
                <c:pt idx="15503">
                  <c:v>-5.1636700000000001E-2</c:v>
                </c:pt>
                <c:pt idx="15504">
                  <c:v>-5.2947800000000003E-2</c:v>
                </c:pt>
                <c:pt idx="15505">
                  <c:v>-5.4195899999999998E-2</c:v>
                </c:pt>
                <c:pt idx="15506">
                  <c:v>-5.5378900000000002E-2</c:v>
                </c:pt>
                <c:pt idx="15507">
                  <c:v>-5.6494200000000001E-2</c:v>
                </c:pt>
                <c:pt idx="15508">
                  <c:v>-5.75402E-2</c:v>
                </c:pt>
                <c:pt idx="15509">
                  <c:v>-5.8515299999999999E-2</c:v>
                </c:pt>
                <c:pt idx="15510">
                  <c:v>-5.9418400000000003E-2</c:v>
                </c:pt>
                <c:pt idx="15511">
                  <c:v>-6.0248700000000002E-2</c:v>
                </c:pt>
                <c:pt idx="15512">
                  <c:v>-6.1004999999999997E-2</c:v>
                </c:pt>
                <c:pt idx="15513">
                  <c:v>-6.1686499999999998E-2</c:v>
                </c:pt>
                <c:pt idx="15514">
                  <c:v>-6.2292399999999998E-2</c:v>
                </c:pt>
                <c:pt idx="15515">
                  <c:v>-6.2823000000000004E-2</c:v>
                </c:pt>
                <c:pt idx="15516">
                  <c:v>-6.3278100000000004E-2</c:v>
                </c:pt>
                <c:pt idx="15517">
                  <c:v>-6.3657500000000006E-2</c:v>
                </c:pt>
                <c:pt idx="15518">
                  <c:v>-6.3960799999999998E-2</c:v>
                </c:pt>
                <c:pt idx="15519">
                  <c:v>-6.41877E-2</c:v>
                </c:pt>
                <c:pt idx="15520">
                  <c:v>-6.4338199999999998E-2</c:v>
                </c:pt>
                <c:pt idx="15521">
                  <c:v>-6.4412399999999995E-2</c:v>
                </c:pt>
                <c:pt idx="15522">
                  <c:v>-6.4410899999999993E-2</c:v>
                </c:pt>
                <c:pt idx="15523">
                  <c:v>-6.4334299999999997E-2</c:v>
                </c:pt>
                <c:pt idx="15524">
                  <c:v>-6.4183500000000004E-2</c:v>
                </c:pt>
                <c:pt idx="15525">
                  <c:v>-6.3959299999999997E-2</c:v>
                </c:pt>
                <c:pt idx="15526">
                  <c:v>-6.36626E-2</c:v>
                </c:pt>
                <c:pt idx="15527">
                  <c:v>-6.32939E-2</c:v>
                </c:pt>
                <c:pt idx="15528">
                  <c:v>-6.2853599999999996E-2</c:v>
                </c:pt>
                <c:pt idx="15529">
                  <c:v>-6.2342399999999999E-2</c:v>
                </c:pt>
                <c:pt idx="15530">
                  <c:v>-6.1761499999999997E-2</c:v>
                </c:pt>
                <c:pt idx="15531">
                  <c:v>-6.1112199999999998E-2</c:v>
                </c:pt>
                <c:pt idx="15532">
                  <c:v>-6.0395900000000002E-2</c:v>
                </c:pt>
                <c:pt idx="15533">
                  <c:v>-5.9614500000000001E-2</c:v>
                </c:pt>
                <c:pt idx="15534">
                  <c:v>-5.8770200000000002E-2</c:v>
                </c:pt>
                <c:pt idx="15535">
                  <c:v>-5.7865E-2</c:v>
                </c:pt>
                <c:pt idx="15536">
                  <c:v>-5.6899999999999999E-2</c:v>
                </c:pt>
                <c:pt idx="15537">
                  <c:v>-5.5876299999999997E-2</c:v>
                </c:pt>
                <c:pt idx="15538">
                  <c:v>-5.4795099999999999E-2</c:v>
                </c:pt>
                <c:pt idx="15539">
                  <c:v>-5.3658499999999998E-2</c:v>
                </c:pt>
                <c:pt idx="15540">
                  <c:v>-5.2468399999999998E-2</c:v>
                </c:pt>
                <c:pt idx="15541">
                  <c:v>-5.1225899999999998E-2</c:v>
                </c:pt>
                <c:pt idx="15542">
                  <c:v>-4.9932400000000002E-2</c:v>
                </c:pt>
                <c:pt idx="15543">
                  <c:v>-4.8590099999999997E-2</c:v>
                </c:pt>
                <c:pt idx="15544">
                  <c:v>-4.7202300000000003E-2</c:v>
                </c:pt>
                <c:pt idx="15545">
                  <c:v>-4.5772199999999999E-2</c:v>
                </c:pt>
                <c:pt idx="15546">
                  <c:v>-4.4302800000000003E-2</c:v>
                </c:pt>
                <c:pt idx="15547">
                  <c:v>-4.2796599999999997E-2</c:v>
                </c:pt>
                <c:pt idx="15548">
                  <c:v>-4.12562E-2</c:v>
                </c:pt>
                <c:pt idx="15549">
                  <c:v>-3.9684200000000003E-2</c:v>
                </c:pt>
                <c:pt idx="15550">
                  <c:v>-3.8082699999999997E-2</c:v>
                </c:pt>
                <c:pt idx="15551">
                  <c:v>-3.64535E-2</c:v>
                </c:pt>
                <c:pt idx="15552">
                  <c:v>-3.4799499999999997E-2</c:v>
                </c:pt>
                <c:pt idx="15553">
                  <c:v>-3.3123600000000003E-2</c:v>
                </c:pt>
                <c:pt idx="15554">
                  <c:v>-3.1428699999999997E-2</c:v>
                </c:pt>
                <c:pt idx="15555">
                  <c:v>-2.97176E-2</c:v>
                </c:pt>
                <c:pt idx="15556">
                  <c:v>-2.79937E-2</c:v>
                </c:pt>
                <c:pt idx="15557">
                  <c:v>-2.6260599999999999E-2</c:v>
                </c:pt>
                <c:pt idx="15558">
                  <c:v>-2.45206E-2</c:v>
                </c:pt>
                <c:pt idx="15559">
                  <c:v>-2.2775199999999999E-2</c:v>
                </c:pt>
                <c:pt idx="15560">
                  <c:v>-2.1026E-2</c:v>
                </c:pt>
                <c:pt idx="15561">
                  <c:v>-1.9275199999999999E-2</c:v>
                </c:pt>
                <c:pt idx="15562">
                  <c:v>-1.7525700000000002E-2</c:v>
                </c:pt>
                <c:pt idx="15563">
                  <c:v>-1.5780499999999999E-2</c:v>
                </c:pt>
                <c:pt idx="15564">
                  <c:v>-1.40424E-2</c:v>
                </c:pt>
                <c:pt idx="15565">
                  <c:v>-1.23141E-2</c:v>
                </c:pt>
                <c:pt idx="15566">
                  <c:v>-1.0599000000000001E-2</c:v>
                </c:pt>
                <c:pt idx="15567" formatCode="0.00E+00">
                  <c:v>-8.9010100000000009E-3</c:v>
                </c:pt>
                <c:pt idx="15568" formatCode="0.00E+00">
                  <c:v>-7.2235199999999998E-3</c:v>
                </c:pt>
                <c:pt idx="15569" formatCode="0.00E+00">
                  <c:v>-5.5686700000000004E-3</c:v>
                </c:pt>
                <c:pt idx="15570" formatCode="0.00E+00">
                  <c:v>-3.9381900000000003E-3</c:v>
                </c:pt>
                <c:pt idx="15571" formatCode="0.00E+00">
                  <c:v>-2.3339300000000001E-3</c:v>
                </c:pt>
                <c:pt idx="15572" formatCode="0.00E+00">
                  <c:v>-7.5783800000000004E-4</c:v>
                </c:pt>
                <c:pt idx="15573" formatCode="0.00E+00">
                  <c:v>7.8796300000000003E-4</c:v>
                </c:pt>
                <c:pt idx="15574" formatCode="0.00E+00">
                  <c:v>2.3008999999999998E-3</c:v>
                </c:pt>
                <c:pt idx="15575" formatCode="0.00E+00">
                  <c:v>3.7782499999999999E-3</c:v>
                </c:pt>
                <c:pt idx="15576" formatCode="0.00E+00">
                  <c:v>5.21748E-3</c:v>
                </c:pt>
                <c:pt idx="15577" formatCode="0.00E+00">
                  <c:v>6.6159399999999998E-3</c:v>
                </c:pt>
                <c:pt idx="15578" formatCode="0.00E+00">
                  <c:v>7.9707500000000004E-3</c:v>
                </c:pt>
                <c:pt idx="15579" formatCode="0.00E+00">
                  <c:v>9.2793300000000006E-3</c:v>
                </c:pt>
                <c:pt idx="15580">
                  <c:v>1.05395E-2</c:v>
                </c:pt>
                <c:pt idx="15581">
                  <c:v>1.17494E-2</c:v>
                </c:pt>
                <c:pt idx="15582">
                  <c:v>1.2907200000000001E-2</c:v>
                </c:pt>
                <c:pt idx="15583">
                  <c:v>1.40117E-2</c:v>
                </c:pt>
                <c:pt idx="15584">
                  <c:v>1.5061700000000001E-2</c:v>
                </c:pt>
                <c:pt idx="15585">
                  <c:v>1.60555E-2</c:v>
                </c:pt>
                <c:pt idx="15586">
                  <c:v>1.6991800000000001E-2</c:v>
                </c:pt>
                <c:pt idx="15587">
                  <c:v>1.7869699999999999E-2</c:v>
                </c:pt>
                <c:pt idx="15588">
                  <c:v>1.86886E-2</c:v>
                </c:pt>
                <c:pt idx="15589">
                  <c:v>1.9447599999999999E-2</c:v>
                </c:pt>
                <c:pt idx="15590">
                  <c:v>2.0145900000000001E-2</c:v>
                </c:pt>
                <c:pt idx="15591">
                  <c:v>2.07829E-2</c:v>
                </c:pt>
                <c:pt idx="15592">
                  <c:v>2.1357999999999999E-2</c:v>
                </c:pt>
                <c:pt idx="15593">
                  <c:v>2.1870400000000002E-2</c:v>
                </c:pt>
                <c:pt idx="15594">
                  <c:v>2.2319200000000001E-2</c:v>
                </c:pt>
                <c:pt idx="15595">
                  <c:v>2.2704599999999998E-2</c:v>
                </c:pt>
                <c:pt idx="15596">
                  <c:v>2.30263E-2</c:v>
                </c:pt>
                <c:pt idx="15597">
                  <c:v>2.3283600000000002E-2</c:v>
                </c:pt>
                <c:pt idx="15598">
                  <c:v>2.3476199999999999E-2</c:v>
                </c:pt>
                <c:pt idx="15599">
                  <c:v>2.3604400000000001E-2</c:v>
                </c:pt>
                <c:pt idx="15600">
                  <c:v>2.3668600000000001E-2</c:v>
                </c:pt>
                <c:pt idx="15601">
                  <c:v>2.3669099999999998E-2</c:v>
                </c:pt>
                <c:pt idx="15602">
                  <c:v>2.3606700000000001E-2</c:v>
                </c:pt>
                <c:pt idx="15603">
                  <c:v>2.3482699999999999E-2</c:v>
                </c:pt>
                <c:pt idx="15604">
                  <c:v>2.3298599999999999E-2</c:v>
                </c:pt>
                <c:pt idx="15605">
                  <c:v>2.3055800000000001E-2</c:v>
                </c:pt>
                <c:pt idx="15606">
                  <c:v>2.2754699999999999E-2</c:v>
                </c:pt>
                <c:pt idx="15607">
                  <c:v>2.23953E-2</c:v>
                </c:pt>
                <c:pt idx="15608">
                  <c:v>2.1977500000000001E-2</c:v>
                </c:pt>
                <c:pt idx="15609">
                  <c:v>2.1502199999999999E-2</c:v>
                </c:pt>
                <c:pt idx="15610">
                  <c:v>2.0971099999999999E-2</c:v>
                </c:pt>
                <c:pt idx="15611">
                  <c:v>2.0386399999999999E-2</c:v>
                </c:pt>
                <c:pt idx="15612">
                  <c:v>1.9749699999999999E-2</c:v>
                </c:pt>
                <c:pt idx="15613">
                  <c:v>1.90619E-2</c:v>
                </c:pt>
                <c:pt idx="15614">
                  <c:v>1.8324099999999999E-2</c:v>
                </c:pt>
                <c:pt idx="15615">
                  <c:v>1.7538000000000002E-2</c:v>
                </c:pt>
                <c:pt idx="15616">
                  <c:v>1.67057E-2</c:v>
                </c:pt>
                <c:pt idx="15617">
                  <c:v>1.5828800000000001E-2</c:v>
                </c:pt>
                <c:pt idx="15618">
                  <c:v>1.4909E-2</c:v>
                </c:pt>
                <c:pt idx="15619">
                  <c:v>1.3947899999999999E-2</c:v>
                </c:pt>
                <c:pt idx="15620">
                  <c:v>1.29474E-2</c:v>
                </c:pt>
                <c:pt idx="15621">
                  <c:v>1.19104E-2</c:v>
                </c:pt>
                <c:pt idx="15622">
                  <c:v>1.0840300000000001E-2</c:v>
                </c:pt>
                <c:pt idx="15623" formatCode="0.00E+00">
                  <c:v>9.7403100000000003E-3</c:v>
                </c:pt>
                <c:pt idx="15624" formatCode="0.00E+00">
                  <c:v>8.61256E-3</c:v>
                </c:pt>
                <c:pt idx="15625" formatCode="0.00E+00">
                  <c:v>7.4584999999999999E-3</c:v>
                </c:pt>
                <c:pt idx="15626" formatCode="0.00E+00">
                  <c:v>6.2796600000000003E-3</c:v>
                </c:pt>
                <c:pt idx="15627" formatCode="0.00E+00">
                  <c:v>5.0784599999999999E-3</c:v>
                </c:pt>
                <c:pt idx="15628" formatCode="0.00E+00">
                  <c:v>3.8578800000000002E-3</c:v>
                </c:pt>
                <c:pt idx="15629" formatCode="0.00E+00">
                  <c:v>2.6203300000000001E-3</c:v>
                </c:pt>
                <c:pt idx="15630" formatCode="0.00E+00">
                  <c:v>1.36779E-3</c:v>
                </c:pt>
                <c:pt idx="15631" formatCode="0.00E+00">
                  <c:v>1.0303500000000001E-4</c:v>
                </c:pt>
                <c:pt idx="15632" formatCode="0.00E+00">
                  <c:v>-1.17067E-3</c:v>
                </c:pt>
                <c:pt idx="15633" formatCode="0.00E+00">
                  <c:v>-2.45072E-3</c:v>
                </c:pt>
                <c:pt idx="15634" formatCode="0.00E+00">
                  <c:v>-3.7348799999999999E-3</c:v>
                </c:pt>
                <c:pt idx="15635" formatCode="0.00E+00">
                  <c:v>-5.02047E-3</c:v>
                </c:pt>
                <c:pt idx="15636" formatCode="0.00E+00">
                  <c:v>-6.3050399999999996E-3</c:v>
                </c:pt>
                <c:pt idx="15637" formatCode="0.00E+00">
                  <c:v>-7.58715E-3</c:v>
                </c:pt>
                <c:pt idx="15638" formatCode="0.00E+00">
                  <c:v>-8.8658699999999997E-3</c:v>
                </c:pt>
                <c:pt idx="15639">
                  <c:v>-1.0139799999999999E-2</c:v>
                </c:pt>
                <c:pt idx="15640">
                  <c:v>-1.1406899999999999E-2</c:v>
                </c:pt>
                <c:pt idx="15641">
                  <c:v>-1.26657E-2</c:v>
                </c:pt>
                <c:pt idx="15642">
                  <c:v>-1.39141E-2</c:v>
                </c:pt>
                <c:pt idx="15643">
                  <c:v>-1.515E-2</c:v>
                </c:pt>
                <c:pt idx="15644">
                  <c:v>-1.6370800000000001E-2</c:v>
                </c:pt>
                <c:pt idx="15645">
                  <c:v>-1.7574599999999999E-2</c:v>
                </c:pt>
                <c:pt idx="15646">
                  <c:v>-1.8759100000000001E-2</c:v>
                </c:pt>
                <c:pt idx="15647">
                  <c:v>-1.99223E-2</c:v>
                </c:pt>
                <c:pt idx="15648">
                  <c:v>-2.1061799999999999E-2</c:v>
                </c:pt>
                <c:pt idx="15649">
                  <c:v>-2.2175E-2</c:v>
                </c:pt>
                <c:pt idx="15650">
                  <c:v>-2.3258600000000001E-2</c:v>
                </c:pt>
                <c:pt idx="15651">
                  <c:v>-2.43103E-2</c:v>
                </c:pt>
                <c:pt idx="15652">
                  <c:v>-2.5328300000000002E-2</c:v>
                </c:pt>
                <c:pt idx="15653">
                  <c:v>-2.6310699999999999E-2</c:v>
                </c:pt>
                <c:pt idx="15654">
                  <c:v>-2.7255499999999998E-2</c:v>
                </c:pt>
                <c:pt idx="15655">
                  <c:v>-2.8160500000000002E-2</c:v>
                </c:pt>
                <c:pt idx="15656">
                  <c:v>-2.9024899999999999E-2</c:v>
                </c:pt>
                <c:pt idx="15657">
                  <c:v>-2.9847700000000001E-2</c:v>
                </c:pt>
                <c:pt idx="15658">
                  <c:v>-3.0628300000000001E-2</c:v>
                </c:pt>
                <c:pt idx="15659">
                  <c:v>-3.13656E-2</c:v>
                </c:pt>
                <c:pt idx="15660">
                  <c:v>-3.2058799999999998E-2</c:v>
                </c:pt>
                <c:pt idx="15661">
                  <c:v>-3.2707E-2</c:v>
                </c:pt>
                <c:pt idx="15662">
                  <c:v>-3.3309199999999997E-2</c:v>
                </c:pt>
                <c:pt idx="15663">
                  <c:v>-3.3864699999999998E-2</c:v>
                </c:pt>
                <c:pt idx="15664">
                  <c:v>-3.4372399999999997E-2</c:v>
                </c:pt>
                <c:pt idx="15665">
                  <c:v>-3.4831500000000001E-2</c:v>
                </c:pt>
                <c:pt idx="15666">
                  <c:v>-3.5241500000000002E-2</c:v>
                </c:pt>
                <c:pt idx="15667">
                  <c:v>-3.5602099999999998E-2</c:v>
                </c:pt>
                <c:pt idx="15668">
                  <c:v>-3.5913E-2</c:v>
                </c:pt>
                <c:pt idx="15669">
                  <c:v>-3.6174400000000002E-2</c:v>
                </c:pt>
                <c:pt idx="15670">
                  <c:v>-3.6386599999999998E-2</c:v>
                </c:pt>
                <c:pt idx="15671">
                  <c:v>-3.6549999999999999E-2</c:v>
                </c:pt>
                <c:pt idx="15672">
                  <c:v>-3.6663800000000003E-2</c:v>
                </c:pt>
                <c:pt idx="15673">
                  <c:v>-3.6726599999999998E-2</c:v>
                </c:pt>
                <c:pt idx="15674">
                  <c:v>-3.6737800000000001E-2</c:v>
                </c:pt>
                <c:pt idx="15675">
                  <c:v>-3.6698799999999997E-2</c:v>
                </c:pt>
                <c:pt idx="15676">
                  <c:v>-3.6610700000000003E-2</c:v>
                </c:pt>
                <c:pt idx="15677">
                  <c:v>-3.6473899999999997E-2</c:v>
                </c:pt>
                <c:pt idx="15678">
                  <c:v>-3.6288800000000003E-2</c:v>
                </c:pt>
                <c:pt idx="15679">
                  <c:v>-3.6055999999999998E-2</c:v>
                </c:pt>
                <c:pt idx="15680">
                  <c:v>-3.5775700000000001E-2</c:v>
                </c:pt>
                <c:pt idx="15681">
                  <c:v>-3.5448300000000002E-2</c:v>
                </c:pt>
                <c:pt idx="15682">
                  <c:v>-3.5075000000000002E-2</c:v>
                </c:pt>
                <c:pt idx="15683">
                  <c:v>-3.4657500000000001E-2</c:v>
                </c:pt>
                <c:pt idx="15684">
                  <c:v>-3.4196499999999998E-2</c:v>
                </c:pt>
                <c:pt idx="15685">
                  <c:v>-3.3692600000000003E-2</c:v>
                </c:pt>
                <c:pt idx="15686">
                  <c:v>-3.3147000000000003E-2</c:v>
                </c:pt>
                <c:pt idx="15687">
                  <c:v>-3.2561800000000002E-2</c:v>
                </c:pt>
                <c:pt idx="15688">
                  <c:v>-3.1938899999999999E-2</c:v>
                </c:pt>
                <c:pt idx="15689">
                  <c:v>-3.1280099999999998E-2</c:v>
                </c:pt>
                <c:pt idx="15690">
                  <c:v>-3.0587400000000001E-2</c:v>
                </c:pt>
                <c:pt idx="15691">
                  <c:v>-2.9862300000000001E-2</c:v>
                </c:pt>
                <c:pt idx="15692">
                  <c:v>-2.9105700000000002E-2</c:v>
                </c:pt>
                <c:pt idx="15693">
                  <c:v>-2.8318099999999999E-2</c:v>
                </c:pt>
                <c:pt idx="15694">
                  <c:v>-2.7500500000000001E-2</c:v>
                </c:pt>
                <c:pt idx="15695">
                  <c:v>-2.6654400000000002E-2</c:v>
                </c:pt>
                <c:pt idx="15696">
                  <c:v>-2.5781700000000001E-2</c:v>
                </c:pt>
                <c:pt idx="15697">
                  <c:v>-2.48839E-2</c:v>
                </c:pt>
                <c:pt idx="15698">
                  <c:v>-2.3962799999999999E-2</c:v>
                </c:pt>
                <c:pt idx="15699">
                  <c:v>-2.3020499999999999E-2</c:v>
                </c:pt>
                <c:pt idx="15700">
                  <c:v>-2.2059800000000001E-2</c:v>
                </c:pt>
                <c:pt idx="15701">
                  <c:v>-2.10838E-2</c:v>
                </c:pt>
                <c:pt idx="15702">
                  <c:v>-2.0094999999999998E-2</c:v>
                </c:pt>
                <c:pt idx="15703">
                  <c:v>-1.90958E-2</c:v>
                </c:pt>
                <c:pt idx="15704">
                  <c:v>-1.8088699999999999E-2</c:v>
                </c:pt>
                <c:pt idx="15705">
                  <c:v>-1.7075900000000001E-2</c:v>
                </c:pt>
                <c:pt idx="15706">
                  <c:v>-1.6059199999999999E-2</c:v>
                </c:pt>
                <c:pt idx="15707">
                  <c:v>-1.5040400000000001E-2</c:v>
                </c:pt>
                <c:pt idx="15708">
                  <c:v>-1.40216E-2</c:v>
                </c:pt>
                <c:pt idx="15709">
                  <c:v>-1.30046E-2</c:v>
                </c:pt>
                <c:pt idx="15710">
                  <c:v>-1.19918E-2</c:v>
                </c:pt>
                <c:pt idx="15711">
                  <c:v>-1.0985099999999999E-2</c:v>
                </c:pt>
                <c:pt idx="15712" formatCode="0.00E+00">
                  <c:v>-9.9859400000000004E-3</c:v>
                </c:pt>
                <c:pt idx="15713" formatCode="0.00E+00">
                  <c:v>-8.9954100000000006E-3</c:v>
                </c:pt>
                <c:pt idx="15714" formatCode="0.00E+00">
                  <c:v>-8.0146699999999998E-3</c:v>
                </c:pt>
                <c:pt idx="15715" formatCode="0.00E+00">
                  <c:v>-7.0451799999999998E-3</c:v>
                </c:pt>
                <c:pt idx="15716" formatCode="0.00E+00">
                  <c:v>-6.0881700000000004E-3</c:v>
                </c:pt>
                <c:pt idx="15717" formatCode="0.00E+00">
                  <c:v>-5.1449699999999996E-3</c:v>
                </c:pt>
                <c:pt idx="15718" formatCode="0.00E+00">
                  <c:v>-4.2180999999999998E-3</c:v>
                </c:pt>
                <c:pt idx="15719" formatCode="0.00E+00">
                  <c:v>-3.3107200000000001E-3</c:v>
                </c:pt>
                <c:pt idx="15720" formatCode="0.00E+00">
                  <c:v>-2.4252100000000001E-3</c:v>
                </c:pt>
                <c:pt idx="15721" formatCode="0.00E+00">
                  <c:v>-1.5631899999999999E-3</c:v>
                </c:pt>
                <c:pt idx="15722" formatCode="0.00E+00">
                  <c:v>-7.2652600000000002E-4</c:v>
                </c:pt>
                <c:pt idx="15723" formatCode="0.00E+00">
                  <c:v>8.2683300000000002E-5</c:v>
                </c:pt>
                <c:pt idx="15724" formatCode="0.00E+00">
                  <c:v>8.6285599999999995E-4</c:v>
                </c:pt>
                <c:pt idx="15725" formatCode="0.00E+00">
                  <c:v>1.61279E-3</c:v>
                </c:pt>
                <c:pt idx="15726" formatCode="0.00E+00">
                  <c:v>2.3309200000000002E-3</c:v>
                </c:pt>
                <c:pt idx="15727" formatCode="0.00E+00">
                  <c:v>3.0153900000000002E-3</c:v>
                </c:pt>
                <c:pt idx="15728" formatCode="0.00E+00">
                  <c:v>3.6644400000000001E-3</c:v>
                </c:pt>
                <c:pt idx="15729" formatCode="0.00E+00">
                  <c:v>4.2764600000000002E-3</c:v>
                </c:pt>
                <c:pt idx="15730" formatCode="0.00E+00">
                  <c:v>4.85002E-3</c:v>
                </c:pt>
                <c:pt idx="15731" formatCode="0.00E+00">
                  <c:v>5.3843299999999997E-3</c:v>
                </c:pt>
                <c:pt idx="15732" formatCode="0.00E+00">
                  <c:v>5.8789899999999997E-3</c:v>
                </c:pt>
                <c:pt idx="15733" formatCode="0.00E+00">
                  <c:v>6.3330399999999999E-3</c:v>
                </c:pt>
                <c:pt idx="15734" formatCode="0.00E+00">
                  <c:v>6.7447699999999998E-3</c:v>
                </c:pt>
                <c:pt idx="15735" formatCode="0.00E+00">
                  <c:v>7.1125800000000003E-3</c:v>
                </c:pt>
                <c:pt idx="15736" formatCode="0.00E+00">
                  <c:v>7.43569E-3</c:v>
                </c:pt>
                <c:pt idx="15737" formatCode="0.00E+00">
                  <c:v>7.71391E-3</c:v>
                </c:pt>
                <c:pt idx="15738" formatCode="0.00E+00">
                  <c:v>7.9475499999999994E-3</c:v>
                </c:pt>
                <c:pt idx="15739" formatCode="0.00E+00">
                  <c:v>8.1371099999999995E-3</c:v>
                </c:pt>
                <c:pt idx="15740" formatCode="0.00E+00">
                  <c:v>8.2824200000000004E-3</c:v>
                </c:pt>
                <c:pt idx="15741" formatCode="0.00E+00">
                  <c:v>8.3831300000000008E-3</c:v>
                </c:pt>
                <c:pt idx="15742" formatCode="0.00E+00">
                  <c:v>8.4394699999999993E-3</c:v>
                </c:pt>
                <c:pt idx="15743" formatCode="0.00E+00">
                  <c:v>8.4515600000000003E-3</c:v>
                </c:pt>
                <c:pt idx="15744" formatCode="0.00E+00">
                  <c:v>8.4185400000000004E-3</c:v>
                </c:pt>
                <c:pt idx="15745" formatCode="0.00E+00">
                  <c:v>8.3393400000000006E-3</c:v>
                </c:pt>
                <c:pt idx="15746" formatCode="0.00E+00">
                  <c:v>8.2136299999999995E-3</c:v>
                </c:pt>
                <c:pt idx="15747" formatCode="0.00E+00">
                  <c:v>8.04179E-3</c:v>
                </c:pt>
                <c:pt idx="15748" formatCode="0.00E+00">
                  <c:v>7.8243600000000007E-3</c:v>
                </c:pt>
                <c:pt idx="15749" formatCode="0.00E+00">
                  <c:v>7.5618500000000002E-3</c:v>
                </c:pt>
                <c:pt idx="15750" formatCode="0.00E+00">
                  <c:v>7.2549700000000003E-3</c:v>
                </c:pt>
                <c:pt idx="15751" formatCode="0.00E+00">
                  <c:v>6.90422E-3</c:v>
                </c:pt>
                <c:pt idx="15752" formatCode="0.00E+00">
                  <c:v>6.5096499999999996E-3</c:v>
                </c:pt>
                <c:pt idx="15753" formatCode="0.00E+00">
                  <c:v>6.0712700000000001E-3</c:v>
                </c:pt>
                <c:pt idx="15754" formatCode="0.00E+00">
                  <c:v>5.5896499999999998E-3</c:v>
                </c:pt>
                <c:pt idx="15755" formatCode="0.00E+00">
                  <c:v>5.0659299999999997E-3</c:v>
                </c:pt>
                <c:pt idx="15756" formatCode="0.00E+00">
                  <c:v>4.5015699999999999E-3</c:v>
                </c:pt>
                <c:pt idx="15757" formatCode="0.00E+00">
                  <c:v>3.8981799999999998E-3</c:v>
                </c:pt>
                <c:pt idx="15758" formatCode="0.00E+00">
                  <c:v>3.25786E-3</c:v>
                </c:pt>
                <c:pt idx="15759" formatCode="0.00E+00">
                  <c:v>2.5828499999999998E-3</c:v>
                </c:pt>
                <c:pt idx="15760" formatCode="0.00E+00">
                  <c:v>1.8747499999999999E-3</c:v>
                </c:pt>
                <c:pt idx="15761" formatCode="0.00E+00">
                  <c:v>1.1345999999999999E-3</c:v>
                </c:pt>
                <c:pt idx="15762" formatCode="0.00E+00">
                  <c:v>3.63438E-4</c:v>
                </c:pt>
                <c:pt idx="15763" formatCode="0.00E+00">
                  <c:v>-4.3777300000000002E-4</c:v>
                </c:pt>
                <c:pt idx="15764" formatCode="0.00E+00">
                  <c:v>-1.26797E-3</c:v>
                </c:pt>
                <c:pt idx="15765" formatCode="0.00E+00">
                  <c:v>-2.12525E-3</c:v>
                </c:pt>
                <c:pt idx="15766" formatCode="0.00E+00">
                  <c:v>-3.00694E-3</c:v>
                </c:pt>
                <c:pt idx="15767" formatCode="0.00E+00">
                  <c:v>-3.9109899999999996E-3</c:v>
                </c:pt>
                <c:pt idx="15768" formatCode="0.00E+00">
                  <c:v>-4.8365999999999999E-3</c:v>
                </c:pt>
                <c:pt idx="15769" formatCode="0.00E+00">
                  <c:v>-5.7832100000000004E-3</c:v>
                </c:pt>
                <c:pt idx="15770" formatCode="0.00E+00">
                  <c:v>-6.7495400000000001E-3</c:v>
                </c:pt>
                <c:pt idx="15771" formatCode="0.00E+00">
                  <c:v>-7.7337400000000002E-3</c:v>
                </c:pt>
                <c:pt idx="15772" formatCode="0.00E+00">
                  <c:v>-8.7340200000000003E-3</c:v>
                </c:pt>
                <c:pt idx="15773" formatCode="0.00E+00">
                  <c:v>-9.7490300000000005E-3</c:v>
                </c:pt>
                <c:pt idx="15774">
                  <c:v>-1.07771E-2</c:v>
                </c:pt>
                <c:pt idx="15775">
                  <c:v>-1.18151E-2</c:v>
                </c:pt>
                <c:pt idx="15776">
                  <c:v>-1.28597E-2</c:v>
                </c:pt>
                <c:pt idx="15777">
                  <c:v>-1.39083E-2</c:v>
                </c:pt>
                <c:pt idx="15778">
                  <c:v>-1.49588E-2</c:v>
                </c:pt>
                <c:pt idx="15779">
                  <c:v>-1.6009300000000001E-2</c:v>
                </c:pt>
                <c:pt idx="15780">
                  <c:v>-1.7058E-2</c:v>
                </c:pt>
                <c:pt idx="15781">
                  <c:v>-1.8103600000000001E-2</c:v>
                </c:pt>
                <c:pt idx="15782">
                  <c:v>-1.9143899999999998E-2</c:v>
                </c:pt>
                <c:pt idx="15783">
                  <c:v>-2.0176099999999999E-2</c:v>
                </c:pt>
                <c:pt idx="15784">
                  <c:v>-2.11982E-2</c:v>
                </c:pt>
                <c:pt idx="15785">
                  <c:v>-2.2209199999999998E-2</c:v>
                </c:pt>
                <c:pt idx="15786">
                  <c:v>-2.3208099999999999E-2</c:v>
                </c:pt>
                <c:pt idx="15787">
                  <c:v>-2.4193200000000002E-2</c:v>
                </c:pt>
                <c:pt idx="15788">
                  <c:v>-2.5162799999999999E-2</c:v>
                </c:pt>
                <c:pt idx="15789">
                  <c:v>-2.61155E-2</c:v>
                </c:pt>
                <c:pt idx="15790">
                  <c:v>-2.7049900000000002E-2</c:v>
                </c:pt>
                <c:pt idx="15791">
                  <c:v>-2.7964300000000001E-2</c:v>
                </c:pt>
                <c:pt idx="15792">
                  <c:v>-2.88565E-2</c:v>
                </c:pt>
                <c:pt idx="15793">
                  <c:v>-2.9723900000000001E-2</c:v>
                </c:pt>
                <c:pt idx="15794">
                  <c:v>-3.0563199999999999E-2</c:v>
                </c:pt>
                <c:pt idx="15795">
                  <c:v>-3.1372200000000003E-2</c:v>
                </c:pt>
                <c:pt idx="15796">
                  <c:v>-3.2150100000000001E-2</c:v>
                </c:pt>
                <c:pt idx="15797">
                  <c:v>-3.28974E-2</c:v>
                </c:pt>
                <c:pt idx="15798">
                  <c:v>-3.3613799999999999E-2</c:v>
                </c:pt>
                <c:pt idx="15799">
                  <c:v>-3.4297800000000003E-2</c:v>
                </c:pt>
                <c:pt idx="15800">
                  <c:v>-3.4946400000000002E-2</c:v>
                </c:pt>
                <c:pt idx="15801">
                  <c:v>-3.5556999999999998E-2</c:v>
                </c:pt>
                <c:pt idx="15802">
                  <c:v>-3.6128E-2</c:v>
                </c:pt>
                <c:pt idx="15803">
                  <c:v>-3.6658799999999998E-2</c:v>
                </c:pt>
                <c:pt idx="15804">
                  <c:v>-3.7148599999999997E-2</c:v>
                </c:pt>
                <c:pt idx="15805">
                  <c:v>-3.7596400000000002E-2</c:v>
                </c:pt>
                <c:pt idx="15806">
                  <c:v>-3.80022E-2</c:v>
                </c:pt>
                <c:pt idx="15807">
                  <c:v>-3.83656E-2</c:v>
                </c:pt>
                <c:pt idx="15808">
                  <c:v>-3.8686100000000001E-2</c:v>
                </c:pt>
                <c:pt idx="15809">
                  <c:v>-3.8963200000000003E-2</c:v>
                </c:pt>
                <c:pt idx="15810">
                  <c:v>-3.9196799999999997E-2</c:v>
                </c:pt>
                <c:pt idx="15811">
                  <c:v>-3.9386299999999999E-2</c:v>
                </c:pt>
                <c:pt idx="15812">
                  <c:v>-3.9530599999999999E-2</c:v>
                </c:pt>
                <c:pt idx="15813">
                  <c:v>-3.9628799999999999E-2</c:v>
                </c:pt>
                <c:pt idx="15814">
                  <c:v>-3.9680800000000002E-2</c:v>
                </c:pt>
                <c:pt idx="15815">
                  <c:v>-3.96865E-2</c:v>
                </c:pt>
                <c:pt idx="15816">
                  <c:v>-3.96455E-2</c:v>
                </c:pt>
                <c:pt idx="15817">
                  <c:v>-3.95574E-2</c:v>
                </c:pt>
                <c:pt idx="15818">
                  <c:v>-3.9422199999999998E-2</c:v>
                </c:pt>
                <c:pt idx="15819">
                  <c:v>-3.9239700000000002E-2</c:v>
                </c:pt>
                <c:pt idx="15820">
                  <c:v>-3.9009200000000001E-2</c:v>
                </c:pt>
                <c:pt idx="15821">
                  <c:v>-3.8730300000000002E-2</c:v>
                </c:pt>
                <c:pt idx="15822">
                  <c:v>-3.8403100000000003E-2</c:v>
                </c:pt>
                <c:pt idx="15823">
                  <c:v>-3.8027999999999999E-2</c:v>
                </c:pt>
                <c:pt idx="15824">
                  <c:v>-3.7606000000000001E-2</c:v>
                </c:pt>
                <c:pt idx="15825">
                  <c:v>-3.7137900000000001E-2</c:v>
                </c:pt>
                <c:pt idx="15826">
                  <c:v>-3.6624900000000002E-2</c:v>
                </c:pt>
                <c:pt idx="15827">
                  <c:v>-3.6067700000000001E-2</c:v>
                </c:pt>
                <c:pt idx="15828">
                  <c:v>-3.5466900000000003E-2</c:v>
                </c:pt>
                <c:pt idx="15829">
                  <c:v>-3.4822600000000002E-2</c:v>
                </c:pt>
                <c:pt idx="15830">
                  <c:v>-3.4136399999999997E-2</c:v>
                </c:pt>
                <c:pt idx="15831">
                  <c:v>-3.3410700000000002E-2</c:v>
                </c:pt>
                <c:pt idx="15832">
                  <c:v>-3.2647700000000002E-2</c:v>
                </c:pt>
                <c:pt idx="15833">
                  <c:v>-3.1849500000000003E-2</c:v>
                </c:pt>
                <c:pt idx="15834">
                  <c:v>-3.10175E-2</c:v>
                </c:pt>
                <c:pt idx="15835">
                  <c:v>-3.0153599999999999E-2</c:v>
                </c:pt>
                <c:pt idx="15836">
                  <c:v>-2.9259799999999999E-2</c:v>
                </c:pt>
                <c:pt idx="15837">
                  <c:v>-2.8337500000000002E-2</c:v>
                </c:pt>
                <c:pt idx="15838">
                  <c:v>-2.73878E-2</c:v>
                </c:pt>
                <c:pt idx="15839">
                  <c:v>-2.6411500000000001E-2</c:v>
                </c:pt>
                <c:pt idx="15840">
                  <c:v>-2.54103E-2</c:v>
                </c:pt>
                <c:pt idx="15841">
                  <c:v>-2.4386000000000001E-2</c:v>
                </c:pt>
                <c:pt idx="15842">
                  <c:v>-2.33405E-2</c:v>
                </c:pt>
                <c:pt idx="15843">
                  <c:v>-2.2275400000000001E-2</c:v>
                </c:pt>
                <c:pt idx="15844">
                  <c:v>-2.1192099999999998E-2</c:v>
                </c:pt>
                <c:pt idx="15845">
                  <c:v>-2.0091999999999999E-2</c:v>
                </c:pt>
                <c:pt idx="15846">
                  <c:v>-1.8977000000000001E-2</c:v>
                </c:pt>
                <c:pt idx="15847">
                  <c:v>-1.7849400000000001E-2</c:v>
                </c:pt>
                <c:pt idx="15848">
                  <c:v>-1.6711699999999999E-2</c:v>
                </c:pt>
                <c:pt idx="15849">
                  <c:v>-1.5565600000000001E-2</c:v>
                </c:pt>
                <c:pt idx="15850">
                  <c:v>-1.44133E-2</c:v>
                </c:pt>
                <c:pt idx="15851">
                  <c:v>-1.32573E-2</c:v>
                </c:pt>
                <c:pt idx="15852">
                  <c:v>-1.2100100000000001E-2</c:v>
                </c:pt>
                <c:pt idx="15853">
                  <c:v>-1.09438E-2</c:v>
                </c:pt>
                <c:pt idx="15854" formatCode="0.00E+00">
                  <c:v>-9.7909E-3</c:v>
                </c:pt>
                <c:pt idx="15855" formatCode="0.00E+00">
                  <c:v>-8.6436499999999993E-3</c:v>
                </c:pt>
                <c:pt idx="15856" formatCode="0.00E+00">
                  <c:v>-7.5036900000000004E-3</c:v>
                </c:pt>
                <c:pt idx="15857" formatCode="0.00E+00">
                  <c:v>-6.3726199999999998E-3</c:v>
                </c:pt>
                <c:pt idx="15858" formatCode="0.00E+00">
                  <c:v>-5.25253E-3</c:v>
                </c:pt>
                <c:pt idx="15859" formatCode="0.00E+00">
                  <c:v>-4.1456499999999999E-3</c:v>
                </c:pt>
                <c:pt idx="15860" formatCode="0.00E+00">
                  <c:v>-3.05397E-3</c:v>
                </c:pt>
                <c:pt idx="15861" formatCode="0.00E+00">
                  <c:v>-1.9795699999999999E-3</c:v>
                </c:pt>
                <c:pt idx="15862" formatCode="0.00E+00">
                  <c:v>-9.2456299999999999E-4</c:v>
                </c:pt>
                <c:pt idx="15863" formatCode="0.00E+00">
                  <c:v>1.0931599999999999E-4</c:v>
                </c:pt>
                <c:pt idx="15864" formatCode="0.00E+00">
                  <c:v>1.12042E-3</c:v>
                </c:pt>
                <c:pt idx="15865" formatCode="0.00E+00">
                  <c:v>2.1066600000000002E-3</c:v>
                </c:pt>
                <c:pt idx="15866" formatCode="0.00E+00">
                  <c:v>3.0657200000000001E-3</c:v>
                </c:pt>
                <c:pt idx="15867" formatCode="0.00E+00">
                  <c:v>3.9957700000000001E-3</c:v>
                </c:pt>
                <c:pt idx="15868" formatCode="0.00E+00">
                  <c:v>4.8954899999999997E-3</c:v>
                </c:pt>
                <c:pt idx="15869" formatCode="0.00E+00">
                  <c:v>5.7636800000000002E-3</c:v>
                </c:pt>
                <c:pt idx="15870" formatCode="0.00E+00">
                  <c:v>6.5990900000000002E-3</c:v>
                </c:pt>
                <c:pt idx="15871" formatCode="0.00E+00">
                  <c:v>7.4001700000000002E-3</c:v>
                </c:pt>
                <c:pt idx="15872" formatCode="0.00E+00">
                  <c:v>8.1650999999999998E-3</c:v>
                </c:pt>
                <c:pt idx="15873" formatCode="0.00E+00">
                  <c:v>8.8921099999999999E-3</c:v>
                </c:pt>
                <c:pt idx="15874" formatCode="0.00E+00">
                  <c:v>9.5796500000000003E-3</c:v>
                </c:pt>
                <c:pt idx="15875">
                  <c:v>1.0226600000000001E-2</c:v>
                </c:pt>
                <c:pt idx="15876">
                  <c:v>1.08323E-2</c:v>
                </c:pt>
                <c:pt idx="15877">
                  <c:v>1.1396099999999999E-2</c:v>
                </c:pt>
                <c:pt idx="15878">
                  <c:v>1.1917199999999999E-2</c:v>
                </c:pt>
                <c:pt idx="15879">
                  <c:v>1.2395E-2</c:v>
                </c:pt>
                <c:pt idx="15880">
                  <c:v>1.2829200000000001E-2</c:v>
                </c:pt>
                <c:pt idx="15881">
                  <c:v>1.32189E-2</c:v>
                </c:pt>
                <c:pt idx="15882">
                  <c:v>1.3563499999999999E-2</c:v>
                </c:pt>
                <c:pt idx="15883">
                  <c:v>1.3862599999999999E-2</c:v>
                </c:pt>
                <c:pt idx="15884">
                  <c:v>1.41154E-2</c:v>
                </c:pt>
                <c:pt idx="15885">
                  <c:v>1.43207E-2</c:v>
                </c:pt>
                <c:pt idx="15886">
                  <c:v>1.44782E-2</c:v>
                </c:pt>
                <c:pt idx="15887">
                  <c:v>1.45871E-2</c:v>
                </c:pt>
                <c:pt idx="15888">
                  <c:v>1.46474E-2</c:v>
                </c:pt>
                <c:pt idx="15889">
                  <c:v>1.4658900000000001E-2</c:v>
                </c:pt>
                <c:pt idx="15890">
                  <c:v>1.46219E-2</c:v>
                </c:pt>
                <c:pt idx="15891">
                  <c:v>1.4536200000000001E-2</c:v>
                </c:pt>
                <c:pt idx="15892">
                  <c:v>1.44017E-2</c:v>
                </c:pt>
                <c:pt idx="15893">
                  <c:v>1.42185E-2</c:v>
                </c:pt>
                <c:pt idx="15894">
                  <c:v>1.3987100000000001E-2</c:v>
                </c:pt>
                <c:pt idx="15895">
                  <c:v>1.37079E-2</c:v>
                </c:pt>
                <c:pt idx="15896">
                  <c:v>1.33814E-2</c:v>
                </c:pt>
                <c:pt idx="15897">
                  <c:v>1.30083E-2</c:v>
                </c:pt>
                <c:pt idx="15898">
                  <c:v>1.2589299999999999E-2</c:v>
                </c:pt>
                <c:pt idx="15899">
                  <c:v>1.2124599999999999E-2</c:v>
                </c:pt>
                <c:pt idx="15900">
                  <c:v>1.1614599999999999E-2</c:v>
                </c:pt>
                <c:pt idx="15901">
                  <c:v>1.10604E-2</c:v>
                </c:pt>
                <c:pt idx="15902">
                  <c:v>1.0463399999999999E-2</c:v>
                </c:pt>
                <c:pt idx="15903" formatCode="0.00E+00">
                  <c:v>9.8247899999999999E-3</c:v>
                </c:pt>
                <c:pt idx="15904" formatCode="0.00E+00">
                  <c:v>9.1451799999999993E-3</c:v>
                </c:pt>
                <c:pt idx="15905" formatCode="0.00E+00">
                  <c:v>8.4254199999999994E-3</c:v>
                </c:pt>
                <c:pt idx="15906" formatCode="0.00E+00">
                  <c:v>7.6667100000000002E-3</c:v>
                </c:pt>
                <c:pt idx="15907" formatCode="0.00E+00">
                  <c:v>6.8703899999999997E-3</c:v>
                </c:pt>
                <c:pt idx="15908" formatCode="0.00E+00">
                  <c:v>6.0378599999999999E-3</c:v>
                </c:pt>
                <c:pt idx="15909" formatCode="0.00E+00">
                  <c:v>5.1704300000000002E-3</c:v>
                </c:pt>
                <c:pt idx="15910" formatCode="0.00E+00">
                  <c:v>4.2693799999999997E-3</c:v>
                </c:pt>
                <c:pt idx="15911" formatCode="0.00E+00">
                  <c:v>3.3368899999999999E-3</c:v>
                </c:pt>
                <c:pt idx="15912" formatCode="0.00E+00">
                  <c:v>2.3755400000000002E-3</c:v>
                </c:pt>
                <c:pt idx="15913" formatCode="0.00E+00">
                  <c:v>1.3870099999999999E-3</c:v>
                </c:pt>
                <c:pt idx="15914" formatCode="0.00E+00">
                  <c:v>3.72235E-4</c:v>
                </c:pt>
                <c:pt idx="15915" formatCode="0.00E+00">
                  <c:v>-6.6769799999999999E-4</c:v>
                </c:pt>
                <c:pt idx="15916" formatCode="0.00E+00">
                  <c:v>-1.7311799999999999E-3</c:v>
                </c:pt>
                <c:pt idx="15917" formatCode="0.00E+00">
                  <c:v>-2.8162999999999999E-3</c:v>
                </c:pt>
                <c:pt idx="15918" formatCode="0.00E+00">
                  <c:v>-3.921E-3</c:v>
                </c:pt>
                <c:pt idx="15919" formatCode="0.00E+00">
                  <c:v>-5.0435499999999999E-3</c:v>
                </c:pt>
                <c:pt idx="15920" formatCode="0.00E+00">
                  <c:v>-6.1830599999999998E-3</c:v>
                </c:pt>
                <c:pt idx="15921" formatCode="0.00E+00">
                  <c:v>-7.3352199999999999E-3</c:v>
                </c:pt>
                <c:pt idx="15922" formatCode="0.00E+00">
                  <c:v>-8.4910300000000001E-3</c:v>
                </c:pt>
                <c:pt idx="15923" formatCode="0.00E+00">
                  <c:v>-9.6490399999999994E-3</c:v>
                </c:pt>
                <c:pt idx="15924">
                  <c:v>-1.0815200000000001E-2</c:v>
                </c:pt>
                <c:pt idx="15925">
                  <c:v>-1.19877E-2</c:v>
                </c:pt>
                <c:pt idx="15926">
                  <c:v>-1.31606E-2</c:v>
                </c:pt>
                <c:pt idx="15927">
                  <c:v>-1.43322E-2</c:v>
                </c:pt>
                <c:pt idx="15928">
                  <c:v>-1.5501900000000001E-2</c:v>
                </c:pt>
                <c:pt idx="15929">
                  <c:v>-1.66678E-2</c:v>
                </c:pt>
                <c:pt idx="15930">
                  <c:v>-1.7827200000000001E-2</c:v>
                </c:pt>
                <c:pt idx="15931">
                  <c:v>-1.89772E-2</c:v>
                </c:pt>
                <c:pt idx="15932">
                  <c:v>-2.0114900000000002E-2</c:v>
                </c:pt>
                <c:pt idx="15933">
                  <c:v>-2.1238400000000001E-2</c:v>
                </c:pt>
                <c:pt idx="15934">
                  <c:v>-2.2345500000000001E-2</c:v>
                </c:pt>
                <c:pt idx="15935">
                  <c:v>-2.3434699999999999E-2</c:v>
                </c:pt>
                <c:pt idx="15936">
                  <c:v>-2.4504100000000001E-2</c:v>
                </c:pt>
                <c:pt idx="15937">
                  <c:v>-2.5552200000000001E-2</c:v>
                </c:pt>
                <c:pt idx="15938">
                  <c:v>-2.65776E-2</c:v>
                </c:pt>
                <c:pt idx="15939">
                  <c:v>-2.7578499999999999E-2</c:v>
                </c:pt>
                <c:pt idx="15940">
                  <c:v>-2.8553200000000001E-2</c:v>
                </c:pt>
                <c:pt idx="15941">
                  <c:v>-2.9499899999999999E-2</c:v>
                </c:pt>
                <c:pt idx="15942">
                  <c:v>-3.0416499999999999E-2</c:v>
                </c:pt>
                <c:pt idx="15943">
                  <c:v>-3.1300599999999998E-2</c:v>
                </c:pt>
                <c:pt idx="15944">
                  <c:v>-3.2150199999999997E-2</c:v>
                </c:pt>
                <c:pt idx="15945">
                  <c:v>-3.2963399999999997E-2</c:v>
                </c:pt>
                <c:pt idx="15946">
                  <c:v>-3.3738900000000002E-2</c:v>
                </c:pt>
                <c:pt idx="15947">
                  <c:v>-3.4475400000000003E-2</c:v>
                </c:pt>
                <c:pt idx="15948">
                  <c:v>-3.51712E-2</c:v>
                </c:pt>
                <c:pt idx="15949">
                  <c:v>-3.5825200000000001E-2</c:v>
                </c:pt>
                <c:pt idx="15950">
                  <c:v>-3.6436200000000002E-2</c:v>
                </c:pt>
                <c:pt idx="15951">
                  <c:v>-3.7002800000000002E-2</c:v>
                </c:pt>
                <c:pt idx="15952">
                  <c:v>-3.75237E-2</c:v>
                </c:pt>
                <c:pt idx="15953">
                  <c:v>-3.7997200000000002E-2</c:v>
                </c:pt>
                <c:pt idx="15954">
                  <c:v>-3.8421799999999999E-2</c:v>
                </c:pt>
                <c:pt idx="15955">
                  <c:v>-3.8796700000000003E-2</c:v>
                </c:pt>
                <c:pt idx="15956">
                  <c:v>-3.9121000000000003E-2</c:v>
                </c:pt>
                <c:pt idx="15957">
                  <c:v>-3.9393699999999997E-2</c:v>
                </c:pt>
                <c:pt idx="15958">
                  <c:v>-3.9614200000000002E-2</c:v>
                </c:pt>
                <c:pt idx="15959">
                  <c:v>-3.9781799999999999E-2</c:v>
                </c:pt>
                <c:pt idx="15960">
                  <c:v>-3.9895899999999998E-2</c:v>
                </c:pt>
                <c:pt idx="15961">
                  <c:v>-3.9956199999999997E-2</c:v>
                </c:pt>
                <c:pt idx="15962">
                  <c:v>-3.9962600000000001E-2</c:v>
                </c:pt>
                <c:pt idx="15963">
                  <c:v>-3.9914699999999997E-2</c:v>
                </c:pt>
                <c:pt idx="15964">
                  <c:v>-3.9812199999999999E-2</c:v>
                </c:pt>
                <c:pt idx="15965">
                  <c:v>-3.96549E-2</c:v>
                </c:pt>
                <c:pt idx="15966">
                  <c:v>-3.9442999999999999E-2</c:v>
                </c:pt>
                <c:pt idx="15967">
                  <c:v>-3.9177400000000001E-2</c:v>
                </c:pt>
                <c:pt idx="15968">
                  <c:v>-3.8858799999999999E-2</c:v>
                </c:pt>
                <c:pt idx="15969">
                  <c:v>-3.8487500000000001E-2</c:v>
                </c:pt>
                <c:pt idx="15970">
                  <c:v>-3.8063699999999999E-2</c:v>
                </c:pt>
                <c:pt idx="15971">
                  <c:v>-3.7587599999999999E-2</c:v>
                </c:pt>
                <c:pt idx="15972">
                  <c:v>-3.7059700000000001E-2</c:v>
                </c:pt>
                <c:pt idx="15973">
                  <c:v>-3.6480699999999998E-2</c:v>
                </c:pt>
                <c:pt idx="15974">
                  <c:v>-3.5851099999999997E-2</c:v>
                </c:pt>
                <c:pt idx="15975">
                  <c:v>-3.5171899999999999E-2</c:v>
                </c:pt>
                <c:pt idx="15976">
                  <c:v>-3.4444599999999999E-2</c:v>
                </c:pt>
                <c:pt idx="15977">
                  <c:v>-3.3670699999999998E-2</c:v>
                </c:pt>
                <c:pt idx="15978">
                  <c:v>-3.28513E-2</c:v>
                </c:pt>
                <c:pt idx="15979">
                  <c:v>-3.1987599999999998E-2</c:v>
                </c:pt>
                <c:pt idx="15980">
                  <c:v>-3.10806E-2</c:v>
                </c:pt>
                <c:pt idx="15981">
                  <c:v>-3.01312E-2</c:v>
                </c:pt>
                <c:pt idx="15982">
                  <c:v>-2.9141299999999998E-2</c:v>
                </c:pt>
                <c:pt idx="15983">
                  <c:v>-2.8112399999999999E-2</c:v>
                </c:pt>
                <c:pt idx="15984">
                  <c:v>-2.7041800000000001E-2</c:v>
                </c:pt>
                <c:pt idx="15985">
                  <c:v>-2.5928E-2</c:v>
                </c:pt>
                <c:pt idx="15986">
                  <c:v>-2.47782E-2</c:v>
                </c:pt>
                <c:pt idx="15987">
                  <c:v>-2.3597400000000001E-2</c:v>
                </c:pt>
                <c:pt idx="15988">
                  <c:v>-2.2384000000000001E-2</c:v>
                </c:pt>
                <c:pt idx="15989">
                  <c:v>-2.1138500000000001E-2</c:v>
                </c:pt>
                <c:pt idx="15990">
                  <c:v>-1.9864699999999999E-2</c:v>
                </c:pt>
                <c:pt idx="15991">
                  <c:v>-1.8565399999999999E-2</c:v>
                </c:pt>
                <c:pt idx="15992">
                  <c:v>-1.72426E-2</c:v>
                </c:pt>
                <c:pt idx="15993">
                  <c:v>-1.5897999999999999E-2</c:v>
                </c:pt>
                <c:pt idx="15994">
                  <c:v>-1.45337E-2</c:v>
                </c:pt>
                <c:pt idx="15995">
                  <c:v>-1.3151899999999999E-2</c:v>
                </c:pt>
                <c:pt idx="15996">
                  <c:v>-1.17544E-2</c:v>
                </c:pt>
                <c:pt idx="15997">
                  <c:v>-1.03432E-2</c:v>
                </c:pt>
                <c:pt idx="15998" formatCode="0.00E+00">
                  <c:v>-8.9209600000000003E-3</c:v>
                </c:pt>
                <c:pt idx="15999" formatCode="0.00E+00">
                  <c:v>-7.4906900000000004E-3</c:v>
                </c:pt>
                <c:pt idx="16000" formatCode="0.00E+00">
                  <c:v>-6.0555499999999998E-3</c:v>
                </c:pt>
                <c:pt idx="16001" formatCode="0.00E+00">
                  <c:v>-4.6185100000000001E-3</c:v>
                </c:pt>
                <c:pt idx="16002" formatCode="0.00E+00">
                  <c:v>-3.1819499999999998E-3</c:v>
                </c:pt>
                <c:pt idx="16003" formatCode="0.00E+00">
                  <c:v>-1.74793E-3</c:v>
                </c:pt>
                <c:pt idx="16004" formatCode="0.00E+00">
                  <c:v>-3.1850699999999999E-4</c:v>
                </c:pt>
                <c:pt idx="16005" formatCode="0.00E+00">
                  <c:v>1.10435E-3</c:v>
                </c:pt>
                <c:pt idx="16006" formatCode="0.00E+00">
                  <c:v>2.51878E-3</c:v>
                </c:pt>
                <c:pt idx="16007" formatCode="0.00E+00">
                  <c:v>3.9226900000000004E-3</c:v>
                </c:pt>
                <c:pt idx="16008" formatCode="0.00E+00">
                  <c:v>5.3136399999999997E-3</c:v>
                </c:pt>
                <c:pt idx="16009" formatCode="0.00E+00">
                  <c:v>6.6890999999999999E-3</c:v>
                </c:pt>
                <c:pt idx="16010" formatCode="0.00E+00">
                  <c:v>8.0469300000000007E-3</c:v>
                </c:pt>
                <c:pt idx="16011" formatCode="0.00E+00">
                  <c:v>9.38517E-3</c:v>
                </c:pt>
                <c:pt idx="16012">
                  <c:v>1.07019E-2</c:v>
                </c:pt>
                <c:pt idx="16013">
                  <c:v>1.1995199999999999E-2</c:v>
                </c:pt>
                <c:pt idx="16014">
                  <c:v>1.3263E-2</c:v>
                </c:pt>
                <c:pt idx="16015">
                  <c:v>1.45034E-2</c:v>
                </c:pt>
                <c:pt idx="16016">
                  <c:v>1.5715E-2</c:v>
                </c:pt>
                <c:pt idx="16017">
                  <c:v>1.68962E-2</c:v>
                </c:pt>
                <c:pt idx="16018">
                  <c:v>1.80447E-2</c:v>
                </c:pt>
                <c:pt idx="16019">
                  <c:v>1.9158100000000001E-2</c:v>
                </c:pt>
                <c:pt idx="16020">
                  <c:v>2.02344E-2</c:v>
                </c:pt>
                <c:pt idx="16021">
                  <c:v>2.1271399999999999E-2</c:v>
                </c:pt>
                <c:pt idx="16022">
                  <c:v>2.2267499999999999E-2</c:v>
                </c:pt>
                <c:pt idx="16023">
                  <c:v>2.3221100000000001E-2</c:v>
                </c:pt>
                <c:pt idx="16024">
                  <c:v>2.4130700000000001E-2</c:v>
                </c:pt>
                <c:pt idx="16025">
                  <c:v>2.4994599999999999E-2</c:v>
                </c:pt>
                <c:pt idx="16026">
                  <c:v>2.58117E-2</c:v>
                </c:pt>
                <c:pt idx="16027">
                  <c:v>2.65805E-2</c:v>
                </c:pt>
                <c:pt idx="16028">
                  <c:v>2.7299899999999998E-2</c:v>
                </c:pt>
                <c:pt idx="16029">
                  <c:v>2.7968699999999999E-2</c:v>
                </c:pt>
                <c:pt idx="16030">
                  <c:v>2.8585699999999999E-2</c:v>
                </c:pt>
                <c:pt idx="16031">
                  <c:v>2.9150100000000002E-2</c:v>
                </c:pt>
                <c:pt idx="16032">
                  <c:v>2.9661E-2</c:v>
                </c:pt>
                <c:pt idx="16033">
                  <c:v>3.0118200000000001E-2</c:v>
                </c:pt>
                <c:pt idx="16034">
                  <c:v>3.0521199999999998E-2</c:v>
                </c:pt>
                <c:pt idx="16035">
                  <c:v>3.0869400000000002E-2</c:v>
                </c:pt>
                <c:pt idx="16036">
                  <c:v>3.1162100000000002E-2</c:v>
                </c:pt>
                <c:pt idx="16037">
                  <c:v>3.1398200000000001E-2</c:v>
                </c:pt>
                <c:pt idx="16038">
                  <c:v>3.1577000000000001E-2</c:v>
                </c:pt>
                <c:pt idx="16039">
                  <c:v>3.16981E-2</c:v>
                </c:pt>
                <c:pt idx="16040">
                  <c:v>3.17611E-2</c:v>
                </c:pt>
                <c:pt idx="16041">
                  <c:v>3.17659E-2</c:v>
                </c:pt>
                <c:pt idx="16042">
                  <c:v>3.1712700000000003E-2</c:v>
                </c:pt>
                <c:pt idx="16043">
                  <c:v>3.1601499999999998E-2</c:v>
                </c:pt>
                <c:pt idx="16044">
                  <c:v>3.1432799999999997E-2</c:v>
                </c:pt>
                <c:pt idx="16045">
                  <c:v>3.1207100000000002E-2</c:v>
                </c:pt>
                <c:pt idx="16046">
                  <c:v>3.0924699999999999E-2</c:v>
                </c:pt>
                <c:pt idx="16047">
                  <c:v>3.05858E-2</c:v>
                </c:pt>
                <c:pt idx="16048">
                  <c:v>3.0190499999999999E-2</c:v>
                </c:pt>
                <c:pt idx="16049">
                  <c:v>2.9738899999999999E-2</c:v>
                </c:pt>
                <c:pt idx="16050">
                  <c:v>2.9232000000000001E-2</c:v>
                </c:pt>
                <c:pt idx="16051">
                  <c:v>2.8671200000000001E-2</c:v>
                </c:pt>
                <c:pt idx="16052">
                  <c:v>2.8057800000000001E-2</c:v>
                </c:pt>
                <c:pt idx="16053">
                  <c:v>2.73925E-2</c:v>
                </c:pt>
                <c:pt idx="16054">
                  <c:v>2.6676100000000001E-2</c:v>
                </c:pt>
                <c:pt idx="16055">
                  <c:v>2.59093E-2</c:v>
                </c:pt>
                <c:pt idx="16056">
                  <c:v>2.50932E-2</c:v>
                </c:pt>
                <c:pt idx="16057">
                  <c:v>2.4228699999999999E-2</c:v>
                </c:pt>
                <c:pt idx="16058">
                  <c:v>2.3317500000000001E-2</c:v>
                </c:pt>
                <c:pt idx="16059">
                  <c:v>2.2361700000000002E-2</c:v>
                </c:pt>
                <c:pt idx="16060">
                  <c:v>2.1362900000000001E-2</c:v>
                </c:pt>
                <c:pt idx="16061">
                  <c:v>2.0322099999999999E-2</c:v>
                </c:pt>
                <c:pt idx="16062">
                  <c:v>1.92401E-2</c:v>
                </c:pt>
                <c:pt idx="16063">
                  <c:v>1.8118100000000002E-2</c:v>
                </c:pt>
                <c:pt idx="16064">
                  <c:v>1.6958000000000001E-2</c:v>
                </c:pt>
                <c:pt idx="16065">
                  <c:v>1.5761899999999999E-2</c:v>
                </c:pt>
                <c:pt idx="16066">
                  <c:v>1.45319E-2</c:v>
                </c:pt>
                <c:pt idx="16067">
                  <c:v>1.3270199999999999E-2</c:v>
                </c:pt>
                <c:pt idx="16068">
                  <c:v>1.1979099999999999E-2</c:v>
                </c:pt>
                <c:pt idx="16069">
                  <c:v>1.06604E-2</c:v>
                </c:pt>
                <c:pt idx="16070" formatCode="0.00E+00">
                  <c:v>9.3159799999999997E-3</c:v>
                </c:pt>
                <c:pt idx="16071" formatCode="0.00E+00">
                  <c:v>7.9477000000000003E-3</c:v>
                </c:pt>
                <c:pt idx="16072" formatCode="0.00E+00">
                  <c:v>6.5573300000000001E-3</c:v>
                </c:pt>
                <c:pt idx="16073" formatCode="0.00E+00">
                  <c:v>5.1466699999999999E-3</c:v>
                </c:pt>
                <c:pt idx="16074" formatCode="0.00E+00">
                  <c:v>3.7179700000000001E-3</c:v>
                </c:pt>
                <c:pt idx="16075" formatCode="0.00E+00">
                  <c:v>2.2736800000000001E-3</c:v>
                </c:pt>
                <c:pt idx="16076" formatCode="0.00E+00">
                  <c:v>8.1605499999999999E-4</c:v>
                </c:pt>
                <c:pt idx="16077" formatCode="0.00E+00">
                  <c:v>-6.5268800000000001E-4</c:v>
                </c:pt>
                <c:pt idx="16078" formatCode="0.00E+00">
                  <c:v>-2.1300099999999999E-3</c:v>
                </c:pt>
                <c:pt idx="16079" formatCode="0.00E+00">
                  <c:v>-3.61349E-3</c:v>
                </c:pt>
                <c:pt idx="16080" formatCode="0.00E+00">
                  <c:v>-5.1010099999999996E-3</c:v>
                </c:pt>
                <c:pt idx="16081" formatCode="0.00E+00">
                  <c:v>-6.5905599999999996E-3</c:v>
                </c:pt>
                <c:pt idx="16082" formatCode="0.00E+00">
                  <c:v>-8.0802100000000009E-3</c:v>
                </c:pt>
                <c:pt idx="16083" formatCode="0.00E+00">
                  <c:v>-9.5678599999999992E-3</c:v>
                </c:pt>
                <c:pt idx="16084">
                  <c:v>-1.1051200000000001E-2</c:v>
                </c:pt>
                <c:pt idx="16085">
                  <c:v>-1.2527699999999999E-2</c:v>
                </c:pt>
                <c:pt idx="16086">
                  <c:v>-1.3995499999999999E-2</c:v>
                </c:pt>
                <c:pt idx="16087">
                  <c:v>-1.5452199999999999E-2</c:v>
                </c:pt>
                <c:pt idx="16088">
                  <c:v>-1.68956E-2</c:v>
                </c:pt>
                <c:pt idx="16089">
                  <c:v>-1.8322999999999999E-2</c:v>
                </c:pt>
                <c:pt idx="16090">
                  <c:v>-1.97325E-2</c:v>
                </c:pt>
                <c:pt idx="16091">
                  <c:v>-2.1122100000000001E-2</c:v>
                </c:pt>
                <c:pt idx="16092">
                  <c:v>-2.249E-2</c:v>
                </c:pt>
                <c:pt idx="16093">
                  <c:v>-2.38342E-2</c:v>
                </c:pt>
                <c:pt idx="16094">
                  <c:v>-2.5152500000000001E-2</c:v>
                </c:pt>
                <c:pt idx="16095">
                  <c:v>-2.6442799999999999E-2</c:v>
                </c:pt>
                <c:pt idx="16096">
                  <c:v>-2.7702899999999999E-2</c:v>
                </c:pt>
                <c:pt idx="16097">
                  <c:v>-2.8931100000000001E-2</c:v>
                </c:pt>
                <c:pt idx="16098">
                  <c:v>-3.0125800000000001E-2</c:v>
                </c:pt>
                <c:pt idx="16099">
                  <c:v>-3.1285399999999998E-2</c:v>
                </c:pt>
                <c:pt idx="16100">
                  <c:v>-3.2408100000000002E-2</c:v>
                </c:pt>
                <c:pt idx="16101">
                  <c:v>-3.3492599999999997E-2</c:v>
                </c:pt>
                <c:pt idx="16102">
                  <c:v>-3.4537100000000001E-2</c:v>
                </c:pt>
                <c:pt idx="16103">
                  <c:v>-3.5540299999999997E-2</c:v>
                </c:pt>
                <c:pt idx="16104">
                  <c:v>-3.6500699999999997E-2</c:v>
                </c:pt>
                <c:pt idx="16105">
                  <c:v>-3.74168E-2</c:v>
                </c:pt>
                <c:pt idx="16106">
                  <c:v>-3.8287099999999998E-2</c:v>
                </c:pt>
                <c:pt idx="16107">
                  <c:v>-3.9110199999999998E-2</c:v>
                </c:pt>
                <c:pt idx="16108">
                  <c:v>-3.9884999999999997E-2</c:v>
                </c:pt>
                <c:pt idx="16109">
                  <c:v>-4.0610500000000001E-2</c:v>
                </c:pt>
                <c:pt idx="16110">
                  <c:v>-4.1285799999999998E-2</c:v>
                </c:pt>
                <c:pt idx="16111">
                  <c:v>-4.1910299999999998E-2</c:v>
                </c:pt>
                <c:pt idx="16112">
                  <c:v>-4.24835E-2</c:v>
                </c:pt>
                <c:pt idx="16113">
                  <c:v>-4.3004500000000001E-2</c:v>
                </c:pt>
                <c:pt idx="16114">
                  <c:v>-4.3472799999999999E-2</c:v>
                </c:pt>
                <c:pt idx="16115">
                  <c:v>-4.3887900000000001E-2</c:v>
                </c:pt>
                <c:pt idx="16116">
                  <c:v>-4.4249499999999997E-2</c:v>
                </c:pt>
                <c:pt idx="16117">
                  <c:v>-4.4557100000000002E-2</c:v>
                </c:pt>
                <c:pt idx="16118">
                  <c:v>-4.4810500000000003E-2</c:v>
                </c:pt>
                <c:pt idx="16119">
                  <c:v>-4.5009399999999998E-2</c:v>
                </c:pt>
                <c:pt idx="16120">
                  <c:v>-4.5153699999999998E-2</c:v>
                </c:pt>
                <c:pt idx="16121">
                  <c:v>-4.52433E-2</c:v>
                </c:pt>
                <c:pt idx="16122">
                  <c:v>-4.5278100000000002E-2</c:v>
                </c:pt>
                <c:pt idx="16123">
                  <c:v>-4.5258199999999998E-2</c:v>
                </c:pt>
                <c:pt idx="16124">
                  <c:v>-4.5183599999999997E-2</c:v>
                </c:pt>
                <c:pt idx="16125">
                  <c:v>-4.5054799999999999E-2</c:v>
                </c:pt>
                <c:pt idx="16126">
                  <c:v>-4.4872299999999997E-2</c:v>
                </c:pt>
                <c:pt idx="16127">
                  <c:v>-4.4636599999999999E-2</c:v>
                </c:pt>
                <c:pt idx="16128">
                  <c:v>-4.4347999999999999E-2</c:v>
                </c:pt>
                <c:pt idx="16129">
                  <c:v>-4.4007200000000003E-2</c:v>
                </c:pt>
                <c:pt idx="16130">
                  <c:v>-4.3614600000000003E-2</c:v>
                </c:pt>
                <c:pt idx="16131">
                  <c:v>-4.3171000000000001E-2</c:v>
                </c:pt>
                <c:pt idx="16132">
                  <c:v>-4.2677E-2</c:v>
                </c:pt>
                <c:pt idx="16133">
                  <c:v>-4.2133499999999997E-2</c:v>
                </c:pt>
                <c:pt idx="16134">
                  <c:v>-4.1541399999999999E-2</c:v>
                </c:pt>
                <c:pt idx="16135">
                  <c:v>-4.0902000000000001E-2</c:v>
                </c:pt>
                <c:pt idx="16136">
                  <c:v>-4.0216500000000002E-2</c:v>
                </c:pt>
                <c:pt idx="16137">
                  <c:v>-3.9486100000000003E-2</c:v>
                </c:pt>
                <c:pt idx="16138">
                  <c:v>-3.8711799999999998E-2</c:v>
                </c:pt>
                <c:pt idx="16139">
                  <c:v>-3.7894900000000002E-2</c:v>
                </c:pt>
                <c:pt idx="16140">
                  <c:v>-3.7036699999999999E-2</c:v>
                </c:pt>
                <c:pt idx="16141">
                  <c:v>-3.61386E-2</c:v>
                </c:pt>
                <c:pt idx="16142">
                  <c:v>-3.5202200000000003E-2</c:v>
                </c:pt>
                <c:pt idx="16143">
                  <c:v>-3.4229099999999998E-2</c:v>
                </c:pt>
                <c:pt idx="16144">
                  <c:v>-3.3221000000000001E-2</c:v>
                </c:pt>
                <c:pt idx="16145">
                  <c:v>-3.2179399999999997E-2</c:v>
                </c:pt>
                <c:pt idx="16146">
                  <c:v>-3.1106100000000001E-2</c:v>
                </c:pt>
                <c:pt idx="16147">
                  <c:v>-3.0002399999999999E-2</c:v>
                </c:pt>
                <c:pt idx="16148">
                  <c:v>-2.8870300000000002E-2</c:v>
                </c:pt>
                <c:pt idx="16149">
                  <c:v>-2.7711300000000001E-2</c:v>
                </c:pt>
                <c:pt idx="16150">
                  <c:v>-2.65273E-2</c:v>
                </c:pt>
                <c:pt idx="16151">
                  <c:v>-2.53198E-2</c:v>
                </c:pt>
                <c:pt idx="16152">
                  <c:v>-2.4090299999999999E-2</c:v>
                </c:pt>
                <c:pt idx="16153">
                  <c:v>-2.2841E-2</c:v>
                </c:pt>
                <c:pt idx="16154">
                  <c:v>-2.1573700000000001E-2</c:v>
                </c:pt>
                <c:pt idx="16155">
                  <c:v>-2.02904E-2</c:v>
                </c:pt>
                <c:pt idx="16156">
                  <c:v>-1.8992800000000001E-2</c:v>
                </c:pt>
                <c:pt idx="16157">
                  <c:v>-1.7682699999999999E-2</c:v>
                </c:pt>
                <c:pt idx="16158">
                  <c:v>-1.6362000000000002E-2</c:v>
                </c:pt>
                <c:pt idx="16159">
                  <c:v>-1.50326E-2</c:v>
                </c:pt>
                <c:pt idx="16160">
                  <c:v>-1.3696399999999999E-2</c:v>
                </c:pt>
                <c:pt idx="16161">
                  <c:v>-1.23553E-2</c:v>
                </c:pt>
                <c:pt idx="16162">
                  <c:v>-1.10113E-2</c:v>
                </c:pt>
                <c:pt idx="16163" formatCode="0.00E+00">
                  <c:v>-9.6661899999999999E-3</c:v>
                </c:pt>
                <c:pt idx="16164" formatCode="0.00E+00">
                  <c:v>-8.3218600000000004E-3</c:v>
                </c:pt>
                <c:pt idx="16165" formatCode="0.00E+00">
                  <c:v>-6.9801100000000003E-3</c:v>
                </c:pt>
                <c:pt idx="16166" formatCode="0.00E+00">
                  <c:v>-5.6427500000000002E-3</c:v>
                </c:pt>
                <c:pt idx="16167" formatCode="0.00E+00">
                  <c:v>-4.3115100000000002E-3</c:v>
                </c:pt>
                <c:pt idx="16168" formatCode="0.00E+00">
                  <c:v>-2.9880699999999998E-3</c:v>
                </c:pt>
                <c:pt idx="16169" formatCode="0.00E+00">
                  <c:v>-1.6740100000000001E-3</c:v>
                </c:pt>
                <c:pt idx="16170" formatCode="0.00E+00">
                  <c:v>-3.71023E-4</c:v>
                </c:pt>
                <c:pt idx="16171" formatCode="0.00E+00">
                  <c:v>9.1919899999999999E-4</c:v>
                </c:pt>
                <c:pt idx="16172" formatCode="0.00E+00">
                  <c:v>2.1949999999999999E-3</c:v>
                </c:pt>
                <c:pt idx="16173" formatCode="0.00E+00">
                  <c:v>3.4547699999999998E-3</c:v>
                </c:pt>
                <c:pt idx="16174" formatCode="0.00E+00">
                  <c:v>4.6969200000000003E-3</c:v>
                </c:pt>
                <c:pt idx="16175" formatCode="0.00E+00">
                  <c:v>5.9199099999999996E-3</c:v>
                </c:pt>
                <c:pt idx="16176" formatCode="0.00E+00">
                  <c:v>7.1222100000000003E-3</c:v>
                </c:pt>
                <c:pt idx="16177" formatCode="0.00E+00">
                  <c:v>8.3023999999999997E-3</c:v>
                </c:pt>
                <c:pt idx="16178" formatCode="0.00E+00">
                  <c:v>9.4591199999999997E-3</c:v>
                </c:pt>
                <c:pt idx="16179">
                  <c:v>1.0591100000000001E-2</c:v>
                </c:pt>
                <c:pt idx="16180">
                  <c:v>1.16971E-2</c:v>
                </c:pt>
                <c:pt idx="16181">
                  <c:v>1.27759E-2</c:v>
                </c:pt>
                <c:pt idx="16182">
                  <c:v>1.38263E-2</c:v>
                </c:pt>
                <c:pt idx="16183">
                  <c:v>1.48472E-2</c:v>
                </c:pt>
                <c:pt idx="16184">
                  <c:v>1.58377E-2</c:v>
                </c:pt>
                <c:pt idx="16185">
                  <c:v>1.6796700000000001E-2</c:v>
                </c:pt>
                <c:pt idx="16186">
                  <c:v>1.77235E-2</c:v>
                </c:pt>
                <c:pt idx="16187">
                  <c:v>1.8617100000000001E-2</c:v>
                </c:pt>
                <c:pt idx="16188">
                  <c:v>1.9476799999999999E-2</c:v>
                </c:pt>
                <c:pt idx="16189">
                  <c:v>2.0301699999999999E-2</c:v>
                </c:pt>
                <c:pt idx="16190">
                  <c:v>2.10913E-2</c:v>
                </c:pt>
                <c:pt idx="16191">
                  <c:v>2.18449E-2</c:v>
                </c:pt>
                <c:pt idx="16192">
                  <c:v>2.25623E-2</c:v>
                </c:pt>
                <c:pt idx="16193">
                  <c:v>2.3242700000000002E-2</c:v>
                </c:pt>
                <c:pt idx="16194">
                  <c:v>2.3886000000000001E-2</c:v>
                </c:pt>
                <c:pt idx="16195">
                  <c:v>2.4491800000000001E-2</c:v>
                </c:pt>
                <c:pt idx="16196">
                  <c:v>2.50598E-2</c:v>
                </c:pt>
                <c:pt idx="16197">
                  <c:v>2.5589899999999999E-2</c:v>
                </c:pt>
                <c:pt idx="16198">
                  <c:v>2.6081799999999999E-2</c:v>
                </c:pt>
                <c:pt idx="16199">
                  <c:v>2.65355E-2</c:v>
                </c:pt>
                <c:pt idx="16200">
                  <c:v>2.6950999999999999E-2</c:v>
                </c:pt>
                <c:pt idx="16201">
                  <c:v>2.7328399999999999E-2</c:v>
                </c:pt>
                <c:pt idx="16202">
                  <c:v>2.7667899999999999E-2</c:v>
                </c:pt>
                <c:pt idx="16203">
                  <c:v>2.79697E-2</c:v>
                </c:pt>
                <c:pt idx="16204">
                  <c:v>2.8234100000000002E-2</c:v>
                </c:pt>
                <c:pt idx="16205">
                  <c:v>2.8461400000000001E-2</c:v>
                </c:pt>
                <c:pt idx="16206">
                  <c:v>2.8651800000000002E-2</c:v>
                </c:pt>
                <c:pt idx="16207">
                  <c:v>2.8805899999999999E-2</c:v>
                </c:pt>
                <c:pt idx="16208">
                  <c:v>2.8924100000000001E-2</c:v>
                </c:pt>
                <c:pt idx="16209">
                  <c:v>2.9006799999999999E-2</c:v>
                </c:pt>
                <c:pt idx="16210">
                  <c:v>2.9054799999999999E-2</c:v>
                </c:pt>
                <c:pt idx="16211">
                  <c:v>2.9068500000000001E-2</c:v>
                </c:pt>
                <c:pt idx="16212">
                  <c:v>2.90488E-2</c:v>
                </c:pt>
                <c:pt idx="16213">
                  <c:v>2.89962E-2</c:v>
                </c:pt>
                <c:pt idx="16214">
                  <c:v>2.8911599999999999E-2</c:v>
                </c:pt>
                <c:pt idx="16215">
                  <c:v>2.8795899999999999E-2</c:v>
                </c:pt>
                <c:pt idx="16216">
                  <c:v>2.8649899999999999E-2</c:v>
                </c:pt>
                <c:pt idx="16217">
                  <c:v>2.84744E-2</c:v>
                </c:pt>
                <c:pt idx="16218">
                  <c:v>2.82706E-2</c:v>
                </c:pt>
                <c:pt idx="16219">
                  <c:v>2.80393E-2</c:v>
                </c:pt>
                <c:pt idx="16220">
                  <c:v>2.77816E-2</c:v>
                </c:pt>
                <c:pt idx="16221">
                  <c:v>2.7498600000000002E-2</c:v>
                </c:pt>
                <c:pt idx="16222">
                  <c:v>2.7191199999999999E-2</c:v>
                </c:pt>
                <c:pt idx="16223">
                  <c:v>2.6860700000000001E-2</c:v>
                </c:pt>
                <c:pt idx="16224">
                  <c:v>2.6508199999999999E-2</c:v>
                </c:pt>
                <c:pt idx="16225">
                  <c:v>2.6134899999999999E-2</c:v>
                </c:pt>
                <c:pt idx="16226">
                  <c:v>2.5741699999999999E-2</c:v>
                </c:pt>
                <c:pt idx="16227">
                  <c:v>2.5329899999999999E-2</c:v>
                </c:pt>
                <c:pt idx="16228">
                  <c:v>2.4900700000000001E-2</c:v>
                </c:pt>
                <c:pt idx="16229">
                  <c:v>2.4455299999999999E-2</c:v>
                </c:pt>
                <c:pt idx="16230">
                  <c:v>2.39949E-2</c:v>
                </c:pt>
                <c:pt idx="16231">
                  <c:v>2.3520800000000001E-2</c:v>
                </c:pt>
                <c:pt idx="16232">
                  <c:v>2.3034200000000001E-2</c:v>
                </c:pt>
                <c:pt idx="16233">
                  <c:v>2.2536199999999999E-2</c:v>
                </c:pt>
                <c:pt idx="16234">
                  <c:v>2.2028099999999998E-2</c:v>
                </c:pt>
                <c:pt idx="16235">
                  <c:v>2.1510899999999999E-2</c:v>
                </c:pt>
                <c:pt idx="16236">
                  <c:v>2.0985799999999999E-2</c:v>
                </c:pt>
                <c:pt idx="16237">
                  <c:v>2.0454099999999999E-2</c:v>
                </c:pt>
                <c:pt idx="16238">
                  <c:v>1.9916900000000001E-2</c:v>
                </c:pt>
                <c:pt idx="16239">
                  <c:v>1.9375400000000001E-2</c:v>
                </c:pt>
                <c:pt idx="16240">
                  <c:v>1.8830800000000002E-2</c:v>
                </c:pt>
                <c:pt idx="16241">
                  <c:v>1.8284100000000001E-2</c:v>
                </c:pt>
                <c:pt idx="16242">
                  <c:v>1.7736499999999999E-2</c:v>
                </c:pt>
                <c:pt idx="16243">
                  <c:v>1.7189099999999999E-2</c:v>
                </c:pt>
                <c:pt idx="16244">
                  <c:v>1.6643000000000002E-2</c:v>
                </c:pt>
                <c:pt idx="16245">
                  <c:v>1.6099100000000002E-2</c:v>
                </c:pt>
                <c:pt idx="16246">
                  <c:v>1.5558499999999999E-2</c:v>
                </c:pt>
                <c:pt idx="16247">
                  <c:v>1.50221E-2</c:v>
                </c:pt>
                <c:pt idx="16248">
                  <c:v>1.44907E-2</c:v>
                </c:pt>
                <c:pt idx="16249">
                  <c:v>1.3965099999999999E-2</c:v>
                </c:pt>
                <c:pt idx="16250">
                  <c:v>1.3446400000000001E-2</c:v>
                </c:pt>
                <c:pt idx="16251">
                  <c:v>1.29354E-2</c:v>
                </c:pt>
                <c:pt idx="16252">
                  <c:v>1.2433E-2</c:v>
                </c:pt>
                <c:pt idx="16253">
                  <c:v>1.1939999999999999E-2</c:v>
                </c:pt>
                <c:pt idx="16254">
                  <c:v>1.1456900000000001E-2</c:v>
                </c:pt>
                <c:pt idx="16255">
                  <c:v>1.0984600000000001E-2</c:v>
                </c:pt>
                <c:pt idx="16256">
                  <c:v>1.05235E-2</c:v>
                </c:pt>
                <c:pt idx="16257">
                  <c:v>1.00743E-2</c:v>
                </c:pt>
                <c:pt idx="16258" formatCode="0.00E+00">
                  <c:v>9.6374600000000005E-3</c:v>
                </c:pt>
                <c:pt idx="16259" formatCode="0.00E+00">
                  <c:v>9.2134199999999999E-3</c:v>
                </c:pt>
                <c:pt idx="16260" formatCode="0.00E+00">
                  <c:v>8.8025699999999991E-3</c:v>
                </c:pt>
                <c:pt idx="16261" formatCode="0.00E+00">
                  <c:v>8.4054000000000004E-3</c:v>
                </c:pt>
                <c:pt idx="16262" formatCode="0.00E+00">
                  <c:v>8.0223699999999992E-3</c:v>
                </c:pt>
                <c:pt idx="16263" formatCode="0.00E+00">
                  <c:v>7.6538700000000001E-3</c:v>
                </c:pt>
                <c:pt idx="16264" formatCode="0.00E+00">
                  <c:v>7.3001899999999998E-3</c:v>
                </c:pt>
                <c:pt idx="16265" formatCode="0.00E+00">
                  <c:v>6.9615500000000004E-3</c:v>
                </c:pt>
                <c:pt idx="16266" formatCode="0.00E+00">
                  <c:v>6.63812E-3</c:v>
                </c:pt>
                <c:pt idx="16267" formatCode="0.00E+00">
                  <c:v>6.3299899999999997E-3</c:v>
                </c:pt>
                <c:pt idx="16268" formatCode="0.00E+00">
                  <c:v>6.0372000000000004E-3</c:v>
                </c:pt>
                <c:pt idx="16269" formatCode="0.00E+00">
                  <c:v>5.7597600000000001E-3</c:v>
                </c:pt>
                <c:pt idx="16270" formatCode="0.00E+00">
                  <c:v>5.4976299999999999E-3</c:v>
                </c:pt>
                <c:pt idx="16271" formatCode="0.00E+00">
                  <c:v>5.2507300000000003E-3</c:v>
                </c:pt>
                <c:pt idx="16272" formatCode="0.00E+00">
                  <c:v>5.0189600000000003E-3</c:v>
                </c:pt>
                <c:pt idx="16273" formatCode="0.00E+00">
                  <c:v>4.8021899999999996E-3</c:v>
                </c:pt>
                <c:pt idx="16274" formatCode="0.00E+00">
                  <c:v>4.6001899999999997E-3</c:v>
                </c:pt>
                <c:pt idx="16275" formatCode="0.00E+00">
                  <c:v>4.4126900000000004E-3</c:v>
                </c:pt>
                <c:pt idx="16276" formatCode="0.00E+00">
                  <c:v>4.2393200000000004E-3</c:v>
                </c:pt>
                <c:pt idx="16277" formatCode="0.00E+00">
                  <c:v>4.0797100000000003E-3</c:v>
                </c:pt>
                <c:pt idx="16278" formatCode="0.00E+00">
                  <c:v>3.9334699999999997E-3</c:v>
                </c:pt>
                <c:pt idx="16279" formatCode="0.00E+00">
                  <c:v>3.8002399999999999E-3</c:v>
                </c:pt>
                <c:pt idx="16280" formatCode="0.00E+00">
                  <c:v>3.6796799999999998E-3</c:v>
                </c:pt>
                <c:pt idx="16281" formatCode="0.00E+00">
                  <c:v>3.5713799999999999E-3</c:v>
                </c:pt>
                <c:pt idx="16282" formatCode="0.00E+00">
                  <c:v>3.4748600000000002E-3</c:v>
                </c:pt>
                <c:pt idx="16283" formatCode="0.00E+00">
                  <c:v>3.3895599999999998E-3</c:v>
                </c:pt>
                <c:pt idx="16284" formatCode="0.00E+00">
                  <c:v>3.3148600000000002E-3</c:v>
                </c:pt>
                <c:pt idx="16285" formatCode="0.00E+00">
                  <c:v>3.2501600000000002E-3</c:v>
                </c:pt>
                <c:pt idx="16286" formatCode="0.00E+00">
                  <c:v>3.19477E-3</c:v>
                </c:pt>
                <c:pt idx="16287" formatCode="0.00E+00">
                  <c:v>3.1479300000000002E-3</c:v>
                </c:pt>
                <c:pt idx="16288" formatCode="0.00E+00">
                  <c:v>3.1088000000000001E-3</c:v>
                </c:pt>
                <c:pt idx="16289" formatCode="0.00E+00">
                  <c:v>3.0766399999999998E-3</c:v>
                </c:pt>
                <c:pt idx="16290" formatCode="0.00E+00">
                  <c:v>3.05069E-3</c:v>
                </c:pt>
                <c:pt idx="16291" formatCode="0.00E+00">
                  <c:v>3.0302599999999999E-3</c:v>
                </c:pt>
                <c:pt idx="16292" formatCode="0.00E+00">
                  <c:v>3.0146299999999999E-3</c:v>
                </c:pt>
                <c:pt idx="16293" formatCode="0.00E+00">
                  <c:v>3.00307E-3</c:v>
                </c:pt>
                <c:pt idx="16294" formatCode="0.00E+00">
                  <c:v>2.9947699999999999E-3</c:v>
                </c:pt>
                <c:pt idx="16295" formatCode="0.00E+00">
                  <c:v>2.98898E-3</c:v>
                </c:pt>
                <c:pt idx="16296" formatCode="0.00E+00">
                  <c:v>2.9849799999999999E-3</c:v>
                </c:pt>
                <c:pt idx="16297" formatCode="0.00E+00">
                  <c:v>2.98197E-3</c:v>
                </c:pt>
                <c:pt idx="16298" formatCode="0.00E+00">
                  <c:v>2.9790699999999999E-3</c:v>
                </c:pt>
                <c:pt idx="16299" formatCode="0.00E+00">
                  <c:v>2.97547E-3</c:v>
                </c:pt>
                <c:pt idx="16300" formatCode="0.00E+00">
                  <c:v>2.9703400000000001E-3</c:v>
                </c:pt>
                <c:pt idx="16301" formatCode="0.00E+00">
                  <c:v>2.9626499999999998E-3</c:v>
                </c:pt>
                <c:pt idx="16302" formatCode="0.00E+00">
                  <c:v>2.95137E-3</c:v>
                </c:pt>
                <c:pt idx="16303" formatCode="0.00E+00">
                  <c:v>2.9356999999999999E-3</c:v>
                </c:pt>
                <c:pt idx="16304" formatCode="0.00E+00">
                  <c:v>2.9149900000000001E-3</c:v>
                </c:pt>
                <c:pt idx="16305" formatCode="0.00E+00">
                  <c:v>2.8885199999999999E-3</c:v>
                </c:pt>
                <c:pt idx="16306" formatCode="0.00E+00">
                  <c:v>2.8555999999999998E-3</c:v>
                </c:pt>
                <c:pt idx="16307" formatCode="0.00E+00">
                  <c:v>2.8155200000000002E-3</c:v>
                </c:pt>
                <c:pt idx="16308" formatCode="0.00E+00">
                  <c:v>2.76757E-3</c:v>
                </c:pt>
                <c:pt idx="16309" formatCode="0.00E+00">
                  <c:v>2.71098E-3</c:v>
                </c:pt>
                <c:pt idx="16310" formatCode="0.00E+00">
                  <c:v>2.6450100000000002E-3</c:v>
                </c:pt>
                <c:pt idx="16311" formatCode="0.00E+00">
                  <c:v>2.5689200000000001E-3</c:v>
                </c:pt>
                <c:pt idx="16312" formatCode="0.00E+00">
                  <c:v>2.48205E-3</c:v>
                </c:pt>
                <c:pt idx="16313" formatCode="0.00E+00">
                  <c:v>2.3837400000000001E-3</c:v>
                </c:pt>
                <c:pt idx="16314" formatCode="0.00E+00">
                  <c:v>2.27341E-3</c:v>
                </c:pt>
                <c:pt idx="16315" formatCode="0.00E+00">
                  <c:v>2.1504499999999999E-3</c:v>
                </c:pt>
                <c:pt idx="16316" formatCode="0.00E+00">
                  <c:v>2.01432E-3</c:v>
                </c:pt>
                <c:pt idx="16317" formatCode="0.00E+00">
                  <c:v>1.8645000000000001E-3</c:v>
                </c:pt>
                <c:pt idx="16318" formatCode="0.00E+00">
                  <c:v>1.7005200000000001E-3</c:v>
                </c:pt>
                <c:pt idx="16319" formatCode="0.00E+00">
                  <c:v>1.52199E-3</c:v>
                </c:pt>
                <c:pt idx="16320" formatCode="0.00E+00">
                  <c:v>1.3285300000000001E-3</c:v>
                </c:pt>
                <c:pt idx="16321" formatCode="0.00E+00">
                  <c:v>1.11973E-3</c:v>
                </c:pt>
                <c:pt idx="16322" formatCode="0.00E+00">
                  <c:v>8.9521000000000002E-4</c:v>
                </c:pt>
                <c:pt idx="16323" formatCode="0.00E+00">
                  <c:v>6.5473699999999996E-4</c:v>
                </c:pt>
                <c:pt idx="16324" formatCode="0.00E+00">
                  <c:v>3.9816299999999999E-4</c:v>
                </c:pt>
                <c:pt idx="16325" formatCode="0.00E+00">
                  <c:v>1.25303E-4</c:v>
                </c:pt>
                <c:pt idx="16326" formatCode="0.00E+00">
                  <c:v>-1.6405599999999999E-4</c:v>
                </c:pt>
                <c:pt idx="16327" formatCode="0.00E+00">
                  <c:v>-4.70042E-4</c:v>
                </c:pt>
                <c:pt idx="16328" formatCode="0.00E+00">
                  <c:v>-7.9267400000000005E-4</c:v>
                </c:pt>
                <c:pt idx="16329" formatCode="0.00E+00">
                  <c:v>-1.1319399999999999E-3</c:v>
                </c:pt>
                <c:pt idx="16330" formatCode="0.00E+00">
                  <c:v>-1.4878000000000001E-3</c:v>
                </c:pt>
                <c:pt idx="16331" formatCode="0.00E+00">
                  <c:v>-1.86016E-3</c:v>
                </c:pt>
                <c:pt idx="16332" formatCode="0.00E+00">
                  <c:v>-2.2488400000000002E-3</c:v>
                </c:pt>
                <c:pt idx="16333" formatCode="0.00E+00">
                  <c:v>-2.6535600000000001E-3</c:v>
                </c:pt>
                <c:pt idx="16334" formatCode="0.00E+00">
                  <c:v>-3.07399E-3</c:v>
                </c:pt>
                <c:pt idx="16335" formatCode="0.00E+00">
                  <c:v>-3.5097599999999998E-3</c:v>
                </c:pt>
                <c:pt idx="16336" formatCode="0.00E+00">
                  <c:v>-3.9604799999999997E-3</c:v>
                </c:pt>
                <c:pt idx="16337" formatCode="0.00E+00">
                  <c:v>-4.4257999999999997E-3</c:v>
                </c:pt>
                <c:pt idx="16338" formatCode="0.00E+00">
                  <c:v>-4.9053300000000003E-3</c:v>
                </c:pt>
                <c:pt idx="16339" formatCode="0.00E+00">
                  <c:v>-5.3986099999999999E-3</c:v>
                </c:pt>
                <c:pt idx="16340" formatCode="0.00E+00">
                  <c:v>-5.9051199999999998E-3</c:v>
                </c:pt>
                <c:pt idx="16341" formatCode="0.00E+00">
                  <c:v>-6.4243299999999998E-3</c:v>
                </c:pt>
                <c:pt idx="16342" formatCode="0.00E+00">
                  <c:v>-6.9557100000000004E-3</c:v>
                </c:pt>
                <c:pt idx="16343" formatCode="0.00E+00">
                  <c:v>-7.4986899999999997E-3</c:v>
                </c:pt>
                <c:pt idx="16344" formatCode="0.00E+00">
                  <c:v>-8.0525400000000004E-3</c:v>
                </c:pt>
                <c:pt idx="16345" formatCode="0.00E+00">
                  <c:v>-8.6164799999999993E-3</c:v>
                </c:pt>
                <c:pt idx="16346" formatCode="0.00E+00">
                  <c:v>-9.1897000000000003E-3</c:v>
                </c:pt>
                <c:pt idx="16347" formatCode="0.00E+00">
                  <c:v>-9.7713399999999999E-3</c:v>
                </c:pt>
                <c:pt idx="16348">
                  <c:v>-1.03605E-2</c:v>
                </c:pt>
                <c:pt idx="16349">
                  <c:v>-1.0956199999999999E-2</c:v>
                </c:pt>
                <c:pt idx="16350">
                  <c:v>-1.1557700000000001E-2</c:v>
                </c:pt>
                <c:pt idx="16351">
                  <c:v>-1.2164299999999999E-2</c:v>
                </c:pt>
                <c:pt idx="16352">
                  <c:v>-1.2774799999999999E-2</c:v>
                </c:pt>
                <c:pt idx="16353">
                  <c:v>-1.3388199999999999E-2</c:v>
                </c:pt>
                <c:pt idx="16354">
                  <c:v>-1.4003399999999999E-2</c:v>
                </c:pt>
                <c:pt idx="16355">
                  <c:v>-1.4619099999999999E-2</c:v>
                </c:pt>
                <c:pt idx="16356">
                  <c:v>-1.52342E-2</c:v>
                </c:pt>
                <c:pt idx="16357">
                  <c:v>-1.58475E-2</c:v>
                </c:pt>
                <c:pt idx="16358">
                  <c:v>-1.6457900000000001E-2</c:v>
                </c:pt>
                <c:pt idx="16359">
                  <c:v>-1.7063999999999999E-2</c:v>
                </c:pt>
                <c:pt idx="16360">
                  <c:v>-1.7664699999999998E-2</c:v>
                </c:pt>
                <c:pt idx="16361">
                  <c:v>-1.8258900000000002E-2</c:v>
                </c:pt>
                <c:pt idx="16362">
                  <c:v>-1.8845400000000002E-2</c:v>
                </c:pt>
                <c:pt idx="16363">
                  <c:v>-1.9423099999999999E-2</c:v>
                </c:pt>
                <c:pt idx="16364">
                  <c:v>-1.9990999999999998E-2</c:v>
                </c:pt>
                <c:pt idx="16365">
                  <c:v>-2.0548E-2</c:v>
                </c:pt>
                <c:pt idx="16366">
                  <c:v>-2.1092799999999998E-2</c:v>
                </c:pt>
                <c:pt idx="16367">
                  <c:v>-2.1624000000000001E-2</c:v>
                </c:pt>
                <c:pt idx="16368">
                  <c:v>-2.2140400000000001E-2</c:v>
                </c:pt>
                <c:pt idx="16369">
                  <c:v>-2.2640400000000001E-2</c:v>
                </c:pt>
                <c:pt idx="16370">
                  <c:v>-2.3122799999999999E-2</c:v>
                </c:pt>
                <c:pt idx="16371">
                  <c:v>-2.3586300000000001E-2</c:v>
                </c:pt>
                <c:pt idx="16372">
                  <c:v>-2.4029499999999999E-2</c:v>
                </c:pt>
                <c:pt idx="16373">
                  <c:v>-2.4451400000000002E-2</c:v>
                </c:pt>
                <c:pt idx="16374">
                  <c:v>-2.48507E-2</c:v>
                </c:pt>
                <c:pt idx="16375">
                  <c:v>-2.5226200000000001E-2</c:v>
                </c:pt>
                <c:pt idx="16376">
                  <c:v>-2.55768E-2</c:v>
                </c:pt>
                <c:pt idx="16377">
                  <c:v>-2.59016E-2</c:v>
                </c:pt>
                <c:pt idx="16378">
                  <c:v>-2.6199500000000001E-2</c:v>
                </c:pt>
                <c:pt idx="16379">
                  <c:v>-2.6469400000000001E-2</c:v>
                </c:pt>
                <c:pt idx="16380">
                  <c:v>-2.67102E-2</c:v>
                </c:pt>
                <c:pt idx="16381">
                  <c:v>-2.6921E-2</c:v>
                </c:pt>
                <c:pt idx="16382">
                  <c:v>-2.7100800000000001E-2</c:v>
                </c:pt>
                <c:pt idx="16383">
                  <c:v>-2.7248399999999999E-2</c:v>
                </c:pt>
                <c:pt idx="16384">
                  <c:v>-2.7363200000000001E-2</c:v>
                </c:pt>
                <c:pt idx="16385">
                  <c:v>-2.7444199999999998E-2</c:v>
                </c:pt>
                <c:pt idx="16386">
                  <c:v>-2.7490500000000001E-2</c:v>
                </c:pt>
                <c:pt idx="16387">
                  <c:v>-2.7501600000000001E-2</c:v>
                </c:pt>
                <c:pt idx="16388">
                  <c:v>-2.74767E-2</c:v>
                </c:pt>
                <c:pt idx="16389">
                  <c:v>-2.74153E-2</c:v>
                </c:pt>
                <c:pt idx="16390">
                  <c:v>-2.7316799999999999E-2</c:v>
                </c:pt>
                <c:pt idx="16391">
                  <c:v>-2.7180699999999999E-2</c:v>
                </c:pt>
                <c:pt idx="16392">
                  <c:v>-2.70064E-2</c:v>
                </c:pt>
                <c:pt idx="16393">
                  <c:v>-2.6793500000000001E-2</c:v>
                </c:pt>
                <c:pt idx="16394">
                  <c:v>-2.65414E-2</c:v>
                </c:pt>
                <c:pt idx="16395">
                  <c:v>-2.62498E-2</c:v>
                </c:pt>
                <c:pt idx="16396">
                  <c:v>-2.5918400000000001E-2</c:v>
                </c:pt>
                <c:pt idx="16397">
                  <c:v>-2.55471E-2</c:v>
                </c:pt>
                <c:pt idx="16398">
                  <c:v>-2.5135399999999999E-2</c:v>
                </c:pt>
                <c:pt idx="16399">
                  <c:v>-2.4683199999999999E-2</c:v>
                </c:pt>
                <c:pt idx="16400">
                  <c:v>-2.4190199999999999E-2</c:v>
                </c:pt>
                <c:pt idx="16401">
                  <c:v>-2.36566E-2</c:v>
                </c:pt>
                <c:pt idx="16402">
                  <c:v>-2.3082499999999999E-2</c:v>
                </c:pt>
                <c:pt idx="16403">
                  <c:v>-2.2467999999999998E-2</c:v>
                </c:pt>
                <c:pt idx="16404">
                  <c:v>-2.18135E-2</c:v>
                </c:pt>
                <c:pt idx="16405">
                  <c:v>-2.1119499999999999E-2</c:v>
                </c:pt>
                <c:pt idx="16406">
                  <c:v>-2.0386600000000001E-2</c:v>
                </c:pt>
                <c:pt idx="16407">
                  <c:v>-1.96151E-2</c:v>
                </c:pt>
                <c:pt idx="16408">
                  <c:v>-1.88053E-2</c:v>
                </c:pt>
                <c:pt idx="16409">
                  <c:v>-1.79577E-2</c:v>
                </c:pt>
                <c:pt idx="16410">
                  <c:v>-1.7072500000000001E-2</c:v>
                </c:pt>
                <c:pt idx="16411">
                  <c:v>-1.6150500000000002E-2</c:v>
                </c:pt>
                <c:pt idx="16412">
                  <c:v>-1.5192199999999999E-2</c:v>
                </c:pt>
                <c:pt idx="16413">
                  <c:v>-1.41987E-2</c:v>
                </c:pt>
                <c:pt idx="16414">
                  <c:v>-1.31708E-2</c:v>
                </c:pt>
                <c:pt idx="16415">
                  <c:v>-1.21095E-2</c:v>
                </c:pt>
                <c:pt idx="16416">
                  <c:v>-1.10157E-2</c:v>
                </c:pt>
                <c:pt idx="16417" formatCode="0.00E+00">
                  <c:v>-9.8902E-3</c:v>
                </c:pt>
                <c:pt idx="16418" formatCode="0.00E+00">
                  <c:v>-8.7340600000000001E-3</c:v>
                </c:pt>
                <c:pt idx="16419" formatCode="0.00E+00">
                  <c:v>-7.5484699999999998E-3</c:v>
                </c:pt>
                <c:pt idx="16420" formatCode="0.00E+00">
                  <c:v>-6.3346399999999999E-3</c:v>
                </c:pt>
                <c:pt idx="16421" formatCode="0.00E+00">
                  <c:v>-5.0938099999999998E-3</c:v>
                </c:pt>
                <c:pt idx="16422" formatCode="0.00E+00">
                  <c:v>-3.8273999999999999E-3</c:v>
                </c:pt>
                <c:pt idx="16423" formatCode="0.00E+00">
                  <c:v>-2.5369500000000001E-3</c:v>
                </c:pt>
                <c:pt idx="16424" formatCode="0.00E+00">
                  <c:v>-1.2239099999999999E-3</c:v>
                </c:pt>
                <c:pt idx="16425" formatCode="0.00E+00">
                  <c:v>1.10328E-4</c:v>
                </c:pt>
                <c:pt idx="16426" formatCode="0.00E+00">
                  <c:v>1.4642699999999999E-3</c:v>
                </c:pt>
                <c:pt idx="16427" formatCode="0.00E+00">
                  <c:v>2.8363300000000002E-3</c:v>
                </c:pt>
                <c:pt idx="16428" formatCode="0.00E+00">
                  <c:v>4.2248700000000004E-3</c:v>
                </c:pt>
                <c:pt idx="16429" formatCode="0.00E+00">
                  <c:v>5.6282299999999997E-3</c:v>
                </c:pt>
                <c:pt idx="16430" formatCode="0.00E+00">
                  <c:v>7.0447900000000004E-3</c:v>
                </c:pt>
                <c:pt idx="16431" formatCode="0.00E+00">
                  <c:v>8.4729899999999997E-3</c:v>
                </c:pt>
                <c:pt idx="16432" formatCode="0.00E+00">
                  <c:v>9.9112899999999997E-3</c:v>
                </c:pt>
                <c:pt idx="16433">
                  <c:v>1.1358E-2</c:v>
                </c:pt>
                <c:pt idx="16434">
                  <c:v>1.28112E-2</c:v>
                </c:pt>
                <c:pt idx="16435">
                  <c:v>1.4269199999999999E-2</c:v>
                </c:pt>
                <c:pt idx="16436">
                  <c:v>1.5730000000000001E-2</c:v>
                </c:pt>
                <c:pt idx="16437">
                  <c:v>1.7192200000000001E-2</c:v>
                </c:pt>
                <c:pt idx="16438">
                  <c:v>1.8653800000000002E-2</c:v>
                </c:pt>
                <c:pt idx="16439">
                  <c:v>2.0112999999999999E-2</c:v>
                </c:pt>
                <c:pt idx="16440">
                  <c:v>2.1567900000000001E-2</c:v>
                </c:pt>
                <c:pt idx="16441">
                  <c:v>2.3016700000000001E-2</c:v>
                </c:pt>
                <c:pt idx="16442">
                  <c:v>2.4457300000000001E-2</c:v>
                </c:pt>
                <c:pt idx="16443">
                  <c:v>2.5888000000000001E-2</c:v>
                </c:pt>
                <c:pt idx="16444">
                  <c:v>2.73067E-2</c:v>
                </c:pt>
                <c:pt idx="16445">
                  <c:v>2.87117E-2</c:v>
                </c:pt>
                <c:pt idx="16446">
                  <c:v>3.0101099999999999E-2</c:v>
                </c:pt>
                <c:pt idx="16447">
                  <c:v>3.1472899999999998E-2</c:v>
                </c:pt>
                <c:pt idx="16448">
                  <c:v>3.2825399999999998E-2</c:v>
                </c:pt>
                <c:pt idx="16449">
                  <c:v>3.4156600000000002E-2</c:v>
                </c:pt>
                <c:pt idx="16450">
                  <c:v>3.5464799999999998E-2</c:v>
                </c:pt>
                <c:pt idx="16451">
                  <c:v>3.6748299999999998E-2</c:v>
                </c:pt>
                <c:pt idx="16452">
                  <c:v>3.8005400000000002E-2</c:v>
                </c:pt>
                <c:pt idx="16453">
                  <c:v>3.92343E-2</c:v>
                </c:pt>
                <c:pt idx="16454">
                  <c:v>4.0433499999999997E-2</c:v>
                </c:pt>
                <c:pt idx="16455">
                  <c:v>4.1601199999999998E-2</c:v>
                </c:pt>
                <c:pt idx="16456">
                  <c:v>4.27359E-2</c:v>
                </c:pt>
                <c:pt idx="16457">
                  <c:v>4.3835800000000001E-2</c:v>
                </c:pt>
                <c:pt idx="16458">
                  <c:v>4.4899099999999997E-2</c:v>
                </c:pt>
                <c:pt idx="16459">
                  <c:v>4.5924399999999997E-2</c:v>
                </c:pt>
                <c:pt idx="16460">
                  <c:v>4.6910199999999999E-2</c:v>
                </c:pt>
                <c:pt idx="16461">
                  <c:v>4.7855300000000003E-2</c:v>
                </c:pt>
                <c:pt idx="16462">
                  <c:v>4.87584E-2</c:v>
                </c:pt>
                <c:pt idx="16463">
                  <c:v>4.9618299999999997E-2</c:v>
                </c:pt>
                <c:pt idx="16464">
                  <c:v>5.0433699999999998E-2</c:v>
                </c:pt>
                <c:pt idx="16465">
                  <c:v>5.12033E-2</c:v>
                </c:pt>
                <c:pt idx="16466">
                  <c:v>5.1925899999999997E-2</c:v>
                </c:pt>
                <c:pt idx="16467">
                  <c:v>5.2600399999999999E-2</c:v>
                </c:pt>
                <c:pt idx="16468">
                  <c:v>5.3225700000000001E-2</c:v>
                </c:pt>
                <c:pt idx="16469">
                  <c:v>5.38007E-2</c:v>
                </c:pt>
                <c:pt idx="16470">
                  <c:v>5.4324699999999997E-2</c:v>
                </c:pt>
                <c:pt idx="16471">
                  <c:v>5.4796900000000003E-2</c:v>
                </c:pt>
                <c:pt idx="16472">
                  <c:v>5.5216700000000001E-2</c:v>
                </c:pt>
                <c:pt idx="16473">
                  <c:v>5.5583399999999998E-2</c:v>
                </c:pt>
                <c:pt idx="16474">
                  <c:v>5.5896399999999999E-2</c:v>
                </c:pt>
                <c:pt idx="16475">
                  <c:v>5.6155099999999999E-2</c:v>
                </c:pt>
                <c:pt idx="16476">
                  <c:v>5.6359100000000002E-2</c:v>
                </c:pt>
                <c:pt idx="16477">
                  <c:v>5.6507700000000001E-2</c:v>
                </c:pt>
                <c:pt idx="16478">
                  <c:v>5.6600699999999997E-2</c:v>
                </c:pt>
                <c:pt idx="16479">
                  <c:v>5.6637800000000002E-2</c:v>
                </c:pt>
                <c:pt idx="16480">
                  <c:v>5.66189E-2</c:v>
                </c:pt>
                <c:pt idx="16481">
                  <c:v>5.6543999999999997E-2</c:v>
                </c:pt>
                <c:pt idx="16482">
                  <c:v>5.6412799999999999E-2</c:v>
                </c:pt>
                <c:pt idx="16483">
                  <c:v>5.6225400000000002E-2</c:v>
                </c:pt>
                <c:pt idx="16484">
                  <c:v>5.5981999999999997E-2</c:v>
                </c:pt>
                <c:pt idx="16485">
                  <c:v>5.5682599999999999E-2</c:v>
                </c:pt>
                <c:pt idx="16486">
                  <c:v>5.5327599999999998E-2</c:v>
                </c:pt>
                <c:pt idx="16487">
                  <c:v>5.4917300000000002E-2</c:v>
                </c:pt>
                <c:pt idx="16488">
                  <c:v>5.4452300000000002E-2</c:v>
                </c:pt>
                <c:pt idx="16489">
                  <c:v>5.3932800000000003E-2</c:v>
                </c:pt>
                <c:pt idx="16490">
                  <c:v>5.33596E-2</c:v>
                </c:pt>
                <c:pt idx="16491">
                  <c:v>5.2733099999999998E-2</c:v>
                </c:pt>
                <c:pt idx="16492">
                  <c:v>5.2054200000000002E-2</c:v>
                </c:pt>
                <c:pt idx="16493">
                  <c:v>5.1323599999999997E-2</c:v>
                </c:pt>
                <c:pt idx="16494">
                  <c:v>5.05421E-2</c:v>
                </c:pt>
                <c:pt idx="16495">
                  <c:v>4.9710699999999997E-2</c:v>
                </c:pt>
                <c:pt idx="16496">
                  <c:v>4.8830199999999997E-2</c:v>
                </c:pt>
                <c:pt idx="16497">
                  <c:v>4.7901699999999998E-2</c:v>
                </c:pt>
                <c:pt idx="16498">
                  <c:v>4.6926299999999997E-2</c:v>
                </c:pt>
                <c:pt idx="16499">
                  <c:v>4.59052E-2</c:v>
                </c:pt>
                <c:pt idx="16500">
                  <c:v>4.4839700000000003E-2</c:v>
                </c:pt>
                <c:pt idx="16501">
                  <c:v>4.3731300000000001E-2</c:v>
                </c:pt>
                <c:pt idx="16502">
                  <c:v>4.2581099999999997E-2</c:v>
                </c:pt>
                <c:pt idx="16503">
                  <c:v>4.13906E-2</c:v>
                </c:pt>
                <c:pt idx="16504">
                  <c:v>4.0161200000000001E-2</c:v>
                </c:pt>
                <c:pt idx="16505">
                  <c:v>3.8894199999999997E-2</c:v>
                </c:pt>
                <c:pt idx="16506">
                  <c:v>3.7591199999999998E-2</c:v>
                </c:pt>
                <c:pt idx="16507">
                  <c:v>3.6253800000000003E-2</c:v>
                </c:pt>
                <c:pt idx="16508">
                  <c:v>3.4883400000000002E-2</c:v>
                </c:pt>
                <c:pt idx="16509">
                  <c:v>3.3481799999999999E-2</c:v>
                </c:pt>
                <c:pt idx="16510">
                  <c:v>3.2050799999999997E-2</c:v>
                </c:pt>
                <c:pt idx="16511">
                  <c:v>3.0592000000000001E-2</c:v>
                </c:pt>
                <c:pt idx="16512">
                  <c:v>2.91071E-2</c:v>
                </c:pt>
                <c:pt idx="16513">
                  <c:v>2.7598000000000001E-2</c:v>
                </c:pt>
                <c:pt idx="16514">
                  <c:v>2.6066499999999999E-2</c:v>
                </c:pt>
                <c:pt idx="16515">
                  <c:v>2.45148E-2</c:v>
                </c:pt>
                <c:pt idx="16516">
                  <c:v>2.2944699999999998E-2</c:v>
                </c:pt>
                <c:pt idx="16517">
                  <c:v>2.1358200000000001E-2</c:v>
                </c:pt>
                <c:pt idx="16518">
                  <c:v>1.97571E-2</c:v>
                </c:pt>
                <c:pt idx="16519">
                  <c:v>1.81434E-2</c:v>
                </c:pt>
                <c:pt idx="16520">
                  <c:v>1.65189E-2</c:v>
                </c:pt>
                <c:pt idx="16521">
                  <c:v>1.4885499999999999E-2</c:v>
                </c:pt>
                <c:pt idx="16522">
                  <c:v>1.3245099999999999E-2</c:v>
                </c:pt>
                <c:pt idx="16523">
                  <c:v>1.15998E-2</c:v>
                </c:pt>
                <c:pt idx="16524" formatCode="0.00E+00">
                  <c:v>9.9515100000000002E-3</c:v>
                </c:pt>
                <c:pt idx="16525" formatCode="0.00E+00">
                  <c:v>8.3021799999999993E-3</c:v>
                </c:pt>
                <c:pt idx="16526" formatCode="0.00E+00">
                  <c:v>6.6537899999999997E-3</c:v>
                </c:pt>
                <c:pt idx="16527" formatCode="0.00E+00">
                  <c:v>5.0083300000000001E-3</c:v>
                </c:pt>
                <c:pt idx="16528" formatCode="0.00E+00">
                  <c:v>3.3677799999999999E-3</c:v>
                </c:pt>
                <c:pt idx="16529" formatCode="0.00E+00">
                  <c:v>1.7340700000000001E-3</c:v>
                </c:pt>
                <c:pt idx="16530" formatCode="0.00E+00">
                  <c:v>1.0910500000000001E-4</c:v>
                </c:pt>
                <c:pt idx="16531" formatCode="0.00E+00">
                  <c:v>-1.5052500000000001E-3</c:v>
                </c:pt>
                <c:pt idx="16532" formatCode="0.00E+00">
                  <c:v>-3.1071900000000001E-3</c:v>
                </c:pt>
                <c:pt idx="16533" formatCode="0.00E+00">
                  <c:v>-4.6949499999999998E-3</c:v>
                </c:pt>
                <c:pt idx="16534" formatCode="0.00E+00">
                  <c:v>-6.2667399999999998E-3</c:v>
                </c:pt>
                <c:pt idx="16535" formatCode="0.00E+00">
                  <c:v>-7.8207799999999994E-3</c:v>
                </c:pt>
                <c:pt idx="16536" formatCode="0.00E+00">
                  <c:v>-9.3553200000000003E-3</c:v>
                </c:pt>
                <c:pt idx="16537">
                  <c:v>-1.08687E-2</c:v>
                </c:pt>
                <c:pt idx="16538">
                  <c:v>-1.23591E-2</c:v>
                </c:pt>
                <c:pt idx="16539">
                  <c:v>-1.38251E-2</c:v>
                </c:pt>
                <c:pt idx="16540">
                  <c:v>-1.52651E-2</c:v>
                </c:pt>
                <c:pt idx="16541">
                  <c:v>-1.6677500000000001E-2</c:v>
                </c:pt>
                <c:pt idx="16542">
                  <c:v>-1.8060699999999999E-2</c:v>
                </c:pt>
                <c:pt idx="16543">
                  <c:v>-1.9413300000000001E-2</c:v>
                </c:pt>
                <c:pt idx="16544">
                  <c:v>-2.0733999999999999E-2</c:v>
                </c:pt>
                <c:pt idx="16545">
                  <c:v>-2.2021499999999999E-2</c:v>
                </c:pt>
                <c:pt idx="16546">
                  <c:v>-2.3274400000000001E-2</c:v>
                </c:pt>
                <c:pt idx="16547">
                  <c:v>-2.4491499999999999E-2</c:v>
                </c:pt>
                <c:pt idx="16548">
                  <c:v>-2.56715E-2</c:v>
                </c:pt>
                <c:pt idx="16549">
                  <c:v>-2.6813500000000001E-2</c:v>
                </c:pt>
                <c:pt idx="16550">
                  <c:v>-2.7916099999999999E-2</c:v>
                </c:pt>
                <c:pt idx="16551">
                  <c:v>-2.8978500000000001E-2</c:v>
                </c:pt>
                <c:pt idx="16552">
                  <c:v>-2.9999700000000001E-2</c:v>
                </c:pt>
                <c:pt idx="16553">
                  <c:v>-3.09789E-2</c:v>
                </c:pt>
                <c:pt idx="16554">
                  <c:v>-3.1915199999999998E-2</c:v>
                </c:pt>
                <c:pt idx="16555">
                  <c:v>-3.2807799999999998E-2</c:v>
                </c:pt>
                <c:pt idx="16556">
                  <c:v>-3.3656100000000001E-2</c:v>
                </c:pt>
                <c:pt idx="16557">
                  <c:v>-3.4459499999999997E-2</c:v>
                </c:pt>
                <c:pt idx="16558">
                  <c:v>-3.52173E-2</c:v>
                </c:pt>
                <c:pt idx="16559">
                  <c:v>-3.5929099999999999E-2</c:v>
                </c:pt>
                <c:pt idx="16560">
                  <c:v>-3.6594399999999999E-2</c:v>
                </c:pt>
                <c:pt idx="16561">
                  <c:v>-3.7212700000000001E-2</c:v>
                </c:pt>
                <c:pt idx="16562">
                  <c:v>-3.7783900000000002E-2</c:v>
                </c:pt>
                <c:pt idx="16563">
                  <c:v>-3.8307599999999997E-2</c:v>
                </c:pt>
                <c:pt idx="16564">
                  <c:v>-3.8783600000000001E-2</c:v>
                </c:pt>
                <c:pt idx="16565">
                  <c:v>-3.9211799999999998E-2</c:v>
                </c:pt>
                <c:pt idx="16566">
                  <c:v>-3.9592299999999997E-2</c:v>
                </c:pt>
                <c:pt idx="16567">
                  <c:v>-3.9925099999999998E-2</c:v>
                </c:pt>
                <c:pt idx="16568">
                  <c:v>-4.0210299999999997E-2</c:v>
                </c:pt>
                <c:pt idx="16569">
                  <c:v>-4.0448199999999997E-2</c:v>
                </c:pt>
                <c:pt idx="16570">
                  <c:v>-4.0639000000000002E-2</c:v>
                </c:pt>
                <c:pt idx="16571">
                  <c:v>-4.0782899999999997E-2</c:v>
                </c:pt>
                <c:pt idx="16572">
                  <c:v>-4.0880300000000001E-2</c:v>
                </c:pt>
                <c:pt idx="16573">
                  <c:v>-4.09314E-2</c:v>
                </c:pt>
                <c:pt idx="16574">
                  <c:v>-4.0936800000000002E-2</c:v>
                </c:pt>
                <c:pt idx="16575">
                  <c:v>-4.08969E-2</c:v>
                </c:pt>
                <c:pt idx="16576">
                  <c:v>-4.0812399999999999E-2</c:v>
                </c:pt>
                <c:pt idx="16577">
                  <c:v>-4.0683799999999999E-2</c:v>
                </c:pt>
                <c:pt idx="16578">
                  <c:v>-4.0511800000000001E-2</c:v>
                </c:pt>
                <c:pt idx="16579">
                  <c:v>-4.0297100000000002E-2</c:v>
                </c:pt>
                <c:pt idx="16580">
                  <c:v>-4.0040300000000001E-2</c:v>
                </c:pt>
                <c:pt idx="16581">
                  <c:v>-3.9742399999999997E-2</c:v>
                </c:pt>
                <c:pt idx="16582">
                  <c:v>-3.9404099999999997E-2</c:v>
                </c:pt>
                <c:pt idx="16583">
                  <c:v>-3.90263E-2</c:v>
                </c:pt>
                <c:pt idx="16584">
                  <c:v>-3.8609900000000003E-2</c:v>
                </c:pt>
                <c:pt idx="16585">
                  <c:v>-3.8156099999999998E-2</c:v>
                </c:pt>
                <c:pt idx="16586">
                  <c:v>-3.7665700000000003E-2</c:v>
                </c:pt>
                <c:pt idx="16587">
                  <c:v>-3.7139900000000003E-2</c:v>
                </c:pt>
                <c:pt idx="16588">
                  <c:v>-3.65797E-2</c:v>
                </c:pt>
                <c:pt idx="16589">
                  <c:v>-3.5986200000000003E-2</c:v>
                </c:pt>
                <c:pt idx="16590">
                  <c:v>-3.53604E-2</c:v>
                </c:pt>
                <c:pt idx="16591">
                  <c:v>-3.4703600000000001E-2</c:v>
                </c:pt>
                <c:pt idx="16592">
                  <c:v>-3.4016900000000003E-2</c:v>
                </c:pt>
                <c:pt idx="16593">
                  <c:v>-3.3301499999999998E-2</c:v>
                </c:pt>
                <c:pt idx="16594">
                  <c:v>-3.25586E-2</c:v>
                </c:pt>
                <c:pt idx="16595">
                  <c:v>-3.1789600000000001E-2</c:v>
                </c:pt>
                <c:pt idx="16596">
                  <c:v>-3.0995700000000001E-2</c:v>
                </c:pt>
                <c:pt idx="16597">
                  <c:v>-3.0178199999999999E-2</c:v>
                </c:pt>
                <c:pt idx="16598">
                  <c:v>-2.93385E-2</c:v>
                </c:pt>
                <c:pt idx="16599">
                  <c:v>-2.8477700000000002E-2</c:v>
                </c:pt>
                <c:pt idx="16600">
                  <c:v>-2.7597300000000002E-2</c:v>
                </c:pt>
                <c:pt idx="16601">
                  <c:v>-2.66985E-2</c:v>
                </c:pt>
                <c:pt idx="16602">
                  <c:v>-2.57825E-2</c:v>
                </c:pt>
                <c:pt idx="16603">
                  <c:v>-2.4850799999999999E-2</c:v>
                </c:pt>
                <c:pt idx="16604">
                  <c:v>-2.3904499999999999E-2</c:v>
                </c:pt>
                <c:pt idx="16605">
                  <c:v>-2.2945E-2</c:v>
                </c:pt>
                <c:pt idx="16606">
                  <c:v>-2.19735E-2</c:v>
                </c:pt>
                <c:pt idx="16607">
                  <c:v>-2.09915E-2</c:v>
                </c:pt>
                <c:pt idx="16608">
                  <c:v>-2.00001E-2</c:v>
                </c:pt>
                <c:pt idx="16609">
                  <c:v>-1.9000699999999999E-2</c:v>
                </c:pt>
                <c:pt idx="16610">
                  <c:v>-1.7994400000000001E-2</c:v>
                </c:pt>
                <c:pt idx="16611">
                  <c:v>-1.69826E-2</c:v>
                </c:pt>
                <c:pt idx="16612">
                  <c:v>-1.5966399999999999E-2</c:v>
                </c:pt>
                <c:pt idx="16613">
                  <c:v>-1.4947E-2</c:v>
                </c:pt>
                <c:pt idx="16614">
                  <c:v>-1.39256E-2</c:v>
                </c:pt>
                <c:pt idx="16615">
                  <c:v>-1.2903400000000001E-2</c:v>
                </c:pt>
                <c:pt idx="16616">
                  <c:v>-1.18815E-2</c:v>
                </c:pt>
                <c:pt idx="16617">
                  <c:v>-1.0861000000000001E-2</c:v>
                </c:pt>
                <c:pt idx="16618" formatCode="0.00E+00">
                  <c:v>-9.84289E-3</c:v>
                </c:pt>
                <c:pt idx="16619" formatCode="0.00E+00">
                  <c:v>-8.8283000000000007E-3</c:v>
                </c:pt>
                <c:pt idx="16620" formatCode="0.00E+00">
                  <c:v>-7.8181899999999992E-3</c:v>
                </c:pt>
                <c:pt idx="16621" formatCode="0.00E+00">
                  <c:v>-6.8135299999999999E-3</c:v>
                </c:pt>
                <c:pt idx="16622" formatCode="0.00E+00">
                  <c:v>-5.81527E-3</c:v>
                </c:pt>
                <c:pt idx="16623" formatCode="0.00E+00">
                  <c:v>-4.8243100000000001E-3</c:v>
                </c:pt>
                <c:pt idx="16624" formatCode="0.00E+00">
                  <c:v>-3.84155E-3</c:v>
                </c:pt>
                <c:pt idx="16625" formatCode="0.00E+00">
                  <c:v>-2.8678200000000001E-3</c:v>
                </c:pt>
                <c:pt idx="16626" formatCode="0.00E+00">
                  <c:v>-1.9038900000000001E-3</c:v>
                </c:pt>
                <c:pt idx="16627" formatCode="0.00E+00">
                  <c:v>-9.5051700000000001E-4</c:v>
                </c:pt>
                <c:pt idx="16628" formatCode="0.00E+00">
                  <c:v>-8.4216000000000008E-6</c:v>
                </c:pt>
                <c:pt idx="16629" formatCode="0.00E+00">
                  <c:v>9.2170900000000005E-4</c:v>
                </c:pt>
                <c:pt idx="16630" formatCode="0.00E+00">
                  <c:v>1.83924E-3</c:v>
                </c:pt>
                <c:pt idx="16631" formatCode="0.00E+00">
                  <c:v>2.7435599999999999E-3</c:v>
                </c:pt>
                <c:pt idx="16632" formatCode="0.00E+00">
                  <c:v>3.6340999999999999E-3</c:v>
                </c:pt>
                <c:pt idx="16633" formatCode="0.00E+00">
                  <c:v>4.5103299999999999E-3</c:v>
                </c:pt>
                <c:pt idx="16634" formatCode="0.00E+00">
                  <c:v>5.3717599999999997E-3</c:v>
                </c:pt>
                <c:pt idx="16635" formatCode="0.00E+00">
                  <c:v>6.2179699999999997E-3</c:v>
                </c:pt>
                <c:pt idx="16636" formatCode="0.00E+00">
                  <c:v>7.0485699999999997E-3</c:v>
                </c:pt>
                <c:pt idx="16637" formatCode="0.00E+00">
                  <c:v>7.8631900000000008E-3</c:v>
                </c:pt>
                <c:pt idx="16638" formatCode="0.00E+00">
                  <c:v>8.6615400000000006E-3</c:v>
                </c:pt>
                <c:pt idx="16639" formatCode="0.00E+00">
                  <c:v>9.4433199999999998E-3</c:v>
                </c:pt>
                <c:pt idx="16640">
                  <c:v>1.02083E-2</c:v>
                </c:pt>
                <c:pt idx="16641">
                  <c:v>1.09563E-2</c:v>
                </c:pt>
                <c:pt idx="16642">
                  <c:v>1.1687299999999999E-2</c:v>
                </c:pt>
                <c:pt idx="16643">
                  <c:v>1.2400899999999999E-2</c:v>
                </c:pt>
                <c:pt idx="16644">
                  <c:v>1.3097299999999999E-2</c:v>
                </c:pt>
                <c:pt idx="16645">
                  <c:v>1.3776399999999999E-2</c:v>
                </c:pt>
                <c:pt idx="16646">
                  <c:v>1.4438100000000001E-2</c:v>
                </c:pt>
                <c:pt idx="16647">
                  <c:v>1.50826E-2</c:v>
                </c:pt>
                <c:pt idx="16648">
                  <c:v>1.5709899999999999E-2</c:v>
                </c:pt>
                <c:pt idx="16649">
                  <c:v>1.6320100000000001E-2</c:v>
                </c:pt>
                <c:pt idx="16650">
                  <c:v>1.6913399999999999E-2</c:v>
                </c:pt>
                <c:pt idx="16651">
                  <c:v>1.7489899999999999E-2</c:v>
                </c:pt>
                <c:pt idx="16652">
                  <c:v>1.8049699999999998E-2</c:v>
                </c:pt>
                <c:pt idx="16653">
                  <c:v>1.8593200000000001E-2</c:v>
                </c:pt>
                <c:pt idx="16654">
                  <c:v>1.9120600000000001E-2</c:v>
                </c:pt>
                <c:pt idx="16655">
                  <c:v>1.9632E-2</c:v>
                </c:pt>
                <c:pt idx="16656">
                  <c:v>2.0127900000000001E-2</c:v>
                </c:pt>
                <c:pt idx="16657">
                  <c:v>2.0608399999999999E-2</c:v>
                </c:pt>
                <c:pt idx="16658">
                  <c:v>2.1073999999999999E-2</c:v>
                </c:pt>
                <c:pt idx="16659">
                  <c:v>2.1525099999999998E-2</c:v>
                </c:pt>
                <c:pt idx="16660">
                  <c:v>2.1962099999999998E-2</c:v>
                </c:pt>
                <c:pt idx="16661">
                  <c:v>2.2385200000000001E-2</c:v>
                </c:pt>
                <c:pt idx="16662">
                  <c:v>2.2795099999999999E-2</c:v>
                </c:pt>
                <c:pt idx="16663">
                  <c:v>2.31921E-2</c:v>
                </c:pt>
                <c:pt idx="16664">
                  <c:v>2.3576699999999999E-2</c:v>
                </c:pt>
                <c:pt idx="16665">
                  <c:v>2.39493E-2</c:v>
                </c:pt>
                <c:pt idx="16666">
                  <c:v>2.4310399999999999E-2</c:v>
                </c:pt>
                <c:pt idx="16667">
                  <c:v>2.4660399999999999E-2</c:v>
                </c:pt>
                <c:pt idx="16668">
                  <c:v>2.4999799999999999E-2</c:v>
                </c:pt>
                <c:pt idx="16669">
                  <c:v>2.53292E-2</c:v>
                </c:pt>
                <c:pt idx="16670">
                  <c:v>2.5648799999999999E-2</c:v>
                </c:pt>
                <c:pt idx="16671">
                  <c:v>2.5959300000000001E-2</c:v>
                </c:pt>
                <c:pt idx="16672">
                  <c:v>2.6261E-2</c:v>
                </c:pt>
                <c:pt idx="16673">
                  <c:v>2.6554600000000001E-2</c:v>
                </c:pt>
                <c:pt idx="16674">
                  <c:v>2.68404E-2</c:v>
                </c:pt>
                <c:pt idx="16675">
                  <c:v>2.7119000000000001E-2</c:v>
                </c:pt>
                <c:pt idx="16676">
                  <c:v>2.73908E-2</c:v>
                </c:pt>
                <c:pt idx="16677">
                  <c:v>2.7656099999999999E-2</c:v>
                </c:pt>
                <c:pt idx="16678">
                  <c:v>2.79154E-2</c:v>
                </c:pt>
                <c:pt idx="16679">
                  <c:v>2.8169199999999998E-2</c:v>
                </c:pt>
                <c:pt idx="16680">
                  <c:v>2.8417700000000001E-2</c:v>
                </c:pt>
                <c:pt idx="16681">
                  <c:v>2.8661499999999999E-2</c:v>
                </c:pt>
                <c:pt idx="16682">
                  <c:v>2.89009E-2</c:v>
                </c:pt>
                <c:pt idx="16683">
                  <c:v>2.91363E-2</c:v>
                </c:pt>
                <c:pt idx="16684">
                  <c:v>2.9367999999999998E-2</c:v>
                </c:pt>
                <c:pt idx="16685">
                  <c:v>2.9596399999999998E-2</c:v>
                </c:pt>
                <c:pt idx="16686">
                  <c:v>2.98216E-2</c:v>
                </c:pt>
                <c:pt idx="16687">
                  <c:v>3.0044100000000001E-2</c:v>
                </c:pt>
                <c:pt idx="16688">
                  <c:v>3.0264099999999999E-2</c:v>
                </c:pt>
                <c:pt idx="16689">
                  <c:v>3.0481899999999999E-2</c:v>
                </c:pt>
                <c:pt idx="16690">
                  <c:v>3.0697499999999999E-2</c:v>
                </c:pt>
                <c:pt idx="16691">
                  <c:v>3.09112E-2</c:v>
                </c:pt>
                <c:pt idx="16692">
                  <c:v>3.1123000000000001E-2</c:v>
                </c:pt>
                <c:pt idx="16693">
                  <c:v>3.1333100000000003E-2</c:v>
                </c:pt>
                <c:pt idx="16694">
                  <c:v>3.15415E-2</c:v>
                </c:pt>
                <c:pt idx="16695">
                  <c:v>3.17483E-2</c:v>
                </c:pt>
                <c:pt idx="16696">
                  <c:v>3.1953500000000003E-2</c:v>
                </c:pt>
                <c:pt idx="16697">
                  <c:v>3.2157100000000001E-2</c:v>
                </c:pt>
                <c:pt idx="16698">
                  <c:v>3.2359199999999998E-2</c:v>
                </c:pt>
                <c:pt idx="16699">
                  <c:v>3.2559600000000001E-2</c:v>
                </c:pt>
                <c:pt idx="16700">
                  <c:v>3.2758099999999998E-2</c:v>
                </c:pt>
                <c:pt idx="16701">
                  <c:v>3.2954600000000001E-2</c:v>
                </c:pt>
                <c:pt idx="16702">
                  <c:v>3.3149100000000001E-2</c:v>
                </c:pt>
                <c:pt idx="16703">
                  <c:v>3.3341200000000001E-2</c:v>
                </c:pt>
                <c:pt idx="16704">
                  <c:v>3.3530900000000002E-2</c:v>
                </c:pt>
                <c:pt idx="16705">
                  <c:v>3.3717799999999999E-2</c:v>
                </c:pt>
                <c:pt idx="16706">
                  <c:v>3.3901800000000003E-2</c:v>
                </c:pt>
                <c:pt idx="16707">
                  <c:v>3.4082500000000002E-2</c:v>
                </c:pt>
                <c:pt idx="16708">
                  <c:v>3.4259600000000001E-2</c:v>
                </c:pt>
                <c:pt idx="16709">
                  <c:v>3.4432699999999997E-2</c:v>
                </c:pt>
                <c:pt idx="16710">
                  <c:v>3.4601600000000003E-2</c:v>
                </c:pt>
                <c:pt idx="16711">
                  <c:v>3.4765799999999999E-2</c:v>
                </c:pt>
                <c:pt idx="16712">
                  <c:v>3.4924799999999999E-2</c:v>
                </c:pt>
                <c:pt idx="16713">
                  <c:v>3.5078199999999997E-2</c:v>
                </c:pt>
                <c:pt idx="16714">
                  <c:v>3.5225600000000003E-2</c:v>
                </c:pt>
                <c:pt idx="16715">
                  <c:v>3.5366399999999999E-2</c:v>
                </c:pt>
                <c:pt idx="16716">
                  <c:v>3.5499999999999997E-2</c:v>
                </c:pt>
                <c:pt idx="16717">
                  <c:v>3.5625999999999998E-2</c:v>
                </c:pt>
                <c:pt idx="16718">
                  <c:v>3.5743499999999997E-2</c:v>
                </c:pt>
                <c:pt idx="16719">
                  <c:v>3.5852000000000002E-2</c:v>
                </c:pt>
                <c:pt idx="16720">
                  <c:v>3.5950700000000002E-2</c:v>
                </c:pt>
                <c:pt idx="16721">
                  <c:v>3.6039099999999998E-2</c:v>
                </c:pt>
                <c:pt idx="16722">
                  <c:v>3.6116500000000003E-2</c:v>
                </c:pt>
                <c:pt idx="16723">
                  <c:v>3.6182100000000002E-2</c:v>
                </c:pt>
                <c:pt idx="16724">
                  <c:v>3.6235400000000001E-2</c:v>
                </c:pt>
                <c:pt idx="16725">
                  <c:v>3.6275500000000002E-2</c:v>
                </c:pt>
                <c:pt idx="16726">
                  <c:v>3.6301899999999998E-2</c:v>
                </c:pt>
                <c:pt idx="16727">
                  <c:v>3.63138E-2</c:v>
                </c:pt>
                <c:pt idx="16728">
                  <c:v>3.63104E-2</c:v>
                </c:pt>
                <c:pt idx="16729">
                  <c:v>3.6290900000000001E-2</c:v>
                </c:pt>
                <c:pt idx="16730">
                  <c:v>3.6254599999999998E-2</c:v>
                </c:pt>
                <c:pt idx="16731">
                  <c:v>3.6200799999999998E-2</c:v>
                </c:pt>
                <c:pt idx="16732">
                  <c:v>3.6128800000000003E-2</c:v>
                </c:pt>
                <c:pt idx="16733">
                  <c:v>3.6037899999999998E-2</c:v>
                </c:pt>
                <c:pt idx="16734">
                  <c:v>3.5927399999999998E-2</c:v>
                </c:pt>
                <c:pt idx="16735">
                  <c:v>3.5796500000000002E-2</c:v>
                </c:pt>
                <c:pt idx="16736">
                  <c:v>3.5644599999999999E-2</c:v>
                </c:pt>
                <c:pt idx="16737">
                  <c:v>3.54709E-2</c:v>
                </c:pt>
                <c:pt idx="16738">
                  <c:v>3.5274699999999999E-2</c:v>
                </c:pt>
                <c:pt idx="16739">
                  <c:v>3.50554E-2</c:v>
                </c:pt>
                <c:pt idx="16740">
                  <c:v>3.4812200000000001E-2</c:v>
                </c:pt>
                <c:pt idx="16741">
                  <c:v>3.4544400000000003E-2</c:v>
                </c:pt>
                <c:pt idx="16742">
                  <c:v>3.42516E-2</c:v>
                </c:pt>
                <c:pt idx="16743">
                  <c:v>3.3932999999999998E-2</c:v>
                </c:pt>
                <c:pt idx="16744">
                  <c:v>3.3588199999999999E-2</c:v>
                </c:pt>
                <c:pt idx="16745">
                  <c:v>3.3216599999999999E-2</c:v>
                </c:pt>
                <c:pt idx="16746">
                  <c:v>3.2817800000000001E-2</c:v>
                </c:pt>
                <c:pt idx="16747">
                  <c:v>3.2391200000000002E-2</c:v>
                </c:pt>
                <c:pt idx="16748">
                  <c:v>3.19365E-2</c:v>
                </c:pt>
                <c:pt idx="16749">
                  <c:v>3.1453299999999997E-2</c:v>
                </c:pt>
                <c:pt idx="16750">
                  <c:v>3.0941099999999999E-2</c:v>
                </c:pt>
                <c:pt idx="16751">
                  <c:v>3.0399599999999999E-2</c:v>
                </c:pt>
                <c:pt idx="16752">
                  <c:v>2.98286E-2</c:v>
                </c:pt>
                <c:pt idx="16753">
                  <c:v>2.9227800000000002E-2</c:v>
                </c:pt>
                <c:pt idx="16754">
                  <c:v>2.8596900000000001E-2</c:v>
                </c:pt>
                <c:pt idx="16755">
                  <c:v>2.79358E-2</c:v>
                </c:pt>
                <c:pt idx="16756">
                  <c:v>2.7244299999999999E-2</c:v>
                </c:pt>
                <c:pt idx="16757">
                  <c:v>2.6522199999999999E-2</c:v>
                </c:pt>
                <c:pt idx="16758">
                  <c:v>2.57697E-2</c:v>
                </c:pt>
                <c:pt idx="16759">
                  <c:v>2.4986600000000001E-2</c:v>
                </c:pt>
                <c:pt idx="16760">
                  <c:v>2.4173099999999999E-2</c:v>
                </c:pt>
                <c:pt idx="16761">
                  <c:v>2.33294E-2</c:v>
                </c:pt>
                <c:pt idx="16762">
                  <c:v>2.24555E-2</c:v>
                </c:pt>
                <c:pt idx="16763">
                  <c:v>2.1551799999999999E-2</c:v>
                </c:pt>
                <c:pt idx="16764">
                  <c:v>2.0618299999999999E-2</c:v>
                </c:pt>
                <c:pt idx="16765">
                  <c:v>1.9655599999999999E-2</c:v>
                </c:pt>
                <c:pt idx="16766">
                  <c:v>1.8664E-2</c:v>
                </c:pt>
                <c:pt idx="16767">
                  <c:v>1.7644E-2</c:v>
                </c:pt>
                <c:pt idx="16768">
                  <c:v>1.6596099999999999E-2</c:v>
                </c:pt>
                <c:pt idx="16769">
                  <c:v>1.55207E-2</c:v>
                </c:pt>
                <c:pt idx="16770">
                  <c:v>1.4418500000000001E-2</c:v>
                </c:pt>
                <c:pt idx="16771">
                  <c:v>1.32902E-2</c:v>
                </c:pt>
                <c:pt idx="16772">
                  <c:v>1.2136299999999999E-2</c:v>
                </c:pt>
                <c:pt idx="16773">
                  <c:v>1.09578E-2</c:v>
                </c:pt>
                <c:pt idx="16774" formatCode="0.00E+00">
                  <c:v>9.7553599999999994E-3</c:v>
                </c:pt>
                <c:pt idx="16775" formatCode="0.00E+00">
                  <c:v>8.5299499999999997E-3</c:v>
                </c:pt>
                <c:pt idx="16776" formatCode="0.00E+00">
                  <c:v>7.2825499999999996E-3</c:v>
                </c:pt>
                <c:pt idx="16777" formatCode="0.00E+00">
                  <c:v>6.0141700000000001E-3</c:v>
                </c:pt>
                <c:pt idx="16778" formatCode="0.00E+00">
                  <c:v>4.7258500000000002E-3</c:v>
                </c:pt>
                <c:pt idx="16779" formatCode="0.00E+00">
                  <c:v>3.4186199999999998E-3</c:v>
                </c:pt>
                <c:pt idx="16780" formatCode="0.00E+00">
                  <c:v>2.0934999999999999E-3</c:v>
                </c:pt>
                <c:pt idx="16781" formatCode="0.00E+00">
                  <c:v>7.51576E-4</c:v>
                </c:pt>
                <c:pt idx="16782" formatCode="0.00E+00">
                  <c:v>-6.0599700000000005E-4</c:v>
                </c:pt>
                <c:pt idx="16783" formatCode="0.00E+00">
                  <c:v>-1.9780000000000002E-3</c:v>
                </c:pt>
                <c:pt idx="16784" formatCode="0.00E+00">
                  <c:v>-3.3631400000000001E-3</c:v>
                </c:pt>
                <c:pt idx="16785" formatCode="0.00E+00">
                  <c:v>-4.76006E-3</c:v>
                </c:pt>
                <c:pt idx="16786" formatCode="0.00E+00">
                  <c:v>-6.1674099999999999E-3</c:v>
                </c:pt>
                <c:pt idx="16787" formatCode="0.00E+00">
                  <c:v>-7.5838299999999997E-3</c:v>
                </c:pt>
                <c:pt idx="16788" formatCode="0.00E+00">
                  <c:v>-9.0078999999999992E-3</c:v>
                </c:pt>
                <c:pt idx="16789">
                  <c:v>-1.04382E-2</c:v>
                </c:pt>
                <c:pt idx="16790">
                  <c:v>-1.1873099999999999E-2</c:v>
                </c:pt>
                <c:pt idx="16791">
                  <c:v>-1.33112E-2</c:v>
                </c:pt>
                <c:pt idx="16792">
                  <c:v>-1.47508E-2</c:v>
                </c:pt>
                <c:pt idx="16793">
                  <c:v>-1.6190300000000001E-2</c:v>
                </c:pt>
                <c:pt idx="16794">
                  <c:v>-1.7628000000000001E-2</c:v>
                </c:pt>
                <c:pt idx="16795">
                  <c:v>-1.9062300000000001E-2</c:v>
                </c:pt>
                <c:pt idx="16796">
                  <c:v>-2.0491499999999999E-2</c:v>
                </c:pt>
                <c:pt idx="16797">
                  <c:v>-2.1913999999999999E-2</c:v>
                </c:pt>
                <c:pt idx="16798">
                  <c:v>-2.3328000000000002E-2</c:v>
                </c:pt>
                <c:pt idx="16799">
                  <c:v>-2.4731900000000001E-2</c:v>
                </c:pt>
                <c:pt idx="16800">
                  <c:v>-2.61237E-2</c:v>
                </c:pt>
                <c:pt idx="16801">
                  <c:v>-2.75017E-2</c:v>
                </c:pt>
                <c:pt idx="16802">
                  <c:v>-2.88641E-2</c:v>
                </c:pt>
                <c:pt idx="16803">
                  <c:v>-3.02096E-2</c:v>
                </c:pt>
                <c:pt idx="16804">
                  <c:v>-3.1536399999999999E-2</c:v>
                </c:pt>
                <c:pt idx="16805">
                  <c:v>-3.2842900000000001E-2</c:v>
                </c:pt>
                <c:pt idx="16806">
                  <c:v>-3.4127400000000002E-2</c:v>
                </c:pt>
                <c:pt idx="16807">
                  <c:v>-3.5388099999999999E-2</c:v>
                </c:pt>
                <c:pt idx="16808">
                  <c:v>-3.6623500000000003E-2</c:v>
                </c:pt>
                <c:pt idx="16809">
                  <c:v>-3.7831700000000003E-2</c:v>
                </c:pt>
                <c:pt idx="16810">
                  <c:v>-3.9011200000000003E-2</c:v>
                </c:pt>
                <c:pt idx="16811">
                  <c:v>-4.0160300000000003E-2</c:v>
                </c:pt>
                <c:pt idx="16812">
                  <c:v>-4.1277399999999999E-2</c:v>
                </c:pt>
                <c:pt idx="16813">
                  <c:v>-4.23609E-2</c:v>
                </c:pt>
                <c:pt idx="16814">
                  <c:v>-4.3409400000000001E-2</c:v>
                </c:pt>
                <c:pt idx="16815">
                  <c:v>-4.4421099999999998E-2</c:v>
                </c:pt>
                <c:pt idx="16816">
                  <c:v>-4.5394700000000003E-2</c:v>
                </c:pt>
                <c:pt idx="16817">
                  <c:v>-4.6328599999999998E-2</c:v>
                </c:pt>
                <c:pt idx="16818">
                  <c:v>-4.72215E-2</c:v>
                </c:pt>
                <c:pt idx="16819">
                  <c:v>-4.8071700000000002E-2</c:v>
                </c:pt>
                <c:pt idx="16820">
                  <c:v>-4.8878100000000001E-2</c:v>
                </c:pt>
                <c:pt idx="16821">
                  <c:v>-4.96394E-2</c:v>
                </c:pt>
                <c:pt idx="16822">
                  <c:v>-5.0354200000000002E-2</c:v>
                </c:pt>
                <c:pt idx="16823">
                  <c:v>-5.10211E-2</c:v>
                </c:pt>
                <c:pt idx="16824">
                  <c:v>-5.16391E-2</c:v>
                </c:pt>
                <c:pt idx="16825">
                  <c:v>-5.2206799999999998E-2</c:v>
                </c:pt>
                <c:pt idx="16826">
                  <c:v>-5.2723199999999998E-2</c:v>
                </c:pt>
                <c:pt idx="16827">
                  <c:v>-5.3187199999999997E-2</c:v>
                </c:pt>
                <c:pt idx="16828">
                  <c:v>-5.3597899999999997E-2</c:v>
                </c:pt>
                <c:pt idx="16829">
                  <c:v>-5.3954299999999997E-2</c:v>
                </c:pt>
                <c:pt idx="16830">
                  <c:v>-5.4255600000000001E-2</c:v>
                </c:pt>
                <c:pt idx="16831">
                  <c:v>-5.4501099999999997E-2</c:v>
                </c:pt>
                <c:pt idx="16832">
                  <c:v>-5.46899E-2</c:v>
                </c:pt>
                <c:pt idx="16833">
                  <c:v>-5.4821599999999998E-2</c:v>
                </c:pt>
                <c:pt idx="16834">
                  <c:v>-5.48955E-2</c:v>
                </c:pt>
                <c:pt idx="16835">
                  <c:v>-5.49112E-2</c:v>
                </c:pt>
                <c:pt idx="16836">
                  <c:v>-5.4868199999999999E-2</c:v>
                </c:pt>
                <c:pt idx="16837">
                  <c:v>-5.4766099999999998E-2</c:v>
                </c:pt>
                <c:pt idx="16838">
                  <c:v>-5.46045E-2</c:v>
                </c:pt>
                <c:pt idx="16839">
                  <c:v>-5.4383300000000002E-2</c:v>
                </c:pt>
                <c:pt idx="16840">
                  <c:v>-5.4102200000000003E-2</c:v>
                </c:pt>
                <c:pt idx="16841">
                  <c:v>-5.3761099999999999E-2</c:v>
                </c:pt>
                <c:pt idx="16842">
                  <c:v>-5.3360200000000003E-2</c:v>
                </c:pt>
                <c:pt idx="16843">
                  <c:v>-5.2899399999999999E-2</c:v>
                </c:pt>
                <c:pt idx="16844">
                  <c:v>-5.2378899999999999E-2</c:v>
                </c:pt>
                <c:pt idx="16845">
                  <c:v>-5.1798799999999999E-2</c:v>
                </c:pt>
                <c:pt idx="16846">
                  <c:v>-5.1159499999999997E-2</c:v>
                </c:pt>
                <c:pt idx="16847">
                  <c:v>-5.0461300000000001E-2</c:v>
                </c:pt>
                <c:pt idx="16848">
                  <c:v>-4.9704699999999997E-2</c:v>
                </c:pt>
                <c:pt idx="16849">
                  <c:v>-4.8890200000000002E-2</c:v>
                </c:pt>
                <c:pt idx="16850">
                  <c:v>-4.8018499999999999E-2</c:v>
                </c:pt>
                <c:pt idx="16851">
                  <c:v>-4.7090100000000003E-2</c:v>
                </c:pt>
                <c:pt idx="16852">
                  <c:v>-4.6105899999999998E-2</c:v>
                </c:pt>
                <c:pt idx="16853">
                  <c:v>-4.5066500000000002E-2</c:v>
                </c:pt>
                <c:pt idx="16854">
                  <c:v>-4.3972900000000002E-2</c:v>
                </c:pt>
                <c:pt idx="16855">
                  <c:v>-4.28259E-2</c:v>
                </c:pt>
                <c:pt idx="16856">
                  <c:v>-4.1626700000000003E-2</c:v>
                </c:pt>
                <c:pt idx="16857">
                  <c:v>-4.0376099999999998E-2</c:v>
                </c:pt>
                <c:pt idx="16858">
                  <c:v>-3.9075400000000003E-2</c:v>
                </c:pt>
                <c:pt idx="16859">
                  <c:v>-3.7726000000000003E-2</c:v>
                </c:pt>
                <c:pt idx="16860">
                  <c:v>-3.6329E-2</c:v>
                </c:pt>
                <c:pt idx="16861">
                  <c:v>-3.4885800000000002E-2</c:v>
                </c:pt>
                <c:pt idx="16862">
                  <c:v>-3.3397799999999998E-2</c:v>
                </c:pt>
                <c:pt idx="16863">
                  <c:v>-3.1866100000000001E-2</c:v>
                </c:pt>
                <c:pt idx="16864">
                  <c:v>-3.0292300000000001E-2</c:v>
                </c:pt>
                <c:pt idx="16865">
                  <c:v>-2.8678200000000001E-2</c:v>
                </c:pt>
                <c:pt idx="16866">
                  <c:v>-2.70256E-2</c:v>
                </c:pt>
                <c:pt idx="16867">
                  <c:v>-2.5336299999999999E-2</c:v>
                </c:pt>
                <c:pt idx="16868">
                  <c:v>-2.3612000000000001E-2</c:v>
                </c:pt>
                <c:pt idx="16869">
                  <c:v>-2.1854599999999998E-2</c:v>
                </c:pt>
                <c:pt idx="16870">
                  <c:v>-2.00661E-2</c:v>
                </c:pt>
                <c:pt idx="16871">
                  <c:v>-1.82481E-2</c:v>
                </c:pt>
                <c:pt idx="16872">
                  <c:v>-1.6402699999999999E-2</c:v>
                </c:pt>
                <c:pt idx="16873">
                  <c:v>-1.4531799999999999E-2</c:v>
                </c:pt>
                <c:pt idx="16874">
                  <c:v>-1.2637499999999999E-2</c:v>
                </c:pt>
                <c:pt idx="16875">
                  <c:v>-1.07221E-2</c:v>
                </c:pt>
                <c:pt idx="16876" formatCode="0.00E+00">
                  <c:v>-8.7875100000000001E-3</c:v>
                </c:pt>
                <c:pt idx="16877" formatCode="0.00E+00">
                  <c:v>-6.8359900000000001E-3</c:v>
                </c:pt>
                <c:pt idx="16878" formatCode="0.00E+00">
                  <c:v>-4.8696900000000003E-3</c:v>
                </c:pt>
                <c:pt idx="16879" formatCode="0.00E+00">
                  <c:v>-2.89084E-3</c:v>
                </c:pt>
                <c:pt idx="16880" formatCode="0.00E+00">
                  <c:v>-9.0164100000000001E-4</c:v>
                </c:pt>
                <c:pt idx="16881" formatCode="0.00E+00">
                  <c:v>1.0957E-3</c:v>
                </c:pt>
                <c:pt idx="16882" formatCode="0.00E+00">
                  <c:v>3.0989300000000002E-3</c:v>
                </c:pt>
                <c:pt idx="16883" formatCode="0.00E+00">
                  <c:v>5.1057699999999999E-3</c:v>
                </c:pt>
                <c:pt idx="16884" formatCode="0.00E+00">
                  <c:v>7.1139799999999998E-3</c:v>
                </c:pt>
                <c:pt idx="16885" formatCode="0.00E+00">
                  <c:v>9.1213100000000005E-3</c:v>
                </c:pt>
                <c:pt idx="16886">
                  <c:v>1.11255E-2</c:v>
                </c:pt>
                <c:pt idx="16887">
                  <c:v>1.31244E-2</c:v>
                </c:pt>
                <c:pt idx="16888">
                  <c:v>1.51156E-2</c:v>
                </c:pt>
                <c:pt idx="16889">
                  <c:v>1.7096900000000002E-2</c:v>
                </c:pt>
                <c:pt idx="16890">
                  <c:v>1.9066099999999999E-2</c:v>
                </c:pt>
                <c:pt idx="16891">
                  <c:v>2.1020799999999999E-2</c:v>
                </c:pt>
                <c:pt idx="16892">
                  <c:v>2.2958900000000001E-2</c:v>
                </c:pt>
                <c:pt idx="16893">
                  <c:v>2.48782E-2</c:v>
                </c:pt>
                <c:pt idx="16894">
                  <c:v>2.6776399999999999E-2</c:v>
                </c:pt>
                <c:pt idx="16895">
                  <c:v>2.8651300000000001E-2</c:v>
                </c:pt>
                <c:pt idx="16896">
                  <c:v>3.0500800000000002E-2</c:v>
                </c:pt>
                <c:pt idx="16897">
                  <c:v>3.2322799999999999E-2</c:v>
                </c:pt>
                <c:pt idx="16898">
                  <c:v>3.4115100000000002E-2</c:v>
                </c:pt>
                <c:pt idx="16899">
                  <c:v>3.5875700000000003E-2</c:v>
                </c:pt>
                <c:pt idx="16900">
                  <c:v>3.76026E-2</c:v>
                </c:pt>
                <c:pt idx="16901">
                  <c:v>3.9293700000000001E-2</c:v>
                </c:pt>
                <c:pt idx="16902">
                  <c:v>4.09471E-2</c:v>
                </c:pt>
                <c:pt idx="16903">
                  <c:v>4.2560800000000003E-2</c:v>
                </c:pt>
                <c:pt idx="16904">
                  <c:v>4.4133199999999997E-2</c:v>
                </c:pt>
                <c:pt idx="16905">
                  <c:v>4.5662399999999999E-2</c:v>
                </c:pt>
                <c:pt idx="16906">
                  <c:v>4.7146800000000003E-2</c:v>
                </c:pt>
                <c:pt idx="16907">
                  <c:v>4.8584700000000001E-2</c:v>
                </c:pt>
                <c:pt idx="16908">
                  <c:v>4.9974400000000002E-2</c:v>
                </c:pt>
                <c:pt idx="16909">
                  <c:v>5.1314600000000002E-2</c:v>
                </c:pt>
                <c:pt idx="16910">
                  <c:v>5.26036E-2</c:v>
                </c:pt>
                <c:pt idx="16911">
                  <c:v>5.3839999999999999E-2</c:v>
                </c:pt>
                <c:pt idx="16912">
                  <c:v>5.5022599999999998E-2</c:v>
                </c:pt>
                <c:pt idx="16913">
                  <c:v>5.6149900000000003E-2</c:v>
                </c:pt>
                <c:pt idx="16914">
                  <c:v>5.7220899999999998E-2</c:v>
                </c:pt>
                <c:pt idx="16915">
                  <c:v>5.82342E-2</c:v>
                </c:pt>
                <c:pt idx="16916">
                  <c:v>5.91888E-2</c:v>
                </c:pt>
                <c:pt idx="16917">
                  <c:v>6.0083900000000003E-2</c:v>
                </c:pt>
                <c:pt idx="16918">
                  <c:v>6.09185E-2</c:v>
                </c:pt>
                <c:pt idx="16919">
                  <c:v>6.1691900000000001E-2</c:v>
                </c:pt>
                <c:pt idx="16920">
                  <c:v>6.2403500000000001E-2</c:v>
                </c:pt>
                <c:pt idx="16921">
                  <c:v>6.3052499999999997E-2</c:v>
                </c:pt>
                <c:pt idx="16922">
                  <c:v>6.3638100000000003E-2</c:v>
                </c:pt>
                <c:pt idx="16923">
                  <c:v>6.4159800000000003E-2</c:v>
                </c:pt>
                <c:pt idx="16924">
                  <c:v>6.46172E-2</c:v>
                </c:pt>
                <c:pt idx="16925">
                  <c:v>6.5009700000000004E-2</c:v>
                </c:pt>
                <c:pt idx="16926">
                  <c:v>6.5337099999999995E-2</c:v>
                </c:pt>
                <c:pt idx="16927">
                  <c:v>6.5599099999999994E-2</c:v>
                </c:pt>
                <c:pt idx="16928">
                  <c:v>6.5795599999999996E-2</c:v>
                </c:pt>
                <c:pt idx="16929">
                  <c:v>6.5926499999999999E-2</c:v>
                </c:pt>
                <c:pt idx="16930">
                  <c:v>6.5991599999999997E-2</c:v>
                </c:pt>
                <c:pt idx="16931">
                  <c:v>6.5991099999999997E-2</c:v>
                </c:pt>
                <c:pt idx="16932">
                  <c:v>6.5925200000000003E-2</c:v>
                </c:pt>
                <c:pt idx="16933">
                  <c:v>6.5794099999999994E-2</c:v>
                </c:pt>
                <c:pt idx="16934">
                  <c:v>6.5598299999999998E-2</c:v>
                </c:pt>
                <c:pt idx="16935">
                  <c:v>6.5338199999999999E-2</c:v>
                </c:pt>
                <c:pt idx="16936">
                  <c:v>6.5014100000000005E-2</c:v>
                </c:pt>
                <c:pt idx="16937">
                  <c:v>6.4626600000000006E-2</c:v>
                </c:pt>
                <c:pt idx="16938">
                  <c:v>6.4176399999999995E-2</c:v>
                </c:pt>
                <c:pt idx="16939">
                  <c:v>6.3663999999999998E-2</c:v>
                </c:pt>
                <c:pt idx="16940">
                  <c:v>6.3090499999999994E-2</c:v>
                </c:pt>
                <c:pt idx="16941">
                  <c:v>6.2456999999999999E-2</c:v>
                </c:pt>
                <c:pt idx="16942">
                  <c:v>6.1764300000000001E-2</c:v>
                </c:pt>
                <c:pt idx="16943">
                  <c:v>6.1013400000000002E-2</c:v>
                </c:pt>
                <c:pt idx="16944">
                  <c:v>6.0205099999999998E-2</c:v>
                </c:pt>
                <c:pt idx="16945">
                  <c:v>5.93406E-2</c:v>
                </c:pt>
                <c:pt idx="16946">
                  <c:v>5.8421099999999997E-2</c:v>
                </c:pt>
                <c:pt idx="16947">
                  <c:v>5.7447900000000003E-2</c:v>
                </c:pt>
                <c:pt idx="16948">
                  <c:v>5.6422600000000003E-2</c:v>
                </c:pt>
                <c:pt idx="16949">
                  <c:v>5.5346699999999999E-2</c:v>
                </c:pt>
                <c:pt idx="16950">
                  <c:v>5.4221400000000003E-2</c:v>
                </c:pt>
                <c:pt idx="16951">
                  <c:v>5.3048100000000001E-2</c:v>
                </c:pt>
                <c:pt idx="16952">
                  <c:v>5.1828199999999998E-2</c:v>
                </c:pt>
                <c:pt idx="16953">
                  <c:v>5.0563499999999997E-2</c:v>
                </c:pt>
                <c:pt idx="16954">
                  <c:v>4.9255599999999997E-2</c:v>
                </c:pt>
                <c:pt idx="16955">
                  <c:v>4.79061E-2</c:v>
                </c:pt>
                <c:pt idx="16956">
                  <c:v>4.6516700000000001E-2</c:v>
                </c:pt>
                <c:pt idx="16957">
                  <c:v>4.5089299999999999E-2</c:v>
                </c:pt>
                <c:pt idx="16958">
                  <c:v>4.3625499999999998E-2</c:v>
                </c:pt>
                <c:pt idx="16959">
                  <c:v>4.2127299999999999E-2</c:v>
                </c:pt>
                <c:pt idx="16960">
                  <c:v>4.0596399999999998E-2</c:v>
                </c:pt>
                <c:pt idx="16961">
                  <c:v>3.9034600000000003E-2</c:v>
                </c:pt>
                <c:pt idx="16962">
                  <c:v>3.7443799999999999E-2</c:v>
                </c:pt>
                <c:pt idx="16963">
                  <c:v>3.5826299999999998E-2</c:v>
                </c:pt>
                <c:pt idx="16964">
                  <c:v>3.4183900000000003E-2</c:v>
                </c:pt>
                <c:pt idx="16965">
                  <c:v>3.2517699999999997E-2</c:v>
                </c:pt>
                <c:pt idx="16966">
                  <c:v>3.0828700000000001E-2</c:v>
                </c:pt>
                <c:pt idx="16967">
                  <c:v>2.9119200000000001E-2</c:v>
                </c:pt>
                <c:pt idx="16968">
                  <c:v>2.7392199999999998E-2</c:v>
                </c:pt>
                <c:pt idx="16969">
                  <c:v>2.5651E-2</c:v>
                </c:pt>
                <c:pt idx="16970">
                  <c:v>2.3897499999999999E-2</c:v>
                </c:pt>
                <c:pt idx="16971">
                  <c:v>2.2133699999999999E-2</c:v>
                </c:pt>
                <c:pt idx="16972">
                  <c:v>2.0361500000000001E-2</c:v>
                </c:pt>
                <c:pt idx="16973">
                  <c:v>1.8582899999999999E-2</c:v>
                </c:pt>
                <c:pt idx="16974">
                  <c:v>1.67999E-2</c:v>
                </c:pt>
                <c:pt idx="16975">
                  <c:v>1.5014400000000001E-2</c:v>
                </c:pt>
                <c:pt idx="16976">
                  <c:v>1.3228200000000001E-2</c:v>
                </c:pt>
                <c:pt idx="16977">
                  <c:v>1.1443200000000001E-2</c:v>
                </c:pt>
                <c:pt idx="16978" formatCode="0.00E+00">
                  <c:v>9.6609999999999994E-3</c:v>
                </c:pt>
                <c:pt idx="16979" formatCode="0.00E+00">
                  <c:v>7.8833400000000008E-3</c:v>
                </c:pt>
                <c:pt idx="16980" formatCode="0.00E+00">
                  <c:v>6.1117000000000003E-3</c:v>
                </c:pt>
                <c:pt idx="16981" formatCode="0.00E+00">
                  <c:v>4.3477100000000003E-3</c:v>
                </c:pt>
                <c:pt idx="16982" formatCode="0.00E+00">
                  <c:v>2.59304E-3</c:v>
                </c:pt>
                <c:pt idx="16983" formatCode="0.00E+00">
                  <c:v>8.4930699999999999E-4</c:v>
                </c:pt>
                <c:pt idx="16984" formatCode="0.00E+00">
                  <c:v>-8.8189400000000004E-4</c:v>
                </c:pt>
                <c:pt idx="16985" formatCode="0.00E+00">
                  <c:v>-2.5989199999999998E-3</c:v>
                </c:pt>
                <c:pt idx="16986" formatCode="0.00E+00">
                  <c:v>-4.2998300000000001E-3</c:v>
                </c:pt>
                <c:pt idx="16987" formatCode="0.00E+00">
                  <c:v>-5.9824199999999996E-3</c:v>
                </c:pt>
                <c:pt idx="16988" formatCode="0.00E+00">
                  <c:v>-7.6445300000000001E-3</c:v>
                </c:pt>
                <c:pt idx="16989" formatCode="0.00E+00">
                  <c:v>-9.2846300000000003E-3</c:v>
                </c:pt>
                <c:pt idx="16990">
                  <c:v>-1.0902E-2</c:v>
                </c:pt>
                <c:pt idx="16991">
                  <c:v>-1.2496200000000001E-2</c:v>
                </c:pt>
                <c:pt idx="16992">
                  <c:v>-1.40664E-2</c:v>
                </c:pt>
                <c:pt idx="16993">
                  <c:v>-1.56113E-2</c:v>
                </c:pt>
                <c:pt idx="16994">
                  <c:v>-1.71293E-2</c:v>
                </c:pt>
                <c:pt idx="16995">
                  <c:v>-1.8618800000000001E-2</c:v>
                </c:pt>
                <c:pt idx="16996">
                  <c:v>-2.0077600000000001E-2</c:v>
                </c:pt>
                <c:pt idx="16997">
                  <c:v>-2.1503499999999998E-2</c:v>
                </c:pt>
                <c:pt idx="16998">
                  <c:v>-2.2894999999999999E-2</c:v>
                </c:pt>
                <c:pt idx="16999">
                  <c:v>-2.4251999999999999E-2</c:v>
                </c:pt>
                <c:pt idx="17000">
                  <c:v>-2.5574599999999999E-2</c:v>
                </c:pt>
                <c:pt idx="17001">
                  <c:v>-2.6861699999999999E-2</c:v>
                </c:pt>
                <c:pt idx="17002">
                  <c:v>-2.8111799999999999E-2</c:v>
                </c:pt>
                <c:pt idx="17003">
                  <c:v>-2.9323800000000001E-2</c:v>
                </c:pt>
                <c:pt idx="17004">
                  <c:v>-3.0497799999999999E-2</c:v>
                </c:pt>
                <c:pt idx="17005">
                  <c:v>-3.1633700000000001E-2</c:v>
                </c:pt>
                <c:pt idx="17006">
                  <c:v>-3.27309E-2</c:v>
                </c:pt>
                <c:pt idx="17007">
                  <c:v>-3.3788600000000002E-2</c:v>
                </c:pt>
                <c:pt idx="17008">
                  <c:v>-3.4805799999999998E-2</c:v>
                </c:pt>
                <c:pt idx="17009">
                  <c:v>-3.5782000000000001E-2</c:v>
                </c:pt>
                <c:pt idx="17010">
                  <c:v>-3.6716699999999998E-2</c:v>
                </c:pt>
                <c:pt idx="17011">
                  <c:v>-3.7608999999999997E-2</c:v>
                </c:pt>
                <c:pt idx="17012">
                  <c:v>-3.8458399999999997E-2</c:v>
                </c:pt>
                <c:pt idx="17013">
                  <c:v>-3.9264399999999998E-2</c:v>
                </c:pt>
                <c:pt idx="17014">
                  <c:v>-4.0027500000000001E-2</c:v>
                </c:pt>
                <c:pt idx="17015">
                  <c:v>-4.0748300000000001E-2</c:v>
                </c:pt>
                <c:pt idx="17016">
                  <c:v>-4.1427100000000001E-2</c:v>
                </c:pt>
                <c:pt idx="17017">
                  <c:v>-4.20636E-2</c:v>
                </c:pt>
                <c:pt idx="17018">
                  <c:v>-4.2657199999999999E-2</c:v>
                </c:pt>
                <c:pt idx="17019">
                  <c:v>-4.3208000000000003E-2</c:v>
                </c:pt>
                <c:pt idx="17020">
                  <c:v>-4.37163E-2</c:v>
                </c:pt>
                <c:pt idx="17021">
                  <c:v>-4.4182800000000001E-2</c:v>
                </c:pt>
                <c:pt idx="17022">
                  <c:v>-4.4608099999999998E-2</c:v>
                </c:pt>
                <c:pt idx="17023">
                  <c:v>-4.4992400000000002E-2</c:v>
                </c:pt>
                <c:pt idx="17024">
                  <c:v>-4.5335800000000002E-2</c:v>
                </c:pt>
                <c:pt idx="17025">
                  <c:v>-4.5639800000000001E-2</c:v>
                </c:pt>
                <c:pt idx="17026">
                  <c:v>-4.5905399999999999E-2</c:v>
                </c:pt>
                <c:pt idx="17027">
                  <c:v>-4.6133899999999999E-2</c:v>
                </c:pt>
                <c:pt idx="17028">
                  <c:v>-4.6326600000000002E-2</c:v>
                </c:pt>
                <c:pt idx="17029">
                  <c:v>-4.6484900000000003E-2</c:v>
                </c:pt>
                <c:pt idx="17030">
                  <c:v>-4.6608900000000002E-2</c:v>
                </c:pt>
                <c:pt idx="17031">
                  <c:v>-4.6698299999999998E-2</c:v>
                </c:pt>
                <c:pt idx="17032">
                  <c:v>-4.6753299999999998E-2</c:v>
                </c:pt>
                <c:pt idx="17033">
                  <c:v>-4.6775200000000003E-2</c:v>
                </c:pt>
                <c:pt idx="17034">
                  <c:v>-4.6765300000000003E-2</c:v>
                </c:pt>
                <c:pt idx="17035">
                  <c:v>-4.6723599999999997E-2</c:v>
                </c:pt>
                <c:pt idx="17036">
                  <c:v>-4.6650200000000003E-2</c:v>
                </c:pt>
                <c:pt idx="17037">
                  <c:v>-4.6545700000000002E-2</c:v>
                </c:pt>
                <c:pt idx="17038">
                  <c:v>-4.6411399999999998E-2</c:v>
                </c:pt>
                <c:pt idx="17039">
                  <c:v>-4.6248600000000001E-2</c:v>
                </c:pt>
                <c:pt idx="17040">
                  <c:v>-4.6058500000000002E-2</c:v>
                </c:pt>
                <c:pt idx="17041">
                  <c:v>-4.58422E-2</c:v>
                </c:pt>
                <c:pt idx="17042">
                  <c:v>-4.5600500000000002E-2</c:v>
                </c:pt>
                <c:pt idx="17043">
                  <c:v>-4.5334699999999999E-2</c:v>
                </c:pt>
                <c:pt idx="17044">
                  <c:v>-4.5045799999999997E-2</c:v>
                </c:pt>
                <c:pt idx="17045">
                  <c:v>-4.4734000000000003E-2</c:v>
                </c:pt>
                <c:pt idx="17046">
                  <c:v>-4.4400099999999998E-2</c:v>
                </c:pt>
                <c:pt idx="17047">
                  <c:v>-4.4045399999999998E-2</c:v>
                </c:pt>
                <c:pt idx="17048">
                  <c:v>-4.3671000000000001E-2</c:v>
                </c:pt>
                <c:pt idx="17049">
                  <c:v>-4.3277500000000003E-2</c:v>
                </c:pt>
                <c:pt idx="17050">
                  <c:v>-4.2864699999999999E-2</c:v>
                </c:pt>
                <c:pt idx="17051">
                  <c:v>-4.2433499999999999E-2</c:v>
                </c:pt>
                <c:pt idx="17052">
                  <c:v>-4.1986200000000001E-2</c:v>
                </c:pt>
                <c:pt idx="17053">
                  <c:v>-4.1525300000000001E-2</c:v>
                </c:pt>
                <c:pt idx="17054">
                  <c:v>-4.1052100000000001E-2</c:v>
                </c:pt>
                <c:pt idx="17055">
                  <c:v>-4.0567100000000002E-2</c:v>
                </c:pt>
                <c:pt idx="17056">
                  <c:v>-4.00702E-2</c:v>
                </c:pt>
                <c:pt idx="17057">
                  <c:v>-3.9562800000000002E-2</c:v>
                </c:pt>
                <c:pt idx="17058">
                  <c:v>-3.9046699999999997E-2</c:v>
                </c:pt>
                <c:pt idx="17059">
                  <c:v>-3.8522800000000003E-2</c:v>
                </c:pt>
                <c:pt idx="17060">
                  <c:v>-3.7990999999999997E-2</c:v>
                </c:pt>
                <c:pt idx="17061">
                  <c:v>-3.7451699999999997E-2</c:v>
                </c:pt>
                <c:pt idx="17062">
                  <c:v>-3.69057E-2</c:v>
                </c:pt>
                <c:pt idx="17063">
                  <c:v>-3.6353400000000001E-2</c:v>
                </c:pt>
                <c:pt idx="17064">
                  <c:v>-3.57945E-2</c:v>
                </c:pt>
                <c:pt idx="17065">
                  <c:v>-3.52301E-2</c:v>
                </c:pt>
                <c:pt idx="17066">
                  <c:v>-3.4662600000000002E-2</c:v>
                </c:pt>
                <c:pt idx="17067">
                  <c:v>-3.4094399999999997E-2</c:v>
                </c:pt>
                <c:pt idx="17068">
                  <c:v>-3.3525399999999997E-2</c:v>
                </c:pt>
                <c:pt idx="17069">
                  <c:v>-3.2954700000000003E-2</c:v>
                </c:pt>
                <c:pt idx="17070">
                  <c:v>-3.2382300000000003E-2</c:v>
                </c:pt>
                <c:pt idx="17071">
                  <c:v>-3.1808700000000002E-2</c:v>
                </c:pt>
                <c:pt idx="17072">
                  <c:v>-3.1235300000000001E-2</c:v>
                </c:pt>
                <c:pt idx="17073">
                  <c:v>-3.0662999999999999E-2</c:v>
                </c:pt>
                <c:pt idx="17074">
                  <c:v>-3.0092299999999999E-2</c:v>
                </c:pt>
                <c:pt idx="17075">
                  <c:v>-2.9523000000000001E-2</c:v>
                </c:pt>
                <c:pt idx="17076">
                  <c:v>-2.8954799999999999E-2</c:v>
                </c:pt>
                <c:pt idx="17077">
                  <c:v>-2.8388799999999999E-2</c:v>
                </c:pt>
                <c:pt idx="17078">
                  <c:v>-2.78266E-2</c:v>
                </c:pt>
                <c:pt idx="17079">
                  <c:v>-2.7268799999999999E-2</c:v>
                </c:pt>
                <c:pt idx="17080">
                  <c:v>-2.6714999999999999E-2</c:v>
                </c:pt>
                <c:pt idx="17081">
                  <c:v>-2.61651E-2</c:v>
                </c:pt>
                <c:pt idx="17082">
                  <c:v>-2.5619400000000001E-2</c:v>
                </c:pt>
                <c:pt idx="17083">
                  <c:v>-2.5078300000000001E-2</c:v>
                </c:pt>
                <c:pt idx="17084">
                  <c:v>-2.4541299999999999E-2</c:v>
                </c:pt>
                <c:pt idx="17085">
                  <c:v>-2.4007899999999999E-2</c:v>
                </c:pt>
                <c:pt idx="17086">
                  <c:v>-2.3478200000000001E-2</c:v>
                </c:pt>
                <c:pt idx="17087">
                  <c:v>-2.2953500000000002E-2</c:v>
                </c:pt>
                <c:pt idx="17088">
                  <c:v>-2.24344E-2</c:v>
                </c:pt>
                <c:pt idx="17089">
                  <c:v>-2.1920499999999999E-2</c:v>
                </c:pt>
                <c:pt idx="17090">
                  <c:v>-2.1411099999999999E-2</c:v>
                </c:pt>
                <c:pt idx="17091">
                  <c:v>-2.0905900000000002E-2</c:v>
                </c:pt>
                <c:pt idx="17092">
                  <c:v>-2.0405E-2</c:v>
                </c:pt>
                <c:pt idx="17093">
                  <c:v>-1.9907899999999999E-2</c:v>
                </c:pt>
                <c:pt idx="17094">
                  <c:v>-1.9413900000000001E-2</c:v>
                </c:pt>
                <c:pt idx="17095">
                  <c:v>-1.8923499999999999E-2</c:v>
                </c:pt>
                <c:pt idx="17096">
                  <c:v>-1.8438300000000001E-2</c:v>
                </c:pt>
                <c:pt idx="17097">
                  <c:v>-1.7959200000000002E-2</c:v>
                </c:pt>
                <c:pt idx="17098">
                  <c:v>-1.7485199999999999E-2</c:v>
                </c:pt>
                <c:pt idx="17099">
                  <c:v>-1.70148E-2</c:v>
                </c:pt>
                <c:pt idx="17100">
                  <c:v>-1.6546700000000001E-2</c:v>
                </c:pt>
                <c:pt idx="17101">
                  <c:v>-1.6080799999999999E-2</c:v>
                </c:pt>
                <c:pt idx="17102">
                  <c:v>-1.5617499999999999E-2</c:v>
                </c:pt>
                <c:pt idx="17103">
                  <c:v>-1.51576E-2</c:v>
                </c:pt>
                <c:pt idx="17104">
                  <c:v>-1.46997E-2</c:v>
                </c:pt>
                <c:pt idx="17105">
                  <c:v>-1.42411E-2</c:v>
                </c:pt>
                <c:pt idx="17106">
                  <c:v>-1.37806E-2</c:v>
                </c:pt>
                <c:pt idx="17107">
                  <c:v>-1.3318699999999999E-2</c:v>
                </c:pt>
                <c:pt idx="17108">
                  <c:v>-1.28564E-2</c:v>
                </c:pt>
                <c:pt idx="17109">
                  <c:v>-1.2393899999999999E-2</c:v>
                </c:pt>
                <c:pt idx="17110">
                  <c:v>-1.19305E-2</c:v>
                </c:pt>
                <c:pt idx="17111">
                  <c:v>-1.14655E-2</c:v>
                </c:pt>
                <c:pt idx="17112">
                  <c:v>-1.0998000000000001E-2</c:v>
                </c:pt>
                <c:pt idx="17113">
                  <c:v>-1.05258E-2</c:v>
                </c:pt>
                <c:pt idx="17114">
                  <c:v>-1.00474E-2</c:v>
                </c:pt>
                <c:pt idx="17115" formatCode="0.00E+00">
                  <c:v>-9.5638900000000002E-3</c:v>
                </c:pt>
                <c:pt idx="17116" formatCode="0.00E+00">
                  <c:v>-9.0772600000000002E-3</c:v>
                </c:pt>
                <c:pt idx="17117" formatCode="0.00E+00">
                  <c:v>-8.5878299999999994E-3</c:v>
                </c:pt>
                <c:pt idx="17118" formatCode="0.00E+00">
                  <c:v>-8.0946400000000002E-3</c:v>
                </c:pt>
                <c:pt idx="17119" formatCode="0.00E+00">
                  <c:v>-7.59737E-3</c:v>
                </c:pt>
                <c:pt idx="17120" formatCode="0.00E+00">
                  <c:v>-7.0962899999999999E-3</c:v>
                </c:pt>
                <c:pt idx="17121" formatCode="0.00E+00">
                  <c:v>-6.5909899999999997E-3</c:v>
                </c:pt>
                <c:pt idx="17122" formatCode="0.00E+00">
                  <c:v>-6.07991E-3</c:v>
                </c:pt>
                <c:pt idx="17123" formatCode="0.00E+00">
                  <c:v>-5.56143E-3</c:v>
                </c:pt>
                <c:pt idx="17124" formatCode="0.00E+00">
                  <c:v>-5.0351500000000004E-3</c:v>
                </c:pt>
                <c:pt idx="17125" formatCode="0.00E+00">
                  <c:v>-4.5014699999999996E-3</c:v>
                </c:pt>
                <c:pt idx="17126" formatCode="0.00E+00">
                  <c:v>-3.9609299999999997E-3</c:v>
                </c:pt>
                <c:pt idx="17127" formatCode="0.00E+00">
                  <c:v>-3.4144800000000001E-3</c:v>
                </c:pt>
                <c:pt idx="17128" formatCode="0.00E+00">
                  <c:v>-2.8633199999999999E-3</c:v>
                </c:pt>
                <c:pt idx="17129" formatCode="0.00E+00">
                  <c:v>-2.3084999999999998E-3</c:v>
                </c:pt>
                <c:pt idx="17130" formatCode="0.00E+00">
                  <c:v>-1.75051E-3</c:v>
                </c:pt>
                <c:pt idx="17131" formatCode="0.00E+00">
                  <c:v>-1.1888999999999999E-3</c:v>
                </c:pt>
                <c:pt idx="17132" formatCode="0.00E+00">
                  <c:v>-6.2219900000000004E-4</c:v>
                </c:pt>
                <c:pt idx="17133" formatCode="0.00E+00">
                  <c:v>-4.88152E-5</c:v>
                </c:pt>
                <c:pt idx="17134" formatCode="0.00E+00">
                  <c:v>5.3192099999999998E-4</c:v>
                </c:pt>
                <c:pt idx="17135" formatCode="0.00E+00">
                  <c:v>1.11998E-3</c:v>
                </c:pt>
                <c:pt idx="17136" formatCode="0.00E+00">
                  <c:v>1.7157800000000001E-3</c:v>
                </c:pt>
                <c:pt idx="17137" formatCode="0.00E+00">
                  <c:v>2.32029E-3</c:v>
                </c:pt>
                <c:pt idx="17138" formatCode="0.00E+00">
                  <c:v>2.9339399999999999E-3</c:v>
                </c:pt>
                <c:pt idx="17139" formatCode="0.00E+00">
                  <c:v>3.55551E-3</c:v>
                </c:pt>
                <c:pt idx="17140" formatCode="0.00E+00">
                  <c:v>4.1826900000000002E-3</c:v>
                </c:pt>
                <c:pt idx="17141" formatCode="0.00E+00">
                  <c:v>4.8136699999999999E-3</c:v>
                </c:pt>
                <c:pt idx="17142" formatCode="0.00E+00">
                  <c:v>5.4473799999999999E-3</c:v>
                </c:pt>
                <c:pt idx="17143" formatCode="0.00E+00">
                  <c:v>6.0828699999999998E-3</c:v>
                </c:pt>
                <c:pt idx="17144" formatCode="0.00E+00">
                  <c:v>6.7192299999999996E-3</c:v>
                </c:pt>
                <c:pt idx="17145" formatCode="0.00E+00">
                  <c:v>7.3560500000000003E-3</c:v>
                </c:pt>
                <c:pt idx="17146" formatCode="0.00E+00">
                  <c:v>7.9931700000000008E-3</c:v>
                </c:pt>
                <c:pt idx="17147" formatCode="0.00E+00">
                  <c:v>8.6302299999999992E-3</c:v>
                </c:pt>
                <c:pt idx="17148" formatCode="0.00E+00">
                  <c:v>9.2664400000000008E-3</c:v>
                </c:pt>
                <c:pt idx="17149" formatCode="0.00E+00">
                  <c:v>9.9007399999999999E-3</c:v>
                </c:pt>
                <c:pt idx="17150">
                  <c:v>1.05319E-2</c:v>
                </c:pt>
                <c:pt idx="17151">
                  <c:v>1.11597E-2</c:v>
                </c:pt>
                <c:pt idx="17152">
                  <c:v>1.17848E-2</c:v>
                </c:pt>
                <c:pt idx="17153">
                  <c:v>1.2407100000000001E-2</c:v>
                </c:pt>
                <c:pt idx="17154">
                  <c:v>1.30245E-2</c:v>
                </c:pt>
                <c:pt idx="17155">
                  <c:v>1.3635E-2</c:v>
                </c:pt>
                <c:pt idx="17156">
                  <c:v>1.4238499999999999E-2</c:v>
                </c:pt>
                <c:pt idx="17157">
                  <c:v>1.4835900000000001E-2</c:v>
                </c:pt>
                <c:pt idx="17158">
                  <c:v>1.5427400000000001E-2</c:v>
                </c:pt>
                <c:pt idx="17159">
                  <c:v>1.6011500000000001E-2</c:v>
                </c:pt>
                <c:pt idx="17160">
                  <c:v>1.65866E-2</c:v>
                </c:pt>
                <c:pt idx="17161">
                  <c:v>1.7152199999999999E-2</c:v>
                </c:pt>
                <c:pt idx="17162">
                  <c:v>1.77088E-2</c:v>
                </c:pt>
                <c:pt idx="17163">
                  <c:v>1.8256700000000001E-2</c:v>
                </c:pt>
                <c:pt idx="17164">
                  <c:v>1.87955E-2</c:v>
                </c:pt>
                <c:pt idx="17165">
                  <c:v>1.9325100000000001E-2</c:v>
                </c:pt>
                <c:pt idx="17166">
                  <c:v>1.9846300000000001E-2</c:v>
                </c:pt>
                <c:pt idx="17167">
                  <c:v>2.0360099999999999E-2</c:v>
                </c:pt>
                <c:pt idx="17168">
                  <c:v>2.08652E-2</c:v>
                </c:pt>
                <c:pt idx="17169">
                  <c:v>2.1358700000000001E-2</c:v>
                </c:pt>
                <c:pt idx="17170">
                  <c:v>2.1837800000000001E-2</c:v>
                </c:pt>
                <c:pt idx="17171">
                  <c:v>2.2299699999999999E-2</c:v>
                </c:pt>
                <c:pt idx="17172">
                  <c:v>2.2742700000000001E-2</c:v>
                </c:pt>
                <c:pt idx="17173">
                  <c:v>2.3165999999999999E-2</c:v>
                </c:pt>
                <c:pt idx="17174">
                  <c:v>2.3568700000000001E-2</c:v>
                </c:pt>
                <c:pt idx="17175">
                  <c:v>2.3949000000000002E-2</c:v>
                </c:pt>
                <c:pt idx="17176">
                  <c:v>2.4305500000000001E-2</c:v>
                </c:pt>
                <c:pt idx="17177">
                  <c:v>2.4636999999999999E-2</c:v>
                </c:pt>
                <c:pt idx="17178">
                  <c:v>2.49429E-2</c:v>
                </c:pt>
                <c:pt idx="17179">
                  <c:v>2.5223700000000002E-2</c:v>
                </c:pt>
                <c:pt idx="17180">
                  <c:v>2.54798E-2</c:v>
                </c:pt>
                <c:pt idx="17181">
                  <c:v>2.5709800000000001E-2</c:v>
                </c:pt>
                <c:pt idx="17182">
                  <c:v>2.5911300000000002E-2</c:v>
                </c:pt>
                <c:pt idx="17183">
                  <c:v>2.6082500000000002E-2</c:v>
                </c:pt>
                <c:pt idx="17184">
                  <c:v>2.6223400000000001E-2</c:v>
                </c:pt>
                <c:pt idx="17185">
                  <c:v>2.63352E-2</c:v>
                </c:pt>
                <c:pt idx="17186">
                  <c:v>2.6419100000000001E-2</c:v>
                </c:pt>
                <c:pt idx="17187">
                  <c:v>2.6475200000000001E-2</c:v>
                </c:pt>
                <c:pt idx="17188">
                  <c:v>2.6502899999999999E-2</c:v>
                </c:pt>
                <c:pt idx="17189">
                  <c:v>2.65016E-2</c:v>
                </c:pt>
                <c:pt idx="17190">
                  <c:v>2.64712E-2</c:v>
                </c:pt>
                <c:pt idx="17191">
                  <c:v>2.6410599999999999E-2</c:v>
                </c:pt>
                <c:pt idx="17192">
                  <c:v>2.6317900000000002E-2</c:v>
                </c:pt>
                <c:pt idx="17193">
                  <c:v>2.6191300000000001E-2</c:v>
                </c:pt>
                <c:pt idx="17194">
                  <c:v>2.6029900000000002E-2</c:v>
                </c:pt>
                <c:pt idx="17195">
                  <c:v>2.5833100000000001E-2</c:v>
                </c:pt>
                <c:pt idx="17196">
                  <c:v>2.5600899999999999E-2</c:v>
                </c:pt>
                <c:pt idx="17197">
                  <c:v>2.5333499999999998E-2</c:v>
                </c:pt>
                <c:pt idx="17198">
                  <c:v>2.50306E-2</c:v>
                </c:pt>
                <c:pt idx="17199">
                  <c:v>2.46912E-2</c:v>
                </c:pt>
                <c:pt idx="17200">
                  <c:v>2.43149E-2</c:v>
                </c:pt>
                <c:pt idx="17201">
                  <c:v>2.3903000000000001E-2</c:v>
                </c:pt>
                <c:pt idx="17202">
                  <c:v>2.3455E-2</c:v>
                </c:pt>
                <c:pt idx="17203">
                  <c:v>2.29684E-2</c:v>
                </c:pt>
                <c:pt idx="17204">
                  <c:v>2.2440999999999999E-2</c:v>
                </c:pt>
                <c:pt idx="17205">
                  <c:v>2.1872099999999998E-2</c:v>
                </c:pt>
                <c:pt idx="17206">
                  <c:v>2.1260500000000002E-2</c:v>
                </c:pt>
                <c:pt idx="17207">
                  <c:v>2.0604399999999998E-2</c:v>
                </c:pt>
                <c:pt idx="17208">
                  <c:v>1.9904000000000002E-2</c:v>
                </c:pt>
                <c:pt idx="17209">
                  <c:v>1.9160900000000002E-2</c:v>
                </c:pt>
                <c:pt idx="17210">
                  <c:v>1.83766E-2</c:v>
                </c:pt>
                <c:pt idx="17211">
                  <c:v>1.7552000000000002E-2</c:v>
                </c:pt>
                <c:pt idx="17212">
                  <c:v>1.66883E-2</c:v>
                </c:pt>
                <c:pt idx="17213">
                  <c:v>1.5787200000000001E-2</c:v>
                </c:pt>
                <c:pt idx="17214">
                  <c:v>1.4848699999999999E-2</c:v>
                </c:pt>
                <c:pt idx="17215">
                  <c:v>1.38709E-2</c:v>
                </c:pt>
                <c:pt idx="17216">
                  <c:v>1.28527E-2</c:v>
                </c:pt>
                <c:pt idx="17217">
                  <c:v>1.1794300000000001E-2</c:v>
                </c:pt>
                <c:pt idx="17218">
                  <c:v>1.0696799999999999E-2</c:v>
                </c:pt>
                <c:pt idx="17219" formatCode="0.00E+00">
                  <c:v>9.5613999999999994E-3</c:v>
                </c:pt>
                <c:pt idx="17220" formatCode="0.00E+00">
                  <c:v>8.3898900000000005E-3</c:v>
                </c:pt>
                <c:pt idx="17221" formatCode="0.00E+00">
                  <c:v>7.1837899999999998E-3</c:v>
                </c:pt>
                <c:pt idx="17222" formatCode="0.00E+00">
                  <c:v>5.9432499999999997E-3</c:v>
                </c:pt>
                <c:pt idx="17223" formatCode="0.00E+00">
                  <c:v>4.6683200000000001E-3</c:v>
                </c:pt>
                <c:pt idx="17224" formatCode="0.00E+00">
                  <c:v>3.35936E-3</c:v>
                </c:pt>
                <c:pt idx="17225" formatCode="0.00E+00">
                  <c:v>2.0166400000000001E-3</c:v>
                </c:pt>
                <c:pt idx="17226" formatCode="0.00E+00">
                  <c:v>6.4067300000000002E-4</c:v>
                </c:pt>
                <c:pt idx="17227" formatCode="0.00E+00">
                  <c:v>-7.6816600000000003E-4</c:v>
                </c:pt>
                <c:pt idx="17228" formatCode="0.00E+00">
                  <c:v>-2.2097900000000001E-3</c:v>
                </c:pt>
                <c:pt idx="17229" formatCode="0.00E+00">
                  <c:v>-3.68316E-3</c:v>
                </c:pt>
                <c:pt idx="17230" formatCode="0.00E+00">
                  <c:v>-5.1863200000000003E-3</c:v>
                </c:pt>
                <c:pt idx="17231" formatCode="0.00E+00">
                  <c:v>-6.7175899999999998E-3</c:v>
                </c:pt>
                <c:pt idx="17232" formatCode="0.00E+00">
                  <c:v>-8.2759500000000007E-3</c:v>
                </c:pt>
                <c:pt idx="17233" formatCode="0.00E+00">
                  <c:v>-9.8607399999999998E-3</c:v>
                </c:pt>
                <c:pt idx="17234">
                  <c:v>-1.1471E-2</c:v>
                </c:pt>
                <c:pt idx="17235">
                  <c:v>-1.31045E-2</c:v>
                </c:pt>
                <c:pt idx="17236">
                  <c:v>-1.47584E-2</c:v>
                </c:pt>
                <c:pt idx="17237">
                  <c:v>-1.6431000000000001E-2</c:v>
                </c:pt>
                <c:pt idx="17238">
                  <c:v>-1.8122599999999999E-2</c:v>
                </c:pt>
                <c:pt idx="17239">
                  <c:v>-1.98324E-2</c:v>
                </c:pt>
                <c:pt idx="17240">
                  <c:v>-2.1557099999999999E-2</c:v>
                </c:pt>
                <c:pt idx="17241">
                  <c:v>-2.3294200000000001E-2</c:v>
                </c:pt>
                <c:pt idx="17242">
                  <c:v>-2.50435E-2</c:v>
                </c:pt>
                <c:pt idx="17243">
                  <c:v>-2.6804499999999998E-2</c:v>
                </c:pt>
                <c:pt idx="17244">
                  <c:v>-2.8575199999999999E-2</c:v>
                </c:pt>
                <c:pt idx="17245">
                  <c:v>-3.0353399999999999E-2</c:v>
                </c:pt>
                <c:pt idx="17246">
                  <c:v>-3.2136499999999998E-2</c:v>
                </c:pt>
                <c:pt idx="17247">
                  <c:v>-3.3922099999999997E-2</c:v>
                </c:pt>
                <c:pt idx="17248">
                  <c:v>-3.5707500000000003E-2</c:v>
                </c:pt>
                <c:pt idx="17249">
                  <c:v>-3.7490200000000001E-2</c:v>
                </c:pt>
                <c:pt idx="17250">
                  <c:v>-3.9268999999999998E-2</c:v>
                </c:pt>
                <c:pt idx="17251">
                  <c:v>-4.1043400000000001E-2</c:v>
                </c:pt>
                <c:pt idx="17252">
                  <c:v>-4.2811500000000002E-2</c:v>
                </c:pt>
                <c:pt idx="17253">
                  <c:v>-4.45686E-2</c:v>
                </c:pt>
                <c:pt idx="17254">
                  <c:v>-4.6308799999999997E-2</c:v>
                </c:pt>
                <c:pt idx="17255">
                  <c:v>-4.80282E-2</c:v>
                </c:pt>
                <c:pt idx="17256">
                  <c:v>-4.9724699999999997E-2</c:v>
                </c:pt>
                <c:pt idx="17257">
                  <c:v>-5.1396400000000002E-2</c:v>
                </c:pt>
                <c:pt idx="17258">
                  <c:v>-5.3043199999999999E-2</c:v>
                </c:pt>
                <c:pt idx="17259">
                  <c:v>-5.4664900000000002E-2</c:v>
                </c:pt>
                <c:pt idx="17260">
                  <c:v>-5.6259700000000003E-2</c:v>
                </c:pt>
                <c:pt idx="17261">
                  <c:v>-5.7824899999999999E-2</c:v>
                </c:pt>
                <c:pt idx="17262">
                  <c:v>-5.9360299999999998E-2</c:v>
                </c:pt>
                <c:pt idx="17263">
                  <c:v>-6.0867299999999999E-2</c:v>
                </c:pt>
                <c:pt idx="17264">
                  <c:v>-6.2345999999999999E-2</c:v>
                </c:pt>
                <c:pt idx="17265">
                  <c:v>-6.3794900000000002E-2</c:v>
                </c:pt>
                <c:pt idx="17266">
                  <c:v>-6.5212300000000001E-2</c:v>
                </c:pt>
                <c:pt idx="17267">
                  <c:v>-6.6596199999999994E-2</c:v>
                </c:pt>
                <c:pt idx="17268">
                  <c:v>-6.7945199999999997E-2</c:v>
                </c:pt>
                <c:pt idx="17269">
                  <c:v>-6.9257700000000005E-2</c:v>
                </c:pt>
                <c:pt idx="17270">
                  <c:v>-7.05321E-2</c:v>
                </c:pt>
                <c:pt idx="17271">
                  <c:v>-7.1765099999999998E-2</c:v>
                </c:pt>
                <c:pt idx="17272">
                  <c:v>-7.2952600000000006E-2</c:v>
                </c:pt>
                <c:pt idx="17273">
                  <c:v>-7.4090900000000001E-2</c:v>
                </c:pt>
                <c:pt idx="17274">
                  <c:v>-7.5176400000000004E-2</c:v>
                </c:pt>
                <c:pt idx="17275">
                  <c:v>-7.6206700000000002E-2</c:v>
                </c:pt>
                <c:pt idx="17276">
                  <c:v>-7.7179800000000007E-2</c:v>
                </c:pt>
                <c:pt idx="17277">
                  <c:v>-7.8093200000000002E-2</c:v>
                </c:pt>
                <c:pt idx="17278">
                  <c:v>-7.89435E-2</c:v>
                </c:pt>
                <c:pt idx="17279">
                  <c:v>-7.9730300000000004E-2</c:v>
                </c:pt>
                <c:pt idx="17280">
                  <c:v>-8.0454800000000007E-2</c:v>
                </c:pt>
                <c:pt idx="17281">
                  <c:v>-8.1118099999999999E-2</c:v>
                </c:pt>
                <c:pt idx="17282">
                  <c:v>-8.1720299999999996E-2</c:v>
                </c:pt>
                <c:pt idx="17283">
                  <c:v>-8.22605E-2</c:v>
                </c:pt>
                <c:pt idx="17284">
                  <c:v>-8.2737500000000005E-2</c:v>
                </c:pt>
                <c:pt idx="17285">
                  <c:v>-8.3149600000000004E-2</c:v>
                </c:pt>
                <c:pt idx="17286">
                  <c:v>-8.3495700000000006E-2</c:v>
                </c:pt>
                <c:pt idx="17287">
                  <c:v>-8.3776100000000006E-2</c:v>
                </c:pt>
                <c:pt idx="17288">
                  <c:v>-8.3990999999999996E-2</c:v>
                </c:pt>
                <c:pt idx="17289">
                  <c:v>-8.4140599999999996E-2</c:v>
                </c:pt>
                <c:pt idx="17290">
                  <c:v>-8.4224900000000005E-2</c:v>
                </c:pt>
                <c:pt idx="17291">
                  <c:v>-8.4245600000000004E-2</c:v>
                </c:pt>
                <c:pt idx="17292">
                  <c:v>-8.4204699999999993E-2</c:v>
                </c:pt>
                <c:pt idx="17293">
                  <c:v>-8.4103999999999998E-2</c:v>
                </c:pt>
                <c:pt idx="17294">
                  <c:v>-8.3945000000000006E-2</c:v>
                </c:pt>
                <c:pt idx="17295">
                  <c:v>-8.3728300000000005E-2</c:v>
                </c:pt>
                <c:pt idx="17296">
                  <c:v>-8.3453799999999995E-2</c:v>
                </c:pt>
                <c:pt idx="17297">
                  <c:v>-8.3119700000000005E-2</c:v>
                </c:pt>
                <c:pt idx="17298">
                  <c:v>-8.2724000000000006E-2</c:v>
                </c:pt>
                <c:pt idx="17299">
                  <c:v>-8.2265900000000003E-2</c:v>
                </c:pt>
                <c:pt idx="17300">
                  <c:v>-8.17465E-2</c:v>
                </c:pt>
                <c:pt idx="17301">
                  <c:v>-8.1166199999999994E-2</c:v>
                </c:pt>
                <c:pt idx="17302">
                  <c:v>-8.05255E-2</c:v>
                </c:pt>
                <c:pt idx="17303">
                  <c:v>-7.9825800000000002E-2</c:v>
                </c:pt>
                <c:pt idx="17304">
                  <c:v>-7.9066899999999996E-2</c:v>
                </c:pt>
                <c:pt idx="17305">
                  <c:v>-7.8247399999999995E-2</c:v>
                </c:pt>
                <c:pt idx="17306">
                  <c:v>-7.7366799999999999E-2</c:v>
                </c:pt>
                <c:pt idx="17307">
                  <c:v>-7.6427200000000001E-2</c:v>
                </c:pt>
                <c:pt idx="17308">
                  <c:v>-7.5431399999999996E-2</c:v>
                </c:pt>
                <c:pt idx="17309">
                  <c:v>-7.43814E-2</c:v>
                </c:pt>
                <c:pt idx="17310">
                  <c:v>-7.3278999999999997E-2</c:v>
                </c:pt>
                <c:pt idx="17311">
                  <c:v>-7.2126300000000004E-2</c:v>
                </c:pt>
                <c:pt idx="17312">
                  <c:v>-7.0925600000000005E-2</c:v>
                </c:pt>
                <c:pt idx="17313">
                  <c:v>-6.9678299999999999E-2</c:v>
                </c:pt>
                <c:pt idx="17314">
                  <c:v>-6.8385699999999994E-2</c:v>
                </c:pt>
                <c:pt idx="17315">
                  <c:v>-6.7050399999999996E-2</c:v>
                </c:pt>
                <c:pt idx="17316">
                  <c:v>-6.5675200000000003E-2</c:v>
                </c:pt>
                <c:pt idx="17317">
                  <c:v>-6.4259999999999998E-2</c:v>
                </c:pt>
                <c:pt idx="17318">
                  <c:v>-6.2803999999999999E-2</c:v>
                </c:pt>
                <c:pt idx="17319">
                  <c:v>-6.13089E-2</c:v>
                </c:pt>
                <c:pt idx="17320">
                  <c:v>-5.9777400000000001E-2</c:v>
                </c:pt>
                <c:pt idx="17321">
                  <c:v>-5.8211300000000001E-2</c:v>
                </c:pt>
                <c:pt idx="17322">
                  <c:v>-5.6610800000000003E-2</c:v>
                </c:pt>
                <c:pt idx="17323">
                  <c:v>-5.4975400000000001E-2</c:v>
                </c:pt>
                <c:pt idx="17324">
                  <c:v>-5.3305400000000003E-2</c:v>
                </c:pt>
                <c:pt idx="17325">
                  <c:v>-5.1603299999999998E-2</c:v>
                </c:pt>
                <c:pt idx="17326">
                  <c:v>-4.9872100000000003E-2</c:v>
                </c:pt>
                <c:pt idx="17327">
                  <c:v>-4.8114700000000003E-2</c:v>
                </c:pt>
                <c:pt idx="17328">
                  <c:v>-4.6333399999999997E-2</c:v>
                </c:pt>
                <c:pt idx="17329">
                  <c:v>-4.4531000000000001E-2</c:v>
                </c:pt>
                <c:pt idx="17330">
                  <c:v>-4.2709999999999998E-2</c:v>
                </c:pt>
                <c:pt idx="17331">
                  <c:v>-4.0872600000000002E-2</c:v>
                </c:pt>
                <c:pt idx="17332">
                  <c:v>-3.9021300000000002E-2</c:v>
                </c:pt>
                <c:pt idx="17333">
                  <c:v>-3.7157200000000001E-2</c:v>
                </c:pt>
                <c:pt idx="17334">
                  <c:v>-3.5280899999999997E-2</c:v>
                </c:pt>
                <c:pt idx="17335">
                  <c:v>-3.3393399999999997E-2</c:v>
                </c:pt>
                <c:pt idx="17336">
                  <c:v>-3.1497699999999997E-2</c:v>
                </c:pt>
                <c:pt idx="17337">
                  <c:v>-2.9597200000000001E-2</c:v>
                </c:pt>
                <c:pt idx="17338">
                  <c:v>-2.7694199999999999E-2</c:v>
                </c:pt>
                <c:pt idx="17339">
                  <c:v>-2.57901E-2</c:v>
                </c:pt>
                <c:pt idx="17340">
                  <c:v>-2.38862E-2</c:v>
                </c:pt>
                <c:pt idx="17341">
                  <c:v>-2.19823E-2</c:v>
                </c:pt>
                <c:pt idx="17342">
                  <c:v>-2.00778E-2</c:v>
                </c:pt>
                <c:pt idx="17343">
                  <c:v>-1.8173999999999999E-2</c:v>
                </c:pt>
                <c:pt idx="17344">
                  <c:v>-1.6273300000000001E-2</c:v>
                </c:pt>
                <c:pt idx="17345">
                  <c:v>-1.43772E-2</c:v>
                </c:pt>
                <c:pt idx="17346">
                  <c:v>-1.24876E-2</c:v>
                </c:pt>
                <c:pt idx="17347">
                  <c:v>-1.06079E-2</c:v>
                </c:pt>
                <c:pt idx="17348" formatCode="0.00E+00">
                  <c:v>-8.7410500000000002E-3</c:v>
                </c:pt>
                <c:pt idx="17349" formatCode="0.00E+00">
                  <c:v>-6.88946E-3</c:v>
                </c:pt>
                <c:pt idx="17350" formatCode="0.00E+00">
                  <c:v>-5.0566999999999999E-3</c:v>
                </c:pt>
                <c:pt idx="17351" formatCode="0.00E+00">
                  <c:v>-3.2479399999999999E-3</c:v>
                </c:pt>
                <c:pt idx="17352" formatCode="0.00E+00">
                  <c:v>-1.46784E-3</c:v>
                </c:pt>
                <c:pt idx="17353" formatCode="0.00E+00">
                  <c:v>2.80432E-4</c:v>
                </c:pt>
                <c:pt idx="17354" formatCode="0.00E+00">
                  <c:v>1.9948700000000002E-3</c:v>
                </c:pt>
                <c:pt idx="17355" formatCode="0.00E+00">
                  <c:v>3.6752E-3</c:v>
                </c:pt>
                <c:pt idx="17356" formatCode="0.00E+00">
                  <c:v>5.3229999999999996E-3</c:v>
                </c:pt>
                <c:pt idx="17357" formatCode="0.00E+00">
                  <c:v>6.9396500000000003E-3</c:v>
                </c:pt>
                <c:pt idx="17358" formatCode="0.00E+00">
                  <c:v>8.5238399999999995E-3</c:v>
                </c:pt>
                <c:pt idx="17359">
                  <c:v>1.00707E-2</c:v>
                </c:pt>
                <c:pt idx="17360">
                  <c:v>1.15745E-2</c:v>
                </c:pt>
                <c:pt idx="17361">
                  <c:v>1.3033599999999999E-2</c:v>
                </c:pt>
                <c:pt idx="17362">
                  <c:v>1.44507E-2</c:v>
                </c:pt>
                <c:pt idx="17363">
                  <c:v>1.5829900000000001E-2</c:v>
                </c:pt>
                <c:pt idx="17364">
                  <c:v>1.7173299999999999E-2</c:v>
                </c:pt>
                <c:pt idx="17365">
                  <c:v>1.8480799999999999E-2</c:v>
                </c:pt>
                <c:pt idx="17366">
                  <c:v>1.9752499999999999E-2</c:v>
                </c:pt>
                <c:pt idx="17367">
                  <c:v>2.0988199999999999E-2</c:v>
                </c:pt>
                <c:pt idx="17368">
                  <c:v>2.2185300000000002E-2</c:v>
                </c:pt>
                <c:pt idx="17369">
                  <c:v>2.3339200000000001E-2</c:v>
                </c:pt>
                <c:pt idx="17370">
                  <c:v>2.4446099999999998E-2</c:v>
                </c:pt>
                <c:pt idx="17371">
                  <c:v>2.5504099999999998E-2</c:v>
                </c:pt>
                <c:pt idx="17372">
                  <c:v>2.65127E-2</c:v>
                </c:pt>
                <c:pt idx="17373">
                  <c:v>2.7472099999999999E-2</c:v>
                </c:pt>
                <c:pt idx="17374">
                  <c:v>2.8382899999999999E-2</c:v>
                </c:pt>
                <c:pt idx="17375">
                  <c:v>2.9245500000000001E-2</c:v>
                </c:pt>
                <c:pt idx="17376">
                  <c:v>3.0059099999999998E-2</c:v>
                </c:pt>
                <c:pt idx="17377">
                  <c:v>3.0822800000000001E-2</c:v>
                </c:pt>
                <c:pt idx="17378">
                  <c:v>3.1536099999999997E-2</c:v>
                </c:pt>
                <c:pt idx="17379">
                  <c:v>3.2197299999999998E-2</c:v>
                </c:pt>
                <c:pt idx="17380">
                  <c:v>3.2803800000000001E-2</c:v>
                </c:pt>
                <c:pt idx="17381">
                  <c:v>3.33549E-2</c:v>
                </c:pt>
                <c:pt idx="17382">
                  <c:v>3.3851300000000001E-2</c:v>
                </c:pt>
                <c:pt idx="17383">
                  <c:v>3.4294699999999997E-2</c:v>
                </c:pt>
                <c:pt idx="17384">
                  <c:v>3.46874E-2</c:v>
                </c:pt>
                <c:pt idx="17385">
                  <c:v>3.5031699999999999E-2</c:v>
                </c:pt>
                <c:pt idx="17386">
                  <c:v>3.5328499999999999E-2</c:v>
                </c:pt>
                <c:pt idx="17387">
                  <c:v>3.5575700000000002E-2</c:v>
                </c:pt>
                <c:pt idx="17388">
                  <c:v>3.5770400000000001E-2</c:v>
                </c:pt>
                <c:pt idx="17389">
                  <c:v>3.5911400000000003E-2</c:v>
                </c:pt>
                <c:pt idx="17390">
                  <c:v>3.6000999999999998E-2</c:v>
                </c:pt>
                <c:pt idx="17391">
                  <c:v>3.6042999999999999E-2</c:v>
                </c:pt>
                <c:pt idx="17392">
                  <c:v>3.6040700000000002E-2</c:v>
                </c:pt>
                <c:pt idx="17393">
                  <c:v>3.5994100000000001E-2</c:v>
                </c:pt>
                <c:pt idx="17394">
                  <c:v>3.5900799999999997E-2</c:v>
                </c:pt>
                <c:pt idx="17395">
                  <c:v>3.5757799999999999E-2</c:v>
                </c:pt>
                <c:pt idx="17396">
                  <c:v>3.5564100000000001E-2</c:v>
                </c:pt>
                <c:pt idx="17397">
                  <c:v>3.5320200000000003E-2</c:v>
                </c:pt>
                <c:pt idx="17398">
                  <c:v>3.5026099999999998E-2</c:v>
                </c:pt>
                <c:pt idx="17399">
                  <c:v>3.4682200000000003E-2</c:v>
                </c:pt>
                <c:pt idx="17400">
                  <c:v>3.4291099999999998E-2</c:v>
                </c:pt>
                <c:pt idx="17401">
                  <c:v>3.3855999999999997E-2</c:v>
                </c:pt>
                <c:pt idx="17402">
                  <c:v>3.33776E-2</c:v>
                </c:pt>
                <c:pt idx="17403">
                  <c:v>3.2854899999999999E-2</c:v>
                </c:pt>
                <c:pt idx="17404">
                  <c:v>3.2286799999999997E-2</c:v>
                </c:pt>
                <c:pt idx="17405">
                  <c:v>3.1674500000000001E-2</c:v>
                </c:pt>
                <c:pt idx="17406">
                  <c:v>3.10204E-2</c:v>
                </c:pt>
                <c:pt idx="17407">
                  <c:v>3.0327E-2</c:v>
                </c:pt>
                <c:pt idx="17408">
                  <c:v>2.9597700000000001E-2</c:v>
                </c:pt>
                <c:pt idx="17409">
                  <c:v>2.8834800000000001E-2</c:v>
                </c:pt>
                <c:pt idx="17410">
                  <c:v>2.8038299999999999E-2</c:v>
                </c:pt>
                <c:pt idx="17411">
                  <c:v>2.72079E-2</c:v>
                </c:pt>
                <c:pt idx="17412">
                  <c:v>2.6343999999999999E-2</c:v>
                </c:pt>
                <c:pt idx="17413">
                  <c:v>2.5446699999999999E-2</c:v>
                </c:pt>
                <c:pt idx="17414">
                  <c:v>2.4516900000000001E-2</c:v>
                </c:pt>
                <c:pt idx="17415">
                  <c:v>2.3556199999999999E-2</c:v>
                </c:pt>
                <c:pt idx="17416">
                  <c:v>2.25653E-2</c:v>
                </c:pt>
                <c:pt idx="17417">
                  <c:v>2.1544899999999999E-2</c:v>
                </c:pt>
                <c:pt idx="17418">
                  <c:v>2.0496500000000001E-2</c:v>
                </c:pt>
                <c:pt idx="17419">
                  <c:v>1.9423099999999999E-2</c:v>
                </c:pt>
                <c:pt idx="17420">
                  <c:v>1.8326800000000001E-2</c:v>
                </c:pt>
                <c:pt idx="17421">
                  <c:v>1.7208299999999999E-2</c:v>
                </c:pt>
                <c:pt idx="17422">
                  <c:v>1.6067999999999999E-2</c:v>
                </c:pt>
                <c:pt idx="17423">
                  <c:v>1.49064E-2</c:v>
                </c:pt>
                <c:pt idx="17424">
                  <c:v>1.37238E-2</c:v>
                </c:pt>
                <c:pt idx="17425">
                  <c:v>1.2523100000000001E-2</c:v>
                </c:pt>
                <c:pt idx="17426">
                  <c:v>1.1307899999999999E-2</c:v>
                </c:pt>
                <c:pt idx="17427">
                  <c:v>1.0079899999999999E-2</c:v>
                </c:pt>
                <c:pt idx="17428" formatCode="0.00E+00">
                  <c:v>8.83981E-3</c:v>
                </c:pt>
                <c:pt idx="17429" formatCode="0.00E+00">
                  <c:v>7.5892900000000003E-3</c:v>
                </c:pt>
                <c:pt idx="17430" formatCode="0.00E+00">
                  <c:v>6.32921E-3</c:v>
                </c:pt>
                <c:pt idx="17431" formatCode="0.00E+00">
                  <c:v>5.0590000000000001E-3</c:v>
                </c:pt>
                <c:pt idx="17432" formatCode="0.00E+00">
                  <c:v>3.7791600000000002E-3</c:v>
                </c:pt>
                <c:pt idx="17433" formatCode="0.00E+00">
                  <c:v>2.4918200000000001E-3</c:v>
                </c:pt>
                <c:pt idx="17434" formatCode="0.00E+00">
                  <c:v>1.1979E-3</c:v>
                </c:pt>
                <c:pt idx="17435" formatCode="0.00E+00">
                  <c:v>-1.0384E-4</c:v>
                </c:pt>
                <c:pt idx="17436" formatCode="0.00E+00">
                  <c:v>-1.4138600000000001E-3</c:v>
                </c:pt>
                <c:pt idx="17437" formatCode="0.00E+00">
                  <c:v>-2.7299300000000002E-3</c:v>
                </c:pt>
                <c:pt idx="17438" formatCode="0.00E+00">
                  <c:v>-4.0493200000000003E-3</c:v>
                </c:pt>
                <c:pt idx="17439" formatCode="0.00E+00">
                  <c:v>-5.3715100000000003E-3</c:v>
                </c:pt>
                <c:pt idx="17440" formatCode="0.00E+00">
                  <c:v>-6.6965899999999997E-3</c:v>
                </c:pt>
                <c:pt idx="17441" formatCode="0.00E+00">
                  <c:v>-8.0227300000000005E-3</c:v>
                </c:pt>
                <c:pt idx="17442" formatCode="0.00E+00">
                  <c:v>-9.3467700000000008E-3</c:v>
                </c:pt>
                <c:pt idx="17443">
                  <c:v>-1.06655E-2</c:v>
                </c:pt>
                <c:pt idx="17444">
                  <c:v>-1.1975400000000001E-2</c:v>
                </c:pt>
                <c:pt idx="17445">
                  <c:v>-1.3273500000000001E-2</c:v>
                </c:pt>
                <c:pt idx="17446">
                  <c:v>-1.45597E-2</c:v>
                </c:pt>
                <c:pt idx="17447">
                  <c:v>-1.5836800000000002E-2</c:v>
                </c:pt>
                <c:pt idx="17448">
                  <c:v>-1.7107299999999999E-2</c:v>
                </c:pt>
                <c:pt idx="17449">
                  <c:v>-1.83695E-2</c:v>
                </c:pt>
                <c:pt idx="17450">
                  <c:v>-1.9618199999999999E-2</c:v>
                </c:pt>
                <c:pt idx="17451">
                  <c:v>-2.0847899999999999E-2</c:v>
                </c:pt>
                <c:pt idx="17452">
                  <c:v>-2.2056699999999999E-2</c:v>
                </c:pt>
                <c:pt idx="17453">
                  <c:v>-2.3245399999999999E-2</c:v>
                </c:pt>
                <c:pt idx="17454">
                  <c:v>-2.44143E-2</c:v>
                </c:pt>
                <c:pt idx="17455">
                  <c:v>-2.5563300000000001E-2</c:v>
                </c:pt>
                <c:pt idx="17456">
                  <c:v>-2.6694200000000001E-2</c:v>
                </c:pt>
                <c:pt idx="17457">
                  <c:v>-2.7809299999999999E-2</c:v>
                </c:pt>
                <c:pt idx="17458">
                  <c:v>-2.89091E-2</c:v>
                </c:pt>
                <c:pt idx="17459">
                  <c:v>-2.9993200000000001E-2</c:v>
                </c:pt>
                <c:pt idx="17460">
                  <c:v>-3.1060899999999999E-2</c:v>
                </c:pt>
                <c:pt idx="17461">
                  <c:v>-3.2111800000000003E-2</c:v>
                </c:pt>
                <c:pt idx="17462">
                  <c:v>-3.3145800000000003E-2</c:v>
                </c:pt>
                <c:pt idx="17463">
                  <c:v>-3.4162499999999998E-2</c:v>
                </c:pt>
                <c:pt idx="17464">
                  <c:v>-3.5162100000000002E-2</c:v>
                </c:pt>
                <c:pt idx="17465">
                  <c:v>-3.6144299999999997E-2</c:v>
                </c:pt>
                <c:pt idx="17466">
                  <c:v>-3.7108099999999998E-2</c:v>
                </c:pt>
                <c:pt idx="17467">
                  <c:v>-3.8052599999999999E-2</c:v>
                </c:pt>
                <c:pt idx="17468">
                  <c:v>-3.8976799999999999E-2</c:v>
                </c:pt>
                <c:pt idx="17469">
                  <c:v>-3.9878900000000002E-2</c:v>
                </c:pt>
                <c:pt idx="17470">
                  <c:v>-4.07572E-2</c:v>
                </c:pt>
                <c:pt idx="17471">
                  <c:v>-4.1610000000000001E-2</c:v>
                </c:pt>
                <c:pt idx="17472">
                  <c:v>-4.2436300000000003E-2</c:v>
                </c:pt>
                <c:pt idx="17473">
                  <c:v>-4.3235599999999999E-2</c:v>
                </c:pt>
                <c:pt idx="17474">
                  <c:v>-4.4006900000000002E-2</c:v>
                </c:pt>
                <c:pt idx="17475">
                  <c:v>-4.4750600000000001E-2</c:v>
                </c:pt>
                <c:pt idx="17476">
                  <c:v>-4.5468700000000001E-2</c:v>
                </c:pt>
                <c:pt idx="17477">
                  <c:v>-4.6162799999999997E-2</c:v>
                </c:pt>
                <c:pt idx="17478">
                  <c:v>-4.6830900000000002E-2</c:v>
                </c:pt>
                <c:pt idx="17479">
                  <c:v>-4.74708E-2</c:v>
                </c:pt>
                <c:pt idx="17480">
                  <c:v>-4.8083399999999998E-2</c:v>
                </c:pt>
                <c:pt idx="17481">
                  <c:v>-4.86725E-2</c:v>
                </c:pt>
                <c:pt idx="17482">
                  <c:v>-4.9240899999999997E-2</c:v>
                </c:pt>
                <c:pt idx="17483">
                  <c:v>-4.9789199999999999E-2</c:v>
                </c:pt>
                <c:pt idx="17484">
                  <c:v>-5.0317000000000001E-2</c:v>
                </c:pt>
                <c:pt idx="17485">
                  <c:v>-5.0824399999999999E-2</c:v>
                </c:pt>
                <c:pt idx="17486">
                  <c:v>-5.1312400000000001E-2</c:v>
                </c:pt>
                <c:pt idx="17487">
                  <c:v>-5.1781000000000001E-2</c:v>
                </c:pt>
                <c:pt idx="17488">
                  <c:v>-5.2227900000000001E-2</c:v>
                </c:pt>
                <c:pt idx="17489">
                  <c:v>-5.26509E-2</c:v>
                </c:pt>
                <c:pt idx="17490">
                  <c:v>-5.3049600000000002E-2</c:v>
                </c:pt>
                <c:pt idx="17491">
                  <c:v>-5.34257E-2</c:v>
                </c:pt>
                <c:pt idx="17492">
                  <c:v>-5.37802E-2</c:v>
                </c:pt>
                <c:pt idx="17493">
                  <c:v>-5.41127E-2</c:v>
                </c:pt>
                <c:pt idx="17494">
                  <c:v>-5.4421400000000002E-2</c:v>
                </c:pt>
                <c:pt idx="17495">
                  <c:v>-5.47039E-2</c:v>
                </c:pt>
                <c:pt idx="17496">
                  <c:v>-5.49597E-2</c:v>
                </c:pt>
                <c:pt idx="17497">
                  <c:v>-5.5189799999999997E-2</c:v>
                </c:pt>
                <c:pt idx="17498">
                  <c:v>-5.5396300000000002E-2</c:v>
                </c:pt>
                <c:pt idx="17499">
                  <c:v>-5.5580900000000003E-2</c:v>
                </c:pt>
                <c:pt idx="17500">
                  <c:v>-5.5745599999999999E-2</c:v>
                </c:pt>
                <c:pt idx="17501">
                  <c:v>-5.58909E-2</c:v>
                </c:pt>
                <c:pt idx="17502">
                  <c:v>-5.6015799999999998E-2</c:v>
                </c:pt>
                <c:pt idx="17503">
                  <c:v>-5.6119700000000002E-2</c:v>
                </c:pt>
                <c:pt idx="17504">
                  <c:v>-5.6203099999999999E-2</c:v>
                </c:pt>
                <c:pt idx="17505">
                  <c:v>-5.6265799999999998E-2</c:v>
                </c:pt>
                <c:pt idx="17506">
                  <c:v>-5.6306099999999998E-2</c:v>
                </c:pt>
                <c:pt idx="17507">
                  <c:v>-5.63226E-2</c:v>
                </c:pt>
                <c:pt idx="17508">
                  <c:v>-5.6316400000000003E-2</c:v>
                </c:pt>
                <c:pt idx="17509">
                  <c:v>-5.6290399999999997E-2</c:v>
                </c:pt>
                <c:pt idx="17510">
                  <c:v>-5.6246900000000002E-2</c:v>
                </c:pt>
                <c:pt idx="17511">
                  <c:v>-5.6186399999999997E-2</c:v>
                </c:pt>
                <c:pt idx="17512">
                  <c:v>-5.6109699999999998E-2</c:v>
                </c:pt>
                <c:pt idx="17513">
                  <c:v>-5.6017600000000001E-2</c:v>
                </c:pt>
                <c:pt idx="17514">
                  <c:v>-5.5910700000000001E-2</c:v>
                </c:pt>
                <c:pt idx="17515">
                  <c:v>-5.5788999999999998E-2</c:v>
                </c:pt>
                <c:pt idx="17516">
                  <c:v>-5.5652399999999998E-2</c:v>
                </c:pt>
                <c:pt idx="17517">
                  <c:v>-5.5501099999999998E-2</c:v>
                </c:pt>
                <c:pt idx="17518">
                  <c:v>-5.5335500000000003E-2</c:v>
                </c:pt>
                <c:pt idx="17519">
                  <c:v>-5.5154700000000001E-2</c:v>
                </c:pt>
                <c:pt idx="17520">
                  <c:v>-5.4957300000000001E-2</c:v>
                </c:pt>
                <c:pt idx="17521">
                  <c:v>-5.4743600000000003E-2</c:v>
                </c:pt>
                <c:pt idx="17522">
                  <c:v>-5.4514300000000002E-2</c:v>
                </c:pt>
                <c:pt idx="17523">
                  <c:v>-5.4270100000000002E-2</c:v>
                </c:pt>
                <c:pt idx="17524">
                  <c:v>-5.4011400000000001E-2</c:v>
                </c:pt>
                <c:pt idx="17525">
                  <c:v>-5.3737399999999998E-2</c:v>
                </c:pt>
                <c:pt idx="17526">
                  <c:v>-5.3446500000000001E-2</c:v>
                </c:pt>
                <c:pt idx="17527">
                  <c:v>-5.3137799999999999E-2</c:v>
                </c:pt>
                <c:pt idx="17528">
                  <c:v>-5.2811200000000003E-2</c:v>
                </c:pt>
                <c:pt idx="17529">
                  <c:v>-5.2467399999999997E-2</c:v>
                </c:pt>
                <c:pt idx="17530">
                  <c:v>-5.2108000000000002E-2</c:v>
                </c:pt>
                <c:pt idx="17531">
                  <c:v>-5.1733599999999998E-2</c:v>
                </c:pt>
                <c:pt idx="17532">
                  <c:v>-5.1344000000000001E-2</c:v>
                </c:pt>
                <c:pt idx="17533">
                  <c:v>-5.0938299999999999E-2</c:v>
                </c:pt>
                <c:pt idx="17534">
                  <c:v>-5.0516600000000002E-2</c:v>
                </c:pt>
                <c:pt idx="17535">
                  <c:v>-5.0079800000000001E-2</c:v>
                </c:pt>
                <c:pt idx="17536">
                  <c:v>-4.9627499999999998E-2</c:v>
                </c:pt>
                <c:pt idx="17537">
                  <c:v>-4.9158300000000002E-2</c:v>
                </c:pt>
                <c:pt idx="17538">
                  <c:v>-4.8671600000000002E-2</c:v>
                </c:pt>
                <c:pt idx="17539">
                  <c:v>-4.8168299999999997E-2</c:v>
                </c:pt>
                <c:pt idx="17540">
                  <c:v>-4.7649900000000002E-2</c:v>
                </c:pt>
                <c:pt idx="17541">
                  <c:v>-4.7117699999999998E-2</c:v>
                </c:pt>
                <c:pt idx="17542">
                  <c:v>-4.6572000000000002E-2</c:v>
                </c:pt>
                <c:pt idx="17543">
                  <c:v>-4.6012299999999999E-2</c:v>
                </c:pt>
                <c:pt idx="17544">
                  <c:v>-4.5439500000000001E-2</c:v>
                </c:pt>
                <c:pt idx="17545">
                  <c:v>-4.4857000000000001E-2</c:v>
                </c:pt>
                <c:pt idx="17546">
                  <c:v>-4.4260500000000001E-2</c:v>
                </c:pt>
                <c:pt idx="17547">
                  <c:v>-4.3631999999999997E-2</c:v>
                </c:pt>
                <c:pt idx="17548">
                  <c:v>-4.2973900000000002E-2</c:v>
                </c:pt>
                <c:pt idx="17549">
                  <c:v>-4.2308499999999999E-2</c:v>
                </c:pt>
                <c:pt idx="17550">
                  <c:v>-4.1637599999999997E-2</c:v>
                </c:pt>
                <c:pt idx="17551">
                  <c:v>-4.0950800000000002E-2</c:v>
                </c:pt>
                <c:pt idx="17552">
                  <c:v>-4.0250099999999997E-2</c:v>
                </c:pt>
                <c:pt idx="17553">
                  <c:v>-3.9539400000000002E-2</c:v>
                </c:pt>
                <c:pt idx="17554">
                  <c:v>-3.8818199999999997E-2</c:v>
                </c:pt>
                <c:pt idx="17555">
                  <c:v>-3.8084699999999999E-2</c:v>
                </c:pt>
                <c:pt idx="17556">
                  <c:v>-3.7337200000000001E-2</c:v>
                </c:pt>
                <c:pt idx="17557">
                  <c:v>-3.6575299999999998E-2</c:v>
                </c:pt>
                <c:pt idx="17558">
                  <c:v>-3.5799600000000001E-2</c:v>
                </c:pt>
                <c:pt idx="17559">
                  <c:v>-3.5011300000000002E-2</c:v>
                </c:pt>
                <c:pt idx="17560">
                  <c:v>-3.42113E-2</c:v>
                </c:pt>
                <c:pt idx="17561">
                  <c:v>-3.3398900000000002E-2</c:v>
                </c:pt>
                <c:pt idx="17562">
                  <c:v>-3.2573699999999997E-2</c:v>
                </c:pt>
                <c:pt idx="17563">
                  <c:v>-3.1737099999999997E-2</c:v>
                </c:pt>
                <c:pt idx="17564">
                  <c:v>-3.0891499999999999E-2</c:v>
                </c:pt>
                <c:pt idx="17565">
                  <c:v>-3.00395E-2</c:v>
                </c:pt>
                <c:pt idx="17566">
                  <c:v>-2.9182400000000001E-2</c:v>
                </c:pt>
                <c:pt idx="17567">
                  <c:v>-2.8320499999999998E-2</c:v>
                </c:pt>
                <c:pt idx="17568">
                  <c:v>-2.7453200000000001E-2</c:v>
                </c:pt>
                <c:pt idx="17569">
                  <c:v>-2.6580300000000001E-2</c:v>
                </c:pt>
                <c:pt idx="17570">
                  <c:v>-2.57019E-2</c:v>
                </c:pt>
                <c:pt idx="17571">
                  <c:v>-2.4817100000000002E-2</c:v>
                </c:pt>
                <c:pt idx="17572">
                  <c:v>-2.3924399999999998E-2</c:v>
                </c:pt>
                <c:pt idx="17573">
                  <c:v>-2.3022899999999999E-2</c:v>
                </c:pt>
                <c:pt idx="17574">
                  <c:v>-2.21131E-2</c:v>
                </c:pt>
                <c:pt idx="17575">
                  <c:v>-2.11953E-2</c:v>
                </c:pt>
                <c:pt idx="17576">
                  <c:v>-2.02688E-2</c:v>
                </c:pt>
                <c:pt idx="17577">
                  <c:v>-1.93329E-2</c:v>
                </c:pt>
                <c:pt idx="17578">
                  <c:v>-1.8387899999999999E-2</c:v>
                </c:pt>
                <c:pt idx="17579">
                  <c:v>-1.7433899999999999E-2</c:v>
                </c:pt>
                <c:pt idx="17580">
                  <c:v>-1.6471099999999999E-2</c:v>
                </c:pt>
                <c:pt idx="17581">
                  <c:v>-1.54991E-2</c:v>
                </c:pt>
                <c:pt idx="17582">
                  <c:v>-1.4518E-2</c:v>
                </c:pt>
                <c:pt idx="17583">
                  <c:v>-1.35283E-2</c:v>
                </c:pt>
                <c:pt idx="17584">
                  <c:v>-1.25308E-2</c:v>
                </c:pt>
                <c:pt idx="17585">
                  <c:v>-1.15259E-2</c:v>
                </c:pt>
                <c:pt idx="17586">
                  <c:v>-1.0514799999999999E-2</c:v>
                </c:pt>
                <c:pt idx="17587" formatCode="0.00E+00">
                  <c:v>-9.4989700000000007E-3</c:v>
                </c:pt>
                <c:pt idx="17588" formatCode="0.00E+00">
                  <c:v>-8.4793100000000003E-3</c:v>
                </c:pt>
                <c:pt idx="17589" formatCode="0.00E+00">
                  <c:v>-7.4557800000000004E-3</c:v>
                </c:pt>
                <c:pt idx="17590" formatCode="0.00E+00">
                  <c:v>-6.4280600000000002E-3</c:v>
                </c:pt>
                <c:pt idx="17591" formatCode="0.00E+00">
                  <c:v>-5.3962400000000001E-3</c:v>
                </c:pt>
                <c:pt idx="17592" formatCode="0.00E+00">
                  <c:v>-4.36047E-3</c:v>
                </c:pt>
                <c:pt idx="17593" formatCode="0.00E+00">
                  <c:v>-3.32081E-3</c:v>
                </c:pt>
                <c:pt idx="17594" formatCode="0.00E+00">
                  <c:v>-2.2775600000000001E-3</c:v>
                </c:pt>
                <c:pt idx="17595" formatCode="0.00E+00">
                  <c:v>-1.23113E-3</c:v>
                </c:pt>
                <c:pt idx="17596" formatCode="0.00E+00">
                  <c:v>-1.82239E-4</c:v>
                </c:pt>
                <c:pt idx="17597" formatCode="0.00E+00">
                  <c:v>8.6809699999999997E-4</c:v>
                </c:pt>
                <c:pt idx="17598" formatCode="0.00E+00">
                  <c:v>1.9187E-3</c:v>
                </c:pt>
                <c:pt idx="17599" formatCode="0.00E+00">
                  <c:v>2.9675700000000001E-3</c:v>
                </c:pt>
                <c:pt idx="17600" formatCode="0.00E+00">
                  <c:v>4.0120900000000003E-3</c:v>
                </c:pt>
                <c:pt idx="17601" formatCode="0.00E+00">
                  <c:v>5.0502699999999999E-3</c:v>
                </c:pt>
                <c:pt idx="17602" formatCode="0.00E+00">
                  <c:v>6.0817299999999996E-3</c:v>
                </c:pt>
                <c:pt idx="17603" formatCode="0.00E+00">
                  <c:v>7.1070100000000004E-3</c:v>
                </c:pt>
                <c:pt idx="17604" formatCode="0.00E+00">
                  <c:v>8.1257299999999994E-3</c:v>
                </c:pt>
                <c:pt idx="17605" formatCode="0.00E+00">
                  <c:v>9.1368400000000002E-3</c:v>
                </c:pt>
                <c:pt idx="17606">
                  <c:v>1.01405E-2</c:v>
                </c:pt>
                <c:pt idx="17607">
                  <c:v>1.1137599999999999E-2</c:v>
                </c:pt>
                <c:pt idx="17608">
                  <c:v>1.21282E-2</c:v>
                </c:pt>
                <c:pt idx="17609">
                  <c:v>1.31112E-2</c:v>
                </c:pt>
                <c:pt idx="17610">
                  <c:v>1.40856E-2</c:v>
                </c:pt>
                <c:pt idx="17611">
                  <c:v>1.50495E-2</c:v>
                </c:pt>
                <c:pt idx="17612">
                  <c:v>1.6001100000000001E-2</c:v>
                </c:pt>
                <c:pt idx="17613">
                  <c:v>1.6941000000000001E-2</c:v>
                </c:pt>
                <c:pt idx="17614">
                  <c:v>1.7870799999999999E-2</c:v>
                </c:pt>
                <c:pt idx="17615">
                  <c:v>1.8790100000000001E-2</c:v>
                </c:pt>
                <c:pt idx="17616">
                  <c:v>1.9696200000000001E-2</c:v>
                </c:pt>
                <c:pt idx="17617">
                  <c:v>2.0585699999999998E-2</c:v>
                </c:pt>
                <c:pt idx="17618">
                  <c:v>2.1455800000000001E-2</c:v>
                </c:pt>
                <c:pt idx="17619">
                  <c:v>2.23042E-2</c:v>
                </c:pt>
                <c:pt idx="17620">
                  <c:v>2.3129899999999998E-2</c:v>
                </c:pt>
                <c:pt idx="17621">
                  <c:v>2.3933599999999999E-2</c:v>
                </c:pt>
                <c:pt idx="17622">
                  <c:v>2.47152E-2</c:v>
                </c:pt>
                <c:pt idx="17623">
                  <c:v>2.54729E-2</c:v>
                </c:pt>
                <c:pt idx="17624">
                  <c:v>2.6204999999999999E-2</c:v>
                </c:pt>
                <c:pt idx="17625">
                  <c:v>2.69099E-2</c:v>
                </c:pt>
                <c:pt idx="17626">
                  <c:v>2.75853E-2</c:v>
                </c:pt>
                <c:pt idx="17627">
                  <c:v>2.8230000000000002E-2</c:v>
                </c:pt>
                <c:pt idx="17628">
                  <c:v>2.8844100000000001E-2</c:v>
                </c:pt>
                <c:pt idx="17629">
                  <c:v>2.94279E-2</c:v>
                </c:pt>
                <c:pt idx="17630">
                  <c:v>2.99812E-2</c:v>
                </c:pt>
                <c:pt idx="17631">
                  <c:v>3.0503800000000001E-2</c:v>
                </c:pt>
                <c:pt idx="17632">
                  <c:v>3.0992800000000001E-2</c:v>
                </c:pt>
                <c:pt idx="17633">
                  <c:v>3.1446399999999999E-2</c:v>
                </c:pt>
                <c:pt idx="17634">
                  <c:v>3.1875100000000003E-2</c:v>
                </c:pt>
                <c:pt idx="17635">
                  <c:v>3.2286500000000003E-2</c:v>
                </c:pt>
                <c:pt idx="17636">
                  <c:v>3.2666100000000003E-2</c:v>
                </c:pt>
                <c:pt idx="17637">
                  <c:v>3.30043E-2</c:v>
                </c:pt>
                <c:pt idx="17638">
                  <c:v>3.3309100000000001E-2</c:v>
                </c:pt>
                <c:pt idx="17639">
                  <c:v>3.3581699999999999E-2</c:v>
                </c:pt>
                <c:pt idx="17640">
                  <c:v>3.3816400000000003E-2</c:v>
                </c:pt>
                <c:pt idx="17641">
                  <c:v>3.4011899999999998E-2</c:v>
                </c:pt>
                <c:pt idx="17642">
                  <c:v>3.4168900000000002E-2</c:v>
                </c:pt>
                <c:pt idx="17643">
                  <c:v>3.4287699999999997E-2</c:v>
                </c:pt>
                <c:pt idx="17644">
                  <c:v>3.43684E-2</c:v>
                </c:pt>
                <c:pt idx="17645">
                  <c:v>3.4410099999999999E-2</c:v>
                </c:pt>
                <c:pt idx="17646">
                  <c:v>3.4411600000000001E-2</c:v>
                </c:pt>
                <c:pt idx="17647">
                  <c:v>3.4372E-2</c:v>
                </c:pt>
                <c:pt idx="17648">
                  <c:v>3.4290899999999999E-2</c:v>
                </c:pt>
                <c:pt idx="17649">
                  <c:v>3.4167700000000002E-2</c:v>
                </c:pt>
                <c:pt idx="17650">
                  <c:v>3.4001200000000002E-2</c:v>
                </c:pt>
                <c:pt idx="17651">
                  <c:v>3.3790399999999998E-2</c:v>
                </c:pt>
                <c:pt idx="17652">
                  <c:v>3.3534700000000001E-2</c:v>
                </c:pt>
                <c:pt idx="17653">
                  <c:v>3.3233100000000002E-2</c:v>
                </c:pt>
                <c:pt idx="17654">
                  <c:v>3.2884999999999998E-2</c:v>
                </c:pt>
                <c:pt idx="17655">
                  <c:v>3.2490999999999999E-2</c:v>
                </c:pt>
                <c:pt idx="17656">
                  <c:v>3.2052400000000002E-2</c:v>
                </c:pt>
                <c:pt idx="17657">
                  <c:v>3.1571000000000002E-2</c:v>
                </c:pt>
                <c:pt idx="17658">
                  <c:v>3.1047600000000002E-2</c:v>
                </c:pt>
                <c:pt idx="17659">
                  <c:v>3.04829E-2</c:v>
                </c:pt>
                <c:pt idx="17660">
                  <c:v>2.98777E-2</c:v>
                </c:pt>
                <c:pt idx="17661">
                  <c:v>2.9232899999999999E-2</c:v>
                </c:pt>
                <c:pt idx="17662">
                  <c:v>2.8548899999999999E-2</c:v>
                </c:pt>
                <c:pt idx="17663">
                  <c:v>2.7826300000000002E-2</c:v>
                </c:pt>
                <c:pt idx="17664">
                  <c:v>2.7066099999999999E-2</c:v>
                </c:pt>
                <c:pt idx="17665">
                  <c:v>2.6268799999999998E-2</c:v>
                </c:pt>
                <c:pt idx="17666">
                  <c:v>2.5435699999999999E-2</c:v>
                </c:pt>
                <c:pt idx="17667">
                  <c:v>2.4568099999999999E-2</c:v>
                </c:pt>
                <c:pt idx="17668">
                  <c:v>2.3666300000000001E-2</c:v>
                </c:pt>
                <c:pt idx="17669">
                  <c:v>2.2730899999999998E-2</c:v>
                </c:pt>
                <c:pt idx="17670">
                  <c:v>2.1762199999999999E-2</c:v>
                </c:pt>
                <c:pt idx="17671">
                  <c:v>2.0760799999999999E-2</c:v>
                </c:pt>
                <c:pt idx="17672">
                  <c:v>1.9727100000000001E-2</c:v>
                </c:pt>
                <c:pt idx="17673">
                  <c:v>1.8661500000000001E-2</c:v>
                </c:pt>
                <c:pt idx="17674">
                  <c:v>1.7564900000000001E-2</c:v>
                </c:pt>
                <c:pt idx="17675">
                  <c:v>1.6438000000000001E-2</c:v>
                </c:pt>
                <c:pt idx="17676">
                  <c:v>1.52815E-2</c:v>
                </c:pt>
                <c:pt idx="17677">
                  <c:v>1.4096600000000001E-2</c:v>
                </c:pt>
                <c:pt idx="17678">
                  <c:v>1.28845E-2</c:v>
                </c:pt>
                <c:pt idx="17679">
                  <c:v>1.1646500000000001E-2</c:v>
                </c:pt>
                <c:pt idx="17680">
                  <c:v>1.03836E-2</c:v>
                </c:pt>
                <c:pt idx="17681" formatCode="0.00E+00">
                  <c:v>9.0974100000000002E-3</c:v>
                </c:pt>
                <c:pt idx="17682" formatCode="0.00E+00">
                  <c:v>7.7895799999999999E-3</c:v>
                </c:pt>
                <c:pt idx="17683" formatCode="0.00E+00">
                  <c:v>6.4621000000000001E-3</c:v>
                </c:pt>
                <c:pt idx="17684" formatCode="0.00E+00">
                  <c:v>5.11715E-3</c:v>
                </c:pt>
                <c:pt idx="17685" formatCode="0.00E+00">
                  <c:v>3.7565799999999998E-3</c:v>
                </c:pt>
                <c:pt idx="17686" formatCode="0.00E+00">
                  <c:v>2.3813599999999999E-3</c:v>
                </c:pt>
                <c:pt idx="17687" formatCode="0.00E+00">
                  <c:v>9.9183299999999991E-4</c:v>
                </c:pt>
                <c:pt idx="17688" formatCode="0.00E+00">
                  <c:v>-4.1161099999999999E-4</c:v>
                </c:pt>
                <c:pt idx="17689" formatCode="0.00E+00">
                  <c:v>-1.8280200000000001E-3</c:v>
                </c:pt>
                <c:pt idx="17690" formatCode="0.00E+00">
                  <c:v>-3.2561000000000001E-3</c:v>
                </c:pt>
                <c:pt idx="17691" formatCode="0.00E+00">
                  <c:v>-4.6945299999999997E-3</c:v>
                </c:pt>
                <c:pt idx="17692" formatCode="0.00E+00">
                  <c:v>-6.1415699999999998E-3</c:v>
                </c:pt>
                <c:pt idx="17693" formatCode="0.00E+00">
                  <c:v>-7.5949299999999997E-3</c:v>
                </c:pt>
                <c:pt idx="17694" formatCode="0.00E+00">
                  <c:v>-9.0523600000000006E-3</c:v>
                </c:pt>
                <c:pt idx="17695">
                  <c:v>-1.0511899999999999E-2</c:v>
                </c:pt>
                <c:pt idx="17696">
                  <c:v>-1.1972E-2</c:v>
                </c:pt>
                <c:pt idx="17697">
                  <c:v>-1.34317E-2</c:v>
                </c:pt>
                <c:pt idx="17698">
                  <c:v>-1.48906E-2</c:v>
                </c:pt>
                <c:pt idx="17699">
                  <c:v>-1.6348000000000001E-2</c:v>
                </c:pt>
                <c:pt idx="17700">
                  <c:v>-1.7801299999999999E-2</c:v>
                </c:pt>
                <c:pt idx="17701">
                  <c:v>-1.92471E-2</c:v>
                </c:pt>
                <c:pt idx="17702">
                  <c:v>-2.0682499999999999E-2</c:v>
                </c:pt>
                <c:pt idx="17703">
                  <c:v>-2.2106600000000001E-2</c:v>
                </c:pt>
                <c:pt idx="17704">
                  <c:v>-2.3518799999999999E-2</c:v>
                </c:pt>
                <c:pt idx="17705">
                  <c:v>-2.4918099999999999E-2</c:v>
                </c:pt>
                <c:pt idx="17706">
                  <c:v>-2.63041E-2</c:v>
                </c:pt>
                <c:pt idx="17707">
                  <c:v>-2.7676300000000001E-2</c:v>
                </c:pt>
                <c:pt idx="17708">
                  <c:v>-2.9032599999999999E-2</c:v>
                </c:pt>
                <c:pt idx="17709">
                  <c:v>-3.0369299999999998E-2</c:v>
                </c:pt>
                <c:pt idx="17710">
                  <c:v>-3.1684700000000003E-2</c:v>
                </c:pt>
                <c:pt idx="17711">
                  <c:v>-3.2978899999999998E-2</c:v>
                </c:pt>
                <c:pt idx="17712">
                  <c:v>-3.4252699999999997E-2</c:v>
                </c:pt>
                <c:pt idx="17713">
                  <c:v>-3.5505399999999999E-2</c:v>
                </c:pt>
                <c:pt idx="17714">
                  <c:v>-3.6734999999999997E-2</c:v>
                </c:pt>
                <c:pt idx="17715">
                  <c:v>-3.7938899999999998E-2</c:v>
                </c:pt>
                <c:pt idx="17716">
                  <c:v>-3.9115499999999997E-2</c:v>
                </c:pt>
                <c:pt idx="17717">
                  <c:v>-4.0263199999999999E-2</c:v>
                </c:pt>
                <c:pt idx="17718">
                  <c:v>-4.1380300000000002E-2</c:v>
                </c:pt>
                <c:pt idx="17719">
                  <c:v>-4.2465599999999999E-2</c:v>
                </c:pt>
                <c:pt idx="17720">
                  <c:v>-4.3518500000000002E-2</c:v>
                </c:pt>
                <c:pt idx="17721">
                  <c:v>-4.4538700000000001E-2</c:v>
                </c:pt>
                <c:pt idx="17722">
                  <c:v>-4.55261E-2</c:v>
                </c:pt>
                <c:pt idx="17723">
                  <c:v>-4.648E-2</c:v>
                </c:pt>
                <c:pt idx="17724">
                  <c:v>-4.7398999999999997E-2</c:v>
                </c:pt>
                <c:pt idx="17725">
                  <c:v>-4.82818E-2</c:v>
                </c:pt>
                <c:pt idx="17726">
                  <c:v>-4.91276E-2</c:v>
                </c:pt>
                <c:pt idx="17727">
                  <c:v>-4.9935599999999997E-2</c:v>
                </c:pt>
                <c:pt idx="17728">
                  <c:v>-5.07038E-2</c:v>
                </c:pt>
                <c:pt idx="17729">
                  <c:v>-5.1430700000000003E-2</c:v>
                </c:pt>
                <c:pt idx="17730">
                  <c:v>-5.2115399999999999E-2</c:v>
                </c:pt>
                <c:pt idx="17731">
                  <c:v>-5.27573E-2</c:v>
                </c:pt>
                <c:pt idx="17732">
                  <c:v>-5.3356099999999997E-2</c:v>
                </c:pt>
                <c:pt idx="17733">
                  <c:v>-5.39117E-2</c:v>
                </c:pt>
                <c:pt idx="17734">
                  <c:v>-5.4423600000000003E-2</c:v>
                </c:pt>
                <c:pt idx="17735">
                  <c:v>-5.4891000000000002E-2</c:v>
                </c:pt>
                <c:pt idx="17736">
                  <c:v>-5.53137E-2</c:v>
                </c:pt>
                <c:pt idx="17737">
                  <c:v>-5.5691600000000001E-2</c:v>
                </c:pt>
                <c:pt idx="17738">
                  <c:v>-5.6024200000000003E-2</c:v>
                </c:pt>
                <c:pt idx="17739">
                  <c:v>-5.6310699999999998E-2</c:v>
                </c:pt>
                <c:pt idx="17740">
                  <c:v>-5.65511E-2</c:v>
                </c:pt>
                <c:pt idx="17741">
                  <c:v>-5.6745400000000001E-2</c:v>
                </c:pt>
                <c:pt idx="17742">
                  <c:v>-5.6893699999999998E-2</c:v>
                </c:pt>
                <c:pt idx="17743">
                  <c:v>-5.6995900000000002E-2</c:v>
                </c:pt>
                <c:pt idx="17744">
                  <c:v>-5.70518E-2</c:v>
                </c:pt>
                <c:pt idx="17745">
                  <c:v>-5.7060699999999999E-2</c:v>
                </c:pt>
                <c:pt idx="17746">
                  <c:v>-5.7022200000000002E-2</c:v>
                </c:pt>
                <c:pt idx="17747">
                  <c:v>-5.6936300000000002E-2</c:v>
                </c:pt>
                <c:pt idx="17748">
                  <c:v>-5.6803100000000002E-2</c:v>
                </c:pt>
                <c:pt idx="17749">
                  <c:v>-5.6623E-2</c:v>
                </c:pt>
                <c:pt idx="17750">
                  <c:v>-5.6396300000000003E-2</c:v>
                </c:pt>
                <c:pt idx="17751">
                  <c:v>-5.6123600000000003E-2</c:v>
                </c:pt>
                <c:pt idx="17752">
                  <c:v>-5.5805399999999998E-2</c:v>
                </c:pt>
                <c:pt idx="17753">
                  <c:v>-5.5441900000000002E-2</c:v>
                </c:pt>
                <c:pt idx="17754">
                  <c:v>-5.5033100000000001E-2</c:v>
                </c:pt>
                <c:pt idx="17755">
                  <c:v>-5.4579500000000003E-2</c:v>
                </c:pt>
                <c:pt idx="17756">
                  <c:v>-5.4081200000000003E-2</c:v>
                </c:pt>
                <c:pt idx="17757">
                  <c:v>-5.3538700000000002E-2</c:v>
                </c:pt>
                <c:pt idx="17758">
                  <c:v>-5.2952100000000002E-2</c:v>
                </c:pt>
                <c:pt idx="17759">
                  <c:v>-5.2322199999999999E-2</c:v>
                </c:pt>
                <c:pt idx="17760">
                  <c:v>-5.16502E-2</c:v>
                </c:pt>
                <c:pt idx="17761">
                  <c:v>-5.09376E-2</c:v>
                </c:pt>
                <c:pt idx="17762">
                  <c:v>-5.0185300000000002E-2</c:v>
                </c:pt>
                <c:pt idx="17763">
                  <c:v>-4.9394199999999999E-2</c:v>
                </c:pt>
                <c:pt idx="17764">
                  <c:v>-4.85651E-2</c:v>
                </c:pt>
                <c:pt idx="17765">
                  <c:v>-4.7698900000000002E-2</c:v>
                </c:pt>
                <c:pt idx="17766">
                  <c:v>-4.6796699999999997E-2</c:v>
                </c:pt>
                <c:pt idx="17767">
                  <c:v>-4.58596E-2</c:v>
                </c:pt>
                <c:pt idx="17768">
                  <c:v>-4.4888900000000002E-2</c:v>
                </c:pt>
                <c:pt idx="17769">
                  <c:v>-4.3885599999999997E-2</c:v>
                </c:pt>
                <c:pt idx="17770">
                  <c:v>-4.2850600000000003E-2</c:v>
                </c:pt>
                <c:pt idx="17771">
                  <c:v>-4.17849E-2</c:v>
                </c:pt>
                <c:pt idx="17772">
                  <c:v>-4.0689799999999998E-2</c:v>
                </c:pt>
                <c:pt idx="17773">
                  <c:v>-3.9566200000000003E-2</c:v>
                </c:pt>
                <c:pt idx="17774">
                  <c:v>-3.8415299999999999E-2</c:v>
                </c:pt>
                <c:pt idx="17775">
                  <c:v>-3.7238300000000002E-2</c:v>
                </c:pt>
                <c:pt idx="17776">
                  <c:v>-3.6036699999999998E-2</c:v>
                </c:pt>
                <c:pt idx="17777">
                  <c:v>-3.4811599999999998E-2</c:v>
                </c:pt>
                <c:pt idx="17778">
                  <c:v>-3.3564400000000001E-2</c:v>
                </c:pt>
                <c:pt idx="17779">
                  <c:v>-3.22963E-2</c:v>
                </c:pt>
                <c:pt idx="17780">
                  <c:v>-3.1008299999999999E-2</c:v>
                </c:pt>
                <c:pt idx="17781">
                  <c:v>-2.97013E-2</c:v>
                </c:pt>
                <c:pt idx="17782">
                  <c:v>-2.8376499999999999E-2</c:v>
                </c:pt>
                <c:pt idx="17783">
                  <c:v>-2.7035300000000002E-2</c:v>
                </c:pt>
                <c:pt idx="17784">
                  <c:v>-2.5678699999999999E-2</c:v>
                </c:pt>
                <c:pt idx="17785">
                  <c:v>-2.43086E-2</c:v>
                </c:pt>
                <c:pt idx="17786">
                  <c:v>-2.2926700000000001E-2</c:v>
                </c:pt>
                <c:pt idx="17787">
                  <c:v>-2.1534299999999999E-2</c:v>
                </c:pt>
                <c:pt idx="17788">
                  <c:v>-2.01326E-2</c:v>
                </c:pt>
                <c:pt idx="17789">
                  <c:v>-1.8722599999999999E-2</c:v>
                </c:pt>
                <c:pt idx="17790">
                  <c:v>-1.7305899999999999E-2</c:v>
                </c:pt>
                <c:pt idx="17791">
                  <c:v>-1.5884100000000002E-2</c:v>
                </c:pt>
                <c:pt idx="17792">
                  <c:v>-1.4459E-2</c:v>
                </c:pt>
                <c:pt idx="17793">
                  <c:v>-1.3031900000000001E-2</c:v>
                </c:pt>
                <c:pt idx="17794">
                  <c:v>-1.1604700000000001E-2</c:v>
                </c:pt>
                <c:pt idx="17795">
                  <c:v>-1.01785E-2</c:v>
                </c:pt>
                <c:pt idx="17796" formatCode="0.00E+00">
                  <c:v>-8.7548000000000001E-3</c:v>
                </c:pt>
                <c:pt idx="17797" formatCode="0.00E+00">
                  <c:v>-7.3346000000000001E-3</c:v>
                </c:pt>
                <c:pt idx="17798" formatCode="0.00E+00">
                  <c:v>-5.9191900000000004E-3</c:v>
                </c:pt>
                <c:pt idx="17799" formatCode="0.00E+00">
                  <c:v>-4.5099399999999996E-3</c:v>
                </c:pt>
                <c:pt idx="17800" formatCode="0.00E+00">
                  <c:v>-3.10794E-3</c:v>
                </c:pt>
                <c:pt idx="17801" formatCode="0.00E+00">
                  <c:v>-1.7137700000000001E-3</c:v>
                </c:pt>
                <c:pt idx="17802" formatCode="0.00E+00">
                  <c:v>-3.2831800000000002E-4</c:v>
                </c:pt>
                <c:pt idx="17803" formatCode="0.00E+00">
                  <c:v>1.04688E-3</c:v>
                </c:pt>
                <c:pt idx="17804" formatCode="0.00E+00">
                  <c:v>2.4102199999999998E-3</c:v>
                </c:pt>
                <c:pt idx="17805" formatCode="0.00E+00">
                  <c:v>3.7606100000000002E-3</c:v>
                </c:pt>
                <c:pt idx="17806" formatCode="0.00E+00">
                  <c:v>5.0972600000000002E-3</c:v>
                </c:pt>
                <c:pt idx="17807" formatCode="0.00E+00">
                  <c:v>6.4192199999999998E-3</c:v>
                </c:pt>
                <c:pt idx="17808" formatCode="0.00E+00">
                  <c:v>7.72531E-3</c:v>
                </c:pt>
                <c:pt idx="17809" formatCode="0.00E+00">
                  <c:v>9.0142999999999994E-3</c:v>
                </c:pt>
                <c:pt idx="17810">
                  <c:v>1.0285000000000001E-2</c:v>
                </c:pt>
                <c:pt idx="17811">
                  <c:v>1.1536299999999999E-2</c:v>
                </c:pt>
                <c:pt idx="17812">
                  <c:v>1.27674E-2</c:v>
                </c:pt>
                <c:pt idx="17813">
                  <c:v>1.3977099999999999E-2</c:v>
                </c:pt>
                <c:pt idx="17814">
                  <c:v>1.5164499999999999E-2</c:v>
                </c:pt>
                <c:pt idx="17815">
                  <c:v>1.63289E-2</c:v>
                </c:pt>
                <c:pt idx="17816">
                  <c:v>1.7469499999999999E-2</c:v>
                </c:pt>
                <c:pt idx="17817">
                  <c:v>1.8585600000000001E-2</c:v>
                </c:pt>
                <c:pt idx="17818">
                  <c:v>1.9676900000000001E-2</c:v>
                </c:pt>
                <c:pt idx="17819">
                  <c:v>2.0742799999999999E-2</c:v>
                </c:pt>
                <c:pt idx="17820">
                  <c:v>2.1782900000000001E-2</c:v>
                </c:pt>
                <c:pt idx="17821">
                  <c:v>2.2796400000000001E-2</c:v>
                </c:pt>
                <c:pt idx="17822">
                  <c:v>2.3782600000000001E-2</c:v>
                </c:pt>
                <c:pt idx="17823">
                  <c:v>2.47408E-2</c:v>
                </c:pt>
                <c:pt idx="17824">
                  <c:v>2.5670399999999999E-2</c:v>
                </c:pt>
                <c:pt idx="17825">
                  <c:v>2.6570900000000001E-2</c:v>
                </c:pt>
                <c:pt idx="17826">
                  <c:v>2.7441699999999999E-2</c:v>
                </c:pt>
                <c:pt idx="17827">
                  <c:v>2.82823E-2</c:v>
                </c:pt>
                <c:pt idx="17828">
                  <c:v>2.9092400000000001E-2</c:v>
                </c:pt>
                <c:pt idx="17829">
                  <c:v>2.9871700000000001E-2</c:v>
                </c:pt>
                <c:pt idx="17830">
                  <c:v>3.0619799999999999E-2</c:v>
                </c:pt>
                <c:pt idx="17831">
                  <c:v>3.1336500000000003E-2</c:v>
                </c:pt>
                <c:pt idx="17832">
                  <c:v>3.2021599999999997E-2</c:v>
                </c:pt>
                <c:pt idx="17833">
                  <c:v>3.26749E-2</c:v>
                </c:pt>
                <c:pt idx="17834">
                  <c:v>3.3296199999999998E-2</c:v>
                </c:pt>
                <c:pt idx="17835">
                  <c:v>3.3885600000000002E-2</c:v>
                </c:pt>
                <c:pt idx="17836">
                  <c:v>3.4443099999999997E-2</c:v>
                </c:pt>
                <c:pt idx="17837">
                  <c:v>3.4968600000000002E-2</c:v>
                </c:pt>
                <c:pt idx="17838">
                  <c:v>3.5461800000000002E-2</c:v>
                </c:pt>
                <c:pt idx="17839">
                  <c:v>3.5922500000000003E-2</c:v>
                </c:pt>
                <c:pt idx="17840">
                  <c:v>3.6350800000000003E-2</c:v>
                </c:pt>
                <c:pt idx="17841">
                  <c:v>3.6747099999999998E-2</c:v>
                </c:pt>
                <c:pt idx="17842">
                  <c:v>3.7111699999999997E-2</c:v>
                </c:pt>
                <c:pt idx="17843">
                  <c:v>3.7444600000000001E-2</c:v>
                </c:pt>
                <c:pt idx="17844">
                  <c:v>3.7746200000000001E-2</c:v>
                </c:pt>
                <c:pt idx="17845">
                  <c:v>3.80167E-2</c:v>
                </c:pt>
                <c:pt idx="17846">
                  <c:v>3.8256400000000003E-2</c:v>
                </c:pt>
                <c:pt idx="17847">
                  <c:v>3.8465600000000003E-2</c:v>
                </c:pt>
                <c:pt idx="17848">
                  <c:v>3.8644499999999998E-2</c:v>
                </c:pt>
                <c:pt idx="17849">
                  <c:v>3.8793500000000002E-2</c:v>
                </c:pt>
                <c:pt idx="17850">
                  <c:v>3.8913000000000003E-2</c:v>
                </c:pt>
                <c:pt idx="17851">
                  <c:v>3.9003299999999998E-2</c:v>
                </c:pt>
                <c:pt idx="17852">
                  <c:v>3.9064599999999998E-2</c:v>
                </c:pt>
                <c:pt idx="17853">
                  <c:v>3.9097699999999999E-2</c:v>
                </c:pt>
                <c:pt idx="17854">
                  <c:v>3.9103199999999998E-2</c:v>
                </c:pt>
                <c:pt idx="17855">
                  <c:v>3.90818E-2</c:v>
                </c:pt>
                <c:pt idx="17856">
                  <c:v>3.9033600000000002E-2</c:v>
                </c:pt>
                <c:pt idx="17857">
                  <c:v>3.8959199999999999E-2</c:v>
                </c:pt>
                <c:pt idx="17858">
                  <c:v>3.8859100000000001E-2</c:v>
                </c:pt>
                <c:pt idx="17859">
                  <c:v>3.8733700000000003E-2</c:v>
                </c:pt>
                <c:pt idx="17860">
                  <c:v>3.8583300000000001E-2</c:v>
                </c:pt>
                <c:pt idx="17861">
                  <c:v>3.8408400000000002E-2</c:v>
                </c:pt>
                <c:pt idx="17862">
                  <c:v>3.82095E-2</c:v>
                </c:pt>
                <c:pt idx="17863">
                  <c:v>3.79875E-2</c:v>
                </c:pt>
                <c:pt idx="17864">
                  <c:v>3.7742900000000003E-2</c:v>
                </c:pt>
                <c:pt idx="17865">
                  <c:v>3.7476299999999997E-2</c:v>
                </c:pt>
                <c:pt idx="17866">
                  <c:v>3.7188199999999998E-2</c:v>
                </c:pt>
                <c:pt idx="17867">
                  <c:v>3.6879200000000001E-2</c:v>
                </c:pt>
                <c:pt idx="17868">
                  <c:v>3.6550100000000002E-2</c:v>
                </c:pt>
                <c:pt idx="17869">
                  <c:v>3.6201499999999998E-2</c:v>
                </c:pt>
                <c:pt idx="17870">
                  <c:v>3.5834100000000001E-2</c:v>
                </c:pt>
                <c:pt idx="17871">
                  <c:v>3.5448399999999998E-2</c:v>
                </c:pt>
                <c:pt idx="17872">
                  <c:v>3.5044800000000001E-2</c:v>
                </c:pt>
                <c:pt idx="17873">
                  <c:v>3.4623899999999999E-2</c:v>
                </c:pt>
                <c:pt idx="17874">
                  <c:v>3.4186300000000003E-2</c:v>
                </c:pt>
                <c:pt idx="17875">
                  <c:v>3.3732499999999999E-2</c:v>
                </c:pt>
                <c:pt idx="17876">
                  <c:v>3.3263399999999999E-2</c:v>
                </c:pt>
                <c:pt idx="17877">
                  <c:v>3.2779799999999998E-2</c:v>
                </c:pt>
                <c:pt idx="17878">
                  <c:v>3.2282100000000001E-2</c:v>
                </c:pt>
                <c:pt idx="17879">
                  <c:v>3.1771000000000001E-2</c:v>
                </c:pt>
                <c:pt idx="17880">
                  <c:v>3.1246699999999999E-2</c:v>
                </c:pt>
                <c:pt idx="17881">
                  <c:v>3.0709899999999998E-2</c:v>
                </c:pt>
                <c:pt idx="17882">
                  <c:v>3.01611E-2</c:v>
                </c:pt>
                <c:pt idx="17883">
                  <c:v>2.96008E-2</c:v>
                </c:pt>
                <c:pt idx="17884">
                  <c:v>2.9029099999999999E-2</c:v>
                </c:pt>
                <c:pt idx="17885">
                  <c:v>2.8446699999999998E-2</c:v>
                </c:pt>
                <c:pt idx="17886">
                  <c:v>2.7854400000000001E-2</c:v>
                </c:pt>
                <c:pt idx="17887">
                  <c:v>2.7253400000000001E-2</c:v>
                </c:pt>
                <c:pt idx="17888">
                  <c:v>2.6644500000000002E-2</c:v>
                </c:pt>
                <c:pt idx="17889">
                  <c:v>2.6028300000000001E-2</c:v>
                </c:pt>
                <c:pt idx="17890">
                  <c:v>2.5405299999999999E-2</c:v>
                </c:pt>
                <c:pt idx="17891">
                  <c:v>2.4775599999999998E-2</c:v>
                </c:pt>
                <c:pt idx="17892">
                  <c:v>2.4139399999999998E-2</c:v>
                </c:pt>
                <c:pt idx="17893">
                  <c:v>2.3496900000000001E-2</c:v>
                </c:pt>
                <c:pt idx="17894">
                  <c:v>2.28481E-2</c:v>
                </c:pt>
                <c:pt idx="17895">
                  <c:v>2.21932E-2</c:v>
                </c:pt>
                <c:pt idx="17896">
                  <c:v>2.1532300000000001E-2</c:v>
                </c:pt>
                <c:pt idx="17897">
                  <c:v>2.08658E-2</c:v>
                </c:pt>
                <c:pt idx="17898">
                  <c:v>2.0193900000000001E-2</c:v>
                </c:pt>
                <c:pt idx="17899">
                  <c:v>1.9516800000000001E-2</c:v>
                </c:pt>
                <c:pt idx="17900">
                  <c:v>1.8834500000000001E-2</c:v>
                </c:pt>
                <c:pt idx="17901">
                  <c:v>1.8147199999999999E-2</c:v>
                </c:pt>
                <c:pt idx="17902">
                  <c:v>1.7454999999999998E-2</c:v>
                </c:pt>
                <c:pt idx="17903">
                  <c:v>1.6757899999999999E-2</c:v>
                </c:pt>
                <c:pt idx="17904">
                  <c:v>1.60561E-2</c:v>
                </c:pt>
                <c:pt idx="17905">
                  <c:v>1.53499E-2</c:v>
                </c:pt>
                <c:pt idx="17906">
                  <c:v>1.46397E-2</c:v>
                </c:pt>
                <c:pt idx="17907">
                  <c:v>1.39255E-2</c:v>
                </c:pt>
                <c:pt idx="17908">
                  <c:v>1.32075E-2</c:v>
                </c:pt>
                <c:pt idx="17909">
                  <c:v>1.2485899999999999E-2</c:v>
                </c:pt>
                <c:pt idx="17910">
                  <c:v>1.17611E-2</c:v>
                </c:pt>
                <c:pt idx="17911">
                  <c:v>1.1032800000000001E-2</c:v>
                </c:pt>
                <c:pt idx="17912">
                  <c:v>1.0300500000000001E-2</c:v>
                </c:pt>
                <c:pt idx="17913" formatCode="0.00E+00">
                  <c:v>9.5640099999999995E-3</c:v>
                </c:pt>
                <c:pt idx="17914" formatCode="0.00E+00">
                  <c:v>8.8234699999999999E-3</c:v>
                </c:pt>
                <c:pt idx="17915" formatCode="0.00E+00">
                  <c:v>8.0789499999999997E-3</c:v>
                </c:pt>
                <c:pt idx="17916" formatCode="0.00E+00">
                  <c:v>7.3307099999999998E-3</c:v>
                </c:pt>
                <c:pt idx="17917" formatCode="0.00E+00">
                  <c:v>6.5791699999999996E-3</c:v>
                </c:pt>
                <c:pt idx="17918" formatCode="0.00E+00">
                  <c:v>5.8245800000000002E-3</c:v>
                </c:pt>
                <c:pt idx="17919" formatCode="0.00E+00">
                  <c:v>5.06677E-3</c:v>
                </c:pt>
                <c:pt idx="17920" formatCode="0.00E+00">
                  <c:v>4.3054800000000004E-3</c:v>
                </c:pt>
                <c:pt idx="17921" formatCode="0.00E+00">
                  <c:v>3.5409399999999998E-3</c:v>
                </c:pt>
                <c:pt idx="17922" formatCode="0.00E+00">
                  <c:v>2.7736499999999999E-3</c:v>
                </c:pt>
                <c:pt idx="17923" formatCode="0.00E+00">
                  <c:v>2.0036899999999998E-3</c:v>
                </c:pt>
                <c:pt idx="17924" formatCode="0.00E+00">
                  <c:v>1.23106E-3</c:v>
                </c:pt>
                <c:pt idx="17925" formatCode="0.00E+00">
                  <c:v>4.5568699999999998E-4</c:v>
                </c:pt>
                <c:pt idx="17926" formatCode="0.00E+00">
                  <c:v>-3.2305000000000002E-4</c:v>
                </c:pt>
                <c:pt idx="17927" formatCode="0.00E+00">
                  <c:v>-1.10563E-3</c:v>
                </c:pt>
                <c:pt idx="17928" formatCode="0.00E+00">
                  <c:v>-1.8917000000000001E-3</c:v>
                </c:pt>
                <c:pt idx="17929" formatCode="0.00E+00">
                  <c:v>-2.6809199999999998E-3</c:v>
                </c:pt>
                <c:pt idx="17930" formatCode="0.00E+00">
                  <c:v>-3.4732500000000002E-3</c:v>
                </c:pt>
                <c:pt idx="17931" formatCode="0.00E+00">
                  <c:v>-4.2680000000000001E-3</c:v>
                </c:pt>
                <c:pt idx="17932" formatCode="0.00E+00">
                  <c:v>-5.0642999999999999E-3</c:v>
                </c:pt>
                <c:pt idx="17933" formatCode="0.00E+00">
                  <c:v>-5.8623599999999996E-3</c:v>
                </c:pt>
                <c:pt idx="17934" formatCode="0.00E+00">
                  <c:v>-6.6639100000000003E-3</c:v>
                </c:pt>
                <c:pt idx="17935" formatCode="0.00E+00">
                  <c:v>-7.4704899999999998E-3</c:v>
                </c:pt>
                <c:pt idx="17936" formatCode="0.00E+00">
                  <c:v>-8.2808799999999991E-3</c:v>
                </c:pt>
                <c:pt idx="17937" formatCode="0.00E+00">
                  <c:v>-9.0920800000000006E-3</c:v>
                </c:pt>
                <c:pt idx="17938" formatCode="0.00E+00">
                  <c:v>-9.9024600000000001E-3</c:v>
                </c:pt>
                <c:pt idx="17939">
                  <c:v>-1.07121E-2</c:v>
                </c:pt>
                <c:pt idx="17940">
                  <c:v>-1.15213E-2</c:v>
                </c:pt>
                <c:pt idx="17941">
                  <c:v>-1.2329700000000001E-2</c:v>
                </c:pt>
                <c:pt idx="17942">
                  <c:v>-1.3136500000000001E-2</c:v>
                </c:pt>
                <c:pt idx="17943">
                  <c:v>-1.39417E-2</c:v>
                </c:pt>
                <c:pt idx="17944">
                  <c:v>-1.4745100000000001E-2</c:v>
                </c:pt>
                <c:pt idx="17945">
                  <c:v>-1.5546300000000001E-2</c:v>
                </c:pt>
                <c:pt idx="17946">
                  <c:v>-1.6345200000000001E-2</c:v>
                </c:pt>
                <c:pt idx="17947">
                  <c:v>-1.71421E-2</c:v>
                </c:pt>
                <c:pt idx="17948">
                  <c:v>-1.7937600000000001E-2</c:v>
                </c:pt>
                <c:pt idx="17949">
                  <c:v>-1.8732100000000002E-2</c:v>
                </c:pt>
                <c:pt idx="17950">
                  <c:v>-1.9525799999999999E-2</c:v>
                </c:pt>
                <c:pt idx="17951">
                  <c:v>-2.0318599999999999E-2</c:v>
                </c:pt>
                <c:pt idx="17952">
                  <c:v>-2.11107E-2</c:v>
                </c:pt>
                <c:pt idx="17953">
                  <c:v>-2.1902000000000001E-2</c:v>
                </c:pt>
                <c:pt idx="17954">
                  <c:v>-2.2692199999999999E-2</c:v>
                </c:pt>
                <c:pt idx="17955">
                  <c:v>-2.3479900000000001E-2</c:v>
                </c:pt>
                <c:pt idx="17956">
                  <c:v>-2.4263300000000002E-2</c:v>
                </c:pt>
                <c:pt idx="17957">
                  <c:v>-2.5040400000000001E-2</c:v>
                </c:pt>
                <c:pt idx="17958">
                  <c:v>-2.58111E-2</c:v>
                </c:pt>
                <c:pt idx="17959">
                  <c:v>-2.6576900000000001E-2</c:v>
                </c:pt>
                <c:pt idx="17960">
                  <c:v>-2.7339100000000002E-2</c:v>
                </c:pt>
                <c:pt idx="17961">
                  <c:v>-2.8098100000000001E-2</c:v>
                </c:pt>
                <c:pt idx="17962">
                  <c:v>-2.8853299999999998E-2</c:v>
                </c:pt>
                <c:pt idx="17963">
                  <c:v>-2.9603399999999998E-2</c:v>
                </c:pt>
                <c:pt idx="17964">
                  <c:v>-3.0346399999999999E-2</c:v>
                </c:pt>
                <c:pt idx="17965">
                  <c:v>-3.1079499999999999E-2</c:v>
                </c:pt>
                <c:pt idx="17966">
                  <c:v>-3.1800200000000001E-2</c:v>
                </c:pt>
                <c:pt idx="17967">
                  <c:v>-3.2508500000000003E-2</c:v>
                </c:pt>
                <c:pt idx="17968">
                  <c:v>-3.3206199999999998E-2</c:v>
                </c:pt>
                <c:pt idx="17969">
                  <c:v>-3.3894500000000001E-2</c:v>
                </c:pt>
                <c:pt idx="17970">
                  <c:v>-3.4572199999999997E-2</c:v>
                </c:pt>
                <c:pt idx="17971">
                  <c:v>-3.5237200000000003E-2</c:v>
                </c:pt>
                <c:pt idx="17972">
                  <c:v>-3.58891E-2</c:v>
                </c:pt>
                <c:pt idx="17973">
                  <c:v>-3.6528600000000001E-2</c:v>
                </c:pt>
                <c:pt idx="17974">
                  <c:v>-3.7155800000000003E-2</c:v>
                </c:pt>
                <c:pt idx="17975">
                  <c:v>-3.7769900000000002E-2</c:v>
                </c:pt>
                <c:pt idx="17976">
                  <c:v>-3.8369500000000001E-2</c:v>
                </c:pt>
                <c:pt idx="17977">
                  <c:v>-3.8953399999999999E-2</c:v>
                </c:pt>
                <c:pt idx="17978">
                  <c:v>-3.9520399999999997E-2</c:v>
                </c:pt>
                <c:pt idx="17979">
                  <c:v>-4.0068699999999999E-2</c:v>
                </c:pt>
                <c:pt idx="17980">
                  <c:v>-4.0596699999999999E-2</c:v>
                </c:pt>
                <c:pt idx="17981">
                  <c:v>-4.1102600000000003E-2</c:v>
                </c:pt>
                <c:pt idx="17982">
                  <c:v>-4.1585799999999999E-2</c:v>
                </c:pt>
                <c:pt idx="17983">
                  <c:v>-4.2046899999999998E-2</c:v>
                </c:pt>
                <c:pt idx="17984">
                  <c:v>-4.2486799999999998E-2</c:v>
                </c:pt>
                <c:pt idx="17985">
                  <c:v>-4.29053E-2</c:v>
                </c:pt>
                <c:pt idx="17986">
                  <c:v>-4.3300100000000001E-2</c:v>
                </c:pt>
                <c:pt idx="17987">
                  <c:v>-4.3668999999999999E-2</c:v>
                </c:pt>
                <c:pt idx="17988">
                  <c:v>-4.4010399999999998E-2</c:v>
                </c:pt>
                <c:pt idx="17989">
                  <c:v>-4.4324500000000003E-2</c:v>
                </c:pt>
                <c:pt idx="17990">
                  <c:v>-4.4612400000000003E-2</c:v>
                </c:pt>
                <c:pt idx="17991">
                  <c:v>-4.4874400000000002E-2</c:v>
                </c:pt>
                <c:pt idx="17992">
                  <c:v>-4.5109499999999997E-2</c:v>
                </c:pt>
                <c:pt idx="17993">
                  <c:v>-4.5317900000000001E-2</c:v>
                </c:pt>
                <c:pt idx="17994">
                  <c:v>-4.5500699999999998E-2</c:v>
                </c:pt>
                <c:pt idx="17995">
                  <c:v>-4.5658900000000002E-2</c:v>
                </c:pt>
                <c:pt idx="17996">
                  <c:v>-4.5793800000000003E-2</c:v>
                </c:pt>
                <c:pt idx="17997">
                  <c:v>-4.5907999999999997E-2</c:v>
                </c:pt>
                <c:pt idx="17998">
                  <c:v>-4.6002700000000001E-2</c:v>
                </c:pt>
                <c:pt idx="17999">
                  <c:v>-4.60758E-2</c:v>
                </c:pt>
                <c:pt idx="18000">
                  <c:v>-4.6125399999999997E-2</c:v>
                </c:pt>
                <c:pt idx="18001">
                  <c:v>-4.6151200000000003E-2</c:v>
                </c:pt>
                <c:pt idx="18002">
                  <c:v>-4.61547E-2</c:v>
                </c:pt>
                <c:pt idx="18003">
                  <c:v>-4.6136099999999999E-2</c:v>
                </c:pt>
                <c:pt idx="18004">
                  <c:v>-4.6094499999999997E-2</c:v>
                </c:pt>
                <c:pt idx="18005">
                  <c:v>-4.60285E-2</c:v>
                </c:pt>
                <c:pt idx="18006">
                  <c:v>-4.5938100000000003E-2</c:v>
                </c:pt>
                <c:pt idx="18007">
                  <c:v>-4.5823900000000001E-2</c:v>
                </c:pt>
                <c:pt idx="18008">
                  <c:v>-4.5686299999999999E-2</c:v>
                </c:pt>
                <c:pt idx="18009">
                  <c:v>-4.5525200000000002E-2</c:v>
                </c:pt>
                <c:pt idx="18010">
                  <c:v>-4.5340499999999999E-2</c:v>
                </c:pt>
                <c:pt idx="18011">
                  <c:v>-4.5132699999999998E-2</c:v>
                </c:pt>
                <c:pt idx="18012">
                  <c:v>-4.4902200000000003E-2</c:v>
                </c:pt>
                <c:pt idx="18013">
                  <c:v>-4.4649000000000001E-2</c:v>
                </c:pt>
                <c:pt idx="18014">
                  <c:v>-4.4372300000000003E-2</c:v>
                </c:pt>
                <c:pt idx="18015">
                  <c:v>-4.4072500000000001E-2</c:v>
                </c:pt>
                <c:pt idx="18016">
                  <c:v>-4.3750200000000003E-2</c:v>
                </c:pt>
                <c:pt idx="18017">
                  <c:v>-4.3404600000000002E-2</c:v>
                </c:pt>
                <c:pt idx="18018">
                  <c:v>-4.3033599999999998E-2</c:v>
                </c:pt>
                <c:pt idx="18019">
                  <c:v>-4.2636100000000003E-2</c:v>
                </c:pt>
                <c:pt idx="18020">
                  <c:v>-4.2213599999999997E-2</c:v>
                </c:pt>
                <c:pt idx="18021">
                  <c:v>-4.1768100000000002E-2</c:v>
                </c:pt>
                <c:pt idx="18022">
                  <c:v>-4.1300099999999999E-2</c:v>
                </c:pt>
                <c:pt idx="18023">
                  <c:v>-4.0809199999999997E-2</c:v>
                </c:pt>
                <c:pt idx="18024">
                  <c:v>-4.0294900000000002E-2</c:v>
                </c:pt>
                <c:pt idx="18025">
                  <c:v>-3.9757899999999999E-2</c:v>
                </c:pt>
                <c:pt idx="18026">
                  <c:v>-3.9200800000000001E-2</c:v>
                </c:pt>
                <c:pt idx="18027">
                  <c:v>-3.8625199999999998E-2</c:v>
                </c:pt>
                <c:pt idx="18028">
                  <c:v>-3.8031000000000002E-2</c:v>
                </c:pt>
                <c:pt idx="18029">
                  <c:v>-3.7417800000000001E-2</c:v>
                </c:pt>
                <c:pt idx="18030">
                  <c:v>-3.6785999999999999E-2</c:v>
                </c:pt>
                <c:pt idx="18031">
                  <c:v>-3.6135800000000003E-2</c:v>
                </c:pt>
                <c:pt idx="18032">
                  <c:v>-3.5466400000000002E-2</c:v>
                </c:pt>
                <c:pt idx="18033">
                  <c:v>-3.4776399999999999E-2</c:v>
                </c:pt>
                <c:pt idx="18034">
                  <c:v>-3.4068399999999999E-2</c:v>
                </c:pt>
                <c:pt idx="18035">
                  <c:v>-3.33484E-2</c:v>
                </c:pt>
                <c:pt idx="18036">
                  <c:v>-3.2618500000000002E-2</c:v>
                </c:pt>
                <c:pt idx="18037">
                  <c:v>-3.1875399999999998E-2</c:v>
                </c:pt>
                <c:pt idx="18038">
                  <c:v>-3.11157E-2</c:v>
                </c:pt>
                <c:pt idx="18039">
                  <c:v>-3.0339100000000001E-2</c:v>
                </c:pt>
                <c:pt idx="18040">
                  <c:v>-2.9546800000000002E-2</c:v>
                </c:pt>
                <c:pt idx="18041">
                  <c:v>-2.8740399999999999E-2</c:v>
                </c:pt>
                <c:pt idx="18042">
                  <c:v>-2.7921899999999999E-2</c:v>
                </c:pt>
                <c:pt idx="18043">
                  <c:v>-2.7092600000000001E-2</c:v>
                </c:pt>
                <c:pt idx="18044">
                  <c:v>-2.6252999999999999E-2</c:v>
                </c:pt>
                <c:pt idx="18045">
                  <c:v>-2.5403100000000001E-2</c:v>
                </c:pt>
                <c:pt idx="18046">
                  <c:v>-2.4544400000000001E-2</c:v>
                </c:pt>
                <c:pt idx="18047">
                  <c:v>-2.3677900000000002E-2</c:v>
                </c:pt>
                <c:pt idx="18048">
                  <c:v>-2.28036E-2</c:v>
                </c:pt>
                <c:pt idx="18049">
                  <c:v>-2.1921099999999999E-2</c:v>
                </c:pt>
                <c:pt idx="18050">
                  <c:v>-2.1031500000000002E-2</c:v>
                </c:pt>
                <c:pt idx="18051">
                  <c:v>-2.01374E-2</c:v>
                </c:pt>
                <c:pt idx="18052">
                  <c:v>-1.9241600000000001E-2</c:v>
                </c:pt>
                <c:pt idx="18053">
                  <c:v>-1.83462E-2</c:v>
                </c:pt>
                <c:pt idx="18054">
                  <c:v>-1.74523E-2</c:v>
                </c:pt>
                <c:pt idx="18055">
                  <c:v>-1.6560800000000001E-2</c:v>
                </c:pt>
                <c:pt idx="18056">
                  <c:v>-1.56724E-2</c:v>
                </c:pt>
                <c:pt idx="18057">
                  <c:v>-1.47875E-2</c:v>
                </c:pt>
                <c:pt idx="18058">
                  <c:v>-1.39075E-2</c:v>
                </c:pt>
                <c:pt idx="18059">
                  <c:v>-1.30338E-2</c:v>
                </c:pt>
                <c:pt idx="18060">
                  <c:v>-1.2167799999999999E-2</c:v>
                </c:pt>
                <c:pt idx="18061">
                  <c:v>-1.13093E-2</c:v>
                </c:pt>
                <c:pt idx="18062">
                  <c:v>-1.04577E-2</c:v>
                </c:pt>
                <c:pt idx="18063" formatCode="0.00E+00">
                  <c:v>-9.6144799999999999E-3</c:v>
                </c:pt>
                <c:pt idx="18064" formatCode="0.00E+00">
                  <c:v>-8.7829599999999994E-3</c:v>
                </c:pt>
                <c:pt idx="18065" formatCode="0.00E+00">
                  <c:v>-7.9666700000000003E-3</c:v>
                </c:pt>
                <c:pt idx="18066" formatCode="0.00E+00">
                  <c:v>-7.1670700000000002E-3</c:v>
                </c:pt>
                <c:pt idx="18067" formatCode="0.00E+00">
                  <c:v>-6.3837599999999996E-3</c:v>
                </c:pt>
                <c:pt idx="18068" formatCode="0.00E+00">
                  <c:v>-5.6169999999999996E-3</c:v>
                </c:pt>
                <c:pt idx="18069" formatCode="0.00E+00">
                  <c:v>-4.86785E-3</c:v>
                </c:pt>
                <c:pt idx="18070" formatCode="0.00E+00">
                  <c:v>-4.1369199999999997E-3</c:v>
                </c:pt>
                <c:pt idx="18071" formatCode="0.00E+00">
                  <c:v>-3.4259500000000001E-3</c:v>
                </c:pt>
                <c:pt idx="18072" formatCode="0.00E+00">
                  <c:v>-2.7378599999999999E-3</c:v>
                </c:pt>
                <c:pt idx="18073" formatCode="0.00E+00">
                  <c:v>-2.0732300000000001E-3</c:v>
                </c:pt>
                <c:pt idx="18074" formatCode="0.00E+00">
                  <c:v>-1.4304999999999999E-3</c:v>
                </c:pt>
                <c:pt idx="18075" formatCode="0.00E+00">
                  <c:v>-8.0944999999999997E-4</c:v>
                </c:pt>
                <c:pt idx="18076" formatCode="0.00E+00">
                  <c:v>-2.1194399999999999E-4</c:v>
                </c:pt>
                <c:pt idx="18077" formatCode="0.00E+00">
                  <c:v>3.6010099999999999E-4</c:v>
                </c:pt>
                <c:pt idx="18078" formatCode="0.00E+00">
                  <c:v>9.0621500000000004E-4</c:v>
                </c:pt>
                <c:pt idx="18079" formatCode="0.00E+00">
                  <c:v>1.4260799999999999E-3</c:v>
                </c:pt>
                <c:pt idx="18080" formatCode="0.00E+00">
                  <c:v>1.9193999999999999E-3</c:v>
                </c:pt>
                <c:pt idx="18081" formatCode="0.00E+00">
                  <c:v>2.3892700000000002E-3</c:v>
                </c:pt>
                <c:pt idx="18082" formatCode="0.00E+00">
                  <c:v>2.84097E-3</c:v>
                </c:pt>
                <c:pt idx="18083" formatCode="0.00E+00">
                  <c:v>3.2756600000000001E-3</c:v>
                </c:pt>
                <c:pt idx="18084" formatCode="0.00E+00">
                  <c:v>3.6889399999999999E-3</c:v>
                </c:pt>
                <c:pt idx="18085" formatCode="0.00E+00">
                  <c:v>4.0766800000000001E-3</c:v>
                </c:pt>
                <c:pt idx="18086" formatCode="0.00E+00">
                  <c:v>4.4378300000000002E-3</c:v>
                </c:pt>
                <c:pt idx="18087" formatCode="0.00E+00">
                  <c:v>4.7708899999999999E-3</c:v>
                </c:pt>
                <c:pt idx="18088" formatCode="0.00E+00">
                  <c:v>5.0732499999999996E-3</c:v>
                </c:pt>
                <c:pt idx="18089" formatCode="0.00E+00">
                  <c:v>5.3434600000000004E-3</c:v>
                </c:pt>
                <c:pt idx="18090" formatCode="0.00E+00">
                  <c:v>5.5814599999999999E-3</c:v>
                </c:pt>
                <c:pt idx="18091" formatCode="0.00E+00">
                  <c:v>5.7882599999999999E-3</c:v>
                </c:pt>
                <c:pt idx="18092" formatCode="0.00E+00">
                  <c:v>5.9642100000000002E-3</c:v>
                </c:pt>
                <c:pt idx="18093" formatCode="0.00E+00">
                  <c:v>6.1076999999999998E-3</c:v>
                </c:pt>
                <c:pt idx="18094" formatCode="0.00E+00">
                  <c:v>6.2167000000000004E-3</c:v>
                </c:pt>
                <c:pt idx="18095" formatCode="0.00E+00">
                  <c:v>6.2889399999999998E-3</c:v>
                </c:pt>
                <c:pt idx="18096" formatCode="0.00E+00">
                  <c:v>6.3194999999999996E-3</c:v>
                </c:pt>
                <c:pt idx="18097" formatCode="0.00E+00">
                  <c:v>6.3014100000000003E-3</c:v>
                </c:pt>
                <c:pt idx="18098" formatCode="0.00E+00">
                  <c:v>6.2295400000000004E-3</c:v>
                </c:pt>
                <c:pt idx="18099" formatCode="0.00E+00">
                  <c:v>6.1030499999999996E-3</c:v>
                </c:pt>
                <c:pt idx="18100" formatCode="0.00E+00">
                  <c:v>5.9238199999999998E-3</c:v>
                </c:pt>
                <c:pt idx="18101" formatCode="0.00E+00">
                  <c:v>5.6931600000000001E-3</c:v>
                </c:pt>
                <c:pt idx="18102" formatCode="0.00E+00">
                  <c:v>5.41159E-3</c:v>
                </c:pt>
                <c:pt idx="18103" formatCode="0.00E+00">
                  <c:v>5.0803300000000001E-3</c:v>
                </c:pt>
                <c:pt idx="18104" formatCode="0.00E+00">
                  <c:v>4.7011800000000001E-3</c:v>
                </c:pt>
                <c:pt idx="18105" formatCode="0.00E+00">
                  <c:v>4.2748899999999999E-3</c:v>
                </c:pt>
                <c:pt idx="18106" formatCode="0.00E+00">
                  <c:v>3.8001699999999999E-3</c:v>
                </c:pt>
                <c:pt idx="18107" formatCode="0.00E+00">
                  <c:v>3.27524E-3</c:v>
                </c:pt>
                <c:pt idx="18108" formatCode="0.00E+00">
                  <c:v>2.69805E-3</c:v>
                </c:pt>
                <c:pt idx="18109" formatCode="0.00E+00">
                  <c:v>2.0652299999999999E-3</c:v>
                </c:pt>
                <c:pt idx="18110" formatCode="0.00E+00">
                  <c:v>1.37308E-3</c:v>
                </c:pt>
                <c:pt idx="18111" formatCode="0.00E+00">
                  <c:v>6.18444E-4</c:v>
                </c:pt>
                <c:pt idx="18112" formatCode="0.00E+00">
                  <c:v>-2.00457E-4</c:v>
                </c:pt>
                <c:pt idx="18113" formatCode="0.00E+00">
                  <c:v>-1.0824599999999999E-3</c:v>
                </c:pt>
                <c:pt idx="18114" formatCode="0.00E+00">
                  <c:v>-2.0247199999999998E-3</c:v>
                </c:pt>
                <c:pt idx="18115" formatCode="0.00E+00">
                  <c:v>-3.02666E-3</c:v>
                </c:pt>
                <c:pt idx="18116" formatCode="0.00E+00">
                  <c:v>-4.0906500000000004E-3</c:v>
                </c:pt>
                <c:pt idx="18117" formatCode="0.00E+00">
                  <c:v>-5.2185900000000004E-3</c:v>
                </c:pt>
                <c:pt idx="18118" formatCode="0.00E+00">
                  <c:v>-6.41027E-3</c:v>
                </c:pt>
                <c:pt idx="18119" formatCode="0.00E+00">
                  <c:v>-7.6658899999999999E-3</c:v>
                </c:pt>
                <c:pt idx="18120" formatCode="0.00E+00">
                  <c:v>-8.9860900000000004E-3</c:v>
                </c:pt>
                <c:pt idx="18121">
                  <c:v>-1.03698E-2</c:v>
                </c:pt>
                <c:pt idx="18122">
                  <c:v>-1.1815000000000001E-2</c:v>
                </c:pt>
                <c:pt idx="18123">
                  <c:v>-1.33212E-2</c:v>
                </c:pt>
                <c:pt idx="18124">
                  <c:v>-1.489E-2</c:v>
                </c:pt>
                <c:pt idx="18125">
                  <c:v>-1.6523099999999999E-2</c:v>
                </c:pt>
                <c:pt idx="18126">
                  <c:v>-1.8220199999999999E-2</c:v>
                </c:pt>
                <c:pt idx="18127">
                  <c:v>-1.9981700000000002E-2</c:v>
                </c:pt>
                <c:pt idx="18128">
                  <c:v>-2.18088E-2</c:v>
                </c:pt>
                <c:pt idx="18129">
                  <c:v>-2.3699700000000001E-2</c:v>
                </c:pt>
                <c:pt idx="18130">
                  <c:v>-2.5650099999999999E-2</c:v>
                </c:pt>
                <c:pt idx="18131">
                  <c:v>-2.7657000000000001E-2</c:v>
                </c:pt>
                <c:pt idx="18132">
                  <c:v>-2.97188E-2</c:v>
                </c:pt>
                <c:pt idx="18133">
                  <c:v>-3.1833100000000003E-2</c:v>
                </c:pt>
                <c:pt idx="18134">
                  <c:v>-3.3997800000000002E-2</c:v>
                </c:pt>
                <c:pt idx="18135">
                  <c:v>-3.6212099999999997E-2</c:v>
                </c:pt>
                <c:pt idx="18136">
                  <c:v>-3.8475500000000003E-2</c:v>
                </c:pt>
                <c:pt idx="18137">
                  <c:v>-4.07871E-2</c:v>
                </c:pt>
                <c:pt idx="18138">
                  <c:v>-4.3146499999999997E-2</c:v>
                </c:pt>
                <c:pt idx="18139">
                  <c:v>-4.5554200000000003E-2</c:v>
                </c:pt>
                <c:pt idx="18140">
                  <c:v>-4.8010900000000002E-2</c:v>
                </c:pt>
                <c:pt idx="18141">
                  <c:v>-5.0515600000000001E-2</c:v>
                </c:pt>
                <c:pt idx="18142">
                  <c:v>-5.3066500000000003E-2</c:v>
                </c:pt>
                <c:pt idx="18143">
                  <c:v>-5.5662700000000002E-2</c:v>
                </c:pt>
                <c:pt idx="18144">
                  <c:v>-5.8302699999999999E-2</c:v>
                </c:pt>
                <c:pt idx="18145">
                  <c:v>-6.0985400000000002E-2</c:v>
                </c:pt>
                <c:pt idx="18146">
                  <c:v>-6.3710299999999997E-2</c:v>
                </c:pt>
                <c:pt idx="18147">
                  <c:v>-6.6475099999999995E-2</c:v>
                </c:pt>
                <c:pt idx="18148">
                  <c:v>-6.9275500000000004E-2</c:v>
                </c:pt>
                <c:pt idx="18149">
                  <c:v>-7.2108800000000001E-2</c:v>
                </c:pt>
                <c:pt idx="18150">
                  <c:v>-7.4975E-2</c:v>
                </c:pt>
                <c:pt idx="18151">
                  <c:v>-7.7872999999999998E-2</c:v>
                </c:pt>
                <c:pt idx="18152">
                  <c:v>-8.0797800000000003E-2</c:v>
                </c:pt>
                <c:pt idx="18153">
                  <c:v>-8.3742399999999995E-2</c:v>
                </c:pt>
                <c:pt idx="18154">
                  <c:v>-8.6699700000000005E-2</c:v>
                </c:pt>
                <c:pt idx="18155">
                  <c:v>-8.9664499999999994E-2</c:v>
                </c:pt>
                <c:pt idx="18156">
                  <c:v>-9.2633400000000005E-2</c:v>
                </c:pt>
                <c:pt idx="18157">
                  <c:v>-9.5603900000000006E-2</c:v>
                </c:pt>
                <c:pt idx="18158">
                  <c:v>-9.8572900000000005E-2</c:v>
                </c:pt>
                <c:pt idx="18159">
                  <c:v>-0.101537</c:v>
                </c:pt>
                <c:pt idx="18160">
                  <c:v>-0.104495</c:v>
                </c:pt>
                <c:pt idx="18161">
                  <c:v>-0.10745</c:v>
                </c:pt>
                <c:pt idx="18162">
                  <c:v>-0.110403</c:v>
                </c:pt>
                <c:pt idx="18163">
                  <c:v>-0.11335000000000001</c:v>
                </c:pt>
                <c:pt idx="18164">
                  <c:v>-0.116288</c:v>
                </c:pt>
                <c:pt idx="18165">
                  <c:v>-0.119216</c:v>
                </c:pt>
                <c:pt idx="18166">
                  <c:v>-0.122131</c:v>
                </c:pt>
                <c:pt idx="18167">
                  <c:v>-0.125029</c:v>
                </c:pt>
                <c:pt idx="18168">
                  <c:v>-0.12790899999999999</c:v>
                </c:pt>
                <c:pt idx="18169">
                  <c:v>-0.13077</c:v>
                </c:pt>
                <c:pt idx="18170">
                  <c:v>-0.13361100000000001</c:v>
                </c:pt>
                <c:pt idx="18171">
                  <c:v>-0.136431</c:v>
                </c:pt>
                <c:pt idx="18172">
                  <c:v>-0.13923199999999999</c:v>
                </c:pt>
                <c:pt idx="18173">
                  <c:v>-0.142012</c:v>
                </c:pt>
                <c:pt idx="18174">
                  <c:v>-0.14477000000000001</c:v>
                </c:pt>
                <c:pt idx="18175">
                  <c:v>-0.14749999999999999</c:v>
                </c:pt>
                <c:pt idx="18176">
                  <c:v>-0.150202</c:v>
                </c:pt>
                <c:pt idx="18177">
                  <c:v>-0.15287400000000001</c:v>
                </c:pt>
                <c:pt idx="18178">
                  <c:v>-0.15551300000000001</c:v>
                </c:pt>
                <c:pt idx="18179">
                  <c:v>-0.15811600000000001</c:v>
                </c:pt>
                <c:pt idx="18180">
                  <c:v>-0.16067999999999999</c:v>
                </c:pt>
                <c:pt idx="18181">
                  <c:v>-0.16319700000000001</c:v>
                </c:pt>
                <c:pt idx="18182">
                  <c:v>-0.165657</c:v>
                </c:pt>
                <c:pt idx="18183">
                  <c:v>-0.16805700000000001</c:v>
                </c:pt>
                <c:pt idx="18184">
                  <c:v>-0.17039599999999999</c:v>
                </c:pt>
                <c:pt idx="18185">
                  <c:v>-0.17267399999999999</c:v>
                </c:pt>
                <c:pt idx="18186">
                  <c:v>-0.17488699999999999</c:v>
                </c:pt>
                <c:pt idx="18187">
                  <c:v>-0.17703099999999999</c:v>
                </c:pt>
                <c:pt idx="18188">
                  <c:v>-0.17910599999999999</c:v>
                </c:pt>
                <c:pt idx="18189">
                  <c:v>-0.18111099999999999</c:v>
                </c:pt>
                <c:pt idx="18190">
                  <c:v>-0.18304400000000001</c:v>
                </c:pt>
                <c:pt idx="18191">
                  <c:v>-0.18490300000000001</c:v>
                </c:pt>
                <c:pt idx="18192">
                  <c:v>-0.18668899999999999</c:v>
                </c:pt>
                <c:pt idx="18193">
                  <c:v>-0.18840199999999999</c:v>
                </c:pt>
                <c:pt idx="18194">
                  <c:v>-0.19004099999999999</c:v>
                </c:pt>
                <c:pt idx="18195">
                  <c:v>-0.191608</c:v>
                </c:pt>
                <c:pt idx="18196">
                  <c:v>-0.19309999999999999</c:v>
                </c:pt>
                <c:pt idx="18197">
                  <c:v>-0.19451599999999999</c:v>
                </c:pt>
                <c:pt idx="18198">
                  <c:v>-0.195854</c:v>
                </c:pt>
                <c:pt idx="18199">
                  <c:v>-0.19710800000000001</c:v>
                </c:pt>
                <c:pt idx="18200">
                  <c:v>-0.19827500000000001</c:v>
                </c:pt>
                <c:pt idx="18201">
                  <c:v>-0.19935600000000001</c:v>
                </c:pt>
                <c:pt idx="18202">
                  <c:v>-0.20035600000000001</c:v>
                </c:pt>
                <c:pt idx="18203">
                  <c:v>-0.20127500000000001</c:v>
                </c:pt>
                <c:pt idx="18204">
                  <c:v>-0.20210700000000001</c:v>
                </c:pt>
                <c:pt idx="18205">
                  <c:v>-0.202844</c:v>
                </c:pt>
                <c:pt idx="18206">
                  <c:v>-0.203485</c:v>
                </c:pt>
                <c:pt idx="18207">
                  <c:v>-0.20402899999999999</c:v>
                </c:pt>
                <c:pt idx="18208">
                  <c:v>-0.20447899999999999</c:v>
                </c:pt>
                <c:pt idx="18209">
                  <c:v>-0.20483699999999999</c:v>
                </c:pt>
                <c:pt idx="18210">
                  <c:v>-0.20510500000000001</c:v>
                </c:pt>
                <c:pt idx="18211">
                  <c:v>-0.205285</c:v>
                </c:pt>
                <c:pt idx="18212">
                  <c:v>-0.205376</c:v>
                </c:pt>
                <c:pt idx="18213">
                  <c:v>-0.20537900000000001</c:v>
                </c:pt>
                <c:pt idx="18214">
                  <c:v>-0.205293</c:v>
                </c:pt>
                <c:pt idx="18215">
                  <c:v>-0.205121</c:v>
                </c:pt>
                <c:pt idx="18216">
                  <c:v>-0.20486199999999999</c:v>
                </c:pt>
                <c:pt idx="18217">
                  <c:v>-0.20452200000000001</c:v>
                </c:pt>
                <c:pt idx="18218">
                  <c:v>-0.204101</c:v>
                </c:pt>
                <c:pt idx="18219">
                  <c:v>-0.20360400000000001</c:v>
                </c:pt>
                <c:pt idx="18220">
                  <c:v>-0.20303199999999999</c:v>
                </c:pt>
                <c:pt idx="18221">
                  <c:v>-0.20238500000000001</c:v>
                </c:pt>
                <c:pt idx="18222">
                  <c:v>-0.20166100000000001</c:v>
                </c:pt>
                <c:pt idx="18223">
                  <c:v>-0.20085800000000001</c:v>
                </c:pt>
                <c:pt idx="18224">
                  <c:v>-0.19997599999999999</c:v>
                </c:pt>
                <c:pt idx="18225">
                  <c:v>-0.199016</c:v>
                </c:pt>
                <c:pt idx="18226">
                  <c:v>-0.19797799999999999</c:v>
                </c:pt>
                <c:pt idx="18227">
                  <c:v>-0.19686500000000001</c:v>
                </c:pt>
                <c:pt idx="18228">
                  <c:v>-0.19567999999999999</c:v>
                </c:pt>
                <c:pt idx="18229">
                  <c:v>-0.19442400000000001</c:v>
                </c:pt>
                <c:pt idx="18230">
                  <c:v>-0.19309599999999999</c:v>
                </c:pt>
                <c:pt idx="18231">
                  <c:v>-0.19170200000000001</c:v>
                </c:pt>
                <c:pt idx="18232">
                  <c:v>-0.190249</c:v>
                </c:pt>
                <c:pt idx="18233">
                  <c:v>-0.18874299999999999</c:v>
                </c:pt>
                <c:pt idx="18234">
                  <c:v>-0.18718599999999999</c:v>
                </c:pt>
                <c:pt idx="18235">
                  <c:v>-0.185581</c:v>
                </c:pt>
                <c:pt idx="18236">
                  <c:v>-0.18393100000000001</c:v>
                </c:pt>
                <c:pt idx="18237">
                  <c:v>-0.18223700000000001</c:v>
                </c:pt>
                <c:pt idx="18238">
                  <c:v>-0.18049999999999999</c:v>
                </c:pt>
                <c:pt idx="18239">
                  <c:v>-0.17872199999999999</c:v>
                </c:pt>
                <c:pt idx="18240">
                  <c:v>-0.17690800000000001</c:v>
                </c:pt>
                <c:pt idx="18241">
                  <c:v>-0.17506099999999999</c:v>
                </c:pt>
                <c:pt idx="18242">
                  <c:v>-0.173183</c:v>
                </c:pt>
                <c:pt idx="18243">
                  <c:v>-0.17127700000000001</c:v>
                </c:pt>
                <c:pt idx="18244">
                  <c:v>-0.16934099999999999</c:v>
                </c:pt>
                <c:pt idx="18245">
                  <c:v>-0.167378</c:v>
                </c:pt>
                <c:pt idx="18246">
                  <c:v>-0.16539200000000001</c:v>
                </c:pt>
                <c:pt idx="18247">
                  <c:v>-0.163382</c:v>
                </c:pt>
                <c:pt idx="18248">
                  <c:v>-0.16134799999999999</c:v>
                </c:pt>
                <c:pt idx="18249">
                  <c:v>-0.15929699999999999</c:v>
                </c:pt>
                <c:pt idx="18250">
                  <c:v>-0.15723599999999999</c:v>
                </c:pt>
                <c:pt idx="18251">
                  <c:v>-0.15517500000000001</c:v>
                </c:pt>
                <c:pt idx="18252">
                  <c:v>-0.153115</c:v>
                </c:pt>
                <c:pt idx="18253">
                  <c:v>-0.151058</c:v>
                </c:pt>
                <c:pt idx="18254">
                  <c:v>-0.149005</c:v>
                </c:pt>
                <c:pt idx="18255">
                  <c:v>-0.14695800000000001</c:v>
                </c:pt>
                <c:pt idx="18256">
                  <c:v>-0.14491699999999999</c:v>
                </c:pt>
                <c:pt idx="18257">
                  <c:v>-0.14288600000000001</c:v>
                </c:pt>
                <c:pt idx="18258">
                  <c:v>-0.14086399999999999</c:v>
                </c:pt>
                <c:pt idx="18259">
                  <c:v>-0.138849</c:v>
                </c:pt>
                <c:pt idx="18260">
                  <c:v>-0.136847</c:v>
                </c:pt>
                <c:pt idx="18261">
                  <c:v>-0.13486799999999999</c:v>
                </c:pt>
                <c:pt idx="18262">
                  <c:v>-0.13292399999999999</c:v>
                </c:pt>
                <c:pt idx="18263">
                  <c:v>-0.13101599999999999</c:v>
                </c:pt>
                <c:pt idx="18264">
                  <c:v>-0.12914600000000001</c:v>
                </c:pt>
                <c:pt idx="18265">
                  <c:v>-0.12731600000000001</c:v>
                </c:pt>
                <c:pt idx="18266">
                  <c:v>-0.125527</c:v>
                </c:pt>
                <c:pt idx="18267">
                  <c:v>-0.123776</c:v>
                </c:pt>
                <c:pt idx="18268">
                  <c:v>-0.122069</c:v>
                </c:pt>
                <c:pt idx="18269">
                  <c:v>-0.120411</c:v>
                </c:pt>
                <c:pt idx="18270">
                  <c:v>-0.118808</c:v>
                </c:pt>
                <c:pt idx="18271">
                  <c:v>-0.11726300000000001</c:v>
                </c:pt>
                <c:pt idx="18272">
                  <c:v>-0.115777</c:v>
                </c:pt>
                <c:pt idx="18273">
                  <c:v>-0.11434800000000001</c:v>
                </c:pt>
                <c:pt idx="18274">
                  <c:v>-0.11297500000000001</c:v>
                </c:pt>
                <c:pt idx="18275">
                  <c:v>-0.111663</c:v>
                </c:pt>
                <c:pt idx="18276">
                  <c:v>-0.11042</c:v>
                </c:pt>
                <c:pt idx="18277">
                  <c:v>-0.10925600000000001</c:v>
                </c:pt>
                <c:pt idx="18278">
                  <c:v>-0.108178</c:v>
                </c:pt>
                <c:pt idx="18279">
                  <c:v>-0.10718800000000001</c:v>
                </c:pt>
                <c:pt idx="18280">
                  <c:v>-0.106291</c:v>
                </c:pt>
                <c:pt idx="18281">
                  <c:v>-0.105485</c:v>
                </c:pt>
                <c:pt idx="18282">
                  <c:v>-0.10477</c:v>
                </c:pt>
                <c:pt idx="18283">
                  <c:v>-0.10415000000000001</c:v>
                </c:pt>
                <c:pt idx="18284">
                  <c:v>-0.10363</c:v>
                </c:pt>
                <c:pt idx="18285">
                  <c:v>-0.103213</c:v>
                </c:pt>
                <c:pt idx="18286">
                  <c:v>-0.102896</c:v>
                </c:pt>
                <c:pt idx="18287">
                  <c:v>-0.10268099999999999</c:v>
                </c:pt>
                <c:pt idx="18288">
                  <c:v>-0.102571</c:v>
                </c:pt>
                <c:pt idx="18289">
                  <c:v>-0.102566</c:v>
                </c:pt>
                <c:pt idx="18290">
                  <c:v>-0.102661</c:v>
                </c:pt>
                <c:pt idx="18291">
                  <c:v>-0.102854</c:v>
                </c:pt>
                <c:pt idx="18292">
                  <c:v>-0.103146</c:v>
                </c:pt>
                <c:pt idx="18293">
                  <c:v>-0.10353999999999999</c:v>
                </c:pt>
                <c:pt idx="18294">
                  <c:v>-0.104037</c:v>
                </c:pt>
                <c:pt idx="18295">
                  <c:v>-0.10463699999999999</c:v>
                </c:pt>
                <c:pt idx="18296">
                  <c:v>-0.105338</c:v>
                </c:pt>
                <c:pt idx="18297">
                  <c:v>-0.106139</c:v>
                </c:pt>
                <c:pt idx="18298">
                  <c:v>-0.107042</c:v>
                </c:pt>
                <c:pt idx="18299">
                  <c:v>-0.108046</c:v>
                </c:pt>
                <c:pt idx="18300">
                  <c:v>-0.10915</c:v>
                </c:pt>
                <c:pt idx="18301">
                  <c:v>-0.11035300000000001</c:v>
                </c:pt>
                <c:pt idx="18302">
                  <c:v>-0.11165600000000001</c:v>
                </c:pt>
                <c:pt idx="18303">
                  <c:v>-0.113057</c:v>
                </c:pt>
                <c:pt idx="18304">
                  <c:v>-0.114552</c:v>
                </c:pt>
                <c:pt idx="18305">
                  <c:v>-0.11613800000000001</c:v>
                </c:pt>
                <c:pt idx="18306">
                  <c:v>-0.117811</c:v>
                </c:pt>
                <c:pt idx="18307">
                  <c:v>-0.11957</c:v>
                </c:pt>
                <c:pt idx="18308">
                  <c:v>-0.12141399999999999</c:v>
                </c:pt>
                <c:pt idx="18309">
                  <c:v>-0.12334100000000001</c:v>
                </c:pt>
                <c:pt idx="18310">
                  <c:v>-0.12535099999999999</c:v>
                </c:pt>
                <c:pt idx="18311">
                  <c:v>-0.127441</c:v>
                </c:pt>
                <c:pt idx="18312">
                  <c:v>-0.12961400000000001</c:v>
                </c:pt>
                <c:pt idx="18313">
                  <c:v>-0.13187399999999999</c:v>
                </c:pt>
                <c:pt idx="18314">
                  <c:v>-0.134217</c:v>
                </c:pt>
                <c:pt idx="18315">
                  <c:v>-0.13664100000000001</c:v>
                </c:pt>
                <c:pt idx="18316">
                  <c:v>-0.13914699999999999</c:v>
                </c:pt>
                <c:pt idx="18317">
                  <c:v>-0.141739</c:v>
                </c:pt>
                <c:pt idx="18318">
                  <c:v>-0.14441300000000001</c:v>
                </c:pt>
                <c:pt idx="18319">
                  <c:v>-0.14716099999999999</c:v>
                </c:pt>
                <c:pt idx="18320">
                  <c:v>-0.14998300000000001</c:v>
                </c:pt>
                <c:pt idx="18321">
                  <c:v>-0.15288299999999999</c:v>
                </c:pt>
                <c:pt idx="18322">
                  <c:v>-0.15586</c:v>
                </c:pt>
                <c:pt idx="18323">
                  <c:v>-0.15890299999999999</c:v>
                </c:pt>
                <c:pt idx="18324">
                  <c:v>-0.16200400000000001</c:v>
                </c:pt>
                <c:pt idx="18325">
                  <c:v>-0.16514899999999999</c:v>
                </c:pt>
                <c:pt idx="18326">
                  <c:v>-0.16833100000000001</c:v>
                </c:pt>
                <c:pt idx="18327">
                  <c:v>-0.17154700000000001</c:v>
                </c:pt>
                <c:pt idx="18328">
                  <c:v>-0.17480299999999999</c:v>
                </c:pt>
                <c:pt idx="18329">
                  <c:v>-0.17810200000000001</c:v>
                </c:pt>
                <c:pt idx="18330">
                  <c:v>-0.18143999999999999</c:v>
                </c:pt>
                <c:pt idx="18331">
                  <c:v>-0.18481</c:v>
                </c:pt>
                <c:pt idx="18332">
                  <c:v>-0.18820300000000001</c:v>
                </c:pt>
                <c:pt idx="18333">
                  <c:v>-0.19161300000000001</c:v>
                </c:pt>
                <c:pt idx="18334">
                  <c:v>-0.19503899999999999</c:v>
                </c:pt>
                <c:pt idx="18335">
                  <c:v>-0.19847899999999999</c:v>
                </c:pt>
                <c:pt idx="18336">
                  <c:v>-0.201929</c:v>
                </c:pt>
                <c:pt idx="18337">
                  <c:v>-0.20538500000000001</c:v>
                </c:pt>
                <c:pt idx="18338">
                  <c:v>-0.20884800000000001</c:v>
                </c:pt>
                <c:pt idx="18339">
                  <c:v>-0.21231800000000001</c:v>
                </c:pt>
                <c:pt idx="18340">
                  <c:v>-0.21579400000000001</c:v>
                </c:pt>
                <c:pt idx="18341">
                  <c:v>-0.219273</c:v>
                </c:pt>
                <c:pt idx="18342">
                  <c:v>-0.222745</c:v>
                </c:pt>
                <c:pt idx="18343">
                  <c:v>-0.22620000000000001</c:v>
                </c:pt>
                <c:pt idx="18344">
                  <c:v>-0.229632</c:v>
                </c:pt>
                <c:pt idx="18345">
                  <c:v>-0.233043</c:v>
                </c:pt>
                <c:pt idx="18346">
                  <c:v>-0.236432</c:v>
                </c:pt>
                <c:pt idx="18347">
                  <c:v>-0.23979500000000001</c:v>
                </c:pt>
                <c:pt idx="18348">
                  <c:v>-0.24312600000000001</c:v>
                </c:pt>
                <c:pt idx="18349">
                  <c:v>-0.246419</c:v>
                </c:pt>
                <c:pt idx="18350">
                  <c:v>-0.249668</c:v>
                </c:pt>
                <c:pt idx="18351">
                  <c:v>-0.25286900000000001</c:v>
                </c:pt>
                <c:pt idx="18352">
                  <c:v>-0.25601299999999999</c:v>
                </c:pt>
                <c:pt idx="18353">
                  <c:v>-0.25909500000000002</c:v>
                </c:pt>
                <c:pt idx="18354">
                  <c:v>-0.26210899999999998</c:v>
                </c:pt>
                <c:pt idx="18355">
                  <c:v>-0.26505099999999998</c:v>
                </c:pt>
                <c:pt idx="18356">
                  <c:v>-0.26791599999999999</c:v>
                </c:pt>
                <c:pt idx="18357">
                  <c:v>-0.27070699999999998</c:v>
                </c:pt>
                <c:pt idx="18358">
                  <c:v>-0.273422</c:v>
                </c:pt>
                <c:pt idx="18359">
                  <c:v>-0.27605099999999999</c:v>
                </c:pt>
                <c:pt idx="18360">
                  <c:v>-0.27858500000000003</c:v>
                </c:pt>
                <c:pt idx="18361">
                  <c:v>-0.28102100000000002</c:v>
                </c:pt>
                <c:pt idx="18362">
                  <c:v>-0.28336</c:v>
                </c:pt>
                <c:pt idx="18363">
                  <c:v>-0.28559899999999999</c:v>
                </c:pt>
                <c:pt idx="18364">
                  <c:v>-0.28773399999999999</c:v>
                </c:pt>
                <c:pt idx="18365">
                  <c:v>-0.28976600000000002</c:v>
                </c:pt>
                <c:pt idx="18366">
                  <c:v>-0.29169200000000001</c:v>
                </c:pt>
                <c:pt idx="18367">
                  <c:v>-0.29350900000000002</c:v>
                </c:pt>
                <c:pt idx="18368">
                  <c:v>-0.29521199999999997</c:v>
                </c:pt>
                <c:pt idx="18369">
                  <c:v>-0.29680400000000001</c:v>
                </c:pt>
                <c:pt idx="18370">
                  <c:v>-0.29828399999999999</c:v>
                </c:pt>
                <c:pt idx="18371">
                  <c:v>-0.299653</c:v>
                </c:pt>
                <c:pt idx="18372">
                  <c:v>-0.30090800000000001</c:v>
                </c:pt>
                <c:pt idx="18373">
                  <c:v>-0.30205199999999999</c:v>
                </c:pt>
                <c:pt idx="18374">
                  <c:v>-0.30308299999999999</c:v>
                </c:pt>
                <c:pt idx="18375">
                  <c:v>-0.30399599999999999</c:v>
                </c:pt>
                <c:pt idx="18376">
                  <c:v>-0.30478899999999998</c:v>
                </c:pt>
                <c:pt idx="18377">
                  <c:v>-0.30546400000000001</c:v>
                </c:pt>
                <c:pt idx="18378">
                  <c:v>-0.30602400000000002</c:v>
                </c:pt>
                <c:pt idx="18379">
                  <c:v>-0.30647400000000002</c:v>
                </c:pt>
                <c:pt idx="18380">
                  <c:v>-0.306815</c:v>
                </c:pt>
                <c:pt idx="18381">
                  <c:v>-0.30704500000000001</c:v>
                </c:pt>
                <c:pt idx="18382">
                  <c:v>-0.30716300000000002</c:v>
                </c:pt>
                <c:pt idx="18383">
                  <c:v>-0.307172</c:v>
                </c:pt>
                <c:pt idx="18384">
                  <c:v>-0.30707200000000001</c:v>
                </c:pt>
                <c:pt idx="18385">
                  <c:v>-0.306865</c:v>
                </c:pt>
                <c:pt idx="18386">
                  <c:v>-0.30654999999999999</c:v>
                </c:pt>
                <c:pt idx="18387">
                  <c:v>-0.30612400000000001</c:v>
                </c:pt>
                <c:pt idx="18388">
                  <c:v>-0.30558299999999999</c:v>
                </c:pt>
                <c:pt idx="18389">
                  <c:v>-0.30493300000000001</c:v>
                </c:pt>
                <c:pt idx="18390">
                  <c:v>-0.30418000000000001</c:v>
                </c:pt>
                <c:pt idx="18391">
                  <c:v>-0.30332799999999999</c:v>
                </c:pt>
                <c:pt idx="18392">
                  <c:v>-0.30237799999999998</c:v>
                </c:pt>
                <c:pt idx="18393">
                  <c:v>-0.30133100000000002</c:v>
                </c:pt>
                <c:pt idx="18394">
                  <c:v>-0.30019000000000001</c:v>
                </c:pt>
                <c:pt idx="18395">
                  <c:v>-0.29895699999999997</c:v>
                </c:pt>
                <c:pt idx="18396">
                  <c:v>-0.29763499999999998</c:v>
                </c:pt>
                <c:pt idx="18397">
                  <c:v>-0.29623100000000002</c:v>
                </c:pt>
                <c:pt idx="18398">
                  <c:v>-0.29475299999999999</c:v>
                </c:pt>
                <c:pt idx="18399">
                  <c:v>-0.293209</c:v>
                </c:pt>
                <c:pt idx="18400">
                  <c:v>-0.291603</c:v>
                </c:pt>
                <c:pt idx="18401">
                  <c:v>-0.289937</c:v>
                </c:pt>
                <c:pt idx="18402">
                  <c:v>-0.288213</c:v>
                </c:pt>
                <c:pt idx="18403">
                  <c:v>-0.28643400000000002</c:v>
                </c:pt>
                <c:pt idx="18404">
                  <c:v>-0.28460400000000002</c:v>
                </c:pt>
                <c:pt idx="18405">
                  <c:v>-0.28273100000000001</c:v>
                </c:pt>
                <c:pt idx="18406">
                  <c:v>-0.28081899999999999</c:v>
                </c:pt>
                <c:pt idx="18407">
                  <c:v>-0.27887000000000001</c:v>
                </c:pt>
                <c:pt idx="18408">
                  <c:v>-0.27688600000000002</c:v>
                </c:pt>
                <c:pt idx="18409">
                  <c:v>-0.274866</c:v>
                </c:pt>
                <c:pt idx="18410">
                  <c:v>-0.27280900000000002</c:v>
                </c:pt>
                <c:pt idx="18411">
                  <c:v>-0.27071600000000001</c:v>
                </c:pt>
                <c:pt idx="18412">
                  <c:v>-0.26858599999999999</c:v>
                </c:pt>
                <c:pt idx="18413">
                  <c:v>-0.26642500000000002</c:v>
                </c:pt>
                <c:pt idx="18414">
                  <c:v>-0.264237</c:v>
                </c:pt>
                <c:pt idx="18415">
                  <c:v>-0.26202500000000001</c:v>
                </c:pt>
                <c:pt idx="18416">
                  <c:v>-0.25979200000000002</c:v>
                </c:pt>
                <c:pt idx="18417">
                  <c:v>-0.257544</c:v>
                </c:pt>
                <c:pt idx="18418">
                  <c:v>-0.25528699999999999</c:v>
                </c:pt>
                <c:pt idx="18419">
                  <c:v>-0.25302400000000003</c:v>
                </c:pt>
                <c:pt idx="18420">
                  <c:v>-0.25075999999999998</c:v>
                </c:pt>
                <c:pt idx="18421">
                  <c:v>-0.248503</c:v>
                </c:pt>
                <c:pt idx="18422">
                  <c:v>-0.24626700000000001</c:v>
                </c:pt>
                <c:pt idx="18423">
                  <c:v>-0.244056</c:v>
                </c:pt>
                <c:pt idx="18424">
                  <c:v>-0.241873</c:v>
                </c:pt>
                <c:pt idx="18425">
                  <c:v>-0.23971799999999999</c:v>
                </c:pt>
                <c:pt idx="18426">
                  <c:v>-0.237594</c:v>
                </c:pt>
                <c:pt idx="18427">
                  <c:v>-0.235508</c:v>
                </c:pt>
                <c:pt idx="18428">
                  <c:v>-0.23346700000000001</c:v>
                </c:pt>
                <c:pt idx="18429">
                  <c:v>-0.23148199999999999</c:v>
                </c:pt>
                <c:pt idx="18430">
                  <c:v>-0.22956099999999999</c:v>
                </c:pt>
                <c:pt idx="18431">
                  <c:v>-0.22770799999999999</c:v>
                </c:pt>
                <c:pt idx="18432">
                  <c:v>-0.22592300000000001</c:v>
                </c:pt>
                <c:pt idx="18433">
                  <c:v>-0.22420200000000001</c:v>
                </c:pt>
                <c:pt idx="18434">
                  <c:v>-0.22254399999999999</c:v>
                </c:pt>
                <c:pt idx="18435">
                  <c:v>-0.22095000000000001</c:v>
                </c:pt>
                <c:pt idx="18436">
                  <c:v>-0.219418</c:v>
                </c:pt>
                <c:pt idx="18437">
                  <c:v>-0.21795400000000001</c:v>
                </c:pt>
                <c:pt idx="18438">
                  <c:v>-0.216562</c:v>
                </c:pt>
                <c:pt idx="18439">
                  <c:v>-0.21524699999999999</c:v>
                </c:pt>
                <c:pt idx="18440">
                  <c:v>-0.214008</c:v>
                </c:pt>
                <c:pt idx="18441">
                  <c:v>-0.21284700000000001</c:v>
                </c:pt>
                <c:pt idx="18442">
                  <c:v>-0.21176800000000001</c:v>
                </c:pt>
                <c:pt idx="18443">
                  <c:v>-0.21077499999999999</c:v>
                </c:pt>
                <c:pt idx="18444">
                  <c:v>-0.209868</c:v>
                </c:pt>
                <c:pt idx="18445">
                  <c:v>-0.20904700000000001</c:v>
                </c:pt>
                <c:pt idx="18446">
                  <c:v>-0.208315</c:v>
                </c:pt>
                <c:pt idx="18447">
                  <c:v>-0.207673</c:v>
                </c:pt>
                <c:pt idx="18448">
                  <c:v>-0.207121</c:v>
                </c:pt>
                <c:pt idx="18449">
                  <c:v>-0.20666000000000001</c:v>
                </c:pt>
                <c:pt idx="18450">
                  <c:v>-0.20629500000000001</c:v>
                </c:pt>
                <c:pt idx="18451">
                  <c:v>-0.20602500000000001</c:v>
                </c:pt>
                <c:pt idx="18452">
                  <c:v>-0.205846</c:v>
                </c:pt>
                <c:pt idx="18453">
                  <c:v>-0.20575099999999999</c:v>
                </c:pt>
                <c:pt idx="18454">
                  <c:v>-0.20573900000000001</c:v>
                </c:pt>
                <c:pt idx="18455">
                  <c:v>-0.20580999999999999</c:v>
                </c:pt>
                <c:pt idx="18456">
                  <c:v>-0.20596800000000001</c:v>
                </c:pt>
                <c:pt idx="18457">
                  <c:v>-0.20621700000000001</c:v>
                </c:pt>
                <c:pt idx="18458">
                  <c:v>-0.20656099999999999</c:v>
                </c:pt>
                <c:pt idx="18459">
                  <c:v>-0.20699899999999999</c:v>
                </c:pt>
                <c:pt idx="18460">
                  <c:v>-0.20752799999999999</c:v>
                </c:pt>
                <c:pt idx="18461">
                  <c:v>-0.20814199999999999</c:v>
                </c:pt>
                <c:pt idx="18462">
                  <c:v>-0.208839</c:v>
                </c:pt>
                <c:pt idx="18463">
                  <c:v>-0.20961099999999999</c:v>
                </c:pt>
                <c:pt idx="18464">
                  <c:v>-0.21045800000000001</c:v>
                </c:pt>
                <c:pt idx="18465">
                  <c:v>-0.21138000000000001</c:v>
                </c:pt>
                <c:pt idx="18466">
                  <c:v>-0.21238499999999999</c:v>
                </c:pt>
                <c:pt idx="18467">
                  <c:v>-0.213476</c:v>
                </c:pt>
                <c:pt idx="18468">
                  <c:v>-0.21465000000000001</c:v>
                </c:pt>
                <c:pt idx="18469">
                  <c:v>-0.21590300000000001</c:v>
                </c:pt>
                <c:pt idx="18470">
                  <c:v>-0.217225</c:v>
                </c:pt>
                <c:pt idx="18471">
                  <c:v>-0.21860599999999999</c:v>
                </c:pt>
                <c:pt idx="18472">
                  <c:v>-0.22004099999999999</c:v>
                </c:pt>
                <c:pt idx="18473">
                  <c:v>-0.221526</c:v>
                </c:pt>
                <c:pt idx="18474">
                  <c:v>-0.223056</c:v>
                </c:pt>
                <c:pt idx="18475">
                  <c:v>-0.224631</c:v>
                </c:pt>
                <c:pt idx="18476">
                  <c:v>-0.226248</c:v>
                </c:pt>
                <c:pt idx="18477">
                  <c:v>-0.22790099999999999</c:v>
                </c:pt>
                <c:pt idx="18478">
                  <c:v>-0.22958999999999999</c:v>
                </c:pt>
                <c:pt idx="18479">
                  <c:v>-0.23131299999999999</c:v>
                </c:pt>
                <c:pt idx="18480">
                  <c:v>-0.233072</c:v>
                </c:pt>
                <c:pt idx="18481">
                  <c:v>-0.23486399999999999</c:v>
                </c:pt>
                <c:pt idx="18482">
                  <c:v>-0.23668900000000001</c:v>
                </c:pt>
                <c:pt idx="18483">
                  <c:v>-0.23854600000000001</c:v>
                </c:pt>
                <c:pt idx="18484">
                  <c:v>-0.240428</c:v>
                </c:pt>
                <c:pt idx="18485">
                  <c:v>-0.24232899999999999</c:v>
                </c:pt>
                <c:pt idx="18486">
                  <c:v>-0.24424100000000001</c:v>
                </c:pt>
                <c:pt idx="18487">
                  <c:v>-0.24615999999999999</c:v>
                </c:pt>
                <c:pt idx="18488">
                  <c:v>-0.24807799999999999</c:v>
                </c:pt>
                <c:pt idx="18489">
                  <c:v>-0.24998999999999999</c:v>
                </c:pt>
                <c:pt idx="18490">
                  <c:v>-0.25189</c:v>
                </c:pt>
                <c:pt idx="18491">
                  <c:v>-0.253776</c:v>
                </c:pt>
                <c:pt idx="18492">
                  <c:v>-0.25564799999999999</c:v>
                </c:pt>
                <c:pt idx="18493">
                  <c:v>-0.25750299999999998</c:v>
                </c:pt>
                <c:pt idx="18494">
                  <c:v>-0.25934200000000002</c:v>
                </c:pt>
                <c:pt idx="18495">
                  <c:v>-0.26116299999999998</c:v>
                </c:pt>
                <c:pt idx="18496">
                  <c:v>-0.262963</c:v>
                </c:pt>
                <c:pt idx="18497">
                  <c:v>-0.264735</c:v>
                </c:pt>
                <c:pt idx="18498">
                  <c:v>-0.26647500000000002</c:v>
                </c:pt>
                <c:pt idx="18499">
                  <c:v>-0.26818500000000001</c:v>
                </c:pt>
                <c:pt idx="18500">
                  <c:v>-0.26986700000000002</c:v>
                </c:pt>
                <c:pt idx="18501">
                  <c:v>-0.27152300000000001</c:v>
                </c:pt>
                <c:pt idx="18502">
                  <c:v>-0.27315299999999998</c:v>
                </c:pt>
                <c:pt idx="18503">
                  <c:v>-0.274756</c:v>
                </c:pt>
                <c:pt idx="18504">
                  <c:v>-0.276335</c:v>
                </c:pt>
                <c:pt idx="18505">
                  <c:v>-0.27788099999999999</c:v>
                </c:pt>
                <c:pt idx="18506">
                  <c:v>-0.27938499999999999</c:v>
                </c:pt>
                <c:pt idx="18507">
                  <c:v>-0.28083799999999998</c:v>
                </c:pt>
                <c:pt idx="18508">
                  <c:v>-0.28223799999999999</c:v>
                </c:pt>
                <c:pt idx="18509">
                  <c:v>-0.283584</c:v>
                </c:pt>
                <c:pt idx="18510">
                  <c:v>-0.28487400000000002</c:v>
                </c:pt>
                <c:pt idx="18511">
                  <c:v>-0.28610400000000002</c:v>
                </c:pt>
                <c:pt idx="18512">
                  <c:v>-0.28727399999999997</c:v>
                </c:pt>
                <c:pt idx="18513">
                  <c:v>-0.28838399999999997</c:v>
                </c:pt>
                <c:pt idx="18514">
                  <c:v>-0.289437</c:v>
                </c:pt>
                <c:pt idx="18515">
                  <c:v>-0.29041099999999997</c:v>
                </c:pt>
                <c:pt idx="18516">
                  <c:v>-0.29127900000000001</c:v>
                </c:pt>
                <c:pt idx="18517">
                  <c:v>-0.29205999999999999</c:v>
                </c:pt>
                <c:pt idx="18518">
                  <c:v>-0.29278399999999999</c:v>
                </c:pt>
                <c:pt idx="18519">
                  <c:v>-0.29344199999999998</c:v>
                </c:pt>
                <c:pt idx="18520">
                  <c:v>-0.29402</c:v>
                </c:pt>
                <c:pt idx="18521">
                  <c:v>-0.29453099999999999</c:v>
                </c:pt>
                <c:pt idx="18522">
                  <c:v>-0.29498000000000002</c:v>
                </c:pt>
                <c:pt idx="18523">
                  <c:v>-0.29536499999999999</c:v>
                </c:pt>
                <c:pt idx="18524">
                  <c:v>-0.29568100000000003</c:v>
                </c:pt>
                <c:pt idx="18525">
                  <c:v>-0.29591899999999999</c:v>
                </c:pt>
                <c:pt idx="18526">
                  <c:v>-0.29608000000000001</c:v>
                </c:pt>
                <c:pt idx="18527">
                  <c:v>-0.29616500000000001</c:v>
                </c:pt>
                <c:pt idx="18528">
                  <c:v>-0.29617700000000002</c:v>
                </c:pt>
                <c:pt idx="18529">
                  <c:v>-0.29611500000000002</c:v>
                </c:pt>
                <c:pt idx="18530">
                  <c:v>-0.29598099999999999</c:v>
                </c:pt>
                <c:pt idx="18531">
                  <c:v>-0.29577799999999999</c:v>
                </c:pt>
                <c:pt idx="18532">
                  <c:v>-0.29551300000000003</c:v>
                </c:pt>
                <c:pt idx="18533">
                  <c:v>-0.29519099999999998</c:v>
                </c:pt>
                <c:pt idx="18534">
                  <c:v>-0.29481400000000002</c:v>
                </c:pt>
                <c:pt idx="18535">
                  <c:v>-0.29438300000000001</c:v>
                </c:pt>
                <c:pt idx="18536">
                  <c:v>-0.29389500000000002</c:v>
                </c:pt>
                <c:pt idx="18537">
                  <c:v>-0.29335</c:v>
                </c:pt>
                <c:pt idx="18538">
                  <c:v>-0.29274800000000001</c:v>
                </c:pt>
                <c:pt idx="18539">
                  <c:v>-0.29209299999999999</c:v>
                </c:pt>
                <c:pt idx="18540">
                  <c:v>-0.29138700000000001</c:v>
                </c:pt>
                <c:pt idx="18541">
                  <c:v>-0.29062900000000003</c:v>
                </c:pt>
                <c:pt idx="18542">
                  <c:v>-0.28982000000000002</c:v>
                </c:pt>
                <c:pt idx="18543">
                  <c:v>-0.28896100000000002</c:v>
                </c:pt>
                <c:pt idx="18544">
                  <c:v>-0.288047</c:v>
                </c:pt>
                <c:pt idx="18545">
                  <c:v>-0.28707899999999997</c:v>
                </c:pt>
                <c:pt idx="18546">
                  <c:v>-0.28606100000000001</c:v>
                </c:pt>
                <c:pt idx="18547">
                  <c:v>-0.28499400000000003</c:v>
                </c:pt>
                <c:pt idx="18548">
                  <c:v>-0.28387299999999999</c:v>
                </c:pt>
                <c:pt idx="18549">
                  <c:v>-0.28270000000000001</c:v>
                </c:pt>
                <c:pt idx="18550">
                  <c:v>-0.28148400000000001</c:v>
                </c:pt>
                <c:pt idx="18551">
                  <c:v>-0.28023399999999998</c:v>
                </c:pt>
                <c:pt idx="18552">
                  <c:v>-0.27895399999999998</c:v>
                </c:pt>
                <c:pt idx="18553">
                  <c:v>-0.27764499999999998</c:v>
                </c:pt>
                <c:pt idx="18554">
                  <c:v>-0.27630900000000003</c:v>
                </c:pt>
                <c:pt idx="18555">
                  <c:v>-0.27494800000000003</c:v>
                </c:pt>
                <c:pt idx="18556">
                  <c:v>-0.27356200000000003</c:v>
                </c:pt>
                <c:pt idx="18557">
                  <c:v>-0.27215</c:v>
                </c:pt>
                <c:pt idx="18558">
                  <c:v>-0.27071499999999998</c:v>
                </c:pt>
                <c:pt idx="18559">
                  <c:v>-0.269262</c:v>
                </c:pt>
                <c:pt idx="18560">
                  <c:v>-0.26779500000000001</c:v>
                </c:pt>
                <c:pt idx="18561">
                  <c:v>-0.266314</c:v>
                </c:pt>
                <c:pt idx="18562">
                  <c:v>-0.26481900000000003</c:v>
                </c:pt>
                <c:pt idx="18563">
                  <c:v>-0.26330999999999999</c:v>
                </c:pt>
                <c:pt idx="18564">
                  <c:v>-0.26178699999999999</c:v>
                </c:pt>
                <c:pt idx="18565">
                  <c:v>-0.26024999999999998</c:v>
                </c:pt>
                <c:pt idx="18566">
                  <c:v>-0.25869900000000001</c:v>
                </c:pt>
                <c:pt idx="18567">
                  <c:v>-0.25713599999999998</c:v>
                </c:pt>
                <c:pt idx="18568">
                  <c:v>-0.25556699999999999</c:v>
                </c:pt>
                <c:pt idx="18569">
                  <c:v>-0.253998</c:v>
                </c:pt>
                <c:pt idx="18570">
                  <c:v>-0.25243500000000002</c:v>
                </c:pt>
                <c:pt idx="18571">
                  <c:v>-0.25087700000000002</c:v>
                </c:pt>
                <c:pt idx="18572">
                  <c:v>-0.24932299999999999</c:v>
                </c:pt>
                <c:pt idx="18573">
                  <c:v>-0.24777399999999999</c:v>
                </c:pt>
                <c:pt idx="18574">
                  <c:v>-0.246228</c:v>
                </c:pt>
                <c:pt idx="18575">
                  <c:v>-0.24468200000000001</c:v>
                </c:pt>
                <c:pt idx="18576">
                  <c:v>-0.24313699999999999</c:v>
                </c:pt>
                <c:pt idx="18577">
                  <c:v>-0.241594</c:v>
                </c:pt>
                <c:pt idx="18578">
                  <c:v>-0.24005599999999999</c:v>
                </c:pt>
                <c:pt idx="18579">
                  <c:v>-0.23852999999999999</c:v>
                </c:pt>
                <c:pt idx="18580">
                  <c:v>-0.23702100000000001</c:v>
                </c:pt>
                <c:pt idx="18581">
                  <c:v>-0.23553199999999999</c:v>
                </c:pt>
                <c:pt idx="18582">
                  <c:v>-0.23406399999999999</c:v>
                </c:pt>
                <c:pt idx="18583">
                  <c:v>-0.23261699999999999</c:v>
                </c:pt>
                <c:pt idx="18584">
                  <c:v>-0.23119200000000001</c:v>
                </c:pt>
                <c:pt idx="18585">
                  <c:v>-0.22978899999999999</c:v>
                </c:pt>
                <c:pt idx="18586">
                  <c:v>-0.228409</c:v>
                </c:pt>
                <c:pt idx="18587">
                  <c:v>-0.22706000000000001</c:v>
                </c:pt>
                <c:pt idx="18588">
                  <c:v>-0.225743</c:v>
                </c:pt>
                <c:pt idx="18589">
                  <c:v>-0.22445799999999999</c:v>
                </c:pt>
                <c:pt idx="18590">
                  <c:v>-0.22319700000000001</c:v>
                </c:pt>
                <c:pt idx="18591">
                  <c:v>-0.22195599999999999</c:v>
                </c:pt>
                <c:pt idx="18592">
                  <c:v>-0.22073400000000001</c:v>
                </c:pt>
                <c:pt idx="18593">
                  <c:v>-0.21953600000000001</c:v>
                </c:pt>
                <c:pt idx="18594">
                  <c:v>-0.21836700000000001</c:v>
                </c:pt>
                <c:pt idx="18595">
                  <c:v>-0.21722900000000001</c:v>
                </c:pt>
                <c:pt idx="18596">
                  <c:v>-0.216118</c:v>
                </c:pt>
                <c:pt idx="18597">
                  <c:v>-0.215032</c:v>
                </c:pt>
                <c:pt idx="18598">
                  <c:v>-0.213975</c:v>
                </c:pt>
                <c:pt idx="18599">
                  <c:v>-0.212952</c:v>
                </c:pt>
                <c:pt idx="18600">
                  <c:v>-0.21196100000000001</c:v>
                </c:pt>
                <c:pt idx="18601">
                  <c:v>-0.211002</c:v>
                </c:pt>
                <c:pt idx="18602">
                  <c:v>-0.21008099999999999</c:v>
                </c:pt>
                <c:pt idx="18603">
                  <c:v>-0.209204</c:v>
                </c:pt>
                <c:pt idx="18604">
                  <c:v>-0.20837600000000001</c:v>
                </c:pt>
                <c:pt idx="18605">
                  <c:v>-0.207594</c:v>
                </c:pt>
                <c:pt idx="18606">
                  <c:v>-0.20685400000000001</c:v>
                </c:pt>
                <c:pt idx="18607">
                  <c:v>-0.206152</c:v>
                </c:pt>
                <c:pt idx="18608">
                  <c:v>-0.205488</c:v>
                </c:pt>
                <c:pt idx="18609">
                  <c:v>-0.20486199999999999</c:v>
                </c:pt>
                <c:pt idx="18610">
                  <c:v>-0.20427600000000001</c:v>
                </c:pt>
                <c:pt idx="18611">
                  <c:v>-0.203732</c:v>
                </c:pt>
                <c:pt idx="18612">
                  <c:v>-0.20322599999999999</c:v>
                </c:pt>
                <c:pt idx="18613">
                  <c:v>-0.20275499999999999</c:v>
                </c:pt>
                <c:pt idx="18614">
                  <c:v>-0.202317</c:v>
                </c:pt>
                <c:pt idx="18615">
                  <c:v>-0.2019</c:v>
                </c:pt>
                <c:pt idx="18616">
                  <c:v>-0.201486</c:v>
                </c:pt>
                <c:pt idx="18617">
                  <c:v>-0.20107900000000001</c:v>
                </c:pt>
                <c:pt idx="18618">
                  <c:v>-0.20070199999999999</c:v>
                </c:pt>
                <c:pt idx="18619">
                  <c:v>-0.20035500000000001</c:v>
                </c:pt>
                <c:pt idx="18620">
                  <c:v>-0.20003099999999999</c:v>
                </c:pt>
                <c:pt idx="18621">
                  <c:v>-0.19973199999999999</c:v>
                </c:pt>
                <c:pt idx="18622">
                  <c:v>-0.19946</c:v>
                </c:pt>
                <c:pt idx="18623">
                  <c:v>-0.199216</c:v>
                </c:pt>
                <c:pt idx="18624">
                  <c:v>-0.19899900000000001</c:v>
                </c:pt>
                <c:pt idx="18625">
                  <c:v>-0.19880300000000001</c:v>
                </c:pt>
                <c:pt idx="18626">
                  <c:v>-0.19862099999999999</c:v>
                </c:pt>
                <c:pt idx="18627">
                  <c:v>-0.19844999999999999</c:v>
                </c:pt>
                <c:pt idx="18628">
                  <c:v>-0.19828699999999999</c:v>
                </c:pt>
                <c:pt idx="18629">
                  <c:v>-0.198132</c:v>
                </c:pt>
                <c:pt idx="18630">
                  <c:v>-0.19798299999999999</c:v>
                </c:pt>
                <c:pt idx="18631">
                  <c:v>-0.19784199999999999</c:v>
                </c:pt>
                <c:pt idx="18632">
                  <c:v>-0.19771</c:v>
                </c:pt>
                <c:pt idx="18633">
                  <c:v>-0.19758200000000001</c:v>
                </c:pt>
                <c:pt idx="18634">
                  <c:v>-0.19745499999999999</c:v>
                </c:pt>
                <c:pt idx="18635">
                  <c:v>-0.19733200000000001</c:v>
                </c:pt>
                <c:pt idx="18636">
                  <c:v>-0.197215</c:v>
                </c:pt>
                <c:pt idx="18637">
                  <c:v>-0.197103</c:v>
                </c:pt>
                <c:pt idx="18638">
                  <c:v>-0.19699800000000001</c:v>
                </c:pt>
                <c:pt idx="18639">
                  <c:v>-0.19689999999999999</c:v>
                </c:pt>
                <c:pt idx="18640">
                  <c:v>-0.19681100000000001</c:v>
                </c:pt>
                <c:pt idx="18641">
                  <c:v>-0.19672700000000001</c:v>
                </c:pt>
                <c:pt idx="18642">
                  <c:v>-0.19664499999999999</c:v>
                </c:pt>
                <c:pt idx="18643">
                  <c:v>-0.19656000000000001</c:v>
                </c:pt>
                <c:pt idx="18644">
                  <c:v>-0.19647300000000001</c:v>
                </c:pt>
                <c:pt idx="18645">
                  <c:v>-0.196383</c:v>
                </c:pt>
                <c:pt idx="18646">
                  <c:v>-0.196293</c:v>
                </c:pt>
                <c:pt idx="18647">
                  <c:v>-0.19620899999999999</c:v>
                </c:pt>
                <c:pt idx="18648">
                  <c:v>-0.19613700000000001</c:v>
                </c:pt>
                <c:pt idx="18649">
                  <c:v>-0.196077</c:v>
                </c:pt>
                <c:pt idx="18650">
                  <c:v>-0.196022</c:v>
                </c:pt>
                <c:pt idx="18651">
                  <c:v>-0.195967</c:v>
                </c:pt>
                <c:pt idx="18652">
                  <c:v>-0.195906</c:v>
                </c:pt>
                <c:pt idx="18653">
                  <c:v>-0.19581799999999999</c:v>
                </c:pt>
                <c:pt idx="18654">
                  <c:v>-0.19569300000000001</c:v>
                </c:pt>
                <c:pt idx="18655">
                  <c:v>-0.195551</c:v>
                </c:pt>
                <c:pt idx="18656">
                  <c:v>-0.19540399999999999</c:v>
                </c:pt>
                <c:pt idx="18657">
                  <c:v>-0.19523799999999999</c:v>
                </c:pt>
                <c:pt idx="18658">
                  <c:v>-0.195052</c:v>
                </c:pt>
                <c:pt idx="18659">
                  <c:v>-0.194852</c:v>
                </c:pt>
                <c:pt idx="18660">
                  <c:v>-0.19464000000000001</c:v>
                </c:pt>
                <c:pt idx="18661">
                  <c:v>-0.19441600000000001</c:v>
                </c:pt>
                <c:pt idx="18662">
                  <c:v>-0.19417699999999999</c:v>
                </c:pt>
                <c:pt idx="18663">
                  <c:v>-0.19392100000000001</c:v>
                </c:pt>
                <c:pt idx="18664">
                  <c:v>-0.19365099999999999</c:v>
                </c:pt>
                <c:pt idx="18665">
                  <c:v>-0.19336500000000001</c:v>
                </c:pt>
                <c:pt idx="18666">
                  <c:v>-0.19306499999999999</c:v>
                </c:pt>
                <c:pt idx="18667">
                  <c:v>-0.19275200000000001</c:v>
                </c:pt>
                <c:pt idx="18668">
                  <c:v>-0.19242799999999999</c:v>
                </c:pt>
                <c:pt idx="18669">
                  <c:v>-0.19209200000000001</c:v>
                </c:pt>
                <c:pt idx="18670">
                  <c:v>-0.191743</c:v>
                </c:pt>
                <c:pt idx="18671">
                  <c:v>-0.191382</c:v>
                </c:pt>
                <c:pt idx="18672">
                  <c:v>-0.19101099999999999</c:v>
                </c:pt>
                <c:pt idx="18673">
                  <c:v>-0.190633</c:v>
                </c:pt>
                <c:pt idx="18674">
                  <c:v>-0.190248</c:v>
                </c:pt>
                <c:pt idx="18675">
                  <c:v>-0.189857</c:v>
                </c:pt>
                <c:pt idx="18676">
                  <c:v>-0.18945899999999999</c:v>
                </c:pt>
                <c:pt idx="18677">
                  <c:v>-0.189056</c:v>
                </c:pt>
                <c:pt idx="18678">
                  <c:v>-0.18864800000000001</c:v>
                </c:pt>
                <c:pt idx="18679">
                  <c:v>-0.18823000000000001</c:v>
                </c:pt>
                <c:pt idx="18680">
                  <c:v>-0.187803</c:v>
                </c:pt>
                <c:pt idx="18681">
                  <c:v>-0.18737100000000001</c:v>
                </c:pt>
                <c:pt idx="18682">
                  <c:v>-0.18693399999999999</c:v>
                </c:pt>
                <c:pt idx="18683">
                  <c:v>-0.18648999999999999</c:v>
                </c:pt>
                <c:pt idx="18684">
                  <c:v>-0.18604200000000001</c:v>
                </c:pt>
                <c:pt idx="18685">
                  <c:v>-0.18559500000000001</c:v>
                </c:pt>
                <c:pt idx="18686">
                  <c:v>-0.18515200000000001</c:v>
                </c:pt>
                <c:pt idx="18687">
                  <c:v>-0.18471199999999999</c:v>
                </c:pt>
                <c:pt idx="18688">
                  <c:v>-0.18427399999999999</c:v>
                </c:pt>
                <c:pt idx="18689">
                  <c:v>-0.183836</c:v>
                </c:pt>
                <c:pt idx="18690">
                  <c:v>-0.18339800000000001</c:v>
                </c:pt>
                <c:pt idx="18691">
                  <c:v>-0.18295700000000001</c:v>
                </c:pt>
                <c:pt idx="18692">
                  <c:v>-0.18251500000000001</c:v>
                </c:pt>
                <c:pt idx="18693">
                  <c:v>-0.18207599999999999</c:v>
                </c:pt>
                <c:pt idx="18694">
                  <c:v>-0.18164</c:v>
                </c:pt>
                <c:pt idx="18695">
                  <c:v>-0.18120800000000001</c:v>
                </c:pt>
                <c:pt idx="18696">
                  <c:v>-0.18077499999999999</c:v>
                </c:pt>
                <c:pt idx="18697">
                  <c:v>-0.18034</c:v>
                </c:pt>
                <c:pt idx="18698">
                  <c:v>-0.17990400000000001</c:v>
                </c:pt>
                <c:pt idx="18699">
                  <c:v>-0.17946799999999999</c:v>
                </c:pt>
                <c:pt idx="18700">
                  <c:v>-0.17902999999999999</c:v>
                </c:pt>
                <c:pt idx="18701">
                  <c:v>-0.178591</c:v>
                </c:pt>
                <c:pt idx="18702">
                  <c:v>-0.178151</c:v>
                </c:pt>
                <c:pt idx="18703">
                  <c:v>-0.17771100000000001</c:v>
                </c:pt>
                <c:pt idx="18704">
                  <c:v>-0.17727399999999999</c:v>
                </c:pt>
                <c:pt idx="18705">
                  <c:v>-0.176842</c:v>
                </c:pt>
                <c:pt idx="18706">
                  <c:v>-0.17641499999999999</c:v>
                </c:pt>
                <c:pt idx="18707">
                  <c:v>-0.17599300000000001</c:v>
                </c:pt>
                <c:pt idx="18708">
                  <c:v>-0.17558000000000001</c:v>
                </c:pt>
                <c:pt idx="18709">
                  <c:v>-0.175179</c:v>
                </c:pt>
                <c:pt idx="18710">
                  <c:v>-0.174789</c:v>
                </c:pt>
                <c:pt idx="18711">
                  <c:v>-0.17441300000000001</c:v>
                </c:pt>
                <c:pt idx="18712">
                  <c:v>-0.17405300000000001</c:v>
                </c:pt>
                <c:pt idx="18713">
                  <c:v>-0.17371</c:v>
                </c:pt>
                <c:pt idx="18714">
                  <c:v>-0.17338700000000001</c:v>
                </c:pt>
                <c:pt idx="18715">
                  <c:v>-0.17308499999999999</c:v>
                </c:pt>
                <c:pt idx="18716">
                  <c:v>-0.17280599999999999</c:v>
                </c:pt>
                <c:pt idx="18717">
                  <c:v>-0.17255200000000001</c:v>
                </c:pt>
                <c:pt idx="18718">
                  <c:v>-0.172324</c:v>
                </c:pt>
                <c:pt idx="18719">
                  <c:v>-0.172121</c:v>
                </c:pt>
                <c:pt idx="18720">
                  <c:v>-0.17194200000000001</c:v>
                </c:pt>
                <c:pt idx="18721">
                  <c:v>-0.17178499999999999</c:v>
                </c:pt>
                <c:pt idx="18722">
                  <c:v>-0.171655</c:v>
                </c:pt>
                <c:pt idx="18723">
                  <c:v>-0.17155300000000001</c:v>
                </c:pt>
                <c:pt idx="18724">
                  <c:v>-0.17147799999999999</c:v>
                </c:pt>
                <c:pt idx="18725">
                  <c:v>-0.17143</c:v>
                </c:pt>
                <c:pt idx="18726">
                  <c:v>-0.171408</c:v>
                </c:pt>
                <c:pt idx="18727">
                  <c:v>-0.17141100000000001</c:v>
                </c:pt>
                <c:pt idx="18728">
                  <c:v>-0.17143700000000001</c:v>
                </c:pt>
                <c:pt idx="18729">
                  <c:v>-0.171485</c:v>
                </c:pt>
                <c:pt idx="18730">
                  <c:v>-0.17155799999999999</c:v>
                </c:pt>
                <c:pt idx="18731">
                  <c:v>-0.17165900000000001</c:v>
                </c:pt>
                <c:pt idx="18732">
                  <c:v>-0.171789</c:v>
                </c:pt>
                <c:pt idx="18733">
                  <c:v>-0.17194599999999999</c:v>
                </c:pt>
                <c:pt idx="18734">
                  <c:v>-0.172128</c:v>
                </c:pt>
                <c:pt idx="18735">
                  <c:v>-0.17233000000000001</c:v>
                </c:pt>
                <c:pt idx="18736">
                  <c:v>-0.17255000000000001</c:v>
                </c:pt>
                <c:pt idx="18737">
                  <c:v>-0.172789</c:v>
                </c:pt>
                <c:pt idx="18738">
                  <c:v>-0.173044</c:v>
                </c:pt>
                <c:pt idx="18739">
                  <c:v>-0.17331199999999999</c:v>
                </c:pt>
                <c:pt idx="18740">
                  <c:v>-0.173593</c:v>
                </c:pt>
                <c:pt idx="18741">
                  <c:v>-0.17388899999999999</c:v>
                </c:pt>
                <c:pt idx="18742">
                  <c:v>-0.174203</c:v>
                </c:pt>
                <c:pt idx="18743">
                  <c:v>-0.17453199999999999</c:v>
                </c:pt>
                <c:pt idx="18744">
                  <c:v>-0.174874</c:v>
                </c:pt>
                <c:pt idx="18745">
                  <c:v>-0.17522799999999999</c:v>
                </c:pt>
                <c:pt idx="18746">
                  <c:v>-0.175594</c:v>
                </c:pt>
                <c:pt idx="18747">
                  <c:v>-0.17596800000000001</c:v>
                </c:pt>
                <c:pt idx="18748">
                  <c:v>-0.17635000000000001</c:v>
                </c:pt>
                <c:pt idx="18749">
                  <c:v>-0.17674100000000001</c:v>
                </c:pt>
                <c:pt idx="18750">
                  <c:v>-0.17714199999999999</c:v>
                </c:pt>
                <c:pt idx="18751">
                  <c:v>-0.17755499999999999</c:v>
                </c:pt>
                <c:pt idx="18752">
                  <c:v>-0.17797499999999999</c:v>
                </c:pt>
                <c:pt idx="18753">
                  <c:v>-0.178401</c:v>
                </c:pt>
                <c:pt idx="18754">
                  <c:v>-0.17883099999999999</c:v>
                </c:pt>
                <c:pt idx="18755">
                  <c:v>-0.179261</c:v>
                </c:pt>
                <c:pt idx="18756">
                  <c:v>-0.17968799999999999</c:v>
                </c:pt>
                <c:pt idx="18757">
                  <c:v>-0.18010999999999999</c:v>
                </c:pt>
                <c:pt idx="18758">
                  <c:v>-0.18052599999999999</c:v>
                </c:pt>
                <c:pt idx="18759">
                  <c:v>-0.18093500000000001</c:v>
                </c:pt>
                <c:pt idx="18760">
                  <c:v>-0.181338</c:v>
                </c:pt>
                <c:pt idx="18761">
                  <c:v>-0.18173300000000001</c:v>
                </c:pt>
                <c:pt idx="18762">
                  <c:v>-0.182117</c:v>
                </c:pt>
                <c:pt idx="18763">
                  <c:v>-0.18248800000000001</c:v>
                </c:pt>
                <c:pt idx="18764">
                  <c:v>-0.18284600000000001</c:v>
                </c:pt>
                <c:pt idx="18765">
                  <c:v>-0.18318899999999999</c:v>
                </c:pt>
                <c:pt idx="18766">
                  <c:v>-0.18351500000000001</c:v>
                </c:pt>
                <c:pt idx="18767">
                  <c:v>-0.18382299999999999</c:v>
                </c:pt>
                <c:pt idx="18768">
                  <c:v>-0.184115</c:v>
                </c:pt>
                <c:pt idx="18769">
                  <c:v>-0.18438599999999999</c:v>
                </c:pt>
                <c:pt idx="18770">
                  <c:v>-0.18463599999999999</c:v>
                </c:pt>
                <c:pt idx="18771">
                  <c:v>-0.18486</c:v>
                </c:pt>
                <c:pt idx="18772">
                  <c:v>-0.185054</c:v>
                </c:pt>
                <c:pt idx="18773">
                  <c:v>-0.18521599999999999</c:v>
                </c:pt>
                <c:pt idx="18774">
                  <c:v>-0.18534400000000001</c:v>
                </c:pt>
                <c:pt idx="18775">
                  <c:v>-0.18543899999999999</c:v>
                </c:pt>
                <c:pt idx="18776">
                  <c:v>-0.18549599999999999</c:v>
                </c:pt>
                <c:pt idx="18777">
                  <c:v>-0.18551100000000001</c:v>
                </c:pt>
                <c:pt idx="18778">
                  <c:v>-0.18548300000000001</c:v>
                </c:pt>
                <c:pt idx="18779">
                  <c:v>-0.18541199999999999</c:v>
                </c:pt>
                <c:pt idx="18780">
                  <c:v>-0.18529999999999999</c:v>
                </c:pt>
                <c:pt idx="18781">
                  <c:v>-0.185145</c:v>
                </c:pt>
                <c:pt idx="18782">
                  <c:v>-0.184945</c:v>
                </c:pt>
                <c:pt idx="18783">
                  <c:v>-0.184697</c:v>
                </c:pt>
                <c:pt idx="18784">
                  <c:v>-0.18439800000000001</c:v>
                </c:pt>
                <c:pt idx="18785">
                  <c:v>-0.18404899999999999</c:v>
                </c:pt>
                <c:pt idx="18786">
                  <c:v>-0.18365000000000001</c:v>
                </c:pt>
                <c:pt idx="18787">
                  <c:v>-0.183199</c:v>
                </c:pt>
                <c:pt idx="18788">
                  <c:v>-0.182695</c:v>
                </c:pt>
                <c:pt idx="18789">
                  <c:v>-0.18213599999999999</c:v>
                </c:pt>
                <c:pt idx="18790">
                  <c:v>-0.18152299999999999</c:v>
                </c:pt>
                <c:pt idx="18791">
                  <c:v>-0.18085300000000001</c:v>
                </c:pt>
                <c:pt idx="18792">
                  <c:v>-0.18012600000000001</c:v>
                </c:pt>
                <c:pt idx="18793">
                  <c:v>-0.179339</c:v>
                </c:pt>
                <c:pt idx="18794">
                  <c:v>-0.17849100000000001</c:v>
                </c:pt>
                <c:pt idx="18795">
                  <c:v>-0.17758499999999999</c:v>
                </c:pt>
                <c:pt idx="18796">
                  <c:v>-0.17661499999999999</c:v>
                </c:pt>
                <c:pt idx="18797">
                  <c:v>-0.17555799999999999</c:v>
                </c:pt>
                <c:pt idx="18798">
                  <c:v>-0.17440900000000001</c:v>
                </c:pt>
                <c:pt idx="18799">
                  <c:v>-0.17319499999999999</c:v>
                </c:pt>
                <c:pt idx="18800">
                  <c:v>-0.17192099999999999</c:v>
                </c:pt>
                <c:pt idx="18801">
                  <c:v>-0.170573</c:v>
                </c:pt>
                <c:pt idx="18802">
                  <c:v>-0.169151</c:v>
                </c:pt>
                <c:pt idx="18803">
                  <c:v>-0.16766</c:v>
                </c:pt>
                <c:pt idx="18804">
                  <c:v>-0.166101</c:v>
                </c:pt>
                <c:pt idx="18805">
                  <c:v>-0.16447300000000001</c:v>
                </c:pt>
                <c:pt idx="18806">
                  <c:v>-0.162774</c:v>
                </c:pt>
                <c:pt idx="18807">
                  <c:v>-0.16100300000000001</c:v>
                </c:pt>
                <c:pt idx="18808">
                  <c:v>-0.15915699999999999</c:v>
                </c:pt>
                <c:pt idx="18809">
                  <c:v>-0.15723899999999999</c:v>
                </c:pt>
                <c:pt idx="18810">
                  <c:v>-0.155248</c:v>
                </c:pt>
                <c:pt idx="18811">
                  <c:v>-0.15318499999999999</c:v>
                </c:pt>
                <c:pt idx="18812">
                  <c:v>-0.15105399999999999</c:v>
                </c:pt>
                <c:pt idx="18813">
                  <c:v>-0.14885699999999999</c:v>
                </c:pt>
                <c:pt idx="18814">
                  <c:v>-0.146595</c:v>
                </c:pt>
                <c:pt idx="18815">
                  <c:v>-0.14427100000000001</c:v>
                </c:pt>
                <c:pt idx="18816">
                  <c:v>-0.14188899999999999</c:v>
                </c:pt>
                <c:pt idx="18817">
                  <c:v>-0.13945199999999999</c:v>
                </c:pt>
                <c:pt idx="18818">
                  <c:v>-0.136963</c:v>
                </c:pt>
                <c:pt idx="18819">
                  <c:v>-0.13442499999999999</c:v>
                </c:pt>
                <c:pt idx="18820">
                  <c:v>-0.13183800000000001</c:v>
                </c:pt>
                <c:pt idx="18821">
                  <c:v>-0.12920499999999999</c:v>
                </c:pt>
                <c:pt idx="18822">
                  <c:v>-0.126528</c:v>
                </c:pt>
                <c:pt idx="18823">
                  <c:v>-0.123808</c:v>
                </c:pt>
                <c:pt idx="18824">
                  <c:v>-0.121046</c:v>
                </c:pt>
                <c:pt idx="18825">
                  <c:v>-0.118241</c:v>
                </c:pt>
                <c:pt idx="18826">
                  <c:v>-0.115396</c:v>
                </c:pt>
                <c:pt idx="18827">
                  <c:v>-0.112515</c:v>
                </c:pt>
                <c:pt idx="18828">
                  <c:v>-0.109599</c:v>
                </c:pt>
                <c:pt idx="18829">
                  <c:v>-0.106651</c:v>
                </c:pt>
                <c:pt idx="18830">
                  <c:v>-0.103673</c:v>
                </c:pt>
                <c:pt idx="18831">
                  <c:v>-0.10066600000000001</c:v>
                </c:pt>
                <c:pt idx="18832">
                  <c:v>-9.7636399999999998E-2</c:v>
                </c:pt>
                <c:pt idx="18833">
                  <c:v>-9.4588000000000005E-2</c:v>
                </c:pt>
                <c:pt idx="18834">
                  <c:v>-9.1508599999999996E-2</c:v>
                </c:pt>
                <c:pt idx="18835">
                  <c:v>-8.8384500000000005E-2</c:v>
                </c:pt>
                <c:pt idx="18836">
                  <c:v>-8.5232100000000005E-2</c:v>
                </c:pt>
                <c:pt idx="18837">
                  <c:v>-8.2067600000000004E-2</c:v>
                </c:pt>
                <c:pt idx="18838">
                  <c:v>-7.8883099999999998E-2</c:v>
                </c:pt>
                <c:pt idx="18839">
                  <c:v>-7.5676599999999997E-2</c:v>
                </c:pt>
                <c:pt idx="18840">
                  <c:v>-7.2457900000000006E-2</c:v>
                </c:pt>
                <c:pt idx="18841">
                  <c:v>-6.9232699999999994E-2</c:v>
                </c:pt>
                <c:pt idx="18842">
                  <c:v>-6.6002900000000003E-2</c:v>
                </c:pt>
                <c:pt idx="18843">
                  <c:v>-6.2770099999999995E-2</c:v>
                </c:pt>
                <c:pt idx="18844">
                  <c:v>-5.9535499999999998E-2</c:v>
                </c:pt>
                <c:pt idx="18845">
                  <c:v>-5.6300500000000003E-2</c:v>
                </c:pt>
                <c:pt idx="18846">
                  <c:v>-5.3067099999999999E-2</c:v>
                </c:pt>
                <c:pt idx="18847">
                  <c:v>-4.9837800000000002E-2</c:v>
                </c:pt>
                <c:pt idx="18848">
                  <c:v>-4.66156E-2</c:v>
                </c:pt>
                <c:pt idx="18849">
                  <c:v>-4.3404600000000002E-2</c:v>
                </c:pt>
                <c:pt idx="18850">
                  <c:v>-4.02104E-2</c:v>
                </c:pt>
                <c:pt idx="18851">
                  <c:v>-3.7039299999999997E-2</c:v>
                </c:pt>
                <c:pt idx="18852">
                  <c:v>-3.3896900000000001E-2</c:v>
                </c:pt>
                <c:pt idx="18853">
                  <c:v>-3.07884E-2</c:v>
                </c:pt>
                <c:pt idx="18854">
                  <c:v>-2.7717599999999998E-2</c:v>
                </c:pt>
                <c:pt idx="18855">
                  <c:v>-2.4686699999999999E-2</c:v>
                </c:pt>
                <c:pt idx="18856">
                  <c:v>-2.1696799999999999E-2</c:v>
                </c:pt>
                <c:pt idx="18857">
                  <c:v>-1.8748899999999999E-2</c:v>
                </c:pt>
                <c:pt idx="18858">
                  <c:v>-1.5845399999999999E-2</c:v>
                </c:pt>
                <c:pt idx="18859">
                  <c:v>-1.29893E-2</c:v>
                </c:pt>
                <c:pt idx="18860">
                  <c:v>-1.01829E-2</c:v>
                </c:pt>
                <c:pt idx="18861" formatCode="0.00E+00">
                  <c:v>-7.4288399999999999E-3</c:v>
                </c:pt>
                <c:pt idx="18862" formatCode="0.00E+00">
                  <c:v>-4.7301499999999998E-3</c:v>
                </c:pt>
                <c:pt idx="18863" formatCode="0.00E+00">
                  <c:v>-2.08728E-3</c:v>
                </c:pt>
                <c:pt idx="18864" formatCode="0.00E+00">
                  <c:v>5.0065899999999998E-4</c:v>
                </c:pt>
                <c:pt idx="18865" formatCode="0.00E+00">
                  <c:v>3.0328999999999998E-3</c:v>
                </c:pt>
                <c:pt idx="18866" formatCode="0.00E+00">
                  <c:v>5.5080299999999997E-3</c:v>
                </c:pt>
                <c:pt idx="18867" formatCode="0.00E+00">
                  <c:v>7.9245400000000008E-3</c:v>
                </c:pt>
                <c:pt idx="18868">
                  <c:v>1.02798E-2</c:v>
                </c:pt>
                <c:pt idx="18869">
                  <c:v>1.257E-2</c:v>
                </c:pt>
                <c:pt idx="18870">
                  <c:v>1.4791500000000001E-2</c:v>
                </c:pt>
                <c:pt idx="18871">
                  <c:v>1.69436E-2</c:v>
                </c:pt>
                <c:pt idx="18872">
                  <c:v>1.9026899999999999E-2</c:v>
                </c:pt>
                <c:pt idx="18873">
                  <c:v>2.1039700000000001E-2</c:v>
                </c:pt>
                <c:pt idx="18874">
                  <c:v>2.29784E-2</c:v>
                </c:pt>
                <c:pt idx="18875">
                  <c:v>2.4838900000000001E-2</c:v>
                </c:pt>
                <c:pt idx="18876">
                  <c:v>2.6617999999999999E-2</c:v>
                </c:pt>
                <c:pt idx="18877">
                  <c:v>2.83144E-2</c:v>
                </c:pt>
                <c:pt idx="18878">
                  <c:v>2.9928199999999999E-2</c:v>
                </c:pt>
                <c:pt idx="18879">
                  <c:v>3.1459300000000003E-2</c:v>
                </c:pt>
                <c:pt idx="18880">
                  <c:v>3.29068E-2</c:v>
                </c:pt>
                <c:pt idx="18881">
                  <c:v>3.4269300000000003E-2</c:v>
                </c:pt>
                <c:pt idx="18882">
                  <c:v>3.5545599999999997E-2</c:v>
                </c:pt>
                <c:pt idx="18883">
                  <c:v>3.67351E-2</c:v>
                </c:pt>
                <c:pt idx="18884">
                  <c:v>3.7837299999999997E-2</c:v>
                </c:pt>
                <c:pt idx="18885">
                  <c:v>3.8851400000000001E-2</c:v>
                </c:pt>
                <c:pt idx="18886">
                  <c:v>3.9776300000000001E-2</c:v>
                </c:pt>
                <c:pt idx="18887">
                  <c:v>4.0611399999999999E-2</c:v>
                </c:pt>
                <c:pt idx="18888">
                  <c:v>4.1355200000000002E-2</c:v>
                </c:pt>
                <c:pt idx="18889">
                  <c:v>4.2006500000000002E-2</c:v>
                </c:pt>
                <c:pt idx="18890">
                  <c:v>4.2566E-2</c:v>
                </c:pt>
                <c:pt idx="18891">
                  <c:v>4.3035299999999999E-2</c:v>
                </c:pt>
                <c:pt idx="18892">
                  <c:v>4.3414899999999999E-2</c:v>
                </c:pt>
                <c:pt idx="18893">
                  <c:v>4.3705300000000002E-2</c:v>
                </c:pt>
                <c:pt idx="18894">
                  <c:v>4.3905899999999998E-2</c:v>
                </c:pt>
                <c:pt idx="18895">
                  <c:v>4.4015600000000002E-2</c:v>
                </c:pt>
                <c:pt idx="18896">
                  <c:v>4.4033700000000002E-2</c:v>
                </c:pt>
                <c:pt idx="18897">
                  <c:v>4.3960899999999997E-2</c:v>
                </c:pt>
                <c:pt idx="18898">
                  <c:v>4.3797200000000001E-2</c:v>
                </c:pt>
                <c:pt idx="18899">
                  <c:v>4.3542299999999999E-2</c:v>
                </c:pt>
                <c:pt idx="18900">
                  <c:v>4.3197600000000003E-2</c:v>
                </c:pt>
                <c:pt idx="18901">
                  <c:v>4.2767399999999997E-2</c:v>
                </c:pt>
                <c:pt idx="18902">
                  <c:v>4.2255000000000001E-2</c:v>
                </c:pt>
                <c:pt idx="18903">
                  <c:v>4.1661700000000003E-2</c:v>
                </c:pt>
                <c:pt idx="18904">
                  <c:v>4.0987099999999999E-2</c:v>
                </c:pt>
                <c:pt idx="18905">
                  <c:v>4.0231700000000002E-2</c:v>
                </c:pt>
                <c:pt idx="18906">
                  <c:v>3.9396E-2</c:v>
                </c:pt>
                <c:pt idx="18907">
                  <c:v>3.8480199999999999E-2</c:v>
                </c:pt>
                <c:pt idx="18908">
                  <c:v>3.7486800000000001E-2</c:v>
                </c:pt>
                <c:pt idx="18909">
                  <c:v>3.6420500000000001E-2</c:v>
                </c:pt>
                <c:pt idx="18910">
                  <c:v>3.5284200000000002E-2</c:v>
                </c:pt>
                <c:pt idx="18911">
                  <c:v>3.4077499999999997E-2</c:v>
                </c:pt>
                <c:pt idx="18912">
                  <c:v>3.27999E-2</c:v>
                </c:pt>
                <c:pt idx="18913">
                  <c:v>3.1451699999999999E-2</c:v>
                </c:pt>
                <c:pt idx="18914">
                  <c:v>3.00343E-2</c:v>
                </c:pt>
                <c:pt idx="18915">
                  <c:v>2.8550599999999999E-2</c:v>
                </c:pt>
                <c:pt idx="18916">
                  <c:v>2.7004199999999999E-2</c:v>
                </c:pt>
                <c:pt idx="18917">
                  <c:v>2.5398299999999999E-2</c:v>
                </c:pt>
                <c:pt idx="18918">
                  <c:v>2.37355E-2</c:v>
                </c:pt>
                <c:pt idx="18919">
                  <c:v>2.20179E-2</c:v>
                </c:pt>
                <c:pt idx="18920">
                  <c:v>2.0246699999999999E-2</c:v>
                </c:pt>
                <c:pt idx="18921">
                  <c:v>1.8423800000000001E-2</c:v>
                </c:pt>
                <c:pt idx="18922">
                  <c:v>1.6550100000000002E-2</c:v>
                </c:pt>
                <c:pt idx="18923">
                  <c:v>1.4626800000000001E-2</c:v>
                </c:pt>
                <c:pt idx="18924">
                  <c:v>1.26564E-2</c:v>
                </c:pt>
                <c:pt idx="18925">
                  <c:v>1.0642E-2</c:v>
                </c:pt>
                <c:pt idx="18926" formatCode="0.00E+00">
                  <c:v>8.5863199999999997E-3</c:v>
                </c:pt>
                <c:pt idx="18927" formatCode="0.00E+00">
                  <c:v>6.4921500000000004E-3</c:v>
                </c:pt>
                <c:pt idx="18928" formatCode="0.00E+00">
                  <c:v>4.36324E-3</c:v>
                </c:pt>
                <c:pt idx="18929" formatCode="0.00E+00">
                  <c:v>2.2027700000000002E-3</c:v>
                </c:pt>
                <c:pt idx="18930" formatCode="0.00E+00">
                  <c:v>1.29901E-5</c:v>
                </c:pt>
                <c:pt idx="18931" formatCode="0.00E+00">
                  <c:v>-2.2038000000000001E-3</c:v>
                </c:pt>
                <c:pt idx="18932" formatCode="0.00E+00">
                  <c:v>-4.4451899999999999E-3</c:v>
                </c:pt>
                <c:pt idx="18933" formatCode="0.00E+00">
                  <c:v>-6.7087500000000003E-3</c:v>
                </c:pt>
                <c:pt idx="18934" formatCode="0.00E+00">
                  <c:v>-8.9918499999999991E-3</c:v>
                </c:pt>
                <c:pt idx="18935">
                  <c:v>-1.1292099999999999E-2</c:v>
                </c:pt>
                <c:pt idx="18936">
                  <c:v>-1.3607899999999999E-2</c:v>
                </c:pt>
                <c:pt idx="18937">
                  <c:v>-1.5937199999999999E-2</c:v>
                </c:pt>
                <c:pt idx="18938">
                  <c:v>-1.82767E-2</c:v>
                </c:pt>
                <c:pt idx="18939">
                  <c:v>-2.0623200000000001E-2</c:v>
                </c:pt>
                <c:pt idx="18940">
                  <c:v>-2.2973899999999998E-2</c:v>
                </c:pt>
                <c:pt idx="18941">
                  <c:v>-2.53263E-2</c:v>
                </c:pt>
                <c:pt idx="18942">
                  <c:v>-2.7677500000000001E-2</c:v>
                </c:pt>
                <c:pt idx="18943">
                  <c:v>-3.00243E-2</c:v>
                </c:pt>
                <c:pt idx="18944">
                  <c:v>-3.2363400000000001E-2</c:v>
                </c:pt>
                <c:pt idx="18945">
                  <c:v>-3.4691699999999999E-2</c:v>
                </c:pt>
                <c:pt idx="18946">
                  <c:v>-3.7005000000000003E-2</c:v>
                </c:pt>
                <c:pt idx="18947">
                  <c:v>-3.9299899999999999E-2</c:v>
                </c:pt>
                <c:pt idx="18948">
                  <c:v>-4.1574100000000003E-2</c:v>
                </c:pt>
                <c:pt idx="18949">
                  <c:v>-4.38249E-2</c:v>
                </c:pt>
                <c:pt idx="18950">
                  <c:v>-4.6049399999999997E-2</c:v>
                </c:pt>
                <c:pt idx="18951">
                  <c:v>-4.8244599999999999E-2</c:v>
                </c:pt>
                <c:pt idx="18952">
                  <c:v>-5.0407500000000001E-2</c:v>
                </c:pt>
                <c:pt idx="18953">
                  <c:v>-5.2536300000000001E-2</c:v>
                </c:pt>
                <c:pt idx="18954">
                  <c:v>-5.4629700000000003E-2</c:v>
                </c:pt>
                <c:pt idx="18955">
                  <c:v>-5.6685199999999998E-2</c:v>
                </c:pt>
                <c:pt idx="18956">
                  <c:v>-5.8699899999999999E-2</c:v>
                </c:pt>
                <c:pt idx="18957">
                  <c:v>-6.0671000000000003E-2</c:v>
                </c:pt>
                <c:pt idx="18958">
                  <c:v>-6.2595899999999996E-2</c:v>
                </c:pt>
                <c:pt idx="18959">
                  <c:v>-6.4472199999999993E-2</c:v>
                </c:pt>
                <c:pt idx="18960">
                  <c:v>-6.6297700000000001E-2</c:v>
                </c:pt>
                <c:pt idx="18961">
                  <c:v>-6.8071000000000007E-2</c:v>
                </c:pt>
                <c:pt idx="18962">
                  <c:v>-6.9789599999999993E-2</c:v>
                </c:pt>
                <c:pt idx="18963">
                  <c:v>-7.1450399999999997E-2</c:v>
                </c:pt>
                <c:pt idx="18964">
                  <c:v>-7.3049900000000001E-2</c:v>
                </c:pt>
                <c:pt idx="18965">
                  <c:v>-7.4586299999999994E-2</c:v>
                </c:pt>
                <c:pt idx="18966">
                  <c:v>-7.6058500000000001E-2</c:v>
                </c:pt>
                <c:pt idx="18967">
                  <c:v>-7.7465500000000007E-2</c:v>
                </c:pt>
                <c:pt idx="18968">
                  <c:v>-7.8805E-2</c:v>
                </c:pt>
                <c:pt idx="18969">
                  <c:v>-8.0074599999999996E-2</c:v>
                </c:pt>
                <c:pt idx="18970">
                  <c:v>-8.12726E-2</c:v>
                </c:pt>
                <c:pt idx="18971">
                  <c:v>-8.2397799999999993E-2</c:v>
                </c:pt>
                <c:pt idx="18972">
                  <c:v>-8.3449400000000007E-2</c:v>
                </c:pt>
                <c:pt idx="18973">
                  <c:v>-8.4425899999999998E-2</c:v>
                </c:pt>
                <c:pt idx="18974">
                  <c:v>-8.5325499999999999E-2</c:v>
                </c:pt>
                <c:pt idx="18975">
                  <c:v>-8.6147000000000001E-2</c:v>
                </c:pt>
                <c:pt idx="18976">
                  <c:v>-8.68892E-2</c:v>
                </c:pt>
                <c:pt idx="18977">
                  <c:v>-8.7550900000000001E-2</c:v>
                </c:pt>
                <c:pt idx="18978">
                  <c:v>-8.8131799999999996E-2</c:v>
                </c:pt>
                <c:pt idx="18979">
                  <c:v>-8.8631199999999993E-2</c:v>
                </c:pt>
                <c:pt idx="18980">
                  <c:v>-8.9047899999999999E-2</c:v>
                </c:pt>
                <c:pt idx="18981">
                  <c:v>-8.9380500000000002E-2</c:v>
                </c:pt>
                <c:pt idx="18982">
                  <c:v>-8.9627499999999999E-2</c:v>
                </c:pt>
                <c:pt idx="18983">
                  <c:v>-8.9788000000000007E-2</c:v>
                </c:pt>
                <c:pt idx="18984">
                  <c:v>-8.9861700000000003E-2</c:v>
                </c:pt>
                <c:pt idx="18985">
                  <c:v>-8.9848800000000006E-2</c:v>
                </c:pt>
                <c:pt idx="18986">
                  <c:v>-8.9749499999999996E-2</c:v>
                </c:pt>
                <c:pt idx="18987">
                  <c:v>-8.9563199999999996E-2</c:v>
                </c:pt>
                <c:pt idx="18988">
                  <c:v>-8.9289800000000003E-2</c:v>
                </c:pt>
                <c:pt idx="18989">
                  <c:v>-8.8929800000000003E-2</c:v>
                </c:pt>
                <c:pt idx="18990">
                  <c:v>-8.8483599999999996E-2</c:v>
                </c:pt>
                <c:pt idx="18991">
                  <c:v>-8.7951500000000002E-2</c:v>
                </c:pt>
                <c:pt idx="18992">
                  <c:v>-8.7332999999999994E-2</c:v>
                </c:pt>
                <c:pt idx="18993">
                  <c:v>-8.6627399999999993E-2</c:v>
                </c:pt>
                <c:pt idx="18994">
                  <c:v>-8.5835099999999998E-2</c:v>
                </c:pt>
                <c:pt idx="18995">
                  <c:v>-8.4958000000000006E-2</c:v>
                </c:pt>
                <c:pt idx="18996">
                  <c:v>-8.3997500000000003E-2</c:v>
                </c:pt>
                <c:pt idx="18997">
                  <c:v>-8.2953799999999994E-2</c:v>
                </c:pt>
                <c:pt idx="18998">
                  <c:v>-8.18271E-2</c:v>
                </c:pt>
                <c:pt idx="18999">
                  <c:v>-8.0618700000000001E-2</c:v>
                </c:pt>
                <c:pt idx="19000">
                  <c:v>-7.93296E-2</c:v>
                </c:pt>
                <c:pt idx="19001">
                  <c:v>-7.7960000000000002E-2</c:v>
                </c:pt>
                <c:pt idx="19002">
                  <c:v>-7.6509300000000002E-2</c:v>
                </c:pt>
                <c:pt idx="19003">
                  <c:v>-7.49774E-2</c:v>
                </c:pt>
                <c:pt idx="19004">
                  <c:v>-7.3365399999999997E-2</c:v>
                </c:pt>
                <c:pt idx="19005">
                  <c:v>-7.1674299999999996E-2</c:v>
                </c:pt>
                <c:pt idx="19006">
                  <c:v>-6.9904900000000006E-2</c:v>
                </c:pt>
                <c:pt idx="19007">
                  <c:v>-6.8058400000000005E-2</c:v>
                </c:pt>
                <c:pt idx="19008">
                  <c:v>-6.6136399999999998E-2</c:v>
                </c:pt>
                <c:pt idx="19009">
                  <c:v>-6.4141000000000004E-2</c:v>
                </c:pt>
                <c:pt idx="19010">
                  <c:v>-6.2073700000000002E-2</c:v>
                </c:pt>
                <c:pt idx="19011">
                  <c:v>-5.99354E-2</c:v>
                </c:pt>
                <c:pt idx="19012">
                  <c:v>-5.7727100000000003E-2</c:v>
                </c:pt>
                <c:pt idx="19013">
                  <c:v>-5.5450300000000001E-2</c:v>
                </c:pt>
                <c:pt idx="19014">
                  <c:v>-5.3106599999999997E-2</c:v>
                </c:pt>
                <c:pt idx="19015">
                  <c:v>-5.0697699999999998E-2</c:v>
                </c:pt>
                <c:pt idx="19016">
                  <c:v>-4.8225200000000003E-2</c:v>
                </c:pt>
                <c:pt idx="19017">
                  <c:v>-4.5690500000000002E-2</c:v>
                </c:pt>
                <c:pt idx="19018">
                  <c:v>-4.3095599999999998E-2</c:v>
                </c:pt>
                <c:pt idx="19019">
                  <c:v>-4.0442600000000002E-2</c:v>
                </c:pt>
                <c:pt idx="19020">
                  <c:v>-3.7733700000000002E-2</c:v>
                </c:pt>
                <c:pt idx="19021">
                  <c:v>-3.4971200000000001E-2</c:v>
                </c:pt>
                <c:pt idx="19022">
                  <c:v>-3.2156999999999998E-2</c:v>
                </c:pt>
                <c:pt idx="19023">
                  <c:v>-2.9293300000000001E-2</c:v>
                </c:pt>
                <c:pt idx="19024">
                  <c:v>-2.6382099999999999E-2</c:v>
                </c:pt>
                <c:pt idx="19025">
                  <c:v>-2.3425499999999998E-2</c:v>
                </c:pt>
                <c:pt idx="19026">
                  <c:v>-2.0425499999999999E-2</c:v>
                </c:pt>
                <c:pt idx="19027">
                  <c:v>-1.73835E-2</c:v>
                </c:pt>
                <c:pt idx="19028">
                  <c:v>-1.4300999999999999E-2</c:v>
                </c:pt>
                <c:pt idx="19029">
                  <c:v>-1.11801E-2</c:v>
                </c:pt>
                <c:pt idx="19030" formatCode="0.00E+00">
                  <c:v>-8.0226299999999993E-3</c:v>
                </c:pt>
                <c:pt idx="19031" formatCode="0.00E+00">
                  <c:v>-4.8298300000000002E-3</c:v>
                </c:pt>
                <c:pt idx="19032" formatCode="0.00E+00">
                  <c:v>-1.60395E-3</c:v>
                </c:pt>
                <c:pt idx="19033" formatCode="0.00E+00">
                  <c:v>1.6519799999999999E-3</c:v>
                </c:pt>
                <c:pt idx="19034" formatCode="0.00E+00">
                  <c:v>4.9357100000000003E-3</c:v>
                </c:pt>
                <c:pt idx="19035" formatCode="0.00E+00">
                  <c:v>8.24569E-3</c:v>
                </c:pt>
                <c:pt idx="19036">
                  <c:v>1.1579799999999999E-2</c:v>
                </c:pt>
                <c:pt idx="19037">
                  <c:v>1.4935199999999999E-2</c:v>
                </c:pt>
                <c:pt idx="19038">
                  <c:v>1.8309200000000001E-2</c:v>
                </c:pt>
                <c:pt idx="19039">
                  <c:v>2.1699699999999999E-2</c:v>
                </c:pt>
                <c:pt idx="19040">
                  <c:v>2.5104899999999999E-2</c:v>
                </c:pt>
                <c:pt idx="19041">
                  <c:v>2.85229E-2</c:v>
                </c:pt>
                <c:pt idx="19042">
                  <c:v>3.1952099999999997E-2</c:v>
                </c:pt>
                <c:pt idx="19043">
                  <c:v>3.5390199999999997E-2</c:v>
                </c:pt>
                <c:pt idx="19044">
                  <c:v>3.8835000000000001E-2</c:v>
                </c:pt>
                <c:pt idx="19045">
                  <c:v>4.2284200000000001E-2</c:v>
                </c:pt>
                <c:pt idx="19046">
                  <c:v>4.5736100000000002E-2</c:v>
                </c:pt>
                <c:pt idx="19047">
                  <c:v>4.9189299999999998E-2</c:v>
                </c:pt>
                <c:pt idx="19048">
                  <c:v>5.2642000000000001E-2</c:v>
                </c:pt>
                <c:pt idx="19049">
                  <c:v>5.6092099999999999E-2</c:v>
                </c:pt>
                <c:pt idx="19050">
                  <c:v>5.9537399999999997E-2</c:v>
                </c:pt>
                <c:pt idx="19051">
                  <c:v>6.2975900000000001E-2</c:v>
                </c:pt>
                <c:pt idx="19052">
                  <c:v>6.6405599999999995E-2</c:v>
                </c:pt>
                <c:pt idx="19053">
                  <c:v>6.9824700000000003E-2</c:v>
                </c:pt>
                <c:pt idx="19054">
                  <c:v>7.3231099999999993E-2</c:v>
                </c:pt>
                <c:pt idx="19055">
                  <c:v>7.6622800000000005E-2</c:v>
                </c:pt>
                <c:pt idx="19056">
                  <c:v>7.9997499999999999E-2</c:v>
                </c:pt>
                <c:pt idx="19057">
                  <c:v>8.3352499999999996E-2</c:v>
                </c:pt>
                <c:pt idx="19058">
                  <c:v>8.6685399999999996E-2</c:v>
                </c:pt>
                <c:pt idx="19059">
                  <c:v>8.9993799999999999E-2</c:v>
                </c:pt>
                <c:pt idx="19060">
                  <c:v>9.3275300000000005E-2</c:v>
                </c:pt>
                <c:pt idx="19061">
                  <c:v>9.6527799999999997E-2</c:v>
                </c:pt>
                <c:pt idx="19062">
                  <c:v>9.9749599999999994E-2</c:v>
                </c:pt>
                <c:pt idx="19063">
                  <c:v>0.10294</c:v>
                </c:pt>
                <c:pt idx="19064">
                  <c:v>0.106096</c:v>
                </c:pt>
                <c:pt idx="19065">
                  <c:v>0.109218</c:v>
                </c:pt>
                <c:pt idx="19066">
                  <c:v>0.112303</c:v>
                </c:pt>
                <c:pt idx="19067">
                  <c:v>0.115351</c:v>
                </c:pt>
                <c:pt idx="19068">
                  <c:v>0.11836099999999999</c:v>
                </c:pt>
                <c:pt idx="19069">
                  <c:v>0.12132999999999999</c:v>
                </c:pt>
                <c:pt idx="19070">
                  <c:v>0.12425700000000001</c:v>
                </c:pt>
                <c:pt idx="19071">
                  <c:v>0.12714</c:v>
                </c:pt>
                <c:pt idx="19072">
                  <c:v>0.12997800000000001</c:v>
                </c:pt>
                <c:pt idx="19073">
                  <c:v>0.13277</c:v>
                </c:pt>
                <c:pt idx="19074">
                  <c:v>0.13551199999999999</c:v>
                </c:pt>
                <c:pt idx="19075">
                  <c:v>0.13820299999999999</c:v>
                </c:pt>
                <c:pt idx="19076">
                  <c:v>0.14083999999999999</c:v>
                </c:pt>
                <c:pt idx="19077">
                  <c:v>0.143424</c:v>
                </c:pt>
                <c:pt idx="19078">
                  <c:v>0.145953</c:v>
                </c:pt>
                <c:pt idx="19079">
                  <c:v>0.148425</c:v>
                </c:pt>
                <c:pt idx="19080">
                  <c:v>0.15084</c:v>
                </c:pt>
                <c:pt idx="19081">
                  <c:v>0.153197</c:v>
                </c:pt>
                <c:pt idx="19082">
                  <c:v>0.15549399999999999</c:v>
                </c:pt>
                <c:pt idx="19083">
                  <c:v>0.15772900000000001</c:v>
                </c:pt>
                <c:pt idx="19084">
                  <c:v>0.15990099999999999</c:v>
                </c:pt>
                <c:pt idx="19085">
                  <c:v>0.16200899999999999</c:v>
                </c:pt>
                <c:pt idx="19086">
                  <c:v>0.164051</c:v>
                </c:pt>
                <c:pt idx="19087">
                  <c:v>0.16602800000000001</c:v>
                </c:pt>
                <c:pt idx="19088">
                  <c:v>0.167937</c:v>
                </c:pt>
                <c:pt idx="19089">
                  <c:v>0.16977800000000001</c:v>
                </c:pt>
                <c:pt idx="19090">
                  <c:v>0.17154800000000001</c:v>
                </c:pt>
                <c:pt idx="19091">
                  <c:v>0.17324600000000001</c:v>
                </c:pt>
                <c:pt idx="19092">
                  <c:v>0.174872</c:v>
                </c:pt>
                <c:pt idx="19093">
                  <c:v>0.176424</c:v>
                </c:pt>
                <c:pt idx="19094">
                  <c:v>0.17790300000000001</c:v>
                </c:pt>
                <c:pt idx="19095">
                  <c:v>0.17930699999999999</c:v>
                </c:pt>
                <c:pt idx="19096">
                  <c:v>0.18063499999999999</c:v>
                </c:pt>
                <c:pt idx="19097">
                  <c:v>0.18188499999999999</c:v>
                </c:pt>
                <c:pt idx="19098">
                  <c:v>0.183055</c:v>
                </c:pt>
                <c:pt idx="19099">
                  <c:v>0.184143</c:v>
                </c:pt>
                <c:pt idx="19100">
                  <c:v>0.18515000000000001</c:v>
                </c:pt>
                <c:pt idx="19101">
                  <c:v>0.18607399999999999</c:v>
                </c:pt>
                <c:pt idx="19102">
                  <c:v>0.186915</c:v>
                </c:pt>
                <c:pt idx="19103">
                  <c:v>0.18767300000000001</c:v>
                </c:pt>
                <c:pt idx="19104">
                  <c:v>0.18834799999999999</c:v>
                </c:pt>
                <c:pt idx="19105">
                  <c:v>0.188939</c:v>
                </c:pt>
                <c:pt idx="19106">
                  <c:v>0.189447</c:v>
                </c:pt>
                <c:pt idx="19107">
                  <c:v>0.18987000000000001</c:v>
                </c:pt>
                <c:pt idx="19108">
                  <c:v>0.19020899999999999</c:v>
                </c:pt>
                <c:pt idx="19109">
                  <c:v>0.19046299999999999</c:v>
                </c:pt>
                <c:pt idx="19110">
                  <c:v>0.19063099999999999</c:v>
                </c:pt>
                <c:pt idx="19111">
                  <c:v>0.19071299999999999</c:v>
                </c:pt>
                <c:pt idx="19112">
                  <c:v>0.19070799999999999</c:v>
                </c:pt>
                <c:pt idx="19113">
                  <c:v>0.19061700000000001</c:v>
                </c:pt>
                <c:pt idx="19114">
                  <c:v>0.19044</c:v>
                </c:pt>
                <c:pt idx="19115">
                  <c:v>0.19017500000000001</c:v>
                </c:pt>
                <c:pt idx="19116">
                  <c:v>0.18982299999999999</c:v>
                </c:pt>
                <c:pt idx="19117">
                  <c:v>0.189383</c:v>
                </c:pt>
                <c:pt idx="19118">
                  <c:v>0.188855</c:v>
                </c:pt>
                <c:pt idx="19119">
                  <c:v>0.18823999999999999</c:v>
                </c:pt>
                <c:pt idx="19120">
                  <c:v>0.18753700000000001</c:v>
                </c:pt>
                <c:pt idx="19121">
                  <c:v>0.186747</c:v>
                </c:pt>
                <c:pt idx="19122">
                  <c:v>0.18587000000000001</c:v>
                </c:pt>
                <c:pt idx="19123">
                  <c:v>0.18490400000000001</c:v>
                </c:pt>
                <c:pt idx="19124">
                  <c:v>0.18385199999999999</c:v>
                </c:pt>
                <c:pt idx="19125">
                  <c:v>0.18271200000000001</c:v>
                </c:pt>
                <c:pt idx="19126">
                  <c:v>0.18148500000000001</c:v>
                </c:pt>
                <c:pt idx="19127">
                  <c:v>0.180171</c:v>
                </c:pt>
                <c:pt idx="19128">
                  <c:v>0.17876900000000001</c:v>
                </c:pt>
                <c:pt idx="19129">
                  <c:v>0.17727999999999999</c:v>
                </c:pt>
                <c:pt idx="19130">
                  <c:v>0.175705</c:v>
                </c:pt>
                <c:pt idx="19131">
                  <c:v>0.17404500000000001</c:v>
                </c:pt>
                <c:pt idx="19132">
                  <c:v>0.17230100000000001</c:v>
                </c:pt>
                <c:pt idx="19133">
                  <c:v>0.17047300000000001</c:v>
                </c:pt>
                <c:pt idx="19134">
                  <c:v>0.16856199999999999</c:v>
                </c:pt>
                <c:pt idx="19135">
                  <c:v>0.16656899999999999</c:v>
                </c:pt>
                <c:pt idx="19136">
                  <c:v>0.164495</c:v>
                </c:pt>
                <c:pt idx="19137">
                  <c:v>0.16234000000000001</c:v>
                </c:pt>
                <c:pt idx="19138">
                  <c:v>0.160105</c:v>
                </c:pt>
                <c:pt idx="19139">
                  <c:v>0.15779299999999999</c:v>
                </c:pt>
                <c:pt idx="19140">
                  <c:v>0.15540300000000001</c:v>
                </c:pt>
                <c:pt idx="19141">
                  <c:v>0.15293799999999999</c:v>
                </c:pt>
                <c:pt idx="19142">
                  <c:v>0.15040000000000001</c:v>
                </c:pt>
                <c:pt idx="19143">
                  <c:v>0.14779</c:v>
                </c:pt>
                <c:pt idx="19144">
                  <c:v>0.14510899999999999</c:v>
                </c:pt>
                <c:pt idx="19145">
                  <c:v>0.14235900000000001</c:v>
                </c:pt>
                <c:pt idx="19146">
                  <c:v>0.139542</c:v>
                </c:pt>
                <c:pt idx="19147">
                  <c:v>0.136661</c:v>
                </c:pt>
                <c:pt idx="19148">
                  <c:v>0.133716</c:v>
                </c:pt>
                <c:pt idx="19149">
                  <c:v>0.13070999999999999</c:v>
                </c:pt>
                <c:pt idx="19150">
                  <c:v>0.12764600000000001</c:v>
                </c:pt>
                <c:pt idx="19151">
                  <c:v>0.124524</c:v>
                </c:pt>
                <c:pt idx="19152">
                  <c:v>0.121346</c:v>
                </c:pt>
                <c:pt idx="19153">
                  <c:v>0.118115</c:v>
                </c:pt>
                <c:pt idx="19154">
                  <c:v>0.114832</c:v>
                </c:pt>
                <c:pt idx="19155">
                  <c:v>0.1115</c:v>
                </c:pt>
                <c:pt idx="19156">
                  <c:v>0.108123</c:v>
                </c:pt>
                <c:pt idx="19157">
                  <c:v>0.104703</c:v>
                </c:pt>
                <c:pt idx="19158">
                  <c:v>0.101242</c:v>
                </c:pt>
                <c:pt idx="19159">
                  <c:v>9.7742499999999996E-2</c:v>
                </c:pt>
                <c:pt idx="19160">
                  <c:v>9.4207799999999994E-2</c:v>
                </c:pt>
                <c:pt idx="19161">
                  <c:v>9.0639999999999998E-2</c:v>
                </c:pt>
                <c:pt idx="19162">
                  <c:v>8.7041199999999999E-2</c:v>
                </c:pt>
                <c:pt idx="19163">
                  <c:v>8.3414000000000002E-2</c:v>
                </c:pt>
                <c:pt idx="19164">
                  <c:v>7.9761299999999993E-2</c:v>
                </c:pt>
                <c:pt idx="19165">
                  <c:v>7.6086200000000007E-2</c:v>
                </c:pt>
                <c:pt idx="19166">
                  <c:v>7.2391200000000003E-2</c:v>
                </c:pt>
                <c:pt idx="19167">
                  <c:v>6.8679199999999996E-2</c:v>
                </c:pt>
                <c:pt idx="19168">
                  <c:v>6.4953399999999994E-2</c:v>
                </c:pt>
                <c:pt idx="19169">
                  <c:v>6.1217399999999998E-2</c:v>
                </c:pt>
                <c:pt idx="19170">
                  <c:v>5.7474299999999999E-2</c:v>
                </c:pt>
                <c:pt idx="19171">
                  <c:v>5.37271E-2</c:v>
                </c:pt>
                <c:pt idx="19172">
                  <c:v>4.9979099999999999E-2</c:v>
                </c:pt>
                <c:pt idx="19173">
                  <c:v>4.6234400000000002E-2</c:v>
                </c:pt>
                <c:pt idx="19174">
                  <c:v>4.2496899999999997E-2</c:v>
                </c:pt>
                <c:pt idx="19175">
                  <c:v>3.8769900000000003E-2</c:v>
                </c:pt>
                <c:pt idx="19176">
                  <c:v>3.5056200000000003E-2</c:v>
                </c:pt>
                <c:pt idx="19177">
                  <c:v>3.1358400000000002E-2</c:v>
                </c:pt>
                <c:pt idx="19178">
                  <c:v>2.7680400000000001E-2</c:v>
                </c:pt>
                <c:pt idx="19179">
                  <c:v>2.4026499999999999E-2</c:v>
                </c:pt>
                <c:pt idx="19180">
                  <c:v>2.04002E-2</c:v>
                </c:pt>
                <c:pt idx="19181">
                  <c:v>1.68051E-2</c:v>
                </c:pt>
                <c:pt idx="19182">
                  <c:v>1.32452E-2</c:v>
                </c:pt>
                <c:pt idx="19183" formatCode="0.00E+00">
                  <c:v>9.7245999999999999E-3</c:v>
                </c:pt>
                <c:pt idx="19184" formatCode="0.00E+00">
                  <c:v>6.2478100000000003E-3</c:v>
                </c:pt>
                <c:pt idx="19185" formatCode="0.00E+00">
                  <c:v>2.8192299999999998E-3</c:v>
                </c:pt>
                <c:pt idx="19186" formatCode="0.00E+00">
                  <c:v>-5.5705200000000005E-4</c:v>
                </c:pt>
                <c:pt idx="19187" formatCode="0.00E+00">
                  <c:v>-3.8774899999999999E-3</c:v>
                </c:pt>
                <c:pt idx="19188" formatCode="0.00E+00">
                  <c:v>-7.1388900000000002E-3</c:v>
                </c:pt>
                <c:pt idx="19189">
                  <c:v>-1.0338200000000001E-2</c:v>
                </c:pt>
                <c:pt idx="19190">
                  <c:v>-1.3472100000000001E-2</c:v>
                </c:pt>
                <c:pt idx="19191">
                  <c:v>-1.6536800000000001E-2</c:v>
                </c:pt>
                <c:pt idx="19192">
                  <c:v>-1.9527900000000001E-2</c:v>
                </c:pt>
                <c:pt idx="19193">
                  <c:v>-2.2441099999999999E-2</c:v>
                </c:pt>
                <c:pt idx="19194">
                  <c:v>-2.5272099999999999E-2</c:v>
                </c:pt>
                <c:pt idx="19195">
                  <c:v>-2.8016900000000001E-2</c:v>
                </c:pt>
                <c:pt idx="19196">
                  <c:v>-3.0671799999999999E-2</c:v>
                </c:pt>
                <c:pt idx="19197">
                  <c:v>-3.3233400000000003E-2</c:v>
                </c:pt>
                <c:pt idx="19198">
                  <c:v>-3.5698300000000002E-2</c:v>
                </c:pt>
                <c:pt idx="19199">
                  <c:v>-3.8063300000000001E-2</c:v>
                </c:pt>
                <c:pt idx="19200">
                  <c:v>-4.03262E-2</c:v>
                </c:pt>
                <c:pt idx="19201">
                  <c:v>-4.2484500000000001E-2</c:v>
                </c:pt>
                <c:pt idx="19202">
                  <c:v>-4.4535499999999999E-2</c:v>
                </c:pt>
                <c:pt idx="19203">
                  <c:v>-4.6476099999999999E-2</c:v>
                </c:pt>
                <c:pt idx="19204">
                  <c:v>-4.8303199999999998E-2</c:v>
                </c:pt>
                <c:pt idx="19205">
                  <c:v>-5.0014099999999999E-2</c:v>
                </c:pt>
                <c:pt idx="19206">
                  <c:v>-5.1605699999999997E-2</c:v>
                </c:pt>
                <c:pt idx="19207">
                  <c:v>-5.3075200000000003E-2</c:v>
                </c:pt>
                <c:pt idx="19208">
                  <c:v>-5.4419799999999997E-2</c:v>
                </c:pt>
                <c:pt idx="19209">
                  <c:v>-5.5636100000000001E-2</c:v>
                </c:pt>
                <c:pt idx="19210">
                  <c:v>-5.6720899999999998E-2</c:v>
                </c:pt>
                <c:pt idx="19211">
                  <c:v>-5.7671300000000002E-2</c:v>
                </c:pt>
                <c:pt idx="19212">
                  <c:v>-5.8484700000000001E-2</c:v>
                </c:pt>
                <c:pt idx="19213">
                  <c:v>-5.9159400000000001E-2</c:v>
                </c:pt>
                <c:pt idx="19214">
                  <c:v>-5.9694400000000002E-2</c:v>
                </c:pt>
                <c:pt idx="19215">
                  <c:v>-6.00879E-2</c:v>
                </c:pt>
                <c:pt idx="19216">
                  <c:v>-6.0337799999999997E-2</c:v>
                </c:pt>
                <c:pt idx="19217">
                  <c:v>-6.0442799999999998E-2</c:v>
                </c:pt>
                <c:pt idx="19218">
                  <c:v>-6.0401900000000001E-2</c:v>
                </c:pt>
                <c:pt idx="19219">
                  <c:v>-6.0213799999999998E-2</c:v>
                </c:pt>
                <c:pt idx="19220">
                  <c:v>-5.9876899999999997E-2</c:v>
                </c:pt>
                <c:pt idx="19221">
                  <c:v>-5.93898E-2</c:v>
                </c:pt>
                <c:pt idx="19222">
                  <c:v>-5.8751200000000003E-2</c:v>
                </c:pt>
                <c:pt idx="19223">
                  <c:v>-5.7959700000000003E-2</c:v>
                </c:pt>
                <c:pt idx="19224">
                  <c:v>-5.7014200000000001E-2</c:v>
                </c:pt>
                <c:pt idx="19225">
                  <c:v>-5.5914699999999998E-2</c:v>
                </c:pt>
                <c:pt idx="19226">
                  <c:v>-5.4661500000000002E-2</c:v>
                </c:pt>
                <c:pt idx="19227">
                  <c:v>-5.3255299999999998E-2</c:v>
                </c:pt>
                <c:pt idx="19228">
                  <c:v>-5.1696199999999998E-2</c:v>
                </c:pt>
                <c:pt idx="19229">
                  <c:v>-4.9983899999999998E-2</c:v>
                </c:pt>
                <c:pt idx="19230">
                  <c:v>-4.8118399999999999E-2</c:v>
                </c:pt>
                <c:pt idx="19231">
                  <c:v>-4.6100000000000002E-2</c:v>
                </c:pt>
                <c:pt idx="19232">
                  <c:v>-4.39289E-2</c:v>
                </c:pt>
                <c:pt idx="19233">
                  <c:v>-4.1605700000000002E-2</c:v>
                </c:pt>
                <c:pt idx="19234">
                  <c:v>-3.9131399999999997E-2</c:v>
                </c:pt>
                <c:pt idx="19235">
                  <c:v>-3.65078E-2</c:v>
                </c:pt>
                <c:pt idx="19236">
                  <c:v>-3.3737000000000003E-2</c:v>
                </c:pt>
                <c:pt idx="19237">
                  <c:v>-3.0821100000000001E-2</c:v>
                </c:pt>
                <c:pt idx="19238">
                  <c:v>-2.7762800000000001E-2</c:v>
                </c:pt>
                <c:pt idx="19239">
                  <c:v>-2.4564699999999998E-2</c:v>
                </c:pt>
                <c:pt idx="19240">
                  <c:v>-2.1229499999999998E-2</c:v>
                </c:pt>
                <c:pt idx="19241">
                  <c:v>-1.7759899999999999E-2</c:v>
                </c:pt>
                <c:pt idx="19242">
                  <c:v>-1.4159100000000001E-2</c:v>
                </c:pt>
                <c:pt idx="19243">
                  <c:v>-1.04303E-2</c:v>
                </c:pt>
                <c:pt idx="19244" formatCode="0.00E+00">
                  <c:v>-6.5757200000000002E-3</c:v>
                </c:pt>
                <c:pt idx="19245" formatCode="0.00E+00">
                  <c:v>-2.5981699999999999E-3</c:v>
                </c:pt>
                <c:pt idx="19246" formatCode="0.00E+00">
                  <c:v>1.49921E-3</c:v>
                </c:pt>
                <c:pt idx="19247" formatCode="0.00E+00">
                  <c:v>5.7131100000000004E-3</c:v>
                </c:pt>
                <c:pt idx="19248">
                  <c:v>1.00401E-2</c:v>
                </c:pt>
                <c:pt idx="19249">
                  <c:v>1.44764E-2</c:v>
                </c:pt>
                <c:pt idx="19250">
                  <c:v>1.9018400000000001E-2</c:v>
                </c:pt>
                <c:pt idx="19251">
                  <c:v>2.3662099999999998E-2</c:v>
                </c:pt>
                <c:pt idx="19252">
                  <c:v>2.8403299999999999E-2</c:v>
                </c:pt>
                <c:pt idx="19253">
                  <c:v>3.3237700000000002E-2</c:v>
                </c:pt>
                <c:pt idx="19254">
                  <c:v>3.8160199999999998E-2</c:v>
                </c:pt>
                <c:pt idx="19255">
                  <c:v>4.3165000000000002E-2</c:v>
                </c:pt>
                <c:pt idx="19256">
                  <c:v>4.8246600000000001E-2</c:v>
                </c:pt>
                <c:pt idx="19257">
                  <c:v>5.3400000000000003E-2</c:v>
                </c:pt>
                <c:pt idx="19258">
                  <c:v>5.8620600000000002E-2</c:v>
                </c:pt>
                <c:pt idx="19259">
                  <c:v>6.3903100000000004E-2</c:v>
                </c:pt>
                <c:pt idx="19260">
                  <c:v>6.9242200000000004E-2</c:v>
                </c:pt>
                <c:pt idx="19261">
                  <c:v>7.4632699999999996E-2</c:v>
                </c:pt>
                <c:pt idx="19262">
                  <c:v>8.0069299999999996E-2</c:v>
                </c:pt>
                <c:pt idx="19263">
                  <c:v>8.5545700000000002E-2</c:v>
                </c:pt>
                <c:pt idx="19264">
                  <c:v>9.1055899999999995E-2</c:v>
                </c:pt>
                <c:pt idx="19265">
                  <c:v>9.6593499999999999E-2</c:v>
                </c:pt>
                <c:pt idx="19266">
                  <c:v>0.10215299999999999</c:v>
                </c:pt>
                <c:pt idx="19267">
                  <c:v>0.107727</c:v>
                </c:pt>
                <c:pt idx="19268">
                  <c:v>0.113313</c:v>
                </c:pt>
                <c:pt idx="19269">
                  <c:v>0.11890199999999999</c:v>
                </c:pt>
                <c:pt idx="19270">
                  <c:v>0.124489</c:v>
                </c:pt>
                <c:pt idx="19271">
                  <c:v>0.13006799999999999</c:v>
                </c:pt>
                <c:pt idx="19272">
                  <c:v>0.13563</c:v>
                </c:pt>
                <c:pt idx="19273">
                  <c:v>0.14117099999999999</c:v>
                </c:pt>
                <c:pt idx="19274">
                  <c:v>0.14668300000000001</c:v>
                </c:pt>
                <c:pt idx="19275">
                  <c:v>0.15216099999999999</c:v>
                </c:pt>
                <c:pt idx="19276">
                  <c:v>0.15759799999999999</c:v>
                </c:pt>
                <c:pt idx="19277">
                  <c:v>0.16298799999999999</c:v>
                </c:pt>
                <c:pt idx="19278">
                  <c:v>0.168325</c:v>
                </c:pt>
                <c:pt idx="19279">
                  <c:v>0.1736</c:v>
                </c:pt>
                <c:pt idx="19280">
                  <c:v>0.178809</c:v>
                </c:pt>
                <c:pt idx="19281">
                  <c:v>0.183944</c:v>
                </c:pt>
                <c:pt idx="19282">
                  <c:v>0.189</c:v>
                </c:pt>
                <c:pt idx="19283">
                  <c:v>0.193971</c:v>
                </c:pt>
                <c:pt idx="19284">
                  <c:v>0.198853</c:v>
                </c:pt>
                <c:pt idx="19285">
                  <c:v>0.20363899999999999</c:v>
                </c:pt>
                <c:pt idx="19286">
                  <c:v>0.20832300000000001</c:v>
                </c:pt>
                <c:pt idx="19287">
                  <c:v>0.21290100000000001</c:v>
                </c:pt>
                <c:pt idx="19288">
                  <c:v>0.217366</c:v>
                </c:pt>
                <c:pt idx="19289">
                  <c:v>0.22171399999999999</c:v>
                </c:pt>
                <c:pt idx="19290">
                  <c:v>0.225939</c:v>
                </c:pt>
                <c:pt idx="19291">
                  <c:v>0.23003699999999999</c:v>
                </c:pt>
                <c:pt idx="19292">
                  <c:v>0.23400099999999999</c:v>
                </c:pt>
                <c:pt idx="19293">
                  <c:v>0.23782800000000001</c:v>
                </c:pt>
                <c:pt idx="19294">
                  <c:v>0.24151300000000001</c:v>
                </c:pt>
                <c:pt idx="19295">
                  <c:v>0.24504999999999999</c:v>
                </c:pt>
                <c:pt idx="19296">
                  <c:v>0.24843499999999999</c:v>
                </c:pt>
                <c:pt idx="19297">
                  <c:v>0.251666</c:v>
                </c:pt>
                <c:pt idx="19298">
                  <c:v>0.25473600000000002</c:v>
                </c:pt>
                <c:pt idx="19299">
                  <c:v>0.25764300000000001</c:v>
                </c:pt>
                <c:pt idx="19300">
                  <c:v>0.260384</c:v>
                </c:pt>
                <c:pt idx="19301">
                  <c:v>0.26295499999999999</c:v>
                </c:pt>
                <c:pt idx="19302">
                  <c:v>0.26535199999999998</c:v>
                </c:pt>
                <c:pt idx="19303">
                  <c:v>0.26757399999999998</c:v>
                </c:pt>
                <c:pt idx="19304">
                  <c:v>0.269617</c:v>
                </c:pt>
                <c:pt idx="19305">
                  <c:v>0.271478</c:v>
                </c:pt>
                <c:pt idx="19306">
                  <c:v>0.27315699999999998</c:v>
                </c:pt>
                <c:pt idx="19307">
                  <c:v>0.27465099999999998</c:v>
                </c:pt>
                <c:pt idx="19308">
                  <c:v>0.27595799999999998</c:v>
                </c:pt>
                <c:pt idx="19309">
                  <c:v>0.27707700000000002</c:v>
                </c:pt>
                <c:pt idx="19310">
                  <c:v>0.278005</c:v>
                </c:pt>
                <c:pt idx="19311">
                  <c:v>0.27874100000000002</c:v>
                </c:pt>
                <c:pt idx="19312">
                  <c:v>0.27928599999999998</c:v>
                </c:pt>
                <c:pt idx="19313">
                  <c:v>0.27963900000000003</c:v>
                </c:pt>
                <c:pt idx="19314">
                  <c:v>0.27979999999999999</c:v>
                </c:pt>
                <c:pt idx="19315">
                  <c:v>0.27976800000000002</c:v>
                </c:pt>
                <c:pt idx="19316">
                  <c:v>0.27954400000000001</c:v>
                </c:pt>
                <c:pt idx="19317">
                  <c:v>0.27912700000000001</c:v>
                </c:pt>
                <c:pt idx="19318">
                  <c:v>0.27851799999999999</c:v>
                </c:pt>
                <c:pt idx="19319">
                  <c:v>0.27771800000000002</c:v>
                </c:pt>
                <c:pt idx="19320">
                  <c:v>0.276727</c:v>
                </c:pt>
                <c:pt idx="19321">
                  <c:v>0.27554899999999999</c:v>
                </c:pt>
                <c:pt idx="19322">
                  <c:v>0.27418399999999998</c:v>
                </c:pt>
                <c:pt idx="19323">
                  <c:v>0.27263399999999999</c:v>
                </c:pt>
                <c:pt idx="19324">
                  <c:v>0.27090199999999998</c:v>
                </c:pt>
                <c:pt idx="19325">
                  <c:v>0.26899000000000001</c:v>
                </c:pt>
                <c:pt idx="19326">
                  <c:v>0.266901</c:v>
                </c:pt>
                <c:pt idx="19327">
                  <c:v>0.26463900000000001</c:v>
                </c:pt>
                <c:pt idx="19328">
                  <c:v>0.26220700000000002</c:v>
                </c:pt>
                <c:pt idx="19329">
                  <c:v>0.25960899999999998</c:v>
                </c:pt>
                <c:pt idx="19330">
                  <c:v>0.25684899999999999</c:v>
                </c:pt>
                <c:pt idx="19331">
                  <c:v>0.25392900000000002</c:v>
                </c:pt>
                <c:pt idx="19332">
                  <c:v>0.25085499999999999</c:v>
                </c:pt>
                <c:pt idx="19333">
                  <c:v>0.24762899999999999</c:v>
                </c:pt>
                <c:pt idx="19334">
                  <c:v>0.244256</c:v>
                </c:pt>
                <c:pt idx="19335">
                  <c:v>0.24074000000000001</c:v>
                </c:pt>
                <c:pt idx="19336">
                  <c:v>0.23708799999999999</c:v>
                </c:pt>
                <c:pt idx="19337">
                  <c:v>0.23330300000000001</c:v>
                </c:pt>
                <c:pt idx="19338">
                  <c:v>0.22939200000000001</c:v>
                </c:pt>
                <c:pt idx="19339">
                  <c:v>0.225359</c:v>
                </c:pt>
                <c:pt idx="19340">
                  <c:v>0.22121099999999999</c:v>
                </c:pt>
                <c:pt idx="19341">
                  <c:v>0.21695400000000001</c:v>
                </c:pt>
                <c:pt idx="19342">
                  <c:v>0.212592</c:v>
                </c:pt>
                <c:pt idx="19343">
                  <c:v>0.20813400000000001</c:v>
                </c:pt>
                <c:pt idx="19344">
                  <c:v>0.20358399999999999</c:v>
                </c:pt>
                <c:pt idx="19345">
                  <c:v>0.19894800000000001</c:v>
                </c:pt>
                <c:pt idx="19346">
                  <c:v>0.19423299999999999</c:v>
                </c:pt>
                <c:pt idx="19347">
                  <c:v>0.189447</c:v>
                </c:pt>
                <c:pt idx="19348">
                  <c:v>0.18459300000000001</c:v>
                </c:pt>
                <c:pt idx="19349">
                  <c:v>0.17968100000000001</c:v>
                </c:pt>
                <c:pt idx="19350">
                  <c:v>0.17471600000000001</c:v>
                </c:pt>
                <c:pt idx="19351">
                  <c:v>0.16970499999999999</c:v>
                </c:pt>
                <c:pt idx="19352">
                  <c:v>0.164655</c:v>
                </c:pt>
                <c:pt idx="19353">
                  <c:v>0.15957299999999999</c:v>
                </c:pt>
                <c:pt idx="19354">
                  <c:v>0.15446499999999999</c:v>
                </c:pt>
                <c:pt idx="19355">
                  <c:v>0.149339</c:v>
                </c:pt>
                <c:pt idx="19356">
                  <c:v>0.144203</c:v>
                </c:pt>
                <c:pt idx="19357">
                  <c:v>0.13906199999999999</c:v>
                </c:pt>
                <c:pt idx="19358">
                  <c:v>0.13392399999999999</c:v>
                </c:pt>
                <c:pt idx="19359">
                  <c:v>0.12879599999999999</c:v>
                </c:pt>
                <c:pt idx="19360">
                  <c:v>0.123685</c:v>
                </c:pt>
                <c:pt idx="19361">
                  <c:v>0.118598</c:v>
                </c:pt>
                <c:pt idx="19362">
                  <c:v>0.11354</c:v>
                </c:pt>
                <c:pt idx="19363">
                  <c:v>0.10852000000000001</c:v>
                </c:pt>
                <c:pt idx="19364">
                  <c:v>0.103543</c:v>
                </c:pt>
                <c:pt idx="19365">
                  <c:v>9.8616700000000002E-2</c:v>
                </c:pt>
                <c:pt idx="19366">
                  <c:v>9.3747300000000006E-2</c:v>
                </c:pt>
                <c:pt idx="19367">
                  <c:v>8.8941699999999999E-2</c:v>
                </c:pt>
                <c:pt idx="19368">
                  <c:v>8.4206000000000003E-2</c:v>
                </c:pt>
                <c:pt idx="19369">
                  <c:v>7.9546400000000003E-2</c:v>
                </c:pt>
                <c:pt idx="19370">
                  <c:v>7.4968599999999996E-2</c:v>
                </c:pt>
                <c:pt idx="19371">
                  <c:v>7.0478499999999999E-2</c:v>
                </c:pt>
                <c:pt idx="19372">
                  <c:v>6.6081600000000004E-2</c:v>
                </c:pt>
                <c:pt idx="19373">
                  <c:v>6.1783600000000001E-2</c:v>
                </c:pt>
                <c:pt idx="19374">
                  <c:v>5.7590000000000002E-2</c:v>
                </c:pt>
                <c:pt idx="19375">
                  <c:v>5.3506199999999997E-2</c:v>
                </c:pt>
                <c:pt idx="19376">
                  <c:v>4.9537499999999998E-2</c:v>
                </c:pt>
                <c:pt idx="19377">
                  <c:v>4.5688699999999999E-2</c:v>
                </c:pt>
                <c:pt idx="19378">
                  <c:v>4.1964599999999998E-2</c:v>
                </c:pt>
                <c:pt idx="19379">
                  <c:v>3.8370000000000001E-2</c:v>
                </c:pt>
                <c:pt idx="19380">
                  <c:v>3.4909000000000003E-2</c:v>
                </c:pt>
                <c:pt idx="19381">
                  <c:v>3.1585200000000001E-2</c:v>
                </c:pt>
                <c:pt idx="19382">
                  <c:v>2.8401900000000001E-2</c:v>
                </c:pt>
                <c:pt idx="19383">
                  <c:v>2.5362800000000001E-2</c:v>
                </c:pt>
                <c:pt idx="19384">
                  <c:v>2.2471399999999999E-2</c:v>
                </c:pt>
                <c:pt idx="19385">
                  <c:v>1.9731200000000001E-2</c:v>
                </c:pt>
                <c:pt idx="19386">
                  <c:v>1.7144699999999999E-2</c:v>
                </c:pt>
                <c:pt idx="19387">
                  <c:v>1.47146E-2</c:v>
                </c:pt>
                <c:pt idx="19388">
                  <c:v>1.24431E-2</c:v>
                </c:pt>
                <c:pt idx="19389">
                  <c:v>1.0331999999999999E-2</c:v>
                </c:pt>
                <c:pt idx="19390" formatCode="0.00E+00">
                  <c:v>8.3828400000000008E-3</c:v>
                </c:pt>
                <c:pt idx="19391" formatCode="0.00E+00">
                  <c:v>6.5971299999999997E-3</c:v>
                </c:pt>
                <c:pt idx="19392" formatCode="0.00E+00">
                  <c:v>4.97679E-3</c:v>
                </c:pt>
                <c:pt idx="19393" formatCode="0.00E+00">
                  <c:v>3.5233899999999999E-3</c:v>
                </c:pt>
                <c:pt idx="19394" formatCode="0.00E+00">
                  <c:v>2.2383099999999999E-3</c:v>
                </c:pt>
                <c:pt idx="19395" formatCode="0.00E+00">
                  <c:v>1.12251E-3</c:v>
                </c:pt>
                <c:pt idx="19396" formatCode="0.00E+00">
                  <c:v>1.7552900000000001E-4</c:v>
                </c:pt>
                <c:pt idx="19397" formatCode="0.00E+00">
                  <c:v>-6.0409199999999998E-4</c:v>
                </c:pt>
                <c:pt idx="19398" formatCode="0.00E+00">
                  <c:v>-1.21729E-3</c:v>
                </c:pt>
                <c:pt idx="19399" formatCode="0.00E+00">
                  <c:v>-1.6645E-3</c:v>
                </c:pt>
                <c:pt idx="19400" formatCode="0.00E+00">
                  <c:v>-1.94663E-3</c:v>
                </c:pt>
                <c:pt idx="19401" formatCode="0.00E+00">
                  <c:v>-2.0651100000000002E-3</c:v>
                </c:pt>
                <c:pt idx="19402" formatCode="0.00E+00">
                  <c:v>-2.0212899999999998E-3</c:v>
                </c:pt>
                <c:pt idx="19403" formatCode="0.00E+00">
                  <c:v>-1.81657E-3</c:v>
                </c:pt>
                <c:pt idx="19404" formatCode="0.00E+00">
                  <c:v>-1.45268E-3</c:v>
                </c:pt>
                <c:pt idx="19405" formatCode="0.00E+00">
                  <c:v>-9.3173599999999996E-4</c:v>
                </c:pt>
                <c:pt idx="19406" formatCode="0.00E+00">
                  <c:v>-2.5614600000000001E-4</c:v>
                </c:pt>
                <c:pt idx="19407" formatCode="0.00E+00">
                  <c:v>5.71289E-4</c:v>
                </c:pt>
                <c:pt idx="19408" formatCode="0.00E+00">
                  <c:v>1.5474799999999999E-3</c:v>
                </c:pt>
                <c:pt idx="19409" formatCode="0.00E+00">
                  <c:v>2.66921E-3</c:v>
                </c:pt>
                <c:pt idx="19410" formatCode="0.00E+00">
                  <c:v>3.9329899999999999E-3</c:v>
                </c:pt>
                <c:pt idx="19411" formatCode="0.00E+00">
                  <c:v>5.3352499999999997E-3</c:v>
                </c:pt>
                <c:pt idx="19412" formatCode="0.00E+00">
                  <c:v>6.8723400000000002E-3</c:v>
                </c:pt>
                <c:pt idx="19413" formatCode="0.00E+00">
                  <c:v>8.5403000000000007E-3</c:v>
                </c:pt>
                <c:pt idx="19414">
                  <c:v>1.0334899999999999E-2</c:v>
                </c:pt>
                <c:pt idx="19415">
                  <c:v>1.22519E-2</c:v>
                </c:pt>
                <c:pt idx="19416">
                  <c:v>1.4286699999999999E-2</c:v>
                </c:pt>
                <c:pt idx="19417">
                  <c:v>1.6434799999999999E-2</c:v>
                </c:pt>
                <c:pt idx="19418">
                  <c:v>1.86909E-2</c:v>
                </c:pt>
                <c:pt idx="19419">
                  <c:v>2.10499E-2</c:v>
                </c:pt>
                <c:pt idx="19420">
                  <c:v>2.35064E-2</c:v>
                </c:pt>
                <c:pt idx="19421">
                  <c:v>2.6054899999999999E-2</c:v>
                </c:pt>
                <c:pt idx="19422">
                  <c:v>2.8689599999999999E-2</c:v>
                </c:pt>
                <c:pt idx="19423">
                  <c:v>3.1404399999999999E-2</c:v>
                </c:pt>
                <c:pt idx="19424">
                  <c:v>3.4192899999999998E-2</c:v>
                </c:pt>
                <c:pt idx="19425">
                  <c:v>3.7049100000000001E-2</c:v>
                </c:pt>
                <c:pt idx="19426">
                  <c:v>3.9967000000000003E-2</c:v>
                </c:pt>
                <c:pt idx="19427">
                  <c:v>4.2940800000000001E-2</c:v>
                </c:pt>
                <c:pt idx="19428">
                  <c:v>4.5964100000000001E-2</c:v>
                </c:pt>
                <c:pt idx="19429">
                  <c:v>4.9030600000000001E-2</c:v>
                </c:pt>
                <c:pt idx="19430">
                  <c:v>5.2133800000000001E-2</c:v>
                </c:pt>
                <c:pt idx="19431">
                  <c:v>5.5267299999999998E-2</c:v>
                </c:pt>
                <c:pt idx="19432">
                  <c:v>5.8424400000000001E-2</c:v>
                </c:pt>
                <c:pt idx="19433">
                  <c:v>6.1598399999999998E-2</c:v>
                </c:pt>
                <c:pt idx="19434">
                  <c:v>6.4782699999999999E-2</c:v>
                </c:pt>
                <c:pt idx="19435">
                  <c:v>6.7970699999999995E-2</c:v>
                </c:pt>
                <c:pt idx="19436">
                  <c:v>7.11561E-2</c:v>
                </c:pt>
                <c:pt idx="19437">
                  <c:v>7.4332300000000004E-2</c:v>
                </c:pt>
                <c:pt idx="19438">
                  <c:v>7.7493099999999995E-2</c:v>
                </c:pt>
                <c:pt idx="19439">
                  <c:v>8.0632300000000004E-2</c:v>
                </c:pt>
                <c:pt idx="19440">
                  <c:v>8.3743999999999999E-2</c:v>
                </c:pt>
                <c:pt idx="19441">
                  <c:v>8.6821999999999996E-2</c:v>
                </c:pt>
                <c:pt idx="19442">
                  <c:v>8.9860099999999998E-2</c:v>
                </c:pt>
                <c:pt idx="19443">
                  <c:v>9.2852299999999999E-2</c:v>
                </c:pt>
                <c:pt idx="19444">
                  <c:v>9.5792699999999995E-2</c:v>
                </c:pt>
                <c:pt idx="19445">
                  <c:v>9.8675799999999994E-2</c:v>
                </c:pt>
                <c:pt idx="19446">
                  <c:v>0.101496</c:v>
                </c:pt>
                <c:pt idx="19447">
                  <c:v>0.10424799999999999</c:v>
                </c:pt>
                <c:pt idx="19448">
                  <c:v>0.10692599999999999</c:v>
                </c:pt>
                <c:pt idx="19449">
                  <c:v>0.109524</c:v>
                </c:pt>
                <c:pt idx="19450">
                  <c:v>0.112038</c:v>
                </c:pt>
                <c:pt idx="19451">
                  <c:v>0.114463</c:v>
                </c:pt>
                <c:pt idx="19452">
                  <c:v>0.116794</c:v>
                </c:pt>
                <c:pt idx="19453">
                  <c:v>0.11902600000000001</c:v>
                </c:pt>
                <c:pt idx="19454">
                  <c:v>0.121155</c:v>
                </c:pt>
                <c:pt idx="19455">
                  <c:v>0.12317599999999999</c:v>
                </c:pt>
                <c:pt idx="19456">
                  <c:v>0.125087</c:v>
                </c:pt>
                <c:pt idx="19457">
                  <c:v>0.126883</c:v>
                </c:pt>
                <c:pt idx="19458">
                  <c:v>0.12856200000000001</c:v>
                </c:pt>
                <c:pt idx="19459">
                  <c:v>0.13011900000000001</c:v>
                </c:pt>
                <c:pt idx="19460">
                  <c:v>0.131551</c:v>
                </c:pt>
                <c:pt idx="19461">
                  <c:v>0.132857</c:v>
                </c:pt>
                <c:pt idx="19462">
                  <c:v>0.13403300000000001</c:v>
                </c:pt>
                <c:pt idx="19463">
                  <c:v>0.135078</c:v>
                </c:pt>
                <c:pt idx="19464">
                  <c:v>0.135989</c:v>
                </c:pt>
                <c:pt idx="19465">
                  <c:v>0.136767</c:v>
                </c:pt>
                <c:pt idx="19466">
                  <c:v>0.137408</c:v>
                </c:pt>
                <c:pt idx="19467">
                  <c:v>0.13791200000000001</c:v>
                </c:pt>
                <c:pt idx="19468">
                  <c:v>0.13827800000000001</c:v>
                </c:pt>
                <c:pt idx="19469">
                  <c:v>0.13850399999999999</c:v>
                </c:pt>
                <c:pt idx="19470">
                  <c:v>0.13859099999999999</c:v>
                </c:pt>
                <c:pt idx="19471">
                  <c:v>0.138539</c:v>
                </c:pt>
                <c:pt idx="19472">
                  <c:v>0.138348</c:v>
                </c:pt>
                <c:pt idx="19473">
                  <c:v>0.138017</c:v>
                </c:pt>
                <c:pt idx="19474">
                  <c:v>0.137548</c:v>
                </c:pt>
                <c:pt idx="19475">
                  <c:v>0.13694200000000001</c:v>
                </c:pt>
                <c:pt idx="19476">
                  <c:v>0.13619899999999999</c:v>
                </c:pt>
                <c:pt idx="19477">
                  <c:v>0.135322</c:v>
                </c:pt>
                <c:pt idx="19478">
                  <c:v>0.13431100000000001</c:v>
                </c:pt>
                <c:pt idx="19479">
                  <c:v>0.13316900000000001</c:v>
                </c:pt>
                <c:pt idx="19480">
                  <c:v>0.13189799999999999</c:v>
                </c:pt>
                <c:pt idx="19481">
                  <c:v>0.1305</c:v>
                </c:pt>
                <c:pt idx="19482">
                  <c:v>0.12897900000000001</c:v>
                </c:pt>
                <c:pt idx="19483">
                  <c:v>0.127336</c:v>
                </c:pt>
                <c:pt idx="19484">
                  <c:v>0.12557599999999999</c:v>
                </c:pt>
                <c:pt idx="19485">
                  <c:v>0.12370200000000001</c:v>
                </c:pt>
                <c:pt idx="19486">
                  <c:v>0.12171700000000001</c:v>
                </c:pt>
                <c:pt idx="19487">
                  <c:v>0.119626</c:v>
                </c:pt>
                <c:pt idx="19488">
                  <c:v>0.117434</c:v>
                </c:pt>
                <c:pt idx="19489">
                  <c:v>0.115144</c:v>
                </c:pt>
                <c:pt idx="19490">
                  <c:v>0.112761</c:v>
                </c:pt>
                <c:pt idx="19491">
                  <c:v>0.110288</c:v>
                </c:pt>
                <c:pt idx="19492">
                  <c:v>0.10773199999999999</c:v>
                </c:pt>
                <c:pt idx="19493">
                  <c:v>0.105097</c:v>
                </c:pt>
                <c:pt idx="19494">
                  <c:v>0.10238899999999999</c:v>
                </c:pt>
                <c:pt idx="19495">
                  <c:v>9.9615300000000004E-2</c:v>
                </c:pt>
                <c:pt idx="19496">
                  <c:v>9.6779900000000002E-2</c:v>
                </c:pt>
                <c:pt idx="19497">
                  <c:v>9.3888100000000002E-2</c:v>
                </c:pt>
                <c:pt idx="19498">
                  <c:v>9.0945600000000001E-2</c:v>
                </c:pt>
                <c:pt idx="19499">
                  <c:v>8.7958700000000001E-2</c:v>
                </c:pt>
                <c:pt idx="19500">
                  <c:v>8.49332E-2</c:v>
                </c:pt>
                <c:pt idx="19501">
                  <c:v>8.1875100000000006E-2</c:v>
                </c:pt>
                <c:pt idx="19502">
                  <c:v>7.8790399999999997E-2</c:v>
                </c:pt>
                <c:pt idx="19503">
                  <c:v>7.5685299999999997E-2</c:v>
                </c:pt>
                <c:pt idx="19504">
                  <c:v>7.2566099999999994E-2</c:v>
                </c:pt>
                <c:pt idx="19505">
                  <c:v>6.9439200000000006E-2</c:v>
                </c:pt>
                <c:pt idx="19506">
                  <c:v>6.6310900000000006E-2</c:v>
                </c:pt>
                <c:pt idx="19507">
                  <c:v>6.3187499999999994E-2</c:v>
                </c:pt>
                <c:pt idx="19508">
                  <c:v>6.0075099999999999E-2</c:v>
                </c:pt>
                <c:pt idx="19509">
                  <c:v>5.69799E-2</c:v>
                </c:pt>
                <c:pt idx="19510">
                  <c:v>5.3908299999999999E-2</c:v>
                </c:pt>
                <c:pt idx="19511">
                  <c:v>5.0866500000000002E-2</c:v>
                </c:pt>
                <c:pt idx="19512">
                  <c:v>4.7860899999999998E-2</c:v>
                </c:pt>
                <c:pt idx="19513">
                  <c:v>4.4897699999999999E-2</c:v>
                </c:pt>
                <c:pt idx="19514">
                  <c:v>4.1982499999999999E-2</c:v>
                </c:pt>
                <c:pt idx="19515">
                  <c:v>3.9121499999999997E-2</c:v>
                </c:pt>
                <c:pt idx="19516">
                  <c:v>3.6321199999999998E-2</c:v>
                </c:pt>
                <c:pt idx="19517">
                  <c:v>3.3588E-2</c:v>
                </c:pt>
                <c:pt idx="19518">
                  <c:v>3.09275E-2</c:v>
                </c:pt>
                <c:pt idx="19519">
                  <c:v>2.83454E-2</c:v>
                </c:pt>
                <c:pt idx="19520">
                  <c:v>2.58473E-2</c:v>
                </c:pt>
                <c:pt idx="19521">
                  <c:v>2.3439000000000002E-2</c:v>
                </c:pt>
                <c:pt idx="19522">
                  <c:v>2.1126099999999998E-2</c:v>
                </c:pt>
                <c:pt idx="19523">
                  <c:v>1.8913599999999999E-2</c:v>
                </c:pt>
                <c:pt idx="19524">
                  <c:v>1.6806600000000001E-2</c:v>
                </c:pt>
                <c:pt idx="19525">
                  <c:v>1.48097E-2</c:v>
                </c:pt>
                <c:pt idx="19526">
                  <c:v>1.2927900000000001E-2</c:v>
                </c:pt>
                <c:pt idx="19527">
                  <c:v>1.11653E-2</c:v>
                </c:pt>
                <c:pt idx="19528" formatCode="0.00E+00">
                  <c:v>9.5261500000000006E-3</c:v>
                </c:pt>
                <c:pt idx="19529" formatCode="0.00E+00">
                  <c:v>8.0140999999999997E-3</c:v>
                </c:pt>
                <c:pt idx="19530" formatCode="0.00E+00">
                  <c:v>6.6330399999999998E-3</c:v>
                </c:pt>
                <c:pt idx="19531" formatCode="0.00E+00">
                  <c:v>5.3869900000000004E-3</c:v>
                </c:pt>
                <c:pt idx="19532" formatCode="0.00E+00">
                  <c:v>4.2800499999999997E-3</c:v>
                </c:pt>
                <c:pt idx="19533" formatCode="0.00E+00">
                  <c:v>3.31577E-3</c:v>
                </c:pt>
                <c:pt idx="19534" formatCode="0.00E+00">
                  <c:v>2.4964399999999999E-3</c:v>
                </c:pt>
                <c:pt idx="19535" formatCode="0.00E+00">
                  <c:v>1.82384E-3</c:v>
                </c:pt>
                <c:pt idx="19536" formatCode="0.00E+00">
                  <c:v>1.3002300000000001E-3</c:v>
                </c:pt>
                <c:pt idx="19537" formatCode="0.00E+00">
                  <c:v>9.2785100000000004E-4</c:v>
                </c:pt>
                <c:pt idx="19538" formatCode="0.00E+00">
                  <c:v>7.0830399999999999E-4</c:v>
                </c:pt>
                <c:pt idx="19539" formatCode="0.00E+00">
                  <c:v>6.4283700000000005E-4</c:v>
                </c:pt>
                <c:pt idx="19540" formatCode="0.00E+00">
                  <c:v>7.3253700000000001E-4</c:v>
                </c:pt>
                <c:pt idx="19541" formatCode="0.00E+00">
                  <c:v>9.7817499999999996E-4</c:v>
                </c:pt>
                <c:pt idx="19542" formatCode="0.00E+00">
                  <c:v>1.3802E-3</c:v>
                </c:pt>
                <c:pt idx="19543" formatCode="0.00E+00">
                  <c:v>1.9387899999999999E-3</c:v>
                </c:pt>
                <c:pt idx="19544" formatCode="0.00E+00">
                  <c:v>2.6539200000000002E-3</c:v>
                </c:pt>
                <c:pt idx="19545" formatCode="0.00E+00">
                  <c:v>3.5252199999999999E-3</c:v>
                </c:pt>
                <c:pt idx="19546" formatCode="0.00E+00">
                  <c:v>4.5517999999999999E-3</c:v>
                </c:pt>
                <c:pt idx="19547" formatCode="0.00E+00">
                  <c:v>5.7325099999999997E-3</c:v>
                </c:pt>
                <c:pt idx="19548" formatCode="0.00E+00">
                  <c:v>7.0660000000000002E-3</c:v>
                </c:pt>
                <c:pt idx="19549" formatCode="0.00E+00">
                  <c:v>8.5508900000000002E-3</c:v>
                </c:pt>
                <c:pt idx="19550">
                  <c:v>1.01856E-2</c:v>
                </c:pt>
                <c:pt idx="19551">
                  <c:v>1.19679E-2</c:v>
                </c:pt>
                <c:pt idx="19552">
                  <c:v>1.38954E-2</c:v>
                </c:pt>
                <c:pt idx="19553">
                  <c:v>1.5965300000000002E-2</c:v>
                </c:pt>
                <c:pt idx="19554">
                  <c:v>1.81751E-2</c:v>
                </c:pt>
                <c:pt idx="19555">
                  <c:v>2.0521899999999999E-2</c:v>
                </c:pt>
                <c:pt idx="19556">
                  <c:v>2.3002600000000002E-2</c:v>
                </c:pt>
                <c:pt idx="19557">
                  <c:v>2.5613500000000001E-2</c:v>
                </c:pt>
                <c:pt idx="19558">
                  <c:v>2.8351000000000001E-2</c:v>
                </c:pt>
                <c:pt idx="19559">
                  <c:v>3.1211200000000001E-2</c:v>
                </c:pt>
                <c:pt idx="19560">
                  <c:v>3.4189999999999998E-2</c:v>
                </c:pt>
                <c:pt idx="19561">
                  <c:v>3.7282900000000001E-2</c:v>
                </c:pt>
                <c:pt idx="19562">
                  <c:v>4.0485100000000003E-2</c:v>
                </c:pt>
                <c:pt idx="19563">
                  <c:v>4.3791799999999999E-2</c:v>
                </c:pt>
                <c:pt idx="19564">
                  <c:v>4.7198200000000003E-2</c:v>
                </c:pt>
                <c:pt idx="19565">
                  <c:v>5.0699000000000001E-2</c:v>
                </c:pt>
                <c:pt idx="19566">
                  <c:v>5.4288799999999998E-2</c:v>
                </c:pt>
                <c:pt idx="19567">
                  <c:v>5.7961499999999999E-2</c:v>
                </c:pt>
                <c:pt idx="19568">
                  <c:v>6.1711099999999998E-2</c:v>
                </c:pt>
                <c:pt idx="19569">
                  <c:v>6.5531400000000004E-2</c:v>
                </c:pt>
                <c:pt idx="19570">
                  <c:v>6.94163E-2</c:v>
                </c:pt>
                <c:pt idx="19571">
                  <c:v>7.3359599999999997E-2</c:v>
                </c:pt>
                <c:pt idx="19572">
                  <c:v>7.7355199999999999E-2</c:v>
                </c:pt>
                <c:pt idx="19573">
                  <c:v>8.1396499999999997E-2</c:v>
                </c:pt>
                <c:pt idx="19574">
                  <c:v>8.5476899999999995E-2</c:v>
                </c:pt>
                <c:pt idx="19575">
                  <c:v>8.95899E-2</c:v>
                </c:pt>
                <c:pt idx="19576">
                  <c:v>9.3728500000000006E-2</c:v>
                </c:pt>
                <c:pt idx="19577">
                  <c:v>9.7886100000000004E-2</c:v>
                </c:pt>
                <c:pt idx="19578">
                  <c:v>0.10205599999999999</c:v>
                </c:pt>
                <c:pt idx="19579">
                  <c:v>0.10623100000000001</c:v>
                </c:pt>
                <c:pt idx="19580">
                  <c:v>0.110403</c:v>
                </c:pt>
                <c:pt idx="19581">
                  <c:v>0.114568</c:v>
                </c:pt>
                <c:pt idx="19582">
                  <c:v>0.118716</c:v>
                </c:pt>
                <c:pt idx="19583">
                  <c:v>0.12284299999999999</c:v>
                </c:pt>
                <c:pt idx="19584">
                  <c:v>0.126939</c:v>
                </c:pt>
                <c:pt idx="19585">
                  <c:v>0.13100000000000001</c:v>
                </c:pt>
                <c:pt idx="19586">
                  <c:v>0.135018</c:v>
                </c:pt>
                <c:pt idx="19587">
                  <c:v>0.138987</c:v>
                </c:pt>
                <c:pt idx="19588">
                  <c:v>0.142899</c:v>
                </c:pt>
                <c:pt idx="19589">
                  <c:v>0.14674999999999999</c:v>
                </c:pt>
                <c:pt idx="19590">
                  <c:v>0.150532</c:v>
                </c:pt>
                <c:pt idx="19591">
                  <c:v>0.15423999999999999</c:v>
                </c:pt>
                <c:pt idx="19592">
                  <c:v>0.15786600000000001</c:v>
                </c:pt>
                <c:pt idx="19593">
                  <c:v>0.16140499999999999</c:v>
                </c:pt>
                <c:pt idx="19594">
                  <c:v>0.16485</c:v>
                </c:pt>
                <c:pt idx="19595">
                  <c:v>0.16819500000000001</c:v>
                </c:pt>
                <c:pt idx="19596">
                  <c:v>0.171435</c:v>
                </c:pt>
                <c:pt idx="19597">
                  <c:v>0.174564</c:v>
                </c:pt>
                <c:pt idx="19598">
                  <c:v>0.17757600000000001</c:v>
                </c:pt>
                <c:pt idx="19599">
                  <c:v>0.18046699999999999</c:v>
                </c:pt>
                <c:pt idx="19600">
                  <c:v>0.18323200000000001</c:v>
                </c:pt>
                <c:pt idx="19601">
                  <c:v>0.185865</c:v>
                </c:pt>
                <c:pt idx="19602">
                  <c:v>0.188363</c:v>
                </c:pt>
                <c:pt idx="19603">
                  <c:v>0.19072</c:v>
                </c:pt>
                <c:pt idx="19604">
                  <c:v>0.19293299999999999</c:v>
                </c:pt>
                <c:pt idx="19605">
                  <c:v>0.194998</c:v>
                </c:pt>
                <c:pt idx="19606">
                  <c:v>0.19691</c:v>
                </c:pt>
                <c:pt idx="19607">
                  <c:v>0.19866700000000001</c:v>
                </c:pt>
                <c:pt idx="19608">
                  <c:v>0.200264</c:v>
                </c:pt>
                <c:pt idx="19609">
                  <c:v>0.20169899999999999</c:v>
                </c:pt>
                <c:pt idx="19610">
                  <c:v>0.20296900000000001</c:v>
                </c:pt>
                <c:pt idx="19611">
                  <c:v>0.204072</c:v>
                </c:pt>
                <c:pt idx="19612">
                  <c:v>0.20500499999999999</c:v>
                </c:pt>
                <c:pt idx="19613">
                  <c:v>0.205765</c:v>
                </c:pt>
                <c:pt idx="19614">
                  <c:v>0.20635100000000001</c:v>
                </c:pt>
                <c:pt idx="19615">
                  <c:v>0.206761</c:v>
                </c:pt>
                <c:pt idx="19616">
                  <c:v>0.20699300000000001</c:v>
                </c:pt>
                <c:pt idx="19617">
                  <c:v>0.20704700000000001</c:v>
                </c:pt>
                <c:pt idx="19618">
                  <c:v>0.20692099999999999</c:v>
                </c:pt>
                <c:pt idx="19619">
                  <c:v>0.20661599999999999</c:v>
                </c:pt>
                <c:pt idx="19620">
                  <c:v>0.20613100000000001</c:v>
                </c:pt>
                <c:pt idx="19621">
                  <c:v>0.20546500000000001</c:v>
                </c:pt>
                <c:pt idx="19622">
                  <c:v>0.20462</c:v>
                </c:pt>
                <c:pt idx="19623">
                  <c:v>0.203596</c:v>
                </c:pt>
                <c:pt idx="19624">
                  <c:v>0.20239399999999999</c:v>
                </c:pt>
                <c:pt idx="19625">
                  <c:v>0.201014</c:v>
                </c:pt>
                <c:pt idx="19626">
                  <c:v>0.199458</c:v>
                </c:pt>
                <c:pt idx="19627">
                  <c:v>0.19772799999999999</c:v>
                </c:pt>
                <c:pt idx="19628">
                  <c:v>0.195826</c:v>
                </c:pt>
                <c:pt idx="19629">
                  <c:v>0.19375400000000001</c:v>
                </c:pt>
                <c:pt idx="19630">
                  <c:v>0.19151299999999999</c:v>
                </c:pt>
                <c:pt idx="19631">
                  <c:v>0.189107</c:v>
                </c:pt>
                <c:pt idx="19632">
                  <c:v>0.18653800000000001</c:v>
                </c:pt>
                <c:pt idx="19633">
                  <c:v>0.183808</c:v>
                </c:pt>
                <c:pt idx="19634">
                  <c:v>0.18092</c:v>
                </c:pt>
                <c:pt idx="19635">
                  <c:v>0.17787800000000001</c:v>
                </c:pt>
                <c:pt idx="19636">
                  <c:v>0.17468500000000001</c:v>
                </c:pt>
                <c:pt idx="19637">
                  <c:v>0.171346</c:v>
                </c:pt>
                <c:pt idx="19638">
                  <c:v>0.16786400000000001</c:v>
                </c:pt>
                <c:pt idx="19639">
                  <c:v>0.164244</c:v>
                </c:pt>
                <c:pt idx="19640">
                  <c:v>0.16048899999999999</c:v>
                </c:pt>
                <c:pt idx="19641">
                  <c:v>0.15660499999999999</c:v>
                </c:pt>
                <c:pt idx="19642">
                  <c:v>0.15259500000000001</c:v>
                </c:pt>
                <c:pt idx="19643">
                  <c:v>0.14846500000000001</c:v>
                </c:pt>
                <c:pt idx="19644">
                  <c:v>0.14422099999999999</c:v>
                </c:pt>
                <c:pt idx="19645">
                  <c:v>0.13986599999999999</c:v>
                </c:pt>
                <c:pt idx="19646">
                  <c:v>0.135407</c:v>
                </c:pt>
                <c:pt idx="19647">
                  <c:v>0.13084899999999999</c:v>
                </c:pt>
                <c:pt idx="19648">
                  <c:v>0.126196</c:v>
                </c:pt>
                <c:pt idx="19649">
                  <c:v>0.12145599999999999</c:v>
                </c:pt>
                <c:pt idx="19650">
                  <c:v>0.116633</c:v>
                </c:pt>
                <c:pt idx="19651">
                  <c:v>0.111733</c:v>
                </c:pt>
                <c:pt idx="19652">
                  <c:v>0.106763</c:v>
                </c:pt>
                <c:pt idx="19653">
                  <c:v>0.101728</c:v>
                </c:pt>
                <c:pt idx="19654">
                  <c:v>9.6633999999999998E-2</c:v>
                </c:pt>
                <c:pt idx="19655">
                  <c:v>9.1487299999999994E-2</c:v>
                </c:pt>
                <c:pt idx="19656">
                  <c:v>8.6293800000000004E-2</c:v>
                </c:pt>
                <c:pt idx="19657">
                  <c:v>8.1059599999999996E-2</c:v>
                </c:pt>
                <c:pt idx="19658">
                  <c:v>7.5790700000000003E-2</c:v>
                </c:pt>
                <c:pt idx="19659">
                  <c:v>7.0493500000000001E-2</c:v>
                </c:pt>
                <c:pt idx="19660">
                  <c:v>6.5174200000000002E-2</c:v>
                </c:pt>
                <c:pt idx="19661">
                  <c:v>5.9839099999999999E-2</c:v>
                </c:pt>
                <c:pt idx="19662">
                  <c:v>5.4493899999999998E-2</c:v>
                </c:pt>
                <c:pt idx="19663">
                  <c:v>4.9144399999999998E-2</c:v>
                </c:pt>
                <c:pt idx="19664">
                  <c:v>4.3797000000000003E-2</c:v>
                </c:pt>
                <c:pt idx="19665">
                  <c:v>3.8457699999999997E-2</c:v>
                </c:pt>
                <c:pt idx="19666">
                  <c:v>3.3132799999999997E-2</c:v>
                </c:pt>
                <c:pt idx="19667">
                  <c:v>2.78284E-2</c:v>
                </c:pt>
                <c:pt idx="19668">
                  <c:v>2.25507E-2</c:v>
                </c:pt>
                <c:pt idx="19669">
                  <c:v>1.73057E-2</c:v>
                </c:pt>
                <c:pt idx="19670">
                  <c:v>1.20994E-2</c:v>
                </c:pt>
                <c:pt idx="19671" formatCode="0.00E+00">
                  <c:v>6.9374199999999997E-3</c:v>
                </c:pt>
                <c:pt idx="19672" formatCode="0.00E+00">
                  <c:v>1.8251700000000001E-3</c:v>
                </c:pt>
                <c:pt idx="19673" formatCode="0.00E+00">
                  <c:v>-3.2314399999999999E-3</c:v>
                </c:pt>
                <c:pt idx="19674" formatCode="0.00E+00">
                  <c:v>-8.2262399999999992E-3</c:v>
                </c:pt>
                <c:pt idx="19675">
                  <c:v>-1.3153099999999999E-2</c:v>
                </c:pt>
                <c:pt idx="19676">
                  <c:v>-1.8006000000000001E-2</c:v>
                </c:pt>
                <c:pt idx="19677">
                  <c:v>-2.2779600000000001E-2</c:v>
                </c:pt>
                <c:pt idx="19678">
                  <c:v>-2.7469400000000001E-2</c:v>
                </c:pt>
                <c:pt idx="19679">
                  <c:v>-3.2070700000000001E-2</c:v>
                </c:pt>
                <c:pt idx="19680">
                  <c:v>-3.6578699999999999E-2</c:v>
                </c:pt>
                <c:pt idx="19681">
                  <c:v>-4.09886E-2</c:v>
                </c:pt>
                <c:pt idx="19682">
                  <c:v>-4.52959E-2</c:v>
                </c:pt>
                <c:pt idx="19683">
                  <c:v>-4.9496499999999999E-2</c:v>
                </c:pt>
                <c:pt idx="19684">
                  <c:v>-5.3586099999999998E-2</c:v>
                </c:pt>
                <c:pt idx="19685">
                  <c:v>-5.7560899999999998E-2</c:v>
                </c:pt>
                <c:pt idx="19686">
                  <c:v>-6.1417199999999998E-2</c:v>
                </c:pt>
                <c:pt idx="19687">
                  <c:v>-6.5151299999999995E-2</c:v>
                </c:pt>
                <c:pt idx="19688">
                  <c:v>-6.8759600000000004E-2</c:v>
                </c:pt>
                <c:pt idx="19689">
                  <c:v>-7.2238800000000006E-2</c:v>
                </c:pt>
                <c:pt idx="19690">
                  <c:v>-7.5585899999999998E-2</c:v>
                </c:pt>
                <c:pt idx="19691">
                  <c:v>-7.8798199999999999E-2</c:v>
                </c:pt>
                <c:pt idx="19692">
                  <c:v>-8.1873199999999993E-2</c:v>
                </c:pt>
                <c:pt idx="19693">
                  <c:v>-8.4808300000000003E-2</c:v>
                </c:pt>
                <c:pt idx="19694">
                  <c:v>-8.7601399999999996E-2</c:v>
                </c:pt>
                <c:pt idx="19695">
                  <c:v>-9.0250399999999995E-2</c:v>
                </c:pt>
                <c:pt idx="19696">
                  <c:v>-9.2753699999999994E-2</c:v>
                </c:pt>
                <c:pt idx="19697">
                  <c:v>-9.5109200000000005E-2</c:v>
                </c:pt>
                <c:pt idx="19698">
                  <c:v>-9.7315299999999993E-2</c:v>
                </c:pt>
                <c:pt idx="19699">
                  <c:v>-9.9370600000000003E-2</c:v>
                </c:pt>
                <c:pt idx="19700">
                  <c:v>-0.101274</c:v>
                </c:pt>
                <c:pt idx="19701">
                  <c:v>-0.10302500000000001</c:v>
                </c:pt>
                <c:pt idx="19702">
                  <c:v>-0.10462299999999999</c:v>
                </c:pt>
                <c:pt idx="19703">
                  <c:v>-0.10606599999999999</c:v>
                </c:pt>
                <c:pt idx="19704">
                  <c:v>-0.10735599999999999</c:v>
                </c:pt>
                <c:pt idx="19705">
                  <c:v>-0.10849</c:v>
                </c:pt>
                <c:pt idx="19706">
                  <c:v>-0.10947</c:v>
                </c:pt>
                <c:pt idx="19707">
                  <c:v>-0.11029600000000001</c:v>
                </c:pt>
                <c:pt idx="19708">
                  <c:v>-0.110968</c:v>
                </c:pt>
                <c:pt idx="19709">
                  <c:v>-0.111486</c:v>
                </c:pt>
                <c:pt idx="19710">
                  <c:v>-0.11185299999999999</c:v>
                </c:pt>
                <c:pt idx="19711">
                  <c:v>-0.112069</c:v>
                </c:pt>
                <c:pt idx="19712">
                  <c:v>-0.112134</c:v>
                </c:pt>
                <c:pt idx="19713">
                  <c:v>-0.11205</c:v>
                </c:pt>
                <c:pt idx="19714">
                  <c:v>-0.111816</c:v>
                </c:pt>
                <c:pt idx="19715">
                  <c:v>-0.11143699999999999</c:v>
                </c:pt>
                <c:pt idx="19716">
                  <c:v>-0.110914</c:v>
                </c:pt>
                <c:pt idx="19717">
                  <c:v>-0.110249</c:v>
                </c:pt>
                <c:pt idx="19718">
                  <c:v>-0.109445</c:v>
                </c:pt>
                <c:pt idx="19719">
                  <c:v>-0.108504</c:v>
                </c:pt>
                <c:pt idx="19720">
                  <c:v>-0.107428</c:v>
                </c:pt>
                <c:pt idx="19721">
                  <c:v>-0.106222</c:v>
                </c:pt>
                <c:pt idx="19722">
                  <c:v>-0.10488599999999999</c:v>
                </c:pt>
                <c:pt idx="19723">
                  <c:v>-0.103425</c:v>
                </c:pt>
                <c:pt idx="19724">
                  <c:v>-0.101842</c:v>
                </c:pt>
                <c:pt idx="19725">
                  <c:v>-0.10014099999999999</c:v>
                </c:pt>
                <c:pt idx="19726">
                  <c:v>-9.8323900000000006E-2</c:v>
                </c:pt>
                <c:pt idx="19727">
                  <c:v>-9.6395400000000006E-2</c:v>
                </c:pt>
                <c:pt idx="19728">
                  <c:v>-9.4359100000000001E-2</c:v>
                </c:pt>
                <c:pt idx="19729">
                  <c:v>-9.2219099999999998E-2</c:v>
                </c:pt>
                <c:pt idx="19730">
                  <c:v>-8.9979199999999995E-2</c:v>
                </c:pt>
                <c:pt idx="19731">
                  <c:v>-8.7643299999999993E-2</c:v>
                </c:pt>
                <c:pt idx="19732">
                  <c:v>-8.52155E-2</c:v>
                </c:pt>
                <c:pt idx="19733">
                  <c:v>-8.2699900000000007E-2</c:v>
                </c:pt>
                <c:pt idx="19734">
                  <c:v>-8.0100699999999997E-2</c:v>
                </c:pt>
                <c:pt idx="19735">
                  <c:v>-7.7421900000000002E-2</c:v>
                </c:pt>
                <c:pt idx="19736">
                  <c:v>-7.4667700000000004E-2</c:v>
                </c:pt>
                <c:pt idx="19737">
                  <c:v>-7.1842299999999998E-2</c:v>
                </c:pt>
                <c:pt idx="19738">
                  <c:v>-6.8949999999999997E-2</c:v>
                </c:pt>
                <c:pt idx="19739">
                  <c:v>-6.5995399999999996E-2</c:v>
                </c:pt>
                <c:pt idx="19740">
                  <c:v>-6.2982800000000005E-2</c:v>
                </c:pt>
                <c:pt idx="19741">
                  <c:v>-5.99166E-2</c:v>
                </c:pt>
                <c:pt idx="19742">
                  <c:v>-5.6801299999999999E-2</c:v>
                </c:pt>
                <c:pt idx="19743">
                  <c:v>-5.3641500000000002E-2</c:v>
                </c:pt>
                <c:pt idx="19744">
                  <c:v>-5.0441699999999999E-2</c:v>
                </c:pt>
                <c:pt idx="19745">
                  <c:v>-4.72063E-2</c:v>
                </c:pt>
                <c:pt idx="19746">
                  <c:v>-4.3939400000000003E-2</c:v>
                </c:pt>
                <c:pt idx="19747">
                  <c:v>-4.0645399999999998E-2</c:v>
                </c:pt>
                <c:pt idx="19748">
                  <c:v>-3.7328600000000003E-2</c:v>
                </c:pt>
                <c:pt idx="19749">
                  <c:v>-3.3993599999999999E-2</c:v>
                </c:pt>
                <c:pt idx="19750">
                  <c:v>-3.06448E-2</c:v>
                </c:pt>
                <c:pt idx="19751">
                  <c:v>-2.7286299999999999E-2</c:v>
                </c:pt>
                <c:pt idx="19752">
                  <c:v>-2.3922499999999999E-2</c:v>
                </c:pt>
                <c:pt idx="19753">
                  <c:v>-2.0557499999999999E-2</c:v>
                </c:pt>
                <c:pt idx="19754">
                  <c:v>-1.71954E-2</c:v>
                </c:pt>
                <c:pt idx="19755">
                  <c:v>-1.38403E-2</c:v>
                </c:pt>
                <c:pt idx="19756">
                  <c:v>-1.04958E-2</c:v>
                </c:pt>
                <c:pt idx="19757" formatCode="0.00E+00">
                  <c:v>-7.1657400000000003E-3</c:v>
                </c:pt>
                <c:pt idx="19758" formatCode="0.00E+00">
                  <c:v>-3.8538999999999999E-3</c:v>
                </c:pt>
                <c:pt idx="19759" formatCode="0.00E+00">
                  <c:v>-5.6397000000000001E-4</c:v>
                </c:pt>
                <c:pt idx="19760" formatCode="0.00E+00">
                  <c:v>2.7003499999999998E-3</c:v>
                </c:pt>
                <c:pt idx="19761" formatCode="0.00E+00">
                  <c:v>5.9354799999999999E-3</c:v>
                </c:pt>
                <c:pt idx="19762" formatCode="0.00E+00">
                  <c:v>9.1381199999999996E-3</c:v>
                </c:pt>
                <c:pt idx="19763">
                  <c:v>1.2305200000000001E-2</c:v>
                </c:pt>
                <c:pt idx="19764">
                  <c:v>1.54336E-2</c:v>
                </c:pt>
                <c:pt idx="19765">
                  <c:v>1.8520100000000001E-2</c:v>
                </c:pt>
                <c:pt idx="19766">
                  <c:v>2.1561799999999999E-2</c:v>
                </c:pt>
                <c:pt idx="19767">
                  <c:v>2.4555899999999999E-2</c:v>
                </c:pt>
                <c:pt idx="19768">
                  <c:v>2.7499800000000001E-2</c:v>
                </c:pt>
                <c:pt idx="19769">
                  <c:v>3.0391100000000001E-2</c:v>
                </c:pt>
                <c:pt idx="19770">
                  <c:v>3.3227399999999997E-2</c:v>
                </c:pt>
                <c:pt idx="19771">
                  <c:v>3.6006499999999997E-2</c:v>
                </c:pt>
                <c:pt idx="19772">
                  <c:v>3.8726099999999999E-2</c:v>
                </c:pt>
                <c:pt idx="19773">
                  <c:v>4.1384299999999999E-2</c:v>
                </c:pt>
                <c:pt idx="19774">
                  <c:v>4.3979200000000003E-2</c:v>
                </c:pt>
                <c:pt idx="19775">
                  <c:v>4.6509000000000002E-2</c:v>
                </c:pt>
                <c:pt idx="19776">
                  <c:v>4.89717E-2</c:v>
                </c:pt>
                <c:pt idx="19777">
                  <c:v>5.1365599999999997E-2</c:v>
                </c:pt>
                <c:pt idx="19778">
                  <c:v>5.3689300000000002E-2</c:v>
                </c:pt>
                <c:pt idx="19779">
                  <c:v>5.59418E-2</c:v>
                </c:pt>
                <c:pt idx="19780">
                  <c:v>5.8121899999999997E-2</c:v>
                </c:pt>
                <c:pt idx="19781">
                  <c:v>6.0228700000000003E-2</c:v>
                </c:pt>
                <c:pt idx="19782">
                  <c:v>6.2261499999999997E-2</c:v>
                </c:pt>
                <c:pt idx="19783">
                  <c:v>6.4219700000000005E-2</c:v>
                </c:pt>
                <c:pt idx="19784">
                  <c:v>6.6102999999999995E-2</c:v>
                </c:pt>
                <c:pt idx="19785">
                  <c:v>6.7911399999999997E-2</c:v>
                </c:pt>
                <c:pt idx="19786">
                  <c:v>6.9644700000000004E-2</c:v>
                </c:pt>
                <c:pt idx="19787">
                  <c:v>7.1302500000000005E-2</c:v>
                </c:pt>
                <c:pt idx="19788">
                  <c:v>7.28848E-2</c:v>
                </c:pt>
                <c:pt idx="19789">
                  <c:v>7.4391499999999999E-2</c:v>
                </c:pt>
                <c:pt idx="19790">
                  <c:v>7.5823000000000002E-2</c:v>
                </c:pt>
                <c:pt idx="19791">
                  <c:v>7.7179700000000004E-2</c:v>
                </c:pt>
                <c:pt idx="19792">
                  <c:v>7.8462000000000004E-2</c:v>
                </c:pt>
                <c:pt idx="19793">
                  <c:v>7.9670699999999997E-2</c:v>
                </c:pt>
                <c:pt idx="19794">
                  <c:v>8.0806500000000003E-2</c:v>
                </c:pt>
                <c:pt idx="19795">
                  <c:v>8.1870100000000001E-2</c:v>
                </c:pt>
                <c:pt idx="19796">
                  <c:v>8.28623E-2</c:v>
                </c:pt>
                <c:pt idx="19797">
                  <c:v>8.3784200000000003E-2</c:v>
                </c:pt>
                <c:pt idx="19798">
                  <c:v>8.4636799999999998E-2</c:v>
                </c:pt>
                <c:pt idx="19799">
                  <c:v>8.5421499999999997E-2</c:v>
                </c:pt>
                <c:pt idx="19800">
                  <c:v>8.6139599999999997E-2</c:v>
                </c:pt>
                <c:pt idx="19801">
                  <c:v>8.6792400000000006E-2</c:v>
                </c:pt>
                <c:pt idx="19802">
                  <c:v>8.7381399999999998E-2</c:v>
                </c:pt>
                <c:pt idx="19803">
                  <c:v>8.7908100000000003E-2</c:v>
                </c:pt>
                <c:pt idx="19804">
                  <c:v>8.8373699999999999E-2</c:v>
                </c:pt>
                <c:pt idx="19805">
                  <c:v>8.8780100000000001E-2</c:v>
                </c:pt>
                <c:pt idx="19806">
                  <c:v>8.9128799999999994E-2</c:v>
                </c:pt>
                <c:pt idx="19807">
                  <c:v>8.9421500000000001E-2</c:v>
                </c:pt>
                <c:pt idx="19808">
                  <c:v>8.9659900000000001E-2</c:v>
                </c:pt>
                <c:pt idx="19809">
                  <c:v>8.9845800000000003E-2</c:v>
                </c:pt>
                <c:pt idx="19810">
                  <c:v>8.9980900000000003E-2</c:v>
                </c:pt>
                <c:pt idx="19811">
                  <c:v>9.0066999999999994E-2</c:v>
                </c:pt>
                <c:pt idx="19812">
                  <c:v>9.0105900000000003E-2</c:v>
                </c:pt>
                <c:pt idx="19813">
                  <c:v>9.0099200000000004E-2</c:v>
                </c:pt>
                <c:pt idx="19814">
                  <c:v>9.0048699999999995E-2</c:v>
                </c:pt>
                <c:pt idx="19815">
                  <c:v>8.9956300000000003E-2</c:v>
                </c:pt>
                <c:pt idx="19816">
                  <c:v>8.9823899999999998E-2</c:v>
                </c:pt>
                <c:pt idx="19817">
                  <c:v>8.9653399999999994E-2</c:v>
                </c:pt>
                <c:pt idx="19818">
                  <c:v>8.9446800000000007E-2</c:v>
                </c:pt>
                <c:pt idx="19819">
                  <c:v>8.9205900000000005E-2</c:v>
                </c:pt>
                <c:pt idx="19820">
                  <c:v>8.8932300000000006E-2</c:v>
                </c:pt>
                <c:pt idx="19821">
                  <c:v>8.8627700000000004E-2</c:v>
                </c:pt>
                <c:pt idx="19822">
                  <c:v>8.82941E-2</c:v>
                </c:pt>
                <c:pt idx="19823">
                  <c:v>8.7933300000000006E-2</c:v>
                </c:pt>
                <c:pt idx="19824">
                  <c:v>8.7547E-2</c:v>
                </c:pt>
                <c:pt idx="19825">
                  <c:v>8.7137099999999995E-2</c:v>
                </c:pt>
                <c:pt idx="19826">
                  <c:v>8.6704900000000001E-2</c:v>
                </c:pt>
                <c:pt idx="19827">
                  <c:v>8.6251999999999995E-2</c:v>
                </c:pt>
                <c:pt idx="19828">
                  <c:v>8.5779900000000006E-2</c:v>
                </c:pt>
                <c:pt idx="19829">
                  <c:v>8.5290199999999997E-2</c:v>
                </c:pt>
                <c:pt idx="19830">
                  <c:v>8.4784300000000007E-2</c:v>
                </c:pt>
                <c:pt idx="19831">
                  <c:v>8.4263699999999997E-2</c:v>
                </c:pt>
                <c:pt idx="19832">
                  <c:v>8.3729799999999993E-2</c:v>
                </c:pt>
                <c:pt idx="19833">
                  <c:v>8.3183499999999994E-2</c:v>
                </c:pt>
                <c:pt idx="19834">
                  <c:v>8.2626000000000005E-2</c:v>
                </c:pt>
                <c:pt idx="19835">
                  <c:v>8.2058599999999995E-2</c:v>
                </c:pt>
                <c:pt idx="19836">
                  <c:v>8.1482299999999994E-2</c:v>
                </c:pt>
                <c:pt idx="19837">
                  <c:v>8.0898200000000003E-2</c:v>
                </c:pt>
                <c:pt idx="19838">
                  <c:v>8.0307000000000003E-2</c:v>
                </c:pt>
                <c:pt idx="19839">
                  <c:v>7.9709600000000005E-2</c:v>
                </c:pt>
                <c:pt idx="19840">
                  <c:v>7.9106800000000005E-2</c:v>
                </c:pt>
                <c:pt idx="19841">
                  <c:v>7.8499100000000002E-2</c:v>
                </c:pt>
                <c:pt idx="19842">
                  <c:v>7.7887100000000001E-2</c:v>
                </c:pt>
                <c:pt idx="19843">
                  <c:v>7.7271000000000006E-2</c:v>
                </c:pt>
                <c:pt idx="19844">
                  <c:v>7.6651399999999995E-2</c:v>
                </c:pt>
                <c:pt idx="19845">
                  <c:v>7.6028399999999996E-2</c:v>
                </c:pt>
                <c:pt idx="19846">
                  <c:v>7.5402200000000003E-2</c:v>
                </c:pt>
                <c:pt idx="19847">
                  <c:v>7.4772900000000003E-2</c:v>
                </c:pt>
                <c:pt idx="19848">
                  <c:v>7.4140600000000001E-2</c:v>
                </c:pt>
                <c:pt idx="19849">
                  <c:v>7.3505200000000007E-2</c:v>
                </c:pt>
                <c:pt idx="19850">
                  <c:v>7.2866600000000004E-2</c:v>
                </c:pt>
                <c:pt idx="19851">
                  <c:v>7.2224700000000003E-2</c:v>
                </c:pt>
                <c:pt idx="19852">
                  <c:v>7.1579400000000001E-2</c:v>
                </c:pt>
                <c:pt idx="19853">
                  <c:v>7.0930300000000002E-2</c:v>
                </c:pt>
                <c:pt idx="19854">
                  <c:v>7.0277199999999998E-2</c:v>
                </c:pt>
                <c:pt idx="19855">
                  <c:v>6.9619600000000004E-2</c:v>
                </c:pt>
                <c:pt idx="19856">
                  <c:v>6.8956900000000002E-2</c:v>
                </c:pt>
                <c:pt idx="19857">
                  <c:v>6.8288600000000005E-2</c:v>
                </c:pt>
                <c:pt idx="19858">
                  <c:v>6.7613800000000002E-2</c:v>
                </c:pt>
                <c:pt idx="19859">
                  <c:v>6.6932000000000005E-2</c:v>
                </c:pt>
                <c:pt idx="19860">
                  <c:v>6.6242300000000004E-2</c:v>
                </c:pt>
                <c:pt idx="19861">
                  <c:v>6.5543900000000002E-2</c:v>
                </c:pt>
                <c:pt idx="19862">
                  <c:v>6.4836199999999997E-2</c:v>
                </c:pt>
                <c:pt idx="19863">
                  <c:v>6.41182E-2</c:v>
                </c:pt>
                <c:pt idx="19864">
                  <c:v>6.3388899999999998E-2</c:v>
                </c:pt>
                <c:pt idx="19865">
                  <c:v>6.2647499999999995E-2</c:v>
                </c:pt>
                <c:pt idx="19866">
                  <c:v>6.1892900000000001E-2</c:v>
                </c:pt>
                <c:pt idx="19867">
                  <c:v>6.1123900000000002E-2</c:v>
                </c:pt>
                <c:pt idx="19868">
                  <c:v>6.0339400000000001E-2</c:v>
                </c:pt>
                <c:pt idx="19869">
                  <c:v>5.9538500000000001E-2</c:v>
                </c:pt>
                <c:pt idx="19870">
                  <c:v>5.8719899999999998E-2</c:v>
                </c:pt>
                <c:pt idx="19871">
                  <c:v>5.7882500000000003E-2</c:v>
                </c:pt>
                <c:pt idx="19872">
                  <c:v>5.7024999999999999E-2</c:v>
                </c:pt>
                <c:pt idx="19873">
                  <c:v>5.61462E-2</c:v>
                </c:pt>
                <c:pt idx="19874">
                  <c:v>5.5245000000000002E-2</c:v>
                </c:pt>
                <c:pt idx="19875">
                  <c:v>5.4320100000000003E-2</c:v>
                </c:pt>
                <c:pt idx="19876">
                  <c:v>5.3370500000000001E-2</c:v>
                </c:pt>
                <c:pt idx="19877">
                  <c:v>5.2394799999999998E-2</c:v>
                </c:pt>
                <c:pt idx="19878">
                  <c:v>5.1391899999999997E-2</c:v>
                </c:pt>
                <c:pt idx="19879">
                  <c:v>5.0360599999999998E-2</c:v>
                </c:pt>
                <c:pt idx="19880">
                  <c:v>4.9299799999999998E-2</c:v>
                </c:pt>
                <c:pt idx="19881">
                  <c:v>4.8208399999999998E-2</c:v>
                </c:pt>
                <c:pt idx="19882">
                  <c:v>4.7085299999999997E-2</c:v>
                </c:pt>
                <c:pt idx="19883">
                  <c:v>4.5929400000000002E-2</c:v>
                </c:pt>
                <c:pt idx="19884">
                  <c:v>4.4739599999999997E-2</c:v>
                </c:pt>
                <c:pt idx="19885">
                  <c:v>4.3514799999999999E-2</c:v>
                </c:pt>
                <c:pt idx="19886">
                  <c:v>4.2254300000000002E-2</c:v>
                </c:pt>
                <c:pt idx="19887">
                  <c:v>4.0957100000000003E-2</c:v>
                </c:pt>
                <c:pt idx="19888">
                  <c:v>3.9622299999999999E-2</c:v>
                </c:pt>
                <c:pt idx="19889">
                  <c:v>3.8249199999999997E-2</c:v>
                </c:pt>
                <c:pt idx="19890">
                  <c:v>3.6837000000000002E-2</c:v>
                </c:pt>
                <c:pt idx="19891">
                  <c:v>3.5385199999999999E-2</c:v>
                </c:pt>
                <c:pt idx="19892">
                  <c:v>3.3893100000000002E-2</c:v>
                </c:pt>
                <c:pt idx="19893">
                  <c:v>3.2360199999999999E-2</c:v>
                </c:pt>
                <c:pt idx="19894">
                  <c:v>3.0786000000000001E-2</c:v>
                </c:pt>
                <c:pt idx="19895">
                  <c:v>2.91702E-2</c:v>
                </c:pt>
                <c:pt idx="19896">
                  <c:v>2.7512700000000001E-2</c:v>
                </c:pt>
                <c:pt idx="19897">
                  <c:v>2.5813099999999999E-2</c:v>
                </c:pt>
                <c:pt idx="19898">
                  <c:v>2.40714E-2</c:v>
                </c:pt>
                <c:pt idx="19899">
                  <c:v>2.2287600000000001E-2</c:v>
                </c:pt>
                <c:pt idx="19900">
                  <c:v>2.0461799999999999E-2</c:v>
                </c:pt>
                <c:pt idx="19901">
                  <c:v>1.8594200000000002E-2</c:v>
                </c:pt>
                <c:pt idx="19902">
                  <c:v>1.6685100000000001E-2</c:v>
                </c:pt>
                <c:pt idx="19903">
                  <c:v>1.4734799999999999E-2</c:v>
                </c:pt>
                <c:pt idx="19904">
                  <c:v>1.2743900000000001E-2</c:v>
                </c:pt>
                <c:pt idx="19905">
                  <c:v>1.07128E-2</c:v>
                </c:pt>
                <c:pt idx="19906" formatCode="0.00E+00">
                  <c:v>8.6421799999999993E-3</c:v>
                </c:pt>
                <c:pt idx="19907" formatCode="0.00E+00">
                  <c:v>6.5329200000000002E-3</c:v>
                </c:pt>
                <c:pt idx="19908" formatCode="0.00E+00">
                  <c:v>4.3858500000000002E-3</c:v>
                </c:pt>
                <c:pt idx="19909" formatCode="0.00E+00">
                  <c:v>2.2019499999999998E-3</c:v>
                </c:pt>
                <c:pt idx="19910" formatCode="0.00E+00">
                  <c:v>-1.77757E-5</c:v>
                </c:pt>
                <c:pt idx="19911" formatCode="0.00E+00">
                  <c:v>-2.2721799999999999E-3</c:v>
                </c:pt>
                <c:pt idx="19912" formatCode="0.00E+00">
                  <c:v>-4.55997E-3</c:v>
                </c:pt>
                <c:pt idx="19913" formatCode="0.00E+00">
                  <c:v>-6.8797199999999998E-3</c:v>
                </c:pt>
                <c:pt idx="19914" formatCode="0.00E+00">
                  <c:v>-9.2300000000000004E-3</c:v>
                </c:pt>
                <c:pt idx="19915">
                  <c:v>-1.16092E-2</c:v>
                </c:pt>
                <c:pt idx="19916">
                  <c:v>-1.40158E-2</c:v>
                </c:pt>
                <c:pt idx="19917">
                  <c:v>-1.6447900000000001E-2</c:v>
                </c:pt>
                <c:pt idx="19918">
                  <c:v>-1.89036E-2</c:v>
                </c:pt>
                <c:pt idx="19919">
                  <c:v>-2.13811E-2</c:v>
                </c:pt>
                <c:pt idx="19920">
                  <c:v>-2.38785E-2</c:v>
                </c:pt>
                <c:pt idx="19921">
                  <c:v>-2.6393699999999999E-2</c:v>
                </c:pt>
                <c:pt idx="19922">
                  <c:v>-2.8924600000000002E-2</c:v>
                </c:pt>
                <c:pt idx="19923">
                  <c:v>-3.1468799999999998E-2</c:v>
                </c:pt>
                <c:pt idx="19924">
                  <c:v>-3.4024100000000002E-2</c:v>
                </c:pt>
                <c:pt idx="19925">
                  <c:v>-3.6588000000000002E-2</c:v>
                </c:pt>
                <c:pt idx="19926">
                  <c:v>-3.9158100000000001E-2</c:v>
                </c:pt>
                <c:pt idx="19927">
                  <c:v>-4.1731900000000002E-2</c:v>
                </c:pt>
                <c:pt idx="19928">
                  <c:v>-4.4306600000000002E-2</c:v>
                </c:pt>
                <c:pt idx="19929">
                  <c:v>-4.6879700000000003E-2</c:v>
                </c:pt>
                <c:pt idx="19930">
                  <c:v>-4.9448300000000001E-2</c:v>
                </c:pt>
                <c:pt idx="19931">
                  <c:v>-5.2009699999999999E-2</c:v>
                </c:pt>
                <c:pt idx="19932">
                  <c:v>-5.4560900000000002E-2</c:v>
                </c:pt>
                <c:pt idx="19933">
                  <c:v>-5.7099200000000003E-2</c:v>
                </c:pt>
                <c:pt idx="19934">
                  <c:v>-5.9621500000000001E-2</c:v>
                </c:pt>
                <c:pt idx="19935">
                  <c:v>-6.2124800000000001E-2</c:v>
                </c:pt>
                <c:pt idx="19936">
                  <c:v>-6.46061E-2</c:v>
                </c:pt>
                <c:pt idx="19937">
                  <c:v>-6.7062399999999994E-2</c:v>
                </c:pt>
                <c:pt idx="19938">
                  <c:v>-6.94906E-2</c:v>
                </c:pt>
                <c:pt idx="19939">
                  <c:v>-7.1887499999999993E-2</c:v>
                </c:pt>
                <c:pt idx="19940">
                  <c:v>-7.4249999999999997E-2</c:v>
                </c:pt>
                <c:pt idx="19941">
                  <c:v>-7.6575099999999993E-2</c:v>
                </c:pt>
                <c:pt idx="19942">
                  <c:v>-7.8859399999999996E-2</c:v>
                </c:pt>
                <c:pt idx="19943">
                  <c:v>-8.1100000000000005E-2</c:v>
                </c:pt>
                <c:pt idx="19944">
                  <c:v>-8.3293699999999998E-2</c:v>
                </c:pt>
                <c:pt idx="19945">
                  <c:v>-8.5437299999999994E-2</c:v>
                </c:pt>
                <c:pt idx="19946">
                  <c:v>-8.75277E-2</c:v>
                </c:pt>
                <c:pt idx="19947">
                  <c:v>-8.9562000000000003E-2</c:v>
                </c:pt>
                <c:pt idx="19948">
                  <c:v>-9.1536900000000004E-2</c:v>
                </c:pt>
                <c:pt idx="19949">
                  <c:v>-9.3449599999999994E-2</c:v>
                </c:pt>
                <c:pt idx="19950">
                  <c:v>-9.5296900000000004E-2</c:v>
                </c:pt>
                <c:pt idx="19951">
                  <c:v>-9.7075999999999996E-2</c:v>
                </c:pt>
                <c:pt idx="19952">
                  <c:v>-9.8783999999999997E-2</c:v>
                </c:pt>
                <c:pt idx="19953">
                  <c:v>-0.10041799999999999</c:v>
                </c:pt>
                <c:pt idx="19954">
                  <c:v>-0.101975</c:v>
                </c:pt>
                <c:pt idx="19955">
                  <c:v>-0.103453</c:v>
                </c:pt>
                <c:pt idx="19956">
                  <c:v>-0.104849</c:v>
                </c:pt>
                <c:pt idx="19957">
                  <c:v>-0.10616</c:v>
                </c:pt>
                <c:pt idx="19958">
                  <c:v>-0.10738499999999999</c:v>
                </c:pt>
                <c:pt idx="19959">
                  <c:v>-0.10852000000000001</c:v>
                </c:pt>
                <c:pt idx="19960">
                  <c:v>-0.10956299999999999</c:v>
                </c:pt>
                <c:pt idx="19961">
                  <c:v>-0.110513</c:v>
                </c:pt>
                <c:pt idx="19962">
                  <c:v>-0.11136600000000001</c:v>
                </c:pt>
                <c:pt idx="19963">
                  <c:v>-0.112122</c:v>
                </c:pt>
                <c:pt idx="19964">
                  <c:v>-0.112779</c:v>
                </c:pt>
                <c:pt idx="19965">
                  <c:v>-0.113334</c:v>
                </c:pt>
                <c:pt idx="19966">
                  <c:v>-0.113785</c:v>
                </c:pt>
                <c:pt idx="19967">
                  <c:v>-0.114132</c:v>
                </c:pt>
                <c:pt idx="19968">
                  <c:v>-0.114373</c:v>
                </c:pt>
                <c:pt idx="19969">
                  <c:v>-0.114507</c:v>
                </c:pt>
                <c:pt idx="19970">
                  <c:v>-0.11453199999999999</c:v>
                </c:pt>
                <c:pt idx="19971">
                  <c:v>-0.11444799999999999</c:v>
                </c:pt>
                <c:pt idx="19972">
                  <c:v>-0.11425299999999999</c:v>
                </c:pt>
                <c:pt idx="19973">
                  <c:v>-0.11394700000000001</c:v>
                </c:pt>
                <c:pt idx="19974">
                  <c:v>-0.113529</c:v>
                </c:pt>
                <c:pt idx="19975">
                  <c:v>-0.112999</c:v>
                </c:pt>
                <c:pt idx="19976">
                  <c:v>-0.112357</c:v>
                </c:pt>
                <c:pt idx="19977">
                  <c:v>-0.11160100000000001</c:v>
                </c:pt>
                <c:pt idx="19978">
                  <c:v>-0.110733</c:v>
                </c:pt>
                <c:pt idx="19979">
                  <c:v>-0.109752</c:v>
                </c:pt>
                <c:pt idx="19980">
                  <c:v>-0.108658</c:v>
                </c:pt>
                <c:pt idx="19981">
                  <c:v>-0.10745200000000001</c:v>
                </c:pt>
                <c:pt idx="19982">
                  <c:v>-0.10613499999999999</c:v>
                </c:pt>
                <c:pt idx="19983">
                  <c:v>-0.10470699999999999</c:v>
                </c:pt>
                <c:pt idx="19984">
                  <c:v>-0.103168</c:v>
                </c:pt>
                <c:pt idx="19985">
                  <c:v>-0.101521</c:v>
                </c:pt>
                <c:pt idx="19986">
                  <c:v>-9.9765499999999993E-2</c:v>
                </c:pt>
                <c:pt idx="19987">
                  <c:v>-9.7903500000000004E-2</c:v>
                </c:pt>
                <c:pt idx="19988">
                  <c:v>-9.5936300000000002E-2</c:v>
                </c:pt>
                <c:pt idx="19989">
                  <c:v>-9.3865400000000002E-2</c:v>
                </c:pt>
                <c:pt idx="19990">
                  <c:v>-9.1692499999999996E-2</c:v>
                </c:pt>
                <c:pt idx="19991">
                  <c:v>-8.9419600000000002E-2</c:v>
                </c:pt>
                <c:pt idx="19992">
                  <c:v>-8.7048600000000004E-2</c:v>
                </c:pt>
                <c:pt idx="19993">
                  <c:v>-8.4581600000000007E-2</c:v>
                </c:pt>
                <c:pt idx="19994">
                  <c:v>-8.2020899999999994E-2</c:v>
                </c:pt>
                <c:pt idx="19995">
                  <c:v>-7.9368999999999995E-2</c:v>
                </c:pt>
                <c:pt idx="19996">
                  <c:v>-7.6628299999999996E-2</c:v>
                </c:pt>
                <c:pt idx="19997">
                  <c:v>-7.3801500000000006E-2</c:v>
                </c:pt>
                <c:pt idx="19998">
                  <c:v>-7.0891399999999993E-2</c:v>
                </c:pt>
                <c:pt idx="19999">
                  <c:v>-6.7901000000000003E-2</c:v>
                </c:pt>
                <c:pt idx="20000">
                  <c:v>-6.4833100000000005E-2</c:v>
                </c:pt>
                <c:pt idx="20001">
                  <c:v>-6.1691000000000003E-2</c:v>
                </c:pt>
                <c:pt idx="20002">
                  <c:v>-5.8477800000000003E-2</c:v>
                </c:pt>
                <c:pt idx="20003">
                  <c:v>-5.5197000000000003E-2</c:v>
                </c:pt>
                <c:pt idx="20004">
                  <c:v>-5.1852000000000002E-2</c:v>
                </c:pt>
                <c:pt idx="20005">
                  <c:v>-4.8446299999999998E-2</c:v>
                </c:pt>
                <c:pt idx="20006">
                  <c:v>-4.4983599999999999E-2</c:v>
                </c:pt>
                <c:pt idx="20007">
                  <c:v>-4.1467499999999997E-2</c:v>
                </c:pt>
                <c:pt idx="20008">
                  <c:v>-3.7901799999999999E-2</c:v>
                </c:pt>
                <c:pt idx="20009">
                  <c:v>-3.4290500000000002E-2</c:v>
                </c:pt>
                <c:pt idx="20010">
                  <c:v>-3.0637500000000002E-2</c:v>
                </c:pt>
                <c:pt idx="20011">
                  <c:v>-2.6946700000000001E-2</c:v>
                </c:pt>
                <c:pt idx="20012">
                  <c:v>-2.3222300000000001E-2</c:v>
                </c:pt>
                <c:pt idx="20013">
                  <c:v>-1.9468300000000001E-2</c:v>
                </c:pt>
                <c:pt idx="20014">
                  <c:v>-1.5689000000000002E-2</c:v>
                </c:pt>
                <c:pt idx="20015">
                  <c:v>-1.18885E-2</c:v>
                </c:pt>
                <c:pt idx="20016" formatCode="0.00E+00">
                  <c:v>-8.07101E-3</c:v>
                </c:pt>
                <c:pt idx="20017" formatCode="0.00E+00">
                  <c:v>-4.2409199999999996E-3</c:v>
                </c:pt>
                <c:pt idx="20018" formatCode="0.00E+00">
                  <c:v>-4.0248299999999997E-4</c:v>
                </c:pt>
                <c:pt idx="20019" formatCode="0.00E+00">
                  <c:v>3.4399999999999999E-3</c:v>
                </c:pt>
                <c:pt idx="20020" formatCode="0.00E+00">
                  <c:v>7.2821800000000001E-3</c:v>
                </c:pt>
                <c:pt idx="20021">
                  <c:v>1.1119800000000001E-2</c:v>
                </c:pt>
                <c:pt idx="20022">
                  <c:v>1.4948400000000001E-2</c:v>
                </c:pt>
                <c:pt idx="20023">
                  <c:v>1.8763700000000001E-2</c:v>
                </c:pt>
                <c:pt idx="20024">
                  <c:v>2.2561399999999999E-2</c:v>
                </c:pt>
                <c:pt idx="20025">
                  <c:v>2.6337300000000001E-2</c:v>
                </c:pt>
                <c:pt idx="20026">
                  <c:v>3.00869E-2</c:v>
                </c:pt>
                <c:pt idx="20027">
                  <c:v>3.3806200000000002E-2</c:v>
                </c:pt>
                <c:pt idx="20028">
                  <c:v>3.7490900000000001E-2</c:v>
                </c:pt>
                <c:pt idx="20029">
                  <c:v>4.1136800000000001E-2</c:v>
                </c:pt>
                <c:pt idx="20030">
                  <c:v>4.4739899999999999E-2</c:v>
                </c:pt>
                <c:pt idx="20031">
                  <c:v>4.8295999999999999E-2</c:v>
                </c:pt>
                <c:pt idx="20032">
                  <c:v>5.1801199999999999E-2</c:v>
                </c:pt>
                <c:pt idx="20033">
                  <c:v>5.5251500000000002E-2</c:v>
                </c:pt>
                <c:pt idx="20034">
                  <c:v>5.8643099999999997E-2</c:v>
                </c:pt>
                <c:pt idx="20035">
                  <c:v>6.1972300000000001E-2</c:v>
                </c:pt>
                <c:pt idx="20036">
                  <c:v>6.5235199999999993E-2</c:v>
                </c:pt>
                <c:pt idx="20037">
                  <c:v>6.8428299999999997E-2</c:v>
                </c:pt>
                <c:pt idx="20038">
                  <c:v>7.1548100000000003E-2</c:v>
                </c:pt>
                <c:pt idx="20039">
                  <c:v>7.4591199999999996E-2</c:v>
                </c:pt>
                <c:pt idx="20040">
                  <c:v>7.7554200000000004E-2</c:v>
                </c:pt>
                <c:pt idx="20041">
                  <c:v>8.0433900000000003E-2</c:v>
                </c:pt>
                <c:pt idx="20042">
                  <c:v>8.3227200000000001E-2</c:v>
                </c:pt>
                <c:pt idx="20043">
                  <c:v>8.5931099999999996E-2</c:v>
                </c:pt>
                <c:pt idx="20044">
                  <c:v>8.8542800000000005E-2</c:v>
                </c:pt>
                <c:pt idx="20045">
                  <c:v>9.1059399999999999E-2</c:v>
                </c:pt>
                <c:pt idx="20046">
                  <c:v>9.3478500000000006E-2</c:v>
                </c:pt>
                <c:pt idx="20047">
                  <c:v>9.5797400000000005E-2</c:v>
                </c:pt>
                <c:pt idx="20048">
                  <c:v>9.8013900000000001E-2</c:v>
                </c:pt>
                <c:pt idx="20049">
                  <c:v>0.10012600000000001</c:v>
                </c:pt>
                <c:pt idx="20050">
                  <c:v>0.102131</c:v>
                </c:pt>
                <c:pt idx="20051">
                  <c:v>0.10402699999999999</c:v>
                </c:pt>
                <c:pt idx="20052">
                  <c:v>0.105813</c:v>
                </c:pt>
                <c:pt idx="20053">
                  <c:v>0.107486</c:v>
                </c:pt>
                <c:pt idx="20054">
                  <c:v>0.109046</c:v>
                </c:pt>
                <c:pt idx="20055">
                  <c:v>0.11049100000000001</c:v>
                </c:pt>
                <c:pt idx="20056">
                  <c:v>0.11182</c:v>
                </c:pt>
                <c:pt idx="20057">
                  <c:v>0.11303100000000001</c:v>
                </c:pt>
                <c:pt idx="20058">
                  <c:v>0.114124</c:v>
                </c:pt>
                <c:pt idx="20059">
                  <c:v>0.11509800000000001</c:v>
                </c:pt>
                <c:pt idx="20060">
                  <c:v>0.115953</c:v>
                </c:pt>
                <c:pt idx="20061">
                  <c:v>0.116688</c:v>
                </c:pt>
                <c:pt idx="20062">
                  <c:v>0.117302</c:v>
                </c:pt>
                <c:pt idx="20063">
                  <c:v>0.117797</c:v>
                </c:pt>
                <c:pt idx="20064">
                  <c:v>0.11817</c:v>
                </c:pt>
                <c:pt idx="20065">
                  <c:v>0.118424</c:v>
                </c:pt>
                <c:pt idx="20066">
                  <c:v>0.118558</c:v>
                </c:pt>
                <c:pt idx="20067">
                  <c:v>0.118572</c:v>
                </c:pt>
                <c:pt idx="20068">
                  <c:v>0.118468</c:v>
                </c:pt>
                <c:pt idx="20069">
                  <c:v>0.118245</c:v>
                </c:pt>
                <c:pt idx="20070">
                  <c:v>0.117906</c:v>
                </c:pt>
                <c:pt idx="20071">
                  <c:v>0.117451</c:v>
                </c:pt>
                <c:pt idx="20072">
                  <c:v>0.116881</c:v>
                </c:pt>
                <c:pt idx="20073">
                  <c:v>0.11619699999999999</c:v>
                </c:pt>
                <c:pt idx="20074">
                  <c:v>0.115402</c:v>
                </c:pt>
                <c:pt idx="20075">
                  <c:v>0.114496</c:v>
                </c:pt>
                <c:pt idx="20076">
                  <c:v>0.113482</c:v>
                </c:pt>
                <c:pt idx="20077">
                  <c:v>0.112361</c:v>
                </c:pt>
                <c:pt idx="20078">
                  <c:v>0.111135</c:v>
                </c:pt>
                <c:pt idx="20079">
                  <c:v>0.109806</c:v>
                </c:pt>
                <c:pt idx="20080">
                  <c:v>0.108378</c:v>
                </c:pt>
                <c:pt idx="20081">
                  <c:v>0.106851</c:v>
                </c:pt>
                <c:pt idx="20082">
                  <c:v>0.105229</c:v>
                </c:pt>
                <c:pt idx="20083">
                  <c:v>0.10351299999999999</c:v>
                </c:pt>
                <c:pt idx="20084">
                  <c:v>0.10170800000000001</c:v>
                </c:pt>
                <c:pt idx="20085">
                  <c:v>9.9814399999999998E-2</c:v>
                </c:pt>
                <c:pt idx="20086">
                  <c:v>9.7836300000000001E-2</c:v>
                </c:pt>
                <c:pt idx="20087">
                  <c:v>9.5776299999999995E-2</c:v>
                </c:pt>
                <c:pt idx="20088">
                  <c:v>9.3637499999999999E-2</c:v>
                </c:pt>
                <c:pt idx="20089">
                  <c:v>9.1422900000000001E-2</c:v>
                </c:pt>
                <c:pt idx="20090">
                  <c:v>8.9135599999999995E-2</c:v>
                </c:pt>
                <c:pt idx="20091">
                  <c:v>8.6778900000000006E-2</c:v>
                </c:pt>
                <c:pt idx="20092">
                  <c:v>8.4356100000000003E-2</c:v>
                </c:pt>
                <c:pt idx="20093">
                  <c:v>8.1870399999999996E-2</c:v>
                </c:pt>
                <c:pt idx="20094">
                  <c:v>7.9325199999999998E-2</c:v>
                </c:pt>
                <c:pt idx="20095">
                  <c:v>7.6724000000000001E-2</c:v>
                </c:pt>
                <c:pt idx="20096">
                  <c:v>7.40701E-2</c:v>
                </c:pt>
                <c:pt idx="20097">
                  <c:v>7.1367200000000006E-2</c:v>
                </c:pt>
                <c:pt idx="20098">
                  <c:v>6.8618600000000002E-2</c:v>
                </c:pt>
                <c:pt idx="20099">
                  <c:v>6.5827899999999995E-2</c:v>
                </c:pt>
                <c:pt idx="20100">
                  <c:v>6.2998799999999994E-2</c:v>
                </c:pt>
                <c:pt idx="20101">
                  <c:v>6.0134699999999999E-2</c:v>
                </c:pt>
                <c:pt idx="20102">
                  <c:v>5.7239100000000001E-2</c:v>
                </c:pt>
                <c:pt idx="20103">
                  <c:v>5.4315799999999997E-2</c:v>
                </c:pt>
                <c:pt idx="20104">
                  <c:v>5.1368200000000003E-2</c:v>
                </c:pt>
                <c:pt idx="20105">
                  <c:v>4.8399900000000003E-2</c:v>
                </c:pt>
                <c:pt idx="20106">
                  <c:v>4.5414400000000001E-2</c:v>
                </c:pt>
                <c:pt idx="20107">
                  <c:v>4.24152E-2</c:v>
                </c:pt>
                <c:pt idx="20108">
                  <c:v>3.9405799999999998E-2</c:v>
                </c:pt>
                <c:pt idx="20109">
                  <c:v>3.6389699999999997E-2</c:v>
                </c:pt>
                <c:pt idx="20110">
                  <c:v>3.3370400000000001E-2</c:v>
                </c:pt>
                <c:pt idx="20111">
                  <c:v>3.0351099999999999E-2</c:v>
                </c:pt>
                <c:pt idx="20112">
                  <c:v>2.73352E-2</c:v>
                </c:pt>
                <c:pt idx="20113">
                  <c:v>2.4326E-2</c:v>
                </c:pt>
                <c:pt idx="20114">
                  <c:v>2.1326700000000001E-2</c:v>
                </c:pt>
                <c:pt idx="20115">
                  <c:v>1.8340599999999999E-2</c:v>
                </c:pt>
                <c:pt idx="20116">
                  <c:v>1.53706E-2</c:v>
                </c:pt>
                <c:pt idx="20117">
                  <c:v>1.2419899999999999E-2</c:v>
                </c:pt>
                <c:pt idx="20118" formatCode="0.00E+00">
                  <c:v>9.4914400000000003E-3</c:v>
                </c:pt>
                <c:pt idx="20119" formatCode="0.00E+00">
                  <c:v>6.5880899999999996E-3</c:v>
                </c:pt>
                <c:pt idx="20120" formatCode="0.00E+00">
                  <c:v>3.7126899999999998E-3</c:v>
                </c:pt>
                <c:pt idx="20121" formatCode="0.00E+00">
                  <c:v>8.6797600000000001E-4</c:v>
                </c:pt>
                <c:pt idx="20122" formatCode="0.00E+00">
                  <c:v>-1.9434000000000001E-3</c:v>
                </c:pt>
                <c:pt idx="20123" formatCode="0.00E+00">
                  <c:v>-4.7188799999999999E-3</c:v>
                </c:pt>
                <c:pt idx="20124" formatCode="0.00E+00">
                  <c:v>-7.4559700000000001E-3</c:v>
                </c:pt>
                <c:pt idx="20125">
                  <c:v>-1.01523E-2</c:v>
                </c:pt>
                <c:pt idx="20126">
                  <c:v>-1.28056E-2</c:v>
                </c:pt>
                <c:pt idx="20127">
                  <c:v>-1.54136E-2</c:v>
                </c:pt>
                <c:pt idx="20128">
                  <c:v>-1.7974199999999999E-2</c:v>
                </c:pt>
                <c:pt idx="20129">
                  <c:v>-2.04856E-2</c:v>
                </c:pt>
                <c:pt idx="20130">
                  <c:v>-2.2945699999999999E-2</c:v>
                </c:pt>
                <c:pt idx="20131">
                  <c:v>-2.5352800000000002E-2</c:v>
                </c:pt>
                <c:pt idx="20132">
                  <c:v>-2.7705199999999999E-2</c:v>
                </c:pt>
                <c:pt idx="20133">
                  <c:v>-3.0001400000000001E-2</c:v>
                </c:pt>
                <c:pt idx="20134">
                  <c:v>-3.2239900000000002E-2</c:v>
                </c:pt>
                <c:pt idx="20135">
                  <c:v>-3.44193E-2</c:v>
                </c:pt>
                <c:pt idx="20136">
                  <c:v>-3.6538399999999999E-2</c:v>
                </c:pt>
                <c:pt idx="20137">
                  <c:v>-3.8595999999999998E-2</c:v>
                </c:pt>
                <c:pt idx="20138">
                  <c:v>-4.0591099999999998E-2</c:v>
                </c:pt>
                <c:pt idx="20139">
                  <c:v>-4.2522900000000002E-2</c:v>
                </c:pt>
                <c:pt idx="20140">
                  <c:v>-4.4390400000000003E-2</c:v>
                </c:pt>
                <c:pt idx="20141">
                  <c:v>-4.6192999999999998E-2</c:v>
                </c:pt>
                <c:pt idx="20142">
                  <c:v>-4.7930100000000003E-2</c:v>
                </c:pt>
                <c:pt idx="20143">
                  <c:v>-4.9601300000000001E-2</c:v>
                </c:pt>
                <c:pt idx="20144">
                  <c:v>-5.1206000000000002E-2</c:v>
                </c:pt>
                <c:pt idx="20145">
                  <c:v>-5.2744100000000002E-2</c:v>
                </c:pt>
                <c:pt idx="20146">
                  <c:v>-5.4215300000000001E-2</c:v>
                </c:pt>
                <c:pt idx="20147">
                  <c:v>-5.5619599999999998E-2</c:v>
                </c:pt>
                <c:pt idx="20148">
                  <c:v>-5.6957000000000001E-2</c:v>
                </c:pt>
                <c:pt idx="20149">
                  <c:v>-5.82277E-2</c:v>
                </c:pt>
                <c:pt idx="20150">
                  <c:v>-5.9431699999999997E-2</c:v>
                </c:pt>
                <c:pt idx="20151">
                  <c:v>-6.0569600000000001E-2</c:v>
                </c:pt>
                <c:pt idx="20152">
                  <c:v>-6.1641500000000002E-2</c:v>
                </c:pt>
                <c:pt idx="20153">
                  <c:v>-6.2648099999999998E-2</c:v>
                </c:pt>
                <c:pt idx="20154">
                  <c:v>-6.3589900000000005E-2</c:v>
                </c:pt>
                <c:pt idx="20155">
                  <c:v>-6.4467499999999997E-2</c:v>
                </c:pt>
                <c:pt idx="20156">
                  <c:v>-6.5281599999999995E-2</c:v>
                </c:pt>
                <c:pt idx="20157">
                  <c:v>-6.60332E-2</c:v>
                </c:pt>
                <c:pt idx="20158">
                  <c:v>-6.6722900000000002E-2</c:v>
                </c:pt>
                <c:pt idx="20159">
                  <c:v>-6.7351900000000006E-2</c:v>
                </c:pt>
                <c:pt idx="20160">
                  <c:v>-6.7921099999999998E-2</c:v>
                </c:pt>
                <c:pt idx="20161">
                  <c:v>-6.8431500000000006E-2</c:v>
                </c:pt>
                <c:pt idx="20162">
                  <c:v>-6.8884299999999996E-2</c:v>
                </c:pt>
                <c:pt idx="20163">
                  <c:v>-6.9280700000000001E-2</c:v>
                </c:pt>
                <c:pt idx="20164">
                  <c:v>-6.96219E-2</c:v>
                </c:pt>
                <c:pt idx="20165">
                  <c:v>-6.9909200000000005E-2</c:v>
                </c:pt>
                <c:pt idx="20166">
                  <c:v>-7.0143999999999998E-2</c:v>
                </c:pt>
                <c:pt idx="20167">
                  <c:v>-7.0327500000000001E-2</c:v>
                </c:pt>
                <c:pt idx="20168">
                  <c:v>-7.0461300000000004E-2</c:v>
                </c:pt>
                <c:pt idx="20169">
                  <c:v>-7.0546600000000001E-2</c:v>
                </c:pt>
                <c:pt idx="20170">
                  <c:v>-7.0584999999999995E-2</c:v>
                </c:pt>
                <c:pt idx="20171">
                  <c:v>-7.0578100000000005E-2</c:v>
                </c:pt>
                <c:pt idx="20172">
                  <c:v>-7.0527099999999995E-2</c:v>
                </c:pt>
                <c:pt idx="20173">
                  <c:v>-7.0433800000000005E-2</c:v>
                </c:pt>
                <c:pt idx="20174">
                  <c:v>-7.0299600000000004E-2</c:v>
                </c:pt>
                <c:pt idx="20175">
                  <c:v>-7.0126099999999997E-2</c:v>
                </c:pt>
                <c:pt idx="20176">
                  <c:v>-6.9914799999999999E-2</c:v>
                </c:pt>
                <c:pt idx="20177">
                  <c:v>-6.9667199999999999E-2</c:v>
                </c:pt>
                <c:pt idx="20178">
                  <c:v>-6.9385000000000002E-2</c:v>
                </c:pt>
                <c:pt idx="20179">
                  <c:v>-6.9069500000000006E-2</c:v>
                </c:pt>
                <c:pt idx="20180">
                  <c:v>-6.8722400000000003E-2</c:v>
                </c:pt>
                <c:pt idx="20181">
                  <c:v>-6.8345199999999995E-2</c:v>
                </c:pt>
                <c:pt idx="20182">
                  <c:v>-6.7939399999999997E-2</c:v>
                </c:pt>
                <c:pt idx="20183">
                  <c:v>-6.7506300000000005E-2</c:v>
                </c:pt>
                <c:pt idx="20184">
                  <c:v>-6.7047599999999999E-2</c:v>
                </c:pt>
                <c:pt idx="20185">
                  <c:v>-6.6564499999999999E-2</c:v>
                </c:pt>
                <c:pt idx="20186">
                  <c:v>-6.6058500000000006E-2</c:v>
                </c:pt>
                <c:pt idx="20187">
                  <c:v>-6.5531000000000006E-2</c:v>
                </c:pt>
                <c:pt idx="20188">
                  <c:v>-6.4983200000000005E-2</c:v>
                </c:pt>
                <c:pt idx="20189">
                  <c:v>-6.4416500000000002E-2</c:v>
                </c:pt>
                <c:pt idx="20190">
                  <c:v>-6.3832E-2</c:v>
                </c:pt>
                <c:pt idx="20191">
                  <c:v>-6.3230999999999996E-2</c:v>
                </c:pt>
                <c:pt idx="20192">
                  <c:v>-6.2614600000000006E-2</c:v>
                </c:pt>
                <c:pt idx="20193">
                  <c:v>-6.1983900000000001E-2</c:v>
                </c:pt>
                <c:pt idx="20194">
                  <c:v>-6.1339900000000003E-2</c:v>
                </c:pt>
                <c:pt idx="20195">
                  <c:v>-6.06837E-2</c:v>
                </c:pt>
                <c:pt idx="20196">
                  <c:v>-6.0016300000000002E-2</c:v>
                </c:pt>
                <c:pt idx="20197">
                  <c:v>-5.9338399999999999E-2</c:v>
                </c:pt>
                <c:pt idx="20198">
                  <c:v>-5.8650899999999999E-2</c:v>
                </c:pt>
                <c:pt idx="20199">
                  <c:v>-5.7954499999999999E-2</c:v>
                </c:pt>
                <c:pt idx="20200">
                  <c:v>-5.7250099999999998E-2</c:v>
                </c:pt>
                <c:pt idx="20201">
                  <c:v>-5.6538199999999997E-2</c:v>
                </c:pt>
                <c:pt idx="20202">
                  <c:v>-5.5819399999999998E-2</c:v>
                </c:pt>
                <c:pt idx="20203">
                  <c:v>-5.5094299999999999E-2</c:v>
                </c:pt>
                <c:pt idx="20204">
                  <c:v>-5.4363300000000003E-2</c:v>
                </c:pt>
                <c:pt idx="20205">
                  <c:v>-5.3626899999999998E-2</c:v>
                </c:pt>
                <c:pt idx="20206">
                  <c:v>-5.2885300000000003E-2</c:v>
                </c:pt>
                <c:pt idx="20207">
                  <c:v>-5.2138799999999999E-2</c:v>
                </c:pt>
                <c:pt idx="20208">
                  <c:v>-5.1387700000000001E-2</c:v>
                </c:pt>
                <c:pt idx="20209">
                  <c:v>-5.0632099999999999E-2</c:v>
                </c:pt>
                <c:pt idx="20210">
                  <c:v>-4.9872100000000003E-2</c:v>
                </c:pt>
                <c:pt idx="20211">
                  <c:v>-4.91078E-2</c:v>
                </c:pt>
                <c:pt idx="20212">
                  <c:v>-4.8339100000000003E-2</c:v>
                </c:pt>
                <c:pt idx="20213">
                  <c:v>-4.7565900000000001E-2</c:v>
                </c:pt>
                <c:pt idx="20214">
                  <c:v>-4.6788099999999999E-2</c:v>
                </c:pt>
                <c:pt idx="20215">
                  <c:v>-4.6005600000000001E-2</c:v>
                </c:pt>
                <c:pt idx="20216">
                  <c:v>-4.5218000000000001E-2</c:v>
                </c:pt>
                <c:pt idx="20217">
                  <c:v>-4.4425100000000002E-2</c:v>
                </c:pt>
                <c:pt idx="20218">
                  <c:v>-4.3626499999999999E-2</c:v>
                </c:pt>
                <c:pt idx="20219">
                  <c:v>-4.28218E-2</c:v>
                </c:pt>
                <c:pt idx="20220">
                  <c:v>-4.2010699999999998E-2</c:v>
                </c:pt>
                <c:pt idx="20221">
                  <c:v>-4.11925E-2</c:v>
                </c:pt>
                <c:pt idx="20222">
                  <c:v>-4.0366899999999997E-2</c:v>
                </c:pt>
                <c:pt idx="20223">
                  <c:v>-3.9533100000000002E-2</c:v>
                </c:pt>
                <c:pt idx="20224">
                  <c:v>-3.8690700000000001E-2</c:v>
                </c:pt>
                <c:pt idx="20225">
                  <c:v>-3.7838999999999998E-2</c:v>
                </c:pt>
                <c:pt idx="20226">
                  <c:v>-3.6977299999999998E-2</c:v>
                </c:pt>
                <c:pt idx="20227">
                  <c:v>-3.6104900000000002E-2</c:v>
                </c:pt>
                <c:pt idx="20228">
                  <c:v>-3.5221200000000001E-2</c:v>
                </c:pt>
                <c:pt idx="20229">
                  <c:v>-3.4325399999999999E-2</c:v>
                </c:pt>
                <c:pt idx="20230">
                  <c:v>-3.3416800000000003E-2</c:v>
                </c:pt>
                <c:pt idx="20231">
                  <c:v>-3.2494599999999998E-2</c:v>
                </c:pt>
                <c:pt idx="20232">
                  <c:v>-3.1558000000000003E-2</c:v>
                </c:pt>
                <c:pt idx="20233">
                  <c:v>-3.06062E-2</c:v>
                </c:pt>
                <c:pt idx="20234">
                  <c:v>-2.9638500000000002E-2</c:v>
                </c:pt>
                <c:pt idx="20235">
                  <c:v>-2.8653999999999999E-2</c:v>
                </c:pt>
                <c:pt idx="20236">
                  <c:v>-2.7652099999999999E-2</c:v>
                </c:pt>
                <c:pt idx="20237">
                  <c:v>-2.6631800000000001E-2</c:v>
                </c:pt>
                <c:pt idx="20238">
                  <c:v>-2.5592500000000001E-2</c:v>
                </c:pt>
                <c:pt idx="20239">
                  <c:v>-2.4533300000000001E-2</c:v>
                </c:pt>
                <c:pt idx="20240">
                  <c:v>-2.3453600000000002E-2</c:v>
                </c:pt>
                <c:pt idx="20241">
                  <c:v>-2.23526E-2</c:v>
                </c:pt>
                <c:pt idx="20242">
                  <c:v>-2.1229700000000001E-2</c:v>
                </c:pt>
                <c:pt idx="20243">
                  <c:v>-2.0084100000000001E-2</c:v>
                </c:pt>
                <c:pt idx="20244">
                  <c:v>-1.89152E-2</c:v>
                </c:pt>
                <c:pt idx="20245">
                  <c:v>-1.7722399999999999E-2</c:v>
                </c:pt>
                <c:pt idx="20246">
                  <c:v>-1.6505200000000001E-2</c:v>
                </c:pt>
                <c:pt idx="20247">
                  <c:v>-1.5262899999999999E-2</c:v>
                </c:pt>
                <c:pt idx="20248">
                  <c:v>-1.39953E-2</c:v>
                </c:pt>
                <c:pt idx="20249">
                  <c:v>-1.27017E-2</c:v>
                </c:pt>
                <c:pt idx="20250">
                  <c:v>-1.1381799999999999E-2</c:v>
                </c:pt>
                <c:pt idx="20251">
                  <c:v>-1.00353E-2</c:v>
                </c:pt>
                <c:pt idx="20252" formatCode="0.00E+00">
                  <c:v>-8.6618200000000006E-3</c:v>
                </c:pt>
                <c:pt idx="20253" formatCode="0.00E+00">
                  <c:v>-7.2612500000000003E-3</c:v>
                </c:pt>
                <c:pt idx="20254" formatCode="0.00E+00">
                  <c:v>-5.83338E-3</c:v>
                </c:pt>
                <c:pt idx="20255" formatCode="0.00E+00">
                  <c:v>-4.3781100000000002E-3</c:v>
                </c:pt>
                <c:pt idx="20256" formatCode="0.00E+00">
                  <c:v>-2.8953999999999998E-3</c:v>
                </c:pt>
                <c:pt idx="20257" formatCode="0.00E+00">
                  <c:v>-1.38528E-3</c:v>
                </c:pt>
                <c:pt idx="20258" formatCode="0.00E+00">
                  <c:v>1.5215000000000001E-4</c:v>
                </c:pt>
                <c:pt idx="20259" formatCode="0.00E+00">
                  <c:v>1.71671E-3</c:v>
                </c:pt>
                <c:pt idx="20260" formatCode="0.00E+00">
                  <c:v>3.3081600000000001E-3</c:v>
                </c:pt>
                <c:pt idx="20261" formatCode="0.00E+00">
                  <c:v>4.9261799999999996E-3</c:v>
                </c:pt>
                <c:pt idx="20262" formatCode="0.00E+00">
                  <c:v>6.5703699999999999E-3</c:v>
                </c:pt>
                <c:pt idx="20263" formatCode="0.00E+00">
                  <c:v>8.2402699999999992E-3</c:v>
                </c:pt>
                <c:pt idx="20264" formatCode="0.00E+00">
                  <c:v>9.9353099999999993E-3</c:v>
                </c:pt>
                <c:pt idx="20265">
                  <c:v>1.1654899999999999E-2</c:v>
                </c:pt>
                <c:pt idx="20266">
                  <c:v>1.3398200000000001E-2</c:v>
                </c:pt>
                <c:pt idx="20267">
                  <c:v>1.51646E-2</c:v>
                </c:pt>
                <c:pt idx="20268">
                  <c:v>1.6953099999999999E-2</c:v>
                </c:pt>
                <c:pt idx="20269">
                  <c:v>1.87628E-2</c:v>
                </c:pt>
                <c:pt idx="20270">
                  <c:v>2.0592599999999999E-2</c:v>
                </c:pt>
                <c:pt idx="20271">
                  <c:v>2.24415E-2</c:v>
                </c:pt>
                <c:pt idx="20272">
                  <c:v>2.4308099999999999E-2</c:v>
                </c:pt>
                <c:pt idx="20273">
                  <c:v>2.61914E-2</c:v>
                </c:pt>
                <c:pt idx="20274">
                  <c:v>2.8089699999999999E-2</c:v>
                </c:pt>
                <c:pt idx="20275">
                  <c:v>3.0001900000000001E-2</c:v>
                </c:pt>
                <c:pt idx="20276">
                  <c:v>3.1926200000000002E-2</c:v>
                </c:pt>
                <c:pt idx="20277">
                  <c:v>3.3861099999999998E-2</c:v>
                </c:pt>
                <c:pt idx="20278">
                  <c:v>3.5804999999999997E-2</c:v>
                </c:pt>
                <c:pt idx="20279">
                  <c:v>3.7756100000000001E-2</c:v>
                </c:pt>
                <c:pt idx="20280">
                  <c:v>3.9712600000000001E-2</c:v>
                </c:pt>
                <c:pt idx="20281">
                  <c:v>4.1672500000000001E-2</c:v>
                </c:pt>
                <c:pt idx="20282">
                  <c:v>4.3633999999999999E-2</c:v>
                </c:pt>
                <c:pt idx="20283">
                  <c:v>4.5594999999999997E-2</c:v>
                </c:pt>
                <c:pt idx="20284">
                  <c:v>4.7553400000000003E-2</c:v>
                </c:pt>
                <c:pt idx="20285">
                  <c:v>4.9507099999999998E-2</c:v>
                </c:pt>
                <c:pt idx="20286">
                  <c:v>5.1453800000000001E-2</c:v>
                </c:pt>
                <c:pt idx="20287">
                  <c:v>5.3391300000000003E-2</c:v>
                </c:pt>
                <c:pt idx="20288">
                  <c:v>5.53173E-2</c:v>
                </c:pt>
                <c:pt idx="20289">
                  <c:v>5.72294E-2</c:v>
                </c:pt>
                <c:pt idx="20290">
                  <c:v>5.9125299999999999E-2</c:v>
                </c:pt>
                <c:pt idx="20291">
                  <c:v>6.1002399999999998E-2</c:v>
                </c:pt>
                <c:pt idx="20292">
                  <c:v>6.2858300000000006E-2</c:v>
                </c:pt>
                <c:pt idx="20293">
                  <c:v>6.4690399999999995E-2</c:v>
                </c:pt>
                <c:pt idx="20294">
                  <c:v>6.6496200000000005E-2</c:v>
                </c:pt>
                <c:pt idx="20295">
                  <c:v>6.8273200000000006E-2</c:v>
                </c:pt>
                <c:pt idx="20296">
                  <c:v>7.0018700000000003E-2</c:v>
                </c:pt>
                <c:pt idx="20297">
                  <c:v>7.1730199999999994E-2</c:v>
                </c:pt>
                <c:pt idx="20298">
                  <c:v>7.3404899999999995E-2</c:v>
                </c:pt>
                <c:pt idx="20299">
                  <c:v>7.5040300000000004E-2</c:v>
                </c:pt>
                <c:pt idx="20300">
                  <c:v>7.6633599999999996E-2</c:v>
                </c:pt>
                <c:pt idx="20301">
                  <c:v>7.8182399999999999E-2</c:v>
                </c:pt>
                <c:pt idx="20302">
                  <c:v>7.9683900000000002E-2</c:v>
                </c:pt>
                <c:pt idx="20303">
                  <c:v>8.1135399999999996E-2</c:v>
                </c:pt>
                <c:pt idx="20304">
                  <c:v>8.2534499999999997E-2</c:v>
                </c:pt>
                <c:pt idx="20305">
                  <c:v>8.3878499999999995E-2</c:v>
                </c:pt>
                <c:pt idx="20306">
                  <c:v>8.5164799999999999E-2</c:v>
                </c:pt>
                <c:pt idx="20307">
                  <c:v>8.6390900000000007E-2</c:v>
                </c:pt>
                <c:pt idx="20308">
                  <c:v>8.7554199999999999E-2</c:v>
                </c:pt>
                <c:pt idx="20309">
                  <c:v>8.8652499999999995E-2</c:v>
                </c:pt>
                <c:pt idx="20310">
                  <c:v>8.9683100000000002E-2</c:v>
                </c:pt>
                <c:pt idx="20311">
                  <c:v>9.0643699999999994E-2</c:v>
                </c:pt>
                <c:pt idx="20312">
                  <c:v>9.1532100000000005E-2</c:v>
                </c:pt>
                <c:pt idx="20313">
                  <c:v>9.2345899999999995E-2</c:v>
                </c:pt>
                <c:pt idx="20314">
                  <c:v>9.3082899999999996E-2</c:v>
                </c:pt>
                <c:pt idx="20315">
                  <c:v>9.3741099999999994E-2</c:v>
                </c:pt>
                <c:pt idx="20316">
                  <c:v>9.4318399999999997E-2</c:v>
                </c:pt>
                <c:pt idx="20317">
                  <c:v>9.48127E-2</c:v>
                </c:pt>
                <c:pt idx="20318">
                  <c:v>9.5222200000000007E-2</c:v>
                </c:pt>
                <c:pt idx="20319">
                  <c:v>9.5545099999999994E-2</c:v>
                </c:pt>
                <c:pt idx="20320">
                  <c:v>9.5779600000000006E-2</c:v>
                </c:pt>
                <c:pt idx="20321">
                  <c:v>9.5924099999999998E-2</c:v>
                </c:pt>
                <c:pt idx="20322">
                  <c:v>9.5977199999999999E-2</c:v>
                </c:pt>
                <c:pt idx="20323">
                  <c:v>9.59372E-2</c:v>
                </c:pt>
                <c:pt idx="20324">
                  <c:v>9.5802999999999999E-2</c:v>
                </c:pt>
                <c:pt idx="20325">
                  <c:v>9.55733E-2</c:v>
                </c:pt>
                <c:pt idx="20326">
                  <c:v>9.5246999999999998E-2</c:v>
                </c:pt>
                <c:pt idx="20327">
                  <c:v>9.4823199999999996E-2</c:v>
                </c:pt>
                <c:pt idx="20328">
                  <c:v>9.4300899999999993E-2</c:v>
                </c:pt>
                <c:pt idx="20329">
                  <c:v>9.3679399999999996E-2</c:v>
                </c:pt>
                <c:pt idx="20330">
                  <c:v>9.2958100000000002E-2</c:v>
                </c:pt>
                <c:pt idx="20331">
                  <c:v>9.2136599999999999E-2</c:v>
                </c:pt>
                <c:pt idx="20332">
                  <c:v>9.1214299999999998E-2</c:v>
                </c:pt>
                <c:pt idx="20333">
                  <c:v>9.0191199999999999E-2</c:v>
                </c:pt>
                <c:pt idx="20334">
                  <c:v>8.9067099999999996E-2</c:v>
                </c:pt>
                <c:pt idx="20335">
                  <c:v>8.7842100000000006E-2</c:v>
                </c:pt>
                <c:pt idx="20336">
                  <c:v>8.6516399999999993E-2</c:v>
                </c:pt>
                <c:pt idx="20337">
                  <c:v>8.5090200000000005E-2</c:v>
                </c:pt>
                <c:pt idx="20338">
                  <c:v>8.3564100000000002E-2</c:v>
                </c:pt>
                <c:pt idx="20339">
                  <c:v>8.19386E-2</c:v>
                </c:pt>
                <c:pt idx="20340">
                  <c:v>8.0214499999999994E-2</c:v>
                </c:pt>
                <c:pt idx="20341">
                  <c:v>7.8392699999999996E-2</c:v>
                </c:pt>
                <c:pt idx="20342">
                  <c:v>7.6474299999999995E-2</c:v>
                </c:pt>
                <c:pt idx="20343">
                  <c:v>7.4460299999999993E-2</c:v>
                </c:pt>
                <c:pt idx="20344">
                  <c:v>7.2352100000000003E-2</c:v>
                </c:pt>
                <c:pt idx="20345">
                  <c:v>7.0151199999999997E-2</c:v>
                </c:pt>
                <c:pt idx="20346">
                  <c:v>6.7859199999999995E-2</c:v>
                </c:pt>
                <c:pt idx="20347">
                  <c:v>6.5477800000000003E-2</c:v>
                </c:pt>
                <c:pt idx="20348">
                  <c:v>6.3008999999999996E-2</c:v>
                </c:pt>
                <c:pt idx="20349">
                  <c:v>6.04547E-2</c:v>
                </c:pt>
                <c:pt idx="20350">
                  <c:v>5.7817100000000003E-2</c:v>
                </c:pt>
                <c:pt idx="20351">
                  <c:v>5.5098500000000002E-2</c:v>
                </c:pt>
                <c:pt idx="20352">
                  <c:v>5.2301300000000002E-2</c:v>
                </c:pt>
                <c:pt idx="20353">
                  <c:v>4.9428100000000003E-2</c:v>
                </c:pt>
                <c:pt idx="20354">
                  <c:v>4.6481700000000001E-2</c:v>
                </c:pt>
                <c:pt idx="20355">
                  <c:v>4.3464700000000002E-2</c:v>
                </c:pt>
                <c:pt idx="20356">
                  <c:v>4.0380199999999998E-2</c:v>
                </c:pt>
                <c:pt idx="20357">
                  <c:v>3.7231199999999999E-2</c:v>
                </c:pt>
                <c:pt idx="20358">
                  <c:v>3.4020799999999997E-2</c:v>
                </c:pt>
                <c:pt idx="20359">
                  <c:v>3.0752399999999999E-2</c:v>
                </c:pt>
                <c:pt idx="20360">
                  <c:v>2.74294E-2</c:v>
                </c:pt>
                <c:pt idx="20361">
                  <c:v>2.4055199999999999E-2</c:v>
                </c:pt>
                <c:pt idx="20362">
                  <c:v>2.06334E-2</c:v>
                </c:pt>
                <c:pt idx="20363">
                  <c:v>1.71678E-2</c:v>
                </c:pt>
                <c:pt idx="20364">
                  <c:v>1.36621E-2</c:v>
                </c:pt>
                <c:pt idx="20365">
                  <c:v>1.0120199999999999E-2</c:v>
                </c:pt>
                <c:pt idx="20366" formatCode="0.00E+00">
                  <c:v>6.5460800000000001E-3</c:v>
                </c:pt>
                <c:pt idx="20367" formatCode="0.00E+00">
                  <c:v>2.9437E-3</c:v>
                </c:pt>
                <c:pt idx="20368" formatCode="0.00E+00">
                  <c:v>-6.8281899999999998E-4</c:v>
                </c:pt>
                <c:pt idx="20369" formatCode="0.00E+00">
                  <c:v>-4.3293100000000003E-3</c:v>
                </c:pt>
                <c:pt idx="20370" formatCode="0.00E+00">
                  <c:v>-7.99156E-3</c:v>
                </c:pt>
                <c:pt idx="20371">
                  <c:v>-1.16653E-2</c:v>
                </c:pt>
                <c:pt idx="20372">
                  <c:v>-1.5346200000000001E-2</c:v>
                </c:pt>
                <c:pt idx="20373">
                  <c:v>-1.9029799999999999E-2</c:v>
                </c:pt>
                <c:pt idx="20374">
                  <c:v>-2.27119E-2</c:v>
                </c:pt>
                <c:pt idx="20375">
                  <c:v>-2.6387899999999999E-2</c:v>
                </c:pt>
                <c:pt idx="20376">
                  <c:v>-3.00535E-2</c:v>
                </c:pt>
                <c:pt idx="20377">
                  <c:v>-3.3704100000000001E-2</c:v>
                </c:pt>
                <c:pt idx="20378">
                  <c:v>-3.7335300000000002E-2</c:v>
                </c:pt>
                <c:pt idx="20379">
                  <c:v>-4.09425E-2</c:v>
                </c:pt>
                <c:pt idx="20380">
                  <c:v>-4.45213E-2</c:v>
                </c:pt>
                <c:pt idx="20381">
                  <c:v>-4.80673E-2</c:v>
                </c:pt>
                <c:pt idx="20382">
                  <c:v>-5.1575999999999997E-2</c:v>
                </c:pt>
                <c:pt idx="20383">
                  <c:v>-5.5042899999999999E-2</c:v>
                </c:pt>
                <c:pt idx="20384">
                  <c:v>-5.8463599999999998E-2</c:v>
                </c:pt>
                <c:pt idx="20385">
                  <c:v>-6.1833800000000001E-2</c:v>
                </c:pt>
                <c:pt idx="20386">
                  <c:v>-6.5149100000000001E-2</c:v>
                </c:pt>
                <c:pt idx="20387">
                  <c:v>-6.8405300000000002E-2</c:v>
                </c:pt>
                <c:pt idx="20388">
                  <c:v>-7.1598200000000001E-2</c:v>
                </c:pt>
                <c:pt idx="20389">
                  <c:v>-7.4723499999999998E-2</c:v>
                </c:pt>
                <c:pt idx="20390">
                  <c:v>-7.7777200000000005E-2</c:v>
                </c:pt>
                <c:pt idx="20391">
                  <c:v>-8.0755199999999999E-2</c:v>
                </c:pt>
                <c:pt idx="20392">
                  <c:v>-8.3653599999999995E-2</c:v>
                </c:pt>
                <c:pt idx="20393">
                  <c:v>-8.6468699999999996E-2</c:v>
                </c:pt>
                <c:pt idx="20394">
                  <c:v>-8.9196499999999998E-2</c:v>
                </c:pt>
                <c:pt idx="20395">
                  <c:v>-9.1833399999999996E-2</c:v>
                </c:pt>
                <c:pt idx="20396">
                  <c:v>-9.4375899999999999E-2</c:v>
                </c:pt>
                <c:pt idx="20397">
                  <c:v>-9.6820600000000007E-2</c:v>
                </c:pt>
                <c:pt idx="20398">
                  <c:v>-9.9164000000000002E-2</c:v>
                </c:pt>
                <c:pt idx="20399">
                  <c:v>-0.10140299999999999</c:v>
                </c:pt>
                <c:pt idx="20400">
                  <c:v>-0.103534</c:v>
                </c:pt>
                <c:pt idx="20401">
                  <c:v>-0.105555</c:v>
                </c:pt>
                <c:pt idx="20402">
                  <c:v>-0.107463</c:v>
                </c:pt>
                <c:pt idx="20403">
                  <c:v>-0.109255</c:v>
                </c:pt>
                <c:pt idx="20404">
                  <c:v>-0.110928</c:v>
                </c:pt>
                <c:pt idx="20405">
                  <c:v>-0.11248</c:v>
                </c:pt>
                <c:pt idx="20406">
                  <c:v>-0.113909</c:v>
                </c:pt>
                <c:pt idx="20407">
                  <c:v>-0.115213</c:v>
                </c:pt>
                <c:pt idx="20408">
                  <c:v>-0.11638999999999999</c:v>
                </c:pt>
                <c:pt idx="20409">
                  <c:v>-0.117437</c:v>
                </c:pt>
                <c:pt idx="20410">
                  <c:v>-0.118355</c:v>
                </c:pt>
                <c:pt idx="20411">
                  <c:v>-0.11914</c:v>
                </c:pt>
                <c:pt idx="20412">
                  <c:v>-0.119792</c:v>
                </c:pt>
                <c:pt idx="20413">
                  <c:v>-0.12031</c:v>
                </c:pt>
                <c:pt idx="20414">
                  <c:v>-0.12069199999999999</c:v>
                </c:pt>
                <c:pt idx="20415">
                  <c:v>-0.120939</c:v>
                </c:pt>
                <c:pt idx="20416">
                  <c:v>-0.121049</c:v>
                </c:pt>
                <c:pt idx="20417">
                  <c:v>-0.12102300000000001</c:v>
                </c:pt>
                <c:pt idx="20418">
                  <c:v>-0.12085899999999999</c:v>
                </c:pt>
                <c:pt idx="20419">
                  <c:v>-0.120559</c:v>
                </c:pt>
                <c:pt idx="20420">
                  <c:v>-0.12012200000000001</c:v>
                </c:pt>
                <c:pt idx="20421">
                  <c:v>-0.119548</c:v>
                </c:pt>
                <c:pt idx="20422">
                  <c:v>-0.118839</c:v>
                </c:pt>
                <c:pt idx="20423">
                  <c:v>-0.117994</c:v>
                </c:pt>
                <c:pt idx="20424">
                  <c:v>-0.11701499999999999</c:v>
                </c:pt>
                <c:pt idx="20425">
                  <c:v>-0.11590300000000001</c:v>
                </c:pt>
                <c:pt idx="20426">
                  <c:v>-0.114659</c:v>
                </c:pt>
                <c:pt idx="20427">
                  <c:v>-0.113285</c:v>
                </c:pt>
                <c:pt idx="20428">
                  <c:v>-0.11178200000000001</c:v>
                </c:pt>
                <c:pt idx="20429">
                  <c:v>-0.110152</c:v>
                </c:pt>
                <c:pt idx="20430">
                  <c:v>-0.10839699999999999</c:v>
                </c:pt>
                <c:pt idx="20431">
                  <c:v>-0.10652</c:v>
                </c:pt>
                <c:pt idx="20432">
                  <c:v>-0.104522</c:v>
                </c:pt>
                <c:pt idx="20433">
                  <c:v>-0.102405</c:v>
                </c:pt>
                <c:pt idx="20434">
                  <c:v>-0.100174</c:v>
                </c:pt>
                <c:pt idx="20435">
                  <c:v>-9.7829899999999997E-2</c:v>
                </c:pt>
                <c:pt idx="20436">
                  <c:v>-9.5376199999999994E-2</c:v>
                </c:pt>
                <c:pt idx="20437">
                  <c:v>-9.2815999999999996E-2</c:v>
                </c:pt>
                <c:pt idx="20438">
                  <c:v>-9.0152499999999997E-2</c:v>
                </c:pt>
                <c:pt idx="20439">
                  <c:v>-8.73892E-2</c:v>
                </c:pt>
                <c:pt idx="20440">
                  <c:v>-8.4529499999999994E-2</c:v>
                </c:pt>
                <c:pt idx="20441">
                  <c:v>-8.1577200000000002E-2</c:v>
                </c:pt>
                <c:pt idx="20442">
                  <c:v>-7.8535900000000006E-2</c:v>
                </c:pt>
                <c:pt idx="20443">
                  <c:v>-7.5409500000000004E-2</c:v>
                </c:pt>
                <c:pt idx="20444">
                  <c:v>-7.2202199999999994E-2</c:v>
                </c:pt>
                <c:pt idx="20445">
                  <c:v>-6.8917999999999993E-2</c:v>
                </c:pt>
                <c:pt idx="20446">
                  <c:v>-6.5561099999999997E-2</c:v>
                </c:pt>
                <c:pt idx="20447">
                  <c:v>-6.2135799999999998E-2</c:v>
                </c:pt>
                <c:pt idx="20448">
                  <c:v>-5.86466E-2</c:v>
                </c:pt>
                <c:pt idx="20449">
                  <c:v>-5.5097899999999998E-2</c:v>
                </c:pt>
                <c:pt idx="20450">
                  <c:v>-5.1494400000000003E-2</c:v>
                </c:pt>
                <c:pt idx="20451">
                  <c:v>-4.7840599999999997E-2</c:v>
                </c:pt>
                <c:pt idx="20452">
                  <c:v>-4.4141300000000001E-2</c:v>
                </c:pt>
                <c:pt idx="20453">
                  <c:v>-4.0401300000000001E-2</c:v>
                </c:pt>
                <c:pt idx="20454">
                  <c:v>-3.6625199999999997E-2</c:v>
                </c:pt>
                <c:pt idx="20455">
                  <c:v>-3.2818100000000003E-2</c:v>
                </c:pt>
                <c:pt idx="20456">
                  <c:v>-2.8984699999999999E-2</c:v>
                </c:pt>
                <c:pt idx="20457">
                  <c:v>-2.5130099999999999E-2</c:v>
                </c:pt>
                <c:pt idx="20458">
                  <c:v>-2.12591E-2</c:v>
                </c:pt>
                <c:pt idx="20459">
                  <c:v>-1.7376699999999998E-2</c:v>
                </c:pt>
                <c:pt idx="20460">
                  <c:v>-1.3487900000000001E-2</c:v>
                </c:pt>
                <c:pt idx="20461" formatCode="0.00E+00">
                  <c:v>-9.5976700000000009E-3</c:v>
                </c:pt>
                <c:pt idx="20462" formatCode="0.00E+00">
                  <c:v>-5.7108999999999997E-3</c:v>
                </c:pt>
                <c:pt idx="20463" formatCode="0.00E+00">
                  <c:v>-1.8325699999999999E-3</c:v>
                </c:pt>
                <c:pt idx="20464" formatCode="0.00E+00">
                  <c:v>2.0324000000000002E-3</c:v>
                </c:pt>
                <c:pt idx="20465" formatCode="0.00E+00">
                  <c:v>5.8791099999999999E-3</c:v>
                </c:pt>
                <c:pt idx="20466" formatCode="0.00E+00">
                  <c:v>9.7027199999999997E-3</c:v>
                </c:pt>
                <c:pt idx="20467">
                  <c:v>1.3498400000000001E-2</c:v>
                </c:pt>
                <c:pt idx="20468">
                  <c:v>1.72614E-2</c:v>
                </c:pt>
                <c:pt idx="20469">
                  <c:v>2.0986999999999999E-2</c:v>
                </c:pt>
                <c:pt idx="20470">
                  <c:v>2.4670500000000001E-2</c:v>
                </c:pt>
                <c:pt idx="20471">
                  <c:v>2.8307499999999999E-2</c:v>
                </c:pt>
                <c:pt idx="20472">
                  <c:v>3.1893299999999999E-2</c:v>
                </c:pt>
                <c:pt idx="20473">
                  <c:v>3.54236E-2</c:v>
                </c:pt>
                <c:pt idx="20474">
                  <c:v>3.8894100000000001E-2</c:v>
                </c:pt>
                <c:pt idx="20475">
                  <c:v>4.2300400000000002E-2</c:v>
                </c:pt>
                <c:pt idx="20476">
                  <c:v>4.5638600000000001E-2</c:v>
                </c:pt>
                <c:pt idx="20477">
                  <c:v>4.8904599999999999E-2</c:v>
                </c:pt>
                <c:pt idx="20478">
                  <c:v>5.2094399999999999E-2</c:v>
                </c:pt>
                <c:pt idx="20479">
                  <c:v>5.5204400000000001E-2</c:v>
                </c:pt>
                <c:pt idx="20480">
                  <c:v>5.8230700000000003E-2</c:v>
                </c:pt>
                <c:pt idx="20481">
                  <c:v>6.1170000000000002E-2</c:v>
                </c:pt>
                <c:pt idx="20482">
                  <c:v>6.4018800000000001E-2</c:v>
                </c:pt>
                <c:pt idx="20483">
                  <c:v>6.6773799999999994E-2</c:v>
                </c:pt>
                <c:pt idx="20484">
                  <c:v>6.9431900000000005E-2</c:v>
                </c:pt>
                <c:pt idx="20485">
                  <c:v>7.1990299999999993E-2</c:v>
                </c:pt>
                <c:pt idx="20486">
                  <c:v>7.4445899999999995E-2</c:v>
                </c:pt>
                <c:pt idx="20487">
                  <c:v>7.6796299999999998E-2</c:v>
                </c:pt>
                <c:pt idx="20488">
                  <c:v>7.9038899999999995E-2</c:v>
                </c:pt>
                <c:pt idx="20489">
                  <c:v>8.1171300000000002E-2</c:v>
                </c:pt>
                <c:pt idx="20490">
                  <c:v>8.3191399999999999E-2</c:v>
                </c:pt>
                <c:pt idx="20491">
                  <c:v>8.5097199999999998E-2</c:v>
                </c:pt>
                <c:pt idx="20492">
                  <c:v>8.68868E-2</c:v>
                </c:pt>
                <c:pt idx="20493">
                  <c:v>8.8558600000000001E-2</c:v>
                </c:pt>
                <c:pt idx="20494">
                  <c:v>9.01111E-2</c:v>
                </c:pt>
                <c:pt idx="20495">
                  <c:v>9.1543100000000002E-2</c:v>
                </c:pt>
                <c:pt idx="20496">
                  <c:v>9.28533E-2</c:v>
                </c:pt>
                <c:pt idx="20497">
                  <c:v>9.4040799999999994E-2</c:v>
                </c:pt>
                <c:pt idx="20498">
                  <c:v>9.5104800000000003E-2</c:v>
                </c:pt>
                <c:pt idx="20499">
                  <c:v>9.60448E-2</c:v>
                </c:pt>
                <c:pt idx="20500">
                  <c:v>9.6860299999999996E-2</c:v>
                </c:pt>
                <c:pt idx="20501">
                  <c:v>9.7551200000000005E-2</c:v>
                </c:pt>
                <c:pt idx="20502">
                  <c:v>9.8117300000000005E-2</c:v>
                </c:pt>
                <c:pt idx="20503">
                  <c:v>9.8558699999999999E-2</c:v>
                </c:pt>
                <c:pt idx="20504">
                  <c:v>9.8875900000000003E-2</c:v>
                </c:pt>
                <c:pt idx="20505">
                  <c:v>9.9069199999999996E-2</c:v>
                </c:pt>
                <c:pt idx="20506">
                  <c:v>9.9139400000000003E-2</c:v>
                </c:pt>
                <c:pt idx="20507">
                  <c:v>9.90872E-2</c:v>
                </c:pt>
                <c:pt idx="20508">
                  <c:v>9.8913699999999993E-2</c:v>
                </c:pt>
                <c:pt idx="20509">
                  <c:v>9.8619999999999999E-2</c:v>
                </c:pt>
                <c:pt idx="20510">
                  <c:v>9.8207600000000006E-2</c:v>
                </c:pt>
                <c:pt idx="20511">
                  <c:v>9.7677799999999995E-2</c:v>
                </c:pt>
                <c:pt idx="20512">
                  <c:v>9.7032400000000005E-2</c:v>
                </c:pt>
                <c:pt idx="20513">
                  <c:v>9.6273200000000003E-2</c:v>
                </c:pt>
                <c:pt idx="20514">
                  <c:v>9.5402100000000004E-2</c:v>
                </c:pt>
                <c:pt idx="20515">
                  <c:v>9.44213E-2</c:v>
                </c:pt>
                <c:pt idx="20516">
                  <c:v>9.3333200000000005E-2</c:v>
                </c:pt>
                <c:pt idx="20517">
                  <c:v>9.214E-2</c:v>
                </c:pt>
                <c:pt idx="20518">
                  <c:v>9.0844400000000006E-2</c:v>
                </c:pt>
                <c:pt idx="20519">
                  <c:v>8.9449000000000001E-2</c:v>
                </c:pt>
                <c:pt idx="20520">
                  <c:v>8.7956699999999999E-2</c:v>
                </c:pt>
                <c:pt idx="20521">
                  <c:v>8.63704E-2</c:v>
                </c:pt>
                <c:pt idx="20522">
                  <c:v>8.4693199999999996E-2</c:v>
                </c:pt>
                <c:pt idx="20523">
                  <c:v>8.2928299999999996E-2</c:v>
                </c:pt>
                <c:pt idx="20524">
                  <c:v>8.1078899999999995E-2</c:v>
                </c:pt>
                <c:pt idx="20525">
                  <c:v>7.9148399999999994E-2</c:v>
                </c:pt>
                <c:pt idx="20526">
                  <c:v>7.7140299999999995E-2</c:v>
                </c:pt>
                <c:pt idx="20527">
                  <c:v>7.5058200000000005E-2</c:v>
                </c:pt>
                <c:pt idx="20528">
                  <c:v>7.2905800000000007E-2</c:v>
                </c:pt>
                <c:pt idx="20529">
                  <c:v>7.0686600000000002E-2</c:v>
                </c:pt>
                <c:pt idx="20530">
                  <c:v>6.8404699999999999E-2</c:v>
                </c:pt>
                <c:pt idx="20531">
                  <c:v>6.6063800000000006E-2</c:v>
                </c:pt>
                <c:pt idx="20532">
                  <c:v>6.3667799999999997E-2</c:v>
                </c:pt>
                <c:pt idx="20533">
                  <c:v>6.1220700000000003E-2</c:v>
                </c:pt>
                <c:pt idx="20534">
                  <c:v>5.8726599999999997E-2</c:v>
                </c:pt>
                <c:pt idx="20535">
                  <c:v>5.6189599999999999E-2</c:v>
                </c:pt>
                <c:pt idx="20536">
                  <c:v>5.3613599999999997E-2</c:v>
                </c:pt>
                <c:pt idx="20537">
                  <c:v>5.1002800000000001E-2</c:v>
                </c:pt>
                <c:pt idx="20538">
                  <c:v>4.8361399999999999E-2</c:v>
                </c:pt>
                <c:pt idx="20539">
                  <c:v>4.5693499999999998E-2</c:v>
                </c:pt>
                <c:pt idx="20540">
                  <c:v>4.3003199999999998E-2</c:v>
                </c:pt>
                <c:pt idx="20541">
                  <c:v>4.0294799999999999E-2</c:v>
                </c:pt>
                <c:pt idx="20542">
                  <c:v>3.7572300000000003E-2</c:v>
                </c:pt>
                <c:pt idx="20543">
                  <c:v>3.4839799999999997E-2</c:v>
                </c:pt>
                <c:pt idx="20544">
                  <c:v>3.2101499999999998E-2</c:v>
                </c:pt>
                <c:pt idx="20545">
                  <c:v>2.9361499999999999E-2</c:v>
                </c:pt>
                <c:pt idx="20546">
                  <c:v>2.66237E-2</c:v>
                </c:pt>
                <c:pt idx="20547">
                  <c:v>2.3892199999999999E-2</c:v>
                </c:pt>
                <c:pt idx="20548">
                  <c:v>2.1170999999999999E-2</c:v>
                </c:pt>
                <c:pt idx="20549">
                  <c:v>1.8463799999999999E-2</c:v>
                </c:pt>
                <c:pt idx="20550">
                  <c:v>1.5774699999999999E-2</c:v>
                </c:pt>
                <c:pt idx="20551">
                  <c:v>1.3107199999999999E-2</c:v>
                </c:pt>
                <c:pt idx="20552">
                  <c:v>1.0465199999999999E-2</c:v>
                </c:pt>
                <c:pt idx="20553" formatCode="0.00E+00">
                  <c:v>7.8522399999999999E-3</c:v>
                </c:pt>
                <c:pt idx="20554" formatCode="0.00E+00">
                  <c:v>5.2718699999999997E-3</c:v>
                </c:pt>
                <c:pt idx="20555" formatCode="0.00E+00">
                  <c:v>2.72755E-3</c:v>
                </c:pt>
                <c:pt idx="20556" formatCode="0.00E+00">
                  <c:v>2.2263799999999999E-4</c:v>
                </c:pt>
                <c:pt idx="20557" formatCode="0.00E+00">
                  <c:v>-2.23961E-3</c:v>
                </c:pt>
                <c:pt idx="20558" formatCode="0.00E+00">
                  <c:v>-4.6560400000000002E-3</c:v>
                </c:pt>
                <c:pt idx="20559" formatCode="0.00E+00">
                  <c:v>-7.0235899999999997E-3</c:v>
                </c:pt>
                <c:pt idx="20560" formatCode="0.00E+00">
                  <c:v>-9.3393199999999999E-3</c:v>
                </c:pt>
                <c:pt idx="20561">
                  <c:v>-1.16004E-2</c:v>
                </c:pt>
                <c:pt idx="20562">
                  <c:v>-1.3804200000000001E-2</c:v>
                </c:pt>
                <c:pt idx="20563">
                  <c:v>-1.5948E-2</c:v>
                </c:pt>
                <c:pt idx="20564">
                  <c:v>-1.8029400000000001E-2</c:v>
                </c:pt>
                <c:pt idx="20565">
                  <c:v>-2.00462E-2</c:v>
                </c:pt>
                <c:pt idx="20566">
                  <c:v>-2.1996000000000002E-2</c:v>
                </c:pt>
                <c:pt idx="20567">
                  <c:v>-2.38769E-2</c:v>
                </c:pt>
                <c:pt idx="20568">
                  <c:v>-2.5686899999999999E-2</c:v>
                </c:pt>
                <c:pt idx="20569">
                  <c:v>-2.7424199999999999E-2</c:v>
                </c:pt>
                <c:pt idx="20570">
                  <c:v>-2.90873E-2</c:v>
                </c:pt>
                <c:pt idx="20571">
                  <c:v>-3.0674699999999999E-2</c:v>
                </c:pt>
                <c:pt idx="20572">
                  <c:v>-3.2185199999999997E-2</c:v>
                </c:pt>
                <c:pt idx="20573">
                  <c:v>-3.36172E-2</c:v>
                </c:pt>
                <c:pt idx="20574">
                  <c:v>-3.4969100000000003E-2</c:v>
                </c:pt>
                <c:pt idx="20575">
                  <c:v>-3.6239500000000001E-2</c:v>
                </c:pt>
                <c:pt idx="20576">
                  <c:v>-3.7427200000000001E-2</c:v>
                </c:pt>
                <c:pt idx="20577">
                  <c:v>-3.8531799999999998E-2</c:v>
                </c:pt>
                <c:pt idx="20578">
                  <c:v>-3.9553199999999997E-2</c:v>
                </c:pt>
                <c:pt idx="20579">
                  <c:v>-4.0492E-2</c:v>
                </c:pt>
                <c:pt idx="20580">
                  <c:v>-4.13484E-2</c:v>
                </c:pt>
                <c:pt idx="20581">
                  <c:v>-4.2123099999999997E-2</c:v>
                </c:pt>
                <c:pt idx="20582">
                  <c:v>-4.2816600000000003E-2</c:v>
                </c:pt>
                <c:pt idx="20583">
                  <c:v>-4.3429700000000002E-2</c:v>
                </c:pt>
                <c:pt idx="20584">
                  <c:v>-4.3963200000000001E-2</c:v>
                </c:pt>
                <c:pt idx="20585">
                  <c:v>-4.4418100000000002E-2</c:v>
                </c:pt>
                <c:pt idx="20586">
                  <c:v>-4.4795700000000001E-2</c:v>
                </c:pt>
                <c:pt idx="20587">
                  <c:v>-4.50973E-2</c:v>
                </c:pt>
                <c:pt idx="20588">
                  <c:v>-4.5324499999999997E-2</c:v>
                </c:pt>
                <c:pt idx="20589">
                  <c:v>-4.5478600000000001E-2</c:v>
                </c:pt>
                <c:pt idx="20590">
                  <c:v>-4.5561200000000003E-2</c:v>
                </c:pt>
                <c:pt idx="20591">
                  <c:v>-4.5574299999999998E-2</c:v>
                </c:pt>
                <c:pt idx="20592">
                  <c:v>-4.5519799999999999E-2</c:v>
                </c:pt>
                <c:pt idx="20593">
                  <c:v>-4.5399700000000001E-2</c:v>
                </c:pt>
                <c:pt idx="20594">
                  <c:v>-4.5216100000000002E-2</c:v>
                </c:pt>
                <c:pt idx="20595">
                  <c:v>-4.4971299999999999E-2</c:v>
                </c:pt>
                <c:pt idx="20596">
                  <c:v>-4.4667499999999999E-2</c:v>
                </c:pt>
                <c:pt idx="20597">
                  <c:v>-4.43063E-2</c:v>
                </c:pt>
                <c:pt idx="20598">
                  <c:v>-4.3890100000000001E-2</c:v>
                </c:pt>
                <c:pt idx="20599">
                  <c:v>-4.3421700000000001E-2</c:v>
                </c:pt>
                <c:pt idx="20600">
                  <c:v>-4.2903900000000002E-2</c:v>
                </c:pt>
                <c:pt idx="20601">
                  <c:v>-4.2339500000000002E-2</c:v>
                </c:pt>
                <c:pt idx="20602">
                  <c:v>-4.1731200000000003E-2</c:v>
                </c:pt>
                <c:pt idx="20603">
                  <c:v>-4.1081399999999997E-2</c:v>
                </c:pt>
                <c:pt idx="20604">
                  <c:v>-4.0392600000000001E-2</c:v>
                </c:pt>
                <c:pt idx="20605">
                  <c:v>-3.9667099999999997E-2</c:v>
                </c:pt>
                <c:pt idx="20606">
                  <c:v>-3.8907999999999998E-2</c:v>
                </c:pt>
                <c:pt idx="20607">
                  <c:v>-3.8118600000000002E-2</c:v>
                </c:pt>
                <c:pt idx="20608">
                  <c:v>-3.7302099999999998E-2</c:v>
                </c:pt>
                <c:pt idx="20609">
                  <c:v>-3.6461300000000002E-2</c:v>
                </c:pt>
                <c:pt idx="20610">
                  <c:v>-3.5598900000000003E-2</c:v>
                </c:pt>
                <c:pt idx="20611">
                  <c:v>-3.4718100000000002E-2</c:v>
                </c:pt>
                <c:pt idx="20612">
                  <c:v>-3.3821799999999999E-2</c:v>
                </c:pt>
                <c:pt idx="20613">
                  <c:v>-3.2912900000000002E-2</c:v>
                </c:pt>
                <c:pt idx="20614">
                  <c:v>-3.1994399999999999E-2</c:v>
                </c:pt>
                <c:pt idx="20615">
                  <c:v>-3.1069099999999999E-2</c:v>
                </c:pt>
                <c:pt idx="20616">
                  <c:v>-3.014E-2</c:v>
                </c:pt>
                <c:pt idx="20617">
                  <c:v>-2.9210400000000001E-2</c:v>
                </c:pt>
                <c:pt idx="20618">
                  <c:v>-2.82829E-2</c:v>
                </c:pt>
                <c:pt idx="20619">
                  <c:v>-2.7359600000000001E-2</c:v>
                </c:pt>
                <c:pt idx="20620">
                  <c:v>-2.6443000000000001E-2</c:v>
                </c:pt>
                <c:pt idx="20621">
                  <c:v>-2.5537399999999998E-2</c:v>
                </c:pt>
                <c:pt idx="20622">
                  <c:v>-2.4648300000000001E-2</c:v>
                </c:pt>
                <c:pt idx="20623">
                  <c:v>-2.3778799999999999E-2</c:v>
                </c:pt>
                <c:pt idx="20624">
                  <c:v>-2.2929100000000001E-2</c:v>
                </c:pt>
                <c:pt idx="20625">
                  <c:v>-2.2098599999999999E-2</c:v>
                </c:pt>
                <c:pt idx="20626">
                  <c:v>-2.1288600000000001E-2</c:v>
                </c:pt>
                <c:pt idx="20627">
                  <c:v>-2.0501599999999998E-2</c:v>
                </c:pt>
                <c:pt idx="20628">
                  <c:v>-1.97401E-2</c:v>
                </c:pt>
                <c:pt idx="20629">
                  <c:v>-1.90057E-2</c:v>
                </c:pt>
                <c:pt idx="20630">
                  <c:v>-1.8300400000000001E-2</c:v>
                </c:pt>
                <c:pt idx="20631">
                  <c:v>-1.76264E-2</c:v>
                </c:pt>
                <c:pt idx="20632">
                  <c:v>-1.6985500000000001E-2</c:v>
                </c:pt>
                <c:pt idx="20633">
                  <c:v>-1.6379600000000001E-2</c:v>
                </c:pt>
                <c:pt idx="20634">
                  <c:v>-1.5810500000000002E-2</c:v>
                </c:pt>
                <c:pt idx="20635">
                  <c:v>-1.52804E-2</c:v>
                </c:pt>
                <c:pt idx="20636">
                  <c:v>-1.47916E-2</c:v>
                </c:pt>
                <c:pt idx="20637">
                  <c:v>-1.4346299999999999E-2</c:v>
                </c:pt>
                <c:pt idx="20638">
                  <c:v>-1.3946200000000001E-2</c:v>
                </c:pt>
                <c:pt idx="20639">
                  <c:v>-1.35926E-2</c:v>
                </c:pt>
                <c:pt idx="20640">
                  <c:v>-1.3287E-2</c:v>
                </c:pt>
                <c:pt idx="20641">
                  <c:v>-1.30308E-2</c:v>
                </c:pt>
                <c:pt idx="20642">
                  <c:v>-1.2824500000000001E-2</c:v>
                </c:pt>
                <c:pt idx="20643">
                  <c:v>-1.26675E-2</c:v>
                </c:pt>
                <c:pt idx="20644">
                  <c:v>-1.25589E-2</c:v>
                </c:pt>
                <c:pt idx="20645">
                  <c:v>-1.24983E-2</c:v>
                </c:pt>
                <c:pt idx="20646">
                  <c:v>-1.24876E-2</c:v>
                </c:pt>
                <c:pt idx="20647">
                  <c:v>-1.2529800000000001E-2</c:v>
                </c:pt>
                <c:pt idx="20648">
                  <c:v>-1.2626500000000001E-2</c:v>
                </c:pt>
                <c:pt idx="20649">
                  <c:v>-1.2778400000000001E-2</c:v>
                </c:pt>
                <c:pt idx="20650">
                  <c:v>-1.2985E-2</c:v>
                </c:pt>
                <c:pt idx="20651">
                  <c:v>-1.32453E-2</c:v>
                </c:pt>
                <c:pt idx="20652">
                  <c:v>-1.3557E-2</c:v>
                </c:pt>
                <c:pt idx="20653">
                  <c:v>-1.3916599999999999E-2</c:v>
                </c:pt>
                <c:pt idx="20654">
                  <c:v>-1.43217E-2</c:v>
                </c:pt>
                <c:pt idx="20655">
                  <c:v>-1.47729E-2</c:v>
                </c:pt>
                <c:pt idx="20656">
                  <c:v>-1.5271699999999999E-2</c:v>
                </c:pt>
                <c:pt idx="20657">
                  <c:v>-1.5817999999999999E-2</c:v>
                </c:pt>
                <c:pt idx="20658">
                  <c:v>-1.6408900000000001E-2</c:v>
                </c:pt>
                <c:pt idx="20659">
                  <c:v>-1.70422E-2</c:v>
                </c:pt>
                <c:pt idx="20660">
                  <c:v>-1.7717900000000002E-2</c:v>
                </c:pt>
                <c:pt idx="20661">
                  <c:v>-1.8436399999999999E-2</c:v>
                </c:pt>
                <c:pt idx="20662">
                  <c:v>-1.91973E-2</c:v>
                </c:pt>
                <c:pt idx="20663">
                  <c:v>-1.99983E-2</c:v>
                </c:pt>
                <c:pt idx="20664">
                  <c:v>-2.0837000000000001E-2</c:v>
                </c:pt>
                <c:pt idx="20665">
                  <c:v>-2.17112E-2</c:v>
                </c:pt>
                <c:pt idx="20666">
                  <c:v>-2.2618099999999999E-2</c:v>
                </c:pt>
                <c:pt idx="20667">
                  <c:v>-2.3554100000000001E-2</c:v>
                </c:pt>
                <c:pt idx="20668">
                  <c:v>-2.4514999999999999E-2</c:v>
                </c:pt>
                <c:pt idx="20669">
                  <c:v>-2.5497200000000001E-2</c:v>
                </c:pt>
                <c:pt idx="20670">
                  <c:v>-2.64987E-2</c:v>
                </c:pt>
                <c:pt idx="20671">
                  <c:v>-2.7519200000000001E-2</c:v>
                </c:pt>
                <c:pt idx="20672">
                  <c:v>-2.8557900000000001E-2</c:v>
                </c:pt>
                <c:pt idx="20673">
                  <c:v>-2.96125E-2</c:v>
                </c:pt>
                <c:pt idx="20674">
                  <c:v>-3.0679600000000001E-2</c:v>
                </c:pt>
                <c:pt idx="20675">
                  <c:v>-3.1756E-2</c:v>
                </c:pt>
                <c:pt idx="20676">
                  <c:v>-3.2839599999999997E-2</c:v>
                </c:pt>
                <c:pt idx="20677">
                  <c:v>-3.3929500000000001E-2</c:v>
                </c:pt>
                <c:pt idx="20678">
                  <c:v>-3.5024399999999997E-2</c:v>
                </c:pt>
                <c:pt idx="20679">
                  <c:v>-3.6121500000000001E-2</c:v>
                </c:pt>
                <c:pt idx="20680">
                  <c:v>-3.72182E-2</c:v>
                </c:pt>
                <c:pt idx="20681">
                  <c:v>-3.8313600000000003E-2</c:v>
                </c:pt>
                <c:pt idx="20682">
                  <c:v>-3.94078E-2</c:v>
                </c:pt>
                <c:pt idx="20683">
                  <c:v>-4.0500099999999997E-2</c:v>
                </c:pt>
                <c:pt idx="20684">
                  <c:v>-4.15909E-2</c:v>
                </c:pt>
                <c:pt idx="20685">
                  <c:v>-4.26811E-2</c:v>
                </c:pt>
                <c:pt idx="20686">
                  <c:v>-4.3768500000000002E-2</c:v>
                </c:pt>
                <c:pt idx="20687">
                  <c:v>-4.4848399999999997E-2</c:v>
                </c:pt>
                <c:pt idx="20688">
                  <c:v>-4.5916899999999997E-2</c:v>
                </c:pt>
                <c:pt idx="20689">
                  <c:v>-4.69732E-2</c:v>
                </c:pt>
                <c:pt idx="20690">
                  <c:v>-4.8016499999999997E-2</c:v>
                </c:pt>
                <c:pt idx="20691">
                  <c:v>-4.9044200000000003E-2</c:v>
                </c:pt>
                <c:pt idx="20692">
                  <c:v>-5.00525E-2</c:v>
                </c:pt>
                <c:pt idx="20693">
                  <c:v>-5.1038600000000003E-2</c:v>
                </c:pt>
                <c:pt idx="20694">
                  <c:v>-5.2001100000000001E-2</c:v>
                </c:pt>
                <c:pt idx="20695">
                  <c:v>-5.2939199999999999E-2</c:v>
                </c:pt>
                <c:pt idx="20696">
                  <c:v>-5.3851900000000001E-2</c:v>
                </c:pt>
                <c:pt idx="20697">
                  <c:v>-5.47377E-2</c:v>
                </c:pt>
                <c:pt idx="20698">
                  <c:v>-5.5594499999999998E-2</c:v>
                </c:pt>
                <c:pt idx="20699">
                  <c:v>-5.6420900000000003E-2</c:v>
                </c:pt>
                <c:pt idx="20700">
                  <c:v>-5.7214899999999999E-2</c:v>
                </c:pt>
                <c:pt idx="20701">
                  <c:v>-5.7973499999999997E-2</c:v>
                </c:pt>
                <c:pt idx="20702">
                  <c:v>-5.8694299999999998E-2</c:v>
                </c:pt>
                <c:pt idx="20703">
                  <c:v>-5.9376600000000002E-2</c:v>
                </c:pt>
                <c:pt idx="20704">
                  <c:v>-6.00206E-2</c:v>
                </c:pt>
                <c:pt idx="20705">
                  <c:v>-6.0624900000000002E-2</c:v>
                </c:pt>
                <c:pt idx="20706">
                  <c:v>-6.11868E-2</c:v>
                </c:pt>
                <c:pt idx="20707">
                  <c:v>-6.1705000000000003E-2</c:v>
                </c:pt>
                <c:pt idx="20708">
                  <c:v>-6.21805E-2</c:v>
                </c:pt>
                <c:pt idx="20709">
                  <c:v>-6.2614699999999995E-2</c:v>
                </c:pt>
                <c:pt idx="20710">
                  <c:v>-6.3007900000000006E-2</c:v>
                </c:pt>
                <c:pt idx="20711">
                  <c:v>-6.336E-2</c:v>
                </c:pt>
                <c:pt idx="20712">
                  <c:v>-6.3672000000000006E-2</c:v>
                </c:pt>
                <c:pt idx="20713">
                  <c:v>-6.3945699999999994E-2</c:v>
                </c:pt>
                <c:pt idx="20714">
                  <c:v>-6.4183900000000002E-2</c:v>
                </c:pt>
                <c:pt idx="20715">
                  <c:v>-6.4388699999999993E-2</c:v>
                </c:pt>
                <c:pt idx="20716">
                  <c:v>-6.4560400000000004E-2</c:v>
                </c:pt>
                <c:pt idx="20717">
                  <c:v>-6.4698099999999995E-2</c:v>
                </c:pt>
                <c:pt idx="20718">
                  <c:v>-6.4800300000000005E-2</c:v>
                </c:pt>
                <c:pt idx="20719">
                  <c:v>-6.4865500000000006E-2</c:v>
                </c:pt>
                <c:pt idx="20720">
                  <c:v>-6.4892000000000005E-2</c:v>
                </c:pt>
                <c:pt idx="20721">
                  <c:v>-6.4879300000000001E-2</c:v>
                </c:pt>
                <c:pt idx="20722">
                  <c:v>-6.4830799999999994E-2</c:v>
                </c:pt>
                <c:pt idx="20723">
                  <c:v>-6.4751100000000006E-2</c:v>
                </c:pt>
                <c:pt idx="20724">
                  <c:v>-6.4640900000000001E-2</c:v>
                </c:pt>
                <c:pt idx="20725">
                  <c:v>-6.4496800000000007E-2</c:v>
                </c:pt>
                <c:pt idx="20726">
                  <c:v>-6.4316499999999999E-2</c:v>
                </c:pt>
                <c:pt idx="20727">
                  <c:v>-6.41013E-2</c:v>
                </c:pt>
                <c:pt idx="20728">
                  <c:v>-6.3853499999999994E-2</c:v>
                </c:pt>
                <c:pt idx="20729">
                  <c:v>-6.3575400000000004E-2</c:v>
                </c:pt>
                <c:pt idx="20730">
                  <c:v>-6.3270000000000007E-2</c:v>
                </c:pt>
                <c:pt idx="20731">
                  <c:v>-6.2939499999999995E-2</c:v>
                </c:pt>
                <c:pt idx="20732">
                  <c:v>-6.2584899999999999E-2</c:v>
                </c:pt>
                <c:pt idx="20733">
                  <c:v>-6.2208399999999997E-2</c:v>
                </c:pt>
                <c:pt idx="20734">
                  <c:v>-6.1812699999999998E-2</c:v>
                </c:pt>
                <c:pt idx="20735">
                  <c:v>-6.1399299999999997E-2</c:v>
                </c:pt>
                <c:pt idx="20736">
                  <c:v>-6.0967599999999997E-2</c:v>
                </c:pt>
                <c:pt idx="20737">
                  <c:v>-6.05172E-2</c:v>
                </c:pt>
                <c:pt idx="20738">
                  <c:v>-6.0049499999999999E-2</c:v>
                </c:pt>
                <c:pt idx="20739">
                  <c:v>-5.9568099999999999E-2</c:v>
                </c:pt>
                <c:pt idx="20740">
                  <c:v>-5.9077699999999997E-2</c:v>
                </c:pt>
                <c:pt idx="20741">
                  <c:v>-5.8582599999999999E-2</c:v>
                </c:pt>
                <c:pt idx="20742">
                  <c:v>-5.8085600000000001E-2</c:v>
                </c:pt>
                <c:pt idx="20743">
                  <c:v>-5.7589099999999997E-2</c:v>
                </c:pt>
                <c:pt idx="20744">
                  <c:v>-5.7095199999999999E-2</c:v>
                </c:pt>
                <c:pt idx="20745">
                  <c:v>-5.6605799999999998E-2</c:v>
                </c:pt>
                <c:pt idx="20746">
                  <c:v>-5.6122499999999999E-2</c:v>
                </c:pt>
                <c:pt idx="20747">
                  <c:v>-5.5646800000000003E-2</c:v>
                </c:pt>
                <c:pt idx="20748">
                  <c:v>-5.5179100000000002E-2</c:v>
                </c:pt>
                <c:pt idx="20749">
                  <c:v>-5.4718599999999999E-2</c:v>
                </c:pt>
                <c:pt idx="20750">
                  <c:v>-5.4265399999999998E-2</c:v>
                </c:pt>
                <c:pt idx="20751">
                  <c:v>-5.3822599999999998E-2</c:v>
                </c:pt>
                <c:pt idx="20752">
                  <c:v>-5.3396300000000001E-2</c:v>
                </c:pt>
                <c:pt idx="20753">
                  <c:v>-5.2992600000000001E-2</c:v>
                </c:pt>
                <c:pt idx="20754">
                  <c:v>-5.2615099999999998E-2</c:v>
                </c:pt>
                <c:pt idx="20755">
                  <c:v>-5.22648E-2</c:v>
                </c:pt>
                <c:pt idx="20756">
                  <c:v>-5.19429E-2</c:v>
                </c:pt>
                <c:pt idx="20757">
                  <c:v>-5.1650599999999998E-2</c:v>
                </c:pt>
                <c:pt idx="20758">
                  <c:v>-5.1390100000000001E-2</c:v>
                </c:pt>
                <c:pt idx="20759">
                  <c:v>-5.1164500000000002E-2</c:v>
                </c:pt>
                <c:pt idx="20760">
                  <c:v>-5.0973999999999998E-2</c:v>
                </c:pt>
                <c:pt idx="20761">
                  <c:v>-5.0816100000000003E-2</c:v>
                </c:pt>
                <c:pt idx="20762">
                  <c:v>-5.0690100000000002E-2</c:v>
                </c:pt>
                <c:pt idx="20763">
                  <c:v>-5.0599400000000003E-2</c:v>
                </c:pt>
                <c:pt idx="20764">
                  <c:v>-5.0548799999999998E-2</c:v>
                </c:pt>
                <c:pt idx="20765">
                  <c:v>-5.0541700000000002E-2</c:v>
                </c:pt>
                <c:pt idx="20766">
                  <c:v>-5.0580300000000002E-2</c:v>
                </c:pt>
                <c:pt idx="20767">
                  <c:v>-5.0666000000000003E-2</c:v>
                </c:pt>
                <c:pt idx="20768">
                  <c:v>-5.0796599999999997E-2</c:v>
                </c:pt>
                <c:pt idx="20769">
                  <c:v>-5.0965700000000003E-2</c:v>
                </c:pt>
                <c:pt idx="20770">
                  <c:v>-5.1168100000000001E-2</c:v>
                </c:pt>
                <c:pt idx="20771">
                  <c:v>-5.1406100000000003E-2</c:v>
                </c:pt>
                <c:pt idx="20772">
                  <c:v>-5.1685099999999998E-2</c:v>
                </c:pt>
                <c:pt idx="20773">
                  <c:v>-5.2008199999999997E-2</c:v>
                </c:pt>
                <c:pt idx="20774">
                  <c:v>-5.2377399999999998E-2</c:v>
                </c:pt>
                <c:pt idx="20775">
                  <c:v>-5.2796799999999998E-2</c:v>
                </c:pt>
                <c:pt idx="20776">
                  <c:v>-5.32691E-2</c:v>
                </c:pt>
                <c:pt idx="20777">
                  <c:v>-5.37937E-2</c:v>
                </c:pt>
                <c:pt idx="20778">
                  <c:v>-5.4368300000000001E-2</c:v>
                </c:pt>
                <c:pt idx="20779">
                  <c:v>-5.4991400000000003E-2</c:v>
                </c:pt>
                <c:pt idx="20780">
                  <c:v>-5.5663900000000002E-2</c:v>
                </c:pt>
                <c:pt idx="20781">
                  <c:v>-5.6387300000000001E-2</c:v>
                </c:pt>
                <c:pt idx="20782">
                  <c:v>-5.71621E-2</c:v>
                </c:pt>
                <c:pt idx="20783">
                  <c:v>-5.7990199999999999E-2</c:v>
                </c:pt>
                <c:pt idx="20784">
                  <c:v>-5.8874700000000002E-2</c:v>
                </c:pt>
                <c:pt idx="20785">
                  <c:v>-5.9819299999999999E-2</c:v>
                </c:pt>
                <c:pt idx="20786">
                  <c:v>-6.0825900000000002E-2</c:v>
                </c:pt>
                <c:pt idx="20787">
                  <c:v>-6.1893999999999998E-2</c:v>
                </c:pt>
                <c:pt idx="20788">
                  <c:v>-6.3021199999999999E-2</c:v>
                </c:pt>
                <c:pt idx="20789">
                  <c:v>-6.4204800000000006E-2</c:v>
                </c:pt>
                <c:pt idx="20790">
                  <c:v>-6.5442399999999998E-2</c:v>
                </c:pt>
                <c:pt idx="20791">
                  <c:v>-6.6731899999999997E-2</c:v>
                </c:pt>
                <c:pt idx="20792">
                  <c:v>-6.8071199999999998E-2</c:v>
                </c:pt>
                <c:pt idx="20793">
                  <c:v>-6.9458000000000006E-2</c:v>
                </c:pt>
                <c:pt idx="20794">
                  <c:v>-7.0889999999999995E-2</c:v>
                </c:pt>
                <c:pt idx="20795">
                  <c:v>-7.2366200000000006E-2</c:v>
                </c:pt>
                <c:pt idx="20796">
                  <c:v>-7.3888700000000002E-2</c:v>
                </c:pt>
                <c:pt idx="20797">
                  <c:v>-7.5460899999999997E-2</c:v>
                </c:pt>
                <c:pt idx="20798">
                  <c:v>-7.7083899999999997E-2</c:v>
                </c:pt>
                <c:pt idx="20799">
                  <c:v>-7.8756400000000004E-2</c:v>
                </c:pt>
                <c:pt idx="20800">
                  <c:v>-8.04753E-2</c:v>
                </c:pt>
                <c:pt idx="20801">
                  <c:v>-8.2236799999999999E-2</c:v>
                </c:pt>
                <c:pt idx="20802">
                  <c:v>-8.4038799999999997E-2</c:v>
                </c:pt>
                <c:pt idx="20803">
                  <c:v>-8.58815E-2</c:v>
                </c:pt>
                <c:pt idx="20804">
                  <c:v>-8.7765899999999994E-2</c:v>
                </c:pt>
                <c:pt idx="20805">
                  <c:v>-8.9692400000000005E-2</c:v>
                </c:pt>
                <c:pt idx="20806">
                  <c:v>-9.16627E-2</c:v>
                </c:pt>
                <c:pt idx="20807">
                  <c:v>-9.3679999999999999E-2</c:v>
                </c:pt>
                <c:pt idx="20808">
                  <c:v>-9.5744599999999999E-2</c:v>
                </c:pt>
                <c:pt idx="20809">
                  <c:v>-9.7853099999999998E-2</c:v>
                </c:pt>
                <c:pt idx="20810">
                  <c:v>-0.10000299999999999</c:v>
                </c:pt>
                <c:pt idx="20811">
                  <c:v>-0.10219399999999999</c:v>
                </c:pt>
                <c:pt idx="20812">
                  <c:v>-0.104426</c:v>
                </c:pt>
                <c:pt idx="20813">
                  <c:v>-0.106697</c:v>
                </c:pt>
                <c:pt idx="20814">
                  <c:v>-0.109</c:v>
                </c:pt>
                <c:pt idx="20815">
                  <c:v>-0.11133700000000001</c:v>
                </c:pt>
                <c:pt idx="20816">
                  <c:v>-0.113709</c:v>
                </c:pt>
                <c:pt idx="20817">
                  <c:v>-0.11611200000000001</c:v>
                </c:pt>
                <c:pt idx="20818">
                  <c:v>-0.11853900000000001</c:v>
                </c:pt>
                <c:pt idx="20819">
                  <c:v>-0.12098299999999999</c:v>
                </c:pt>
                <c:pt idx="20820">
                  <c:v>-0.12343899999999999</c:v>
                </c:pt>
                <c:pt idx="20821">
                  <c:v>-0.12590299999999999</c:v>
                </c:pt>
                <c:pt idx="20822">
                  <c:v>-0.12836700000000001</c:v>
                </c:pt>
                <c:pt idx="20823">
                  <c:v>-0.130827</c:v>
                </c:pt>
                <c:pt idx="20824">
                  <c:v>-0.13327900000000001</c:v>
                </c:pt>
                <c:pt idx="20825">
                  <c:v>-0.13572699999999999</c:v>
                </c:pt>
                <c:pt idx="20826">
                  <c:v>-0.13816899999999999</c:v>
                </c:pt>
                <c:pt idx="20827">
                  <c:v>-0.14060600000000001</c:v>
                </c:pt>
                <c:pt idx="20828">
                  <c:v>-0.143037</c:v>
                </c:pt>
                <c:pt idx="20829">
                  <c:v>-0.145458</c:v>
                </c:pt>
                <c:pt idx="20830">
                  <c:v>-0.147865</c:v>
                </c:pt>
                <c:pt idx="20831">
                  <c:v>-0.150256</c:v>
                </c:pt>
                <c:pt idx="20832">
                  <c:v>-0.15262800000000001</c:v>
                </c:pt>
                <c:pt idx="20833">
                  <c:v>-0.15498300000000001</c:v>
                </c:pt>
                <c:pt idx="20834">
                  <c:v>-0.15731899999999999</c:v>
                </c:pt>
                <c:pt idx="20835">
                  <c:v>-0.159633</c:v>
                </c:pt>
                <c:pt idx="20836">
                  <c:v>-0.16192100000000001</c:v>
                </c:pt>
                <c:pt idx="20837">
                  <c:v>-0.16418199999999999</c:v>
                </c:pt>
                <c:pt idx="20838">
                  <c:v>-0.16641900000000001</c:v>
                </c:pt>
                <c:pt idx="20839">
                  <c:v>-0.16863300000000001</c:v>
                </c:pt>
                <c:pt idx="20840">
                  <c:v>-0.17081499999999999</c:v>
                </c:pt>
                <c:pt idx="20841">
                  <c:v>-0.172956</c:v>
                </c:pt>
                <c:pt idx="20842">
                  <c:v>-0.17504600000000001</c:v>
                </c:pt>
                <c:pt idx="20843">
                  <c:v>-0.17707899999999999</c:v>
                </c:pt>
                <c:pt idx="20844">
                  <c:v>-0.17905199999999999</c:v>
                </c:pt>
                <c:pt idx="20845">
                  <c:v>-0.18096200000000001</c:v>
                </c:pt>
                <c:pt idx="20846">
                  <c:v>-0.182806</c:v>
                </c:pt>
                <c:pt idx="20847">
                  <c:v>-0.184584</c:v>
                </c:pt>
                <c:pt idx="20848">
                  <c:v>-0.186304</c:v>
                </c:pt>
                <c:pt idx="20849">
                  <c:v>-0.187969</c:v>
                </c:pt>
                <c:pt idx="20850">
                  <c:v>-0.18957499999999999</c:v>
                </c:pt>
                <c:pt idx="20851">
                  <c:v>-0.19111600000000001</c:v>
                </c:pt>
                <c:pt idx="20852">
                  <c:v>-0.19259000000000001</c:v>
                </c:pt>
                <c:pt idx="20853">
                  <c:v>-0.193992</c:v>
                </c:pt>
                <c:pt idx="20854">
                  <c:v>-0.19532099999999999</c:v>
                </c:pt>
                <c:pt idx="20855">
                  <c:v>-0.196574</c:v>
                </c:pt>
                <c:pt idx="20856">
                  <c:v>-0.19775499999999999</c:v>
                </c:pt>
                <c:pt idx="20857">
                  <c:v>-0.19886499999999999</c:v>
                </c:pt>
                <c:pt idx="20858">
                  <c:v>-0.199907</c:v>
                </c:pt>
                <c:pt idx="20859">
                  <c:v>-0.20088500000000001</c:v>
                </c:pt>
                <c:pt idx="20860">
                  <c:v>-0.20180100000000001</c:v>
                </c:pt>
                <c:pt idx="20861">
                  <c:v>-0.202653</c:v>
                </c:pt>
                <c:pt idx="20862">
                  <c:v>-0.20344100000000001</c:v>
                </c:pt>
                <c:pt idx="20863">
                  <c:v>-0.20416400000000001</c:v>
                </c:pt>
                <c:pt idx="20864">
                  <c:v>-0.204821</c:v>
                </c:pt>
                <c:pt idx="20865">
                  <c:v>-0.20541300000000001</c:v>
                </c:pt>
                <c:pt idx="20866">
                  <c:v>-0.20594199999999999</c:v>
                </c:pt>
                <c:pt idx="20867">
                  <c:v>-0.20640600000000001</c:v>
                </c:pt>
                <c:pt idx="20868">
                  <c:v>-0.20680399999999999</c:v>
                </c:pt>
                <c:pt idx="20869">
                  <c:v>-0.20713300000000001</c:v>
                </c:pt>
                <c:pt idx="20870">
                  <c:v>-0.20739299999999999</c:v>
                </c:pt>
                <c:pt idx="20871">
                  <c:v>-0.20758499999999999</c:v>
                </c:pt>
                <c:pt idx="20872">
                  <c:v>-0.20771000000000001</c:v>
                </c:pt>
                <c:pt idx="20873">
                  <c:v>-0.20776600000000001</c:v>
                </c:pt>
                <c:pt idx="20874">
                  <c:v>-0.20775099999999999</c:v>
                </c:pt>
                <c:pt idx="20875">
                  <c:v>-0.20766599999999999</c:v>
                </c:pt>
                <c:pt idx="20876">
                  <c:v>-0.207514</c:v>
                </c:pt>
                <c:pt idx="20877">
                  <c:v>-0.20729800000000001</c:v>
                </c:pt>
                <c:pt idx="20878">
                  <c:v>-0.20702799999999999</c:v>
                </c:pt>
                <c:pt idx="20879">
                  <c:v>-0.20671100000000001</c:v>
                </c:pt>
                <c:pt idx="20880">
                  <c:v>-0.20635100000000001</c:v>
                </c:pt>
                <c:pt idx="20881">
                  <c:v>-0.205952</c:v>
                </c:pt>
                <c:pt idx="20882">
                  <c:v>-0.20551700000000001</c:v>
                </c:pt>
                <c:pt idx="20883">
                  <c:v>-0.20504500000000001</c:v>
                </c:pt>
                <c:pt idx="20884">
                  <c:v>-0.204541</c:v>
                </c:pt>
                <c:pt idx="20885">
                  <c:v>-0.20400199999999999</c:v>
                </c:pt>
                <c:pt idx="20886">
                  <c:v>-0.20342499999999999</c:v>
                </c:pt>
                <c:pt idx="20887">
                  <c:v>-0.20280699999999999</c:v>
                </c:pt>
                <c:pt idx="20888">
                  <c:v>-0.202153</c:v>
                </c:pt>
                <c:pt idx="20889">
                  <c:v>-0.20147200000000001</c:v>
                </c:pt>
                <c:pt idx="20890">
                  <c:v>-0.20077</c:v>
                </c:pt>
                <c:pt idx="20891">
                  <c:v>-0.20005100000000001</c:v>
                </c:pt>
                <c:pt idx="20892">
                  <c:v>-0.19931299999999999</c:v>
                </c:pt>
                <c:pt idx="20893">
                  <c:v>-0.19855300000000001</c:v>
                </c:pt>
                <c:pt idx="20894">
                  <c:v>-0.19777400000000001</c:v>
                </c:pt>
                <c:pt idx="20895">
                  <c:v>-0.19697500000000001</c:v>
                </c:pt>
                <c:pt idx="20896">
                  <c:v>-0.196157</c:v>
                </c:pt>
                <c:pt idx="20897">
                  <c:v>-0.195325</c:v>
                </c:pt>
                <c:pt idx="20898">
                  <c:v>-0.19448699999999999</c:v>
                </c:pt>
                <c:pt idx="20899">
                  <c:v>-0.19364799999999999</c:v>
                </c:pt>
                <c:pt idx="20900">
                  <c:v>-0.19281100000000001</c:v>
                </c:pt>
                <c:pt idx="20901">
                  <c:v>-0.19198399999999999</c:v>
                </c:pt>
                <c:pt idx="20902">
                  <c:v>-0.191165</c:v>
                </c:pt>
                <c:pt idx="20903">
                  <c:v>-0.19035299999999999</c:v>
                </c:pt>
                <c:pt idx="20904">
                  <c:v>-0.18954399999999999</c:v>
                </c:pt>
                <c:pt idx="20905">
                  <c:v>-0.188747</c:v>
                </c:pt>
                <c:pt idx="20906">
                  <c:v>-0.187969</c:v>
                </c:pt>
                <c:pt idx="20907">
                  <c:v>-0.187221</c:v>
                </c:pt>
                <c:pt idx="20908">
                  <c:v>-0.18650700000000001</c:v>
                </c:pt>
                <c:pt idx="20909">
                  <c:v>-0.185831</c:v>
                </c:pt>
                <c:pt idx="20910">
                  <c:v>-0.185195</c:v>
                </c:pt>
                <c:pt idx="20911">
                  <c:v>-0.18459600000000001</c:v>
                </c:pt>
                <c:pt idx="20912">
                  <c:v>-0.18403</c:v>
                </c:pt>
                <c:pt idx="20913">
                  <c:v>-0.18349099999999999</c:v>
                </c:pt>
                <c:pt idx="20914">
                  <c:v>-0.18298</c:v>
                </c:pt>
                <c:pt idx="20915">
                  <c:v>-0.18249799999999999</c:v>
                </c:pt>
                <c:pt idx="20916">
                  <c:v>-0.18204400000000001</c:v>
                </c:pt>
                <c:pt idx="20917">
                  <c:v>-0.181616</c:v>
                </c:pt>
                <c:pt idx="20918">
                  <c:v>-0.18121399999999999</c:v>
                </c:pt>
                <c:pt idx="20919">
                  <c:v>-0.18084900000000001</c:v>
                </c:pt>
                <c:pt idx="20920">
                  <c:v>-0.180531</c:v>
                </c:pt>
                <c:pt idx="20921">
                  <c:v>-0.18026500000000001</c:v>
                </c:pt>
                <c:pt idx="20922">
                  <c:v>-0.180058</c:v>
                </c:pt>
                <c:pt idx="20923">
                  <c:v>-0.17991599999999999</c:v>
                </c:pt>
                <c:pt idx="20924">
                  <c:v>-0.179841</c:v>
                </c:pt>
                <c:pt idx="20925">
                  <c:v>-0.17983499999999999</c:v>
                </c:pt>
                <c:pt idx="20926">
                  <c:v>-0.179896</c:v>
                </c:pt>
                <c:pt idx="20927">
                  <c:v>-0.18002699999999999</c:v>
                </c:pt>
                <c:pt idx="20928">
                  <c:v>-0.180229</c:v>
                </c:pt>
                <c:pt idx="20929">
                  <c:v>-0.180506</c:v>
                </c:pt>
                <c:pt idx="20930">
                  <c:v>-0.18085799999999999</c:v>
                </c:pt>
                <c:pt idx="20931">
                  <c:v>-0.181284</c:v>
                </c:pt>
                <c:pt idx="20932">
                  <c:v>-0.181787</c:v>
                </c:pt>
                <c:pt idx="20933">
                  <c:v>-0.182366</c:v>
                </c:pt>
                <c:pt idx="20934">
                  <c:v>-0.18301400000000001</c:v>
                </c:pt>
                <c:pt idx="20935">
                  <c:v>-0.183722</c:v>
                </c:pt>
                <c:pt idx="20936">
                  <c:v>-0.18448500000000001</c:v>
                </c:pt>
                <c:pt idx="20937">
                  <c:v>-0.185306</c:v>
                </c:pt>
                <c:pt idx="20938">
                  <c:v>-0.18618999999999999</c:v>
                </c:pt>
                <c:pt idx="20939">
                  <c:v>-0.187138</c:v>
                </c:pt>
                <c:pt idx="20940">
                  <c:v>-0.18814900000000001</c:v>
                </c:pt>
                <c:pt idx="20941">
                  <c:v>-0.189223</c:v>
                </c:pt>
                <c:pt idx="20942">
                  <c:v>-0.19036</c:v>
                </c:pt>
                <c:pt idx="20943">
                  <c:v>-0.19156000000000001</c:v>
                </c:pt>
                <c:pt idx="20944">
                  <c:v>-0.19281799999999999</c:v>
                </c:pt>
                <c:pt idx="20945">
                  <c:v>-0.194129</c:v>
                </c:pt>
                <c:pt idx="20946">
                  <c:v>-0.195489</c:v>
                </c:pt>
                <c:pt idx="20947">
                  <c:v>-0.19689100000000001</c:v>
                </c:pt>
                <c:pt idx="20948">
                  <c:v>-0.19833600000000001</c:v>
                </c:pt>
                <c:pt idx="20949">
                  <c:v>-0.19982900000000001</c:v>
                </c:pt>
                <c:pt idx="20950">
                  <c:v>-0.201374</c:v>
                </c:pt>
                <c:pt idx="20951">
                  <c:v>-0.20297499999999999</c:v>
                </c:pt>
                <c:pt idx="20952">
                  <c:v>-0.20463200000000001</c:v>
                </c:pt>
                <c:pt idx="20953">
                  <c:v>-0.206345</c:v>
                </c:pt>
                <c:pt idx="20954">
                  <c:v>-0.20810899999999999</c:v>
                </c:pt>
                <c:pt idx="20955">
                  <c:v>-0.209922</c:v>
                </c:pt>
                <c:pt idx="20956">
                  <c:v>-0.211788</c:v>
                </c:pt>
                <c:pt idx="20957">
                  <c:v>-0.21371499999999999</c:v>
                </c:pt>
                <c:pt idx="20958">
                  <c:v>-0.2157</c:v>
                </c:pt>
                <c:pt idx="20959">
                  <c:v>-0.21774199999999999</c:v>
                </c:pt>
                <c:pt idx="20960">
                  <c:v>-0.21983800000000001</c:v>
                </c:pt>
                <c:pt idx="20961">
                  <c:v>-0.22197900000000001</c:v>
                </c:pt>
                <c:pt idx="20962">
                  <c:v>-0.224159</c:v>
                </c:pt>
                <c:pt idx="20963">
                  <c:v>-0.22637699999999999</c:v>
                </c:pt>
                <c:pt idx="20964">
                  <c:v>-0.228635</c:v>
                </c:pt>
                <c:pt idx="20965">
                  <c:v>-0.230931</c:v>
                </c:pt>
                <c:pt idx="20966">
                  <c:v>-0.23325699999999999</c:v>
                </c:pt>
                <c:pt idx="20967">
                  <c:v>-0.23560800000000001</c:v>
                </c:pt>
                <c:pt idx="20968">
                  <c:v>-0.237978</c:v>
                </c:pt>
                <c:pt idx="20969">
                  <c:v>-0.240365</c:v>
                </c:pt>
                <c:pt idx="20970">
                  <c:v>-0.24276300000000001</c:v>
                </c:pt>
                <c:pt idx="20971">
                  <c:v>-0.245171</c:v>
                </c:pt>
                <c:pt idx="20972">
                  <c:v>-0.24759200000000001</c:v>
                </c:pt>
                <c:pt idx="20973">
                  <c:v>-0.250027</c:v>
                </c:pt>
                <c:pt idx="20974">
                  <c:v>-0.25247900000000001</c:v>
                </c:pt>
                <c:pt idx="20975">
                  <c:v>-0.25494499999999998</c:v>
                </c:pt>
                <c:pt idx="20976">
                  <c:v>-0.25742199999999998</c:v>
                </c:pt>
                <c:pt idx="20977">
                  <c:v>-0.259903</c:v>
                </c:pt>
                <c:pt idx="20978">
                  <c:v>-0.26238099999999998</c:v>
                </c:pt>
                <c:pt idx="20979">
                  <c:v>-0.26484999999999997</c:v>
                </c:pt>
                <c:pt idx="20980">
                  <c:v>-0.26730799999999999</c:v>
                </c:pt>
                <c:pt idx="20981">
                  <c:v>-0.26975399999999999</c:v>
                </c:pt>
                <c:pt idx="20982">
                  <c:v>-0.27218799999999999</c:v>
                </c:pt>
                <c:pt idx="20983">
                  <c:v>-0.27461200000000002</c:v>
                </c:pt>
                <c:pt idx="20984">
                  <c:v>-0.277028</c:v>
                </c:pt>
                <c:pt idx="20985">
                  <c:v>-0.27943400000000002</c:v>
                </c:pt>
                <c:pt idx="20986">
                  <c:v>-0.28182600000000002</c:v>
                </c:pt>
                <c:pt idx="20987">
                  <c:v>-0.28420200000000001</c:v>
                </c:pt>
                <c:pt idx="20988">
                  <c:v>-0.28656399999999999</c:v>
                </c:pt>
                <c:pt idx="20989">
                  <c:v>-0.28891099999999997</c:v>
                </c:pt>
                <c:pt idx="20990">
                  <c:v>-0.29123900000000003</c:v>
                </c:pt>
                <c:pt idx="20991">
                  <c:v>-0.29354599999999997</c:v>
                </c:pt>
                <c:pt idx="20992">
                  <c:v>-0.29583100000000001</c:v>
                </c:pt>
                <c:pt idx="20993">
                  <c:v>-0.298093</c:v>
                </c:pt>
                <c:pt idx="20994">
                  <c:v>-0.300321</c:v>
                </c:pt>
                <c:pt idx="20995">
                  <c:v>-0.302506</c:v>
                </c:pt>
                <c:pt idx="20996">
                  <c:v>-0.304645</c:v>
                </c:pt>
                <c:pt idx="20997">
                  <c:v>-0.30673299999999998</c:v>
                </c:pt>
                <c:pt idx="20998">
                  <c:v>-0.30876399999999998</c:v>
                </c:pt>
                <c:pt idx="20999">
                  <c:v>-0.31073699999999999</c:v>
                </c:pt>
                <c:pt idx="21000">
                  <c:v>-0.31265799999999999</c:v>
                </c:pt>
                <c:pt idx="21001">
                  <c:v>-0.31452999999999998</c:v>
                </c:pt>
                <c:pt idx="21002">
                  <c:v>-0.31634800000000002</c:v>
                </c:pt>
                <c:pt idx="21003">
                  <c:v>-0.31811099999999998</c:v>
                </c:pt>
                <c:pt idx="21004">
                  <c:v>-0.319822</c:v>
                </c:pt>
                <c:pt idx="21005">
                  <c:v>-0.32147900000000001</c:v>
                </c:pt>
                <c:pt idx="21006">
                  <c:v>-0.32307999999999998</c:v>
                </c:pt>
                <c:pt idx="21007">
                  <c:v>-0.32462200000000002</c:v>
                </c:pt>
                <c:pt idx="21008">
                  <c:v>-0.32610800000000001</c:v>
                </c:pt>
                <c:pt idx="21009">
                  <c:v>-0.327542</c:v>
                </c:pt>
                <c:pt idx="21010">
                  <c:v>-0.32892300000000002</c:v>
                </c:pt>
                <c:pt idx="21011">
                  <c:v>-0.33024199999999998</c:v>
                </c:pt>
                <c:pt idx="21012">
                  <c:v>-0.33149299999999998</c:v>
                </c:pt>
                <c:pt idx="21013">
                  <c:v>-0.332673</c:v>
                </c:pt>
                <c:pt idx="21014">
                  <c:v>-0.33378400000000003</c:v>
                </c:pt>
                <c:pt idx="21015">
                  <c:v>-0.33483299999999999</c:v>
                </c:pt>
                <c:pt idx="21016">
                  <c:v>-0.33583000000000002</c:v>
                </c:pt>
                <c:pt idx="21017">
                  <c:v>-0.336779</c:v>
                </c:pt>
                <c:pt idx="21018">
                  <c:v>-0.33767200000000003</c:v>
                </c:pt>
                <c:pt idx="21019">
                  <c:v>-0.33849800000000002</c:v>
                </c:pt>
                <c:pt idx="21020">
                  <c:v>-0.33924799999999999</c:v>
                </c:pt>
                <c:pt idx="21021">
                  <c:v>-0.33992</c:v>
                </c:pt>
                <c:pt idx="21022">
                  <c:v>-0.34051300000000001</c:v>
                </c:pt>
                <c:pt idx="21023">
                  <c:v>-0.341028</c:v>
                </c:pt>
                <c:pt idx="21024">
                  <c:v>-0.34146500000000002</c:v>
                </c:pt>
                <c:pt idx="21025">
                  <c:v>-0.34182499999999999</c:v>
                </c:pt>
                <c:pt idx="21026">
                  <c:v>-0.342113</c:v>
                </c:pt>
                <c:pt idx="21027">
                  <c:v>-0.34232699999999999</c:v>
                </c:pt>
                <c:pt idx="21028">
                  <c:v>-0.34246300000000002</c:v>
                </c:pt>
                <c:pt idx="21029">
                  <c:v>-0.34251700000000002</c:v>
                </c:pt>
                <c:pt idx="21030">
                  <c:v>-0.34248600000000001</c:v>
                </c:pt>
                <c:pt idx="21031">
                  <c:v>-0.34237200000000001</c:v>
                </c:pt>
                <c:pt idx="21032">
                  <c:v>-0.34218199999999999</c:v>
                </c:pt>
                <c:pt idx="21033">
                  <c:v>-0.34192099999999997</c:v>
                </c:pt>
                <c:pt idx="21034">
                  <c:v>-0.34159200000000001</c:v>
                </c:pt>
                <c:pt idx="21035">
                  <c:v>-0.34118999999999999</c:v>
                </c:pt>
                <c:pt idx="21036">
                  <c:v>-0.34071200000000001</c:v>
                </c:pt>
                <c:pt idx="21037">
                  <c:v>-0.34015400000000001</c:v>
                </c:pt>
                <c:pt idx="21038">
                  <c:v>-0.33950799999999998</c:v>
                </c:pt>
                <c:pt idx="21039">
                  <c:v>-0.33876899999999999</c:v>
                </c:pt>
                <c:pt idx="21040">
                  <c:v>-0.33793200000000001</c:v>
                </c:pt>
                <c:pt idx="21041">
                  <c:v>-0.33699600000000002</c:v>
                </c:pt>
                <c:pt idx="21042">
                  <c:v>-0.33596199999999998</c:v>
                </c:pt>
                <c:pt idx="21043">
                  <c:v>-0.33483400000000002</c:v>
                </c:pt>
                <c:pt idx="21044">
                  <c:v>-0.33362000000000003</c:v>
                </c:pt>
                <c:pt idx="21045">
                  <c:v>-0.33232600000000001</c:v>
                </c:pt>
                <c:pt idx="21046">
                  <c:v>-0.33095400000000003</c:v>
                </c:pt>
                <c:pt idx="21047">
                  <c:v>-0.32949600000000001</c:v>
                </c:pt>
                <c:pt idx="21048">
                  <c:v>-0.32794499999999999</c:v>
                </c:pt>
                <c:pt idx="21049">
                  <c:v>-0.32630399999999998</c:v>
                </c:pt>
                <c:pt idx="21050">
                  <c:v>-0.32458599999999999</c:v>
                </c:pt>
                <c:pt idx="21051">
                  <c:v>-0.32279600000000003</c:v>
                </c:pt>
                <c:pt idx="21052">
                  <c:v>-0.320938</c:v>
                </c:pt>
                <c:pt idx="21053">
                  <c:v>-0.31901499999999999</c:v>
                </c:pt>
                <c:pt idx="21054">
                  <c:v>-0.31703199999999998</c:v>
                </c:pt>
                <c:pt idx="21055">
                  <c:v>-0.31498700000000002</c:v>
                </c:pt>
                <c:pt idx="21056">
                  <c:v>-0.31287599999999999</c:v>
                </c:pt>
                <c:pt idx="21057">
                  <c:v>-0.310695</c:v>
                </c:pt>
                <c:pt idx="21058">
                  <c:v>-0.30844500000000002</c:v>
                </c:pt>
                <c:pt idx="21059">
                  <c:v>-0.30612499999999998</c:v>
                </c:pt>
                <c:pt idx="21060">
                  <c:v>-0.30373699999999998</c:v>
                </c:pt>
                <c:pt idx="21061">
                  <c:v>-0.30127999999999999</c:v>
                </c:pt>
                <c:pt idx="21062">
                  <c:v>-0.29875800000000002</c:v>
                </c:pt>
                <c:pt idx="21063">
                  <c:v>-0.29617100000000002</c:v>
                </c:pt>
                <c:pt idx="21064">
                  <c:v>-0.29351699999999997</c:v>
                </c:pt>
                <c:pt idx="21065">
                  <c:v>-0.29080099999999998</c:v>
                </c:pt>
                <c:pt idx="21066">
                  <c:v>-0.28802899999999998</c:v>
                </c:pt>
                <c:pt idx="21067">
                  <c:v>-0.28520499999999999</c:v>
                </c:pt>
                <c:pt idx="21068">
                  <c:v>-0.282331</c:v>
                </c:pt>
                <c:pt idx="21069">
                  <c:v>-0.27940900000000002</c:v>
                </c:pt>
                <c:pt idx="21070">
                  <c:v>-0.27644200000000002</c:v>
                </c:pt>
                <c:pt idx="21071">
                  <c:v>-0.273428</c:v>
                </c:pt>
                <c:pt idx="21072">
                  <c:v>-0.27036399999999999</c:v>
                </c:pt>
                <c:pt idx="21073">
                  <c:v>-0.267258</c:v>
                </c:pt>
                <c:pt idx="21074">
                  <c:v>-0.26411400000000002</c:v>
                </c:pt>
                <c:pt idx="21075">
                  <c:v>-0.260932</c:v>
                </c:pt>
                <c:pt idx="21076">
                  <c:v>-0.25771100000000002</c:v>
                </c:pt>
                <c:pt idx="21077">
                  <c:v>-0.25445499999999999</c:v>
                </c:pt>
                <c:pt idx="21078">
                  <c:v>-0.25117200000000001</c:v>
                </c:pt>
                <c:pt idx="21079">
                  <c:v>-0.247863</c:v>
                </c:pt>
                <c:pt idx="21080">
                  <c:v>-0.24453</c:v>
                </c:pt>
                <c:pt idx="21081">
                  <c:v>-0.241179</c:v>
                </c:pt>
                <c:pt idx="21082">
                  <c:v>-0.237816</c:v>
                </c:pt>
                <c:pt idx="21083">
                  <c:v>-0.23444300000000001</c:v>
                </c:pt>
                <c:pt idx="21084">
                  <c:v>-0.23106599999999999</c:v>
                </c:pt>
                <c:pt idx="21085">
                  <c:v>-0.227688</c:v>
                </c:pt>
                <c:pt idx="21086">
                  <c:v>-0.22431300000000001</c:v>
                </c:pt>
                <c:pt idx="21087">
                  <c:v>-0.220939</c:v>
                </c:pt>
                <c:pt idx="21088">
                  <c:v>-0.21756700000000001</c:v>
                </c:pt>
                <c:pt idx="21089">
                  <c:v>-0.214199</c:v>
                </c:pt>
                <c:pt idx="21090">
                  <c:v>-0.210839</c:v>
                </c:pt>
                <c:pt idx="21091">
                  <c:v>-0.20749200000000001</c:v>
                </c:pt>
                <c:pt idx="21092">
                  <c:v>-0.20415800000000001</c:v>
                </c:pt>
                <c:pt idx="21093">
                  <c:v>-0.20084199999999999</c:v>
                </c:pt>
                <c:pt idx="21094">
                  <c:v>-0.197544</c:v>
                </c:pt>
                <c:pt idx="21095">
                  <c:v>-0.19426299999999999</c:v>
                </c:pt>
                <c:pt idx="21096">
                  <c:v>-0.19100200000000001</c:v>
                </c:pt>
                <c:pt idx="21097">
                  <c:v>-0.18776399999999999</c:v>
                </c:pt>
                <c:pt idx="21098">
                  <c:v>-0.18455299999999999</c:v>
                </c:pt>
                <c:pt idx="21099">
                  <c:v>-0.18137</c:v>
                </c:pt>
                <c:pt idx="21100">
                  <c:v>-0.17821500000000001</c:v>
                </c:pt>
                <c:pt idx="21101">
                  <c:v>-0.175091</c:v>
                </c:pt>
                <c:pt idx="21102">
                  <c:v>-0.17199999999999999</c:v>
                </c:pt>
                <c:pt idx="21103">
                  <c:v>-0.16894200000000001</c:v>
                </c:pt>
                <c:pt idx="21104">
                  <c:v>-0.16592100000000001</c:v>
                </c:pt>
                <c:pt idx="21105">
                  <c:v>-0.162937</c:v>
                </c:pt>
                <c:pt idx="21106">
                  <c:v>-0.15998899999999999</c:v>
                </c:pt>
                <c:pt idx="21107">
                  <c:v>-0.15707499999999999</c:v>
                </c:pt>
                <c:pt idx="21108">
                  <c:v>-0.154194</c:v>
                </c:pt>
                <c:pt idx="21109">
                  <c:v>-0.15135699999999999</c:v>
                </c:pt>
                <c:pt idx="21110">
                  <c:v>-0.14857500000000001</c:v>
                </c:pt>
                <c:pt idx="21111">
                  <c:v>-0.14585500000000001</c:v>
                </c:pt>
                <c:pt idx="21112">
                  <c:v>-0.14319699999999999</c:v>
                </c:pt>
                <c:pt idx="21113">
                  <c:v>-0.140599</c:v>
                </c:pt>
                <c:pt idx="21114">
                  <c:v>-0.13806199999999999</c:v>
                </c:pt>
                <c:pt idx="21115">
                  <c:v>-0.13558700000000001</c:v>
                </c:pt>
                <c:pt idx="21116">
                  <c:v>-0.13317399999999999</c:v>
                </c:pt>
                <c:pt idx="21117">
                  <c:v>-0.130827</c:v>
                </c:pt>
                <c:pt idx="21118">
                  <c:v>-0.128552</c:v>
                </c:pt>
                <c:pt idx="21119">
                  <c:v>-0.12635399999999999</c:v>
                </c:pt>
                <c:pt idx="21120">
                  <c:v>-0.124232</c:v>
                </c:pt>
                <c:pt idx="21121">
                  <c:v>-0.122186</c:v>
                </c:pt>
                <c:pt idx="21122">
                  <c:v>-0.120216</c:v>
                </c:pt>
                <c:pt idx="21123">
                  <c:v>-0.11831999999999999</c:v>
                </c:pt>
                <c:pt idx="21124">
                  <c:v>-0.116497</c:v>
                </c:pt>
                <c:pt idx="21125">
                  <c:v>-0.114749</c:v>
                </c:pt>
                <c:pt idx="21126">
                  <c:v>-0.113081</c:v>
                </c:pt>
                <c:pt idx="21127">
                  <c:v>-0.11149199999999999</c:v>
                </c:pt>
                <c:pt idx="21128">
                  <c:v>-0.109987</c:v>
                </c:pt>
                <c:pt idx="21129">
                  <c:v>-0.108567</c:v>
                </c:pt>
                <c:pt idx="21130">
                  <c:v>-0.107234</c:v>
                </c:pt>
                <c:pt idx="21131">
                  <c:v>-0.105986</c:v>
                </c:pt>
                <c:pt idx="21132">
                  <c:v>-0.104823</c:v>
                </c:pt>
                <c:pt idx="21133">
                  <c:v>-0.10375</c:v>
                </c:pt>
                <c:pt idx="21134">
                  <c:v>-0.10277</c:v>
                </c:pt>
                <c:pt idx="21135">
                  <c:v>-0.101885</c:v>
                </c:pt>
                <c:pt idx="21136">
                  <c:v>-0.10109600000000001</c:v>
                </c:pt>
                <c:pt idx="21137">
                  <c:v>-0.10040300000000001</c:v>
                </c:pt>
                <c:pt idx="21138">
                  <c:v>-9.9806900000000004E-2</c:v>
                </c:pt>
                <c:pt idx="21139">
                  <c:v>-9.9307500000000007E-2</c:v>
                </c:pt>
                <c:pt idx="21140">
                  <c:v>-9.8904300000000001E-2</c:v>
                </c:pt>
                <c:pt idx="21141">
                  <c:v>-9.8596000000000003E-2</c:v>
                </c:pt>
                <c:pt idx="21142">
                  <c:v>-9.8383300000000007E-2</c:v>
                </c:pt>
                <c:pt idx="21143">
                  <c:v>-9.8268599999999998E-2</c:v>
                </c:pt>
                <c:pt idx="21144">
                  <c:v>-9.8250199999999996E-2</c:v>
                </c:pt>
                <c:pt idx="21145">
                  <c:v>-9.8323099999999997E-2</c:v>
                </c:pt>
                <c:pt idx="21146">
                  <c:v>-9.84849E-2</c:v>
                </c:pt>
                <c:pt idx="21147">
                  <c:v>-9.8737599999999995E-2</c:v>
                </c:pt>
                <c:pt idx="21148">
                  <c:v>-9.9083099999999993E-2</c:v>
                </c:pt>
                <c:pt idx="21149">
                  <c:v>-9.9520399999999995E-2</c:v>
                </c:pt>
                <c:pt idx="21150">
                  <c:v>-0.100047</c:v>
                </c:pt>
                <c:pt idx="21151">
                  <c:v>-0.10066</c:v>
                </c:pt>
                <c:pt idx="21152">
                  <c:v>-0.101358</c:v>
                </c:pt>
                <c:pt idx="21153">
                  <c:v>-0.10213899999999999</c:v>
                </c:pt>
                <c:pt idx="21154">
                  <c:v>-0.103005</c:v>
                </c:pt>
                <c:pt idx="21155">
                  <c:v>-0.10395500000000001</c:v>
                </c:pt>
                <c:pt idx="21156">
                  <c:v>-0.104993</c:v>
                </c:pt>
                <c:pt idx="21157">
                  <c:v>-0.106114</c:v>
                </c:pt>
                <c:pt idx="21158">
                  <c:v>-0.10731499999999999</c:v>
                </c:pt>
                <c:pt idx="21159">
                  <c:v>-0.108595</c:v>
                </c:pt>
                <c:pt idx="21160">
                  <c:v>-0.109953</c:v>
                </c:pt>
                <c:pt idx="21161">
                  <c:v>-0.11139</c:v>
                </c:pt>
                <c:pt idx="21162">
                  <c:v>-0.112904</c:v>
                </c:pt>
                <c:pt idx="21163">
                  <c:v>-0.114492</c:v>
                </c:pt>
                <c:pt idx="21164">
                  <c:v>-0.11615200000000001</c:v>
                </c:pt>
                <c:pt idx="21165">
                  <c:v>-0.117881</c:v>
                </c:pt>
                <c:pt idx="21166">
                  <c:v>-0.11967999999999999</c:v>
                </c:pt>
                <c:pt idx="21167">
                  <c:v>-0.121547</c:v>
                </c:pt>
                <c:pt idx="21168">
                  <c:v>-0.12348199999999999</c:v>
                </c:pt>
                <c:pt idx="21169">
                  <c:v>-0.12548300000000001</c:v>
                </c:pt>
                <c:pt idx="21170">
                  <c:v>-0.127551</c:v>
                </c:pt>
                <c:pt idx="21171">
                  <c:v>-0.12968299999999999</c:v>
                </c:pt>
                <c:pt idx="21172">
                  <c:v>-0.13186999999999999</c:v>
                </c:pt>
                <c:pt idx="21173">
                  <c:v>-0.134107</c:v>
                </c:pt>
                <c:pt idx="21174">
                  <c:v>-0.13639399999999999</c:v>
                </c:pt>
                <c:pt idx="21175">
                  <c:v>-0.13872999999999999</c:v>
                </c:pt>
                <c:pt idx="21176">
                  <c:v>-0.14111499999999999</c:v>
                </c:pt>
                <c:pt idx="21177">
                  <c:v>-0.14354600000000001</c:v>
                </c:pt>
                <c:pt idx="21178">
                  <c:v>-0.14602299999999999</c:v>
                </c:pt>
                <c:pt idx="21179">
                  <c:v>-0.14854600000000001</c:v>
                </c:pt>
                <c:pt idx="21180">
                  <c:v>-0.151115</c:v>
                </c:pt>
                <c:pt idx="21181">
                  <c:v>-0.15373100000000001</c:v>
                </c:pt>
                <c:pt idx="21182">
                  <c:v>-0.156385</c:v>
                </c:pt>
                <c:pt idx="21183">
                  <c:v>-0.15907399999999999</c:v>
                </c:pt>
                <c:pt idx="21184">
                  <c:v>-0.161796</c:v>
                </c:pt>
                <c:pt idx="21185">
                  <c:v>-0.16455600000000001</c:v>
                </c:pt>
                <c:pt idx="21186">
                  <c:v>-0.16735800000000001</c:v>
                </c:pt>
                <c:pt idx="21187">
                  <c:v>-0.17020299999999999</c:v>
                </c:pt>
                <c:pt idx="21188">
                  <c:v>-0.17308699999999999</c:v>
                </c:pt>
                <c:pt idx="21189">
                  <c:v>-0.17600399999999999</c:v>
                </c:pt>
                <c:pt idx="21190">
                  <c:v>-0.178951</c:v>
                </c:pt>
                <c:pt idx="21191">
                  <c:v>-0.18192900000000001</c:v>
                </c:pt>
                <c:pt idx="21192">
                  <c:v>-0.18493499999999999</c:v>
                </c:pt>
                <c:pt idx="21193">
                  <c:v>-0.18796199999999999</c:v>
                </c:pt>
                <c:pt idx="21194">
                  <c:v>-0.19100900000000001</c:v>
                </c:pt>
                <c:pt idx="21195">
                  <c:v>-0.194077</c:v>
                </c:pt>
                <c:pt idx="21196">
                  <c:v>-0.197163</c:v>
                </c:pt>
                <c:pt idx="21197">
                  <c:v>-0.200266</c:v>
                </c:pt>
                <c:pt idx="21198">
                  <c:v>-0.20338300000000001</c:v>
                </c:pt>
                <c:pt idx="21199">
                  <c:v>-0.206509</c:v>
                </c:pt>
                <c:pt idx="21200">
                  <c:v>-0.20963899999999999</c:v>
                </c:pt>
                <c:pt idx="21201">
                  <c:v>-0.21277299999999999</c:v>
                </c:pt>
                <c:pt idx="21202">
                  <c:v>-0.21590400000000001</c:v>
                </c:pt>
                <c:pt idx="21203">
                  <c:v>-0.21899399999999999</c:v>
                </c:pt>
                <c:pt idx="21204">
                  <c:v>-0.22203200000000001</c:v>
                </c:pt>
                <c:pt idx="21205">
                  <c:v>-0.22506000000000001</c:v>
                </c:pt>
                <c:pt idx="21206">
                  <c:v>-0.22808999999999999</c:v>
                </c:pt>
                <c:pt idx="21207">
                  <c:v>-0.231097</c:v>
                </c:pt>
                <c:pt idx="21208">
                  <c:v>-0.23408000000000001</c:v>
                </c:pt>
                <c:pt idx="21209">
                  <c:v>-0.23705399999999999</c:v>
                </c:pt>
                <c:pt idx="21210">
                  <c:v>-0.24001900000000001</c:v>
                </c:pt>
                <c:pt idx="21211">
                  <c:v>-0.242975</c:v>
                </c:pt>
                <c:pt idx="21212">
                  <c:v>-0.245916</c:v>
                </c:pt>
                <c:pt idx="21213">
                  <c:v>-0.24884100000000001</c:v>
                </c:pt>
                <c:pt idx="21214">
                  <c:v>-0.251747</c:v>
                </c:pt>
                <c:pt idx="21215">
                  <c:v>-0.25463599999999997</c:v>
                </c:pt>
                <c:pt idx="21216">
                  <c:v>-0.25750800000000001</c:v>
                </c:pt>
                <c:pt idx="21217">
                  <c:v>-0.26036399999999998</c:v>
                </c:pt>
                <c:pt idx="21218">
                  <c:v>-0.26320100000000002</c:v>
                </c:pt>
                <c:pt idx="21219">
                  <c:v>-0.266017</c:v>
                </c:pt>
                <c:pt idx="21220">
                  <c:v>-0.26881300000000002</c:v>
                </c:pt>
                <c:pt idx="21221">
                  <c:v>-0.27159100000000003</c:v>
                </c:pt>
                <c:pt idx="21222">
                  <c:v>-0.27434999999999998</c:v>
                </c:pt>
                <c:pt idx="21223">
                  <c:v>-0.27708700000000003</c:v>
                </c:pt>
                <c:pt idx="21224">
                  <c:v>-0.27979399999999999</c:v>
                </c:pt>
                <c:pt idx="21225">
                  <c:v>-0.28246599999999999</c:v>
                </c:pt>
                <c:pt idx="21226">
                  <c:v>-0.28510000000000002</c:v>
                </c:pt>
                <c:pt idx="21227">
                  <c:v>-0.28769299999999998</c:v>
                </c:pt>
                <c:pt idx="21228">
                  <c:v>-0.29024499999999998</c:v>
                </c:pt>
                <c:pt idx="21229">
                  <c:v>-0.29275099999999998</c:v>
                </c:pt>
                <c:pt idx="21230">
                  <c:v>-0.295211</c:v>
                </c:pt>
                <c:pt idx="21231">
                  <c:v>-0.297622</c:v>
                </c:pt>
                <c:pt idx="21232">
                  <c:v>-0.29998200000000003</c:v>
                </c:pt>
                <c:pt idx="21233">
                  <c:v>-0.302286</c:v>
                </c:pt>
                <c:pt idx="21234">
                  <c:v>-0.30453200000000002</c:v>
                </c:pt>
                <c:pt idx="21235">
                  <c:v>-0.30671700000000002</c:v>
                </c:pt>
                <c:pt idx="21236">
                  <c:v>-0.30883899999999997</c:v>
                </c:pt>
                <c:pt idx="21237">
                  <c:v>-0.31089899999999998</c:v>
                </c:pt>
                <c:pt idx="21238">
                  <c:v>-0.31289600000000001</c:v>
                </c:pt>
                <c:pt idx="21239">
                  <c:v>-0.31483</c:v>
                </c:pt>
                <c:pt idx="21240">
                  <c:v>-0.31670199999999998</c:v>
                </c:pt>
                <c:pt idx="21241">
                  <c:v>-0.31851099999999999</c:v>
                </c:pt>
                <c:pt idx="21242">
                  <c:v>-0.32025500000000001</c:v>
                </c:pt>
                <c:pt idx="21243">
                  <c:v>-0.321934</c:v>
                </c:pt>
                <c:pt idx="21244">
                  <c:v>-0.323544</c:v>
                </c:pt>
                <c:pt idx="21245">
                  <c:v>-0.32508399999999998</c:v>
                </c:pt>
                <c:pt idx="21246">
                  <c:v>-0.32655000000000001</c:v>
                </c:pt>
                <c:pt idx="21247">
                  <c:v>-0.32793899999999998</c:v>
                </c:pt>
                <c:pt idx="21248">
                  <c:v>-0.32924900000000001</c:v>
                </c:pt>
                <c:pt idx="21249">
                  <c:v>-0.33047599999999999</c:v>
                </c:pt>
                <c:pt idx="21250">
                  <c:v>-0.33162000000000003</c:v>
                </c:pt>
                <c:pt idx="21251">
                  <c:v>-0.33267799999999997</c:v>
                </c:pt>
                <c:pt idx="21252">
                  <c:v>-0.33364500000000002</c:v>
                </c:pt>
                <c:pt idx="21253">
                  <c:v>-0.33451700000000001</c:v>
                </c:pt>
                <c:pt idx="21254">
                  <c:v>-0.33529100000000001</c:v>
                </c:pt>
                <c:pt idx="21255">
                  <c:v>-0.33596399999999998</c:v>
                </c:pt>
                <c:pt idx="21256">
                  <c:v>-0.336536</c:v>
                </c:pt>
                <c:pt idx="21257">
                  <c:v>-0.33700799999999997</c:v>
                </c:pt>
                <c:pt idx="21258">
                  <c:v>-0.33738000000000001</c:v>
                </c:pt>
                <c:pt idx="21259">
                  <c:v>-0.33765400000000001</c:v>
                </c:pt>
                <c:pt idx="21260">
                  <c:v>-0.33783299999999999</c:v>
                </c:pt>
                <c:pt idx="21261">
                  <c:v>-0.33791700000000002</c:v>
                </c:pt>
                <c:pt idx="21262">
                  <c:v>-0.33790599999999998</c:v>
                </c:pt>
                <c:pt idx="21263">
                  <c:v>-0.33779999999999999</c:v>
                </c:pt>
                <c:pt idx="21264">
                  <c:v>-0.33759899999999998</c:v>
                </c:pt>
                <c:pt idx="21265">
                  <c:v>-0.33729999999999999</c:v>
                </c:pt>
                <c:pt idx="21266">
                  <c:v>-0.33689999999999998</c:v>
                </c:pt>
                <c:pt idx="21267">
                  <c:v>-0.33640199999999998</c:v>
                </c:pt>
                <c:pt idx="21268">
                  <c:v>-0.33580500000000002</c:v>
                </c:pt>
                <c:pt idx="21269">
                  <c:v>-0.33510600000000001</c:v>
                </c:pt>
                <c:pt idx="21270">
                  <c:v>-0.33429700000000001</c:v>
                </c:pt>
                <c:pt idx="21271">
                  <c:v>-0.33337299999999997</c:v>
                </c:pt>
                <c:pt idx="21272">
                  <c:v>-0.33233400000000002</c:v>
                </c:pt>
                <c:pt idx="21273">
                  <c:v>-0.331181</c:v>
                </c:pt>
                <c:pt idx="21274">
                  <c:v>-0.32991399999999999</c:v>
                </c:pt>
                <c:pt idx="21275">
                  <c:v>-0.32853300000000002</c:v>
                </c:pt>
                <c:pt idx="21276">
                  <c:v>-0.32703900000000002</c:v>
                </c:pt>
                <c:pt idx="21277">
                  <c:v>-0.32542399999999999</c:v>
                </c:pt>
                <c:pt idx="21278">
                  <c:v>-0.323685</c:v>
                </c:pt>
                <c:pt idx="21279">
                  <c:v>-0.32182300000000003</c:v>
                </c:pt>
                <c:pt idx="21280">
                  <c:v>-0.31984699999999999</c:v>
                </c:pt>
                <c:pt idx="21281">
                  <c:v>-0.31776599999999999</c:v>
                </c:pt>
                <c:pt idx="21282">
                  <c:v>-0.315581</c:v>
                </c:pt>
                <c:pt idx="21283">
                  <c:v>-0.31329299999999999</c:v>
                </c:pt>
                <c:pt idx="21284">
                  <c:v>-0.31089800000000001</c:v>
                </c:pt>
                <c:pt idx="21285">
                  <c:v>-0.308396</c:v>
                </c:pt>
                <c:pt idx="21286">
                  <c:v>-0.30578699999999998</c:v>
                </c:pt>
                <c:pt idx="21287">
                  <c:v>-0.30306699999999998</c:v>
                </c:pt>
                <c:pt idx="21288">
                  <c:v>-0.300238</c:v>
                </c:pt>
                <c:pt idx="21289">
                  <c:v>-0.29730499999999999</c:v>
                </c:pt>
                <c:pt idx="21290">
                  <c:v>-0.29427300000000001</c:v>
                </c:pt>
                <c:pt idx="21291">
                  <c:v>-0.29114699999999999</c:v>
                </c:pt>
                <c:pt idx="21292">
                  <c:v>-0.28793099999999999</c:v>
                </c:pt>
                <c:pt idx="21293">
                  <c:v>-0.28462399999999999</c:v>
                </c:pt>
                <c:pt idx="21294">
                  <c:v>-0.28122900000000001</c:v>
                </c:pt>
                <c:pt idx="21295">
                  <c:v>-0.27775300000000003</c:v>
                </c:pt>
                <c:pt idx="21296">
                  <c:v>-0.27418999999999999</c:v>
                </c:pt>
                <c:pt idx="21297">
                  <c:v>-0.270511</c:v>
                </c:pt>
                <c:pt idx="21298">
                  <c:v>-0.26671400000000001</c:v>
                </c:pt>
                <c:pt idx="21299">
                  <c:v>-0.26283099999999998</c:v>
                </c:pt>
                <c:pt idx="21300">
                  <c:v>-0.25886799999999999</c:v>
                </c:pt>
                <c:pt idx="21301">
                  <c:v>-0.25481300000000001</c:v>
                </c:pt>
                <c:pt idx="21302">
                  <c:v>-0.25066899999999998</c:v>
                </c:pt>
                <c:pt idx="21303">
                  <c:v>-0.246443</c:v>
                </c:pt>
                <c:pt idx="21304">
                  <c:v>-0.24213899999999999</c:v>
                </c:pt>
                <c:pt idx="21305">
                  <c:v>-0.237757</c:v>
                </c:pt>
                <c:pt idx="21306">
                  <c:v>-0.23329900000000001</c:v>
                </c:pt>
                <c:pt idx="21307">
                  <c:v>-0.228766</c:v>
                </c:pt>
                <c:pt idx="21308">
                  <c:v>-0.224159</c:v>
                </c:pt>
                <c:pt idx="21309">
                  <c:v>-0.21948100000000001</c:v>
                </c:pt>
                <c:pt idx="21310">
                  <c:v>-0.21473900000000001</c:v>
                </c:pt>
                <c:pt idx="21311">
                  <c:v>-0.20993899999999999</c:v>
                </c:pt>
                <c:pt idx="21312">
                  <c:v>-0.20508899999999999</c:v>
                </c:pt>
                <c:pt idx="21313">
                  <c:v>-0.20019200000000001</c:v>
                </c:pt>
                <c:pt idx="21314">
                  <c:v>-0.19525300000000001</c:v>
                </c:pt>
                <c:pt idx="21315">
                  <c:v>-0.190277</c:v>
                </c:pt>
                <c:pt idx="21316">
                  <c:v>-0.18526899999999999</c:v>
                </c:pt>
                <c:pt idx="21317">
                  <c:v>-0.18023600000000001</c:v>
                </c:pt>
                <c:pt idx="21318">
                  <c:v>-0.175176</c:v>
                </c:pt>
                <c:pt idx="21319">
                  <c:v>-0.17009199999999999</c:v>
                </c:pt>
                <c:pt idx="21320">
                  <c:v>-0.164988</c:v>
                </c:pt>
                <c:pt idx="21321">
                  <c:v>-0.15987199999999999</c:v>
                </c:pt>
                <c:pt idx="21322">
                  <c:v>-0.15474499999999999</c:v>
                </c:pt>
                <c:pt idx="21323">
                  <c:v>-0.14960999999999999</c:v>
                </c:pt>
                <c:pt idx="21324">
                  <c:v>-0.14446899999999999</c:v>
                </c:pt>
                <c:pt idx="21325">
                  <c:v>-0.139325</c:v>
                </c:pt>
                <c:pt idx="21326">
                  <c:v>-0.134182</c:v>
                </c:pt>
                <c:pt idx="21327">
                  <c:v>-0.12904199999999999</c:v>
                </c:pt>
                <c:pt idx="21328">
                  <c:v>-0.123885</c:v>
                </c:pt>
                <c:pt idx="21329">
                  <c:v>-0.11870699999999999</c:v>
                </c:pt>
                <c:pt idx="21330">
                  <c:v>-0.113535</c:v>
                </c:pt>
                <c:pt idx="21331">
                  <c:v>-0.10838399999999999</c:v>
                </c:pt>
                <c:pt idx="21332">
                  <c:v>-0.103244</c:v>
                </c:pt>
                <c:pt idx="21333">
                  <c:v>-9.8118300000000006E-2</c:v>
                </c:pt>
                <c:pt idx="21334">
                  <c:v>-9.3019699999999997E-2</c:v>
                </c:pt>
                <c:pt idx="21335">
                  <c:v>-8.7954699999999997E-2</c:v>
                </c:pt>
                <c:pt idx="21336">
                  <c:v>-8.2926799999999995E-2</c:v>
                </c:pt>
                <c:pt idx="21337">
                  <c:v>-7.7938099999999996E-2</c:v>
                </c:pt>
                <c:pt idx="21338">
                  <c:v>-7.2990700000000006E-2</c:v>
                </c:pt>
                <c:pt idx="21339">
                  <c:v>-6.8087900000000007E-2</c:v>
                </c:pt>
                <c:pt idx="21340">
                  <c:v>-6.3234499999999999E-2</c:v>
                </c:pt>
                <c:pt idx="21341">
                  <c:v>-5.8434899999999998E-2</c:v>
                </c:pt>
                <c:pt idx="21342">
                  <c:v>-5.36926E-2</c:v>
                </c:pt>
                <c:pt idx="21343">
                  <c:v>-4.9011399999999997E-2</c:v>
                </c:pt>
                <c:pt idx="21344">
                  <c:v>-4.4396400000000003E-2</c:v>
                </c:pt>
                <c:pt idx="21345">
                  <c:v>-3.9853E-2</c:v>
                </c:pt>
                <c:pt idx="21346">
                  <c:v>-3.5385399999999997E-2</c:v>
                </c:pt>
                <c:pt idx="21347">
                  <c:v>-3.0997500000000001E-2</c:v>
                </c:pt>
                <c:pt idx="21348">
                  <c:v>-2.66921E-2</c:v>
                </c:pt>
                <c:pt idx="21349">
                  <c:v>-2.2471600000000001E-2</c:v>
                </c:pt>
                <c:pt idx="21350">
                  <c:v>-1.8338799999999999E-2</c:v>
                </c:pt>
                <c:pt idx="21351">
                  <c:v>-1.42969E-2</c:v>
                </c:pt>
                <c:pt idx="21352">
                  <c:v>-1.0348700000000001E-2</c:v>
                </c:pt>
                <c:pt idx="21353" formatCode="0.00E+00">
                  <c:v>-6.4973000000000001E-3</c:v>
                </c:pt>
                <c:pt idx="21354" formatCode="0.00E+00">
                  <c:v>-2.7456E-3</c:v>
                </c:pt>
                <c:pt idx="21355" formatCode="0.00E+00">
                  <c:v>9.03362E-4</c:v>
                </c:pt>
                <c:pt idx="21356" formatCode="0.00E+00">
                  <c:v>4.4478499999999997E-3</c:v>
                </c:pt>
                <c:pt idx="21357" formatCode="0.00E+00">
                  <c:v>7.8876699999999994E-3</c:v>
                </c:pt>
                <c:pt idx="21358">
                  <c:v>1.1221699999999999E-2</c:v>
                </c:pt>
                <c:pt idx="21359">
                  <c:v>1.4447E-2</c:v>
                </c:pt>
                <c:pt idx="21360">
                  <c:v>1.7560699999999999E-2</c:v>
                </c:pt>
                <c:pt idx="21361">
                  <c:v>2.0559600000000001E-2</c:v>
                </c:pt>
                <c:pt idx="21362">
                  <c:v>2.3440300000000001E-2</c:v>
                </c:pt>
                <c:pt idx="21363">
                  <c:v>2.62014E-2</c:v>
                </c:pt>
                <c:pt idx="21364">
                  <c:v>2.88425E-2</c:v>
                </c:pt>
                <c:pt idx="21365">
                  <c:v>3.1362300000000003E-2</c:v>
                </c:pt>
                <c:pt idx="21366">
                  <c:v>3.3758799999999999E-2</c:v>
                </c:pt>
                <c:pt idx="21367">
                  <c:v>3.6030199999999998E-2</c:v>
                </c:pt>
                <c:pt idx="21368">
                  <c:v>3.81745E-2</c:v>
                </c:pt>
                <c:pt idx="21369">
                  <c:v>4.0189500000000003E-2</c:v>
                </c:pt>
                <c:pt idx="21370">
                  <c:v>4.2074800000000002E-2</c:v>
                </c:pt>
                <c:pt idx="21371">
                  <c:v>4.3832400000000001E-2</c:v>
                </c:pt>
                <c:pt idx="21372">
                  <c:v>4.5463200000000002E-2</c:v>
                </c:pt>
                <c:pt idx="21373">
                  <c:v>4.6965100000000003E-2</c:v>
                </c:pt>
                <c:pt idx="21374">
                  <c:v>4.8335200000000002E-2</c:v>
                </c:pt>
                <c:pt idx="21375">
                  <c:v>4.9571700000000003E-2</c:v>
                </c:pt>
                <c:pt idx="21376">
                  <c:v>5.0673999999999997E-2</c:v>
                </c:pt>
                <c:pt idx="21377">
                  <c:v>5.1643300000000003E-2</c:v>
                </c:pt>
                <c:pt idx="21378">
                  <c:v>5.2482099999999997E-2</c:v>
                </c:pt>
                <c:pt idx="21379">
                  <c:v>5.3192200000000002E-2</c:v>
                </c:pt>
                <c:pt idx="21380">
                  <c:v>5.3773300000000003E-2</c:v>
                </c:pt>
                <c:pt idx="21381">
                  <c:v>5.4223899999999998E-2</c:v>
                </c:pt>
                <c:pt idx="21382">
                  <c:v>5.4542100000000003E-2</c:v>
                </c:pt>
                <c:pt idx="21383">
                  <c:v>5.4726999999999998E-2</c:v>
                </c:pt>
                <c:pt idx="21384">
                  <c:v>5.47775E-2</c:v>
                </c:pt>
                <c:pt idx="21385">
                  <c:v>5.4692999999999999E-2</c:v>
                </c:pt>
                <c:pt idx="21386">
                  <c:v>5.4473800000000003E-2</c:v>
                </c:pt>
                <c:pt idx="21387">
                  <c:v>5.4122900000000002E-2</c:v>
                </c:pt>
                <c:pt idx="21388">
                  <c:v>5.3643400000000001E-2</c:v>
                </c:pt>
                <c:pt idx="21389">
                  <c:v>5.3036E-2</c:v>
                </c:pt>
                <c:pt idx="21390">
                  <c:v>5.2302099999999997E-2</c:v>
                </c:pt>
                <c:pt idx="21391">
                  <c:v>5.1443799999999998E-2</c:v>
                </c:pt>
                <c:pt idx="21392">
                  <c:v>5.0462E-2</c:v>
                </c:pt>
                <c:pt idx="21393">
                  <c:v>4.9356999999999998E-2</c:v>
                </c:pt>
                <c:pt idx="21394">
                  <c:v>4.81305E-2</c:v>
                </c:pt>
                <c:pt idx="21395">
                  <c:v>4.67857E-2</c:v>
                </c:pt>
                <c:pt idx="21396">
                  <c:v>4.5325799999999999E-2</c:v>
                </c:pt>
                <c:pt idx="21397">
                  <c:v>4.3752800000000001E-2</c:v>
                </c:pt>
                <c:pt idx="21398">
                  <c:v>4.2068099999999997E-2</c:v>
                </c:pt>
                <c:pt idx="21399">
                  <c:v>4.0273400000000001E-2</c:v>
                </c:pt>
                <c:pt idx="21400">
                  <c:v>3.8369500000000001E-2</c:v>
                </c:pt>
                <c:pt idx="21401">
                  <c:v>3.6358300000000003E-2</c:v>
                </c:pt>
                <c:pt idx="21402">
                  <c:v>3.4244200000000002E-2</c:v>
                </c:pt>
                <c:pt idx="21403">
                  <c:v>3.2032600000000001E-2</c:v>
                </c:pt>
                <c:pt idx="21404">
                  <c:v>2.9726200000000001E-2</c:v>
                </c:pt>
                <c:pt idx="21405">
                  <c:v>2.7324899999999999E-2</c:v>
                </c:pt>
                <c:pt idx="21406">
                  <c:v>2.4828699999999999E-2</c:v>
                </c:pt>
                <c:pt idx="21407">
                  <c:v>2.2238600000000001E-2</c:v>
                </c:pt>
                <c:pt idx="21408">
                  <c:v>1.9558300000000001E-2</c:v>
                </c:pt>
                <c:pt idx="21409">
                  <c:v>1.6793200000000001E-2</c:v>
                </c:pt>
                <c:pt idx="21410">
                  <c:v>1.3947599999999999E-2</c:v>
                </c:pt>
                <c:pt idx="21411">
                  <c:v>1.1025E-2</c:v>
                </c:pt>
                <c:pt idx="21412" formatCode="0.00E+00">
                  <c:v>8.0289200000000002E-3</c:v>
                </c:pt>
                <c:pt idx="21413" formatCode="0.00E+00">
                  <c:v>4.96219E-3</c:v>
                </c:pt>
                <c:pt idx="21414" formatCode="0.00E+00">
                  <c:v>1.8274299999999999E-3</c:v>
                </c:pt>
                <c:pt idx="21415" formatCode="0.00E+00">
                  <c:v>-1.3732099999999999E-3</c:v>
                </c:pt>
                <c:pt idx="21416" formatCode="0.00E+00">
                  <c:v>-4.63781E-3</c:v>
                </c:pt>
                <c:pt idx="21417" formatCode="0.00E+00">
                  <c:v>-7.9635000000000001E-3</c:v>
                </c:pt>
                <c:pt idx="21418">
                  <c:v>-1.13457E-2</c:v>
                </c:pt>
                <c:pt idx="21419">
                  <c:v>-1.4779799999999999E-2</c:v>
                </c:pt>
                <c:pt idx="21420">
                  <c:v>-1.8262400000000002E-2</c:v>
                </c:pt>
                <c:pt idx="21421">
                  <c:v>-2.17889E-2</c:v>
                </c:pt>
                <c:pt idx="21422">
                  <c:v>-2.53537E-2</c:v>
                </c:pt>
                <c:pt idx="21423">
                  <c:v>-2.8952499999999999E-2</c:v>
                </c:pt>
                <c:pt idx="21424">
                  <c:v>-3.2582600000000003E-2</c:v>
                </c:pt>
                <c:pt idx="21425">
                  <c:v>-3.62414E-2</c:v>
                </c:pt>
                <c:pt idx="21426">
                  <c:v>-3.9926499999999997E-2</c:v>
                </c:pt>
                <c:pt idx="21427">
                  <c:v>-4.3634399999999997E-2</c:v>
                </c:pt>
                <c:pt idx="21428">
                  <c:v>-4.7361599999999997E-2</c:v>
                </c:pt>
                <c:pt idx="21429">
                  <c:v>-5.1104799999999999E-2</c:v>
                </c:pt>
                <c:pt idx="21430">
                  <c:v>-5.4861E-2</c:v>
                </c:pt>
                <c:pt idx="21431">
                  <c:v>-5.8626699999999997E-2</c:v>
                </c:pt>
                <c:pt idx="21432">
                  <c:v>-6.2397399999999999E-2</c:v>
                </c:pt>
                <c:pt idx="21433">
                  <c:v>-6.6168900000000003E-2</c:v>
                </c:pt>
                <c:pt idx="21434">
                  <c:v>-6.9937600000000003E-2</c:v>
                </c:pt>
                <c:pt idx="21435">
                  <c:v>-7.3700500000000002E-2</c:v>
                </c:pt>
                <c:pt idx="21436">
                  <c:v>-7.7454300000000004E-2</c:v>
                </c:pt>
                <c:pt idx="21437">
                  <c:v>-8.1195699999999996E-2</c:v>
                </c:pt>
                <c:pt idx="21438">
                  <c:v>-8.4920700000000002E-2</c:v>
                </c:pt>
                <c:pt idx="21439">
                  <c:v>-8.8624999999999995E-2</c:v>
                </c:pt>
                <c:pt idx="21440">
                  <c:v>-9.2304499999999998E-2</c:v>
                </c:pt>
                <c:pt idx="21441">
                  <c:v>-9.5955799999999994E-2</c:v>
                </c:pt>
                <c:pt idx="21442">
                  <c:v>-9.9575399999999994E-2</c:v>
                </c:pt>
                <c:pt idx="21443">
                  <c:v>-0.103159</c:v>
                </c:pt>
                <c:pt idx="21444">
                  <c:v>-0.10670399999999999</c:v>
                </c:pt>
                <c:pt idx="21445">
                  <c:v>-0.110205</c:v>
                </c:pt>
                <c:pt idx="21446">
                  <c:v>-0.113659</c:v>
                </c:pt>
                <c:pt idx="21447">
                  <c:v>-0.117064</c:v>
                </c:pt>
                <c:pt idx="21448">
                  <c:v>-0.12041499999999999</c:v>
                </c:pt>
                <c:pt idx="21449">
                  <c:v>-0.123711</c:v>
                </c:pt>
                <c:pt idx="21450">
                  <c:v>-0.126946</c:v>
                </c:pt>
                <c:pt idx="21451">
                  <c:v>-0.13011800000000001</c:v>
                </c:pt>
                <c:pt idx="21452">
                  <c:v>-0.13322300000000001</c:v>
                </c:pt>
                <c:pt idx="21453">
                  <c:v>-0.13625699999999999</c:v>
                </c:pt>
                <c:pt idx="21454">
                  <c:v>-0.13922000000000001</c:v>
                </c:pt>
                <c:pt idx="21455">
                  <c:v>-0.14210900000000001</c:v>
                </c:pt>
                <c:pt idx="21456">
                  <c:v>-0.144923</c:v>
                </c:pt>
                <c:pt idx="21457">
                  <c:v>-0.14766000000000001</c:v>
                </c:pt>
                <c:pt idx="21458">
                  <c:v>-0.15031700000000001</c:v>
                </c:pt>
                <c:pt idx="21459">
                  <c:v>-0.152892</c:v>
                </c:pt>
                <c:pt idx="21460">
                  <c:v>-0.15538299999999999</c:v>
                </c:pt>
                <c:pt idx="21461">
                  <c:v>-0.15778800000000001</c:v>
                </c:pt>
                <c:pt idx="21462">
                  <c:v>-0.160107</c:v>
                </c:pt>
                <c:pt idx="21463">
                  <c:v>-0.16233500000000001</c:v>
                </c:pt>
                <c:pt idx="21464">
                  <c:v>-0.16447100000000001</c:v>
                </c:pt>
                <c:pt idx="21465">
                  <c:v>-0.16651199999999999</c:v>
                </c:pt>
                <c:pt idx="21466">
                  <c:v>-0.168457</c:v>
                </c:pt>
                <c:pt idx="21467">
                  <c:v>-0.17030699999999999</c:v>
                </c:pt>
                <c:pt idx="21468">
                  <c:v>-0.17205699999999999</c:v>
                </c:pt>
                <c:pt idx="21469">
                  <c:v>-0.173707</c:v>
                </c:pt>
                <c:pt idx="21470">
                  <c:v>-0.17525499999999999</c:v>
                </c:pt>
                <c:pt idx="21471">
                  <c:v>-0.1767</c:v>
                </c:pt>
                <c:pt idx="21472">
                  <c:v>-0.17804</c:v>
                </c:pt>
                <c:pt idx="21473">
                  <c:v>-0.17927599999999999</c:v>
                </c:pt>
                <c:pt idx="21474">
                  <c:v>-0.18040500000000001</c:v>
                </c:pt>
                <c:pt idx="21475">
                  <c:v>-0.181426</c:v>
                </c:pt>
                <c:pt idx="21476">
                  <c:v>-0.182338</c:v>
                </c:pt>
                <c:pt idx="21477">
                  <c:v>-0.18314</c:v>
                </c:pt>
                <c:pt idx="21478">
                  <c:v>-0.18383099999999999</c:v>
                </c:pt>
                <c:pt idx="21479">
                  <c:v>-0.18441199999999999</c:v>
                </c:pt>
                <c:pt idx="21480">
                  <c:v>-0.18488199999999999</c:v>
                </c:pt>
                <c:pt idx="21481">
                  <c:v>-0.18523999999999999</c:v>
                </c:pt>
                <c:pt idx="21482">
                  <c:v>-0.18548400000000001</c:v>
                </c:pt>
                <c:pt idx="21483">
                  <c:v>-0.185616</c:v>
                </c:pt>
                <c:pt idx="21484">
                  <c:v>-0.18563299999999999</c:v>
                </c:pt>
                <c:pt idx="21485">
                  <c:v>-0.18553800000000001</c:v>
                </c:pt>
                <c:pt idx="21486">
                  <c:v>-0.185331</c:v>
                </c:pt>
                <c:pt idx="21487">
                  <c:v>-0.18501200000000001</c:v>
                </c:pt>
                <c:pt idx="21488">
                  <c:v>-0.184582</c:v>
                </c:pt>
                <c:pt idx="21489">
                  <c:v>-0.18404200000000001</c:v>
                </c:pt>
                <c:pt idx="21490">
                  <c:v>-0.183393</c:v>
                </c:pt>
                <c:pt idx="21491">
                  <c:v>-0.18263399999999999</c:v>
                </c:pt>
                <c:pt idx="21492">
                  <c:v>-0.18176800000000001</c:v>
                </c:pt>
                <c:pt idx="21493">
                  <c:v>-0.18079400000000001</c:v>
                </c:pt>
                <c:pt idx="21494">
                  <c:v>-0.17971300000000001</c:v>
                </c:pt>
                <c:pt idx="21495">
                  <c:v>-0.17852599999999999</c:v>
                </c:pt>
                <c:pt idx="21496">
                  <c:v>-0.177232</c:v>
                </c:pt>
                <c:pt idx="21497">
                  <c:v>-0.17583399999999999</c:v>
                </c:pt>
                <c:pt idx="21498">
                  <c:v>-0.17433199999999999</c:v>
                </c:pt>
                <c:pt idx="21499">
                  <c:v>-0.17272599999999999</c:v>
                </c:pt>
                <c:pt idx="21500">
                  <c:v>-0.171018</c:v>
                </c:pt>
                <c:pt idx="21501">
                  <c:v>-0.169209</c:v>
                </c:pt>
                <c:pt idx="21502">
                  <c:v>-0.1673</c:v>
                </c:pt>
                <c:pt idx="21503">
                  <c:v>-0.16529199999999999</c:v>
                </c:pt>
                <c:pt idx="21504">
                  <c:v>-0.163187</c:v>
                </c:pt>
                <c:pt idx="21505">
                  <c:v>-0.16098599999999999</c:v>
                </c:pt>
                <c:pt idx="21506">
                  <c:v>-0.158689</c:v>
                </c:pt>
                <c:pt idx="21507">
                  <c:v>-0.15629999999999999</c:v>
                </c:pt>
                <c:pt idx="21508">
                  <c:v>-0.15382100000000001</c:v>
                </c:pt>
                <c:pt idx="21509">
                  <c:v>-0.151252</c:v>
                </c:pt>
                <c:pt idx="21510">
                  <c:v>-0.148595</c:v>
                </c:pt>
                <c:pt idx="21511">
                  <c:v>-0.14585200000000001</c:v>
                </c:pt>
                <c:pt idx="21512">
                  <c:v>-0.14302400000000001</c:v>
                </c:pt>
                <c:pt idx="21513">
                  <c:v>-0.14011100000000001</c:v>
                </c:pt>
                <c:pt idx="21514">
                  <c:v>-0.13711599999999999</c:v>
                </c:pt>
                <c:pt idx="21515">
                  <c:v>-0.13403999999999999</c:v>
                </c:pt>
                <c:pt idx="21516">
                  <c:v>-0.130886</c:v>
                </c:pt>
                <c:pt idx="21517">
                  <c:v>-0.12765499999999999</c:v>
                </c:pt>
                <c:pt idx="21518">
                  <c:v>-0.124351</c:v>
                </c:pt>
                <c:pt idx="21519">
                  <c:v>-0.120975</c:v>
                </c:pt>
                <c:pt idx="21520">
                  <c:v>-0.11752899999999999</c:v>
                </c:pt>
                <c:pt idx="21521">
                  <c:v>-0.11401500000000001</c:v>
                </c:pt>
                <c:pt idx="21522">
                  <c:v>-0.11043500000000001</c:v>
                </c:pt>
                <c:pt idx="21523">
                  <c:v>-0.106792</c:v>
                </c:pt>
                <c:pt idx="21524">
                  <c:v>-0.103088</c:v>
                </c:pt>
                <c:pt idx="21525">
                  <c:v>-9.93232E-2</c:v>
                </c:pt>
                <c:pt idx="21526">
                  <c:v>-9.5501000000000003E-2</c:v>
                </c:pt>
                <c:pt idx="21527">
                  <c:v>-9.1623499999999997E-2</c:v>
                </c:pt>
                <c:pt idx="21528">
                  <c:v>-8.7692999999999993E-2</c:v>
                </c:pt>
                <c:pt idx="21529">
                  <c:v>-8.37117E-2</c:v>
                </c:pt>
                <c:pt idx="21530">
                  <c:v>-7.9681799999999997E-2</c:v>
                </c:pt>
                <c:pt idx="21531">
                  <c:v>-7.5605800000000001E-2</c:v>
                </c:pt>
                <c:pt idx="21532">
                  <c:v>-7.1485999999999994E-2</c:v>
                </c:pt>
                <c:pt idx="21533">
                  <c:v>-6.7324499999999995E-2</c:v>
                </c:pt>
                <c:pt idx="21534">
                  <c:v>-6.3123200000000004E-2</c:v>
                </c:pt>
                <c:pt idx="21535">
                  <c:v>-5.8884300000000001E-2</c:v>
                </c:pt>
                <c:pt idx="21536">
                  <c:v>-5.4610400000000003E-2</c:v>
                </c:pt>
                <c:pt idx="21537">
                  <c:v>-5.0303899999999999E-2</c:v>
                </c:pt>
                <c:pt idx="21538">
                  <c:v>-4.5967300000000003E-2</c:v>
                </c:pt>
                <c:pt idx="21539">
                  <c:v>-4.1602699999999999E-2</c:v>
                </c:pt>
                <c:pt idx="21540">
                  <c:v>-3.7213000000000003E-2</c:v>
                </c:pt>
                <c:pt idx="21541">
                  <c:v>-3.2801200000000003E-2</c:v>
                </c:pt>
                <c:pt idx="21542">
                  <c:v>-2.8369599999999998E-2</c:v>
                </c:pt>
                <c:pt idx="21543">
                  <c:v>-2.3919699999999999E-2</c:v>
                </c:pt>
                <c:pt idx="21544">
                  <c:v>-1.94533E-2</c:v>
                </c:pt>
                <c:pt idx="21545">
                  <c:v>-1.49725E-2</c:v>
                </c:pt>
                <c:pt idx="21546">
                  <c:v>-1.04794E-2</c:v>
                </c:pt>
                <c:pt idx="21547" formatCode="0.00E+00">
                  <c:v>-5.97592E-3</c:v>
                </c:pt>
                <c:pt idx="21548" formatCode="0.00E+00">
                  <c:v>-1.46411E-3</c:v>
                </c:pt>
                <c:pt idx="21549" formatCode="0.00E+00">
                  <c:v>3.0534199999999998E-3</c:v>
                </c:pt>
                <c:pt idx="21550" formatCode="0.00E+00">
                  <c:v>7.5739300000000004E-3</c:v>
                </c:pt>
                <c:pt idx="21551">
                  <c:v>1.20949E-2</c:v>
                </c:pt>
                <c:pt idx="21552">
                  <c:v>1.6613900000000001E-2</c:v>
                </c:pt>
                <c:pt idx="21553">
                  <c:v>2.1128999999999998E-2</c:v>
                </c:pt>
                <c:pt idx="21554">
                  <c:v>2.5638299999999999E-2</c:v>
                </c:pt>
                <c:pt idx="21555">
                  <c:v>3.0139699999999998E-2</c:v>
                </c:pt>
                <c:pt idx="21556">
                  <c:v>3.4630500000000002E-2</c:v>
                </c:pt>
                <c:pt idx="21557">
                  <c:v>3.91081E-2</c:v>
                </c:pt>
                <c:pt idx="21558">
                  <c:v>4.3569900000000002E-2</c:v>
                </c:pt>
                <c:pt idx="21559">
                  <c:v>4.8013199999999999E-2</c:v>
                </c:pt>
                <c:pt idx="21560">
                  <c:v>5.2435799999999998E-2</c:v>
                </c:pt>
                <c:pt idx="21561">
                  <c:v>5.6835799999999999E-2</c:v>
                </c:pt>
                <c:pt idx="21562">
                  <c:v>6.1211399999999999E-2</c:v>
                </c:pt>
                <c:pt idx="21563">
                  <c:v>6.55607E-2</c:v>
                </c:pt>
                <c:pt idx="21564">
                  <c:v>6.9881600000000002E-2</c:v>
                </c:pt>
                <c:pt idx="21565">
                  <c:v>7.4171500000000001E-2</c:v>
                </c:pt>
                <c:pt idx="21566">
                  <c:v>7.8428100000000001E-2</c:v>
                </c:pt>
                <c:pt idx="21567">
                  <c:v>8.2648899999999997E-2</c:v>
                </c:pt>
                <c:pt idx="21568">
                  <c:v>8.6830900000000003E-2</c:v>
                </c:pt>
                <c:pt idx="21569">
                  <c:v>9.0971300000000005E-2</c:v>
                </c:pt>
                <c:pt idx="21570">
                  <c:v>9.5067700000000005E-2</c:v>
                </c:pt>
                <c:pt idx="21571">
                  <c:v>9.9117899999999995E-2</c:v>
                </c:pt>
                <c:pt idx="21572">
                  <c:v>0.10312</c:v>
                </c:pt>
                <c:pt idx="21573">
                  <c:v>0.107071</c:v>
                </c:pt>
                <c:pt idx="21574">
                  <c:v>0.110969</c:v>
                </c:pt>
                <c:pt idx="21575">
                  <c:v>0.114812</c:v>
                </c:pt>
                <c:pt idx="21576">
                  <c:v>0.118598</c:v>
                </c:pt>
                <c:pt idx="21577">
                  <c:v>0.122326</c:v>
                </c:pt>
                <c:pt idx="21578">
                  <c:v>0.125995</c:v>
                </c:pt>
                <c:pt idx="21579">
                  <c:v>0.12960099999999999</c:v>
                </c:pt>
                <c:pt idx="21580">
                  <c:v>0.13314500000000001</c:v>
                </c:pt>
                <c:pt idx="21581">
                  <c:v>0.13662299999999999</c:v>
                </c:pt>
                <c:pt idx="21582">
                  <c:v>0.14003199999999999</c:v>
                </c:pt>
                <c:pt idx="21583">
                  <c:v>0.143368</c:v>
                </c:pt>
                <c:pt idx="21584">
                  <c:v>0.14662900000000001</c:v>
                </c:pt>
                <c:pt idx="21585">
                  <c:v>0.149814</c:v>
                </c:pt>
                <c:pt idx="21586">
                  <c:v>0.152921</c:v>
                </c:pt>
                <c:pt idx="21587">
                  <c:v>0.155949</c:v>
                </c:pt>
                <c:pt idx="21588">
                  <c:v>0.15889400000000001</c:v>
                </c:pt>
                <c:pt idx="21589">
                  <c:v>0.16175700000000001</c:v>
                </c:pt>
                <c:pt idx="21590">
                  <c:v>0.16453499999999999</c:v>
                </c:pt>
                <c:pt idx="21591">
                  <c:v>0.16722699999999999</c:v>
                </c:pt>
                <c:pt idx="21592">
                  <c:v>0.16983000000000001</c:v>
                </c:pt>
                <c:pt idx="21593">
                  <c:v>0.172342</c:v>
                </c:pt>
                <c:pt idx="21594">
                  <c:v>0.174763</c:v>
                </c:pt>
                <c:pt idx="21595">
                  <c:v>0.177089</c:v>
                </c:pt>
                <c:pt idx="21596">
                  <c:v>0.17931900000000001</c:v>
                </c:pt>
                <c:pt idx="21597">
                  <c:v>0.181451</c:v>
                </c:pt>
                <c:pt idx="21598">
                  <c:v>0.18348400000000001</c:v>
                </c:pt>
                <c:pt idx="21599">
                  <c:v>0.185417</c:v>
                </c:pt>
                <c:pt idx="21600">
                  <c:v>0.187249</c:v>
                </c:pt>
                <c:pt idx="21601">
                  <c:v>0.18897800000000001</c:v>
                </c:pt>
                <c:pt idx="21602">
                  <c:v>0.19060299999999999</c:v>
                </c:pt>
                <c:pt idx="21603">
                  <c:v>0.19212199999999999</c:v>
                </c:pt>
                <c:pt idx="21604">
                  <c:v>0.19353600000000001</c:v>
                </c:pt>
                <c:pt idx="21605">
                  <c:v>0.19484199999999999</c:v>
                </c:pt>
                <c:pt idx="21606">
                  <c:v>0.19603999999999999</c:v>
                </c:pt>
                <c:pt idx="21607">
                  <c:v>0.197127</c:v>
                </c:pt>
                <c:pt idx="21608">
                  <c:v>0.198103</c:v>
                </c:pt>
                <c:pt idx="21609">
                  <c:v>0.198966</c:v>
                </c:pt>
                <c:pt idx="21610">
                  <c:v>0.199714</c:v>
                </c:pt>
                <c:pt idx="21611">
                  <c:v>0.200347</c:v>
                </c:pt>
                <c:pt idx="21612">
                  <c:v>0.20086399999999999</c:v>
                </c:pt>
                <c:pt idx="21613">
                  <c:v>0.201265</c:v>
                </c:pt>
                <c:pt idx="21614">
                  <c:v>0.20155000000000001</c:v>
                </c:pt>
                <c:pt idx="21615">
                  <c:v>0.20171900000000001</c:v>
                </c:pt>
                <c:pt idx="21616">
                  <c:v>0.20177200000000001</c:v>
                </c:pt>
                <c:pt idx="21617">
                  <c:v>0.201708</c:v>
                </c:pt>
                <c:pt idx="21618">
                  <c:v>0.20152800000000001</c:v>
                </c:pt>
                <c:pt idx="21619">
                  <c:v>0.20123099999999999</c:v>
                </c:pt>
                <c:pt idx="21620">
                  <c:v>0.200818</c:v>
                </c:pt>
                <c:pt idx="21621">
                  <c:v>0.20028799999999999</c:v>
                </c:pt>
                <c:pt idx="21622">
                  <c:v>0.19964199999999999</c:v>
                </c:pt>
                <c:pt idx="21623">
                  <c:v>0.198877</c:v>
                </c:pt>
                <c:pt idx="21624">
                  <c:v>0.197994</c:v>
                </c:pt>
                <c:pt idx="21625">
                  <c:v>0.196992</c:v>
                </c:pt>
                <c:pt idx="21626">
                  <c:v>0.19587299999999999</c:v>
                </c:pt>
                <c:pt idx="21627">
                  <c:v>0.19463800000000001</c:v>
                </c:pt>
                <c:pt idx="21628">
                  <c:v>0.19328600000000001</c:v>
                </c:pt>
                <c:pt idx="21629">
                  <c:v>0.19181999999999999</c:v>
                </c:pt>
                <c:pt idx="21630">
                  <c:v>0.19024199999999999</c:v>
                </c:pt>
                <c:pt idx="21631">
                  <c:v>0.188551</c:v>
                </c:pt>
                <c:pt idx="21632">
                  <c:v>0.186748</c:v>
                </c:pt>
                <c:pt idx="21633">
                  <c:v>0.184833</c:v>
                </c:pt>
                <c:pt idx="21634">
                  <c:v>0.182807</c:v>
                </c:pt>
                <c:pt idx="21635">
                  <c:v>0.180672</c:v>
                </c:pt>
                <c:pt idx="21636">
                  <c:v>0.17843100000000001</c:v>
                </c:pt>
                <c:pt idx="21637">
                  <c:v>0.17608499999999999</c:v>
                </c:pt>
                <c:pt idx="21638">
                  <c:v>0.17363500000000001</c:v>
                </c:pt>
                <c:pt idx="21639">
                  <c:v>0.17108499999999999</c:v>
                </c:pt>
                <c:pt idx="21640">
                  <c:v>0.168436</c:v>
                </c:pt>
                <c:pt idx="21641">
                  <c:v>0.165689</c:v>
                </c:pt>
                <c:pt idx="21642">
                  <c:v>0.16284399999999999</c:v>
                </c:pt>
                <c:pt idx="21643">
                  <c:v>0.15990299999999999</c:v>
                </c:pt>
                <c:pt idx="21644">
                  <c:v>0.15686900000000001</c:v>
                </c:pt>
                <c:pt idx="21645">
                  <c:v>0.15374399999999999</c:v>
                </c:pt>
                <c:pt idx="21646">
                  <c:v>0.150529</c:v>
                </c:pt>
                <c:pt idx="21647">
                  <c:v>0.147227</c:v>
                </c:pt>
                <c:pt idx="21648">
                  <c:v>0.14383799999999999</c:v>
                </c:pt>
                <c:pt idx="21649">
                  <c:v>0.14036799999999999</c:v>
                </c:pt>
                <c:pt idx="21650">
                  <c:v>0.136818</c:v>
                </c:pt>
                <c:pt idx="21651">
                  <c:v>0.133192</c:v>
                </c:pt>
                <c:pt idx="21652">
                  <c:v>0.129494</c:v>
                </c:pt>
                <c:pt idx="21653">
                  <c:v>0.125726</c:v>
                </c:pt>
                <c:pt idx="21654">
                  <c:v>0.121891</c:v>
                </c:pt>
                <c:pt idx="21655">
                  <c:v>0.117993</c:v>
                </c:pt>
                <c:pt idx="21656">
                  <c:v>0.114035</c:v>
                </c:pt>
                <c:pt idx="21657">
                  <c:v>0.11002099999999999</c:v>
                </c:pt>
                <c:pt idx="21658">
                  <c:v>0.10595400000000001</c:v>
                </c:pt>
                <c:pt idx="21659">
                  <c:v>0.101837</c:v>
                </c:pt>
                <c:pt idx="21660">
                  <c:v>9.7674300000000006E-2</c:v>
                </c:pt>
                <c:pt idx="21661">
                  <c:v>9.3467700000000001E-2</c:v>
                </c:pt>
                <c:pt idx="21662">
                  <c:v>8.9219800000000002E-2</c:v>
                </c:pt>
                <c:pt idx="21663">
                  <c:v>8.4933999999999996E-2</c:v>
                </c:pt>
                <c:pt idx="21664">
                  <c:v>8.0614199999999997E-2</c:v>
                </c:pt>
                <c:pt idx="21665">
                  <c:v>7.6263700000000004E-2</c:v>
                </c:pt>
                <c:pt idx="21666">
                  <c:v>7.18858E-2</c:v>
                </c:pt>
                <c:pt idx="21667">
                  <c:v>6.7484199999999994E-2</c:v>
                </c:pt>
                <c:pt idx="21668">
                  <c:v>6.3063599999999997E-2</c:v>
                </c:pt>
                <c:pt idx="21669">
                  <c:v>5.8628399999999997E-2</c:v>
                </c:pt>
                <c:pt idx="21670">
                  <c:v>5.41827E-2</c:v>
                </c:pt>
                <c:pt idx="21671">
                  <c:v>4.9730499999999997E-2</c:v>
                </c:pt>
                <c:pt idx="21672">
                  <c:v>4.52754E-2</c:v>
                </c:pt>
                <c:pt idx="21673">
                  <c:v>4.08216E-2</c:v>
                </c:pt>
                <c:pt idx="21674">
                  <c:v>3.6374200000000002E-2</c:v>
                </c:pt>
                <c:pt idx="21675">
                  <c:v>3.1937899999999998E-2</c:v>
                </c:pt>
                <c:pt idx="21676">
                  <c:v>2.75152E-2</c:v>
                </c:pt>
                <c:pt idx="21677">
                  <c:v>2.3108400000000001E-2</c:v>
                </c:pt>
                <c:pt idx="21678">
                  <c:v>1.8721100000000001E-2</c:v>
                </c:pt>
                <c:pt idx="21679">
                  <c:v>1.43587E-2</c:v>
                </c:pt>
                <c:pt idx="21680">
                  <c:v>1.00269E-2</c:v>
                </c:pt>
                <c:pt idx="21681" formatCode="0.00E+00">
                  <c:v>5.7303299999999996E-3</c:v>
                </c:pt>
                <c:pt idx="21682" formatCode="0.00E+00">
                  <c:v>1.4728300000000001E-3</c:v>
                </c:pt>
                <c:pt idx="21683" formatCode="0.00E+00">
                  <c:v>-2.7418299999999998E-3</c:v>
                </c:pt>
                <c:pt idx="21684" formatCode="0.00E+00">
                  <c:v>-6.9101400000000004E-3</c:v>
                </c:pt>
                <c:pt idx="21685">
                  <c:v>-1.10286E-2</c:v>
                </c:pt>
                <c:pt idx="21686">
                  <c:v>-1.50934E-2</c:v>
                </c:pt>
                <c:pt idx="21687">
                  <c:v>-1.9100599999999999E-2</c:v>
                </c:pt>
                <c:pt idx="21688">
                  <c:v>-2.30461E-2</c:v>
                </c:pt>
                <c:pt idx="21689">
                  <c:v>-2.69258E-2</c:v>
                </c:pt>
                <c:pt idx="21690">
                  <c:v>-3.07354E-2</c:v>
                </c:pt>
                <c:pt idx="21691">
                  <c:v>-3.4470300000000002E-2</c:v>
                </c:pt>
                <c:pt idx="21692">
                  <c:v>-3.8126599999999997E-2</c:v>
                </c:pt>
                <c:pt idx="21693">
                  <c:v>-4.1700899999999999E-2</c:v>
                </c:pt>
                <c:pt idx="21694">
                  <c:v>-4.5189399999999998E-2</c:v>
                </c:pt>
                <c:pt idx="21695">
                  <c:v>-4.8588699999999999E-2</c:v>
                </c:pt>
                <c:pt idx="21696">
                  <c:v>-5.1895799999999999E-2</c:v>
                </c:pt>
                <c:pt idx="21697">
                  <c:v>-5.5107700000000003E-2</c:v>
                </c:pt>
                <c:pt idx="21698">
                  <c:v>-5.82207E-2</c:v>
                </c:pt>
                <c:pt idx="21699">
                  <c:v>-6.1231300000000002E-2</c:v>
                </c:pt>
                <c:pt idx="21700">
                  <c:v>-6.4136499999999999E-2</c:v>
                </c:pt>
                <c:pt idx="21701">
                  <c:v>-6.6933900000000005E-2</c:v>
                </c:pt>
                <c:pt idx="21702">
                  <c:v>-6.9620199999999993E-2</c:v>
                </c:pt>
                <c:pt idx="21703">
                  <c:v>-7.2191900000000003E-2</c:v>
                </c:pt>
                <c:pt idx="21704">
                  <c:v>-7.4646199999999996E-2</c:v>
                </c:pt>
                <c:pt idx="21705">
                  <c:v>-7.6980300000000002E-2</c:v>
                </c:pt>
                <c:pt idx="21706">
                  <c:v>-7.9191399999999995E-2</c:v>
                </c:pt>
                <c:pt idx="21707">
                  <c:v>-8.12774E-2</c:v>
                </c:pt>
                <c:pt idx="21708">
                  <c:v>-8.3237000000000005E-2</c:v>
                </c:pt>
                <c:pt idx="21709">
                  <c:v>-8.5067699999999996E-2</c:v>
                </c:pt>
                <c:pt idx="21710">
                  <c:v>-8.6766800000000005E-2</c:v>
                </c:pt>
                <c:pt idx="21711">
                  <c:v>-8.8331900000000005E-2</c:v>
                </c:pt>
                <c:pt idx="21712">
                  <c:v>-8.9761300000000002E-2</c:v>
                </c:pt>
                <c:pt idx="21713">
                  <c:v>-9.1053099999999998E-2</c:v>
                </c:pt>
                <c:pt idx="21714">
                  <c:v>-9.2205099999999998E-2</c:v>
                </c:pt>
                <c:pt idx="21715">
                  <c:v>-9.3215599999999996E-2</c:v>
                </c:pt>
                <c:pt idx="21716">
                  <c:v>-9.4083600000000003E-2</c:v>
                </c:pt>
                <c:pt idx="21717">
                  <c:v>-9.4808400000000001E-2</c:v>
                </c:pt>
                <c:pt idx="21718">
                  <c:v>-9.5389000000000002E-2</c:v>
                </c:pt>
                <c:pt idx="21719">
                  <c:v>-9.5824000000000006E-2</c:v>
                </c:pt>
                <c:pt idx="21720">
                  <c:v>-9.6112299999999998E-2</c:v>
                </c:pt>
                <c:pt idx="21721">
                  <c:v>-9.6253699999999998E-2</c:v>
                </c:pt>
                <c:pt idx="21722">
                  <c:v>-9.6247899999999997E-2</c:v>
                </c:pt>
                <c:pt idx="21723">
                  <c:v>-9.6094200000000005E-2</c:v>
                </c:pt>
                <c:pt idx="21724">
                  <c:v>-9.5791600000000005E-2</c:v>
                </c:pt>
                <c:pt idx="21725">
                  <c:v>-9.5339800000000002E-2</c:v>
                </c:pt>
                <c:pt idx="21726">
                  <c:v>-9.4738799999999998E-2</c:v>
                </c:pt>
                <c:pt idx="21727">
                  <c:v>-9.3989100000000006E-2</c:v>
                </c:pt>
                <c:pt idx="21728">
                  <c:v>-9.3091099999999996E-2</c:v>
                </c:pt>
                <c:pt idx="21729">
                  <c:v>-9.2045100000000005E-2</c:v>
                </c:pt>
                <c:pt idx="21730">
                  <c:v>-9.0851600000000005E-2</c:v>
                </c:pt>
                <c:pt idx="21731">
                  <c:v>-8.9512099999999997E-2</c:v>
                </c:pt>
                <c:pt idx="21732">
                  <c:v>-8.80277E-2</c:v>
                </c:pt>
                <c:pt idx="21733">
                  <c:v>-8.6399100000000006E-2</c:v>
                </c:pt>
                <c:pt idx="21734">
                  <c:v>-8.4627099999999997E-2</c:v>
                </c:pt>
                <c:pt idx="21735">
                  <c:v>-8.2713300000000003E-2</c:v>
                </c:pt>
                <c:pt idx="21736">
                  <c:v>-8.0659599999999998E-2</c:v>
                </c:pt>
                <c:pt idx="21737">
                  <c:v>-7.8467899999999993E-2</c:v>
                </c:pt>
                <c:pt idx="21738">
                  <c:v>-7.6140299999999994E-2</c:v>
                </c:pt>
                <c:pt idx="21739">
                  <c:v>-7.3678900000000005E-2</c:v>
                </c:pt>
                <c:pt idx="21740">
                  <c:v>-7.1086399999999994E-2</c:v>
                </c:pt>
                <c:pt idx="21741">
                  <c:v>-6.8364999999999995E-2</c:v>
                </c:pt>
                <c:pt idx="21742">
                  <c:v>-6.55168E-2</c:v>
                </c:pt>
                <c:pt idx="21743">
                  <c:v>-6.2543600000000005E-2</c:v>
                </c:pt>
                <c:pt idx="21744">
                  <c:v>-5.9447399999999997E-2</c:v>
                </c:pt>
                <c:pt idx="21745">
                  <c:v>-5.62309E-2</c:v>
                </c:pt>
                <c:pt idx="21746">
                  <c:v>-5.2896499999999999E-2</c:v>
                </c:pt>
                <c:pt idx="21747">
                  <c:v>-4.9447100000000001E-2</c:v>
                </c:pt>
                <c:pt idx="21748">
                  <c:v>-4.5885799999999997E-2</c:v>
                </c:pt>
                <c:pt idx="21749">
                  <c:v>-4.2216099999999999E-2</c:v>
                </c:pt>
                <c:pt idx="21750">
                  <c:v>-3.8441400000000001E-2</c:v>
                </c:pt>
                <c:pt idx="21751">
                  <c:v>-3.4565499999999999E-2</c:v>
                </c:pt>
                <c:pt idx="21752">
                  <c:v>-3.0592399999999999E-2</c:v>
                </c:pt>
                <c:pt idx="21753">
                  <c:v>-2.6526000000000001E-2</c:v>
                </c:pt>
                <c:pt idx="21754">
                  <c:v>-2.2369300000000002E-2</c:v>
                </c:pt>
                <c:pt idx="21755">
                  <c:v>-1.8125700000000002E-2</c:v>
                </c:pt>
                <c:pt idx="21756">
                  <c:v>-1.37988E-2</c:v>
                </c:pt>
                <c:pt idx="21757" formatCode="0.00E+00">
                  <c:v>-9.3930100000000002E-3</c:v>
                </c:pt>
                <c:pt idx="21758" formatCode="0.00E+00">
                  <c:v>-4.9130900000000002E-3</c:v>
                </c:pt>
                <c:pt idx="21759" formatCode="0.00E+00">
                  <c:v>-3.6381400000000001E-4</c:v>
                </c:pt>
                <c:pt idx="21760" formatCode="0.00E+00">
                  <c:v>4.2513300000000002E-3</c:v>
                </c:pt>
                <c:pt idx="21761" formatCode="0.00E+00">
                  <c:v>8.9294000000000005E-3</c:v>
                </c:pt>
                <c:pt idx="21762">
                  <c:v>1.36661E-2</c:v>
                </c:pt>
                <c:pt idx="21763">
                  <c:v>1.8456199999999999E-2</c:v>
                </c:pt>
                <c:pt idx="21764">
                  <c:v>2.32949E-2</c:v>
                </c:pt>
                <c:pt idx="21765">
                  <c:v>2.8177799999999999E-2</c:v>
                </c:pt>
                <c:pt idx="21766">
                  <c:v>3.3099999999999997E-2</c:v>
                </c:pt>
                <c:pt idx="21767">
                  <c:v>3.8056399999999997E-2</c:v>
                </c:pt>
                <c:pt idx="21768">
                  <c:v>4.3043100000000001E-2</c:v>
                </c:pt>
                <c:pt idx="21769">
                  <c:v>4.80562E-2</c:v>
                </c:pt>
                <c:pt idx="21770">
                  <c:v>5.3090999999999999E-2</c:v>
                </c:pt>
                <c:pt idx="21771">
                  <c:v>5.8142100000000002E-2</c:v>
                </c:pt>
                <c:pt idx="21772">
                  <c:v>6.3203499999999996E-2</c:v>
                </c:pt>
                <c:pt idx="21773">
                  <c:v>6.82701E-2</c:v>
                </c:pt>
                <c:pt idx="21774">
                  <c:v>7.3337899999999998E-2</c:v>
                </c:pt>
                <c:pt idx="21775">
                  <c:v>7.8403E-2</c:v>
                </c:pt>
                <c:pt idx="21776">
                  <c:v>8.3460800000000002E-2</c:v>
                </c:pt>
                <c:pt idx="21777">
                  <c:v>8.8506799999999997E-2</c:v>
                </c:pt>
                <c:pt idx="21778">
                  <c:v>9.35362E-2</c:v>
                </c:pt>
                <c:pt idx="21779">
                  <c:v>9.8544599999999996E-2</c:v>
                </c:pt>
                <c:pt idx="21780">
                  <c:v>0.10352699999999999</c:v>
                </c:pt>
                <c:pt idx="21781">
                  <c:v>0.10847900000000001</c:v>
                </c:pt>
                <c:pt idx="21782">
                  <c:v>0.113396</c:v>
                </c:pt>
                <c:pt idx="21783">
                  <c:v>0.118274</c:v>
                </c:pt>
                <c:pt idx="21784">
                  <c:v>0.123108</c:v>
                </c:pt>
                <c:pt idx="21785">
                  <c:v>0.12789300000000001</c:v>
                </c:pt>
                <c:pt idx="21786">
                  <c:v>0.13262399999999999</c:v>
                </c:pt>
                <c:pt idx="21787">
                  <c:v>0.137298</c:v>
                </c:pt>
                <c:pt idx="21788">
                  <c:v>0.14190900000000001</c:v>
                </c:pt>
                <c:pt idx="21789">
                  <c:v>0.146452</c:v>
                </c:pt>
                <c:pt idx="21790">
                  <c:v>0.150925</c:v>
                </c:pt>
                <c:pt idx="21791">
                  <c:v>0.15532299999999999</c:v>
                </c:pt>
                <c:pt idx="21792">
                  <c:v>0.15964300000000001</c:v>
                </c:pt>
                <c:pt idx="21793">
                  <c:v>0.163879</c:v>
                </c:pt>
                <c:pt idx="21794">
                  <c:v>0.16803000000000001</c:v>
                </c:pt>
                <c:pt idx="21795">
                  <c:v>0.17208999999999999</c:v>
                </c:pt>
                <c:pt idx="21796">
                  <c:v>0.17605599999999999</c:v>
                </c:pt>
                <c:pt idx="21797">
                  <c:v>0.179923</c:v>
                </c:pt>
                <c:pt idx="21798">
                  <c:v>0.18368899999999999</c:v>
                </c:pt>
                <c:pt idx="21799">
                  <c:v>0.18734999999999999</c:v>
                </c:pt>
                <c:pt idx="21800">
                  <c:v>0.19090399999999999</c:v>
                </c:pt>
                <c:pt idx="21801">
                  <c:v>0.19434699999999999</c:v>
                </c:pt>
                <c:pt idx="21802">
                  <c:v>0.19767599999999999</c:v>
                </c:pt>
                <c:pt idx="21803">
                  <c:v>0.20088600000000001</c:v>
                </c:pt>
                <c:pt idx="21804">
                  <c:v>0.20397599999999999</c:v>
                </c:pt>
                <c:pt idx="21805">
                  <c:v>0.20694199999999999</c:v>
                </c:pt>
                <c:pt idx="21806">
                  <c:v>0.209782</c:v>
                </c:pt>
                <c:pt idx="21807">
                  <c:v>0.21249499999999999</c:v>
                </c:pt>
                <c:pt idx="21808">
                  <c:v>0.21507799999999999</c:v>
                </c:pt>
                <c:pt idx="21809">
                  <c:v>0.217529</c:v>
                </c:pt>
                <c:pt idx="21810">
                  <c:v>0.21984699999999999</c:v>
                </c:pt>
                <c:pt idx="21811">
                  <c:v>0.222029</c:v>
                </c:pt>
                <c:pt idx="21812">
                  <c:v>0.224074</c:v>
                </c:pt>
                <c:pt idx="21813">
                  <c:v>0.22597900000000001</c:v>
                </c:pt>
                <c:pt idx="21814">
                  <c:v>0.227744</c:v>
                </c:pt>
                <c:pt idx="21815">
                  <c:v>0.22936699999999999</c:v>
                </c:pt>
                <c:pt idx="21816">
                  <c:v>0.230847</c:v>
                </c:pt>
                <c:pt idx="21817">
                  <c:v>0.232184</c:v>
                </c:pt>
                <c:pt idx="21818">
                  <c:v>0.233378</c:v>
                </c:pt>
                <c:pt idx="21819">
                  <c:v>0.234428</c:v>
                </c:pt>
                <c:pt idx="21820">
                  <c:v>0.23533399999999999</c:v>
                </c:pt>
                <c:pt idx="21821">
                  <c:v>0.236096</c:v>
                </c:pt>
                <c:pt idx="21822">
                  <c:v>0.23671400000000001</c:v>
                </c:pt>
                <c:pt idx="21823">
                  <c:v>0.23718900000000001</c:v>
                </c:pt>
                <c:pt idx="21824">
                  <c:v>0.23752000000000001</c:v>
                </c:pt>
                <c:pt idx="21825">
                  <c:v>0.237706</c:v>
                </c:pt>
                <c:pt idx="21826">
                  <c:v>0.23774700000000001</c:v>
                </c:pt>
                <c:pt idx="21827">
                  <c:v>0.23764399999999999</c:v>
                </c:pt>
                <c:pt idx="21828">
                  <c:v>0.237399</c:v>
                </c:pt>
                <c:pt idx="21829">
                  <c:v>0.237011</c:v>
                </c:pt>
                <c:pt idx="21830">
                  <c:v>0.236483</c:v>
                </c:pt>
                <c:pt idx="21831">
                  <c:v>0.235814</c:v>
                </c:pt>
                <c:pt idx="21832">
                  <c:v>0.23500599999999999</c:v>
                </c:pt>
                <c:pt idx="21833">
                  <c:v>0.23405799999999999</c:v>
                </c:pt>
                <c:pt idx="21834">
                  <c:v>0.23297300000000001</c:v>
                </c:pt>
                <c:pt idx="21835">
                  <c:v>0.23175200000000001</c:v>
                </c:pt>
                <c:pt idx="21836">
                  <c:v>0.23039699999999999</c:v>
                </c:pt>
                <c:pt idx="21837">
                  <c:v>0.228909</c:v>
                </c:pt>
                <c:pt idx="21838">
                  <c:v>0.22729099999999999</c:v>
                </c:pt>
                <c:pt idx="21839">
                  <c:v>0.225545</c:v>
                </c:pt>
                <c:pt idx="21840">
                  <c:v>0.22367500000000001</c:v>
                </c:pt>
                <c:pt idx="21841">
                  <c:v>0.22168199999999999</c:v>
                </c:pt>
                <c:pt idx="21842">
                  <c:v>0.21956999999999999</c:v>
                </c:pt>
                <c:pt idx="21843">
                  <c:v>0.21734100000000001</c:v>
                </c:pt>
                <c:pt idx="21844">
                  <c:v>0.214999</c:v>
                </c:pt>
                <c:pt idx="21845">
                  <c:v>0.21254600000000001</c:v>
                </c:pt>
                <c:pt idx="21846">
                  <c:v>0.20998600000000001</c:v>
                </c:pt>
                <c:pt idx="21847">
                  <c:v>0.20732</c:v>
                </c:pt>
                <c:pt idx="21848">
                  <c:v>0.20455200000000001</c:v>
                </c:pt>
                <c:pt idx="21849">
                  <c:v>0.201684</c:v>
                </c:pt>
                <c:pt idx="21850">
                  <c:v>0.19871900000000001</c:v>
                </c:pt>
                <c:pt idx="21851">
                  <c:v>0.19566</c:v>
                </c:pt>
                <c:pt idx="21852">
                  <c:v>0.19251199999999999</c:v>
                </c:pt>
                <c:pt idx="21853">
                  <c:v>0.189277</c:v>
                </c:pt>
                <c:pt idx="21854">
                  <c:v>0.18595900000000001</c:v>
                </c:pt>
                <c:pt idx="21855">
                  <c:v>0.182562</c:v>
                </c:pt>
                <c:pt idx="21856">
                  <c:v>0.179088</c:v>
                </c:pt>
                <c:pt idx="21857">
                  <c:v>0.17554</c:v>
                </c:pt>
                <c:pt idx="21858">
                  <c:v>0.17192299999999999</c:v>
                </c:pt>
                <c:pt idx="21859">
                  <c:v>0.168241</c:v>
                </c:pt>
                <c:pt idx="21860">
                  <c:v>0.16449800000000001</c:v>
                </c:pt>
                <c:pt idx="21861">
                  <c:v>0.16069900000000001</c:v>
                </c:pt>
                <c:pt idx="21862">
                  <c:v>0.15684600000000001</c:v>
                </c:pt>
                <c:pt idx="21863">
                  <c:v>0.152943</c:v>
                </c:pt>
                <c:pt idx="21864">
                  <c:v>0.14899399999999999</c:v>
                </c:pt>
                <c:pt idx="21865">
                  <c:v>0.14500399999999999</c:v>
                </c:pt>
                <c:pt idx="21866">
                  <c:v>0.14097599999999999</c:v>
                </c:pt>
                <c:pt idx="21867">
                  <c:v>0.13691500000000001</c:v>
                </c:pt>
                <c:pt idx="21868">
                  <c:v>0.132827</c:v>
                </c:pt>
                <c:pt idx="21869">
                  <c:v>0.128716</c:v>
                </c:pt>
                <c:pt idx="21870">
                  <c:v>0.124586</c:v>
                </c:pt>
                <c:pt idx="21871">
                  <c:v>0.12044199999999999</c:v>
                </c:pt>
                <c:pt idx="21872">
                  <c:v>0.116288</c:v>
                </c:pt>
                <c:pt idx="21873">
                  <c:v>0.11212999999999999</c:v>
                </c:pt>
                <c:pt idx="21874">
                  <c:v>0.107972</c:v>
                </c:pt>
                <c:pt idx="21875">
                  <c:v>0.10381700000000001</c:v>
                </c:pt>
                <c:pt idx="21876">
                  <c:v>9.9669800000000003E-2</c:v>
                </c:pt>
                <c:pt idx="21877">
                  <c:v>9.5534400000000005E-2</c:v>
                </c:pt>
                <c:pt idx="21878">
                  <c:v>9.1414300000000004E-2</c:v>
                </c:pt>
                <c:pt idx="21879">
                  <c:v>8.7313600000000005E-2</c:v>
                </c:pt>
                <c:pt idx="21880">
                  <c:v>8.3236000000000004E-2</c:v>
                </c:pt>
                <c:pt idx="21881">
                  <c:v>7.91853E-2</c:v>
                </c:pt>
                <c:pt idx="21882">
                  <c:v>7.5164999999999996E-2</c:v>
                </c:pt>
                <c:pt idx="21883">
                  <c:v>7.11788E-2</c:v>
                </c:pt>
                <c:pt idx="21884">
                  <c:v>6.7230399999999996E-2</c:v>
                </c:pt>
                <c:pt idx="21885">
                  <c:v>6.3324599999999995E-2</c:v>
                </c:pt>
                <c:pt idx="21886">
                  <c:v>5.9465799999999999E-2</c:v>
                </c:pt>
                <c:pt idx="21887">
                  <c:v>5.5657499999999999E-2</c:v>
                </c:pt>
                <c:pt idx="21888">
                  <c:v>5.1902799999999999E-2</c:v>
                </c:pt>
                <c:pt idx="21889">
                  <c:v>4.8204999999999998E-2</c:v>
                </c:pt>
                <c:pt idx="21890">
                  <c:v>4.4568000000000003E-2</c:v>
                </c:pt>
                <c:pt idx="21891">
                  <c:v>4.0996400000000002E-2</c:v>
                </c:pt>
                <c:pt idx="21892">
                  <c:v>3.7494699999999999E-2</c:v>
                </c:pt>
                <c:pt idx="21893">
                  <c:v>3.4067E-2</c:v>
                </c:pt>
                <c:pt idx="21894">
                  <c:v>3.0716299999999998E-2</c:v>
                </c:pt>
                <c:pt idx="21895">
                  <c:v>2.7445399999999998E-2</c:v>
                </c:pt>
                <c:pt idx="21896">
                  <c:v>2.42578E-2</c:v>
                </c:pt>
                <c:pt idx="21897">
                  <c:v>2.1156100000000001E-2</c:v>
                </c:pt>
                <c:pt idx="21898">
                  <c:v>1.8142499999999999E-2</c:v>
                </c:pt>
                <c:pt idx="21899">
                  <c:v>1.5219E-2</c:v>
                </c:pt>
                <c:pt idx="21900">
                  <c:v>1.23883E-2</c:v>
                </c:pt>
                <c:pt idx="21901" formatCode="0.00E+00">
                  <c:v>9.6529600000000004E-3</c:v>
                </c:pt>
                <c:pt idx="21902" formatCode="0.00E+00">
                  <c:v>7.01595E-3</c:v>
                </c:pt>
                <c:pt idx="21903" formatCode="0.00E+00">
                  <c:v>4.4802599999999998E-3</c:v>
                </c:pt>
                <c:pt idx="21904" formatCode="0.00E+00">
                  <c:v>2.0484700000000002E-3</c:v>
                </c:pt>
                <c:pt idx="21905" formatCode="0.00E+00">
                  <c:v>-2.7755599999999998E-4</c:v>
                </c:pt>
                <c:pt idx="21906" formatCode="0.00E+00">
                  <c:v>-2.4964900000000001E-3</c:v>
                </c:pt>
                <c:pt idx="21907" formatCode="0.00E+00">
                  <c:v>-4.6070599999999996E-3</c:v>
                </c:pt>
                <c:pt idx="21908" formatCode="0.00E+00">
                  <c:v>-6.6078899999999999E-3</c:v>
                </c:pt>
                <c:pt idx="21909" formatCode="0.00E+00">
                  <c:v>-8.4976400000000007E-3</c:v>
                </c:pt>
                <c:pt idx="21910">
                  <c:v>-1.0274999999999999E-2</c:v>
                </c:pt>
                <c:pt idx="21911">
                  <c:v>-1.19384E-2</c:v>
                </c:pt>
                <c:pt idx="21912">
                  <c:v>-1.34865E-2</c:v>
                </c:pt>
                <c:pt idx="21913">
                  <c:v>-1.49182E-2</c:v>
                </c:pt>
                <c:pt idx="21914">
                  <c:v>-1.6233000000000001E-2</c:v>
                </c:pt>
                <c:pt idx="21915">
                  <c:v>-1.74302E-2</c:v>
                </c:pt>
                <c:pt idx="21916">
                  <c:v>-1.8508899999999998E-2</c:v>
                </c:pt>
                <c:pt idx="21917">
                  <c:v>-1.9468300000000001E-2</c:v>
                </c:pt>
                <c:pt idx="21918">
                  <c:v>-2.0308199999999998E-2</c:v>
                </c:pt>
                <c:pt idx="21919">
                  <c:v>-2.1028399999999999E-2</c:v>
                </c:pt>
                <c:pt idx="21920">
                  <c:v>-2.1629200000000001E-2</c:v>
                </c:pt>
                <c:pt idx="21921">
                  <c:v>-2.2110999999999999E-2</c:v>
                </c:pt>
                <c:pt idx="21922">
                  <c:v>-2.2474000000000001E-2</c:v>
                </c:pt>
                <c:pt idx="21923">
                  <c:v>-2.2718700000000001E-2</c:v>
                </c:pt>
                <c:pt idx="21924">
                  <c:v>-2.28452E-2</c:v>
                </c:pt>
                <c:pt idx="21925">
                  <c:v>-2.2853600000000002E-2</c:v>
                </c:pt>
                <c:pt idx="21926">
                  <c:v>-2.2744299999999999E-2</c:v>
                </c:pt>
                <c:pt idx="21927">
                  <c:v>-2.2518199999999999E-2</c:v>
                </c:pt>
                <c:pt idx="21928">
                  <c:v>-2.2176499999999998E-2</c:v>
                </c:pt>
                <c:pt idx="21929">
                  <c:v>-2.1720799999999998E-2</c:v>
                </c:pt>
                <c:pt idx="21930">
                  <c:v>-2.1152299999999999E-2</c:v>
                </c:pt>
                <c:pt idx="21931">
                  <c:v>-2.0472400000000002E-2</c:v>
                </c:pt>
                <c:pt idx="21932">
                  <c:v>-1.96823E-2</c:v>
                </c:pt>
                <c:pt idx="21933">
                  <c:v>-1.8783399999999999E-2</c:v>
                </c:pt>
                <c:pt idx="21934">
                  <c:v>-1.7776799999999999E-2</c:v>
                </c:pt>
                <c:pt idx="21935">
                  <c:v>-1.6664100000000001E-2</c:v>
                </c:pt>
                <c:pt idx="21936">
                  <c:v>-1.5446700000000001E-2</c:v>
                </c:pt>
                <c:pt idx="21937">
                  <c:v>-1.41271E-2</c:v>
                </c:pt>
                <c:pt idx="21938">
                  <c:v>-1.27081E-2</c:v>
                </c:pt>
                <c:pt idx="21939">
                  <c:v>-1.11926E-2</c:v>
                </c:pt>
                <c:pt idx="21940" formatCode="0.00E+00">
                  <c:v>-9.5834500000000003E-3</c:v>
                </c:pt>
                <c:pt idx="21941" formatCode="0.00E+00">
                  <c:v>-7.8829E-3</c:v>
                </c:pt>
                <c:pt idx="21942" formatCode="0.00E+00">
                  <c:v>-6.0930300000000001E-3</c:v>
                </c:pt>
                <c:pt idx="21943" formatCode="0.00E+00">
                  <c:v>-4.2161000000000004E-3</c:v>
                </c:pt>
                <c:pt idx="21944" formatCode="0.00E+00">
                  <c:v>-2.2548999999999998E-3</c:v>
                </c:pt>
                <c:pt idx="21945" formatCode="0.00E+00">
                  <c:v>-2.12365E-4</c:v>
                </c:pt>
                <c:pt idx="21946" formatCode="0.00E+00">
                  <c:v>1.90872E-3</c:v>
                </c:pt>
                <c:pt idx="21947" formatCode="0.00E+00">
                  <c:v>4.1052299999999996E-3</c:v>
                </c:pt>
                <c:pt idx="21948" formatCode="0.00E+00">
                  <c:v>6.3733699999999997E-3</c:v>
                </c:pt>
                <c:pt idx="21949" formatCode="0.00E+00">
                  <c:v>8.7093799999999992E-3</c:v>
                </c:pt>
                <c:pt idx="21950">
                  <c:v>1.11097E-2</c:v>
                </c:pt>
                <c:pt idx="21951">
                  <c:v>1.3570799999999999E-2</c:v>
                </c:pt>
                <c:pt idx="21952">
                  <c:v>1.6088999999999999E-2</c:v>
                </c:pt>
                <c:pt idx="21953">
                  <c:v>1.8661400000000002E-2</c:v>
                </c:pt>
                <c:pt idx="21954">
                  <c:v>2.1285100000000001E-2</c:v>
                </c:pt>
                <c:pt idx="21955">
                  <c:v>2.3956600000000002E-2</c:v>
                </c:pt>
                <c:pt idx="21956">
                  <c:v>2.6671400000000001E-2</c:v>
                </c:pt>
                <c:pt idx="21957">
                  <c:v>2.9425E-2</c:v>
                </c:pt>
                <c:pt idx="21958">
                  <c:v>3.2213499999999999E-2</c:v>
                </c:pt>
                <c:pt idx="21959">
                  <c:v>3.5033099999999998E-2</c:v>
                </c:pt>
                <c:pt idx="21960">
                  <c:v>3.78806E-2</c:v>
                </c:pt>
                <c:pt idx="21961">
                  <c:v>4.0752999999999998E-2</c:v>
                </c:pt>
                <c:pt idx="21962">
                  <c:v>4.3647600000000002E-2</c:v>
                </c:pt>
                <c:pt idx="21963">
                  <c:v>4.6560900000000002E-2</c:v>
                </c:pt>
                <c:pt idx="21964">
                  <c:v>4.9488799999999999E-2</c:v>
                </c:pt>
                <c:pt idx="21965">
                  <c:v>5.2427300000000003E-2</c:v>
                </c:pt>
                <c:pt idx="21966">
                  <c:v>5.5372999999999999E-2</c:v>
                </c:pt>
                <c:pt idx="21967">
                  <c:v>5.8322199999999998E-2</c:v>
                </c:pt>
                <c:pt idx="21968">
                  <c:v>6.1271100000000002E-2</c:v>
                </c:pt>
                <c:pt idx="21969">
                  <c:v>6.4215700000000001E-2</c:v>
                </c:pt>
                <c:pt idx="21970">
                  <c:v>6.7152500000000004E-2</c:v>
                </c:pt>
                <c:pt idx="21971">
                  <c:v>7.0077299999999995E-2</c:v>
                </c:pt>
                <c:pt idx="21972">
                  <c:v>7.2985900000000006E-2</c:v>
                </c:pt>
                <c:pt idx="21973">
                  <c:v>7.5874200000000003E-2</c:v>
                </c:pt>
                <c:pt idx="21974">
                  <c:v>7.8738900000000001E-2</c:v>
                </c:pt>
                <c:pt idx="21975">
                  <c:v>8.1576899999999994E-2</c:v>
                </c:pt>
                <c:pt idx="21976">
                  <c:v>8.4385199999999994E-2</c:v>
                </c:pt>
                <c:pt idx="21977">
                  <c:v>8.7160899999999999E-2</c:v>
                </c:pt>
                <c:pt idx="21978">
                  <c:v>8.9901300000000003E-2</c:v>
                </c:pt>
                <c:pt idx="21979">
                  <c:v>9.2603400000000002E-2</c:v>
                </c:pt>
                <c:pt idx="21980">
                  <c:v>9.5264199999999993E-2</c:v>
                </c:pt>
                <c:pt idx="21981">
                  <c:v>9.7880700000000001E-2</c:v>
                </c:pt>
                <c:pt idx="21982">
                  <c:v>0.10045</c:v>
                </c:pt>
                <c:pt idx="21983">
                  <c:v>0.102969</c:v>
                </c:pt>
                <c:pt idx="21984">
                  <c:v>0.105435</c:v>
                </c:pt>
                <c:pt idx="21985">
                  <c:v>0.107847</c:v>
                </c:pt>
                <c:pt idx="21986">
                  <c:v>0.11020199999999999</c:v>
                </c:pt>
                <c:pt idx="21987">
                  <c:v>0.112497</c:v>
                </c:pt>
                <c:pt idx="21988">
                  <c:v>0.11473</c:v>
                </c:pt>
                <c:pt idx="21989">
                  <c:v>0.116898</c:v>
                </c:pt>
                <c:pt idx="21990">
                  <c:v>0.11899899999999999</c:v>
                </c:pt>
                <c:pt idx="21991">
                  <c:v>0.121033</c:v>
                </c:pt>
                <c:pt idx="21992">
                  <c:v>0.122997</c:v>
                </c:pt>
                <c:pt idx="21993">
                  <c:v>0.124889</c:v>
                </c:pt>
                <c:pt idx="21994">
                  <c:v>0.12670999999999999</c:v>
                </c:pt>
                <c:pt idx="21995">
                  <c:v>0.12845799999999999</c:v>
                </c:pt>
                <c:pt idx="21996">
                  <c:v>0.130132</c:v>
                </c:pt>
                <c:pt idx="21997">
                  <c:v>0.13173199999999999</c:v>
                </c:pt>
                <c:pt idx="21998">
                  <c:v>0.13325699999999999</c:v>
                </c:pt>
                <c:pt idx="21999">
                  <c:v>0.13470399999999999</c:v>
                </c:pt>
                <c:pt idx="22000">
                  <c:v>0.136072</c:v>
                </c:pt>
                <c:pt idx="22001">
                  <c:v>0.13736000000000001</c:v>
                </c:pt>
                <c:pt idx="22002">
                  <c:v>0.138567</c:v>
                </c:pt>
                <c:pt idx="22003">
                  <c:v>0.13969300000000001</c:v>
                </c:pt>
                <c:pt idx="22004">
                  <c:v>0.140738</c:v>
                </c:pt>
                <c:pt idx="22005">
                  <c:v>0.14170099999999999</c:v>
                </c:pt>
                <c:pt idx="22006">
                  <c:v>0.14258299999999999</c:v>
                </c:pt>
                <c:pt idx="22007">
                  <c:v>0.14338200000000001</c:v>
                </c:pt>
                <c:pt idx="22008">
                  <c:v>0.144098</c:v>
                </c:pt>
                <c:pt idx="22009">
                  <c:v>0.144731</c:v>
                </c:pt>
                <c:pt idx="22010">
                  <c:v>0.14528199999999999</c:v>
                </c:pt>
                <c:pt idx="22011">
                  <c:v>0.14574999999999999</c:v>
                </c:pt>
                <c:pt idx="22012">
                  <c:v>0.14613899999999999</c:v>
                </c:pt>
                <c:pt idx="22013">
                  <c:v>0.14644799999999999</c:v>
                </c:pt>
                <c:pt idx="22014">
                  <c:v>0.14668</c:v>
                </c:pt>
                <c:pt idx="22015">
                  <c:v>0.14683399999999999</c:v>
                </c:pt>
                <c:pt idx="22016">
                  <c:v>0.14691000000000001</c:v>
                </c:pt>
                <c:pt idx="22017">
                  <c:v>0.14690900000000001</c:v>
                </c:pt>
                <c:pt idx="22018">
                  <c:v>0.14683299999999999</c:v>
                </c:pt>
                <c:pt idx="22019">
                  <c:v>0.14668300000000001</c:v>
                </c:pt>
                <c:pt idx="22020">
                  <c:v>0.14646100000000001</c:v>
                </c:pt>
                <c:pt idx="22021">
                  <c:v>0.14616899999999999</c:v>
                </c:pt>
                <c:pt idx="22022">
                  <c:v>0.14580799999999999</c:v>
                </c:pt>
                <c:pt idx="22023">
                  <c:v>0.14537900000000001</c:v>
                </c:pt>
                <c:pt idx="22024">
                  <c:v>0.14488300000000001</c:v>
                </c:pt>
                <c:pt idx="22025">
                  <c:v>0.14432300000000001</c:v>
                </c:pt>
                <c:pt idx="22026">
                  <c:v>0.14369899999999999</c:v>
                </c:pt>
                <c:pt idx="22027">
                  <c:v>0.143014</c:v>
                </c:pt>
                <c:pt idx="22028">
                  <c:v>0.14226900000000001</c:v>
                </c:pt>
                <c:pt idx="22029">
                  <c:v>0.14146700000000001</c:v>
                </c:pt>
                <c:pt idx="22030">
                  <c:v>0.14061000000000001</c:v>
                </c:pt>
                <c:pt idx="22031">
                  <c:v>0.13969899999999999</c:v>
                </c:pt>
                <c:pt idx="22032">
                  <c:v>0.138736</c:v>
                </c:pt>
                <c:pt idx="22033">
                  <c:v>0.13772300000000001</c:v>
                </c:pt>
                <c:pt idx="22034">
                  <c:v>0.13666200000000001</c:v>
                </c:pt>
                <c:pt idx="22035">
                  <c:v>0.13555600000000001</c:v>
                </c:pt>
                <c:pt idx="22036">
                  <c:v>0.134407</c:v>
                </c:pt>
                <c:pt idx="22037">
                  <c:v>0.133217</c:v>
                </c:pt>
                <c:pt idx="22038">
                  <c:v>0.131989</c:v>
                </c:pt>
                <c:pt idx="22039">
                  <c:v>0.13072500000000001</c:v>
                </c:pt>
                <c:pt idx="22040">
                  <c:v>0.12942799999999999</c:v>
                </c:pt>
                <c:pt idx="22041">
                  <c:v>0.12809999999999999</c:v>
                </c:pt>
                <c:pt idx="22042">
                  <c:v>0.12674299999999999</c:v>
                </c:pt>
                <c:pt idx="22043">
                  <c:v>0.125361</c:v>
                </c:pt>
                <c:pt idx="22044">
                  <c:v>0.123957</c:v>
                </c:pt>
                <c:pt idx="22045">
                  <c:v>0.122532</c:v>
                </c:pt>
                <c:pt idx="22046">
                  <c:v>0.121089</c:v>
                </c:pt>
                <c:pt idx="22047">
                  <c:v>0.119633</c:v>
                </c:pt>
                <c:pt idx="22048">
                  <c:v>0.11816599999999999</c:v>
                </c:pt>
                <c:pt idx="22049">
                  <c:v>0.11669</c:v>
                </c:pt>
                <c:pt idx="22050">
                  <c:v>0.115207</c:v>
                </c:pt>
                <c:pt idx="22051">
                  <c:v>0.113719</c:v>
                </c:pt>
                <c:pt idx="22052">
                  <c:v>0.11222699999999999</c:v>
                </c:pt>
                <c:pt idx="22053">
                  <c:v>0.110735</c:v>
                </c:pt>
                <c:pt idx="22054">
                  <c:v>0.10924300000000001</c:v>
                </c:pt>
                <c:pt idx="22055">
                  <c:v>0.107754</c:v>
                </c:pt>
                <c:pt idx="22056">
                  <c:v>0.106271</c:v>
                </c:pt>
                <c:pt idx="22057">
                  <c:v>0.104795</c:v>
                </c:pt>
                <c:pt idx="22058">
                  <c:v>0.10333100000000001</c:v>
                </c:pt>
                <c:pt idx="22059">
                  <c:v>0.10188</c:v>
                </c:pt>
                <c:pt idx="22060">
                  <c:v>0.10044400000000001</c:v>
                </c:pt>
                <c:pt idx="22061">
                  <c:v>9.9023700000000006E-2</c:v>
                </c:pt>
                <c:pt idx="22062">
                  <c:v>9.7622700000000007E-2</c:v>
                </c:pt>
                <c:pt idx="22063">
                  <c:v>9.6243400000000007E-2</c:v>
                </c:pt>
                <c:pt idx="22064">
                  <c:v>9.4888200000000006E-2</c:v>
                </c:pt>
                <c:pt idx="22065">
                  <c:v>9.3558600000000006E-2</c:v>
                </c:pt>
                <c:pt idx="22066">
                  <c:v>9.2255299999999998E-2</c:v>
                </c:pt>
                <c:pt idx="22067">
                  <c:v>9.0979400000000002E-2</c:v>
                </c:pt>
                <c:pt idx="22068">
                  <c:v>8.9732199999999998E-2</c:v>
                </c:pt>
                <c:pt idx="22069">
                  <c:v>8.8515999999999997E-2</c:v>
                </c:pt>
                <c:pt idx="22070">
                  <c:v>8.7332900000000005E-2</c:v>
                </c:pt>
                <c:pt idx="22071">
                  <c:v>8.6184999999999998E-2</c:v>
                </c:pt>
                <c:pt idx="22072">
                  <c:v>8.50741E-2</c:v>
                </c:pt>
                <c:pt idx="22073">
                  <c:v>8.4001500000000007E-2</c:v>
                </c:pt>
                <c:pt idx="22074">
                  <c:v>8.2968500000000001E-2</c:v>
                </c:pt>
                <c:pt idx="22075">
                  <c:v>8.1976199999999999E-2</c:v>
                </c:pt>
                <c:pt idx="22076">
                  <c:v>8.1025399999999997E-2</c:v>
                </c:pt>
                <c:pt idx="22077">
                  <c:v>8.0116499999999993E-2</c:v>
                </c:pt>
                <c:pt idx="22078">
                  <c:v>7.9249799999999995E-2</c:v>
                </c:pt>
                <c:pt idx="22079">
                  <c:v>7.8426200000000001E-2</c:v>
                </c:pt>
                <c:pt idx="22080">
                  <c:v>7.7646999999999994E-2</c:v>
                </c:pt>
                <c:pt idx="22081">
                  <c:v>7.6914099999999999E-2</c:v>
                </c:pt>
                <c:pt idx="22082">
                  <c:v>7.6229199999999997E-2</c:v>
                </c:pt>
                <c:pt idx="22083">
                  <c:v>7.5592699999999999E-2</c:v>
                </c:pt>
                <c:pt idx="22084">
                  <c:v>7.5003500000000001E-2</c:v>
                </c:pt>
                <c:pt idx="22085">
                  <c:v>7.4460299999999993E-2</c:v>
                </c:pt>
                <c:pt idx="22086">
                  <c:v>7.3963399999999999E-2</c:v>
                </c:pt>
                <c:pt idx="22087">
                  <c:v>7.3512999999999995E-2</c:v>
                </c:pt>
                <c:pt idx="22088">
                  <c:v>7.3109199999999999E-2</c:v>
                </c:pt>
                <c:pt idx="22089">
                  <c:v>7.2752399999999995E-2</c:v>
                </c:pt>
                <c:pt idx="22090">
                  <c:v>7.2442800000000002E-2</c:v>
                </c:pt>
                <c:pt idx="22091">
                  <c:v>7.2180300000000003E-2</c:v>
                </c:pt>
                <c:pt idx="22092">
                  <c:v>7.1964100000000003E-2</c:v>
                </c:pt>
                <c:pt idx="22093">
                  <c:v>7.1793399999999993E-2</c:v>
                </c:pt>
                <c:pt idx="22094">
                  <c:v>7.1667599999999998E-2</c:v>
                </c:pt>
                <c:pt idx="22095">
                  <c:v>7.1585499999999996E-2</c:v>
                </c:pt>
                <c:pt idx="22096">
                  <c:v>7.1546499999999999E-2</c:v>
                </c:pt>
                <c:pt idx="22097">
                  <c:v>7.1550000000000002E-2</c:v>
                </c:pt>
                <c:pt idx="22098">
                  <c:v>7.1595400000000003E-2</c:v>
                </c:pt>
                <c:pt idx="22099">
                  <c:v>7.1681400000000006E-2</c:v>
                </c:pt>
                <c:pt idx="22100">
                  <c:v>7.1806099999999998E-2</c:v>
                </c:pt>
                <c:pt idx="22101">
                  <c:v>7.1967600000000007E-2</c:v>
                </c:pt>
                <c:pt idx="22102">
                  <c:v>7.2164500000000006E-2</c:v>
                </c:pt>
                <c:pt idx="22103">
                  <c:v>7.2395299999999996E-2</c:v>
                </c:pt>
                <c:pt idx="22104">
                  <c:v>7.2658600000000004E-2</c:v>
                </c:pt>
                <c:pt idx="22105">
                  <c:v>7.2952500000000003E-2</c:v>
                </c:pt>
                <c:pt idx="22106">
                  <c:v>7.3275699999999999E-2</c:v>
                </c:pt>
                <c:pt idx="22107">
                  <c:v>7.3626899999999995E-2</c:v>
                </c:pt>
                <c:pt idx="22108">
                  <c:v>7.4004899999999998E-2</c:v>
                </c:pt>
                <c:pt idx="22109">
                  <c:v>7.4407699999999993E-2</c:v>
                </c:pt>
                <c:pt idx="22110">
                  <c:v>7.4832800000000005E-2</c:v>
                </c:pt>
                <c:pt idx="22111">
                  <c:v>7.5277700000000003E-2</c:v>
                </c:pt>
                <c:pt idx="22112">
                  <c:v>7.5740100000000005E-2</c:v>
                </c:pt>
                <c:pt idx="22113">
                  <c:v>7.6217599999999996E-2</c:v>
                </c:pt>
                <c:pt idx="22114">
                  <c:v>7.6708200000000004E-2</c:v>
                </c:pt>
                <c:pt idx="22115">
                  <c:v>7.7209799999999995E-2</c:v>
                </c:pt>
                <c:pt idx="22116">
                  <c:v>7.7719800000000006E-2</c:v>
                </c:pt>
                <c:pt idx="22117">
                  <c:v>7.8235200000000005E-2</c:v>
                </c:pt>
                <c:pt idx="22118">
                  <c:v>7.8753500000000004E-2</c:v>
                </c:pt>
                <c:pt idx="22119">
                  <c:v>7.9272300000000004E-2</c:v>
                </c:pt>
                <c:pt idx="22120">
                  <c:v>7.9789200000000005E-2</c:v>
                </c:pt>
                <c:pt idx="22121">
                  <c:v>8.0302200000000004E-2</c:v>
                </c:pt>
                <c:pt idx="22122">
                  <c:v>8.0809199999999998E-2</c:v>
                </c:pt>
                <c:pt idx="22123">
                  <c:v>8.13078E-2</c:v>
                </c:pt>
                <c:pt idx="22124">
                  <c:v>8.1796199999999999E-2</c:v>
                </c:pt>
                <c:pt idx="22125">
                  <c:v>8.2272200000000004E-2</c:v>
                </c:pt>
                <c:pt idx="22126">
                  <c:v>8.2733699999999993E-2</c:v>
                </c:pt>
                <c:pt idx="22127">
                  <c:v>8.3178000000000002E-2</c:v>
                </c:pt>
                <c:pt idx="22128">
                  <c:v>8.3602499999999996E-2</c:v>
                </c:pt>
                <c:pt idx="22129">
                  <c:v>8.4004400000000007E-2</c:v>
                </c:pt>
                <c:pt idx="22130">
                  <c:v>8.4381499999999998E-2</c:v>
                </c:pt>
                <c:pt idx="22131">
                  <c:v>8.4731899999999999E-2</c:v>
                </c:pt>
                <c:pt idx="22132">
                  <c:v>8.5053400000000001E-2</c:v>
                </c:pt>
                <c:pt idx="22133">
                  <c:v>8.5343600000000006E-2</c:v>
                </c:pt>
                <c:pt idx="22134">
                  <c:v>8.5599099999999997E-2</c:v>
                </c:pt>
                <c:pt idx="22135">
                  <c:v>8.5817400000000002E-2</c:v>
                </c:pt>
                <c:pt idx="22136">
                  <c:v>8.5996500000000003E-2</c:v>
                </c:pt>
                <c:pt idx="22137">
                  <c:v>8.6134699999999995E-2</c:v>
                </c:pt>
                <c:pt idx="22138">
                  <c:v>8.6230500000000002E-2</c:v>
                </c:pt>
                <c:pt idx="22139">
                  <c:v>8.6282399999999995E-2</c:v>
                </c:pt>
                <c:pt idx="22140">
                  <c:v>8.6288900000000002E-2</c:v>
                </c:pt>
                <c:pt idx="22141">
                  <c:v>8.6248400000000003E-2</c:v>
                </c:pt>
                <c:pt idx="22142">
                  <c:v>8.6159600000000003E-2</c:v>
                </c:pt>
                <c:pt idx="22143">
                  <c:v>8.6020899999999997E-2</c:v>
                </c:pt>
                <c:pt idx="22144">
                  <c:v>8.5831400000000002E-2</c:v>
                </c:pt>
                <c:pt idx="22145">
                  <c:v>8.5589899999999997E-2</c:v>
                </c:pt>
                <c:pt idx="22146">
                  <c:v>8.5295300000000004E-2</c:v>
                </c:pt>
                <c:pt idx="22147">
                  <c:v>8.49467E-2</c:v>
                </c:pt>
                <c:pt idx="22148">
                  <c:v>8.4543300000000002E-2</c:v>
                </c:pt>
                <c:pt idx="22149">
                  <c:v>8.4084400000000004E-2</c:v>
                </c:pt>
                <c:pt idx="22150">
                  <c:v>8.3569699999999997E-2</c:v>
                </c:pt>
                <c:pt idx="22151">
                  <c:v>8.2999199999999995E-2</c:v>
                </c:pt>
                <c:pt idx="22152">
                  <c:v>8.2373199999999994E-2</c:v>
                </c:pt>
                <c:pt idx="22153">
                  <c:v>8.1691799999999995E-2</c:v>
                </c:pt>
                <c:pt idx="22154">
                  <c:v>8.0954899999999996E-2</c:v>
                </c:pt>
                <c:pt idx="22155">
                  <c:v>8.0161700000000002E-2</c:v>
                </c:pt>
                <c:pt idx="22156">
                  <c:v>7.9311300000000001E-2</c:v>
                </c:pt>
                <c:pt idx="22157">
                  <c:v>7.8404000000000001E-2</c:v>
                </c:pt>
                <c:pt idx="22158">
                  <c:v>7.7440300000000004E-2</c:v>
                </c:pt>
                <c:pt idx="22159">
                  <c:v>7.6420500000000002E-2</c:v>
                </c:pt>
                <c:pt idx="22160">
                  <c:v>7.5345200000000001E-2</c:v>
                </c:pt>
                <c:pt idx="22161">
                  <c:v>7.4214699999999995E-2</c:v>
                </c:pt>
                <c:pt idx="22162">
                  <c:v>7.3029399999999994E-2</c:v>
                </c:pt>
                <c:pt idx="22163">
                  <c:v>7.1790099999999996E-2</c:v>
                </c:pt>
                <c:pt idx="22164">
                  <c:v>7.0497299999999999E-2</c:v>
                </c:pt>
                <c:pt idx="22165">
                  <c:v>6.9151699999999997E-2</c:v>
                </c:pt>
                <c:pt idx="22166">
                  <c:v>6.7754200000000001E-2</c:v>
                </c:pt>
                <c:pt idx="22167">
                  <c:v>6.6306100000000007E-2</c:v>
                </c:pt>
                <c:pt idx="22168">
                  <c:v>6.4809000000000005E-2</c:v>
                </c:pt>
                <c:pt idx="22169">
                  <c:v>6.3264799999999996E-2</c:v>
                </c:pt>
                <c:pt idx="22170">
                  <c:v>6.1675099999999997E-2</c:v>
                </c:pt>
                <c:pt idx="22171">
                  <c:v>6.0041600000000001E-2</c:v>
                </c:pt>
                <c:pt idx="22172">
                  <c:v>5.8366399999999999E-2</c:v>
                </c:pt>
                <c:pt idx="22173">
                  <c:v>5.6652099999999997E-2</c:v>
                </c:pt>
                <c:pt idx="22174">
                  <c:v>5.49013E-2</c:v>
                </c:pt>
                <c:pt idx="22175">
                  <c:v>5.3117400000000002E-2</c:v>
                </c:pt>
                <c:pt idx="22176">
                  <c:v>5.13032E-2</c:v>
                </c:pt>
                <c:pt idx="22177">
                  <c:v>4.9461199999999997E-2</c:v>
                </c:pt>
                <c:pt idx="22178">
                  <c:v>4.7592799999999998E-2</c:v>
                </c:pt>
                <c:pt idx="22179">
                  <c:v>4.57001E-2</c:v>
                </c:pt>
                <c:pt idx="22180">
                  <c:v>4.3785600000000001E-2</c:v>
                </c:pt>
                <c:pt idx="22181">
                  <c:v>4.1851899999999997E-2</c:v>
                </c:pt>
                <c:pt idx="22182">
                  <c:v>3.9901300000000001E-2</c:v>
                </c:pt>
                <c:pt idx="22183">
                  <c:v>3.79361E-2</c:v>
                </c:pt>
                <c:pt idx="22184">
                  <c:v>3.5958700000000003E-2</c:v>
                </c:pt>
                <c:pt idx="22185">
                  <c:v>3.3971500000000002E-2</c:v>
                </c:pt>
                <c:pt idx="22186">
                  <c:v>3.1976699999999997E-2</c:v>
                </c:pt>
                <c:pt idx="22187">
                  <c:v>2.99765E-2</c:v>
                </c:pt>
                <c:pt idx="22188">
                  <c:v>2.7973600000000001E-2</c:v>
                </c:pt>
                <c:pt idx="22189">
                  <c:v>2.5970699999999999E-2</c:v>
                </c:pt>
                <c:pt idx="22190">
                  <c:v>2.3970499999999999E-2</c:v>
                </c:pt>
                <c:pt idx="22191">
                  <c:v>2.1976200000000001E-2</c:v>
                </c:pt>
                <c:pt idx="22192">
                  <c:v>1.9990899999999999E-2</c:v>
                </c:pt>
                <c:pt idx="22193">
                  <c:v>1.80179E-2</c:v>
                </c:pt>
                <c:pt idx="22194">
                  <c:v>1.60597E-2</c:v>
                </c:pt>
                <c:pt idx="22195">
                  <c:v>1.4118500000000001E-2</c:v>
                </c:pt>
                <c:pt idx="22196">
                  <c:v>1.2197100000000001E-2</c:v>
                </c:pt>
                <c:pt idx="22197">
                  <c:v>1.02986E-2</c:v>
                </c:pt>
                <c:pt idx="22198" formatCode="0.00E+00">
                  <c:v>8.4263299999999992E-3</c:v>
                </c:pt>
                <c:pt idx="22199" formatCode="0.00E+00">
                  <c:v>6.5836000000000002E-3</c:v>
                </c:pt>
                <c:pt idx="22200" formatCode="0.00E+00">
                  <c:v>4.7738399999999997E-3</c:v>
                </c:pt>
                <c:pt idx="22201" formatCode="0.00E+00">
                  <c:v>2.9993799999999998E-3</c:v>
                </c:pt>
                <c:pt idx="22202" formatCode="0.00E+00">
                  <c:v>1.26325E-3</c:v>
                </c:pt>
                <c:pt idx="22203" formatCode="0.00E+00">
                  <c:v>-4.2866099999999999E-4</c:v>
                </c:pt>
                <c:pt idx="22204" formatCode="0.00E+00">
                  <c:v>-2.0728399999999998E-3</c:v>
                </c:pt>
                <c:pt idx="22205" formatCode="0.00E+00">
                  <c:v>-3.67067E-3</c:v>
                </c:pt>
                <c:pt idx="22206" formatCode="0.00E+00">
                  <c:v>-5.2207E-3</c:v>
                </c:pt>
                <c:pt idx="22207" formatCode="0.00E+00">
                  <c:v>-6.7177000000000001E-3</c:v>
                </c:pt>
                <c:pt idx="22208" formatCode="0.00E+00">
                  <c:v>-8.1587399999999994E-3</c:v>
                </c:pt>
                <c:pt idx="22209" formatCode="0.00E+00">
                  <c:v>-9.5433099999999993E-3</c:v>
                </c:pt>
                <c:pt idx="22210">
                  <c:v>-1.0870599999999999E-2</c:v>
                </c:pt>
                <c:pt idx="22211">
                  <c:v>-1.2138700000000001E-2</c:v>
                </c:pt>
                <c:pt idx="22212">
                  <c:v>-1.33454E-2</c:v>
                </c:pt>
                <c:pt idx="22213">
                  <c:v>-1.44888E-2</c:v>
                </c:pt>
                <c:pt idx="22214">
                  <c:v>-1.55677E-2</c:v>
                </c:pt>
                <c:pt idx="22215">
                  <c:v>-1.6580899999999999E-2</c:v>
                </c:pt>
                <c:pt idx="22216">
                  <c:v>-1.7527600000000001E-2</c:v>
                </c:pt>
                <c:pt idx="22217">
                  <c:v>-1.8406700000000002E-2</c:v>
                </c:pt>
                <c:pt idx="22218">
                  <c:v>-1.92172E-2</c:v>
                </c:pt>
                <c:pt idx="22219">
                  <c:v>-1.9958299999999998E-2</c:v>
                </c:pt>
                <c:pt idx="22220">
                  <c:v>-2.0629499999999999E-2</c:v>
                </c:pt>
                <c:pt idx="22221">
                  <c:v>-2.1229899999999999E-2</c:v>
                </c:pt>
                <c:pt idx="22222">
                  <c:v>-2.1759000000000001E-2</c:v>
                </c:pt>
                <c:pt idx="22223">
                  <c:v>-2.2216199999999998E-2</c:v>
                </c:pt>
                <c:pt idx="22224">
                  <c:v>-2.2601099999999999E-2</c:v>
                </c:pt>
                <c:pt idx="22225">
                  <c:v>-2.2912700000000001E-2</c:v>
                </c:pt>
                <c:pt idx="22226">
                  <c:v>-2.3150899999999999E-2</c:v>
                </c:pt>
                <c:pt idx="22227">
                  <c:v>-2.3315599999999999E-2</c:v>
                </c:pt>
                <c:pt idx="22228">
                  <c:v>-2.3406799999999998E-2</c:v>
                </c:pt>
                <c:pt idx="22229">
                  <c:v>-2.3424400000000001E-2</c:v>
                </c:pt>
                <c:pt idx="22230">
                  <c:v>-2.3368400000000001E-2</c:v>
                </c:pt>
                <c:pt idx="22231">
                  <c:v>-2.3239699999999999E-2</c:v>
                </c:pt>
                <c:pt idx="22232">
                  <c:v>-2.3038200000000002E-2</c:v>
                </c:pt>
                <c:pt idx="22233">
                  <c:v>-2.2764400000000001E-2</c:v>
                </c:pt>
                <c:pt idx="22234">
                  <c:v>-2.24192E-2</c:v>
                </c:pt>
                <c:pt idx="22235">
                  <c:v>-2.2003700000000001E-2</c:v>
                </c:pt>
                <c:pt idx="22236">
                  <c:v>-2.15195E-2</c:v>
                </c:pt>
                <c:pt idx="22237">
                  <c:v>-2.0968299999999999E-2</c:v>
                </c:pt>
                <c:pt idx="22238">
                  <c:v>-2.0351399999999999E-2</c:v>
                </c:pt>
                <c:pt idx="22239">
                  <c:v>-1.96705E-2</c:v>
                </c:pt>
                <c:pt idx="22240">
                  <c:v>-1.89275E-2</c:v>
                </c:pt>
                <c:pt idx="22241">
                  <c:v>-1.81242E-2</c:v>
                </c:pt>
                <c:pt idx="22242">
                  <c:v>-1.7262199999999998E-2</c:v>
                </c:pt>
                <c:pt idx="22243">
                  <c:v>-1.6343199999999999E-2</c:v>
                </c:pt>
                <c:pt idx="22244">
                  <c:v>-1.5369000000000001E-2</c:v>
                </c:pt>
                <c:pt idx="22245">
                  <c:v>-1.4341700000000001E-2</c:v>
                </c:pt>
                <c:pt idx="22246">
                  <c:v>-1.32639E-2</c:v>
                </c:pt>
                <c:pt idx="22247">
                  <c:v>-1.21373E-2</c:v>
                </c:pt>
                <c:pt idx="22248">
                  <c:v>-1.0964099999999999E-2</c:v>
                </c:pt>
                <c:pt idx="22249" formatCode="0.00E+00">
                  <c:v>-9.7465099999999999E-3</c:v>
                </c:pt>
                <c:pt idx="22250" formatCode="0.00E+00">
                  <c:v>-8.4867399999999996E-3</c:v>
                </c:pt>
                <c:pt idx="22251" formatCode="0.00E+00">
                  <c:v>-7.1877099999999999E-3</c:v>
                </c:pt>
                <c:pt idx="22252" formatCode="0.00E+00">
                  <c:v>-5.8513999999999997E-3</c:v>
                </c:pt>
                <c:pt idx="22253" formatCode="0.00E+00">
                  <c:v>-4.47702E-3</c:v>
                </c:pt>
                <c:pt idx="22254" formatCode="0.00E+00">
                  <c:v>-3.06646E-3</c:v>
                </c:pt>
                <c:pt idx="22255" formatCode="0.00E+00">
                  <c:v>-1.6266099999999999E-3</c:v>
                </c:pt>
                <c:pt idx="22256" formatCode="0.00E+00">
                  <c:v>-1.6157500000000001E-4</c:v>
                </c:pt>
                <c:pt idx="22257" formatCode="0.00E+00">
                  <c:v>1.3279399999999999E-3</c:v>
                </c:pt>
                <c:pt idx="22258" formatCode="0.00E+00">
                  <c:v>2.83906E-3</c:v>
                </c:pt>
                <c:pt idx="22259" formatCode="0.00E+00">
                  <c:v>4.36777E-3</c:v>
                </c:pt>
                <c:pt idx="22260" formatCode="0.00E+00">
                  <c:v>5.9109100000000001E-3</c:v>
                </c:pt>
                <c:pt idx="22261" formatCode="0.00E+00">
                  <c:v>7.46578E-3</c:v>
                </c:pt>
                <c:pt idx="22262" formatCode="0.00E+00">
                  <c:v>9.0299500000000001E-3</c:v>
                </c:pt>
                <c:pt idx="22263">
                  <c:v>1.06011E-2</c:v>
                </c:pt>
                <c:pt idx="22264">
                  <c:v>1.21765E-2</c:v>
                </c:pt>
                <c:pt idx="22265">
                  <c:v>1.3753100000000001E-2</c:v>
                </c:pt>
                <c:pt idx="22266">
                  <c:v>1.53277E-2</c:v>
                </c:pt>
                <c:pt idx="22267">
                  <c:v>1.68974E-2</c:v>
                </c:pt>
                <c:pt idx="22268">
                  <c:v>1.8459699999999999E-2</c:v>
                </c:pt>
                <c:pt idx="22269">
                  <c:v>2.0011999999999999E-2</c:v>
                </c:pt>
                <c:pt idx="22270">
                  <c:v>2.1551600000000001E-2</c:v>
                </c:pt>
                <c:pt idx="22271">
                  <c:v>2.30759E-2</c:v>
                </c:pt>
                <c:pt idx="22272">
                  <c:v>2.4582E-2</c:v>
                </c:pt>
                <c:pt idx="22273">
                  <c:v>2.60675E-2</c:v>
                </c:pt>
                <c:pt idx="22274">
                  <c:v>2.75299E-2</c:v>
                </c:pt>
                <c:pt idx="22275">
                  <c:v>2.8966700000000001E-2</c:v>
                </c:pt>
                <c:pt idx="22276">
                  <c:v>3.0375599999999999E-2</c:v>
                </c:pt>
                <c:pt idx="22277">
                  <c:v>3.17548E-2</c:v>
                </c:pt>
                <c:pt idx="22278">
                  <c:v>3.3102800000000002E-2</c:v>
                </c:pt>
                <c:pt idx="22279">
                  <c:v>3.4417799999999998E-2</c:v>
                </c:pt>
                <c:pt idx="22280">
                  <c:v>3.5697300000000001E-2</c:v>
                </c:pt>
                <c:pt idx="22281">
                  <c:v>3.6939E-2</c:v>
                </c:pt>
                <c:pt idx="22282">
                  <c:v>3.8141000000000001E-2</c:v>
                </c:pt>
                <c:pt idx="22283">
                  <c:v>3.9301700000000002E-2</c:v>
                </c:pt>
                <c:pt idx="22284">
                  <c:v>4.0419799999999999E-2</c:v>
                </c:pt>
                <c:pt idx="22285">
                  <c:v>4.1494400000000001E-2</c:v>
                </c:pt>
                <c:pt idx="22286">
                  <c:v>4.2524199999999998E-2</c:v>
                </c:pt>
                <c:pt idx="22287">
                  <c:v>4.3507799999999999E-2</c:v>
                </c:pt>
                <c:pt idx="22288">
                  <c:v>4.44436E-2</c:v>
                </c:pt>
                <c:pt idx="22289">
                  <c:v>4.5330200000000001E-2</c:v>
                </c:pt>
                <c:pt idx="22290">
                  <c:v>4.6166199999999998E-2</c:v>
                </c:pt>
                <c:pt idx="22291">
                  <c:v>4.6950600000000002E-2</c:v>
                </c:pt>
                <c:pt idx="22292">
                  <c:v>4.7682599999999999E-2</c:v>
                </c:pt>
                <c:pt idx="22293">
                  <c:v>4.8361800000000003E-2</c:v>
                </c:pt>
                <c:pt idx="22294">
                  <c:v>4.8987999999999997E-2</c:v>
                </c:pt>
                <c:pt idx="22295">
                  <c:v>4.9560399999999998E-2</c:v>
                </c:pt>
                <c:pt idx="22296">
                  <c:v>5.0078600000000001E-2</c:v>
                </c:pt>
                <c:pt idx="22297">
                  <c:v>5.0542700000000003E-2</c:v>
                </c:pt>
                <c:pt idx="22298">
                  <c:v>5.0953100000000001E-2</c:v>
                </c:pt>
                <c:pt idx="22299">
                  <c:v>5.1310000000000001E-2</c:v>
                </c:pt>
                <c:pt idx="22300">
                  <c:v>5.1613300000000001E-2</c:v>
                </c:pt>
                <c:pt idx="22301">
                  <c:v>5.1863199999999998E-2</c:v>
                </c:pt>
                <c:pt idx="22302">
                  <c:v>5.2060299999999997E-2</c:v>
                </c:pt>
                <c:pt idx="22303">
                  <c:v>5.22052E-2</c:v>
                </c:pt>
                <c:pt idx="22304">
                  <c:v>5.2298600000000001E-2</c:v>
                </c:pt>
                <c:pt idx="22305">
                  <c:v>5.2340699999999997E-2</c:v>
                </c:pt>
                <c:pt idx="22306">
                  <c:v>5.2331799999999998E-2</c:v>
                </c:pt>
                <c:pt idx="22307">
                  <c:v>5.22725E-2</c:v>
                </c:pt>
                <c:pt idx="22308">
                  <c:v>5.21637E-2</c:v>
                </c:pt>
                <c:pt idx="22309">
                  <c:v>5.2006200000000002E-2</c:v>
                </c:pt>
                <c:pt idx="22310">
                  <c:v>5.1801199999999999E-2</c:v>
                </c:pt>
                <c:pt idx="22311">
                  <c:v>5.15498E-2</c:v>
                </c:pt>
                <c:pt idx="22312">
                  <c:v>5.12535E-2</c:v>
                </c:pt>
                <c:pt idx="22313">
                  <c:v>5.0913899999999998E-2</c:v>
                </c:pt>
                <c:pt idx="22314">
                  <c:v>5.0532599999999997E-2</c:v>
                </c:pt>
                <c:pt idx="22315">
                  <c:v>5.01114E-2</c:v>
                </c:pt>
                <c:pt idx="22316">
                  <c:v>4.96517E-2</c:v>
                </c:pt>
                <c:pt idx="22317">
                  <c:v>4.91551E-2</c:v>
                </c:pt>
                <c:pt idx="22318">
                  <c:v>4.86235E-2</c:v>
                </c:pt>
                <c:pt idx="22319">
                  <c:v>4.80586E-2</c:v>
                </c:pt>
                <c:pt idx="22320">
                  <c:v>4.7462499999999998E-2</c:v>
                </c:pt>
                <c:pt idx="22321">
                  <c:v>4.68371E-2</c:v>
                </c:pt>
                <c:pt idx="22322">
                  <c:v>4.6184299999999998E-2</c:v>
                </c:pt>
                <c:pt idx="22323">
                  <c:v>4.5505999999999998E-2</c:v>
                </c:pt>
                <c:pt idx="22324">
                  <c:v>4.4804400000000001E-2</c:v>
                </c:pt>
                <c:pt idx="22325">
                  <c:v>4.4081500000000003E-2</c:v>
                </c:pt>
                <c:pt idx="22326">
                  <c:v>4.3339099999999998E-2</c:v>
                </c:pt>
                <c:pt idx="22327">
                  <c:v>4.2579600000000002E-2</c:v>
                </c:pt>
                <c:pt idx="22328">
                  <c:v>4.1805200000000001E-2</c:v>
                </c:pt>
                <c:pt idx="22329">
                  <c:v>4.1018100000000002E-2</c:v>
                </c:pt>
                <c:pt idx="22330">
                  <c:v>4.02198E-2</c:v>
                </c:pt>
                <c:pt idx="22331">
                  <c:v>3.9412000000000003E-2</c:v>
                </c:pt>
                <c:pt idx="22332">
                  <c:v>3.8596600000000002E-2</c:v>
                </c:pt>
                <c:pt idx="22333">
                  <c:v>3.7775799999999998E-2</c:v>
                </c:pt>
                <c:pt idx="22334">
                  <c:v>3.6951999999999999E-2</c:v>
                </c:pt>
                <c:pt idx="22335">
                  <c:v>3.6127199999999998E-2</c:v>
                </c:pt>
                <c:pt idx="22336">
                  <c:v>3.5303599999999997E-2</c:v>
                </c:pt>
                <c:pt idx="22337">
                  <c:v>3.4483E-2</c:v>
                </c:pt>
                <c:pt idx="22338">
                  <c:v>3.3667299999999997E-2</c:v>
                </c:pt>
                <c:pt idx="22339">
                  <c:v>3.28583E-2</c:v>
                </c:pt>
                <c:pt idx="22340">
                  <c:v>3.2057799999999997E-2</c:v>
                </c:pt>
                <c:pt idx="22341">
                  <c:v>3.1267400000000001E-2</c:v>
                </c:pt>
                <c:pt idx="22342">
                  <c:v>3.0488999999999999E-2</c:v>
                </c:pt>
                <c:pt idx="22343">
                  <c:v>2.9724299999999999E-2</c:v>
                </c:pt>
                <c:pt idx="22344">
                  <c:v>2.89752E-2</c:v>
                </c:pt>
                <c:pt idx="22345">
                  <c:v>2.8243399999999998E-2</c:v>
                </c:pt>
                <c:pt idx="22346">
                  <c:v>2.75304E-2</c:v>
                </c:pt>
                <c:pt idx="22347">
                  <c:v>2.6838000000000001E-2</c:v>
                </c:pt>
                <c:pt idx="22348">
                  <c:v>2.6167900000000001E-2</c:v>
                </c:pt>
                <c:pt idx="22349">
                  <c:v>2.5521599999999998E-2</c:v>
                </c:pt>
                <c:pt idx="22350">
                  <c:v>2.4900200000000001E-2</c:v>
                </c:pt>
                <c:pt idx="22351">
                  <c:v>2.4304900000000001E-2</c:v>
                </c:pt>
                <c:pt idx="22352">
                  <c:v>2.3736500000000001E-2</c:v>
                </c:pt>
                <c:pt idx="22353">
                  <c:v>2.3196399999999999E-2</c:v>
                </c:pt>
                <c:pt idx="22354">
                  <c:v>2.2685299999999999E-2</c:v>
                </c:pt>
                <c:pt idx="22355">
                  <c:v>2.22042E-2</c:v>
                </c:pt>
                <c:pt idx="22356">
                  <c:v>2.17539E-2</c:v>
                </c:pt>
                <c:pt idx="22357">
                  <c:v>2.1335099999999999E-2</c:v>
                </c:pt>
                <c:pt idx="22358">
                  <c:v>2.0948899999999999E-2</c:v>
                </c:pt>
                <c:pt idx="22359">
                  <c:v>2.0595599999999999E-2</c:v>
                </c:pt>
                <c:pt idx="22360">
                  <c:v>2.0275399999999999E-2</c:v>
                </c:pt>
                <c:pt idx="22361">
                  <c:v>1.9988599999999999E-2</c:v>
                </c:pt>
                <c:pt idx="22362">
                  <c:v>1.97355E-2</c:v>
                </c:pt>
                <c:pt idx="22363">
                  <c:v>1.95163E-2</c:v>
                </c:pt>
                <c:pt idx="22364">
                  <c:v>1.93311E-2</c:v>
                </c:pt>
                <c:pt idx="22365">
                  <c:v>1.9179999999999999E-2</c:v>
                </c:pt>
                <c:pt idx="22366">
                  <c:v>1.9062699999999998E-2</c:v>
                </c:pt>
                <c:pt idx="22367">
                  <c:v>1.8979099999999999E-2</c:v>
                </c:pt>
                <c:pt idx="22368">
                  <c:v>1.89287E-2</c:v>
                </c:pt>
                <c:pt idx="22369">
                  <c:v>1.89112E-2</c:v>
                </c:pt>
                <c:pt idx="22370">
                  <c:v>1.8926100000000001E-2</c:v>
                </c:pt>
                <c:pt idx="22371">
                  <c:v>1.8972800000000001E-2</c:v>
                </c:pt>
                <c:pt idx="22372">
                  <c:v>1.9050500000000001E-2</c:v>
                </c:pt>
                <c:pt idx="22373">
                  <c:v>1.91583E-2</c:v>
                </c:pt>
                <c:pt idx="22374">
                  <c:v>1.9295400000000001E-2</c:v>
                </c:pt>
                <c:pt idx="22375">
                  <c:v>1.94609E-2</c:v>
                </c:pt>
                <c:pt idx="22376">
                  <c:v>1.9653899999999998E-2</c:v>
                </c:pt>
                <c:pt idx="22377">
                  <c:v>1.9873100000000001E-2</c:v>
                </c:pt>
                <c:pt idx="22378">
                  <c:v>2.0117199999999998E-2</c:v>
                </c:pt>
                <c:pt idx="22379">
                  <c:v>2.0384599999999999E-2</c:v>
                </c:pt>
                <c:pt idx="22380">
                  <c:v>2.0674000000000001E-2</c:v>
                </c:pt>
                <c:pt idx="22381">
                  <c:v>2.09838E-2</c:v>
                </c:pt>
                <c:pt idx="22382">
                  <c:v>2.1312299999999999E-2</c:v>
                </c:pt>
                <c:pt idx="22383">
                  <c:v>2.1657900000000001E-2</c:v>
                </c:pt>
                <c:pt idx="22384">
                  <c:v>2.2019E-2</c:v>
                </c:pt>
                <c:pt idx="22385">
                  <c:v>2.2393799999999998E-2</c:v>
                </c:pt>
                <c:pt idx="22386">
                  <c:v>2.2780399999999999E-2</c:v>
                </c:pt>
                <c:pt idx="22387">
                  <c:v>2.3177099999999999E-2</c:v>
                </c:pt>
                <c:pt idx="22388">
                  <c:v>2.3581999999999999E-2</c:v>
                </c:pt>
                <c:pt idx="22389">
                  <c:v>2.3993299999999999E-2</c:v>
                </c:pt>
                <c:pt idx="22390">
                  <c:v>2.4408900000000001E-2</c:v>
                </c:pt>
                <c:pt idx="22391">
                  <c:v>2.48268E-2</c:v>
                </c:pt>
                <c:pt idx="22392">
                  <c:v>2.5245E-2</c:v>
                </c:pt>
                <c:pt idx="22393">
                  <c:v>2.56615E-2</c:v>
                </c:pt>
                <c:pt idx="22394">
                  <c:v>2.6074199999999999E-2</c:v>
                </c:pt>
                <c:pt idx="22395">
                  <c:v>2.6480900000000002E-2</c:v>
                </c:pt>
                <c:pt idx="22396">
                  <c:v>2.6879400000000001E-2</c:v>
                </c:pt>
                <c:pt idx="22397">
                  <c:v>2.7267699999999999E-2</c:v>
                </c:pt>
                <c:pt idx="22398">
                  <c:v>2.76437E-2</c:v>
                </c:pt>
                <c:pt idx="22399">
                  <c:v>2.8005200000000001E-2</c:v>
                </c:pt>
                <c:pt idx="22400">
                  <c:v>2.8350400000000001E-2</c:v>
                </c:pt>
                <c:pt idx="22401">
                  <c:v>2.8677100000000001E-2</c:v>
                </c:pt>
                <c:pt idx="22402">
                  <c:v>2.89833E-2</c:v>
                </c:pt>
                <c:pt idx="22403">
                  <c:v>2.9267000000000001E-2</c:v>
                </c:pt>
                <c:pt idx="22404">
                  <c:v>2.9526E-2</c:v>
                </c:pt>
                <c:pt idx="22405">
                  <c:v>2.9758300000000001E-2</c:v>
                </c:pt>
                <c:pt idx="22406">
                  <c:v>2.9961999999999999E-2</c:v>
                </c:pt>
                <c:pt idx="22407">
                  <c:v>3.0135100000000001E-2</c:v>
                </c:pt>
                <c:pt idx="22408">
                  <c:v>3.0275799999999999E-2</c:v>
                </c:pt>
                <c:pt idx="22409">
                  <c:v>3.0382200000000002E-2</c:v>
                </c:pt>
                <c:pt idx="22410">
                  <c:v>3.04526E-2</c:v>
                </c:pt>
                <c:pt idx="22411">
                  <c:v>3.0485100000000001E-2</c:v>
                </c:pt>
                <c:pt idx="22412">
                  <c:v>3.0478100000000001E-2</c:v>
                </c:pt>
                <c:pt idx="22413">
                  <c:v>3.0429899999999999E-2</c:v>
                </c:pt>
                <c:pt idx="22414">
                  <c:v>3.0338899999999999E-2</c:v>
                </c:pt>
                <c:pt idx="22415">
                  <c:v>3.0203899999999999E-2</c:v>
                </c:pt>
                <c:pt idx="22416">
                  <c:v>3.0023399999999999E-2</c:v>
                </c:pt>
                <c:pt idx="22417">
                  <c:v>2.9796E-2</c:v>
                </c:pt>
                <c:pt idx="22418">
                  <c:v>2.95207E-2</c:v>
                </c:pt>
                <c:pt idx="22419">
                  <c:v>2.9196199999999999E-2</c:v>
                </c:pt>
                <c:pt idx="22420">
                  <c:v>2.8821599999999999E-2</c:v>
                </c:pt>
                <c:pt idx="22421">
                  <c:v>2.8395900000000002E-2</c:v>
                </c:pt>
                <c:pt idx="22422">
                  <c:v>2.79183E-2</c:v>
                </c:pt>
                <c:pt idx="22423">
                  <c:v>2.7387700000000001E-2</c:v>
                </c:pt>
                <c:pt idx="22424">
                  <c:v>2.68037E-2</c:v>
                </c:pt>
                <c:pt idx="22425">
                  <c:v>2.61657E-2</c:v>
                </c:pt>
                <c:pt idx="22426">
                  <c:v>2.5473200000000001E-2</c:v>
                </c:pt>
                <c:pt idx="22427">
                  <c:v>2.4725899999999999E-2</c:v>
                </c:pt>
                <c:pt idx="22428">
                  <c:v>2.39236E-2</c:v>
                </c:pt>
                <c:pt idx="22429">
                  <c:v>2.3066E-2</c:v>
                </c:pt>
                <c:pt idx="22430">
                  <c:v>2.2153200000000001E-2</c:v>
                </c:pt>
                <c:pt idx="22431">
                  <c:v>2.1185099999999998E-2</c:v>
                </c:pt>
                <c:pt idx="22432">
                  <c:v>2.0162099999999999E-2</c:v>
                </c:pt>
                <c:pt idx="22433">
                  <c:v>1.9084400000000001E-2</c:v>
                </c:pt>
                <c:pt idx="22434">
                  <c:v>1.79525E-2</c:v>
                </c:pt>
                <c:pt idx="22435">
                  <c:v>1.6767000000000001E-2</c:v>
                </c:pt>
                <c:pt idx="22436">
                  <c:v>1.55286E-2</c:v>
                </c:pt>
                <c:pt idx="22437">
                  <c:v>1.42381E-2</c:v>
                </c:pt>
                <c:pt idx="22438">
                  <c:v>1.2896599999999999E-2</c:v>
                </c:pt>
                <c:pt idx="22439">
                  <c:v>1.1505E-2</c:v>
                </c:pt>
                <c:pt idx="22440">
                  <c:v>1.0064399999999999E-2</c:v>
                </c:pt>
                <c:pt idx="22441" formatCode="0.00E+00">
                  <c:v>8.5760799999999998E-3</c:v>
                </c:pt>
                <c:pt idx="22442" formatCode="0.00E+00">
                  <c:v>7.0414099999999997E-3</c:v>
                </c:pt>
                <c:pt idx="22443" formatCode="0.00E+00">
                  <c:v>5.4618100000000001E-3</c:v>
                </c:pt>
                <c:pt idx="22444" formatCode="0.00E+00">
                  <c:v>3.8388099999999998E-3</c:v>
                </c:pt>
                <c:pt idx="22445" formatCode="0.00E+00">
                  <c:v>2.1740700000000002E-3</c:v>
                </c:pt>
                <c:pt idx="22446" formatCode="0.00E+00">
                  <c:v>4.6936699999999999E-4</c:v>
                </c:pt>
                <c:pt idx="22447" formatCode="0.00E+00">
                  <c:v>-1.2734199999999999E-3</c:v>
                </c:pt>
                <c:pt idx="22448" formatCode="0.00E+00">
                  <c:v>-3.0523199999999999E-3</c:v>
                </c:pt>
                <c:pt idx="22449" formatCode="0.00E+00">
                  <c:v>-4.8652499999999998E-3</c:v>
                </c:pt>
                <c:pt idx="22450" formatCode="0.00E+00">
                  <c:v>-6.7100600000000003E-3</c:v>
                </c:pt>
                <c:pt idx="22451" formatCode="0.00E+00">
                  <c:v>-8.5845399999999999E-3</c:v>
                </c:pt>
                <c:pt idx="22452">
                  <c:v>-1.0486499999999999E-2</c:v>
                </c:pt>
                <c:pt idx="22453">
                  <c:v>-1.2413499999999999E-2</c:v>
                </c:pt>
                <c:pt idx="22454">
                  <c:v>-1.43631E-2</c:v>
                </c:pt>
                <c:pt idx="22455">
                  <c:v>-1.6332599999999999E-2</c:v>
                </c:pt>
                <c:pt idx="22456">
                  <c:v>-1.8319599999999998E-2</c:v>
                </c:pt>
                <c:pt idx="22457">
                  <c:v>-2.03214E-2</c:v>
                </c:pt>
                <c:pt idx="22458">
                  <c:v>-2.2335299999999999E-2</c:v>
                </c:pt>
                <c:pt idx="22459">
                  <c:v>-2.4358500000000002E-2</c:v>
                </c:pt>
                <c:pt idx="22460">
                  <c:v>-2.6388000000000002E-2</c:v>
                </c:pt>
                <c:pt idx="22461">
                  <c:v>-2.8421100000000001E-2</c:v>
                </c:pt>
                <c:pt idx="22462">
                  <c:v>-3.0454599999999998E-2</c:v>
                </c:pt>
                <c:pt idx="22463">
                  <c:v>-3.2485800000000002E-2</c:v>
                </c:pt>
                <c:pt idx="22464">
                  <c:v>-3.4511500000000001E-2</c:v>
                </c:pt>
                <c:pt idx="22465">
                  <c:v>-3.6528699999999997E-2</c:v>
                </c:pt>
                <c:pt idx="22466">
                  <c:v>-3.8534400000000003E-2</c:v>
                </c:pt>
                <c:pt idx="22467">
                  <c:v>-4.0525600000000002E-2</c:v>
                </c:pt>
                <c:pt idx="22468">
                  <c:v>-4.2499200000000001E-2</c:v>
                </c:pt>
                <c:pt idx="22469">
                  <c:v>-4.4451999999999998E-2</c:v>
                </c:pt>
                <c:pt idx="22470">
                  <c:v>-4.6380900000000003E-2</c:v>
                </c:pt>
                <c:pt idx="22471">
                  <c:v>-4.8282800000000001E-2</c:v>
                </c:pt>
                <c:pt idx="22472">
                  <c:v>-5.0154499999999998E-2</c:v>
                </c:pt>
                <c:pt idx="22473">
                  <c:v>-5.1992999999999998E-2</c:v>
                </c:pt>
                <c:pt idx="22474">
                  <c:v>-5.3795200000000001E-2</c:v>
                </c:pt>
                <c:pt idx="22475">
                  <c:v>-5.55579E-2</c:v>
                </c:pt>
                <c:pt idx="22476">
                  <c:v>-5.7278099999999998E-2</c:v>
                </c:pt>
                <c:pt idx="22477">
                  <c:v>-5.89528E-2</c:v>
                </c:pt>
                <c:pt idx="22478">
                  <c:v>-6.05792E-2</c:v>
                </c:pt>
                <c:pt idx="22479">
                  <c:v>-6.2154500000000001E-2</c:v>
                </c:pt>
                <c:pt idx="22480">
                  <c:v>-6.3675999999999996E-2</c:v>
                </c:pt>
                <c:pt idx="22481">
                  <c:v>-6.5141000000000004E-2</c:v>
                </c:pt>
                <c:pt idx="22482">
                  <c:v>-6.65467E-2</c:v>
                </c:pt>
                <c:pt idx="22483">
                  <c:v>-6.7890699999999998E-2</c:v>
                </c:pt>
                <c:pt idx="22484">
                  <c:v>-6.9170300000000004E-2</c:v>
                </c:pt>
                <c:pt idx="22485">
                  <c:v>-7.0383100000000004E-2</c:v>
                </c:pt>
                <c:pt idx="22486">
                  <c:v>-7.1526800000000001E-2</c:v>
                </c:pt>
                <c:pt idx="22487">
                  <c:v>-7.2599200000000003E-2</c:v>
                </c:pt>
                <c:pt idx="22488">
                  <c:v>-7.3597999999999997E-2</c:v>
                </c:pt>
                <c:pt idx="22489">
                  <c:v>-7.4521100000000007E-2</c:v>
                </c:pt>
                <c:pt idx="22490">
                  <c:v>-7.5366600000000006E-2</c:v>
                </c:pt>
                <c:pt idx="22491">
                  <c:v>-7.6132500000000006E-2</c:v>
                </c:pt>
                <c:pt idx="22492">
                  <c:v>-7.6817099999999999E-2</c:v>
                </c:pt>
                <c:pt idx="22493">
                  <c:v>-7.7418699999999993E-2</c:v>
                </c:pt>
                <c:pt idx="22494">
                  <c:v>-7.7935900000000002E-2</c:v>
                </c:pt>
                <c:pt idx="22495">
                  <c:v>-7.8367000000000006E-2</c:v>
                </c:pt>
                <c:pt idx="22496">
                  <c:v>-7.8710799999999997E-2</c:v>
                </c:pt>
                <c:pt idx="22497">
                  <c:v>-7.8965900000000006E-2</c:v>
                </c:pt>
                <c:pt idx="22498">
                  <c:v>-7.9130900000000004E-2</c:v>
                </c:pt>
                <c:pt idx="22499">
                  <c:v>-7.9205200000000003E-2</c:v>
                </c:pt>
                <c:pt idx="22500">
                  <c:v>-7.9187900000000006E-2</c:v>
                </c:pt>
                <c:pt idx="22501">
                  <c:v>-7.9078499999999996E-2</c:v>
                </c:pt>
                <c:pt idx="22502">
                  <c:v>-7.8876199999999994E-2</c:v>
                </c:pt>
                <c:pt idx="22503">
                  <c:v>-7.85806E-2</c:v>
                </c:pt>
                <c:pt idx="22504">
                  <c:v>-7.8191200000000002E-2</c:v>
                </c:pt>
                <c:pt idx="22505">
                  <c:v>-7.7707600000000002E-2</c:v>
                </c:pt>
                <c:pt idx="22506">
                  <c:v>-7.7130000000000004E-2</c:v>
                </c:pt>
                <c:pt idx="22507">
                  <c:v>-7.6458600000000002E-2</c:v>
                </c:pt>
                <c:pt idx="22508">
                  <c:v>-7.5693800000000006E-2</c:v>
                </c:pt>
                <c:pt idx="22509">
                  <c:v>-7.4836E-2</c:v>
                </c:pt>
                <c:pt idx="22510">
                  <c:v>-7.3885599999999996E-2</c:v>
                </c:pt>
                <c:pt idx="22511">
                  <c:v>-7.2843199999999997E-2</c:v>
                </c:pt>
                <c:pt idx="22512">
                  <c:v>-7.1709700000000001E-2</c:v>
                </c:pt>
                <c:pt idx="22513">
                  <c:v>-7.0486099999999996E-2</c:v>
                </c:pt>
                <c:pt idx="22514">
                  <c:v>-6.9173399999999996E-2</c:v>
                </c:pt>
                <c:pt idx="22515">
                  <c:v>-6.7772799999999994E-2</c:v>
                </c:pt>
                <c:pt idx="22516">
                  <c:v>-6.6285800000000006E-2</c:v>
                </c:pt>
                <c:pt idx="22517">
                  <c:v>-6.4714099999999997E-2</c:v>
                </c:pt>
                <c:pt idx="22518">
                  <c:v>-6.3059199999999996E-2</c:v>
                </c:pt>
                <c:pt idx="22519">
                  <c:v>-6.1322599999999998E-2</c:v>
                </c:pt>
                <c:pt idx="22520">
                  <c:v>-5.95059E-2</c:v>
                </c:pt>
                <c:pt idx="22521">
                  <c:v>-5.7611900000000001E-2</c:v>
                </c:pt>
                <c:pt idx="22522">
                  <c:v>-5.56438E-2</c:v>
                </c:pt>
                <c:pt idx="22523">
                  <c:v>-5.3603900000000003E-2</c:v>
                </c:pt>
                <c:pt idx="22524">
                  <c:v>-5.1493400000000002E-2</c:v>
                </c:pt>
                <c:pt idx="22525">
                  <c:v>-4.9313799999999998E-2</c:v>
                </c:pt>
                <c:pt idx="22526">
                  <c:v>-4.7066999999999998E-2</c:v>
                </c:pt>
                <c:pt idx="22527">
                  <c:v>-4.47561E-2</c:v>
                </c:pt>
                <c:pt idx="22528">
                  <c:v>-4.2383900000000002E-2</c:v>
                </c:pt>
                <c:pt idx="22529">
                  <c:v>-3.99534E-2</c:v>
                </c:pt>
                <c:pt idx="22530">
                  <c:v>-3.7467399999999998E-2</c:v>
                </c:pt>
                <c:pt idx="22531">
                  <c:v>-3.4929099999999998E-2</c:v>
                </c:pt>
                <c:pt idx="22532">
                  <c:v>-3.2341799999999997E-2</c:v>
                </c:pt>
                <c:pt idx="22533">
                  <c:v>-2.9708600000000002E-2</c:v>
                </c:pt>
                <c:pt idx="22534">
                  <c:v>-2.7033100000000001E-2</c:v>
                </c:pt>
                <c:pt idx="22535">
                  <c:v>-2.4318800000000002E-2</c:v>
                </c:pt>
                <c:pt idx="22536">
                  <c:v>-2.1569600000000001E-2</c:v>
                </c:pt>
                <c:pt idx="22537">
                  <c:v>-1.8789400000000001E-2</c:v>
                </c:pt>
                <c:pt idx="22538">
                  <c:v>-1.5981800000000001E-2</c:v>
                </c:pt>
                <c:pt idx="22539">
                  <c:v>-1.3150500000000001E-2</c:v>
                </c:pt>
                <c:pt idx="22540">
                  <c:v>-1.0299300000000001E-2</c:v>
                </c:pt>
                <c:pt idx="22541" formatCode="0.00E+00">
                  <c:v>-7.4322199999999998E-3</c:v>
                </c:pt>
                <c:pt idx="22542" formatCode="0.00E+00">
                  <c:v>-4.5526799999999999E-3</c:v>
                </c:pt>
                <c:pt idx="22543" formatCode="0.00E+00">
                  <c:v>-1.66391E-3</c:v>
                </c:pt>
                <c:pt idx="22544" formatCode="0.00E+00">
                  <c:v>1.2310299999999999E-3</c:v>
                </c:pt>
                <c:pt idx="22545" formatCode="0.00E+00">
                  <c:v>4.1285499999999999E-3</c:v>
                </c:pt>
                <c:pt idx="22546" formatCode="0.00E+00">
                  <c:v>7.0241899999999996E-3</c:v>
                </c:pt>
                <c:pt idx="22547" formatCode="0.00E+00">
                  <c:v>9.9131900000000005E-3</c:v>
                </c:pt>
                <c:pt idx="22548">
                  <c:v>1.27911E-2</c:v>
                </c:pt>
                <c:pt idx="22549">
                  <c:v>1.56542E-2</c:v>
                </c:pt>
                <c:pt idx="22550">
                  <c:v>1.84987E-2</c:v>
                </c:pt>
                <c:pt idx="22551">
                  <c:v>2.1321199999999998E-2</c:v>
                </c:pt>
                <c:pt idx="22552">
                  <c:v>2.4119000000000002E-2</c:v>
                </c:pt>
                <c:pt idx="22553">
                  <c:v>2.6889400000000001E-2</c:v>
                </c:pt>
                <c:pt idx="22554">
                  <c:v>2.96294E-2</c:v>
                </c:pt>
                <c:pt idx="22555">
                  <c:v>3.2335000000000003E-2</c:v>
                </c:pt>
                <c:pt idx="22556">
                  <c:v>3.5001499999999998E-2</c:v>
                </c:pt>
                <c:pt idx="22557">
                  <c:v>3.7624999999999999E-2</c:v>
                </c:pt>
                <c:pt idx="22558">
                  <c:v>4.0202700000000001E-2</c:v>
                </c:pt>
                <c:pt idx="22559">
                  <c:v>4.2731699999999997E-2</c:v>
                </c:pt>
                <c:pt idx="22560">
                  <c:v>4.5207999999999998E-2</c:v>
                </c:pt>
                <c:pt idx="22561">
                  <c:v>4.7627900000000001E-2</c:v>
                </c:pt>
                <c:pt idx="22562">
                  <c:v>4.9987999999999998E-2</c:v>
                </c:pt>
                <c:pt idx="22563">
                  <c:v>5.2285600000000002E-2</c:v>
                </c:pt>
                <c:pt idx="22564">
                  <c:v>5.4518200000000003E-2</c:v>
                </c:pt>
                <c:pt idx="22565">
                  <c:v>5.6682999999999997E-2</c:v>
                </c:pt>
                <c:pt idx="22566">
                  <c:v>5.8777299999999998E-2</c:v>
                </c:pt>
                <c:pt idx="22567">
                  <c:v>6.07988E-2</c:v>
                </c:pt>
                <c:pt idx="22568">
                  <c:v>6.2745400000000007E-2</c:v>
                </c:pt>
                <c:pt idx="22569">
                  <c:v>6.4614699999999997E-2</c:v>
                </c:pt>
                <c:pt idx="22570">
                  <c:v>6.6404000000000005E-2</c:v>
                </c:pt>
                <c:pt idx="22571">
                  <c:v>6.8110500000000004E-2</c:v>
                </c:pt>
                <c:pt idx="22572">
                  <c:v>6.9731500000000002E-2</c:v>
                </c:pt>
                <c:pt idx="22573">
                  <c:v>7.1265300000000004E-2</c:v>
                </c:pt>
                <c:pt idx="22574">
                  <c:v>7.2710499999999997E-2</c:v>
                </c:pt>
                <c:pt idx="22575">
                  <c:v>7.4066000000000007E-2</c:v>
                </c:pt>
                <c:pt idx="22576">
                  <c:v>7.5329999999999994E-2</c:v>
                </c:pt>
                <c:pt idx="22577">
                  <c:v>7.6500700000000005E-2</c:v>
                </c:pt>
                <c:pt idx="22578">
                  <c:v>7.7576300000000001E-2</c:v>
                </c:pt>
                <c:pt idx="22579">
                  <c:v>7.8555899999999998E-2</c:v>
                </c:pt>
                <c:pt idx="22580">
                  <c:v>7.9438599999999998E-2</c:v>
                </c:pt>
                <c:pt idx="22581">
                  <c:v>8.02229E-2</c:v>
                </c:pt>
                <c:pt idx="22582">
                  <c:v>8.0907199999999999E-2</c:v>
                </c:pt>
                <c:pt idx="22583">
                  <c:v>8.1490000000000007E-2</c:v>
                </c:pt>
                <c:pt idx="22584">
                  <c:v>8.1970299999999996E-2</c:v>
                </c:pt>
                <c:pt idx="22585">
                  <c:v>8.2346799999999998E-2</c:v>
                </c:pt>
                <c:pt idx="22586">
                  <c:v>8.2619600000000001E-2</c:v>
                </c:pt>
                <c:pt idx="22587">
                  <c:v>8.2789699999999994E-2</c:v>
                </c:pt>
                <c:pt idx="22588">
                  <c:v>8.2858000000000001E-2</c:v>
                </c:pt>
                <c:pt idx="22589">
                  <c:v>8.2824200000000001E-2</c:v>
                </c:pt>
                <c:pt idx="22590">
                  <c:v>8.2688200000000003E-2</c:v>
                </c:pt>
                <c:pt idx="22591">
                  <c:v>8.2450999999999997E-2</c:v>
                </c:pt>
                <c:pt idx="22592">
                  <c:v>8.2114099999999995E-2</c:v>
                </c:pt>
                <c:pt idx="22593">
                  <c:v>8.1678899999999999E-2</c:v>
                </c:pt>
                <c:pt idx="22594">
                  <c:v>8.1146099999999999E-2</c:v>
                </c:pt>
                <c:pt idx="22595">
                  <c:v>8.0516199999999996E-2</c:v>
                </c:pt>
                <c:pt idx="22596">
                  <c:v>7.979E-2</c:v>
                </c:pt>
                <c:pt idx="22597">
                  <c:v>7.8968999999999998E-2</c:v>
                </c:pt>
                <c:pt idx="22598">
                  <c:v>7.8054600000000002E-2</c:v>
                </c:pt>
                <c:pt idx="22599">
                  <c:v>7.7048099999999994E-2</c:v>
                </c:pt>
                <c:pt idx="22600">
                  <c:v>7.5951199999999996E-2</c:v>
                </c:pt>
                <c:pt idx="22601">
                  <c:v>7.4766299999999994E-2</c:v>
                </c:pt>
                <c:pt idx="22602">
                  <c:v>7.3495900000000003E-2</c:v>
                </c:pt>
                <c:pt idx="22603">
                  <c:v>7.2142100000000001E-2</c:v>
                </c:pt>
                <c:pt idx="22604">
                  <c:v>7.0706599999999994E-2</c:v>
                </c:pt>
                <c:pt idx="22605">
                  <c:v>6.9192100000000006E-2</c:v>
                </c:pt>
                <c:pt idx="22606">
                  <c:v>6.7601900000000006E-2</c:v>
                </c:pt>
                <c:pt idx="22607">
                  <c:v>6.5938999999999998E-2</c:v>
                </c:pt>
                <c:pt idx="22608">
                  <c:v>6.4204899999999995E-2</c:v>
                </c:pt>
                <c:pt idx="22609">
                  <c:v>6.2400799999999999E-2</c:v>
                </c:pt>
                <c:pt idx="22610">
                  <c:v>6.05283E-2</c:v>
                </c:pt>
                <c:pt idx="22611">
                  <c:v>5.85911E-2</c:v>
                </c:pt>
                <c:pt idx="22612">
                  <c:v>5.6592999999999997E-2</c:v>
                </c:pt>
                <c:pt idx="22613">
                  <c:v>5.4537000000000002E-2</c:v>
                </c:pt>
                <c:pt idx="22614">
                  <c:v>5.2425399999999997E-2</c:v>
                </c:pt>
                <c:pt idx="22615">
                  <c:v>5.0261100000000003E-2</c:v>
                </c:pt>
                <c:pt idx="22616">
                  <c:v>4.8048E-2</c:v>
                </c:pt>
                <c:pt idx="22617">
                  <c:v>4.5789999999999997E-2</c:v>
                </c:pt>
                <c:pt idx="22618">
                  <c:v>4.3490599999999997E-2</c:v>
                </c:pt>
                <c:pt idx="22619">
                  <c:v>4.1153000000000002E-2</c:v>
                </c:pt>
                <c:pt idx="22620">
                  <c:v>3.8781599999999999E-2</c:v>
                </c:pt>
                <c:pt idx="22621">
                  <c:v>3.63799E-2</c:v>
                </c:pt>
                <c:pt idx="22622">
                  <c:v>3.3950099999999997E-2</c:v>
                </c:pt>
                <c:pt idx="22623">
                  <c:v>3.1493500000000001E-2</c:v>
                </c:pt>
                <c:pt idx="22624">
                  <c:v>2.9013400000000002E-2</c:v>
                </c:pt>
                <c:pt idx="22625">
                  <c:v>2.6515E-2</c:v>
                </c:pt>
                <c:pt idx="22626">
                  <c:v>2.4002900000000001E-2</c:v>
                </c:pt>
                <c:pt idx="22627">
                  <c:v>2.1480300000000001E-2</c:v>
                </c:pt>
                <c:pt idx="22628">
                  <c:v>1.8950100000000001E-2</c:v>
                </c:pt>
                <c:pt idx="22629">
                  <c:v>1.64154E-2</c:v>
                </c:pt>
                <c:pt idx="22630">
                  <c:v>1.3879499999999999E-2</c:v>
                </c:pt>
                <c:pt idx="22631">
                  <c:v>1.1346200000000001E-2</c:v>
                </c:pt>
                <c:pt idx="22632" formatCode="0.00E+00">
                  <c:v>8.8195800000000005E-3</c:v>
                </c:pt>
                <c:pt idx="22633" formatCode="0.00E+00">
                  <c:v>6.30249E-3</c:v>
                </c:pt>
                <c:pt idx="22634" formatCode="0.00E+00">
                  <c:v>3.7969100000000001E-3</c:v>
                </c:pt>
                <c:pt idx="22635" formatCode="0.00E+00">
                  <c:v>1.30547E-3</c:v>
                </c:pt>
                <c:pt idx="22636" formatCode="0.00E+00">
                  <c:v>-1.1681199999999999E-3</c:v>
                </c:pt>
                <c:pt idx="22637" formatCode="0.00E+00">
                  <c:v>-3.6201200000000001E-3</c:v>
                </c:pt>
                <c:pt idx="22638" formatCode="0.00E+00">
                  <c:v>-6.0475099999999999E-3</c:v>
                </c:pt>
                <c:pt idx="22639" formatCode="0.00E+00">
                  <c:v>-8.4474300000000006E-3</c:v>
                </c:pt>
                <c:pt idx="22640">
                  <c:v>-1.0816599999999999E-2</c:v>
                </c:pt>
                <c:pt idx="22641">
                  <c:v>-1.3151599999999999E-2</c:v>
                </c:pt>
                <c:pt idx="22642">
                  <c:v>-1.54495E-2</c:v>
                </c:pt>
                <c:pt idx="22643">
                  <c:v>-1.7708600000000001E-2</c:v>
                </c:pt>
                <c:pt idx="22644">
                  <c:v>-1.9927400000000001E-2</c:v>
                </c:pt>
                <c:pt idx="22645">
                  <c:v>-2.2103000000000001E-2</c:v>
                </c:pt>
                <c:pt idx="22646">
                  <c:v>-2.4232500000000001E-2</c:v>
                </c:pt>
                <c:pt idx="22647">
                  <c:v>-2.6313300000000001E-2</c:v>
                </c:pt>
                <c:pt idx="22648">
                  <c:v>-2.8343500000000001E-2</c:v>
                </c:pt>
                <c:pt idx="22649">
                  <c:v>-3.03206E-2</c:v>
                </c:pt>
                <c:pt idx="22650">
                  <c:v>-3.2241699999999998E-2</c:v>
                </c:pt>
                <c:pt idx="22651">
                  <c:v>-3.4105200000000002E-2</c:v>
                </c:pt>
                <c:pt idx="22652">
                  <c:v>-3.5910999999999998E-2</c:v>
                </c:pt>
                <c:pt idx="22653">
                  <c:v>-3.7658799999999999E-2</c:v>
                </c:pt>
                <c:pt idx="22654">
                  <c:v>-3.9346800000000001E-2</c:v>
                </c:pt>
                <c:pt idx="22655">
                  <c:v>-4.0972300000000003E-2</c:v>
                </c:pt>
                <c:pt idx="22656">
                  <c:v>-4.25327E-2</c:v>
                </c:pt>
                <c:pt idx="22657">
                  <c:v>-4.4026599999999999E-2</c:v>
                </c:pt>
                <c:pt idx="22658">
                  <c:v>-4.5453800000000003E-2</c:v>
                </c:pt>
                <c:pt idx="22659">
                  <c:v>-4.6814399999999999E-2</c:v>
                </c:pt>
                <c:pt idx="22660">
                  <c:v>-4.8106999999999997E-2</c:v>
                </c:pt>
                <c:pt idx="22661">
                  <c:v>-4.93286E-2</c:v>
                </c:pt>
                <c:pt idx="22662">
                  <c:v>-5.0477300000000003E-2</c:v>
                </c:pt>
                <c:pt idx="22663">
                  <c:v>-5.15532E-2</c:v>
                </c:pt>
                <c:pt idx="22664">
                  <c:v>-5.2557199999999998E-2</c:v>
                </c:pt>
                <c:pt idx="22665">
                  <c:v>-5.3489599999999998E-2</c:v>
                </c:pt>
                <c:pt idx="22666">
                  <c:v>-5.4350200000000001E-2</c:v>
                </c:pt>
                <c:pt idx="22667">
                  <c:v>-5.5138699999999999E-2</c:v>
                </c:pt>
                <c:pt idx="22668">
                  <c:v>-5.5854599999999997E-2</c:v>
                </c:pt>
                <c:pt idx="22669">
                  <c:v>-5.6496400000000002E-2</c:v>
                </c:pt>
                <c:pt idx="22670">
                  <c:v>-5.7063099999999999E-2</c:v>
                </c:pt>
                <c:pt idx="22671">
                  <c:v>-5.7555599999999998E-2</c:v>
                </c:pt>
                <c:pt idx="22672">
                  <c:v>-5.7977099999999997E-2</c:v>
                </c:pt>
                <c:pt idx="22673">
                  <c:v>-5.8329699999999998E-2</c:v>
                </c:pt>
                <c:pt idx="22674">
                  <c:v>-5.8613499999999999E-2</c:v>
                </c:pt>
                <c:pt idx="22675">
                  <c:v>-5.8829199999999998E-2</c:v>
                </c:pt>
                <c:pt idx="22676">
                  <c:v>-5.8978200000000001E-2</c:v>
                </c:pt>
                <c:pt idx="22677">
                  <c:v>-5.9061799999999998E-2</c:v>
                </c:pt>
                <c:pt idx="22678">
                  <c:v>-5.9080000000000001E-2</c:v>
                </c:pt>
                <c:pt idx="22679">
                  <c:v>-5.9032500000000002E-2</c:v>
                </c:pt>
                <c:pt idx="22680">
                  <c:v>-5.8920199999999999E-2</c:v>
                </c:pt>
                <c:pt idx="22681">
                  <c:v>-5.8744900000000003E-2</c:v>
                </c:pt>
                <c:pt idx="22682">
                  <c:v>-5.85088E-2</c:v>
                </c:pt>
                <c:pt idx="22683">
                  <c:v>-5.8214399999999999E-2</c:v>
                </c:pt>
                <c:pt idx="22684">
                  <c:v>-5.7864899999999997E-2</c:v>
                </c:pt>
                <c:pt idx="22685">
                  <c:v>-5.7463300000000002E-2</c:v>
                </c:pt>
                <c:pt idx="22686">
                  <c:v>-5.7012100000000003E-2</c:v>
                </c:pt>
                <c:pt idx="22687">
                  <c:v>-5.6513099999999997E-2</c:v>
                </c:pt>
                <c:pt idx="22688">
                  <c:v>-5.59669E-2</c:v>
                </c:pt>
                <c:pt idx="22689">
                  <c:v>-5.5373899999999997E-2</c:v>
                </c:pt>
                <c:pt idx="22690">
                  <c:v>-5.4734999999999999E-2</c:v>
                </c:pt>
                <c:pt idx="22691">
                  <c:v>-5.4052299999999998E-2</c:v>
                </c:pt>
                <c:pt idx="22692">
                  <c:v>-5.3327800000000002E-2</c:v>
                </c:pt>
                <c:pt idx="22693">
                  <c:v>-5.2562299999999999E-2</c:v>
                </c:pt>
                <c:pt idx="22694">
                  <c:v>-5.1757499999999998E-2</c:v>
                </c:pt>
                <c:pt idx="22695">
                  <c:v>-5.0916200000000002E-2</c:v>
                </c:pt>
                <c:pt idx="22696">
                  <c:v>-5.00426E-2</c:v>
                </c:pt>
                <c:pt idx="22697">
                  <c:v>-4.9140799999999998E-2</c:v>
                </c:pt>
                <c:pt idx="22698">
                  <c:v>-4.8214E-2</c:v>
                </c:pt>
                <c:pt idx="22699">
                  <c:v>-4.7265099999999997E-2</c:v>
                </c:pt>
                <c:pt idx="22700">
                  <c:v>-4.6296999999999998E-2</c:v>
                </c:pt>
                <c:pt idx="22701">
                  <c:v>-4.5312199999999997E-2</c:v>
                </c:pt>
                <c:pt idx="22702">
                  <c:v>-4.4312600000000001E-2</c:v>
                </c:pt>
                <c:pt idx="22703">
                  <c:v>-4.3300499999999999E-2</c:v>
                </c:pt>
                <c:pt idx="22704">
                  <c:v>-4.2278299999999998E-2</c:v>
                </c:pt>
                <c:pt idx="22705">
                  <c:v>-4.1249000000000001E-2</c:v>
                </c:pt>
                <c:pt idx="22706">
                  <c:v>-4.02152E-2</c:v>
                </c:pt>
                <c:pt idx="22707">
                  <c:v>-3.9179400000000003E-2</c:v>
                </c:pt>
                <c:pt idx="22708">
                  <c:v>-3.8142500000000003E-2</c:v>
                </c:pt>
                <c:pt idx="22709">
                  <c:v>-3.7105699999999998E-2</c:v>
                </c:pt>
                <c:pt idx="22710">
                  <c:v>-3.6072300000000002E-2</c:v>
                </c:pt>
                <c:pt idx="22711">
                  <c:v>-3.5045899999999998E-2</c:v>
                </c:pt>
                <c:pt idx="22712">
                  <c:v>-3.4028500000000003E-2</c:v>
                </c:pt>
                <c:pt idx="22713">
                  <c:v>-3.3020500000000001E-2</c:v>
                </c:pt>
                <c:pt idx="22714">
                  <c:v>-3.2022500000000002E-2</c:v>
                </c:pt>
                <c:pt idx="22715">
                  <c:v>-3.10367E-2</c:v>
                </c:pt>
                <c:pt idx="22716">
                  <c:v>-3.00659E-2</c:v>
                </c:pt>
                <c:pt idx="22717">
                  <c:v>-2.91119E-2</c:v>
                </c:pt>
                <c:pt idx="22718">
                  <c:v>-2.8175100000000002E-2</c:v>
                </c:pt>
                <c:pt idx="22719">
                  <c:v>-2.72559E-2</c:v>
                </c:pt>
                <c:pt idx="22720">
                  <c:v>-2.6355E-2</c:v>
                </c:pt>
                <c:pt idx="22721">
                  <c:v>-2.54735E-2</c:v>
                </c:pt>
                <c:pt idx="22722">
                  <c:v>-2.4611299999999999E-2</c:v>
                </c:pt>
                <c:pt idx="22723">
                  <c:v>-2.37675E-2</c:v>
                </c:pt>
                <c:pt idx="22724">
                  <c:v>-2.2943000000000002E-2</c:v>
                </c:pt>
                <c:pt idx="22725">
                  <c:v>-2.21406E-2</c:v>
                </c:pt>
                <c:pt idx="22726">
                  <c:v>-2.1363500000000001E-2</c:v>
                </c:pt>
                <c:pt idx="22727">
                  <c:v>-2.06147E-2</c:v>
                </c:pt>
                <c:pt idx="22728">
                  <c:v>-1.98961E-2</c:v>
                </c:pt>
                <c:pt idx="22729">
                  <c:v>-1.92084E-2</c:v>
                </c:pt>
                <c:pt idx="22730">
                  <c:v>-1.8551999999999999E-2</c:v>
                </c:pt>
                <c:pt idx="22731">
                  <c:v>-1.7928300000000001E-2</c:v>
                </c:pt>
                <c:pt idx="22732">
                  <c:v>-1.73385E-2</c:v>
                </c:pt>
                <c:pt idx="22733">
                  <c:v>-1.6783200000000002E-2</c:v>
                </c:pt>
                <c:pt idx="22734">
                  <c:v>-1.6262599999999999E-2</c:v>
                </c:pt>
                <c:pt idx="22735">
                  <c:v>-1.5775600000000001E-2</c:v>
                </c:pt>
                <c:pt idx="22736">
                  <c:v>-1.53209E-2</c:v>
                </c:pt>
                <c:pt idx="22737">
                  <c:v>-1.4898700000000001E-2</c:v>
                </c:pt>
                <c:pt idx="22738">
                  <c:v>-1.45106E-2</c:v>
                </c:pt>
                <c:pt idx="22739">
                  <c:v>-1.41575E-2</c:v>
                </c:pt>
                <c:pt idx="22740">
                  <c:v>-1.3838700000000001E-2</c:v>
                </c:pt>
                <c:pt idx="22741">
                  <c:v>-1.35523E-2</c:v>
                </c:pt>
                <c:pt idx="22742">
                  <c:v>-1.3295599999999999E-2</c:v>
                </c:pt>
                <c:pt idx="22743">
                  <c:v>-1.30668E-2</c:v>
                </c:pt>
                <c:pt idx="22744">
                  <c:v>-1.28653E-2</c:v>
                </c:pt>
                <c:pt idx="22745">
                  <c:v>-1.26905E-2</c:v>
                </c:pt>
                <c:pt idx="22746">
                  <c:v>-1.2541099999999999E-2</c:v>
                </c:pt>
                <c:pt idx="22747">
                  <c:v>-1.24163E-2</c:v>
                </c:pt>
                <c:pt idx="22748">
                  <c:v>-1.23164E-2</c:v>
                </c:pt>
                <c:pt idx="22749">
                  <c:v>-1.22419E-2</c:v>
                </c:pt>
                <c:pt idx="22750">
                  <c:v>-1.21923E-2</c:v>
                </c:pt>
                <c:pt idx="22751">
                  <c:v>-1.21666E-2</c:v>
                </c:pt>
                <c:pt idx="22752">
                  <c:v>-1.2163500000000001E-2</c:v>
                </c:pt>
                <c:pt idx="22753">
                  <c:v>-1.21811E-2</c:v>
                </c:pt>
                <c:pt idx="22754">
                  <c:v>-1.22176E-2</c:v>
                </c:pt>
                <c:pt idx="22755">
                  <c:v>-1.2272699999999999E-2</c:v>
                </c:pt>
                <c:pt idx="22756">
                  <c:v>-1.23453E-2</c:v>
                </c:pt>
                <c:pt idx="22757">
                  <c:v>-1.2432500000000001E-2</c:v>
                </c:pt>
                <c:pt idx="22758">
                  <c:v>-1.25325E-2</c:v>
                </c:pt>
                <c:pt idx="22759">
                  <c:v>-1.26461E-2</c:v>
                </c:pt>
                <c:pt idx="22760">
                  <c:v>-1.2774199999999999E-2</c:v>
                </c:pt>
                <c:pt idx="22761">
                  <c:v>-1.29158E-2</c:v>
                </c:pt>
                <c:pt idx="22762">
                  <c:v>-1.3070200000000001E-2</c:v>
                </c:pt>
                <c:pt idx="22763">
                  <c:v>-1.32379E-2</c:v>
                </c:pt>
                <c:pt idx="22764">
                  <c:v>-1.34176E-2</c:v>
                </c:pt>
                <c:pt idx="22765">
                  <c:v>-1.3606500000000001E-2</c:v>
                </c:pt>
                <c:pt idx="22766">
                  <c:v>-1.38017E-2</c:v>
                </c:pt>
                <c:pt idx="22767">
                  <c:v>-1.4000500000000001E-2</c:v>
                </c:pt>
                <c:pt idx="22768">
                  <c:v>-1.4200600000000001E-2</c:v>
                </c:pt>
                <c:pt idx="22769">
                  <c:v>-1.43987E-2</c:v>
                </c:pt>
                <c:pt idx="22770">
                  <c:v>-1.4593099999999999E-2</c:v>
                </c:pt>
                <c:pt idx="22771">
                  <c:v>-1.47843E-2</c:v>
                </c:pt>
                <c:pt idx="22772">
                  <c:v>-1.4972600000000001E-2</c:v>
                </c:pt>
                <c:pt idx="22773">
                  <c:v>-1.51568E-2</c:v>
                </c:pt>
                <c:pt idx="22774">
                  <c:v>-1.53352E-2</c:v>
                </c:pt>
                <c:pt idx="22775">
                  <c:v>-1.55056E-2</c:v>
                </c:pt>
                <c:pt idx="22776">
                  <c:v>-1.5665599999999998E-2</c:v>
                </c:pt>
                <c:pt idx="22777">
                  <c:v>-1.5812900000000001E-2</c:v>
                </c:pt>
                <c:pt idx="22778">
                  <c:v>-1.5946200000000001E-2</c:v>
                </c:pt>
                <c:pt idx="22779">
                  <c:v>-1.6064999999999999E-2</c:v>
                </c:pt>
                <c:pt idx="22780">
                  <c:v>-1.6168600000000002E-2</c:v>
                </c:pt>
                <c:pt idx="22781">
                  <c:v>-1.6256400000000001E-2</c:v>
                </c:pt>
                <c:pt idx="22782">
                  <c:v>-1.6327299999999999E-2</c:v>
                </c:pt>
                <c:pt idx="22783">
                  <c:v>-1.6380700000000002E-2</c:v>
                </c:pt>
                <c:pt idx="22784">
                  <c:v>-1.6416500000000001E-2</c:v>
                </c:pt>
                <c:pt idx="22785">
                  <c:v>-1.6434299999999999E-2</c:v>
                </c:pt>
                <c:pt idx="22786">
                  <c:v>-1.6432100000000002E-2</c:v>
                </c:pt>
                <c:pt idx="22787">
                  <c:v>-1.64084E-2</c:v>
                </c:pt>
                <c:pt idx="22788">
                  <c:v>-1.6362399999999999E-2</c:v>
                </c:pt>
                <c:pt idx="22789">
                  <c:v>-1.62939E-2</c:v>
                </c:pt>
                <c:pt idx="22790">
                  <c:v>-1.62028E-2</c:v>
                </c:pt>
                <c:pt idx="22791">
                  <c:v>-1.6088000000000002E-2</c:v>
                </c:pt>
                <c:pt idx="22792">
                  <c:v>-1.5947300000000001E-2</c:v>
                </c:pt>
                <c:pt idx="22793">
                  <c:v>-1.5779499999999998E-2</c:v>
                </c:pt>
                <c:pt idx="22794">
                  <c:v>-1.55856E-2</c:v>
                </c:pt>
                <c:pt idx="22795">
                  <c:v>-1.5366299999999999E-2</c:v>
                </c:pt>
                <c:pt idx="22796">
                  <c:v>-1.51202E-2</c:v>
                </c:pt>
                <c:pt idx="22797">
                  <c:v>-1.48457E-2</c:v>
                </c:pt>
                <c:pt idx="22798">
                  <c:v>-1.45434E-2</c:v>
                </c:pt>
                <c:pt idx="22799">
                  <c:v>-1.4214600000000001E-2</c:v>
                </c:pt>
                <c:pt idx="22800">
                  <c:v>-1.38596E-2</c:v>
                </c:pt>
                <c:pt idx="22801">
                  <c:v>-1.3478E-2</c:v>
                </c:pt>
                <c:pt idx="22802">
                  <c:v>-1.30692E-2</c:v>
                </c:pt>
                <c:pt idx="22803">
                  <c:v>-1.2632600000000001E-2</c:v>
                </c:pt>
                <c:pt idx="22804">
                  <c:v>-1.21677E-2</c:v>
                </c:pt>
                <c:pt idx="22805">
                  <c:v>-1.16741E-2</c:v>
                </c:pt>
                <c:pt idx="22806">
                  <c:v>-1.11527E-2</c:v>
                </c:pt>
                <c:pt idx="22807">
                  <c:v>-1.06055E-2</c:v>
                </c:pt>
                <c:pt idx="22808">
                  <c:v>-1.00333E-2</c:v>
                </c:pt>
                <c:pt idx="22809" formatCode="0.00E+00">
                  <c:v>-9.4344500000000005E-3</c:v>
                </c:pt>
                <c:pt idx="22810" formatCode="0.00E+00">
                  <c:v>-8.8059499999999999E-3</c:v>
                </c:pt>
                <c:pt idx="22811" formatCode="0.00E+00">
                  <c:v>-8.1459600000000007E-3</c:v>
                </c:pt>
                <c:pt idx="22812" formatCode="0.00E+00">
                  <c:v>-7.4546899999999999E-3</c:v>
                </c:pt>
                <c:pt idx="22813" formatCode="0.00E+00">
                  <c:v>-6.7332700000000004E-3</c:v>
                </c:pt>
                <c:pt idx="22814" formatCode="0.00E+00">
                  <c:v>-5.9840500000000003E-3</c:v>
                </c:pt>
                <c:pt idx="22815" formatCode="0.00E+00">
                  <c:v>-5.2101500000000002E-3</c:v>
                </c:pt>
                <c:pt idx="22816" formatCode="0.00E+00">
                  <c:v>-4.4131999999999999E-3</c:v>
                </c:pt>
                <c:pt idx="22817" formatCode="0.00E+00">
                  <c:v>-3.5936399999999999E-3</c:v>
                </c:pt>
                <c:pt idx="22818" formatCode="0.00E+00">
                  <c:v>-2.7536000000000001E-3</c:v>
                </c:pt>
                <c:pt idx="22819" formatCode="0.00E+00">
                  <c:v>-1.8973E-3</c:v>
                </c:pt>
                <c:pt idx="22820" formatCode="0.00E+00">
                  <c:v>-1.0286099999999999E-3</c:v>
                </c:pt>
                <c:pt idx="22821" formatCode="0.00E+00">
                  <c:v>-1.4984800000000001E-4</c:v>
                </c:pt>
                <c:pt idx="22822" formatCode="0.00E+00">
                  <c:v>7.3749600000000003E-4</c:v>
                </c:pt>
                <c:pt idx="22823" formatCode="0.00E+00">
                  <c:v>1.6318400000000001E-3</c:v>
                </c:pt>
                <c:pt idx="22824" formatCode="0.00E+00">
                  <c:v>2.53156E-3</c:v>
                </c:pt>
                <c:pt idx="22825" formatCode="0.00E+00">
                  <c:v>3.4349699999999999E-3</c:v>
                </c:pt>
                <c:pt idx="22826" formatCode="0.00E+00">
                  <c:v>4.34046E-3</c:v>
                </c:pt>
                <c:pt idx="22827" formatCode="0.00E+00">
                  <c:v>5.2475400000000002E-3</c:v>
                </c:pt>
                <c:pt idx="22828" formatCode="0.00E+00">
                  <c:v>6.1565700000000001E-3</c:v>
                </c:pt>
                <c:pt idx="22829" formatCode="0.00E+00">
                  <c:v>7.0679000000000002E-3</c:v>
                </c:pt>
                <c:pt idx="22830" formatCode="0.00E+00">
                  <c:v>7.98192E-3</c:v>
                </c:pt>
                <c:pt idx="22831" formatCode="0.00E+00">
                  <c:v>8.8984700000000003E-3</c:v>
                </c:pt>
                <c:pt idx="22832" formatCode="0.00E+00">
                  <c:v>9.8160699999999997E-3</c:v>
                </c:pt>
                <c:pt idx="22833">
                  <c:v>1.07338E-2</c:v>
                </c:pt>
                <c:pt idx="22834">
                  <c:v>1.16519E-2</c:v>
                </c:pt>
                <c:pt idx="22835">
                  <c:v>1.2568599999999999E-2</c:v>
                </c:pt>
                <c:pt idx="22836">
                  <c:v>1.3479400000000001E-2</c:v>
                </c:pt>
                <c:pt idx="22837">
                  <c:v>1.438E-2</c:v>
                </c:pt>
                <c:pt idx="22838">
                  <c:v>1.5267299999999999E-2</c:v>
                </c:pt>
                <c:pt idx="22839">
                  <c:v>1.6139199999999999E-2</c:v>
                </c:pt>
                <c:pt idx="22840">
                  <c:v>1.6993899999999999E-2</c:v>
                </c:pt>
                <c:pt idx="22841">
                  <c:v>1.78304E-2</c:v>
                </c:pt>
                <c:pt idx="22842">
                  <c:v>1.8647400000000001E-2</c:v>
                </c:pt>
                <c:pt idx="22843">
                  <c:v>1.94421E-2</c:v>
                </c:pt>
                <c:pt idx="22844">
                  <c:v>2.0211699999999999E-2</c:v>
                </c:pt>
                <c:pt idx="22845">
                  <c:v>2.0953699999999999E-2</c:v>
                </c:pt>
                <c:pt idx="22846">
                  <c:v>2.1665899999999998E-2</c:v>
                </c:pt>
                <c:pt idx="22847">
                  <c:v>2.2345299999999998E-2</c:v>
                </c:pt>
                <c:pt idx="22848">
                  <c:v>2.2987500000000001E-2</c:v>
                </c:pt>
                <c:pt idx="22849">
                  <c:v>2.3588499999999998E-2</c:v>
                </c:pt>
                <c:pt idx="22850">
                  <c:v>2.4145199999999999E-2</c:v>
                </c:pt>
                <c:pt idx="22851">
                  <c:v>2.46549E-2</c:v>
                </c:pt>
                <c:pt idx="22852">
                  <c:v>2.5115999999999999E-2</c:v>
                </c:pt>
                <c:pt idx="22853">
                  <c:v>2.55284E-2</c:v>
                </c:pt>
                <c:pt idx="22854">
                  <c:v>2.5893099999999999E-2</c:v>
                </c:pt>
                <c:pt idx="22855">
                  <c:v>2.6210000000000001E-2</c:v>
                </c:pt>
                <c:pt idx="22856">
                  <c:v>2.6477400000000002E-2</c:v>
                </c:pt>
                <c:pt idx="22857">
                  <c:v>2.6693999999999999E-2</c:v>
                </c:pt>
                <c:pt idx="22858">
                  <c:v>2.68586E-2</c:v>
                </c:pt>
                <c:pt idx="22859">
                  <c:v>2.6969300000000002E-2</c:v>
                </c:pt>
                <c:pt idx="22860">
                  <c:v>2.7025299999999999E-2</c:v>
                </c:pt>
                <c:pt idx="22861">
                  <c:v>2.7027700000000002E-2</c:v>
                </c:pt>
                <c:pt idx="22862">
                  <c:v>2.6977500000000001E-2</c:v>
                </c:pt>
                <c:pt idx="22863">
                  <c:v>2.6873000000000001E-2</c:v>
                </c:pt>
                <c:pt idx="22864">
                  <c:v>2.6711499999999999E-2</c:v>
                </c:pt>
                <c:pt idx="22865">
                  <c:v>2.6491399999999998E-2</c:v>
                </c:pt>
                <c:pt idx="22866">
                  <c:v>2.6211700000000001E-2</c:v>
                </c:pt>
                <c:pt idx="22867">
                  <c:v>2.5871000000000002E-2</c:v>
                </c:pt>
                <c:pt idx="22868">
                  <c:v>2.5467699999999999E-2</c:v>
                </c:pt>
                <c:pt idx="22869">
                  <c:v>2.5001099999999998E-2</c:v>
                </c:pt>
                <c:pt idx="22870">
                  <c:v>2.4471400000000001E-2</c:v>
                </c:pt>
                <c:pt idx="22871">
                  <c:v>2.3877700000000002E-2</c:v>
                </c:pt>
                <c:pt idx="22872">
                  <c:v>2.3218300000000001E-2</c:v>
                </c:pt>
                <c:pt idx="22873">
                  <c:v>2.2494400000000001E-2</c:v>
                </c:pt>
                <c:pt idx="22874">
                  <c:v>2.1708600000000002E-2</c:v>
                </c:pt>
                <c:pt idx="22875">
                  <c:v>2.0862200000000001E-2</c:v>
                </c:pt>
                <c:pt idx="22876">
                  <c:v>1.9954199999999998E-2</c:v>
                </c:pt>
                <c:pt idx="22877">
                  <c:v>1.89848E-2</c:v>
                </c:pt>
                <c:pt idx="22878">
                  <c:v>1.79559E-2</c:v>
                </c:pt>
                <c:pt idx="22879">
                  <c:v>1.6870599999999999E-2</c:v>
                </c:pt>
                <c:pt idx="22880">
                  <c:v>1.5731700000000001E-2</c:v>
                </c:pt>
                <c:pt idx="22881">
                  <c:v>1.4540000000000001E-2</c:v>
                </c:pt>
                <c:pt idx="22882">
                  <c:v>1.3295299999999999E-2</c:v>
                </c:pt>
                <c:pt idx="22883">
                  <c:v>1.1997799999999999E-2</c:v>
                </c:pt>
                <c:pt idx="22884">
                  <c:v>1.0648599999999999E-2</c:v>
                </c:pt>
                <c:pt idx="22885" formatCode="0.00E+00">
                  <c:v>9.2484100000000003E-3</c:v>
                </c:pt>
                <c:pt idx="22886" formatCode="0.00E+00">
                  <c:v>7.7976499999999997E-3</c:v>
                </c:pt>
                <c:pt idx="22887" formatCode="0.00E+00">
                  <c:v>6.2974800000000003E-3</c:v>
                </c:pt>
                <c:pt idx="22888" formatCode="0.00E+00">
                  <c:v>4.74968E-3</c:v>
                </c:pt>
                <c:pt idx="22889" formatCode="0.00E+00">
                  <c:v>3.1563099999999998E-3</c:v>
                </c:pt>
                <c:pt idx="22890" formatCode="0.00E+00">
                  <c:v>1.5204999999999999E-3</c:v>
                </c:pt>
                <c:pt idx="22891" formatCode="0.00E+00">
                  <c:v>-1.54325E-4</c:v>
                </c:pt>
                <c:pt idx="22892" formatCode="0.00E+00">
                  <c:v>-1.8665800000000001E-3</c:v>
                </c:pt>
                <c:pt idx="22893" formatCode="0.00E+00">
                  <c:v>-3.6157899999999998E-3</c:v>
                </c:pt>
                <c:pt idx="22894" formatCode="0.00E+00">
                  <c:v>-5.4001500000000003E-3</c:v>
                </c:pt>
                <c:pt idx="22895" formatCode="0.00E+00">
                  <c:v>-7.2169900000000004E-3</c:v>
                </c:pt>
                <c:pt idx="22896" formatCode="0.00E+00">
                  <c:v>-9.0636199999999997E-3</c:v>
                </c:pt>
                <c:pt idx="22897">
                  <c:v>-1.09357E-2</c:v>
                </c:pt>
                <c:pt idx="22898">
                  <c:v>-1.28279E-2</c:v>
                </c:pt>
                <c:pt idx="22899">
                  <c:v>-1.4736600000000001E-2</c:v>
                </c:pt>
                <c:pt idx="22900">
                  <c:v>-1.6659500000000001E-2</c:v>
                </c:pt>
                <c:pt idx="22901">
                  <c:v>-1.8593499999999999E-2</c:v>
                </c:pt>
                <c:pt idx="22902">
                  <c:v>-2.0536100000000002E-2</c:v>
                </c:pt>
                <c:pt idx="22903">
                  <c:v>-2.2485399999999999E-2</c:v>
                </c:pt>
                <c:pt idx="22904">
                  <c:v>-2.4440099999999999E-2</c:v>
                </c:pt>
                <c:pt idx="22905">
                  <c:v>-2.6397799999999999E-2</c:v>
                </c:pt>
                <c:pt idx="22906">
                  <c:v>-2.8357500000000001E-2</c:v>
                </c:pt>
                <c:pt idx="22907">
                  <c:v>-3.03194E-2</c:v>
                </c:pt>
                <c:pt idx="22908">
                  <c:v>-3.2283600000000003E-2</c:v>
                </c:pt>
                <c:pt idx="22909">
                  <c:v>-3.4248899999999999E-2</c:v>
                </c:pt>
                <c:pt idx="22910">
                  <c:v>-3.6212899999999999E-2</c:v>
                </c:pt>
                <c:pt idx="22911">
                  <c:v>-3.8171999999999998E-2</c:v>
                </c:pt>
                <c:pt idx="22912">
                  <c:v>-4.0120599999999999E-2</c:v>
                </c:pt>
                <c:pt idx="22913">
                  <c:v>-4.20525E-2</c:v>
                </c:pt>
                <c:pt idx="22914">
                  <c:v>-4.39639E-2</c:v>
                </c:pt>
                <c:pt idx="22915">
                  <c:v>-4.5854499999999999E-2</c:v>
                </c:pt>
                <c:pt idx="22916">
                  <c:v>-4.7725700000000003E-2</c:v>
                </c:pt>
                <c:pt idx="22917">
                  <c:v>-4.95764E-2</c:v>
                </c:pt>
                <c:pt idx="22918">
                  <c:v>-5.1400800000000003E-2</c:v>
                </c:pt>
                <c:pt idx="22919">
                  <c:v>-5.3190500000000002E-2</c:v>
                </c:pt>
                <c:pt idx="22920">
                  <c:v>-5.4938899999999999E-2</c:v>
                </c:pt>
                <c:pt idx="22921">
                  <c:v>-5.6641999999999998E-2</c:v>
                </c:pt>
                <c:pt idx="22922">
                  <c:v>-5.8296099999999997E-2</c:v>
                </c:pt>
                <c:pt idx="22923">
                  <c:v>-5.9897400000000003E-2</c:v>
                </c:pt>
                <c:pt idx="22924">
                  <c:v>-6.1443999999999999E-2</c:v>
                </c:pt>
                <c:pt idx="22925">
                  <c:v>-6.2937099999999996E-2</c:v>
                </c:pt>
                <c:pt idx="22926">
                  <c:v>-6.4377799999999999E-2</c:v>
                </c:pt>
                <c:pt idx="22927">
                  <c:v>-6.5765100000000007E-2</c:v>
                </c:pt>
                <c:pt idx="22928">
                  <c:v>-6.7096699999999995E-2</c:v>
                </c:pt>
                <c:pt idx="22929">
                  <c:v>-6.8369799999999994E-2</c:v>
                </c:pt>
                <c:pt idx="22930">
                  <c:v>-6.9581000000000004E-2</c:v>
                </c:pt>
                <c:pt idx="22931">
                  <c:v>-7.0727300000000007E-2</c:v>
                </c:pt>
                <c:pt idx="22932">
                  <c:v>-7.1806599999999998E-2</c:v>
                </c:pt>
                <c:pt idx="22933">
                  <c:v>-7.2817900000000005E-2</c:v>
                </c:pt>
                <c:pt idx="22934">
                  <c:v>-7.3759400000000003E-2</c:v>
                </c:pt>
                <c:pt idx="22935">
                  <c:v>-7.46304E-2</c:v>
                </c:pt>
                <c:pt idx="22936">
                  <c:v>-7.5431700000000004E-2</c:v>
                </c:pt>
                <c:pt idx="22937">
                  <c:v>-7.6162999999999995E-2</c:v>
                </c:pt>
                <c:pt idx="22938">
                  <c:v>-7.6822500000000002E-2</c:v>
                </c:pt>
                <c:pt idx="22939">
                  <c:v>-7.7407100000000006E-2</c:v>
                </c:pt>
                <c:pt idx="22940">
                  <c:v>-7.7913800000000005E-2</c:v>
                </c:pt>
                <c:pt idx="22941">
                  <c:v>-7.8339300000000001E-2</c:v>
                </c:pt>
                <c:pt idx="22942">
                  <c:v>-7.8681100000000004E-2</c:v>
                </c:pt>
                <c:pt idx="22943">
                  <c:v>-7.8939999999999996E-2</c:v>
                </c:pt>
                <c:pt idx="22944">
                  <c:v>-7.91187E-2</c:v>
                </c:pt>
                <c:pt idx="22945">
                  <c:v>-7.9218700000000003E-2</c:v>
                </c:pt>
                <c:pt idx="22946">
                  <c:v>-7.9238600000000006E-2</c:v>
                </c:pt>
                <c:pt idx="22947">
                  <c:v>-7.9174499999999995E-2</c:v>
                </c:pt>
                <c:pt idx="22948">
                  <c:v>-7.9023099999999999E-2</c:v>
                </c:pt>
                <c:pt idx="22949">
                  <c:v>-7.8783900000000004E-2</c:v>
                </c:pt>
                <c:pt idx="22950">
                  <c:v>-7.8459799999999996E-2</c:v>
                </c:pt>
                <c:pt idx="22951">
                  <c:v>-7.8054499999999999E-2</c:v>
                </c:pt>
                <c:pt idx="22952">
                  <c:v>-7.7570399999999998E-2</c:v>
                </c:pt>
                <c:pt idx="22953">
                  <c:v>-7.7008599999999996E-2</c:v>
                </c:pt>
                <c:pt idx="22954">
                  <c:v>-7.6370300000000002E-2</c:v>
                </c:pt>
                <c:pt idx="22955">
                  <c:v>-7.5656600000000004E-2</c:v>
                </c:pt>
                <c:pt idx="22956">
                  <c:v>-7.4867199999999995E-2</c:v>
                </c:pt>
                <c:pt idx="22957">
                  <c:v>-7.4000700000000003E-2</c:v>
                </c:pt>
                <c:pt idx="22958">
                  <c:v>-7.3057499999999997E-2</c:v>
                </c:pt>
                <c:pt idx="22959">
                  <c:v>-7.2040400000000004E-2</c:v>
                </c:pt>
                <c:pt idx="22960">
                  <c:v>-7.0953000000000002E-2</c:v>
                </c:pt>
                <c:pt idx="22961">
                  <c:v>-6.9796999999999998E-2</c:v>
                </c:pt>
                <c:pt idx="22962">
                  <c:v>-6.8572999999999995E-2</c:v>
                </c:pt>
                <c:pt idx="22963">
                  <c:v>-6.7280999999999994E-2</c:v>
                </c:pt>
                <c:pt idx="22964">
                  <c:v>-6.5920699999999999E-2</c:v>
                </c:pt>
                <c:pt idx="22965">
                  <c:v>-6.4492300000000002E-2</c:v>
                </c:pt>
                <c:pt idx="22966">
                  <c:v>-6.2998399999999996E-2</c:v>
                </c:pt>
                <c:pt idx="22967">
                  <c:v>-6.1442400000000001E-2</c:v>
                </c:pt>
                <c:pt idx="22968">
                  <c:v>-5.9827600000000002E-2</c:v>
                </c:pt>
                <c:pt idx="22969">
                  <c:v>-5.8157100000000003E-2</c:v>
                </c:pt>
                <c:pt idx="22970">
                  <c:v>-5.6433999999999998E-2</c:v>
                </c:pt>
                <c:pt idx="22971">
                  <c:v>-5.4660399999999998E-2</c:v>
                </c:pt>
                <c:pt idx="22972">
                  <c:v>-5.2838999999999997E-2</c:v>
                </c:pt>
                <c:pt idx="22973">
                  <c:v>-5.09731E-2</c:v>
                </c:pt>
                <c:pt idx="22974">
                  <c:v>-4.9065200000000003E-2</c:v>
                </c:pt>
                <c:pt idx="22975">
                  <c:v>-4.7116499999999999E-2</c:v>
                </c:pt>
                <c:pt idx="22976">
                  <c:v>-4.51289E-2</c:v>
                </c:pt>
                <c:pt idx="22977">
                  <c:v>-4.3105200000000003E-2</c:v>
                </c:pt>
                <c:pt idx="22978">
                  <c:v>-4.1049099999999998E-2</c:v>
                </c:pt>
                <c:pt idx="22979">
                  <c:v>-3.8964800000000001E-2</c:v>
                </c:pt>
                <c:pt idx="22980">
                  <c:v>-3.6856100000000003E-2</c:v>
                </c:pt>
                <c:pt idx="22981">
                  <c:v>-3.4725199999999998E-2</c:v>
                </c:pt>
                <c:pt idx="22982">
                  <c:v>-3.2572700000000003E-2</c:v>
                </c:pt>
                <c:pt idx="22983">
                  <c:v>-3.0400699999999999E-2</c:v>
                </c:pt>
                <c:pt idx="22984">
                  <c:v>-2.8213100000000001E-2</c:v>
                </c:pt>
                <c:pt idx="22985">
                  <c:v>-2.6012799999999999E-2</c:v>
                </c:pt>
                <c:pt idx="22986">
                  <c:v>-2.3803000000000001E-2</c:v>
                </c:pt>
                <c:pt idx="22987">
                  <c:v>-2.1588199999999998E-2</c:v>
                </c:pt>
                <c:pt idx="22988">
                  <c:v>-1.93732E-2</c:v>
                </c:pt>
                <c:pt idx="22989">
                  <c:v>-1.7160399999999999E-2</c:v>
                </c:pt>
                <c:pt idx="22990">
                  <c:v>-1.49526E-2</c:v>
                </c:pt>
                <c:pt idx="22991">
                  <c:v>-1.27552E-2</c:v>
                </c:pt>
                <c:pt idx="22992">
                  <c:v>-1.05734E-2</c:v>
                </c:pt>
                <c:pt idx="22993" formatCode="0.00E+00">
                  <c:v>-8.4097000000000009E-3</c:v>
                </c:pt>
                <c:pt idx="22994" formatCode="0.00E+00">
                  <c:v>-6.2653199999999996E-3</c:v>
                </c:pt>
                <c:pt idx="22995" formatCode="0.00E+00">
                  <c:v>-4.1433199999999998E-3</c:v>
                </c:pt>
                <c:pt idx="22996" formatCode="0.00E+00">
                  <c:v>-2.0482199999999999E-3</c:v>
                </c:pt>
                <c:pt idx="22997" formatCode="0.00E+00">
                  <c:v>1.7037E-5</c:v>
                </c:pt>
                <c:pt idx="22998" formatCode="0.00E+00">
                  <c:v>2.0514800000000001E-3</c:v>
                </c:pt>
                <c:pt idx="22999" formatCode="0.00E+00">
                  <c:v>4.05449E-3</c:v>
                </c:pt>
                <c:pt idx="23000" formatCode="0.00E+00">
                  <c:v>6.0254699999999998E-3</c:v>
                </c:pt>
                <c:pt idx="23001" formatCode="0.00E+00">
                  <c:v>7.96381E-3</c:v>
                </c:pt>
                <c:pt idx="23002" formatCode="0.00E+00">
                  <c:v>9.8669599999999993E-3</c:v>
                </c:pt>
                <c:pt idx="23003">
                  <c:v>1.1729E-2</c:v>
                </c:pt>
                <c:pt idx="23004">
                  <c:v>1.3543400000000001E-2</c:v>
                </c:pt>
                <c:pt idx="23005">
                  <c:v>1.53072E-2</c:v>
                </c:pt>
                <c:pt idx="23006">
                  <c:v>1.70218E-2</c:v>
                </c:pt>
                <c:pt idx="23007">
                  <c:v>1.8689799999999999E-2</c:v>
                </c:pt>
                <c:pt idx="23008">
                  <c:v>2.0311099999999999E-2</c:v>
                </c:pt>
                <c:pt idx="23009">
                  <c:v>2.18823E-2</c:v>
                </c:pt>
                <c:pt idx="23010">
                  <c:v>2.3400000000000001E-2</c:v>
                </c:pt>
                <c:pt idx="23011">
                  <c:v>2.4861299999999999E-2</c:v>
                </c:pt>
                <c:pt idx="23012">
                  <c:v>2.6262600000000001E-2</c:v>
                </c:pt>
                <c:pt idx="23013">
                  <c:v>2.75994E-2</c:v>
                </c:pt>
                <c:pt idx="23014">
                  <c:v>2.88682E-2</c:v>
                </c:pt>
                <c:pt idx="23015">
                  <c:v>3.0067300000000002E-2</c:v>
                </c:pt>
                <c:pt idx="23016">
                  <c:v>3.1195000000000001E-2</c:v>
                </c:pt>
                <c:pt idx="23017">
                  <c:v>3.2249899999999998E-2</c:v>
                </c:pt>
                <c:pt idx="23018">
                  <c:v>3.3230900000000001E-2</c:v>
                </c:pt>
                <c:pt idx="23019">
                  <c:v>3.4136399999999997E-2</c:v>
                </c:pt>
                <c:pt idx="23020">
                  <c:v>3.49649E-2</c:v>
                </c:pt>
                <c:pt idx="23021">
                  <c:v>3.5715299999999998E-2</c:v>
                </c:pt>
                <c:pt idx="23022">
                  <c:v>3.6387099999999999E-2</c:v>
                </c:pt>
                <c:pt idx="23023">
                  <c:v>3.6980499999999999E-2</c:v>
                </c:pt>
                <c:pt idx="23024">
                  <c:v>3.7495399999999998E-2</c:v>
                </c:pt>
                <c:pt idx="23025">
                  <c:v>3.79327E-2</c:v>
                </c:pt>
                <c:pt idx="23026">
                  <c:v>3.8293599999999997E-2</c:v>
                </c:pt>
                <c:pt idx="23027">
                  <c:v>3.85794E-2</c:v>
                </c:pt>
                <c:pt idx="23028">
                  <c:v>3.8791199999999998E-2</c:v>
                </c:pt>
                <c:pt idx="23029">
                  <c:v>3.8929499999999999E-2</c:v>
                </c:pt>
                <c:pt idx="23030">
                  <c:v>3.8995099999999998E-2</c:v>
                </c:pt>
                <c:pt idx="23031">
                  <c:v>3.8988399999999999E-2</c:v>
                </c:pt>
                <c:pt idx="23032">
                  <c:v>3.8907799999999999E-2</c:v>
                </c:pt>
                <c:pt idx="23033">
                  <c:v>3.8752000000000002E-2</c:v>
                </c:pt>
                <c:pt idx="23034">
                  <c:v>3.8522599999999997E-2</c:v>
                </c:pt>
                <c:pt idx="23035">
                  <c:v>3.8223100000000003E-2</c:v>
                </c:pt>
                <c:pt idx="23036">
                  <c:v>3.7854100000000002E-2</c:v>
                </c:pt>
                <c:pt idx="23037">
                  <c:v>3.7413500000000002E-2</c:v>
                </c:pt>
                <c:pt idx="23038">
                  <c:v>3.68992E-2</c:v>
                </c:pt>
                <c:pt idx="23039">
                  <c:v>3.6311299999999998E-2</c:v>
                </c:pt>
                <c:pt idx="23040">
                  <c:v>3.5651500000000003E-2</c:v>
                </c:pt>
                <c:pt idx="23041">
                  <c:v>3.4921399999999998E-2</c:v>
                </c:pt>
                <c:pt idx="23042">
                  <c:v>3.4121800000000001E-2</c:v>
                </c:pt>
                <c:pt idx="23043">
                  <c:v>3.3254300000000001E-2</c:v>
                </c:pt>
                <c:pt idx="23044">
                  <c:v>3.2322499999999997E-2</c:v>
                </c:pt>
                <c:pt idx="23045">
                  <c:v>3.1330900000000002E-2</c:v>
                </c:pt>
                <c:pt idx="23046">
                  <c:v>3.0282300000000002E-2</c:v>
                </c:pt>
                <c:pt idx="23047">
                  <c:v>2.91778E-2</c:v>
                </c:pt>
                <c:pt idx="23048">
                  <c:v>2.80182E-2</c:v>
                </c:pt>
                <c:pt idx="23049">
                  <c:v>2.6805900000000001E-2</c:v>
                </c:pt>
                <c:pt idx="23050">
                  <c:v>2.5545000000000002E-2</c:v>
                </c:pt>
                <c:pt idx="23051">
                  <c:v>2.4240000000000001E-2</c:v>
                </c:pt>
                <c:pt idx="23052">
                  <c:v>2.28947E-2</c:v>
                </c:pt>
                <c:pt idx="23053">
                  <c:v>2.1511099999999998E-2</c:v>
                </c:pt>
                <c:pt idx="23054">
                  <c:v>2.00901E-2</c:v>
                </c:pt>
                <c:pt idx="23055">
                  <c:v>1.8632599999999999E-2</c:v>
                </c:pt>
                <c:pt idx="23056">
                  <c:v>1.71393E-2</c:v>
                </c:pt>
                <c:pt idx="23057">
                  <c:v>1.56124E-2</c:v>
                </c:pt>
                <c:pt idx="23058">
                  <c:v>1.4055399999999999E-2</c:v>
                </c:pt>
                <c:pt idx="23059">
                  <c:v>1.24721E-2</c:v>
                </c:pt>
                <c:pt idx="23060">
                  <c:v>1.0865E-2</c:v>
                </c:pt>
                <c:pt idx="23061" formatCode="0.00E+00">
                  <c:v>9.2369700000000006E-3</c:v>
                </c:pt>
                <c:pt idx="23062" formatCode="0.00E+00">
                  <c:v>7.5924299999999998E-3</c:v>
                </c:pt>
                <c:pt idx="23063" formatCode="0.00E+00">
                  <c:v>5.9362599999999996E-3</c:v>
                </c:pt>
                <c:pt idx="23064" formatCode="0.00E+00">
                  <c:v>4.2711099999999998E-3</c:v>
                </c:pt>
                <c:pt idx="23065" formatCode="0.00E+00">
                  <c:v>2.5971599999999998E-3</c:v>
                </c:pt>
                <c:pt idx="23066" formatCode="0.00E+00">
                  <c:v>9.1504499999999996E-4</c:v>
                </c:pt>
                <c:pt idx="23067" formatCode="0.00E+00">
                  <c:v>-7.7306E-4</c:v>
                </c:pt>
                <c:pt idx="23068" formatCode="0.00E+00">
                  <c:v>-2.4648999999999999E-3</c:v>
                </c:pt>
                <c:pt idx="23069" formatCode="0.00E+00">
                  <c:v>-4.15834E-3</c:v>
                </c:pt>
                <c:pt idx="23070" formatCode="0.00E+00">
                  <c:v>-5.8510699999999999E-3</c:v>
                </c:pt>
                <c:pt idx="23071" formatCode="0.00E+00">
                  <c:v>-7.5402799999999999E-3</c:v>
                </c:pt>
                <c:pt idx="23072" formatCode="0.00E+00">
                  <c:v>-9.2227799999999999E-3</c:v>
                </c:pt>
                <c:pt idx="23073">
                  <c:v>-1.0895999999999999E-2</c:v>
                </c:pt>
                <c:pt idx="23074">
                  <c:v>-1.25576E-2</c:v>
                </c:pt>
                <c:pt idx="23075">
                  <c:v>-1.4204100000000001E-2</c:v>
                </c:pt>
                <c:pt idx="23076">
                  <c:v>-1.58312E-2</c:v>
                </c:pt>
                <c:pt idx="23077">
                  <c:v>-1.74361E-2</c:v>
                </c:pt>
                <c:pt idx="23078">
                  <c:v>-1.90168E-2</c:v>
                </c:pt>
                <c:pt idx="23079">
                  <c:v>-2.0571800000000001E-2</c:v>
                </c:pt>
                <c:pt idx="23080">
                  <c:v>-2.2099000000000001E-2</c:v>
                </c:pt>
                <c:pt idx="23081">
                  <c:v>-2.3595399999999999E-2</c:v>
                </c:pt>
                <c:pt idx="23082">
                  <c:v>-2.50569E-2</c:v>
                </c:pt>
                <c:pt idx="23083">
                  <c:v>-2.6480299999999998E-2</c:v>
                </c:pt>
                <c:pt idx="23084">
                  <c:v>-2.7863099999999998E-2</c:v>
                </c:pt>
                <c:pt idx="23085">
                  <c:v>-2.9203900000000001E-2</c:v>
                </c:pt>
                <c:pt idx="23086">
                  <c:v>-3.0502000000000001E-2</c:v>
                </c:pt>
                <c:pt idx="23087">
                  <c:v>-3.1756699999999999E-2</c:v>
                </c:pt>
                <c:pt idx="23088">
                  <c:v>-3.2965899999999999E-2</c:v>
                </c:pt>
                <c:pt idx="23089">
                  <c:v>-3.4127299999999999E-2</c:v>
                </c:pt>
                <c:pt idx="23090">
                  <c:v>-3.5238999999999999E-2</c:v>
                </c:pt>
                <c:pt idx="23091">
                  <c:v>-3.6300499999999999E-2</c:v>
                </c:pt>
                <c:pt idx="23092">
                  <c:v>-3.7310200000000002E-2</c:v>
                </c:pt>
                <c:pt idx="23093">
                  <c:v>-3.8265199999999999E-2</c:v>
                </c:pt>
                <c:pt idx="23094">
                  <c:v>-3.9163400000000001E-2</c:v>
                </c:pt>
                <c:pt idx="23095">
                  <c:v>-4.0004499999999998E-2</c:v>
                </c:pt>
                <c:pt idx="23096">
                  <c:v>-4.0788900000000003E-2</c:v>
                </c:pt>
                <c:pt idx="23097">
                  <c:v>-4.1517199999999997E-2</c:v>
                </c:pt>
                <c:pt idx="23098">
                  <c:v>-4.21891E-2</c:v>
                </c:pt>
                <c:pt idx="23099">
                  <c:v>-4.2803599999999997E-2</c:v>
                </c:pt>
                <c:pt idx="23100">
                  <c:v>-4.3360200000000002E-2</c:v>
                </c:pt>
                <c:pt idx="23101">
                  <c:v>-4.3861700000000003E-2</c:v>
                </c:pt>
                <c:pt idx="23102">
                  <c:v>-4.4306199999999997E-2</c:v>
                </c:pt>
                <c:pt idx="23103">
                  <c:v>-4.4678700000000002E-2</c:v>
                </c:pt>
                <c:pt idx="23104">
                  <c:v>-4.4975399999999999E-2</c:v>
                </c:pt>
                <c:pt idx="23105">
                  <c:v>-4.5214900000000002E-2</c:v>
                </c:pt>
                <c:pt idx="23106">
                  <c:v>-4.5403199999999998E-2</c:v>
                </c:pt>
                <c:pt idx="23107">
                  <c:v>-4.5530899999999999E-2</c:v>
                </c:pt>
                <c:pt idx="23108">
                  <c:v>-4.5598E-2</c:v>
                </c:pt>
                <c:pt idx="23109">
                  <c:v>-4.5609799999999999E-2</c:v>
                </c:pt>
                <c:pt idx="23110">
                  <c:v>-4.5567200000000002E-2</c:v>
                </c:pt>
                <c:pt idx="23111">
                  <c:v>-4.5469299999999997E-2</c:v>
                </c:pt>
                <c:pt idx="23112">
                  <c:v>-4.5314800000000002E-2</c:v>
                </c:pt>
                <c:pt idx="23113">
                  <c:v>-4.5103600000000001E-2</c:v>
                </c:pt>
                <c:pt idx="23114">
                  <c:v>-4.48367E-2</c:v>
                </c:pt>
                <c:pt idx="23115">
                  <c:v>-4.4516500000000001E-2</c:v>
                </c:pt>
                <c:pt idx="23116">
                  <c:v>-4.41451E-2</c:v>
                </c:pt>
                <c:pt idx="23117">
                  <c:v>-4.3723100000000001E-2</c:v>
                </c:pt>
                <c:pt idx="23118">
                  <c:v>-4.3250999999999998E-2</c:v>
                </c:pt>
                <c:pt idx="23119">
                  <c:v>-4.2730600000000001E-2</c:v>
                </c:pt>
                <c:pt idx="23120">
                  <c:v>-4.2165800000000003E-2</c:v>
                </c:pt>
                <c:pt idx="23121">
                  <c:v>-4.1560699999999999E-2</c:v>
                </c:pt>
                <c:pt idx="23122">
                  <c:v>-4.0918099999999999E-2</c:v>
                </c:pt>
                <c:pt idx="23123">
                  <c:v>-4.0239999999999998E-2</c:v>
                </c:pt>
                <c:pt idx="23124">
                  <c:v>-3.95275E-2</c:v>
                </c:pt>
                <c:pt idx="23125">
                  <c:v>-3.8781799999999998E-2</c:v>
                </c:pt>
                <c:pt idx="23126">
                  <c:v>-3.8004400000000001E-2</c:v>
                </c:pt>
                <c:pt idx="23127">
                  <c:v>-3.7196399999999998E-2</c:v>
                </c:pt>
                <c:pt idx="23128">
                  <c:v>-3.6358500000000002E-2</c:v>
                </c:pt>
                <c:pt idx="23129">
                  <c:v>-3.5490899999999999E-2</c:v>
                </c:pt>
                <c:pt idx="23130">
                  <c:v>-3.4595500000000001E-2</c:v>
                </c:pt>
                <c:pt idx="23131">
                  <c:v>-3.3674700000000002E-2</c:v>
                </c:pt>
                <c:pt idx="23132">
                  <c:v>-3.2729500000000002E-2</c:v>
                </c:pt>
                <c:pt idx="23133">
                  <c:v>-3.1760900000000002E-2</c:v>
                </c:pt>
                <c:pt idx="23134">
                  <c:v>-3.0770800000000001E-2</c:v>
                </c:pt>
                <c:pt idx="23135">
                  <c:v>-2.9761699999999999E-2</c:v>
                </c:pt>
                <c:pt idx="23136">
                  <c:v>-2.87351E-2</c:v>
                </c:pt>
                <c:pt idx="23137">
                  <c:v>-2.76928E-2</c:v>
                </c:pt>
                <c:pt idx="23138">
                  <c:v>-2.6636300000000002E-2</c:v>
                </c:pt>
                <c:pt idx="23139">
                  <c:v>-2.55681E-2</c:v>
                </c:pt>
                <c:pt idx="23140">
                  <c:v>-2.4490600000000001E-2</c:v>
                </c:pt>
                <c:pt idx="23141">
                  <c:v>-2.3406E-2</c:v>
                </c:pt>
                <c:pt idx="23142">
                  <c:v>-2.2317199999999999E-2</c:v>
                </c:pt>
                <c:pt idx="23143">
                  <c:v>-2.1227099999999999E-2</c:v>
                </c:pt>
                <c:pt idx="23144">
                  <c:v>-2.0138699999999999E-2</c:v>
                </c:pt>
                <c:pt idx="23145">
                  <c:v>-1.9053799999999999E-2</c:v>
                </c:pt>
                <c:pt idx="23146">
                  <c:v>-1.7973699999999999E-2</c:v>
                </c:pt>
                <c:pt idx="23147">
                  <c:v>-1.6899999999999998E-2</c:v>
                </c:pt>
                <c:pt idx="23148">
                  <c:v>-1.58342E-2</c:v>
                </c:pt>
                <c:pt idx="23149">
                  <c:v>-1.47779E-2</c:v>
                </c:pt>
                <c:pt idx="23150">
                  <c:v>-1.3732599999999999E-2</c:v>
                </c:pt>
                <c:pt idx="23151">
                  <c:v>-1.2700100000000001E-2</c:v>
                </c:pt>
                <c:pt idx="23152">
                  <c:v>-1.1682100000000001E-2</c:v>
                </c:pt>
                <c:pt idx="23153">
                  <c:v>-1.06809E-2</c:v>
                </c:pt>
                <c:pt idx="23154" formatCode="0.00E+00">
                  <c:v>-9.69858E-3</c:v>
                </c:pt>
                <c:pt idx="23155" formatCode="0.00E+00">
                  <c:v>-8.7381999999999998E-3</c:v>
                </c:pt>
                <c:pt idx="23156" formatCode="0.00E+00">
                  <c:v>-7.8032900000000001E-3</c:v>
                </c:pt>
                <c:pt idx="23157" formatCode="0.00E+00">
                  <c:v>-6.8971099999999997E-3</c:v>
                </c:pt>
                <c:pt idx="23158" formatCode="0.00E+00">
                  <c:v>-6.0211700000000002E-3</c:v>
                </c:pt>
                <c:pt idx="23159" formatCode="0.00E+00">
                  <c:v>-5.1755999999999998E-3</c:v>
                </c:pt>
                <c:pt idx="23160" formatCode="0.00E+00">
                  <c:v>-4.3611800000000001E-3</c:v>
                </c:pt>
                <c:pt idx="23161" formatCode="0.00E+00">
                  <c:v>-3.5795800000000002E-3</c:v>
                </c:pt>
                <c:pt idx="23162" formatCode="0.00E+00">
                  <c:v>-2.8316299999999999E-3</c:v>
                </c:pt>
                <c:pt idx="23163" formatCode="0.00E+00">
                  <c:v>-2.1169600000000002E-3</c:v>
                </c:pt>
                <c:pt idx="23164" formatCode="0.00E+00">
                  <c:v>-1.43563E-3</c:v>
                </c:pt>
                <c:pt idx="23165" formatCode="0.00E+00">
                  <c:v>-7.8864199999999999E-4</c:v>
                </c:pt>
                <c:pt idx="23166" formatCode="0.00E+00">
                  <c:v>-1.7718700000000001E-4</c:v>
                </c:pt>
                <c:pt idx="23167" formatCode="0.00E+00">
                  <c:v>3.9689800000000002E-4</c:v>
                </c:pt>
                <c:pt idx="23168" formatCode="0.00E+00">
                  <c:v>9.3167300000000005E-4</c:v>
                </c:pt>
                <c:pt idx="23169" formatCode="0.00E+00">
                  <c:v>1.42731E-3</c:v>
                </c:pt>
                <c:pt idx="23170" formatCode="0.00E+00">
                  <c:v>1.8855300000000001E-3</c:v>
                </c:pt>
                <c:pt idx="23171" formatCode="0.00E+00">
                  <c:v>2.3068300000000002E-3</c:v>
                </c:pt>
                <c:pt idx="23172" formatCode="0.00E+00">
                  <c:v>2.68944E-3</c:v>
                </c:pt>
                <c:pt idx="23173" formatCode="0.00E+00">
                  <c:v>3.0304199999999998E-3</c:v>
                </c:pt>
                <c:pt idx="23174" formatCode="0.00E+00">
                  <c:v>3.3273999999999999E-3</c:v>
                </c:pt>
                <c:pt idx="23175" formatCode="0.00E+00">
                  <c:v>3.5786699999999999E-3</c:v>
                </c:pt>
                <c:pt idx="23176" formatCode="0.00E+00">
                  <c:v>3.7833799999999998E-3</c:v>
                </c:pt>
                <c:pt idx="23177" formatCode="0.00E+00">
                  <c:v>3.9428800000000002E-3</c:v>
                </c:pt>
                <c:pt idx="23178" formatCode="0.00E+00">
                  <c:v>4.0585500000000002E-3</c:v>
                </c:pt>
                <c:pt idx="23179" formatCode="0.00E+00">
                  <c:v>4.1296199999999996E-3</c:v>
                </c:pt>
                <c:pt idx="23180" formatCode="0.00E+00">
                  <c:v>4.1552000000000004E-3</c:v>
                </c:pt>
                <c:pt idx="23181" formatCode="0.00E+00">
                  <c:v>4.1350900000000001E-3</c:v>
                </c:pt>
                <c:pt idx="23182" formatCode="0.00E+00">
                  <c:v>4.0683100000000003E-3</c:v>
                </c:pt>
                <c:pt idx="23183" formatCode="0.00E+00">
                  <c:v>3.9544200000000002E-3</c:v>
                </c:pt>
                <c:pt idx="23184" formatCode="0.00E+00">
                  <c:v>3.79482E-3</c:v>
                </c:pt>
                <c:pt idx="23185" formatCode="0.00E+00">
                  <c:v>3.5911900000000002E-3</c:v>
                </c:pt>
                <c:pt idx="23186" formatCode="0.00E+00">
                  <c:v>3.34506E-3</c:v>
                </c:pt>
                <c:pt idx="23187" formatCode="0.00E+00">
                  <c:v>3.0578900000000002E-3</c:v>
                </c:pt>
                <c:pt idx="23188" formatCode="0.00E+00">
                  <c:v>2.7293E-3</c:v>
                </c:pt>
                <c:pt idx="23189" formatCode="0.00E+00">
                  <c:v>2.3580799999999998E-3</c:v>
                </c:pt>
                <c:pt idx="23190" formatCode="0.00E+00">
                  <c:v>1.9531499999999999E-3</c:v>
                </c:pt>
                <c:pt idx="23191" formatCode="0.00E+00">
                  <c:v>1.52848E-3</c:v>
                </c:pt>
                <c:pt idx="23192" formatCode="0.00E+00">
                  <c:v>1.07679E-3</c:v>
                </c:pt>
                <c:pt idx="23193" formatCode="0.00E+00">
                  <c:v>5.8382099999999999E-4</c:v>
                </c:pt>
                <c:pt idx="23194" formatCode="0.00E+00">
                  <c:v>5.54103E-5</c:v>
                </c:pt>
                <c:pt idx="23195" formatCode="0.00E+00">
                  <c:v>-5.0120000000000004E-4</c:v>
                </c:pt>
                <c:pt idx="23196" formatCode="0.00E+00">
                  <c:v>-1.0885000000000001E-3</c:v>
                </c:pt>
                <c:pt idx="23197" formatCode="0.00E+00">
                  <c:v>-1.70685E-3</c:v>
                </c:pt>
                <c:pt idx="23198" formatCode="0.00E+00">
                  <c:v>-2.3535499999999998E-3</c:v>
                </c:pt>
                <c:pt idx="23199" formatCode="0.00E+00">
                  <c:v>-3.02608E-3</c:v>
                </c:pt>
                <c:pt idx="23200" formatCode="0.00E+00">
                  <c:v>-3.7223299999999998E-3</c:v>
                </c:pt>
                <c:pt idx="23201" formatCode="0.00E+00">
                  <c:v>-4.4407700000000001E-3</c:v>
                </c:pt>
                <c:pt idx="23202" formatCode="0.00E+00">
                  <c:v>-5.1803500000000002E-3</c:v>
                </c:pt>
                <c:pt idx="23203" formatCode="0.00E+00">
                  <c:v>-5.94E-3</c:v>
                </c:pt>
                <c:pt idx="23204" formatCode="0.00E+00">
                  <c:v>-6.7181300000000001E-3</c:v>
                </c:pt>
                <c:pt idx="23205" formatCode="0.00E+00">
                  <c:v>-7.5131199999999999E-3</c:v>
                </c:pt>
                <c:pt idx="23206" formatCode="0.00E+00">
                  <c:v>-8.3239400000000002E-3</c:v>
                </c:pt>
                <c:pt idx="23207" formatCode="0.00E+00">
                  <c:v>-9.1495299999999995E-3</c:v>
                </c:pt>
                <c:pt idx="23208" formatCode="0.00E+00">
                  <c:v>-9.9886200000000001E-3</c:v>
                </c:pt>
                <c:pt idx="23209">
                  <c:v>-1.08401E-2</c:v>
                </c:pt>
                <c:pt idx="23210">
                  <c:v>-1.1702799999999999E-2</c:v>
                </c:pt>
                <c:pt idx="23211">
                  <c:v>-1.2574200000000001E-2</c:v>
                </c:pt>
                <c:pt idx="23212">
                  <c:v>-1.3451299999999999E-2</c:v>
                </c:pt>
                <c:pt idx="23213">
                  <c:v>-1.4330600000000001E-2</c:v>
                </c:pt>
                <c:pt idx="23214">
                  <c:v>-1.52091E-2</c:v>
                </c:pt>
                <c:pt idx="23215">
                  <c:v>-1.6084299999999999E-2</c:v>
                </c:pt>
                <c:pt idx="23216">
                  <c:v>-1.69535E-2</c:v>
                </c:pt>
                <c:pt idx="23217">
                  <c:v>-1.7814300000000002E-2</c:v>
                </c:pt>
                <c:pt idx="23218">
                  <c:v>-1.8664699999999999E-2</c:v>
                </c:pt>
                <c:pt idx="23219">
                  <c:v>-1.95024E-2</c:v>
                </c:pt>
                <c:pt idx="23220">
                  <c:v>-2.0324999999999999E-2</c:v>
                </c:pt>
                <c:pt idx="23221">
                  <c:v>-2.11305E-2</c:v>
                </c:pt>
                <c:pt idx="23222">
                  <c:v>-2.1916499999999998E-2</c:v>
                </c:pt>
                <c:pt idx="23223">
                  <c:v>-2.26804E-2</c:v>
                </c:pt>
                <c:pt idx="23224">
                  <c:v>-2.3420400000000001E-2</c:v>
                </c:pt>
                <c:pt idx="23225">
                  <c:v>-2.41351E-2</c:v>
                </c:pt>
                <c:pt idx="23226">
                  <c:v>-2.4822899999999998E-2</c:v>
                </c:pt>
                <c:pt idx="23227">
                  <c:v>-2.5482500000000002E-2</c:v>
                </c:pt>
                <c:pt idx="23228">
                  <c:v>-2.6112699999999999E-2</c:v>
                </c:pt>
                <c:pt idx="23229">
                  <c:v>-2.6712199999999998E-2</c:v>
                </c:pt>
                <c:pt idx="23230">
                  <c:v>-2.7279899999999999E-2</c:v>
                </c:pt>
                <c:pt idx="23231">
                  <c:v>-2.7814499999999999E-2</c:v>
                </c:pt>
                <c:pt idx="23232">
                  <c:v>-2.8314800000000001E-2</c:v>
                </c:pt>
                <c:pt idx="23233">
                  <c:v>-2.87795E-2</c:v>
                </c:pt>
                <c:pt idx="23234">
                  <c:v>-2.9206900000000001E-2</c:v>
                </c:pt>
                <c:pt idx="23235">
                  <c:v>-2.9596000000000001E-2</c:v>
                </c:pt>
                <c:pt idx="23236">
                  <c:v>-2.99455E-2</c:v>
                </c:pt>
                <c:pt idx="23237">
                  <c:v>-3.0254400000000001E-2</c:v>
                </c:pt>
                <c:pt idx="23238">
                  <c:v>-3.0521199999999998E-2</c:v>
                </c:pt>
                <c:pt idx="23239">
                  <c:v>-3.0744500000000001E-2</c:v>
                </c:pt>
                <c:pt idx="23240">
                  <c:v>-3.0922399999999999E-2</c:v>
                </c:pt>
                <c:pt idx="23241">
                  <c:v>-3.1053500000000001E-2</c:v>
                </c:pt>
                <c:pt idx="23242">
                  <c:v>-3.11373E-2</c:v>
                </c:pt>
                <c:pt idx="23243">
                  <c:v>-3.11741E-2</c:v>
                </c:pt>
                <c:pt idx="23244">
                  <c:v>-3.1164600000000001E-2</c:v>
                </c:pt>
                <c:pt idx="23245">
                  <c:v>-3.1109100000000001E-2</c:v>
                </c:pt>
                <c:pt idx="23246">
                  <c:v>-3.10075E-2</c:v>
                </c:pt>
                <c:pt idx="23247">
                  <c:v>-3.08598E-2</c:v>
                </c:pt>
                <c:pt idx="23248">
                  <c:v>-3.0665600000000001E-2</c:v>
                </c:pt>
                <c:pt idx="23249">
                  <c:v>-3.0424400000000001E-2</c:v>
                </c:pt>
                <c:pt idx="23250">
                  <c:v>-3.01353E-2</c:v>
                </c:pt>
                <c:pt idx="23251">
                  <c:v>-2.9798100000000001E-2</c:v>
                </c:pt>
                <c:pt idx="23252">
                  <c:v>-2.94127E-2</c:v>
                </c:pt>
                <c:pt idx="23253">
                  <c:v>-2.8979999999999999E-2</c:v>
                </c:pt>
                <c:pt idx="23254">
                  <c:v>-2.8501499999999999E-2</c:v>
                </c:pt>
                <c:pt idx="23255">
                  <c:v>-2.7978699999999999E-2</c:v>
                </c:pt>
                <c:pt idx="23256">
                  <c:v>-2.74118E-2</c:v>
                </c:pt>
                <c:pt idx="23257">
                  <c:v>-2.67996E-2</c:v>
                </c:pt>
                <c:pt idx="23258">
                  <c:v>-2.6141399999999999E-2</c:v>
                </c:pt>
                <c:pt idx="23259">
                  <c:v>-2.5438100000000002E-2</c:v>
                </c:pt>
                <c:pt idx="23260">
                  <c:v>-2.46918E-2</c:v>
                </c:pt>
                <c:pt idx="23261">
                  <c:v>-2.3904100000000001E-2</c:v>
                </c:pt>
                <c:pt idx="23262">
                  <c:v>-2.3077E-2</c:v>
                </c:pt>
                <c:pt idx="23263">
                  <c:v>-2.2213E-2</c:v>
                </c:pt>
                <c:pt idx="23264">
                  <c:v>-2.13133E-2</c:v>
                </c:pt>
                <c:pt idx="23265">
                  <c:v>-2.0377300000000001E-2</c:v>
                </c:pt>
                <c:pt idx="23266">
                  <c:v>-1.9405100000000002E-2</c:v>
                </c:pt>
                <c:pt idx="23267">
                  <c:v>-1.8399800000000001E-2</c:v>
                </c:pt>
                <c:pt idx="23268">
                  <c:v>-1.7365100000000001E-2</c:v>
                </c:pt>
                <c:pt idx="23269">
                  <c:v>-1.6303700000000001E-2</c:v>
                </c:pt>
                <c:pt idx="23270">
                  <c:v>-1.52169E-2</c:v>
                </c:pt>
                <c:pt idx="23271">
                  <c:v>-1.4105299999999999E-2</c:v>
                </c:pt>
                <c:pt idx="23272">
                  <c:v>-1.29701E-2</c:v>
                </c:pt>
                <c:pt idx="23273">
                  <c:v>-1.1812899999999999E-2</c:v>
                </c:pt>
                <c:pt idx="23274">
                  <c:v>-1.0635199999999999E-2</c:v>
                </c:pt>
                <c:pt idx="23275" formatCode="0.00E+00">
                  <c:v>-9.4389699999999997E-3</c:v>
                </c:pt>
                <c:pt idx="23276" formatCode="0.00E+00">
                  <c:v>-8.2265099999999994E-3</c:v>
                </c:pt>
                <c:pt idx="23277" formatCode="0.00E+00">
                  <c:v>-7.0006299999999999E-3</c:v>
                </c:pt>
                <c:pt idx="23278" formatCode="0.00E+00">
                  <c:v>-5.7644000000000003E-3</c:v>
                </c:pt>
                <c:pt idx="23279" formatCode="0.00E+00">
                  <c:v>-4.5206400000000002E-3</c:v>
                </c:pt>
                <c:pt idx="23280" formatCode="0.00E+00">
                  <c:v>-3.2712499999999999E-3</c:v>
                </c:pt>
                <c:pt idx="23281" formatCode="0.00E+00">
                  <c:v>-2.0177900000000002E-3</c:v>
                </c:pt>
                <c:pt idx="23282" formatCode="0.00E+00">
                  <c:v>-7.6246899999999999E-4</c:v>
                </c:pt>
                <c:pt idx="23283" formatCode="0.00E+00">
                  <c:v>4.9218600000000003E-4</c:v>
                </c:pt>
                <c:pt idx="23284" formatCode="0.00E+00">
                  <c:v>1.74475E-3</c:v>
                </c:pt>
                <c:pt idx="23285" formatCode="0.00E+00">
                  <c:v>2.99417E-3</c:v>
                </c:pt>
                <c:pt idx="23286" formatCode="0.00E+00">
                  <c:v>4.2384700000000003E-3</c:v>
                </c:pt>
                <c:pt idx="23287" formatCode="0.00E+00">
                  <c:v>5.4753199999999997E-3</c:v>
                </c:pt>
                <c:pt idx="23288" formatCode="0.00E+00">
                  <c:v>6.7022000000000002E-3</c:v>
                </c:pt>
                <c:pt idx="23289" formatCode="0.00E+00">
                  <c:v>7.9163900000000006E-3</c:v>
                </c:pt>
                <c:pt idx="23290" formatCode="0.00E+00">
                  <c:v>9.1156299999999996E-3</c:v>
                </c:pt>
                <c:pt idx="23291">
                  <c:v>1.02979E-2</c:v>
                </c:pt>
                <c:pt idx="23292">
                  <c:v>1.14611E-2</c:v>
                </c:pt>
                <c:pt idx="23293">
                  <c:v>1.26026E-2</c:v>
                </c:pt>
                <c:pt idx="23294">
                  <c:v>1.37205E-2</c:v>
                </c:pt>
                <c:pt idx="23295">
                  <c:v>1.4813E-2</c:v>
                </c:pt>
                <c:pt idx="23296">
                  <c:v>1.5878199999999999E-2</c:v>
                </c:pt>
                <c:pt idx="23297">
                  <c:v>1.6913899999999999E-2</c:v>
                </c:pt>
                <c:pt idx="23298">
                  <c:v>1.79179E-2</c:v>
                </c:pt>
                <c:pt idx="23299">
                  <c:v>1.8888100000000001E-2</c:v>
                </c:pt>
                <c:pt idx="23300">
                  <c:v>1.9822900000000001E-2</c:v>
                </c:pt>
                <c:pt idx="23301">
                  <c:v>2.0721199999999999E-2</c:v>
                </c:pt>
                <c:pt idx="23302">
                  <c:v>2.1581800000000002E-2</c:v>
                </c:pt>
                <c:pt idx="23303">
                  <c:v>2.2403300000000001E-2</c:v>
                </c:pt>
                <c:pt idx="23304">
                  <c:v>2.3184099999999999E-2</c:v>
                </c:pt>
                <c:pt idx="23305">
                  <c:v>2.3922599999999999E-2</c:v>
                </c:pt>
                <c:pt idx="23306">
                  <c:v>2.4617300000000002E-2</c:v>
                </c:pt>
                <c:pt idx="23307">
                  <c:v>2.52666E-2</c:v>
                </c:pt>
                <c:pt idx="23308">
                  <c:v>2.5869E-2</c:v>
                </c:pt>
                <c:pt idx="23309">
                  <c:v>2.6423499999999999E-2</c:v>
                </c:pt>
                <c:pt idx="23310">
                  <c:v>2.69292E-2</c:v>
                </c:pt>
                <c:pt idx="23311">
                  <c:v>2.73856E-2</c:v>
                </c:pt>
                <c:pt idx="23312">
                  <c:v>2.77916E-2</c:v>
                </c:pt>
                <c:pt idx="23313">
                  <c:v>2.81468E-2</c:v>
                </c:pt>
                <c:pt idx="23314">
                  <c:v>2.8450799999999998E-2</c:v>
                </c:pt>
                <c:pt idx="23315">
                  <c:v>2.8703099999999999E-2</c:v>
                </c:pt>
                <c:pt idx="23316">
                  <c:v>2.8902600000000001E-2</c:v>
                </c:pt>
                <c:pt idx="23317">
                  <c:v>2.9048000000000001E-2</c:v>
                </c:pt>
                <c:pt idx="23318">
                  <c:v>2.9138899999999999E-2</c:v>
                </c:pt>
                <c:pt idx="23319">
                  <c:v>2.9174800000000001E-2</c:v>
                </c:pt>
                <c:pt idx="23320">
                  <c:v>2.9155500000000001E-2</c:v>
                </c:pt>
                <c:pt idx="23321">
                  <c:v>2.9081099999999999E-2</c:v>
                </c:pt>
                <c:pt idx="23322">
                  <c:v>2.8951500000000002E-2</c:v>
                </c:pt>
                <c:pt idx="23323">
                  <c:v>2.87666E-2</c:v>
                </c:pt>
                <c:pt idx="23324">
                  <c:v>2.8526200000000002E-2</c:v>
                </c:pt>
                <c:pt idx="23325">
                  <c:v>2.8230700000000001E-2</c:v>
                </c:pt>
                <c:pt idx="23326">
                  <c:v>2.7880599999999998E-2</c:v>
                </c:pt>
                <c:pt idx="23327">
                  <c:v>2.7476500000000001E-2</c:v>
                </c:pt>
                <c:pt idx="23328">
                  <c:v>2.7018899999999998E-2</c:v>
                </c:pt>
                <c:pt idx="23329">
                  <c:v>2.65086E-2</c:v>
                </c:pt>
                <c:pt idx="23330">
                  <c:v>2.5946400000000001E-2</c:v>
                </c:pt>
                <c:pt idx="23331">
                  <c:v>2.53332E-2</c:v>
                </c:pt>
                <c:pt idx="23332">
                  <c:v>2.4669799999999999E-2</c:v>
                </c:pt>
                <c:pt idx="23333">
                  <c:v>2.3957200000000001E-2</c:v>
                </c:pt>
                <c:pt idx="23334">
                  <c:v>2.3196499999999998E-2</c:v>
                </c:pt>
                <c:pt idx="23335">
                  <c:v>2.23889E-2</c:v>
                </c:pt>
                <c:pt idx="23336">
                  <c:v>2.15359E-2</c:v>
                </c:pt>
                <c:pt idx="23337">
                  <c:v>2.0639399999999999E-2</c:v>
                </c:pt>
                <c:pt idx="23338">
                  <c:v>1.9701E-2</c:v>
                </c:pt>
                <c:pt idx="23339">
                  <c:v>1.8722200000000001E-2</c:v>
                </c:pt>
                <c:pt idx="23340">
                  <c:v>1.77048E-2</c:v>
                </c:pt>
                <c:pt idx="23341">
                  <c:v>1.66502E-2</c:v>
                </c:pt>
                <c:pt idx="23342">
                  <c:v>1.55599E-2</c:v>
                </c:pt>
                <c:pt idx="23343">
                  <c:v>1.44353E-2</c:v>
                </c:pt>
                <c:pt idx="23344">
                  <c:v>1.3278699999999999E-2</c:v>
                </c:pt>
                <c:pt idx="23345">
                  <c:v>1.20921E-2</c:v>
                </c:pt>
                <c:pt idx="23346">
                  <c:v>1.0877700000000001E-2</c:v>
                </c:pt>
                <c:pt idx="23347" formatCode="0.00E+00">
                  <c:v>9.6371900000000003E-3</c:v>
                </c:pt>
                <c:pt idx="23348" formatCode="0.00E+00">
                  <c:v>8.3722599999999994E-3</c:v>
                </c:pt>
                <c:pt idx="23349" formatCode="0.00E+00">
                  <c:v>7.0848100000000004E-3</c:v>
                </c:pt>
                <c:pt idx="23350" formatCode="0.00E+00">
                  <c:v>5.7768100000000003E-3</c:v>
                </c:pt>
                <c:pt idx="23351" formatCode="0.00E+00">
                  <c:v>4.4503299999999997E-3</c:v>
                </c:pt>
                <c:pt idx="23352" formatCode="0.00E+00">
                  <c:v>3.10765E-3</c:v>
                </c:pt>
                <c:pt idx="23353" formatCode="0.00E+00">
                  <c:v>1.7512199999999999E-3</c:v>
                </c:pt>
                <c:pt idx="23354" formatCode="0.00E+00">
                  <c:v>3.8342299999999998E-4</c:v>
                </c:pt>
                <c:pt idx="23355" formatCode="0.00E+00">
                  <c:v>-9.9346399999999989E-4</c:v>
                </c:pt>
                <c:pt idx="23356" formatCode="0.00E+00">
                  <c:v>-2.37703E-3</c:v>
                </c:pt>
                <c:pt idx="23357" formatCode="0.00E+00">
                  <c:v>-3.7644200000000001E-3</c:v>
                </c:pt>
                <c:pt idx="23358" formatCode="0.00E+00">
                  <c:v>-5.1527400000000003E-3</c:v>
                </c:pt>
                <c:pt idx="23359" formatCode="0.00E+00">
                  <c:v>-6.5398100000000001E-3</c:v>
                </c:pt>
                <c:pt idx="23360" formatCode="0.00E+00">
                  <c:v>-7.9237400000000003E-3</c:v>
                </c:pt>
                <c:pt idx="23361" formatCode="0.00E+00">
                  <c:v>-9.3021800000000002E-3</c:v>
                </c:pt>
                <c:pt idx="23362">
                  <c:v>-1.06724E-2</c:v>
                </c:pt>
                <c:pt idx="23363">
                  <c:v>-1.20319E-2</c:v>
                </c:pt>
                <c:pt idx="23364">
                  <c:v>-1.33784E-2</c:v>
                </c:pt>
                <c:pt idx="23365">
                  <c:v>-1.4709699999999999E-2</c:v>
                </c:pt>
                <c:pt idx="23366">
                  <c:v>-1.6023599999999999E-2</c:v>
                </c:pt>
                <c:pt idx="23367">
                  <c:v>-1.7318099999999999E-2</c:v>
                </c:pt>
                <c:pt idx="23368">
                  <c:v>-1.8590800000000001E-2</c:v>
                </c:pt>
                <c:pt idx="23369">
                  <c:v>-1.9839599999999999E-2</c:v>
                </c:pt>
                <c:pt idx="23370">
                  <c:v>-2.1062399999999998E-2</c:v>
                </c:pt>
                <c:pt idx="23371">
                  <c:v>-2.2257099999999998E-2</c:v>
                </c:pt>
                <c:pt idx="23372">
                  <c:v>-2.3421299999999999E-2</c:v>
                </c:pt>
                <c:pt idx="23373">
                  <c:v>-2.4552999999999998E-2</c:v>
                </c:pt>
                <c:pt idx="23374">
                  <c:v>-2.5649999999999999E-2</c:v>
                </c:pt>
                <c:pt idx="23375">
                  <c:v>-2.6709900000000002E-2</c:v>
                </c:pt>
                <c:pt idx="23376">
                  <c:v>-2.77307E-2</c:v>
                </c:pt>
                <c:pt idx="23377">
                  <c:v>-2.8710699999999999E-2</c:v>
                </c:pt>
                <c:pt idx="23378">
                  <c:v>-2.96482E-2</c:v>
                </c:pt>
                <c:pt idx="23379">
                  <c:v>-3.0541700000000001E-2</c:v>
                </c:pt>
                <c:pt idx="23380">
                  <c:v>-3.1389500000000001E-2</c:v>
                </c:pt>
                <c:pt idx="23381">
                  <c:v>-3.2190200000000002E-2</c:v>
                </c:pt>
                <c:pt idx="23382">
                  <c:v>-3.29425E-2</c:v>
                </c:pt>
                <c:pt idx="23383">
                  <c:v>-3.3645099999999997E-2</c:v>
                </c:pt>
                <c:pt idx="23384">
                  <c:v>-3.4296599999999997E-2</c:v>
                </c:pt>
                <c:pt idx="23385">
                  <c:v>-3.4895900000000001E-2</c:v>
                </c:pt>
                <c:pt idx="23386">
                  <c:v>-3.5441800000000002E-2</c:v>
                </c:pt>
                <c:pt idx="23387">
                  <c:v>-3.5933199999999998E-2</c:v>
                </c:pt>
                <c:pt idx="23388">
                  <c:v>-3.6369199999999997E-2</c:v>
                </c:pt>
                <c:pt idx="23389">
                  <c:v>-3.6748900000000001E-2</c:v>
                </c:pt>
                <c:pt idx="23390">
                  <c:v>-3.70715E-2</c:v>
                </c:pt>
                <c:pt idx="23391">
                  <c:v>-3.7336399999999999E-2</c:v>
                </c:pt>
                <c:pt idx="23392">
                  <c:v>-3.7542699999999998E-2</c:v>
                </c:pt>
                <c:pt idx="23393">
                  <c:v>-3.7690000000000001E-2</c:v>
                </c:pt>
                <c:pt idx="23394">
                  <c:v>-3.7778199999999998E-2</c:v>
                </c:pt>
                <c:pt idx="23395">
                  <c:v>-3.7807300000000002E-2</c:v>
                </c:pt>
                <c:pt idx="23396">
                  <c:v>-3.7776900000000002E-2</c:v>
                </c:pt>
                <c:pt idx="23397">
                  <c:v>-3.7686999999999998E-2</c:v>
                </c:pt>
                <c:pt idx="23398">
                  <c:v>-3.75372E-2</c:v>
                </c:pt>
                <c:pt idx="23399">
                  <c:v>-3.7327699999999998E-2</c:v>
                </c:pt>
                <c:pt idx="23400">
                  <c:v>-3.7058599999999997E-2</c:v>
                </c:pt>
                <c:pt idx="23401">
                  <c:v>-3.67303E-2</c:v>
                </c:pt>
                <c:pt idx="23402">
                  <c:v>-3.6342899999999997E-2</c:v>
                </c:pt>
                <c:pt idx="23403">
                  <c:v>-3.5897100000000001E-2</c:v>
                </c:pt>
                <c:pt idx="23404">
                  <c:v>-3.5393500000000001E-2</c:v>
                </c:pt>
                <c:pt idx="23405">
                  <c:v>-3.4832700000000001E-2</c:v>
                </c:pt>
                <c:pt idx="23406">
                  <c:v>-3.4215599999999999E-2</c:v>
                </c:pt>
                <c:pt idx="23407">
                  <c:v>-3.3543000000000003E-2</c:v>
                </c:pt>
                <c:pt idx="23408">
                  <c:v>-3.2816199999999997E-2</c:v>
                </c:pt>
                <c:pt idx="23409">
                  <c:v>-3.2035899999999999E-2</c:v>
                </c:pt>
                <c:pt idx="23410">
                  <c:v>-3.1203100000000001E-2</c:v>
                </c:pt>
                <c:pt idx="23411">
                  <c:v>-3.03188E-2</c:v>
                </c:pt>
                <c:pt idx="23412">
                  <c:v>-2.9384500000000001E-2</c:v>
                </c:pt>
                <c:pt idx="23413">
                  <c:v>-2.8401800000000001E-2</c:v>
                </c:pt>
                <c:pt idx="23414">
                  <c:v>-2.7372E-2</c:v>
                </c:pt>
                <c:pt idx="23415">
                  <c:v>-2.6296900000000002E-2</c:v>
                </c:pt>
                <c:pt idx="23416">
                  <c:v>-2.51784E-2</c:v>
                </c:pt>
                <c:pt idx="23417">
                  <c:v>-2.40182E-2</c:v>
                </c:pt>
                <c:pt idx="23418">
                  <c:v>-2.2818100000000001E-2</c:v>
                </c:pt>
                <c:pt idx="23419">
                  <c:v>-2.1579999999999998E-2</c:v>
                </c:pt>
                <c:pt idx="23420">
                  <c:v>-2.0305500000000001E-2</c:v>
                </c:pt>
                <c:pt idx="23421">
                  <c:v>-1.8996800000000001E-2</c:v>
                </c:pt>
                <c:pt idx="23422">
                  <c:v>-1.7656000000000002E-2</c:v>
                </c:pt>
                <c:pt idx="23423">
                  <c:v>-1.62851E-2</c:v>
                </c:pt>
                <c:pt idx="23424">
                  <c:v>-1.48862E-2</c:v>
                </c:pt>
                <c:pt idx="23425">
                  <c:v>-1.34614E-2</c:v>
                </c:pt>
                <c:pt idx="23426">
                  <c:v>-1.2012999999999999E-2</c:v>
                </c:pt>
                <c:pt idx="23427">
                  <c:v>-1.0543200000000001E-2</c:v>
                </c:pt>
                <c:pt idx="23428" formatCode="0.00E+00">
                  <c:v>-9.0545899999999995E-3</c:v>
                </c:pt>
                <c:pt idx="23429" formatCode="0.00E+00">
                  <c:v>-7.5494999999999998E-3</c:v>
                </c:pt>
                <c:pt idx="23430" formatCode="0.00E+00">
                  <c:v>-6.0304399999999998E-3</c:v>
                </c:pt>
                <c:pt idx="23431" formatCode="0.00E+00">
                  <c:v>-4.4998099999999999E-3</c:v>
                </c:pt>
                <c:pt idx="23432" formatCode="0.00E+00">
                  <c:v>-2.9598599999999999E-3</c:v>
                </c:pt>
                <c:pt idx="23433" formatCode="0.00E+00">
                  <c:v>-1.4128299999999999E-3</c:v>
                </c:pt>
                <c:pt idx="23434" formatCode="0.00E+00">
                  <c:v>1.3884999999999999E-4</c:v>
                </c:pt>
                <c:pt idx="23435" formatCode="0.00E+00">
                  <c:v>1.6926199999999999E-3</c:v>
                </c:pt>
                <c:pt idx="23436" formatCode="0.00E+00">
                  <c:v>3.24589E-3</c:v>
                </c:pt>
                <c:pt idx="23437" formatCode="0.00E+00">
                  <c:v>4.7961000000000002E-3</c:v>
                </c:pt>
                <c:pt idx="23438" formatCode="0.00E+00">
                  <c:v>6.3407899999999998E-3</c:v>
                </c:pt>
                <c:pt idx="23439" formatCode="0.00E+00">
                  <c:v>7.8774699999999993E-3</c:v>
                </c:pt>
                <c:pt idx="23440" formatCode="0.00E+00">
                  <c:v>9.4034800000000005E-3</c:v>
                </c:pt>
                <c:pt idx="23441">
                  <c:v>1.09163E-2</c:v>
                </c:pt>
                <c:pt idx="23442">
                  <c:v>1.24136E-2</c:v>
                </c:pt>
                <c:pt idx="23443">
                  <c:v>1.38934E-2</c:v>
                </c:pt>
                <c:pt idx="23444">
                  <c:v>1.5353500000000001E-2</c:v>
                </c:pt>
                <c:pt idx="23445">
                  <c:v>1.67916E-2</c:v>
                </c:pt>
                <c:pt idx="23446">
                  <c:v>1.8205599999999999E-2</c:v>
                </c:pt>
                <c:pt idx="23447">
                  <c:v>1.9593200000000002E-2</c:v>
                </c:pt>
                <c:pt idx="23448">
                  <c:v>2.0952399999999999E-2</c:v>
                </c:pt>
                <c:pt idx="23449">
                  <c:v>2.22808E-2</c:v>
                </c:pt>
                <c:pt idx="23450">
                  <c:v>2.3576400000000001E-2</c:v>
                </c:pt>
                <c:pt idx="23451">
                  <c:v>2.4836899999999999E-2</c:v>
                </c:pt>
                <c:pt idx="23452">
                  <c:v>2.6060300000000002E-2</c:v>
                </c:pt>
                <c:pt idx="23453">
                  <c:v>2.7244899999999999E-2</c:v>
                </c:pt>
                <c:pt idx="23454">
                  <c:v>2.8388799999999999E-2</c:v>
                </c:pt>
                <c:pt idx="23455">
                  <c:v>2.9490300000000001E-2</c:v>
                </c:pt>
                <c:pt idx="23456">
                  <c:v>3.0547600000000001E-2</c:v>
                </c:pt>
                <c:pt idx="23457">
                  <c:v>3.15591E-2</c:v>
                </c:pt>
                <c:pt idx="23458">
                  <c:v>3.2523099999999999E-2</c:v>
                </c:pt>
                <c:pt idx="23459">
                  <c:v>3.3438099999999998E-2</c:v>
                </c:pt>
                <c:pt idx="23460">
                  <c:v>3.4302800000000001E-2</c:v>
                </c:pt>
                <c:pt idx="23461">
                  <c:v>3.5116000000000001E-2</c:v>
                </c:pt>
                <c:pt idx="23462">
                  <c:v>3.5876900000000003E-2</c:v>
                </c:pt>
                <c:pt idx="23463">
                  <c:v>3.65843E-2</c:v>
                </c:pt>
                <c:pt idx="23464">
                  <c:v>3.7237199999999998E-2</c:v>
                </c:pt>
                <c:pt idx="23465">
                  <c:v>3.7834699999999999E-2</c:v>
                </c:pt>
                <c:pt idx="23466">
                  <c:v>3.8375600000000003E-2</c:v>
                </c:pt>
                <c:pt idx="23467">
                  <c:v>3.8859100000000001E-2</c:v>
                </c:pt>
                <c:pt idx="23468">
                  <c:v>3.9284300000000001E-2</c:v>
                </c:pt>
                <c:pt idx="23469">
                  <c:v>3.9650400000000002E-2</c:v>
                </c:pt>
                <c:pt idx="23470">
                  <c:v>3.9956899999999997E-2</c:v>
                </c:pt>
                <c:pt idx="23471">
                  <c:v>4.0203500000000003E-2</c:v>
                </c:pt>
                <c:pt idx="23472">
                  <c:v>4.0389899999999999E-2</c:v>
                </c:pt>
                <c:pt idx="23473">
                  <c:v>4.0515700000000002E-2</c:v>
                </c:pt>
                <c:pt idx="23474">
                  <c:v>4.0581100000000002E-2</c:v>
                </c:pt>
                <c:pt idx="23475">
                  <c:v>4.05861E-2</c:v>
                </c:pt>
                <c:pt idx="23476">
                  <c:v>4.0530799999999999E-2</c:v>
                </c:pt>
                <c:pt idx="23477">
                  <c:v>4.0415899999999998E-2</c:v>
                </c:pt>
                <c:pt idx="23478">
                  <c:v>4.0241699999999998E-2</c:v>
                </c:pt>
                <c:pt idx="23479">
                  <c:v>4.00089E-2</c:v>
                </c:pt>
                <c:pt idx="23480">
                  <c:v>3.9717799999999998E-2</c:v>
                </c:pt>
                <c:pt idx="23481">
                  <c:v>3.9369099999999997E-2</c:v>
                </c:pt>
                <c:pt idx="23482">
                  <c:v>3.8962900000000002E-2</c:v>
                </c:pt>
                <c:pt idx="23483">
                  <c:v>3.84993E-2</c:v>
                </c:pt>
                <c:pt idx="23484">
                  <c:v>3.7979199999999998E-2</c:v>
                </c:pt>
                <c:pt idx="23485">
                  <c:v>3.7404E-2</c:v>
                </c:pt>
                <c:pt idx="23486">
                  <c:v>3.6775000000000002E-2</c:v>
                </c:pt>
                <c:pt idx="23487">
                  <c:v>3.6093600000000003E-2</c:v>
                </c:pt>
                <c:pt idx="23488">
                  <c:v>3.5360999999999997E-2</c:v>
                </c:pt>
                <c:pt idx="23489">
                  <c:v>3.4578900000000003E-2</c:v>
                </c:pt>
                <c:pt idx="23490">
                  <c:v>3.3748599999999997E-2</c:v>
                </c:pt>
                <c:pt idx="23491">
                  <c:v>3.2871900000000003E-2</c:v>
                </c:pt>
                <c:pt idx="23492">
                  <c:v>3.1950199999999998E-2</c:v>
                </c:pt>
                <c:pt idx="23493">
                  <c:v>3.09853E-2</c:v>
                </c:pt>
                <c:pt idx="23494">
                  <c:v>2.9978600000000001E-2</c:v>
                </c:pt>
                <c:pt idx="23495">
                  <c:v>2.8931599999999998E-2</c:v>
                </c:pt>
                <c:pt idx="23496">
                  <c:v>2.78459E-2</c:v>
                </c:pt>
                <c:pt idx="23497">
                  <c:v>2.6723500000000001E-2</c:v>
                </c:pt>
                <c:pt idx="23498">
                  <c:v>2.5566499999999999E-2</c:v>
                </c:pt>
                <c:pt idx="23499">
                  <c:v>2.4377200000000002E-2</c:v>
                </c:pt>
                <c:pt idx="23500">
                  <c:v>2.31577E-2</c:v>
                </c:pt>
                <c:pt idx="23501">
                  <c:v>2.1910200000000001E-2</c:v>
                </c:pt>
                <c:pt idx="23502">
                  <c:v>2.0636999999999999E-2</c:v>
                </c:pt>
                <c:pt idx="23503">
                  <c:v>1.93399E-2</c:v>
                </c:pt>
                <c:pt idx="23504">
                  <c:v>1.8021100000000002E-2</c:v>
                </c:pt>
                <c:pt idx="23505">
                  <c:v>1.6682700000000002E-2</c:v>
                </c:pt>
                <c:pt idx="23506">
                  <c:v>1.5326899999999999E-2</c:v>
                </c:pt>
                <c:pt idx="23507">
                  <c:v>1.39559E-2</c:v>
                </c:pt>
                <c:pt idx="23508">
                  <c:v>1.25717E-2</c:v>
                </c:pt>
                <c:pt idx="23509">
                  <c:v>1.1176699999999999E-2</c:v>
                </c:pt>
                <c:pt idx="23510" formatCode="0.00E+00">
                  <c:v>9.7731099999999998E-3</c:v>
                </c:pt>
                <c:pt idx="23511" formatCode="0.00E+00">
                  <c:v>8.3634299999999998E-3</c:v>
                </c:pt>
                <c:pt idx="23512" formatCode="0.00E+00">
                  <c:v>6.9502699999999997E-3</c:v>
                </c:pt>
                <c:pt idx="23513" formatCode="0.00E+00">
                  <c:v>5.5362600000000003E-3</c:v>
                </c:pt>
                <c:pt idx="23514" formatCode="0.00E+00">
                  <c:v>4.1238999999999998E-3</c:v>
                </c:pt>
                <c:pt idx="23515" formatCode="0.00E+00">
                  <c:v>2.7156300000000001E-3</c:v>
                </c:pt>
                <c:pt idx="23516" formatCode="0.00E+00">
                  <c:v>1.3138100000000001E-3</c:v>
                </c:pt>
                <c:pt idx="23517" formatCode="0.00E+00">
                  <c:v>-7.93046E-5</c:v>
                </c:pt>
                <c:pt idx="23518" formatCode="0.00E+00">
                  <c:v>-1.4614599999999999E-3</c:v>
                </c:pt>
                <c:pt idx="23519" formatCode="0.00E+00">
                  <c:v>-2.8302800000000001E-3</c:v>
                </c:pt>
                <c:pt idx="23520" formatCode="0.00E+00">
                  <c:v>-4.1832199999999996E-3</c:v>
                </c:pt>
                <c:pt idx="23521" formatCode="0.00E+00">
                  <c:v>-5.5178299999999996E-3</c:v>
                </c:pt>
                <c:pt idx="23522" formatCode="0.00E+00">
                  <c:v>-6.8320400000000002E-3</c:v>
                </c:pt>
                <c:pt idx="23523" formatCode="0.00E+00">
                  <c:v>-8.1242099999999998E-3</c:v>
                </c:pt>
                <c:pt idx="23524" formatCode="0.00E+00">
                  <c:v>-9.39276E-3</c:v>
                </c:pt>
                <c:pt idx="23525">
                  <c:v>-1.0635800000000001E-2</c:v>
                </c:pt>
                <c:pt idx="23526">
                  <c:v>-1.18513E-2</c:v>
                </c:pt>
                <c:pt idx="23527">
                  <c:v>-1.3037399999999999E-2</c:v>
                </c:pt>
                <c:pt idx="23528">
                  <c:v>-1.4192099999999999E-2</c:v>
                </c:pt>
                <c:pt idx="23529">
                  <c:v>-1.5313200000000001E-2</c:v>
                </c:pt>
                <c:pt idx="23530">
                  <c:v>-1.6398599999999999E-2</c:v>
                </c:pt>
                <c:pt idx="23531">
                  <c:v>-1.7446199999999999E-2</c:v>
                </c:pt>
                <c:pt idx="23532">
                  <c:v>-1.8454499999999999E-2</c:v>
                </c:pt>
                <c:pt idx="23533">
                  <c:v>-1.9422100000000001E-2</c:v>
                </c:pt>
                <c:pt idx="23534">
                  <c:v>-2.0347299999999999E-2</c:v>
                </c:pt>
                <c:pt idx="23535">
                  <c:v>-2.1228199999999999E-2</c:v>
                </c:pt>
                <c:pt idx="23536">
                  <c:v>-2.2063300000000001E-2</c:v>
                </c:pt>
                <c:pt idx="23537">
                  <c:v>-2.2851300000000001E-2</c:v>
                </c:pt>
                <c:pt idx="23538">
                  <c:v>-2.3591299999999999E-2</c:v>
                </c:pt>
                <c:pt idx="23539">
                  <c:v>-2.4282000000000001E-2</c:v>
                </c:pt>
                <c:pt idx="23540">
                  <c:v>-2.4922199999999999E-2</c:v>
                </c:pt>
                <c:pt idx="23541">
                  <c:v>-2.5511200000000001E-2</c:v>
                </c:pt>
                <c:pt idx="23542">
                  <c:v>-2.6048600000000002E-2</c:v>
                </c:pt>
                <c:pt idx="23543">
                  <c:v>-2.6533500000000002E-2</c:v>
                </c:pt>
                <c:pt idx="23544">
                  <c:v>-2.6965300000000001E-2</c:v>
                </c:pt>
                <c:pt idx="23545">
                  <c:v>-2.7343699999999999E-2</c:v>
                </c:pt>
                <c:pt idx="23546">
                  <c:v>-2.76682E-2</c:v>
                </c:pt>
                <c:pt idx="23547">
                  <c:v>-2.79388E-2</c:v>
                </c:pt>
                <c:pt idx="23548">
                  <c:v>-2.8154999999999999E-2</c:v>
                </c:pt>
                <c:pt idx="23549">
                  <c:v>-2.8316399999999999E-2</c:v>
                </c:pt>
                <c:pt idx="23550">
                  <c:v>-2.8422099999999999E-2</c:v>
                </c:pt>
                <c:pt idx="23551">
                  <c:v>-2.8471799999999998E-2</c:v>
                </c:pt>
                <c:pt idx="23552">
                  <c:v>-2.84657E-2</c:v>
                </c:pt>
                <c:pt idx="23553">
                  <c:v>-2.8403899999999999E-2</c:v>
                </c:pt>
                <c:pt idx="23554">
                  <c:v>-2.8286800000000001E-2</c:v>
                </c:pt>
                <c:pt idx="23555">
                  <c:v>-2.8114699999999999E-2</c:v>
                </c:pt>
                <c:pt idx="23556">
                  <c:v>-2.7888300000000001E-2</c:v>
                </c:pt>
                <c:pt idx="23557">
                  <c:v>-2.7608199999999999E-2</c:v>
                </c:pt>
                <c:pt idx="23558">
                  <c:v>-2.72751E-2</c:v>
                </c:pt>
                <c:pt idx="23559">
                  <c:v>-2.6889699999999999E-2</c:v>
                </c:pt>
                <c:pt idx="23560">
                  <c:v>-2.6452799999999999E-2</c:v>
                </c:pt>
                <c:pt idx="23561">
                  <c:v>-2.59654E-2</c:v>
                </c:pt>
                <c:pt idx="23562">
                  <c:v>-2.54285E-2</c:v>
                </c:pt>
                <c:pt idx="23563">
                  <c:v>-2.4842900000000001E-2</c:v>
                </c:pt>
                <c:pt idx="23564">
                  <c:v>-2.4209600000000001E-2</c:v>
                </c:pt>
                <c:pt idx="23565">
                  <c:v>-2.35293E-2</c:v>
                </c:pt>
                <c:pt idx="23566">
                  <c:v>-2.2803199999999999E-2</c:v>
                </c:pt>
                <c:pt idx="23567">
                  <c:v>-2.20325E-2</c:v>
                </c:pt>
                <c:pt idx="23568">
                  <c:v>-2.1218500000000001E-2</c:v>
                </c:pt>
                <c:pt idx="23569">
                  <c:v>-2.03629E-2</c:v>
                </c:pt>
                <c:pt idx="23570">
                  <c:v>-1.94679E-2</c:v>
                </c:pt>
                <c:pt idx="23571">
                  <c:v>-1.85355E-2</c:v>
                </c:pt>
                <c:pt idx="23572">
                  <c:v>-1.7567300000000001E-2</c:v>
                </c:pt>
                <c:pt idx="23573">
                  <c:v>-1.6564599999999999E-2</c:v>
                </c:pt>
                <c:pt idx="23574">
                  <c:v>-1.55289E-2</c:v>
                </c:pt>
                <c:pt idx="23575">
                  <c:v>-1.44618E-2</c:v>
                </c:pt>
                <c:pt idx="23576">
                  <c:v>-1.3365200000000001E-2</c:v>
                </c:pt>
                <c:pt idx="23577">
                  <c:v>-1.2241E-2</c:v>
                </c:pt>
                <c:pt idx="23578">
                  <c:v>-1.1091500000000001E-2</c:v>
                </c:pt>
                <c:pt idx="23579" formatCode="0.00E+00">
                  <c:v>-9.9182200000000002E-3</c:v>
                </c:pt>
                <c:pt idx="23580" formatCode="0.00E+00">
                  <c:v>-8.7228300000000009E-3</c:v>
                </c:pt>
                <c:pt idx="23581" formatCode="0.00E+00">
                  <c:v>-7.5071000000000001E-3</c:v>
                </c:pt>
                <c:pt idx="23582" formatCode="0.00E+00">
                  <c:v>-6.2732500000000002E-3</c:v>
                </c:pt>
                <c:pt idx="23583" formatCode="0.00E+00">
                  <c:v>-5.0236899999999999E-3</c:v>
                </c:pt>
                <c:pt idx="23584" formatCode="0.00E+00">
                  <c:v>-3.7607299999999999E-3</c:v>
                </c:pt>
                <c:pt idx="23585" formatCode="0.00E+00">
                  <c:v>-2.4865500000000001E-3</c:v>
                </c:pt>
                <c:pt idx="23586" formatCode="0.00E+00">
                  <c:v>-1.2033600000000001E-3</c:v>
                </c:pt>
                <c:pt idx="23587" formatCode="0.00E+00">
                  <c:v>8.6638199999999993E-5</c:v>
                </c:pt>
                <c:pt idx="23588" formatCode="0.00E+00">
                  <c:v>1.38145E-3</c:v>
                </c:pt>
                <c:pt idx="23589" formatCode="0.00E+00">
                  <c:v>2.6792299999999999E-3</c:v>
                </c:pt>
                <c:pt idx="23590" formatCode="0.00E+00">
                  <c:v>3.9782400000000001E-3</c:v>
                </c:pt>
                <c:pt idx="23591" formatCode="0.00E+00">
                  <c:v>5.2766699999999998E-3</c:v>
                </c:pt>
                <c:pt idx="23592" formatCode="0.00E+00">
                  <c:v>6.5724399999999997E-3</c:v>
                </c:pt>
                <c:pt idx="23593" formatCode="0.00E+00">
                  <c:v>7.8632500000000004E-3</c:v>
                </c:pt>
                <c:pt idx="23594" formatCode="0.00E+00">
                  <c:v>9.1468000000000001E-3</c:v>
                </c:pt>
                <c:pt idx="23595">
                  <c:v>1.0420799999999999E-2</c:v>
                </c:pt>
                <c:pt idx="23596">
                  <c:v>1.16829E-2</c:v>
                </c:pt>
                <c:pt idx="23597">
                  <c:v>1.2931099999999999E-2</c:v>
                </c:pt>
                <c:pt idx="23598">
                  <c:v>1.41636E-2</c:v>
                </c:pt>
                <c:pt idx="23599">
                  <c:v>1.53788E-2</c:v>
                </c:pt>
                <c:pt idx="23600">
                  <c:v>1.6574700000000001E-2</c:v>
                </c:pt>
                <c:pt idx="23601">
                  <c:v>1.77497E-2</c:v>
                </c:pt>
                <c:pt idx="23602">
                  <c:v>1.8901999999999999E-2</c:v>
                </c:pt>
                <c:pt idx="23603">
                  <c:v>2.0030099999999999E-2</c:v>
                </c:pt>
                <c:pt idx="23604">
                  <c:v>2.11322E-2</c:v>
                </c:pt>
                <c:pt idx="23605">
                  <c:v>2.2206699999999999E-2</c:v>
                </c:pt>
                <c:pt idx="23606">
                  <c:v>2.3252200000000001E-2</c:v>
                </c:pt>
                <c:pt idx="23607">
                  <c:v>2.4267E-2</c:v>
                </c:pt>
                <c:pt idx="23608">
                  <c:v>2.52497E-2</c:v>
                </c:pt>
                <c:pt idx="23609">
                  <c:v>2.6199E-2</c:v>
                </c:pt>
                <c:pt idx="23610">
                  <c:v>2.7113399999999999E-2</c:v>
                </c:pt>
                <c:pt idx="23611">
                  <c:v>2.7991100000000001E-2</c:v>
                </c:pt>
                <c:pt idx="23612">
                  <c:v>2.8830499999999998E-2</c:v>
                </c:pt>
                <c:pt idx="23613">
                  <c:v>2.9630500000000001E-2</c:v>
                </c:pt>
                <c:pt idx="23614">
                  <c:v>3.0390199999999999E-2</c:v>
                </c:pt>
                <c:pt idx="23615">
                  <c:v>3.11086E-2</c:v>
                </c:pt>
                <c:pt idx="23616">
                  <c:v>3.1784899999999998E-2</c:v>
                </c:pt>
                <c:pt idx="23617">
                  <c:v>3.2418299999999997E-2</c:v>
                </c:pt>
                <c:pt idx="23618">
                  <c:v>3.3008500000000003E-2</c:v>
                </c:pt>
                <c:pt idx="23619">
                  <c:v>3.3554800000000003E-2</c:v>
                </c:pt>
                <c:pt idx="23620">
                  <c:v>3.4056400000000001E-2</c:v>
                </c:pt>
                <c:pt idx="23621">
                  <c:v>3.45127E-2</c:v>
                </c:pt>
                <c:pt idx="23622">
                  <c:v>3.4923500000000003E-2</c:v>
                </c:pt>
                <c:pt idx="23623">
                  <c:v>3.5288600000000003E-2</c:v>
                </c:pt>
                <c:pt idx="23624">
                  <c:v>3.5608000000000001E-2</c:v>
                </c:pt>
                <c:pt idx="23625">
                  <c:v>3.5881400000000001E-2</c:v>
                </c:pt>
                <c:pt idx="23626">
                  <c:v>3.6108399999999999E-2</c:v>
                </c:pt>
                <c:pt idx="23627">
                  <c:v>3.6289299999999997E-2</c:v>
                </c:pt>
                <c:pt idx="23628">
                  <c:v>3.6423799999999999E-2</c:v>
                </c:pt>
                <c:pt idx="23629">
                  <c:v>3.6511500000000002E-2</c:v>
                </c:pt>
                <c:pt idx="23630">
                  <c:v>3.65522E-2</c:v>
                </c:pt>
                <c:pt idx="23631">
                  <c:v>3.6546099999999998E-2</c:v>
                </c:pt>
                <c:pt idx="23632">
                  <c:v>3.6493900000000003E-2</c:v>
                </c:pt>
                <c:pt idx="23633">
                  <c:v>3.6395900000000002E-2</c:v>
                </c:pt>
                <c:pt idx="23634">
                  <c:v>3.6253100000000003E-2</c:v>
                </c:pt>
                <c:pt idx="23635">
                  <c:v>3.6065899999999998E-2</c:v>
                </c:pt>
                <c:pt idx="23636">
                  <c:v>3.58348E-2</c:v>
                </c:pt>
                <c:pt idx="23637">
                  <c:v>3.5560599999999998E-2</c:v>
                </c:pt>
                <c:pt idx="23638">
                  <c:v>3.5244400000000002E-2</c:v>
                </c:pt>
                <c:pt idx="23639">
                  <c:v>3.4886899999999998E-2</c:v>
                </c:pt>
                <c:pt idx="23640">
                  <c:v>3.4489100000000002E-2</c:v>
                </c:pt>
                <c:pt idx="23641">
                  <c:v>3.4051900000000003E-2</c:v>
                </c:pt>
                <c:pt idx="23642">
                  <c:v>3.3576700000000001E-2</c:v>
                </c:pt>
                <c:pt idx="23643">
                  <c:v>3.3064700000000002E-2</c:v>
                </c:pt>
                <c:pt idx="23644">
                  <c:v>3.2517299999999999E-2</c:v>
                </c:pt>
                <c:pt idx="23645">
                  <c:v>3.1935499999999999E-2</c:v>
                </c:pt>
                <c:pt idx="23646">
                  <c:v>3.1320500000000001E-2</c:v>
                </c:pt>
                <c:pt idx="23647">
                  <c:v>3.0673700000000002E-2</c:v>
                </c:pt>
                <c:pt idx="23648">
                  <c:v>2.9996399999999999E-2</c:v>
                </c:pt>
                <c:pt idx="23649">
                  <c:v>2.9289900000000001E-2</c:v>
                </c:pt>
                <c:pt idx="23650">
                  <c:v>2.85557E-2</c:v>
                </c:pt>
                <c:pt idx="23651">
                  <c:v>2.77951E-2</c:v>
                </c:pt>
                <c:pt idx="23652">
                  <c:v>2.70099E-2</c:v>
                </c:pt>
                <c:pt idx="23653">
                  <c:v>2.6201499999999999E-2</c:v>
                </c:pt>
                <c:pt idx="23654">
                  <c:v>2.5371500000000002E-2</c:v>
                </c:pt>
                <c:pt idx="23655">
                  <c:v>2.45218E-2</c:v>
                </c:pt>
                <c:pt idx="23656">
                  <c:v>2.3653899999999999E-2</c:v>
                </c:pt>
                <c:pt idx="23657">
                  <c:v>2.2769600000000001E-2</c:v>
                </c:pt>
                <c:pt idx="23658">
                  <c:v>2.1870400000000002E-2</c:v>
                </c:pt>
                <c:pt idx="23659">
                  <c:v>2.09576E-2</c:v>
                </c:pt>
                <c:pt idx="23660">
                  <c:v>2.0032999999999999E-2</c:v>
                </c:pt>
                <c:pt idx="23661">
                  <c:v>1.90986E-2</c:v>
                </c:pt>
                <c:pt idx="23662">
                  <c:v>1.81564E-2</c:v>
                </c:pt>
                <c:pt idx="23663">
                  <c:v>1.7207799999999999E-2</c:v>
                </c:pt>
                <c:pt idx="23664">
                  <c:v>1.62542E-2</c:v>
                </c:pt>
                <c:pt idx="23665">
                  <c:v>1.5297099999999999E-2</c:v>
                </c:pt>
                <c:pt idx="23666">
                  <c:v>1.4338500000000001E-2</c:v>
                </c:pt>
                <c:pt idx="23667">
                  <c:v>1.3380400000000001E-2</c:v>
                </c:pt>
                <c:pt idx="23668">
                  <c:v>1.24251E-2</c:v>
                </c:pt>
                <c:pt idx="23669">
                  <c:v>1.14743E-2</c:v>
                </c:pt>
                <c:pt idx="23670">
                  <c:v>1.0529500000000001E-2</c:v>
                </c:pt>
                <c:pt idx="23671" formatCode="0.00E+00">
                  <c:v>9.5922899999999998E-3</c:v>
                </c:pt>
                <c:pt idx="23672" formatCode="0.00E+00">
                  <c:v>8.6640199999999997E-3</c:v>
                </c:pt>
                <c:pt idx="23673" formatCode="0.00E+00">
                  <c:v>7.7461500000000003E-3</c:v>
                </c:pt>
                <c:pt idx="23674" formatCode="0.00E+00">
                  <c:v>6.8400900000000001E-3</c:v>
                </c:pt>
                <c:pt idx="23675" formatCode="0.00E+00">
                  <c:v>5.9471899999999998E-3</c:v>
                </c:pt>
                <c:pt idx="23676" formatCode="0.00E+00">
                  <c:v>5.0688799999999996E-3</c:v>
                </c:pt>
                <c:pt idx="23677" formatCode="0.00E+00">
                  <c:v>4.2069500000000001E-3</c:v>
                </c:pt>
                <c:pt idx="23678" formatCode="0.00E+00">
                  <c:v>3.3632499999999999E-3</c:v>
                </c:pt>
                <c:pt idx="23679" formatCode="0.00E+00">
                  <c:v>2.5393299999999998E-3</c:v>
                </c:pt>
                <c:pt idx="23680" formatCode="0.00E+00">
                  <c:v>1.7364699999999999E-3</c:v>
                </c:pt>
                <c:pt idx="23681" formatCode="0.00E+00">
                  <c:v>9.5597200000000003E-4</c:v>
                </c:pt>
                <c:pt idx="23682" formatCode="0.00E+00">
                  <c:v>1.9914600000000001E-4</c:v>
                </c:pt>
                <c:pt idx="23683" formatCode="0.00E+00">
                  <c:v>-5.3295899999999995E-4</c:v>
                </c:pt>
                <c:pt idx="23684" formatCode="0.00E+00">
                  <c:v>-1.2395100000000001E-3</c:v>
                </c:pt>
                <c:pt idx="23685" formatCode="0.00E+00">
                  <c:v>-1.9195499999999999E-3</c:v>
                </c:pt>
                <c:pt idx="23686" formatCode="0.00E+00">
                  <c:v>-2.57201E-3</c:v>
                </c:pt>
                <c:pt idx="23687" formatCode="0.00E+00">
                  <c:v>-3.1960399999999998E-3</c:v>
                </c:pt>
                <c:pt idx="23688" formatCode="0.00E+00">
                  <c:v>-3.7910299999999999E-3</c:v>
                </c:pt>
                <c:pt idx="23689" formatCode="0.00E+00">
                  <c:v>-4.3563100000000004E-3</c:v>
                </c:pt>
                <c:pt idx="23690" formatCode="0.00E+00">
                  <c:v>-4.8910899999999998E-3</c:v>
                </c:pt>
                <c:pt idx="23691" formatCode="0.00E+00">
                  <c:v>-5.3947200000000004E-3</c:v>
                </c:pt>
                <c:pt idx="23692" formatCode="0.00E+00">
                  <c:v>-5.8666600000000001E-3</c:v>
                </c:pt>
                <c:pt idx="23693" formatCode="0.00E+00">
                  <c:v>-6.3063700000000004E-3</c:v>
                </c:pt>
                <c:pt idx="23694" formatCode="0.00E+00">
                  <c:v>-6.7133699999999998E-3</c:v>
                </c:pt>
                <c:pt idx="23695" formatCode="0.00E+00">
                  <c:v>-7.0872699999999997E-3</c:v>
                </c:pt>
                <c:pt idx="23696" formatCode="0.00E+00">
                  <c:v>-7.4277299999999996E-3</c:v>
                </c:pt>
                <c:pt idx="23697" formatCode="0.00E+00">
                  <c:v>-7.7343799999999999E-3</c:v>
                </c:pt>
                <c:pt idx="23698" formatCode="0.00E+00">
                  <c:v>-8.0069600000000005E-3</c:v>
                </c:pt>
                <c:pt idx="23699" formatCode="0.00E+00">
                  <c:v>-8.2452800000000007E-3</c:v>
                </c:pt>
                <c:pt idx="23700" formatCode="0.00E+00">
                  <c:v>-8.4492100000000004E-3</c:v>
                </c:pt>
                <c:pt idx="23701" formatCode="0.00E+00">
                  <c:v>-8.61869E-3</c:v>
                </c:pt>
                <c:pt idx="23702" formatCode="0.00E+00">
                  <c:v>-8.7538400000000006E-3</c:v>
                </c:pt>
                <c:pt idx="23703" formatCode="0.00E+00">
                  <c:v>-8.8550499999999997E-3</c:v>
                </c:pt>
                <c:pt idx="23704" formatCode="0.00E+00">
                  <c:v>-8.9227899999999999E-3</c:v>
                </c:pt>
                <c:pt idx="23705" formatCode="0.00E+00">
                  <c:v>-8.9573599999999993E-3</c:v>
                </c:pt>
                <c:pt idx="23706" formatCode="0.00E+00">
                  <c:v>-8.9588399999999992E-3</c:v>
                </c:pt>
                <c:pt idx="23707" formatCode="0.00E+00">
                  <c:v>-8.9273600000000005E-3</c:v>
                </c:pt>
                <c:pt idx="23708" formatCode="0.00E+00">
                  <c:v>-8.8632599999999995E-3</c:v>
                </c:pt>
                <c:pt idx="23709" formatCode="0.00E+00">
                  <c:v>-8.7670400000000002E-3</c:v>
                </c:pt>
                <c:pt idx="23710" formatCode="0.00E+00">
                  <c:v>-8.6392900000000009E-3</c:v>
                </c:pt>
                <c:pt idx="23711" formatCode="0.00E+00">
                  <c:v>-8.4806699999999992E-3</c:v>
                </c:pt>
                <c:pt idx="23712" formatCode="0.00E+00">
                  <c:v>-8.2919299999999994E-3</c:v>
                </c:pt>
                <c:pt idx="23713" formatCode="0.00E+00">
                  <c:v>-8.0739499999999999E-3</c:v>
                </c:pt>
                <c:pt idx="23714" formatCode="0.00E+00">
                  <c:v>-7.8276600000000002E-3</c:v>
                </c:pt>
                <c:pt idx="23715" formatCode="0.00E+00">
                  <c:v>-7.5540299999999998E-3</c:v>
                </c:pt>
                <c:pt idx="23716" formatCode="0.00E+00">
                  <c:v>-7.2540699999999996E-3</c:v>
                </c:pt>
                <c:pt idx="23717" formatCode="0.00E+00">
                  <c:v>-6.9289399999999998E-3</c:v>
                </c:pt>
                <c:pt idx="23718" formatCode="0.00E+00">
                  <c:v>-6.5797700000000004E-3</c:v>
                </c:pt>
                <c:pt idx="23719" formatCode="0.00E+00">
                  <c:v>-6.2075699999999999E-3</c:v>
                </c:pt>
                <c:pt idx="23720" formatCode="0.00E+00">
                  <c:v>-5.8132399999999999E-3</c:v>
                </c:pt>
                <c:pt idx="23721" formatCode="0.00E+00">
                  <c:v>-5.3975000000000004E-3</c:v>
                </c:pt>
                <c:pt idx="23722" formatCode="0.00E+00">
                  <c:v>-4.9611799999999999E-3</c:v>
                </c:pt>
                <c:pt idx="23723" formatCode="0.00E+00">
                  <c:v>-4.5054300000000004E-3</c:v>
                </c:pt>
                <c:pt idx="23724" formatCode="0.00E+00">
                  <c:v>-4.0317299999999999E-3</c:v>
                </c:pt>
                <c:pt idx="23725" formatCode="0.00E+00">
                  <c:v>-3.5416100000000002E-3</c:v>
                </c:pt>
                <c:pt idx="23726" formatCode="0.00E+00">
                  <c:v>-3.0365700000000002E-3</c:v>
                </c:pt>
                <c:pt idx="23727" formatCode="0.00E+00">
                  <c:v>-2.51804E-3</c:v>
                </c:pt>
                <c:pt idx="23728" formatCode="0.00E+00">
                  <c:v>-1.9873999999999998E-3</c:v>
                </c:pt>
                <c:pt idx="23729" formatCode="0.00E+00">
                  <c:v>-1.4459E-3</c:v>
                </c:pt>
                <c:pt idx="23730" formatCode="0.00E+00">
                  <c:v>-8.9481100000000002E-4</c:v>
                </c:pt>
                <c:pt idx="23731" formatCode="0.00E+00">
                  <c:v>-3.3546500000000001E-4</c:v>
                </c:pt>
                <c:pt idx="23732" formatCode="0.00E+00">
                  <c:v>2.30709E-4</c:v>
                </c:pt>
                <c:pt idx="23733" formatCode="0.00E+00">
                  <c:v>8.0227900000000003E-4</c:v>
                </c:pt>
                <c:pt idx="23734" formatCode="0.00E+00">
                  <c:v>1.3778600000000001E-3</c:v>
                </c:pt>
                <c:pt idx="23735" formatCode="0.00E+00">
                  <c:v>1.9561299999999999E-3</c:v>
                </c:pt>
                <c:pt idx="23736" formatCode="0.00E+00">
                  <c:v>2.5357399999999999E-3</c:v>
                </c:pt>
                <c:pt idx="23737" formatCode="0.00E+00">
                  <c:v>3.1152799999999998E-3</c:v>
                </c:pt>
                <c:pt idx="23738" formatCode="0.00E+00">
                  <c:v>3.69331E-3</c:v>
                </c:pt>
                <c:pt idx="23739" formatCode="0.00E+00">
                  <c:v>4.2683399999999998E-3</c:v>
                </c:pt>
                <c:pt idx="23740" formatCode="0.00E+00">
                  <c:v>4.8390799999999999E-3</c:v>
                </c:pt>
                <c:pt idx="23741" formatCode="0.00E+00">
                  <c:v>5.4042600000000001E-3</c:v>
                </c:pt>
                <c:pt idx="23742" formatCode="0.00E+00">
                  <c:v>5.9625900000000003E-3</c:v>
                </c:pt>
                <c:pt idx="23743" formatCode="0.00E+00">
                  <c:v>6.5127199999999996E-3</c:v>
                </c:pt>
                <c:pt idx="23744" formatCode="0.00E+00">
                  <c:v>7.0533999999999996E-3</c:v>
                </c:pt>
                <c:pt idx="23745" formatCode="0.00E+00">
                  <c:v>7.5833100000000002E-3</c:v>
                </c:pt>
                <c:pt idx="23746" formatCode="0.00E+00">
                  <c:v>8.1010100000000005E-3</c:v>
                </c:pt>
                <c:pt idx="23747" formatCode="0.00E+00">
                  <c:v>8.6052899999999998E-3</c:v>
                </c:pt>
                <c:pt idx="23748" formatCode="0.00E+00">
                  <c:v>9.0952299999999993E-3</c:v>
                </c:pt>
                <c:pt idx="23749" formatCode="0.00E+00">
                  <c:v>9.5697500000000001E-3</c:v>
                </c:pt>
                <c:pt idx="23750">
                  <c:v>1.0027599999999999E-2</c:v>
                </c:pt>
                <c:pt idx="23751">
                  <c:v>1.0467499999999999E-2</c:v>
                </c:pt>
                <c:pt idx="23752">
                  <c:v>1.08886E-2</c:v>
                </c:pt>
                <c:pt idx="23753">
                  <c:v>1.1290100000000001E-2</c:v>
                </c:pt>
                <c:pt idx="23754">
                  <c:v>1.16711E-2</c:v>
                </c:pt>
                <c:pt idx="23755">
                  <c:v>1.2030900000000001E-2</c:v>
                </c:pt>
                <c:pt idx="23756">
                  <c:v>1.23686E-2</c:v>
                </c:pt>
                <c:pt idx="23757">
                  <c:v>1.26836E-2</c:v>
                </c:pt>
                <c:pt idx="23758">
                  <c:v>1.29751E-2</c:v>
                </c:pt>
                <c:pt idx="23759">
                  <c:v>1.32423E-2</c:v>
                </c:pt>
                <c:pt idx="23760">
                  <c:v>1.3484700000000001E-2</c:v>
                </c:pt>
                <c:pt idx="23761">
                  <c:v>1.37018E-2</c:v>
                </c:pt>
                <c:pt idx="23762">
                  <c:v>1.38931E-2</c:v>
                </c:pt>
                <c:pt idx="23763">
                  <c:v>1.40582E-2</c:v>
                </c:pt>
                <c:pt idx="23764">
                  <c:v>1.41966E-2</c:v>
                </c:pt>
                <c:pt idx="23765">
                  <c:v>1.43082E-2</c:v>
                </c:pt>
                <c:pt idx="23766">
                  <c:v>1.4392800000000001E-2</c:v>
                </c:pt>
                <c:pt idx="23767">
                  <c:v>1.44504E-2</c:v>
                </c:pt>
                <c:pt idx="23768">
                  <c:v>1.44809E-2</c:v>
                </c:pt>
                <c:pt idx="23769">
                  <c:v>1.44844E-2</c:v>
                </c:pt>
                <c:pt idx="23770">
                  <c:v>1.4461099999999999E-2</c:v>
                </c:pt>
                <c:pt idx="23771">
                  <c:v>1.4410900000000001E-2</c:v>
                </c:pt>
                <c:pt idx="23772">
                  <c:v>1.43339E-2</c:v>
                </c:pt>
                <c:pt idx="23773">
                  <c:v>1.4230100000000001E-2</c:v>
                </c:pt>
                <c:pt idx="23774">
                  <c:v>1.4099799999999999E-2</c:v>
                </c:pt>
                <c:pt idx="23775">
                  <c:v>1.3943199999999999E-2</c:v>
                </c:pt>
                <c:pt idx="23776">
                  <c:v>1.3760700000000001E-2</c:v>
                </c:pt>
                <c:pt idx="23777">
                  <c:v>1.3552700000000001E-2</c:v>
                </c:pt>
                <c:pt idx="23778">
                  <c:v>1.3319900000000001E-2</c:v>
                </c:pt>
                <c:pt idx="23779">
                  <c:v>1.3062900000000001E-2</c:v>
                </c:pt>
                <c:pt idx="23780">
                  <c:v>1.27823E-2</c:v>
                </c:pt>
                <c:pt idx="23781">
                  <c:v>1.24788E-2</c:v>
                </c:pt>
                <c:pt idx="23782">
                  <c:v>1.21531E-2</c:v>
                </c:pt>
                <c:pt idx="23783">
                  <c:v>1.1806199999999999E-2</c:v>
                </c:pt>
                <c:pt idx="23784">
                  <c:v>1.1438800000000001E-2</c:v>
                </c:pt>
                <c:pt idx="23785">
                  <c:v>1.1051999999999999E-2</c:v>
                </c:pt>
                <c:pt idx="23786">
                  <c:v>1.06468E-2</c:v>
                </c:pt>
                <c:pt idx="23787">
                  <c:v>1.02243E-2</c:v>
                </c:pt>
                <c:pt idx="23788" formatCode="0.00E+00">
                  <c:v>9.7855800000000003E-3</c:v>
                </c:pt>
                <c:pt idx="23789" formatCode="0.00E+00">
                  <c:v>9.3316700000000002E-3</c:v>
                </c:pt>
                <c:pt idx="23790" formatCode="0.00E+00">
                  <c:v>8.8636700000000006E-3</c:v>
                </c:pt>
                <c:pt idx="23791" formatCode="0.00E+00">
                  <c:v>8.3826700000000001E-3</c:v>
                </c:pt>
                <c:pt idx="23792" formatCode="0.00E+00">
                  <c:v>7.8897800000000008E-3</c:v>
                </c:pt>
                <c:pt idx="23793" formatCode="0.00E+00">
                  <c:v>7.3861600000000001E-3</c:v>
                </c:pt>
                <c:pt idx="23794" formatCode="0.00E+00">
                  <c:v>6.8730700000000002E-3</c:v>
                </c:pt>
                <c:pt idx="23795" formatCode="0.00E+00">
                  <c:v>6.3519099999999997E-3</c:v>
                </c:pt>
                <c:pt idx="23796" formatCode="0.00E+00">
                  <c:v>5.8241200000000003E-3</c:v>
                </c:pt>
                <c:pt idx="23797" formatCode="0.00E+00">
                  <c:v>5.2910500000000003E-3</c:v>
                </c:pt>
                <c:pt idx="23798" formatCode="0.00E+00">
                  <c:v>4.7540300000000002E-3</c:v>
                </c:pt>
                <c:pt idx="23799" formatCode="0.00E+00">
                  <c:v>4.2143900000000001E-3</c:v>
                </c:pt>
                <c:pt idx="23800" formatCode="0.00E+00">
                  <c:v>3.6734799999999998E-3</c:v>
                </c:pt>
                <c:pt idx="23801" formatCode="0.00E+00">
                  <c:v>3.1326100000000001E-3</c:v>
                </c:pt>
                <c:pt idx="23802" formatCode="0.00E+00">
                  <c:v>2.5931000000000001E-3</c:v>
                </c:pt>
                <c:pt idx="23803" formatCode="0.00E+00">
                  <c:v>2.05624E-3</c:v>
                </c:pt>
                <c:pt idx="23804" formatCode="0.00E+00">
                  <c:v>1.5233600000000001E-3</c:v>
                </c:pt>
                <c:pt idx="23805" formatCode="0.00E+00">
                  <c:v>9.9579599999999996E-4</c:v>
                </c:pt>
                <c:pt idx="23806" formatCode="0.00E+00">
                  <c:v>4.7496700000000002E-4</c:v>
                </c:pt>
                <c:pt idx="23807" formatCode="0.00E+00">
                  <c:v>-3.7717099999999998E-5</c:v>
                </c:pt>
                <c:pt idx="23808" formatCode="0.00E+00">
                  <c:v>-5.4082499999999999E-4</c:v>
                </c:pt>
                <c:pt idx="23809" formatCode="0.00E+00">
                  <c:v>-1.0329200000000001E-3</c:v>
                </c:pt>
                <c:pt idx="23810" formatCode="0.00E+00">
                  <c:v>-1.5126199999999999E-3</c:v>
                </c:pt>
                <c:pt idx="23811" formatCode="0.00E+00">
                  <c:v>-1.9786000000000001E-3</c:v>
                </c:pt>
                <c:pt idx="23812" formatCode="0.00E+00">
                  <c:v>-2.42961E-3</c:v>
                </c:pt>
                <c:pt idx="23813" formatCode="0.00E+00">
                  <c:v>-2.8644500000000002E-3</c:v>
                </c:pt>
                <c:pt idx="23814" formatCode="0.00E+00">
                  <c:v>-3.2819199999999998E-3</c:v>
                </c:pt>
                <c:pt idx="23815" formatCode="0.00E+00">
                  <c:v>-3.6808499999999998E-3</c:v>
                </c:pt>
                <c:pt idx="23816" formatCode="0.00E+00">
                  <c:v>-4.0600499999999999E-3</c:v>
                </c:pt>
                <c:pt idx="23817" formatCode="0.00E+00">
                  <c:v>-4.4184000000000003E-3</c:v>
                </c:pt>
                <c:pt idx="23818" formatCode="0.00E+00">
                  <c:v>-4.7548E-3</c:v>
                </c:pt>
                <c:pt idx="23819" formatCode="0.00E+00">
                  <c:v>-5.0681500000000004E-3</c:v>
                </c:pt>
                <c:pt idx="23820" formatCode="0.00E+00">
                  <c:v>-5.3573900000000001E-3</c:v>
                </c:pt>
                <c:pt idx="23821" formatCode="0.00E+00">
                  <c:v>-5.6215299999999996E-3</c:v>
                </c:pt>
                <c:pt idx="23822" formatCode="0.00E+00">
                  <c:v>-5.8596200000000003E-3</c:v>
                </c:pt>
                <c:pt idx="23823" formatCode="0.00E+00">
                  <c:v>-6.0707499999999998E-3</c:v>
                </c:pt>
                <c:pt idx="23824" formatCode="0.00E+00">
                  <c:v>-6.2540299999999998E-3</c:v>
                </c:pt>
                <c:pt idx="23825" formatCode="0.00E+00">
                  <c:v>-6.4086200000000003E-3</c:v>
                </c:pt>
                <c:pt idx="23826" formatCode="0.00E+00">
                  <c:v>-6.5337599999999996E-3</c:v>
                </c:pt>
                <c:pt idx="23827" formatCode="0.00E+00">
                  <c:v>-6.6287200000000003E-3</c:v>
                </c:pt>
                <c:pt idx="23828" formatCode="0.00E+00">
                  <c:v>-6.6927899999999997E-3</c:v>
                </c:pt>
                <c:pt idx="23829" formatCode="0.00E+00">
                  <c:v>-6.7254100000000002E-3</c:v>
                </c:pt>
                <c:pt idx="23830" formatCode="0.00E+00">
                  <c:v>-6.7261400000000002E-3</c:v>
                </c:pt>
                <c:pt idx="23831" formatCode="0.00E+00">
                  <c:v>-6.6945900000000003E-3</c:v>
                </c:pt>
                <c:pt idx="23832" formatCode="0.00E+00">
                  <c:v>-6.6303200000000003E-3</c:v>
                </c:pt>
                <c:pt idx="23833" formatCode="0.00E+00">
                  <c:v>-6.5329799999999999E-3</c:v>
                </c:pt>
                <c:pt idx="23834" formatCode="0.00E+00">
                  <c:v>-6.4023700000000001E-3</c:v>
                </c:pt>
                <c:pt idx="23835" formatCode="0.00E+00">
                  <c:v>-6.2383500000000001E-3</c:v>
                </c:pt>
                <c:pt idx="23836" formatCode="0.00E+00">
                  <c:v>-6.0408500000000004E-3</c:v>
                </c:pt>
                <c:pt idx="23837" formatCode="0.00E+00">
                  <c:v>-5.8098999999999998E-3</c:v>
                </c:pt>
                <c:pt idx="23838" formatCode="0.00E+00">
                  <c:v>-5.5455799999999996E-3</c:v>
                </c:pt>
                <c:pt idx="23839" formatCode="0.00E+00">
                  <c:v>-5.2479199999999997E-3</c:v>
                </c:pt>
                <c:pt idx="23840" formatCode="0.00E+00">
                  <c:v>-4.9169699999999997E-3</c:v>
                </c:pt>
                <c:pt idx="23841" formatCode="0.00E+00">
                  <c:v>-4.5529400000000001E-3</c:v>
                </c:pt>
                <c:pt idx="23842" formatCode="0.00E+00">
                  <c:v>-4.1560800000000004E-3</c:v>
                </c:pt>
                <c:pt idx="23843" formatCode="0.00E+00">
                  <c:v>-3.7267200000000002E-3</c:v>
                </c:pt>
                <c:pt idx="23844" formatCode="0.00E+00">
                  <c:v>-3.2651999999999998E-3</c:v>
                </c:pt>
                <c:pt idx="23845" formatCode="0.00E+00">
                  <c:v>-2.7719899999999998E-3</c:v>
                </c:pt>
                <c:pt idx="23846" formatCode="0.00E+00">
                  <c:v>-2.24764E-3</c:v>
                </c:pt>
                <c:pt idx="23847" formatCode="0.00E+00">
                  <c:v>-1.6927999999999999E-3</c:v>
                </c:pt>
                <c:pt idx="23848" formatCode="0.00E+00">
                  <c:v>-1.10815E-3</c:v>
                </c:pt>
                <c:pt idx="23849" formatCode="0.00E+00">
                  <c:v>-4.9443000000000002E-4</c:v>
                </c:pt>
                <c:pt idx="23850" formatCode="0.00E+00">
                  <c:v>1.47553E-4</c:v>
                </c:pt>
                <c:pt idx="23851" formatCode="0.00E+00">
                  <c:v>8.16944E-4</c:v>
                </c:pt>
                <c:pt idx="23852" formatCode="0.00E+00">
                  <c:v>1.51285E-3</c:v>
                </c:pt>
                <c:pt idx="23853" formatCode="0.00E+00">
                  <c:v>2.23435E-3</c:v>
                </c:pt>
                <c:pt idx="23854" formatCode="0.00E+00">
                  <c:v>2.98052E-3</c:v>
                </c:pt>
                <c:pt idx="23855" formatCode="0.00E+00">
                  <c:v>3.75034E-3</c:v>
                </c:pt>
                <c:pt idx="23856" formatCode="0.00E+00">
                  <c:v>4.5427599999999999E-3</c:v>
                </c:pt>
                <c:pt idx="23857" formatCode="0.00E+00">
                  <c:v>5.3566100000000004E-3</c:v>
                </c:pt>
                <c:pt idx="23858" formatCode="0.00E+00">
                  <c:v>6.19062E-3</c:v>
                </c:pt>
                <c:pt idx="23859" formatCode="0.00E+00">
                  <c:v>7.0435000000000003E-3</c:v>
                </c:pt>
                <c:pt idx="23860" formatCode="0.00E+00">
                  <c:v>7.9139199999999996E-3</c:v>
                </c:pt>
                <c:pt idx="23861" formatCode="0.00E+00">
                  <c:v>8.8006100000000004E-3</c:v>
                </c:pt>
                <c:pt idx="23862" formatCode="0.00E+00">
                  <c:v>9.7022400000000009E-3</c:v>
                </c:pt>
                <c:pt idx="23863">
                  <c:v>1.06175E-2</c:v>
                </c:pt>
                <c:pt idx="23864">
                  <c:v>1.15449E-2</c:v>
                </c:pt>
                <c:pt idx="23865">
                  <c:v>1.24832E-2</c:v>
                </c:pt>
                <c:pt idx="23866">
                  <c:v>1.34308E-2</c:v>
                </c:pt>
                <c:pt idx="23867">
                  <c:v>1.43862E-2</c:v>
                </c:pt>
                <c:pt idx="23868">
                  <c:v>1.5347899999999999E-2</c:v>
                </c:pt>
                <c:pt idx="23869">
                  <c:v>1.6314499999999999E-2</c:v>
                </c:pt>
                <c:pt idx="23870">
                  <c:v>1.7284399999999998E-2</c:v>
                </c:pt>
                <c:pt idx="23871">
                  <c:v>1.8256000000000001E-2</c:v>
                </c:pt>
                <c:pt idx="23872">
                  <c:v>1.9227600000000001E-2</c:v>
                </c:pt>
                <c:pt idx="23873">
                  <c:v>2.01976E-2</c:v>
                </c:pt>
                <c:pt idx="23874">
                  <c:v>2.1164100000000002E-2</c:v>
                </c:pt>
                <c:pt idx="23875">
                  <c:v>2.2125599999999999E-2</c:v>
                </c:pt>
                <c:pt idx="23876">
                  <c:v>2.3080400000000001E-2</c:v>
                </c:pt>
                <c:pt idx="23877">
                  <c:v>2.4027E-2</c:v>
                </c:pt>
                <c:pt idx="23878">
                  <c:v>2.4963900000000001E-2</c:v>
                </c:pt>
                <c:pt idx="23879">
                  <c:v>2.5889599999999999E-2</c:v>
                </c:pt>
                <c:pt idx="23880">
                  <c:v>2.6802200000000002E-2</c:v>
                </c:pt>
                <c:pt idx="23881">
                  <c:v>2.7700099999999998E-2</c:v>
                </c:pt>
                <c:pt idx="23882">
                  <c:v>2.8581599999999999E-2</c:v>
                </c:pt>
                <c:pt idx="23883">
                  <c:v>2.9445099999999998E-2</c:v>
                </c:pt>
                <c:pt idx="23884">
                  <c:v>3.0289199999999999E-2</c:v>
                </c:pt>
                <c:pt idx="23885">
                  <c:v>3.1112399999999998E-2</c:v>
                </c:pt>
                <c:pt idx="23886">
                  <c:v>3.1913200000000003E-2</c:v>
                </c:pt>
                <c:pt idx="23887">
                  <c:v>3.2690200000000003E-2</c:v>
                </c:pt>
                <c:pt idx="23888">
                  <c:v>3.3441899999999997E-2</c:v>
                </c:pt>
                <c:pt idx="23889">
                  <c:v>3.4167000000000003E-2</c:v>
                </c:pt>
                <c:pt idx="23890">
                  <c:v>3.4864100000000002E-2</c:v>
                </c:pt>
                <c:pt idx="23891">
                  <c:v>3.55322E-2</c:v>
                </c:pt>
                <c:pt idx="23892">
                  <c:v>3.6169899999999998E-2</c:v>
                </c:pt>
                <c:pt idx="23893">
                  <c:v>3.6776000000000003E-2</c:v>
                </c:pt>
                <c:pt idx="23894">
                  <c:v>3.7349300000000002E-2</c:v>
                </c:pt>
                <c:pt idx="23895">
                  <c:v>3.7888999999999999E-2</c:v>
                </c:pt>
                <c:pt idx="23896">
                  <c:v>3.8393900000000002E-2</c:v>
                </c:pt>
                <c:pt idx="23897">
                  <c:v>3.8863099999999998E-2</c:v>
                </c:pt>
                <c:pt idx="23898">
                  <c:v>3.9295700000000003E-2</c:v>
                </c:pt>
                <c:pt idx="23899">
                  <c:v>3.9690499999999997E-2</c:v>
                </c:pt>
                <c:pt idx="23900">
                  <c:v>4.0046499999999999E-2</c:v>
                </c:pt>
                <c:pt idx="23901">
                  <c:v>4.03629E-2</c:v>
                </c:pt>
                <c:pt idx="23902">
                  <c:v>4.06387E-2</c:v>
                </c:pt>
                <c:pt idx="23903">
                  <c:v>4.0873300000000001E-2</c:v>
                </c:pt>
                <c:pt idx="23904">
                  <c:v>4.1065900000000002E-2</c:v>
                </c:pt>
                <c:pt idx="23905">
                  <c:v>4.1216000000000003E-2</c:v>
                </c:pt>
                <c:pt idx="23906">
                  <c:v>4.1323100000000001E-2</c:v>
                </c:pt>
                <c:pt idx="23907">
                  <c:v>4.1386800000000001E-2</c:v>
                </c:pt>
                <c:pt idx="23908">
                  <c:v>4.1406499999999999E-2</c:v>
                </c:pt>
                <c:pt idx="23909">
                  <c:v>4.1382000000000002E-2</c:v>
                </c:pt>
                <c:pt idx="23910">
                  <c:v>4.1312799999999997E-2</c:v>
                </c:pt>
                <c:pt idx="23911">
                  <c:v>4.1198800000000001E-2</c:v>
                </c:pt>
                <c:pt idx="23912">
                  <c:v>4.104E-2</c:v>
                </c:pt>
                <c:pt idx="23913">
                  <c:v>4.0836499999999998E-2</c:v>
                </c:pt>
                <c:pt idx="23914">
                  <c:v>4.0588300000000001E-2</c:v>
                </c:pt>
                <c:pt idx="23915">
                  <c:v>4.0295600000000001E-2</c:v>
                </c:pt>
                <c:pt idx="23916">
                  <c:v>3.9958599999999997E-2</c:v>
                </c:pt>
                <c:pt idx="23917">
                  <c:v>3.9577399999999999E-2</c:v>
                </c:pt>
                <c:pt idx="23918">
                  <c:v>3.9152100000000002E-2</c:v>
                </c:pt>
                <c:pt idx="23919">
                  <c:v>3.8683000000000002E-2</c:v>
                </c:pt>
                <c:pt idx="23920">
                  <c:v>3.81704E-2</c:v>
                </c:pt>
                <c:pt idx="23921">
                  <c:v>3.7614799999999997E-2</c:v>
                </c:pt>
                <c:pt idx="23922">
                  <c:v>3.70167E-2</c:v>
                </c:pt>
                <c:pt idx="23923">
                  <c:v>3.6376499999999999E-2</c:v>
                </c:pt>
                <c:pt idx="23924">
                  <c:v>3.5694900000000002E-2</c:v>
                </c:pt>
                <c:pt idx="23925">
                  <c:v>3.49726E-2</c:v>
                </c:pt>
                <c:pt idx="23926">
                  <c:v>3.4210299999999999E-2</c:v>
                </c:pt>
                <c:pt idx="23927">
                  <c:v>3.3408899999999998E-2</c:v>
                </c:pt>
                <c:pt idx="23928">
                  <c:v>3.2569500000000001E-2</c:v>
                </c:pt>
                <c:pt idx="23929">
                  <c:v>3.1693100000000002E-2</c:v>
                </c:pt>
                <c:pt idx="23930">
                  <c:v>3.0780499999999999E-2</c:v>
                </c:pt>
                <c:pt idx="23931">
                  <c:v>2.9832899999999999E-2</c:v>
                </c:pt>
                <c:pt idx="23932">
                  <c:v>2.8851399999999999E-2</c:v>
                </c:pt>
                <c:pt idx="23933">
                  <c:v>2.7837400000000002E-2</c:v>
                </c:pt>
                <c:pt idx="23934">
                  <c:v>2.6792E-2</c:v>
                </c:pt>
                <c:pt idx="23935">
                  <c:v>2.5716599999999999E-2</c:v>
                </c:pt>
                <c:pt idx="23936">
                  <c:v>2.46124E-2</c:v>
                </c:pt>
                <c:pt idx="23937">
                  <c:v>2.3480899999999999E-2</c:v>
                </c:pt>
                <c:pt idx="23938">
                  <c:v>2.23235E-2</c:v>
                </c:pt>
                <c:pt idx="23939">
                  <c:v>2.1141500000000001E-2</c:v>
                </c:pt>
                <c:pt idx="23940">
                  <c:v>1.99364E-2</c:v>
                </c:pt>
                <c:pt idx="23941">
                  <c:v>1.8709699999999999E-2</c:v>
                </c:pt>
                <c:pt idx="23942">
                  <c:v>1.7463200000000002E-2</c:v>
                </c:pt>
                <c:pt idx="23943">
                  <c:v>1.6198899999999999E-2</c:v>
                </c:pt>
                <c:pt idx="23944">
                  <c:v>1.49184E-2</c:v>
                </c:pt>
                <c:pt idx="23945">
                  <c:v>1.36233E-2</c:v>
                </c:pt>
                <c:pt idx="23946">
                  <c:v>1.23153E-2</c:v>
                </c:pt>
                <c:pt idx="23947">
                  <c:v>1.0996300000000001E-2</c:v>
                </c:pt>
                <c:pt idx="23948" formatCode="0.00E+00">
                  <c:v>9.6679299999999999E-3</c:v>
                </c:pt>
                <c:pt idx="23949" formatCode="0.00E+00">
                  <c:v>8.3321300000000001E-3</c:v>
                </c:pt>
                <c:pt idx="23950" formatCode="0.00E+00">
                  <c:v>6.99067E-3</c:v>
                </c:pt>
                <c:pt idx="23951" formatCode="0.00E+00">
                  <c:v>5.6453700000000002E-3</c:v>
                </c:pt>
                <c:pt idx="23952" formatCode="0.00E+00">
                  <c:v>4.2980900000000001E-3</c:v>
                </c:pt>
                <c:pt idx="23953" formatCode="0.00E+00">
                  <c:v>2.95064E-3</c:v>
                </c:pt>
                <c:pt idx="23954" formatCode="0.00E+00">
                  <c:v>1.60476E-3</c:v>
                </c:pt>
                <c:pt idx="23955" formatCode="0.00E+00">
                  <c:v>2.6233099999999998E-4</c:v>
                </c:pt>
                <c:pt idx="23956" formatCode="0.00E+00">
                  <c:v>-1.07463E-3</c:v>
                </c:pt>
                <c:pt idx="23957" formatCode="0.00E+00">
                  <c:v>-2.40412E-3</c:v>
                </c:pt>
                <c:pt idx="23958" formatCode="0.00E+00">
                  <c:v>-3.7242500000000001E-3</c:v>
                </c:pt>
                <c:pt idx="23959" formatCode="0.00E+00">
                  <c:v>-5.0332500000000004E-3</c:v>
                </c:pt>
                <c:pt idx="23960" formatCode="0.00E+00">
                  <c:v>-6.3294500000000004E-3</c:v>
                </c:pt>
                <c:pt idx="23961" formatCode="0.00E+00">
                  <c:v>-7.6113099999999996E-3</c:v>
                </c:pt>
                <c:pt idx="23962" formatCode="0.00E+00">
                  <c:v>-8.8771800000000001E-3</c:v>
                </c:pt>
                <c:pt idx="23963">
                  <c:v>-1.01253E-2</c:v>
                </c:pt>
                <c:pt idx="23964">
                  <c:v>-1.13539E-2</c:v>
                </c:pt>
                <c:pt idx="23965">
                  <c:v>-1.25614E-2</c:v>
                </c:pt>
                <c:pt idx="23966">
                  <c:v>-1.37457E-2</c:v>
                </c:pt>
                <c:pt idx="23967">
                  <c:v>-1.49052E-2</c:v>
                </c:pt>
                <c:pt idx="23968">
                  <c:v>-1.6038699999999999E-2</c:v>
                </c:pt>
                <c:pt idx="23969">
                  <c:v>-1.7144800000000002E-2</c:v>
                </c:pt>
                <c:pt idx="23970">
                  <c:v>-1.8221999999999999E-2</c:v>
                </c:pt>
                <c:pt idx="23971">
                  <c:v>-1.92687E-2</c:v>
                </c:pt>
                <c:pt idx="23972">
                  <c:v>-2.0283300000000001E-2</c:v>
                </c:pt>
                <c:pt idx="23973">
                  <c:v>-2.12643E-2</c:v>
                </c:pt>
                <c:pt idx="23974">
                  <c:v>-2.2210299999999999E-2</c:v>
                </c:pt>
                <c:pt idx="23975">
                  <c:v>-2.3119899999999999E-2</c:v>
                </c:pt>
                <c:pt idx="23976">
                  <c:v>-2.39919E-2</c:v>
                </c:pt>
                <c:pt idx="23977">
                  <c:v>-2.4825099999999999E-2</c:v>
                </c:pt>
                <c:pt idx="23978">
                  <c:v>-2.56184E-2</c:v>
                </c:pt>
                <c:pt idx="23979">
                  <c:v>-2.63707E-2</c:v>
                </c:pt>
                <c:pt idx="23980">
                  <c:v>-2.7080900000000001E-2</c:v>
                </c:pt>
                <c:pt idx="23981">
                  <c:v>-2.7747600000000001E-2</c:v>
                </c:pt>
                <c:pt idx="23982">
                  <c:v>-2.8369399999999999E-2</c:v>
                </c:pt>
                <c:pt idx="23983">
                  <c:v>-2.8945200000000001E-2</c:v>
                </c:pt>
                <c:pt idx="23984">
                  <c:v>-2.9475000000000001E-2</c:v>
                </c:pt>
                <c:pt idx="23985">
                  <c:v>-2.99584E-2</c:v>
                </c:pt>
                <c:pt idx="23986">
                  <c:v>-3.0395200000000001E-2</c:v>
                </c:pt>
                <c:pt idx="23987">
                  <c:v>-3.07849E-2</c:v>
                </c:pt>
                <c:pt idx="23988">
                  <c:v>-3.1127200000000001E-2</c:v>
                </c:pt>
                <c:pt idx="23989">
                  <c:v>-3.1422100000000001E-2</c:v>
                </c:pt>
                <c:pt idx="23990">
                  <c:v>-3.1669200000000002E-2</c:v>
                </c:pt>
                <c:pt idx="23991">
                  <c:v>-3.1868300000000002E-2</c:v>
                </c:pt>
                <c:pt idx="23992">
                  <c:v>-3.2019499999999999E-2</c:v>
                </c:pt>
                <c:pt idx="23993">
                  <c:v>-3.2122600000000001E-2</c:v>
                </c:pt>
                <c:pt idx="23994">
                  <c:v>-3.2177900000000002E-2</c:v>
                </c:pt>
                <c:pt idx="23995">
                  <c:v>-3.2185400000000003E-2</c:v>
                </c:pt>
                <c:pt idx="23996">
                  <c:v>-3.2145600000000003E-2</c:v>
                </c:pt>
                <c:pt idx="23997">
                  <c:v>-3.2058799999999998E-2</c:v>
                </c:pt>
                <c:pt idx="23998">
                  <c:v>-3.1925500000000002E-2</c:v>
                </c:pt>
                <c:pt idx="23999">
                  <c:v>-3.1746099999999999E-2</c:v>
                </c:pt>
                <c:pt idx="24000">
                  <c:v>-3.1520800000000002E-2</c:v>
                </c:pt>
                <c:pt idx="24001">
                  <c:v>-3.1250100000000003E-2</c:v>
                </c:pt>
                <c:pt idx="24002">
                  <c:v>-3.0934699999999999E-2</c:v>
                </c:pt>
                <c:pt idx="24003">
                  <c:v>-3.05752E-2</c:v>
                </c:pt>
                <c:pt idx="24004">
                  <c:v>-3.01722E-2</c:v>
                </c:pt>
                <c:pt idx="24005">
                  <c:v>-2.9726499999999999E-2</c:v>
                </c:pt>
                <c:pt idx="24006">
                  <c:v>-2.92392E-2</c:v>
                </c:pt>
                <c:pt idx="24007">
                  <c:v>-2.8711299999999999E-2</c:v>
                </c:pt>
                <c:pt idx="24008">
                  <c:v>-2.81438E-2</c:v>
                </c:pt>
                <c:pt idx="24009">
                  <c:v>-2.7537699999999998E-2</c:v>
                </c:pt>
                <c:pt idx="24010">
                  <c:v>-2.68942E-2</c:v>
                </c:pt>
                <c:pt idx="24011">
                  <c:v>-2.6214600000000001E-2</c:v>
                </c:pt>
                <c:pt idx="24012">
                  <c:v>-2.5500100000000001E-2</c:v>
                </c:pt>
                <c:pt idx="24013">
                  <c:v>-2.4752099999999999E-2</c:v>
                </c:pt>
                <c:pt idx="24014">
                  <c:v>-2.3972E-2</c:v>
                </c:pt>
                <c:pt idx="24015">
                  <c:v>-2.3161000000000001E-2</c:v>
                </c:pt>
                <c:pt idx="24016">
                  <c:v>-2.2320599999999999E-2</c:v>
                </c:pt>
                <c:pt idx="24017">
                  <c:v>-2.14524E-2</c:v>
                </c:pt>
                <c:pt idx="24018">
                  <c:v>-2.05579E-2</c:v>
                </c:pt>
                <c:pt idx="24019">
                  <c:v>-1.9638599999999999E-2</c:v>
                </c:pt>
                <c:pt idx="24020">
                  <c:v>-1.86961E-2</c:v>
                </c:pt>
                <c:pt idx="24021">
                  <c:v>-1.7731899999999998E-2</c:v>
                </c:pt>
                <c:pt idx="24022">
                  <c:v>-1.6747600000000001E-2</c:v>
                </c:pt>
                <c:pt idx="24023">
                  <c:v>-1.5744999999999999E-2</c:v>
                </c:pt>
                <c:pt idx="24024">
                  <c:v>-1.47253E-2</c:v>
                </c:pt>
                <c:pt idx="24025">
                  <c:v>-1.3690300000000001E-2</c:v>
                </c:pt>
                <c:pt idx="24026">
                  <c:v>-1.26415E-2</c:v>
                </c:pt>
                <c:pt idx="24027">
                  <c:v>-1.15808E-2</c:v>
                </c:pt>
                <c:pt idx="24028">
                  <c:v>-1.0509900000000001E-2</c:v>
                </c:pt>
                <c:pt idx="24029" formatCode="0.00E+00">
                  <c:v>-9.4305199999999995E-3</c:v>
                </c:pt>
                <c:pt idx="24030" formatCode="0.00E+00">
                  <c:v>-8.3441299999999999E-3</c:v>
                </c:pt>
                <c:pt idx="24031" formatCode="0.00E+00">
                  <c:v>-7.25225E-3</c:v>
                </c:pt>
                <c:pt idx="24032" formatCode="0.00E+00">
                  <c:v>-6.1564599999999999E-3</c:v>
                </c:pt>
                <c:pt idx="24033" formatCode="0.00E+00">
                  <c:v>-5.0583800000000003E-3</c:v>
                </c:pt>
                <c:pt idx="24034" formatCode="0.00E+00">
                  <c:v>-3.95955E-3</c:v>
                </c:pt>
                <c:pt idx="24035" formatCode="0.00E+00">
                  <c:v>-2.8615799999999999E-3</c:v>
                </c:pt>
                <c:pt idx="24036" formatCode="0.00E+00">
                  <c:v>-1.76604E-3</c:v>
                </c:pt>
                <c:pt idx="24037" formatCode="0.00E+00">
                  <c:v>-6.7450300000000002E-4</c:v>
                </c:pt>
                <c:pt idx="24038" formatCode="0.00E+00">
                  <c:v>4.1153400000000002E-4</c:v>
                </c:pt>
                <c:pt idx="24039" formatCode="0.00E+00">
                  <c:v>1.4905999999999999E-3</c:v>
                </c:pt>
                <c:pt idx="24040" formatCode="0.00E+00">
                  <c:v>2.5611700000000002E-3</c:v>
                </c:pt>
                <c:pt idx="24041" formatCode="0.00E+00">
                  <c:v>3.6216899999999999E-3</c:v>
                </c:pt>
                <c:pt idx="24042" formatCode="0.00E+00">
                  <c:v>4.6707500000000004E-3</c:v>
                </c:pt>
                <c:pt idx="24043" formatCode="0.00E+00">
                  <c:v>5.7071099999999996E-3</c:v>
                </c:pt>
                <c:pt idx="24044" formatCode="0.00E+00">
                  <c:v>6.7295699999999998E-3</c:v>
                </c:pt>
                <c:pt idx="24045" formatCode="0.00E+00">
                  <c:v>7.7369099999999996E-3</c:v>
                </c:pt>
                <c:pt idx="24046" formatCode="0.00E+00">
                  <c:v>8.7279100000000002E-3</c:v>
                </c:pt>
                <c:pt idx="24047" formatCode="0.00E+00">
                  <c:v>9.7013800000000008E-3</c:v>
                </c:pt>
                <c:pt idx="24048">
                  <c:v>1.06561E-2</c:v>
                </c:pt>
                <c:pt idx="24049">
                  <c:v>1.1590899999999999E-2</c:v>
                </c:pt>
                <c:pt idx="24050">
                  <c:v>1.2504599999999999E-2</c:v>
                </c:pt>
                <c:pt idx="24051">
                  <c:v>1.33963E-2</c:v>
                </c:pt>
                <c:pt idx="24052">
                  <c:v>1.4265099999999999E-2</c:v>
                </c:pt>
                <c:pt idx="24053">
                  <c:v>1.51104E-2</c:v>
                </c:pt>
                <c:pt idx="24054">
                  <c:v>1.5931500000000001E-2</c:v>
                </c:pt>
                <c:pt idx="24055">
                  <c:v>1.67274E-2</c:v>
                </c:pt>
                <c:pt idx="24056">
                  <c:v>1.7497100000000002E-2</c:v>
                </c:pt>
                <c:pt idx="24057">
                  <c:v>1.82398E-2</c:v>
                </c:pt>
                <c:pt idx="24058">
                  <c:v>1.8955E-2</c:v>
                </c:pt>
                <c:pt idx="24059">
                  <c:v>1.9642300000000001E-2</c:v>
                </c:pt>
                <c:pt idx="24060">
                  <c:v>2.0301300000000001E-2</c:v>
                </c:pt>
                <c:pt idx="24061">
                  <c:v>2.0931399999999999E-2</c:v>
                </c:pt>
                <c:pt idx="24062">
                  <c:v>2.15325E-2</c:v>
                </c:pt>
                <c:pt idx="24063">
                  <c:v>2.2104200000000001E-2</c:v>
                </c:pt>
                <c:pt idx="24064">
                  <c:v>2.2646300000000001E-2</c:v>
                </c:pt>
                <c:pt idx="24065">
                  <c:v>2.31583E-2</c:v>
                </c:pt>
                <c:pt idx="24066">
                  <c:v>2.3640000000000001E-2</c:v>
                </c:pt>
                <c:pt idx="24067">
                  <c:v>2.40913E-2</c:v>
                </c:pt>
                <c:pt idx="24068">
                  <c:v>2.45125E-2</c:v>
                </c:pt>
                <c:pt idx="24069">
                  <c:v>2.4904099999999998E-2</c:v>
                </c:pt>
                <c:pt idx="24070">
                  <c:v>2.52666E-2</c:v>
                </c:pt>
                <c:pt idx="24071">
                  <c:v>2.55996E-2</c:v>
                </c:pt>
                <c:pt idx="24072">
                  <c:v>2.5902399999999999E-2</c:v>
                </c:pt>
                <c:pt idx="24073">
                  <c:v>2.6175199999999999E-2</c:v>
                </c:pt>
                <c:pt idx="24074">
                  <c:v>2.6418199999999999E-2</c:v>
                </c:pt>
                <c:pt idx="24075">
                  <c:v>2.66319E-2</c:v>
                </c:pt>
                <c:pt idx="24076">
                  <c:v>2.6816300000000001E-2</c:v>
                </c:pt>
                <c:pt idx="24077">
                  <c:v>2.6971700000000001E-2</c:v>
                </c:pt>
                <c:pt idx="24078">
                  <c:v>2.70986E-2</c:v>
                </c:pt>
                <c:pt idx="24079">
                  <c:v>2.7197499999999999E-2</c:v>
                </c:pt>
                <c:pt idx="24080">
                  <c:v>2.72687E-2</c:v>
                </c:pt>
                <c:pt idx="24081">
                  <c:v>2.7312599999999999E-2</c:v>
                </c:pt>
                <c:pt idx="24082">
                  <c:v>2.7329699999999998E-2</c:v>
                </c:pt>
                <c:pt idx="24083">
                  <c:v>2.7320299999999999E-2</c:v>
                </c:pt>
                <c:pt idx="24084">
                  <c:v>2.72851E-2</c:v>
                </c:pt>
                <c:pt idx="24085">
                  <c:v>2.7224700000000001E-2</c:v>
                </c:pt>
                <c:pt idx="24086">
                  <c:v>2.7139900000000002E-2</c:v>
                </c:pt>
                <c:pt idx="24087">
                  <c:v>2.70315E-2</c:v>
                </c:pt>
                <c:pt idx="24088">
                  <c:v>2.6900299999999999E-2</c:v>
                </c:pt>
                <c:pt idx="24089">
                  <c:v>2.6746900000000001E-2</c:v>
                </c:pt>
                <c:pt idx="24090">
                  <c:v>2.65723E-2</c:v>
                </c:pt>
                <c:pt idx="24091">
                  <c:v>2.6377299999999999E-2</c:v>
                </c:pt>
                <c:pt idx="24092">
                  <c:v>2.6163200000000001E-2</c:v>
                </c:pt>
                <c:pt idx="24093">
                  <c:v>2.5930700000000001E-2</c:v>
                </c:pt>
                <c:pt idx="24094">
                  <c:v>2.5680700000000001E-2</c:v>
                </c:pt>
                <c:pt idx="24095">
                  <c:v>2.5413999999999999E-2</c:v>
                </c:pt>
                <c:pt idx="24096">
                  <c:v>2.51316E-2</c:v>
                </c:pt>
                <c:pt idx="24097">
                  <c:v>2.48344E-2</c:v>
                </c:pt>
                <c:pt idx="24098">
                  <c:v>2.4523300000000001E-2</c:v>
                </c:pt>
                <c:pt idx="24099">
                  <c:v>2.4199200000000001E-2</c:v>
                </c:pt>
                <c:pt idx="24100">
                  <c:v>2.3863100000000002E-2</c:v>
                </c:pt>
                <c:pt idx="24101">
                  <c:v>2.35158E-2</c:v>
                </c:pt>
                <c:pt idx="24102">
                  <c:v>2.31583E-2</c:v>
                </c:pt>
                <c:pt idx="24103">
                  <c:v>2.27914E-2</c:v>
                </c:pt>
                <c:pt idx="24104">
                  <c:v>2.2416100000000001E-2</c:v>
                </c:pt>
                <c:pt idx="24105">
                  <c:v>2.2033199999999999E-2</c:v>
                </c:pt>
                <c:pt idx="24106">
                  <c:v>2.1643800000000001E-2</c:v>
                </c:pt>
                <c:pt idx="24107">
                  <c:v>2.1248699999999999E-2</c:v>
                </c:pt>
                <c:pt idx="24108">
                  <c:v>2.08489E-2</c:v>
                </c:pt>
                <c:pt idx="24109">
                  <c:v>2.0445100000000001E-2</c:v>
                </c:pt>
                <c:pt idx="24110">
                  <c:v>2.00381E-2</c:v>
                </c:pt>
                <c:pt idx="24111">
                  <c:v>1.9628900000000001E-2</c:v>
                </c:pt>
                <c:pt idx="24112">
                  <c:v>1.9218300000000001E-2</c:v>
                </c:pt>
                <c:pt idx="24113">
                  <c:v>1.88071E-2</c:v>
                </c:pt>
                <c:pt idx="24114">
                  <c:v>1.8396200000000001E-2</c:v>
                </c:pt>
                <c:pt idx="24115">
                  <c:v>1.79863E-2</c:v>
                </c:pt>
                <c:pt idx="24116">
                  <c:v>1.7578099999999999E-2</c:v>
                </c:pt>
                <c:pt idx="24117">
                  <c:v>1.7172300000000001E-2</c:v>
                </c:pt>
                <c:pt idx="24118">
                  <c:v>1.67695E-2</c:v>
                </c:pt>
                <c:pt idx="24119">
                  <c:v>1.63705E-2</c:v>
                </c:pt>
                <c:pt idx="24120">
                  <c:v>1.5976000000000001E-2</c:v>
                </c:pt>
                <c:pt idx="24121">
                  <c:v>1.55867E-2</c:v>
                </c:pt>
                <c:pt idx="24122">
                  <c:v>1.52032E-2</c:v>
                </c:pt>
                <c:pt idx="24123">
                  <c:v>1.4825899999999999E-2</c:v>
                </c:pt>
                <c:pt idx="24124">
                  <c:v>1.44555E-2</c:v>
                </c:pt>
                <c:pt idx="24125">
                  <c:v>1.40923E-2</c:v>
                </c:pt>
                <c:pt idx="24126">
                  <c:v>1.37369E-2</c:v>
                </c:pt>
                <c:pt idx="24127">
                  <c:v>1.3389699999999999E-2</c:v>
                </c:pt>
                <c:pt idx="24128">
                  <c:v>1.3051E-2</c:v>
                </c:pt>
                <c:pt idx="24129">
                  <c:v>1.27212E-2</c:v>
                </c:pt>
                <c:pt idx="24130">
                  <c:v>1.2400700000000001E-2</c:v>
                </c:pt>
                <c:pt idx="24131">
                  <c:v>1.20897E-2</c:v>
                </c:pt>
                <c:pt idx="24132">
                  <c:v>1.17886E-2</c:v>
                </c:pt>
                <c:pt idx="24133">
                  <c:v>1.14976E-2</c:v>
                </c:pt>
                <c:pt idx="24134">
                  <c:v>1.1216800000000001E-2</c:v>
                </c:pt>
                <c:pt idx="24135">
                  <c:v>1.09464E-2</c:v>
                </c:pt>
                <c:pt idx="24136">
                  <c:v>1.06864E-2</c:v>
                </c:pt>
                <c:pt idx="24137">
                  <c:v>1.0436900000000001E-2</c:v>
                </c:pt>
                <c:pt idx="24138">
                  <c:v>1.0197899999999999E-2</c:v>
                </c:pt>
                <c:pt idx="24139" formatCode="0.00E+00">
                  <c:v>9.9695900000000004E-3</c:v>
                </c:pt>
                <c:pt idx="24140" formatCode="0.00E+00">
                  <c:v>9.7519500000000005E-3</c:v>
                </c:pt>
                <c:pt idx="24141" formatCode="0.00E+00">
                  <c:v>9.5450299999999995E-3</c:v>
                </c:pt>
                <c:pt idx="24142" formatCode="0.00E+00">
                  <c:v>9.3486799999999998E-3</c:v>
                </c:pt>
                <c:pt idx="24143" formatCode="0.00E+00">
                  <c:v>9.1626099999999999E-3</c:v>
                </c:pt>
                <c:pt idx="24144" formatCode="0.00E+00">
                  <c:v>8.9865199999999996E-3</c:v>
                </c:pt>
                <c:pt idx="24145" formatCode="0.00E+00">
                  <c:v>8.8201500000000006E-3</c:v>
                </c:pt>
                <c:pt idx="24146" formatCode="0.00E+00">
                  <c:v>8.6632800000000006E-3</c:v>
                </c:pt>
                <c:pt idx="24147" formatCode="0.00E+00">
                  <c:v>8.5156199999999998E-3</c:v>
                </c:pt>
                <c:pt idx="24148" formatCode="0.00E+00">
                  <c:v>8.3768000000000002E-3</c:v>
                </c:pt>
                <c:pt idx="24149" formatCode="0.00E+00">
                  <c:v>8.2464099999999992E-3</c:v>
                </c:pt>
                <c:pt idx="24150" formatCode="0.00E+00">
                  <c:v>8.1240900000000005E-3</c:v>
                </c:pt>
                <c:pt idx="24151" formatCode="0.00E+00">
                  <c:v>8.0094299999999997E-3</c:v>
                </c:pt>
                <c:pt idx="24152" formatCode="0.00E+00">
                  <c:v>7.9019099999999998E-3</c:v>
                </c:pt>
                <c:pt idx="24153" formatCode="0.00E+00">
                  <c:v>7.80096E-3</c:v>
                </c:pt>
                <c:pt idx="24154" formatCode="0.00E+00">
                  <c:v>7.7060599999999998E-3</c:v>
                </c:pt>
                <c:pt idx="24155" formatCode="0.00E+00">
                  <c:v>7.6167199999999996E-3</c:v>
                </c:pt>
                <c:pt idx="24156" formatCode="0.00E+00">
                  <c:v>7.5324500000000004E-3</c:v>
                </c:pt>
                <c:pt idx="24157" formatCode="0.00E+00">
                  <c:v>7.4526999999999996E-3</c:v>
                </c:pt>
                <c:pt idx="24158" formatCode="0.00E+00">
                  <c:v>7.3768699999999998E-3</c:v>
                </c:pt>
                <c:pt idx="24159" formatCode="0.00E+00">
                  <c:v>7.3042699999999999E-3</c:v>
                </c:pt>
                <c:pt idx="24160" formatCode="0.00E+00">
                  <c:v>7.2342999999999999E-3</c:v>
                </c:pt>
                <c:pt idx="24161" formatCode="0.00E+00">
                  <c:v>7.1663899999999999E-3</c:v>
                </c:pt>
                <c:pt idx="24162" formatCode="0.00E+00">
                  <c:v>7.0999399999999999E-3</c:v>
                </c:pt>
                <c:pt idx="24163" formatCode="0.00E+00">
                  <c:v>7.0342399999999998E-3</c:v>
                </c:pt>
                <c:pt idx="24164" formatCode="0.00E+00">
                  <c:v>6.9685900000000002E-3</c:v>
                </c:pt>
                <c:pt idx="24165" formatCode="0.00E+00">
                  <c:v>6.90231E-3</c:v>
                </c:pt>
                <c:pt idx="24166" formatCode="0.00E+00">
                  <c:v>6.8347599999999996E-3</c:v>
                </c:pt>
                <c:pt idx="24167" formatCode="0.00E+00">
                  <c:v>6.7652199999999997E-3</c:v>
                </c:pt>
                <c:pt idx="24168" formatCode="0.00E+00">
                  <c:v>6.6929299999999997E-3</c:v>
                </c:pt>
                <c:pt idx="24169" formatCode="0.00E+00">
                  <c:v>6.6171299999999997E-3</c:v>
                </c:pt>
                <c:pt idx="24170" formatCode="0.00E+00">
                  <c:v>6.5370200000000002E-3</c:v>
                </c:pt>
                <c:pt idx="24171" formatCode="0.00E+00">
                  <c:v>6.4518300000000004E-3</c:v>
                </c:pt>
                <c:pt idx="24172" formatCode="0.00E+00">
                  <c:v>6.3608900000000001E-3</c:v>
                </c:pt>
                <c:pt idx="24173" formatCode="0.00E+00">
                  <c:v>6.2636000000000002E-3</c:v>
                </c:pt>
                <c:pt idx="24174" formatCode="0.00E+00">
                  <c:v>6.1593400000000001E-3</c:v>
                </c:pt>
                <c:pt idx="24175" formatCode="0.00E+00">
                  <c:v>6.0474600000000002E-3</c:v>
                </c:pt>
                <c:pt idx="24176" formatCode="0.00E+00">
                  <c:v>5.9273099999999999E-3</c:v>
                </c:pt>
                <c:pt idx="24177" formatCode="0.00E+00">
                  <c:v>5.7982700000000003E-3</c:v>
                </c:pt>
                <c:pt idx="24178" formatCode="0.00E+00">
                  <c:v>5.6597100000000001E-3</c:v>
                </c:pt>
                <c:pt idx="24179" formatCode="0.00E+00">
                  <c:v>5.5110799999999998E-3</c:v>
                </c:pt>
                <c:pt idx="24180" formatCode="0.00E+00">
                  <c:v>5.3518799999999998E-3</c:v>
                </c:pt>
                <c:pt idx="24181" formatCode="0.00E+00">
                  <c:v>5.18156E-3</c:v>
                </c:pt>
                <c:pt idx="24182" formatCode="0.00E+00">
                  <c:v>4.9994699999999998E-3</c:v>
                </c:pt>
                <c:pt idx="24183" formatCode="0.00E+00">
                  <c:v>4.8050200000000001E-3</c:v>
                </c:pt>
                <c:pt idx="24184" formatCode="0.00E+00">
                  <c:v>4.5977500000000003E-3</c:v>
                </c:pt>
                <c:pt idx="24185" formatCode="0.00E+00">
                  <c:v>4.37726E-3</c:v>
                </c:pt>
                <c:pt idx="24186" formatCode="0.00E+00">
                  <c:v>4.1431899999999997E-3</c:v>
                </c:pt>
                <c:pt idx="24187" formatCode="0.00E+00">
                  <c:v>3.89522E-3</c:v>
                </c:pt>
                <c:pt idx="24188" formatCode="0.00E+00">
                  <c:v>3.6329399999999999E-3</c:v>
                </c:pt>
                <c:pt idx="24189" formatCode="0.00E+00">
                  <c:v>3.3559499999999999E-3</c:v>
                </c:pt>
                <c:pt idx="24190" formatCode="0.00E+00">
                  <c:v>3.0639399999999998E-3</c:v>
                </c:pt>
                <c:pt idx="24191" formatCode="0.00E+00">
                  <c:v>2.7567099999999999E-3</c:v>
                </c:pt>
                <c:pt idx="24192" formatCode="0.00E+00">
                  <c:v>2.4341200000000001E-3</c:v>
                </c:pt>
                <c:pt idx="24193" formatCode="0.00E+00">
                  <c:v>2.0959899999999998E-3</c:v>
                </c:pt>
                <c:pt idx="24194" formatCode="0.00E+00">
                  <c:v>1.74212E-3</c:v>
                </c:pt>
                <c:pt idx="24195" formatCode="0.00E+00">
                  <c:v>1.3724E-3</c:v>
                </c:pt>
                <c:pt idx="24196" formatCode="0.00E+00">
                  <c:v>9.8681300000000001E-4</c:v>
                </c:pt>
                <c:pt idx="24197" formatCode="0.00E+00">
                  <c:v>5.8531100000000003E-4</c:v>
                </c:pt>
                <c:pt idx="24198" formatCode="0.00E+00">
                  <c:v>1.6784600000000001E-4</c:v>
                </c:pt>
                <c:pt idx="24199" formatCode="0.00E+00">
                  <c:v>-2.6560899999999998E-4</c:v>
                </c:pt>
                <c:pt idx="24200" formatCode="0.00E+00">
                  <c:v>-7.1500100000000005E-4</c:v>
                </c:pt>
                <c:pt idx="24201" formatCode="0.00E+00">
                  <c:v>-1.18016E-3</c:v>
                </c:pt>
                <c:pt idx="24202" formatCode="0.00E+00">
                  <c:v>-1.6608700000000001E-3</c:v>
                </c:pt>
                <c:pt idx="24203" formatCode="0.00E+00">
                  <c:v>-2.1569100000000002E-3</c:v>
                </c:pt>
                <c:pt idx="24204" formatCode="0.00E+00">
                  <c:v>-2.6680300000000001E-3</c:v>
                </c:pt>
                <c:pt idx="24205" formatCode="0.00E+00">
                  <c:v>-3.1939500000000001E-3</c:v>
                </c:pt>
                <c:pt idx="24206" formatCode="0.00E+00">
                  <c:v>-3.7342999999999999E-3</c:v>
                </c:pt>
                <c:pt idx="24207" formatCode="0.00E+00">
                  <c:v>-4.2886399999999998E-3</c:v>
                </c:pt>
                <c:pt idx="24208" formatCode="0.00E+00">
                  <c:v>-4.8564599999999999E-3</c:v>
                </c:pt>
                <c:pt idx="24209" formatCode="0.00E+00">
                  <c:v>-5.4372500000000002E-3</c:v>
                </c:pt>
                <c:pt idx="24210" formatCode="0.00E+00">
                  <c:v>-6.0304399999999998E-3</c:v>
                </c:pt>
                <c:pt idx="24211" formatCode="0.00E+00">
                  <c:v>-6.6354700000000001E-3</c:v>
                </c:pt>
                <c:pt idx="24212" formatCode="0.00E+00">
                  <c:v>-7.2517500000000004E-3</c:v>
                </c:pt>
                <c:pt idx="24213" formatCode="0.00E+00">
                  <c:v>-7.8786900000000007E-3</c:v>
                </c:pt>
                <c:pt idx="24214" formatCode="0.00E+00">
                  <c:v>-8.5156399999999997E-3</c:v>
                </c:pt>
                <c:pt idx="24215" formatCode="0.00E+00">
                  <c:v>-9.1619200000000005E-3</c:v>
                </c:pt>
                <c:pt idx="24216" formatCode="0.00E+00">
                  <c:v>-9.8167500000000008E-3</c:v>
                </c:pt>
                <c:pt idx="24217">
                  <c:v>-1.04793E-2</c:v>
                </c:pt>
                <c:pt idx="24218">
                  <c:v>-1.11488E-2</c:v>
                </c:pt>
                <c:pt idx="24219">
                  <c:v>-1.18242E-2</c:v>
                </c:pt>
                <c:pt idx="24220">
                  <c:v>-1.25048E-2</c:v>
                </c:pt>
                <c:pt idx="24221">
                  <c:v>-1.31895E-2</c:v>
                </c:pt>
                <c:pt idx="24222">
                  <c:v>-1.38774E-2</c:v>
                </c:pt>
                <c:pt idx="24223">
                  <c:v>-1.45676E-2</c:v>
                </c:pt>
                <c:pt idx="24224">
                  <c:v>-1.5259099999999999E-2</c:v>
                </c:pt>
                <c:pt idx="24225">
                  <c:v>-1.5950800000000001E-2</c:v>
                </c:pt>
                <c:pt idx="24226">
                  <c:v>-1.6641699999999999E-2</c:v>
                </c:pt>
                <c:pt idx="24227">
                  <c:v>-1.7330700000000001E-2</c:v>
                </c:pt>
                <c:pt idx="24228">
                  <c:v>-1.8016899999999999E-2</c:v>
                </c:pt>
                <c:pt idx="24229">
                  <c:v>-1.8699E-2</c:v>
                </c:pt>
                <c:pt idx="24230">
                  <c:v>-1.9376000000000001E-2</c:v>
                </c:pt>
                <c:pt idx="24231">
                  <c:v>-2.00468E-2</c:v>
                </c:pt>
                <c:pt idx="24232">
                  <c:v>-2.0710099999999999E-2</c:v>
                </c:pt>
                <c:pt idx="24233">
                  <c:v>-2.1364899999999999E-2</c:v>
                </c:pt>
                <c:pt idx="24234">
                  <c:v>-2.2009999999999998E-2</c:v>
                </c:pt>
                <c:pt idx="24235">
                  <c:v>-2.2644299999999999E-2</c:v>
                </c:pt>
                <c:pt idx="24236">
                  <c:v>-2.3266599999999998E-2</c:v>
                </c:pt>
                <c:pt idx="24237">
                  <c:v>-2.38757E-2</c:v>
                </c:pt>
                <c:pt idx="24238">
                  <c:v>-2.44704E-2</c:v>
                </c:pt>
                <c:pt idx="24239">
                  <c:v>-2.5049600000000002E-2</c:v>
                </c:pt>
                <c:pt idx="24240">
                  <c:v>-2.5612200000000002E-2</c:v>
                </c:pt>
                <c:pt idx="24241">
                  <c:v>-2.6157E-2</c:v>
                </c:pt>
                <c:pt idx="24242">
                  <c:v>-2.6682999999999998E-2</c:v>
                </c:pt>
                <c:pt idx="24243">
                  <c:v>-2.7188799999999999E-2</c:v>
                </c:pt>
                <c:pt idx="24244">
                  <c:v>-2.76735E-2</c:v>
                </c:pt>
                <c:pt idx="24245">
                  <c:v>-2.8135899999999998E-2</c:v>
                </c:pt>
                <c:pt idx="24246">
                  <c:v>-2.85749E-2</c:v>
                </c:pt>
                <c:pt idx="24247">
                  <c:v>-2.8989500000000001E-2</c:v>
                </c:pt>
                <c:pt idx="24248">
                  <c:v>-2.9378600000000001E-2</c:v>
                </c:pt>
                <c:pt idx="24249">
                  <c:v>-2.9741199999999999E-2</c:v>
                </c:pt>
                <c:pt idx="24250">
                  <c:v>-3.00763E-2</c:v>
                </c:pt>
                <c:pt idx="24251">
                  <c:v>-3.0382900000000001E-2</c:v>
                </c:pt>
                <c:pt idx="24252">
                  <c:v>-3.0660099999999999E-2</c:v>
                </c:pt>
                <c:pt idx="24253">
                  <c:v>-3.0907E-2</c:v>
                </c:pt>
                <c:pt idx="24254">
                  <c:v>-3.11227E-2</c:v>
                </c:pt>
                <c:pt idx="24255">
                  <c:v>-3.1306399999999998E-2</c:v>
                </c:pt>
                <c:pt idx="24256">
                  <c:v>-3.1457199999999998E-2</c:v>
                </c:pt>
                <c:pt idx="24257">
                  <c:v>-3.1574400000000002E-2</c:v>
                </c:pt>
                <c:pt idx="24258">
                  <c:v>-3.1657299999999999E-2</c:v>
                </c:pt>
                <c:pt idx="24259">
                  <c:v>-3.1705299999999999E-2</c:v>
                </c:pt>
                <c:pt idx="24260">
                  <c:v>-3.1717599999999999E-2</c:v>
                </c:pt>
                <c:pt idx="24261">
                  <c:v>-3.1693800000000001E-2</c:v>
                </c:pt>
                <c:pt idx="24262">
                  <c:v>-3.1633300000000003E-2</c:v>
                </c:pt>
                <c:pt idx="24263">
                  <c:v>-3.1535599999999997E-2</c:v>
                </c:pt>
                <c:pt idx="24264">
                  <c:v>-3.1400299999999999E-2</c:v>
                </c:pt>
                <c:pt idx="24265">
                  <c:v>-3.1226899999999998E-2</c:v>
                </c:pt>
                <c:pt idx="24266">
                  <c:v>-3.1015299999999999E-2</c:v>
                </c:pt>
                <c:pt idx="24267">
                  <c:v>-3.07651E-2</c:v>
                </c:pt>
                <c:pt idx="24268">
                  <c:v>-3.0476099999999999E-2</c:v>
                </c:pt>
                <c:pt idx="24269">
                  <c:v>-3.0148100000000001E-2</c:v>
                </c:pt>
                <c:pt idx="24270">
                  <c:v>-2.9780999999999998E-2</c:v>
                </c:pt>
                <c:pt idx="24271">
                  <c:v>-2.93748E-2</c:v>
                </c:pt>
                <c:pt idx="24272">
                  <c:v>-2.89295E-2</c:v>
                </c:pt>
                <c:pt idx="24273">
                  <c:v>-2.8445100000000001E-2</c:v>
                </c:pt>
                <c:pt idx="24274">
                  <c:v>-2.7921700000000001E-2</c:v>
                </c:pt>
                <c:pt idx="24275">
                  <c:v>-2.7359600000000001E-2</c:v>
                </c:pt>
                <c:pt idx="24276">
                  <c:v>-2.6759000000000002E-2</c:v>
                </c:pt>
                <c:pt idx="24277">
                  <c:v>-2.61202E-2</c:v>
                </c:pt>
                <c:pt idx="24278">
                  <c:v>-2.54436E-2</c:v>
                </c:pt>
                <c:pt idx="24279">
                  <c:v>-2.4729500000000001E-2</c:v>
                </c:pt>
                <c:pt idx="24280">
                  <c:v>-2.39784E-2</c:v>
                </c:pt>
                <c:pt idx="24281">
                  <c:v>-2.3191E-2</c:v>
                </c:pt>
                <c:pt idx="24282">
                  <c:v>-2.23678E-2</c:v>
                </c:pt>
                <c:pt idx="24283">
                  <c:v>-2.1509500000000001E-2</c:v>
                </c:pt>
                <c:pt idx="24284">
                  <c:v>-2.0616800000000001E-2</c:v>
                </c:pt>
                <c:pt idx="24285">
                  <c:v>-1.96904E-2</c:v>
                </c:pt>
                <c:pt idx="24286">
                  <c:v>-1.8731299999999999E-2</c:v>
                </c:pt>
                <c:pt idx="24287">
                  <c:v>-1.7740200000000001E-2</c:v>
                </c:pt>
                <c:pt idx="24288">
                  <c:v>-1.6718199999999999E-2</c:v>
                </c:pt>
                <c:pt idx="24289">
                  <c:v>-1.5666200000000002E-2</c:v>
                </c:pt>
                <c:pt idx="24290">
                  <c:v>-1.4585300000000001E-2</c:v>
                </c:pt>
                <c:pt idx="24291">
                  <c:v>-1.3476500000000001E-2</c:v>
                </c:pt>
                <c:pt idx="24292">
                  <c:v>-1.2341E-2</c:v>
                </c:pt>
                <c:pt idx="24293">
                  <c:v>-1.1180000000000001E-2</c:v>
                </c:pt>
                <c:pt idx="24294" formatCode="0.00E+00">
                  <c:v>-9.9947500000000002E-3</c:v>
                </c:pt>
                <c:pt idx="24295" formatCode="0.00E+00">
                  <c:v>-8.7865300000000007E-3</c:v>
                </c:pt>
                <c:pt idx="24296" formatCode="0.00E+00">
                  <c:v>-7.5566699999999997E-3</c:v>
                </c:pt>
                <c:pt idx="24297" formatCode="0.00E+00">
                  <c:v>-6.3065300000000003E-3</c:v>
                </c:pt>
                <c:pt idx="24298" formatCode="0.00E+00">
                  <c:v>-5.0375200000000002E-3</c:v>
                </c:pt>
                <c:pt idx="24299" formatCode="0.00E+00">
                  <c:v>-3.7510899999999999E-3</c:v>
                </c:pt>
                <c:pt idx="24300" formatCode="0.00E+00">
                  <c:v>-2.4487300000000001E-3</c:v>
                </c:pt>
                <c:pt idx="24301" formatCode="0.00E+00">
                  <c:v>-1.1319699999999999E-3</c:v>
                </c:pt>
                <c:pt idx="24302" formatCode="0.00E+00">
                  <c:v>1.97636E-4</c:v>
                </c:pt>
                <c:pt idx="24303" formatCode="0.00E+00">
                  <c:v>1.5385100000000001E-3</c:v>
                </c:pt>
                <c:pt idx="24304" formatCode="0.00E+00">
                  <c:v>2.8890299999999999E-3</c:v>
                </c:pt>
                <c:pt idx="24305" formatCode="0.00E+00">
                  <c:v>4.2475600000000001E-3</c:v>
                </c:pt>
                <c:pt idx="24306" formatCode="0.00E+00">
                  <c:v>5.6124299999999998E-3</c:v>
                </c:pt>
                <c:pt idx="24307" formatCode="0.00E+00">
                  <c:v>6.9819699999999997E-3</c:v>
                </c:pt>
                <c:pt idx="24308" formatCode="0.00E+00">
                  <c:v>8.3544699999999993E-3</c:v>
                </c:pt>
                <c:pt idx="24309" formatCode="0.00E+00">
                  <c:v>9.7282199999999992E-3</c:v>
                </c:pt>
                <c:pt idx="24310">
                  <c:v>1.11015E-2</c:v>
                </c:pt>
                <c:pt idx="24311">
                  <c:v>1.2472499999999999E-2</c:v>
                </c:pt>
                <c:pt idx="24312">
                  <c:v>1.3839499999999999E-2</c:v>
                </c:pt>
                <c:pt idx="24313">
                  <c:v>1.52008E-2</c:v>
                </c:pt>
                <c:pt idx="24314">
                  <c:v>1.65545E-2</c:v>
                </c:pt>
                <c:pt idx="24315">
                  <c:v>1.7898899999999999E-2</c:v>
                </c:pt>
                <c:pt idx="24316">
                  <c:v>1.9232300000000001E-2</c:v>
                </c:pt>
                <c:pt idx="24317">
                  <c:v>2.05528E-2</c:v>
                </c:pt>
                <c:pt idx="24318">
                  <c:v>2.1858800000000001E-2</c:v>
                </c:pt>
                <c:pt idx="24319">
                  <c:v>2.31484E-2</c:v>
                </c:pt>
                <c:pt idx="24320">
                  <c:v>2.4420000000000001E-2</c:v>
                </c:pt>
                <c:pt idx="24321">
                  <c:v>2.5671699999999999E-2</c:v>
                </c:pt>
                <c:pt idx="24322">
                  <c:v>2.6902100000000002E-2</c:v>
                </c:pt>
                <c:pt idx="24323">
                  <c:v>2.8109200000000001E-2</c:v>
                </c:pt>
                <c:pt idx="24324">
                  <c:v>2.9291600000000001E-2</c:v>
                </c:pt>
                <c:pt idx="24325">
                  <c:v>3.0447499999999999E-2</c:v>
                </c:pt>
                <c:pt idx="24326">
                  <c:v>3.1575499999999999E-2</c:v>
                </c:pt>
                <c:pt idx="24327">
                  <c:v>3.2673800000000003E-2</c:v>
                </c:pt>
                <c:pt idx="24328">
                  <c:v>3.3741E-2</c:v>
                </c:pt>
                <c:pt idx="24329">
                  <c:v>3.4775500000000001E-2</c:v>
                </c:pt>
                <c:pt idx="24330">
                  <c:v>3.5776000000000002E-2</c:v>
                </c:pt>
                <c:pt idx="24331">
                  <c:v>3.67409E-2</c:v>
                </c:pt>
                <c:pt idx="24332">
                  <c:v>3.7669000000000001E-2</c:v>
                </c:pt>
                <c:pt idx="24333">
                  <c:v>3.8558799999999997E-2</c:v>
                </c:pt>
                <c:pt idx="24334">
                  <c:v>3.9409100000000002E-2</c:v>
                </c:pt>
                <c:pt idx="24335">
                  <c:v>4.02186E-2</c:v>
                </c:pt>
                <c:pt idx="24336">
                  <c:v>4.09862E-2</c:v>
                </c:pt>
                <c:pt idx="24337">
                  <c:v>4.1710700000000003E-2</c:v>
                </c:pt>
                <c:pt idx="24338">
                  <c:v>4.2391100000000001E-2</c:v>
                </c:pt>
                <c:pt idx="24339">
                  <c:v>4.3026200000000001E-2</c:v>
                </c:pt>
                <c:pt idx="24340">
                  <c:v>4.36152E-2</c:v>
                </c:pt>
                <c:pt idx="24341">
                  <c:v>4.4157099999999998E-2</c:v>
                </c:pt>
                <c:pt idx="24342">
                  <c:v>4.4651200000000002E-2</c:v>
                </c:pt>
                <c:pt idx="24343">
                  <c:v>4.5096499999999998E-2</c:v>
                </c:pt>
                <c:pt idx="24344">
                  <c:v>4.5492400000000002E-2</c:v>
                </c:pt>
                <c:pt idx="24345">
                  <c:v>4.5838200000000003E-2</c:v>
                </c:pt>
                <c:pt idx="24346">
                  <c:v>4.6133399999999998E-2</c:v>
                </c:pt>
                <c:pt idx="24347">
                  <c:v>4.6377399999999999E-2</c:v>
                </c:pt>
                <c:pt idx="24348">
                  <c:v>4.6569699999999999E-2</c:v>
                </c:pt>
                <c:pt idx="24349">
                  <c:v>4.6710000000000002E-2</c:v>
                </c:pt>
                <c:pt idx="24350">
                  <c:v>4.6797999999999999E-2</c:v>
                </c:pt>
                <c:pt idx="24351">
                  <c:v>4.6833399999999997E-2</c:v>
                </c:pt>
                <c:pt idx="24352">
                  <c:v>4.6816000000000003E-2</c:v>
                </c:pt>
                <c:pt idx="24353">
                  <c:v>4.6745700000000001E-2</c:v>
                </c:pt>
                <c:pt idx="24354">
                  <c:v>4.66226E-2</c:v>
                </c:pt>
                <c:pt idx="24355">
                  <c:v>4.6446599999999998E-2</c:v>
                </c:pt>
                <c:pt idx="24356">
                  <c:v>4.6217800000000003E-2</c:v>
                </c:pt>
                <c:pt idx="24357">
                  <c:v>4.5936400000000002E-2</c:v>
                </c:pt>
                <c:pt idx="24358">
                  <c:v>4.5602799999999999E-2</c:v>
                </c:pt>
                <c:pt idx="24359">
                  <c:v>4.5217100000000003E-2</c:v>
                </c:pt>
                <c:pt idx="24360">
                  <c:v>4.4779800000000002E-2</c:v>
                </c:pt>
                <c:pt idx="24361">
                  <c:v>4.4291299999999999E-2</c:v>
                </c:pt>
                <c:pt idx="24362">
                  <c:v>4.3752300000000001E-2</c:v>
                </c:pt>
                <c:pt idx="24363">
                  <c:v>4.3163199999999999E-2</c:v>
                </c:pt>
                <c:pt idx="24364">
                  <c:v>4.2524800000000001E-2</c:v>
                </c:pt>
                <c:pt idx="24365">
                  <c:v>4.1837699999999999E-2</c:v>
                </c:pt>
                <c:pt idx="24366">
                  <c:v>4.1102899999999998E-2</c:v>
                </c:pt>
                <c:pt idx="24367">
                  <c:v>4.0321099999999999E-2</c:v>
                </c:pt>
                <c:pt idx="24368">
                  <c:v>3.9493199999999999E-2</c:v>
                </c:pt>
                <c:pt idx="24369">
                  <c:v>3.8620399999999999E-2</c:v>
                </c:pt>
                <c:pt idx="24370">
                  <c:v>3.7703500000000001E-2</c:v>
                </c:pt>
                <c:pt idx="24371">
                  <c:v>3.67438E-2</c:v>
                </c:pt>
                <c:pt idx="24372">
                  <c:v>3.5742400000000001E-2</c:v>
                </c:pt>
                <c:pt idx="24373">
                  <c:v>3.4700599999999998E-2</c:v>
                </c:pt>
                <c:pt idx="24374">
                  <c:v>3.3619499999999997E-2</c:v>
                </c:pt>
                <c:pt idx="24375">
                  <c:v>3.2500599999999998E-2</c:v>
                </c:pt>
                <c:pt idx="24376">
                  <c:v>3.1345199999999997E-2</c:v>
                </c:pt>
                <c:pt idx="24377">
                  <c:v>3.0154799999999999E-2</c:v>
                </c:pt>
                <c:pt idx="24378">
                  <c:v>2.89307E-2</c:v>
                </c:pt>
                <c:pt idx="24379">
                  <c:v>2.76747E-2</c:v>
                </c:pt>
                <c:pt idx="24380">
                  <c:v>2.6388100000000001E-2</c:v>
                </c:pt>
                <c:pt idx="24381">
                  <c:v>2.50726E-2</c:v>
                </c:pt>
                <c:pt idx="24382">
                  <c:v>2.3729900000000002E-2</c:v>
                </c:pt>
                <c:pt idx="24383">
                  <c:v>2.2361599999999999E-2</c:v>
                </c:pt>
                <c:pt idx="24384">
                  <c:v>2.0969499999999999E-2</c:v>
                </c:pt>
                <c:pt idx="24385">
                  <c:v>1.9555199999999998E-2</c:v>
                </c:pt>
                <c:pt idx="24386">
                  <c:v>1.8120500000000001E-2</c:v>
                </c:pt>
                <c:pt idx="24387">
                  <c:v>1.6667299999999999E-2</c:v>
                </c:pt>
                <c:pt idx="24388">
                  <c:v>1.5197199999999999E-2</c:v>
                </c:pt>
                <c:pt idx="24389">
                  <c:v>1.37123E-2</c:v>
                </c:pt>
                <c:pt idx="24390">
                  <c:v>1.22142E-2</c:v>
                </c:pt>
                <c:pt idx="24391">
                  <c:v>1.07049E-2</c:v>
                </c:pt>
                <c:pt idx="24392" formatCode="0.00E+00">
                  <c:v>9.1862100000000002E-3</c:v>
                </c:pt>
                <c:pt idx="24393" formatCode="0.00E+00">
                  <c:v>7.6600499999999998E-3</c:v>
                </c:pt>
                <c:pt idx="24394" formatCode="0.00E+00">
                  <c:v>6.1282899999999998E-3</c:v>
                </c:pt>
                <c:pt idx="24395" formatCode="0.00E+00">
                  <c:v>4.5928100000000001E-3</c:v>
                </c:pt>
                <c:pt idx="24396" formatCode="0.00E+00">
                  <c:v>3.0555199999999999E-3</c:v>
                </c:pt>
                <c:pt idx="24397" formatCode="0.00E+00">
                  <c:v>1.51829E-3</c:v>
                </c:pt>
                <c:pt idx="24398" formatCode="0.00E+00">
                  <c:v>-1.6980600000000001E-5</c:v>
                </c:pt>
                <c:pt idx="24399" formatCode="0.00E+00">
                  <c:v>-1.5484299999999999E-3</c:v>
                </c:pt>
                <c:pt idx="24400" formatCode="0.00E+00">
                  <c:v>-3.0741900000000001E-3</c:v>
                </c:pt>
                <c:pt idx="24401" formatCode="0.00E+00">
                  <c:v>-4.5924099999999999E-3</c:v>
                </c:pt>
                <c:pt idx="24402" formatCode="0.00E+00">
                  <c:v>-6.1012599999999998E-3</c:v>
                </c:pt>
                <c:pt idx="24403" formatCode="0.00E+00">
                  <c:v>-7.5989100000000004E-3</c:v>
                </c:pt>
                <c:pt idx="24404" formatCode="0.00E+00">
                  <c:v>-9.0835699999999991E-3</c:v>
                </c:pt>
                <c:pt idx="24405">
                  <c:v>-1.05535E-2</c:v>
                </c:pt>
                <c:pt idx="24406">
                  <c:v>-1.2006899999999999E-2</c:v>
                </c:pt>
                <c:pt idx="24407">
                  <c:v>-1.3442000000000001E-2</c:v>
                </c:pt>
                <c:pt idx="24408">
                  <c:v>-1.48573E-2</c:v>
                </c:pt>
                <c:pt idx="24409">
                  <c:v>-1.6250899999999999E-2</c:v>
                </c:pt>
                <c:pt idx="24410">
                  <c:v>-1.7621399999999999E-2</c:v>
                </c:pt>
                <c:pt idx="24411">
                  <c:v>-1.89672E-2</c:v>
                </c:pt>
                <c:pt idx="24412">
                  <c:v>-2.0286599999999998E-2</c:v>
                </c:pt>
                <c:pt idx="24413">
                  <c:v>-2.1578199999999999E-2</c:v>
                </c:pt>
                <c:pt idx="24414">
                  <c:v>-2.28405E-2</c:v>
                </c:pt>
                <c:pt idx="24415">
                  <c:v>-2.4072199999999998E-2</c:v>
                </c:pt>
                <c:pt idx="24416">
                  <c:v>-2.5271800000000001E-2</c:v>
                </c:pt>
                <c:pt idx="24417">
                  <c:v>-2.6438099999999999E-2</c:v>
                </c:pt>
                <c:pt idx="24418">
                  <c:v>-2.7569799999999998E-2</c:v>
                </c:pt>
                <c:pt idx="24419">
                  <c:v>-2.8665699999999999E-2</c:v>
                </c:pt>
                <c:pt idx="24420">
                  <c:v>-2.97246E-2</c:v>
                </c:pt>
                <c:pt idx="24421">
                  <c:v>-3.0745399999999999E-2</c:v>
                </c:pt>
                <c:pt idx="24422">
                  <c:v>-3.1727199999999997E-2</c:v>
                </c:pt>
                <c:pt idx="24423">
                  <c:v>-3.2668799999999998E-2</c:v>
                </c:pt>
                <c:pt idx="24424">
                  <c:v>-3.3569500000000002E-2</c:v>
                </c:pt>
                <c:pt idx="24425">
                  <c:v>-3.4428300000000002E-2</c:v>
                </c:pt>
                <c:pt idx="24426">
                  <c:v>-3.5244400000000002E-2</c:v>
                </c:pt>
                <c:pt idx="24427">
                  <c:v>-3.6017199999999999E-2</c:v>
                </c:pt>
                <c:pt idx="24428">
                  <c:v>-3.6745899999999998E-2</c:v>
                </c:pt>
                <c:pt idx="24429">
                  <c:v>-3.7429900000000002E-2</c:v>
                </c:pt>
                <c:pt idx="24430">
                  <c:v>-3.8068600000000001E-2</c:v>
                </c:pt>
                <c:pt idx="24431">
                  <c:v>-3.86617E-2</c:v>
                </c:pt>
                <c:pt idx="24432">
                  <c:v>-3.9208699999999999E-2</c:v>
                </c:pt>
                <c:pt idx="24433">
                  <c:v>-3.97092E-2</c:v>
                </c:pt>
                <c:pt idx="24434">
                  <c:v>-4.0162900000000001E-2</c:v>
                </c:pt>
                <c:pt idx="24435">
                  <c:v>-4.05697E-2</c:v>
                </c:pt>
                <c:pt idx="24436">
                  <c:v>-4.0929399999999998E-2</c:v>
                </c:pt>
                <c:pt idx="24437">
                  <c:v>-4.1241899999999998E-2</c:v>
                </c:pt>
                <c:pt idx="24438">
                  <c:v>-4.1507200000000001E-2</c:v>
                </c:pt>
                <c:pt idx="24439">
                  <c:v>-4.17253E-2</c:v>
                </c:pt>
                <c:pt idx="24440">
                  <c:v>-4.18964E-2</c:v>
                </c:pt>
                <c:pt idx="24441">
                  <c:v>-4.2020500000000002E-2</c:v>
                </c:pt>
                <c:pt idx="24442">
                  <c:v>-4.2097999999999997E-2</c:v>
                </c:pt>
                <c:pt idx="24443">
                  <c:v>-4.2129199999999999E-2</c:v>
                </c:pt>
                <c:pt idx="24444">
                  <c:v>-4.2114400000000003E-2</c:v>
                </c:pt>
                <c:pt idx="24445">
                  <c:v>-4.2054000000000001E-2</c:v>
                </c:pt>
                <c:pt idx="24446">
                  <c:v>-4.19485E-2</c:v>
                </c:pt>
                <c:pt idx="24447">
                  <c:v>-4.1798399999999999E-2</c:v>
                </c:pt>
                <c:pt idx="24448">
                  <c:v>-4.16044E-2</c:v>
                </c:pt>
                <c:pt idx="24449">
                  <c:v>-4.1367000000000001E-2</c:v>
                </c:pt>
                <c:pt idx="24450">
                  <c:v>-4.1087100000000001E-2</c:v>
                </c:pt>
                <c:pt idx="24451">
                  <c:v>-4.0765299999999997E-2</c:v>
                </c:pt>
                <c:pt idx="24452">
                  <c:v>-4.0402500000000001E-2</c:v>
                </c:pt>
                <c:pt idx="24453">
                  <c:v>-3.99995E-2</c:v>
                </c:pt>
                <c:pt idx="24454">
                  <c:v>-3.9557200000000001E-2</c:v>
                </c:pt>
                <c:pt idx="24455">
                  <c:v>-3.9076600000000003E-2</c:v>
                </c:pt>
                <c:pt idx="24456">
                  <c:v>-3.8558700000000001E-2</c:v>
                </c:pt>
                <c:pt idx="24457">
                  <c:v>-3.8004499999999997E-2</c:v>
                </c:pt>
                <c:pt idx="24458">
                  <c:v>-3.74151E-2</c:v>
                </c:pt>
                <c:pt idx="24459">
                  <c:v>-3.6791600000000001E-2</c:v>
                </c:pt>
                <c:pt idx="24460">
                  <c:v>-3.6135100000000003E-2</c:v>
                </c:pt>
                <c:pt idx="24461">
                  <c:v>-3.5446900000000003E-2</c:v>
                </c:pt>
                <c:pt idx="24462">
                  <c:v>-3.4728200000000001E-2</c:v>
                </c:pt>
                <c:pt idx="24463">
                  <c:v>-3.3980200000000002E-2</c:v>
                </c:pt>
                <c:pt idx="24464">
                  <c:v>-3.3204200000000003E-2</c:v>
                </c:pt>
                <c:pt idx="24465">
                  <c:v>-3.24015E-2</c:v>
                </c:pt>
                <c:pt idx="24466">
                  <c:v>-3.1573400000000001E-2</c:v>
                </c:pt>
                <c:pt idx="24467">
                  <c:v>-3.07213E-2</c:v>
                </c:pt>
                <c:pt idx="24468">
                  <c:v>-2.9846600000000001E-2</c:v>
                </c:pt>
                <c:pt idx="24469">
                  <c:v>-2.8950500000000001E-2</c:v>
                </c:pt>
                <c:pt idx="24470">
                  <c:v>-2.80346E-2</c:v>
                </c:pt>
                <c:pt idx="24471">
                  <c:v>-2.7100200000000001E-2</c:v>
                </c:pt>
                <c:pt idx="24472">
                  <c:v>-2.61488E-2</c:v>
                </c:pt>
                <c:pt idx="24473">
                  <c:v>-2.5181700000000001E-2</c:v>
                </c:pt>
                <c:pt idx="24474">
                  <c:v>-2.4200300000000001E-2</c:v>
                </c:pt>
                <c:pt idx="24475">
                  <c:v>-2.32062E-2</c:v>
                </c:pt>
                <c:pt idx="24476">
                  <c:v>-2.22008E-2</c:v>
                </c:pt>
                <c:pt idx="24477">
                  <c:v>-2.11854E-2</c:v>
                </c:pt>
                <c:pt idx="24478">
                  <c:v>-2.0161499999999999E-2</c:v>
                </c:pt>
                <c:pt idx="24479">
                  <c:v>-1.9130500000000002E-2</c:v>
                </c:pt>
                <c:pt idx="24480">
                  <c:v>-1.80939E-2</c:v>
                </c:pt>
                <c:pt idx="24481">
                  <c:v>-1.7052899999999999E-2</c:v>
                </c:pt>
                <c:pt idx="24482">
                  <c:v>-1.6008999999999999E-2</c:v>
                </c:pt>
                <c:pt idx="24483">
                  <c:v>-1.4963600000000001E-2</c:v>
                </c:pt>
                <c:pt idx="24484">
                  <c:v>-1.3918E-2</c:v>
                </c:pt>
                <c:pt idx="24485">
                  <c:v>-1.28735E-2</c:v>
                </c:pt>
                <c:pt idx="24486">
                  <c:v>-1.1831400000000001E-2</c:v>
                </c:pt>
                <c:pt idx="24487">
                  <c:v>-1.0793000000000001E-2</c:v>
                </c:pt>
                <c:pt idx="24488" formatCode="0.00E+00">
                  <c:v>-9.75964E-3</c:v>
                </c:pt>
                <c:pt idx="24489" formatCode="0.00E+00">
                  <c:v>-8.7324299999999994E-3</c:v>
                </c:pt>
                <c:pt idx="24490" formatCode="0.00E+00">
                  <c:v>-7.71261E-3</c:v>
                </c:pt>
                <c:pt idx="24491" formatCode="0.00E+00">
                  <c:v>-6.70136E-3</c:v>
                </c:pt>
                <c:pt idx="24492" formatCode="0.00E+00">
                  <c:v>-5.6997999999999997E-3</c:v>
                </c:pt>
                <c:pt idx="24493" formatCode="0.00E+00">
                  <c:v>-4.7090400000000003E-3</c:v>
                </c:pt>
                <c:pt idx="24494" formatCode="0.00E+00">
                  <c:v>-3.7301499999999998E-3</c:v>
                </c:pt>
                <c:pt idx="24495" formatCode="0.00E+00">
                  <c:v>-2.7641599999999999E-3</c:v>
                </c:pt>
                <c:pt idx="24496" formatCode="0.00E+00">
                  <c:v>-1.8120499999999999E-3</c:v>
                </c:pt>
                <c:pt idx="24497" formatCode="0.00E+00">
                  <c:v>-8.7478800000000004E-4</c:v>
                </c:pt>
                <c:pt idx="24498" formatCode="0.00E+00">
                  <c:v>4.6718999999999998E-5</c:v>
                </c:pt>
                <c:pt idx="24499" formatCode="0.00E+00">
                  <c:v>9.5159800000000001E-4</c:v>
                </c:pt>
                <c:pt idx="24500" formatCode="0.00E+00">
                  <c:v>1.83902E-3</c:v>
                </c:pt>
                <c:pt idx="24501" formatCode="0.00E+00">
                  <c:v>2.7082E-3</c:v>
                </c:pt>
                <c:pt idx="24502" formatCode="0.00E+00">
                  <c:v>3.5584000000000002E-3</c:v>
                </c:pt>
                <c:pt idx="24503" formatCode="0.00E+00">
                  <c:v>4.3889100000000002E-3</c:v>
                </c:pt>
                <c:pt idx="24504" formatCode="0.00E+00">
                  <c:v>5.19909E-3</c:v>
                </c:pt>
                <c:pt idx="24505" formatCode="0.00E+00">
                  <c:v>5.98834E-3</c:v>
                </c:pt>
                <c:pt idx="24506" formatCode="0.00E+00">
                  <c:v>6.7560800000000002E-3</c:v>
                </c:pt>
                <c:pt idx="24507" formatCode="0.00E+00">
                  <c:v>7.5018100000000002E-3</c:v>
                </c:pt>
                <c:pt idx="24508" formatCode="0.00E+00">
                  <c:v>8.2250699999999993E-3</c:v>
                </c:pt>
                <c:pt idx="24509" formatCode="0.00E+00">
                  <c:v>8.9254299999999998E-3</c:v>
                </c:pt>
                <c:pt idx="24510" formatCode="0.00E+00">
                  <c:v>9.6025199999999998E-3</c:v>
                </c:pt>
                <c:pt idx="24511">
                  <c:v>1.0255999999999999E-2</c:v>
                </c:pt>
                <c:pt idx="24512">
                  <c:v>1.08857E-2</c:v>
                </c:pt>
                <c:pt idx="24513">
                  <c:v>1.14912E-2</c:v>
                </c:pt>
                <c:pt idx="24514">
                  <c:v>1.20725E-2</c:v>
                </c:pt>
                <c:pt idx="24515">
                  <c:v>1.26293E-2</c:v>
                </c:pt>
                <c:pt idx="24516">
                  <c:v>1.3161600000000001E-2</c:v>
                </c:pt>
                <c:pt idx="24517">
                  <c:v>1.36694E-2</c:v>
                </c:pt>
                <c:pt idx="24518">
                  <c:v>1.41526E-2</c:v>
                </c:pt>
                <c:pt idx="24519">
                  <c:v>1.4611300000000001E-2</c:v>
                </c:pt>
                <c:pt idx="24520">
                  <c:v>1.5045599999999999E-2</c:v>
                </c:pt>
                <c:pt idx="24521">
                  <c:v>1.54556E-2</c:v>
                </c:pt>
                <c:pt idx="24522">
                  <c:v>1.5841399999999999E-2</c:v>
                </c:pt>
                <c:pt idx="24523">
                  <c:v>1.62034E-2</c:v>
                </c:pt>
                <c:pt idx="24524">
                  <c:v>1.6541699999999999E-2</c:v>
                </c:pt>
                <c:pt idx="24525">
                  <c:v>1.6856599999999999E-2</c:v>
                </c:pt>
                <c:pt idx="24526">
                  <c:v>1.7148400000000001E-2</c:v>
                </c:pt>
                <c:pt idx="24527">
                  <c:v>1.7417599999999998E-2</c:v>
                </c:pt>
                <c:pt idx="24528">
                  <c:v>1.76645E-2</c:v>
                </c:pt>
                <c:pt idx="24529">
                  <c:v>1.7889599999999999E-2</c:v>
                </c:pt>
                <c:pt idx="24530">
                  <c:v>1.80932E-2</c:v>
                </c:pt>
                <c:pt idx="24531">
                  <c:v>1.8276000000000001E-2</c:v>
                </c:pt>
                <c:pt idx="24532">
                  <c:v>1.8438400000000001E-2</c:v>
                </c:pt>
                <c:pt idx="24533">
                  <c:v>1.8580900000000001E-2</c:v>
                </c:pt>
                <c:pt idx="24534">
                  <c:v>1.8704200000000001E-2</c:v>
                </c:pt>
                <c:pt idx="24535">
                  <c:v>1.88089E-2</c:v>
                </c:pt>
                <c:pt idx="24536">
                  <c:v>1.8895499999999999E-2</c:v>
                </c:pt>
                <c:pt idx="24537">
                  <c:v>1.89648E-2</c:v>
                </c:pt>
                <c:pt idx="24538">
                  <c:v>1.9017300000000001E-2</c:v>
                </c:pt>
                <c:pt idx="24539">
                  <c:v>1.9053799999999999E-2</c:v>
                </c:pt>
                <c:pt idx="24540">
                  <c:v>1.9075000000000002E-2</c:v>
                </c:pt>
                <c:pt idx="24541">
                  <c:v>1.9081500000000001E-2</c:v>
                </c:pt>
                <c:pt idx="24542">
                  <c:v>1.90741E-2</c:v>
                </c:pt>
                <c:pt idx="24543">
                  <c:v>1.9053500000000001E-2</c:v>
                </c:pt>
                <c:pt idx="24544">
                  <c:v>1.90204E-2</c:v>
                </c:pt>
                <c:pt idx="24545">
                  <c:v>1.8975599999999999E-2</c:v>
                </c:pt>
                <c:pt idx="24546">
                  <c:v>1.89199E-2</c:v>
                </c:pt>
                <c:pt idx="24547">
                  <c:v>1.8853999999999999E-2</c:v>
                </c:pt>
                <c:pt idx="24548">
                  <c:v>1.8778599999999999E-2</c:v>
                </c:pt>
                <c:pt idx="24549">
                  <c:v>1.8694599999999999E-2</c:v>
                </c:pt>
                <c:pt idx="24550">
                  <c:v>1.8602500000000001E-2</c:v>
                </c:pt>
                <c:pt idx="24551">
                  <c:v>1.85033E-2</c:v>
                </c:pt>
                <c:pt idx="24552">
                  <c:v>1.83976E-2</c:v>
                </c:pt>
                <c:pt idx="24553">
                  <c:v>1.8286199999999999E-2</c:v>
                </c:pt>
                <c:pt idx="24554">
                  <c:v>1.81697E-2</c:v>
                </c:pt>
                <c:pt idx="24555">
                  <c:v>1.80489E-2</c:v>
                </c:pt>
                <c:pt idx="24556">
                  <c:v>1.7924599999999999E-2</c:v>
                </c:pt>
                <c:pt idx="24557">
                  <c:v>1.7797199999999999E-2</c:v>
                </c:pt>
                <c:pt idx="24558">
                  <c:v>1.7667700000000001E-2</c:v>
                </c:pt>
                <c:pt idx="24559">
                  <c:v>1.75365E-2</c:v>
                </c:pt>
                <c:pt idx="24560">
                  <c:v>1.7404300000000001E-2</c:v>
                </c:pt>
                <c:pt idx="24561">
                  <c:v>1.7271700000000001E-2</c:v>
                </c:pt>
                <c:pt idx="24562">
                  <c:v>1.71393E-2</c:v>
                </c:pt>
                <c:pt idx="24563">
                  <c:v>1.7007700000000001E-2</c:v>
                </c:pt>
                <c:pt idx="24564">
                  <c:v>1.6877400000000001E-2</c:v>
                </c:pt>
                <c:pt idx="24565">
                  <c:v>1.6748900000000001E-2</c:v>
                </c:pt>
                <c:pt idx="24566">
                  <c:v>1.6622700000000001E-2</c:v>
                </c:pt>
                <c:pt idx="24567">
                  <c:v>1.6499199999999999E-2</c:v>
                </c:pt>
                <c:pt idx="24568">
                  <c:v>1.6379000000000001E-2</c:v>
                </c:pt>
                <c:pt idx="24569">
                  <c:v>1.62623E-2</c:v>
                </c:pt>
                <c:pt idx="24570">
                  <c:v>1.61496E-2</c:v>
                </c:pt>
                <c:pt idx="24571">
                  <c:v>1.6041199999999999E-2</c:v>
                </c:pt>
                <c:pt idx="24572">
                  <c:v>1.5937400000000001E-2</c:v>
                </c:pt>
                <c:pt idx="24573">
                  <c:v>1.5838499999999998E-2</c:v>
                </c:pt>
                <c:pt idx="24574">
                  <c:v>1.5744600000000001E-2</c:v>
                </c:pt>
                <c:pt idx="24575">
                  <c:v>1.5656099999999999E-2</c:v>
                </c:pt>
                <c:pt idx="24576">
                  <c:v>1.5573099999999999E-2</c:v>
                </c:pt>
                <c:pt idx="24577">
                  <c:v>1.5495699999999999E-2</c:v>
                </c:pt>
                <c:pt idx="24578">
                  <c:v>1.5424E-2</c:v>
                </c:pt>
                <c:pt idx="24579">
                  <c:v>1.5358200000000001E-2</c:v>
                </c:pt>
                <c:pt idx="24580">
                  <c:v>1.52981E-2</c:v>
                </c:pt>
                <c:pt idx="24581">
                  <c:v>1.5243899999999999E-2</c:v>
                </c:pt>
                <c:pt idx="24582">
                  <c:v>1.5195500000000001E-2</c:v>
                </c:pt>
                <c:pt idx="24583">
                  <c:v>1.51529E-2</c:v>
                </c:pt>
                <c:pt idx="24584">
                  <c:v>1.51158E-2</c:v>
                </c:pt>
                <c:pt idx="24585">
                  <c:v>1.5084200000000001E-2</c:v>
                </c:pt>
                <c:pt idx="24586">
                  <c:v>1.5058E-2</c:v>
                </c:pt>
                <c:pt idx="24587">
                  <c:v>1.5036799999999999E-2</c:v>
                </c:pt>
                <c:pt idx="24588">
                  <c:v>1.5020500000000001E-2</c:v>
                </c:pt>
                <c:pt idx="24589">
                  <c:v>1.5008799999999999E-2</c:v>
                </c:pt>
                <c:pt idx="24590">
                  <c:v>1.50014E-2</c:v>
                </c:pt>
                <c:pt idx="24591">
                  <c:v>1.49979E-2</c:v>
                </c:pt>
                <c:pt idx="24592">
                  <c:v>1.4997999999999999E-2</c:v>
                </c:pt>
                <c:pt idx="24593">
                  <c:v>1.50014E-2</c:v>
                </c:pt>
                <c:pt idx="24594">
                  <c:v>1.50075E-2</c:v>
                </c:pt>
                <c:pt idx="24595">
                  <c:v>1.5016E-2</c:v>
                </c:pt>
                <c:pt idx="24596">
                  <c:v>1.5026400000000001E-2</c:v>
                </c:pt>
                <c:pt idx="24597">
                  <c:v>1.50381E-2</c:v>
                </c:pt>
                <c:pt idx="24598">
                  <c:v>1.50507E-2</c:v>
                </c:pt>
                <c:pt idx="24599">
                  <c:v>1.5063699999999999E-2</c:v>
                </c:pt>
                <c:pt idx="24600">
                  <c:v>1.50764E-2</c:v>
                </c:pt>
                <c:pt idx="24601">
                  <c:v>1.5088300000000001E-2</c:v>
                </c:pt>
                <c:pt idx="24602">
                  <c:v>1.50987E-2</c:v>
                </c:pt>
                <c:pt idx="24603">
                  <c:v>1.5107199999999999E-2</c:v>
                </c:pt>
                <c:pt idx="24604">
                  <c:v>1.5113E-2</c:v>
                </c:pt>
                <c:pt idx="24605">
                  <c:v>1.51155E-2</c:v>
                </c:pt>
                <c:pt idx="24606">
                  <c:v>1.51141E-2</c:v>
                </c:pt>
                <c:pt idx="24607">
                  <c:v>1.5108E-2</c:v>
                </c:pt>
                <c:pt idx="24608">
                  <c:v>1.5096699999999999E-2</c:v>
                </c:pt>
                <c:pt idx="24609">
                  <c:v>1.50794E-2</c:v>
                </c:pt>
                <c:pt idx="24610">
                  <c:v>1.5055499999999999E-2</c:v>
                </c:pt>
                <c:pt idx="24611">
                  <c:v>1.5024300000000001E-2</c:v>
                </c:pt>
                <c:pt idx="24612">
                  <c:v>1.4985099999999999E-2</c:v>
                </c:pt>
                <c:pt idx="24613">
                  <c:v>1.49371E-2</c:v>
                </c:pt>
                <c:pt idx="24614">
                  <c:v>1.48798E-2</c:v>
                </c:pt>
                <c:pt idx="24615">
                  <c:v>1.4812499999999999E-2</c:v>
                </c:pt>
                <c:pt idx="24616">
                  <c:v>1.47344E-2</c:v>
                </c:pt>
                <c:pt idx="24617">
                  <c:v>1.4645E-2</c:v>
                </c:pt>
                <c:pt idx="24618">
                  <c:v>1.45434E-2</c:v>
                </c:pt>
                <c:pt idx="24619">
                  <c:v>1.44292E-2</c:v>
                </c:pt>
                <c:pt idx="24620">
                  <c:v>1.4301700000000001E-2</c:v>
                </c:pt>
                <c:pt idx="24621">
                  <c:v>1.41602E-2</c:v>
                </c:pt>
                <c:pt idx="24622">
                  <c:v>1.40042E-2</c:v>
                </c:pt>
                <c:pt idx="24623">
                  <c:v>1.3833099999999999E-2</c:v>
                </c:pt>
                <c:pt idx="24624">
                  <c:v>1.3646200000000001E-2</c:v>
                </c:pt>
                <c:pt idx="24625">
                  <c:v>1.3443099999999999E-2</c:v>
                </c:pt>
                <c:pt idx="24626">
                  <c:v>1.32233E-2</c:v>
                </c:pt>
                <c:pt idx="24627">
                  <c:v>1.29862E-2</c:v>
                </c:pt>
                <c:pt idx="24628">
                  <c:v>1.27314E-2</c:v>
                </c:pt>
                <c:pt idx="24629">
                  <c:v>1.2458500000000001E-2</c:v>
                </c:pt>
                <c:pt idx="24630">
                  <c:v>1.2167000000000001E-2</c:v>
                </c:pt>
                <c:pt idx="24631">
                  <c:v>1.1856500000000001E-2</c:v>
                </c:pt>
                <c:pt idx="24632">
                  <c:v>1.1526700000000001E-2</c:v>
                </c:pt>
                <c:pt idx="24633">
                  <c:v>1.1177299999999999E-2</c:v>
                </c:pt>
                <c:pt idx="24634">
                  <c:v>1.0808E-2</c:v>
                </c:pt>
                <c:pt idx="24635">
                  <c:v>1.0418500000000001E-2</c:v>
                </c:pt>
                <c:pt idx="24636">
                  <c:v>1.0008599999999999E-2</c:v>
                </c:pt>
                <c:pt idx="24637" formatCode="0.00E+00">
                  <c:v>9.5782599999999999E-3</c:v>
                </c:pt>
                <c:pt idx="24638" formatCode="0.00E+00">
                  <c:v>9.1271900000000003E-3</c:v>
                </c:pt>
                <c:pt idx="24639" formatCode="0.00E+00">
                  <c:v>8.6553499999999992E-3</c:v>
                </c:pt>
                <c:pt idx="24640" formatCode="0.00E+00">
                  <c:v>8.1626700000000003E-3</c:v>
                </c:pt>
                <c:pt idx="24641" formatCode="0.00E+00">
                  <c:v>7.6491399999999996E-3</c:v>
                </c:pt>
                <c:pt idx="24642" formatCode="0.00E+00">
                  <c:v>7.1147800000000002E-3</c:v>
                </c:pt>
                <c:pt idx="24643" formatCode="0.00E+00">
                  <c:v>6.5596700000000001E-3</c:v>
                </c:pt>
                <c:pt idx="24644" formatCode="0.00E+00">
                  <c:v>5.9839000000000003E-3</c:v>
                </c:pt>
                <c:pt idx="24645" formatCode="0.00E+00">
                  <c:v>5.38764E-3</c:v>
                </c:pt>
                <c:pt idx="24646" formatCode="0.00E+00">
                  <c:v>4.7710699999999997E-3</c:v>
                </c:pt>
                <c:pt idx="24647" formatCode="0.00E+00">
                  <c:v>4.1344499999999996E-3</c:v>
                </c:pt>
                <c:pt idx="24648" formatCode="0.00E+00">
                  <c:v>3.4780499999999999E-3</c:v>
                </c:pt>
                <c:pt idx="24649" formatCode="0.00E+00">
                  <c:v>2.80219E-3</c:v>
                </c:pt>
                <c:pt idx="24650" formatCode="0.00E+00">
                  <c:v>2.1072600000000001E-3</c:v>
                </c:pt>
                <c:pt idx="24651" formatCode="0.00E+00">
                  <c:v>1.3936599999999999E-3</c:v>
                </c:pt>
                <c:pt idx="24652" formatCode="0.00E+00">
                  <c:v>6.6186000000000001E-4</c:v>
                </c:pt>
                <c:pt idx="24653" formatCode="0.00E+00">
                  <c:v>-8.7644899999999998E-5</c:v>
                </c:pt>
                <c:pt idx="24654" formatCode="0.00E+00">
                  <c:v>-8.54307E-4</c:v>
                </c:pt>
                <c:pt idx="24655" formatCode="0.00E+00">
                  <c:v>-1.63754E-3</c:v>
                </c:pt>
                <c:pt idx="24656" formatCode="0.00E+00">
                  <c:v>-2.4367099999999999E-3</c:v>
                </c:pt>
                <c:pt idx="24657" formatCode="0.00E+00">
                  <c:v>-3.25114E-3</c:v>
                </c:pt>
                <c:pt idx="24658" formatCode="0.00E+00">
                  <c:v>-4.0801300000000004E-3</c:v>
                </c:pt>
                <c:pt idx="24659" formatCode="0.00E+00">
                  <c:v>-4.9229199999999999E-3</c:v>
                </c:pt>
                <c:pt idx="24660" formatCode="0.00E+00">
                  <c:v>-5.7787100000000003E-3</c:v>
                </c:pt>
                <c:pt idx="24661" formatCode="0.00E+00">
                  <c:v>-6.6466800000000003E-3</c:v>
                </c:pt>
                <c:pt idx="24662" formatCode="0.00E+00">
                  <c:v>-7.52595E-3</c:v>
                </c:pt>
                <c:pt idx="24663" formatCode="0.00E+00">
                  <c:v>-8.4156200000000004E-3</c:v>
                </c:pt>
                <c:pt idx="24664" formatCode="0.00E+00">
                  <c:v>-9.3147500000000001E-3</c:v>
                </c:pt>
                <c:pt idx="24665">
                  <c:v>-1.02224E-2</c:v>
                </c:pt>
                <c:pt idx="24666">
                  <c:v>-1.11374E-2</c:v>
                </c:pt>
                <c:pt idx="24667">
                  <c:v>-1.2059E-2</c:v>
                </c:pt>
                <c:pt idx="24668">
                  <c:v>-1.29858E-2</c:v>
                </c:pt>
                <c:pt idx="24669">
                  <c:v>-1.3917000000000001E-2</c:v>
                </c:pt>
                <c:pt idx="24670">
                  <c:v>-1.48513E-2</c:v>
                </c:pt>
                <c:pt idx="24671">
                  <c:v>-1.5787499999999999E-2</c:v>
                </c:pt>
                <c:pt idx="24672">
                  <c:v>-1.6724599999999999E-2</c:v>
                </c:pt>
                <c:pt idx="24673">
                  <c:v>-1.7661300000000001E-2</c:v>
                </c:pt>
                <c:pt idx="24674">
                  <c:v>-1.8596399999999999E-2</c:v>
                </c:pt>
                <c:pt idx="24675">
                  <c:v>-1.95287E-2</c:v>
                </c:pt>
                <c:pt idx="24676">
                  <c:v>-2.04569E-2</c:v>
                </c:pt>
                <c:pt idx="24677">
                  <c:v>-2.1379700000000001E-2</c:v>
                </c:pt>
                <c:pt idx="24678">
                  <c:v>-2.22959E-2</c:v>
                </c:pt>
                <c:pt idx="24679">
                  <c:v>-2.3204200000000001E-2</c:v>
                </c:pt>
                <c:pt idx="24680">
                  <c:v>-2.4103200000000002E-2</c:v>
                </c:pt>
                <c:pt idx="24681">
                  <c:v>-2.4991699999999999E-2</c:v>
                </c:pt>
                <c:pt idx="24682">
                  <c:v>-2.58684E-2</c:v>
                </c:pt>
                <c:pt idx="24683">
                  <c:v>-2.6731899999999999E-2</c:v>
                </c:pt>
                <c:pt idx="24684">
                  <c:v>-2.7581000000000001E-2</c:v>
                </c:pt>
                <c:pt idx="24685">
                  <c:v>-2.8414200000000001E-2</c:v>
                </c:pt>
                <c:pt idx="24686">
                  <c:v>-2.92304E-2</c:v>
                </c:pt>
                <c:pt idx="24687">
                  <c:v>-3.0028300000000001E-2</c:v>
                </c:pt>
                <c:pt idx="24688">
                  <c:v>-3.0806400000000001E-2</c:v>
                </c:pt>
                <c:pt idx="24689">
                  <c:v>-3.1563599999999997E-2</c:v>
                </c:pt>
                <c:pt idx="24690">
                  <c:v>-3.2298599999999997E-2</c:v>
                </c:pt>
                <c:pt idx="24691">
                  <c:v>-3.3010100000000001E-2</c:v>
                </c:pt>
                <c:pt idx="24692">
                  <c:v>-3.3696900000000002E-2</c:v>
                </c:pt>
                <c:pt idx="24693">
                  <c:v>-3.4357800000000001E-2</c:v>
                </c:pt>
                <c:pt idx="24694">
                  <c:v>-3.4991500000000002E-2</c:v>
                </c:pt>
                <c:pt idx="24695">
                  <c:v>-3.5596999999999997E-2</c:v>
                </c:pt>
                <c:pt idx="24696">
                  <c:v>-3.6172999999999997E-2</c:v>
                </c:pt>
                <c:pt idx="24697">
                  <c:v>-3.6718500000000001E-2</c:v>
                </c:pt>
                <c:pt idx="24698">
                  <c:v>-3.7232300000000003E-2</c:v>
                </c:pt>
                <c:pt idx="24699">
                  <c:v>-3.7713400000000001E-2</c:v>
                </c:pt>
                <c:pt idx="24700">
                  <c:v>-3.8160899999999998E-2</c:v>
                </c:pt>
                <c:pt idx="24701">
                  <c:v>-3.85736E-2</c:v>
                </c:pt>
                <c:pt idx="24702">
                  <c:v>-3.8950600000000002E-2</c:v>
                </c:pt>
                <c:pt idx="24703">
                  <c:v>-3.9291100000000002E-2</c:v>
                </c:pt>
                <c:pt idx="24704">
                  <c:v>-3.9594200000000003E-2</c:v>
                </c:pt>
                <c:pt idx="24705">
                  <c:v>-3.9858999999999999E-2</c:v>
                </c:pt>
                <c:pt idx="24706">
                  <c:v>-4.0084799999999997E-2</c:v>
                </c:pt>
                <c:pt idx="24707">
                  <c:v>-4.0270800000000002E-2</c:v>
                </c:pt>
                <c:pt idx="24708">
                  <c:v>-4.0416399999999998E-2</c:v>
                </c:pt>
                <c:pt idx="24709">
                  <c:v>-4.0520800000000003E-2</c:v>
                </c:pt>
                <c:pt idx="24710">
                  <c:v>-4.0583599999999997E-2</c:v>
                </c:pt>
                <c:pt idx="24711">
                  <c:v>-4.0604099999999997E-2</c:v>
                </c:pt>
                <c:pt idx="24712">
                  <c:v>-4.0581899999999997E-2</c:v>
                </c:pt>
                <c:pt idx="24713">
                  <c:v>-4.05166E-2</c:v>
                </c:pt>
                <c:pt idx="24714">
                  <c:v>-4.0407800000000001E-2</c:v>
                </c:pt>
                <c:pt idx="24715">
                  <c:v>-4.0255199999999998E-2</c:v>
                </c:pt>
                <c:pt idx="24716">
                  <c:v>-4.0058499999999997E-2</c:v>
                </c:pt>
                <c:pt idx="24717">
                  <c:v>-3.9817499999999999E-2</c:v>
                </c:pt>
                <c:pt idx="24718">
                  <c:v>-3.9531999999999998E-2</c:v>
                </c:pt>
                <c:pt idx="24719">
                  <c:v>-3.9202099999999997E-2</c:v>
                </c:pt>
                <c:pt idx="24720">
                  <c:v>-3.8827599999999997E-2</c:v>
                </c:pt>
                <c:pt idx="24721">
                  <c:v>-3.8408600000000001E-2</c:v>
                </c:pt>
                <c:pt idx="24722">
                  <c:v>-3.7945199999999998E-2</c:v>
                </c:pt>
                <c:pt idx="24723">
                  <c:v>-3.7437499999999999E-2</c:v>
                </c:pt>
                <c:pt idx="24724">
                  <c:v>-3.6885800000000003E-2</c:v>
                </c:pt>
                <c:pt idx="24725">
                  <c:v>-3.6290299999999998E-2</c:v>
                </c:pt>
                <c:pt idx="24726">
                  <c:v>-3.5651500000000003E-2</c:v>
                </c:pt>
                <c:pt idx="24727">
                  <c:v>-3.4969600000000003E-2</c:v>
                </c:pt>
                <c:pt idx="24728">
                  <c:v>-3.4245200000000003E-2</c:v>
                </c:pt>
                <c:pt idx="24729">
                  <c:v>-3.34787E-2</c:v>
                </c:pt>
                <c:pt idx="24730">
                  <c:v>-3.2670900000000003E-2</c:v>
                </c:pt>
                <c:pt idx="24731">
                  <c:v>-3.1822200000000002E-2</c:v>
                </c:pt>
                <c:pt idx="24732">
                  <c:v>-3.09334E-2</c:v>
                </c:pt>
                <c:pt idx="24733">
                  <c:v>-3.0005299999999999E-2</c:v>
                </c:pt>
                <c:pt idx="24734">
                  <c:v>-2.9038700000000001E-2</c:v>
                </c:pt>
                <c:pt idx="24735">
                  <c:v>-2.8034400000000001E-2</c:v>
                </c:pt>
                <c:pt idx="24736">
                  <c:v>-2.6993400000000001E-2</c:v>
                </c:pt>
                <c:pt idx="24737">
                  <c:v>-2.5916700000000001E-2</c:v>
                </c:pt>
                <c:pt idx="24738">
                  <c:v>-2.4805299999999999E-2</c:v>
                </c:pt>
                <c:pt idx="24739">
                  <c:v>-2.3660400000000002E-2</c:v>
                </c:pt>
                <c:pt idx="24740">
                  <c:v>-2.24829E-2</c:v>
                </c:pt>
                <c:pt idx="24741">
                  <c:v>-2.1274299999999999E-2</c:v>
                </c:pt>
                <c:pt idx="24742">
                  <c:v>-2.0035600000000001E-2</c:v>
                </c:pt>
                <c:pt idx="24743">
                  <c:v>-1.8768199999999999E-2</c:v>
                </c:pt>
                <c:pt idx="24744">
                  <c:v>-1.74734E-2</c:v>
                </c:pt>
                <c:pt idx="24745">
                  <c:v>-1.61526E-2</c:v>
                </c:pt>
                <c:pt idx="24746">
                  <c:v>-1.48072E-2</c:v>
                </c:pt>
                <c:pt idx="24747">
                  <c:v>-1.34386E-2</c:v>
                </c:pt>
                <c:pt idx="24748">
                  <c:v>-1.2048400000000001E-2</c:v>
                </c:pt>
                <c:pt idx="24749">
                  <c:v>-1.0638099999999999E-2</c:v>
                </c:pt>
                <c:pt idx="24750" formatCode="0.00E+00">
                  <c:v>-9.2092400000000005E-3</c:v>
                </c:pt>
                <c:pt idx="24751" formatCode="0.00E+00">
                  <c:v>-7.76343E-3</c:v>
                </c:pt>
                <c:pt idx="24752" formatCode="0.00E+00">
                  <c:v>-6.3023000000000003E-3</c:v>
                </c:pt>
                <c:pt idx="24753" formatCode="0.00E+00">
                  <c:v>-4.8275000000000002E-3</c:v>
                </c:pt>
                <c:pt idx="24754" formatCode="0.00E+00">
                  <c:v>-3.3406999999999998E-3</c:v>
                </c:pt>
                <c:pt idx="24755" formatCode="0.00E+00">
                  <c:v>-1.8436100000000001E-3</c:v>
                </c:pt>
                <c:pt idx="24756" formatCode="0.00E+00">
                  <c:v>-3.3795500000000003E-4</c:v>
                </c:pt>
                <c:pt idx="24757" formatCode="0.00E+00">
                  <c:v>1.17453E-3</c:v>
                </c:pt>
                <c:pt idx="24758" formatCode="0.00E+00">
                  <c:v>2.6920899999999998E-3</c:v>
                </c:pt>
                <c:pt idx="24759" formatCode="0.00E+00">
                  <c:v>4.21295E-3</c:v>
                </c:pt>
                <c:pt idx="24760" formatCode="0.00E+00">
                  <c:v>5.7353400000000002E-3</c:v>
                </c:pt>
                <c:pt idx="24761" formatCode="0.00E+00">
                  <c:v>7.2574700000000002E-3</c:v>
                </c:pt>
                <c:pt idx="24762" formatCode="0.00E+00">
                  <c:v>8.7775300000000004E-3</c:v>
                </c:pt>
                <c:pt idx="24763">
                  <c:v>1.0293699999999999E-2</c:v>
                </c:pt>
                <c:pt idx="24764">
                  <c:v>1.18043E-2</c:v>
                </c:pt>
                <c:pt idx="24765">
                  <c:v>1.33074E-2</c:v>
                </c:pt>
                <c:pt idx="24766">
                  <c:v>1.48013E-2</c:v>
                </c:pt>
                <c:pt idx="24767">
                  <c:v>1.6284099999999999E-2</c:v>
                </c:pt>
                <c:pt idx="24768">
                  <c:v>1.7754200000000001E-2</c:v>
                </c:pt>
                <c:pt idx="24769">
                  <c:v>1.92096E-2</c:v>
                </c:pt>
                <c:pt idx="24770">
                  <c:v>2.0648799999999998E-2</c:v>
                </c:pt>
                <c:pt idx="24771">
                  <c:v>2.20699E-2</c:v>
                </c:pt>
                <c:pt idx="24772">
                  <c:v>2.3471200000000001E-2</c:v>
                </c:pt>
                <c:pt idx="24773">
                  <c:v>2.4851100000000001E-2</c:v>
                </c:pt>
                <c:pt idx="24774">
                  <c:v>2.6207899999999999E-2</c:v>
                </c:pt>
                <c:pt idx="24775">
                  <c:v>2.7539899999999999E-2</c:v>
                </c:pt>
                <c:pt idx="24776">
                  <c:v>2.88455E-2</c:v>
                </c:pt>
                <c:pt idx="24777">
                  <c:v>3.01231E-2</c:v>
                </c:pt>
                <c:pt idx="24778">
                  <c:v>3.1371200000000002E-2</c:v>
                </c:pt>
                <c:pt idx="24779">
                  <c:v>3.2588399999999997E-2</c:v>
                </c:pt>
                <c:pt idx="24780">
                  <c:v>3.3772999999999997E-2</c:v>
                </c:pt>
                <c:pt idx="24781">
                  <c:v>3.4923599999999999E-2</c:v>
                </c:pt>
                <c:pt idx="24782">
                  <c:v>3.6039000000000002E-2</c:v>
                </c:pt>
                <c:pt idx="24783">
                  <c:v>3.7117600000000001E-2</c:v>
                </c:pt>
                <c:pt idx="24784">
                  <c:v>3.8158299999999999E-2</c:v>
                </c:pt>
                <c:pt idx="24785">
                  <c:v>3.9159699999999999E-2</c:v>
                </c:pt>
                <c:pt idx="24786">
                  <c:v>4.0120700000000002E-2</c:v>
                </c:pt>
                <c:pt idx="24787">
                  <c:v>4.1040100000000003E-2</c:v>
                </c:pt>
                <c:pt idx="24788">
                  <c:v>4.19169E-2</c:v>
                </c:pt>
                <c:pt idx="24789">
                  <c:v>4.2750000000000003E-2</c:v>
                </c:pt>
                <c:pt idx="24790">
                  <c:v>4.3538399999999998E-2</c:v>
                </c:pt>
                <c:pt idx="24791">
                  <c:v>4.42812E-2</c:v>
                </c:pt>
                <c:pt idx="24792">
                  <c:v>4.4977299999999998E-2</c:v>
                </c:pt>
                <c:pt idx="24793">
                  <c:v>4.5626E-2</c:v>
                </c:pt>
                <c:pt idx="24794">
                  <c:v>4.6226499999999997E-2</c:v>
                </c:pt>
                <c:pt idx="24795">
                  <c:v>4.6778100000000003E-2</c:v>
                </c:pt>
                <c:pt idx="24796">
                  <c:v>4.7280000000000003E-2</c:v>
                </c:pt>
                <c:pt idx="24797">
                  <c:v>4.7731799999999998E-2</c:v>
                </c:pt>
                <c:pt idx="24798">
                  <c:v>4.8132800000000003E-2</c:v>
                </c:pt>
                <c:pt idx="24799">
                  <c:v>4.8482600000000001E-2</c:v>
                </c:pt>
                <c:pt idx="24800">
                  <c:v>4.8780700000000003E-2</c:v>
                </c:pt>
                <c:pt idx="24801">
                  <c:v>4.9026899999999998E-2</c:v>
                </c:pt>
                <c:pt idx="24802">
                  <c:v>4.9220899999999998E-2</c:v>
                </c:pt>
                <c:pt idx="24803">
                  <c:v>4.9362400000000001E-2</c:v>
                </c:pt>
                <c:pt idx="24804">
                  <c:v>4.94514E-2</c:v>
                </c:pt>
                <c:pt idx="24805">
                  <c:v>4.9487700000000003E-2</c:v>
                </c:pt>
                <c:pt idx="24806">
                  <c:v>4.9471300000000003E-2</c:v>
                </c:pt>
                <c:pt idx="24807">
                  <c:v>4.9402399999999999E-2</c:v>
                </c:pt>
                <c:pt idx="24808">
                  <c:v>4.9280900000000002E-2</c:v>
                </c:pt>
                <c:pt idx="24809">
                  <c:v>4.9107199999999997E-2</c:v>
                </c:pt>
                <c:pt idx="24810">
                  <c:v>4.8881599999999997E-2</c:v>
                </c:pt>
                <c:pt idx="24811">
                  <c:v>4.8604300000000003E-2</c:v>
                </c:pt>
                <c:pt idx="24812">
                  <c:v>4.8275699999999998E-2</c:v>
                </c:pt>
                <c:pt idx="24813">
                  <c:v>4.7896300000000003E-2</c:v>
                </c:pt>
                <c:pt idx="24814">
                  <c:v>4.7466500000000002E-2</c:v>
                </c:pt>
                <c:pt idx="24815">
                  <c:v>4.6987000000000001E-2</c:v>
                </c:pt>
                <c:pt idx="24816">
                  <c:v>4.64585E-2</c:v>
                </c:pt>
                <c:pt idx="24817">
                  <c:v>4.5881600000000002E-2</c:v>
                </c:pt>
                <c:pt idx="24818">
                  <c:v>4.5257100000000001E-2</c:v>
                </c:pt>
                <c:pt idx="24819">
                  <c:v>4.4585899999999998E-2</c:v>
                </c:pt>
                <c:pt idx="24820">
                  <c:v>4.3868799999999999E-2</c:v>
                </c:pt>
                <c:pt idx="24821">
                  <c:v>4.3106600000000002E-2</c:v>
                </c:pt>
                <c:pt idx="24822">
                  <c:v>4.2300400000000002E-2</c:v>
                </c:pt>
                <c:pt idx="24823">
                  <c:v>4.1451200000000001E-2</c:v>
                </c:pt>
                <c:pt idx="24824">
                  <c:v>4.0560199999999998E-2</c:v>
                </c:pt>
                <c:pt idx="24825">
                  <c:v>3.9628400000000001E-2</c:v>
                </c:pt>
                <c:pt idx="24826">
                  <c:v>3.8656999999999997E-2</c:v>
                </c:pt>
                <c:pt idx="24827">
                  <c:v>3.7647300000000002E-2</c:v>
                </c:pt>
                <c:pt idx="24828">
                  <c:v>3.6600500000000001E-2</c:v>
                </c:pt>
                <c:pt idx="24829">
                  <c:v>3.5518000000000001E-2</c:v>
                </c:pt>
                <c:pt idx="24830">
                  <c:v>3.4401000000000001E-2</c:v>
                </c:pt>
                <c:pt idx="24831">
                  <c:v>3.3251000000000003E-2</c:v>
                </c:pt>
                <c:pt idx="24832">
                  <c:v>3.2069599999999997E-2</c:v>
                </c:pt>
                <c:pt idx="24833">
                  <c:v>3.0858E-2</c:v>
                </c:pt>
                <c:pt idx="24834">
                  <c:v>2.9617600000000001E-2</c:v>
                </c:pt>
                <c:pt idx="24835">
                  <c:v>2.8349800000000001E-2</c:v>
                </c:pt>
                <c:pt idx="24836">
                  <c:v>2.70561E-2</c:v>
                </c:pt>
                <c:pt idx="24837">
                  <c:v>2.5738500000000001E-2</c:v>
                </c:pt>
                <c:pt idx="24838">
                  <c:v>2.4398900000000001E-2</c:v>
                </c:pt>
                <c:pt idx="24839">
                  <c:v>2.3038800000000002E-2</c:v>
                </c:pt>
                <c:pt idx="24840">
                  <c:v>2.16598E-2</c:v>
                </c:pt>
                <c:pt idx="24841">
                  <c:v>2.02636E-2</c:v>
                </c:pt>
                <c:pt idx="24842">
                  <c:v>1.8851699999999999E-2</c:v>
                </c:pt>
                <c:pt idx="24843">
                  <c:v>1.7425900000000001E-2</c:v>
                </c:pt>
                <c:pt idx="24844">
                  <c:v>1.5987700000000001E-2</c:v>
                </c:pt>
                <c:pt idx="24845">
                  <c:v>1.4538799999999999E-2</c:v>
                </c:pt>
                <c:pt idx="24846">
                  <c:v>1.30808E-2</c:v>
                </c:pt>
                <c:pt idx="24847">
                  <c:v>1.16154E-2</c:v>
                </c:pt>
                <c:pt idx="24848">
                  <c:v>1.0144200000000001E-2</c:v>
                </c:pt>
                <c:pt idx="24849" formatCode="0.00E+00">
                  <c:v>8.6687299999999995E-3</c:v>
                </c:pt>
                <c:pt idx="24850" formatCode="0.00E+00">
                  <c:v>7.1905900000000002E-3</c:v>
                </c:pt>
                <c:pt idx="24851" formatCode="0.00E+00">
                  <c:v>5.7114399999999999E-3</c:v>
                </c:pt>
                <c:pt idx="24852" formatCode="0.00E+00">
                  <c:v>4.2329100000000003E-3</c:v>
                </c:pt>
                <c:pt idx="24853" formatCode="0.00E+00">
                  <c:v>2.7565699999999999E-3</c:v>
                </c:pt>
                <c:pt idx="24854" formatCode="0.00E+00">
                  <c:v>1.2840200000000001E-3</c:v>
                </c:pt>
                <c:pt idx="24855" formatCode="0.00E+00">
                  <c:v>-1.8307499999999999E-4</c:v>
                </c:pt>
                <c:pt idx="24856" formatCode="0.00E+00">
                  <c:v>-1.64298E-3</c:v>
                </c:pt>
                <c:pt idx="24857" formatCode="0.00E+00">
                  <c:v>-3.0940400000000002E-3</c:v>
                </c:pt>
                <c:pt idx="24858" formatCode="0.00E+00">
                  <c:v>-4.5347699999999996E-3</c:v>
                </c:pt>
                <c:pt idx="24859" formatCode="0.00E+00">
                  <c:v>-5.9638199999999999E-3</c:v>
                </c:pt>
                <c:pt idx="24860" formatCode="0.00E+00">
                  <c:v>-7.3798700000000002E-3</c:v>
                </c:pt>
                <c:pt idx="24861" formatCode="0.00E+00">
                  <c:v>-8.7815900000000006E-3</c:v>
                </c:pt>
                <c:pt idx="24862">
                  <c:v>-1.0167600000000001E-2</c:v>
                </c:pt>
                <c:pt idx="24863">
                  <c:v>-1.1536299999999999E-2</c:v>
                </c:pt>
                <c:pt idx="24864">
                  <c:v>-1.2886399999999999E-2</c:v>
                </c:pt>
                <c:pt idx="24865">
                  <c:v>-1.4216299999999999E-2</c:v>
                </c:pt>
                <c:pt idx="24866">
                  <c:v>-1.5524400000000001E-2</c:v>
                </c:pt>
                <c:pt idx="24867">
                  <c:v>-1.6809399999999999E-2</c:v>
                </c:pt>
                <c:pt idx="24868">
                  <c:v>-1.80704E-2</c:v>
                </c:pt>
                <c:pt idx="24869">
                  <c:v>-1.9306299999999998E-2</c:v>
                </c:pt>
                <c:pt idx="24870">
                  <c:v>-2.0516099999999999E-2</c:v>
                </c:pt>
                <c:pt idx="24871">
                  <c:v>-2.16984E-2</c:v>
                </c:pt>
                <c:pt idx="24872">
                  <c:v>-2.2852299999999999E-2</c:v>
                </c:pt>
                <c:pt idx="24873">
                  <c:v>-2.3976999999999998E-2</c:v>
                </c:pt>
                <c:pt idx="24874">
                  <c:v>-2.5071599999999999E-2</c:v>
                </c:pt>
                <c:pt idx="24875">
                  <c:v>-2.61353E-2</c:v>
                </c:pt>
                <c:pt idx="24876">
                  <c:v>-2.71671E-2</c:v>
                </c:pt>
                <c:pt idx="24877">
                  <c:v>-2.8166099999999999E-2</c:v>
                </c:pt>
                <c:pt idx="24878">
                  <c:v>-2.9131500000000001E-2</c:v>
                </c:pt>
                <c:pt idx="24879">
                  <c:v>-3.0062599999999998E-2</c:v>
                </c:pt>
                <c:pt idx="24880">
                  <c:v>-3.0958699999999999E-2</c:v>
                </c:pt>
                <c:pt idx="24881">
                  <c:v>-3.1819E-2</c:v>
                </c:pt>
                <c:pt idx="24882">
                  <c:v>-3.2642900000000002E-2</c:v>
                </c:pt>
                <c:pt idx="24883">
                  <c:v>-3.3430000000000001E-2</c:v>
                </c:pt>
                <c:pt idx="24884">
                  <c:v>-3.4180299999999997E-2</c:v>
                </c:pt>
                <c:pt idx="24885">
                  <c:v>-3.48937E-2</c:v>
                </c:pt>
                <c:pt idx="24886">
                  <c:v>-3.5569499999999997E-2</c:v>
                </c:pt>
                <c:pt idx="24887">
                  <c:v>-3.6207000000000003E-2</c:v>
                </c:pt>
                <c:pt idx="24888">
                  <c:v>-3.68058E-2</c:v>
                </c:pt>
                <c:pt idx="24889">
                  <c:v>-3.7365700000000002E-2</c:v>
                </c:pt>
                <c:pt idx="24890">
                  <c:v>-3.7886799999999998E-2</c:v>
                </c:pt>
                <c:pt idx="24891">
                  <c:v>-3.8369E-2</c:v>
                </c:pt>
                <c:pt idx="24892">
                  <c:v>-3.8812199999999998E-2</c:v>
                </c:pt>
                <c:pt idx="24893">
                  <c:v>-3.9216399999999998E-2</c:v>
                </c:pt>
                <c:pt idx="24894">
                  <c:v>-3.9581900000000003E-2</c:v>
                </c:pt>
                <c:pt idx="24895">
                  <c:v>-3.9909E-2</c:v>
                </c:pt>
                <c:pt idx="24896">
                  <c:v>-4.0197999999999998E-2</c:v>
                </c:pt>
                <c:pt idx="24897">
                  <c:v>-4.0449400000000003E-2</c:v>
                </c:pt>
                <c:pt idx="24898">
                  <c:v>-4.0663699999999997E-2</c:v>
                </c:pt>
                <c:pt idx="24899">
                  <c:v>-4.0841000000000002E-2</c:v>
                </c:pt>
                <c:pt idx="24900">
                  <c:v>-4.0981400000000001E-2</c:v>
                </c:pt>
                <c:pt idx="24901">
                  <c:v>-4.1085400000000001E-2</c:v>
                </c:pt>
                <c:pt idx="24902">
                  <c:v>-4.1153599999999999E-2</c:v>
                </c:pt>
                <c:pt idx="24903">
                  <c:v>-4.1186399999999998E-2</c:v>
                </c:pt>
                <c:pt idx="24904">
                  <c:v>-4.1184199999999997E-2</c:v>
                </c:pt>
                <c:pt idx="24905">
                  <c:v>-4.1147499999999997E-2</c:v>
                </c:pt>
                <c:pt idx="24906">
                  <c:v>-4.1076599999999998E-2</c:v>
                </c:pt>
                <c:pt idx="24907">
                  <c:v>-4.0972000000000001E-2</c:v>
                </c:pt>
                <c:pt idx="24908">
                  <c:v>-4.0834599999999999E-2</c:v>
                </c:pt>
                <c:pt idx="24909">
                  <c:v>-4.0665300000000001E-2</c:v>
                </c:pt>
                <c:pt idx="24910">
                  <c:v>-4.0465099999999997E-2</c:v>
                </c:pt>
                <c:pt idx="24911">
                  <c:v>-4.0234699999999998E-2</c:v>
                </c:pt>
                <c:pt idx="24912">
                  <c:v>-3.9974999999999997E-2</c:v>
                </c:pt>
                <c:pt idx="24913">
                  <c:v>-3.9686699999999998E-2</c:v>
                </c:pt>
                <c:pt idx="24914">
                  <c:v>-3.93704E-2</c:v>
                </c:pt>
                <c:pt idx="24915">
                  <c:v>-3.9026499999999999E-2</c:v>
                </c:pt>
                <c:pt idx="24916">
                  <c:v>-3.8656000000000003E-2</c:v>
                </c:pt>
                <c:pt idx="24917">
                  <c:v>-3.8259500000000002E-2</c:v>
                </c:pt>
                <c:pt idx="24918">
                  <c:v>-3.78381E-2</c:v>
                </c:pt>
                <c:pt idx="24919">
                  <c:v>-3.7392700000000001E-2</c:v>
                </c:pt>
                <c:pt idx="24920">
                  <c:v>-3.69243E-2</c:v>
                </c:pt>
                <c:pt idx="24921">
                  <c:v>-3.6433899999999998E-2</c:v>
                </c:pt>
                <c:pt idx="24922">
                  <c:v>-3.59224E-2</c:v>
                </c:pt>
                <c:pt idx="24923">
                  <c:v>-3.5391100000000002E-2</c:v>
                </c:pt>
                <c:pt idx="24924">
                  <c:v>-3.4840999999999997E-2</c:v>
                </c:pt>
                <c:pt idx="24925">
                  <c:v>-3.42733E-2</c:v>
                </c:pt>
                <c:pt idx="24926">
                  <c:v>-3.3688999999999997E-2</c:v>
                </c:pt>
                <c:pt idx="24927">
                  <c:v>-3.3089399999999998E-2</c:v>
                </c:pt>
                <c:pt idx="24928">
                  <c:v>-3.24751E-2</c:v>
                </c:pt>
                <c:pt idx="24929">
                  <c:v>-3.1846899999999997E-2</c:v>
                </c:pt>
                <c:pt idx="24930">
                  <c:v>-3.12056E-2</c:v>
                </c:pt>
                <c:pt idx="24931">
                  <c:v>-3.0551999999999999E-2</c:v>
                </c:pt>
                <c:pt idx="24932">
                  <c:v>-2.9887E-2</c:v>
                </c:pt>
                <c:pt idx="24933">
                  <c:v>-2.9211399999999998E-2</c:v>
                </c:pt>
                <c:pt idx="24934">
                  <c:v>-2.85264E-2</c:v>
                </c:pt>
                <c:pt idx="24935">
                  <c:v>-2.7833400000000001E-2</c:v>
                </c:pt>
                <c:pt idx="24936">
                  <c:v>-2.7133399999999998E-2</c:v>
                </c:pt>
                <c:pt idx="24937">
                  <c:v>-2.64269E-2</c:v>
                </c:pt>
                <c:pt idx="24938">
                  <c:v>-2.5714299999999999E-2</c:v>
                </c:pt>
                <c:pt idx="24939">
                  <c:v>-2.4996399999999998E-2</c:v>
                </c:pt>
                <c:pt idx="24940">
                  <c:v>-2.4274400000000002E-2</c:v>
                </c:pt>
                <c:pt idx="24941">
                  <c:v>-2.35491E-2</c:v>
                </c:pt>
                <c:pt idx="24942">
                  <c:v>-2.2821299999999999E-2</c:v>
                </c:pt>
                <c:pt idx="24943">
                  <c:v>-2.2092199999999999E-2</c:v>
                </c:pt>
                <c:pt idx="24944">
                  <c:v>-2.13625E-2</c:v>
                </c:pt>
                <c:pt idx="24945">
                  <c:v>-2.0633100000000001E-2</c:v>
                </c:pt>
                <c:pt idx="24946">
                  <c:v>-1.9904999999999999E-2</c:v>
                </c:pt>
                <c:pt idx="24947">
                  <c:v>-1.91792E-2</c:v>
                </c:pt>
                <c:pt idx="24948">
                  <c:v>-1.8456299999999998E-2</c:v>
                </c:pt>
                <c:pt idx="24949">
                  <c:v>-1.7736700000000001E-2</c:v>
                </c:pt>
                <c:pt idx="24950">
                  <c:v>-1.70206E-2</c:v>
                </c:pt>
                <c:pt idx="24951">
                  <c:v>-1.6308799999999998E-2</c:v>
                </c:pt>
                <c:pt idx="24952">
                  <c:v>-1.56023E-2</c:v>
                </c:pt>
                <c:pt idx="24953">
                  <c:v>-1.4901599999999999E-2</c:v>
                </c:pt>
                <c:pt idx="24954">
                  <c:v>-1.42072E-2</c:v>
                </c:pt>
                <c:pt idx="24955">
                  <c:v>-1.35195E-2</c:v>
                </c:pt>
                <c:pt idx="24956">
                  <c:v>-1.28389E-2</c:v>
                </c:pt>
                <c:pt idx="24957">
                  <c:v>-1.21659E-2</c:v>
                </c:pt>
                <c:pt idx="24958">
                  <c:v>-1.15011E-2</c:v>
                </c:pt>
                <c:pt idx="24959">
                  <c:v>-1.08448E-2</c:v>
                </c:pt>
                <c:pt idx="24960">
                  <c:v>-1.01972E-2</c:v>
                </c:pt>
                <c:pt idx="24961" formatCode="0.00E+00">
                  <c:v>-9.55868E-3</c:v>
                </c:pt>
                <c:pt idx="24962" formatCode="0.00E+00">
                  <c:v>-8.9292699999999996E-3</c:v>
                </c:pt>
                <c:pt idx="24963" formatCode="0.00E+00">
                  <c:v>-8.3092400000000007E-3</c:v>
                </c:pt>
                <c:pt idx="24964" formatCode="0.00E+00">
                  <c:v>-7.6989700000000003E-3</c:v>
                </c:pt>
                <c:pt idx="24965" formatCode="0.00E+00">
                  <c:v>-7.09905E-3</c:v>
                </c:pt>
                <c:pt idx="24966" formatCode="0.00E+00">
                  <c:v>-6.5100000000000002E-3</c:v>
                </c:pt>
                <c:pt idx="24967" formatCode="0.00E+00">
                  <c:v>-5.9318499999999998E-3</c:v>
                </c:pt>
                <c:pt idx="24968" formatCode="0.00E+00">
                  <c:v>-5.3643600000000003E-3</c:v>
                </c:pt>
                <c:pt idx="24969" formatCode="0.00E+00">
                  <c:v>-4.8074299999999997E-3</c:v>
                </c:pt>
                <c:pt idx="24970" formatCode="0.00E+00">
                  <c:v>-4.2612500000000003E-3</c:v>
                </c:pt>
                <c:pt idx="24971" formatCode="0.00E+00">
                  <c:v>-3.7261E-3</c:v>
                </c:pt>
                <c:pt idx="24972" formatCode="0.00E+00">
                  <c:v>-3.2020999999999998E-3</c:v>
                </c:pt>
                <c:pt idx="24973" formatCode="0.00E+00">
                  <c:v>-2.6889599999999998E-3</c:v>
                </c:pt>
                <c:pt idx="24974" formatCode="0.00E+00">
                  <c:v>-2.1863899999999999E-3</c:v>
                </c:pt>
                <c:pt idx="24975" formatCode="0.00E+00">
                  <c:v>-1.69454E-3</c:v>
                </c:pt>
                <c:pt idx="24976" formatCode="0.00E+00">
                  <c:v>-1.2137999999999999E-3</c:v>
                </c:pt>
                <c:pt idx="24977" formatCode="0.00E+00">
                  <c:v>-7.4435899999999999E-4</c:v>
                </c:pt>
                <c:pt idx="24978" formatCode="0.00E+00">
                  <c:v>-2.8598799999999999E-4</c:v>
                </c:pt>
                <c:pt idx="24979" formatCode="0.00E+00">
                  <c:v>1.61614E-4</c:v>
                </c:pt>
                <c:pt idx="24980" formatCode="0.00E+00">
                  <c:v>5.9866400000000005E-4</c:v>
                </c:pt>
                <c:pt idx="24981" formatCode="0.00E+00">
                  <c:v>1.02567E-3</c:v>
                </c:pt>
                <c:pt idx="24982" formatCode="0.00E+00">
                  <c:v>1.44352E-3</c:v>
                </c:pt>
                <c:pt idx="24983" formatCode="0.00E+00">
                  <c:v>1.8529E-3</c:v>
                </c:pt>
                <c:pt idx="24984" formatCode="0.00E+00">
                  <c:v>2.2536399999999999E-3</c:v>
                </c:pt>
                <c:pt idx="24985" formatCode="0.00E+00">
                  <c:v>2.64526E-3</c:v>
                </c:pt>
                <c:pt idx="24986" formatCode="0.00E+00">
                  <c:v>3.0277500000000001E-3</c:v>
                </c:pt>
                <c:pt idx="24987" formatCode="0.00E+00">
                  <c:v>3.40151E-3</c:v>
                </c:pt>
                <c:pt idx="24988" formatCode="0.00E+00">
                  <c:v>3.7669600000000002E-3</c:v>
                </c:pt>
                <c:pt idx="24989" formatCode="0.00E+00">
                  <c:v>4.1244400000000001E-3</c:v>
                </c:pt>
                <c:pt idx="24990" formatCode="0.00E+00">
                  <c:v>4.4744099999999998E-3</c:v>
                </c:pt>
                <c:pt idx="24991" formatCode="0.00E+00">
                  <c:v>4.8172700000000002E-3</c:v>
                </c:pt>
                <c:pt idx="24992" formatCode="0.00E+00">
                  <c:v>5.1532000000000001E-3</c:v>
                </c:pt>
                <c:pt idx="24993" formatCode="0.00E+00">
                  <c:v>5.4822600000000001E-3</c:v>
                </c:pt>
                <c:pt idx="24994" formatCode="0.00E+00">
                  <c:v>5.8047100000000003E-3</c:v>
                </c:pt>
                <c:pt idx="24995" formatCode="0.00E+00">
                  <c:v>6.1207600000000003E-3</c:v>
                </c:pt>
                <c:pt idx="24996" formatCode="0.00E+00">
                  <c:v>6.4303800000000003E-3</c:v>
                </c:pt>
                <c:pt idx="24997" formatCode="0.00E+00">
                  <c:v>6.7335099999999998E-3</c:v>
                </c:pt>
                <c:pt idx="24998" formatCode="0.00E+00">
                  <c:v>7.0303600000000003E-3</c:v>
                </c:pt>
                <c:pt idx="24999" formatCode="0.00E+00">
                  <c:v>7.3213599999999998E-3</c:v>
                </c:pt>
                <c:pt idx="25000" formatCode="0.00E+00">
                  <c:v>7.6069600000000003E-3</c:v>
                </c:pt>
                <c:pt idx="25001" formatCode="0.00E+00">
                  <c:v>7.8875100000000004E-3</c:v>
                </c:pt>
                <c:pt idx="25002" formatCode="0.00E+00">
                  <c:v>8.1632400000000004E-3</c:v>
                </c:pt>
                <c:pt idx="25003" formatCode="0.00E+00">
                  <c:v>8.4344399999999996E-3</c:v>
                </c:pt>
                <c:pt idx="25004" formatCode="0.00E+00">
                  <c:v>8.7014299999999996E-3</c:v>
                </c:pt>
                <c:pt idx="25005" formatCode="0.00E+00">
                  <c:v>8.9645100000000002E-3</c:v>
                </c:pt>
                <c:pt idx="25006" formatCode="0.00E+00">
                  <c:v>9.22393E-3</c:v>
                </c:pt>
                <c:pt idx="25007" formatCode="0.00E+00">
                  <c:v>9.4798599999999997E-3</c:v>
                </c:pt>
                <c:pt idx="25008" formatCode="0.00E+00">
                  <c:v>9.7323199999999992E-3</c:v>
                </c:pt>
                <c:pt idx="25009" formatCode="0.00E+00">
                  <c:v>9.9812100000000008E-3</c:v>
                </c:pt>
                <c:pt idx="25010">
                  <c:v>1.0226499999999999E-2</c:v>
                </c:pt>
                <c:pt idx="25011">
                  <c:v>1.04685E-2</c:v>
                </c:pt>
                <c:pt idx="25012">
                  <c:v>1.07072E-2</c:v>
                </c:pt>
                <c:pt idx="25013">
                  <c:v>1.0943E-2</c:v>
                </c:pt>
                <c:pt idx="25014">
                  <c:v>1.11758E-2</c:v>
                </c:pt>
                <c:pt idx="25015">
                  <c:v>1.14054E-2</c:v>
                </c:pt>
                <c:pt idx="25016">
                  <c:v>1.1631499999999999E-2</c:v>
                </c:pt>
                <c:pt idx="25017">
                  <c:v>1.1853900000000001E-2</c:v>
                </c:pt>
                <c:pt idx="25018">
                  <c:v>1.20727E-2</c:v>
                </c:pt>
                <c:pt idx="25019">
                  <c:v>1.22878E-2</c:v>
                </c:pt>
                <c:pt idx="25020">
                  <c:v>1.2499100000000001E-2</c:v>
                </c:pt>
                <c:pt idx="25021">
                  <c:v>1.2706800000000001E-2</c:v>
                </c:pt>
                <c:pt idx="25022">
                  <c:v>1.2911000000000001E-2</c:v>
                </c:pt>
                <c:pt idx="25023">
                  <c:v>1.3111899999999999E-2</c:v>
                </c:pt>
                <c:pt idx="25024">
                  <c:v>1.33095E-2</c:v>
                </c:pt>
                <c:pt idx="25025">
                  <c:v>1.3503299999999999E-2</c:v>
                </c:pt>
                <c:pt idx="25026">
                  <c:v>1.36933E-2</c:v>
                </c:pt>
                <c:pt idx="25027">
                  <c:v>1.38791E-2</c:v>
                </c:pt>
                <c:pt idx="25028">
                  <c:v>1.40605E-2</c:v>
                </c:pt>
                <c:pt idx="25029">
                  <c:v>1.4237400000000001E-2</c:v>
                </c:pt>
                <c:pt idx="25030">
                  <c:v>1.4409699999999999E-2</c:v>
                </c:pt>
                <c:pt idx="25031">
                  <c:v>1.45779E-2</c:v>
                </c:pt>
                <c:pt idx="25032">
                  <c:v>1.4742399999999999E-2</c:v>
                </c:pt>
                <c:pt idx="25033">
                  <c:v>1.49035E-2</c:v>
                </c:pt>
                <c:pt idx="25034">
                  <c:v>1.5060799999999999E-2</c:v>
                </c:pt>
                <c:pt idx="25035">
                  <c:v>1.5214200000000001E-2</c:v>
                </c:pt>
                <c:pt idx="25036">
                  <c:v>1.5363399999999999E-2</c:v>
                </c:pt>
                <c:pt idx="25037">
                  <c:v>1.5507699999999999E-2</c:v>
                </c:pt>
                <c:pt idx="25038">
                  <c:v>1.5646E-2</c:v>
                </c:pt>
                <c:pt idx="25039">
                  <c:v>1.5777900000000001E-2</c:v>
                </c:pt>
                <c:pt idx="25040">
                  <c:v>1.5902900000000001E-2</c:v>
                </c:pt>
                <c:pt idx="25041">
                  <c:v>1.6020800000000002E-2</c:v>
                </c:pt>
                <c:pt idx="25042">
                  <c:v>1.6131400000000001E-2</c:v>
                </c:pt>
                <c:pt idx="25043">
                  <c:v>1.6233999999999998E-2</c:v>
                </c:pt>
                <c:pt idx="25044">
                  <c:v>1.6327999999999999E-2</c:v>
                </c:pt>
                <c:pt idx="25045">
                  <c:v>1.6412800000000002E-2</c:v>
                </c:pt>
                <c:pt idx="25046">
                  <c:v>1.64878E-2</c:v>
                </c:pt>
                <c:pt idx="25047">
                  <c:v>1.65522E-2</c:v>
                </c:pt>
                <c:pt idx="25048">
                  <c:v>1.6605700000000001E-2</c:v>
                </c:pt>
                <c:pt idx="25049">
                  <c:v>1.6647700000000001E-2</c:v>
                </c:pt>
                <c:pt idx="25050">
                  <c:v>1.6677600000000001E-2</c:v>
                </c:pt>
                <c:pt idx="25051">
                  <c:v>1.66952E-2</c:v>
                </c:pt>
                <c:pt idx="25052">
                  <c:v>1.6700300000000001E-2</c:v>
                </c:pt>
                <c:pt idx="25053">
                  <c:v>1.6693199999999998E-2</c:v>
                </c:pt>
                <c:pt idx="25054">
                  <c:v>1.6674100000000001E-2</c:v>
                </c:pt>
                <c:pt idx="25055">
                  <c:v>1.6642799999999999E-2</c:v>
                </c:pt>
                <c:pt idx="25056">
                  <c:v>1.6598999999999999E-2</c:v>
                </c:pt>
                <c:pt idx="25057">
                  <c:v>1.65422E-2</c:v>
                </c:pt>
                <c:pt idx="25058">
                  <c:v>1.6471800000000002E-2</c:v>
                </c:pt>
                <c:pt idx="25059">
                  <c:v>1.63874E-2</c:v>
                </c:pt>
                <c:pt idx="25060">
                  <c:v>1.6287900000000001E-2</c:v>
                </c:pt>
                <c:pt idx="25061">
                  <c:v>1.6172099999999998E-2</c:v>
                </c:pt>
                <c:pt idx="25062">
                  <c:v>1.6039000000000001E-2</c:v>
                </c:pt>
                <c:pt idx="25063">
                  <c:v>1.5888699999999999E-2</c:v>
                </c:pt>
                <c:pt idx="25064">
                  <c:v>1.5721099999999998E-2</c:v>
                </c:pt>
                <c:pt idx="25065">
                  <c:v>1.55362E-2</c:v>
                </c:pt>
                <c:pt idx="25066">
                  <c:v>1.53335E-2</c:v>
                </c:pt>
                <c:pt idx="25067">
                  <c:v>1.51124E-2</c:v>
                </c:pt>
                <c:pt idx="25068">
                  <c:v>1.4872099999999999E-2</c:v>
                </c:pt>
                <c:pt idx="25069">
                  <c:v>1.4611799999999999E-2</c:v>
                </c:pt>
                <c:pt idx="25070">
                  <c:v>1.4330900000000001E-2</c:v>
                </c:pt>
                <c:pt idx="25071">
                  <c:v>1.40293E-2</c:v>
                </c:pt>
                <c:pt idx="25072">
                  <c:v>1.3706599999999999E-2</c:v>
                </c:pt>
                <c:pt idx="25073">
                  <c:v>1.3362499999999999E-2</c:v>
                </c:pt>
                <c:pt idx="25074">
                  <c:v>1.2996499999999999E-2</c:v>
                </c:pt>
                <c:pt idx="25075">
                  <c:v>1.2608100000000001E-2</c:v>
                </c:pt>
                <c:pt idx="25076">
                  <c:v>1.2197E-2</c:v>
                </c:pt>
                <c:pt idx="25077">
                  <c:v>1.17632E-2</c:v>
                </c:pt>
                <c:pt idx="25078">
                  <c:v>1.1306500000000001E-2</c:v>
                </c:pt>
                <c:pt idx="25079">
                  <c:v>1.08272E-2</c:v>
                </c:pt>
                <c:pt idx="25080">
                  <c:v>1.03254E-2</c:v>
                </c:pt>
                <c:pt idx="25081" formatCode="0.00E+00">
                  <c:v>9.8019800000000001E-3</c:v>
                </c:pt>
                <c:pt idx="25082" formatCode="0.00E+00">
                  <c:v>9.2574100000000006E-3</c:v>
                </c:pt>
                <c:pt idx="25083" formatCode="0.00E+00">
                  <c:v>8.6917799999999996E-3</c:v>
                </c:pt>
                <c:pt idx="25084" formatCode="0.00E+00">
                  <c:v>8.10519E-3</c:v>
                </c:pt>
                <c:pt idx="25085" formatCode="0.00E+00">
                  <c:v>7.4981400000000004E-3</c:v>
                </c:pt>
                <c:pt idx="25086" formatCode="0.00E+00">
                  <c:v>6.87107E-3</c:v>
                </c:pt>
                <c:pt idx="25087" formatCode="0.00E+00">
                  <c:v>6.2238600000000003E-3</c:v>
                </c:pt>
                <c:pt idx="25088" formatCode="0.00E+00">
                  <c:v>5.5562800000000002E-3</c:v>
                </c:pt>
                <c:pt idx="25089" formatCode="0.00E+00">
                  <c:v>4.8683399999999996E-3</c:v>
                </c:pt>
                <c:pt idx="25090" formatCode="0.00E+00">
                  <c:v>4.1600700000000001E-3</c:v>
                </c:pt>
                <c:pt idx="25091" formatCode="0.00E+00">
                  <c:v>3.4314599999999999E-3</c:v>
                </c:pt>
                <c:pt idx="25092" formatCode="0.00E+00">
                  <c:v>2.6826100000000002E-3</c:v>
                </c:pt>
                <c:pt idx="25093" formatCode="0.00E+00">
                  <c:v>1.9136400000000001E-3</c:v>
                </c:pt>
                <c:pt idx="25094" formatCode="0.00E+00">
                  <c:v>1.1247E-3</c:v>
                </c:pt>
                <c:pt idx="25095" formatCode="0.00E+00">
                  <c:v>3.1614099999999998E-4</c:v>
                </c:pt>
                <c:pt idx="25096" formatCode="0.00E+00">
                  <c:v>-5.1157299999999998E-4</c:v>
                </c:pt>
                <c:pt idx="25097" formatCode="0.00E+00">
                  <c:v>-1.35772E-3</c:v>
                </c:pt>
                <c:pt idx="25098" formatCode="0.00E+00">
                  <c:v>-2.22128E-3</c:v>
                </c:pt>
                <c:pt idx="25099" formatCode="0.00E+00">
                  <c:v>-3.1013799999999999E-3</c:v>
                </c:pt>
                <c:pt idx="25100" formatCode="0.00E+00">
                  <c:v>-3.9976500000000002E-3</c:v>
                </c:pt>
                <c:pt idx="25101" formatCode="0.00E+00">
                  <c:v>-4.9099199999999999E-3</c:v>
                </c:pt>
                <c:pt idx="25102" formatCode="0.00E+00">
                  <c:v>-5.83761E-3</c:v>
                </c:pt>
                <c:pt idx="25103" formatCode="0.00E+00">
                  <c:v>-6.7793899999999997E-3</c:v>
                </c:pt>
                <c:pt idx="25104" formatCode="0.00E+00">
                  <c:v>-7.7334600000000002E-3</c:v>
                </c:pt>
                <c:pt idx="25105" formatCode="0.00E+00">
                  <c:v>-8.6983100000000008E-3</c:v>
                </c:pt>
                <c:pt idx="25106" formatCode="0.00E+00">
                  <c:v>-9.6730800000000006E-3</c:v>
                </c:pt>
                <c:pt idx="25107">
                  <c:v>-1.06572E-2</c:v>
                </c:pt>
                <c:pt idx="25108">
                  <c:v>-1.1650000000000001E-2</c:v>
                </c:pt>
                <c:pt idx="25109">
                  <c:v>-1.265E-2</c:v>
                </c:pt>
                <c:pt idx="25110">
                  <c:v>-1.3657000000000001E-2</c:v>
                </c:pt>
                <c:pt idx="25111">
                  <c:v>-1.46707E-2</c:v>
                </c:pt>
                <c:pt idx="25112">
                  <c:v>-1.56905E-2</c:v>
                </c:pt>
                <c:pt idx="25113">
                  <c:v>-1.6715299999999999E-2</c:v>
                </c:pt>
                <c:pt idx="25114">
                  <c:v>-1.7743700000000001E-2</c:v>
                </c:pt>
                <c:pt idx="25115">
                  <c:v>-1.8774300000000001E-2</c:v>
                </c:pt>
                <c:pt idx="25116">
                  <c:v>-1.9805900000000001E-2</c:v>
                </c:pt>
                <c:pt idx="25117">
                  <c:v>-2.08372E-2</c:v>
                </c:pt>
                <c:pt idx="25118">
                  <c:v>-2.18677E-2</c:v>
                </c:pt>
                <c:pt idx="25119">
                  <c:v>-2.2897299999999999E-2</c:v>
                </c:pt>
                <c:pt idx="25120">
                  <c:v>-2.3925200000000001E-2</c:v>
                </c:pt>
                <c:pt idx="25121">
                  <c:v>-2.4950799999999999E-2</c:v>
                </c:pt>
                <c:pt idx="25122">
                  <c:v>-2.5972700000000001E-2</c:v>
                </c:pt>
                <c:pt idx="25123">
                  <c:v>-2.69895E-2</c:v>
                </c:pt>
                <c:pt idx="25124">
                  <c:v>-2.7999599999999999E-2</c:v>
                </c:pt>
                <c:pt idx="25125">
                  <c:v>-2.9001699999999998E-2</c:v>
                </c:pt>
                <c:pt idx="25126">
                  <c:v>-2.99945E-2</c:v>
                </c:pt>
                <c:pt idx="25127">
                  <c:v>-3.09771E-2</c:v>
                </c:pt>
                <c:pt idx="25128">
                  <c:v>-3.1948400000000002E-2</c:v>
                </c:pt>
                <c:pt idx="25129">
                  <c:v>-3.2907100000000002E-2</c:v>
                </c:pt>
                <c:pt idx="25130">
                  <c:v>-3.3851800000000001E-2</c:v>
                </c:pt>
                <c:pt idx="25131">
                  <c:v>-3.4781199999999998E-2</c:v>
                </c:pt>
                <c:pt idx="25132">
                  <c:v>-3.5694499999999997E-2</c:v>
                </c:pt>
                <c:pt idx="25133">
                  <c:v>-3.6590999999999999E-2</c:v>
                </c:pt>
                <c:pt idx="25134">
                  <c:v>-3.7469799999999998E-2</c:v>
                </c:pt>
                <c:pt idx="25135">
                  <c:v>-3.8330000000000003E-2</c:v>
                </c:pt>
                <c:pt idx="25136">
                  <c:v>-3.91706E-2</c:v>
                </c:pt>
                <c:pt idx="25137">
                  <c:v>-3.9990199999999997E-2</c:v>
                </c:pt>
                <c:pt idx="25138">
                  <c:v>-4.0787499999999997E-2</c:v>
                </c:pt>
                <c:pt idx="25139">
                  <c:v>-4.1561500000000001E-2</c:v>
                </c:pt>
                <c:pt idx="25140">
                  <c:v>-4.2311300000000003E-2</c:v>
                </c:pt>
                <c:pt idx="25141">
                  <c:v>-4.3036199999999997E-2</c:v>
                </c:pt>
                <c:pt idx="25142">
                  <c:v>-4.3735400000000001E-2</c:v>
                </c:pt>
                <c:pt idx="25143">
                  <c:v>-4.4407700000000001E-2</c:v>
                </c:pt>
                <c:pt idx="25144">
                  <c:v>-4.5052300000000003E-2</c:v>
                </c:pt>
                <c:pt idx="25145">
                  <c:v>-4.5668E-2</c:v>
                </c:pt>
                <c:pt idx="25146">
                  <c:v>-4.6253900000000001E-2</c:v>
                </c:pt>
                <c:pt idx="25147">
                  <c:v>-4.6808599999999999E-2</c:v>
                </c:pt>
                <c:pt idx="25148">
                  <c:v>-4.7330900000000002E-2</c:v>
                </c:pt>
                <c:pt idx="25149">
                  <c:v>-4.7819599999999997E-2</c:v>
                </c:pt>
                <c:pt idx="25150">
                  <c:v>-4.8274200000000003E-2</c:v>
                </c:pt>
                <c:pt idx="25151">
                  <c:v>-4.8694800000000003E-2</c:v>
                </c:pt>
                <c:pt idx="25152">
                  <c:v>-4.9081300000000001E-2</c:v>
                </c:pt>
                <c:pt idx="25153">
                  <c:v>-4.9432999999999998E-2</c:v>
                </c:pt>
                <c:pt idx="25154">
                  <c:v>-4.97487E-2</c:v>
                </c:pt>
                <c:pt idx="25155">
                  <c:v>-5.0027200000000001E-2</c:v>
                </c:pt>
                <c:pt idx="25156">
                  <c:v>-5.0267699999999998E-2</c:v>
                </c:pt>
                <c:pt idx="25157">
                  <c:v>-5.0470099999999997E-2</c:v>
                </c:pt>
                <c:pt idx="25158">
                  <c:v>-5.0633900000000003E-2</c:v>
                </c:pt>
                <c:pt idx="25159">
                  <c:v>-5.0758699999999997E-2</c:v>
                </c:pt>
                <c:pt idx="25160">
                  <c:v>-5.0844300000000002E-2</c:v>
                </c:pt>
                <c:pt idx="25161">
                  <c:v>-5.0891100000000002E-2</c:v>
                </c:pt>
                <c:pt idx="25162">
                  <c:v>-5.0899300000000001E-2</c:v>
                </c:pt>
                <c:pt idx="25163">
                  <c:v>-5.0868700000000003E-2</c:v>
                </c:pt>
                <c:pt idx="25164">
                  <c:v>-5.0798999999999997E-2</c:v>
                </c:pt>
                <c:pt idx="25165">
                  <c:v>-5.0689999999999999E-2</c:v>
                </c:pt>
                <c:pt idx="25166">
                  <c:v>-5.0541000000000003E-2</c:v>
                </c:pt>
                <c:pt idx="25167">
                  <c:v>-5.03515E-2</c:v>
                </c:pt>
                <c:pt idx="25168">
                  <c:v>-5.0122199999999999E-2</c:v>
                </c:pt>
                <c:pt idx="25169">
                  <c:v>-4.98539E-2</c:v>
                </c:pt>
                <c:pt idx="25170">
                  <c:v>-4.9547500000000001E-2</c:v>
                </c:pt>
                <c:pt idx="25171">
                  <c:v>-4.9202999999999997E-2</c:v>
                </c:pt>
                <c:pt idx="25172">
                  <c:v>-4.8820200000000001E-2</c:v>
                </c:pt>
                <c:pt idx="25173">
                  <c:v>-4.8398799999999999E-2</c:v>
                </c:pt>
                <c:pt idx="25174">
                  <c:v>-4.79382E-2</c:v>
                </c:pt>
                <c:pt idx="25175">
                  <c:v>-4.7438300000000003E-2</c:v>
                </c:pt>
                <c:pt idx="25176">
                  <c:v>-4.68996E-2</c:v>
                </c:pt>
                <c:pt idx="25177">
                  <c:v>-4.6323200000000002E-2</c:v>
                </c:pt>
                <c:pt idx="25178">
                  <c:v>-4.5709699999999999E-2</c:v>
                </c:pt>
                <c:pt idx="25179">
                  <c:v>-4.5059399999999999E-2</c:v>
                </c:pt>
                <c:pt idx="25180">
                  <c:v>-4.4373000000000003E-2</c:v>
                </c:pt>
                <c:pt idx="25181">
                  <c:v>-4.36514E-2</c:v>
                </c:pt>
                <c:pt idx="25182">
                  <c:v>-4.2895900000000001E-2</c:v>
                </c:pt>
                <c:pt idx="25183">
                  <c:v>-4.2107600000000002E-2</c:v>
                </c:pt>
                <c:pt idx="25184">
                  <c:v>-4.1287699999999997E-2</c:v>
                </c:pt>
                <c:pt idx="25185">
                  <c:v>-4.0437300000000002E-2</c:v>
                </c:pt>
                <c:pt idx="25186">
                  <c:v>-3.9557599999999998E-2</c:v>
                </c:pt>
                <c:pt idx="25187">
                  <c:v>-3.86489E-2</c:v>
                </c:pt>
                <c:pt idx="25188">
                  <c:v>-3.77119E-2</c:v>
                </c:pt>
                <c:pt idx="25189">
                  <c:v>-3.67474E-2</c:v>
                </c:pt>
                <c:pt idx="25190">
                  <c:v>-3.5756200000000002E-2</c:v>
                </c:pt>
                <c:pt idx="25191">
                  <c:v>-3.4739300000000001E-2</c:v>
                </c:pt>
                <c:pt idx="25192">
                  <c:v>-3.3697600000000001E-2</c:v>
                </c:pt>
                <c:pt idx="25193">
                  <c:v>-3.2632099999999997E-2</c:v>
                </c:pt>
                <c:pt idx="25194">
                  <c:v>-3.1543700000000001E-2</c:v>
                </c:pt>
                <c:pt idx="25195">
                  <c:v>-3.0433600000000002E-2</c:v>
                </c:pt>
                <c:pt idx="25196">
                  <c:v>-2.9302700000000001E-2</c:v>
                </c:pt>
                <c:pt idx="25197">
                  <c:v>-2.8152300000000002E-2</c:v>
                </c:pt>
                <c:pt idx="25198">
                  <c:v>-2.6983300000000002E-2</c:v>
                </c:pt>
                <c:pt idx="25199">
                  <c:v>-2.57971E-2</c:v>
                </c:pt>
                <c:pt idx="25200">
                  <c:v>-2.4595100000000002E-2</c:v>
                </c:pt>
                <c:pt idx="25201">
                  <c:v>-2.3379400000000002E-2</c:v>
                </c:pt>
                <c:pt idx="25202">
                  <c:v>-2.2151199999999999E-2</c:v>
                </c:pt>
                <c:pt idx="25203">
                  <c:v>-2.0911699999999998E-2</c:v>
                </c:pt>
                <c:pt idx="25204">
                  <c:v>-1.9662300000000001E-2</c:v>
                </c:pt>
                <c:pt idx="25205">
                  <c:v>-1.8404299999999998E-2</c:v>
                </c:pt>
                <c:pt idx="25206">
                  <c:v>-1.7138799999999999E-2</c:v>
                </c:pt>
                <c:pt idx="25207">
                  <c:v>-1.5866600000000002E-2</c:v>
                </c:pt>
                <c:pt idx="25208">
                  <c:v>-1.45886E-2</c:v>
                </c:pt>
                <c:pt idx="25209">
                  <c:v>-1.3306200000000001E-2</c:v>
                </c:pt>
                <c:pt idx="25210">
                  <c:v>-1.20207E-2</c:v>
                </c:pt>
                <c:pt idx="25211">
                  <c:v>-1.07341E-2</c:v>
                </c:pt>
                <c:pt idx="25212" formatCode="0.00E+00">
                  <c:v>-9.4484300000000007E-3</c:v>
                </c:pt>
                <c:pt idx="25213" formatCode="0.00E+00">
                  <c:v>-8.1655400000000006E-3</c:v>
                </c:pt>
                <c:pt idx="25214" formatCode="0.00E+00">
                  <c:v>-6.8867499999999996E-3</c:v>
                </c:pt>
                <c:pt idx="25215" formatCode="0.00E+00">
                  <c:v>-5.6131499999999999E-3</c:v>
                </c:pt>
                <c:pt idx="25216" formatCode="0.00E+00">
                  <c:v>-4.3460399999999998E-3</c:v>
                </c:pt>
                <c:pt idx="25217" formatCode="0.00E+00">
                  <c:v>-3.0868100000000002E-3</c:v>
                </c:pt>
                <c:pt idx="25218" formatCode="0.00E+00">
                  <c:v>-1.8370400000000001E-3</c:v>
                </c:pt>
                <c:pt idx="25219" formatCode="0.00E+00">
                  <c:v>-5.9850300000000001E-4</c:v>
                </c:pt>
                <c:pt idx="25220" formatCode="0.00E+00">
                  <c:v>6.2714400000000005E-4</c:v>
                </c:pt>
                <c:pt idx="25221" formatCode="0.00E+00">
                  <c:v>1.8383E-3</c:v>
                </c:pt>
                <c:pt idx="25222" formatCode="0.00E+00">
                  <c:v>3.03353E-3</c:v>
                </c:pt>
                <c:pt idx="25223" formatCode="0.00E+00">
                  <c:v>4.2120300000000003E-3</c:v>
                </c:pt>
                <c:pt idx="25224" formatCode="0.00E+00">
                  <c:v>5.3733599999999998E-3</c:v>
                </c:pt>
                <c:pt idx="25225" formatCode="0.00E+00">
                  <c:v>6.5169199999999998E-3</c:v>
                </c:pt>
                <c:pt idx="25226" formatCode="0.00E+00">
                  <c:v>7.6415500000000004E-3</c:v>
                </c:pt>
                <c:pt idx="25227" formatCode="0.00E+00">
                  <c:v>8.7456300000000008E-3</c:v>
                </c:pt>
                <c:pt idx="25228" formatCode="0.00E+00">
                  <c:v>9.8272600000000009E-3</c:v>
                </c:pt>
                <c:pt idx="25229">
                  <c:v>1.0884700000000001E-2</c:v>
                </c:pt>
                <c:pt idx="25230">
                  <c:v>1.1916599999999999E-2</c:v>
                </c:pt>
                <c:pt idx="25231">
                  <c:v>1.2922899999999999E-2</c:v>
                </c:pt>
                <c:pt idx="25232">
                  <c:v>1.39036E-2</c:v>
                </c:pt>
                <c:pt idx="25233">
                  <c:v>1.4858100000000001E-2</c:v>
                </c:pt>
                <c:pt idx="25234">
                  <c:v>1.5785E-2</c:v>
                </c:pt>
                <c:pt idx="25235">
                  <c:v>1.6683099999999999E-2</c:v>
                </c:pt>
                <c:pt idx="25236">
                  <c:v>1.75517E-2</c:v>
                </c:pt>
                <c:pt idx="25237">
                  <c:v>1.8389699999999998E-2</c:v>
                </c:pt>
                <c:pt idx="25238">
                  <c:v>1.9195899999999998E-2</c:v>
                </c:pt>
                <c:pt idx="25239">
                  <c:v>1.9969600000000001E-2</c:v>
                </c:pt>
                <c:pt idx="25240">
                  <c:v>2.07104E-2</c:v>
                </c:pt>
                <c:pt idx="25241">
                  <c:v>2.1417700000000001E-2</c:v>
                </c:pt>
                <c:pt idx="25242">
                  <c:v>2.20909E-2</c:v>
                </c:pt>
                <c:pt idx="25243">
                  <c:v>2.27295E-2</c:v>
                </c:pt>
                <c:pt idx="25244">
                  <c:v>2.3333E-2</c:v>
                </c:pt>
                <c:pt idx="25245">
                  <c:v>2.39007E-2</c:v>
                </c:pt>
                <c:pt idx="25246">
                  <c:v>2.4431899999999999E-2</c:v>
                </c:pt>
                <c:pt idx="25247">
                  <c:v>2.49261E-2</c:v>
                </c:pt>
                <c:pt idx="25248">
                  <c:v>2.5382800000000001E-2</c:v>
                </c:pt>
                <c:pt idx="25249">
                  <c:v>2.58018E-2</c:v>
                </c:pt>
                <c:pt idx="25250">
                  <c:v>2.6182799999999999E-2</c:v>
                </c:pt>
                <c:pt idx="25251">
                  <c:v>2.65261E-2</c:v>
                </c:pt>
                <c:pt idx="25252">
                  <c:v>2.6831799999999999E-2</c:v>
                </c:pt>
                <c:pt idx="25253">
                  <c:v>2.7100599999999999E-2</c:v>
                </c:pt>
                <c:pt idx="25254">
                  <c:v>2.7332100000000002E-2</c:v>
                </c:pt>
                <c:pt idx="25255">
                  <c:v>2.7526100000000001E-2</c:v>
                </c:pt>
                <c:pt idx="25256">
                  <c:v>2.7682700000000001E-2</c:v>
                </c:pt>
                <c:pt idx="25257">
                  <c:v>2.7802199999999999E-2</c:v>
                </c:pt>
                <c:pt idx="25258">
                  <c:v>2.7884800000000001E-2</c:v>
                </c:pt>
                <c:pt idx="25259">
                  <c:v>2.79312E-2</c:v>
                </c:pt>
                <c:pt idx="25260">
                  <c:v>2.7942600000000001E-2</c:v>
                </c:pt>
                <c:pt idx="25261">
                  <c:v>2.79194E-2</c:v>
                </c:pt>
                <c:pt idx="25262">
                  <c:v>2.7860800000000002E-2</c:v>
                </c:pt>
                <c:pt idx="25263">
                  <c:v>2.7766300000000001E-2</c:v>
                </c:pt>
                <c:pt idx="25264">
                  <c:v>2.7636000000000001E-2</c:v>
                </c:pt>
                <c:pt idx="25265">
                  <c:v>2.7470399999999999E-2</c:v>
                </c:pt>
                <c:pt idx="25266">
                  <c:v>2.7269600000000001E-2</c:v>
                </c:pt>
                <c:pt idx="25267">
                  <c:v>2.7033399999999999E-2</c:v>
                </c:pt>
                <c:pt idx="25268">
                  <c:v>2.6762399999999999E-2</c:v>
                </c:pt>
                <c:pt idx="25269">
                  <c:v>2.6457700000000001E-2</c:v>
                </c:pt>
                <c:pt idx="25270">
                  <c:v>2.61201E-2</c:v>
                </c:pt>
                <c:pt idx="25271">
                  <c:v>2.5749899999999999E-2</c:v>
                </c:pt>
                <c:pt idx="25272">
                  <c:v>2.5347499999999999E-2</c:v>
                </c:pt>
                <c:pt idx="25273">
                  <c:v>2.4913399999999999E-2</c:v>
                </c:pt>
                <c:pt idx="25274">
                  <c:v>2.4448999999999999E-2</c:v>
                </c:pt>
                <c:pt idx="25275">
                  <c:v>2.3955400000000002E-2</c:v>
                </c:pt>
                <c:pt idx="25276">
                  <c:v>2.3434199999999999E-2</c:v>
                </c:pt>
                <c:pt idx="25277">
                  <c:v>2.2886500000000001E-2</c:v>
                </c:pt>
                <c:pt idx="25278">
                  <c:v>2.2311999999999999E-2</c:v>
                </c:pt>
                <c:pt idx="25279">
                  <c:v>2.1710500000000001E-2</c:v>
                </c:pt>
                <c:pt idx="25280">
                  <c:v>2.1082699999999999E-2</c:v>
                </c:pt>
                <c:pt idx="25281">
                  <c:v>2.04301E-2</c:v>
                </c:pt>
                <c:pt idx="25282">
                  <c:v>1.9754500000000001E-2</c:v>
                </c:pt>
                <c:pt idx="25283">
                  <c:v>1.9057299999999999E-2</c:v>
                </c:pt>
                <c:pt idx="25284">
                  <c:v>1.8339600000000001E-2</c:v>
                </c:pt>
                <c:pt idx="25285">
                  <c:v>1.7602199999999998E-2</c:v>
                </c:pt>
                <c:pt idx="25286">
                  <c:v>1.6846099999999999E-2</c:v>
                </c:pt>
                <c:pt idx="25287">
                  <c:v>1.6072099999999999E-2</c:v>
                </c:pt>
                <c:pt idx="25288">
                  <c:v>1.5281299999999999E-2</c:v>
                </c:pt>
                <c:pt idx="25289">
                  <c:v>1.44745E-2</c:v>
                </c:pt>
                <c:pt idx="25290">
                  <c:v>1.36524E-2</c:v>
                </c:pt>
                <c:pt idx="25291">
                  <c:v>1.2815699999999999E-2</c:v>
                </c:pt>
                <c:pt idx="25292">
                  <c:v>1.19655E-2</c:v>
                </c:pt>
                <c:pt idx="25293">
                  <c:v>1.1103E-2</c:v>
                </c:pt>
                <c:pt idx="25294">
                  <c:v>1.02293E-2</c:v>
                </c:pt>
                <c:pt idx="25295" formatCode="0.00E+00">
                  <c:v>9.3452199999999996E-3</c:v>
                </c:pt>
                <c:pt idx="25296" formatCode="0.00E+00">
                  <c:v>8.4514800000000008E-3</c:v>
                </c:pt>
                <c:pt idx="25297" formatCode="0.00E+00">
                  <c:v>7.5489299999999997E-3</c:v>
                </c:pt>
                <c:pt idx="25298" formatCode="0.00E+00">
                  <c:v>6.6385400000000001E-3</c:v>
                </c:pt>
                <c:pt idx="25299" formatCode="0.00E+00">
                  <c:v>5.7212599999999997E-3</c:v>
                </c:pt>
                <c:pt idx="25300" formatCode="0.00E+00">
                  <c:v>4.79832E-3</c:v>
                </c:pt>
                <c:pt idx="25301" formatCode="0.00E+00">
                  <c:v>3.8712E-3</c:v>
                </c:pt>
                <c:pt idx="25302" formatCode="0.00E+00">
                  <c:v>2.9412700000000002E-3</c:v>
                </c:pt>
                <c:pt idx="25303" formatCode="0.00E+00">
                  <c:v>2.0096100000000002E-3</c:v>
                </c:pt>
                <c:pt idx="25304" formatCode="0.00E+00">
                  <c:v>1.07704E-3</c:v>
                </c:pt>
                <c:pt idx="25305" formatCode="0.00E+00">
                  <c:v>1.44454E-4</c:v>
                </c:pt>
                <c:pt idx="25306" formatCode="0.00E+00">
                  <c:v>-7.8707699999999996E-4</c:v>
                </c:pt>
                <c:pt idx="25307" formatCode="0.00E+00">
                  <c:v>-1.7166200000000001E-3</c:v>
                </c:pt>
                <c:pt idx="25308" formatCode="0.00E+00">
                  <c:v>-2.64329E-3</c:v>
                </c:pt>
                <c:pt idx="25309" formatCode="0.00E+00">
                  <c:v>-3.5656300000000002E-3</c:v>
                </c:pt>
                <c:pt idx="25310" formatCode="0.00E+00">
                  <c:v>-4.4817900000000003E-3</c:v>
                </c:pt>
                <c:pt idx="25311" formatCode="0.00E+00">
                  <c:v>-5.3906600000000002E-3</c:v>
                </c:pt>
                <c:pt idx="25312" formatCode="0.00E+00">
                  <c:v>-6.29198E-3</c:v>
                </c:pt>
                <c:pt idx="25313" formatCode="0.00E+00">
                  <c:v>-7.1854800000000002E-3</c:v>
                </c:pt>
                <c:pt idx="25314" formatCode="0.00E+00">
                  <c:v>-8.0704599999999998E-3</c:v>
                </c:pt>
                <c:pt idx="25315" formatCode="0.00E+00">
                  <c:v>-8.9461799999999998E-3</c:v>
                </c:pt>
                <c:pt idx="25316" formatCode="0.00E+00">
                  <c:v>-9.8121700000000003E-3</c:v>
                </c:pt>
                <c:pt idx="25317">
                  <c:v>-1.0667899999999999E-2</c:v>
                </c:pt>
                <c:pt idx="25318">
                  <c:v>-1.1512700000000001E-2</c:v>
                </c:pt>
                <c:pt idx="25319">
                  <c:v>-1.23453E-2</c:v>
                </c:pt>
                <c:pt idx="25320">
                  <c:v>-1.3164500000000001E-2</c:v>
                </c:pt>
                <c:pt idx="25321">
                  <c:v>-1.3969799999999999E-2</c:v>
                </c:pt>
                <c:pt idx="25322">
                  <c:v>-1.4761099999999999E-2</c:v>
                </c:pt>
                <c:pt idx="25323">
                  <c:v>-1.5538099999999999E-2</c:v>
                </c:pt>
                <c:pt idx="25324">
                  <c:v>-1.6300599999999998E-2</c:v>
                </c:pt>
                <c:pt idx="25325">
                  <c:v>-1.7047799999999998E-2</c:v>
                </c:pt>
                <c:pt idx="25326">
                  <c:v>-1.7779300000000001E-2</c:v>
                </c:pt>
                <c:pt idx="25327">
                  <c:v>-1.84946E-2</c:v>
                </c:pt>
                <c:pt idx="25328">
                  <c:v>-1.9193200000000001E-2</c:v>
                </c:pt>
                <c:pt idx="25329">
                  <c:v>-1.9875299999999999E-2</c:v>
                </c:pt>
                <c:pt idx="25330">
                  <c:v>-2.0540699999999999E-2</c:v>
                </c:pt>
                <c:pt idx="25331">
                  <c:v>-2.1189400000000001E-2</c:v>
                </c:pt>
                <c:pt idx="25332">
                  <c:v>-2.1821400000000001E-2</c:v>
                </c:pt>
                <c:pt idx="25333">
                  <c:v>-2.24362E-2</c:v>
                </c:pt>
                <c:pt idx="25334">
                  <c:v>-2.3033399999999999E-2</c:v>
                </c:pt>
                <c:pt idx="25335">
                  <c:v>-2.3612600000000001E-2</c:v>
                </c:pt>
                <c:pt idx="25336">
                  <c:v>-2.4173699999999999E-2</c:v>
                </c:pt>
                <c:pt idx="25337">
                  <c:v>-2.4715999999999998E-2</c:v>
                </c:pt>
                <c:pt idx="25338">
                  <c:v>-2.5239000000000001E-2</c:v>
                </c:pt>
                <c:pt idx="25339">
                  <c:v>-2.5742500000000001E-2</c:v>
                </c:pt>
                <c:pt idx="25340">
                  <c:v>-2.6227E-2</c:v>
                </c:pt>
                <c:pt idx="25341">
                  <c:v>-2.66927E-2</c:v>
                </c:pt>
                <c:pt idx="25342">
                  <c:v>-2.7139400000000001E-2</c:v>
                </c:pt>
                <c:pt idx="25343">
                  <c:v>-2.7567000000000001E-2</c:v>
                </c:pt>
                <c:pt idx="25344">
                  <c:v>-2.7975400000000001E-2</c:v>
                </c:pt>
                <c:pt idx="25345">
                  <c:v>-2.8364799999999999E-2</c:v>
                </c:pt>
                <c:pt idx="25346">
                  <c:v>-2.8735900000000002E-2</c:v>
                </c:pt>
                <c:pt idx="25347">
                  <c:v>-2.9089199999999999E-2</c:v>
                </c:pt>
                <c:pt idx="25348">
                  <c:v>-2.9425E-2</c:v>
                </c:pt>
                <c:pt idx="25349">
                  <c:v>-2.9743499999999999E-2</c:v>
                </c:pt>
                <c:pt idx="25350">
                  <c:v>-3.0044899999999999E-2</c:v>
                </c:pt>
                <c:pt idx="25351">
                  <c:v>-3.0329600000000002E-2</c:v>
                </c:pt>
                <c:pt idx="25352">
                  <c:v>-3.05975E-2</c:v>
                </c:pt>
                <c:pt idx="25353">
                  <c:v>-3.08487E-2</c:v>
                </c:pt>
                <c:pt idx="25354">
                  <c:v>-3.1083599999999999E-2</c:v>
                </c:pt>
                <c:pt idx="25355">
                  <c:v>-3.1302499999999997E-2</c:v>
                </c:pt>
                <c:pt idx="25356">
                  <c:v>-3.1505499999999999E-2</c:v>
                </c:pt>
                <c:pt idx="25357">
                  <c:v>-3.16923E-2</c:v>
                </c:pt>
                <c:pt idx="25358">
                  <c:v>-3.1863000000000002E-2</c:v>
                </c:pt>
                <c:pt idx="25359">
                  <c:v>-3.2017700000000003E-2</c:v>
                </c:pt>
                <c:pt idx="25360">
                  <c:v>-3.21566E-2</c:v>
                </c:pt>
                <c:pt idx="25361">
                  <c:v>-3.22799E-2</c:v>
                </c:pt>
                <c:pt idx="25362">
                  <c:v>-3.23875E-2</c:v>
                </c:pt>
                <c:pt idx="25363">
                  <c:v>-3.2479500000000001E-2</c:v>
                </c:pt>
                <c:pt idx="25364">
                  <c:v>-3.2555899999999999E-2</c:v>
                </c:pt>
                <c:pt idx="25365">
                  <c:v>-3.2616899999999997E-2</c:v>
                </c:pt>
                <c:pt idx="25366">
                  <c:v>-3.2662900000000002E-2</c:v>
                </c:pt>
                <c:pt idx="25367">
                  <c:v>-3.2694399999999998E-2</c:v>
                </c:pt>
                <c:pt idx="25368">
                  <c:v>-3.2711999999999998E-2</c:v>
                </c:pt>
                <c:pt idx="25369">
                  <c:v>-3.2715899999999999E-2</c:v>
                </c:pt>
                <c:pt idx="25370">
                  <c:v>-3.2706499999999999E-2</c:v>
                </c:pt>
                <c:pt idx="25371">
                  <c:v>-3.2683799999999999E-2</c:v>
                </c:pt>
                <c:pt idx="25372">
                  <c:v>-3.2648499999999997E-2</c:v>
                </c:pt>
                <c:pt idx="25373">
                  <c:v>-3.2601100000000001E-2</c:v>
                </c:pt>
                <c:pt idx="25374">
                  <c:v>-3.2541899999999999E-2</c:v>
                </c:pt>
                <c:pt idx="25375">
                  <c:v>-3.2471199999999999E-2</c:v>
                </c:pt>
                <c:pt idx="25376">
                  <c:v>-3.2389599999999998E-2</c:v>
                </c:pt>
                <c:pt idx="25377">
                  <c:v>-3.2297600000000003E-2</c:v>
                </c:pt>
                <c:pt idx="25378">
                  <c:v>-3.21959E-2</c:v>
                </c:pt>
                <c:pt idx="25379">
                  <c:v>-3.20849E-2</c:v>
                </c:pt>
                <c:pt idx="25380">
                  <c:v>-3.1965E-2</c:v>
                </c:pt>
                <c:pt idx="25381">
                  <c:v>-3.1836999999999997E-2</c:v>
                </c:pt>
                <c:pt idx="25382">
                  <c:v>-3.1701300000000002E-2</c:v>
                </c:pt>
                <c:pt idx="25383">
                  <c:v>-3.1558000000000003E-2</c:v>
                </c:pt>
                <c:pt idx="25384">
                  <c:v>-3.1406900000000001E-2</c:v>
                </c:pt>
                <c:pt idx="25385">
                  <c:v>-3.1247899999999999E-2</c:v>
                </c:pt>
                <c:pt idx="25386">
                  <c:v>-3.10812E-2</c:v>
                </c:pt>
                <c:pt idx="25387">
                  <c:v>-3.0906900000000001E-2</c:v>
                </c:pt>
                <c:pt idx="25388">
                  <c:v>-3.07248E-2</c:v>
                </c:pt>
                <c:pt idx="25389">
                  <c:v>-3.0535199999999998E-2</c:v>
                </c:pt>
                <c:pt idx="25390">
                  <c:v>-3.0338E-2</c:v>
                </c:pt>
                <c:pt idx="25391">
                  <c:v>-3.0133400000000001E-2</c:v>
                </c:pt>
                <c:pt idx="25392">
                  <c:v>-2.99216E-2</c:v>
                </c:pt>
                <c:pt idx="25393">
                  <c:v>-2.9702599999999999E-2</c:v>
                </c:pt>
                <c:pt idx="25394">
                  <c:v>-2.94764E-2</c:v>
                </c:pt>
                <c:pt idx="25395">
                  <c:v>-2.9243399999999999E-2</c:v>
                </c:pt>
                <c:pt idx="25396">
                  <c:v>-2.90038E-2</c:v>
                </c:pt>
                <c:pt idx="25397">
                  <c:v>-2.8758100000000002E-2</c:v>
                </c:pt>
                <c:pt idx="25398">
                  <c:v>-2.8507000000000001E-2</c:v>
                </c:pt>
                <c:pt idx="25399">
                  <c:v>-2.8250899999999999E-2</c:v>
                </c:pt>
                <c:pt idx="25400">
                  <c:v>-2.7990299999999999E-2</c:v>
                </c:pt>
                <c:pt idx="25401">
                  <c:v>-2.7725300000000001E-2</c:v>
                </c:pt>
                <c:pt idx="25402">
                  <c:v>-2.74556E-2</c:v>
                </c:pt>
                <c:pt idx="25403">
                  <c:v>-2.7181199999999999E-2</c:v>
                </c:pt>
                <c:pt idx="25404">
                  <c:v>-2.6902100000000002E-2</c:v>
                </c:pt>
                <c:pt idx="25405">
                  <c:v>-2.6618099999999999E-2</c:v>
                </c:pt>
                <c:pt idx="25406">
                  <c:v>-2.6329000000000002E-2</c:v>
                </c:pt>
                <c:pt idx="25407">
                  <c:v>-2.60349E-2</c:v>
                </c:pt>
                <c:pt idx="25408">
                  <c:v>-2.5735600000000001E-2</c:v>
                </c:pt>
                <c:pt idx="25409">
                  <c:v>-2.54314E-2</c:v>
                </c:pt>
                <c:pt idx="25410">
                  <c:v>-2.5122200000000001E-2</c:v>
                </c:pt>
                <c:pt idx="25411">
                  <c:v>-2.4807900000000001E-2</c:v>
                </c:pt>
                <c:pt idx="25412">
                  <c:v>-2.4487999999999999E-2</c:v>
                </c:pt>
                <c:pt idx="25413">
                  <c:v>-2.4162300000000001E-2</c:v>
                </c:pt>
                <c:pt idx="25414">
                  <c:v>-2.38312E-2</c:v>
                </c:pt>
                <c:pt idx="25415">
                  <c:v>-2.3492300000000001E-2</c:v>
                </c:pt>
                <c:pt idx="25416">
                  <c:v>-2.3142699999999999E-2</c:v>
                </c:pt>
                <c:pt idx="25417">
                  <c:v>-2.2784200000000001E-2</c:v>
                </c:pt>
                <c:pt idx="25418">
                  <c:v>-2.2420599999999999E-2</c:v>
                </c:pt>
                <c:pt idx="25419">
                  <c:v>-2.2050899999999998E-2</c:v>
                </c:pt>
                <c:pt idx="25420">
                  <c:v>-2.1673600000000001E-2</c:v>
                </c:pt>
                <c:pt idx="25421">
                  <c:v>-2.1289300000000001E-2</c:v>
                </c:pt>
                <c:pt idx="25422">
                  <c:v>-2.08986E-2</c:v>
                </c:pt>
                <c:pt idx="25423">
                  <c:v>-2.0501100000000001E-2</c:v>
                </c:pt>
                <c:pt idx="25424">
                  <c:v>-2.00965E-2</c:v>
                </c:pt>
                <c:pt idx="25425">
                  <c:v>-1.9684199999999999E-2</c:v>
                </c:pt>
                <c:pt idx="25426">
                  <c:v>-1.9264199999999999E-2</c:v>
                </c:pt>
                <c:pt idx="25427">
                  <c:v>-1.8836599999999998E-2</c:v>
                </c:pt>
                <c:pt idx="25428">
                  <c:v>-1.84017E-2</c:v>
                </c:pt>
                <c:pt idx="25429">
                  <c:v>-1.7959599999999999E-2</c:v>
                </c:pt>
                <c:pt idx="25430">
                  <c:v>-1.7510499999999998E-2</c:v>
                </c:pt>
                <c:pt idx="25431">
                  <c:v>-1.70546E-2</c:v>
                </c:pt>
                <c:pt idx="25432">
                  <c:v>-1.6592099999999999E-2</c:v>
                </c:pt>
                <c:pt idx="25433">
                  <c:v>-1.6123200000000001E-2</c:v>
                </c:pt>
                <c:pt idx="25434">
                  <c:v>-1.56478E-2</c:v>
                </c:pt>
                <c:pt idx="25435">
                  <c:v>-1.51655E-2</c:v>
                </c:pt>
                <c:pt idx="25436">
                  <c:v>-1.4676399999999999E-2</c:v>
                </c:pt>
                <c:pt idx="25437">
                  <c:v>-1.418E-2</c:v>
                </c:pt>
                <c:pt idx="25438">
                  <c:v>-1.3676000000000001E-2</c:v>
                </c:pt>
                <c:pt idx="25439">
                  <c:v>-1.3163899999999999E-2</c:v>
                </c:pt>
                <c:pt idx="25440">
                  <c:v>-1.26439E-2</c:v>
                </c:pt>
                <c:pt idx="25441">
                  <c:v>-1.21155E-2</c:v>
                </c:pt>
                <c:pt idx="25442">
                  <c:v>-1.1578700000000001E-2</c:v>
                </c:pt>
                <c:pt idx="25443">
                  <c:v>-1.10337E-2</c:v>
                </c:pt>
                <c:pt idx="25444">
                  <c:v>-1.04806E-2</c:v>
                </c:pt>
                <c:pt idx="25445" formatCode="0.00E+00">
                  <c:v>-9.91912E-3</c:v>
                </c:pt>
                <c:pt idx="25446" formatCode="0.00E+00">
                  <c:v>-9.3492899999999997E-3</c:v>
                </c:pt>
                <c:pt idx="25447" formatCode="0.00E+00">
                  <c:v>-8.7712899999999993E-3</c:v>
                </c:pt>
                <c:pt idx="25448" formatCode="0.00E+00">
                  <c:v>-8.1855799999999996E-3</c:v>
                </c:pt>
                <c:pt idx="25449" formatCode="0.00E+00">
                  <c:v>-7.5927299999999998E-3</c:v>
                </c:pt>
                <c:pt idx="25450" formatCode="0.00E+00">
                  <c:v>-6.9931400000000001E-3</c:v>
                </c:pt>
                <c:pt idx="25451" formatCode="0.00E+00">
                  <c:v>-6.3870899999999998E-3</c:v>
                </c:pt>
                <c:pt idx="25452" formatCode="0.00E+00">
                  <c:v>-5.7748900000000004E-3</c:v>
                </c:pt>
                <c:pt idx="25453" formatCode="0.00E+00">
                  <c:v>-5.1569199999999997E-3</c:v>
                </c:pt>
                <c:pt idx="25454" formatCode="0.00E+00">
                  <c:v>-4.5335100000000001E-3</c:v>
                </c:pt>
                <c:pt idx="25455" formatCode="0.00E+00">
                  <c:v>-3.90465E-3</c:v>
                </c:pt>
                <c:pt idx="25456" formatCode="0.00E+00">
                  <c:v>-3.27035E-3</c:v>
                </c:pt>
                <c:pt idx="25457" formatCode="0.00E+00">
                  <c:v>-2.6310800000000001E-3</c:v>
                </c:pt>
                <c:pt idx="25458" formatCode="0.00E+00">
                  <c:v>-1.9873999999999998E-3</c:v>
                </c:pt>
                <c:pt idx="25459" formatCode="0.00E+00">
                  <c:v>-1.3396700000000001E-3</c:v>
                </c:pt>
                <c:pt idx="25460" formatCode="0.00E+00">
                  <c:v>-6.8811800000000004E-4</c:v>
                </c:pt>
                <c:pt idx="25461" formatCode="0.00E+00">
                  <c:v>-3.29524E-5</c:v>
                </c:pt>
                <c:pt idx="25462" formatCode="0.00E+00">
                  <c:v>6.2557300000000004E-4</c:v>
                </c:pt>
                <c:pt idx="25463" formatCode="0.00E+00">
                  <c:v>1.2868599999999999E-3</c:v>
                </c:pt>
                <c:pt idx="25464" formatCode="0.00E+00">
                  <c:v>1.9502499999999999E-3</c:v>
                </c:pt>
                <c:pt idx="25465" formatCode="0.00E+00">
                  <c:v>2.6174599999999998E-3</c:v>
                </c:pt>
                <c:pt idx="25466" formatCode="0.00E+00">
                  <c:v>3.2912000000000002E-3</c:v>
                </c:pt>
                <c:pt idx="25467" formatCode="0.00E+00">
                  <c:v>3.9690799999999998E-3</c:v>
                </c:pt>
                <c:pt idx="25468" formatCode="0.00E+00">
                  <c:v>4.6467599999999998E-3</c:v>
                </c:pt>
                <c:pt idx="25469" formatCode="0.00E+00">
                  <c:v>5.3244099999999999E-3</c:v>
                </c:pt>
                <c:pt idx="25470" formatCode="0.00E+00">
                  <c:v>6.0027700000000002E-3</c:v>
                </c:pt>
                <c:pt idx="25471" formatCode="0.00E+00">
                  <c:v>6.6803299999999999E-3</c:v>
                </c:pt>
                <c:pt idx="25472" formatCode="0.00E+00">
                  <c:v>7.3557900000000001E-3</c:v>
                </c:pt>
                <c:pt idx="25473" formatCode="0.00E+00">
                  <c:v>8.02866E-3</c:v>
                </c:pt>
                <c:pt idx="25474" formatCode="0.00E+00">
                  <c:v>8.6986800000000003E-3</c:v>
                </c:pt>
                <c:pt idx="25475" formatCode="0.00E+00">
                  <c:v>9.3655600000000002E-3</c:v>
                </c:pt>
                <c:pt idx="25476">
                  <c:v>1.00289E-2</c:v>
                </c:pt>
                <c:pt idx="25477">
                  <c:v>1.06879E-2</c:v>
                </c:pt>
                <c:pt idx="25478">
                  <c:v>1.13416E-2</c:v>
                </c:pt>
                <c:pt idx="25479">
                  <c:v>1.19892E-2</c:v>
                </c:pt>
                <c:pt idx="25480">
                  <c:v>1.2629700000000001E-2</c:v>
                </c:pt>
                <c:pt idx="25481">
                  <c:v>1.32625E-2</c:v>
                </c:pt>
                <c:pt idx="25482">
                  <c:v>1.3886900000000001E-2</c:v>
                </c:pt>
                <c:pt idx="25483">
                  <c:v>1.4502299999999999E-2</c:v>
                </c:pt>
                <c:pt idx="25484">
                  <c:v>1.5107799999999999E-2</c:v>
                </c:pt>
                <c:pt idx="25485">
                  <c:v>1.5702399999999998E-2</c:v>
                </c:pt>
                <c:pt idx="25486">
                  <c:v>1.6285600000000001E-2</c:v>
                </c:pt>
                <c:pt idx="25487">
                  <c:v>1.6856800000000002E-2</c:v>
                </c:pt>
                <c:pt idx="25488">
                  <c:v>1.7415199999999999E-2</c:v>
                </c:pt>
                <c:pt idx="25489">
                  <c:v>1.79601E-2</c:v>
                </c:pt>
                <c:pt idx="25490">
                  <c:v>1.8491400000000002E-2</c:v>
                </c:pt>
                <c:pt idx="25491">
                  <c:v>1.90087E-2</c:v>
                </c:pt>
                <c:pt idx="25492">
                  <c:v>1.95111E-2</c:v>
                </c:pt>
                <c:pt idx="25493">
                  <c:v>1.9997399999999999E-2</c:v>
                </c:pt>
                <c:pt idx="25494">
                  <c:v>2.04668E-2</c:v>
                </c:pt>
                <c:pt idx="25495">
                  <c:v>2.0918599999999999E-2</c:v>
                </c:pt>
                <c:pt idx="25496">
                  <c:v>2.1352300000000001E-2</c:v>
                </c:pt>
                <c:pt idx="25497">
                  <c:v>2.1767600000000002E-2</c:v>
                </c:pt>
                <c:pt idx="25498">
                  <c:v>2.2164099999999999E-2</c:v>
                </c:pt>
                <c:pt idx="25499">
                  <c:v>2.2540999999999999E-2</c:v>
                </c:pt>
                <c:pt idx="25500">
                  <c:v>2.2897600000000001E-2</c:v>
                </c:pt>
                <c:pt idx="25501">
                  <c:v>2.32331E-2</c:v>
                </c:pt>
                <c:pt idx="25502">
                  <c:v>2.3546500000000001E-2</c:v>
                </c:pt>
                <c:pt idx="25503">
                  <c:v>2.3836900000000001E-2</c:v>
                </c:pt>
                <c:pt idx="25504">
                  <c:v>2.4103800000000002E-2</c:v>
                </c:pt>
                <c:pt idx="25505">
                  <c:v>2.4346599999999999E-2</c:v>
                </c:pt>
                <c:pt idx="25506">
                  <c:v>2.4564900000000001E-2</c:v>
                </c:pt>
                <c:pt idx="25507">
                  <c:v>2.4758200000000001E-2</c:v>
                </c:pt>
                <c:pt idx="25508">
                  <c:v>2.4925900000000001E-2</c:v>
                </c:pt>
                <c:pt idx="25509">
                  <c:v>2.5067800000000001E-2</c:v>
                </c:pt>
                <c:pt idx="25510">
                  <c:v>2.5183799999999999E-2</c:v>
                </c:pt>
                <c:pt idx="25511">
                  <c:v>2.5273500000000001E-2</c:v>
                </c:pt>
                <c:pt idx="25512">
                  <c:v>2.5336500000000001E-2</c:v>
                </c:pt>
                <c:pt idx="25513">
                  <c:v>2.5372200000000001E-2</c:v>
                </c:pt>
                <c:pt idx="25514">
                  <c:v>2.5380300000000001E-2</c:v>
                </c:pt>
                <c:pt idx="25515">
                  <c:v>2.53607E-2</c:v>
                </c:pt>
                <c:pt idx="25516">
                  <c:v>2.53134E-2</c:v>
                </c:pt>
                <c:pt idx="25517">
                  <c:v>2.5238E-2</c:v>
                </c:pt>
                <c:pt idx="25518">
                  <c:v>2.5134099999999999E-2</c:v>
                </c:pt>
                <c:pt idx="25519">
                  <c:v>2.5001200000000001E-2</c:v>
                </c:pt>
                <c:pt idx="25520">
                  <c:v>2.4839199999999999E-2</c:v>
                </c:pt>
                <c:pt idx="25521">
                  <c:v>2.4648E-2</c:v>
                </c:pt>
                <c:pt idx="25522">
                  <c:v>2.4427399999999998E-2</c:v>
                </c:pt>
                <c:pt idx="25523">
                  <c:v>2.4177199999999999E-2</c:v>
                </c:pt>
                <c:pt idx="25524">
                  <c:v>2.3897499999999999E-2</c:v>
                </c:pt>
                <c:pt idx="25525">
                  <c:v>2.3588399999999999E-2</c:v>
                </c:pt>
                <c:pt idx="25526">
                  <c:v>2.3250199999999999E-2</c:v>
                </c:pt>
                <c:pt idx="25527">
                  <c:v>2.28831E-2</c:v>
                </c:pt>
                <c:pt idx="25528">
                  <c:v>2.2487300000000002E-2</c:v>
                </c:pt>
                <c:pt idx="25529">
                  <c:v>2.2062600000000002E-2</c:v>
                </c:pt>
                <c:pt idx="25530">
                  <c:v>2.1609099999999999E-2</c:v>
                </c:pt>
                <c:pt idx="25531">
                  <c:v>2.1127099999999999E-2</c:v>
                </c:pt>
                <c:pt idx="25532">
                  <c:v>2.0617300000000002E-2</c:v>
                </c:pt>
                <c:pt idx="25533">
                  <c:v>2.0080199999999999E-2</c:v>
                </c:pt>
                <c:pt idx="25534">
                  <c:v>1.9516200000000001E-2</c:v>
                </c:pt>
                <c:pt idx="25535">
                  <c:v>1.8925600000000001E-2</c:v>
                </c:pt>
                <c:pt idx="25536">
                  <c:v>1.8308899999999999E-2</c:v>
                </c:pt>
                <c:pt idx="25537">
                  <c:v>1.7666299999999999E-2</c:v>
                </c:pt>
                <c:pt idx="25538">
                  <c:v>1.6998200000000002E-2</c:v>
                </c:pt>
                <c:pt idx="25539">
                  <c:v>1.6305199999999999E-2</c:v>
                </c:pt>
                <c:pt idx="25540">
                  <c:v>1.5588400000000001E-2</c:v>
                </c:pt>
                <c:pt idx="25541">
                  <c:v>1.48486E-2</c:v>
                </c:pt>
                <c:pt idx="25542">
                  <c:v>1.4085800000000001E-2</c:v>
                </c:pt>
                <c:pt idx="25543">
                  <c:v>1.3300299999999999E-2</c:v>
                </c:pt>
                <c:pt idx="25544">
                  <c:v>1.2492400000000001E-2</c:v>
                </c:pt>
                <c:pt idx="25545">
                  <c:v>1.1662799999999999E-2</c:v>
                </c:pt>
                <c:pt idx="25546">
                  <c:v>1.08126E-2</c:v>
                </c:pt>
                <c:pt idx="25547" formatCode="0.00E+00">
                  <c:v>9.9427000000000005E-3</c:v>
                </c:pt>
                <c:pt idx="25548" formatCode="0.00E+00">
                  <c:v>9.0539999999999995E-3</c:v>
                </c:pt>
                <c:pt idx="25549" formatCode="0.00E+00">
                  <c:v>8.1474000000000008E-3</c:v>
                </c:pt>
                <c:pt idx="25550" formatCode="0.00E+00">
                  <c:v>7.22378E-3</c:v>
                </c:pt>
                <c:pt idx="25551" formatCode="0.00E+00">
                  <c:v>6.2839799999999998E-3</c:v>
                </c:pt>
                <c:pt idx="25552" formatCode="0.00E+00">
                  <c:v>5.3288399999999996E-3</c:v>
                </c:pt>
                <c:pt idx="25553" formatCode="0.00E+00">
                  <c:v>4.3591200000000002E-3</c:v>
                </c:pt>
                <c:pt idx="25554" formatCode="0.00E+00">
                  <c:v>3.37572E-3</c:v>
                </c:pt>
                <c:pt idx="25555" formatCode="0.00E+00">
                  <c:v>2.3797100000000002E-3</c:v>
                </c:pt>
                <c:pt idx="25556" formatCode="0.00E+00">
                  <c:v>1.3722999999999999E-3</c:v>
                </c:pt>
                <c:pt idx="25557" formatCode="0.00E+00">
                  <c:v>3.5455799999999999E-4</c:v>
                </c:pt>
                <c:pt idx="25558" formatCode="0.00E+00">
                  <c:v>-6.7252900000000005E-4</c:v>
                </c:pt>
                <c:pt idx="25559" formatCode="0.00E+00">
                  <c:v>-1.7077100000000001E-3</c:v>
                </c:pt>
                <c:pt idx="25560" formatCode="0.00E+00">
                  <c:v>-2.7496199999999999E-3</c:v>
                </c:pt>
                <c:pt idx="25561" formatCode="0.00E+00">
                  <c:v>-3.7970299999999998E-3</c:v>
                </c:pt>
                <c:pt idx="25562" formatCode="0.00E+00">
                  <c:v>-4.8488000000000003E-3</c:v>
                </c:pt>
                <c:pt idx="25563" formatCode="0.00E+00">
                  <c:v>-5.9038700000000003E-3</c:v>
                </c:pt>
                <c:pt idx="25564" formatCode="0.00E+00">
                  <c:v>-6.96118E-3</c:v>
                </c:pt>
                <c:pt idx="25565" formatCode="0.00E+00">
                  <c:v>-8.0195200000000005E-3</c:v>
                </c:pt>
                <c:pt idx="25566" formatCode="0.00E+00">
                  <c:v>-9.0777099999999993E-3</c:v>
                </c:pt>
                <c:pt idx="25567">
                  <c:v>-1.01347E-2</c:v>
                </c:pt>
                <c:pt idx="25568">
                  <c:v>-1.1189299999999999E-2</c:v>
                </c:pt>
                <c:pt idx="25569">
                  <c:v>-1.22402E-2</c:v>
                </c:pt>
                <c:pt idx="25570">
                  <c:v>-1.32862E-2</c:v>
                </c:pt>
                <c:pt idx="25571">
                  <c:v>-1.4325900000000001E-2</c:v>
                </c:pt>
                <c:pt idx="25572">
                  <c:v>-1.53583E-2</c:v>
                </c:pt>
                <c:pt idx="25573">
                  <c:v>-1.6382500000000001E-2</c:v>
                </c:pt>
                <c:pt idx="25574">
                  <c:v>-1.7397099999999999E-2</c:v>
                </c:pt>
                <c:pt idx="25575">
                  <c:v>-1.84012E-2</c:v>
                </c:pt>
                <c:pt idx="25576">
                  <c:v>-1.9393400000000002E-2</c:v>
                </c:pt>
                <c:pt idx="25577">
                  <c:v>-2.0372399999999999E-2</c:v>
                </c:pt>
                <c:pt idx="25578">
                  <c:v>-2.1336999999999998E-2</c:v>
                </c:pt>
                <c:pt idx="25579">
                  <c:v>-2.22861E-2</c:v>
                </c:pt>
                <c:pt idx="25580">
                  <c:v>-2.3218699999999998E-2</c:v>
                </c:pt>
                <c:pt idx="25581">
                  <c:v>-2.4133499999999999E-2</c:v>
                </c:pt>
                <c:pt idx="25582">
                  <c:v>-2.50295E-2</c:v>
                </c:pt>
                <c:pt idx="25583">
                  <c:v>-2.5905399999999999E-2</c:v>
                </c:pt>
                <c:pt idx="25584">
                  <c:v>-2.6760200000000001E-2</c:v>
                </c:pt>
                <c:pt idx="25585">
                  <c:v>-2.7592999999999999E-2</c:v>
                </c:pt>
                <c:pt idx="25586">
                  <c:v>-2.8402699999999999E-2</c:v>
                </c:pt>
                <c:pt idx="25587">
                  <c:v>-2.9188200000000001E-2</c:v>
                </c:pt>
                <c:pt idx="25588">
                  <c:v>-2.9948499999999999E-2</c:v>
                </c:pt>
                <c:pt idx="25589">
                  <c:v>-3.0682600000000001E-2</c:v>
                </c:pt>
                <c:pt idx="25590">
                  <c:v>-3.1389599999999997E-2</c:v>
                </c:pt>
                <c:pt idx="25591">
                  <c:v>-3.2068699999999999E-2</c:v>
                </c:pt>
                <c:pt idx="25592">
                  <c:v>-3.2719199999999997E-2</c:v>
                </c:pt>
                <c:pt idx="25593">
                  <c:v>-3.3340500000000002E-2</c:v>
                </c:pt>
                <c:pt idx="25594">
                  <c:v>-3.3931700000000002E-2</c:v>
                </c:pt>
                <c:pt idx="25595">
                  <c:v>-3.4492200000000001E-2</c:v>
                </c:pt>
                <c:pt idx="25596">
                  <c:v>-3.5021400000000001E-2</c:v>
                </c:pt>
                <c:pt idx="25597">
                  <c:v>-3.5518399999999999E-2</c:v>
                </c:pt>
                <c:pt idx="25598">
                  <c:v>-3.5982899999999998E-2</c:v>
                </c:pt>
                <c:pt idx="25599">
                  <c:v>-3.6414299999999997E-2</c:v>
                </c:pt>
                <c:pt idx="25600">
                  <c:v>-3.6811700000000003E-2</c:v>
                </c:pt>
                <c:pt idx="25601">
                  <c:v>-3.7174800000000001E-2</c:v>
                </c:pt>
                <c:pt idx="25602">
                  <c:v>-3.7503000000000002E-2</c:v>
                </c:pt>
                <c:pt idx="25603">
                  <c:v>-3.77959E-2</c:v>
                </c:pt>
                <c:pt idx="25604">
                  <c:v>-3.8053200000000002E-2</c:v>
                </c:pt>
                <c:pt idx="25605">
                  <c:v>-3.8274500000000003E-2</c:v>
                </c:pt>
                <c:pt idx="25606">
                  <c:v>-3.8459599999999997E-2</c:v>
                </c:pt>
                <c:pt idx="25607">
                  <c:v>-3.8608200000000002E-2</c:v>
                </c:pt>
                <c:pt idx="25608">
                  <c:v>-3.8720299999999999E-2</c:v>
                </c:pt>
                <c:pt idx="25609">
                  <c:v>-3.8795700000000002E-2</c:v>
                </c:pt>
                <c:pt idx="25610">
                  <c:v>-3.8834300000000002E-2</c:v>
                </c:pt>
                <c:pt idx="25611">
                  <c:v>-3.88359E-2</c:v>
                </c:pt>
                <c:pt idx="25612">
                  <c:v>-3.8800300000000003E-2</c:v>
                </c:pt>
                <c:pt idx="25613">
                  <c:v>-3.8727699999999997E-2</c:v>
                </c:pt>
                <c:pt idx="25614">
                  <c:v>-3.8618100000000002E-2</c:v>
                </c:pt>
                <c:pt idx="25615">
                  <c:v>-3.8471499999999999E-2</c:v>
                </c:pt>
                <c:pt idx="25616">
                  <c:v>-3.8288099999999999E-2</c:v>
                </c:pt>
                <c:pt idx="25617">
                  <c:v>-3.8068200000000003E-2</c:v>
                </c:pt>
                <c:pt idx="25618">
                  <c:v>-3.7812100000000001E-2</c:v>
                </c:pt>
                <c:pt idx="25619">
                  <c:v>-3.7520100000000001E-2</c:v>
                </c:pt>
                <c:pt idx="25620">
                  <c:v>-3.7192500000000003E-2</c:v>
                </c:pt>
                <c:pt idx="25621">
                  <c:v>-3.68297E-2</c:v>
                </c:pt>
                <c:pt idx="25622">
                  <c:v>-3.6432100000000002E-2</c:v>
                </c:pt>
                <c:pt idx="25623">
                  <c:v>-3.6000299999999999E-2</c:v>
                </c:pt>
                <c:pt idx="25624">
                  <c:v>-3.5534799999999998E-2</c:v>
                </c:pt>
                <c:pt idx="25625">
                  <c:v>-3.5036299999999999E-2</c:v>
                </c:pt>
                <c:pt idx="25626">
                  <c:v>-3.4505300000000003E-2</c:v>
                </c:pt>
                <c:pt idx="25627">
                  <c:v>-3.39425E-2</c:v>
                </c:pt>
                <c:pt idx="25628">
                  <c:v>-3.33484E-2</c:v>
                </c:pt>
                <c:pt idx="25629">
                  <c:v>-3.27239E-2</c:v>
                </c:pt>
                <c:pt idx="25630">
                  <c:v>-3.20697E-2</c:v>
                </c:pt>
                <c:pt idx="25631">
                  <c:v>-3.1386499999999998E-2</c:v>
                </c:pt>
                <c:pt idx="25632">
                  <c:v>-3.0675000000000001E-2</c:v>
                </c:pt>
                <c:pt idx="25633">
                  <c:v>-2.9936000000000001E-2</c:v>
                </c:pt>
                <c:pt idx="25634">
                  <c:v>-2.9170399999999999E-2</c:v>
                </c:pt>
                <c:pt idx="25635">
                  <c:v>-2.8379100000000001E-2</c:v>
                </c:pt>
                <c:pt idx="25636">
                  <c:v>-2.7563000000000001E-2</c:v>
                </c:pt>
                <c:pt idx="25637">
                  <c:v>-2.6723199999999999E-2</c:v>
                </c:pt>
                <c:pt idx="25638">
                  <c:v>-2.5860500000000002E-2</c:v>
                </c:pt>
                <c:pt idx="25639">
                  <c:v>-2.4976000000000002E-2</c:v>
                </c:pt>
                <c:pt idx="25640">
                  <c:v>-2.40708E-2</c:v>
                </c:pt>
                <c:pt idx="25641">
                  <c:v>-2.3145900000000001E-2</c:v>
                </c:pt>
                <c:pt idx="25642">
                  <c:v>-2.2202400000000001E-2</c:v>
                </c:pt>
                <c:pt idx="25643">
                  <c:v>-2.12415E-2</c:v>
                </c:pt>
                <c:pt idx="25644">
                  <c:v>-2.0264299999999999E-2</c:v>
                </c:pt>
                <c:pt idx="25645">
                  <c:v>-1.9271900000000002E-2</c:v>
                </c:pt>
                <c:pt idx="25646">
                  <c:v>-1.82655E-2</c:v>
                </c:pt>
                <c:pt idx="25647">
                  <c:v>-1.7246299999999999E-2</c:v>
                </c:pt>
                <c:pt idx="25648">
                  <c:v>-1.6215400000000001E-2</c:v>
                </c:pt>
                <c:pt idx="25649">
                  <c:v>-1.5174E-2</c:v>
                </c:pt>
                <c:pt idx="25650">
                  <c:v>-1.41231E-2</c:v>
                </c:pt>
                <c:pt idx="25651">
                  <c:v>-1.30639E-2</c:v>
                </c:pt>
                <c:pt idx="25652">
                  <c:v>-1.19977E-2</c:v>
                </c:pt>
                <c:pt idx="25653">
                  <c:v>-1.09257E-2</c:v>
                </c:pt>
                <c:pt idx="25654" formatCode="0.00E+00">
                  <c:v>-9.8490299999999999E-3</c:v>
                </c:pt>
                <c:pt idx="25655" formatCode="0.00E+00">
                  <c:v>-8.7690000000000008E-3</c:v>
                </c:pt>
                <c:pt idx="25656" formatCode="0.00E+00">
                  <c:v>-7.6868199999999996E-3</c:v>
                </c:pt>
                <c:pt idx="25657" formatCode="0.00E+00">
                  <c:v>-6.6037200000000004E-3</c:v>
                </c:pt>
                <c:pt idx="25658" formatCode="0.00E+00">
                  <c:v>-5.5209100000000004E-3</c:v>
                </c:pt>
                <c:pt idx="25659" formatCode="0.00E+00">
                  <c:v>-4.4395600000000004E-3</c:v>
                </c:pt>
                <c:pt idx="25660" formatCode="0.00E+00">
                  <c:v>-3.3608700000000002E-3</c:v>
                </c:pt>
                <c:pt idx="25661" formatCode="0.00E+00">
                  <c:v>-2.2859899999999999E-3</c:v>
                </c:pt>
                <c:pt idx="25662" formatCode="0.00E+00">
                  <c:v>-1.21608E-3</c:v>
                </c:pt>
                <c:pt idx="25663" formatCode="0.00E+00">
                  <c:v>-1.5228600000000001E-4</c:v>
                </c:pt>
                <c:pt idx="25664" formatCode="0.00E+00">
                  <c:v>9.0425900000000003E-4</c:v>
                </c:pt>
                <c:pt idx="25665" formatCode="0.00E+00">
                  <c:v>1.9524399999999999E-3</c:v>
                </c:pt>
                <c:pt idx="25666" formatCode="0.00E+00">
                  <c:v>2.9912099999999998E-3</c:v>
                </c:pt>
                <c:pt idx="25667" formatCode="0.00E+00">
                  <c:v>4.0195300000000003E-3</c:v>
                </c:pt>
                <c:pt idx="25668" formatCode="0.00E+00">
                  <c:v>5.0363400000000003E-3</c:v>
                </c:pt>
                <c:pt idx="25669" formatCode="0.00E+00">
                  <c:v>6.0405399999999996E-3</c:v>
                </c:pt>
                <c:pt idx="25670" formatCode="0.00E+00">
                  <c:v>7.0310800000000003E-3</c:v>
                </c:pt>
                <c:pt idx="25671" formatCode="0.00E+00">
                  <c:v>8.0069800000000003E-3</c:v>
                </c:pt>
                <c:pt idx="25672" formatCode="0.00E+00">
                  <c:v>8.9673099999999992E-3</c:v>
                </c:pt>
                <c:pt idx="25673" formatCode="0.00E+00">
                  <c:v>9.9111700000000004E-3</c:v>
                </c:pt>
                <c:pt idx="25674">
                  <c:v>1.0837599999999999E-2</c:v>
                </c:pt>
                <c:pt idx="25675">
                  <c:v>1.1745800000000001E-2</c:v>
                </c:pt>
                <c:pt idx="25676">
                  <c:v>1.2634899999999999E-2</c:v>
                </c:pt>
                <c:pt idx="25677">
                  <c:v>1.3504E-2</c:v>
                </c:pt>
                <c:pt idx="25678">
                  <c:v>1.43524E-2</c:v>
                </c:pt>
                <c:pt idx="25679">
                  <c:v>1.51792E-2</c:v>
                </c:pt>
                <c:pt idx="25680">
                  <c:v>1.59837E-2</c:v>
                </c:pt>
                <c:pt idx="25681">
                  <c:v>1.67654E-2</c:v>
                </c:pt>
                <c:pt idx="25682">
                  <c:v>1.7523400000000001E-2</c:v>
                </c:pt>
                <c:pt idx="25683">
                  <c:v>1.8257300000000001E-2</c:v>
                </c:pt>
                <c:pt idx="25684">
                  <c:v>1.8966400000000001E-2</c:v>
                </c:pt>
                <c:pt idx="25685">
                  <c:v>1.9650399999999998E-2</c:v>
                </c:pt>
                <c:pt idx="25686">
                  <c:v>2.03086E-2</c:v>
                </c:pt>
                <c:pt idx="25687">
                  <c:v>2.09406E-2</c:v>
                </c:pt>
                <c:pt idx="25688">
                  <c:v>2.15459E-2</c:v>
                </c:pt>
                <c:pt idx="25689">
                  <c:v>2.21243E-2</c:v>
                </c:pt>
                <c:pt idx="25690">
                  <c:v>2.26752E-2</c:v>
                </c:pt>
                <c:pt idx="25691">
                  <c:v>2.3198400000000001E-2</c:v>
                </c:pt>
                <c:pt idx="25692">
                  <c:v>2.3693599999999999E-2</c:v>
                </c:pt>
                <c:pt idx="25693">
                  <c:v>2.4160600000000001E-2</c:v>
                </c:pt>
                <c:pt idx="25694">
                  <c:v>2.4599200000000002E-2</c:v>
                </c:pt>
                <c:pt idx="25695">
                  <c:v>2.5009199999999999E-2</c:v>
                </c:pt>
                <c:pt idx="25696">
                  <c:v>2.53905E-2</c:v>
                </c:pt>
                <c:pt idx="25697">
                  <c:v>2.5743100000000001E-2</c:v>
                </c:pt>
                <c:pt idx="25698">
                  <c:v>2.60669E-2</c:v>
                </c:pt>
                <c:pt idx="25699">
                  <c:v>2.6361900000000001E-2</c:v>
                </c:pt>
                <c:pt idx="25700">
                  <c:v>2.6628099999999998E-2</c:v>
                </c:pt>
                <c:pt idx="25701">
                  <c:v>2.68655E-2</c:v>
                </c:pt>
                <c:pt idx="25702">
                  <c:v>2.7074399999999998E-2</c:v>
                </c:pt>
                <c:pt idx="25703">
                  <c:v>2.72547E-2</c:v>
                </c:pt>
                <c:pt idx="25704">
                  <c:v>2.7406799999999999E-2</c:v>
                </c:pt>
                <c:pt idx="25705">
                  <c:v>2.7530700000000002E-2</c:v>
                </c:pt>
                <c:pt idx="25706">
                  <c:v>2.76268E-2</c:v>
                </c:pt>
                <c:pt idx="25707">
                  <c:v>2.7695299999999999E-2</c:v>
                </c:pt>
                <c:pt idx="25708">
                  <c:v>2.7736500000000001E-2</c:v>
                </c:pt>
                <c:pt idx="25709">
                  <c:v>2.77507E-2</c:v>
                </c:pt>
                <c:pt idx="25710">
                  <c:v>2.77384E-2</c:v>
                </c:pt>
                <c:pt idx="25711">
                  <c:v>2.7699999999999999E-2</c:v>
                </c:pt>
                <c:pt idx="25712">
                  <c:v>2.7635900000000001E-2</c:v>
                </c:pt>
                <c:pt idx="25713">
                  <c:v>2.7546600000000001E-2</c:v>
                </c:pt>
                <c:pt idx="25714">
                  <c:v>2.7432499999999999E-2</c:v>
                </c:pt>
                <c:pt idx="25715">
                  <c:v>2.7294200000000001E-2</c:v>
                </c:pt>
                <c:pt idx="25716">
                  <c:v>2.7132300000000002E-2</c:v>
                </c:pt>
                <c:pt idx="25717">
                  <c:v>2.69473E-2</c:v>
                </c:pt>
                <c:pt idx="25718">
                  <c:v>2.6739800000000001E-2</c:v>
                </c:pt>
                <c:pt idx="25719">
                  <c:v>2.65104E-2</c:v>
                </c:pt>
                <c:pt idx="25720">
                  <c:v>2.62598E-2</c:v>
                </c:pt>
                <c:pt idx="25721">
                  <c:v>2.5988500000000001E-2</c:v>
                </c:pt>
                <c:pt idx="25722">
                  <c:v>2.56972E-2</c:v>
                </c:pt>
                <c:pt idx="25723">
                  <c:v>2.5386599999999999E-2</c:v>
                </c:pt>
                <c:pt idx="25724">
                  <c:v>2.5057599999999999E-2</c:v>
                </c:pt>
                <c:pt idx="25725">
                  <c:v>2.4710699999999999E-2</c:v>
                </c:pt>
                <c:pt idx="25726">
                  <c:v>2.4346699999999999E-2</c:v>
                </c:pt>
                <c:pt idx="25727">
                  <c:v>2.3966299999999999E-2</c:v>
                </c:pt>
                <c:pt idx="25728">
                  <c:v>2.3570199999999999E-2</c:v>
                </c:pt>
                <c:pt idx="25729">
                  <c:v>2.3159099999999998E-2</c:v>
                </c:pt>
                <c:pt idx="25730">
                  <c:v>2.2733799999999998E-2</c:v>
                </c:pt>
                <c:pt idx="25731">
                  <c:v>2.2294999999999999E-2</c:v>
                </c:pt>
                <c:pt idx="25732">
                  <c:v>2.1843600000000001E-2</c:v>
                </c:pt>
                <c:pt idx="25733">
                  <c:v>2.1380300000000001E-2</c:v>
                </c:pt>
                <c:pt idx="25734">
                  <c:v>2.0906000000000001E-2</c:v>
                </c:pt>
                <c:pt idx="25735">
                  <c:v>2.04213E-2</c:v>
                </c:pt>
                <c:pt idx="25736">
                  <c:v>1.9927199999999999E-2</c:v>
                </c:pt>
                <c:pt idx="25737">
                  <c:v>1.9424299999999999E-2</c:v>
                </c:pt>
                <c:pt idx="25738">
                  <c:v>1.8913599999999999E-2</c:v>
                </c:pt>
                <c:pt idx="25739">
                  <c:v>1.8395700000000001E-2</c:v>
                </c:pt>
                <c:pt idx="25740">
                  <c:v>1.7871399999999999E-2</c:v>
                </c:pt>
                <c:pt idx="25741">
                  <c:v>1.73414E-2</c:v>
                </c:pt>
                <c:pt idx="25742">
                  <c:v>1.6806499999999999E-2</c:v>
                </c:pt>
                <c:pt idx="25743">
                  <c:v>1.6267299999999998E-2</c:v>
                </c:pt>
                <c:pt idx="25744">
                  <c:v>1.5724700000000001E-2</c:v>
                </c:pt>
                <c:pt idx="25745">
                  <c:v>1.5179399999999999E-2</c:v>
                </c:pt>
                <c:pt idx="25746">
                  <c:v>1.46322E-2</c:v>
                </c:pt>
                <c:pt idx="25747">
                  <c:v>1.4083699999999999E-2</c:v>
                </c:pt>
                <c:pt idx="25748">
                  <c:v>1.3534600000000001E-2</c:v>
                </c:pt>
                <c:pt idx="25749">
                  <c:v>1.2985500000000001E-2</c:v>
                </c:pt>
                <c:pt idx="25750">
                  <c:v>1.24371E-2</c:v>
                </c:pt>
                <c:pt idx="25751">
                  <c:v>1.18899E-2</c:v>
                </c:pt>
                <c:pt idx="25752">
                  <c:v>1.1344699999999999E-2</c:v>
                </c:pt>
                <c:pt idx="25753">
                  <c:v>1.08018E-2</c:v>
                </c:pt>
                <c:pt idx="25754">
                  <c:v>1.0262E-2</c:v>
                </c:pt>
                <c:pt idx="25755" formatCode="0.00E+00">
                  <c:v>9.7257300000000001E-3</c:v>
                </c:pt>
                <c:pt idx="25756" formatCode="0.00E+00">
                  <c:v>9.1936499999999994E-3</c:v>
                </c:pt>
                <c:pt idx="25757" formatCode="0.00E+00">
                  <c:v>8.6663E-3</c:v>
                </c:pt>
                <c:pt idx="25758" formatCode="0.00E+00">
                  <c:v>8.1441800000000009E-3</c:v>
                </c:pt>
                <c:pt idx="25759" formatCode="0.00E+00">
                  <c:v>7.6277899999999997E-3</c:v>
                </c:pt>
                <c:pt idx="25760" formatCode="0.00E+00">
                  <c:v>7.1175800000000001E-3</c:v>
                </c:pt>
                <c:pt idx="25761" formatCode="0.00E+00">
                  <c:v>6.6140000000000001E-3</c:v>
                </c:pt>
                <c:pt idx="25762" formatCode="0.00E+00">
                  <c:v>6.11745E-3</c:v>
                </c:pt>
                <c:pt idx="25763" formatCode="0.00E+00">
                  <c:v>5.6283000000000001E-3</c:v>
                </c:pt>
                <c:pt idx="25764" formatCode="0.00E+00">
                  <c:v>5.1468900000000003E-3</c:v>
                </c:pt>
                <c:pt idx="25765" formatCode="0.00E+00">
                  <c:v>4.6736E-3</c:v>
                </c:pt>
                <c:pt idx="25766" formatCode="0.00E+00">
                  <c:v>4.2087699999999997E-3</c:v>
                </c:pt>
                <c:pt idx="25767" formatCode="0.00E+00">
                  <c:v>3.7527400000000001E-3</c:v>
                </c:pt>
                <c:pt idx="25768" formatCode="0.00E+00">
                  <c:v>3.3057799999999999E-3</c:v>
                </c:pt>
                <c:pt idx="25769" formatCode="0.00E+00">
                  <c:v>2.8680699999999999E-3</c:v>
                </c:pt>
                <c:pt idx="25770" formatCode="0.00E+00">
                  <c:v>2.43977E-3</c:v>
                </c:pt>
                <c:pt idx="25771" formatCode="0.00E+00">
                  <c:v>2.0210200000000001E-3</c:v>
                </c:pt>
                <c:pt idx="25772" formatCode="0.00E+00">
                  <c:v>1.61202E-3</c:v>
                </c:pt>
                <c:pt idx="25773" formatCode="0.00E+00">
                  <c:v>1.21298E-3</c:v>
                </c:pt>
                <c:pt idx="25774" formatCode="0.00E+00">
                  <c:v>8.2408500000000001E-4</c:v>
                </c:pt>
                <c:pt idx="25775" formatCode="0.00E+00">
                  <c:v>4.4546400000000002E-4</c:v>
                </c:pt>
                <c:pt idx="25776" formatCode="0.00E+00">
                  <c:v>7.7204000000000001E-5</c:v>
                </c:pt>
                <c:pt idx="25777" formatCode="0.00E+00">
                  <c:v>-2.8065499999999999E-4</c:v>
                </c:pt>
                <c:pt idx="25778" formatCode="0.00E+00">
                  <c:v>-6.28146E-4</c:v>
                </c:pt>
                <c:pt idx="25779" formatCode="0.00E+00">
                  <c:v>-9.6533600000000002E-4</c:v>
                </c:pt>
                <c:pt idx="25780" formatCode="0.00E+00">
                  <c:v>-1.2922999999999999E-3</c:v>
                </c:pt>
                <c:pt idx="25781" formatCode="0.00E+00">
                  <c:v>-1.6091300000000001E-3</c:v>
                </c:pt>
                <c:pt idx="25782" formatCode="0.00E+00">
                  <c:v>-1.9158599999999999E-3</c:v>
                </c:pt>
                <c:pt idx="25783" formatCode="0.00E+00">
                  <c:v>-2.21259E-3</c:v>
                </c:pt>
                <c:pt idx="25784" formatCode="0.00E+00">
                  <c:v>-2.4994100000000001E-3</c:v>
                </c:pt>
                <c:pt idx="25785" formatCode="0.00E+00">
                  <c:v>-2.7764700000000001E-3</c:v>
                </c:pt>
                <c:pt idx="25786" formatCode="0.00E+00">
                  <c:v>-3.0438499999999999E-3</c:v>
                </c:pt>
                <c:pt idx="25787" formatCode="0.00E+00">
                  <c:v>-3.3016600000000001E-3</c:v>
                </c:pt>
                <c:pt idx="25788" formatCode="0.00E+00">
                  <c:v>-3.5500499999999999E-3</c:v>
                </c:pt>
                <c:pt idx="25789" formatCode="0.00E+00">
                  <c:v>-3.7891700000000001E-3</c:v>
                </c:pt>
                <c:pt idx="25790" formatCode="0.00E+00">
                  <c:v>-4.0191799999999998E-3</c:v>
                </c:pt>
                <c:pt idx="25791" formatCode="0.00E+00">
                  <c:v>-4.24026E-3</c:v>
                </c:pt>
                <c:pt idx="25792" formatCode="0.00E+00">
                  <c:v>-4.4526399999999999E-3</c:v>
                </c:pt>
                <c:pt idx="25793" formatCode="0.00E+00">
                  <c:v>-4.6565599999999997E-3</c:v>
                </c:pt>
                <c:pt idx="25794" formatCode="0.00E+00">
                  <c:v>-4.8523100000000003E-3</c:v>
                </c:pt>
                <c:pt idx="25795" formatCode="0.00E+00">
                  <c:v>-5.0402700000000003E-3</c:v>
                </c:pt>
                <c:pt idx="25796" formatCode="0.00E+00">
                  <c:v>-5.2207599999999996E-3</c:v>
                </c:pt>
                <c:pt idx="25797" formatCode="0.00E+00">
                  <c:v>-5.3940200000000002E-3</c:v>
                </c:pt>
                <c:pt idx="25798" formatCode="0.00E+00">
                  <c:v>-5.5602400000000001E-3</c:v>
                </c:pt>
                <c:pt idx="25799" formatCode="0.00E+00">
                  <c:v>-5.7196900000000004E-3</c:v>
                </c:pt>
                <c:pt idx="25800" formatCode="0.00E+00">
                  <c:v>-5.8726000000000004E-3</c:v>
                </c:pt>
                <c:pt idx="25801" formatCode="0.00E+00">
                  <c:v>-6.0191999999999997E-3</c:v>
                </c:pt>
                <c:pt idx="25802" formatCode="0.00E+00">
                  <c:v>-6.1598299999999998E-3</c:v>
                </c:pt>
                <c:pt idx="25803" formatCode="0.00E+00">
                  <c:v>-6.2948500000000003E-3</c:v>
                </c:pt>
                <c:pt idx="25804" formatCode="0.00E+00">
                  <c:v>-6.4246399999999997E-3</c:v>
                </c:pt>
                <c:pt idx="25805" formatCode="0.00E+00">
                  <c:v>-6.5494799999999999E-3</c:v>
                </c:pt>
                <c:pt idx="25806" formatCode="0.00E+00">
                  <c:v>-6.6696899999999998E-3</c:v>
                </c:pt>
                <c:pt idx="25807" formatCode="0.00E+00">
                  <c:v>-6.7855900000000002E-3</c:v>
                </c:pt>
                <c:pt idx="25808" formatCode="0.00E+00">
                  <c:v>-6.8975800000000004E-3</c:v>
                </c:pt>
                <c:pt idx="25809" formatCode="0.00E+00">
                  <c:v>-7.0059800000000002E-3</c:v>
                </c:pt>
                <c:pt idx="25810" formatCode="0.00E+00">
                  <c:v>-7.1110899999999996E-3</c:v>
                </c:pt>
                <c:pt idx="25811" formatCode="0.00E+00">
                  <c:v>-7.2132400000000001E-3</c:v>
                </c:pt>
                <c:pt idx="25812" formatCode="0.00E+00">
                  <c:v>-7.3127599999999997E-3</c:v>
                </c:pt>
                <c:pt idx="25813" formatCode="0.00E+00">
                  <c:v>-7.4099600000000002E-3</c:v>
                </c:pt>
                <c:pt idx="25814" formatCode="0.00E+00">
                  <c:v>-7.5051099999999997E-3</c:v>
                </c:pt>
                <c:pt idx="25815" formatCode="0.00E+00">
                  <c:v>-7.5984700000000004E-3</c:v>
                </c:pt>
                <c:pt idx="25816" formatCode="0.00E+00">
                  <c:v>-7.6903400000000004E-3</c:v>
                </c:pt>
                <c:pt idx="25817" formatCode="0.00E+00">
                  <c:v>-7.78095E-3</c:v>
                </c:pt>
                <c:pt idx="25818" formatCode="0.00E+00">
                  <c:v>-7.8706100000000001E-3</c:v>
                </c:pt>
                <c:pt idx="25819" formatCode="0.00E+00">
                  <c:v>-7.9596600000000003E-3</c:v>
                </c:pt>
                <c:pt idx="25820" formatCode="0.00E+00">
                  <c:v>-8.0484400000000005E-3</c:v>
                </c:pt>
                <c:pt idx="25821" formatCode="0.00E+00">
                  <c:v>-8.1371900000000007E-3</c:v>
                </c:pt>
                <c:pt idx="25822" formatCode="0.00E+00">
                  <c:v>-8.2260500000000004E-3</c:v>
                </c:pt>
                <c:pt idx="25823" formatCode="0.00E+00">
                  <c:v>-8.3151400000000004E-3</c:v>
                </c:pt>
                <c:pt idx="25824" formatCode="0.00E+00">
                  <c:v>-8.4046699999999995E-3</c:v>
                </c:pt>
                <c:pt idx="25825" formatCode="0.00E+00">
                  <c:v>-8.4947700000000004E-3</c:v>
                </c:pt>
                <c:pt idx="25826" formatCode="0.00E+00">
                  <c:v>-8.5855299999999992E-3</c:v>
                </c:pt>
                <c:pt idx="25827" formatCode="0.00E+00">
                  <c:v>-8.6770700000000003E-3</c:v>
                </c:pt>
                <c:pt idx="25828" formatCode="0.00E+00">
                  <c:v>-8.7694399999999999E-3</c:v>
                </c:pt>
                <c:pt idx="25829" formatCode="0.00E+00">
                  <c:v>-8.8626899999999995E-3</c:v>
                </c:pt>
                <c:pt idx="25830" formatCode="0.00E+00">
                  <c:v>-8.9568900000000003E-3</c:v>
                </c:pt>
                <c:pt idx="25831" formatCode="0.00E+00">
                  <c:v>-9.0521999999999998E-3</c:v>
                </c:pt>
                <c:pt idx="25832" formatCode="0.00E+00">
                  <c:v>-9.1487800000000005E-3</c:v>
                </c:pt>
                <c:pt idx="25833" formatCode="0.00E+00">
                  <c:v>-9.2466600000000003E-3</c:v>
                </c:pt>
                <c:pt idx="25834" formatCode="0.00E+00">
                  <c:v>-9.3457999999999996E-3</c:v>
                </c:pt>
                <c:pt idx="25835" formatCode="0.00E+00">
                  <c:v>-9.4462399999999998E-3</c:v>
                </c:pt>
                <c:pt idx="25836" formatCode="0.00E+00">
                  <c:v>-9.5480500000000006E-3</c:v>
                </c:pt>
                <c:pt idx="25837" formatCode="0.00E+00">
                  <c:v>-9.6512500000000001E-3</c:v>
                </c:pt>
                <c:pt idx="25838" formatCode="0.00E+00">
                  <c:v>-9.7557900000000003E-3</c:v>
                </c:pt>
                <c:pt idx="25839" formatCode="0.00E+00">
                  <c:v>-9.8615300000000003E-3</c:v>
                </c:pt>
                <c:pt idx="25840" formatCode="0.00E+00">
                  <c:v>-9.9682399999999997E-3</c:v>
                </c:pt>
                <c:pt idx="25841">
                  <c:v>-1.00757E-2</c:v>
                </c:pt>
                <c:pt idx="25842">
                  <c:v>-1.01838E-2</c:v>
                </c:pt>
                <c:pt idx="25843">
                  <c:v>-1.0292300000000001E-2</c:v>
                </c:pt>
                <c:pt idx="25844">
                  <c:v>-1.0401000000000001E-2</c:v>
                </c:pt>
                <c:pt idx="25845">
                  <c:v>-1.05098E-2</c:v>
                </c:pt>
                <c:pt idx="25846">
                  <c:v>-1.0619099999999999E-2</c:v>
                </c:pt>
                <c:pt idx="25847">
                  <c:v>-1.0728700000000001E-2</c:v>
                </c:pt>
                <c:pt idx="25848">
                  <c:v>-1.08383E-2</c:v>
                </c:pt>
                <c:pt idx="25849">
                  <c:v>-1.0947399999999999E-2</c:v>
                </c:pt>
                <c:pt idx="25850">
                  <c:v>-1.1055000000000001E-2</c:v>
                </c:pt>
                <c:pt idx="25851">
                  <c:v>-1.11609E-2</c:v>
                </c:pt>
                <c:pt idx="25852">
                  <c:v>-1.1264700000000001E-2</c:v>
                </c:pt>
                <c:pt idx="25853">
                  <c:v>-1.13662E-2</c:v>
                </c:pt>
                <c:pt idx="25854">
                  <c:v>-1.1464999999999999E-2</c:v>
                </c:pt>
                <c:pt idx="25855">
                  <c:v>-1.15611E-2</c:v>
                </c:pt>
                <c:pt idx="25856">
                  <c:v>-1.1653999999999999E-2</c:v>
                </c:pt>
                <c:pt idx="25857">
                  <c:v>-1.17435E-2</c:v>
                </c:pt>
                <c:pt idx="25858">
                  <c:v>-1.18292E-2</c:v>
                </c:pt>
                <c:pt idx="25859">
                  <c:v>-1.19109E-2</c:v>
                </c:pt>
                <c:pt idx="25860">
                  <c:v>-1.1988499999999999E-2</c:v>
                </c:pt>
                <c:pt idx="25861">
                  <c:v>-1.2061499999999999E-2</c:v>
                </c:pt>
                <c:pt idx="25862">
                  <c:v>-1.21295E-2</c:v>
                </c:pt>
                <c:pt idx="25863">
                  <c:v>-1.2192100000000001E-2</c:v>
                </c:pt>
                <c:pt idx="25864">
                  <c:v>-1.2248800000000001E-2</c:v>
                </c:pt>
                <c:pt idx="25865">
                  <c:v>-1.22994E-2</c:v>
                </c:pt>
                <c:pt idx="25866">
                  <c:v>-1.2343399999999999E-2</c:v>
                </c:pt>
                <c:pt idx="25867">
                  <c:v>-1.2380499999999999E-2</c:v>
                </c:pt>
                <c:pt idx="25868">
                  <c:v>-1.24102E-2</c:v>
                </c:pt>
                <c:pt idx="25869">
                  <c:v>-1.24318E-2</c:v>
                </c:pt>
                <c:pt idx="25870">
                  <c:v>-1.2445100000000001E-2</c:v>
                </c:pt>
                <c:pt idx="25871">
                  <c:v>-1.24498E-2</c:v>
                </c:pt>
                <c:pt idx="25872">
                  <c:v>-1.2446199999999999E-2</c:v>
                </c:pt>
                <c:pt idx="25873">
                  <c:v>-1.2434000000000001E-2</c:v>
                </c:pt>
                <c:pt idx="25874">
                  <c:v>-1.2412899999999999E-2</c:v>
                </c:pt>
                <c:pt idx="25875">
                  <c:v>-1.2382600000000001E-2</c:v>
                </c:pt>
                <c:pt idx="25876">
                  <c:v>-1.2342499999999999E-2</c:v>
                </c:pt>
                <c:pt idx="25877">
                  <c:v>-1.22919E-2</c:v>
                </c:pt>
                <c:pt idx="25878">
                  <c:v>-1.223E-2</c:v>
                </c:pt>
                <c:pt idx="25879">
                  <c:v>-1.2156500000000001E-2</c:v>
                </c:pt>
                <c:pt idx="25880">
                  <c:v>-1.20711E-2</c:v>
                </c:pt>
                <c:pt idx="25881">
                  <c:v>-1.1974E-2</c:v>
                </c:pt>
                <c:pt idx="25882">
                  <c:v>-1.1865000000000001E-2</c:v>
                </c:pt>
                <c:pt idx="25883">
                  <c:v>-1.17436E-2</c:v>
                </c:pt>
                <c:pt idx="25884">
                  <c:v>-1.1609299999999999E-2</c:v>
                </c:pt>
                <c:pt idx="25885">
                  <c:v>-1.14623E-2</c:v>
                </c:pt>
                <c:pt idx="25886">
                  <c:v>-1.1302599999999999E-2</c:v>
                </c:pt>
                <c:pt idx="25887">
                  <c:v>-1.11302E-2</c:v>
                </c:pt>
                <c:pt idx="25888">
                  <c:v>-1.0945E-2</c:v>
                </c:pt>
                <c:pt idx="25889">
                  <c:v>-1.07467E-2</c:v>
                </c:pt>
                <c:pt idx="25890">
                  <c:v>-1.05351E-2</c:v>
                </c:pt>
                <c:pt idx="25891">
                  <c:v>-1.03099E-2</c:v>
                </c:pt>
                <c:pt idx="25892">
                  <c:v>-1.0070600000000001E-2</c:v>
                </c:pt>
                <c:pt idx="25893" formatCode="0.00E+00">
                  <c:v>-9.8168600000000002E-3</c:v>
                </c:pt>
                <c:pt idx="25894" formatCode="0.00E+00">
                  <c:v>-9.5485199999999996E-3</c:v>
                </c:pt>
                <c:pt idx="25895" formatCode="0.00E+00">
                  <c:v>-9.2658600000000008E-3</c:v>
                </c:pt>
                <c:pt idx="25896" formatCode="0.00E+00">
                  <c:v>-8.9691800000000002E-3</c:v>
                </c:pt>
                <c:pt idx="25897" formatCode="0.00E+00">
                  <c:v>-8.6586100000000006E-3</c:v>
                </c:pt>
                <c:pt idx="25898" formatCode="0.00E+00">
                  <c:v>-8.3340500000000008E-3</c:v>
                </c:pt>
                <c:pt idx="25899" formatCode="0.00E+00">
                  <c:v>-7.9953799999999998E-3</c:v>
                </c:pt>
                <c:pt idx="25900" formatCode="0.00E+00">
                  <c:v>-7.6425499999999997E-3</c:v>
                </c:pt>
                <c:pt idx="25901" formatCode="0.00E+00">
                  <c:v>-7.2757000000000004E-3</c:v>
                </c:pt>
                <c:pt idx="25902" formatCode="0.00E+00">
                  <c:v>-6.8950499999999998E-3</c:v>
                </c:pt>
                <c:pt idx="25903" formatCode="0.00E+00">
                  <c:v>-6.50083E-3</c:v>
                </c:pt>
                <c:pt idx="25904" formatCode="0.00E+00">
                  <c:v>-6.0932199999999999E-3</c:v>
                </c:pt>
                <c:pt idx="25905" formatCode="0.00E+00">
                  <c:v>-5.6724999999999996E-3</c:v>
                </c:pt>
                <c:pt idx="25906" formatCode="0.00E+00">
                  <c:v>-5.2390199999999996E-3</c:v>
                </c:pt>
                <c:pt idx="25907" formatCode="0.00E+00">
                  <c:v>-4.79321E-3</c:v>
                </c:pt>
                <c:pt idx="25908" formatCode="0.00E+00">
                  <c:v>-4.3356899999999997E-3</c:v>
                </c:pt>
                <c:pt idx="25909" formatCode="0.00E+00">
                  <c:v>-3.8675300000000001E-3</c:v>
                </c:pt>
                <c:pt idx="25910" formatCode="0.00E+00">
                  <c:v>-3.3897599999999999E-3</c:v>
                </c:pt>
                <c:pt idx="25911" formatCode="0.00E+00">
                  <c:v>-2.90245E-3</c:v>
                </c:pt>
                <c:pt idx="25912" formatCode="0.00E+00">
                  <c:v>-2.4049800000000001E-3</c:v>
                </c:pt>
                <c:pt idx="25913" formatCode="0.00E+00">
                  <c:v>-1.8971400000000001E-3</c:v>
                </c:pt>
                <c:pt idx="25914" formatCode="0.00E+00">
                  <c:v>-1.37947E-3</c:v>
                </c:pt>
                <c:pt idx="25915" formatCode="0.00E+00">
                  <c:v>-8.5270799999999998E-4</c:v>
                </c:pt>
                <c:pt idx="25916" formatCode="0.00E+00">
                  <c:v>-3.1726999999999998E-4</c:v>
                </c:pt>
                <c:pt idx="25917" formatCode="0.00E+00">
                  <c:v>2.2665700000000001E-4</c:v>
                </c:pt>
                <c:pt idx="25918" formatCode="0.00E+00">
                  <c:v>7.7871099999999996E-4</c:v>
                </c:pt>
                <c:pt idx="25919" formatCode="0.00E+00">
                  <c:v>1.33826E-3</c:v>
                </c:pt>
                <c:pt idx="25920" formatCode="0.00E+00">
                  <c:v>1.90456E-3</c:v>
                </c:pt>
                <c:pt idx="25921" formatCode="0.00E+00">
                  <c:v>2.4768899999999998E-3</c:v>
                </c:pt>
                <c:pt idx="25922" formatCode="0.00E+00">
                  <c:v>3.0544999999999999E-3</c:v>
                </c:pt>
                <c:pt idx="25923" formatCode="0.00E+00">
                  <c:v>3.6366300000000001E-3</c:v>
                </c:pt>
                <c:pt idx="25924" formatCode="0.00E+00">
                  <c:v>4.2223699999999996E-3</c:v>
                </c:pt>
                <c:pt idx="25925" formatCode="0.00E+00">
                  <c:v>4.8109399999999997E-3</c:v>
                </c:pt>
                <c:pt idx="25926" formatCode="0.00E+00">
                  <c:v>5.4019100000000002E-3</c:v>
                </c:pt>
                <c:pt idx="25927" formatCode="0.00E+00">
                  <c:v>5.9947300000000002E-3</c:v>
                </c:pt>
                <c:pt idx="25928" formatCode="0.00E+00">
                  <c:v>6.5885099999999997E-3</c:v>
                </c:pt>
                <c:pt idx="25929" formatCode="0.00E+00">
                  <c:v>7.1823399999999997E-3</c:v>
                </c:pt>
                <c:pt idx="25930" formatCode="0.00E+00">
                  <c:v>7.7757900000000003E-3</c:v>
                </c:pt>
                <c:pt idx="25931" formatCode="0.00E+00">
                  <c:v>8.3687099999999997E-3</c:v>
                </c:pt>
                <c:pt idx="25932" formatCode="0.00E+00">
                  <c:v>8.9606800000000004E-3</c:v>
                </c:pt>
                <c:pt idx="25933" formatCode="0.00E+00">
                  <c:v>9.5506099999999993E-3</c:v>
                </c:pt>
                <c:pt idx="25934">
                  <c:v>1.01371E-2</c:v>
                </c:pt>
                <c:pt idx="25935">
                  <c:v>1.0718800000000001E-2</c:v>
                </c:pt>
                <c:pt idx="25936">
                  <c:v>1.1295100000000001E-2</c:v>
                </c:pt>
                <c:pt idx="25937">
                  <c:v>1.1865000000000001E-2</c:v>
                </c:pt>
                <c:pt idx="25938">
                  <c:v>1.2427499999999999E-2</c:v>
                </c:pt>
                <c:pt idx="25939">
                  <c:v>1.29815E-2</c:v>
                </c:pt>
                <c:pt idx="25940">
                  <c:v>1.35266E-2</c:v>
                </c:pt>
                <c:pt idx="25941">
                  <c:v>1.40626E-2</c:v>
                </c:pt>
                <c:pt idx="25942">
                  <c:v>1.4589E-2</c:v>
                </c:pt>
                <c:pt idx="25943">
                  <c:v>1.5104899999999999E-2</c:v>
                </c:pt>
                <c:pt idx="25944">
                  <c:v>1.56092E-2</c:v>
                </c:pt>
                <c:pt idx="25945">
                  <c:v>1.61017E-2</c:v>
                </c:pt>
                <c:pt idx="25946">
                  <c:v>1.6582E-2</c:v>
                </c:pt>
                <c:pt idx="25947">
                  <c:v>1.7048899999999999E-2</c:v>
                </c:pt>
                <c:pt idx="25948">
                  <c:v>1.7500700000000001E-2</c:v>
                </c:pt>
                <c:pt idx="25949">
                  <c:v>1.79366E-2</c:v>
                </c:pt>
                <c:pt idx="25950">
                  <c:v>1.8356500000000001E-2</c:v>
                </c:pt>
                <c:pt idx="25951">
                  <c:v>1.8760200000000001E-2</c:v>
                </c:pt>
                <c:pt idx="25952">
                  <c:v>1.91471E-2</c:v>
                </c:pt>
                <c:pt idx="25953">
                  <c:v>1.9516499999999999E-2</c:v>
                </c:pt>
                <c:pt idx="25954">
                  <c:v>1.9867900000000001E-2</c:v>
                </c:pt>
                <c:pt idx="25955">
                  <c:v>2.02004E-2</c:v>
                </c:pt>
                <c:pt idx="25956">
                  <c:v>2.0513799999999999E-2</c:v>
                </c:pt>
                <c:pt idx="25957">
                  <c:v>2.08074E-2</c:v>
                </c:pt>
                <c:pt idx="25958">
                  <c:v>2.1080499999999999E-2</c:v>
                </c:pt>
                <c:pt idx="25959">
                  <c:v>2.1332199999999999E-2</c:v>
                </c:pt>
                <c:pt idx="25960">
                  <c:v>2.1561799999999999E-2</c:v>
                </c:pt>
                <c:pt idx="25961">
                  <c:v>2.17696E-2</c:v>
                </c:pt>
                <c:pt idx="25962">
                  <c:v>2.19554E-2</c:v>
                </c:pt>
                <c:pt idx="25963">
                  <c:v>2.2118700000000002E-2</c:v>
                </c:pt>
                <c:pt idx="25964">
                  <c:v>2.2258699999999999E-2</c:v>
                </c:pt>
                <c:pt idx="25965">
                  <c:v>2.2374399999999999E-2</c:v>
                </c:pt>
                <c:pt idx="25966">
                  <c:v>2.24654E-2</c:v>
                </c:pt>
                <c:pt idx="25967">
                  <c:v>2.2531599999999999E-2</c:v>
                </c:pt>
                <c:pt idx="25968">
                  <c:v>2.2572700000000001E-2</c:v>
                </c:pt>
                <c:pt idx="25969">
                  <c:v>2.2587900000000001E-2</c:v>
                </c:pt>
                <c:pt idx="25970">
                  <c:v>2.25769E-2</c:v>
                </c:pt>
                <c:pt idx="25971">
                  <c:v>2.2539099999999999E-2</c:v>
                </c:pt>
                <c:pt idx="25972">
                  <c:v>2.2473900000000002E-2</c:v>
                </c:pt>
                <c:pt idx="25973">
                  <c:v>2.2381499999999999E-2</c:v>
                </c:pt>
                <c:pt idx="25974">
                  <c:v>2.2262299999999999E-2</c:v>
                </c:pt>
                <c:pt idx="25975">
                  <c:v>2.2117000000000001E-2</c:v>
                </c:pt>
                <c:pt idx="25976">
                  <c:v>2.1945099999999999E-2</c:v>
                </c:pt>
                <c:pt idx="25977">
                  <c:v>2.1745799999999999E-2</c:v>
                </c:pt>
                <c:pt idx="25978">
                  <c:v>2.1518300000000001E-2</c:v>
                </c:pt>
                <c:pt idx="25979">
                  <c:v>2.12631E-2</c:v>
                </c:pt>
                <c:pt idx="25980">
                  <c:v>2.0980700000000001E-2</c:v>
                </c:pt>
                <c:pt idx="25981">
                  <c:v>2.0671499999999999E-2</c:v>
                </c:pt>
                <c:pt idx="25982">
                  <c:v>2.0335800000000001E-2</c:v>
                </c:pt>
                <c:pt idx="25983">
                  <c:v>1.9973500000000002E-2</c:v>
                </c:pt>
                <c:pt idx="25984">
                  <c:v>1.95847E-2</c:v>
                </c:pt>
                <c:pt idx="25985">
                  <c:v>1.9169800000000001E-2</c:v>
                </c:pt>
                <c:pt idx="25986">
                  <c:v>1.8729699999999998E-2</c:v>
                </c:pt>
                <c:pt idx="25987">
                  <c:v>1.8265E-2</c:v>
                </c:pt>
                <c:pt idx="25988">
                  <c:v>1.7775699999999998E-2</c:v>
                </c:pt>
                <c:pt idx="25989">
                  <c:v>1.7262099999999999E-2</c:v>
                </c:pt>
                <c:pt idx="25990">
                  <c:v>1.6724699999999999E-2</c:v>
                </c:pt>
                <c:pt idx="25991">
                  <c:v>1.6163799999999999E-2</c:v>
                </c:pt>
                <c:pt idx="25992">
                  <c:v>1.5579900000000001E-2</c:v>
                </c:pt>
                <c:pt idx="25993">
                  <c:v>1.4973999999999999E-2</c:v>
                </c:pt>
                <c:pt idx="25994">
                  <c:v>1.4348E-2</c:v>
                </c:pt>
                <c:pt idx="25995">
                  <c:v>1.3703099999999999E-2</c:v>
                </c:pt>
                <c:pt idx="25996">
                  <c:v>1.30396E-2</c:v>
                </c:pt>
                <c:pt idx="25997">
                  <c:v>1.2357699999999999E-2</c:v>
                </c:pt>
                <c:pt idx="25998">
                  <c:v>1.16577E-2</c:v>
                </c:pt>
                <c:pt idx="25999">
                  <c:v>1.0940200000000001E-2</c:v>
                </c:pt>
                <c:pt idx="26000">
                  <c:v>1.0205199999999999E-2</c:v>
                </c:pt>
                <c:pt idx="26001" formatCode="0.00E+00">
                  <c:v>9.4527799999999992E-3</c:v>
                </c:pt>
                <c:pt idx="26002" formatCode="0.00E+00">
                  <c:v>8.6837900000000003E-3</c:v>
                </c:pt>
                <c:pt idx="26003" formatCode="0.00E+00">
                  <c:v>7.8996599999999993E-3</c:v>
                </c:pt>
                <c:pt idx="26004" formatCode="0.00E+00">
                  <c:v>7.10182E-3</c:v>
                </c:pt>
                <c:pt idx="26005" formatCode="0.00E+00">
                  <c:v>6.2912200000000001E-3</c:v>
                </c:pt>
                <c:pt idx="26006" formatCode="0.00E+00">
                  <c:v>5.4685799999999998E-3</c:v>
                </c:pt>
                <c:pt idx="26007" formatCode="0.00E+00">
                  <c:v>4.6349099999999999E-3</c:v>
                </c:pt>
                <c:pt idx="26008" formatCode="0.00E+00">
                  <c:v>3.7912100000000002E-3</c:v>
                </c:pt>
                <c:pt idx="26009" formatCode="0.00E+00">
                  <c:v>2.9378500000000001E-3</c:v>
                </c:pt>
                <c:pt idx="26010" formatCode="0.00E+00">
                  <c:v>2.0746900000000001E-3</c:v>
                </c:pt>
                <c:pt idx="26011" formatCode="0.00E+00">
                  <c:v>1.20224E-3</c:v>
                </c:pt>
                <c:pt idx="26012" formatCode="0.00E+00">
                  <c:v>3.2215999999999999E-4</c:v>
                </c:pt>
                <c:pt idx="26013" formatCode="0.00E+00">
                  <c:v>-5.6366599999999999E-4</c:v>
                </c:pt>
                <c:pt idx="26014" formatCode="0.00E+00">
                  <c:v>-1.4537300000000001E-3</c:v>
                </c:pt>
                <c:pt idx="26015" formatCode="0.00E+00">
                  <c:v>-2.3467399999999999E-3</c:v>
                </c:pt>
                <c:pt idx="26016" formatCode="0.00E+00">
                  <c:v>-3.2416599999999999E-3</c:v>
                </c:pt>
                <c:pt idx="26017" formatCode="0.00E+00">
                  <c:v>-4.1376299999999998E-3</c:v>
                </c:pt>
                <c:pt idx="26018" formatCode="0.00E+00">
                  <c:v>-5.0336699999999996E-3</c:v>
                </c:pt>
                <c:pt idx="26019" formatCode="0.00E+00">
                  <c:v>-5.9285800000000001E-3</c:v>
                </c:pt>
                <c:pt idx="26020" formatCode="0.00E+00">
                  <c:v>-6.8213600000000003E-3</c:v>
                </c:pt>
                <c:pt idx="26021" formatCode="0.00E+00">
                  <c:v>-7.7115400000000002E-3</c:v>
                </c:pt>
                <c:pt idx="26022" formatCode="0.00E+00">
                  <c:v>-8.5986599999999993E-3</c:v>
                </c:pt>
                <c:pt idx="26023" formatCode="0.00E+00">
                  <c:v>-9.4817700000000005E-3</c:v>
                </c:pt>
                <c:pt idx="26024">
                  <c:v>-1.0359800000000001E-2</c:v>
                </c:pt>
                <c:pt idx="26025">
                  <c:v>-1.12316E-2</c:v>
                </c:pt>
                <c:pt idx="26026">
                  <c:v>-1.20962E-2</c:v>
                </c:pt>
                <c:pt idx="26027">
                  <c:v>-1.29525E-2</c:v>
                </c:pt>
                <c:pt idx="26028">
                  <c:v>-1.37999E-2</c:v>
                </c:pt>
                <c:pt idx="26029">
                  <c:v>-1.4637799999999999E-2</c:v>
                </c:pt>
                <c:pt idx="26030">
                  <c:v>-1.54655E-2</c:v>
                </c:pt>
                <c:pt idx="26031">
                  <c:v>-1.6282399999999999E-2</c:v>
                </c:pt>
                <c:pt idx="26032">
                  <c:v>-1.7087700000000001E-2</c:v>
                </c:pt>
                <c:pt idx="26033">
                  <c:v>-1.78806E-2</c:v>
                </c:pt>
                <c:pt idx="26034">
                  <c:v>-1.8659499999999999E-2</c:v>
                </c:pt>
                <c:pt idx="26035">
                  <c:v>-1.9423200000000002E-2</c:v>
                </c:pt>
                <c:pt idx="26036">
                  <c:v>-2.01706E-2</c:v>
                </c:pt>
                <c:pt idx="26037">
                  <c:v>-2.0901400000000001E-2</c:v>
                </c:pt>
                <c:pt idx="26038">
                  <c:v>-2.1614600000000001E-2</c:v>
                </c:pt>
                <c:pt idx="26039">
                  <c:v>-2.2309800000000001E-2</c:v>
                </c:pt>
                <c:pt idx="26040">
                  <c:v>-2.2986800000000002E-2</c:v>
                </c:pt>
                <c:pt idx="26041">
                  <c:v>-2.3645699999999999E-2</c:v>
                </c:pt>
                <c:pt idx="26042">
                  <c:v>-2.42851E-2</c:v>
                </c:pt>
                <c:pt idx="26043">
                  <c:v>-2.4903600000000001E-2</c:v>
                </c:pt>
                <c:pt idx="26044">
                  <c:v>-2.5499899999999999E-2</c:v>
                </c:pt>
                <c:pt idx="26045">
                  <c:v>-2.60734E-2</c:v>
                </c:pt>
                <c:pt idx="26046">
                  <c:v>-2.66232E-2</c:v>
                </c:pt>
                <c:pt idx="26047">
                  <c:v>-2.71483E-2</c:v>
                </c:pt>
                <c:pt idx="26048">
                  <c:v>-2.7647100000000001E-2</c:v>
                </c:pt>
                <c:pt idx="26049">
                  <c:v>-2.8118799999999999E-2</c:v>
                </c:pt>
                <c:pt idx="26050">
                  <c:v>-2.8563700000000001E-2</c:v>
                </c:pt>
                <c:pt idx="26051">
                  <c:v>-2.8982399999999998E-2</c:v>
                </c:pt>
                <c:pt idx="26052">
                  <c:v>-2.9374899999999999E-2</c:v>
                </c:pt>
                <c:pt idx="26053">
                  <c:v>-2.9741199999999999E-2</c:v>
                </c:pt>
                <c:pt idx="26054">
                  <c:v>-3.0080800000000001E-2</c:v>
                </c:pt>
                <c:pt idx="26055">
                  <c:v>-3.03936E-2</c:v>
                </c:pt>
                <c:pt idx="26056">
                  <c:v>-3.0678799999999999E-2</c:v>
                </c:pt>
                <c:pt idx="26057">
                  <c:v>-3.0935600000000001E-2</c:v>
                </c:pt>
                <c:pt idx="26058">
                  <c:v>-3.1163400000000001E-2</c:v>
                </c:pt>
                <c:pt idx="26059">
                  <c:v>-3.1362399999999999E-2</c:v>
                </c:pt>
                <c:pt idx="26060">
                  <c:v>-3.15328E-2</c:v>
                </c:pt>
                <c:pt idx="26061">
                  <c:v>-3.1674300000000002E-2</c:v>
                </c:pt>
                <c:pt idx="26062">
                  <c:v>-3.17874E-2</c:v>
                </c:pt>
                <c:pt idx="26063">
                  <c:v>-3.1872999999999999E-2</c:v>
                </c:pt>
                <c:pt idx="26064">
                  <c:v>-3.1930899999999998E-2</c:v>
                </c:pt>
                <c:pt idx="26065">
                  <c:v>-3.1960200000000001E-2</c:v>
                </c:pt>
                <c:pt idx="26066">
                  <c:v>-3.1959599999999998E-2</c:v>
                </c:pt>
                <c:pt idx="26067">
                  <c:v>-3.1928600000000001E-2</c:v>
                </c:pt>
                <c:pt idx="26068">
                  <c:v>-3.1867300000000001E-2</c:v>
                </c:pt>
                <c:pt idx="26069">
                  <c:v>-3.1776199999999998E-2</c:v>
                </c:pt>
                <c:pt idx="26070">
                  <c:v>-3.1655700000000002E-2</c:v>
                </c:pt>
                <c:pt idx="26071">
                  <c:v>-3.1506100000000002E-2</c:v>
                </c:pt>
                <c:pt idx="26072">
                  <c:v>-3.1328099999999998E-2</c:v>
                </c:pt>
                <c:pt idx="26073">
                  <c:v>-3.1123399999999999E-2</c:v>
                </c:pt>
                <c:pt idx="26074">
                  <c:v>-3.0893199999999999E-2</c:v>
                </c:pt>
                <c:pt idx="26075">
                  <c:v>-3.0637999999999999E-2</c:v>
                </c:pt>
                <c:pt idx="26076">
                  <c:v>-3.0357499999999999E-2</c:v>
                </c:pt>
                <c:pt idx="26077">
                  <c:v>-3.0051600000000001E-2</c:v>
                </c:pt>
                <c:pt idx="26078">
                  <c:v>-2.9720300000000002E-2</c:v>
                </c:pt>
                <c:pt idx="26079">
                  <c:v>-2.9363799999999999E-2</c:v>
                </c:pt>
                <c:pt idx="26080">
                  <c:v>-2.8982899999999999E-2</c:v>
                </c:pt>
                <c:pt idx="26081">
                  <c:v>-2.8578900000000001E-2</c:v>
                </c:pt>
                <c:pt idx="26082">
                  <c:v>-2.81526E-2</c:v>
                </c:pt>
                <c:pt idx="26083">
                  <c:v>-2.7705199999999999E-2</c:v>
                </c:pt>
                <c:pt idx="26084">
                  <c:v>-2.7238399999999999E-2</c:v>
                </c:pt>
                <c:pt idx="26085">
                  <c:v>-2.6753699999999998E-2</c:v>
                </c:pt>
                <c:pt idx="26086">
                  <c:v>-2.62521E-2</c:v>
                </c:pt>
                <c:pt idx="26087">
                  <c:v>-2.57346E-2</c:v>
                </c:pt>
                <c:pt idx="26088">
                  <c:v>-2.5202200000000001E-2</c:v>
                </c:pt>
                <c:pt idx="26089">
                  <c:v>-2.4655400000000001E-2</c:v>
                </c:pt>
                <c:pt idx="26090">
                  <c:v>-2.40948E-2</c:v>
                </c:pt>
                <c:pt idx="26091">
                  <c:v>-2.3521299999999998E-2</c:v>
                </c:pt>
                <c:pt idx="26092">
                  <c:v>-2.2936000000000002E-2</c:v>
                </c:pt>
                <c:pt idx="26093">
                  <c:v>-2.2339600000000001E-2</c:v>
                </c:pt>
                <c:pt idx="26094">
                  <c:v>-2.1732499999999998E-2</c:v>
                </c:pt>
                <c:pt idx="26095">
                  <c:v>-2.11153E-2</c:v>
                </c:pt>
                <c:pt idx="26096">
                  <c:v>-2.0489E-2</c:v>
                </c:pt>
                <c:pt idx="26097">
                  <c:v>-1.9854400000000001E-2</c:v>
                </c:pt>
                <c:pt idx="26098">
                  <c:v>-1.9212E-2</c:v>
                </c:pt>
                <c:pt idx="26099">
                  <c:v>-1.8563300000000001E-2</c:v>
                </c:pt>
                <c:pt idx="26100">
                  <c:v>-1.7909499999999998E-2</c:v>
                </c:pt>
                <c:pt idx="26101">
                  <c:v>-1.7251300000000001E-2</c:v>
                </c:pt>
                <c:pt idx="26102">
                  <c:v>-1.6589300000000001E-2</c:v>
                </c:pt>
                <c:pt idx="26103">
                  <c:v>-1.5925100000000001E-2</c:v>
                </c:pt>
                <c:pt idx="26104">
                  <c:v>-1.5259999999999999E-2</c:v>
                </c:pt>
                <c:pt idx="26105">
                  <c:v>-1.45947E-2</c:v>
                </c:pt>
                <c:pt idx="26106">
                  <c:v>-1.39302E-2</c:v>
                </c:pt>
                <c:pt idx="26107">
                  <c:v>-1.3266999999999999E-2</c:v>
                </c:pt>
                <c:pt idx="26108">
                  <c:v>-1.2605999999999999E-2</c:v>
                </c:pt>
                <c:pt idx="26109">
                  <c:v>-1.1947299999999999E-2</c:v>
                </c:pt>
                <c:pt idx="26110">
                  <c:v>-1.12911E-2</c:v>
                </c:pt>
                <c:pt idx="26111">
                  <c:v>-1.0637199999999999E-2</c:v>
                </c:pt>
                <c:pt idx="26112" formatCode="0.00E+00">
                  <c:v>-9.9867900000000006E-3</c:v>
                </c:pt>
                <c:pt idx="26113" formatCode="0.00E+00">
                  <c:v>-9.3415800000000004E-3</c:v>
                </c:pt>
                <c:pt idx="26114" formatCode="0.00E+00">
                  <c:v>-8.7034E-3</c:v>
                </c:pt>
                <c:pt idx="26115" formatCode="0.00E+00">
                  <c:v>-8.0736499999999999E-3</c:v>
                </c:pt>
                <c:pt idx="26116" formatCode="0.00E+00">
                  <c:v>-7.4528399999999996E-3</c:v>
                </c:pt>
                <c:pt idx="26117" formatCode="0.00E+00">
                  <c:v>-6.8407800000000003E-3</c:v>
                </c:pt>
                <c:pt idx="26118" formatCode="0.00E+00">
                  <c:v>-6.2377800000000001E-3</c:v>
                </c:pt>
                <c:pt idx="26119" formatCode="0.00E+00">
                  <c:v>-5.6450199999999997E-3</c:v>
                </c:pt>
                <c:pt idx="26120" formatCode="0.00E+00">
                  <c:v>-5.0637E-3</c:v>
                </c:pt>
                <c:pt idx="26121" formatCode="0.00E+00">
                  <c:v>-4.4945599999999999E-3</c:v>
                </c:pt>
                <c:pt idx="26122" formatCode="0.00E+00">
                  <c:v>-3.9380300000000003E-3</c:v>
                </c:pt>
                <c:pt idx="26123" formatCode="0.00E+00">
                  <c:v>-3.3947199999999999E-3</c:v>
                </c:pt>
                <c:pt idx="26124" formatCode="0.00E+00">
                  <c:v>-2.8653099999999998E-3</c:v>
                </c:pt>
                <c:pt idx="26125" formatCode="0.00E+00">
                  <c:v>-2.35074E-3</c:v>
                </c:pt>
                <c:pt idx="26126" formatCode="0.00E+00">
                  <c:v>-1.8518199999999999E-3</c:v>
                </c:pt>
                <c:pt idx="26127" formatCode="0.00E+00">
                  <c:v>-1.3684700000000001E-3</c:v>
                </c:pt>
                <c:pt idx="26128" formatCode="0.00E+00">
                  <c:v>-8.9981999999999996E-4</c:v>
                </c:pt>
                <c:pt idx="26129" formatCode="0.00E+00">
                  <c:v>-4.4514799999999997E-4</c:v>
                </c:pt>
                <c:pt idx="26130" formatCode="0.00E+00">
                  <c:v>-4.6899599999999997E-6</c:v>
                </c:pt>
                <c:pt idx="26131" formatCode="0.00E+00">
                  <c:v>4.2046E-4</c:v>
                </c:pt>
                <c:pt idx="26132" formatCode="0.00E+00">
                  <c:v>8.2908700000000005E-4</c:v>
                </c:pt>
                <c:pt idx="26133" formatCode="0.00E+00">
                  <c:v>1.2208E-3</c:v>
                </c:pt>
                <c:pt idx="26134" formatCode="0.00E+00">
                  <c:v>1.59599E-3</c:v>
                </c:pt>
                <c:pt idx="26135" formatCode="0.00E+00">
                  <c:v>1.9545600000000002E-3</c:v>
                </c:pt>
                <c:pt idx="26136" formatCode="0.00E+00">
                  <c:v>2.2957899999999998E-3</c:v>
                </c:pt>
                <c:pt idx="26137" formatCode="0.00E+00">
                  <c:v>2.6196599999999998E-3</c:v>
                </c:pt>
                <c:pt idx="26138" formatCode="0.00E+00">
                  <c:v>2.92692E-3</c:v>
                </c:pt>
                <c:pt idx="26139" formatCode="0.00E+00">
                  <c:v>3.21777E-3</c:v>
                </c:pt>
                <c:pt idx="26140" formatCode="0.00E+00">
                  <c:v>3.4918599999999998E-3</c:v>
                </c:pt>
                <c:pt idx="26141" formatCode="0.00E+00">
                  <c:v>3.74924E-3</c:v>
                </c:pt>
                <c:pt idx="26142" formatCode="0.00E+00">
                  <c:v>3.99008E-3</c:v>
                </c:pt>
                <c:pt idx="26143" formatCode="0.00E+00">
                  <c:v>4.2136500000000002E-3</c:v>
                </c:pt>
                <c:pt idx="26144" formatCode="0.00E+00">
                  <c:v>4.4184999999999997E-3</c:v>
                </c:pt>
                <c:pt idx="26145" formatCode="0.00E+00">
                  <c:v>4.6035299999999998E-3</c:v>
                </c:pt>
                <c:pt idx="26146" formatCode="0.00E+00">
                  <c:v>4.7682499999999999E-3</c:v>
                </c:pt>
                <c:pt idx="26147" formatCode="0.00E+00">
                  <c:v>4.9121800000000004E-3</c:v>
                </c:pt>
                <c:pt idx="26148" formatCode="0.00E+00">
                  <c:v>5.0348399999999996E-3</c:v>
                </c:pt>
                <c:pt idx="26149" formatCode="0.00E+00">
                  <c:v>5.1363700000000003E-3</c:v>
                </c:pt>
                <c:pt idx="26150" formatCode="0.00E+00">
                  <c:v>5.2171300000000004E-3</c:v>
                </c:pt>
                <c:pt idx="26151" formatCode="0.00E+00">
                  <c:v>5.2773000000000004E-3</c:v>
                </c:pt>
                <c:pt idx="26152" formatCode="0.00E+00">
                  <c:v>5.3171199999999998E-3</c:v>
                </c:pt>
                <c:pt idx="26153" formatCode="0.00E+00">
                  <c:v>5.3368000000000001E-3</c:v>
                </c:pt>
                <c:pt idx="26154" formatCode="0.00E+00">
                  <c:v>5.3366899999999998E-3</c:v>
                </c:pt>
                <c:pt idx="26155" formatCode="0.00E+00">
                  <c:v>5.3177900000000002E-3</c:v>
                </c:pt>
                <c:pt idx="26156" formatCode="0.00E+00">
                  <c:v>5.2816599999999997E-3</c:v>
                </c:pt>
                <c:pt idx="26157" formatCode="0.00E+00">
                  <c:v>5.2294400000000001E-3</c:v>
                </c:pt>
                <c:pt idx="26158" formatCode="0.00E+00">
                  <c:v>5.1615100000000002E-3</c:v>
                </c:pt>
                <c:pt idx="26159" formatCode="0.00E+00">
                  <c:v>5.0782400000000004E-3</c:v>
                </c:pt>
                <c:pt idx="26160" formatCode="0.00E+00">
                  <c:v>4.9805300000000004E-3</c:v>
                </c:pt>
                <c:pt idx="26161" formatCode="0.00E+00">
                  <c:v>4.8692800000000001E-3</c:v>
                </c:pt>
                <c:pt idx="26162" formatCode="0.00E+00">
                  <c:v>4.74472E-3</c:v>
                </c:pt>
                <c:pt idx="26163" formatCode="0.00E+00">
                  <c:v>4.6065899999999998E-3</c:v>
                </c:pt>
                <c:pt idx="26164" formatCode="0.00E+00">
                  <c:v>4.4548399999999998E-3</c:v>
                </c:pt>
                <c:pt idx="26165" formatCode="0.00E+00">
                  <c:v>4.2896200000000001E-3</c:v>
                </c:pt>
                <c:pt idx="26166" formatCode="0.00E+00">
                  <c:v>4.1111300000000002E-3</c:v>
                </c:pt>
                <c:pt idx="26167" formatCode="0.00E+00">
                  <c:v>3.9197800000000003E-3</c:v>
                </c:pt>
                <c:pt idx="26168" formatCode="0.00E+00">
                  <c:v>3.7160299999999999E-3</c:v>
                </c:pt>
                <c:pt idx="26169" formatCode="0.00E+00">
                  <c:v>3.5002700000000002E-3</c:v>
                </c:pt>
                <c:pt idx="26170" formatCode="0.00E+00">
                  <c:v>3.27312E-3</c:v>
                </c:pt>
                <c:pt idx="26171" formatCode="0.00E+00">
                  <c:v>3.0354000000000002E-3</c:v>
                </c:pt>
                <c:pt idx="26172" formatCode="0.00E+00">
                  <c:v>2.78773E-3</c:v>
                </c:pt>
                <c:pt idx="26173" formatCode="0.00E+00">
                  <c:v>2.5303999999999999E-3</c:v>
                </c:pt>
                <c:pt idx="26174" formatCode="0.00E+00">
                  <c:v>2.2637E-3</c:v>
                </c:pt>
                <c:pt idx="26175" formatCode="0.00E+00">
                  <c:v>1.98803E-3</c:v>
                </c:pt>
                <c:pt idx="26176" formatCode="0.00E+00">
                  <c:v>1.7034000000000001E-3</c:v>
                </c:pt>
                <c:pt idx="26177" formatCode="0.00E+00">
                  <c:v>1.40971E-3</c:v>
                </c:pt>
                <c:pt idx="26178" formatCode="0.00E+00">
                  <c:v>1.1079799999999999E-3</c:v>
                </c:pt>
                <c:pt idx="26179" formatCode="0.00E+00">
                  <c:v>8.0038799999999997E-4</c:v>
                </c:pt>
                <c:pt idx="26180" formatCode="0.00E+00">
                  <c:v>4.8846800000000004E-4</c:v>
                </c:pt>
                <c:pt idx="26181" formatCode="0.00E+00">
                  <c:v>1.7215899999999999E-4</c:v>
                </c:pt>
                <c:pt idx="26182" formatCode="0.00E+00">
                  <c:v>-1.48985E-4</c:v>
                </c:pt>
                <c:pt idx="26183" formatCode="0.00E+00">
                  <c:v>-4.74518E-4</c:v>
                </c:pt>
                <c:pt idx="26184" formatCode="0.00E+00">
                  <c:v>-8.0361300000000001E-4</c:v>
                </c:pt>
                <c:pt idx="26185" formatCode="0.00E+00">
                  <c:v>-1.1357100000000001E-3</c:v>
                </c:pt>
                <c:pt idx="26186" formatCode="0.00E+00">
                  <c:v>-1.46996E-3</c:v>
                </c:pt>
                <c:pt idx="26187" formatCode="0.00E+00">
                  <c:v>-1.8052000000000001E-3</c:v>
                </c:pt>
                <c:pt idx="26188" formatCode="0.00E+00">
                  <c:v>-2.1409900000000002E-3</c:v>
                </c:pt>
                <c:pt idx="26189" formatCode="0.00E+00">
                  <c:v>-2.47752E-3</c:v>
                </c:pt>
                <c:pt idx="26190" formatCode="0.00E+00">
                  <c:v>-2.8142000000000002E-3</c:v>
                </c:pt>
                <c:pt idx="26191" formatCode="0.00E+00">
                  <c:v>-3.1497500000000002E-3</c:v>
                </c:pt>
                <c:pt idx="26192" formatCode="0.00E+00">
                  <c:v>-3.4835700000000001E-3</c:v>
                </c:pt>
                <c:pt idx="26193" formatCode="0.00E+00">
                  <c:v>-3.81584E-3</c:v>
                </c:pt>
                <c:pt idx="26194" formatCode="0.00E+00">
                  <c:v>-4.1466300000000001E-3</c:v>
                </c:pt>
                <c:pt idx="26195" formatCode="0.00E+00">
                  <c:v>-4.4759300000000004E-3</c:v>
                </c:pt>
                <c:pt idx="26196" formatCode="0.00E+00">
                  <c:v>-4.80388E-3</c:v>
                </c:pt>
                <c:pt idx="26197" formatCode="0.00E+00">
                  <c:v>-5.1301899999999998E-3</c:v>
                </c:pt>
                <c:pt idx="26198" formatCode="0.00E+00">
                  <c:v>-5.4536999999999997E-3</c:v>
                </c:pt>
                <c:pt idx="26199" formatCode="0.00E+00">
                  <c:v>-5.7729499999999998E-3</c:v>
                </c:pt>
                <c:pt idx="26200" formatCode="0.00E+00">
                  <c:v>-6.0867400000000002E-3</c:v>
                </c:pt>
                <c:pt idx="26201" formatCode="0.00E+00">
                  <c:v>-6.3942499999999998E-3</c:v>
                </c:pt>
                <c:pt idx="26202" formatCode="0.00E+00">
                  <c:v>-6.6950000000000004E-3</c:v>
                </c:pt>
                <c:pt idx="26203" formatCode="0.00E+00">
                  <c:v>-6.9885199999999998E-3</c:v>
                </c:pt>
                <c:pt idx="26204" formatCode="0.00E+00">
                  <c:v>-7.2742299999999996E-3</c:v>
                </c:pt>
                <c:pt idx="26205" formatCode="0.00E+00">
                  <c:v>-7.5518399999999998E-3</c:v>
                </c:pt>
                <c:pt idx="26206" formatCode="0.00E+00">
                  <c:v>-7.8218100000000002E-3</c:v>
                </c:pt>
                <c:pt idx="26207" formatCode="0.00E+00">
                  <c:v>-8.0848900000000008E-3</c:v>
                </c:pt>
                <c:pt idx="26208" formatCode="0.00E+00">
                  <c:v>-8.3413900000000006E-3</c:v>
                </c:pt>
                <c:pt idx="26209" formatCode="0.00E+00">
                  <c:v>-8.5913199999999995E-3</c:v>
                </c:pt>
                <c:pt idx="26210" formatCode="0.00E+00">
                  <c:v>-8.8348999999999997E-3</c:v>
                </c:pt>
                <c:pt idx="26211" formatCode="0.00E+00">
                  <c:v>-9.0722700000000003E-3</c:v>
                </c:pt>
                <c:pt idx="26212" formatCode="0.00E+00">
                  <c:v>-9.3032099999999993E-3</c:v>
                </c:pt>
                <c:pt idx="26213" formatCode="0.00E+00">
                  <c:v>-9.5273100000000006E-3</c:v>
                </c:pt>
                <c:pt idx="26214" formatCode="0.00E+00">
                  <c:v>-9.7443100000000008E-3</c:v>
                </c:pt>
                <c:pt idx="26215" formatCode="0.00E+00">
                  <c:v>-9.9540300000000009E-3</c:v>
                </c:pt>
                <c:pt idx="26216">
                  <c:v>-1.01563E-2</c:v>
                </c:pt>
                <c:pt idx="26217">
                  <c:v>-1.03512E-2</c:v>
                </c:pt>
                <c:pt idx="26218">
                  <c:v>-1.05381E-2</c:v>
                </c:pt>
                <c:pt idx="26219">
                  <c:v>-1.07162E-2</c:v>
                </c:pt>
                <c:pt idx="26220">
                  <c:v>-1.08845E-2</c:v>
                </c:pt>
                <c:pt idx="26221">
                  <c:v>-1.1042400000000001E-2</c:v>
                </c:pt>
                <c:pt idx="26222">
                  <c:v>-1.11895E-2</c:v>
                </c:pt>
                <c:pt idx="26223">
                  <c:v>-1.1324900000000001E-2</c:v>
                </c:pt>
                <c:pt idx="26224">
                  <c:v>-1.14492E-2</c:v>
                </c:pt>
                <c:pt idx="26225">
                  <c:v>-1.15634E-2</c:v>
                </c:pt>
                <c:pt idx="26226">
                  <c:v>-1.1668700000000001E-2</c:v>
                </c:pt>
                <c:pt idx="26227">
                  <c:v>-1.1765100000000001E-2</c:v>
                </c:pt>
                <c:pt idx="26228">
                  <c:v>-1.1852700000000001E-2</c:v>
                </c:pt>
                <c:pt idx="26229">
                  <c:v>-1.19322E-2</c:v>
                </c:pt>
                <c:pt idx="26230">
                  <c:v>-1.20039E-2</c:v>
                </c:pt>
                <c:pt idx="26231">
                  <c:v>-1.2067700000000001E-2</c:v>
                </c:pt>
                <c:pt idx="26232">
                  <c:v>-1.2123800000000001E-2</c:v>
                </c:pt>
                <c:pt idx="26233">
                  <c:v>-1.2172799999999999E-2</c:v>
                </c:pt>
                <c:pt idx="26234">
                  <c:v>-1.22153E-2</c:v>
                </c:pt>
                <c:pt idx="26235">
                  <c:v>-1.2252000000000001E-2</c:v>
                </c:pt>
                <c:pt idx="26236">
                  <c:v>-1.2283499999999999E-2</c:v>
                </c:pt>
                <c:pt idx="26237">
                  <c:v>-1.23099E-2</c:v>
                </c:pt>
                <c:pt idx="26238">
                  <c:v>-1.23307E-2</c:v>
                </c:pt>
                <c:pt idx="26239">
                  <c:v>-1.2345999999999999E-2</c:v>
                </c:pt>
                <c:pt idx="26240">
                  <c:v>-1.2356900000000001E-2</c:v>
                </c:pt>
                <c:pt idx="26241">
                  <c:v>-1.23643E-2</c:v>
                </c:pt>
                <c:pt idx="26242">
                  <c:v>-1.2369E-2</c:v>
                </c:pt>
                <c:pt idx="26243">
                  <c:v>-1.2370900000000001E-2</c:v>
                </c:pt>
                <c:pt idx="26244">
                  <c:v>-1.23696E-2</c:v>
                </c:pt>
                <c:pt idx="26245">
                  <c:v>-1.23645E-2</c:v>
                </c:pt>
                <c:pt idx="26246">
                  <c:v>-1.23555E-2</c:v>
                </c:pt>
                <c:pt idx="26247">
                  <c:v>-1.2342799999999999E-2</c:v>
                </c:pt>
                <c:pt idx="26248">
                  <c:v>-1.23266E-2</c:v>
                </c:pt>
                <c:pt idx="26249">
                  <c:v>-1.2306599999999999E-2</c:v>
                </c:pt>
                <c:pt idx="26250">
                  <c:v>-1.2284E-2</c:v>
                </c:pt>
                <c:pt idx="26251">
                  <c:v>-1.2260099999999999E-2</c:v>
                </c:pt>
                <c:pt idx="26252">
                  <c:v>-1.22361E-2</c:v>
                </c:pt>
                <c:pt idx="26253">
                  <c:v>-1.22121E-2</c:v>
                </c:pt>
                <c:pt idx="26254">
                  <c:v>-1.2188299999999999E-2</c:v>
                </c:pt>
                <c:pt idx="26255">
                  <c:v>-1.21648E-2</c:v>
                </c:pt>
                <c:pt idx="26256">
                  <c:v>-1.21417E-2</c:v>
                </c:pt>
                <c:pt idx="26257">
                  <c:v>-1.21193E-2</c:v>
                </c:pt>
                <c:pt idx="26258">
                  <c:v>-1.20984E-2</c:v>
                </c:pt>
                <c:pt idx="26259">
                  <c:v>-1.2079899999999999E-2</c:v>
                </c:pt>
                <c:pt idx="26260">
                  <c:v>-1.20646E-2</c:v>
                </c:pt>
                <c:pt idx="26261">
                  <c:v>-1.20526E-2</c:v>
                </c:pt>
                <c:pt idx="26262">
                  <c:v>-1.20438E-2</c:v>
                </c:pt>
                <c:pt idx="26263">
                  <c:v>-1.2038E-2</c:v>
                </c:pt>
                <c:pt idx="26264">
                  <c:v>-1.2034599999999999E-2</c:v>
                </c:pt>
                <c:pt idx="26265">
                  <c:v>-1.20327E-2</c:v>
                </c:pt>
                <c:pt idx="26266">
                  <c:v>-1.20321E-2</c:v>
                </c:pt>
                <c:pt idx="26267">
                  <c:v>-1.2033200000000001E-2</c:v>
                </c:pt>
                <c:pt idx="26268">
                  <c:v>-1.20365E-2</c:v>
                </c:pt>
                <c:pt idx="26269">
                  <c:v>-1.20427E-2</c:v>
                </c:pt>
                <c:pt idx="26270">
                  <c:v>-1.20524E-2</c:v>
                </c:pt>
                <c:pt idx="26271">
                  <c:v>-1.20658E-2</c:v>
                </c:pt>
                <c:pt idx="26272">
                  <c:v>-1.2082300000000001E-2</c:v>
                </c:pt>
                <c:pt idx="26273">
                  <c:v>-1.21011E-2</c:v>
                </c:pt>
                <c:pt idx="26274">
                  <c:v>-1.2123E-2</c:v>
                </c:pt>
                <c:pt idx="26275">
                  <c:v>-1.2149500000000001E-2</c:v>
                </c:pt>
                <c:pt idx="26276">
                  <c:v>-1.2181300000000001E-2</c:v>
                </c:pt>
                <c:pt idx="26277">
                  <c:v>-1.2218700000000001E-2</c:v>
                </c:pt>
                <c:pt idx="26278">
                  <c:v>-1.22615E-2</c:v>
                </c:pt>
                <c:pt idx="26279">
                  <c:v>-1.2310400000000001E-2</c:v>
                </c:pt>
                <c:pt idx="26280">
                  <c:v>-1.23658E-2</c:v>
                </c:pt>
                <c:pt idx="26281">
                  <c:v>-1.2427199999999999E-2</c:v>
                </c:pt>
                <c:pt idx="26282">
                  <c:v>-1.2493000000000001E-2</c:v>
                </c:pt>
                <c:pt idx="26283">
                  <c:v>-1.2562200000000001E-2</c:v>
                </c:pt>
                <c:pt idx="26284">
                  <c:v>-1.2634899999999999E-2</c:v>
                </c:pt>
                <c:pt idx="26285">
                  <c:v>-1.2710900000000001E-2</c:v>
                </c:pt>
                <c:pt idx="26286">
                  <c:v>-1.27904E-2</c:v>
                </c:pt>
                <c:pt idx="26287">
                  <c:v>-1.2873900000000001E-2</c:v>
                </c:pt>
                <c:pt idx="26288">
                  <c:v>-1.29614E-2</c:v>
                </c:pt>
                <c:pt idx="26289">
                  <c:v>-1.3052100000000001E-2</c:v>
                </c:pt>
                <c:pt idx="26290">
                  <c:v>-1.31454E-2</c:v>
                </c:pt>
                <c:pt idx="26291">
                  <c:v>-1.32423E-2</c:v>
                </c:pt>
                <c:pt idx="26292">
                  <c:v>-1.3343499999999999E-2</c:v>
                </c:pt>
                <c:pt idx="26293">
                  <c:v>-1.34491E-2</c:v>
                </c:pt>
                <c:pt idx="26294">
                  <c:v>-1.3559E-2</c:v>
                </c:pt>
                <c:pt idx="26295">
                  <c:v>-1.36734E-2</c:v>
                </c:pt>
                <c:pt idx="26296">
                  <c:v>-1.37927E-2</c:v>
                </c:pt>
                <c:pt idx="26297">
                  <c:v>-1.3916899999999999E-2</c:v>
                </c:pt>
                <c:pt idx="26298">
                  <c:v>-1.40456E-2</c:v>
                </c:pt>
                <c:pt idx="26299">
                  <c:v>-1.41779E-2</c:v>
                </c:pt>
                <c:pt idx="26300">
                  <c:v>-1.4311900000000001E-2</c:v>
                </c:pt>
                <c:pt idx="26301">
                  <c:v>-1.44464E-2</c:v>
                </c:pt>
                <c:pt idx="26302">
                  <c:v>-1.45817E-2</c:v>
                </c:pt>
                <c:pt idx="26303">
                  <c:v>-1.4719299999999999E-2</c:v>
                </c:pt>
                <c:pt idx="26304">
                  <c:v>-1.48605E-2</c:v>
                </c:pt>
                <c:pt idx="26305">
                  <c:v>-1.50052E-2</c:v>
                </c:pt>
                <c:pt idx="26306">
                  <c:v>-1.51515E-2</c:v>
                </c:pt>
                <c:pt idx="26307">
                  <c:v>-1.52978E-2</c:v>
                </c:pt>
                <c:pt idx="26308">
                  <c:v>-1.5443E-2</c:v>
                </c:pt>
                <c:pt idx="26309">
                  <c:v>-1.5587200000000001E-2</c:v>
                </c:pt>
                <c:pt idx="26310">
                  <c:v>-1.5730500000000001E-2</c:v>
                </c:pt>
                <c:pt idx="26311">
                  <c:v>-1.5872500000000001E-2</c:v>
                </c:pt>
                <c:pt idx="26312">
                  <c:v>-1.6013400000000001E-2</c:v>
                </c:pt>
                <c:pt idx="26313">
                  <c:v>-1.6153799999999999E-2</c:v>
                </c:pt>
                <c:pt idx="26314">
                  <c:v>-1.6293200000000001E-2</c:v>
                </c:pt>
                <c:pt idx="26315">
                  <c:v>-1.64318E-2</c:v>
                </c:pt>
                <c:pt idx="26316">
                  <c:v>-1.65696E-2</c:v>
                </c:pt>
                <c:pt idx="26317">
                  <c:v>-1.6706200000000001E-2</c:v>
                </c:pt>
                <c:pt idx="26318">
                  <c:v>-1.68407E-2</c:v>
                </c:pt>
                <c:pt idx="26319">
                  <c:v>-1.6972000000000001E-2</c:v>
                </c:pt>
                <c:pt idx="26320">
                  <c:v>-1.7099900000000001E-2</c:v>
                </c:pt>
                <c:pt idx="26321">
                  <c:v>-1.7224E-2</c:v>
                </c:pt>
                <c:pt idx="26322">
                  <c:v>-1.7343799999999999E-2</c:v>
                </c:pt>
                <c:pt idx="26323">
                  <c:v>-1.7458499999999998E-2</c:v>
                </c:pt>
                <c:pt idx="26324">
                  <c:v>-1.7567800000000001E-2</c:v>
                </c:pt>
                <c:pt idx="26325">
                  <c:v>-1.76709E-2</c:v>
                </c:pt>
                <c:pt idx="26326">
                  <c:v>-1.7766899999999999E-2</c:v>
                </c:pt>
                <c:pt idx="26327">
                  <c:v>-1.7854499999999999E-2</c:v>
                </c:pt>
                <c:pt idx="26328">
                  <c:v>-1.7932900000000002E-2</c:v>
                </c:pt>
                <c:pt idx="26329">
                  <c:v>-1.8001699999999999E-2</c:v>
                </c:pt>
                <c:pt idx="26330">
                  <c:v>-1.8060900000000001E-2</c:v>
                </c:pt>
                <c:pt idx="26331">
                  <c:v>-1.8110399999999999E-2</c:v>
                </c:pt>
                <c:pt idx="26332">
                  <c:v>-1.8150300000000001E-2</c:v>
                </c:pt>
                <c:pt idx="26333">
                  <c:v>-1.81803E-2</c:v>
                </c:pt>
                <c:pt idx="26334">
                  <c:v>-1.82001E-2</c:v>
                </c:pt>
                <c:pt idx="26335">
                  <c:v>-1.82084E-2</c:v>
                </c:pt>
                <c:pt idx="26336">
                  <c:v>-1.8205099999999998E-2</c:v>
                </c:pt>
                <c:pt idx="26337">
                  <c:v>-1.8190999999999999E-2</c:v>
                </c:pt>
                <c:pt idx="26338">
                  <c:v>-1.8167200000000001E-2</c:v>
                </c:pt>
                <c:pt idx="26339">
                  <c:v>-1.81341E-2</c:v>
                </c:pt>
                <c:pt idx="26340">
                  <c:v>-1.80921E-2</c:v>
                </c:pt>
                <c:pt idx="26341">
                  <c:v>-1.80412E-2</c:v>
                </c:pt>
                <c:pt idx="26342">
                  <c:v>-1.7981799999999999E-2</c:v>
                </c:pt>
                <c:pt idx="26343">
                  <c:v>-1.79139E-2</c:v>
                </c:pt>
                <c:pt idx="26344">
                  <c:v>-1.78367E-2</c:v>
                </c:pt>
                <c:pt idx="26345">
                  <c:v>-1.7749299999999999E-2</c:v>
                </c:pt>
                <c:pt idx="26346">
                  <c:v>-1.7651500000000001E-2</c:v>
                </c:pt>
                <c:pt idx="26347">
                  <c:v>-1.7543300000000001E-2</c:v>
                </c:pt>
                <c:pt idx="26348">
                  <c:v>-1.7425099999999999E-2</c:v>
                </c:pt>
                <c:pt idx="26349">
                  <c:v>-1.7296599999999999E-2</c:v>
                </c:pt>
                <c:pt idx="26350">
                  <c:v>-1.71573E-2</c:v>
                </c:pt>
                <c:pt idx="26351">
                  <c:v>-1.7007000000000001E-2</c:v>
                </c:pt>
                <c:pt idx="26352">
                  <c:v>-1.6845200000000001E-2</c:v>
                </c:pt>
                <c:pt idx="26353">
                  <c:v>-1.66725E-2</c:v>
                </c:pt>
                <c:pt idx="26354">
                  <c:v>-1.6489299999999998E-2</c:v>
                </c:pt>
                <c:pt idx="26355">
                  <c:v>-1.6295799999999999E-2</c:v>
                </c:pt>
                <c:pt idx="26356">
                  <c:v>-1.6091899999999999E-2</c:v>
                </c:pt>
                <c:pt idx="26357">
                  <c:v>-1.5878300000000001E-2</c:v>
                </c:pt>
                <c:pt idx="26358">
                  <c:v>-1.5655599999999999E-2</c:v>
                </c:pt>
                <c:pt idx="26359">
                  <c:v>-1.5424200000000001E-2</c:v>
                </c:pt>
                <c:pt idx="26360">
                  <c:v>-1.5184599999999999E-2</c:v>
                </c:pt>
                <c:pt idx="26361">
                  <c:v>-1.49374E-2</c:v>
                </c:pt>
                <c:pt idx="26362">
                  <c:v>-1.4682499999999999E-2</c:v>
                </c:pt>
                <c:pt idx="26363">
                  <c:v>-1.44195E-2</c:v>
                </c:pt>
                <c:pt idx="26364">
                  <c:v>-1.41488E-2</c:v>
                </c:pt>
                <c:pt idx="26365">
                  <c:v>-1.3870800000000001E-2</c:v>
                </c:pt>
                <c:pt idx="26366">
                  <c:v>-1.35858E-2</c:v>
                </c:pt>
                <c:pt idx="26367">
                  <c:v>-1.32941E-2</c:v>
                </c:pt>
                <c:pt idx="26368">
                  <c:v>-1.2996300000000001E-2</c:v>
                </c:pt>
                <c:pt idx="26369">
                  <c:v>-1.26926E-2</c:v>
                </c:pt>
                <c:pt idx="26370">
                  <c:v>-1.23833E-2</c:v>
                </c:pt>
                <c:pt idx="26371">
                  <c:v>-1.20687E-2</c:v>
                </c:pt>
                <c:pt idx="26372">
                  <c:v>-1.17497E-2</c:v>
                </c:pt>
                <c:pt idx="26373">
                  <c:v>-1.14269E-2</c:v>
                </c:pt>
                <c:pt idx="26374">
                  <c:v>-1.11006E-2</c:v>
                </c:pt>
                <c:pt idx="26375">
                  <c:v>-1.0770800000000001E-2</c:v>
                </c:pt>
                <c:pt idx="26376">
                  <c:v>-1.0437399999999999E-2</c:v>
                </c:pt>
                <c:pt idx="26377">
                  <c:v>-1.01008E-2</c:v>
                </c:pt>
                <c:pt idx="26378" formatCode="0.00E+00">
                  <c:v>-9.7617899999999994E-3</c:v>
                </c:pt>
                <c:pt idx="26379" formatCode="0.00E+00">
                  <c:v>-9.4211499999999997E-3</c:v>
                </c:pt>
                <c:pt idx="26380" formatCode="0.00E+00">
                  <c:v>-9.0797299999999994E-3</c:v>
                </c:pt>
                <c:pt idx="26381" formatCode="0.00E+00">
                  <c:v>-8.7379099999999998E-3</c:v>
                </c:pt>
                <c:pt idx="26382" formatCode="0.00E+00">
                  <c:v>-8.3955999999999996E-3</c:v>
                </c:pt>
                <c:pt idx="26383" formatCode="0.00E+00">
                  <c:v>-8.0528300000000004E-3</c:v>
                </c:pt>
                <c:pt idx="26384" formatCode="0.00E+00">
                  <c:v>-7.7098100000000001E-3</c:v>
                </c:pt>
                <c:pt idx="26385" formatCode="0.00E+00">
                  <c:v>-7.3666199999999999E-3</c:v>
                </c:pt>
                <c:pt idx="26386" formatCode="0.00E+00">
                  <c:v>-7.0233300000000004E-3</c:v>
                </c:pt>
                <c:pt idx="26387" formatCode="0.00E+00">
                  <c:v>-6.68018E-3</c:v>
                </c:pt>
                <c:pt idx="26388" formatCode="0.00E+00">
                  <c:v>-6.3375599999999999E-3</c:v>
                </c:pt>
                <c:pt idx="26389" formatCode="0.00E+00">
                  <c:v>-5.9957700000000001E-3</c:v>
                </c:pt>
                <c:pt idx="26390" formatCode="0.00E+00">
                  <c:v>-5.6555399999999997E-3</c:v>
                </c:pt>
                <c:pt idx="26391" formatCode="0.00E+00">
                  <c:v>-5.31783E-3</c:v>
                </c:pt>
                <c:pt idx="26392" formatCode="0.00E+00">
                  <c:v>-4.98337E-3</c:v>
                </c:pt>
                <c:pt idx="26393" formatCode="0.00E+00">
                  <c:v>-4.65285E-3</c:v>
                </c:pt>
                <c:pt idx="26394" formatCode="0.00E+00">
                  <c:v>-4.3268200000000003E-3</c:v>
                </c:pt>
                <c:pt idx="26395" formatCode="0.00E+00">
                  <c:v>-4.0057000000000001E-3</c:v>
                </c:pt>
                <c:pt idx="26396" formatCode="0.00E+00">
                  <c:v>-3.6898299999999998E-3</c:v>
                </c:pt>
                <c:pt idx="26397" formatCode="0.00E+00">
                  <c:v>-3.3796999999999998E-3</c:v>
                </c:pt>
                <c:pt idx="26398" formatCode="0.00E+00">
                  <c:v>-3.0760200000000001E-3</c:v>
                </c:pt>
                <c:pt idx="26399" formatCode="0.00E+00">
                  <c:v>-2.7794199999999999E-3</c:v>
                </c:pt>
                <c:pt idx="26400" formatCode="0.00E+00">
                  <c:v>-2.4901300000000001E-3</c:v>
                </c:pt>
                <c:pt idx="26401" formatCode="0.00E+00">
                  <c:v>-2.2084700000000001E-3</c:v>
                </c:pt>
                <c:pt idx="26402" formatCode="0.00E+00">
                  <c:v>-1.93497E-3</c:v>
                </c:pt>
                <c:pt idx="26403" formatCode="0.00E+00">
                  <c:v>-1.6699099999999999E-3</c:v>
                </c:pt>
                <c:pt idx="26404" formatCode="0.00E+00">
                  <c:v>-1.4135599999999999E-3</c:v>
                </c:pt>
                <c:pt idx="26405" formatCode="0.00E+00">
                  <c:v>-1.1666999999999999E-3</c:v>
                </c:pt>
                <c:pt idx="26406" formatCode="0.00E+00">
                  <c:v>-9.3019299999999995E-4</c:v>
                </c:pt>
                <c:pt idx="26407" formatCode="0.00E+00">
                  <c:v>-7.0433400000000004E-4</c:v>
                </c:pt>
                <c:pt idx="26408" formatCode="0.00E+00">
                  <c:v>-4.8907400000000004E-4</c:v>
                </c:pt>
                <c:pt idx="26409" formatCode="0.00E+00">
                  <c:v>-2.8457999999999999E-4</c:v>
                </c:pt>
                <c:pt idx="26410" formatCode="0.00E+00">
                  <c:v>-9.1482099999999996E-5</c:v>
                </c:pt>
                <c:pt idx="26411" formatCode="0.00E+00">
                  <c:v>8.9488199999999995E-5</c:v>
                </c:pt>
                <c:pt idx="26412" formatCode="0.00E+00">
                  <c:v>2.57908E-4</c:v>
                </c:pt>
                <c:pt idx="26413" formatCode="0.00E+00">
                  <c:v>4.1349900000000001E-4</c:v>
                </c:pt>
                <c:pt idx="26414" formatCode="0.00E+00">
                  <c:v>5.5603599999999999E-4</c:v>
                </c:pt>
                <c:pt idx="26415" formatCode="0.00E+00">
                  <c:v>6.8517399999999998E-4</c:v>
                </c:pt>
                <c:pt idx="26416" formatCode="0.00E+00">
                  <c:v>8.0037900000000004E-4</c:v>
                </c:pt>
                <c:pt idx="26417" formatCode="0.00E+00">
                  <c:v>9.0185000000000005E-4</c:v>
                </c:pt>
                <c:pt idx="26418" formatCode="0.00E+00">
                  <c:v>9.9046399999999993E-4</c:v>
                </c:pt>
                <c:pt idx="26419" formatCode="0.00E+00">
                  <c:v>1.0662899999999999E-3</c:v>
                </c:pt>
                <c:pt idx="26420" formatCode="0.00E+00">
                  <c:v>1.1284000000000001E-3</c:v>
                </c:pt>
                <c:pt idx="26421" formatCode="0.00E+00">
                  <c:v>1.17584E-3</c:v>
                </c:pt>
                <c:pt idx="26422" formatCode="0.00E+00">
                  <c:v>1.20816E-3</c:v>
                </c:pt>
                <c:pt idx="26423" formatCode="0.00E+00">
                  <c:v>1.2252700000000001E-3</c:v>
                </c:pt>
                <c:pt idx="26424" formatCode="0.00E+00">
                  <c:v>1.22719E-3</c:v>
                </c:pt>
                <c:pt idx="26425" formatCode="0.00E+00">
                  <c:v>1.21379E-3</c:v>
                </c:pt>
                <c:pt idx="26426" formatCode="0.00E+00">
                  <c:v>1.1840799999999999E-3</c:v>
                </c:pt>
                <c:pt idx="26427" formatCode="0.00E+00">
                  <c:v>1.13919E-3</c:v>
                </c:pt>
                <c:pt idx="26428" formatCode="0.00E+00">
                  <c:v>1.0850300000000001E-3</c:v>
                </c:pt>
                <c:pt idx="26429" formatCode="0.00E+00">
                  <c:v>1.02315E-3</c:v>
                </c:pt>
                <c:pt idx="26430" formatCode="0.00E+00">
                  <c:v>9.4696500000000002E-4</c:v>
                </c:pt>
                <c:pt idx="26431" formatCode="0.00E+00">
                  <c:v>8.5463499999999997E-4</c:v>
                </c:pt>
                <c:pt idx="26432" formatCode="0.00E+00">
                  <c:v>7.5000999999999996E-4</c:v>
                </c:pt>
                <c:pt idx="26433" formatCode="0.00E+00">
                  <c:v>6.3349499999999998E-4</c:v>
                </c:pt>
                <c:pt idx="26434" formatCode="0.00E+00">
                  <c:v>5.03408E-4</c:v>
                </c:pt>
                <c:pt idx="26435" formatCode="0.00E+00">
                  <c:v>3.5933100000000001E-4</c:v>
                </c:pt>
                <c:pt idx="26436" formatCode="0.00E+00">
                  <c:v>2.0190900000000001E-4</c:v>
                </c:pt>
                <c:pt idx="26437" formatCode="0.00E+00">
                  <c:v>3.2295400000000003E-5</c:v>
                </c:pt>
                <c:pt idx="26438" formatCode="0.00E+00">
                  <c:v>-1.4856599999999999E-4</c:v>
                </c:pt>
                <c:pt idx="26439" formatCode="0.00E+00">
                  <c:v>-3.40222E-4</c:v>
                </c:pt>
                <c:pt idx="26440" formatCode="0.00E+00">
                  <c:v>-5.4261399999999997E-4</c:v>
                </c:pt>
                <c:pt idx="26441" formatCode="0.00E+00">
                  <c:v>-7.5573800000000005E-4</c:v>
                </c:pt>
                <c:pt idx="26442" formatCode="0.00E+00">
                  <c:v>-9.79513E-4</c:v>
                </c:pt>
                <c:pt idx="26443" formatCode="0.00E+00">
                  <c:v>-1.2140499999999999E-3</c:v>
                </c:pt>
                <c:pt idx="26444" formatCode="0.00E+00">
                  <c:v>-1.45958E-3</c:v>
                </c:pt>
                <c:pt idx="26445" formatCode="0.00E+00">
                  <c:v>-1.7160299999999999E-3</c:v>
                </c:pt>
                <c:pt idx="26446" formatCode="0.00E+00">
                  <c:v>-1.9831200000000001E-3</c:v>
                </c:pt>
                <c:pt idx="26447" formatCode="0.00E+00">
                  <c:v>-2.2605199999999998E-3</c:v>
                </c:pt>
                <c:pt idx="26448" formatCode="0.00E+00">
                  <c:v>-2.5476299999999999E-3</c:v>
                </c:pt>
                <c:pt idx="26449" formatCode="0.00E+00">
                  <c:v>-2.8434900000000002E-3</c:v>
                </c:pt>
                <c:pt idx="26450" formatCode="0.00E+00">
                  <c:v>-3.1471699999999999E-3</c:v>
                </c:pt>
                <c:pt idx="26451" formatCode="0.00E+00">
                  <c:v>-3.4579400000000001E-3</c:v>
                </c:pt>
                <c:pt idx="26452" formatCode="0.00E+00">
                  <c:v>-3.77554E-3</c:v>
                </c:pt>
                <c:pt idx="26453" formatCode="0.00E+00">
                  <c:v>-4.0997899999999999E-3</c:v>
                </c:pt>
                <c:pt idx="26454" formatCode="0.00E+00">
                  <c:v>-4.4300900000000002E-3</c:v>
                </c:pt>
                <c:pt idx="26455" formatCode="0.00E+00">
                  <c:v>-4.7659E-3</c:v>
                </c:pt>
                <c:pt idx="26456" formatCode="0.00E+00">
                  <c:v>-5.10693E-3</c:v>
                </c:pt>
                <c:pt idx="26457" formatCode="0.00E+00">
                  <c:v>-5.4527899999999999E-3</c:v>
                </c:pt>
                <c:pt idx="26458" formatCode="0.00E+00">
                  <c:v>-5.8027699999999996E-3</c:v>
                </c:pt>
                <c:pt idx="26459" formatCode="0.00E+00">
                  <c:v>-6.1557699999999996E-3</c:v>
                </c:pt>
                <c:pt idx="26460" formatCode="0.00E+00">
                  <c:v>-6.5106399999999998E-3</c:v>
                </c:pt>
                <c:pt idx="26461" formatCode="0.00E+00">
                  <c:v>-6.86683E-3</c:v>
                </c:pt>
                <c:pt idx="26462" formatCode="0.00E+00">
                  <c:v>-7.2239299999999999E-3</c:v>
                </c:pt>
                <c:pt idx="26463" formatCode="0.00E+00">
                  <c:v>-7.5811799999999999E-3</c:v>
                </c:pt>
                <c:pt idx="26464" formatCode="0.00E+00">
                  <c:v>-7.9379900000000007E-3</c:v>
                </c:pt>
                <c:pt idx="26465" formatCode="0.00E+00">
                  <c:v>-8.29388E-3</c:v>
                </c:pt>
                <c:pt idx="26466" formatCode="0.00E+00">
                  <c:v>-8.6481400000000003E-3</c:v>
                </c:pt>
                <c:pt idx="26467" formatCode="0.00E+00">
                  <c:v>-9.00017E-3</c:v>
                </c:pt>
                <c:pt idx="26468" formatCode="0.00E+00">
                  <c:v>-9.3496699999999992E-3</c:v>
                </c:pt>
                <c:pt idx="26469" formatCode="0.00E+00">
                  <c:v>-9.6961700000000005E-3</c:v>
                </c:pt>
                <c:pt idx="26470">
                  <c:v>-1.0038999999999999E-2</c:v>
                </c:pt>
                <c:pt idx="26471">
                  <c:v>-1.0377300000000001E-2</c:v>
                </c:pt>
                <c:pt idx="26472">
                  <c:v>-1.07107E-2</c:v>
                </c:pt>
                <c:pt idx="26473">
                  <c:v>-1.10394E-2</c:v>
                </c:pt>
                <c:pt idx="26474">
                  <c:v>-1.13633E-2</c:v>
                </c:pt>
                <c:pt idx="26475">
                  <c:v>-1.16822E-2</c:v>
                </c:pt>
                <c:pt idx="26476">
                  <c:v>-1.19953E-2</c:v>
                </c:pt>
                <c:pt idx="26477">
                  <c:v>-1.2301899999999999E-2</c:v>
                </c:pt>
                <c:pt idx="26478">
                  <c:v>-1.2601299999999999E-2</c:v>
                </c:pt>
                <c:pt idx="26479">
                  <c:v>-1.2893099999999999E-2</c:v>
                </c:pt>
                <c:pt idx="26480">
                  <c:v>-1.3176800000000001E-2</c:v>
                </c:pt>
                <c:pt idx="26481">
                  <c:v>-1.3452E-2</c:v>
                </c:pt>
                <c:pt idx="26482">
                  <c:v>-1.37185E-2</c:v>
                </c:pt>
                <c:pt idx="26483">
                  <c:v>-1.39767E-2</c:v>
                </c:pt>
                <c:pt idx="26484">
                  <c:v>-1.42261E-2</c:v>
                </c:pt>
                <c:pt idx="26485">
                  <c:v>-1.4466400000000001E-2</c:v>
                </c:pt>
                <c:pt idx="26486">
                  <c:v>-1.4697099999999999E-2</c:v>
                </c:pt>
                <c:pt idx="26487">
                  <c:v>-1.4917400000000001E-2</c:v>
                </c:pt>
                <c:pt idx="26488">
                  <c:v>-1.51272E-2</c:v>
                </c:pt>
                <c:pt idx="26489">
                  <c:v>-1.53265E-2</c:v>
                </c:pt>
                <c:pt idx="26490">
                  <c:v>-1.5512099999999999E-2</c:v>
                </c:pt>
                <c:pt idx="26491">
                  <c:v>-1.5678899999999999E-2</c:v>
                </c:pt>
                <c:pt idx="26492">
                  <c:v>-1.5829900000000001E-2</c:v>
                </c:pt>
                <c:pt idx="26493">
                  <c:v>-1.5970999999999999E-2</c:v>
                </c:pt>
                <c:pt idx="26494">
                  <c:v>-1.60999E-2</c:v>
                </c:pt>
                <c:pt idx="26495">
                  <c:v>-1.6213600000000002E-2</c:v>
                </c:pt>
                <c:pt idx="26496">
                  <c:v>-1.6313100000000001E-2</c:v>
                </c:pt>
                <c:pt idx="26497">
                  <c:v>-1.63996E-2</c:v>
                </c:pt>
                <c:pt idx="26498">
                  <c:v>-1.6473000000000002E-2</c:v>
                </c:pt>
                <c:pt idx="26499">
                  <c:v>-1.65328E-2</c:v>
                </c:pt>
                <c:pt idx="26500">
                  <c:v>-1.6579099999999999E-2</c:v>
                </c:pt>
                <c:pt idx="26501">
                  <c:v>-1.6611799999999999E-2</c:v>
                </c:pt>
                <c:pt idx="26502">
                  <c:v>-1.6630599999999999E-2</c:v>
                </c:pt>
                <c:pt idx="26503">
                  <c:v>-1.66351E-2</c:v>
                </c:pt>
                <c:pt idx="26504">
                  <c:v>-1.66257E-2</c:v>
                </c:pt>
                <c:pt idx="26505">
                  <c:v>-1.6603199999999999E-2</c:v>
                </c:pt>
                <c:pt idx="26506">
                  <c:v>-1.65684E-2</c:v>
                </c:pt>
                <c:pt idx="26507">
                  <c:v>-1.6522200000000001E-2</c:v>
                </c:pt>
                <c:pt idx="26508">
                  <c:v>-1.64651E-2</c:v>
                </c:pt>
                <c:pt idx="26509">
                  <c:v>-1.6396899999999999E-2</c:v>
                </c:pt>
                <c:pt idx="26510">
                  <c:v>-1.6317600000000002E-2</c:v>
                </c:pt>
                <c:pt idx="26511">
                  <c:v>-1.6226999999999998E-2</c:v>
                </c:pt>
                <c:pt idx="26512">
                  <c:v>-1.6124800000000002E-2</c:v>
                </c:pt>
                <c:pt idx="26513">
                  <c:v>-1.6011000000000001E-2</c:v>
                </c:pt>
                <c:pt idx="26514">
                  <c:v>-1.5885900000000001E-2</c:v>
                </c:pt>
                <c:pt idx="26515">
                  <c:v>-1.575E-2</c:v>
                </c:pt>
                <c:pt idx="26516">
                  <c:v>-1.56036E-2</c:v>
                </c:pt>
                <c:pt idx="26517">
                  <c:v>-1.54468E-2</c:v>
                </c:pt>
                <c:pt idx="26518">
                  <c:v>-1.5279600000000001E-2</c:v>
                </c:pt>
                <c:pt idx="26519">
                  <c:v>-1.5102000000000001E-2</c:v>
                </c:pt>
                <c:pt idx="26520">
                  <c:v>-1.49143E-2</c:v>
                </c:pt>
                <c:pt idx="26521">
                  <c:v>-1.47168E-2</c:v>
                </c:pt>
                <c:pt idx="26522">
                  <c:v>-1.45091E-2</c:v>
                </c:pt>
                <c:pt idx="26523">
                  <c:v>-1.42913E-2</c:v>
                </c:pt>
                <c:pt idx="26524">
                  <c:v>-1.4063900000000001E-2</c:v>
                </c:pt>
                <c:pt idx="26525">
                  <c:v>-1.3827600000000001E-2</c:v>
                </c:pt>
                <c:pt idx="26526">
                  <c:v>-1.3583400000000001E-2</c:v>
                </c:pt>
                <c:pt idx="26527">
                  <c:v>-1.3332E-2</c:v>
                </c:pt>
                <c:pt idx="26528">
                  <c:v>-1.30738E-2</c:v>
                </c:pt>
                <c:pt idx="26529">
                  <c:v>-1.28091E-2</c:v>
                </c:pt>
                <c:pt idx="26530">
                  <c:v>-1.25383E-2</c:v>
                </c:pt>
                <c:pt idx="26531">
                  <c:v>-1.22621E-2</c:v>
                </c:pt>
                <c:pt idx="26532">
                  <c:v>-1.19807E-2</c:v>
                </c:pt>
                <c:pt idx="26533">
                  <c:v>-1.1694400000000001E-2</c:v>
                </c:pt>
                <c:pt idx="26534">
                  <c:v>-1.14038E-2</c:v>
                </c:pt>
                <c:pt idx="26535">
                  <c:v>-1.11092E-2</c:v>
                </c:pt>
                <c:pt idx="26536">
                  <c:v>-1.0811100000000001E-2</c:v>
                </c:pt>
                <c:pt idx="26537">
                  <c:v>-1.05101E-2</c:v>
                </c:pt>
                <c:pt idx="26538">
                  <c:v>-1.02063E-2</c:v>
                </c:pt>
                <c:pt idx="26539" formatCode="0.00E+00">
                  <c:v>-9.8999099999999996E-3</c:v>
                </c:pt>
                <c:pt idx="26540" formatCode="0.00E+00">
                  <c:v>-9.5908499999999997E-3</c:v>
                </c:pt>
                <c:pt idx="26541" formatCode="0.00E+00">
                  <c:v>-9.27942E-3</c:v>
                </c:pt>
                <c:pt idx="26542" formatCode="0.00E+00">
                  <c:v>-8.9663199999999998E-3</c:v>
                </c:pt>
                <c:pt idx="26543" formatCode="0.00E+00">
                  <c:v>-8.6523799999999994E-3</c:v>
                </c:pt>
                <c:pt idx="26544" formatCode="0.00E+00">
                  <c:v>-8.3384500000000007E-3</c:v>
                </c:pt>
                <c:pt idx="26545" formatCode="0.00E+00">
                  <c:v>-8.0252399999999995E-3</c:v>
                </c:pt>
                <c:pt idx="26546" formatCode="0.00E+00">
                  <c:v>-7.7132800000000003E-3</c:v>
                </c:pt>
                <c:pt idx="26547" formatCode="0.00E+00">
                  <c:v>-7.4030299999999997E-3</c:v>
                </c:pt>
                <c:pt idx="26548" formatCode="0.00E+00">
                  <c:v>-7.0948699999999996E-3</c:v>
                </c:pt>
                <c:pt idx="26549" formatCode="0.00E+00">
                  <c:v>-6.7891100000000001E-3</c:v>
                </c:pt>
                <c:pt idx="26550" formatCode="0.00E+00">
                  <c:v>-6.4859399999999999E-3</c:v>
                </c:pt>
                <c:pt idx="26551" formatCode="0.00E+00">
                  <c:v>-6.18551E-3</c:v>
                </c:pt>
                <c:pt idx="26552" formatCode="0.00E+00">
                  <c:v>-5.8881300000000001E-3</c:v>
                </c:pt>
                <c:pt idx="26553" formatCode="0.00E+00">
                  <c:v>-5.5944100000000002E-3</c:v>
                </c:pt>
                <c:pt idx="26554" formatCode="0.00E+00">
                  <c:v>-5.3052200000000002E-3</c:v>
                </c:pt>
                <c:pt idx="26555" formatCode="0.00E+00">
                  <c:v>-5.0213499999999999E-3</c:v>
                </c:pt>
                <c:pt idx="26556" formatCode="0.00E+00">
                  <c:v>-4.74312E-3</c:v>
                </c:pt>
                <c:pt idx="26557" formatCode="0.00E+00">
                  <c:v>-4.4703399999999997E-3</c:v>
                </c:pt>
                <c:pt idx="26558" formatCode="0.00E+00">
                  <c:v>-4.2028500000000002E-3</c:v>
                </c:pt>
                <c:pt idx="26559" formatCode="0.00E+00">
                  <c:v>-3.9410199999999999E-3</c:v>
                </c:pt>
                <c:pt idx="26560" formatCode="0.00E+00">
                  <c:v>-3.6855500000000001E-3</c:v>
                </c:pt>
                <c:pt idx="26561" formatCode="0.00E+00">
                  <c:v>-3.4370099999999999E-3</c:v>
                </c:pt>
                <c:pt idx="26562" formatCode="0.00E+00">
                  <c:v>-3.19587E-3</c:v>
                </c:pt>
                <c:pt idx="26563" formatCode="0.00E+00">
                  <c:v>-2.9627500000000001E-3</c:v>
                </c:pt>
                <c:pt idx="26564" formatCode="0.00E+00">
                  <c:v>-2.7378300000000001E-3</c:v>
                </c:pt>
                <c:pt idx="26565" formatCode="0.00E+00">
                  <c:v>-2.5206299999999998E-3</c:v>
                </c:pt>
                <c:pt idx="26566" formatCode="0.00E+00">
                  <c:v>-2.3110600000000002E-3</c:v>
                </c:pt>
                <c:pt idx="26567" formatCode="0.00E+00">
                  <c:v>-2.10984E-3</c:v>
                </c:pt>
                <c:pt idx="26568" formatCode="0.00E+00">
                  <c:v>-1.91793E-3</c:v>
                </c:pt>
                <c:pt idx="26569" formatCode="0.00E+00">
                  <c:v>-1.73602E-3</c:v>
                </c:pt>
                <c:pt idx="26570" formatCode="0.00E+00">
                  <c:v>-1.56441E-3</c:v>
                </c:pt>
                <c:pt idx="26571" formatCode="0.00E+00">
                  <c:v>-1.40295E-3</c:v>
                </c:pt>
                <c:pt idx="26572" formatCode="0.00E+00">
                  <c:v>-1.2513699999999999E-3</c:v>
                </c:pt>
                <c:pt idx="26573" formatCode="0.00E+00">
                  <c:v>-1.10954E-3</c:v>
                </c:pt>
                <c:pt idx="26574" formatCode="0.00E+00">
                  <c:v>-9.773379999999999E-4</c:v>
                </c:pt>
                <c:pt idx="26575" formatCode="0.00E+00">
                  <c:v>-8.5480799999999998E-4</c:v>
                </c:pt>
                <c:pt idx="26576" formatCode="0.00E+00">
                  <c:v>-7.4217599999999999E-4</c:v>
                </c:pt>
                <c:pt idx="26577" formatCode="0.00E+00">
                  <c:v>-6.39673E-4</c:v>
                </c:pt>
                <c:pt idx="26578" formatCode="0.00E+00">
                  <c:v>-5.4765300000000005E-4</c:v>
                </c:pt>
                <c:pt idx="26579" formatCode="0.00E+00">
                  <c:v>-4.6650700000000001E-4</c:v>
                </c:pt>
                <c:pt idx="26580" formatCode="0.00E+00">
                  <c:v>-3.9627E-4</c:v>
                </c:pt>
                <c:pt idx="26581" formatCode="0.00E+00">
                  <c:v>-3.3661500000000002E-4</c:v>
                </c:pt>
                <c:pt idx="26582" formatCode="0.00E+00">
                  <c:v>-2.8737400000000002E-4</c:v>
                </c:pt>
                <c:pt idx="26583" formatCode="0.00E+00">
                  <c:v>-2.4853599999999999E-4</c:v>
                </c:pt>
                <c:pt idx="26584" formatCode="0.00E+00">
                  <c:v>-2.1981600000000001E-4</c:v>
                </c:pt>
                <c:pt idx="26585" formatCode="0.00E+00">
                  <c:v>-2.00855E-4</c:v>
                </c:pt>
                <c:pt idx="26586" formatCode="0.00E+00">
                  <c:v>-1.9159400000000001E-4</c:v>
                </c:pt>
                <c:pt idx="26587" formatCode="0.00E+00">
                  <c:v>-1.9214899999999999E-4</c:v>
                </c:pt>
                <c:pt idx="26588" formatCode="0.00E+00">
                  <c:v>-2.0268200000000001E-4</c:v>
                </c:pt>
                <c:pt idx="26589" formatCode="0.00E+00">
                  <c:v>-2.23246E-4</c:v>
                </c:pt>
                <c:pt idx="26590" formatCode="0.00E+00">
                  <c:v>-2.5361399999999999E-4</c:v>
                </c:pt>
                <c:pt idx="26591" formatCode="0.00E+00">
                  <c:v>-2.9345400000000001E-4</c:v>
                </c:pt>
                <c:pt idx="26592" formatCode="0.00E+00">
                  <c:v>-3.4258500000000001E-4</c:v>
                </c:pt>
                <c:pt idx="26593" formatCode="0.00E+00">
                  <c:v>-4.00887E-4</c:v>
                </c:pt>
                <c:pt idx="26594" formatCode="0.00E+00">
                  <c:v>-4.6795099999999998E-4</c:v>
                </c:pt>
                <c:pt idx="26595" formatCode="0.00E+00">
                  <c:v>-5.4313400000000002E-4</c:v>
                </c:pt>
                <c:pt idx="26596" formatCode="0.00E+00">
                  <c:v>-6.2605600000000005E-4</c:v>
                </c:pt>
                <c:pt idx="26597" formatCode="0.00E+00">
                  <c:v>-7.1670600000000001E-4</c:v>
                </c:pt>
                <c:pt idx="26598" formatCode="0.00E+00">
                  <c:v>-8.1508500000000001E-4</c:v>
                </c:pt>
                <c:pt idx="26599" formatCode="0.00E+00">
                  <c:v>-9.2088900000000004E-4</c:v>
                </c:pt>
                <c:pt idx="26600" formatCode="0.00E+00">
                  <c:v>-1.03359E-3</c:v>
                </c:pt>
                <c:pt idx="26601" formatCode="0.00E+00">
                  <c:v>-1.15262E-3</c:v>
                </c:pt>
                <c:pt idx="26602" formatCode="0.00E+00">
                  <c:v>-1.27746E-3</c:v>
                </c:pt>
                <c:pt idx="26603" formatCode="0.00E+00">
                  <c:v>-1.40777E-3</c:v>
                </c:pt>
                <c:pt idx="26604" formatCode="0.00E+00">
                  <c:v>-1.5433599999999999E-3</c:v>
                </c:pt>
                <c:pt idx="26605" formatCode="0.00E+00">
                  <c:v>-1.6839299999999999E-3</c:v>
                </c:pt>
                <c:pt idx="26606" formatCode="0.00E+00">
                  <c:v>-1.8291500000000001E-3</c:v>
                </c:pt>
                <c:pt idx="26607" formatCode="0.00E+00">
                  <c:v>-1.97869E-3</c:v>
                </c:pt>
                <c:pt idx="26608" formatCode="0.00E+00">
                  <c:v>-2.1322099999999998E-3</c:v>
                </c:pt>
                <c:pt idx="26609" formatCode="0.00E+00">
                  <c:v>-2.2893200000000001E-3</c:v>
                </c:pt>
                <c:pt idx="26610" formatCode="0.00E+00">
                  <c:v>-2.4495300000000001E-3</c:v>
                </c:pt>
                <c:pt idx="26611" formatCode="0.00E+00">
                  <c:v>-2.6123399999999999E-3</c:v>
                </c:pt>
                <c:pt idx="26612" formatCode="0.00E+00">
                  <c:v>-2.77714E-3</c:v>
                </c:pt>
                <c:pt idx="26613" formatCode="0.00E+00">
                  <c:v>-2.9433599999999999E-3</c:v>
                </c:pt>
                <c:pt idx="26614" formatCode="0.00E+00">
                  <c:v>-3.1104599999999998E-3</c:v>
                </c:pt>
                <c:pt idx="26615" formatCode="0.00E+00">
                  <c:v>-3.2780499999999998E-3</c:v>
                </c:pt>
                <c:pt idx="26616" formatCode="0.00E+00">
                  <c:v>-3.4458700000000002E-3</c:v>
                </c:pt>
                <c:pt idx="26617" formatCode="0.00E+00">
                  <c:v>-3.6137500000000002E-3</c:v>
                </c:pt>
                <c:pt idx="26618" formatCode="0.00E+00">
                  <c:v>-3.7814400000000001E-3</c:v>
                </c:pt>
                <c:pt idx="26619" formatCode="0.00E+00">
                  <c:v>-3.9486199999999999E-3</c:v>
                </c:pt>
                <c:pt idx="26620" formatCode="0.00E+00">
                  <c:v>-4.11496E-3</c:v>
                </c:pt>
                <c:pt idx="26621" formatCode="0.00E+00">
                  <c:v>-4.2800499999999997E-3</c:v>
                </c:pt>
                <c:pt idx="26622" formatCode="0.00E+00">
                  <c:v>-4.4435799999999999E-3</c:v>
                </c:pt>
                <c:pt idx="26623" formatCode="0.00E+00">
                  <c:v>-4.6052599999999999E-3</c:v>
                </c:pt>
                <c:pt idx="26624" formatCode="0.00E+00">
                  <c:v>-4.7647699999999998E-3</c:v>
                </c:pt>
                <c:pt idx="26625" formatCode="0.00E+00">
                  <c:v>-4.9216599999999996E-3</c:v>
                </c:pt>
                <c:pt idx="26626" formatCode="0.00E+00">
                  <c:v>-5.0755100000000001E-3</c:v>
                </c:pt>
                <c:pt idx="26627" formatCode="0.00E+00">
                  <c:v>-5.2259400000000001E-3</c:v>
                </c:pt>
                <c:pt idx="26628" formatCode="0.00E+00">
                  <c:v>-5.3725600000000002E-3</c:v>
                </c:pt>
                <c:pt idx="26629" formatCode="0.00E+00">
                  <c:v>-5.5149099999999996E-3</c:v>
                </c:pt>
                <c:pt idx="26630" formatCode="0.00E+00">
                  <c:v>-5.6525899999999999E-3</c:v>
                </c:pt>
                <c:pt idx="26631" formatCode="0.00E+00">
                  <c:v>-5.7853399999999999E-3</c:v>
                </c:pt>
                <c:pt idx="26632" formatCode="0.00E+00">
                  <c:v>-5.91298E-3</c:v>
                </c:pt>
                <c:pt idx="26633" formatCode="0.00E+00">
                  <c:v>-6.0352699999999997E-3</c:v>
                </c:pt>
                <c:pt idx="26634" formatCode="0.00E+00">
                  <c:v>-6.1518800000000002E-3</c:v>
                </c:pt>
                <c:pt idx="26635" formatCode="0.00E+00">
                  <c:v>-6.2624899999999999E-3</c:v>
                </c:pt>
                <c:pt idx="26636" formatCode="0.00E+00">
                  <c:v>-6.3666900000000004E-3</c:v>
                </c:pt>
                <c:pt idx="26637" formatCode="0.00E+00">
                  <c:v>-6.4640899999999996E-3</c:v>
                </c:pt>
                <c:pt idx="26638" formatCode="0.00E+00">
                  <c:v>-6.5543900000000002E-3</c:v>
                </c:pt>
                <c:pt idx="26639" formatCode="0.00E+00">
                  <c:v>-6.6372999999999996E-3</c:v>
                </c:pt>
                <c:pt idx="26640" formatCode="0.00E+00">
                  <c:v>-6.7125600000000002E-3</c:v>
                </c:pt>
                <c:pt idx="26641" formatCode="0.00E+00">
                  <c:v>-6.7801199999999997E-3</c:v>
                </c:pt>
                <c:pt idx="26642" formatCode="0.00E+00">
                  <c:v>-6.8399999999999997E-3</c:v>
                </c:pt>
                <c:pt idx="26643" formatCode="0.00E+00">
                  <c:v>-6.8920500000000003E-3</c:v>
                </c:pt>
                <c:pt idx="26644" formatCode="0.00E+00">
                  <c:v>-6.9360300000000001E-3</c:v>
                </c:pt>
                <c:pt idx="26645" formatCode="0.00E+00">
                  <c:v>-6.97169E-3</c:v>
                </c:pt>
                <c:pt idx="26646" formatCode="0.00E+00">
                  <c:v>-6.9989099999999997E-3</c:v>
                </c:pt>
                <c:pt idx="26647" formatCode="0.00E+00">
                  <c:v>-7.0175999999999997E-3</c:v>
                </c:pt>
                <c:pt idx="26648" formatCode="0.00E+00">
                  <c:v>-7.0277600000000001E-3</c:v>
                </c:pt>
                <c:pt idx="26649" formatCode="0.00E+00">
                  <c:v>-7.0294399999999996E-3</c:v>
                </c:pt>
                <c:pt idx="26650" formatCode="0.00E+00">
                  <c:v>-7.0227199999999997E-3</c:v>
                </c:pt>
                <c:pt idx="26651" formatCode="0.00E+00">
                  <c:v>-7.00762E-3</c:v>
                </c:pt>
                <c:pt idx="26652" formatCode="0.00E+00">
                  <c:v>-6.98411E-3</c:v>
                </c:pt>
                <c:pt idx="26653" formatCode="0.00E+00">
                  <c:v>-6.95212E-3</c:v>
                </c:pt>
                <c:pt idx="26654" formatCode="0.00E+00">
                  <c:v>-6.9116200000000003E-3</c:v>
                </c:pt>
                <c:pt idx="26655" formatCode="0.00E+00">
                  <c:v>-6.8626599999999996E-3</c:v>
                </c:pt>
                <c:pt idx="26656" formatCode="0.00E+00">
                  <c:v>-6.8052599999999996E-3</c:v>
                </c:pt>
                <c:pt idx="26657" formatCode="0.00E+00">
                  <c:v>-6.73932E-3</c:v>
                </c:pt>
                <c:pt idx="26658" formatCode="0.00E+00">
                  <c:v>-6.66469E-3</c:v>
                </c:pt>
                <c:pt idx="26659" formatCode="0.00E+00">
                  <c:v>-6.5815400000000003E-3</c:v>
                </c:pt>
                <c:pt idx="26660" formatCode="0.00E+00">
                  <c:v>-6.49017E-3</c:v>
                </c:pt>
                <c:pt idx="26661" formatCode="0.00E+00">
                  <c:v>-6.3907299999999998E-3</c:v>
                </c:pt>
                <c:pt idx="26662" formatCode="0.00E+00">
                  <c:v>-6.2832299999999999E-3</c:v>
                </c:pt>
                <c:pt idx="26663" formatCode="0.00E+00">
                  <c:v>-6.1677499999999996E-3</c:v>
                </c:pt>
                <c:pt idx="26664" formatCode="0.00E+00">
                  <c:v>-6.0444599999999998E-3</c:v>
                </c:pt>
                <c:pt idx="26665" formatCode="0.00E+00">
                  <c:v>-5.9135799999999999E-3</c:v>
                </c:pt>
                <c:pt idx="26666" formatCode="0.00E+00">
                  <c:v>-5.7753500000000003E-3</c:v>
                </c:pt>
                <c:pt idx="26667" formatCode="0.00E+00">
                  <c:v>-5.6299999999999996E-3</c:v>
                </c:pt>
                <c:pt idx="26668" formatCode="0.00E+00">
                  <c:v>-5.4777599999999999E-3</c:v>
                </c:pt>
                <c:pt idx="26669" formatCode="0.00E+00">
                  <c:v>-5.3189200000000004E-3</c:v>
                </c:pt>
                <c:pt idx="26670" formatCode="0.00E+00">
                  <c:v>-5.1537400000000004E-3</c:v>
                </c:pt>
                <c:pt idx="26671" formatCode="0.00E+00">
                  <c:v>-4.98249E-3</c:v>
                </c:pt>
                <c:pt idx="26672" formatCode="0.00E+00">
                  <c:v>-4.8053899999999997E-3</c:v>
                </c:pt>
                <c:pt idx="26673" formatCode="0.00E+00">
                  <c:v>-4.6227400000000002E-3</c:v>
                </c:pt>
                <c:pt idx="26674" formatCode="0.00E+00">
                  <c:v>-4.4347199999999996E-3</c:v>
                </c:pt>
                <c:pt idx="26675" formatCode="0.00E+00">
                  <c:v>-4.2415100000000004E-3</c:v>
                </c:pt>
                <c:pt idx="26676" formatCode="0.00E+00">
                  <c:v>-4.0433700000000001E-3</c:v>
                </c:pt>
                <c:pt idx="26677" formatCode="0.00E+00">
                  <c:v>-3.8406299999999998E-3</c:v>
                </c:pt>
                <c:pt idx="26678" formatCode="0.00E+00">
                  <c:v>-3.6336599999999999E-3</c:v>
                </c:pt>
                <c:pt idx="26679" formatCode="0.00E+00">
                  <c:v>-3.4228000000000001E-3</c:v>
                </c:pt>
                <c:pt idx="26680" formatCode="0.00E+00">
                  <c:v>-3.2084000000000001E-3</c:v>
                </c:pt>
                <c:pt idx="26681" formatCode="0.00E+00">
                  <c:v>-2.9908600000000001E-3</c:v>
                </c:pt>
                <c:pt idx="26682" formatCode="0.00E+00">
                  <c:v>-2.7705899999999999E-3</c:v>
                </c:pt>
                <c:pt idx="26683" formatCode="0.00E+00">
                  <c:v>-2.5479600000000002E-3</c:v>
                </c:pt>
                <c:pt idx="26684" formatCode="0.00E+00">
                  <c:v>-2.3233099999999999E-3</c:v>
                </c:pt>
                <c:pt idx="26685" formatCode="0.00E+00">
                  <c:v>-2.0969700000000001E-3</c:v>
                </c:pt>
                <c:pt idx="26686" formatCode="0.00E+00">
                  <c:v>-1.86929E-3</c:v>
                </c:pt>
                <c:pt idx="26687" formatCode="0.00E+00">
                  <c:v>-1.6406000000000001E-3</c:v>
                </c:pt>
                <c:pt idx="26688" formatCode="0.00E+00">
                  <c:v>-1.4112899999999999E-3</c:v>
                </c:pt>
                <c:pt idx="26689" formatCode="0.00E+00">
                  <c:v>-1.1817399999999999E-3</c:v>
                </c:pt>
                <c:pt idx="26690" formatCode="0.00E+00">
                  <c:v>-9.5231600000000003E-4</c:v>
                </c:pt>
                <c:pt idx="26691" formatCode="0.00E+00">
                  <c:v>-7.2332099999999997E-4</c:v>
                </c:pt>
                <c:pt idx="26692" formatCode="0.00E+00">
                  <c:v>-4.9504499999999995E-4</c:v>
                </c:pt>
                <c:pt idx="26693" formatCode="0.00E+00">
                  <c:v>-2.6782800000000001E-4</c:v>
                </c:pt>
                <c:pt idx="26694" formatCode="0.00E+00">
                  <c:v>-4.20907E-5</c:v>
                </c:pt>
                <c:pt idx="26695" formatCode="0.00E+00">
                  <c:v>1.81767E-4</c:v>
                </c:pt>
                <c:pt idx="26696" formatCode="0.00E+00">
                  <c:v>4.03435E-4</c:v>
                </c:pt>
                <c:pt idx="26697" formatCode="0.00E+00">
                  <c:v>6.2265200000000001E-4</c:v>
                </c:pt>
                <c:pt idx="26698" formatCode="0.00E+00">
                  <c:v>8.3913900000000003E-4</c:v>
                </c:pt>
                <c:pt idx="26699" formatCode="0.00E+00">
                  <c:v>1.05258E-3</c:v>
                </c:pt>
                <c:pt idx="26700" formatCode="0.00E+00">
                  <c:v>1.2626499999999999E-3</c:v>
                </c:pt>
                <c:pt idx="26701" formatCode="0.00E+00">
                  <c:v>1.46908E-3</c:v>
                </c:pt>
                <c:pt idx="26702" formatCode="0.00E+00">
                  <c:v>1.6716400000000001E-3</c:v>
                </c:pt>
                <c:pt idx="26703" formatCode="0.00E+00">
                  <c:v>1.86998E-3</c:v>
                </c:pt>
                <c:pt idx="26704" formatCode="0.00E+00">
                  <c:v>2.06375E-3</c:v>
                </c:pt>
                <c:pt idx="26705" formatCode="0.00E+00">
                  <c:v>2.25268E-3</c:v>
                </c:pt>
                <c:pt idx="26706" formatCode="0.00E+00">
                  <c:v>2.4365699999999999E-3</c:v>
                </c:pt>
                <c:pt idx="26707" formatCode="0.00E+00">
                  <c:v>2.6152200000000001E-3</c:v>
                </c:pt>
                <c:pt idx="26708" formatCode="0.00E+00">
                  <c:v>2.78839E-3</c:v>
                </c:pt>
                <c:pt idx="26709" formatCode="0.00E+00">
                  <c:v>2.9558900000000001E-3</c:v>
                </c:pt>
                <c:pt idx="26710" formatCode="0.00E+00">
                  <c:v>3.11758E-3</c:v>
                </c:pt>
                <c:pt idx="26711" formatCode="0.00E+00">
                  <c:v>3.2732199999999999E-3</c:v>
                </c:pt>
                <c:pt idx="26712" formatCode="0.00E+00">
                  <c:v>3.42261E-3</c:v>
                </c:pt>
                <c:pt idx="26713" formatCode="0.00E+00">
                  <c:v>3.5655299999999999E-3</c:v>
                </c:pt>
                <c:pt idx="26714" formatCode="0.00E+00">
                  <c:v>3.70185E-3</c:v>
                </c:pt>
                <c:pt idx="26715" formatCode="0.00E+00">
                  <c:v>3.8313800000000001E-3</c:v>
                </c:pt>
                <c:pt idx="26716" formatCode="0.00E+00">
                  <c:v>3.9539900000000001E-3</c:v>
                </c:pt>
                <c:pt idx="26717" formatCode="0.00E+00">
                  <c:v>4.06953E-3</c:v>
                </c:pt>
                <c:pt idx="26718" formatCode="0.00E+00">
                  <c:v>4.1778900000000001E-3</c:v>
                </c:pt>
                <c:pt idx="26719" formatCode="0.00E+00">
                  <c:v>4.27897E-3</c:v>
                </c:pt>
                <c:pt idx="26720" formatCode="0.00E+00">
                  <c:v>4.3727200000000001E-3</c:v>
                </c:pt>
                <c:pt idx="26721" formatCode="0.00E+00">
                  <c:v>4.4590599999999999E-3</c:v>
                </c:pt>
                <c:pt idx="26722" formatCode="0.00E+00">
                  <c:v>4.5379599999999997E-3</c:v>
                </c:pt>
                <c:pt idx="26723" formatCode="0.00E+00">
                  <c:v>4.6094100000000004E-3</c:v>
                </c:pt>
                <c:pt idx="26724" formatCode="0.00E+00">
                  <c:v>4.6734100000000002E-3</c:v>
                </c:pt>
                <c:pt idx="26725" formatCode="0.00E+00">
                  <c:v>4.7299600000000001E-3</c:v>
                </c:pt>
                <c:pt idx="26726" formatCode="0.00E+00">
                  <c:v>4.7790799999999998E-3</c:v>
                </c:pt>
                <c:pt idx="26727" formatCode="0.00E+00">
                  <c:v>4.82081E-3</c:v>
                </c:pt>
                <c:pt idx="26728" formatCode="0.00E+00">
                  <c:v>4.8552100000000004E-3</c:v>
                </c:pt>
                <c:pt idx="26729" formatCode="0.00E+00">
                  <c:v>4.8823900000000003E-3</c:v>
                </c:pt>
                <c:pt idx="26730" formatCode="0.00E+00">
                  <c:v>4.9024300000000002E-3</c:v>
                </c:pt>
                <c:pt idx="26731" formatCode="0.00E+00">
                  <c:v>4.9154100000000003E-3</c:v>
                </c:pt>
                <c:pt idx="26732" formatCode="0.00E+00">
                  <c:v>4.9214000000000003E-3</c:v>
                </c:pt>
                <c:pt idx="26733" formatCode="0.00E+00">
                  <c:v>4.9204499999999998E-3</c:v>
                </c:pt>
                <c:pt idx="26734" formatCode="0.00E+00">
                  <c:v>4.9127099999999998E-3</c:v>
                </c:pt>
                <c:pt idx="26735" formatCode="0.00E+00">
                  <c:v>4.8983500000000001E-3</c:v>
                </c:pt>
                <c:pt idx="26736" formatCode="0.00E+00">
                  <c:v>4.8775800000000003E-3</c:v>
                </c:pt>
                <c:pt idx="26737" formatCode="0.00E+00">
                  <c:v>4.8505500000000003E-3</c:v>
                </c:pt>
                <c:pt idx="26738" formatCode="0.00E+00">
                  <c:v>4.8174400000000001E-3</c:v>
                </c:pt>
                <c:pt idx="26739" formatCode="0.00E+00">
                  <c:v>4.7784500000000001E-3</c:v>
                </c:pt>
                <c:pt idx="26740" formatCode="0.00E+00">
                  <c:v>4.7337400000000002E-3</c:v>
                </c:pt>
                <c:pt idx="26741" formatCode="0.00E+00">
                  <c:v>4.6834299999999997E-3</c:v>
                </c:pt>
                <c:pt idx="26742" formatCode="0.00E+00">
                  <c:v>4.6276700000000004E-3</c:v>
                </c:pt>
                <c:pt idx="26743" formatCode="0.00E+00">
                  <c:v>4.5667099999999999E-3</c:v>
                </c:pt>
                <c:pt idx="26744" formatCode="0.00E+00">
                  <c:v>4.5008299999999999E-3</c:v>
                </c:pt>
                <c:pt idx="26745" formatCode="0.00E+00">
                  <c:v>4.4302999999999999E-3</c:v>
                </c:pt>
                <c:pt idx="26746" formatCode="0.00E+00">
                  <c:v>4.3553400000000001E-3</c:v>
                </c:pt>
                <c:pt idx="26747" formatCode="0.00E+00">
                  <c:v>4.27619E-3</c:v>
                </c:pt>
                <c:pt idx="26748" formatCode="0.00E+00">
                  <c:v>4.1931299999999998E-3</c:v>
                </c:pt>
                <c:pt idx="26749" formatCode="0.00E+00">
                  <c:v>4.1064600000000001E-3</c:v>
                </c:pt>
                <c:pt idx="26750" formatCode="0.00E+00">
                  <c:v>4.01651E-3</c:v>
                </c:pt>
                <c:pt idx="26751" formatCode="0.00E+00">
                  <c:v>3.9235499999999996E-3</c:v>
                </c:pt>
                <c:pt idx="26752" formatCode="0.00E+00">
                  <c:v>3.8278000000000001E-3</c:v>
                </c:pt>
                <c:pt idx="26753" formatCode="0.00E+00">
                  <c:v>3.7294899999999998E-3</c:v>
                </c:pt>
                <c:pt idx="26754" formatCode="0.00E+00">
                  <c:v>3.6288700000000002E-3</c:v>
                </c:pt>
                <c:pt idx="26755" formatCode="0.00E+00">
                  <c:v>3.5261899999999998E-3</c:v>
                </c:pt>
                <c:pt idx="26756" formatCode="0.00E+00">
                  <c:v>3.4217599999999998E-3</c:v>
                </c:pt>
                <c:pt idx="26757" formatCode="0.00E+00">
                  <c:v>3.3159600000000002E-3</c:v>
                </c:pt>
                <c:pt idx="26758" formatCode="0.00E+00">
                  <c:v>3.2091699999999999E-3</c:v>
                </c:pt>
                <c:pt idx="26759" formatCode="0.00E+00">
                  <c:v>3.1017000000000002E-3</c:v>
                </c:pt>
                <c:pt idx="26760" formatCode="0.00E+00">
                  <c:v>2.9938500000000002E-3</c:v>
                </c:pt>
                <c:pt idx="26761" formatCode="0.00E+00">
                  <c:v>2.88588E-3</c:v>
                </c:pt>
                <c:pt idx="26762" formatCode="0.00E+00">
                  <c:v>2.7780499999999998E-3</c:v>
                </c:pt>
                <c:pt idx="26763" formatCode="0.00E+00">
                  <c:v>2.67066E-3</c:v>
                </c:pt>
                <c:pt idx="26764" formatCode="0.00E+00">
                  <c:v>2.5640099999999998E-3</c:v>
                </c:pt>
                <c:pt idx="26765" formatCode="0.00E+00">
                  <c:v>2.45831E-3</c:v>
                </c:pt>
                <c:pt idx="26766" formatCode="0.00E+00">
                  <c:v>2.3537599999999999E-3</c:v>
                </c:pt>
                <c:pt idx="26767" formatCode="0.00E+00">
                  <c:v>2.2507199999999999E-3</c:v>
                </c:pt>
                <c:pt idx="26768" formatCode="0.00E+00">
                  <c:v>2.14956E-3</c:v>
                </c:pt>
                <c:pt idx="26769" formatCode="0.00E+00">
                  <c:v>2.0506600000000002E-3</c:v>
                </c:pt>
                <c:pt idx="26770" formatCode="0.00E+00">
                  <c:v>1.9543099999999999E-3</c:v>
                </c:pt>
                <c:pt idx="26771" formatCode="0.00E+00">
                  <c:v>1.8607999999999999E-3</c:v>
                </c:pt>
                <c:pt idx="26772" formatCode="0.00E+00">
                  <c:v>1.77038E-3</c:v>
                </c:pt>
                <c:pt idx="26773" formatCode="0.00E+00">
                  <c:v>1.6832699999999999E-3</c:v>
                </c:pt>
                <c:pt idx="26774" formatCode="0.00E+00">
                  <c:v>1.59968E-3</c:v>
                </c:pt>
                <c:pt idx="26775" formatCode="0.00E+00">
                  <c:v>1.51983E-3</c:v>
                </c:pt>
                <c:pt idx="26776" formatCode="0.00E+00">
                  <c:v>1.4439100000000001E-3</c:v>
                </c:pt>
                <c:pt idx="26777" formatCode="0.00E+00">
                  <c:v>1.3721300000000001E-3</c:v>
                </c:pt>
                <c:pt idx="26778" formatCode="0.00E+00">
                  <c:v>1.3047E-3</c:v>
                </c:pt>
                <c:pt idx="26779" formatCode="0.00E+00">
                  <c:v>1.24182E-3</c:v>
                </c:pt>
                <c:pt idx="26780" formatCode="0.00E+00">
                  <c:v>1.1836800000000001E-3</c:v>
                </c:pt>
                <c:pt idx="26781" formatCode="0.00E+00">
                  <c:v>1.1304100000000001E-3</c:v>
                </c:pt>
                <c:pt idx="26782" formatCode="0.00E+00">
                  <c:v>1.0821100000000001E-3</c:v>
                </c:pt>
                <c:pt idx="26783" formatCode="0.00E+00">
                  <c:v>1.03886E-3</c:v>
                </c:pt>
                <c:pt idx="26784" formatCode="0.00E+00">
                  <c:v>1.0007900000000001E-3</c:v>
                </c:pt>
                <c:pt idx="26785" formatCode="0.00E+00">
                  <c:v>9.6802599999999998E-4</c:v>
                </c:pt>
                <c:pt idx="26786" formatCode="0.00E+00">
                  <c:v>9.40787E-4</c:v>
                </c:pt>
                <c:pt idx="26787" formatCode="0.00E+00">
                  <c:v>9.1925899999999996E-4</c:v>
                </c:pt>
                <c:pt idx="26788" formatCode="0.00E+00">
                  <c:v>9.0356300000000002E-4</c:v>
                </c:pt>
                <c:pt idx="26789" formatCode="0.00E+00">
                  <c:v>8.9376500000000003E-4</c:v>
                </c:pt>
                <c:pt idx="26790" formatCode="0.00E+00">
                  <c:v>8.8990200000000003E-4</c:v>
                </c:pt>
                <c:pt idx="26791" formatCode="0.00E+00">
                  <c:v>8.9200499999999997E-4</c:v>
                </c:pt>
                <c:pt idx="26792" formatCode="0.00E+00">
                  <c:v>9.0007800000000001E-4</c:v>
                </c:pt>
                <c:pt idx="26793" formatCode="0.00E+00">
                  <c:v>9.1405000000000002E-4</c:v>
                </c:pt>
                <c:pt idx="26794" formatCode="0.00E+00">
                  <c:v>9.3379400000000005E-4</c:v>
                </c:pt>
                <c:pt idx="26795" formatCode="0.00E+00">
                  <c:v>9.5922800000000001E-4</c:v>
                </c:pt>
                <c:pt idx="26796" formatCode="0.00E+00">
                  <c:v>9.9031100000000001E-4</c:v>
                </c:pt>
                <c:pt idx="26797" formatCode="0.00E+00">
                  <c:v>1.02703E-3</c:v>
                </c:pt>
                <c:pt idx="26798" formatCode="0.00E+00">
                  <c:v>1.0694000000000001E-3</c:v>
                </c:pt>
                <c:pt idx="26799" formatCode="0.00E+00">
                  <c:v>1.1174100000000001E-3</c:v>
                </c:pt>
                <c:pt idx="26800" formatCode="0.00E+00">
                  <c:v>1.1709800000000001E-3</c:v>
                </c:pt>
                <c:pt idx="26801" formatCode="0.00E+00">
                  <c:v>1.23004E-3</c:v>
                </c:pt>
                <c:pt idx="26802" formatCode="0.00E+00">
                  <c:v>1.29459E-3</c:v>
                </c:pt>
                <c:pt idx="26803" formatCode="0.00E+00">
                  <c:v>1.3645700000000001E-3</c:v>
                </c:pt>
                <c:pt idx="26804" formatCode="0.00E+00">
                  <c:v>1.43979E-3</c:v>
                </c:pt>
                <c:pt idx="26805" formatCode="0.00E+00">
                  <c:v>1.5200999999999999E-3</c:v>
                </c:pt>
                <c:pt idx="26806" formatCode="0.00E+00">
                  <c:v>1.6053700000000001E-3</c:v>
                </c:pt>
                <c:pt idx="26807" formatCode="0.00E+00">
                  <c:v>1.69527E-3</c:v>
                </c:pt>
                <c:pt idx="26808" formatCode="0.00E+00">
                  <c:v>1.7893900000000001E-3</c:v>
                </c:pt>
                <c:pt idx="26809" formatCode="0.00E+00">
                  <c:v>1.8874899999999999E-3</c:v>
                </c:pt>
                <c:pt idx="26810" formatCode="0.00E+00">
                  <c:v>1.9895099999999999E-3</c:v>
                </c:pt>
                <c:pt idx="26811" formatCode="0.00E+00">
                  <c:v>2.0953399999999998E-3</c:v>
                </c:pt>
                <c:pt idx="26812" formatCode="0.00E+00">
                  <c:v>2.2048300000000001E-3</c:v>
                </c:pt>
                <c:pt idx="26813" formatCode="0.00E+00">
                  <c:v>2.3178199999999999E-3</c:v>
                </c:pt>
                <c:pt idx="26814" formatCode="0.00E+00">
                  <c:v>2.4340999999999998E-3</c:v>
                </c:pt>
                <c:pt idx="26815" formatCode="0.00E+00">
                  <c:v>2.5534099999999999E-3</c:v>
                </c:pt>
                <c:pt idx="26816" formatCode="0.00E+00">
                  <c:v>2.6754499999999998E-3</c:v>
                </c:pt>
                <c:pt idx="26817" formatCode="0.00E+00">
                  <c:v>2.79993E-3</c:v>
                </c:pt>
                <c:pt idx="26818" formatCode="0.00E+00">
                  <c:v>2.92654E-3</c:v>
                </c:pt>
                <c:pt idx="26819" formatCode="0.00E+00">
                  <c:v>3.05499E-3</c:v>
                </c:pt>
                <c:pt idx="26820" formatCode="0.00E+00">
                  <c:v>3.18499E-3</c:v>
                </c:pt>
                <c:pt idx="26821" formatCode="0.00E+00">
                  <c:v>3.3162399999999998E-3</c:v>
                </c:pt>
                <c:pt idx="26822" formatCode="0.00E+00">
                  <c:v>3.4484199999999998E-3</c:v>
                </c:pt>
                <c:pt idx="26823" formatCode="0.00E+00">
                  <c:v>3.5812399999999999E-3</c:v>
                </c:pt>
                <c:pt idx="26824" formatCode="0.00E+00">
                  <c:v>3.7143699999999998E-3</c:v>
                </c:pt>
                <c:pt idx="26825" formatCode="0.00E+00">
                  <c:v>3.8475599999999999E-3</c:v>
                </c:pt>
                <c:pt idx="26826" formatCode="0.00E+00">
                  <c:v>3.9805400000000003E-3</c:v>
                </c:pt>
                <c:pt idx="26827" formatCode="0.00E+00">
                  <c:v>4.1129399999999998E-3</c:v>
                </c:pt>
                <c:pt idx="26828" formatCode="0.00E+00">
                  <c:v>4.2443899999999998E-3</c:v>
                </c:pt>
                <c:pt idx="26829" formatCode="0.00E+00">
                  <c:v>4.3745900000000002E-3</c:v>
                </c:pt>
                <c:pt idx="26830" formatCode="0.00E+00">
                  <c:v>4.5033299999999998E-3</c:v>
                </c:pt>
                <c:pt idx="26831" formatCode="0.00E+00">
                  <c:v>4.6303000000000004E-3</c:v>
                </c:pt>
                <c:pt idx="26832" formatCode="0.00E+00">
                  <c:v>4.7551599999999996E-3</c:v>
                </c:pt>
                <c:pt idx="26833" formatCode="0.00E+00">
                  <c:v>4.8775499999999996E-3</c:v>
                </c:pt>
                <c:pt idx="26834" formatCode="0.00E+00">
                  <c:v>4.9971800000000004E-3</c:v>
                </c:pt>
                <c:pt idx="26835" formatCode="0.00E+00">
                  <c:v>5.1137999999999999E-3</c:v>
                </c:pt>
                <c:pt idx="26836" formatCode="0.00E+00">
                  <c:v>5.2270800000000003E-3</c:v>
                </c:pt>
                <c:pt idx="26837" formatCode="0.00E+00">
                  <c:v>5.3367500000000003E-3</c:v>
                </c:pt>
                <c:pt idx="26838" formatCode="0.00E+00">
                  <c:v>5.4425699999999999E-3</c:v>
                </c:pt>
                <c:pt idx="26839" formatCode="0.00E+00">
                  <c:v>5.5443200000000002E-3</c:v>
                </c:pt>
                <c:pt idx="26840" formatCode="0.00E+00">
                  <c:v>5.6418299999999996E-3</c:v>
                </c:pt>
                <c:pt idx="26841" formatCode="0.00E+00">
                  <c:v>5.7349499999999999E-3</c:v>
                </c:pt>
                <c:pt idx="26842" formatCode="0.00E+00">
                  <c:v>5.8234699999999999E-3</c:v>
                </c:pt>
                <c:pt idx="26843" formatCode="0.00E+00">
                  <c:v>5.90714E-3</c:v>
                </c:pt>
                <c:pt idx="26844" formatCode="0.00E+00">
                  <c:v>5.9856900000000001E-3</c:v>
                </c:pt>
                <c:pt idx="26845" formatCode="0.00E+00">
                  <c:v>6.0588700000000001E-3</c:v>
                </c:pt>
                <c:pt idx="26846" formatCode="0.00E+00">
                  <c:v>6.1264800000000001E-3</c:v>
                </c:pt>
                <c:pt idx="26847" formatCode="0.00E+00">
                  <c:v>6.1882700000000001E-3</c:v>
                </c:pt>
                <c:pt idx="26848" formatCode="0.00E+00">
                  <c:v>6.2439699999999997E-3</c:v>
                </c:pt>
                <c:pt idx="26849" formatCode="0.00E+00">
                  <c:v>6.2932999999999999E-3</c:v>
                </c:pt>
                <c:pt idx="26850" formatCode="0.00E+00">
                  <c:v>6.3360999999999999E-3</c:v>
                </c:pt>
                <c:pt idx="26851" formatCode="0.00E+00">
                  <c:v>6.3722600000000003E-3</c:v>
                </c:pt>
                <c:pt idx="26852" formatCode="0.00E+00">
                  <c:v>6.40165E-3</c:v>
                </c:pt>
                <c:pt idx="26853" formatCode="0.00E+00">
                  <c:v>6.4241699999999999E-3</c:v>
                </c:pt>
                <c:pt idx="26854" formatCode="0.00E+00">
                  <c:v>6.4397500000000002E-3</c:v>
                </c:pt>
                <c:pt idx="26855" formatCode="0.00E+00">
                  <c:v>6.4483199999999996E-3</c:v>
                </c:pt>
                <c:pt idx="26856" formatCode="0.00E+00">
                  <c:v>6.4496800000000002E-3</c:v>
                </c:pt>
                <c:pt idx="26857" formatCode="0.00E+00">
                  <c:v>6.44357E-3</c:v>
                </c:pt>
                <c:pt idx="26858" formatCode="0.00E+00">
                  <c:v>6.4299099999999996E-3</c:v>
                </c:pt>
                <c:pt idx="26859" formatCode="0.00E+00">
                  <c:v>6.40867E-3</c:v>
                </c:pt>
                <c:pt idx="26860" formatCode="0.00E+00">
                  <c:v>6.3799199999999999E-3</c:v>
                </c:pt>
                <c:pt idx="26861" formatCode="0.00E+00">
                  <c:v>6.3437700000000003E-3</c:v>
                </c:pt>
                <c:pt idx="26862" formatCode="0.00E+00">
                  <c:v>6.3002400000000004E-3</c:v>
                </c:pt>
                <c:pt idx="26863" formatCode="0.00E+00">
                  <c:v>6.2493100000000001E-3</c:v>
                </c:pt>
                <c:pt idx="26864" formatCode="0.00E+00">
                  <c:v>6.1911400000000004E-3</c:v>
                </c:pt>
                <c:pt idx="26865" formatCode="0.00E+00">
                  <c:v>6.1258900000000002E-3</c:v>
                </c:pt>
                <c:pt idx="26866" formatCode="0.00E+00">
                  <c:v>6.0535600000000004E-3</c:v>
                </c:pt>
                <c:pt idx="26867" formatCode="0.00E+00">
                  <c:v>5.9740899999999996E-3</c:v>
                </c:pt>
                <c:pt idx="26868" formatCode="0.00E+00">
                  <c:v>5.8875500000000001E-3</c:v>
                </c:pt>
                <c:pt idx="26869" formatCode="0.00E+00">
                  <c:v>5.7939899999999997E-3</c:v>
                </c:pt>
                <c:pt idx="26870" formatCode="0.00E+00">
                  <c:v>5.6932500000000004E-3</c:v>
                </c:pt>
                <c:pt idx="26871" formatCode="0.00E+00">
                  <c:v>5.5853099999999996E-3</c:v>
                </c:pt>
                <c:pt idx="26872" formatCode="0.00E+00">
                  <c:v>5.4703299999999998E-3</c:v>
                </c:pt>
                <c:pt idx="26873" formatCode="0.00E+00">
                  <c:v>5.3485399999999997E-3</c:v>
                </c:pt>
                <c:pt idx="26874" formatCode="0.00E+00">
                  <c:v>5.2202000000000004E-3</c:v>
                </c:pt>
                <c:pt idx="26875" formatCode="0.00E+00">
                  <c:v>5.0856800000000004E-3</c:v>
                </c:pt>
                <c:pt idx="26876" formatCode="0.00E+00">
                  <c:v>4.9453300000000004E-3</c:v>
                </c:pt>
                <c:pt idx="26877" formatCode="0.00E+00">
                  <c:v>4.7994300000000004E-3</c:v>
                </c:pt>
                <c:pt idx="26878" formatCode="0.00E+00">
                  <c:v>4.6482199999999998E-3</c:v>
                </c:pt>
                <c:pt idx="26879" formatCode="0.00E+00">
                  <c:v>4.4919699999999996E-3</c:v>
                </c:pt>
                <c:pt idx="26880" formatCode="0.00E+00">
                  <c:v>4.33096E-3</c:v>
                </c:pt>
                <c:pt idx="26881" formatCode="0.00E+00">
                  <c:v>4.1654600000000002E-3</c:v>
                </c:pt>
                <c:pt idx="26882" formatCode="0.00E+00">
                  <c:v>3.9957300000000003E-3</c:v>
                </c:pt>
                <c:pt idx="26883" formatCode="0.00E+00">
                  <c:v>3.8219399999999998E-3</c:v>
                </c:pt>
                <c:pt idx="26884" formatCode="0.00E+00">
                  <c:v>3.6443199999999999E-3</c:v>
                </c:pt>
                <c:pt idx="26885" formatCode="0.00E+00">
                  <c:v>3.4632E-3</c:v>
                </c:pt>
                <c:pt idx="26886" formatCode="0.00E+00">
                  <c:v>3.2788800000000001E-3</c:v>
                </c:pt>
                <c:pt idx="26887" formatCode="0.00E+00">
                  <c:v>3.0917000000000002E-3</c:v>
                </c:pt>
                <c:pt idx="26888" formatCode="0.00E+00">
                  <c:v>2.9020399999999998E-3</c:v>
                </c:pt>
                <c:pt idx="26889" formatCode="0.00E+00">
                  <c:v>2.7103499999999998E-3</c:v>
                </c:pt>
                <c:pt idx="26890" formatCode="0.00E+00">
                  <c:v>2.5169599999999999E-3</c:v>
                </c:pt>
                <c:pt idx="26891" formatCode="0.00E+00">
                  <c:v>2.3222099999999999E-3</c:v>
                </c:pt>
                <c:pt idx="26892" formatCode="0.00E+00">
                  <c:v>2.1264700000000001E-3</c:v>
                </c:pt>
                <c:pt idx="26893" formatCode="0.00E+00">
                  <c:v>1.9300999999999999E-3</c:v>
                </c:pt>
                <c:pt idx="26894" formatCode="0.00E+00">
                  <c:v>1.73339E-3</c:v>
                </c:pt>
                <c:pt idx="26895" formatCode="0.00E+00">
                  <c:v>1.53667E-3</c:v>
                </c:pt>
                <c:pt idx="26896" formatCode="0.00E+00">
                  <c:v>1.34023E-3</c:v>
                </c:pt>
                <c:pt idx="26897" formatCode="0.00E+00">
                  <c:v>1.1443899999999999E-3</c:v>
                </c:pt>
                <c:pt idx="26898" formatCode="0.00E+00">
                  <c:v>9.4954600000000001E-4</c:v>
                </c:pt>
                <c:pt idx="26899" formatCode="0.00E+00">
                  <c:v>7.5619299999999995E-4</c:v>
                </c:pt>
                <c:pt idx="26900" formatCode="0.00E+00">
                  <c:v>5.6482500000000003E-4</c:v>
                </c:pt>
                <c:pt idx="26901" formatCode="0.00E+00">
                  <c:v>3.75836E-4</c:v>
                </c:pt>
                <c:pt idx="26902" formatCode="0.00E+00">
                  <c:v>1.89576E-4</c:v>
                </c:pt>
                <c:pt idx="26903" formatCode="0.00E+00">
                  <c:v>6.4457099999999998E-6</c:v>
                </c:pt>
                <c:pt idx="26904" formatCode="0.00E+00">
                  <c:v>-1.73048E-4</c:v>
                </c:pt>
                <c:pt idx="26905" formatCode="0.00E+00">
                  <c:v>-3.4834599999999997E-4</c:v>
                </c:pt>
                <c:pt idx="26906" formatCode="0.00E+00">
                  <c:v>-5.1896500000000003E-4</c:v>
                </c:pt>
                <c:pt idx="26907" formatCode="0.00E+00">
                  <c:v>-6.8453100000000005E-4</c:v>
                </c:pt>
                <c:pt idx="26908" formatCode="0.00E+00">
                  <c:v>-8.4467899999999998E-4</c:v>
                </c:pt>
                <c:pt idx="26909" formatCode="0.00E+00">
                  <c:v>-9.9907100000000003E-4</c:v>
                </c:pt>
                <c:pt idx="26910" formatCode="0.00E+00">
                  <c:v>-1.14748E-3</c:v>
                </c:pt>
                <c:pt idx="26911" formatCode="0.00E+00">
                  <c:v>-1.28977E-3</c:v>
                </c:pt>
                <c:pt idx="26912" formatCode="0.00E+00">
                  <c:v>-1.4258000000000001E-3</c:v>
                </c:pt>
                <c:pt idx="26913" formatCode="0.00E+00">
                  <c:v>-1.5552299999999999E-3</c:v>
                </c:pt>
                <c:pt idx="26914" formatCode="0.00E+00">
                  <c:v>-1.6776199999999999E-3</c:v>
                </c:pt>
                <c:pt idx="26915" formatCode="0.00E+00">
                  <c:v>-1.7924499999999999E-3</c:v>
                </c:pt>
                <c:pt idx="26916" formatCode="0.00E+00">
                  <c:v>-1.8992499999999999E-3</c:v>
                </c:pt>
                <c:pt idx="26917" formatCode="0.00E+00">
                  <c:v>-1.9975800000000001E-3</c:v>
                </c:pt>
                <c:pt idx="26918" formatCode="0.00E+00">
                  <c:v>-2.0871399999999999E-3</c:v>
                </c:pt>
                <c:pt idx="26919" formatCode="0.00E+00">
                  <c:v>-2.1677200000000002E-3</c:v>
                </c:pt>
                <c:pt idx="26920" formatCode="0.00E+00">
                  <c:v>-2.23916E-3</c:v>
                </c:pt>
                <c:pt idx="26921" formatCode="0.00E+00">
                  <c:v>-2.3012699999999998E-3</c:v>
                </c:pt>
                <c:pt idx="26922" formatCode="0.00E+00">
                  <c:v>-2.3537599999999999E-3</c:v>
                </c:pt>
                <c:pt idx="26923" formatCode="0.00E+00">
                  <c:v>-2.39624E-3</c:v>
                </c:pt>
                <c:pt idx="26924" formatCode="0.00E+00">
                  <c:v>-2.4283899999999999E-3</c:v>
                </c:pt>
                <c:pt idx="26925" formatCode="0.00E+00">
                  <c:v>-2.4500300000000002E-3</c:v>
                </c:pt>
                <c:pt idx="26926" formatCode="0.00E+00">
                  <c:v>-2.4610399999999998E-3</c:v>
                </c:pt>
                <c:pt idx="26927" formatCode="0.00E+00">
                  <c:v>-2.46124E-3</c:v>
                </c:pt>
                <c:pt idx="26928" formatCode="0.00E+00">
                  <c:v>-2.4505500000000001E-3</c:v>
                </c:pt>
                <c:pt idx="26929" formatCode="0.00E+00">
                  <c:v>-2.4290599999999998E-3</c:v>
                </c:pt>
                <c:pt idx="26930" formatCode="0.00E+00">
                  <c:v>-2.3967400000000001E-3</c:v>
                </c:pt>
                <c:pt idx="26931" formatCode="0.00E+00">
                  <c:v>-2.35344E-3</c:v>
                </c:pt>
                <c:pt idx="26932" formatCode="0.00E+00">
                  <c:v>-2.2990699999999998E-3</c:v>
                </c:pt>
                <c:pt idx="26933" formatCode="0.00E+00">
                  <c:v>-2.2336299999999999E-3</c:v>
                </c:pt>
                <c:pt idx="26934" formatCode="0.00E+00">
                  <c:v>-2.1571199999999998E-3</c:v>
                </c:pt>
                <c:pt idx="26935" formatCode="0.00E+00">
                  <c:v>-2.0695900000000001E-3</c:v>
                </c:pt>
                <c:pt idx="26936" formatCode="0.00E+00">
                  <c:v>-1.9710299999999999E-3</c:v>
                </c:pt>
                <c:pt idx="26937" formatCode="0.00E+00">
                  <c:v>-1.8613600000000001E-3</c:v>
                </c:pt>
                <c:pt idx="26938" formatCode="0.00E+00">
                  <c:v>-1.7404600000000001E-3</c:v>
                </c:pt>
                <c:pt idx="26939" formatCode="0.00E+00">
                  <c:v>-1.6083E-3</c:v>
                </c:pt>
                <c:pt idx="26940" formatCode="0.00E+00">
                  <c:v>-1.46502E-3</c:v>
                </c:pt>
                <c:pt idx="26941" formatCode="0.00E+00">
                  <c:v>-1.3107500000000001E-3</c:v>
                </c:pt>
                <c:pt idx="26942" formatCode="0.00E+00">
                  <c:v>-1.14562E-3</c:v>
                </c:pt>
                <c:pt idx="26943" formatCode="0.00E+00">
                  <c:v>-9.6962999999999997E-4</c:v>
                </c:pt>
                <c:pt idx="26944" formatCode="0.00E+00">
                  <c:v>-7.8281599999999998E-4</c:v>
                </c:pt>
                <c:pt idx="26945" formatCode="0.00E+00">
                  <c:v>-5.8532099999999997E-4</c:v>
                </c:pt>
                <c:pt idx="26946" formatCode="0.00E+00">
                  <c:v>-3.77403E-4</c:v>
                </c:pt>
                <c:pt idx="26947" formatCode="0.00E+00">
                  <c:v>-1.5929E-4</c:v>
                </c:pt>
                <c:pt idx="26948" formatCode="0.00E+00">
                  <c:v>6.8801900000000003E-5</c:v>
                </c:pt>
                <c:pt idx="26949" formatCode="0.00E+00">
                  <c:v>3.0658299999999997E-4</c:v>
                </c:pt>
                <c:pt idx="26950" formatCode="0.00E+00">
                  <c:v>5.5374600000000003E-4</c:v>
                </c:pt>
                <c:pt idx="26951" formatCode="0.00E+00">
                  <c:v>8.1004700000000005E-4</c:v>
                </c:pt>
                <c:pt idx="26952" formatCode="0.00E+00">
                  <c:v>1.0752299999999999E-3</c:v>
                </c:pt>
                <c:pt idx="26953" formatCode="0.00E+00">
                  <c:v>1.3489400000000001E-3</c:v>
                </c:pt>
                <c:pt idx="26954" formatCode="0.00E+00">
                  <c:v>1.6308200000000001E-3</c:v>
                </c:pt>
                <c:pt idx="26955" formatCode="0.00E+00">
                  <c:v>1.92049E-3</c:v>
                </c:pt>
                <c:pt idx="26956" formatCode="0.00E+00">
                  <c:v>2.2176100000000001E-3</c:v>
                </c:pt>
                <c:pt idx="26957" formatCode="0.00E+00">
                  <c:v>2.5218800000000002E-3</c:v>
                </c:pt>
                <c:pt idx="26958" formatCode="0.00E+00">
                  <c:v>2.83301E-3</c:v>
                </c:pt>
                <c:pt idx="26959" formatCode="0.00E+00">
                  <c:v>3.1506699999999999E-3</c:v>
                </c:pt>
                <c:pt idx="26960" formatCode="0.00E+00">
                  <c:v>3.47446E-3</c:v>
                </c:pt>
                <c:pt idx="26961" formatCode="0.00E+00">
                  <c:v>3.8040000000000001E-3</c:v>
                </c:pt>
                <c:pt idx="26962" formatCode="0.00E+00">
                  <c:v>4.1388600000000003E-3</c:v>
                </c:pt>
                <c:pt idx="26963" formatCode="0.00E+00">
                  <c:v>4.4785399999999996E-3</c:v>
                </c:pt>
                <c:pt idx="26964" formatCode="0.00E+00">
                  <c:v>4.8224100000000001E-3</c:v>
                </c:pt>
                <c:pt idx="26965" formatCode="0.00E+00">
                  <c:v>5.16988E-3</c:v>
                </c:pt>
                <c:pt idx="26966" formatCode="0.00E+00">
                  <c:v>5.5205200000000001E-3</c:v>
                </c:pt>
                <c:pt idx="26967" formatCode="0.00E+00">
                  <c:v>5.8740800000000003E-3</c:v>
                </c:pt>
                <c:pt idx="26968" formatCode="0.00E+00">
                  <c:v>6.2302399999999997E-3</c:v>
                </c:pt>
                <c:pt idx="26969" formatCode="0.00E+00">
                  <c:v>6.5885500000000003E-3</c:v>
                </c:pt>
                <c:pt idx="26970" formatCode="0.00E+00">
                  <c:v>6.94847E-3</c:v>
                </c:pt>
                <c:pt idx="26971" formatCode="0.00E+00">
                  <c:v>7.3094700000000002E-3</c:v>
                </c:pt>
                <c:pt idx="26972" formatCode="0.00E+00">
                  <c:v>7.6710299999999997E-3</c:v>
                </c:pt>
                <c:pt idx="26973" formatCode="0.00E+00">
                  <c:v>8.0325899999999992E-3</c:v>
                </c:pt>
                <c:pt idx="26974" formatCode="0.00E+00">
                  <c:v>8.3935799999999994E-3</c:v>
                </c:pt>
                <c:pt idx="26975" formatCode="0.00E+00">
                  <c:v>8.7534399999999995E-3</c:v>
                </c:pt>
                <c:pt idx="26976" formatCode="0.00E+00">
                  <c:v>9.1116500000000007E-3</c:v>
                </c:pt>
                <c:pt idx="26977" formatCode="0.00E+00">
                  <c:v>9.4678000000000002E-3</c:v>
                </c:pt>
                <c:pt idx="26978" formatCode="0.00E+00">
                  <c:v>9.8215400000000001E-3</c:v>
                </c:pt>
                <c:pt idx="26979">
                  <c:v>1.0172499999999999E-2</c:v>
                </c:pt>
                <c:pt idx="26980">
                  <c:v>1.052E-2</c:v>
                </c:pt>
                <c:pt idx="26981">
                  <c:v>1.08637E-2</c:v>
                </c:pt>
                <c:pt idx="26982">
                  <c:v>1.1202999999999999E-2</c:v>
                </c:pt>
                <c:pt idx="26983">
                  <c:v>1.15373E-2</c:v>
                </c:pt>
                <c:pt idx="26984">
                  <c:v>1.1866099999999999E-2</c:v>
                </c:pt>
                <c:pt idx="26985">
                  <c:v>1.2188900000000001E-2</c:v>
                </c:pt>
                <c:pt idx="26986">
                  <c:v>1.25053E-2</c:v>
                </c:pt>
                <c:pt idx="26987">
                  <c:v>1.2815E-2</c:v>
                </c:pt>
                <c:pt idx="26988">
                  <c:v>1.31174E-2</c:v>
                </c:pt>
                <c:pt idx="26989">
                  <c:v>1.34118E-2</c:v>
                </c:pt>
                <c:pt idx="26990">
                  <c:v>1.3698E-2</c:v>
                </c:pt>
                <c:pt idx="26991">
                  <c:v>1.39755E-2</c:v>
                </c:pt>
                <c:pt idx="26992">
                  <c:v>1.42439E-2</c:v>
                </c:pt>
                <c:pt idx="26993">
                  <c:v>1.45028E-2</c:v>
                </c:pt>
                <c:pt idx="26994">
                  <c:v>1.4751800000000001E-2</c:v>
                </c:pt>
                <c:pt idx="26995">
                  <c:v>1.49906E-2</c:v>
                </c:pt>
                <c:pt idx="26996">
                  <c:v>1.5218600000000001E-2</c:v>
                </c:pt>
                <c:pt idx="26997">
                  <c:v>1.54357E-2</c:v>
                </c:pt>
                <c:pt idx="26998">
                  <c:v>1.5641499999999999E-2</c:v>
                </c:pt>
                <c:pt idx="26999">
                  <c:v>1.5835599999999998E-2</c:v>
                </c:pt>
                <c:pt idx="27000">
                  <c:v>1.6017699999999999E-2</c:v>
                </c:pt>
                <c:pt idx="27001">
                  <c:v>1.61875E-2</c:v>
                </c:pt>
                <c:pt idx="27002">
                  <c:v>1.63448E-2</c:v>
                </c:pt>
                <c:pt idx="27003">
                  <c:v>1.6489299999999998E-2</c:v>
                </c:pt>
                <c:pt idx="27004">
                  <c:v>1.6620599999999999E-2</c:v>
                </c:pt>
                <c:pt idx="27005">
                  <c:v>1.6738599999999999E-2</c:v>
                </c:pt>
                <c:pt idx="27006">
                  <c:v>1.6843299999999999E-2</c:v>
                </c:pt>
                <c:pt idx="27007">
                  <c:v>1.6934399999999999E-2</c:v>
                </c:pt>
                <c:pt idx="27008">
                  <c:v>1.7011999999999999E-2</c:v>
                </c:pt>
                <c:pt idx="27009">
                  <c:v>1.7075699999999999E-2</c:v>
                </c:pt>
                <c:pt idx="27010">
                  <c:v>1.71253E-2</c:v>
                </c:pt>
                <c:pt idx="27011">
                  <c:v>1.71609E-2</c:v>
                </c:pt>
                <c:pt idx="27012">
                  <c:v>1.7182099999999999E-2</c:v>
                </c:pt>
                <c:pt idx="27013">
                  <c:v>1.71889E-2</c:v>
                </c:pt>
                <c:pt idx="27014">
                  <c:v>1.7181100000000001E-2</c:v>
                </c:pt>
                <c:pt idx="27015">
                  <c:v>1.7158900000000001E-2</c:v>
                </c:pt>
                <c:pt idx="27016">
                  <c:v>1.7122100000000001E-2</c:v>
                </c:pt>
                <c:pt idx="27017">
                  <c:v>1.70709E-2</c:v>
                </c:pt>
                <c:pt idx="27018">
                  <c:v>1.7004999999999999E-2</c:v>
                </c:pt>
                <c:pt idx="27019">
                  <c:v>1.6924700000000001E-2</c:v>
                </c:pt>
                <c:pt idx="27020">
                  <c:v>1.6830000000000001E-2</c:v>
                </c:pt>
                <c:pt idx="27021">
                  <c:v>1.6721199999999999E-2</c:v>
                </c:pt>
                <c:pt idx="27022">
                  <c:v>1.6598499999999999E-2</c:v>
                </c:pt>
                <c:pt idx="27023">
                  <c:v>1.64621E-2</c:v>
                </c:pt>
                <c:pt idx="27024">
                  <c:v>1.6312199999999999E-2</c:v>
                </c:pt>
                <c:pt idx="27025">
                  <c:v>1.6148800000000001E-2</c:v>
                </c:pt>
                <c:pt idx="27026">
                  <c:v>1.5972099999999999E-2</c:v>
                </c:pt>
                <c:pt idx="27027">
                  <c:v>1.57822E-2</c:v>
                </c:pt>
                <c:pt idx="27028">
                  <c:v>1.55794E-2</c:v>
                </c:pt>
                <c:pt idx="27029">
                  <c:v>1.53639E-2</c:v>
                </c:pt>
                <c:pt idx="27030">
                  <c:v>1.5136E-2</c:v>
                </c:pt>
                <c:pt idx="27031">
                  <c:v>1.4896E-2</c:v>
                </c:pt>
                <c:pt idx="27032">
                  <c:v>1.4644300000000001E-2</c:v>
                </c:pt>
                <c:pt idx="27033">
                  <c:v>1.43812E-2</c:v>
                </c:pt>
                <c:pt idx="27034">
                  <c:v>1.4107E-2</c:v>
                </c:pt>
                <c:pt idx="27035">
                  <c:v>1.3822299999999999E-2</c:v>
                </c:pt>
                <c:pt idx="27036">
                  <c:v>1.3527300000000001E-2</c:v>
                </c:pt>
                <c:pt idx="27037">
                  <c:v>1.32224E-2</c:v>
                </c:pt>
                <c:pt idx="27038">
                  <c:v>1.2907999999999999E-2</c:v>
                </c:pt>
                <c:pt idx="27039">
                  <c:v>1.25845E-2</c:v>
                </c:pt>
                <c:pt idx="27040">
                  <c:v>1.22521E-2</c:v>
                </c:pt>
                <c:pt idx="27041">
                  <c:v>1.19115E-2</c:v>
                </c:pt>
                <c:pt idx="27042">
                  <c:v>1.1563E-2</c:v>
                </c:pt>
                <c:pt idx="27043">
                  <c:v>1.1207E-2</c:v>
                </c:pt>
                <c:pt idx="27044">
                  <c:v>1.08442E-2</c:v>
                </c:pt>
                <c:pt idx="27045">
                  <c:v>1.0474799999999999E-2</c:v>
                </c:pt>
                <c:pt idx="27046">
                  <c:v>1.00994E-2</c:v>
                </c:pt>
                <c:pt idx="27047" formatCode="0.00E+00">
                  <c:v>9.7184899999999998E-3</c:v>
                </c:pt>
                <c:pt idx="27048" formatCode="0.00E+00">
                  <c:v>9.33259E-3</c:v>
                </c:pt>
                <c:pt idx="27049" formatCode="0.00E+00">
                  <c:v>8.9422600000000005E-3</c:v>
                </c:pt>
                <c:pt idx="27050" formatCode="0.00E+00">
                  <c:v>8.5479200000000005E-3</c:v>
                </c:pt>
                <c:pt idx="27051" formatCode="0.00E+00">
                  <c:v>8.1500099999999992E-3</c:v>
                </c:pt>
                <c:pt idx="27052" formatCode="0.00E+00">
                  <c:v>7.7490800000000002E-3</c:v>
                </c:pt>
                <c:pt idx="27053" formatCode="0.00E+00">
                  <c:v>7.3456900000000002E-3</c:v>
                </c:pt>
                <c:pt idx="27054" formatCode="0.00E+00">
                  <c:v>6.9403499999999996E-3</c:v>
                </c:pt>
                <c:pt idx="27055" formatCode="0.00E+00">
                  <c:v>6.5336300000000003E-3</c:v>
                </c:pt>
                <c:pt idx="27056" formatCode="0.00E+00">
                  <c:v>6.12606E-3</c:v>
                </c:pt>
                <c:pt idx="27057" formatCode="0.00E+00">
                  <c:v>5.7181599999999999E-3</c:v>
                </c:pt>
                <c:pt idx="27058" formatCode="0.00E+00">
                  <c:v>5.3104399999999996E-3</c:v>
                </c:pt>
                <c:pt idx="27059" formatCode="0.00E+00">
                  <c:v>4.9033999999999996E-3</c:v>
                </c:pt>
                <c:pt idx="27060" formatCode="0.00E+00">
                  <c:v>4.4975500000000003E-3</c:v>
                </c:pt>
                <c:pt idx="27061" formatCode="0.00E+00">
                  <c:v>4.0934200000000004E-3</c:v>
                </c:pt>
                <c:pt idx="27062" formatCode="0.00E+00">
                  <c:v>3.6915400000000001E-3</c:v>
                </c:pt>
                <c:pt idx="27063" formatCode="0.00E+00">
                  <c:v>3.2923800000000001E-3</c:v>
                </c:pt>
                <c:pt idx="27064" formatCode="0.00E+00">
                  <c:v>2.8964099999999999E-3</c:v>
                </c:pt>
                <c:pt idx="27065" formatCode="0.00E+00">
                  <c:v>2.50417E-3</c:v>
                </c:pt>
                <c:pt idx="27066" formatCode="0.00E+00">
                  <c:v>2.1161700000000001E-3</c:v>
                </c:pt>
                <c:pt idx="27067" formatCode="0.00E+00">
                  <c:v>1.7328999999999999E-3</c:v>
                </c:pt>
                <c:pt idx="27068" formatCode="0.00E+00">
                  <c:v>1.35483E-3</c:v>
                </c:pt>
                <c:pt idx="27069" formatCode="0.00E+00">
                  <c:v>9.8247799999999995E-4</c:v>
                </c:pt>
                <c:pt idx="27070" formatCode="0.00E+00">
                  <c:v>6.1632899999999999E-4</c:v>
                </c:pt>
                <c:pt idx="27071" formatCode="0.00E+00">
                  <c:v>2.5679099999999997E-4</c:v>
                </c:pt>
                <c:pt idx="27072" formatCode="0.00E+00">
                  <c:v>-9.5783299999999995E-5</c:v>
                </c:pt>
                <c:pt idx="27073" formatCode="0.00E+00">
                  <c:v>-4.4102399999999998E-4</c:v>
                </c:pt>
                <c:pt idx="27074" formatCode="0.00E+00">
                  <c:v>-7.7855800000000005E-4</c:v>
                </c:pt>
                <c:pt idx="27075" formatCode="0.00E+00">
                  <c:v>-1.10804E-3</c:v>
                </c:pt>
                <c:pt idx="27076" formatCode="0.00E+00">
                  <c:v>-1.42914E-3</c:v>
                </c:pt>
                <c:pt idx="27077" formatCode="0.00E+00">
                  <c:v>-1.7414799999999999E-3</c:v>
                </c:pt>
                <c:pt idx="27078" formatCode="0.00E+00">
                  <c:v>-2.0446499999999999E-3</c:v>
                </c:pt>
                <c:pt idx="27079" formatCode="0.00E+00">
                  <c:v>-2.3383200000000001E-3</c:v>
                </c:pt>
                <c:pt idx="27080" formatCode="0.00E+00">
                  <c:v>-2.62218E-3</c:v>
                </c:pt>
                <c:pt idx="27081" formatCode="0.00E+00">
                  <c:v>-2.8959400000000001E-3</c:v>
                </c:pt>
                <c:pt idx="27082" formatCode="0.00E+00">
                  <c:v>-3.1593099999999998E-3</c:v>
                </c:pt>
                <c:pt idx="27083" formatCode="0.00E+00">
                  <c:v>-3.41202E-3</c:v>
                </c:pt>
                <c:pt idx="27084" formatCode="0.00E+00">
                  <c:v>-3.6538E-3</c:v>
                </c:pt>
                <c:pt idx="27085" formatCode="0.00E+00">
                  <c:v>-3.8843800000000002E-3</c:v>
                </c:pt>
                <c:pt idx="27086" formatCode="0.00E+00">
                  <c:v>-4.1035400000000001E-3</c:v>
                </c:pt>
                <c:pt idx="27087" formatCode="0.00E+00">
                  <c:v>-4.3110300000000004E-3</c:v>
                </c:pt>
                <c:pt idx="27088" formatCode="0.00E+00">
                  <c:v>-4.50666E-3</c:v>
                </c:pt>
                <c:pt idx="27089" formatCode="0.00E+00">
                  <c:v>-4.69025E-3</c:v>
                </c:pt>
                <c:pt idx="27090" formatCode="0.00E+00">
                  <c:v>-4.8616500000000003E-3</c:v>
                </c:pt>
                <c:pt idx="27091" formatCode="0.00E+00">
                  <c:v>-5.02075E-3</c:v>
                </c:pt>
                <c:pt idx="27092" formatCode="0.00E+00">
                  <c:v>-5.1674599999999996E-3</c:v>
                </c:pt>
                <c:pt idx="27093" formatCode="0.00E+00">
                  <c:v>-5.3017000000000003E-3</c:v>
                </c:pt>
                <c:pt idx="27094" formatCode="0.00E+00">
                  <c:v>-5.4233800000000002E-3</c:v>
                </c:pt>
                <c:pt idx="27095" formatCode="0.00E+00">
                  <c:v>-5.53237E-3</c:v>
                </c:pt>
                <c:pt idx="27096" formatCode="0.00E+00">
                  <c:v>-5.6285900000000002E-3</c:v>
                </c:pt>
                <c:pt idx="27097" formatCode="0.00E+00">
                  <c:v>-5.7119800000000002E-3</c:v>
                </c:pt>
                <c:pt idx="27098" formatCode="0.00E+00">
                  <c:v>-5.78255E-3</c:v>
                </c:pt>
                <c:pt idx="27099" formatCode="0.00E+00">
                  <c:v>-5.8402999999999997E-3</c:v>
                </c:pt>
                <c:pt idx="27100" formatCode="0.00E+00">
                  <c:v>-5.8852599999999998E-3</c:v>
                </c:pt>
                <c:pt idx="27101" formatCode="0.00E+00">
                  <c:v>-5.9174800000000001E-3</c:v>
                </c:pt>
                <c:pt idx="27102" formatCode="0.00E+00">
                  <c:v>-5.9370500000000001E-3</c:v>
                </c:pt>
                <c:pt idx="27103" formatCode="0.00E+00">
                  <c:v>-5.9440700000000001E-3</c:v>
                </c:pt>
                <c:pt idx="27104" formatCode="0.00E+00">
                  <c:v>-5.9386700000000001E-3</c:v>
                </c:pt>
                <c:pt idx="27105" formatCode="0.00E+00">
                  <c:v>-5.9209500000000003E-3</c:v>
                </c:pt>
                <c:pt idx="27106" formatCode="0.00E+00">
                  <c:v>-5.8910400000000002E-3</c:v>
                </c:pt>
                <c:pt idx="27107" formatCode="0.00E+00">
                  <c:v>-5.8490699999999996E-3</c:v>
                </c:pt>
                <c:pt idx="27108" formatCode="0.00E+00">
                  <c:v>-5.7951699999999997E-3</c:v>
                </c:pt>
                <c:pt idx="27109" formatCode="0.00E+00">
                  <c:v>-5.7294900000000003E-3</c:v>
                </c:pt>
                <c:pt idx="27110" formatCode="0.00E+00">
                  <c:v>-5.6521999999999996E-3</c:v>
                </c:pt>
                <c:pt idx="27111" formatCode="0.00E+00">
                  <c:v>-5.5635199999999998E-3</c:v>
                </c:pt>
                <c:pt idx="27112" formatCode="0.00E+00">
                  <c:v>-5.4636600000000004E-3</c:v>
                </c:pt>
                <c:pt idx="27113" formatCode="0.00E+00">
                  <c:v>-5.3528899999999999E-3</c:v>
                </c:pt>
                <c:pt idx="27114" formatCode="0.00E+00">
                  <c:v>-5.2314600000000003E-3</c:v>
                </c:pt>
                <c:pt idx="27115" formatCode="0.00E+00">
                  <c:v>-5.0996100000000001E-3</c:v>
                </c:pt>
                <c:pt idx="27116" formatCode="0.00E+00">
                  <c:v>-4.9576300000000002E-3</c:v>
                </c:pt>
                <c:pt idx="27117" formatCode="0.00E+00">
                  <c:v>-4.8057999999999998E-3</c:v>
                </c:pt>
                <c:pt idx="27118" formatCode="0.00E+00">
                  <c:v>-4.6444399999999997E-3</c:v>
                </c:pt>
                <c:pt idx="27119" formatCode="0.00E+00">
                  <c:v>-4.4738299999999998E-3</c:v>
                </c:pt>
                <c:pt idx="27120" formatCode="0.00E+00">
                  <c:v>-4.2943E-3</c:v>
                </c:pt>
                <c:pt idx="27121" formatCode="0.00E+00">
                  <c:v>-4.1061800000000001E-3</c:v>
                </c:pt>
                <c:pt idx="27122" formatCode="0.00E+00">
                  <c:v>-3.9098099999999997E-3</c:v>
                </c:pt>
                <c:pt idx="27123" formatCode="0.00E+00">
                  <c:v>-3.7055299999999998E-3</c:v>
                </c:pt>
                <c:pt idx="27124" formatCode="0.00E+00">
                  <c:v>-3.4936899999999998E-3</c:v>
                </c:pt>
                <c:pt idx="27125" formatCode="0.00E+00">
                  <c:v>-3.27465E-3</c:v>
                </c:pt>
                <c:pt idx="27126" formatCode="0.00E+00">
                  <c:v>-3.0487499999999998E-3</c:v>
                </c:pt>
                <c:pt idx="27127" formatCode="0.00E+00">
                  <c:v>-2.81636E-3</c:v>
                </c:pt>
                <c:pt idx="27128" formatCode="0.00E+00">
                  <c:v>-2.5778400000000001E-3</c:v>
                </c:pt>
                <c:pt idx="27129" formatCode="0.00E+00">
                  <c:v>-2.33358E-3</c:v>
                </c:pt>
                <c:pt idx="27130" formatCode="0.00E+00">
                  <c:v>-2.08399E-3</c:v>
                </c:pt>
                <c:pt idx="27131" formatCode="0.00E+00">
                  <c:v>-1.82946E-3</c:v>
                </c:pt>
                <c:pt idx="27132" formatCode="0.00E+00">
                  <c:v>-1.5703500000000001E-3</c:v>
                </c:pt>
                <c:pt idx="27133" formatCode="0.00E+00">
                  <c:v>-1.3070200000000001E-3</c:v>
                </c:pt>
                <c:pt idx="27134" formatCode="0.00E+00">
                  <c:v>-1.03988E-3</c:v>
                </c:pt>
                <c:pt idx="27135" formatCode="0.00E+00">
                  <c:v>-7.6931799999999995E-4</c:v>
                </c:pt>
                <c:pt idx="27136" formatCode="0.00E+00">
                  <c:v>-4.9572899999999998E-4</c:v>
                </c:pt>
                <c:pt idx="27137" formatCode="0.00E+00">
                  <c:v>-2.19502E-4</c:v>
                </c:pt>
                <c:pt idx="27138" formatCode="0.00E+00">
                  <c:v>5.8965400000000003E-5</c:v>
                </c:pt>
                <c:pt idx="27139" formatCode="0.00E+00">
                  <c:v>3.3927600000000001E-4</c:v>
                </c:pt>
                <c:pt idx="27140" formatCode="0.00E+00">
                  <c:v>6.2103799999999997E-4</c:v>
                </c:pt>
                <c:pt idx="27141" formatCode="0.00E+00">
                  <c:v>9.0387599999999996E-4</c:v>
                </c:pt>
                <c:pt idx="27142" formatCode="0.00E+00">
                  <c:v>1.18743E-3</c:v>
                </c:pt>
                <c:pt idx="27143" formatCode="0.00E+00">
                  <c:v>1.4713199999999999E-3</c:v>
                </c:pt>
                <c:pt idx="27144" formatCode="0.00E+00">
                  <c:v>1.7551999999999999E-3</c:v>
                </c:pt>
                <c:pt idx="27145" formatCode="0.00E+00">
                  <c:v>2.0386800000000002E-3</c:v>
                </c:pt>
                <c:pt idx="27146" formatCode="0.00E+00">
                  <c:v>2.3214400000000001E-3</c:v>
                </c:pt>
                <c:pt idx="27147" formatCode="0.00E+00">
                  <c:v>2.60312E-3</c:v>
                </c:pt>
                <c:pt idx="27148" formatCode="0.00E+00">
                  <c:v>2.8833999999999999E-3</c:v>
                </c:pt>
                <c:pt idx="27149" formatCode="0.00E+00">
                  <c:v>3.1619500000000002E-3</c:v>
                </c:pt>
                <c:pt idx="27150" formatCode="0.00E+00">
                  <c:v>3.43846E-3</c:v>
                </c:pt>
                <c:pt idx="27151" formatCode="0.00E+00">
                  <c:v>3.7126300000000002E-3</c:v>
                </c:pt>
                <c:pt idx="27152" formatCode="0.00E+00">
                  <c:v>3.9841800000000004E-3</c:v>
                </c:pt>
                <c:pt idx="27153" formatCode="0.00E+00">
                  <c:v>4.25282E-3</c:v>
                </c:pt>
                <c:pt idx="27154" formatCode="0.00E+00">
                  <c:v>4.5183000000000003E-3</c:v>
                </c:pt>
                <c:pt idx="27155" formatCode="0.00E+00">
                  <c:v>4.7803400000000001E-3</c:v>
                </c:pt>
                <c:pt idx="27156" formatCode="0.00E+00">
                  <c:v>5.0386600000000004E-3</c:v>
                </c:pt>
                <c:pt idx="27157" formatCode="0.00E+00">
                  <c:v>5.2930199999999998E-3</c:v>
                </c:pt>
                <c:pt idx="27158" formatCode="0.00E+00">
                  <c:v>5.54318E-3</c:v>
                </c:pt>
                <c:pt idx="27159" formatCode="0.00E+00">
                  <c:v>5.7889100000000004E-3</c:v>
                </c:pt>
                <c:pt idx="27160" formatCode="0.00E+00">
                  <c:v>6.0299899999999998E-3</c:v>
                </c:pt>
                <c:pt idx="27161" formatCode="0.00E+00">
                  <c:v>6.2662000000000004E-3</c:v>
                </c:pt>
                <c:pt idx="27162" formatCode="0.00E+00">
                  <c:v>6.4973100000000001E-3</c:v>
                </c:pt>
                <c:pt idx="27163" formatCode="0.00E+00">
                  <c:v>6.7231499999999998E-3</c:v>
                </c:pt>
                <c:pt idx="27164" formatCode="0.00E+00">
                  <c:v>6.9435699999999996E-3</c:v>
                </c:pt>
                <c:pt idx="27165" formatCode="0.00E+00">
                  <c:v>7.1584400000000003E-3</c:v>
                </c:pt>
                <c:pt idx="27166" formatCode="0.00E+00">
                  <c:v>7.36763E-3</c:v>
                </c:pt>
                <c:pt idx="27167" formatCode="0.00E+00">
                  <c:v>7.5709999999999996E-3</c:v>
                </c:pt>
                <c:pt idx="27168" formatCode="0.00E+00">
                  <c:v>7.7684599999999996E-3</c:v>
                </c:pt>
                <c:pt idx="27169" formatCode="0.00E+00">
                  <c:v>7.9599400000000004E-3</c:v>
                </c:pt>
                <c:pt idx="27170" formatCode="0.00E+00">
                  <c:v>8.1453700000000007E-3</c:v>
                </c:pt>
                <c:pt idx="27171" formatCode="0.00E+00">
                  <c:v>8.3246699999999993E-3</c:v>
                </c:pt>
                <c:pt idx="27172" formatCode="0.00E+00">
                  <c:v>8.49776E-3</c:v>
                </c:pt>
                <c:pt idx="27173" formatCode="0.00E+00">
                  <c:v>8.6645899999999998E-3</c:v>
                </c:pt>
                <c:pt idx="27174" formatCode="0.00E+00">
                  <c:v>8.8251400000000004E-3</c:v>
                </c:pt>
                <c:pt idx="27175" formatCode="0.00E+00">
                  <c:v>8.9793800000000003E-3</c:v>
                </c:pt>
                <c:pt idx="27176" formatCode="0.00E+00">
                  <c:v>9.1272699999999998E-3</c:v>
                </c:pt>
                <c:pt idx="27177" formatCode="0.00E+00">
                  <c:v>9.2688300000000005E-3</c:v>
                </c:pt>
                <c:pt idx="27178" formatCode="0.00E+00">
                  <c:v>9.4040700000000005E-3</c:v>
                </c:pt>
                <c:pt idx="27179" formatCode="0.00E+00">
                  <c:v>9.5330399999999996E-3</c:v>
                </c:pt>
                <c:pt idx="27180" formatCode="0.00E+00">
                  <c:v>9.6558000000000008E-3</c:v>
                </c:pt>
                <c:pt idx="27181" formatCode="0.00E+00">
                  <c:v>9.7724200000000004E-3</c:v>
                </c:pt>
                <c:pt idx="27182" formatCode="0.00E+00">
                  <c:v>9.8829299999999998E-3</c:v>
                </c:pt>
                <c:pt idx="27183" formatCode="0.00E+00">
                  <c:v>9.9873900000000005E-3</c:v>
                </c:pt>
                <c:pt idx="27184">
                  <c:v>1.00859E-2</c:v>
                </c:pt>
                <c:pt idx="27185">
                  <c:v>1.0178400000000001E-2</c:v>
                </c:pt>
                <c:pt idx="27186">
                  <c:v>1.02652E-2</c:v>
                </c:pt>
                <c:pt idx="27187">
                  <c:v>1.0346299999999999E-2</c:v>
                </c:pt>
                <c:pt idx="27188">
                  <c:v>1.04218E-2</c:v>
                </c:pt>
                <c:pt idx="27189">
                  <c:v>1.0492E-2</c:v>
                </c:pt>
                <c:pt idx="27190">
                  <c:v>1.0557E-2</c:v>
                </c:pt>
                <c:pt idx="27191">
                  <c:v>1.06169E-2</c:v>
                </c:pt>
                <c:pt idx="27192">
                  <c:v>1.06718E-2</c:v>
                </c:pt>
                <c:pt idx="27193">
                  <c:v>1.0722000000000001E-2</c:v>
                </c:pt>
                <c:pt idx="27194">
                  <c:v>1.07677E-2</c:v>
                </c:pt>
                <c:pt idx="27195">
                  <c:v>1.0808999999999999E-2</c:v>
                </c:pt>
                <c:pt idx="27196">
                  <c:v>1.0846099999999999E-2</c:v>
                </c:pt>
                <c:pt idx="27197">
                  <c:v>1.08793E-2</c:v>
                </c:pt>
                <c:pt idx="27198">
                  <c:v>1.09085E-2</c:v>
                </c:pt>
                <c:pt idx="27199">
                  <c:v>1.09341E-2</c:v>
                </c:pt>
                <c:pt idx="27200">
                  <c:v>1.0956199999999999E-2</c:v>
                </c:pt>
                <c:pt idx="27201">
                  <c:v>1.0974899999999999E-2</c:v>
                </c:pt>
                <c:pt idx="27202">
                  <c:v>1.09906E-2</c:v>
                </c:pt>
                <c:pt idx="27203">
                  <c:v>1.10034E-2</c:v>
                </c:pt>
                <c:pt idx="27204">
                  <c:v>1.10136E-2</c:v>
                </c:pt>
                <c:pt idx="27205">
                  <c:v>1.1021299999999999E-2</c:v>
                </c:pt>
                <c:pt idx="27206">
                  <c:v>1.10268E-2</c:v>
                </c:pt>
                <c:pt idx="27207">
                  <c:v>1.1030099999999999E-2</c:v>
                </c:pt>
                <c:pt idx="27208">
                  <c:v>1.10315E-2</c:v>
                </c:pt>
                <c:pt idx="27209">
                  <c:v>1.1031300000000001E-2</c:v>
                </c:pt>
                <c:pt idx="27210">
                  <c:v>1.1029600000000001E-2</c:v>
                </c:pt>
                <c:pt idx="27211">
                  <c:v>1.10267E-2</c:v>
                </c:pt>
                <c:pt idx="27212">
                  <c:v>1.1022799999999999E-2</c:v>
                </c:pt>
                <c:pt idx="27213">
                  <c:v>1.1018E-2</c:v>
                </c:pt>
                <c:pt idx="27214">
                  <c:v>1.10127E-2</c:v>
                </c:pt>
                <c:pt idx="27215">
                  <c:v>1.1006999999999999E-2</c:v>
                </c:pt>
                <c:pt idx="27216">
                  <c:v>1.10011E-2</c:v>
                </c:pt>
                <c:pt idx="27217">
                  <c:v>1.09953E-2</c:v>
                </c:pt>
                <c:pt idx="27218">
                  <c:v>1.09896E-2</c:v>
                </c:pt>
                <c:pt idx="27219">
                  <c:v>1.0984300000000001E-2</c:v>
                </c:pt>
                <c:pt idx="27220">
                  <c:v>1.0979600000000001E-2</c:v>
                </c:pt>
                <c:pt idx="27221">
                  <c:v>1.09756E-2</c:v>
                </c:pt>
                <c:pt idx="27222">
                  <c:v>1.09725E-2</c:v>
                </c:pt>
                <c:pt idx="27223">
                  <c:v>1.0970300000000001E-2</c:v>
                </c:pt>
                <c:pt idx="27224">
                  <c:v>1.09692E-2</c:v>
                </c:pt>
                <c:pt idx="27225">
                  <c:v>1.09692E-2</c:v>
                </c:pt>
                <c:pt idx="27226">
                  <c:v>1.0970199999999999E-2</c:v>
                </c:pt>
                <c:pt idx="27227">
                  <c:v>1.09725E-2</c:v>
                </c:pt>
                <c:pt idx="27228">
                  <c:v>1.0976100000000001E-2</c:v>
                </c:pt>
                <c:pt idx="27229">
                  <c:v>1.0981100000000001E-2</c:v>
                </c:pt>
                <c:pt idx="27230">
                  <c:v>1.0987500000000001E-2</c:v>
                </c:pt>
                <c:pt idx="27231">
                  <c:v>1.09953E-2</c:v>
                </c:pt>
                <c:pt idx="27232">
                  <c:v>1.1004699999999999E-2</c:v>
                </c:pt>
                <c:pt idx="27233">
                  <c:v>1.10156E-2</c:v>
                </c:pt>
                <c:pt idx="27234">
                  <c:v>1.1028100000000001E-2</c:v>
                </c:pt>
                <c:pt idx="27235">
                  <c:v>1.10419E-2</c:v>
                </c:pt>
                <c:pt idx="27236">
                  <c:v>1.10572E-2</c:v>
                </c:pt>
                <c:pt idx="27237">
                  <c:v>1.1074000000000001E-2</c:v>
                </c:pt>
                <c:pt idx="27238">
                  <c:v>1.1092100000000001E-2</c:v>
                </c:pt>
                <c:pt idx="27239">
                  <c:v>1.1111599999999999E-2</c:v>
                </c:pt>
                <c:pt idx="27240">
                  <c:v>1.11325E-2</c:v>
                </c:pt>
                <c:pt idx="27241">
                  <c:v>1.1154600000000001E-2</c:v>
                </c:pt>
                <c:pt idx="27242">
                  <c:v>1.1177899999999999E-2</c:v>
                </c:pt>
                <c:pt idx="27243">
                  <c:v>1.12023E-2</c:v>
                </c:pt>
                <c:pt idx="27244">
                  <c:v>1.1227600000000001E-2</c:v>
                </c:pt>
                <c:pt idx="27245">
                  <c:v>1.12537E-2</c:v>
                </c:pt>
                <c:pt idx="27246">
                  <c:v>1.1280500000000001E-2</c:v>
                </c:pt>
                <c:pt idx="27247">
                  <c:v>1.1307599999999999E-2</c:v>
                </c:pt>
                <c:pt idx="27248">
                  <c:v>1.1335100000000001E-2</c:v>
                </c:pt>
                <c:pt idx="27249">
                  <c:v>1.13627E-2</c:v>
                </c:pt>
                <c:pt idx="27250">
                  <c:v>1.13904E-2</c:v>
                </c:pt>
                <c:pt idx="27251">
                  <c:v>1.14179E-2</c:v>
                </c:pt>
                <c:pt idx="27252">
                  <c:v>1.14451E-2</c:v>
                </c:pt>
                <c:pt idx="27253">
                  <c:v>1.1471800000000001E-2</c:v>
                </c:pt>
                <c:pt idx="27254">
                  <c:v>1.1497800000000001E-2</c:v>
                </c:pt>
                <c:pt idx="27255">
                  <c:v>1.1523E-2</c:v>
                </c:pt>
                <c:pt idx="27256">
                  <c:v>1.1547099999999999E-2</c:v>
                </c:pt>
                <c:pt idx="27257">
                  <c:v>1.1569899999999999E-2</c:v>
                </c:pt>
                <c:pt idx="27258">
                  <c:v>1.1591199999999999E-2</c:v>
                </c:pt>
                <c:pt idx="27259">
                  <c:v>1.16109E-2</c:v>
                </c:pt>
                <c:pt idx="27260">
                  <c:v>1.16285E-2</c:v>
                </c:pt>
                <c:pt idx="27261">
                  <c:v>1.16439E-2</c:v>
                </c:pt>
                <c:pt idx="27262">
                  <c:v>1.16568E-2</c:v>
                </c:pt>
                <c:pt idx="27263">
                  <c:v>1.1667E-2</c:v>
                </c:pt>
                <c:pt idx="27264">
                  <c:v>1.16743E-2</c:v>
                </c:pt>
                <c:pt idx="27265">
                  <c:v>1.1678300000000001E-2</c:v>
                </c:pt>
                <c:pt idx="27266">
                  <c:v>1.1678900000000001E-2</c:v>
                </c:pt>
                <c:pt idx="27267">
                  <c:v>1.1675899999999999E-2</c:v>
                </c:pt>
                <c:pt idx="27268">
                  <c:v>1.16691E-2</c:v>
                </c:pt>
                <c:pt idx="27269">
                  <c:v>1.1658099999999999E-2</c:v>
                </c:pt>
                <c:pt idx="27270">
                  <c:v>1.16428E-2</c:v>
                </c:pt>
                <c:pt idx="27271">
                  <c:v>1.16229E-2</c:v>
                </c:pt>
                <c:pt idx="27272">
                  <c:v>1.15984E-2</c:v>
                </c:pt>
                <c:pt idx="27273">
                  <c:v>1.15689E-2</c:v>
                </c:pt>
                <c:pt idx="27274">
                  <c:v>1.15342E-2</c:v>
                </c:pt>
                <c:pt idx="27275">
                  <c:v>1.14942E-2</c:v>
                </c:pt>
                <c:pt idx="27276">
                  <c:v>1.14486E-2</c:v>
                </c:pt>
                <c:pt idx="27277">
                  <c:v>1.1397300000000001E-2</c:v>
                </c:pt>
                <c:pt idx="27278">
                  <c:v>1.1339999999999999E-2</c:v>
                </c:pt>
                <c:pt idx="27279">
                  <c:v>1.1276599999999999E-2</c:v>
                </c:pt>
                <c:pt idx="27280">
                  <c:v>1.1206900000000001E-2</c:v>
                </c:pt>
                <c:pt idx="27281">
                  <c:v>1.11308E-2</c:v>
                </c:pt>
                <c:pt idx="27282">
                  <c:v>1.10481E-2</c:v>
                </c:pt>
                <c:pt idx="27283">
                  <c:v>1.0958900000000001E-2</c:v>
                </c:pt>
                <c:pt idx="27284">
                  <c:v>1.08629E-2</c:v>
                </c:pt>
                <c:pt idx="27285">
                  <c:v>1.07601E-2</c:v>
                </c:pt>
                <c:pt idx="27286">
                  <c:v>1.06502E-2</c:v>
                </c:pt>
                <c:pt idx="27287">
                  <c:v>1.05331E-2</c:v>
                </c:pt>
                <c:pt idx="27288">
                  <c:v>1.04086E-2</c:v>
                </c:pt>
                <c:pt idx="27289">
                  <c:v>1.0276499999999999E-2</c:v>
                </c:pt>
                <c:pt idx="27290">
                  <c:v>1.0136900000000001E-2</c:v>
                </c:pt>
                <c:pt idx="27291" formatCode="0.00E+00">
                  <c:v>9.9895599999999998E-3</c:v>
                </c:pt>
                <c:pt idx="27292" formatCode="0.00E+00">
                  <c:v>9.8345299999999993E-3</c:v>
                </c:pt>
                <c:pt idx="27293" formatCode="0.00E+00">
                  <c:v>9.6716900000000001E-3</c:v>
                </c:pt>
                <c:pt idx="27294" formatCode="0.00E+00">
                  <c:v>9.5009699999999992E-3</c:v>
                </c:pt>
                <c:pt idx="27295" formatCode="0.00E+00">
                  <c:v>9.3223400000000001E-3</c:v>
                </c:pt>
                <c:pt idx="27296" formatCode="0.00E+00">
                  <c:v>9.1358099999999994E-3</c:v>
                </c:pt>
                <c:pt idx="27297" formatCode="0.00E+00">
                  <c:v>8.9413500000000007E-3</c:v>
                </c:pt>
                <c:pt idx="27298" formatCode="0.00E+00">
                  <c:v>8.7389800000000004E-3</c:v>
                </c:pt>
                <c:pt idx="27299" formatCode="0.00E+00">
                  <c:v>8.5287999999999996E-3</c:v>
                </c:pt>
                <c:pt idx="27300" formatCode="0.00E+00">
                  <c:v>8.3109199999999994E-3</c:v>
                </c:pt>
                <c:pt idx="27301" formatCode="0.00E+00">
                  <c:v>8.0854399999999993E-3</c:v>
                </c:pt>
                <c:pt idx="27302" formatCode="0.00E+00">
                  <c:v>7.8523800000000008E-3</c:v>
                </c:pt>
                <c:pt idx="27303" formatCode="0.00E+00">
                  <c:v>7.6118000000000002E-3</c:v>
                </c:pt>
                <c:pt idx="27304" formatCode="0.00E+00">
                  <c:v>7.3637700000000004E-3</c:v>
                </c:pt>
                <c:pt idx="27305" formatCode="0.00E+00">
                  <c:v>7.1084599999999996E-3</c:v>
                </c:pt>
                <c:pt idx="27306" formatCode="0.00E+00">
                  <c:v>6.84608E-3</c:v>
                </c:pt>
                <c:pt idx="27307" formatCode="0.00E+00">
                  <c:v>6.5768800000000002E-3</c:v>
                </c:pt>
                <c:pt idx="27308" formatCode="0.00E+00">
                  <c:v>6.3010499999999999E-3</c:v>
                </c:pt>
                <c:pt idx="27309" formatCode="0.00E+00">
                  <c:v>6.0185300000000002E-3</c:v>
                </c:pt>
                <c:pt idx="27310" formatCode="0.00E+00">
                  <c:v>5.7292799999999998E-3</c:v>
                </c:pt>
                <c:pt idx="27311" formatCode="0.00E+00">
                  <c:v>5.4334700000000001E-3</c:v>
                </c:pt>
                <c:pt idx="27312" formatCode="0.00E+00">
                  <c:v>5.13132E-3</c:v>
                </c:pt>
                <c:pt idx="27313" formatCode="0.00E+00">
                  <c:v>4.823E-3</c:v>
                </c:pt>
                <c:pt idx="27314" formatCode="0.00E+00">
                  <c:v>4.5086700000000002E-3</c:v>
                </c:pt>
                <c:pt idx="27315" formatCode="0.00E+00">
                  <c:v>4.1885799999999999E-3</c:v>
                </c:pt>
                <c:pt idx="27316" formatCode="0.00E+00">
                  <c:v>3.8630100000000001E-3</c:v>
                </c:pt>
                <c:pt idx="27317" formatCode="0.00E+00">
                  <c:v>3.5321900000000002E-3</c:v>
                </c:pt>
                <c:pt idx="27318" formatCode="0.00E+00">
                  <c:v>3.1963400000000002E-3</c:v>
                </c:pt>
                <c:pt idx="27319" formatCode="0.00E+00">
                  <c:v>2.8556900000000001E-3</c:v>
                </c:pt>
                <c:pt idx="27320" formatCode="0.00E+00">
                  <c:v>2.51053E-3</c:v>
                </c:pt>
                <c:pt idx="27321" formatCode="0.00E+00">
                  <c:v>2.1611600000000001E-3</c:v>
                </c:pt>
                <c:pt idx="27322" formatCode="0.00E+00">
                  <c:v>1.8078599999999999E-3</c:v>
                </c:pt>
                <c:pt idx="27323" formatCode="0.00E+00">
                  <c:v>1.4509600000000001E-3</c:v>
                </c:pt>
                <c:pt idx="27324" formatCode="0.00E+00">
                  <c:v>1.0908000000000001E-3</c:v>
                </c:pt>
                <c:pt idx="27325" formatCode="0.00E+00">
                  <c:v>7.2773E-4</c:v>
                </c:pt>
                <c:pt idx="27326" formatCode="0.00E+00">
                  <c:v>3.6208600000000002E-4</c:v>
                </c:pt>
                <c:pt idx="27327" formatCode="0.00E+00">
                  <c:v>-5.8131600000000003E-6</c:v>
                </c:pt>
                <c:pt idx="27328" formatCode="0.00E+00">
                  <c:v>-3.7559900000000001E-4</c:v>
                </c:pt>
                <c:pt idx="27329" formatCode="0.00E+00">
                  <c:v>-7.4682899999999996E-4</c:v>
                </c:pt>
                <c:pt idx="27330" formatCode="0.00E+00">
                  <c:v>-1.1190200000000001E-3</c:v>
                </c:pt>
                <c:pt idx="27331" formatCode="0.00E+00">
                  <c:v>-1.4917299999999999E-3</c:v>
                </c:pt>
                <c:pt idx="27332" formatCode="0.00E+00">
                  <c:v>-1.8645700000000001E-3</c:v>
                </c:pt>
                <c:pt idx="27333" formatCode="0.00E+00">
                  <c:v>-2.2370900000000002E-3</c:v>
                </c:pt>
                <c:pt idx="27334" formatCode="0.00E+00">
                  <c:v>-2.6088299999999999E-3</c:v>
                </c:pt>
                <c:pt idx="27335" formatCode="0.00E+00">
                  <c:v>-2.9793900000000002E-3</c:v>
                </c:pt>
                <c:pt idx="27336" formatCode="0.00E+00">
                  <c:v>-3.3483300000000001E-3</c:v>
                </c:pt>
                <c:pt idx="27337" formatCode="0.00E+00">
                  <c:v>-3.71529E-3</c:v>
                </c:pt>
                <c:pt idx="27338" formatCode="0.00E+00">
                  <c:v>-4.0798400000000004E-3</c:v>
                </c:pt>
                <c:pt idx="27339" formatCode="0.00E+00">
                  <c:v>-4.4415399999999999E-3</c:v>
                </c:pt>
                <c:pt idx="27340" formatCode="0.00E+00">
                  <c:v>-4.7999699999999998E-3</c:v>
                </c:pt>
                <c:pt idx="27341" formatCode="0.00E+00">
                  <c:v>-5.1547700000000004E-3</c:v>
                </c:pt>
                <c:pt idx="27342" formatCode="0.00E+00">
                  <c:v>-5.5055199999999999E-3</c:v>
                </c:pt>
                <c:pt idx="27343" formatCode="0.00E+00">
                  <c:v>-5.8517600000000001E-3</c:v>
                </c:pt>
                <c:pt idx="27344" formatCode="0.00E+00">
                  <c:v>-6.19296E-3</c:v>
                </c:pt>
                <c:pt idx="27345" formatCode="0.00E+00">
                  <c:v>-6.5286700000000003E-3</c:v>
                </c:pt>
                <c:pt idx="27346" formatCode="0.00E+00">
                  <c:v>-6.8584700000000002E-3</c:v>
                </c:pt>
                <c:pt idx="27347" formatCode="0.00E+00">
                  <c:v>-7.1819400000000004E-3</c:v>
                </c:pt>
                <c:pt idx="27348" formatCode="0.00E+00">
                  <c:v>-7.4986699999999998E-3</c:v>
                </c:pt>
                <c:pt idx="27349" formatCode="0.00E+00">
                  <c:v>-7.8082100000000003E-3</c:v>
                </c:pt>
                <c:pt idx="27350" formatCode="0.00E+00">
                  <c:v>-8.1101200000000002E-3</c:v>
                </c:pt>
                <c:pt idx="27351" formatCode="0.00E+00">
                  <c:v>-8.4039800000000001E-3</c:v>
                </c:pt>
                <c:pt idx="27352" formatCode="0.00E+00">
                  <c:v>-8.68938E-3</c:v>
                </c:pt>
                <c:pt idx="27353" formatCode="0.00E+00">
                  <c:v>-8.9659200000000005E-3</c:v>
                </c:pt>
                <c:pt idx="27354" formatCode="0.00E+00">
                  <c:v>-9.2331600000000007E-3</c:v>
                </c:pt>
                <c:pt idx="27355" formatCode="0.00E+00">
                  <c:v>-9.4907199999999994E-3</c:v>
                </c:pt>
                <c:pt idx="27356" formatCode="0.00E+00">
                  <c:v>-9.7382700000000003E-3</c:v>
                </c:pt>
                <c:pt idx="27357" formatCode="0.00E+00">
                  <c:v>-9.9754300000000004E-3</c:v>
                </c:pt>
                <c:pt idx="27358">
                  <c:v>-1.02018E-2</c:v>
                </c:pt>
                <c:pt idx="27359">
                  <c:v>-1.04169E-2</c:v>
                </c:pt>
                <c:pt idx="27360">
                  <c:v>-1.06205E-2</c:v>
                </c:pt>
                <c:pt idx="27361">
                  <c:v>-1.0812199999999999E-2</c:v>
                </c:pt>
                <c:pt idx="27362">
                  <c:v>-1.0991600000000001E-2</c:v>
                </c:pt>
                <c:pt idx="27363">
                  <c:v>-1.11582E-2</c:v>
                </c:pt>
                <c:pt idx="27364">
                  <c:v>-1.13119E-2</c:v>
                </c:pt>
                <c:pt idx="27365">
                  <c:v>-1.14524E-2</c:v>
                </c:pt>
                <c:pt idx="27366">
                  <c:v>-1.1579300000000001E-2</c:v>
                </c:pt>
                <c:pt idx="27367">
                  <c:v>-1.16925E-2</c:v>
                </c:pt>
                <c:pt idx="27368">
                  <c:v>-1.17915E-2</c:v>
                </c:pt>
                <c:pt idx="27369">
                  <c:v>-1.18759E-2</c:v>
                </c:pt>
                <c:pt idx="27370">
                  <c:v>-1.1945300000000001E-2</c:v>
                </c:pt>
                <c:pt idx="27371">
                  <c:v>-1.19998E-2</c:v>
                </c:pt>
                <c:pt idx="27372">
                  <c:v>-1.2039299999999999E-2</c:v>
                </c:pt>
                <c:pt idx="27373">
                  <c:v>-1.20638E-2</c:v>
                </c:pt>
                <c:pt idx="27374">
                  <c:v>-1.2073E-2</c:v>
                </c:pt>
                <c:pt idx="27375">
                  <c:v>-1.20669E-2</c:v>
                </c:pt>
                <c:pt idx="27376">
                  <c:v>-1.20453E-2</c:v>
                </c:pt>
                <c:pt idx="27377">
                  <c:v>-1.20082E-2</c:v>
                </c:pt>
                <c:pt idx="27378">
                  <c:v>-1.19553E-2</c:v>
                </c:pt>
                <c:pt idx="27379">
                  <c:v>-1.18867E-2</c:v>
                </c:pt>
                <c:pt idx="27380">
                  <c:v>-1.18023E-2</c:v>
                </c:pt>
                <c:pt idx="27381">
                  <c:v>-1.1702199999999999E-2</c:v>
                </c:pt>
                <c:pt idx="27382">
                  <c:v>-1.15865E-2</c:v>
                </c:pt>
                <c:pt idx="27383">
                  <c:v>-1.1455099999999999E-2</c:v>
                </c:pt>
                <c:pt idx="27384">
                  <c:v>-1.13081E-2</c:v>
                </c:pt>
                <c:pt idx="27385">
                  <c:v>-1.11456E-2</c:v>
                </c:pt>
                <c:pt idx="27386">
                  <c:v>-1.09677E-2</c:v>
                </c:pt>
                <c:pt idx="27387">
                  <c:v>-1.0774499999999999E-2</c:v>
                </c:pt>
                <c:pt idx="27388">
                  <c:v>-1.05662E-2</c:v>
                </c:pt>
                <c:pt idx="27389">
                  <c:v>-1.03429E-2</c:v>
                </c:pt>
                <c:pt idx="27390">
                  <c:v>-1.0104699999999999E-2</c:v>
                </c:pt>
                <c:pt idx="27391" formatCode="0.00E+00">
                  <c:v>-9.8518100000000008E-3</c:v>
                </c:pt>
                <c:pt idx="27392" formatCode="0.00E+00">
                  <c:v>-9.5844499999999996E-3</c:v>
                </c:pt>
                <c:pt idx="27393" formatCode="0.00E+00">
                  <c:v>-9.3028E-3</c:v>
                </c:pt>
                <c:pt idx="27394" formatCode="0.00E+00">
                  <c:v>-9.0070700000000007E-3</c:v>
                </c:pt>
                <c:pt idx="27395" formatCode="0.00E+00">
                  <c:v>-8.6975300000000002E-3</c:v>
                </c:pt>
                <c:pt idx="27396" formatCode="0.00E+00">
                  <c:v>-8.3744800000000001E-3</c:v>
                </c:pt>
                <c:pt idx="27397" formatCode="0.00E+00">
                  <c:v>-8.0382400000000003E-3</c:v>
                </c:pt>
                <c:pt idx="27398" formatCode="0.00E+00">
                  <c:v>-7.6891399999999997E-3</c:v>
                </c:pt>
                <c:pt idx="27399" formatCode="0.00E+00">
                  <c:v>-7.3275099999999998E-3</c:v>
                </c:pt>
                <c:pt idx="27400" formatCode="0.00E+00">
                  <c:v>-6.9537499999999999E-3</c:v>
                </c:pt>
                <c:pt idx="27401" formatCode="0.00E+00">
                  <c:v>-6.5682300000000004E-3</c:v>
                </c:pt>
                <c:pt idx="27402" formatCode="0.00E+00">
                  <c:v>-6.1713599999999999E-3</c:v>
                </c:pt>
                <c:pt idx="27403" formatCode="0.00E+00">
                  <c:v>-5.7635799999999999E-3</c:v>
                </c:pt>
                <c:pt idx="27404" formatCode="0.00E+00">
                  <c:v>-5.3453499999999996E-3</c:v>
                </c:pt>
                <c:pt idx="27405" formatCode="0.00E+00">
                  <c:v>-4.9171299999999996E-3</c:v>
                </c:pt>
                <c:pt idx="27406" formatCode="0.00E+00">
                  <c:v>-4.4794199999999996E-3</c:v>
                </c:pt>
                <c:pt idx="27407" formatCode="0.00E+00">
                  <c:v>-4.0327000000000002E-3</c:v>
                </c:pt>
                <c:pt idx="27408" formatCode="0.00E+00">
                  <c:v>-3.5775E-3</c:v>
                </c:pt>
                <c:pt idx="27409" formatCode="0.00E+00">
                  <c:v>-3.1143899999999999E-3</c:v>
                </c:pt>
                <c:pt idx="27410" formatCode="0.00E+00">
                  <c:v>-2.6438500000000001E-3</c:v>
                </c:pt>
                <c:pt idx="27411" formatCode="0.00E+00">
                  <c:v>-2.1663400000000001E-3</c:v>
                </c:pt>
                <c:pt idx="27412" formatCode="0.00E+00">
                  <c:v>-1.6823400000000001E-3</c:v>
                </c:pt>
                <c:pt idx="27413" formatCode="0.00E+00">
                  <c:v>-1.19239E-3</c:v>
                </c:pt>
                <c:pt idx="27414" formatCode="0.00E+00">
                  <c:v>-6.9705500000000003E-4</c:v>
                </c:pt>
                <c:pt idx="27415" formatCode="0.00E+00">
                  <c:v>-1.96904E-4</c:v>
                </c:pt>
                <c:pt idx="27416" formatCode="0.00E+00">
                  <c:v>3.0748800000000002E-4</c:v>
                </c:pt>
                <c:pt idx="27417" formatCode="0.00E+00">
                  <c:v>8.1556100000000002E-4</c:v>
                </c:pt>
                <c:pt idx="27418" formatCode="0.00E+00">
                  <c:v>1.3267400000000001E-3</c:v>
                </c:pt>
                <c:pt idx="27419" formatCode="0.00E+00">
                  <c:v>1.84044E-3</c:v>
                </c:pt>
                <c:pt idx="27420" formatCode="0.00E+00">
                  <c:v>2.3560299999999998E-3</c:v>
                </c:pt>
                <c:pt idx="27421" formatCode="0.00E+00">
                  <c:v>2.8729099999999998E-3</c:v>
                </c:pt>
                <c:pt idx="27422" formatCode="0.00E+00">
                  <c:v>3.3904899999999999E-3</c:v>
                </c:pt>
                <c:pt idx="27423" formatCode="0.00E+00">
                  <c:v>3.9081699999999999E-3</c:v>
                </c:pt>
                <c:pt idx="27424" formatCode="0.00E+00">
                  <c:v>4.4253699999999997E-3</c:v>
                </c:pt>
                <c:pt idx="27425" formatCode="0.00E+00">
                  <c:v>4.9415400000000003E-3</c:v>
                </c:pt>
                <c:pt idx="27426" formatCode="0.00E+00">
                  <c:v>5.4560700000000004E-3</c:v>
                </c:pt>
                <c:pt idx="27427" formatCode="0.00E+00">
                  <c:v>5.9683499999999999E-3</c:v>
                </c:pt>
                <c:pt idx="27428" formatCode="0.00E+00">
                  <c:v>6.4777799999999998E-3</c:v>
                </c:pt>
                <c:pt idx="27429" formatCode="0.00E+00">
                  <c:v>6.98382E-3</c:v>
                </c:pt>
                <c:pt idx="27430" formatCode="0.00E+00">
                  <c:v>7.4858900000000003E-3</c:v>
                </c:pt>
                <c:pt idx="27431" formatCode="0.00E+00">
                  <c:v>7.9834299999999997E-3</c:v>
                </c:pt>
                <c:pt idx="27432" formatCode="0.00E+00">
                  <c:v>8.4758400000000001E-3</c:v>
                </c:pt>
                <c:pt idx="27433" formatCode="0.00E+00">
                  <c:v>8.9625799999999995E-3</c:v>
                </c:pt>
                <c:pt idx="27434" formatCode="0.00E+00">
                  <c:v>9.4430899999999995E-3</c:v>
                </c:pt>
                <c:pt idx="27435" formatCode="0.00E+00">
                  <c:v>9.9168199999999998E-3</c:v>
                </c:pt>
                <c:pt idx="27436">
                  <c:v>1.03832E-2</c:v>
                </c:pt>
                <c:pt idx="27437">
                  <c:v>1.08416E-2</c:v>
                </c:pt>
                <c:pt idx="27438">
                  <c:v>1.1291600000000001E-2</c:v>
                </c:pt>
                <c:pt idx="27439">
                  <c:v>1.17327E-2</c:v>
                </c:pt>
                <c:pt idx="27440">
                  <c:v>1.21645E-2</c:v>
                </c:pt>
                <c:pt idx="27441">
                  <c:v>1.25865E-2</c:v>
                </c:pt>
                <c:pt idx="27442">
                  <c:v>1.29982E-2</c:v>
                </c:pt>
                <c:pt idx="27443">
                  <c:v>1.3399100000000001E-2</c:v>
                </c:pt>
                <c:pt idx="27444">
                  <c:v>1.3788699999999999E-2</c:v>
                </c:pt>
                <c:pt idx="27445">
                  <c:v>1.41666E-2</c:v>
                </c:pt>
                <c:pt idx="27446">
                  <c:v>1.45325E-2</c:v>
                </c:pt>
                <c:pt idx="27447">
                  <c:v>1.4885900000000001E-2</c:v>
                </c:pt>
                <c:pt idx="27448">
                  <c:v>1.52265E-2</c:v>
                </c:pt>
                <c:pt idx="27449">
                  <c:v>1.55538E-2</c:v>
                </c:pt>
                <c:pt idx="27450">
                  <c:v>1.58675E-2</c:v>
                </c:pt>
                <c:pt idx="27451">
                  <c:v>1.6167299999999999E-2</c:v>
                </c:pt>
                <c:pt idx="27452">
                  <c:v>1.64528E-2</c:v>
                </c:pt>
                <c:pt idx="27453">
                  <c:v>1.6723700000000001E-2</c:v>
                </c:pt>
                <c:pt idx="27454">
                  <c:v>1.69797E-2</c:v>
                </c:pt>
                <c:pt idx="27455">
                  <c:v>1.72205E-2</c:v>
                </c:pt>
                <c:pt idx="27456">
                  <c:v>1.74459E-2</c:v>
                </c:pt>
                <c:pt idx="27457">
                  <c:v>1.7655799999999999E-2</c:v>
                </c:pt>
                <c:pt idx="27458">
                  <c:v>1.7849899999999998E-2</c:v>
                </c:pt>
                <c:pt idx="27459">
                  <c:v>1.8027899999999999E-2</c:v>
                </c:pt>
                <c:pt idx="27460">
                  <c:v>1.8189799999999999E-2</c:v>
                </c:pt>
                <c:pt idx="27461">
                  <c:v>1.8335400000000002E-2</c:v>
                </c:pt>
                <c:pt idx="27462">
                  <c:v>1.8464499999999998E-2</c:v>
                </c:pt>
                <c:pt idx="27463">
                  <c:v>1.8577099999999999E-2</c:v>
                </c:pt>
                <c:pt idx="27464">
                  <c:v>1.8672999999999999E-2</c:v>
                </c:pt>
                <c:pt idx="27465">
                  <c:v>1.87522E-2</c:v>
                </c:pt>
                <c:pt idx="27466">
                  <c:v>1.8814600000000001E-2</c:v>
                </c:pt>
                <c:pt idx="27467">
                  <c:v>1.8860200000000001E-2</c:v>
                </c:pt>
                <c:pt idx="27468">
                  <c:v>1.8889E-2</c:v>
                </c:pt>
                <c:pt idx="27469">
                  <c:v>1.8900799999999999E-2</c:v>
                </c:pt>
                <c:pt idx="27470">
                  <c:v>1.8895800000000001E-2</c:v>
                </c:pt>
                <c:pt idx="27471">
                  <c:v>1.88738E-2</c:v>
                </c:pt>
                <c:pt idx="27472">
                  <c:v>1.8835000000000001E-2</c:v>
                </c:pt>
                <c:pt idx="27473">
                  <c:v>1.87796E-2</c:v>
                </c:pt>
                <c:pt idx="27474">
                  <c:v>1.8707499999999998E-2</c:v>
                </c:pt>
                <c:pt idx="27475">
                  <c:v>1.86191E-2</c:v>
                </c:pt>
                <c:pt idx="27476">
                  <c:v>1.8514300000000001E-2</c:v>
                </c:pt>
                <c:pt idx="27477">
                  <c:v>1.8393300000000001E-2</c:v>
                </c:pt>
                <c:pt idx="27478">
                  <c:v>1.82563E-2</c:v>
                </c:pt>
                <c:pt idx="27479">
                  <c:v>1.8103500000000002E-2</c:v>
                </c:pt>
                <c:pt idx="27480">
                  <c:v>1.7935300000000001E-2</c:v>
                </c:pt>
                <c:pt idx="27481">
                  <c:v>1.7751699999999999E-2</c:v>
                </c:pt>
                <c:pt idx="27482">
                  <c:v>1.7552999999999999E-2</c:v>
                </c:pt>
                <c:pt idx="27483">
                  <c:v>1.7339400000000001E-2</c:v>
                </c:pt>
                <c:pt idx="27484">
                  <c:v>1.7111299999999999E-2</c:v>
                </c:pt>
                <c:pt idx="27485">
                  <c:v>1.6868899999999999E-2</c:v>
                </c:pt>
                <c:pt idx="27486">
                  <c:v>1.6612499999999999E-2</c:v>
                </c:pt>
                <c:pt idx="27487">
                  <c:v>1.6342599999999999E-2</c:v>
                </c:pt>
                <c:pt idx="27488">
                  <c:v>1.6059400000000001E-2</c:v>
                </c:pt>
                <c:pt idx="27489">
                  <c:v>1.5763300000000001E-2</c:v>
                </c:pt>
                <c:pt idx="27490">
                  <c:v>1.5454600000000001E-2</c:v>
                </c:pt>
                <c:pt idx="27491">
                  <c:v>1.5133799999999999E-2</c:v>
                </c:pt>
                <c:pt idx="27492">
                  <c:v>1.48012E-2</c:v>
                </c:pt>
                <c:pt idx="27493">
                  <c:v>1.44572E-2</c:v>
                </c:pt>
                <c:pt idx="27494">
                  <c:v>1.41023E-2</c:v>
                </c:pt>
                <c:pt idx="27495">
                  <c:v>1.37369E-2</c:v>
                </c:pt>
                <c:pt idx="27496">
                  <c:v>1.3361400000000001E-2</c:v>
                </c:pt>
                <c:pt idx="27497">
                  <c:v>1.29763E-2</c:v>
                </c:pt>
                <c:pt idx="27498">
                  <c:v>1.25819E-2</c:v>
                </c:pt>
                <c:pt idx="27499">
                  <c:v>1.21788E-2</c:v>
                </c:pt>
                <c:pt idx="27500">
                  <c:v>1.17673E-2</c:v>
                </c:pt>
                <c:pt idx="27501">
                  <c:v>1.1347899999999999E-2</c:v>
                </c:pt>
                <c:pt idx="27502">
                  <c:v>1.09211E-2</c:v>
                </c:pt>
                <c:pt idx="27503">
                  <c:v>1.0487399999999999E-2</c:v>
                </c:pt>
                <c:pt idx="27504">
                  <c:v>1.0047199999999999E-2</c:v>
                </c:pt>
                <c:pt idx="27505" formatCode="0.00E+00">
                  <c:v>9.6010699999999997E-3</c:v>
                </c:pt>
                <c:pt idx="27506" formatCode="0.00E+00">
                  <c:v>9.14944E-3</c:v>
                </c:pt>
                <c:pt idx="27507" formatCode="0.00E+00">
                  <c:v>8.6928400000000003E-3</c:v>
                </c:pt>
                <c:pt idx="27508" formatCode="0.00E+00">
                  <c:v>8.2317699999999994E-3</c:v>
                </c:pt>
                <c:pt idx="27509" formatCode="0.00E+00">
                  <c:v>7.7667400000000003E-3</c:v>
                </c:pt>
                <c:pt idx="27510" formatCode="0.00E+00">
                  <c:v>7.29825E-3</c:v>
                </c:pt>
                <c:pt idx="27511" formatCode="0.00E+00">
                  <c:v>6.8268000000000001E-3</c:v>
                </c:pt>
                <c:pt idx="27512" formatCode="0.00E+00">
                  <c:v>6.35287E-3</c:v>
                </c:pt>
                <c:pt idx="27513" formatCode="0.00E+00">
                  <c:v>5.8769199999999999E-3</c:v>
                </c:pt>
                <c:pt idx="27514" formatCode="0.00E+00">
                  <c:v>5.3994300000000002E-3</c:v>
                </c:pt>
                <c:pt idx="27515" formatCode="0.00E+00">
                  <c:v>4.9208799999999999E-3</c:v>
                </c:pt>
                <c:pt idx="27516" formatCode="0.00E+00">
                  <c:v>4.4417399999999996E-3</c:v>
                </c:pt>
                <c:pt idx="27517" formatCode="0.00E+00">
                  <c:v>3.9625099999999998E-3</c:v>
                </c:pt>
                <c:pt idx="27518" formatCode="0.00E+00">
                  <c:v>3.48365E-3</c:v>
                </c:pt>
                <c:pt idx="27519" formatCode="0.00E+00">
                  <c:v>3.00564E-3</c:v>
                </c:pt>
                <c:pt idx="27520" formatCode="0.00E+00">
                  <c:v>2.5289499999999999E-3</c:v>
                </c:pt>
                <c:pt idx="27521" formatCode="0.00E+00">
                  <c:v>2.0540300000000001E-3</c:v>
                </c:pt>
                <c:pt idx="27522" formatCode="0.00E+00">
                  <c:v>1.5812999999999999E-3</c:v>
                </c:pt>
                <c:pt idx="27523" formatCode="0.00E+00">
                  <c:v>1.1112100000000001E-3</c:v>
                </c:pt>
                <c:pt idx="27524" formatCode="0.00E+00">
                  <c:v>6.4418199999999998E-4</c:v>
                </c:pt>
                <c:pt idx="27525" formatCode="0.00E+00">
                  <c:v>1.80652E-4</c:v>
                </c:pt>
                <c:pt idx="27526" formatCode="0.00E+00">
                  <c:v>-2.7897600000000001E-4</c:v>
                </c:pt>
                <c:pt idx="27527" formatCode="0.00E+00">
                  <c:v>-7.3431500000000003E-4</c:v>
                </c:pt>
                <c:pt idx="27528" formatCode="0.00E+00">
                  <c:v>-1.18498E-3</c:v>
                </c:pt>
                <c:pt idx="27529" formatCode="0.00E+00">
                  <c:v>-1.63057E-3</c:v>
                </c:pt>
                <c:pt idx="27530" formatCode="0.00E+00">
                  <c:v>-2.0707099999999999E-3</c:v>
                </c:pt>
                <c:pt idx="27531" formatCode="0.00E+00">
                  <c:v>-2.50505E-3</c:v>
                </c:pt>
                <c:pt idx="27532" formatCode="0.00E+00">
                  <c:v>-2.9332400000000002E-3</c:v>
                </c:pt>
                <c:pt idx="27533" formatCode="0.00E+00">
                  <c:v>-3.3549600000000001E-3</c:v>
                </c:pt>
                <c:pt idx="27534" formatCode="0.00E+00">
                  <c:v>-3.7698699999999998E-3</c:v>
                </c:pt>
                <c:pt idx="27535" formatCode="0.00E+00">
                  <c:v>-4.1776699999999996E-3</c:v>
                </c:pt>
                <c:pt idx="27536" formatCode="0.00E+00">
                  <c:v>-4.5780400000000002E-3</c:v>
                </c:pt>
                <c:pt idx="27537" formatCode="0.00E+00">
                  <c:v>-4.9707099999999997E-3</c:v>
                </c:pt>
                <c:pt idx="27538" formatCode="0.00E+00">
                  <c:v>-5.3553799999999999E-3</c:v>
                </c:pt>
                <c:pt idx="27539" formatCode="0.00E+00">
                  <c:v>-5.7317999999999996E-3</c:v>
                </c:pt>
                <c:pt idx="27540" formatCode="0.00E+00">
                  <c:v>-6.0997600000000001E-3</c:v>
                </c:pt>
                <c:pt idx="27541" formatCode="0.00E+00">
                  <c:v>-6.4590300000000002E-3</c:v>
                </c:pt>
                <c:pt idx="27542" formatCode="0.00E+00">
                  <c:v>-6.8093600000000004E-3</c:v>
                </c:pt>
                <c:pt idx="27543" formatCode="0.00E+00">
                  <c:v>-7.1505500000000003E-3</c:v>
                </c:pt>
                <c:pt idx="27544" formatCode="0.00E+00">
                  <c:v>-7.4824000000000002E-3</c:v>
                </c:pt>
                <c:pt idx="27545" formatCode="0.00E+00">
                  <c:v>-7.8047400000000001E-3</c:v>
                </c:pt>
                <c:pt idx="27546" formatCode="0.00E+00">
                  <c:v>-8.1173800000000004E-3</c:v>
                </c:pt>
                <c:pt idx="27547" formatCode="0.00E+00">
                  <c:v>-8.4201799999999993E-3</c:v>
                </c:pt>
                <c:pt idx="27548" formatCode="0.00E+00">
                  <c:v>-8.7129900000000003E-3</c:v>
                </c:pt>
                <c:pt idx="27549" formatCode="0.00E+00">
                  <c:v>-8.9956900000000006E-3</c:v>
                </c:pt>
                <c:pt idx="27550" formatCode="0.00E+00">
                  <c:v>-9.2681699999999992E-3</c:v>
                </c:pt>
                <c:pt idx="27551" formatCode="0.00E+00">
                  <c:v>-9.5303300000000001E-3</c:v>
                </c:pt>
                <c:pt idx="27552" formatCode="0.00E+00">
                  <c:v>-9.7821000000000002E-3</c:v>
                </c:pt>
                <c:pt idx="27553">
                  <c:v>-1.00234E-2</c:v>
                </c:pt>
                <c:pt idx="27554">
                  <c:v>-1.02542E-2</c:v>
                </c:pt>
                <c:pt idx="27555">
                  <c:v>-1.04744E-2</c:v>
                </c:pt>
                <c:pt idx="27556">
                  <c:v>-1.0684000000000001E-2</c:v>
                </c:pt>
                <c:pt idx="27557">
                  <c:v>-1.0882899999999999E-2</c:v>
                </c:pt>
                <c:pt idx="27558">
                  <c:v>-1.1071299999999999E-2</c:v>
                </c:pt>
                <c:pt idx="27559">
                  <c:v>-1.1249E-2</c:v>
                </c:pt>
                <c:pt idx="27560">
                  <c:v>-1.1416000000000001E-2</c:v>
                </c:pt>
                <c:pt idx="27561">
                  <c:v>-1.1572499999999999E-2</c:v>
                </c:pt>
                <c:pt idx="27562">
                  <c:v>-1.17185E-2</c:v>
                </c:pt>
                <c:pt idx="27563">
                  <c:v>-1.1853900000000001E-2</c:v>
                </c:pt>
                <c:pt idx="27564">
                  <c:v>-1.1978900000000001E-2</c:v>
                </c:pt>
                <c:pt idx="27565">
                  <c:v>-1.2093599999999999E-2</c:v>
                </c:pt>
                <c:pt idx="27566">
                  <c:v>-1.2197899999999999E-2</c:v>
                </c:pt>
                <c:pt idx="27567">
                  <c:v>-1.22921E-2</c:v>
                </c:pt>
                <c:pt idx="27568">
                  <c:v>-1.23762E-2</c:v>
                </c:pt>
                <c:pt idx="27569">
                  <c:v>-1.24502E-2</c:v>
                </c:pt>
                <c:pt idx="27570">
                  <c:v>-1.25144E-2</c:v>
                </c:pt>
                <c:pt idx="27571">
                  <c:v>-1.25688E-2</c:v>
                </c:pt>
                <c:pt idx="27572">
                  <c:v>-1.2613600000000001E-2</c:v>
                </c:pt>
                <c:pt idx="27573">
                  <c:v>-1.2648899999999999E-2</c:v>
                </c:pt>
                <c:pt idx="27574">
                  <c:v>-1.26748E-2</c:v>
                </c:pt>
                <c:pt idx="27575">
                  <c:v>-1.2691600000000001E-2</c:v>
                </c:pt>
                <c:pt idx="27576">
                  <c:v>-1.26993E-2</c:v>
                </c:pt>
                <c:pt idx="27577">
                  <c:v>-1.26981E-2</c:v>
                </c:pt>
                <c:pt idx="27578">
                  <c:v>-1.2688100000000001E-2</c:v>
                </c:pt>
                <c:pt idx="27579">
                  <c:v>-1.2669700000000001E-2</c:v>
                </c:pt>
                <c:pt idx="27580">
                  <c:v>-1.2642799999999999E-2</c:v>
                </c:pt>
                <c:pt idx="27581">
                  <c:v>-1.2607800000000001E-2</c:v>
                </c:pt>
                <c:pt idx="27582">
                  <c:v>-1.25647E-2</c:v>
                </c:pt>
                <c:pt idx="27583">
                  <c:v>-1.25139E-2</c:v>
                </c:pt>
                <c:pt idx="27584">
                  <c:v>-1.24554E-2</c:v>
                </c:pt>
                <c:pt idx="27585">
                  <c:v>-1.23894E-2</c:v>
                </c:pt>
                <c:pt idx="27586">
                  <c:v>-1.2316300000000001E-2</c:v>
                </c:pt>
                <c:pt idx="27587">
                  <c:v>-1.2236E-2</c:v>
                </c:pt>
                <c:pt idx="27588">
                  <c:v>-1.2148900000000001E-2</c:v>
                </c:pt>
                <c:pt idx="27589">
                  <c:v>-1.2055099999999999E-2</c:v>
                </c:pt>
                <c:pt idx="27590">
                  <c:v>-1.1954899999999999E-2</c:v>
                </c:pt>
                <c:pt idx="27591">
                  <c:v>-1.1848300000000001E-2</c:v>
                </c:pt>
                <c:pt idx="27592">
                  <c:v>-1.17357E-2</c:v>
                </c:pt>
                <c:pt idx="27593">
                  <c:v>-1.1617199999999999E-2</c:v>
                </c:pt>
                <c:pt idx="27594">
                  <c:v>-1.1493E-2</c:v>
                </c:pt>
                <c:pt idx="27595">
                  <c:v>-1.13632E-2</c:v>
                </c:pt>
                <c:pt idx="27596">
                  <c:v>-1.1228200000000001E-2</c:v>
                </c:pt>
                <c:pt idx="27597">
                  <c:v>-1.1088000000000001E-2</c:v>
                </c:pt>
                <c:pt idx="27598">
                  <c:v>-1.0942800000000001E-2</c:v>
                </c:pt>
                <c:pt idx="27599">
                  <c:v>-1.0792899999999999E-2</c:v>
                </c:pt>
                <c:pt idx="27600">
                  <c:v>-1.06383E-2</c:v>
                </c:pt>
                <c:pt idx="27601">
                  <c:v>-1.04794E-2</c:v>
                </c:pt>
                <c:pt idx="27602">
                  <c:v>-1.0316199999999999E-2</c:v>
                </c:pt>
                <c:pt idx="27603">
                  <c:v>-1.0149099999999999E-2</c:v>
                </c:pt>
                <c:pt idx="27604" formatCode="0.00E+00">
                  <c:v>-9.9779599999999993E-3</c:v>
                </c:pt>
                <c:pt idx="27605" formatCode="0.00E+00">
                  <c:v>-9.8028899999999999E-3</c:v>
                </c:pt>
                <c:pt idx="27606" formatCode="0.00E+00">
                  <c:v>-9.6237200000000005E-3</c:v>
                </c:pt>
                <c:pt idx="27607" formatCode="0.00E+00">
                  <c:v>-9.4403899999999999E-3</c:v>
                </c:pt>
                <c:pt idx="27608" formatCode="0.00E+00">
                  <c:v>-9.2530300000000006E-3</c:v>
                </c:pt>
                <c:pt idx="27609" formatCode="0.00E+00">
                  <c:v>-9.0620200000000005E-3</c:v>
                </c:pt>
                <c:pt idx="27610" formatCode="0.00E+00">
                  <c:v>-8.8678000000000003E-3</c:v>
                </c:pt>
                <c:pt idx="27611" formatCode="0.00E+00">
                  <c:v>-8.6707599999999996E-3</c:v>
                </c:pt>
                <c:pt idx="27612" formatCode="0.00E+00">
                  <c:v>-8.4712599999999996E-3</c:v>
                </c:pt>
                <c:pt idx="27613" formatCode="0.00E+00">
                  <c:v>-8.26964E-3</c:v>
                </c:pt>
                <c:pt idx="27614" formatCode="0.00E+00">
                  <c:v>-8.0662600000000004E-3</c:v>
                </c:pt>
                <c:pt idx="27615" formatCode="0.00E+00">
                  <c:v>-7.8614199999999992E-3</c:v>
                </c:pt>
                <c:pt idx="27616" formatCode="0.00E+00">
                  <c:v>-7.6553699999999999E-3</c:v>
                </c:pt>
                <c:pt idx="27617" formatCode="0.00E+00">
                  <c:v>-7.4484399999999997E-3</c:v>
                </c:pt>
                <c:pt idx="27618" formatCode="0.00E+00">
                  <c:v>-7.2410399999999998E-3</c:v>
                </c:pt>
                <c:pt idx="27619" formatCode="0.00E+00">
                  <c:v>-7.0334999999999998E-3</c:v>
                </c:pt>
                <c:pt idx="27620" formatCode="0.00E+00">
                  <c:v>-6.8259599999999998E-3</c:v>
                </c:pt>
                <c:pt idx="27621" formatCode="0.00E+00">
                  <c:v>-6.6186300000000003E-3</c:v>
                </c:pt>
                <c:pt idx="27622" formatCode="0.00E+00">
                  <c:v>-6.41189E-3</c:v>
                </c:pt>
                <c:pt idx="27623" formatCode="0.00E+00">
                  <c:v>-6.2061199999999999E-3</c:v>
                </c:pt>
                <c:pt idx="27624" formatCode="0.00E+00">
                  <c:v>-6.0015600000000004E-3</c:v>
                </c:pt>
                <c:pt idx="27625" formatCode="0.00E+00">
                  <c:v>-5.7984100000000004E-3</c:v>
                </c:pt>
                <c:pt idx="27626" formatCode="0.00E+00">
                  <c:v>-5.5970200000000003E-3</c:v>
                </c:pt>
                <c:pt idx="27627" formatCode="0.00E+00">
                  <c:v>-5.3975899999999999E-3</c:v>
                </c:pt>
                <c:pt idx="27628" formatCode="0.00E+00">
                  <c:v>-5.1998699999999997E-3</c:v>
                </c:pt>
                <c:pt idx="27629" formatCode="0.00E+00">
                  <c:v>-5.0037800000000002E-3</c:v>
                </c:pt>
                <c:pt idx="27630" formatCode="0.00E+00">
                  <c:v>-4.8098300000000002E-3</c:v>
                </c:pt>
                <c:pt idx="27631" formatCode="0.00E+00">
                  <c:v>-4.6185200000000001E-3</c:v>
                </c:pt>
                <c:pt idx="27632" formatCode="0.00E+00">
                  <c:v>-4.4300399999999997E-3</c:v>
                </c:pt>
                <c:pt idx="27633" formatCode="0.00E+00">
                  <c:v>-4.2445900000000003E-3</c:v>
                </c:pt>
                <c:pt idx="27634" formatCode="0.00E+00">
                  <c:v>-4.06223E-3</c:v>
                </c:pt>
                <c:pt idx="27635" formatCode="0.00E+00">
                  <c:v>-3.8827499999999999E-3</c:v>
                </c:pt>
                <c:pt idx="27636" formatCode="0.00E+00">
                  <c:v>-3.70602E-3</c:v>
                </c:pt>
                <c:pt idx="27637" formatCode="0.00E+00">
                  <c:v>-3.5321900000000002E-3</c:v>
                </c:pt>
                <c:pt idx="27638" formatCode="0.00E+00">
                  <c:v>-3.3617500000000002E-3</c:v>
                </c:pt>
                <c:pt idx="27639" formatCode="0.00E+00">
                  <c:v>-3.1951499999999999E-3</c:v>
                </c:pt>
                <c:pt idx="27640" formatCode="0.00E+00">
                  <c:v>-3.0324900000000001E-3</c:v>
                </c:pt>
                <c:pt idx="27641" formatCode="0.00E+00">
                  <c:v>-2.87368E-3</c:v>
                </c:pt>
                <c:pt idx="27642" formatCode="0.00E+00">
                  <c:v>-2.71887E-3</c:v>
                </c:pt>
                <c:pt idx="27643" formatCode="0.00E+00">
                  <c:v>-2.5682000000000001E-3</c:v>
                </c:pt>
                <c:pt idx="27644" formatCode="0.00E+00">
                  <c:v>-2.4217399999999999E-3</c:v>
                </c:pt>
                <c:pt idx="27645" formatCode="0.00E+00">
                  <c:v>-2.2796700000000001E-3</c:v>
                </c:pt>
                <c:pt idx="27646" formatCode="0.00E+00">
                  <c:v>-2.1420200000000001E-3</c:v>
                </c:pt>
                <c:pt idx="27647" formatCode="0.00E+00">
                  <c:v>-2.0087999999999998E-3</c:v>
                </c:pt>
                <c:pt idx="27648" formatCode="0.00E+00">
                  <c:v>-1.88035E-3</c:v>
                </c:pt>
                <c:pt idx="27649" formatCode="0.00E+00">
                  <c:v>-1.7568099999999999E-3</c:v>
                </c:pt>
                <c:pt idx="27650" formatCode="0.00E+00">
                  <c:v>-1.6375700000000001E-3</c:v>
                </c:pt>
                <c:pt idx="27651" formatCode="0.00E+00">
                  <c:v>-1.5223299999999999E-3</c:v>
                </c:pt>
                <c:pt idx="27652" formatCode="0.00E+00">
                  <c:v>-1.41215E-3</c:v>
                </c:pt>
                <c:pt idx="27653" formatCode="0.00E+00">
                  <c:v>-1.30912E-3</c:v>
                </c:pt>
                <c:pt idx="27654" formatCode="0.00E+00">
                  <c:v>-1.2142800000000001E-3</c:v>
                </c:pt>
                <c:pt idx="27655" formatCode="0.00E+00">
                  <c:v>-1.1260199999999999E-3</c:v>
                </c:pt>
                <c:pt idx="27656" formatCode="0.00E+00">
                  <c:v>-1.04173E-3</c:v>
                </c:pt>
                <c:pt idx="27657" formatCode="0.00E+00">
                  <c:v>-9.6018500000000001E-4</c:v>
                </c:pt>
                <c:pt idx="27658" formatCode="0.00E+00">
                  <c:v>-8.8156200000000001E-4</c:v>
                </c:pt>
                <c:pt idx="27659" formatCode="0.00E+00">
                  <c:v>-8.06181E-4</c:v>
                </c:pt>
                <c:pt idx="27660" formatCode="0.00E+00">
                  <c:v>-7.3393299999999998E-4</c:v>
                </c:pt>
                <c:pt idx="27661" formatCode="0.00E+00">
                  <c:v>-6.6470099999999996E-4</c:v>
                </c:pt>
                <c:pt idx="27662" formatCode="0.00E+00">
                  <c:v>-5.9873100000000002E-4</c:v>
                </c:pt>
                <c:pt idx="27663" formatCode="0.00E+00">
                  <c:v>-5.3625999999999999E-4</c:v>
                </c:pt>
                <c:pt idx="27664" formatCode="0.00E+00">
                  <c:v>-4.7732900000000002E-4</c:v>
                </c:pt>
                <c:pt idx="27665" formatCode="0.00E+00">
                  <c:v>-4.2211700000000001E-4</c:v>
                </c:pt>
                <c:pt idx="27666" formatCode="0.00E+00">
                  <c:v>-3.71147E-4</c:v>
                </c:pt>
                <c:pt idx="27667" formatCode="0.00E+00">
                  <c:v>-3.2514300000000001E-4</c:v>
                </c:pt>
                <c:pt idx="27668" formatCode="0.00E+00">
                  <c:v>-2.8478500000000002E-4</c:v>
                </c:pt>
                <c:pt idx="27669" formatCode="0.00E+00">
                  <c:v>-2.5043100000000002E-4</c:v>
                </c:pt>
                <c:pt idx="27670" formatCode="0.00E+00">
                  <c:v>-2.2221E-4</c:v>
                </c:pt>
                <c:pt idx="27671" formatCode="0.00E+00">
                  <c:v>-2.00385E-4</c:v>
                </c:pt>
                <c:pt idx="27672" formatCode="0.00E+00">
                  <c:v>-1.8524500000000001E-4</c:v>
                </c:pt>
                <c:pt idx="27673" formatCode="0.00E+00">
                  <c:v>-1.76687E-4</c:v>
                </c:pt>
                <c:pt idx="27674" formatCode="0.00E+00">
                  <c:v>-1.7384599999999999E-4</c:v>
                </c:pt>
                <c:pt idx="27675" formatCode="0.00E+00">
                  <c:v>-1.7533300000000001E-4</c:v>
                </c:pt>
                <c:pt idx="27676" formatCode="0.00E+00">
                  <c:v>-1.8042199999999999E-4</c:v>
                </c:pt>
                <c:pt idx="27677" formatCode="0.00E+00">
                  <c:v>-1.90027E-4</c:v>
                </c:pt>
                <c:pt idx="27678" formatCode="0.00E+00">
                  <c:v>-2.0615E-4</c:v>
                </c:pt>
                <c:pt idx="27679" formatCode="0.00E+00">
                  <c:v>-2.3043900000000001E-4</c:v>
                </c:pt>
                <c:pt idx="27680" formatCode="0.00E+00">
                  <c:v>-2.63424E-4</c:v>
                </c:pt>
                <c:pt idx="27681" formatCode="0.00E+00">
                  <c:v>-3.0483000000000002E-4</c:v>
                </c:pt>
                <c:pt idx="27682" formatCode="0.00E+00">
                  <c:v>-3.54015E-4</c:v>
                </c:pt>
                <c:pt idx="27683" formatCode="0.00E+00">
                  <c:v>-4.09567E-4</c:v>
                </c:pt>
                <c:pt idx="27684" formatCode="0.00E+00">
                  <c:v>-4.6920499999999999E-4</c:v>
                </c:pt>
                <c:pt idx="27685" formatCode="0.00E+00">
                  <c:v>-5.3119400000000002E-4</c:v>
                </c:pt>
                <c:pt idx="27686" formatCode="0.00E+00">
                  <c:v>-5.9607099999999999E-4</c:v>
                </c:pt>
                <c:pt idx="27687" formatCode="0.00E+00">
                  <c:v>-6.6614400000000002E-4</c:v>
                </c:pt>
                <c:pt idx="27688" formatCode="0.00E+00">
                  <c:v>-7.4256699999999997E-4</c:v>
                </c:pt>
                <c:pt idx="27689" formatCode="0.00E+00">
                  <c:v>-8.2420900000000001E-4</c:v>
                </c:pt>
                <c:pt idx="27690" formatCode="0.00E+00">
                  <c:v>-9.0994000000000003E-4</c:v>
                </c:pt>
                <c:pt idx="27691" formatCode="0.00E+00">
                  <c:v>-1.00048E-3</c:v>
                </c:pt>
                <c:pt idx="27692" formatCode="0.00E+00">
                  <c:v>-1.09757E-3</c:v>
                </c:pt>
                <c:pt idx="27693" formatCode="0.00E+00">
                  <c:v>-1.20221E-3</c:v>
                </c:pt>
                <c:pt idx="27694" formatCode="0.00E+00">
                  <c:v>-1.3140300000000001E-3</c:v>
                </c:pt>
                <c:pt idx="27695" formatCode="0.00E+00">
                  <c:v>-1.43221E-3</c:v>
                </c:pt>
                <c:pt idx="27696" formatCode="0.00E+00">
                  <c:v>-1.5562799999999999E-3</c:v>
                </c:pt>
                <c:pt idx="27697" formatCode="0.00E+00">
                  <c:v>-1.68571E-3</c:v>
                </c:pt>
                <c:pt idx="27698" formatCode="0.00E+00">
                  <c:v>-1.8196600000000001E-3</c:v>
                </c:pt>
                <c:pt idx="27699" formatCode="0.00E+00">
                  <c:v>-1.95714E-3</c:v>
                </c:pt>
                <c:pt idx="27700" formatCode="0.00E+00">
                  <c:v>-2.0973400000000001E-3</c:v>
                </c:pt>
                <c:pt idx="27701" formatCode="0.00E+00">
                  <c:v>-2.2404899999999999E-3</c:v>
                </c:pt>
                <c:pt idx="27702" formatCode="0.00E+00">
                  <c:v>-2.3881000000000002E-3</c:v>
                </c:pt>
                <c:pt idx="27703" formatCode="0.00E+00">
                  <c:v>-2.5415699999999999E-3</c:v>
                </c:pt>
                <c:pt idx="27704" formatCode="0.00E+00">
                  <c:v>-2.70054E-3</c:v>
                </c:pt>
                <c:pt idx="27705" formatCode="0.00E+00">
                  <c:v>-2.8630000000000001E-3</c:v>
                </c:pt>
                <c:pt idx="27706" formatCode="0.00E+00">
                  <c:v>-3.0271400000000002E-3</c:v>
                </c:pt>
                <c:pt idx="27707" formatCode="0.00E+00">
                  <c:v>-3.1924900000000001E-3</c:v>
                </c:pt>
                <c:pt idx="27708" formatCode="0.00E+00">
                  <c:v>-3.3599900000000002E-3</c:v>
                </c:pt>
                <c:pt idx="27709" formatCode="0.00E+00">
                  <c:v>-3.5311000000000001E-3</c:v>
                </c:pt>
                <c:pt idx="27710" formatCode="0.00E+00">
                  <c:v>-3.7061799999999999E-3</c:v>
                </c:pt>
                <c:pt idx="27711" formatCode="0.00E+00">
                  <c:v>-3.88507E-3</c:v>
                </c:pt>
                <c:pt idx="27712" formatCode="0.00E+00">
                  <c:v>-4.0691700000000004E-3</c:v>
                </c:pt>
                <c:pt idx="27713" formatCode="0.00E+00">
                  <c:v>-4.26072E-3</c:v>
                </c:pt>
                <c:pt idx="27714" formatCode="0.00E+00">
                  <c:v>-4.4613400000000003E-3</c:v>
                </c:pt>
                <c:pt idx="27715" formatCode="0.00E+00">
                  <c:v>-4.6731400000000001E-3</c:v>
                </c:pt>
                <c:pt idx="27716" formatCode="0.00E+00">
                  <c:v>-4.8988299999999999E-3</c:v>
                </c:pt>
                <c:pt idx="27717" formatCode="0.00E+00">
                  <c:v>-5.1391400000000004E-3</c:v>
                </c:pt>
                <c:pt idx="27718" formatCode="0.00E+00">
                  <c:v>-5.3922099999999997E-3</c:v>
                </c:pt>
                <c:pt idx="27719" formatCode="0.00E+00">
                  <c:v>-5.6564600000000003E-3</c:v>
                </c:pt>
                <c:pt idx="27720" formatCode="0.00E+00">
                  <c:v>-5.9325599999999999E-3</c:v>
                </c:pt>
                <c:pt idx="27721" formatCode="0.00E+00">
                  <c:v>-6.22201E-3</c:v>
                </c:pt>
                <c:pt idx="27722" formatCode="0.00E+00">
                  <c:v>-6.5250600000000001E-3</c:v>
                </c:pt>
                <c:pt idx="27723" formatCode="0.00E+00">
                  <c:v>-6.8405799999999998E-3</c:v>
                </c:pt>
                <c:pt idx="27724" formatCode="0.00E+00">
                  <c:v>-7.1676099999999996E-3</c:v>
                </c:pt>
                <c:pt idx="27725" formatCode="0.00E+00">
                  <c:v>-7.5066400000000002E-3</c:v>
                </c:pt>
                <c:pt idx="27726" formatCode="0.00E+00">
                  <c:v>-7.8587599999999994E-3</c:v>
                </c:pt>
                <c:pt idx="27727" formatCode="0.00E+00">
                  <c:v>-8.2245200000000008E-3</c:v>
                </c:pt>
                <c:pt idx="27728" formatCode="0.00E+00">
                  <c:v>-8.6040300000000004E-3</c:v>
                </c:pt>
                <c:pt idx="27729" formatCode="0.00E+00">
                  <c:v>-8.9974500000000006E-3</c:v>
                </c:pt>
                <c:pt idx="27730" formatCode="0.00E+00">
                  <c:v>-9.4055300000000005E-3</c:v>
                </c:pt>
                <c:pt idx="27731" formatCode="0.00E+00">
                  <c:v>-9.8288300000000002E-3</c:v>
                </c:pt>
                <c:pt idx="27732">
                  <c:v>-1.0266300000000001E-2</c:v>
                </c:pt>
                <c:pt idx="27733">
                  <c:v>-1.07166E-2</c:v>
                </c:pt>
                <c:pt idx="27734">
                  <c:v>-1.11796E-2</c:v>
                </c:pt>
                <c:pt idx="27735">
                  <c:v>-1.1655799999999999E-2</c:v>
                </c:pt>
                <c:pt idx="27736">
                  <c:v>-1.2144500000000001E-2</c:v>
                </c:pt>
                <c:pt idx="27737">
                  <c:v>-1.26435E-2</c:v>
                </c:pt>
                <c:pt idx="27738">
                  <c:v>-1.3152E-2</c:v>
                </c:pt>
                <c:pt idx="27739">
                  <c:v>-1.36712E-2</c:v>
                </c:pt>
                <c:pt idx="27740">
                  <c:v>-1.42024E-2</c:v>
                </c:pt>
                <c:pt idx="27741">
                  <c:v>-1.47455E-2</c:v>
                </c:pt>
                <c:pt idx="27742">
                  <c:v>-1.52996E-2</c:v>
                </c:pt>
                <c:pt idx="27743">
                  <c:v>-1.5864199999999998E-2</c:v>
                </c:pt>
                <c:pt idx="27744">
                  <c:v>-1.6440099999999999E-2</c:v>
                </c:pt>
                <c:pt idx="27745">
                  <c:v>-1.70289E-2</c:v>
                </c:pt>
                <c:pt idx="27746">
                  <c:v>-1.76311E-2</c:v>
                </c:pt>
                <c:pt idx="27747">
                  <c:v>-1.82451E-2</c:v>
                </c:pt>
                <c:pt idx="27748">
                  <c:v>-1.88697E-2</c:v>
                </c:pt>
                <c:pt idx="27749">
                  <c:v>-1.9504400000000002E-2</c:v>
                </c:pt>
                <c:pt idx="27750">
                  <c:v>-2.0148599999999999E-2</c:v>
                </c:pt>
                <c:pt idx="27751">
                  <c:v>-2.08005E-2</c:v>
                </c:pt>
                <c:pt idx="27752">
                  <c:v>-2.1458999999999999E-2</c:v>
                </c:pt>
                <c:pt idx="27753">
                  <c:v>-2.2126900000000001E-2</c:v>
                </c:pt>
                <c:pt idx="27754">
                  <c:v>-2.2808800000000001E-2</c:v>
                </c:pt>
                <c:pt idx="27755">
                  <c:v>-2.3504400000000002E-2</c:v>
                </c:pt>
                <c:pt idx="27756">
                  <c:v>-2.4208400000000001E-2</c:v>
                </c:pt>
                <c:pt idx="27757">
                  <c:v>-2.4916399999999998E-2</c:v>
                </c:pt>
                <c:pt idx="27758">
                  <c:v>-2.56276E-2</c:v>
                </c:pt>
                <c:pt idx="27759">
                  <c:v>-2.63422E-2</c:v>
                </c:pt>
                <c:pt idx="27760">
                  <c:v>-2.7060600000000001E-2</c:v>
                </c:pt>
                <c:pt idx="27761">
                  <c:v>-2.77833E-2</c:v>
                </c:pt>
                <c:pt idx="27762">
                  <c:v>-2.8510500000000001E-2</c:v>
                </c:pt>
                <c:pt idx="27763">
                  <c:v>-2.92409E-2</c:v>
                </c:pt>
                <c:pt idx="27764">
                  <c:v>-2.9973799999999998E-2</c:v>
                </c:pt>
                <c:pt idx="27765">
                  <c:v>-3.0709299999999998E-2</c:v>
                </c:pt>
                <c:pt idx="27766">
                  <c:v>-3.14469E-2</c:v>
                </c:pt>
                <c:pt idx="27767">
                  <c:v>-3.21848E-2</c:v>
                </c:pt>
                <c:pt idx="27768">
                  <c:v>-3.2921600000000002E-2</c:v>
                </c:pt>
                <c:pt idx="27769">
                  <c:v>-3.3657300000000001E-2</c:v>
                </c:pt>
                <c:pt idx="27770">
                  <c:v>-3.4392899999999997E-2</c:v>
                </c:pt>
                <c:pt idx="27771">
                  <c:v>-3.5130000000000002E-2</c:v>
                </c:pt>
                <c:pt idx="27772">
                  <c:v>-3.5868700000000003E-2</c:v>
                </c:pt>
                <c:pt idx="27773">
                  <c:v>-3.6608000000000002E-2</c:v>
                </c:pt>
                <c:pt idx="27774">
                  <c:v>-3.7346600000000001E-2</c:v>
                </c:pt>
                <c:pt idx="27775">
                  <c:v>-3.8083400000000003E-2</c:v>
                </c:pt>
                <c:pt idx="27776">
                  <c:v>-3.8817699999999997E-2</c:v>
                </c:pt>
                <c:pt idx="27777">
                  <c:v>-3.95492E-2</c:v>
                </c:pt>
                <c:pt idx="27778">
                  <c:v>-4.0277899999999998E-2</c:v>
                </c:pt>
                <c:pt idx="27779">
                  <c:v>-4.1003299999999999E-2</c:v>
                </c:pt>
                <c:pt idx="27780">
                  <c:v>-4.17236E-2</c:v>
                </c:pt>
                <c:pt idx="27781">
                  <c:v>-4.2437000000000002E-2</c:v>
                </c:pt>
                <c:pt idx="27782">
                  <c:v>-4.3143899999999999E-2</c:v>
                </c:pt>
                <c:pt idx="27783">
                  <c:v>-4.3846299999999998E-2</c:v>
                </c:pt>
                <c:pt idx="27784">
                  <c:v>-4.4545700000000001E-2</c:v>
                </c:pt>
                <c:pt idx="27785">
                  <c:v>-4.5241299999999998E-2</c:v>
                </c:pt>
                <c:pt idx="27786">
                  <c:v>-4.5931600000000003E-2</c:v>
                </c:pt>
                <c:pt idx="27787">
                  <c:v>-4.66156E-2</c:v>
                </c:pt>
                <c:pt idx="27788">
                  <c:v>-4.7292399999999998E-2</c:v>
                </c:pt>
                <c:pt idx="27789">
                  <c:v>-4.7961200000000002E-2</c:v>
                </c:pt>
                <c:pt idx="27790">
                  <c:v>-4.8622800000000001E-2</c:v>
                </c:pt>
                <c:pt idx="27791">
                  <c:v>-4.9277799999999997E-2</c:v>
                </c:pt>
                <c:pt idx="27792">
                  <c:v>-4.99239E-2</c:v>
                </c:pt>
                <c:pt idx="27793">
                  <c:v>-5.0557900000000003E-2</c:v>
                </c:pt>
                <c:pt idx="27794">
                  <c:v>-5.1179200000000001E-2</c:v>
                </c:pt>
                <c:pt idx="27795">
                  <c:v>-5.1788800000000003E-2</c:v>
                </c:pt>
                <c:pt idx="27796">
                  <c:v>-5.2387000000000003E-2</c:v>
                </c:pt>
                <c:pt idx="27797">
                  <c:v>-5.2972900000000003E-2</c:v>
                </c:pt>
                <c:pt idx="27798">
                  <c:v>-5.35454E-2</c:v>
                </c:pt>
                <c:pt idx="27799">
                  <c:v>-5.4102600000000001E-2</c:v>
                </c:pt>
                <c:pt idx="27800">
                  <c:v>-5.4639500000000001E-2</c:v>
                </c:pt>
                <c:pt idx="27801">
                  <c:v>-5.5150600000000001E-2</c:v>
                </c:pt>
                <c:pt idx="27802">
                  <c:v>-5.56351E-2</c:v>
                </c:pt>
                <c:pt idx="27803">
                  <c:v>-5.6096399999999998E-2</c:v>
                </c:pt>
                <c:pt idx="27804">
                  <c:v>-5.6537299999999999E-2</c:v>
                </c:pt>
                <c:pt idx="27805">
                  <c:v>-5.6957899999999999E-2</c:v>
                </c:pt>
                <c:pt idx="27806">
                  <c:v>-5.7359100000000003E-2</c:v>
                </c:pt>
                <c:pt idx="27807">
                  <c:v>-5.7742700000000001E-2</c:v>
                </c:pt>
                <c:pt idx="27808">
                  <c:v>-5.81085E-2</c:v>
                </c:pt>
                <c:pt idx="27809">
                  <c:v>-5.8455399999999998E-2</c:v>
                </c:pt>
                <c:pt idx="27810">
                  <c:v>-5.8781699999999999E-2</c:v>
                </c:pt>
                <c:pt idx="27811">
                  <c:v>-5.9087099999999997E-2</c:v>
                </c:pt>
                <c:pt idx="27812">
                  <c:v>-5.9372500000000002E-2</c:v>
                </c:pt>
                <c:pt idx="27813">
                  <c:v>-5.9639400000000002E-2</c:v>
                </c:pt>
                <c:pt idx="27814">
                  <c:v>-5.9889999999999999E-2</c:v>
                </c:pt>
                <c:pt idx="27815">
                  <c:v>-6.01294E-2</c:v>
                </c:pt>
                <c:pt idx="27816">
                  <c:v>-6.0364300000000003E-2</c:v>
                </c:pt>
                <c:pt idx="27817">
                  <c:v>-6.05985E-2</c:v>
                </c:pt>
                <c:pt idx="27818">
                  <c:v>-6.0831900000000001E-2</c:v>
                </c:pt>
                <c:pt idx="27819">
                  <c:v>-6.1062400000000003E-2</c:v>
                </c:pt>
                <c:pt idx="27820">
                  <c:v>-6.1288799999999997E-2</c:v>
                </c:pt>
                <c:pt idx="27821">
                  <c:v>-6.1509800000000003E-2</c:v>
                </c:pt>
                <c:pt idx="27822">
                  <c:v>-6.1724000000000001E-2</c:v>
                </c:pt>
                <c:pt idx="27823">
                  <c:v>-6.1929900000000003E-2</c:v>
                </c:pt>
                <c:pt idx="27824">
                  <c:v>-6.2127799999999997E-2</c:v>
                </c:pt>
                <c:pt idx="27825">
                  <c:v>-6.2319399999999997E-2</c:v>
                </c:pt>
                <c:pt idx="27826">
                  <c:v>-6.2506599999999995E-2</c:v>
                </c:pt>
                <c:pt idx="27827">
                  <c:v>-6.26916E-2</c:v>
                </c:pt>
                <c:pt idx="27828">
                  <c:v>-6.2878199999999995E-2</c:v>
                </c:pt>
                <c:pt idx="27829">
                  <c:v>-6.3070799999999996E-2</c:v>
                </c:pt>
                <c:pt idx="27830">
                  <c:v>-6.3273399999999994E-2</c:v>
                </c:pt>
                <c:pt idx="27831">
                  <c:v>-6.3488500000000003E-2</c:v>
                </c:pt>
                <c:pt idx="27832">
                  <c:v>-6.3714499999999993E-2</c:v>
                </c:pt>
                <c:pt idx="27833">
                  <c:v>-6.3949300000000001E-2</c:v>
                </c:pt>
                <c:pt idx="27834">
                  <c:v>-6.4193799999999995E-2</c:v>
                </c:pt>
                <c:pt idx="27835">
                  <c:v>-6.4451099999999997E-2</c:v>
                </c:pt>
                <c:pt idx="27836">
                  <c:v>-6.4723600000000006E-2</c:v>
                </c:pt>
                <c:pt idx="27837">
                  <c:v>-6.5011700000000006E-2</c:v>
                </c:pt>
                <c:pt idx="27838">
                  <c:v>-6.5316600000000002E-2</c:v>
                </c:pt>
                <c:pt idx="27839">
                  <c:v>-6.5639900000000001E-2</c:v>
                </c:pt>
                <c:pt idx="27840">
                  <c:v>-6.5981899999999996E-2</c:v>
                </c:pt>
                <c:pt idx="27841">
                  <c:v>-6.6341999999999998E-2</c:v>
                </c:pt>
                <c:pt idx="27842">
                  <c:v>-6.6721699999999995E-2</c:v>
                </c:pt>
                <c:pt idx="27843">
                  <c:v>-6.7124100000000006E-2</c:v>
                </c:pt>
                <c:pt idx="27844">
                  <c:v>-6.7551700000000006E-2</c:v>
                </c:pt>
                <c:pt idx="27845">
                  <c:v>-6.8005499999999997E-2</c:v>
                </c:pt>
                <c:pt idx="27846">
                  <c:v>-6.8487699999999999E-2</c:v>
                </c:pt>
                <c:pt idx="27847">
                  <c:v>-6.9000400000000003E-2</c:v>
                </c:pt>
                <c:pt idx="27848">
                  <c:v>-6.9542000000000007E-2</c:v>
                </c:pt>
                <c:pt idx="27849">
                  <c:v>-7.0109599999999994E-2</c:v>
                </c:pt>
                <c:pt idx="27850">
                  <c:v>-7.0702500000000001E-2</c:v>
                </c:pt>
                <c:pt idx="27851">
                  <c:v>-7.1320300000000003E-2</c:v>
                </c:pt>
                <c:pt idx="27852">
                  <c:v>-7.1962200000000004E-2</c:v>
                </c:pt>
                <c:pt idx="27853">
                  <c:v>-7.2628200000000004E-2</c:v>
                </c:pt>
                <c:pt idx="27854">
                  <c:v>-7.3318800000000003E-2</c:v>
                </c:pt>
                <c:pt idx="27855">
                  <c:v>-7.4035299999999998E-2</c:v>
                </c:pt>
                <c:pt idx="27856">
                  <c:v>-7.4778499999999998E-2</c:v>
                </c:pt>
                <c:pt idx="27857">
                  <c:v>-7.55498E-2</c:v>
                </c:pt>
                <c:pt idx="27858">
                  <c:v>-7.6352000000000003E-2</c:v>
                </c:pt>
                <c:pt idx="27859">
                  <c:v>-7.71873E-2</c:v>
                </c:pt>
                <c:pt idx="27860">
                  <c:v>-7.8056200000000006E-2</c:v>
                </c:pt>
                <c:pt idx="27861">
                  <c:v>-7.8958700000000007E-2</c:v>
                </c:pt>
                <c:pt idx="27862">
                  <c:v>-7.98957E-2</c:v>
                </c:pt>
                <c:pt idx="27863">
                  <c:v>-8.0867800000000004E-2</c:v>
                </c:pt>
                <c:pt idx="27864">
                  <c:v>-8.1875900000000001E-2</c:v>
                </c:pt>
                <c:pt idx="27865">
                  <c:v>-8.2920999999999995E-2</c:v>
                </c:pt>
                <c:pt idx="27866">
                  <c:v>-8.4001800000000001E-2</c:v>
                </c:pt>
                <c:pt idx="27867">
                  <c:v>-8.5115200000000002E-2</c:v>
                </c:pt>
                <c:pt idx="27868">
                  <c:v>-8.6261299999999999E-2</c:v>
                </c:pt>
                <c:pt idx="27869">
                  <c:v>-8.7442400000000003E-2</c:v>
                </c:pt>
                <c:pt idx="27870">
                  <c:v>-8.8658699999999993E-2</c:v>
                </c:pt>
                <c:pt idx="27871">
                  <c:v>-8.9906399999999997E-2</c:v>
                </c:pt>
                <c:pt idx="27872">
                  <c:v>-9.1179899999999994E-2</c:v>
                </c:pt>
                <c:pt idx="27873">
                  <c:v>-9.2474000000000001E-2</c:v>
                </c:pt>
                <c:pt idx="27874">
                  <c:v>-9.3785499999999994E-2</c:v>
                </c:pt>
                <c:pt idx="27875">
                  <c:v>-9.5113299999999998E-2</c:v>
                </c:pt>
                <c:pt idx="27876">
                  <c:v>-9.6456500000000001E-2</c:v>
                </c:pt>
                <c:pt idx="27877">
                  <c:v>-9.7813200000000003E-2</c:v>
                </c:pt>
                <c:pt idx="27878">
                  <c:v>-9.9181500000000006E-2</c:v>
                </c:pt>
                <c:pt idx="27879">
                  <c:v>-0.100564</c:v>
                </c:pt>
                <c:pt idx="27880">
                  <c:v>-0.101964</c:v>
                </c:pt>
                <c:pt idx="27881">
                  <c:v>-0.103382</c:v>
                </c:pt>
                <c:pt idx="27882">
                  <c:v>-0.10481600000000001</c:v>
                </c:pt>
                <c:pt idx="27883">
                  <c:v>-0.106266</c:v>
                </c:pt>
                <c:pt idx="27884">
                  <c:v>-0.107733</c:v>
                </c:pt>
                <c:pt idx="27885">
                  <c:v>-0.109213</c:v>
                </c:pt>
                <c:pt idx="27886">
                  <c:v>-0.110706</c:v>
                </c:pt>
                <c:pt idx="27887">
                  <c:v>-0.11221200000000001</c:v>
                </c:pt>
                <c:pt idx="27888">
                  <c:v>-0.11373</c:v>
                </c:pt>
                <c:pt idx="27889">
                  <c:v>-0.11526</c:v>
                </c:pt>
                <c:pt idx="27890">
                  <c:v>-0.116802</c:v>
                </c:pt>
                <c:pt idx="27891">
                  <c:v>-0.11836000000000001</c:v>
                </c:pt>
                <c:pt idx="27892">
                  <c:v>-0.119933</c:v>
                </c:pt>
                <c:pt idx="27893">
                  <c:v>-0.121518</c:v>
                </c:pt>
                <c:pt idx="27894">
                  <c:v>-0.123114</c:v>
                </c:pt>
                <c:pt idx="27895">
                  <c:v>-0.12472</c:v>
                </c:pt>
                <c:pt idx="27896">
                  <c:v>-0.126334</c:v>
                </c:pt>
                <c:pt idx="27897">
                  <c:v>-0.12795400000000001</c:v>
                </c:pt>
                <c:pt idx="27898">
                  <c:v>-0.129579</c:v>
                </c:pt>
                <c:pt idx="27899">
                  <c:v>-0.13120499999999999</c:v>
                </c:pt>
                <c:pt idx="27900">
                  <c:v>-0.132823</c:v>
                </c:pt>
                <c:pt idx="27901">
                  <c:v>-0.13442499999999999</c:v>
                </c:pt>
                <c:pt idx="27902">
                  <c:v>-0.13600899999999999</c:v>
                </c:pt>
                <c:pt idx="27903">
                  <c:v>-0.137577</c:v>
                </c:pt>
                <c:pt idx="27904">
                  <c:v>-0.139126</c:v>
                </c:pt>
                <c:pt idx="27905">
                  <c:v>-0.140653</c:v>
                </c:pt>
                <c:pt idx="27906">
                  <c:v>-0.142155</c:v>
                </c:pt>
                <c:pt idx="27907">
                  <c:v>-0.14363300000000001</c:v>
                </c:pt>
                <c:pt idx="27908">
                  <c:v>-0.14508399999999999</c:v>
                </c:pt>
                <c:pt idx="27909">
                  <c:v>-0.146507</c:v>
                </c:pt>
                <c:pt idx="27910">
                  <c:v>-0.147901</c:v>
                </c:pt>
                <c:pt idx="27911">
                  <c:v>-0.14926600000000001</c:v>
                </c:pt>
                <c:pt idx="27912">
                  <c:v>-0.15060200000000001</c:v>
                </c:pt>
                <c:pt idx="27913">
                  <c:v>-0.15190999999999999</c:v>
                </c:pt>
                <c:pt idx="27914">
                  <c:v>-0.15318699999999999</c:v>
                </c:pt>
                <c:pt idx="27915">
                  <c:v>-0.15443399999999999</c:v>
                </c:pt>
                <c:pt idx="27916">
                  <c:v>-0.15564800000000001</c:v>
                </c:pt>
                <c:pt idx="27917">
                  <c:v>-0.15682599999999999</c:v>
                </c:pt>
                <c:pt idx="27918">
                  <c:v>-0.15796099999999999</c:v>
                </c:pt>
                <c:pt idx="27919">
                  <c:v>-0.159052</c:v>
                </c:pt>
                <c:pt idx="27920">
                  <c:v>-0.16009999999999999</c:v>
                </c:pt>
                <c:pt idx="27921">
                  <c:v>-0.161108</c:v>
                </c:pt>
                <c:pt idx="27922">
                  <c:v>-0.162075</c:v>
                </c:pt>
                <c:pt idx="27923">
                  <c:v>-0.162993</c:v>
                </c:pt>
                <c:pt idx="27924">
                  <c:v>-0.163855</c:v>
                </c:pt>
                <c:pt idx="27925">
                  <c:v>-0.164658</c:v>
                </c:pt>
                <c:pt idx="27926">
                  <c:v>-0.165404</c:v>
                </c:pt>
                <c:pt idx="27927">
                  <c:v>-0.16609299999999999</c:v>
                </c:pt>
                <c:pt idx="27928">
                  <c:v>-0.16672699999999999</c:v>
                </c:pt>
                <c:pt idx="27929">
                  <c:v>-0.16730700000000001</c:v>
                </c:pt>
                <c:pt idx="27930">
                  <c:v>-0.16783400000000001</c:v>
                </c:pt>
                <c:pt idx="27931">
                  <c:v>-0.16830600000000001</c:v>
                </c:pt>
                <c:pt idx="27932">
                  <c:v>-0.16872300000000001</c:v>
                </c:pt>
                <c:pt idx="27933">
                  <c:v>-0.16908599999999999</c:v>
                </c:pt>
                <c:pt idx="27934">
                  <c:v>-0.16939199999999999</c:v>
                </c:pt>
                <c:pt idx="27935">
                  <c:v>-0.16964399999999999</c:v>
                </c:pt>
                <c:pt idx="27936">
                  <c:v>-0.16984199999999999</c:v>
                </c:pt>
                <c:pt idx="27937">
                  <c:v>-0.16999</c:v>
                </c:pt>
                <c:pt idx="27938">
                  <c:v>-0.17008999999999999</c:v>
                </c:pt>
                <c:pt idx="27939">
                  <c:v>-0.17014000000000001</c:v>
                </c:pt>
                <c:pt idx="27940">
                  <c:v>-0.17013900000000001</c:v>
                </c:pt>
                <c:pt idx="27941">
                  <c:v>-0.17008599999999999</c:v>
                </c:pt>
                <c:pt idx="27942">
                  <c:v>-0.16997599999999999</c:v>
                </c:pt>
                <c:pt idx="27943">
                  <c:v>-0.16980799999999999</c:v>
                </c:pt>
                <c:pt idx="27944">
                  <c:v>-0.16958200000000001</c:v>
                </c:pt>
                <c:pt idx="27945">
                  <c:v>-0.169298</c:v>
                </c:pt>
                <c:pt idx="27946">
                  <c:v>-0.16896</c:v>
                </c:pt>
                <c:pt idx="27947">
                  <c:v>-0.168568</c:v>
                </c:pt>
                <c:pt idx="27948">
                  <c:v>-0.16811999999999999</c:v>
                </c:pt>
                <c:pt idx="27949">
                  <c:v>-0.16761699999999999</c:v>
                </c:pt>
                <c:pt idx="27950">
                  <c:v>-0.16706499999999999</c:v>
                </c:pt>
                <c:pt idx="27951">
                  <c:v>-0.166468</c:v>
                </c:pt>
                <c:pt idx="27952">
                  <c:v>-0.16583200000000001</c:v>
                </c:pt>
                <c:pt idx="27953">
                  <c:v>-0.165157</c:v>
                </c:pt>
                <c:pt idx="27954">
                  <c:v>-0.16444500000000001</c:v>
                </c:pt>
                <c:pt idx="27955">
                  <c:v>-0.16369800000000001</c:v>
                </c:pt>
                <c:pt idx="27956">
                  <c:v>-0.16291600000000001</c:v>
                </c:pt>
                <c:pt idx="27957">
                  <c:v>-0.16209699999999999</c:v>
                </c:pt>
                <c:pt idx="27958">
                  <c:v>-0.161244</c:v>
                </c:pt>
                <c:pt idx="27959">
                  <c:v>-0.160362</c:v>
                </c:pt>
                <c:pt idx="27960">
                  <c:v>-0.15945200000000001</c:v>
                </c:pt>
                <c:pt idx="27961">
                  <c:v>-0.15851599999999999</c:v>
                </c:pt>
                <c:pt idx="27962">
                  <c:v>-0.157553</c:v>
                </c:pt>
                <c:pt idx="27963">
                  <c:v>-0.15656400000000001</c:v>
                </c:pt>
                <c:pt idx="27964">
                  <c:v>-0.15554899999999999</c:v>
                </c:pt>
                <c:pt idx="27965">
                  <c:v>-0.15451100000000001</c:v>
                </c:pt>
                <c:pt idx="27966">
                  <c:v>-0.153449</c:v>
                </c:pt>
                <c:pt idx="27967">
                  <c:v>-0.152362</c:v>
                </c:pt>
                <c:pt idx="27968">
                  <c:v>-0.151257</c:v>
                </c:pt>
                <c:pt idx="27969">
                  <c:v>-0.150142</c:v>
                </c:pt>
                <c:pt idx="27970">
                  <c:v>-0.14902399999999999</c:v>
                </c:pt>
                <c:pt idx="27971">
                  <c:v>-0.14790400000000001</c:v>
                </c:pt>
                <c:pt idx="27972">
                  <c:v>-0.14678099999999999</c:v>
                </c:pt>
                <c:pt idx="27973">
                  <c:v>-0.14565800000000001</c:v>
                </c:pt>
                <c:pt idx="27974">
                  <c:v>-0.144534</c:v>
                </c:pt>
                <c:pt idx="27975">
                  <c:v>-0.14341100000000001</c:v>
                </c:pt>
                <c:pt idx="27976">
                  <c:v>-0.142291</c:v>
                </c:pt>
                <c:pt idx="27977">
                  <c:v>-0.14117099999999999</c:v>
                </c:pt>
                <c:pt idx="27978">
                  <c:v>-0.14005100000000001</c:v>
                </c:pt>
                <c:pt idx="27979">
                  <c:v>-0.138937</c:v>
                </c:pt>
                <c:pt idx="27980">
                  <c:v>-0.13784099999999999</c:v>
                </c:pt>
                <c:pt idx="27981">
                  <c:v>-0.136771</c:v>
                </c:pt>
                <c:pt idx="27982">
                  <c:v>-0.13572699999999999</c:v>
                </c:pt>
                <c:pt idx="27983">
                  <c:v>-0.134712</c:v>
                </c:pt>
                <c:pt idx="27984">
                  <c:v>-0.13372800000000001</c:v>
                </c:pt>
                <c:pt idx="27985">
                  <c:v>-0.132772</c:v>
                </c:pt>
                <c:pt idx="27986">
                  <c:v>-0.13184499999999999</c:v>
                </c:pt>
                <c:pt idx="27987">
                  <c:v>-0.13095100000000001</c:v>
                </c:pt>
                <c:pt idx="27988">
                  <c:v>-0.13009699999999999</c:v>
                </c:pt>
                <c:pt idx="27989">
                  <c:v>-0.12928799999999999</c:v>
                </c:pt>
                <c:pt idx="27990">
                  <c:v>-0.128525</c:v>
                </c:pt>
                <c:pt idx="27991">
                  <c:v>-0.12781000000000001</c:v>
                </c:pt>
                <c:pt idx="27992">
                  <c:v>-0.12714</c:v>
                </c:pt>
                <c:pt idx="27993">
                  <c:v>-0.12651499999999999</c:v>
                </c:pt>
                <c:pt idx="27994">
                  <c:v>-0.12594</c:v>
                </c:pt>
                <c:pt idx="27995">
                  <c:v>-0.12542600000000001</c:v>
                </c:pt>
                <c:pt idx="27996">
                  <c:v>-0.12498099999999999</c:v>
                </c:pt>
                <c:pt idx="27997">
                  <c:v>-0.12461</c:v>
                </c:pt>
                <c:pt idx="27998">
                  <c:v>-0.124317</c:v>
                </c:pt>
                <c:pt idx="27999">
                  <c:v>-0.12410499999999999</c:v>
                </c:pt>
                <c:pt idx="28000">
                  <c:v>-0.123972</c:v>
                </c:pt>
                <c:pt idx="28001">
                  <c:v>-0.123918</c:v>
                </c:pt>
                <c:pt idx="28002">
                  <c:v>-0.123948</c:v>
                </c:pt>
                <c:pt idx="28003">
                  <c:v>-0.124068</c:v>
                </c:pt>
                <c:pt idx="28004">
                  <c:v>-0.124278</c:v>
                </c:pt>
                <c:pt idx="28005">
                  <c:v>-0.12457699999999999</c:v>
                </c:pt>
                <c:pt idx="28006">
                  <c:v>-0.124968</c:v>
                </c:pt>
                <c:pt idx="28007">
                  <c:v>-0.12545200000000001</c:v>
                </c:pt>
                <c:pt idx="28008">
                  <c:v>-0.126029</c:v>
                </c:pt>
                <c:pt idx="28009">
                  <c:v>-0.126695</c:v>
                </c:pt>
                <c:pt idx="28010">
                  <c:v>-0.12744800000000001</c:v>
                </c:pt>
                <c:pt idx="28011">
                  <c:v>-0.12828899999999999</c:v>
                </c:pt>
                <c:pt idx="28012">
                  <c:v>-0.129223</c:v>
                </c:pt>
                <c:pt idx="28013">
                  <c:v>-0.130249</c:v>
                </c:pt>
                <c:pt idx="28014">
                  <c:v>-0.13136600000000001</c:v>
                </c:pt>
                <c:pt idx="28015">
                  <c:v>-0.132574</c:v>
                </c:pt>
                <c:pt idx="28016">
                  <c:v>-0.13387199999999999</c:v>
                </c:pt>
                <c:pt idx="28017">
                  <c:v>-0.13526199999999999</c:v>
                </c:pt>
                <c:pt idx="28018">
                  <c:v>-0.136744</c:v>
                </c:pt>
                <c:pt idx="28019">
                  <c:v>-0.13831599999999999</c:v>
                </c:pt>
                <c:pt idx="28020">
                  <c:v>-0.13997799999999999</c:v>
                </c:pt>
                <c:pt idx="28021">
                  <c:v>-0.141731</c:v>
                </c:pt>
                <c:pt idx="28022">
                  <c:v>-0.14357200000000001</c:v>
                </c:pt>
                <c:pt idx="28023">
                  <c:v>-0.14549599999999999</c:v>
                </c:pt>
                <c:pt idx="28024">
                  <c:v>-0.14750099999999999</c:v>
                </c:pt>
                <c:pt idx="28025">
                  <c:v>-0.149586</c:v>
                </c:pt>
                <c:pt idx="28026">
                  <c:v>-0.15174699999999999</c:v>
                </c:pt>
                <c:pt idx="28027">
                  <c:v>-0.15398400000000001</c:v>
                </c:pt>
                <c:pt idx="28028">
                  <c:v>-0.15629699999999999</c:v>
                </c:pt>
                <c:pt idx="28029">
                  <c:v>-0.15868199999999999</c:v>
                </c:pt>
                <c:pt idx="28030">
                  <c:v>-0.16114000000000001</c:v>
                </c:pt>
                <c:pt idx="28031">
                  <c:v>-0.16367499999999999</c:v>
                </c:pt>
                <c:pt idx="28032">
                  <c:v>-0.16628699999999999</c:v>
                </c:pt>
                <c:pt idx="28033">
                  <c:v>-0.16897499999999999</c:v>
                </c:pt>
                <c:pt idx="28034">
                  <c:v>-0.171736</c:v>
                </c:pt>
                <c:pt idx="28035">
                  <c:v>-0.174572</c:v>
                </c:pt>
                <c:pt idx="28036">
                  <c:v>-0.177485</c:v>
                </c:pt>
                <c:pt idx="28037">
                  <c:v>-0.18047099999999999</c:v>
                </c:pt>
                <c:pt idx="28038">
                  <c:v>-0.18352299999999999</c:v>
                </c:pt>
                <c:pt idx="28039">
                  <c:v>-0.186643</c:v>
                </c:pt>
                <c:pt idx="28040">
                  <c:v>-0.189832</c:v>
                </c:pt>
                <c:pt idx="28041">
                  <c:v>-0.19308800000000001</c:v>
                </c:pt>
                <c:pt idx="28042">
                  <c:v>-0.19639999999999999</c:v>
                </c:pt>
                <c:pt idx="28043">
                  <c:v>-0.19975799999999999</c:v>
                </c:pt>
                <c:pt idx="28044">
                  <c:v>-0.20315</c:v>
                </c:pt>
                <c:pt idx="28045">
                  <c:v>-0.206568</c:v>
                </c:pt>
                <c:pt idx="28046">
                  <c:v>-0.210012</c:v>
                </c:pt>
                <c:pt idx="28047">
                  <c:v>-0.21348800000000001</c:v>
                </c:pt>
                <c:pt idx="28048">
                  <c:v>-0.216998</c:v>
                </c:pt>
                <c:pt idx="28049">
                  <c:v>-0.22053700000000001</c:v>
                </c:pt>
                <c:pt idx="28050">
                  <c:v>-0.22409399999999999</c:v>
                </c:pt>
                <c:pt idx="28051">
                  <c:v>-0.22766400000000001</c:v>
                </c:pt>
                <c:pt idx="28052">
                  <c:v>-0.23124</c:v>
                </c:pt>
                <c:pt idx="28053">
                  <c:v>-0.234822</c:v>
                </c:pt>
                <c:pt idx="28054">
                  <c:v>-0.23840700000000001</c:v>
                </c:pt>
                <c:pt idx="28055">
                  <c:v>-0.24199000000000001</c:v>
                </c:pt>
                <c:pt idx="28056">
                  <c:v>-0.24556900000000001</c:v>
                </c:pt>
                <c:pt idx="28057">
                  <c:v>-0.249143</c:v>
                </c:pt>
                <c:pt idx="28058">
                  <c:v>-0.25271399999999999</c:v>
                </c:pt>
                <c:pt idx="28059">
                  <c:v>-0.25627899999999998</c:v>
                </c:pt>
                <c:pt idx="28060">
                  <c:v>-0.25983299999999998</c:v>
                </c:pt>
                <c:pt idx="28061">
                  <c:v>-0.26336599999999999</c:v>
                </c:pt>
                <c:pt idx="28062">
                  <c:v>-0.26686700000000002</c:v>
                </c:pt>
                <c:pt idx="28063">
                  <c:v>-0.27033299999999999</c:v>
                </c:pt>
                <c:pt idx="28064">
                  <c:v>-0.27376499999999998</c:v>
                </c:pt>
                <c:pt idx="28065">
                  <c:v>-0.27716099999999999</c:v>
                </c:pt>
                <c:pt idx="28066">
                  <c:v>-0.28051500000000001</c:v>
                </c:pt>
                <c:pt idx="28067">
                  <c:v>-0.28382099999999999</c:v>
                </c:pt>
                <c:pt idx="28068">
                  <c:v>-0.28707300000000002</c:v>
                </c:pt>
                <c:pt idx="28069">
                  <c:v>-0.29026600000000002</c:v>
                </c:pt>
                <c:pt idx="28070">
                  <c:v>-0.29339199999999999</c:v>
                </c:pt>
                <c:pt idx="28071">
                  <c:v>-0.29644399999999999</c:v>
                </c:pt>
                <c:pt idx="28072">
                  <c:v>-0.29941699999999999</c:v>
                </c:pt>
                <c:pt idx="28073">
                  <c:v>-0.30230299999999999</c:v>
                </c:pt>
                <c:pt idx="28074">
                  <c:v>-0.30509900000000001</c:v>
                </c:pt>
                <c:pt idx="28075">
                  <c:v>-0.30780099999999999</c:v>
                </c:pt>
                <c:pt idx="28076">
                  <c:v>-0.31041099999999999</c:v>
                </c:pt>
                <c:pt idx="28077">
                  <c:v>-0.31292599999999998</c:v>
                </c:pt>
                <c:pt idx="28078">
                  <c:v>-0.31533499999999998</c:v>
                </c:pt>
                <c:pt idx="28079">
                  <c:v>-0.31762800000000002</c:v>
                </c:pt>
                <c:pt idx="28080">
                  <c:v>-0.31980500000000001</c:v>
                </c:pt>
                <c:pt idx="28081">
                  <c:v>-0.32186500000000001</c:v>
                </c:pt>
                <c:pt idx="28082">
                  <c:v>-0.32380599999999998</c:v>
                </c:pt>
                <c:pt idx="28083">
                  <c:v>-0.32562200000000002</c:v>
                </c:pt>
                <c:pt idx="28084">
                  <c:v>-0.32731399999999999</c:v>
                </c:pt>
                <c:pt idx="28085">
                  <c:v>-0.32888000000000001</c:v>
                </c:pt>
                <c:pt idx="28086">
                  <c:v>-0.330314</c:v>
                </c:pt>
                <c:pt idx="28087">
                  <c:v>-0.33161499999999999</c:v>
                </c:pt>
                <c:pt idx="28088">
                  <c:v>-0.332783</c:v>
                </c:pt>
                <c:pt idx="28089">
                  <c:v>-0.333818</c:v>
                </c:pt>
                <c:pt idx="28090">
                  <c:v>-0.33471899999999999</c:v>
                </c:pt>
                <c:pt idx="28091">
                  <c:v>-0.33548699999999998</c:v>
                </c:pt>
                <c:pt idx="28092">
                  <c:v>-0.33611999999999997</c:v>
                </c:pt>
                <c:pt idx="28093">
                  <c:v>-0.33661799999999997</c:v>
                </c:pt>
                <c:pt idx="28094">
                  <c:v>-0.33697500000000002</c:v>
                </c:pt>
                <c:pt idx="28095">
                  <c:v>-0.33719199999999999</c:v>
                </c:pt>
                <c:pt idx="28096">
                  <c:v>-0.33727000000000001</c:v>
                </c:pt>
                <c:pt idx="28097">
                  <c:v>-0.33721200000000001</c:v>
                </c:pt>
                <c:pt idx="28098">
                  <c:v>-0.33702399999999999</c:v>
                </c:pt>
                <c:pt idx="28099">
                  <c:v>-0.336704</c:v>
                </c:pt>
                <c:pt idx="28100">
                  <c:v>-0.336252</c:v>
                </c:pt>
                <c:pt idx="28101">
                  <c:v>-0.33566800000000002</c:v>
                </c:pt>
                <c:pt idx="28102">
                  <c:v>-0.334953</c:v>
                </c:pt>
                <c:pt idx="28103">
                  <c:v>-0.33410899999999999</c:v>
                </c:pt>
                <c:pt idx="28104">
                  <c:v>-0.33313799999999999</c:v>
                </c:pt>
                <c:pt idx="28105">
                  <c:v>-0.332038</c:v>
                </c:pt>
                <c:pt idx="28106">
                  <c:v>-0.33080599999999999</c:v>
                </c:pt>
                <c:pt idx="28107">
                  <c:v>-0.32944200000000001</c:v>
                </c:pt>
                <c:pt idx="28108">
                  <c:v>-0.32795000000000002</c:v>
                </c:pt>
                <c:pt idx="28109">
                  <c:v>-0.32633800000000002</c:v>
                </c:pt>
                <c:pt idx="28110">
                  <c:v>-0.32461000000000001</c:v>
                </c:pt>
                <c:pt idx="28111">
                  <c:v>-0.322768</c:v>
                </c:pt>
                <c:pt idx="28112">
                  <c:v>-0.32081199999999999</c:v>
                </c:pt>
                <c:pt idx="28113">
                  <c:v>-0.31874599999999997</c:v>
                </c:pt>
                <c:pt idx="28114">
                  <c:v>-0.31657299999999999</c:v>
                </c:pt>
                <c:pt idx="28115">
                  <c:v>-0.31429800000000002</c:v>
                </c:pt>
                <c:pt idx="28116">
                  <c:v>-0.31192799999999998</c:v>
                </c:pt>
                <c:pt idx="28117">
                  <c:v>-0.309473</c:v>
                </c:pt>
                <c:pt idx="28118">
                  <c:v>-0.30694100000000002</c:v>
                </c:pt>
                <c:pt idx="28119">
                  <c:v>-0.304336</c:v>
                </c:pt>
                <c:pt idx="28120">
                  <c:v>-0.30165999999999998</c:v>
                </c:pt>
                <c:pt idx="28121">
                  <c:v>-0.29891600000000002</c:v>
                </c:pt>
                <c:pt idx="28122">
                  <c:v>-0.29610900000000001</c:v>
                </c:pt>
                <c:pt idx="28123">
                  <c:v>-0.29324499999999998</c:v>
                </c:pt>
                <c:pt idx="28124">
                  <c:v>-0.290329</c:v>
                </c:pt>
                <c:pt idx="28125">
                  <c:v>-0.28737000000000001</c:v>
                </c:pt>
                <c:pt idx="28126">
                  <c:v>-0.28436800000000001</c:v>
                </c:pt>
                <c:pt idx="28127">
                  <c:v>-0.28132499999999999</c:v>
                </c:pt>
                <c:pt idx="28128">
                  <c:v>-0.27824199999999999</c:v>
                </c:pt>
                <c:pt idx="28129">
                  <c:v>-0.275121</c:v>
                </c:pt>
                <c:pt idx="28130">
                  <c:v>-0.27195999999999998</c:v>
                </c:pt>
                <c:pt idx="28131">
                  <c:v>-0.268762</c:v>
                </c:pt>
                <c:pt idx="28132">
                  <c:v>-0.26553399999999999</c:v>
                </c:pt>
                <c:pt idx="28133">
                  <c:v>-0.26228000000000001</c:v>
                </c:pt>
                <c:pt idx="28134">
                  <c:v>-0.25900499999999999</c:v>
                </c:pt>
                <c:pt idx="28135">
                  <c:v>-0.25571199999999999</c:v>
                </c:pt>
                <c:pt idx="28136">
                  <c:v>-0.252411</c:v>
                </c:pt>
                <c:pt idx="28137">
                  <c:v>-0.249107</c:v>
                </c:pt>
                <c:pt idx="28138">
                  <c:v>-0.245805</c:v>
                </c:pt>
                <c:pt idx="28139">
                  <c:v>-0.24251200000000001</c:v>
                </c:pt>
                <c:pt idx="28140">
                  <c:v>-0.23923800000000001</c:v>
                </c:pt>
                <c:pt idx="28141">
                  <c:v>-0.23599600000000001</c:v>
                </c:pt>
                <c:pt idx="28142">
                  <c:v>-0.232791</c:v>
                </c:pt>
                <c:pt idx="28143">
                  <c:v>-0.229627</c:v>
                </c:pt>
                <c:pt idx="28144">
                  <c:v>-0.22650500000000001</c:v>
                </c:pt>
                <c:pt idx="28145">
                  <c:v>-0.22343099999999999</c:v>
                </c:pt>
                <c:pt idx="28146">
                  <c:v>-0.220413</c:v>
                </c:pt>
                <c:pt idx="28147">
                  <c:v>-0.21745900000000001</c:v>
                </c:pt>
                <c:pt idx="28148">
                  <c:v>-0.21458099999999999</c:v>
                </c:pt>
                <c:pt idx="28149">
                  <c:v>-0.211786</c:v>
                </c:pt>
                <c:pt idx="28150">
                  <c:v>-0.20907700000000001</c:v>
                </c:pt>
                <c:pt idx="28151">
                  <c:v>-0.206455</c:v>
                </c:pt>
                <c:pt idx="28152">
                  <c:v>-0.20391799999999999</c:v>
                </c:pt>
                <c:pt idx="28153">
                  <c:v>-0.20146600000000001</c:v>
                </c:pt>
                <c:pt idx="28154">
                  <c:v>-0.1991</c:v>
                </c:pt>
                <c:pt idx="28155">
                  <c:v>-0.19681899999999999</c:v>
                </c:pt>
                <c:pt idx="28156">
                  <c:v>-0.194629</c:v>
                </c:pt>
                <c:pt idx="28157">
                  <c:v>-0.19253899999999999</c:v>
                </c:pt>
                <c:pt idx="28158">
                  <c:v>-0.190551</c:v>
                </c:pt>
                <c:pt idx="28159">
                  <c:v>-0.188663</c:v>
                </c:pt>
                <c:pt idx="28160">
                  <c:v>-0.18687899999999999</c:v>
                </c:pt>
                <c:pt idx="28161">
                  <c:v>-0.18520600000000001</c:v>
                </c:pt>
                <c:pt idx="28162">
                  <c:v>-0.183646</c:v>
                </c:pt>
                <c:pt idx="28163">
                  <c:v>-0.182201</c:v>
                </c:pt>
                <c:pt idx="28164">
                  <c:v>-0.180869</c:v>
                </c:pt>
                <c:pt idx="28165">
                  <c:v>-0.17965500000000001</c:v>
                </c:pt>
                <c:pt idx="28166">
                  <c:v>-0.178561</c:v>
                </c:pt>
                <c:pt idx="28167">
                  <c:v>-0.17758599999999999</c:v>
                </c:pt>
                <c:pt idx="28168">
                  <c:v>-0.176734</c:v>
                </c:pt>
                <c:pt idx="28169">
                  <c:v>-0.176008</c:v>
                </c:pt>
                <c:pt idx="28170">
                  <c:v>-0.17540700000000001</c:v>
                </c:pt>
                <c:pt idx="28171">
                  <c:v>-0.174925</c:v>
                </c:pt>
                <c:pt idx="28172">
                  <c:v>-0.17455799999999999</c:v>
                </c:pt>
                <c:pt idx="28173">
                  <c:v>-0.17430399999999999</c:v>
                </c:pt>
                <c:pt idx="28174">
                  <c:v>-0.17416499999999999</c:v>
                </c:pt>
                <c:pt idx="28175">
                  <c:v>-0.17414499999999999</c:v>
                </c:pt>
                <c:pt idx="28176">
                  <c:v>-0.17424700000000001</c:v>
                </c:pt>
                <c:pt idx="28177">
                  <c:v>-0.17447599999999999</c:v>
                </c:pt>
                <c:pt idx="28178">
                  <c:v>-0.17482800000000001</c:v>
                </c:pt>
                <c:pt idx="28179">
                  <c:v>-0.17530100000000001</c:v>
                </c:pt>
                <c:pt idx="28180">
                  <c:v>-0.17588799999999999</c:v>
                </c:pt>
                <c:pt idx="28181">
                  <c:v>-0.17658499999999999</c:v>
                </c:pt>
                <c:pt idx="28182">
                  <c:v>-0.17738899999999999</c:v>
                </c:pt>
                <c:pt idx="28183">
                  <c:v>-0.17829600000000001</c:v>
                </c:pt>
                <c:pt idx="28184">
                  <c:v>-0.17931</c:v>
                </c:pt>
                <c:pt idx="28185">
                  <c:v>-0.18043699999999999</c:v>
                </c:pt>
                <c:pt idx="28186">
                  <c:v>-0.18167800000000001</c:v>
                </c:pt>
                <c:pt idx="28187">
                  <c:v>-0.183032</c:v>
                </c:pt>
                <c:pt idx="28188">
                  <c:v>-0.18448899999999999</c:v>
                </c:pt>
                <c:pt idx="28189">
                  <c:v>-0.18604100000000001</c:v>
                </c:pt>
                <c:pt idx="28190">
                  <c:v>-0.18767800000000001</c:v>
                </c:pt>
                <c:pt idx="28191">
                  <c:v>-0.18939400000000001</c:v>
                </c:pt>
                <c:pt idx="28192">
                  <c:v>-0.19118499999999999</c:v>
                </c:pt>
                <c:pt idx="28193">
                  <c:v>-0.193048</c:v>
                </c:pt>
                <c:pt idx="28194">
                  <c:v>-0.19497999999999999</c:v>
                </c:pt>
                <c:pt idx="28195">
                  <c:v>-0.19697700000000001</c:v>
                </c:pt>
                <c:pt idx="28196">
                  <c:v>-0.19903499999999999</c:v>
                </c:pt>
                <c:pt idx="28197">
                  <c:v>-0.201152</c:v>
                </c:pt>
                <c:pt idx="28198">
                  <c:v>-0.20332800000000001</c:v>
                </c:pt>
                <c:pt idx="28199">
                  <c:v>-0.20555999999999999</c:v>
                </c:pt>
                <c:pt idx="28200">
                  <c:v>-0.207848</c:v>
                </c:pt>
                <c:pt idx="28201">
                  <c:v>-0.21019099999999999</c:v>
                </c:pt>
                <c:pt idx="28202">
                  <c:v>-0.212585</c:v>
                </c:pt>
                <c:pt idx="28203">
                  <c:v>-0.21502299999999999</c:v>
                </c:pt>
                <c:pt idx="28204">
                  <c:v>-0.21749599999999999</c:v>
                </c:pt>
                <c:pt idx="28205">
                  <c:v>-0.219999</c:v>
                </c:pt>
                <c:pt idx="28206">
                  <c:v>-0.222525</c:v>
                </c:pt>
                <c:pt idx="28207">
                  <c:v>-0.22506699999999999</c:v>
                </c:pt>
                <c:pt idx="28208">
                  <c:v>-0.22761600000000001</c:v>
                </c:pt>
                <c:pt idx="28209">
                  <c:v>-0.23017000000000001</c:v>
                </c:pt>
                <c:pt idx="28210">
                  <c:v>-0.23272499999999999</c:v>
                </c:pt>
                <c:pt idx="28211">
                  <c:v>-0.23527899999999999</c:v>
                </c:pt>
                <c:pt idx="28212">
                  <c:v>-0.23783099999999999</c:v>
                </c:pt>
                <c:pt idx="28213">
                  <c:v>-0.24038000000000001</c:v>
                </c:pt>
                <c:pt idx="28214">
                  <c:v>-0.242922</c:v>
                </c:pt>
                <c:pt idx="28215">
                  <c:v>-0.24545400000000001</c:v>
                </c:pt>
                <c:pt idx="28216">
                  <c:v>-0.24796799999999999</c:v>
                </c:pt>
                <c:pt idx="28217">
                  <c:v>-0.25046200000000002</c:v>
                </c:pt>
                <c:pt idx="28218">
                  <c:v>-0.25293599999999999</c:v>
                </c:pt>
                <c:pt idx="28219">
                  <c:v>-0.25539200000000001</c:v>
                </c:pt>
                <c:pt idx="28220">
                  <c:v>-0.25782899999999997</c:v>
                </c:pt>
                <c:pt idx="28221">
                  <c:v>-0.26024799999999998</c:v>
                </c:pt>
                <c:pt idx="28222">
                  <c:v>-0.26264999999999999</c:v>
                </c:pt>
                <c:pt idx="28223">
                  <c:v>-0.26503100000000002</c:v>
                </c:pt>
                <c:pt idx="28224">
                  <c:v>-0.26738299999999998</c:v>
                </c:pt>
                <c:pt idx="28225">
                  <c:v>-0.26969599999999999</c:v>
                </c:pt>
                <c:pt idx="28226">
                  <c:v>-0.27196199999999998</c:v>
                </c:pt>
                <c:pt idx="28227">
                  <c:v>-0.27417900000000001</c:v>
                </c:pt>
                <c:pt idx="28228">
                  <c:v>-0.27634500000000001</c:v>
                </c:pt>
                <c:pt idx="28229">
                  <c:v>-0.27845700000000001</c:v>
                </c:pt>
                <c:pt idx="28230">
                  <c:v>-0.28051100000000001</c:v>
                </c:pt>
                <c:pt idx="28231">
                  <c:v>-0.28250500000000001</c:v>
                </c:pt>
                <c:pt idx="28232">
                  <c:v>-0.28444399999999997</c:v>
                </c:pt>
                <c:pt idx="28233">
                  <c:v>-0.28632400000000002</c:v>
                </c:pt>
                <c:pt idx="28234">
                  <c:v>-0.28811799999999999</c:v>
                </c:pt>
                <c:pt idx="28235">
                  <c:v>-0.28980699999999998</c:v>
                </c:pt>
                <c:pt idx="28236">
                  <c:v>-0.29142099999999999</c:v>
                </c:pt>
                <c:pt idx="28237">
                  <c:v>-0.29297499999999999</c:v>
                </c:pt>
                <c:pt idx="28238">
                  <c:v>-0.29444999999999999</c:v>
                </c:pt>
                <c:pt idx="28239">
                  <c:v>-0.29584300000000002</c:v>
                </c:pt>
                <c:pt idx="28240">
                  <c:v>-0.29716599999999999</c:v>
                </c:pt>
                <c:pt idx="28241">
                  <c:v>-0.29842400000000002</c:v>
                </c:pt>
                <c:pt idx="28242">
                  <c:v>-0.29961199999999999</c:v>
                </c:pt>
                <c:pt idx="28243">
                  <c:v>-0.30072300000000002</c:v>
                </c:pt>
                <c:pt idx="28244">
                  <c:v>-0.30175000000000002</c:v>
                </c:pt>
                <c:pt idx="28245">
                  <c:v>-0.30269299999999999</c:v>
                </c:pt>
                <c:pt idx="28246">
                  <c:v>-0.30355300000000002</c:v>
                </c:pt>
                <c:pt idx="28247">
                  <c:v>-0.30433199999999999</c:v>
                </c:pt>
                <c:pt idx="28248">
                  <c:v>-0.30502899999999999</c:v>
                </c:pt>
                <c:pt idx="28249">
                  <c:v>-0.305647</c:v>
                </c:pt>
                <c:pt idx="28250">
                  <c:v>-0.30618800000000002</c:v>
                </c:pt>
                <c:pt idx="28251">
                  <c:v>-0.30665799999999999</c:v>
                </c:pt>
                <c:pt idx="28252">
                  <c:v>-0.307062</c:v>
                </c:pt>
                <c:pt idx="28253">
                  <c:v>-0.30740099999999998</c:v>
                </c:pt>
                <c:pt idx="28254">
                  <c:v>-0.307674</c:v>
                </c:pt>
                <c:pt idx="28255">
                  <c:v>-0.30787999999999999</c:v>
                </c:pt>
                <c:pt idx="28256">
                  <c:v>-0.30801800000000001</c:v>
                </c:pt>
                <c:pt idx="28257">
                  <c:v>-0.30808999999999997</c:v>
                </c:pt>
                <c:pt idx="28258">
                  <c:v>-0.30809599999999998</c:v>
                </c:pt>
                <c:pt idx="28259">
                  <c:v>-0.30803900000000001</c:v>
                </c:pt>
                <c:pt idx="28260">
                  <c:v>-0.30791800000000003</c:v>
                </c:pt>
                <c:pt idx="28261">
                  <c:v>-0.30773499999999998</c:v>
                </c:pt>
                <c:pt idx="28262">
                  <c:v>-0.30748599999999998</c:v>
                </c:pt>
                <c:pt idx="28263">
                  <c:v>-0.30717</c:v>
                </c:pt>
                <c:pt idx="28264">
                  <c:v>-0.30678699999999998</c:v>
                </c:pt>
                <c:pt idx="28265">
                  <c:v>-0.30634099999999997</c:v>
                </c:pt>
                <c:pt idx="28266">
                  <c:v>-0.30582900000000002</c:v>
                </c:pt>
                <c:pt idx="28267">
                  <c:v>-0.30525000000000002</c:v>
                </c:pt>
                <c:pt idx="28268">
                  <c:v>-0.30460700000000002</c:v>
                </c:pt>
                <c:pt idx="28269">
                  <c:v>-0.30390800000000001</c:v>
                </c:pt>
                <c:pt idx="28270">
                  <c:v>-0.30316199999999999</c:v>
                </c:pt>
                <c:pt idx="28271">
                  <c:v>-0.302371</c:v>
                </c:pt>
                <c:pt idx="28272">
                  <c:v>-0.301537</c:v>
                </c:pt>
                <c:pt idx="28273">
                  <c:v>-0.30066100000000001</c:v>
                </c:pt>
                <c:pt idx="28274">
                  <c:v>-0.29974400000000001</c:v>
                </c:pt>
                <c:pt idx="28275">
                  <c:v>-0.298786</c:v>
                </c:pt>
                <c:pt idx="28276">
                  <c:v>-0.29778700000000002</c:v>
                </c:pt>
                <c:pt idx="28277">
                  <c:v>-0.29675200000000002</c:v>
                </c:pt>
                <c:pt idx="28278">
                  <c:v>-0.295682</c:v>
                </c:pt>
                <c:pt idx="28279">
                  <c:v>-0.29458299999999998</c:v>
                </c:pt>
                <c:pt idx="28280">
                  <c:v>-0.29345500000000002</c:v>
                </c:pt>
                <c:pt idx="28281">
                  <c:v>-0.29229699999999997</c:v>
                </c:pt>
                <c:pt idx="28282">
                  <c:v>-0.291107</c:v>
                </c:pt>
                <c:pt idx="28283">
                  <c:v>-0.28988799999999998</c:v>
                </c:pt>
                <c:pt idx="28284">
                  <c:v>-0.28863800000000001</c:v>
                </c:pt>
                <c:pt idx="28285">
                  <c:v>-0.287358</c:v>
                </c:pt>
                <c:pt idx="28286">
                  <c:v>-0.28605199999999997</c:v>
                </c:pt>
                <c:pt idx="28287">
                  <c:v>-0.28472500000000001</c:v>
                </c:pt>
                <c:pt idx="28288">
                  <c:v>-0.28338400000000002</c:v>
                </c:pt>
                <c:pt idx="28289">
                  <c:v>-0.28203299999999998</c:v>
                </c:pt>
                <c:pt idx="28290">
                  <c:v>-0.28066999999999998</c:v>
                </c:pt>
                <c:pt idx="28291">
                  <c:v>-0.27929599999999999</c:v>
                </c:pt>
                <c:pt idx="28292">
                  <c:v>-0.27790900000000002</c:v>
                </c:pt>
                <c:pt idx="28293">
                  <c:v>-0.27650999999999998</c:v>
                </c:pt>
                <c:pt idx="28294">
                  <c:v>-0.27509499999999998</c:v>
                </c:pt>
                <c:pt idx="28295">
                  <c:v>-0.27366499999999999</c:v>
                </c:pt>
                <c:pt idx="28296">
                  <c:v>-0.27222099999999999</c:v>
                </c:pt>
                <c:pt idx="28297">
                  <c:v>-0.27077000000000001</c:v>
                </c:pt>
                <c:pt idx="28298">
                  <c:v>-0.269316</c:v>
                </c:pt>
                <c:pt idx="28299">
                  <c:v>-0.26786500000000002</c:v>
                </c:pt>
                <c:pt idx="28300">
                  <c:v>-0.26641900000000002</c:v>
                </c:pt>
                <c:pt idx="28301">
                  <c:v>-0.26497799999999999</c:v>
                </c:pt>
                <c:pt idx="28302">
                  <c:v>-0.263544</c:v>
                </c:pt>
                <c:pt idx="28303">
                  <c:v>-0.26211699999999999</c:v>
                </c:pt>
                <c:pt idx="28304">
                  <c:v>-0.26069799999999999</c:v>
                </c:pt>
                <c:pt idx="28305">
                  <c:v>-0.25928899999999999</c:v>
                </c:pt>
                <c:pt idx="28306">
                  <c:v>-0.25789800000000002</c:v>
                </c:pt>
                <c:pt idx="28307">
                  <c:v>-0.25652399999999997</c:v>
                </c:pt>
                <c:pt idx="28308">
                  <c:v>-0.255166</c:v>
                </c:pt>
                <c:pt idx="28309">
                  <c:v>-0.25381599999999999</c:v>
                </c:pt>
                <c:pt idx="28310">
                  <c:v>-0.252471</c:v>
                </c:pt>
                <c:pt idx="28311">
                  <c:v>-0.251133</c:v>
                </c:pt>
                <c:pt idx="28312">
                  <c:v>-0.249806</c:v>
                </c:pt>
                <c:pt idx="28313">
                  <c:v>-0.24849499999999999</c:v>
                </c:pt>
                <c:pt idx="28314">
                  <c:v>-0.2472</c:v>
                </c:pt>
                <c:pt idx="28315">
                  <c:v>-0.245917</c:v>
                </c:pt>
                <c:pt idx="28316">
                  <c:v>-0.244648</c:v>
                </c:pt>
                <c:pt idx="28317">
                  <c:v>-0.243395</c:v>
                </c:pt>
                <c:pt idx="28318">
                  <c:v>-0.24216299999999999</c:v>
                </c:pt>
                <c:pt idx="28319">
                  <c:v>-0.240949</c:v>
                </c:pt>
                <c:pt idx="28320">
                  <c:v>-0.239756</c:v>
                </c:pt>
                <c:pt idx="28321">
                  <c:v>-0.23859</c:v>
                </c:pt>
                <c:pt idx="28322">
                  <c:v>-0.237456</c:v>
                </c:pt>
                <c:pt idx="28323">
                  <c:v>-0.23635999999999999</c:v>
                </c:pt>
                <c:pt idx="28324">
                  <c:v>-0.235295</c:v>
                </c:pt>
                <c:pt idx="28325">
                  <c:v>-0.234259</c:v>
                </c:pt>
                <c:pt idx="28326">
                  <c:v>-0.23324900000000001</c:v>
                </c:pt>
                <c:pt idx="28327">
                  <c:v>-0.232266</c:v>
                </c:pt>
                <c:pt idx="28328">
                  <c:v>-0.23130800000000001</c:v>
                </c:pt>
                <c:pt idx="28329">
                  <c:v>-0.230379</c:v>
                </c:pt>
                <c:pt idx="28330">
                  <c:v>-0.22947999999999999</c:v>
                </c:pt>
                <c:pt idx="28331">
                  <c:v>-0.228607</c:v>
                </c:pt>
                <c:pt idx="28332">
                  <c:v>-0.22775699999999999</c:v>
                </c:pt>
                <c:pt idx="28333">
                  <c:v>-0.22692799999999999</c:v>
                </c:pt>
                <c:pt idx="28334">
                  <c:v>-0.226105</c:v>
                </c:pt>
                <c:pt idx="28335">
                  <c:v>-0.225272</c:v>
                </c:pt>
                <c:pt idx="28336">
                  <c:v>-0.22444500000000001</c:v>
                </c:pt>
                <c:pt idx="28337">
                  <c:v>-0.223639</c:v>
                </c:pt>
                <c:pt idx="28338">
                  <c:v>-0.22284899999999999</c:v>
                </c:pt>
                <c:pt idx="28339">
                  <c:v>-0.22206999999999999</c:v>
                </c:pt>
                <c:pt idx="28340">
                  <c:v>-0.221307</c:v>
                </c:pt>
                <c:pt idx="28341">
                  <c:v>-0.22056100000000001</c:v>
                </c:pt>
                <c:pt idx="28342">
                  <c:v>-0.219834</c:v>
                </c:pt>
                <c:pt idx="28343">
                  <c:v>-0.21912300000000001</c:v>
                </c:pt>
                <c:pt idx="28344">
                  <c:v>-0.21842200000000001</c:v>
                </c:pt>
                <c:pt idx="28345">
                  <c:v>-0.217725</c:v>
                </c:pt>
                <c:pt idx="28346">
                  <c:v>-0.217029</c:v>
                </c:pt>
                <c:pt idx="28347">
                  <c:v>-0.216332</c:v>
                </c:pt>
                <c:pt idx="28348">
                  <c:v>-0.21563399999999999</c:v>
                </c:pt>
                <c:pt idx="28349">
                  <c:v>-0.21493399999999999</c:v>
                </c:pt>
                <c:pt idx="28350">
                  <c:v>-0.21423500000000001</c:v>
                </c:pt>
                <c:pt idx="28351">
                  <c:v>-0.213536</c:v>
                </c:pt>
                <c:pt idx="28352">
                  <c:v>-0.21283299999999999</c:v>
                </c:pt>
                <c:pt idx="28353">
                  <c:v>-0.21212400000000001</c:v>
                </c:pt>
                <c:pt idx="28354">
                  <c:v>-0.21141099999999999</c:v>
                </c:pt>
                <c:pt idx="28355">
                  <c:v>-0.210698</c:v>
                </c:pt>
                <c:pt idx="28356">
                  <c:v>-0.209984</c:v>
                </c:pt>
                <c:pt idx="28357">
                  <c:v>-0.20927000000000001</c:v>
                </c:pt>
                <c:pt idx="28358">
                  <c:v>-0.20855799999999999</c:v>
                </c:pt>
                <c:pt idx="28359">
                  <c:v>-0.207848</c:v>
                </c:pt>
                <c:pt idx="28360">
                  <c:v>-0.20713699999999999</c:v>
                </c:pt>
                <c:pt idx="28361">
                  <c:v>-0.20642099999999999</c:v>
                </c:pt>
                <c:pt idx="28362">
                  <c:v>-0.20569799999999999</c:v>
                </c:pt>
                <c:pt idx="28363">
                  <c:v>-0.20496700000000001</c:v>
                </c:pt>
                <c:pt idx="28364">
                  <c:v>-0.20422899999999999</c:v>
                </c:pt>
                <c:pt idx="28365">
                  <c:v>-0.203488</c:v>
                </c:pt>
                <c:pt idx="28366">
                  <c:v>-0.20275099999999999</c:v>
                </c:pt>
                <c:pt idx="28367">
                  <c:v>-0.20202400000000001</c:v>
                </c:pt>
                <c:pt idx="28368">
                  <c:v>-0.20130300000000001</c:v>
                </c:pt>
                <c:pt idx="28369">
                  <c:v>-0.20058300000000001</c:v>
                </c:pt>
                <c:pt idx="28370">
                  <c:v>-0.19986000000000001</c:v>
                </c:pt>
                <c:pt idx="28371">
                  <c:v>-0.199125</c:v>
                </c:pt>
                <c:pt idx="28372">
                  <c:v>-0.198355</c:v>
                </c:pt>
                <c:pt idx="28373">
                  <c:v>-0.197545</c:v>
                </c:pt>
                <c:pt idx="28374">
                  <c:v>-0.19672200000000001</c:v>
                </c:pt>
                <c:pt idx="28375">
                  <c:v>-0.19589300000000001</c:v>
                </c:pt>
                <c:pt idx="28376">
                  <c:v>-0.195044</c:v>
                </c:pt>
                <c:pt idx="28377">
                  <c:v>-0.19417699999999999</c:v>
                </c:pt>
                <c:pt idx="28378">
                  <c:v>-0.193296</c:v>
                </c:pt>
                <c:pt idx="28379">
                  <c:v>-0.19240499999999999</c:v>
                </c:pt>
                <c:pt idx="28380">
                  <c:v>-0.19150200000000001</c:v>
                </c:pt>
                <c:pt idx="28381">
                  <c:v>-0.190585</c:v>
                </c:pt>
                <c:pt idx="28382">
                  <c:v>-0.18965299999999999</c:v>
                </c:pt>
                <c:pt idx="28383">
                  <c:v>-0.18870899999999999</c:v>
                </c:pt>
                <c:pt idx="28384">
                  <c:v>-0.187752</c:v>
                </c:pt>
                <c:pt idx="28385">
                  <c:v>-0.18678400000000001</c:v>
                </c:pt>
                <c:pt idx="28386">
                  <c:v>-0.185808</c:v>
                </c:pt>
                <c:pt idx="28387">
                  <c:v>-0.18482399999999999</c:v>
                </c:pt>
                <c:pt idx="28388">
                  <c:v>-0.183832</c:v>
                </c:pt>
                <c:pt idx="28389">
                  <c:v>-0.18283099999999999</c:v>
                </c:pt>
                <c:pt idx="28390">
                  <c:v>-0.18182499999999999</c:v>
                </c:pt>
                <c:pt idx="28391">
                  <c:v>-0.180815</c:v>
                </c:pt>
                <c:pt idx="28392">
                  <c:v>-0.17980399999999999</c:v>
                </c:pt>
                <c:pt idx="28393">
                  <c:v>-0.17879200000000001</c:v>
                </c:pt>
                <c:pt idx="28394">
                  <c:v>-0.17777899999999999</c:v>
                </c:pt>
                <c:pt idx="28395">
                  <c:v>-0.17676800000000001</c:v>
                </c:pt>
                <c:pt idx="28396">
                  <c:v>-0.17576</c:v>
                </c:pt>
                <c:pt idx="28397">
                  <c:v>-0.17475299999999999</c:v>
                </c:pt>
                <c:pt idx="28398">
                  <c:v>-0.17374400000000001</c:v>
                </c:pt>
                <c:pt idx="28399">
                  <c:v>-0.172735</c:v>
                </c:pt>
                <c:pt idx="28400">
                  <c:v>-0.17173099999999999</c:v>
                </c:pt>
                <c:pt idx="28401">
                  <c:v>-0.17073099999999999</c:v>
                </c:pt>
                <c:pt idx="28402">
                  <c:v>-0.169734</c:v>
                </c:pt>
                <c:pt idx="28403">
                  <c:v>-0.168743</c:v>
                </c:pt>
                <c:pt idx="28404">
                  <c:v>-0.167764</c:v>
                </c:pt>
                <c:pt idx="28405">
                  <c:v>-0.1668</c:v>
                </c:pt>
                <c:pt idx="28406">
                  <c:v>-0.16585</c:v>
                </c:pt>
                <c:pt idx="28407">
                  <c:v>-0.164913</c:v>
                </c:pt>
                <c:pt idx="28408">
                  <c:v>-0.16398799999999999</c:v>
                </c:pt>
                <c:pt idx="28409">
                  <c:v>-0.163073</c:v>
                </c:pt>
                <c:pt idx="28410">
                  <c:v>-0.16216900000000001</c:v>
                </c:pt>
                <c:pt idx="28411">
                  <c:v>-0.161278</c:v>
                </c:pt>
                <c:pt idx="28412">
                  <c:v>-0.16040299999999999</c:v>
                </c:pt>
                <c:pt idx="28413">
                  <c:v>-0.15954499999999999</c:v>
                </c:pt>
                <c:pt idx="28414">
                  <c:v>-0.15870300000000001</c:v>
                </c:pt>
                <c:pt idx="28415">
                  <c:v>-0.15787399999999999</c:v>
                </c:pt>
                <c:pt idx="28416">
                  <c:v>-0.157057</c:v>
                </c:pt>
                <c:pt idx="28417">
                  <c:v>-0.15625500000000001</c:v>
                </c:pt>
                <c:pt idx="28418">
                  <c:v>-0.15546599999999999</c:v>
                </c:pt>
                <c:pt idx="28419">
                  <c:v>-0.154691</c:v>
                </c:pt>
                <c:pt idx="28420">
                  <c:v>-0.15393100000000001</c:v>
                </c:pt>
                <c:pt idx="28421">
                  <c:v>-0.15318599999999999</c:v>
                </c:pt>
                <c:pt idx="28422">
                  <c:v>-0.15245700000000001</c:v>
                </c:pt>
                <c:pt idx="28423">
                  <c:v>-0.15174799999999999</c:v>
                </c:pt>
                <c:pt idx="28424">
                  <c:v>-0.151061</c:v>
                </c:pt>
                <c:pt idx="28425">
                  <c:v>-0.150395</c:v>
                </c:pt>
                <c:pt idx="28426">
                  <c:v>-0.149751</c:v>
                </c:pt>
                <c:pt idx="28427">
                  <c:v>-0.14913499999999999</c:v>
                </c:pt>
                <c:pt idx="28428">
                  <c:v>-0.14854600000000001</c:v>
                </c:pt>
                <c:pt idx="28429">
                  <c:v>-0.14798800000000001</c:v>
                </c:pt>
                <c:pt idx="28430">
                  <c:v>-0.14746100000000001</c:v>
                </c:pt>
                <c:pt idx="28431">
                  <c:v>-0.14696899999999999</c:v>
                </c:pt>
                <c:pt idx="28432">
                  <c:v>-0.146511</c:v>
                </c:pt>
                <c:pt idx="28433">
                  <c:v>-0.146092</c:v>
                </c:pt>
                <c:pt idx="28434">
                  <c:v>-0.14571200000000001</c:v>
                </c:pt>
                <c:pt idx="28435">
                  <c:v>-0.145373</c:v>
                </c:pt>
                <c:pt idx="28436">
                  <c:v>-0.14507800000000001</c:v>
                </c:pt>
                <c:pt idx="28437">
                  <c:v>-0.14482700000000001</c:v>
                </c:pt>
                <c:pt idx="28438">
                  <c:v>-0.144619</c:v>
                </c:pt>
                <c:pt idx="28439">
                  <c:v>-0.144453</c:v>
                </c:pt>
                <c:pt idx="28440">
                  <c:v>-0.14432800000000001</c:v>
                </c:pt>
                <c:pt idx="28441">
                  <c:v>-0.14424799999999999</c:v>
                </c:pt>
                <c:pt idx="28442">
                  <c:v>-0.14421500000000001</c:v>
                </c:pt>
                <c:pt idx="28443">
                  <c:v>-0.144228</c:v>
                </c:pt>
                <c:pt idx="28444">
                  <c:v>-0.144284</c:v>
                </c:pt>
                <c:pt idx="28445">
                  <c:v>-0.14438500000000001</c:v>
                </c:pt>
                <c:pt idx="28446">
                  <c:v>-0.14452899999999999</c:v>
                </c:pt>
                <c:pt idx="28447">
                  <c:v>-0.14471200000000001</c:v>
                </c:pt>
                <c:pt idx="28448">
                  <c:v>-0.14493700000000001</c:v>
                </c:pt>
                <c:pt idx="28449">
                  <c:v>-0.145205</c:v>
                </c:pt>
                <c:pt idx="28450">
                  <c:v>-0.14551900000000001</c:v>
                </c:pt>
                <c:pt idx="28451">
                  <c:v>-0.14588000000000001</c:v>
                </c:pt>
                <c:pt idx="28452">
                  <c:v>-0.146286</c:v>
                </c:pt>
                <c:pt idx="28453">
                  <c:v>-0.146731</c:v>
                </c:pt>
                <c:pt idx="28454">
                  <c:v>-0.14721300000000001</c:v>
                </c:pt>
                <c:pt idx="28455">
                  <c:v>-0.147731</c:v>
                </c:pt>
                <c:pt idx="28456">
                  <c:v>-0.148283</c:v>
                </c:pt>
                <c:pt idx="28457">
                  <c:v>-0.148867</c:v>
                </c:pt>
                <c:pt idx="28458">
                  <c:v>-0.14948</c:v>
                </c:pt>
                <c:pt idx="28459">
                  <c:v>-0.15012300000000001</c:v>
                </c:pt>
                <c:pt idx="28460">
                  <c:v>-0.15079699999999999</c:v>
                </c:pt>
                <c:pt idx="28461">
                  <c:v>-0.151505</c:v>
                </c:pt>
                <c:pt idx="28462">
                  <c:v>-0.15224199999999999</c:v>
                </c:pt>
                <c:pt idx="28463">
                  <c:v>-0.153007</c:v>
                </c:pt>
                <c:pt idx="28464">
                  <c:v>-0.15379799999999999</c:v>
                </c:pt>
                <c:pt idx="28465">
                  <c:v>-0.154615</c:v>
                </c:pt>
                <c:pt idx="28466">
                  <c:v>-0.15545400000000001</c:v>
                </c:pt>
                <c:pt idx="28467">
                  <c:v>-0.15631500000000001</c:v>
                </c:pt>
                <c:pt idx="28468">
                  <c:v>-0.15719900000000001</c:v>
                </c:pt>
                <c:pt idx="28469">
                  <c:v>-0.158107</c:v>
                </c:pt>
                <c:pt idx="28470">
                  <c:v>-0.15903700000000001</c:v>
                </c:pt>
                <c:pt idx="28471">
                  <c:v>-0.15998799999999999</c:v>
                </c:pt>
                <c:pt idx="28472">
                  <c:v>-0.16095599999999999</c:v>
                </c:pt>
                <c:pt idx="28473">
                  <c:v>-0.161938</c:v>
                </c:pt>
                <c:pt idx="28474">
                  <c:v>-0.16293099999999999</c:v>
                </c:pt>
                <c:pt idx="28475">
                  <c:v>-0.16393099999999999</c:v>
                </c:pt>
                <c:pt idx="28476">
                  <c:v>-0.164937</c:v>
                </c:pt>
                <c:pt idx="28477">
                  <c:v>-0.16594500000000001</c:v>
                </c:pt>
                <c:pt idx="28478">
                  <c:v>-0.16695699999999999</c:v>
                </c:pt>
                <c:pt idx="28479">
                  <c:v>-0.16797100000000001</c:v>
                </c:pt>
                <c:pt idx="28480">
                  <c:v>-0.168985</c:v>
                </c:pt>
                <c:pt idx="28481">
                  <c:v>-0.16999600000000001</c:v>
                </c:pt>
                <c:pt idx="28482">
                  <c:v>-0.17100199999999999</c:v>
                </c:pt>
                <c:pt idx="28483">
                  <c:v>-0.17200199999999999</c:v>
                </c:pt>
                <c:pt idx="28484">
                  <c:v>-0.17299300000000001</c:v>
                </c:pt>
                <c:pt idx="28485">
                  <c:v>-0.17397199999999999</c:v>
                </c:pt>
                <c:pt idx="28486">
                  <c:v>-0.17494000000000001</c:v>
                </c:pt>
                <c:pt idx="28487">
                  <c:v>-0.175896</c:v>
                </c:pt>
                <c:pt idx="28488">
                  <c:v>-0.17683699999999999</c:v>
                </c:pt>
                <c:pt idx="28489">
                  <c:v>-0.177759</c:v>
                </c:pt>
                <c:pt idx="28490">
                  <c:v>-0.17865900000000001</c:v>
                </c:pt>
                <c:pt idx="28491">
                  <c:v>-0.179531</c:v>
                </c:pt>
                <c:pt idx="28492">
                  <c:v>-0.18037400000000001</c:v>
                </c:pt>
                <c:pt idx="28493">
                  <c:v>-0.18118600000000001</c:v>
                </c:pt>
                <c:pt idx="28494">
                  <c:v>-0.18196499999999999</c:v>
                </c:pt>
                <c:pt idx="28495">
                  <c:v>-0.18270700000000001</c:v>
                </c:pt>
                <c:pt idx="28496">
                  <c:v>-0.18340699999999999</c:v>
                </c:pt>
                <c:pt idx="28497">
                  <c:v>-0.18406400000000001</c:v>
                </c:pt>
                <c:pt idx="28498">
                  <c:v>-0.18467900000000001</c:v>
                </c:pt>
                <c:pt idx="28499">
                  <c:v>-0.185253</c:v>
                </c:pt>
                <c:pt idx="28500">
                  <c:v>-0.185783</c:v>
                </c:pt>
                <c:pt idx="28501">
                  <c:v>-0.18626400000000001</c:v>
                </c:pt>
                <c:pt idx="28502">
                  <c:v>-0.186694</c:v>
                </c:pt>
                <c:pt idx="28503">
                  <c:v>-0.18707199999999999</c:v>
                </c:pt>
                <c:pt idx="28504">
                  <c:v>-0.18739700000000001</c:v>
                </c:pt>
                <c:pt idx="28505">
                  <c:v>-0.187668</c:v>
                </c:pt>
                <c:pt idx="28506">
                  <c:v>-0.18788299999999999</c:v>
                </c:pt>
                <c:pt idx="28507">
                  <c:v>-0.18803900000000001</c:v>
                </c:pt>
                <c:pt idx="28508">
                  <c:v>-0.188137</c:v>
                </c:pt>
                <c:pt idx="28509">
                  <c:v>-0.18817400000000001</c:v>
                </c:pt>
                <c:pt idx="28510">
                  <c:v>-0.18815000000000001</c:v>
                </c:pt>
                <c:pt idx="28511">
                  <c:v>-0.18806100000000001</c:v>
                </c:pt>
                <c:pt idx="28512">
                  <c:v>-0.18790399999999999</c:v>
                </c:pt>
                <c:pt idx="28513">
                  <c:v>-0.18768000000000001</c:v>
                </c:pt>
                <c:pt idx="28514">
                  <c:v>-0.187389</c:v>
                </c:pt>
                <c:pt idx="28515">
                  <c:v>-0.18701999999999999</c:v>
                </c:pt>
                <c:pt idx="28516">
                  <c:v>-0.186555</c:v>
                </c:pt>
                <c:pt idx="28517">
                  <c:v>-0.185998</c:v>
                </c:pt>
                <c:pt idx="28518">
                  <c:v>-0.18536900000000001</c:v>
                </c:pt>
                <c:pt idx="28519">
                  <c:v>-0.184665</c:v>
                </c:pt>
                <c:pt idx="28520">
                  <c:v>-0.18387600000000001</c:v>
                </c:pt>
                <c:pt idx="28521">
                  <c:v>-0.183006</c:v>
                </c:pt>
                <c:pt idx="28522">
                  <c:v>-0.182057</c:v>
                </c:pt>
                <c:pt idx="28523">
                  <c:v>-0.181029</c:v>
                </c:pt>
                <c:pt idx="28524">
                  <c:v>-0.179922</c:v>
                </c:pt>
                <c:pt idx="28525">
                  <c:v>-0.178734</c:v>
                </c:pt>
                <c:pt idx="28526">
                  <c:v>-0.17746100000000001</c:v>
                </c:pt>
                <c:pt idx="28527">
                  <c:v>-0.17610300000000001</c:v>
                </c:pt>
                <c:pt idx="28528">
                  <c:v>-0.17466000000000001</c:v>
                </c:pt>
                <c:pt idx="28529">
                  <c:v>-0.17313400000000001</c:v>
                </c:pt>
                <c:pt idx="28530">
                  <c:v>-0.17152600000000001</c:v>
                </c:pt>
                <c:pt idx="28531">
                  <c:v>-0.16983699999999999</c:v>
                </c:pt>
                <c:pt idx="28532">
                  <c:v>-0.168071</c:v>
                </c:pt>
                <c:pt idx="28533">
                  <c:v>-0.16622899999999999</c:v>
                </c:pt>
                <c:pt idx="28534">
                  <c:v>-0.16431399999999999</c:v>
                </c:pt>
                <c:pt idx="28535">
                  <c:v>-0.162327</c:v>
                </c:pt>
                <c:pt idx="28536">
                  <c:v>-0.160272</c:v>
                </c:pt>
                <c:pt idx="28537">
                  <c:v>-0.15815399999999999</c:v>
                </c:pt>
                <c:pt idx="28538">
                  <c:v>-0.155973</c:v>
                </c:pt>
                <c:pt idx="28539">
                  <c:v>-0.15373100000000001</c:v>
                </c:pt>
                <c:pt idx="28540">
                  <c:v>-0.15142900000000001</c:v>
                </c:pt>
                <c:pt idx="28541">
                  <c:v>-0.14907100000000001</c:v>
                </c:pt>
                <c:pt idx="28542">
                  <c:v>-0.14665500000000001</c:v>
                </c:pt>
                <c:pt idx="28543">
                  <c:v>-0.144182</c:v>
                </c:pt>
                <c:pt idx="28544">
                  <c:v>-0.141653</c:v>
                </c:pt>
                <c:pt idx="28545">
                  <c:v>-0.139069</c:v>
                </c:pt>
                <c:pt idx="28546">
                  <c:v>-0.136436</c:v>
                </c:pt>
                <c:pt idx="28547">
                  <c:v>-0.13375500000000001</c:v>
                </c:pt>
                <c:pt idx="28548">
                  <c:v>-0.13102800000000001</c:v>
                </c:pt>
                <c:pt idx="28549">
                  <c:v>-0.12825700000000001</c:v>
                </c:pt>
                <c:pt idx="28550">
                  <c:v>-0.125444</c:v>
                </c:pt>
                <c:pt idx="28551">
                  <c:v>-0.122595</c:v>
                </c:pt>
                <c:pt idx="28552">
                  <c:v>-0.119712</c:v>
                </c:pt>
                <c:pt idx="28553">
                  <c:v>-0.11677700000000001</c:v>
                </c:pt>
                <c:pt idx="28554">
                  <c:v>-0.11378199999999999</c:v>
                </c:pt>
                <c:pt idx="28555">
                  <c:v>-0.110752</c:v>
                </c:pt>
                <c:pt idx="28556">
                  <c:v>-0.107696</c:v>
                </c:pt>
                <c:pt idx="28557">
                  <c:v>-0.104603</c:v>
                </c:pt>
                <c:pt idx="28558">
                  <c:v>-0.101476</c:v>
                </c:pt>
                <c:pt idx="28559">
                  <c:v>-9.8328100000000002E-2</c:v>
                </c:pt>
                <c:pt idx="28560">
                  <c:v>-9.5165399999999997E-2</c:v>
                </c:pt>
                <c:pt idx="28561">
                  <c:v>-9.1988799999999996E-2</c:v>
                </c:pt>
                <c:pt idx="28562">
                  <c:v>-8.8794999999999999E-2</c:v>
                </c:pt>
                <c:pt idx="28563">
                  <c:v>-8.5582900000000003E-2</c:v>
                </c:pt>
                <c:pt idx="28564">
                  <c:v>-8.2353899999999994E-2</c:v>
                </c:pt>
                <c:pt idx="28565">
                  <c:v>-7.9111000000000001E-2</c:v>
                </c:pt>
                <c:pt idx="28566">
                  <c:v>-7.5856900000000005E-2</c:v>
                </c:pt>
                <c:pt idx="28567">
                  <c:v>-7.2594500000000006E-2</c:v>
                </c:pt>
                <c:pt idx="28568">
                  <c:v>-6.9328799999999996E-2</c:v>
                </c:pt>
                <c:pt idx="28569">
                  <c:v>-6.6066200000000005E-2</c:v>
                </c:pt>
                <c:pt idx="28570">
                  <c:v>-6.2812999999999994E-2</c:v>
                </c:pt>
                <c:pt idx="28571">
                  <c:v>-5.9575400000000001E-2</c:v>
                </c:pt>
                <c:pt idx="28572">
                  <c:v>-5.6359100000000002E-2</c:v>
                </c:pt>
                <c:pt idx="28573">
                  <c:v>-5.3168699999999999E-2</c:v>
                </c:pt>
                <c:pt idx="28574">
                  <c:v>-5.0007200000000002E-2</c:v>
                </c:pt>
                <c:pt idx="28575">
                  <c:v>-4.6876399999999999E-2</c:v>
                </c:pt>
                <c:pt idx="28576">
                  <c:v>-4.3778400000000002E-2</c:v>
                </c:pt>
                <c:pt idx="28577">
                  <c:v>-4.07164E-2</c:v>
                </c:pt>
                <c:pt idx="28578">
                  <c:v>-3.7693900000000002E-2</c:v>
                </c:pt>
                <c:pt idx="28579">
                  <c:v>-3.4713399999999998E-2</c:v>
                </c:pt>
                <c:pt idx="28580">
                  <c:v>-3.1777E-2</c:v>
                </c:pt>
                <c:pt idx="28581">
                  <c:v>-2.8885399999999999E-2</c:v>
                </c:pt>
                <c:pt idx="28582">
                  <c:v>-2.6036900000000002E-2</c:v>
                </c:pt>
                <c:pt idx="28583">
                  <c:v>-2.32318E-2</c:v>
                </c:pt>
                <c:pt idx="28584">
                  <c:v>-2.0474599999999999E-2</c:v>
                </c:pt>
                <c:pt idx="28585">
                  <c:v>-1.7769900000000002E-2</c:v>
                </c:pt>
                <c:pt idx="28586">
                  <c:v>-1.5120700000000001E-2</c:v>
                </c:pt>
                <c:pt idx="28587">
                  <c:v>-1.2529800000000001E-2</c:v>
                </c:pt>
                <c:pt idx="28588">
                  <c:v>-1.0000800000000001E-2</c:v>
                </c:pt>
                <c:pt idx="28589" formatCode="0.00E+00">
                  <c:v>-7.5350800000000004E-3</c:v>
                </c:pt>
                <c:pt idx="28590" formatCode="0.00E+00">
                  <c:v>-5.1295899999999998E-3</c:v>
                </c:pt>
                <c:pt idx="28591" formatCode="0.00E+00">
                  <c:v>-2.7810299999999999E-3</c:v>
                </c:pt>
                <c:pt idx="28592" formatCode="0.00E+00">
                  <c:v>-4.9183500000000004E-4</c:v>
                </c:pt>
                <c:pt idx="28593" formatCode="0.00E+00">
                  <c:v>1.7305899999999999E-3</c:v>
                </c:pt>
                <c:pt idx="28594" formatCode="0.00E+00">
                  <c:v>3.8795800000000001E-3</c:v>
                </c:pt>
                <c:pt idx="28595" formatCode="0.00E+00">
                  <c:v>5.9531599999999999E-3</c:v>
                </c:pt>
                <c:pt idx="28596" formatCode="0.00E+00">
                  <c:v>7.9523700000000003E-3</c:v>
                </c:pt>
                <c:pt idx="28597" formatCode="0.00E+00">
                  <c:v>9.8767999999999998E-3</c:v>
                </c:pt>
                <c:pt idx="28598">
                  <c:v>1.17235E-2</c:v>
                </c:pt>
                <c:pt idx="28599">
                  <c:v>1.3490200000000001E-2</c:v>
                </c:pt>
                <c:pt idx="28600">
                  <c:v>1.5176200000000001E-2</c:v>
                </c:pt>
                <c:pt idx="28601">
                  <c:v>1.67823E-2</c:v>
                </c:pt>
                <c:pt idx="28602">
                  <c:v>1.8308600000000001E-2</c:v>
                </c:pt>
                <c:pt idx="28603">
                  <c:v>1.97542E-2</c:v>
                </c:pt>
                <c:pt idx="28604">
                  <c:v>2.1118000000000001E-2</c:v>
                </c:pt>
                <c:pt idx="28605">
                  <c:v>2.23994E-2</c:v>
                </c:pt>
                <c:pt idx="28606">
                  <c:v>2.3598299999999999E-2</c:v>
                </c:pt>
                <c:pt idx="28607">
                  <c:v>2.4712399999999999E-2</c:v>
                </c:pt>
                <c:pt idx="28608">
                  <c:v>2.5738299999999999E-2</c:v>
                </c:pt>
                <c:pt idx="28609">
                  <c:v>2.66739E-2</c:v>
                </c:pt>
                <c:pt idx="28610">
                  <c:v>2.75193E-2</c:v>
                </c:pt>
                <c:pt idx="28611">
                  <c:v>2.82759E-2</c:v>
                </c:pt>
                <c:pt idx="28612">
                  <c:v>2.89447E-2</c:v>
                </c:pt>
                <c:pt idx="28613">
                  <c:v>2.95248E-2</c:v>
                </c:pt>
                <c:pt idx="28614">
                  <c:v>3.00132E-2</c:v>
                </c:pt>
                <c:pt idx="28615">
                  <c:v>3.0407E-2</c:v>
                </c:pt>
                <c:pt idx="28616">
                  <c:v>3.0706000000000001E-2</c:v>
                </c:pt>
                <c:pt idx="28617">
                  <c:v>3.0910400000000001E-2</c:v>
                </c:pt>
                <c:pt idx="28618">
                  <c:v>3.1018400000000002E-2</c:v>
                </c:pt>
                <c:pt idx="28619">
                  <c:v>3.1028799999999999E-2</c:v>
                </c:pt>
                <c:pt idx="28620">
                  <c:v>3.0943200000000001E-2</c:v>
                </c:pt>
                <c:pt idx="28621">
                  <c:v>3.0761699999999999E-2</c:v>
                </c:pt>
                <c:pt idx="28622">
                  <c:v>3.0481299999999999E-2</c:v>
                </c:pt>
                <c:pt idx="28623">
                  <c:v>3.0099600000000001E-2</c:v>
                </c:pt>
                <c:pt idx="28624">
                  <c:v>2.9619199999999998E-2</c:v>
                </c:pt>
                <c:pt idx="28625">
                  <c:v>2.9043200000000002E-2</c:v>
                </c:pt>
                <c:pt idx="28626">
                  <c:v>2.8371500000000001E-2</c:v>
                </c:pt>
                <c:pt idx="28627">
                  <c:v>2.76051E-2</c:v>
                </c:pt>
                <c:pt idx="28628">
                  <c:v>2.6747900000000002E-2</c:v>
                </c:pt>
                <c:pt idx="28629">
                  <c:v>2.5803799999999998E-2</c:v>
                </c:pt>
                <c:pt idx="28630">
                  <c:v>2.4774399999999999E-2</c:v>
                </c:pt>
                <c:pt idx="28631">
                  <c:v>2.36589E-2</c:v>
                </c:pt>
                <c:pt idx="28632">
                  <c:v>2.2455699999999999E-2</c:v>
                </c:pt>
                <c:pt idx="28633">
                  <c:v>2.1165099999999999E-2</c:v>
                </c:pt>
                <c:pt idx="28634">
                  <c:v>1.9789500000000002E-2</c:v>
                </c:pt>
                <c:pt idx="28635">
                  <c:v>1.8331900000000002E-2</c:v>
                </c:pt>
                <c:pt idx="28636">
                  <c:v>1.6794199999999999E-2</c:v>
                </c:pt>
                <c:pt idx="28637">
                  <c:v>1.5178199999999999E-2</c:v>
                </c:pt>
                <c:pt idx="28638">
                  <c:v>1.34862E-2</c:v>
                </c:pt>
                <c:pt idx="28639">
                  <c:v>1.17217E-2</c:v>
                </c:pt>
                <c:pt idx="28640" formatCode="0.00E+00">
                  <c:v>9.8864999999999995E-3</c:v>
                </c:pt>
                <c:pt idx="28641" formatCode="0.00E+00">
                  <c:v>7.9799699999999994E-3</c:v>
                </c:pt>
                <c:pt idx="28642" formatCode="0.00E+00">
                  <c:v>6.0029200000000001E-3</c:v>
                </c:pt>
                <c:pt idx="28643" formatCode="0.00E+00">
                  <c:v>3.9609800000000002E-3</c:v>
                </c:pt>
                <c:pt idx="28644" formatCode="0.00E+00">
                  <c:v>1.86035E-3</c:v>
                </c:pt>
                <c:pt idx="28645" formatCode="0.00E+00">
                  <c:v>-2.9776599999999998E-4</c:v>
                </c:pt>
                <c:pt idx="28646" formatCode="0.00E+00">
                  <c:v>-2.5151599999999998E-3</c:v>
                </c:pt>
                <c:pt idx="28647" formatCode="0.00E+00">
                  <c:v>-4.7927899999999999E-3</c:v>
                </c:pt>
                <c:pt idx="28648" formatCode="0.00E+00">
                  <c:v>-7.1286099999999996E-3</c:v>
                </c:pt>
                <c:pt idx="28649" formatCode="0.00E+00">
                  <c:v>-9.51719E-3</c:v>
                </c:pt>
                <c:pt idx="28650">
                  <c:v>-1.19541E-2</c:v>
                </c:pt>
                <c:pt idx="28651">
                  <c:v>-1.4438599999999999E-2</c:v>
                </c:pt>
                <c:pt idx="28652">
                  <c:v>-1.6970200000000001E-2</c:v>
                </c:pt>
                <c:pt idx="28653">
                  <c:v>-1.95449E-2</c:v>
                </c:pt>
                <c:pt idx="28654">
                  <c:v>-2.2157199999999998E-2</c:v>
                </c:pt>
                <c:pt idx="28655">
                  <c:v>-2.4803700000000001E-2</c:v>
                </c:pt>
                <c:pt idx="28656">
                  <c:v>-2.74819E-2</c:v>
                </c:pt>
                <c:pt idx="28657">
                  <c:v>-3.0186299999999999E-2</c:v>
                </c:pt>
                <c:pt idx="28658">
                  <c:v>-3.2910300000000003E-2</c:v>
                </c:pt>
                <c:pt idx="28659">
                  <c:v>-3.5652700000000002E-2</c:v>
                </c:pt>
                <c:pt idx="28660">
                  <c:v>-3.8417600000000003E-2</c:v>
                </c:pt>
                <c:pt idx="28661">
                  <c:v>-4.12053E-2</c:v>
                </c:pt>
                <c:pt idx="28662">
                  <c:v>-4.4008499999999999E-2</c:v>
                </c:pt>
                <c:pt idx="28663">
                  <c:v>-4.6819399999999997E-2</c:v>
                </c:pt>
                <c:pt idx="28664">
                  <c:v>-4.9632700000000002E-2</c:v>
                </c:pt>
                <c:pt idx="28665">
                  <c:v>-5.2444900000000003E-2</c:v>
                </c:pt>
                <c:pt idx="28666">
                  <c:v>-5.5254499999999998E-2</c:v>
                </c:pt>
                <c:pt idx="28667">
                  <c:v>-5.8060399999999998E-2</c:v>
                </c:pt>
                <c:pt idx="28668">
                  <c:v>-6.0859200000000002E-2</c:v>
                </c:pt>
                <c:pt idx="28669">
                  <c:v>-6.3644199999999998E-2</c:v>
                </c:pt>
                <c:pt idx="28670">
                  <c:v>-6.6410300000000005E-2</c:v>
                </c:pt>
                <c:pt idx="28671">
                  <c:v>-6.9157700000000003E-2</c:v>
                </c:pt>
                <c:pt idx="28672">
                  <c:v>-7.1888900000000006E-2</c:v>
                </c:pt>
                <c:pt idx="28673">
                  <c:v>-7.4602399999999999E-2</c:v>
                </c:pt>
                <c:pt idx="28674">
                  <c:v>-7.7293100000000003E-2</c:v>
                </c:pt>
                <c:pt idx="28675">
                  <c:v>-7.9957100000000003E-2</c:v>
                </c:pt>
                <c:pt idx="28676">
                  <c:v>-8.2591999999999999E-2</c:v>
                </c:pt>
                <c:pt idx="28677">
                  <c:v>-8.5194300000000001E-2</c:v>
                </c:pt>
                <c:pt idx="28678">
                  <c:v>-8.7758600000000006E-2</c:v>
                </c:pt>
                <c:pt idx="28679">
                  <c:v>-9.0279999999999999E-2</c:v>
                </c:pt>
                <c:pt idx="28680">
                  <c:v>-9.2758099999999996E-2</c:v>
                </c:pt>
                <c:pt idx="28681">
                  <c:v>-9.5193799999999995E-2</c:v>
                </c:pt>
                <c:pt idx="28682">
                  <c:v>-9.7584599999999994E-2</c:v>
                </c:pt>
                <c:pt idx="28683">
                  <c:v>-9.9924700000000005E-2</c:v>
                </c:pt>
                <c:pt idx="28684">
                  <c:v>-0.10221</c:v>
                </c:pt>
                <c:pt idx="28685">
                  <c:v>-0.104438</c:v>
                </c:pt>
                <c:pt idx="28686">
                  <c:v>-0.10661</c:v>
                </c:pt>
                <c:pt idx="28687">
                  <c:v>-0.108719</c:v>
                </c:pt>
                <c:pt idx="28688">
                  <c:v>-0.110763</c:v>
                </c:pt>
                <c:pt idx="28689">
                  <c:v>-0.112743</c:v>
                </c:pt>
                <c:pt idx="28690">
                  <c:v>-0.114663</c:v>
                </c:pt>
                <c:pt idx="28691">
                  <c:v>-0.116523</c:v>
                </c:pt>
                <c:pt idx="28692">
                  <c:v>-0.11831800000000001</c:v>
                </c:pt>
                <c:pt idx="28693">
                  <c:v>-0.12004099999999999</c:v>
                </c:pt>
                <c:pt idx="28694">
                  <c:v>-0.121688</c:v>
                </c:pt>
                <c:pt idx="28695">
                  <c:v>-0.12325800000000001</c:v>
                </c:pt>
                <c:pt idx="28696">
                  <c:v>-0.124753</c:v>
                </c:pt>
                <c:pt idx="28697">
                  <c:v>-0.12617400000000001</c:v>
                </c:pt>
                <c:pt idx="28698">
                  <c:v>-0.12751499999999999</c:v>
                </c:pt>
                <c:pt idx="28699">
                  <c:v>-0.12876599999999999</c:v>
                </c:pt>
                <c:pt idx="28700">
                  <c:v>-0.12992500000000001</c:v>
                </c:pt>
                <c:pt idx="28701">
                  <c:v>-0.130993</c:v>
                </c:pt>
                <c:pt idx="28702">
                  <c:v>-0.131971</c:v>
                </c:pt>
                <c:pt idx="28703">
                  <c:v>-0.13286200000000001</c:v>
                </c:pt>
                <c:pt idx="28704">
                  <c:v>-0.133663</c:v>
                </c:pt>
                <c:pt idx="28705">
                  <c:v>-0.13437199999999999</c:v>
                </c:pt>
                <c:pt idx="28706">
                  <c:v>-0.134987</c:v>
                </c:pt>
                <c:pt idx="28707">
                  <c:v>-0.13550000000000001</c:v>
                </c:pt>
                <c:pt idx="28708">
                  <c:v>-0.135911</c:v>
                </c:pt>
                <c:pt idx="28709">
                  <c:v>-0.13622600000000001</c:v>
                </c:pt>
                <c:pt idx="28710">
                  <c:v>-0.13645299999999999</c:v>
                </c:pt>
                <c:pt idx="28711">
                  <c:v>-0.13659399999999999</c:v>
                </c:pt>
                <c:pt idx="28712">
                  <c:v>-0.13664399999999999</c:v>
                </c:pt>
                <c:pt idx="28713">
                  <c:v>-0.136604</c:v>
                </c:pt>
                <c:pt idx="28714">
                  <c:v>-0.13647899999999999</c:v>
                </c:pt>
                <c:pt idx="28715">
                  <c:v>-0.136267</c:v>
                </c:pt>
                <c:pt idx="28716">
                  <c:v>-0.135964</c:v>
                </c:pt>
                <c:pt idx="28717">
                  <c:v>-0.13556799999999999</c:v>
                </c:pt>
                <c:pt idx="28718">
                  <c:v>-0.13508000000000001</c:v>
                </c:pt>
                <c:pt idx="28719">
                  <c:v>-0.13450100000000001</c:v>
                </c:pt>
                <c:pt idx="28720">
                  <c:v>-0.13383500000000001</c:v>
                </c:pt>
                <c:pt idx="28721">
                  <c:v>-0.13308500000000001</c:v>
                </c:pt>
                <c:pt idx="28722">
                  <c:v>-0.13225700000000001</c:v>
                </c:pt>
                <c:pt idx="28723">
                  <c:v>-0.131354</c:v>
                </c:pt>
                <c:pt idx="28724">
                  <c:v>-0.13037899999999999</c:v>
                </c:pt>
                <c:pt idx="28725">
                  <c:v>-0.12933</c:v>
                </c:pt>
                <c:pt idx="28726">
                  <c:v>-0.12820400000000001</c:v>
                </c:pt>
                <c:pt idx="28727">
                  <c:v>-0.126998</c:v>
                </c:pt>
                <c:pt idx="28728">
                  <c:v>-0.12571199999999999</c:v>
                </c:pt>
                <c:pt idx="28729">
                  <c:v>-0.124347</c:v>
                </c:pt>
                <c:pt idx="28730">
                  <c:v>-0.122902</c:v>
                </c:pt>
                <c:pt idx="28731">
                  <c:v>-0.121375</c:v>
                </c:pt>
                <c:pt idx="28732">
                  <c:v>-0.119764</c:v>
                </c:pt>
                <c:pt idx="28733">
                  <c:v>-0.118077</c:v>
                </c:pt>
                <c:pt idx="28734">
                  <c:v>-0.116323</c:v>
                </c:pt>
                <c:pt idx="28735">
                  <c:v>-0.114507</c:v>
                </c:pt>
                <c:pt idx="28736">
                  <c:v>-0.112633</c:v>
                </c:pt>
                <c:pt idx="28737">
                  <c:v>-0.110707</c:v>
                </c:pt>
                <c:pt idx="28738">
                  <c:v>-0.10873099999999999</c:v>
                </c:pt>
                <c:pt idx="28739">
                  <c:v>-0.106709</c:v>
                </c:pt>
                <c:pt idx="28740">
                  <c:v>-0.104643</c:v>
                </c:pt>
                <c:pt idx="28741">
                  <c:v>-0.102534</c:v>
                </c:pt>
                <c:pt idx="28742">
                  <c:v>-0.10038800000000001</c:v>
                </c:pt>
                <c:pt idx="28743">
                  <c:v>-9.8206699999999994E-2</c:v>
                </c:pt>
                <c:pt idx="28744">
                  <c:v>-9.5994999999999997E-2</c:v>
                </c:pt>
                <c:pt idx="28745">
                  <c:v>-9.3752000000000002E-2</c:v>
                </c:pt>
                <c:pt idx="28746">
                  <c:v>-9.1474200000000006E-2</c:v>
                </c:pt>
                <c:pt idx="28747">
                  <c:v>-8.9163800000000001E-2</c:v>
                </c:pt>
                <c:pt idx="28748">
                  <c:v>-8.6828900000000001E-2</c:v>
                </c:pt>
                <c:pt idx="28749">
                  <c:v>-8.4474900000000006E-2</c:v>
                </c:pt>
                <c:pt idx="28750">
                  <c:v>-8.2099099999999994E-2</c:v>
                </c:pt>
                <c:pt idx="28751">
                  <c:v>-7.9697100000000007E-2</c:v>
                </c:pt>
                <c:pt idx="28752">
                  <c:v>-7.7270699999999998E-2</c:v>
                </c:pt>
                <c:pt idx="28753">
                  <c:v>-7.4825000000000003E-2</c:v>
                </c:pt>
                <c:pt idx="28754">
                  <c:v>-7.2362899999999994E-2</c:v>
                </c:pt>
                <c:pt idx="28755">
                  <c:v>-6.9884199999999994E-2</c:v>
                </c:pt>
                <c:pt idx="28756">
                  <c:v>-6.7387699999999995E-2</c:v>
                </c:pt>
                <c:pt idx="28757">
                  <c:v>-6.4871899999999996E-2</c:v>
                </c:pt>
                <c:pt idx="28758">
                  <c:v>-6.2337400000000001E-2</c:v>
                </c:pt>
                <c:pt idx="28759">
                  <c:v>-5.9783000000000003E-2</c:v>
                </c:pt>
                <c:pt idx="28760">
                  <c:v>-5.7202999999999997E-2</c:v>
                </c:pt>
                <c:pt idx="28761">
                  <c:v>-5.4594200000000002E-2</c:v>
                </c:pt>
                <c:pt idx="28762">
                  <c:v>-5.1960899999999997E-2</c:v>
                </c:pt>
                <c:pt idx="28763">
                  <c:v>-4.93122E-2</c:v>
                </c:pt>
                <c:pt idx="28764">
                  <c:v>-4.6656299999999998E-2</c:v>
                </c:pt>
                <c:pt idx="28765">
                  <c:v>-4.3999499999999997E-2</c:v>
                </c:pt>
                <c:pt idx="28766">
                  <c:v>-4.1345E-2</c:v>
                </c:pt>
                <c:pt idx="28767">
                  <c:v>-3.8693699999999998E-2</c:v>
                </c:pt>
                <c:pt idx="28768">
                  <c:v>-3.6048799999999999E-2</c:v>
                </c:pt>
                <c:pt idx="28769">
                  <c:v>-3.3414399999999997E-2</c:v>
                </c:pt>
                <c:pt idx="28770">
                  <c:v>-3.07937E-2</c:v>
                </c:pt>
                <c:pt idx="28771">
                  <c:v>-2.8188700000000001E-2</c:v>
                </c:pt>
                <c:pt idx="28772">
                  <c:v>-2.5598800000000001E-2</c:v>
                </c:pt>
                <c:pt idx="28773">
                  <c:v>-2.30203E-2</c:v>
                </c:pt>
                <c:pt idx="28774">
                  <c:v>-2.04517E-2</c:v>
                </c:pt>
                <c:pt idx="28775">
                  <c:v>-1.7896700000000001E-2</c:v>
                </c:pt>
                <c:pt idx="28776">
                  <c:v>-1.53624E-2</c:v>
                </c:pt>
                <c:pt idx="28777">
                  <c:v>-1.2854000000000001E-2</c:v>
                </c:pt>
                <c:pt idx="28778">
                  <c:v>-1.0371500000000001E-2</c:v>
                </c:pt>
                <c:pt idx="28779" formatCode="0.00E+00">
                  <c:v>-7.9096400000000008E-3</c:v>
                </c:pt>
                <c:pt idx="28780" formatCode="0.00E+00">
                  <c:v>-5.4637899999999996E-3</c:v>
                </c:pt>
                <c:pt idx="28781" formatCode="0.00E+00">
                  <c:v>-3.0332100000000002E-3</c:v>
                </c:pt>
                <c:pt idx="28782" formatCode="0.00E+00">
                  <c:v>-6.1904600000000005E-4</c:v>
                </c:pt>
                <c:pt idx="28783" formatCode="0.00E+00">
                  <c:v>1.7786200000000001E-3</c:v>
                </c:pt>
                <c:pt idx="28784" formatCode="0.00E+00">
                  <c:v>4.1597500000000003E-3</c:v>
                </c:pt>
                <c:pt idx="28785" formatCode="0.00E+00">
                  <c:v>6.52142E-3</c:v>
                </c:pt>
                <c:pt idx="28786" formatCode="0.00E+00">
                  <c:v>8.8589099999999994E-3</c:v>
                </c:pt>
                <c:pt idx="28787">
                  <c:v>1.1169500000000001E-2</c:v>
                </c:pt>
                <c:pt idx="28788">
                  <c:v>1.34526E-2</c:v>
                </c:pt>
                <c:pt idx="28789">
                  <c:v>1.5707200000000001E-2</c:v>
                </c:pt>
                <c:pt idx="28790">
                  <c:v>1.79326E-2</c:v>
                </c:pt>
                <c:pt idx="28791">
                  <c:v>2.0128699999999999E-2</c:v>
                </c:pt>
                <c:pt idx="28792">
                  <c:v>2.2291800000000001E-2</c:v>
                </c:pt>
                <c:pt idx="28793">
                  <c:v>2.4417500000000002E-2</c:v>
                </c:pt>
                <c:pt idx="28794">
                  <c:v>2.65075E-2</c:v>
                </c:pt>
                <c:pt idx="28795">
                  <c:v>2.8565500000000001E-2</c:v>
                </c:pt>
                <c:pt idx="28796">
                  <c:v>3.0587900000000001E-2</c:v>
                </c:pt>
                <c:pt idx="28797">
                  <c:v>3.2565200000000002E-2</c:v>
                </c:pt>
                <c:pt idx="28798">
                  <c:v>3.4491599999999997E-2</c:v>
                </c:pt>
                <c:pt idx="28799">
                  <c:v>3.6364500000000001E-2</c:v>
                </c:pt>
                <c:pt idx="28800">
                  <c:v>3.8176500000000002E-2</c:v>
                </c:pt>
                <c:pt idx="28801">
                  <c:v>3.9920900000000002E-2</c:v>
                </c:pt>
                <c:pt idx="28802">
                  <c:v>4.1598099999999999E-2</c:v>
                </c:pt>
                <c:pt idx="28803">
                  <c:v>4.3212100000000003E-2</c:v>
                </c:pt>
                <c:pt idx="28804">
                  <c:v>4.4765899999999997E-2</c:v>
                </c:pt>
                <c:pt idx="28805">
                  <c:v>4.6261099999999999E-2</c:v>
                </c:pt>
                <c:pt idx="28806">
                  <c:v>4.7700699999999999E-2</c:v>
                </c:pt>
                <c:pt idx="28807">
                  <c:v>4.9086999999999999E-2</c:v>
                </c:pt>
                <c:pt idx="28808">
                  <c:v>5.0414899999999999E-2</c:v>
                </c:pt>
                <c:pt idx="28809">
                  <c:v>5.1674900000000003E-2</c:v>
                </c:pt>
                <c:pt idx="28810">
                  <c:v>5.2860699999999997E-2</c:v>
                </c:pt>
                <c:pt idx="28811">
                  <c:v>5.3970400000000002E-2</c:v>
                </c:pt>
                <c:pt idx="28812">
                  <c:v>5.5004299999999999E-2</c:v>
                </c:pt>
                <c:pt idx="28813">
                  <c:v>5.5963699999999998E-2</c:v>
                </c:pt>
                <c:pt idx="28814">
                  <c:v>5.6851199999999998E-2</c:v>
                </c:pt>
                <c:pt idx="28815">
                  <c:v>5.76669E-2</c:v>
                </c:pt>
                <c:pt idx="28816">
                  <c:v>5.8407199999999999E-2</c:v>
                </c:pt>
                <c:pt idx="28817">
                  <c:v>5.90684E-2</c:v>
                </c:pt>
                <c:pt idx="28818">
                  <c:v>5.9648300000000001E-2</c:v>
                </c:pt>
                <c:pt idx="28819">
                  <c:v>6.0144299999999998E-2</c:v>
                </c:pt>
                <c:pt idx="28820">
                  <c:v>6.0553200000000001E-2</c:v>
                </c:pt>
                <c:pt idx="28821">
                  <c:v>6.0871000000000001E-2</c:v>
                </c:pt>
                <c:pt idx="28822">
                  <c:v>6.1094500000000003E-2</c:v>
                </c:pt>
                <c:pt idx="28823">
                  <c:v>6.1223600000000003E-2</c:v>
                </c:pt>
                <c:pt idx="28824">
                  <c:v>6.1259800000000003E-2</c:v>
                </c:pt>
                <c:pt idx="28825">
                  <c:v>6.1202899999999998E-2</c:v>
                </c:pt>
                <c:pt idx="28826">
                  <c:v>6.1050899999999998E-2</c:v>
                </c:pt>
                <c:pt idx="28827">
                  <c:v>6.0800399999999998E-2</c:v>
                </c:pt>
                <c:pt idx="28828">
                  <c:v>6.04501E-2</c:v>
                </c:pt>
                <c:pt idx="28829">
                  <c:v>6.0002399999999997E-2</c:v>
                </c:pt>
                <c:pt idx="28830">
                  <c:v>5.9459699999999997E-2</c:v>
                </c:pt>
                <c:pt idx="28831">
                  <c:v>5.8820600000000001E-2</c:v>
                </c:pt>
                <c:pt idx="28832">
                  <c:v>5.8078900000000003E-2</c:v>
                </c:pt>
                <c:pt idx="28833">
                  <c:v>5.7231700000000003E-2</c:v>
                </c:pt>
                <c:pt idx="28834">
                  <c:v>5.6280499999999997E-2</c:v>
                </c:pt>
                <c:pt idx="28835">
                  <c:v>5.5222500000000001E-2</c:v>
                </c:pt>
                <c:pt idx="28836">
                  <c:v>5.40531E-2</c:v>
                </c:pt>
                <c:pt idx="28837">
                  <c:v>5.2772699999999999E-2</c:v>
                </c:pt>
                <c:pt idx="28838">
                  <c:v>5.1385300000000002E-2</c:v>
                </c:pt>
                <c:pt idx="28839">
                  <c:v>4.9893699999999999E-2</c:v>
                </c:pt>
                <c:pt idx="28840">
                  <c:v>4.8298800000000003E-2</c:v>
                </c:pt>
                <c:pt idx="28841">
                  <c:v>4.6601900000000002E-2</c:v>
                </c:pt>
                <c:pt idx="28842">
                  <c:v>4.4805999999999999E-2</c:v>
                </c:pt>
                <c:pt idx="28843">
                  <c:v>4.2912800000000001E-2</c:v>
                </c:pt>
                <c:pt idx="28844">
                  <c:v>4.09203E-2</c:v>
                </c:pt>
                <c:pt idx="28845">
                  <c:v>3.8824900000000002E-2</c:v>
                </c:pt>
                <c:pt idx="28846">
                  <c:v>3.6628300000000003E-2</c:v>
                </c:pt>
                <c:pt idx="28847">
                  <c:v>3.4342299999999999E-2</c:v>
                </c:pt>
                <c:pt idx="28848">
                  <c:v>3.1980599999999998E-2</c:v>
                </c:pt>
                <c:pt idx="28849">
                  <c:v>2.9548600000000001E-2</c:v>
                </c:pt>
                <c:pt idx="28850">
                  <c:v>2.7046899999999999E-2</c:v>
                </c:pt>
                <c:pt idx="28851">
                  <c:v>2.4474300000000001E-2</c:v>
                </c:pt>
                <c:pt idx="28852">
                  <c:v>2.1824699999999999E-2</c:v>
                </c:pt>
                <c:pt idx="28853">
                  <c:v>1.9092899999999999E-2</c:v>
                </c:pt>
                <c:pt idx="28854">
                  <c:v>1.6282100000000001E-2</c:v>
                </c:pt>
                <c:pt idx="28855">
                  <c:v>1.3396E-2</c:v>
                </c:pt>
                <c:pt idx="28856">
                  <c:v>1.04308E-2</c:v>
                </c:pt>
                <c:pt idx="28857" formatCode="0.00E+00">
                  <c:v>7.37815E-3</c:v>
                </c:pt>
                <c:pt idx="28858" formatCode="0.00E+00">
                  <c:v>4.2334399999999998E-3</c:v>
                </c:pt>
                <c:pt idx="28859" formatCode="0.00E+00">
                  <c:v>9.9498899999999994E-4</c:v>
                </c:pt>
                <c:pt idx="28860" formatCode="0.00E+00">
                  <c:v>-2.3383000000000002E-3</c:v>
                </c:pt>
                <c:pt idx="28861" formatCode="0.00E+00">
                  <c:v>-5.7657000000000003E-3</c:v>
                </c:pt>
                <c:pt idx="28862" formatCode="0.00E+00">
                  <c:v>-9.2859699999999993E-3</c:v>
                </c:pt>
                <c:pt idx="28863">
                  <c:v>-1.2898099999999999E-2</c:v>
                </c:pt>
                <c:pt idx="28864">
                  <c:v>-1.6597000000000001E-2</c:v>
                </c:pt>
                <c:pt idx="28865">
                  <c:v>-2.0369700000000001E-2</c:v>
                </c:pt>
                <c:pt idx="28866">
                  <c:v>-2.41999E-2</c:v>
                </c:pt>
                <c:pt idx="28867">
                  <c:v>-2.8074600000000002E-2</c:v>
                </c:pt>
                <c:pt idx="28868">
                  <c:v>-3.1988099999999998E-2</c:v>
                </c:pt>
                <c:pt idx="28869">
                  <c:v>-3.5937200000000002E-2</c:v>
                </c:pt>
                <c:pt idx="28870">
                  <c:v>-3.9915199999999998E-2</c:v>
                </c:pt>
                <c:pt idx="28871">
                  <c:v>-4.3909999999999998E-2</c:v>
                </c:pt>
                <c:pt idx="28872">
                  <c:v>-4.79131E-2</c:v>
                </c:pt>
                <c:pt idx="28873">
                  <c:v>-5.19284E-2</c:v>
                </c:pt>
                <c:pt idx="28874">
                  <c:v>-5.5964199999999999E-2</c:v>
                </c:pt>
                <c:pt idx="28875">
                  <c:v>-6.0023199999999999E-2</c:v>
                </c:pt>
                <c:pt idx="28876">
                  <c:v>-6.4102599999999996E-2</c:v>
                </c:pt>
                <c:pt idx="28877">
                  <c:v>-6.8197800000000003E-2</c:v>
                </c:pt>
                <c:pt idx="28878">
                  <c:v>-7.2302099999999994E-2</c:v>
                </c:pt>
                <c:pt idx="28879">
                  <c:v>-7.64069E-2</c:v>
                </c:pt>
                <c:pt idx="28880">
                  <c:v>-8.0507700000000001E-2</c:v>
                </c:pt>
                <c:pt idx="28881">
                  <c:v>-8.4603700000000004E-2</c:v>
                </c:pt>
                <c:pt idx="28882">
                  <c:v>-8.8694099999999998E-2</c:v>
                </c:pt>
                <c:pt idx="28883">
                  <c:v>-9.2778700000000006E-2</c:v>
                </c:pt>
                <c:pt idx="28884">
                  <c:v>-9.6860299999999996E-2</c:v>
                </c:pt>
                <c:pt idx="28885">
                  <c:v>-0.10094400000000001</c:v>
                </c:pt>
                <c:pt idx="28886">
                  <c:v>-0.105034</c:v>
                </c:pt>
                <c:pt idx="28887">
                  <c:v>-0.109129</c:v>
                </c:pt>
                <c:pt idx="28888">
                  <c:v>-0.113233</c:v>
                </c:pt>
                <c:pt idx="28889">
                  <c:v>-0.117344</c:v>
                </c:pt>
                <c:pt idx="28890">
                  <c:v>-0.12146</c:v>
                </c:pt>
                <c:pt idx="28891">
                  <c:v>-0.12557099999999999</c:v>
                </c:pt>
                <c:pt idx="28892">
                  <c:v>-0.129665</c:v>
                </c:pt>
                <c:pt idx="28893">
                  <c:v>-0.13373699999999999</c:v>
                </c:pt>
                <c:pt idx="28894">
                  <c:v>-0.13778599999999999</c:v>
                </c:pt>
                <c:pt idx="28895">
                  <c:v>-0.14181299999999999</c:v>
                </c:pt>
                <c:pt idx="28896">
                  <c:v>-0.145819</c:v>
                </c:pt>
                <c:pt idx="28897">
                  <c:v>-0.14980499999999999</c:v>
                </c:pt>
                <c:pt idx="28898">
                  <c:v>-0.15376699999999999</c:v>
                </c:pt>
                <c:pt idx="28899">
                  <c:v>-0.157689</c:v>
                </c:pt>
                <c:pt idx="28900">
                  <c:v>-0.16156300000000001</c:v>
                </c:pt>
                <c:pt idx="28901">
                  <c:v>-0.16539000000000001</c:v>
                </c:pt>
                <c:pt idx="28902">
                  <c:v>-0.16917199999999999</c:v>
                </c:pt>
                <c:pt idx="28903">
                  <c:v>-0.17290900000000001</c:v>
                </c:pt>
                <c:pt idx="28904">
                  <c:v>-0.17659900000000001</c:v>
                </c:pt>
                <c:pt idx="28905">
                  <c:v>-0.18023900000000001</c:v>
                </c:pt>
                <c:pt idx="28906">
                  <c:v>-0.18382999999999999</c:v>
                </c:pt>
                <c:pt idx="28907">
                  <c:v>-0.18737200000000001</c:v>
                </c:pt>
                <c:pt idx="28908">
                  <c:v>-0.19086400000000001</c:v>
                </c:pt>
                <c:pt idx="28909">
                  <c:v>-0.19430800000000001</c:v>
                </c:pt>
                <c:pt idx="28910">
                  <c:v>-0.19770499999999999</c:v>
                </c:pt>
                <c:pt idx="28911">
                  <c:v>-0.201045</c:v>
                </c:pt>
                <c:pt idx="28912">
                  <c:v>-0.204317</c:v>
                </c:pt>
                <c:pt idx="28913">
                  <c:v>-0.20751900000000001</c:v>
                </c:pt>
                <c:pt idx="28914">
                  <c:v>-0.210648</c:v>
                </c:pt>
                <c:pt idx="28915">
                  <c:v>-0.213702</c:v>
                </c:pt>
                <c:pt idx="28916">
                  <c:v>-0.216673</c:v>
                </c:pt>
                <c:pt idx="28917">
                  <c:v>-0.21955</c:v>
                </c:pt>
                <c:pt idx="28918">
                  <c:v>-0.22232199999999999</c:v>
                </c:pt>
                <c:pt idx="28919">
                  <c:v>-0.22499</c:v>
                </c:pt>
                <c:pt idx="28920">
                  <c:v>-0.22755600000000001</c:v>
                </c:pt>
                <c:pt idx="28921">
                  <c:v>-0.230022</c:v>
                </c:pt>
                <c:pt idx="28922">
                  <c:v>-0.23238700000000001</c:v>
                </c:pt>
                <c:pt idx="28923">
                  <c:v>-0.234654</c:v>
                </c:pt>
                <c:pt idx="28924">
                  <c:v>-0.236822</c:v>
                </c:pt>
                <c:pt idx="28925">
                  <c:v>-0.23888899999999999</c:v>
                </c:pt>
                <c:pt idx="28926">
                  <c:v>-0.24085999999999999</c:v>
                </c:pt>
                <c:pt idx="28927">
                  <c:v>-0.242731</c:v>
                </c:pt>
                <c:pt idx="28928">
                  <c:v>-0.24449100000000001</c:v>
                </c:pt>
                <c:pt idx="28929">
                  <c:v>-0.24613199999999999</c:v>
                </c:pt>
                <c:pt idx="28930">
                  <c:v>-0.24765599999999999</c:v>
                </c:pt>
                <c:pt idx="28931">
                  <c:v>-0.24906300000000001</c:v>
                </c:pt>
                <c:pt idx="28932">
                  <c:v>-0.25035200000000002</c:v>
                </c:pt>
                <c:pt idx="28933">
                  <c:v>-0.25151699999999999</c:v>
                </c:pt>
                <c:pt idx="28934">
                  <c:v>-0.25255300000000003</c:v>
                </c:pt>
                <c:pt idx="28935">
                  <c:v>-0.25345800000000002</c:v>
                </c:pt>
                <c:pt idx="28936">
                  <c:v>-0.25422499999999998</c:v>
                </c:pt>
                <c:pt idx="28937">
                  <c:v>-0.25484600000000002</c:v>
                </c:pt>
                <c:pt idx="28938">
                  <c:v>-0.25531199999999998</c:v>
                </c:pt>
                <c:pt idx="28939">
                  <c:v>-0.25561699999999998</c:v>
                </c:pt>
                <c:pt idx="28940">
                  <c:v>-0.25576199999999999</c:v>
                </c:pt>
                <c:pt idx="28941">
                  <c:v>-0.25574999999999998</c:v>
                </c:pt>
                <c:pt idx="28942">
                  <c:v>-0.25558399999999998</c:v>
                </c:pt>
                <c:pt idx="28943">
                  <c:v>-0.25526799999999999</c:v>
                </c:pt>
                <c:pt idx="28944">
                  <c:v>-0.25480700000000001</c:v>
                </c:pt>
                <c:pt idx="28945">
                  <c:v>-0.25421199999999999</c:v>
                </c:pt>
                <c:pt idx="28946">
                  <c:v>-0.25349300000000002</c:v>
                </c:pt>
                <c:pt idx="28947">
                  <c:v>-0.25265700000000002</c:v>
                </c:pt>
                <c:pt idx="28948">
                  <c:v>-0.25170100000000001</c:v>
                </c:pt>
                <c:pt idx="28949">
                  <c:v>-0.25061600000000001</c:v>
                </c:pt>
                <c:pt idx="28950">
                  <c:v>-0.24939</c:v>
                </c:pt>
                <c:pt idx="28951">
                  <c:v>-0.24801799999999999</c:v>
                </c:pt>
                <c:pt idx="28952">
                  <c:v>-0.246503</c:v>
                </c:pt>
                <c:pt idx="28953">
                  <c:v>-0.244863</c:v>
                </c:pt>
                <c:pt idx="28954">
                  <c:v>-0.24311199999999999</c:v>
                </c:pt>
                <c:pt idx="28955">
                  <c:v>-0.24124899999999999</c:v>
                </c:pt>
                <c:pt idx="28956">
                  <c:v>-0.239258</c:v>
                </c:pt>
                <c:pt idx="28957">
                  <c:v>-0.237126</c:v>
                </c:pt>
                <c:pt idx="28958">
                  <c:v>-0.234846</c:v>
                </c:pt>
                <c:pt idx="28959">
                  <c:v>-0.23241600000000001</c:v>
                </c:pt>
                <c:pt idx="28960">
                  <c:v>-0.22983100000000001</c:v>
                </c:pt>
                <c:pt idx="28961">
                  <c:v>-0.22708500000000001</c:v>
                </c:pt>
                <c:pt idx="28962">
                  <c:v>-0.224187</c:v>
                </c:pt>
                <c:pt idx="28963">
                  <c:v>-0.22115099999999999</c:v>
                </c:pt>
                <c:pt idx="28964">
                  <c:v>-0.21798999999999999</c:v>
                </c:pt>
                <c:pt idx="28965">
                  <c:v>-0.21471699999999999</c:v>
                </c:pt>
                <c:pt idx="28966">
                  <c:v>-0.211337</c:v>
                </c:pt>
                <c:pt idx="28967">
                  <c:v>-0.20784900000000001</c:v>
                </c:pt>
                <c:pt idx="28968">
                  <c:v>-0.20424600000000001</c:v>
                </c:pt>
                <c:pt idx="28969">
                  <c:v>-0.20052900000000001</c:v>
                </c:pt>
                <c:pt idx="28970">
                  <c:v>-0.19670099999999999</c:v>
                </c:pt>
                <c:pt idx="28971">
                  <c:v>-0.19276799999999999</c:v>
                </c:pt>
                <c:pt idx="28972">
                  <c:v>-0.18873400000000001</c:v>
                </c:pt>
                <c:pt idx="28973">
                  <c:v>-0.18460499999999999</c:v>
                </c:pt>
                <c:pt idx="28974">
                  <c:v>-0.18038999999999999</c:v>
                </c:pt>
                <c:pt idx="28975">
                  <c:v>-0.176094</c:v>
                </c:pt>
                <c:pt idx="28976">
                  <c:v>-0.17172000000000001</c:v>
                </c:pt>
                <c:pt idx="28977">
                  <c:v>-0.16727</c:v>
                </c:pt>
                <c:pt idx="28978">
                  <c:v>-0.162741</c:v>
                </c:pt>
                <c:pt idx="28979">
                  <c:v>-0.15812799999999999</c:v>
                </c:pt>
                <c:pt idx="28980">
                  <c:v>-0.15343599999999999</c:v>
                </c:pt>
                <c:pt idx="28981">
                  <c:v>-0.148674</c:v>
                </c:pt>
                <c:pt idx="28982">
                  <c:v>-0.143848</c:v>
                </c:pt>
                <c:pt idx="28983">
                  <c:v>-0.13896</c:v>
                </c:pt>
                <c:pt idx="28984">
                  <c:v>-0.13400999999999999</c:v>
                </c:pt>
                <c:pt idx="28985">
                  <c:v>-0.128998</c:v>
                </c:pt>
                <c:pt idx="28986">
                  <c:v>-0.12392</c:v>
                </c:pt>
                <c:pt idx="28987">
                  <c:v>-0.118788</c:v>
                </c:pt>
                <c:pt idx="28988">
                  <c:v>-0.113621</c:v>
                </c:pt>
                <c:pt idx="28989">
                  <c:v>-0.108435</c:v>
                </c:pt>
                <c:pt idx="28990">
                  <c:v>-0.103238</c:v>
                </c:pt>
                <c:pt idx="28991">
                  <c:v>-9.8033499999999996E-2</c:v>
                </c:pt>
                <c:pt idx="28992">
                  <c:v>-9.2827199999999999E-2</c:v>
                </c:pt>
                <c:pt idx="28993">
                  <c:v>-8.7626800000000005E-2</c:v>
                </c:pt>
                <c:pt idx="28994">
                  <c:v>-8.2431599999999994E-2</c:v>
                </c:pt>
                <c:pt idx="28995">
                  <c:v>-7.7241400000000002E-2</c:v>
                </c:pt>
                <c:pt idx="28996">
                  <c:v>-7.20697E-2</c:v>
                </c:pt>
                <c:pt idx="28997">
                  <c:v>-6.6937499999999997E-2</c:v>
                </c:pt>
                <c:pt idx="28998">
                  <c:v>-6.1859900000000002E-2</c:v>
                </c:pt>
                <c:pt idx="28999">
                  <c:v>-5.6841799999999998E-2</c:v>
                </c:pt>
                <c:pt idx="29000">
                  <c:v>-5.18828E-2</c:v>
                </c:pt>
                <c:pt idx="29001">
                  <c:v>-4.6979199999999999E-2</c:v>
                </c:pt>
                <c:pt idx="29002">
                  <c:v>-4.2125999999999997E-2</c:v>
                </c:pt>
                <c:pt idx="29003">
                  <c:v>-3.7323799999999997E-2</c:v>
                </c:pt>
                <c:pt idx="29004">
                  <c:v>-3.2580600000000001E-2</c:v>
                </c:pt>
                <c:pt idx="29005">
                  <c:v>-2.7904600000000002E-2</c:v>
                </c:pt>
                <c:pt idx="29006">
                  <c:v>-2.33032E-2</c:v>
                </c:pt>
                <c:pt idx="29007">
                  <c:v>-1.87838E-2</c:v>
                </c:pt>
                <c:pt idx="29008">
                  <c:v>-1.43547E-2</c:v>
                </c:pt>
                <c:pt idx="29009">
                  <c:v>-1.00263E-2</c:v>
                </c:pt>
                <c:pt idx="29010" formatCode="0.00E+00">
                  <c:v>-5.8103599999999997E-3</c:v>
                </c:pt>
                <c:pt idx="29011" formatCode="0.00E+00">
                  <c:v>-1.71744E-3</c:v>
                </c:pt>
                <c:pt idx="29012" formatCode="0.00E+00">
                  <c:v>2.2473699999999998E-3</c:v>
                </c:pt>
                <c:pt idx="29013" formatCode="0.00E+00">
                  <c:v>6.0857200000000002E-3</c:v>
                </c:pt>
                <c:pt idx="29014" formatCode="0.00E+00">
                  <c:v>9.7977600000000008E-3</c:v>
                </c:pt>
                <c:pt idx="29015">
                  <c:v>1.33767E-2</c:v>
                </c:pt>
                <c:pt idx="29016">
                  <c:v>1.6811699999999999E-2</c:v>
                </c:pt>
                <c:pt idx="29017">
                  <c:v>2.0091299999999999E-2</c:v>
                </c:pt>
                <c:pt idx="29018">
                  <c:v>2.3206500000000001E-2</c:v>
                </c:pt>
                <c:pt idx="29019">
                  <c:v>2.6155899999999999E-2</c:v>
                </c:pt>
                <c:pt idx="29020">
                  <c:v>2.8942200000000001E-2</c:v>
                </c:pt>
                <c:pt idx="29021">
                  <c:v>3.1565599999999999E-2</c:v>
                </c:pt>
                <c:pt idx="29022">
                  <c:v>3.4026000000000001E-2</c:v>
                </c:pt>
                <c:pt idx="29023">
                  <c:v>3.6322500000000001E-2</c:v>
                </c:pt>
                <c:pt idx="29024">
                  <c:v>3.84445E-2</c:v>
                </c:pt>
                <c:pt idx="29025">
                  <c:v>4.03793E-2</c:v>
                </c:pt>
                <c:pt idx="29026">
                  <c:v>4.2125599999999999E-2</c:v>
                </c:pt>
                <c:pt idx="29027">
                  <c:v>4.3685399999999999E-2</c:v>
                </c:pt>
                <c:pt idx="29028">
                  <c:v>4.50505E-2</c:v>
                </c:pt>
                <c:pt idx="29029">
                  <c:v>4.6209399999999998E-2</c:v>
                </c:pt>
                <c:pt idx="29030">
                  <c:v>4.7160899999999999E-2</c:v>
                </c:pt>
                <c:pt idx="29031">
                  <c:v>4.7913799999999999E-2</c:v>
                </c:pt>
                <c:pt idx="29032">
                  <c:v>4.8473299999999997E-2</c:v>
                </c:pt>
                <c:pt idx="29033">
                  <c:v>4.88356E-2</c:v>
                </c:pt>
                <c:pt idx="29034">
                  <c:v>4.9000599999999998E-2</c:v>
                </c:pt>
                <c:pt idx="29035">
                  <c:v>4.8978899999999999E-2</c:v>
                </c:pt>
                <c:pt idx="29036">
                  <c:v>4.8780499999999997E-2</c:v>
                </c:pt>
                <c:pt idx="29037">
                  <c:v>4.8408E-2</c:v>
                </c:pt>
                <c:pt idx="29038">
                  <c:v>4.7864900000000002E-2</c:v>
                </c:pt>
                <c:pt idx="29039">
                  <c:v>4.7154099999999997E-2</c:v>
                </c:pt>
                <c:pt idx="29040">
                  <c:v>4.6267599999999999E-2</c:v>
                </c:pt>
                <c:pt idx="29041">
                  <c:v>4.5189600000000003E-2</c:v>
                </c:pt>
                <c:pt idx="29042">
                  <c:v>4.3911499999999999E-2</c:v>
                </c:pt>
                <c:pt idx="29043">
                  <c:v>4.2439200000000003E-2</c:v>
                </c:pt>
                <c:pt idx="29044">
                  <c:v>4.079E-2</c:v>
                </c:pt>
                <c:pt idx="29045">
                  <c:v>3.8980000000000001E-2</c:v>
                </c:pt>
                <c:pt idx="29046">
                  <c:v>3.70126E-2</c:v>
                </c:pt>
                <c:pt idx="29047">
                  <c:v>3.4887300000000003E-2</c:v>
                </c:pt>
                <c:pt idx="29048">
                  <c:v>3.26083E-2</c:v>
                </c:pt>
                <c:pt idx="29049">
                  <c:v>3.0175500000000001E-2</c:v>
                </c:pt>
                <c:pt idx="29050">
                  <c:v>2.7577999999999998E-2</c:v>
                </c:pt>
                <c:pt idx="29051">
                  <c:v>2.48062E-2</c:v>
                </c:pt>
                <c:pt idx="29052">
                  <c:v>2.18643E-2</c:v>
                </c:pt>
                <c:pt idx="29053">
                  <c:v>1.8765899999999999E-2</c:v>
                </c:pt>
                <c:pt idx="29054">
                  <c:v>1.5524899999999999E-2</c:v>
                </c:pt>
                <c:pt idx="29055">
                  <c:v>1.21507E-2</c:v>
                </c:pt>
                <c:pt idx="29056" formatCode="0.00E+00">
                  <c:v>8.6489600000000007E-3</c:v>
                </c:pt>
                <c:pt idx="29057" formatCode="0.00E+00">
                  <c:v>5.0230300000000004E-3</c:v>
                </c:pt>
                <c:pt idx="29058" formatCode="0.00E+00">
                  <c:v>1.2783899999999999E-3</c:v>
                </c:pt>
                <c:pt idx="29059" formatCode="0.00E+00">
                  <c:v>-2.5752100000000001E-3</c:v>
                </c:pt>
                <c:pt idx="29060" formatCode="0.00E+00">
                  <c:v>-6.5332100000000002E-3</c:v>
                </c:pt>
                <c:pt idx="29061">
                  <c:v>-1.05991E-2</c:v>
                </c:pt>
                <c:pt idx="29062">
                  <c:v>-1.4770800000000001E-2</c:v>
                </c:pt>
                <c:pt idx="29063">
                  <c:v>-1.9035300000000002E-2</c:v>
                </c:pt>
                <c:pt idx="29064">
                  <c:v>-2.3375900000000002E-2</c:v>
                </c:pt>
                <c:pt idx="29065">
                  <c:v>-2.7777699999999999E-2</c:v>
                </c:pt>
                <c:pt idx="29066">
                  <c:v>-3.22292E-2</c:v>
                </c:pt>
                <c:pt idx="29067">
                  <c:v>-3.6722100000000001E-2</c:v>
                </c:pt>
                <c:pt idx="29068">
                  <c:v>-4.1251500000000003E-2</c:v>
                </c:pt>
                <c:pt idx="29069">
                  <c:v>-4.5818499999999998E-2</c:v>
                </c:pt>
                <c:pt idx="29070">
                  <c:v>-5.0428800000000003E-2</c:v>
                </c:pt>
                <c:pt idx="29071">
                  <c:v>-5.5082600000000002E-2</c:v>
                </c:pt>
                <c:pt idx="29072">
                  <c:v>-5.9768700000000001E-2</c:v>
                </c:pt>
                <c:pt idx="29073">
                  <c:v>-6.4474500000000004E-2</c:v>
                </c:pt>
                <c:pt idx="29074">
                  <c:v>-6.9198800000000005E-2</c:v>
                </c:pt>
                <c:pt idx="29075">
                  <c:v>-7.3952100000000007E-2</c:v>
                </c:pt>
                <c:pt idx="29076">
                  <c:v>-7.87413E-2</c:v>
                </c:pt>
                <c:pt idx="29077">
                  <c:v>-8.3560300000000004E-2</c:v>
                </c:pt>
                <c:pt idx="29078">
                  <c:v>-8.8400000000000006E-2</c:v>
                </c:pt>
                <c:pt idx="29079">
                  <c:v>-9.3255500000000005E-2</c:v>
                </c:pt>
                <c:pt idx="29080">
                  <c:v>-9.8120899999999997E-2</c:v>
                </c:pt>
                <c:pt idx="29081">
                  <c:v>-0.102981</c:v>
                </c:pt>
                <c:pt idx="29082">
                  <c:v>-0.107816</c:v>
                </c:pt>
                <c:pt idx="29083">
                  <c:v>-0.112612</c:v>
                </c:pt>
                <c:pt idx="29084">
                  <c:v>-0.117368</c:v>
                </c:pt>
                <c:pt idx="29085">
                  <c:v>-0.122082</c:v>
                </c:pt>
                <c:pt idx="29086">
                  <c:v>-0.126749</c:v>
                </c:pt>
                <c:pt idx="29087">
                  <c:v>-0.131358</c:v>
                </c:pt>
                <c:pt idx="29088">
                  <c:v>-0.13589699999999999</c:v>
                </c:pt>
                <c:pt idx="29089">
                  <c:v>-0.140351</c:v>
                </c:pt>
                <c:pt idx="29090">
                  <c:v>-0.14471400000000001</c:v>
                </c:pt>
                <c:pt idx="29091">
                  <c:v>-0.14899000000000001</c:v>
                </c:pt>
                <c:pt idx="29092">
                  <c:v>-0.15318499999999999</c:v>
                </c:pt>
                <c:pt idx="29093">
                  <c:v>-0.157301</c:v>
                </c:pt>
                <c:pt idx="29094">
                  <c:v>-0.16134399999999999</c:v>
                </c:pt>
                <c:pt idx="29095">
                  <c:v>-0.16531000000000001</c:v>
                </c:pt>
                <c:pt idx="29096">
                  <c:v>-0.16919100000000001</c:v>
                </c:pt>
                <c:pt idx="29097">
                  <c:v>-0.17297799999999999</c:v>
                </c:pt>
                <c:pt idx="29098">
                  <c:v>-0.17666599999999999</c:v>
                </c:pt>
                <c:pt idx="29099">
                  <c:v>-0.18024200000000001</c:v>
                </c:pt>
                <c:pt idx="29100">
                  <c:v>-0.183696</c:v>
                </c:pt>
                <c:pt idx="29101">
                  <c:v>-0.187025</c:v>
                </c:pt>
                <c:pt idx="29102">
                  <c:v>-0.19023699999999999</c:v>
                </c:pt>
                <c:pt idx="29103">
                  <c:v>-0.19333900000000001</c:v>
                </c:pt>
                <c:pt idx="29104">
                  <c:v>-0.196325</c:v>
                </c:pt>
                <c:pt idx="29105">
                  <c:v>-0.199185</c:v>
                </c:pt>
                <c:pt idx="29106">
                  <c:v>-0.20191799999999999</c:v>
                </c:pt>
                <c:pt idx="29107">
                  <c:v>-0.20452899999999999</c:v>
                </c:pt>
                <c:pt idx="29108">
                  <c:v>-0.20701800000000001</c:v>
                </c:pt>
                <c:pt idx="29109">
                  <c:v>-0.20938399999999999</c:v>
                </c:pt>
                <c:pt idx="29110">
                  <c:v>-0.21162400000000001</c:v>
                </c:pt>
                <c:pt idx="29111">
                  <c:v>-0.21374299999999999</c:v>
                </c:pt>
                <c:pt idx="29112">
                  <c:v>-0.21573800000000001</c:v>
                </c:pt>
                <c:pt idx="29113">
                  <c:v>-0.21760199999999999</c:v>
                </c:pt>
                <c:pt idx="29114">
                  <c:v>-0.219332</c:v>
                </c:pt>
                <c:pt idx="29115">
                  <c:v>-0.22092700000000001</c:v>
                </c:pt>
                <c:pt idx="29116">
                  <c:v>-0.222387</c:v>
                </c:pt>
                <c:pt idx="29117">
                  <c:v>-0.223713</c:v>
                </c:pt>
                <c:pt idx="29118">
                  <c:v>-0.224911</c:v>
                </c:pt>
                <c:pt idx="29119">
                  <c:v>-0.22598399999999999</c:v>
                </c:pt>
                <c:pt idx="29120">
                  <c:v>-0.226935</c:v>
                </c:pt>
                <c:pt idx="29121">
                  <c:v>-0.227765</c:v>
                </c:pt>
                <c:pt idx="29122">
                  <c:v>-0.228468</c:v>
                </c:pt>
                <c:pt idx="29123">
                  <c:v>-0.22903999999999999</c:v>
                </c:pt>
                <c:pt idx="29124">
                  <c:v>-0.22947899999999999</c:v>
                </c:pt>
                <c:pt idx="29125">
                  <c:v>-0.22978000000000001</c:v>
                </c:pt>
                <c:pt idx="29126">
                  <c:v>-0.229938</c:v>
                </c:pt>
                <c:pt idx="29127">
                  <c:v>-0.22995499999999999</c:v>
                </c:pt>
                <c:pt idx="29128">
                  <c:v>-0.22983500000000001</c:v>
                </c:pt>
                <c:pt idx="29129">
                  <c:v>-0.22958100000000001</c:v>
                </c:pt>
                <c:pt idx="29130">
                  <c:v>-0.229189</c:v>
                </c:pt>
                <c:pt idx="29131">
                  <c:v>-0.228662</c:v>
                </c:pt>
                <c:pt idx="29132">
                  <c:v>-0.22801199999999999</c:v>
                </c:pt>
                <c:pt idx="29133">
                  <c:v>-0.22725000000000001</c:v>
                </c:pt>
                <c:pt idx="29134">
                  <c:v>-0.226384</c:v>
                </c:pt>
                <c:pt idx="29135">
                  <c:v>-0.22542499999999999</c:v>
                </c:pt>
                <c:pt idx="29136">
                  <c:v>-0.224379</c:v>
                </c:pt>
                <c:pt idx="29137">
                  <c:v>-0.223246</c:v>
                </c:pt>
                <c:pt idx="29138">
                  <c:v>-0.22203300000000001</c:v>
                </c:pt>
                <c:pt idx="29139">
                  <c:v>-0.22075</c:v>
                </c:pt>
                <c:pt idx="29140">
                  <c:v>-0.21937799999999999</c:v>
                </c:pt>
                <c:pt idx="29141">
                  <c:v>-0.21787599999999999</c:v>
                </c:pt>
                <c:pt idx="29142">
                  <c:v>-0.216275</c:v>
                </c:pt>
                <c:pt idx="29143">
                  <c:v>-0.21463399999999999</c:v>
                </c:pt>
                <c:pt idx="29144">
                  <c:v>-0.21294099999999999</c:v>
                </c:pt>
                <c:pt idx="29145">
                  <c:v>-0.211175</c:v>
                </c:pt>
                <c:pt idx="29146">
                  <c:v>-0.20935200000000001</c:v>
                </c:pt>
                <c:pt idx="29147">
                  <c:v>-0.207479</c:v>
                </c:pt>
                <c:pt idx="29148">
                  <c:v>-0.20555100000000001</c:v>
                </c:pt>
                <c:pt idx="29149">
                  <c:v>-0.203565</c:v>
                </c:pt>
                <c:pt idx="29150">
                  <c:v>-0.20152500000000001</c:v>
                </c:pt>
                <c:pt idx="29151">
                  <c:v>-0.19944100000000001</c:v>
                </c:pt>
                <c:pt idx="29152">
                  <c:v>-0.197324</c:v>
                </c:pt>
                <c:pt idx="29153">
                  <c:v>-0.19518199999999999</c:v>
                </c:pt>
                <c:pt idx="29154">
                  <c:v>-0.193019</c:v>
                </c:pt>
                <c:pt idx="29155">
                  <c:v>-0.190833</c:v>
                </c:pt>
                <c:pt idx="29156">
                  <c:v>-0.18862499999999999</c:v>
                </c:pt>
                <c:pt idx="29157">
                  <c:v>-0.18640300000000001</c:v>
                </c:pt>
                <c:pt idx="29158">
                  <c:v>-0.18417600000000001</c:v>
                </c:pt>
                <c:pt idx="29159">
                  <c:v>-0.18195500000000001</c:v>
                </c:pt>
                <c:pt idx="29160">
                  <c:v>-0.17975099999999999</c:v>
                </c:pt>
                <c:pt idx="29161">
                  <c:v>-0.17757600000000001</c:v>
                </c:pt>
                <c:pt idx="29162">
                  <c:v>-0.17543900000000001</c:v>
                </c:pt>
                <c:pt idx="29163">
                  <c:v>-0.173345</c:v>
                </c:pt>
                <c:pt idx="29164">
                  <c:v>-0.171297</c:v>
                </c:pt>
                <c:pt idx="29165">
                  <c:v>-0.169297</c:v>
                </c:pt>
                <c:pt idx="29166">
                  <c:v>-0.16733400000000001</c:v>
                </c:pt>
                <c:pt idx="29167">
                  <c:v>-0.165405</c:v>
                </c:pt>
                <c:pt idx="29168">
                  <c:v>-0.163518</c:v>
                </c:pt>
                <c:pt idx="29169">
                  <c:v>-0.16168299999999999</c:v>
                </c:pt>
                <c:pt idx="29170">
                  <c:v>-0.15990299999999999</c:v>
                </c:pt>
                <c:pt idx="29171">
                  <c:v>-0.15817600000000001</c:v>
                </c:pt>
                <c:pt idx="29172">
                  <c:v>-0.15650600000000001</c:v>
                </c:pt>
                <c:pt idx="29173">
                  <c:v>-0.15489</c:v>
                </c:pt>
                <c:pt idx="29174">
                  <c:v>-0.15332399999999999</c:v>
                </c:pt>
                <c:pt idx="29175">
                  <c:v>-0.15180399999999999</c:v>
                </c:pt>
                <c:pt idx="29176">
                  <c:v>-0.150336</c:v>
                </c:pt>
                <c:pt idx="29177">
                  <c:v>-0.14892900000000001</c:v>
                </c:pt>
                <c:pt idx="29178">
                  <c:v>-0.14758399999999999</c:v>
                </c:pt>
                <c:pt idx="29179">
                  <c:v>-0.14629900000000001</c:v>
                </c:pt>
                <c:pt idx="29180">
                  <c:v>-0.14507999999999999</c:v>
                </c:pt>
                <c:pt idx="29181">
                  <c:v>-0.14393400000000001</c:v>
                </c:pt>
                <c:pt idx="29182">
                  <c:v>-0.14285800000000001</c:v>
                </c:pt>
                <c:pt idx="29183">
                  <c:v>-0.141851</c:v>
                </c:pt>
                <c:pt idx="29184">
                  <c:v>-0.14091799999999999</c:v>
                </c:pt>
                <c:pt idx="29185">
                  <c:v>-0.14006199999999999</c:v>
                </c:pt>
                <c:pt idx="29186">
                  <c:v>-0.13928099999999999</c:v>
                </c:pt>
                <c:pt idx="29187">
                  <c:v>-0.13857</c:v>
                </c:pt>
                <c:pt idx="29188">
                  <c:v>-0.13792699999999999</c:v>
                </c:pt>
                <c:pt idx="29189">
                  <c:v>-0.137349</c:v>
                </c:pt>
                <c:pt idx="29190">
                  <c:v>-0.13683000000000001</c:v>
                </c:pt>
                <c:pt idx="29191">
                  <c:v>-0.13636899999999999</c:v>
                </c:pt>
                <c:pt idx="29192">
                  <c:v>-0.13596900000000001</c:v>
                </c:pt>
                <c:pt idx="29193">
                  <c:v>-0.13563600000000001</c:v>
                </c:pt>
                <c:pt idx="29194">
                  <c:v>-0.135375</c:v>
                </c:pt>
                <c:pt idx="29195">
                  <c:v>-0.13519</c:v>
                </c:pt>
                <c:pt idx="29196">
                  <c:v>-0.135078</c:v>
                </c:pt>
                <c:pt idx="29197">
                  <c:v>-0.13503599999999999</c:v>
                </c:pt>
                <c:pt idx="29198">
                  <c:v>-0.13506299999999999</c:v>
                </c:pt>
                <c:pt idx="29199">
                  <c:v>-0.135157</c:v>
                </c:pt>
                <c:pt idx="29200">
                  <c:v>-0.13531499999999999</c:v>
                </c:pt>
                <c:pt idx="29201">
                  <c:v>-0.13552800000000001</c:v>
                </c:pt>
                <c:pt idx="29202">
                  <c:v>-0.135791</c:v>
                </c:pt>
                <c:pt idx="29203">
                  <c:v>-0.136098</c:v>
                </c:pt>
                <c:pt idx="29204">
                  <c:v>-0.13644899999999999</c:v>
                </c:pt>
                <c:pt idx="29205">
                  <c:v>-0.136847</c:v>
                </c:pt>
                <c:pt idx="29206">
                  <c:v>-0.13728699999999999</c:v>
                </c:pt>
                <c:pt idx="29207">
                  <c:v>-0.13775200000000001</c:v>
                </c:pt>
                <c:pt idx="29208">
                  <c:v>-0.13822499999999999</c:v>
                </c:pt>
                <c:pt idx="29209">
                  <c:v>-0.13870099999999999</c:v>
                </c:pt>
                <c:pt idx="29210">
                  <c:v>-0.139181</c:v>
                </c:pt>
                <c:pt idx="29211">
                  <c:v>-0.13966799999999999</c:v>
                </c:pt>
                <c:pt idx="29212">
                  <c:v>-0.14016999999999999</c:v>
                </c:pt>
                <c:pt idx="29213">
                  <c:v>-0.14069400000000001</c:v>
                </c:pt>
                <c:pt idx="29214">
                  <c:v>-0.141234</c:v>
                </c:pt>
                <c:pt idx="29215">
                  <c:v>-0.14177699999999999</c:v>
                </c:pt>
                <c:pt idx="29216">
                  <c:v>-0.14232400000000001</c:v>
                </c:pt>
                <c:pt idx="29217">
                  <c:v>-0.14288300000000001</c:v>
                </c:pt>
                <c:pt idx="29218">
                  <c:v>-0.143451</c:v>
                </c:pt>
                <c:pt idx="29219">
                  <c:v>-0.14402699999999999</c:v>
                </c:pt>
                <c:pt idx="29220">
                  <c:v>-0.14461599999999999</c:v>
                </c:pt>
                <c:pt idx="29221">
                  <c:v>-0.14522399999999999</c:v>
                </c:pt>
                <c:pt idx="29222">
                  <c:v>-0.145846</c:v>
                </c:pt>
                <c:pt idx="29223">
                  <c:v>-0.14647499999999999</c:v>
                </c:pt>
                <c:pt idx="29224">
                  <c:v>-0.14709700000000001</c:v>
                </c:pt>
                <c:pt idx="29225">
                  <c:v>-0.147702</c:v>
                </c:pt>
                <c:pt idx="29226">
                  <c:v>-0.148288</c:v>
                </c:pt>
                <c:pt idx="29227">
                  <c:v>-0.14884900000000001</c:v>
                </c:pt>
                <c:pt idx="29228">
                  <c:v>-0.149341</c:v>
                </c:pt>
                <c:pt idx="29229">
                  <c:v>-0.149759</c:v>
                </c:pt>
                <c:pt idx="29230">
                  <c:v>-0.15016599999999999</c:v>
                </c:pt>
                <c:pt idx="29231">
                  <c:v>-0.150565</c:v>
                </c:pt>
                <c:pt idx="29232">
                  <c:v>-0.15090100000000001</c:v>
                </c:pt>
                <c:pt idx="29233">
                  <c:v>-0.15116199999999999</c:v>
                </c:pt>
                <c:pt idx="29234">
                  <c:v>-0.151363</c:v>
                </c:pt>
                <c:pt idx="29235">
                  <c:v>-0.1515</c:v>
                </c:pt>
                <c:pt idx="29236">
                  <c:v>-0.15156700000000001</c:v>
                </c:pt>
                <c:pt idx="29237">
                  <c:v>-0.151563</c:v>
                </c:pt>
                <c:pt idx="29238">
                  <c:v>-0.15149199999999999</c:v>
                </c:pt>
                <c:pt idx="29239">
                  <c:v>-0.15135599999999999</c:v>
                </c:pt>
                <c:pt idx="29240">
                  <c:v>-0.15115700000000001</c:v>
                </c:pt>
                <c:pt idx="29241">
                  <c:v>-0.150895</c:v>
                </c:pt>
                <c:pt idx="29242">
                  <c:v>-0.15056800000000001</c:v>
                </c:pt>
                <c:pt idx="29243">
                  <c:v>-0.150173</c:v>
                </c:pt>
                <c:pt idx="29244">
                  <c:v>-0.14971100000000001</c:v>
                </c:pt>
                <c:pt idx="29245">
                  <c:v>-0.14918600000000001</c:v>
                </c:pt>
                <c:pt idx="29246">
                  <c:v>-0.14860599999999999</c:v>
                </c:pt>
                <c:pt idx="29247">
                  <c:v>-0.14797199999999999</c:v>
                </c:pt>
                <c:pt idx="29248">
                  <c:v>-0.147286</c:v>
                </c:pt>
                <c:pt idx="29249">
                  <c:v>-0.14654500000000001</c:v>
                </c:pt>
                <c:pt idx="29250">
                  <c:v>-0.14574100000000001</c:v>
                </c:pt>
                <c:pt idx="29251">
                  <c:v>-0.14486099999999999</c:v>
                </c:pt>
                <c:pt idx="29252">
                  <c:v>-0.143897</c:v>
                </c:pt>
                <c:pt idx="29253">
                  <c:v>-0.142842</c:v>
                </c:pt>
                <c:pt idx="29254">
                  <c:v>-0.14169300000000001</c:v>
                </c:pt>
                <c:pt idx="29255">
                  <c:v>-0.14044699999999999</c:v>
                </c:pt>
                <c:pt idx="29256">
                  <c:v>-0.13910900000000001</c:v>
                </c:pt>
                <c:pt idx="29257">
                  <c:v>-0.137679</c:v>
                </c:pt>
                <c:pt idx="29258">
                  <c:v>-0.13616200000000001</c:v>
                </c:pt>
                <c:pt idx="29259">
                  <c:v>-0.134549</c:v>
                </c:pt>
                <c:pt idx="29260">
                  <c:v>-0.132825</c:v>
                </c:pt>
                <c:pt idx="29261">
                  <c:v>-0.13098399999999999</c:v>
                </c:pt>
                <c:pt idx="29262">
                  <c:v>-0.12903999999999999</c:v>
                </c:pt>
                <c:pt idx="29263">
                  <c:v>-0.12700400000000001</c:v>
                </c:pt>
                <c:pt idx="29264">
                  <c:v>-0.12488299999999999</c:v>
                </c:pt>
                <c:pt idx="29265">
                  <c:v>-0.122684</c:v>
                </c:pt>
                <c:pt idx="29266">
                  <c:v>-0.12041300000000001</c:v>
                </c:pt>
                <c:pt idx="29267">
                  <c:v>-0.118079</c:v>
                </c:pt>
                <c:pt idx="29268">
                  <c:v>-0.11568199999999999</c:v>
                </c:pt>
                <c:pt idx="29269">
                  <c:v>-0.113221</c:v>
                </c:pt>
                <c:pt idx="29270">
                  <c:v>-0.110691</c:v>
                </c:pt>
                <c:pt idx="29271">
                  <c:v>-0.108094</c:v>
                </c:pt>
                <c:pt idx="29272">
                  <c:v>-0.105433</c:v>
                </c:pt>
                <c:pt idx="29273">
                  <c:v>-0.102716</c:v>
                </c:pt>
                <c:pt idx="29274">
                  <c:v>-9.9945699999999998E-2</c:v>
                </c:pt>
                <c:pt idx="29275">
                  <c:v>-9.7122600000000003E-2</c:v>
                </c:pt>
                <c:pt idx="29276">
                  <c:v>-9.4241900000000003E-2</c:v>
                </c:pt>
                <c:pt idx="29277">
                  <c:v>-9.12993E-2</c:v>
                </c:pt>
                <c:pt idx="29278">
                  <c:v>-8.8296700000000006E-2</c:v>
                </c:pt>
                <c:pt idx="29279">
                  <c:v>-8.5240999999999997E-2</c:v>
                </c:pt>
                <c:pt idx="29280">
                  <c:v>-8.2140500000000005E-2</c:v>
                </c:pt>
                <c:pt idx="29281">
                  <c:v>-7.9006000000000007E-2</c:v>
                </c:pt>
                <c:pt idx="29282">
                  <c:v>-7.5847700000000004E-2</c:v>
                </c:pt>
                <c:pt idx="29283">
                  <c:v>-7.2670499999999999E-2</c:v>
                </c:pt>
                <c:pt idx="29284">
                  <c:v>-6.9476800000000005E-2</c:v>
                </c:pt>
                <c:pt idx="29285">
                  <c:v>-6.6272899999999996E-2</c:v>
                </c:pt>
                <c:pt idx="29286">
                  <c:v>-6.30637E-2</c:v>
                </c:pt>
                <c:pt idx="29287">
                  <c:v>-5.9846200000000002E-2</c:v>
                </c:pt>
                <c:pt idx="29288">
                  <c:v>-5.6614999999999999E-2</c:v>
                </c:pt>
                <c:pt idx="29289">
                  <c:v>-5.3372299999999998E-2</c:v>
                </c:pt>
                <c:pt idx="29290">
                  <c:v>-5.0128699999999998E-2</c:v>
                </c:pt>
                <c:pt idx="29291">
                  <c:v>-4.6895600000000003E-2</c:v>
                </c:pt>
                <c:pt idx="29292">
                  <c:v>-4.3683E-2</c:v>
                </c:pt>
                <c:pt idx="29293">
                  <c:v>-4.0497699999999998E-2</c:v>
                </c:pt>
                <c:pt idx="29294">
                  <c:v>-3.7339499999999998E-2</c:v>
                </c:pt>
                <c:pt idx="29295">
                  <c:v>-3.4206100000000003E-2</c:v>
                </c:pt>
                <c:pt idx="29296">
                  <c:v>-3.1102100000000001E-2</c:v>
                </c:pt>
                <c:pt idx="29297">
                  <c:v>-2.8037800000000002E-2</c:v>
                </c:pt>
                <c:pt idx="29298">
                  <c:v>-2.50225E-2</c:v>
                </c:pt>
                <c:pt idx="29299">
                  <c:v>-2.2063800000000001E-2</c:v>
                </c:pt>
                <c:pt idx="29300">
                  <c:v>-1.917E-2</c:v>
                </c:pt>
                <c:pt idx="29301">
                  <c:v>-1.6347799999999999E-2</c:v>
                </c:pt>
                <c:pt idx="29302">
                  <c:v>-1.35976E-2</c:v>
                </c:pt>
                <c:pt idx="29303">
                  <c:v>-1.09201E-2</c:v>
                </c:pt>
                <c:pt idx="29304" formatCode="0.00E+00">
                  <c:v>-8.3235600000000007E-3</c:v>
                </c:pt>
                <c:pt idx="29305" formatCode="0.00E+00">
                  <c:v>-5.8202699999999998E-3</c:v>
                </c:pt>
                <c:pt idx="29306" formatCode="0.00E+00">
                  <c:v>-3.4164099999999999E-3</c:v>
                </c:pt>
                <c:pt idx="29307" formatCode="0.00E+00">
                  <c:v>-1.1125600000000001E-3</c:v>
                </c:pt>
                <c:pt idx="29308" formatCode="0.00E+00">
                  <c:v>1.09187E-3</c:v>
                </c:pt>
                <c:pt idx="29309" formatCode="0.00E+00">
                  <c:v>3.1985E-3</c:v>
                </c:pt>
                <c:pt idx="29310" formatCode="0.00E+00">
                  <c:v>5.2088999999999998E-3</c:v>
                </c:pt>
                <c:pt idx="29311" formatCode="0.00E+00">
                  <c:v>7.1239099999999998E-3</c:v>
                </c:pt>
                <c:pt idx="29312" formatCode="0.00E+00">
                  <c:v>8.9427199999999995E-3</c:v>
                </c:pt>
                <c:pt idx="29313">
                  <c:v>1.0663000000000001E-2</c:v>
                </c:pt>
                <c:pt idx="29314">
                  <c:v>1.2282400000000001E-2</c:v>
                </c:pt>
                <c:pt idx="29315">
                  <c:v>1.37968E-2</c:v>
                </c:pt>
                <c:pt idx="29316">
                  <c:v>1.5200099999999999E-2</c:v>
                </c:pt>
                <c:pt idx="29317">
                  <c:v>1.6487999999999999E-2</c:v>
                </c:pt>
                <c:pt idx="29318">
                  <c:v>1.7660800000000001E-2</c:v>
                </c:pt>
                <c:pt idx="29319">
                  <c:v>1.87201E-2</c:v>
                </c:pt>
                <c:pt idx="29320">
                  <c:v>1.9664299999999999E-2</c:v>
                </c:pt>
                <c:pt idx="29321">
                  <c:v>2.0491499999999999E-2</c:v>
                </c:pt>
                <c:pt idx="29322">
                  <c:v>2.1200699999999999E-2</c:v>
                </c:pt>
                <c:pt idx="29323">
                  <c:v>2.1789800000000002E-2</c:v>
                </c:pt>
                <c:pt idx="29324">
                  <c:v>2.22562E-2</c:v>
                </c:pt>
                <c:pt idx="29325">
                  <c:v>2.2596999999999999E-2</c:v>
                </c:pt>
                <c:pt idx="29326">
                  <c:v>2.28059E-2</c:v>
                </c:pt>
                <c:pt idx="29327">
                  <c:v>2.28779E-2</c:v>
                </c:pt>
                <c:pt idx="29328">
                  <c:v>2.2812700000000002E-2</c:v>
                </c:pt>
                <c:pt idx="29329">
                  <c:v>2.2610499999999999E-2</c:v>
                </c:pt>
                <c:pt idx="29330">
                  <c:v>2.2267200000000001E-2</c:v>
                </c:pt>
                <c:pt idx="29331">
                  <c:v>2.17784E-2</c:v>
                </c:pt>
                <c:pt idx="29332">
                  <c:v>2.1144199999999998E-2</c:v>
                </c:pt>
                <c:pt idx="29333">
                  <c:v>2.0366800000000001E-2</c:v>
                </c:pt>
                <c:pt idx="29334">
                  <c:v>1.9447900000000001E-2</c:v>
                </c:pt>
                <c:pt idx="29335">
                  <c:v>1.83889E-2</c:v>
                </c:pt>
                <c:pt idx="29336">
                  <c:v>1.7191999999999999E-2</c:v>
                </c:pt>
                <c:pt idx="29337">
                  <c:v>1.5861500000000001E-2</c:v>
                </c:pt>
                <c:pt idx="29338">
                  <c:v>1.44006E-2</c:v>
                </c:pt>
                <c:pt idx="29339">
                  <c:v>1.2812199999999999E-2</c:v>
                </c:pt>
                <c:pt idx="29340">
                  <c:v>1.10995E-2</c:v>
                </c:pt>
                <c:pt idx="29341" formatCode="0.00E+00">
                  <c:v>9.2640699999999992E-3</c:v>
                </c:pt>
                <c:pt idx="29342" formatCode="0.00E+00">
                  <c:v>7.3096799999999998E-3</c:v>
                </c:pt>
                <c:pt idx="29343" formatCode="0.00E+00">
                  <c:v>5.2435499999999996E-3</c:v>
                </c:pt>
                <c:pt idx="29344" formatCode="0.00E+00">
                  <c:v>3.0690700000000001E-3</c:v>
                </c:pt>
                <c:pt idx="29345" formatCode="0.00E+00">
                  <c:v>7.8468400000000001E-4</c:v>
                </c:pt>
                <c:pt idx="29346" formatCode="0.00E+00">
                  <c:v>-1.6117600000000001E-3</c:v>
                </c:pt>
                <c:pt idx="29347" formatCode="0.00E+00">
                  <c:v>-4.1196899999999996E-3</c:v>
                </c:pt>
                <c:pt idx="29348" formatCode="0.00E+00">
                  <c:v>-6.7367099999999999E-3</c:v>
                </c:pt>
                <c:pt idx="29349" formatCode="0.00E+00">
                  <c:v>-9.4608100000000001E-3</c:v>
                </c:pt>
                <c:pt idx="29350">
                  <c:v>-1.22906E-2</c:v>
                </c:pt>
                <c:pt idx="29351">
                  <c:v>-1.52233E-2</c:v>
                </c:pt>
                <c:pt idx="29352">
                  <c:v>-1.8252299999999999E-2</c:v>
                </c:pt>
                <c:pt idx="29353">
                  <c:v>-2.1369900000000001E-2</c:v>
                </c:pt>
                <c:pt idx="29354">
                  <c:v>-2.4572299999999998E-2</c:v>
                </c:pt>
                <c:pt idx="29355">
                  <c:v>-2.78581E-2</c:v>
                </c:pt>
                <c:pt idx="29356">
                  <c:v>-3.12248E-2</c:v>
                </c:pt>
                <c:pt idx="29357">
                  <c:v>-3.4666599999999999E-2</c:v>
                </c:pt>
                <c:pt idx="29358">
                  <c:v>-3.81757E-2</c:v>
                </c:pt>
                <c:pt idx="29359">
                  <c:v>-4.1746900000000003E-2</c:v>
                </c:pt>
                <c:pt idx="29360">
                  <c:v>-4.5379000000000003E-2</c:v>
                </c:pt>
                <c:pt idx="29361">
                  <c:v>-4.9067899999999998E-2</c:v>
                </c:pt>
                <c:pt idx="29362">
                  <c:v>-5.28046E-2</c:v>
                </c:pt>
                <c:pt idx="29363">
                  <c:v>-5.6579600000000001E-2</c:v>
                </c:pt>
                <c:pt idx="29364">
                  <c:v>-6.0384800000000002E-2</c:v>
                </c:pt>
                <c:pt idx="29365">
                  <c:v>-6.4213500000000007E-2</c:v>
                </c:pt>
                <c:pt idx="29366">
                  <c:v>-6.8060700000000002E-2</c:v>
                </c:pt>
                <c:pt idx="29367">
                  <c:v>-7.1922600000000003E-2</c:v>
                </c:pt>
                <c:pt idx="29368">
                  <c:v>-7.5797400000000001E-2</c:v>
                </c:pt>
                <c:pt idx="29369">
                  <c:v>-7.9682000000000003E-2</c:v>
                </c:pt>
                <c:pt idx="29370">
                  <c:v>-8.3570400000000003E-2</c:v>
                </c:pt>
                <c:pt idx="29371">
                  <c:v>-8.7454500000000004E-2</c:v>
                </c:pt>
                <c:pt idx="29372">
                  <c:v>-9.1328000000000006E-2</c:v>
                </c:pt>
                <c:pt idx="29373">
                  <c:v>-9.5184500000000005E-2</c:v>
                </c:pt>
                <c:pt idx="29374">
                  <c:v>-9.9015500000000006E-2</c:v>
                </c:pt>
                <c:pt idx="29375">
                  <c:v>-0.102813</c:v>
                </c:pt>
                <c:pt idx="29376">
                  <c:v>-0.106573</c:v>
                </c:pt>
                <c:pt idx="29377">
                  <c:v>-0.11029</c:v>
                </c:pt>
                <c:pt idx="29378">
                  <c:v>-0.11396299999999999</c:v>
                </c:pt>
                <c:pt idx="29379">
                  <c:v>-0.117593</c:v>
                </c:pt>
                <c:pt idx="29380">
                  <c:v>-0.12117600000000001</c:v>
                </c:pt>
                <c:pt idx="29381">
                  <c:v>-0.124711</c:v>
                </c:pt>
                <c:pt idx="29382">
                  <c:v>-0.128196</c:v>
                </c:pt>
                <c:pt idx="29383">
                  <c:v>-0.13162499999999999</c:v>
                </c:pt>
                <c:pt idx="29384">
                  <c:v>-0.134988</c:v>
                </c:pt>
                <c:pt idx="29385">
                  <c:v>-0.13827999999999999</c:v>
                </c:pt>
                <c:pt idx="29386">
                  <c:v>-0.14149700000000001</c:v>
                </c:pt>
                <c:pt idx="29387">
                  <c:v>-0.14463699999999999</c:v>
                </c:pt>
                <c:pt idx="29388">
                  <c:v>-0.14769199999999999</c:v>
                </c:pt>
                <c:pt idx="29389">
                  <c:v>-0.15065400000000001</c:v>
                </c:pt>
                <c:pt idx="29390">
                  <c:v>-0.15351899999999999</c:v>
                </c:pt>
                <c:pt idx="29391">
                  <c:v>-0.156279</c:v>
                </c:pt>
                <c:pt idx="29392">
                  <c:v>-0.15893199999999999</c:v>
                </c:pt>
                <c:pt idx="29393">
                  <c:v>-0.16147500000000001</c:v>
                </c:pt>
                <c:pt idx="29394">
                  <c:v>-0.163905</c:v>
                </c:pt>
                <c:pt idx="29395">
                  <c:v>-0.166212</c:v>
                </c:pt>
                <c:pt idx="29396">
                  <c:v>-0.16839100000000001</c:v>
                </c:pt>
                <c:pt idx="29397">
                  <c:v>-0.17044300000000001</c:v>
                </c:pt>
                <c:pt idx="29398">
                  <c:v>-0.172374</c:v>
                </c:pt>
                <c:pt idx="29399">
                  <c:v>-0.17418800000000001</c:v>
                </c:pt>
                <c:pt idx="29400">
                  <c:v>-0.17588300000000001</c:v>
                </c:pt>
                <c:pt idx="29401">
                  <c:v>-0.177458</c:v>
                </c:pt>
                <c:pt idx="29402">
                  <c:v>-0.17891000000000001</c:v>
                </c:pt>
                <c:pt idx="29403">
                  <c:v>-0.18024100000000001</c:v>
                </c:pt>
                <c:pt idx="29404">
                  <c:v>-0.181452</c:v>
                </c:pt>
                <c:pt idx="29405">
                  <c:v>-0.18254000000000001</c:v>
                </c:pt>
                <c:pt idx="29406">
                  <c:v>-0.183499</c:v>
                </c:pt>
                <c:pt idx="29407">
                  <c:v>-0.18432999999999999</c:v>
                </c:pt>
                <c:pt idx="29408">
                  <c:v>-0.18503700000000001</c:v>
                </c:pt>
                <c:pt idx="29409">
                  <c:v>-0.18562200000000001</c:v>
                </c:pt>
                <c:pt idx="29410">
                  <c:v>-0.186084</c:v>
                </c:pt>
                <c:pt idx="29411">
                  <c:v>-0.186421</c:v>
                </c:pt>
                <c:pt idx="29412">
                  <c:v>-0.18662899999999999</c:v>
                </c:pt>
                <c:pt idx="29413">
                  <c:v>-0.18671199999999999</c:v>
                </c:pt>
                <c:pt idx="29414">
                  <c:v>-0.18667600000000001</c:v>
                </c:pt>
                <c:pt idx="29415">
                  <c:v>-0.18649099999999999</c:v>
                </c:pt>
                <c:pt idx="29416">
                  <c:v>-0.18610299999999999</c:v>
                </c:pt>
                <c:pt idx="29417">
                  <c:v>-0.18554000000000001</c:v>
                </c:pt>
                <c:pt idx="29418">
                  <c:v>-0.184863</c:v>
                </c:pt>
                <c:pt idx="29419">
                  <c:v>-0.18406</c:v>
                </c:pt>
                <c:pt idx="29420">
                  <c:v>-0.18310899999999999</c:v>
                </c:pt>
                <c:pt idx="29421">
                  <c:v>-0.18202599999999999</c:v>
                </c:pt>
                <c:pt idx="29422">
                  <c:v>-0.18082500000000001</c:v>
                </c:pt>
                <c:pt idx="29423">
                  <c:v>-0.179506</c:v>
                </c:pt>
                <c:pt idx="29424">
                  <c:v>-0.178067</c:v>
                </c:pt>
                <c:pt idx="29425">
                  <c:v>-0.176506</c:v>
                </c:pt>
                <c:pt idx="29426">
                  <c:v>-0.17482300000000001</c:v>
                </c:pt>
                <c:pt idx="29427">
                  <c:v>-0.17302400000000001</c:v>
                </c:pt>
                <c:pt idx="29428">
                  <c:v>-0.17111299999999999</c:v>
                </c:pt>
                <c:pt idx="29429">
                  <c:v>-0.169096</c:v>
                </c:pt>
                <c:pt idx="29430">
                  <c:v>-0.16697300000000001</c:v>
                </c:pt>
                <c:pt idx="29431">
                  <c:v>-0.16475300000000001</c:v>
                </c:pt>
                <c:pt idx="29432">
                  <c:v>-0.162443</c:v>
                </c:pt>
                <c:pt idx="29433">
                  <c:v>-0.16005</c:v>
                </c:pt>
                <c:pt idx="29434">
                  <c:v>-0.157583</c:v>
                </c:pt>
                <c:pt idx="29435">
                  <c:v>-0.15504599999999999</c:v>
                </c:pt>
                <c:pt idx="29436">
                  <c:v>-0.15244099999999999</c:v>
                </c:pt>
                <c:pt idx="29437">
                  <c:v>-0.14976800000000001</c:v>
                </c:pt>
                <c:pt idx="29438">
                  <c:v>-0.14702799999999999</c:v>
                </c:pt>
                <c:pt idx="29439">
                  <c:v>-0.14422199999999999</c:v>
                </c:pt>
                <c:pt idx="29440">
                  <c:v>-0.14135500000000001</c:v>
                </c:pt>
                <c:pt idx="29441">
                  <c:v>-0.13842699999999999</c:v>
                </c:pt>
                <c:pt idx="29442">
                  <c:v>-0.13544</c:v>
                </c:pt>
                <c:pt idx="29443">
                  <c:v>-0.13239799999999999</c:v>
                </c:pt>
                <c:pt idx="29444">
                  <c:v>-0.129303</c:v>
                </c:pt>
                <c:pt idx="29445">
                  <c:v>-0.12615799999999999</c:v>
                </c:pt>
                <c:pt idx="29446">
                  <c:v>-0.12296600000000001</c:v>
                </c:pt>
                <c:pt idx="29447">
                  <c:v>-0.119729</c:v>
                </c:pt>
                <c:pt idx="29448">
                  <c:v>-0.11644699999999999</c:v>
                </c:pt>
                <c:pt idx="29449">
                  <c:v>-0.113125</c:v>
                </c:pt>
                <c:pt idx="29450">
                  <c:v>-0.10976900000000001</c:v>
                </c:pt>
                <c:pt idx="29451">
                  <c:v>-0.10638499999999999</c:v>
                </c:pt>
                <c:pt idx="29452">
                  <c:v>-0.102978</c:v>
                </c:pt>
                <c:pt idx="29453">
                  <c:v>-9.9555099999999994E-2</c:v>
                </c:pt>
                <c:pt idx="29454">
                  <c:v>-9.6119300000000005E-2</c:v>
                </c:pt>
                <c:pt idx="29455">
                  <c:v>-9.2674000000000006E-2</c:v>
                </c:pt>
                <c:pt idx="29456">
                  <c:v>-8.9222899999999994E-2</c:v>
                </c:pt>
                <c:pt idx="29457">
                  <c:v>-8.5769899999999996E-2</c:v>
                </c:pt>
                <c:pt idx="29458">
                  <c:v>-8.2318500000000003E-2</c:v>
                </c:pt>
                <c:pt idx="29459">
                  <c:v>-7.8871499999999997E-2</c:v>
                </c:pt>
                <c:pt idx="29460">
                  <c:v>-7.5431200000000004E-2</c:v>
                </c:pt>
                <c:pt idx="29461">
                  <c:v>-7.1999800000000003E-2</c:v>
                </c:pt>
                <c:pt idx="29462">
                  <c:v>-6.8580100000000005E-2</c:v>
                </c:pt>
                <c:pt idx="29463">
                  <c:v>-6.5174599999999999E-2</c:v>
                </c:pt>
                <c:pt idx="29464">
                  <c:v>-6.1784600000000002E-2</c:v>
                </c:pt>
                <c:pt idx="29465">
                  <c:v>-5.84094E-2</c:v>
                </c:pt>
                <c:pt idx="29466">
                  <c:v>-5.50492E-2</c:v>
                </c:pt>
                <c:pt idx="29467">
                  <c:v>-5.1707500000000003E-2</c:v>
                </c:pt>
                <c:pt idx="29468">
                  <c:v>-4.8390900000000001E-2</c:v>
                </c:pt>
                <c:pt idx="29469">
                  <c:v>-4.5105600000000003E-2</c:v>
                </c:pt>
                <c:pt idx="29470">
                  <c:v>-4.1855799999999999E-2</c:v>
                </c:pt>
                <c:pt idx="29471">
                  <c:v>-3.8644100000000001E-2</c:v>
                </c:pt>
                <c:pt idx="29472">
                  <c:v>-3.5473699999999997E-2</c:v>
                </c:pt>
                <c:pt idx="29473">
                  <c:v>-3.2347800000000003E-2</c:v>
                </c:pt>
                <c:pt idx="29474">
                  <c:v>-2.9268200000000001E-2</c:v>
                </c:pt>
                <c:pt idx="29475">
                  <c:v>-2.62353E-2</c:v>
                </c:pt>
                <c:pt idx="29476">
                  <c:v>-2.3249200000000001E-2</c:v>
                </c:pt>
                <c:pt idx="29477">
                  <c:v>-2.0312E-2</c:v>
                </c:pt>
                <c:pt idx="29478">
                  <c:v>-1.74278E-2</c:v>
                </c:pt>
                <c:pt idx="29479">
                  <c:v>-1.46012E-2</c:v>
                </c:pt>
                <c:pt idx="29480">
                  <c:v>-1.18353E-2</c:v>
                </c:pt>
                <c:pt idx="29481" formatCode="0.00E+00">
                  <c:v>-9.1298000000000004E-3</c:v>
                </c:pt>
                <c:pt idx="29482" formatCode="0.00E+00">
                  <c:v>-6.4796300000000001E-3</c:v>
                </c:pt>
                <c:pt idx="29483" formatCode="0.00E+00">
                  <c:v>-3.8804500000000001E-3</c:v>
                </c:pt>
                <c:pt idx="29484" formatCode="0.00E+00">
                  <c:v>-1.3326099999999999E-3</c:v>
                </c:pt>
                <c:pt idx="29485" formatCode="0.00E+00">
                  <c:v>1.1610100000000001E-3</c:v>
                </c:pt>
                <c:pt idx="29486" formatCode="0.00E+00">
                  <c:v>3.5982800000000001E-3</c:v>
                </c:pt>
                <c:pt idx="29487" formatCode="0.00E+00">
                  <c:v>5.9763500000000001E-3</c:v>
                </c:pt>
                <c:pt idx="29488" formatCode="0.00E+00">
                  <c:v>8.2901099999999998E-3</c:v>
                </c:pt>
                <c:pt idx="29489">
                  <c:v>1.05389E-2</c:v>
                </c:pt>
                <c:pt idx="29490">
                  <c:v>1.2729600000000001E-2</c:v>
                </c:pt>
                <c:pt idx="29491">
                  <c:v>1.48662E-2</c:v>
                </c:pt>
                <c:pt idx="29492">
                  <c:v>1.6943699999999999E-2</c:v>
                </c:pt>
                <c:pt idx="29493">
                  <c:v>1.8954100000000002E-2</c:v>
                </c:pt>
                <c:pt idx="29494">
                  <c:v>2.0891699999999999E-2</c:v>
                </c:pt>
                <c:pt idx="29495">
                  <c:v>2.27545E-2</c:v>
                </c:pt>
                <c:pt idx="29496">
                  <c:v>2.4544900000000001E-2</c:v>
                </c:pt>
                <c:pt idx="29497">
                  <c:v>2.6267200000000001E-2</c:v>
                </c:pt>
                <c:pt idx="29498">
                  <c:v>2.7924500000000001E-2</c:v>
                </c:pt>
                <c:pt idx="29499">
                  <c:v>2.9518800000000001E-2</c:v>
                </c:pt>
                <c:pt idx="29500">
                  <c:v>3.1050500000000002E-2</c:v>
                </c:pt>
                <c:pt idx="29501">
                  <c:v>3.2518499999999999E-2</c:v>
                </c:pt>
                <c:pt idx="29502">
                  <c:v>3.3921199999999999E-2</c:v>
                </c:pt>
                <c:pt idx="29503">
                  <c:v>3.5255700000000001E-2</c:v>
                </c:pt>
                <c:pt idx="29504">
                  <c:v>3.6519900000000001E-2</c:v>
                </c:pt>
                <c:pt idx="29505">
                  <c:v>3.7714499999999998E-2</c:v>
                </c:pt>
                <c:pt idx="29506">
                  <c:v>3.8842000000000002E-2</c:v>
                </c:pt>
                <c:pt idx="29507">
                  <c:v>3.9903000000000001E-2</c:v>
                </c:pt>
                <c:pt idx="29508">
                  <c:v>4.08974E-2</c:v>
                </c:pt>
                <c:pt idx="29509">
                  <c:v>4.1828900000000002E-2</c:v>
                </c:pt>
                <c:pt idx="29510">
                  <c:v>4.2702700000000003E-2</c:v>
                </c:pt>
                <c:pt idx="29511">
                  <c:v>4.3520700000000002E-2</c:v>
                </c:pt>
                <c:pt idx="29512">
                  <c:v>4.4283299999999998E-2</c:v>
                </c:pt>
                <c:pt idx="29513">
                  <c:v>4.4989800000000003E-2</c:v>
                </c:pt>
                <c:pt idx="29514">
                  <c:v>4.5640100000000003E-2</c:v>
                </c:pt>
                <c:pt idx="29515">
                  <c:v>4.6236399999999997E-2</c:v>
                </c:pt>
                <c:pt idx="29516">
                  <c:v>4.6781499999999997E-2</c:v>
                </c:pt>
                <c:pt idx="29517">
                  <c:v>4.7276600000000002E-2</c:v>
                </c:pt>
                <c:pt idx="29518">
                  <c:v>4.7722500000000001E-2</c:v>
                </c:pt>
                <c:pt idx="29519">
                  <c:v>4.8120799999999998E-2</c:v>
                </c:pt>
                <c:pt idx="29520">
                  <c:v>4.84722E-2</c:v>
                </c:pt>
                <c:pt idx="29521">
                  <c:v>4.8777599999999997E-2</c:v>
                </c:pt>
                <c:pt idx="29522">
                  <c:v>4.9038499999999999E-2</c:v>
                </c:pt>
                <c:pt idx="29523">
                  <c:v>4.9256399999999999E-2</c:v>
                </c:pt>
                <c:pt idx="29524">
                  <c:v>4.9432799999999999E-2</c:v>
                </c:pt>
                <c:pt idx="29525">
                  <c:v>4.9570599999999999E-2</c:v>
                </c:pt>
                <c:pt idx="29526">
                  <c:v>4.9673799999999997E-2</c:v>
                </c:pt>
                <c:pt idx="29527">
                  <c:v>4.9747199999999998E-2</c:v>
                </c:pt>
                <c:pt idx="29528">
                  <c:v>4.9793700000000003E-2</c:v>
                </c:pt>
                <c:pt idx="29529">
                  <c:v>4.9813900000000001E-2</c:v>
                </c:pt>
                <c:pt idx="29530">
                  <c:v>4.9809300000000001E-2</c:v>
                </c:pt>
                <c:pt idx="29531">
                  <c:v>4.9781600000000002E-2</c:v>
                </c:pt>
                <c:pt idx="29532">
                  <c:v>4.9731299999999999E-2</c:v>
                </c:pt>
                <c:pt idx="29533">
                  <c:v>4.96587E-2</c:v>
                </c:pt>
                <c:pt idx="29534">
                  <c:v>4.9565199999999997E-2</c:v>
                </c:pt>
                <c:pt idx="29535">
                  <c:v>4.9454100000000001E-2</c:v>
                </c:pt>
                <c:pt idx="29536">
                  <c:v>4.9328799999999999E-2</c:v>
                </c:pt>
                <c:pt idx="29537">
                  <c:v>4.9192E-2</c:v>
                </c:pt>
                <c:pt idx="29538">
                  <c:v>4.9046800000000002E-2</c:v>
                </c:pt>
                <c:pt idx="29539">
                  <c:v>4.88964E-2</c:v>
                </c:pt>
                <c:pt idx="29540">
                  <c:v>4.87427E-2</c:v>
                </c:pt>
                <c:pt idx="29541">
                  <c:v>4.8585200000000002E-2</c:v>
                </c:pt>
                <c:pt idx="29542">
                  <c:v>4.8422800000000002E-2</c:v>
                </c:pt>
                <c:pt idx="29543">
                  <c:v>4.8255600000000003E-2</c:v>
                </c:pt>
                <c:pt idx="29544">
                  <c:v>4.8084000000000002E-2</c:v>
                </c:pt>
                <c:pt idx="29545">
                  <c:v>4.79085E-2</c:v>
                </c:pt>
                <c:pt idx="29546">
                  <c:v>4.7729599999999997E-2</c:v>
                </c:pt>
                <c:pt idx="29547">
                  <c:v>4.7547300000000001E-2</c:v>
                </c:pt>
                <c:pt idx="29548">
                  <c:v>4.7361100000000003E-2</c:v>
                </c:pt>
                <c:pt idx="29549">
                  <c:v>4.71723E-2</c:v>
                </c:pt>
                <c:pt idx="29550">
                  <c:v>4.6982999999999997E-2</c:v>
                </c:pt>
                <c:pt idx="29551">
                  <c:v>4.6795200000000002E-2</c:v>
                </c:pt>
                <c:pt idx="29552">
                  <c:v>4.6610199999999997E-2</c:v>
                </c:pt>
                <c:pt idx="29553">
                  <c:v>4.6428400000000002E-2</c:v>
                </c:pt>
                <c:pt idx="29554">
                  <c:v>4.6250899999999998E-2</c:v>
                </c:pt>
                <c:pt idx="29555">
                  <c:v>4.6078000000000001E-2</c:v>
                </c:pt>
                <c:pt idx="29556">
                  <c:v>4.5909899999999997E-2</c:v>
                </c:pt>
                <c:pt idx="29557">
                  <c:v>4.5747099999999999E-2</c:v>
                </c:pt>
                <c:pt idx="29558">
                  <c:v>4.5590600000000002E-2</c:v>
                </c:pt>
                <c:pt idx="29559">
                  <c:v>4.5440500000000002E-2</c:v>
                </c:pt>
                <c:pt idx="29560">
                  <c:v>4.52959E-2</c:v>
                </c:pt>
                <c:pt idx="29561">
                  <c:v>4.5156000000000002E-2</c:v>
                </c:pt>
                <c:pt idx="29562">
                  <c:v>4.50208E-2</c:v>
                </c:pt>
                <c:pt idx="29563">
                  <c:v>4.4890600000000003E-2</c:v>
                </c:pt>
                <c:pt idx="29564">
                  <c:v>4.4765899999999997E-2</c:v>
                </c:pt>
                <c:pt idx="29565">
                  <c:v>4.4646199999999997E-2</c:v>
                </c:pt>
                <c:pt idx="29566">
                  <c:v>4.4530800000000002E-2</c:v>
                </c:pt>
                <c:pt idx="29567">
                  <c:v>4.4419E-2</c:v>
                </c:pt>
                <c:pt idx="29568">
                  <c:v>4.4311200000000002E-2</c:v>
                </c:pt>
                <c:pt idx="29569">
                  <c:v>4.4207999999999997E-2</c:v>
                </c:pt>
                <c:pt idx="29570">
                  <c:v>4.4109099999999998E-2</c:v>
                </c:pt>
                <c:pt idx="29571">
                  <c:v>4.40141E-2</c:v>
                </c:pt>
                <c:pt idx="29572">
                  <c:v>4.39224E-2</c:v>
                </c:pt>
                <c:pt idx="29573">
                  <c:v>4.3833200000000003E-2</c:v>
                </c:pt>
                <c:pt idx="29574">
                  <c:v>4.3745100000000002E-2</c:v>
                </c:pt>
                <c:pt idx="29575">
                  <c:v>4.3655800000000002E-2</c:v>
                </c:pt>
                <c:pt idx="29576">
                  <c:v>4.3563499999999998E-2</c:v>
                </c:pt>
                <c:pt idx="29577">
                  <c:v>4.3467499999999999E-2</c:v>
                </c:pt>
                <c:pt idx="29578">
                  <c:v>4.33674E-2</c:v>
                </c:pt>
                <c:pt idx="29579">
                  <c:v>4.32612E-2</c:v>
                </c:pt>
                <c:pt idx="29580">
                  <c:v>4.3147199999999997E-2</c:v>
                </c:pt>
                <c:pt idx="29581">
                  <c:v>4.3024300000000001E-2</c:v>
                </c:pt>
                <c:pt idx="29582">
                  <c:v>4.2893100000000003E-2</c:v>
                </c:pt>
                <c:pt idx="29583">
                  <c:v>4.2753800000000002E-2</c:v>
                </c:pt>
                <c:pt idx="29584">
                  <c:v>4.2604000000000003E-2</c:v>
                </c:pt>
                <c:pt idx="29585">
                  <c:v>4.2440100000000001E-2</c:v>
                </c:pt>
                <c:pt idx="29586">
                  <c:v>4.2261300000000002E-2</c:v>
                </c:pt>
                <c:pt idx="29587">
                  <c:v>4.2069799999999997E-2</c:v>
                </c:pt>
                <c:pt idx="29588">
                  <c:v>4.1867000000000001E-2</c:v>
                </c:pt>
                <c:pt idx="29589">
                  <c:v>4.1652500000000002E-2</c:v>
                </c:pt>
                <c:pt idx="29590">
                  <c:v>4.1424099999999998E-2</c:v>
                </c:pt>
                <c:pt idx="29591">
                  <c:v>4.1180099999999997E-2</c:v>
                </c:pt>
                <c:pt idx="29592">
                  <c:v>4.09191E-2</c:v>
                </c:pt>
                <c:pt idx="29593">
                  <c:v>4.0639300000000003E-2</c:v>
                </c:pt>
                <c:pt idx="29594">
                  <c:v>4.0338300000000001E-2</c:v>
                </c:pt>
                <c:pt idx="29595">
                  <c:v>4.0014099999999997E-2</c:v>
                </c:pt>
                <c:pt idx="29596">
                  <c:v>3.9665400000000003E-2</c:v>
                </c:pt>
                <c:pt idx="29597">
                  <c:v>3.9291E-2</c:v>
                </c:pt>
                <c:pt idx="29598">
                  <c:v>3.8890099999999997E-2</c:v>
                </c:pt>
                <c:pt idx="29599">
                  <c:v>3.8462400000000001E-2</c:v>
                </c:pt>
                <c:pt idx="29600">
                  <c:v>3.8008100000000003E-2</c:v>
                </c:pt>
                <c:pt idx="29601">
                  <c:v>3.7527699999999997E-2</c:v>
                </c:pt>
                <c:pt idx="29602">
                  <c:v>3.7021400000000003E-2</c:v>
                </c:pt>
                <c:pt idx="29603">
                  <c:v>3.6489399999999998E-2</c:v>
                </c:pt>
                <c:pt idx="29604">
                  <c:v>3.5930900000000002E-2</c:v>
                </c:pt>
                <c:pt idx="29605">
                  <c:v>3.5345700000000001E-2</c:v>
                </c:pt>
                <c:pt idx="29606">
                  <c:v>3.4732899999999997E-2</c:v>
                </c:pt>
                <c:pt idx="29607">
                  <c:v>3.4089800000000003E-2</c:v>
                </c:pt>
                <c:pt idx="29608">
                  <c:v>3.3412799999999999E-2</c:v>
                </c:pt>
                <c:pt idx="29609">
                  <c:v>3.2701000000000001E-2</c:v>
                </c:pt>
                <c:pt idx="29610">
                  <c:v>3.1955200000000003E-2</c:v>
                </c:pt>
                <c:pt idx="29611">
                  <c:v>3.1176599999999999E-2</c:v>
                </c:pt>
                <c:pt idx="29612">
                  <c:v>3.03661E-2</c:v>
                </c:pt>
                <c:pt idx="29613">
                  <c:v>2.9524000000000002E-2</c:v>
                </c:pt>
                <c:pt idx="29614">
                  <c:v>2.8649899999999999E-2</c:v>
                </c:pt>
                <c:pt idx="29615">
                  <c:v>2.7743400000000001E-2</c:v>
                </c:pt>
                <c:pt idx="29616">
                  <c:v>2.6805800000000001E-2</c:v>
                </c:pt>
                <c:pt idx="29617">
                  <c:v>2.58397E-2</c:v>
                </c:pt>
                <c:pt idx="29618">
                  <c:v>2.4846900000000002E-2</c:v>
                </c:pt>
                <c:pt idx="29619">
                  <c:v>2.3827000000000001E-2</c:v>
                </c:pt>
                <c:pt idx="29620">
                  <c:v>2.2778900000000001E-2</c:v>
                </c:pt>
                <c:pt idx="29621">
                  <c:v>2.17024E-2</c:v>
                </c:pt>
                <c:pt idx="29622">
                  <c:v>2.0598499999999999E-2</c:v>
                </c:pt>
                <c:pt idx="29623">
                  <c:v>1.9468200000000001E-2</c:v>
                </c:pt>
                <c:pt idx="29624">
                  <c:v>1.8311899999999999E-2</c:v>
                </c:pt>
                <c:pt idx="29625">
                  <c:v>1.7131E-2</c:v>
                </c:pt>
                <c:pt idx="29626">
                  <c:v>1.5927799999999999E-2</c:v>
                </c:pt>
                <c:pt idx="29627">
                  <c:v>1.4704999999999999E-2</c:v>
                </c:pt>
                <c:pt idx="29628">
                  <c:v>1.3465E-2</c:v>
                </c:pt>
                <c:pt idx="29629">
                  <c:v>1.22092E-2</c:v>
                </c:pt>
                <c:pt idx="29630">
                  <c:v>1.09388E-2</c:v>
                </c:pt>
                <c:pt idx="29631" formatCode="0.00E+00">
                  <c:v>9.6548299999999997E-3</c:v>
                </c:pt>
                <c:pt idx="29632" formatCode="0.00E+00">
                  <c:v>8.3582099999999996E-3</c:v>
                </c:pt>
                <c:pt idx="29633" formatCode="0.00E+00">
                  <c:v>7.0496899999999999E-3</c:v>
                </c:pt>
                <c:pt idx="29634" formatCode="0.00E+00">
                  <c:v>5.7310099999999999E-3</c:v>
                </c:pt>
                <c:pt idx="29635" formatCode="0.00E+00">
                  <c:v>4.4050000000000001E-3</c:v>
                </c:pt>
                <c:pt idx="29636" formatCode="0.00E+00">
                  <c:v>3.0742999999999999E-3</c:v>
                </c:pt>
                <c:pt idx="29637" formatCode="0.00E+00">
                  <c:v>1.74077E-3</c:v>
                </c:pt>
                <c:pt idx="29638" formatCode="0.00E+00">
                  <c:v>4.0643299999999999E-4</c:v>
                </c:pt>
                <c:pt idx="29639" formatCode="0.00E+00">
                  <c:v>-9.2602099999999996E-4</c:v>
                </c:pt>
                <c:pt idx="29640" formatCode="0.00E+00">
                  <c:v>-2.2538200000000001E-3</c:v>
                </c:pt>
                <c:pt idx="29641" formatCode="0.00E+00">
                  <c:v>-3.57449E-3</c:v>
                </c:pt>
                <c:pt idx="29642" formatCode="0.00E+00">
                  <c:v>-4.8854800000000002E-3</c:v>
                </c:pt>
                <c:pt idx="29643" formatCode="0.00E+00">
                  <c:v>-6.1841300000000004E-3</c:v>
                </c:pt>
                <c:pt idx="29644" formatCode="0.00E+00">
                  <c:v>-7.4678499999999998E-3</c:v>
                </c:pt>
                <c:pt idx="29645" formatCode="0.00E+00">
                  <c:v>-8.7339900000000005E-3</c:v>
                </c:pt>
                <c:pt idx="29646" formatCode="0.00E+00">
                  <c:v>-9.9794399999999991E-3</c:v>
                </c:pt>
                <c:pt idx="29647">
                  <c:v>-1.12017E-2</c:v>
                </c:pt>
                <c:pt idx="29648">
                  <c:v>-1.23997E-2</c:v>
                </c:pt>
                <c:pt idx="29649">
                  <c:v>-1.35727E-2</c:v>
                </c:pt>
                <c:pt idx="29650">
                  <c:v>-1.4718800000000001E-2</c:v>
                </c:pt>
                <c:pt idx="29651">
                  <c:v>-1.58353E-2</c:v>
                </c:pt>
                <c:pt idx="29652">
                  <c:v>-1.6919099999999999E-2</c:v>
                </c:pt>
                <c:pt idx="29653">
                  <c:v>-1.7967899999999998E-2</c:v>
                </c:pt>
                <c:pt idx="29654">
                  <c:v>-1.8978399999999999E-2</c:v>
                </c:pt>
                <c:pt idx="29655">
                  <c:v>-1.9946999999999999E-2</c:v>
                </c:pt>
                <c:pt idx="29656">
                  <c:v>-2.0870300000000001E-2</c:v>
                </c:pt>
                <c:pt idx="29657">
                  <c:v>-2.1746000000000001E-2</c:v>
                </c:pt>
                <c:pt idx="29658">
                  <c:v>-2.2572200000000001E-2</c:v>
                </c:pt>
                <c:pt idx="29659">
                  <c:v>-2.3346499999999999E-2</c:v>
                </c:pt>
                <c:pt idx="29660">
                  <c:v>-2.4065400000000001E-2</c:v>
                </c:pt>
                <c:pt idx="29661">
                  <c:v>-2.4725400000000002E-2</c:v>
                </c:pt>
                <c:pt idx="29662">
                  <c:v>-2.5324300000000001E-2</c:v>
                </c:pt>
                <c:pt idx="29663">
                  <c:v>-2.5860299999999999E-2</c:v>
                </c:pt>
                <c:pt idx="29664">
                  <c:v>-2.6330599999999999E-2</c:v>
                </c:pt>
                <c:pt idx="29665">
                  <c:v>-2.6733E-2</c:v>
                </c:pt>
                <c:pt idx="29666">
                  <c:v>-2.7067000000000001E-2</c:v>
                </c:pt>
                <c:pt idx="29667">
                  <c:v>-2.7332499999999999E-2</c:v>
                </c:pt>
                <c:pt idx="29668">
                  <c:v>-2.7528500000000001E-2</c:v>
                </c:pt>
                <c:pt idx="29669">
                  <c:v>-2.7652800000000002E-2</c:v>
                </c:pt>
                <c:pt idx="29670">
                  <c:v>-2.7703200000000001E-2</c:v>
                </c:pt>
                <c:pt idx="29671">
                  <c:v>-2.7677500000000001E-2</c:v>
                </c:pt>
                <c:pt idx="29672">
                  <c:v>-2.7574100000000001E-2</c:v>
                </c:pt>
                <c:pt idx="29673">
                  <c:v>-2.7392E-2</c:v>
                </c:pt>
                <c:pt idx="29674">
                  <c:v>-2.71303E-2</c:v>
                </c:pt>
                <c:pt idx="29675">
                  <c:v>-2.6787100000000001E-2</c:v>
                </c:pt>
                <c:pt idx="29676">
                  <c:v>-2.6360999999999999E-2</c:v>
                </c:pt>
                <c:pt idx="29677">
                  <c:v>-2.5851599999999999E-2</c:v>
                </c:pt>
                <c:pt idx="29678">
                  <c:v>-2.52585E-2</c:v>
                </c:pt>
                <c:pt idx="29679">
                  <c:v>-2.4580500000000002E-2</c:v>
                </c:pt>
                <c:pt idx="29680">
                  <c:v>-2.3816199999999999E-2</c:v>
                </c:pt>
                <c:pt idx="29681">
                  <c:v>-2.2964600000000002E-2</c:v>
                </c:pt>
                <c:pt idx="29682">
                  <c:v>-2.2024999999999999E-2</c:v>
                </c:pt>
                <c:pt idx="29683">
                  <c:v>-2.0997399999999999E-2</c:v>
                </c:pt>
                <c:pt idx="29684">
                  <c:v>-1.9882E-2</c:v>
                </c:pt>
                <c:pt idx="29685">
                  <c:v>-1.8678500000000001E-2</c:v>
                </c:pt>
                <c:pt idx="29686">
                  <c:v>-1.7387199999999998E-2</c:v>
                </c:pt>
                <c:pt idx="29687">
                  <c:v>-1.60088E-2</c:v>
                </c:pt>
                <c:pt idx="29688">
                  <c:v>-1.4544100000000001E-2</c:v>
                </c:pt>
                <c:pt idx="29689">
                  <c:v>-1.29932E-2</c:v>
                </c:pt>
                <c:pt idx="29690">
                  <c:v>-1.1356700000000001E-2</c:v>
                </c:pt>
                <c:pt idx="29691" formatCode="0.00E+00">
                  <c:v>-9.6358999999999993E-3</c:v>
                </c:pt>
                <c:pt idx="29692" formatCode="0.00E+00">
                  <c:v>-7.8315499999999996E-3</c:v>
                </c:pt>
                <c:pt idx="29693" formatCode="0.00E+00">
                  <c:v>-5.9442899999999996E-3</c:v>
                </c:pt>
                <c:pt idx="29694" formatCode="0.00E+00">
                  <c:v>-3.9749399999999997E-3</c:v>
                </c:pt>
                <c:pt idx="29695" formatCode="0.00E+00">
                  <c:v>-1.92498E-3</c:v>
                </c:pt>
                <c:pt idx="29696" formatCode="0.00E+00">
                  <c:v>2.03041E-4</c:v>
                </c:pt>
                <c:pt idx="29697" formatCode="0.00E+00">
                  <c:v>2.4064799999999999E-3</c:v>
                </c:pt>
                <c:pt idx="29698" formatCode="0.00E+00">
                  <c:v>4.6841000000000001E-3</c:v>
                </c:pt>
                <c:pt idx="29699" formatCode="0.00E+00">
                  <c:v>7.0351399999999996E-3</c:v>
                </c:pt>
                <c:pt idx="29700" formatCode="0.00E+00">
                  <c:v>9.4576199999999999E-3</c:v>
                </c:pt>
                <c:pt idx="29701">
                  <c:v>1.19483E-2</c:v>
                </c:pt>
                <c:pt idx="29702">
                  <c:v>1.45039E-2</c:v>
                </c:pt>
                <c:pt idx="29703">
                  <c:v>1.7121299999999999E-2</c:v>
                </c:pt>
                <c:pt idx="29704">
                  <c:v>1.9798699999999999E-2</c:v>
                </c:pt>
                <c:pt idx="29705">
                  <c:v>2.2535099999999999E-2</c:v>
                </c:pt>
                <c:pt idx="29706">
                  <c:v>2.53292E-2</c:v>
                </c:pt>
                <c:pt idx="29707">
                  <c:v>2.8178000000000002E-2</c:v>
                </c:pt>
                <c:pt idx="29708">
                  <c:v>3.1077799999999999E-2</c:v>
                </c:pt>
                <c:pt idx="29709">
                  <c:v>3.4025E-2</c:v>
                </c:pt>
                <c:pt idx="29710">
                  <c:v>3.7016100000000003E-2</c:v>
                </c:pt>
                <c:pt idx="29711">
                  <c:v>4.0047600000000003E-2</c:v>
                </c:pt>
                <c:pt idx="29712">
                  <c:v>4.3115899999999999E-2</c:v>
                </c:pt>
                <c:pt idx="29713">
                  <c:v>4.6217000000000001E-2</c:v>
                </c:pt>
                <c:pt idx="29714">
                  <c:v>4.9348099999999999E-2</c:v>
                </c:pt>
                <c:pt idx="29715">
                  <c:v>5.2507499999999999E-2</c:v>
                </c:pt>
                <c:pt idx="29716">
                  <c:v>5.5693199999999998E-2</c:v>
                </c:pt>
                <c:pt idx="29717">
                  <c:v>5.8902299999999998E-2</c:v>
                </c:pt>
                <c:pt idx="29718">
                  <c:v>6.21313E-2</c:v>
                </c:pt>
                <c:pt idx="29719">
                  <c:v>6.5376799999999999E-2</c:v>
                </c:pt>
                <c:pt idx="29720">
                  <c:v>6.8634500000000001E-2</c:v>
                </c:pt>
                <c:pt idx="29721">
                  <c:v>7.1899599999999994E-2</c:v>
                </c:pt>
                <c:pt idx="29722">
                  <c:v>7.5167899999999996E-2</c:v>
                </c:pt>
                <c:pt idx="29723">
                  <c:v>7.8436599999999995E-2</c:v>
                </c:pt>
                <c:pt idx="29724">
                  <c:v>8.1702300000000005E-2</c:v>
                </c:pt>
                <c:pt idx="29725">
                  <c:v>8.4960900000000006E-2</c:v>
                </c:pt>
                <c:pt idx="29726">
                  <c:v>8.82077E-2</c:v>
                </c:pt>
                <c:pt idx="29727">
                  <c:v>9.1438900000000004E-2</c:v>
                </c:pt>
                <c:pt idx="29728">
                  <c:v>9.4650100000000001E-2</c:v>
                </c:pt>
                <c:pt idx="29729">
                  <c:v>9.7836500000000007E-2</c:v>
                </c:pt>
                <c:pt idx="29730">
                  <c:v>0.100994</c:v>
                </c:pt>
                <c:pt idx="29731">
                  <c:v>0.104119</c:v>
                </c:pt>
                <c:pt idx="29732">
                  <c:v>0.107208</c:v>
                </c:pt>
                <c:pt idx="29733">
                  <c:v>0.11025699999999999</c:v>
                </c:pt>
                <c:pt idx="29734">
                  <c:v>0.113263</c:v>
                </c:pt>
                <c:pt idx="29735">
                  <c:v>0.11622200000000001</c:v>
                </c:pt>
                <c:pt idx="29736">
                  <c:v>0.119131</c:v>
                </c:pt>
                <c:pt idx="29737">
                  <c:v>0.121987</c:v>
                </c:pt>
                <c:pt idx="29738">
                  <c:v>0.124787</c:v>
                </c:pt>
                <c:pt idx="29739">
                  <c:v>0.127528</c:v>
                </c:pt>
                <c:pt idx="29740">
                  <c:v>0.13020599999999999</c:v>
                </c:pt>
                <c:pt idx="29741">
                  <c:v>0.13281499999999999</c:v>
                </c:pt>
                <c:pt idx="29742">
                  <c:v>0.135351</c:v>
                </c:pt>
                <c:pt idx="29743">
                  <c:v>0.13781299999999999</c:v>
                </c:pt>
                <c:pt idx="29744">
                  <c:v>0.14019599999999999</c:v>
                </c:pt>
                <c:pt idx="29745">
                  <c:v>0.14250099999999999</c:v>
                </c:pt>
                <c:pt idx="29746">
                  <c:v>0.14472599999999999</c:v>
                </c:pt>
                <c:pt idx="29747">
                  <c:v>0.146866</c:v>
                </c:pt>
                <c:pt idx="29748">
                  <c:v>0.14892</c:v>
                </c:pt>
                <c:pt idx="29749">
                  <c:v>0.15088499999999999</c:v>
                </c:pt>
                <c:pt idx="29750">
                  <c:v>0.152757</c:v>
                </c:pt>
                <c:pt idx="29751">
                  <c:v>0.154534</c:v>
                </c:pt>
                <c:pt idx="29752">
                  <c:v>0.15621199999999999</c:v>
                </c:pt>
                <c:pt idx="29753">
                  <c:v>0.15779000000000001</c:v>
                </c:pt>
                <c:pt idx="29754">
                  <c:v>0.15926299999999999</c:v>
                </c:pt>
                <c:pt idx="29755">
                  <c:v>0.160631</c:v>
                </c:pt>
                <c:pt idx="29756">
                  <c:v>0.16189300000000001</c:v>
                </c:pt>
                <c:pt idx="29757">
                  <c:v>0.163048</c:v>
                </c:pt>
                <c:pt idx="29758">
                  <c:v>0.16409599999999999</c:v>
                </c:pt>
                <c:pt idx="29759">
                  <c:v>0.16503699999999999</c:v>
                </c:pt>
                <c:pt idx="29760">
                  <c:v>0.16587299999999999</c:v>
                </c:pt>
                <c:pt idx="29761">
                  <c:v>0.166602</c:v>
                </c:pt>
                <c:pt idx="29762">
                  <c:v>0.16722100000000001</c:v>
                </c:pt>
                <c:pt idx="29763">
                  <c:v>0.16772999999999999</c:v>
                </c:pt>
                <c:pt idx="29764">
                  <c:v>0.168126</c:v>
                </c:pt>
                <c:pt idx="29765">
                  <c:v>0.16841100000000001</c:v>
                </c:pt>
                <c:pt idx="29766">
                  <c:v>0.16858300000000001</c:v>
                </c:pt>
                <c:pt idx="29767">
                  <c:v>0.16864499999999999</c:v>
                </c:pt>
                <c:pt idx="29768">
                  <c:v>0.168598</c:v>
                </c:pt>
                <c:pt idx="29769">
                  <c:v>0.16844000000000001</c:v>
                </c:pt>
                <c:pt idx="29770">
                  <c:v>0.16817199999999999</c:v>
                </c:pt>
                <c:pt idx="29771">
                  <c:v>0.167794</c:v>
                </c:pt>
                <c:pt idx="29772">
                  <c:v>0.16730700000000001</c:v>
                </c:pt>
                <c:pt idx="29773">
                  <c:v>0.166714</c:v>
                </c:pt>
                <c:pt idx="29774">
                  <c:v>0.166015</c:v>
                </c:pt>
                <c:pt idx="29775">
                  <c:v>0.165214</c:v>
                </c:pt>
                <c:pt idx="29776">
                  <c:v>0.16431200000000001</c:v>
                </c:pt>
                <c:pt idx="29777">
                  <c:v>0.16331000000000001</c:v>
                </c:pt>
                <c:pt idx="29778">
                  <c:v>0.16220899999999999</c:v>
                </c:pt>
                <c:pt idx="29779">
                  <c:v>0.16101199999999999</c:v>
                </c:pt>
                <c:pt idx="29780">
                  <c:v>0.159721</c:v>
                </c:pt>
                <c:pt idx="29781">
                  <c:v>0.158335</c:v>
                </c:pt>
                <c:pt idx="29782">
                  <c:v>0.156858</c:v>
                </c:pt>
                <c:pt idx="29783">
                  <c:v>0.15529000000000001</c:v>
                </c:pt>
                <c:pt idx="29784">
                  <c:v>0.15363399999999999</c:v>
                </c:pt>
                <c:pt idx="29785">
                  <c:v>0.151893</c:v>
                </c:pt>
                <c:pt idx="29786">
                  <c:v>0.15007000000000001</c:v>
                </c:pt>
                <c:pt idx="29787">
                  <c:v>0.14816799999999999</c:v>
                </c:pt>
                <c:pt idx="29788">
                  <c:v>0.14618999999999999</c:v>
                </c:pt>
                <c:pt idx="29789">
                  <c:v>0.14413799999999999</c:v>
                </c:pt>
                <c:pt idx="29790">
                  <c:v>0.14201900000000001</c:v>
                </c:pt>
                <c:pt idx="29791">
                  <c:v>0.13983599999999999</c:v>
                </c:pt>
                <c:pt idx="29792">
                  <c:v>0.13759399999999999</c:v>
                </c:pt>
                <c:pt idx="29793">
                  <c:v>0.135297</c:v>
                </c:pt>
                <c:pt idx="29794">
                  <c:v>0.13294600000000001</c:v>
                </c:pt>
                <c:pt idx="29795">
                  <c:v>0.13054399999999999</c:v>
                </c:pt>
                <c:pt idx="29796">
                  <c:v>0.12809300000000001</c:v>
                </c:pt>
                <c:pt idx="29797">
                  <c:v>0.12559600000000001</c:v>
                </c:pt>
                <c:pt idx="29798">
                  <c:v>0.123059</c:v>
                </c:pt>
                <c:pt idx="29799">
                  <c:v>0.120487</c:v>
                </c:pt>
                <c:pt idx="29800">
                  <c:v>0.117883</c:v>
                </c:pt>
                <c:pt idx="29801">
                  <c:v>0.11525199999999999</c:v>
                </c:pt>
                <c:pt idx="29802">
                  <c:v>0.112598</c:v>
                </c:pt>
                <c:pt idx="29803">
                  <c:v>0.109926</c:v>
                </c:pt>
                <c:pt idx="29804">
                  <c:v>0.107241</c:v>
                </c:pt>
                <c:pt idx="29805">
                  <c:v>0.104546</c:v>
                </c:pt>
                <c:pt idx="29806">
                  <c:v>0.10184600000000001</c:v>
                </c:pt>
                <c:pt idx="29807">
                  <c:v>9.9145899999999995E-2</c:v>
                </c:pt>
                <c:pt idx="29808">
                  <c:v>9.6448000000000006E-2</c:v>
                </c:pt>
                <c:pt idx="29809">
                  <c:v>9.3756000000000006E-2</c:v>
                </c:pt>
                <c:pt idx="29810">
                  <c:v>9.1073500000000002E-2</c:v>
                </c:pt>
                <c:pt idx="29811">
                  <c:v>8.8404499999999997E-2</c:v>
                </c:pt>
                <c:pt idx="29812">
                  <c:v>8.5753099999999999E-2</c:v>
                </c:pt>
                <c:pt idx="29813">
                  <c:v>8.3123199999999994E-2</c:v>
                </c:pt>
                <c:pt idx="29814">
                  <c:v>8.0518900000000004E-2</c:v>
                </c:pt>
                <c:pt idx="29815">
                  <c:v>7.7944299999999994E-2</c:v>
                </c:pt>
                <c:pt idx="29816">
                  <c:v>7.5403800000000007E-2</c:v>
                </c:pt>
                <c:pt idx="29817">
                  <c:v>7.2900999999999994E-2</c:v>
                </c:pt>
                <c:pt idx="29818">
                  <c:v>7.0439000000000002E-2</c:v>
                </c:pt>
                <c:pt idx="29819">
                  <c:v>6.8020200000000003E-2</c:v>
                </c:pt>
                <c:pt idx="29820">
                  <c:v>6.5647399999999995E-2</c:v>
                </c:pt>
                <c:pt idx="29821">
                  <c:v>6.3323699999999997E-2</c:v>
                </c:pt>
                <c:pt idx="29822">
                  <c:v>6.1052599999999999E-2</c:v>
                </c:pt>
                <c:pt idx="29823">
                  <c:v>5.8837500000000001E-2</c:v>
                </c:pt>
                <c:pt idx="29824">
                  <c:v>5.6681799999999997E-2</c:v>
                </c:pt>
                <c:pt idx="29825">
                  <c:v>5.4589199999999997E-2</c:v>
                </c:pt>
                <c:pt idx="29826">
                  <c:v>5.2563499999999999E-2</c:v>
                </c:pt>
                <c:pt idx="29827">
                  <c:v>5.0608199999999999E-2</c:v>
                </c:pt>
                <c:pt idx="29828">
                  <c:v>4.8726400000000003E-2</c:v>
                </c:pt>
                <c:pt idx="29829">
                  <c:v>4.6920900000000001E-2</c:v>
                </c:pt>
                <c:pt idx="29830">
                  <c:v>4.5193999999999998E-2</c:v>
                </c:pt>
                <c:pt idx="29831">
                  <c:v>4.3547700000000002E-2</c:v>
                </c:pt>
                <c:pt idx="29832">
                  <c:v>4.19847E-2</c:v>
                </c:pt>
                <c:pt idx="29833">
                  <c:v>4.0508000000000002E-2</c:v>
                </c:pt>
                <c:pt idx="29834">
                  <c:v>3.9120099999999998E-2</c:v>
                </c:pt>
                <c:pt idx="29835">
                  <c:v>3.7822000000000001E-2</c:v>
                </c:pt>
                <c:pt idx="29836">
                  <c:v>3.6613600000000003E-2</c:v>
                </c:pt>
                <c:pt idx="29837">
                  <c:v>3.5494900000000003E-2</c:v>
                </c:pt>
                <c:pt idx="29838">
                  <c:v>3.4466799999999999E-2</c:v>
                </c:pt>
                <c:pt idx="29839">
                  <c:v>3.3530600000000001E-2</c:v>
                </c:pt>
                <c:pt idx="29840">
                  <c:v>3.2687099999999997E-2</c:v>
                </c:pt>
                <c:pt idx="29841">
                  <c:v>3.1937599999999997E-2</c:v>
                </c:pt>
                <c:pt idx="29842">
                  <c:v>3.12838E-2</c:v>
                </c:pt>
                <c:pt idx="29843">
                  <c:v>3.0726699999999999E-2</c:v>
                </c:pt>
                <c:pt idx="29844">
                  <c:v>3.0265899999999998E-2</c:v>
                </c:pt>
                <c:pt idx="29845">
                  <c:v>2.9900699999999999E-2</c:v>
                </c:pt>
                <c:pt idx="29846">
                  <c:v>2.9631399999999999E-2</c:v>
                </c:pt>
                <c:pt idx="29847">
                  <c:v>2.9458700000000001E-2</c:v>
                </c:pt>
                <c:pt idx="29848">
                  <c:v>2.93835E-2</c:v>
                </c:pt>
                <c:pt idx="29849">
                  <c:v>2.9405799999999999E-2</c:v>
                </c:pt>
                <c:pt idx="29850">
                  <c:v>2.9524999999999999E-2</c:v>
                </c:pt>
                <c:pt idx="29851">
                  <c:v>2.97399E-2</c:v>
                </c:pt>
                <c:pt idx="29852">
                  <c:v>3.0049900000000001E-2</c:v>
                </c:pt>
                <c:pt idx="29853">
                  <c:v>3.0453500000000001E-2</c:v>
                </c:pt>
                <c:pt idx="29854">
                  <c:v>3.09474E-2</c:v>
                </c:pt>
                <c:pt idx="29855">
                  <c:v>3.1529000000000001E-2</c:v>
                </c:pt>
                <c:pt idx="29856">
                  <c:v>3.2197000000000003E-2</c:v>
                </c:pt>
                <c:pt idx="29857">
                  <c:v>3.2949899999999997E-2</c:v>
                </c:pt>
                <c:pt idx="29858">
                  <c:v>3.3785500000000003E-2</c:v>
                </c:pt>
                <c:pt idx="29859">
                  <c:v>3.4701099999999999E-2</c:v>
                </c:pt>
                <c:pt idx="29860">
                  <c:v>3.5693500000000003E-2</c:v>
                </c:pt>
                <c:pt idx="29861">
                  <c:v>3.6760500000000002E-2</c:v>
                </c:pt>
                <c:pt idx="29862">
                  <c:v>3.79006E-2</c:v>
                </c:pt>
                <c:pt idx="29863">
                  <c:v>3.9113000000000002E-2</c:v>
                </c:pt>
                <c:pt idx="29864">
                  <c:v>4.0395599999999997E-2</c:v>
                </c:pt>
                <c:pt idx="29865">
                  <c:v>4.17458E-2</c:v>
                </c:pt>
                <c:pt idx="29866">
                  <c:v>4.3160999999999998E-2</c:v>
                </c:pt>
                <c:pt idx="29867">
                  <c:v>4.4638499999999998E-2</c:v>
                </c:pt>
                <c:pt idx="29868">
                  <c:v>4.6175300000000002E-2</c:v>
                </c:pt>
                <c:pt idx="29869">
                  <c:v>4.77688E-2</c:v>
                </c:pt>
                <c:pt idx="29870">
                  <c:v>4.94157E-2</c:v>
                </c:pt>
                <c:pt idx="29871">
                  <c:v>5.1112299999999999E-2</c:v>
                </c:pt>
                <c:pt idx="29872">
                  <c:v>5.28548E-2</c:v>
                </c:pt>
                <c:pt idx="29873">
                  <c:v>5.4639500000000001E-2</c:v>
                </c:pt>
                <c:pt idx="29874">
                  <c:v>5.6461999999999998E-2</c:v>
                </c:pt>
                <c:pt idx="29875">
                  <c:v>5.8318300000000003E-2</c:v>
                </c:pt>
                <c:pt idx="29876">
                  <c:v>6.0205099999999998E-2</c:v>
                </c:pt>
                <c:pt idx="29877">
                  <c:v>6.2119500000000001E-2</c:v>
                </c:pt>
                <c:pt idx="29878">
                  <c:v>6.4057299999999998E-2</c:v>
                </c:pt>
                <c:pt idx="29879">
                  <c:v>6.6014699999999996E-2</c:v>
                </c:pt>
                <c:pt idx="29880">
                  <c:v>6.7988199999999999E-2</c:v>
                </c:pt>
                <c:pt idx="29881">
                  <c:v>6.9974400000000006E-2</c:v>
                </c:pt>
                <c:pt idx="29882">
                  <c:v>7.1969900000000003E-2</c:v>
                </c:pt>
                <c:pt idx="29883">
                  <c:v>7.3970800000000003E-2</c:v>
                </c:pt>
                <c:pt idx="29884">
                  <c:v>7.5972499999999998E-2</c:v>
                </c:pt>
                <c:pt idx="29885">
                  <c:v>7.7970499999999998E-2</c:v>
                </c:pt>
                <c:pt idx="29886">
                  <c:v>7.9961400000000002E-2</c:v>
                </c:pt>
                <c:pt idx="29887">
                  <c:v>8.1942699999999993E-2</c:v>
                </c:pt>
                <c:pt idx="29888">
                  <c:v>8.3910299999999993E-2</c:v>
                </c:pt>
                <c:pt idx="29889">
                  <c:v>8.5859599999999994E-2</c:v>
                </c:pt>
                <c:pt idx="29890">
                  <c:v>8.7785699999999994E-2</c:v>
                </c:pt>
                <c:pt idx="29891">
                  <c:v>8.9685699999999993E-2</c:v>
                </c:pt>
                <c:pt idx="29892">
                  <c:v>9.1557700000000006E-2</c:v>
                </c:pt>
                <c:pt idx="29893">
                  <c:v>9.3399899999999994E-2</c:v>
                </c:pt>
                <c:pt idx="29894">
                  <c:v>9.5209799999999997E-2</c:v>
                </c:pt>
                <c:pt idx="29895">
                  <c:v>9.6984000000000001E-2</c:v>
                </c:pt>
                <c:pt idx="29896">
                  <c:v>9.8718799999999995E-2</c:v>
                </c:pt>
                <c:pt idx="29897">
                  <c:v>0.10041</c:v>
                </c:pt>
                <c:pt idx="29898">
                  <c:v>0.10205599999999999</c:v>
                </c:pt>
                <c:pt idx="29899">
                  <c:v>0.10365099999999999</c:v>
                </c:pt>
                <c:pt idx="29900">
                  <c:v>0.105194</c:v>
                </c:pt>
                <c:pt idx="29901">
                  <c:v>0.106682</c:v>
                </c:pt>
                <c:pt idx="29902">
                  <c:v>0.108115</c:v>
                </c:pt>
                <c:pt idx="29903">
                  <c:v>0.109491</c:v>
                </c:pt>
                <c:pt idx="29904">
                  <c:v>0.110809</c:v>
                </c:pt>
                <c:pt idx="29905">
                  <c:v>0.112068</c:v>
                </c:pt>
                <c:pt idx="29906">
                  <c:v>0.113265</c:v>
                </c:pt>
                <c:pt idx="29907">
                  <c:v>0.114399</c:v>
                </c:pt>
                <c:pt idx="29908">
                  <c:v>0.115469</c:v>
                </c:pt>
                <c:pt idx="29909">
                  <c:v>0.11647200000000001</c:v>
                </c:pt>
                <c:pt idx="29910">
                  <c:v>0.117408</c:v>
                </c:pt>
                <c:pt idx="29911">
                  <c:v>0.11827600000000001</c:v>
                </c:pt>
                <c:pt idx="29912">
                  <c:v>0.119075</c:v>
                </c:pt>
                <c:pt idx="29913">
                  <c:v>0.11980300000000001</c:v>
                </c:pt>
                <c:pt idx="29914">
                  <c:v>0.120461</c:v>
                </c:pt>
                <c:pt idx="29915">
                  <c:v>0.121048</c:v>
                </c:pt>
                <c:pt idx="29916">
                  <c:v>0.12156400000000001</c:v>
                </c:pt>
                <c:pt idx="29917">
                  <c:v>0.12200800000000001</c:v>
                </c:pt>
                <c:pt idx="29918">
                  <c:v>0.12238</c:v>
                </c:pt>
                <c:pt idx="29919">
                  <c:v>0.122681</c:v>
                </c:pt>
                <c:pt idx="29920">
                  <c:v>0.12291000000000001</c:v>
                </c:pt>
                <c:pt idx="29921">
                  <c:v>0.123068</c:v>
                </c:pt>
                <c:pt idx="29922">
                  <c:v>0.123155</c:v>
                </c:pt>
                <c:pt idx="29923">
                  <c:v>0.123173</c:v>
                </c:pt>
                <c:pt idx="29924">
                  <c:v>0.123123</c:v>
                </c:pt>
                <c:pt idx="29925">
                  <c:v>0.123006</c:v>
                </c:pt>
                <c:pt idx="29926">
                  <c:v>0.122823</c:v>
                </c:pt>
                <c:pt idx="29927">
                  <c:v>0.12257700000000001</c:v>
                </c:pt>
                <c:pt idx="29928">
                  <c:v>0.122267</c:v>
                </c:pt>
                <c:pt idx="29929">
                  <c:v>0.121895</c:v>
                </c:pt>
                <c:pt idx="29930">
                  <c:v>0.121463</c:v>
                </c:pt>
                <c:pt idx="29931">
                  <c:v>0.120974</c:v>
                </c:pt>
                <c:pt idx="29932">
                  <c:v>0.120432</c:v>
                </c:pt>
                <c:pt idx="29933">
                  <c:v>0.119838</c:v>
                </c:pt>
                <c:pt idx="29934">
                  <c:v>0.119195</c:v>
                </c:pt>
                <c:pt idx="29935">
                  <c:v>0.118505</c:v>
                </c:pt>
                <c:pt idx="29936">
                  <c:v>0.117771</c:v>
                </c:pt>
                <c:pt idx="29937">
                  <c:v>0.116995</c:v>
                </c:pt>
                <c:pt idx="29938">
                  <c:v>0.116178</c:v>
                </c:pt>
                <c:pt idx="29939">
                  <c:v>0.11532299999999999</c:v>
                </c:pt>
                <c:pt idx="29940">
                  <c:v>0.114431</c:v>
                </c:pt>
                <c:pt idx="29941">
                  <c:v>0.113507</c:v>
                </c:pt>
                <c:pt idx="29942">
                  <c:v>0.112551</c:v>
                </c:pt>
                <c:pt idx="29943">
                  <c:v>0.111566</c:v>
                </c:pt>
                <c:pt idx="29944">
                  <c:v>0.110556</c:v>
                </c:pt>
                <c:pt idx="29945">
                  <c:v>0.109524</c:v>
                </c:pt>
                <c:pt idx="29946">
                  <c:v>0.108474</c:v>
                </c:pt>
                <c:pt idx="29947">
                  <c:v>0.107409</c:v>
                </c:pt>
                <c:pt idx="29948">
                  <c:v>0.106334</c:v>
                </c:pt>
                <c:pt idx="29949">
                  <c:v>0.10525</c:v>
                </c:pt>
                <c:pt idx="29950">
                  <c:v>0.10416</c:v>
                </c:pt>
                <c:pt idx="29951">
                  <c:v>0.10306800000000001</c:v>
                </c:pt>
                <c:pt idx="29952">
                  <c:v>0.101976</c:v>
                </c:pt>
                <c:pt idx="29953">
                  <c:v>0.10088800000000001</c:v>
                </c:pt>
                <c:pt idx="29954">
                  <c:v>9.9805900000000003E-2</c:v>
                </c:pt>
                <c:pt idx="29955">
                  <c:v>9.8733899999999999E-2</c:v>
                </c:pt>
                <c:pt idx="29956">
                  <c:v>9.76746E-2</c:v>
                </c:pt>
                <c:pt idx="29957">
                  <c:v>9.6630300000000002E-2</c:v>
                </c:pt>
                <c:pt idx="29958">
                  <c:v>9.56037E-2</c:v>
                </c:pt>
                <c:pt idx="29959">
                  <c:v>9.4597700000000007E-2</c:v>
                </c:pt>
                <c:pt idx="29960">
                  <c:v>9.3615199999999996E-2</c:v>
                </c:pt>
                <c:pt idx="29961">
                  <c:v>9.2658900000000002E-2</c:v>
                </c:pt>
                <c:pt idx="29962">
                  <c:v>9.1731099999999996E-2</c:v>
                </c:pt>
                <c:pt idx="29963">
                  <c:v>9.0833899999999995E-2</c:v>
                </c:pt>
                <c:pt idx="29964">
                  <c:v>8.9969300000000002E-2</c:v>
                </c:pt>
                <c:pt idx="29965">
                  <c:v>8.91401E-2</c:v>
                </c:pt>
                <c:pt idx="29966">
                  <c:v>8.8349200000000003E-2</c:v>
                </c:pt>
                <c:pt idx="29967">
                  <c:v>8.7598899999999993E-2</c:v>
                </c:pt>
                <c:pt idx="29968">
                  <c:v>8.6891300000000005E-2</c:v>
                </c:pt>
                <c:pt idx="29969">
                  <c:v>8.62285E-2</c:v>
                </c:pt>
                <c:pt idx="29970">
                  <c:v>8.5612099999999997E-2</c:v>
                </c:pt>
                <c:pt idx="29971">
                  <c:v>8.5043499999999994E-2</c:v>
                </c:pt>
                <c:pt idx="29972">
                  <c:v>8.4524199999999994E-2</c:v>
                </c:pt>
                <c:pt idx="29973">
                  <c:v>8.4056599999999995E-2</c:v>
                </c:pt>
                <c:pt idx="29974">
                  <c:v>8.3642499999999995E-2</c:v>
                </c:pt>
                <c:pt idx="29975">
                  <c:v>8.3282300000000004E-2</c:v>
                </c:pt>
                <c:pt idx="29976">
                  <c:v>8.29767E-2</c:v>
                </c:pt>
                <c:pt idx="29977">
                  <c:v>8.2726599999999997E-2</c:v>
                </c:pt>
                <c:pt idx="29978">
                  <c:v>8.2533200000000001E-2</c:v>
                </c:pt>
                <c:pt idx="29979">
                  <c:v>8.2397700000000004E-2</c:v>
                </c:pt>
                <c:pt idx="29980">
                  <c:v>8.2322099999999995E-2</c:v>
                </c:pt>
                <c:pt idx="29981">
                  <c:v>8.2307900000000003E-2</c:v>
                </c:pt>
                <c:pt idx="29982">
                  <c:v>8.2355300000000006E-2</c:v>
                </c:pt>
                <c:pt idx="29983">
                  <c:v>8.2464399999999993E-2</c:v>
                </c:pt>
                <c:pt idx="29984">
                  <c:v>8.2635299999999995E-2</c:v>
                </c:pt>
                <c:pt idx="29985">
                  <c:v>8.2868399999999995E-2</c:v>
                </c:pt>
                <c:pt idx="29986">
                  <c:v>8.3163799999999996E-2</c:v>
                </c:pt>
                <c:pt idx="29987">
                  <c:v>8.3521499999999999E-2</c:v>
                </c:pt>
                <c:pt idx="29988">
                  <c:v>8.3941000000000002E-2</c:v>
                </c:pt>
                <c:pt idx="29989">
                  <c:v>8.4421700000000002E-2</c:v>
                </c:pt>
                <c:pt idx="29990">
                  <c:v>8.4963399999999994E-2</c:v>
                </c:pt>
                <c:pt idx="29991">
                  <c:v>8.55654E-2</c:v>
                </c:pt>
                <c:pt idx="29992">
                  <c:v>8.6227200000000004E-2</c:v>
                </c:pt>
                <c:pt idx="29993">
                  <c:v>8.6948600000000001E-2</c:v>
                </c:pt>
                <c:pt idx="29994">
                  <c:v>8.7729699999999994E-2</c:v>
                </c:pt>
                <c:pt idx="29995">
                  <c:v>8.8570200000000002E-2</c:v>
                </c:pt>
                <c:pt idx="29996">
                  <c:v>8.9468500000000006E-2</c:v>
                </c:pt>
                <c:pt idx="29997">
                  <c:v>9.0422500000000003E-2</c:v>
                </c:pt>
                <c:pt idx="29998">
                  <c:v>9.1429499999999997E-2</c:v>
                </c:pt>
                <c:pt idx="29999">
                  <c:v>9.2486799999999994E-2</c:v>
                </c:pt>
                <c:pt idx="30000">
                  <c:v>9.35922E-2</c:v>
                </c:pt>
                <c:pt idx="30001">
                  <c:v>9.47432E-2</c:v>
                </c:pt>
                <c:pt idx="30002">
                  <c:v>9.5938099999999998E-2</c:v>
                </c:pt>
                <c:pt idx="30003">
                  <c:v>9.7175800000000007E-2</c:v>
                </c:pt>
                <c:pt idx="30004">
                  <c:v>9.8454899999999998E-2</c:v>
                </c:pt>
                <c:pt idx="30005">
                  <c:v>9.9772299999999994E-2</c:v>
                </c:pt>
                <c:pt idx="30006">
                  <c:v>0.10112400000000001</c:v>
                </c:pt>
                <c:pt idx="30007">
                  <c:v>0.102508</c:v>
                </c:pt>
                <c:pt idx="30008">
                  <c:v>0.103921</c:v>
                </c:pt>
                <c:pt idx="30009">
                  <c:v>0.105363</c:v>
                </c:pt>
                <c:pt idx="30010">
                  <c:v>0.10682899999999999</c:v>
                </c:pt>
                <c:pt idx="30011">
                  <c:v>0.108319</c:v>
                </c:pt>
                <c:pt idx="30012">
                  <c:v>0.109831</c:v>
                </c:pt>
                <c:pt idx="30013">
                  <c:v>0.111361</c:v>
                </c:pt>
                <c:pt idx="30014">
                  <c:v>0.11290799999999999</c:v>
                </c:pt>
                <c:pt idx="30015">
                  <c:v>0.114466</c:v>
                </c:pt>
                <c:pt idx="30016">
                  <c:v>0.116035</c:v>
                </c:pt>
                <c:pt idx="30017">
                  <c:v>0.11761000000000001</c:v>
                </c:pt>
                <c:pt idx="30018">
                  <c:v>0.11919</c:v>
                </c:pt>
                <c:pt idx="30019">
                  <c:v>0.12077300000000001</c:v>
                </c:pt>
                <c:pt idx="30020">
                  <c:v>0.12235799999999999</c:v>
                </c:pt>
                <c:pt idx="30021">
                  <c:v>0.123942</c:v>
                </c:pt>
                <c:pt idx="30022">
                  <c:v>0.12551999999999999</c:v>
                </c:pt>
                <c:pt idx="30023">
                  <c:v>0.12708700000000001</c:v>
                </c:pt>
                <c:pt idx="30024">
                  <c:v>0.12864100000000001</c:v>
                </c:pt>
                <c:pt idx="30025">
                  <c:v>0.13017799999999999</c:v>
                </c:pt>
                <c:pt idx="30026">
                  <c:v>0.131693</c:v>
                </c:pt>
                <c:pt idx="30027">
                  <c:v>0.13318199999999999</c:v>
                </c:pt>
                <c:pt idx="30028">
                  <c:v>0.13464300000000001</c:v>
                </c:pt>
                <c:pt idx="30029">
                  <c:v>0.136072</c:v>
                </c:pt>
                <c:pt idx="30030">
                  <c:v>0.137464</c:v>
                </c:pt>
                <c:pt idx="30031">
                  <c:v>0.13881599999999999</c:v>
                </c:pt>
                <c:pt idx="30032">
                  <c:v>0.140126</c:v>
                </c:pt>
                <c:pt idx="30033">
                  <c:v>0.14138999999999999</c:v>
                </c:pt>
                <c:pt idx="30034">
                  <c:v>0.14260400000000001</c:v>
                </c:pt>
                <c:pt idx="30035">
                  <c:v>0.143765</c:v>
                </c:pt>
                <c:pt idx="30036">
                  <c:v>0.14487</c:v>
                </c:pt>
                <c:pt idx="30037">
                  <c:v>0.14591499999999999</c:v>
                </c:pt>
                <c:pt idx="30038">
                  <c:v>0.146899</c:v>
                </c:pt>
                <c:pt idx="30039">
                  <c:v>0.147818</c:v>
                </c:pt>
                <c:pt idx="30040">
                  <c:v>0.148669</c:v>
                </c:pt>
                <c:pt idx="30041">
                  <c:v>0.149451</c:v>
                </c:pt>
                <c:pt idx="30042">
                  <c:v>0.15016099999999999</c:v>
                </c:pt>
                <c:pt idx="30043">
                  <c:v>0.15079500000000001</c:v>
                </c:pt>
                <c:pt idx="30044">
                  <c:v>0.15135199999999999</c:v>
                </c:pt>
                <c:pt idx="30045">
                  <c:v>0.15182699999999999</c:v>
                </c:pt>
                <c:pt idx="30046">
                  <c:v>0.15221999999999999</c:v>
                </c:pt>
                <c:pt idx="30047">
                  <c:v>0.152527</c:v>
                </c:pt>
                <c:pt idx="30048">
                  <c:v>0.15274699999999999</c:v>
                </c:pt>
                <c:pt idx="30049">
                  <c:v>0.15287600000000001</c:v>
                </c:pt>
                <c:pt idx="30050">
                  <c:v>0.15291399999999999</c:v>
                </c:pt>
                <c:pt idx="30051">
                  <c:v>0.15285699999999999</c:v>
                </c:pt>
                <c:pt idx="30052">
                  <c:v>0.15270600000000001</c:v>
                </c:pt>
                <c:pt idx="30053">
                  <c:v>0.15245700000000001</c:v>
                </c:pt>
                <c:pt idx="30054">
                  <c:v>0.152111</c:v>
                </c:pt>
                <c:pt idx="30055">
                  <c:v>0.15166399999999999</c:v>
                </c:pt>
                <c:pt idx="30056">
                  <c:v>0.151116</c:v>
                </c:pt>
                <c:pt idx="30057">
                  <c:v>0.15046599999999999</c:v>
                </c:pt>
                <c:pt idx="30058">
                  <c:v>0.14971300000000001</c:v>
                </c:pt>
                <c:pt idx="30059">
                  <c:v>0.14885699999999999</c:v>
                </c:pt>
                <c:pt idx="30060">
                  <c:v>0.147897</c:v>
                </c:pt>
                <c:pt idx="30061">
                  <c:v>0.14683299999999999</c:v>
                </c:pt>
                <c:pt idx="30062">
                  <c:v>0.14566499999999999</c:v>
                </c:pt>
                <c:pt idx="30063">
                  <c:v>0.14439299999999999</c:v>
                </c:pt>
                <c:pt idx="30064">
                  <c:v>0.14301800000000001</c:v>
                </c:pt>
                <c:pt idx="30065">
                  <c:v>0.14154</c:v>
                </c:pt>
                <c:pt idx="30066">
                  <c:v>0.139958</c:v>
                </c:pt>
                <c:pt idx="30067">
                  <c:v>0.13827500000000001</c:v>
                </c:pt>
                <c:pt idx="30068">
                  <c:v>0.13649</c:v>
                </c:pt>
                <c:pt idx="30069">
                  <c:v>0.13460800000000001</c:v>
                </c:pt>
                <c:pt idx="30070">
                  <c:v>0.13262699999999999</c:v>
                </c:pt>
                <c:pt idx="30071">
                  <c:v>0.130552</c:v>
                </c:pt>
                <c:pt idx="30072">
                  <c:v>0.128382</c:v>
                </c:pt>
                <c:pt idx="30073">
                  <c:v>0.12612000000000001</c:v>
                </c:pt>
                <c:pt idx="30074">
                  <c:v>0.123769</c:v>
                </c:pt>
                <c:pt idx="30075">
                  <c:v>0.12133099999999999</c:v>
                </c:pt>
                <c:pt idx="30076">
                  <c:v>0.118808</c:v>
                </c:pt>
                <c:pt idx="30077">
                  <c:v>0.116203</c:v>
                </c:pt>
                <c:pt idx="30078">
                  <c:v>0.11351899999999999</c:v>
                </c:pt>
                <c:pt idx="30079">
                  <c:v>0.110758</c:v>
                </c:pt>
                <c:pt idx="30080">
                  <c:v>0.10792499999999999</c:v>
                </c:pt>
                <c:pt idx="30081">
                  <c:v>0.10502300000000001</c:v>
                </c:pt>
                <c:pt idx="30082">
                  <c:v>0.10205500000000001</c:v>
                </c:pt>
                <c:pt idx="30083">
                  <c:v>9.9026900000000001E-2</c:v>
                </c:pt>
                <c:pt idx="30084">
                  <c:v>9.5941499999999999E-2</c:v>
                </c:pt>
                <c:pt idx="30085">
                  <c:v>9.2803099999999999E-2</c:v>
                </c:pt>
                <c:pt idx="30086">
                  <c:v>8.9615399999999998E-2</c:v>
                </c:pt>
                <c:pt idx="30087">
                  <c:v>8.6382500000000001E-2</c:v>
                </c:pt>
                <c:pt idx="30088">
                  <c:v>8.3108899999999999E-2</c:v>
                </c:pt>
                <c:pt idx="30089">
                  <c:v>7.9799499999999995E-2</c:v>
                </c:pt>
                <c:pt idx="30090">
                  <c:v>7.6459399999999997E-2</c:v>
                </c:pt>
                <c:pt idx="30091">
                  <c:v>7.3094199999999998E-2</c:v>
                </c:pt>
                <c:pt idx="30092">
                  <c:v>6.9708699999999998E-2</c:v>
                </c:pt>
                <c:pt idx="30093">
                  <c:v>6.63073E-2</c:v>
                </c:pt>
                <c:pt idx="30094">
                  <c:v>6.2893900000000003E-2</c:v>
                </c:pt>
                <c:pt idx="30095">
                  <c:v>5.9473900000000003E-2</c:v>
                </c:pt>
                <c:pt idx="30096">
                  <c:v>5.6052999999999999E-2</c:v>
                </c:pt>
                <c:pt idx="30097">
                  <c:v>5.2636700000000002E-2</c:v>
                </c:pt>
                <c:pt idx="30098">
                  <c:v>4.9230500000000003E-2</c:v>
                </c:pt>
                <c:pt idx="30099">
                  <c:v>4.5839900000000003E-2</c:v>
                </c:pt>
                <c:pt idx="30100">
                  <c:v>4.2470899999999999E-2</c:v>
                </c:pt>
                <c:pt idx="30101">
                  <c:v>3.9128900000000001E-2</c:v>
                </c:pt>
                <c:pt idx="30102">
                  <c:v>3.5818799999999998E-2</c:v>
                </c:pt>
                <c:pt idx="30103">
                  <c:v>3.2545299999999999E-2</c:v>
                </c:pt>
                <c:pt idx="30104">
                  <c:v>2.93139E-2</c:v>
                </c:pt>
                <c:pt idx="30105">
                  <c:v>2.6130400000000002E-2</c:v>
                </c:pt>
                <c:pt idx="30106">
                  <c:v>2.30017E-2</c:v>
                </c:pt>
                <c:pt idx="30107">
                  <c:v>1.9934899999999998E-2</c:v>
                </c:pt>
                <c:pt idx="30108">
                  <c:v>1.6935800000000001E-2</c:v>
                </c:pt>
                <c:pt idx="30109">
                  <c:v>1.40071E-2</c:v>
                </c:pt>
                <c:pt idx="30110">
                  <c:v>1.1151700000000001E-2</c:v>
                </c:pt>
                <c:pt idx="30111" formatCode="0.00E+00">
                  <c:v>8.3746700000000007E-3</c:v>
                </c:pt>
                <c:pt idx="30112" formatCode="0.00E+00">
                  <c:v>5.6811300000000004E-3</c:v>
                </c:pt>
                <c:pt idx="30113" formatCode="0.00E+00">
                  <c:v>3.07516E-3</c:v>
                </c:pt>
                <c:pt idx="30114" formatCode="0.00E+00">
                  <c:v>5.6066999999999998E-4</c:v>
                </c:pt>
                <c:pt idx="30115" formatCode="0.00E+00">
                  <c:v>-1.8580199999999999E-3</c:v>
                </c:pt>
                <c:pt idx="30116" formatCode="0.00E+00">
                  <c:v>-4.1765500000000002E-3</c:v>
                </c:pt>
                <c:pt idx="30117" formatCode="0.00E+00">
                  <c:v>-6.3911699999999998E-3</c:v>
                </c:pt>
                <c:pt idx="30118" formatCode="0.00E+00">
                  <c:v>-8.4986000000000003E-3</c:v>
                </c:pt>
                <c:pt idx="30119">
                  <c:v>-1.04955E-2</c:v>
                </c:pt>
                <c:pt idx="30120">
                  <c:v>-1.23789E-2</c:v>
                </c:pt>
                <c:pt idx="30121">
                  <c:v>-1.41458E-2</c:v>
                </c:pt>
                <c:pt idx="30122">
                  <c:v>-1.57933E-2</c:v>
                </c:pt>
                <c:pt idx="30123">
                  <c:v>-1.7318400000000001E-2</c:v>
                </c:pt>
                <c:pt idx="30124">
                  <c:v>-1.87178E-2</c:v>
                </c:pt>
                <c:pt idx="30125">
                  <c:v>-1.9989E-2</c:v>
                </c:pt>
                <c:pt idx="30126">
                  <c:v>-2.11299E-2</c:v>
                </c:pt>
                <c:pt idx="30127">
                  <c:v>-2.2138700000000001E-2</c:v>
                </c:pt>
                <c:pt idx="30128">
                  <c:v>-2.3013200000000001E-2</c:v>
                </c:pt>
                <c:pt idx="30129">
                  <c:v>-2.3751000000000001E-2</c:v>
                </c:pt>
                <c:pt idx="30130">
                  <c:v>-2.4349900000000001E-2</c:v>
                </c:pt>
                <c:pt idx="30131">
                  <c:v>-2.4808899999999998E-2</c:v>
                </c:pt>
                <c:pt idx="30132">
                  <c:v>-2.5127199999999999E-2</c:v>
                </c:pt>
                <c:pt idx="30133">
                  <c:v>-2.5303900000000001E-2</c:v>
                </c:pt>
                <c:pt idx="30134">
                  <c:v>-2.5338200000000002E-2</c:v>
                </c:pt>
                <c:pt idx="30135">
                  <c:v>-2.5229600000000001E-2</c:v>
                </c:pt>
                <c:pt idx="30136">
                  <c:v>-2.4977800000000001E-2</c:v>
                </c:pt>
                <c:pt idx="30137">
                  <c:v>-2.4583000000000001E-2</c:v>
                </c:pt>
                <c:pt idx="30138">
                  <c:v>-2.40457E-2</c:v>
                </c:pt>
                <c:pt idx="30139">
                  <c:v>-2.3366499999999998E-2</c:v>
                </c:pt>
                <c:pt idx="30140">
                  <c:v>-2.2546299999999998E-2</c:v>
                </c:pt>
                <c:pt idx="30141">
                  <c:v>-2.15862E-2</c:v>
                </c:pt>
                <c:pt idx="30142">
                  <c:v>-2.0487399999999999E-2</c:v>
                </c:pt>
                <c:pt idx="30143">
                  <c:v>-1.92517E-2</c:v>
                </c:pt>
                <c:pt idx="30144">
                  <c:v>-1.7880799999999999E-2</c:v>
                </c:pt>
                <c:pt idx="30145">
                  <c:v>-1.63768E-2</c:v>
                </c:pt>
                <c:pt idx="30146">
                  <c:v>-1.47422E-2</c:v>
                </c:pt>
                <c:pt idx="30147">
                  <c:v>-1.29798E-2</c:v>
                </c:pt>
                <c:pt idx="30148">
                  <c:v>-1.1092599999999999E-2</c:v>
                </c:pt>
                <c:pt idx="30149" formatCode="0.00E+00">
                  <c:v>-9.0837000000000001E-3</c:v>
                </c:pt>
                <c:pt idx="30150" formatCode="0.00E+00">
                  <c:v>-6.9562499999999998E-3</c:v>
                </c:pt>
                <c:pt idx="30151" formatCode="0.00E+00">
                  <c:v>-4.71361E-3</c:v>
                </c:pt>
                <c:pt idx="30152" formatCode="0.00E+00">
                  <c:v>-2.3590899999999999E-3</c:v>
                </c:pt>
                <c:pt idx="30153" formatCode="0.00E+00">
                  <c:v>1.03564E-4</c:v>
                </c:pt>
                <c:pt idx="30154" formatCode="0.00E+00">
                  <c:v>2.67008E-3</c:v>
                </c:pt>
                <c:pt idx="30155" formatCode="0.00E+00">
                  <c:v>5.3361299999999997E-3</c:v>
                </c:pt>
                <c:pt idx="30156" formatCode="0.00E+00">
                  <c:v>8.0977500000000008E-3</c:v>
                </c:pt>
                <c:pt idx="30157">
                  <c:v>1.09511E-2</c:v>
                </c:pt>
                <c:pt idx="30158">
                  <c:v>1.3891799999999999E-2</c:v>
                </c:pt>
                <c:pt idx="30159">
                  <c:v>1.6915099999999999E-2</c:v>
                </c:pt>
                <c:pt idx="30160">
                  <c:v>2.00159E-2</c:v>
                </c:pt>
                <c:pt idx="30161">
                  <c:v>2.3189000000000001E-2</c:v>
                </c:pt>
                <c:pt idx="30162">
                  <c:v>2.6429299999999999E-2</c:v>
                </c:pt>
                <c:pt idx="30163">
                  <c:v>2.9731400000000002E-2</c:v>
                </c:pt>
                <c:pt idx="30164">
                  <c:v>3.3090099999999997E-2</c:v>
                </c:pt>
                <c:pt idx="30165">
                  <c:v>3.6499700000000003E-2</c:v>
                </c:pt>
                <c:pt idx="30166">
                  <c:v>3.9954700000000003E-2</c:v>
                </c:pt>
                <c:pt idx="30167">
                  <c:v>4.34499E-2</c:v>
                </c:pt>
                <c:pt idx="30168">
                  <c:v>4.6980300000000003E-2</c:v>
                </c:pt>
                <c:pt idx="30169">
                  <c:v>5.0540300000000003E-2</c:v>
                </c:pt>
                <c:pt idx="30170">
                  <c:v>5.4123900000000003E-2</c:v>
                </c:pt>
                <c:pt idx="30171">
                  <c:v>5.7725199999999997E-2</c:v>
                </c:pt>
                <c:pt idx="30172">
                  <c:v>6.1338200000000002E-2</c:v>
                </c:pt>
                <c:pt idx="30173">
                  <c:v>6.4957200000000007E-2</c:v>
                </c:pt>
                <c:pt idx="30174">
                  <c:v>6.8576600000000001E-2</c:v>
                </c:pt>
                <c:pt idx="30175">
                  <c:v>7.2190699999999997E-2</c:v>
                </c:pt>
                <c:pt idx="30176">
                  <c:v>7.5794E-2</c:v>
                </c:pt>
                <c:pt idx="30177">
                  <c:v>7.9381800000000002E-2</c:v>
                </c:pt>
                <c:pt idx="30178">
                  <c:v>8.2948800000000003E-2</c:v>
                </c:pt>
                <c:pt idx="30179">
                  <c:v>8.6489899999999995E-2</c:v>
                </c:pt>
                <c:pt idx="30180">
                  <c:v>8.9999300000000004E-2</c:v>
                </c:pt>
                <c:pt idx="30181">
                  <c:v>9.3471299999999993E-2</c:v>
                </c:pt>
                <c:pt idx="30182">
                  <c:v>9.6900500000000001E-2</c:v>
                </c:pt>
                <c:pt idx="30183">
                  <c:v>0.100282</c:v>
                </c:pt>
                <c:pt idx="30184">
                  <c:v>0.10360999999999999</c:v>
                </c:pt>
                <c:pt idx="30185">
                  <c:v>0.10688</c:v>
                </c:pt>
                <c:pt idx="30186">
                  <c:v>0.110085</c:v>
                </c:pt>
                <c:pt idx="30187">
                  <c:v>0.113222</c:v>
                </c:pt>
                <c:pt idx="30188">
                  <c:v>0.116284</c:v>
                </c:pt>
                <c:pt idx="30189">
                  <c:v>0.119268</c:v>
                </c:pt>
                <c:pt idx="30190">
                  <c:v>0.122169</c:v>
                </c:pt>
                <c:pt idx="30191">
                  <c:v>0.124983</c:v>
                </c:pt>
                <c:pt idx="30192">
                  <c:v>0.12770599999999999</c:v>
                </c:pt>
                <c:pt idx="30193">
                  <c:v>0.130333</c:v>
                </c:pt>
                <c:pt idx="30194">
                  <c:v>0.13286000000000001</c:v>
                </c:pt>
                <c:pt idx="30195">
                  <c:v>0.13528299999999999</c:v>
                </c:pt>
                <c:pt idx="30196">
                  <c:v>0.1376</c:v>
                </c:pt>
                <c:pt idx="30197">
                  <c:v>0.13980500000000001</c:v>
                </c:pt>
                <c:pt idx="30198">
                  <c:v>0.141898</c:v>
                </c:pt>
                <c:pt idx="30199">
                  <c:v>0.143875</c:v>
                </c:pt>
                <c:pt idx="30200">
                  <c:v>0.145733</c:v>
                </c:pt>
                <c:pt idx="30201">
                  <c:v>0.14746999999999999</c:v>
                </c:pt>
                <c:pt idx="30202">
                  <c:v>0.14908299999999999</c:v>
                </c:pt>
                <c:pt idx="30203">
                  <c:v>0.15057100000000001</c:v>
                </c:pt>
                <c:pt idx="30204">
                  <c:v>0.15193300000000001</c:v>
                </c:pt>
                <c:pt idx="30205">
                  <c:v>0.153167</c:v>
                </c:pt>
                <c:pt idx="30206">
                  <c:v>0.15426999999999999</c:v>
                </c:pt>
                <c:pt idx="30207">
                  <c:v>0.15524199999999999</c:v>
                </c:pt>
                <c:pt idx="30208">
                  <c:v>0.156082</c:v>
                </c:pt>
                <c:pt idx="30209">
                  <c:v>0.15678900000000001</c:v>
                </c:pt>
                <c:pt idx="30210">
                  <c:v>0.157364</c:v>
                </c:pt>
                <c:pt idx="30211">
                  <c:v>0.157804</c:v>
                </c:pt>
                <c:pt idx="30212">
                  <c:v>0.158111</c:v>
                </c:pt>
                <c:pt idx="30213">
                  <c:v>0.15828300000000001</c:v>
                </c:pt>
                <c:pt idx="30214">
                  <c:v>0.15832099999999999</c:v>
                </c:pt>
                <c:pt idx="30215">
                  <c:v>0.158224</c:v>
                </c:pt>
                <c:pt idx="30216">
                  <c:v>0.157994</c:v>
                </c:pt>
                <c:pt idx="30217">
                  <c:v>0.15763199999999999</c:v>
                </c:pt>
                <c:pt idx="30218">
                  <c:v>0.157139</c:v>
                </c:pt>
                <c:pt idx="30219">
                  <c:v>0.15651499999999999</c:v>
                </c:pt>
                <c:pt idx="30220">
                  <c:v>0.15576200000000001</c:v>
                </c:pt>
                <c:pt idx="30221">
                  <c:v>0.15488099999999999</c:v>
                </c:pt>
                <c:pt idx="30222">
                  <c:v>0.15387400000000001</c:v>
                </c:pt>
                <c:pt idx="30223">
                  <c:v>0.15274199999999999</c:v>
                </c:pt>
                <c:pt idx="30224">
                  <c:v>0.15148800000000001</c:v>
                </c:pt>
                <c:pt idx="30225">
                  <c:v>0.150114</c:v>
                </c:pt>
                <c:pt idx="30226">
                  <c:v>0.14862400000000001</c:v>
                </c:pt>
                <c:pt idx="30227">
                  <c:v>0.14701900000000001</c:v>
                </c:pt>
                <c:pt idx="30228">
                  <c:v>0.14530399999999999</c:v>
                </c:pt>
                <c:pt idx="30229">
                  <c:v>0.14348</c:v>
                </c:pt>
                <c:pt idx="30230">
                  <c:v>0.14155100000000001</c:v>
                </c:pt>
                <c:pt idx="30231">
                  <c:v>0.13952000000000001</c:v>
                </c:pt>
                <c:pt idx="30232">
                  <c:v>0.13739000000000001</c:v>
                </c:pt>
                <c:pt idx="30233">
                  <c:v>0.13516400000000001</c:v>
                </c:pt>
                <c:pt idx="30234">
                  <c:v>0.13284499999999999</c:v>
                </c:pt>
                <c:pt idx="30235">
                  <c:v>0.130437</c:v>
                </c:pt>
                <c:pt idx="30236">
                  <c:v>0.127943</c:v>
                </c:pt>
                <c:pt idx="30237">
                  <c:v>0.12536800000000001</c:v>
                </c:pt>
                <c:pt idx="30238">
                  <c:v>0.122714</c:v>
                </c:pt>
                <c:pt idx="30239">
                  <c:v>0.119987</c:v>
                </c:pt>
                <c:pt idx="30240">
                  <c:v>0.117189</c:v>
                </c:pt>
                <c:pt idx="30241">
                  <c:v>0.114326</c:v>
                </c:pt>
                <c:pt idx="30242">
                  <c:v>0.111402</c:v>
                </c:pt>
                <c:pt idx="30243">
                  <c:v>0.10842</c:v>
                </c:pt>
                <c:pt idx="30244">
                  <c:v>0.10538500000000001</c:v>
                </c:pt>
                <c:pt idx="30245">
                  <c:v>0.102302</c:v>
                </c:pt>
                <c:pt idx="30246">
                  <c:v>9.9174700000000005E-2</c:v>
                </c:pt>
                <c:pt idx="30247">
                  <c:v>9.6008499999999997E-2</c:v>
                </c:pt>
                <c:pt idx="30248">
                  <c:v>9.2807899999999999E-2</c:v>
                </c:pt>
                <c:pt idx="30249">
                  <c:v>8.9577500000000004E-2</c:v>
                </c:pt>
                <c:pt idx="30250">
                  <c:v>8.6321499999999995E-2</c:v>
                </c:pt>
                <c:pt idx="30251">
                  <c:v>8.3044400000000004E-2</c:v>
                </c:pt>
                <c:pt idx="30252">
                  <c:v>7.9750100000000004E-2</c:v>
                </c:pt>
                <c:pt idx="30253">
                  <c:v>7.6442800000000005E-2</c:v>
                </c:pt>
                <c:pt idx="30254">
                  <c:v>7.31271E-2</c:v>
                </c:pt>
                <c:pt idx="30255">
                  <c:v>6.9808300000000004E-2</c:v>
                </c:pt>
                <c:pt idx="30256">
                  <c:v>6.6491499999999995E-2</c:v>
                </c:pt>
                <c:pt idx="30257">
                  <c:v>6.3181100000000004E-2</c:v>
                </c:pt>
                <c:pt idx="30258">
                  <c:v>5.9881700000000003E-2</c:v>
                </c:pt>
                <c:pt idx="30259">
                  <c:v>5.6598000000000002E-2</c:v>
                </c:pt>
                <c:pt idx="30260">
                  <c:v>5.3334300000000001E-2</c:v>
                </c:pt>
                <c:pt idx="30261">
                  <c:v>5.0095000000000001E-2</c:v>
                </c:pt>
                <c:pt idx="30262">
                  <c:v>4.6884200000000001E-2</c:v>
                </c:pt>
                <c:pt idx="30263">
                  <c:v>4.3706000000000002E-2</c:v>
                </c:pt>
                <c:pt idx="30264">
                  <c:v>4.0564200000000002E-2</c:v>
                </c:pt>
                <c:pt idx="30265">
                  <c:v>3.7462299999999997E-2</c:v>
                </c:pt>
                <c:pt idx="30266">
                  <c:v>3.4403999999999997E-2</c:v>
                </c:pt>
                <c:pt idx="30267">
                  <c:v>3.1392900000000001E-2</c:v>
                </c:pt>
                <c:pt idx="30268">
                  <c:v>2.8432900000000001E-2</c:v>
                </c:pt>
                <c:pt idx="30269">
                  <c:v>2.5527999999999999E-2</c:v>
                </c:pt>
                <c:pt idx="30270">
                  <c:v>2.2681799999999998E-2</c:v>
                </c:pt>
                <c:pt idx="30271">
                  <c:v>1.9897700000000001E-2</c:v>
                </c:pt>
                <c:pt idx="30272">
                  <c:v>1.71789E-2</c:v>
                </c:pt>
                <c:pt idx="30273">
                  <c:v>1.4527999999999999E-2</c:v>
                </c:pt>
                <c:pt idx="30274">
                  <c:v>1.1947599999999999E-2</c:v>
                </c:pt>
                <c:pt idx="30275" formatCode="0.00E+00">
                  <c:v>9.4404099999999998E-3</c:v>
                </c:pt>
                <c:pt idx="30276" formatCode="0.00E+00">
                  <c:v>7.0089999999999996E-3</c:v>
                </c:pt>
                <c:pt idx="30277" formatCode="0.00E+00">
                  <c:v>4.6554500000000002E-3</c:v>
                </c:pt>
                <c:pt idx="30278" formatCode="0.00E+00">
                  <c:v>2.3821300000000001E-3</c:v>
                </c:pt>
                <c:pt idx="30279" formatCode="0.00E+00">
                  <c:v>1.9173500000000001E-4</c:v>
                </c:pt>
                <c:pt idx="30280" formatCode="0.00E+00">
                  <c:v>-1.91366E-3</c:v>
                </c:pt>
                <c:pt idx="30281" formatCode="0.00E+00">
                  <c:v>-3.9328699999999998E-3</c:v>
                </c:pt>
                <c:pt idx="30282" formatCode="0.00E+00">
                  <c:v>-5.8645600000000004E-3</c:v>
                </c:pt>
                <c:pt idx="30283" formatCode="0.00E+00">
                  <c:v>-7.7068099999999997E-3</c:v>
                </c:pt>
                <c:pt idx="30284" formatCode="0.00E+00">
                  <c:v>-9.4577499999999991E-3</c:v>
                </c:pt>
                <c:pt idx="30285">
                  <c:v>-1.11159E-2</c:v>
                </c:pt>
                <c:pt idx="30286">
                  <c:v>-1.26798E-2</c:v>
                </c:pt>
                <c:pt idx="30287">
                  <c:v>-1.41479E-2</c:v>
                </c:pt>
                <c:pt idx="30288">
                  <c:v>-1.55193E-2</c:v>
                </c:pt>
                <c:pt idx="30289">
                  <c:v>-1.6793499999999999E-2</c:v>
                </c:pt>
                <c:pt idx="30290">
                  <c:v>-1.7970300000000002E-2</c:v>
                </c:pt>
                <c:pt idx="30291">
                  <c:v>-1.9049799999999999E-2</c:v>
                </c:pt>
                <c:pt idx="30292">
                  <c:v>-2.00311E-2</c:v>
                </c:pt>
                <c:pt idx="30293">
                  <c:v>-2.09132E-2</c:v>
                </c:pt>
                <c:pt idx="30294">
                  <c:v>-2.1694399999999999E-2</c:v>
                </c:pt>
                <c:pt idx="30295">
                  <c:v>-2.2373400000000002E-2</c:v>
                </c:pt>
                <c:pt idx="30296">
                  <c:v>-2.2952E-2</c:v>
                </c:pt>
                <c:pt idx="30297">
                  <c:v>-2.3433200000000001E-2</c:v>
                </c:pt>
                <c:pt idx="30298">
                  <c:v>-2.3818800000000001E-2</c:v>
                </c:pt>
                <c:pt idx="30299">
                  <c:v>-2.4109499999999999E-2</c:v>
                </c:pt>
                <c:pt idx="30300">
                  <c:v>-2.4306600000000001E-2</c:v>
                </c:pt>
                <c:pt idx="30301">
                  <c:v>-2.4411700000000001E-2</c:v>
                </c:pt>
                <c:pt idx="30302">
                  <c:v>-2.44266E-2</c:v>
                </c:pt>
                <c:pt idx="30303">
                  <c:v>-2.4352800000000001E-2</c:v>
                </c:pt>
                <c:pt idx="30304">
                  <c:v>-2.4192499999999999E-2</c:v>
                </c:pt>
                <c:pt idx="30305">
                  <c:v>-2.3947800000000002E-2</c:v>
                </c:pt>
                <c:pt idx="30306">
                  <c:v>-2.36209E-2</c:v>
                </c:pt>
                <c:pt idx="30307">
                  <c:v>-2.3214200000000001E-2</c:v>
                </c:pt>
                <c:pt idx="30308">
                  <c:v>-2.2730400000000001E-2</c:v>
                </c:pt>
                <c:pt idx="30309">
                  <c:v>-2.2172299999999999E-2</c:v>
                </c:pt>
                <c:pt idx="30310">
                  <c:v>-2.15429E-2</c:v>
                </c:pt>
                <c:pt idx="30311">
                  <c:v>-2.08449E-2</c:v>
                </c:pt>
                <c:pt idx="30312">
                  <c:v>-2.0080899999999999E-2</c:v>
                </c:pt>
                <c:pt idx="30313">
                  <c:v>-1.92541E-2</c:v>
                </c:pt>
                <c:pt idx="30314">
                  <c:v>-1.83679E-2</c:v>
                </c:pt>
                <c:pt idx="30315">
                  <c:v>-1.7425199999999998E-2</c:v>
                </c:pt>
                <c:pt idx="30316">
                  <c:v>-1.64289E-2</c:v>
                </c:pt>
                <c:pt idx="30317">
                  <c:v>-1.5381799999999999E-2</c:v>
                </c:pt>
                <c:pt idx="30318">
                  <c:v>-1.42874E-2</c:v>
                </c:pt>
                <c:pt idx="30319">
                  <c:v>-1.3148999999999999E-2</c:v>
                </c:pt>
                <c:pt idx="30320">
                  <c:v>-1.1970099999999999E-2</c:v>
                </c:pt>
                <c:pt idx="30321">
                  <c:v>-1.0754100000000001E-2</c:v>
                </c:pt>
                <c:pt idx="30322" formatCode="0.00E+00">
                  <c:v>-9.5046599999999998E-3</c:v>
                </c:pt>
                <c:pt idx="30323" formatCode="0.00E+00">
                  <c:v>-8.2254900000000002E-3</c:v>
                </c:pt>
                <c:pt idx="30324" formatCode="0.00E+00">
                  <c:v>-6.9205999999999998E-3</c:v>
                </c:pt>
                <c:pt idx="30325" formatCode="0.00E+00">
                  <c:v>-5.5939700000000002E-3</c:v>
                </c:pt>
                <c:pt idx="30326" formatCode="0.00E+00">
                  <c:v>-4.2492500000000004E-3</c:v>
                </c:pt>
                <c:pt idx="30327" formatCode="0.00E+00">
                  <c:v>-2.8901199999999999E-3</c:v>
                </c:pt>
                <c:pt idx="30328" formatCode="0.00E+00">
                  <c:v>-1.52056E-3</c:v>
                </c:pt>
                <c:pt idx="30329" formatCode="0.00E+00">
                  <c:v>-1.4471199999999999E-4</c:v>
                </c:pt>
                <c:pt idx="30330" formatCode="0.00E+00">
                  <c:v>1.2335E-3</c:v>
                </c:pt>
                <c:pt idx="30331" formatCode="0.00E+00">
                  <c:v>2.6105299999999998E-3</c:v>
                </c:pt>
                <c:pt idx="30332" formatCode="0.00E+00">
                  <c:v>3.9828099999999998E-3</c:v>
                </c:pt>
                <c:pt idx="30333" formatCode="0.00E+00">
                  <c:v>5.34645E-3</c:v>
                </c:pt>
                <c:pt idx="30334" formatCode="0.00E+00">
                  <c:v>6.6974900000000004E-3</c:v>
                </c:pt>
                <c:pt idx="30335" formatCode="0.00E+00">
                  <c:v>8.0322999999999992E-3</c:v>
                </c:pt>
                <c:pt idx="30336" formatCode="0.00E+00">
                  <c:v>9.3477000000000005E-3</c:v>
                </c:pt>
                <c:pt idx="30337">
                  <c:v>1.0640699999999999E-2</c:v>
                </c:pt>
                <c:pt idx="30338">
                  <c:v>1.1907900000000001E-2</c:v>
                </c:pt>
                <c:pt idx="30339">
                  <c:v>1.3146100000000001E-2</c:v>
                </c:pt>
                <c:pt idx="30340">
                  <c:v>1.4352E-2</c:v>
                </c:pt>
                <c:pt idx="30341">
                  <c:v>1.55222E-2</c:v>
                </c:pt>
                <c:pt idx="30342">
                  <c:v>1.6653500000000002E-2</c:v>
                </c:pt>
                <c:pt idx="30343">
                  <c:v>1.7742899999999999E-2</c:v>
                </c:pt>
                <c:pt idx="30344">
                  <c:v>1.87879E-2</c:v>
                </c:pt>
                <c:pt idx="30345">
                  <c:v>1.9785799999999999E-2</c:v>
                </c:pt>
                <c:pt idx="30346">
                  <c:v>2.0734200000000001E-2</c:v>
                </c:pt>
                <c:pt idx="30347">
                  <c:v>2.1630300000000002E-2</c:v>
                </c:pt>
                <c:pt idx="30348">
                  <c:v>2.2471700000000001E-2</c:v>
                </c:pt>
                <c:pt idx="30349">
                  <c:v>2.3256300000000001E-2</c:v>
                </c:pt>
                <c:pt idx="30350">
                  <c:v>2.3982099999999999E-2</c:v>
                </c:pt>
                <c:pt idx="30351">
                  <c:v>2.46474E-2</c:v>
                </c:pt>
                <c:pt idx="30352">
                  <c:v>2.5250399999999999E-2</c:v>
                </c:pt>
                <c:pt idx="30353">
                  <c:v>2.5789400000000001E-2</c:v>
                </c:pt>
                <c:pt idx="30354">
                  <c:v>2.6262799999999999E-2</c:v>
                </c:pt>
                <c:pt idx="30355">
                  <c:v>2.6669499999999999E-2</c:v>
                </c:pt>
                <c:pt idx="30356">
                  <c:v>2.7008500000000001E-2</c:v>
                </c:pt>
                <c:pt idx="30357">
                  <c:v>2.7278799999999999E-2</c:v>
                </c:pt>
                <c:pt idx="30358">
                  <c:v>2.74796E-2</c:v>
                </c:pt>
                <c:pt idx="30359">
                  <c:v>2.76104E-2</c:v>
                </c:pt>
                <c:pt idx="30360">
                  <c:v>2.7670699999999999E-2</c:v>
                </c:pt>
                <c:pt idx="30361">
                  <c:v>2.7660400000000002E-2</c:v>
                </c:pt>
                <c:pt idx="30362">
                  <c:v>2.7579300000000001E-2</c:v>
                </c:pt>
                <c:pt idx="30363">
                  <c:v>2.74275E-2</c:v>
                </c:pt>
                <c:pt idx="30364">
                  <c:v>2.7205900000000002E-2</c:v>
                </c:pt>
                <c:pt idx="30365">
                  <c:v>2.6915499999999998E-2</c:v>
                </c:pt>
                <c:pt idx="30366">
                  <c:v>2.6557399999999998E-2</c:v>
                </c:pt>
                <c:pt idx="30367">
                  <c:v>2.6132300000000001E-2</c:v>
                </c:pt>
                <c:pt idx="30368">
                  <c:v>2.5640799999999998E-2</c:v>
                </c:pt>
                <c:pt idx="30369">
                  <c:v>2.5083600000000001E-2</c:v>
                </c:pt>
                <c:pt idx="30370">
                  <c:v>2.44622E-2</c:v>
                </c:pt>
                <c:pt idx="30371">
                  <c:v>2.3778199999999999E-2</c:v>
                </c:pt>
                <c:pt idx="30372">
                  <c:v>2.3033399999999999E-2</c:v>
                </c:pt>
                <c:pt idx="30373">
                  <c:v>2.22293E-2</c:v>
                </c:pt>
                <c:pt idx="30374">
                  <c:v>2.1367799999999999E-2</c:v>
                </c:pt>
                <c:pt idx="30375">
                  <c:v>2.0451E-2</c:v>
                </c:pt>
                <c:pt idx="30376">
                  <c:v>1.9481200000000001E-2</c:v>
                </c:pt>
                <c:pt idx="30377">
                  <c:v>1.8460600000000001E-2</c:v>
                </c:pt>
                <c:pt idx="30378">
                  <c:v>1.7391799999999999E-2</c:v>
                </c:pt>
                <c:pt idx="30379">
                  <c:v>1.6277099999999999E-2</c:v>
                </c:pt>
                <c:pt idx="30380">
                  <c:v>1.5119199999999999E-2</c:v>
                </c:pt>
                <c:pt idx="30381">
                  <c:v>1.39212E-2</c:v>
                </c:pt>
                <c:pt idx="30382">
                  <c:v>1.2686299999999999E-2</c:v>
                </c:pt>
                <c:pt idx="30383">
                  <c:v>1.1417399999999999E-2</c:v>
                </c:pt>
                <c:pt idx="30384">
                  <c:v>1.0117299999999999E-2</c:v>
                </c:pt>
                <c:pt idx="30385" formatCode="0.00E+00">
                  <c:v>8.7893099999999998E-3</c:v>
                </c:pt>
                <c:pt idx="30386" formatCode="0.00E+00">
                  <c:v>7.4370399999999998E-3</c:v>
                </c:pt>
                <c:pt idx="30387" formatCode="0.00E+00">
                  <c:v>6.0640900000000003E-3</c:v>
                </c:pt>
                <c:pt idx="30388" formatCode="0.00E+00">
                  <c:v>4.67388E-3</c:v>
                </c:pt>
                <c:pt idx="30389" formatCode="0.00E+00">
                  <c:v>3.26977E-3</c:v>
                </c:pt>
                <c:pt idx="30390" formatCode="0.00E+00">
                  <c:v>1.8552900000000001E-3</c:v>
                </c:pt>
                <c:pt idx="30391" formatCode="0.00E+00">
                  <c:v>4.3417599999999998E-4</c:v>
                </c:pt>
                <c:pt idx="30392" formatCode="0.00E+00">
                  <c:v>-9.8997499999999993E-4</c:v>
                </c:pt>
                <c:pt idx="30393" formatCode="0.00E+00">
                  <c:v>-2.4138100000000002E-3</c:v>
                </c:pt>
                <c:pt idx="30394" formatCode="0.00E+00">
                  <c:v>-3.83395E-3</c:v>
                </c:pt>
                <c:pt idx="30395" formatCode="0.00E+00">
                  <c:v>-5.2470700000000004E-3</c:v>
                </c:pt>
                <c:pt idx="30396" formatCode="0.00E+00">
                  <c:v>-6.6497500000000003E-3</c:v>
                </c:pt>
                <c:pt idx="30397" formatCode="0.00E+00">
                  <c:v>-8.0382000000000006E-3</c:v>
                </c:pt>
                <c:pt idx="30398" formatCode="0.00E+00">
                  <c:v>-9.4084800000000003E-3</c:v>
                </c:pt>
                <c:pt idx="30399">
                  <c:v>-1.0756699999999999E-2</c:v>
                </c:pt>
                <c:pt idx="30400">
                  <c:v>-1.20792E-2</c:v>
                </c:pt>
                <c:pt idx="30401">
                  <c:v>-1.33724E-2</c:v>
                </c:pt>
                <c:pt idx="30402">
                  <c:v>-1.46328E-2</c:v>
                </c:pt>
                <c:pt idx="30403">
                  <c:v>-1.5856700000000001E-2</c:v>
                </c:pt>
                <c:pt idx="30404">
                  <c:v>-1.7040400000000001E-2</c:v>
                </c:pt>
                <c:pt idx="30405">
                  <c:v>-1.8180100000000001E-2</c:v>
                </c:pt>
                <c:pt idx="30406">
                  <c:v>-1.9272600000000001E-2</c:v>
                </c:pt>
                <c:pt idx="30407">
                  <c:v>-2.03149E-2</c:v>
                </c:pt>
                <c:pt idx="30408">
                  <c:v>-2.1304300000000002E-2</c:v>
                </c:pt>
                <c:pt idx="30409">
                  <c:v>-2.2237400000000001E-2</c:v>
                </c:pt>
                <c:pt idx="30410">
                  <c:v>-2.3111099999999999E-2</c:v>
                </c:pt>
                <c:pt idx="30411">
                  <c:v>-2.3922300000000001E-2</c:v>
                </c:pt>
                <c:pt idx="30412">
                  <c:v>-2.46679E-2</c:v>
                </c:pt>
                <c:pt idx="30413">
                  <c:v>-2.5345300000000001E-2</c:v>
                </c:pt>
                <c:pt idx="30414">
                  <c:v>-2.5952099999999999E-2</c:v>
                </c:pt>
                <c:pt idx="30415">
                  <c:v>-2.6485999999999999E-2</c:v>
                </c:pt>
                <c:pt idx="30416">
                  <c:v>-2.6944300000000001E-2</c:v>
                </c:pt>
                <c:pt idx="30417">
                  <c:v>-2.73247E-2</c:v>
                </c:pt>
                <c:pt idx="30418">
                  <c:v>-2.76251E-2</c:v>
                </c:pt>
                <c:pt idx="30419">
                  <c:v>-2.78436E-2</c:v>
                </c:pt>
                <c:pt idx="30420">
                  <c:v>-2.79785E-2</c:v>
                </c:pt>
                <c:pt idx="30421">
                  <c:v>-2.8027799999999999E-2</c:v>
                </c:pt>
                <c:pt idx="30422">
                  <c:v>-2.7990399999999999E-2</c:v>
                </c:pt>
                <c:pt idx="30423">
                  <c:v>-2.7865000000000001E-2</c:v>
                </c:pt>
                <c:pt idx="30424">
                  <c:v>-2.7650899999999999E-2</c:v>
                </c:pt>
                <c:pt idx="30425">
                  <c:v>-2.7347400000000001E-2</c:v>
                </c:pt>
                <c:pt idx="30426">
                  <c:v>-2.6953600000000001E-2</c:v>
                </c:pt>
                <c:pt idx="30427">
                  <c:v>-2.6468800000000001E-2</c:v>
                </c:pt>
                <c:pt idx="30428">
                  <c:v>-2.5892600000000002E-2</c:v>
                </c:pt>
                <c:pt idx="30429">
                  <c:v>-2.5224900000000001E-2</c:v>
                </c:pt>
                <c:pt idx="30430">
                  <c:v>-2.4465799999999999E-2</c:v>
                </c:pt>
                <c:pt idx="30431">
                  <c:v>-2.3615299999999999E-2</c:v>
                </c:pt>
                <c:pt idx="30432">
                  <c:v>-2.2673599999999999E-2</c:v>
                </c:pt>
                <c:pt idx="30433">
                  <c:v>-2.1641000000000001E-2</c:v>
                </c:pt>
                <c:pt idx="30434">
                  <c:v>-2.0518000000000002E-2</c:v>
                </c:pt>
                <c:pt idx="30435">
                  <c:v>-1.93054E-2</c:v>
                </c:pt>
                <c:pt idx="30436">
                  <c:v>-1.8004099999999999E-2</c:v>
                </c:pt>
                <c:pt idx="30437">
                  <c:v>-1.6615499999999998E-2</c:v>
                </c:pt>
                <c:pt idx="30438">
                  <c:v>-1.5141099999999999E-2</c:v>
                </c:pt>
                <c:pt idx="30439">
                  <c:v>-1.35826E-2</c:v>
                </c:pt>
                <c:pt idx="30440">
                  <c:v>-1.19419E-2</c:v>
                </c:pt>
                <c:pt idx="30441">
                  <c:v>-1.02209E-2</c:v>
                </c:pt>
                <c:pt idx="30442" formatCode="0.00E+00">
                  <c:v>-8.4216800000000008E-3</c:v>
                </c:pt>
                <c:pt idx="30443" formatCode="0.00E+00">
                  <c:v>-6.5463099999999996E-3</c:v>
                </c:pt>
                <c:pt idx="30444" formatCode="0.00E+00">
                  <c:v>-4.5971800000000002E-3</c:v>
                </c:pt>
                <c:pt idx="30445" formatCode="0.00E+00">
                  <c:v>-2.5767799999999999E-3</c:v>
                </c:pt>
                <c:pt idx="30446" formatCode="0.00E+00">
                  <c:v>-4.8781399999999999E-4</c:v>
                </c:pt>
                <c:pt idx="30447" formatCode="0.00E+00">
                  <c:v>1.6667299999999999E-3</c:v>
                </c:pt>
                <c:pt idx="30448" formatCode="0.00E+00">
                  <c:v>3.8836700000000001E-3</c:v>
                </c:pt>
                <c:pt idx="30449" formatCode="0.00E+00">
                  <c:v>6.1598299999999998E-3</c:v>
                </c:pt>
                <c:pt idx="30450" formatCode="0.00E+00">
                  <c:v>8.4919999999999995E-3</c:v>
                </c:pt>
                <c:pt idx="30451">
                  <c:v>1.08766E-2</c:v>
                </c:pt>
                <c:pt idx="30452">
                  <c:v>1.33099E-2</c:v>
                </c:pt>
                <c:pt idx="30453">
                  <c:v>1.5788E-2</c:v>
                </c:pt>
                <c:pt idx="30454">
                  <c:v>1.8307199999999999E-2</c:v>
                </c:pt>
                <c:pt idx="30455">
                  <c:v>2.0863699999999999E-2</c:v>
                </c:pt>
                <c:pt idx="30456">
                  <c:v>2.34532E-2</c:v>
                </c:pt>
                <c:pt idx="30457">
                  <c:v>2.60716E-2</c:v>
                </c:pt>
                <c:pt idx="30458">
                  <c:v>2.8714300000000002E-2</c:v>
                </c:pt>
                <c:pt idx="30459">
                  <c:v>3.1377200000000001E-2</c:v>
                </c:pt>
                <c:pt idx="30460">
                  <c:v>3.4055599999999998E-2</c:v>
                </c:pt>
                <c:pt idx="30461">
                  <c:v>3.6745199999999999E-2</c:v>
                </c:pt>
                <c:pt idx="30462">
                  <c:v>3.9441299999999999E-2</c:v>
                </c:pt>
                <c:pt idx="30463">
                  <c:v>4.2139500000000003E-2</c:v>
                </c:pt>
                <c:pt idx="30464">
                  <c:v>4.4834899999999997E-2</c:v>
                </c:pt>
                <c:pt idx="30465">
                  <c:v>4.7522500000000002E-2</c:v>
                </c:pt>
                <c:pt idx="30466">
                  <c:v>5.0197499999999999E-2</c:v>
                </c:pt>
                <c:pt idx="30467">
                  <c:v>5.2855199999999998E-2</c:v>
                </c:pt>
                <c:pt idx="30468">
                  <c:v>5.5491100000000002E-2</c:v>
                </c:pt>
                <c:pt idx="30469">
                  <c:v>5.8100100000000002E-2</c:v>
                </c:pt>
                <c:pt idx="30470">
                  <c:v>6.0677500000000002E-2</c:v>
                </c:pt>
                <c:pt idx="30471">
                  <c:v>6.32186E-2</c:v>
                </c:pt>
                <c:pt idx="30472">
                  <c:v>6.5718600000000002E-2</c:v>
                </c:pt>
                <c:pt idx="30473">
                  <c:v>6.8172899999999995E-2</c:v>
                </c:pt>
                <c:pt idx="30474">
                  <c:v>7.0576799999999995E-2</c:v>
                </c:pt>
                <c:pt idx="30475">
                  <c:v>7.2925599999999993E-2</c:v>
                </c:pt>
                <c:pt idx="30476">
                  <c:v>7.5214600000000006E-2</c:v>
                </c:pt>
                <c:pt idx="30477">
                  <c:v>7.7439499999999994E-2</c:v>
                </c:pt>
                <c:pt idx="30478">
                  <c:v>7.9595799999999994E-2</c:v>
                </c:pt>
                <c:pt idx="30479">
                  <c:v>8.1679199999999993E-2</c:v>
                </c:pt>
                <c:pt idx="30480">
                  <c:v>8.3685399999999993E-2</c:v>
                </c:pt>
                <c:pt idx="30481">
                  <c:v>8.5610500000000006E-2</c:v>
                </c:pt>
                <c:pt idx="30482">
                  <c:v>8.7450399999999998E-2</c:v>
                </c:pt>
                <c:pt idx="30483">
                  <c:v>8.92009E-2</c:v>
                </c:pt>
                <c:pt idx="30484">
                  <c:v>9.0858400000000006E-2</c:v>
                </c:pt>
                <c:pt idx="30485">
                  <c:v>9.2419000000000001E-2</c:v>
                </c:pt>
                <c:pt idx="30486">
                  <c:v>9.3879099999999993E-2</c:v>
                </c:pt>
                <c:pt idx="30487">
                  <c:v>9.5235299999999995E-2</c:v>
                </c:pt>
                <c:pt idx="30488">
                  <c:v>9.6484399999999998E-2</c:v>
                </c:pt>
                <c:pt idx="30489">
                  <c:v>9.7623199999999993E-2</c:v>
                </c:pt>
                <c:pt idx="30490">
                  <c:v>9.8648899999999998E-2</c:v>
                </c:pt>
                <c:pt idx="30491">
                  <c:v>9.9558300000000002E-2</c:v>
                </c:pt>
                <c:pt idx="30492">
                  <c:v>0.10034899999999999</c:v>
                </c:pt>
                <c:pt idx="30493">
                  <c:v>0.101018</c:v>
                </c:pt>
                <c:pt idx="30494">
                  <c:v>0.101564</c:v>
                </c:pt>
                <c:pt idx="30495">
                  <c:v>0.10198400000000001</c:v>
                </c:pt>
                <c:pt idx="30496">
                  <c:v>0.10227700000000001</c:v>
                </c:pt>
                <c:pt idx="30497">
                  <c:v>0.102441</c:v>
                </c:pt>
                <c:pt idx="30498">
                  <c:v>0.102474</c:v>
                </c:pt>
                <c:pt idx="30499">
                  <c:v>0.10237400000000001</c:v>
                </c:pt>
                <c:pt idx="30500">
                  <c:v>0.102142</c:v>
                </c:pt>
                <c:pt idx="30501">
                  <c:v>0.10177600000000001</c:v>
                </c:pt>
                <c:pt idx="30502">
                  <c:v>0.101275</c:v>
                </c:pt>
                <c:pt idx="30503">
                  <c:v>0.10063900000000001</c:v>
                </c:pt>
                <c:pt idx="30504">
                  <c:v>9.9866999999999997E-2</c:v>
                </c:pt>
                <c:pt idx="30505">
                  <c:v>9.8959900000000003E-2</c:v>
                </c:pt>
                <c:pt idx="30506">
                  <c:v>9.7917500000000005E-2</c:v>
                </c:pt>
                <c:pt idx="30507">
                  <c:v>9.6740000000000007E-2</c:v>
                </c:pt>
                <c:pt idx="30508">
                  <c:v>9.5428200000000005E-2</c:v>
                </c:pt>
                <c:pt idx="30509">
                  <c:v>9.3982599999999999E-2</c:v>
                </c:pt>
                <c:pt idx="30510">
                  <c:v>9.2404600000000003E-2</c:v>
                </c:pt>
                <c:pt idx="30511">
                  <c:v>9.0695200000000004E-2</c:v>
                </c:pt>
                <c:pt idx="30512">
                  <c:v>8.8856000000000004E-2</c:v>
                </c:pt>
                <c:pt idx="30513">
                  <c:v>8.6888599999999996E-2</c:v>
                </c:pt>
                <c:pt idx="30514">
                  <c:v>8.4794999999999995E-2</c:v>
                </c:pt>
                <c:pt idx="30515">
                  <c:v>8.2577200000000003E-2</c:v>
                </c:pt>
                <c:pt idx="30516">
                  <c:v>8.0237699999999995E-2</c:v>
                </c:pt>
                <c:pt idx="30517">
                  <c:v>7.7778799999999995E-2</c:v>
                </c:pt>
                <c:pt idx="30518">
                  <c:v>7.5203300000000001E-2</c:v>
                </c:pt>
                <c:pt idx="30519">
                  <c:v>7.2514200000000001E-2</c:v>
                </c:pt>
                <c:pt idx="30520">
                  <c:v>6.9714499999999999E-2</c:v>
                </c:pt>
                <c:pt idx="30521">
                  <c:v>6.6807599999999995E-2</c:v>
                </c:pt>
                <c:pt idx="30522">
                  <c:v>6.3797000000000006E-2</c:v>
                </c:pt>
                <c:pt idx="30523">
                  <c:v>6.0686299999999999E-2</c:v>
                </c:pt>
                <c:pt idx="30524">
                  <c:v>5.74794E-2</c:v>
                </c:pt>
                <c:pt idx="30525">
                  <c:v>5.4180199999999998E-2</c:v>
                </c:pt>
                <c:pt idx="30526">
                  <c:v>5.0792999999999998E-2</c:v>
                </c:pt>
                <c:pt idx="30527">
                  <c:v>4.7322099999999999E-2</c:v>
                </c:pt>
                <c:pt idx="30528">
                  <c:v>4.3771900000000002E-2</c:v>
                </c:pt>
                <c:pt idx="30529">
                  <c:v>4.0146899999999999E-2</c:v>
                </c:pt>
                <c:pt idx="30530">
                  <c:v>3.6452100000000001E-2</c:v>
                </c:pt>
                <c:pt idx="30531">
                  <c:v>3.2692100000000002E-2</c:v>
                </c:pt>
                <c:pt idx="30532">
                  <c:v>2.8872100000000001E-2</c:v>
                </c:pt>
                <c:pt idx="30533">
                  <c:v>2.4997100000000001E-2</c:v>
                </c:pt>
                <c:pt idx="30534">
                  <c:v>2.1072199999999999E-2</c:v>
                </c:pt>
                <c:pt idx="30535">
                  <c:v>1.7102800000000001E-2</c:v>
                </c:pt>
                <c:pt idx="30536">
                  <c:v>1.30943E-2</c:v>
                </c:pt>
                <c:pt idx="30537" formatCode="0.00E+00">
                  <c:v>9.0520800000000005E-3</c:v>
                </c:pt>
                <c:pt idx="30538" formatCode="0.00E+00">
                  <c:v>4.98162E-3</c:v>
                </c:pt>
                <c:pt idx="30539" formatCode="0.00E+00">
                  <c:v>8.8834999999999999E-4</c:v>
                </c:pt>
                <c:pt idx="30540" formatCode="0.00E+00">
                  <c:v>-3.2222100000000001E-3</c:v>
                </c:pt>
                <c:pt idx="30541" formatCode="0.00E+00">
                  <c:v>-7.3444199999999999E-3</c:v>
                </c:pt>
                <c:pt idx="30542">
                  <c:v>-1.1472599999999999E-2</c:v>
                </c:pt>
                <c:pt idx="30543">
                  <c:v>-1.56011E-2</c:v>
                </c:pt>
                <c:pt idx="30544">
                  <c:v>-1.9724100000000001E-2</c:v>
                </c:pt>
                <c:pt idx="30545">
                  <c:v>-2.3836E-2</c:v>
                </c:pt>
                <c:pt idx="30546">
                  <c:v>-2.7930900000000002E-2</c:v>
                </c:pt>
                <c:pt idx="30547">
                  <c:v>-3.2003299999999998E-2</c:v>
                </c:pt>
                <c:pt idx="30548">
                  <c:v>-3.6047299999999997E-2</c:v>
                </c:pt>
                <c:pt idx="30549">
                  <c:v>-4.0057299999999997E-2</c:v>
                </c:pt>
                <c:pt idx="30550">
                  <c:v>-4.4027799999999999E-2</c:v>
                </c:pt>
                <c:pt idx="30551">
                  <c:v>-4.7953000000000003E-2</c:v>
                </c:pt>
                <c:pt idx="30552">
                  <c:v>-5.1827499999999999E-2</c:v>
                </c:pt>
                <c:pt idx="30553">
                  <c:v>-5.5645699999999999E-2</c:v>
                </c:pt>
                <c:pt idx="30554">
                  <c:v>-5.9402400000000001E-2</c:v>
                </c:pt>
                <c:pt idx="30555">
                  <c:v>-6.3091999999999995E-2</c:v>
                </c:pt>
                <c:pt idx="30556">
                  <c:v>-6.6709599999999994E-2</c:v>
                </c:pt>
                <c:pt idx="30557">
                  <c:v>-7.0249800000000001E-2</c:v>
                </c:pt>
                <c:pt idx="30558">
                  <c:v>-7.3707599999999998E-2</c:v>
                </c:pt>
                <c:pt idx="30559">
                  <c:v>-7.7078300000000002E-2</c:v>
                </c:pt>
                <c:pt idx="30560">
                  <c:v>-8.0356800000000006E-2</c:v>
                </c:pt>
                <c:pt idx="30561">
                  <c:v>-8.3538600000000005E-2</c:v>
                </c:pt>
                <c:pt idx="30562">
                  <c:v>-8.6619199999999993E-2</c:v>
                </c:pt>
                <c:pt idx="30563">
                  <c:v>-8.9594099999999996E-2</c:v>
                </c:pt>
                <c:pt idx="30564">
                  <c:v>-9.2459200000000005E-2</c:v>
                </c:pt>
                <c:pt idx="30565">
                  <c:v>-9.5210199999999995E-2</c:v>
                </c:pt>
                <c:pt idx="30566">
                  <c:v>-9.7843399999999997E-2</c:v>
                </c:pt>
                <c:pt idx="30567">
                  <c:v>-0.100355</c:v>
                </c:pt>
                <c:pt idx="30568">
                  <c:v>-0.102741</c:v>
                </c:pt>
                <c:pt idx="30569">
                  <c:v>-0.104999</c:v>
                </c:pt>
                <c:pt idx="30570">
                  <c:v>-0.107125</c:v>
                </c:pt>
                <c:pt idx="30571">
                  <c:v>-0.109116</c:v>
                </c:pt>
                <c:pt idx="30572">
                  <c:v>-0.110969</c:v>
                </c:pt>
                <c:pt idx="30573">
                  <c:v>-0.112682</c:v>
                </c:pt>
                <c:pt idx="30574">
                  <c:v>-0.11425299999999999</c:v>
                </c:pt>
                <c:pt idx="30575">
                  <c:v>-0.115678</c:v>
                </c:pt>
                <c:pt idx="30576">
                  <c:v>-0.11695700000000001</c:v>
                </c:pt>
                <c:pt idx="30577">
                  <c:v>-0.118087</c:v>
                </c:pt>
                <c:pt idx="30578">
                  <c:v>-0.11906700000000001</c:v>
                </c:pt>
                <c:pt idx="30579">
                  <c:v>-0.119895</c:v>
                </c:pt>
                <c:pt idx="30580">
                  <c:v>-0.120571</c:v>
                </c:pt>
                <c:pt idx="30581">
                  <c:v>-0.12109300000000001</c:v>
                </c:pt>
                <c:pt idx="30582">
                  <c:v>-0.121461</c:v>
                </c:pt>
                <c:pt idx="30583">
                  <c:v>-0.121674</c:v>
                </c:pt>
                <c:pt idx="30584">
                  <c:v>-0.12173200000000001</c:v>
                </c:pt>
                <c:pt idx="30585">
                  <c:v>-0.12163499999999999</c:v>
                </c:pt>
                <c:pt idx="30586">
                  <c:v>-0.12138400000000001</c:v>
                </c:pt>
                <c:pt idx="30587">
                  <c:v>-0.120978</c:v>
                </c:pt>
                <c:pt idx="30588">
                  <c:v>-0.120419</c:v>
                </c:pt>
                <c:pt idx="30589">
                  <c:v>-0.11970799999999999</c:v>
                </c:pt>
                <c:pt idx="30590">
                  <c:v>-0.11884500000000001</c:v>
                </c:pt>
                <c:pt idx="30591">
                  <c:v>-0.11783200000000001</c:v>
                </c:pt>
                <c:pt idx="30592">
                  <c:v>-0.11667</c:v>
                </c:pt>
                <c:pt idx="30593">
                  <c:v>-0.11536200000000001</c:v>
                </c:pt>
                <c:pt idx="30594">
                  <c:v>-0.113909</c:v>
                </c:pt>
                <c:pt idx="30595">
                  <c:v>-0.112314</c:v>
                </c:pt>
                <c:pt idx="30596">
                  <c:v>-0.110579</c:v>
                </c:pt>
                <c:pt idx="30597">
                  <c:v>-0.108706</c:v>
                </c:pt>
                <c:pt idx="30598">
                  <c:v>-0.106698</c:v>
                </c:pt>
                <c:pt idx="30599">
                  <c:v>-0.104559</c:v>
                </c:pt>
                <c:pt idx="30600">
                  <c:v>-0.10229199999999999</c:v>
                </c:pt>
                <c:pt idx="30601">
                  <c:v>-9.9899600000000005E-2</c:v>
                </c:pt>
                <c:pt idx="30602">
                  <c:v>-9.7385700000000006E-2</c:v>
                </c:pt>
                <c:pt idx="30603">
                  <c:v>-9.4754199999999997E-2</c:v>
                </c:pt>
                <c:pt idx="30604">
                  <c:v>-9.2008800000000002E-2</c:v>
                </c:pt>
                <c:pt idx="30605">
                  <c:v>-8.9153700000000002E-2</c:v>
                </c:pt>
                <c:pt idx="30606">
                  <c:v>-8.6193099999999995E-2</c:v>
                </c:pt>
                <c:pt idx="30607">
                  <c:v>-8.3131200000000002E-2</c:v>
                </c:pt>
                <c:pt idx="30608">
                  <c:v>-7.9972699999999994E-2</c:v>
                </c:pt>
                <c:pt idx="30609">
                  <c:v>-7.6722100000000001E-2</c:v>
                </c:pt>
                <c:pt idx="30610">
                  <c:v>-7.3384199999999997E-2</c:v>
                </c:pt>
                <c:pt idx="30611">
                  <c:v>-6.9963800000000007E-2</c:v>
                </c:pt>
                <c:pt idx="30612">
                  <c:v>-6.6465899999999994E-2</c:v>
                </c:pt>
                <c:pt idx="30613">
                  <c:v>-6.2895599999999996E-2</c:v>
                </c:pt>
                <c:pt idx="30614">
                  <c:v>-5.9258100000000001E-2</c:v>
                </c:pt>
                <c:pt idx="30615">
                  <c:v>-5.55586E-2</c:v>
                </c:pt>
                <c:pt idx="30616">
                  <c:v>-5.1802399999999998E-2</c:v>
                </c:pt>
                <c:pt idx="30617">
                  <c:v>-4.79949E-2</c:v>
                </c:pt>
                <c:pt idx="30618">
                  <c:v>-4.4141600000000003E-2</c:v>
                </c:pt>
                <c:pt idx="30619">
                  <c:v>-4.0247900000000003E-2</c:v>
                </c:pt>
                <c:pt idx="30620">
                  <c:v>-3.6319499999999998E-2</c:v>
                </c:pt>
                <c:pt idx="30621">
                  <c:v>-3.2361800000000003E-2</c:v>
                </c:pt>
                <c:pt idx="30622">
                  <c:v>-2.8380499999999999E-2</c:v>
                </c:pt>
                <c:pt idx="30623">
                  <c:v>-2.4381199999999999E-2</c:v>
                </c:pt>
                <c:pt idx="30624">
                  <c:v>-2.0369600000000002E-2</c:v>
                </c:pt>
                <c:pt idx="30625">
                  <c:v>-1.63511E-2</c:v>
                </c:pt>
                <c:pt idx="30626">
                  <c:v>-1.23315E-2</c:v>
                </c:pt>
                <c:pt idx="30627" formatCode="0.00E+00">
                  <c:v>-8.3163000000000004E-3</c:v>
                </c:pt>
                <c:pt idx="30628" formatCode="0.00E+00">
                  <c:v>-4.3110800000000001E-3</c:v>
                </c:pt>
                <c:pt idx="30629" formatCode="0.00E+00">
                  <c:v>-3.2135699999999998E-4</c:v>
                </c:pt>
                <c:pt idx="30630" formatCode="0.00E+00">
                  <c:v>3.6473999999999999E-3</c:v>
                </c:pt>
                <c:pt idx="30631" formatCode="0.00E+00">
                  <c:v>7.58977E-3</c:v>
                </c:pt>
                <c:pt idx="30632">
                  <c:v>1.1500399999999999E-2</c:v>
                </c:pt>
                <c:pt idx="30633">
                  <c:v>1.5374000000000001E-2</c:v>
                </c:pt>
                <c:pt idx="30634">
                  <c:v>1.9205300000000002E-2</c:v>
                </c:pt>
                <c:pt idx="30635">
                  <c:v>2.2989300000000001E-2</c:v>
                </c:pt>
                <c:pt idx="30636">
                  <c:v>2.6720899999999999E-2</c:v>
                </c:pt>
                <c:pt idx="30637">
                  <c:v>3.0395200000000001E-2</c:v>
                </c:pt>
                <c:pt idx="30638">
                  <c:v>3.4007299999999997E-2</c:v>
                </c:pt>
                <c:pt idx="30639">
                  <c:v>3.7552599999999998E-2</c:v>
                </c:pt>
                <c:pt idx="30640">
                  <c:v>4.1026399999999998E-2</c:v>
                </c:pt>
                <c:pt idx="30641">
                  <c:v>4.4424400000000003E-2</c:v>
                </c:pt>
                <c:pt idx="30642">
                  <c:v>4.7742199999999999E-2</c:v>
                </c:pt>
                <c:pt idx="30643">
                  <c:v>5.0975699999999999E-2</c:v>
                </c:pt>
                <c:pt idx="30644">
                  <c:v>5.4120799999999997E-2</c:v>
                </c:pt>
                <c:pt idx="30645">
                  <c:v>5.7173599999999998E-2</c:v>
                </c:pt>
                <c:pt idx="30646">
                  <c:v>6.0130500000000003E-2</c:v>
                </c:pt>
                <c:pt idx="30647">
                  <c:v>6.2987799999999997E-2</c:v>
                </c:pt>
                <c:pt idx="30648">
                  <c:v>6.5742300000000004E-2</c:v>
                </c:pt>
                <c:pt idx="30649">
                  <c:v>6.8390699999999999E-2</c:v>
                </c:pt>
                <c:pt idx="30650">
                  <c:v>7.0930000000000007E-2</c:v>
                </c:pt>
                <c:pt idx="30651">
                  <c:v>7.33573E-2</c:v>
                </c:pt>
                <c:pt idx="30652">
                  <c:v>7.5670000000000001E-2</c:v>
                </c:pt>
                <c:pt idx="30653">
                  <c:v>7.7865599999999993E-2</c:v>
                </c:pt>
                <c:pt idx="30654">
                  <c:v>7.9941899999999996E-2</c:v>
                </c:pt>
                <c:pt idx="30655">
                  <c:v>8.1896700000000003E-2</c:v>
                </c:pt>
                <c:pt idx="30656">
                  <c:v>8.3728200000000003E-2</c:v>
                </c:pt>
                <c:pt idx="30657">
                  <c:v>8.5434599999999999E-2</c:v>
                </c:pt>
                <c:pt idx="30658">
                  <c:v>8.7014599999999998E-2</c:v>
                </c:pt>
                <c:pt idx="30659">
                  <c:v>8.8466699999999995E-2</c:v>
                </c:pt>
                <c:pt idx="30660">
                  <c:v>8.9789999999999995E-2</c:v>
                </c:pt>
                <c:pt idx="30661">
                  <c:v>9.0983499999999995E-2</c:v>
                </c:pt>
                <c:pt idx="30662">
                  <c:v>9.2046500000000003E-2</c:v>
                </c:pt>
                <c:pt idx="30663">
                  <c:v>9.2978699999999997E-2</c:v>
                </c:pt>
                <c:pt idx="30664">
                  <c:v>9.3779699999999994E-2</c:v>
                </c:pt>
                <c:pt idx="30665">
                  <c:v>9.4449400000000003E-2</c:v>
                </c:pt>
                <c:pt idx="30666">
                  <c:v>9.4988000000000003E-2</c:v>
                </c:pt>
                <c:pt idx="30667">
                  <c:v>9.5395900000000006E-2</c:v>
                </c:pt>
                <c:pt idx="30668">
                  <c:v>9.5673400000000006E-2</c:v>
                </c:pt>
                <c:pt idx="30669">
                  <c:v>9.5821500000000004E-2</c:v>
                </c:pt>
                <c:pt idx="30670">
                  <c:v>9.5840999999999996E-2</c:v>
                </c:pt>
                <c:pt idx="30671">
                  <c:v>9.5732899999999996E-2</c:v>
                </c:pt>
                <c:pt idx="30672">
                  <c:v>9.5498700000000006E-2</c:v>
                </c:pt>
                <c:pt idx="30673">
                  <c:v>9.5139799999999997E-2</c:v>
                </c:pt>
                <c:pt idx="30674">
                  <c:v>9.46578E-2</c:v>
                </c:pt>
                <c:pt idx="30675">
                  <c:v>9.4054700000000005E-2</c:v>
                </c:pt>
                <c:pt idx="30676">
                  <c:v>9.3332300000000007E-2</c:v>
                </c:pt>
                <c:pt idx="30677">
                  <c:v>9.2493000000000006E-2</c:v>
                </c:pt>
                <c:pt idx="30678">
                  <c:v>9.1539099999999998E-2</c:v>
                </c:pt>
                <c:pt idx="30679">
                  <c:v>9.0472999999999998E-2</c:v>
                </c:pt>
                <c:pt idx="30680">
                  <c:v>8.9297500000000002E-2</c:v>
                </c:pt>
                <c:pt idx="30681">
                  <c:v>8.8015300000000005E-2</c:v>
                </c:pt>
                <c:pt idx="30682">
                  <c:v>8.6629399999999995E-2</c:v>
                </c:pt>
                <c:pt idx="30683">
                  <c:v>8.5142899999999994E-2</c:v>
                </c:pt>
                <c:pt idx="30684">
                  <c:v>8.3559099999999997E-2</c:v>
                </c:pt>
                <c:pt idx="30685">
                  <c:v>8.1881200000000001E-2</c:v>
                </c:pt>
                <c:pt idx="30686">
                  <c:v>8.0112799999999998E-2</c:v>
                </c:pt>
                <c:pt idx="30687">
                  <c:v>7.8257400000000005E-2</c:v>
                </c:pt>
                <c:pt idx="30688">
                  <c:v>7.6318700000000003E-2</c:v>
                </c:pt>
                <c:pt idx="30689">
                  <c:v>7.4300500000000005E-2</c:v>
                </c:pt>
                <c:pt idx="30690">
                  <c:v>7.2206699999999999E-2</c:v>
                </c:pt>
                <c:pt idx="30691">
                  <c:v>7.0041300000000001E-2</c:v>
                </c:pt>
                <c:pt idx="30692">
                  <c:v>6.7808199999999999E-2</c:v>
                </c:pt>
                <c:pt idx="30693">
                  <c:v>6.5511600000000003E-2</c:v>
                </c:pt>
                <c:pt idx="30694">
                  <c:v>6.3155699999999995E-2</c:v>
                </c:pt>
                <c:pt idx="30695">
                  <c:v>6.0744699999999999E-2</c:v>
                </c:pt>
                <c:pt idx="30696">
                  <c:v>5.8282800000000003E-2</c:v>
                </c:pt>
                <c:pt idx="30697">
                  <c:v>5.5774400000000002E-2</c:v>
                </c:pt>
                <c:pt idx="30698">
                  <c:v>5.3223899999999998E-2</c:v>
                </c:pt>
                <c:pt idx="30699">
                  <c:v>5.06355E-2</c:v>
                </c:pt>
                <c:pt idx="30700">
                  <c:v>4.8013699999999999E-2</c:v>
                </c:pt>
                <c:pt idx="30701">
                  <c:v>4.5363000000000001E-2</c:v>
                </c:pt>
                <c:pt idx="30702">
                  <c:v>4.2687599999999999E-2</c:v>
                </c:pt>
                <c:pt idx="30703">
                  <c:v>3.9992E-2</c:v>
                </c:pt>
                <c:pt idx="30704">
                  <c:v>3.7280599999999997E-2</c:v>
                </c:pt>
                <c:pt idx="30705">
                  <c:v>3.4557699999999997E-2</c:v>
                </c:pt>
                <c:pt idx="30706">
                  <c:v>3.18277E-2</c:v>
                </c:pt>
                <c:pt idx="30707">
                  <c:v>2.90949E-2</c:v>
                </c:pt>
                <c:pt idx="30708">
                  <c:v>2.6363600000000001E-2</c:v>
                </c:pt>
                <c:pt idx="30709">
                  <c:v>2.36379E-2</c:v>
                </c:pt>
                <c:pt idx="30710">
                  <c:v>2.0922E-2</c:v>
                </c:pt>
                <c:pt idx="30711">
                  <c:v>1.822E-2</c:v>
                </c:pt>
                <c:pt idx="30712">
                  <c:v>1.5535999999999999E-2</c:v>
                </c:pt>
                <c:pt idx="30713">
                  <c:v>1.2873900000000001E-2</c:v>
                </c:pt>
                <c:pt idx="30714">
                  <c:v>1.02375E-2</c:v>
                </c:pt>
                <c:pt idx="30715" formatCode="0.00E+00">
                  <c:v>7.6307500000000004E-3</c:v>
                </c:pt>
                <c:pt idx="30716" formatCode="0.00E+00">
                  <c:v>5.0572100000000004E-3</c:v>
                </c:pt>
                <c:pt idx="30717" formatCode="0.00E+00">
                  <c:v>2.5205100000000001E-3</c:v>
                </c:pt>
                <c:pt idx="30718" formatCode="0.00E+00">
                  <c:v>2.4137700000000001E-5</c:v>
                </c:pt>
                <c:pt idx="30719" formatCode="0.00E+00">
                  <c:v>-2.42852E-3</c:v>
                </c:pt>
                <c:pt idx="30720" formatCode="0.00E+00">
                  <c:v>-4.8341900000000004E-3</c:v>
                </c:pt>
                <c:pt idx="30721" formatCode="0.00E+00">
                  <c:v>-7.18974E-3</c:v>
                </c:pt>
                <c:pt idx="30722" formatCode="0.00E+00">
                  <c:v>-9.4921299999999997E-3</c:v>
                </c:pt>
                <c:pt idx="30723">
                  <c:v>-1.1738500000000001E-2</c:v>
                </c:pt>
                <c:pt idx="30724">
                  <c:v>-1.3925999999999999E-2</c:v>
                </c:pt>
                <c:pt idx="30725">
                  <c:v>-1.60521E-2</c:v>
                </c:pt>
                <c:pt idx="30726">
                  <c:v>-1.81142E-2</c:v>
                </c:pt>
                <c:pt idx="30727">
                  <c:v>-2.0110099999999999E-2</c:v>
                </c:pt>
                <c:pt idx="30728">
                  <c:v>-2.2037500000000002E-2</c:v>
                </c:pt>
                <c:pt idx="30729">
                  <c:v>-2.38943E-2</c:v>
                </c:pt>
                <c:pt idx="30730">
                  <c:v>-2.5678699999999999E-2</c:v>
                </c:pt>
                <c:pt idx="30731">
                  <c:v>-2.7388900000000001E-2</c:v>
                </c:pt>
                <c:pt idx="30732">
                  <c:v>-2.9023199999999999E-2</c:v>
                </c:pt>
                <c:pt idx="30733">
                  <c:v>-3.0580400000000001E-2</c:v>
                </c:pt>
                <c:pt idx="30734">
                  <c:v>-3.2058900000000001E-2</c:v>
                </c:pt>
                <c:pt idx="30735">
                  <c:v>-3.3457800000000003E-2</c:v>
                </c:pt>
                <c:pt idx="30736">
                  <c:v>-3.4776099999999997E-2</c:v>
                </c:pt>
                <c:pt idx="30737">
                  <c:v>-3.60129E-2</c:v>
                </c:pt>
                <c:pt idx="30738">
                  <c:v>-3.7167499999999999E-2</c:v>
                </c:pt>
                <c:pt idx="30739">
                  <c:v>-3.8239599999999999E-2</c:v>
                </c:pt>
                <c:pt idx="30740">
                  <c:v>-3.9228600000000002E-2</c:v>
                </c:pt>
                <c:pt idx="30741">
                  <c:v>-4.0134499999999997E-2</c:v>
                </c:pt>
                <c:pt idx="30742">
                  <c:v>-4.0957300000000002E-2</c:v>
                </c:pt>
                <c:pt idx="30743">
                  <c:v>-4.1696900000000002E-2</c:v>
                </c:pt>
                <c:pt idx="30744">
                  <c:v>-4.2353799999999997E-2</c:v>
                </c:pt>
                <c:pt idx="30745">
                  <c:v>-4.2928300000000003E-2</c:v>
                </c:pt>
                <c:pt idx="30746">
                  <c:v>-4.3421000000000001E-2</c:v>
                </c:pt>
                <c:pt idx="30747">
                  <c:v>-4.3832599999999999E-2</c:v>
                </c:pt>
                <c:pt idx="30748">
                  <c:v>-4.4164000000000002E-2</c:v>
                </c:pt>
                <c:pt idx="30749">
                  <c:v>-4.4416200000000003E-2</c:v>
                </c:pt>
                <c:pt idx="30750">
                  <c:v>-4.4590299999999999E-2</c:v>
                </c:pt>
                <c:pt idx="30751">
                  <c:v>-4.4687600000000001E-2</c:v>
                </c:pt>
                <c:pt idx="30752">
                  <c:v>-4.4709499999999999E-2</c:v>
                </c:pt>
                <c:pt idx="30753">
                  <c:v>-4.4657500000000003E-2</c:v>
                </c:pt>
                <c:pt idx="30754">
                  <c:v>-4.4533200000000002E-2</c:v>
                </c:pt>
                <c:pt idx="30755">
                  <c:v>-4.4338500000000003E-2</c:v>
                </c:pt>
                <c:pt idx="30756">
                  <c:v>-4.4075099999999999E-2</c:v>
                </c:pt>
                <c:pt idx="30757">
                  <c:v>-4.3745100000000002E-2</c:v>
                </c:pt>
                <c:pt idx="30758">
                  <c:v>-4.3350600000000003E-2</c:v>
                </c:pt>
                <c:pt idx="30759">
                  <c:v>-4.28937E-2</c:v>
                </c:pt>
                <c:pt idx="30760">
                  <c:v>-4.2376700000000003E-2</c:v>
                </c:pt>
                <c:pt idx="30761">
                  <c:v>-4.1801999999999999E-2</c:v>
                </c:pt>
                <c:pt idx="30762">
                  <c:v>-4.1172E-2</c:v>
                </c:pt>
                <c:pt idx="30763">
                  <c:v>-4.0489200000000003E-2</c:v>
                </c:pt>
                <c:pt idx="30764">
                  <c:v>-3.9756199999999998E-2</c:v>
                </c:pt>
                <c:pt idx="30765">
                  <c:v>-3.8975799999999998E-2</c:v>
                </c:pt>
                <c:pt idx="30766">
                  <c:v>-3.8150499999999997E-2</c:v>
                </c:pt>
                <c:pt idx="30767">
                  <c:v>-3.72831E-2</c:v>
                </c:pt>
                <c:pt idx="30768">
                  <c:v>-3.6376499999999999E-2</c:v>
                </c:pt>
                <c:pt idx="30769">
                  <c:v>-3.54335E-2</c:v>
                </c:pt>
                <c:pt idx="30770">
                  <c:v>-3.4457000000000002E-2</c:v>
                </c:pt>
                <c:pt idx="30771">
                  <c:v>-3.3449899999999998E-2</c:v>
                </c:pt>
                <c:pt idx="30772">
                  <c:v>-3.2415199999999998E-2</c:v>
                </c:pt>
                <c:pt idx="30773">
                  <c:v>-3.1355800000000003E-2</c:v>
                </c:pt>
                <c:pt idx="30774">
                  <c:v>-3.0274599999999999E-2</c:v>
                </c:pt>
                <c:pt idx="30775">
                  <c:v>-2.9174599999999998E-2</c:v>
                </c:pt>
                <c:pt idx="30776">
                  <c:v>-2.8058799999999998E-2</c:v>
                </c:pt>
                <c:pt idx="30777">
                  <c:v>-2.6930200000000001E-2</c:v>
                </c:pt>
                <c:pt idx="30778">
                  <c:v>-2.5791700000000001E-2</c:v>
                </c:pt>
                <c:pt idx="30779">
                  <c:v>-2.4646100000000001E-2</c:v>
                </c:pt>
                <c:pt idx="30780">
                  <c:v>-2.3496400000000001E-2</c:v>
                </c:pt>
                <c:pt idx="30781">
                  <c:v>-2.2345500000000001E-2</c:v>
                </c:pt>
                <c:pt idx="30782">
                  <c:v>-2.1196199999999998E-2</c:v>
                </c:pt>
                <c:pt idx="30783">
                  <c:v>-2.0051200000000002E-2</c:v>
                </c:pt>
                <c:pt idx="30784">
                  <c:v>-1.8913300000000001E-2</c:v>
                </c:pt>
                <c:pt idx="30785">
                  <c:v>-1.7785200000000001E-2</c:v>
                </c:pt>
                <c:pt idx="30786">
                  <c:v>-1.6669400000000001E-2</c:v>
                </c:pt>
                <c:pt idx="30787">
                  <c:v>-1.55686E-2</c:v>
                </c:pt>
                <c:pt idx="30788">
                  <c:v>-1.4485100000000001E-2</c:v>
                </c:pt>
                <c:pt idx="30789">
                  <c:v>-1.3421499999999999E-2</c:v>
                </c:pt>
                <c:pt idx="30790">
                  <c:v>-1.238E-2</c:v>
                </c:pt>
                <c:pt idx="30791">
                  <c:v>-1.13629E-2</c:v>
                </c:pt>
                <c:pt idx="30792">
                  <c:v>-1.03724E-2</c:v>
                </c:pt>
                <c:pt idx="30793" formatCode="0.00E+00">
                  <c:v>-9.4104400000000008E-3</c:v>
                </c:pt>
                <c:pt idx="30794" formatCode="0.00E+00">
                  <c:v>-8.4790899999999999E-3</c:v>
                </c:pt>
                <c:pt idx="30795" formatCode="0.00E+00">
                  <c:v>-7.5802200000000004E-3</c:v>
                </c:pt>
                <c:pt idx="30796" formatCode="0.00E+00">
                  <c:v>-6.7155699999999997E-3</c:v>
                </c:pt>
                <c:pt idx="30797" formatCode="0.00E+00">
                  <c:v>-5.88683E-3</c:v>
                </c:pt>
                <c:pt idx="30798" formatCode="0.00E+00">
                  <c:v>-5.0955499999999999E-3</c:v>
                </c:pt>
                <c:pt idx="30799" formatCode="0.00E+00">
                  <c:v>-4.3431800000000003E-3</c:v>
                </c:pt>
                <c:pt idx="30800" formatCode="0.00E+00">
                  <c:v>-3.6310499999999998E-3</c:v>
                </c:pt>
                <c:pt idx="30801" formatCode="0.00E+00">
                  <c:v>-2.9604000000000002E-3</c:v>
                </c:pt>
                <c:pt idx="30802" formatCode="0.00E+00">
                  <c:v>-2.3323100000000002E-3</c:v>
                </c:pt>
                <c:pt idx="30803" formatCode="0.00E+00">
                  <c:v>-1.7477899999999999E-3</c:v>
                </c:pt>
                <c:pt idx="30804" formatCode="0.00E+00">
                  <c:v>-1.20768E-3</c:v>
                </c:pt>
                <c:pt idx="30805" formatCode="0.00E+00">
                  <c:v>-7.1273799999999998E-4</c:v>
                </c:pt>
                <c:pt idx="30806" formatCode="0.00E+00">
                  <c:v>-2.6358499999999999E-4</c:v>
                </c:pt>
                <c:pt idx="30807" formatCode="0.00E+00">
                  <c:v>1.3928200000000001E-4</c:v>
                </c:pt>
                <c:pt idx="30808" formatCode="0.00E+00">
                  <c:v>4.9548799999999998E-4</c:v>
                </c:pt>
                <c:pt idx="30809" formatCode="0.00E+00">
                  <c:v>8.0477999999999995E-4</c:v>
                </c:pt>
                <c:pt idx="30810" formatCode="0.00E+00">
                  <c:v>1.0670300000000001E-3</c:v>
                </c:pt>
                <c:pt idx="30811" formatCode="0.00E+00">
                  <c:v>1.2822300000000001E-3</c:v>
                </c:pt>
                <c:pt idx="30812" formatCode="0.00E+00">
                  <c:v>1.4505E-3</c:v>
                </c:pt>
                <c:pt idx="30813" formatCode="0.00E+00">
                  <c:v>1.57208E-3</c:v>
                </c:pt>
                <c:pt idx="30814" formatCode="0.00E+00">
                  <c:v>1.6473200000000001E-3</c:v>
                </c:pt>
                <c:pt idx="30815" formatCode="0.00E+00">
                  <c:v>1.6766999999999999E-3</c:v>
                </c:pt>
                <c:pt idx="30816" formatCode="0.00E+00">
                  <c:v>1.6608199999999999E-3</c:v>
                </c:pt>
                <c:pt idx="30817" formatCode="0.00E+00">
                  <c:v>1.6003899999999999E-3</c:v>
                </c:pt>
                <c:pt idx="30818" formatCode="0.00E+00">
                  <c:v>1.4962199999999999E-3</c:v>
                </c:pt>
                <c:pt idx="30819" formatCode="0.00E+00">
                  <c:v>1.3492700000000001E-3</c:v>
                </c:pt>
                <c:pt idx="30820" formatCode="0.00E+00">
                  <c:v>1.1605599999999999E-3</c:v>
                </c:pt>
                <c:pt idx="30821" formatCode="0.00E+00">
                  <c:v>9.3125399999999996E-4</c:v>
                </c:pt>
                <c:pt idx="30822" formatCode="0.00E+00">
                  <c:v>6.6259900000000004E-4</c:v>
                </c:pt>
                <c:pt idx="30823" formatCode="0.00E+00">
                  <c:v>3.5594799999999997E-4</c:v>
                </c:pt>
                <c:pt idx="30824" formatCode="0.00E+00">
                  <c:v>1.27506E-5</c:v>
                </c:pt>
                <c:pt idx="30825" formatCode="0.00E+00">
                  <c:v>-3.6545300000000001E-4</c:v>
                </c:pt>
                <c:pt idx="30826" formatCode="0.00E+00">
                  <c:v>-7.7703099999999997E-4</c:v>
                </c:pt>
                <c:pt idx="30827" formatCode="0.00E+00">
                  <c:v>-1.2202700000000001E-3</c:v>
                </c:pt>
                <c:pt idx="30828" formatCode="0.00E+00">
                  <c:v>-1.69337E-3</c:v>
                </c:pt>
                <c:pt idx="30829" formatCode="0.00E+00">
                  <c:v>-2.1944500000000001E-3</c:v>
                </c:pt>
                <c:pt idx="30830" formatCode="0.00E+00">
                  <c:v>-2.7215899999999999E-3</c:v>
                </c:pt>
                <c:pt idx="30831" formatCode="0.00E+00">
                  <c:v>-3.2727400000000001E-3</c:v>
                </c:pt>
                <c:pt idx="30832" formatCode="0.00E+00">
                  <c:v>-3.84585E-3</c:v>
                </c:pt>
                <c:pt idx="30833" formatCode="0.00E+00">
                  <c:v>-4.4387799999999998E-3</c:v>
                </c:pt>
                <c:pt idx="30834" formatCode="0.00E+00">
                  <c:v>-5.0493300000000003E-3</c:v>
                </c:pt>
                <c:pt idx="30835" formatCode="0.00E+00">
                  <c:v>-5.6752800000000004E-3</c:v>
                </c:pt>
                <c:pt idx="30836" formatCode="0.00E+00">
                  <c:v>-6.3143299999999999E-3</c:v>
                </c:pt>
                <c:pt idx="30837" formatCode="0.00E+00">
                  <c:v>-6.9641700000000004E-3</c:v>
                </c:pt>
                <c:pt idx="30838" formatCode="0.00E+00">
                  <c:v>-7.6224500000000002E-3</c:v>
                </c:pt>
                <c:pt idx="30839" formatCode="0.00E+00">
                  <c:v>-8.2868000000000004E-3</c:v>
                </c:pt>
                <c:pt idx="30840" formatCode="0.00E+00">
                  <c:v>-8.9548000000000006E-3</c:v>
                </c:pt>
                <c:pt idx="30841" formatCode="0.00E+00">
                  <c:v>-9.6240500000000003E-3</c:v>
                </c:pt>
                <c:pt idx="30842">
                  <c:v>-1.02921E-2</c:v>
                </c:pt>
                <c:pt idx="30843">
                  <c:v>-1.09566E-2</c:v>
                </c:pt>
                <c:pt idx="30844">
                  <c:v>-1.1615E-2</c:v>
                </c:pt>
                <c:pt idx="30845">
                  <c:v>-1.22649E-2</c:v>
                </c:pt>
                <c:pt idx="30846">
                  <c:v>-1.2903899999999999E-2</c:v>
                </c:pt>
                <c:pt idx="30847">
                  <c:v>-1.3529599999999999E-2</c:v>
                </c:pt>
                <c:pt idx="30848">
                  <c:v>-1.41396E-2</c:v>
                </c:pt>
                <c:pt idx="30849">
                  <c:v>-1.4731599999999999E-2</c:v>
                </c:pt>
                <c:pt idx="30850">
                  <c:v>-1.5303300000000001E-2</c:v>
                </c:pt>
                <c:pt idx="30851">
                  <c:v>-1.58523E-2</c:v>
                </c:pt>
                <c:pt idx="30852">
                  <c:v>-1.6376499999999999E-2</c:v>
                </c:pt>
                <c:pt idx="30853">
                  <c:v>-1.6873599999999999E-2</c:v>
                </c:pt>
                <c:pt idx="30854">
                  <c:v>-1.7341499999999999E-2</c:v>
                </c:pt>
                <c:pt idx="30855">
                  <c:v>-1.7778100000000002E-2</c:v>
                </c:pt>
                <c:pt idx="30856">
                  <c:v>-1.81815E-2</c:v>
                </c:pt>
                <c:pt idx="30857">
                  <c:v>-1.8549599999999999E-2</c:v>
                </c:pt>
                <c:pt idx="30858">
                  <c:v>-1.8880500000000001E-2</c:v>
                </c:pt>
                <c:pt idx="30859">
                  <c:v>-1.9172600000000001E-2</c:v>
                </c:pt>
                <c:pt idx="30860">
                  <c:v>-1.9424E-2</c:v>
                </c:pt>
                <c:pt idx="30861">
                  <c:v>-1.96332E-2</c:v>
                </c:pt>
                <c:pt idx="30862">
                  <c:v>-1.97986E-2</c:v>
                </c:pt>
                <c:pt idx="30863">
                  <c:v>-1.9918600000000002E-2</c:v>
                </c:pt>
                <c:pt idx="30864">
                  <c:v>-1.9992099999999999E-2</c:v>
                </c:pt>
                <c:pt idx="30865">
                  <c:v>-2.0017699999999999E-2</c:v>
                </c:pt>
                <c:pt idx="30866">
                  <c:v>-1.99942E-2</c:v>
                </c:pt>
                <c:pt idx="30867">
                  <c:v>-1.99206E-2</c:v>
                </c:pt>
                <c:pt idx="30868">
                  <c:v>-1.9796000000000001E-2</c:v>
                </c:pt>
                <c:pt idx="30869">
                  <c:v>-1.9619600000000001E-2</c:v>
                </c:pt>
                <c:pt idx="30870">
                  <c:v>-1.9390500000000001E-2</c:v>
                </c:pt>
                <c:pt idx="30871">
                  <c:v>-1.9108300000000002E-2</c:v>
                </c:pt>
                <c:pt idx="30872">
                  <c:v>-1.8772400000000002E-2</c:v>
                </c:pt>
                <c:pt idx="30873">
                  <c:v>-1.83824E-2</c:v>
                </c:pt>
                <c:pt idx="30874">
                  <c:v>-1.7938099999999998E-2</c:v>
                </c:pt>
                <c:pt idx="30875">
                  <c:v>-1.74395E-2</c:v>
                </c:pt>
                <c:pt idx="30876">
                  <c:v>-1.6886399999999999E-2</c:v>
                </c:pt>
                <c:pt idx="30877">
                  <c:v>-1.6278899999999999E-2</c:v>
                </c:pt>
                <c:pt idx="30878">
                  <c:v>-1.56174E-2</c:v>
                </c:pt>
                <c:pt idx="30879">
                  <c:v>-1.4902200000000001E-2</c:v>
                </c:pt>
                <c:pt idx="30880">
                  <c:v>-1.41338E-2</c:v>
                </c:pt>
                <c:pt idx="30881">
                  <c:v>-1.33127E-2</c:v>
                </c:pt>
                <c:pt idx="30882">
                  <c:v>-1.2439800000000001E-2</c:v>
                </c:pt>
                <c:pt idx="30883">
                  <c:v>-1.15158E-2</c:v>
                </c:pt>
                <c:pt idx="30884">
                  <c:v>-1.0541699999999999E-2</c:v>
                </c:pt>
                <c:pt idx="30885" formatCode="0.00E+00">
                  <c:v>-9.5186300000000001E-3</c:v>
                </c:pt>
                <c:pt idx="30886" formatCode="0.00E+00">
                  <c:v>-8.4477900000000002E-3</c:v>
                </c:pt>
                <c:pt idx="30887" formatCode="0.00E+00">
                  <c:v>-7.3305100000000002E-3</c:v>
                </c:pt>
                <c:pt idx="30888" formatCode="0.00E+00">
                  <c:v>-6.1681899999999996E-3</c:v>
                </c:pt>
                <c:pt idx="30889" formatCode="0.00E+00">
                  <c:v>-4.9624100000000004E-3</c:v>
                </c:pt>
                <c:pt idx="30890" formatCode="0.00E+00">
                  <c:v>-3.7147999999999999E-3</c:v>
                </c:pt>
                <c:pt idx="30891" formatCode="0.00E+00">
                  <c:v>-2.42713E-3</c:v>
                </c:pt>
                <c:pt idx="30892" formatCode="0.00E+00">
                  <c:v>-1.10126E-3</c:v>
                </c:pt>
                <c:pt idx="30893" formatCode="0.00E+00">
                  <c:v>2.6084600000000002E-4</c:v>
                </c:pt>
                <c:pt idx="30894" formatCode="0.00E+00">
                  <c:v>1.6571299999999999E-3</c:v>
                </c:pt>
                <c:pt idx="30895" formatCode="0.00E+00">
                  <c:v>3.0854400000000001E-3</c:v>
                </c:pt>
                <c:pt idx="30896" formatCode="0.00E+00">
                  <c:v>4.5435299999999996E-3</c:v>
                </c:pt>
                <c:pt idx="30897" formatCode="0.00E+00">
                  <c:v>6.02908E-3</c:v>
                </c:pt>
                <c:pt idx="30898" formatCode="0.00E+00">
                  <c:v>7.5396899999999999E-3</c:v>
                </c:pt>
                <c:pt idx="30899" formatCode="0.00E+00">
                  <c:v>9.0728700000000002E-3</c:v>
                </c:pt>
                <c:pt idx="30900">
                  <c:v>1.0626099999999999E-2</c:v>
                </c:pt>
                <c:pt idx="30901">
                  <c:v>1.21966E-2</c:v>
                </c:pt>
                <c:pt idx="30902">
                  <c:v>1.37819E-2</c:v>
                </c:pt>
                <c:pt idx="30903">
                  <c:v>1.5379200000000001E-2</c:v>
                </c:pt>
                <c:pt idx="30904">
                  <c:v>1.69856E-2</c:v>
                </c:pt>
                <c:pt idx="30905">
                  <c:v>1.8598300000000002E-2</c:v>
                </c:pt>
                <c:pt idx="30906">
                  <c:v>2.02144E-2</c:v>
                </c:pt>
                <c:pt idx="30907">
                  <c:v>2.1831099999999999E-2</c:v>
                </c:pt>
                <c:pt idx="30908">
                  <c:v>2.3445299999999999E-2</c:v>
                </c:pt>
                <c:pt idx="30909">
                  <c:v>2.5054099999999999E-2</c:v>
                </c:pt>
                <c:pt idx="30910">
                  <c:v>2.6654400000000002E-2</c:v>
                </c:pt>
                <c:pt idx="30911">
                  <c:v>2.8243299999999999E-2</c:v>
                </c:pt>
                <c:pt idx="30912">
                  <c:v>2.9817699999999999E-2</c:v>
                </c:pt>
                <c:pt idx="30913">
                  <c:v>3.1374600000000002E-2</c:v>
                </c:pt>
                <c:pt idx="30914">
                  <c:v>3.2911000000000003E-2</c:v>
                </c:pt>
                <c:pt idx="30915">
                  <c:v>3.4423799999999997E-2</c:v>
                </c:pt>
                <c:pt idx="30916">
                  <c:v>3.59101E-2</c:v>
                </c:pt>
                <c:pt idx="30917">
                  <c:v>3.7366700000000003E-2</c:v>
                </c:pt>
                <c:pt idx="30918">
                  <c:v>3.8790900000000003E-2</c:v>
                </c:pt>
                <c:pt idx="30919">
                  <c:v>4.0179699999999999E-2</c:v>
                </c:pt>
                <c:pt idx="30920">
                  <c:v>4.15301E-2</c:v>
                </c:pt>
                <c:pt idx="30921">
                  <c:v>4.2839299999999997E-2</c:v>
                </c:pt>
                <c:pt idx="30922">
                  <c:v>4.4104499999999998E-2</c:v>
                </c:pt>
                <c:pt idx="30923">
                  <c:v>4.5323000000000002E-2</c:v>
                </c:pt>
                <c:pt idx="30924">
                  <c:v>4.6492100000000001E-2</c:v>
                </c:pt>
                <c:pt idx="30925">
                  <c:v>4.7609199999999997E-2</c:v>
                </c:pt>
                <c:pt idx="30926">
                  <c:v>4.8671600000000002E-2</c:v>
                </c:pt>
                <c:pt idx="30927">
                  <c:v>4.9676999999999999E-2</c:v>
                </c:pt>
                <c:pt idx="30928">
                  <c:v>5.0622899999999998E-2</c:v>
                </c:pt>
                <c:pt idx="30929">
                  <c:v>5.1506900000000001E-2</c:v>
                </c:pt>
                <c:pt idx="30930">
                  <c:v>5.2326999999999999E-2</c:v>
                </c:pt>
                <c:pt idx="30931">
                  <c:v>5.30809E-2</c:v>
                </c:pt>
                <c:pt idx="30932">
                  <c:v>5.3766700000000001E-2</c:v>
                </c:pt>
                <c:pt idx="30933">
                  <c:v>5.4382300000000001E-2</c:v>
                </c:pt>
                <c:pt idx="30934">
                  <c:v>5.4926099999999999E-2</c:v>
                </c:pt>
                <c:pt idx="30935">
                  <c:v>5.5396099999999997E-2</c:v>
                </c:pt>
                <c:pt idx="30936">
                  <c:v>5.5791E-2</c:v>
                </c:pt>
                <c:pt idx="30937">
                  <c:v>5.6109100000000002E-2</c:v>
                </c:pt>
                <c:pt idx="30938">
                  <c:v>5.6349200000000002E-2</c:v>
                </c:pt>
                <c:pt idx="30939">
                  <c:v>5.6509999999999998E-2</c:v>
                </c:pt>
                <c:pt idx="30940">
                  <c:v>5.6590399999999999E-2</c:v>
                </c:pt>
                <c:pt idx="30941">
                  <c:v>5.6589399999999998E-2</c:v>
                </c:pt>
                <c:pt idx="30942">
                  <c:v>5.6506199999999999E-2</c:v>
                </c:pt>
                <c:pt idx="30943">
                  <c:v>5.6340099999999997E-2</c:v>
                </c:pt>
                <c:pt idx="30944">
                  <c:v>5.6090500000000001E-2</c:v>
                </c:pt>
                <c:pt idx="30945">
                  <c:v>5.5757000000000001E-2</c:v>
                </c:pt>
                <c:pt idx="30946">
                  <c:v>5.5339399999999997E-2</c:v>
                </c:pt>
                <c:pt idx="30947">
                  <c:v>5.4837299999999999E-2</c:v>
                </c:pt>
                <c:pt idx="30948">
                  <c:v>5.4251000000000001E-2</c:v>
                </c:pt>
                <c:pt idx="30949">
                  <c:v>5.35804E-2</c:v>
                </c:pt>
                <c:pt idx="30950">
                  <c:v>5.2825999999999998E-2</c:v>
                </c:pt>
                <c:pt idx="30951">
                  <c:v>5.1987999999999999E-2</c:v>
                </c:pt>
                <c:pt idx="30952">
                  <c:v>5.10672E-2</c:v>
                </c:pt>
                <c:pt idx="30953">
                  <c:v>5.00641E-2</c:v>
                </c:pt>
                <c:pt idx="30954">
                  <c:v>4.8979700000000001E-2</c:v>
                </c:pt>
                <c:pt idx="30955">
                  <c:v>4.7815000000000003E-2</c:v>
                </c:pt>
                <c:pt idx="30956">
                  <c:v>4.6571099999999997E-2</c:v>
                </c:pt>
                <c:pt idx="30957">
                  <c:v>4.5249200000000003E-2</c:v>
                </c:pt>
                <c:pt idx="30958">
                  <c:v>4.3850899999999998E-2</c:v>
                </c:pt>
                <c:pt idx="30959">
                  <c:v>4.2377699999999997E-2</c:v>
                </c:pt>
                <c:pt idx="30960">
                  <c:v>4.0831199999999998E-2</c:v>
                </c:pt>
                <c:pt idx="30961">
                  <c:v>3.9213400000000002E-2</c:v>
                </c:pt>
                <c:pt idx="30962">
                  <c:v>3.75261E-2</c:v>
                </c:pt>
                <c:pt idx="30963">
                  <c:v>3.5771400000000002E-2</c:v>
                </c:pt>
                <c:pt idx="30964">
                  <c:v>3.3951599999999998E-2</c:v>
                </c:pt>
                <c:pt idx="30965">
                  <c:v>3.2068899999999997E-2</c:v>
                </c:pt>
                <c:pt idx="30966">
                  <c:v>3.0125900000000001E-2</c:v>
                </c:pt>
                <c:pt idx="30967">
                  <c:v>2.8125000000000001E-2</c:v>
                </c:pt>
                <c:pt idx="30968">
                  <c:v>2.6068999999999998E-2</c:v>
                </c:pt>
                <c:pt idx="30969">
                  <c:v>2.3960599999999999E-2</c:v>
                </c:pt>
                <c:pt idx="30970">
                  <c:v>2.1802700000000001E-2</c:v>
                </c:pt>
                <c:pt idx="30971">
                  <c:v>1.9598299999999999E-2</c:v>
                </c:pt>
                <c:pt idx="30972">
                  <c:v>1.7350399999999998E-2</c:v>
                </c:pt>
                <c:pt idx="30973">
                  <c:v>1.5062300000000001E-2</c:v>
                </c:pt>
                <c:pt idx="30974">
                  <c:v>1.2737E-2</c:v>
                </c:pt>
                <c:pt idx="30975">
                  <c:v>1.0378E-2</c:v>
                </c:pt>
                <c:pt idx="30976" formatCode="0.00E+00">
                  <c:v>7.9885500000000005E-3</c:v>
                </c:pt>
                <c:pt idx="30977" formatCode="0.00E+00">
                  <c:v>5.5722100000000002E-3</c:v>
                </c:pt>
                <c:pt idx="30978" formatCode="0.00E+00">
                  <c:v>3.1324500000000002E-3</c:v>
                </c:pt>
                <c:pt idx="30979" formatCode="0.00E+00">
                  <c:v>6.7283100000000004E-4</c:v>
                </c:pt>
                <c:pt idx="30980" formatCode="0.00E+00">
                  <c:v>-1.80302E-3</c:v>
                </c:pt>
                <c:pt idx="30981" formatCode="0.00E+00">
                  <c:v>-4.2914600000000004E-3</c:v>
                </c:pt>
                <c:pt idx="30982" formatCode="0.00E+00">
                  <c:v>-6.7887800000000003E-3</c:v>
                </c:pt>
                <c:pt idx="30983" formatCode="0.00E+00">
                  <c:v>-9.2912499999999992E-3</c:v>
                </c:pt>
                <c:pt idx="30984">
                  <c:v>-1.1795099999999999E-2</c:v>
                </c:pt>
                <c:pt idx="30985">
                  <c:v>-1.42966E-2</c:v>
                </c:pt>
                <c:pt idx="30986">
                  <c:v>-1.6792000000000001E-2</c:v>
                </c:pt>
                <c:pt idx="30987">
                  <c:v>-1.92774E-2</c:v>
                </c:pt>
                <c:pt idx="30988">
                  <c:v>-2.17491E-2</c:v>
                </c:pt>
                <c:pt idx="30989">
                  <c:v>-2.4203300000000001E-2</c:v>
                </c:pt>
                <c:pt idx="30990">
                  <c:v>-2.6636199999999999E-2</c:v>
                </c:pt>
                <c:pt idx="30991">
                  <c:v>-2.9044E-2</c:v>
                </c:pt>
                <c:pt idx="30992">
                  <c:v>-3.1423100000000002E-2</c:v>
                </c:pt>
                <c:pt idx="30993">
                  <c:v>-3.37697E-2</c:v>
                </c:pt>
                <c:pt idx="30994">
                  <c:v>-3.60802E-2</c:v>
                </c:pt>
                <c:pt idx="30995">
                  <c:v>-3.8351000000000003E-2</c:v>
                </c:pt>
                <c:pt idx="30996">
                  <c:v>-4.0578400000000001E-2</c:v>
                </c:pt>
                <c:pt idx="30997">
                  <c:v>-4.2759100000000001E-2</c:v>
                </c:pt>
                <c:pt idx="30998">
                  <c:v>-4.4889499999999999E-2</c:v>
                </c:pt>
                <c:pt idx="30999">
                  <c:v>-4.6966300000000002E-2</c:v>
                </c:pt>
                <c:pt idx="31000">
                  <c:v>-4.8986099999999998E-2</c:v>
                </c:pt>
                <c:pt idx="31001">
                  <c:v>-5.0945799999999999E-2</c:v>
                </c:pt>
                <c:pt idx="31002">
                  <c:v>-5.2842199999999999E-2</c:v>
                </c:pt>
                <c:pt idx="31003">
                  <c:v>-5.4672199999999997E-2</c:v>
                </c:pt>
                <c:pt idx="31004">
                  <c:v>-5.6432900000000001E-2</c:v>
                </c:pt>
                <c:pt idx="31005">
                  <c:v>-5.8121399999999997E-2</c:v>
                </c:pt>
                <c:pt idx="31006">
                  <c:v>-5.9735099999999999E-2</c:v>
                </c:pt>
                <c:pt idx="31007">
                  <c:v>-6.1271199999999998E-2</c:v>
                </c:pt>
                <c:pt idx="31008">
                  <c:v>-6.2727199999999997E-2</c:v>
                </c:pt>
                <c:pt idx="31009">
                  <c:v>-6.4100799999999999E-2</c:v>
                </c:pt>
                <c:pt idx="31010">
                  <c:v>-6.5389600000000006E-2</c:v>
                </c:pt>
                <c:pt idx="31011">
                  <c:v>-6.6591499999999998E-2</c:v>
                </c:pt>
                <c:pt idx="31012">
                  <c:v>-6.7704399999999998E-2</c:v>
                </c:pt>
                <c:pt idx="31013">
                  <c:v>-6.8726599999999999E-2</c:v>
                </c:pt>
                <c:pt idx="31014">
                  <c:v>-6.9656099999999999E-2</c:v>
                </c:pt>
                <c:pt idx="31015">
                  <c:v>-7.0491499999999999E-2</c:v>
                </c:pt>
                <c:pt idx="31016">
                  <c:v>-7.1231199999999995E-2</c:v>
                </c:pt>
                <c:pt idx="31017">
                  <c:v>-7.1873999999999993E-2</c:v>
                </c:pt>
                <c:pt idx="31018">
                  <c:v>-7.24186E-2</c:v>
                </c:pt>
                <c:pt idx="31019">
                  <c:v>-7.2864100000000001E-2</c:v>
                </c:pt>
                <c:pt idx="31020">
                  <c:v>-7.32096E-2</c:v>
                </c:pt>
                <c:pt idx="31021">
                  <c:v>-7.34543E-2</c:v>
                </c:pt>
                <c:pt idx="31022">
                  <c:v>-7.3597700000000002E-2</c:v>
                </c:pt>
                <c:pt idx="31023">
                  <c:v>-7.3639399999999994E-2</c:v>
                </c:pt>
                <c:pt idx="31024">
                  <c:v>-7.35793E-2</c:v>
                </c:pt>
                <c:pt idx="31025">
                  <c:v>-7.3417099999999999E-2</c:v>
                </c:pt>
                <c:pt idx="31026">
                  <c:v>-7.3152900000000007E-2</c:v>
                </c:pt>
                <c:pt idx="31027">
                  <c:v>-7.2787099999999993E-2</c:v>
                </c:pt>
                <c:pt idx="31028">
                  <c:v>-7.2319900000000006E-2</c:v>
                </c:pt>
                <c:pt idx="31029">
                  <c:v>-7.1751999999999996E-2</c:v>
                </c:pt>
                <c:pt idx="31030">
                  <c:v>-7.1084099999999997E-2</c:v>
                </c:pt>
                <c:pt idx="31031">
                  <c:v>-7.0317000000000005E-2</c:v>
                </c:pt>
                <c:pt idx="31032">
                  <c:v>-6.9451600000000002E-2</c:v>
                </c:pt>
                <c:pt idx="31033">
                  <c:v>-6.8489400000000006E-2</c:v>
                </c:pt>
                <c:pt idx="31034">
                  <c:v>-6.7431400000000002E-2</c:v>
                </c:pt>
                <c:pt idx="31035">
                  <c:v>-6.6279299999999999E-2</c:v>
                </c:pt>
                <c:pt idx="31036">
                  <c:v>-6.5034499999999995E-2</c:v>
                </c:pt>
                <c:pt idx="31037">
                  <c:v>-6.3698900000000003E-2</c:v>
                </c:pt>
                <c:pt idx="31038">
                  <c:v>-6.2274400000000001E-2</c:v>
                </c:pt>
                <c:pt idx="31039">
                  <c:v>-6.07631E-2</c:v>
                </c:pt>
                <c:pt idx="31040">
                  <c:v>-5.9167299999999999E-2</c:v>
                </c:pt>
                <c:pt idx="31041">
                  <c:v>-5.7489199999999997E-2</c:v>
                </c:pt>
                <c:pt idx="31042">
                  <c:v>-5.57309E-2</c:v>
                </c:pt>
                <c:pt idx="31043">
                  <c:v>-5.3894400000000002E-2</c:v>
                </c:pt>
                <c:pt idx="31044">
                  <c:v>-5.1981899999999998E-2</c:v>
                </c:pt>
                <c:pt idx="31045">
                  <c:v>-4.9995699999999997E-2</c:v>
                </c:pt>
                <c:pt idx="31046">
                  <c:v>-4.7939099999999998E-2</c:v>
                </c:pt>
                <c:pt idx="31047">
                  <c:v>-4.5815799999999997E-2</c:v>
                </c:pt>
                <c:pt idx="31048">
                  <c:v>-4.3629399999999999E-2</c:v>
                </c:pt>
                <c:pt idx="31049">
                  <c:v>-4.1383900000000001E-2</c:v>
                </c:pt>
                <c:pt idx="31050">
                  <c:v>-3.9082800000000001E-2</c:v>
                </c:pt>
                <c:pt idx="31051">
                  <c:v>-3.6730199999999998E-2</c:v>
                </c:pt>
                <c:pt idx="31052">
                  <c:v>-3.4329999999999999E-2</c:v>
                </c:pt>
                <c:pt idx="31053">
                  <c:v>-3.1886200000000003E-2</c:v>
                </c:pt>
                <c:pt idx="31054">
                  <c:v>-2.94027E-2</c:v>
                </c:pt>
                <c:pt idx="31055">
                  <c:v>-2.6883899999999999E-2</c:v>
                </c:pt>
                <c:pt idx="31056">
                  <c:v>-2.4334000000000001E-2</c:v>
                </c:pt>
                <c:pt idx="31057">
                  <c:v>-2.17573E-2</c:v>
                </c:pt>
                <c:pt idx="31058">
                  <c:v>-1.9157799999999999E-2</c:v>
                </c:pt>
                <c:pt idx="31059">
                  <c:v>-1.65398E-2</c:v>
                </c:pt>
                <c:pt idx="31060">
                  <c:v>-1.3907900000000001E-2</c:v>
                </c:pt>
                <c:pt idx="31061">
                  <c:v>-1.1266399999999999E-2</c:v>
                </c:pt>
                <c:pt idx="31062" formatCode="0.00E+00">
                  <c:v>-8.6195600000000001E-3</c:v>
                </c:pt>
                <c:pt idx="31063" formatCode="0.00E+00">
                  <c:v>-5.9718599999999998E-3</c:v>
                </c:pt>
                <c:pt idx="31064" formatCode="0.00E+00">
                  <c:v>-3.32768E-3</c:v>
                </c:pt>
                <c:pt idx="31065" formatCode="0.00E+00">
                  <c:v>-6.91042E-4</c:v>
                </c:pt>
                <c:pt idx="31066" formatCode="0.00E+00">
                  <c:v>1.93436E-3</c:v>
                </c:pt>
                <c:pt idx="31067" formatCode="0.00E+00">
                  <c:v>4.5443200000000001E-3</c:v>
                </c:pt>
                <c:pt idx="31068" formatCode="0.00E+00">
                  <c:v>7.1341900000000003E-3</c:v>
                </c:pt>
                <c:pt idx="31069" formatCode="0.00E+00">
                  <c:v>9.6996200000000008E-3</c:v>
                </c:pt>
                <c:pt idx="31070">
                  <c:v>1.2236500000000001E-2</c:v>
                </c:pt>
                <c:pt idx="31071">
                  <c:v>1.47408E-2</c:v>
                </c:pt>
                <c:pt idx="31072">
                  <c:v>1.72087E-2</c:v>
                </c:pt>
                <c:pt idx="31073">
                  <c:v>1.9636899999999999E-2</c:v>
                </c:pt>
                <c:pt idx="31074">
                  <c:v>2.2021800000000001E-2</c:v>
                </c:pt>
                <c:pt idx="31075">
                  <c:v>2.43593E-2</c:v>
                </c:pt>
                <c:pt idx="31076">
                  <c:v>2.66454E-2</c:v>
                </c:pt>
                <c:pt idx="31077">
                  <c:v>2.8876300000000001E-2</c:v>
                </c:pt>
                <c:pt idx="31078">
                  <c:v>3.1048800000000001E-2</c:v>
                </c:pt>
                <c:pt idx="31079">
                  <c:v>3.3159500000000001E-2</c:v>
                </c:pt>
                <c:pt idx="31080">
                  <c:v>3.5205199999999999E-2</c:v>
                </c:pt>
                <c:pt idx="31081">
                  <c:v>3.7182600000000003E-2</c:v>
                </c:pt>
                <c:pt idx="31082">
                  <c:v>3.90888E-2</c:v>
                </c:pt>
                <c:pt idx="31083">
                  <c:v>4.09208E-2</c:v>
                </c:pt>
                <c:pt idx="31084">
                  <c:v>4.2676100000000002E-2</c:v>
                </c:pt>
                <c:pt idx="31085">
                  <c:v>4.43519E-2</c:v>
                </c:pt>
                <c:pt idx="31086">
                  <c:v>4.5945199999999999E-2</c:v>
                </c:pt>
                <c:pt idx="31087">
                  <c:v>4.74539E-2</c:v>
                </c:pt>
                <c:pt idx="31088">
                  <c:v>4.8876900000000001E-2</c:v>
                </c:pt>
                <c:pt idx="31089">
                  <c:v>5.0211800000000001E-2</c:v>
                </c:pt>
                <c:pt idx="31090">
                  <c:v>5.1454699999999999E-2</c:v>
                </c:pt>
                <c:pt idx="31091">
                  <c:v>5.2601299999999997E-2</c:v>
                </c:pt>
                <c:pt idx="31092">
                  <c:v>5.3649799999999997E-2</c:v>
                </c:pt>
                <c:pt idx="31093">
                  <c:v>5.4602100000000001E-2</c:v>
                </c:pt>
                <c:pt idx="31094">
                  <c:v>5.5459300000000003E-2</c:v>
                </c:pt>
                <c:pt idx="31095">
                  <c:v>5.6221E-2</c:v>
                </c:pt>
                <c:pt idx="31096">
                  <c:v>5.6885999999999999E-2</c:v>
                </c:pt>
                <c:pt idx="31097">
                  <c:v>5.7453400000000002E-2</c:v>
                </c:pt>
                <c:pt idx="31098">
                  <c:v>5.7923099999999998E-2</c:v>
                </c:pt>
                <c:pt idx="31099">
                  <c:v>5.8294499999999999E-2</c:v>
                </c:pt>
                <c:pt idx="31100">
                  <c:v>5.85672E-2</c:v>
                </c:pt>
                <c:pt idx="31101">
                  <c:v>5.8741000000000002E-2</c:v>
                </c:pt>
                <c:pt idx="31102">
                  <c:v>5.8815899999999997E-2</c:v>
                </c:pt>
                <c:pt idx="31103">
                  <c:v>5.8791700000000002E-2</c:v>
                </c:pt>
                <c:pt idx="31104">
                  <c:v>5.8668100000000001E-2</c:v>
                </c:pt>
                <c:pt idx="31105">
                  <c:v>5.8444700000000002E-2</c:v>
                </c:pt>
                <c:pt idx="31106">
                  <c:v>5.8121399999999997E-2</c:v>
                </c:pt>
                <c:pt idx="31107">
                  <c:v>5.7698699999999999E-2</c:v>
                </c:pt>
                <c:pt idx="31108">
                  <c:v>5.71773E-2</c:v>
                </c:pt>
                <c:pt idx="31109">
                  <c:v>5.65576E-2</c:v>
                </c:pt>
                <c:pt idx="31110">
                  <c:v>5.58407E-2</c:v>
                </c:pt>
                <c:pt idx="31111">
                  <c:v>5.5028300000000002E-2</c:v>
                </c:pt>
                <c:pt idx="31112">
                  <c:v>5.4123499999999998E-2</c:v>
                </c:pt>
                <c:pt idx="31113">
                  <c:v>5.3129500000000003E-2</c:v>
                </c:pt>
                <c:pt idx="31114">
                  <c:v>5.2048200000000003E-2</c:v>
                </c:pt>
                <c:pt idx="31115">
                  <c:v>5.0879599999999997E-2</c:v>
                </c:pt>
                <c:pt idx="31116">
                  <c:v>4.9623100000000003E-2</c:v>
                </c:pt>
                <c:pt idx="31117">
                  <c:v>4.8279599999999999E-2</c:v>
                </c:pt>
                <c:pt idx="31118">
                  <c:v>4.6850799999999998E-2</c:v>
                </c:pt>
                <c:pt idx="31119">
                  <c:v>4.5339699999999997E-2</c:v>
                </c:pt>
                <c:pt idx="31120">
                  <c:v>4.3749499999999997E-2</c:v>
                </c:pt>
                <c:pt idx="31121">
                  <c:v>4.2085499999999998E-2</c:v>
                </c:pt>
                <c:pt idx="31122">
                  <c:v>4.0353100000000003E-2</c:v>
                </c:pt>
                <c:pt idx="31123">
                  <c:v>3.8556399999999998E-2</c:v>
                </c:pt>
                <c:pt idx="31124">
                  <c:v>3.6696300000000001E-2</c:v>
                </c:pt>
                <c:pt idx="31125">
                  <c:v>3.47733E-2</c:v>
                </c:pt>
                <c:pt idx="31126">
                  <c:v>3.2790600000000003E-2</c:v>
                </c:pt>
                <c:pt idx="31127">
                  <c:v>3.0753300000000001E-2</c:v>
                </c:pt>
                <c:pt idx="31128">
                  <c:v>2.8665199999999998E-2</c:v>
                </c:pt>
                <c:pt idx="31129">
                  <c:v>2.6527700000000001E-2</c:v>
                </c:pt>
                <c:pt idx="31130">
                  <c:v>2.43424E-2</c:v>
                </c:pt>
                <c:pt idx="31131">
                  <c:v>2.2112400000000001E-2</c:v>
                </c:pt>
                <c:pt idx="31132">
                  <c:v>1.9841899999999999E-2</c:v>
                </c:pt>
                <c:pt idx="31133">
                  <c:v>1.7534899999999999E-2</c:v>
                </c:pt>
                <c:pt idx="31134">
                  <c:v>1.51956E-2</c:v>
                </c:pt>
                <c:pt idx="31135">
                  <c:v>1.28284E-2</c:v>
                </c:pt>
                <c:pt idx="31136">
                  <c:v>1.0438599999999999E-2</c:v>
                </c:pt>
                <c:pt idx="31137" formatCode="0.00E+00">
                  <c:v>8.0320700000000005E-3</c:v>
                </c:pt>
                <c:pt idx="31138" formatCode="0.00E+00">
                  <c:v>5.6136099999999998E-3</c:v>
                </c:pt>
                <c:pt idx="31139" formatCode="0.00E+00">
                  <c:v>3.1861200000000002E-3</c:v>
                </c:pt>
                <c:pt idx="31140" formatCode="0.00E+00">
                  <c:v>7.5112300000000003E-4</c:v>
                </c:pt>
                <c:pt idx="31141" formatCode="0.00E+00">
                  <c:v>-1.68907E-3</c:v>
                </c:pt>
                <c:pt idx="31142" formatCode="0.00E+00">
                  <c:v>-4.13043E-3</c:v>
                </c:pt>
                <c:pt idx="31143" formatCode="0.00E+00">
                  <c:v>-6.5683499999999997E-3</c:v>
                </c:pt>
                <c:pt idx="31144" formatCode="0.00E+00">
                  <c:v>-8.9988900000000007E-3</c:v>
                </c:pt>
                <c:pt idx="31145">
                  <c:v>-1.14193E-2</c:v>
                </c:pt>
                <c:pt idx="31146">
                  <c:v>-1.3827900000000001E-2</c:v>
                </c:pt>
                <c:pt idx="31147">
                  <c:v>-1.62221E-2</c:v>
                </c:pt>
                <c:pt idx="31148">
                  <c:v>-1.8598099999999999E-2</c:v>
                </c:pt>
                <c:pt idx="31149">
                  <c:v>-2.09529E-2</c:v>
                </c:pt>
                <c:pt idx="31150">
                  <c:v>-2.3285899999999998E-2</c:v>
                </c:pt>
                <c:pt idx="31151">
                  <c:v>-2.5596000000000001E-2</c:v>
                </c:pt>
                <c:pt idx="31152">
                  <c:v>-2.78821E-2</c:v>
                </c:pt>
                <c:pt idx="31153">
                  <c:v>-3.0144899999999999E-2</c:v>
                </c:pt>
                <c:pt idx="31154">
                  <c:v>-3.2384400000000001E-2</c:v>
                </c:pt>
                <c:pt idx="31155">
                  <c:v>-3.4597200000000002E-2</c:v>
                </c:pt>
                <c:pt idx="31156">
                  <c:v>-3.67783E-2</c:v>
                </c:pt>
                <c:pt idx="31157">
                  <c:v>-3.8924500000000001E-2</c:v>
                </c:pt>
                <c:pt idx="31158">
                  <c:v>-4.1035299999999997E-2</c:v>
                </c:pt>
                <c:pt idx="31159">
                  <c:v>-4.3109599999999998E-2</c:v>
                </c:pt>
                <c:pt idx="31160">
                  <c:v>-4.5144400000000001E-2</c:v>
                </c:pt>
                <c:pt idx="31161">
                  <c:v>-4.7136200000000003E-2</c:v>
                </c:pt>
                <c:pt idx="31162">
                  <c:v>-4.9082800000000003E-2</c:v>
                </c:pt>
                <c:pt idx="31163">
                  <c:v>-5.0983399999999998E-2</c:v>
                </c:pt>
                <c:pt idx="31164">
                  <c:v>-5.2837200000000001E-2</c:v>
                </c:pt>
                <c:pt idx="31165">
                  <c:v>-5.4644100000000001E-2</c:v>
                </c:pt>
                <c:pt idx="31166">
                  <c:v>-5.64027E-2</c:v>
                </c:pt>
                <c:pt idx="31167">
                  <c:v>-5.8111400000000001E-2</c:v>
                </c:pt>
                <c:pt idx="31168">
                  <c:v>-5.9769099999999999E-2</c:v>
                </c:pt>
                <c:pt idx="31169">
                  <c:v>-6.13743E-2</c:v>
                </c:pt>
                <c:pt idx="31170">
                  <c:v>-6.29247E-2</c:v>
                </c:pt>
                <c:pt idx="31171">
                  <c:v>-6.4419000000000004E-2</c:v>
                </c:pt>
                <c:pt idx="31172">
                  <c:v>-6.5857899999999997E-2</c:v>
                </c:pt>
                <c:pt idx="31173">
                  <c:v>-6.7242099999999999E-2</c:v>
                </c:pt>
                <c:pt idx="31174">
                  <c:v>-6.8570000000000006E-2</c:v>
                </c:pt>
                <c:pt idx="31175">
                  <c:v>-6.9840200000000005E-2</c:v>
                </c:pt>
                <c:pt idx="31176">
                  <c:v>-7.1053000000000005E-2</c:v>
                </c:pt>
                <c:pt idx="31177">
                  <c:v>-7.2210700000000003E-2</c:v>
                </c:pt>
                <c:pt idx="31178">
                  <c:v>-7.3315000000000005E-2</c:v>
                </c:pt>
                <c:pt idx="31179">
                  <c:v>-7.4367000000000003E-2</c:v>
                </c:pt>
                <c:pt idx="31180">
                  <c:v>-7.5367900000000002E-2</c:v>
                </c:pt>
                <c:pt idx="31181">
                  <c:v>-7.6319700000000004E-2</c:v>
                </c:pt>
                <c:pt idx="31182">
                  <c:v>-7.7225600000000005E-2</c:v>
                </c:pt>
                <c:pt idx="31183">
                  <c:v>-7.8089199999999998E-2</c:v>
                </c:pt>
                <c:pt idx="31184">
                  <c:v>-7.8913200000000003E-2</c:v>
                </c:pt>
                <c:pt idx="31185">
                  <c:v>-7.9698699999999997E-2</c:v>
                </c:pt>
                <c:pt idx="31186">
                  <c:v>-8.0445699999999995E-2</c:v>
                </c:pt>
                <c:pt idx="31187">
                  <c:v>-8.1153400000000001E-2</c:v>
                </c:pt>
                <c:pt idx="31188">
                  <c:v>-8.18213E-2</c:v>
                </c:pt>
                <c:pt idx="31189">
                  <c:v>-8.2447999999999994E-2</c:v>
                </c:pt>
                <c:pt idx="31190">
                  <c:v>-8.3035300000000006E-2</c:v>
                </c:pt>
                <c:pt idx="31191">
                  <c:v>-8.3588399999999993E-2</c:v>
                </c:pt>
                <c:pt idx="31192">
                  <c:v>-8.4111900000000003E-2</c:v>
                </c:pt>
                <c:pt idx="31193">
                  <c:v>-8.4605899999999998E-2</c:v>
                </c:pt>
                <c:pt idx="31194">
                  <c:v>-8.5068099999999994E-2</c:v>
                </c:pt>
                <c:pt idx="31195">
                  <c:v>-8.5497699999999996E-2</c:v>
                </c:pt>
                <c:pt idx="31196">
                  <c:v>-8.5896899999999998E-2</c:v>
                </c:pt>
                <c:pt idx="31197">
                  <c:v>-8.6268399999999995E-2</c:v>
                </c:pt>
                <c:pt idx="31198">
                  <c:v>-8.6615800000000007E-2</c:v>
                </c:pt>
                <c:pt idx="31199">
                  <c:v>-8.6942500000000006E-2</c:v>
                </c:pt>
                <c:pt idx="31200">
                  <c:v>-8.7250900000000006E-2</c:v>
                </c:pt>
                <c:pt idx="31201">
                  <c:v>-8.7542499999999995E-2</c:v>
                </c:pt>
                <c:pt idx="31202">
                  <c:v>-8.7820400000000007E-2</c:v>
                </c:pt>
                <c:pt idx="31203">
                  <c:v>-8.8087700000000005E-2</c:v>
                </c:pt>
                <c:pt idx="31204">
                  <c:v>-8.8345499999999993E-2</c:v>
                </c:pt>
                <c:pt idx="31205">
                  <c:v>-8.8593099999999994E-2</c:v>
                </c:pt>
                <c:pt idx="31206">
                  <c:v>-8.8830599999999996E-2</c:v>
                </c:pt>
                <c:pt idx="31207">
                  <c:v>-8.9060500000000001E-2</c:v>
                </c:pt>
                <c:pt idx="31208">
                  <c:v>-8.9286599999999994E-2</c:v>
                </c:pt>
                <c:pt idx="31209">
                  <c:v>-8.9513499999999996E-2</c:v>
                </c:pt>
                <c:pt idx="31210">
                  <c:v>-8.9745199999999997E-2</c:v>
                </c:pt>
                <c:pt idx="31211">
                  <c:v>-8.9984599999999998E-2</c:v>
                </c:pt>
                <c:pt idx="31212">
                  <c:v>-9.0233599999999997E-2</c:v>
                </c:pt>
                <c:pt idx="31213">
                  <c:v>-9.0494099999999994E-2</c:v>
                </c:pt>
                <c:pt idx="31214">
                  <c:v>-9.0767399999999998E-2</c:v>
                </c:pt>
                <c:pt idx="31215">
                  <c:v>-9.1054700000000002E-2</c:v>
                </c:pt>
                <c:pt idx="31216">
                  <c:v>-9.1356900000000005E-2</c:v>
                </c:pt>
                <c:pt idx="31217">
                  <c:v>-9.1673599999999994E-2</c:v>
                </c:pt>
                <c:pt idx="31218">
                  <c:v>-9.2003399999999999E-2</c:v>
                </c:pt>
                <c:pt idx="31219">
                  <c:v>-9.2346499999999998E-2</c:v>
                </c:pt>
                <c:pt idx="31220">
                  <c:v>-9.2705800000000005E-2</c:v>
                </c:pt>
                <c:pt idx="31221">
                  <c:v>-9.30869E-2</c:v>
                </c:pt>
                <c:pt idx="31222">
                  <c:v>-9.3494900000000006E-2</c:v>
                </c:pt>
                <c:pt idx="31223">
                  <c:v>-9.3931399999999998E-2</c:v>
                </c:pt>
                <c:pt idx="31224">
                  <c:v>-9.4396400000000005E-2</c:v>
                </c:pt>
                <c:pt idx="31225">
                  <c:v>-9.4890199999999994E-2</c:v>
                </c:pt>
                <c:pt idx="31226">
                  <c:v>-9.5412899999999995E-2</c:v>
                </c:pt>
                <c:pt idx="31227">
                  <c:v>-9.5965700000000001E-2</c:v>
                </c:pt>
                <c:pt idx="31228">
                  <c:v>-9.6550399999999995E-2</c:v>
                </c:pt>
                <c:pt idx="31229">
                  <c:v>-9.7165299999999996E-2</c:v>
                </c:pt>
                <c:pt idx="31230">
                  <c:v>-9.7806400000000002E-2</c:v>
                </c:pt>
                <c:pt idx="31231">
                  <c:v>-9.8472400000000002E-2</c:v>
                </c:pt>
                <c:pt idx="31232">
                  <c:v>-9.9165900000000001E-2</c:v>
                </c:pt>
                <c:pt idx="31233">
                  <c:v>-9.9889900000000004E-2</c:v>
                </c:pt>
                <c:pt idx="31234">
                  <c:v>-0.100646</c:v>
                </c:pt>
                <c:pt idx="31235">
                  <c:v>-0.101435</c:v>
                </c:pt>
                <c:pt idx="31236">
                  <c:v>-0.102255</c:v>
                </c:pt>
                <c:pt idx="31237">
                  <c:v>-0.103103</c:v>
                </c:pt>
                <c:pt idx="31238">
                  <c:v>-0.10396900000000001</c:v>
                </c:pt>
                <c:pt idx="31239">
                  <c:v>-0.104848</c:v>
                </c:pt>
                <c:pt idx="31240">
                  <c:v>-0.105742</c:v>
                </c:pt>
                <c:pt idx="31241">
                  <c:v>-0.106655</c:v>
                </c:pt>
                <c:pt idx="31242">
                  <c:v>-0.107587</c:v>
                </c:pt>
                <c:pt idx="31243">
                  <c:v>-0.108538</c:v>
                </c:pt>
                <c:pt idx="31244">
                  <c:v>-0.109512</c:v>
                </c:pt>
                <c:pt idx="31245">
                  <c:v>-0.110509</c:v>
                </c:pt>
                <c:pt idx="31246">
                  <c:v>-0.111525</c:v>
                </c:pt>
                <c:pt idx="31247">
                  <c:v>-0.112557</c:v>
                </c:pt>
                <c:pt idx="31248">
                  <c:v>-0.11360099999999999</c:v>
                </c:pt>
                <c:pt idx="31249">
                  <c:v>-0.114657</c:v>
                </c:pt>
                <c:pt idx="31250">
                  <c:v>-0.11572399999999999</c:v>
                </c:pt>
                <c:pt idx="31251">
                  <c:v>-0.116803</c:v>
                </c:pt>
                <c:pt idx="31252">
                  <c:v>-0.117892</c:v>
                </c:pt>
                <c:pt idx="31253">
                  <c:v>-0.118995</c:v>
                </c:pt>
                <c:pt idx="31254">
                  <c:v>-0.120111</c:v>
                </c:pt>
                <c:pt idx="31255">
                  <c:v>-0.121242</c:v>
                </c:pt>
                <c:pt idx="31256">
                  <c:v>-0.12238400000000001</c:v>
                </c:pt>
                <c:pt idx="31257">
                  <c:v>-0.123533</c:v>
                </c:pt>
                <c:pt idx="31258">
                  <c:v>-0.12468600000000001</c:v>
                </c:pt>
                <c:pt idx="31259">
                  <c:v>-0.12583800000000001</c:v>
                </c:pt>
                <c:pt idx="31260">
                  <c:v>-0.12698599999999999</c:v>
                </c:pt>
                <c:pt idx="31261">
                  <c:v>-0.12812599999999999</c:v>
                </c:pt>
                <c:pt idx="31262">
                  <c:v>-0.12925600000000001</c:v>
                </c:pt>
                <c:pt idx="31263">
                  <c:v>-0.13037099999999999</c:v>
                </c:pt>
                <c:pt idx="31264">
                  <c:v>-0.13147</c:v>
                </c:pt>
                <c:pt idx="31265">
                  <c:v>-0.13255500000000001</c:v>
                </c:pt>
                <c:pt idx="31266">
                  <c:v>-0.133627</c:v>
                </c:pt>
                <c:pt idx="31267">
                  <c:v>-0.134688</c:v>
                </c:pt>
                <c:pt idx="31268">
                  <c:v>-0.13573299999999999</c:v>
                </c:pt>
                <c:pt idx="31269">
                  <c:v>-0.13675899999999999</c:v>
                </c:pt>
                <c:pt idx="31270">
                  <c:v>-0.13775999999999999</c:v>
                </c:pt>
                <c:pt idx="31271">
                  <c:v>-0.138737</c:v>
                </c:pt>
                <c:pt idx="31272">
                  <c:v>-0.13968700000000001</c:v>
                </c:pt>
                <c:pt idx="31273">
                  <c:v>-0.14061299999999999</c:v>
                </c:pt>
                <c:pt idx="31274">
                  <c:v>-0.141513</c:v>
                </c:pt>
                <c:pt idx="31275">
                  <c:v>-0.14239099999999999</c:v>
                </c:pt>
                <c:pt idx="31276">
                  <c:v>-0.14324899999999999</c:v>
                </c:pt>
                <c:pt idx="31277">
                  <c:v>-0.14408599999999999</c:v>
                </c:pt>
                <c:pt idx="31278">
                  <c:v>-0.144898</c:v>
                </c:pt>
                <c:pt idx="31279">
                  <c:v>-0.14568500000000001</c:v>
                </c:pt>
                <c:pt idx="31280">
                  <c:v>-0.14644699999999999</c:v>
                </c:pt>
                <c:pt idx="31281">
                  <c:v>-0.14718300000000001</c:v>
                </c:pt>
                <c:pt idx="31282">
                  <c:v>-0.14788999999999999</c:v>
                </c:pt>
                <c:pt idx="31283">
                  <c:v>-0.148566</c:v>
                </c:pt>
                <c:pt idx="31284">
                  <c:v>-0.14921000000000001</c:v>
                </c:pt>
                <c:pt idx="31285">
                  <c:v>-0.14982599999999999</c:v>
                </c:pt>
                <c:pt idx="31286">
                  <c:v>-0.15040999999999999</c:v>
                </c:pt>
                <c:pt idx="31287">
                  <c:v>-0.15095500000000001</c:v>
                </c:pt>
                <c:pt idx="31288">
                  <c:v>-0.15145600000000001</c:v>
                </c:pt>
                <c:pt idx="31289">
                  <c:v>-0.15190999999999999</c:v>
                </c:pt>
                <c:pt idx="31290">
                  <c:v>-0.152313</c:v>
                </c:pt>
                <c:pt idx="31291">
                  <c:v>-0.15265999999999999</c:v>
                </c:pt>
                <c:pt idx="31292">
                  <c:v>-0.152947</c:v>
                </c:pt>
                <c:pt idx="31293">
                  <c:v>-0.15317600000000001</c:v>
                </c:pt>
                <c:pt idx="31294">
                  <c:v>-0.15334999999999999</c:v>
                </c:pt>
                <c:pt idx="31295">
                  <c:v>-0.153471</c:v>
                </c:pt>
                <c:pt idx="31296">
                  <c:v>-0.15354100000000001</c:v>
                </c:pt>
                <c:pt idx="31297">
                  <c:v>-0.15356</c:v>
                </c:pt>
                <c:pt idx="31298">
                  <c:v>-0.153529</c:v>
                </c:pt>
                <c:pt idx="31299">
                  <c:v>-0.153444</c:v>
                </c:pt>
                <c:pt idx="31300">
                  <c:v>-0.153305</c:v>
                </c:pt>
                <c:pt idx="31301">
                  <c:v>-0.153115</c:v>
                </c:pt>
                <c:pt idx="31302">
                  <c:v>-0.15287600000000001</c:v>
                </c:pt>
                <c:pt idx="31303">
                  <c:v>-0.15259</c:v>
                </c:pt>
                <c:pt idx="31304">
                  <c:v>-0.152255</c:v>
                </c:pt>
                <c:pt idx="31305">
                  <c:v>-0.15187100000000001</c:v>
                </c:pt>
                <c:pt idx="31306">
                  <c:v>-0.15144199999999999</c:v>
                </c:pt>
                <c:pt idx="31307">
                  <c:v>-0.150974</c:v>
                </c:pt>
                <c:pt idx="31308">
                  <c:v>-0.15046799999999999</c:v>
                </c:pt>
                <c:pt idx="31309">
                  <c:v>-0.149918</c:v>
                </c:pt>
                <c:pt idx="31310">
                  <c:v>-0.14931800000000001</c:v>
                </c:pt>
                <c:pt idx="31311">
                  <c:v>-0.14866199999999999</c:v>
                </c:pt>
                <c:pt idx="31312">
                  <c:v>-0.147948</c:v>
                </c:pt>
                <c:pt idx="31313">
                  <c:v>-0.147177</c:v>
                </c:pt>
                <c:pt idx="31314">
                  <c:v>-0.14634900000000001</c:v>
                </c:pt>
                <c:pt idx="31315">
                  <c:v>-0.14546500000000001</c:v>
                </c:pt>
                <c:pt idx="31316">
                  <c:v>-0.14453099999999999</c:v>
                </c:pt>
                <c:pt idx="31317">
                  <c:v>-0.14355699999999999</c:v>
                </c:pt>
                <c:pt idx="31318">
                  <c:v>-0.14254900000000001</c:v>
                </c:pt>
                <c:pt idx="31319">
                  <c:v>-0.14150599999999999</c:v>
                </c:pt>
                <c:pt idx="31320">
                  <c:v>-0.14042399999999999</c:v>
                </c:pt>
                <c:pt idx="31321">
                  <c:v>-0.13930500000000001</c:v>
                </c:pt>
                <c:pt idx="31322">
                  <c:v>-0.13815</c:v>
                </c:pt>
                <c:pt idx="31323">
                  <c:v>-0.136958</c:v>
                </c:pt>
                <c:pt idx="31324">
                  <c:v>-0.13573399999999999</c:v>
                </c:pt>
                <c:pt idx="31325">
                  <c:v>-0.13448299999999999</c:v>
                </c:pt>
                <c:pt idx="31326">
                  <c:v>-0.133212</c:v>
                </c:pt>
                <c:pt idx="31327">
                  <c:v>-0.13192699999999999</c:v>
                </c:pt>
                <c:pt idx="31328">
                  <c:v>-0.130633</c:v>
                </c:pt>
                <c:pt idx="31329">
                  <c:v>-0.12933600000000001</c:v>
                </c:pt>
                <c:pt idx="31330">
                  <c:v>-0.12803899999999999</c:v>
                </c:pt>
                <c:pt idx="31331">
                  <c:v>-0.12674199999999999</c:v>
                </c:pt>
                <c:pt idx="31332">
                  <c:v>-0.125449</c:v>
                </c:pt>
                <c:pt idx="31333">
                  <c:v>-0.12416199999999999</c:v>
                </c:pt>
                <c:pt idx="31334">
                  <c:v>-0.122886</c:v>
                </c:pt>
                <c:pt idx="31335">
                  <c:v>-0.121624</c:v>
                </c:pt>
                <c:pt idx="31336">
                  <c:v>-0.120379</c:v>
                </c:pt>
                <c:pt idx="31337">
                  <c:v>-0.11915100000000001</c:v>
                </c:pt>
                <c:pt idx="31338">
                  <c:v>-0.11794</c:v>
                </c:pt>
                <c:pt idx="31339">
                  <c:v>-0.11674900000000001</c:v>
                </c:pt>
                <c:pt idx="31340">
                  <c:v>-0.115581</c:v>
                </c:pt>
                <c:pt idx="31341">
                  <c:v>-0.11444</c:v>
                </c:pt>
                <c:pt idx="31342">
                  <c:v>-0.113326</c:v>
                </c:pt>
                <c:pt idx="31343">
                  <c:v>-0.11223900000000001</c:v>
                </c:pt>
                <c:pt idx="31344">
                  <c:v>-0.111183</c:v>
                </c:pt>
                <c:pt idx="31345">
                  <c:v>-0.110162</c:v>
                </c:pt>
                <c:pt idx="31346">
                  <c:v>-0.109184</c:v>
                </c:pt>
                <c:pt idx="31347">
                  <c:v>-0.10825899999999999</c:v>
                </c:pt>
                <c:pt idx="31348">
                  <c:v>-0.107395</c:v>
                </c:pt>
                <c:pt idx="31349">
                  <c:v>-0.106598</c:v>
                </c:pt>
                <c:pt idx="31350">
                  <c:v>-0.10587199999999999</c:v>
                </c:pt>
                <c:pt idx="31351">
                  <c:v>-0.105221</c:v>
                </c:pt>
                <c:pt idx="31352">
                  <c:v>-0.104646</c:v>
                </c:pt>
                <c:pt idx="31353">
                  <c:v>-0.10415099999999999</c:v>
                </c:pt>
                <c:pt idx="31354">
                  <c:v>-0.10373400000000001</c:v>
                </c:pt>
                <c:pt idx="31355">
                  <c:v>-0.103391</c:v>
                </c:pt>
                <c:pt idx="31356">
                  <c:v>-0.10312300000000001</c:v>
                </c:pt>
                <c:pt idx="31357">
                  <c:v>-0.102934</c:v>
                </c:pt>
                <c:pt idx="31358">
                  <c:v>-0.102835</c:v>
                </c:pt>
                <c:pt idx="31359">
                  <c:v>-0.10283</c:v>
                </c:pt>
                <c:pt idx="31360">
                  <c:v>-0.102921</c:v>
                </c:pt>
                <c:pt idx="31361">
                  <c:v>-0.103105</c:v>
                </c:pt>
                <c:pt idx="31362">
                  <c:v>-0.103381</c:v>
                </c:pt>
                <c:pt idx="31363">
                  <c:v>-0.10374899999999999</c:v>
                </c:pt>
                <c:pt idx="31364">
                  <c:v>-0.10421</c:v>
                </c:pt>
                <c:pt idx="31365">
                  <c:v>-0.10476199999999999</c:v>
                </c:pt>
                <c:pt idx="31366">
                  <c:v>-0.10541</c:v>
                </c:pt>
                <c:pt idx="31367">
                  <c:v>-0.10616100000000001</c:v>
                </c:pt>
                <c:pt idx="31368">
                  <c:v>-0.107018</c:v>
                </c:pt>
                <c:pt idx="31369">
                  <c:v>-0.107984</c:v>
                </c:pt>
                <c:pt idx="31370">
                  <c:v>-0.10906</c:v>
                </c:pt>
                <c:pt idx="31371">
                  <c:v>-0.110246</c:v>
                </c:pt>
                <c:pt idx="31372">
                  <c:v>-0.11153399999999999</c:v>
                </c:pt>
                <c:pt idx="31373">
                  <c:v>-0.112924</c:v>
                </c:pt>
                <c:pt idx="31374">
                  <c:v>-0.11441900000000001</c:v>
                </c:pt>
                <c:pt idx="31375">
                  <c:v>-0.11602800000000001</c:v>
                </c:pt>
                <c:pt idx="31376">
                  <c:v>-0.117755</c:v>
                </c:pt>
                <c:pt idx="31377">
                  <c:v>-0.119603</c:v>
                </c:pt>
                <c:pt idx="31378">
                  <c:v>-0.121573</c:v>
                </c:pt>
                <c:pt idx="31379">
                  <c:v>-0.12366099999999999</c:v>
                </c:pt>
                <c:pt idx="31380">
                  <c:v>-0.125861</c:v>
                </c:pt>
                <c:pt idx="31381">
                  <c:v>-0.128165</c:v>
                </c:pt>
                <c:pt idx="31382">
                  <c:v>-0.13056499999999999</c:v>
                </c:pt>
                <c:pt idx="31383">
                  <c:v>-0.13306000000000001</c:v>
                </c:pt>
                <c:pt idx="31384">
                  <c:v>-0.13564599999999999</c:v>
                </c:pt>
                <c:pt idx="31385">
                  <c:v>-0.138317</c:v>
                </c:pt>
                <c:pt idx="31386">
                  <c:v>-0.141068</c:v>
                </c:pt>
                <c:pt idx="31387">
                  <c:v>-0.143899</c:v>
                </c:pt>
                <c:pt idx="31388">
                  <c:v>-0.146816</c:v>
                </c:pt>
                <c:pt idx="31389">
                  <c:v>-0.14982400000000001</c:v>
                </c:pt>
                <c:pt idx="31390">
                  <c:v>-0.152924</c:v>
                </c:pt>
                <c:pt idx="31391">
                  <c:v>-0.15611900000000001</c:v>
                </c:pt>
                <c:pt idx="31392">
                  <c:v>-0.159409</c:v>
                </c:pt>
                <c:pt idx="31393">
                  <c:v>-0.16279399999999999</c:v>
                </c:pt>
                <c:pt idx="31394">
                  <c:v>-0.166269</c:v>
                </c:pt>
                <c:pt idx="31395">
                  <c:v>-0.16982800000000001</c:v>
                </c:pt>
                <c:pt idx="31396">
                  <c:v>-0.17347099999999999</c:v>
                </c:pt>
                <c:pt idx="31397">
                  <c:v>-0.17719399999999999</c:v>
                </c:pt>
                <c:pt idx="31398">
                  <c:v>-0.18099599999999999</c:v>
                </c:pt>
                <c:pt idx="31399">
                  <c:v>-0.18487200000000001</c:v>
                </c:pt>
                <c:pt idx="31400">
                  <c:v>-0.18881800000000001</c:v>
                </c:pt>
                <c:pt idx="31401">
                  <c:v>-0.192832</c:v>
                </c:pt>
                <c:pt idx="31402">
                  <c:v>-0.196907</c:v>
                </c:pt>
                <c:pt idx="31403">
                  <c:v>-0.20102999999999999</c:v>
                </c:pt>
                <c:pt idx="31404">
                  <c:v>-0.20518800000000001</c:v>
                </c:pt>
                <c:pt idx="31405">
                  <c:v>-0.20937500000000001</c:v>
                </c:pt>
                <c:pt idx="31406">
                  <c:v>-0.21359</c:v>
                </c:pt>
                <c:pt idx="31407">
                  <c:v>-0.217832</c:v>
                </c:pt>
                <c:pt idx="31408">
                  <c:v>-0.22209899999999999</c:v>
                </c:pt>
                <c:pt idx="31409">
                  <c:v>-0.226384</c:v>
                </c:pt>
                <c:pt idx="31410">
                  <c:v>-0.230684</c:v>
                </c:pt>
                <c:pt idx="31411">
                  <c:v>-0.23499600000000001</c:v>
                </c:pt>
                <c:pt idx="31412">
                  <c:v>-0.239313</c:v>
                </c:pt>
                <c:pt idx="31413">
                  <c:v>-0.24362700000000001</c:v>
                </c:pt>
                <c:pt idx="31414">
                  <c:v>-0.24792900000000001</c:v>
                </c:pt>
                <c:pt idx="31415">
                  <c:v>-0.25220999999999999</c:v>
                </c:pt>
                <c:pt idx="31416">
                  <c:v>-0.25646200000000002</c:v>
                </c:pt>
                <c:pt idx="31417">
                  <c:v>-0.26068200000000002</c:v>
                </c:pt>
                <c:pt idx="31418">
                  <c:v>-0.26487300000000003</c:v>
                </c:pt>
                <c:pt idx="31419">
                  <c:v>-0.269036</c:v>
                </c:pt>
                <c:pt idx="31420">
                  <c:v>-0.273169</c:v>
                </c:pt>
                <c:pt idx="31421">
                  <c:v>-0.27727200000000002</c:v>
                </c:pt>
                <c:pt idx="31422">
                  <c:v>-0.28133900000000001</c:v>
                </c:pt>
                <c:pt idx="31423">
                  <c:v>-0.28536099999999998</c:v>
                </c:pt>
                <c:pt idx="31424">
                  <c:v>-0.28933700000000001</c:v>
                </c:pt>
                <c:pt idx="31425">
                  <c:v>-0.293269</c:v>
                </c:pt>
                <c:pt idx="31426">
                  <c:v>-0.29715999999999998</c:v>
                </c:pt>
                <c:pt idx="31427">
                  <c:v>-0.301006</c:v>
                </c:pt>
                <c:pt idx="31428">
                  <c:v>-0.30480200000000002</c:v>
                </c:pt>
                <c:pt idx="31429">
                  <c:v>-0.30854199999999998</c:v>
                </c:pt>
                <c:pt idx="31430">
                  <c:v>-0.31221599999999999</c:v>
                </c:pt>
                <c:pt idx="31431">
                  <c:v>-0.31581700000000001</c:v>
                </c:pt>
                <c:pt idx="31432">
                  <c:v>-0.31934299999999999</c:v>
                </c:pt>
                <c:pt idx="31433">
                  <c:v>-0.32279400000000003</c:v>
                </c:pt>
                <c:pt idx="31434">
                  <c:v>-0.32616600000000001</c:v>
                </c:pt>
                <c:pt idx="31435">
                  <c:v>-0.32945099999999999</c:v>
                </c:pt>
                <c:pt idx="31436">
                  <c:v>-0.33264100000000002</c:v>
                </c:pt>
                <c:pt idx="31437">
                  <c:v>-0.33573199999999997</c:v>
                </c:pt>
                <c:pt idx="31438">
                  <c:v>-0.33872000000000002</c:v>
                </c:pt>
                <c:pt idx="31439">
                  <c:v>-0.34160000000000001</c:v>
                </c:pt>
                <c:pt idx="31440">
                  <c:v>-0.34437099999999998</c:v>
                </c:pt>
                <c:pt idx="31441">
                  <c:v>-0.34703499999999998</c:v>
                </c:pt>
                <c:pt idx="31442">
                  <c:v>-0.34959699999999999</c:v>
                </c:pt>
                <c:pt idx="31443">
                  <c:v>-0.35205599999999998</c:v>
                </c:pt>
                <c:pt idx="31444">
                  <c:v>-0.35441</c:v>
                </c:pt>
                <c:pt idx="31445">
                  <c:v>-0.35665599999999997</c:v>
                </c:pt>
                <c:pt idx="31446">
                  <c:v>-0.35878599999999999</c:v>
                </c:pt>
                <c:pt idx="31447">
                  <c:v>-0.36079699999999998</c:v>
                </c:pt>
                <c:pt idx="31448">
                  <c:v>-0.36268299999999998</c:v>
                </c:pt>
                <c:pt idx="31449">
                  <c:v>-0.36444300000000002</c:v>
                </c:pt>
                <c:pt idx="31450">
                  <c:v>-0.36607899999999999</c:v>
                </c:pt>
                <c:pt idx="31451">
                  <c:v>-0.36759199999999997</c:v>
                </c:pt>
                <c:pt idx="31452">
                  <c:v>-0.36898799999999998</c:v>
                </c:pt>
                <c:pt idx="31453">
                  <c:v>-0.37026999999999999</c:v>
                </c:pt>
                <c:pt idx="31454">
                  <c:v>-0.37143500000000002</c:v>
                </c:pt>
                <c:pt idx="31455">
                  <c:v>-0.37248300000000001</c:v>
                </c:pt>
                <c:pt idx="31456">
                  <c:v>-0.37341299999999999</c:v>
                </c:pt>
                <c:pt idx="31457">
                  <c:v>-0.37423099999999998</c:v>
                </c:pt>
                <c:pt idx="31458">
                  <c:v>-0.37493799999999999</c:v>
                </c:pt>
                <c:pt idx="31459">
                  <c:v>-0.37553199999999998</c:v>
                </c:pt>
                <c:pt idx="31460">
                  <c:v>-0.37601299999999999</c:v>
                </c:pt>
                <c:pt idx="31461">
                  <c:v>-0.376386</c:v>
                </c:pt>
                <c:pt idx="31462">
                  <c:v>-0.37664799999999998</c:v>
                </c:pt>
                <c:pt idx="31463">
                  <c:v>-0.37679299999999999</c:v>
                </c:pt>
                <c:pt idx="31464">
                  <c:v>-0.37681500000000001</c:v>
                </c:pt>
                <c:pt idx="31465">
                  <c:v>-0.376716</c:v>
                </c:pt>
                <c:pt idx="31466">
                  <c:v>-0.37649199999999999</c:v>
                </c:pt>
                <c:pt idx="31467">
                  <c:v>-0.37614199999999998</c:v>
                </c:pt>
                <c:pt idx="31468">
                  <c:v>-0.37567099999999998</c:v>
                </c:pt>
                <c:pt idx="31469">
                  <c:v>-0.37508900000000001</c:v>
                </c:pt>
                <c:pt idx="31470">
                  <c:v>-0.37439899999999998</c:v>
                </c:pt>
                <c:pt idx="31471">
                  <c:v>-0.37360100000000002</c:v>
                </c:pt>
                <c:pt idx="31472">
                  <c:v>-0.37269999999999998</c:v>
                </c:pt>
                <c:pt idx="31473">
                  <c:v>-0.37169999999999997</c:v>
                </c:pt>
                <c:pt idx="31474">
                  <c:v>-0.37060399999999999</c:v>
                </c:pt>
                <c:pt idx="31475">
                  <c:v>-0.36941200000000002</c:v>
                </c:pt>
                <c:pt idx="31476">
                  <c:v>-0.36812800000000001</c:v>
                </c:pt>
                <c:pt idx="31477">
                  <c:v>-0.366759</c:v>
                </c:pt>
                <c:pt idx="31478">
                  <c:v>-0.36531200000000003</c:v>
                </c:pt>
                <c:pt idx="31479">
                  <c:v>-0.363788</c:v>
                </c:pt>
                <c:pt idx="31480">
                  <c:v>-0.36218099999999998</c:v>
                </c:pt>
                <c:pt idx="31481">
                  <c:v>-0.36049100000000001</c:v>
                </c:pt>
                <c:pt idx="31482">
                  <c:v>-0.35872100000000001</c:v>
                </c:pt>
                <c:pt idx="31483">
                  <c:v>-0.35687600000000003</c:v>
                </c:pt>
                <c:pt idx="31484">
                  <c:v>-0.35497099999999998</c:v>
                </c:pt>
                <c:pt idx="31485">
                  <c:v>-0.353016</c:v>
                </c:pt>
                <c:pt idx="31486">
                  <c:v>-0.35101900000000003</c:v>
                </c:pt>
                <c:pt idx="31487">
                  <c:v>-0.34897299999999998</c:v>
                </c:pt>
                <c:pt idx="31488">
                  <c:v>-0.34687000000000001</c:v>
                </c:pt>
                <c:pt idx="31489">
                  <c:v>-0.34470699999999999</c:v>
                </c:pt>
                <c:pt idx="31490">
                  <c:v>-0.34248699999999999</c:v>
                </c:pt>
                <c:pt idx="31491">
                  <c:v>-0.34021200000000001</c:v>
                </c:pt>
                <c:pt idx="31492">
                  <c:v>-0.33788800000000002</c:v>
                </c:pt>
                <c:pt idx="31493">
                  <c:v>-0.33551900000000001</c:v>
                </c:pt>
                <c:pt idx="31494">
                  <c:v>-0.33310899999999999</c:v>
                </c:pt>
                <c:pt idx="31495">
                  <c:v>-0.33066499999999999</c:v>
                </c:pt>
                <c:pt idx="31496">
                  <c:v>-0.32818700000000001</c:v>
                </c:pt>
                <c:pt idx="31497">
                  <c:v>-0.32567699999999999</c:v>
                </c:pt>
                <c:pt idx="31498">
                  <c:v>-0.323131</c:v>
                </c:pt>
                <c:pt idx="31499">
                  <c:v>-0.32055299999999998</c:v>
                </c:pt>
                <c:pt idx="31500">
                  <c:v>-0.31794600000000001</c:v>
                </c:pt>
                <c:pt idx="31501">
                  <c:v>-0.31532199999999999</c:v>
                </c:pt>
                <c:pt idx="31502">
                  <c:v>-0.31268800000000002</c:v>
                </c:pt>
                <c:pt idx="31503">
                  <c:v>-0.31004700000000002</c:v>
                </c:pt>
                <c:pt idx="31504">
                  <c:v>-0.307398</c:v>
                </c:pt>
                <c:pt idx="31505">
                  <c:v>-0.30473899999999998</c:v>
                </c:pt>
                <c:pt idx="31506">
                  <c:v>-0.302068</c:v>
                </c:pt>
                <c:pt idx="31507">
                  <c:v>-0.29937999999999998</c:v>
                </c:pt>
                <c:pt idx="31508">
                  <c:v>-0.29667100000000002</c:v>
                </c:pt>
                <c:pt idx="31509">
                  <c:v>-0.29393900000000001</c:v>
                </c:pt>
                <c:pt idx="31510">
                  <c:v>-0.291186</c:v>
                </c:pt>
                <c:pt idx="31511">
                  <c:v>-0.288414</c:v>
                </c:pt>
                <c:pt idx="31512">
                  <c:v>-0.28563100000000002</c:v>
                </c:pt>
                <c:pt idx="31513">
                  <c:v>-0.28284500000000001</c:v>
                </c:pt>
                <c:pt idx="31514">
                  <c:v>-0.28006500000000001</c:v>
                </c:pt>
                <c:pt idx="31515">
                  <c:v>-0.27728900000000001</c:v>
                </c:pt>
                <c:pt idx="31516">
                  <c:v>-0.27450999999999998</c:v>
                </c:pt>
                <c:pt idx="31517">
                  <c:v>-0.27172400000000002</c:v>
                </c:pt>
                <c:pt idx="31518">
                  <c:v>-0.26893899999999998</c:v>
                </c:pt>
                <c:pt idx="31519">
                  <c:v>-0.26616499999999998</c:v>
                </c:pt>
                <c:pt idx="31520">
                  <c:v>-0.26340799999999998</c:v>
                </c:pt>
                <c:pt idx="31521">
                  <c:v>-0.26067299999999999</c:v>
                </c:pt>
                <c:pt idx="31522">
                  <c:v>-0.25796400000000003</c:v>
                </c:pt>
                <c:pt idx="31523">
                  <c:v>-0.25528299999999998</c:v>
                </c:pt>
                <c:pt idx="31524">
                  <c:v>-0.25262800000000002</c:v>
                </c:pt>
                <c:pt idx="31525">
                  <c:v>-0.24999299999999999</c:v>
                </c:pt>
                <c:pt idx="31526">
                  <c:v>-0.24737600000000001</c:v>
                </c:pt>
                <c:pt idx="31527">
                  <c:v>-0.24477699999999999</c:v>
                </c:pt>
                <c:pt idx="31528">
                  <c:v>-0.24219599999999999</c:v>
                </c:pt>
                <c:pt idx="31529">
                  <c:v>-0.23963200000000001</c:v>
                </c:pt>
                <c:pt idx="31530">
                  <c:v>-0.23708599999999999</c:v>
                </c:pt>
                <c:pt idx="31531">
                  <c:v>-0.23455999999999999</c:v>
                </c:pt>
                <c:pt idx="31532">
                  <c:v>-0.23205000000000001</c:v>
                </c:pt>
                <c:pt idx="31533">
                  <c:v>-0.22955700000000001</c:v>
                </c:pt>
                <c:pt idx="31534">
                  <c:v>-0.22708300000000001</c:v>
                </c:pt>
                <c:pt idx="31535">
                  <c:v>-0.224634</c:v>
                </c:pt>
                <c:pt idx="31536">
                  <c:v>-0.22221199999999999</c:v>
                </c:pt>
                <c:pt idx="31537">
                  <c:v>-0.21981700000000001</c:v>
                </c:pt>
                <c:pt idx="31538">
                  <c:v>-0.217448</c:v>
                </c:pt>
                <c:pt idx="31539">
                  <c:v>-0.21510699999999999</c:v>
                </c:pt>
                <c:pt idx="31540">
                  <c:v>-0.212787</c:v>
                </c:pt>
                <c:pt idx="31541">
                  <c:v>-0.21049000000000001</c:v>
                </c:pt>
                <c:pt idx="31542">
                  <c:v>-0.20821799999999999</c:v>
                </c:pt>
                <c:pt idx="31543">
                  <c:v>-0.20597299999999999</c:v>
                </c:pt>
                <c:pt idx="31544">
                  <c:v>-0.20375099999999999</c:v>
                </c:pt>
                <c:pt idx="31545">
                  <c:v>-0.20155100000000001</c:v>
                </c:pt>
                <c:pt idx="31546">
                  <c:v>-0.199377</c:v>
                </c:pt>
                <c:pt idx="31547">
                  <c:v>-0.19723099999999999</c:v>
                </c:pt>
                <c:pt idx="31548">
                  <c:v>-0.19511200000000001</c:v>
                </c:pt>
                <c:pt idx="31549">
                  <c:v>-0.193021</c:v>
                </c:pt>
                <c:pt idx="31550">
                  <c:v>-0.19096199999999999</c:v>
                </c:pt>
                <c:pt idx="31551">
                  <c:v>-0.18893699999999999</c:v>
                </c:pt>
                <c:pt idx="31552">
                  <c:v>-0.186947</c:v>
                </c:pt>
                <c:pt idx="31553">
                  <c:v>-0.18499199999999999</c:v>
                </c:pt>
                <c:pt idx="31554">
                  <c:v>-0.18307499999999999</c:v>
                </c:pt>
                <c:pt idx="31555">
                  <c:v>-0.18119499999999999</c:v>
                </c:pt>
                <c:pt idx="31556">
                  <c:v>-0.17934900000000001</c:v>
                </c:pt>
                <c:pt idx="31557">
                  <c:v>-0.177533</c:v>
                </c:pt>
                <c:pt idx="31558">
                  <c:v>-0.17574899999999999</c:v>
                </c:pt>
                <c:pt idx="31559">
                  <c:v>-0.17399700000000001</c:v>
                </c:pt>
                <c:pt idx="31560">
                  <c:v>-0.17227899999999999</c:v>
                </c:pt>
                <c:pt idx="31561">
                  <c:v>-0.170594</c:v>
                </c:pt>
                <c:pt idx="31562">
                  <c:v>-0.16894100000000001</c:v>
                </c:pt>
                <c:pt idx="31563">
                  <c:v>-0.167319</c:v>
                </c:pt>
                <c:pt idx="31564">
                  <c:v>-0.16572400000000001</c:v>
                </c:pt>
                <c:pt idx="31565">
                  <c:v>-0.164157</c:v>
                </c:pt>
                <c:pt idx="31566">
                  <c:v>-0.16261900000000001</c:v>
                </c:pt>
                <c:pt idx="31567">
                  <c:v>-0.16111</c:v>
                </c:pt>
                <c:pt idx="31568">
                  <c:v>-0.15962799999999999</c:v>
                </c:pt>
                <c:pt idx="31569">
                  <c:v>-0.15817200000000001</c:v>
                </c:pt>
                <c:pt idx="31570">
                  <c:v>-0.15674099999999999</c:v>
                </c:pt>
                <c:pt idx="31571">
                  <c:v>-0.155334</c:v>
                </c:pt>
                <c:pt idx="31572">
                  <c:v>-0.153951</c:v>
                </c:pt>
                <c:pt idx="31573">
                  <c:v>-0.15259200000000001</c:v>
                </c:pt>
                <c:pt idx="31574">
                  <c:v>-0.151254</c:v>
                </c:pt>
                <c:pt idx="31575">
                  <c:v>-0.14993400000000001</c:v>
                </c:pt>
                <c:pt idx="31576">
                  <c:v>-0.14862600000000001</c:v>
                </c:pt>
                <c:pt idx="31577">
                  <c:v>-0.14733299999999999</c:v>
                </c:pt>
                <c:pt idx="31578">
                  <c:v>-0.146061</c:v>
                </c:pt>
                <c:pt idx="31579">
                  <c:v>-0.14482200000000001</c:v>
                </c:pt>
                <c:pt idx="31580">
                  <c:v>-0.14361599999999999</c:v>
                </c:pt>
                <c:pt idx="31581">
                  <c:v>-0.14244200000000001</c:v>
                </c:pt>
                <c:pt idx="31582">
                  <c:v>-0.141296</c:v>
                </c:pt>
                <c:pt idx="31583">
                  <c:v>-0.140178</c:v>
                </c:pt>
                <c:pt idx="31584">
                  <c:v>-0.13908699999999999</c:v>
                </c:pt>
                <c:pt idx="31585">
                  <c:v>-0.13802200000000001</c:v>
                </c:pt>
                <c:pt idx="31586">
                  <c:v>-0.136987</c:v>
                </c:pt>
                <c:pt idx="31587">
                  <c:v>-0.135986</c:v>
                </c:pt>
                <c:pt idx="31588">
                  <c:v>-0.135022</c:v>
                </c:pt>
                <c:pt idx="31589">
                  <c:v>-0.13409099999999999</c:v>
                </c:pt>
                <c:pt idx="31590">
                  <c:v>-0.13319300000000001</c:v>
                </c:pt>
                <c:pt idx="31591">
                  <c:v>-0.132327</c:v>
                </c:pt>
                <c:pt idx="31592">
                  <c:v>-0.13149</c:v>
                </c:pt>
                <c:pt idx="31593">
                  <c:v>-0.13068099999999999</c:v>
                </c:pt>
                <c:pt idx="31594">
                  <c:v>-0.12990199999999999</c:v>
                </c:pt>
                <c:pt idx="31595">
                  <c:v>-0.12915499999999999</c:v>
                </c:pt>
                <c:pt idx="31596">
                  <c:v>-0.128441</c:v>
                </c:pt>
                <c:pt idx="31597">
                  <c:v>-0.12776199999999999</c:v>
                </c:pt>
                <c:pt idx="31598">
                  <c:v>-0.12712200000000001</c:v>
                </c:pt>
                <c:pt idx="31599">
                  <c:v>-0.12651999999999999</c:v>
                </c:pt>
                <c:pt idx="31600">
                  <c:v>-0.12595300000000001</c:v>
                </c:pt>
                <c:pt idx="31601">
                  <c:v>-0.12542300000000001</c:v>
                </c:pt>
                <c:pt idx="31602">
                  <c:v>-0.124934</c:v>
                </c:pt>
                <c:pt idx="31603">
                  <c:v>-0.124491</c:v>
                </c:pt>
                <c:pt idx="31604">
                  <c:v>-0.124094</c:v>
                </c:pt>
                <c:pt idx="31605">
                  <c:v>-0.12374400000000001</c:v>
                </c:pt>
                <c:pt idx="31606">
                  <c:v>-0.123442</c:v>
                </c:pt>
                <c:pt idx="31607">
                  <c:v>-0.12318900000000001</c:v>
                </c:pt>
                <c:pt idx="31608">
                  <c:v>-0.122985</c:v>
                </c:pt>
                <c:pt idx="31609">
                  <c:v>-0.12282999999999999</c:v>
                </c:pt>
                <c:pt idx="31610">
                  <c:v>-0.122724</c:v>
                </c:pt>
                <c:pt idx="31611">
                  <c:v>-0.122669</c:v>
                </c:pt>
                <c:pt idx="31612">
                  <c:v>-0.122667</c:v>
                </c:pt>
                <c:pt idx="31613">
                  <c:v>-0.12271600000000001</c:v>
                </c:pt>
                <c:pt idx="31614">
                  <c:v>-0.122812</c:v>
                </c:pt>
                <c:pt idx="31615">
                  <c:v>-0.12295499999999999</c:v>
                </c:pt>
                <c:pt idx="31616">
                  <c:v>-0.12314799999999999</c:v>
                </c:pt>
                <c:pt idx="31617">
                  <c:v>-0.123394</c:v>
                </c:pt>
                <c:pt idx="31618">
                  <c:v>-0.123694</c:v>
                </c:pt>
                <c:pt idx="31619">
                  <c:v>-0.124044</c:v>
                </c:pt>
                <c:pt idx="31620">
                  <c:v>-0.124443</c:v>
                </c:pt>
                <c:pt idx="31621">
                  <c:v>-0.12489</c:v>
                </c:pt>
                <c:pt idx="31622">
                  <c:v>-0.125387</c:v>
                </c:pt>
                <c:pt idx="31623">
                  <c:v>-0.12593599999999999</c:v>
                </c:pt>
                <c:pt idx="31624">
                  <c:v>-0.12654000000000001</c:v>
                </c:pt>
                <c:pt idx="31625">
                  <c:v>-0.12720000000000001</c:v>
                </c:pt>
                <c:pt idx="31626">
                  <c:v>-0.127914</c:v>
                </c:pt>
                <c:pt idx="31627">
                  <c:v>-0.12868099999999999</c:v>
                </c:pt>
                <c:pt idx="31628">
                  <c:v>-0.129501</c:v>
                </c:pt>
                <c:pt idx="31629">
                  <c:v>-0.13037599999999999</c:v>
                </c:pt>
                <c:pt idx="31630">
                  <c:v>-0.13130600000000001</c:v>
                </c:pt>
                <c:pt idx="31631">
                  <c:v>-0.13229199999999999</c:v>
                </c:pt>
                <c:pt idx="31632">
                  <c:v>-0.13333200000000001</c:v>
                </c:pt>
                <c:pt idx="31633">
                  <c:v>-0.13442599999999999</c:v>
                </c:pt>
                <c:pt idx="31634">
                  <c:v>-0.135572</c:v>
                </c:pt>
                <c:pt idx="31635">
                  <c:v>-0.13677300000000001</c:v>
                </c:pt>
                <c:pt idx="31636">
                  <c:v>-0.13803000000000001</c:v>
                </c:pt>
                <c:pt idx="31637">
                  <c:v>-0.13934199999999999</c:v>
                </c:pt>
                <c:pt idx="31638">
                  <c:v>-0.140712</c:v>
                </c:pt>
                <c:pt idx="31639">
                  <c:v>-0.14213899999999999</c:v>
                </c:pt>
                <c:pt idx="31640">
                  <c:v>-0.143622</c:v>
                </c:pt>
                <c:pt idx="31641">
                  <c:v>-0.145152</c:v>
                </c:pt>
                <c:pt idx="31642">
                  <c:v>-0.146729</c:v>
                </c:pt>
                <c:pt idx="31643">
                  <c:v>-0.14835300000000001</c:v>
                </c:pt>
                <c:pt idx="31644">
                  <c:v>-0.15002599999999999</c:v>
                </c:pt>
                <c:pt idx="31645">
                  <c:v>-0.15174699999999999</c:v>
                </c:pt>
                <c:pt idx="31646">
                  <c:v>-0.15351600000000001</c:v>
                </c:pt>
                <c:pt idx="31647">
                  <c:v>-0.155335</c:v>
                </c:pt>
                <c:pt idx="31648">
                  <c:v>-0.15720500000000001</c:v>
                </c:pt>
                <c:pt idx="31649">
                  <c:v>-0.15912799999999999</c:v>
                </c:pt>
                <c:pt idx="31650">
                  <c:v>-0.161102</c:v>
                </c:pt>
                <c:pt idx="31651">
                  <c:v>-0.16312299999999999</c:v>
                </c:pt>
                <c:pt idx="31652">
                  <c:v>-0.165186</c:v>
                </c:pt>
                <c:pt idx="31653">
                  <c:v>-0.167295</c:v>
                </c:pt>
                <c:pt idx="31654">
                  <c:v>-0.16945499999999999</c:v>
                </c:pt>
                <c:pt idx="31655">
                  <c:v>-0.17167099999999999</c:v>
                </c:pt>
                <c:pt idx="31656">
                  <c:v>-0.17394399999999999</c:v>
                </c:pt>
                <c:pt idx="31657">
                  <c:v>-0.17626900000000001</c:v>
                </c:pt>
                <c:pt idx="31658">
                  <c:v>-0.178642</c:v>
                </c:pt>
                <c:pt idx="31659">
                  <c:v>-0.181061</c:v>
                </c:pt>
                <c:pt idx="31660">
                  <c:v>-0.183529</c:v>
                </c:pt>
                <c:pt idx="31661">
                  <c:v>-0.18604100000000001</c:v>
                </c:pt>
                <c:pt idx="31662">
                  <c:v>-0.18859400000000001</c:v>
                </c:pt>
                <c:pt idx="31663">
                  <c:v>-0.19118599999999999</c:v>
                </c:pt>
                <c:pt idx="31664">
                  <c:v>-0.19381899999999999</c:v>
                </c:pt>
                <c:pt idx="31665">
                  <c:v>-0.196491</c:v>
                </c:pt>
                <c:pt idx="31666">
                  <c:v>-0.19919999999999999</c:v>
                </c:pt>
                <c:pt idx="31667">
                  <c:v>-0.20194400000000001</c:v>
                </c:pt>
                <c:pt idx="31668">
                  <c:v>-0.20471900000000001</c:v>
                </c:pt>
                <c:pt idx="31669">
                  <c:v>-0.20751900000000001</c:v>
                </c:pt>
                <c:pt idx="31670">
                  <c:v>-0.21034600000000001</c:v>
                </c:pt>
                <c:pt idx="31671">
                  <c:v>-0.21318799999999999</c:v>
                </c:pt>
                <c:pt idx="31672">
                  <c:v>-0.216</c:v>
                </c:pt>
                <c:pt idx="31673">
                  <c:v>-0.218782</c:v>
                </c:pt>
                <c:pt idx="31674">
                  <c:v>-0.22158700000000001</c:v>
                </c:pt>
                <c:pt idx="31675">
                  <c:v>-0.22441800000000001</c:v>
                </c:pt>
                <c:pt idx="31676">
                  <c:v>-0.22724800000000001</c:v>
                </c:pt>
                <c:pt idx="31677">
                  <c:v>-0.23008100000000001</c:v>
                </c:pt>
                <c:pt idx="31678">
                  <c:v>-0.232929</c:v>
                </c:pt>
                <c:pt idx="31679">
                  <c:v>-0.235791</c:v>
                </c:pt>
                <c:pt idx="31680">
                  <c:v>-0.23866499999999999</c:v>
                </c:pt>
                <c:pt idx="31681">
                  <c:v>-0.24154600000000001</c:v>
                </c:pt>
                <c:pt idx="31682">
                  <c:v>-0.24443100000000001</c:v>
                </c:pt>
                <c:pt idx="31683">
                  <c:v>-0.24731900000000001</c:v>
                </c:pt>
                <c:pt idx="31684">
                  <c:v>-0.25021199999999999</c:v>
                </c:pt>
                <c:pt idx="31685">
                  <c:v>-0.253108</c:v>
                </c:pt>
                <c:pt idx="31686">
                  <c:v>-0.25600699999999998</c:v>
                </c:pt>
                <c:pt idx="31687">
                  <c:v>-0.25890600000000003</c:v>
                </c:pt>
                <c:pt idx="31688">
                  <c:v>-0.26180300000000001</c:v>
                </c:pt>
                <c:pt idx="31689">
                  <c:v>-0.26469900000000002</c:v>
                </c:pt>
                <c:pt idx="31690">
                  <c:v>-0.26759300000000003</c:v>
                </c:pt>
                <c:pt idx="31691">
                  <c:v>-0.270486</c:v>
                </c:pt>
                <c:pt idx="31692">
                  <c:v>-0.27337</c:v>
                </c:pt>
                <c:pt idx="31693">
                  <c:v>-0.27623900000000001</c:v>
                </c:pt>
                <c:pt idx="31694">
                  <c:v>-0.279086</c:v>
                </c:pt>
                <c:pt idx="31695">
                  <c:v>-0.28190700000000002</c:v>
                </c:pt>
                <c:pt idx="31696">
                  <c:v>-0.28470099999999998</c:v>
                </c:pt>
                <c:pt idx="31697">
                  <c:v>-0.287464</c:v>
                </c:pt>
                <c:pt idx="31698">
                  <c:v>-0.29019200000000001</c:v>
                </c:pt>
                <c:pt idx="31699">
                  <c:v>-0.29288399999999998</c:v>
                </c:pt>
                <c:pt idx="31700">
                  <c:v>-0.29553499999999999</c:v>
                </c:pt>
                <c:pt idx="31701">
                  <c:v>-0.29814099999999999</c:v>
                </c:pt>
                <c:pt idx="31702">
                  <c:v>-0.30069899999999999</c:v>
                </c:pt>
                <c:pt idx="31703">
                  <c:v>-0.303205</c:v>
                </c:pt>
                <c:pt idx="31704">
                  <c:v>-0.30565399999999998</c:v>
                </c:pt>
                <c:pt idx="31705">
                  <c:v>-0.30804500000000001</c:v>
                </c:pt>
                <c:pt idx="31706">
                  <c:v>-0.31037700000000001</c:v>
                </c:pt>
                <c:pt idx="31707">
                  <c:v>-0.31264999999999998</c:v>
                </c:pt>
                <c:pt idx="31708">
                  <c:v>-0.314861</c:v>
                </c:pt>
                <c:pt idx="31709">
                  <c:v>-0.31701099999999999</c:v>
                </c:pt>
                <c:pt idx="31710">
                  <c:v>-0.31909700000000002</c:v>
                </c:pt>
                <c:pt idx="31711">
                  <c:v>-0.32111800000000001</c:v>
                </c:pt>
                <c:pt idx="31712">
                  <c:v>-0.32307000000000002</c:v>
                </c:pt>
                <c:pt idx="31713">
                  <c:v>-0.32495099999999999</c:v>
                </c:pt>
                <c:pt idx="31714">
                  <c:v>-0.32675700000000002</c:v>
                </c:pt>
                <c:pt idx="31715">
                  <c:v>-0.32848300000000002</c:v>
                </c:pt>
                <c:pt idx="31716">
                  <c:v>-0.330127</c:v>
                </c:pt>
                <c:pt idx="31717">
                  <c:v>-0.33168300000000001</c:v>
                </c:pt>
                <c:pt idx="31718">
                  <c:v>-0.33315</c:v>
                </c:pt>
                <c:pt idx="31719">
                  <c:v>-0.33452599999999999</c:v>
                </c:pt>
                <c:pt idx="31720">
                  <c:v>-0.33580599999999999</c:v>
                </c:pt>
                <c:pt idx="31721">
                  <c:v>-0.33698499999999998</c:v>
                </c:pt>
                <c:pt idx="31722">
                  <c:v>-0.338059</c:v>
                </c:pt>
                <c:pt idx="31723">
                  <c:v>-0.33902300000000002</c:v>
                </c:pt>
                <c:pt idx="31724">
                  <c:v>-0.33987499999999998</c:v>
                </c:pt>
                <c:pt idx="31725">
                  <c:v>-0.340613</c:v>
                </c:pt>
                <c:pt idx="31726">
                  <c:v>-0.34123900000000001</c:v>
                </c:pt>
                <c:pt idx="31727">
                  <c:v>-0.34175299999999997</c:v>
                </c:pt>
                <c:pt idx="31728">
                  <c:v>-0.34215600000000002</c:v>
                </c:pt>
                <c:pt idx="31729">
                  <c:v>-0.34244999999999998</c:v>
                </c:pt>
                <c:pt idx="31730">
                  <c:v>-0.342636</c:v>
                </c:pt>
                <c:pt idx="31731">
                  <c:v>-0.34271200000000002</c:v>
                </c:pt>
                <c:pt idx="31732">
                  <c:v>-0.34267799999999998</c:v>
                </c:pt>
                <c:pt idx="31733">
                  <c:v>-0.342532</c:v>
                </c:pt>
                <c:pt idx="31734">
                  <c:v>-0.34227200000000002</c:v>
                </c:pt>
                <c:pt idx="31735">
                  <c:v>-0.34189599999999998</c:v>
                </c:pt>
                <c:pt idx="31736">
                  <c:v>-0.34140500000000001</c:v>
                </c:pt>
                <c:pt idx="31737">
                  <c:v>-0.34079999999999999</c:v>
                </c:pt>
                <c:pt idx="31738">
                  <c:v>-0.34007399999999999</c:v>
                </c:pt>
                <c:pt idx="31739">
                  <c:v>-0.33922000000000002</c:v>
                </c:pt>
                <c:pt idx="31740">
                  <c:v>-0.33823399999999998</c:v>
                </c:pt>
                <c:pt idx="31741">
                  <c:v>-0.33711799999999997</c:v>
                </c:pt>
                <c:pt idx="31742">
                  <c:v>-0.33587099999999998</c:v>
                </c:pt>
                <c:pt idx="31743">
                  <c:v>-0.33449400000000001</c:v>
                </c:pt>
                <c:pt idx="31744">
                  <c:v>-0.33298699999999998</c:v>
                </c:pt>
                <c:pt idx="31745">
                  <c:v>-0.331349</c:v>
                </c:pt>
                <c:pt idx="31746">
                  <c:v>-0.32957500000000001</c:v>
                </c:pt>
                <c:pt idx="31747">
                  <c:v>-0.32765899999999998</c:v>
                </c:pt>
                <c:pt idx="31748">
                  <c:v>-0.32560699999999998</c:v>
                </c:pt>
                <c:pt idx="31749">
                  <c:v>-0.32343</c:v>
                </c:pt>
                <c:pt idx="31750">
                  <c:v>-0.32113199999999997</c:v>
                </c:pt>
                <c:pt idx="31751">
                  <c:v>-0.31871899999999997</c:v>
                </c:pt>
                <c:pt idx="31752">
                  <c:v>-0.316187</c:v>
                </c:pt>
                <c:pt idx="31753">
                  <c:v>-0.31353399999999998</c:v>
                </c:pt>
                <c:pt idx="31754">
                  <c:v>-0.31076199999999998</c:v>
                </c:pt>
                <c:pt idx="31755">
                  <c:v>-0.307869</c:v>
                </c:pt>
                <c:pt idx="31756">
                  <c:v>-0.30485400000000001</c:v>
                </c:pt>
                <c:pt idx="31757">
                  <c:v>-0.30171999999999999</c:v>
                </c:pt>
                <c:pt idx="31758">
                  <c:v>-0.29847299999999999</c:v>
                </c:pt>
                <c:pt idx="31759">
                  <c:v>-0.29511799999999999</c:v>
                </c:pt>
                <c:pt idx="31760">
                  <c:v>-0.291661</c:v>
                </c:pt>
                <c:pt idx="31761">
                  <c:v>-0.28810599999999997</c:v>
                </c:pt>
                <c:pt idx="31762">
                  <c:v>-0.28445199999999998</c:v>
                </c:pt>
                <c:pt idx="31763">
                  <c:v>-0.28070400000000001</c:v>
                </c:pt>
                <c:pt idx="31764">
                  <c:v>-0.27687</c:v>
                </c:pt>
                <c:pt idx="31765">
                  <c:v>-0.27293699999999999</c:v>
                </c:pt>
                <c:pt idx="31766">
                  <c:v>-0.26888099999999998</c:v>
                </c:pt>
                <c:pt idx="31767">
                  <c:v>-0.264712</c:v>
                </c:pt>
                <c:pt idx="31768">
                  <c:v>-0.26045600000000002</c:v>
                </c:pt>
                <c:pt idx="31769">
                  <c:v>-0.25611400000000001</c:v>
                </c:pt>
                <c:pt idx="31770">
                  <c:v>-0.25167600000000001</c:v>
                </c:pt>
                <c:pt idx="31771">
                  <c:v>-0.24715100000000001</c:v>
                </c:pt>
                <c:pt idx="31772">
                  <c:v>-0.24254500000000001</c:v>
                </c:pt>
                <c:pt idx="31773">
                  <c:v>-0.23786199999999999</c:v>
                </c:pt>
                <c:pt idx="31774">
                  <c:v>-0.233103</c:v>
                </c:pt>
                <c:pt idx="31775">
                  <c:v>-0.228272</c:v>
                </c:pt>
                <c:pt idx="31776">
                  <c:v>-0.22336800000000001</c:v>
                </c:pt>
                <c:pt idx="31777">
                  <c:v>-0.218394</c:v>
                </c:pt>
                <c:pt idx="31778">
                  <c:v>-0.21335599999999999</c:v>
                </c:pt>
                <c:pt idx="31779">
                  <c:v>-0.208261</c:v>
                </c:pt>
                <c:pt idx="31780">
                  <c:v>-0.20311799999999999</c:v>
                </c:pt>
                <c:pt idx="31781">
                  <c:v>-0.197932</c:v>
                </c:pt>
                <c:pt idx="31782">
                  <c:v>-0.19270799999999999</c:v>
                </c:pt>
                <c:pt idx="31783">
                  <c:v>-0.18745200000000001</c:v>
                </c:pt>
                <c:pt idx="31784">
                  <c:v>-0.18217</c:v>
                </c:pt>
                <c:pt idx="31785">
                  <c:v>-0.176868</c:v>
                </c:pt>
                <c:pt idx="31786">
                  <c:v>-0.17155100000000001</c:v>
                </c:pt>
                <c:pt idx="31787">
                  <c:v>-0.16622000000000001</c:v>
                </c:pt>
                <c:pt idx="31788">
                  <c:v>-0.16087899999999999</c:v>
                </c:pt>
                <c:pt idx="31789">
                  <c:v>-0.155533</c:v>
                </c:pt>
                <c:pt idx="31790">
                  <c:v>-0.15018899999999999</c:v>
                </c:pt>
                <c:pt idx="31791">
                  <c:v>-0.14484900000000001</c:v>
                </c:pt>
                <c:pt idx="31792">
                  <c:v>-0.139517</c:v>
                </c:pt>
                <c:pt idx="31793">
                  <c:v>-0.13419400000000001</c:v>
                </c:pt>
                <c:pt idx="31794">
                  <c:v>-0.128885</c:v>
                </c:pt>
                <c:pt idx="31795">
                  <c:v>-0.123596</c:v>
                </c:pt>
                <c:pt idx="31796">
                  <c:v>-0.118324</c:v>
                </c:pt>
                <c:pt idx="31797">
                  <c:v>-0.11304699999999999</c:v>
                </c:pt>
                <c:pt idx="31798">
                  <c:v>-0.107765</c:v>
                </c:pt>
                <c:pt idx="31799">
                  <c:v>-0.102516</c:v>
                </c:pt>
                <c:pt idx="31800">
                  <c:v>-9.7306500000000004E-2</c:v>
                </c:pt>
                <c:pt idx="31801">
                  <c:v>-9.2127299999999995E-2</c:v>
                </c:pt>
                <c:pt idx="31802">
                  <c:v>-8.6985400000000004E-2</c:v>
                </c:pt>
                <c:pt idx="31803">
                  <c:v>-8.1892099999999995E-2</c:v>
                </c:pt>
                <c:pt idx="31804">
                  <c:v>-7.6852799999999999E-2</c:v>
                </c:pt>
                <c:pt idx="31805">
                  <c:v>-7.1870600000000007E-2</c:v>
                </c:pt>
                <c:pt idx="31806">
                  <c:v>-6.6947900000000005E-2</c:v>
                </c:pt>
                <c:pt idx="31807">
                  <c:v>-6.2087400000000001E-2</c:v>
                </c:pt>
                <c:pt idx="31808">
                  <c:v>-5.7292700000000002E-2</c:v>
                </c:pt>
                <c:pt idx="31809">
                  <c:v>-5.25686E-2</c:v>
                </c:pt>
                <c:pt idx="31810">
                  <c:v>-4.7919299999999998E-2</c:v>
                </c:pt>
                <c:pt idx="31811">
                  <c:v>-4.3347999999999998E-2</c:v>
                </c:pt>
                <c:pt idx="31812">
                  <c:v>-3.8858700000000003E-2</c:v>
                </c:pt>
                <c:pt idx="31813">
                  <c:v>-3.4456899999999999E-2</c:v>
                </c:pt>
                <c:pt idx="31814">
                  <c:v>-3.0147199999999999E-2</c:v>
                </c:pt>
                <c:pt idx="31815">
                  <c:v>-2.5933899999999999E-2</c:v>
                </c:pt>
                <c:pt idx="31816">
                  <c:v>-2.18204E-2</c:v>
                </c:pt>
                <c:pt idx="31817">
                  <c:v>-1.78088E-2</c:v>
                </c:pt>
                <c:pt idx="31818">
                  <c:v>-1.39011E-2</c:v>
                </c:pt>
                <c:pt idx="31819">
                  <c:v>-1.01E-2</c:v>
                </c:pt>
                <c:pt idx="31820" formatCode="0.00E+00">
                  <c:v>-6.4082599999999998E-3</c:v>
                </c:pt>
                <c:pt idx="31821" formatCode="0.00E+00">
                  <c:v>-2.82841E-3</c:v>
                </c:pt>
                <c:pt idx="31822" formatCode="0.00E+00">
                  <c:v>6.3725900000000005E-4</c:v>
                </c:pt>
                <c:pt idx="31823" formatCode="0.00E+00">
                  <c:v>3.9861999999999996E-3</c:v>
                </c:pt>
                <c:pt idx="31824" formatCode="0.00E+00">
                  <c:v>7.2160100000000001E-3</c:v>
                </c:pt>
                <c:pt idx="31825">
                  <c:v>1.0326E-2</c:v>
                </c:pt>
                <c:pt idx="31826">
                  <c:v>1.33165E-2</c:v>
                </c:pt>
                <c:pt idx="31827">
                  <c:v>1.6186300000000001E-2</c:v>
                </c:pt>
                <c:pt idx="31828">
                  <c:v>1.89334E-2</c:v>
                </c:pt>
                <c:pt idx="31829">
                  <c:v>2.1555399999999999E-2</c:v>
                </c:pt>
                <c:pt idx="31830">
                  <c:v>2.4049500000000001E-2</c:v>
                </c:pt>
                <c:pt idx="31831">
                  <c:v>2.64134E-2</c:v>
                </c:pt>
                <c:pt idx="31832">
                  <c:v>2.8646999999999999E-2</c:v>
                </c:pt>
                <c:pt idx="31833">
                  <c:v>3.0750599999999999E-2</c:v>
                </c:pt>
                <c:pt idx="31834">
                  <c:v>3.2723200000000001E-2</c:v>
                </c:pt>
                <c:pt idx="31835">
                  <c:v>3.4563999999999998E-2</c:v>
                </c:pt>
                <c:pt idx="31836">
                  <c:v>3.6271699999999997E-2</c:v>
                </c:pt>
                <c:pt idx="31837">
                  <c:v>3.7845200000000002E-2</c:v>
                </c:pt>
                <c:pt idx="31838">
                  <c:v>3.9283100000000001E-2</c:v>
                </c:pt>
                <c:pt idx="31839">
                  <c:v>4.0586700000000003E-2</c:v>
                </c:pt>
                <c:pt idx="31840">
                  <c:v>4.1759200000000003E-2</c:v>
                </c:pt>
                <c:pt idx="31841">
                  <c:v>4.2801600000000002E-2</c:v>
                </c:pt>
                <c:pt idx="31842">
                  <c:v>4.37122E-2</c:v>
                </c:pt>
                <c:pt idx="31843">
                  <c:v>4.44892E-2</c:v>
                </c:pt>
                <c:pt idx="31844">
                  <c:v>4.5131900000000003E-2</c:v>
                </c:pt>
                <c:pt idx="31845">
                  <c:v>4.5640699999999999E-2</c:v>
                </c:pt>
                <c:pt idx="31846">
                  <c:v>4.60186E-2</c:v>
                </c:pt>
                <c:pt idx="31847">
                  <c:v>4.6268900000000002E-2</c:v>
                </c:pt>
                <c:pt idx="31848">
                  <c:v>4.6393700000000003E-2</c:v>
                </c:pt>
                <c:pt idx="31849">
                  <c:v>4.6393499999999997E-2</c:v>
                </c:pt>
                <c:pt idx="31850">
                  <c:v>4.62674E-2</c:v>
                </c:pt>
                <c:pt idx="31851">
                  <c:v>4.6014699999999999E-2</c:v>
                </c:pt>
                <c:pt idx="31852">
                  <c:v>4.5635299999999997E-2</c:v>
                </c:pt>
                <c:pt idx="31853">
                  <c:v>4.5129299999999997E-2</c:v>
                </c:pt>
                <c:pt idx="31854">
                  <c:v>4.4496800000000003E-2</c:v>
                </c:pt>
                <c:pt idx="31855">
                  <c:v>4.3739699999999999E-2</c:v>
                </c:pt>
                <c:pt idx="31856">
                  <c:v>4.2862299999999999E-2</c:v>
                </c:pt>
                <c:pt idx="31857">
                  <c:v>4.1867799999999997E-2</c:v>
                </c:pt>
                <c:pt idx="31858">
                  <c:v>4.0758099999999998E-2</c:v>
                </c:pt>
                <c:pt idx="31859">
                  <c:v>3.9535300000000002E-2</c:v>
                </c:pt>
                <c:pt idx="31860">
                  <c:v>3.8202300000000002E-2</c:v>
                </c:pt>
                <c:pt idx="31861">
                  <c:v>3.6760399999999999E-2</c:v>
                </c:pt>
                <c:pt idx="31862">
                  <c:v>3.5210999999999999E-2</c:v>
                </c:pt>
                <c:pt idx="31863">
                  <c:v>3.3556900000000001E-2</c:v>
                </c:pt>
                <c:pt idx="31864">
                  <c:v>3.18021E-2</c:v>
                </c:pt>
                <c:pt idx="31865">
                  <c:v>2.99502E-2</c:v>
                </c:pt>
                <c:pt idx="31866">
                  <c:v>2.80036E-2</c:v>
                </c:pt>
                <c:pt idx="31867">
                  <c:v>2.59647E-2</c:v>
                </c:pt>
                <c:pt idx="31868">
                  <c:v>2.38354E-2</c:v>
                </c:pt>
                <c:pt idx="31869">
                  <c:v>2.1617399999999998E-2</c:v>
                </c:pt>
                <c:pt idx="31870">
                  <c:v>1.9313500000000001E-2</c:v>
                </c:pt>
                <c:pt idx="31871">
                  <c:v>1.6929199999999998E-2</c:v>
                </c:pt>
                <c:pt idx="31872">
                  <c:v>1.447E-2</c:v>
                </c:pt>
                <c:pt idx="31873">
                  <c:v>1.19382E-2</c:v>
                </c:pt>
                <c:pt idx="31874" formatCode="0.00E+00">
                  <c:v>9.3340000000000003E-3</c:v>
                </c:pt>
                <c:pt idx="31875" formatCode="0.00E+00">
                  <c:v>6.6578100000000001E-3</c:v>
                </c:pt>
                <c:pt idx="31876" formatCode="0.00E+00">
                  <c:v>3.9116300000000001E-3</c:v>
                </c:pt>
                <c:pt idx="31877" formatCode="0.00E+00">
                  <c:v>1.1001400000000001E-3</c:v>
                </c:pt>
                <c:pt idx="31878" formatCode="0.00E+00">
                  <c:v>-1.7708999999999999E-3</c:v>
                </c:pt>
                <c:pt idx="31879" formatCode="0.00E+00">
                  <c:v>-4.6972400000000001E-3</c:v>
                </c:pt>
                <c:pt idx="31880" formatCode="0.00E+00">
                  <c:v>-7.6753100000000003E-3</c:v>
                </c:pt>
                <c:pt idx="31881">
                  <c:v>-1.07016E-2</c:v>
                </c:pt>
                <c:pt idx="31882">
                  <c:v>-1.37731E-2</c:v>
                </c:pt>
                <c:pt idx="31883">
                  <c:v>-1.6887099999999999E-2</c:v>
                </c:pt>
                <c:pt idx="31884">
                  <c:v>-2.00415E-2</c:v>
                </c:pt>
                <c:pt idx="31885">
                  <c:v>-2.32342E-2</c:v>
                </c:pt>
                <c:pt idx="31886">
                  <c:v>-2.6461999999999999E-2</c:v>
                </c:pt>
                <c:pt idx="31887">
                  <c:v>-2.9720199999999999E-2</c:v>
                </c:pt>
                <c:pt idx="31888">
                  <c:v>-3.30043E-2</c:v>
                </c:pt>
                <c:pt idx="31889">
                  <c:v>-3.63109E-2</c:v>
                </c:pt>
                <c:pt idx="31890">
                  <c:v>-3.9635499999999997E-2</c:v>
                </c:pt>
                <c:pt idx="31891">
                  <c:v>-4.29726E-2</c:v>
                </c:pt>
                <c:pt idx="31892">
                  <c:v>-4.6318699999999997E-2</c:v>
                </c:pt>
                <c:pt idx="31893">
                  <c:v>-4.9671300000000002E-2</c:v>
                </c:pt>
                <c:pt idx="31894">
                  <c:v>-5.3028400000000003E-2</c:v>
                </c:pt>
                <c:pt idx="31895">
                  <c:v>-5.6387399999999997E-2</c:v>
                </c:pt>
                <c:pt idx="31896">
                  <c:v>-5.9745199999999998E-2</c:v>
                </c:pt>
                <c:pt idx="31897">
                  <c:v>-6.3098600000000005E-2</c:v>
                </c:pt>
                <c:pt idx="31898">
                  <c:v>-6.6444900000000001E-2</c:v>
                </c:pt>
                <c:pt idx="31899">
                  <c:v>-6.9781499999999996E-2</c:v>
                </c:pt>
                <c:pt idx="31900">
                  <c:v>-7.3105100000000006E-2</c:v>
                </c:pt>
                <c:pt idx="31901">
                  <c:v>-7.6411699999999999E-2</c:v>
                </c:pt>
                <c:pt idx="31902">
                  <c:v>-7.9697599999999993E-2</c:v>
                </c:pt>
                <c:pt idx="31903">
                  <c:v>-8.2960000000000006E-2</c:v>
                </c:pt>
                <c:pt idx="31904">
                  <c:v>-8.6196599999999998E-2</c:v>
                </c:pt>
                <c:pt idx="31905">
                  <c:v>-8.9404800000000006E-2</c:v>
                </c:pt>
                <c:pt idx="31906">
                  <c:v>-9.2581700000000003E-2</c:v>
                </c:pt>
                <c:pt idx="31907">
                  <c:v>-9.5723900000000001E-2</c:v>
                </c:pt>
                <c:pt idx="31908">
                  <c:v>-9.8827899999999996E-2</c:v>
                </c:pt>
                <c:pt idx="31909">
                  <c:v>-0.10188999999999999</c:v>
                </c:pt>
                <c:pt idx="31910">
                  <c:v>-0.104909</c:v>
                </c:pt>
                <c:pt idx="31911">
                  <c:v>-0.107881</c:v>
                </c:pt>
                <c:pt idx="31912">
                  <c:v>-0.110802</c:v>
                </c:pt>
                <c:pt idx="31913">
                  <c:v>-0.11367099999999999</c:v>
                </c:pt>
                <c:pt idx="31914">
                  <c:v>-0.116484</c:v>
                </c:pt>
                <c:pt idx="31915">
                  <c:v>-0.119238</c:v>
                </c:pt>
                <c:pt idx="31916">
                  <c:v>-0.121932</c:v>
                </c:pt>
                <c:pt idx="31917">
                  <c:v>-0.12456200000000001</c:v>
                </c:pt>
                <c:pt idx="31918">
                  <c:v>-0.12712799999999999</c:v>
                </c:pt>
                <c:pt idx="31919">
                  <c:v>-0.12962499999999999</c:v>
                </c:pt>
                <c:pt idx="31920">
                  <c:v>-0.132052</c:v>
                </c:pt>
                <c:pt idx="31921">
                  <c:v>-0.134405</c:v>
                </c:pt>
                <c:pt idx="31922">
                  <c:v>-0.136682</c:v>
                </c:pt>
                <c:pt idx="31923">
                  <c:v>-0.13888400000000001</c:v>
                </c:pt>
                <c:pt idx="31924">
                  <c:v>-0.141009</c:v>
                </c:pt>
                <c:pt idx="31925">
                  <c:v>-0.14305699999999999</c:v>
                </c:pt>
                <c:pt idx="31926">
                  <c:v>-0.14502599999999999</c:v>
                </c:pt>
                <c:pt idx="31927">
                  <c:v>-0.14691399999999999</c:v>
                </c:pt>
                <c:pt idx="31928">
                  <c:v>-0.14872199999999999</c:v>
                </c:pt>
                <c:pt idx="31929">
                  <c:v>-0.150446</c:v>
                </c:pt>
                <c:pt idx="31930">
                  <c:v>-0.152088</c:v>
                </c:pt>
                <c:pt idx="31931">
                  <c:v>-0.153646</c:v>
                </c:pt>
                <c:pt idx="31932">
                  <c:v>-0.155117</c:v>
                </c:pt>
                <c:pt idx="31933">
                  <c:v>-0.156501</c:v>
                </c:pt>
                <c:pt idx="31934">
                  <c:v>-0.15779699999999999</c:v>
                </c:pt>
                <c:pt idx="31935">
                  <c:v>-0.15900400000000001</c:v>
                </c:pt>
                <c:pt idx="31936">
                  <c:v>-0.16012199999999999</c:v>
                </c:pt>
                <c:pt idx="31937">
                  <c:v>-0.16115099999999999</c:v>
                </c:pt>
                <c:pt idx="31938">
                  <c:v>-0.16208900000000001</c:v>
                </c:pt>
                <c:pt idx="31939">
                  <c:v>-0.162934</c:v>
                </c:pt>
                <c:pt idx="31940">
                  <c:v>-0.163689</c:v>
                </c:pt>
                <c:pt idx="31941">
                  <c:v>-0.164351</c:v>
                </c:pt>
                <c:pt idx="31942">
                  <c:v>-0.16492100000000001</c:v>
                </c:pt>
                <c:pt idx="31943">
                  <c:v>-0.16539799999999999</c:v>
                </c:pt>
                <c:pt idx="31944">
                  <c:v>-0.16578100000000001</c:v>
                </c:pt>
                <c:pt idx="31945">
                  <c:v>-0.166071</c:v>
                </c:pt>
                <c:pt idx="31946">
                  <c:v>-0.166266</c:v>
                </c:pt>
                <c:pt idx="31947">
                  <c:v>-0.16636799999999999</c:v>
                </c:pt>
                <c:pt idx="31948">
                  <c:v>-0.166377</c:v>
                </c:pt>
                <c:pt idx="31949">
                  <c:v>-0.166293</c:v>
                </c:pt>
                <c:pt idx="31950">
                  <c:v>-0.16611600000000001</c:v>
                </c:pt>
                <c:pt idx="31951">
                  <c:v>-0.16584399999999999</c:v>
                </c:pt>
                <c:pt idx="31952">
                  <c:v>-0.16547700000000001</c:v>
                </c:pt>
                <c:pt idx="31953">
                  <c:v>-0.165018</c:v>
                </c:pt>
                <c:pt idx="31954">
                  <c:v>-0.164466</c:v>
                </c:pt>
                <c:pt idx="31955">
                  <c:v>-0.163823</c:v>
                </c:pt>
                <c:pt idx="31956">
                  <c:v>-0.16309000000000001</c:v>
                </c:pt>
                <c:pt idx="31957">
                  <c:v>-0.162269</c:v>
                </c:pt>
                <c:pt idx="31958">
                  <c:v>-0.16136</c:v>
                </c:pt>
                <c:pt idx="31959">
                  <c:v>-0.16036500000000001</c:v>
                </c:pt>
                <c:pt idx="31960">
                  <c:v>-0.15928400000000001</c:v>
                </c:pt>
                <c:pt idx="31961">
                  <c:v>-0.15811900000000001</c:v>
                </c:pt>
                <c:pt idx="31962">
                  <c:v>-0.15687100000000001</c:v>
                </c:pt>
                <c:pt idx="31963">
                  <c:v>-0.15554100000000001</c:v>
                </c:pt>
                <c:pt idx="31964">
                  <c:v>-0.15412799999999999</c:v>
                </c:pt>
                <c:pt idx="31965">
                  <c:v>-0.15263399999999999</c:v>
                </c:pt>
                <c:pt idx="31966">
                  <c:v>-0.151061</c:v>
                </c:pt>
                <c:pt idx="31967">
                  <c:v>-0.14940899999999999</c:v>
                </c:pt>
                <c:pt idx="31968">
                  <c:v>-0.147679</c:v>
                </c:pt>
                <c:pt idx="31969">
                  <c:v>-0.145872</c:v>
                </c:pt>
                <c:pt idx="31970">
                  <c:v>-0.14399000000000001</c:v>
                </c:pt>
                <c:pt idx="31971">
                  <c:v>-0.14203299999999999</c:v>
                </c:pt>
                <c:pt idx="31972">
                  <c:v>-0.14000299999999999</c:v>
                </c:pt>
                <c:pt idx="31973">
                  <c:v>-0.137902</c:v>
                </c:pt>
                <c:pt idx="31974">
                  <c:v>-0.13572999999999999</c:v>
                </c:pt>
                <c:pt idx="31975">
                  <c:v>-0.13349</c:v>
                </c:pt>
                <c:pt idx="31976">
                  <c:v>-0.13118199999999999</c:v>
                </c:pt>
                <c:pt idx="31977">
                  <c:v>-0.12880900000000001</c:v>
                </c:pt>
                <c:pt idx="31978">
                  <c:v>-0.12637200000000001</c:v>
                </c:pt>
                <c:pt idx="31979">
                  <c:v>-0.123872</c:v>
                </c:pt>
                <c:pt idx="31980">
                  <c:v>-0.121309</c:v>
                </c:pt>
                <c:pt idx="31981">
                  <c:v>-0.118686</c:v>
                </c:pt>
                <c:pt idx="31982">
                  <c:v>-0.116003</c:v>
                </c:pt>
                <c:pt idx="31983">
                  <c:v>-0.113261</c:v>
                </c:pt>
                <c:pt idx="31984">
                  <c:v>-0.110462</c:v>
                </c:pt>
                <c:pt idx="31985">
                  <c:v>-0.107608</c:v>
                </c:pt>
                <c:pt idx="31986">
                  <c:v>-0.104701</c:v>
                </c:pt>
                <c:pt idx="31987">
                  <c:v>-0.101744</c:v>
                </c:pt>
                <c:pt idx="31988">
                  <c:v>-9.8736599999999994E-2</c:v>
                </c:pt>
                <c:pt idx="31989">
                  <c:v>-9.5681699999999995E-2</c:v>
                </c:pt>
                <c:pt idx="31990">
                  <c:v>-9.2580599999999999E-2</c:v>
                </c:pt>
                <c:pt idx="31991">
                  <c:v>-8.9435100000000003E-2</c:v>
                </c:pt>
                <c:pt idx="31992">
                  <c:v>-8.6246699999999996E-2</c:v>
                </c:pt>
                <c:pt idx="31993">
                  <c:v>-8.3016400000000004E-2</c:v>
                </c:pt>
                <c:pt idx="31994">
                  <c:v>-7.9745399999999994E-2</c:v>
                </c:pt>
                <c:pt idx="31995">
                  <c:v>-7.6435799999999998E-2</c:v>
                </c:pt>
                <c:pt idx="31996">
                  <c:v>-7.3089500000000002E-2</c:v>
                </c:pt>
                <c:pt idx="31997">
                  <c:v>-6.9708699999999998E-2</c:v>
                </c:pt>
                <c:pt idx="31998">
                  <c:v>-6.6294900000000004E-2</c:v>
                </c:pt>
                <c:pt idx="31999">
                  <c:v>-6.2849600000000005E-2</c:v>
                </c:pt>
                <c:pt idx="32000">
                  <c:v>-5.9374400000000001E-2</c:v>
                </c:pt>
                <c:pt idx="32001">
                  <c:v>-5.5870799999999998E-2</c:v>
                </c:pt>
                <c:pt idx="32002">
                  <c:v>-5.2340299999999999E-2</c:v>
                </c:pt>
                <c:pt idx="32003">
                  <c:v>-4.8784500000000001E-2</c:v>
                </c:pt>
                <c:pt idx="32004">
                  <c:v>-4.5205000000000002E-2</c:v>
                </c:pt>
                <c:pt idx="32005">
                  <c:v>-4.1603599999999998E-2</c:v>
                </c:pt>
                <c:pt idx="32006">
                  <c:v>-3.7982599999999998E-2</c:v>
                </c:pt>
                <c:pt idx="32007">
                  <c:v>-3.4343600000000002E-2</c:v>
                </c:pt>
                <c:pt idx="32008">
                  <c:v>-3.0688699999999999E-2</c:v>
                </c:pt>
                <c:pt idx="32009">
                  <c:v>-2.7020300000000001E-2</c:v>
                </c:pt>
                <c:pt idx="32010">
                  <c:v>-2.3340900000000001E-2</c:v>
                </c:pt>
                <c:pt idx="32011">
                  <c:v>-1.9652099999999999E-2</c:v>
                </c:pt>
                <c:pt idx="32012">
                  <c:v>-1.59545E-2</c:v>
                </c:pt>
                <c:pt idx="32013">
                  <c:v>-1.22492E-2</c:v>
                </c:pt>
                <c:pt idx="32014" formatCode="0.00E+00">
                  <c:v>-8.5378899999999994E-3</c:v>
                </c:pt>
                <c:pt idx="32015" formatCode="0.00E+00">
                  <c:v>-4.82213E-3</c:v>
                </c:pt>
                <c:pt idx="32016" formatCode="0.00E+00">
                  <c:v>-1.1031299999999999E-3</c:v>
                </c:pt>
                <c:pt idx="32017" formatCode="0.00E+00">
                  <c:v>2.6176799999999998E-3</c:v>
                </c:pt>
                <c:pt idx="32018" formatCode="0.00E+00">
                  <c:v>6.33842E-3</c:v>
                </c:pt>
                <c:pt idx="32019">
                  <c:v>1.0057099999999999E-2</c:v>
                </c:pt>
                <c:pt idx="32020">
                  <c:v>1.37719E-2</c:v>
                </c:pt>
                <c:pt idx="32021">
                  <c:v>1.7480800000000001E-2</c:v>
                </c:pt>
                <c:pt idx="32022">
                  <c:v>2.1182300000000001E-2</c:v>
                </c:pt>
                <c:pt idx="32023">
                  <c:v>2.4875000000000001E-2</c:v>
                </c:pt>
                <c:pt idx="32024">
                  <c:v>2.8556999999999999E-2</c:v>
                </c:pt>
                <c:pt idx="32025">
                  <c:v>3.2226299999999999E-2</c:v>
                </c:pt>
                <c:pt idx="32026">
                  <c:v>3.5881000000000003E-2</c:v>
                </c:pt>
                <c:pt idx="32027">
                  <c:v>3.9519400000000003E-2</c:v>
                </c:pt>
                <c:pt idx="32028">
                  <c:v>4.3139700000000003E-2</c:v>
                </c:pt>
                <c:pt idx="32029">
                  <c:v>4.6740400000000001E-2</c:v>
                </c:pt>
                <c:pt idx="32030">
                  <c:v>5.03201E-2</c:v>
                </c:pt>
                <c:pt idx="32031">
                  <c:v>5.3877500000000002E-2</c:v>
                </c:pt>
                <c:pt idx="32032">
                  <c:v>5.74111E-2</c:v>
                </c:pt>
                <c:pt idx="32033">
                  <c:v>6.0919300000000003E-2</c:v>
                </c:pt>
                <c:pt idx="32034">
                  <c:v>6.4399999999999999E-2</c:v>
                </c:pt>
                <c:pt idx="32035">
                  <c:v>6.78512E-2</c:v>
                </c:pt>
                <c:pt idx="32036">
                  <c:v>7.1270700000000006E-2</c:v>
                </c:pt>
                <c:pt idx="32037">
                  <c:v>7.4655600000000003E-2</c:v>
                </c:pt>
                <c:pt idx="32038">
                  <c:v>7.8003699999999995E-2</c:v>
                </c:pt>
                <c:pt idx="32039">
                  <c:v>8.1312899999999994E-2</c:v>
                </c:pt>
                <c:pt idx="32040">
                  <c:v>8.4581799999999999E-2</c:v>
                </c:pt>
                <c:pt idx="32041">
                  <c:v>8.7808399999999995E-2</c:v>
                </c:pt>
                <c:pt idx="32042">
                  <c:v>9.0991199999999994E-2</c:v>
                </c:pt>
                <c:pt idx="32043">
                  <c:v>9.4128900000000001E-2</c:v>
                </c:pt>
                <c:pt idx="32044">
                  <c:v>9.7219899999999998E-2</c:v>
                </c:pt>
                <c:pt idx="32045">
                  <c:v>0.100263</c:v>
                </c:pt>
                <c:pt idx="32046">
                  <c:v>0.103257</c:v>
                </c:pt>
                <c:pt idx="32047">
                  <c:v>0.1062</c:v>
                </c:pt>
                <c:pt idx="32048">
                  <c:v>0.10909099999999999</c:v>
                </c:pt>
                <c:pt idx="32049">
                  <c:v>0.111929</c:v>
                </c:pt>
                <c:pt idx="32050">
                  <c:v>0.11471199999999999</c:v>
                </c:pt>
                <c:pt idx="32051">
                  <c:v>0.117437</c:v>
                </c:pt>
                <c:pt idx="32052">
                  <c:v>0.1201</c:v>
                </c:pt>
                <c:pt idx="32053">
                  <c:v>0.1227</c:v>
                </c:pt>
                <c:pt idx="32054">
                  <c:v>0.12523699999999999</c:v>
                </c:pt>
                <c:pt idx="32055">
                  <c:v>0.12770799999999999</c:v>
                </c:pt>
                <c:pt idx="32056">
                  <c:v>0.13011300000000001</c:v>
                </c:pt>
                <c:pt idx="32057">
                  <c:v>0.13244900000000001</c:v>
                </c:pt>
                <c:pt idx="32058">
                  <c:v>0.134715</c:v>
                </c:pt>
                <c:pt idx="32059">
                  <c:v>0.13691</c:v>
                </c:pt>
                <c:pt idx="32060">
                  <c:v>0.13903099999999999</c:v>
                </c:pt>
                <c:pt idx="32061">
                  <c:v>0.14107800000000001</c:v>
                </c:pt>
                <c:pt idx="32062">
                  <c:v>0.14304900000000001</c:v>
                </c:pt>
                <c:pt idx="32063">
                  <c:v>0.14494299999999999</c:v>
                </c:pt>
                <c:pt idx="32064">
                  <c:v>0.146758</c:v>
                </c:pt>
                <c:pt idx="32065">
                  <c:v>0.14849200000000001</c:v>
                </c:pt>
                <c:pt idx="32066">
                  <c:v>0.150144</c:v>
                </c:pt>
                <c:pt idx="32067">
                  <c:v>0.15171200000000001</c:v>
                </c:pt>
                <c:pt idx="32068">
                  <c:v>0.153197</c:v>
                </c:pt>
                <c:pt idx="32069">
                  <c:v>0.15459700000000001</c:v>
                </c:pt>
                <c:pt idx="32070">
                  <c:v>0.155912</c:v>
                </c:pt>
                <c:pt idx="32071">
                  <c:v>0.157139</c:v>
                </c:pt>
                <c:pt idx="32072">
                  <c:v>0.158278</c:v>
                </c:pt>
                <c:pt idx="32073">
                  <c:v>0.159328</c:v>
                </c:pt>
                <c:pt idx="32074">
                  <c:v>0.16028999999999999</c:v>
                </c:pt>
                <c:pt idx="32075">
                  <c:v>0.161161</c:v>
                </c:pt>
                <c:pt idx="32076">
                  <c:v>0.16194</c:v>
                </c:pt>
                <c:pt idx="32077">
                  <c:v>0.16262499999999999</c:v>
                </c:pt>
                <c:pt idx="32078">
                  <c:v>0.163216</c:v>
                </c:pt>
                <c:pt idx="32079">
                  <c:v>0.163711</c:v>
                </c:pt>
                <c:pt idx="32080">
                  <c:v>0.16411000000000001</c:v>
                </c:pt>
                <c:pt idx="32081">
                  <c:v>0.164412</c:v>
                </c:pt>
                <c:pt idx="32082">
                  <c:v>0.16461799999999999</c:v>
                </c:pt>
                <c:pt idx="32083">
                  <c:v>0.16472800000000001</c:v>
                </c:pt>
                <c:pt idx="32084">
                  <c:v>0.164742</c:v>
                </c:pt>
                <c:pt idx="32085">
                  <c:v>0.16466</c:v>
                </c:pt>
                <c:pt idx="32086">
                  <c:v>0.16448199999999999</c:v>
                </c:pt>
                <c:pt idx="32087">
                  <c:v>0.16420899999999999</c:v>
                </c:pt>
                <c:pt idx="32088">
                  <c:v>0.16383900000000001</c:v>
                </c:pt>
                <c:pt idx="32089">
                  <c:v>0.16337299999999999</c:v>
                </c:pt>
                <c:pt idx="32090">
                  <c:v>0.16281200000000001</c:v>
                </c:pt>
                <c:pt idx="32091">
                  <c:v>0.16215399999999999</c:v>
                </c:pt>
                <c:pt idx="32092">
                  <c:v>0.16139999999999999</c:v>
                </c:pt>
                <c:pt idx="32093">
                  <c:v>0.160549</c:v>
                </c:pt>
                <c:pt idx="32094">
                  <c:v>0.15960099999999999</c:v>
                </c:pt>
                <c:pt idx="32095">
                  <c:v>0.158558</c:v>
                </c:pt>
                <c:pt idx="32096">
                  <c:v>0.15742200000000001</c:v>
                </c:pt>
                <c:pt idx="32097">
                  <c:v>0.156193</c:v>
                </c:pt>
                <c:pt idx="32098">
                  <c:v>0.15487100000000001</c:v>
                </c:pt>
                <c:pt idx="32099">
                  <c:v>0.15345900000000001</c:v>
                </c:pt>
                <c:pt idx="32100">
                  <c:v>0.15195800000000001</c:v>
                </c:pt>
                <c:pt idx="32101">
                  <c:v>0.150366</c:v>
                </c:pt>
                <c:pt idx="32102">
                  <c:v>0.14868600000000001</c:v>
                </c:pt>
                <c:pt idx="32103">
                  <c:v>0.14691799999999999</c:v>
                </c:pt>
                <c:pt idx="32104">
                  <c:v>0.145065</c:v>
                </c:pt>
                <c:pt idx="32105">
                  <c:v>0.14312900000000001</c:v>
                </c:pt>
                <c:pt idx="32106">
                  <c:v>0.14111099999999999</c:v>
                </c:pt>
                <c:pt idx="32107">
                  <c:v>0.139015</c:v>
                </c:pt>
                <c:pt idx="32108">
                  <c:v>0.13683999999999999</c:v>
                </c:pt>
                <c:pt idx="32109">
                  <c:v>0.13458999999999999</c:v>
                </c:pt>
                <c:pt idx="32110">
                  <c:v>0.13226499999999999</c:v>
                </c:pt>
                <c:pt idx="32111">
                  <c:v>0.12986400000000001</c:v>
                </c:pt>
                <c:pt idx="32112">
                  <c:v>0.12739</c:v>
                </c:pt>
                <c:pt idx="32113">
                  <c:v>0.124846</c:v>
                </c:pt>
                <c:pt idx="32114">
                  <c:v>0.122234</c:v>
                </c:pt>
                <c:pt idx="32115">
                  <c:v>0.11955499999999999</c:v>
                </c:pt>
                <c:pt idx="32116">
                  <c:v>0.116811</c:v>
                </c:pt>
                <c:pt idx="32117">
                  <c:v>0.114005</c:v>
                </c:pt>
                <c:pt idx="32118">
                  <c:v>0.111139</c:v>
                </c:pt>
                <c:pt idx="32119">
                  <c:v>0.10821799999999999</c:v>
                </c:pt>
                <c:pt idx="32120">
                  <c:v>0.105244</c:v>
                </c:pt>
                <c:pt idx="32121">
                  <c:v>0.102219</c:v>
                </c:pt>
                <c:pt idx="32122">
                  <c:v>9.9145200000000003E-2</c:v>
                </c:pt>
                <c:pt idx="32123">
                  <c:v>9.6025899999999997E-2</c:v>
                </c:pt>
                <c:pt idx="32124">
                  <c:v>9.2864299999999997E-2</c:v>
                </c:pt>
                <c:pt idx="32125">
                  <c:v>8.9663999999999994E-2</c:v>
                </c:pt>
                <c:pt idx="32126">
                  <c:v>8.6428400000000002E-2</c:v>
                </c:pt>
                <c:pt idx="32127">
                  <c:v>8.3159999999999998E-2</c:v>
                </c:pt>
                <c:pt idx="32128">
                  <c:v>7.9861199999999993E-2</c:v>
                </c:pt>
                <c:pt idx="32129">
                  <c:v>7.6534599999999994E-2</c:v>
                </c:pt>
                <c:pt idx="32130">
                  <c:v>7.3182499999999998E-2</c:v>
                </c:pt>
                <c:pt idx="32131">
                  <c:v>6.98072E-2</c:v>
                </c:pt>
                <c:pt idx="32132">
                  <c:v>6.6411600000000001E-2</c:v>
                </c:pt>
                <c:pt idx="32133">
                  <c:v>6.2999100000000002E-2</c:v>
                </c:pt>
                <c:pt idx="32134">
                  <c:v>5.95725E-2</c:v>
                </c:pt>
                <c:pt idx="32135">
                  <c:v>5.6134799999999999E-2</c:v>
                </c:pt>
                <c:pt idx="32136">
                  <c:v>5.2689699999999999E-2</c:v>
                </c:pt>
                <c:pt idx="32137">
                  <c:v>4.9241E-2</c:v>
                </c:pt>
                <c:pt idx="32138">
                  <c:v>4.5792199999999998E-2</c:v>
                </c:pt>
                <c:pt idx="32139">
                  <c:v>4.23469E-2</c:v>
                </c:pt>
                <c:pt idx="32140">
                  <c:v>3.8908499999999999E-2</c:v>
                </c:pt>
                <c:pt idx="32141">
                  <c:v>3.5480200000000003E-2</c:v>
                </c:pt>
                <c:pt idx="32142">
                  <c:v>3.2065799999999998E-2</c:v>
                </c:pt>
                <c:pt idx="32143">
                  <c:v>2.8670000000000001E-2</c:v>
                </c:pt>
                <c:pt idx="32144">
                  <c:v>2.52965E-2</c:v>
                </c:pt>
                <c:pt idx="32145">
                  <c:v>2.1947600000000001E-2</c:v>
                </c:pt>
                <c:pt idx="32146">
                  <c:v>1.8625200000000001E-2</c:v>
                </c:pt>
                <c:pt idx="32147">
                  <c:v>1.5333100000000001E-2</c:v>
                </c:pt>
                <c:pt idx="32148">
                  <c:v>1.2076E-2</c:v>
                </c:pt>
                <c:pt idx="32149" formatCode="0.00E+00">
                  <c:v>8.8582899999999996E-3</c:v>
                </c:pt>
                <c:pt idx="32150" formatCode="0.00E+00">
                  <c:v>5.6831800000000003E-3</c:v>
                </c:pt>
                <c:pt idx="32151" formatCode="0.00E+00">
                  <c:v>2.5533600000000002E-3</c:v>
                </c:pt>
                <c:pt idx="32152" formatCode="0.00E+00">
                  <c:v>-5.2829899999999998E-4</c:v>
                </c:pt>
                <c:pt idx="32153" formatCode="0.00E+00">
                  <c:v>-3.5587700000000002E-3</c:v>
                </c:pt>
                <c:pt idx="32154" formatCode="0.00E+00">
                  <c:v>-6.535E-3</c:v>
                </c:pt>
                <c:pt idx="32155" formatCode="0.00E+00">
                  <c:v>-9.4540900000000001E-3</c:v>
                </c:pt>
                <c:pt idx="32156">
                  <c:v>-1.23134E-2</c:v>
                </c:pt>
                <c:pt idx="32157">
                  <c:v>-1.51103E-2</c:v>
                </c:pt>
                <c:pt idx="32158">
                  <c:v>-1.78414E-2</c:v>
                </c:pt>
                <c:pt idx="32159">
                  <c:v>-2.0503500000000001E-2</c:v>
                </c:pt>
                <c:pt idx="32160">
                  <c:v>-2.3093300000000001E-2</c:v>
                </c:pt>
                <c:pt idx="32161">
                  <c:v>-2.5608300000000001E-2</c:v>
                </c:pt>
                <c:pt idx="32162">
                  <c:v>-2.80462E-2</c:v>
                </c:pt>
                <c:pt idx="32163">
                  <c:v>-3.04046E-2</c:v>
                </c:pt>
                <c:pt idx="32164">
                  <c:v>-3.2680800000000003E-2</c:v>
                </c:pt>
                <c:pt idx="32165">
                  <c:v>-3.4871899999999997E-2</c:v>
                </c:pt>
                <c:pt idx="32166">
                  <c:v>-3.6975000000000001E-2</c:v>
                </c:pt>
                <c:pt idx="32167">
                  <c:v>-3.8986600000000003E-2</c:v>
                </c:pt>
                <c:pt idx="32168">
                  <c:v>-4.09044E-2</c:v>
                </c:pt>
                <c:pt idx="32169">
                  <c:v>-4.2726699999999999E-2</c:v>
                </c:pt>
                <c:pt idx="32170">
                  <c:v>-4.4452199999999997E-2</c:v>
                </c:pt>
                <c:pt idx="32171">
                  <c:v>-4.60787E-2</c:v>
                </c:pt>
                <c:pt idx="32172">
                  <c:v>-4.76047E-2</c:v>
                </c:pt>
                <c:pt idx="32173">
                  <c:v>-4.9029099999999999E-2</c:v>
                </c:pt>
                <c:pt idx="32174">
                  <c:v>-5.0350800000000001E-2</c:v>
                </c:pt>
                <c:pt idx="32175">
                  <c:v>-5.1568200000000002E-2</c:v>
                </c:pt>
                <c:pt idx="32176">
                  <c:v>-5.2680200000000003E-2</c:v>
                </c:pt>
                <c:pt idx="32177">
                  <c:v>-5.3685900000000002E-2</c:v>
                </c:pt>
                <c:pt idx="32178">
                  <c:v>-5.45835E-2</c:v>
                </c:pt>
                <c:pt idx="32179">
                  <c:v>-5.5371200000000002E-2</c:v>
                </c:pt>
                <c:pt idx="32180">
                  <c:v>-5.6048199999999999E-2</c:v>
                </c:pt>
                <c:pt idx="32181">
                  <c:v>-5.6614100000000001E-2</c:v>
                </c:pt>
                <c:pt idx="32182">
                  <c:v>-5.7068000000000001E-2</c:v>
                </c:pt>
                <c:pt idx="32183">
                  <c:v>-5.7409099999999998E-2</c:v>
                </c:pt>
                <c:pt idx="32184">
                  <c:v>-5.7636600000000003E-2</c:v>
                </c:pt>
                <c:pt idx="32185">
                  <c:v>-5.77511E-2</c:v>
                </c:pt>
                <c:pt idx="32186">
                  <c:v>-5.7753199999999998E-2</c:v>
                </c:pt>
                <c:pt idx="32187">
                  <c:v>-5.7643E-2</c:v>
                </c:pt>
                <c:pt idx="32188">
                  <c:v>-5.7420499999999999E-2</c:v>
                </c:pt>
                <c:pt idx="32189">
                  <c:v>-5.7085700000000003E-2</c:v>
                </c:pt>
                <c:pt idx="32190">
                  <c:v>-5.6639200000000001E-2</c:v>
                </c:pt>
                <c:pt idx="32191">
                  <c:v>-5.6080900000000003E-2</c:v>
                </c:pt>
                <c:pt idx="32192">
                  <c:v>-5.5410300000000003E-2</c:v>
                </c:pt>
                <c:pt idx="32193">
                  <c:v>-5.4627200000000001E-2</c:v>
                </c:pt>
                <c:pt idx="32194">
                  <c:v>-5.3731599999999997E-2</c:v>
                </c:pt>
                <c:pt idx="32195">
                  <c:v>-5.2724600000000003E-2</c:v>
                </c:pt>
                <c:pt idx="32196">
                  <c:v>-5.1607199999999999E-2</c:v>
                </c:pt>
                <c:pt idx="32197">
                  <c:v>-5.0379899999999998E-2</c:v>
                </c:pt>
                <c:pt idx="32198">
                  <c:v>-4.9043000000000003E-2</c:v>
                </c:pt>
                <c:pt idx="32199">
                  <c:v>-4.75982E-2</c:v>
                </c:pt>
                <c:pt idx="32200">
                  <c:v>-4.6047400000000002E-2</c:v>
                </c:pt>
                <c:pt idx="32201">
                  <c:v>-4.4392599999999997E-2</c:v>
                </c:pt>
                <c:pt idx="32202">
                  <c:v>-4.26348E-2</c:v>
                </c:pt>
                <c:pt idx="32203">
                  <c:v>-4.07753E-2</c:v>
                </c:pt>
                <c:pt idx="32204">
                  <c:v>-3.8816499999999997E-2</c:v>
                </c:pt>
                <c:pt idx="32205">
                  <c:v>-3.6761500000000003E-2</c:v>
                </c:pt>
                <c:pt idx="32206">
                  <c:v>-3.4612799999999999E-2</c:v>
                </c:pt>
                <c:pt idx="32207">
                  <c:v>-3.2373100000000002E-2</c:v>
                </c:pt>
                <c:pt idx="32208">
                  <c:v>-3.0044600000000001E-2</c:v>
                </c:pt>
                <c:pt idx="32209">
                  <c:v>-2.7629799999999999E-2</c:v>
                </c:pt>
                <c:pt idx="32210">
                  <c:v>-2.5130699999999999E-2</c:v>
                </c:pt>
                <c:pt idx="32211">
                  <c:v>-2.2549E-2</c:v>
                </c:pt>
                <c:pt idx="32212">
                  <c:v>-1.98867E-2</c:v>
                </c:pt>
                <c:pt idx="32213">
                  <c:v>-1.7146399999999999E-2</c:v>
                </c:pt>
                <c:pt idx="32214">
                  <c:v>-1.4330600000000001E-2</c:v>
                </c:pt>
                <c:pt idx="32215">
                  <c:v>-1.1441700000000001E-2</c:v>
                </c:pt>
                <c:pt idx="32216" formatCode="0.00E+00">
                  <c:v>-8.4814999999999995E-3</c:v>
                </c:pt>
                <c:pt idx="32217" formatCode="0.00E+00">
                  <c:v>-5.4521400000000003E-3</c:v>
                </c:pt>
                <c:pt idx="32218" formatCode="0.00E+00">
                  <c:v>-2.3566699999999999E-3</c:v>
                </c:pt>
                <c:pt idx="32219" formatCode="0.00E+00">
                  <c:v>8.0137999999999997E-4</c:v>
                </c:pt>
                <c:pt idx="32220" formatCode="0.00E+00">
                  <c:v>4.0185100000000003E-3</c:v>
                </c:pt>
                <c:pt idx="32221" formatCode="0.00E+00">
                  <c:v>7.2917199999999998E-3</c:v>
                </c:pt>
                <c:pt idx="32222">
                  <c:v>1.06182E-2</c:v>
                </c:pt>
                <c:pt idx="32223">
                  <c:v>1.39945E-2</c:v>
                </c:pt>
                <c:pt idx="32224">
                  <c:v>1.7416999999999998E-2</c:v>
                </c:pt>
                <c:pt idx="32225">
                  <c:v>2.0882299999999999E-2</c:v>
                </c:pt>
                <c:pt idx="32226">
                  <c:v>2.4386600000000001E-2</c:v>
                </c:pt>
                <c:pt idx="32227">
                  <c:v>2.7926400000000001E-2</c:v>
                </c:pt>
                <c:pt idx="32228">
                  <c:v>3.1498400000000003E-2</c:v>
                </c:pt>
                <c:pt idx="32229">
                  <c:v>3.5100399999999997E-2</c:v>
                </c:pt>
                <c:pt idx="32230">
                  <c:v>3.8729300000000001E-2</c:v>
                </c:pt>
                <c:pt idx="32231">
                  <c:v>4.23807E-2</c:v>
                </c:pt>
                <c:pt idx="32232">
                  <c:v>4.6049899999999998E-2</c:v>
                </c:pt>
                <c:pt idx="32233">
                  <c:v>4.97335E-2</c:v>
                </c:pt>
                <c:pt idx="32234">
                  <c:v>5.3427799999999998E-2</c:v>
                </c:pt>
                <c:pt idx="32235">
                  <c:v>5.7128900000000003E-2</c:v>
                </c:pt>
                <c:pt idx="32236">
                  <c:v>6.0833400000000003E-2</c:v>
                </c:pt>
                <c:pt idx="32237">
                  <c:v>6.4538600000000002E-2</c:v>
                </c:pt>
                <c:pt idx="32238">
                  <c:v>6.8241399999999994E-2</c:v>
                </c:pt>
                <c:pt idx="32239">
                  <c:v>7.1937299999999996E-2</c:v>
                </c:pt>
                <c:pt idx="32240">
                  <c:v>7.5621800000000003E-2</c:v>
                </c:pt>
                <c:pt idx="32241">
                  <c:v>7.9291100000000003E-2</c:v>
                </c:pt>
                <c:pt idx="32242">
                  <c:v>8.2942299999999997E-2</c:v>
                </c:pt>
                <c:pt idx="32243">
                  <c:v>8.65731E-2</c:v>
                </c:pt>
                <c:pt idx="32244">
                  <c:v>9.01806E-2</c:v>
                </c:pt>
                <c:pt idx="32245">
                  <c:v>9.37611E-2</c:v>
                </c:pt>
                <c:pt idx="32246">
                  <c:v>9.7310800000000003E-2</c:v>
                </c:pt>
                <c:pt idx="32247">
                  <c:v>0.100826</c:v>
                </c:pt>
                <c:pt idx="32248">
                  <c:v>0.10430399999999999</c:v>
                </c:pt>
                <c:pt idx="32249">
                  <c:v>0.107742</c:v>
                </c:pt>
                <c:pt idx="32250">
                  <c:v>0.111137</c:v>
                </c:pt>
                <c:pt idx="32251">
                  <c:v>0.114485</c:v>
                </c:pt>
                <c:pt idx="32252">
                  <c:v>0.117786</c:v>
                </c:pt>
                <c:pt idx="32253">
                  <c:v>0.121035</c:v>
                </c:pt>
                <c:pt idx="32254">
                  <c:v>0.12422900000000001</c:v>
                </c:pt>
                <c:pt idx="32255">
                  <c:v>0.12736500000000001</c:v>
                </c:pt>
                <c:pt idx="32256">
                  <c:v>0.13044</c:v>
                </c:pt>
                <c:pt idx="32257">
                  <c:v>0.13345099999999999</c:v>
                </c:pt>
                <c:pt idx="32258">
                  <c:v>0.13639599999999999</c:v>
                </c:pt>
                <c:pt idx="32259">
                  <c:v>0.13927300000000001</c:v>
                </c:pt>
                <c:pt idx="32260">
                  <c:v>0.14207900000000001</c:v>
                </c:pt>
                <c:pt idx="32261">
                  <c:v>0.144813</c:v>
                </c:pt>
                <c:pt idx="32262">
                  <c:v>0.14747299999999999</c:v>
                </c:pt>
                <c:pt idx="32263">
                  <c:v>0.15005599999999999</c:v>
                </c:pt>
                <c:pt idx="32264">
                  <c:v>0.152559</c:v>
                </c:pt>
                <c:pt idx="32265">
                  <c:v>0.15498000000000001</c:v>
                </c:pt>
                <c:pt idx="32266">
                  <c:v>0.15731700000000001</c:v>
                </c:pt>
                <c:pt idx="32267">
                  <c:v>0.15956899999999999</c:v>
                </c:pt>
                <c:pt idx="32268">
                  <c:v>0.16173399999999999</c:v>
                </c:pt>
                <c:pt idx="32269">
                  <c:v>0.16381299999999999</c:v>
                </c:pt>
                <c:pt idx="32270">
                  <c:v>0.16580300000000001</c:v>
                </c:pt>
                <c:pt idx="32271">
                  <c:v>0.16770099999999999</c:v>
                </c:pt>
                <c:pt idx="32272">
                  <c:v>0.16950599999999999</c:v>
                </c:pt>
                <c:pt idx="32273">
                  <c:v>0.17121700000000001</c:v>
                </c:pt>
                <c:pt idx="32274">
                  <c:v>0.17283299999999999</c:v>
                </c:pt>
                <c:pt idx="32275">
                  <c:v>0.17435100000000001</c:v>
                </c:pt>
                <c:pt idx="32276">
                  <c:v>0.17577300000000001</c:v>
                </c:pt>
                <c:pt idx="32277">
                  <c:v>0.177096</c:v>
                </c:pt>
                <c:pt idx="32278">
                  <c:v>0.17832200000000001</c:v>
                </c:pt>
                <c:pt idx="32279">
                  <c:v>0.179449</c:v>
                </c:pt>
                <c:pt idx="32280">
                  <c:v>0.180476</c:v>
                </c:pt>
                <c:pt idx="32281">
                  <c:v>0.18140200000000001</c:v>
                </c:pt>
                <c:pt idx="32282">
                  <c:v>0.182227</c:v>
                </c:pt>
                <c:pt idx="32283">
                  <c:v>0.182949</c:v>
                </c:pt>
                <c:pt idx="32284">
                  <c:v>0.18357000000000001</c:v>
                </c:pt>
                <c:pt idx="32285">
                  <c:v>0.18409</c:v>
                </c:pt>
                <c:pt idx="32286">
                  <c:v>0.18451000000000001</c:v>
                </c:pt>
                <c:pt idx="32287">
                  <c:v>0.184831</c:v>
                </c:pt>
                <c:pt idx="32288">
                  <c:v>0.185053</c:v>
                </c:pt>
                <c:pt idx="32289">
                  <c:v>0.18517700000000001</c:v>
                </c:pt>
                <c:pt idx="32290">
                  <c:v>0.18520200000000001</c:v>
                </c:pt>
                <c:pt idx="32291">
                  <c:v>0.18512799999999999</c:v>
                </c:pt>
                <c:pt idx="32292">
                  <c:v>0.18495800000000001</c:v>
                </c:pt>
                <c:pt idx="32293">
                  <c:v>0.18469099999999999</c:v>
                </c:pt>
                <c:pt idx="32294">
                  <c:v>0.18432699999999999</c:v>
                </c:pt>
                <c:pt idx="32295">
                  <c:v>0.183867</c:v>
                </c:pt>
                <c:pt idx="32296">
                  <c:v>0.183313</c:v>
                </c:pt>
                <c:pt idx="32297">
                  <c:v>0.18266399999999999</c:v>
                </c:pt>
                <c:pt idx="32298">
                  <c:v>0.181922</c:v>
                </c:pt>
                <c:pt idx="32299">
                  <c:v>0.181088</c:v>
                </c:pt>
                <c:pt idx="32300">
                  <c:v>0.18016399999999999</c:v>
                </c:pt>
                <c:pt idx="32301">
                  <c:v>0.179151</c:v>
                </c:pt>
                <c:pt idx="32302">
                  <c:v>0.17805099999999999</c:v>
                </c:pt>
                <c:pt idx="32303">
                  <c:v>0.17686399999999999</c:v>
                </c:pt>
                <c:pt idx="32304">
                  <c:v>0.175594</c:v>
                </c:pt>
                <c:pt idx="32305">
                  <c:v>0.17424100000000001</c:v>
                </c:pt>
                <c:pt idx="32306">
                  <c:v>0.17280899999999999</c:v>
                </c:pt>
                <c:pt idx="32307">
                  <c:v>0.17129800000000001</c:v>
                </c:pt>
                <c:pt idx="32308">
                  <c:v>0.169712</c:v>
                </c:pt>
                <c:pt idx="32309">
                  <c:v>0.16805200000000001</c:v>
                </c:pt>
                <c:pt idx="32310">
                  <c:v>0.16632</c:v>
                </c:pt>
                <c:pt idx="32311">
                  <c:v>0.164518</c:v>
                </c:pt>
                <c:pt idx="32312">
                  <c:v>0.16264899999999999</c:v>
                </c:pt>
                <c:pt idx="32313">
                  <c:v>0.16071299999999999</c:v>
                </c:pt>
                <c:pt idx="32314">
                  <c:v>0.15871499999999999</c:v>
                </c:pt>
                <c:pt idx="32315">
                  <c:v>0.15665499999999999</c:v>
                </c:pt>
                <c:pt idx="32316">
                  <c:v>0.15453600000000001</c:v>
                </c:pt>
                <c:pt idx="32317">
                  <c:v>0.15236</c:v>
                </c:pt>
                <c:pt idx="32318">
                  <c:v>0.15013099999999999</c:v>
                </c:pt>
                <c:pt idx="32319">
                  <c:v>0.14785100000000001</c:v>
                </c:pt>
                <c:pt idx="32320">
                  <c:v>0.14552200000000001</c:v>
                </c:pt>
                <c:pt idx="32321">
                  <c:v>0.143148</c:v>
                </c:pt>
                <c:pt idx="32322">
                  <c:v>0.14072999999999999</c:v>
                </c:pt>
                <c:pt idx="32323">
                  <c:v>0.13827200000000001</c:v>
                </c:pt>
                <c:pt idx="32324">
                  <c:v>0.13577400000000001</c:v>
                </c:pt>
                <c:pt idx="32325">
                  <c:v>0.133239</c:v>
                </c:pt>
                <c:pt idx="32326">
                  <c:v>0.13066900000000001</c:v>
                </c:pt>
                <c:pt idx="32327">
                  <c:v>0.12806699999999999</c:v>
                </c:pt>
                <c:pt idx="32328">
                  <c:v>0.12543699999999999</c:v>
                </c:pt>
                <c:pt idx="32329">
                  <c:v>0.122781</c:v>
                </c:pt>
                <c:pt idx="32330">
                  <c:v>0.120103</c:v>
                </c:pt>
                <c:pt idx="32331">
                  <c:v>0.11740399999999999</c:v>
                </c:pt>
                <c:pt idx="32332">
                  <c:v>0.114687</c:v>
                </c:pt>
                <c:pt idx="32333">
                  <c:v>0.111953</c:v>
                </c:pt>
                <c:pt idx="32334">
                  <c:v>0.109205</c:v>
                </c:pt>
                <c:pt idx="32335">
                  <c:v>0.106446</c:v>
                </c:pt>
                <c:pt idx="32336">
                  <c:v>0.10367999999999999</c:v>
                </c:pt>
                <c:pt idx="32337">
                  <c:v>0.10091</c:v>
                </c:pt>
                <c:pt idx="32338">
                  <c:v>9.8138699999999995E-2</c:v>
                </c:pt>
                <c:pt idx="32339">
                  <c:v>9.5369300000000004E-2</c:v>
                </c:pt>
                <c:pt idx="32340">
                  <c:v>9.2603699999999997E-2</c:v>
                </c:pt>
                <c:pt idx="32341">
                  <c:v>8.9843999999999993E-2</c:v>
                </c:pt>
                <c:pt idx="32342">
                  <c:v>8.7092600000000006E-2</c:v>
                </c:pt>
                <c:pt idx="32343">
                  <c:v>8.4352800000000006E-2</c:v>
                </c:pt>
                <c:pt idx="32344">
                  <c:v>8.1628400000000004E-2</c:v>
                </c:pt>
                <c:pt idx="32345">
                  <c:v>7.8922800000000001E-2</c:v>
                </c:pt>
                <c:pt idx="32346">
                  <c:v>7.6238600000000004E-2</c:v>
                </c:pt>
                <c:pt idx="32347">
                  <c:v>7.3577699999999996E-2</c:v>
                </c:pt>
                <c:pt idx="32348">
                  <c:v>7.0942500000000006E-2</c:v>
                </c:pt>
                <c:pt idx="32349">
                  <c:v>6.8335599999999996E-2</c:v>
                </c:pt>
                <c:pt idx="32350">
                  <c:v>6.5759100000000001E-2</c:v>
                </c:pt>
                <c:pt idx="32351">
                  <c:v>6.3214699999999999E-2</c:v>
                </c:pt>
                <c:pt idx="32352">
                  <c:v>6.0704800000000003E-2</c:v>
                </c:pt>
                <c:pt idx="32353">
                  <c:v>5.8231999999999999E-2</c:v>
                </c:pt>
                <c:pt idx="32354">
                  <c:v>5.5799099999999997E-2</c:v>
                </c:pt>
                <c:pt idx="32355">
                  <c:v>5.3408400000000002E-2</c:v>
                </c:pt>
                <c:pt idx="32356">
                  <c:v>5.1062099999999999E-2</c:v>
                </c:pt>
                <c:pt idx="32357">
                  <c:v>4.8761899999999997E-2</c:v>
                </c:pt>
                <c:pt idx="32358">
                  <c:v>4.6509700000000001E-2</c:v>
                </c:pt>
                <c:pt idx="32359">
                  <c:v>4.4307699999999998E-2</c:v>
                </c:pt>
                <c:pt idx="32360">
                  <c:v>4.2158099999999997E-2</c:v>
                </c:pt>
                <c:pt idx="32361">
                  <c:v>4.0062899999999999E-2</c:v>
                </c:pt>
                <c:pt idx="32362">
                  <c:v>3.80244E-2</c:v>
                </c:pt>
                <c:pt idx="32363">
                  <c:v>3.6044699999999999E-2</c:v>
                </c:pt>
                <c:pt idx="32364">
                  <c:v>3.4126099999999999E-2</c:v>
                </c:pt>
                <c:pt idx="32365">
                  <c:v>3.2270500000000001E-2</c:v>
                </c:pt>
                <c:pt idx="32366">
                  <c:v>3.04801E-2</c:v>
                </c:pt>
                <c:pt idx="32367">
                  <c:v>2.8756199999999999E-2</c:v>
                </c:pt>
                <c:pt idx="32368">
                  <c:v>2.7100099999999998E-2</c:v>
                </c:pt>
                <c:pt idx="32369">
                  <c:v>2.5513399999999999E-2</c:v>
                </c:pt>
                <c:pt idx="32370">
                  <c:v>2.39977E-2</c:v>
                </c:pt>
                <c:pt idx="32371">
                  <c:v>2.2554899999999999E-2</c:v>
                </c:pt>
                <c:pt idx="32372">
                  <c:v>2.1187299999999999E-2</c:v>
                </c:pt>
                <c:pt idx="32373">
                  <c:v>1.9897000000000001E-2</c:v>
                </c:pt>
                <c:pt idx="32374">
                  <c:v>1.8684800000000001E-2</c:v>
                </c:pt>
                <c:pt idx="32375">
                  <c:v>1.7550699999999999E-2</c:v>
                </c:pt>
                <c:pt idx="32376">
                  <c:v>1.6495300000000001E-2</c:v>
                </c:pt>
                <c:pt idx="32377">
                  <c:v>1.55196E-2</c:v>
                </c:pt>
                <c:pt idx="32378">
                  <c:v>1.4624E-2</c:v>
                </c:pt>
                <c:pt idx="32379">
                  <c:v>1.38084E-2</c:v>
                </c:pt>
                <c:pt idx="32380">
                  <c:v>1.3073E-2</c:v>
                </c:pt>
                <c:pt idx="32381">
                  <c:v>1.24184E-2</c:v>
                </c:pt>
                <c:pt idx="32382">
                  <c:v>1.18455E-2</c:v>
                </c:pt>
                <c:pt idx="32383">
                  <c:v>1.13542E-2</c:v>
                </c:pt>
                <c:pt idx="32384">
                  <c:v>1.0944799999999999E-2</c:v>
                </c:pt>
                <c:pt idx="32385">
                  <c:v>1.06175E-2</c:v>
                </c:pt>
                <c:pt idx="32386">
                  <c:v>1.0372599999999999E-2</c:v>
                </c:pt>
                <c:pt idx="32387">
                  <c:v>1.02103E-2</c:v>
                </c:pt>
                <c:pt idx="32388">
                  <c:v>1.01315E-2</c:v>
                </c:pt>
                <c:pt idx="32389">
                  <c:v>1.01364E-2</c:v>
                </c:pt>
                <c:pt idx="32390">
                  <c:v>1.02247E-2</c:v>
                </c:pt>
                <c:pt idx="32391">
                  <c:v>1.03949E-2</c:v>
                </c:pt>
                <c:pt idx="32392">
                  <c:v>1.0645999999999999E-2</c:v>
                </c:pt>
                <c:pt idx="32393">
                  <c:v>1.0978E-2</c:v>
                </c:pt>
                <c:pt idx="32394">
                  <c:v>1.1391399999999999E-2</c:v>
                </c:pt>
                <c:pt idx="32395">
                  <c:v>1.1886300000000001E-2</c:v>
                </c:pt>
                <c:pt idx="32396">
                  <c:v>1.24622E-2</c:v>
                </c:pt>
                <c:pt idx="32397">
                  <c:v>1.3118400000000001E-2</c:v>
                </c:pt>
                <c:pt idx="32398">
                  <c:v>1.3853900000000001E-2</c:v>
                </c:pt>
                <c:pt idx="32399">
                  <c:v>1.4667400000000001E-2</c:v>
                </c:pt>
                <c:pt idx="32400">
                  <c:v>1.55578E-2</c:v>
                </c:pt>
                <c:pt idx="32401">
                  <c:v>1.6524E-2</c:v>
                </c:pt>
                <c:pt idx="32402">
                  <c:v>1.7564799999999998E-2</c:v>
                </c:pt>
                <c:pt idx="32403">
                  <c:v>1.86786E-2</c:v>
                </c:pt>
                <c:pt idx="32404">
                  <c:v>1.9864E-2</c:v>
                </c:pt>
                <c:pt idx="32405">
                  <c:v>2.1119200000000001E-2</c:v>
                </c:pt>
                <c:pt idx="32406">
                  <c:v>2.2442699999999999E-2</c:v>
                </c:pt>
                <c:pt idx="32407">
                  <c:v>2.3832699999999998E-2</c:v>
                </c:pt>
                <c:pt idx="32408">
                  <c:v>2.5287299999999999E-2</c:v>
                </c:pt>
                <c:pt idx="32409">
                  <c:v>2.68042E-2</c:v>
                </c:pt>
                <c:pt idx="32410">
                  <c:v>2.83815E-2</c:v>
                </c:pt>
                <c:pt idx="32411">
                  <c:v>3.0017100000000001E-2</c:v>
                </c:pt>
                <c:pt idx="32412">
                  <c:v>3.1709000000000001E-2</c:v>
                </c:pt>
                <c:pt idx="32413">
                  <c:v>3.3455699999999998E-2</c:v>
                </c:pt>
                <c:pt idx="32414">
                  <c:v>3.5255500000000002E-2</c:v>
                </c:pt>
                <c:pt idx="32415">
                  <c:v>3.7106600000000003E-2</c:v>
                </c:pt>
                <c:pt idx="32416">
                  <c:v>3.9006699999999998E-2</c:v>
                </c:pt>
                <c:pt idx="32417">
                  <c:v>4.0953200000000002E-2</c:v>
                </c:pt>
                <c:pt idx="32418">
                  <c:v>4.29439E-2</c:v>
                </c:pt>
                <c:pt idx="32419">
                  <c:v>4.4976200000000001E-2</c:v>
                </c:pt>
                <c:pt idx="32420">
                  <c:v>4.7047400000000003E-2</c:v>
                </c:pt>
                <c:pt idx="32421">
                  <c:v>4.9154900000000001E-2</c:v>
                </c:pt>
                <c:pt idx="32422">
                  <c:v>5.1297299999999997E-2</c:v>
                </c:pt>
                <c:pt idx="32423">
                  <c:v>5.3472600000000002E-2</c:v>
                </c:pt>
                <c:pt idx="32424">
                  <c:v>5.5678100000000001E-2</c:v>
                </c:pt>
                <c:pt idx="32425">
                  <c:v>5.7910400000000001E-2</c:v>
                </c:pt>
                <c:pt idx="32426">
                  <c:v>6.0166499999999998E-2</c:v>
                </c:pt>
                <c:pt idx="32427">
                  <c:v>6.2443400000000003E-2</c:v>
                </c:pt>
                <c:pt idx="32428">
                  <c:v>6.4738100000000007E-2</c:v>
                </c:pt>
                <c:pt idx="32429">
                  <c:v>6.7047499999999996E-2</c:v>
                </c:pt>
                <c:pt idx="32430">
                  <c:v>6.9368700000000005E-2</c:v>
                </c:pt>
                <c:pt idx="32431">
                  <c:v>7.1699299999999994E-2</c:v>
                </c:pt>
                <c:pt idx="32432">
                  <c:v>7.40373E-2</c:v>
                </c:pt>
                <c:pt idx="32433">
                  <c:v>7.6380299999999998E-2</c:v>
                </c:pt>
                <c:pt idx="32434">
                  <c:v>7.8725400000000001E-2</c:v>
                </c:pt>
                <c:pt idx="32435">
                  <c:v>8.1069299999999997E-2</c:v>
                </c:pt>
                <c:pt idx="32436">
                  <c:v>8.3408899999999994E-2</c:v>
                </c:pt>
                <c:pt idx="32437">
                  <c:v>8.5741600000000001E-2</c:v>
                </c:pt>
                <c:pt idx="32438">
                  <c:v>8.8064900000000002E-2</c:v>
                </c:pt>
                <c:pt idx="32439">
                  <c:v>9.0376300000000007E-2</c:v>
                </c:pt>
                <c:pt idx="32440">
                  <c:v>9.2673199999999997E-2</c:v>
                </c:pt>
                <c:pt idx="32441">
                  <c:v>9.4952400000000006E-2</c:v>
                </c:pt>
                <c:pt idx="32442">
                  <c:v>9.7210599999999994E-2</c:v>
                </c:pt>
                <c:pt idx="32443">
                  <c:v>9.9444599999999994E-2</c:v>
                </c:pt>
                <c:pt idx="32444">
                  <c:v>0.10165200000000001</c:v>
                </c:pt>
                <c:pt idx="32445">
                  <c:v>0.103829</c:v>
                </c:pt>
                <c:pt idx="32446">
                  <c:v>0.105975</c:v>
                </c:pt>
                <c:pt idx="32447">
                  <c:v>0.108087</c:v>
                </c:pt>
                <c:pt idx="32448">
                  <c:v>0.110163</c:v>
                </c:pt>
                <c:pt idx="32449">
                  <c:v>0.112201</c:v>
                </c:pt>
                <c:pt idx="32450">
                  <c:v>0.11419799999999999</c:v>
                </c:pt>
                <c:pt idx="32451">
                  <c:v>0.11615300000000001</c:v>
                </c:pt>
                <c:pt idx="32452">
                  <c:v>0.118062</c:v>
                </c:pt>
                <c:pt idx="32453">
                  <c:v>0.119925</c:v>
                </c:pt>
                <c:pt idx="32454">
                  <c:v>0.121738</c:v>
                </c:pt>
                <c:pt idx="32455">
                  <c:v>0.123499</c:v>
                </c:pt>
                <c:pt idx="32456">
                  <c:v>0.12520800000000001</c:v>
                </c:pt>
                <c:pt idx="32457">
                  <c:v>0.126862</c:v>
                </c:pt>
                <c:pt idx="32458">
                  <c:v>0.12845899999999999</c:v>
                </c:pt>
                <c:pt idx="32459">
                  <c:v>0.129998</c:v>
                </c:pt>
                <c:pt idx="32460">
                  <c:v>0.13147600000000001</c:v>
                </c:pt>
                <c:pt idx="32461">
                  <c:v>0.13289200000000001</c:v>
                </c:pt>
                <c:pt idx="32462">
                  <c:v>0.134245</c:v>
                </c:pt>
                <c:pt idx="32463">
                  <c:v>0.13553399999999999</c:v>
                </c:pt>
                <c:pt idx="32464">
                  <c:v>0.13675699999999999</c:v>
                </c:pt>
                <c:pt idx="32465">
                  <c:v>0.13791500000000001</c:v>
                </c:pt>
                <c:pt idx="32466">
                  <c:v>0.13900599999999999</c:v>
                </c:pt>
                <c:pt idx="32467">
                  <c:v>0.14002899999999999</c:v>
                </c:pt>
                <c:pt idx="32468">
                  <c:v>0.140983</c:v>
                </c:pt>
                <c:pt idx="32469">
                  <c:v>0.14186799999999999</c:v>
                </c:pt>
                <c:pt idx="32470">
                  <c:v>0.142683</c:v>
                </c:pt>
                <c:pt idx="32471">
                  <c:v>0.143428</c:v>
                </c:pt>
                <c:pt idx="32472">
                  <c:v>0.14410200000000001</c:v>
                </c:pt>
                <c:pt idx="32473">
                  <c:v>0.144706</c:v>
                </c:pt>
                <c:pt idx="32474">
                  <c:v>0.14523800000000001</c:v>
                </c:pt>
                <c:pt idx="32475">
                  <c:v>0.1457</c:v>
                </c:pt>
                <c:pt idx="32476">
                  <c:v>0.146092</c:v>
                </c:pt>
                <c:pt idx="32477">
                  <c:v>0.14641299999999999</c:v>
                </c:pt>
                <c:pt idx="32478">
                  <c:v>0.14666299999999999</c:v>
                </c:pt>
                <c:pt idx="32479">
                  <c:v>0.146843</c:v>
                </c:pt>
                <c:pt idx="32480">
                  <c:v>0.146952</c:v>
                </c:pt>
                <c:pt idx="32481">
                  <c:v>0.14699100000000001</c:v>
                </c:pt>
                <c:pt idx="32482">
                  <c:v>0.14696100000000001</c:v>
                </c:pt>
                <c:pt idx="32483">
                  <c:v>0.14686199999999999</c:v>
                </c:pt>
                <c:pt idx="32484">
                  <c:v>0.14669599999999999</c:v>
                </c:pt>
                <c:pt idx="32485">
                  <c:v>0.14646200000000001</c:v>
                </c:pt>
                <c:pt idx="32486">
                  <c:v>0.14616199999999999</c:v>
                </c:pt>
                <c:pt idx="32487">
                  <c:v>0.14579500000000001</c:v>
                </c:pt>
                <c:pt idx="32488">
                  <c:v>0.14536399999999999</c:v>
                </c:pt>
                <c:pt idx="32489">
                  <c:v>0.144867</c:v>
                </c:pt>
                <c:pt idx="32490">
                  <c:v>0.14430699999999999</c:v>
                </c:pt>
                <c:pt idx="32491">
                  <c:v>0.14368300000000001</c:v>
                </c:pt>
                <c:pt idx="32492">
                  <c:v>0.14299799999999999</c:v>
                </c:pt>
                <c:pt idx="32493">
                  <c:v>0.14225099999999999</c:v>
                </c:pt>
                <c:pt idx="32494">
                  <c:v>0.14144499999999999</c:v>
                </c:pt>
                <c:pt idx="32495">
                  <c:v>0.14058000000000001</c:v>
                </c:pt>
                <c:pt idx="32496">
                  <c:v>0.139658</c:v>
                </c:pt>
                <c:pt idx="32497">
                  <c:v>0.138681</c:v>
                </c:pt>
                <c:pt idx="32498">
                  <c:v>0.137651</c:v>
                </c:pt>
                <c:pt idx="32499">
                  <c:v>0.136569</c:v>
                </c:pt>
                <c:pt idx="32500">
                  <c:v>0.135437</c:v>
                </c:pt>
                <c:pt idx="32501">
                  <c:v>0.13425699999999999</c:v>
                </c:pt>
                <c:pt idx="32502">
                  <c:v>0.13303100000000001</c:v>
                </c:pt>
                <c:pt idx="32503">
                  <c:v>0.13176099999999999</c:v>
                </c:pt>
                <c:pt idx="32504">
                  <c:v>0.13044900000000001</c:v>
                </c:pt>
                <c:pt idx="32505">
                  <c:v>0.12909599999999999</c:v>
                </c:pt>
                <c:pt idx="32506">
                  <c:v>0.12770599999999999</c:v>
                </c:pt>
                <c:pt idx="32507">
                  <c:v>0.126279</c:v>
                </c:pt>
                <c:pt idx="32508">
                  <c:v>0.124818</c:v>
                </c:pt>
                <c:pt idx="32509">
                  <c:v>0.123325</c:v>
                </c:pt>
                <c:pt idx="32510">
                  <c:v>0.12180000000000001</c:v>
                </c:pt>
                <c:pt idx="32511">
                  <c:v>0.120245</c:v>
                </c:pt>
                <c:pt idx="32512">
                  <c:v>0.118663</c:v>
                </c:pt>
                <c:pt idx="32513">
                  <c:v>0.11705599999999999</c:v>
                </c:pt>
                <c:pt idx="32514">
                  <c:v>0.115425</c:v>
                </c:pt>
                <c:pt idx="32515">
                  <c:v>0.113775</c:v>
                </c:pt>
                <c:pt idx="32516">
                  <c:v>0.112106</c:v>
                </c:pt>
                <c:pt idx="32517">
                  <c:v>0.11042200000000001</c:v>
                </c:pt>
                <c:pt idx="32518">
                  <c:v>0.108725</c:v>
                </c:pt>
                <c:pt idx="32519">
                  <c:v>0.107018</c:v>
                </c:pt>
                <c:pt idx="32520">
                  <c:v>0.10530299999999999</c:v>
                </c:pt>
                <c:pt idx="32521">
                  <c:v>0.10358199999999999</c:v>
                </c:pt>
                <c:pt idx="32522">
                  <c:v>0.101857</c:v>
                </c:pt>
                <c:pt idx="32523">
                  <c:v>0.100129</c:v>
                </c:pt>
                <c:pt idx="32524">
                  <c:v>9.8402600000000007E-2</c:v>
                </c:pt>
                <c:pt idx="32525">
                  <c:v>9.6679699999999993E-2</c:v>
                </c:pt>
                <c:pt idx="32526">
                  <c:v>9.4962599999999994E-2</c:v>
                </c:pt>
                <c:pt idx="32527">
                  <c:v>9.3254500000000004E-2</c:v>
                </c:pt>
                <c:pt idx="32528">
                  <c:v>9.1561100000000006E-2</c:v>
                </c:pt>
                <c:pt idx="32529">
                  <c:v>8.9885000000000007E-2</c:v>
                </c:pt>
                <c:pt idx="32530">
                  <c:v>8.8223899999999994E-2</c:v>
                </c:pt>
                <c:pt idx="32531">
                  <c:v>8.6578299999999997E-2</c:v>
                </c:pt>
                <c:pt idx="32532">
                  <c:v>8.4952600000000003E-2</c:v>
                </c:pt>
                <c:pt idx="32533">
                  <c:v>8.3348900000000004E-2</c:v>
                </c:pt>
                <c:pt idx="32534">
                  <c:v>8.1768400000000005E-2</c:v>
                </c:pt>
                <c:pt idx="32535">
                  <c:v>8.0212800000000001E-2</c:v>
                </c:pt>
                <c:pt idx="32536">
                  <c:v>7.8684400000000002E-2</c:v>
                </c:pt>
                <c:pt idx="32537">
                  <c:v>7.7184900000000001E-2</c:v>
                </c:pt>
                <c:pt idx="32538">
                  <c:v>7.5716199999999997E-2</c:v>
                </c:pt>
                <c:pt idx="32539">
                  <c:v>7.4280200000000005E-2</c:v>
                </c:pt>
                <c:pt idx="32540">
                  <c:v>7.2878499999999999E-2</c:v>
                </c:pt>
                <c:pt idx="32541">
                  <c:v>7.1512699999999998E-2</c:v>
                </c:pt>
                <c:pt idx="32542">
                  <c:v>7.0184399999999994E-2</c:v>
                </c:pt>
                <c:pt idx="32543">
                  <c:v>6.8895300000000007E-2</c:v>
                </c:pt>
                <c:pt idx="32544">
                  <c:v>6.7646399999999995E-2</c:v>
                </c:pt>
                <c:pt idx="32545">
                  <c:v>6.64386E-2</c:v>
                </c:pt>
                <c:pt idx="32546">
                  <c:v>6.5272899999999995E-2</c:v>
                </c:pt>
                <c:pt idx="32547">
                  <c:v>6.4150700000000005E-2</c:v>
                </c:pt>
                <c:pt idx="32548">
                  <c:v>6.3073500000000005E-2</c:v>
                </c:pt>
                <c:pt idx="32549">
                  <c:v>6.2043399999999999E-2</c:v>
                </c:pt>
                <c:pt idx="32550">
                  <c:v>6.1063100000000002E-2</c:v>
                </c:pt>
                <c:pt idx="32551">
                  <c:v>6.0135099999999997E-2</c:v>
                </c:pt>
                <c:pt idx="32552">
                  <c:v>5.9260199999999999E-2</c:v>
                </c:pt>
                <c:pt idx="32553">
                  <c:v>5.8437900000000001E-2</c:v>
                </c:pt>
                <c:pt idx="32554">
                  <c:v>5.7668400000000002E-2</c:v>
                </c:pt>
                <c:pt idx="32555">
                  <c:v>5.69524E-2</c:v>
                </c:pt>
                <c:pt idx="32556">
                  <c:v>5.6290399999999997E-2</c:v>
                </c:pt>
                <c:pt idx="32557">
                  <c:v>5.5683000000000003E-2</c:v>
                </c:pt>
                <c:pt idx="32558">
                  <c:v>5.5130899999999997E-2</c:v>
                </c:pt>
                <c:pt idx="32559">
                  <c:v>5.4634599999999998E-2</c:v>
                </c:pt>
                <c:pt idx="32560">
                  <c:v>5.4194300000000001E-2</c:v>
                </c:pt>
                <c:pt idx="32561">
                  <c:v>5.38094E-2</c:v>
                </c:pt>
                <c:pt idx="32562">
                  <c:v>5.3479400000000003E-2</c:v>
                </c:pt>
                <c:pt idx="32563">
                  <c:v>5.32037E-2</c:v>
                </c:pt>
                <c:pt idx="32564">
                  <c:v>5.2982000000000001E-2</c:v>
                </c:pt>
                <c:pt idx="32565">
                  <c:v>5.2813400000000003E-2</c:v>
                </c:pt>
                <c:pt idx="32566">
                  <c:v>5.2697000000000001E-2</c:v>
                </c:pt>
                <c:pt idx="32567">
                  <c:v>5.2632100000000001E-2</c:v>
                </c:pt>
                <c:pt idx="32568">
                  <c:v>5.2618600000000001E-2</c:v>
                </c:pt>
                <c:pt idx="32569">
                  <c:v>5.2655800000000003E-2</c:v>
                </c:pt>
                <c:pt idx="32570">
                  <c:v>5.2742299999999999E-2</c:v>
                </c:pt>
                <c:pt idx="32571">
                  <c:v>5.2877100000000003E-2</c:v>
                </c:pt>
                <c:pt idx="32572">
                  <c:v>5.3059299999999997E-2</c:v>
                </c:pt>
                <c:pt idx="32573">
                  <c:v>5.32884E-2</c:v>
                </c:pt>
                <c:pt idx="32574">
                  <c:v>5.3563300000000001E-2</c:v>
                </c:pt>
                <c:pt idx="32575">
                  <c:v>5.3882899999999997E-2</c:v>
                </c:pt>
                <c:pt idx="32576">
                  <c:v>5.4245300000000003E-2</c:v>
                </c:pt>
                <c:pt idx="32577">
                  <c:v>5.46501E-2</c:v>
                </c:pt>
                <c:pt idx="32578">
                  <c:v>5.5099500000000003E-2</c:v>
                </c:pt>
                <c:pt idx="32579">
                  <c:v>5.5592599999999999E-2</c:v>
                </c:pt>
                <c:pt idx="32580">
                  <c:v>5.6123399999999997E-2</c:v>
                </c:pt>
                <c:pt idx="32581">
                  <c:v>5.66884E-2</c:v>
                </c:pt>
                <c:pt idx="32582">
                  <c:v>5.7287600000000001E-2</c:v>
                </c:pt>
                <c:pt idx="32583">
                  <c:v>5.7918999999999998E-2</c:v>
                </c:pt>
                <c:pt idx="32584">
                  <c:v>5.8579600000000003E-2</c:v>
                </c:pt>
                <c:pt idx="32585">
                  <c:v>5.9266899999999997E-2</c:v>
                </c:pt>
                <c:pt idx="32586">
                  <c:v>5.9978900000000002E-2</c:v>
                </c:pt>
                <c:pt idx="32587">
                  <c:v>6.0713900000000001E-2</c:v>
                </c:pt>
                <c:pt idx="32588">
                  <c:v>6.1470499999999997E-2</c:v>
                </c:pt>
                <c:pt idx="32589">
                  <c:v>6.2246500000000003E-2</c:v>
                </c:pt>
                <c:pt idx="32590">
                  <c:v>6.3039200000000004E-2</c:v>
                </c:pt>
                <c:pt idx="32591">
                  <c:v>6.3846299999999995E-2</c:v>
                </c:pt>
                <c:pt idx="32592">
                  <c:v>6.4665399999999998E-2</c:v>
                </c:pt>
                <c:pt idx="32593">
                  <c:v>6.5493999999999997E-2</c:v>
                </c:pt>
                <c:pt idx="32594">
                  <c:v>6.6329700000000005E-2</c:v>
                </c:pt>
                <c:pt idx="32595">
                  <c:v>6.7170099999999996E-2</c:v>
                </c:pt>
                <c:pt idx="32596">
                  <c:v>6.8012900000000001E-2</c:v>
                </c:pt>
                <c:pt idx="32597">
                  <c:v>6.8855200000000005E-2</c:v>
                </c:pt>
                <c:pt idx="32598">
                  <c:v>6.9694400000000004E-2</c:v>
                </c:pt>
                <c:pt idx="32599">
                  <c:v>7.0528099999999996E-2</c:v>
                </c:pt>
                <c:pt idx="32600">
                  <c:v>7.1354000000000001E-2</c:v>
                </c:pt>
                <c:pt idx="32601">
                  <c:v>7.2169999999999998E-2</c:v>
                </c:pt>
                <c:pt idx="32602">
                  <c:v>7.2973700000000002E-2</c:v>
                </c:pt>
                <c:pt idx="32603">
                  <c:v>7.3762800000000003E-2</c:v>
                </c:pt>
                <c:pt idx="32604">
                  <c:v>7.4534799999999998E-2</c:v>
                </c:pt>
                <c:pt idx="32605">
                  <c:v>7.5287199999999999E-2</c:v>
                </c:pt>
                <c:pt idx="32606">
                  <c:v>7.6017899999999999E-2</c:v>
                </c:pt>
                <c:pt idx="32607">
                  <c:v>7.6724799999999996E-2</c:v>
                </c:pt>
                <c:pt idx="32608">
                  <c:v>7.7406100000000005E-2</c:v>
                </c:pt>
                <c:pt idx="32609">
                  <c:v>7.8060099999999993E-2</c:v>
                </c:pt>
                <c:pt idx="32610">
                  <c:v>7.8685199999999997E-2</c:v>
                </c:pt>
                <c:pt idx="32611">
                  <c:v>7.9279500000000003E-2</c:v>
                </c:pt>
                <c:pt idx="32612">
                  <c:v>7.9840999999999995E-2</c:v>
                </c:pt>
                <c:pt idx="32613">
                  <c:v>8.0367499999999994E-2</c:v>
                </c:pt>
                <c:pt idx="32614">
                  <c:v>8.0856700000000004E-2</c:v>
                </c:pt>
                <c:pt idx="32615">
                  <c:v>8.1306400000000001E-2</c:v>
                </c:pt>
                <c:pt idx="32616">
                  <c:v>8.1714800000000004E-2</c:v>
                </c:pt>
                <c:pt idx="32617">
                  <c:v>8.2080299999999995E-2</c:v>
                </c:pt>
                <c:pt idx="32618">
                  <c:v>8.24014E-2</c:v>
                </c:pt>
                <c:pt idx="32619">
                  <c:v>8.2677100000000003E-2</c:v>
                </c:pt>
                <c:pt idx="32620">
                  <c:v>8.2906300000000002E-2</c:v>
                </c:pt>
                <c:pt idx="32621">
                  <c:v>8.3088400000000007E-2</c:v>
                </c:pt>
                <c:pt idx="32622">
                  <c:v>8.3223000000000005E-2</c:v>
                </c:pt>
                <c:pt idx="32623">
                  <c:v>8.3309300000000003E-2</c:v>
                </c:pt>
                <c:pt idx="32624">
                  <c:v>8.3345900000000001E-2</c:v>
                </c:pt>
                <c:pt idx="32625">
                  <c:v>8.33314E-2</c:v>
                </c:pt>
                <c:pt idx="32626">
                  <c:v>8.32648E-2</c:v>
                </c:pt>
                <c:pt idx="32627">
                  <c:v>8.3145999999999998E-2</c:v>
                </c:pt>
                <c:pt idx="32628">
                  <c:v>8.2974699999999998E-2</c:v>
                </c:pt>
                <c:pt idx="32629">
                  <c:v>8.2750900000000002E-2</c:v>
                </c:pt>
                <c:pt idx="32630">
                  <c:v>8.24738E-2</c:v>
                </c:pt>
                <c:pt idx="32631">
                  <c:v>8.2142699999999999E-2</c:v>
                </c:pt>
                <c:pt idx="32632">
                  <c:v>8.1757399999999994E-2</c:v>
                </c:pt>
                <c:pt idx="32633">
                  <c:v>8.1317899999999999E-2</c:v>
                </c:pt>
                <c:pt idx="32634">
                  <c:v>8.0824199999999999E-2</c:v>
                </c:pt>
                <c:pt idx="32635">
                  <c:v>8.0276399999999998E-2</c:v>
                </c:pt>
                <c:pt idx="32636">
                  <c:v>7.9674999999999996E-2</c:v>
                </c:pt>
                <c:pt idx="32637">
                  <c:v>7.9021300000000003E-2</c:v>
                </c:pt>
                <c:pt idx="32638">
                  <c:v>7.8316399999999994E-2</c:v>
                </c:pt>
                <c:pt idx="32639">
                  <c:v>7.7561099999999994E-2</c:v>
                </c:pt>
                <c:pt idx="32640">
                  <c:v>7.6756099999999994E-2</c:v>
                </c:pt>
                <c:pt idx="32641">
                  <c:v>7.5901999999999997E-2</c:v>
                </c:pt>
                <c:pt idx="32642">
                  <c:v>7.50001E-2</c:v>
                </c:pt>
                <c:pt idx="32643">
                  <c:v>7.4052099999999996E-2</c:v>
                </c:pt>
                <c:pt idx="32644">
                  <c:v>7.3060299999999995E-2</c:v>
                </c:pt>
                <c:pt idx="32645">
                  <c:v>7.2026699999999999E-2</c:v>
                </c:pt>
                <c:pt idx="32646">
                  <c:v>7.0952799999999996E-2</c:v>
                </c:pt>
                <c:pt idx="32647">
                  <c:v>6.9838899999999995E-2</c:v>
                </c:pt>
                <c:pt idx="32648">
                  <c:v>6.86861E-2</c:v>
                </c:pt>
                <c:pt idx="32649">
                  <c:v>6.7496E-2</c:v>
                </c:pt>
                <c:pt idx="32650">
                  <c:v>6.6270200000000001E-2</c:v>
                </c:pt>
                <c:pt idx="32651">
                  <c:v>6.5009899999999995E-2</c:v>
                </c:pt>
                <c:pt idx="32652">
                  <c:v>6.3717300000000004E-2</c:v>
                </c:pt>
                <c:pt idx="32653">
                  <c:v>6.2394600000000001E-2</c:v>
                </c:pt>
                <c:pt idx="32654">
                  <c:v>6.1043600000000003E-2</c:v>
                </c:pt>
                <c:pt idx="32655">
                  <c:v>5.9665700000000002E-2</c:v>
                </c:pt>
                <c:pt idx="32656">
                  <c:v>5.8262300000000003E-2</c:v>
                </c:pt>
                <c:pt idx="32657">
                  <c:v>5.6835400000000001E-2</c:v>
                </c:pt>
                <c:pt idx="32658">
                  <c:v>5.53868E-2</c:v>
                </c:pt>
                <c:pt idx="32659">
                  <c:v>5.3919000000000002E-2</c:v>
                </c:pt>
                <c:pt idx="32660">
                  <c:v>5.2434300000000003E-2</c:v>
                </c:pt>
                <c:pt idx="32661">
                  <c:v>5.09352E-2</c:v>
                </c:pt>
                <c:pt idx="32662">
                  <c:v>4.9424099999999999E-2</c:v>
                </c:pt>
                <c:pt idx="32663">
                  <c:v>4.7902500000000001E-2</c:v>
                </c:pt>
                <c:pt idx="32664">
                  <c:v>4.6372299999999998E-2</c:v>
                </c:pt>
                <c:pt idx="32665">
                  <c:v>4.4835800000000002E-2</c:v>
                </c:pt>
                <c:pt idx="32666">
                  <c:v>4.3295599999999997E-2</c:v>
                </c:pt>
                <c:pt idx="32667">
                  <c:v>4.1754300000000001E-2</c:v>
                </c:pt>
                <c:pt idx="32668">
                  <c:v>4.0214899999999998E-2</c:v>
                </c:pt>
                <c:pt idx="32669">
                  <c:v>3.8679999999999999E-2</c:v>
                </c:pt>
                <c:pt idx="32670">
                  <c:v>3.7151799999999999E-2</c:v>
                </c:pt>
                <c:pt idx="32671">
                  <c:v>3.5632299999999999E-2</c:v>
                </c:pt>
                <c:pt idx="32672">
                  <c:v>3.41242E-2</c:v>
                </c:pt>
                <c:pt idx="32673">
                  <c:v>3.2630199999999998E-2</c:v>
                </c:pt>
                <c:pt idx="32674">
                  <c:v>3.1152800000000001E-2</c:v>
                </c:pt>
                <c:pt idx="32675">
                  <c:v>2.96949E-2</c:v>
                </c:pt>
                <c:pt idx="32676">
                  <c:v>2.8259099999999999E-2</c:v>
                </c:pt>
                <c:pt idx="32677">
                  <c:v>2.6847800000000002E-2</c:v>
                </c:pt>
                <c:pt idx="32678">
                  <c:v>2.5462200000000001E-2</c:v>
                </c:pt>
                <c:pt idx="32679">
                  <c:v>2.4103400000000001E-2</c:v>
                </c:pt>
                <c:pt idx="32680">
                  <c:v>2.2773100000000001E-2</c:v>
                </c:pt>
                <c:pt idx="32681">
                  <c:v>2.1472999999999999E-2</c:v>
                </c:pt>
                <c:pt idx="32682">
                  <c:v>2.0205000000000001E-2</c:v>
                </c:pt>
                <c:pt idx="32683">
                  <c:v>1.8970799999999999E-2</c:v>
                </c:pt>
                <c:pt idx="32684">
                  <c:v>1.7771800000000001E-2</c:v>
                </c:pt>
                <c:pt idx="32685">
                  <c:v>1.6609200000000001E-2</c:v>
                </c:pt>
                <c:pt idx="32686">
                  <c:v>1.5484599999999999E-2</c:v>
                </c:pt>
                <c:pt idx="32687">
                  <c:v>1.43991E-2</c:v>
                </c:pt>
                <c:pt idx="32688">
                  <c:v>1.33542E-2</c:v>
                </c:pt>
                <c:pt idx="32689">
                  <c:v>1.23514E-2</c:v>
                </c:pt>
                <c:pt idx="32690">
                  <c:v>1.1391699999999999E-2</c:v>
                </c:pt>
                <c:pt idx="32691">
                  <c:v>1.04761E-2</c:v>
                </c:pt>
                <c:pt idx="32692" formatCode="0.00E+00">
                  <c:v>9.6053600000000003E-3</c:v>
                </c:pt>
                <c:pt idx="32693" formatCode="0.00E+00">
                  <c:v>8.78022E-3</c:v>
                </c:pt>
                <c:pt idx="32694" formatCode="0.00E+00">
                  <c:v>8.00149E-3</c:v>
                </c:pt>
                <c:pt idx="32695" formatCode="0.00E+00">
                  <c:v>7.2697500000000002E-3</c:v>
                </c:pt>
                <c:pt idx="32696" formatCode="0.00E+00">
                  <c:v>6.5854499999999996E-3</c:v>
                </c:pt>
                <c:pt idx="32697" formatCode="0.00E+00">
                  <c:v>5.9490300000000001E-3</c:v>
                </c:pt>
                <c:pt idx="32698" formatCode="0.00E+00">
                  <c:v>5.3609800000000004E-3</c:v>
                </c:pt>
                <c:pt idx="32699" formatCode="0.00E+00">
                  <c:v>4.8217499999999996E-3</c:v>
                </c:pt>
                <c:pt idx="32700" formatCode="0.00E+00">
                  <c:v>4.3317199999999998E-3</c:v>
                </c:pt>
                <c:pt idx="32701" formatCode="0.00E+00">
                  <c:v>3.8912999999999999E-3</c:v>
                </c:pt>
                <c:pt idx="32702" formatCode="0.00E+00">
                  <c:v>3.5006600000000001E-3</c:v>
                </c:pt>
                <c:pt idx="32703" formatCode="0.00E+00">
                  <c:v>3.1595600000000001E-3</c:v>
                </c:pt>
                <c:pt idx="32704" formatCode="0.00E+00">
                  <c:v>2.8675300000000001E-3</c:v>
                </c:pt>
                <c:pt idx="32705" formatCode="0.00E+00">
                  <c:v>2.6240999999999999E-3</c:v>
                </c:pt>
                <c:pt idx="32706" formatCode="0.00E+00">
                  <c:v>2.4288299999999999E-3</c:v>
                </c:pt>
                <c:pt idx="32707" formatCode="0.00E+00">
                  <c:v>2.2811400000000001E-3</c:v>
                </c:pt>
                <c:pt idx="32708" formatCode="0.00E+00">
                  <c:v>2.1803399999999998E-3</c:v>
                </c:pt>
                <c:pt idx="32709" formatCode="0.00E+00">
                  <c:v>2.1256199999999999E-3</c:v>
                </c:pt>
                <c:pt idx="32710" formatCode="0.00E+00">
                  <c:v>2.11611E-3</c:v>
                </c:pt>
                <c:pt idx="32711" formatCode="0.00E+00">
                  <c:v>2.1508899999999999E-3</c:v>
                </c:pt>
                <c:pt idx="32712" formatCode="0.00E+00">
                  <c:v>2.2290399999999998E-3</c:v>
                </c:pt>
                <c:pt idx="32713" formatCode="0.00E+00">
                  <c:v>2.3497000000000001E-3</c:v>
                </c:pt>
                <c:pt idx="32714" formatCode="0.00E+00">
                  <c:v>2.5118699999999998E-3</c:v>
                </c:pt>
                <c:pt idx="32715" formatCode="0.00E+00">
                  <c:v>2.7144500000000002E-3</c:v>
                </c:pt>
                <c:pt idx="32716" formatCode="0.00E+00">
                  <c:v>2.9562799999999999E-3</c:v>
                </c:pt>
                <c:pt idx="32717" formatCode="0.00E+00">
                  <c:v>3.2361299999999998E-3</c:v>
                </c:pt>
                <c:pt idx="32718" formatCode="0.00E+00">
                  <c:v>3.55266E-3</c:v>
                </c:pt>
                <c:pt idx="32719" formatCode="0.00E+00">
                  <c:v>3.9044100000000001E-3</c:v>
                </c:pt>
                <c:pt idx="32720" formatCode="0.00E+00">
                  <c:v>4.2898199999999997E-3</c:v>
                </c:pt>
                <c:pt idx="32721" formatCode="0.00E+00">
                  <c:v>4.7072199999999998E-3</c:v>
                </c:pt>
                <c:pt idx="32722" formatCode="0.00E+00">
                  <c:v>5.1549100000000004E-3</c:v>
                </c:pt>
                <c:pt idx="32723" formatCode="0.00E+00">
                  <c:v>5.63125E-3</c:v>
                </c:pt>
                <c:pt idx="32724" formatCode="0.00E+00">
                  <c:v>6.1346300000000003E-3</c:v>
                </c:pt>
                <c:pt idx="32725" formatCode="0.00E+00">
                  <c:v>6.6634199999999998E-3</c:v>
                </c:pt>
                <c:pt idx="32726" formatCode="0.00E+00">
                  <c:v>7.2159900000000003E-3</c:v>
                </c:pt>
                <c:pt idx="32727" formatCode="0.00E+00">
                  <c:v>7.7906E-3</c:v>
                </c:pt>
                <c:pt idx="32728" formatCode="0.00E+00">
                  <c:v>8.3853899999999995E-3</c:v>
                </c:pt>
                <c:pt idx="32729" formatCode="0.00E+00">
                  <c:v>8.9984399999999999E-3</c:v>
                </c:pt>
                <c:pt idx="32730" formatCode="0.00E+00">
                  <c:v>9.6277800000000007E-3</c:v>
                </c:pt>
                <c:pt idx="32731">
                  <c:v>1.0271600000000001E-2</c:v>
                </c:pt>
                <c:pt idx="32732">
                  <c:v>1.0928200000000001E-2</c:v>
                </c:pt>
                <c:pt idx="32733">
                  <c:v>1.1595899999999999E-2</c:v>
                </c:pt>
                <c:pt idx="32734">
                  <c:v>1.22726E-2</c:v>
                </c:pt>
                <c:pt idx="32735">
                  <c:v>1.2956499999999999E-2</c:v>
                </c:pt>
                <c:pt idx="32736">
                  <c:v>1.36458E-2</c:v>
                </c:pt>
                <c:pt idx="32737">
                  <c:v>1.43389E-2</c:v>
                </c:pt>
                <c:pt idx="32738">
                  <c:v>1.5034E-2</c:v>
                </c:pt>
                <c:pt idx="32739">
                  <c:v>1.5729300000000002E-2</c:v>
                </c:pt>
                <c:pt idx="32740">
                  <c:v>1.6423E-2</c:v>
                </c:pt>
                <c:pt idx="32741">
                  <c:v>1.7113400000000001E-2</c:v>
                </c:pt>
                <c:pt idx="32742">
                  <c:v>1.77988E-2</c:v>
                </c:pt>
                <c:pt idx="32743">
                  <c:v>1.8477500000000001E-2</c:v>
                </c:pt>
                <c:pt idx="32744">
                  <c:v>1.91478E-2</c:v>
                </c:pt>
                <c:pt idx="32745">
                  <c:v>1.9808300000000001E-2</c:v>
                </c:pt>
                <c:pt idx="32746">
                  <c:v>2.0457800000000002E-2</c:v>
                </c:pt>
                <c:pt idx="32747">
                  <c:v>2.10949E-2</c:v>
                </c:pt>
                <c:pt idx="32748">
                  <c:v>2.17182E-2</c:v>
                </c:pt>
                <c:pt idx="32749">
                  <c:v>2.23263E-2</c:v>
                </c:pt>
                <c:pt idx="32750">
                  <c:v>2.2917900000000001E-2</c:v>
                </c:pt>
                <c:pt idx="32751">
                  <c:v>2.34919E-2</c:v>
                </c:pt>
                <c:pt idx="32752">
                  <c:v>2.4046999999999999E-2</c:v>
                </c:pt>
                <c:pt idx="32753">
                  <c:v>2.4582300000000001E-2</c:v>
                </c:pt>
                <c:pt idx="32754">
                  <c:v>2.5096899999999998E-2</c:v>
                </c:pt>
                <c:pt idx="32755">
                  <c:v>2.5589799999999999E-2</c:v>
                </c:pt>
                <c:pt idx="32756">
                  <c:v>2.6060199999999999E-2</c:v>
                </c:pt>
                <c:pt idx="32757">
                  <c:v>2.6507099999999999E-2</c:v>
                </c:pt>
                <c:pt idx="32758">
                  <c:v>2.6929700000000001E-2</c:v>
                </c:pt>
                <c:pt idx="32759">
                  <c:v>2.7327299999999999E-2</c:v>
                </c:pt>
                <c:pt idx="32760">
                  <c:v>2.7699399999999999E-2</c:v>
                </c:pt>
                <c:pt idx="32761">
                  <c:v>2.8045500000000001E-2</c:v>
                </c:pt>
                <c:pt idx="32762">
                  <c:v>2.8365499999999998E-2</c:v>
                </c:pt>
                <c:pt idx="32763">
                  <c:v>2.8659199999999999E-2</c:v>
                </c:pt>
                <c:pt idx="32764">
                  <c:v>2.8926199999999999E-2</c:v>
                </c:pt>
                <c:pt idx="32765">
                  <c:v>2.91662E-2</c:v>
                </c:pt>
                <c:pt idx="32766">
                  <c:v>2.9378999999999999E-2</c:v>
                </c:pt>
                <c:pt idx="32767">
                  <c:v>2.9565000000000001E-2</c:v>
                </c:pt>
                <c:pt idx="32768">
                  <c:v>2.9724199999999999E-2</c:v>
                </c:pt>
                <c:pt idx="32769">
                  <c:v>2.9856799999999999E-2</c:v>
                </c:pt>
                <c:pt idx="32770">
                  <c:v>2.9963E-2</c:v>
                </c:pt>
                <c:pt idx="32771">
                  <c:v>3.00431E-2</c:v>
                </c:pt>
                <c:pt idx="32772">
                  <c:v>3.0097599999999999E-2</c:v>
                </c:pt>
                <c:pt idx="32773">
                  <c:v>3.0126900000000002E-2</c:v>
                </c:pt>
                <c:pt idx="32774">
                  <c:v>3.01312E-2</c:v>
                </c:pt>
                <c:pt idx="32775">
                  <c:v>3.0110899999999999E-2</c:v>
                </c:pt>
                <c:pt idx="32776">
                  <c:v>3.0066599999999999E-2</c:v>
                </c:pt>
                <c:pt idx="32777">
                  <c:v>2.9998799999999999E-2</c:v>
                </c:pt>
                <c:pt idx="32778">
                  <c:v>2.9908299999999999E-2</c:v>
                </c:pt>
                <c:pt idx="32779">
                  <c:v>2.9796099999999999E-2</c:v>
                </c:pt>
                <c:pt idx="32780">
                  <c:v>2.9663100000000001E-2</c:v>
                </c:pt>
                <c:pt idx="32781">
                  <c:v>2.95102E-2</c:v>
                </c:pt>
                <c:pt idx="32782">
                  <c:v>2.93385E-2</c:v>
                </c:pt>
                <c:pt idx="32783">
                  <c:v>2.9148899999999998E-2</c:v>
                </c:pt>
                <c:pt idx="32784">
                  <c:v>2.8942699999999998E-2</c:v>
                </c:pt>
                <c:pt idx="32785">
                  <c:v>2.8721300000000002E-2</c:v>
                </c:pt>
                <c:pt idx="32786">
                  <c:v>2.8486000000000001E-2</c:v>
                </c:pt>
                <c:pt idx="32787">
                  <c:v>2.8237999999999999E-2</c:v>
                </c:pt>
                <c:pt idx="32788">
                  <c:v>2.79784E-2</c:v>
                </c:pt>
                <c:pt idx="32789">
                  <c:v>2.7708199999999999E-2</c:v>
                </c:pt>
                <c:pt idx="32790">
                  <c:v>2.74288E-2</c:v>
                </c:pt>
                <c:pt idx="32791">
                  <c:v>2.7141499999999999E-2</c:v>
                </c:pt>
                <c:pt idx="32792">
                  <c:v>2.6847800000000002E-2</c:v>
                </c:pt>
                <c:pt idx="32793">
                  <c:v>2.6549099999999999E-2</c:v>
                </c:pt>
                <c:pt idx="32794">
                  <c:v>2.6247099999999999E-2</c:v>
                </c:pt>
                <c:pt idx="32795">
                  <c:v>2.5942799999999999E-2</c:v>
                </c:pt>
                <c:pt idx="32796">
                  <c:v>2.5637699999999999E-2</c:v>
                </c:pt>
                <c:pt idx="32797">
                  <c:v>2.53333E-2</c:v>
                </c:pt>
                <c:pt idx="32798">
                  <c:v>2.5031000000000001E-2</c:v>
                </c:pt>
                <c:pt idx="32799">
                  <c:v>2.4732299999999999E-2</c:v>
                </c:pt>
                <c:pt idx="32800">
                  <c:v>2.4438499999999998E-2</c:v>
                </c:pt>
                <c:pt idx="32801">
                  <c:v>2.4151100000000002E-2</c:v>
                </c:pt>
                <c:pt idx="32802">
                  <c:v>2.3871400000000001E-2</c:v>
                </c:pt>
                <c:pt idx="32803">
                  <c:v>2.3600800000000002E-2</c:v>
                </c:pt>
                <c:pt idx="32804">
                  <c:v>2.33405E-2</c:v>
                </c:pt>
                <c:pt idx="32805">
                  <c:v>2.3091799999999999E-2</c:v>
                </c:pt>
                <c:pt idx="32806">
                  <c:v>2.2855799999999999E-2</c:v>
                </c:pt>
                <c:pt idx="32807">
                  <c:v>2.26337E-2</c:v>
                </c:pt>
                <c:pt idx="32808">
                  <c:v>2.2426700000000001E-2</c:v>
                </c:pt>
                <c:pt idx="32809">
                  <c:v>2.2235899999999999E-2</c:v>
                </c:pt>
                <c:pt idx="32810">
                  <c:v>2.2062499999999999E-2</c:v>
                </c:pt>
                <c:pt idx="32811">
                  <c:v>2.19074E-2</c:v>
                </c:pt>
                <c:pt idx="32812">
                  <c:v>2.1771599999999999E-2</c:v>
                </c:pt>
                <c:pt idx="32813">
                  <c:v>2.16562E-2</c:v>
                </c:pt>
                <c:pt idx="32814">
                  <c:v>2.1562100000000001E-2</c:v>
                </c:pt>
                <c:pt idx="32815">
                  <c:v>2.1490100000000002E-2</c:v>
                </c:pt>
                <c:pt idx="32816">
                  <c:v>2.1440899999999999E-2</c:v>
                </c:pt>
                <c:pt idx="32817">
                  <c:v>2.1415500000000001E-2</c:v>
                </c:pt>
                <c:pt idx="32818">
                  <c:v>2.14144E-2</c:v>
                </c:pt>
                <c:pt idx="32819">
                  <c:v>2.1438100000000002E-2</c:v>
                </c:pt>
                <c:pt idx="32820">
                  <c:v>2.1487200000000001E-2</c:v>
                </c:pt>
                <c:pt idx="32821">
                  <c:v>2.1562000000000001E-2</c:v>
                </c:pt>
                <c:pt idx="32822">
                  <c:v>2.1663000000000002E-2</c:v>
                </c:pt>
                <c:pt idx="32823">
                  <c:v>2.17906E-2</c:v>
                </c:pt>
                <c:pt idx="32824">
                  <c:v>2.19448E-2</c:v>
                </c:pt>
                <c:pt idx="32825">
                  <c:v>2.2126099999999999E-2</c:v>
                </c:pt>
                <c:pt idx="32826">
                  <c:v>2.23345E-2</c:v>
                </c:pt>
                <c:pt idx="32827">
                  <c:v>2.257E-2</c:v>
                </c:pt>
                <c:pt idx="32828">
                  <c:v>2.2832700000000001E-2</c:v>
                </c:pt>
                <c:pt idx="32829">
                  <c:v>2.3122400000000001E-2</c:v>
                </c:pt>
                <c:pt idx="32830">
                  <c:v>2.3438899999999999E-2</c:v>
                </c:pt>
                <c:pt idx="32831">
                  <c:v>2.3781900000000002E-2</c:v>
                </c:pt>
                <c:pt idx="32832">
                  <c:v>2.4151100000000002E-2</c:v>
                </c:pt>
                <c:pt idx="32833">
                  <c:v>2.4545899999999999E-2</c:v>
                </c:pt>
                <c:pt idx="32834">
                  <c:v>2.49658E-2</c:v>
                </c:pt>
                <c:pt idx="32835">
                  <c:v>2.5410100000000001E-2</c:v>
                </c:pt>
                <c:pt idx="32836">
                  <c:v>2.58783E-2</c:v>
                </c:pt>
                <c:pt idx="32837">
                  <c:v>2.6369500000000001E-2</c:v>
                </c:pt>
                <c:pt idx="32838">
                  <c:v>2.6883000000000001E-2</c:v>
                </c:pt>
                <c:pt idx="32839">
                  <c:v>2.74177E-2</c:v>
                </c:pt>
                <c:pt idx="32840">
                  <c:v>2.79726E-2</c:v>
                </c:pt>
                <c:pt idx="32841">
                  <c:v>2.8546599999999998E-2</c:v>
                </c:pt>
                <c:pt idx="32842">
                  <c:v>2.9138299999999999E-2</c:v>
                </c:pt>
                <c:pt idx="32843">
                  <c:v>2.9746700000000001E-2</c:v>
                </c:pt>
                <c:pt idx="32844">
                  <c:v>3.0370600000000001E-2</c:v>
                </c:pt>
                <c:pt idx="32845">
                  <c:v>3.1008600000000001E-2</c:v>
                </c:pt>
                <c:pt idx="32846">
                  <c:v>3.1659199999999998E-2</c:v>
                </c:pt>
                <c:pt idx="32847">
                  <c:v>3.23209E-2</c:v>
                </c:pt>
                <c:pt idx="32848">
                  <c:v>3.2992199999999999E-2</c:v>
                </c:pt>
                <c:pt idx="32849">
                  <c:v>3.3671699999999999E-2</c:v>
                </c:pt>
                <c:pt idx="32850">
                  <c:v>3.4357499999999999E-2</c:v>
                </c:pt>
                <c:pt idx="32851">
                  <c:v>3.5048200000000002E-2</c:v>
                </c:pt>
                <c:pt idx="32852">
                  <c:v>3.57419E-2</c:v>
                </c:pt>
                <c:pt idx="32853">
                  <c:v>3.6436999999999997E-2</c:v>
                </c:pt>
                <c:pt idx="32854">
                  <c:v>3.7131499999999998E-2</c:v>
                </c:pt>
                <c:pt idx="32855">
                  <c:v>3.7823599999999999E-2</c:v>
                </c:pt>
                <c:pt idx="32856">
                  <c:v>3.8511400000000001E-2</c:v>
                </c:pt>
                <c:pt idx="32857">
                  <c:v>3.9193199999999997E-2</c:v>
                </c:pt>
                <c:pt idx="32858">
                  <c:v>3.9866899999999997E-2</c:v>
                </c:pt>
                <c:pt idx="32859">
                  <c:v>4.05306E-2</c:v>
                </c:pt>
                <c:pt idx="32860">
                  <c:v>4.1182499999999997E-2</c:v>
                </c:pt>
                <c:pt idx="32861">
                  <c:v>4.1820499999999997E-2</c:v>
                </c:pt>
                <c:pt idx="32862">
                  <c:v>4.24427E-2</c:v>
                </c:pt>
                <c:pt idx="32863">
                  <c:v>4.3047200000000001E-2</c:v>
                </c:pt>
                <c:pt idx="32864">
                  <c:v>4.3631900000000001E-2</c:v>
                </c:pt>
                <c:pt idx="32865">
                  <c:v>4.4194900000000002E-2</c:v>
                </c:pt>
                <c:pt idx="32866">
                  <c:v>4.4734099999999999E-2</c:v>
                </c:pt>
                <c:pt idx="32867">
                  <c:v>4.5247599999999999E-2</c:v>
                </c:pt>
                <c:pt idx="32868">
                  <c:v>4.5733500000000003E-2</c:v>
                </c:pt>
                <c:pt idx="32869">
                  <c:v>4.6190099999999998E-2</c:v>
                </c:pt>
                <c:pt idx="32870">
                  <c:v>4.6615400000000001E-2</c:v>
                </c:pt>
                <c:pt idx="32871">
                  <c:v>4.7007699999999999E-2</c:v>
                </c:pt>
                <c:pt idx="32872">
                  <c:v>4.73651E-2</c:v>
                </c:pt>
                <c:pt idx="32873">
                  <c:v>4.7685900000000003E-2</c:v>
                </c:pt>
                <c:pt idx="32874">
                  <c:v>4.7968299999999998E-2</c:v>
                </c:pt>
                <c:pt idx="32875">
                  <c:v>4.8210700000000002E-2</c:v>
                </c:pt>
                <c:pt idx="32876">
                  <c:v>4.84114E-2</c:v>
                </c:pt>
                <c:pt idx="32877">
                  <c:v>4.8569000000000001E-2</c:v>
                </c:pt>
                <c:pt idx="32878">
                  <c:v>4.8681799999999997E-2</c:v>
                </c:pt>
                <c:pt idx="32879">
                  <c:v>4.8748600000000003E-2</c:v>
                </c:pt>
                <c:pt idx="32880">
                  <c:v>4.8767900000000003E-2</c:v>
                </c:pt>
                <c:pt idx="32881">
                  <c:v>4.8738400000000001E-2</c:v>
                </c:pt>
                <c:pt idx="32882">
                  <c:v>4.8658800000000002E-2</c:v>
                </c:pt>
                <c:pt idx="32883">
                  <c:v>4.8527800000000003E-2</c:v>
                </c:pt>
                <c:pt idx="32884">
                  <c:v>4.83443E-2</c:v>
                </c:pt>
                <c:pt idx="32885">
                  <c:v>4.8107499999999997E-2</c:v>
                </c:pt>
                <c:pt idx="32886">
                  <c:v>4.7816299999999999E-2</c:v>
                </c:pt>
                <c:pt idx="32887">
                  <c:v>4.7469999999999998E-2</c:v>
                </c:pt>
                <c:pt idx="32888">
                  <c:v>4.70678E-2</c:v>
                </c:pt>
                <c:pt idx="32889">
                  <c:v>4.6608900000000002E-2</c:v>
                </c:pt>
                <c:pt idx="32890">
                  <c:v>4.6092599999999997E-2</c:v>
                </c:pt>
                <c:pt idx="32891">
                  <c:v>4.5518200000000002E-2</c:v>
                </c:pt>
                <c:pt idx="32892">
                  <c:v>4.4885399999999999E-2</c:v>
                </c:pt>
                <c:pt idx="32893">
                  <c:v>4.4193700000000002E-2</c:v>
                </c:pt>
                <c:pt idx="32894">
                  <c:v>4.34429E-2</c:v>
                </c:pt>
                <c:pt idx="32895">
                  <c:v>4.2632900000000001E-2</c:v>
                </c:pt>
                <c:pt idx="32896">
                  <c:v>4.1763700000000001E-2</c:v>
                </c:pt>
                <c:pt idx="32897">
                  <c:v>4.0835299999999998E-2</c:v>
                </c:pt>
                <c:pt idx="32898">
                  <c:v>3.9847899999999999E-2</c:v>
                </c:pt>
                <c:pt idx="32899">
                  <c:v>3.8801799999999997E-2</c:v>
                </c:pt>
                <c:pt idx="32900">
                  <c:v>3.7697599999999998E-2</c:v>
                </c:pt>
                <c:pt idx="32901">
                  <c:v>3.6535699999999997E-2</c:v>
                </c:pt>
                <c:pt idx="32902">
                  <c:v>3.5316800000000002E-2</c:v>
                </c:pt>
                <c:pt idx="32903">
                  <c:v>3.4041700000000001E-2</c:v>
                </c:pt>
                <c:pt idx="32904">
                  <c:v>3.2711200000000003E-2</c:v>
                </c:pt>
                <c:pt idx="32905">
                  <c:v>3.1326199999999998E-2</c:v>
                </c:pt>
                <c:pt idx="32906">
                  <c:v>2.9887799999999999E-2</c:v>
                </c:pt>
                <c:pt idx="32907">
                  <c:v>2.8397100000000002E-2</c:v>
                </c:pt>
                <c:pt idx="32908">
                  <c:v>2.68551E-2</c:v>
                </c:pt>
                <c:pt idx="32909">
                  <c:v>2.5263299999999999E-2</c:v>
                </c:pt>
                <c:pt idx="32910">
                  <c:v>2.3623100000000001E-2</c:v>
                </c:pt>
                <c:pt idx="32911">
                  <c:v>2.19361E-2</c:v>
                </c:pt>
                <c:pt idx="32912">
                  <c:v>2.0204E-2</c:v>
                </c:pt>
                <c:pt idx="32913">
                  <c:v>1.84286E-2</c:v>
                </c:pt>
                <c:pt idx="32914">
                  <c:v>1.6611500000000001E-2</c:v>
                </c:pt>
                <c:pt idx="32915">
                  <c:v>1.47549E-2</c:v>
                </c:pt>
                <c:pt idx="32916">
                  <c:v>1.28606E-2</c:v>
                </c:pt>
                <c:pt idx="32917">
                  <c:v>1.09307E-2</c:v>
                </c:pt>
                <c:pt idx="32918" formatCode="0.00E+00">
                  <c:v>8.9675299999999996E-3</c:v>
                </c:pt>
                <c:pt idx="32919" formatCode="0.00E+00">
                  <c:v>6.9732600000000002E-3</c:v>
                </c:pt>
                <c:pt idx="32920" formatCode="0.00E+00">
                  <c:v>4.9501099999999998E-3</c:v>
                </c:pt>
                <c:pt idx="32921" formatCode="0.00E+00">
                  <c:v>2.9003499999999999E-3</c:v>
                </c:pt>
                <c:pt idx="32922" formatCode="0.00E+00">
                  <c:v>8.2645400000000001E-4</c:v>
                </c:pt>
                <c:pt idx="32923" formatCode="0.00E+00">
                  <c:v>-1.2690799999999999E-3</c:v>
                </c:pt>
                <c:pt idx="32924" formatCode="0.00E+00">
                  <c:v>-3.38368E-3</c:v>
                </c:pt>
                <c:pt idx="32925" formatCode="0.00E+00">
                  <c:v>-5.5147199999999999E-3</c:v>
                </c:pt>
                <c:pt idx="32926" formatCode="0.00E+00">
                  <c:v>-7.6595400000000003E-3</c:v>
                </c:pt>
                <c:pt idx="32927" formatCode="0.00E+00">
                  <c:v>-9.8153900000000002E-3</c:v>
                </c:pt>
                <c:pt idx="32928">
                  <c:v>-1.1979500000000001E-2</c:v>
                </c:pt>
                <c:pt idx="32929">
                  <c:v>-1.4149E-2</c:v>
                </c:pt>
                <c:pt idx="32930">
                  <c:v>-1.6321100000000002E-2</c:v>
                </c:pt>
                <c:pt idx="32931">
                  <c:v>-1.8492999999999999E-2</c:v>
                </c:pt>
                <c:pt idx="32932">
                  <c:v>-2.06619E-2</c:v>
                </c:pt>
                <c:pt idx="32933">
                  <c:v>-2.2824799999999999E-2</c:v>
                </c:pt>
                <c:pt idx="32934">
                  <c:v>-2.4979000000000001E-2</c:v>
                </c:pt>
                <c:pt idx="32935">
                  <c:v>-2.71214E-2</c:v>
                </c:pt>
                <c:pt idx="32936">
                  <c:v>-2.92491E-2</c:v>
                </c:pt>
                <c:pt idx="32937">
                  <c:v>-3.1358999999999998E-2</c:v>
                </c:pt>
                <c:pt idx="32938">
                  <c:v>-3.3448100000000001E-2</c:v>
                </c:pt>
                <c:pt idx="32939">
                  <c:v>-3.5513400000000001E-2</c:v>
                </c:pt>
                <c:pt idx="32940">
                  <c:v>-3.7551899999999999E-2</c:v>
                </c:pt>
                <c:pt idx="32941">
                  <c:v>-3.9560699999999997E-2</c:v>
                </c:pt>
                <c:pt idx="32942">
                  <c:v>-4.1536999999999998E-2</c:v>
                </c:pt>
                <c:pt idx="32943">
                  <c:v>-4.34779E-2</c:v>
                </c:pt>
                <c:pt idx="32944">
                  <c:v>-4.5380700000000003E-2</c:v>
                </c:pt>
                <c:pt idx="32945">
                  <c:v>-4.72425E-2</c:v>
                </c:pt>
                <c:pt idx="32946">
                  <c:v>-4.90605E-2</c:v>
                </c:pt>
                <c:pt idx="32947">
                  <c:v>-5.0832000000000002E-2</c:v>
                </c:pt>
                <c:pt idx="32948">
                  <c:v>-5.2554499999999997E-2</c:v>
                </c:pt>
                <c:pt idx="32949">
                  <c:v>-5.42254E-2</c:v>
                </c:pt>
                <c:pt idx="32950">
                  <c:v>-5.5842200000000002E-2</c:v>
                </c:pt>
                <c:pt idx="32951">
                  <c:v>-5.7402399999999999E-2</c:v>
                </c:pt>
                <c:pt idx="32952">
                  <c:v>-5.8903400000000002E-2</c:v>
                </c:pt>
                <c:pt idx="32953">
                  <c:v>-6.0342800000000002E-2</c:v>
                </c:pt>
                <c:pt idx="32954">
                  <c:v>-6.1718200000000001E-2</c:v>
                </c:pt>
                <c:pt idx="32955">
                  <c:v>-6.30275E-2</c:v>
                </c:pt>
                <c:pt idx="32956">
                  <c:v>-6.4268400000000003E-2</c:v>
                </c:pt>
                <c:pt idx="32957">
                  <c:v>-6.5439200000000003E-2</c:v>
                </c:pt>
                <c:pt idx="32958">
                  <c:v>-6.6538E-2</c:v>
                </c:pt>
                <c:pt idx="32959">
                  <c:v>-6.7563200000000004E-2</c:v>
                </c:pt>
                <c:pt idx="32960">
                  <c:v>-6.8512600000000007E-2</c:v>
                </c:pt>
                <c:pt idx="32961">
                  <c:v>-6.9384699999999994E-2</c:v>
                </c:pt>
                <c:pt idx="32962">
                  <c:v>-7.0177900000000001E-2</c:v>
                </c:pt>
                <c:pt idx="32963">
                  <c:v>-7.0890700000000001E-2</c:v>
                </c:pt>
                <c:pt idx="32964">
                  <c:v>-7.1521799999999996E-2</c:v>
                </c:pt>
                <c:pt idx="32965">
                  <c:v>-7.2069900000000006E-2</c:v>
                </c:pt>
                <c:pt idx="32966">
                  <c:v>-7.2534100000000004E-2</c:v>
                </c:pt>
                <c:pt idx="32967">
                  <c:v>-7.2913400000000003E-2</c:v>
                </c:pt>
                <c:pt idx="32968">
                  <c:v>-7.3207099999999997E-2</c:v>
                </c:pt>
                <c:pt idx="32969">
                  <c:v>-7.3414400000000005E-2</c:v>
                </c:pt>
                <c:pt idx="32970">
                  <c:v>-7.3534799999999997E-2</c:v>
                </c:pt>
                <c:pt idx="32971">
                  <c:v>-7.3567800000000003E-2</c:v>
                </c:pt>
                <c:pt idx="32972">
                  <c:v>-7.3513200000000001E-2</c:v>
                </c:pt>
                <c:pt idx="32973">
                  <c:v>-7.3370699999999997E-2</c:v>
                </c:pt>
                <c:pt idx="32974">
                  <c:v>-7.3140200000000002E-2</c:v>
                </c:pt>
                <c:pt idx="32975">
                  <c:v>-7.28216E-2</c:v>
                </c:pt>
                <c:pt idx="32976">
                  <c:v>-7.2414900000000004E-2</c:v>
                </c:pt>
                <c:pt idx="32977">
                  <c:v>-7.1920499999999998E-2</c:v>
                </c:pt>
                <c:pt idx="32978">
                  <c:v>-7.1338700000000005E-2</c:v>
                </c:pt>
                <c:pt idx="32979">
                  <c:v>-7.0669999999999997E-2</c:v>
                </c:pt>
                <c:pt idx="32980">
                  <c:v>-6.9915099999999994E-2</c:v>
                </c:pt>
                <c:pt idx="32981">
                  <c:v>-6.9074899999999995E-2</c:v>
                </c:pt>
                <c:pt idx="32982">
                  <c:v>-6.8150199999999994E-2</c:v>
                </c:pt>
                <c:pt idx="32983">
                  <c:v>-6.7142199999999999E-2</c:v>
                </c:pt>
                <c:pt idx="32984">
                  <c:v>-6.6052100000000002E-2</c:v>
                </c:pt>
                <c:pt idx="32985">
                  <c:v>-6.4881099999999997E-2</c:v>
                </c:pt>
                <c:pt idx="32986">
                  <c:v>-6.3630599999999995E-2</c:v>
                </c:pt>
                <c:pt idx="32987">
                  <c:v>-6.2302299999999998E-2</c:v>
                </c:pt>
                <c:pt idx="32988">
                  <c:v>-6.0897600000000003E-2</c:v>
                </c:pt>
                <c:pt idx="32989">
                  <c:v>-5.94183E-2</c:v>
                </c:pt>
                <c:pt idx="32990">
                  <c:v>-5.7866000000000001E-2</c:v>
                </c:pt>
                <c:pt idx="32991">
                  <c:v>-5.6242899999999998E-2</c:v>
                </c:pt>
                <c:pt idx="32992">
                  <c:v>-5.4551000000000002E-2</c:v>
                </c:pt>
                <c:pt idx="32993">
                  <c:v>-5.27923E-2</c:v>
                </c:pt>
                <c:pt idx="32994">
                  <c:v>-5.0969199999999999E-2</c:v>
                </c:pt>
                <c:pt idx="32995">
                  <c:v>-4.9084000000000003E-2</c:v>
                </c:pt>
                <c:pt idx="32996">
                  <c:v>-4.7139100000000003E-2</c:v>
                </c:pt>
                <c:pt idx="32997">
                  <c:v>-4.5137200000000002E-2</c:v>
                </c:pt>
                <c:pt idx="32998">
                  <c:v>-4.3080899999999998E-2</c:v>
                </c:pt>
                <c:pt idx="32999">
                  <c:v>-4.09729E-2</c:v>
                </c:pt>
                <c:pt idx="33000">
                  <c:v>-3.8816200000000002E-2</c:v>
                </c:pt>
                <c:pt idx="33001">
                  <c:v>-3.6613399999999997E-2</c:v>
                </c:pt>
                <c:pt idx="33002">
                  <c:v>-3.4367700000000001E-2</c:v>
                </c:pt>
                <c:pt idx="33003">
                  <c:v>-3.2081899999999997E-2</c:v>
                </c:pt>
                <c:pt idx="33004">
                  <c:v>-2.9759000000000001E-2</c:v>
                </c:pt>
                <c:pt idx="33005">
                  <c:v>-2.74019E-2</c:v>
                </c:pt>
                <c:pt idx="33006">
                  <c:v>-2.50137E-2</c:v>
                </c:pt>
                <c:pt idx="33007">
                  <c:v>-2.25975E-2</c:v>
                </c:pt>
                <c:pt idx="33008">
                  <c:v>-2.0156799999999999E-2</c:v>
                </c:pt>
                <c:pt idx="33009">
                  <c:v>-1.7694700000000001E-2</c:v>
                </c:pt>
                <c:pt idx="33010">
                  <c:v>-1.5214500000000001E-2</c:v>
                </c:pt>
                <c:pt idx="33011">
                  <c:v>-1.27194E-2</c:v>
                </c:pt>
                <c:pt idx="33012">
                  <c:v>-1.0212799999999999E-2</c:v>
                </c:pt>
                <c:pt idx="33013" formatCode="0.00E+00">
                  <c:v>-7.6980700000000004E-3</c:v>
                </c:pt>
                <c:pt idx="33014" formatCode="0.00E+00">
                  <c:v>-5.1783999999999997E-3</c:v>
                </c:pt>
                <c:pt idx="33015" formatCode="0.00E+00">
                  <c:v>-2.6570500000000002E-3</c:v>
                </c:pt>
                <c:pt idx="33016" formatCode="0.00E+00">
                  <c:v>-1.3736600000000001E-4</c:v>
                </c:pt>
                <c:pt idx="33017" formatCode="0.00E+00">
                  <c:v>2.3772300000000001E-3</c:v>
                </c:pt>
                <c:pt idx="33018" formatCode="0.00E+00">
                  <c:v>4.8834000000000004E-3</c:v>
                </c:pt>
                <c:pt idx="33019" formatCode="0.00E+00">
                  <c:v>7.3778899999999998E-3</c:v>
                </c:pt>
                <c:pt idx="33020" formatCode="0.00E+00">
                  <c:v>9.8574200000000004E-3</c:v>
                </c:pt>
                <c:pt idx="33021">
                  <c:v>1.23187E-2</c:v>
                </c:pt>
                <c:pt idx="33022">
                  <c:v>1.4758500000000001E-2</c:v>
                </c:pt>
                <c:pt idx="33023">
                  <c:v>1.7173600000000001E-2</c:v>
                </c:pt>
                <c:pt idx="33024">
                  <c:v>1.9560999999999999E-2</c:v>
                </c:pt>
                <c:pt idx="33025">
                  <c:v>2.1917800000000001E-2</c:v>
                </c:pt>
                <c:pt idx="33026">
                  <c:v>2.42408E-2</c:v>
                </c:pt>
                <c:pt idx="33027">
                  <c:v>2.6527200000000001E-2</c:v>
                </c:pt>
                <c:pt idx="33028">
                  <c:v>2.87741E-2</c:v>
                </c:pt>
                <c:pt idx="33029">
                  <c:v>3.0978599999999998E-2</c:v>
                </c:pt>
                <c:pt idx="33030">
                  <c:v>3.3138099999999997E-2</c:v>
                </c:pt>
                <c:pt idx="33031">
                  <c:v>3.5249700000000002E-2</c:v>
                </c:pt>
                <c:pt idx="33032">
                  <c:v>3.73111E-2</c:v>
                </c:pt>
                <c:pt idx="33033">
                  <c:v>3.9319600000000003E-2</c:v>
                </c:pt>
                <c:pt idx="33034">
                  <c:v>4.1272799999999998E-2</c:v>
                </c:pt>
                <c:pt idx="33035">
                  <c:v>4.3168400000000003E-2</c:v>
                </c:pt>
                <c:pt idx="33036">
                  <c:v>4.5004099999999998E-2</c:v>
                </c:pt>
                <c:pt idx="33037">
                  <c:v>4.6777600000000003E-2</c:v>
                </c:pt>
                <c:pt idx="33038">
                  <c:v>4.8487099999999998E-2</c:v>
                </c:pt>
                <c:pt idx="33039">
                  <c:v>5.01307E-2</c:v>
                </c:pt>
                <c:pt idx="33040">
                  <c:v>5.17064E-2</c:v>
                </c:pt>
                <c:pt idx="33041">
                  <c:v>5.32124E-2</c:v>
                </c:pt>
                <c:pt idx="33042">
                  <c:v>5.4647300000000003E-2</c:v>
                </c:pt>
                <c:pt idx="33043">
                  <c:v>5.6009400000000001E-2</c:v>
                </c:pt>
                <c:pt idx="33044">
                  <c:v>5.7297500000000001E-2</c:v>
                </c:pt>
                <c:pt idx="33045">
                  <c:v>5.85105E-2</c:v>
                </c:pt>
                <c:pt idx="33046">
                  <c:v>5.9646999999999999E-2</c:v>
                </c:pt>
                <c:pt idx="33047">
                  <c:v>6.0706099999999999E-2</c:v>
                </c:pt>
                <c:pt idx="33048">
                  <c:v>6.16868E-2</c:v>
                </c:pt>
                <c:pt idx="33049">
                  <c:v>6.2588500000000005E-2</c:v>
                </c:pt>
                <c:pt idx="33050">
                  <c:v>6.3410400000000006E-2</c:v>
                </c:pt>
                <c:pt idx="33051">
                  <c:v>6.4152100000000004E-2</c:v>
                </c:pt>
                <c:pt idx="33052">
                  <c:v>6.4812999999999996E-2</c:v>
                </c:pt>
                <c:pt idx="33053">
                  <c:v>6.5392800000000001E-2</c:v>
                </c:pt>
                <c:pt idx="33054">
                  <c:v>6.5891400000000003E-2</c:v>
                </c:pt>
                <c:pt idx="33055">
                  <c:v>6.6308900000000004E-2</c:v>
                </c:pt>
                <c:pt idx="33056">
                  <c:v>6.6645399999999994E-2</c:v>
                </c:pt>
                <c:pt idx="33057">
                  <c:v>6.6901100000000005E-2</c:v>
                </c:pt>
                <c:pt idx="33058">
                  <c:v>6.7076499999999997E-2</c:v>
                </c:pt>
                <c:pt idx="33059">
                  <c:v>6.7171999999999996E-2</c:v>
                </c:pt>
                <c:pt idx="33060">
                  <c:v>6.7188300000000006E-2</c:v>
                </c:pt>
                <c:pt idx="33061">
                  <c:v>6.7125900000000002E-2</c:v>
                </c:pt>
                <c:pt idx="33062">
                  <c:v>6.6985699999999995E-2</c:v>
                </c:pt>
                <c:pt idx="33063">
                  <c:v>6.6768499999999995E-2</c:v>
                </c:pt>
                <c:pt idx="33064">
                  <c:v>6.6475400000000004E-2</c:v>
                </c:pt>
                <c:pt idx="33065">
                  <c:v>6.6107600000000002E-2</c:v>
                </c:pt>
                <c:pt idx="33066">
                  <c:v>6.5666500000000003E-2</c:v>
                </c:pt>
                <c:pt idx="33067">
                  <c:v>6.51534E-2</c:v>
                </c:pt>
                <c:pt idx="33068">
                  <c:v>6.4570000000000002E-2</c:v>
                </c:pt>
                <c:pt idx="33069">
                  <c:v>6.3917699999999994E-2</c:v>
                </c:pt>
                <c:pt idx="33070">
                  <c:v>6.3198199999999996E-2</c:v>
                </c:pt>
                <c:pt idx="33071">
                  <c:v>6.2413299999999998E-2</c:v>
                </c:pt>
                <c:pt idx="33072">
                  <c:v>6.1564800000000003E-2</c:v>
                </c:pt>
                <c:pt idx="33073">
                  <c:v>6.0654800000000002E-2</c:v>
                </c:pt>
                <c:pt idx="33074">
                  <c:v>5.9685200000000001E-2</c:v>
                </c:pt>
                <c:pt idx="33075">
                  <c:v>5.8658299999999997E-2</c:v>
                </c:pt>
                <c:pt idx="33076">
                  <c:v>5.7576000000000002E-2</c:v>
                </c:pt>
                <c:pt idx="33077">
                  <c:v>5.6440700000000003E-2</c:v>
                </c:pt>
                <c:pt idx="33078">
                  <c:v>5.5254699999999997E-2</c:v>
                </c:pt>
                <c:pt idx="33079">
                  <c:v>5.4020400000000003E-2</c:v>
                </c:pt>
                <c:pt idx="33080">
                  <c:v>5.2740099999999998E-2</c:v>
                </c:pt>
                <c:pt idx="33081">
                  <c:v>5.14166E-2</c:v>
                </c:pt>
                <c:pt idx="33082">
                  <c:v>5.0052199999999998E-2</c:v>
                </c:pt>
                <c:pt idx="33083">
                  <c:v>4.8649400000000002E-2</c:v>
                </c:pt>
                <c:pt idx="33084">
                  <c:v>4.7211000000000003E-2</c:v>
                </c:pt>
                <c:pt idx="33085">
                  <c:v>4.5739599999999998E-2</c:v>
                </c:pt>
                <c:pt idx="33086">
                  <c:v>4.4238E-2</c:v>
                </c:pt>
                <c:pt idx="33087">
                  <c:v>4.2708799999999998E-2</c:v>
                </c:pt>
                <c:pt idx="33088">
                  <c:v>4.1154799999999998E-2</c:v>
                </c:pt>
                <c:pt idx="33089">
                  <c:v>3.9578599999999999E-2</c:v>
                </c:pt>
                <c:pt idx="33090">
                  <c:v>3.7983200000000002E-2</c:v>
                </c:pt>
                <c:pt idx="33091">
                  <c:v>3.6371100000000003E-2</c:v>
                </c:pt>
                <c:pt idx="33092">
                  <c:v>3.47453E-2</c:v>
                </c:pt>
                <c:pt idx="33093">
                  <c:v>3.3108400000000003E-2</c:v>
                </c:pt>
                <c:pt idx="33094">
                  <c:v>3.14633E-2</c:v>
                </c:pt>
                <c:pt idx="33095">
                  <c:v>2.98129E-2</c:v>
                </c:pt>
                <c:pt idx="33096">
                  <c:v>2.81596E-2</c:v>
                </c:pt>
                <c:pt idx="33097">
                  <c:v>2.6506399999999999E-2</c:v>
                </c:pt>
                <c:pt idx="33098">
                  <c:v>2.4855800000000001E-2</c:v>
                </c:pt>
                <c:pt idx="33099">
                  <c:v>2.3210399999999999E-2</c:v>
                </c:pt>
                <c:pt idx="33100">
                  <c:v>2.1572999999999998E-2</c:v>
                </c:pt>
                <c:pt idx="33101">
                  <c:v>1.9945899999999999E-2</c:v>
                </c:pt>
                <c:pt idx="33102">
                  <c:v>1.8331699999999999E-2</c:v>
                </c:pt>
                <c:pt idx="33103">
                  <c:v>1.6732899999999998E-2</c:v>
                </c:pt>
                <c:pt idx="33104">
                  <c:v>1.5151899999999999E-2</c:v>
                </c:pt>
                <c:pt idx="33105">
                  <c:v>1.3591000000000001E-2</c:v>
                </c:pt>
                <c:pt idx="33106">
                  <c:v>1.2052500000000001E-2</c:v>
                </c:pt>
                <c:pt idx="33107">
                  <c:v>1.05387E-2</c:v>
                </c:pt>
                <c:pt idx="33108" formatCode="0.00E+00">
                  <c:v>9.0517800000000006E-3</c:v>
                </c:pt>
                <c:pt idx="33109" formatCode="0.00E+00">
                  <c:v>7.5938999999999998E-3</c:v>
                </c:pt>
                <c:pt idx="33110" formatCode="0.00E+00">
                  <c:v>6.1670600000000002E-3</c:v>
                </c:pt>
                <c:pt idx="33111" formatCode="0.00E+00">
                  <c:v>4.7731400000000004E-3</c:v>
                </c:pt>
                <c:pt idx="33112" formatCode="0.00E+00">
                  <c:v>3.41392E-3</c:v>
                </c:pt>
                <c:pt idx="33113" formatCode="0.00E+00">
                  <c:v>2.0910799999999999E-3</c:v>
                </c:pt>
                <c:pt idx="33114" formatCode="0.00E+00">
                  <c:v>8.0625800000000002E-4</c:v>
                </c:pt>
                <c:pt idx="33115" formatCode="0.00E+00">
                  <c:v>-4.3896499999999998E-4</c:v>
                </c:pt>
                <c:pt idx="33116" formatCode="0.00E+00">
                  <c:v>-1.6430699999999999E-3</c:v>
                </c:pt>
                <c:pt idx="33117" formatCode="0.00E+00">
                  <c:v>-2.8046299999999998E-3</c:v>
                </c:pt>
                <c:pt idx="33118" formatCode="0.00E+00">
                  <c:v>-3.9223499999999998E-3</c:v>
                </c:pt>
                <c:pt idx="33119" formatCode="0.00E+00">
                  <c:v>-4.9950400000000001E-3</c:v>
                </c:pt>
                <c:pt idx="33120" formatCode="0.00E+00">
                  <c:v>-6.0215900000000003E-3</c:v>
                </c:pt>
                <c:pt idx="33121" formatCode="0.00E+00">
                  <c:v>-7.0010100000000002E-3</c:v>
                </c:pt>
                <c:pt idx="33122" formatCode="0.00E+00">
                  <c:v>-7.9323599999999994E-3</c:v>
                </c:pt>
                <c:pt idx="33123" formatCode="0.00E+00">
                  <c:v>-8.8148299999999992E-3</c:v>
                </c:pt>
                <c:pt idx="33124" formatCode="0.00E+00">
                  <c:v>-9.6477200000000003E-3</c:v>
                </c:pt>
                <c:pt idx="33125">
                  <c:v>-1.0430399999999999E-2</c:v>
                </c:pt>
                <c:pt idx="33126">
                  <c:v>-1.1162500000000001E-2</c:v>
                </c:pt>
                <c:pt idx="33127">
                  <c:v>-1.18437E-2</c:v>
                </c:pt>
                <c:pt idx="33128">
                  <c:v>-1.24736E-2</c:v>
                </c:pt>
                <c:pt idx="33129">
                  <c:v>-1.3052100000000001E-2</c:v>
                </c:pt>
                <c:pt idx="33130">
                  <c:v>-1.35791E-2</c:v>
                </c:pt>
                <c:pt idx="33131">
                  <c:v>-1.4054799999999999E-2</c:v>
                </c:pt>
                <c:pt idx="33132">
                  <c:v>-1.4479199999999999E-2</c:v>
                </c:pt>
                <c:pt idx="33133">
                  <c:v>-1.4852600000000001E-2</c:v>
                </c:pt>
                <c:pt idx="33134">
                  <c:v>-1.51755E-2</c:v>
                </c:pt>
                <c:pt idx="33135">
                  <c:v>-1.5448099999999999E-2</c:v>
                </c:pt>
                <c:pt idx="33136">
                  <c:v>-1.56711E-2</c:v>
                </c:pt>
                <c:pt idx="33137">
                  <c:v>-1.58452E-2</c:v>
                </c:pt>
                <c:pt idx="33138">
                  <c:v>-1.5970999999999999E-2</c:v>
                </c:pt>
                <c:pt idx="33139">
                  <c:v>-1.6049600000000001E-2</c:v>
                </c:pt>
                <c:pt idx="33140">
                  <c:v>-1.6081700000000001E-2</c:v>
                </c:pt>
                <c:pt idx="33141">
                  <c:v>-1.6068499999999999E-2</c:v>
                </c:pt>
                <c:pt idx="33142">
                  <c:v>-1.60111E-2</c:v>
                </c:pt>
                <c:pt idx="33143">
                  <c:v>-1.59106E-2</c:v>
                </c:pt>
                <c:pt idx="33144">
                  <c:v>-1.5768299999999999E-2</c:v>
                </c:pt>
                <c:pt idx="33145">
                  <c:v>-1.55855E-2</c:v>
                </c:pt>
                <c:pt idx="33146">
                  <c:v>-1.53638E-2</c:v>
                </c:pt>
                <c:pt idx="33147">
                  <c:v>-1.51044E-2</c:v>
                </c:pt>
                <c:pt idx="33148">
                  <c:v>-1.48092E-2</c:v>
                </c:pt>
                <c:pt idx="33149">
                  <c:v>-1.4479499999999999E-2</c:v>
                </c:pt>
                <c:pt idx="33150">
                  <c:v>-1.41172E-2</c:v>
                </c:pt>
                <c:pt idx="33151">
                  <c:v>-1.3724099999999999E-2</c:v>
                </c:pt>
                <c:pt idx="33152">
                  <c:v>-1.33019E-2</c:v>
                </c:pt>
                <c:pt idx="33153">
                  <c:v>-1.2852499999999999E-2</c:v>
                </c:pt>
                <c:pt idx="33154">
                  <c:v>-1.23777E-2</c:v>
                </c:pt>
                <c:pt idx="33155">
                  <c:v>-1.1879499999999999E-2</c:v>
                </c:pt>
                <c:pt idx="33156">
                  <c:v>-1.13598E-2</c:v>
                </c:pt>
                <c:pt idx="33157">
                  <c:v>-1.08206E-2</c:v>
                </c:pt>
                <c:pt idx="33158">
                  <c:v>-1.0264000000000001E-2</c:v>
                </c:pt>
                <c:pt idx="33159" formatCode="0.00E+00">
                  <c:v>-9.6920200000000008E-3</c:v>
                </c:pt>
                <c:pt idx="33160" formatCode="0.00E+00">
                  <c:v>-9.1067600000000002E-3</c:v>
                </c:pt>
                <c:pt idx="33161" formatCode="0.00E+00">
                  <c:v>-8.5103399999999999E-3</c:v>
                </c:pt>
                <c:pt idx="33162" formatCode="0.00E+00">
                  <c:v>-7.9048799999999995E-3</c:v>
                </c:pt>
                <c:pt idx="33163" formatCode="0.00E+00">
                  <c:v>-7.2925100000000003E-3</c:v>
                </c:pt>
                <c:pt idx="33164" formatCode="0.00E+00">
                  <c:v>-6.67535E-3</c:v>
                </c:pt>
                <c:pt idx="33165" formatCode="0.00E+00">
                  <c:v>-6.0554600000000004E-3</c:v>
                </c:pt>
                <c:pt idx="33166" formatCode="0.00E+00">
                  <c:v>-5.4349100000000003E-3</c:v>
                </c:pt>
                <c:pt idx="33167" formatCode="0.00E+00">
                  <c:v>-4.8158200000000002E-3</c:v>
                </c:pt>
                <c:pt idx="33168" formatCode="0.00E+00">
                  <c:v>-4.2002799999999998E-3</c:v>
                </c:pt>
                <c:pt idx="33169" formatCode="0.00E+00">
                  <c:v>-3.5903200000000001E-3</c:v>
                </c:pt>
                <c:pt idx="33170" formatCode="0.00E+00">
                  <c:v>-2.9879500000000001E-3</c:v>
                </c:pt>
                <c:pt idx="33171" formatCode="0.00E+00">
                  <c:v>-2.3951599999999999E-3</c:v>
                </c:pt>
                <c:pt idx="33172" formatCode="0.00E+00">
                  <c:v>-1.8138900000000001E-3</c:v>
                </c:pt>
                <c:pt idx="33173" formatCode="0.00E+00">
                  <c:v>-1.24606E-3</c:v>
                </c:pt>
                <c:pt idx="33174" formatCode="0.00E+00">
                  <c:v>-6.9353299999999998E-4</c:v>
                </c:pt>
                <c:pt idx="33175" formatCode="0.00E+00">
                  <c:v>-1.5813700000000001E-4</c:v>
                </c:pt>
                <c:pt idx="33176" formatCode="0.00E+00">
                  <c:v>3.5834300000000001E-4</c:v>
                </c:pt>
                <c:pt idx="33177" formatCode="0.00E+00">
                  <c:v>8.5416799999999998E-4</c:v>
                </c:pt>
                <c:pt idx="33178" formatCode="0.00E+00">
                  <c:v>1.3276500000000001E-3</c:v>
                </c:pt>
                <c:pt idx="33179" formatCode="0.00E+00">
                  <c:v>1.77717E-3</c:v>
                </c:pt>
                <c:pt idx="33180" formatCode="0.00E+00">
                  <c:v>2.2011499999999998E-3</c:v>
                </c:pt>
                <c:pt idx="33181" formatCode="0.00E+00">
                  <c:v>2.5980999999999999E-3</c:v>
                </c:pt>
                <c:pt idx="33182" formatCode="0.00E+00">
                  <c:v>2.9666200000000001E-3</c:v>
                </c:pt>
                <c:pt idx="33183" formatCode="0.00E+00">
                  <c:v>3.3054E-3</c:v>
                </c:pt>
                <c:pt idx="33184" formatCode="0.00E+00">
                  <c:v>3.6131800000000001E-3</c:v>
                </c:pt>
                <c:pt idx="33185" formatCode="0.00E+00">
                  <c:v>3.88879E-3</c:v>
                </c:pt>
                <c:pt idx="33186" formatCode="0.00E+00">
                  <c:v>4.1310899999999996E-3</c:v>
                </c:pt>
                <c:pt idx="33187" formatCode="0.00E+00">
                  <c:v>4.3390700000000004E-3</c:v>
                </c:pt>
                <c:pt idx="33188" formatCode="0.00E+00">
                  <c:v>4.51178E-3</c:v>
                </c:pt>
                <c:pt idx="33189" formatCode="0.00E+00">
                  <c:v>4.6483599999999998E-3</c:v>
                </c:pt>
                <c:pt idx="33190" formatCode="0.00E+00">
                  <c:v>4.7480300000000003E-3</c:v>
                </c:pt>
                <c:pt idx="33191" formatCode="0.00E+00">
                  <c:v>4.8101200000000002E-3</c:v>
                </c:pt>
                <c:pt idx="33192" formatCode="0.00E+00">
                  <c:v>4.8340199999999996E-3</c:v>
                </c:pt>
                <c:pt idx="33193" formatCode="0.00E+00">
                  <c:v>4.8192599999999997E-3</c:v>
                </c:pt>
                <c:pt idx="33194" formatCode="0.00E+00">
                  <c:v>4.7654699999999999E-3</c:v>
                </c:pt>
                <c:pt idx="33195" formatCode="0.00E+00">
                  <c:v>4.6723399999999997E-3</c:v>
                </c:pt>
                <c:pt idx="33196" formatCode="0.00E+00">
                  <c:v>4.5397199999999997E-3</c:v>
                </c:pt>
                <c:pt idx="33197" formatCode="0.00E+00">
                  <c:v>4.3675099999999998E-3</c:v>
                </c:pt>
                <c:pt idx="33198" formatCode="0.00E+00">
                  <c:v>4.15571E-3</c:v>
                </c:pt>
                <c:pt idx="33199" formatCode="0.00E+00">
                  <c:v>3.9044100000000001E-3</c:v>
                </c:pt>
                <c:pt idx="33200" formatCode="0.00E+00">
                  <c:v>3.6138199999999998E-3</c:v>
                </c:pt>
                <c:pt idx="33201" formatCode="0.00E+00">
                  <c:v>3.2842000000000001E-3</c:v>
                </c:pt>
                <c:pt idx="33202" formatCode="0.00E+00">
                  <c:v>2.91596E-3</c:v>
                </c:pt>
                <c:pt idx="33203" formatCode="0.00E+00">
                  <c:v>2.50957E-3</c:v>
                </c:pt>
                <c:pt idx="33204" formatCode="0.00E+00">
                  <c:v>2.0656200000000002E-3</c:v>
                </c:pt>
                <c:pt idx="33205" formatCode="0.00E+00">
                  <c:v>1.58478E-3</c:v>
                </c:pt>
                <c:pt idx="33206" formatCode="0.00E+00">
                  <c:v>1.0678300000000001E-3</c:v>
                </c:pt>
                <c:pt idx="33207" formatCode="0.00E+00">
                  <c:v>5.1562299999999999E-4</c:v>
                </c:pt>
                <c:pt idx="33208" formatCode="0.00E+00">
                  <c:v>-7.0872999999999997E-5</c:v>
                </c:pt>
                <c:pt idx="33209" formatCode="0.00E+00">
                  <c:v>-6.9062300000000002E-4</c:v>
                </c:pt>
                <c:pt idx="33210" formatCode="0.00E+00">
                  <c:v>-1.3424999999999999E-3</c:v>
                </c:pt>
                <c:pt idx="33211" formatCode="0.00E+00">
                  <c:v>-2.0252899999999999E-3</c:v>
                </c:pt>
                <c:pt idx="33212" formatCode="0.00E+00">
                  <c:v>-2.7376800000000001E-3</c:v>
                </c:pt>
                <c:pt idx="33213" formatCode="0.00E+00">
                  <c:v>-3.4783000000000001E-3</c:v>
                </c:pt>
                <c:pt idx="33214" formatCode="0.00E+00">
                  <c:v>-4.2456799999999999E-3</c:v>
                </c:pt>
                <c:pt idx="33215" formatCode="0.00E+00">
                  <c:v>-5.03828E-3</c:v>
                </c:pt>
                <c:pt idx="33216" formatCode="0.00E+00">
                  <c:v>-5.8545100000000003E-3</c:v>
                </c:pt>
                <c:pt idx="33217" formatCode="0.00E+00">
                  <c:v>-6.6927000000000002E-3</c:v>
                </c:pt>
                <c:pt idx="33218" formatCode="0.00E+00">
                  <c:v>-7.5511199999999997E-3</c:v>
                </c:pt>
                <c:pt idx="33219" formatCode="0.00E+00">
                  <c:v>-8.4279799999999998E-3</c:v>
                </c:pt>
                <c:pt idx="33220" formatCode="0.00E+00">
                  <c:v>-9.3214000000000005E-3</c:v>
                </c:pt>
                <c:pt idx="33221">
                  <c:v>-1.0229500000000001E-2</c:v>
                </c:pt>
                <c:pt idx="33222">
                  <c:v>-1.1150200000000001E-2</c:v>
                </c:pt>
                <c:pt idx="33223">
                  <c:v>-1.2081700000000001E-2</c:v>
                </c:pt>
                <c:pt idx="33224">
                  <c:v>-1.3021700000000001E-2</c:v>
                </c:pt>
                <c:pt idx="33225">
                  <c:v>-1.3968299999999999E-2</c:v>
                </c:pt>
                <c:pt idx="33226">
                  <c:v>-1.49193E-2</c:v>
                </c:pt>
                <c:pt idx="33227">
                  <c:v>-1.5872600000000001E-2</c:v>
                </c:pt>
                <c:pt idx="33228">
                  <c:v>-1.6825799999999998E-2</c:v>
                </c:pt>
                <c:pt idx="33229">
                  <c:v>-1.7776900000000002E-2</c:v>
                </c:pt>
                <c:pt idx="33230">
                  <c:v>-1.87236E-2</c:v>
                </c:pt>
                <c:pt idx="33231">
                  <c:v>-1.96636E-2</c:v>
                </c:pt>
                <c:pt idx="33232">
                  <c:v>-2.0594600000000001E-2</c:v>
                </c:pt>
                <c:pt idx="33233">
                  <c:v>-2.1514499999999999E-2</c:v>
                </c:pt>
                <c:pt idx="33234">
                  <c:v>-2.2420900000000001E-2</c:v>
                </c:pt>
                <c:pt idx="33235">
                  <c:v>-2.3311499999999999E-2</c:v>
                </c:pt>
                <c:pt idx="33236">
                  <c:v>-2.4184199999999999E-2</c:v>
                </c:pt>
                <c:pt idx="33237">
                  <c:v>-2.5036599999999999E-2</c:v>
                </c:pt>
                <c:pt idx="33238">
                  <c:v>-2.58666E-2</c:v>
                </c:pt>
                <c:pt idx="33239">
                  <c:v>-2.6671899999999998E-2</c:v>
                </c:pt>
                <c:pt idx="33240">
                  <c:v>-2.74503E-2</c:v>
                </c:pt>
                <c:pt idx="33241">
                  <c:v>-2.8199700000000001E-2</c:v>
                </c:pt>
                <c:pt idx="33242">
                  <c:v>-2.8918099999999999E-2</c:v>
                </c:pt>
                <c:pt idx="33243">
                  <c:v>-2.96032E-2</c:v>
                </c:pt>
                <c:pt idx="33244">
                  <c:v>-3.0253100000000002E-2</c:v>
                </c:pt>
                <c:pt idx="33245">
                  <c:v>-3.0865699999999999E-2</c:v>
                </c:pt>
                <c:pt idx="33246">
                  <c:v>-3.14392E-2</c:v>
                </c:pt>
                <c:pt idx="33247">
                  <c:v>-3.1971600000000003E-2</c:v>
                </c:pt>
                <c:pt idx="33248">
                  <c:v>-3.24611E-2</c:v>
                </c:pt>
                <c:pt idx="33249">
                  <c:v>-3.2905900000000002E-2</c:v>
                </c:pt>
                <c:pt idx="33250">
                  <c:v>-3.3304399999999998E-2</c:v>
                </c:pt>
                <c:pt idx="33251">
                  <c:v>-3.3654900000000001E-2</c:v>
                </c:pt>
                <c:pt idx="33252">
                  <c:v>-3.3955800000000001E-2</c:v>
                </c:pt>
                <c:pt idx="33253">
                  <c:v>-3.4205800000000001E-2</c:v>
                </c:pt>
                <c:pt idx="33254">
                  <c:v>-3.4403299999999998E-2</c:v>
                </c:pt>
                <c:pt idx="33255">
                  <c:v>-3.4547099999999997E-2</c:v>
                </c:pt>
                <c:pt idx="33256">
                  <c:v>-3.4636E-2</c:v>
                </c:pt>
                <c:pt idx="33257">
                  <c:v>-3.4668900000000002E-2</c:v>
                </c:pt>
                <c:pt idx="33258">
                  <c:v>-3.46447E-2</c:v>
                </c:pt>
                <c:pt idx="33259">
                  <c:v>-3.45624E-2</c:v>
                </c:pt>
                <c:pt idx="33260">
                  <c:v>-3.4421399999999998E-2</c:v>
                </c:pt>
                <c:pt idx="33261">
                  <c:v>-3.42207E-2</c:v>
                </c:pt>
                <c:pt idx="33262">
                  <c:v>-3.3959900000000001E-2</c:v>
                </c:pt>
                <c:pt idx="33263">
                  <c:v>-3.3638399999999999E-2</c:v>
                </c:pt>
                <c:pt idx="33264">
                  <c:v>-3.3255699999999999E-2</c:v>
                </c:pt>
                <c:pt idx="33265">
                  <c:v>-3.28115E-2</c:v>
                </c:pt>
                <c:pt idx="33266">
                  <c:v>-3.2305599999999997E-2</c:v>
                </c:pt>
                <c:pt idx="33267">
                  <c:v>-3.1737899999999999E-2</c:v>
                </c:pt>
                <c:pt idx="33268">
                  <c:v>-3.1108500000000001E-2</c:v>
                </c:pt>
                <c:pt idx="33269">
                  <c:v>-3.0417300000000001E-2</c:v>
                </c:pt>
                <c:pt idx="33270">
                  <c:v>-2.9664699999999999E-2</c:v>
                </c:pt>
                <c:pt idx="33271">
                  <c:v>-2.8850899999999999E-2</c:v>
                </c:pt>
                <c:pt idx="33272">
                  <c:v>-2.7976500000000001E-2</c:v>
                </c:pt>
                <c:pt idx="33273">
                  <c:v>-2.7042E-2</c:v>
                </c:pt>
                <c:pt idx="33274">
                  <c:v>-2.6048100000000001E-2</c:v>
                </c:pt>
                <c:pt idx="33275">
                  <c:v>-2.49955E-2</c:v>
                </c:pt>
                <c:pt idx="33276">
                  <c:v>-2.3885300000000002E-2</c:v>
                </c:pt>
                <c:pt idx="33277">
                  <c:v>-2.27183E-2</c:v>
                </c:pt>
                <c:pt idx="33278">
                  <c:v>-2.14957E-2</c:v>
                </c:pt>
                <c:pt idx="33279">
                  <c:v>-2.0218699999999999E-2</c:v>
                </c:pt>
                <c:pt idx="33280">
                  <c:v>-1.8888700000000001E-2</c:v>
                </c:pt>
                <c:pt idx="33281">
                  <c:v>-1.7506899999999999E-2</c:v>
                </c:pt>
                <c:pt idx="33282">
                  <c:v>-1.6074999999999999E-2</c:v>
                </c:pt>
                <c:pt idx="33283">
                  <c:v>-1.45947E-2</c:v>
                </c:pt>
                <c:pt idx="33284">
                  <c:v>-1.3067499999999999E-2</c:v>
                </c:pt>
                <c:pt idx="33285">
                  <c:v>-1.1495399999999999E-2</c:v>
                </c:pt>
                <c:pt idx="33286" formatCode="0.00E+00">
                  <c:v>-9.8801900000000005E-3</c:v>
                </c:pt>
                <c:pt idx="33287" formatCode="0.00E+00">
                  <c:v>-8.2239500000000007E-3</c:v>
                </c:pt>
                <c:pt idx="33288" formatCode="0.00E+00">
                  <c:v>-6.5287000000000001E-3</c:v>
                </c:pt>
                <c:pt idx="33289" formatCode="0.00E+00">
                  <c:v>-4.7966199999999997E-3</c:v>
                </c:pt>
                <c:pt idx="33290" formatCode="0.00E+00">
                  <c:v>-3.0299300000000001E-3</c:v>
                </c:pt>
                <c:pt idx="33291" formatCode="0.00E+00">
                  <c:v>-1.2309700000000001E-3</c:v>
                </c:pt>
                <c:pt idx="33292" formatCode="0.00E+00">
                  <c:v>5.9788400000000002E-4</c:v>
                </c:pt>
                <c:pt idx="33293" formatCode="0.00E+00">
                  <c:v>2.4541799999999998E-3</c:v>
                </c:pt>
                <c:pt idx="33294" formatCode="0.00E+00">
                  <c:v>4.3354200000000004E-3</c:v>
                </c:pt>
                <c:pt idx="33295" formatCode="0.00E+00">
                  <c:v>6.2390299999999996E-3</c:v>
                </c:pt>
                <c:pt idx="33296" formatCode="0.00E+00">
                  <c:v>8.1623600000000004E-3</c:v>
                </c:pt>
                <c:pt idx="33297">
                  <c:v>1.0102699999999999E-2</c:v>
                </c:pt>
                <c:pt idx="33298">
                  <c:v>1.20573E-2</c:v>
                </c:pt>
                <c:pt idx="33299">
                  <c:v>1.40234E-2</c:v>
                </c:pt>
                <c:pt idx="33300">
                  <c:v>1.5998200000000001E-2</c:v>
                </c:pt>
                <c:pt idx="33301">
                  <c:v>1.79787E-2</c:v>
                </c:pt>
                <c:pt idx="33302">
                  <c:v>1.9962199999999999E-2</c:v>
                </c:pt>
                <c:pt idx="33303">
                  <c:v>2.1945699999999999E-2</c:v>
                </c:pt>
                <c:pt idx="33304">
                  <c:v>2.39264E-2</c:v>
                </c:pt>
                <c:pt idx="33305">
                  <c:v>2.5901299999999999E-2</c:v>
                </c:pt>
                <c:pt idx="33306">
                  <c:v>2.7867300000000001E-2</c:v>
                </c:pt>
                <c:pt idx="33307">
                  <c:v>2.9821500000000001E-2</c:v>
                </c:pt>
                <c:pt idx="33308">
                  <c:v>3.1760999999999998E-2</c:v>
                </c:pt>
                <c:pt idx="33309">
                  <c:v>3.3682700000000003E-2</c:v>
                </c:pt>
                <c:pt idx="33310">
                  <c:v>3.5583799999999999E-2</c:v>
                </c:pt>
                <c:pt idx="33311">
                  <c:v>3.7461300000000003E-2</c:v>
                </c:pt>
                <c:pt idx="33312">
                  <c:v>3.9312300000000001E-2</c:v>
                </c:pt>
                <c:pt idx="33313">
                  <c:v>4.1133799999999998E-2</c:v>
                </c:pt>
                <c:pt idx="33314">
                  <c:v>4.2923000000000003E-2</c:v>
                </c:pt>
                <c:pt idx="33315">
                  <c:v>4.46772E-2</c:v>
                </c:pt>
                <c:pt idx="33316">
                  <c:v>4.63936E-2</c:v>
                </c:pt>
                <c:pt idx="33317">
                  <c:v>4.8069300000000002E-2</c:v>
                </c:pt>
                <c:pt idx="33318">
                  <c:v>4.9701799999999997E-2</c:v>
                </c:pt>
                <c:pt idx="33319">
                  <c:v>5.1288399999999998E-2</c:v>
                </c:pt>
                <c:pt idx="33320">
                  <c:v>5.2826600000000001E-2</c:v>
                </c:pt>
                <c:pt idx="33321">
                  <c:v>5.4313899999999998E-2</c:v>
                </c:pt>
                <c:pt idx="33322">
                  <c:v>5.5747699999999997E-2</c:v>
                </c:pt>
                <c:pt idx="33323">
                  <c:v>5.7125799999999997E-2</c:v>
                </c:pt>
                <c:pt idx="33324">
                  <c:v>5.8445700000000003E-2</c:v>
                </c:pt>
                <c:pt idx="33325">
                  <c:v>5.9705300000000003E-2</c:v>
                </c:pt>
                <c:pt idx="33326">
                  <c:v>6.0902199999999997E-2</c:v>
                </c:pt>
                <c:pt idx="33327">
                  <c:v>6.2034600000000002E-2</c:v>
                </c:pt>
                <c:pt idx="33328">
                  <c:v>6.3100199999999995E-2</c:v>
                </c:pt>
                <c:pt idx="33329">
                  <c:v>6.4097399999999999E-2</c:v>
                </c:pt>
                <c:pt idx="33330">
                  <c:v>6.5024299999999993E-2</c:v>
                </c:pt>
                <c:pt idx="33331">
                  <c:v>6.5879300000000002E-2</c:v>
                </c:pt>
                <c:pt idx="33332">
                  <c:v>6.6660800000000006E-2</c:v>
                </c:pt>
                <c:pt idx="33333">
                  <c:v>6.7367200000000002E-2</c:v>
                </c:pt>
                <c:pt idx="33334">
                  <c:v>6.7997100000000005E-2</c:v>
                </c:pt>
                <c:pt idx="33335">
                  <c:v>6.8549399999999996E-2</c:v>
                </c:pt>
                <c:pt idx="33336">
                  <c:v>6.9022799999999995E-2</c:v>
                </c:pt>
                <c:pt idx="33337">
                  <c:v>6.9416400000000003E-2</c:v>
                </c:pt>
                <c:pt idx="33338">
                  <c:v>6.9729200000000005E-2</c:v>
                </c:pt>
                <c:pt idx="33339">
                  <c:v>6.9960599999999998E-2</c:v>
                </c:pt>
                <c:pt idx="33340">
                  <c:v>7.0109900000000003E-2</c:v>
                </c:pt>
                <c:pt idx="33341">
                  <c:v>7.0176500000000003E-2</c:v>
                </c:pt>
                <c:pt idx="33342">
                  <c:v>7.016E-2</c:v>
                </c:pt>
                <c:pt idx="33343">
                  <c:v>7.00601E-2</c:v>
                </c:pt>
                <c:pt idx="33344">
                  <c:v>6.9876599999999997E-2</c:v>
                </c:pt>
                <c:pt idx="33345">
                  <c:v>6.9609500000000005E-2</c:v>
                </c:pt>
                <c:pt idx="33346">
                  <c:v>6.9258799999999995E-2</c:v>
                </c:pt>
                <c:pt idx="33347">
                  <c:v>6.8824800000000005E-2</c:v>
                </c:pt>
                <c:pt idx="33348">
                  <c:v>6.8307800000000002E-2</c:v>
                </c:pt>
                <c:pt idx="33349">
                  <c:v>6.7708199999999996E-2</c:v>
                </c:pt>
                <c:pt idx="33350">
                  <c:v>6.7026500000000003E-2</c:v>
                </c:pt>
                <c:pt idx="33351">
                  <c:v>6.6263600000000006E-2</c:v>
                </c:pt>
                <c:pt idx="33352">
                  <c:v>6.5420199999999998E-2</c:v>
                </c:pt>
                <c:pt idx="33353">
                  <c:v>6.4497399999999996E-2</c:v>
                </c:pt>
                <c:pt idx="33354">
                  <c:v>6.3496300000000006E-2</c:v>
                </c:pt>
                <c:pt idx="33355">
                  <c:v>6.2418000000000001E-2</c:v>
                </c:pt>
                <c:pt idx="33356">
                  <c:v>6.1263900000000003E-2</c:v>
                </c:pt>
                <c:pt idx="33357">
                  <c:v>6.00353E-2</c:v>
                </c:pt>
                <c:pt idx="33358">
                  <c:v>5.8733800000000003E-2</c:v>
                </c:pt>
                <c:pt idx="33359">
                  <c:v>5.7361200000000001E-2</c:v>
                </c:pt>
                <c:pt idx="33360">
                  <c:v>5.5919099999999999E-2</c:v>
                </c:pt>
                <c:pt idx="33361">
                  <c:v>5.4409600000000002E-2</c:v>
                </c:pt>
                <c:pt idx="33362">
                  <c:v>5.2834600000000002E-2</c:v>
                </c:pt>
                <c:pt idx="33363">
                  <c:v>5.1196199999999997E-2</c:v>
                </c:pt>
                <c:pt idx="33364">
                  <c:v>4.9496600000000002E-2</c:v>
                </c:pt>
                <c:pt idx="33365">
                  <c:v>4.7738099999999999E-2</c:v>
                </c:pt>
                <c:pt idx="33366">
                  <c:v>4.5923100000000001E-2</c:v>
                </c:pt>
                <c:pt idx="33367">
                  <c:v>4.4054000000000003E-2</c:v>
                </c:pt>
                <c:pt idx="33368">
                  <c:v>4.21336E-2</c:v>
                </c:pt>
                <c:pt idx="33369">
                  <c:v>4.0164400000000003E-2</c:v>
                </c:pt>
                <c:pt idx="33370">
                  <c:v>3.8149099999999998E-2</c:v>
                </c:pt>
                <c:pt idx="33371">
                  <c:v>3.6090700000000003E-2</c:v>
                </c:pt>
                <c:pt idx="33372">
                  <c:v>3.3991899999999999E-2</c:v>
                </c:pt>
                <c:pt idx="33373">
                  <c:v>3.1855700000000001E-2</c:v>
                </c:pt>
                <c:pt idx="33374">
                  <c:v>2.9685E-2</c:v>
                </c:pt>
                <c:pt idx="33375">
                  <c:v>2.7482800000000002E-2</c:v>
                </c:pt>
                <c:pt idx="33376">
                  <c:v>2.5252199999999999E-2</c:v>
                </c:pt>
                <c:pt idx="33377">
                  <c:v>2.2996300000000001E-2</c:v>
                </c:pt>
                <c:pt idx="33378">
                  <c:v>2.07181E-2</c:v>
                </c:pt>
                <c:pt idx="33379">
                  <c:v>1.84209E-2</c:v>
                </c:pt>
                <c:pt idx="33380">
                  <c:v>1.6107900000000001E-2</c:v>
                </c:pt>
                <c:pt idx="33381">
                  <c:v>1.3782300000000001E-2</c:v>
                </c:pt>
                <c:pt idx="33382">
                  <c:v>1.1447499999999999E-2</c:v>
                </c:pt>
                <c:pt idx="33383" formatCode="0.00E+00">
                  <c:v>9.1065899999999995E-3</c:v>
                </c:pt>
                <c:pt idx="33384" formatCode="0.00E+00">
                  <c:v>6.7629700000000001E-3</c:v>
                </c:pt>
                <c:pt idx="33385" formatCode="0.00E+00">
                  <c:v>4.4198299999999996E-3</c:v>
                </c:pt>
                <c:pt idx="33386" formatCode="0.00E+00">
                  <c:v>2.0804199999999999E-3</c:v>
                </c:pt>
                <c:pt idx="33387" formatCode="0.00E+00">
                  <c:v>-2.5197400000000002E-4</c:v>
                </c:pt>
                <c:pt idx="33388" formatCode="0.00E+00">
                  <c:v>-2.5740899999999998E-3</c:v>
                </c:pt>
                <c:pt idx="33389" formatCode="0.00E+00">
                  <c:v>-4.8826700000000004E-3</c:v>
                </c:pt>
                <c:pt idx="33390" formatCode="0.00E+00">
                  <c:v>-7.1745300000000001E-3</c:v>
                </c:pt>
                <c:pt idx="33391" formatCode="0.00E+00">
                  <c:v>-9.4464400000000004E-3</c:v>
                </c:pt>
                <c:pt idx="33392">
                  <c:v>-1.16953E-2</c:v>
                </c:pt>
                <c:pt idx="33393">
                  <c:v>-1.3918E-2</c:v>
                </c:pt>
                <c:pt idx="33394">
                  <c:v>-1.6111500000000001E-2</c:v>
                </c:pt>
                <c:pt idx="33395">
                  <c:v>-1.8272900000000002E-2</c:v>
                </c:pt>
                <c:pt idx="33396">
                  <c:v>-2.03991E-2</c:v>
                </c:pt>
                <c:pt idx="33397">
                  <c:v>-2.2487300000000002E-2</c:v>
                </c:pt>
                <c:pt idx="33398">
                  <c:v>-2.45346E-2</c:v>
                </c:pt>
                <c:pt idx="33399">
                  <c:v>-2.6538200000000001E-2</c:v>
                </c:pt>
                <c:pt idx="33400">
                  <c:v>-2.8495400000000001E-2</c:v>
                </c:pt>
                <c:pt idx="33401">
                  <c:v>-3.04035E-2</c:v>
                </c:pt>
                <c:pt idx="33402">
                  <c:v>-3.22601E-2</c:v>
                </c:pt>
                <c:pt idx="33403">
                  <c:v>-3.4062700000000001E-2</c:v>
                </c:pt>
                <c:pt idx="33404">
                  <c:v>-3.5808800000000002E-2</c:v>
                </c:pt>
                <c:pt idx="33405">
                  <c:v>-3.7496300000000003E-2</c:v>
                </c:pt>
                <c:pt idx="33406">
                  <c:v>-3.9122900000000002E-2</c:v>
                </c:pt>
                <c:pt idx="33407">
                  <c:v>-4.0686300000000002E-2</c:v>
                </c:pt>
                <c:pt idx="33408">
                  <c:v>-4.2184600000000003E-2</c:v>
                </c:pt>
                <c:pt idx="33409">
                  <c:v>-4.3615899999999999E-2</c:v>
                </c:pt>
                <c:pt idx="33410">
                  <c:v>-4.4978700000000003E-2</c:v>
                </c:pt>
                <c:pt idx="33411">
                  <c:v>-4.6271300000000001E-2</c:v>
                </c:pt>
                <c:pt idx="33412">
                  <c:v>-4.7492199999999998E-2</c:v>
                </c:pt>
                <c:pt idx="33413">
                  <c:v>-4.8639799999999997E-2</c:v>
                </c:pt>
                <c:pt idx="33414">
                  <c:v>-4.9713E-2</c:v>
                </c:pt>
                <c:pt idx="33415">
                  <c:v>-5.0710600000000002E-2</c:v>
                </c:pt>
                <c:pt idx="33416">
                  <c:v>-5.1631400000000001E-2</c:v>
                </c:pt>
                <c:pt idx="33417">
                  <c:v>-5.2474600000000003E-2</c:v>
                </c:pt>
                <c:pt idx="33418">
                  <c:v>-5.3239300000000003E-2</c:v>
                </c:pt>
                <c:pt idx="33419">
                  <c:v>-5.3924699999999999E-2</c:v>
                </c:pt>
                <c:pt idx="33420">
                  <c:v>-5.4530299999999997E-2</c:v>
                </c:pt>
                <c:pt idx="33421">
                  <c:v>-5.5055699999999999E-2</c:v>
                </c:pt>
                <c:pt idx="33422">
                  <c:v>-5.5500399999999998E-2</c:v>
                </c:pt>
                <c:pt idx="33423">
                  <c:v>-5.5864499999999997E-2</c:v>
                </c:pt>
                <c:pt idx="33424">
                  <c:v>-5.6147599999999999E-2</c:v>
                </c:pt>
                <c:pt idx="33425">
                  <c:v>-5.6349999999999997E-2</c:v>
                </c:pt>
                <c:pt idx="33426">
                  <c:v>-5.64717E-2</c:v>
                </c:pt>
                <c:pt idx="33427">
                  <c:v>-5.65132E-2</c:v>
                </c:pt>
                <c:pt idx="33428">
                  <c:v>-5.6474700000000003E-2</c:v>
                </c:pt>
                <c:pt idx="33429">
                  <c:v>-5.6356999999999997E-2</c:v>
                </c:pt>
                <c:pt idx="33430">
                  <c:v>-5.6160500000000002E-2</c:v>
                </c:pt>
                <c:pt idx="33431">
                  <c:v>-5.5886199999999997E-2</c:v>
                </c:pt>
                <c:pt idx="33432">
                  <c:v>-5.5534800000000002E-2</c:v>
                </c:pt>
                <c:pt idx="33433">
                  <c:v>-5.5107400000000001E-2</c:v>
                </c:pt>
                <c:pt idx="33434">
                  <c:v>-5.4605099999999997E-2</c:v>
                </c:pt>
                <c:pt idx="33435">
                  <c:v>-5.4029199999999999E-2</c:v>
                </c:pt>
                <c:pt idx="33436">
                  <c:v>-5.3381100000000001E-2</c:v>
                </c:pt>
                <c:pt idx="33437">
                  <c:v>-5.2662300000000002E-2</c:v>
                </c:pt>
                <c:pt idx="33438">
                  <c:v>-5.1874499999999997E-2</c:v>
                </c:pt>
                <c:pt idx="33439">
                  <c:v>-5.1019200000000001E-2</c:v>
                </c:pt>
                <c:pt idx="33440">
                  <c:v>-5.0098299999999998E-2</c:v>
                </c:pt>
                <c:pt idx="33441">
                  <c:v>-4.91136E-2</c:v>
                </c:pt>
                <c:pt idx="33442">
                  <c:v>-4.8067199999999997E-2</c:v>
                </c:pt>
                <c:pt idx="33443">
                  <c:v>-4.6961099999999999E-2</c:v>
                </c:pt>
                <c:pt idx="33444">
                  <c:v>-4.5797499999999998E-2</c:v>
                </c:pt>
                <c:pt idx="33445">
                  <c:v>-4.4578600000000003E-2</c:v>
                </c:pt>
                <c:pt idx="33446">
                  <c:v>-4.3306699999999997E-2</c:v>
                </c:pt>
                <c:pt idx="33447">
                  <c:v>-4.1984199999999999E-2</c:v>
                </c:pt>
                <c:pt idx="33448">
                  <c:v>-4.0613499999999997E-2</c:v>
                </c:pt>
                <c:pt idx="33449">
                  <c:v>-3.9197000000000003E-2</c:v>
                </c:pt>
                <c:pt idx="33450">
                  <c:v>-3.7737399999999997E-2</c:v>
                </c:pt>
                <c:pt idx="33451">
                  <c:v>-3.6237199999999997E-2</c:v>
                </c:pt>
                <c:pt idx="33452">
                  <c:v>-3.4699099999999997E-2</c:v>
                </c:pt>
                <c:pt idx="33453">
                  <c:v>-3.3125799999999997E-2</c:v>
                </c:pt>
                <c:pt idx="33454">
                  <c:v>-3.1520300000000001E-2</c:v>
                </c:pt>
                <c:pt idx="33455">
                  <c:v>-2.9885200000000001E-2</c:v>
                </c:pt>
                <c:pt idx="33456">
                  <c:v>-2.82232E-2</c:v>
                </c:pt>
                <c:pt idx="33457">
                  <c:v>-2.65372E-2</c:v>
                </c:pt>
                <c:pt idx="33458">
                  <c:v>-2.4830000000000001E-2</c:v>
                </c:pt>
                <c:pt idx="33459">
                  <c:v>-2.31045E-2</c:v>
                </c:pt>
                <c:pt idx="33460">
                  <c:v>-2.1364000000000001E-2</c:v>
                </c:pt>
                <c:pt idx="33461">
                  <c:v>-1.9611199999999999E-2</c:v>
                </c:pt>
                <c:pt idx="33462">
                  <c:v>-1.7849199999999999E-2</c:v>
                </c:pt>
                <c:pt idx="33463">
                  <c:v>-1.6080799999999999E-2</c:v>
                </c:pt>
                <c:pt idx="33464">
                  <c:v>-1.4308899999999999E-2</c:v>
                </c:pt>
                <c:pt idx="33465">
                  <c:v>-1.2536500000000001E-2</c:v>
                </c:pt>
                <c:pt idx="33466">
                  <c:v>-1.07665E-2</c:v>
                </c:pt>
                <c:pt idx="33467" formatCode="0.00E+00">
                  <c:v>-9.0016599999999999E-3</c:v>
                </c:pt>
                <c:pt idx="33468" formatCode="0.00E+00">
                  <c:v>-7.2449100000000002E-3</c:v>
                </c:pt>
                <c:pt idx="33469" formatCode="0.00E+00">
                  <c:v>-5.4990400000000002E-3</c:v>
                </c:pt>
                <c:pt idx="33470" formatCode="0.00E+00">
                  <c:v>-3.7668200000000002E-3</c:v>
                </c:pt>
                <c:pt idx="33471" formatCode="0.00E+00">
                  <c:v>-2.0510099999999998E-3</c:v>
                </c:pt>
                <c:pt idx="33472" formatCode="0.00E+00">
                  <c:v>-3.5430100000000001E-4</c:v>
                </c:pt>
                <c:pt idx="33473" formatCode="0.00E+00">
                  <c:v>1.3206800000000001E-3</c:v>
                </c:pt>
                <c:pt idx="33474" formatCode="0.00E+00">
                  <c:v>2.9713700000000001E-3</c:v>
                </c:pt>
                <c:pt idx="33475" formatCode="0.00E+00">
                  <c:v>4.5952399999999996E-3</c:v>
                </c:pt>
                <c:pt idx="33476" formatCode="0.00E+00">
                  <c:v>6.1898500000000002E-3</c:v>
                </c:pt>
                <c:pt idx="33477" formatCode="0.00E+00">
                  <c:v>7.7528299999999996E-3</c:v>
                </c:pt>
                <c:pt idx="33478" formatCode="0.00E+00">
                  <c:v>9.2819200000000008E-3</c:v>
                </c:pt>
                <c:pt idx="33479">
                  <c:v>1.07749E-2</c:v>
                </c:pt>
                <c:pt idx="33480">
                  <c:v>1.22296E-2</c:v>
                </c:pt>
                <c:pt idx="33481">
                  <c:v>1.3644E-2</c:v>
                </c:pt>
                <c:pt idx="33482">
                  <c:v>1.50159E-2</c:v>
                </c:pt>
                <c:pt idx="33483">
                  <c:v>1.63436E-2</c:v>
                </c:pt>
                <c:pt idx="33484">
                  <c:v>1.7625100000000001E-2</c:v>
                </c:pt>
                <c:pt idx="33485">
                  <c:v>1.8858799999999998E-2</c:v>
                </c:pt>
                <c:pt idx="33486">
                  <c:v>2.0043100000000001E-2</c:v>
                </c:pt>
                <c:pt idx="33487">
                  <c:v>2.1176299999999999E-2</c:v>
                </c:pt>
                <c:pt idx="33488">
                  <c:v>2.22569E-2</c:v>
                </c:pt>
                <c:pt idx="33489">
                  <c:v>2.32838E-2</c:v>
                </c:pt>
                <c:pt idx="33490">
                  <c:v>2.4255700000000002E-2</c:v>
                </c:pt>
                <c:pt idx="33491">
                  <c:v>2.5171300000000001E-2</c:v>
                </c:pt>
                <c:pt idx="33492">
                  <c:v>2.6029699999999999E-2</c:v>
                </c:pt>
                <c:pt idx="33493">
                  <c:v>2.68299E-2</c:v>
                </c:pt>
                <c:pt idx="33494">
                  <c:v>2.75713E-2</c:v>
                </c:pt>
                <c:pt idx="33495">
                  <c:v>2.82531E-2</c:v>
                </c:pt>
                <c:pt idx="33496">
                  <c:v>2.88747E-2</c:v>
                </c:pt>
                <c:pt idx="33497">
                  <c:v>2.9435599999999999E-2</c:v>
                </c:pt>
                <c:pt idx="33498">
                  <c:v>2.99355E-2</c:v>
                </c:pt>
                <c:pt idx="33499">
                  <c:v>3.0374200000000001E-2</c:v>
                </c:pt>
                <c:pt idx="33500">
                  <c:v>3.07516E-2</c:v>
                </c:pt>
                <c:pt idx="33501">
                  <c:v>3.10678E-2</c:v>
                </c:pt>
                <c:pt idx="33502">
                  <c:v>3.1322700000000002E-2</c:v>
                </c:pt>
                <c:pt idx="33503">
                  <c:v>3.1516700000000002E-2</c:v>
                </c:pt>
                <c:pt idx="33504">
                  <c:v>3.1649900000000002E-2</c:v>
                </c:pt>
                <c:pt idx="33505">
                  <c:v>3.1722899999999998E-2</c:v>
                </c:pt>
                <c:pt idx="33506">
                  <c:v>3.1736199999999999E-2</c:v>
                </c:pt>
                <c:pt idx="33507">
                  <c:v>3.1690400000000001E-2</c:v>
                </c:pt>
                <c:pt idx="33508">
                  <c:v>3.1586299999999998E-2</c:v>
                </c:pt>
                <c:pt idx="33509">
                  <c:v>3.14247E-2</c:v>
                </c:pt>
                <c:pt idx="33510">
                  <c:v>3.1206600000000001E-2</c:v>
                </c:pt>
                <c:pt idx="33511">
                  <c:v>3.0932999999999999E-2</c:v>
                </c:pt>
                <c:pt idx="33512">
                  <c:v>3.06051E-2</c:v>
                </c:pt>
                <c:pt idx="33513">
                  <c:v>3.0224299999999999E-2</c:v>
                </c:pt>
                <c:pt idx="33514">
                  <c:v>2.97918E-2</c:v>
                </c:pt>
                <c:pt idx="33515">
                  <c:v>2.9309200000000001E-2</c:v>
                </c:pt>
                <c:pt idx="33516">
                  <c:v>2.8777799999999999E-2</c:v>
                </c:pt>
                <c:pt idx="33517">
                  <c:v>2.8199399999999999E-2</c:v>
                </c:pt>
                <c:pt idx="33518">
                  <c:v>2.7575700000000002E-2</c:v>
                </c:pt>
                <c:pt idx="33519">
                  <c:v>2.6908399999999999E-2</c:v>
                </c:pt>
                <c:pt idx="33520">
                  <c:v>2.6199299999999998E-2</c:v>
                </c:pt>
                <c:pt idx="33521">
                  <c:v>2.5450400000000001E-2</c:v>
                </c:pt>
                <c:pt idx="33522">
                  <c:v>2.4663500000000001E-2</c:v>
                </c:pt>
                <c:pt idx="33523">
                  <c:v>2.3840900000000002E-2</c:v>
                </c:pt>
                <c:pt idx="33524">
                  <c:v>2.2984500000000001E-2</c:v>
                </c:pt>
                <c:pt idx="33525">
                  <c:v>2.2096600000000001E-2</c:v>
                </c:pt>
                <c:pt idx="33526">
                  <c:v>2.1179300000000002E-2</c:v>
                </c:pt>
                <c:pt idx="33527">
                  <c:v>2.0234800000000001E-2</c:v>
                </c:pt>
                <c:pt idx="33528">
                  <c:v>1.9265600000000001E-2</c:v>
                </c:pt>
                <c:pt idx="33529">
                  <c:v>1.8273999999999999E-2</c:v>
                </c:pt>
                <c:pt idx="33530">
                  <c:v>1.7262199999999998E-2</c:v>
                </c:pt>
                <c:pt idx="33531">
                  <c:v>1.6232799999999999E-2</c:v>
                </c:pt>
                <c:pt idx="33532">
                  <c:v>1.5187900000000001E-2</c:v>
                </c:pt>
                <c:pt idx="33533">
                  <c:v>1.41301E-2</c:v>
                </c:pt>
                <c:pt idx="33534">
                  <c:v>1.30619E-2</c:v>
                </c:pt>
                <c:pt idx="33535">
                  <c:v>1.1985600000000001E-2</c:v>
                </c:pt>
                <c:pt idx="33536">
                  <c:v>1.0903700000000001E-2</c:v>
                </c:pt>
                <c:pt idx="33537" formatCode="0.00E+00">
                  <c:v>9.81864E-3</c:v>
                </c:pt>
                <c:pt idx="33538" formatCode="0.00E+00">
                  <c:v>8.7328000000000006E-3</c:v>
                </c:pt>
                <c:pt idx="33539" formatCode="0.00E+00">
                  <c:v>7.6486599999999998E-3</c:v>
                </c:pt>
                <c:pt idx="33540" formatCode="0.00E+00">
                  <c:v>6.5686299999999998E-3</c:v>
                </c:pt>
                <c:pt idx="33541" formatCode="0.00E+00">
                  <c:v>5.4951000000000002E-3</c:v>
                </c:pt>
                <c:pt idx="33542" formatCode="0.00E+00">
                  <c:v>4.4304399999999999E-3</c:v>
                </c:pt>
                <c:pt idx="33543" formatCode="0.00E+00">
                  <c:v>3.3769999999999998E-3</c:v>
                </c:pt>
                <c:pt idx="33544" formatCode="0.00E+00">
                  <c:v>2.3371199999999998E-3</c:v>
                </c:pt>
                <c:pt idx="33545" formatCode="0.00E+00">
                  <c:v>1.3131099999999999E-3</c:v>
                </c:pt>
                <c:pt idx="33546" formatCode="0.00E+00">
                  <c:v>3.0718500000000002E-4</c:v>
                </c:pt>
                <c:pt idx="33547" formatCode="0.00E+00">
                  <c:v>-6.7845399999999999E-4</c:v>
                </c:pt>
                <c:pt idx="33548" formatCode="0.00E+00">
                  <c:v>-1.64164E-3</c:v>
                </c:pt>
                <c:pt idx="33549" formatCode="0.00E+00">
                  <c:v>-2.58027E-3</c:v>
                </c:pt>
                <c:pt idx="33550" formatCode="0.00E+00">
                  <c:v>-3.4923100000000002E-3</c:v>
                </c:pt>
                <c:pt idx="33551" formatCode="0.00E+00">
                  <c:v>-4.3757900000000001E-3</c:v>
                </c:pt>
                <c:pt idx="33552" formatCode="0.00E+00">
                  <c:v>-5.2288300000000003E-3</c:v>
                </c:pt>
                <c:pt idx="33553" formatCode="0.00E+00">
                  <c:v>-6.0495699999999998E-3</c:v>
                </c:pt>
                <c:pt idx="33554" formatCode="0.00E+00">
                  <c:v>-6.8362300000000004E-3</c:v>
                </c:pt>
                <c:pt idx="33555" formatCode="0.00E+00">
                  <c:v>-7.5871200000000001E-3</c:v>
                </c:pt>
                <c:pt idx="33556" formatCode="0.00E+00">
                  <c:v>-8.3006299999999998E-3</c:v>
                </c:pt>
                <c:pt idx="33557" formatCode="0.00E+00">
                  <c:v>-8.9752400000000006E-3</c:v>
                </c:pt>
                <c:pt idx="33558" formatCode="0.00E+00">
                  <c:v>-9.60949E-3</c:v>
                </c:pt>
                <c:pt idx="33559">
                  <c:v>-1.0201999999999999E-2</c:v>
                </c:pt>
                <c:pt idx="33560">
                  <c:v>-1.07516E-2</c:v>
                </c:pt>
                <c:pt idx="33561">
                  <c:v>-1.12569E-2</c:v>
                </c:pt>
                <c:pt idx="33562">
                  <c:v>-1.1716900000000001E-2</c:v>
                </c:pt>
                <c:pt idx="33563">
                  <c:v>-1.2130500000000001E-2</c:v>
                </c:pt>
                <c:pt idx="33564">
                  <c:v>-1.24969E-2</c:v>
                </c:pt>
                <c:pt idx="33565">
                  <c:v>-1.28153E-2</c:v>
                </c:pt>
                <c:pt idx="33566">
                  <c:v>-1.30849E-2</c:v>
                </c:pt>
                <c:pt idx="33567">
                  <c:v>-1.33051E-2</c:v>
                </c:pt>
                <c:pt idx="33568">
                  <c:v>-1.34754E-2</c:v>
                </c:pt>
                <c:pt idx="33569">
                  <c:v>-1.3595400000000001E-2</c:v>
                </c:pt>
                <c:pt idx="33570">
                  <c:v>-1.36648E-2</c:v>
                </c:pt>
                <c:pt idx="33571">
                  <c:v>-1.3683499999999999E-2</c:v>
                </c:pt>
                <c:pt idx="33572">
                  <c:v>-1.36513E-2</c:v>
                </c:pt>
                <c:pt idx="33573">
                  <c:v>-1.3568200000000001E-2</c:v>
                </c:pt>
                <c:pt idx="33574">
                  <c:v>-1.3434400000000001E-2</c:v>
                </c:pt>
                <c:pt idx="33575">
                  <c:v>-1.325E-2</c:v>
                </c:pt>
                <c:pt idx="33576">
                  <c:v>-1.30154E-2</c:v>
                </c:pt>
                <c:pt idx="33577">
                  <c:v>-1.2730999999999999E-2</c:v>
                </c:pt>
                <c:pt idx="33578">
                  <c:v>-1.2397399999999999E-2</c:v>
                </c:pt>
                <c:pt idx="33579">
                  <c:v>-1.2015100000000001E-2</c:v>
                </c:pt>
                <c:pt idx="33580">
                  <c:v>-1.15849E-2</c:v>
                </c:pt>
                <c:pt idx="33581">
                  <c:v>-1.11077E-2</c:v>
                </c:pt>
                <c:pt idx="33582">
                  <c:v>-1.05843E-2</c:v>
                </c:pt>
                <c:pt idx="33583">
                  <c:v>-1.0015700000000001E-2</c:v>
                </c:pt>
                <c:pt idx="33584" formatCode="0.00E+00">
                  <c:v>-9.4030899999999994E-3</c:v>
                </c:pt>
                <c:pt idx="33585" formatCode="0.00E+00">
                  <c:v>-8.7476499999999992E-3</c:v>
                </c:pt>
                <c:pt idx="33586" formatCode="0.00E+00">
                  <c:v>-8.0506799999999993E-3</c:v>
                </c:pt>
                <c:pt idx="33587" formatCode="0.00E+00">
                  <c:v>-7.31359E-3</c:v>
                </c:pt>
                <c:pt idx="33588" formatCode="0.00E+00">
                  <c:v>-6.5378399999999996E-3</c:v>
                </c:pt>
                <c:pt idx="33589" formatCode="0.00E+00">
                  <c:v>-5.7249600000000003E-3</c:v>
                </c:pt>
                <c:pt idx="33590" formatCode="0.00E+00">
                  <c:v>-4.8765600000000003E-3</c:v>
                </c:pt>
                <c:pt idx="33591" formatCode="0.00E+00">
                  <c:v>-3.9943499999999998E-3</c:v>
                </c:pt>
                <c:pt idx="33592" formatCode="0.00E+00">
                  <c:v>-3.0801000000000001E-3</c:v>
                </c:pt>
                <c:pt idx="33593" formatCode="0.00E+00">
                  <c:v>-2.1356299999999999E-3</c:v>
                </c:pt>
                <c:pt idx="33594" formatCode="0.00E+00">
                  <c:v>-1.16285E-3</c:v>
                </c:pt>
                <c:pt idx="33595" formatCode="0.00E+00">
                  <c:v>-1.6369799999999999E-4</c:v>
                </c:pt>
                <c:pt idx="33596" formatCode="0.00E+00">
                  <c:v>8.5980300000000002E-4</c:v>
                </c:pt>
                <c:pt idx="33597" formatCode="0.00E+00">
                  <c:v>1.90558E-3</c:v>
                </c:pt>
                <c:pt idx="33598" formatCode="0.00E+00">
                  <c:v>2.9715200000000001E-3</c:v>
                </c:pt>
                <c:pt idx="33599" formatCode="0.00E+00">
                  <c:v>4.0554400000000004E-3</c:v>
                </c:pt>
                <c:pt idx="33600" formatCode="0.00E+00">
                  <c:v>5.15512E-3</c:v>
                </c:pt>
                <c:pt idx="33601" formatCode="0.00E+00">
                  <c:v>6.2683000000000001E-3</c:v>
                </c:pt>
                <c:pt idx="33602" formatCode="0.00E+00">
                  <c:v>7.3926800000000004E-3</c:v>
                </c:pt>
                <c:pt idx="33603" formatCode="0.00E+00">
                  <c:v>8.5259499999999992E-3</c:v>
                </c:pt>
                <c:pt idx="33604" formatCode="0.00E+00">
                  <c:v>9.6657500000000007E-3</c:v>
                </c:pt>
                <c:pt idx="33605">
                  <c:v>1.08097E-2</c:v>
                </c:pt>
                <c:pt idx="33606">
                  <c:v>1.1955500000000001E-2</c:v>
                </c:pt>
                <c:pt idx="33607">
                  <c:v>1.31007E-2</c:v>
                </c:pt>
                <c:pt idx="33608">
                  <c:v>1.4243E-2</c:v>
                </c:pt>
                <c:pt idx="33609">
                  <c:v>1.5379800000000001E-2</c:v>
                </c:pt>
                <c:pt idx="33610">
                  <c:v>1.65089E-2</c:v>
                </c:pt>
                <c:pt idx="33611">
                  <c:v>1.7627799999999999E-2</c:v>
                </c:pt>
                <c:pt idx="33612">
                  <c:v>1.87341E-2</c:v>
                </c:pt>
                <c:pt idx="33613">
                  <c:v>1.9825499999999999E-2</c:v>
                </c:pt>
                <c:pt idx="33614">
                  <c:v>2.0899500000000001E-2</c:v>
                </c:pt>
                <c:pt idx="33615">
                  <c:v>2.1953899999999998E-2</c:v>
                </c:pt>
                <c:pt idx="33616">
                  <c:v>2.2986300000000001E-2</c:v>
                </c:pt>
                <c:pt idx="33617">
                  <c:v>2.3994499999999998E-2</c:v>
                </c:pt>
                <c:pt idx="33618">
                  <c:v>2.49762E-2</c:v>
                </c:pt>
                <c:pt idx="33619">
                  <c:v>2.5929299999999999E-2</c:v>
                </c:pt>
                <c:pt idx="33620">
                  <c:v>2.68516E-2</c:v>
                </c:pt>
                <c:pt idx="33621">
                  <c:v>2.7740899999999999E-2</c:v>
                </c:pt>
                <c:pt idx="33622">
                  <c:v>2.8595200000000001E-2</c:v>
                </c:pt>
                <c:pt idx="33623">
                  <c:v>2.9412500000000001E-2</c:v>
                </c:pt>
                <c:pt idx="33624">
                  <c:v>3.01909E-2</c:v>
                </c:pt>
                <c:pt idx="33625">
                  <c:v>3.0928500000000001E-2</c:v>
                </c:pt>
                <c:pt idx="33626">
                  <c:v>3.1623400000000003E-2</c:v>
                </c:pt>
                <c:pt idx="33627">
                  <c:v>3.22741E-2</c:v>
                </c:pt>
                <c:pt idx="33628">
                  <c:v>3.2878600000000001E-2</c:v>
                </c:pt>
                <c:pt idx="33629">
                  <c:v>3.3435600000000003E-2</c:v>
                </c:pt>
                <c:pt idx="33630">
                  <c:v>3.3943500000000001E-2</c:v>
                </c:pt>
                <c:pt idx="33631">
                  <c:v>3.4400800000000002E-2</c:v>
                </c:pt>
                <c:pt idx="33632">
                  <c:v>3.4806200000000002E-2</c:v>
                </c:pt>
                <c:pt idx="33633">
                  <c:v>3.5158500000000002E-2</c:v>
                </c:pt>
                <c:pt idx="33634">
                  <c:v>3.5456599999999998E-2</c:v>
                </c:pt>
                <c:pt idx="33635">
                  <c:v>3.56992E-2</c:v>
                </c:pt>
                <c:pt idx="33636">
                  <c:v>3.5885599999999997E-2</c:v>
                </c:pt>
                <c:pt idx="33637">
                  <c:v>3.6014699999999997E-2</c:v>
                </c:pt>
                <c:pt idx="33638">
                  <c:v>3.6085899999999997E-2</c:v>
                </c:pt>
                <c:pt idx="33639">
                  <c:v>3.6098400000000003E-2</c:v>
                </c:pt>
                <c:pt idx="33640">
                  <c:v>3.6051699999999999E-2</c:v>
                </c:pt>
                <c:pt idx="33641">
                  <c:v>3.5945299999999999E-2</c:v>
                </c:pt>
                <c:pt idx="33642">
                  <c:v>3.5778799999999999E-2</c:v>
                </c:pt>
                <c:pt idx="33643">
                  <c:v>3.5552E-2</c:v>
                </c:pt>
                <c:pt idx="33644">
                  <c:v>3.5264799999999999E-2</c:v>
                </c:pt>
                <c:pt idx="33645">
                  <c:v>3.4916900000000001E-2</c:v>
                </c:pt>
                <c:pt idx="33646">
                  <c:v>3.45086E-2</c:v>
                </c:pt>
                <c:pt idx="33647">
                  <c:v>3.4040000000000001E-2</c:v>
                </c:pt>
                <c:pt idx="33648">
                  <c:v>3.3511399999999997E-2</c:v>
                </c:pt>
                <c:pt idx="33649">
                  <c:v>3.2923000000000001E-2</c:v>
                </c:pt>
                <c:pt idx="33650">
                  <c:v>3.2275400000000003E-2</c:v>
                </c:pt>
                <c:pt idx="33651">
                  <c:v>3.1569199999999999E-2</c:v>
                </c:pt>
                <c:pt idx="33652">
                  <c:v>3.0805099999999998E-2</c:v>
                </c:pt>
                <c:pt idx="33653">
                  <c:v>2.9983800000000001E-2</c:v>
                </c:pt>
                <c:pt idx="33654">
                  <c:v>2.9106199999999999E-2</c:v>
                </c:pt>
                <c:pt idx="33655">
                  <c:v>2.8173299999999998E-2</c:v>
                </c:pt>
                <c:pt idx="33656">
                  <c:v>2.7186200000000001E-2</c:v>
                </c:pt>
                <c:pt idx="33657">
                  <c:v>2.6146099999999999E-2</c:v>
                </c:pt>
                <c:pt idx="33658">
                  <c:v>2.5054300000000002E-2</c:v>
                </c:pt>
                <c:pt idx="33659">
                  <c:v>2.3912200000000002E-2</c:v>
                </c:pt>
                <c:pt idx="33660">
                  <c:v>2.27212E-2</c:v>
                </c:pt>
                <c:pt idx="33661">
                  <c:v>2.1482899999999999E-2</c:v>
                </c:pt>
                <c:pt idx="33662">
                  <c:v>2.0198899999999999E-2</c:v>
                </c:pt>
                <c:pt idx="33663">
                  <c:v>1.8870999999999999E-2</c:v>
                </c:pt>
                <c:pt idx="33664">
                  <c:v>1.75009E-2</c:v>
                </c:pt>
                <c:pt idx="33665">
                  <c:v>1.6090699999999999E-2</c:v>
                </c:pt>
                <c:pt idx="33666">
                  <c:v>1.46421E-2</c:v>
                </c:pt>
                <c:pt idx="33667">
                  <c:v>1.31573E-2</c:v>
                </c:pt>
                <c:pt idx="33668">
                  <c:v>1.16384E-2</c:v>
                </c:pt>
                <c:pt idx="33669">
                  <c:v>1.0087499999999999E-2</c:v>
                </c:pt>
                <c:pt idx="33670" formatCode="0.00E+00">
                  <c:v>8.5068899999999996E-3</c:v>
                </c:pt>
                <c:pt idx="33671" formatCode="0.00E+00">
                  <c:v>6.89882E-3</c:v>
                </c:pt>
                <c:pt idx="33672" formatCode="0.00E+00">
                  <c:v>5.2656400000000003E-3</c:v>
                </c:pt>
                <c:pt idx="33673" formatCode="0.00E+00">
                  <c:v>3.6097500000000001E-3</c:v>
                </c:pt>
                <c:pt idx="33674" formatCode="0.00E+00">
                  <c:v>1.9335999999999999E-3</c:v>
                </c:pt>
                <c:pt idx="33675" formatCode="0.00E+00">
                  <c:v>2.3964799999999999E-4</c:v>
                </c:pt>
                <c:pt idx="33676" formatCode="0.00E+00">
                  <c:v>-1.4695699999999999E-3</c:v>
                </c:pt>
                <c:pt idx="33677" formatCode="0.00E+00">
                  <c:v>-3.1914999999999999E-3</c:v>
                </c:pt>
                <c:pt idx="33678" formatCode="0.00E+00">
                  <c:v>-4.9235700000000004E-3</c:v>
                </c:pt>
                <c:pt idx="33679" formatCode="0.00E+00">
                  <c:v>-6.6631599999999996E-3</c:v>
                </c:pt>
                <c:pt idx="33680" formatCode="0.00E+00">
                  <c:v>-8.4076399999999992E-3</c:v>
                </c:pt>
                <c:pt idx="33681">
                  <c:v>-1.0154399999999999E-2</c:v>
                </c:pt>
                <c:pt idx="33682">
                  <c:v>-1.19007E-2</c:v>
                </c:pt>
                <c:pt idx="33683">
                  <c:v>-1.3644E-2</c:v>
                </c:pt>
                <c:pt idx="33684">
                  <c:v>-1.5381499999999999E-2</c:v>
                </c:pt>
                <c:pt idx="33685">
                  <c:v>-1.71106E-2</c:v>
                </c:pt>
                <c:pt idx="33686">
                  <c:v>-1.88287E-2</c:v>
                </c:pt>
                <c:pt idx="33687">
                  <c:v>-2.0532999999999999E-2</c:v>
                </c:pt>
                <c:pt idx="33688">
                  <c:v>-2.2220899999999998E-2</c:v>
                </c:pt>
                <c:pt idx="33689">
                  <c:v>-2.3889899999999999E-2</c:v>
                </c:pt>
                <c:pt idx="33690">
                  <c:v>-2.5537399999999998E-2</c:v>
                </c:pt>
                <c:pt idx="33691">
                  <c:v>-2.7160699999999999E-2</c:v>
                </c:pt>
                <c:pt idx="33692">
                  <c:v>-2.87573E-2</c:v>
                </c:pt>
                <c:pt idx="33693">
                  <c:v>-3.0324799999999999E-2</c:v>
                </c:pt>
                <c:pt idx="33694">
                  <c:v>-3.1860600000000003E-2</c:v>
                </c:pt>
                <c:pt idx="33695">
                  <c:v>-3.3362500000000003E-2</c:v>
                </c:pt>
                <c:pt idx="33696">
                  <c:v>-3.4827900000000002E-2</c:v>
                </c:pt>
                <c:pt idx="33697">
                  <c:v>-3.6254700000000001E-2</c:v>
                </c:pt>
                <c:pt idx="33698">
                  <c:v>-3.76405E-2</c:v>
                </c:pt>
                <c:pt idx="33699">
                  <c:v>-3.8983200000000003E-2</c:v>
                </c:pt>
                <c:pt idx="33700">
                  <c:v>-4.02806E-2</c:v>
                </c:pt>
                <c:pt idx="33701">
                  <c:v>-4.1530699999999997E-2</c:v>
                </c:pt>
                <c:pt idx="33702">
                  <c:v>-4.2731400000000003E-2</c:v>
                </c:pt>
                <c:pt idx="33703">
                  <c:v>-4.3881000000000003E-2</c:v>
                </c:pt>
                <c:pt idx="33704">
                  <c:v>-4.4977499999999997E-2</c:v>
                </c:pt>
                <c:pt idx="33705">
                  <c:v>-4.6019200000000003E-2</c:v>
                </c:pt>
                <c:pt idx="33706">
                  <c:v>-4.7004400000000002E-2</c:v>
                </c:pt>
                <c:pt idx="33707">
                  <c:v>-4.7931599999999998E-2</c:v>
                </c:pt>
                <c:pt idx="33708">
                  <c:v>-4.8799099999999998E-2</c:v>
                </c:pt>
                <c:pt idx="33709">
                  <c:v>-4.9605799999999999E-2</c:v>
                </c:pt>
                <c:pt idx="33710">
                  <c:v>-5.0350100000000002E-2</c:v>
                </c:pt>
                <c:pt idx="33711">
                  <c:v>-5.1030899999999997E-2</c:v>
                </c:pt>
                <c:pt idx="33712">
                  <c:v>-5.1647100000000001E-2</c:v>
                </c:pt>
                <c:pt idx="33713">
                  <c:v>-5.21977E-2</c:v>
                </c:pt>
                <c:pt idx="33714">
                  <c:v>-5.2681699999999998E-2</c:v>
                </c:pt>
                <c:pt idx="33715">
                  <c:v>-5.3098300000000001E-2</c:v>
                </c:pt>
                <c:pt idx="33716">
                  <c:v>-5.3446899999999999E-2</c:v>
                </c:pt>
                <c:pt idx="33717">
                  <c:v>-5.3726700000000002E-2</c:v>
                </c:pt>
                <c:pt idx="33718">
                  <c:v>-5.3937300000000001E-2</c:v>
                </c:pt>
                <c:pt idx="33719">
                  <c:v>-5.4078399999999999E-2</c:v>
                </c:pt>
                <c:pt idx="33720">
                  <c:v>-5.4149599999999999E-2</c:v>
                </c:pt>
                <c:pt idx="33721">
                  <c:v>-5.4150700000000003E-2</c:v>
                </c:pt>
                <c:pt idx="33722">
                  <c:v>-5.4081600000000001E-2</c:v>
                </c:pt>
                <c:pt idx="33723">
                  <c:v>-5.3942499999999997E-2</c:v>
                </c:pt>
                <c:pt idx="33724">
                  <c:v>-5.3733400000000001E-2</c:v>
                </c:pt>
                <c:pt idx="33725">
                  <c:v>-5.3454700000000001E-2</c:v>
                </c:pt>
                <c:pt idx="33726">
                  <c:v>-5.3106500000000001E-2</c:v>
                </c:pt>
                <c:pt idx="33727">
                  <c:v>-5.26895E-2</c:v>
                </c:pt>
                <c:pt idx="33728">
                  <c:v>-5.2204199999999999E-2</c:v>
                </c:pt>
                <c:pt idx="33729">
                  <c:v>-5.1651299999999997E-2</c:v>
                </c:pt>
                <c:pt idx="33730">
                  <c:v>-5.10315E-2</c:v>
                </c:pt>
                <c:pt idx="33731">
                  <c:v>-5.0345800000000003E-2</c:v>
                </c:pt>
                <c:pt idx="33732">
                  <c:v>-4.9595E-2</c:v>
                </c:pt>
                <c:pt idx="33733">
                  <c:v>-4.8780299999999999E-2</c:v>
                </c:pt>
                <c:pt idx="33734">
                  <c:v>-4.7902899999999998E-2</c:v>
                </c:pt>
                <c:pt idx="33735">
                  <c:v>-4.6963999999999999E-2</c:v>
                </c:pt>
                <c:pt idx="33736">
                  <c:v>-4.5965100000000002E-2</c:v>
                </c:pt>
                <c:pt idx="33737">
                  <c:v>-4.49074E-2</c:v>
                </c:pt>
                <c:pt idx="33738">
                  <c:v>-4.3792699999999997E-2</c:v>
                </c:pt>
                <c:pt idx="33739">
                  <c:v>-4.2622500000000001E-2</c:v>
                </c:pt>
                <c:pt idx="33740">
                  <c:v>-4.1398499999999998E-2</c:v>
                </c:pt>
                <c:pt idx="33741">
                  <c:v>-4.0122499999999998E-2</c:v>
                </c:pt>
                <c:pt idx="33742">
                  <c:v>-3.8796400000000002E-2</c:v>
                </c:pt>
                <c:pt idx="33743">
                  <c:v>-3.74221E-2</c:v>
                </c:pt>
                <c:pt idx="33744">
                  <c:v>-3.6001699999999998E-2</c:v>
                </c:pt>
                <c:pt idx="33745">
                  <c:v>-3.4537199999999997E-2</c:v>
                </c:pt>
                <c:pt idx="33746">
                  <c:v>-3.3030700000000003E-2</c:v>
                </c:pt>
                <c:pt idx="33747">
                  <c:v>-3.1484400000000003E-2</c:v>
                </c:pt>
                <c:pt idx="33748">
                  <c:v>-2.9900599999999999E-2</c:v>
                </c:pt>
                <c:pt idx="33749">
                  <c:v>-2.82817E-2</c:v>
                </c:pt>
                <c:pt idx="33750">
                  <c:v>-2.6629900000000001E-2</c:v>
                </c:pt>
                <c:pt idx="33751">
                  <c:v>-2.49476E-2</c:v>
                </c:pt>
                <c:pt idx="33752">
                  <c:v>-2.3237299999999999E-2</c:v>
                </c:pt>
                <c:pt idx="33753">
                  <c:v>-2.15015E-2</c:v>
                </c:pt>
                <c:pt idx="33754">
                  <c:v>-1.9742699999999998E-2</c:v>
                </c:pt>
                <c:pt idx="33755">
                  <c:v>-1.7963400000000001E-2</c:v>
                </c:pt>
                <c:pt idx="33756">
                  <c:v>-1.6166199999999999E-2</c:v>
                </c:pt>
                <c:pt idx="33757">
                  <c:v>-1.4353599999999999E-2</c:v>
                </c:pt>
                <c:pt idx="33758">
                  <c:v>-1.25282E-2</c:v>
                </c:pt>
                <c:pt idx="33759">
                  <c:v>-1.0692699999999999E-2</c:v>
                </c:pt>
                <c:pt idx="33760" formatCode="0.00E+00">
                  <c:v>-8.8497300000000001E-3</c:v>
                </c:pt>
                <c:pt idx="33761" formatCode="0.00E+00">
                  <c:v>-7.0017999999999999E-3</c:v>
                </c:pt>
                <c:pt idx="33762" formatCode="0.00E+00">
                  <c:v>-5.1515800000000002E-3</c:v>
                </c:pt>
                <c:pt idx="33763" formatCode="0.00E+00">
                  <c:v>-3.3016600000000001E-3</c:v>
                </c:pt>
                <c:pt idx="33764" formatCode="0.00E+00">
                  <c:v>-1.4546699999999999E-3</c:v>
                </c:pt>
                <c:pt idx="33765" formatCode="0.00E+00">
                  <c:v>3.8683400000000002E-4</c:v>
                </c:pt>
                <c:pt idx="33766" formatCode="0.00E+00">
                  <c:v>2.2202699999999999E-3</c:v>
                </c:pt>
                <c:pt idx="33767" formatCode="0.00E+00">
                  <c:v>4.0430800000000001E-3</c:v>
                </c:pt>
                <c:pt idx="33768" formatCode="0.00E+00">
                  <c:v>5.8527600000000003E-3</c:v>
                </c:pt>
                <c:pt idx="33769" formatCode="0.00E+00">
                  <c:v>7.6468200000000004E-3</c:v>
                </c:pt>
                <c:pt idx="33770" formatCode="0.00E+00">
                  <c:v>9.4227900000000003E-3</c:v>
                </c:pt>
                <c:pt idx="33771">
                  <c:v>1.11783E-2</c:v>
                </c:pt>
                <c:pt idx="33772">
                  <c:v>1.2910899999999999E-2</c:v>
                </c:pt>
                <c:pt idx="33773">
                  <c:v>1.4618300000000001E-2</c:v>
                </c:pt>
                <c:pt idx="33774">
                  <c:v>1.6298199999999999E-2</c:v>
                </c:pt>
                <c:pt idx="33775">
                  <c:v>1.79484E-2</c:v>
                </c:pt>
                <c:pt idx="33776">
                  <c:v>1.9566699999999999E-2</c:v>
                </c:pt>
                <c:pt idx="33777">
                  <c:v>2.1151E-2</c:v>
                </c:pt>
                <c:pt idx="33778">
                  <c:v>2.2699199999999999E-2</c:v>
                </c:pt>
                <c:pt idx="33779">
                  <c:v>2.4209399999999999E-2</c:v>
                </c:pt>
                <c:pt idx="33780">
                  <c:v>2.56797E-2</c:v>
                </c:pt>
                <c:pt idx="33781">
                  <c:v>2.7108199999999999E-2</c:v>
                </c:pt>
                <c:pt idx="33782">
                  <c:v>2.8493000000000001E-2</c:v>
                </c:pt>
                <c:pt idx="33783">
                  <c:v>2.98327E-2</c:v>
                </c:pt>
                <c:pt idx="33784">
                  <c:v>3.1125400000000001E-2</c:v>
                </c:pt>
                <c:pt idx="33785">
                  <c:v>3.2369700000000001E-2</c:v>
                </c:pt>
                <c:pt idx="33786">
                  <c:v>3.3564200000000002E-2</c:v>
                </c:pt>
                <c:pt idx="33787">
                  <c:v>3.4707399999999999E-2</c:v>
                </c:pt>
                <c:pt idx="33788">
                  <c:v>3.5798099999999999E-2</c:v>
                </c:pt>
                <c:pt idx="33789">
                  <c:v>3.6835100000000003E-2</c:v>
                </c:pt>
                <c:pt idx="33790">
                  <c:v>3.7817400000000001E-2</c:v>
                </c:pt>
                <c:pt idx="33791">
                  <c:v>3.8743800000000002E-2</c:v>
                </c:pt>
                <c:pt idx="33792">
                  <c:v>3.9613500000000003E-2</c:v>
                </c:pt>
                <c:pt idx="33793">
                  <c:v>4.0425700000000002E-2</c:v>
                </c:pt>
                <c:pt idx="33794">
                  <c:v>4.1179599999999997E-2</c:v>
                </c:pt>
                <c:pt idx="33795">
                  <c:v>4.1874599999999998E-2</c:v>
                </c:pt>
                <c:pt idx="33796">
                  <c:v>4.2510199999999998E-2</c:v>
                </c:pt>
                <c:pt idx="33797">
                  <c:v>4.3085999999999999E-2</c:v>
                </c:pt>
                <c:pt idx="33798">
                  <c:v>4.3601599999999997E-2</c:v>
                </c:pt>
                <c:pt idx="33799">
                  <c:v>4.40568E-2</c:v>
                </c:pt>
                <c:pt idx="33800">
                  <c:v>4.4451299999999999E-2</c:v>
                </c:pt>
                <c:pt idx="33801">
                  <c:v>4.47853E-2</c:v>
                </c:pt>
                <c:pt idx="33802">
                  <c:v>4.50587E-2</c:v>
                </c:pt>
                <c:pt idx="33803">
                  <c:v>4.5271699999999998E-2</c:v>
                </c:pt>
                <c:pt idx="33804">
                  <c:v>4.54245E-2</c:v>
                </c:pt>
                <c:pt idx="33805">
                  <c:v>4.55174E-2</c:v>
                </c:pt>
                <c:pt idx="33806">
                  <c:v>4.5550899999999998E-2</c:v>
                </c:pt>
                <c:pt idx="33807">
                  <c:v>4.5525500000000003E-2</c:v>
                </c:pt>
                <c:pt idx="33808">
                  <c:v>4.5441700000000002E-2</c:v>
                </c:pt>
                <c:pt idx="33809">
                  <c:v>4.5300399999999998E-2</c:v>
                </c:pt>
                <c:pt idx="33810">
                  <c:v>4.5102200000000002E-2</c:v>
                </c:pt>
                <c:pt idx="33811">
                  <c:v>4.4848100000000002E-2</c:v>
                </c:pt>
                <c:pt idx="33812">
                  <c:v>4.4538899999999999E-2</c:v>
                </c:pt>
                <c:pt idx="33813">
                  <c:v>4.4175800000000001E-2</c:v>
                </c:pt>
                <c:pt idx="33814">
                  <c:v>4.3759800000000001E-2</c:v>
                </c:pt>
                <c:pt idx="33815">
                  <c:v>4.32921E-2</c:v>
                </c:pt>
                <c:pt idx="33816">
                  <c:v>4.2774E-2</c:v>
                </c:pt>
                <c:pt idx="33817">
                  <c:v>4.2206800000000003E-2</c:v>
                </c:pt>
                <c:pt idx="33818">
                  <c:v>4.1591799999999998E-2</c:v>
                </c:pt>
                <c:pt idx="33819">
                  <c:v>4.0930599999999998E-2</c:v>
                </c:pt>
                <c:pt idx="33820">
                  <c:v>4.0224799999999998E-2</c:v>
                </c:pt>
                <c:pt idx="33821">
                  <c:v>3.9475700000000002E-2</c:v>
                </c:pt>
                <c:pt idx="33822">
                  <c:v>3.8685200000000003E-2</c:v>
                </c:pt>
                <c:pt idx="33823">
                  <c:v>3.7855E-2</c:v>
                </c:pt>
                <c:pt idx="33824">
                  <c:v>3.6986600000000001E-2</c:v>
                </c:pt>
                <c:pt idx="33825">
                  <c:v>3.6082000000000003E-2</c:v>
                </c:pt>
                <c:pt idx="33826">
                  <c:v>3.5143000000000001E-2</c:v>
                </c:pt>
                <c:pt idx="33827">
                  <c:v>3.41715E-2</c:v>
                </c:pt>
                <c:pt idx="33828">
                  <c:v>3.3169299999999999E-2</c:v>
                </c:pt>
                <c:pt idx="33829">
                  <c:v>3.2138399999999998E-2</c:v>
                </c:pt>
                <c:pt idx="33830">
                  <c:v>3.1080799999999999E-2</c:v>
                </c:pt>
                <c:pt idx="33831">
                  <c:v>2.9998500000000001E-2</c:v>
                </c:pt>
                <c:pt idx="33832">
                  <c:v>2.8893499999999999E-2</c:v>
                </c:pt>
                <c:pt idx="33833">
                  <c:v>2.7767900000000002E-2</c:v>
                </c:pt>
                <c:pt idx="33834">
                  <c:v>2.6623600000000001E-2</c:v>
                </c:pt>
                <c:pt idx="33835">
                  <c:v>2.5462800000000001E-2</c:v>
                </c:pt>
                <c:pt idx="33836">
                  <c:v>2.42875E-2</c:v>
                </c:pt>
                <c:pt idx="33837">
                  <c:v>2.30998E-2</c:v>
                </c:pt>
                <c:pt idx="33838">
                  <c:v>2.1901799999999999E-2</c:v>
                </c:pt>
                <c:pt idx="33839">
                  <c:v>2.0695499999999999E-2</c:v>
                </c:pt>
                <c:pt idx="33840">
                  <c:v>1.9483E-2</c:v>
                </c:pt>
                <c:pt idx="33841">
                  <c:v>1.8266399999999999E-2</c:v>
                </c:pt>
                <c:pt idx="33842">
                  <c:v>1.70476E-2</c:v>
                </c:pt>
                <c:pt idx="33843">
                  <c:v>1.5828700000000001E-2</c:v>
                </c:pt>
                <c:pt idx="33844">
                  <c:v>1.46117E-2</c:v>
                </c:pt>
                <c:pt idx="33845">
                  <c:v>1.33986E-2</c:v>
                </c:pt>
                <c:pt idx="33846">
                  <c:v>1.21913E-2</c:v>
                </c:pt>
                <c:pt idx="33847">
                  <c:v>1.0991600000000001E-2</c:v>
                </c:pt>
                <c:pt idx="33848" formatCode="0.00E+00">
                  <c:v>9.8015499999999992E-3</c:v>
                </c:pt>
                <c:pt idx="33849" formatCode="0.00E+00">
                  <c:v>8.6228699999999995E-3</c:v>
                </c:pt>
                <c:pt idx="33850" formatCode="0.00E+00">
                  <c:v>7.4573900000000004E-3</c:v>
                </c:pt>
                <c:pt idx="33851" formatCode="0.00E+00">
                  <c:v>6.3068500000000001E-3</c:v>
                </c:pt>
                <c:pt idx="33852" formatCode="0.00E+00">
                  <c:v>5.17294E-3</c:v>
                </c:pt>
                <c:pt idx="33853" formatCode="0.00E+00">
                  <c:v>4.0573099999999997E-3</c:v>
                </c:pt>
                <c:pt idx="33854" formatCode="0.00E+00">
                  <c:v>2.9615700000000002E-3</c:v>
                </c:pt>
                <c:pt idx="33855" formatCode="0.00E+00">
                  <c:v>1.88726E-3</c:v>
                </c:pt>
                <c:pt idx="33856" formatCode="0.00E+00">
                  <c:v>8.3588E-4</c:v>
                </c:pt>
                <c:pt idx="33857" formatCode="0.00E+00">
                  <c:v>-1.9117099999999999E-4</c:v>
                </c:pt>
                <c:pt idx="33858" formatCode="0.00E+00">
                  <c:v>-1.1925600000000001E-3</c:v>
                </c:pt>
                <c:pt idx="33859" formatCode="0.00E+00">
                  <c:v>-2.16702E-3</c:v>
                </c:pt>
                <c:pt idx="33860" formatCode="0.00E+00">
                  <c:v>-3.11327E-3</c:v>
                </c:pt>
                <c:pt idx="33861" formatCode="0.00E+00">
                  <c:v>-4.0300099999999997E-3</c:v>
                </c:pt>
                <c:pt idx="33862" formatCode="0.00E+00">
                  <c:v>-4.9159800000000003E-3</c:v>
                </c:pt>
                <c:pt idx="33863" formatCode="0.00E+00">
                  <c:v>-5.76999E-3</c:v>
                </c:pt>
                <c:pt idx="33864" formatCode="0.00E+00">
                  <c:v>-6.5910700000000001E-3</c:v>
                </c:pt>
                <c:pt idx="33865" formatCode="0.00E+00">
                  <c:v>-7.37844E-3</c:v>
                </c:pt>
                <c:pt idx="33866" formatCode="0.00E+00">
                  <c:v>-8.1315099999999998E-3</c:v>
                </c:pt>
                <c:pt idx="33867" formatCode="0.00E+00">
                  <c:v>-8.8497100000000002E-3</c:v>
                </c:pt>
                <c:pt idx="33868" formatCode="0.00E+00">
                  <c:v>-9.5325300000000009E-3</c:v>
                </c:pt>
                <c:pt idx="33869">
                  <c:v>-1.0179499999999999E-2</c:v>
                </c:pt>
                <c:pt idx="33870">
                  <c:v>-1.0790299999999999E-2</c:v>
                </c:pt>
                <c:pt idx="33871">
                  <c:v>-1.13645E-2</c:v>
                </c:pt>
                <c:pt idx="33872">
                  <c:v>-1.1901800000000001E-2</c:v>
                </c:pt>
                <c:pt idx="33873">
                  <c:v>-1.24022E-2</c:v>
                </c:pt>
                <c:pt idx="33874">
                  <c:v>-1.28655E-2</c:v>
                </c:pt>
                <c:pt idx="33875">
                  <c:v>-1.3291600000000001E-2</c:v>
                </c:pt>
                <c:pt idx="33876">
                  <c:v>-1.3680599999999999E-2</c:v>
                </c:pt>
                <c:pt idx="33877">
                  <c:v>-1.40324E-2</c:v>
                </c:pt>
                <c:pt idx="33878">
                  <c:v>-1.43474E-2</c:v>
                </c:pt>
                <c:pt idx="33879">
                  <c:v>-1.46257E-2</c:v>
                </c:pt>
                <c:pt idx="33880">
                  <c:v>-1.48676E-2</c:v>
                </c:pt>
                <c:pt idx="33881">
                  <c:v>-1.50735E-2</c:v>
                </c:pt>
                <c:pt idx="33882">
                  <c:v>-1.5243899999999999E-2</c:v>
                </c:pt>
                <c:pt idx="33883">
                  <c:v>-1.5379200000000001E-2</c:v>
                </c:pt>
                <c:pt idx="33884">
                  <c:v>-1.54799E-2</c:v>
                </c:pt>
                <c:pt idx="33885">
                  <c:v>-1.5546300000000001E-2</c:v>
                </c:pt>
                <c:pt idx="33886">
                  <c:v>-1.55792E-2</c:v>
                </c:pt>
                <c:pt idx="33887">
                  <c:v>-1.55794E-2</c:v>
                </c:pt>
                <c:pt idx="33888">
                  <c:v>-1.5547699999999999E-2</c:v>
                </c:pt>
                <c:pt idx="33889">
                  <c:v>-1.5485000000000001E-2</c:v>
                </c:pt>
                <c:pt idx="33890">
                  <c:v>-1.53922E-2</c:v>
                </c:pt>
                <c:pt idx="33891">
                  <c:v>-1.52701E-2</c:v>
                </c:pt>
                <c:pt idx="33892">
                  <c:v>-1.51196E-2</c:v>
                </c:pt>
                <c:pt idx="33893">
                  <c:v>-1.49415E-2</c:v>
                </c:pt>
                <c:pt idx="33894">
                  <c:v>-1.47371E-2</c:v>
                </c:pt>
                <c:pt idx="33895">
                  <c:v>-1.4507600000000001E-2</c:v>
                </c:pt>
                <c:pt idx="33896">
                  <c:v>-1.42545E-2</c:v>
                </c:pt>
                <c:pt idx="33897">
                  <c:v>-1.39788E-2</c:v>
                </c:pt>
                <c:pt idx="33898">
                  <c:v>-1.3681799999999999E-2</c:v>
                </c:pt>
                <c:pt idx="33899">
                  <c:v>-1.3365E-2</c:v>
                </c:pt>
                <c:pt idx="33900">
                  <c:v>-1.3029600000000001E-2</c:v>
                </c:pt>
                <c:pt idx="33901">
                  <c:v>-1.2677300000000001E-2</c:v>
                </c:pt>
                <c:pt idx="33902">
                  <c:v>-1.2309499999999999E-2</c:v>
                </c:pt>
                <c:pt idx="33903">
                  <c:v>-1.1927500000000001E-2</c:v>
                </c:pt>
                <c:pt idx="33904">
                  <c:v>-1.1533099999999999E-2</c:v>
                </c:pt>
                <c:pt idx="33905">
                  <c:v>-1.1128000000000001E-2</c:v>
                </c:pt>
                <c:pt idx="33906">
                  <c:v>-1.07136E-2</c:v>
                </c:pt>
                <c:pt idx="33907">
                  <c:v>-1.02912E-2</c:v>
                </c:pt>
                <c:pt idx="33908" formatCode="0.00E+00">
                  <c:v>-9.8625699999999993E-3</c:v>
                </c:pt>
                <c:pt idx="33909" formatCode="0.00E+00">
                  <c:v>-9.4303000000000008E-3</c:v>
                </c:pt>
                <c:pt idx="33910" formatCode="0.00E+00">
                  <c:v>-8.9971400000000007E-3</c:v>
                </c:pt>
                <c:pt idx="33911" formatCode="0.00E+00">
                  <c:v>-8.5647999999999991E-3</c:v>
                </c:pt>
                <c:pt idx="33912" formatCode="0.00E+00">
                  <c:v>-8.1338699999999996E-3</c:v>
                </c:pt>
                <c:pt idx="33913" formatCode="0.00E+00">
                  <c:v>-7.7051400000000001E-3</c:v>
                </c:pt>
                <c:pt idx="33914" formatCode="0.00E+00">
                  <c:v>-7.28001E-3</c:v>
                </c:pt>
                <c:pt idx="33915" formatCode="0.00E+00">
                  <c:v>-6.8601399999999998E-3</c:v>
                </c:pt>
                <c:pt idx="33916" formatCode="0.00E+00">
                  <c:v>-6.4470400000000002E-3</c:v>
                </c:pt>
                <c:pt idx="33917" formatCode="0.00E+00">
                  <c:v>-6.04209E-3</c:v>
                </c:pt>
                <c:pt idx="33918" formatCode="0.00E+00">
                  <c:v>-5.6468100000000004E-3</c:v>
                </c:pt>
                <c:pt idx="33919" formatCode="0.00E+00">
                  <c:v>-5.2628099999999997E-3</c:v>
                </c:pt>
                <c:pt idx="33920" formatCode="0.00E+00">
                  <c:v>-4.8915699999999996E-3</c:v>
                </c:pt>
                <c:pt idx="33921" formatCode="0.00E+00">
                  <c:v>-4.5346099999999997E-3</c:v>
                </c:pt>
                <c:pt idx="33922" formatCode="0.00E+00">
                  <c:v>-4.1935699999999998E-3</c:v>
                </c:pt>
                <c:pt idx="33923" formatCode="0.00E+00">
                  <c:v>-3.8702400000000001E-3</c:v>
                </c:pt>
                <c:pt idx="33924" formatCode="0.00E+00">
                  <c:v>-3.56646E-3</c:v>
                </c:pt>
                <c:pt idx="33925" formatCode="0.00E+00">
                  <c:v>-3.2839900000000001E-3</c:v>
                </c:pt>
                <c:pt idx="33926" formatCode="0.00E+00">
                  <c:v>-3.0244600000000001E-3</c:v>
                </c:pt>
                <c:pt idx="33927" formatCode="0.00E+00">
                  <c:v>-2.7895300000000001E-3</c:v>
                </c:pt>
                <c:pt idx="33928" formatCode="0.00E+00">
                  <c:v>-2.58085E-3</c:v>
                </c:pt>
                <c:pt idx="33929" formatCode="0.00E+00">
                  <c:v>-2.3999799999999999E-3</c:v>
                </c:pt>
                <c:pt idx="33930" formatCode="0.00E+00">
                  <c:v>-2.2480199999999999E-3</c:v>
                </c:pt>
                <c:pt idx="33931" formatCode="0.00E+00">
                  <c:v>-2.1256299999999999E-3</c:v>
                </c:pt>
                <c:pt idx="33932" formatCode="0.00E+00">
                  <c:v>-2.0333600000000001E-3</c:v>
                </c:pt>
                <c:pt idx="33933" formatCode="0.00E+00">
                  <c:v>-1.9722799999999999E-3</c:v>
                </c:pt>
                <c:pt idx="33934" formatCode="0.00E+00">
                  <c:v>-1.9441599999999999E-3</c:v>
                </c:pt>
                <c:pt idx="33935" formatCode="0.00E+00">
                  <c:v>-1.9509900000000001E-3</c:v>
                </c:pt>
                <c:pt idx="33936" formatCode="0.00E+00">
                  <c:v>-1.9943700000000001E-3</c:v>
                </c:pt>
                <c:pt idx="33937" formatCode="0.00E+00">
                  <c:v>-2.0753600000000001E-3</c:v>
                </c:pt>
                <c:pt idx="33938" formatCode="0.00E+00">
                  <c:v>-2.1947899999999998E-3</c:v>
                </c:pt>
                <c:pt idx="33939" formatCode="0.00E+00">
                  <c:v>-2.3530199999999999E-3</c:v>
                </c:pt>
                <c:pt idx="33940" formatCode="0.00E+00">
                  <c:v>-2.5497300000000001E-3</c:v>
                </c:pt>
                <c:pt idx="33941" formatCode="0.00E+00">
                  <c:v>-2.7842499999999998E-3</c:v>
                </c:pt>
                <c:pt idx="33942" formatCode="0.00E+00">
                  <c:v>-3.0564500000000001E-3</c:v>
                </c:pt>
                <c:pt idx="33943" formatCode="0.00E+00">
                  <c:v>-3.3671700000000001E-3</c:v>
                </c:pt>
                <c:pt idx="33944" formatCode="0.00E+00">
                  <c:v>-3.7173599999999998E-3</c:v>
                </c:pt>
                <c:pt idx="33945" formatCode="0.00E+00">
                  <c:v>-4.1070400000000002E-3</c:v>
                </c:pt>
                <c:pt idx="33946" formatCode="0.00E+00">
                  <c:v>-4.5356299999999997E-3</c:v>
                </c:pt>
                <c:pt idx="33947" formatCode="0.00E+00">
                  <c:v>-5.0028599999999996E-3</c:v>
                </c:pt>
                <c:pt idx="33948" formatCode="0.00E+00">
                  <c:v>-5.5086800000000002E-3</c:v>
                </c:pt>
                <c:pt idx="33949" formatCode="0.00E+00">
                  <c:v>-6.0525199999999996E-3</c:v>
                </c:pt>
                <c:pt idx="33950" formatCode="0.00E+00">
                  <c:v>-6.633E-3</c:v>
                </c:pt>
                <c:pt idx="33951" formatCode="0.00E+00">
                  <c:v>-7.2487100000000002E-3</c:v>
                </c:pt>
                <c:pt idx="33952" formatCode="0.00E+00">
                  <c:v>-7.8989899999999998E-3</c:v>
                </c:pt>
                <c:pt idx="33953" formatCode="0.00E+00">
                  <c:v>-8.5837900000000009E-3</c:v>
                </c:pt>
                <c:pt idx="33954" formatCode="0.00E+00">
                  <c:v>-9.3030700000000001E-3</c:v>
                </c:pt>
                <c:pt idx="33955">
                  <c:v>-1.00564E-2</c:v>
                </c:pt>
                <c:pt idx="33956">
                  <c:v>-1.08428E-2</c:v>
                </c:pt>
                <c:pt idx="33957">
                  <c:v>-1.1661599999999999E-2</c:v>
                </c:pt>
                <c:pt idx="33958">
                  <c:v>-1.25126E-2</c:v>
                </c:pt>
                <c:pt idx="33959">
                  <c:v>-1.3395799999999999E-2</c:v>
                </c:pt>
                <c:pt idx="33960">
                  <c:v>-1.43108E-2</c:v>
                </c:pt>
                <c:pt idx="33961">
                  <c:v>-1.52564E-2</c:v>
                </c:pt>
                <c:pt idx="33962">
                  <c:v>-1.6231099999999998E-2</c:v>
                </c:pt>
                <c:pt idx="33963">
                  <c:v>-1.7233800000000001E-2</c:v>
                </c:pt>
                <c:pt idx="33964">
                  <c:v>-1.82632E-2</c:v>
                </c:pt>
                <c:pt idx="33965">
                  <c:v>-1.9318599999999998E-2</c:v>
                </c:pt>
                <c:pt idx="33966">
                  <c:v>-2.0399E-2</c:v>
                </c:pt>
                <c:pt idx="33967">
                  <c:v>-2.15026E-2</c:v>
                </c:pt>
                <c:pt idx="33968">
                  <c:v>-2.2628100000000002E-2</c:v>
                </c:pt>
                <c:pt idx="33969">
                  <c:v>-2.3774900000000002E-2</c:v>
                </c:pt>
                <c:pt idx="33970">
                  <c:v>-2.4942099999999998E-2</c:v>
                </c:pt>
                <c:pt idx="33971">
                  <c:v>-2.6128800000000001E-2</c:v>
                </c:pt>
                <c:pt idx="33972">
                  <c:v>-2.7334600000000001E-2</c:v>
                </c:pt>
                <c:pt idx="33973">
                  <c:v>-2.8558500000000001E-2</c:v>
                </c:pt>
                <c:pt idx="33974">
                  <c:v>-2.9798999999999999E-2</c:v>
                </c:pt>
                <c:pt idx="33975">
                  <c:v>-3.1053500000000001E-2</c:v>
                </c:pt>
                <c:pt idx="33976">
                  <c:v>-3.23202E-2</c:v>
                </c:pt>
                <c:pt idx="33977">
                  <c:v>-3.35979E-2</c:v>
                </c:pt>
                <c:pt idx="33978">
                  <c:v>-3.4884900000000003E-2</c:v>
                </c:pt>
                <c:pt idx="33979">
                  <c:v>-3.6178399999999999E-2</c:v>
                </c:pt>
                <c:pt idx="33980">
                  <c:v>-3.7475300000000003E-2</c:v>
                </c:pt>
                <c:pt idx="33981">
                  <c:v>-3.8773500000000002E-2</c:v>
                </c:pt>
                <c:pt idx="33982">
                  <c:v>-4.0071299999999997E-2</c:v>
                </c:pt>
                <c:pt idx="33983">
                  <c:v>-4.1366899999999998E-2</c:v>
                </c:pt>
                <c:pt idx="33984">
                  <c:v>-4.2658399999999999E-2</c:v>
                </c:pt>
                <c:pt idx="33985">
                  <c:v>-4.3943299999999998E-2</c:v>
                </c:pt>
                <c:pt idx="33986">
                  <c:v>-4.52199E-2</c:v>
                </c:pt>
                <c:pt idx="33987">
                  <c:v>-4.6486100000000002E-2</c:v>
                </c:pt>
                <c:pt idx="33988">
                  <c:v>-4.7739499999999997E-2</c:v>
                </c:pt>
                <c:pt idx="33989">
                  <c:v>-4.8977300000000001E-2</c:v>
                </c:pt>
                <c:pt idx="33990">
                  <c:v>-5.01968E-2</c:v>
                </c:pt>
                <c:pt idx="33991">
                  <c:v>-5.13961E-2</c:v>
                </c:pt>
                <c:pt idx="33992">
                  <c:v>-5.2573300000000003E-2</c:v>
                </c:pt>
                <c:pt idx="33993">
                  <c:v>-5.3725099999999998E-2</c:v>
                </c:pt>
                <c:pt idx="33994">
                  <c:v>-5.4847699999999999E-2</c:v>
                </c:pt>
                <c:pt idx="33995">
                  <c:v>-5.5938799999999997E-2</c:v>
                </c:pt>
                <c:pt idx="33996">
                  <c:v>-5.6998E-2</c:v>
                </c:pt>
                <c:pt idx="33997">
                  <c:v>-5.80257E-2</c:v>
                </c:pt>
                <c:pt idx="33998">
                  <c:v>-5.9020700000000002E-2</c:v>
                </c:pt>
                <c:pt idx="33999">
                  <c:v>-5.9979200000000003E-2</c:v>
                </c:pt>
                <c:pt idx="34000">
                  <c:v>-6.0897399999999997E-2</c:v>
                </c:pt>
                <c:pt idx="34001">
                  <c:v>-6.1773500000000002E-2</c:v>
                </c:pt>
                <c:pt idx="34002">
                  <c:v>-6.2606800000000004E-2</c:v>
                </c:pt>
                <c:pt idx="34003">
                  <c:v>-6.3395400000000005E-2</c:v>
                </c:pt>
                <c:pt idx="34004">
                  <c:v>-6.4136799999999994E-2</c:v>
                </c:pt>
                <c:pt idx="34005">
                  <c:v>-6.4828899999999995E-2</c:v>
                </c:pt>
                <c:pt idx="34006">
                  <c:v>-6.547E-2</c:v>
                </c:pt>
                <c:pt idx="34007">
                  <c:v>-6.60583E-2</c:v>
                </c:pt>
                <c:pt idx="34008">
                  <c:v>-6.65911E-2</c:v>
                </c:pt>
                <c:pt idx="34009">
                  <c:v>-6.7067199999999993E-2</c:v>
                </c:pt>
                <c:pt idx="34010">
                  <c:v>-6.7487500000000006E-2</c:v>
                </c:pt>
                <c:pt idx="34011">
                  <c:v>-6.7852899999999994E-2</c:v>
                </c:pt>
                <c:pt idx="34012">
                  <c:v>-6.8161899999999997E-2</c:v>
                </c:pt>
                <c:pt idx="34013">
                  <c:v>-6.8412600000000004E-2</c:v>
                </c:pt>
                <c:pt idx="34014">
                  <c:v>-6.8603800000000006E-2</c:v>
                </c:pt>
                <c:pt idx="34015">
                  <c:v>-6.8734900000000002E-2</c:v>
                </c:pt>
                <c:pt idx="34016">
                  <c:v>-6.88058E-2</c:v>
                </c:pt>
                <c:pt idx="34017">
                  <c:v>-6.8816600000000006E-2</c:v>
                </c:pt>
                <c:pt idx="34018">
                  <c:v>-6.8766400000000005E-2</c:v>
                </c:pt>
                <c:pt idx="34019">
                  <c:v>-6.86533E-2</c:v>
                </c:pt>
                <c:pt idx="34020">
                  <c:v>-6.8476400000000007E-2</c:v>
                </c:pt>
                <c:pt idx="34021">
                  <c:v>-6.8237099999999995E-2</c:v>
                </c:pt>
                <c:pt idx="34022">
                  <c:v>-6.7937999999999998E-2</c:v>
                </c:pt>
                <c:pt idx="34023">
                  <c:v>-6.7580500000000002E-2</c:v>
                </c:pt>
                <c:pt idx="34024">
                  <c:v>-6.7165000000000002E-2</c:v>
                </c:pt>
                <c:pt idx="34025">
                  <c:v>-6.6691500000000001E-2</c:v>
                </c:pt>
                <c:pt idx="34026">
                  <c:v>-6.6160800000000006E-2</c:v>
                </c:pt>
                <c:pt idx="34027">
                  <c:v>-6.5572699999999998E-2</c:v>
                </c:pt>
                <c:pt idx="34028">
                  <c:v>-6.4926399999999995E-2</c:v>
                </c:pt>
                <c:pt idx="34029">
                  <c:v>-6.4221299999999995E-2</c:v>
                </c:pt>
                <c:pt idx="34030">
                  <c:v>-6.3459299999999996E-2</c:v>
                </c:pt>
                <c:pt idx="34031">
                  <c:v>-6.2644000000000005E-2</c:v>
                </c:pt>
                <c:pt idx="34032">
                  <c:v>-6.1777699999999998E-2</c:v>
                </c:pt>
                <c:pt idx="34033">
                  <c:v>-6.0861100000000001E-2</c:v>
                </c:pt>
                <c:pt idx="34034">
                  <c:v>-5.9894799999999998E-2</c:v>
                </c:pt>
                <c:pt idx="34035">
                  <c:v>-5.8880799999999997E-2</c:v>
                </c:pt>
                <c:pt idx="34036">
                  <c:v>-5.7821200000000003E-2</c:v>
                </c:pt>
                <c:pt idx="34037">
                  <c:v>-5.6716700000000002E-2</c:v>
                </c:pt>
                <c:pt idx="34038">
                  <c:v>-5.5567900000000003E-2</c:v>
                </c:pt>
                <c:pt idx="34039">
                  <c:v>-5.4376899999999999E-2</c:v>
                </c:pt>
                <c:pt idx="34040">
                  <c:v>-5.3147899999999998E-2</c:v>
                </c:pt>
                <c:pt idx="34041">
                  <c:v>-5.1885300000000002E-2</c:v>
                </c:pt>
                <c:pt idx="34042">
                  <c:v>-5.0591499999999998E-2</c:v>
                </c:pt>
                <c:pt idx="34043">
                  <c:v>-4.9268300000000001E-2</c:v>
                </c:pt>
                <c:pt idx="34044">
                  <c:v>-4.7917899999999999E-2</c:v>
                </c:pt>
                <c:pt idx="34045">
                  <c:v>-4.6544200000000001E-2</c:v>
                </c:pt>
                <c:pt idx="34046">
                  <c:v>-4.5152200000000003E-2</c:v>
                </c:pt>
                <c:pt idx="34047">
                  <c:v>-4.3747000000000001E-2</c:v>
                </c:pt>
                <c:pt idx="34048">
                  <c:v>-4.2330399999999997E-2</c:v>
                </c:pt>
                <c:pt idx="34049">
                  <c:v>-4.0903299999999997E-2</c:v>
                </c:pt>
                <c:pt idx="34050">
                  <c:v>-3.9467700000000001E-2</c:v>
                </c:pt>
                <c:pt idx="34051">
                  <c:v>-3.80278E-2</c:v>
                </c:pt>
                <c:pt idx="34052">
                  <c:v>-3.65884E-2</c:v>
                </c:pt>
                <c:pt idx="34053">
                  <c:v>-3.5153700000000003E-2</c:v>
                </c:pt>
                <c:pt idx="34054">
                  <c:v>-3.3726699999999998E-2</c:v>
                </c:pt>
                <c:pt idx="34055">
                  <c:v>-3.2310499999999999E-2</c:v>
                </c:pt>
                <c:pt idx="34056">
                  <c:v>-3.09082E-2</c:v>
                </c:pt>
                <c:pt idx="34057">
                  <c:v>-2.9522099999999999E-2</c:v>
                </c:pt>
                <c:pt idx="34058">
                  <c:v>-2.81549E-2</c:v>
                </c:pt>
                <c:pt idx="34059">
                  <c:v>-2.68119E-2</c:v>
                </c:pt>
                <c:pt idx="34060">
                  <c:v>-2.5499399999999998E-2</c:v>
                </c:pt>
                <c:pt idx="34061">
                  <c:v>-2.4220999999999999E-2</c:v>
                </c:pt>
                <c:pt idx="34062">
                  <c:v>-2.2978499999999999E-2</c:v>
                </c:pt>
                <c:pt idx="34063">
                  <c:v>-2.1774600000000002E-2</c:v>
                </c:pt>
                <c:pt idx="34064">
                  <c:v>-2.0613200000000002E-2</c:v>
                </c:pt>
                <c:pt idx="34065">
                  <c:v>-1.9497899999999999E-2</c:v>
                </c:pt>
                <c:pt idx="34066">
                  <c:v>-1.8429999999999998E-2</c:v>
                </c:pt>
                <c:pt idx="34067">
                  <c:v>-1.74098E-2</c:v>
                </c:pt>
                <c:pt idx="34068">
                  <c:v>-1.64388E-2</c:v>
                </c:pt>
                <c:pt idx="34069">
                  <c:v>-1.5520300000000001E-2</c:v>
                </c:pt>
                <c:pt idx="34070">
                  <c:v>-1.46579E-2</c:v>
                </c:pt>
                <c:pt idx="34071">
                  <c:v>-1.3856E-2</c:v>
                </c:pt>
                <c:pt idx="34072">
                  <c:v>-1.3118299999999999E-2</c:v>
                </c:pt>
                <c:pt idx="34073">
                  <c:v>-1.2448600000000001E-2</c:v>
                </c:pt>
                <c:pt idx="34074">
                  <c:v>-1.1850599999999999E-2</c:v>
                </c:pt>
                <c:pt idx="34075">
                  <c:v>-1.1326599999999999E-2</c:v>
                </c:pt>
                <c:pt idx="34076">
                  <c:v>-1.0877E-2</c:v>
                </c:pt>
                <c:pt idx="34077">
                  <c:v>-1.05016E-2</c:v>
                </c:pt>
                <c:pt idx="34078">
                  <c:v>-1.02018E-2</c:v>
                </c:pt>
                <c:pt idx="34079" formatCode="0.00E+00">
                  <c:v>-9.9790999999999994E-3</c:v>
                </c:pt>
                <c:pt idx="34080" formatCode="0.00E+00">
                  <c:v>-9.8340200000000006E-3</c:v>
                </c:pt>
                <c:pt idx="34081" formatCode="0.00E+00">
                  <c:v>-9.7648800000000001E-3</c:v>
                </c:pt>
                <c:pt idx="34082" formatCode="0.00E+00">
                  <c:v>-9.7707100000000002E-3</c:v>
                </c:pt>
                <c:pt idx="34083" formatCode="0.00E+00">
                  <c:v>-9.8542600000000001E-3</c:v>
                </c:pt>
                <c:pt idx="34084">
                  <c:v>-1.0021E-2</c:v>
                </c:pt>
                <c:pt idx="34085">
                  <c:v>-1.0275400000000001E-2</c:v>
                </c:pt>
                <c:pt idx="34086">
                  <c:v>-1.0618900000000001E-2</c:v>
                </c:pt>
                <c:pt idx="34087">
                  <c:v>-1.10507E-2</c:v>
                </c:pt>
                <c:pt idx="34088">
                  <c:v>-1.15716E-2</c:v>
                </c:pt>
                <c:pt idx="34089">
                  <c:v>-1.21832E-2</c:v>
                </c:pt>
                <c:pt idx="34090">
                  <c:v>-1.28863E-2</c:v>
                </c:pt>
                <c:pt idx="34091">
                  <c:v>-1.36807E-2</c:v>
                </c:pt>
                <c:pt idx="34092">
                  <c:v>-1.45659E-2</c:v>
                </c:pt>
                <c:pt idx="34093">
                  <c:v>-1.5542500000000001E-2</c:v>
                </c:pt>
                <c:pt idx="34094">
                  <c:v>-1.66111E-2</c:v>
                </c:pt>
                <c:pt idx="34095">
                  <c:v>-1.7770399999999999E-2</c:v>
                </c:pt>
                <c:pt idx="34096">
                  <c:v>-1.9018299999999998E-2</c:v>
                </c:pt>
                <c:pt idx="34097">
                  <c:v>-2.0355600000000001E-2</c:v>
                </c:pt>
                <c:pt idx="34098">
                  <c:v>-2.17859E-2</c:v>
                </c:pt>
                <c:pt idx="34099">
                  <c:v>-2.33102E-2</c:v>
                </c:pt>
                <c:pt idx="34100">
                  <c:v>-2.4925800000000001E-2</c:v>
                </c:pt>
                <c:pt idx="34101">
                  <c:v>-2.6628599999999999E-2</c:v>
                </c:pt>
                <c:pt idx="34102">
                  <c:v>-2.8417499999999998E-2</c:v>
                </c:pt>
                <c:pt idx="34103">
                  <c:v>-3.0292900000000001E-2</c:v>
                </c:pt>
                <c:pt idx="34104">
                  <c:v>-3.2254499999999998E-2</c:v>
                </c:pt>
                <c:pt idx="34105">
                  <c:v>-3.4300200000000003E-2</c:v>
                </c:pt>
                <c:pt idx="34106">
                  <c:v>-3.6425899999999997E-2</c:v>
                </c:pt>
                <c:pt idx="34107">
                  <c:v>-3.8626399999999998E-2</c:v>
                </c:pt>
                <c:pt idx="34108">
                  <c:v>-4.0898799999999999E-2</c:v>
                </c:pt>
                <c:pt idx="34109">
                  <c:v>-4.32419E-2</c:v>
                </c:pt>
                <c:pt idx="34110">
                  <c:v>-4.56523E-2</c:v>
                </c:pt>
                <c:pt idx="34111">
                  <c:v>-4.8125000000000001E-2</c:v>
                </c:pt>
                <c:pt idx="34112">
                  <c:v>-5.0656399999999997E-2</c:v>
                </c:pt>
                <c:pt idx="34113">
                  <c:v>-5.3244800000000002E-2</c:v>
                </c:pt>
                <c:pt idx="34114">
                  <c:v>-5.5888500000000001E-2</c:v>
                </c:pt>
                <c:pt idx="34115">
                  <c:v>-5.8584700000000003E-2</c:v>
                </c:pt>
                <c:pt idx="34116">
                  <c:v>-6.1329000000000002E-2</c:v>
                </c:pt>
                <c:pt idx="34117">
                  <c:v>-6.41177E-2</c:v>
                </c:pt>
                <c:pt idx="34118">
                  <c:v>-6.6949700000000001E-2</c:v>
                </c:pt>
                <c:pt idx="34119">
                  <c:v>-6.9824800000000006E-2</c:v>
                </c:pt>
                <c:pt idx="34120">
                  <c:v>-7.2740100000000002E-2</c:v>
                </c:pt>
                <c:pt idx="34121">
                  <c:v>-7.5691300000000003E-2</c:v>
                </c:pt>
                <c:pt idx="34122">
                  <c:v>-7.8674800000000003E-2</c:v>
                </c:pt>
                <c:pt idx="34123">
                  <c:v>-8.1686900000000007E-2</c:v>
                </c:pt>
                <c:pt idx="34124">
                  <c:v>-8.4723499999999993E-2</c:v>
                </c:pt>
                <c:pt idx="34125">
                  <c:v>-8.7780999999999998E-2</c:v>
                </c:pt>
                <c:pt idx="34126">
                  <c:v>-9.0857599999999997E-2</c:v>
                </c:pt>
                <c:pt idx="34127">
                  <c:v>-9.39527E-2</c:v>
                </c:pt>
                <c:pt idx="34128">
                  <c:v>-9.70641E-2</c:v>
                </c:pt>
                <c:pt idx="34129">
                  <c:v>-0.100186</c:v>
                </c:pt>
                <c:pt idx="34130">
                  <c:v>-0.10331</c:v>
                </c:pt>
                <c:pt idx="34131">
                  <c:v>-0.106431</c:v>
                </c:pt>
                <c:pt idx="34132">
                  <c:v>-0.109542</c:v>
                </c:pt>
                <c:pt idx="34133">
                  <c:v>-0.11264100000000001</c:v>
                </c:pt>
                <c:pt idx="34134">
                  <c:v>-0.11572499999999999</c:v>
                </c:pt>
                <c:pt idx="34135">
                  <c:v>-0.11878900000000001</c:v>
                </c:pt>
                <c:pt idx="34136">
                  <c:v>-0.12182800000000001</c:v>
                </c:pt>
                <c:pt idx="34137">
                  <c:v>-0.124838</c:v>
                </c:pt>
                <c:pt idx="34138">
                  <c:v>-0.12781500000000001</c:v>
                </c:pt>
                <c:pt idx="34139">
                  <c:v>-0.13075700000000001</c:v>
                </c:pt>
                <c:pt idx="34140">
                  <c:v>-0.133661</c:v>
                </c:pt>
                <c:pt idx="34141">
                  <c:v>-0.13652500000000001</c:v>
                </c:pt>
                <c:pt idx="34142">
                  <c:v>-0.139344</c:v>
                </c:pt>
                <c:pt idx="34143">
                  <c:v>-0.14211499999999999</c:v>
                </c:pt>
                <c:pt idx="34144">
                  <c:v>-0.14483399999999999</c:v>
                </c:pt>
                <c:pt idx="34145">
                  <c:v>-0.14749399999999999</c:v>
                </c:pt>
                <c:pt idx="34146">
                  <c:v>-0.15009600000000001</c:v>
                </c:pt>
                <c:pt idx="34147">
                  <c:v>-0.152643</c:v>
                </c:pt>
                <c:pt idx="34148">
                  <c:v>-0.155138</c:v>
                </c:pt>
                <c:pt idx="34149">
                  <c:v>-0.157579</c:v>
                </c:pt>
                <c:pt idx="34150">
                  <c:v>-0.159965</c:v>
                </c:pt>
                <c:pt idx="34151">
                  <c:v>-0.162298</c:v>
                </c:pt>
                <c:pt idx="34152">
                  <c:v>-0.164578</c:v>
                </c:pt>
                <c:pt idx="34153">
                  <c:v>-0.16680200000000001</c:v>
                </c:pt>
                <c:pt idx="34154">
                  <c:v>-0.16896700000000001</c:v>
                </c:pt>
                <c:pt idx="34155">
                  <c:v>-0.17107</c:v>
                </c:pt>
                <c:pt idx="34156">
                  <c:v>-0.17310900000000001</c:v>
                </c:pt>
                <c:pt idx="34157">
                  <c:v>-0.17508399999999999</c:v>
                </c:pt>
                <c:pt idx="34158">
                  <c:v>-0.17699400000000001</c:v>
                </c:pt>
                <c:pt idx="34159">
                  <c:v>-0.178845</c:v>
                </c:pt>
                <c:pt idx="34160">
                  <c:v>-0.18063899999999999</c:v>
                </c:pt>
                <c:pt idx="34161">
                  <c:v>-0.18237900000000001</c:v>
                </c:pt>
                <c:pt idx="34162">
                  <c:v>-0.18406400000000001</c:v>
                </c:pt>
                <c:pt idx="34163">
                  <c:v>-0.185694</c:v>
                </c:pt>
                <c:pt idx="34164">
                  <c:v>-0.18726400000000001</c:v>
                </c:pt>
                <c:pt idx="34165">
                  <c:v>-0.188775</c:v>
                </c:pt>
                <c:pt idx="34166">
                  <c:v>-0.19022600000000001</c:v>
                </c:pt>
                <c:pt idx="34167">
                  <c:v>-0.19162000000000001</c:v>
                </c:pt>
                <c:pt idx="34168">
                  <c:v>-0.19295499999999999</c:v>
                </c:pt>
                <c:pt idx="34169">
                  <c:v>-0.19423099999999999</c:v>
                </c:pt>
                <c:pt idx="34170">
                  <c:v>-0.19545000000000001</c:v>
                </c:pt>
                <c:pt idx="34171">
                  <c:v>-0.19661799999999999</c:v>
                </c:pt>
                <c:pt idx="34172">
                  <c:v>-0.197739</c:v>
                </c:pt>
                <c:pt idx="34173">
                  <c:v>-0.19881699999999999</c:v>
                </c:pt>
                <c:pt idx="34174">
                  <c:v>-0.199854</c:v>
                </c:pt>
                <c:pt idx="34175">
                  <c:v>-0.200853</c:v>
                </c:pt>
                <c:pt idx="34176">
                  <c:v>-0.201819</c:v>
                </c:pt>
                <c:pt idx="34177">
                  <c:v>-0.20275499999999999</c:v>
                </c:pt>
                <c:pt idx="34178">
                  <c:v>-0.20366400000000001</c:v>
                </c:pt>
                <c:pt idx="34179">
                  <c:v>-0.20454700000000001</c:v>
                </c:pt>
                <c:pt idx="34180">
                  <c:v>-0.20540600000000001</c:v>
                </c:pt>
                <c:pt idx="34181">
                  <c:v>-0.20624400000000001</c:v>
                </c:pt>
                <c:pt idx="34182">
                  <c:v>-0.207065</c:v>
                </c:pt>
                <c:pt idx="34183">
                  <c:v>-0.207869</c:v>
                </c:pt>
                <c:pt idx="34184">
                  <c:v>-0.20865700000000001</c:v>
                </c:pt>
                <c:pt idx="34185">
                  <c:v>-0.20943300000000001</c:v>
                </c:pt>
                <c:pt idx="34186">
                  <c:v>-0.210204</c:v>
                </c:pt>
                <c:pt idx="34187">
                  <c:v>-0.21097299999999999</c:v>
                </c:pt>
                <c:pt idx="34188">
                  <c:v>-0.21173900000000001</c:v>
                </c:pt>
                <c:pt idx="34189">
                  <c:v>-0.212502</c:v>
                </c:pt>
                <c:pt idx="34190">
                  <c:v>-0.21326400000000001</c:v>
                </c:pt>
                <c:pt idx="34191">
                  <c:v>-0.21402599999999999</c:v>
                </c:pt>
                <c:pt idx="34192">
                  <c:v>-0.21479200000000001</c:v>
                </c:pt>
                <c:pt idx="34193">
                  <c:v>-0.21556</c:v>
                </c:pt>
                <c:pt idx="34194">
                  <c:v>-0.216333</c:v>
                </c:pt>
                <c:pt idx="34195">
                  <c:v>-0.217112</c:v>
                </c:pt>
                <c:pt idx="34196">
                  <c:v>-0.21789700000000001</c:v>
                </c:pt>
                <c:pt idx="34197">
                  <c:v>-0.21868699999999999</c:v>
                </c:pt>
                <c:pt idx="34198">
                  <c:v>-0.219474</c:v>
                </c:pt>
                <c:pt idx="34199">
                  <c:v>-0.22025400000000001</c:v>
                </c:pt>
                <c:pt idx="34200">
                  <c:v>-0.221029</c:v>
                </c:pt>
                <c:pt idx="34201">
                  <c:v>-0.221802</c:v>
                </c:pt>
                <c:pt idx="34202">
                  <c:v>-0.222575</c:v>
                </c:pt>
                <c:pt idx="34203">
                  <c:v>-0.223354</c:v>
                </c:pt>
                <c:pt idx="34204">
                  <c:v>-0.224136</c:v>
                </c:pt>
                <c:pt idx="34205">
                  <c:v>-0.22492300000000001</c:v>
                </c:pt>
                <c:pt idx="34206">
                  <c:v>-0.225716</c:v>
                </c:pt>
                <c:pt idx="34207">
                  <c:v>-0.226521</c:v>
                </c:pt>
                <c:pt idx="34208">
                  <c:v>-0.22734099999999999</c:v>
                </c:pt>
                <c:pt idx="34209">
                  <c:v>-0.22817799999999999</c:v>
                </c:pt>
                <c:pt idx="34210">
                  <c:v>-0.22903000000000001</c:v>
                </c:pt>
                <c:pt idx="34211">
                  <c:v>-0.22989699999999999</c:v>
                </c:pt>
                <c:pt idx="34212">
                  <c:v>-0.23077800000000001</c:v>
                </c:pt>
                <c:pt idx="34213">
                  <c:v>-0.23167699999999999</c:v>
                </c:pt>
                <c:pt idx="34214">
                  <c:v>-0.232594</c:v>
                </c:pt>
                <c:pt idx="34215">
                  <c:v>-0.23353199999999999</c:v>
                </c:pt>
                <c:pt idx="34216">
                  <c:v>-0.234488</c:v>
                </c:pt>
                <c:pt idx="34217">
                  <c:v>-0.235455</c:v>
                </c:pt>
                <c:pt idx="34218">
                  <c:v>-0.236428</c:v>
                </c:pt>
                <c:pt idx="34219">
                  <c:v>-0.23740600000000001</c:v>
                </c:pt>
                <c:pt idx="34220">
                  <c:v>-0.23838400000000001</c:v>
                </c:pt>
                <c:pt idx="34221">
                  <c:v>-0.23935999999999999</c:v>
                </c:pt>
                <c:pt idx="34222">
                  <c:v>-0.24032700000000001</c:v>
                </c:pt>
                <c:pt idx="34223">
                  <c:v>-0.241286</c:v>
                </c:pt>
                <c:pt idx="34224">
                  <c:v>-0.24223600000000001</c:v>
                </c:pt>
                <c:pt idx="34225">
                  <c:v>-0.243176</c:v>
                </c:pt>
                <c:pt idx="34226">
                  <c:v>-0.24410799999999999</c:v>
                </c:pt>
                <c:pt idx="34227">
                  <c:v>-0.245028</c:v>
                </c:pt>
                <c:pt idx="34228">
                  <c:v>-0.24593499999999999</c:v>
                </c:pt>
                <c:pt idx="34229">
                  <c:v>-0.24682399999999999</c:v>
                </c:pt>
                <c:pt idx="34230">
                  <c:v>-0.247694</c:v>
                </c:pt>
                <c:pt idx="34231">
                  <c:v>-0.24854399999999999</c:v>
                </c:pt>
                <c:pt idx="34232">
                  <c:v>-0.24936700000000001</c:v>
                </c:pt>
                <c:pt idx="34233">
                  <c:v>-0.25015999999999999</c:v>
                </c:pt>
                <c:pt idx="34234">
                  <c:v>-0.25092199999999998</c:v>
                </c:pt>
                <c:pt idx="34235">
                  <c:v>-0.25165900000000002</c:v>
                </c:pt>
                <c:pt idx="34236">
                  <c:v>-0.25237300000000001</c:v>
                </c:pt>
                <c:pt idx="34237">
                  <c:v>-0.25306600000000001</c:v>
                </c:pt>
                <c:pt idx="34238">
                  <c:v>-0.253743</c:v>
                </c:pt>
                <c:pt idx="34239">
                  <c:v>-0.25440600000000002</c:v>
                </c:pt>
                <c:pt idx="34240">
                  <c:v>-0.255052</c:v>
                </c:pt>
                <c:pt idx="34241">
                  <c:v>-0.25567699999999999</c:v>
                </c:pt>
                <c:pt idx="34242">
                  <c:v>-0.256276</c:v>
                </c:pt>
                <c:pt idx="34243">
                  <c:v>-0.25684800000000002</c:v>
                </c:pt>
                <c:pt idx="34244">
                  <c:v>-0.25739000000000001</c:v>
                </c:pt>
                <c:pt idx="34245">
                  <c:v>-0.25790200000000002</c:v>
                </c:pt>
                <c:pt idx="34246">
                  <c:v>-0.25838499999999998</c:v>
                </c:pt>
                <c:pt idx="34247">
                  <c:v>-0.25884499999999999</c:v>
                </c:pt>
                <c:pt idx="34248">
                  <c:v>-0.25928000000000001</c:v>
                </c:pt>
                <c:pt idx="34249">
                  <c:v>-0.259689</c:v>
                </c:pt>
                <c:pt idx="34250">
                  <c:v>-0.26007000000000002</c:v>
                </c:pt>
                <c:pt idx="34251">
                  <c:v>-0.26041999999999998</c:v>
                </c:pt>
                <c:pt idx="34252">
                  <c:v>-0.26074000000000003</c:v>
                </c:pt>
                <c:pt idx="34253">
                  <c:v>-0.26102799999999998</c:v>
                </c:pt>
                <c:pt idx="34254">
                  <c:v>-0.26128499999999999</c:v>
                </c:pt>
                <c:pt idx="34255">
                  <c:v>-0.26151400000000002</c:v>
                </c:pt>
                <c:pt idx="34256">
                  <c:v>-0.26171499999999998</c:v>
                </c:pt>
                <c:pt idx="34257">
                  <c:v>-0.26189000000000001</c:v>
                </c:pt>
                <c:pt idx="34258">
                  <c:v>-0.26203900000000002</c:v>
                </c:pt>
                <c:pt idx="34259">
                  <c:v>-0.26216800000000001</c:v>
                </c:pt>
                <c:pt idx="34260">
                  <c:v>-0.26228000000000001</c:v>
                </c:pt>
                <c:pt idx="34261">
                  <c:v>-0.262376</c:v>
                </c:pt>
                <c:pt idx="34262">
                  <c:v>-0.26245400000000002</c:v>
                </c:pt>
                <c:pt idx="34263">
                  <c:v>-0.26251600000000003</c:v>
                </c:pt>
                <c:pt idx="34264">
                  <c:v>-0.26256299999999999</c:v>
                </c:pt>
                <c:pt idx="34265">
                  <c:v>-0.262596</c:v>
                </c:pt>
                <c:pt idx="34266">
                  <c:v>-0.26261499999999999</c:v>
                </c:pt>
                <c:pt idx="34267">
                  <c:v>-0.26261800000000002</c:v>
                </c:pt>
                <c:pt idx="34268">
                  <c:v>-0.262604</c:v>
                </c:pt>
                <c:pt idx="34269">
                  <c:v>-0.262577</c:v>
                </c:pt>
                <c:pt idx="34270">
                  <c:v>-0.26254100000000002</c:v>
                </c:pt>
                <c:pt idx="34271">
                  <c:v>-0.26249499999999998</c:v>
                </c:pt>
                <c:pt idx="34272">
                  <c:v>-0.262438</c:v>
                </c:pt>
                <c:pt idx="34273">
                  <c:v>-0.26237300000000002</c:v>
                </c:pt>
                <c:pt idx="34274">
                  <c:v>-0.26230500000000001</c:v>
                </c:pt>
                <c:pt idx="34275">
                  <c:v>-0.262235</c:v>
                </c:pt>
                <c:pt idx="34276">
                  <c:v>-0.26216600000000001</c:v>
                </c:pt>
                <c:pt idx="34277">
                  <c:v>-0.26209700000000002</c:v>
                </c:pt>
                <c:pt idx="34278">
                  <c:v>-0.26202599999999998</c:v>
                </c:pt>
                <c:pt idx="34279">
                  <c:v>-0.26195400000000002</c:v>
                </c:pt>
                <c:pt idx="34280">
                  <c:v>-0.26187899999999997</c:v>
                </c:pt>
                <c:pt idx="34281">
                  <c:v>-0.26180399999999998</c:v>
                </c:pt>
                <c:pt idx="34282">
                  <c:v>-0.26172899999999999</c:v>
                </c:pt>
                <c:pt idx="34283">
                  <c:v>-0.261654</c:v>
                </c:pt>
                <c:pt idx="34284">
                  <c:v>-0.261575</c:v>
                </c:pt>
                <c:pt idx="34285">
                  <c:v>-0.26148100000000002</c:v>
                </c:pt>
                <c:pt idx="34286">
                  <c:v>-0.26136500000000001</c:v>
                </c:pt>
                <c:pt idx="34287">
                  <c:v>-0.26122499999999998</c:v>
                </c:pt>
                <c:pt idx="34288">
                  <c:v>-0.26105800000000001</c:v>
                </c:pt>
                <c:pt idx="34289">
                  <c:v>-0.26086700000000002</c:v>
                </c:pt>
                <c:pt idx="34290">
                  <c:v>-0.26065199999999999</c:v>
                </c:pt>
                <c:pt idx="34291">
                  <c:v>-0.26041500000000001</c:v>
                </c:pt>
                <c:pt idx="34292">
                  <c:v>-0.26015500000000003</c:v>
                </c:pt>
                <c:pt idx="34293">
                  <c:v>-0.25987399999999999</c:v>
                </c:pt>
                <c:pt idx="34294">
                  <c:v>-0.259575</c:v>
                </c:pt>
                <c:pt idx="34295">
                  <c:v>-0.25926700000000003</c:v>
                </c:pt>
                <c:pt idx="34296">
                  <c:v>-0.25895400000000002</c:v>
                </c:pt>
                <c:pt idx="34297">
                  <c:v>-0.25863999999999998</c:v>
                </c:pt>
                <c:pt idx="34298">
                  <c:v>-0.258324</c:v>
                </c:pt>
                <c:pt idx="34299">
                  <c:v>-0.25800800000000002</c:v>
                </c:pt>
                <c:pt idx="34300">
                  <c:v>-0.257691</c:v>
                </c:pt>
                <c:pt idx="34301">
                  <c:v>-0.25737100000000002</c:v>
                </c:pt>
                <c:pt idx="34302">
                  <c:v>-0.25704500000000002</c:v>
                </c:pt>
                <c:pt idx="34303">
                  <c:v>-0.256714</c:v>
                </c:pt>
                <c:pt idx="34304">
                  <c:v>-0.25637599999999999</c:v>
                </c:pt>
                <c:pt idx="34305">
                  <c:v>-0.25602799999999998</c:v>
                </c:pt>
                <c:pt idx="34306">
                  <c:v>-0.25566</c:v>
                </c:pt>
                <c:pt idx="34307">
                  <c:v>-0.25526700000000002</c:v>
                </c:pt>
                <c:pt idx="34308">
                  <c:v>-0.25484200000000001</c:v>
                </c:pt>
                <c:pt idx="34309">
                  <c:v>-0.25437599999999999</c:v>
                </c:pt>
                <c:pt idx="34310">
                  <c:v>-0.25386399999999998</c:v>
                </c:pt>
                <c:pt idx="34311">
                  <c:v>-0.25330900000000001</c:v>
                </c:pt>
                <c:pt idx="34312">
                  <c:v>-0.25271300000000002</c:v>
                </c:pt>
                <c:pt idx="34313">
                  <c:v>-0.25208000000000003</c:v>
                </c:pt>
                <c:pt idx="34314">
                  <c:v>-0.25140899999999999</c:v>
                </c:pt>
                <c:pt idx="34315">
                  <c:v>-0.25069799999999998</c:v>
                </c:pt>
                <c:pt idx="34316">
                  <c:v>-0.249947</c:v>
                </c:pt>
                <c:pt idx="34317">
                  <c:v>-0.24915100000000001</c:v>
                </c:pt>
                <c:pt idx="34318">
                  <c:v>-0.248309</c:v>
                </c:pt>
                <c:pt idx="34319">
                  <c:v>-0.247423</c:v>
                </c:pt>
                <c:pt idx="34320">
                  <c:v>-0.24649399999999999</c:v>
                </c:pt>
                <c:pt idx="34321">
                  <c:v>-0.24552199999999999</c:v>
                </c:pt>
                <c:pt idx="34322">
                  <c:v>-0.24451000000000001</c:v>
                </c:pt>
                <c:pt idx="34323">
                  <c:v>-0.24346499999999999</c:v>
                </c:pt>
                <c:pt idx="34324">
                  <c:v>-0.242392</c:v>
                </c:pt>
                <c:pt idx="34325">
                  <c:v>-0.24129500000000001</c:v>
                </c:pt>
                <c:pt idx="34326">
                  <c:v>-0.240178</c:v>
                </c:pt>
                <c:pt idx="34327">
                  <c:v>-0.23904</c:v>
                </c:pt>
                <c:pt idx="34328">
                  <c:v>-0.23788000000000001</c:v>
                </c:pt>
                <c:pt idx="34329">
                  <c:v>-0.23669100000000001</c:v>
                </c:pt>
                <c:pt idx="34330">
                  <c:v>-0.23547299999999999</c:v>
                </c:pt>
                <c:pt idx="34331">
                  <c:v>-0.23422599999999999</c:v>
                </c:pt>
                <c:pt idx="34332">
                  <c:v>-0.23295299999999999</c:v>
                </c:pt>
                <c:pt idx="34333">
                  <c:v>-0.231654</c:v>
                </c:pt>
                <c:pt idx="34334">
                  <c:v>-0.23033100000000001</c:v>
                </c:pt>
                <c:pt idx="34335">
                  <c:v>-0.22898099999999999</c:v>
                </c:pt>
                <c:pt idx="34336">
                  <c:v>-0.227599</c:v>
                </c:pt>
                <c:pt idx="34337">
                  <c:v>-0.226183</c:v>
                </c:pt>
                <c:pt idx="34338">
                  <c:v>-0.22473699999999999</c:v>
                </c:pt>
                <c:pt idx="34339">
                  <c:v>-0.22326799999999999</c:v>
                </c:pt>
                <c:pt idx="34340">
                  <c:v>-0.221779</c:v>
                </c:pt>
                <c:pt idx="34341">
                  <c:v>-0.220276</c:v>
                </c:pt>
                <c:pt idx="34342">
                  <c:v>-0.21876300000000001</c:v>
                </c:pt>
                <c:pt idx="34343">
                  <c:v>-0.217247</c:v>
                </c:pt>
                <c:pt idx="34344">
                  <c:v>-0.215729</c:v>
                </c:pt>
                <c:pt idx="34345">
                  <c:v>-0.21421100000000001</c:v>
                </c:pt>
                <c:pt idx="34346">
                  <c:v>-0.212697</c:v>
                </c:pt>
                <c:pt idx="34347">
                  <c:v>-0.21119399999999999</c:v>
                </c:pt>
                <c:pt idx="34348">
                  <c:v>-0.209705</c:v>
                </c:pt>
                <c:pt idx="34349">
                  <c:v>-0.208229</c:v>
                </c:pt>
                <c:pt idx="34350">
                  <c:v>-0.20676600000000001</c:v>
                </c:pt>
                <c:pt idx="34351">
                  <c:v>-0.20532</c:v>
                </c:pt>
                <c:pt idx="34352">
                  <c:v>-0.20389399999999999</c:v>
                </c:pt>
                <c:pt idx="34353">
                  <c:v>-0.202488</c:v>
                </c:pt>
                <c:pt idx="34354">
                  <c:v>-0.201102</c:v>
                </c:pt>
                <c:pt idx="34355">
                  <c:v>-0.19973399999999999</c:v>
                </c:pt>
                <c:pt idx="34356">
                  <c:v>-0.19838600000000001</c:v>
                </c:pt>
                <c:pt idx="34357">
                  <c:v>-0.19706399999999999</c:v>
                </c:pt>
                <c:pt idx="34358">
                  <c:v>-0.195773</c:v>
                </c:pt>
                <c:pt idx="34359">
                  <c:v>-0.19451599999999999</c:v>
                </c:pt>
                <c:pt idx="34360">
                  <c:v>-0.193296</c:v>
                </c:pt>
                <c:pt idx="34361">
                  <c:v>-0.19212000000000001</c:v>
                </c:pt>
                <c:pt idx="34362">
                  <c:v>-0.19098999999999999</c:v>
                </c:pt>
                <c:pt idx="34363">
                  <c:v>-0.18990699999999999</c:v>
                </c:pt>
                <c:pt idx="34364">
                  <c:v>-0.18887300000000001</c:v>
                </c:pt>
                <c:pt idx="34365">
                  <c:v>-0.187889</c:v>
                </c:pt>
                <c:pt idx="34366">
                  <c:v>-0.18695500000000001</c:v>
                </c:pt>
                <c:pt idx="34367">
                  <c:v>-0.18607499999999999</c:v>
                </c:pt>
                <c:pt idx="34368">
                  <c:v>-0.185253</c:v>
                </c:pt>
                <c:pt idx="34369">
                  <c:v>-0.18449399999999999</c:v>
                </c:pt>
                <c:pt idx="34370">
                  <c:v>-0.18379999999999999</c:v>
                </c:pt>
                <c:pt idx="34371">
                  <c:v>-0.183172</c:v>
                </c:pt>
                <c:pt idx="34372">
                  <c:v>-0.18260999999999999</c:v>
                </c:pt>
                <c:pt idx="34373">
                  <c:v>-0.18210899999999999</c:v>
                </c:pt>
                <c:pt idx="34374">
                  <c:v>-0.181669</c:v>
                </c:pt>
                <c:pt idx="34375">
                  <c:v>-0.18129000000000001</c:v>
                </c:pt>
                <c:pt idx="34376">
                  <c:v>-0.18097099999999999</c:v>
                </c:pt>
                <c:pt idx="34377">
                  <c:v>-0.18071200000000001</c:v>
                </c:pt>
                <c:pt idx="34378">
                  <c:v>-0.18051600000000001</c:v>
                </c:pt>
                <c:pt idx="34379">
                  <c:v>-0.18038799999999999</c:v>
                </c:pt>
                <c:pt idx="34380">
                  <c:v>-0.18032999999999999</c:v>
                </c:pt>
                <c:pt idx="34381">
                  <c:v>-0.18034500000000001</c:v>
                </c:pt>
                <c:pt idx="34382">
                  <c:v>-0.18043899999999999</c:v>
                </c:pt>
                <c:pt idx="34383">
                  <c:v>-0.18062</c:v>
                </c:pt>
                <c:pt idx="34384">
                  <c:v>-0.180892</c:v>
                </c:pt>
                <c:pt idx="34385">
                  <c:v>-0.181259</c:v>
                </c:pt>
                <c:pt idx="34386">
                  <c:v>-0.18171999999999999</c:v>
                </c:pt>
                <c:pt idx="34387">
                  <c:v>-0.18227099999999999</c:v>
                </c:pt>
                <c:pt idx="34388">
                  <c:v>-0.18290300000000001</c:v>
                </c:pt>
                <c:pt idx="34389">
                  <c:v>-0.183615</c:v>
                </c:pt>
                <c:pt idx="34390">
                  <c:v>-0.18440799999999999</c:v>
                </c:pt>
                <c:pt idx="34391">
                  <c:v>-0.18529200000000001</c:v>
                </c:pt>
                <c:pt idx="34392">
                  <c:v>-0.18627099999999999</c:v>
                </c:pt>
                <c:pt idx="34393">
                  <c:v>-0.18734000000000001</c:v>
                </c:pt>
                <c:pt idx="34394">
                  <c:v>-0.18848599999999999</c:v>
                </c:pt>
                <c:pt idx="34395">
                  <c:v>-0.189697</c:v>
                </c:pt>
                <c:pt idx="34396">
                  <c:v>-0.190967</c:v>
                </c:pt>
                <c:pt idx="34397">
                  <c:v>-0.19229099999999999</c:v>
                </c:pt>
                <c:pt idx="34398">
                  <c:v>-0.193662</c:v>
                </c:pt>
                <c:pt idx="34399">
                  <c:v>-0.195078</c:v>
                </c:pt>
                <c:pt idx="34400">
                  <c:v>-0.196543</c:v>
                </c:pt>
                <c:pt idx="34401">
                  <c:v>-0.19806299999999999</c:v>
                </c:pt>
                <c:pt idx="34402">
                  <c:v>-0.19964000000000001</c:v>
                </c:pt>
                <c:pt idx="34403">
                  <c:v>-0.20127100000000001</c:v>
                </c:pt>
                <c:pt idx="34404">
                  <c:v>-0.202954</c:v>
                </c:pt>
                <c:pt idx="34405">
                  <c:v>-0.20468500000000001</c:v>
                </c:pt>
                <c:pt idx="34406">
                  <c:v>-0.206459</c:v>
                </c:pt>
                <c:pt idx="34407">
                  <c:v>-0.20827499999999999</c:v>
                </c:pt>
                <c:pt idx="34408">
                  <c:v>-0.21013100000000001</c:v>
                </c:pt>
                <c:pt idx="34409">
                  <c:v>-0.21202299999999999</c:v>
                </c:pt>
                <c:pt idx="34410">
                  <c:v>-0.21395</c:v>
                </c:pt>
                <c:pt idx="34411">
                  <c:v>-0.21591399999999999</c:v>
                </c:pt>
                <c:pt idx="34412">
                  <c:v>-0.217914</c:v>
                </c:pt>
                <c:pt idx="34413">
                  <c:v>-0.219948</c:v>
                </c:pt>
                <c:pt idx="34414">
                  <c:v>-0.22200800000000001</c:v>
                </c:pt>
                <c:pt idx="34415">
                  <c:v>-0.22408800000000001</c:v>
                </c:pt>
                <c:pt idx="34416">
                  <c:v>-0.22617999999999999</c:v>
                </c:pt>
                <c:pt idx="34417">
                  <c:v>-0.22827500000000001</c:v>
                </c:pt>
                <c:pt idx="34418">
                  <c:v>-0.23036899999999999</c:v>
                </c:pt>
                <c:pt idx="34419">
                  <c:v>-0.23246600000000001</c:v>
                </c:pt>
                <c:pt idx="34420">
                  <c:v>-0.234568</c:v>
                </c:pt>
                <c:pt idx="34421">
                  <c:v>-0.23666999999999999</c:v>
                </c:pt>
                <c:pt idx="34422">
                  <c:v>-0.238763</c:v>
                </c:pt>
                <c:pt idx="34423">
                  <c:v>-0.240837</c:v>
                </c:pt>
                <c:pt idx="34424">
                  <c:v>-0.24288599999999999</c:v>
                </c:pt>
                <c:pt idx="34425">
                  <c:v>-0.24491299999999999</c:v>
                </c:pt>
                <c:pt idx="34426">
                  <c:v>-0.246921</c:v>
                </c:pt>
                <c:pt idx="34427">
                  <c:v>-0.24891199999999999</c:v>
                </c:pt>
                <c:pt idx="34428">
                  <c:v>-0.25088500000000002</c:v>
                </c:pt>
                <c:pt idx="34429">
                  <c:v>-0.25283699999999998</c:v>
                </c:pt>
                <c:pt idx="34430">
                  <c:v>-0.25477</c:v>
                </c:pt>
                <c:pt idx="34431">
                  <c:v>-0.25667800000000002</c:v>
                </c:pt>
                <c:pt idx="34432">
                  <c:v>-0.25855400000000001</c:v>
                </c:pt>
                <c:pt idx="34433">
                  <c:v>-0.26039200000000001</c:v>
                </c:pt>
                <c:pt idx="34434">
                  <c:v>-0.26219300000000001</c:v>
                </c:pt>
                <c:pt idx="34435">
                  <c:v>-0.263961</c:v>
                </c:pt>
                <c:pt idx="34436">
                  <c:v>-0.26569300000000001</c:v>
                </c:pt>
                <c:pt idx="34437">
                  <c:v>-0.26738499999999998</c:v>
                </c:pt>
                <c:pt idx="34438">
                  <c:v>-0.26903100000000002</c:v>
                </c:pt>
                <c:pt idx="34439">
                  <c:v>-0.270623</c:v>
                </c:pt>
                <c:pt idx="34440">
                  <c:v>-0.27215400000000001</c:v>
                </c:pt>
                <c:pt idx="34441">
                  <c:v>-0.27361999999999997</c:v>
                </c:pt>
                <c:pt idx="34442">
                  <c:v>-0.27502300000000002</c:v>
                </c:pt>
                <c:pt idx="34443">
                  <c:v>-0.276362</c:v>
                </c:pt>
                <c:pt idx="34444">
                  <c:v>-0.27763900000000002</c:v>
                </c:pt>
                <c:pt idx="34445">
                  <c:v>-0.27885399999999999</c:v>
                </c:pt>
                <c:pt idx="34446">
                  <c:v>-0.280003</c:v>
                </c:pt>
                <c:pt idx="34447">
                  <c:v>-0.281086</c:v>
                </c:pt>
                <c:pt idx="34448">
                  <c:v>-0.28210299999999999</c:v>
                </c:pt>
                <c:pt idx="34449">
                  <c:v>-0.283051</c:v>
                </c:pt>
                <c:pt idx="34450">
                  <c:v>-0.28392699999999998</c:v>
                </c:pt>
                <c:pt idx="34451">
                  <c:v>-0.28472799999999998</c:v>
                </c:pt>
                <c:pt idx="34452">
                  <c:v>-0.28545199999999998</c:v>
                </c:pt>
                <c:pt idx="34453">
                  <c:v>-0.28610099999999999</c:v>
                </c:pt>
                <c:pt idx="34454">
                  <c:v>-0.28667799999999999</c:v>
                </c:pt>
                <c:pt idx="34455">
                  <c:v>-0.28718700000000003</c:v>
                </c:pt>
                <c:pt idx="34456">
                  <c:v>-0.28762700000000002</c:v>
                </c:pt>
                <c:pt idx="34457">
                  <c:v>-0.28799200000000003</c:v>
                </c:pt>
                <c:pt idx="34458">
                  <c:v>-0.28828300000000001</c:v>
                </c:pt>
                <c:pt idx="34459">
                  <c:v>-0.28849799999999998</c:v>
                </c:pt>
                <c:pt idx="34460">
                  <c:v>-0.28863699999999998</c:v>
                </c:pt>
                <c:pt idx="34461">
                  <c:v>-0.28870000000000001</c:v>
                </c:pt>
                <c:pt idx="34462">
                  <c:v>-0.28868899999999997</c:v>
                </c:pt>
                <c:pt idx="34463">
                  <c:v>-0.288609</c:v>
                </c:pt>
                <c:pt idx="34464">
                  <c:v>-0.28845799999999999</c:v>
                </c:pt>
                <c:pt idx="34465">
                  <c:v>-0.28823500000000002</c:v>
                </c:pt>
                <c:pt idx="34466">
                  <c:v>-0.28794700000000001</c:v>
                </c:pt>
                <c:pt idx="34467">
                  <c:v>-0.28759899999999999</c:v>
                </c:pt>
                <c:pt idx="34468">
                  <c:v>-0.28719299999999998</c:v>
                </c:pt>
                <c:pt idx="34469">
                  <c:v>-0.28672700000000001</c:v>
                </c:pt>
                <c:pt idx="34470">
                  <c:v>-0.28620400000000001</c:v>
                </c:pt>
                <c:pt idx="34471">
                  <c:v>-0.28562799999999999</c:v>
                </c:pt>
                <c:pt idx="34472">
                  <c:v>-0.28500199999999998</c:v>
                </c:pt>
                <c:pt idx="34473">
                  <c:v>-0.284327</c:v>
                </c:pt>
                <c:pt idx="34474">
                  <c:v>-0.28360200000000002</c:v>
                </c:pt>
                <c:pt idx="34475">
                  <c:v>-0.28282600000000002</c:v>
                </c:pt>
                <c:pt idx="34476">
                  <c:v>-0.281995</c:v>
                </c:pt>
                <c:pt idx="34477">
                  <c:v>-0.281109</c:v>
                </c:pt>
                <c:pt idx="34478">
                  <c:v>-0.28017900000000001</c:v>
                </c:pt>
                <c:pt idx="34479">
                  <c:v>-0.27921600000000002</c:v>
                </c:pt>
                <c:pt idx="34480">
                  <c:v>-0.278223</c:v>
                </c:pt>
                <c:pt idx="34481">
                  <c:v>-0.27719700000000003</c:v>
                </c:pt>
                <c:pt idx="34482">
                  <c:v>-0.27612799999999998</c:v>
                </c:pt>
                <c:pt idx="34483">
                  <c:v>-0.27501399999999998</c:v>
                </c:pt>
                <c:pt idx="34484">
                  <c:v>-0.27385799999999999</c:v>
                </c:pt>
                <c:pt idx="34485">
                  <c:v>-0.27266600000000002</c:v>
                </c:pt>
                <c:pt idx="34486">
                  <c:v>-0.27143899999999999</c:v>
                </c:pt>
                <c:pt idx="34487">
                  <c:v>-0.27018199999999998</c:v>
                </c:pt>
                <c:pt idx="34488">
                  <c:v>-0.26890700000000001</c:v>
                </c:pt>
                <c:pt idx="34489">
                  <c:v>-0.26762000000000002</c:v>
                </c:pt>
                <c:pt idx="34490">
                  <c:v>-0.26631899999999997</c:v>
                </c:pt>
                <c:pt idx="34491">
                  <c:v>-0.26499299999999998</c:v>
                </c:pt>
                <c:pt idx="34492">
                  <c:v>-0.26364799999999999</c:v>
                </c:pt>
                <c:pt idx="34493">
                  <c:v>-0.26230100000000001</c:v>
                </c:pt>
                <c:pt idx="34494">
                  <c:v>-0.26095600000000002</c:v>
                </c:pt>
                <c:pt idx="34495">
                  <c:v>-0.25961099999999998</c:v>
                </c:pt>
                <c:pt idx="34496">
                  <c:v>-0.258272</c:v>
                </c:pt>
                <c:pt idx="34497">
                  <c:v>-0.25694600000000001</c:v>
                </c:pt>
                <c:pt idx="34498">
                  <c:v>-0.255635</c:v>
                </c:pt>
                <c:pt idx="34499">
                  <c:v>-0.25434099999999998</c:v>
                </c:pt>
                <c:pt idx="34500">
                  <c:v>-0.25306299999999998</c:v>
                </c:pt>
                <c:pt idx="34501">
                  <c:v>-0.25180000000000002</c:v>
                </c:pt>
                <c:pt idx="34502">
                  <c:v>-0.25055100000000002</c:v>
                </c:pt>
                <c:pt idx="34503">
                  <c:v>-0.24931600000000001</c:v>
                </c:pt>
                <c:pt idx="34504">
                  <c:v>-0.24809600000000001</c:v>
                </c:pt>
                <c:pt idx="34505">
                  <c:v>-0.246891</c:v>
                </c:pt>
                <c:pt idx="34506">
                  <c:v>-0.245703</c:v>
                </c:pt>
                <c:pt idx="34507">
                  <c:v>-0.244537</c:v>
                </c:pt>
                <c:pt idx="34508">
                  <c:v>-0.24340100000000001</c:v>
                </c:pt>
                <c:pt idx="34509">
                  <c:v>-0.24229700000000001</c:v>
                </c:pt>
                <c:pt idx="34510">
                  <c:v>-0.24122199999999999</c:v>
                </c:pt>
                <c:pt idx="34511">
                  <c:v>-0.240176</c:v>
                </c:pt>
                <c:pt idx="34512">
                  <c:v>-0.23916599999999999</c:v>
                </c:pt>
                <c:pt idx="34513">
                  <c:v>-0.238201</c:v>
                </c:pt>
                <c:pt idx="34514">
                  <c:v>-0.23728399999999999</c:v>
                </c:pt>
                <c:pt idx="34515">
                  <c:v>-0.23641899999999999</c:v>
                </c:pt>
                <c:pt idx="34516">
                  <c:v>-0.23560500000000001</c:v>
                </c:pt>
                <c:pt idx="34517">
                  <c:v>-0.234845</c:v>
                </c:pt>
                <c:pt idx="34518">
                  <c:v>-0.23414099999999999</c:v>
                </c:pt>
                <c:pt idx="34519">
                  <c:v>-0.23349200000000001</c:v>
                </c:pt>
                <c:pt idx="34520">
                  <c:v>-0.23289000000000001</c:v>
                </c:pt>
                <c:pt idx="34521">
                  <c:v>-0.23233400000000001</c:v>
                </c:pt>
                <c:pt idx="34522">
                  <c:v>-0.231825</c:v>
                </c:pt>
                <c:pt idx="34523">
                  <c:v>-0.23136399999999999</c:v>
                </c:pt>
                <c:pt idx="34524">
                  <c:v>-0.23094999999999999</c:v>
                </c:pt>
                <c:pt idx="34525">
                  <c:v>-0.23058000000000001</c:v>
                </c:pt>
                <c:pt idx="34526">
                  <c:v>-0.23024700000000001</c:v>
                </c:pt>
                <c:pt idx="34527">
                  <c:v>-0.22994800000000001</c:v>
                </c:pt>
                <c:pt idx="34528">
                  <c:v>-0.22968</c:v>
                </c:pt>
                <c:pt idx="34529">
                  <c:v>-0.22944500000000001</c:v>
                </c:pt>
                <c:pt idx="34530">
                  <c:v>-0.229245</c:v>
                </c:pt>
                <c:pt idx="34531">
                  <c:v>-0.22908200000000001</c:v>
                </c:pt>
                <c:pt idx="34532">
                  <c:v>-0.22895599999999999</c:v>
                </c:pt>
                <c:pt idx="34533">
                  <c:v>-0.22886500000000001</c:v>
                </c:pt>
                <c:pt idx="34534">
                  <c:v>-0.22880400000000001</c:v>
                </c:pt>
                <c:pt idx="34535">
                  <c:v>-0.228772</c:v>
                </c:pt>
                <c:pt idx="34536">
                  <c:v>-0.228765</c:v>
                </c:pt>
                <c:pt idx="34537">
                  <c:v>-0.22877900000000001</c:v>
                </c:pt>
                <c:pt idx="34538">
                  <c:v>-0.22880500000000001</c:v>
                </c:pt>
                <c:pt idx="34539">
                  <c:v>-0.22883999999999999</c:v>
                </c:pt>
                <c:pt idx="34540">
                  <c:v>-0.228884</c:v>
                </c:pt>
                <c:pt idx="34541">
                  <c:v>-0.228939</c:v>
                </c:pt>
                <c:pt idx="34542">
                  <c:v>-0.22900400000000001</c:v>
                </c:pt>
                <c:pt idx="34543">
                  <c:v>-0.229078</c:v>
                </c:pt>
                <c:pt idx="34544">
                  <c:v>-0.229162</c:v>
                </c:pt>
                <c:pt idx="34545">
                  <c:v>-0.22925499999999999</c:v>
                </c:pt>
                <c:pt idx="34546">
                  <c:v>-0.229356</c:v>
                </c:pt>
                <c:pt idx="34547">
                  <c:v>-0.229462</c:v>
                </c:pt>
                <c:pt idx="34548">
                  <c:v>-0.229573</c:v>
                </c:pt>
                <c:pt idx="34549">
                  <c:v>-0.229686</c:v>
                </c:pt>
                <c:pt idx="34550">
                  <c:v>-0.229797</c:v>
                </c:pt>
                <c:pt idx="34551">
                  <c:v>-0.229902</c:v>
                </c:pt>
                <c:pt idx="34552">
                  <c:v>-0.229995</c:v>
                </c:pt>
                <c:pt idx="34553">
                  <c:v>-0.230075</c:v>
                </c:pt>
                <c:pt idx="34554">
                  <c:v>-0.23014299999999999</c:v>
                </c:pt>
                <c:pt idx="34555">
                  <c:v>-0.23019800000000001</c:v>
                </c:pt>
                <c:pt idx="34556">
                  <c:v>-0.230236</c:v>
                </c:pt>
                <c:pt idx="34557">
                  <c:v>-0.23025000000000001</c:v>
                </c:pt>
                <c:pt idx="34558">
                  <c:v>-0.23023299999999999</c:v>
                </c:pt>
                <c:pt idx="34559">
                  <c:v>-0.23017899999999999</c:v>
                </c:pt>
                <c:pt idx="34560">
                  <c:v>-0.23008799999999999</c:v>
                </c:pt>
                <c:pt idx="34561">
                  <c:v>-0.229958</c:v>
                </c:pt>
                <c:pt idx="34562">
                  <c:v>-0.22978999999999999</c:v>
                </c:pt>
                <c:pt idx="34563">
                  <c:v>-0.22958300000000001</c:v>
                </c:pt>
                <c:pt idx="34564">
                  <c:v>-0.22933200000000001</c:v>
                </c:pt>
                <c:pt idx="34565">
                  <c:v>-0.22903299999999999</c:v>
                </c:pt>
                <c:pt idx="34566">
                  <c:v>-0.228683</c:v>
                </c:pt>
                <c:pt idx="34567">
                  <c:v>-0.22828200000000001</c:v>
                </c:pt>
                <c:pt idx="34568">
                  <c:v>-0.227827</c:v>
                </c:pt>
                <c:pt idx="34569">
                  <c:v>-0.22731299999999999</c:v>
                </c:pt>
                <c:pt idx="34570">
                  <c:v>-0.226742</c:v>
                </c:pt>
                <c:pt idx="34571">
                  <c:v>-0.22611400000000001</c:v>
                </c:pt>
                <c:pt idx="34572">
                  <c:v>-0.22542899999999999</c:v>
                </c:pt>
                <c:pt idx="34573">
                  <c:v>-0.224688</c:v>
                </c:pt>
                <c:pt idx="34574">
                  <c:v>-0.223888</c:v>
                </c:pt>
                <c:pt idx="34575">
                  <c:v>-0.22302900000000001</c:v>
                </c:pt>
                <c:pt idx="34576">
                  <c:v>-0.22211800000000001</c:v>
                </c:pt>
                <c:pt idx="34577">
                  <c:v>-0.22115299999999999</c:v>
                </c:pt>
                <c:pt idx="34578">
                  <c:v>-0.22010399999999999</c:v>
                </c:pt>
                <c:pt idx="34579">
                  <c:v>-0.21895600000000001</c:v>
                </c:pt>
                <c:pt idx="34580">
                  <c:v>-0.21774499999999999</c:v>
                </c:pt>
                <c:pt idx="34581">
                  <c:v>-0.21648800000000001</c:v>
                </c:pt>
                <c:pt idx="34582">
                  <c:v>-0.215165</c:v>
                </c:pt>
                <c:pt idx="34583">
                  <c:v>-0.21377599999999999</c:v>
                </c:pt>
                <c:pt idx="34584">
                  <c:v>-0.21232999999999999</c:v>
                </c:pt>
                <c:pt idx="34585">
                  <c:v>-0.21082999999999999</c:v>
                </c:pt>
                <c:pt idx="34586">
                  <c:v>-0.20927200000000001</c:v>
                </c:pt>
                <c:pt idx="34587">
                  <c:v>-0.20765500000000001</c:v>
                </c:pt>
                <c:pt idx="34588">
                  <c:v>-0.20597599999999999</c:v>
                </c:pt>
                <c:pt idx="34589">
                  <c:v>-0.204238</c:v>
                </c:pt>
                <c:pt idx="34590">
                  <c:v>-0.20244400000000001</c:v>
                </c:pt>
                <c:pt idx="34591">
                  <c:v>-0.200599</c:v>
                </c:pt>
                <c:pt idx="34592">
                  <c:v>-0.19870199999999999</c:v>
                </c:pt>
                <c:pt idx="34593">
                  <c:v>-0.19675300000000001</c:v>
                </c:pt>
                <c:pt idx="34594">
                  <c:v>-0.19475600000000001</c:v>
                </c:pt>
                <c:pt idx="34595">
                  <c:v>-0.192716</c:v>
                </c:pt>
                <c:pt idx="34596">
                  <c:v>-0.19064300000000001</c:v>
                </c:pt>
                <c:pt idx="34597">
                  <c:v>-0.18854199999999999</c:v>
                </c:pt>
                <c:pt idx="34598">
                  <c:v>-0.186418</c:v>
                </c:pt>
                <c:pt idx="34599">
                  <c:v>-0.184276</c:v>
                </c:pt>
                <c:pt idx="34600">
                  <c:v>-0.182116</c:v>
                </c:pt>
                <c:pt idx="34601">
                  <c:v>-0.17994299999999999</c:v>
                </c:pt>
                <c:pt idx="34602">
                  <c:v>-0.177758</c:v>
                </c:pt>
                <c:pt idx="34603">
                  <c:v>-0.17555999999999999</c:v>
                </c:pt>
                <c:pt idx="34604">
                  <c:v>-0.17335</c:v>
                </c:pt>
                <c:pt idx="34605">
                  <c:v>-0.171129</c:v>
                </c:pt>
                <c:pt idx="34606">
                  <c:v>-0.168902</c:v>
                </c:pt>
                <c:pt idx="34607">
                  <c:v>-0.16666900000000001</c:v>
                </c:pt>
                <c:pt idx="34608">
                  <c:v>-0.16442999999999999</c:v>
                </c:pt>
                <c:pt idx="34609">
                  <c:v>-0.162187</c:v>
                </c:pt>
                <c:pt idx="34610">
                  <c:v>-0.159941</c:v>
                </c:pt>
                <c:pt idx="34611">
                  <c:v>-0.157694</c:v>
                </c:pt>
                <c:pt idx="34612">
                  <c:v>-0.155446</c:v>
                </c:pt>
                <c:pt idx="34613">
                  <c:v>-0.153198</c:v>
                </c:pt>
                <c:pt idx="34614">
                  <c:v>-0.150951</c:v>
                </c:pt>
                <c:pt idx="34615">
                  <c:v>-0.148706</c:v>
                </c:pt>
                <c:pt idx="34616">
                  <c:v>-0.14646700000000001</c:v>
                </c:pt>
                <c:pt idx="34617">
                  <c:v>-0.144236</c:v>
                </c:pt>
                <c:pt idx="34618">
                  <c:v>-0.14201800000000001</c:v>
                </c:pt>
                <c:pt idx="34619">
                  <c:v>-0.139816</c:v>
                </c:pt>
                <c:pt idx="34620">
                  <c:v>-0.13763300000000001</c:v>
                </c:pt>
                <c:pt idx="34621">
                  <c:v>-0.13546900000000001</c:v>
                </c:pt>
                <c:pt idx="34622">
                  <c:v>-0.133325</c:v>
                </c:pt>
                <c:pt idx="34623">
                  <c:v>-0.13120299999999999</c:v>
                </c:pt>
                <c:pt idx="34624">
                  <c:v>-0.129103</c:v>
                </c:pt>
                <c:pt idx="34625">
                  <c:v>-0.127025</c:v>
                </c:pt>
                <c:pt idx="34626">
                  <c:v>-0.124971</c:v>
                </c:pt>
                <c:pt idx="34627">
                  <c:v>-0.122942</c:v>
                </c:pt>
                <c:pt idx="34628">
                  <c:v>-0.120938</c:v>
                </c:pt>
                <c:pt idx="34629">
                  <c:v>-0.118964</c:v>
                </c:pt>
                <c:pt idx="34630">
                  <c:v>-0.117022</c:v>
                </c:pt>
                <c:pt idx="34631">
                  <c:v>-0.115118</c:v>
                </c:pt>
                <c:pt idx="34632">
                  <c:v>-0.113258</c:v>
                </c:pt>
                <c:pt idx="34633">
                  <c:v>-0.111444</c:v>
                </c:pt>
                <c:pt idx="34634">
                  <c:v>-0.109677</c:v>
                </c:pt>
                <c:pt idx="34635">
                  <c:v>-0.107956</c:v>
                </c:pt>
                <c:pt idx="34636">
                  <c:v>-0.106284</c:v>
                </c:pt>
                <c:pt idx="34637">
                  <c:v>-0.104661</c:v>
                </c:pt>
                <c:pt idx="34638">
                  <c:v>-0.10308299999999999</c:v>
                </c:pt>
                <c:pt idx="34639">
                  <c:v>-0.10155</c:v>
                </c:pt>
                <c:pt idx="34640">
                  <c:v>-0.100061</c:v>
                </c:pt>
                <c:pt idx="34641">
                  <c:v>-9.8617700000000003E-2</c:v>
                </c:pt>
                <c:pt idx="34642">
                  <c:v>-9.7221600000000005E-2</c:v>
                </c:pt>
                <c:pt idx="34643">
                  <c:v>-9.5876199999999995E-2</c:v>
                </c:pt>
                <c:pt idx="34644">
                  <c:v>-9.4580399999999995E-2</c:v>
                </c:pt>
                <c:pt idx="34645">
                  <c:v>-9.3328999999999995E-2</c:v>
                </c:pt>
                <c:pt idx="34646">
                  <c:v>-9.2118900000000004E-2</c:v>
                </c:pt>
                <c:pt idx="34647">
                  <c:v>-9.0952099999999994E-2</c:v>
                </c:pt>
                <c:pt idx="34648">
                  <c:v>-8.98341E-2</c:v>
                </c:pt>
                <c:pt idx="34649">
                  <c:v>-8.8770199999999994E-2</c:v>
                </c:pt>
                <c:pt idx="34650">
                  <c:v>-8.7764700000000001E-2</c:v>
                </c:pt>
                <c:pt idx="34651">
                  <c:v>-8.6820999999999995E-2</c:v>
                </c:pt>
                <c:pt idx="34652">
                  <c:v>-8.5937299999999994E-2</c:v>
                </c:pt>
                <c:pt idx="34653">
                  <c:v>-8.5111400000000004E-2</c:v>
                </c:pt>
                <c:pt idx="34654">
                  <c:v>-8.4345400000000001E-2</c:v>
                </c:pt>
                <c:pt idx="34655">
                  <c:v>-8.3642300000000003E-2</c:v>
                </c:pt>
                <c:pt idx="34656">
                  <c:v>-8.3004099999999997E-2</c:v>
                </c:pt>
                <c:pt idx="34657">
                  <c:v>-8.2433999999999993E-2</c:v>
                </c:pt>
                <c:pt idx="34658">
                  <c:v>-8.1934699999999999E-2</c:v>
                </c:pt>
                <c:pt idx="34659">
                  <c:v>-8.1505599999999997E-2</c:v>
                </c:pt>
                <c:pt idx="34660">
                  <c:v>-8.1145800000000004E-2</c:v>
                </c:pt>
                <c:pt idx="34661">
                  <c:v>-8.0854099999999998E-2</c:v>
                </c:pt>
                <c:pt idx="34662">
                  <c:v>-8.06288E-2</c:v>
                </c:pt>
                <c:pt idx="34663">
                  <c:v>-8.0472399999999999E-2</c:v>
                </c:pt>
                <c:pt idx="34664">
                  <c:v>-8.0389699999999994E-2</c:v>
                </c:pt>
                <c:pt idx="34665">
                  <c:v>-8.0365300000000001E-2</c:v>
                </c:pt>
                <c:pt idx="34666">
                  <c:v>-8.0368400000000007E-2</c:v>
                </c:pt>
                <c:pt idx="34667">
                  <c:v>-8.0410200000000001E-2</c:v>
                </c:pt>
                <c:pt idx="34668">
                  <c:v>-8.0523200000000003E-2</c:v>
                </c:pt>
                <c:pt idx="34669">
                  <c:v>-8.0700400000000005E-2</c:v>
                </c:pt>
                <c:pt idx="34670">
                  <c:v>-8.0927799999999994E-2</c:v>
                </c:pt>
                <c:pt idx="34671">
                  <c:v>-8.1212300000000001E-2</c:v>
                </c:pt>
                <c:pt idx="34672">
                  <c:v>-8.1557699999999997E-2</c:v>
                </c:pt>
                <c:pt idx="34673">
                  <c:v>-8.1961400000000004E-2</c:v>
                </c:pt>
                <c:pt idx="34674">
                  <c:v>-8.2420599999999997E-2</c:v>
                </c:pt>
                <c:pt idx="34675">
                  <c:v>-8.2932900000000004E-2</c:v>
                </c:pt>
                <c:pt idx="34676">
                  <c:v>-8.3497299999999997E-2</c:v>
                </c:pt>
                <c:pt idx="34677">
                  <c:v>-8.4114300000000003E-2</c:v>
                </c:pt>
                <c:pt idx="34678">
                  <c:v>-8.4784600000000002E-2</c:v>
                </c:pt>
                <c:pt idx="34679">
                  <c:v>-8.5507799999999995E-2</c:v>
                </c:pt>
                <c:pt idx="34680">
                  <c:v>-8.6283899999999997E-2</c:v>
                </c:pt>
                <c:pt idx="34681">
                  <c:v>-8.7113700000000002E-2</c:v>
                </c:pt>
                <c:pt idx="34682">
                  <c:v>-8.7998900000000005E-2</c:v>
                </c:pt>
                <c:pt idx="34683">
                  <c:v>-8.8940699999999998E-2</c:v>
                </c:pt>
                <c:pt idx="34684">
                  <c:v>-8.9940800000000001E-2</c:v>
                </c:pt>
                <c:pt idx="34685">
                  <c:v>-9.1000700000000004E-2</c:v>
                </c:pt>
                <c:pt idx="34686">
                  <c:v>-9.2119699999999999E-2</c:v>
                </c:pt>
                <c:pt idx="34687">
                  <c:v>-9.3295000000000003E-2</c:v>
                </c:pt>
                <c:pt idx="34688">
                  <c:v>-9.4522999999999996E-2</c:v>
                </c:pt>
                <c:pt idx="34689">
                  <c:v>-9.58006E-2</c:v>
                </c:pt>
                <c:pt idx="34690">
                  <c:v>-9.7125000000000003E-2</c:v>
                </c:pt>
                <c:pt idx="34691">
                  <c:v>-9.84931E-2</c:v>
                </c:pt>
                <c:pt idx="34692">
                  <c:v>-9.9901699999999996E-2</c:v>
                </c:pt>
                <c:pt idx="34693">
                  <c:v>-0.10134899999999999</c:v>
                </c:pt>
                <c:pt idx="34694">
                  <c:v>-0.10283100000000001</c:v>
                </c:pt>
                <c:pt idx="34695">
                  <c:v>-0.10434599999999999</c:v>
                </c:pt>
                <c:pt idx="34696">
                  <c:v>-0.105892</c:v>
                </c:pt>
                <c:pt idx="34697">
                  <c:v>-0.107463</c:v>
                </c:pt>
                <c:pt idx="34698">
                  <c:v>-0.109057</c:v>
                </c:pt>
                <c:pt idx="34699">
                  <c:v>-0.110669</c:v>
                </c:pt>
                <c:pt idx="34700">
                  <c:v>-0.112298</c:v>
                </c:pt>
                <c:pt idx="34701">
                  <c:v>-0.113941</c:v>
                </c:pt>
                <c:pt idx="34702">
                  <c:v>-0.115596</c:v>
                </c:pt>
                <c:pt idx="34703">
                  <c:v>-0.117261</c:v>
                </c:pt>
                <c:pt idx="34704">
                  <c:v>-0.118934</c:v>
                </c:pt>
                <c:pt idx="34705">
                  <c:v>-0.120614</c:v>
                </c:pt>
                <c:pt idx="34706">
                  <c:v>-0.122298</c:v>
                </c:pt>
                <c:pt idx="34707">
                  <c:v>-0.123985</c:v>
                </c:pt>
                <c:pt idx="34708">
                  <c:v>-0.12567200000000001</c:v>
                </c:pt>
                <c:pt idx="34709">
                  <c:v>-0.127355</c:v>
                </c:pt>
                <c:pt idx="34710">
                  <c:v>-0.12903300000000001</c:v>
                </c:pt>
                <c:pt idx="34711">
                  <c:v>-0.13070200000000001</c:v>
                </c:pt>
                <c:pt idx="34712">
                  <c:v>-0.13236000000000001</c:v>
                </c:pt>
                <c:pt idx="34713">
                  <c:v>-0.13400300000000001</c:v>
                </c:pt>
                <c:pt idx="34714">
                  <c:v>-0.135629</c:v>
                </c:pt>
                <c:pt idx="34715">
                  <c:v>-0.13722999999999999</c:v>
                </c:pt>
                <c:pt idx="34716">
                  <c:v>-0.13880400000000001</c:v>
                </c:pt>
                <c:pt idx="34717">
                  <c:v>-0.140346</c:v>
                </c:pt>
                <c:pt idx="34718">
                  <c:v>-0.14185600000000001</c:v>
                </c:pt>
                <c:pt idx="34719">
                  <c:v>-0.14333299999999999</c:v>
                </c:pt>
                <c:pt idx="34720">
                  <c:v>-0.14477699999999999</c:v>
                </c:pt>
                <c:pt idx="34721">
                  <c:v>-0.14618500000000001</c:v>
                </c:pt>
                <c:pt idx="34722">
                  <c:v>-0.14755499999999999</c:v>
                </c:pt>
                <c:pt idx="34723">
                  <c:v>-0.14888499999999999</c:v>
                </c:pt>
                <c:pt idx="34724">
                  <c:v>-0.150172</c:v>
                </c:pt>
                <c:pt idx="34725">
                  <c:v>-0.15141199999999999</c:v>
                </c:pt>
                <c:pt idx="34726">
                  <c:v>-0.15260099999999999</c:v>
                </c:pt>
                <c:pt idx="34727">
                  <c:v>-0.15373500000000001</c:v>
                </c:pt>
                <c:pt idx="34728">
                  <c:v>-0.15481400000000001</c:v>
                </c:pt>
                <c:pt idx="34729">
                  <c:v>-0.155837</c:v>
                </c:pt>
                <c:pt idx="34730">
                  <c:v>-0.156805</c:v>
                </c:pt>
                <c:pt idx="34731">
                  <c:v>-0.157716</c:v>
                </c:pt>
                <c:pt idx="34732">
                  <c:v>-0.15856300000000001</c:v>
                </c:pt>
                <c:pt idx="34733">
                  <c:v>-0.15934000000000001</c:v>
                </c:pt>
                <c:pt idx="34734">
                  <c:v>-0.16004699999999999</c:v>
                </c:pt>
                <c:pt idx="34735">
                  <c:v>-0.16068199999999999</c:v>
                </c:pt>
                <c:pt idx="34736">
                  <c:v>-0.161244</c:v>
                </c:pt>
                <c:pt idx="34737">
                  <c:v>-0.16173499999999999</c:v>
                </c:pt>
                <c:pt idx="34738">
                  <c:v>-0.16215499999999999</c:v>
                </c:pt>
                <c:pt idx="34739">
                  <c:v>-0.16250400000000001</c:v>
                </c:pt>
                <c:pt idx="34740">
                  <c:v>-0.162776</c:v>
                </c:pt>
                <c:pt idx="34741">
                  <c:v>-0.162967</c:v>
                </c:pt>
                <c:pt idx="34742">
                  <c:v>-0.16308</c:v>
                </c:pt>
                <c:pt idx="34743">
                  <c:v>-0.16311600000000001</c:v>
                </c:pt>
                <c:pt idx="34744">
                  <c:v>-0.16308</c:v>
                </c:pt>
                <c:pt idx="34745">
                  <c:v>-0.16297</c:v>
                </c:pt>
                <c:pt idx="34746">
                  <c:v>-0.16278300000000001</c:v>
                </c:pt>
                <c:pt idx="34747">
                  <c:v>-0.162519</c:v>
                </c:pt>
                <c:pt idx="34748">
                  <c:v>-0.16217599999999999</c:v>
                </c:pt>
                <c:pt idx="34749">
                  <c:v>-0.16175300000000001</c:v>
                </c:pt>
                <c:pt idx="34750">
                  <c:v>-0.161249</c:v>
                </c:pt>
                <c:pt idx="34751">
                  <c:v>-0.160666</c:v>
                </c:pt>
                <c:pt idx="34752">
                  <c:v>-0.16000500000000001</c:v>
                </c:pt>
                <c:pt idx="34753">
                  <c:v>-0.15926899999999999</c:v>
                </c:pt>
                <c:pt idx="34754">
                  <c:v>-0.15845999999999999</c:v>
                </c:pt>
                <c:pt idx="34755">
                  <c:v>-0.157579</c:v>
                </c:pt>
                <c:pt idx="34756">
                  <c:v>-0.15662499999999999</c:v>
                </c:pt>
                <c:pt idx="34757">
                  <c:v>-0.15559999999999999</c:v>
                </c:pt>
                <c:pt idx="34758">
                  <c:v>-0.154506</c:v>
                </c:pt>
                <c:pt idx="34759">
                  <c:v>-0.15334200000000001</c:v>
                </c:pt>
                <c:pt idx="34760">
                  <c:v>-0.15210599999999999</c:v>
                </c:pt>
                <c:pt idx="34761">
                  <c:v>-0.15079899999999999</c:v>
                </c:pt>
                <c:pt idx="34762">
                  <c:v>-0.149423</c:v>
                </c:pt>
                <c:pt idx="34763">
                  <c:v>-0.147978</c:v>
                </c:pt>
                <c:pt idx="34764">
                  <c:v>-0.14646700000000001</c:v>
                </c:pt>
                <c:pt idx="34765">
                  <c:v>-0.14489099999999999</c:v>
                </c:pt>
                <c:pt idx="34766">
                  <c:v>-0.14325299999999999</c:v>
                </c:pt>
                <c:pt idx="34767">
                  <c:v>-0.14155200000000001</c:v>
                </c:pt>
                <c:pt idx="34768">
                  <c:v>-0.139793</c:v>
                </c:pt>
                <c:pt idx="34769">
                  <c:v>-0.13797599999999999</c:v>
                </c:pt>
                <c:pt idx="34770">
                  <c:v>-0.136103</c:v>
                </c:pt>
                <c:pt idx="34771">
                  <c:v>-0.13417399999999999</c:v>
                </c:pt>
                <c:pt idx="34772">
                  <c:v>-0.132193</c:v>
                </c:pt>
                <c:pt idx="34773">
                  <c:v>-0.130162</c:v>
                </c:pt>
                <c:pt idx="34774">
                  <c:v>-0.128084</c:v>
                </c:pt>
                <c:pt idx="34775">
                  <c:v>-0.12595899999999999</c:v>
                </c:pt>
                <c:pt idx="34776">
                  <c:v>-0.12379</c:v>
                </c:pt>
                <c:pt idx="34777">
                  <c:v>-0.121577</c:v>
                </c:pt>
                <c:pt idx="34778">
                  <c:v>-0.11932</c:v>
                </c:pt>
                <c:pt idx="34779">
                  <c:v>-0.117023</c:v>
                </c:pt>
                <c:pt idx="34780">
                  <c:v>-0.114687</c:v>
                </c:pt>
                <c:pt idx="34781">
                  <c:v>-0.112314</c:v>
                </c:pt>
                <c:pt idx="34782">
                  <c:v>-0.109907</c:v>
                </c:pt>
                <c:pt idx="34783">
                  <c:v>-0.107469</c:v>
                </c:pt>
                <c:pt idx="34784">
                  <c:v>-0.105001</c:v>
                </c:pt>
                <c:pt idx="34785">
                  <c:v>-0.102505</c:v>
                </c:pt>
                <c:pt idx="34786">
                  <c:v>-9.9982000000000001E-2</c:v>
                </c:pt>
                <c:pt idx="34787">
                  <c:v>-9.7433599999999995E-2</c:v>
                </c:pt>
                <c:pt idx="34788">
                  <c:v>-9.4861100000000004E-2</c:v>
                </c:pt>
                <c:pt idx="34789">
                  <c:v>-9.2265399999999997E-2</c:v>
                </c:pt>
                <c:pt idx="34790">
                  <c:v>-8.9647900000000003E-2</c:v>
                </c:pt>
                <c:pt idx="34791">
                  <c:v>-8.7011099999999994E-2</c:v>
                </c:pt>
                <c:pt idx="34792">
                  <c:v>-8.43584E-2</c:v>
                </c:pt>
                <c:pt idx="34793">
                  <c:v>-8.1692100000000004E-2</c:v>
                </c:pt>
                <c:pt idx="34794">
                  <c:v>-7.9014299999999996E-2</c:v>
                </c:pt>
                <c:pt idx="34795">
                  <c:v>-7.6327300000000001E-2</c:v>
                </c:pt>
                <c:pt idx="34796">
                  <c:v>-7.3632799999999998E-2</c:v>
                </c:pt>
                <c:pt idx="34797">
                  <c:v>-7.0932899999999993E-2</c:v>
                </c:pt>
                <c:pt idx="34798">
                  <c:v>-6.8229899999999996E-2</c:v>
                </c:pt>
                <c:pt idx="34799">
                  <c:v>-6.5526000000000001E-2</c:v>
                </c:pt>
                <c:pt idx="34800">
                  <c:v>-6.2823400000000001E-2</c:v>
                </c:pt>
                <c:pt idx="34801">
                  <c:v>-6.0123500000000003E-2</c:v>
                </c:pt>
                <c:pt idx="34802">
                  <c:v>-5.7427899999999997E-2</c:v>
                </c:pt>
                <c:pt idx="34803">
                  <c:v>-5.4738700000000001E-2</c:v>
                </c:pt>
                <c:pt idx="34804">
                  <c:v>-5.2057600000000002E-2</c:v>
                </c:pt>
                <c:pt idx="34805">
                  <c:v>-4.9386300000000001E-2</c:v>
                </c:pt>
                <c:pt idx="34806">
                  <c:v>-4.6726499999999997E-2</c:v>
                </c:pt>
                <c:pt idx="34807">
                  <c:v>-4.4079899999999998E-2</c:v>
                </c:pt>
                <c:pt idx="34808">
                  <c:v>-4.1447999999999999E-2</c:v>
                </c:pt>
                <c:pt idx="34809">
                  <c:v>-3.8832800000000001E-2</c:v>
                </c:pt>
                <c:pt idx="34810">
                  <c:v>-3.6235799999999999E-2</c:v>
                </c:pt>
                <c:pt idx="34811">
                  <c:v>-3.3657899999999998E-2</c:v>
                </c:pt>
                <c:pt idx="34812">
                  <c:v>-3.1099100000000001E-2</c:v>
                </c:pt>
                <c:pt idx="34813">
                  <c:v>-2.85604E-2</c:v>
                </c:pt>
                <c:pt idx="34814">
                  <c:v>-2.60425E-2</c:v>
                </c:pt>
                <c:pt idx="34815">
                  <c:v>-2.3546500000000001E-2</c:v>
                </c:pt>
                <c:pt idx="34816">
                  <c:v>-2.1073600000000001E-2</c:v>
                </c:pt>
                <c:pt idx="34817">
                  <c:v>-1.8625900000000001E-2</c:v>
                </c:pt>
                <c:pt idx="34818">
                  <c:v>-1.6205000000000001E-2</c:v>
                </c:pt>
                <c:pt idx="34819">
                  <c:v>-1.38114E-2</c:v>
                </c:pt>
                <c:pt idx="34820">
                  <c:v>-1.1445200000000001E-2</c:v>
                </c:pt>
                <c:pt idx="34821" formatCode="0.00E+00">
                  <c:v>-9.1071099999999999E-3</c:v>
                </c:pt>
                <c:pt idx="34822" formatCode="0.00E+00">
                  <c:v>-6.7983799999999997E-3</c:v>
                </c:pt>
                <c:pt idx="34823" formatCode="0.00E+00">
                  <c:v>-4.5206600000000001E-3</c:v>
                </c:pt>
                <c:pt idx="34824" formatCode="0.00E+00">
                  <c:v>-2.2754799999999999E-3</c:v>
                </c:pt>
                <c:pt idx="34825" formatCode="0.00E+00">
                  <c:v>-6.4202999999999995E-5</c:v>
                </c:pt>
                <c:pt idx="34826" formatCode="0.00E+00">
                  <c:v>2.1118899999999999E-3</c:v>
                </c:pt>
                <c:pt idx="34827" formatCode="0.00E+00">
                  <c:v>4.2518E-3</c:v>
                </c:pt>
                <c:pt idx="34828" formatCode="0.00E+00">
                  <c:v>6.3547600000000001E-3</c:v>
                </c:pt>
                <c:pt idx="34829" formatCode="0.00E+00">
                  <c:v>8.4201199999999997E-3</c:v>
                </c:pt>
                <c:pt idx="34830">
                  <c:v>1.04472E-2</c:v>
                </c:pt>
                <c:pt idx="34831">
                  <c:v>1.2435699999999999E-2</c:v>
                </c:pt>
                <c:pt idx="34832">
                  <c:v>1.4386299999999999E-2</c:v>
                </c:pt>
                <c:pt idx="34833">
                  <c:v>1.6299899999999999E-2</c:v>
                </c:pt>
                <c:pt idx="34834">
                  <c:v>1.8176100000000001E-2</c:v>
                </c:pt>
                <c:pt idx="34835">
                  <c:v>2.0013599999999999E-2</c:v>
                </c:pt>
                <c:pt idx="34836">
                  <c:v>2.18122E-2</c:v>
                </c:pt>
                <c:pt idx="34837">
                  <c:v>2.3572200000000001E-2</c:v>
                </c:pt>
                <c:pt idx="34838">
                  <c:v>2.5294000000000001E-2</c:v>
                </c:pt>
                <c:pt idx="34839">
                  <c:v>2.6977399999999999E-2</c:v>
                </c:pt>
                <c:pt idx="34840">
                  <c:v>2.8622100000000001E-2</c:v>
                </c:pt>
                <c:pt idx="34841">
                  <c:v>3.02277E-2</c:v>
                </c:pt>
                <c:pt idx="34842">
                  <c:v>3.1794099999999999E-2</c:v>
                </c:pt>
                <c:pt idx="34843">
                  <c:v>3.3321400000000001E-2</c:v>
                </c:pt>
                <c:pt idx="34844">
                  <c:v>3.4809300000000001E-2</c:v>
                </c:pt>
                <c:pt idx="34845">
                  <c:v>3.6257600000000001E-2</c:v>
                </c:pt>
                <c:pt idx="34846">
                  <c:v>3.7666100000000001E-2</c:v>
                </c:pt>
                <c:pt idx="34847">
                  <c:v>3.9035199999999999E-2</c:v>
                </c:pt>
                <c:pt idx="34848">
                  <c:v>4.0365199999999997E-2</c:v>
                </c:pt>
                <c:pt idx="34849">
                  <c:v>4.1657199999999998E-2</c:v>
                </c:pt>
                <c:pt idx="34850">
                  <c:v>4.29123E-2</c:v>
                </c:pt>
                <c:pt idx="34851">
                  <c:v>4.4131499999999997E-2</c:v>
                </c:pt>
                <c:pt idx="34852">
                  <c:v>4.5315300000000003E-2</c:v>
                </c:pt>
                <c:pt idx="34853">
                  <c:v>4.6463699999999997E-2</c:v>
                </c:pt>
                <c:pt idx="34854">
                  <c:v>4.7577000000000001E-2</c:v>
                </c:pt>
                <c:pt idx="34855">
                  <c:v>4.8655299999999999E-2</c:v>
                </c:pt>
                <c:pt idx="34856">
                  <c:v>4.9698600000000002E-2</c:v>
                </c:pt>
                <c:pt idx="34857">
                  <c:v>5.0706800000000003E-2</c:v>
                </c:pt>
                <c:pt idx="34858">
                  <c:v>5.1679999999999997E-2</c:v>
                </c:pt>
                <c:pt idx="34859">
                  <c:v>5.2618600000000001E-2</c:v>
                </c:pt>
                <c:pt idx="34860">
                  <c:v>5.3522899999999998E-2</c:v>
                </c:pt>
                <c:pt idx="34861">
                  <c:v>5.4393299999999999E-2</c:v>
                </c:pt>
                <c:pt idx="34862">
                  <c:v>5.5230300000000003E-2</c:v>
                </c:pt>
                <c:pt idx="34863">
                  <c:v>5.6034399999999998E-2</c:v>
                </c:pt>
                <c:pt idx="34864">
                  <c:v>5.6806099999999998E-2</c:v>
                </c:pt>
                <c:pt idx="34865">
                  <c:v>5.7546199999999999E-2</c:v>
                </c:pt>
                <c:pt idx="34866">
                  <c:v>5.8255599999999998E-2</c:v>
                </c:pt>
                <c:pt idx="34867">
                  <c:v>5.8935300000000003E-2</c:v>
                </c:pt>
                <c:pt idx="34868">
                  <c:v>5.9585899999999997E-2</c:v>
                </c:pt>
                <c:pt idx="34869">
                  <c:v>6.0207499999999997E-2</c:v>
                </c:pt>
                <c:pt idx="34870">
                  <c:v>6.0799300000000001E-2</c:v>
                </c:pt>
                <c:pt idx="34871">
                  <c:v>6.1361199999999998E-2</c:v>
                </c:pt>
                <c:pt idx="34872">
                  <c:v>6.1894100000000001E-2</c:v>
                </c:pt>
                <c:pt idx="34873">
                  <c:v>6.2399200000000002E-2</c:v>
                </c:pt>
                <c:pt idx="34874">
                  <c:v>6.2877000000000002E-2</c:v>
                </c:pt>
                <c:pt idx="34875">
                  <c:v>6.3328300000000004E-2</c:v>
                </c:pt>
                <c:pt idx="34876">
                  <c:v>6.3753900000000002E-2</c:v>
                </c:pt>
                <c:pt idx="34877">
                  <c:v>6.4154799999999998E-2</c:v>
                </c:pt>
                <c:pt idx="34878">
                  <c:v>6.4531599999999995E-2</c:v>
                </c:pt>
                <c:pt idx="34879">
                  <c:v>6.4884600000000001E-2</c:v>
                </c:pt>
                <c:pt idx="34880">
                  <c:v>6.52147E-2</c:v>
                </c:pt>
                <c:pt idx="34881">
                  <c:v>6.5522499999999997E-2</c:v>
                </c:pt>
                <c:pt idx="34882">
                  <c:v>6.5808199999999997E-2</c:v>
                </c:pt>
                <c:pt idx="34883">
                  <c:v>6.6072000000000006E-2</c:v>
                </c:pt>
                <c:pt idx="34884">
                  <c:v>6.6314399999999996E-2</c:v>
                </c:pt>
                <c:pt idx="34885">
                  <c:v>6.6536700000000004E-2</c:v>
                </c:pt>
                <c:pt idx="34886">
                  <c:v>6.6739999999999994E-2</c:v>
                </c:pt>
                <c:pt idx="34887">
                  <c:v>6.6924499999999998E-2</c:v>
                </c:pt>
                <c:pt idx="34888">
                  <c:v>6.7090899999999995E-2</c:v>
                </c:pt>
                <c:pt idx="34889">
                  <c:v>6.7239699999999999E-2</c:v>
                </c:pt>
                <c:pt idx="34890">
                  <c:v>6.7371399999999998E-2</c:v>
                </c:pt>
                <c:pt idx="34891">
                  <c:v>6.7486099999999993E-2</c:v>
                </c:pt>
                <c:pt idx="34892">
                  <c:v>6.7583900000000002E-2</c:v>
                </c:pt>
                <c:pt idx="34893">
                  <c:v>6.7665000000000003E-2</c:v>
                </c:pt>
                <c:pt idx="34894">
                  <c:v>6.7729899999999996E-2</c:v>
                </c:pt>
                <c:pt idx="34895">
                  <c:v>6.7778699999999997E-2</c:v>
                </c:pt>
                <c:pt idx="34896">
                  <c:v>6.7811700000000003E-2</c:v>
                </c:pt>
                <c:pt idx="34897">
                  <c:v>6.7828899999999998E-2</c:v>
                </c:pt>
                <c:pt idx="34898">
                  <c:v>6.7830500000000002E-2</c:v>
                </c:pt>
                <c:pt idx="34899">
                  <c:v>6.7816799999999997E-2</c:v>
                </c:pt>
                <c:pt idx="34900">
                  <c:v>6.7788600000000004E-2</c:v>
                </c:pt>
                <c:pt idx="34901">
                  <c:v>6.7746200000000006E-2</c:v>
                </c:pt>
                <c:pt idx="34902">
                  <c:v>6.7689799999999994E-2</c:v>
                </c:pt>
                <c:pt idx="34903">
                  <c:v>6.7619799999999994E-2</c:v>
                </c:pt>
                <c:pt idx="34904">
                  <c:v>6.7536299999999994E-2</c:v>
                </c:pt>
                <c:pt idx="34905">
                  <c:v>6.7439399999999997E-2</c:v>
                </c:pt>
                <c:pt idx="34906">
                  <c:v>6.7329E-2</c:v>
                </c:pt>
                <c:pt idx="34907">
                  <c:v>6.7205899999999999E-2</c:v>
                </c:pt>
                <c:pt idx="34908">
                  <c:v>6.7070699999999997E-2</c:v>
                </c:pt>
                <c:pt idx="34909">
                  <c:v>6.6923899999999995E-2</c:v>
                </c:pt>
                <c:pt idx="34910">
                  <c:v>6.6765099999999994E-2</c:v>
                </c:pt>
                <c:pt idx="34911">
                  <c:v>6.6593899999999998E-2</c:v>
                </c:pt>
                <c:pt idx="34912">
                  <c:v>6.6409700000000002E-2</c:v>
                </c:pt>
                <c:pt idx="34913">
                  <c:v>6.6212199999999999E-2</c:v>
                </c:pt>
                <c:pt idx="34914">
                  <c:v>6.6001299999999999E-2</c:v>
                </c:pt>
                <c:pt idx="34915">
                  <c:v>6.5776399999999999E-2</c:v>
                </c:pt>
                <c:pt idx="34916">
                  <c:v>6.5537100000000001E-2</c:v>
                </c:pt>
                <c:pt idx="34917">
                  <c:v>6.5283800000000003E-2</c:v>
                </c:pt>
                <c:pt idx="34918">
                  <c:v>6.5017199999999997E-2</c:v>
                </c:pt>
                <c:pt idx="34919">
                  <c:v>6.47374E-2</c:v>
                </c:pt>
                <c:pt idx="34920">
                  <c:v>6.4444299999999996E-2</c:v>
                </c:pt>
                <c:pt idx="34921">
                  <c:v>6.4137799999999995E-2</c:v>
                </c:pt>
                <c:pt idx="34922">
                  <c:v>6.3818200000000005E-2</c:v>
                </c:pt>
                <c:pt idx="34923">
                  <c:v>6.3485799999999995E-2</c:v>
                </c:pt>
                <c:pt idx="34924">
                  <c:v>6.3140699999999994E-2</c:v>
                </c:pt>
                <c:pt idx="34925">
                  <c:v>6.2782599999999994E-2</c:v>
                </c:pt>
                <c:pt idx="34926">
                  <c:v>6.2411300000000003E-2</c:v>
                </c:pt>
                <c:pt idx="34927">
                  <c:v>6.20268E-2</c:v>
                </c:pt>
                <c:pt idx="34928">
                  <c:v>6.16289E-2</c:v>
                </c:pt>
                <c:pt idx="34929">
                  <c:v>6.1217399999999998E-2</c:v>
                </c:pt>
                <c:pt idx="34930">
                  <c:v>6.0791699999999997E-2</c:v>
                </c:pt>
                <c:pt idx="34931">
                  <c:v>6.0351700000000001E-2</c:v>
                </c:pt>
                <c:pt idx="34932">
                  <c:v>5.9897100000000002E-2</c:v>
                </c:pt>
                <c:pt idx="34933">
                  <c:v>5.9427399999999998E-2</c:v>
                </c:pt>
                <c:pt idx="34934">
                  <c:v>5.8942099999999997E-2</c:v>
                </c:pt>
                <c:pt idx="34935">
                  <c:v>5.8440699999999998E-2</c:v>
                </c:pt>
                <c:pt idx="34936">
                  <c:v>5.7923599999999999E-2</c:v>
                </c:pt>
                <c:pt idx="34937">
                  <c:v>5.7391200000000003E-2</c:v>
                </c:pt>
                <c:pt idx="34938">
                  <c:v>5.6844100000000002E-2</c:v>
                </c:pt>
                <c:pt idx="34939">
                  <c:v>5.6282600000000002E-2</c:v>
                </c:pt>
                <c:pt idx="34940">
                  <c:v>5.5706499999999999E-2</c:v>
                </c:pt>
                <c:pt idx="34941">
                  <c:v>5.5115699999999997E-2</c:v>
                </c:pt>
                <c:pt idx="34942">
                  <c:v>5.45099E-2</c:v>
                </c:pt>
                <c:pt idx="34943">
                  <c:v>5.3888800000000001E-2</c:v>
                </c:pt>
                <c:pt idx="34944">
                  <c:v>5.3252099999999997E-2</c:v>
                </c:pt>
                <c:pt idx="34945">
                  <c:v>5.2599699999999999E-2</c:v>
                </c:pt>
                <c:pt idx="34946">
                  <c:v>5.1931600000000001E-2</c:v>
                </c:pt>
                <c:pt idx="34947">
                  <c:v>5.1247599999999997E-2</c:v>
                </c:pt>
                <c:pt idx="34948">
                  <c:v>5.0547500000000002E-2</c:v>
                </c:pt>
                <c:pt idx="34949">
                  <c:v>4.9831500000000001E-2</c:v>
                </c:pt>
                <c:pt idx="34950">
                  <c:v>4.9099700000000003E-2</c:v>
                </c:pt>
                <c:pt idx="34951">
                  <c:v>4.8352399999999997E-2</c:v>
                </c:pt>
                <c:pt idx="34952">
                  <c:v>4.7590399999999998E-2</c:v>
                </c:pt>
                <c:pt idx="34953">
                  <c:v>4.6814500000000002E-2</c:v>
                </c:pt>
                <c:pt idx="34954">
                  <c:v>4.6025000000000003E-2</c:v>
                </c:pt>
                <c:pt idx="34955">
                  <c:v>4.52223E-2</c:v>
                </c:pt>
                <c:pt idx="34956">
                  <c:v>4.4406800000000003E-2</c:v>
                </c:pt>
                <c:pt idx="34957">
                  <c:v>4.3577999999999999E-2</c:v>
                </c:pt>
                <c:pt idx="34958">
                  <c:v>4.2734500000000002E-2</c:v>
                </c:pt>
                <c:pt idx="34959">
                  <c:v>4.1876200000000002E-2</c:v>
                </c:pt>
                <c:pt idx="34960">
                  <c:v>4.1004100000000002E-2</c:v>
                </c:pt>
                <c:pt idx="34961">
                  <c:v>4.0119200000000001E-2</c:v>
                </c:pt>
                <c:pt idx="34962">
                  <c:v>3.9222600000000003E-2</c:v>
                </c:pt>
                <c:pt idx="34963">
                  <c:v>3.8315000000000002E-2</c:v>
                </c:pt>
                <c:pt idx="34964">
                  <c:v>3.7397100000000003E-2</c:v>
                </c:pt>
                <c:pt idx="34965">
                  <c:v>3.6469599999999998E-2</c:v>
                </c:pt>
                <c:pt idx="34966">
                  <c:v>3.5533299999999997E-2</c:v>
                </c:pt>
                <c:pt idx="34967">
                  <c:v>3.4589399999999999E-2</c:v>
                </c:pt>
                <c:pt idx="34968">
                  <c:v>3.36394E-2</c:v>
                </c:pt>
                <c:pt idx="34969">
                  <c:v>3.2683999999999998E-2</c:v>
                </c:pt>
                <c:pt idx="34970">
                  <c:v>3.1723300000000003E-2</c:v>
                </c:pt>
                <c:pt idx="34971">
                  <c:v>3.07576E-2</c:v>
                </c:pt>
                <c:pt idx="34972">
                  <c:v>2.9787899999999999E-2</c:v>
                </c:pt>
                <c:pt idx="34973">
                  <c:v>2.8815400000000001E-2</c:v>
                </c:pt>
                <c:pt idx="34974">
                  <c:v>2.7841299999999999E-2</c:v>
                </c:pt>
                <c:pt idx="34975">
                  <c:v>2.68668E-2</c:v>
                </c:pt>
                <c:pt idx="34976">
                  <c:v>2.5893300000000001E-2</c:v>
                </c:pt>
                <c:pt idx="34977">
                  <c:v>2.4922400000000001E-2</c:v>
                </c:pt>
                <c:pt idx="34978">
                  <c:v>2.3955400000000002E-2</c:v>
                </c:pt>
                <c:pt idx="34979">
                  <c:v>2.2993199999999998E-2</c:v>
                </c:pt>
                <c:pt idx="34980">
                  <c:v>2.20371E-2</c:v>
                </c:pt>
                <c:pt idx="34981">
                  <c:v>2.1087999999999999E-2</c:v>
                </c:pt>
                <c:pt idx="34982">
                  <c:v>2.0146899999999999E-2</c:v>
                </c:pt>
                <c:pt idx="34983">
                  <c:v>1.9214700000000001E-2</c:v>
                </c:pt>
                <c:pt idx="34984">
                  <c:v>1.8292200000000002E-2</c:v>
                </c:pt>
                <c:pt idx="34985">
                  <c:v>1.73805E-2</c:v>
                </c:pt>
                <c:pt idx="34986">
                  <c:v>1.64814E-2</c:v>
                </c:pt>
                <c:pt idx="34987">
                  <c:v>1.5596799999999999E-2</c:v>
                </c:pt>
                <c:pt idx="34988">
                  <c:v>1.4728400000000001E-2</c:v>
                </c:pt>
                <c:pt idx="34989">
                  <c:v>1.3878100000000001E-2</c:v>
                </c:pt>
                <c:pt idx="34990">
                  <c:v>1.30475E-2</c:v>
                </c:pt>
                <c:pt idx="34991">
                  <c:v>1.22381E-2</c:v>
                </c:pt>
                <c:pt idx="34992">
                  <c:v>1.14512E-2</c:v>
                </c:pt>
                <c:pt idx="34993">
                  <c:v>1.0688400000000001E-2</c:v>
                </c:pt>
                <c:pt idx="34994" formatCode="0.00E+00">
                  <c:v>9.9513099999999997E-3</c:v>
                </c:pt>
                <c:pt idx="34995" formatCode="0.00E+00">
                  <c:v>9.2420499999999999E-3</c:v>
                </c:pt>
                <c:pt idx="34996" formatCode="0.00E+00">
                  <c:v>8.5626799999999996E-3</c:v>
                </c:pt>
                <c:pt idx="34997" formatCode="0.00E+00">
                  <c:v>7.91473E-3</c:v>
                </c:pt>
                <c:pt idx="34998" formatCode="0.00E+00">
                  <c:v>7.2988599999999999E-3</c:v>
                </c:pt>
                <c:pt idx="34999" formatCode="0.00E+00">
                  <c:v>6.7154700000000003E-3</c:v>
                </c:pt>
                <c:pt idx="35000" formatCode="0.00E+00">
                  <c:v>6.1655900000000003E-3</c:v>
                </c:pt>
                <c:pt idx="35001" formatCode="0.00E+00">
                  <c:v>5.6507800000000002E-3</c:v>
                </c:pt>
                <c:pt idx="35002" formatCode="0.00E+00">
                  <c:v>5.1721600000000003E-3</c:v>
                </c:pt>
                <c:pt idx="35003" formatCode="0.00E+00">
                  <c:v>4.7304799999999996E-3</c:v>
                </c:pt>
                <c:pt idx="35004" formatCode="0.00E+00">
                  <c:v>4.3271500000000001E-3</c:v>
                </c:pt>
                <c:pt idx="35005" formatCode="0.00E+00">
                  <c:v>3.96437E-3</c:v>
                </c:pt>
                <c:pt idx="35006" formatCode="0.00E+00">
                  <c:v>3.64417E-3</c:v>
                </c:pt>
                <c:pt idx="35007" formatCode="0.00E+00">
                  <c:v>3.36776E-3</c:v>
                </c:pt>
                <c:pt idx="35008" formatCode="0.00E+00">
                  <c:v>3.1361700000000002E-3</c:v>
                </c:pt>
                <c:pt idx="35009" formatCode="0.00E+00">
                  <c:v>2.9508899999999998E-3</c:v>
                </c:pt>
                <c:pt idx="35010" formatCode="0.00E+00">
                  <c:v>2.81395E-3</c:v>
                </c:pt>
                <c:pt idx="35011" formatCode="0.00E+00">
                  <c:v>2.7272300000000002E-3</c:v>
                </c:pt>
                <c:pt idx="35012" formatCode="0.00E+00">
                  <c:v>2.6918799999999998E-3</c:v>
                </c:pt>
                <c:pt idx="35013" formatCode="0.00E+00">
                  <c:v>2.7087499999999998E-3</c:v>
                </c:pt>
                <c:pt idx="35014" formatCode="0.00E+00">
                  <c:v>2.7792200000000002E-3</c:v>
                </c:pt>
                <c:pt idx="35015" formatCode="0.00E+00">
                  <c:v>2.9047500000000002E-3</c:v>
                </c:pt>
                <c:pt idx="35016" formatCode="0.00E+00">
                  <c:v>3.0859099999999999E-3</c:v>
                </c:pt>
                <c:pt idx="35017" formatCode="0.00E+00">
                  <c:v>3.3228699999999999E-3</c:v>
                </c:pt>
                <c:pt idx="35018" formatCode="0.00E+00">
                  <c:v>3.61613E-3</c:v>
                </c:pt>
                <c:pt idx="35019" formatCode="0.00E+00">
                  <c:v>3.9663800000000003E-3</c:v>
                </c:pt>
                <c:pt idx="35020" formatCode="0.00E+00">
                  <c:v>4.3741099999999996E-3</c:v>
                </c:pt>
                <c:pt idx="35021" formatCode="0.00E+00">
                  <c:v>4.8398699999999996E-3</c:v>
                </c:pt>
                <c:pt idx="35022" formatCode="0.00E+00">
                  <c:v>5.3642999999999998E-3</c:v>
                </c:pt>
                <c:pt idx="35023" formatCode="0.00E+00">
                  <c:v>5.9480899999999996E-3</c:v>
                </c:pt>
                <c:pt idx="35024" formatCode="0.00E+00">
                  <c:v>6.5922200000000002E-3</c:v>
                </c:pt>
                <c:pt idx="35025" formatCode="0.00E+00">
                  <c:v>7.2980700000000003E-3</c:v>
                </c:pt>
                <c:pt idx="35026" formatCode="0.00E+00">
                  <c:v>8.0667699999999991E-3</c:v>
                </c:pt>
                <c:pt idx="35027" formatCode="0.00E+00">
                  <c:v>8.8986699999999992E-3</c:v>
                </c:pt>
                <c:pt idx="35028" formatCode="0.00E+00">
                  <c:v>9.7939700000000008E-3</c:v>
                </c:pt>
                <c:pt idx="35029">
                  <c:v>1.0753199999999999E-2</c:v>
                </c:pt>
                <c:pt idx="35030">
                  <c:v>1.1776699999999999E-2</c:v>
                </c:pt>
                <c:pt idx="35031">
                  <c:v>1.28643E-2</c:v>
                </c:pt>
                <c:pt idx="35032">
                  <c:v>1.4015400000000001E-2</c:v>
                </c:pt>
                <c:pt idx="35033">
                  <c:v>1.52298E-2</c:v>
                </c:pt>
                <c:pt idx="35034">
                  <c:v>1.6507000000000001E-2</c:v>
                </c:pt>
                <c:pt idx="35035">
                  <c:v>1.78467E-2</c:v>
                </c:pt>
                <c:pt idx="35036">
                  <c:v>1.9248600000000001E-2</c:v>
                </c:pt>
                <c:pt idx="35037">
                  <c:v>2.0711799999999999E-2</c:v>
                </c:pt>
                <c:pt idx="35038">
                  <c:v>2.2235700000000001E-2</c:v>
                </c:pt>
                <c:pt idx="35039">
                  <c:v>2.38202E-2</c:v>
                </c:pt>
                <c:pt idx="35040">
                  <c:v>2.54652E-2</c:v>
                </c:pt>
                <c:pt idx="35041">
                  <c:v>2.7170400000000001E-2</c:v>
                </c:pt>
                <c:pt idx="35042">
                  <c:v>2.89349E-2</c:v>
                </c:pt>
                <c:pt idx="35043">
                  <c:v>3.07581E-2</c:v>
                </c:pt>
                <c:pt idx="35044">
                  <c:v>3.2638899999999998E-2</c:v>
                </c:pt>
                <c:pt idx="35045">
                  <c:v>3.4574899999999999E-2</c:v>
                </c:pt>
                <c:pt idx="35046">
                  <c:v>3.6562600000000001E-2</c:v>
                </c:pt>
                <c:pt idx="35047">
                  <c:v>3.8599300000000003E-2</c:v>
                </c:pt>
                <c:pt idx="35048">
                  <c:v>4.06836E-2</c:v>
                </c:pt>
                <c:pt idx="35049">
                  <c:v>4.2815199999999998E-2</c:v>
                </c:pt>
                <c:pt idx="35050">
                  <c:v>4.49938E-2</c:v>
                </c:pt>
                <c:pt idx="35051">
                  <c:v>4.72179E-2</c:v>
                </c:pt>
                <c:pt idx="35052">
                  <c:v>4.9485300000000003E-2</c:v>
                </c:pt>
                <c:pt idx="35053">
                  <c:v>5.1793899999999997E-2</c:v>
                </c:pt>
                <c:pt idx="35054">
                  <c:v>5.4142299999999997E-2</c:v>
                </c:pt>
                <c:pt idx="35055">
                  <c:v>5.65294E-2</c:v>
                </c:pt>
                <c:pt idx="35056">
                  <c:v>5.8953999999999999E-2</c:v>
                </c:pt>
                <c:pt idx="35057">
                  <c:v>6.1413599999999999E-2</c:v>
                </c:pt>
                <c:pt idx="35058">
                  <c:v>6.3905199999999995E-2</c:v>
                </c:pt>
                <c:pt idx="35059">
                  <c:v>6.6425899999999996E-2</c:v>
                </c:pt>
                <c:pt idx="35060">
                  <c:v>6.8972699999999998E-2</c:v>
                </c:pt>
                <c:pt idx="35061">
                  <c:v>7.1542400000000006E-2</c:v>
                </c:pt>
                <c:pt idx="35062">
                  <c:v>7.4131699999999995E-2</c:v>
                </c:pt>
                <c:pt idx="35063">
                  <c:v>7.6737799999999995E-2</c:v>
                </c:pt>
                <c:pt idx="35064">
                  <c:v>7.9357999999999998E-2</c:v>
                </c:pt>
                <c:pt idx="35065">
                  <c:v>8.1989900000000004E-2</c:v>
                </c:pt>
                <c:pt idx="35066">
                  <c:v>8.4631300000000007E-2</c:v>
                </c:pt>
                <c:pt idx="35067">
                  <c:v>8.7279399999999993E-2</c:v>
                </c:pt>
                <c:pt idx="35068">
                  <c:v>8.9931300000000006E-2</c:v>
                </c:pt>
                <c:pt idx="35069">
                  <c:v>9.2584399999999997E-2</c:v>
                </c:pt>
                <c:pt idx="35070">
                  <c:v>9.5235399999999998E-2</c:v>
                </c:pt>
                <c:pt idx="35071">
                  <c:v>9.7880099999999998E-2</c:v>
                </c:pt>
                <c:pt idx="35072">
                  <c:v>0.10051400000000001</c:v>
                </c:pt>
                <c:pt idx="35073">
                  <c:v>0.103134</c:v>
                </c:pt>
                <c:pt idx="35074">
                  <c:v>0.105735</c:v>
                </c:pt>
                <c:pt idx="35075">
                  <c:v>0.10831499999999999</c:v>
                </c:pt>
                <c:pt idx="35076">
                  <c:v>0.11087</c:v>
                </c:pt>
                <c:pt idx="35077">
                  <c:v>0.113398</c:v>
                </c:pt>
                <c:pt idx="35078">
                  <c:v>0.115898</c:v>
                </c:pt>
                <c:pt idx="35079">
                  <c:v>0.118367</c:v>
                </c:pt>
                <c:pt idx="35080">
                  <c:v>0.12080200000000001</c:v>
                </c:pt>
                <c:pt idx="35081">
                  <c:v>0.1232</c:v>
                </c:pt>
                <c:pt idx="35082">
                  <c:v>0.125556</c:v>
                </c:pt>
                <c:pt idx="35083">
                  <c:v>0.12786900000000001</c:v>
                </c:pt>
                <c:pt idx="35084">
                  <c:v>0.130136</c:v>
                </c:pt>
                <c:pt idx="35085">
                  <c:v>0.132355</c:v>
                </c:pt>
                <c:pt idx="35086">
                  <c:v>0.13452</c:v>
                </c:pt>
                <c:pt idx="35087">
                  <c:v>0.136631</c:v>
                </c:pt>
                <c:pt idx="35088">
                  <c:v>0.138684</c:v>
                </c:pt>
                <c:pt idx="35089">
                  <c:v>0.140677</c:v>
                </c:pt>
                <c:pt idx="35090">
                  <c:v>0.14260800000000001</c:v>
                </c:pt>
                <c:pt idx="35091">
                  <c:v>0.14447299999999999</c:v>
                </c:pt>
                <c:pt idx="35092">
                  <c:v>0.14627000000000001</c:v>
                </c:pt>
                <c:pt idx="35093">
                  <c:v>0.14799599999999999</c:v>
                </c:pt>
                <c:pt idx="35094">
                  <c:v>0.14965000000000001</c:v>
                </c:pt>
                <c:pt idx="35095">
                  <c:v>0.151228</c:v>
                </c:pt>
                <c:pt idx="35096">
                  <c:v>0.152727</c:v>
                </c:pt>
                <c:pt idx="35097">
                  <c:v>0.154144</c:v>
                </c:pt>
                <c:pt idx="35098">
                  <c:v>0.15547900000000001</c:v>
                </c:pt>
                <c:pt idx="35099">
                  <c:v>0.15672800000000001</c:v>
                </c:pt>
                <c:pt idx="35100">
                  <c:v>0.157891</c:v>
                </c:pt>
                <c:pt idx="35101">
                  <c:v>0.158966</c:v>
                </c:pt>
                <c:pt idx="35102">
                  <c:v>0.15995000000000001</c:v>
                </c:pt>
                <c:pt idx="35103">
                  <c:v>0.16084200000000001</c:v>
                </c:pt>
                <c:pt idx="35104">
                  <c:v>0.161638</c:v>
                </c:pt>
                <c:pt idx="35105">
                  <c:v>0.16233600000000001</c:v>
                </c:pt>
                <c:pt idx="35106">
                  <c:v>0.162934</c:v>
                </c:pt>
                <c:pt idx="35107">
                  <c:v>0.16342999999999999</c:v>
                </c:pt>
                <c:pt idx="35108">
                  <c:v>0.163823</c:v>
                </c:pt>
                <c:pt idx="35109">
                  <c:v>0.164109</c:v>
                </c:pt>
                <c:pt idx="35110">
                  <c:v>0.16428899999999999</c:v>
                </c:pt>
                <c:pt idx="35111">
                  <c:v>0.16436000000000001</c:v>
                </c:pt>
                <c:pt idx="35112">
                  <c:v>0.164322</c:v>
                </c:pt>
                <c:pt idx="35113">
                  <c:v>0.16417399999999999</c:v>
                </c:pt>
                <c:pt idx="35114">
                  <c:v>0.16391800000000001</c:v>
                </c:pt>
                <c:pt idx="35115">
                  <c:v>0.163551</c:v>
                </c:pt>
                <c:pt idx="35116">
                  <c:v>0.163074</c:v>
                </c:pt>
                <c:pt idx="35117">
                  <c:v>0.16248799999999999</c:v>
                </c:pt>
                <c:pt idx="35118">
                  <c:v>0.16179499999999999</c:v>
                </c:pt>
                <c:pt idx="35119">
                  <c:v>0.160996</c:v>
                </c:pt>
                <c:pt idx="35120">
                  <c:v>0.16009000000000001</c:v>
                </c:pt>
                <c:pt idx="35121">
                  <c:v>0.159079</c:v>
                </c:pt>
                <c:pt idx="35122">
                  <c:v>0.15796199999999999</c:v>
                </c:pt>
                <c:pt idx="35123">
                  <c:v>0.15674099999999999</c:v>
                </c:pt>
                <c:pt idx="35124">
                  <c:v>0.155418</c:v>
                </c:pt>
                <c:pt idx="35125">
                  <c:v>0.15399199999999999</c:v>
                </c:pt>
                <c:pt idx="35126">
                  <c:v>0.15246699999999999</c:v>
                </c:pt>
                <c:pt idx="35127">
                  <c:v>0.15084400000000001</c:v>
                </c:pt>
                <c:pt idx="35128">
                  <c:v>0.14912600000000001</c:v>
                </c:pt>
                <c:pt idx="35129">
                  <c:v>0.147315</c:v>
                </c:pt>
                <c:pt idx="35130">
                  <c:v>0.14541200000000001</c:v>
                </c:pt>
                <c:pt idx="35131">
                  <c:v>0.14342199999999999</c:v>
                </c:pt>
                <c:pt idx="35132">
                  <c:v>0.141349</c:v>
                </c:pt>
                <c:pt idx="35133">
                  <c:v>0.13919400000000001</c:v>
                </c:pt>
                <c:pt idx="35134">
                  <c:v>0.136957</c:v>
                </c:pt>
                <c:pt idx="35135">
                  <c:v>0.13463800000000001</c:v>
                </c:pt>
                <c:pt idx="35136">
                  <c:v>0.132242</c:v>
                </c:pt>
                <c:pt idx="35137">
                  <c:v>0.129773</c:v>
                </c:pt>
                <c:pt idx="35138">
                  <c:v>0.12723699999999999</c:v>
                </c:pt>
                <c:pt idx="35139">
                  <c:v>0.12463399999999999</c:v>
                </c:pt>
                <c:pt idx="35140">
                  <c:v>0.121966</c:v>
                </c:pt>
                <c:pt idx="35141">
                  <c:v>0.119238</c:v>
                </c:pt>
                <c:pt idx="35142">
                  <c:v>0.116455</c:v>
                </c:pt>
                <c:pt idx="35143">
                  <c:v>0.113622</c:v>
                </c:pt>
                <c:pt idx="35144">
                  <c:v>0.11074199999999999</c:v>
                </c:pt>
                <c:pt idx="35145">
                  <c:v>0.107821</c:v>
                </c:pt>
                <c:pt idx="35146">
                  <c:v>0.104863</c:v>
                </c:pt>
                <c:pt idx="35147">
                  <c:v>0.10187</c:v>
                </c:pt>
                <c:pt idx="35148">
                  <c:v>9.8843500000000001E-2</c:v>
                </c:pt>
                <c:pt idx="35149">
                  <c:v>9.5785999999999996E-2</c:v>
                </c:pt>
                <c:pt idx="35150">
                  <c:v>9.2702099999999996E-2</c:v>
                </c:pt>
                <c:pt idx="35151">
                  <c:v>8.9596800000000004E-2</c:v>
                </c:pt>
                <c:pt idx="35152">
                  <c:v>8.6474400000000007E-2</c:v>
                </c:pt>
                <c:pt idx="35153">
                  <c:v>8.3339300000000005E-2</c:v>
                </c:pt>
                <c:pt idx="35154">
                  <c:v>8.0195699999999995E-2</c:v>
                </c:pt>
                <c:pt idx="35155">
                  <c:v>7.7047599999999994E-2</c:v>
                </c:pt>
                <c:pt idx="35156">
                  <c:v>7.3900599999999997E-2</c:v>
                </c:pt>
                <c:pt idx="35157">
                  <c:v>7.0760600000000007E-2</c:v>
                </c:pt>
                <c:pt idx="35158">
                  <c:v>6.7631499999999997E-2</c:v>
                </c:pt>
                <c:pt idx="35159">
                  <c:v>6.4514600000000005E-2</c:v>
                </c:pt>
                <c:pt idx="35160">
                  <c:v>6.1411399999999998E-2</c:v>
                </c:pt>
                <c:pt idx="35161">
                  <c:v>5.8325799999999997E-2</c:v>
                </c:pt>
                <c:pt idx="35162">
                  <c:v>5.5261699999999997E-2</c:v>
                </c:pt>
                <c:pt idx="35163">
                  <c:v>5.2222699999999997E-2</c:v>
                </c:pt>
                <c:pt idx="35164">
                  <c:v>4.92123E-2</c:v>
                </c:pt>
                <c:pt idx="35165">
                  <c:v>4.6235699999999998E-2</c:v>
                </c:pt>
                <c:pt idx="35166">
                  <c:v>4.3298099999999999E-2</c:v>
                </c:pt>
                <c:pt idx="35167">
                  <c:v>4.0403500000000002E-2</c:v>
                </c:pt>
                <c:pt idx="35168">
                  <c:v>3.7553400000000001E-2</c:v>
                </c:pt>
                <c:pt idx="35169">
                  <c:v>3.4749099999999998E-2</c:v>
                </c:pt>
                <c:pt idx="35170">
                  <c:v>3.1993599999999997E-2</c:v>
                </c:pt>
                <c:pt idx="35171">
                  <c:v>2.9291500000000002E-2</c:v>
                </c:pt>
                <c:pt idx="35172">
                  <c:v>2.66459E-2</c:v>
                </c:pt>
                <c:pt idx="35173">
                  <c:v>2.4059199999999999E-2</c:v>
                </c:pt>
                <c:pt idx="35174">
                  <c:v>2.15348E-2</c:v>
                </c:pt>
                <c:pt idx="35175">
                  <c:v>1.9077400000000001E-2</c:v>
                </c:pt>
                <c:pt idx="35176">
                  <c:v>1.6690699999999999E-2</c:v>
                </c:pt>
                <c:pt idx="35177">
                  <c:v>1.4375600000000001E-2</c:v>
                </c:pt>
                <c:pt idx="35178">
                  <c:v>1.2131400000000001E-2</c:v>
                </c:pt>
                <c:pt idx="35179" formatCode="0.00E+00">
                  <c:v>9.9586099999999997E-3</c:v>
                </c:pt>
                <c:pt idx="35180" formatCode="0.00E+00">
                  <c:v>7.8592699999999998E-3</c:v>
                </c:pt>
                <c:pt idx="35181" formatCode="0.00E+00">
                  <c:v>5.8363599999999996E-3</c:v>
                </c:pt>
                <c:pt idx="35182" formatCode="0.00E+00">
                  <c:v>3.8920700000000001E-3</c:v>
                </c:pt>
                <c:pt idx="35183" formatCode="0.00E+00">
                  <c:v>2.0263099999999999E-3</c:v>
                </c:pt>
                <c:pt idx="35184" formatCode="0.00E+00">
                  <c:v>2.37684E-4</c:v>
                </c:pt>
                <c:pt idx="35185" formatCode="0.00E+00">
                  <c:v>-1.4731900000000001E-3</c:v>
                </c:pt>
                <c:pt idx="35186" formatCode="0.00E+00">
                  <c:v>-3.1031100000000001E-3</c:v>
                </c:pt>
                <c:pt idx="35187" formatCode="0.00E+00">
                  <c:v>-4.6495499999999997E-3</c:v>
                </c:pt>
                <c:pt idx="35188" formatCode="0.00E+00">
                  <c:v>-6.11234E-3</c:v>
                </c:pt>
                <c:pt idx="35189" formatCode="0.00E+00">
                  <c:v>-7.4927700000000002E-3</c:v>
                </c:pt>
                <c:pt idx="35190" formatCode="0.00E+00">
                  <c:v>-8.7923199999999993E-3</c:v>
                </c:pt>
                <c:pt idx="35191">
                  <c:v>-1.0011600000000001E-2</c:v>
                </c:pt>
                <c:pt idx="35192">
                  <c:v>-1.11507E-2</c:v>
                </c:pt>
                <c:pt idx="35193">
                  <c:v>-1.2210199999999999E-2</c:v>
                </c:pt>
                <c:pt idx="35194">
                  <c:v>-1.3189899999999999E-2</c:v>
                </c:pt>
                <c:pt idx="35195">
                  <c:v>-1.40889E-2</c:v>
                </c:pt>
                <c:pt idx="35196">
                  <c:v>-1.49076E-2</c:v>
                </c:pt>
                <c:pt idx="35197">
                  <c:v>-1.56489E-2</c:v>
                </c:pt>
                <c:pt idx="35198">
                  <c:v>-1.63156E-2</c:v>
                </c:pt>
                <c:pt idx="35199">
                  <c:v>-1.6908200000000002E-2</c:v>
                </c:pt>
                <c:pt idx="35200">
                  <c:v>-1.7427000000000002E-2</c:v>
                </c:pt>
                <c:pt idx="35201">
                  <c:v>-1.7874399999999999E-2</c:v>
                </c:pt>
                <c:pt idx="35202">
                  <c:v>-1.82533E-2</c:v>
                </c:pt>
                <c:pt idx="35203">
                  <c:v>-1.85647E-2</c:v>
                </c:pt>
                <c:pt idx="35204">
                  <c:v>-1.8807500000000001E-2</c:v>
                </c:pt>
                <c:pt idx="35205">
                  <c:v>-1.8981399999999999E-2</c:v>
                </c:pt>
                <c:pt idx="35206">
                  <c:v>-1.9088000000000001E-2</c:v>
                </c:pt>
                <c:pt idx="35207">
                  <c:v>-1.91302E-2</c:v>
                </c:pt>
                <c:pt idx="35208">
                  <c:v>-1.9111400000000001E-2</c:v>
                </c:pt>
                <c:pt idx="35209">
                  <c:v>-1.9035199999999999E-2</c:v>
                </c:pt>
                <c:pt idx="35210">
                  <c:v>-1.89053E-2</c:v>
                </c:pt>
                <c:pt idx="35211">
                  <c:v>-1.87254E-2</c:v>
                </c:pt>
                <c:pt idx="35212">
                  <c:v>-1.8498899999999999E-2</c:v>
                </c:pt>
                <c:pt idx="35213">
                  <c:v>-1.8227199999999999E-2</c:v>
                </c:pt>
                <c:pt idx="35214">
                  <c:v>-1.7911099999999999E-2</c:v>
                </c:pt>
                <c:pt idx="35215">
                  <c:v>-1.7551600000000001E-2</c:v>
                </c:pt>
                <c:pt idx="35216">
                  <c:v>-1.7151300000000001E-2</c:v>
                </c:pt>
                <c:pt idx="35217">
                  <c:v>-1.6712399999999999E-2</c:v>
                </c:pt>
                <c:pt idx="35218">
                  <c:v>-1.6235099999999999E-2</c:v>
                </c:pt>
                <c:pt idx="35219">
                  <c:v>-1.57191E-2</c:v>
                </c:pt>
                <c:pt idx="35220">
                  <c:v>-1.51673E-2</c:v>
                </c:pt>
                <c:pt idx="35221">
                  <c:v>-1.45863E-2</c:v>
                </c:pt>
                <c:pt idx="35222">
                  <c:v>-1.39834E-2</c:v>
                </c:pt>
                <c:pt idx="35223">
                  <c:v>-1.3362799999999999E-2</c:v>
                </c:pt>
                <c:pt idx="35224">
                  <c:v>-1.2726899999999999E-2</c:v>
                </c:pt>
                <c:pt idx="35225">
                  <c:v>-1.20786E-2</c:v>
                </c:pt>
                <c:pt idx="35226">
                  <c:v>-1.14223E-2</c:v>
                </c:pt>
                <c:pt idx="35227">
                  <c:v>-1.07619E-2</c:v>
                </c:pt>
                <c:pt idx="35228">
                  <c:v>-1.01002E-2</c:v>
                </c:pt>
                <c:pt idx="35229" formatCode="0.00E+00">
                  <c:v>-9.4394400000000003E-3</c:v>
                </c:pt>
                <c:pt idx="35230" formatCode="0.00E+00">
                  <c:v>-8.7827100000000009E-3</c:v>
                </c:pt>
                <c:pt idx="35231" formatCode="0.00E+00">
                  <c:v>-8.1338399999999998E-3</c:v>
                </c:pt>
                <c:pt idx="35232" formatCode="0.00E+00">
                  <c:v>-7.4959099999999997E-3</c:v>
                </c:pt>
                <c:pt idx="35233" formatCode="0.00E+00">
                  <c:v>-6.8701200000000004E-3</c:v>
                </c:pt>
                <c:pt idx="35234" formatCode="0.00E+00">
                  <c:v>-6.2591399999999998E-3</c:v>
                </c:pt>
                <c:pt idx="35235" formatCode="0.00E+00">
                  <c:v>-5.6695599999999997E-3</c:v>
                </c:pt>
                <c:pt idx="35236" formatCode="0.00E+00">
                  <c:v>-5.1077800000000001E-3</c:v>
                </c:pt>
                <c:pt idx="35237" formatCode="0.00E+00">
                  <c:v>-4.57632E-3</c:v>
                </c:pt>
                <c:pt idx="35238" formatCode="0.00E+00">
                  <c:v>-4.07567E-3</c:v>
                </c:pt>
                <c:pt idx="35239" formatCode="0.00E+00">
                  <c:v>-3.6071100000000002E-3</c:v>
                </c:pt>
                <c:pt idx="35240" formatCode="0.00E+00">
                  <c:v>-3.1736300000000002E-3</c:v>
                </c:pt>
                <c:pt idx="35241" formatCode="0.00E+00">
                  <c:v>-2.7791500000000002E-3</c:v>
                </c:pt>
                <c:pt idx="35242" formatCode="0.00E+00">
                  <c:v>-2.4267199999999998E-3</c:v>
                </c:pt>
                <c:pt idx="35243" formatCode="0.00E+00">
                  <c:v>-2.1169100000000001E-3</c:v>
                </c:pt>
                <c:pt idx="35244" formatCode="0.00E+00">
                  <c:v>-1.84834E-3</c:v>
                </c:pt>
                <c:pt idx="35245" formatCode="0.00E+00">
                  <c:v>-1.62065E-3</c:v>
                </c:pt>
                <c:pt idx="35246" formatCode="0.00E+00">
                  <c:v>-1.4364200000000001E-3</c:v>
                </c:pt>
                <c:pt idx="35247" formatCode="0.00E+00">
                  <c:v>-1.2980299999999999E-3</c:v>
                </c:pt>
                <c:pt idx="35248" formatCode="0.00E+00">
                  <c:v>-1.2051200000000001E-3</c:v>
                </c:pt>
                <c:pt idx="35249" formatCode="0.00E+00">
                  <c:v>-1.15705E-3</c:v>
                </c:pt>
                <c:pt idx="35250" formatCode="0.00E+00">
                  <c:v>-1.1554099999999999E-3</c:v>
                </c:pt>
                <c:pt idx="35251" formatCode="0.00E+00">
                  <c:v>-1.2029499999999999E-3</c:v>
                </c:pt>
                <c:pt idx="35252" formatCode="0.00E+00">
                  <c:v>-1.3014000000000001E-3</c:v>
                </c:pt>
                <c:pt idx="35253" formatCode="0.00E+00">
                  <c:v>-1.45046E-3</c:v>
                </c:pt>
                <c:pt idx="35254" formatCode="0.00E+00">
                  <c:v>-1.64926E-3</c:v>
                </c:pt>
                <c:pt idx="35255" formatCode="0.00E+00">
                  <c:v>-1.89923E-3</c:v>
                </c:pt>
                <c:pt idx="35256" formatCode="0.00E+00">
                  <c:v>-2.2038299999999999E-3</c:v>
                </c:pt>
                <c:pt idx="35257" formatCode="0.00E+00">
                  <c:v>-2.5650299999999998E-3</c:v>
                </c:pt>
                <c:pt idx="35258" formatCode="0.00E+00">
                  <c:v>-2.9824299999999999E-3</c:v>
                </c:pt>
                <c:pt idx="35259" formatCode="0.00E+00">
                  <c:v>-3.4550700000000002E-3</c:v>
                </c:pt>
                <c:pt idx="35260" formatCode="0.00E+00">
                  <c:v>-3.9823000000000002E-3</c:v>
                </c:pt>
                <c:pt idx="35261" formatCode="0.00E+00">
                  <c:v>-4.5631400000000003E-3</c:v>
                </c:pt>
                <c:pt idx="35262" formatCode="0.00E+00">
                  <c:v>-5.1967100000000002E-3</c:v>
                </c:pt>
                <c:pt idx="35263" formatCode="0.00E+00">
                  <c:v>-5.88332E-3</c:v>
                </c:pt>
                <c:pt idx="35264" formatCode="0.00E+00">
                  <c:v>-6.6243400000000003E-3</c:v>
                </c:pt>
                <c:pt idx="35265" formatCode="0.00E+00">
                  <c:v>-7.4209100000000002E-3</c:v>
                </c:pt>
                <c:pt idx="35266" formatCode="0.00E+00">
                  <c:v>-8.2714999999999993E-3</c:v>
                </c:pt>
                <c:pt idx="35267" formatCode="0.00E+00">
                  <c:v>-9.1713000000000003E-3</c:v>
                </c:pt>
                <c:pt idx="35268">
                  <c:v>-1.01152E-2</c:v>
                </c:pt>
                <c:pt idx="35269">
                  <c:v>-1.1099899999999999E-2</c:v>
                </c:pt>
                <c:pt idx="35270">
                  <c:v>-1.2123E-2</c:v>
                </c:pt>
                <c:pt idx="35271">
                  <c:v>-1.3182900000000001E-2</c:v>
                </c:pt>
                <c:pt idx="35272">
                  <c:v>-1.42779E-2</c:v>
                </c:pt>
                <c:pt idx="35273">
                  <c:v>-1.54044E-2</c:v>
                </c:pt>
                <c:pt idx="35274">
                  <c:v>-1.6558099999999999E-2</c:v>
                </c:pt>
                <c:pt idx="35275">
                  <c:v>-1.77363E-2</c:v>
                </c:pt>
                <c:pt idx="35276">
                  <c:v>-1.8937599999999999E-2</c:v>
                </c:pt>
                <c:pt idx="35277">
                  <c:v>-2.0161200000000001E-2</c:v>
                </c:pt>
                <c:pt idx="35278">
                  <c:v>-2.14045E-2</c:v>
                </c:pt>
                <c:pt idx="35279">
                  <c:v>-2.2663699999999998E-2</c:v>
                </c:pt>
                <c:pt idx="35280">
                  <c:v>-2.3936300000000001E-2</c:v>
                </c:pt>
                <c:pt idx="35281">
                  <c:v>-2.5219399999999999E-2</c:v>
                </c:pt>
                <c:pt idx="35282">
                  <c:v>-2.6506999999999999E-2</c:v>
                </c:pt>
                <c:pt idx="35283">
                  <c:v>-2.7794900000000001E-2</c:v>
                </c:pt>
                <c:pt idx="35284">
                  <c:v>-2.9085099999999999E-2</c:v>
                </c:pt>
                <c:pt idx="35285">
                  <c:v>-3.0381600000000002E-2</c:v>
                </c:pt>
                <c:pt idx="35286">
                  <c:v>-3.1683500000000003E-2</c:v>
                </c:pt>
                <c:pt idx="35287">
                  <c:v>-3.2988499999999997E-2</c:v>
                </c:pt>
                <c:pt idx="35288">
                  <c:v>-3.4296800000000002E-2</c:v>
                </c:pt>
                <c:pt idx="35289">
                  <c:v>-3.56087E-2</c:v>
                </c:pt>
                <c:pt idx="35290">
                  <c:v>-3.6922400000000001E-2</c:v>
                </c:pt>
                <c:pt idx="35291">
                  <c:v>-3.82336E-2</c:v>
                </c:pt>
                <c:pt idx="35292">
                  <c:v>-3.9537799999999998E-2</c:v>
                </c:pt>
                <c:pt idx="35293">
                  <c:v>-4.0831899999999997E-2</c:v>
                </c:pt>
                <c:pt idx="35294">
                  <c:v>-4.2112900000000002E-2</c:v>
                </c:pt>
                <c:pt idx="35295">
                  <c:v>-4.33792E-2</c:v>
                </c:pt>
                <c:pt idx="35296">
                  <c:v>-4.4632499999999999E-2</c:v>
                </c:pt>
                <c:pt idx="35297">
                  <c:v>-4.5874999999999999E-2</c:v>
                </c:pt>
                <c:pt idx="35298">
                  <c:v>-4.7107299999999998E-2</c:v>
                </c:pt>
                <c:pt idx="35299">
                  <c:v>-4.83291E-2</c:v>
                </c:pt>
                <c:pt idx="35300">
                  <c:v>-4.9538199999999998E-2</c:v>
                </c:pt>
                <c:pt idx="35301">
                  <c:v>-5.0729999999999997E-2</c:v>
                </c:pt>
                <c:pt idx="35302">
                  <c:v>-5.1899899999999999E-2</c:v>
                </c:pt>
                <c:pt idx="35303">
                  <c:v>-5.30459E-2</c:v>
                </c:pt>
                <c:pt idx="35304">
                  <c:v>-5.4167600000000003E-2</c:v>
                </c:pt>
                <c:pt idx="35305">
                  <c:v>-5.5263300000000001E-2</c:v>
                </c:pt>
                <c:pt idx="35306">
                  <c:v>-5.6330699999999997E-2</c:v>
                </c:pt>
                <c:pt idx="35307">
                  <c:v>-5.7368200000000001E-2</c:v>
                </c:pt>
                <c:pt idx="35308">
                  <c:v>-5.8377699999999998E-2</c:v>
                </c:pt>
                <c:pt idx="35309">
                  <c:v>-5.9363199999999998E-2</c:v>
                </c:pt>
                <c:pt idx="35310">
                  <c:v>-6.0327199999999997E-2</c:v>
                </c:pt>
                <c:pt idx="35311">
                  <c:v>-6.1270400000000003E-2</c:v>
                </c:pt>
                <c:pt idx="35312">
                  <c:v>-6.2193699999999998E-2</c:v>
                </c:pt>
                <c:pt idx="35313">
                  <c:v>-6.3099100000000005E-2</c:v>
                </c:pt>
                <c:pt idx="35314">
                  <c:v>-6.3988799999999998E-2</c:v>
                </c:pt>
                <c:pt idx="35315">
                  <c:v>-6.4864199999999997E-2</c:v>
                </c:pt>
                <c:pt idx="35316">
                  <c:v>-6.5725900000000004E-2</c:v>
                </c:pt>
                <c:pt idx="35317">
                  <c:v>-6.6573400000000005E-2</c:v>
                </c:pt>
                <c:pt idx="35318">
                  <c:v>-6.7407099999999998E-2</c:v>
                </c:pt>
                <c:pt idx="35319">
                  <c:v>-6.8229300000000007E-2</c:v>
                </c:pt>
                <c:pt idx="35320">
                  <c:v>-6.9041000000000005E-2</c:v>
                </c:pt>
                <c:pt idx="35321">
                  <c:v>-6.9840200000000005E-2</c:v>
                </c:pt>
                <c:pt idx="35322">
                  <c:v>-7.0627400000000007E-2</c:v>
                </c:pt>
                <c:pt idx="35323">
                  <c:v>-7.1407700000000005E-2</c:v>
                </c:pt>
                <c:pt idx="35324">
                  <c:v>-7.21855E-2</c:v>
                </c:pt>
                <c:pt idx="35325">
                  <c:v>-7.29601E-2</c:v>
                </c:pt>
                <c:pt idx="35326">
                  <c:v>-7.37289E-2</c:v>
                </c:pt>
                <c:pt idx="35327">
                  <c:v>-7.4492100000000006E-2</c:v>
                </c:pt>
                <c:pt idx="35328">
                  <c:v>-7.5251799999999994E-2</c:v>
                </c:pt>
                <c:pt idx="35329">
                  <c:v>-7.6008800000000001E-2</c:v>
                </c:pt>
                <c:pt idx="35330">
                  <c:v>-7.6762700000000003E-2</c:v>
                </c:pt>
                <c:pt idx="35331">
                  <c:v>-7.7512999999999999E-2</c:v>
                </c:pt>
                <c:pt idx="35332">
                  <c:v>-7.8260300000000005E-2</c:v>
                </c:pt>
                <c:pt idx="35333">
                  <c:v>-7.9005599999999995E-2</c:v>
                </c:pt>
                <c:pt idx="35334">
                  <c:v>-7.9747200000000004E-2</c:v>
                </c:pt>
                <c:pt idx="35335">
                  <c:v>-8.0479099999999998E-2</c:v>
                </c:pt>
                <c:pt idx="35336">
                  <c:v>-8.1195199999999995E-2</c:v>
                </c:pt>
                <c:pt idx="35337">
                  <c:v>-8.1893800000000003E-2</c:v>
                </c:pt>
                <c:pt idx="35338">
                  <c:v>-8.2575999999999997E-2</c:v>
                </c:pt>
                <c:pt idx="35339">
                  <c:v>-8.3244700000000005E-2</c:v>
                </c:pt>
                <c:pt idx="35340">
                  <c:v>-8.3903599999999995E-2</c:v>
                </c:pt>
                <c:pt idx="35341">
                  <c:v>-8.4554099999999993E-2</c:v>
                </c:pt>
                <c:pt idx="35342">
                  <c:v>-8.5195499999999993E-2</c:v>
                </c:pt>
                <c:pt idx="35343">
                  <c:v>-8.5828500000000002E-2</c:v>
                </c:pt>
                <c:pt idx="35344">
                  <c:v>-8.64568E-2</c:v>
                </c:pt>
                <c:pt idx="35345">
                  <c:v>-8.7084300000000003E-2</c:v>
                </c:pt>
                <c:pt idx="35346">
                  <c:v>-8.7713399999999997E-2</c:v>
                </c:pt>
                <c:pt idx="35347">
                  <c:v>-8.8344699999999998E-2</c:v>
                </c:pt>
                <c:pt idx="35348">
                  <c:v>-8.8977600000000004E-2</c:v>
                </c:pt>
                <c:pt idx="35349">
                  <c:v>-8.96116E-2</c:v>
                </c:pt>
                <c:pt idx="35350">
                  <c:v>-9.0247999999999995E-2</c:v>
                </c:pt>
                <c:pt idx="35351">
                  <c:v>-9.0889999999999999E-2</c:v>
                </c:pt>
                <c:pt idx="35352">
                  <c:v>-9.1539999999999996E-2</c:v>
                </c:pt>
                <c:pt idx="35353">
                  <c:v>-9.2197699999999994E-2</c:v>
                </c:pt>
                <c:pt idx="35354">
                  <c:v>-9.2858899999999994E-2</c:v>
                </c:pt>
                <c:pt idx="35355">
                  <c:v>-9.3518299999999999E-2</c:v>
                </c:pt>
                <c:pt idx="35356">
                  <c:v>-9.4173000000000007E-2</c:v>
                </c:pt>
                <c:pt idx="35357">
                  <c:v>-9.4821500000000003E-2</c:v>
                </c:pt>
                <c:pt idx="35358">
                  <c:v>-9.5461199999999996E-2</c:v>
                </c:pt>
                <c:pt idx="35359">
                  <c:v>-9.6087800000000001E-2</c:v>
                </c:pt>
                <c:pt idx="35360">
                  <c:v>-9.6699300000000002E-2</c:v>
                </c:pt>
                <c:pt idx="35361">
                  <c:v>-9.7295800000000002E-2</c:v>
                </c:pt>
                <c:pt idx="35362">
                  <c:v>-9.7878300000000001E-2</c:v>
                </c:pt>
                <c:pt idx="35363">
                  <c:v>-9.8447199999999999E-2</c:v>
                </c:pt>
                <c:pt idx="35364">
                  <c:v>-9.9002599999999996E-2</c:v>
                </c:pt>
                <c:pt idx="35365">
                  <c:v>-9.9543400000000004E-2</c:v>
                </c:pt>
                <c:pt idx="35366">
                  <c:v>-0.100067</c:v>
                </c:pt>
                <c:pt idx="35367">
                  <c:v>-0.10057199999999999</c:v>
                </c:pt>
                <c:pt idx="35368">
                  <c:v>-0.10105699999999999</c:v>
                </c:pt>
                <c:pt idx="35369">
                  <c:v>-0.101519</c:v>
                </c:pt>
                <c:pt idx="35370">
                  <c:v>-0.101952</c:v>
                </c:pt>
                <c:pt idx="35371">
                  <c:v>-0.102356</c:v>
                </c:pt>
                <c:pt idx="35372">
                  <c:v>-0.10273500000000001</c:v>
                </c:pt>
                <c:pt idx="35373">
                  <c:v>-0.103093</c:v>
                </c:pt>
                <c:pt idx="35374">
                  <c:v>-0.103435</c:v>
                </c:pt>
                <c:pt idx="35375">
                  <c:v>-0.103765</c:v>
                </c:pt>
                <c:pt idx="35376">
                  <c:v>-0.104088</c:v>
                </c:pt>
                <c:pt idx="35377">
                  <c:v>-0.104408</c:v>
                </c:pt>
                <c:pt idx="35378">
                  <c:v>-0.10471999999999999</c:v>
                </c:pt>
                <c:pt idx="35379">
                  <c:v>-0.105021</c:v>
                </c:pt>
                <c:pt idx="35380">
                  <c:v>-0.105311</c:v>
                </c:pt>
                <c:pt idx="35381">
                  <c:v>-0.105588</c:v>
                </c:pt>
                <c:pt idx="35382">
                  <c:v>-0.105852</c:v>
                </c:pt>
                <c:pt idx="35383">
                  <c:v>-0.106105</c:v>
                </c:pt>
                <c:pt idx="35384">
                  <c:v>-0.106354</c:v>
                </c:pt>
                <c:pt idx="35385">
                  <c:v>-0.106603</c:v>
                </c:pt>
                <c:pt idx="35386">
                  <c:v>-0.106853</c:v>
                </c:pt>
                <c:pt idx="35387">
                  <c:v>-0.1071</c:v>
                </c:pt>
                <c:pt idx="35388">
                  <c:v>-0.107347</c:v>
                </c:pt>
                <c:pt idx="35389">
                  <c:v>-0.10759100000000001</c:v>
                </c:pt>
                <c:pt idx="35390">
                  <c:v>-0.107836</c:v>
                </c:pt>
                <c:pt idx="35391">
                  <c:v>-0.108081</c:v>
                </c:pt>
                <c:pt idx="35392">
                  <c:v>-0.10833</c:v>
                </c:pt>
                <c:pt idx="35393">
                  <c:v>-0.108587</c:v>
                </c:pt>
                <c:pt idx="35394">
                  <c:v>-0.10885400000000001</c:v>
                </c:pt>
                <c:pt idx="35395">
                  <c:v>-0.10913299999999999</c:v>
                </c:pt>
                <c:pt idx="35396">
                  <c:v>-0.10943</c:v>
                </c:pt>
                <c:pt idx="35397">
                  <c:v>-0.109752</c:v>
                </c:pt>
                <c:pt idx="35398">
                  <c:v>-0.11010200000000001</c:v>
                </c:pt>
                <c:pt idx="35399">
                  <c:v>-0.110481</c:v>
                </c:pt>
                <c:pt idx="35400">
                  <c:v>-0.11089</c:v>
                </c:pt>
                <c:pt idx="35401">
                  <c:v>-0.111333</c:v>
                </c:pt>
                <c:pt idx="35402">
                  <c:v>-0.111813</c:v>
                </c:pt>
                <c:pt idx="35403">
                  <c:v>-0.112333</c:v>
                </c:pt>
                <c:pt idx="35404">
                  <c:v>-0.11289100000000001</c:v>
                </c:pt>
                <c:pt idx="35405">
                  <c:v>-0.113487</c:v>
                </c:pt>
                <c:pt idx="35406">
                  <c:v>-0.114125</c:v>
                </c:pt>
                <c:pt idx="35407">
                  <c:v>-0.11481</c:v>
                </c:pt>
                <c:pt idx="35408">
                  <c:v>-0.115546</c:v>
                </c:pt>
                <c:pt idx="35409">
                  <c:v>-0.116332</c:v>
                </c:pt>
                <c:pt idx="35410">
                  <c:v>-0.117169</c:v>
                </c:pt>
                <c:pt idx="35411">
                  <c:v>-0.118064</c:v>
                </c:pt>
                <c:pt idx="35412">
                  <c:v>-0.119021</c:v>
                </c:pt>
                <c:pt idx="35413">
                  <c:v>-0.120043</c:v>
                </c:pt>
                <c:pt idx="35414">
                  <c:v>-0.12113</c:v>
                </c:pt>
                <c:pt idx="35415">
                  <c:v>-0.122284</c:v>
                </c:pt>
                <c:pt idx="35416">
                  <c:v>-0.123504</c:v>
                </c:pt>
                <c:pt idx="35417">
                  <c:v>-0.12479</c:v>
                </c:pt>
                <c:pt idx="35418">
                  <c:v>-0.126141</c:v>
                </c:pt>
                <c:pt idx="35419">
                  <c:v>-0.12756000000000001</c:v>
                </c:pt>
                <c:pt idx="35420">
                  <c:v>-0.129048</c:v>
                </c:pt>
                <c:pt idx="35421">
                  <c:v>-0.130603</c:v>
                </c:pt>
                <c:pt idx="35422">
                  <c:v>-0.132218</c:v>
                </c:pt>
                <c:pt idx="35423">
                  <c:v>-0.133881</c:v>
                </c:pt>
                <c:pt idx="35424">
                  <c:v>-0.13558799999999999</c:v>
                </c:pt>
                <c:pt idx="35425">
                  <c:v>-0.13733699999999999</c:v>
                </c:pt>
                <c:pt idx="35426">
                  <c:v>-0.139127</c:v>
                </c:pt>
                <c:pt idx="35427">
                  <c:v>-0.14096</c:v>
                </c:pt>
                <c:pt idx="35428">
                  <c:v>-0.14283399999999999</c:v>
                </c:pt>
                <c:pt idx="35429">
                  <c:v>-0.14474999999999999</c:v>
                </c:pt>
                <c:pt idx="35430">
                  <c:v>-0.146705</c:v>
                </c:pt>
                <c:pt idx="35431">
                  <c:v>-0.148701</c:v>
                </c:pt>
                <c:pt idx="35432">
                  <c:v>-0.15074299999999999</c:v>
                </c:pt>
                <c:pt idx="35433">
                  <c:v>-0.152836</c:v>
                </c:pt>
                <c:pt idx="35434">
                  <c:v>-0.15498200000000001</c:v>
                </c:pt>
                <c:pt idx="35435">
                  <c:v>-0.15718099999999999</c:v>
                </c:pt>
                <c:pt idx="35436">
                  <c:v>-0.15943199999999999</c:v>
                </c:pt>
                <c:pt idx="35437">
                  <c:v>-0.16173100000000001</c:v>
                </c:pt>
                <c:pt idx="35438">
                  <c:v>-0.164077</c:v>
                </c:pt>
                <c:pt idx="35439">
                  <c:v>-0.166466</c:v>
                </c:pt>
                <c:pt idx="35440">
                  <c:v>-0.16889299999999999</c:v>
                </c:pt>
                <c:pt idx="35441">
                  <c:v>-0.17135300000000001</c:v>
                </c:pt>
                <c:pt idx="35442">
                  <c:v>-0.173842</c:v>
                </c:pt>
                <c:pt idx="35443">
                  <c:v>-0.17635000000000001</c:v>
                </c:pt>
                <c:pt idx="35444">
                  <c:v>-0.178869</c:v>
                </c:pt>
                <c:pt idx="35445">
                  <c:v>-0.18138799999999999</c:v>
                </c:pt>
                <c:pt idx="35446">
                  <c:v>-0.183896</c:v>
                </c:pt>
                <c:pt idx="35447">
                  <c:v>-0.18638299999999999</c:v>
                </c:pt>
                <c:pt idx="35448">
                  <c:v>-0.18884400000000001</c:v>
                </c:pt>
                <c:pt idx="35449">
                  <c:v>-0.191276</c:v>
                </c:pt>
                <c:pt idx="35450">
                  <c:v>-0.19367999999999999</c:v>
                </c:pt>
                <c:pt idx="35451">
                  <c:v>-0.19605500000000001</c:v>
                </c:pt>
                <c:pt idx="35452">
                  <c:v>-0.19839599999999999</c:v>
                </c:pt>
                <c:pt idx="35453">
                  <c:v>-0.20069600000000001</c:v>
                </c:pt>
                <c:pt idx="35454">
                  <c:v>-0.20294899999999999</c:v>
                </c:pt>
                <c:pt idx="35455">
                  <c:v>-0.205148</c:v>
                </c:pt>
                <c:pt idx="35456">
                  <c:v>-0.207289</c:v>
                </c:pt>
                <c:pt idx="35457">
                  <c:v>-0.209367</c:v>
                </c:pt>
                <c:pt idx="35458">
                  <c:v>-0.21137900000000001</c:v>
                </c:pt>
                <c:pt idx="35459">
                  <c:v>-0.21332300000000001</c:v>
                </c:pt>
                <c:pt idx="35460">
                  <c:v>-0.2152</c:v>
                </c:pt>
                <c:pt idx="35461">
                  <c:v>-0.21701200000000001</c:v>
                </c:pt>
                <c:pt idx="35462">
                  <c:v>-0.21876200000000001</c:v>
                </c:pt>
                <c:pt idx="35463">
                  <c:v>-0.22044800000000001</c:v>
                </c:pt>
                <c:pt idx="35464">
                  <c:v>-0.22207099999999999</c:v>
                </c:pt>
                <c:pt idx="35465">
                  <c:v>-0.22362399999999999</c:v>
                </c:pt>
                <c:pt idx="35466">
                  <c:v>-0.22509999999999999</c:v>
                </c:pt>
                <c:pt idx="35467">
                  <c:v>-0.226492</c:v>
                </c:pt>
                <c:pt idx="35468">
                  <c:v>-0.227795</c:v>
                </c:pt>
                <c:pt idx="35469">
                  <c:v>-0.22900999999999999</c:v>
                </c:pt>
                <c:pt idx="35470">
                  <c:v>-0.23013500000000001</c:v>
                </c:pt>
                <c:pt idx="35471">
                  <c:v>-0.23116800000000001</c:v>
                </c:pt>
                <c:pt idx="35472">
                  <c:v>-0.23210700000000001</c:v>
                </c:pt>
                <c:pt idx="35473">
                  <c:v>-0.23294400000000001</c:v>
                </c:pt>
                <c:pt idx="35474">
                  <c:v>-0.23367299999999999</c:v>
                </c:pt>
                <c:pt idx="35475">
                  <c:v>-0.234291</c:v>
                </c:pt>
                <c:pt idx="35476">
                  <c:v>-0.23480200000000001</c:v>
                </c:pt>
                <c:pt idx="35477">
                  <c:v>-0.23521</c:v>
                </c:pt>
                <c:pt idx="35478">
                  <c:v>-0.235515</c:v>
                </c:pt>
                <c:pt idx="35479">
                  <c:v>-0.23572100000000001</c:v>
                </c:pt>
                <c:pt idx="35480">
                  <c:v>-0.23583100000000001</c:v>
                </c:pt>
                <c:pt idx="35481">
                  <c:v>-0.235849</c:v>
                </c:pt>
                <c:pt idx="35482">
                  <c:v>-0.23577400000000001</c:v>
                </c:pt>
                <c:pt idx="35483">
                  <c:v>-0.23560700000000001</c:v>
                </c:pt>
                <c:pt idx="35484">
                  <c:v>-0.23535400000000001</c:v>
                </c:pt>
                <c:pt idx="35485">
                  <c:v>-0.235018</c:v>
                </c:pt>
                <c:pt idx="35486">
                  <c:v>-0.234601</c:v>
                </c:pt>
                <c:pt idx="35487">
                  <c:v>-0.234099</c:v>
                </c:pt>
                <c:pt idx="35488">
                  <c:v>-0.233516</c:v>
                </c:pt>
                <c:pt idx="35489">
                  <c:v>-0.23285500000000001</c:v>
                </c:pt>
                <c:pt idx="35490">
                  <c:v>-0.23211699999999999</c:v>
                </c:pt>
                <c:pt idx="35491">
                  <c:v>-0.23130200000000001</c:v>
                </c:pt>
                <c:pt idx="35492">
                  <c:v>-0.23041</c:v>
                </c:pt>
                <c:pt idx="35493">
                  <c:v>-0.22944200000000001</c:v>
                </c:pt>
                <c:pt idx="35494">
                  <c:v>-0.22840199999999999</c:v>
                </c:pt>
                <c:pt idx="35495">
                  <c:v>-0.227298</c:v>
                </c:pt>
                <c:pt idx="35496">
                  <c:v>-0.226133</c:v>
                </c:pt>
                <c:pt idx="35497">
                  <c:v>-0.224912</c:v>
                </c:pt>
                <c:pt idx="35498">
                  <c:v>-0.22364300000000001</c:v>
                </c:pt>
                <c:pt idx="35499">
                  <c:v>-0.22233</c:v>
                </c:pt>
                <c:pt idx="35500">
                  <c:v>-0.22097700000000001</c:v>
                </c:pt>
                <c:pt idx="35501">
                  <c:v>-0.219586</c:v>
                </c:pt>
                <c:pt idx="35502">
                  <c:v>-0.21816199999999999</c:v>
                </c:pt>
                <c:pt idx="35503">
                  <c:v>-0.21670700000000001</c:v>
                </c:pt>
                <c:pt idx="35504">
                  <c:v>-0.215225</c:v>
                </c:pt>
                <c:pt idx="35505">
                  <c:v>-0.213724</c:v>
                </c:pt>
                <c:pt idx="35506">
                  <c:v>-0.21221000000000001</c:v>
                </c:pt>
                <c:pt idx="35507">
                  <c:v>-0.21068799999999999</c:v>
                </c:pt>
                <c:pt idx="35508">
                  <c:v>-0.20916199999999999</c:v>
                </c:pt>
                <c:pt idx="35509">
                  <c:v>-0.20763599999999999</c:v>
                </c:pt>
                <c:pt idx="35510">
                  <c:v>-0.20610999999999999</c:v>
                </c:pt>
                <c:pt idx="35511">
                  <c:v>-0.20458299999999999</c:v>
                </c:pt>
                <c:pt idx="35512">
                  <c:v>-0.20305799999999999</c:v>
                </c:pt>
                <c:pt idx="35513">
                  <c:v>-0.20153799999999999</c:v>
                </c:pt>
                <c:pt idx="35514">
                  <c:v>-0.20002500000000001</c:v>
                </c:pt>
                <c:pt idx="35515">
                  <c:v>-0.19852400000000001</c:v>
                </c:pt>
                <c:pt idx="35516">
                  <c:v>-0.197043</c:v>
                </c:pt>
                <c:pt idx="35517">
                  <c:v>-0.19558800000000001</c:v>
                </c:pt>
                <c:pt idx="35518">
                  <c:v>-0.194165</c:v>
                </c:pt>
                <c:pt idx="35519">
                  <c:v>-0.19278000000000001</c:v>
                </c:pt>
                <c:pt idx="35520">
                  <c:v>-0.191442</c:v>
                </c:pt>
                <c:pt idx="35521">
                  <c:v>-0.190163</c:v>
                </c:pt>
                <c:pt idx="35522">
                  <c:v>-0.18895000000000001</c:v>
                </c:pt>
                <c:pt idx="35523">
                  <c:v>-0.187807</c:v>
                </c:pt>
                <c:pt idx="35524">
                  <c:v>-0.18673400000000001</c:v>
                </c:pt>
                <c:pt idx="35525">
                  <c:v>-0.18572900000000001</c:v>
                </c:pt>
                <c:pt idx="35526">
                  <c:v>-0.18478700000000001</c:v>
                </c:pt>
                <c:pt idx="35527">
                  <c:v>-0.18391099999999999</c:v>
                </c:pt>
                <c:pt idx="35528">
                  <c:v>-0.18310999999999999</c:v>
                </c:pt>
                <c:pt idx="35529">
                  <c:v>-0.182395</c:v>
                </c:pt>
                <c:pt idx="35530">
                  <c:v>-0.18176999999999999</c:v>
                </c:pt>
                <c:pt idx="35531">
                  <c:v>-0.181225</c:v>
                </c:pt>
                <c:pt idx="35532">
                  <c:v>-0.180752</c:v>
                </c:pt>
                <c:pt idx="35533">
                  <c:v>-0.180344</c:v>
                </c:pt>
                <c:pt idx="35534">
                  <c:v>-0.17999799999999999</c:v>
                </c:pt>
                <c:pt idx="35535">
                  <c:v>-0.17970900000000001</c:v>
                </c:pt>
                <c:pt idx="35536">
                  <c:v>-0.179476</c:v>
                </c:pt>
                <c:pt idx="35537">
                  <c:v>-0.17930199999999999</c:v>
                </c:pt>
                <c:pt idx="35538">
                  <c:v>-0.17919199999999999</c:v>
                </c:pt>
                <c:pt idx="35539">
                  <c:v>-0.17915400000000001</c:v>
                </c:pt>
                <c:pt idx="35540">
                  <c:v>-0.17918899999999999</c:v>
                </c:pt>
                <c:pt idx="35541">
                  <c:v>-0.17929700000000001</c:v>
                </c:pt>
                <c:pt idx="35542">
                  <c:v>-0.179477</c:v>
                </c:pt>
                <c:pt idx="35543">
                  <c:v>-0.17972299999999999</c:v>
                </c:pt>
                <c:pt idx="35544">
                  <c:v>-0.180034</c:v>
                </c:pt>
                <c:pt idx="35545">
                  <c:v>-0.18040700000000001</c:v>
                </c:pt>
                <c:pt idx="35546">
                  <c:v>-0.180842</c:v>
                </c:pt>
                <c:pt idx="35547">
                  <c:v>-0.181337</c:v>
                </c:pt>
                <c:pt idx="35548">
                  <c:v>-0.181896</c:v>
                </c:pt>
                <c:pt idx="35549">
                  <c:v>-0.18252099999999999</c:v>
                </c:pt>
                <c:pt idx="35550">
                  <c:v>-0.18320900000000001</c:v>
                </c:pt>
                <c:pt idx="35551">
                  <c:v>-0.18395800000000001</c:v>
                </c:pt>
                <c:pt idx="35552">
                  <c:v>-0.18476000000000001</c:v>
                </c:pt>
                <c:pt idx="35553">
                  <c:v>-0.185609</c:v>
                </c:pt>
                <c:pt idx="35554">
                  <c:v>-0.186496</c:v>
                </c:pt>
                <c:pt idx="35555">
                  <c:v>-0.187415</c:v>
                </c:pt>
                <c:pt idx="35556">
                  <c:v>-0.18836800000000001</c:v>
                </c:pt>
                <c:pt idx="35557">
                  <c:v>-0.189357</c:v>
                </c:pt>
                <c:pt idx="35558">
                  <c:v>-0.190382</c:v>
                </c:pt>
                <c:pt idx="35559">
                  <c:v>-0.191437</c:v>
                </c:pt>
                <c:pt idx="35560">
                  <c:v>-0.19251099999999999</c:v>
                </c:pt>
                <c:pt idx="35561">
                  <c:v>-0.19359599999999999</c:v>
                </c:pt>
                <c:pt idx="35562">
                  <c:v>-0.194689</c:v>
                </c:pt>
                <c:pt idx="35563">
                  <c:v>-0.19579299999999999</c:v>
                </c:pt>
                <c:pt idx="35564">
                  <c:v>-0.196913</c:v>
                </c:pt>
                <c:pt idx="35565">
                  <c:v>-0.198048</c:v>
                </c:pt>
                <c:pt idx="35566">
                  <c:v>-0.19919500000000001</c:v>
                </c:pt>
                <c:pt idx="35567">
                  <c:v>-0.200351</c:v>
                </c:pt>
                <c:pt idx="35568">
                  <c:v>-0.201515</c:v>
                </c:pt>
                <c:pt idx="35569">
                  <c:v>-0.20268</c:v>
                </c:pt>
                <c:pt idx="35570">
                  <c:v>-0.20383599999999999</c:v>
                </c:pt>
                <c:pt idx="35571">
                  <c:v>-0.204981</c:v>
                </c:pt>
                <c:pt idx="35572">
                  <c:v>-0.20611699999999999</c:v>
                </c:pt>
                <c:pt idx="35573">
                  <c:v>-0.20724400000000001</c:v>
                </c:pt>
                <c:pt idx="35574">
                  <c:v>-0.20835699999999999</c:v>
                </c:pt>
                <c:pt idx="35575">
                  <c:v>-0.20945</c:v>
                </c:pt>
                <c:pt idx="35576">
                  <c:v>-0.21051500000000001</c:v>
                </c:pt>
                <c:pt idx="35577">
                  <c:v>-0.21154300000000001</c:v>
                </c:pt>
                <c:pt idx="35578">
                  <c:v>-0.21252699999999999</c:v>
                </c:pt>
                <c:pt idx="35579">
                  <c:v>-0.21346599999999999</c:v>
                </c:pt>
                <c:pt idx="35580">
                  <c:v>-0.21435899999999999</c:v>
                </c:pt>
                <c:pt idx="35581">
                  <c:v>-0.21520600000000001</c:v>
                </c:pt>
                <c:pt idx="35582">
                  <c:v>-0.216006</c:v>
                </c:pt>
                <c:pt idx="35583">
                  <c:v>-0.216756</c:v>
                </c:pt>
                <c:pt idx="35584">
                  <c:v>-0.21745300000000001</c:v>
                </c:pt>
                <c:pt idx="35585">
                  <c:v>-0.21809500000000001</c:v>
                </c:pt>
                <c:pt idx="35586">
                  <c:v>-0.21868199999999999</c:v>
                </c:pt>
                <c:pt idx="35587">
                  <c:v>-0.21920899999999999</c:v>
                </c:pt>
                <c:pt idx="35588">
                  <c:v>-0.21967100000000001</c:v>
                </c:pt>
                <c:pt idx="35589">
                  <c:v>-0.22006300000000001</c:v>
                </c:pt>
                <c:pt idx="35590">
                  <c:v>-0.220388</c:v>
                </c:pt>
                <c:pt idx="35591">
                  <c:v>-0.22064600000000001</c:v>
                </c:pt>
                <c:pt idx="35592">
                  <c:v>-0.22083800000000001</c:v>
                </c:pt>
                <c:pt idx="35593">
                  <c:v>-0.220966</c:v>
                </c:pt>
                <c:pt idx="35594">
                  <c:v>-0.221027</c:v>
                </c:pt>
                <c:pt idx="35595">
                  <c:v>-0.22101599999999999</c:v>
                </c:pt>
                <c:pt idx="35596">
                  <c:v>-0.22093099999999999</c:v>
                </c:pt>
                <c:pt idx="35597">
                  <c:v>-0.220771</c:v>
                </c:pt>
                <c:pt idx="35598">
                  <c:v>-0.22053500000000001</c:v>
                </c:pt>
                <c:pt idx="35599">
                  <c:v>-0.220224</c:v>
                </c:pt>
                <c:pt idx="35600">
                  <c:v>-0.21984100000000001</c:v>
                </c:pt>
                <c:pt idx="35601">
                  <c:v>-0.219386</c:v>
                </c:pt>
                <c:pt idx="35602">
                  <c:v>-0.218857</c:v>
                </c:pt>
                <c:pt idx="35603">
                  <c:v>-0.218255</c:v>
                </c:pt>
                <c:pt idx="35604">
                  <c:v>-0.217588</c:v>
                </c:pt>
                <c:pt idx="35605">
                  <c:v>-0.216859</c:v>
                </c:pt>
                <c:pt idx="35606">
                  <c:v>-0.21606700000000001</c:v>
                </c:pt>
                <c:pt idx="35607">
                  <c:v>-0.21521299999999999</c:v>
                </c:pt>
                <c:pt idx="35608">
                  <c:v>-0.21429899999999999</c:v>
                </c:pt>
                <c:pt idx="35609">
                  <c:v>-0.21332899999999999</c:v>
                </c:pt>
                <c:pt idx="35610">
                  <c:v>-0.21230499999999999</c:v>
                </c:pt>
                <c:pt idx="35611">
                  <c:v>-0.211227</c:v>
                </c:pt>
                <c:pt idx="35612">
                  <c:v>-0.210094</c:v>
                </c:pt>
                <c:pt idx="35613">
                  <c:v>-0.20890300000000001</c:v>
                </c:pt>
                <c:pt idx="35614">
                  <c:v>-0.207651</c:v>
                </c:pt>
                <c:pt idx="35615">
                  <c:v>-0.206344</c:v>
                </c:pt>
                <c:pt idx="35616">
                  <c:v>-0.20499400000000001</c:v>
                </c:pt>
                <c:pt idx="35617">
                  <c:v>-0.20360900000000001</c:v>
                </c:pt>
                <c:pt idx="35618">
                  <c:v>-0.20218900000000001</c:v>
                </c:pt>
                <c:pt idx="35619">
                  <c:v>-0.20072599999999999</c:v>
                </c:pt>
                <c:pt idx="35620">
                  <c:v>-0.199215</c:v>
                </c:pt>
                <c:pt idx="35621">
                  <c:v>-0.197657</c:v>
                </c:pt>
                <c:pt idx="35622">
                  <c:v>-0.19605800000000001</c:v>
                </c:pt>
                <c:pt idx="35623">
                  <c:v>-0.19442200000000001</c:v>
                </c:pt>
                <c:pt idx="35624">
                  <c:v>-0.19275300000000001</c:v>
                </c:pt>
                <c:pt idx="35625">
                  <c:v>-0.19105800000000001</c:v>
                </c:pt>
                <c:pt idx="35626">
                  <c:v>-0.18934899999999999</c:v>
                </c:pt>
                <c:pt idx="35627">
                  <c:v>-0.18763199999999999</c:v>
                </c:pt>
                <c:pt idx="35628">
                  <c:v>-0.18589800000000001</c:v>
                </c:pt>
                <c:pt idx="35629">
                  <c:v>-0.184141</c:v>
                </c:pt>
                <c:pt idx="35630">
                  <c:v>-0.18237999999999999</c:v>
                </c:pt>
                <c:pt idx="35631">
                  <c:v>-0.18062800000000001</c:v>
                </c:pt>
                <c:pt idx="35632">
                  <c:v>-0.17888200000000001</c:v>
                </c:pt>
                <c:pt idx="35633">
                  <c:v>-0.177145</c:v>
                </c:pt>
                <c:pt idx="35634">
                  <c:v>-0.175429</c:v>
                </c:pt>
                <c:pt idx="35635">
                  <c:v>-0.173738</c:v>
                </c:pt>
                <c:pt idx="35636">
                  <c:v>-0.172074</c:v>
                </c:pt>
                <c:pt idx="35637">
                  <c:v>-0.17043900000000001</c:v>
                </c:pt>
                <c:pt idx="35638">
                  <c:v>-0.16883300000000001</c:v>
                </c:pt>
                <c:pt idx="35639">
                  <c:v>-0.16725799999999999</c:v>
                </c:pt>
                <c:pt idx="35640">
                  <c:v>-0.165712</c:v>
                </c:pt>
                <c:pt idx="35641">
                  <c:v>-0.16420000000000001</c:v>
                </c:pt>
                <c:pt idx="35642">
                  <c:v>-0.16272200000000001</c:v>
                </c:pt>
                <c:pt idx="35643">
                  <c:v>-0.16128100000000001</c:v>
                </c:pt>
                <c:pt idx="35644">
                  <c:v>-0.159881</c:v>
                </c:pt>
                <c:pt idx="35645">
                  <c:v>-0.15853200000000001</c:v>
                </c:pt>
                <c:pt idx="35646">
                  <c:v>-0.15724099999999999</c:v>
                </c:pt>
                <c:pt idx="35647">
                  <c:v>-0.15600700000000001</c:v>
                </c:pt>
                <c:pt idx="35648">
                  <c:v>-0.154831</c:v>
                </c:pt>
                <c:pt idx="35649">
                  <c:v>-0.15371599999999999</c:v>
                </c:pt>
                <c:pt idx="35650">
                  <c:v>-0.152673</c:v>
                </c:pt>
                <c:pt idx="35651">
                  <c:v>-0.15171100000000001</c:v>
                </c:pt>
                <c:pt idx="35652">
                  <c:v>-0.15083299999999999</c:v>
                </c:pt>
                <c:pt idx="35653">
                  <c:v>-0.15004200000000001</c:v>
                </c:pt>
                <c:pt idx="35654">
                  <c:v>-0.149341</c:v>
                </c:pt>
                <c:pt idx="35655">
                  <c:v>-0.148733</c:v>
                </c:pt>
                <c:pt idx="35656">
                  <c:v>-0.14821999999999999</c:v>
                </c:pt>
                <c:pt idx="35657">
                  <c:v>-0.14779999999999999</c:v>
                </c:pt>
                <c:pt idx="35658">
                  <c:v>-0.14746799999999999</c:v>
                </c:pt>
                <c:pt idx="35659">
                  <c:v>-0.147226</c:v>
                </c:pt>
                <c:pt idx="35660">
                  <c:v>-0.14707700000000001</c:v>
                </c:pt>
                <c:pt idx="35661">
                  <c:v>-0.14702100000000001</c:v>
                </c:pt>
                <c:pt idx="35662">
                  <c:v>-0.147059</c:v>
                </c:pt>
                <c:pt idx="35663">
                  <c:v>-0.14718400000000001</c:v>
                </c:pt>
                <c:pt idx="35664">
                  <c:v>-0.147393</c:v>
                </c:pt>
                <c:pt idx="35665">
                  <c:v>-0.14768400000000001</c:v>
                </c:pt>
                <c:pt idx="35666">
                  <c:v>-0.14805699999999999</c:v>
                </c:pt>
                <c:pt idx="35667">
                  <c:v>-0.14851600000000001</c:v>
                </c:pt>
                <c:pt idx="35668">
                  <c:v>-0.149063</c:v>
                </c:pt>
                <c:pt idx="35669">
                  <c:v>-0.1497</c:v>
                </c:pt>
                <c:pt idx="35670">
                  <c:v>-0.15042700000000001</c:v>
                </c:pt>
                <c:pt idx="35671">
                  <c:v>-0.15124099999999999</c:v>
                </c:pt>
                <c:pt idx="35672">
                  <c:v>-0.152139</c:v>
                </c:pt>
                <c:pt idx="35673">
                  <c:v>-0.153118</c:v>
                </c:pt>
                <c:pt idx="35674">
                  <c:v>-0.15417600000000001</c:v>
                </c:pt>
                <c:pt idx="35675">
                  <c:v>-0.155307</c:v>
                </c:pt>
                <c:pt idx="35676">
                  <c:v>-0.156503</c:v>
                </c:pt>
                <c:pt idx="35677">
                  <c:v>-0.15776299999999999</c:v>
                </c:pt>
                <c:pt idx="35678">
                  <c:v>-0.15909000000000001</c:v>
                </c:pt>
                <c:pt idx="35679">
                  <c:v>-0.16048299999999999</c:v>
                </c:pt>
                <c:pt idx="35680">
                  <c:v>-0.161942</c:v>
                </c:pt>
                <c:pt idx="35681">
                  <c:v>-0.163466</c:v>
                </c:pt>
                <c:pt idx="35682">
                  <c:v>-0.16505500000000001</c:v>
                </c:pt>
                <c:pt idx="35683">
                  <c:v>-0.16670699999999999</c:v>
                </c:pt>
                <c:pt idx="35684">
                  <c:v>-0.16842099999999999</c:v>
                </c:pt>
                <c:pt idx="35685">
                  <c:v>-0.17019200000000001</c:v>
                </c:pt>
                <c:pt idx="35686">
                  <c:v>-0.17202000000000001</c:v>
                </c:pt>
                <c:pt idx="35687">
                  <c:v>-0.173901</c:v>
                </c:pt>
                <c:pt idx="35688">
                  <c:v>-0.17582800000000001</c:v>
                </c:pt>
                <c:pt idx="35689">
                  <c:v>-0.17779700000000001</c:v>
                </c:pt>
                <c:pt idx="35690">
                  <c:v>-0.17980399999999999</c:v>
                </c:pt>
                <c:pt idx="35691">
                  <c:v>-0.18184600000000001</c:v>
                </c:pt>
                <c:pt idx="35692">
                  <c:v>-0.183923</c:v>
                </c:pt>
                <c:pt idx="35693">
                  <c:v>-0.186032</c:v>
                </c:pt>
                <c:pt idx="35694">
                  <c:v>-0.188165</c:v>
                </c:pt>
                <c:pt idx="35695">
                  <c:v>-0.19031400000000001</c:v>
                </c:pt>
                <c:pt idx="35696">
                  <c:v>-0.19247</c:v>
                </c:pt>
                <c:pt idx="35697">
                  <c:v>-0.194629</c:v>
                </c:pt>
                <c:pt idx="35698">
                  <c:v>-0.19678899999999999</c:v>
                </c:pt>
                <c:pt idx="35699">
                  <c:v>-0.19894700000000001</c:v>
                </c:pt>
                <c:pt idx="35700">
                  <c:v>-0.201101</c:v>
                </c:pt>
                <c:pt idx="35701">
                  <c:v>-0.20324800000000001</c:v>
                </c:pt>
                <c:pt idx="35702">
                  <c:v>-0.20538000000000001</c:v>
                </c:pt>
                <c:pt idx="35703">
                  <c:v>-0.20749100000000001</c:v>
                </c:pt>
                <c:pt idx="35704">
                  <c:v>-0.20957999999999999</c:v>
                </c:pt>
                <c:pt idx="35705">
                  <c:v>-0.211642</c:v>
                </c:pt>
                <c:pt idx="35706">
                  <c:v>-0.213671</c:v>
                </c:pt>
                <c:pt idx="35707">
                  <c:v>-0.21566399999999999</c:v>
                </c:pt>
                <c:pt idx="35708">
                  <c:v>-0.21762000000000001</c:v>
                </c:pt>
                <c:pt idx="35709">
                  <c:v>-0.21953600000000001</c:v>
                </c:pt>
                <c:pt idx="35710">
                  <c:v>-0.22141</c:v>
                </c:pt>
                <c:pt idx="35711">
                  <c:v>-0.22323999999999999</c:v>
                </c:pt>
                <c:pt idx="35712">
                  <c:v>-0.225021</c:v>
                </c:pt>
                <c:pt idx="35713">
                  <c:v>-0.22675300000000001</c:v>
                </c:pt>
                <c:pt idx="35714">
                  <c:v>-0.22844100000000001</c:v>
                </c:pt>
                <c:pt idx="35715">
                  <c:v>-0.23006599999999999</c:v>
                </c:pt>
                <c:pt idx="35716">
                  <c:v>-0.231595</c:v>
                </c:pt>
                <c:pt idx="35717">
                  <c:v>-0.23303499999999999</c:v>
                </c:pt>
                <c:pt idx="35718">
                  <c:v>-0.23442099999999999</c:v>
                </c:pt>
                <c:pt idx="35719">
                  <c:v>-0.23574700000000001</c:v>
                </c:pt>
                <c:pt idx="35720">
                  <c:v>-0.23699400000000001</c:v>
                </c:pt>
                <c:pt idx="35721">
                  <c:v>-0.23816899999999999</c:v>
                </c:pt>
                <c:pt idx="35722">
                  <c:v>-0.23927599999999999</c:v>
                </c:pt>
                <c:pt idx="35723">
                  <c:v>-0.24030899999999999</c:v>
                </c:pt>
                <c:pt idx="35724">
                  <c:v>-0.24126400000000001</c:v>
                </c:pt>
                <c:pt idx="35725">
                  <c:v>-0.24213699999999999</c:v>
                </c:pt>
                <c:pt idx="35726">
                  <c:v>-0.242924</c:v>
                </c:pt>
                <c:pt idx="35727">
                  <c:v>-0.24362700000000001</c:v>
                </c:pt>
                <c:pt idx="35728">
                  <c:v>-0.24424499999999999</c:v>
                </c:pt>
                <c:pt idx="35729">
                  <c:v>-0.24478</c:v>
                </c:pt>
                <c:pt idx="35730">
                  <c:v>-0.245229</c:v>
                </c:pt>
                <c:pt idx="35731">
                  <c:v>-0.245589</c:v>
                </c:pt>
                <c:pt idx="35732">
                  <c:v>-0.245864</c:v>
                </c:pt>
                <c:pt idx="35733">
                  <c:v>-0.246059</c:v>
                </c:pt>
                <c:pt idx="35734">
                  <c:v>-0.24617800000000001</c:v>
                </c:pt>
                <c:pt idx="35735">
                  <c:v>-0.246226</c:v>
                </c:pt>
                <c:pt idx="35736">
                  <c:v>-0.24620400000000001</c:v>
                </c:pt>
                <c:pt idx="35737">
                  <c:v>-0.246113</c:v>
                </c:pt>
                <c:pt idx="35738">
                  <c:v>-0.245952</c:v>
                </c:pt>
                <c:pt idx="35739">
                  <c:v>-0.245724</c:v>
                </c:pt>
                <c:pt idx="35740">
                  <c:v>-0.245425</c:v>
                </c:pt>
                <c:pt idx="35741">
                  <c:v>-0.24505299999999999</c:v>
                </c:pt>
                <c:pt idx="35742">
                  <c:v>-0.24460699999999999</c:v>
                </c:pt>
                <c:pt idx="35743">
                  <c:v>-0.24409</c:v>
                </c:pt>
                <c:pt idx="35744">
                  <c:v>-0.24349999999999999</c:v>
                </c:pt>
                <c:pt idx="35745">
                  <c:v>-0.242837</c:v>
                </c:pt>
                <c:pt idx="35746">
                  <c:v>-0.24209900000000001</c:v>
                </c:pt>
                <c:pt idx="35747">
                  <c:v>-0.241286</c:v>
                </c:pt>
                <c:pt idx="35748">
                  <c:v>-0.240399</c:v>
                </c:pt>
                <c:pt idx="35749">
                  <c:v>-0.23943700000000001</c:v>
                </c:pt>
                <c:pt idx="35750">
                  <c:v>-0.238399</c:v>
                </c:pt>
                <c:pt idx="35751">
                  <c:v>-0.23728399999999999</c:v>
                </c:pt>
                <c:pt idx="35752">
                  <c:v>-0.236093</c:v>
                </c:pt>
                <c:pt idx="35753">
                  <c:v>-0.23482700000000001</c:v>
                </c:pt>
                <c:pt idx="35754">
                  <c:v>-0.233487</c:v>
                </c:pt>
                <c:pt idx="35755">
                  <c:v>-0.232075</c:v>
                </c:pt>
                <c:pt idx="35756">
                  <c:v>-0.230596</c:v>
                </c:pt>
                <c:pt idx="35757">
                  <c:v>-0.22905200000000001</c:v>
                </c:pt>
                <c:pt idx="35758">
                  <c:v>-0.22744300000000001</c:v>
                </c:pt>
                <c:pt idx="35759">
                  <c:v>-0.225768</c:v>
                </c:pt>
                <c:pt idx="35760">
                  <c:v>-0.22403000000000001</c:v>
                </c:pt>
                <c:pt idx="35761">
                  <c:v>-0.22222700000000001</c:v>
                </c:pt>
                <c:pt idx="35762">
                  <c:v>-0.220361</c:v>
                </c:pt>
                <c:pt idx="35763">
                  <c:v>-0.21843199999999999</c:v>
                </c:pt>
                <c:pt idx="35764">
                  <c:v>-0.21643999999999999</c:v>
                </c:pt>
                <c:pt idx="35765">
                  <c:v>-0.214388</c:v>
                </c:pt>
                <c:pt idx="35766">
                  <c:v>-0.21227699999999999</c:v>
                </c:pt>
                <c:pt idx="35767">
                  <c:v>-0.21011099999999999</c:v>
                </c:pt>
                <c:pt idx="35768">
                  <c:v>-0.20789299999999999</c:v>
                </c:pt>
                <c:pt idx="35769">
                  <c:v>-0.20563000000000001</c:v>
                </c:pt>
                <c:pt idx="35770">
                  <c:v>-0.20332800000000001</c:v>
                </c:pt>
                <c:pt idx="35771">
                  <c:v>-0.200987</c:v>
                </c:pt>
                <c:pt idx="35772">
                  <c:v>-0.19860800000000001</c:v>
                </c:pt>
                <c:pt idx="35773">
                  <c:v>-0.19619400000000001</c:v>
                </c:pt>
                <c:pt idx="35774">
                  <c:v>-0.193746</c:v>
                </c:pt>
                <c:pt idx="35775">
                  <c:v>-0.19126399999999999</c:v>
                </c:pt>
                <c:pt idx="35776">
                  <c:v>-0.188745</c:v>
                </c:pt>
                <c:pt idx="35777">
                  <c:v>-0.186191</c:v>
                </c:pt>
                <c:pt idx="35778">
                  <c:v>-0.18360299999999999</c:v>
                </c:pt>
                <c:pt idx="35779">
                  <c:v>-0.180983</c:v>
                </c:pt>
                <c:pt idx="35780">
                  <c:v>-0.178337</c:v>
                </c:pt>
                <c:pt idx="35781">
                  <c:v>-0.17566699999999999</c:v>
                </c:pt>
                <c:pt idx="35782">
                  <c:v>-0.17297100000000001</c:v>
                </c:pt>
                <c:pt idx="35783">
                  <c:v>-0.17024600000000001</c:v>
                </c:pt>
                <c:pt idx="35784">
                  <c:v>-0.167493</c:v>
                </c:pt>
                <c:pt idx="35785">
                  <c:v>-0.164717</c:v>
                </c:pt>
                <c:pt idx="35786">
                  <c:v>-0.16192699999999999</c:v>
                </c:pt>
                <c:pt idx="35787">
                  <c:v>-0.15912799999999999</c:v>
                </c:pt>
                <c:pt idx="35788">
                  <c:v>-0.15632799999999999</c:v>
                </c:pt>
                <c:pt idx="35789">
                  <c:v>-0.153528</c:v>
                </c:pt>
                <c:pt idx="35790">
                  <c:v>-0.15073</c:v>
                </c:pt>
                <c:pt idx="35791">
                  <c:v>-0.14793500000000001</c:v>
                </c:pt>
                <c:pt idx="35792">
                  <c:v>-0.145148</c:v>
                </c:pt>
                <c:pt idx="35793">
                  <c:v>-0.142373</c:v>
                </c:pt>
                <c:pt idx="35794">
                  <c:v>-0.13961599999999999</c:v>
                </c:pt>
                <c:pt idx="35795">
                  <c:v>-0.136881</c:v>
                </c:pt>
                <c:pt idx="35796">
                  <c:v>-0.13417399999999999</c:v>
                </c:pt>
                <c:pt idx="35797">
                  <c:v>-0.131494</c:v>
                </c:pt>
                <c:pt idx="35798">
                  <c:v>-0.12884499999999999</c:v>
                </c:pt>
                <c:pt idx="35799">
                  <c:v>-0.12622700000000001</c:v>
                </c:pt>
                <c:pt idx="35800">
                  <c:v>-0.123641</c:v>
                </c:pt>
                <c:pt idx="35801">
                  <c:v>-0.121097</c:v>
                </c:pt>
                <c:pt idx="35802">
                  <c:v>-0.11859500000000001</c:v>
                </c:pt>
                <c:pt idx="35803">
                  <c:v>-0.116106</c:v>
                </c:pt>
                <c:pt idx="35804">
                  <c:v>-0.113622</c:v>
                </c:pt>
                <c:pt idx="35805">
                  <c:v>-0.111179</c:v>
                </c:pt>
                <c:pt idx="35806">
                  <c:v>-0.108791</c:v>
                </c:pt>
                <c:pt idx="35807">
                  <c:v>-0.10644099999999999</c:v>
                </c:pt>
                <c:pt idx="35808">
                  <c:v>-0.10413</c:v>
                </c:pt>
                <c:pt idx="35809">
                  <c:v>-0.101871</c:v>
                </c:pt>
                <c:pt idx="35810">
                  <c:v>-9.9664699999999995E-2</c:v>
                </c:pt>
                <c:pt idx="35811">
                  <c:v>-9.7512299999999996E-2</c:v>
                </c:pt>
                <c:pt idx="35812">
                  <c:v>-9.5413300000000006E-2</c:v>
                </c:pt>
                <c:pt idx="35813">
                  <c:v>-9.3368300000000001E-2</c:v>
                </c:pt>
                <c:pt idx="35814">
                  <c:v>-9.13799E-2</c:v>
                </c:pt>
                <c:pt idx="35815">
                  <c:v>-8.9451900000000001E-2</c:v>
                </c:pt>
                <c:pt idx="35816">
                  <c:v>-8.7587300000000007E-2</c:v>
                </c:pt>
                <c:pt idx="35817">
                  <c:v>-8.5788199999999995E-2</c:v>
                </c:pt>
                <c:pt idx="35818">
                  <c:v>-8.4057499999999993E-2</c:v>
                </c:pt>
                <c:pt idx="35819">
                  <c:v>-8.2399E-2</c:v>
                </c:pt>
                <c:pt idx="35820">
                  <c:v>-8.0816700000000005E-2</c:v>
                </c:pt>
                <c:pt idx="35821">
                  <c:v>-7.9314800000000005E-2</c:v>
                </c:pt>
                <c:pt idx="35822">
                  <c:v>-7.7897400000000006E-2</c:v>
                </c:pt>
                <c:pt idx="35823">
                  <c:v>-7.6567200000000002E-2</c:v>
                </c:pt>
                <c:pt idx="35824">
                  <c:v>-7.5325100000000006E-2</c:v>
                </c:pt>
                <c:pt idx="35825">
                  <c:v>-7.4170100000000003E-2</c:v>
                </c:pt>
                <c:pt idx="35826">
                  <c:v>-7.3100600000000002E-2</c:v>
                </c:pt>
                <c:pt idx="35827">
                  <c:v>-7.2116E-2</c:v>
                </c:pt>
                <c:pt idx="35828">
                  <c:v>-7.1216000000000002E-2</c:v>
                </c:pt>
                <c:pt idx="35829">
                  <c:v>-7.0399299999999998E-2</c:v>
                </c:pt>
                <c:pt idx="35830">
                  <c:v>-6.9665000000000005E-2</c:v>
                </c:pt>
                <c:pt idx="35831">
                  <c:v>-6.9013099999999994E-2</c:v>
                </c:pt>
                <c:pt idx="35832">
                  <c:v>-6.84424E-2</c:v>
                </c:pt>
                <c:pt idx="35833">
                  <c:v>-6.7951999999999999E-2</c:v>
                </c:pt>
                <c:pt idx="35834">
                  <c:v>-6.7541000000000004E-2</c:v>
                </c:pt>
                <c:pt idx="35835">
                  <c:v>-6.7206299999999997E-2</c:v>
                </c:pt>
                <c:pt idx="35836">
                  <c:v>-6.6945400000000002E-2</c:v>
                </c:pt>
                <c:pt idx="35837">
                  <c:v>-6.6757700000000003E-2</c:v>
                </c:pt>
                <c:pt idx="35838">
                  <c:v>-6.6642099999999996E-2</c:v>
                </c:pt>
                <c:pt idx="35839">
                  <c:v>-6.6597699999999996E-2</c:v>
                </c:pt>
                <c:pt idx="35840">
                  <c:v>-6.6624000000000003E-2</c:v>
                </c:pt>
                <c:pt idx="35841">
                  <c:v>-6.6720299999999996E-2</c:v>
                </c:pt>
                <c:pt idx="35842">
                  <c:v>-6.6886299999999996E-2</c:v>
                </c:pt>
                <c:pt idx="35843">
                  <c:v>-6.7120799999999994E-2</c:v>
                </c:pt>
                <c:pt idx="35844">
                  <c:v>-6.7422599999999999E-2</c:v>
                </c:pt>
                <c:pt idx="35845">
                  <c:v>-6.7790400000000001E-2</c:v>
                </c:pt>
                <c:pt idx="35846">
                  <c:v>-6.8222400000000002E-2</c:v>
                </c:pt>
                <c:pt idx="35847">
                  <c:v>-6.8716200000000005E-2</c:v>
                </c:pt>
                <c:pt idx="35848">
                  <c:v>-6.9269999999999998E-2</c:v>
                </c:pt>
                <c:pt idx="35849">
                  <c:v>-6.9881600000000002E-2</c:v>
                </c:pt>
                <c:pt idx="35850">
                  <c:v>-7.0548600000000003E-2</c:v>
                </c:pt>
                <c:pt idx="35851">
                  <c:v>-7.1267300000000006E-2</c:v>
                </c:pt>
                <c:pt idx="35852">
                  <c:v>-7.2033700000000006E-2</c:v>
                </c:pt>
                <c:pt idx="35853">
                  <c:v>-7.2843099999999994E-2</c:v>
                </c:pt>
                <c:pt idx="35854">
                  <c:v>-7.3691499999999993E-2</c:v>
                </c:pt>
                <c:pt idx="35855">
                  <c:v>-7.4577000000000004E-2</c:v>
                </c:pt>
                <c:pt idx="35856">
                  <c:v>-7.54991E-2</c:v>
                </c:pt>
                <c:pt idx="35857">
                  <c:v>-7.64571E-2</c:v>
                </c:pt>
                <c:pt idx="35858">
                  <c:v>-7.7449100000000007E-2</c:v>
                </c:pt>
                <c:pt idx="35859">
                  <c:v>-7.8472799999999995E-2</c:v>
                </c:pt>
                <c:pt idx="35860">
                  <c:v>-7.9525899999999997E-2</c:v>
                </c:pt>
                <c:pt idx="35861">
                  <c:v>-8.0605300000000005E-2</c:v>
                </c:pt>
                <c:pt idx="35862">
                  <c:v>-8.1706399999999998E-2</c:v>
                </c:pt>
                <c:pt idx="35863">
                  <c:v>-8.2824499999999995E-2</c:v>
                </c:pt>
                <c:pt idx="35864">
                  <c:v>-8.3955699999999994E-2</c:v>
                </c:pt>
                <c:pt idx="35865">
                  <c:v>-8.5097099999999995E-2</c:v>
                </c:pt>
                <c:pt idx="35866">
                  <c:v>-8.6247000000000004E-2</c:v>
                </c:pt>
                <c:pt idx="35867">
                  <c:v>-8.7405099999999999E-2</c:v>
                </c:pt>
                <c:pt idx="35868">
                  <c:v>-8.8569700000000001E-2</c:v>
                </c:pt>
                <c:pt idx="35869">
                  <c:v>-8.9735700000000002E-2</c:v>
                </c:pt>
                <c:pt idx="35870">
                  <c:v>-9.0895400000000001E-2</c:v>
                </c:pt>
                <c:pt idx="35871">
                  <c:v>-9.2043799999999995E-2</c:v>
                </c:pt>
                <c:pt idx="35872">
                  <c:v>-9.31786E-2</c:v>
                </c:pt>
                <c:pt idx="35873">
                  <c:v>-9.4298599999999996E-2</c:v>
                </c:pt>
                <c:pt idx="35874">
                  <c:v>-9.5402000000000001E-2</c:v>
                </c:pt>
                <c:pt idx="35875">
                  <c:v>-9.6488400000000002E-2</c:v>
                </c:pt>
                <c:pt idx="35876">
                  <c:v>-9.7557400000000002E-2</c:v>
                </c:pt>
                <c:pt idx="35877">
                  <c:v>-9.8604200000000003E-2</c:v>
                </c:pt>
                <c:pt idx="35878">
                  <c:v>-9.9621699999999994E-2</c:v>
                </c:pt>
                <c:pt idx="35879">
                  <c:v>-0.100607</c:v>
                </c:pt>
                <c:pt idx="35880">
                  <c:v>-0.101562</c:v>
                </c:pt>
                <c:pt idx="35881">
                  <c:v>-0.102489</c:v>
                </c:pt>
                <c:pt idx="35882">
                  <c:v>-0.10338600000000001</c:v>
                </c:pt>
                <c:pt idx="35883">
                  <c:v>-0.10425</c:v>
                </c:pt>
                <c:pt idx="35884">
                  <c:v>-0.105077</c:v>
                </c:pt>
                <c:pt idx="35885">
                  <c:v>-0.105865</c:v>
                </c:pt>
                <c:pt idx="35886">
                  <c:v>-0.10661</c:v>
                </c:pt>
                <c:pt idx="35887">
                  <c:v>-0.107311</c:v>
                </c:pt>
                <c:pt idx="35888">
                  <c:v>-0.107964</c:v>
                </c:pt>
                <c:pt idx="35889">
                  <c:v>-0.108571</c:v>
                </c:pt>
                <c:pt idx="35890">
                  <c:v>-0.10913100000000001</c:v>
                </c:pt>
                <c:pt idx="35891">
                  <c:v>-0.10964500000000001</c:v>
                </c:pt>
                <c:pt idx="35892">
                  <c:v>-0.110114</c:v>
                </c:pt>
                <c:pt idx="35893">
                  <c:v>-0.11053399999999999</c:v>
                </c:pt>
                <c:pt idx="35894">
                  <c:v>-0.110906</c:v>
                </c:pt>
                <c:pt idx="35895">
                  <c:v>-0.11122799999999999</c:v>
                </c:pt>
                <c:pt idx="35896">
                  <c:v>-0.1115</c:v>
                </c:pt>
                <c:pt idx="35897">
                  <c:v>-0.111719</c:v>
                </c:pt>
                <c:pt idx="35898">
                  <c:v>-0.111882</c:v>
                </c:pt>
                <c:pt idx="35899">
                  <c:v>-0.11198900000000001</c:v>
                </c:pt>
                <c:pt idx="35900">
                  <c:v>-0.112038</c:v>
                </c:pt>
                <c:pt idx="35901">
                  <c:v>-0.11203100000000001</c:v>
                </c:pt>
                <c:pt idx="35902">
                  <c:v>-0.111967</c:v>
                </c:pt>
                <c:pt idx="35903">
                  <c:v>-0.111847</c:v>
                </c:pt>
                <c:pt idx="35904">
                  <c:v>-0.111669</c:v>
                </c:pt>
                <c:pt idx="35905">
                  <c:v>-0.11143500000000001</c:v>
                </c:pt>
                <c:pt idx="35906">
                  <c:v>-0.11114499999999999</c:v>
                </c:pt>
                <c:pt idx="35907">
                  <c:v>-0.11079799999999999</c:v>
                </c:pt>
                <c:pt idx="35908">
                  <c:v>-0.11039499999999999</c:v>
                </c:pt>
                <c:pt idx="35909">
                  <c:v>-0.109935</c:v>
                </c:pt>
                <c:pt idx="35910">
                  <c:v>-0.10942</c:v>
                </c:pt>
                <c:pt idx="35911">
                  <c:v>-0.108851</c:v>
                </c:pt>
                <c:pt idx="35912">
                  <c:v>-0.10822900000000001</c:v>
                </c:pt>
                <c:pt idx="35913">
                  <c:v>-0.10755199999999999</c:v>
                </c:pt>
                <c:pt idx="35914">
                  <c:v>-0.106822</c:v>
                </c:pt>
                <c:pt idx="35915">
                  <c:v>-0.10603799999999999</c:v>
                </c:pt>
                <c:pt idx="35916">
                  <c:v>-0.105199</c:v>
                </c:pt>
                <c:pt idx="35917">
                  <c:v>-0.104307</c:v>
                </c:pt>
                <c:pt idx="35918">
                  <c:v>-0.103363</c:v>
                </c:pt>
                <c:pt idx="35919">
                  <c:v>-0.102368</c:v>
                </c:pt>
                <c:pt idx="35920">
                  <c:v>-0.101324</c:v>
                </c:pt>
                <c:pt idx="35921">
                  <c:v>-0.100232</c:v>
                </c:pt>
                <c:pt idx="35922">
                  <c:v>-9.9092600000000003E-2</c:v>
                </c:pt>
                <c:pt idx="35923">
                  <c:v>-9.7906000000000007E-2</c:v>
                </c:pt>
                <c:pt idx="35924">
                  <c:v>-9.6672900000000006E-2</c:v>
                </c:pt>
                <c:pt idx="35925">
                  <c:v>-9.5394099999999996E-2</c:v>
                </c:pt>
                <c:pt idx="35926">
                  <c:v>-9.4069799999999995E-2</c:v>
                </c:pt>
                <c:pt idx="35927">
                  <c:v>-9.2700099999999994E-2</c:v>
                </c:pt>
                <c:pt idx="35928">
                  <c:v>-9.1286400000000004E-2</c:v>
                </c:pt>
                <c:pt idx="35929">
                  <c:v>-8.98312E-2</c:v>
                </c:pt>
                <c:pt idx="35930">
                  <c:v>-8.8336899999999996E-2</c:v>
                </c:pt>
                <c:pt idx="35931">
                  <c:v>-8.6805099999999996E-2</c:v>
                </c:pt>
                <c:pt idx="35932">
                  <c:v>-8.5237400000000005E-2</c:v>
                </c:pt>
                <c:pt idx="35933">
                  <c:v>-8.3635500000000002E-2</c:v>
                </c:pt>
                <c:pt idx="35934">
                  <c:v>-8.2000900000000002E-2</c:v>
                </c:pt>
                <c:pt idx="35935">
                  <c:v>-8.0335400000000001E-2</c:v>
                </c:pt>
                <c:pt idx="35936">
                  <c:v>-7.8641199999999994E-2</c:v>
                </c:pt>
                <c:pt idx="35937">
                  <c:v>-7.6920299999999997E-2</c:v>
                </c:pt>
                <c:pt idx="35938">
                  <c:v>-7.5174000000000005E-2</c:v>
                </c:pt>
                <c:pt idx="35939">
                  <c:v>-7.3403700000000002E-2</c:v>
                </c:pt>
                <c:pt idx="35940">
                  <c:v>-7.1611300000000003E-2</c:v>
                </c:pt>
                <c:pt idx="35941">
                  <c:v>-6.9798600000000002E-2</c:v>
                </c:pt>
                <c:pt idx="35942">
                  <c:v>-6.7967399999999997E-2</c:v>
                </c:pt>
                <c:pt idx="35943">
                  <c:v>-6.6119200000000003E-2</c:v>
                </c:pt>
                <c:pt idx="35944">
                  <c:v>-6.4255900000000005E-2</c:v>
                </c:pt>
                <c:pt idx="35945">
                  <c:v>-6.2379299999999999E-2</c:v>
                </c:pt>
                <c:pt idx="35946">
                  <c:v>-6.0491200000000002E-2</c:v>
                </c:pt>
                <c:pt idx="35947">
                  <c:v>-5.8593600000000003E-2</c:v>
                </c:pt>
                <c:pt idx="35948">
                  <c:v>-5.6687899999999999E-2</c:v>
                </c:pt>
                <c:pt idx="35949">
                  <c:v>-5.4774799999999998E-2</c:v>
                </c:pt>
                <c:pt idx="35950">
                  <c:v>-5.2854999999999999E-2</c:v>
                </c:pt>
                <c:pt idx="35951">
                  <c:v>-5.0929700000000001E-2</c:v>
                </c:pt>
                <c:pt idx="35952">
                  <c:v>-4.9000099999999998E-2</c:v>
                </c:pt>
                <c:pt idx="35953">
                  <c:v>-4.7067600000000001E-2</c:v>
                </c:pt>
                <c:pt idx="35954">
                  <c:v>-4.5134500000000001E-2</c:v>
                </c:pt>
                <c:pt idx="35955">
                  <c:v>-4.3203199999999997E-2</c:v>
                </c:pt>
                <c:pt idx="35956">
                  <c:v>-4.1274900000000003E-2</c:v>
                </c:pt>
                <c:pt idx="35957">
                  <c:v>-3.9350499999999997E-2</c:v>
                </c:pt>
                <c:pt idx="35958">
                  <c:v>-3.7430600000000001E-2</c:v>
                </c:pt>
                <c:pt idx="35959">
                  <c:v>-3.5516699999999998E-2</c:v>
                </c:pt>
                <c:pt idx="35960">
                  <c:v>-3.3611000000000002E-2</c:v>
                </c:pt>
                <c:pt idx="35961">
                  <c:v>-3.1715599999999997E-2</c:v>
                </c:pt>
                <c:pt idx="35962">
                  <c:v>-2.9832399999999999E-2</c:v>
                </c:pt>
                <c:pt idx="35963">
                  <c:v>-2.79633E-2</c:v>
                </c:pt>
                <c:pt idx="35964">
                  <c:v>-2.6110000000000001E-2</c:v>
                </c:pt>
                <c:pt idx="35965">
                  <c:v>-2.4273900000000001E-2</c:v>
                </c:pt>
                <c:pt idx="35966">
                  <c:v>-2.2456299999999998E-2</c:v>
                </c:pt>
                <c:pt idx="35967">
                  <c:v>-2.06585E-2</c:v>
                </c:pt>
                <c:pt idx="35968">
                  <c:v>-1.8881499999999999E-2</c:v>
                </c:pt>
                <c:pt idx="35969">
                  <c:v>-1.7125899999999999E-2</c:v>
                </c:pt>
                <c:pt idx="35970">
                  <c:v>-1.5391E-2</c:v>
                </c:pt>
                <c:pt idx="35971">
                  <c:v>-1.36772E-2</c:v>
                </c:pt>
                <c:pt idx="35972">
                  <c:v>-1.19861E-2</c:v>
                </c:pt>
                <c:pt idx="35973">
                  <c:v>-1.0318900000000001E-2</c:v>
                </c:pt>
                <c:pt idx="35974" formatCode="0.00E+00">
                  <c:v>-8.6763799999999992E-3</c:v>
                </c:pt>
                <c:pt idx="35975" formatCode="0.00E+00">
                  <c:v>-7.05845E-3</c:v>
                </c:pt>
                <c:pt idx="35976" formatCode="0.00E+00">
                  <c:v>-5.4655499999999996E-3</c:v>
                </c:pt>
                <c:pt idx="35977" formatCode="0.00E+00">
                  <c:v>-3.8984900000000001E-3</c:v>
                </c:pt>
                <c:pt idx="35978" formatCode="0.00E+00">
                  <c:v>-2.3581399999999999E-3</c:v>
                </c:pt>
                <c:pt idx="35979" formatCode="0.00E+00">
                  <c:v>-8.4512200000000002E-4</c:v>
                </c:pt>
                <c:pt idx="35980" formatCode="0.00E+00">
                  <c:v>6.4007099999999998E-4</c:v>
                </c:pt>
                <c:pt idx="35981" formatCode="0.00E+00">
                  <c:v>2.0967899999999999E-3</c:v>
                </c:pt>
                <c:pt idx="35982" formatCode="0.00E+00">
                  <c:v>3.5243200000000001E-3</c:v>
                </c:pt>
                <c:pt idx="35983" formatCode="0.00E+00">
                  <c:v>4.9221400000000002E-3</c:v>
                </c:pt>
                <c:pt idx="35984" formatCode="0.00E+00">
                  <c:v>6.28993E-3</c:v>
                </c:pt>
                <c:pt idx="35985" formatCode="0.00E+00">
                  <c:v>7.6275900000000001E-3</c:v>
                </c:pt>
                <c:pt idx="35986" formatCode="0.00E+00">
                  <c:v>8.9354299999999994E-3</c:v>
                </c:pt>
                <c:pt idx="35987">
                  <c:v>1.0214300000000001E-2</c:v>
                </c:pt>
                <c:pt idx="35988">
                  <c:v>1.1465100000000001E-2</c:v>
                </c:pt>
                <c:pt idx="35989">
                  <c:v>1.2688100000000001E-2</c:v>
                </c:pt>
                <c:pt idx="35990">
                  <c:v>1.3883299999999999E-2</c:v>
                </c:pt>
                <c:pt idx="35991">
                  <c:v>1.50508E-2</c:v>
                </c:pt>
                <c:pt idx="35992">
                  <c:v>1.6190300000000001E-2</c:v>
                </c:pt>
                <c:pt idx="35993">
                  <c:v>1.7301899999999999E-2</c:v>
                </c:pt>
                <c:pt idx="35994">
                  <c:v>1.8385200000000001E-2</c:v>
                </c:pt>
                <c:pt idx="35995">
                  <c:v>1.9440099999999998E-2</c:v>
                </c:pt>
                <c:pt idx="35996">
                  <c:v>2.04668E-2</c:v>
                </c:pt>
                <c:pt idx="35997">
                  <c:v>2.1465499999999998E-2</c:v>
                </c:pt>
                <c:pt idx="35998">
                  <c:v>2.2436500000000002E-2</c:v>
                </c:pt>
                <c:pt idx="35999">
                  <c:v>2.33803E-2</c:v>
                </c:pt>
                <c:pt idx="36000">
                  <c:v>2.4297200000000001E-2</c:v>
                </c:pt>
                <c:pt idx="36001">
                  <c:v>2.5187899999999999E-2</c:v>
                </c:pt>
                <c:pt idx="36002">
                  <c:v>2.6052800000000001E-2</c:v>
                </c:pt>
                <c:pt idx="36003">
                  <c:v>2.68931E-2</c:v>
                </c:pt>
                <c:pt idx="36004">
                  <c:v>2.77098E-2</c:v>
                </c:pt>
                <c:pt idx="36005">
                  <c:v>2.8503899999999999E-2</c:v>
                </c:pt>
                <c:pt idx="36006">
                  <c:v>2.9275800000000001E-2</c:v>
                </c:pt>
                <c:pt idx="36007">
                  <c:v>3.0025300000000001E-2</c:v>
                </c:pt>
                <c:pt idx="36008">
                  <c:v>3.0752000000000002E-2</c:v>
                </c:pt>
                <c:pt idx="36009">
                  <c:v>3.1456400000000002E-2</c:v>
                </c:pt>
                <c:pt idx="36010">
                  <c:v>3.2140000000000002E-2</c:v>
                </c:pt>
                <c:pt idx="36011">
                  <c:v>3.2804E-2</c:v>
                </c:pt>
                <c:pt idx="36012">
                  <c:v>3.3449E-2</c:v>
                </c:pt>
                <c:pt idx="36013">
                  <c:v>3.4076299999999997E-2</c:v>
                </c:pt>
                <c:pt idx="36014">
                  <c:v>3.46869E-2</c:v>
                </c:pt>
                <c:pt idx="36015">
                  <c:v>3.5282000000000001E-2</c:v>
                </c:pt>
                <c:pt idx="36016">
                  <c:v>3.5862499999999999E-2</c:v>
                </c:pt>
                <c:pt idx="36017">
                  <c:v>3.6429000000000003E-2</c:v>
                </c:pt>
                <c:pt idx="36018">
                  <c:v>3.6982899999999999E-2</c:v>
                </c:pt>
                <c:pt idx="36019">
                  <c:v>3.75249E-2</c:v>
                </c:pt>
                <c:pt idx="36020">
                  <c:v>3.8055400000000003E-2</c:v>
                </c:pt>
                <c:pt idx="36021">
                  <c:v>3.8575199999999997E-2</c:v>
                </c:pt>
                <c:pt idx="36022">
                  <c:v>3.9085500000000002E-2</c:v>
                </c:pt>
                <c:pt idx="36023">
                  <c:v>3.9588100000000001E-2</c:v>
                </c:pt>
                <c:pt idx="36024">
                  <c:v>4.0084000000000002E-2</c:v>
                </c:pt>
                <c:pt idx="36025">
                  <c:v>4.05738E-2</c:v>
                </c:pt>
                <c:pt idx="36026">
                  <c:v>4.1058600000000001E-2</c:v>
                </c:pt>
                <c:pt idx="36027">
                  <c:v>4.15395E-2</c:v>
                </c:pt>
                <c:pt idx="36028">
                  <c:v>4.2016900000000003E-2</c:v>
                </c:pt>
                <c:pt idx="36029">
                  <c:v>4.2491399999999999E-2</c:v>
                </c:pt>
                <c:pt idx="36030">
                  <c:v>4.2963399999999999E-2</c:v>
                </c:pt>
                <c:pt idx="36031">
                  <c:v>4.3433899999999998E-2</c:v>
                </c:pt>
                <c:pt idx="36032">
                  <c:v>4.3903299999999999E-2</c:v>
                </c:pt>
                <c:pt idx="36033">
                  <c:v>4.4372300000000003E-2</c:v>
                </c:pt>
                <c:pt idx="36034">
                  <c:v>4.4841199999999998E-2</c:v>
                </c:pt>
                <c:pt idx="36035">
                  <c:v>4.5310499999999997E-2</c:v>
                </c:pt>
                <c:pt idx="36036">
                  <c:v>4.5780800000000003E-2</c:v>
                </c:pt>
                <c:pt idx="36037">
                  <c:v>4.6253000000000002E-2</c:v>
                </c:pt>
                <c:pt idx="36038">
                  <c:v>4.67278E-2</c:v>
                </c:pt>
                <c:pt idx="36039">
                  <c:v>4.7205900000000002E-2</c:v>
                </c:pt>
                <c:pt idx="36040">
                  <c:v>4.76877E-2</c:v>
                </c:pt>
                <c:pt idx="36041">
                  <c:v>4.81737E-2</c:v>
                </c:pt>
                <c:pt idx="36042">
                  <c:v>4.8664199999999998E-2</c:v>
                </c:pt>
                <c:pt idx="36043">
                  <c:v>4.9159300000000003E-2</c:v>
                </c:pt>
                <c:pt idx="36044">
                  <c:v>4.9659500000000002E-2</c:v>
                </c:pt>
                <c:pt idx="36045">
                  <c:v>5.0165700000000001E-2</c:v>
                </c:pt>
                <c:pt idx="36046">
                  <c:v>5.0678599999999997E-2</c:v>
                </c:pt>
                <c:pt idx="36047">
                  <c:v>5.1198399999999998E-2</c:v>
                </c:pt>
                <c:pt idx="36048">
                  <c:v>5.1724699999999998E-2</c:v>
                </c:pt>
                <c:pt idx="36049">
                  <c:v>5.2256700000000003E-2</c:v>
                </c:pt>
                <c:pt idx="36050">
                  <c:v>5.2794199999999999E-2</c:v>
                </c:pt>
                <c:pt idx="36051">
                  <c:v>5.33369E-2</c:v>
                </c:pt>
                <c:pt idx="36052">
                  <c:v>5.3884300000000003E-2</c:v>
                </c:pt>
                <c:pt idx="36053">
                  <c:v>5.4435799999999999E-2</c:v>
                </c:pt>
                <c:pt idx="36054">
                  <c:v>5.4991199999999997E-2</c:v>
                </c:pt>
                <c:pt idx="36055">
                  <c:v>5.5550799999999997E-2</c:v>
                </c:pt>
                <c:pt idx="36056">
                  <c:v>5.6115100000000001E-2</c:v>
                </c:pt>
                <c:pt idx="36057">
                  <c:v>5.6683600000000001E-2</c:v>
                </c:pt>
                <c:pt idx="36058">
                  <c:v>5.7255800000000003E-2</c:v>
                </c:pt>
                <c:pt idx="36059">
                  <c:v>5.78317E-2</c:v>
                </c:pt>
                <c:pt idx="36060">
                  <c:v>5.8411100000000001E-2</c:v>
                </c:pt>
                <c:pt idx="36061">
                  <c:v>5.8993900000000002E-2</c:v>
                </c:pt>
                <c:pt idx="36062">
                  <c:v>5.9579500000000001E-2</c:v>
                </c:pt>
                <c:pt idx="36063">
                  <c:v>6.0167100000000001E-2</c:v>
                </c:pt>
                <c:pt idx="36064">
                  <c:v>6.0755999999999998E-2</c:v>
                </c:pt>
                <c:pt idx="36065">
                  <c:v>6.1345700000000003E-2</c:v>
                </c:pt>
                <c:pt idx="36066">
                  <c:v>6.1935400000000002E-2</c:v>
                </c:pt>
                <c:pt idx="36067">
                  <c:v>6.2523999999999996E-2</c:v>
                </c:pt>
                <c:pt idx="36068">
                  <c:v>6.3110600000000003E-2</c:v>
                </c:pt>
                <c:pt idx="36069">
                  <c:v>6.3694200000000006E-2</c:v>
                </c:pt>
                <c:pt idx="36070">
                  <c:v>6.42736E-2</c:v>
                </c:pt>
                <c:pt idx="36071">
                  <c:v>6.4847600000000005E-2</c:v>
                </c:pt>
                <c:pt idx="36072">
                  <c:v>6.5414799999999995E-2</c:v>
                </c:pt>
                <c:pt idx="36073">
                  <c:v>6.59743E-2</c:v>
                </c:pt>
                <c:pt idx="36074">
                  <c:v>6.6525600000000004E-2</c:v>
                </c:pt>
                <c:pt idx="36075">
                  <c:v>6.70684E-2</c:v>
                </c:pt>
                <c:pt idx="36076">
                  <c:v>6.7602200000000001E-2</c:v>
                </c:pt>
                <c:pt idx="36077">
                  <c:v>6.8126099999999995E-2</c:v>
                </c:pt>
                <c:pt idx="36078">
                  <c:v>6.8638900000000003E-2</c:v>
                </c:pt>
                <c:pt idx="36079">
                  <c:v>6.9139400000000004E-2</c:v>
                </c:pt>
                <c:pt idx="36080">
                  <c:v>6.9626199999999999E-2</c:v>
                </c:pt>
                <c:pt idx="36081">
                  <c:v>7.0097900000000005E-2</c:v>
                </c:pt>
                <c:pt idx="36082">
                  <c:v>7.0553199999999996E-2</c:v>
                </c:pt>
                <c:pt idx="36083">
                  <c:v>7.0990899999999996E-2</c:v>
                </c:pt>
                <c:pt idx="36084">
                  <c:v>7.1409799999999996E-2</c:v>
                </c:pt>
                <c:pt idx="36085">
                  <c:v>7.1808499999999997E-2</c:v>
                </c:pt>
                <c:pt idx="36086">
                  <c:v>7.2185799999999994E-2</c:v>
                </c:pt>
                <c:pt idx="36087">
                  <c:v>7.2540599999999997E-2</c:v>
                </c:pt>
                <c:pt idx="36088">
                  <c:v>7.2871900000000003E-2</c:v>
                </c:pt>
                <c:pt idx="36089">
                  <c:v>7.3178999999999994E-2</c:v>
                </c:pt>
                <c:pt idx="36090">
                  <c:v>7.3461499999999999E-2</c:v>
                </c:pt>
                <c:pt idx="36091">
                  <c:v>7.3718599999999995E-2</c:v>
                </c:pt>
                <c:pt idx="36092">
                  <c:v>7.3949600000000004E-2</c:v>
                </c:pt>
                <c:pt idx="36093">
                  <c:v>7.4153399999999994E-2</c:v>
                </c:pt>
                <c:pt idx="36094">
                  <c:v>7.4329000000000006E-2</c:v>
                </c:pt>
                <c:pt idx="36095">
                  <c:v>7.4473899999999996E-2</c:v>
                </c:pt>
                <c:pt idx="36096">
                  <c:v>7.4585899999999997E-2</c:v>
                </c:pt>
                <c:pt idx="36097">
                  <c:v>7.4664300000000003E-2</c:v>
                </c:pt>
                <c:pt idx="36098">
                  <c:v>7.4709100000000001E-2</c:v>
                </c:pt>
                <c:pt idx="36099">
                  <c:v>7.4719800000000003E-2</c:v>
                </c:pt>
                <c:pt idx="36100">
                  <c:v>7.4696100000000001E-2</c:v>
                </c:pt>
                <c:pt idx="36101">
                  <c:v>7.4637599999999998E-2</c:v>
                </c:pt>
                <c:pt idx="36102">
                  <c:v>7.4543700000000004E-2</c:v>
                </c:pt>
                <c:pt idx="36103">
                  <c:v>7.4413800000000002E-2</c:v>
                </c:pt>
                <c:pt idx="36104">
                  <c:v>7.4247800000000003E-2</c:v>
                </c:pt>
                <c:pt idx="36105">
                  <c:v>7.4045899999999998E-2</c:v>
                </c:pt>
                <c:pt idx="36106">
                  <c:v>7.3808100000000001E-2</c:v>
                </c:pt>
                <c:pt idx="36107">
                  <c:v>7.3533500000000002E-2</c:v>
                </c:pt>
                <c:pt idx="36108">
                  <c:v>7.32212E-2</c:v>
                </c:pt>
                <c:pt idx="36109">
                  <c:v>7.2870699999999997E-2</c:v>
                </c:pt>
                <c:pt idx="36110">
                  <c:v>7.2482099999999994E-2</c:v>
                </c:pt>
                <c:pt idx="36111">
                  <c:v>7.2055800000000003E-2</c:v>
                </c:pt>
                <c:pt idx="36112">
                  <c:v>7.1591600000000005E-2</c:v>
                </c:pt>
                <c:pt idx="36113">
                  <c:v>7.1090100000000003E-2</c:v>
                </c:pt>
                <c:pt idx="36114">
                  <c:v>7.0551799999999998E-2</c:v>
                </c:pt>
                <c:pt idx="36115">
                  <c:v>6.9977200000000003E-2</c:v>
                </c:pt>
                <c:pt idx="36116">
                  <c:v>6.9366800000000006E-2</c:v>
                </c:pt>
                <c:pt idx="36117">
                  <c:v>6.8720600000000007E-2</c:v>
                </c:pt>
                <c:pt idx="36118">
                  <c:v>6.8039000000000002E-2</c:v>
                </c:pt>
                <c:pt idx="36119">
                  <c:v>6.7322300000000002E-2</c:v>
                </c:pt>
                <c:pt idx="36120">
                  <c:v>6.6570799999999999E-2</c:v>
                </c:pt>
                <c:pt idx="36121">
                  <c:v>6.5784499999999996E-2</c:v>
                </c:pt>
                <c:pt idx="36122">
                  <c:v>6.4963999999999994E-2</c:v>
                </c:pt>
                <c:pt idx="36123">
                  <c:v>6.4110100000000003E-2</c:v>
                </c:pt>
                <c:pt idx="36124">
                  <c:v>6.3224100000000005E-2</c:v>
                </c:pt>
                <c:pt idx="36125">
                  <c:v>6.2307500000000002E-2</c:v>
                </c:pt>
                <c:pt idx="36126">
                  <c:v>6.1361800000000001E-2</c:v>
                </c:pt>
                <c:pt idx="36127">
                  <c:v>6.0388299999999999E-2</c:v>
                </c:pt>
                <c:pt idx="36128">
                  <c:v>5.9388400000000001E-2</c:v>
                </c:pt>
                <c:pt idx="36129">
                  <c:v>5.8363400000000003E-2</c:v>
                </c:pt>
                <c:pt idx="36130">
                  <c:v>5.7314400000000001E-2</c:v>
                </c:pt>
                <c:pt idx="36131">
                  <c:v>5.6242899999999998E-2</c:v>
                </c:pt>
                <c:pt idx="36132">
                  <c:v>5.51508E-2</c:v>
                </c:pt>
                <c:pt idx="36133">
                  <c:v>5.4040199999999997E-2</c:v>
                </c:pt>
                <c:pt idx="36134">
                  <c:v>5.2913099999999998E-2</c:v>
                </c:pt>
                <c:pt idx="36135">
                  <c:v>5.1770799999999999E-2</c:v>
                </c:pt>
                <c:pt idx="36136">
                  <c:v>5.0613699999999998E-2</c:v>
                </c:pt>
                <c:pt idx="36137">
                  <c:v>4.9442699999999999E-2</c:v>
                </c:pt>
                <c:pt idx="36138">
                  <c:v>4.8259099999999999E-2</c:v>
                </c:pt>
                <c:pt idx="36139">
                  <c:v>4.7064799999999997E-2</c:v>
                </c:pt>
                <c:pt idx="36140">
                  <c:v>4.5861399999999997E-2</c:v>
                </c:pt>
                <c:pt idx="36141">
                  <c:v>4.4650299999999997E-2</c:v>
                </c:pt>
                <c:pt idx="36142">
                  <c:v>4.3434300000000002E-2</c:v>
                </c:pt>
                <c:pt idx="36143">
                  <c:v>4.2216400000000001E-2</c:v>
                </c:pt>
                <c:pt idx="36144">
                  <c:v>4.0999000000000001E-2</c:v>
                </c:pt>
                <c:pt idx="36145">
                  <c:v>3.9783899999999997E-2</c:v>
                </c:pt>
                <c:pt idx="36146">
                  <c:v>3.8573200000000002E-2</c:v>
                </c:pt>
                <c:pt idx="36147">
                  <c:v>3.7369800000000002E-2</c:v>
                </c:pt>
                <c:pt idx="36148">
                  <c:v>3.6176600000000003E-2</c:v>
                </c:pt>
                <c:pt idx="36149">
                  <c:v>3.4996199999999998E-2</c:v>
                </c:pt>
                <c:pt idx="36150">
                  <c:v>3.3830800000000001E-2</c:v>
                </c:pt>
                <c:pt idx="36151">
                  <c:v>3.26824E-2</c:v>
                </c:pt>
                <c:pt idx="36152">
                  <c:v>3.15538E-2</c:v>
                </c:pt>
                <c:pt idx="36153">
                  <c:v>3.0447200000000001E-2</c:v>
                </c:pt>
                <c:pt idx="36154">
                  <c:v>2.93642E-2</c:v>
                </c:pt>
                <c:pt idx="36155">
                  <c:v>2.83063E-2</c:v>
                </c:pt>
                <c:pt idx="36156">
                  <c:v>2.7275600000000001E-2</c:v>
                </c:pt>
                <c:pt idx="36157">
                  <c:v>2.6274200000000001E-2</c:v>
                </c:pt>
                <c:pt idx="36158">
                  <c:v>2.5303900000000001E-2</c:v>
                </c:pt>
                <c:pt idx="36159">
                  <c:v>2.4366599999999999E-2</c:v>
                </c:pt>
                <c:pt idx="36160">
                  <c:v>2.34644E-2</c:v>
                </c:pt>
                <c:pt idx="36161">
                  <c:v>2.2599399999999999E-2</c:v>
                </c:pt>
                <c:pt idx="36162">
                  <c:v>2.1774600000000002E-2</c:v>
                </c:pt>
                <c:pt idx="36163">
                  <c:v>2.0993100000000001E-2</c:v>
                </c:pt>
                <c:pt idx="36164">
                  <c:v>2.02571E-2</c:v>
                </c:pt>
                <c:pt idx="36165">
                  <c:v>1.9568499999999999E-2</c:v>
                </c:pt>
                <c:pt idx="36166">
                  <c:v>1.8929100000000001E-2</c:v>
                </c:pt>
                <c:pt idx="36167">
                  <c:v>1.8341E-2</c:v>
                </c:pt>
                <c:pt idx="36168">
                  <c:v>1.7805999999999999E-2</c:v>
                </c:pt>
                <c:pt idx="36169">
                  <c:v>1.7325299999999998E-2</c:v>
                </c:pt>
                <c:pt idx="36170">
                  <c:v>1.6900499999999999E-2</c:v>
                </c:pt>
                <c:pt idx="36171">
                  <c:v>1.6532999999999999E-2</c:v>
                </c:pt>
                <c:pt idx="36172">
                  <c:v>1.6224300000000001E-2</c:v>
                </c:pt>
                <c:pt idx="36173">
                  <c:v>1.5975799999999998E-2</c:v>
                </c:pt>
                <c:pt idx="36174">
                  <c:v>1.5788900000000002E-2</c:v>
                </c:pt>
                <c:pt idx="36175">
                  <c:v>1.5664600000000001E-2</c:v>
                </c:pt>
                <c:pt idx="36176">
                  <c:v>1.5604399999999999E-2</c:v>
                </c:pt>
                <c:pt idx="36177">
                  <c:v>1.56104E-2</c:v>
                </c:pt>
                <c:pt idx="36178">
                  <c:v>1.5684099999999999E-2</c:v>
                </c:pt>
                <c:pt idx="36179">
                  <c:v>1.5827000000000001E-2</c:v>
                </c:pt>
                <c:pt idx="36180">
                  <c:v>1.60403E-2</c:v>
                </c:pt>
                <c:pt idx="36181">
                  <c:v>1.6325099999999999E-2</c:v>
                </c:pt>
                <c:pt idx="36182">
                  <c:v>1.6681499999999998E-2</c:v>
                </c:pt>
                <c:pt idx="36183">
                  <c:v>1.71082E-2</c:v>
                </c:pt>
                <c:pt idx="36184">
                  <c:v>1.7604999999999999E-2</c:v>
                </c:pt>
                <c:pt idx="36185">
                  <c:v>1.81727E-2</c:v>
                </c:pt>
                <c:pt idx="36186">
                  <c:v>1.8812499999999999E-2</c:v>
                </c:pt>
                <c:pt idx="36187">
                  <c:v>1.95251E-2</c:v>
                </c:pt>
                <c:pt idx="36188">
                  <c:v>2.03109E-2</c:v>
                </c:pt>
                <c:pt idx="36189">
                  <c:v>2.1169199999999999E-2</c:v>
                </c:pt>
                <c:pt idx="36190">
                  <c:v>2.2099799999999999E-2</c:v>
                </c:pt>
                <c:pt idx="36191">
                  <c:v>2.3102399999999999E-2</c:v>
                </c:pt>
                <c:pt idx="36192">
                  <c:v>2.4177799999999999E-2</c:v>
                </c:pt>
                <c:pt idx="36193">
                  <c:v>2.5326399999999999E-2</c:v>
                </c:pt>
                <c:pt idx="36194">
                  <c:v>2.6547999999999999E-2</c:v>
                </c:pt>
                <c:pt idx="36195">
                  <c:v>2.7841500000000002E-2</c:v>
                </c:pt>
                <c:pt idx="36196">
                  <c:v>2.9205700000000001E-2</c:v>
                </c:pt>
                <c:pt idx="36197">
                  <c:v>3.0639199999999998E-2</c:v>
                </c:pt>
                <c:pt idx="36198">
                  <c:v>3.2141099999999999E-2</c:v>
                </c:pt>
                <c:pt idx="36199">
                  <c:v>3.3709799999999998E-2</c:v>
                </c:pt>
                <c:pt idx="36200">
                  <c:v>3.5344100000000003E-2</c:v>
                </c:pt>
                <c:pt idx="36201">
                  <c:v>3.7043E-2</c:v>
                </c:pt>
                <c:pt idx="36202">
                  <c:v>3.8805800000000001E-2</c:v>
                </c:pt>
                <c:pt idx="36203">
                  <c:v>4.0631899999999999E-2</c:v>
                </c:pt>
                <c:pt idx="36204">
                  <c:v>4.2520500000000003E-2</c:v>
                </c:pt>
                <c:pt idx="36205">
                  <c:v>4.4469799999999997E-2</c:v>
                </c:pt>
                <c:pt idx="36206">
                  <c:v>4.6477900000000003E-2</c:v>
                </c:pt>
                <c:pt idx="36207">
                  <c:v>4.8542500000000002E-2</c:v>
                </c:pt>
                <c:pt idx="36208">
                  <c:v>5.0660999999999998E-2</c:v>
                </c:pt>
                <c:pt idx="36209">
                  <c:v>5.28309E-2</c:v>
                </c:pt>
                <c:pt idx="36210">
                  <c:v>5.5050000000000002E-2</c:v>
                </c:pt>
                <c:pt idx="36211">
                  <c:v>5.7316300000000001E-2</c:v>
                </c:pt>
                <c:pt idx="36212">
                  <c:v>5.9627399999999997E-2</c:v>
                </c:pt>
                <c:pt idx="36213">
                  <c:v>6.1981000000000001E-2</c:v>
                </c:pt>
                <c:pt idx="36214">
                  <c:v>6.4374700000000007E-2</c:v>
                </c:pt>
                <c:pt idx="36215">
                  <c:v>6.6806299999999999E-2</c:v>
                </c:pt>
                <c:pt idx="36216">
                  <c:v>6.9273399999999999E-2</c:v>
                </c:pt>
                <c:pt idx="36217">
                  <c:v>7.1773299999999998E-2</c:v>
                </c:pt>
                <c:pt idx="36218">
                  <c:v>7.4303300000000003E-2</c:v>
                </c:pt>
                <c:pt idx="36219">
                  <c:v>7.6860700000000004E-2</c:v>
                </c:pt>
                <c:pt idx="36220">
                  <c:v>7.9442799999999994E-2</c:v>
                </c:pt>
                <c:pt idx="36221">
                  <c:v>8.2046999999999995E-2</c:v>
                </c:pt>
                <c:pt idx="36222">
                  <c:v>8.4670300000000004E-2</c:v>
                </c:pt>
                <c:pt idx="36223">
                  <c:v>8.7309100000000001E-2</c:v>
                </c:pt>
                <c:pt idx="36224">
                  <c:v>8.9959200000000003E-2</c:v>
                </c:pt>
                <c:pt idx="36225">
                  <c:v>9.2617199999999997E-2</c:v>
                </c:pt>
                <c:pt idx="36226">
                  <c:v>9.5280000000000004E-2</c:v>
                </c:pt>
                <c:pt idx="36227">
                  <c:v>9.7944600000000007E-2</c:v>
                </c:pt>
                <c:pt idx="36228">
                  <c:v>0.100607</c:v>
                </c:pt>
                <c:pt idx="36229">
                  <c:v>0.103265</c:v>
                </c:pt>
                <c:pt idx="36230">
                  <c:v>0.105916</c:v>
                </c:pt>
                <c:pt idx="36231">
                  <c:v>0.108556</c:v>
                </c:pt>
                <c:pt idx="36232">
                  <c:v>0.111182</c:v>
                </c:pt>
                <c:pt idx="36233">
                  <c:v>0.113792</c:v>
                </c:pt>
                <c:pt idx="36234">
                  <c:v>0.116381</c:v>
                </c:pt>
                <c:pt idx="36235">
                  <c:v>0.118948</c:v>
                </c:pt>
                <c:pt idx="36236">
                  <c:v>0.121489</c:v>
                </c:pt>
                <c:pt idx="36237">
                  <c:v>0.124003</c:v>
                </c:pt>
                <c:pt idx="36238">
                  <c:v>0.12648400000000001</c:v>
                </c:pt>
                <c:pt idx="36239">
                  <c:v>0.12893199999999999</c:v>
                </c:pt>
                <c:pt idx="36240">
                  <c:v>0.13134199999999999</c:v>
                </c:pt>
                <c:pt idx="36241">
                  <c:v>0.133711</c:v>
                </c:pt>
                <c:pt idx="36242">
                  <c:v>0.13603399999999999</c:v>
                </c:pt>
                <c:pt idx="36243">
                  <c:v>0.13830799999999999</c:v>
                </c:pt>
                <c:pt idx="36244">
                  <c:v>0.14052999999999999</c:v>
                </c:pt>
                <c:pt idx="36245">
                  <c:v>0.14269799999999999</c:v>
                </c:pt>
                <c:pt idx="36246">
                  <c:v>0.14480799999999999</c:v>
                </c:pt>
                <c:pt idx="36247">
                  <c:v>0.14685799999999999</c:v>
                </c:pt>
                <c:pt idx="36248">
                  <c:v>0.14884700000000001</c:v>
                </c:pt>
                <c:pt idx="36249">
                  <c:v>0.15076899999999999</c:v>
                </c:pt>
                <c:pt idx="36250">
                  <c:v>0.15262500000000001</c:v>
                </c:pt>
                <c:pt idx="36251">
                  <c:v>0.15440999999999999</c:v>
                </c:pt>
                <c:pt idx="36252">
                  <c:v>0.15612400000000001</c:v>
                </c:pt>
                <c:pt idx="36253">
                  <c:v>0.15776200000000001</c:v>
                </c:pt>
                <c:pt idx="36254">
                  <c:v>0.15932499999999999</c:v>
                </c:pt>
                <c:pt idx="36255">
                  <c:v>0.16080900000000001</c:v>
                </c:pt>
                <c:pt idx="36256">
                  <c:v>0.162214</c:v>
                </c:pt>
                <c:pt idx="36257">
                  <c:v>0.16353799999999999</c:v>
                </c:pt>
                <c:pt idx="36258">
                  <c:v>0.16477900000000001</c:v>
                </c:pt>
                <c:pt idx="36259">
                  <c:v>0.165935</c:v>
                </c:pt>
                <c:pt idx="36260">
                  <c:v>0.16700499999999999</c:v>
                </c:pt>
                <c:pt idx="36261">
                  <c:v>0.167988</c:v>
                </c:pt>
                <c:pt idx="36262">
                  <c:v>0.168881</c:v>
                </c:pt>
                <c:pt idx="36263">
                  <c:v>0.169685</c:v>
                </c:pt>
                <c:pt idx="36264">
                  <c:v>0.17039799999999999</c:v>
                </c:pt>
                <c:pt idx="36265">
                  <c:v>0.171018</c:v>
                </c:pt>
                <c:pt idx="36266">
                  <c:v>0.17154700000000001</c:v>
                </c:pt>
                <c:pt idx="36267">
                  <c:v>0.171982</c:v>
                </c:pt>
                <c:pt idx="36268">
                  <c:v>0.172324</c:v>
                </c:pt>
                <c:pt idx="36269">
                  <c:v>0.172572</c:v>
                </c:pt>
                <c:pt idx="36270">
                  <c:v>0.17272699999999999</c:v>
                </c:pt>
                <c:pt idx="36271">
                  <c:v>0.172787</c:v>
                </c:pt>
                <c:pt idx="36272">
                  <c:v>0.17275199999999999</c:v>
                </c:pt>
                <c:pt idx="36273">
                  <c:v>0.172622</c:v>
                </c:pt>
                <c:pt idx="36274">
                  <c:v>0.172399</c:v>
                </c:pt>
                <c:pt idx="36275">
                  <c:v>0.17208300000000001</c:v>
                </c:pt>
                <c:pt idx="36276">
                  <c:v>0.17167399999999999</c:v>
                </c:pt>
                <c:pt idx="36277">
                  <c:v>0.17117099999999999</c:v>
                </c:pt>
                <c:pt idx="36278">
                  <c:v>0.170575</c:v>
                </c:pt>
                <c:pt idx="36279">
                  <c:v>0.16988900000000001</c:v>
                </c:pt>
                <c:pt idx="36280">
                  <c:v>0.16911300000000001</c:v>
                </c:pt>
                <c:pt idx="36281">
                  <c:v>0.16825000000000001</c:v>
                </c:pt>
                <c:pt idx="36282">
                  <c:v>0.16730100000000001</c:v>
                </c:pt>
                <c:pt idx="36283">
                  <c:v>0.166268</c:v>
                </c:pt>
                <c:pt idx="36284">
                  <c:v>0.16515099999999999</c:v>
                </c:pt>
                <c:pt idx="36285">
                  <c:v>0.16395299999999999</c:v>
                </c:pt>
                <c:pt idx="36286">
                  <c:v>0.16267499999999999</c:v>
                </c:pt>
                <c:pt idx="36287">
                  <c:v>0.16131799999999999</c:v>
                </c:pt>
                <c:pt idx="36288">
                  <c:v>0.159883</c:v>
                </c:pt>
                <c:pt idx="36289">
                  <c:v>0.15837399999999999</c:v>
                </c:pt>
                <c:pt idx="36290">
                  <c:v>0.15679299999999999</c:v>
                </c:pt>
                <c:pt idx="36291">
                  <c:v>0.155144</c:v>
                </c:pt>
                <c:pt idx="36292">
                  <c:v>0.15342900000000001</c:v>
                </c:pt>
                <c:pt idx="36293">
                  <c:v>0.15165100000000001</c:v>
                </c:pt>
                <c:pt idx="36294">
                  <c:v>0.149814</c:v>
                </c:pt>
                <c:pt idx="36295">
                  <c:v>0.14791899999999999</c:v>
                </c:pt>
                <c:pt idx="36296">
                  <c:v>0.14596999999999999</c:v>
                </c:pt>
                <c:pt idx="36297">
                  <c:v>0.14396999999999999</c:v>
                </c:pt>
                <c:pt idx="36298">
                  <c:v>0.14191999999999999</c:v>
                </c:pt>
                <c:pt idx="36299">
                  <c:v>0.139825</c:v>
                </c:pt>
                <c:pt idx="36300">
                  <c:v>0.137687</c:v>
                </c:pt>
                <c:pt idx="36301">
                  <c:v>0.13550999999999999</c:v>
                </c:pt>
                <c:pt idx="36302">
                  <c:v>0.133295</c:v>
                </c:pt>
                <c:pt idx="36303">
                  <c:v>0.131047</c:v>
                </c:pt>
                <c:pt idx="36304">
                  <c:v>0.12876799999999999</c:v>
                </c:pt>
                <c:pt idx="36305">
                  <c:v>0.12646199999999999</c:v>
                </c:pt>
                <c:pt idx="36306">
                  <c:v>0.12413200000000001</c:v>
                </c:pt>
                <c:pt idx="36307">
                  <c:v>0.121782</c:v>
                </c:pt>
                <c:pt idx="36308">
                  <c:v>0.11941400000000001</c:v>
                </c:pt>
                <c:pt idx="36309">
                  <c:v>0.117033</c:v>
                </c:pt>
                <c:pt idx="36310">
                  <c:v>0.11464199999999999</c:v>
                </c:pt>
                <c:pt idx="36311">
                  <c:v>0.112244</c:v>
                </c:pt>
                <c:pt idx="36312">
                  <c:v>0.109843</c:v>
                </c:pt>
                <c:pt idx="36313">
                  <c:v>0.107443</c:v>
                </c:pt>
                <c:pt idx="36314">
                  <c:v>0.105047</c:v>
                </c:pt>
                <c:pt idx="36315">
                  <c:v>0.102659</c:v>
                </c:pt>
                <c:pt idx="36316">
                  <c:v>0.10027999999999999</c:v>
                </c:pt>
                <c:pt idx="36317">
                  <c:v>9.7915000000000002E-2</c:v>
                </c:pt>
                <c:pt idx="36318">
                  <c:v>9.5566200000000004E-2</c:v>
                </c:pt>
                <c:pt idx="36319">
                  <c:v>9.3237700000000007E-2</c:v>
                </c:pt>
                <c:pt idx="36320">
                  <c:v>9.0933E-2</c:v>
                </c:pt>
                <c:pt idx="36321">
                  <c:v>8.8655700000000004E-2</c:v>
                </c:pt>
                <c:pt idx="36322">
                  <c:v>8.6408899999999997E-2</c:v>
                </c:pt>
                <c:pt idx="36323">
                  <c:v>8.4195699999999998E-2</c:v>
                </c:pt>
                <c:pt idx="36324">
                  <c:v>8.2019099999999998E-2</c:v>
                </c:pt>
                <c:pt idx="36325">
                  <c:v>7.9881900000000006E-2</c:v>
                </c:pt>
                <c:pt idx="36326">
                  <c:v>7.7786499999999995E-2</c:v>
                </c:pt>
                <c:pt idx="36327">
                  <c:v>7.5735499999999997E-2</c:v>
                </c:pt>
                <c:pt idx="36328">
                  <c:v>7.3731199999999997E-2</c:v>
                </c:pt>
                <c:pt idx="36329">
                  <c:v>7.1775800000000001E-2</c:v>
                </c:pt>
                <c:pt idx="36330">
                  <c:v>6.9871199999999994E-2</c:v>
                </c:pt>
                <c:pt idx="36331">
                  <c:v>6.8019399999999994E-2</c:v>
                </c:pt>
                <c:pt idx="36332">
                  <c:v>6.6222900000000001E-2</c:v>
                </c:pt>
                <c:pt idx="36333">
                  <c:v>6.4484100000000003E-2</c:v>
                </c:pt>
                <c:pt idx="36334">
                  <c:v>6.2806100000000004E-2</c:v>
                </c:pt>
                <c:pt idx="36335">
                  <c:v>6.11914E-2</c:v>
                </c:pt>
                <c:pt idx="36336">
                  <c:v>5.9641600000000003E-2</c:v>
                </c:pt>
                <c:pt idx="36337">
                  <c:v>5.8158000000000001E-2</c:v>
                </c:pt>
                <c:pt idx="36338">
                  <c:v>5.6741600000000003E-2</c:v>
                </c:pt>
                <c:pt idx="36339">
                  <c:v>5.5393199999999997E-2</c:v>
                </c:pt>
                <c:pt idx="36340">
                  <c:v>5.4114000000000002E-2</c:v>
                </c:pt>
                <c:pt idx="36341">
                  <c:v>5.2904899999999998E-2</c:v>
                </c:pt>
                <c:pt idx="36342">
                  <c:v>5.1767100000000003E-2</c:v>
                </c:pt>
                <c:pt idx="36343">
                  <c:v>5.0701799999999998E-2</c:v>
                </c:pt>
                <c:pt idx="36344">
                  <c:v>4.9709400000000001E-2</c:v>
                </c:pt>
                <c:pt idx="36345">
                  <c:v>4.8790600000000003E-2</c:v>
                </c:pt>
                <c:pt idx="36346">
                  <c:v>4.79459E-2</c:v>
                </c:pt>
                <c:pt idx="36347">
                  <c:v>4.7175500000000002E-2</c:v>
                </c:pt>
                <c:pt idx="36348">
                  <c:v>4.648E-2</c:v>
                </c:pt>
                <c:pt idx="36349">
                  <c:v>4.5859400000000002E-2</c:v>
                </c:pt>
                <c:pt idx="36350">
                  <c:v>4.5313699999999998E-2</c:v>
                </c:pt>
                <c:pt idx="36351">
                  <c:v>4.48425E-2</c:v>
                </c:pt>
                <c:pt idx="36352">
                  <c:v>4.4445499999999999E-2</c:v>
                </c:pt>
                <c:pt idx="36353">
                  <c:v>4.4122399999999999E-2</c:v>
                </c:pt>
                <c:pt idx="36354">
                  <c:v>4.3872899999999999E-2</c:v>
                </c:pt>
                <c:pt idx="36355">
                  <c:v>4.36963E-2</c:v>
                </c:pt>
                <c:pt idx="36356">
                  <c:v>4.3591699999999997E-2</c:v>
                </c:pt>
                <c:pt idx="36357">
                  <c:v>4.3558300000000001E-2</c:v>
                </c:pt>
                <c:pt idx="36358">
                  <c:v>4.3594599999999997E-2</c:v>
                </c:pt>
                <c:pt idx="36359">
                  <c:v>4.3699200000000001E-2</c:v>
                </c:pt>
                <c:pt idx="36360">
                  <c:v>4.3870800000000001E-2</c:v>
                </c:pt>
                <c:pt idx="36361">
                  <c:v>4.4108399999999999E-2</c:v>
                </c:pt>
                <c:pt idx="36362">
                  <c:v>4.4410199999999997E-2</c:v>
                </c:pt>
                <c:pt idx="36363">
                  <c:v>4.4774099999999997E-2</c:v>
                </c:pt>
                <c:pt idx="36364">
                  <c:v>4.5198200000000001E-2</c:v>
                </c:pt>
                <c:pt idx="36365">
                  <c:v>4.5680800000000001E-2</c:v>
                </c:pt>
                <c:pt idx="36366">
                  <c:v>4.6220299999999999E-2</c:v>
                </c:pt>
                <c:pt idx="36367">
                  <c:v>4.6814799999999997E-2</c:v>
                </c:pt>
                <c:pt idx="36368">
                  <c:v>4.7462400000000002E-2</c:v>
                </c:pt>
                <c:pt idx="36369">
                  <c:v>4.8161000000000002E-2</c:v>
                </c:pt>
                <c:pt idx="36370">
                  <c:v>4.8908399999999998E-2</c:v>
                </c:pt>
                <c:pt idx="36371">
                  <c:v>4.9702099999999999E-2</c:v>
                </c:pt>
                <c:pt idx="36372">
                  <c:v>5.05397E-2</c:v>
                </c:pt>
                <c:pt idx="36373">
                  <c:v>5.1418899999999997E-2</c:v>
                </c:pt>
                <c:pt idx="36374">
                  <c:v>5.2337300000000003E-2</c:v>
                </c:pt>
                <c:pt idx="36375">
                  <c:v>5.3292100000000002E-2</c:v>
                </c:pt>
                <c:pt idx="36376">
                  <c:v>5.4280700000000001E-2</c:v>
                </c:pt>
                <c:pt idx="36377">
                  <c:v>5.5300500000000002E-2</c:v>
                </c:pt>
                <c:pt idx="36378">
                  <c:v>5.6349099999999999E-2</c:v>
                </c:pt>
                <c:pt idx="36379">
                  <c:v>5.7424099999999999E-2</c:v>
                </c:pt>
                <c:pt idx="36380">
                  <c:v>5.8523199999999997E-2</c:v>
                </c:pt>
                <c:pt idx="36381">
                  <c:v>5.9644000000000003E-2</c:v>
                </c:pt>
                <c:pt idx="36382">
                  <c:v>6.0784199999999997E-2</c:v>
                </c:pt>
                <c:pt idx="36383">
                  <c:v>6.1941299999999998E-2</c:v>
                </c:pt>
                <c:pt idx="36384">
                  <c:v>6.3112600000000005E-2</c:v>
                </c:pt>
                <c:pt idx="36385">
                  <c:v>6.4295099999999994E-2</c:v>
                </c:pt>
                <c:pt idx="36386">
                  <c:v>6.5486100000000005E-2</c:v>
                </c:pt>
                <c:pt idx="36387">
                  <c:v>6.6683000000000006E-2</c:v>
                </c:pt>
                <c:pt idx="36388">
                  <c:v>6.7882999999999999E-2</c:v>
                </c:pt>
                <c:pt idx="36389">
                  <c:v>6.9083699999999998E-2</c:v>
                </c:pt>
                <c:pt idx="36390">
                  <c:v>7.0282899999999995E-2</c:v>
                </c:pt>
                <c:pt idx="36391">
                  <c:v>7.1478399999999997E-2</c:v>
                </c:pt>
                <c:pt idx="36392">
                  <c:v>7.2667999999999996E-2</c:v>
                </c:pt>
                <c:pt idx="36393">
                  <c:v>7.3849499999999998E-2</c:v>
                </c:pt>
                <c:pt idx="36394">
                  <c:v>7.5020699999999996E-2</c:v>
                </c:pt>
                <c:pt idx="36395">
                  <c:v>7.6179800000000006E-2</c:v>
                </c:pt>
                <c:pt idx="36396">
                  <c:v>7.7324900000000002E-2</c:v>
                </c:pt>
                <c:pt idx="36397">
                  <c:v>7.8454399999999994E-2</c:v>
                </c:pt>
                <c:pt idx="36398">
                  <c:v>7.9566399999999995E-2</c:v>
                </c:pt>
                <c:pt idx="36399">
                  <c:v>8.0659400000000006E-2</c:v>
                </c:pt>
                <c:pt idx="36400">
                  <c:v>8.1731999999999999E-2</c:v>
                </c:pt>
                <c:pt idx="36401">
                  <c:v>8.2782800000000004E-2</c:v>
                </c:pt>
                <c:pt idx="36402">
                  <c:v>8.3810399999999993E-2</c:v>
                </c:pt>
                <c:pt idx="36403">
                  <c:v>8.4813700000000006E-2</c:v>
                </c:pt>
                <c:pt idx="36404">
                  <c:v>8.5791500000000007E-2</c:v>
                </c:pt>
                <c:pt idx="36405">
                  <c:v>8.6742299999999994E-2</c:v>
                </c:pt>
                <c:pt idx="36406">
                  <c:v>8.7665199999999999E-2</c:v>
                </c:pt>
                <c:pt idx="36407">
                  <c:v>8.8559200000000005E-2</c:v>
                </c:pt>
                <c:pt idx="36408">
                  <c:v>8.9423799999999998E-2</c:v>
                </c:pt>
                <c:pt idx="36409">
                  <c:v>9.0258900000000003E-2</c:v>
                </c:pt>
                <c:pt idx="36410">
                  <c:v>9.1063900000000003E-2</c:v>
                </c:pt>
                <c:pt idx="36411">
                  <c:v>9.1838500000000003E-2</c:v>
                </c:pt>
                <c:pt idx="36412">
                  <c:v>9.2582399999999995E-2</c:v>
                </c:pt>
                <c:pt idx="36413">
                  <c:v>9.3295400000000001E-2</c:v>
                </c:pt>
                <c:pt idx="36414">
                  <c:v>9.3977400000000003E-2</c:v>
                </c:pt>
                <c:pt idx="36415">
                  <c:v>9.4628400000000001E-2</c:v>
                </c:pt>
                <c:pt idx="36416">
                  <c:v>9.5248299999999994E-2</c:v>
                </c:pt>
                <c:pt idx="36417">
                  <c:v>9.5837500000000006E-2</c:v>
                </c:pt>
                <c:pt idx="36418">
                  <c:v>9.6396200000000001E-2</c:v>
                </c:pt>
                <c:pt idx="36419">
                  <c:v>9.69251E-2</c:v>
                </c:pt>
                <c:pt idx="36420">
                  <c:v>9.7424999999999998E-2</c:v>
                </c:pt>
                <c:pt idx="36421">
                  <c:v>9.7896899999999995E-2</c:v>
                </c:pt>
                <c:pt idx="36422">
                  <c:v>9.8341799999999993E-2</c:v>
                </c:pt>
                <c:pt idx="36423">
                  <c:v>9.8760799999999996E-2</c:v>
                </c:pt>
                <c:pt idx="36424">
                  <c:v>9.9154800000000001E-2</c:v>
                </c:pt>
                <c:pt idx="36425">
                  <c:v>9.9524600000000005E-2</c:v>
                </c:pt>
                <c:pt idx="36426">
                  <c:v>9.9871100000000004E-2</c:v>
                </c:pt>
                <c:pt idx="36427">
                  <c:v>0.10019500000000001</c:v>
                </c:pt>
                <c:pt idx="36428">
                  <c:v>0.100498</c:v>
                </c:pt>
                <c:pt idx="36429">
                  <c:v>0.100782</c:v>
                </c:pt>
                <c:pt idx="36430">
                  <c:v>0.101046</c:v>
                </c:pt>
                <c:pt idx="36431">
                  <c:v>0.10129299999999999</c:v>
                </c:pt>
                <c:pt idx="36432">
                  <c:v>0.101525</c:v>
                </c:pt>
                <c:pt idx="36433">
                  <c:v>0.101741</c:v>
                </c:pt>
                <c:pt idx="36434">
                  <c:v>0.10194499999999999</c:v>
                </c:pt>
                <c:pt idx="36435">
                  <c:v>0.10213700000000001</c:v>
                </c:pt>
                <c:pt idx="36436">
                  <c:v>0.10231899999999999</c:v>
                </c:pt>
                <c:pt idx="36437">
                  <c:v>0.102493</c:v>
                </c:pt>
                <c:pt idx="36438">
                  <c:v>0.102659</c:v>
                </c:pt>
                <c:pt idx="36439">
                  <c:v>0.102821</c:v>
                </c:pt>
                <c:pt idx="36440">
                  <c:v>0.102979</c:v>
                </c:pt>
                <c:pt idx="36441">
                  <c:v>0.10313600000000001</c:v>
                </c:pt>
                <c:pt idx="36442">
                  <c:v>0.103293</c:v>
                </c:pt>
                <c:pt idx="36443">
                  <c:v>0.103451</c:v>
                </c:pt>
                <c:pt idx="36444">
                  <c:v>0.103612</c:v>
                </c:pt>
                <c:pt idx="36445">
                  <c:v>0.10377699999999999</c:v>
                </c:pt>
                <c:pt idx="36446">
                  <c:v>0.103947</c:v>
                </c:pt>
                <c:pt idx="36447">
                  <c:v>0.104125</c:v>
                </c:pt>
                <c:pt idx="36448">
                  <c:v>0.10431</c:v>
                </c:pt>
                <c:pt idx="36449">
                  <c:v>0.104505</c:v>
                </c:pt>
                <c:pt idx="36450">
                  <c:v>0.104709</c:v>
                </c:pt>
                <c:pt idx="36451">
                  <c:v>0.104925</c:v>
                </c:pt>
                <c:pt idx="36452">
                  <c:v>0.105153</c:v>
                </c:pt>
                <c:pt idx="36453">
                  <c:v>0.105394</c:v>
                </c:pt>
                <c:pt idx="36454">
                  <c:v>0.10564999999999999</c:v>
                </c:pt>
                <c:pt idx="36455">
                  <c:v>0.105921</c:v>
                </c:pt>
                <c:pt idx="36456">
                  <c:v>0.106208</c:v>
                </c:pt>
                <c:pt idx="36457">
                  <c:v>0.106512</c:v>
                </c:pt>
                <c:pt idx="36458">
                  <c:v>0.106834</c:v>
                </c:pt>
                <c:pt idx="36459">
                  <c:v>0.107173</c:v>
                </c:pt>
                <c:pt idx="36460">
                  <c:v>0.107531</c:v>
                </c:pt>
                <c:pt idx="36461">
                  <c:v>0.107908</c:v>
                </c:pt>
                <c:pt idx="36462">
                  <c:v>0.108305</c:v>
                </c:pt>
                <c:pt idx="36463">
                  <c:v>0.10872</c:v>
                </c:pt>
                <c:pt idx="36464">
                  <c:v>0.109155</c:v>
                </c:pt>
                <c:pt idx="36465">
                  <c:v>0.10961</c:v>
                </c:pt>
                <c:pt idx="36466">
                  <c:v>0.110084</c:v>
                </c:pt>
                <c:pt idx="36467">
                  <c:v>0.110578</c:v>
                </c:pt>
                <c:pt idx="36468">
                  <c:v>0.111092</c:v>
                </c:pt>
                <c:pt idx="36469">
                  <c:v>0.111626</c:v>
                </c:pt>
                <c:pt idx="36470">
                  <c:v>0.112179</c:v>
                </c:pt>
                <c:pt idx="36471">
                  <c:v>0.112752</c:v>
                </c:pt>
                <c:pt idx="36472">
                  <c:v>0.113344</c:v>
                </c:pt>
                <c:pt idx="36473">
                  <c:v>0.113954</c:v>
                </c:pt>
                <c:pt idx="36474">
                  <c:v>0.114582</c:v>
                </c:pt>
                <c:pt idx="36475">
                  <c:v>0.115228</c:v>
                </c:pt>
                <c:pt idx="36476">
                  <c:v>0.11589099999999999</c:v>
                </c:pt>
                <c:pt idx="36477">
                  <c:v>0.11656999999999999</c:v>
                </c:pt>
                <c:pt idx="36478">
                  <c:v>0.117266</c:v>
                </c:pt>
                <c:pt idx="36479">
                  <c:v>0.117977</c:v>
                </c:pt>
                <c:pt idx="36480">
                  <c:v>0.118702</c:v>
                </c:pt>
                <c:pt idx="36481">
                  <c:v>0.11944100000000001</c:v>
                </c:pt>
                <c:pt idx="36482">
                  <c:v>0.120194</c:v>
                </c:pt>
                <c:pt idx="36483">
                  <c:v>0.120959</c:v>
                </c:pt>
                <c:pt idx="36484">
                  <c:v>0.121735</c:v>
                </c:pt>
                <c:pt idx="36485">
                  <c:v>0.12252200000000001</c:v>
                </c:pt>
                <c:pt idx="36486">
                  <c:v>0.123317</c:v>
                </c:pt>
                <c:pt idx="36487">
                  <c:v>0.12411999999999999</c:v>
                </c:pt>
                <c:pt idx="36488">
                  <c:v>0.12493</c:v>
                </c:pt>
                <c:pt idx="36489">
                  <c:v>0.125745</c:v>
                </c:pt>
                <c:pt idx="36490">
                  <c:v>0.12656400000000001</c:v>
                </c:pt>
                <c:pt idx="36491">
                  <c:v>0.127387</c:v>
                </c:pt>
                <c:pt idx="36492">
                  <c:v>0.12821099999999999</c:v>
                </c:pt>
                <c:pt idx="36493">
                  <c:v>0.12903600000000001</c:v>
                </c:pt>
                <c:pt idx="36494">
                  <c:v>0.12986</c:v>
                </c:pt>
                <c:pt idx="36495">
                  <c:v>0.13068099999999999</c:v>
                </c:pt>
                <c:pt idx="36496">
                  <c:v>0.131498</c:v>
                </c:pt>
                <c:pt idx="36497">
                  <c:v>0.13230900000000001</c:v>
                </c:pt>
                <c:pt idx="36498">
                  <c:v>0.13311500000000001</c:v>
                </c:pt>
                <c:pt idx="36499">
                  <c:v>0.133912</c:v>
                </c:pt>
                <c:pt idx="36500">
                  <c:v>0.13469999999999999</c:v>
                </c:pt>
                <c:pt idx="36501">
                  <c:v>0.13547799999999999</c:v>
                </c:pt>
                <c:pt idx="36502">
                  <c:v>0.136245</c:v>
                </c:pt>
                <c:pt idx="36503">
                  <c:v>0.13699900000000001</c:v>
                </c:pt>
                <c:pt idx="36504">
                  <c:v>0.137739</c:v>
                </c:pt>
                <c:pt idx="36505">
                  <c:v>0.138464</c:v>
                </c:pt>
                <c:pt idx="36506">
                  <c:v>0.13917299999999999</c:v>
                </c:pt>
                <c:pt idx="36507">
                  <c:v>0.13986599999999999</c:v>
                </c:pt>
                <c:pt idx="36508">
                  <c:v>0.140542</c:v>
                </c:pt>
                <c:pt idx="36509">
                  <c:v>0.14119999999999999</c:v>
                </c:pt>
                <c:pt idx="36510">
                  <c:v>0.14183799999999999</c:v>
                </c:pt>
                <c:pt idx="36511">
                  <c:v>0.142455</c:v>
                </c:pt>
                <c:pt idx="36512">
                  <c:v>0.14305100000000001</c:v>
                </c:pt>
                <c:pt idx="36513">
                  <c:v>0.143622</c:v>
                </c:pt>
                <c:pt idx="36514">
                  <c:v>0.14416799999999999</c:v>
                </c:pt>
                <c:pt idx="36515">
                  <c:v>0.14468700000000001</c:v>
                </c:pt>
                <c:pt idx="36516">
                  <c:v>0.145178</c:v>
                </c:pt>
                <c:pt idx="36517">
                  <c:v>0.14563999999999999</c:v>
                </c:pt>
                <c:pt idx="36518">
                  <c:v>0.14607100000000001</c:v>
                </c:pt>
                <c:pt idx="36519">
                  <c:v>0.14647099999999999</c:v>
                </c:pt>
                <c:pt idx="36520">
                  <c:v>0.146837</c:v>
                </c:pt>
                <c:pt idx="36521">
                  <c:v>0.14716799999999999</c:v>
                </c:pt>
                <c:pt idx="36522">
                  <c:v>0.14746300000000001</c:v>
                </c:pt>
                <c:pt idx="36523">
                  <c:v>0.14772099999999999</c:v>
                </c:pt>
                <c:pt idx="36524">
                  <c:v>0.14794099999999999</c:v>
                </c:pt>
                <c:pt idx="36525">
                  <c:v>0.14812</c:v>
                </c:pt>
                <c:pt idx="36526">
                  <c:v>0.14826</c:v>
                </c:pt>
                <c:pt idx="36527">
                  <c:v>0.14835799999999999</c:v>
                </c:pt>
                <c:pt idx="36528">
                  <c:v>0.14841399999999999</c:v>
                </c:pt>
                <c:pt idx="36529">
                  <c:v>0.148427</c:v>
                </c:pt>
                <c:pt idx="36530">
                  <c:v>0.148396</c:v>
                </c:pt>
                <c:pt idx="36531">
                  <c:v>0.14832000000000001</c:v>
                </c:pt>
                <c:pt idx="36532">
                  <c:v>0.148197</c:v>
                </c:pt>
                <c:pt idx="36533">
                  <c:v>0.14802699999999999</c:v>
                </c:pt>
                <c:pt idx="36534">
                  <c:v>0.147809</c:v>
                </c:pt>
                <c:pt idx="36535">
                  <c:v>0.14754100000000001</c:v>
                </c:pt>
                <c:pt idx="36536">
                  <c:v>0.14722399999999999</c:v>
                </c:pt>
                <c:pt idx="36537">
                  <c:v>0.14685500000000001</c:v>
                </c:pt>
                <c:pt idx="36538">
                  <c:v>0.14643300000000001</c:v>
                </c:pt>
                <c:pt idx="36539">
                  <c:v>0.14595900000000001</c:v>
                </c:pt>
                <c:pt idx="36540">
                  <c:v>0.14543</c:v>
                </c:pt>
                <c:pt idx="36541">
                  <c:v>0.144848</c:v>
                </c:pt>
                <c:pt idx="36542">
                  <c:v>0.14421</c:v>
                </c:pt>
                <c:pt idx="36543">
                  <c:v>0.14351700000000001</c:v>
                </c:pt>
                <c:pt idx="36544">
                  <c:v>0.14276700000000001</c:v>
                </c:pt>
                <c:pt idx="36545">
                  <c:v>0.14196</c:v>
                </c:pt>
                <c:pt idx="36546">
                  <c:v>0.141096</c:v>
                </c:pt>
                <c:pt idx="36547">
                  <c:v>0.14017499999999999</c:v>
                </c:pt>
                <c:pt idx="36548">
                  <c:v>0.13919500000000001</c:v>
                </c:pt>
                <c:pt idx="36549">
                  <c:v>0.138158</c:v>
                </c:pt>
                <c:pt idx="36550">
                  <c:v>0.13706199999999999</c:v>
                </c:pt>
                <c:pt idx="36551">
                  <c:v>0.135908</c:v>
                </c:pt>
                <c:pt idx="36552">
                  <c:v>0.13469500000000001</c:v>
                </c:pt>
                <c:pt idx="36553">
                  <c:v>0.13342300000000001</c:v>
                </c:pt>
                <c:pt idx="36554">
                  <c:v>0.13209199999999999</c:v>
                </c:pt>
                <c:pt idx="36555">
                  <c:v>0.13070300000000001</c:v>
                </c:pt>
                <c:pt idx="36556">
                  <c:v>0.12925700000000001</c:v>
                </c:pt>
                <c:pt idx="36557">
                  <c:v>0.12775400000000001</c:v>
                </c:pt>
                <c:pt idx="36558">
                  <c:v>0.126195</c:v>
                </c:pt>
                <c:pt idx="36559">
                  <c:v>0.12458</c:v>
                </c:pt>
                <c:pt idx="36560">
                  <c:v>0.12291000000000001</c:v>
                </c:pt>
                <c:pt idx="36561">
                  <c:v>0.121186</c:v>
                </c:pt>
                <c:pt idx="36562">
                  <c:v>0.119408</c:v>
                </c:pt>
                <c:pt idx="36563">
                  <c:v>0.117579</c:v>
                </c:pt>
                <c:pt idx="36564">
                  <c:v>0.115699</c:v>
                </c:pt>
                <c:pt idx="36565">
                  <c:v>0.113769</c:v>
                </c:pt>
                <c:pt idx="36566">
                  <c:v>0.111791</c:v>
                </c:pt>
                <c:pt idx="36567">
                  <c:v>0.109767</c:v>
                </c:pt>
                <c:pt idx="36568">
                  <c:v>0.107697</c:v>
                </c:pt>
                <c:pt idx="36569">
                  <c:v>0.105584</c:v>
                </c:pt>
                <c:pt idx="36570">
                  <c:v>0.103431</c:v>
                </c:pt>
                <c:pt idx="36571">
                  <c:v>0.101239</c:v>
                </c:pt>
                <c:pt idx="36572">
                  <c:v>9.9010000000000001E-2</c:v>
                </c:pt>
                <c:pt idx="36573">
                  <c:v>9.6745999999999999E-2</c:v>
                </c:pt>
                <c:pt idx="36574">
                  <c:v>9.4448699999999997E-2</c:v>
                </c:pt>
                <c:pt idx="36575">
                  <c:v>9.2120199999999999E-2</c:v>
                </c:pt>
                <c:pt idx="36576">
                  <c:v>8.9762800000000004E-2</c:v>
                </c:pt>
                <c:pt idx="36577">
                  <c:v>8.7379200000000004E-2</c:v>
                </c:pt>
                <c:pt idx="36578">
                  <c:v>8.4972400000000003E-2</c:v>
                </c:pt>
                <c:pt idx="36579">
                  <c:v>8.2545599999999997E-2</c:v>
                </c:pt>
                <c:pt idx="36580">
                  <c:v>8.0101199999999997E-2</c:v>
                </c:pt>
                <c:pt idx="36581">
                  <c:v>7.7641299999999996E-2</c:v>
                </c:pt>
                <c:pt idx="36582">
                  <c:v>7.5167999999999999E-2</c:v>
                </c:pt>
                <c:pt idx="36583">
                  <c:v>7.2684600000000002E-2</c:v>
                </c:pt>
                <c:pt idx="36584">
                  <c:v>7.0194400000000004E-2</c:v>
                </c:pt>
                <c:pt idx="36585">
                  <c:v>6.7700499999999997E-2</c:v>
                </c:pt>
                <c:pt idx="36586">
                  <c:v>6.5206399999999998E-2</c:v>
                </c:pt>
                <c:pt idx="36587">
                  <c:v>6.2715300000000002E-2</c:v>
                </c:pt>
                <c:pt idx="36588">
                  <c:v>6.0230800000000001E-2</c:v>
                </c:pt>
                <c:pt idx="36589">
                  <c:v>5.7756000000000002E-2</c:v>
                </c:pt>
                <c:pt idx="36590">
                  <c:v>5.5294200000000002E-2</c:v>
                </c:pt>
                <c:pt idx="36591">
                  <c:v>5.28485E-2</c:v>
                </c:pt>
                <c:pt idx="36592">
                  <c:v>5.0422799999999997E-2</c:v>
                </c:pt>
                <c:pt idx="36593">
                  <c:v>4.8020899999999998E-2</c:v>
                </c:pt>
                <c:pt idx="36594">
                  <c:v>4.5647600000000003E-2</c:v>
                </c:pt>
                <c:pt idx="36595">
                  <c:v>4.3307600000000002E-2</c:v>
                </c:pt>
                <c:pt idx="36596">
                  <c:v>4.1003999999999999E-2</c:v>
                </c:pt>
                <c:pt idx="36597">
                  <c:v>3.87389E-2</c:v>
                </c:pt>
                <c:pt idx="36598">
                  <c:v>3.6515100000000002E-2</c:v>
                </c:pt>
                <c:pt idx="36599">
                  <c:v>3.4335999999999998E-2</c:v>
                </c:pt>
                <c:pt idx="36600">
                  <c:v>3.2204299999999998E-2</c:v>
                </c:pt>
                <c:pt idx="36601">
                  <c:v>3.0122699999999999E-2</c:v>
                </c:pt>
                <c:pt idx="36602">
                  <c:v>2.8093900000000002E-2</c:v>
                </c:pt>
                <c:pt idx="36603">
                  <c:v>2.61208E-2</c:v>
                </c:pt>
                <c:pt idx="36604">
                  <c:v>2.4206100000000001E-2</c:v>
                </c:pt>
                <c:pt idx="36605">
                  <c:v>2.2352E-2</c:v>
                </c:pt>
                <c:pt idx="36606">
                  <c:v>2.0561099999999999E-2</c:v>
                </c:pt>
                <c:pt idx="36607">
                  <c:v>1.8835600000000001E-2</c:v>
                </c:pt>
                <c:pt idx="36608">
                  <c:v>1.71773E-2</c:v>
                </c:pt>
                <c:pt idx="36609">
                  <c:v>1.5587800000000001E-2</c:v>
                </c:pt>
                <c:pt idx="36610">
                  <c:v>1.4068600000000001E-2</c:v>
                </c:pt>
                <c:pt idx="36611">
                  <c:v>1.26217E-2</c:v>
                </c:pt>
                <c:pt idx="36612">
                  <c:v>1.1249E-2</c:v>
                </c:pt>
                <c:pt idx="36613" formatCode="0.00E+00">
                  <c:v>9.9521200000000001E-3</c:v>
                </c:pt>
                <c:pt idx="36614" formatCode="0.00E+00">
                  <c:v>8.7325800000000002E-3</c:v>
                </c:pt>
                <c:pt idx="36615" formatCode="0.00E+00">
                  <c:v>7.59168E-3</c:v>
                </c:pt>
                <c:pt idx="36616" formatCode="0.00E+00">
                  <c:v>6.5308600000000003E-3</c:v>
                </c:pt>
                <c:pt idx="36617" formatCode="0.00E+00">
                  <c:v>5.55135E-3</c:v>
                </c:pt>
                <c:pt idx="36618" formatCode="0.00E+00">
                  <c:v>4.6539600000000004E-3</c:v>
                </c:pt>
                <c:pt idx="36619" formatCode="0.00E+00">
                  <c:v>3.83906E-3</c:v>
                </c:pt>
                <c:pt idx="36620" formatCode="0.00E+00">
                  <c:v>3.1069700000000001E-3</c:v>
                </c:pt>
                <c:pt idx="36621" formatCode="0.00E+00">
                  <c:v>2.4579599999999999E-3</c:v>
                </c:pt>
                <c:pt idx="36622" formatCode="0.00E+00">
                  <c:v>1.89219E-3</c:v>
                </c:pt>
                <c:pt idx="36623" formatCode="0.00E+00">
                  <c:v>1.40952E-3</c:v>
                </c:pt>
                <c:pt idx="36624" formatCode="0.00E+00">
                  <c:v>1.0096300000000001E-3</c:v>
                </c:pt>
                <c:pt idx="36625" formatCode="0.00E+00">
                  <c:v>6.9202599999999999E-4</c:v>
                </c:pt>
                <c:pt idx="36626" formatCode="0.00E+00">
                  <c:v>4.5603799999999997E-4</c:v>
                </c:pt>
                <c:pt idx="36627" formatCode="0.00E+00">
                  <c:v>3.0086799999999998E-4</c:v>
                </c:pt>
                <c:pt idx="36628" formatCode="0.00E+00">
                  <c:v>2.25625E-4</c:v>
                </c:pt>
                <c:pt idx="36629" formatCode="0.00E+00">
                  <c:v>2.2918799999999999E-4</c:v>
                </c:pt>
                <c:pt idx="36630" formatCode="0.00E+00">
                  <c:v>3.1012900000000003E-4</c:v>
                </c:pt>
                <c:pt idx="36631" formatCode="0.00E+00">
                  <c:v>4.6686999999999998E-4</c:v>
                </c:pt>
                <c:pt idx="36632" formatCode="0.00E+00">
                  <c:v>6.9783099999999999E-4</c:v>
                </c:pt>
                <c:pt idx="36633" formatCode="0.00E+00">
                  <c:v>1.0013299999999999E-3</c:v>
                </c:pt>
                <c:pt idx="36634" formatCode="0.00E+00">
                  <c:v>1.37538E-3</c:v>
                </c:pt>
                <c:pt idx="36635" formatCode="0.00E+00">
                  <c:v>1.81789E-3</c:v>
                </c:pt>
                <c:pt idx="36636" formatCode="0.00E+00">
                  <c:v>2.3268099999999999E-3</c:v>
                </c:pt>
                <c:pt idx="36637" formatCode="0.00E+00">
                  <c:v>2.8999999999999998E-3</c:v>
                </c:pt>
                <c:pt idx="36638" formatCode="0.00E+00">
                  <c:v>3.5350899999999998E-3</c:v>
                </c:pt>
                <c:pt idx="36639" formatCode="0.00E+00">
                  <c:v>4.22946E-3</c:v>
                </c:pt>
                <c:pt idx="36640" formatCode="0.00E+00">
                  <c:v>4.9802099999999997E-3</c:v>
                </c:pt>
                <c:pt idx="36641" formatCode="0.00E+00">
                  <c:v>5.7842600000000003E-3</c:v>
                </c:pt>
                <c:pt idx="36642" formatCode="0.00E+00">
                  <c:v>6.6388599999999999E-3</c:v>
                </c:pt>
                <c:pt idx="36643" formatCode="0.00E+00">
                  <c:v>7.5414499999999999E-3</c:v>
                </c:pt>
                <c:pt idx="36644" formatCode="0.00E+00">
                  <c:v>8.4892400000000003E-3</c:v>
                </c:pt>
                <c:pt idx="36645" formatCode="0.00E+00">
                  <c:v>9.4792999999999995E-3</c:v>
                </c:pt>
                <c:pt idx="36646">
                  <c:v>1.05086E-2</c:v>
                </c:pt>
                <c:pt idx="36647">
                  <c:v>1.15742E-2</c:v>
                </c:pt>
                <c:pt idx="36648">
                  <c:v>1.2672900000000001E-2</c:v>
                </c:pt>
                <c:pt idx="36649">
                  <c:v>1.38015E-2</c:v>
                </c:pt>
                <c:pt idx="36650">
                  <c:v>1.4956799999999999E-2</c:v>
                </c:pt>
                <c:pt idx="36651">
                  <c:v>1.6135400000000001E-2</c:v>
                </c:pt>
                <c:pt idx="36652">
                  <c:v>1.7334100000000002E-2</c:v>
                </c:pt>
                <c:pt idx="36653">
                  <c:v>1.8549400000000001E-2</c:v>
                </c:pt>
                <c:pt idx="36654">
                  <c:v>1.9777699999999999E-2</c:v>
                </c:pt>
                <c:pt idx="36655">
                  <c:v>2.1015800000000001E-2</c:v>
                </c:pt>
                <c:pt idx="36656">
                  <c:v>2.22609E-2</c:v>
                </c:pt>
                <c:pt idx="36657">
                  <c:v>2.35099E-2</c:v>
                </c:pt>
                <c:pt idx="36658">
                  <c:v>2.4759699999999999E-2</c:v>
                </c:pt>
                <c:pt idx="36659">
                  <c:v>2.60074E-2</c:v>
                </c:pt>
                <c:pt idx="36660">
                  <c:v>2.7249800000000001E-2</c:v>
                </c:pt>
                <c:pt idx="36661">
                  <c:v>2.8483700000000001E-2</c:v>
                </c:pt>
                <c:pt idx="36662">
                  <c:v>2.9705800000000001E-2</c:v>
                </c:pt>
                <c:pt idx="36663">
                  <c:v>3.0913300000000001E-2</c:v>
                </c:pt>
                <c:pt idx="36664">
                  <c:v>3.21035E-2</c:v>
                </c:pt>
                <c:pt idx="36665">
                  <c:v>3.3274100000000001E-2</c:v>
                </c:pt>
                <c:pt idx="36666">
                  <c:v>3.4422700000000001E-2</c:v>
                </c:pt>
                <c:pt idx="36667">
                  <c:v>3.5547200000000001E-2</c:v>
                </c:pt>
                <c:pt idx="36668">
                  <c:v>3.6644500000000003E-2</c:v>
                </c:pt>
                <c:pt idx="36669">
                  <c:v>3.77119E-2</c:v>
                </c:pt>
                <c:pt idx="36670">
                  <c:v>3.87471E-2</c:v>
                </c:pt>
                <c:pt idx="36671">
                  <c:v>3.97483E-2</c:v>
                </c:pt>
                <c:pt idx="36672">
                  <c:v>4.0713699999999999E-2</c:v>
                </c:pt>
                <c:pt idx="36673">
                  <c:v>4.1641600000000001E-2</c:v>
                </c:pt>
                <c:pt idx="36674">
                  <c:v>4.2530499999999999E-2</c:v>
                </c:pt>
                <c:pt idx="36675">
                  <c:v>4.3379000000000001E-2</c:v>
                </c:pt>
                <c:pt idx="36676">
                  <c:v>4.4186000000000003E-2</c:v>
                </c:pt>
                <c:pt idx="36677">
                  <c:v>4.4949900000000001E-2</c:v>
                </c:pt>
                <c:pt idx="36678">
                  <c:v>4.5669099999999997E-2</c:v>
                </c:pt>
                <c:pt idx="36679">
                  <c:v>4.6342599999999998E-2</c:v>
                </c:pt>
                <c:pt idx="36680">
                  <c:v>4.6969900000000002E-2</c:v>
                </c:pt>
                <c:pt idx="36681">
                  <c:v>4.7551299999999998E-2</c:v>
                </c:pt>
                <c:pt idx="36682">
                  <c:v>4.8087400000000002E-2</c:v>
                </c:pt>
                <c:pt idx="36683">
                  <c:v>4.8578400000000001E-2</c:v>
                </c:pt>
                <c:pt idx="36684">
                  <c:v>4.9022900000000001E-2</c:v>
                </c:pt>
                <c:pt idx="36685">
                  <c:v>4.9419699999999997E-2</c:v>
                </c:pt>
                <c:pt idx="36686">
                  <c:v>4.9768600000000003E-2</c:v>
                </c:pt>
                <c:pt idx="36687">
                  <c:v>5.0070299999999998E-2</c:v>
                </c:pt>
                <c:pt idx="36688">
                  <c:v>5.0324500000000001E-2</c:v>
                </c:pt>
                <c:pt idx="36689">
                  <c:v>5.0531300000000001E-2</c:v>
                </c:pt>
                <c:pt idx="36690">
                  <c:v>5.0691199999999999E-2</c:v>
                </c:pt>
                <c:pt idx="36691">
                  <c:v>5.0804799999999997E-2</c:v>
                </c:pt>
                <c:pt idx="36692">
                  <c:v>5.0872800000000003E-2</c:v>
                </c:pt>
                <c:pt idx="36693">
                  <c:v>5.0895700000000002E-2</c:v>
                </c:pt>
                <c:pt idx="36694">
                  <c:v>5.0874000000000003E-2</c:v>
                </c:pt>
                <c:pt idx="36695">
                  <c:v>5.0808399999999997E-2</c:v>
                </c:pt>
                <c:pt idx="36696">
                  <c:v>5.0699599999999997E-2</c:v>
                </c:pt>
                <c:pt idx="36697">
                  <c:v>5.0548599999999999E-2</c:v>
                </c:pt>
                <c:pt idx="36698">
                  <c:v>5.03568E-2</c:v>
                </c:pt>
                <c:pt idx="36699">
                  <c:v>5.0125500000000003E-2</c:v>
                </c:pt>
                <c:pt idx="36700">
                  <c:v>4.9856400000000002E-2</c:v>
                </c:pt>
                <c:pt idx="36701">
                  <c:v>4.9550799999999999E-2</c:v>
                </c:pt>
                <c:pt idx="36702">
                  <c:v>4.9210299999999998E-2</c:v>
                </c:pt>
                <c:pt idx="36703">
                  <c:v>4.88368E-2</c:v>
                </c:pt>
                <c:pt idx="36704">
                  <c:v>4.8432599999999999E-2</c:v>
                </c:pt>
                <c:pt idx="36705">
                  <c:v>4.7999800000000002E-2</c:v>
                </c:pt>
                <c:pt idx="36706">
                  <c:v>4.7540499999999999E-2</c:v>
                </c:pt>
                <c:pt idx="36707">
                  <c:v>4.7056500000000001E-2</c:v>
                </c:pt>
                <c:pt idx="36708">
                  <c:v>4.6549899999999998E-2</c:v>
                </c:pt>
                <c:pt idx="36709">
                  <c:v>4.6022899999999999E-2</c:v>
                </c:pt>
                <c:pt idx="36710">
                  <c:v>4.5477799999999999E-2</c:v>
                </c:pt>
                <c:pt idx="36711">
                  <c:v>4.4916900000000003E-2</c:v>
                </c:pt>
                <c:pt idx="36712">
                  <c:v>4.4342399999999997E-2</c:v>
                </c:pt>
                <c:pt idx="36713">
                  <c:v>4.3756499999999997E-2</c:v>
                </c:pt>
                <c:pt idx="36714">
                  <c:v>4.3161400000000003E-2</c:v>
                </c:pt>
                <c:pt idx="36715">
                  <c:v>4.2559300000000001E-2</c:v>
                </c:pt>
                <c:pt idx="36716">
                  <c:v>4.1952499999999997E-2</c:v>
                </c:pt>
                <c:pt idx="36717">
                  <c:v>4.1343299999999999E-2</c:v>
                </c:pt>
                <c:pt idx="36718">
                  <c:v>4.0733999999999999E-2</c:v>
                </c:pt>
                <c:pt idx="36719">
                  <c:v>4.0127000000000003E-2</c:v>
                </c:pt>
                <c:pt idx="36720">
                  <c:v>3.9524400000000001E-2</c:v>
                </c:pt>
                <c:pt idx="36721">
                  <c:v>3.8928499999999998E-2</c:v>
                </c:pt>
                <c:pt idx="36722">
                  <c:v>3.8341300000000002E-2</c:v>
                </c:pt>
                <c:pt idx="36723">
                  <c:v>3.7764899999999997E-2</c:v>
                </c:pt>
                <c:pt idx="36724">
                  <c:v>3.7201600000000001E-2</c:v>
                </c:pt>
                <c:pt idx="36725">
                  <c:v>3.6653499999999999E-2</c:v>
                </c:pt>
                <c:pt idx="36726">
                  <c:v>3.6122700000000001E-2</c:v>
                </c:pt>
                <c:pt idx="36727">
                  <c:v>3.5611200000000003E-2</c:v>
                </c:pt>
                <c:pt idx="36728">
                  <c:v>3.5120999999999999E-2</c:v>
                </c:pt>
                <c:pt idx="36729">
                  <c:v>3.4653700000000003E-2</c:v>
                </c:pt>
                <c:pt idx="36730">
                  <c:v>3.4211100000000001E-2</c:v>
                </c:pt>
                <c:pt idx="36731">
                  <c:v>3.3794900000000003E-2</c:v>
                </c:pt>
                <c:pt idx="36732">
                  <c:v>3.3406999999999999E-2</c:v>
                </c:pt>
                <c:pt idx="36733">
                  <c:v>3.3049099999999998E-2</c:v>
                </c:pt>
                <c:pt idx="36734">
                  <c:v>3.2722899999999999E-2</c:v>
                </c:pt>
                <c:pt idx="36735">
                  <c:v>3.2429800000000002E-2</c:v>
                </c:pt>
                <c:pt idx="36736">
                  <c:v>3.2171199999999997E-2</c:v>
                </c:pt>
                <c:pt idx="36737">
                  <c:v>3.1948299999999999E-2</c:v>
                </c:pt>
                <c:pt idx="36738">
                  <c:v>3.1762400000000003E-2</c:v>
                </c:pt>
                <c:pt idx="36739">
                  <c:v>3.16146E-2</c:v>
                </c:pt>
                <c:pt idx="36740">
                  <c:v>3.15058E-2</c:v>
                </c:pt>
                <c:pt idx="36741">
                  <c:v>3.1437E-2</c:v>
                </c:pt>
                <c:pt idx="36742">
                  <c:v>3.1408999999999999E-2</c:v>
                </c:pt>
                <c:pt idx="36743">
                  <c:v>3.1422600000000002E-2</c:v>
                </c:pt>
                <c:pt idx="36744">
                  <c:v>3.1478699999999998E-2</c:v>
                </c:pt>
                <c:pt idx="36745">
                  <c:v>3.1577599999999997E-2</c:v>
                </c:pt>
                <c:pt idx="36746">
                  <c:v>3.1719999999999998E-2</c:v>
                </c:pt>
                <c:pt idx="36747">
                  <c:v>3.1905999999999997E-2</c:v>
                </c:pt>
                <c:pt idx="36748">
                  <c:v>3.2135900000000002E-2</c:v>
                </c:pt>
                <c:pt idx="36749">
                  <c:v>3.2409899999999998E-2</c:v>
                </c:pt>
                <c:pt idx="36750">
                  <c:v>3.2727800000000001E-2</c:v>
                </c:pt>
                <c:pt idx="36751">
                  <c:v>3.3089800000000003E-2</c:v>
                </c:pt>
                <c:pt idx="36752">
                  <c:v>3.3495700000000003E-2</c:v>
                </c:pt>
                <c:pt idx="36753">
                  <c:v>3.3945599999999999E-2</c:v>
                </c:pt>
                <c:pt idx="36754">
                  <c:v>3.4439200000000003E-2</c:v>
                </c:pt>
                <c:pt idx="36755">
                  <c:v>3.4976E-2</c:v>
                </c:pt>
                <c:pt idx="36756">
                  <c:v>3.5555099999999999E-2</c:v>
                </c:pt>
                <c:pt idx="36757">
                  <c:v>3.6175499999999999E-2</c:v>
                </c:pt>
                <c:pt idx="36758">
                  <c:v>3.6836399999999998E-2</c:v>
                </c:pt>
                <c:pt idx="36759">
                  <c:v>3.7537000000000001E-2</c:v>
                </c:pt>
                <c:pt idx="36760">
                  <c:v>3.82761E-2</c:v>
                </c:pt>
                <c:pt idx="36761">
                  <c:v>3.90526E-2</c:v>
                </c:pt>
                <c:pt idx="36762">
                  <c:v>3.9865100000000001E-2</c:v>
                </c:pt>
                <c:pt idx="36763">
                  <c:v>4.07123E-2</c:v>
                </c:pt>
                <c:pt idx="36764">
                  <c:v>4.1592799999999999E-2</c:v>
                </c:pt>
                <c:pt idx="36765">
                  <c:v>4.2504599999999997E-2</c:v>
                </c:pt>
                <c:pt idx="36766">
                  <c:v>4.3445900000000003E-2</c:v>
                </c:pt>
                <c:pt idx="36767">
                  <c:v>4.4415200000000002E-2</c:v>
                </c:pt>
                <c:pt idx="36768">
                  <c:v>4.5411E-2</c:v>
                </c:pt>
                <c:pt idx="36769">
                  <c:v>4.6431699999999999E-2</c:v>
                </c:pt>
                <c:pt idx="36770">
                  <c:v>4.7475499999999997E-2</c:v>
                </c:pt>
                <c:pt idx="36771">
                  <c:v>4.854E-2</c:v>
                </c:pt>
                <c:pt idx="36772">
                  <c:v>4.9622699999999999E-2</c:v>
                </c:pt>
                <c:pt idx="36773">
                  <c:v>5.0721200000000001E-2</c:v>
                </c:pt>
                <c:pt idx="36774">
                  <c:v>5.1833200000000003E-2</c:v>
                </c:pt>
                <c:pt idx="36775">
                  <c:v>5.2956099999999999E-2</c:v>
                </c:pt>
                <c:pt idx="36776">
                  <c:v>5.4087299999999998E-2</c:v>
                </c:pt>
                <c:pt idx="36777">
                  <c:v>5.5224000000000002E-2</c:v>
                </c:pt>
                <c:pt idx="36778">
                  <c:v>5.63636E-2</c:v>
                </c:pt>
                <c:pt idx="36779">
                  <c:v>5.7503600000000002E-2</c:v>
                </c:pt>
                <c:pt idx="36780">
                  <c:v>5.8640999999999999E-2</c:v>
                </c:pt>
                <c:pt idx="36781">
                  <c:v>5.9772800000000001E-2</c:v>
                </c:pt>
                <c:pt idx="36782">
                  <c:v>6.0895900000000003E-2</c:v>
                </c:pt>
                <c:pt idx="36783">
                  <c:v>6.2007399999999997E-2</c:v>
                </c:pt>
                <c:pt idx="36784">
                  <c:v>6.3104199999999999E-2</c:v>
                </c:pt>
                <c:pt idx="36785">
                  <c:v>6.4183299999999999E-2</c:v>
                </c:pt>
                <c:pt idx="36786">
                  <c:v>6.5241999999999994E-2</c:v>
                </c:pt>
                <c:pt idx="36787">
                  <c:v>6.62774E-2</c:v>
                </c:pt>
                <c:pt idx="36788">
                  <c:v>6.7286600000000002E-2</c:v>
                </c:pt>
                <c:pt idx="36789">
                  <c:v>6.8266499999999994E-2</c:v>
                </c:pt>
                <c:pt idx="36790">
                  <c:v>6.9214600000000001E-2</c:v>
                </c:pt>
                <c:pt idx="36791">
                  <c:v>7.0128499999999996E-2</c:v>
                </c:pt>
                <c:pt idx="36792">
                  <c:v>7.1005600000000002E-2</c:v>
                </c:pt>
                <c:pt idx="36793">
                  <c:v>7.1842699999999995E-2</c:v>
                </c:pt>
                <c:pt idx="36794">
                  <c:v>7.2636999999999993E-2</c:v>
                </c:pt>
                <c:pt idx="36795">
                  <c:v>7.3385500000000006E-2</c:v>
                </c:pt>
                <c:pt idx="36796">
                  <c:v>7.4085499999999999E-2</c:v>
                </c:pt>
                <c:pt idx="36797">
                  <c:v>7.4734599999999998E-2</c:v>
                </c:pt>
                <c:pt idx="36798">
                  <c:v>7.5330800000000003E-2</c:v>
                </c:pt>
                <c:pt idx="36799">
                  <c:v>7.5872099999999998E-2</c:v>
                </c:pt>
                <c:pt idx="36800">
                  <c:v>7.6355800000000001E-2</c:v>
                </c:pt>
                <c:pt idx="36801">
                  <c:v>7.6779100000000003E-2</c:v>
                </c:pt>
                <c:pt idx="36802">
                  <c:v>7.71395E-2</c:v>
                </c:pt>
                <c:pt idx="36803">
                  <c:v>7.7435199999999996E-2</c:v>
                </c:pt>
                <c:pt idx="36804">
                  <c:v>7.7664200000000003E-2</c:v>
                </c:pt>
                <c:pt idx="36805">
                  <c:v>7.78248E-2</c:v>
                </c:pt>
                <c:pt idx="36806">
                  <c:v>7.7914899999999995E-2</c:v>
                </c:pt>
                <c:pt idx="36807">
                  <c:v>7.7932699999999994E-2</c:v>
                </c:pt>
                <c:pt idx="36808">
                  <c:v>7.7876600000000004E-2</c:v>
                </c:pt>
                <c:pt idx="36809">
                  <c:v>7.7745400000000006E-2</c:v>
                </c:pt>
                <c:pt idx="36810">
                  <c:v>7.7537400000000006E-2</c:v>
                </c:pt>
                <c:pt idx="36811">
                  <c:v>7.7250700000000005E-2</c:v>
                </c:pt>
                <c:pt idx="36812">
                  <c:v>7.6884099999999997E-2</c:v>
                </c:pt>
                <c:pt idx="36813">
                  <c:v>7.6437400000000003E-2</c:v>
                </c:pt>
                <c:pt idx="36814">
                  <c:v>7.5909400000000002E-2</c:v>
                </c:pt>
                <c:pt idx="36815">
                  <c:v>7.5297699999999995E-2</c:v>
                </c:pt>
                <c:pt idx="36816">
                  <c:v>7.4599299999999993E-2</c:v>
                </c:pt>
                <c:pt idx="36817">
                  <c:v>7.3814000000000005E-2</c:v>
                </c:pt>
                <c:pt idx="36818">
                  <c:v>7.2943900000000006E-2</c:v>
                </c:pt>
                <c:pt idx="36819">
                  <c:v>7.1990899999999997E-2</c:v>
                </c:pt>
                <c:pt idx="36820">
                  <c:v>7.0955199999999996E-2</c:v>
                </c:pt>
                <c:pt idx="36821">
                  <c:v>6.9836499999999996E-2</c:v>
                </c:pt>
                <c:pt idx="36822">
                  <c:v>6.8635000000000002E-2</c:v>
                </c:pt>
                <c:pt idx="36823">
                  <c:v>6.73512E-2</c:v>
                </c:pt>
                <c:pt idx="36824">
                  <c:v>6.59854E-2</c:v>
                </c:pt>
                <c:pt idx="36825">
                  <c:v>6.4537700000000003E-2</c:v>
                </c:pt>
                <c:pt idx="36826">
                  <c:v>6.3008499999999995E-2</c:v>
                </c:pt>
                <c:pt idx="36827">
                  <c:v>6.1398599999999998E-2</c:v>
                </c:pt>
                <c:pt idx="36828">
                  <c:v>5.9708400000000002E-2</c:v>
                </c:pt>
                <c:pt idx="36829">
                  <c:v>5.7938400000000001E-2</c:v>
                </c:pt>
                <c:pt idx="36830">
                  <c:v>5.6089E-2</c:v>
                </c:pt>
                <c:pt idx="36831">
                  <c:v>5.4161300000000002E-2</c:v>
                </c:pt>
                <c:pt idx="36832">
                  <c:v>5.2156300000000003E-2</c:v>
                </c:pt>
                <c:pt idx="36833">
                  <c:v>5.0075700000000001E-2</c:v>
                </c:pt>
                <c:pt idx="36834">
                  <c:v>4.7920600000000001E-2</c:v>
                </c:pt>
                <c:pt idx="36835">
                  <c:v>4.5692799999999999E-2</c:v>
                </c:pt>
                <c:pt idx="36836">
                  <c:v>4.3394599999999998E-2</c:v>
                </c:pt>
                <c:pt idx="36837">
                  <c:v>4.1029499999999997E-2</c:v>
                </c:pt>
                <c:pt idx="36838">
                  <c:v>3.8600799999999998E-2</c:v>
                </c:pt>
                <c:pt idx="36839">
                  <c:v>3.6110400000000001E-2</c:v>
                </c:pt>
                <c:pt idx="36840">
                  <c:v>3.3558999999999999E-2</c:v>
                </c:pt>
                <c:pt idx="36841">
                  <c:v>3.0946899999999999E-2</c:v>
                </c:pt>
                <c:pt idx="36842">
                  <c:v>2.82759E-2</c:v>
                </c:pt>
                <c:pt idx="36843">
                  <c:v>2.5548399999999999E-2</c:v>
                </c:pt>
                <c:pt idx="36844">
                  <c:v>2.2767699999999998E-2</c:v>
                </c:pt>
                <c:pt idx="36845">
                  <c:v>1.99375E-2</c:v>
                </c:pt>
                <c:pt idx="36846">
                  <c:v>1.70627E-2</c:v>
                </c:pt>
                <c:pt idx="36847">
                  <c:v>1.4148600000000001E-2</c:v>
                </c:pt>
                <c:pt idx="36848">
                  <c:v>1.1199000000000001E-2</c:v>
                </c:pt>
                <c:pt idx="36849" formatCode="0.00E+00">
                  <c:v>8.2152200000000005E-3</c:v>
                </c:pt>
                <c:pt idx="36850" formatCode="0.00E+00">
                  <c:v>5.1984400000000004E-3</c:v>
                </c:pt>
                <c:pt idx="36851" formatCode="0.00E+00">
                  <c:v>2.1521299999999999E-3</c:v>
                </c:pt>
                <c:pt idx="36852" formatCode="0.00E+00">
                  <c:v>-9.1886599999999995E-4</c:v>
                </c:pt>
                <c:pt idx="36853" formatCode="0.00E+00">
                  <c:v>-4.0109899999999999E-3</c:v>
                </c:pt>
                <c:pt idx="36854" formatCode="0.00E+00">
                  <c:v>-7.1223099999999998E-3</c:v>
                </c:pt>
                <c:pt idx="36855">
                  <c:v>-1.0250799999999999E-2</c:v>
                </c:pt>
                <c:pt idx="36856">
                  <c:v>-1.3393E-2</c:v>
                </c:pt>
                <c:pt idx="36857">
                  <c:v>-1.6544699999999999E-2</c:v>
                </c:pt>
                <c:pt idx="36858">
                  <c:v>-1.97016E-2</c:v>
                </c:pt>
                <c:pt idx="36859">
                  <c:v>-2.28597E-2</c:v>
                </c:pt>
                <c:pt idx="36860">
                  <c:v>-2.6014599999999999E-2</c:v>
                </c:pt>
                <c:pt idx="36861">
                  <c:v>-2.9161599999999999E-2</c:v>
                </c:pt>
                <c:pt idx="36862">
                  <c:v>-3.2295999999999998E-2</c:v>
                </c:pt>
                <c:pt idx="36863">
                  <c:v>-3.5413899999999998E-2</c:v>
                </c:pt>
                <c:pt idx="36864">
                  <c:v>-3.8512499999999998E-2</c:v>
                </c:pt>
                <c:pt idx="36865">
                  <c:v>-4.15897E-2</c:v>
                </c:pt>
                <c:pt idx="36866">
                  <c:v>-4.4642399999999999E-2</c:v>
                </c:pt>
                <c:pt idx="36867">
                  <c:v>-4.7665399999999997E-2</c:v>
                </c:pt>
                <c:pt idx="36868">
                  <c:v>-5.0653400000000001E-2</c:v>
                </c:pt>
                <c:pt idx="36869">
                  <c:v>-5.36014E-2</c:v>
                </c:pt>
                <c:pt idx="36870">
                  <c:v>-5.6505899999999998E-2</c:v>
                </c:pt>
                <c:pt idx="36871">
                  <c:v>-5.9364899999999998E-2</c:v>
                </c:pt>
                <c:pt idx="36872">
                  <c:v>-6.2175899999999999E-2</c:v>
                </c:pt>
                <c:pt idx="36873">
                  <c:v>-6.4935300000000001E-2</c:v>
                </c:pt>
                <c:pt idx="36874">
                  <c:v>-6.7640199999999998E-2</c:v>
                </c:pt>
                <c:pt idx="36875">
                  <c:v>-7.0289500000000005E-2</c:v>
                </c:pt>
                <c:pt idx="36876">
                  <c:v>-7.2881699999999994E-2</c:v>
                </c:pt>
                <c:pt idx="36877">
                  <c:v>-7.5415300000000005E-2</c:v>
                </c:pt>
                <c:pt idx="36878">
                  <c:v>-7.7889899999999998E-2</c:v>
                </c:pt>
                <c:pt idx="36879">
                  <c:v>-8.0304700000000007E-2</c:v>
                </c:pt>
                <c:pt idx="36880">
                  <c:v>-8.2655900000000004E-2</c:v>
                </c:pt>
                <c:pt idx="36881">
                  <c:v>-8.4938399999999997E-2</c:v>
                </c:pt>
                <c:pt idx="36882">
                  <c:v>-8.7149000000000004E-2</c:v>
                </c:pt>
                <c:pt idx="36883">
                  <c:v>-8.9286500000000005E-2</c:v>
                </c:pt>
                <c:pt idx="36884">
                  <c:v>-9.1349399999999997E-2</c:v>
                </c:pt>
                <c:pt idx="36885">
                  <c:v>-9.3334700000000007E-2</c:v>
                </c:pt>
                <c:pt idx="36886">
                  <c:v>-9.5238900000000001E-2</c:v>
                </c:pt>
                <c:pt idx="36887">
                  <c:v>-9.7059599999999996E-2</c:v>
                </c:pt>
                <c:pt idx="36888">
                  <c:v>-9.8795300000000003E-2</c:v>
                </c:pt>
                <c:pt idx="36889">
                  <c:v>-0.10044500000000001</c:v>
                </c:pt>
                <c:pt idx="36890">
                  <c:v>-0.102008</c:v>
                </c:pt>
                <c:pt idx="36891">
                  <c:v>-0.103481</c:v>
                </c:pt>
                <c:pt idx="36892">
                  <c:v>-0.104865</c:v>
                </c:pt>
                <c:pt idx="36893">
                  <c:v>-0.106157</c:v>
                </c:pt>
                <c:pt idx="36894">
                  <c:v>-0.10735599999999999</c:v>
                </c:pt>
                <c:pt idx="36895">
                  <c:v>-0.108461</c:v>
                </c:pt>
                <c:pt idx="36896">
                  <c:v>-0.109469</c:v>
                </c:pt>
                <c:pt idx="36897">
                  <c:v>-0.11038100000000001</c:v>
                </c:pt>
                <c:pt idx="36898">
                  <c:v>-0.111194</c:v>
                </c:pt>
                <c:pt idx="36899">
                  <c:v>-0.11190700000000001</c:v>
                </c:pt>
                <c:pt idx="36900">
                  <c:v>-0.11251700000000001</c:v>
                </c:pt>
                <c:pt idx="36901">
                  <c:v>-0.113026</c:v>
                </c:pt>
                <c:pt idx="36902">
                  <c:v>-0.11343300000000001</c:v>
                </c:pt>
                <c:pt idx="36903">
                  <c:v>-0.11373999999999999</c:v>
                </c:pt>
                <c:pt idx="36904">
                  <c:v>-0.11394600000000001</c:v>
                </c:pt>
                <c:pt idx="36905">
                  <c:v>-0.11405</c:v>
                </c:pt>
                <c:pt idx="36906">
                  <c:v>-0.114054</c:v>
                </c:pt>
                <c:pt idx="36907">
                  <c:v>-0.113959</c:v>
                </c:pt>
                <c:pt idx="36908">
                  <c:v>-0.11376699999999999</c:v>
                </c:pt>
                <c:pt idx="36909">
                  <c:v>-0.113478</c:v>
                </c:pt>
                <c:pt idx="36910">
                  <c:v>-0.113092</c:v>
                </c:pt>
                <c:pt idx="36911">
                  <c:v>-0.112609</c:v>
                </c:pt>
                <c:pt idx="36912">
                  <c:v>-0.11203</c:v>
                </c:pt>
                <c:pt idx="36913">
                  <c:v>-0.111355</c:v>
                </c:pt>
                <c:pt idx="36914">
                  <c:v>-0.110584</c:v>
                </c:pt>
                <c:pt idx="36915">
                  <c:v>-0.109719</c:v>
                </c:pt>
                <c:pt idx="36916">
                  <c:v>-0.108767</c:v>
                </c:pt>
                <c:pt idx="36917">
                  <c:v>-0.10773199999999999</c:v>
                </c:pt>
                <c:pt idx="36918">
                  <c:v>-0.106613</c:v>
                </c:pt>
                <c:pt idx="36919">
                  <c:v>-0.105407</c:v>
                </c:pt>
                <c:pt idx="36920">
                  <c:v>-0.104113</c:v>
                </c:pt>
                <c:pt idx="36921">
                  <c:v>-0.10273500000000001</c:v>
                </c:pt>
                <c:pt idx="36922">
                  <c:v>-0.101274</c:v>
                </c:pt>
                <c:pt idx="36923">
                  <c:v>-9.9734600000000007E-2</c:v>
                </c:pt>
                <c:pt idx="36924">
                  <c:v>-9.8119700000000004E-2</c:v>
                </c:pt>
                <c:pt idx="36925">
                  <c:v>-9.6431600000000006E-2</c:v>
                </c:pt>
                <c:pt idx="36926">
                  <c:v>-9.4672400000000004E-2</c:v>
                </c:pt>
                <c:pt idx="36927">
                  <c:v>-9.2845200000000003E-2</c:v>
                </c:pt>
                <c:pt idx="36928">
                  <c:v>-9.0953199999999998E-2</c:v>
                </c:pt>
                <c:pt idx="36929">
                  <c:v>-8.8998400000000005E-2</c:v>
                </c:pt>
                <c:pt idx="36930">
                  <c:v>-8.6982299999999999E-2</c:v>
                </c:pt>
                <c:pt idx="36931">
                  <c:v>-8.4907800000000005E-2</c:v>
                </c:pt>
                <c:pt idx="36932">
                  <c:v>-8.2779199999999997E-2</c:v>
                </c:pt>
                <c:pt idx="36933">
                  <c:v>-8.0601500000000006E-2</c:v>
                </c:pt>
                <c:pt idx="36934">
                  <c:v>-7.8379099999999993E-2</c:v>
                </c:pt>
                <c:pt idx="36935">
                  <c:v>-7.6115600000000005E-2</c:v>
                </c:pt>
                <c:pt idx="36936">
                  <c:v>-7.3813599999999993E-2</c:v>
                </c:pt>
                <c:pt idx="36937">
                  <c:v>-7.14756E-2</c:v>
                </c:pt>
                <c:pt idx="36938">
                  <c:v>-6.9104499999999999E-2</c:v>
                </c:pt>
                <c:pt idx="36939">
                  <c:v>-6.6703700000000005E-2</c:v>
                </c:pt>
                <c:pt idx="36940">
                  <c:v>-6.4277200000000007E-2</c:v>
                </c:pt>
                <c:pt idx="36941">
                  <c:v>-6.1828899999999999E-2</c:v>
                </c:pt>
                <c:pt idx="36942">
                  <c:v>-5.9361499999999998E-2</c:v>
                </c:pt>
                <c:pt idx="36943">
                  <c:v>-5.6877200000000003E-2</c:v>
                </c:pt>
                <c:pt idx="36944">
                  <c:v>-5.4378700000000002E-2</c:v>
                </c:pt>
                <c:pt idx="36945">
                  <c:v>-5.1871300000000002E-2</c:v>
                </c:pt>
                <c:pt idx="36946">
                  <c:v>-4.9361700000000001E-2</c:v>
                </c:pt>
                <c:pt idx="36947">
                  <c:v>-4.68545E-2</c:v>
                </c:pt>
                <c:pt idx="36948">
                  <c:v>-4.43519E-2</c:v>
                </c:pt>
                <c:pt idx="36949">
                  <c:v>-4.1856200000000003E-2</c:v>
                </c:pt>
                <c:pt idx="36950">
                  <c:v>-3.9371000000000003E-2</c:v>
                </c:pt>
                <c:pt idx="36951">
                  <c:v>-3.6899099999999997E-2</c:v>
                </c:pt>
                <c:pt idx="36952">
                  <c:v>-3.4444000000000002E-2</c:v>
                </c:pt>
                <c:pt idx="36953">
                  <c:v>-3.2010799999999999E-2</c:v>
                </c:pt>
                <c:pt idx="36954">
                  <c:v>-2.9602799999999999E-2</c:v>
                </c:pt>
                <c:pt idx="36955">
                  <c:v>-2.7220299999999999E-2</c:v>
                </c:pt>
                <c:pt idx="36956">
                  <c:v>-2.4864500000000001E-2</c:v>
                </c:pt>
                <c:pt idx="36957">
                  <c:v>-2.2539400000000001E-2</c:v>
                </c:pt>
                <c:pt idx="36958">
                  <c:v>-2.0249400000000001E-2</c:v>
                </c:pt>
                <c:pt idx="36959">
                  <c:v>-1.7997599999999999E-2</c:v>
                </c:pt>
                <c:pt idx="36960">
                  <c:v>-1.57863E-2</c:v>
                </c:pt>
                <c:pt idx="36961">
                  <c:v>-1.36177E-2</c:v>
                </c:pt>
                <c:pt idx="36962">
                  <c:v>-1.14915E-2</c:v>
                </c:pt>
                <c:pt idx="36963" formatCode="0.00E+00">
                  <c:v>-9.4044799999999998E-3</c:v>
                </c:pt>
                <c:pt idx="36964" formatCode="0.00E+00">
                  <c:v>-7.3563700000000001E-3</c:v>
                </c:pt>
                <c:pt idx="36965" formatCode="0.00E+00">
                  <c:v>-5.3519099999999997E-3</c:v>
                </c:pt>
                <c:pt idx="36966" formatCode="0.00E+00">
                  <c:v>-3.39712E-3</c:v>
                </c:pt>
                <c:pt idx="36967" formatCode="0.00E+00">
                  <c:v>-1.4955000000000001E-3</c:v>
                </c:pt>
                <c:pt idx="36968" formatCode="0.00E+00">
                  <c:v>3.4983200000000001E-4</c:v>
                </c:pt>
                <c:pt idx="36969" formatCode="0.00E+00">
                  <c:v>2.1346799999999999E-3</c:v>
                </c:pt>
                <c:pt idx="36970" formatCode="0.00E+00">
                  <c:v>3.85572E-3</c:v>
                </c:pt>
                <c:pt idx="36971" formatCode="0.00E+00">
                  <c:v>5.5112299999999998E-3</c:v>
                </c:pt>
                <c:pt idx="36972" formatCode="0.00E+00">
                  <c:v>7.1009999999999997E-3</c:v>
                </c:pt>
                <c:pt idx="36973" formatCode="0.00E+00">
                  <c:v>8.6247700000000004E-3</c:v>
                </c:pt>
                <c:pt idx="36974">
                  <c:v>1.0080199999999999E-2</c:v>
                </c:pt>
                <c:pt idx="36975">
                  <c:v>1.1464200000000001E-2</c:v>
                </c:pt>
                <c:pt idx="36976">
                  <c:v>1.2773899999999999E-2</c:v>
                </c:pt>
                <c:pt idx="36977">
                  <c:v>1.40041E-2</c:v>
                </c:pt>
                <c:pt idx="36978">
                  <c:v>1.51475E-2</c:v>
                </c:pt>
                <c:pt idx="36979">
                  <c:v>1.6197300000000001E-2</c:v>
                </c:pt>
                <c:pt idx="36980">
                  <c:v>1.7150700000000001E-2</c:v>
                </c:pt>
                <c:pt idx="36981">
                  <c:v>1.80085E-2</c:v>
                </c:pt>
                <c:pt idx="36982">
                  <c:v>1.8771800000000002E-2</c:v>
                </c:pt>
                <c:pt idx="36983">
                  <c:v>1.9441099999999999E-2</c:v>
                </c:pt>
                <c:pt idx="36984">
                  <c:v>2.0017299999999998E-2</c:v>
                </c:pt>
                <c:pt idx="36985">
                  <c:v>2.0501999999999999E-2</c:v>
                </c:pt>
                <c:pt idx="36986">
                  <c:v>2.08956E-2</c:v>
                </c:pt>
                <c:pt idx="36987">
                  <c:v>2.1197000000000001E-2</c:v>
                </c:pt>
                <c:pt idx="36988">
                  <c:v>2.1404800000000002E-2</c:v>
                </c:pt>
                <c:pt idx="36989">
                  <c:v>2.1517399999999999E-2</c:v>
                </c:pt>
                <c:pt idx="36990">
                  <c:v>2.15318E-2</c:v>
                </c:pt>
                <c:pt idx="36991">
                  <c:v>2.14442E-2</c:v>
                </c:pt>
                <c:pt idx="36992">
                  <c:v>2.1251200000000001E-2</c:v>
                </c:pt>
                <c:pt idx="36993">
                  <c:v>2.09506E-2</c:v>
                </c:pt>
                <c:pt idx="36994">
                  <c:v>2.05428E-2</c:v>
                </c:pt>
                <c:pt idx="36995">
                  <c:v>2.0031299999999998E-2</c:v>
                </c:pt>
                <c:pt idx="36996">
                  <c:v>1.9418100000000001E-2</c:v>
                </c:pt>
                <c:pt idx="36997">
                  <c:v>1.8702099999999999E-2</c:v>
                </c:pt>
                <c:pt idx="36998">
                  <c:v>1.78817E-2</c:v>
                </c:pt>
                <c:pt idx="36999">
                  <c:v>1.69575E-2</c:v>
                </c:pt>
                <c:pt idx="37000">
                  <c:v>1.5930400000000001E-2</c:v>
                </c:pt>
                <c:pt idx="37001">
                  <c:v>1.48007E-2</c:v>
                </c:pt>
                <c:pt idx="37002">
                  <c:v>1.3569299999999999E-2</c:v>
                </c:pt>
                <c:pt idx="37003">
                  <c:v>1.2238499999999999E-2</c:v>
                </c:pt>
                <c:pt idx="37004">
                  <c:v>1.081E-2</c:v>
                </c:pt>
                <c:pt idx="37005" formatCode="0.00E+00">
                  <c:v>9.2836399999999993E-3</c:v>
                </c:pt>
                <c:pt idx="37006" formatCode="0.00E+00">
                  <c:v>7.6587599999999997E-3</c:v>
                </c:pt>
                <c:pt idx="37007" formatCode="0.00E+00">
                  <c:v>5.9363899999999997E-3</c:v>
                </c:pt>
                <c:pt idx="37008" formatCode="0.00E+00">
                  <c:v>4.1175400000000003E-3</c:v>
                </c:pt>
                <c:pt idx="37009" formatCode="0.00E+00">
                  <c:v>2.20222E-3</c:v>
                </c:pt>
                <c:pt idx="37010" formatCode="0.00E+00">
                  <c:v>1.92265E-4</c:v>
                </c:pt>
                <c:pt idx="37011" formatCode="0.00E+00">
                  <c:v>-1.90709E-3</c:v>
                </c:pt>
                <c:pt idx="37012" formatCode="0.00E+00">
                  <c:v>-4.0909600000000003E-3</c:v>
                </c:pt>
                <c:pt idx="37013" formatCode="0.00E+00">
                  <c:v>-6.3561199999999998E-3</c:v>
                </c:pt>
                <c:pt idx="37014" formatCode="0.00E+00">
                  <c:v>-8.6989200000000006E-3</c:v>
                </c:pt>
                <c:pt idx="37015">
                  <c:v>-1.1115999999999999E-2</c:v>
                </c:pt>
                <c:pt idx="37016">
                  <c:v>-1.36051E-2</c:v>
                </c:pt>
                <c:pt idx="37017">
                  <c:v>-1.6164000000000001E-2</c:v>
                </c:pt>
                <c:pt idx="37018">
                  <c:v>-1.87908E-2</c:v>
                </c:pt>
                <c:pt idx="37019">
                  <c:v>-2.1483499999999999E-2</c:v>
                </c:pt>
                <c:pt idx="37020">
                  <c:v>-2.42408E-2</c:v>
                </c:pt>
                <c:pt idx="37021">
                  <c:v>-2.7062699999999999E-2</c:v>
                </c:pt>
                <c:pt idx="37022">
                  <c:v>-2.9947600000000001E-2</c:v>
                </c:pt>
                <c:pt idx="37023">
                  <c:v>-3.2892200000000003E-2</c:v>
                </c:pt>
                <c:pt idx="37024">
                  <c:v>-3.5893599999999998E-2</c:v>
                </c:pt>
                <c:pt idx="37025">
                  <c:v>-3.8949699999999997E-2</c:v>
                </c:pt>
                <c:pt idx="37026">
                  <c:v>-4.2058400000000003E-2</c:v>
                </c:pt>
                <c:pt idx="37027">
                  <c:v>-4.5217599999999997E-2</c:v>
                </c:pt>
                <c:pt idx="37028">
                  <c:v>-4.8424399999999999E-2</c:v>
                </c:pt>
                <c:pt idx="37029">
                  <c:v>-5.1673400000000001E-2</c:v>
                </c:pt>
                <c:pt idx="37030">
                  <c:v>-5.4959599999999997E-2</c:v>
                </c:pt>
                <c:pt idx="37031">
                  <c:v>-5.8281699999999999E-2</c:v>
                </c:pt>
                <c:pt idx="37032">
                  <c:v>-6.1638400000000003E-2</c:v>
                </c:pt>
                <c:pt idx="37033">
                  <c:v>-6.5024700000000005E-2</c:v>
                </c:pt>
                <c:pt idx="37034">
                  <c:v>-6.8432599999999996E-2</c:v>
                </c:pt>
                <c:pt idx="37035">
                  <c:v>-7.1854100000000004E-2</c:v>
                </c:pt>
                <c:pt idx="37036">
                  <c:v>-7.5282299999999996E-2</c:v>
                </c:pt>
                <c:pt idx="37037">
                  <c:v>-7.8712099999999993E-2</c:v>
                </c:pt>
                <c:pt idx="37038">
                  <c:v>-8.2140199999999997E-2</c:v>
                </c:pt>
                <c:pt idx="37039">
                  <c:v>-8.5563E-2</c:v>
                </c:pt>
                <c:pt idx="37040">
                  <c:v>-8.8975399999999996E-2</c:v>
                </c:pt>
                <c:pt idx="37041">
                  <c:v>-9.2375200000000005E-2</c:v>
                </c:pt>
                <c:pt idx="37042">
                  <c:v>-9.5763899999999999E-2</c:v>
                </c:pt>
                <c:pt idx="37043">
                  <c:v>-9.9141199999999999E-2</c:v>
                </c:pt>
                <c:pt idx="37044">
                  <c:v>-0.102504</c:v>
                </c:pt>
                <c:pt idx="37045">
                  <c:v>-0.105849</c:v>
                </c:pt>
                <c:pt idx="37046">
                  <c:v>-0.10917499999999999</c:v>
                </c:pt>
                <c:pt idx="37047">
                  <c:v>-0.112479</c:v>
                </c:pt>
                <c:pt idx="37048">
                  <c:v>-0.115757</c:v>
                </c:pt>
                <c:pt idx="37049">
                  <c:v>-0.119005</c:v>
                </c:pt>
                <c:pt idx="37050">
                  <c:v>-0.122224</c:v>
                </c:pt>
                <c:pt idx="37051">
                  <c:v>-0.12541099999999999</c:v>
                </c:pt>
                <c:pt idx="37052">
                  <c:v>-0.12856400000000001</c:v>
                </c:pt>
                <c:pt idx="37053">
                  <c:v>-0.131684</c:v>
                </c:pt>
                <c:pt idx="37054">
                  <c:v>-0.134773</c:v>
                </c:pt>
                <c:pt idx="37055">
                  <c:v>-0.137826</c:v>
                </c:pt>
                <c:pt idx="37056">
                  <c:v>-0.14083999999999999</c:v>
                </c:pt>
                <c:pt idx="37057">
                  <c:v>-0.143814</c:v>
                </c:pt>
                <c:pt idx="37058">
                  <c:v>-0.14674499999999999</c:v>
                </c:pt>
                <c:pt idx="37059">
                  <c:v>-0.14963099999999999</c:v>
                </c:pt>
                <c:pt idx="37060">
                  <c:v>-0.15246999999999999</c:v>
                </c:pt>
                <c:pt idx="37061">
                  <c:v>-0.15525900000000001</c:v>
                </c:pt>
                <c:pt idx="37062">
                  <c:v>-0.15798999999999999</c:v>
                </c:pt>
                <c:pt idx="37063">
                  <c:v>-0.16065599999999999</c:v>
                </c:pt>
                <c:pt idx="37064">
                  <c:v>-0.16325000000000001</c:v>
                </c:pt>
                <c:pt idx="37065">
                  <c:v>-0.165772</c:v>
                </c:pt>
                <c:pt idx="37066">
                  <c:v>-0.16822300000000001</c:v>
                </c:pt>
                <c:pt idx="37067">
                  <c:v>-0.170599</c:v>
                </c:pt>
                <c:pt idx="37068">
                  <c:v>-0.172898</c:v>
                </c:pt>
                <c:pt idx="37069">
                  <c:v>-0.175118</c:v>
                </c:pt>
                <c:pt idx="37070">
                  <c:v>-0.177259</c:v>
                </c:pt>
                <c:pt idx="37071">
                  <c:v>-0.17932100000000001</c:v>
                </c:pt>
                <c:pt idx="37072">
                  <c:v>-0.18130299999999999</c:v>
                </c:pt>
                <c:pt idx="37073">
                  <c:v>-0.18320400000000001</c:v>
                </c:pt>
                <c:pt idx="37074">
                  <c:v>-0.185025</c:v>
                </c:pt>
                <c:pt idx="37075">
                  <c:v>-0.18676799999999999</c:v>
                </c:pt>
                <c:pt idx="37076">
                  <c:v>-0.18843299999999999</c:v>
                </c:pt>
                <c:pt idx="37077">
                  <c:v>-0.19001999999999999</c:v>
                </c:pt>
                <c:pt idx="37078">
                  <c:v>-0.191528</c:v>
                </c:pt>
                <c:pt idx="37079">
                  <c:v>-0.19295699999999999</c:v>
                </c:pt>
                <c:pt idx="37080">
                  <c:v>-0.194302</c:v>
                </c:pt>
                <c:pt idx="37081">
                  <c:v>-0.19556000000000001</c:v>
                </c:pt>
                <c:pt idx="37082">
                  <c:v>-0.19673099999999999</c:v>
                </c:pt>
                <c:pt idx="37083">
                  <c:v>-0.197822</c:v>
                </c:pt>
                <c:pt idx="37084">
                  <c:v>-0.19883300000000001</c:v>
                </c:pt>
                <c:pt idx="37085">
                  <c:v>-0.199762</c:v>
                </c:pt>
                <c:pt idx="37086">
                  <c:v>-0.200602</c:v>
                </c:pt>
                <c:pt idx="37087">
                  <c:v>-0.20135</c:v>
                </c:pt>
                <c:pt idx="37088">
                  <c:v>-0.20200599999999999</c:v>
                </c:pt>
                <c:pt idx="37089">
                  <c:v>-0.202573</c:v>
                </c:pt>
                <c:pt idx="37090">
                  <c:v>-0.20305500000000001</c:v>
                </c:pt>
                <c:pt idx="37091">
                  <c:v>-0.203454</c:v>
                </c:pt>
                <c:pt idx="37092">
                  <c:v>-0.20377300000000001</c:v>
                </c:pt>
                <c:pt idx="37093">
                  <c:v>-0.204014</c:v>
                </c:pt>
                <c:pt idx="37094">
                  <c:v>-0.204176</c:v>
                </c:pt>
                <c:pt idx="37095">
                  <c:v>-0.204261</c:v>
                </c:pt>
                <c:pt idx="37096">
                  <c:v>-0.20427100000000001</c:v>
                </c:pt>
                <c:pt idx="37097">
                  <c:v>-0.204207</c:v>
                </c:pt>
                <c:pt idx="37098">
                  <c:v>-0.204072</c:v>
                </c:pt>
                <c:pt idx="37099">
                  <c:v>-0.203871</c:v>
                </c:pt>
                <c:pt idx="37100">
                  <c:v>-0.20360600000000001</c:v>
                </c:pt>
                <c:pt idx="37101">
                  <c:v>-0.20328099999999999</c:v>
                </c:pt>
                <c:pt idx="37102">
                  <c:v>-0.20289699999999999</c:v>
                </c:pt>
                <c:pt idx="37103">
                  <c:v>-0.20245299999999999</c:v>
                </c:pt>
                <c:pt idx="37104">
                  <c:v>-0.20194599999999999</c:v>
                </c:pt>
                <c:pt idx="37105">
                  <c:v>-0.201378</c:v>
                </c:pt>
                <c:pt idx="37106">
                  <c:v>-0.20074800000000001</c:v>
                </c:pt>
                <c:pt idx="37107">
                  <c:v>-0.20005700000000001</c:v>
                </c:pt>
                <c:pt idx="37108">
                  <c:v>-0.19930800000000001</c:v>
                </c:pt>
                <c:pt idx="37109">
                  <c:v>-0.19850499999999999</c:v>
                </c:pt>
                <c:pt idx="37110">
                  <c:v>-0.19764799999999999</c:v>
                </c:pt>
                <c:pt idx="37111">
                  <c:v>-0.19674</c:v>
                </c:pt>
                <c:pt idx="37112">
                  <c:v>-0.19578300000000001</c:v>
                </c:pt>
                <c:pt idx="37113">
                  <c:v>-0.19478400000000001</c:v>
                </c:pt>
                <c:pt idx="37114">
                  <c:v>-0.19375100000000001</c:v>
                </c:pt>
                <c:pt idx="37115">
                  <c:v>-0.192685</c:v>
                </c:pt>
                <c:pt idx="37116">
                  <c:v>-0.19158900000000001</c:v>
                </c:pt>
                <c:pt idx="37117">
                  <c:v>-0.190467</c:v>
                </c:pt>
                <c:pt idx="37118">
                  <c:v>-0.18931999999999999</c:v>
                </c:pt>
                <c:pt idx="37119">
                  <c:v>-0.18814700000000001</c:v>
                </c:pt>
                <c:pt idx="37120">
                  <c:v>-0.18695100000000001</c:v>
                </c:pt>
                <c:pt idx="37121">
                  <c:v>-0.18573600000000001</c:v>
                </c:pt>
                <c:pt idx="37122">
                  <c:v>-0.184505</c:v>
                </c:pt>
                <c:pt idx="37123">
                  <c:v>-0.18326100000000001</c:v>
                </c:pt>
                <c:pt idx="37124">
                  <c:v>-0.182004</c:v>
                </c:pt>
                <c:pt idx="37125">
                  <c:v>-0.18073400000000001</c:v>
                </c:pt>
                <c:pt idx="37126">
                  <c:v>-0.179453</c:v>
                </c:pt>
                <c:pt idx="37127">
                  <c:v>-0.17816199999999999</c:v>
                </c:pt>
                <c:pt idx="37128">
                  <c:v>-0.17686199999999999</c:v>
                </c:pt>
                <c:pt idx="37129">
                  <c:v>-0.17555200000000001</c:v>
                </c:pt>
                <c:pt idx="37130">
                  <c:v>-0.174235</c:v>
                </c:pt>
                <c:pt idx="37131">
                  <c:v>-0.17291799999999999</c:v>
                </c:pt>
                <c:pt idx="37132">
                  <c:v>-0.17161100000000001</c:v>
                </c:pt>
                <c:pt idx="37133">
                  <c:v>-0.17031499999999999</c:v>
                </c:pt>
                <c:pt idx="37134">
                  <c:v>-0.16903000000000001</c:v>
                </c:pt>
                <c:pt idx="37135">
                  <c:v>-0.16775899999999999</c:v>
                </c:pt>
                <c:pt idx="37136">
                  <c:v>-0.16650000000000001</c:v>
                </c:pt>
                <c:pt idx="37137">
                  <c:v>-0.16525400000000001</c:v>
                </c:pt>
                <c:pt idx="37138">
                  <c:v>-0.164022</c:v>
                </c:pt>
                <c:pt idx="37139">
                  <c:v>-0.162804</c:v>
                </c:pt>
                <c:pt idx="37140">
                  <c:v>-0.16159699999999999</c:v>
                </c:pt>
                <c:pt idx="37141">
                  <c:v>-0.16040199999999999</c:v>
                </c:pt>
                <c:pt idx="37142">
                  <c:v>-0.15922800000000001</c:v>
                </c:pt>
                <c:pt idx="37143">
                  <c:v>-0.158086</c:v>
                </c:pt>
                <c:pt idx="37144">
                  <c:v>-0.15697800000000001</c:v>
                </c:pt>
                <c:pt idx="37145">
                  <c:v>-0.15590399999999999</c:v>
                </c:pt>
                <c:pt idx="37146">
                  <c:v>-0.154867</c:v>
                </c:pt>
                <c:pt idx="37147">
                  <c:v>-0.153864</c:v>
                </c:pt>
                <c:pt idx="37148">
                  <c:v>-0.152894</c:v>
                </c:pt>
                <c:pt idx="37149">
                  <c:v>-0.15195600000000001</c:v>
                </c:pt>
                <c:pt idx="37150">
                  <c:v>-0.151058</c:v>
                </c:pt>
                <c:pt idx="37151">
                  <c:v>-0.150204</c:v>
                </c:pt>
                <c:pt idx="37152">
                  <c:v>-0.149394</c:v>
                </c:pt>
                <c:pt idx="37153">
                  <c:v>-0.14862900000000001</c:v>
                </c:pt>
                <c:pt idx="37154">
                  <c:v>-0.14790900000000001</c:v>
                </c:pt>
                <c:pt idx="37155">
                  <c:v>-0.147228</c:v>
                </c:pt>
                <c:pt idx="37156">
                  <c:v>-0.146589</c:v>
                </c:pt>
                <c:pt idx="37157">
                  <c:v>-0.14599799999999999</c:v>
                </c:pt>
                <c:pt idx="37158">
                  <c:v>-0.14546400000000001</c:v>
                </c:pt>
                <c:pt idx="37159">
                  <c:v>-0.14499400000000001</c:v>
                </c:pt>
                <c:pt idx="37160">
                  <c:v>-0.144589</c:v>
                </c:pt>
                <c:pt idx="37161">
                  <c:v>-0.14425199999999999</c:v>
                </c:pt>
                <c:pt idx="37162">
                  <c:v>-0.143983</c:v>
                </c:pt>
                <c:pt idx="37163">
                  <c:v>-0.14377899999999999</c:v>
                </c:pt>
                <c:pt idx="37164">
                  <c:v>-0.14364099999999999</c:v>
                </c:pt>
                <c:pt idx="37165">
                  <c:v>-0.14357300000000001</c:v>
                </c:pt>
                <c:pt idx="37166">
                  <c:v>-0.14357900000000001</c:v>
                </c:pt>
                <c:pt idx="37167">
                  <c:v>-0.14365600000000001</c:v>
                </c:pt>
                <c:pt idx="37168">
                  <c:v>-0.14380100000000001</c:v>
                </c:pt>
                <c:pt idx="37169">
                  <c:v>-0.14402000000000001</c:v>
                </c:pt>
                <c:pt idx="37170">
                  <c:v>-0.14431099999999999</c:v>
                </c:pt>
                <c:pt idx="37171">
                  <c:v>-0.14466899999999999</c:v>
                </c:pt>
                <c:pt idx="37172">
                  <c:v>-0.145091</c:v>
                </c:pt>
                <c:pt idx="37173">
                  <c:v>-0.14557600000000001</c:v>
                </c:pt>
                <c:pt idx="37174">
                  <c:v>-0.146125</c:v>
                </c:pt>
                <c:pt idx="37175">
                  <c:v>-0.14674000000000001</c:v>
                </c:pt>
                <c:pt idx="37176">
                  <c:v>-0.147421</c:v>
                </c:pt>
                <c:pt idx="37177">
                  <c:v>-0.14816399999999999</c:v>
                </c:pt>
                <c:pt idx="37178">
                  <c:v>-0.14896999999999999</c:v>
                </c:pt>
                <c:pt idx="37179">
                  <c:v>-0.149838</c:v>
                </c:pt>
                <c:pt idx="37180">
                  <c:v>-0.15076800000000001</c:v>
                </c:pt>
                <c:pt idx="37181">
                  <c:v>-0.15175900000000001</c:v>
                </c:pt>
                <c:pt idx="37182">
                  <c:v>-0.15281</c:v>
                </c:pt>
                <c:pt idx="37183">
                  <c:v>-0.15392</c:v>
                </c:pt>
                <c:pt idx="37184">
                  <c:v>-0.155088</c:v>
                </c:pt>
                <c:pt idx="37185">
                  <c:v>-0.15631200000000001</c:v>
                </c:pt>
                <c:pt idx="37186">
                  <c:v>-0.157586</c:v>
                </c:pt>
                <c:pt idx="37187">
                  <c:v>-0.15891</c:v>
                </c:pt>
                <c:pt idx="37188">
                  <c:v>-0.160279</c:v>
                </c:pt>
                <c:pt idx="37189">
                  <c:v>-0.16169500000000001</c:v>
                </c:pt>
                <c:pt idx="37190">
                  <c:v>-0.16315499999999999</c:v>
                </c:pt>
                <c:pt idx="37191">
                  <c:v>-0.16466</c:v>
                </c:pt>
                <c:pt idx="37192">
                  <c:v>-0.16620699999999999</c:v>
                </c:pt>
                <c:pt idx="37193">
                  <c:v>-0.167799</c:v>
                </c:pt>
                <c:pt idx="37194">
                  <c:v>-0.16943900000000001</c:v>
                </c:pt>
                <c:pt idx="37195">
                  <c:v>-0.171128</c:v>
                </c:pt>
                <c:pt idx="37196">
                  <c:v>-0.17286299999999999</c:v>
                </c:pt>
                <c:pt idx="37197">
                  <c:v>-0.17464299999999999</c:v>
                </c:pt>
                <c:pt idx="37198">
                  <c:v>-0.17647499999999999</c:v>
                </c:pt>
                <c:pt idx="37199">
                  <c:v>-0.17835599999999999</c:v>
                </c:pt>
                <c:pt idx="37200">
                  <c:v>-0.180281</c:v>
                </c:pt>
                <c:pt idx="37201">
                  <c:v>-0.18224799999999999</c:v>
                </c:pt>
                <c:pt idx="37202">
                  <c:v>-0.18426200000000001</c:v>
                </c:pt>
                <c:pt idx="37203">
                  <c:v>-0.18632399999999999</c:v>
                </c:pt>
                <c:pt idx="37204">
                  <c:v>-0.18842800000000001</c:v>
                </c:pt>
                <c:pt idx="37205">
                  <c:v>-0.19056400000000001</c:v>
                </c:pt>
                <c:pt idx="37206">
                  <c:v>-0.19272400000000001</c:v>
                </c:pt>
                <c:pt idx="37207">
                  <c:v>-0.19489600000000001</c:v>
                </c:pt>
                <c:pt idx="37208">
                  <c:v>-0.197078</c:v>
                </c:pt>
                <c:pt idx="37209">
                  <c:v>-0.19927700000000001</c:v>
                </c:pt>
                <c:pt idx="37210">
                  <c:v>-0.20149800000000001</c:v>
                </c:pt>
                <c:pt idx="37211">
                  <c:v>-0.20374200000000001</c:v>
                </c:pt>
                <c:pt idx="37212">
                  <c:v>-0.20600199999999999</c:v>
                </c:pt>
                <c:pt idx="37213">
                  <c:v>-0.20827100000000001</c:v>
                </c:pt>
                <c:pt idx="37214">
                  <c:v>-0.21054400000000001</c:v>
                </c:pt>
                <c:pt idx="37215">
                  <c:v>-0.21282000000000001</c:v>
                </c:pt>
                <c:pt idx="37216">
                  <c:v>-0.21510000000000001</c:v>
                </c:pt>
                <c:pt idx="37217">
                  <c:v>-0.21738199999999999</c:v>
                </c:pt>
                <c:pt idx="37218">
                  <c:v>-0.219664</c:v>
                </c:pt>
                <c:pt idx="37219">
                  <c:v>-0.221945</c:v>
                </c:pt>
                <c:pt idx="37220">
                  <c:v>-0.22423000000000001</c:v>
                </c:pt>
                <c:pt idx="37221">
                  <c:v>-0.226519</c:v>
                </c:pt>
                <c:pt idx="37222">
                  <c:v>-0.22881099999999999</c:v>
                </c:pt>
                <c:pt idx="37223">
                  <c:v>-0.2311</c:v>
                </c:pt>
                <c:pt idx="37224">
                  <c:v>-0.233377</c:v>
                </c:pt>
                <c:pt idx="37225">
                  <c:v>-0.23563500000000001</c:v>
                </c:pt>
                <c:pt idx="37226">
                  <c:v>-0.23787800000000001</c:v>
                </c:pt>
                <c:pt idx="37227">
                  <c:v>-0.24010600000000001</c:v>
                </c:pt>
                <c:pt idx="37228">
                  <c:v>-0.24231900000000001</c:v>
                </c:pt>
                <c:pt idx="37229">
                  <c:v>-0.24451200000000001</c:v>
                </c:pt>
                <c:pt idx="37230">
                  <c:v>-0.24668000000000001</c:v>
                </c:pt>
                <c:pt idx="37231">
                  <c:v>-0.24881900000000001</c:v>
                </c:pt>
                <c:pt idx="37232">
                  <c:v>-0.25092599999999998</c:v>
                </c:pt>
                <c:pt idx="37233">
                  <c:v>-0.252996</c:v>
                </c:pt>
                <c:pt idx="37234">
                  <c:v>-0.25502200000000003</c:v>
                </c:pt>
                <c:pt idx="37235">
                  <c:v>-0.25700099999999998</c:v>
                </c:pt>
                <c:pt idx="37236">
                  <c:v>-0.25893100000000002</c:v>
                </c:pt>
                <c:pt idx="37237">
                  <c:v>-0.26080700000000001</c:v>
                </c:pt>
                <c:pt idx="37238">
                  <c:v>-0.262631</c:v>
                </c:pt>
                <c:pt idx="37239">
                  <c:v>-0.26440399999999997</c:v>
                </c:pt>
                <c:pt idx="37240">
                  <c:v>-0.266123</c:v>
                </c:pt>
                <c:pt idx="37241">
                  <c:v>-0.26777499999999999</c:v>
                </c:pt>
                <c:pt idx="37242">
                  <c:v>-0.26935799999999999</c:v>
                </c:pt>
                <c:pt idx="37243">
                  <c:v>-0.270874</c:v>
                </c:pt>
                <c:pt idx="37244">
                  <c:v>-0.27232200000000001</c:v>
                </c:pt>
                <c:pt idx="37245">
                  <c:v>-0.273698</c:v>
                </c:pt>
                <c:pt idx="37246">
                  <c:v>-0.27500200000000002</c:v>
                </c:pt>
                <c:pt idx="37247">
                  <c:v>-0.27623599999999998</c:v>
                </c:pt>
                <c:pt idx="37248">
                  <c:v>-0.277395</c:v>
                </c:pt>
                <c:pt idx="37249">
                  <c:v>-0.27847499999999997</c:v>
                </c:pt>
                <c:pt idx="37250">
                  <c:v>-0.279478</c:v>
                </c:pt>
                <c:pt idx="37251">
                  <c:v>-0.28040500000000002</c:v>
                </c:pt>
                <c:pt idx="37252">
                  <c:v>-0.28125800000000001</c:v>
                </c:pt>
                <c:pt idx="37253">
                  <c:v>-0.28203400000000001</c:v>
                </c:pt>
                <c:pt idx="37254">
                  <c:v>-0.28273500000000001</c:v>
                </c:pt>
                <c:pt idx="37255">
                  <c:v>-0.283362</c:v>
                </c:pt>
                <c:pt idx="37256">
                  <c:v>-0.28391</c:v>
                </c:pt>
                <c:pt idx="37257">
                  <c:v>-0.28437600000000002</c:v>
                </c:pt>
                <c:pt idx="37258">
                  <c:v>-0.28476099999999999</c:v>
                </c:pt>
                <c:pt idx="37259">
                  <c:v>-0.28506999999999999</c:v>
                </c:pt>
                <c:pt idx="37260">
                  <c:v>-0.28530499999999998</c:v>
                </c:pt>
                <c:pt idx="37261">
                  <c:v>-0.28546899999999997</c:v>
                </c:pt>
                <c:pt idx="37262">
                  <c:v>-0.28556100000000001</c:v>
                </c:pt>
                <c:pt idx="37263">
                  <c:v>-0.28558</c:v>
                </c:pt>
                <c:pt idx="37264">
                  <c:v>-0.28552699999999998</c:v>
                </c:pt>
                <c:pt idx="37265">
                  <c:v>-0.28540100000000002</c:v>
                </c:pt>
                <c:pt idx="37266">
                  <c:v>-0.28520600000000002</c:v>
                </c:pt>
                <c:pt idx="37267">
                  <c:v>-0.28494000000000003</c:v>
                </c:pt>
                <c:pt idx="37268">
                  <c:v>-0.28459899999999999</c:v>
                </c:pt>
                <c:pt idx="37269">
                  <c:v>-0.28418100000000002</c:v>
                </c:pt>
                <c:pt idx="37270">
                  <c:v>-0.283688</c:v>
                </c:pt>
                <c:pt idx="37271">
                  <c:v>-0.28312399999999999</c:v>
                </c:pt>
                <c:pt idx="37272">
                  <c:v>-0.28249400000000002</c:v>
                </c:pt>
                <c:pt idx="37273">
                  <c:v>-0.28179900000000002</c:v>
                </c:pt>
                <c:pt idx="37274">
                  <c:v>-0.28104099999999999</c:v>
                </c:pt>
                <c:pt idx="37275">
                  <c:v>-0.28022000000000002</c:v>
                </c:pt>
                <c:pt idx="37276">
                  <c:v>-0.27933599999999997</c:v>
                </c:pt>
                <c:pt idx="37277">
                  <c:v>-0.278393</c:v>
                </c:pt>
                <c:pt idx="37278">
                  <c:v>-0.277395</c:v>
                </c:pt>
                <c:pt idx="37279">
                  <c:v>-0.27634900000000001</c:v>
                </c:pt>
                <c:pt idx="37280">
                  <c:v>-0.27526200000000001</c:v>
                </c:pt>
                <c:pt idx="37281">
                  <c:v>-0.27413999999999999</c:v>
                </c:pt>
                <c:pt idx="37282">
                  <c:v>-0.27298099999999997</c:v>
                </c:pt>
                <c:pt idx="37283">
                  <c:v>-0.27178799999999997</c:v>
                </c:pt>
                <c:pt idx="37284">
                  <c:v>-0.270563</c:v>
                </c:pt>
                <c:pt idx="37285">
                  <c:v>-0.26930799999999999</c:v>
                </c:pt>
                <c:pt idx="37286">
                  <c:v>-0.26802700000000002</c:v>
                </c:pt>
                <c:pt idx="37287">
                  <c:v>-0.26672600000000002</c:v>
                </c:pt>
                <c:pt idx="37288">
                  <c:v>-0.26540599999999998</c:v>
                </c:pt>
                <c:pt idx="37289">
                  <c:v>-0.26406600000000002</c:v>
                </c:pt>
                <c:pt idx="37290">
                  <c:v>-0.26270700000000002</c:v>
                </c:pt>
                <c:pt idx="37291">
                  <c:v>-0.261326</c:v>
                </c:pt>
                <c:pt idx="37292">
                  <c:v>-0.25992199999999999</c:v>
                </c:pt>
                <c:pt idx="37293">
                  <c:v>-0.25849299999999997</c:v>
                </c:pt>
                <c:pt idx="37294">
                  <c:v>-0.25704100000000002</c:v>
                </c:pt>
                <c:pt idx="37295">
                  <c:v>-0.25557099999999999</c:v>
                </c:pt>
                <c:pt idx="37296">
                  <c:v>-0.254083</c:v>
                </c:pt>
                <c:pt idx="37297">
                  <c:v>-0.252581</c:v>
                </c:pt>
                <c:pt idx="37298">
                  <c:v>-0.25106699999999998</c:v>
                </c:pt>
                <c:pt idx="37299">
                  <c:v>-0.24954699999999999</c:v>
                </c:pt>
                <c:pt idx="37300">
                  <c:v>-0.24802299999999999</c:v>
                </c:pt>
                <c:pt idx="37301">
                  <c:v>-0.246499</c:v>
                </c:pt>
                <c:pt idx="37302">
                  <c:v>-0.244981</c:v>
                </c:pt>
                <c:pt idx="37303">
                  <c:v>-0.243479</c:v>
                </c:pt>
                <c:pt idx="37304">
                  <c:v>-0.24200099999999999</c:v>
                </c:pt>
                <c:pt idx="37305">
                  <c:v>-0.24054700000000001</c:v>
                </c:pt>
                <c:pt idx="37306">
                  <c:v>-0.239118</c:v>
                </c:pt>
                <c:pt idx="37307">
                  <c:v>-0.23771500000000001</c:v>
                </c:pt>
                <c:pt idx="37308">
                  <c:v>-0.236343</c:v>
                </c:pt>
                <c:pt idx="37309">
                  <c:v>-0.235009</c:v>
                </c:pt>
                <c:pt idx="37310">
                  <c:v>-0.23371900000000001</c:v>
                </c:pt>
                <c:pt idx="37311">
                  <c:v>-0.232483</c:v>
                </c:pt>
                <c:pt idx="37312">
                  <c:v>-0.23130300000000001</c:v>
                </c:pt>
                <c:pt idx="37313">
                  <c:v>-0.230181</c:v>
                </c:pt>
                <c:pt idx="37314">
                  <c:v>-0.22911100000000001</c:v>
                </c:pt>
                <c:pt idx="37315">
                  <c:v>-0.22808999999999999</c:v>
                </c:pt>
                <c:pt idx="37316">
                  <c:v>-0.22711899999999999</c:v>
                </c:pt>
                <c:pt idx="37317">
                  <c:v>-0.22619600000000001</c:v>
                </c:pt>
                <c:pt idx="37318">
                  <c:v>-0.22532199999999999</c:v>
                </c:pt>
                <c:pt idx="37319">
                  <c:v>-0.22450200000000001</c:v>
                </c:pt>
                <c:pt idx="37320">
                  <c:v>-0.223741</c:v>
                </c:pt>
                <c:pt idx="37321">
                  <c:v>-0.22303799999999999</c:v>
                </c:pt>
                <c:pt idx="37322">
                  <c:v>-0.22239200000000001</c:v>
                </c:pt>
                <c:pt idx="37323">
                  <c:v>-0.221806</c:v>
                </c:pt>
                <c:pt idx="37324">
                  <c:v>-0.22128600000000001</c:v>
                </c:pt>
                <c:pt idx="37325">
                  <c:v>-0.220831</c:v>
                </c:pt>
                <c:pt idx="37326">
                  <c:v>-0.22044</c:v>
                </c:pt>
                <c:pt idx="37327">
                  <c:v>-0.22011600000000001</c:v>
                </c:pt>
                <c:pt idx="37328">
                  <c:v>-0.219859</c:v>
                </c:pt>
                <c:pt idx="37329">
                  <c:v>-0.21967</c:v>
                </c:pt>
                <c:pt idx="37330">
                  <c:v>-0.21954899999999999</c:v>
                </c:pt>
                <c:pt idx="37331">
                  <c:v>-0.219499</c:v>
                </c:pt>
                <c:pt idx="37332">
                  <c:v>-0.21952099999999999</c:v>
                </c:pt>
                <c:pt idx="37333">
                  <c:v>-0.219612</c:v>
                </c:pt>
                <c:pt idx="37334">
                  <c:v>-0.21976399999999999</c:v>
                </c:pt>
                <c:pt idx="37335">
                  <c:v>-0.219976</c:v>
                </c:pt>
                <c:pt idx="37336">
                  <c:v>-0.220246</c:v>
                </c:pt>
                <c:pt idx="37337">
                  <c:v>-0.220579</c:v>
                </c:pt>
                <c:pt idx="37338">
                  <c:v>-0.22097900000000001</c:v>
                </c:pt>
                <c:pt idx="37339">
                  <c:v>-0.221447</c:v>
                </c:pt>
                <c:pt idx="37340">
                  <c:v>-0.22198699999999999</c:v>
                </c:pt>
                <c:pt idx="37341">
                  <c:v>-0.22259499999999999</c:v>
                </c:pt>
                <c:pt idx="37342">
                  <c:v>-0.22326699999999999</c:v>
                </c:pt>
                <c:pt idx="37343">
                  <c:v>-0.223998</c:v>
                </c:pt>
                <c:pt idx="37344">
                  <c:v>-0.22478400000000001</c:v>
                </c:pt>
                <c:pt idx="37345">
                  <c:v>-0.22562099999999999</c:v>
                </c:pt>
                <c:pt idx="37346">
                  <c:v>-0.22651099999999999</c:v>
                </c:pt>
                <c:pt idx="37347">
                  <c:v>-0.22746</c:v>
                </c:pt>
                <c:pt idx="37348">
                  <c:v>-0.22847300000000001</c:v>
                </c:pt>
                <c:pt idx="37349">
                  <c:v>-0.22955</c:v>
                </c:pt>
                <c:pt idx="37350">
                  <c:v>-0.230688</c:v>
                </c:pt>
                <c:pt idx="37351">
                  <c:v>-0.231877</c:v>
                </c:pt>
                <c:pt idx="37352">
                  <c:v>-0.23310800000000001</c:v>
                </c:pt>
                <c:pt idx="37353">
                  <c:v>-0.234377</c:v>
                </c:pt>
                <c:pt idx="37354">
                  <c:v>-0.235678</c:v>
                </c:pt>
                <c:pt idx="37355">
                  <c:v>-0.237008</c:v>
                </c:pt>
                <c:pt idx="37356">
                  <c:v>-0.238368</c:v>
                </c:pt>
                <c:pt idx="37357">
                  <c:v>-0.239755</c:v>
                </c:pt>
                <c:pt idx="37358">
                  <c:v>-0.24116499999999999</c:v>
                </c:pt>
                <c:pt idx="37359">
                  <c:v>-0.24259700000000001</c:v>
                </c:pt>
                <c:pt idx="37360">
                  <c:v>-0.24405099999999999</c:v>
                </c:pt>
                <c:pt idx="37361">
                  <c:v>-0.245528</c:v>
                </c:pt>
                <c:pt idx="37362">
                  <c:v>-0.247029</c:v>
                </c:pt>
                <c:pt idx="37363">
                  <c:v>-0.248553</c:v>
                </c:pt>
                <c:pt idx="37364">
                  <c:v>-0.25009900000000002</c:v>
                </c:pt>
                <c:pt idx="37365">
                  <c:v>-0.25166500000000003</c:v>
                </c:pt>
                <c:pt idx="37366">
                  <c:v>-0.253243</c:v>
                </c:pt>
                <c:pt idx="37367">
                  <c:v>-0.254828</c:v>
                </c:pt>
                <c:pt idx="37368">
                  <c:v>-0.256415</c:v>
                </c:pt>
                <c:pt idx="37369">
                  <c:v>-0.25800000000000001</c:v>
                </c:pt>
                <c:pt idx="37370">
                  <c:v>-0.25957599999999997</c:v>
                </c:pt>
                <c:pt idx="37371">
                  <c:v>-0.26113799999999998</c:v>
                </c:pt>
                <c:pt idx="37372">
                  <c:v>-0.262685</c:v>
                </c:pt>
                <c:pt idx="37373">
                  <c:v>-0.26421699999999998</c:v>
                </c:pt>
                <c:pt idx="37374">
                  <c:v>-0.26573400000000003</c:v>
                </c:pt>
                <c:pt idx="37375">
                  <c:v>-0.267235</c:v>
                </c:pt>
                <c:pt idx="37376">
                  <c:v>-0.26872099999999999</c:v>
                </c:pt>
                <c:pt idx="37377">
                  <c:v>-0.27018999999999999</c:v>
                </c:pt>
                <c:pt idx="37378">
                  <c:v>-0.27163599999999999</c:v>
                </c:pt>
                <c:pt idx="37379">
                  <c:v>-0.27305699999999999</c:v>
                </c:pt>
                <c:pt idx="37380">
                  <c:v>-0.274453</c:v>
                </c:pt>
                <c:pt idx="37381">
                  <c:v>-0.27582699999999999</c:v>
                </c:pt>
                <c:pt idx="37382">
                  <c:v>-0.27718199999999998</c:v>
                </c:pt>
                <c:pt idx="37383">
                  <c:v>-0.27851799999999999</c:v>
                </c:pt>
                <c:pt idx="37384">
                  <c:v>-0.27983799999999998</c:v>
                </c:pt>
                <c:pt idx="37385">
                  <c:v>-0.28114299999999998</c:v>
                </c:pt>
                <c:pt idx="37386">
                  <c:v>-0.28242800000000001</c:v>
                </c:pt>
                <c:pt idx="37387">
                  <c:v>-0.28368399999999999</c:v>
                </c:pt>
                <c:pt idx="37388">
                  <c:v>-0.28490399999999999</c:v>
                </c:pt>
                <c:pt idx="37389">
                  <c:v>-0.286082</c:v>
                </c:pt>
                <c:pt idx="37390">
                  <c:v>-0.28721999999999998</c:v>
                </c:pt>
                <c:pt idx="37391">
                  <c:v>-0.28831600000000002</c:v>
                </c:pt>
                <c:pt idx="37392">
                  <c:v>-0.28936800000000001</c:v>
                </c:pt>
                <c:pt idx="37393">
                  <c:v>-0.29037299999999999</c:v>
                </c:pt>
                <c:pt idx="37394">
                  <c:v>-0.29133300000000001</c:v>
                </c:pt>
                <c:pt idx="37395">
                  <c:v>-0.29225400000000001</c:v>
                </c:pt>
                <c:pt idx="37396">
                  <c:v>-0.29312100000000002</c:v>
                </c:pt>
                <c:pt idx="37397">
                  <c:v>-0.29389799999999999</c:v>
                </c:pt>
                <c:pt idx="37398">
                  <c:v>-0.29459000000000002</c:v>
                </c:pt>
                <c:pt idx="37399">
                  <c:v>-0.295242</c:v>
                </c:pt>
                <c:pt idx="37400">
                  <c:v>-0.29585299999999998</c:v>
                </c:pt>
                <c:pt idx="37401">
                  <c:v>-0.296402</c:v>
                </c:pt>
                <c:pt idx="37402">
                  <c:v>-0.29689500000000002</c:v>
                </c:pt>
                <c:pt idx="37403">
                  <c:v>-0.29734300000000002</c:v>
                </c:pt>
                <c:pt idx="37404">
                  <c:v>-0.29774400000000001</c:v>
                </c:pt>
                <c:pt idx="37405">
                  <c:v>-0.29809400000000003</c:v>
                </c:pt>
                <c:pt idx="37406">
                  <c:v>-0.29838500000000001</c:v>
                </c:pt>
                <c:pt idx="37407">
                  <c:v>-0.29861300000000002</c:v>
                </c:pt>
                <c:pt idx="37408">
                  <c:v>-0.29877999999999999</c:v>
                </c:pt>
                <c:pt idx="37409">
                  <c:v>-0.29888900000000002</c:v>
                </c:pt>
                <c:pt idx="37410">
                  <c:v>-0.29893900000000001</c:v>
                </c:pt>
                <c:pt idx="37411">
                  <c:v>-0.29893199999999998</c:v>
                </c:pt>
                <c:pt idx="37412">
                  <c:v>-0.298869</c:v>
                </c:pt>
                <c:pt idx="37413">
                  <c:v>-0.29875600000000002</c:v>
                </c:pt>
                <c:pt idx="37414">
                  <c:v>-0.29859799999999997</c:v>
                </c:pt>
                <c:pt idx="37415">
                  <c:v>-0.29839900000000003</c:v>
                </c:pt>
                <c:pt idx="37416">
                  <c:v>-0.29815799999999998</c:v>
                </c:pt>
                <c:pt idx="37417">
                  <c:v>-0.297873</c:v>
                </c:pt>
                <c:pt idx="37418">
                  <c:v>-0.297543</c:v>
                </c:pt>
                <c:pt idx="37419">
                  <c:v>-0.29716700000000001</c:v>
                </c:pt>
                <c:pt idx="37420">
                  <c:v>-0.29674699999999998</c:v>
                </c:pt>
                <c:pt idx="37421">
                  <c:v>-0.29628500000000002</c:v>
                </c:pt>
                <c:pt idx="37422">
                  <c:v>-0.29578199999999999</c:v>
                </c:pt>
                <c:pt idx="37423">
                  <c:v>-0.295236</c:v>
                </c:pt>
                <c:pt idx="37424">
                  <c:v>-0.29464699999999999</c:v>
                </c:pt>
                <c:pt idx="37425">
                  <c:v>-0.29401300000000002</c:v>
                </c:pt>
                <c:pt idx="37426">
                  <c:v>-0.29332999999999998</c:v>
                </c:pt>
                <c:pt idx="37427">
                  <c:v>-0.29260199999999997</c:v>
                </c:pt>
                <c:pt idx="37428">
                  <c:v>-0.29182999999999998</c:v>
                </c:pt>
                <c:pt idx="37429">
                  <c:v>-0.29100799999999999</c:v>
                </c:pt>
                <c:pt idx="37430">
                  <c:v>-0.29013699999999998</c:v>
                </c:pt>
                <c:pt idx="37431">
                  <c:v>-0.28922300000000001</c:v>
                </c:pt>
                <c:pt idx="37432">
                  <c:v>-0.288275</c:v>
                </c:pt>
                <c:pt idx="37433">
                  <c:v>-0.287296</c:v>
                </c:pt>
                <c:pt idx="37434">
                  <c:v>-0.28628799999999999</c:v>
                </c:pt>
                <c:pt idx="37435">
                  <c:v>-0.28525200000000001</c:v>
                </c:pt>
                <c:pt idx="37436">
                  <c:v>-0.284188</c:v>
                </c:pt>
                <c:pt idx="37437">
                  <c:v>-0.28309699999999999</c:v>
                </c:pt>
                <c:pt idx="37438">
                  <c:v>-0.28197699999999998</c:v>
                </c:pt>
                <c:pt idx="37439">
                  <c:v>-0.280829</c:v>
                </c:pt>
                <c:pt idx="37440">
                  <c:v>-0.27965800000000002</c:v>
                </c:pt>
                <c:pt idx="37441">
                  <c:v>-0.27846500000000002</c:v>
                </c:pt>
                <c:pt idx="37442">
                  <c:v>-0.277252</c:v>
                </c:pt>
                <c:pt idx="37443">
                  <c:v>-0.27601799999999999</c:v>
                </c:pt>
                <c:pt idx="37444">
                  <c:v>-0.27476299999999998</c:v>
                </c:pt>
                <c:pt idx="37445">
                  <c:v>-0.273484</c:v>
                </c:pt>
                <c:pt idx="37446">
                  <c:v>-0.27218100000000001</c:v>
                </c:pt>
                <c:pt idx="37447">
                  <c:v>-0.27085500000000001</c:v>
                </c:pt>
                <c:pt idx="37448">
                  <c:v>-0.26950600000000002</c:v>
                </c:pt>
                <c:pt idx="37449">
                  <c:v>-0.26813799999999999</c:v>
                </c:pt>
                <c:pt idx="37450">
                  <c:v>-0.26675599999999999</c:v>
                </c:pt>
                <c:pt idx="37451">
                  <c:v>-0.26536700000000002</c:v>
                </c:pt>
                <c:pt idx="37452">
                  <c:v>-0.26396999999999998</c:v>
                </c:pt>
                <c:pt idx="37453">
                  <c:v>-0.26256499999999999</c:v>
                </c:pt>
                <c:pt idx="37454">
                  <c:v>-0.26114999999999999</c:v>
                </c:pt>
                <c:pt idx="37455">
                  <c:v>-0.25972400000000001</c:v>
                </c:pt>
                <c:pt idx="37456">
                  <c:v>-0.25828400000000001</c:v>
                </c:pt>
                <c:pt idx="37457">
                  <c:v>-0.25683</c:v>
                </c:pt>
                <c:pt idx="37458">
                  <c:v>-0.255361</c:v>
                </c:pt>
                <c:pt idx="37459">
                  <c:v>-0.25388100000000002</c:v>
                </c:pt>
                <c:pt idx="37460">
                  <c:v>-0.25239499999999998</c:v>
                </c:pt>
                <c:pt idx="37461">
                  <c:v>-0.25090800000000002</c:v>
                </c:pt>
                <c:pt idx="37462">
                  <c:v>-0.24942400000000001</c:v>
                </c:pt>
                <c:pt idx="37463">
                  <c:v>-0.247945</c:v>
                </c:pt>
                <c:pt idx="37464">
                  <c:v>-0.24646999999999999</c:v>
                </c:pt>
                <c:pt idx="37465">
                  <c:v>-0.24499899999999999</c:v>
                </c:pt>
                <c:pt idx="37466">
                  <c:v>-0.243534</c:v>
                </c:pt>
                <c:pt idx="37467">
                  <c:v>-0.24207600000000001</c:v>
                </c:pt>
                <c:pt idx="37468">
                  <c:v>-0.24062900000000001</c:v>
                </c:pt>
                <c:pt idx="37469">
                  <c:v>-0.23919899999999999</c:v>
                </c:pt>
                <c:pt idx="37470">
                  <c:v>-0.237784</c:v>
                </c:pt>
                <c:pt idx="37471">
                  <c:v>-0.236378</c:v>
                </c:pt>
                <c:pt idx="37472">
                  <c:v>-0.23497699999999999</c:v>
                </c:pt>
                <c:pt idx="37473">
                  <c:v>-0.23357800000000001</c:v>
                </c:pt>
                <c:pt idx="37474">
                  <c:v>-0.232185</c:v>
                </c:pt>
                <c:pt idx="37475">
                  <c:v>-0.23080500000000001</c:v>
                </c:pt>
                <c:pt idx="37476">
                  <c:v>-0.22944000000000001</c:v>
                </c:pt>
                <c:pt idx="37477">
                  <c:v>-0.22808700000000001</c:v>
                </c:pt>
                <c:pt idx="37478">
                  <c:v>-0.226744</c:v>
                </c:pt>
                <c:pt idx="37479">
                  <c:v>-0.225415</c:v>
                </c:pt>
                <c:pt idx="37480">
                  <c:v>-0.224104</c:v>
                </c:pt>
                <c:pt idx="37481">
                  <c:v>-0.22281200000000001</c:v>
                </c:pt>
                <c:pt idx="37482">
                  <c:v>-0.22153900000000001</c:v>
                </c:pt>
                <c:pt idx="37483">
                  <c:v>-0.22029000000000001</c:v>
                </c:pt>
                <c:pt idx="37484">
                  <c:v>-0.21907099999999999</c:v>
                </c:pt>
                <c:pt idx="37485">
                  <c:v>-0.217889</c:v>
                </c:pt>
                <c:pt idx="37486">
                  <c:v>-0.21674299999999999</c:v>
                </c:pt>
                <c:pt idx="37487">
                  <c:v>-0.21562899999999999</c:v>
                </c:pt>
                <c:pt idx="37488">
                  <c:v>-0.21454400000000001</c:v>
                </c:pt>
                <c:pt idx="37489">
                  <c:v>-0.21348800000000001</c:v>
                </c:pt>
                <c:pt idx="37490">
                  <c:v>-0.21246100000000001</c:v>
                </c:pt>
                <c:pt idx="37491">
                  <c:v>-0.21146499999999999</c:v>
                </c:pt>
                <c:pt idx="37492">
                  <c:v>-0.210504</c:v>
                </c:pt>
                <c:pt idx="37493">
                  <c:v>-0.20957500000000001</c:v>
                </c:pt>
                <c:pt idx="37494">
                  <c:v>-0.208675</c:v>
                </c:pt>
                <c:pt idx="37495">
                  <c:v>-0.20780399999999999</c:v>
                </c:pt>
                <c:pt idx="37496">
                  <c:v>-0.206956</c:v>
                </c:pt>
                <c:pt idx="37497">
                  <c:v>-0.20610700000000001</c:v>
                </c:pt>
                <c:pt idx="37498">
                  <c:v>-0.20525399999999999</c:v>
                </c:pt>
                <c:pt idx="37499">
                  <c:v>-0.204425</c:v>
                </c:pt>
                <c:pt idx="37500">
                  <c:v>-0.203629</c:v>
                </c:pt>
                <c:pt idx="37501">
                  <c:v>-0.20285700000000001</c:v>
                </c:pt>
                <c:pt idx="37502">
                  <c:v>-0.20210700000000001</c:v>
                </c:pt>
                <c:pt idx="37503">
                  <c:v>-0.20138500000000001</c:v>
                </c:pt>
                <c:pt idx="37504">
                  <c:v>-0.20069200000000001</c:v>
                </c:pt>
                <c:pt idx="37505">
                  <c:v>-0.20002900000000001</c:v>
                </c:pt>
                <c:pt idx="37506">
                  <c:v>-0.19939100000000001</c:v>
                </c:pt>
                <c:pt idx="37507">
                  <c:v>-0.198772</c:v>
                </c:pt>
                <c:pt idx="37508">
                  <c:v>-0.19816800000000001</c:v>
                </c:pt>
                <c:pt idx="37509">
                  <c:v>-0.197579</c:v>
                </c:pt>
                <c:pt idx="37510">
                  <c:v>-0.19700300000000001</c:v>
                </c:pt>
                <c:pt idx="37511">
                  <c:v>-0.196439</c:v>
                </c:pt>
                <c:pt idx="37512">
                  <c:v>-0.19589000000000001</c:v>
                </c:pt>
                <c:pt idx="37513">
                  <c:v>-0.195357</c:v>
                </c:pt>
                <c:pt idx="37514">
                  <c:v>-0.19483900000000001</c:v>
                </c:pt>
                <c:pt idx="37515">
                  <c:v>-0.194331</c:v>
                </c:pt>
                <c:pt idx="37516">
                  <c:v>-0.19383500000000001</c:v>
                </c:pt>
                <c:pt idx="37517">
                  <c:v>-0.193355</c:v>
                </c:pt>
                <c:pt idx="37518">
                  <c:v>-0.19289100000000001</c:v>
                </c:pt>
                <c:pt idx="37519">
                  <c:v>-0.192445</c:v>
                </c:pt>
                <c:pt idx="37520">
                  <c:v>-0.19201699999999999</c:v>
                </c:pt>
                <c:pt idx="37521">
                  <c:v>-0.191609</c:v>
                </c:pt>
                <c:pt idx="37522">
                  <c:v>-0.191221</c:v>
                </c:pt>
                <c:pt idx="37523">
                  <c:v>-0.19084799999999999</c:v>
                </c:pt>
                <c:pt idx="37524">
                  <c:v>-0.19048599999999999</c:v>
                </c:pt>
                <c:pt idx="37525">
                  <c:v>-0.190136</c:v>
                </c:pt>
                <c:pt idx="37526">
                  <c:v>-0.18979699999999999</c:v>
                </c:pt>
                <c:pt idx="37527">
                  <c:v>-0.189472</c:v>
                </c:pt>
                <c:pt idx="37528">
                  <c:v>-0.189165</c:v>
                </c:pt>
                <c:pt idx="37529">
                  <c:v>-0.188884</c:v>
                </c:pt>
                <c:pt idx="37530">
                  <c:v>-0.18863099999999999</c:v>
                </c:pt>
                <c:pt idx="37531">
                  <c:v>-0.18840000000000001</c:v>
                </c:pt>
                <c:pt idx="37532">
                  <c:v>-0.18818599999999999</c:v>
                </c:pt>
                <c:pt idx="37533">
                  <c:v>-0.18798400000000001</c:v>
                </c:pt>
                <c:pt idx="37534">
                  <c:v>-0.187779</c:v>
                </c:pt>
                <c:pt idx="37535">
                  <c:v>-0.187554</c:v>
                </c:pt>
                <c:pt idx="37536">
                  <c:v>-0.18732299999999999</c:v>
                </c:pt>
                <c:pt idx="37537">
                  <c:v>-0.18710099999999999</c:v>
                </c:pt>
                <c:pt idx="37538">
                  <c:v>-0.18687999999999999</c:v>
                </c:pt>
                <c:pt idx="37539">
                  <c:v>-0.18665200000000001</c:v>
                </c:pt>
                <c:pt idx="37540">
                  <c:v>-0.18642500000000001</c:v>
                </c:pt>
                <c:pt idx="37541">
                  <c:v>-0.18620200000000001</c:v>
                </c:pt>
                <c:pt idx="37542">
                  <c:v>-0.18598300000000001</c:v>
                </c:pt>
                <c:pt idx="37543">
                  <c:v>-0.18576500000000001</c:v>
                </c:pt>
                <c:pt idx="37544">
                  <c:v>-0.18554599999999999</c:v>
                </c:pt>
                <c:pt idx="37545">
                  <c:v>-0.18532699999999999</c:v>
                </c:pt>
                <c:pt idx="37546">
                  <c:v>-0.18510699999999999</c:v>
                </c:pt>
                <c:pt idx="37547">
                  <c:v>-0.184887</c:v>
                </c:pt>
                <c:pt idx="37548">
                  <c:v>-0.184668</c:v>
                </c:pt>
                <c:pt idx="37549">
                  <c:v>-0.184452</c:v>
                </c:pt>
                <c:pt idx="37550">
                  <c:v>-0.18423700000000001</c:v>
                </c:pt>
                <c:pt idx="37551">
                  <c:v>-0.18402299999999999</c:v>
                </c:pt>
                <c:pt idx="37552">
                  <c:v>-0.183809</c:v>
                </c:pt>
                <c:pt idx="37553">
                  <c:v>-0.18359700000000001</c:v>
                </c:pt>
                <c:pt idx="37554">
                  <c:v>-0.183389</c:v>
                </c:pt>
                <c:pt idx="37555">
                  <c:v>-0.18318599999999999</c:v>
                </c:pt>
                <c:pt idx="37556">
                  <c:v>-0.18298600000000001</c:v>
                </c:pt>
                <c:pt idx="37557">
                  <c:v>-0.18279000000000001</c:v>
                </c:pt>
                <c:pt idx="37558">
                  <c:v>-0.18259900000000001</c:v>
                </c:pt>
                <c:pt idx="37559">
                  <c:v>-0.18241199999999999</c:v>
                </c:pt>
                <c:pt idx="37560">
                  <c:v>-0.182225</c:v>
                </c:pt>
                <c:pt idx="37561">
                  <c:v>-0.182036</c:v>
                </c:pt>
                <c:pt idx="37562">
                  <c:v>-0.18184800000000001</c:v>
                </c:pt>
                <c:pt idx="37563">
                  <c:v>-0.18166299999999999</c:v>
                </c:pt>
                <c:pt idx="37564">
                  <c:v>-0.181477</c:v>
                </c:pt>
                <c:pt idx="37565">
                  <c:v>-0.18129200000000001</c:v>
                </c:pt>
                <c:pt idx="37566">
                  <c:v>-0.18111099999999999</c:v>
                </c:pt>
                <c:pt idx="37567">
                  <c:v>-0.18093699999999999</c:v>
                </c:pt>
                <c:pt idx="37568">
                  <c:v>-0.18077099999999999</c:v>
                </c:pt>
                <c:pt idx="37569">
                  <c:v>-0.18060899999999999</c:v>
                </c:pt>
                <c:pt idx="37570">
                  <c:v>-0.180451</c:v>
                </c:pt>
                <c:pt idx="37571">
                  <c:v>-0.18029400000000001</c:v>
                </c:pt>
                <c:pt idx="37572">
                  <c:v>-0.18013599999999999</c:v>
                </c:pt>
                <c:pt idx="37573">
                  <c:v>-0.179976</c:v>
                </c:pt>
                <c:pt idx="37574">
                  <c:v>-0.17981800000000001</c:v>
                </c:pt>
                <c:pt idx="37575">
                  <c:v>-0.17966199999999999</c:v>
                </c:pt>
                <c:pt idx="37576">
                  <c:v>-0.179508</c:v>
                </c:pt>
                <c:pt idx="37577">
                  <c:v>-0.17935100000000001</c:v>
                </c:pt>
                <c:pt idx="37578">
                  <c:v>-0.17918999999999999</c:v>
                </c:pt>
                <c:pt idx="37579">
                  <c:v>-0.17902399999999999</c:v>
                </c:pt>
                <c:pt idx="37580">
                  <c:v>-0.17885300000000001</c:v>
                </c:pt>
                <c:pt idx="37581">
                  <c:v>-0.178676</c:v>
                </c:pt>
                <c:pt idx="37582">
                  <c:v>-0.17849200000000001</c:v>
                </c:pt>
                <c:pt idx="37583">
                  <c:v>-0.17830099999999999</c:v>
                </c:pt>
                <c:pt idx="37584">
                  <c:v>-0.17810300000000001</c:v>
                </c:pt>
                <c:pt idx="37585">
                  <c:v>-0.1779</c:v>
                </c:pt>
                <c:pt idx="37586">
                  <c:v>-0.17769399999999999</c:v>
                </c:pt>
                <c:pt idx="37587">
                  <c:v>-0.177484</c:v>
                </c:pt>
                <c:pt idx="37588">
                  <c:v>-0.17727100000000001</c:v>
                </c:pt>
                <c:pt idx="37589">
                  <c:v>-0.17705699999999999</c:v>
                </c:pt>
                <c:pt idx="37590">
                  <c:v>-0.176843</c:v>
                </c:pt>
                <c:pt idx="37591">
                  <c:v>-0.17663100000000001</c:v>
                </c:pt>
                <c:pt idx="37592">
                  <c:v>-0.17642099999999999</c:v>
                </c:pt>
                <c:pt idx="37593">
                  <c:v>-0.17621600000000001</c:v>
                </c:pt>
                <c:pt idx="37594">
                  <c:v>-0.17601700000000001</c:v>
                </c:pt>
                <c:pt idx="37595">
                  <c:v>-0.17582500000000001</c:v>
                </c:pt>
                <c:pt idx="37596">
                  <c:v>-0.17564099999999999</c:v>
                </c:pt>
                <c:pt idx="37597">
                  <c:v>-0.17546800000000001</c:v>
                </c:pt>
                <c:pt idx="37598">
                  <c:v>-0.17530699999999999</c:v>
                </c:pt>
                <c:pt idx="37599">
                  <c:v>-0.17515900000000001</c:v>
                </c:pt>
                <c:pt idx="37600">
                  <c:v>-0.17502300000000001</c:v>
                </c:pt>
                <c:pt idx="37601">
                  <c:v>-0.174899</c:v>
                </c:pt>
                <c:pt idx="37602">
                  <c:v>-0.17478299999999999</c:v>
                </c:pt>
                <c:pt idx="37603">
                  <c:v>-0.174679</c:v>
                </c:pt>
                <c:pt idx="37604">
                  <c:v>-0.17459</c:v>
                </c:pt>
                <c:pt idx="37605">
                  <c:v>-0.174514</c:v>
                </c:pt>
                <c:pt idx="37606">
                  <c:v>-0.174452</c:v>
                </c:pt>
                <c:pt idx="37607">
                  <c:v>-0.174402</c:v>
                </c:pt>
                <c:pt idx="37608">
                  <c:v>-0.17436399999999999</c:v>
                </c:pt>
                <c:pt idx="37609">
                  <c:v>-0.17433499999999999</c:v>
                </c:pt>
                <c:pt idx="37610">
                  <c:v>-0.174314</c:v>
                </c:pt>
                <c:pt idx="37611">
                  <c:v>-0.17430499999999999</c:v>
                </c:pt>
                <c:pt idx="37612">
                  <c:v>-0.17430899999999999</c:v>
                </c:pt>
                <c:pt idx="37613">
                  <c:v>-0.17432900000000001</c:v>
                </c:pt>
                <c:pt idx="37614">
                  <c:v>-0.17436499999999999</c:v>
                </c:pt>
                <c:pt idx="37615">
                  <c:v>-0.17441200000000001</c:v>
                </c:pt>
                <c:pt idx="37616">
                  <c:v>-0.17446800000000001</c:v>
                </c:pt>
                <c:pt idx="37617">
                  <c:v>-0.17453099999999999</c:v>
                </c:pt>
                <c:pt idx="37618">
                  <c:v>-0.17460100000000001</c:v>
                </c:pt>
                <c:pt idx="37619">
                  <c:v>-0.174675</c:v>
                </c:pt>
                <c:pt idx="37620">
                  <c:v>-0.17475199999999999</c:v>
                </c:pt>
                <c:pt idx="37621">
                  <c:v>-0.17483099999999999</c:v>
                </c:pt>
                <c:pt idx="37622">
                  <c:v>-0.17491399999999999</c:v>
                </c:pt>
                <c:pt idx="37623">
                  <c:v>-0.17500399999999999</c:v>
                </c:pt>
                <c:pt idx="37624">
                  <c:v>-0.17510000000000001</c:v>
                </c:pt>
                <c:pt idx="37625">
                  <c:v>-0.17519999999999999</c:v>
                </c:pt>
                <c:pt idx="37626">
                  <c:v>-0.17530399999999999</c:v>
                </c:pt>
                <c:pt idx="37627">
                  <c:v>-0.17541300000000001</c:v>
                </c:pt>
                <c:pt idx="37628">
                  <c:v>-0.17552200000000001</c:v>
                </c:pt>
                <c:pt idx="37629">
                  <c:v>-0.17563300000000001</c:v>
                </c:pt>
                <c:pt idx="37630">
                  <c:v>-0.17574500000000001</c:v>
                </c:pt>
                <c:pt idx="37631">
                  <c:v>-0.17586199999999999</c:v>
                </c:pt>
                <c:pt idx="37632">
                  <c:v>-0.175984</c:v>
                </c:pt>
                <c:pt idx="37633">
                  <c:v>-0.17611099999999999</c:v>
                </c:pt>
                <c:pt idx="37634">
                  <c:v>-0.17624000000000001</c:v>
                </c:pt>
                <c:pt idx="37635">
                  <c:v>-0.176369</c:v>
                </c:pt>
                <c:pt idx="37636">
                  <c:v>-0.17649699999999999</c:v>
                </c:pt>
                <c:pt idx="37637">
                  <c:v>-0.17662</c:v>
                </c:pt>
                <c:pt idx="37638">
                  <c:v>-0.17673800000000001</c:v>
                </c:pt>
                <c:pt idx="37639">
                  <c:v>-0.17684800000000001</c:v>
                </c:pt>
                <c:pt idx="37640">
                  <c:v>-0.176952</c:v>
                </c:pt>
                <c:pt idx="37641">
                  <c:v>-0.17705000000000001</c:v>
                </c:pt>
                <c:pt idx="37642">
                  <c:v>-0.17714099999999999</c:v>
                </c:pt>
                <c:pt idx="37643">
                  <c:v>-0.17722499999999999</c:v>
                </c:pt>
                <c:pt idx="37644">
                  <c:v>-0.17729800000000001</c:v>
                </c:pt>
                <c:pt idx="37645">
                  <c:v>-0.17736199999999999</c:v>
                </c:pt>
                <c:pt idx="37646">
                  <c:v>-0.17741399999999999</c:v>
                </c:pt>
                <c:pt idx="37647">
                  <c:v>-0.177454</c:v>
                </c:pt>
                <c:pt idx="37648">
                  <c:v>-0.177483</c:v>
                </c:pt>
                <c:pt idx="37649">
                  <c:v>-0.17749999999999999</c:v>
                </c:pt>
                <c:pt idx="37650">
                  <c:v>-0.177505</c:v>
                </c:pt>
                <c:pt idx="37651">
                  <c:v>-0.17749500000000001</c:v>
                </c:pt>
                <c:pt idx="37652">
                  <c:v>-0.17746899999999999</c:v>
                </c:pt>
                <c:pt idx="37653">
                  <c:v>-0.177422</c:v>
                </c:pt>
                <c:pt idx="37654">
                  <c:v>-0.17735300000000001</c:v>
                </c:pt>
                <c:pt idx="37655">
                  <c:v>-0.17726</c:v>
                </c:pt>
                <c:pt idx="37656">
                  <c:v>-0.177144</c:v>
                </c:pt>
                <c:pt idx="37657">
                  <c:v>-0.17700199999999999</c:v>
                </c:pt>
                <c:pt idx="37658">
                  <c:v>-0.17683099999999999</c:v>
                </c:pt>
                <c:pt idx="37659">
                  <c:v>-0.17662800000000001</c:v>
                </c:pt>
                <c:pt idx="37660">
                  <c:v>-0.176394</c:v>
                </c:pt>
                <c:pt idx="37661">
                  <c:v>-0.17613300000000001</c:v>
                </c:pt>
                <c:pt idx="37662">
                  <c:v>-0.175844</c:v>
                </c:pt>
                <c:pt idx="37663">
                  <c:v>-0.17552400000000001</c:v>
                </c:pt>
                <c:pt idx="37664">
                  <c:v>-0.17516999999999999</c:v>
                </c:pt>
                <c:pt idx="37665">
                  <c:v>-0.17478099999999999</c:v>
                </c:pt>
                <c:pt idx="37666">
                  <c:v>-0.17435800000000001</c:v>
                </c:pt>
                <c:pt idx="37667">
                  <c:v>-0.173901</c:v>
                </c:pt>
                <c:pt idx="37668">
                  <c:v>-0.17340700000000001</c:v>
                </c:pt>
                <c:pt idx="37669">
                  <c:v>-0.172877</c:v>
                </c:pt>
                <c:pt idx="37670">
                  <c:v>-0.17230999999999999</c:v>
                </c:pt>
                <c:pt idx="37671">
                  <c:v>-0.171704</c:v>
                </c:pt>
                <c:pt idx="37672">
                  <c:v>-0.17106099999999999</c:v>
                </c:pt>
                <c:pt idx="37673">
                  <c:v>-0.170378</c:v>
                </c:pt>
                <c:pt idx="37674">
                  <c:v>-0.169653</c:v>
                </c:pt>
                <c:pt idx="37675">
                  <c:v>-0.16888500000000001</c:v>
                </c:pt>
                <c:pt idx="37676">
                  <c:v>-0.168076</c:v>
                </c:pt>
                <c:pt idx="37677">
                  <c:v>-0.16722400000000001</c:v>
                </c:pt>
                <c:pt idx="37678">
                  <c:v>-0.16630900000000001</c:v>
                </c:pt>
                <c:pt idx="37679">
                  <c:v>-0.165323</c:v>
                </c:pt>
                <c:pt idx="37680">
                  <c:v>-0.16428499999999999</c:v>
                </c:pt>
                <c:pt idx="37681">
                  <c:v>-0.16320499999999999</c:v>
                </c:pt>
                <c:pt idx="37682">
                  <c:v>-0.16206999999999999</c:v>
                </c:pt>
                <c:pt idx="37683">
                  <c:v>-0.16087799999999999</c:v>
                </c:pt>
                <c:pt idx="37684">
                  <c:v>-0.159635</c:v>
                </c:pt>
                <c:pt idx="37685">
                  <c:v>-0.15834100000000001</c:v>
                </c:pt>
                <c:pt idx="37686">
                  <c:v>-0.156995</c:v>
                </c:pt>
                <c:pt idx="37687">
                  <c:v>-0.15559799999999999</c:v>
                </c:pt>
                <c:pt idx="37688">
                  <c:v>-0.15414600000000001</c:v>
                </c:pt>
                <c:pt idx="37689">
                  <c:v>-0.15263599999999999</c:v>
                </c:pt>
                <c:pt idx="37690">
                  <c:v>-0.15107100000000001</c:v>
                </c:pt>
                <c:pt idx="37691">
                  <c:v>-0.149449</c:v>
                </c:pt>
                <c:pt idx="37692">
                  <c:v>-0.14777100000000001</c:v>
                </c:pt>
                <c:pt idx="37693">
                  <c:v>-0.14604</c:v>
                </c:pt>
                <c:pt idx="37694">
                  <c:v>-0.144257</c:v>
                </c:pt>
                <c:pt idx="37695">
                  <c:v>-0.142424</c:v>
                </c:pt>
                <c:pt idx="37696">
                  <c:v>-0.140544</c:v>
                </c:pt>
                <c:pt idx="37697">
                  <c:v>-0.13861799999999999</c:v>
                </c:pt>
                <c:pt idx="37698">
                  <c:v>-0.13664999999999999</c:v>
                </c:pt>
                <c:pt idx="37699">
                  <c:v>-0.13464200000000001</c:v>
                </c:pt>
                <c:pt idx="37700">
                  <c:v>-0.13259699999999999</c:v>
                </c:pt>
                <c:pt idx="37701">
                  <c:v>-0.13051499999999999</c:v>
                </c:pt>
                <c:pt idx="37702">
                  <c:v>-0.12839600000000001</c:v>
                </c:pt>
                <c:pt idx="37703">
                  <c:v>-0.126244</c:v>
                </c:pt>
                <c:pt idx="37704">
                  <c:v>-0.124059</c:v>
                </c:pt>
                <c:pt idx="37705">
                  <c:v>-0.121841</c:v>
                </c:pt>
                <c:pt idx="37706">
                  <c:v>-0.11959</c:v>
                </c:pt>
                <c:pt idx="37707">
                  <c:v>-0.11730599999999999</c:v>
                </c:pt>
                <c:pt idx="37708">
                  <c:v>-0.114991</c:v>
                </c:pt>
                <c:pt idx="37709">
                  <c:v>-0.112648</c:v>
                </c:pt>
                <c:pt idx="37710">
                  <c:v>-0.110279</c:v>
                </c:pt>
                <c:pt idx="37711">
                  <c:v>-0.10788399999999999</c:v>
                </c:pt>
                <c:pt idx="37712">
                  <c:v>-0.105464</c:v>
                </c:pt>
                <c:pt idx="37713">
                  <c:v>-0.103023</c:v>
                </c:pt>
                <c:pt idx="37714">
                  <c:v>-0.100565</c:v>
                </c:pt>
                <c:pt idx="37715">
                  <c:v>-9.8083000000000004E-2</c:v>
                </c:pt>
                <c:pt idx="37716">
                  <c:v>-9.55569E-2</c:v>
                </c:pt>
                <c:pt idx="37717">
                  <c:v>-9.2993699999999999E-2</c:v>
                </c:pt>
                <c:pt idx="37718">
                  <c:v>-9.0415899999999993E-2</c:v>
                </c:pt>
                <c:pt idx="37719">
                  <c:v>-8.7821700000000003E-2</c:v>
                </c:pt>
                <c:pt idx="37720">
                  <c:v>-8.5203299999999996E-2</c:v>
                </c:pt>
                <c:pt idx="37721">
                  <c:v>-8.2567399999999999E-2</c:v>
                </c:pt>
                <c:pt idx="37722">
                  <c:v>-7.9920400000000003E-2</c:v>
                </c:pt>
                <c:pt idx="37723">
                  <c:v>-7.7263799999999994E-2</c:v>
                </c:pt>
                <c:pt idx="37724">
                  <c:v>-7.4598300000000006E-2</c:v>
                </c:pt>
                <c:pt idx="37725">
                  <c:v>-7.1924299999999997E-2</c:v>
                </c:pt>
                <c:pt idx="37726">
                  <c:v>-6.9242200000000004E-2</c:v>
                </c:pt>
                <c:pt idx="37727">
                  <c:v>-6.6553100000000004E-2</c:v>
                </c:pt>
                <c:pt idx="37728">
                  <c:v>-6.3858600000000001E-2</c:v>
                </c:pt>
                <c:pt idx="37729">
                  <c:v>-6.1160699999999998E-2</c:v>
                </c:pt>
                <c:pt idx="37730">
                  <c:v>-5.8462300000000002E-2</c:v>
                </c:pt>
                <c:pt idx="37731">
                  <c:v>-5.5768100000000001E-2</c:v>
                </c:pt>
                <c:pt idx="37732">
                  <c:v>-5.3083600000000002E-2</c:v>
                </c:pt>
                <c:pt idx="37733">
                  <c:v>-5.0413600000000003E-2</c:v>
                </c:pt>
                <c:pt idx="37734">
                  <c:v>-4.7762600000000002E-2</c:v>
                </c:pt>
                <c:pt idx="37735">
                  <c:v>-4.5134300000000002E-2</c:v>
                </c:pt>
                <c:pt idx="37736">
                  <c:v>-4.2530600000000002E-2</c:v>
                </c:pt>
                <c:pt idx="37737">
                  <c:v>-3.99517E-2</c:v>
                </c:pt>
                <c:pt idx="37738">
                  <c:v>-3.7398099999999997E-2</c:v>
                </c:pt>
                <c:pt idx="37739">
                  <c:v>-3.4871199999999998E-2</c:v>
                </c:pt>
                <c:pt idx="37740">
                  <c:v>-3.2373399999999997E-2</c:v>
                </c:pt>
                <c:pt idx="37741">
                  <c:v>-2.9906100000000001E-2</c:v>
                </c:pt>
                <c:pt idx="37742">
                  <c:v>-2.74714E-2</c:v>
                </c:pt>
                <c:pt idx="37743">
                  <c:v>-2.50721E-2</c:v>
                </c:pt>
                <c:pt idx="37744">
                  <c:v>-2.27084E-2</c:v>
                </c:pt>
                <c:pt idx="37745">
                  <c:v>-2.0379000000000001E-2</c:v>
                </c:pt>
                <c:pt idx="37746">
                  <c:v>-1.8083599999999998E-2</c:v>
                </c:pt>
                <c:pt idx="37747">
                  <c:v>-1.58231E-2</c:v>
                </c:pt>
                <c:pt idx="37748">
                  <c:v>-1.35987E-2</c:v>
                </c:pt>
                <c:pt idx="37749">
                  <c:v>-1.1412E-2</c:v>
                </c:pt>
                <c:pt idx="37750" formatCode="0.00E+00">
                  <c:v>-9.2664500000000007E-3</c:v>
                </c:pt>
                <c:pt idx="37751" formatCode="0.00E+00">
                  <c:v>-7.1654500000000003E-3</c:v>
                </c:pt>
                <c:pt idx="37752" formatCode="0.00E+00">
                  <c:v>-5.1101200000000001E-3</c:v>
                </c:pt>
                <c:pt idx="37753" formatCode="0.00E+00">
                  <c:v>-3.0994799999999999E-3</c:v>
                </c:pt>
                <c:pt idx="37754" formatCode="0.00E+00">
                  <c:v>-1.1342100000000001E-3</c:v>
                </c:pt>
                <c:pt idx="37755" formatCode="0.00E+00">
                  <c:v>7.8249600000000004E-4</c:v>
                </c:pt>
                <c:pt idx="37756" formatCode="0.00E+00">
                  <c:v>2.6467999999999999E-3</c:v>
                </c:pt>
                <c:pt idx="37757" formatCode="0.00E+00">
                  <c:v>4.4554499999999997E-3</c:v>
                </c:pt>
                <c:pt idx="37758" formatCode="0.00E+00">
                  <c:v>6.2068499999999999E-3</c:v>
                </c:pt>
                <c:pt idx="37759" formatCode="0.00E+00">
                  <c:v>7.9010499999999997E-3</c:v>
                </c:pt>
                <c:pt idx="37760" formatCode="0.00E+00">
                  <c:v>9.5381200000000006E-3</c:v>
                </c:pt>
                <c:pt idx="37761">
                  <c:v>1.11174E-2</c:v>
                </c:pt>
                <c:pt idx="37762">
                  <c:v>1.26377E-2</c:v>
                </c:pt>
                <c:pt idx="37763">
                  <c:v>1.4097500000000001E-2</c:v>
                </c:pt>
                <c:pt idx="37764">
                  <c:v>1.5495800000000001E-2</c:v>
                </c:pt>
                <c:pt idx="37765">
                  <c:v>1.6832400000000001E-2</c:v>
                </c:pt>
                <c:pt idx="37766">
                  <c:v>1.8106500000000001E-2</c:v>
                </c:pt>
                <c:pt idx="37767">
                  <c:v>1.9316900000000001E-2</c:v>
                </c:pt>
                <c:pt idx="37768">
                  <c:v>2.04627E-2</c:v>
                </c:pt>
                <c:pt idx="37769">
                  <c:v>2.1542499999999999E-2</c:v>
                </c:pt>
                <c:pt idx="37770">
                  <c:v>2.2554299999999999E-2</c:v>
                </c:pt>
                <c:pt idx="37771">
                  <c:v>2.34982E-2</c:v>
                </c:pt>
                <c:pt idx="37772">
                  <c:v>2.4375500000000001E-2</c:v>
                </c:pt>
                <c:pt idx="37773">
                  <c:v>2.5186900000000002E-2</c:v>
                </c:pt>
                <c:pt idx="37774">
                  <c:v>2.59321E-2</c:v>
                </c:pt>
                <c:pt idx="37775">
                  <c:v>2.6610600000000002E-2</c:v>
                </c:pt>
                <c:pt idx="37776">
                  <c:v>2.7220899999999999E-2</c:v>
                </c:pt>
                <c:pt idx="37777">
                  <c:v>2.77617E-2</c:v>
                </c:pt>
                <c:pt idx="37778">
                  <c:v>2.82326E-2</c:v>
                </c:pt>
                <c:pt idx="37779">
                  <c:v>2.8633700000000002E-2</c:v>
                </c:pt>
                <c:pt idx="37780">
                  <c:v>2.8964E-2</c:v>
                </c:pt>
                <c:pt idx="37781">
                  <c:v>2.9223699999999998E-2</c:v>
                </c:pt>
                <c:pt idx="37782">
                  <c:v>2.9415899999999998E-2</c:v>
                </c:pt>
                <c:pt idx="37783">
                  <c:v>2.9543799999999999E-2</c:v>
                </c:pt>
                <c:pt idx="37784">
                  <c:v>2.9608300000000001E-2</c:v>
                </c:pt>
                <c:pt idx="37785">
                  <c:v>2.9608800000000001E-2</c:v>
                </c:pt>
                <c:pt idx="37786">
                  <c:v>2.95448E-2</c:v>
                </c:pt>
                <c:pt idx="37787">
                  <c:v>2.94162E-2</c:v>
                </c:pt>
                <c:pt idx="37788">
                  <c:v>2.92223E-2</c:v>
                </c:pt>
                <c:pt idx="37789">
                  <c:v>2.8963800000000001E-2</c:v>
                </c:pt>
                <c:pt idx="37790">
                  <c:v>2.8644800000000002E-2</c:v>
                </c:pt>
                <c:pt idx="37791">
                  <c:v>2.8267899999999999E-2</c:v>
                </c:pt>
                <c:pt idx="37792">
                  <c:v>2.78325E-2</c:v>
                </c:pt>
                <c:pt idx="37793">
                  <c:v>2.7337E-2</c:v>
                </c:pt>
                <c:pt idx="37794">
                  <c:v>2.6780700000000001E-2</c:v>
                </c:pt>
                <c:pt idx="37795">
                  <c:v>2.61639E-2</c:v>
                </c:pt>
                <c:pt idx="37796">
                  <c:v>2.5488E-2</c:v>
                </c:pt>
                <c:pt idx="37797">
                  <c:v>2.4755900000000001E-2</c:v>
                </c:pt>
                <c:pt idx="37798">
                  <c:v>2.3969799999999999E-2</c:v>
                </c:pt>
                <c:pt idx="37799">
                  <c:v>2.3131700000000002E-2</c:v>
                </c:pt>
                <c:pt idx="37800">
                  <c:v>2.22428E-2</c:v>
                </c:pt>
                <c:pt idx="37801">
                  <c:v>2.13035E-2</c:v>
                </c:pt>
                <c:pt idx="37802">
                  <c:v>2.0314599999999999E-2</c:v>
                </c:pt>
                <c:pt idx="37803">
                  <c:v>1.92763E-2</c:v>
                </c:pt>
                <c:pt idx="37804">
                  <c:v>1.8188699999999999E-2</c:v>
                </c:pt>
                <c:pt idx="37805">
                  <c:v>1.70528E-2</c:v>
                </c:pt>
                <c:pt idx="37806">
                  <c:v>1.5870800000000001E-2</c:v>
                </c:pt>
                <c:pt idx="37807">
                  <c:v>1.46447E-2</c:v>
                </c:pt>
                <c:pt idx="37808">
                  <c:v>1.33761E-2</c:v>
                </c:pt>
                <c:pt idx="37809">
                  <c:v>1.20676E-2</c:v>
                </c:pt>
                <c:pt idx="37810">
                  <c:v>1.07216E-2</c:v>
                </c:pt>
                <c:pt idx="37811" formatCode="0.00E+00">
                  <c:v>9.3395600000000002E-3</c:v>
                </c:pt>
                <c:pt idx="37812" formatCode="0.00E+00">
                  <c:v>7.9228500000000004E-3</c:v>
                </c:pt>
                <c:pt idx="37813" formatCode="0.00E+00">
                  <c:v>6.47293E-3</c:v>
                </c:pt>
                <c:pt idx="37814" formatCode="0.00E+00">
                  <c:v>4.9912799999999998E-3</c:v>
                </c:pt>
                <c:pt idx="37815" formatCode="0.00E+00">
                  <c:v>3.4796100000000002E-3</c:v>
                </c:pt>
                <c:pt idx="37816" formatCode="0.00E+00">
                  <c:v>1.9394900000000001E-3</c:v>
                </c:pt>
                <c:pt idx="37817" formatCode="0.00E+00">
                  <c:v>3.7178299999999999E-4</c:v>
                </c:pt>
                <c:pt idx="37818" formatCode="0.00E+00">
                  <c:v>-1.22255E-3</c:v>
                </c:pt>
                <c:pt idx="37819" formatCode="0.00E+00">
                  <c:v>-2.8414600000000001E-3</c:v>
                </c:pt>
                <c:pt idx="37820" formatCode="0.00E+00">
                  <c:v>-4.4823600000000003E-3</c:v>
                </c:pt>
                <c:pt idx="37821" formatCode="0.00E+00">
                  <c:v>-6.1431999999999997E-3</c:v>
                </c:pt>
                <c:pt idx="37822" formatCode="0.00E+00">
                  <c:v>-7.8222799999999992E-3</c:v>
                </c:pt>
                <c:pt idx="37823" formatCode="0.00E+00">
                  <c:v>-9.5176500000000008E-3</c:v>
                </c:pt>
                <c:pt idx="37824">
                  <c:v>-1.12269E-2</c:v>
                </c:pt>
                <c:pt idx="37825">
                  <c:v>-1.2947699999999999E-2</c:v>
                </c:pt>
                <c:pt idx="37826">
                  <c:v>-1.46774E-2</c:v>
                </c:pt>
                <c:pt idx="37827">
                  <c:v>-1.6412800000000002E-2</c:v>
                </c:pt>
                <c:pt idx="37828">
                  <c:v>-1.8150900000000001E-2</c:v>
                </c:pt>
                <c:pt idx="37829">
                  <c:v>-1.9889899999999999E-2</c:v>
                </c:pt>
                <c:pt idx="37830">
                  <c:v>-2.1627899999999999E-2</c:v>
                </c:pt>
                <c:pt idx="37831">
                  <c:v>-2.33627E-2</c:v>
                </c:pt>
                <c:pt idx="37832">
                  <c:v>-2.5091599999999999E-2</c:v>
                </c:pt>
                <c:pt idx="37833">
                  <c:v>-2.68124E-2</c:v>
                </c:pt>
                <c:pt idx="37834">
                  <c:v>-2.8523300000000001E-2</c:v>
                </c:pt>
                <c:pt idx="37835">
                  <c:v>-3.02236E-2</c:v>
                </c:pt>
                <c:pt idx="37836">
                  <c:v>-3.1911500000000002E-2</c:v>
                </c:pt>
                <c:pt idx="37837">
                  <c:v>-3.3584599999999999E-2</c:v>
                </c:pt>
                <c:pt idx="37838">
                  <c:v>-3.5240399999999998E-2</c:v>
                </c:pt>
                <c:pt idx="37839">
                  <c:v>-3.6876800000000001E-2</c:v>
                </c:pt>
                <c:pt idx="37840">
                  <c:v>-3.8491299999999999E-2</c:v>
                </c:pt>
                <c:pt idx="37841">
                  <c:v>-4.0082300000000001E-2</c:v>
                </c:pt>
                <c:pt idx="37842">
                  <c:v>-4.1648400000000002E-2</c:v>
                </c:pt>
                <c:pt idx="37843">
                  <c:v>-4.3187799999999998E-2</c:v>
                </c:pt>
                <c:pt idx="37844">
                  <c:v>-4.4697500000000001E-2</c:v>
                </c:pt>
                <c:pt idx="37845">
                  <c:v>-4.6174199999999999E-2</c:v>
                </c:pt>
                <c:pt idx="37846">
                  <c:v>-4.76158E-2</c:v>
                </c:pt>
                <c:pt idx="37847">
                  <c:v>-4.9021200000000001E-2</c:v>
                </c:pt>
                <c:pt idx="37848">
                  <c:v>-5.0389499999999997E-2</c:v>
                </c:pt>
                <c:pt idx="37849">
                  <c:v>-5.1718800000000002E-2</c:v>
                </c:pt>
                <c:pt idx="37850">
                  <c:v>-5.3006600000000001E-2</c:v>
                </c:pt>
                <c:pt idx="37851">
                  <c:v>-5.4251000000000001E-2</c:v>
                </c:pt>
                <c:pt idx="37852">
                  <c:v>-5.54505E-2</c:v>
                </c:pt>
                <c:pt idx="37853">
                  <c:v>-5.6604300000000003E-2</c:v>
                </c:pt>
                <c:pt idx="37854">
                  <c:v>-5.77108E-2</c:v>
                </c:pt>
                <c:pt idx="37855">
                  <c:v>-5.87682E-2</c:v>
                </c:pt>
                <c:pt idx="37856">
                  <c:v>-5.9774800000000003E-2</c:v>
                </c:pt>
                <c:pt idx="37857">
                  <c:v>-6.0729199999999997E-2</c:v>
                </c:pt>
                <c:pt idx="37858">
                  <c:v>-6.1629999999999997E-2</c:v>
                </c:pt>
                <c:pt idx="37859">
                  <c:v>-6.2476299999999999E-2</c:v>
                </c:pt>
                <c:pt idx="37860">
                  <c:v>-6.3267199999999996E-2</c:v>
                </c:pt>
                <c:pt idx="37861">
                  <c:v>-6.40014E-2</c:v>
                </c:pt>
                <c:pt idx="37862">
                  <c:v>-6.4676800000000007E-2</c:v>
                </c:pt>
                <c:pt idx="37863">
                  <c:v>-6.5291799999999997E-2</c:v>
                </c:pt>
                <c:pt idx="37864">
                  <c:v>-6.5844799999999995E-2</c:v>
                </c:pt>
                <c:pt idx="37865">
                  <c:v>-6.6334500000000005E-2</c:v>
                </c:pt>
                <c:pt idx="37866">
                  <c:v>-6.6761000000000001E-2</c:v>
                </c:pt>
                <c:pt idx="37867">
                  <c:v>-6.7123699999999994E-2</c:v>
                </c:pt>
                <c:pt idx="37868">
                  <c:v>-6.7421800000000004E-2</c:v>
                </c:pt>
                <c:pt idx="37869">
                  <c:v>-6.7654300000000001E-2</c:v>
                </c:pt>
                <c:pt idx="37870">
                  <c:v>-6.7821000000000006E-2</c:v>
                </c:pt>
                <c:pt idx="37871">
                  <c:v>-6.7921800000000004E-2</c:v>
                </c:pt>
                <c:pt idx="37872">
                  <c:v>-6.7956199999999994E-2</c:v>
                </c:pt>
                <c:pt idx="37873">
                  <c:v>-6.7923300000000006E-2</c:v>
                </c:pt>
                <c:pt idx="37874">
                  <c:v>-6.7821699999999999E-2</c:v>
                </c:pt>
                <c:pt idx="37875">
                  <c:v>-6.7650699999999994E-2</c:v>
                </c:pt>
                <c:pt idx="37876">
                  <c:v>-6.7411200000000004E-2</c:v>
                </c:pt>
                <c:pt idx="37877">
                  <c:v>-6.71041E-2</c:v>
                </c:pt>
                <c:pt idx="37878">
                  <c:v>-6.67291E-2</c:v>
                </c:pt>
                <c:pt idx="37879">
                  <c:v>-6.6285499999999997E-2</c:v>
                </c:pt>
                <c:pt idx="37880">
                  <c:v>-6.5773399999999996E-2</c:v>
                </c:pt>
                <c:pt idx="37881">
                  <c:v>-6.5193200000000007E-2</c:v>
                </c:pt>
                <c:pt idx="37882">
                  <c:v>-6.4544599999999994E-2</c:v>
                </c:pt>
                <c:pt idx="37883">
                  <c:v>-6.38262E-2</c:v>
                </c:pt>
                <c:pt idx="37884">
                  <c:v>-6.3036800000000004E-2</c:v>
                </c:pt>
                <c:pt idx="37885">
                  <c:v>-6.2176599999999999E-2</c:v>
                </c:pt>
                <c:pt idx="37886">
                  <c:v>-6.1245599999999997E-2</c:v>
                </c:pt>
                <c:pt idx="37887">
                  <c:v>-6.02438E-2</c:v>
                </c:pt>
                <c:pt idx="37888">
                  <c:v>-5.9171399999999999E-2</c:v>
                </c:pt>
                <c:pt idx="37889">
                  <c:v>-5.8028999999999997E-2</c:v>
                </c:pt>
                <c:pt idx="37890">
                  <c:v>-5.6817800000000002E-2</c:v>
                </c:pt>
                <c:pt idx="37891">
                  <c:v>-5.5538700000000003E-2</c:v>
                </c:pt>
                <c:pt idx="37892">
                  <c:v>-5.4191700000000002E-2</c:v>
                </c:pt>
                <c:pt idx="37893">
                  <c:v>-5.2776799999999999E-2</c:v>
                </c:pt>
                <c:pt idx="37894">
                  <c:v>-5.12945E-2</c:v>
                </c:pt>
                <c:pt idx="37895">
                  <c:v>-4.9745699999999997E-2</c:v>
                </c:pt>
                <c:pt idx="37896">
                  <c:v>-4.8131100000000003E-2</c:v>
                </c:pt>
                <c:pt idx="37897">
                  <c:v>-4.6451300000000001E-2</c:v>
                </c:pt>
                <c:pt idx="37898">
                  <c:v>-4.47071E-2</c:v>
                </c:pt>
                <c:pt idx="37899">
                  <c:v>-4.2899399999999997E-2</c:v>
                </c:pt>
                <c:pt idx="37900">
                  <c:v>-4.1029299999999998E-2</c:v>
                </c:pt>
                <c:pt idx="37901">
                  <c:v>-3.9098500000000001E-2</c:v>
                </c:pt>
                <c:pt idx="37902">
                  <c:v>-3.7108200000000001E-2</c:v>
                </c:pt>
                <c:pt idx="37903">
                  <c:v>-3.5059899999999998E-2</c:v>
                </c:pt>
                <c:pt idx="37904">
                  <c:v>-3.2954600000000001E-2</c:v>
                </c:pt>
                <c:pt idx="37905">
                  <c:v>-3.0793600000000001E-2</c:v>
                </c:pt>
                <c:pt idx="37906">
                  <c:v>-2.8578300000000001E-2</c:v>
                </c:pt>
                <c:pt idx="37907">
                  <c:v>-2.631E-2</c:v>
                </c:pt>
                <c:pt idx="37908">
                  <c:v>-2.3989400000000001E-2</c:v>
                </c:pt>
                <c:pt idx="37909">
                  <c:v>-2.1617299999999999E-2</c:v>
                </c:pt>
                <c:pt idx="37910">
                  <c:v>-1.91951E-2</c:v>
                </c:pt>
                <c:pt idx="37911">
                  <c:v>-1.67239E-2</c:v>
                </c:pt>
                <c:pt idx="37912">
                  <c:v>-1.42045E-2</c:v>
                </c:pt>
                <c:pt idx="37913">
                  <c:v>-1.16381E-2</c:v>
                </c:pt>
                <c:pt idx="37914" formatCode="0.00E+00">
                  <c:v>-9.0271499999999994E-3</c:v>
                </c:pt>
                <c:pt idx="37915" formatCode="0.00E+00">
                  <c:v>-6.3734600000000001E-3</c:v>
                </c:pt>
                <c:pt idx="37916" formatCode="0.00E+00">
                  <c:v>-3.6780799999999998E-3</c:v>
                </c:pt>
                <c:pt idx="37917" formatCode="0.00E+00">
                  <c:v>-9.4242999999999996E-4</c:v>
                </c:pt>
                <c:pt idx="37918" formatCode="0.00E+00">
                  <c:v>1.8312700000000001E-3</c:v>
                </c:pt>
                <c:pt idx="37919" formatCode="0.00E+00">
                  <c:v>4.6407799999999997E-3</c:v>
                </c:pt>
                <c:pt idx="37920" formatCode="0.00E+00">
                  <c:v>7.4842399999999996E-3</c:v>
                </c:pt>
                <c:pt idx="37921">
                  <c:v>1.03602E-2</c:v>
                </c:pt>
                <c:pt idx="37922">
                  <c:v>1.32675E-2</c:v>
                </c:pt>
                <c:pt idx="37923">
                  <c:v>1.62046E-2</c:v>
                </c:pt>
                <c:pt idx="37924">
                  <c:v>1.9169800000000001E-2</c:v>
                </c:pt>
                <c:pt idx="37925">
                  <c:v>2.21611E-2</c:v>
                </c:pt>
                <c:pt idx="37926">
                  <c:v>2.51767E-2</c:v>
                </c:pt>
                <c:pt idx="37927">
                  <c:v>2.8214900000000001E-2</c:v>
                </c:pt>
                <c:pt idx="37928">
                  <c:v>3.1274499999999997E-2</c:v>
                </c:pt>
                <c:pt idx="37929">
                  <c:v>3.4354099999999999E-2</c:v>
                </c:pt>
                <c:pt idx="37930">
                  <c:v>3.7451900000000003E-2</c:v>
                </c:pt>
                <c:pt idx="37931">
                  <c:v>4.0565799999999999E-2</c:v>
                </c:pt>
                <c:pt idx="37932">
                  <c:v>4.3693799999999998E-2</c:v>
                </c:pt>
                <c:pt idx="37933">
                  <c:v>4.6834099999999997E-2</c:v>
                </c:pt>
                <c:pt idx="37934">
                  <c:v>4.9984899999999999E-2</c:v>
                </c:pt>
                <c:pt idx="37935">
                  <c:v>5.3144299999999998E-2</c:v>
                </c:pt>
                <c:pt idx="37936">
                  <c:v>5.6310399999999997E-2</c:v>
                </c:pt>
                <c:pt idx="37937">
                  <c:v>5.9480699999999997E-2</c:v>
                </c:pt>
                <c:pt idx="37938">
                  <c:v>6.2652799999999995E-2</c:v>
                </c:pt>
                <c:pt idx="37939">
                  <c:v>6.5823900000000005E-2</c:v>
                </c:pt>
                <c:pt idx="37940">
                  <c:v>6.8991800000000006E-2</c:v>
                </c:pt>
                <c:pt idx="37941">
                  <c:v>7.2153900000000007E-2</c:v>
                </c:pt>
                <c:pt idx="37942">
                  <c:v>7.5307899999999997E-2</c:v>
                </c:pt>
                <c:pt idx="37943">
                  <c:v>7.8451800000000002E-2</c:v>
                </c:pt>
                <c:pt idx="37944">
                  <c:v>8.1584100000000007E-2</c:v>
                </c:pt>
                <c:pt idx="37945">
                  <c:v>8.4703200000000006E-2</c:v>
                </c:pt>
                <c:pt idx="37946">
                  <c:v>8.7807300000000005E-2</c:v>
                </c:pt>
                <c:pt idx="37947">
                  <c:v>9.0894900000000001E-2</c:v>
                </c:pt>
                <c:pt idx="37948">
                  <c:v>9.3964500000000006E-2</c:v>
                </c:pt>
                <c:pt idx="37949">
                  <c:v>9.7014500000000004E-2</c:v>
                </c:pt>
                <c:pt idx="37950">
                  <c:v>0.10004300000000001</c:v>
                </c:pt>
                <c:pt idx="37951">
                  <c:v>0.103048</c:v>
                </c:pt>
                <c:pt idx="37952">
                  <c:v>0.106028</c:v>
                </c:pt>
                <c:pt idx="37953">
                  <c:v>0.10897999999999999</c:v>
                </c:pt>
                <c:pt idx="37954">
                  <c:v>0.111903</c:v>
                </c:pt>
                <c:pt idx="37955">
                  <c:v>0.11479399999999999</c:v>
                </c:pt>
                <c:pt idx="37956">
                  <c:v>0.11765</c:v>
                </c:pt>
                <c:pt idx="37957">
                  <c:v>0.12046999999999999</c:v>
                </c:pt>
                <c:pt idx="37958">
                  <c:v>0.12325</c:v>
                </c:pt>
                <c:pt idx="37959">
                  <c:v>0.12599099999999999</c:v>
                </c:pt>
                <c:pt idx="37960">
                  <c:v>0.12869</c:v>
                </c:pt>
                <c:pt idx="37961">
                  <c:v>0.13134599999999999</c:v>
                </c:pt>
                <c:pt idx="37962">
                  <c:v>0.13395699999999999</c:v>
                </c:pt>
                <c:pt idx="37963">
                  <c:v>0.136522</c:v>
                </c:pt>
                <c:pt idx="37964">
                  <c:v>0.13903799999999999</c:v>
                </c:pt>
                <c:pt idx="37965">
                  <c:v>0.14150299999999999</c:v>
                </c:pt>
                <c:pt idx="37966">
                  <c:v>0.14391499999999999</c:v>
                </c:pt>
                <c:pt idx="37967">
                  <c:v>0.14627200000000001</c:v>
                </c:pt>
                <c:pt idx="37968">
                  <c:v>0.14857500000000001</c:v>
                </c:pt>
                <c:pt idx="37969">
                  <c:v>0.15082000000000001</c:v>
                </c:pt>
                <c:pt idx="37970">
                  <c:v>0.153005</c:v>
                </c:pt>
                <c:pt idx="37971">
                  <c:v>0.15512899999999999</c:v>
                </c:pt>
                <c:pt idx="37972">
                  <c:v>0.15719</c:v>
                </c:pt>
                <c:pt idx="37973">
                  <c:v>0.15918599999999999</c:v>
                </c:pt>
                <c:pt idx="37974">
                  <c:v>0.16111500000000001</c:v>
                </c:pt>
                <c:pt idx="37975">
                  <c:v>0.16297700000000001</c:v>
                </c:pt>
                <c:pt idx="37976">
                  <c:v>0.164771</c:v>
                </c:pt>
                <c:pt idx="37977">
                  <c:v>0.166494</c:v>
                </c:pt>
                <c:pt idx="37978">
                  <c:v>0.16814399999999999</c:v>
                </c:pt>
                <c:pt idx="37979">
                  <c:v>0.16971800000000001</c:v>
                </c:pt>
                <c:pt idx="37980">
                  <c:v>0.17121600000000001</c:v>
                </c:pt>
                <c:pt idx="37981">
                  <c:v>0.17263400000000001</c:v>
                </c:pt>
                <c:pt idx="37982">
                  <c:v>0.17397299999999999</c:v>
                </c:pt>
                <c:pt idx="37983">
                  <c:v>0.175231</c:v>
                </c:pt>
                <c:pt idx="37984">
                  <c:v>0.17640700000000001</c:v>
                </c:pt>
                <c:pt idx="37985">
                  <c:v>0.17750099999999999</c:v>
                </c:pt>
                <c:pt idx="37986">
                  <c:v>0.178512</c:v>
                </c:pt>
                <c:pt idx="37987">
                  <c:v>0.17943999999999999</c:v>
                </c:pt>
                <c:pt idx="37988">
                  <c:v>0.180284</c:v>
                </c:pt>
                <c:pt idx="37989">
                  <c:v>0.18104200000000001</c:v>
                </c:pt>
                <c:pt idx="37990">
                  <c:v>0.18171399999999999</c:v>
                </c:pt>
                <c:pt idx="37991">
                  <c:v>0.18229899999999999</c:v>
                </c:pt>
                <c:pt idx="37992">
                  <c:v>0.18279500000000001</c:v>
                </c:pt>
                <c:pt idx="37993">
                  <c:v>0.183203</c:v>
                </c:pt>
                <c:pt idx="37994">
                  <c:v>0.18352099999999999</c:v>
                </c:pt>
                <c:pt idx="37995">
                  <c:v>0.18375</c:v>
                </c:pt>
                <c:pt idx="37996">
                  <c:v>0.183889</c:v>
                </c:pt>
                <c:pt idx="37997">
                  <c:v>0.18393599999999999</c:v>
                </c:pt>
                <c:pt idx="37998">
                  <c:v>0.183891</c:v>
                </c:pt>
                <c:pt idx="37999">
                  <c:v>0.183754</c:v>
                </c:pt>
                <c:pt idx="38000">
                  <c:v>0.18352399999999999</c:v>
                </c:pt>
                <c:pt idx="38001">
                  <c:v>0.183202</c:v>
                </c:pt>
                <c:pt idx="38002">
                  <c:v>0.18278800000000001</c:v>
                </c:pt>
                <c:pt idx="38003">
                  <c:v>0.18228</c:v>
                </c:pt>
                <c:pt idx="38004">
                  <c:v>0.18168000000000001</c:v>
                </c:pt>
                <c:pt idx="38005">
                  <c:v>0.18098500000000001</c:v>
                </c:pt>
                <c:pt idx="38006">
                  <c:v>0.180198</c:v>
                </c:pt>
                <c:pt idx="38007">
                  <c:v>0.179317</c:v>
                </c:pt>
                <c:pt idx="38008">
                  <c:v>0.178342</c:v>
                </c:pt>
                <c:pt idx="38009">
                  <c:v>0.17727399999999999</c:v>
                </c:pt>
                <c:pt idx="38010">
                  <c:v>0.17611199999999999</c:v>
                </c:pt>
                <c:pt idx="38011">
                  <c:v>0.17485600000000001</c:v>
                </c:pt>
                <c:pt idx="38012">
                  <c:v>0.173509</c:v>
                </c:pt>
                <c:pt idx="38013">
                  <c:v>0.17207</c:v>
                </c:pt>
                <c:pt idx="38014">
                  <c:v>0.170541</c:v>
                </c:pt>
                <c:pt idx="38015">
                  <c:v>0.16892199999999999</c:v>
                </c:pt>
                <c:pt idx="38016">
                  <c:v>0.167213</c:v>
                </c:pt>
                <c:pt idx="38017">
                  <c:v>0.16541600000000001</c:v>
                </c:pt>
                <c:pt idx="38018">
                  <c:v>0.16353200000000001</c:v>
                </c:pt>
                <c:pt idx="38019">
                  <c:v>0.16156100000000001</c:v>
                </c:pt>
                <c:pt idx="38020">
                  <c:v>0.15950500000000001</c:v>
                </c:pt>
                <c:pt idx="38021">
                  <c:v>0.157365</c:v>
                </c:pt>
                <c:pt idx="38022">
                  <c:v>0.155143</c:v>
                </c:pt>
                <c:pt idx="38023">
                  <c:v>0.152841</c:v>
                </c:pt>
                <c:pt idx="38024">
                  <c:v>0.15046000000000001</c:v>
                </c:pt>
                <c:pt idx="38025">
                  <c:v>0.14800099999999999</c:v>
                </c:pt>
                <c:pt idx="38026">
                  <c:v>0.14546700000000001</c:v>
                </c:pt>
                <c:pt idx="38027">
                  <c:v>0.14285999999999999</c:v>
                </c:pt>
                <c:pt idx="38028">
                  <c:v>0.140182</c:v>
                </c:pt>
                <c:pt idx="38029">
                  <c:v>0.137435</c:v>
                </c:pt>
                <c:pt idx="38030">
                  <c:v>0.13462099999999999</c:v>
                </c:pt>
                <c:pt idx="38031">
                  <c:v>0.131743</c:v>
                </c:pt>
                <c:pt idx="38032">
                  <c:v>0.128801</c:v>
                </c:pt>
                <c:pt idx="38033">
                  <c:v>0.12579899999999999</c:v>
                </c:pt>
                <c:pt idx="38034">
                  <c:v>0.122738</c:v>
                </c:pt>
                <c:pt idx="38035">
                  <c:v>0.11962100000000001</c:v>
                </c:pt>
                <c:pt idx="38036">
                  <c:v>0.11645</c:v>
                </c:pt>
                <c:pt idx="38037">
                  <c:v>0.113228</c:v>
                </c:pt>
                <c:pt idx="38038">
                  <c:v>0.10996</c:v>
                </c:pt>
                <c:pt idx="38039">
                  <c:v>0.106646</c:v>
                </c:pt>
                <c:pt idx="38040">
                  <c:v>0.10329099999999999</c:v>
                </c:pt>
                <c:pt idx="38041">
                  <c:v>9.9896899999999997E-2</c:v>
                </c:pt>
                <c:pt idx="38042">
                  <c:v>9.6466399999999994E-2</c:v>
                </c:pt>
                <c:pt idx="38043">
                  <c:v>9.3001899999999998E-2</c:v>
                </c:pt>
                <c:pt idx="38044">
                  <c:v>8.9506100000000005E-2</c:v>
                </c:pt>
                <c:pt idx="38045">
                  <c:v>8.5982199999999995E-2</c:v>
                </c:pt>
                <c:pt idx="38046">
                  <c:v>8.2433500000000007E-2</c:v>
                </c:pt>
                <c:pt idx="38047">
                  <c:v>7.8862799999999997E-2</c:v>
                </c:pt>
                <c:pt idx="38048">
                  <c:v>7.5273099999999996E-2</c:v>
                </c:pt>
                <c:pt idx="38049">
                  <c:v>7.1667900000000007E-2</c:v>
                </c:pt>
                <c:pt idx="38050">
                  <c:v>6.8050899999999998E-2</c:v>
                </c:pt>
                <c:pt idx="38051">
                  <c:v>6.4425399999999994E-2</c:v>
                </c:pt>
                <c:pt idx="38052">
                  <c:v>6.0794800000000003E-2</c:v>
                </c:pt>
                <c:pt idx="38053">
                  <c:v>5.7162600000000001E-2</c:v>
                </c:pt>
                <c:pt idx="38054">
                  <c:v>5.35326E-2</c:v>
                </c:pt>
                <c:pt idx="38055">
                  <c:v>4.9909200000000001E-2</c:v>
                </c:pt>
                <c:pt idx="38056">
                  <c:v>4.62961E-2</c:v>
                </c:pt>
                <c:pt idx="38057">
                  <c:v>4.26963E-2</c:v>
                </c:pt>
                <c:pt idx="38058">
                  <c:v>3.9112599999999997E-2</c:v>
                </c:pt>
                <c:pt idx="38059">
                  <c:v>3.5548700000000003E-2</c:v>
                </c:pt>
                <c:pt idx="38060">
                  <c:v>3.2009000000000003E-2</c:v>
                </c:pt>
                <c:pt idx="38061">
                  <c:v>2.8497399999999999E-2</c:v>
                </c:pt>
                <c:pt idx="38062">
                  <c:v>2.5017600000000001E-2</c:v>
                </c:pt>
                <c:pt idx="38063">
                  <c:v>2.1573499999999999E-2</c:v>
                </c:pt>
                <c:pt idx="38064">
                  <c:v>1.8169299999999999E-2</c:v>
                </c:pt>
                <c:pt idx="38065">
                  <c:v>1.48095E-2</c:v>
                </c:pt>
                <c:pt idx="38066">
                  <c:v>1.14988E-2</c:v>
                </c:pt>
                <c:pt idx="38067" formatCode="0.00E+00">
                  <c:v>8.2413799999999995E-3</c:v>
                </c:pt>
                <c:pt idx="38068" formatCode="0.00E+00">
                  <c:v>5.0409599999999997E-3</c:v>
                </c:pt>
                <c:pt idx="38069" formatCode="0.00E+00">
                  <c:v>1.90087E-3</c:v>
                </c:pt>
                <c:pt idx="38070" formatCode="0.00E+00">
                  <c:v>-1.17581E-3</c:v>
                </c:pt>
                <c:pt idx="38071" formatCode="0.00E+00">
                  <c:v>-4.1859000000000002E-3</c:v>
                </c:pt>
                <c:pt idx="38072" formatCode="0.00E+00">
                  <c:v>-7.1256899999999996E-3</c:v>
                </c:pt>
                <c:pt idx="38073" formatCode="0.00E+00">
                  <c:v>-9.9909300000000003E-3</c:v>
                </c:pt>
                <c:pt idx="38074">
                  <c:v>-1.27773E-2</c:v>
                </c:pt>
                <c:pt idx="38075">
                  <c:v>-1.5480499999999999E-2</c:v>
                </c:pt>
                <c:pt idx="38076">
                  <c:v>-1.8096500000000001E-2</c:v>
                </c:pt>
                <c:pt idx="38077">
                  <c:v>-2.06216E-2</c:v>
                </c:pt>
                <c:pt idx="38078">
                  <c:v>-2.30525E-2</c:v>
                </c:pt>
                <c:pt idx="38079">
                  <c:v>-2.5385700000000001E-2</c:v>
                </c:pt>
                <c:pt idx="38080">
                  <c:v>-2.7618299999999998E-2</c:v>
                </c:pt>
                <c:pt idx="38081">
                  <c:v>-2.9747699999999998E-2</c:v>
                </c:pt>
                <c:pt idx="38082">
                  <c:v>-3.1771800000000003E-2</c:v>
                </c:pt>
                <c:pt idx="38083">
                  <c:v>-3.3688200000000001E-2</c:v>
                </c:pt>
                <c:pt idx="38084">
                  <c:v>-3.5493999999999998E-2</c:v>
                </c:pt>
                <c:pt idx="38085">
                  <c:v>-3.71861E-2</c:v>
                </c:pt>
                <c:pt idx="38086">
                  <c:v>-3.8761999999999998E-2</c:v>
                </c:pt>
                <c:pt idx="38087">
                  <c:v>-4.0218900000000002E-2</c:v>
                </c:pt>
                <c:pt idx="38088">
                  <c:v>-4.1554300000000002E-2</c:v>
                </c:pt>
                <c:pt idx="38089">
                  <c:v>-4.2765299999999999E-2</c:v>
                </c:pt>
                <c:pt idx="38090">
                  <c:v>-4.3849199999999998E-2</c:v>
                </c:pt>
                <c:pt idx="38091">
                  <c:v>-4.48029E-2</c:v>
                </c:pt>
                <c:pt idx="38092">
                  <c:v>-4.56236E-2</c:v>
                </c:pt>
                <c:pt idx="38093">
                  <c:v>-4.63089E-2</c:v>
                </c:pt>
                <c:pt idx="38094">
                  <c:v>-4.6857200000000002E-2</c:v>
                </c:pt>
                <c:pt idx="38095">
                  <c:v>-4.72676E-2</c:v>
                </c:pt>
                <c:pt idx="38096">
                  <c:v>-4.7538900000000002E-2</c:v>
                </c:pt>
                <c:pt idx="38097">
                  <c:v>-4.7669099999999999E-2</c:v>
                </c:pt>
                <c:pt idx="38098">
                  <c:v>-4.76573E-2</c:v>
                </c:pt>
                <c:pt idx="38099">
                  <c:v>-4.7502599999999999E-2</c:v>
                </c:pt>
                <c:pt idx="38100">
                  <c:v>-4.7204200000000002E-2</c:v>
                </c:pt>
                <c:pt idx="38101">
                  <c:v>-4.6760900000000001E-2</c:v>
                </c:pt>
                <c:pt idx="38102">
                  <c:v>-4.6171499999999997E-2</c:v>
                </c:pt>
                <c:pt idx="38103">
                  <c:v>-4.5435000000000003E-2</c:v>
                </c:pt>
                <c:pt idx="38104">
                  <c:v>-4.4550600000000003E-2</c:v>
                </c:pt>
                <c:pt idx="38105">
                  <c:v>-4.3517199999999999E-2</c:v>
                </c:pt>
                <c:pt idx="38106">
                  <c:v>-4.2334900000000002E-2</c:v>
                </c:pt>
                <c:pt idx="38107">
                  <c:v>-4.10043E-2</c:v>
                </c:pt>
                <c:pt idx="38108">
                  <c:v>-3.9526499999999999E-2</c:v>
                </c:pt>
                <c:pt idx="38109">
                  <c:v>-3.7902100000000001E-2</c:v>
                </c:pt>
                <c:pt idx="38110">
                  <c:v>-3.6131099999999999E-2</c:v>
                </c:pt>
                <c:pt idx="38111">
                  <c:v>-3.4213899999999998E-2</c:v>
                </c:pt>
                <c:pt idx="38112">
                  <c:v>-3.2150900000000003E-2</c:v>
                </c:pt>
                <c:pt idx="38113">
                  <c:v>-2.9942900000000001E-2</c:v>
                </c:pt>
                <c:pt idx="38114">
                  <c:v>-2.75906E-2</c:v>
                </c:pt>
                <c:pt idx="38115">
                  <c:v>-2.5095099999999999E-2</c:v>
                </c:pt>
                <c:pt idx="38116">
                  <c:v>-2.2458499999999999E-2</c:v>
                </c:pt>
                <c:pt idx="38117">
                  <c:v>-1.9683200000000001E-2</c:v>
                </c:pt>
                <c:pt idx="38118">
                  <c:v>-1.6771600000000001E-2</c:v>
                </c:pt>
                <c:pt idx="38119">
                  <c:v>-1.37264E-2</c:v>
                </c:pt>
                <c:pt idx="38120">
                  <c:v>-1.0550800000000001E-2</c:v>
                </c:pt>
                <c:pt idx="38121" formatCode="0.00E+00">
                  <c:v>-7.2475600000000001E-3</c:v>
                </c:pt>
                <c:pt idx="38122" formatCode="0.00E+00">
                  <c:v>-3.8197700000000001E-3</c:v>
                </c:pt>
                <c:pt idx="38123" formatCode="0.00E+00">
                  <c:v>-2.7086200000000002E-4</c:v>
                </c:pt>
                <c:pt idx="38124" formatCode="0.00E+00">
                  <c:v>3.39581E-3</c:v>
                </c:pt>
                <c:pt idx="38125" formatCode="0.00E+00">
                  <c:v>7.1773899999999996E-3</c:v>
                </c:pt>
                <c:pt idx="38126">
                  <c:v>1.10711E-2</c:v>
                </c:pt>
                <c:pt idx="38127">
                  <c:v>1.5073599999999999E-2</c:v>
                </c:pt>
                <c:pt idx="38128">
                  <c:v>1.9181400000000001E-2</c:v>
                </c:pt>
                <c:pt idx="38129">
                  <c:v>2.3390999999999999E-2</c:v>
                </c:pt>
                <c:pt idx="38130">
                  <c:v>2.7698500000000001E-2</c:v>
                </c:pt>
                <c:pt idx="38131">
                  <c:v>3.2099900000000001E-2</c:v>
                </c:pt>
                <c:pt idx="38132">
                  <c:v>3.6591199999999997E-2</c:v>
                </c:pt>
                <c:pt idx="38133">
                  <c:v>4.1168200000000002E-2</c:v>
                </c:pt>
                <c:pt idx="38134">
                  <c:v>4.5826400000000003E-2</c:v>
                </c:pt>
                <c:pt idx="38135">
                  <c:v>5.0560899999999999E-2</c:v>
                </c:pt>
                <c:pt idx="38136">
                  <c:v>5.53658E-2</c:v>
                </c:pt>
                <c:pt idx="38137">
                  <c:v>6.0235299999999999E-2</c:v>
                </c:pt>
                <c:pt idx="38138">
                  <c:v>6.5164399999999997E-2</c:v>
                </c:pt>
                <c:pt idx="38139">
                  <c:v>7.01484E-2</c:v>
                </c:pt>
                <c:pt idx="38140">
                  <c:v>7.5182100000000002E-2</c:v>
                </c:pt>
                <c:pt idx="38141">
                  <c:v>8.0260100000000001E-2</c:v>
                </c:pt>
                <c:pt idx="38142">
                  <c:v>8.5377300000000003E-2</c:v>
                </c:pt>
                <c:pt idx="38143">
                  <c:v>9.0528300000000006E-2</c:v>
                </c:pt>
                <c:pt idx="38144">
                  <c:v>9.5707399999999998E-2</c:v>
                </c:pt>
                <c:pt idx="38145">
                  <c:v>0.100908</c:v>
                </c:pt>
                <c:pt idx="38146">
                  <c:v>0.106125</c:v>
                </c:pt>
                <c:pt idx="38147">
                  <c:v>0.11135100000000001</c:v>
                </c:pt>
                <c:pt idx="38148">
                  <c:v>0.116581</c:v>
                </c:pt>
                <c:pt idx="38149">
                  <c:v>0.12181</c:v>
                </c:pt>
                <c:pt idx="38150">
                  <c:v>0.12703100000000001</c:v>
                </c:pt>
                <c:pt idx="38151">
                  <c:v>0.13224</c:v>
                </c:pt>
                <c:pt idx="38152">
                  <c:v>0.137429</c:v>
                </c:pt>
                <c:pt idx="38153">
                  <c:v>0.142591</c:v>
                </c:pt>
                <c:pt idx="38154">
                  <c:v>0.14772099999999999</c:v>
                </c:pt>
                <c:pt idx="38155">
                  <c:v>0.152812</c:v>
                </c:pt>
                <c:pt idx="38156">
                  <c:v>0.157858</c:v>
                </c:pt>
                <c:pt idx="38157">
                  <c:v>0.162855</c:v>
                </c:pt>
                <c:pt idx="38158">
                  <c:v>0.167795</c:v>
                </c:pt>
                <c:pt idx="38159">
                  <c:v>0.17267199999999999</c:v>
                </c:pt>
                <c:pt idx="38160">
                  <c:v>0.17748</c:v>
                </c:pt>
                <c:pt idx="38161">
                  <c:v>0.18221200000000001</c:v>
                </c:pt>
                <c:pt idx="38162">
                  <c:v>0.186862</c:v>
                </c:pt>
                <c:pt idx="38163">
                  <c:v>0.19142600000000001</c:v>
                </c:pt>
                <c:pt idx="38164">
                  <c:v>0.19589799999999999</c:v>
                </c:pt>
                <c:pt idx="38165">
                  <c:v>0.20027300000000001</c:v>
                </c:pt>
                <c:pt idx="38166">
                  <c:v>0.20454600000000001</c:v>
                </c:pt>
                <c:pt idx="38167">
                  <c:v>0.20871100000000001</c:v>
                </c:pt>
                <c:pt idx="38168">
                  <c:v>0.21276300000000001</c:v>
                </c:pt>
                <c:pt idx="38169">
                  <c:v>0.216698</c:v>
                </c:pt>
                <c:pt idx="38170">
                  <c:v>0.22051100000000001</c:v>
                </c:pt>
                <c:pt idx="38171">
                  <c:v>0.22419600000000001</c:v>
                </c:pt>
                <c:pt idx="38172">
                  <c:v>0.22774900000000001</c:v>
                </c:pt>
                <c:pt idx="38173">
                  <c:v>0.23116700000000001</c:v>
                </c:pt>
                <c:pt idx="38174">
                  <c:v>0.23444400000000001</c:v>
                </c:pt>
                <c:pt idx="38175">
                  <c:v>0.23757600000000001</c:v>
                </c:pt>
                <c:pt idx="38176">
                  <c:v>0.240559</c:v>
                </c:pt>
                <c:pt idx="38177">
                  <c:v>0.24338899999999999</c:v>
                </c:pt>
                <c:pt idx="38178">
                  <c:v>0.246063</c:v>
                </c:pt>
                <c:pt idx="38179">
                  <c:v>0.24857599999999999</c:v>
                </c:pt>
                <c:pt idx="38180">
                  <c:v>0.25092700000000001</c:v>
                </c:pt>
                <c:pt idx="38181">
                  <c:v>0.25311099999999997</c:v>
                </c:pt>
                <c:pt idx="38182">
                  <c:v>0.25512699999999999</c:v>
                </c:pt>
                <c:pt idx="38183">
                  <c:v>0.256971</c:v>
                </c:pt>
                <c:pt idx="38184">
                  <c:v>0.25864100000000001</c:v>
                </c:pt>
                <c:pt idx="38185">
                  <c:v>0.26013599999999998</c:v>
                </c:pt>
                <c:pt idx="38186">
                  <c:v>0.26145299999999999</c:v>
                </c:pt>
                <c:pt idx="38187">
                  <c:v>0.26258999999999999</c:v>
                </c:pt>
                <c:pt idx="38188">
                  <c:v>0.26354699999999998</c:v>
                </c:pt>
                <c:pt idx="38189">
                  <c:v>0.26432299999999997</c:v>
                </c:pt>
                <c:pt idx="38190">
                  <c:v>0.26491500000000001</c:v>
                </c:pt>
                <c:pt idx="38191">
                  <c:v>0.26532299999999998</c:v>
                </c:pt>
                <c:pt idx="38192">
                  <c:v>0.26554499999999998</c:v>
                </c:pt>
                <c:pt idx="38193">
                  <c:v>0.26558399999999999</c:v>
                </c:pt>
                <c:pt idx="38194">
                  <c:v>0.26543699999999998</c:v>
                </c:pt>
                <c:pt idx="38195">
                  <c:v>0.26510699999999998</c:v>
                </c:pt>
                <c:pt idx="38196">
                  <c:v>0.26459199999999999</c:v>
                </c:pt>
                <c:pt idx="38197">
                  <c:v>0.26389499999999999</c:v>
                </c:pt>
                <c:pt idx="38198">
                  <c:v>0.26301400000000003</c:v>
                </c:pt>
                <c:pt idx="38199">
                  <c:v>0.26195099999999999</c:v>
                </c:pt>
                <c:pt idx="38200">
                  <c:v>0.260708</c:v>
                </c:pt>
                <c:pt idx="38201">
                  <c:v>0.25928499999999999</c:v>
                </c:pt>
                <c:pt idx="38202">
                  <c:v>0.25768600000000003</c:v>
                </c:pt>
                <c:pt idx="38203">
                  <c:v>0.255911</c:v>
                </c:pt>
                <c:pt idx="38204">
                  <c:v>0.253965</c:v>
                </c:pt>
                <c:pt idx="38205">
                  <c:v>0.25184899999999999</c:v>
                </c:pt>
                <c:pt idx="38206">
                  <c:v>0.24956600000000001</c:v>
                </c:pt>
                <c:pt idx="38207">
                  <c:v>0.24712000000000001</c:v>
                </c:pt>
                <c:pt idx="38208">
                  <c:v>0.24451400000000001</c:v>
                </c:pt>
                <c:pt idx="38209">
                  <c:v>0.241753</c:v>
                </c:pt>
                <c:pt idx="38210">
                  <c:v>0.23884</c:v>
                </c:pt>
                <c:pt idx="38211">
                  <c:v>0.23577899999999999</c:v>
                </c:pt>
                <c:pt idx="38212">
                  <c:v>0.232575</c:v>
                </c:pt>
                <c:pt idx="38213">
                  <c:v>0.22923199999999999</c:v>
                </c:pt>
                <c:pt idx="38214">
                  <c:v>0.22575300000000001</c:v>
                </c:pt>
                <c:pt idx="38215">
                  <c:v>0.22214300000000001</c:v>
                </c:pt>
                <c:pt idx="38216">
                  <c:v>0.21840799999999999</c:v>
                </c:pt>
                <c:pt idx="38217">
                  <c:v>0.21455099999999999</c:v>
                </c:pt>
                <c:pt idx="38218">
                  <c:v>0.21057999999999999</c:v>
                </c:pt>
                <c:pt idx="38219">
                  <c:v>0.20649899999999999</c:v>
                </c:pt>
                <c:pt idx="38220">
                  <c:v>0.20231399999999999</c:v>
                </c:pt>
                <c:pt idx="38221">
                  <c:v>0.19803100000000001</c:v>
                </c:pt>
                <c:pt idx="38222">
                  <c:v>0.193657</c:v>
                </c:pt>
                <c:pt idx="38223">
                  <c:v>0.189196</c:v>
                </c:pt>
                <c:pt idx="38224">
                  <c:v>0.18465599999999999</c:v>
                </c:pt>
                <c:pt idx="38225">
                  <c:v>0.18004300000000001</c:v>
                </c:pt>
                <c:pt idx="38226">
                  <c:v>0.17536299999999999</c:v>
                </c:pt>
                <c:pt idx="38227">
                  <c:v>0.170622</c:v>
                </c:pt>
                <c:pt idx="38228">
                  <c:v>0.165826</c:v>
                </c:pt>
                <c:pt idx="38229">
                  <c:v>0.16098299999999999</c:v>
                </c:pt>
                <c:pt idx="38230">
                  <c:v>0.15609899999999999</c:v>
                </c:pt>
                <c:pt idx="38231">
                  <c:v>0.15118100000000001</c:v>
                </c:pt>
                <c:pt idx="38232">
                  <c:v>0.146236</c:v>
                </c:pt>
                <c:pt idx="38233">
                  <c:v>0.14127000000000001</c:v>
                </c:pt>
                <c:pt idx="38234">
                  <c:v>0.13628999999999999</c:v>
                </c:pt>
                <c:pt idx="38235">
                  <c:v>0.131303</c:v>
                </c:pt>
                <c:pt idx="38236">
                  <c:v>0.12631600000000001</c:v>
                </c:pt>
                <c:pt idx="38237">
                  <c:v>0.121336</c:v>
                </c:pt>
                <c:pt idx="38238">
                  <c:v>0.11637</c:v>
                </c:pt>
                <c:pt idx="38239">
                  <c:v>0.111425</c:v>
                </c:pt>
                <c:pt idx="38240">
                  <c:v>0.106507</c:v>
                </c:pt>
                <c:pt idx="38241">
                  <c:v>0.10162400000000001</c:v>
                </c:pt>
                <c:pt idx="38242">
                  <c:v>9.6782400000000005E-2</c:v>
                </c:pt>
                <c:pt idx="38243">
                  <c:v>9.1988E-2</c:v>
                </c:pt>
                <c:pt idx="38244">
                  <c:v>8.7247500000000006E-2</c:v>
                </c:pt>
                <c:pt idx="38245">
                  <c:v>8.2567399999999999E-2</c:v>
                </c:pt>
                <c:pt idx="38246">
                  <c:v>7.7954300000000004E-2</c:v>
                </c:pt>
                <c:pt idx="38247">
                  <c:v>7.3414599999999997E-2</c:v>
                </c:pt>
                <c:pt idx="38248">
                  <c:v>6.8954500000000002E-2</c:v>
                </c:pt>
                <c:pt idx="38249">
                  <c:v>6.4580399999999996E-2</c:v>
                </c:pt>
                <c:pt idx="38250">
                  <c:v>6.0297900000000001E-2</c:v>
                </c:pt>
                <c:pt idx="38251">
                  <c:v>5.6112599999999999E-2</c:v>
                </c:pt>
                <c:pt idx="38252">
                  <c:v>5.2029899999999997E-2</c:v>
                </c:pt>
                <c:pt idx="38253">
                  <c:v>4.8055E-2</c:v>
                </c:pt>
                <c:pt idx="38254">
                  <c:v>4.4193400000000001E-2</c:v>
                </c:pt>
                <c:pt idx="38255">
                  <c:v>4.0450100000000003E-2</c:v>
                </c:pt>
                <c:pt idx="38256">
                  <c:v>3.68302E-2</c:v>
                </c:pt>
                <c:pt idx="38257">
                  <c:v>3.33385E-2</c:v>
                </c:pt>
                <c:pt idx="38258">
                  <c:v>2.9979599999999999E-2</c:v>
                </c:pt>
                <c:pt idx="38259">
                  <c:v>2.6757900000000001E-2</c:v>
                </c:pt>
                <c:pt idx="38260">
                  <c:v>2.3677699999999999E-2</c:v>
                </c:pt>
                <c:pt idx="38261">
                  <c:v>2.0742799999999999E-2</c:v>
                </c:pt>
                <c:pt idx="38262">
                  <c:v>1.79566E-2</c:v>
                </c:pt>
                <c:pt idx="38263">
                  <c:v>1.5321899999999999E-2</c:v>
                </c:pt>
                <c:pt idx="38264">
                  <c:v>1.2841699999999999E-2</c:v>
                </c:pt>
                <c:pt idx="38265">
                  <c:v>1.0519300000000001E-2</c:v>
                </c:pt>
                <c:pt idx="38266" formatCode="0.00E+00">
                  <c:v>8.3574600000000006E-3</c:v>
                </c:pt>
                <c:pt idx="38267" formatCode="0.00E+00">
                  <c:v>6.3586500000000004E-3</c:v>
                </c:pt>
                <c:pt idx="38268" formatCode="0.00E+00">
                  <c:v>4.5248900000000002E-3</c:v>
                </c:pt>
                <c:pt idx="38269" formatCode="0.00E+00">
                  <c:v>2.8580900000000002E-3</c:v>
                </c:pt>
                <c:pt idx="38270" formatCode="0.00E+00">
                  <c:v>1.35965E-3</c:v>
                </c:pt>
                <c:pt idx="38271" formatCode="0.00E+00">
                  <c:v>3.0476699999999999E-5</c:v>
                </c:pt>
                <c:pt idx="38272" formatCode="0.00E+00">
                  <c:v>-1.1284400000000001E-3</c:v>
                </c:pt>
                <c:pt idx="38273" formatCode="0.00E+00">
                  <c:v>-2.1157400000000001E-3</c:v>
                </c:pt>
                <c:pt idx="38274" formatCode="0.00E+00">
                  <c:v>-2.93027E-3</c:v>
                </c:pt>
                <c:pt idx="38275" formatCode="0.00E+00">
                  <c:v>-3.5712299999999999E-3</c:v>
                </c:pt>
                <c:pt idx="38276" formatCode="0.00E+00">
                  <c:v>-4.0380499999999996E-3</c:v>
                </c:pt>
                <c:pt idx="38277" formatCode="0.00E+00">
                  <c:v>-4.3312699999999999E-3</c:v>
                </c:pt>
                <c:pt idx="38278" formatCode="0.00E+00">
                  <c:v>-4.4526699999999997E-3</c:v>
                </c:pt>
                <c:pt idx="38279" formatCode="0.00E+00">
                  <c:v>-4.40398E-3</c:v>
                </c:pt>
                <c:pt idx="38280" formatCode="0.00E+00">
                  <c:v>-4.1862499999999999E-3</c:v>
                </c:pt>
                <c:pt idx="38281" formatCode="0.00E+00">
                  <c:v>-3.80081E-3</c:v>
                </c:pt>
                <c:pt idx="38282" formatCode="0.00E+00">
                  <c:v>-3.2495599999999999E-3</c:v>
                </c:pt>
                <c:pt idx="38283" formatCode="0.00E+00">
                  <c:v>-2.5344399999999998E-3</c:v>
                </c:pt>
                <c:pt idx="38284" formatCode="0.00E+00">
                  <c:v>-1.6573099999999999E-3</c:v>
                </c:pt>
                <c:pt idx="38285" formatCode="0.00E+00">
                  <c:v>-6.2033499999999996E-4</c:v>
                </c:pt>
                <c:pt idx="38286" formatCode="0.00E+00">
                  <c:v>5.7389500000000005E-4</c:v>
                </c:pt>
                <c:pt idx="38287" formatCode="0.00E+00">
                  <c:v>1.92249E-3</c:v>
                </c:pt>
                <c:pt idx="38288" formatCode="0.00E+00">
                  <c:v>3.42224E-3</c:v>
                </c:pt>
                <c:pt idx="38289" formatCode="0.00E+00">
                  <c:v>5.0695699999999998E-3</c:v>
                </c:pt>
                <c:pt idx="38290" formatCode="0.00E+00">
                  <c:v>6.8607499999999997E-3</c:v>
                </c:pt>
                <c:pt idx="38291" formatCode="0.00E+00">
                  <c:v>8.7918500000000004E-3</c:v>
                </c:pt>
                <c:pt idx="38292">
                  <c:v>1.08588E-2</c:v>
                </c:pt>
                <c:pt idx="38293">
                  <c:v>1.30575E-2</c:v>
                </c:pt>
                <c:pt idx="38294">
                  <c:v>1.5383600000000001E-2</c:v>
                </c:pt>
                <c:pt idx="38295">
                  <c:v>1.7832299999999999E-2</c:v>
                </c:pt>
                <c:pt idx="38296">
                  <c:v>2.0398900000000001E-2</c:v>
                </c:pt>
                <c:pt idx="38297">
                  <c:v>2.3078499999999998E-2</c:v>
                </c:pt>
                <c:pt idx="38298">
                  <c:v>2.5866E-2</c:v>
                </c:pt>
                <c:pt idx="38299">
                  <c:v>2.8755900000000001E-2</c:v>
                </c:pt>
                <c:pt idx="38300">
                  <c:v>3.17425E-2</c:v>
                </c:pt>
                <c:pt idx="38301">
                  <c:v>3.48201E-2</c:v>
                </c:pt>
                <c:pt idx="38302">
                  <c:v>3.7982599999999998E-2</c:v>
                </c:pt>
                <c:pt idx="38303">
                  <c:v>4.1223999999999997E-2</c:v>
                </c:pt>
                <c:pt idx="38304">
                  <c:v>4.45377E-2</c:v>
                </c:pt>
                <c:pt idx="38305">
                  <c:v>4.7917099999999997E-2</c:v>
                </c:pt>
                <c:pt idx="38306">
                  <c:v>5.1355600000000001E-2</c:v>
                </c:pt>
                <c:pt idx="38307">
                  <c:v>5.4846699999999998E-2</c:v>
                </c:pt>
                <c:pt idx="38308">
                  <c:v>5.8384199999999997E-2</c:v>
                </c:pt>
                <c:pt idx="38309">
                  <c:v>6.1961599999999999E-2</c:v>
                </c:pt>
                <c:pt idx="38310">
                  <c:v>6.5572099999999994E-2</c:v>
                </c:pt>
                <c:pt idx="38311">
                  <c:v>6.9208800000000001E-2</c:v>
                </c:pt>
                <c:pt idx="38312">
                  <c:v>7.2864999999999999E-2</c:v>
                </c:pt>
                <c:pt idx="38313">
                  <c:v>7.6533599999999993E-2</c:v>
                </c:pt>
                <c:pt idx="38314">
                  <c:v>8.0207600000000004E-2</c:v>
                </c:pt>
                <c:pt idx="38315">
                  <c:v>8.3880200000000002E-2</c:v>
                </c:pt>
                <c:pt idx="38316">
                  <c:v>8.7544300000000005E-2</c:v>
                </c:pt>
                <c:pt idx="38317">
                  <c:v>9.1193099999999999E-2</c:v>
                </c:pt>
                <c:pt idx="38318">
                  <c:v>9.4819899999999999E-2</c:v>
                </c:pt>
                <c:pt idx="38319">
                  <c:v>9.8418099999999994E-2</c:v>
                </c:pt>
                <c:pt idx="38320">
                  <c:v>0.101981</c:v>
                </c:pt>
                <c:pt idx="38321">
                  <c:v>0.105503</c:v>
                </c:pt>
                <c:pt idx="38322">
                  <c:v>0.108977</c:v>
                </c:pt>
                <c:pt idx="38323">
                  <c:v>0.112397</c:v>
                </c:pt>
                <c:pt idx="38324">
                  <c:v>0.115757</c:v>
                </c:pt>
                <c:pt idx="38325">
                  <c:v>0.119049</c:v>
                </c:pt>
                <c:pt idx="38326">
                  <c:v>0.12227</c:v>
                </c:pt>
                <c:pt idx="38327">
                  <c:v>0.125412</c:v>
                </c:pt>
                <c:pt idx="38328">
                  <c:v>0.12847</c:v>
                </c:pt>
                <c:pt idx="38329">
                  <c:v>0.131438</c:v>
                </c:pt>
                <c:pt idx="38330">
                  <c:v>0.13431199999999999</c:v>
                </c:pt>
                <c:pt idx="38331">
                  <c:v>0.13708400000000001</c:v>
                </c:pt>
                <c:pt idx="38332">
                  <c:v>0.13975099999999999</c:v>
                </c:pt>
                <c:pt idx="38333">
                  <c:v>0.14230699999999999</c:v>
                </c:pt>
                <c:pt idx="38334">
                  <c:v>0.14474799999999999</c:v>
                </c:pt>
                <c:pt idx="38335">
                  <c:v>0.147068</c:v>
                </c:pt>
                <c:pt idx="38336">
                  <c:v>0.14926400000000001</c:v>
                </c:pt>
                <c:pt idx="38337">
                  <c:v>0.15133199999999999</c:v>
                </c:pt>
                <c:pt idx="38338">
                  <c:v>0.15326799999999999</c:v>
                </c:pt>
                <c:pt idx="38339">
                  <c:v>0.15506800000000001</c:v>
                </c:pt>
                <c:pt idx="38340">
                  <c:v>0.15673000000000001</c:v>
                </c:pt>
                <c:pt idx="38341">
                  <c:v>0.158249</c:v>
                </c:pt>
                <c:pt idx="38342">
                  <c:v>0.15962299999999999</c:v>
                </c:pt>
                <c:pt idx="38343">
                  <c:v>0.16084999999999999</c:v>
                </c:pt>
                <c:pt idx="38344">
                  <c:v>0.16192699999999999</c:v>
                </c:pt>
                <c:pt idx="38345">
                  <c:v>0.162853</c:v>
                </c:pt>
                <c:pt idx="38346">
                  <c:v>0.16362599999999999</c:v>
                </c:pt>
                <c:pt idx="38347">
                  <c:v>0.164244</c:v>
                </c:pt>
                <c:pt idx="38348">
                  <c:v>0.16470799999999999</c:v>
                </c:pt>
                <c:pt idx="38349">
                  <c:v>0.16501399999999999</c:v>
                </c:pt>
                <c:pt idx="38350">
                  <c:v>0.165163</c:v>
                </c:pt>
                <c:pt idx="38351">
                  <c:v>0.165154</c:v>
                </c:pt>
                <c:pt idx="38352">
                  <c:v>0.16498699999999999</c:v>
                </c:pt>
                <c:pt idx="38353">
                  <c:v>0.164662</c:v>
                </c:pt>
                <c:pt idx="38354">
                  <c:v>0.16417999999999999</c:v>
                </c:pt>
                <c:pt idx="38355">
                  <c:v>0.16354199999999999</c:v>
                </c:pt>
                <c:pt idx="38356">
                  <c:v>0.162747</c:v>
                </c:pt>
                <c:pt idx="38357">
                  <c:v>0.161798</c:v>
                </c:pt>
                <c:pt idx="38358">
                  <c:v>0.16069600000000001</c:v>
                </c:pt>
                <c:pt idx="38359">
                  <c:v>0.159442</c:v>
                </c:pt>
                <c:pt idx="38360">
                  <c:v>0.15803900000000001</c:v>
                </c:pt>
                <c:pt idx="38361">
                  <c:v>0.15648899999999999</c:v>
                </c:pt>
                <c:pt idx="38362">
                  <c:v>0.15479499999999999</c:v>
                </c:pt>
                <c:pt idx="38363">
                  <c:v>0.15295900000000001</c:v>
                </c:pt>
                <c:pt idx="38364">
                  <c:v>0.15098400000000001</c:v>
                </c:pt>
                <c:pt idx="38365">
                  <c:v>0.14887400000000001</c:v>
                </c:pt>
                <c:pt idx="38366">
                  <c:v>0.14663300000000001</c:v>
                </c:pt>
                <c:pt idx="38367">
                  <c:v>0.144265</c:v>
                </c:pt>
                <c:pt idx="38368">
                  <c:v>0.14177300000000001</c:v>
                </c:pt>
                <c:pt idx="38369">
                  <c:v>0.13916300000000001</c:v>
                </c:pt>
                <c:pt idx="38370">
                  <c:v>0.136439</c:v>
                </c:pt>
                <c:pt idx="38371">
                  <c:v>0.133605</c:v>
                </c:pt>
                <c:pt idx="38372">
                  <c:v>0.130666</c:v>
                </c:pt>
                <c:pt idx="38373">
                  <c:v>0.12762699999999999</c:v>
                </c:pt>
                <c:pt idx="38374">
                  <c:v>0.12449399999999999</c:v>
                </c:pt>
                <c:pt idx="38375">
                  <c:v>0.12127300000000001</c:v>
                </c:pt>
                <c:pt idx="38376">
                  <c:v>0.11797000000000001</c:v>
                </c:pt>
                <c:pt idx="38377">
                  <c:v>0.114592</c:v>
                </c:pt>
                <c:pt idx="38378">
                  <c:v>0.111142</c:v>
                </c:pt>
                <c:pt idx="38379">
                  <c:v>0.107629</c:v>
                </c:pt>
                <c:pt idx="38380">
                  <c:v>0.104056</c:v>
                </c:pt>
                <c:pt idx="38381">
                  <c:v>0.10043199999999999</c:v>
                </c:pt>
                <c:pt idx="38382">
                  <c:v>9.6762399999999998E-2</c:v>
                </c:pt>
                <c:pt idx="38383">
                  <c:v>9.3053499999999997E-2</c:v>
                </c:pt>
                <c:pt idx="38384">
                  <c:v>8.93119E-2</c:v>
                </c:pt>
                <c:pt idx="38385">
                  <c:v>8.5544300000000004E-2</c:v>
                </c:pt>
                <c:pt idx="38386">
                  <c:v>8.17576E-2</c:v>
                </c:pt>
                <c:pt idx="38387">
                  <c:v>7.7958600000000003E-2</c:v>
                </c:pt>
                <c:pt idx="38388">
                  <c:v>7.4153800000000006E-2</c:v>
                </c:pt>
                <c:pt idx="38389">
                  <c:v>7.0349900000000007E-2</c:v>
                </c:pt>
                <c:pt idx="38390">
                  <c:v>6.6553600000000004E-2</c:v>
                </c:pt>
                <c:pt idx="38391">
                  <c:v>6.2771599999999997E-2</c:v>
                </c:pt>
                <c:pt idx="38392">
                  <c:v>5.9010699999999999E-2</c:v>
                </c:pt>
                <c:pt idx="38393">
                  <c:v>5.5277699999999999E-2</c:v>
                </c:pt>
                <c:pt idx="38394">
                  <c:v>5.1579300000000002E-2</c:v>
                </c:pt>
                <c:pt idx="38395">
                  <c:v>4.7921900000000003E-2</c:v>
                </c:pt>
                <c:pt idx="38396">
                  <c:v>4.4311900000000001E-2</c:v>
                </c:pt>
                <c:pt idx="38397">
                  <c:v>4.0756100000000003E-2</c:v>
                </c:pt>
                <c:pt idx="38398">
                  <c:v>3.7261700000000002E-2</c:v>
                </c:pt>
                <c:pt idx="38399">
                  <c:v>3.3834999999999997E-2</c:v>
                </c:pt>
                <c:pt idx="38400">
                  <c:v>3.0482100000000002E-2</c:v>
                </c:pt>
                <c:pt idx="38401">
                  <c:v>2.7209000000000001E-2</c:v>
                </c:pt>
                <c:pt idx="38402">
                  <c:v>2.40223E-2</c:v>
                </c:pt>
                <c:pt idx="38403">
                  <c:v>2.0927999999999999E-2</c:v>
                </c:pt>
                <c:pt idx="38404">
                  <c:v>1.7931900000000001E-2</c:v>
                </c:pt>
                <c:pt idx="38405">
                  <c:v>1.50394E-2</c:v>
                </c:pt>
                <c:pt idx="38406">
                  <c:v>1.2256E-2</c:v>
                </c:pt>
                <c:pt idx="38407" formatCode="0.00E+00">
                  <c:v>9.5869800000000002E-3</c:v>
                </c:pt>
                <c:pt idx="38408" formatCode="0.00E+00">
                  <c:v>7.0374399999999998E-3</c:v>
                </c:pt>
                <c:pt idx="38409" formatCode="0.00E+00">
                  <c:v>4.6119799999999999E-3</c:v>
                </c:pt>
                <c:pt idx="38410" formatCode="0.00E+00">
                  <c:v>2.31496E-3</c:v>
                </c:pt>
                <c:pt idx="38411" formatCode="0.00E+00">
                  <c:v>1.50791E-4</c:v>
                </c:pt>
                <c:pt idx="38412" formatCode="0.00E+00">
                  <c:v>-1.87601E-3</c:v>
                </c:pt>
                <c:pt idx="38413" formatCode="0.00E+00">
                  <c:v>-3.7607199999999999E-3</c:v>
                </c:pt>
                <c:pt idx="38414" formatCode="0.00E+00">
                  <c:v>-5.4989699999999997E-3</c:v>
                </c:pt>
                <c:pt idx="38415" formatCode="0.00E+00">
                  <c:v>-7.0876899999999998E-3</c:v>
                </c:pt>
                <c:pt idx="38416" formatCode="0.00E+00">
                  <c:v>-8.5245500000000005E-3</c:v>
                </c:pt>
                <c:pt idx="38417" formatCode="0.00E+00">
                  <c:v>-9.8068200000000008E-3</c:v>
                </c:pt>
                <c:pt idx="38418">
                  <c:v>-1.0931700000000001E-2</c:v>
                </c:pt>
                <c:pt idx="38419">
                  <c:v>-1.18967E-2</c:v>
                </c:pt>
                <c:pt idx="38420">
                  <c:v>-1.2700100000000001E-2</c:v>
                </c:pt>
                <c:pt idx="38421">
                  <c:v>-1.3340100000000001E-2</c:v>
                </c:pt>
                <c:pt idx="38422">
                  <c:v>-1.38154E-2</c:v>
                </c:pt>
                <c:pt idx="38423">
                  <c:v>-1.4124899999999999E-2</c:v>
                </c:pt>
                <c:pt idx="38424">
                  <c:v>-1.4267800000000001E-2</c:v>
                </c:pt>
                <c:pt idx="38425">
                  <c:v>-1.4243499999999999E-2</c:v>
                </c:pt>
                <c:pt idx="38426">
                  <c:v>-1.4051900000000001E-2</c:v>
                </c:pt>
                <c:pt idx="38427">
                  <c:v>-1.3693E-2</c:v>
                </c:pt>
                <c:pt idx="38428">
                  <c:v>-1.31675E-2</c:v>
                </c:pt>
                <c:pt idx="38429">
                  <c:v>-1.24762E-2</c:v>
                </c:pt>
                <c:pt idx="38430">
                  <c:v>-1.16201E-2</c:v>
                </c:pt>
                <c:pt idx="38431">
                  <c:v>-1.06E-2</c:v>
                </c:pt>
                <c:pt idx="38432" formatCode="0.00E+00">
                  <c:v>-9.4176099999999999E-3</c:v>
                </c:pt>
                <c:pt idx="38433" formatCode="0.00E+00">
                  <c:v>-8.0748299999999999E-3</c:v>
                </c:pt>
                <c:pt idx="38434" formatCode="0.00E+00">
                  <c:v>-6.5738400000000001E-3</c:v>
                </c:pt>
                <c:pt idx="38435" formatCode="0.00E+00">
                  <c:v>-4.9167500000000001E-3</c:v>
                </c:pt>
                <c:pt idx="38436" formatCode="0.00E+00">
                  <c:v>-3.1059E-3</c:v>
                </c:pt>
                <c:pt idx="38437" formatCode="0.00E+00">
                  <c:v>-1.1440000000000001E-3</c:v>
                </c:pt>
                <c:pt idx="38438" formatCode="0.00E+00">
                  <c:v>9.6592900000000003E-4</c:v>
                </c:pt>
                <c:pt idx="38439" formatCode="0.00E+00">
                  <c:v>3.2206499999999998E-3</c:v>
                </c:pt>
                <c:pt idx="38440" formatCode="0.00E+00">
                  <c:v>5.6167300000000003E-3</c:v>
                </c:pt>
                <c:pt idx="38441" formatCode="0.00E+00">
                  <c:v>8.1504999999999998E-3</c:v>
                </c:pt>
                <c:pt idx="38442">
                  <c:v>1.08179E-2</c:v>
                </c:pt>
                <c:pt idx="38443">
                  <c:v>1.36147E-2</c:v>
                </c:pt>
                <c:pt idx="38444">
                  <c:v>1.65363E-2</c:v>
                </c:pt>
                <c:pt idx="38445">
                  <c:v>1.95782E-2</c:v>
                </c:pt>
                <c:pt idx="38446">
                  <c:v>2.2735700000000001E-2</c:v>
                </c:pt>
                <c:pt idx="38447">
                  <c:v>2.6003600000000002E-2</c:v>
                </c:pt>
                <c:pt idx="38448">
                  <c:v>2.93764E-2</c:v>
                </c:pt>
                <c:pt idx="38449">
                  <c:v>3.2848200000000001E-2</c:v>
                </c:pt>
                <c:pt idx="38450">
                  <c:v>3.6413099999999997E-2</c:v>
                </c:pt>
                <c:pt idx="38451">
                  <c:v>4.0065299999999998E-2</c:v>
                </c:pt>
                <c:pt idx="38452">
                  <c:v>4.3798799999999999E-2</c:v>
                </c:pt>
                <c:pt idx="38453">
                  <c:v>4.76076E-2</c:v>
                </c:pt>
                <c:pt idx="38454">
                  <c:v>5.1485599999999999E-2</c:v>
                </c:pt>
                <c:pt idx="38455">
                  <c:v>5.5426299999999998E-2</c:v>
                </c:pt>
                <c:pt idx="38456">
                  <c:v>5.9423200000000002E-2</c:v>
                </c:pt>
                <c:pt idx="38457">
                  <c:v>6.3469600000000001E-2</c:v>
                </c:pt>
                <c:pt idx="38458">
                  <c:v>6.7558999999999994E-2</c:v>
                </c:pt>
                <c:pt idx="38459">
                  <c:v>7.1684600000000001E-2</c:v>
                </c:pt>
                <c:pt idx="38460">
                  <c:v>7.5839500000000004E-2</c:v>
                </c:pt>
                <c:pt idx="38461">
                  <c:v>8.0016699999999996E-2</c:v>
                </c:pt>
                <c:pt idx="38462">
                  <c:v>8.4209500000000007E-2</c:v>
                </c:pt>
                <c:pt idx="38463">
                  <c:v>8.8411100000000006E-2</c:v>
                </c:pt>
                <c:pt idx="38464">
                  <c:v>9.2614500000000002E-2</c:v>
                </c:pt>
                <c:pt idx="38465">
                  <c:v>9.6812700000000002E-2</c:v>
                </c:pt>
                <c:pt idx="38466">
                  <c:v>0.10099900000000001</c:v>
                </c:pt>
                <c:pt idx="38467">
                  <c:v>0.105166</c:v>
                </c:pt>
                <c:pt idx="38468">
                  <c:v>0.109308</c:v>
                </c:pt>
                <c:pt idx="38469">
                  <c:v>0.11341900000000001</c:v>
                </c:pt>
                <c:pt idx="38470">
                  <c:v>0.117491</c:v>
                </c:pt>
                <c:pt idx="38471">
                  <c:v>0.121517</c:v>
                </c:pt>
                <c:pt idx="38472">
                  <c:v>0.12549299999999999</c:v>
                </c:pt>
                <c:pt idx="38473">
                  <c:v>0.12941</c:v>
                </c:pt>
                <c:pt idx="38474">
                  <c:v>0.13326299999999999</c:v>
                </c:pt>
                <c:pt idx="38475">
                  <c:v>0.137045</c:v>
                </c:pt>
                <c:pt idx="38476">
                  <c:v>0.14074999999999999</c:v>
                </c:pt>
                <c:pt idx="38477">
                  <c:v>0.144371</c:v>
                </c:pt>
                <c:pt idx="38478">
                  <c:v>0.14790300000000001</c:v>
                </c:pt>
                <c:pt idx="38479">
                  <c:v>0.151341</c:v>
                </c:pt>
                <c:pt idx="38480">
                  <c:v>0.15467700000000001</c:v>
                </c:pt>
                <c:pt idx="38481">
                  <c:v>0.15790799999999999</c:v>
                </c:pt>
                <c:pt idx="38482">
                  <c:v>0.161028</c:v>
                </c:pt>
                <c:pt idx="38483">
                  <c:v>0.16403200000000001</c:v>
                </c:pt>
                <c:pt idx="38484">
                  <c:v>0.16691600000000001</c:v>
                </c:pt>
                <c:pt idx="38485">
                  <c:v>0.16967399999999999</c:v>
                </c:pt>
                <c:pt idx="38486">
                  <c:v>0.17230200000000001</c:v>
                </c:pt>
                <c:pt idx="38487">
                  <c:v>0.17479600000000001</c:v>
                </c:pt>
                <c:pt idx="38488">
                  <c:v>0.177152</c:v>
                </c:pt>
                <c:pt idx="38489">
                  <c:v>0.179365</c:v>
                </c:pt>
                <c:pt idx="38490">
                  <c:v>0.18143200000000001</c:v>
                </c:pt>
                <c:pt idx="38491">
                  <c:v>0.18335099999999999</c:v>
                </c:pt>
                <c:pt idx="38492">
                  <c:v>0.185118</c:v>
                </c:pt>
                <c:pt idx="38493">
                  <c:v>0.18672900000000001</c:v>
                </c:pt>
                <c:pt idx="38494">
                  <c:v>0.18818199999999999</c:v>
                </c:pt>
                <c:pt idx="38495">
                  <c:v>0.189474</c:v>
                </c:pt>
                <c:pt idx="38496">
                  <c:v>0.19060299999999999</c:v>
                </c:pt>
                <c:pt idx="38497">
                  <c:v>0.19156699999999999</c:v>
                </c:pt>
                <c:pt idx="38498">
                  <c:v>0.19236400000000001</c:v>
                </c:pt>
                <c:pt idx="38499">
                  <c:v>0.192993</c:v>
                </c:pt>
                <c:pt idx="38500">
                  <c:v>0.19345200000000001</c:v>
                </c:pt>
                <c:pt idx="38501">
                  <c:v>0.193741</c:v>
                </c:pt>
                <c:pt idx="38502">
                  <c:v>0.193859</c:v>
                </c:pt>
                <c:pt idx="38503">
                  <c:v>0.19380500000000001</c:v>
                </c:pt>
                <c:pt idx="38504">
                  <c:v>0.19358</c:v>
                </c:pt>
                <c:pt idx="38505">
                  <c:v>0.19318299999999999</c:v>
                </c:pt>
                <c:pt idx="38506">
                  <c:v>0.19261500000000001</c:v>
                </c:pt>
                <c:pt idx="38507">
                  <c:v>0.19187699999999999</c:v>
                </c:pt>
                <c:pt idx="38508">
                  <c:v>0.190969</c:v>
                </c:pt>
                <c:pt idx="38509">
                  <c:v>0.18989300000000001</c:v>
                </c:pt>
                <c:pt idx="38510">
                  <c:v>0.18865000000000001</c:v>
                </c:pt>
                <c:pt idx="38511">
                  <c:v>0.18724199999999999</c:v>
                </c:pt>
                <c:pt idx="38512">
                  <c:v>0.18567</c:v>
                </c:pt>
                <c:pt idx="38513">
                  <c:v>0.18393599999999999</c:v>
                </c:pt>
                <c:pt idx="38514">
                  <c:v>0.18204200000000001</c:v>
                </c:pt>
                <c:pt idx="38515">
                  <c:v>0.17999000000000001</c:v>
                </c:pt>
                <c:pt idx="38516">
                  <c:v>0.177782</c:v>
                </c:pt>
                <c:pt idx="38517">
                  <c:v>0.175423</c:v>
                </c:pt>
                <c:pt idx="38518">
                  <c:v>0.17291400000000001</c:v>
                </c:pt>
                <c:pt idx="38519">
                  <c:v>0.17025999999999999</c:v>
                </c:pt>
                <c:pt idx="38520">
                  <c:v>0.167463</c:v>
                </c:pt>
                <c:pt idx="38521">
                  <c:v>0.16452800000000001</c:v>
                </c:pt>
                <c:pt idx="38522">
                  <c:v>0.16145799999999999</c:v>
                </c:pt>
                <c:pt idx="38523">
                  <c:v>0.15825700000000001</c:v>
                </c:pt>
                <c:pt idx="38524">
                  <c:v>0.15492900000000001</c:v>
                </c:pt>
                <c:pt idx="38525">
                  <c:v>0.151479</c:v>
                </c:pt>
                <c:pt idx="38526">
                  <c:v>0.14791199999999999</c:v>
                </c:pt>
                <c:pt idx="38527">
                  <c:v>0.144231</c:v>
                </c:pt>
                <c:pt idx="38528">
                  <c:v>0.14044300000000001</c:v>
                </c:pt>
                <c:pt idx="38529">
                  <c:v>0.13655100000000001</c:v>
                </c:pt>
                <c:pt idx="38530">
                  <c:v>0.13256000000000001</c:v>
                </c:pt>
                <c:pt idx="38531">
                  <c:v>0.12847600000000001</c:v>
                </c:pt>
                <c:pt idx="38532">
                  <c:v>0.124305</c:v>
                </c:pt>
                <c:pt idx="38533">
                  <c:v>0.12005</c:v>
                </c:pt>
                <c:pt idx="38534">
                  <c:v>0.115719</c:v>
                </c:pt>
                <c:pt idx="38535">
                  <c:v>0.111315</c:v>
                </c:pt>
                <c:pt idx="38536">
                  <c:v>0.106846</c:v>
                </c:pt>
                <c:pt idx="38537">
                  <c:v>0.102315</c:v>
                </c:pt>
                <c:pt idx="38538">
                  <c:v>9.7729399999999994E-2</c:v>
                </c:pt>
                <c:pt idx="38539">
                  <c:v>9.3094200000000002E-2</c:v>
                </c:pt>
                <c:pt idx="38540">
                  <c:v>8.8415099999999996E-2</c:v>
                </c:pt>
                <c:pt idx="38541">
                  <c:v>8.36982E-2</c:v>
                </c:pt>
                <c:pt idx="38542">
                  <c:v>7.8949199999999997E-2</c:v>
                </c:pt>
                <c:pt idx="38543">
                  <c:v>7.4173500000000003E-2</c:v>
                </c:pt>
                <c:pt idx="38544">
                  <c:v>6.9376599999999997E-2</c:v>
                </c:pt>
                <c:pt idx="38545">
                  <c:v>6.4564300000000005E-2</c:v>
                </c:pt>
                <c:pt idx="38546">
                  <c:v>5.9742400000000001E-2</c:v>
                </c:pt>
                <c:pt idx="38547">
                  <c:v>5.4916899999999998E-2</c:v>
                </c:pt>
                <c:pt idx="38548">
                  <c:v>5.0093400000000003E-2</c:v>
                </c:pt>
                <c:pt idx="38549">
                  <c:v>4.5277900000000003E-2</c:v>
                </c:pt>
                <c:pt idx="38550">
                  <c:v>4.0476199999999997E-2</c:v>
                </c:pt>
                <c:pt idx="38551">
                  <c:v>3.5693999999999997E-2</c:v>
                </c:pt>
                <c:pt idx="38552">
                  <c:v>3.09368E-2</c:v>
                </c:pt>
                <c:pt idx="38553">
                  <c:v>2.6209699999999999E-2</c:v>
                </c:pt>
                <c:pt idx="38554">
                  <c:v>2.15184E-2</c:v>
                </c:pt>
                <c:pt idx="38555">
                  <c:v>1.68687E-2</c:v>
                </c:pt>
                <c:pt idx="38556">
                  <c:v>1.2266600000000001E-2</c:v>
                </c:pt>
                <c:pt idx="38557" formatCode="0.00E+00">
                  <c:v>7.7179700000000002E-3</c:v>
                </c:pt>
                <c:pt idx="38558" formatCode="0.00E+00">
                  <c:v>3.2283300000000002E-3</c:v>
                </c:pt>
                <c:pt idx="38559" formatCode="0.00E+00">
                  <c:v>-1.1976599999999999E-3</c:v>
                </c:pt>
                <c:pt idx="38560" formatCode="0.00E+00">
                  <c:v>-5.5557200000000001E-3</c:v>
                </c:pt>
                <c:pt idx="38561" formatCode="0.00E+00">
                  <c:v>-9.8410800000000003E-3</c:v>
                </c:pt>
                <c:pt idx="38562">
                  <c:v>-1.40489E-2</c:v>
                </c:pt>
                <c:pt idx="38563">
                  <c:v>-1.8174800000000001E-2</c:v>
                </c:pt>
                <c:pt idx="38564">
                  <c:v>-2.2214500000000002E-2</c:v>
                </c:pt>
                <c:pt idx="38565">
                  <c:v>-2.61639E-2</c:v>
                </c:pt>
                <c:pt idx="38566">
                  <c:v>-3.0019000000000001E-2</c:v>
                </c:pt>
                <c:pt idx="38567">
                  <c:v>-3.3776100000000003E-2</c:v>
                </c:pt>
                <c:pt idx="38568">
                  <c:v>-3.7431499999999999E-2</c:v>
                </c:pt>
                <c:pt idx="38569">
                  <c:v>-4.0981499999999997E-2</c:v>
                </c:pt>
                <c:pt idx="38570">
                  <c:v>-4.4422499999999997E-2</c:v>
                </c:pt>
                <c:pt idx="38571">
                  <c:v>-4.7751599999999998E-2</c:v>
                </c:pt>
                <c:pt idx="38572">
                  <c:v>-5.0965799999999999E-2</c:v>
                </c:pt>
                <c:pt idx="38573">
                  <c:v>-5.4062300000000001E-2</c:v>
                </c:pt>
                <c:pt idx="38574">
                  <c:v>-5.7038800000000001E-2</c:v>
                </c:pt>
                <c:pt idx="38575">
                  <c:v>-5.9892599999999997E-2</c:v>
                </c:pt>
                <c:pt idx="38576">
                  <c:v>-6.2621599999999999E-2</c:v>
                </c:pt>
                <c:pt idx="38577">
                  <c:v>-6.5223900000000001E-2</c:v>
                </c:pt>
                <c:pt idx="38578">
                  <c:v>-6.7697400000000005E-2</c:v>
                </c:pt>
                <c:pt idx="38579">
                  <c:v>-7.0040000000000005E-2</c:v>
                </c:pt>
                <c:pt idx="38580">
                  <c:v>-7.2250099999999998E-2</c:v>
                </c:pt>
                <c:pt idx="38581">
                  <c:v>-7.4326500000000004E-2</c:v>
                </c:pt>
                <c:pt idx="38582">
                  <c:v>-7.6268199999999994E-2</c:v>
                </c:pt>
                <c:pt idx="38583">
                  <c:v>-7.8074000000000005E-2</c:v>
                </c:pt>
                <c:pt idx="38584">
                  <c:v>-7.9742999999999994E-2</c:v>
                </c:pt>
                <c:pt idx="38585">
                  <c:v>-8.1274600000000002E-2</c:v>
                </c:pt>
                <c:pt idx="38586">
                  <c:v>-8.2668199999999997E-2</c:v>
                </c:pt>
                <c:pt idx="38587">
                  <c:v>-8.3923399999999995E-2</c:v>
                </c:pt>
                <c:pt idx="38588">
                  <c:v>-8.5040199999999996E-2</c:v>
                </c:pt>
                <c:pt idx="38589">
                  <c:v>-8.6018600000000001E-2</c:v>
                </c:pt>
                <c:pt idx="38590">
                  <c:v>-8.6859099999999995E-2</c:v>
                </c:pt>
                <c:pt idx="38591">
                  <c:v>-8.7562500000000001E-2</c:v>
                </c:pt>
                <c:pt idx="38592">
                  <c:v>-8.8129299999999994E-2</c:v>
                </c:pt>
                <c:pt idx="38593">
                  <c:v>-8.856E-2</c:v>
                </c:pt>
                <c:pt idx="38594">
                  <c:v>-8.8855000000000003E-2</c:v>
                </c:pt>
                <c:pt idx="38595">
                  <c:v>-8.9014499999999996E-2</c:v>
                </c:pt>
                <c:pt idx="38596">
                  <c:v>-8.9040499999999995E-2</c:v>
                </c:pt>
                <c:pt idx="38597">
                  <c:v>-8.8935299999999995E-2</c:v>
                </c:pt>
                <c:pt idx="38598">
                  <c:v>-8.8700899999999999E-2</c:v>
                </c:pt>
                <c:pt idx="38599">
                  <c:v>-8.8338899999999998E-2</c:v>
                </c:pt>
                <c:pt idx="38600">
                  <c:v>-8.7851299999999993E-2</c:v>
                </c:pt>
                <c:pt idx="38601">
                  <c:v>-8.7240300000000007E-2</c:v>
                </c:pt>
                <c:pt idx="38602">
                  <c:v>-8.6508299999999996E-2</c:v>
                </c:pt>
                <c:pt idx="38603">
                  <c:v>-8.5657999999999998E-2</c:v>
                </c:pt>
                <c:pt idx="38604">
                  <c:v>-8.4692000000000003E-2</c:v>
                </c:pt>
                <c:pt idx="38605">
                  <c:v>-8.3613300000000002E-2</c:v>
                </c:pt>
                <c:pt idx="38606">
                  <c:v>-8.2424800000000006E-2</c:v>
                </c:pt>
                <c:pt idx="38607">
                  <c:v>-8.1129599999999996E-2</c:v>
                </c:pt>
                <c:pt idx="38608">
                  <c:v>-7.9730800000000004E-2</c:v>
                </c:pt>
                <c:pt idx="38609">
                  <c:v>-7.8231899999999993E-2</c:v>
                </c:pt>
                <c:pt idx="38610">
                  <c:v>-7.6636499999999996E-2</c:v>
                </c:pt>
                <c:pt idx="38611">
                  <c:v>-7.4948299999999995E-2</c:v>
                </c:pt>
                <c:pt idx="38612">
                  <c:v>-7.3170600000000002E-2</c:v>
                </c:pt>
                <c:pt idx="38613">
                  <c:v>-7.1307099999999998E-2</c:v>
                </c:pt>
                <c:pt idx="38614">
                  <c:v>-6.9361500000000006E-2</c:v>
                </c:pt>
                <c:pt idx="38615">
                  <c:v>-6.73377E-2</c:v>
                </c:pt>
                <c:pt idx="38616">
                  <c:v>-6.52393E-2</c:v>
                </c:pt>
                <c:pt idx="38617">
                  <c:v>-6.3070200000000007E-2</c:v>
                </c:pt>
                <c:pt idx="38618">
                  <c:v>-6.0833999999999999E-2</c:v>
                </c:pt>
                <c:pt idx="38619">
                  <c:v>-5.8534900000000001E-2</c:v>
                </c:pt>
                <c:pt idx="38620">
                  <c:v>-5.6176900000000002E-2</c:v>
                </c:pt>
                <c:pt idx="38621">
                  <c:v>-5.3764100000000002E-2</c:v>
                </c:pt>
                <c:pt idx="38622">
                  <c:v>-5.1300400000000003E-2</c:v>
                </c:pt>
                <c:pt idx="38623">
                  <c:v>-4.8790100000000003E-2</c:v>
                </c:pt>
                <c:pt idx="38624">
                  <c:v>-4.6237199999999999E-2</c:v>
                </c:pt>
                <c:pt idx="38625">
                  <c:v>-4.3646200000000003E-2</c:v>
                </c:pt>
                <c:pt idx="38626">
                  <c:v>-4.1021000000000002E-2</c:v>
                </c:pt>
                <c:pt idx="38627">
                  <c:v>-3.8365400000000001E-2</c:v>
                </c:pt>
                <c:pt idx="38628">
                  <c:v>-3.5683399999999997E-2</c:v>
                </c:pt>
                <c:pt idx="38629">
                  <c:v>-3.2979099999999997E-2</c:v>
                </c:pt>
                <c:pt idx="38630">
                  <c:v>-3.0256600000000002E-2</c:v>
                </c:pt>
                <c:pt idx="38631">
                  <c:v>-2.7520099999999999E-2</c:v>
                </c:pt>
                <c:pt idx="38632">
                  <c:v>-2.47735E-2</c:v>
                </c:pt>
                <c:pt idx="38633">
                  <c:v>-2.20208E-2</c:v>
                </c:pt>
                <c:pt idx="38634">
                  <c:v>-1.92658E-2</c:v>
                </c:pt>
                <c:pt idx="38635">
                  <c:v>-1.65124E-2</c:v>
                </c:pt>
                <c:pt idx="38636">
                  <c:v>-1.37644E-2</c:v>
                </c:pt>
                <c:pt idx="38637">
                  <c:v>-1.1025200000000001E-2</c:v>
                </c:pt>
                <c:pt idx="38638" formatCode="0.00E+00">
                  <c:v>-8.29826E-3</c:v>
                </c:pt>
                <c:pt idx="38639" formatCode="0.00E+00">
                  <c:v>-5.5871699999999998E-3</c:v>
                </c:pt>
                <c:pt idx="38640" formatCode="0.00E+00">
                  <c:v>-2.8953400000000002E-3</c:v>
                </c:pt>
                <c:pt idx="38641" formatCode="0.00E+00">
                  <c:v>-2.2621800000000001E-4</c:v>
                </c:pt>
                <c:pt idx="38642" formatCode="0.00E+00">
                  <c:v>2.41683E-3</c:v>
                </c:pt>
                <c:pt idx="38643" formatCode="0.00E+00">
                  <c:v>5.0307099999999999E-3</c:v>
                </c:pt>
                <c:pt idx="38644" formatCode="0.00E+00">
                  <c:v>7.61255E-3</c:v>
                </c:pt>
                <c:pt idx="38645">
                  <c:v>1.01595E-2</c:v>
                </c:pt>
                <c:pt idx="38646">
                  <c:v>1.26687E-2</c:v>
                </c:pt>
                <c:pt idx="38647">
                  <c:v>1.5137299999999999E-2</c:v>
                </c:pt>
                <c:pt idx="38648">
                  <c:v>1.7562700000000001E-2</c:v>
                </c:pt>
                <c:pt idx="38649">
                  <c:v>1.9942499999999998E-2</c:v>
                </c:pt>
                <c:pt idx="38650">
                  <c:v>2.2274599999999999E-2</c:v>
                </c:pt>
                <c:pt idx="38651">
                  <c:v>2.4556600000000001E-2</c:v>
                </c:pt>
                <c:pt idx="38652">
                  <c:v>2.67867E-2</c:v>
                </c:pt>
                <c:pt idx="38653">
                  <c:v>2.8962700000000001E-2</c:v>
                </c:pt>
                <c:pt idx="38654">
                  <c:v>3.1083E-2</c:v>
                </c:pt>
                <c:pt idx="38655">
                  <c:v>3.31457E-2</c:v>
                </c:pt>
                <c:pt idx="38656">
                  <c:v>3.5149300000000001E-2</c:v>
                </c:pt>
                <c:pt idx="38657">
                  <c:v>3.7092100000000003E-2</c:v>
                </c:pt>
                <c:pt idx="38658">
                  <c:v>3.8972600000000003E-2</c:v>
                </c:pt>
                <c:pt idx="38659">
                  <c:v>4.0789400000000003E-2</c:v>
                </c:pt>
                <c:pt idx="38660">
                  <c:v>4.2541500000000003E-2</c:v>
                </c:pt>
                <c:pt idx="38661">
                  <c:v>4.4228099999999999E-2</c:v>
                </c:pt>
                <c:pt idx="38662">
                  <c:v>4.5848399999999997E-2</c:v>
                </c:pt>
                <c:pt idx="38663">
                  <c:v>4.7401800000000001E-2</c:v>
                </c:pt>
                <c:pt idx="38664">
                  <c:v>4.8887899999999998E-2</c:v>
                </c:pt>
                <c:pt idx="38665">
                  <c:v>5.0306700000000003E-2</c:v>
                </c:pt>
                <c:pt idx="38666">
                  <c:v>5.1658000000000003E-2</c:v>
                </c:pt>
                <c:pt idx="38667">
                  <c:v>5.29419E-2</c:v>
                </c:pt>
                <c:pt idx="38668">
                  <c:v>5.4158600000000001E-2</c:v>
                </c:pt>
                <c:pt idx="38669">
                  <c:v>5.5307799999999997E-2</c:v>
                </c:pt>
                <c:pt idx="38670">
                  <c:v>5.6389799999999997E-2</c:v>
                </c:pt>
                <c:pt idx="38671">
                  <c:v>5.7404900000000002E-2</c:v>
                </c:pt>
                <c:pt idx="38672">
                  <c:v>5.83539E-2</c:v>
                </c:pt>
                <c:pt idx="38673">
                  <c:v>5.92373E-2</c:v>
                </c:pt>
                <c:pt idx="38674">
                  <c:v>6.0055999999999998E-2</c:v>
                </c:pt>
                <c:pt idx="38675">
                  <c:v>6.0810900000000001E-2</c:v>
                </c:pt>
                <c:pt idx="38676">
                  <c:v>6.1503000000000002E-2</c:v>
                </c:pt>
                <c:pt idx="38677">
                  <c:v>6.2133099999999997E-2</c:v>
                </c:pt>
                <c:pt idx="38678">
                  <c:v>6.2702499999999994E-2</c:v>
                </c:pt>
                <c:pt idx="38679">
                  <c:v>6.3212500000000005E-2</c:v>
                </c:pt>
                <c:pt idx="38680">
                  <c:v>6.3664399999999996E-2</c:v>
                </c:pt>
                <c:pt idx="38681">
                  <c:v>6.4059900000000003E-2</c:v>
                </c:pt>
                <c:pt idx="38682">
                  <c:v>6.4400399999999997E-2</c:v>
                </c:pt>
                <c:pt idx="38683">
                  <c:v>6.4687599999999998E-2</c:v>
                </c:pt>
                <c:pt idx="38684">
                  <c:v>6.4922999999999995E-2</c:v>
                </c:pt>
                <c:pt idx="38685">
                  <c:v>6.5108399999999997E-2</c:v>
                </c:pt>
                <c:pt idx="38686">
                  <c:v>6.5245600000000001E-2</c:v>
                </c:pt>
                <c:pt idx="38687">
                  <c:v>6.5336199999999997E-2</c:v>
                </c:pt>
                <c:pt idx="38688">
                  <c:v>6.5382300000000004E-2</c:v>
                </c:pt>
                <c:pt idx="38689">
                  <c:v>6.5385600000000002E-2</c:v>
                </c:pt>
                <c:pt idx="38690">
                  <c:v>6.5348100000000006E-2</c:v>
                </c:pt>
                <c:pt idx="38691">
                  <c:v>6.5271899999999994E-2</c:v>
                </c:pt>
                <c:pt idx="38692">
                  <c:v>6.5158800000000003E-2</c:v>
                </c:pt>
                <c:pt idx="38693">
                  <c:v>6.5010899999999996E-2</c:v>
                </c:pt>
                <c:pt idx="38694">
                  <c:v>6.4829899999999996E-2</c:v>
                </c:pt>
                <c:pt idx="38695">
                  <c:v>6.4617900000000006E-2</c:v>
                </c:pt>
                <c:pt idx="38696">
                  <c:v>6.4376900000000001E-2</c:v>
                </c:pt>
                <c:pt idx="38697">
                  <c:v>6.4108899999999996E-2</c:v>
                </c:pt>
                <c:pt idx="38698">
                  <c:v>6.3816100000000001E-2</c:v>
                </c:pt>
                <c:pt idx="38699">
                  <c:v>6.3500699999999993E-2</c:v>
                </c:pt>
                <c:pt idx="38700">
                  <c:v>6.3164600000000001E-2</c:v>
                </c:pt>
                <c:pt idx="38701">
                  <c:v>6.2809599999999993E-2</c:v>
                </c:pt>
                <c:pt idx="38702">
                  <c:v>6.2437899999999998E-2</c:v>
                </c:pt>
                <c:pt idx="38703">
                  <c:v>6.2051200000000001E-2</c:v>
                </c:pt>
                <c:pt idx="38704">
                  <c:v>6.1651600000000001E-2</c:v>
                </c:pt>
                <c:pt idx="38705">
                  <c:v>6.1241299999999999E-2</c:v>
                </c:pt>
                <c:pt idx="38706">
                  <c:v>6.0821899999999998E-2</c:v>
                </c:pt>
                <c:pt idx="38707">
                  <c:v>6.0395299999999999E-2</c:v>
                </c:pt>
                <c:pt idx="38708">
                  <c:v>5.9963099999999998E-2</c:v>
                </c:pt>
                <c:pt idx="38709">
                  <c:v>5.9526999999999997E-2</c:v>
                </c:pt>
                <c:pt idx="38710">
                  <c:v>5.9088700000000001E-2</c:v>
                </c:pt>
                <c:pt idx="38711">
                  <c:v>5.8649800000000002E-2</c:v>
                </c:pt>
                <c:pt idx="38712">
                  <c:v>5.8211899999999997E-2</c:v>
                </c:pt>
                <c:pt idx="38713">
                  <c:v>5.7776599999999997E-2</c:v>
                </c:pt>
                <c:pt idx="38714">
                  <c:v>5.7345100000000003E-2</c:v>
                </c:pt>
                <c:pt idx="38715">
                  <c:v>5.6918499999999997E-2</c:v>
                </c:pt>
                <c:pt idx="38716">
                  <c:v>5.6498199999999998E-2</c:v>
                </c:pt>
                <c:pt idx="38717">
                  <c:v>5.6085500000000003E-2</c:v>
                </c:pt>
                <c:pt idx="38718">
                  <c:v>5.5681599999999998E-2</c:v>
                </c:pt>
                <c:pt idx="38719">
                  <c:v>5.5287299999999998E-2</c:v>
                </c:pt>
                <c:pt idx="38720">
                  <c:v>5.4903500000000001E-2</c:v>
                </c:pt>
                <c:pt idx="38721">
                  <c:v>5.4531099999999999E-2</c:v>
                </c:pt>
                <c:pt idx="38722">
                  <c:v>5.4170900000000001E-2</c:v>
                </c:pt>
                <c:pt idx="38723">
                  <c:v>5.3823299999999998E-2</c:v>
                </c:pt>
                <c:pt idx="38724">
                  <c:v>5.3488899999999999E-2</c:v>
                </c:pt>
                <c:pt idx="38725">
                  <c:v>5.3168E-2</c:v>
                </c:pt>
                <c:pt idx="38726">
                  <c:v>5.2860900000000002E-2</c:v>
                </c:pt>
                <c:pt idx="38727">
                  <c:v>5.2567900000000001E-2</c:v>
                </c:pt>
                <c:pt idx="38728">
                  <c:v>5.2289099999999998E-2</c:v>
                </c:pt>
                <c:pt idx="38729">
                  <c:v>5.2024399999999998E-2</c:v>
                </c:pt>
                <c:pt idx="38730">
                  <c:v>5.1774000000000001E-2</c:v>
                </c:pt>
                <c:pt idx="38731">
                  <c:v>5.15375E-2</c:v>
                </c:pt>
                <c:pt idx="38732">
                  <c:v>5.1315E-2</c:v>
                </c:pt>
                <c:pt idx="38733">
                  <c:v>5.1106100000000002E-2</c:v>
                </c:pt>
                <c:pt idx="38734">
                  <c:v>5.0910499999999997E-2</c:v>
                </c:pt>
                <c:pt idx="38735">
                  <c:v>5.0728000000000002E-2</c:v>
                </c:pt>
                <c:pt idx="38736">
                  <c:v>5.0557900000000003E-2</c:v>
                </c:pt>
                <c:pt idx="38737">
                  <c:v>5.03995E-2</c:v>
                </c:pt>
                <c:pt idx="38738">
                  <c:v>5.0252199999999997E-2</c:v>
                </c:pt>
                <c:pt idx="38739">
                  <c:v>5.0115100000000003E-2</c:v>
                </c:pt>
                <c:pt idx="38740">
                  <c:v>4.9987299999999998E-2</c:v>
                </c:pt>
                <c:pt idx="38741">
                  <c:v>4.9867799999999997E-2</c:v>
                </c:pt>
                <c:pt idx="38742">
                  <c:v>4.9755800000000003E-2</c:v>
                </c:pt>
                <c:pt idx="38743">
                  <c:v>4.9650199999999999E-2</c:v>
                </c:pt>
                <c:pt idx="38744">
                  <c:v>4.9549999999999997E-2</c:v>
                </c:pt>
                <c:pt idx="38745">
                  <c:v>4.9453999999999998E-2</c:v>
                </c:pt>
                <c:pt idx="38746">
                  <c:v>4.9360899999999999E-2</c:v>
                </c:pt>
                <c:pt idx="38747">
                  <c:v>4.9269500000000001E-2</c:v>
                </c:pt>
                <c:pt idx="38748">
                  <c:v>4.9178300000000001E-2</c:v>
                </c:pt>
                <c:pt idx="38749">
                  <c:v>4.9085999999999998E-2</c:v>
                </c:pt>
                <c:pt idx="38750">
                  <c:v>4.8991E-2</c:v>
                </c:pt>
                <c:pt idx="38751">
                  <c:v>4.8892100000000001E-2</c:v>
                </c:pt>
                <c:pt idx="38752">
                  <c:v>4.87876E-2</c:v>
                </c:pt>
                <c:pt idx="38753">
                  <c:v>4.8675799999999998E-2</c:v>
                </c:pt>
                <c:pt idx="38754">
                  <c:v>4.8555300000000003E-2</c:v>
                </c:pt>
                <c:pt idx="38755">
                  <c:v>4.8424300000000003E-2</c:v>
                </c:pt>
                <c:pt idx="38756">
                  <c:v>4.8281400000000002E-2</c:v>
                </c:pt>
                <c:pt idx="38757">
                  <c:v>4.8124800000000002E-2</c:v>
                </c:pt>
                <c:pt idx="38758">
                  <c:v>4.7952799999999997E-2</c:v>
                </c:pt>
                <c:pt idx="38759">
                  <c:v>4.7763800000000002E-2</c:v>
                </c:pt>
                <c:pt idx="38760">
                  <c:v>4.75562E-2</c:v>
                </c:pt>
                <c:pt idx="38761">
                  <c:v>4.7328099999999998E-2</c:v>
                </c:pt>
                <c:pt idx="38762">
                  <c:v>4.7078099999999998E-2</c:v>
                </c:pt>
                <c:pt idx="38763">
                  <c:v>4.6804400000000003E-2</c:v>
                </c:pt>
                <c:pt idx="38764">
                  <c:v>4.6505499999999998E-2</c:v>
                </c:pt>
                <c:pt idx="38765">
                  <c:v>4.6179499999999998E-2</c:v>
                </c:pt>
                <c:pt idx="38766">
                  <c:v>4.5824900000000002E-2</c:v>
                </c:pt>
                <c:pt idx="38767">
                  <c:v>4.5440099999999997E-2</c:v>
                </c:pt>
                <c:pt idx="38768">
                  <c:v>4.50237E-2</c:v>
                </c:pt>
                <c:pt idx="38769">
                  <c:v>4.4574099999999998E-2</c:v>
                </c:pt>
                <c:pt idx="38770">
                  <c:v>4.4089900000000001E-2</c:v>
                </c:pt>
                <c:pt idx="38771">
                  <c:v>4.35696E-2</c:v>
                </c:pt>
                <c:pt idx="38772">
                  <c:v>4.3011899999999999E-2</c:v>
                </c:pt>
                <c:pt idx="38773">
                  <c:v>4.2415500000000002E-2</c:v>
                </c:pt>
                <c:pt idx="38774">
                  <c:v>4.1779299999999998E-2</c:v>
                </c:pt>
                <c:pt idx="38775">
                  <c:v>4.1102E-2</c:v>
                </c:pt>
                <c:pt idx="38776">
                  <c:v>4.0382399999999999E-2</c:v>
                </c:pt>
                <c:pt idx="38777">
                  <c:v>3.9619700000000001E-2</c:v>
                </c:pt>
                <c:pt idx="38778">
                  <c:v>3.8812800000000001E-2</c:v>
                </c:pt>
                <c:pt idx="38779">
                  <c:v>3.7960899999999999E-2</c:v>
                </c:pt>
                <c:pt idx="38780">
                  <c:v>3.7063199999999998E-2</c:v>
                </c:pt>
                <c:pt idx="38781">
                  <c:v>3.6118999999999998E-2</c:v>
                </c:pt>
                <c:pt idx="38782">
                  <c:v>3.5127800000000001E-2</c:v>
                </c:pt>
                <c:pt idx="38783">
                  <c:v>3.4089000000000001E-2</c:v>
                </c:pt>
                <c:pt idx="38784">
                  <c:v>3.3002099999999999E-2</c:v>
                </c:pt>
                <c:pt idx="38785">
                  <c:v>3.1866899999999997E-2</c:v>
                </c:pt>
                <c:pt idx="38786">
                  <c:v>3.0682899999999999E-2</c:v>
                </c:pt>
                <c:pt idx="38787">
                  <c:v>2.9450199999999999E-2</c:v>
                </c:pt>
                <c:pt idx="38788">
                  <c:v>2.8168599999999999E-2</c:v>
                </c:pt>
                <c:pt idx="38789">
                  <c:v>2.6838299999999999E-2</c:v>
                </c:pt>
                <c:pt idx="38790">
                  <c:v>2.5459300000000001E-2</c:v>
                </c:pt>
                <c:pt idx="38791">
                  <c:v>2.4031799999999999E-2</c:v>
                </c:pt>
                <c:pt idx="38792">
                  <c:v>2.2556300000000001E-2</c:v>
                </c:pt>
                <c:pt idx="38793">
                  <c:v>2.1033099999999999E-2</c:v>
                </c:pt>
                <c:pt idx="38794">
                  <c:v>1.9462799999999999E-2</c:v>
                </c:pt>
                <c:pt idx="38795">
                  <c:v>1.78461E-2</c:v>
                </c:pt>
                <c:pt idx="38796">
                  <c:v>1.6183800000000002E-2</c:v>
                </c:pt>
                <c:pt idx="38797">
                  <c:v>1.44767E-2</c:v>
                </c:pt>
                <c:pt idx="38798">
                  <c:v>1.2725800000000001E-2</c:v>
                </c:pt>
                <c:pt idx="38799">
                  <c:v>1.09322E-2</c:v>
                </c:pt>
                <c:pt idx="38800" formatCode="0.00E+00">
                  <c:v>9.0969899999999992E-3</c:v>
                </c:pt>
                <c:pt idx="38801" formatCode="0.00E+00">
                  <c:v>7.2213299999999998E-3</c:v>
                </c:pt>
                <c:pt idx="38802" formatCode="0.00E+00">
                  <c:v>5.3065200000000003E-3</c:v>
                </c:pt>
                <c:pt idx="38803" formatCode="0.00E+00">
                  <c:v>3.3540100000000002E-3</c:v>
                </c:pt>
                <c:pt idx="38804" formatCode="0.00E+00">
                  <c:v>1.3653300000000001E-3</c:v>
                </c:pt>
                <c:pt idx="38805" formatCode="0.00E+00">
                  <c:v>-6.5788100000000003E-4</c:v>
                </c:pt>
                <c:pt idx="38806" formatCode="0.00E+00">
                  <c:v>-2.7139099999999999E-3</c:v>
                </c:pt>
                <c:pt idx="38807" formatCode="0.00E+00">
                  <c:v>-4.80095E-3</c:v>
                </c:pt>
                <c:pt idx="38808" formatCode="0.00E+00">
                  <c:v>-6.9171299999999996E-3</c:v>
                </c:pt>
                <c:pt idx="38809" formatCode="0.00E+00">
                  <c:v>-9.0604799999999992E-3</c:v>
                </c:pt>
                <c:pt idx="38810">
                  <c:v>-1.12289E-2</c:v>
                </c:pt>
                <c:pt idx="38811">
                  <c:v>-1.34203E-2</c:v>
                </c:pt>
                <c:pt idx="38812">
                  <c:v>-1.5632299999999998E-2</c:v>
                </c:pt>
                <c:pt idx="38813">
                  <c:v>-1.7862800000000002E-2</c:v>
                </c:pt>
                <c:pt idx="38814">
                  <c:v>-2.0109200000000001E-2</c:v>
                </c:pt>
                <c:pt idx="38815">
                  <c:v>-2.2369199999999999E-2</c:v>
                </c:pt>
                <c:pt idx="38816">
                  <c:v>-2.46403E-2</c:v>
                </c:pt>
                <c:pt idx="38817">
                  <c:v>-2.69199E-2</c:v>
                </c:pt>
                <c:pt idx="38818">
                  <c:v>-2.92053E-2</c:v>
                </c:pt>
                <c:pt idx="38819">
                  <c:v>-3.1494000000000001E-2</c:v>
                </c:pt>
                <c:pt idx="38820">
                  <c:v>-3.3783000000000001E-2</c:v>
                </c:pt>
                <c:pt idx="38821">
                  <c:v>-3.6069700000000003E-2</c:v>
                </c:pt>
                <c:pt idx="38822">
                  <c:v>-3.8351299999999998E-2</c:v>
                </c:pt>
                <c:pt idx="38823">
                  <c:v>-4.0624899999999999E-2</c:v>
                </c:pt>
                <c:pt idx="38824">
                  <c:v>-4.2887599999999998E-2</c:v>
                </c:pt>
                <c:pt idx="38825">
                  <c:v>-4.51364E-2</c:v>
                </c:pt>
                <c:pt idx="38826">
                  <c:v>-4.7368599999999997E-2</c:v>
                </c:pt>
                <c:pt idx="38827">
                  <c:v>-4.9581E-2</c:v>
                </c:pt>
                <c:pt idx="38828">
                  <c:v>-5.1770900000000002E-2</c:v>
                </c:pt>
                <c:pt idx="38829">
                  <c:v>-5.39351E-2</c:v>
                </c:pt>
                <c:pt idx="38830">
                  <c:v>-5.6070799999999997E-2</c:v>
                </c:pt>
                <c:pt idx="38831">
                  <c:v>-5.81751E-2</c:v>
                </c:pt>
                <c:pt idx="38832">
                  <c:v>-6.0244800000000001E-2</c:v>
                </c:pt>
                <c:pt idx="38833">
                  <c:v>-6.2277199999999998E-2</c:v>
                </c:pt>
                <c:pt idx="38834">
                  <c:v>-6.4269400000000004E-2</c:v>
                </c:pt>
                <c:pt idx="38835">
                  <c:v>-6.6218299999999994E-2</c:v>
                </c:pt>
                <c:pt idx="38836">
                  <c:v>-6.8121299999999996E-2</c:v>
                </c:pt>
                <c:pt idx="38837">
                  <c:v>-6.9975300000000004E-2</c:v>
                </c:pt>
                <c:pt idx="38838">
                  <c:v>-7.1777800000000003E-2</c:v>
                </c:pt>
                <c:pt idx="38839">
                  <c:v>-7.3526099999999997E-2</c:v>
                </c:pt>
                <c:pt idx="38840">
                  <c:v>-7.5217599999999996E-2</c:v>
                </c:pt>
                <c:pt idx="38841">
                  <c:v>-7.6849600000000004E-2</c:v>
                </c:pt>
                <c:pt idx="38842">
                  <c:v>-7.8419699999999995E-2</c:v>
                </c:pt>
                <c:pt idx="38843">
                  <c:v>-7.9925300000000005E-2</c:v>
                </c:pt>
                <c:pt idx="38844">
                  <c:v>-8.1364099999999995E-2</c:v>
                </c:pt>
                <c:pt idx="38845">
                  <c:v>-8.2733600000000004E-2</c:v>
                </c:pt>
                <c:pt idx="38846">
                  <c:v>-8.4031700000000001E-2</c:v>
                </c:pt>
                <c:pt idx="38847">
                  <c:v>-8.5256100000000001E-2</c:v>
                </c:pt>
                <c:pt idx="38848">
                  <c:v>-8.6404700000000001E-2</c:v>
                </c:pt>
                <c:pt idx="38849">
                  <c:v>-8.7475600000000001E-2</c:v>
                </c:pt>
                <c:pt idx="38850">
                  <c:v>-8.8466799999999998E-2</c:v>
                </c:pt>
                <c:pt idx="38851">
                  <c:v>-8.9376499999999998E-2</c:v>
                </c:pt>
                <c:pt idx="38852">
                  <c:v>-9.0202900000000003E-2</c:v>
                </c:pt>
                <c:pt idx="38853">
                  <c:v>-9.0944399999999995E-2</c:v>
                </c:pt>
                <c:pt idx="38854">
                  <c:v>-9.1599600000000003E-2</c:v>
                </c:pt>
                <c:pt idx="38855">
                  <c:v>-9.2166999999999999E-2</c:v>
                </c:pt>
                <c:pt idx="38856">
                  <c:v>-9.2645199999999997E-2</c:v>
                </c:pt>
                <c:pt idx="38857">
                  <c:v>-9.3033199999999996E-2</c:v>
                </c:pt>
                <c:pt idx="38858">
                  <c:v>-9.3329800000000004E-2</c:v>
                </c:pt>
                <c:pt idx="38859">
                  <c:v>-9.3534099999999995E-2</c:v>
                </c:pt>
                <c:pt idx="38860">
                  <c:v>-9.3645199999999998E-2</c:v>
                </c:pt>
                <c:pt idx="38861">
                  <c:v>-9.3662499999999996E-2</c:v>
                </c:pt>
                <c:pt idx="38862">
                  <c:v>-9.3585299999999996E-2</c:v>
                </c:pt>
                <c:pt idx="38863">
                  <c:v>-9.3413300000000005E-2</c:v>
                </c:pt>
                <c:pt idx="38864">
                  <c:v>-9.3146000000000007E-2</c:v>
                </c:pt>
                <c:pt idx="38865">
                  <c:v>-9.2783199999999996E-2</c:v>
                </c:pt>
                <c:pt idx="38866">
                  <c:v>-9.2324900000000001E-2</c:v>
                </c:pt>
                <c:pt idx="38867">
                  <c:v>-9.1771199999999997E-2</c:v>
                </c:pt>
                <c:pt idx="38868">
                  <c:v>-9.1122099999999998E-2</c:v>
                </c:pt>
                <c:pt idx="38869">
                  <c:v>-9.0378E-2</c:v>
                </c:pt>
                <c:pt idx="38870">
                  <c:v>-8.9539400000000005E-2</c:v>
                </c:pt>
                <c:pt idx="38871">
                  <c:v>-8.8606799999999999E-2</c:v>
                </c:pt>
                <c:pt idx="38872">
                  <c:v>-8.7580900000000003E-2</c:v>
                </c:pt>
                <c:pt idx="38873">
                  <c:v>-8.6462499999999998E-2</c:v>
                </c:pt>
                <c:pt idx="38874">
                  <c:v>-8.5252499999999995E-2</c:v>
                </c:pt>
                <c:pt idx="38875">
                  <c:v>-8.3952100000000002E-2</c:v>
                </c:pt>
                <c:pt idx="38876">
                  <c:v>-8.2562499999999997E-2</c:v>
                </c:pt>
                <c:pt idx="38877">
                  <c:v>-8.1084900000000001E-2</c:v>
                </c:pt>
                <c:pt idx="38878">
                  <c:v>-7.9520900000000005E-2</c:v>
                </c:pt>
                <c:pt idx="38879">
                  <c:v>-7.7871899999999994E-2</c:v>
                </c:pt>
                <c:pt idx="38880">
                  <c:v>-7.6139600000000002E-2</c:v>
                </c:pt>
                <c:pt idx="38881">
                  <c:v>-7.4326000000000003E-2</c:v>
                </c:pt>
                <c:pt idx="38882">
                  <c:v>-7.2432800000000006E-2</c:v>
                </c:pt>
                <c:pt idx="38883">
                  <c:v>-7.0461999999999997E-2</c:v>
                </c:pt>
                <c:pt idx="38884">
                  <c:v>-6.8415900000000002E-2</c:v>
                </c:pt>
                <c:pt idx="38885">
                  <c:v>-6.6296599999999997E-2</c:v>
                </c:pt>
                <c:pt idx="38886">
                  <c:v>-6.4106499999999997E-2</c:v>
                </c:pt>
                <c:pt idx="38887">
                  <c:v>-6.1847899999999997E-2</c:v>
                </c:pt>
                <c:pt idx="38888">
                  <c:v>-5.95235E-2</c:v>
                </c:pt>
                <c:pt idx="38889">
                  <c:v>-5.71358E-2</c:v>
                </c:pt>
                <c:pt idx="38890">
                  <c:v>-5.4687600000000003E-2</c:v>
                </c:pt>
                <c:pt idx="38891">
                  <c:v>-5.2181499999999999E-2</c:v>
                </c:pt>
                <c:pt idx="38892">
                  <c:v>-4.9620499999999998E-2</c:v>
                </c:pt>
                <c:pt idx="38893">
                  <c:v>-4.7007500000000001E-2</c:v>
                </c:pt>
                <c:pt idx="38894">
                  <c:v>-4.4345599999999999E-2</c:v>
                </c:pt>
                <c:pt idx="38895">
                  <c:v>-4.16377E-2</c:v>
                </c:pt>
                <c:pt idx="38896">
                  <c:v>-3.8886999999999998E-2</c:v>
                </c:pt>
                <c:pt idx="38897">
                  <c:v>-3.6096700000000002E-2</c:v>
                </c:pt>
                <c:pt idx="38898">
                  <c:v>-3.3270000000000001E-2</c:v>
                </c:pt>
                <c:pt idx="38899">
                  <c:v>-3.0410300000000001E-2</c:v>
                </c:pt>
                <c:pt idx="38900">
                  <c:v>-2.7520800000000002E-2</c:v>
                </c:pt>
                <c:pt idx="38901">
                  <c:v>-2.4604899999999999E-2</c:v>
                </c:pt>
                <c:pt idx="38902">
                  <c:v>-2.1666000000000001E-2</c:v>
                </c:pt>
                <c:pt idx="38903">
                  <c:v>-1.8707499999999998E-2</c:v>
                </c:pt>
                <c:pt idx="38904">
                  <c:v>-1.5732900000000001E-2</c:v>
                </c:pt>
                <c:pt idx="38905">
                  <c:v>-1.2745599999999999E-2</c:v>
                </c:pt>
                <c:pt idx="38906" formatCode="0.00E+00">
                  <c:v>-9.7491000000000001E-3</c:v>
                </c:pt>
                <c:pt idx="38907" formatCode="0.00E+00">
                  <c:v>-6.7469000000000001E-3</c:v>
                </c:pt>
                <c:pt idx="38908" formatCode="0.00E+00">
                  <c:v>-3.74245E-3</c:v>
                </c:pt>
                <c:pt idx="38909" formatCode="0.00E+00">
                  <c:v>-7.3923999999999995E-4</c:v>
                </c:pt>
                <c:pt idx="38910" formatCode="0.00E+00">
                  <c:v>2.2592699999999999E-3</c:v>
                </c:pt>
                <c:pt idx="38911" formatCode="0.00E+00">
                  <c:v>5.24962E-3</c:v>
                </c:pt>
                <c:pt idx="38912" formatCode="0.00E+00">
                  <c:v>8.2283800000000004E-3</c:v>
                </c:pt>
                <c:pt idx="38913">
                  <c:v>1.11921E-2</c:v>
                </c:pt>
                <c:pt idx="38914">
                  <c:v>1.4137500000000001E-2</c:v>
                </c:pt>
                <c:pt idx="38915">
                  <c:v>1.7061199999999999E-2</c:v>
                </c:pt>
                <c:pt idx="38916">
                  <c:v>1.99598E-2</c:v>
                </c:pt>
                <c:pt idx="38917">
                  <c:v>2.2830099999999999E-2</c:v>
                </c:pt>
                <c:pt idx="38918">
                  <c:v>2.5668900000000001E-2</c:v>
                </c:pt>
                <c:pt idx="38919">
                  <c:v>2.8472999999999998E-2</c:v>
                </c:pt>
                <c:pt idx="38920">
                  <c:v>3.1239300000000001E-2</c:v>
                </c:pt>
                <c:pt idx="38921">
                  <c:v>3.39647E-2</c:v>
                </c:pt>
                <c:pt idx="38922">
                  <c:v>3.6646400000000003E-2</c:v>
                </c:pt>
                <c:pt idx="38923">
                  <c:v>3.9281299999999998E-2</c:v>
                </c:pt>
                <c:pt idx="38924">
                  <c:v>4.1866599999999997E-2</c:v>
                </c:pt>
                <c:pt idx="38925">
                  <c:v>4.4399599999999997E-2</c:v>
                </c:pt>
                <c:pt idx="38926">
                  <c:v>4.6877599999999998E-2</c:v>
                </c:pt>
                <c:pt idx="38927">
                  <c:v>4.9298000000000002E-2</c:v>
                </c:pt>
                <c:pt idx="38928">
                  <c:v>5.1658299999999997E-2</c:v>
                </c:pt>
                <c:pt idx="38929">
                  <c:v>5.3955999999999997E-2</c:v>
                </c:pt>
                <c:pt idx="38930">
                  <c:v>5.61889E-2</c:v>
                </c:pt>
                <c:pt idx="38931">
                  <c:v>5.8354799999999998E-2</c:v>
                </c:pt>
                <c:pt idx="38932">
                  <c:v>6.0451499999999998E-2</c:v>
                </c:pt>
                <c:pt idx="38933">
                  <c:v>6.2476999999999998E-2</c:v>
                </c:pt>
                <c:pt idx="38934">
                  <c:v>6.4429299999999995E-2</c:v>
                </c:pt>
                <c:pt idx="38935">
                  <c:v>6.6306799999999999E-2</c:v>
                </c:pt>
                <c:pt idx="38936">
                  <c:v>6.8107699999999993E-2</c:v>
                </c:pt>
                <c:pt idx="38937">
                  <c:v>6.9830299999999998E-2</c:v>
                </c:pt>
                <c:pt idx="38938">
                  <c:v>7.1473300000000003E-2</c:v>
                </c:pt>
                <c:pt idx="38939">
                  <c:v>7.3035299999999997E-2</c:v>
                </c:pt>
                <c:pt idx="38940">
                  <c:v>7.4515100000000001E-2</c:v>
                </c:pt>
                <c:pt idx="38941">
                  <c:v>7.5911500000000007E-2</c:v>
                </c:pt>
                <c:pt idx="38942">
                  <c:v>7.72235E-2</c:v>
                </c:pt>
                <c:pt idx="38943">
                  <c:v>7.8450199999999998E-2</c:v>
                </c:pt>
                <c:pt idx="38944">
                  <c:v>7.9590900000000006E-2</c:v>
                </c:pt>
                <c:pt idx="38945">
                  <c:v>8.0644900000000005E-2</c:v>
                </c:pt>
                <c:pt idx="38946">
                  <c:v>8.1611799999999998E-2</c:v>
                </c:pt>
                <c:pt idx="38947">
                  <c:v>8.2490999999999995E-2</c:v>
                </c:pt>
                <c:pt idx="38948">
                  <c:v>8.3282400000000006E-2</c:v>
                </c:pt>
                <c:pt idx="38949">
                  <c:v>8.3985599999999994E-2</c:v>
                </c:pt>
                <c:pt idx="38950">
                  <c:v>8.4600800000000004E-2</c:v>
                </c:pt>
                <c:pt idx="38951">
                  <c:v>8.5127900000000006E-2</c:v>
                </c:pt>
                <c:pt idx="38952">
                  <c:v>8.5567199999999996E-2</c:v>
                </c:pt>
                <c:pt idx="38953">
                  <c:v>8.5918900000000006E-2</c:v>
                </c:pt>
                <c:pt idx="38954">
                  <c:v>8.6183399999999993E-2</c:v>
                </c:pt>
                <c:pt idx="38955">
                  <c:v>8.6361300000000002E-2</c:v>
                </c:pt>
                <c:pt idx="38956">
                  <c:v>8.6453199999999994E-2</c:v>
                </c:pt>
                <c:pt idx="38957">
                  <c:v>8.6459900000000006E-2</c:v>
                </c:pt>
                <c:pt idx="38958">
                  <c:v>8.6382100000000003E-2</c:v>
                </c:pt>
                <c:pt idx="38959">
                  <c:v>8.62208E-2</c:v>
                </c:pt>
                <c:pt idx="38960">
                  <c:v>8.5977200000000004E-2</c:v>
                </c:pt>
                <c:pt idx="38961">
                  <c:v>8.5652300000000001E-2</c:v>
                </c:pt>
                <c:pt idx="38962">
                  <c:v>8.5247400000000001E-2</c:v>
                </c:pt>
                <c:pt idx="38963">
                  <c:v>8.4763699999999997E-2</c:v>
                </c:pt>
                <c:pt idx="38964">
                  <c:v>8.4202899999999997E-2</c:v>
                </c:pt>
                <c:pt idx="38965">
                  <c:v>8.3566299999999996E-2</c:v>
                </c:pt>
                <c:pt idx="38966">
                  <c:v>8.2855600000000001E-2</c:v>
                </c:pt>
                <c:pt idx="38967">
                  <c:v>8.2072400000000004E-2</c:v>
                </c:pt>
                <c:pt idx="38968">
                  <c:v>8.1218499999999999E-2</c:v>
                </c:pt>
                <c:pt idx="38969">
                  <c:v>8.0295800000000001E-2</c:v>
                </c:pt>
                <c:pt idx="38970">
                  <c:v>7.9306100000000004E-2</c:v>
                </c:pt>
                <c:pt idx="38971">
                  <c:v>7.8251299999999996E-2</c:v>
                </c:pt>
                <c:pt idx="38972">
                  <c:v>7.7133699999999999E-2</c:v>
                </c:pt>
                <c:pt idx="38973">
                  <c:v>7.5955099999999998E-2</c:v>
                </c:pt>
                <c:pt idx="38974">
                  <c:v>7.4717699999999998E-2</c:v>
                </c:pt>
                <c:pt idx="38975">
                  <c:v>7.3423799999999997E-2</c:v>
                </c:pt>
                <c:pt idx="38976">
                  <c:v>7.2075600000000004E-2</c:v>
                </c:pt>
                <c:pt idx="38977">
                  <c:v>7.0675299999999996E-2</c:v>
                </c:pt>
                <c:pt idx="38978">
                  <c:v>6.9225300000000003E-2</c:v>
                </c:pt>
                <c:pt idx="38979">
                  <c:v>6.7727899999999994E-2</c:v>
                </c:pt>
                <c:pt idx="38980">
                  <c:v>6.6185499999999994E-2</c:v>
                </c:pt>
                <c:pt idx="38981">
                  <c:v>6.4600500000000005E-2</c:v>
                </c:pt>
                <c:pt idx="38982">
                  <c:v>6.2975299999999998E-2</c:v>
                </c:pt>
                <c:pt idx="38983">
                  <c:v>6.13123E-2</c:v>
                </c:pt>
                <c:pt idx="38984">
                  <c:v>5.9614100000000003E-2</c:v>
                </c:pt>
                <c:pt idx="38985">
                  <c:v>5.7882999999999997E-2</c:v>
                </c:pt>
                <c:pt idx="38986">
                  <c:v>5.6121499999999998E-2</c:v>
                </c:pt>
                <c:pt idx="38987">
                  <c:v>5.4332199999999997E-2</c:v>
                </c:pt>
                <c:pt idx="38988">
                  <c:v>5.2517399999999999E-2</c:v>
                </c:pt>
                <c:pt idx="38989">
                  <c:v>5.0679500000000002E-2</c:v>
                </c:pt>
                <c:pt idx="38990">
                  <c:v>4.8821200000000002E-2</c:v>
                </c:pt>
                <c:pt idx="38991">
                  <c:v>4.6944699999999999E-2</c:v>
                </c:pt>
                <c:pt idx="38992">
                  <c:v>4.5052500000000002E-2</c:v>
                </c:pt>
                <c:pt idx="38993">
                  <c:v>4.3146900000000002E-2</c:v>
                </c:pt>
                <c:pt idx="38994">
                  <c:v>4.1230299999999998E-2</c:v>
                </c:pt>
                <c:pt idx="38995">
                  <c:v>3.9305100000000003E-2</c:v>
                </c:pt>
                <c:pt idx="38996">
                  <c:v>3.7373400000000001E-2</c:v>
                </c:pt>
                <c:pt idx="38997">
                  <c:v>3.5437700000000003E-2</c:v>
                </c:pt>
                <c:pt idx="38998">
                  <c:v>3.3500000000000002E-2</c:v>
                </c:pt>
                <c:pt idx="38999">
                  <c:v>3.15625E-2</c:v>
                </c:pt>
                <c:pt idx="39000">
                  <c:v>2.9627400000000002E-2</c:v>
                </c:pt>
                <c:pt idx="39001">
                  <c:v>2.7696800000000001E-2</c:v>
                </c:pt>
                <c:pt idx="39002">
                  <c:v>2.57725E-2</c:v>
                </c:pt>
                <c:pt idx="39003">
                  <c:v>2.3856700000000002E-2</c:v>
                </c:pt>
                <c:pt idx="39004">
                  <c:v>2.1951200000000001E-2</c:v>
                </c:pt>
                <c:pt idx="39005">
                  <c:v>2.0057800000000001E-2</c:v>
                </c:pt>
                <c:pt idx="39006">
                  <c:v>1.8178300000000001E-2</c:v>
                </c:pt>
                <c:pt idx="39007">
                  <c:v>1.6314499999999999E-2</c:v>
                </c:pt>
                <c:pt idx="39008">
                  <c:v>1.4468E-2</c:v>
                </c:pt>
                <c:pt idx="39009">
                  <c:v>1.26403E-2</c:v>
                </c:pt>
                <c:pt idx="39010">
                  <c:v>1.08331E-2</c:v>
                </c:pt>
                <c:pt idx="39011" formatCode="0.00E+00">
                  <c:v>9.0475799999999995E-3</c:v>
                </c:pt>
                <c:pt idx="39012" formatCode="0.00E+00">
                  <c:v>7.2852999999999998E-3</c:v>
                </c:pt>
                <c:pt idx="39013" formatCode="0.00E+00">
                  <c:v>5.5475000000000003E-3</c:v>
                </c:pt>
                <c:pt idx="39014" formatCode="0.00E+00">
                  <c:v>3.8353900000000002E-3</c:v>
                </c:pt>
                <c:pt idx="39015" formatCode="0.00E+00">
                  <c:v>2.1501200000000002E-3</c:v>
                </c:pt>
                <c:pt idx="39016" formatCode="0.00E+00">
                  <c:v>4.9276099999999998E-4</c:v>
                </c:pt>
                <c:pt idx="39017" formatCode="0.00E+00">
                  <c:v>-1.1356999999999999E-3</c:v>
                </c:pt>
                <c:pt idx="39018" formatCode="0.00E+00">
                  <c:v>-2.73435E-3</c:v>
                </c:pt>
                <c:pt idx="39019" formatCode="0.00E+00">
                  <c:v>-4.3023499999999999E-3</c:v>
                </c:pt>
                <c:pt idx="39020" formatCode="0.00E+00">
                  <c:v>-5.83893E-3</c:v>
                </c:pt>
                <c:pt idx="39021" formatCode="0.00E+00">
                  <c:v>-7.3434199999999998E-3</c:v>
                </c:pt>
                <c:pt idx="39022" formatCode="0.00E+00">
                  <c:v>-8.8152100000000004E-3</c:v>
                </c:pt>
                <c:pt idx="39023">
                  <c:v>-1.02538E-2</c:v>
                </c:pt>
                <c:pt idx="39024">
                  <c:v>-1.16586E-2</c:v>
                </c:pt>
                <c:pt idx="39025">
                  <c:v>-1.30294E-2</c:v>
                </c:pt>
                <c:pt idx="39026">
                  <c:v>-1.43658E-2</c:v>
                </c:pt>
                <c:pt idx="39027">
                  <c:v>-1.56676E-2</c:v>
                </c:pt>
                <c:pt idx="39028">
                  <c:v>-1.6934600000000001E-2</c:v>
                </c:pt>
                <c:pt idx="39029">
                  <c:v>-1.8166700000000001E-2</c:v>
                </c:pt>
                <c:pt idx="39030">
                  <c:v>-1.93639E-2</c:v>
                </c:pt>
                <c:pt idx="39031">
                  <c:v>-2.0526200000000001E-2</c:v>
                </c:pt>
                <c:pt idx="39032">
                  <c:v>-2.1653800000000001E-2</c:v>
                </c:pt>
                <c:pt idx="39033">
                  <c:v>-2.2746700000000002E-2</c:v>
                </c:pt>
                <c:pt idx="39034">
                  <c:v>-2.3805300000000001E-2</c:v>
                </c:pt>
                <c:pt idx="39035">
                  <c:v>-2.48297E-2</c:v>
                </c:pt>
                <c:pt idx="39036">
                  <c:v>-2.58204E-2</c:v>
                </c:pt>
                <c:pt idx="39037">
                  <c:v>-2.6777800000000001E-2</c:v>
                </c:pt>
                <c:pt idx="39038">
                  <c:v>-2.77022E-2</c:v>
                </c:pt>
                <c:pt idx="39039">
                  <c:v>-2.85942E-2</c:v>
                </c:pt>
                <c:pt idx="39040">
                  <c:v>-2.9454299999999999E-2</c:v>
                </c:pt>
                <c:pt idx="39041">
                  <c:v>-3.02831E-2</c:v>
                </c:pt>
                <c:pt idx="39042">
                  <c:v>-3.1081299999999999E-2</c:v>
                </c:pt>
                <c:pt idx="39043">
                  <c:v>-3.18494E-2</c:v>
                </c:pt>
                <c:pt idx="39044">
                  <c:v>-3.2588300000000001E-2</c:v>
                </c:pt>
                <c:pt idx="39045">
                  <c:v>-3.3298500000000002E-2</c:v>
                </c:pt>
                <c:pt idx="39046">
                  <c:v>-3.3980900000000001E-2</c:v>
                </c:pt>
                <c:pt idx="39047">
                  <c:v>-3.4636300000000002E-2</c:v>
                </c:pt>
                <c:pt idx="39048">
                  <c:v>-3.5265499999999998E-2</c:v>
                </c:pt>
                <c:pt idx="39049">
                  <c:v>-3.58693E-2</c:v>
                </c:pt>
                <c:pt idx="39050">
                  <c:v>-3.6448500000000002E-2</c:v>
                </c:pt>
                <c:pt idx="39051">
                  <c:v>-3.7004000000000002E-2</c:v>
                </c:pt>
                <c:pt idx="39052">
                  <c:v>-3.7536699999999999E-2</c:v>
                </c:pt>
                <c:pt idx="39053">
                  <c:v>-3.8047499999999998E-2</c:v>
                </c:pt>
                <c:pt idx="39054">
                  <c:v>-3.8537200000000001E-2</c:v>
                </c:pt>
                <c:pt idx="39055">
                  <c:v>-3.9006699999999998E-2</c:v>
                </c:pt>
                <c:pt idx="39056">
                  <c:v>-3.9456900000000003E-2</c:v>
                </c:pt>
                <c:pt idx="39057">
                  <c:v>-3.9888699999999999E-2</c:v>
                </c:pt>
                <c:pt idx="39058">
                  <c:v>-4.0302900000000003E-2</c:v>
                </c:pt>
                <c:pt idx="39059">
                  <c:v>-4.0700399999999998E-2</c:v>
                </c:pt>
                <c:pt idx="39060">
                  <c:v>-4.1082100000000003E-2</c:v>
                </c:pt>
                <c:pt idx="39061">
                  <c:v>-4.1448800000000001E-2</c:v>
                </c:pt>
                <c:pt idx="39062">
                  <c:v>-4.1801199999999997E-2</c:v>
                </c:pt>
                <c:pt idx="39063">
                  <c:v>-4.2140299999999999E-2</c:v>
                </c:pt>
                <c:pt idx="39064">
                  <c:v>-4.24666E-2</c:v>
                </c:pt>
                <c:pt idx="39065">
                  <c:v>-4.2781100000000002E-2</c:v>
                </c:pt>
                <c:pt idx="39066">
                  <c:v>-4.3084299999999999E-2</c:v>
                </c:pt>
                <c:pt idx="39067">
                  <c:v>-4.3376999999999999E-2</c:v>
                </c:pt>
                <c:pt idx="39068">
                  <c:v>-4.3659799999999999E-2</c:v>
                </c:pt>
                <c:pt idx="39069">
                  <c:v>-4.3933399999999997E-2</c:v>
                </c:pt>
                <c:pt idx="39070">
                  <c:v>-4.41982E-2</c:v>
                </c:pt>
                <c:pt idx="39071">
                  <c:v>-4.4454800000000003E-2</c:v>
                </c:pt>
                <c:pt idx="39072">
                  <c:v>-4.4703699999999999E-2</c:v>
                </c:pt>
                <c:pt idx="39073">
                  <c:v>-4.4945300000000001E-2</c:v>
                </c:pt>
                <c:pt idx="39074">
                  <c:v>-4.5180100000000001E-2</c:v>
                </c:pt>
                <c:pt idx="39075">
                  <c:v>-4.5408299999999999E-2</c:v>
                </c:pt>
                <c:pt idx="39076">
                  <c:v>-4.5630400000000002E-2</c:v>
                </c:pt>
                <c:pt idx="39077">
                  <c:v>-4.5846499999999998E-2</c:v>
                </c:pt>
                <c:pt idx="39078">
                  <c:v>-4.6056800000000002E-2</c:v>
                </c:pt>
                <c:pt idx="39079">
                  <c:v>-4.62616E-2</c:v>
                </c:pt>
                <c:pt idx="39080">
                  <c:v>-4.6460899999999999E-2</c:v>
                </c:pt>
                <c:pt idx="39081">
                  <c:v>-4.66547E-2</c:v>
                </c:pt>
                <c:pt idx="39082">
                  <c:v>-4.6843099999999999E-2</c:v>
                </c:pt>
                <c:pt idx="39083">
                  <c:v>-4.7025999999999998E-2</c:v>
                </c:pt>
                <c:pt idx="39084">
                  <c:v>-4.7203299999999997E-2</c:v>
                </c:pt>
                <c:pt idx="39085">
                  <c:v>-4.7374899999999998E-2</c:v>
                </c:pt>
                <c:pt idx="39086">
                  <c:v>-4.7540499999999999E-2</c:v>
                </c:pt>
                <c:pt idx="39087">
                  <c:v>-4.7699900000000003E-2</c:v>
                </c:pt>
                <c:pt idx="39088">
                  <c:v>-4.7852800000000001E-2</c:v>
                </c:pt>
                <c:pt idx="39089">
                  <c:v>-4.7998699999999998E-2</c:v>
                </c:pt>
                <c:pt idx="39090">
                  <c:v>-4.8137300000000001E-2</c:v>
                </c:pt>
                <c:pt idx="39091">
                  <c:v>-4.8268199999999997E-2</c:v>
                </c:pt>
                <c:pt idx="39092">
                  <c:v>-4.8390700000000002E-2</c:v>
                </c:pt>
                <c:pt idx="39093">
                  <c:v>-4.8504400000000003E-2</c:v>
                </c:pt>
                <c:pt idx="39094">
                  <c:v>-4.8608600000000002E-2</c:v>
                </c:pt>
                <c:pt idx="39095">
                  <c:v>-4.8702599999999999E-2</c:v>
                </c:pt>
                <c:pt idx="39096">
                  <c:v>-4.87859E-2</c:v>
                </c:pt>
                <c:pt idx="39097">
                  <c:v>-4.8857499999999998E-2</c:v>
                </c:pt>
                <c:pt idx="39098">
                  <c:v>-4.8916899999999999E-2</c:v>
                </c:pt>
                <c:pt idx="39099">
                  <c:v>-4.8963100000000002E-2</c:v>
                </c:pt>
                <c:pt idx="39100">
                  <c:v>-4.8995299999999999E-2</c:v>
                </c:pt>
                <c:pt idx="39101">
                  <c:v>-4.9012600000000003E-2</c:v>
                </c:pt>
                <c:pt idx="39102">
                  <c:v>-4.9014099999999998E-2</c:v>
                </c:pt>
                <c:pt idx="39103">
                  <c:v>-4.8998899999999998E-2</c:v>
                </c:pt>
                <c:pt idx="39104">
                  <c:v>-4.8966000000000003E-2</c:v>
                </c:pt>
                <c:pt idx="39105">
                  <c:v>-4.8914399999999997E-2</c:v>
                </c:pt>
                <c:pt idx="39106">
                  <c:v>-4.88431E-2</c:v>
                </c:pt>
                <c:pt idx="39107">
                  <c:v>-4.8751099999999999E-2</c:v>
                </c:pt>
                <c:pt idx="39108">
                  <c:v>-4.8637199999999998E-2</c:v>
                </c:pt>
                <c:pt idx="39109">
                  <c:v>-4.8500599999999998E-2</c:v>
                </c:pt>
                <c:pt idx="39110">
                  <c:v>-4.8340000000000001E-2</c:v>
                </c:pt>
                <c:pt idx="39111">
                  <c:v>-4.8154500000000003E-2</c:v>
                </c:pt>
                <c:pt idx="39112">
                  <c:v>-4.7942899999999997E-2</c:v>
                </c:pt>
                <c:pt idx="39113">
                  <c:v>-4.7704299999999998E-2</c:v>
                </c:pt>
                <c:pt idx="39114">
                  <c:v>-4.7437399999999998E-2</c:v>
                </c:pt>
                <c:pt idx="39115">
                  <c:v>-4.7141200000000001E-2</c:v>
                </c:pt>
                <c:pt idx="39116">
                  <c:v>-4.6814799999999997E-2</c:v>
                </c:pt>
                <c:pt idx="39117">
                  <c:v>-4.6456999999999998E-2</c:v>
                </c:pt>
                <c:pt idx="39118">
                  <c:v>-4.6066900000000001E-2</c:v>
                </c:pt>
                <c:pt idx="39119">
                  <c:v>-4.5643299999999998E-2</c:v>
                </c:pt>
                <c:pt idx="39120">
                  <c:v>-4.5185400000000001E-2</c:v>
                </c:pt>
                <c:pt idx="39121">
                  <c:v>-4.4692200000000001E-2</c:v>
                </c:pt>
                <c:pt idx="39122">
                  <c:v>-4.4162800000000002E-2</c:v>
                </c:pt>
                <c:pt idx="39123">
                  <c:v>-4.3596200000000002E-2</c:v>
                </c:pt>
                <c:pt idx="39124">
                  <c:v>-4.2991599999999998E-2</c:v>
                </c:pt>
                <c:pt idx="39125">
                  <c:v>-4.2348200000000003E-2</c:v>
                </c:pt>
                <c:pt idx="39126">
                  <c:v>-4.1665199999999999E-2</c:v>
                </c:pt>
                <c:pt idx="39127">
                  <c:v>-4.0941900000000003E-2</c:v>
                </c:pt>
                <c:pt idx="39128">
                  <c:v>-4.0177600000000001E-2</c:v>
                </c:pt>
                <c:pt idx="39129">
                  <c:v>-3.9371700000000003E-2</c:v>
                </c:pt>
                <c:pt idx="39130">
                  <c:v>-3.8523500000000002E-2</c:v>
                </c:pt>
                <c:pt idx="39131">
                  <c:v>-3.7632600000000002E-2</c:v>
                </c:pt>
                <c:pt idx="39132">
                  <c:v>-3.6698599999999998E-2</c:v>
                </c:pt>
                <c:pt idx="39133">
                  <c:v>-3.57209E-2</c:v>
                </c:pt>
                <c:pt idx="39134">
                  <c:v>-3.4699300000000002E-2</c:v>
                </c:pt>
                <c:pt idx="39135">
                  <c:v>-3.3633499999999997E-2</c:v>
                </c:pt>
                <c:pt idx="39136">
                  <c:v>-3.2523200000000002E-2</c:v>
                </c:pt>
                <c:pt idx="39137">
                  <c:v>-3.1368500000000001E-2</c:v>
                </c:pt>
                <c:pt idx="39138">
                  <c:v>-3.01692E-2</c:v>
                </c:pt>
                <c:pt idx="39139">
                  <c:v>-2.8925300000000001E-2</c:v>
                </c:pt>
                <c:pt idx="39140">
                  <c:v>-2.7636899999999999E-2</c:v>
                </c:pt>
                <c:pt idx="39141">
                  <c:v>-2.63042E-2</c:v>
                </c:pt>
                <c:pt idx="39142">
                  <c:v>-2.4927499999999998E-2</c:v>
                </c:pt>
                <c:pt idx="39143">
                  <c:v>-2.35071E-2</c:v>
                </c:pt>
                <c:pt idx="39144">
                  <c:v>-2.2043400000000001E-2</c:v>
                </c:pt>
                <c:pt idx="39145">
                  <c:v>-2.05369E-2</c:v>
                </c:pt>
                <c:pt idx="39146">
                  <c:v>-1.8988100000000001E-2</c:v>
                </c:pt>
                <c:pt idx="39147">
                  <c:v>-1.7397900000000001E-2</c:v>
                </c:pt>
                <c:pt idx="39148">
                  <c:v>-1.57669E-2</c:v>
                </c:pt>
                <c:pt idx="39149">
                  <c:v>-1.40959E-2</c:v>
                </c:pt>
                <c:pt idx="39150">
                  <c:v>-1.23859E-2</c:v>
                </c:pt>
                <c:pt idx="39151">
                  <c:v>-1.06379E-2</c:v>
                </c:pt>
                <c:pt idx="39152" formatCode="0.00E+00">
                  <c:v>-8.8530699999999993E-3</c:v>
                </c:pt>
                <c:pt idx="39153" formatCode="0.00E+00">
                  <c:v>-7.0324799999999998E-3</c:v>
                </c:pt>
                <c:pt idx="39154" formatCode="0.00E+00">
                  <c:v>-5.1774500000000001E-3</c:v>
                </c:pt>
                <c:pt idx="39155" formatCode="0.00E+00">
                  <c:v>-3.28934E-3</c:v>
                </c:pt>
                <c:pt idx="39156" formatCode="0.00E+00">
                  <c:v>-1.3695700000000001E-3</c:v>
                </c:pt>
                <c:pt idx="39157" formatCode="0.00E+00">
                  <c:v>5.8032799999999996E-4</c:v>
                </c:pt>
                <c:pt idx="39158" formatCode="0.00E+00">
                  <c:v>2.5587499999999998E-3</c:v>
                </c:pt>
                <c:pt idx="39159" formatCode="0.00E+00">
                  <c:v>4.5640200000000002E-3</c:v>
                </c:pt>
                <c:pt idx="39160" formatCode="0.00E+00">
                  <c:v>6.5943800000000004E-3</c:v>
                </c:pt>
                <c:pt idx="39161" formatCode="0.00E+00">
                  <c:v>8.6479799999999996E-3</c:v>
                </c:pt>
                <c:pt idx="39162">
                  <c:v>1.07229E-2</c:v>
                </c:pt>
                <c:pt idx="39163">
                  <c:v>1.2817200000000001E-2</c:v>
                </c:pt>
                <c:pt idx="39164">
                  <c:v>1.4928800000000001E-2</c:v>
                </c:pt>
                <c:pt idx="39165">
                  <c:v>1.7055500000000001E-2</c:v>
                </c:pt>
                <c:pt idx="39166">
                  <c:v>1.9195299999999998E-2</c:v>
                </c:pt>
                <c:pt idx="39167">
                  <c:v>2.1345699999999999E-2</c:v>
                </c:pt>
                <c:pt idx="39168">
                  <c:v>2.35046E-2</c:v>
                </c:pt>
                <c:pt idx="39169">
                  <c:v>2.5669500000000001E-2</c:v>
                </c:pt>
                <c:pt idx="39170">
                  <c:v>2.7838100000000001E-2</c:v>
                </c:pt>
                <c:pt idx="39171">
                  <c:v>3.0007700000000002E-2</c:v>
                </c:pt>
                <c:pt idx="39172">
                  <c:v>3.2176000000000003E-2</c:v>
                </c:pt>
                <c:pt idx="39173">
                  <c:v>3.43404E-2</c:v>
                </c:pt>
                <c:pt idx="39174">
                  <c:v>3.6498200000000001E-2</c:v>
                </c:pt>
                <c:pt idx="39175">
                  <c:v>3.8646800000000002E-2</c:v>
                </c:pt>
                <c:pt idx="39176">
                  <c:v>4.0783600000000003E-2</c:v>
                </c:pt>
                <c:pt idx="39177">
                  <c:v>4.2905699999999998E-2</c:v>
                </c:pt>
                <c:pt idx="39178">
                  <c:v>4.5010599999999998E-2</c:v>
                </c:pt>
                <c:pt idx="39179">
                  <c:v>4.7095400000000003E-2</c:v>
                </c:pt>
                <c:pt idx="39180">
                  <c:v>4.9157399999999997E-2</c:v>
                </c:pt>
                <c:pt idx="39181">
                  <c:v>5.1193799999999998E-2</c:v>
                </c:pt>
                <c:pt idx="39182">
                  <c:v>5.3201900000000003E-2</c:v>
                </c:pt>
                <c:pt idx="39183">
                  <c:v>5.5178699999999997E-2</c:v>
                </c:pt>
                <c:pt idx="39184">
                  <c:v>5.7121600000000002E-2</c:v>
                </c:pt>
                <c:pt idx="39185">
                  <c:v>5.9027799999999998E-2</c:v>
                </c:pt>
                <c:pt idx="39186">
                  <c:v>6.0894400000000001E-2</c:v>
                </c:pt>
                <c:pt idx="39187">
                  <c:v>6.2718800000000005E-2</c:v>
                </c:pt>
                <c:pt idx="39188">
                  <c:v>6.4498200000000006E-2</c:v>
                </c:pt>
                <c:pt idx="39189">
                  <c:v>6.6229899999999994E-2</c:v>
                </c:pt>
                <c:pt idx="39190">
                  <c:v>6.7911299999999994E-2</c:v>
                </c:pt>
                <c:pt idx="39191">
                  <c:v>6.9539599999999993E-2</c:v>
                </c:pt>
                <c:pt idx="39192">
                  <c:v>7.11122E-2</c:v>
                </c:pt>
                <c:pt idx="39193">
                  <c:v>7.2626700000000002E-2</c:v>
                </c:pt>
                <c:pt idx="39194">
                  <c:v>7.4080400000000005E-2</c:v>
                </c:pt>
                <c:pt idx="39195">
                  <c:v>7.5470999999999996E-2</c:v>
                </c:pt>
                <c:pt idx="39196">
                  <c:v>7.67959E-2</c:v>
                </c:pt>
                <c:pt idx="39197">
                  <c:v>7.8052999999999997E-2</c:v>
                </c:pt>
                <c:pt idx="39198">
                  <c:v>7.9239799999999999E-2</c:v>
                </c:pt>
                <c:pt idx="39199">
                  <c:v>8.0354200000000001E-2</c:v>
                </c:pt>
                <c:pt idx="39200">
                  <c:v>8.1393999999999994E-2</c:v>
                </c:pt>
                <c:pt idx="39201">
                  <c:v>8.2357200000000005E-2</c:v>
                </c:pt>
                <c:pt idx="39202">
                  <c:v>8.3241800000000005E-2</c:v>
                </c:pt>
                <c:pt idx="39203">
                  <c:v>8.4045900000000007E-2</c:v>
                </c:pt>
                <c:pt idx="39204">
                  <c:v>8.4767800000000004E-2</c:v>
                </c:pt>
                <c:pt idx="39205">
                  <c:v>8.5405700000000001E-2</c:v>
                </c:pt>
                <c:pt idx="39206">
                  <c:v>8.5958000000000007E-2</c:v>
                </c:pt>
                <c:pt idx="39207">
                  <c:v>8.6423200000000006E-2</c:v>
                </c:pt>
                <c:pt idx="39208">
                  <c:v>8.6799899999999999E-2</c:v>
                </c:pt>
                <c:pt idx="39209">
                  <c:v>8.7086899999999995E-2</c:v>
                </c:pt>
                <c:pt idx="39210">
                  <c:v>8.7282799999999994E-2</c:v>
                </c:pt>
                <c:pt idx="39211">
                  <c:v>8.7386800000000001E-2</c:v>
                </c:pt>
                <c:pt idx="39212">
                  <c:v>8.7397799999999998E-2</c:v>
                </c:pt>
                <c:pt idx="39213">
                  <c:v>8.7315000000000004E-2</c:v>
                </c:pt>
                <c:pt idx="39214">
                  <c:v>8.7137599999999996E-2</c:v>
                </c:pt>
                <c:pt idx="39215">
                  <c:v>8.6865200000000004E-2</c:v>
                </c:pt>
                <c:pt idx="39216">
                  <c:v>8.6497199999999996E-2</c:v>
                </c:pt>
                <c:pt idx="39217">
                  <c:v>8.6033299999999993E-2</c:v>
                </c:pt>
                <c:pt idx="39218">
                  <c:v>8.5473300000000002E-2</c:v>
                </c:pt>
                <c:pt idx="39219">
                  <c:v>8.4817100000000006E-2</c:v>
                </c:pt>
                <c:pt idx="39220">
                  <c:v>8.4064899999999998E-2</c:v>
                </c:pt>
                <c:pt idx="39221">
                  <c:v>8.3216700000000005E-2</c:v>
                </c:pt>
                <c:pt idx="39222">
                  <c:v>8.2272899999999996E-2</c:v>
                </c:pt>
                <c:pt idx="39223">
                  <c:v>8.1234000000000001E-2</c:v>
                </c:pt>
                <c:pt idx="39224">
                  <c:v>8.0100500000000005E-2</c:v>
                </c:pt>
                <c:pt idx="39225">
                  <c:v>7.8873200000000004E-2</c:v>
                </c:pt>
                <c:pt idx="39226">
                  <c:v>7.7552999999999997E-2</c:v>
                </c:pt>
                <c:pt idx="39227">
                  <c:v>7.6140799999999995E-2</c:v>
                </c:pt>
                <c:pt idx="39228">
                  <c:v>7.4637800000000004E-2</c:v>
                </c:pt>
                <c:pt idx="39229">
                  <c:v>7.3045200000000005E-2</c:v>
                </c:pt>
                <c:pt idx="39230">
                  <c:v>7.1364499999999997E-2</c:v>
                </c:pt>
                <c:pt idx="39231">
                  <c:v>6.9597099999999995E-2</c:v>
                </c:pt>
                <c:pt idx="39232">
                  <c:v>6.7744799999999994E-2</c:v>
                </c:pt>
                <c:pt idx="39233">
                  <c:v>6.5809300000000001E-2</c:v>
                </c:pt>
                <c:pt idx="39234">
                  <c:v>6.3792500000000002E-2</c:v>
                </c:pt>
                <c:pt idx="39235">
                  <c:v>6.1696399999999998E-2</c:v>
                </c:pt>
                <c:pt idx="39236">
                  <c:v>5.9523300000000001E-2</c:v>
                </c:pt>
                <c:pt idx="39237">
                  <c:v>5.7275300000000001E-2</c:v>
                </c:pt>
                <c:pt idx="39238">
                  <c:v>5.4954900000000001E-2</c:v>
                </c:pt>
                <c:pt idx="39239">
                  <c:v>5.2564600000000003E-2</c:v>
                </c:pt>
                <c:pt idx="39240">
                  <c:v>5.0106999999999999E-2</c:v>
                </c:pt>
                <c:pt idx="39241">
                  <c:v>4.7584899999999999E-2</c:v>
                </c:pt>
                <c:pt idx="39242">
                  <c:v>4.5000999999999999E-2</c:v>
                </c:pt>
                <c:pt idx="39243">
                  <c:v>4.2358300000000002E-2</c:v>
                </c:pt>
                <c:pt idx="39244">
                  <c:v>3.9659800000000002E-2</c:v>
                </c:pt>
                <c:pt idx="39245">
                  <c:v>3.69086E-2</c:v>
                </c:pt>
                <c:pt idx="39246">
                  <c:v>3.4107999999999999E-2</c:v>
                </c:pt>
                <c:pt idx="39247">
                  <c:v>3.1261200000000003E-2</c:v>
                </c:pt>
                <c:pt idx="39248">
                  <c:v>2.83716E-2</c:v>
                </c:pt>
                <c:pt idx="39249">
                  <c:v>2.5442699999999999E-2</c:v>
                </c:pt>
                <c:pt idx="39250">
                  <c:v>2.2478000000000001E-2</c:v>
                </c:pt>
                <c:pt idx="39251">
                  <c:v>1.9480999999999998E-2</c:v>
                </c:pt>
                <c:pt idx="39252">
                  <c:v>1.6455500000000001E-2</c:v>
                </c:pt>
                <c:pt idx="39253">
                  <c:v>1.3405E-2</c:v>
                </c:pt>
                <c:pt idx="39254">
                  <c:v>1.03334E-2</c:v>
                </c:pt>
                <c:pt idx="39255" formatCode="0.00E+00">
                  <c:v>7.2444099999999997E-3</c:v>
                </c:pt>
                <c:pt idx="39256" formatCode="0.00E+00">
                  <c:v>4.1419100000000004E-3</c:v>
                </c:pt>
                <c:pt idx="39257" formatCode="0.00E+00">
                  <c:v>1.02976E-3</c:v>
                </c:pt>
                <c:pt idx="39258" formatCode="0.00E+00">
                  <c:v>-2.0881599999999999E-3</c:v>
                </c:pt>
                <c:pt idx="39259" formatCode="0.00E+00">
                  <c:v>-5.2079099999999996E-3</c:v>
                </c:pt>
                <c:pt idx="39260" formatCode="0.00E+00">
                  <c:v>-8.3255800000000008E-3</c:v>
                </c:pt>
                <c:pt idx="39261">
                  <c:v>-1.14372E-2</c:v>
                </c:pt>
                <c:pt idx="39262">
                  <c:v>-1.45389E-2</c:v>
                </c:pt>
                <c:pt idx="39263">
                  <c:v>-1.7626599999999999E-2</c:v>
                </c:pt>
                <c:pt idx="39264">
                  <c:v>-2.06964E-2</c:v>
                </c:pt>
                <c:pt idx="39265">
                  <c:v>-2.3744399999999999E-2</c:v>
                </c:pt>
                <c:pt idx="39266">
                  <c:v>-2.6766700000000001E-2</c:v>
                </c:pt>
                <c:pt idx="39267">
                  <c:v>-2.9759500000000001E-2</c:v>
                </c:pt>
                <c:pt idx="39268">
                  <c:v>-3.2718700000000003E-2</c:v>
                </c:pt>
                <c:pt idx="39269">
                  <c:v>-3.5640699999999997E-2</c:v>
                </c:pt>
                <c:pt idx="39270">
                  <c:v>-3.8521600000000003E-2</c:v>
                </c:pt>
                <c:pt idx="39271">
                  <c:v>-4.1357699999999997E-2</c:v>
                </c:pt>
                <c:pt idx="39272">
                  <c:v>-4.4145299999999998E-2</c:v>
                </c:pt>
                <c:pt idx="39273">
                  <c:v>-4.6880900000000003E-2</c:v>
                </c:pt>
                <c:pt idx="39274">
                  <c:v>-4.9560800000000002E-2</c:v>
                </c:pt>
                <c:pt idx="39275">
                  <c:v>-5.2181600000000002E-2</c:v>
                </c:pt>
                <c:pt idx="39276">
                  <c:v>-5.4739900000000001E-2</c:v>
                </c:pt>
                <c:pt idx="39277">
                  <c:v>-5.72323E-2</c:v>
                </c:pt>
                <c:pt idx="39278">
                  <c:v>-5.9655600000000003E-2</c:v>
                </c:pt>
                <c:pt idx="39279">
                  <c:v>-6.2006699999999998E-2</c:v>
                </c:pt>
                <c:pt idx="39280">
                  <c:v>-6.4282400000000003E-2</c:v>
                </c:pt>
                <c:pt idx="39281">
                  <c:v>-6.6479899999999995E-2</c:v>
                </c:pt>
                <c:pt idx="39282">
                  <c:v>-6.8596299999999999E-2</c:v>
                </c:pt>
                <c:pt idx="39283">
                  <c:v>-7.0628800000000005E-2</c:v>
                </c:pt>
                <c:pt idx="39284">
                  <c:v>-7.2574799999999995E-2</c:v>
                </c:pt>
                <c:pt idx="39285">
                  <c:v>-7.4431899999999995E-2</c:v>
                </c:pt>
                <c:pt idx="39286">
                  <c:v>-7.6197600000000004E-2</c:v>
                </c:pt>
                <c:pt idx="39287">
                  <c:v>-7.7869599999999997E-2</c:v>
                </c:pt>
                <c:pt idx="39288">
                  <c:v>-7.94459E-2</c:v>
                </c:pt>
                <c:pt idx="39289">
                  <c:v>-8.0924499999999996E-2</c:v>
                </c:pt>
                <c:pt idx="39290">
                  <c:v>-8.2303399999999999E-2</c:v>
                </c:pt>
                <c:pt idx="39291">
                  <c:v>-8.3581000000000003E-2</c:v>
                </c:pt>
                <c:pt idx="39292">
                  <c:v>-8.47556E-2</c:v>
                </c:pt>
                <c:pt idx="39293">
                  <c:v>-8.5825899999999997E-2</c:v>
                </c:pt>
                <c:pt idx="39294">
                  <c:v>-8.6790500000000007E-2</c:v>
                </c:pt>
                <c:pt idx="39295">
                  <c:v>-8.7648400000000001E-2</c:v>
                </c:pt>
                <c:pt idx="39296">
                  <c:v>-8.8398500000000005E-2</c:v>
                </c:pt>
                <c:pt idx="39297">
                  <c:v>-8.9040099999999997E-2</c:v>
                </c:pt>
                <c:pt idx="39298">
                  <c:v>-8.9572299999999994E-2</c:v>
                </c:pt>
                <c:pt idx="39299">
                  <c:v>-8.9994400000000002E-2</c:v>
                </c:pt>
                <c:pt idx="39300">
                  <c:v>-9.0305999999999997E-2</c:v>
                </c:pt>
                <c:pt idx="39301">
                  <c:v>-9.0506699999999995E-2</c:v>
                </c:pt>
                <c:pt idx="39302">
                  <c:v>-9.0596399999999994E-2</c:v>
                </c:pt>
                <c:pt idx="39303">
                  <c:v>-9.0575500000000003E-2</c:v>
                </c:pt>
                <c:pt idx="39304">
                  <c:v>-9.0444300000000005E-2</c:v>
                </c:pt>
                <c:pt idx="39305">
                  <c:v>-9.0203500000000006E-2</c:v>
                </c:pt>
                <c:pt idx="39306">
                  <c:v>-8.9853699999999995E-2</c:v>
                </c:pt>
                <c:pt idx="39307">
                  <c:v>-8.9395799999999997E-2</c:v>
                </c:pt>
                <c:pt idx="39308">
                  <c:v>-8.8830599999999996E-2</c:v>
                </c:pt>
                <c:pt idx="39309">
                  <c:v>-8.8159500000000002E-2</c:v>
                </c:pt>
                <c:pt idx="39310">
                  <c:v>-8.73834E-2</c:v>
                </c:pt>
                <c:pt idx="39311">
                  <c:v>-8.6503999999999998E-2</c:v>
                </c:pt>
                <c:pt idx="39312">
                  <c:v>-8.5522699999999993E-2</c:v>
                </c:pt>
                <c:pt idx="39313">
                  <c:v>-8.4441199999999994E-2</c:v>
                </c:pt>
                <c:pt idx="39314">
                  <c:v>-8.3261299999999996E-2</c:v>
                </c:pt>
                <c:pt idx="39315">
                  <c:v>-8.1984899999999999E-2</c:v>
                </c:pt>
                <c:pt idx="39316">
                  <c:v>-8.0614099999999994E-2</c:v>
                </c:pt>
                <c:pt idx="39317">
                  <c:v>-7.9151100000000002E-2</c:v>
                </c:pt>
                <c:pt idx="39318">
                  <c:v>-7.7598200000000006E-2</c:v>
                </c:pt>
                <c:pt idx="39319">
                  <c:v>-7.5957800000000006E-2</c:v>
                </c:pt>
                <c:pt idx="39320">
                  <c:v>-7.4232699999999999E-2</c:v>
                </c:pt>
                <c:pt idx="39321">
                  <c:v>-7.2425299999999998E-2</c:v>
                </c:pt>
                <c:pt idx="39322">
                  <c:v>-7.0538199999999995E-2</c:v>
                </c:pt>
                <c:pt idx="39323">
                  <c:v>-6.8574200000000002E-2</c:v>
                </c:pt>
                <c:pt idx="39324">
                  <c:v>-6.6536399999999996E-2</c:v>
                </c:pt>
                <c:pt idx="39325">
                  <c:v>-6.4427799999999993E-2</c:v>
                </c:pt>
                <c:pt idx="39326">
                  <c:v>-6.2251800000000003E-2</c:v>
                </c:pt>
                <c:pt idx="39327">
                  <c:v>-6.0011599999999998E-2</c:v>
                </c:pt>
                <c:pt idx="39328">
                  <c:v>-5.7710400000000002E-2</c:v>
                </c:pt>
                <c:pt idx="39329">
                  <c:v>-5.5351499999999998E-2</c:v>
                </c:pt>
                <c:pt idx="39330">
                  <c:v>-5.2938300000000001E-2</c:v>
                </c:pt>
                <c:pt idx="39331">
                  <c:v>-5.0474199999999997E-2</c:v>
                </c:pt>
                <c:pt idx="39332">
                  <c:v>-4.7962999999999999E-2</c:v>
                </c:pt>
                <c:pt idx="39333">
                  <c:v>-4.5408700000000003E-2</c:v>
                </c:pt>
                <c:pt idx="39334">
                  <c:v>-4.28148E-2</c:v>
                </c:pt>
                <c:pt idx="39335">
                  <c:v>-4.0185199999999997E-2</c:v>
                </c:pt>
                <c:pt idx="39336">
                  <c:v>-3.7523800000000003E-2</c:v>
                </c:pt>
                <c:pt idx="39337">
                  <c:v>-3.4834400000000001E-2</c:v>
                </c:pt>
                <c:pt idx="39338">
                  <c:v>-3.2120999999999997E-2</c:v>
                </c:pt>
                <c:pt idx="39339">
                  <c:v>-2.9387699999999999E-2</c:v>
                </c:pt>
                <c:pt idx="39340">
                  <c:v>-2.6638499999999999E-2</c:v>
                </c:pt>
                <c:pt idx="39341">
                  <c:v>-2.3877300000000001E-2</c:v>
                </c:pt>
                <c:pt idx="39342">
                  <c:v>-2.1108399999999999E-2</c:v>
                </c:pt>
                <c:pt idx="39343">
                  <c:v>-1.8335899999999999E-2</c:v>
                </c:pt>
                <c:pt idx="39344">
                  <c:v>-1.5563499999999999E-2</c:v>
                </c:pt>
                <c:pt idx="39345">
                  <c:v>-1.27952E-2</c:v>
                </c:pt>
                <c:pt idx="39346">
                  <c:v>-1.00357E-2</c:v>
                </c:pt>
                <c:pt idx="39347" formatCode="0.00E+00">
                  <c:v>-7.2900200000000004E-3</c:v>
                </c:pt>
                <c:pt idx="39348" formatCode="0.00E+00">
                  <c:v>-4.56289E-3</c:v>
                </c:pt>
                <c:pt idx="39349" formatCode="0.00E+00">
                  <c:v>-1.8576199999999999E-3</c:v>
                </c:pt>
                <c:pt idx="39350" formatCode="0.00E+00">
                  <c:v>8.2291500000000002E-4</c:v>
                </c:pt>
                <c:pt idx="39351" formatCode="0.00E+00">
                  <c:v>3.4753599999999998E-3</c:v>
                </c:pt>
                <c:pt idx="39352" formatCode="0.00E+00">
                  <c:v>6.0958999999999996E-3</c:v>
                </c:pt>
                <c:pt idx="39353" formatCode="0.00E+00">
                  <c:v>8.6807700000000008E-3</c:v>
                </c:pt>
                <c:pt idx="39354">
                  <c:v>1.1226399999999999E-2</c:v>
                </c:pt>
                <c:pt idx="39355">
                  <c:v>1.3729399999999999E-2</c:v>
                </c:pt>
                <c:pt idx="39356">
                  <c:v>1.6186099999999998E-2</c:v>
                </c:pt>
                <c:pt idx="39357">
                  <c:v>1.8592999999999998E-2</c:v>
                </c:pt>
                <c:pt idx="39358">
                  <c:v>2.0946800000000002E-2</c:v>
                </c:pt>
                <c:pt idx="39359">
                  <c:v>2.3244000000000001E-2</c:v>
                </c:pt>
                <c:pt idx="39360">
                  <c:v>2.54811E-2</c:v>
                </c:pt>
                <c:pt idx="39361">
                  <c:v>2.7654700000000001E-2</c:v>
                </c:pt>
                <c:pt idx="39362">
                  <c:v>2.9761200000000002E-2</c:v>
                </c:pt>
                <c:pt idx="39363">
                  <c:v>3.1797400000000003E-2</c:v>
                </c:pt>
                <c:pt idx="39364">
                  <c:v>3.3760100000000001E-2</c:v>
                </c:pt>
                <c:pt idx="39365">
                  <c:v>3.5646299999999999E-2</c:v>
                </c:pt>
                <c:pt idx="39366">
                  <c:v>3.7452899999999997E-2</c:v>
                </c:pt>
                <c:pt idx="39367">
                  <c:v>3.9177400000000001E-2</c:v>
                </c:pt>
                <c:pt idx="39368">
                  <c:v>4.0817600000000002E-2</c:v>
                </c:pt>
                <c:pt idx="39369">
                  <c:v>4.2371800000000001E-2</c:v>
                </c:pt>
                <c:pt idx="39370">
                  <c:v>4.3838299999999997E-2</c:v>
                </c:pt>
                <c:pt idx="39371">
                  <c:v>4.5214600000000001E-2</c:v>
                </c:pt>
                <c:pt idx="39372">
                  <c:v>4.6497700000000003E-2</c:v>
                </c:pt>
                <c:pt idx="39373">
                  <c:v>4.7685199999999997E-2</c:v>
                </c:pt>
                <c:pt idx="39374">
                  <c:v>4.8774900000000003E-2</c:v>
                </c:pt>
                <c:pt idx="39375">
                  <c:v>4.9765200000000002E-2</c:v>
                </c:pt>
                <c:pt idx="39376">
                  <c:v>5.0654900000000003E-2</c:v>
                </c:pt>
                <c:pt idx="39377">
                  <c:v>5.1443500000000003E-2</c:v>
                </c:pt>
                <c:pt idx="39378">
                  <c:v>5.2131299999999998E-2</c:v>
                </c:pt>
                <c:pt idx="39379">
                  <c:v>5.27182E-2</c:v>
                </c:pt>
                <c:pt idx="39380">
                  <c:v>5.3203800000000002E-2</c:v>
                </c:pt>
                <c:pt idx="39381">
                  <c:v>5.3586700000000001E-2</c:v>
                </c:pt>
                <c:pt idx="39382">
                  <c:v>5.3866400000000002E-2</c:v>
                </c:pt>
                <c:pt idx="39383">
                  <c:v>5.4043300000000002E-2</c:v>
                </c:pt>
                <c:pt idx="39384">
                  <c:v>5.4117899999999997E-2</c:v>
                </c:pt>
                <c:pt idx="39385">
                  <c:v>5.4090399999999997E-2</c:v>
                </c:pt>
                <c:pt idx="39386">
                  <c:v>5.39614E-2</c:v>
                </c:pt>
                <c:pt idx="39387">
                  <c:v>5.3732099999999998E-2</c:v>
                </c:pt>
                <c:pt idx="39388">
                  <c:v>5.3404399999999998E-2</c:v>
                </c:pt>
                <c:pt idx="39389">
                  <c:v>5.2979900000000003E-2</c:v>
                </c:pt>
                <c:pt idx="39390">
                  <c:v>5.24593E-2</c:v>
                </c:pt>
                <c:pt idx="39391">
                  <c:v>5.1843199999999999E-2</c:v>
                </c:pt>
                <c:pt idx="39392">
                  <c:v>5.1132700000000003E-2</c:v>
                </c:pt>
                <c:pt idx="39393">
                  <c:v>5.0329199999999998E-2</c:v>
                </c:pt>
                <c:pt idx="39394">
                  <c:v>4.94343E-2</c:v>
                </c:pt>
                <c:pt idx="39395">
                  <c:v>4.84495E-2</c:v>
                </c:pt>
                <c:pt idx="39396">
                  <c:v>4.73757E-2</c:v>
                </c:pt>
                <c:pt idx="39397">
                  <c:v>4.6213999999999998E-2</c:v>
                </c:pt>
                <c:pt idx="39398">
                  <c:v>4.4966399999999997E-2</c:v>
                </c:pt>
                <c:pt idx="39399">
                  <c:v>4.3635399999999998E-2</c:v>
                </c:pt>
                <c:pt idx="39400">
                  <c:v>4.2223499999999997E-2</c:v>
                </c:pt>
                <c:pt idx="39401">
                  <c:v>4.07333E-2</c:v>
                </c:pt>
                <c:pt idx="39402">
                  <c:v>3.9166899999999998E-2</c:v>
                </c:pt>
                <c:pt idx="39403">
                  <c:v>3.7526499999999997E-2</c:v>
                </c:pt>
                <c:pt idx="39404">
                  <c:v>3.5814899999999997E-2</c:v>
                </c:pt>
                <c:pt idx="39405">
                  <c:v>3.4035200000000002E-2</c:v>
                </c:pt>
                <c:pt idx="39406">
                  <c:v>3.2190000000000003E-2</c:v>
                </c:pt>
                <c:pt idx="39407">
                  <c:v>3.0281300000000001E-2</c:v>
                </c:pt>
                <c:pt idx="39408">
                  <c:v>2.8311599999999999E-2</c:v>
                </c:pt>
                <c:pt idx="39409">
                  <c:v>2.62832E-2</c:v>
                </c:pt>
                <c:pt idx="39410">
                  <c:v>2.4198399999999998E-2</c:v>
                </c:pt>
                <c:pt idx="39411">
                  <c:v>2.2060199999999999E-2</c:v>
                </c:pt>
                <c:pt idx="39412">
                  <c:v>1.98722E-2</c:v>
                </c:pt>
                <c:pt idx="39413">
                  <c:v>1.7638399999999999E-2</c:v>
                </c:pt>
                <c:pt idx="39414">
                  <c:v>1.5362300000000001E-2</c:v>
                </c:pt>
                <c:pt idx="39415">
                  <c:v>1.30467E-2</c:v>
                </c:pt>
                <c:pt idx="39416">
                  <c:v>1.06956E-2</c:v>
                </c:pt>
                <c:pt idx="39417" formatCode="0.00E+00">
                  <c:v>8.3139000000000008E-3</c:v>
                </c:pt>
                <c:pt idx="39418" formatCode="0.00E+00">
                  <c:v>5.90611E-3</c:v>
                </c:pt>
                <c:pt idx="39419" formatCode="0.00E+00">
                  <c:v>3.47599E-3</c:v>
                </c:pt>
                <c:pt idx="39420" formatCode="0.00E+00">
                  <c:v>1.0268199999999999E-3</c:v>
                </c:pt>
                <c:pt idx="39421" formatCode="0.00E+00">
                  <c:v>-1.4377599999999999E-3</c:v>
                </c:pt>
                <c:pt idx="39422" formatCode="0.00E+00">
                  <c:v>-3.9136700000000002E-3</c:v>
                </c:pt>
                <c:pt idx="39423" formatCode="0.00E+00">
                  <c:v>-6.3969300000000003E-3</c:v>
                </c:pt>
                <c:pt idx="39424" formatCode="0.00E+00">
                  <c:v>-8.8838900000000002E-3</c:v>
                </c:pt>
                <c:pt idx="39425">
                  <c:v>-1.1370699999999999E-2</c:v>
                </c:pt>
                <c:pt idx="39426">
                  <c:v>-1.3853000000000001E-2</c:v>
                </c:pt>
                <c:pt idx="39427">
                  <c:v>-1.63261E-2</c:v>
                </c:pt>
                <c:pt idx="39428">
                  <c:v>-1.8785799999999998E-2</c:v>
                </c:pt>
                <c:pt idx="39429">
                  <c:v>-2.12287E-2</c:v>
                </c:pt>
                <c:pt idx="39430">
                  <c:v>-2.36507E-2</c:v>
                </c:pt>
                <c:pt idx="39431">
                  <c:v>-2.60466E-2</c:v>
                </c:pt>
                <c:pt idx="39432">
                  <c:v>-2.8411200000000001E-2</c:v>
                </c:pt>
                <c:pt idx="39433">
                  <c:v>-3.0741399999999999E-2</c:v>
                </c:pt>
                <c:pt idx="39434">
                  <c:v>-3.3036000000000003E-2</c:v>
                </c:pt>
                <c:pt idx="39435">
                  <c:v>-3.52938E-2</c:v>
                </c:pt>
                <c:pt idx="39436">
                  <c:v>-3.7510700000000001E-2</c:v>
                </c:pt>
                <c:pt idx="39437">
                  <c:v>-3.9680800000000002E-2</c:v>
                </c:pt>
                <c:pt idx="39438">
                  <c:v>-4.1799900000000001E-2</c:v>
                </c:pt>
                <c:pt idx="39439">
                  <c:v>-4.3865500000000002E-2</c:v>
                </c:pt>
                <c:pt idx="39440">
                  <c:v>-4.5875300000000001E-2</c:v>
                </c:pt>
                <c:pt idx="39441">
                  <c:v>-4.7825600000000003E-2</c:v>
                </c:pt>
                <c:pt idx="39442">
                  <c:v>-4.9712800000000001E-2</c:v>
                </c:pt>
                <c:pt idx="39443">
                  <c:v>-5.1533700000000002E-2</c:v>
                </c:pt>
                <c:pt idx="39444">
                  <c:v>-5.3285800000000001E-2</c:v>
                </c:pt>
                <c:pt idx="39445">
                  <c:v>-5.49655E-2</c:v>
                </c:pt>
                <c:pt idx="39446">
                  <c:v>-5.6569899999999999E-2</c:v>
                </c:pt>
                <c:pt idx="39447">
                  <c:v>-5.8097700000000002E-2</c:v>
                </c:pt>
                <c:pt idx="39448">
                  <c:v>-5.9549199999999997E-2</c:v>
                </c:pt>
                <c:pt idx="39449">
                  <c:v>-6.0923499999999998E-2</c:v>
                </c:pt>
                <c:pt idx="39450">
                  <c:v>-6.2217700000000001E-2</c:v>
                </c:pt>
                <c:pt idx="39451">
                  <c:v>-6.3429200000000005E-2</c:v>
                </c:pt>
                <c:pt idx="39452">
                  <c:v>-6.4556799999999998E-2</c:v>
                </c:pt>
                <c:pt idx="39453">
                  <c:v>-6.5599699999999997E-2</c:v>
                </c:pt>
                <c:pt idx="39454">
                  <c:v>-6.6557500000000006E-2</c:v>
                </c:pt>
                <c:pt idx="39455">
                  <c:v>-6.7429299999999998E-2</c:v>
                </c:pt>
                <c:pt idx="39456">
                  <c:v>-6.8213099999999999E-2</c:v>
                </c:pt>
                <c:pt idx="39457">
                  <c:v>-6.8906899999999993E-2</c:v>
                </c:pt>
                <c:pt idx="39458">
                  <c:v>-6.9510500000000003E-2</c:v>
                </c:pt>
                <c:pt idx="39459">
                  <c:v>-7.0025799999999999E-2</c:v>
                </c:pt>
                <c:pt idx="39460">
                  <c:v>-7.0455100000000007E-2</c:v>
                </c:pt>
                <c:pt idx="39461">
                  <c:v>-7.0798899999999998E-2</c:v>
                </c:pt>
                <c:pt idx="39462">
                  <c:v>-7.1057300000000004E-2</c:v>
                </c:pt>
                <c:pt idx="39463">
                  <c:v>-7.1230699999999994E-2</c:v>
                </c:pt>
                <c:pt idx="39464">
                  <c:v>-7.1319599999999997E-2</c:v>
                </c:pt>
                <c:pt idx="39465">
                  <c:v>-7.1323600000000001E-2</c:v>
                </c:pt>
                <c:pt idx="39466">
                  <c:v>-7.1241899999999997E-2</c:v>
                </c:pt>
                <c:pt idx="39467">
                  <c:v>-7.1075100000000002E-2</c:v>
                </c:pt>
                <c:pt idx="39468">
                  <c:v>-7.0826500000000001E-2</c:v>
                </c:pt>
                <c:pt idx="39469">
                  <c:v>-7.0499800000000001E-2</c:v>
                </c:pt>
                <c:pt idx="39470">
                  <c:v>-7.0096599999999995E-2</c:v>
                </c:pt>
                <c:pt idx="39471">
                  <c:v>-6.9617700000000005E-2</c:v>
                </c:pt>
                <c:pt idx="39472">
                  <c:v>-6.9065000000000001E-2</c:v>
                </c:pt>
                <c:pt idx="39473">
                  <c:v>-6.8441500000000002E-2</c:v>
                </c:pt>
                <c:pt idx="39474">
                  <c:v>-6.7749100000000007E-2</c:v>
                </c:pt>
                <c:pt idx="39475">
                  <c:v>-6.6988400000000003E-2</c:v>
                </c:pt>
                <c:pt idx="39476">
                  <c:v>-6.6161300000000006E-2</c:v>
                </c:pt>
                <c:pt idx="39477">
                  <c:v>-6.5271800000000005E-2</c:v>
                </c:pt>
                <c:pt idx="39478">
                  <c:v>-6.4325499999999994E-2</c:v>
                </c:pt>
                <c:pt idx="39479">
                  <c:v>-6.3326599999999997E-2</c:v>
                </c:pt>
                <c:pt idx="39480">
                  <c:v>-6.2277899999999997E-2</c:v>
                </c:pt>
                <c:pt idx="39481">
                  <c:v>-6.1182100000000003E-2</c:v>
                </c:pt>
                <c:pt idx="39482">
                  <c:v>-6.0042699999999997E-2</c:v>
                </c:pt>
                <c:pt idx="39483">
                  <c:v>-5.8865099999999997E-2</c:v>
                </c:pt>
                <c:pt idx="39484">
                  <c:v>-5.7655900000000003E-2</c:v>
                </c:pt>
                <c:pt idx="39485">
                  <c:v>-5.6419499999999997E-2</c:v>
                </c:pt>
                <c:pt idx="39486">
                  <c:v>-5.5157699999999997E-2</c:v>
                </c:pt>
                <c:pt idx="39487">
                  <c:v>-5.3872499999999997E-2</c:v>
                </c:pt>
                <c:pt idx="39488">
                  <c:v>-5.2568499999999997E-2</c:v>
                </c:pt>
                <c:pt idx="39489">
                  <c:v>-5.1251100000000001E-2</c:v>
                </c:pt>
                <c:pt idx="39490">
                  <c:v>-4.9925999999999998E-2</c:v>
                </c:pt>
                <c:pt idx="39491">
                  <c:v>-4.8598099999999998E-2</c:v>
                </c:pt>
                <c:pt idx="39492">
                  <c:v>-4.7271000000000001E-2</c:v>
                </c:pt>
                <c:pt idx="39493">
                  <c:v>-4.5948999999999997E-2</c:v>
                </c:pt>
                <c:pt idx="39494">
                  <c:v>-4.4635800000000003E-2</c:v>
                </c:pt>
                <c:pt idx="39495">
                  <c:v>-4.3334499999999998E-2</c:v>
                </c:pt>
                <c:pt idx="39496">
                  <c:v>-4.20501E-2</c:v>
                </c:pt>
                <c:pt idx="39497">
                  <c:v>-4.0789800000000001E-2</c:v>
                </c:pt>
                <c:pt idx="39498">
                  <c:v>-3.9559799999999999E-2</c:v>
                </c:pt>
                <c:pt idx="39499">
                  <c:v>-3.8363500000000002E-2</c:v>
                </c:pt>
                <c:pt idx="39500">
                  <c:v>-3.7203699999999999E-2</c:v>
                </c:pt>
                <c:pt idx="39501">
                  <c:v>-3.6084999999999999E-2</c:v>
                </c:pt>
                <c:pt idx="39502">
                  <c:v>-3.5012399999999999E-2</c:v>
                </c:pt>
                <c:pt idx="39503">
                  <c:v>-3.3989199999999997E-2</c:v>
                </c:pt>
                <c:pt idx="39504">
                  <c:v>-3.30166E-2</c:v>
                </c:pt>
                <c:pt idx="39505">
                  <c:v>-3.2096100000000002E-2</c:v>
                </c:pt>
                <c:pt idx="39506">
                  <c:v>-3.1231499999999999E-2</c:v>
                </c:pt>
                <c:pt idx="39507">
                  <c:v>-3.0426999999999999E-2</c:v>
                </c:pt>
                <c:pt idx="39508">
                  <c:v>-2.96872E-2</c:v>
                </c:pt>
                <c:pt idx="39509">
                  <c:v>-2.9016699999999999E-2</c:v>
                </c:pt>
                <c:pt idx="39510">
                  <c:v>-2.8420399999999998E-2</c:v>
                </c:pt>
                <c:pt idx="39511">
                  <c:v>-2.7902900000000001E-2</c:v>
                </c:pt>
                <c:pt idx="39512">
                  <c:v>-2.7467700000000001E-2</c:v>
                </c:pt>
                <c:pt idx="39513">
                  <c:v>-2.71168E-2</c:v>
                </c:pt>
                <c:pt idx="39514">
                  <c:v>-2.68504E-2</c:v>
                </c:pt>
                <c:pt idx="39515">
                  <c:v>-2.6669600000000002E-2</c:v>
                </c:pt>
                <c:pt idx="39516">
                  <c:v>-2.6576700000000002E-2</c:v>
                </c:pt>
                <c:pt idx="39517">
                  <c:v>-2.65735E-2</c:v>
                </c:pt>
                <c:pt idx="39518">
                  <c:v>-2.6659100000000002E-2</c:v>
                </c:pt>
                <c:pt idx="39519">
                  <c:v>-2.68323E-2</c:v>
                </c:pt>
                <c:pt idx="39520">
                  <c:v>-2.7094400000000001E-2</c:v>
                </c:pt>
                <c:pt idx="39521">
                  <c:v>-2.7449999999999999E-2</c:v>
                </c:pt>
                <c:pt idx="39522">
                  <c:v>-2.7904600000000002E-2</c:v>
                </c:pt>
                <c:pt idx="39523">
                  <c:v>-2.8460900000000001E-2</c:v>
                </c:pt>
                <c:pt idx="39524">
                  <c:v>-2.9118999999999999E-2</c:v>
                </c:pt>
                <c:pt idx="39525">
                  <c:v>-2.9878999999999999E-2</c:v>
                </c:pt>
                <c:pt idx="39526">
                  <c:v>-3.07423E-2</c:v>
                </c:pt>
                <c:pt idx="39527">
                  <c:v>-3.1710099999999998E-2</c:v>
                </c:pt>
                <c:pt idx="39528">
                  <c:v>-3.2782499999999999E-2</c:v>
                </c:pt>
                <c:pt idx="39529">
                  <c:v>-3.3958799999999997E-2</c:v>
                </c:pt>
                <c:pt idx="39530">
                  <c:v>-3.5238800000000001E-2</c:v>
                </c:pt>
                <c:pt idx="39531">
                  <c:v>-3.6623099999999999E-2</c:v>
                </c:pt>
                <c:pt idx="39532">
                  <c:v>-3.8111199999999998E-2</c:v>
                </c:pt>
                <c:pt idx="39533">
                  <c:v>-3.9700300000000001E-2</c:v>
                </c:pt>
                <c:pt idx="39534">
                  <c:v>-4.1389000000000002E-2</c:v>
                </c:pt>
                <c:pt idx="39535">
                  <c:v>-4.31799E-2</c:v>
                </c:pt>
                <c:pt idx="39536">
                  <c:v>-4.5075200000000003E-2</c:v>
                </c:pt>
                <c:pt idx="39537">
                  <c:v>-4.70731E-2</c:v>
                </c:pt>
                <c:pt idx="39538">
                  <c:v>-4.9169400000000002E-2</c:v>
                </c:pt>
                <c:pt idx="39539">
                  <c:v>-5.1360599999999999E-2</c:v>
                </c:pt>
                <c:pt idx="39540">
                  <c:v>-5.36453E-2</c:v>
                </c:pt>
                <c:pt idx="39541">
                  <c:v>-5.6022799999999998E-2</c:v>
                </c:pt>
                <c:pt idx="39542">
                  <c:v>-5.8491599999999998E-2</c:v>
                </c:pt>
                <c:pt idx="39543">
                  <c:v>-6.1047799999999999E-2</c:v>
                </c:pt>
                <c:pt idx="39544">
                  <c:v>-6.36853E-2</c:v>
                </c:pt>
                <c:pt idx="39545">
                  <c:v>-6.6399200000000005E-2</c:v>
                </c:pt>
                <c:pt idx="39546">
                  <c:v>-6.9186700000000004E-2</c:v>
                </c:pt>
                <c:pt idx="39547">
                  <c:v>-7.2045100000000001E-2</c:v>
                </c:pt>
                <c:pt idx="39548">
                  <c:v>-7.4968499999999993E-2</c:v>
                </c:pt>
                <c:pt idx="39549">
                  <c:v>-7.7951199999999998E-2</c:v>
                </c:pt>
                <c:pt idx="39550">
                  <c:v>-8.0989699999999998E-2</c:v>
                </c:pt>
                <c:pt idx="39551">
                  <c:v>-8.4081199999999995E-2</c:v>
                </c:pt>
                <c:pt idx="39552">
                  <c:v>-8.7222800000000003E-2</c:v>
                </c:pt>
                <c:pt idx="39553">
                  <c:v>-9.0409199999999995E-2</c:v>
                </c:pt>
                <c:pt idx="39554">
                  <c:v>-9.3634999999999996E-2</c:v>
                </c:pt>
                <c:pt idx="39555">
                  <c:v>-9.6896399999999994E-2</c:v>
                </c:pt>
                <c:pt idx="39556">
                  <c:v>-0.100192</c:v>
                </c:pt>
                <c:pt idx="39557">
                  <c:v>-0.10352</c:v>
                </c:pt>
                <c:pt idx="39558">
                  <c:v>-0.106874</c:v>
                </c:pt>
                <c:pt idx="39559">
                  <c:v>-0.110249</c:v>
                </c:pt>
                <c:pt idx="39560">
                  <c:v>-0.11364100000000001</c:v>
                </c:pt>
                <c:pt idx="39561">
                  <c:v>-0.117044</c:v>
                </c:pt>
                <c:pt idx="39562">
                  <c:v>-0.120453</c:v>
                </c:pt>
                <c:pt idx="39563">
                  <c:v>-0.123865</c:v>
                </c:pt>
                <c:pt idx="39564">
                  <c:v>-0.127276</c:v>
                </c:pt>
                <c:pt idx="39565">
                  <c:v>-0.130685</c:v>
                </c:pt>
                <c:pt idx="39566">
                  <c:v>-0.13408500000000001</c:v>
                </c:pt>
                <c:pt idx="39567">
                  <c:v>-0.13746900000000001</c:v>
                </c:pt>
                <c:pt idx="39568">
                  <c:v>-0.14082800000000001</c:v>
                </c:pt>
                <c:pt idx="39569">
                  <c:v>-0.14415500000000001</c:v>
                </c:pt>
                <c:pt idx="39570">
                  <c:v>-0.14744399999999999</c:v>
                </c:pt>
                <c:pt idx="39571">
                  <c:v>-0.15069199999999999</c:v>
                </c:pt>
                <c:pt idx="39572">
                  <c:v>-0.153894</c:v>
                </c:pt>
                <c:pt idx="39573">
                  <c:v>-0.15704499999999999</c:v>
                </c:pt>
                <c:pt idx="39574">
                  <c:v>-0.160136</c:v>
                </c:pt>
                <c:pt idx="39575">
                  <c:v>-0.163164</c:v>
                </c:pt>
                <c:pt idx="39576">
                  <c:v>-0.166126</c:v>
                </c:pt>
                <c:pt idx="39577">
                  <c:v>-0.169017</c:v>
                </c:pt>
                <c:pt idx="39578">
                  <c:v>-0.17183499999999999</c:v>
                </c:pt>
                <c:pt idx="39579">
                  <c:v>-0.17457300000000001</c:v>
                </c:pt>
                <c:pt idx="39580">
                  <c:v>-0.177228</c:v>
                </c:pt>
                <c:pt idx="39581">
                  <c:v>-0.17979600000000001</c:v>
                </c:pt>
                <c:pt idx="39582">
                  <c:v>-0.18226999999999999</c:v>
                </c:pt>
                <c:pt idx="39583">
                  <c:v>-0.184646</c:v>
                </c:pt>
                <c:pt idx="39584">
                  <c:v>-0.18692600000000001</c:v>
                </c:pt>
                <c:pt idx="39585">
                  <c:v>-0.189112</c:v>
                </c:pt>
                <c:pt idx="39586">
                  <c:v>-0.19120599999999999</c:v>
                </c:pt>
                <c:pt idx="39587">
                  <c:v>-0.19320399999999999</c:v>
                </c:pt>
                <c:pt idx="39588">
                  <c:v>-0.195106</c:v>
                </c:pt>
                <c:pt idx="39589">
                  <c:v>-0.196913</c:v>
                </c:pt>
                <c:pt idx="39590">
                  <c:v>-0.19862299999999999</c:v>
                </c:pt>
                <c:pt idx="39591">
                  <c:v>-0.200234</c:v>
                </c:pt>
                <c:pt idx="39592">
                  <c:v>-0.201742</c:v>
                </c:pt>
                <c:pt idx="39593">
                  <c:v>-0.20314299999999999</c:v>
                </c:pt>
                <c:pt idx="39594">
                  <c:v>-0.20443800000000001</c:v>
                </c:pt>
                <c:pt idx="39595">
                  <c:v>-0.205625</c:v>
                </c:pt>
                <c:pt idx="39596">
                  <c:v>-0.206707</c:v>
                </c:pt>
                <c:pt idx="39597">
                  <c:v>-0.20769000000000001</c:v>
                </c:pt>
                <c:pt idx="39598">
                  <c:v>-0.20857400000000001</c:v>
                </c:pt>
                <c:pt idx="39599">
                  <c:v>-0.20936099999999999</c:v>
                </c:pt>
                <c:pt idx="39600">
                  <c:v>-0.21005199999999999</c:v>
                </c:pt>
                <c:pt idx="39601">
                  <c:v>-0.210645</c:v>
                </c:pt>
                <c:pt idx="39602">
                  <c:v>-0.21113699999999999</c:v>
                </c:pt>
                <c:pt idx="39603">
                  <c:v>-0.21152899999999999</c:v>
                </c:pt>
                <c:pt idx="39604">
                  <c:v>-0.21182300000000001</c:v>
                </c:pt>
                <c:pt idx="39605">
                  <c:v>-0.21201999999999999</c:v>
                </c:pt>
                <c:pt idx="39606">
                  <c:v>-0.21212</c:v>
                </c:pt>
                <c:pt idx="39607">
                  <c:v>-0.21212500000000001</c:v>
                </c:pt>
                <c:pt idx="39608">
                  <c:v>-0.212038</c:v>
                </c:pt>
                <c:pt idx="39609">
                  <c:v>-0.211868</c:v>
                </c:pt>
                <c:pt idx="39610">
                  <c:v>-0.211619</c:v>
                </c:pt>
                <c:pt idx="39611">
                  <c:v>-0.21129500000000001</c:v>
                </c:pt>
                <c:pt idx="39612">
                  <c:v>-0.210899</c:v>
                </c:pt>
                <c:pt idx="39613">
                  <c:v>-0.21043700000000001</c:v>
                </c:pt>
                <c:pt idx="39614">
                  <c:v>-0.20991399999999999</c:v>
                </c:pt>
                <c:pt idx="39615">
                  <c:v>-0.20933399999999999</c:v>
                </c:pt>
                <c:pt idx="39616">
                  <c:v>-0.208701</c:v>
                </c:pt>
                <c:pt idx="39617">
                  <c:v>-0.20801900000000001</c:v>
                </c:pt>
                <c:pt idx="39618">
                  <c:v>-0.207289</c:v>
                </c:pt>
                <c:pt idx="39619">
                  <c:v>-0.20651900000000001</c:v>
                </c:pt>
                <c:pt idx="39620">
                  <c:v>-0.20571200000000001</c:v>
                </c:pt>
                <c:pt idx="39621">
                  <c:v>-0.20487</c:v>
                </c:pt>
                <c:pt idx="39622">
                  <c:v>-0.20399500000000001</c:v>
                </c:pt>
                <c:pt idx="39623">
                  <c:v>-0.203097</c:v>
                </c:pt>
                <c:pt idx="39624">
                  <c:v>-0.202183</c:v>
                </c:pt>
                <c:pt idx="39625">
                  <c:v>-0.20125399999999999</c:v>
                </c:pt>
                <c:pt idx="39626">
                  <c:v>-0.20031299999999999</c:v>
                </c:pt>
                <c:pt idx="39627">
                  <c:v>-0.19936000000000001</c:v>
                </c:pt>
                <c:pt idx="39628">
                  <c:v>-0.198403</c:v>
                </c:pt>
                <c:pt idx="39629">
                  <c:v>-0.19744400000000001</c:v>
                </c:pt>
                <c:pt idx="39630">
                  <c:v>-0.19648599999999999</c:v>
                </c:pt>
                <c:pt idx="39631">
                  <c:v>-0.19553300000000001</c:v>
                </c:pt>
                <c:pt idx="39632">
                  <c:v>-0.19458700000000001</c:v>
                </c:pt>
                <c:pt idx="39633">
                  <c:v>-0.19365199999999999</c:v>
                </c:pt>
                <c:pt idx="39634">
                  <c:v>-0.19273000000000001</c:v>
                </c:pt>
                <c:pt idx="39635">
                  <c:v>-0.19181699999999999</c:v>
                </c:pt>
                <c:pt idx="39636">
                  <c:v>-0.190909</c:v>
                </c:pt>
                <c:pt idx="39637">
                  <c:v>-0.19000900000000001</c:v>
                </c:pt>
                <c:pt idx="39638">
                  <c:v>-0.18911900000000001</c:v>
                </c:pt>
                <c:pt idx="39639">
                  <c:v>-0.188245</c:v>
                </c:pt>
                <c:pt idx="39640">
                  <c:v>-0.187393</c:v>
                </c:pt>
                <c:pt idx="39641">
                  <c:v>-0.18656700000000001</c:v>
                </c:pt>
                <c:pt idx="39642">
                  <c:v>-0.18576899999999999</c:v>
                </c:pt>
                <c:pt idx="39643">
                  <c:v>-0.185002</c:v>
                </c:pt>
                <c:pt idx="39644">
                  <c:v>-0.18427099999999999</c:v>
                </c:pt>
                <c:pt idx="39645">
                  <c:v>-0.183584</c:v>
                </c:pt>
                <c:pt idx="39646">
                  <c:v>-0.182944</c:v>
                </c:pt>
                <c:pt idx="39647">
                  <c:v>-0.18235399999999999</c:v>
                </c:pt>
                <c:pt idx="39648">
                  <c:v>-0.181815</c:v>
                </c:pt>
                <c:pt idx="39649">
                  <c:v>-0.18132799999999999</c:v>
                </c:pt>
                <c:pt idx="39650">
                  <c:v>-0.180895</c:v>
                </c:pt>
                <c:pt idx="39651">
                  <c:v>-0.18052199999999999</c:v>
                </c:pt>
                <c:pt idx="39652">
                  <c:v>-0.18021200000000001</c:v>
                </c:pt>
                <c:pt idx="39653">
                  <c:v>-0.17996599999999999</c:v>
                </c:pt>
                <c:pt idx="39654">
                  <c:v>-0.179783</c:v>
                </c:pt>
                <c:pt idx="39655">
                  <c:v>-0.17965600000000001</c:v>
                </c:pt>
                <c:pt idx="39656">
                  <c:v>-0.17958499999999999</c:v>
                </c:pt>
                <c:pt idx="39657">
                  <c:v>-0.17956800000000001</c:v>
                </c:pt>
                <c:pt idx="39658">
                  <c:v>-0.17960300000000001</c:v>
                </c:pt>
                <c:pt idx="39659">
                  <c:v>-0.17968700000000001</c:v>
                </c:pt>
                <c:pt idx="39660">
                  <c:v>-0.17981900000000001</c:v>
                </c:pt>
                <c:pt idx="39661">
                  <c:v>-0.17999899999999999</c:v>
                </c:pt>
                <c:pt idx="39662">
                  <c:v>-0.180229</c:v>
                </c:pt>
                <c:pt idx="39663">
                  <c:v>-0.180509</c:v>
                </c:pt>
                <c:pt idx="39664">
                  <c:v>-0.18084</c:v>
                </c:pt>
                <c:pt idx="39665">
                  <c:v>-0.18122099999999999</c:v>
                </c:pt>
                <c:pt idx="39666">
                  <c:v>-0.18165000000000001</c:v>
                </c:pt>
                <c:pt idx="39667">
                  <c:v>-0.18212500000000001</c:v>
                </c:pt>
                <c:pt idx="39668">
                  <c:v>-0.182645</c:v>
                </c:pt>
                <c:pt idx="39669">
                  <c:v>-0.18320700000000001</c:v>
                </c:pt>
                <c:pt idx="39670">
                  <c:v>-0.183806</c:v>
                </c:pt>
                <c:pt idx="39671">
                  <c:v>-0.18444099999999999</c:v>
                </c:pt>
                <c:pt idx="39672">
                  <c:v>-0.185116</c:v>
                </c:pt>
                <c:pt idx="39673">
                  <c:v>-0.185833</c:v>
                </c:pt>
                <c:pt idx="39674">
                  <c:v>-0.18659600000000001</c:v>
                </c:pt>
                <c:pt idx="39675">
                  <c:v>-0.18740999999999999</c:v>
                </c:pt>
                <c:pt idx="39676">
                  <c:v>-0.188276</c:v>
                </c:pt>
                <c:pt idx="39677">
                  <c:v>-0.189197</c:v>
                </c:pt>
                <c:pt idx="39678">
                  <c:v>-0.190167</c:v>
                </c:pt>
                <c:pt idx="39679">
                  <c:v>-0.19118199999999999</c:v>
                </c:pt>
                <c:pt idx="39680">
                  <c:v>-0.19223799999999999</c:v>
                </c:pt>
                <c:pt idx="39681">
                  <c:v>-0.193333</c:v>
                </c:pt>
                <c:pt idx="39682">
                  <c:v>-0.194465</c:v>
                </c:pt>
                <c:pt idx="39683">
                  <c:v>-0.195634</c:v>
                </c:pt>
                <c:pt idx="39684">
                  <c:v>-0.19684399999999999</c:v>
                </c:pt>
                <c:pt idx="39685">
                  <c:v>-0.19809599999999999</c:v>
                </c:pt>
                <c:pt idx="39686">
                  <c:v>-0.19938800000000001</c:v>
                </c:pt>
                <c:pt idx="39687">
                  <c:v>-0.20071700000000001</c:v>
                </c:pt>
                <c:pt idx="39688">
                  <c:v>-0.20208000000000001</c:v>
                </c:pt>
                <c:pt idx="39689">
                  <c:v>-0.20347499999999999</c:v>
                </c:pt>
                <c:pt idx="39690">
                  <c:v>-0.2049</c:v>
                </c:pt>
                <c:pt idx="39691">
                  <c:v>-0.20635400000000001</c:v>
                </c:pt>
                <c:pt idx="39692">
                  <c:v>-0.20783699999999999</c:v>
                </c:pt>
                <c:pt idx="39693">
                  <c:v>-0.20935000000000001</c:v>
                </c:pt>
                <c:pt idx="39694">
                  <c:v>-0.210892</c:v>
                </c:pt>
                <c:pt idx="39695">
                  <c:v>-0.21246200000000001</c:v>
                </c:pt>
                <c:pt idx="39696">
                  <c:v>-0.214062</c:v>
                </c:pt>
                <c:pt idx="39697">
                  <c:v>-0.215696</c:v>
                </c:pt>
                <c:pt idx="39698">
                  <c:v>-0.217365</c:v>
                </c:pt>
                <c:pt idx="39699">
                  <c:v>-0.21906400000000001</c:v>
                </c:pt>
                <c:pt idx="39700">
                  <c:v>-0.22079099999999999</c:v>
                </c:pt>
                <c:pt idx="39701">
                  <c:v>-0.222548</c:v>
                </c:pt>
                <c:pt idx="39702">
                  <c:v>-0.22433400000000001</c:v>
                </c:pt>
                <c:pt idx="39703">
                  <c:v>-0.22614699999999999</c:v>
                </c:pt>
                <c:pt idx="39704">
                  <c:v>-0.22798399999999999</c:v>
                </c:pt>
                <c:pt idx="39705">
                  <c:v>-0.22983999999999999</c:v>
                </c:pt>
                <c:pt idx="39706">
                  <c:v>-0.231714</c:v>
                </c:pt>
                <c:pt idx="39707">
                  <c:v>-0.23361000000000001</c:v>
                </c:pt>
                <c:pt idx="39708">
                  <c:v>-0.23552699999999999</c:v>
                </c:pt>
                <c:pt idx="39709">
                  <c:v>-0.23746100000000001</c:v>
                </c:pt>
                <c:pt idx="39710">
                  <c:v>-0.23941000000000001</c:v>
                </c:pt>
                <c:pt idx="39711">
                  <c:v>-0.24137600000000001</c:v>
                </c:pt>
                <c:pt idx="39712">
                  <c:v>-0.24336099999999999</c:v>
                </c:pt>
                <c:pt idx="39713">
                  <c:v>-0.245364</c:v>
                </c:pt>
                <c:pt idx="39714">
                  <c:v>-0.24738299999999999</c:v>
                </c:pt>
                <c:pt idx="39715">
                  <c:v>-0.249415</c:v>
                </c:pt>
                <c:pt idx="39716">
                  <c:v>-0.25145600000000001</c:v>
                </c:pt>
                <c:pt idx="39717">
                  <c:v>-0.25350299999999998</c:v>
                </c:pt>
                <c:pt idx="39718">
                  <c:v>-0.255554</c:v>
                </c:pt>
                <c:pt idx="39719">
                  <c:v>-0.257608</c:v>
                </c:pt>
                <c:pt idx="39720">
                  <c:v>-0.25966400000000001</c:v>
                </c:pt>
                <c:pt idx="39721">
                  <c:v>-0.26171699999999998</c:v>
                </c:pt>
                <c:pt idx="39722">
                  <c:v>-0.26375700000000002</c:v>
                </c:pt>
                <c:pt idx="39723">
                  <c:v>-0.26577200000000001</c:v>
                </c:pt>
                <c:pt idx="39724">
                  <c:v>-0.26775399999999999</c:v>
                </c:pt>
                <c:pt idx="39725">
                  <c:v>-0.26969900000000002</c:v>
                </c:pt>
                <c:pt idx="39726">
                  <c:v>-0.27160600000000001</c:v>
                </c:pt>
                <c:pt idx="39727">
                  <c:v>-0.27347199999999999</c:v>
                </c:pt>
                <c:pt idx="39728">
                  <c:v>-0.27529799999999999</c:v>
                </c:pt>
                <c:pt idx="39729">
                  <c:v>-0.27707999999999999</c:v>
                </c:pt>
                <c:pt idx="39730">
                  <c:v>-0.27881499999999998</c:v>
                </c:pt>
                <c:pt idx="39731">
                  <c:v>-0.280505</c:v>
                </c:pt>
                <c:pt idx="39732">
                  <c:v>-0.28215400000000002</c:v>
                </c:pt>
                <c:pt idx="39733">
                  <c:v>-0.28376699999999999</c:v>
                </c:pt>
                <c:pt idx="39734">
                  <c:v>-0.28534500000000002</c:v>
                </c:pt>
                <c:pt idx="39735">
                  <c:v>-0.28688799999999998</c:v>
                </c:pt>
                <c:pt idx="39736">
                  <c:v>-0.28839300000000001</c:v>
                </c:pt>
                <c:pt idx="39737">
                  <c:v>-0.28985899999999998</c:v>
                </c:pt>
                <c:pt idx="39738">
                  <c:v>-0.29128199999999999</c:v>
                </c:pt>
                <c:pt idx="39739">
                  <c:v>-0.29265999999999998</c:v>
                </c:pt>
                <c:pt idx="39740">
                  <c:v>-0.29398999999999997</c:v>
                </c:pt>
                <c:pt idx="39741">
                  <c:v>-0.295267</c:v>
                </c:pt>
                <c:pt idx="39742">
                  <c:v>-0.296487</c:v>
                </c:pt>
                <c:pt idx="39743">
                  <c:v>-0.29764400000000002</c:v>
                </c:pt>
                <c:pt idx="39744">
                  <c:v>-0.29872799999999999</c:v>
                </c:pt>
                <c:pt idx="39745">
                  <c:v>-0.29973100000000003</c:v>
                </c:pt>
                <c:pt idx="39746">
                  <c:v>-0.30064400000000002</c:v>
                </c:pt>
                <c:pt idx="39747">
                  <c:v>-0.30145699999999997</c:v>
                </c:pt>
                <c:pt idx="39748">
                  <c:v>-0.30216900000000002</c:v>
                </c:pt>
                <c:pt idx="39749">
                  <c:v>-0.30277999999999999</c:v>
                </c:pt>
                <c:pt idx="39750">
                  <c:v>-0.30329400000000001</c:v>
                </c:pt>
                <c:pt idx="39751">
                  <c:v>-0.30371100000000001</c:v>
                </c:pt>
                <c:pt idx="39752">
                  <c:v>-0.30402899999999999</c:v>
                </c:pt>
                <c:pt idx="39753">
                  <c:v>-0.30424499999999999</c:v>
                </c:pt>
                <c:pt idx="39754">
                  <c:v>-0.30435600000000002</c:v>
                </c:pt>
                <c:pt idx="39755">
                  <c:v>-0.30435800000000002</c:v>
                </c:pt>
                <c:pt idx="39756">
                  <c:v>-0.30425099999999999</c:v>
                </c:pt>
                <c:pt idx="39757">
                  <c:v>-0.30403599999999997</c:v>
                </c:pt>
                <c:pt idx="39758">
                  <c:v>-0.30371399999999998</c:v>
                </c:pt>
                <c:pt idx="39759">
                  <c:v>-0.303284</c:v>
                </c:pt>
                <c:pt idx="39760">
                  <c:v>-0.30275299999999999</c:v>
                </c:pt>
                <c:pt idx="39761">
                  <c:v>-0.30212499999999998</c:v>
                </c:pt>
                <c:pt idx="39762">
                  <c:v>-0.30140499999999998</c:v>
                </c:pt>
                <c:pt idx="39763">
                  <c:v>-0.30059900000000001</c:v>
                </c:pt>
                <c:pt idx="39764">
                  <c:v>-0.29970599999999997</c:v>
                </c:pt>
                <c:pt idx="39765">
                  <c:v>-0.29872700000000002</c:v>
                </c:pt>
                <c:pt idx="39766">
                  <c:v>-0.297657</c:v>
                </c:pt>
                <c:pt idx="39767">
                  <c:v>-0.29649199999999998</c:v>
                </c:pt>
                <c:pt idx="39768">
                  <c:v>-0.295234</c:v>
                </c:pt>
                <c:pt idx="39769">
                  <c:v>-0.29388399999999998</c:v>
                </c:pt>
                <c:pt idx="39770">
                  <c:v>-0.29244399999999998</c:v>
                </c:pt>
                <c:pt idx="39771">
                  <c:v>-0.29091800000000001</c:v>
                </c:pt>
                <c:pt idx="39772">
                  <c:v>-0.28930499999999998</c:v>
                </c:pt>
                <c:pt idx="39773">
                  <c:v>-0.28760000000000002</c:v>
                </c:pt>
                <c:pt idx="39774">
                  <c:v>-0.285802</c:v>
                </c:pt>
                <c:pt idx="39775">
                  <c:v>-0.28391100000000002</c:v>
                </c:pt>
                <c:pt idx="39776">
                  <c:v>-0.28193600000000002</c:v>
                </c:pt>
                <c:pt idx="39777">
                  <c:v>-0.27988099999999999</c:v>
                </c:pt>
                <c:pt idx="39778">
                  <c:v>-0.27775300000000003</c:v>
                </c:pt>
                <c:pt idx="39779">
                  <c:v>-0.27555800000000003</c:v>
                </c:pt>
                <c:pt idx="39780">
                  <c:v>-0.27330300000000002</c:v>
                </c:pt>
                <c:pt idx="39781">
                  <c:v>-0.27099400000000001</c:v>
                </c:pt>
                <c:pt idx="39782">
                  <c:v>-0.26863399999999998</c:v>
                </c:pt>
                <c:pt idx="39783">
                  <c:v>-0.26622499999999999</c:v>
                </c:pt>
                <c:pt idx="39784">
                  <c:v>-0.26377600000000001</c:v>
                </c:pt>
                <c:pt idx="39785">
                  <c:v>-0.26129400000000003</c:v>
                </c:pt>
                <c:pt idx="39786">
                  <c:v>-0.25878099999999998</c:v>
                </c:pt>
                <c:pt idx="39787">
                  <c:v>-0.25623800000000002</c:v>
                </c:pt>
                <c:pt idx="39788">
                  <c:v>-0.253668</c:v>
                </c:pt>
                <c:pt idx="39789">
                  <c:v>-0.25107800000000002</c:v>
                </c:pt>
                <c:pt idx="39790">
                  <c:v>-0.24847</c:v>
                </c:pt>
                <c:pt idx="39791">
                  <c:v>-0.24584700000000001</c:v>
                </c:pt>
                <c:pt idx="39792">
                  <c:v>-0.24320900000000001</c:v>
                </c:pt>
                <c:pt idx="39793">
                  <c:v>-0.24055799999999999</c:v>
                </c:pt>
                <c:pt idx="39794">
                  <c:v>-0.2379</c:v>
                </c:pt>
                <c:pt idx="39795">
                  <c:v>-0.23524300000000001</c:v>
                </c:pt>
                <c:pt idx="39796">
                  <c:v>-0.23259299999999999</c:v>
                </c:pt>
                <c:pt idx="39797">
                  <c:v>-0.22995399999999999</c:v>
                </c:pt>
                <c:pt idx="39798">
                  <c:v>-0.22733500000000001</c:v>
                </c:pt>
                <c:pt idx="39799">
                  <c:v>-0.224741</c:v>
                </c:pt>
                <c:pt idx="39800">
                  <c:v>-0.22217500000000001</c:v>
                </c:pt>
                <c:pt idx="39801">
                  <c:v>-0.219642</c:v>
                </c:pt>
                <c:pt idx="39802">
                  <c:v>-0.217145</c:v>
                </c:pt>
                <c:pt idx="39803">
                  <c:v>-0.21468599999999999</c:v>
                </c:pt>
                <c:pt idx="39804">
                  <c:v>-0.21226800000000001</c:v>
                </c:pt>
                <c:pt idx="39805">
                  <c:v>-0.2099</c:v>
                </c:pt>
                <c:pt idx="39806">
                  <c:v>-0.20758699999999999</c:v>
                </c:pt>
                <c:pt idx="39807">
                  <c:v>-0.20533499999999999</c:v>
                </c:pt>
                <c:pt idx="39808">
                  <c:v>-0.20314599999999999</c:v>
                </c:pt>
                <c:pt idx="39809">
                  <c:v>-0.20102500000000001</c:v>
                </c:pt>
                <c:pt idx="39810">
                  <c:v>-0.19896900000000001</c:v>
                </c:pt>
                <c:pt idx="39811">
                  <c:v>-0.19697799999999999</c:v>
                </c:pt>
                <c:pt idx="39812">
                  <c:v>-0.19505400000000001</c:v>
                </c:pt>
                <c:pt idx="39813">
                  <c:v>-0.19319700000000001</c:v>
                </c:pt>
                <c:pt idx="39814">
                  <c:v>-0.19141</c:v>
                </c:pt>
                <c:pt idx="39815">
                  <c:v>-0.189696</c:v>
                </c:pt>
                <c:pt idx="39816">
                  <c:v>-0.18806200000000001</c:v>
                </c:pt>
                <c:pt idx="39817">
                  <c:v>-0.18651100000000001</c:v>
                </c:pt>
                <c:pt idx="39818">
                  <c:v>-0.18504899999999999</c:v>
                </c:pt>
                <c:pt idx="39819">
                  <c:v>-0.18368100000000001</c:v>
                </c:pt>
                <c:pt idx="39820">
                  <c:v>-0.18241499999999999</c:v>
                </c:pt>
                <c:pt idx="39821">
                  <c:v>-0.18126</c:v>
                </c:pt>
                <c:pt idx="39822">
                  <c:v>-0.18022099999999999</c:v>
                </c:pt>
                <c:pt idx="39823">
                  <c:v>-0.17930299999999999</c:v>
                </c:pt>
                <c:pt idx="39824">
                  <c:v>-0.17850199999999999</c:v>
                </c:pt>
                <c:pt idx="39825">
                  <c:v>-0.177815</c:v>
                </c:pt>
                <c:pt idx="39826">
                  <c:v>-0.177236</c:v>
                </c:pt>
                <c:pt idx="39827">
                  <c:v>-0.17676600000000001</c:v>
                </c:pt>
                <c:pt idx="39828">
                  <c:v>-0.17641200000000001</c:v>
                </c:pt>
                <c:pt idx="39829">
                  <c:v>-0.17618400000000001</c:v>
                </c:pt>
                <c:pt idx="39830">
                  <c:v>-0.17608499999999999</c:v>
                </c:pt>
                <c:pt idx="39831">
                  <c:v>-0.17610200000000001</c:v>
                </c:pt>
                <c:pt idx="39832">
                  <c:v>-0.17622499999999999</c:v>
                </c:pt>
                <c:pt idx="39833">
                  <c:v>-0.17644599999999999</c:v>
                </c:pt>
                <c:pt idx="39834">
                  <c:v>-0.17676</c:v>
                </c:pt>
                <c:pt idx="39835">
                  <c:v>-0.17716199999999999</c:v>
                </c:pt>
                <c:pt idx="39836">
                  <c:v>-0.177648</c:v>
                </c:pt>
                <c:pt idx="39837">
                  <c:v>-0.17821899999999999</c:v>
                </c:pt>
                <c:pt idx="39838">
                  <c:v>-0.17888100000000001</c:v>
                </c:pt>
                <c:pt idx="39839">
                  <c:v>-0.17963899999999999</c:v>
                </c:pt>
                <c:pt idx="39840">
                  <c:v>-0.18049299999999999</c:v>
                </c:pt>
                <c:pt idx="39841">
                  <c:v>-0.18144199999999999</c:v>
                </c:pt>
                <c:pt idx="39842">
                  <c:v>-0.182481</c:v>
                </c:pt>
                <c:pt idx="39843">
                  <c:v>-0.18360599999999999</c:v>
                </c:pt>
                <c:pt idx="39844">
                  <c:v>-0.18481500000000001</c:v>
                </c:pt>
                <c:pt idx="39845">
                  <c:v>-0.18610599999999999</c:v>
                </c:pt>
                <c:pt idx="39846">
                  <c:v>-0.187475</c:v>
                </c:pt>
                <c:pt idx="39847">
                  <c:v>-0.18892</c:v>
                </c:pt>
                <c:pt idx="39848">
                  <c:v>-0.190443</c:v>
                </c:pt>
                <c:pt idx="39849">
                  <c:v>-0.19204299999999999</c:v>
                </c:pt>
                <c:pt idx="39850">
                  <c:v>-0.193719</c:v>
                </c:pt>
                <c:pt idx="39851">
                  <c:v>-0.195465</c:v>
                </c:pt>
                <c:pt idx="39852">
                  <c:v>-0.19727500000000001</c:v>
                </c:pt>
                <c:pt idx="39853">
                  <c:v>-0.19914000000000001</c:v>
                </c:pt>
                <c:pt idx="39854">
                  <c:v>-0.20105000000000001</c:v>
                </c:pt>
                <c:pt idx="39855">
                  <c:v>-0.20299900000000001</c:v>
                </c:pt>
                <c:pt idx="39856">
                  <c:v>-0.204987</c:v>
                </c:pt>
                <c:pt idx="39857">
                  <c:v>-0.207015</c:v>
                </c:pt>
                <c:pt idx="39858">
                  <c:v>-0.20908299999999999</c:v>
                </c:pt>
                <c:pt idx="39859">
                  <c:v>-0.21118300000000001</c:v>
                </c:pt>
                <c:pt idx="39860">
                  <c:v>-0.21330299999999999</c:v>
                </c:pt>
                <c:pt idx="39861">
                  <c:v>-0.21543499999999999</c:v>
                </c:pt>
                <c:pt idx="39862">
                  <c:v>-0.21757499999999999</c:v>
                </c:pt>
                <c:pt idx="39863">
                  <c:v>-0.219726</c:v>
                </c:pt>
                <c:pt idx="39864">
                  <c:v>-0.221891</c:v>
                </c:pt>
                <c:pt idx="39865">
                  <c:v>-0.22406999999999999</c:v>
                </c:pt>
                <c:pt idx="39866">
                  <c:v>-0.22625899999999999</c:v>
                </c:pt>
                <c:pt idx="39867">
                  <c:v>-0.22845499999999999</c:v>
                </c:pt>
                <c:pt idx="39868">
                  <c:v>-0.230657</c:v>
                </c:pt>
                <c:pt idx="39869">
                  <c:v>-0.23285700000000001</c:v>
                </c:pt>
                <c:pt idx="39870">
                  <c:v>-0.235046</c:v>
                </c:pt>
                <c:pt idx="39871">
                  <c:v>-0.23721999999999999</c:v>
                </c:pt>
                <c:pt idx="39872">
                  <c:v>-0.23938100000000001</c:v>
                </c:pt>
                <c:pt idx="39873">
                  <c:v>-0.24152899999999999</c:v>
                </c:pt>
                <c:pt idx="39874">
                  <c:v>-0.24366099999999999</c:v>
                </c:pt>
                <c:pt idx="39875">
                  <c:v>-0.24576700000000001</c:v>
                </c:pt>
                <c:pt idx="39876">
                  <c:v>-0.24784200000000001</c:v>
                </c:pt>
                <c:pt idx="39877">
                  <c:v>-0.24987400000000001</c:v>
                </c:pt>
                <c:pt idx="39878">
                  <c:v>-0.251857</c:v>
                </c:pt>
                <c:pt idx="39879">
                  <c:v>-0.25379000000000002</c:v>
                </c:pt>
                <c:pt idx="39880">
                  <c:v>-0.25567099999999998</c:v>
                </c:pt>
                <c:pt idx="39881">
                  <c:v>-0.25750099999999998</c:v>
                </c:pt>
                <c:pt idx="39882">
                  <c:v>-0.25927699999999998</c:v>
                </c:pt>
                <c:pt idx="39883">
                  <c:v>-0.26099800000000001</c:v>
                </c:pt>
                <c:pt idx="39884">
                  <c:v>-0.26265899999999998</c:v>
                </c:pt>
                <c:pt idx="39885">
                  <c:v>-0.26425900000000002</c:v>
                </c:pt>
                <c:pt idx="39886">
                  <c:v>-0.26579700000000001</c:v>
                </c:pt>
                <c:pt idx="39887">
                  <c:v>-0.26726800000000001</c:v>
                </c:pt>
                <c:pt idx="39888">
                  <c:v>-0.26866600000000002</c:v>
                </c:pt>
                <c:pt idx="39889">
                  <c:v>-0.26998800000000001</c:v>
                </c:pt>
                <c:pt idx="39890">
                  <c:v>-0.271235</c:v>
                </c:pt>
                <c:pt idx="39891">
                  <c:v>-0.27240700000000001</c:v>
                </c:pt>
                <c:pt idx="39892">
                  <c:v>-0.273505</c:v>
                </c:pt>
                <c:pt idx="39893">
                  <c:v>-0.27453</c:v>
                </c:pt>
                <c:pt idx="39894">
                  <c:v>-0.27548</c:v>
                </c:pt>
                <c:pt idx="39895">
                  <c:v>-0.27634799999999998</c:v>
                </c:pt>
                <c:pt idx="39896">
                  <c:v>-0.27713399999999999</c:v>
                </c:pt>
                <c:pt idx="39897">
                  <c:v>-0.27783600000000003</c:v>
                </c:pt>
                <c:pt idx="39898">
                  <c:v>-0.27845199999999998</c:v>
                </c:pt>
                <c:pt idx="39899">
                  <c:v>-0.27898400000000001</c:v>
                </c:pt>
                <c:pt idx="39900">
                  <c:v>-0.27943400000000002</c:v>
                </c:pt>
                <c:pt idx="39901">
                  <c:v>-0.27980100000000002</c:v>
                </c:pt>
                <c:pt idx="39902">
                  <c:v>-0.28008300000000003</c:v>
                </c:pt>
                <c:pt idx="39903">
                  <c:v>-0.28028199999999998</c:v>
                </c:pt>
                <c:pt idx="39904">
                  <c:v>-0.28040399999999999</c:v>
                </c:pt>
                <c:pt idx="39905">
                  <c:v>-0.28045199999999998</c:v>
                </c:pt>
                <c:pt idx="39906">
                  <c:v>-0.28042699999999998</c:v>
                </c:pt>
                <c:pt idx="39907">
                  <c:v>-0.28032600000000002</c:v>
                </c:pt>
                <c:pt idx="39908">
                  <c:v>-0.28015200000000001</c:v>
                </c:pt>
                <c:pt idx="39909">
                  <c:v>-0.27990999999999999</c:v>
                </c:pt>
                <c:pt idx="39910">
                  <c:v>-0.27960099999999999</c:v>
                </c:pt>
                <c:pt idx="39911">
                  <c:v>-0.279223</c:v>
                </c:pt>
                <c:pt idx="39912">
                  <c:v>-0.27877600000000002</c:v>
                </c:pt>
                <c:pt idx="39913">
                  <c:v>-0.27825699999999998</c:v>
                </c:pt>
                <c:pt idx="39914">
                  <c:v>-0.27766200000000002</c:v>
                </c:pt>
                <c:pt idx="39915">
                  <c:v>-0.27699600000000002</c:v>
                </c:pt>
                <c:pt idx="39916">
                  <c:v>-0.27627200000000002</c:v>
                </c:pt>
                <c:pt idx="39917">
                  <c:v>-0.27549699999999999</c:v>
                </c:pt>
                <c:pt idx="39918">
                  <c:v>-0.274671</c:v>
                </c:pt>
                <c:pt idx="39919">
                  <c:v>-0.273785</c:v>
                </c:pt>
                <c:pt idx="39920">
                  <c:v>-0.27283299999999999</c:v>
                </c:pt>
                <c:pt idx="39921">
                  <c:v>-0.271816</c:v>
                </c:pt>
                <c:pt idx="39922">
                  <c:v>-0.27073799999999998</c:v>
                </c:pt>
                <c:pt idx="39923">
                  <c:v>-0.26960499999999998</c:v>
                </c:pt>
                <c:pt idx="39924">
                  <c:v>-0.26841799999999999</c:v>
                </c:pt>
                <c:pt idx="39925">
                  <c:v>-0.26718500000000001</c:v>
                </c:pt>
                <c:pt idx="39926">
                  <c:v>-0.26591599999999999</c:v>
                </c:pt>
                <c:pt idx="39927">
                  <c:v>-0.26461800000000002</c:v>
                </c:pt>
                <c:pt idx="39928">
                  <c:v>-0.26328000000000001</c:v>
                </c:pt>
                <c:pt idx="39929">
                  <c:v>-0.26189499999999999</c:v>
                </c:pt>
                <c:pt idx="39930">
                  <c:v>-0.26048300000000002</c:v>
                </c:pt>
                <c:pt idx="39931">
                  <c:v>-0.25905499999999998</c:v>
                </c:pt>
                <c:pt idx="39932">
                  <c:v>-0.25760699999999997</c:v>
                </c:pt>
                <c:pt idx="39933">
                  <c:v>-0.25614399999999998</c:v>
                </c:pt>
                <c:pt idx="39934">
                  <c:v>-0.25467400000000001</c:v>
                </c:pt>
                <c:pt idx="39935">
                  <c:v>-0.25320100000000001</c:v>
                </c:pt>
                <c:pt idx="39936">
                  <c:v>-0.25172800000000001</c:v>
                </c:pt>
                <c:pt idx="39937">
                  <c:v>-0.25025599999999998</c:v>
                </c:pt>
                <c:pt idx="39938">
                  <c:v>-0.24878400000000001</c:v>
                </c:pt>
                <c:pt idx="39939">
                  <c:v>-0.247312</c:v>
                </c:pt>
                <c:pt idx="39940">
                  <c:v>-0.24584</c:v>
                </c:pt>
                <c:pt idx="39941">
                  <c:v>-0.244369</c:v>
                </c:pt>
                <c:pt idx="39942">
                  <c:v>-0.24290200000000001</c:v>
                </c:pt>
                <c:pt idx="39943">
                  <c:v>-0.24143899999999999</c:v>
                </c:pt>
                <c:pt idx="39944">
                  <c:v>-0.239984</c:v>
                </c:pt>
                <c:pt idx="39945">
                  <c:v>-0.23854500000000001</c:v>
                </c:pt>
                <c:pt idx="39946">
                  <c:v>-0.23713000000000001</c:v>
                </c:pt>
                <c:pt idx="39947">
                  <c:v>-0.235736</c:v>
                </c:pt>
                <c:pt idx="39948">
                  <c:v>-0.23436399999999999</c:v>
                </c:pt>
                <c:pt idx="39949">
                  <c:v>-0.233016</c:v>
                </c:pt>
                <c:pt idx="39950">
                  <c:v>-0.23170399999999999</c:v>
                </c:pt>
                <c:pt idx="39951">
                  <c:v>-0.230434</c:v>
                </c:pt>
                <c:pt idx="39952">
                  <c:v>-0.229211</c:v>
                </c:pt>
                <c:pt idx="39953">
                  <c:v>-0.22803599999999999</c:v>
                </c:pt>
                <c:pt idx="39954">
                  <c:v>-0.226911</c:v>
                </c:pt>
                <c:pt idx="39955">
                  <c:v>-0.22584099999999999</c:v>
                </c:pt>
                <c:pt idx="39956">
                  <c:v>-0.224826</c:v>
                </c:pt>
                <c:pt idx="39957">
                  <c:v>-0.22386300000000001</c:v>
                </c:pt>
                <c:pt idx="39958">
                  <c:v>-0.22294800000000001</c:v>
                </c:pt>
                <c:pt idx="39959">
                  <c:v>-0.222082</c:v>
                </c:pt>
                <c:pt idx="39960">
                  <c:v>-0.22126699999999999</c:v>
                </c:pt>
                <c:pt idx="39961">
                  <c:v>-0.22050500000000001</c:v>
                </c:pt>
                <c:pt idx="39962">
                  <c:v>-0.21979399999999999</c:v>
                </c:pt>
                <c:pt idx="39963">
                  <c:v>-0.21912899999999999</c:v>
                </c:pt>
                <c:pt idx="39964">
                  <c:v>-0.21850600000000001</c:v>
                </c:pt>
                <c:pt idx="39965">
                  <c:v>-0.21792300000000001</c:v>
                </c:pt>
                <c:pt idx="39966">
                  <c:v>-0.21738099999999999</c:v>
                </c:pt>
                <c:pt idx="39967">
                  <c:v>-0.21688299999999999</c:v>
                </c:pt>
                <c:pt idx="39968">
                  <c:v>-0.21643100000000001</c:v>
                </c:pt>
                <c:pt idx="39969">
                  <c:v>-0.216028</c:v>
                </c:pt>
                <c:pt idx="39970">
                  <c:v>-0.215674</c:v>
                </c:pt>
                <c:pt idx="39971">
                  <c:v>-0.215365</c:v>
                </c:pt>
                <c:pt idx="39972">
                  <c:v>-0.21509900000000001</c:v>
                </c:pt>
                <c:pt idx="39973">
                  <c:v>-0.21487500000000001</c:v>
                </c:pt>
                <c:pt idx="39974">
                  <c:v>-0.21468899999999999</c:v>
                </c:pt>
                <c:pt idx="39975">
                  <c:v>-0.214536</c:v>
                </c:pt>
                <c:pt idx="39976">
                  <c:v>-0.21440799999999999</c:v>
                </c:pt>
                <c:pt idx="39977">
                  <c:v>-0.214306</c:v>
                </c:pt>
                <c:pt idx="39978">
                  <c:v>-0.21423200000000001</c:v>
                </c:pt>
                <c:pt idx="39979">
                  <c:v>-0.21418699999999999</c:v>
                </c:pt>
                <c:pt idx="39980">
                  <c:v>-0.214169</c:v>
                </c:pt>
                <c:pt idx="39981">
                  <c:v>-0.21418100000000001</c:v>
                </c:pt>
                <c:pt idx="39982">
                  <c:v>-0.214222</c:v>
                </c:pt>
                <c:pt idx="39983">
                  <c:v>-0.21429200000000001</c:v>
                </c:pt>
                <c:pt idx="39984">
                  <c:v>-0.214389</c:v>
                </c:pt>
                <c:pt idx="39985">
                  <c:v>-0.21451200000000001</c:v>
                </c:pt>
                <c:pt idx="39986">
                  <c:v>-0.21465899999999999</c:v>
                </c:pt>
                <c:pt idx="39987">
                  <c:v>-0.21482899999999999</c:v>
                </c:pt>
                <c:pt idx="39988">
                  <c:v>-0.21501600000000001</c:v>
                </c:pt>
                <c:pt idx="39989">
                  <c:v>-0.21521599999999999</c:v>
                </c:pt>
                <c:pt idx="39990">
                  <c:v>-0.21542600000000001</c:v>
                </c:pt>
                <c:pt idx="39991">
                  <c:v>-0.21564700000000001</c:v>
                </c:pt>
                <c:pt idx="39992">
                  <c:v>-0.21587700000000001</c:v>
                </c:pt>
                <c:pt idx="39993">
                  <c:v>-0.216116</c:v>
                </c:pt>
                <c:pt idx="39994">
                  <c:v>-0.21635799999999999</c:v>
                </c:pt>
                <c:pt idx="39995">
                  <c:v>-0.21659400000000001</c:v>
                </c:pt>
                <c:pt idx="39996">
                  <c:v>-0.21682000000000001</c:v>
                </c:pt>
                <c:pt idx="39997">
                  <c:v>-0.217031</c:v>
                </c:pt>
                <c:pt idx="39998">
                  <c:v>-0.217226</c:v>
                </c:pt>
                <c:pt idx="39999">
                  <c:v>-0.21740599999999999</c:v>
                </c:pt>
                <c:pt idx="40000">
                  <c:v>-0.21757000000000001</c:v>
                </c:pt>
                <c:pt idx="40001">
                  <c:v>-0.21771499999999999</c:v>
                </c:pt>
                <c:pt idx="40002">
                  <c:v>-0.217836</c:v>
                </c:pt>
                <c:pt idx="40003">
                  <c:v>-0.21792800000000001</c:v>
                </c:pt>
                <c:pt idx="40004">
                  <c:v>-0.21799199999999999</c:v>
                </c:pt>
                <c:pt idx="40005">
                  <c:v>-0.218024</c:v>
                </c:pt>
                <c:pt idx="40006">
                  <c:v>-0.21802099999999999</c:v>
                </c:pt>
                <c:pt idx="40007">
                  <c:v>-0.21798100000000001</c:v>
                </c:pt>
                <c:pt idx="40008">
                  <c:v>-0.21790399999999999</c:v>
                </c:pt>
                <c:pt idx="40009">
                  <c:v>-0.21779000000000001</c:v>
                </c:pt>
                <c:pt idx="40010">
                  <c:v>-0.217639</c:v>
                </c:pt>
                <c:pt idx="40011">
                  <c:v>-0.217449</c:v>
                </c:pt>
                <c:pt idx="40012">
                  <c:v>-0.21721799999999999</c:v>
                </c:pt>
                <c:pt idx="40013">
                  <c:v>-0.216949</c:v>
                </c:pt>
                <c:pt idx="40014">
                  <c:v>-0.21664700000000001</c:v>
                </c:pt>
                <c:pt idx="40015">
                  <c:v>-0.21629499999999999</c:v>
                </c:pt>
                <c:pt idx="40016">
                  <c:v>-0.215862</c:v>
                </c:pt>
                <c:pt idx="40017">
                  <c:v>-0.21535799999999999</c:v>
                </c:pt>
                <c:pt idx="40018">
                  <c:v>-0.21481800000000001</c:v>
                </c:pt>
                <c:pt idx="40019">
                  <c:v>-0.21423900000000001</c:v>
                </c:pt>
                <c:pt idx="40020">
                  <c:v>-0.21360399999999999</c:v>
                </c:pt>
                <c:pt idx="40021">
                  <c:v>-0.212921</c:v>
                </c:pt>
                <c:pt idx="40022">
                  <c:v>-0.21219499999999999</c:v>
                </c:pt>
                <c:pt idx="40023">
                  <c:v>-0.211425</c:v>
                </c:pt>
                <c:pt idx="40024">
                  <c:v>-0.21060599999999999</c:v>
                </c:pt>
                <c:pt idx="40025">
                  <c:v>-0.209735</c:v>
                </c:pt>
                <c:pt idx="40026">
                  <c:v>-0.208813</c:v>
                </c:pt>
                <c:pt idx="40027">
                  <c:v>-0.20784</c:v>
                </c:pt>
                <c:pt idx="40028">
                  <c:v>-0.206821</c:v>
                </c:pt>
                <c:pt idx="40029">
                  <c:v>-0.20575599999999999</c:v>
                </c:pt>
                <c:pt idx="40030">
                  <c:v>-0.20464399999999999</c:v>
                </c:pt>
                <c:pt idx="40031">
                  <c:v>-0.203486</c:v>
                </c:pt>
                <c:pt idx="40032">
                  <c:v>-0.20228599999999999</c:v>
                </c:pt>
                <c:pt idx="40033">
                  <c:v>-0.20105000000000001</c:v>
                </c:pt>
                <c:pt idx="40034">
                  <c:v>-0.19978399999999999</c:v>
                </c:pt>
                <c:pt idx="40035">
                  <c:v>-0.198495</c:v>
                </c:pt>
                <c:pt idx="40036">
                  <c:v>-0.197185</c:v>
                </c:pt>
                <c:pt idx="40037">
                  <c:v>-0.195855</c:v>
                </c:pt>
                <c:pt idx="40038">
                  <c:v>-0.19450899999999999</c:v>
                </c:pt>
                <c:pt idx="40039">
                  <c:v>-0.19314600000000001</c:v>
                </c:pt>
                <c:pt idx="40040">
                  <c:v>-0.19176799999999999</c:v>
                </c:pt>
                <c:pt idx="40041">
                  <c:v>-0.19037200000000001</c:v>
                </c:pt>
                <c:pt idx="40042">
                  <c:v>-0.18895799999999999</c:v>
                </c:pt>
                <c:pt idx="40043">
                  <c:v>-0.187529</c:v>
                </c:pt>
                <c:pt idx="40044">
                  <c:v>-0.186087</c:v>
                </c:pt>
                <c:pt idx="40045">
                  <c:v>-0.18462999999999999</c:v>
                </c:pt>
                <c:pt idx="40046">
                  <c:v>-0.18315799999999999</c:v>
                </c:pt>
                <c:pt idx="40047">
                  <c:v>-0.181673</c:v>
                </c:pt>
                <c:pt idx="40048">
                  <c:v>-0.180174</c:v>
                </c:pt>
                <c:pt idx="40049">
                  <c:v>-0.17866299999999999</c:v>
                </c:pt>
                <c:pt idx="40050">
                  <c:v>-0.17713799999999999</c:v>
                </c:pt>
                <c:pt idx="40051">
                  <c:v>-0.17559900000000001</c:v>
                </c:pt>
                <c:pt idx="40052">
                  <c:v>-0.17404900000000001</c:v>
                </c:pt>
                <c:pt idx="40053">
                  <c:v>-0.172487</c:v>
                </c:pt>
                <c:pt idx="40054">
                  <c:v>-0.17091500000000001</c:v>
                </c:pt>
                <c:pt idx="40055">
                  <c:v>-0.16933699999999999</c:v>
                </c:pt>
                <c:pt idx="40056">
                  <c:v>-0.16775599999999999</c:v>
                </c:pt>
                <c:pt idx="40057">
                  <c:v>-0.16617399999999999</c:v>
                </c:pt>
                <c:pt idx="40058">
                  <c:v>-0.16459199999999999</c:v>
                </c:pt>
                <c:pt idx="40059">
                  <c:v>-0.16300999999999999</c:v>
                </c:pt>
                <c:pt idx="40060">
                  <c:v>-0.16142699999999999</c:v>
                </c:pt>
                <c:pt idx="40061">
                  <c:v>-0.15984499999999999</c:v>
                </c:pt>
                <c:pt idx="40062">
                  <c:v>-0.15826399999999999</c:v>
                </c:pt>
                <c:pt idx="40063">
                  <c:v>-0.15668299999999999</c:v>
                </c:pt>
                <c:pt idx="40064">
                  <c:v>-0.15510299999999999</c:v>
                </c:pt>
                <c:pt idx="40065">
                  <c:v>-0.15352499999999999</c:v>
                </c:pt>
                <c:pt idx="40066">
                  <c:v>-0.151951</c:v>
                </c:pt>
                <c:pt idx="40067">
                  <c:v>-0.15038099999999999</c:v>
                </c:pt>
                <c:pt idx="40068">
                  <c:v>-0.14882200000000001</c:v>
                </c:pt>
                <c:pt idx="40069">
                  <c:v>-0.14727699999999999</c:v>
                </c:pt>
                <c:pt idx="40070">
                  <c:v>-0.14575099999999999</c:v>
                </c:pt>
                <c:pt idx="40071">
                  <c:v>-0.14424600000000001</c:v>
                </c:pt>
                <c:pt idx="40072">
                  <c:v>-0.142759</c:v>
                </c:pt>
                <c:pt idx="40073">
                  <c:v>-0.141292</c:v>
                </c:pt>
                <c:pt idx="40074">
                  <c:v>-0.139847</c:v>
                </c:pt>
                <c:pt idx="40075">
                  <c:v>-0.13842099999999999</c:v>
                </c:pt>
                <c:pt idx="40076">
                  <c:v>-0.13701099999999999</c:v>
                </c:pt>
                <c:pt idx="40077">
                  <c:v>-0.13561599999999999</c:v>
                </c:pt>
                <c:pt idx="40078">
                  <c:v>-0.13423599999999999</c:v>
                </c:pt>
                <c:pt idx="40079">
                  <c:v>-0.13287399999999999</c:v>
                </c:pt>
                <c:pt idx="40080">
                  <c:v>-0.13153100000000001</c:v>
                </c:pt>
                <c:pt idx="40081">
                  <c:v>-0.13020799999999999</c:v>
                </c:pt>
                <c:pt idx="40082">
                  <c:v>-0.12890199999999999</c:v>
                </c:pt>
                <c:pt idx="40083">
                  <c:v>-0.127608</c:v>
                </c:pt>
                <c:pt idx="40084">
                  <c:v>-0.12632499999999999</c:v>
                </c:pt>
                <c:pt idx="40085">
                  <c:v>-0.125058</c:v>
                </c:pt>
                <c:pt idx="40086">
                  <c:v>-0.12381300000000001</c:v>
                </c:pt>
                <c:pt idx="40087">
                  <c:v>-0.12259299999999999</c:v>
                </c:pt>
                <c:pt idx="40088">
                  <c:v>-0.121404</c:v>
                </c:pt>
                <c:pt idx="40089">
                  <c:v>-0.12024700000000001</c:v>
                </c:pt>
                <c:pt idx="40090">
                  <c:v>-0.11912</c:v>
                </c:pt>
                <c:pt idx="40091">
                  <c:v>-0.118022</c:v>
                </c:pt>
                <c:pt idx="40092">
                  <c:v>-0.116956</c:v>
                </c:pt>
                <c:pt idx="40093">
                  <c:v>-0.115926</c:v>
                </c:pt>
                <c:pt idx="40094">
                  <c:v>-0.11493299999999999</c:v>
                </c:pt>
                <c:pt idx="40095">
                  <c:v>-0.113981</c:v>
                </c:pt>
                <c:pt idx="40096">
                  <c:v>-0.11307300000000001</c:v>
                </c:pt>
                <c:pt idx="40097">
                  <c:v>-0.112207</c:v>
                </c:pt>
                <c:pt idx="40098">
                  <c:v>-0.11138199999999999</c:v>
                </c:pt>
                <c:pt idx="40099">
                  <c:v>-0.110599</c:v>
                </c:pt>
                <c:pt idx="40100">
                  <c:v>-0.109856</c:v>
                </c:pt>
                <c:pt idx="40101">
                  <c:v>-0.10915999999999999</c:v>
                </c:pt>
                <c:pt idx="40102">
                  <c:v>-0.10850799999999999</c:v>
                </c:pt>
                <c:pt idx="40103">
                  <c:v>-0.107872</c:v>
                </c:pt>
                <c:pt idx="40104">
                  <c:v>-0.107237</c:v>
                </c:pt>
                <c:pt idx="40105">
                  <c:v>-0.106639</c:v>
                </c:pt>
                <c:pt idx="40106">
                  <c:v>-0.10609</c:v>
                </c:pt>
                <c:pt idx="40107">
                  <c:v>-0.105572</c:v>
                </c:pt>
                <c:pt idx="40108">
                  <c:v>-0.105083</c:v>
                </c:pt>
                <c:pt idx="40109">
                  <c:v>-0.104632</c:v>
                </c:pt>
                <c:pt idx="40110">
                  <c:v>-0.10422099999999999</c:v>
                </c:pt>
                <c:pt idx="40111">
                  <c:v>-0.10384500000000001</c:v>
                </c:pt>
                <c:pt idx="40112">
                  <c:v>-0.103503</c:v>
                </c:pt>
                <c:pt idx="40113">
                  <c:v>-0.10319300000000001</c:v>
                </c:pt>
                <c:pt idx="40114">
                  <c:v>-0.102918</c:v>
                </c:pt>
                <c:pt idx="40115">
                  <c:v>-0.10267800000000001</c:v>
                </c:pt>
                <c:pt idx="40116">
                  <c:v>-0.102475</c:v>
                </c:pt>
                <c:pt idx="40117">
                  <c:v>-0.102309</c:v>
                </c:pt>
                <c:pt idx="40118">
                  <c:v>-0.10218099999999999</c:v>
                </c:pt>
                <c:pt idx="40119">
                  <c:v>-0.102093</c:v>
                </c:pt>
                <c:pt idx="40120">
                  <c:v>-0.102047</c:v>
                </c:pt>
                <c:pt idx="40121">
                  <c:v>-0.102045</c:v>
                </c:pt>
                <c:pt idx="40122">
                  <c:v>-0.102091</c:v>
                </c:pt>
                <c:pt idx="40123">
                  <c:v>-0.102186</c:v>
                </c:pt>
                <c:pt idx="40124">
                  <c:v>-0.102329</c:v>
                </c:pt>
                <c:pt idx="40125">
                  <c:v>-0.102517</c:v>
                </c:pt>
                <c:pt idx="40126">
                  <c:v>-0.102746</c:v>
                </c:pt>
                <c:pt idx="40127">
                  <c:v>-0.103016</c:v>
                </c:pt>
                <c:pt idx="40128">
                  <c:v>-0.103328</c:v>
                </c:pt>
                <c:pt idx="40129">
                  <c:v>-0.103682</c:v>
                </c:pt>
                <c:pt idx="40130">
                  <c:v>-0.104073</c:v>
                </c:pt>
                <c:pt idx="40131">
                  <c:v>-0.10449700000000001</c:v>
                </c:pt>
                <c:pt idx="40132">
                  <c:v>-0.104948</c:v>
                </c:pt>
                <c:pt idx="40133">
                  <c:v>-0.105425</c:v>
                </c:pt>
                <c:pt idx="40134">
                  <c:v>-0.10592699999999999</c:v>
                </c:pt>
                <c:pt idx="40135">
                  <c:v>-0.106451</c:v>
                </c:pt>
                <c:pt idx="40136">
                  <c:v>-0.106992</c:v>
                </c:pt>
                <c:pt idx="40137">
                  <c:v>-0.10755000000000001</c:v>
                </c:pt>
                <c:pt idx="40138">
                  <c:v>-0.108123</c:v>
                </c:pt>
                <c:pt idx="40139">
                  <c:v>-0.108712</c:v>
                </c:pt>
                <c:pt idx="40140">
                  <c:v>-0.10931399999999999</c:v>
                </c:pt>
                <c:pt idx="40141">
                  <c:v>-0.10993</c:v>
                </c:pt>
                <c:pt idx="40142">
                  <c:v>-0.11056000000000001</c:v>
                </c:pt>
                <c:pt idx="40143">
                  <c:v>-0.111205</c:v>
                </c:pt>
                <c:pt idx="40144">
                  <c:v>-0.11186400000000001</c:v>
                </c:pt>
                <c:pt idx="40145">
                  <c:v>-0.112535</c:v>
                </c:pt>
                <c:pt idx="40146">
                  <c:v>-0.113218</c:v>
                </c:pt>
                <c:pt idx="40147">
                  <c:v>-0.11391</c:v>
                </c:pt>
                <c:pt idx="40148">
                  <c:v>-0.114611</c:v>
                </c:pt>
                <c:pt idx="40149">
                  <c:v>-0.115317</c:v>
                </c:pt>
                <c:pt idx="40150">
                  <c:v>-0.116023</c:v>
                </c:pt>
                <c:pt idx="40151">
                  <c:v>-0.116727</c:v>
                </c:pt>
                <c:pt idx="40152">
                  <c:v>-0.117425</c:v>
                </c:pt>
                <c:pt idx="40153">
                  <c:v>-0.118116</c:v>
                </c:pt>
                <c:pt idx="40154">
                  <c:v>-0.118802</c:v>
                </c:pt>
                <c:pt idx="40155">
                  <c:v>-0.11948</c:v>
                </c:pt>
                <c:pt idx="40156">
                  <c:v>-0.12015099999999999</c:v>
                </c:pt>
                <c:pt idx="40157">
                  <c:v>-0.120814</c:v>
                </c:pt>
                <c:pt idx="40158">
                  <c:v>-0.121466</c:v>
                </c:pt>
                <c:pt idx="40159">
                  <c:v>-0.122103</c:v>
                </c:pt>
                <c:pt idx="40160">
                  <c:v>-0.12272</c:v>
                </c:pt>
                <c:pt idx="40161">
                  <c:v>-0.123316</c:v>
                </c:pt>
                <c:pt idx="40162">
                  <c:v>-0.123892</c:v>
                </c:pt>
                <c:pt idx="40163">
                  <c:v>-0.124447</c:v>
                </c:pt>
                <c:pt idx="40164">
                  <c:v>-0.124975</c:v>
                </c:pt>
                <c:pt idx="40165">
                  <c:v>-0.125473</c:v>
                </c:pt>
                <c:pt idx="40166">
                  <c:v>-0.125943</c:v>
                </c:pt>
                <c:pt idx="40167">
                  <c:v>-0.126389</c:v>
                </c:pt>
                <c:pt idx="40168">
                  <c:v>-0.12680900000000001</c:v>
                </c:pt>
                <c:pt idx="40169">
                  <c:v>-0.12720000000000001</c:v>
                </c:pt>
                <c:pt idx="40170">
                  <c:v>-0.127554</c:v>
                </c:pt>
                <c:pt idx="40171">
                  <c:v>-0.12786700000000001</c:v>
                </c:pt>
                <c:pt idx="40172">
                  <c:v>-0.128138</c:v>
                </c:pt>
                <c:pt idx="40173">
                  <c:v>-0.12836800000000001</c:v>
                </c:pt>
                <c:pt idx="40174">
                  <c:v>-0.128556</c:v>
                </c:pt>
                <c:pt idx="40175">
                  <c:v>-0.12870200000000001</c:v>
                </c:pt>
                <c:pt idx="40176">
                  <c:v>-0.12881000000000001</c:v>
                </c:pt>
                <c:pt idx="40177">
                  <c:v>-0.12887799999999999</c:v>
                </c:pt>
                <c:pt idx="40178">
                  <c:v>-0.12890499999999999</c:v>
                </c:pt>
                <c:pt idx="40179">
                  <c:v>-0.12889</c:v>
                </c:pt>
                <c:pt idx="40180">
                  <c:v>-0.128834</c:v>
                </c:pt>
                <c:pt idx="40181">
                  <c:v>-0.12874099999999999</c:v>
                </c:pt>
                <c:pt idx="40182">
                  <c:v>-0.12861300000000001</c:v>
                </c:pt>
                <c:pt idx="40183">
                  <c:v>-0.12844900000000001</c:v>
                </c:pt>
                <c:pt idx="40184">
                  <c:v>-0.128249</c:v>
                </c:pt>
                <c:pt idx="40185">
                  <c:v>-0.12801399999999999</c:v>
                </c:pt>
                <c:pt idx="40186">
                  <c:v>-0.12774099999999999</c:v>
                </c:pt>
                <c:pt idx="40187">
                  <c:v>-0.12743299999999999</c:v>
                </c:pt>
                <c:pt idx="40188">
                  <c:v>-0.12709100000000001</c:v>
                </c:pt>
                <c:pt idx="40189">
                  <c:v>-0.126721</c:v>
                </c:pt>
                <c:pt idx="40190">
                  <c:v>-0.12632699999999999</c:v>
                </c:pt>
                <c:pt idx="40191">
                  <c:v>-0.125915</c:v>
                </c:pt>
                <c:pt idx="40192">
                  <c:v>-0.12548799999999999</c:v>
                </c:pt>
                <c:pt idx="40193">
                  <c:v>-0.12504199999999999</c:v>
                </c:pt>
                <c:pt idx="40194">
                  <c:v>-0.12457600000000001</c:v>
                </c:pt>
                <c:pt idx="40195">
                  <c:v>-0.12409199999999999</c:v>
                </c:pt>
                <c:pt idx="40196">
                  <c:v>-0.12359299999999999</c:v>
                </c:pt>
                <c:pt idx="40197">
                  <c:v>-0.12307700000000001</c:v>
                </c:pt>
                <c:pt idx="40198">
                  <c:v>-0.122541</c:v>
                </c:pt>
                <c:pt idx="40199">
                  <c:v>-0.12198199999999999</c:v>
                </c:pt>
                <c:pt idx="40200">
                  <c:v>-0.121404</c:v>
                </c:pt>
                <c:pt idx="40201">
                  <c:v>-0.120809</c:v>
                </c:pt>
                <c:pt idx="40202">
                  <c:v>-0.120201</c:v>
                </c:pt>
                <c:pt idx="40203">
                  <c:v>-0.11958100000000001</c:v>
                </c:pt>
                <c:pt idx="40204">
                  <c:v>-0.118949</c:v>
                </c:pt>
                <c:pt idx="40205">
                  <c:v>-0.118309</c:v>
                </c:pt>
                <c:pt idx="40206">
                  <c:v>-0.117663</c:v>
                </c:pt>
                <c:pt idx="40207">
                  <c:v>-0.11701</c:v>
                </c:pt>
                <c:pt idx="40208">
                  <c:v>-0.11634899999999999</c:v>
                </c:pt>
                <c:pt idx="40209">
                  <c:v>-0.11568000000000001</c:v>
                </c:pt>
                <c:pt idx="40210">
                  <c:v>-0.115007</c:v>
                </c:pt>
                <c:pt idx="40211">
                  <c:v>-0.114332</c:v>
                </c:pt>
                <c:pt idx="40212">
                  <c:v>-0.113653</c:v>
                </c:pt>
                <c:pt idx="40213">
                  <c:v>-0.112967</c:v>
                </c:pt>
                <c:pt idx="40214">
                  <c:v>-0.112277</c:v>
                </c:pt>
                <c:pt idx="40215">
                  <c:v>-0.11158800000000001</c:v>
                </c:pt>
                <c:pt idx="40216">
                  <c:v>-0.110904</c:v>
                </c:pt>
                <c:pt idx="40217">
                  <c:v>-0.11022700000000001</c:v>
                </c:pt>
                <c:pt idx="40218">
                  <c:v>-0.109554</c:v>
                </c:pt>
                <c:pt idx="40219">
                  <c:v>-0.108885</c:v>
                </c:pt>
                <c:pt idx="40220">
                  <c:v>-0.108224</c:v>
                </c:pt>
                <c:pt idx="40221">
                  <c:v>-0.107573</c:v>
                </c:pt>
                <c:pt idx="40222">
                  <c:v>-0.106931</c:v>
                </c:pt>
                <c:pt idx="40223">
                  <c:v>-0.106293</c:v>
                </c:pt>
                <c:pt idx="40224">
                  <c:v>-0.10566</c:v>
                </c:pt>
                <c:pt idx="40225">
                  <c:v>-0.10503</c:v>
                </c:pt>
                <c:pt idx="40226">
                  <c:v>-0.10440199999999999</c:v>
                </c:pt>
                <c:pt idx="40227">
                  <c:v>-0.103772</c:v>
                </c:pt>
                <c:pt idx="40228">
                  <c:v>-0.103143</c:v>
                </c:pt>
                <c:pt idx="40229">
                  <c:v>-0.10252500000000001</c:v>
                </c:pt>
                <c:pt idx="40230">
                  <c:v>-0.101919</c:v>
                </c:pt>
                <c:pt idx="40231">
                  <c:v>-0.101323</c:v>
                </c:pt>
                <c:pt idx="40232">
                  <c:v>-0.100732</c:v>
                </c:pt>
                <c:pt idx="40233">
                  <c:v>-0.100146</c:v>
                </c:pt>
                <c:pt idx="40234">
                  <c:v>-9.9568000000000004E-2</c:v>
                </c:pt>
                <c:pt idx="40235">
                  <c:v>-9.8999000000000004E-2</c:v>
                </c:pt>
                <c:pt idx="40236">
                  <c:v>-9.8441200000000006E-2</c:v>
                </c:pt>
                <c:pt idx="40237">
                  <c:v>-9.78937E-2</c:v>
                </c:pt>
                <c:pt idx="40238">
                  <c:v>-9.7352900000000006E-2</c:v>
                </c:pt>
                <c:pt idx="40239">
                  <c:v>-9.6818000000000001E-2</c:v>
                </c:pt>
                <c:pt idx="40240">
                  <c:v>-9.6292900000000001E-2</c:v>
                </c:pt>
                <c:pt idx="40241">
                  <c:v>-9.57818E-2</c:v>
                </c:pt>
                <c:pt idx="40242">
                  <c:v>-9.5284199999999999E-2</c:v>
                </c:pt>
                <c:pt idx="40243">
                  <c:v>-9.4797900000000004E-2</c:v>
                </c:pt>
                <c:pt idx="40244">
                  <c:v>-9.4322500000000004E-2</c:v>
                </c:pt>
                <c:pt idx="40245">
                  <c:v>-9.38586E-2</c:v>
                </c:pt>
                <c:pt idx="40246">
                  <c:v>-9.34054E-2</c:v>
                </c:pt>
                <c:pt idx="40247">
                  <c:v>-9.2959600000000003E-2</c:v>
                </c:pt>
                <c:pt idx="40248">
                  <c:v>-9.2518400000000001E-2</c:v>
                </c:pt>
                <c:pt idx="40249">
                  <c:v>-9.2083200000000004E-2</c:v>
                </c:pt>
                <c:pt idx="40250">
                  <c:v>-9.1656899999999999E-2</c:v>
                </c:pt>
                <c:pt idx="40251">
                  <c:v>-9.1238899999999998E-2</c:v>
                </c:pt>
                <c:pt idx="40252">
                  <c:v>-9.0825000000000003E-2</c:v>
                </c:pt>
                <c:pt idx="40253">
                  <c:v>-9.0412999999999993E-2</c:v>
                </c:pt>
                <c:pt idx="40254">
                  <c:v>-9.0003799999999995E-2</c:v>
                </c:pt>
                <c:pt idx="40255">
                  <c:v>-8.9597499999999997E-2</c:v>
                </c:pt>
                <c:pt idx="40256">
                  <c:v>-8.9191699999999999E-2</c:v>
                </c:pt>
                <c:pt idx="40257">
                  <c:v>-8.8785000000000003E-2</c:v>
                </c:pt>
                <c:pt idx="40258">
                  <c:v>-8.8380299999999995E-2</c:v>
                </c:pt>
                <c:pt idx="40259">
                  <c:v>-8.7981500000000004E-2</c:v>
                </c:pt>
                <c:pt idx="40260">
                  <c:v>-8.7589600000000004E-2</c:v>
                </c:pt>
                <c:pt idx="40261">
                  <c:v>-8.7200399999999997E-2</c:v>
                </c:pt>
                <c:pt idx="40262">
                  <c:v>-8.6809399999999995E-2</c:v>
                </c:pt>
                <c:pt idx="40263">
                  <c:v>-8.6414299999999999E-2</c:v>
                </c:pt>
                <c:pt idx="40264">
                  <c:v>-8.6016400000000007E-2</c:v>
                </c:pt>
                <c:pt idx="40265">
                  <c:v>-8.5619299999999995E-2</c:v>
                </c:pt>
                <c:pt idx="40266">
                  <c:v>-8.5222099999999995E-2</c:v>
                </c:pt>
                <c:pt idx="40267">
                  <c:v>-8.4817000000000004E-2</c:v>
                </c:pt>
                <c:pt idx="40268">
                  <c:v>-8.4397700000000006E-2</c:v>
                </c:pt>
                <c:pt idx="40269">
                  <c:v>-8.3963200000000002E-2</c:v>
                </c:pt>
                <c:pt idx="40270">
                  <c:v>-8.3514900000000003E-2</c:v>
                </c:pt>
                <c:pt idx="40271">
                  <c:v>-8.3054299999999998E-2</c:v>
                </c:pt>
                <c:pt idx="40272">
                  <c:v>-8.2581600000000005E-2</c:v>
                </c:pt>
                <c:pt idx="40273">
                  <c:v>-8.2095000000000001E-2</c:v>
                </c:pt>
                <c:pt idx="40274">
                  <c:v>-8.1591899999999995E-2</c:v>
                </c:pt>
                <c:pt idx="40275">
                  <c:v>-8.1067399999999998E-2</c:v>
                </c:pt>
                <c:pt idx="40276">
                  <c:v>-8.0515000000000003E-2</c:v>
                </c:pt>
                <c:pt idx="40277">
                  <c:v>-7.99343E-2</c:v>
                </c:pt>
                <c:pt idx="40278">
                  <c:v>-7.9333500000000001E-2</c:v>
                </c:pt>
                <c:pt idx="40279">
                  <c:v>-7.8719200000000003E-2</c:v>
                </c:pt>
                <c:pt idx="40280">
                  <c:v>-7.8089900000000004E-2</c:v>
                </c:pt>
                <c:pt idx="40281">
                  <c:v>-7.7443700000000004E-2</c:v>
                </c:pt>
                <c:pt idx="40282">
                  <c:v>-7.6781299999999997E-2</c:v>
                </c:pt>
                <c:pt idx="40283">
                  <c:v>-7.6103299999999999E-2</c:v>
                </c:pt>
                <c:pt idx="40284">
                  <c:v>-7.5407100000000005E-2</c:v>
                </c:pt>
                <c:pt idx="40285">
                  <c:v>-7.4688099999999993E-2</c:v>
                </c:pt>
                <c:pt idx="40286">
                  <c:v>-7.3942999999999995E-2</c:v>
                </c:pt>
                <c:pt idx="40287">
                  <c:v>-7.3171299999999995E-2</c:v>
                </c:pt>
                <c:pt idx="40288">
                  <c:v>-7.2373400000000004E-2</c:v>
                </c:pt>
                <c:pt idx="40289">
                  <c:v>-7.1551699999999996E-2</c:v>
                </c:pt>
                <c:pt idx="40290">
                  <c:v>-7.0711200000000002E-2</c:v>
                </c:pt>
                <c:pt idx="40291">
                  <c:v>-6.9856399999999999E-2</c:v>
                </c:pt>
                <c:pt idx="40292">
                  <c:v>-6.8990099999999999E-2</c:v>
                </c:pt>
                <c:pt idx="40293">
                  <c:v>-6.8112800000000001E-2</c:v>
                </c:pt>
                <c:pt idx="40294">
                  <c:v>-6.7222299999999999E-2</c:v>
                </c:pt>
                <c:pt idx="40295">
                  <c:v>-6.6313499999999997E-2</c:v>
                </c:pt>
                <c:pt idx="40296">
                  <c:v>-6.5382599999999999E-2</c:v>
                </c:pt>
                <c:pt idx="40297">
                  <c:v>-6.4429299999999995E-2</c:v>
                </c:pt>
                <c:pt idx="40298">
                  <c:v>-6.3453399999999993E-2</c:v>
                </c:pt>
                <c:pt idx="40299">
                  <c:v>-6.24515E-2</c:v>
                </c:pt>
                <c:pt idx="40300">
                  <c:v>-6.14204E-2</c:v>
                </c:pt>
                <c:pt idx="40301">
                  <c:v>-6.0360999999999998E-2</c:v>
                </c:pt>
                <c:pt idx="40302">
                  <c:v>-5.9278999999999998E-2</c:v>
                </c:pt>
                <c:pt idx="40303">
                  <c:v>-5.8180999999999997E-2</c:v>
                </c:pt>
                <c:pt idx="40304">
                  <c:v>-5.7070500000000003E-2</c:v>
                </c:pt>
                <c:pt idx="40305">
                  <c:v>-5.5950100000000003E-2</c:v>
                </c:pt>
                <c:pt idx="40306">
                  <c:v>-5.4823299999999998E-2</c:v>
                </c:pt>
                <c:pt idx="40307">
                  <c:v>-5.3692900000000002E-2</c:v>
                </c:pt>
                <c:pt idx="40308">
                  <c:v>-5.2560799999999998E-2</c:v>
                </c:pt>
                <c:pt idx="40309">
                  <c:v>-5.1427500000000001E-2</c:v>
                </c:pt>
                <c:pt idx="40310">
                  <c:v>-5.0294199999999997E-2</c:v>
                </c:pt>
                <c:pt idx="40311">
                  <c:v>-4.9162600000000001E-2</c:v>
                </c:pt>
                <c:pt idx="40312">
                  <c:v>-4.8035500000000002E-2</c:v>
                </c:pt>
                <c:pt idx="40313">
                  <c:v>-4.6914200000000003E-2</c:v>
                </c:pt>
                <c:pt idx="40314">
                  <c:v>-4.5795500000000003E-2</c:v>
                </c:pt>
                <c:pt idx="40315">
                  <c:v>-4.4675699999999999E-2</c:v>
                </c:pt>
                <c:pt idx="40316">
                  <c:v>-4.3558800000000002E-2</c:v>
                </c:pt>
                <c:pt idx="40317">
                  <c:v>-4.2451700000000002E-2</c:v>
                </c:pt>
                <c:pt idx="40318">
                  <c:v>-4.1356499999999997E-2</c:v>
                </c:pt>
                <c:pt idx="40319">
                  <c:v>-4.0269300000000001E-2</c:v>
                </c:pt>
                <c:pt idx="40320">
                  <c:v>-3.9185699999999997E-2</c:v>
                </c:pt>
                <c:pt idx="40321">
                  <c:v>-3.8106800000000003E-2</c:v>
                </c:pt>
                <c:pt idx="40322">
                  <c:v>-3.7036300000000001E-2</c:v>
                </c:pt>
                <c:pt idx="40323">
                  <c:v>-3.5975100000000003E-2</c:v>
                </c:pt>
                <c:pt idx="40324">
                  <c:v>-3.4921199999999999E-2</c:v>
                </c:pt>
                <c:pt idx="40325">
                  <c:v>-3.3871400000000003E-2</c:v>
                </c:pt>
                <c:pt idx="40326">
                  <c:v>-3.2823600000000001E-2</c:v>
                </c:pt>
                <c:pt idx="40327">
                  <c:v>-3.1777699999999999E-2</c:v>
                </c:pt>
                <c:pt idx="40328">
                  <c:v>-3.0731100000000001E-2</c:v>
                </c:pt>
                <c:pt idx="40329">
                  <c:v>-2.9677700000000001E-2</c:v>
                </c:pt>
                <c:pt idx="40330">
                  <c:v>-2.8615100000000001E-2</c:v>
                </c:pt>
                <c:pt idx="40331">
                  <c:v>-2.7548599999999999E-2</c:v>
                </c:pt>
                <c:pt idx="40332">
                  <c:v>-2.6486599999999999E-2</c:v>
                </c:pt>
                <c:pt idx="40333">
                  <c:v>-2.5436799999999999E-2</c:v>
                </c:pt>
                <c:pt idx="40334">
                  <c:v>-2.4404800000000001E-2</c:v>
                </c:pt>
                <c:pt idx="40335">
                  <c:v>-2.3392799999999998E-2</c:v>
                </c:pt>
                <c:pt idx="40336">
                  <c:v>-2.2401899999999999E-2</c:v>
                </c:pt>
                <c:pt idx="40337">
                  <c:v>-2.1434600000000002E-2</c:v>
                </c:pt>
                <c:pt idx="40338">
                  <c:v>-2.0493899999999999E-2</c:v>
                </c:pt>
                <c:pt idx="40339">
                  <c:v>-1.9582499999999999E-2</c:v>
                </c:pt>
                <c:pt idx="40340">
                  <c:v>-1.8701300000000001E-2</c:v>
                </c:pt>
                <c:pt idx="40341">
                  <c:v>-1.7848099999999999E-2</c:v>
                </c:pt>
                <c:pt idx="40342">
                  <c:v>-1.70184E-2</c:v>
                </c:pt>
                <c:pt idx="40343">
                  <c:v>-1.6211900000000001E-2</c:v>
                </c:pt>
                <c:pt idx="40344">
                  <c:v>-1.5432700000000001E-2</c:v>
                </c:pt>
                <c:pt idx="40345">
                  <c:v>-1.46859E-2</c:v>
                </c:pt>
                <c:pt idx="40346">
                  <c:v>-1.3973899999999999E-2</c:v>
                </c:pt>
                <c:pt idx="40347">
                  <c:v>-1.3294500000000001E-2</c:v>
                </c:pt>
                <c:pt idx="40348">
                  <c:v>-1.2641400000000001E-2</c:v>
                </c:pt>
                <c:pt idx="40349">
                  <c:v>-1.2011000000000001E-2</c:v>
                </c:pt>
                <c:pt idx="40350">
                  <c:v>-1.14045E-2</c:v>
                </c:pt>
                <c:pt idx="40351">
                  <c:v>-1.08229E-2</c:v>
                </c:pt>
                <c:pt idx="40352">
                  <c:v>-1.0266300000000001E-2</c:v>
                </c:pt>
                <c:pt idx="40353" formatCode="0.00E+00">
                  <c:v>-9.7363299999999996E-3</c:v>
                </c:pt>
                <c:pt idx="40354" formatCode="0.00E+00">
                  <c:v>-9.2366800000000006E-3</c:v>
                </c:pt>
                <c:pt idx="40355" formatCode="0.00E+00">
                  <c:v>-8.7706699999999995E-3</c:v>
                </c:pt>
                <c:pt idx="40356" formatCode="0.00E+00">
                  <c:v>-8.3398299999999995E-3</c:v>
                </c:pt>
                <c:pt idx="40357" formatCode="0.00E+00">
                  <c:v>-7.9445699999999998E-3</c:v>
                </c:pt>
                <c:pt idx="40358" formatCode="0.00E+00">
                  <c:v>-7.5854900000000003E-3</c:v>
                </c:pt>
                <c:pt idx="40359" formatCode="0.00E+00">
                  <c:v>-7.2621099999999996E-3</c:v>
                </c:pt>
                <c:pt idx="40360" formatCode="0.00E+00">
                  <c:v>-6.9739600000000004E-3</c:v>
                </c:pt>
                <c:pt idx="40361" formatCode="0.00E+00">
                  <c:v>-6.7248000000000004E-3</c:v>
                </c:pt>
                <c:pt idx="40362" formatCode="0.00E+00">
                  <c:v>-6.5170100000000002E-3</c:v>
                </c:pt>
                <c:pt idx="40363" formatCode="0.00E+00">
                  <c:v>-6.3465500000000003E-3</c:v>
                </c:pt>
                <c:pt idx="40364" formatCode="0.00E+00">
                  <c:v>-6.2107400000000002E-3</c:v>
                </c:pt>
                <c:pt idx="40365" formatCode="0.00E+00">
                  <c:v>-6.1154499999999997E-3</c:v>
                </c:pt>
                <c:pt idx="40366" formatCode="0.00E+00">
                  <c:v>-6.0701899999999996E-3</c:v>
                </c:pt>
                <c:pt idx="40367" formatCode="0.00E+00">
                  <c:v>-6.0787999999999997E-3</c:v>
                </c:pt>
                <c:pt idx="40368" formatCode="0.00E+00">
                  <c:v>-6.1443599999999998E-3</c:v>
                </c:pt>
                <c:pt idx="40369" formatCode="0.00E+00">
                  <c:v>-6.2747699999999998E-3</c:v>
                </c:pt>
                <c:pt idx="40370" formatCode="0.00E+00">
                  <c:v>-6.4746600000000001E-3</c:v>
                </c:pt>
                <c:pt idx="40371" formatCode="0.00E+00">
                  <c:v>-6.7419799999999998E-3</c:v>
                </c:pt>
                <c:pt idx="40372" formatCode="0.00E+00">
                  <c:v>-7.07188E-3</c:v>
                </c:pt>
                <c:pt idx="40373" formatCode="0.00E+00">
                  <c:v>-7.4609100000000003E-3</c:v>
                </c:pt>
                <c:pt idx="40374" formatCode="0.00E+00">
                  <c:v>-7.9069299999999995E-3</c:v>
                </c:pt>
                <c:pt idx="40375" formatCode="0.00E+00">
                  <c:v>-8.4052199999999997E-3</c:v>
                </c:pt>
                <c:pt idx="40376" formatCode="0.00E+00">
                  <c:v>-8.9534200000000001E-3</c:v>
                </c:pt>
                <c:pt idx="40377" formatCode="0.00E+00">
                  <c:v>-9.5572499999999998E-3</c:v>
                </c:pt>
                <c:pt idx="40378">
                  <c:v>-1.02243E-2</c:v>
                </c:pt>
                <c:pt idx="40379">
                  <c:v>-1.09584E-2</c:v>
                </c:pt>
                <c:pt idx="40380">
                  <c:v>-1.17605E-2</c:v>
                </c:pt>
                <c:pt idx="40381">
                  <c:v>-1.2629899999999999E-2</c:v>
                </c:pt>
                <c:pt idx="40382">
                  <c:v>-1.35642E-2</c:v>
                </c:pt>
                <c:pt idx="40383">
                  <c:v>-1.4559799999999999E-2</c:v>
                </c:pt>
                <c:pt idx="40384">
                  <c:v>-1.56162E-2</c:v>
                </c:pt>
                <c:pt idx="40385">
                  <c:v>-1.6735199999999999E-2</c:v>
                </c:pt>
                <c:pt idx="40386">
                  <c:v>-1.7918300000000002E-2</c:v>
                </c:pt>
                <c:pt idx="40387">
                  <c:v>-1.91665E-2</c:v>
                </c:pt>
                <c:pt idx="40388">
                  <c:v>-2.0480600000000002E-2</c:v>
                </c:pt>
                <c:pt idx="40389">
                  <c:v>-2.1861800000000001E-2</c:v>
                </c:pt>
                <c:pt idx="40390">
                  <c:v>-2.33131E-2</c:v>
                </c:pt>
                <c:pt idx="40391">
                  <c:v>-2.4836899999999999E-2</c:v>
                </c:pt>
                <c:pt idx="40392">
                  <c:v>-2.6431300000000001E-2</c:v>
                </c:pt>
                <c:pt idx="40393">
                  <c:v>-2.8093099999999999E-2</c:v>
                </c:pt>
                <c:pt idx="40394">
                  <c:v>-2.9821799999999999E-2</c:v>
                </c:pt>
                <c:pt idx="40395">
                  <c:v>-3.1619800000000003E-2</c:v>
                </c:pt>
                <c:pt idx="40396">
                  <c:v>-3.3489499999999998E-2</c:v>
                </c:pt>
                <c:pt idx="40397">
                  <c:v>-3.5429799999999997E-2</c:v>
                </c:pt>
                <c:pt idx="40398">
                  <c:v>-3.7435999999999997E-2</c:v>
                </c:pt>
                <c:pt idx="40399">
                  <c:v>-3.95036E-2</c:v>
                </c:pt>
                <c:pt idx="40400">
                  <c:v>-4.1633700000000003E-2</c:v>
                </c:pt>
                <c:pt idx="40401">
                  <c:v>-4.3830300000000003E-2</c:v>
                </c:pt>
                <c:pt idx="40402">
                  <c:v>-4.6092899999999999E-2</c:v>
                </c:pt>
                <c:pt idx="40403">
                  <c:v>-4.84184E-2</c:v>
                </c:pt>
                <c:pt idx="40404">
                  <c:v>-5.0807900000000003E-2</c:v>
                </c:pt>
                <c:pt idx="40405">
                  <c:v>-5.3261999999999997E-2</c:v>
                </c:pt>
                <c:pt idx="40406">
                  <c:v>-5.57777E-2</c:v>
                </c:pt>
                <c:pt idx="40407">
                  <c:v>-5.83505E-2</c:v>
                </c:pt>
                <c:pt idx="40408">
                  <c:v>-6.0976599999999999E-2</c:v>
                </c:pt>
                <c:pt idx="40409">
                  <c:v>-6.3653000000000001E-2</c:v>
                </c:pt>
                <c:pt idx="40410">
                  <c:v>-6.6375400000000001E-2</c:v>
                </c:pt>
                <c:pt idx="40411">
                  <c:v>-6.9138099999999994E-2</c:v>
                </c:pt>
                <c:pt idx="40412">
                  <c:v>-7.1939000000000003E-2</c:v>
                </c:pt>
                <c:pt idx="40413">
                  <c:v>-7.4778800000000006E-2</c:v>
                </c:pt>
                <c:pt idx="40414">
                  <c:v>-7.7656699999999995E-2</c:v>
                </c:pt>
                <c:pt idx="40415">
                  <c:v>-8.0565100000000001E-2</c:v>
                </c:pt>
                <c:pt idx="40416">
                  <c:v>-8.3488599999999996E-2</c:v>
                </c:pt>
                <c:pt idx="40417">
                  <c:v>-8.6413900000000002E-2</c:v>
                </c:pt>
                <c:pt idx="40418">
                  <c:v>-8.9335899999999996E-2</c:v>
                </c:pt>
                <c:pt idx="40419">
                  <c:v>-9.2253500000000002E-2</c:v>
                </c:pt>
                <c:pt idx="40420">
                  <c:v>-9.5167699999999994E-2</c:v>
                </c:pt>
                <c:pt idx="40421">
                  <c:v>-9.8083500000000004E-2</c:v>
                </c:pt>
                <c:pt idx="40422">
                  <c:v>-0.101003</c:v>
                </c:pt>
                <c:pt idx="40423">
                  <c:v>-0.103919</c:v>
                </c:pt>
                <c:pt idx="40424">
                  <c:v>-0.10682800000000001</c:v>
                </c:pt>
                <c:pt idx="40425">
                  <c:v>-0.109733</c:v>
                </c:pt>
                <c:pt idx="40426">
                  <c:v>-0.11264</c:v>
                </c:pt>
                <c:pt idx="40427">
                  <c:v>-0.115551</c:v>
                </c:pt>
                <c:pt idx="40428">
                  <c:v>-0.118467</c:v>
                </c:pt>
                <c:pt idx="40429">
                  <c:v>-0.121389</c:v>
                </c:pt>
                <c:pt idx="40430">
                  <c:v>-0.12431300000000001</c:v>
                </c:pt>
                <c:pt idx="40431">
                  <c:v>-0.12723699999999999</c:v>
                </c:pt>
                <c:pt idx="40432">
                  <c:v>-0.13015699999999999</c:v>
                </c:pt>
                <c:pt idx="40433">
                  <c:v>-0.13306499999999999</c:v>
                </c:pt>
                <c:pt idx="40434">
                  <c:v>-0.13594600000000001</c:v>
                </c:pt>
                <c:pt idx="40435">
                  <c:v>-0.13878499999999999</c:v>
                </c:pt>
                <c:pt idx="40436">
                  <c:v>-0.141571</c:v>
                </c:pt>
                <c:pt idx="40437">
                  <c:v>-0.14429900000000001</c:v>
                </c:pt>
                <c:pt idx="40438">
                  <c:v>-0.14696500000000001</c:v>
                </c:pt>
                <c:pt idx="40439">
                  <c:v>-0.149561</c:v>
                </c:pt>
                <c:pt idx="40440">
                  <c:v>-0.15207499999999999</c:v>
                </c:pt>
                <c:pt idx="40441">
                  <c:v>-0.1545</c:v>
                </c:pt>
                <c:pt idx="40442">
                  <c:v>-0.15684300000000001</c:v>
                </c:pt>
                <c:pt idx="40443">
                  <c:v>-0.15911</c:v>
                </c:pt>
                <c:pt idx="40444">
                  <c:v>-0.161303</c:v>
                </c:pt>
                <c:pt idx="40445">
                  <c:v>-0.16342000000000001</c:v>
                </c:pt>
                <c:pt idx="40446">
                  <c:v>-0.16545599999999999</c:v>
                </c:pt>
                <c:pt idx="40447">
                  <c:v>-0.167403</c:v>
                </c:pt>
                <c:pt idx="40448">
                  <c:v>-0.16925100000000001</c:v>
                </c:pt>
                <c:pt idx="40449">
                  <c:v>-0.17100000000000001</c:v>
                </c:pt>
                <c:pt idx="40450">
                  <c:v>-0.172648</c:v>
                </c:pt>
                <c:pt idx="40451">
                  <c:v>-0.17419699999999999</c:v>
                </c:pt>
                <c:pt idx="40452">
                  <c:v>-0.175648</c:v>
                </c:pt>
                <c:pt idx="40453">
                  <c:v>-0.17700399999999999</c:v>
                </c:pt>
                <c:pt idx="40454">
                  <c:v>-0.17827299999999999</c:v>
                </c:pt>
                <c:pt idx="40455">
                  <c:v>-0.17946100000000001</c:v>
                </c:pt>
                <c:pt idx="40456">
                  <c:v>-0.18057000000000001</c:v>
                </c:pt>
                <c:pt idx="40457">
                  <c:v>-0.18160299999999999</c:v>
                </c:pt>
                <c:pt idx="40458">
                  <c:v>-0.182563</c:v>
                </c:pt>
                <c:pt idx="40459">
                  <c:v>-0.183448</c:v>
                </c:pt>
                <c:pt idx="40460">
                  <c:v>-0.184249</c:v>
                </c:pt>
                <c:pt idx="40461">
                  <c:v>-0.18495900000000001</c:v>
                </c:pt>
                <c:pt idx="40462">
                  <c:v>-0.18557499999999999</c:v>
                </c:pt>
                <c:pt idx="40463">
                  <c:v>-0.18610099999999999</c:v>
                </c:pt>
                <c:pt idx="40464">
                  <c:v>-0.18653600000000001</c:v>
                </c:pt>
                <c:pt idx="40465">
                  <c:v>-0.186887</c:v>
                </c:pt>
                <c:pt idx="40466">
                  <c:v>-0.18715899999999999</c:v>
                </c:pt>
                <c:pt idx="40467">
                  <c:v>-0.18734500000000001</c:v>
                </c:pt>
                <c:pt idx="40468">
                  <c:v>-0.18743499999999999</c:v>
                </c:pt>
                <c:pt idx="40469">
                  <c:v>-0.18742800000000001</c:v>
                </c:pt>
                <c:pt idx="40470">
                  <c:v>-0.18733</c:v>
                </c:pt>
                <c:pt idx="40471">
                  <c:v>-0.18714800000000001</c:v>
                </c:pt>
                <c:pt idx="40472">
                  <c:v>-0.186885</c:v>
                </c:pt>
                <c:pt idx="40473">
                  <c:v>-0.18654200000000001</c:v>
                </c:pt>
                <c:pt idx="40474">
                  <c:v>-0.18612300000000001</c:v>
                </c:pt>
                <c:pt idx="40475">
                  <c:v>-0.18563399999999999</c:v>
                </c:pt>
                <c:pt idx="40476">
                  <c:v>-0.18507699999999999</c:v>
                </c:pt>
                <c:pt idx="40477">
                  <c:v>-0.18445400000000001</c:v>
                </c:pt>
                <c:pt idx="40478">
                  <c:v>-0.18377299999999999</c:v>
                </c:pt>
                <c:pt idx="40479">
                  <c:v>-0.183036</c:v>
                </c:pt>
                <c:pt idx="40480">
                  <c:v>-0.18223600000000001</c:v>
                </c:pt>
                <c:pt idx="40481">
                  <c:v>-0.18137200000000001</c:v>
                </c:pt>
                <c:pt idx="40482">
                  <c:v>-0.180447</c:v>
                </c:pt>
                <c:pt idx="40483">
                  <c:v>-0.17946500000000001</c:v>
                </c:pt>
                <c:pt idx="40484">
                  <c:v>-0.178428</c:v>
                </c:pt>
                <c:pt idx="40485">
                  <c:v>-0.17733199999999999</c:v>
                </c:pt>
                <c:pt idx="40486">
                  <c:v>-0.17616999999999999</c:v>
                </c:pt>
                <c:pt idx="40487">
                  <c:v>-0.17493700000000001</c:v>
                </c:pt>
                <c:pt idx="40488">
                  <c:v>-0.17363799999999999</c:v>
                </c:pt>
                <c:pt idx="40489">
                  <c:v>-0.17228199999999999</c:v>
                </c:pt>
                <c:pt idx="40490">
                  <c:v>-0.170873</c:v>
                </c:pt>
                <c:pt idx="40491">
                  <c:v>-0.16941700000000001</c:v>
                </c:pt>
                <c:pt idx="40492">
                  <c:v>-0.16792000000000001</c:v>
                </c:pt>
                <c:pt idx="40493">
                  <c:v>-0.16638500000000001</c:v>
                </c:pt>
                <c:pt idx="40494">
                  <c:v>-0.16481799999999999</c:v>
                </c:pt>
                <c:pt idx="40495">
                  <c:v>-0.16322500000000001</c:v>
                </c:pt>
                <c:pt idx="40496">
                  <c:v>-0.161607</c:v>
                </c:pt>
                <c:pt idx="40497">
                  <c:v>-0.15995999999999999</c:v>
                </c:pt>
                <c:pt idx="40498">
                  <c:v>-0.15828200000000001</c:v>
                </c:pt>
                <c:pt idx="40499">
                  <c:v>-0.156581</c:v>
                </c:pt>
                <c:pt idx="40500">
                  <c:v>-0.154863</c:v>
                </c:pt>
                <c:pt idx="40501">
                  <c:v>-0.15312700000000001</c:v>
                </c:pt>
                <c:pt idx="40502">
                  <c:v>-0.15137200000000001</c:v>
                </c:pt>
                <c:pt idx="40503">
                  <c:v>-0.14959800000000001</c:v>
                </c:pt>
                <c:pt idx="40504">
                  <c:v>-0.14780399999999999</c:v>
                </c:pt>
                <c:pt idx="40505">
                  <c:v>-0.14598700000000001</c:v>
                </c:pt>
                <c:pt idx="40506">
                  <c:v>-0.14414199999999999</c:v>
                </c:pt>
                <c:pt idx="40507">
                  <c:v>-0.142265</c:v>
                </c:pt>
                <c:pt idx="40508">
                  <c:v>-0.14035700000000001</c:v>
                </c:pt>
                <c:pt idx="40509">
                  <c:v>-0.13842299999999999</c:v>
                </c:pt>
                <c:pt idx="40510">
                  <c:v>-0.13647200000000001</c:v>
                </c:pt>
                <c:pt idx="40511">
                  <c:v>-0.13450999999999999</c:v>
                </c:pt>
                <c:pt idx="40512">
                  <c:v>-0.13254299999999999</c:v>
                </c:pt>
                <c:pt idx="40513">
                  <c:v>-0.13058400000000001</c:v>
                </c:pt>
                <c:pt idx="40514">
                  <c:v>-0.12864400000000001</c:v>
                </c:pt>
                <c:pt idx="40515">
                  <c:v>-0.12673300000000001</c:v>
                </c:pt>
                <c:pt idx="40516">
                  <c:v>-0.124857</c:v>
                </c:pt>
                <c:pt idx="40517">
                  <c:v>-0.123017</c:v>
                </c:pt>
                <c:pt idx="40518">
                  <c:v>-0.12120400000000001</c:v>
                </c:pt>
                <c:pt idx="40519">
                  <c:v>-0.119409</c:v>
                </c:pt>
                <c:pt idx="40520">
                  <c:v>-0.117631</c:v>
                </c:pt>
                <c:pt idx="40521">
                  <c:v>-0.11588</c:v>
                </c:pt>
                <c:pt idx="40522">
                  <c:v>-0.114174</c:v>
                </c:pt>
                <c:pt idx="40523">
                  <c:v>-0.112525</c:v>
                </c:pt>
                <c:pt idx="40524">
                  <c:v>-0.110928</c:v>
                </c:pt>
                <c:pt idx="40525">
                  <c:v>-0.10936899999999999</c:v>
                </c:pt>
                <c:pt idx="40526">
                  <c:v>-0.107834</c:v>
                </c:pt>
                <c:pt idx="40527">
                  <c:v>-0.106318</c:v>
                </c:pt>
                <c:pt idx="40528">
                  <c:v>-0.10481799999999999</c:v>
                </c:pt>
                <c:pt idx="40529">
                  <c:v>-0.103328</c:v>
                </c:pt>
                <c:pt idx="40530">
                  <c:v>-0.101843</c:v>
                </c:pt>
                <c:pt idx="40531">
                  <c:v>-0.100371</c:v>
                </c:pt>
                <c:pt idx="40532">
                  <c:v>-9.8929000000000003E-2</c:v>
                </c:pt>
                <c:pt idx="40533">
                  <c:v>-9.7529000000000005E-2</c:v>
                </c:pt>
                <c:pt idx="40534">
                  <c:v>-9.6179700000000007E-2</c:v>
                </c:pt>
                <c:pt idx="40535">
                  <c:v>-9.4882900000000006E-2</c:v>
                </c:pt>
                <c:pt idx="40536">
                  <c:v>-9.3632300000000002E-2</c:v>
                </c:pt>
                <c:pt idx="40537">
                  <c:v>-9.2421100000000006E-2</c:v>
                </c:pt>
                <c:pt idx="40538">
                  <c:v>-9.1247599999999998E-2</c:v>
                </c:pt>
                <c:pt idx="40539">
                  <c:v>-9.0114299999999994E-2</c:v>
                </c:pt>
                <c:pt idx="40540">
                  <c:v>-8.9023400000000003E-2</c:v>
                </c:pt>
                <c:pt idx="40541">
                  <c:v>-8.7976499999999999E-2</c:v>
                </c:pt>
                <c:pt idx="40542">
                  <c:v>-8.6977299999999994E-2</c:v>
                </c:pt>
                <c:pt idx="40543">
                  <c:v>-8.6030300000000004E-2</c:v>
                </c:pt>
                <c:pt idx="40544">
                  <c:v>-8.5136400000000001E-2</c:v>
                </c:pt>
                <c:pt idx="40545">
                  <c:v>-8.4294999999999995E-2</c:v>
                </c:pt>
                <c:pt idx="40546">
                  <c:v>-8.3501900000000004E-2</c:v>
                </c:pt>
                <c:pt idx="40547">
                  <c:v>-8.2748799999999997E-2</c:v>
                </c:pt>
                <c:pt idx="40548">
                  <c:v>-8.2028900000000002E-2</c:v>
                </c:pt>
                <c:pt idx="40549">
                  <c:v>-8.1343100000000002E-2</c:v>
                </c:pt>
                <c:pt idx="40550">
                  <c:v>-8.0695699999999995E-2</c:v>
                </c:pt>
                <c:pt idx="40551">
                  <c:v>-8.0086699999999997E-2</c:v>
                </c:pt>
                <c:pt idx="40552">
                  <c:v>-7.9511399999999996E-2</c:v>
                </c:pt>
                <c:pt idx="40553">
                  <c:v>-7.8963800000000001E-2</c:v>
                </c:pt>
                <c:pt idx="40554">
                  <c:v>-7.8435199999999997E-2</c:v>
                </c:pt>
                <c:pt idx="40555">
                  <c:v>-7.7921199999999996E-2</c:v>
                </c:pt>
                <c:pt idx="40556">
                  <c:v>-7.7429200000000004E-2</c:v>
                </c:pt>
                <c:pt idx="40557">
                  <c:v>-7.6972499999999999E-2</c:v>
                </c:pt>
                <c:pt idx="40558">
                  <c:v>-7.6559100000000005E-2</c:v>
                </c:pt>
                <c:pt idx="40559">
                  <c:v>-7.6188199999999998E-2</c:v>
                </c:pt>
                <c:pt idx="40560">
                  <c:v>-7.5856199999999999E-2</c:v>
                </c:pt>
                <c:pt idx="40561">
                  <c:v>-7.5564099999999995E-2</c:v>
                </c:pt>
                <c:pt idx="40562">
                  <c:v>-7.5311799999999998E-2</c:v>
                </c:pt>
                <c:pt idx="40563">
                  <c:v>-7.5091599999999994E-2</c:v>
                </c:pt>
                <c:pt idx="40564">
                  <c:v>-7.4898900000000004E-2</c:v>
                </c:pt>
                <c:pt idx="40565">
                  <c:v>-7.4742500000000003E-2</c:v>
                </c:pt>
                <c:pt idx="40566">
                  <c:v>-7.4635599999999996E-2</c:v>
                </c:pt>
                <c:pt idx="40567">
                  <c:v>-7.4583499999999997E-2</c:v>
                </c:pt>
                <c:pt idx="40568">
                  <c:v>-7.4582599999999999E-2</c:v>
                </c:pt>
                <c:pt idx="40569">
                  <c:v>-7.4624899999999994E-2</c:v>
                </c:pt>
                <c:pt idx="40570">
                  <c:v>-7.4699600000000005E-2</c:v>
                </c:pt>
                <c:pt idx="40571">
                  <c:v>-7.4796100000000004E-2</c:v>
                </c:pt>
                <c:pt idx="40572">
                  <c:v>-7.4911400000000003E-2</c:v>
                </c:pt>
                <c:pt idx="40573">
                  <c:v>-7.5047699999999995E-2</c:v>
                </c:pt>
                <c:pt idx="40574">
                  <c:v>-7.52052E-2</c:v>
                </c:pt>
                <c:pt idx="40575">
                  <c:v>-7.5384699999999999E-2</c:v>
                </c:pt>
                <c:pt idx="40576">
                  <c:v>-7.5588600000000006E-2</c:v>
                </c:pt>
                <c:pt idx="40577">
                  <c:v>-7.5819999999999999E-2</c:v>
                </c:pt>
                <c:pt idx="40578">
                  <c:v>-7.6083999999999999E-2</c:v>
                </c:pt>
                <c:pt idx="40579">
                  <c:v>-7.6385400000000006E-2</c:v>
                </c:pt>
                <c:pt idx="40580">
                  <c:v>-7.6725500000000002E-2</c:v>
                </c:pt>
                <c:pt idx="40581">
                  <c:v>-7.7100399999999999E-2</c:v>
                </c:pt>
                <c:pt idx="40582">
                  <c:v>-7.7502500000000002E-2</c:v>
                </c:pt>
                <c:pt idx="40583">
                  <c:v>-7.7927499999999997E-2</c:v>
                </c:pt>
                <c:pt idx="40584">
                  <c:v>-7.8378100000000006E-2</c:v>
                </c:pt>
                <c:pt idx="40585">
                  <c:v>-7.8860700000000006E-2</c:v>
                </c:pt>
                <c:pt idx="40586">
                  <c:v>-7.9381699999999999E-2</c:v>
                </c:pt>
                <c:pt idx="40587">
                  <c:v>-7.9942899999999997E-2</c:v>
                </c:pt>
                <c:pt idx="40588">
                  <c:v>-8.0539700000000006E-2</c:v>
                </c:pt>
                <c:pt idx="40589">
                  <c:v>-8.1165500000000002E-2</c:v>
                </c:pt>
                <c:pt idx="40590">
                  <c:v>-8.1815100000000002E-2</c:v>
                </c:pt>
                <c:pt idx="40591">
                  <c:v>-8.2483100000000004E-2</c:v>
                </c:pt>
                <c:pt idx="40592">
                  <c:v>-8.31678E-2</c:v>
                </c:pt>
                <c:pt idx="40593">
                  <c:v>-8.3877099999999996E-2</c:v>
                </c:pt>
                <c:pt idx="40594">
                  <c:v>-8.4618700000000005E-2</c:v>
                </c:pt>
                <c:pt idx="40595">
                  <c:v>-8.5387599999999994E-2</c:v>
                </c:pt>
                <c:pt idx="40596">
                  <c:v>-8.6180000000000007E-2</c:v>
                </c:pt>
                <c:pt idx="40597">
                  <c:v>-8.70036E-2</c:v>
                </c:pt>
                <c:pt idx="40598">
                  <c:v>-8.7865799999999994E-2</c:v>
                </c:pt>
                <c:pt idx="40599">
                  <c:v>-8.8761099999999996E-2</c:v>
                </c:pt>
                <c:pt idx="40600">
                  <c:v>-8.9678300000000002E-2</c:v>
                </c:pt>
                <c:pt idx="40601">
                  <c:v>-9.0613399999999997E-2</c:v>
                </c:pt>
                <c:pt idx="40602">
                  <c:v>-9.1569600000000001E-2</c:v>
                </c:pt>
                <c:pt idx="40603">
                  <c:v>-9.2542200000000005E-2</c:v>
                </c:pt>
                <c:pt idx="40604">
                  <c:v>-9.3518100000000007E-2</c:v>
                </c:pt>
                <c:pt idx="40605">
                  <c:v>-9.44879E-2</c:v>
                </c:pt>
                <c:pt idx="40606">
                  <c:v>-9.5448699999999997E-2</c:v>
                </c:pt>
                <c:pt idx="40607">
                  <c:v>-9.6396399999999993E-2</c:v>
                </c:pt>
                <c:pt idx="40608">
                  <c:v>-9.7330299999999995E-2</c:v>
                </c:pt>
                <c:pt idx="40609">
                  <c:v>-9.8261299999999996E-2</c:v>
                </c:pt>
                <c:pt idx="40610">
                  <c:v>-9.9205199999999993E-2</c:v>
                </c:pt>
                <c:pt idx="40611">
                  <c:v>-0.10016799999999999</c:v>
                </c:pt>
                <c:pt idx="40612">
                  <c:v>-0.10114099999999999</c:v>
                </c:pt>
                <c:pt idx="40613">
                  <c:v>-0.102106</c:v>
                </c:pt>
                <c:pt idx="40614">
                  <c:v>-0.10305300000000001</c:v>
                </c:pt>
                <c:pt idx="40615">
                  <c:v>-0.103982</c:v>
                </c:pt>
                <c:pt idx="40616">
                  <c:v>-0.104897</c:v>
                </c:pt>
                <c:pt idx="40617">
                  <c:v>-0.105795</c:v>
                </c:pt>
                <c:pt idx="40618">
                  <c:v>-0.106684</c:v>
                </c:pt>
                <c:pt idx="40619">
                  <c:v>-0.107575</c:v>
                </c:pt>
                <c:pt idx="40620">
                  <c:v>-0.10847900000000001</c:v>
                </c:pt>
                <c:pt idx="40621">
                  <c:v>-0.10939</c:v>
                </c:pt>
                <c:pt idx="40622">
                  <c:v>-0.11029799999999999</c:v>
                </c:pt>
                <c:pt idx="40623">
                  <c:v>-0.111194</c:v>
                </c:pt>
                <c:pt idx="40624">
                  <c:v>-0.11207399999999999</c:v>
                </c:pt>
                <c:pt idx="40625">
                  <c:v>-0.112937</c:v>
                </c:pt>
                <c:pt idx="40626">
                  <c:v>-0.113785</c:v>
                </c:pt>
                <c:pt idx="40627">
                  <c:v>-0.114617</c:v>
                </c:pt>
                <c:pt idx="40628">
                  <c:v>-0.115428</c:v>
                </c:pt>
                <c:pt idx="40629">
                  <c:v>-0.11622300000000001</c:v>
                </c:pt>
                <c:pt idx="40630">
                  <c:v>-0.117009</c:v>
                </c:pt>
                <c:pt idx="40631">
                  <c:v>-0.117789</c:v>
                </c:pt>
                <c:pt idx="40632">
                  <c:v>-0.11855300000000001</c:v>
                </c:pt>
                <c:pt idx="40633">
                  <c:v>-0.11929099999999999</c:v>
                </c:pt>
                <c:pt idx="40634">
                  <c:v>-0.119992</c:v>
                </c:pt>
                <c:pt idx="40635">
                  <c:v>-0.120652</c:v>
                </c:pt>
                <c:pt idx="40636">
                  <c:v>-0.121271</c:v>
                </c:pt>
                <c:pt idx="40637">
                  <c:v>-0.12185</c:v>
                </c:pt>
                <c:pt idx="40638">
                  <c:v>-0.122402</c:v>
                </c:pt>
                <c:pt idx="40639">
                  <c:v>-0.122936</c:v>
                </c:pt>
                <c:pt idx="40640">
                  <c:v>-0.123459</c:v>
                </c:pt>
                <c:pt idx="40641">
                  <c:v>-0.123963</c:v>
                </c:pt>
                <c:pt idx="40642">
                  <c:v>-0.124447</c:v>
                </c:pt>
                <c:pt idx="40643">
                  <c:v>-0.12492</c:v>
                </c:pt>
                <c:pt idx="40644">
                  <c:v>-0.12539900000000001</c:v>
                </c:pt>
                <c:pt idx="40645">
                  <c:v>-0.12589400000000001</c:v>
                </c:pt>
                <c:pt idx="40646">
                  <c:v>-0.12640699999999999</c:v>
                </c:pt>
                <c:pt idx="40647">
                  <c:v>-0.12693599999999999</c:v>
                </c:pt>
                <c:pt idx="40648">
                  <c:v>-0.12748200000000001</c:v>
                </c:pt>
                <c:pt idx="40649">
                  <c:v>-0.12804599999999999</c:v>
                </c:pt>
                <c:pt idx="40650">
                  <c:v>-0.12861700000000001</c:v>
                </c:pt>
                <c:pt idx="40651">
                  <c:v>-0.12918299999999999</c:v>
                </c:pt>
                <c:pt idx="40652">
                  <c:v>-0.129741</c:v>
                </c:pt>
                <c:pt idx="40653">
                  <c:v>-0.130297</c:v>
                </c:pt>
                <c:pt idx="40654">
                  <c:v>-0.130857</c:v>
                </c:pt>
                <c:pt idx="40655">
                  <c:v>-0.13142100000000001</c:v>
                </c:pt>
                <c:pt idx="40656">
                  <c:v>-0.13198299999999999</c:v>
                </c:pt>
                <c:pt idx="40657">
                  <c:v>-0.13253599999999999</c:v>
                </c:pt>
                <c:pt idx="40658">
                  <c:v>-0.133075</c:v>
                </c:pt>
                <c:pt idx="40659">
                  <c:v>-0.133603</c:v>
                </c:pt>
                <c:pt idx="40660">
                  <c:v>-0.13413</c:v>
                </c:pt>
                <c:pt idx="40661">
                  <c:v>-0.13466900000000001</c:v>
                </c:pt>
                <c:pt idx="40662">
                  <c:v>-0.13522799999999999</c:v>
                </c:pt>
                <c:pt idx="40663">
                  <c:v>-0.13581699999999999</c:v>
                </c:pt>
                <c:pt idx="40664">
                  <c:v>-0.136436</c:v>
                </c:pt>
                <c:pt idx="40665">
                  <c:v>-0.13708300000000001</c:v>
                </c:pt>
                <c:pt idx="40666">
                  <c:v>-0.13775599999999999</c:v>
                </c:pt>
                <c:pt idx="40667">
                  <c:v>-0.13845199999999999</c:v>
                </c:pt>
                <c:pt idx="40668">
                  <c:v>-0.13916400000000001</c:v>
                </c:pt>
                <c:pt idx="40669">
                  <c:v>-0.13988400000000001</c:v>
                </c:pt>
                <c:pt idx="40670">
                  <c:v>-0.14061799999999999</c:v>
                </c:pt>
                <c:pt idx="40671">
                  <c:v>-0.141379</c:v>
                </c:pt>
                <c:pt idx="40672">
                  <c:v>-0.142175</c:v>
                </c:pt>
                <c:pt idx="40673">
                  <c:v>-0.14300199999999999</c:v>
                </c:pt>
                <c:pt idx="40674">
                  <c:v>-0.14385500000000001</c:v>
                </c:pt>
                <c:pt idx="40675">
                  <c:v>-0.14473800000000001</c:v>
                </c:pt>
                <c:pt idx="40676">
                  <c:v>-0.14565700000000001</c:v>
                </c:pt>
                <c:pt idx="40677">
                  <c:v>-0.14661399999999999</c:v>
                </c:pt>
                <c:pt idx="40678">
                  <c:v>-0.14760899999999999</c:v>
                </c:pt>
                <c:pt idx="40679">
                  <c:v>-0.148644</c:v>
                </c:pt>
                <c:pt idx="40680">
                  <c:v>-0.14972199999999999</c:v>
                </c:pt>
                <c:pt idx="40681">
                  <c:v>-0.150843</c:v>
                </c:pt>
                <c:pt idx="40682">
                  <c:v>-0.152</c:v>
                </c:pt>
                <c:pt idx="40683">
                  <c:v>-0.15319199999999999</c:v>
                </c:pt>
                <c:pt idx="40684">
                  <c:v>-0.154416</c:v>
                </c:pt>
                <c:pt idx="40685">
                  <c:v>-0.15567300000000001</c:v>
                </c:pt>
                <c:pt idx="40686">
                  <c:v>-0.15696399999999999</c:v>
                </c:pt>
                <c:pt idx="40687">
                  <c:v>-0.15829499999999999</c:v>
                </c:pt>
                <c:pt idx="40688">
                  <c:v>-0.15966900000000001</c:v>
                </c:pt>
                <c:pt idx="40689">
                  <c:v>-0.161084</c:v>
                </c:pt>
                <c:pt idx="40690">
                  <c:v>-0.16253799999999999</c:v>
                </c:pt>
                <c:pt idx="40691">
                  <c:v>-0.164025</c:v>
                </c:pt>
                <c:pt idx="40692">
                  <c:v>-0.16553799999999999</c:v>
                </c:pt>
                <c:pt idx="40693">
                  <c:v>-0.167072</c:v>
                </c:pt>
                <c:pt idx="40694">
                  <c:v>-0.16861899999999999</c:v>
                </c:pt>
                <c:pt idx="40695">
                  <c:v>-0.17017299999999999</c:v>
                </c:pt>
                <c:pt idx="40696">
                  <c:v>-0.17173099999999999</c:v>
                </c:pt>
                <c:pt idx="40697">
                  <c:v>-0.17329600000000001</c:v>
                </c:pt>
                <c:pt idx="40698">
                  <c:v>-0.17486199999999999</c:v>
                </c:pt>
                <c:pt idx="40699">
                  <c:v>-0.176422</c:v>
                </c:pt>
                <c:pt idx="40700">
                  <c:v>-0.177976</c:v>
                </c:pt>
                <c:pt idx="40701">
                  <c:v>-0.179532</c:v>
                </c:pt>
                <c:pt idx="40702">
                  <c:v>-0.18109600000000001</c:v>
                </c:pt>
                <c:pt idx="40703">
                  <c:v>-0.182672</c:v>
                </c:pt>
                <c:pt idx="40704">
                  <c:v>-0.18426400000000001</c:v>
                </c:pt>
                <c:pt idx="40705">
                  <c:v>-0.18587000000000001</c:v>
                </c:pt>
                <c:pt idx="40706">
                  <c:v>-0.18748500000000001</c:v>
                </c:pt>
                <c:pt idx="40707">
                  <c:v>-0.189111</c:v>
                </c:pt>
                <c:pt idx="40708">
                  <c:v>-0.190749</c:v>
                </c:pt>
                <c:pt idx="40709">
                  <c:v>-0.19236</c:v>
                </c:pt>
                <c:pt idx="40710">
                  <c:v>-0.193914</c:v>
                </c:pt>
                <c:pt idx="40711">
                  <c:v>-0.19545000000000001</c:v>
                </c:pt>
                <c:pt idx="40712">
                  <c:v>-0.19699900000000001</c:v>
                </c:pt>
                <c:pt idx="40713">
                  <c:v>-0.19852600000000001</c:v>
                </c:pt>
                <c:pt idx="40714">
                  <c:v>-0.200018</c:v>
                </c:pt>
                <c:pt idx="40715">
                  <c:v>-0.201487</c:v>
                </c:pt>
                <c:pt idx="40716">
                  <c:v>-0.202928</c:v>
                </c:pt>
                <c:pt idx="40717">
                  <c:v>-0.20432900000000001</c:v>
                </c:pt>
                <c:pt idx="40718">
                  <c:v>-0.205679</c:v>
                </c:pt>
                <c:pt idx="40719">
                  <c:v>-0.20697599999999999</c:v>
                </c:pt>
                <c:pt idx="40720">
                  <c:v>-0.20822299999999999</c:v>
                </c:pt>
                <c:pt idx="40721">
                  <c:v>-0.209422</c:v>
                </c:pt>
                <c:pt idx="40722">
                  <c:v>-0.21057200000000001</c:v>
                </c:pt>
                <c:pt idx="40723">
                  <c:v>-0.21166699999999999</c:v>
                </c:pt>
                <c:pt idx="40724">
                  <c:v>-0.212697</c:v>
                </c:pt>
                <c:pt idx="40725">
                  <c:v>-0.21365799999999999</c:v>
                </c:pt>
                <c:pt idx="40726">
                  <c:v>-0.21455099999999999</c:v>
                </c:pt>
                <c:pt idx="40727">
                  <c:v>-0.21537800000000001</c:v>
                </c:pt>
                <c:pt idx="40728">
                  <c:v>-0.216143</c:v>
                </c:pt>
                <c:pt idx="40729">
                  <c:v>-0.21684899999999999</c:v>
                </c:pt>
                <c:pt idx="40730">
                  <c:v>-0.217503</c:v>
                </c:pt>
                <c:pt idx="40731">
                  <c:v>-0.21810499999999999</c:v>
                </c:pt>
                <c:pt idx="40732">
                  <c:v>-0.21865100000000001</c:v>
                </c:pt>
                <c:pt idx="40733">
                  <c:v>-0.219139</c:v>
                </c:pt>
                <c:pt idx="40734">
                  <c:v>-0.21956200000000001</c:v>
                </c:pt>
                <c:pt idx="40735">
                  <c:v>-0.21990299999999999</c:v>
                </c:pt>
                <c:pt idx="40736">
                  <c:v>-0.22015399999999999</c:v>
                </c:pt>
                <c:pt idx="40737">
                  <c:v>-0.22031999999999999</c:v>
                </c:pt>
                <c:pt idx="40738">
                  <c:v>-0.22040499999999999</c:v>
                </c:pt>
                <c:pt idx="40739">
                  <c:v>-0.22040299999999999</c:v>
                </c:pt>
                <c:pt idx="40740">
                  <c:v>-0.220309</c:v>
                </c:pt>
                <c:pt idx="40741">
                  <c:v>-0.22012000000000001</c:v>
                </c:pt>
                <c:pt idx="40742">
                  <c:v>-0.219829</c:v>
                </c:pt>
                <c:pt idx="40743">
                  <c:v>-0.21942700000000001</c:v>
                </c:pt>
                <c:pt idx="40744">
                  <c:v>-0.21890799999999999</c:v>
                </c:pt>
                <c:pt idx="40745">
                  <c:v>-0.218277</c:v>
                </c:pt>
                <c:pt idx="40746">
                  <c:v>-0.21753800000000001</c:v>
                </c:pt>
                <c:pt idx="40747">
                  <c:v>-0.21668699999999999</c:v>
                </c:pt>
                <c:pt idx="40748">
                  <c:v>-0.215724</c:v>
                </c:pt>
                <c:pt idx="40749">
                  <c:v>-0.21465100000000001</c:v>
                </c:pt>
                <c:pt idx="40750">
                  <c:v>-0.21347099999999999</c:v>
                </c:pt>
                <c:pt idx="40751">
                  <c:v>-0.21218300000000001</c:v>
                </c:pt>
                <c:pt idx="40752">
                  <c:v>-0.210785</c:v>
                </c:pt>
                <c:pt idx="40753">
                  <c:v>-0.209282</c:v>
                </c:pt>
                <c:pt idx="40754">
                  <c:v>-0.207675</c:v>
                </c:pt>
                <c:pt idx="40755">
                  <c:v>-0.20596100000000001</c:v>
                </c:pt>
                <c:pt idx="40756">
                  <c:v>-0.20413600000000001</c:v>
                </c:pt>
                <c:pt idx="40757">
                  <c:v>-0.20219799999999999</c:v>
                </c:pt>
                <c:pt idx="40758">
                  <c:v>-0.20014399999999999</c:v>
                </c:pt>
                <c:pt idx="40759">
                  <c:v>-0.19797300000000001</c:v>
                </c:pt>
                <c:pt idx="40760">
                  <c:v>-0.195684</c:v>
                </c:pt>
                <c:pt idx="40761">
                  <c:v>-0.19328600000000001</c:v>
                </c:pt>
                <c:pt idx="40762">
                  <c:v>-0.19078500000000001</c:v>
                </c:pt>
                <c:pt idx="40763">
                  <c:v>-0.188192</c:v>
                </c:pt>
                <c:pt idx="40764">
                  <c:v>-0.18551000000000001</c:v>
                </c:pt>
                <c:pt idx="40765">
                  <c:v>-0.18273900000000001</c:v>
                </c:pt>
                <c:pt idx="40766">
                  <c:v>-0.17988100000000001</c:v>
                </c:pt>
                <c:pt idx="40767">
                  <c:v>-0.17693800000000001</c:v>
                </c:pt>
                <c:pt idx="40768">
                  <c:v>-0.17391599999999999</c:v>
                </c:pt>
                <c:pt idx="40769">
                  <c:v>-0.17081099999999999</c:v>
                </c:pt>
                <c:pt idx="40770">
                  <c:v>-0.16762199999999999</c:v>
                </c:pt>
                <c:pt idx="40771">
                  <c:v>-0.164349</c:v>
                </c:pt>
                <c:pt idx="40772">
                  <c:v>-0.160991</c:v>
                </c:pt>
                <c:pt idx="40773">
                  <c:v>-0.157557</c:v>
                </c:pt>
                <c:pt idx="40774">
                  <c:v>-0.154056</c:v>
                </c:pt>
                <c:pt idx="40775">
                  <c:v>-0.15048500000000001</c:v>
                </c:pt>
                <c:pt idx="40776">
                  <c:v>-0.14683099999999999</c:v>
                </c:pt>
                <c:pt idx="40777">
                  <c:v>-0.14308799999999999</c:v>
                </c:pt>
                <c:pt idx="40778">
                  <c:v>-0.13925799999999999</c:v>
                </c:pt>
                <c:pt idx="40779">
                  <c:v>-0.135351</c:v>
                </c:pt>
                <c:pt idx="40780">
                  <c:v>-0.13137799999999999</c:v>
                </c:pt>
                <c:pt idx="40781">
                  <c:v>-0.127356</c:v>
                </c:pt>
                <c:pt idx="40782">
                  <c:v>-0.123296</c:v>
                </c:pt>
                <c:pt idx="40783">
                  <c:v>-0.119198</c:v>
                </c:pt>
                <c:pt idx="40784">
                  <c:v>-0.11505700000000001</c:v>
                </c:pt>
                <c:pt idx="40785">
                  <c:v>-0.110886</c:v>
                </c:pt>
                <c:pt idx="40786">
                  <c:v>-0.106698</c:v>
                </c:pt>
                <c:pt idx="40787">
                  <c:v>-0.10250099999999999</c:v>
                </c:pt>
                <c:pt idx="40788">
                  <c:v>-9.8302200000000006E-2</c:v>
                </c:pt>
                <c:pt idx="40789">
                  <c:v>-9.4115400000000002E-2</c:v>
                </c:pt>
                <c:pt idx="40790">
                  <c:v>-8.9951100000000006E-2</c:v>
                </c:pt>
                <c:pt idx="40791">
                  <c:v>-8.58125E-2</c:v>
                </c:pt>
                <c:pt idx="40792">
                  <c:v>-8.1697699999999998E-2</c:v>
                </c:pt>
                <c:pt idx="40793">
                  <c:v>-7.7602099999999993E-2</c:v>
                </c:pt>
                <c:pt idx="40794">
                  <c:v>-7.3524199999999998E-2</c:v>
                </c:pt>
                <c:pt idx="40795">
                  <c:v>-6.9475800000000004E-2</c:v>
                </c:pt>
                <c:pt idx="40796">
                  <c:v>-6.54497E-2</c:v>
                </c:pt>
                <c:pt idx="40797">
                  <c:v>-6.1400000000000003E-2</c:v>
                </c:pt>
                <c:pt idx="40798">
                  <c:v>-5.73467E-2</c:v>
                </c:pt>
                <c:pt idx="40799">
                  <c:v>-5.3370099999999997E-2</c:v>
                </c:pt>
                <c:pt idx="40800">
                  <c:v>-4.9463899999999998E-2</c:v>
                </c:pt>
                <c:pt idx="40801">
                  <c:v>-4.5580000000000002E-2</c:v>
                </c:pt>
                <c:pt idx="40802">
                  <c:v>-4.1723700000000002E-2</c:v>
                </c:pt>
                <c:pt idx="40803">
                  <c:v>-3.7912500000000002E-2</c:v>
                </c:pt>
                <c:pt idx="40804">
                  <c:v>-3.4147400000000001E-2</c:v>
                </c:pt>
                <c:pt idx="40805">
                  <c:v>-3.0428799999999999E-2</c:v>
                </c:pt>
                <c:pt idx="40806">
                  <c:v>-2.6765000000000001E-2</c:v>
                </c:pt>
                <c:pt idx="40807">
                  <c:v>-2.3166200000000001E-2</c:v>
                </c:pt>
                <c:pt idx="40808">
                  <c:v>-1.9639199999999999E-2</c:v>
                </c:pt>
                <c:pt idx="40809">
                  <c:v>-1.6190599999999999E-2</c:v>
                </c:pt>
                <c:pt idx="40810">
                  <c:v>-1.2826499999999999E-2</c:v>
                </c:pt>
                <c:pt idx="40811" formatCode="0.00E+00">
                  <c:v>-9.5500499999999992E-3</c:v>
                </c:pt>
                <c:pt idx="40812" formatCode="0.00E+00">
                  <c:v>-6.3644599999999997E-3</c:v>
                </c:pt>
                <c:pt idx="40813" formatCode="0.00E+00">
                  <c:v>-3.2770299999999998E-3</c:v>
                </c:pt>
                <c:pt idx="40814" formatCode="0.00E+00">
                  <c:v>-2.98666E-4</c:v>
                </c:pt>
                <c:pt idx="40815" formatCode="0.00E+00">
                  <c:v>2.5603800000000001E-3</c:v>
                </c:pt>
                <c:pt idx="40816" formatCode="0.00E+00">
                  <c:v>5.2939299999999996E-3</c:v>
                </c:pt>
                <c:pt idx="40817" formatCode="0.00E+00">
                  <c:v>7.8985400000000008E-3</c:v>
                </c:pt>
                <c:pt idx="40818">
                  <c:v>1.0373800000000001E-2</c:v>
                </c:pt>
                <c:pt idx="40819">
                  <c:v>1.2724900000000001E-2</c:v>
                </c:pt>
                <c:pt idx="40820">
                  <c:v>1.4959500000000001E-2</c:v>
                </c:pt>
                <c:pt idx="40821">
                  <c:v>1.70838E-2</c:v>
                </c:pt>
                <c:pt idx="40822">
                  <c:v>1.9101699999999999E-2</c:v>
                </c:pt>
                <c:pt idx="40823">
                  <c:v>2.1013899999999999E-2</c:v>
                </c:pt>
                <c:pt idx="40824">
                  <c:v>2.2818399999999999E-2</c:v>
                </c:pt>
                <c:pt idx="40825">
                  <c:v>2.4511499999999999E-2</c:v>
                </c:pt>
                <c:pt idx="40826">
                  <c:v>2.6088500000000001E-2</c:v>
                </c:pt>
                <c:pt idx="40827">
                  <c:v>2.7548300000000001E-2</c:v>
                </c:pt>
                <c:pt idx="40828">
                  <c:v>2.89016E-2</c:v>
                </c:pt>
                <c:pt idx="40829">
                  <c:v>3.0162899999999999E-2</c:v>
                </c:pt>
                <c:pt idx="40830">
                  <c:v>3.1331199999999997E-2</c:v>
                </c:pt>
                <c:pt idx="40831">
                  <c:v>3.2393999999999999E-2</c:v>
                </c:pt>
                <c:pt idx="40832">
                  <c:v>3.3340799999999997E-2</c:v>
                </c:pt>
                <c:pt idx="40833">
                  <c:v>3.41664E-2</c:v>
                </c:pt>
                <c:pt idx="40834">
                  <c:v>3.4866099999999997E-2</c:v>
                </c:pt>
                <c:pt idx="40835">
                  <c:v>3.5433600000000003E-2</c:v>
                </c:pt>
                <c:pt idx="40836">
                  <c:v>3.5864199999999999E-2</c:v>
                </c:pt>
                <c:pt idx="40837">
                  <c:v>3.6158900000000001E-2</c:v>
                </c:pt>
                <c:pt idx="40838">
                  <c:v>3.63237E-2</c:v>
                </c:pt>
                <c:pt idx="40839">
                  <c:v>3.6364300000000002E-2</c:v>
                </c:pt>
                <c:pt idx="40840">
                  <c:v>3.6282399999999999E-2</c:v>
                </c:pt>
                <c:pt idx="40841">
                  <c:v>3.6075999999999997E-2</c:v>
                </c:pt>
                <c:pt idx="40842">
                  <c:v>3.5742200000000002E-2</c:v>
                </c:pt>
                <c:pt idx="40843">
                  <c:v>3.5280499999999999E-2</c:v>
                </c:pt>
                <c:pt idx="40844">
                  <c:v>3.4696200000000003E-2</c:v>
                </c:pt>
                <c:pt idx="40845">
                  <c:v>3.3999000000000001E-2</c:v>
                </c:pt>
                <c:pt idx="40846">
                  <c:v>3.3196700000000003E-2</c:v>
                </c:pt>
                <c:pt idx="40847">
                  <c:v>3.2289999999999999E-2</c:v>
                </c:pt>
                <c:pt idx="40848">
                  <c:v>3.1276100000000001E-2</c:v>
                </c:pt>
                <c:pt idx="40849">
                  <c:v>3.0151799999999999E-2</c:v>
                </c:pt>
                <c:pt idx="40850">
                  <c:v>2.8911699999999999E-2</c:v>
                </c:pt>
                <c:pt idx="40851">
                  <c:v>2.7551200000000001E-2</c:v>
                </c:pt>
                <c:pt idx="40852">
                  <c:v>2.6072000000000001E-2</c:v>
                </c:pt>
                <c:pt idx="40853">
                  <c:v>2.44773E-2</c:v>
                </c:pt>
                <c:pt idx="40854">
                  <c:v>2.27669E-2</c:v>
                </c:pt>
                <c:pt idx="40855">
                  <c:v>2.0944299999999999E-2</c:v>
                </c:pt>
                <c:pt idx="40856">
                  <c:v>1.9021300000000001E-2</c:v>
                </c:pt>
                <c:pt idx="40857">
                  <c:v>1.7009199999999999E-2</c:v>
                </c:pt>
                <c:pt idx="40858">
                  <c:v>1.49106E-2</c:v>
                </c:pt>
                <c:pt idx="40859">
                  <c:v>1.27206E-2</c:v>
                </c:pt>
                <c:pt idx="40860">
                  <c:v>1.0434799999999999E-2</c:v>
                </c:pt>
                <c:pt idx="40861" formatCode="0.00E+00">
                  <c:v>8.0516700000000004E-3</c:v>
                </c:pt>
                <c:pt idx="40862" formatCode="0.00E+00">
                  <c:v>5.5739199999999996E-3</c:v>
                </c:pt>
                <c:pt idx="40863" formatCode="0.00E+00">
                  <c:v>3.01053E-3</c:v>
                </c:pt>
                <c:pt idx="40864" formatCode="0.00E+00">
                  <c:v>3.7011800000000001E-4</c:v>
                </c:pt>
                <c:pt idx="40865" formatCode="0.00E+00">
                  <c:v>-2.3461300000000001E-3</c:v>
                </c:pt>
                <c:pt idx="40866" formatCode="0.00E+00">
                  <c:v>-5.14124E-3</c:v>
                </c:pt>
                <c:pt idx="40867" formatCode="0.00E+00">
                  <c:v>-8.0154700000000002E-3</c:v>
                </c:pt>
                <c:pt idx="40868">
                  <c:v>-1.09674E-2</c:v>
                </c:pt>
                <c:pt idx="40869">
                  <c:v>-1.3997600000000001E-2</c:v>
                </c:pt>
                <c:pt idx="40870">
                  <c:v>-1.7103299999999998E-2</c:v>
                </c:pt>
                <c:pt idx="40871">
                  <c:v>-2.02758E-2</c:v>
                </c:pt>
                <c:pt idx="40872">
                  <c:v>-2.3509200000000001E-2</c:v>
                </c:pt>
                <c:pt idx="40873">
                  <c:v>-2.6805800000000001E-2</c:v>
                </c:pt>
                <c:pt idx="40874">
                  <c:v>-3.0169399999999999E-2</c:v>
                </c:pt>
                <c:pt idx="40875">
                  <c:v>-3.3597000000000002E-2</c:v>
                </c:pt>
                <c:pt idx="40876">
                  <c:v>-3.70809E-2</c:v>
                </c:pt>
                <c:pt idx="40877">
                  <c:v>-4.0612200000000001E-2</c:v>
                </c:pt>
                <c:pt idx="40878">
                  <c:v>-4.41806E-2</c:v>
                </c:pt>
                <c:pt idx="40879">
                  <c:v>-4.7776300000000001E-2</c:v>
                </c:pt>
                <c:pt idx="40880">
                  <c:v>-5.1391399999999997E-2</c:v>
                </c:pt>
                <c:pt idx="40881">
                  <c:v>-5.5020600000000003E-2</c:v>
                </c:pt>
                <c:pt idx="40882">
                  <c:v>-5.8659200000000002E-2</c:v>
                </c:pt>
                <c:pt idx="40883">
                  <c:v>-6.2301500000000003E-2</c:v>
                </c:pt>
                <c:pt idx="40884">
                  <c:v>-6.5944600000000006E-2</c:v>
                </c:pt>
                <c:pt idx="40885">
                  <c:v>-6.9587499999999997E-2</c:v>
                </c:pt>
                <c:pt idx="40886">
                  <c:v>-7.3226299999999994E-2</c:v>
                </c:pt>
                <c:pt idx="40887">
                  <c:v>-7.6853299999999999E-2</c:v>
                </c:pt>
                <c:pt idx="40888">
                  <c:v>-8.0460299999999998E-2</c:v>
                </c:pt>
                <c:pt idx="40889">
                  <c:v>-8.4042599999999995E-2</c:v>
                </c:pt>
                <c:pt idx="40890">
                  <c:v>-8.7596499999999994E-2</c:v>
                </c:pt>
                <c:pt idx="40891">
                  <c:v>-9.1117100000000006E-2</c:v>
                </c:pt>
                <c:pt idx="40892">
                  <c:v>-9.4600199999999995E-2</c:v>
                </c:pt>
                <c:pt idx="40893">
                  <c:v>-9.8041699999999996E-2</c:v>
                </c:pt>
                <c:pt idx="40894">
                  <c:v>-0.101439</c:v>
                </c:pt>
                <c:pt idx="40895">
                  <c:v>-0.104791</c:v>
                </c:pt>
                <c:pt idx="40896">
                  <c:v>-0.108098</c:v>
                </c:pt>
                <c:pt idx="40897">
                  <c:v>-0.111355</c:v>
                </c:pt>
                <c:pt idx="40898">
                  <c:v>-0.11456</c:v>
                </c:pt>
                <c:pt idx="40899">
                  <c:v>-0.117713</c:v>
                </c:pt>
                <c:pt idx="40900">
                  <c:v>-0.120813</c:v>
                </c:pt>
                <c:pt idx="40901">
                  <c:v>-0.12385699999999999</c:v>
                </c:pt>
                <c:pt idx="40902">
                  <c:v>-0.12684000000000001</c:v>
                </c:pt>
                <c:pt idx="40903">
                  <c:v>-0.12975500000000001</c:v>
                </c:pt>
                <c:pt idx="40904">
                  <c:v>-0.132601</c:v>
                </c:pt>
                <c:pt idx="40905">
                  <c:v>-0.13537099999999999</c:v>
                </c:pt>
                <c:pt idx="40906">
                  <c:v>-0.13806099999999999</c:v>
                </c:pt>
                <c:pt idx="40907">
                  <c:v>-0.14066600000000001</c:v>
                </c:pt>
                <c:pt idx="40908">
                  <c:v>-0.143182</c:v>
                </c:pt>
                <c:pt idx="40909">
                  <c:v>-0.14560600000000001</c:v>
                </c:pt>
                <c:pt idx="40910">
                  <c:v>-0.14793600000000001</c:v>
                </c:pt>
                <c:pt idx="40911">
                  <c:v>-0.150168</c:v>
                </c:pt>
                <c:pt idx="40912">
                  <c:v>-0.15229500000000001</c:v>
                </c:pt>
                <c:pt idx="40913">
                  <c:v>-0.15431600000000001</c:v>
                </c:pt>
                <c:pt idx="40914">
                  <c:v>-0.15623300000000001</c:v>
                </c:pt>
                <c:pt idx="40915">
                  <c:v>-0.158049</c:v>
                </c:pt>
                <c:pt idx="40916">
                  <c:v>-0.15976599999999999</c:v>
                </c:pt>
                <c:pt idx="40917">
                  <c:v>-0.161381</c:v>
                </c:pt>
                <c:pt idx="40918">
                  <c:v>-0.16289600000000001</c:v>
                </c:pt>
                <c:pt idx="40919">
                  <c:v>-0.16431200000000001</c:v>
                </c:pt>
                <c:pt idx="40920">
                  <c:v>-0.165627</c:v>
                </c:pt>
                <c:pt idx="40921">
                  <c:v>-0.16683799999999999</c:v>
                </c:pt>
                <c:pt idx="40922">
                  <c:v>-0.16794100000000001</c:v>
                </c:pt>
                <c:pt idx="40923">
                  <c:v>-0.168936</c:v>
                </c:pt>
                <c:pt idx="40924">
                  <c:v>-0.16982800000000001</c:v>
                </c:pt>
                <c:pt idx="40925">
                  <c:v>-0.17061699999999999</c:v>
                </c:pt>
                <c:pt idx="40926">
                  <c:v>-0.17130200000000001</c:v>
                </c:pt>
                <c:pt idx="40927">
                  <c:v>-0.17188000000000001</c:v>
                </c:pt>
                <c:pt idx="40928">
                  <c:v>-0.17235200000000001</c:v>
                </c:pt>
                <c:pt idx="40929">
                  <c:v>-0.17272199999999999</c:v>
                </c:pt>
                <c:pt idx="40930">
                  <c:v>-0.17299200000000001</c:v>
                </c:pt>
                <c:pt idx="40931">
                  <c:v>-0.17315700000000001</c:v>
                </c:pt>
                <c:pt idx="40932">
                  <c:v>-0.17321600000000001</c:v>
                </c:pt>
                <c:pt idx="40933">
                  <c:v>-0.17316799999999999</c:v>
                </c:pt>
                <c:pt idx="40934">
                  <c:v>-0.173011</c:v>
                </c:pt>
                <c:pt idx="40935">
                  <c:v>-0.17274900000000001</c:v>
                </c:pt>
                <c:pt idx="40936">
                  <c:v>-0.17238500000000001</c:v>
                </c:pt>
                <c:pt idx="40937">
                  <c:v>-0.17192399999999999</c:v>
                </c:pt>
                <c:pt idx="40938">
                  <c:v>-0.171371</c:v>
                </c:pt>
                <c:pt idx="40939">
                  <c:v>-0.17072399999999999</c:v>
                </c:pt>
                <c:pt idx="40940">
                  <c:v>-0.169985</c:v>
                </c:pt>
                <c:pt idx="40941">
                  <c:v>-0.169156</c:v>
                </c:pt>
                <c:pt idx="40942">
                  <c:v>-0.168237</c:v>
                </c:pt>
                <c:pt idx="40943">
                  <c:v>-0.16722600000000001</c:v>
                </c:pt>
                <c:pt idx="40944">
                  <c:v>-0.16612499999999999</c:v>
                </c:pt>
                <c:pt idx="40945">
                  <c:v>-0.164935</c:v>
                </c:pt>
                <c:pt idx="40946">
                  <c:v>-0.163663</c:v>
                </c:pt>
                <c:pt idx="40947">
                  <c:v>-0.16231400000000001</c:v>
                </c:pt>
                <c:pt idx="40948">
                  <c:v>-0.16089500000000001</c:v>
                </c:pt>
                <c:pt idx="40949">
                  <c:v>-0.159412</c:v>
                </c:pt>
                <c:pt idx="40950">
                  <c:v>-0.15787100000000001</c:v>
                </c:pt>
                <c:pt idx="40951">
                  <c:v>-0.156275</c:v>
                </c:pt>
                <c:pt idx="40952">
                  <c:v>-0.15462500000000001</c:v>
                </c:pt>
                <c:pt idx="40953">
                  <c:v>-0.152922</c:v>
                </c:pt>
                <c:pt idx="40954">
                  <c:v>-0.151168</c:v>
                </c:pt>
                <c:pt idx="40955">
                  <c:v>-0.149367</c:v>
                </c:pt>
                <c:pt idx="40956">
                  <c:v>-0.14752199999999999</c:v>
                </c:pt>
                <c:pt idx="40957">
                  <c:v>-0.14563200000000001</c:v>
                </c:pt>
                <c:pt idx="40958">
                  <c:v>-0.14369799999999999</c:v>
                </c:pt>
                <c:pt idx="40959">
                  <c:v>-0.14172000000000001</c:v>
                </c:pt>
                <c:pt idx="40960">
                  <c:v>-0.13969999999999999</c:v>
                </c:pt>
                <c:pt idx="40961">
                  <c:v>-0.13764100000000001</c:v>
                </c:pt>
                <c:pt idx="40962">
                  <c:v>-0.135549</c:v>
                </c:pt>
                <c:pt idx="40963">
                  <c:v>-0.13342499999999999</c:v>
                </c:pt>
                <c:pt idx="40964">
                  <c:v>-0.13126599999999999</c:v>
                </c:pt>
                <c:pt idx="40965">
                  <c:v>-0.12907399999999999</c:v>
                </c:pt>
                <c:pt idx="40966">
                  <c:v>-0.126856</c:v>
                </c:pt>
                <c:pt idx="40967">
                  <c:v>-0.124623</c:v>
                </c:pt>
                <c:pt idx="40968">
                  <c:v>-0.12238300000000001</c:v>
                </c:pt>
                <c:pt idx="40969">
                  <c:v>-0.120141</c:v>
                </c:pt>
                <c:pt idx="40970">
                  <c:v>-0.117897</c:v>
                </c:pt>
                <c:pt idx="40971">
                  <c:v>-0.11565499999999999</c:v>
                </c:pt>
                <c:pt idx="40972">
                  <c:v>-0.11342099999999999</c:v>
                </c:pt>
                <c:pt idx="40973">
                  <c:v>-0.11119800000000001</c:v>
                </c:pt>
                <c:pt idx="40974">
                  <c:v>-0.108984</c:v>
                </c:pt>
                <c:pt idx="40975">
                  <c:v>-0.106777</c:v>
                </c:pt>
                <c:pt idx="40976">
                  <c:v>-0.104584</c:v>
                </c:pt>
                <c:pt idx="40977">
                  <c:v>-0.10241</c:v>
                </c:pt>
                <c:pt idx="40978">
                  <c:v>-0.100259</c:v>
                </c:pt>
                <c:pt idx="40979">
                  <c:v>-9.8132499999999998E-2</c:v>
                </c:pt>
                <c:pt idx="40980">
                  <c:v>-9.6028199999999994E-2</c:v>
                </c:pt>
                <c:pt idx="40981">
                  <c:v>-9.3944100000000003E-2</c:v>
                </c:pt>
                <c:pt idx="40982">
                  <c:v>-9.1885700000000001E-2</c:v>
                </c:pt>
                <c:pt idx="40983">
                  <c:v>-8.9855400000000002E-2</c:v>
                </c:pt>
                <c:pt idx="40984">
                  <c:v>-8.7811700000000006E-2</c:v>
                </c:pt>
                <c:pt idx="40985">
                  <c:v>-8.5719900000000002E-2</c:v>
                </c:pt>
                <c:pt idx="40986">
                  <c:v>-8.3628800000000003E-2</c:v>
                </c:pt>
                <c:pt idx="40987">
                  <c:v>-8.1576399999999993E-2</c:v>
                </c:pt>
                <c:pt idx="40988">
                  <c:v>-7.9533599999999996E-2</c:v>
                </c:pt>
                <c:pt idx="40989">
                  <c:v>-7.74923E-2</c:v>
                </c:pt>
                <c:pt idx="40990">
                  <c:v>-7.5473499999999999E-2</c:v>
                </c:pt>
                <c:pt idx="40991">
                  <c:v>-7.3485400000000006E-2</c:v>
                </c:pt>
                <c:pt idx="40992">
                  <c:v>-7.1526199999999998E-2</c:v>
                </c:pt>
                <c:pt idx="40993">
                  <c:v>-6.9591899999999998E-2</c:v>
                </c:pt>
                <c:pt idx="40994">
                  <c:v>-6.7679400000000001E-2</c:v>
                </c:pt>
                <c:pt idx="40995">
                  <c:v>-6.5788399999999997E-2</c:v>
                </c:pt>
                <c:pt idx="40996">
                  <c:v>-6.3922199999999998E-2</c:v>
                </c:pt>
                <c:pt idx="40997">
                  <c:v>-6.2084100000000003E-2</c:v>
                </c:pt>
                <c:pt idx="40998">
                  <c:v>-6.0274300000000003E-2</c:v>
                </c:pt>
                <c:pt idx="40999">
                  <c:v>-5.8493099999999999E-2</c:v>
                </c:pt>
                <c:pt idx="41000">
                  <c:v>-5.6744799999999998E-2</c:v>
                </c:pt>
                <c:pt idx="41001">
                  <c:v>-5.5035800000000003E-2</c:v>
                </c:pt>
                <c:pt idx="41002">
                  <c:v>-5.33702E-2</c:v>
                </c:pt>
                <c:pt idx="41003">
                  <c:v>-5.1750400000000002E-2</c:v>
                </c:pt>
                <c:pt idx="41004">
                  <c:v>-5.0175900000000002E-2</c:v>
                </c:pt>
                <c:pt idx="41005">
                  <c:v>-4.8644E-2</c:v>
                </c:pt>
                <c:pt idx="41006">
                  <c:v>-4.7150400000000002E-2</c:v>
                </c:pt>
                <c:pt idx="41007">
                  <c:v>-4.5691000000000002E-2</c:v>
                </c:pt>
                <c:pt idx="41008">
                  <c:v>-4.4264499999999998E-2</c:v>
                </c:pt>
                <c:pt idx="41009">
                  <c:v>-4.2870199999999997E-2</c:v>
                </c:pt>
                <c:pt idx="41010">
                  <c:v>-4.1503999999999999E-2</c:v>
                </c:pt>
                <c:pt idx="41011">
                  <c:v>-4.0162499999999997E-2</c:v>
                </c:pt>
                <c:pt idx="41012">
                  <c:v>-3.8844700000000003E-2</c:v>
                </c:pt>
                <c:pt idx="41013">
                  <c:v>-3.75483E-2</c:v>
                </c:pt>
                <c:pt idx="41014">
                  <c:v>-3.6271200000000003E-2</c:v>
                </c:pt>
                <c:pt idx="41015">
                  <c:v>-3.50117E-2</c:v>
                </c:pt>
                <c:pt idx="41016">
                  <c:v>-3.37649E-2</c:v>
                </c:pt>
                <c:pt idx="41017">
                  <c:v>-3.2527300000000002E-2</c:v>
                </c:pt>
                <c:pt idx="41018">
                  <c:v>-3.1299300000000002E-2</c:v>
                </c:pt>
                <c:pt idx="41019">
                  <c:v>-3.00816E-2</c:v>
                </c:pt>
                <c:pt idx="41020">
                  <c:v>-2.8875100000000001E-2</c:v>
                </c:pt>
                <c:pt idx="41021">
                  <c:v>-2.76812E-2</c:v>
                </c:pt>
                <c:pt idx="41022">
                  <c:v>-2.6499999999999999E-2</c:v>
                </c:pt>
                <c:pt idx="41023">
                  <c:v>-2.5330499999999999E-2</c:v>
                </c:pt>
                <c:pt idx="41024">
                  <c:v>-2.4170799999999999E-2</c:v>
                </c:pt>
                <c:pt idx="41025">
                  <c:v>-2.30198E-2</c:v>
                </c:pt>
                <c:pt idx="41026">
                  <c:v>-2.1877000000000001E-2</c:v>
                </c:pt>
                <c:pt idx="41027">
                  <c:v>-2.0741099999999998E-2</c:v>
                </c:pt>
                <c:pt idx="41028">
                  <c:v>-1.9609999999999999E-2</c:v>
                </c:pt>
                <c:pt idx="41029">
                  <c:v>-1.84817E-2</c:v>
                </c:pt>
                <c:pt idx="41030">
                  <c:v>-1.73542E-2</c:v>
                </c:pt>
                <c:pt idx="41031">
                  <c:v>-1.6225099999999999E-2</c:v>
                </c:pt>
                <c:pt idx="41032">
                  <c:v>-1.5092299999999999E-2</c:v>
                </c:pt>
                <c:pt idx="41033">
                  <c:v>-1.3952600000000001E-2</c:v>
                </c:pt>
                <c:pt idx="41034">
                  <c:v>-1.28016E-2</c:v>
                </c:pt>
                <c:pt idx="41035">
                  <c:v>-1.16366E-2</c:v>
                </c:pt>
                <c:pt idx="41036">
                  <c:v>-1.04581E-2</c:v>
                </c:pt>
                <c:pt idx="41037" formatCode="0.00E+00">
                  <c:v>-9.2692199999999999E-3</c:v>
                </c:pt>
                <c:pt idx="41038" formatCode="0.00E+00">
                  <c:v>-8.0721999999999999E-3</c:v>
                </c:pt>
                <c:pt idx="41039" formatCode="0.00E+00">
                  <c:v>-6.8672100000000003E-3</c:v>
                </c:pt>
                <c:pt idx="41040" formatCode="0.00E+00">
                  <c:v>-5.6537000000000002E-3</c:v>
                </c:pt>
                <c:pt idx="41041" formatCode="0.00E+00">
                  <c:v>-4.4320699999999998E-3</c:v>
                </c:pt>
                <c:pt idx="41042" formatCode="0.00E+00">
                  <c:v>-3.2024499999999999E-3</c:v>
                </c:pt>
                <c:pt idx="41043" formatCode="0.00E+00">
                  <c:v>-1.9634399999999999E-3</c:v>
                </c:pt>
                <c:pt idx="41044" formatCode="0.00E+00">
                  <c:v>-7.1274100000000003E-4</c:v>
                </c:pt>
                <c:pt idx="41045" formatCode="0.00E+00">
                  <c:v>5.5129500000000004E-4</c:v>
                </c:pt>
                <c:pt idx="41046" formatCode="0.00E+00">
                  <c:v>1.82803E-3</c:v>
                </c:pt>
                <c:pt idx="41047" formatCode="0.00E+00">
                  <c:v>3.11532E-3</c:v>
                </c:pt>
                <c:pt idx="41048" formatCode="0.00E+00">
                  <c:v>4.4107900000000004E-3</c:v>
                </c:pt>
                <c:pt idx="41049" formatCode="0.00E+00">
                  <c:v>5.7130699999999998E-3</c:v>
                </c:pt>
                <c:pt idx="41050" formatCode="0.00E+00">
                  <c:v>7.0253599999999996E-3</c:v>
                </c:pt>
                <c:pt idx="41051" formatCode="0.00E+00">
                  <c:v>8.35463E-3</c:v>
                </c:pt>
                <c:pt idx="41052" formatCode="0.00E+00">
                  <c:v>9.7053E-3</c:v>
                </c:pt>
                <c:pt idx="41053">
                  <c:v>1.10773E-2</c:v>
                </c:pt>
                <c:pt idx="41054">
                  <c:v>1.24685E-2</c:v>
                </c:pt>
                <c:pt idx="41055">
                  <c:v>1.38774E-2</c:v>
                </c:pt>
                <c:pt idx="41056">
                  <c:v>1.5300100000000001E-2</c:v>
                </c:pt>
                <c:pt idx="41057">
                  <c:v>1.6732E-2</c:v>
                </c:pt>
                <c:pt idx="41058">
                  <c:v>1.8174599999999999E-2</c:v>
                </c:pt>
                <c:pt idx="41059">
                  <c:v>1.96349E-2</c:v>
                </c:pt>
                <c:pt idx="41060">
                  <c:v>2.11141E-2</c:v>
                </c:pt>
                <c:pt idx="41061">
                  <c:v>2.2604900000000001E-2</c:v>
                </c:pt>
                <c:pt idx="41062">
                  <c:v>2.4098999999999999E-2</c:v>
                </c:pt>
                <c:pt idx="41063">
                  <c:v>2.5590700000000001E-2</c:v>
                </c:pt>
                <c:pt idx="41064">
                  <c:v>2.7078100000000001E-2</c:v>
                </c:pt>
                <c:pt idx="41065">
                  <c:v>2.85633E-2</c:v>
                </c:pt>
                <c:pt idx="41066">
                  <c:v>3.0048700000000001E-2</c:v>
                </c:pt>
                <c:pt idx="41067">
                  <c:v>3.1535100000000003E-2</c:v>
                </c:pt>
                <c:pt idx="41068">
                  <c:v>3.3022900000000001E-2</c:v>
                </c:pt>
                <c:pt idx="41069">
                  <c:v>3.4510199999999998E-2</c:v>
                </c:pt>
                <c:pt idx="41070">
                  <c:v>3.5993299999999999E-2</c:v>
                </c:pt>
                <c:pt idx="41071">
                  <c:v>3.7467800000000002E-2</c:v>
                </c:pt>
                <c:pt idx="41072">
                  <c:v>3.8928200000000003E-2</c:v>
                </c:pt>
                <c:pt idx="41073">
                  <c:v>4.0370400000000001E-2</c:v>
                </c:pt>
                <c:pt idx="41074">
                  <c:v>4.1793299999999999E-2</c:v>
                </c:pt>
                <c:pt idx="41075">
                  <c:v>4.3196600000000002E-2</c:v>
                </c:pt>
                <c:pt idx="41076">
                  <c:v>4.4577400000000003E-2</c:v>
                </c:pt>
                <c:pt idx="41077">
                  <c:v>4.5933799999999997E-2</c:v>
                </c:pt>
                <c:pt idx="41078">
                  <c:v>4.7267299999999998E-2</c:v>
                </c:pt>
                <c:pt idx="41079">
                  <c:v>4.8579299999999999E-2</c:v>
                </c:pt>
                <c:pt idx="41080">
                  <c:v>4.9867700000000001E-2</c:v>
                </c:pt>
                <c:pt idx="41081">
                  <c:v>5.1129099999999997E-2</c:v>
                </c:pt>
                <c:pt idx="41082">
                  <c:v>5.2359299999999998E-2</c:v>
                </c:pt>
                <c:pt idx="41083">
                  <c:v>5.35553E-2</c:v>
                </c:pt>
                <c:pt idx="41084">
                  <c:v>5.4715899999999998E-2</c:v>
                </c:pt>
                <c:pt idx="41085">
                  <c:v>5.5840399999999998E-2</c:v>
                </c:pt>
                <c:pt idx="41086">
                  <c:v>5.6925999999999997E-2</c:v>
                </c:pt>
                <c:pt idx="41087">
                  <c:v>5.7970399999999998E-2</c:v>
                </c:pt>
                <c:pt idx="41088">
                  <c:v>5.89714E-2</c:v>
                </c:pt>
                <c:pt idx="41089">
                  <c:v>5.9926E-2</c:v>
                </c:pt>
                <c:pt idx="41090">
                  <c:v>6.0831799999999998E-2</c:v>
                </c:pt>
                <c:pt idx="41091">
                  <c:v>6.1686900000000003E-2</c:v>
                </c:pt>
                <c:pt idx="41092">
                  <c:v>6.2489400000000001E-2</c:v>
                </c:pt>
                <c:pt idx="41093">
                  <c:v>6.32379E-2</c:v>
                </c:pt>
                <c:pt idx="41094">
                  <c:v>6.3932000000000003E-2</c:v>
                </c:pt>
                <c:pt idx="41095">
                  <c:v>6.4572199999999996E-2</c:v>
                </c:pt>
                <c:pt idx="41096">
                  <c:v>6.5159900000000007E-2</c:v>
                </c:pt>
                <c:pt idx="41097">
                  <c:v>6.5694000000000002E-2</c:v>
                </c:pt>
                <c:pt idx="41098">
                  <c:v>6.61722E-2</c:v>
                </c:pt>
                <c:pt idx="41099">
                  <c:v>6.6593299999999994E-2</c:v>
                </c:pt>
                <c:pt idx="41100">
                  <c:v>6.6956000000000002E-2</c:v>
                </c:pt>
                <c:pt idx="41101">
                  <c:v>6.7257700000000004E-2</c:v>
                </c:pt>
                <c:pt idx="41102">
                  <c:v>6.7496E-2</c:v>
                </c:pt>
                <c:pt idx="41103">
                  <c:v>6.7669999999999994E-2</c:v>
                </c:pt>
                <c:pt idx="41104">
                  <c:v>6.7780699999999999E-2</c:v>
                </c:pt>
                <c:pt idx="41105">
                  <c:v>6.7829E-2</c:v>
                </c:pt>
                <c:pt idx="41106">
                  <c:v>6.7815299999999995E-2</c:v>
                </c:pt>
                <c:pt idx="41107">
                  <c:v>6.7740499999999995E-2</c:v>
                </c:pt>
                <c:pt idx="41108">
                  <c:v>6.7605999999999999E-2</c:v>
                </c:pt>
                <c:pt idx="41109">
                  <c:v>6.7410999999999999E-2</c:v>
                </c:pt>
                <c:pt idx="41110">
                  <c:v>6.7152799999999999E-2</c:v>
                </c:pt>
                <c:pt idx="41111">
                  <c:v>6.6828600000000002E-2</c:v>
                </c:pt>
                <c:pt idx="41112">
                  <c:v>6.6436800000000004E-2</c:v>
                </c:pt>
                <c:pt idx="41113">
                  <c:v>6.5976599999999996E-2</c:v>
                </c:pt>
                <c:pt idx="41114">
                  <c:v>6.5447500000000006E-2</c:v>
                </c:pt>
                <c:pt idx="41115">
                  <c:v>6.4849100000000007E-2</c:v>
                </c:pt>
                <c:pt idx="41116">
                  <c:v>6.4180000000000001E-2</c:v>
                </c:pt>
                <c:pt idx="41117">
                  <c:v>6.3439499999999996E-2</c:v>
                </c:pt>
                <c:pt idx="41118">
                  <c:v>6.2628299999999998E-2</c:v>
                </c:pt>
                <c:pt idx="41119">
                  <c:v>6.1748499999999998E-2</c:v>
                </c:pt>
                <c:pt idx="41120">
                  <c:v>6.0802000000000002E-2</c:v>
                </c:pt>
                <c:pt idx="41121">
                  <c:v>5.9789799999999997E-2</c:v>
                </c:pt>
                <c:pt idx="41122">
                  <c:v>5.8712800000000002E-2</c:v>
                </c:pt>
                <c:pt idx="41123">
                  <c:v>5.7572100000000001E-2</c:v>
                </c:pt>
                <c:pt idx="41124">
                  <c:v>5.6368599999999998E-2</c:v>
                </c:pt>
                <c:pt idx="41125">
                  <c:v>5.5103300000000001E-2</c:v>
                </c:pt>
                <c:pt idx="41126">
                  <c:v>5.3777699999999998E-2</c:v>
                </c:pt>
                <c:pt idx="41127">
                  <c:v>5.23934E-2</c:v>
                </c:pt>
                <c:pt idx="41128">
                  <c:v>5.0951499999999997E-2</c:v>
                </c:pt>
                <c:pt idx="41129">
                  <c:v>4.9452500000000003E-2</c:v>
                </c:pt>
                <c:pt idx="41130">
                  <c:v>4.7897500000000003E-2</c:v>
                </c:pt>
                <c:pt idx="41131">
                  <c:v>4.6288299999999998E-2</c:v>
                </c:pt>
                <c:pt idx="41132">
                  <c:v>4.4627500000000001E-2</c:v>
                </c:pt>
                <c:pt idx="41133">
                  <c:v>4.2917499999999997E-2</c:v>
                </c:pt>
                <c:pt idx="41134">
                  <c:v>4.1159800000000003E-2</c:v>
                </c:pt>
                <c:pt idx="41135">
                  <c:v>3.9355899999999999E-2</c:v>
                </c:pt>
                <c:pt idx="41136">
                  <c:v>3.7508199999999998E-2</c:v>
                </c:pt>
                <c:pt idx="41137">
                  <c:v>3.5619699999999997E-2</c:v>
                </c:pt>
                <c:pt idx="41138">
                  <c:v>3.3693500000000001E-2</c:v>
                </c:pt>
                <c:pt idx="41139">
                  <c:v>3.1731799999999998E-2</c:v>
                </c:pt>
                <c:pt idx="41140">
                  <c:v>2.9737E-2</c:v>
                </c:pt>
                <c:pt idx="41141">
                  <c:v>2.7711400000000001E-2</c:v>
                </c:pt>
                <c:pt idx="41142">
                  <c:v>2.5657200000000002E-2</c:v>
                </c:pt>
                <c:pt idx="41143">
                  <c:v>2.3576E-2</c:v>
                </c:pt>
                <c:pt idx="41144">
                  <c:v>2.1468899999999999E-2</c:v>
                </c:pt>
                <c:pt idx="41145">
                  <c:v>1.9337900000000002E-2</c:v>
                </c:pt>
                <c:pt idx="41146">
                  <c:v>1.71859E-2</c:v>
                </c:pt>
                <c:pt idx="41147">
                  <c:v>1.5015799999999999E-2</c:v>
                </c:pt>
                <c:pt idx="41148">
                  <c:v>1.28293E-2</c:v>
                </c:pt>
                <c:pt idx="41149">
                  <c:v>1.0628200000000001E-2</c:v>
                </c:pt>
                <c:pt idx="41150" formatCode="0.00E+00">
                  <c:v>8.4155700000000007E-3</c:v>
                </c:pt>
                <c:pt idx="41151" formatCode="0.00E+00">
                  <c:v>6.1962099999999997E-3</c:v>
                </c:pt>
                <c:pt idx="41152" formatCode="0.00E+00">
                  <c:v>3.9734799999999997E-3</c:v>
                </c:pt>
                <c:pt idx="41153" formatCode="0.00E+00">
                  <c:v>1.748E-3</c:v>
                </c:pt>
                <c:pt idx="41154" formatCode="0.00E+00">
                  <c:v>-4.7933699999999998E-4</c:v>
                </c:pt>
                <c:pt idx="41155" formatCode="0.00E+00">
                  <c:v>-2.7044899999999999E-3</c:v>
                </c:pt>
                <c:pt idx="41156" formatCode="0.00E+00">
                  <c:v>-4.9214799999999998E-3</c:v>
                </c:pt>
                <c:pt idx="41157" formatCode="0.00E+00">
                  <c:v>-7.1251600000000002E-3</c:v>
                </c:pt>
                <c:pt idx="41158" formatCode="0.00E+00">
                  <c:v>-9.3125199999999995E-3</c:v>
                </c:pt>
                <c:pt idx="41159">
                  <c:v>-1.1481699999999999E-2</c:v>
                </c:pt>
                <c:pt idx="41160">
                  <c:v>-1.3630400000000001E-2</c:v>
                </c:pt>
                <c:pt idx="41161">
                  <c:v>-1.5756200000000001E-2</c:v>
                </c:pt>
                <c:pt idx="41162">
                  <c:v>-1.7857399999999999E-2</c:v>
                </c:pt>
                <c:pt idx="41163">
                  <c:v>-1.9932700000000001E-2</c:v>
                </c:pt>
                <c:pt idx="41164">
                  <c:v>-2.1979800000000001E-2</c:v>
                </c:pt>
                <c:pt idx="41165">
                  <c:v>-2.39965E-2</c:v>
                </c:pt>
                <c:pt idx="41166">
                  <c:v>-2.5980099999999999E-2</c:v>
                </c:pt>
                <c:pt idx="41167">
                  <c:v>-2.7928000000000001E-2</c:v>
                </c:pt>
                <c:pt idx="41168">
                  <c:v>-2.9836499999999998E-2</c:v>
                </c:pt>
                <c:pt idx="41169">
                  <c:v>-3.1701899999999998E-2</c:v>
                </c:pt>
                <c:pt idx="41170">
                  <c:v>-3.3520500000000002E-2</c:v>
                </c:pt>
                <c:pt idx="41171">
                  <c:v>-3.5288899999999998E-2</c:v>
                </c:pt>
                <c:pt idx="41172">
                  <c:v>-3.7004099999999998E-2</c:v>
                </c:pt>
                <c:pt idx="41173">
                  <c:v>-3.8663900000000001E-2</c:v>
                </c:pt>
                <c:pt idx="41174">
                  <c:v>-4.0265500000000003E-2</c:v>
                </c:pt>
                <c:pt idx="41175">
                  <c:v>-4.1807700000000003E-2</c:v>
                </c:pt>
                <c:pt idx="41176">
                  <c:v>-4.3290799999999997E-2</c:v>
                </c:pt>
                <c:pt idx="41177">
                  <c:v>-4.4715400000000002E-2</c:v>
                </c:pt>
                <c:pt idx="41178">
                  <c:v>-4.6079700000000001E-2</c:v>
                </c:pt>
                <c:pt idx="41179">
                  <c:v>-4.7380699999999998E-2</c:v>
                </c:pt>
                <c:pt idx="41180">
                  <c:v>-4.8615100000000001E-2</c:v>
                </c:pt>
                <c:pt idx="41181">
                  <c:v>-4.97803E-2</c:v>
                </c:pt>
                <c:pt idx="41182">
                  <c:v>-5.0874299999999997E-2</c:v>
                </c:pt>
                <c:pt idx="41183">
                  <c:v>-5.1896200000000003E-2</c:v>
                </c:pt>
                <c:pt idx="41184">
                  <c:v>-5.2844700000000001E-2</c:v>
                </c:pt>
                <c:pt idx="41185">
                  <c:v>-5.3716899999999998E-2</c:v>
                </c:pt>
                <c:pt idx="41186">
                  <c:v>-5.4509500000000002E-2</c:v>
                </c:pt>
                <c:pt idx="41187">
                  <c:v>-5.5220100000000001E-2</c:v>
                </c:pt>
                <c:pt idx="41188">
                  <c:v>-5.5849099999999999E-2</c:v>
                </c:pt>
                <c:pt idx="41189">
                  <c:v>-5.63969E-2</c:v>
                </c:pt>
                <c:pt idx="41190">
                  <c:v>-5.68631E-2</c:v>
                </c:pt>
                <c:pt idx="41191">
                  <c:v>-5.7246600000000002E-2</c:v>
                </c:pt>
                <c:pt idx="41192">
                  <c:v>-5.7546600000000003E-2</c:v>
                </c:pt>
                <c:pt idx="41193">
                  <c:v>-5.7762800000000003E-2</c:v>
                </c:pt>
                <c:pt idx="41194">
                  <c:v>-5.7894099999999997E-2</c:v>
                </c:pt>
                <c:pt idx="41195">
                  <c:v>-5.7938999999999997E-2</c:v>
                </c:pt>
                <c:pt idx="41196">
                  <c:v>-5.78954E-2</c:v>
                </c:pt>
                <c:pt idx="41197">
                  <c:v>-5.7762399999999998E-2</c:v>
                </c:pt>
                <c:pt idx="41198">
                  <c:v>-5.7539699999999999E-2</c:v>
                </c:pt>
                <c:pt idx="41199">
                  <c:v>-5.7227699999999999E-2</c:v>
                </c:pt>
                <c:pt idx="41200">
                  <c:v>-5.6826799999999997E-2</c:v>
                </c:pt>
                <c:pt idx="41201">
                  <c:v>-5.6338199999999998E-2</c:v>
                </c:pt>
                <c:pt idx="41202">
                  <c:v>-5.5762800000000001E-2</c:v>
                </c:pt>
                <c:pt idx="41203">
                  <c:v>-5.51006E-2</c:v>
                </c:pt>
                <c:pt idx="41204">
                  <c:v>-5.4351200000000002E-2</c:v>
                </c:pt>
                <c:pt idx="41205">
                  <c:v>-5.35145E-2</c:v>
                </c:pt>
                <c:pt idx="41206">
                  <c:v>-5.2591300000000001E-2</c:v>
                </c:pt>
                <c:pt idx="41207">
                  <c:v>-5.1582200000000002E-2</c:v>
                </c:pt>
                <c:pt idx="41208">
                  <c:v>-5.0487299999999999E-2</c:v>
                </c:pt>
                <c:pt idx="41209">
                  <c:v>-4.9306799999999998E-2</c:v>
                </c:pt>
                <c:pt idx="41210">
                  <c:v>-4.8041300000000002E-2</c:v>
                </c:pt>
                <c:pt idx="41211">
                  <c:v>-4.6691700000000003E-2</c:v>
                </c:pt>
                <c:pt idx="41212">
                  <c:v>-4.5258699999999999E-2</c:v>
                </c:pt>
                <c:pt idx="41213">
                  <c:v>-4.3743499999999998E-2</c:v>
                </c:pt>
                <c:pt idx="41214">
                  <c:v>-4.2146999999999997E-2</c:v>
                </c:pt>
                <c:pt idx="41215">
                  <c:v>-4.0469900000000003E-2</c:v>
                </c:pt>
                <c:pt idx="41216">
                  <c:v>-3.8713900000000002E-2</c:v>
                </c:pt>
                <c:pt idx="41217">
                  <c:v>-3.68823E-2</c:v>
                </c:pt>
                <c:pt idx="41218">
                  <c:v>-3.49784E-2</c:v>
                </c:pt>
                <c:pt idx="41219">
                  <c:v>-3.3004400000000003E-2</c:v>
                </c:pt>
                <c:pt idx="41220">
                  <c:v>-3.0961499999999999E-2</c:v>
                </c:pt>
                <c:pt idx="41221">
                  <c:v>-2.88513E-2</c:v>
                </c:pt>
                <c:pt idx="41222">
                  <c:v>-2.66757E-2</c:v>
                </c:pt>
                <c:pt idx="41223">
                  <c:v>-2.4435999999999999E-2</c:v>
                </c:pt>
                <c:pt idx="41224">
                  <c:v>-2.2133E-2</c:v>
                </c:pt>
                <c:pt idx="41225">
                  <c:v>-1.9768299999999999E-2</c:v>
                </c:pt>
                <c:pt idx="41226">
                  <c:v>-1.7344700000000001E-2</c:v>
                </c:pt>
                <c:pt idx="41227">
                  <c:v>-1.4865099999999999E-2</c:v>
                </c:pt>
                <c:pt idx="41228">
                  <c:v>-1.23315E-2</c:v>
                </c:pt>
                <c:pt idx="41229" formatCode="0.00E+00">
                  <c:v>-9.7452400000000005E-3</c:v>
                </c:pt>
                <c:pt idx="41230" formatCode="0.00E+00">
                  <c:v>-7.1080099999999997E-3</c:v>
                </c:pt>
                <c:pt idx="41231" formatCode="0.00E+00">
                  <c:v>-4.4223999999999999E-3</c:v>
                </c:pt>
                <c:pt idx="41232" formatCode="0.00E+00">
                  <c:v>-1.6912699999999999E-3</c:v>
                </c:pt>
                <c:pt idx="41233" formatCode="0.00E+00">
                  <c:v>1.0831700000000001E-3</c:v>
                </c:pt>
                <c:pt idx="41234" formatCode="0.00E+00">
                  <c:v>3.8980799999999999E-3</c:v>
                </c:pt>
                <c:pt idx="41235" formatCode="0.00E+00">
                  <c:v>6.7490099999999997E-3</c:v>
                </c:pt>
                <c:pt idx="41236" formatCode="0.00E+00">
                  <c:v>9.6313500000000003E-3</c:v>
                </c:pt>
                <c:pt idx="41237">
                  <c:v>1.25419E-2</c:v>
                </c:pt>
                <c:pt idx="41238">
                  <c:v>1.54783E-2</c:v>
                </c:pt>
                <c:pt idx="41239">
                  <c:v>1.8438099999999999E-2</c:v>
                </c:pt>
                <c:pt idx="41240">
                  <c:v>2.14191E-2</c:v>
                </c:pt>
                <c:pt idx="41241">
                  <c:v>2.4418499999999999E-2</c:v>
                </c:pt>
                <c:pt idx="41242">
                  <c:v>2.7432499999999999E-2</c:v>
                </c:pt>
                <c:pt idx="41243">
                  <c:v>3.0458300000000001E-2</c:v>
                </c:pt>
                <c:pt idx="41244">
                  <c:v>3.3493700000000001E-2</c:v>
                </c:pt>
                <c:pt idx="41245">
                  <c:v>3.6535999999999999E-2</c:v>
                </c:pt>
                <c:pt idx="41246">
                  <c:v>3.9581499999999999E-2</c:v>
                </c:pt>
                <c:pt idx="41247">
                  <c:v>4.2627100000000001E-2</c:v>
                </c:pt>
                <c:pt idx="41248">
                  <c:v>4.5670700000000002E-2</c:v>
                </c:pt>
                <c:pt idx="41249">
                  <c:v>4.8710099999999999E-2</c:v>
                </c:pt>
                <c:pt idx="41250">
                  <c:v>5.1742999999999997E-2</c:v>
                </c:pt>
                <c:pt idx="41251">
                  <c:v>5.4766700000000001E-2</c:v>
                </c:pt>
                <c:pt idx="41252">
                  <c:v>5.77779E-2</c:v>
                </c:pt>
                <c:pt idx="41253">
                  <c:v>6.0773800000000003E-2</c:v>
                </c:pt>
                <c:pt idx="41254">
                  <c:v>6.3752000000000003E-2</c:v>
                </c:pt>
                <c:pt idx="41255">
                  <c:v>6.6709400000000002E-2</c:v>
                </c:pt>
                <c:pt idx="41256">
                  <c:v>6.9642899999999994E-2</c:v>
                </c:pt>
                <c:pt idx="41257">
                  <c:v>7.25499E-2</c:v>
                </c:pt>
                <c:pt idx="41258">
                  <c:v>7.5428099999999998E-2</c:v>
                </c:pt>
                <c:pt idx="41259">
                  <c:v>7.82746E-2</c:v>
                </c:pt>
                <c:pt idx="41260">
                  <c:v>8.1086800000000001E-2</c:v>
                </c:pt>
                <c:pt idx="41261">
                  <c:v>8.3862500000000006E-2</c:v>
                </c:pt>
                <c:pt idx="41262">
                  <c:v>8.6599800000000005E-2</c:v>
                </c:pt>
                <c:pt idx="41263">
                  <c:v>8.9296500000000001E-2</c:v>
                </c:pt>
                <c:pt idx="41264">
                  <c:v>9.1950000000000004E-2</c:v>
                </c:pt>
                <c:pt idx="41265">
                  <c:v>9.4557100000000005E-2</c:v>
                </c:pt>
                <c:pt idx="41266">
                  <c:v>9.7114699999999998E-2</c:v>
                </c:pt>
                <c:pt idx="41267">
                  <c:v>9.9621600000000005E-2</c:v>
                </c:pt>
                <c:pt idx="41268">
                  <c:v>0.102077</c:v>
                </c:pt>
                <c:pt idx="41269">
                  <c:v>0.104478</c:v>
                </c:pt>
                <c:pt idx="41270">
                  <c:v>0.106822</c:v>
                </c:pt>
                <c:pt idx="41271">
                  <c:v>0.10910599999999999</c:v>
                </c:pt>
                <c:pt idx="41272">
                  <c:v>0.111328</c:v>
                </c:pt>
                <c:pt idx="41273">
                  <c:v>0.113487</c:v>
                </c:pt>
                <c:pt idx="41274">
                  <c:v>0.11558300000000001</c:v>
                </c:pt>
                <c:pt idx="41275">
                  <c:v>0.117616</c:v>
                </c:pt>
                <c:pt idx="41276">
                  <c:v>0.119584</c:v>
                </c:pt>
                <c:pt idx="41277">
                  <c:v>0.121485</c:v>
                </c:pt>
                <c:pt idx="41278">
                  <c:v>0.123317</c:v>
                </c:pt>
                <c:pt idx="41279">
                  <c:v>0.12507799999999999</c:v>
                </c:pt>
                <c:pt idx="41280">
                  <c:v>0.12676699999999999</c:v>
                </c:pt>
                <c:pt idx="41281">
                  <c:v>0.128383</c:v>
                </c:pt>
                <c:pt idx="41282">
                  <c:v>0.12992500000000001</c:v>
                </c:pt>
                <c:pt idx="41283">
                  <c:v>0.13139100000000001</c:v>
                </c:pt>
                <c:pt idx="41284">
                  <c:v>0.13278499999999999</c:v>
                </c:pt>
                <c:pt idx="41285">
                  <c:v>0.134105</c:v>
                </c:pt>
                <c:pt idx="41286">
                  <c:v>0.135353</c:v>
                </c:pt>
                <c:pt idx="41287">
                  <c:v>0.13652800000000001</c:v>
                </c:pt>
                <c:pt idx="41288">
                  <c:v>0.137629</c:v>
                </c:pt>
                <c:pt idx="41289">
                  <c:v>0.138656</c:v>
                </c:pt>
                <c:pt idx="41290">
                  <c:v>0.13960800000000001</c:v>
                </c:pt>
                <c:pt idx="41291">
                  <c:v>0.140484</c:v>
                </c:pt>
                <c:pt idx="41292">
                  <c:v>0.14128499999999999</c:v>
                </c:pt>
                <c:pt idx="41293">
                  <c:v>0.142013</c:v>
                </c:pt>
                <c:pt idx="41294">
                  <c:v>0.14266499999999999</c:v>
                </c:pt>
                <c:pt idx="41295">
                  <c:v>0.14324300000000001</c:v>
                </c:pt>
                <c:pt idx="41296">
                  <c:v>0.14374600000000001</c:v>
                </c:pt>
                <c:pt idx="41297">
                  <c:v>0.144175</c:v>
                </c:pt>
                <c:pt idx="41298">
                  <c:v>0.14452799999999999</c:v>
                </c:pt>
                <c:pt idx="41299">
                  <c:v>0.14480599999999999</c:v>
                </c:pt>
                <c:pt idx="41300">
                  <c:v>0.14501</c:v>
                </c:pt>
                <c:pt idx="41301">
                  <c:v>0.14514199999999999</c:v>
                </c:pt>
                <c:pt idx="41302">
                  <c:v>0.145201</c:v>
                </c:pt>
                <c:pt idx="41303">
                  <c:v>0.14518900000000001</c:v>
                </c:pt>
                <c:pt idx="41304">
                  <c:v>0.14510700000000001</c:v>
                </c:pt>
                <c:pt idx="41305">
                  <c:v>0.144957</c:v>
                </c:pt>
                <c:pt idx="41306">
                  <c:v>0.14473900000000001</c:v>
                </c:pt>
                <c:pt idx="41307">
                  <c:v>0.144457</c:v>
                </c:pt>
                <c:pt idx="41308">
                  <c:v>0.14411099999999999</c:v>
                </c:pt>
                <c:pt idx="41309">
                  <c:v>0.14369999999999999</c:v>
                </c:pt>
                <c:pt idx="41310">
                  <c:v>0.14322499999999999</c:v>
                </c:pt>
                <c:pt idx="41311">
                  <c:v>0.14268600000000001</c:v>
                </c:pt>
                <c:pt idx="41312">
                  <c:v>0.14208599999999999</c:v>
                </c:pt>
                <c:pt idx="41313">
                  <c:v>0.141426</c:v>
                </c:pt>
                <c:pt idx="41314">
                  <c:v>0.14071</c:v>
                </c:pt>
                <c:pt idx="41315">
                  <c:v>0.13994000000000001</c:v>
                </c:pt>
                <c:pt idx="41316">
                  <c:v>0.13911799999999999</c:v>
                </c:pt>
                <c:pt idx="41317">
                  <c:v>0.138243</c:v>
                </c:pt>
                <c:pt idx="41318">
                  <c:v>0.137319</c:v>
                </c:pt>
                <c:pt idx="41319">
                  <c:v>0.13634499999999999</c:v>
                </c:pt>
                <c:pt idx="41320">
                  <c:v>0.135323</c:v>
                </c:pt>
                <c:pt idx="41321">
                  <c:v>0.13425400000000001</c:v>
                </c:pt>
                <c:pt idx="41322">
                  <c:v>0.13313800000000001</c:v>
                </c:pt>
                <c:pt idx="41323">
                  <c:v>0.13197600000000001</c:v>
                </c:pt>
                <c:pt idx="41324">
                  <c:v>0.130772</c:v>
                </c:pt>
                <c:pt idx="41325">
                  <c:v>0.129526</c:v>
                </c:pt>
                <c:pt idx="41326">
                  <c:v>0.128243</c:v>
                </c:pt>
                <c:pt idx="41327">
                  <c:v>0.12692500000000001</c:v>
                </c:pt>
                <c:pt idx="41328">
                  <c:v>0.12557599999999999</c:v>
                </c:pt>
                <c:pt idx="41329">
                  <c:v>0.124198</c:v>
                </c:pt>
                <c:pt idx="41330">
                  <c:v>0.122794</c:v>
                </c:pt>
                <c:pt idx="41331">
                  <c:v>0.121363</c:v>
                </c:pt>
                <c:pt idx="41332">
                  <c:v>0.119906</c:v>
                </c:pt>
                <c:pt idx="41333">
                  <c:v>0.118425</c:v>
                </c:pt>
                <c:pt idx="41334">
                  <c:v>0.116921</c:v>
                </c:pt>
                <c:pt idx="41335">
                  <c:v>0.115397</c:v>
                </c:pt>
                <c:pt idx="41336">
                  <c:v>0.113857</c:v>
                </c:pt>
                <c:pt idx="41337">
                  <c:v>0.112301</c:v>
                </c:pt>
                <c:pt idx="41338">
                  <c:v>0.110731</c:v>
                </c:pt>
                <c:pt idx="41339">
                  <c:v>0.109149</c:v>
                </c:pt>
                <c:pt idx="41340">
                  <c:v>0.107556</c:v>
                </c:pt>
                <c:pt idx="41341">
                  <c:v>0.10595300000000001</c:v>
                </c:pt>
                <c:pt idx="41342">
                  <c:v>0.10434499999999999</c:v>
                </c:pt>
                <c:pt idx="41343">
                  <c:v>0.102733</c:v>
                </c:pt>
                <c:pt idx="41344">
                  <c:v>0.101119</c:v>
                </c:pt>
                <c:pt idx="41345">
                  <c:v>9.9505499999999997E-2</c:v>
                </c:pt>
                <c:pt idx="41346">
                  <c:v>9.7893599999999997E-2</c:v>
                </c:pt>
                <c:pt idx="41347">
                  <c:v>9.6285099999999998E-2</c:v>
                </c:pt>
                <c:pt idx="41348">
                  <c:v>9.4681500000000002E-2</c:v>
                </c:pt>
                <c:pt idx="41349">
                  <c:v>9.3083299999999994E-2</c:v>
                </c:pt>
                <c:pt idx="41350">
                  <c:v>9.1491299999999998E-2</c:v>
                </c:pt>
                <c:pt idx="41351">
                  <c:v>8.99065E-2</c:v>
                </c:pt>
                <c:pt idx="41352">
                  <c:v>8.8329599999999994E-2</c:v>
                </c:pt>
                <c:pt idx="41353">
                  <c:v>8.6761699999999997E-2</c:v>
                </c:pt>
                <c:pt idx="41354">
                  <c:v>8.5204699999999994E-2</c:v>
                </c:pt>
                <c:pt idx="41355">
                  <c:v>8.3660899999999996E-2</c:v>
                </c:pt>
                <c:pt idx="41356">
                  <c:v>8.2130999999999996E-2</c:v>
                </c:pt>
                <c:pt idx="41357">
                  <c:v>8.0615800000000001E-2</c:v>
                </c:pt>
                <c:pt idx="41358">
                  <c:v>7.9117400000000004E-2</c:v>
                </c:pt>
                <c:pt idx="41359">
                  <c:v>7.7638899999999997E-2</c:v>
                </c:pt>
                <c:pt idx="41360">
                  <c:v>7.6182399999999997E-2</c:v>
                </c:pt>
                <c:pt idx="41361">
                  <c:v>7.4749700000000002E-2</c:v>
                </c:pt>
                <c:pt idx="41362">
                  <c:v>7.3342299999999999E-2</c:v>
                </c:pt>
                <c:pt idx="41363">
                  <c:v>7.1959999999999996E-2</c:v>
                </c:pt>
                <c:pt idx="41364">
                  <c:v>7.0600800000000005E-2</c:v>
                </c:pt>
                <c:pt idx="41365">
                  <c:v>6.9264800000000001E-2</c:v>
                </c:pt>
                <c:pt idx="41366">
                  <c:v>6.7954200000000006E-2</c:v>
                </c:pt>
                <c:pt idx="41367">
                  <c:v>6.6670999999999994E-2</c:v>
                </c:pt>
                <c:pt idx="41368">
                  <c:v>6.5416500000000002E-2</c:v>
                </c:pt>
                <c:pt idx="41369">
                  <c:v>6.4191600000000001E-2</c:v>
                </c:pt>
                <c:pt idx="41370">
                  <c:v>6.2997399999999995E-2</c:v>
                </c:pt>
                <c:pt idx="41371">
                  <c:v>6.1835300000000003E-2</c:v>
                </c:pt>
                <c:pt idx="41372">
                  <c:v>6.0706900000000001E-2</c:v>
                </c:pt>
                <c:pt idx="41373">
                  <c:v>5.9613100000000002E-2</c:v>
                </c:pt>
                <c:pt idx="41374">
                  <c:v>5.8554799999999997E-2</c:v>
                </c:pt>
                <c:pt idx="41375">
                  <c:v>5.7533000000000001E-2</c:v>
                </c:pt>
                <c:pt idx="41376">
                  <c:v>5.6547899999999998E-2</c:v>
                </c:pt>
                <c:pt idx="41377">
                  <c:v>5.55994E-2</c:v>
                </c:pt>
                <c:pt idx="41378">
                  <c:v>5.4687199999999998E-2</c:v>
                </c:pt>
                <c:pt idx="41379">
                  <c:v>5.3811699999999997E-2</c:v>
                </c:pt>
                <c:pt idx="41380">
                  <c:v>5.2973199999999998E-2</c:v>
                </c:pt>
                <c:pt idx="41381">
                  <c:v>5.2172299999999998E-2</c:v>
                </c:pt>
                <c:pt idx="41382">
                  <c:v>5.1409400000000001E-2</c:v>
                </c:pt>
                <c:pt idx="41383">
                  <c:v>5.0684899999999998E-2</c:v>
                </c:pt>
                <c:pt idx="41384">
                  <c:v>4.9999599999999998E-2</c:v>
                </c:pt>
                <c:pt idx="41385">
                  <c:v>4.9354200000000001E-2</c:v>
                </c:pt>
                <c:pt idx="41386">
                  <c:v>4.8748699999999999E-2</c:v>
                </c:pt>
                <c:pt idx="41387">
                  <c:v>4.8182500000000003E-2</c:v>
                </c:pt>
                <c:pt idx="41388">
                  <c:v>4.7654799999999997E-2</c:v>
                </c:pt>
                <c:pt idx="41389">
                  <c:v>4.7164900000000003E-2</c:v>
                </c:pt>
                <c:pt idx="41390">
                  <c:v>4.6712799999999999E-2</c:v>
                </c:pt>
                <c:pt idx="41391">
                  <c:v>4.6298899999999997E-2</c:v>
                </c:pt>
                <c:pt idx="41392">
                  <c:v>4.5923100000000001E-2</c:v>
                </c:pt>
                <c:pt idx="41393">
                  <c:v>4.5586000000000002E-2</c:v>
                </c:pt>
                <c:pt idx="41394">
                  <c:v>4.5288500000000002E-2</c:v>
                </c:pt>
                <c:pt idx="41395">
                  <c:v>4.5031099999999998E-2</c:v>
                </c:pt>
                <c:pt idx="41396">
                  <c:v>4.48145E-2</c:v>
                </c:pt>
                <c:pt idx="41397">
                  <c:v>4.4638999999999998E-2</c:v>
                </c:pt>
                <c:pt idx="41398">
                  <c:v>4.45044E-2</c:v>
                </c:pt>
                <c:pt idx="41399">
                  <c:v>4.4410400000000003E-2</c:v>
                </c:pt>
                <c:pt idx="41400">
                  <c:v>4.4356800000000002E-2</c:v>
                </c:pt>
                <c:pt idx="41401">
                  <c:v>4.4344000000000001E-2</c:v>
                </c:pt>
                <c:pt idx="41402">
                  <c:v>4.4372799999999997E-2</c:v>
                </c:pt>
                <c:pt idx="41403">
                  <c:v>4.4443299999999998E-2</c:v>
                </c:pt>
                <c:pt idx="41404">
                  <c:v>4.4554099999999999E-2</c:v>
                </c:pt>
                <c:pt idx="41405">
                  <c:v>4.4703100000000003E-2</c:v>
                </c:pt>
                <c:pt idx="41406">
                  <c:v>4.4888900000000002E-2</c:v>
                </c:pt>
                <c:pt idx="41407">
                  <c:v>4.51108E-2</c:v>
                </c:pt>
                <c:pt idx="41408">
                  <c:v>4.5368499999999999E-2</c:v>
                </c:pt>
                <c:pt idx="41409">
                  <c:v>4.56617E-2</c:v>
                </c:pt>
                <c:pt idx="41410">
                  <c:v>4.5990299999999998E-2</c:v>
                </c:pt>
                <c:pt idx="41411">
                  <c:v>4.6355E-2</c:v>
                </c:pt>
                <c:pt idx="41412">
                  <c:v>4.6755600000000001E-2</c:v>
                </c:pt>
                <c:pt idx="41413">
                  <c:v>4.7190599999999999E-2</c:v>
                </c:pt>
                <c:pt idx="41414">
                  <c:v>4.7658800000000001E-2</c:v>
                </c:pt>
                <c:pt idx="41415">
                  <c:v>4.81602E-2</c:v>
                </c:pt>
                <c:pt idx="41416">
                  <c:v>4.8695099999999998E-2</c:v>
                </c:pt>
                <c:pt idx="41417">
                  <c:v>4.9264099999999998E-2</c:v>
                </c:pt>
                <c:pt idx="41418">
                  <c:v>4.9867000000000002E-2</c:v>
                </c:pt>
                <c:pt idx="41419">
                  <c:v>5.0502600000000002E-2</c:v>
                </c:pt>
                <c:pt idx="41420">
                  <c:v>5.1170300000000002E-2</c:v>
                </c:pt>
                <c:pt idx="41421">
                  <c:v>5.1869699999999998E-2</c:v>
                </c:pt>
                <c:pt idx="41422">
                  <c:v>5.2599E-2</c:v>
                </c:pt>
                <c:pt idx="41423">
                  <c:v>5.3355800000000002E-2</c:v>
                </c:pt>
                <c:pt idx="41424">
                  <c:v>5.41383E-2</c:v>
                </c:pt>
                <c:pt idx="41425">
                  <c:v>5.4946000000000002E-2</c:v>
                </c:pt>
                <c:pt idx="41426">
                  <c:v>5.5778399999999999E-2</c:v>
                </c:pt>
                <c:pt idx="41427">
                  <c:v>5.6633999999999997E-2</c:v>
                </c:pt>
                <c:pt idx="41428">
                  <c:v>5.7511199999999998E-2</c:v>
                </c:pt>
                <c:pt idx="41429">
                  <c:v>5.84082E-2</c:v>
                </c:pt>
                <c:pt idx="41430">
                  <c:v>5.9324300000000003E-2</c:v>
                </c:pt>
                <c:pt idx="41431">
                  <c:v>6.0259800000000002E-2</c:v>
                </c:pt>
                <c:pt idx="41432">
                  <c:v>6.12153E-2</c:v>
                </c:pt>
                <c:pt idx="41433">
                  <c:v>6.2190299999999997E-2</c:v>
                </c:pt>
                <c:pt idx="41434">
                  <c:v>6.3183900000000001E-2</c:v>
                </c:pt>
                <c:pt idx="41435">
                  <c:v>6.41954E-2</c:v>
                </c:pt>
                <c:pt idx="41436">
                  <c:v>6.5224000000000004E-2</c:v>
                </c:pt>
                <c:pt idx="41437">
                  <c:v>6.62687E-2</c:v>
                </c:pt>
                <c:pt idx="41438">
                  <c:v>6.7329E-2</c:v>
                </c:pt>
                <c:pt idx="41439">
                  <c:v>6.8403800000000001E-2</c:v>
                </c:pt>
                <c:pt idx="41440">
                  <c:v>6.9491499999999998E-2</c:v>
                </c:pt>
                <c:pt idx="41441">
                  <c:v>7.0590700000000006E-2</c:v>
                </c:pt>
                <c:pt idx="41442">
                  <c:v>7.1699799999999994E-2</c:v>
                </c:pt>
                <c:pt idx="41443">
                  <c:v>7.2817000000000007E-2</c:v>
                </c:pt>
                <c:pt idx="41444">
                  <c:v>7.3940800000000001E-2</c:v>
                </c:pt>
                <c:pt idx="41445">
                  <c:v>7.5070799999999993E-2</c:v>
                </c:pt>
                <c:pt idx="41446">
                  <c:v>7.6206099999999999E-2</c:v>
                </c:pt>
                <c:pt idx="41447">
                  <c:v>7.7345399999999995E-2</c:v>
                </c:pt>
                <c:pt idx="41448">
                  <c:v>7.8487399999999999E-2</c:v>
                </c:pt>
                <c:pt idx="41449">
                  <c:v>7.9631199999999999E-2</c:v>
                </c:pt>
                <c:pt idx="41450">
                  <c:v>8.0776200000000006E-2</c:v>
                </c:pt>
                <c:pt idx="41451">
                  <c:v>8.1921400000000005E-2</c:v>
                </c:pt>
                <c:pt idx="41452">
                  <c:v>8.3065600000000003E-2</c:v>
                </c:pt>
                <c:pt idx="41453">
                  <c:v>8.4206400000000001E-2</c:v>
                </c:pt>
                <c:pt idx="41454">
                  <c:v>8.5342299999999996E-2</c:v>
                </c:pt>
                <c:pt idx="41455">
                  <c:v>8.6472800000000002E-2</c:v>
                </c:pt>
                <c:pt idx="41456">
                  <c:v>8.7597700000000001E-2</c:v>
                </c:pt>
                <c:pt idx="41457">
                  <c:v>8.8715299999999997E-2</c:v>
                </c:pt>
                <c:pt idx="41458">
                  <c:v>8.9823299999999995E-2</c:v>
                </c:pt>
                <c:pt idx="41459">
                  <c:v>9.0919700000000006E-2</c:v>
                </c:pt>
                <c:pt idx="41460">
                  <c:v>9.2004199999999994E-2</c:v>
                </c:pt>
                <c:pt idx="41461">
                  <c:v>9.3077599999999996E-2</c:v>
                </c:pt>
                <c:pt idx="41462">
                  <c:v>9.4140199999999993E-2</c:v>
                </c:pt>
                <c:pt idx="41463">
                  <c:v>9.5191499999999998E-2</c:v>
                </c:pt>
                <c:pt idx="41464">
                  <c:v>9.6229999999999996E-2</c:v>
                </c:pt>
                <c:pt idx="41465">
                  <c:v>9.7254199999999999E-2</c:v>
                </c:pt>
                <c:pt idx="41466">
                  <c:v>9.8262600000000005E-2</c:v>
                </c:pt>
                <c:pt idx="41467">
                  <c:v>9.9253800000000003E-2</c:v>
                </c:pt>
                <c:pt idx="41468">
                  <c:v>0.100226</c:v>
                </c:pt>
                <c:pt idx="41469">
                  <c:v>0.10117900000000001</c:v>
                </c:pt>
                <c:pt idx="41470">
                  <c:v>0.102113</c:v>
                </c:pt>
                <c:pt idx="41471">
                  <c:v>0.10302699999999999</c:v>
                </c:pt>
                <c:pt idx="41472">
                  <c:v>0.103924</c:v>
                </c:pt>
                <c:pt idx="41473">
                  <c:v>0.10480200000000001</c:v>
                </c:pt>
                <c:pt idx="41474">
                  <c:v>0.10566200000000001</c:v>
                </c:pt>
                <c:pt idx="41475">
                  <c:v>0.106502</c:v>
                </c:pt>
                <c:pt idx="41476">
                  <c:v>0.107322</c:v>
                </c:pt>
                <c:pt idx="41477">
                  <c:v>0.108122</c:v>
                </c:pt>
                <c:pt idx="41478">
                  <c:v>0.108901</c:v>
                </c:pt>
                <c:pt idx="41479">
                  <c:v>0.10965800000000001</c:v>
                </c:pt>
                <c:pt idx="41480">
                  <c:v>0.11039400000000001</c:v>
                </c:pt>
                <c:pt idx="41481">
                  <c:v>0.111108</c:v>
                </c:pt>
                <c:pt idx="41482">
                  <c:v>0.111799</c:v>
                </c:pt>
                <c:pt idx="41483">
                  <c:v>0.112467</c:v>
                </c:pt>
                <c:pt idx="41484">
                  <c:v>0.11311300000000001</c:v>
                </c:pt>
                <c:pt idx="41485">
                  <c:v>0.113735</c:v>
                </c:pt>
                <c:pt idx="41486">
                  <c:v>0.11433400000000001</c:v>
                </c:pt>
                <c:pt idx="41487">
                  <c:v>0.114909</c:v>
                </c:pt>
                <c:pt idx="41488">
                  <c:v>0.11545999999999999</c:v>
                </c:pt>
                <c:pt idx="41489">
                  <c:v>0.11598700000000001</c:v>
                </c:pt>
                <c:pt idx="41490">
                  <c:v>0.116489</c:v>
                </c:pt>
                <c:pt idx="41491">
                  <c:v>0.116968</c:v>
                </c:pt>
                <c:pt idx="41492">
                  <c:v>0.117422</c:v>
                </c:pt>
                <c:pt idx="41493">
                  <c:v>0.117853</c:v>
                </c:pt>
                <c:pt idx="41494">
                  <c:v>0.11826</c:v>
                </c:pt>
                <c:pt idx="41495">
                  <c:v>0.118645</c:v>
                </c:pt>
                <c:pt idx="41496">
                  <c:v>0.119006</c:v>
                </c:pt>
                <c:pt idx="41497">
                  <c:v>0.11934400000000001</c:v>
                </c:pt>
                <c:pt idx="41498">
                  <c:v>0.11966</c:v>
                </c:pt>
                <c:pt idx="41499">
                  <c:v>0.119952</c:v>
                </c:pt>
                <c:pt idx="41500">
                  <c:v>0.120223</c:v>
                </c:pt>
                <c:pt idx="41501">
                  <c:v>0.120475</c:v>
                </c:pt>
                <c:pt idx="41502">
                  <c:v>0.12070699999999999</c:v>
                </c:pt>
                <c:pt idx="41503">
                  <c:v>0.12092</c:v>
                </c:pt>
                <c:pt idx="41504">
                  <c:v>0.121115</c:v>
                </c:pt>
                <c:pt idx="41505">
                  <c:v>0.121292</c:v>
                </c:pt>
                <c:pt idx="41506">
                  <c:v>0.121451</c:v>
                </c:pt>
                <c:pt idx="41507">
                  <c:v>0.12159</c:v>
                </c:pt>
                <c:pt idx="41508">
                  <c:v>0.121712</c:v>
                </c:pt>
                <c:pt idx="41509">
                  <c:v>0.12181400000000001</c:v>
                </c:pt>
                <c:pt idx="41510">
                  <c:v>0.12189899999999999</c:v>
                </c:pt>
                <c:pt idx="41511">
                  <c:v>0.121964</c:v>
                </c:pt>
                <c:pt idx="41512">
                  <c:v>0.122012</c:v>
                </c:pt>
                <c:pt idx="41513">
                  <c:v>0.122042</c:v>
                </c:pt>
                <c:pt idx="41514">
                  <c:v>0.122055</c:v>
                </c:pt>
                <c:pt idx="41515">
                  <c:v>0.12205299999999999</c:v>
                </c:pt>
                <c:pt idx="41516">
                  <c:v>0.12203700000000001</c:v>
                </c:pt>
                <c:pt idx="41517">
                  <c:v>0.12200800000000001</c:v>
                </c:pt>
                <c:pt idx="41518">
                  <c:v>0.121966</c:v>
                </c:pt>
                <c:pt idx="41519">
                  <c:v>0.12191100000000001</c:v>
                </c:pt>
                <c:pt idx="41520">
                  <c:v>0.12184300000000001</c:v>
                </c:pt>
                <c:pt idx="41521">
                  <c:v>0.121762</c:v>
                </c:pt>
                <c:pt idx="41522">
                  <c:v>0.12167</c:v>
                </c:pt>
                <c:pt idx="41523">
                  <c:v>0.12156599999999999</c:v>
                </c:pt>
                <c:pt idx="41524">
                  <c:v>0.121452</c:v>
                </c:pt>
                <c:pt idx="41525">
                  <c:v>0.12132800000000001</c:v>
                </c:pt>
                <c:pt idx="41526">
                  <c:v>0.121194</c:v>
                </c:pt>
                <c:pt idx="41527">
                  <c:v>0.121049</c:v>
                </c:pt>
                <c:pt idx="41528">
                  <c:v>0.120895</c:v>
                </c:pt>
                <c:pt idx="41529">
                  <c:v>0.120731</c:v>
                </c:pt>
                <c:pt idx="41530">
                  <c:v>0.120559</c:v>
                </c:pt>
                <c:pt idx="41531">
                  <c:v>0.120378</c:v>
                </c:pt>
                <c:pt idx="41532">
                  <c:v>0.120189</c:v>
                </c:pt>
                <c:pt idx="41533">
                  <c:v>0.11999</c:v>
                </c:pt>
                <c:pt idx="41534">
                  <c:v>0.119784</c:v>
                </c:pt>
                <c:pt idx="41535">
                  <c:v>0.11957</c:v>
                </c:pt>
                <c:pt idx="41536">
                  <c:v>0.119351</c:v>
                </c:pt>
                <c:pt idx="41537">
                  <c:v>0.11912499999999999</c:v>
                </c:pt>
                <c:pt idx="41538">
                  <c:v>0.118893</c:v>
                </c:pt>
                <c:pt idx="41539">
                  <c:v>0.118656</c:v>
                </c:pt>
                <c:pt idx="41540">
                  <c:v>0.11841400000000001</c:v>
                </c:pt>
                <c:pt idx="41541">
                  <c:v>0.11816599999999999</c:v>
                </c:pt>
                <c:pt idx="41542">
                  <c:v>0.117913</c:v>
                </c:pt>
                <c:pt idx="41543">
                  <c:v>0.117656</c:v>
                </c:pt>
                <c:pt idx="41544">
                  <c:v>0.117392</c:v>
                </c:pt>
                <c:pt idx="41545">
                  <c:v>0.117123</c:v>
                </c:pt>
                <c:pt idx="41546">
                  <c:v>0.11684700000000001</c:v>
                </c:pt>
                <c:pt idx="41547">
                  <c:v>0.116566</c:v>
                </c:pt>
                <c:pt idx="41548">
                  <c:v>0.11627899999999999</c:v>
                </c:pt>
                <c:pt idx="41549">
                  <c:v>0.11598799999999999</c:v>
                </c:pt>
                <c:pt idx="41550">
                  <c:v>0.11569400000000001</c:v>
                </c:pt>
                <c:pt idx="41551">
                  <c:v>0.115397</c:v>
                </c:pt>
                <c:pt idx="41552">
                  <c:v>0.115095</c:v>
                </c:pt>
                <c:pt idx="41553">
                  <c:v>0.11479</c:v>
                </c:pt>
                <c:pt idx="41554">
                  <c:v>0.114481</c:v>
                </c:pt>
                <c:pt idx="41555">
                  <c:v>0.11416900000000001</c:v>
                </c:pt>
                <c:pt idx="41556">
                  <c:v>0.113853</c:v>
                </c:pt>
                <c:pt idx="41557">
                  <c:v>0.113534</c:v>
                </c:pt>
                <c:pt idx="41558">
                  <c:v>0.11321199999999999</c:v>
                </c:pt>
                <c:pt idx="41559">
                  <c:v>0.112886</c:v>
                </c:pt>
                <c:pt idx="41560">
                  <c:v>0.11255800000000001</c:v>
                </c:pt>
                <c:pt idx="41561">
                  <c:v>0.11222799999999999</c:v>
                </c:pt>
                <c:pt idx="41562">
                  <c:v>0.111897</c:v>
                </c:pt>
                <c:pt idx="41563">
                  <c:v>0.111565</c:v>
                </c:pt>
                <c:pt idx="41564">
                  <c:v>0.111233</c:v>
                </c:pt>
                <c:pt idx="41565">
                  <c:v>0.110901</c:v>
                </c:pt>
                <c:pt idx="41566">
                  <c:v>0.110568</c:v>
                </c:pt>
                <c:pt idx="41567">
                  <c:v>0.110234</c:v>
                </c:pt>
                <c:pt idx="41568">
                  <c:v>0.109899</c:v>
                </c:pt>
                <c:pt idx="41569">
                  <c:v>0.10956</c:v>
                </c:pt>
                <c:pt idx="41570">
                  <c:v>0.109218</c:v>
                </c:pt>
                <c:pt idx="41571">
                  <c:v>0.108873</c:v>
                </c:pt>
                <c:pt idx="41572">
                  <c:v>0.108526</c:v>
                </c:pt>
                <c:pt idx="41573">
                  <c:v>0.108177</c:v>
                </c:pt>
                <c:pt idx="41574">
                  <c:v>0.10782700000000001</c:v>
                </c:pt>
                <c:pt idx="41575">
                  <c:v>0.107473</c:v>
                </c:pt>
                <c:pt idx="41576">
                  <c:v>0.107115</c:v>
                </c:pt>
                <c:pt idx="41577">
                  <c:v>0.106754</c:v>
                </c:pt>
                <c:pt idx="41578">
                  <c:v>0.106391</c:v>
                </c:pt>
                <c:pt idx="41579">
                  <c:v>0.106026</c:v>
                </c:pt>
                <c:pt idx="41580">
                  <c:v>0.10566</c:v>
                </c:pt>
                <c:pt idx="41581">
                  <c:v>0.105294</c:v>
                </c:pt>
                <c:pt idx="41582">
                  <c:v>0.10492899999999999</c:v>
                </c:pt>
                <c:pt idx="41583">
                  <c:v>0.104564</c:v>
                </c:pt>
                <c:pt idx="41584">
                  <c:v>0.104197</c:v>
                </c:pt>
                <c:pt idx="41585">
                  <c:v>0.103826</c:v>
                </c:pt>
                <c:pt idx="41586">
                  <c:v>0.103453</c:v>
                </c:pt>
                <c:pt idx="41587">
                  <c:v>0.10308199999999999</c:v>
                </c:pt>
                <c:pt idx="41588">
                  <c:v>0.102715</c:v>
                </c:pt>
                <c:pt idx="41589">
                  <c:v>0.102357</c:v>
                </c:pt>
                <c:pt idx="41590">
                  <c:v>0.102004</c:v>
                </c:pt>
                <c:pt idx="41591">
                  <c:v>0.101656</c:v>
                </c:pt>
                <c:pt idx="41592">
                  <c:v>0.101313</c:v>
                </c:pt>
                <c:pt idx="41593">
                  <c:v>0.10097200000000001</c:v>
                </c:pt>
                <c:pt idx="41594">
                  <c:v>0.100635</c:v>
                </c:pt>
                <c:pt idx="41595">
                  <c:v>0.100299</c:v>
                </c:pt>
                <c:pt idx="41596">
                  <c:v>9.9963800000000005E-2</c:v>
                </c:pt>
                <c:pt idx="41597">
                  <c:v>9.9628700000000001E-2</c:v>
                </c:pt>
                <c:pt idx="41598">
                  <c:v>9.9292199999999997E-2</c:v>
                </c:pt>
                <c:pt idx="41599">
                  <c:v>9.8953100000000002E-2</c:v>
                </c:pt>
                <c:pt idx="41600">
                  <c:v>9.8610600000000007E-2</c:v>
                </c:pt>
                <c:pt idx="41601">
                  <c:v>9.8264299999999999E-2</c:v>
                </c:pt>
                <c:pt idx="41602">
                  <c:v>9.7913200000000006E-2</c:v>
                </c:pt>
                <c:pt idx="41603">
                  <c:v>9.7556199999999996E-2</c:v>
                </c:pt>
                <c:pt idx="41604">
                  <c:v>9.7192399999999998E-2</c:v>
                </c:pt>
                <c:pt idx="41605">
                  <c:v>9.6822199999999997E-2</c:v>
                </c:pt>
                <c:pt idx="41606">
                  <c:v>9.6447000000000005E-2</c:v>
                </c:pt>
                <c:pt idx="41607">
                  <c:v>9.6067399999999997E-2</c:v>
                </c:pt>
                <c:pt idx="41608">
                  <c:v>9.5682299999999998E-2</c:v>
                </c:pt>
                <c:pt idx="41609">
                  <c:v>9.5289799999999994E-2</c:v>
                </c:pt>
                <c:pt idx="41610">
                  <c:v>9.48875E-2</c:v>
                </c:pt>
                <c:pt idx="41611">
                  <c:v>9.4474100000000005E-2</c:v>
                </c:pt>
                <c:pt idx="41612">
                  <c:v>9.4048699999999999E-2</c:v>
                </c:pt>
                <c:pt idx="41613">
                  <c:v>9.3611100000000003E-2</c:v>
                </c:pt>
                <c:pt idx="41614">
                  <c:v>9.3161599999999997E-2</c:v>
                </c:pt>
                <c:pt idx="41615">
                  <c:v>9.2701800000000001E-2</c:v>
                </c:pt>
                <c:pt idx="41616">
                  <c:v>9.2232700000000001E-2</c:v>
                </c:pt>
                <c:pt idx="41617">
                  <c:v>9.1753399999999999E-2</c:v>
                </c:pt>
                <c:pt idx="41618">
                  <c:v>9.1260999999999995E-2</c:v>
                </c:pt>
                <c:pt idx="41619">
                  <c:v>9.0752899999999997E-2</c:v>
                </c:pt>
                <c:pt idx="41620">
                  <c:v>9.0229100000000007E-2</c:v>
                </c:pt>
                <c:pt idx="41621">
                  <c:v>8.9690400000000003E-2</c:v>
                </c:pt>
                <c:pt idx="41622">
                  <c:v>8.9135900000000004E-2</c:v>
                </c:pt>
                <c:pt idx="41623">
                  <c:v>8.85629E-2</c:v>
                </c:pt>
                <c:pt idx="41624">
                  <c:v>8.7968699999999997E-2</c:v>
                </c:pt>
                <c:pt idx="41625">
                  <c:v>8.7352799999999994E-2</c:v>
                </c:pt>
                <c:pt idx="41626">
                  <c:v>8.6715600000000004E-2</c:v>
                </c:pt>
                <c:pt idx="41627">
                  <c:v>8.6056900000000006E-2</c:v>
                </c:pt>
                <c:pt idx="41628">
                  <c:v>8.5376400000000005E-2</c:v>
                </c:pt>
                <c:pt idx="41629">
                  <c:v>8.4673899999999996E-2</c:v>
                </c:pt>
                <c:pt idx="41630">
                  <c:v>8.3950300000000005E-2</c:v>
                </c:pt>
                <c:pt idx="41631">
                  <c:v>8.32064E-2</c:v>
                </c:pt>
                <c:pt idx="41632">
                  <c:v>8.2441600000000004E-2</c:v>
                </c:pt>
                <c:pt idx="41633">
                  <c:v>8.1654000000000004E-2</c:v>
                </c:pt>
                <c:pt idx="41634">
                  <c:v>8.0840999999999996E-2</c:v>
                </c:pt>
                <c:pt idx="41635">
                  <c:v>8.0001699999999995E-2</c:v>
                </c:pt>
                <c:pt idx="41636">
                  <c:v>7.9138299999999995E-2</c:v>
                </c:pt>
                <c:pt idx="41637">
                  <c:v>7.8252799999999997E-2</c:v>
                </c:pt>
                <c:pt idx="41638">
                  <c:v>7.7346200000000004E-2</c:v>
                </c:pt>
                <c:pt idx="41639">
                  <c:v>7.6417700000000005E-2</c:v>
                </c:pt>
                <c:pt idx="41640">
                  <c:v>7.5465900000000002E-2</c:v>
                </c:pt>
                <c:pt idx="41641">
                  <c:v>7.4490200000000006E-2</c:v>
                </c:pt>
                <c:pt idx="41642">
                  <c:v>7.3490899999999998E-2</c:v>
                </c:pt>
                <c:pt idx="41643">
                  <c:v>7.2466900000000001E-2</c:v>
                </c:pt>
                <c:pt idx="41644">
                  <c:v>7.1416400000000005E-2</c:v>
                </c:pt>
                <c:pt idx="41645">
                  <c:v>7.0337999999999998E-2</c:v>
                </c:pt>
                <c:pt idx="41646">
                  <c:v>6.9230200000000006E-2</c:v>
                </c:pt>
                <c:pt idx="41647">
                  <c:v>6.8090300000000006E-2</c:v>
                </c:pt>
                <c:pt idx="41648">
                  <c:v>6.6916799999999999E-2</c:v>
                </c:pt>
                <c:pt idx="41649">
                  <c:v>6.5712300000000001E-2</c:v>
                </c:pt>
                <c:pt idx="41650">
                  <c:v>6.4480099999999999E-2</c:v>
                </c:pt>
                <c:pt idx="41651">
                  <c:v>6.3220799999999994E-2</c:v>
                </c:pt>
                <c:pt idx="41652">
                  <c:v>6.1934099999999999E-2</c:v>
                </c:pt>
                <c:pt idx="41653">
                  <c:v>6.0620100000000003E-2</c:v>
                </c:pt>
                <c:pt idx="41654">
                  <c:v>5.92805E-2</c:v>
                </c:pt>
                <c:pt idx="41655">
                  <c:v>5.7917099999999999E-2</c:v>
                </c:pt>
                <c:pt idx="41656">
                  <c:v>5.6530400000000001E-2</c:v>
                </c:pt>
                <c:pt idx="41657">
                  <c:v>5.5120799999999998E-2</c:v>
                </c:pt>
                <c:pt idx="41658">
                  <c:v>5.3689300000000002E-2</c:v>
                </c:pt>
                <c:pt idx="41659">
                  <c:v>5.22373E-2</c:v>
                </c:pt>
                <c:pt idx="41660">
                  <c:v>5.0766600000000002E-2</c:v>
                </c:pt>
                <c:pt idx="41661">
                  <c:v>4.9278000000000002E-2</c:v>
                </c:pt>
                <c:pt idx="41662">
                  <c:v>4.7771500000000001E-2</c:v>
                </c:pt>
                <c:pt idx="41663">
                  <c:v>4.6248400000000002E-2</c:v>
                </c:pt>
                <c:pt idx="41664">
                  <c:v>4.4712000000000002E-2</c:v>
                </c:pt>
                <c:pt idx="41665">
                  <c:v>4.3164599999999997E-2</c:v>
                </c:pt>
                <c:pt idx="41666">
                  <c:v>4.1607699999999997E-2</c:v>
                </c:pt>
                <c:pt idx="41667">
                  <c:v>4.0043500000000003E-2</c:v>
                </c:pt>
                <c:pt idx="41668">
                  <c:v>3.8476400000000001E-2</c:v>
                </c:pt>
                <c:pt idx="41669">
                  <c:v>3.6909900000000002E-2</c:v>
                </c:pt>
                <c:pt idx="41670">
                  <c:v>3.5344800000000003E-2</c:v>
                </c:pt>
                <c:pt idx="41671">
                  <c:v>3.3780900000000003E-2</c:v>
                </c:pt>
                <c:pt idx="41672">
                  <c:v>3.2219499999999998E-2</c:v>
                </c:pt>
                <c:pt idx="41673">
                  <c:v>3.0663300000000001E-2</c:v>
                </c:pt>
                <c:pt idx="41674">
                  <c:v>2.9115800000000001E-2</c:v>
                </c:pt>
                <c:pt idx="41675">
                  <c:v>2.7580299999999999E-2</c:v>
                </c:pt>
                <c:pt idx="41676">
                  <c:v>2.6058899999999999E-2</c:v>
                </c:pt>
                <c:pt idx="41677">
                  <c:v>2.45522E-2</c:v>
                </c:pt>
                <c:pt idx="41678">
                  <c:v>2.3060600000000001E-2</c:v>
                </c:pt>
                <c:pt idx="41679">
                  <c:v>2.1585799999999999E-2</c:v>
                </c:pt>
                <c:pt idx="41680">
                  <c:v>2.0130700000000001E-2</c:v>
                </c:pt>
                <c:pt idx="41681">
                  <c:v>1.8697600000000002E-2</c:v>
                </c:pt>
                <c:pt idx="41682">
                  <c:v>1.72894E-2</c:v>
                </c:pt>
                <c:pt idx="41683">
                  <c:v>1.5909199999999998E-2</c:v>
                </c:pt>
                <c:pt idx="41684">
                  <c:v>1.4556599999999999E-2</c:v>
                </c:pt>
                <c:pt idx="41685">
                  <c:v>1.32283E-2</c:v>
                </c:pt>
                <c:pt idx="41686">
                  <c:v>1.1924199999999999E-2</c:v>
                </c:pt>
                <c:pt idx="41687">
                  <c:v>1.06499E-2</c:v>
                </c:pt>
                <c:pt idx="41688" formatCode="0.00E+00">
                  <c:v>9.4111799999999999E-3</c:v>
                </c:pt>
                <c:pt idx="41689" formatCode="0.00E+00">
                  <c:v>8.2107499999999993E-3</c:v>
                </c:pt>
                <c:pt idx="41690" formatCode="0.00E+00">
                  <c:v>7.0495000000000002E-3</c:v>
                </c:pt>
                <c:pt idx="41691" formatCode="0.00E+00">
                  <c:v>5.9281100000000003E-3</c:v>
                </c:pt>
                <c:pt idx="41692" formatCode="0.00E+00">
                  <c:v>4.8471800000000004E-3</c:v>
                </c:pt>
                <c:pt idx="41693" formatCode="0.00E+00">
                  <c:v>3.8078700000000001E-3</c:v>
                </c:pt>
                <c:pt idx="41694" formatCode="0.00E+00">
                  <c:v>2.8121499999999998E-3</c:v>
                </c:pt>
                <c:pt idx="41695" formatCode="0.00E+00">
                  <c:v>1.86141E-3</c:v>
                </c:pt>
                <c:pt idx="41696" formatCode="0.00E+00">
                  <c:v>9.56294E-4</c:v>
                </c:pt>
                <c:pt idx="41697" formatCode="0.00E+00">
                  <c:v>9.8308599999999996E-5</c:v>
                </c:pt>
                <c:pt idx="41698" formatCode="0.00E+00">
                  <c:v>-7.0954500000000001E-4</c:v>
                </c:pt>
                <c:pt idx="41699" formatCode="0.00E+00">
                  <c:v>-1.46459E-3</c:v>
                </c:pt>
                <c:pt idx="41700" formatCode="0.00E+00">
                  <c:v>-2.1661599999999999E-3</c:v>
                </c:pt>
                <c:pt idx="41701" formatCode="0.00E+00">
                  <c:v>-2.8149799999999999E-3</c:v>
                </c:pt>
                <c:pt idx="41702" formatCode="0.00E+00">
                  <c:v>-3.4119300000000001E-3</c:v>
                </c:pt>
                <c:pt idx="41703" formatCode="0.00E+00">
                  <c:v>-3.95708E-3</c:v>
                </c:pt>
                <c:pt idx="41704" formatCode="0.00E+00">
                  <c:v>-4.44941E-3</c:v>
                </c:pt>
                <c:pt idx="41705" formatCode="0.00E+00">
                  <c:v>-4.8875899999999998E-3</c:v>
                </c:pt>
                <c:pt idx="41706" formatCode="0.00E+00">
                  <c:v>-5.27035E-3</c:v>
                </c:pt>
                <c:pt idx="41707" formatCode="0.00E+00">
                  <c:v>-5.5969100000000001E-3</c:v>
                </c:pt>
                <c:pt idx="41708" formatCode="0.00E+00">
                  <c:v>-5.8672300000000002E-3</c:v>
                </c:pt>
                <c:pt idx="41709" formatCode="0.00E+00">
                  <c:v>-6.0815799999999996E-3</c:v>
                </c:pt>
                <c:pt idx="41710" formatCode="0.00E+00">
                  <c:v>-6.2399300000000003E-3</c:v>
                </c:pt>
                <c:pt idx="41711" formatCode="0.00E+00">
                  <c:v>-6.3413999999999996E-3</c:v>
                </c:pt>
                <c:pt idx="41712" formatCode="0.00E+00">
                  <c:v>-6.38472E-3</c:v>
                </c:pt>
                <c:pt idx="41713" formatCode="0.00E+00">
                  <c:v>-6.3701900000000004E-3</c:v>
                </c:pt>
                <c:pt idx="41714" formatCode="0.00E+00">
                  <c:v>-6.3003199999999999E-3</c:v>
                </c:pt>
                <c:pt idx="41715" formatCode="0.00E+00">
                  <c:v>-6.1780899999999998E-3</c:v>
                </c:pt>
                <c:pt idx="41716" formatCode="0.00E+00">
                  <c:v>-6.0049400000000003E-3</c:v>
                </c:pt>
                <c:pt idx="41717" formatCode="0.00E+00">
                  <c:v>-5.7804600000000003E-3</c:v>
                </c:pt>
                <c:pt idx="41718" formatCode="0.00E+00">
                  <c:v>-5.5046399999999999E-3</c:v>
                </c:pt>
                <c:pt idx="41719" formatCode="0.00E+00">
                  <c:v>-5.1782199999999999E-3</c:v>
                </c:pt>
                <c:pt idx="41720" formatCode="0.00E+00">
                  <c:v>-4.8014199999999998E-3</c:v>
                </c:pt>
                <c:pt idx="41721" formatCode="0.00E+00">
                  <c:v>-4.3756999999999997E-3</c:v>
                </c:pt>
                <c:pt idx="41722" formatCode="0.00E+00">
                  <c:v>-3.9037999999999998E-3</c:v>
                </c:pt>
                <c:pt idx="41723" formatCode="0.00E+00">
                  <c:v>-3.38617E-3</c:v>
                </c:pt>
                <c:pt idx="41724" formatCode="0.00E+00">
                  <c:v>-2.8212300000000001E-3</c:v>
                </c:pt>
                <c:pt idx="41725" formatCode="0.00E+00">
                  <c:v>-2.2087000000000001E-3</c:v>
                </c:pt>
                <c:pt idx="41726" formatCode="0.00E+00">
                  <c:v>-1.5504200000000001E-3</c:v>
                </c:pt>
                <c:pt idx="41727" formatCode="0.00E+00">
                  <c:v>-8.4882000000000002E-4</c:v>
                </c:pt>
                <c:pt idx="41728" formatCode="0.00E+00">
                  <c:v>-1.05257E-4</c:v>
                </c:pt>
                <c:pt idx="41729" formatCode="0.00E+00">
                  <c:v>6.7926499999999997E-4</c:v>
                </c:pt>
                <c:pt idx="41730" formatCode="0.00E+00">
                  <c:v>1.50369E-3</c:v>
                </c:pt>
                <c:pt idx="41731" formatCode="0.00E+00">
                  <c:v>2.3700499999999998E-3</c:v>
                </c:pt>
                <c:pt idx="41732" formatCode="0.00E+00">
                  <c:v>3.2824999999999998E-3</c:v>
                </c:pt>
                <c:pt idx="41733" formatCode="0.00E+00">
                  <c:v>4.2410800000000004E-3</c:v>
                </c:pt>
                <c:pt idx="41734" formatCode="0.00E+00">
                  <c:v>5.2403299999999996E-3</c:v>
                </c:pt>
                <c:pt idx="41735" formatCode="0.00E+00">
                  <c:v>6.2749600000000004E-3</c:v>
                </c:pt>
                <c:pt idx="41736" formatCode="0.00E+00">
                  <c:v>7.3428800000000004E-3</c:v>
                </c:pt>
                <c:pt idx="41737" formatCode="0.00E+00">
                  <c:v>8.4415400000000008E-3</c:v>
                </c:pt>
                <c:pt idx="41738" formatCode="0.00E+00">
                  <c:v>9.5670000000000009E-3</c:v>
                </c:pt>
                <c:pt idx="41739">
                  <c:v>1.07163E-2</c:v>
                </c:pt>
                <c:pt idx="41740">
                  <c:v>1.18876E-2</c:v>
                </c:pt>
                <c:pt idx="41741">
                  <c:v>1.3080400000000001E-2</c:v>
                </c:pt>
                <c:pt idx="41742">
                  <c:v>1.42933E-2</c:v>
                </c:pt>
                <c:pt idx="41743">
                  <c:v>1.55234E-2</c:v>
                </c:pt>
                <c:pt idx="41744">
                  <c:v>1.6767199999999999E-2</c:v>
                </c:pt>
                <c:pt idx="41745">
                  <c:v>1.8021100000000002E-2</c:v>
                </c:pt>
                <c:pt idx="41746">
                  <c:v>1.92792E-2</c:v>
                </c:pt>
                <c:pt idx="41747">
                  <c:v>2.0533099999999999E-2</c:v>
                </c:pt>
                <c:pt idx="41748">
                  <c:v>2.17761E-2</c:v>
                </c:pt>
                <c:pt idx="41749">
                  <c:v>2.3005100000000001E-2</c:v>
                </c:pt>
                <c:pt idx="41750">
                  <c:v>2.42198E-2</c:v>
                </c:pt>
                <c:pt idx="41751">
                  <c:v>2.5419600000000001E-2</c:v>
                </c:pt>
                <c:pt idx="41752">
                  <c:v>2.6603600000000002E-2</c:v>
                </c:pt>
                <c:pt idx="41753">
                  <c:v>2.7771199999999999E-2</c:v>
                </c:pt>
                <c:pt idx="41754">
                  <c:v>2.8921599999999999E-2</c:v>
                </c:pt>
                <c:pt idx="41755">
                  <c:v>3.0052700000000002E-2</c:v>
                </c:pt>
                <c:pt idx="41756">
                  <c:v>3.1160799999999999E-2</c:v>
                </c:pt>
                <c:pt idx="41757">
                  <c:v>3.2242600000000003E-2</c:v>
                </c:pt>
                <c:pt idx="41758">
                  <c:v>3.3294299999999999E-2</c:v>
                </c:pt>
                <c:pt idx="41759">
                  <c:v>3.4310599999999997E-2</c:v>
                </c:pt>
                <c:pt idx="41760">
                  <c:v>3.52856E-2</c:v>
                </c:pt>
                <c:pt idx="41761">
                  <c:v>3.6213599999999999E-2</c:v>
                </c:pt>
                <c:pt idx="41762">
                  <c:v>3.7089799999999999E-2</c:v>
                </c:pt>
                <c:pt idx="41763">
                  <c:v>3.7913099999999998E-2</c:v>
                </c:pt>
                <c:pt idx="41764">
                  <c:v>3.8684200000000002E-2</c:v>
                </c:pt>
                <c:pt idx="41765">
                  <c:v>3.9401899999999997E-2</c:v>
                </c:pt>
                <c:pt idx="41766">
                  <c:v>4.0062E-2</c:v>
                </c:pt>
                <c:pt idx="41767">
                  <c:v>4.0661000000000003E-2</c:v>
                </c:pt>
                <c:pt idx="41768">
                  <c:v>4.1197499999999998E-2</c:v>
                </c:pt>
                <c:pt idx="41769">
                  <c:v>4.1669499999999998E-2</c:v>
                </c:pt>
                <c:pt idx="41770">
                  <c:v>4.2074300000000002E-2</c:v>
                </c:pt>
                <c:pt idx="41771">
                  <c:v>4.2410799999999998E-2</c:v>
                </c:pt>
                <c:pt idx="41772">
                  <c:v>4.26792E-2</c:v>
                </c:pt>
                <c:pt idx="41773">
                  <c:v>4.2878399999999997E-2</c:v>
                </c:pt>
                <c:pt idx="41774">
                  <c:v>4.3004500000000001E-2</c:v>
                </c:pt>
                <c:pt idx="41775">
                  <c:v>4.3054099999999998E-2</c:v>
                </c:pt>
                <c:pt idx="41776">
                  <c:v>4.3025599999999997E-2</c:v>
                </c:pt>
                <c:pt idx="41777">
                  <c:v>4.29171E-2</c:v>
                </c:pt>
                <c:pt idx="41778">
                  <c:v>4.2726300000000002E-2</c:v>
                </c:pt>
                <c:pt idx="41779">
                  <c:v>4.2453499999999998E-2</c:v>
                </c:pt>
                <c:pt idx="41780">
                  <c:v>4.2101399999999997E-2</c:v>
                </c:pt>
                <c:pt idx="41781">
                  <c:v>4.1670899999999997E-2</c:v>
                </c:pt>
                <c:pt idx="41782">
                  <c:v>4.1161999999999997E-2</c:v>
                </c:pt>
                <c:pt idx="41783">
                  <c:v>4.0575600000000003E-2</c:v>
                </c:pt>
                <c:pt idx="41784">
                  <c:v>3.9912099999999999E-2</c:v>
                </c:pt>
                <c:pt idx="41785">
                  <c:v>3.9170900000000002E-2</c:v>
                </c:pt>
                <c:pt idx="41786">
                  <c:v>3.8351499999999997E-2</c:v>
                </c:pt>
                <c:pt idx="41787">
                  <c:v>3.7453399999999998E-2</c:v>
                </c:pt>
                <c:pt idx="41788">
                  <c:v>3.6475599999999997E-2</c:v>
                </c:pt>
                <c:pt idx="41789">
                  <c:v>3.5415700000000001E-2</c:v>
                </c:pt>
                <c:pt idx="41790">
                  <c:v>3.42714E-2</c:v>
                </c:pt>
                <c:pt idx="41791">
                  <c:v>3.3042000000000002E-2</c:v>
                </c:pt>
                <c:pt idx="41792">
                  <c:v>3.1728300000000001E-2</c:v>
                </c:pt>
                <c:pt idx="41793">
                  <c:v>3.0330699999999999E-2</c:v>
                </c:pt>
                <c:pt idx="41794">
                  <c:v>2.88496E-2</c:v>
                </c:pt>
                <c:pt idx="41795">
                  <c:v>2.7285299999999998E-2</c:v>
                </c:pt>
                <c:pt idx="41796">
                  <c:v>2.5637400000000001E-2</c:v>
                </c:pt>
                <c:pt idx="41797">
                  <c:v>2.3907600000000001E-2</c:v>
                </c:pt>
                <c:pt idx="41798">
                  <c:v>2.2099799999999999E-2</c:v>
                </c:pt>
                <c:pt idx="41799">
                  <c:v>2.02157E-2</c:v>
                </c:pt>
                <c:pt idx="41800">
                  <c:v>1.8253599999999998E-2</c:v>
                </c:pt>
                <c:pt idx="41801">
                  <c:v>1.62133E-2</c:v>
                </c:pt>
                <c:pt idx="41802">
                  <c:v>1.4099E-2</c:v>
                </c:pt>
                <c:pt idx="41803">
                  <c:v>1.1917000000000001E-2</c:v>
                </c:pt>
                <c:pt idx="41804" formatCode="0.00E+00">
                  <c:v>9.6732599999999995E-3</c:v>
                </c:pt>
                <c:pt idx="41805" formatCode="0.00E+00">
                  <c:v>7.3722700000000002E-3</c:v>
                </c:pt>
                <c:pt idx="41806" formatCode="0.00E+00">
                  <c:v>5.0167700000000003E-3</c:v>
                </c:pt>
                <c:pt idx="41807" formatCode="0.00E+00">
                  <c:v>2.6087200000000001E-3</c:v>
                </c:pt>
                <c:pt idx="41808" formatCode="0.00E+00">
                  <c:v>1.5091200000000001E-4</c:v>
                </c:pt>
                <c:pt idx="41809" formatCode="0.00E+00">
                  <c:v>-2.3529699999999998E-3</c:v>
                </c:pt>
                <c:pt idx="41810" formatCode="0.00E+00">
                  <c:v>-4.9029E-3</c:v>
                </c:pt>
                <c:pt idx="41811" formatCode="0.00E+00">
                  <c:v>-7.50214E-3</c:v>
                </c:pt>
                <c:pt idx="41812">
                  <c:v>-1.0151E-2</c:v>
                </c:pt>
                <c:pt idx="41813">
                  <c:v>-1.28465E-2</c:v>
                </c:pt>
                <c:pt idx="41814">
                  <c:v>-1.55861E-2</c:v>
                </c:pt>
                <c:pt idx="41815">
                  <c:v>-1.8368499999999999E-2</c:v>
                </c:pt>
                <c:pt idx="41816">
                  <c:v>-2.1190899999999999E-2</c:v>
                </c:pt>
                <c:pt idx="41817">
                  <c:v>-2.4049600000000001E-2</c:v>
                </c:pt>
                <c:pt idx="41818">
                  <c:v>-2.6943000000000002E-2</c:v>
                </c:pt>
                <c:pt idx="41819">
                  <c:v>-2.9870399999999998E-2</c:v>
                </c:pt>
                <c:pt idx="41820">
                  <c:v>-3.2829799999999999E-2</c:v>
                </c:pt>
                <c:pt idx="41821">
                  <c:v>-3.5820600000000001E-2</c:v>
                </c:pt>
                <c:pt idx="41822">
                  <c:v>-3.8844999999999998E-2</c:v>
                </c:pt>
                <c:pt idx="41823">
                  <c:v>-4.1902000000000002E-2</c:v>
                </c:pt>
                <c:pt idx="41824">
                  <c:v>-4.4986400000000003E-2</c:v>
                </c:pt>
                <c:pt idx="41825">
                  <c:v>-4.8094199999999997E-2</c:v>
                </c:pt>
                <c:pt idx="41826">
                  <c:v>-5.1223499999999998E-2</c:v>
                </c:pt>
                <c:pt idx="41827">
                  <c:v>-5.4371700000000002E-2</c:v>
                </c:pt>
                <c:pt idx="41828">
                  <c:v>-5.7535000000000003E-2</c:v>
                </c:pt>
                <c:pt idx="41829">
                  <c:v>-6.071E-2</c:v>
                </c:pt>
                <c:pt idx="41830">
                  <c:v>-6.3892599999999994E-2</c:v>
                </c:pt>
                <c:pt idx="41831">
                  <c:v>-6.7074499999999995E-2</c:v>
                </c:pt>
                <c:pt idx="41832">
                  <c:v>-7.0244899999999999E-2</c:v>
                </c:pt>
                <c:pt idx="41833">
                  <c:v>-7.3398900000000003E-2</c:v>
                </c:pt>
                <c:pt idx="41834">
                  <c:v>-7.6537099999999997E-2</c:v>
                </c:pt>
                <c:pt idx="41835">
                  <c:v>-7.9658099999999996E-2</c:v>
                </c:pt>
                <c:pt idx="41836">
                  <c:v>-8.2756300000000005E-2</c:v>
                </c:pt>
                <c:pt idx="41837">
                  <c:v>-8.5827200000000006E-2</c:v>
                </c:pt>
                <c:pt idx="41838">
                  <c:v>-8.8868799999999998E-2</c:v>
                </c:pt>
                <c:pt idx="41839">
                  <c:v>-9.1878600000000005E-2</c:v>
                </c:pt>
                <c:pt idx="41840">
                  <c:v>-9.4853699999999999E-2</c:v>
                </c:pt>
                <c:pt idx="41841">
                  <c:v>-9.7792299999999999E-2</c:v>
                </c:pt>
                <c:pt idx="41842">
                  <c:v>-0.100693</c:v>
                </c:pt>
                <c:pt idx="41843">
                  <c:v>-0.10355399999999999</c:v>
                </c:pt>
                <c:pt idx="41844">
                  <c:v>-0.106377</c:v>
                </c:pt>
                <c:pt idx="41845">
                  <c:v>-0.10915800000000001</c:v>
                </c:pt>
                <c:pt idx="41846">
                  <c:v>-0.111897</c:v>
                </c:pt>
                <c:pt idx="41847">
                  <c:v>-0.114591</c:v>
                </c:pt>
                <c:pt idx="41848">
                  <c:v>-0.117234</c:v>
                </c:pt>
                <c:pt idx="41849">
                  <c:v>-0.119821</c:v>
                </c:pt>
                <c:pt idx="41850">
                  <c:v>-0.122348</c:v>
                </c:pt>
                <c:pt idx="41851">
                  <c:v>-0.124815</c:v>
                </c:pt>
                <c:pt idx="41852">
                  <c:v>-0.127225</c:v>
                </c:pt>
                <c:pt idx="41853">
                  <c:v>-0.129576</c:v>
                </c:pt>
                <c:pt idx="41854">
                  <c:v>-0.13186</c:v>
                </c:pt>
                <c:pt idx="41855">
                  <c:v>-0.13406899999999999</c:v>
                </c:pt>
                <c:pt idx="41856">
                  <c:v>-0.13619800000000001</c:v>
                </c:pt>
                <c:pt idx="41857">
                  <c:v>-0.13824600000000001</c:v>
                </c:pt>
                <c:pt idx="41858">
                  <c:v>-0.14021400000000001</c:v>
                </c:pt>
                <c:pt idx="41859">
                  <c:v>-0.14210400000000001</c:v>
                </c:pt>
                <c:pt idx="41860">
                  <c:v>-0.14391499999999999</c:v>
                </c:pt>
                <c:pt idx="41861">
                  <c:v>-0.145649</c:v>
                </c:pt>
                <c:pt idx="41862">
                  <c:v>-0.14730099999999999</c:v>
                </c:pt>
                <c:pt idx="41863">
                  <c:v>-0.148869</c:v>
                </c:pt>
                <c:pt idx="41864">
                  <c:v>-0.15035100000000001</c:v>
                </c:pt>
                <c:pt idx="41865">
                  <c:v>-0.151749</c:v>
                </c:pt>
                <c:pt idx="41866">
                  <c:v>-0.153063</c:v>
                </c:pt>
                <c:pt idx="41867">
                  <c:v>-0.15429699999999999</c:v>
                </c:pt>
                <c:pt idx="41868">
                  <c:v>-0.15545200000000001</c:v>
                </c:pt>
                <c:pt idx="41869">
                  <c:v>-0.156529</c:v>
                </c:pt>
                <c:pt idx="41870">
                  <c:v>-0.15753</c:v>
                </c:pt>
                <c:pt idx="41871">
                  <c:v>-0.15845500000000001</c:v>
                </c:pt>
                <c:pt idx="41872">
                  <c:v>-0.159299</c:v>
                </c:pt>
                <c:pt idx="41873">
                  <c:v>-0.16006000000000001</c:v>
                </c:pt>
                <c:pt idx="41874">
                  <c:v>-0.16073799999999999</c:v>
                </c:pt>
                <c:pt idx="41875">
                  <c:v>-0.161331</c:v>
                </c:pt>
                <c:pt idx="41876">
                  <c:v>-0.16184000000000001</c:v>
                </c:pt>
                <c:pt idx="41877">
                  <c:v>-0.162268</c:v>
                </c:pt>
                <c:pt idx="41878">
                  <c:v>-0.16261600000000001</c:v>
                </c:pt>
                <c:pt idx="41879">
                  <c:v>-0.162886</c:v>
                </c:pt>
                <c:pt idx="41880">
                  <c:v>-0.163075</c:v>
                </c:pt>
                <c:pt idx="41881">
                  <c:v>-0.16319</c:v>
                </c:pt>
                <c:pt idx="41882">
                  <c:v>-0.16323599999999999</c:v>
                </c:pt>
                <c:pt idx="41883">
                  <c:v>-0.163219</c:v>
                </c:pt>
                <c:pt idx="41884">
                  <c:v>-0.16314000000000001</c:v>
                </c:pt>
                <c:pt idx="41885">
                  <c:v>-0.16300200000000001</c:v>
                </c:pt>
                <c:pt idx="41886">
                  <c:v>-0.16280600000000001</c:v>
                </c:pt>
                <c:pt idx="41887">
                  <c:v>-0.162553</c:v>
                </c:pt>
                <c:pt idx="41888">
                  <c:v>-0.162244</c:v>
                </c:pt>
                <c:pt idx="41889">
                  <c:v>-0.16188</c:v>
                </c:pt>
                <c:pt idx="41890">
                  <c:v>-0.161466</c:v>
                </c:pt>
                <c:pt idx="41891">
                  <c:v>-0.16100500000000001</c:v>
                </c:pt>
                <c:pt idx="41892">
                  <c:v>-0.160499</c:v>
                </c:pt>
                <c:pt idx="41893">
                  <c:v>-0.15995000000000001</c:v>
                </c:pt>
                <c:pt idx="41894">
                  <c:v>-0.159358</c:v>
                </c:pt>
                <c:pt idx="41895">
                  <c:v>-0.158725</c:v>
                </c:pt>
                <c:pt idx="41896">
                  <c:v>-0.158053</c:v>
                </c:pt>
                <c:pt idx="41897">
                  <c:v>-0.15734300000000001</c:v>
                </c:pt>
                <c:pt idx="41898">
                  <c:v>-0.15659600000000001</c:v>
                </c:pt>
                <c:pt idx="41899">
                  <c:v>-0.15581700000000001</c:v>
                </c:pt>
                <c:pt idx="41900">
                  <c:v>-0.15501499999999999</c:v>
                </c:pt>
                <c:pt idx="41901">
                  <c:v>-0.154198</c:v>
                </c:pt>
                <c:pt idx="41902">
                  <c:v>-0.15336900000000001</c:v>
                </c:pt>
                <c:pt idx="41903">
                  <c:v>-0.15253</c:v>
                </c:pt>
                <c:pt idx="41904">
                  <c:v>-0.15168200000000001</c:v>
                </c:pt>
                <c:pt idx="41905">
                  <c:v>-0.15082699999999999</c:v>
                </c:pt>
                <c:pt idx="41906">
                  <c:v>-0.14996599999999999</c:v>
                </c:pt>
                <c:pt idx="41907">
                  <c:v>-0.14910000000000001</c:v>
                </c:pt>
                <c:pt idx="41908">
                  <c:v>-0.14823</c:v>
                </c:pt>
                <c:pt idx="41909">
                  <c:v>-0.14735599999999999</c:v>
                </c:pt>
                <c:pt idx="41910">
                  <c:v>-0.146481</c:v>
                </c:pt>
                <c:pt idx="41911">
                  <c:v>-0.145619</c:v>
                </c:pt>
                <c:pt idx="41912">
                  <c:v>-0.14477899999999999</c:v>
                </c:pt>
                <c:pt idx="41913">
                  <c:v>-0.14396300000000001</c:v>
                </c:pt>
                <c:pt idx="41914">
                  <c:v>-0.143174</c:v>
                </c:pt>
                <c:pt idx="41915">
                  <c:v>-0.14241400000000001</c:v>
                </c:pt>
                <c:pt idx="41916">
                  <c:v>-0.141684</c:v>
                </c:pt>
                <c:pt idx="41917">
                  <c:v>-0.140981</c:v>
                </c:pt>
                <c:pt idx="41918">
                  <c:v>-0.14031099999999999</c:v>
                </c:pt>
                <c:pt idx="41919">
                  <c:v>-0.139681</c:v>
                </c:pt>
                <c:pt idx="41920">
                  <c:v>-0.139096</c:v>
                </c:pt>
                <c:pt idx="41921">
                  <c:v>-0.13855799999999999</c:v>
                </c:pt>
                <c:pt idx="41922">
                  <c:v>-0.138069</c:v>
                </c:pt>
                <c:pt idx="41923">
                  <c:v>-0.137628</c:v>
                </c:pt>
                <c:pt idx="41924">
                  <c:v>-0.13723299999999999</c:v>
                </c:pt>
                <c:pt idx="41925">
                  <c:v>-0.13688800000000001</c:v>
                </c:pt>
                <c:pt idx="41926">
                  <c:v>-0.136603</c:v>
                </c:pt>
                <c:pt idx="41927">
                  <c:v>-0.13638800000000001</c:v>
                </c:pt>
                <c:pt idx="41928">
                  <c:v>-0.13624700000000001</c:v>
                </c:pt>
                <c:pt idx="41929">
                  <c:v>-0.136185</c:v>
                </c:pt>
                <c:pt idx="41930">
                  <c:v>-0.13620499999999999</c:v>
                </c:pt>
                <c:pt idx="41931">
                  <c:v>-0.13630600000000001</c:v>
                </c:pt>
                <c:pt idx="41932">
                  <c:v>-0.136486</c:v>
                </c:pt>
                <c:pt idx="41933">
                  <c:v>-0.13674900000000001</c:v>
                </c:pt>
                <c:pt idx="41934">
                  <c:v>-0.1371</c:v>
                </c:pt>
                <c:pt idx="41935">
                  <c:v>-0.13753899999999999</c:v>
                </c:pt>
                <c:pt idx="41936">
                  <c:v>-0.13806599999999999</c:v>
                </c:pt>
                <c:pt idx="41937">
                  <c:v>-0.13868</c:v>
                </c:pt>
                <c:pt idx="41938">
                  <c:v>-0.13938500000000001</c:v>
                </c:pt>
                <c:pt idx="41939">
                  <c:v>-0.140181</c:v>
                </c:pt>
                <c:pt idx="41940">
                  <c:v>-0.14106199999999999</c:v>
                </c:pt>
                <c:pt idx="41941">
                  <c:v>-0.14202600000000001</c:v>
                </c:pt>
                <c:pt idx="41942">
                  <c:v>-0.143071</c:v>
                </c:pt>
                <c:pt idx="41943">
                  <c:v>-0.144202</c:v>
                </c:pt>
                <c:pt idx="41944">
                  <c:v>-0.14541799999999999</c:v>
                </c:pt>
                <c:pt idx="41945">
                  <c:v>-0.14671799999999999</c:v>
                </c:pt>
                <c:pt idx="41946">
                  <c:v>-0.14809900000000001</c:v>
                </c:pt>
                <c:pt idx="41947">
                  <c:v>-0.149562</c:v>
                </c:pt>
                <c:pt idx="41948">
                  <c:v>-0.15110599999999999</c:v>
                </c:pt>
                <c:pt idx="41949">
                  <c:v>-0.15273</c:v>
                </c:pt>
                <c:pt idx="41950">
                  <c:v>-0.15443200000000001</c:v>
                </c:pt>
                <c:pt idx="41951">
                  <c:v>-0.15620999999999999</c:v>
                </c:pt>
                <c:pt idx="41952">
                  <c:v>-0.15806400000000001</c:v>
                </c:pt>
                <c:pt idx="41953">
                  <c:v>-0.159992</c:v>
                </c:pt>
                <c:pt idx="41954">
                  <c:v>-0.16198799999999999</c:v>
                </c:pt>
                <c:pt idx="41955">
                  <c:v>-0.164048</c:v>
                </c:pt>
                <c:pt idx="41956">
                  <c:v>-0.16616800000000001</c:v>
                </c:pt>
                <c:pt idx="41957">
                  <c:v>-0.168346</c:v>
                </c:pt>
                <c:pt idx="41958">
                  <c:v>-0.17057900000000001</c:v>
                </c:pt>
                <c:pt idx="41959">
                  <c:v>-0.17286699999999999</c:v>
                </c:pt>
                <c:pt idx="41960">
                  <c:v>-0.175206</c:v>
                </c:pt>
                <c:pt idx="41961">
                  <c:v>-0.177593</c:v>
                </c:pt>
                <c:pt idx="41962">
                  <c:v>-0.180032</c:v>
                </c:pt>
                <c:pt idx="41963">
                  <c:v>-0.18252499999999999</c:v>
                </c:pt>
                <c:pt idx="41964">
                  <c:v>-0.18506900000000001</c:v>
                </c:pt>
                <c:pt idx="41965">
                  <c:v>-0.18765999999999999</c:v>
                </c:pt>
                <c:pt idx="41966">
                  <c:v>-0.190299</c:v>
                </c:pt>
                <c:pt idx="41967">
                  <c:v>-0.19298799999999999</c:v>
                </c:pt>
                <c:pt idx="41968">
                  <c:v>-0.19572200000000001</c:v>
                </c:pt>
                <c:pt idx="41969">
                  <c:v>-0.198494</c:v>
                </c:pt>
                <c:pt idx="41970">
                  <c:v>-0.20130100000000001</c:v>
                </c:pt>
                <c:pt idx="41971">
                  <c:v>-0.204148</c:v>
                </c:pt>
                <c:pt idx="41972">
                  <c:v>-0.20703299999999999</c:v>
                </c:pt>
                <c:pt idx="41973">
                  <c:v>-0.20994399999999999</c:v>
                </c:pt>
                <c:pt idx="41974">
                  <c:v>-0.212871</c:v>
                </c:pt>
                <c:pt idx="41975">
                  <c:v>-0.21580299999999999</c:v>
                </c:pt>
                <c:pt idx="41976">
                  <c:v>-0.21872900000000001</c:v>
                </c:pt>
                <c:pt idx="41977">
                  <c:v>-0.22164700000000001</c:v>
                </c:pt>
                <c:pt idx="41978">
                  <c:v>-0.22456200000000001</c:v>
                </c:pt>
                <c:pt idx="41979">
                  <c:v>-0.22747899999999999</c:v>
                </c:pt>
                <c:pt idx="41980">
                  <c:v>-0.23039100000000001</c:v>
                </c:pt>
                <c:pt idx="41981">
                  <c:v>-0.233291</c:v>
                </c:pt>
                <c:pt idx="41982">
                  <c:v>-0.23616899999999999</c:v>
                </c:pt>
                <c:pt idx="41983">
                  <c:v>-0.23902200000000001</c:v>
                </c:pt>
                <c:pt idx="41984">
                  <c:v>-0.24184600000000001</c:v>
                </c:pt>
                <c:pt idx="41985">
                  <c:v>-0.244639</c:v>
                </c:pt>
                <c:pt idx="41986">
                  <c:v>-0.24739900000000001</c:v>
                </c:pt>
                <c:pt idx="41987">
                  <c:v>-0.25012000000000001</c:v>
                </c:pt>
                <c:pt idx="41988">
                  <c:v>-0.25280399999999997</c:v>
                </c:pt>
                <c:pt idx="41989">
                  <c:v>-0.25545099999999998</c:v>
                </c:pt>
                <c:pt idx="41990">
                  <c:v>-0.25806000000000001</c:v>
                </c:pt>
                <c:pt idx="41991">
                  <c:v>-0.26062800000000003</c:v>
                </c:pt>
                <c:pt idx="41992">
                  <c:v>-0.26314599999999999</c:v>
                </c:pt>
                <c:pt idx="41993">
                  <c:v>-0.26560400000000001</c:v>
                </c:pt>
                <c:pt idx="41994">
                  <c:v>-0.26799800000000001</c:v>
                </c:pt>
                <c:pt idx="41995">
                  <c:v>-0.27032899999999999</c:v>
                </c:pt>
                <c:pt idx="41996">
                  <c:v>-0.272596</c:v>
                </c:pt>
                <c:pt idx="41997">
                  <c:v>-0.27479599999999998</c:v>
                </c:pt>
                <c:pt idx="41998">
                  <c:v>-0.276924</c:v>
                </c:pt>
                <c:pt idx="41999">
                  <c:v>-0.27897499999999997</c:v>
                </c:pt>
                <c:pt idx="42000">
                  <c:v>-0.28094400000000003</c:v>
                </c:pt>
                <c:pt idx="42001">
                  <c:v>-0.28282499999999999</c:v>
                </c:pt>
                <c:pt idx="42002">
                  <c:v>-0.284613</c:v>
                </c:pt>
                <c:pt idx="42003">
                  <c:v>-0.286302</c:v>
                </c:pt>
                <c:pt idx="42004">
                  <c:v>-0.28788799999999998</c:v>
                </c:pt>
                <c:pt idx="42005">
                  <c:v>-0.28936600000000001</c:v>
                </c:pt>
                <c:pt idx="42006">
                  <c:v>-0.29073500000000002</c:v>
                </c:pt>
                <c:pt idx="42007">
                  <c:v>-0.29199599999999998</c:v>
                </c:pt>
                <c:pt idx="42008">
                  <c:v>-0.29315200000000002</c:v>
                </c:pt>
                <c:pt idx="42009">
                  <c:v>-0.29419299999999998</c:v>
                </c:pt>
                <c:pt idx="42010">
                  <c:v>-0.29510999999999998</c:v>
                </c:pt>
                <c:pt idx="42011">
                  <c:v>-0.29590300000000003</c:v>
                </c:pt>
                <c:pt idx="42012">
                  <c:v>-0.296574</c:v>
                </c:pt>
                <c:pt idx="42013">
                  <c:v>-0.29712</c:v>
                </c:pt>
                <c:pt idx="42014">
                  <c:v>-0.297539</c:v>
                </c:pt>
                <c:pt idx="42015">
                  <c:v>-0.29783300000000001</c:v>
                </c:pt>
                <c:pt idx="42016">
                  <c:v>-0.29800199999999999</c:v>
                </c:pt>
                <c:pt idx="42017">
                  <c:v>-0.298043</c:v>
                </c:pt>
                <c:pt idx="42018">
                  <c:v>-0.29795500000000003</c:v>
                </c:pt>
                <c:pt idx="42019">
                  <c:v>-0.29773899999999998</c:v>
                </c:pt>
                <c:pt idx="42020">
                  <c:v>-0.29739900000000002</c:v>
                </c:pt>
                <c:pt idx="42021">
                  <c:v>-0.29693599999999998</c:v>
                </c:pt>
                <c:pt idx="42022">
                  <c:v>-0.29635</c:v>
                </c:pt>
                <c:pt idx="42023">
                  <c:v>-0.29564499999999999</c:v>
                </c:pt>
                <c:pt idx="42024">
                  <c:v>-0.29482000000000003</c:v>
                </c:pt>
                <c:pt idx="42025">
                  <c:v>-0.293875</c:v>
                </c:pt>
                <c:pt idx="42026">
                  <c:v>-0.29280699999999998</c:v>
                </c:pt>
                <c:pt idx="42027">
                  <c:v>-0.29162100000000002</c:v>
                </c:pt>
                <c:pt idx="42028">
                  <c:v>-0.29032200000000002</c:v>
                </c:pt>
                <c:pt idx="42029">
                  <c:v>-0.28891699999999998</c:v>
                </c:pt>
                <c:pt idx="42030">
                  <c:v>-0.287408</c:v>
                </c:pt>
                <c:pt idx="42031">
                  <c:v>-0.28579599999999999</c:v>
                </c:pt>
                <c:pt idx="42032">
                  <c:v>-0.28408299999999997</c:v>
                </c:pt>
                <c:pt idx="42033">
                  <c:v>-0.28227099999999999</c:v>
                </c:pt>
                <c:pt idx="42034">
                  <c:v>-0.28036499999999998</c:v>
                </c:pt>
                <c:pt idx="42035">
                  <c:v>-0.278368</c:v>
                </c:pt>
                <c:pt idx="42036">
                  <c:v>-0.276281</c:v>
                </c:pt>
                <c:pt idx="42037">
                  <c:v>-0.27410200000000001</c:v>
                </c:pt>
                <c:pt idx="42038">
                  <c:v>-0.27183200000000002</c:v>
                </c:pt>
                <c:pt idx="42039">
                  <c:v>-0.26947500000000002</c:v>
                </c:pt>
                <c:pt idx="42040">
                  <c:v>-0.267042</c:v>
                </c:pt>
                <c:pt idx="42041">
                  <c:v>-0.26453700000000002</c:v>
                </c:pt>
                <c:pt idx="42042">
                  <c:v>-0.261965</c:v>
                </c:pt>
                <c:pt idx="42043">
                  <c:v>-0.259328</c:v>
                </c:pt>
                <c:pt idx="42044">
                  <c:v>-0.256629</c:v>
                </c:pt>
                <c:pt idx="42045">
                  <c:v>-0.25387399999999999</c:v>
                </c:pt>
                <c:pt idx="42046">
                  <c:v>-0.25106699999999998</c:v>
                </c:pt>
                <c:pt idx="42047">
                  <c:v>-0.24821699999999999</c:v>
                </c:pt>
                <c:pt idx="42048">
                  <c:v>-0.245333</c:v>
                </c:pt>
                <c:pt idx="42049">
                  <c:v>-0.242425</c:v>
                </c:pt>
                <c:pt idx="42050">
                  <c:v>-0.23949899999999999</c:v>
                </c:pt>
                <c:pt idx="42051">
                  <c:v>-0.23655799999999999</c:v>
                </c:pt>
                <c:pt idx="42052">
                  <c:v>-0.23360600000000001</c:v>
                </c:pt>
                <c:pt idx="42053">
                  <c:v>-0.23064699999999999</c:v>
                </c:pt>
                <c:pt idx="42054">
                  <c:v>-0.227688</c:v>
                </c:pt>
                <c:pt idx="42055">
                  <c:v>-0.22473499999999999</c:v>
                </c:pt>
                <c:pt idx="42056">
                  <c:v>-0.22179599999999999</c:v>
                </c:pt>
                <c:pt idx="42057">
                  <c:v>-0.21887300000000001</c:v>
                </c:pt>
                <c:pt idx="42058">
                  <c:v>-0.21596899999999999</c:v>
                </c:pt>
                <c:pt idx="42059">
                  <c:v>-0.213084</c:v>
                </c:pt>
                <c:pt idx="42060">
                  <c:v>-0.21021999999999999</c:v>
                </c:pt>
                <c:pt idx="42061">
                  <c:v>-0.207376</c:v>
                </c:pt>
                <c:pt idx="42062">
                  <c:v>-0.20455400000000001</c:v>
                </c:pt>
                <c:pt idx="42063">
                  <c:v>-0.20175999999999999</c:v>
                </c:pt>
                <c:pt idx="42064">
                  <c:v>-0.19899800000000001</c:v>
                </c:pt>
                <c:pt idx="42065">
                  <c:v>-0.196272</c:v>
                </c:pt>
                <c:pt idx="42066">
                  <c:v>-0.19358600000000001</c:v>
                </c:pt>
                <c:pt idx="42067">
                  <c:v>-0.190946</c:v>
                </c:pt>
                <c:pt idx="42068">
                  <c:v>-0.18836</c:v>
                </c:pt>
                <c:pt idx="42069">
                  <c:v>-0.18583</c:v>
                </c:pt>
                <c:pt idx="42070">
                  <c:v>-0.183361</c:v>
                </c:pt>
                <c:pt idx="42071">
                  <c:v>-0.18096300000000001</c:v>
                </c:pt>
                <c:pt idx="42072">
                  <c:v>-0.178648</c:v>
                </c:pt>
                <c:pt idx="42073">
                  <c:v>-0.176422</c:v>
                </c:pt>
                <c:pt idx="42074">
                  <c:v>-0.174286</c:v>
                </c:pt>
                <c:pt idx="42075">
                  <c:v>-0.17224200000000001</c:v>
                </c:pt>
                <c:pt idx="42076">
                  <c:v>-0.170294</c:v>
                </c:pt>
                <c:pt idx="42077">
                  <c:v>-0.16844600000000001</c:v>
                </c:pt>
                <c:pt idx="42078">
                  <c:v>-0.16670599999999999</c:v>
                </c:pt>
                <c:pt idx="42079">
                  <c:v>-0.16508400000000001</c:v>
                </c:pt>
                <c:pt idx="42080">
                  <c:v>-0.16358700000000001</c:v>
                </c:pt>
                <c:pt idx="42081">
                  <c:v>-0.162218</c:v>
                </c:pt>
                <c:pt idx="42082">
                  <c:v>-0.16097600000000001</c:v>
                </c:pt>
                <c:pt idx="42083">
                  <c:v>-0.159857</c:v>
                </c:pt>
                <c:pt idx="42084">
                  <c:v>-0.158859</c:v>
                </c:pt>
                <c:pt idx="42085">
                  <c:v>-0.15798000000000001</c:v>
                </c:pt>
                <c:pt idx="42086">
                  <c:v>-0.15722</c:v>
                </c:pt>
                <c:pt idx="42087">
                  <c:v>-0.156581</c:v>
                </c:pt>
                <c:pt idx="42088">
                  <c:v>-0.15606800000000001</c:v>
                </c:pt>
                <c:pt idx="42089">
                  <c:v>-0.15568399999999999</c:v>
                </c:pt>
                <c:pt idx="42090">
                  <c:v>-0.15542500000000001</c:v>
                </c:pt>
                <c:pt idx="42091">
                  <c:v>-0.15529299999999999</c:v>
                </c:pt>
                <c:pt idx="42092">
                  <c:v>-0.15529000000000001</c:v>
                </c:pt>
                <c:pt idx="42093">
                  <c:v>-0.15542</c:v>
                </c:pt>
                <c:pt idx="42094">
                  <c:v>-0.15567900000000001</c:v>
                </c:pt>
                <c:pt idx="42095">
                  <c:v>-0.15606800000000001</c:v>
                </c:pt>
                <c:pt idx="42096">
                  <c:v>-0.156586</c:v>
                </c:pt>
                <c:pt idx="42097">
                  <c:v>-0.15723400000000001</c:v>
                </c:pt>
                <c:pt idx="42098">
                  <c:v>-0.15801000000000001</c:v>
                </c:pt>
                <c:pt idx="42099">
                  <c:v>-0.158914</c:v>
                </c:pt>
                <c:pt idx="42100">
                  <c:v>-0.15994700000000001</c:v>
                </c:pt>
                <c:pt idx="42101">
                  <c:v>-0.161108</c:v>
                </c:pt>
                <c:pt idx="42102">
                  <c:v>-0.16239100000000001</c:v>
                </c:pt>
                <c:pt idx="42103">
                  <c:v>-0.16378599999999999</c:v>
                </c:pt>
                <c:pt idx="42104">
                  <c:v>-0.16528999999999999</c:v>
                </c:pt>
                <c:pt idx="42105">
                  <c:v>-0.166903</c:v>
                </c:pt>
                <c:pt idx="42106">
                  <c:v>-0.168625</c:v>
                </c:pt>
                <c:pt idx="42107">
                  <c:v>-0.17046</c:v>
                </c:pt>
                <c:pt idx="42108">
                  <c:v>-0.17240800000000001</c:v>
                </c:pt>
                <c:pt idx="42109">
                  <c:v>-0.17446700000000001</c:v>
                </c:pt>
                <c:pt idx="42110">
                  <c:v>-0.17663300000000001</c:v>
                </c:pt>
                <c:pt idx="42111">
                  <c:v>-0.178897</c:v>
                </c:pt>
                <c:pt idx="42112">
                  <c:v>-0.181254</c:v>
                </c:pt>
                <c:pt idx="42113">
                  <c:v>-0.183698</c:v>
                </c:pt>
                <c:pt idx="42114">
                  <c:v>-0.186222</c:v>
                </c:pt>
                <c:pt idx="42115">
                  <c:v>-0.188828</c:v>
                </c:pt>
                <c:pt idx="42116">
                  <c:v>-0.19152</c:v>
                </c:pt>
                <c:pt idx="42117">
                  <c:v>-0.1943</c:v>
                </c:pt>
                <c:pt idx="42118">
                  <c:v>-0.19716400000000001</c:v>
                </c:pt>
                <c:pt idx="42119">
                  <c:v>-0.20010500000000001</c:v>
                </c:pt>
                <c:pt idx="42120">
                  <c:v>-0.20311199999999999</c:v>
                </c:pt>
                <c:pt idx="42121">
                  <c:v>-0.206173</c:v>
                </c:pt>
                <c:pt idx="42122">
                  <c:v>-0.20928099999999999</c:v>
                </c:pt>
                <c:pt idx="42123">
                  <c:v>-0.21243100000000001</c:v>
                </c:pt>
                <c:pt idx="42124">
                  <c:v>-0.215616</c:v>
                </c:pt>
                <c:pt idx="42125">
                  <c:v>-0.218834</c:v>
                </c:pt>
                <c:pt idx="42126">
                  <c:v>-0.222081</c:v>
                </c:pt>
                <c:pt idx="42127">
                  <c:v>-0.225352</c:v>
                </c:pt>
                <c:pt idx="42128">
                  <c:v>-0.22864200000000001</c:v>
                </c:pt>
                <c:pt idx="42129">
                  <c:v>-0.23194999999999999</c:v>
                </c:pt>
                <c:pt idx="42130">
                  <c:v>-0.23527400000000001</c:v>
                </c:pt>
                <c:pt idx="42131">
                  <c:v>-0.23861299999999999</c:v>
                </c:pt>
                <c:pt idx="42132">
                  <c:v>-0.24196500000000001</c:v>
                </c:pt>
                <c:pt idx="42133">
                  <c:v>-0.24532699999999999</c:v>
                </c:pt>
                <c:pt idx="42134">
                  <c:v>-0.248692</c:v>
                </c:pt>
                <c:pt idx="42135">
                  <c:v>-0.25205</c:v>
                </c:pt>
                <c:pt idx="42136">
                  <c:v>-0.25539600000000001</c:v>
                </c:pt>
                <c:pt idx="42137">
                  <c:v>-0.25872299999999998</c:v>
                </c:pt>
                <c:pt idx="42138">
                  <c:v>-0.26202300000000001</c:v>
                </c:pt>
                <c:pt idx="42139">
                  <c:v>-0.26529000000000003</c:v>
                </c:pt>
                <c:pt idx="42140">
                  <c:v>-0.26851799999999998</c:v>
                </c:pt>
                <c:pt idx="42141">
                  <c:v>-0.27170299999999997</c:v>
                </c:pt>
                <c:pt idx="42142">
                  <c:v>-0.27484500000000001</c:v>
                </c:pt>
                <c:pt idx="42143">
                  <c:v>-0.27794099999999999</c:v>
                </c:pt>
                <c:pt idx="42144">
                  <c:v>-0.28099099999999999</c:v>
                </c:pt>
                <c:pt idx="42145">
                  <c:v>-0.283993</c:v>
                </c:pt>
                <c:pt idx="42146">
                  <c:v>-0.28694399999999998</c:v>
                </c:pt>
                <c:pt idx="42147">
                  <c:v>-0.28983599999999998</c:v>
                </c:pt>
                <c:pt idx="42148">
                  <c:v>-0.29266500000000001</c:v>
                </c:pt>
                <c:pt idx="42149">
                  <c:v>-0.29543399999999997</c:v>
                </c:pt>
                <c:pt idx="42150">
                  <c:v>-0.29814400000000002</c:v>
                </c:pt>
                <c:pt idx="42151">
                  <c:v>-0.30079600000000001</c:v>
                </c:pt>
                <c:pt idx="42152">
                  <c:v>-0.30338999999999999</c:v>
                </c:pt>
                <c:pt idx="42153">
                  <c:v>-0.305927</c:v>
                </c:pt>
                <c:pt idx="42154">
                  <c:v>-0.30840899999999999</c:v>
                </c:pt>
                <c:pt idx="42155">
                  <c:v>-0.31082700000000002</c:v>
                </c:pt>
                <c:pt idx="42156">
                  <c:v>-0.31317299999999998</c:v>
                </c:pt>
                <c:pt idx="42157">
                  <c:v>-0.31543900000000002</c:v>
                </c:pt>
                <c:pt idx="42158">
                  <c:v>-0.31762099999999999</c:v>
                </c:pt>
                <c:pt idx="42159">
                  <c:v>-0.31972</c:v>
                </c:pt>
                <c:pt idx="42160">
                  <c:v>-0.32173299999999999</c:v>
                </c:pt>
                <c:pt idx="42161">
                  <c:v>-0.32365899999999997</c:v>
                </c:pt>
                <c:pt idx="42162">
                  <c:v>-0.32549600000000001</c:v>
                </c:pt>
                <c:pt idx="42163">
                  <c:v>-0.32724700000000001</c:v>
                </c:pt>
                <c:pt idx="42164">
                  <c:v>-0.32891300000000001</c:v>
                </c:pt>
                <c:pt idx="42165">
                  <c:v>-0.33047500000000002</c:v>
                </c:pt>
                <c:pt idx="42166">
                  <c:v>-0.33190500000000001</c:v>
                </c:pt>
                <c:pt idx="42167">
                  <c:v>-0.33322200000000002</c:v>
                </c:pt>
                <c:pt idx="42168">
                  <c:v>-0.334457</c:v>
                </c:pt>
                <c:pt idx="42169">
                  <c:v>-0.33560099999999998</c:v>
                </c:pt>
                <c:pt idx="42170">
                  <c:v>-0.33664300000000003</c:v>
                </c:pt>
                <c:pt idx="42171">
                  <c:v>-0.337592</c:v>
                </c:pt>
                <c:pt idx="42172">
                  <c:v>-0.33845799999999998</c:v>
                </c:pt>
                <c:pt idx="42173">
                  <c:v>-0.33923799999999998</c:v>
                </c:pt>
                <c:pt idx="42174">
                  <c:v>-0.33992600000000001</c:v>
                </c:pt>
                <c:pt idx="42175">
                  <c:v>-0.34051599999999999</c:v>
                </c:pt>
                <c:pt idx="42176">
                  <c:v>-0.34100799999999998</c:v>
                </c:pt>
                <c:pt idx="42177">
                  <c:v>-0.34140500000000001</c:v>
                </c:pt>
                <c:pt idx="42178">
                  <c:v>-0.34170800000000001</c:v>
                </c:pt>
                <c:pt idx="42179">
                  <c:v>-0.34191899999999997</c:v>
                </c:pt>
                <c:pt idx="42180">
                  <c:v>-0.34204000000000001</c:v>
                </c:pt>
                <c:pt idx="42181">
                  <c:v>-0.34207500000000002</c:v>
                </c:pt>
                <c:pt idx="42182">
                  <c:v>-0.34203099999999997</c:v>
                </c:pt>
                <c:pt idx="42183">
                  <c:v>-0.34191300000000002</c:v>
                </c:pt>
                <c:pt idx="42184">
                  <c:v>-0.341725</c:v>
                </c:pt>
                <c:pt idx="42185">
                  <c:v>-0.34146700000000002</c:v>
                </c:pt>
                <c:pt idx="42186">
                  <c:v>-0.34113900000000003</c:v>
                </c:pt>
                <c:pt idx="42187">
                  <c:v>-0.34074100000000002</c:v>
                </c:pt>
                <c:pt idx="42188">
                  <c:v>-0.34027299999999999</c:v>
                </c:pt>
                <c:pt idx="42189">
                  <c:v>-0.33973799999999998</c:v>
                </c:pt>
                <c:pt idx="42190">
                  <c:v>-0.33914</c:v>
                </c:pt>
                <c:pt idx="42191">
                  <c:v>-0.338478</c:v>
                </c:pt>
                <c:pt idx="42192">
                  <c:v>-0.33775500000000003</c:v>
                </c:pt>
                <c:pt idx="42193">
                  <c:v>-0.33696999999999999</c:v>
                </c:pt>
                <c:pt idx="42194">
                  <c:v>-0.33611999999999997</c:v>
                </c:pt>
                <c:pt idx="42195">
                  <c:v>-0.335206</c:v>
                </c:pt>
                <c:pt idx="42196">
                  <c:v>-0.334231</c:v>
                </c:pt>
                <c:pt idx="42197">
                  <c:v>-0.33319799999999999</c:v>
                </c:pt>
                <c:pt idx="42198">
                  <c:v>-0.33210099999999998</c:v>
                </c:pt>
                <c:pt idx="42199">
                  <c:v>-0.33094299999999999</c:v>
                </c:pt>
                <c:pt idx="42200">
                  <c:v>-0.32973200000000003</c:v>
                </c:pt>
                <c:pt idx="42201">
                  <c:v>-0.32847900000000002</c:v>
                </c:pt>
                <c:pt idx="42202">
                  <c:v>-0.32718599999999998</c:v>
                </c:pt>
                <c:pt idx="42203">
                  <c:v>-0.32585599999999998</c:v>
                </c:pt>
                <c:pt idx="42204">
                  <c:v>-0.32449</c:v>
                </c:pt>
                <c:pt idx="42205">
                  <c:v>-0.32308999999999999</c:v>
                </c:pt>
                <c:pt idx="42206">
                  <c:v>-0.321656</c:v>
                </c:pt>
                <c:pt idx="42207">
                  <c:v>-0.320187</c:v>
                </c:pt>
                <c:pt idx="42208">
                  <c:v>-0.318687</c:v>
                </c:pt>
                <c:pt idx="42209">
                  <c:v>-0.31715900000000002</c:v>
                </c:pt>
                <c:pt idx="42210">
                  <c:v>-0.315608</c:v>
                </c:pt>
                <c:pt idx="42211">
                  <c:v>-0.31403300000000001</c:v>
                </c:pt>
                <c:pt idx="42212">
                  <c:v>-0.31243599999999999</c:v>
                </c:pt>
                <c:pt idx="42213">
                  <c:v>-0.31081399999999998</c:v>
                </c:pt>
                <c:pt idx="42214">
                  <c:v>-0.309168</c:v>
                </c:pt>
                <c:pt idx="42215">
                  <c:v>-0.30749799999999999</c:v>
                </c:pt>
                <c:pt idx="42216">
                  <c:v>-0.30580299999999999</c:v>
                </c:pt>
                <c:pt idx="42217">
                  <c:v>-0.30408600000000002</c:v>
                </c:pt>
                <c:pt idx="42218">
                  <c:v>-0.30235099999999998</c:v>
                </c:pt>
                <c:pt idx="42219">
                  <c:v>-0.30060599999999998</c:v>
                </c:pt>
                <c:pt idx="42220">
                  <c:v>-0.29885299999999998</c:v>
                </c:pt>
                <c:pt idx="42221">
                  <c:v>-0.29709400000000002</c:v>
                </c:pt>
                <c:pt idx="42222">
                  <c:v>-0.29532700000000001</c:v>
                </c:pt>
                <c:pt idx="42223">
                  <c:v>-0.29354999999999998</c:v>
                </c:pt>
                <c:pt idx="42224">
                  <c:v>-0.29176299999999999</c:v>
                </c:pt>
                <c:pt idx="42225">
                  <c:v>-0.28996300000000003</c:v>
                </c:pt>
                <c:pt idx="42226">
                  <c:v>-0.28814800000000002</c:v>
                </c:pt>
                <c:pt idx="42227">
                  <c:v>-0.28632099999999999</c:v>
                </c:pt>
                <c:pt idx="42228">
                  <c:v>-0.28448400000000001</c:v>
                </c:pt>
                <c:pt idx="42229">
                  <c:v>-0.28264299999999998</c:v>
                </c:pt>
                <c:pt idx="42230">
                  <c:v>-0.280802</c:v>
                </c:pt>
                <c:pt idx="42231">
                  <c:v>-0.27896500000000002</c:v>
                </c:pt>
                <c:pt idx="42232">
                  <c:v>-0.27713100000000002</c:v>
                </c:pt>
                <c:pt idx="42233">
                  <c:v>-0.27530100000000002</c:v>
                </c:pt>
                <c:pt idx="42234">
                  <c:v>-0.27347500000000002</c:v>
                </c:pt>
                <c:pt idx="42235">
                  <c:v>-0.27165099999999998</c:v>
                </c:pt>
                <c:pt idx="42236">
                  <c:v>-0.26983400000000002</c:v>
                </c:pt>
                <c:pt idx="42237">
                  <c:v>-0.26802599999999999</c:v>
                </c:pt>
                <c:pt idx="42238">
                  <c:v>-0.266231</c:v>
                </c:pt>
                <c:pt idx="42239">
                  <c:v>-0.26444699999999999</c:v>
                </c:pt>
                <c:pt idx="42240">
                  <c:v>-0.26266600000000001</c:v>
                </c:pt>
                <c:pt idx="42241">
                  <c:v>-0.26088299999999998</c:v>
                </c:pt>
                <c:pt idx="42242">
                  <c:v>-0.25909799999999999</c:v>
                </c:pt>
                <c:pt idx="42243">
                  <c:v>-0.25731500000000002</c:v>
                </c:pt>
                <c:pt idx="42244">
                  <c:v>-0.25553900000000002</c:v>
                </c:pt>
                <c:pt idx="42245">
                  <c:v>-0.25376900000000002</c:v>
                </c:pt>
                <c:pt idx="42246">
                  <c:v>-0.25200400000000001</c:v>
                </c:pt>
                <c:pt idx="42247">
                  <c:v>-0.25023899999999999</c:v>
                </c:pt>
                <c:pt idx="42248">
                  <c:v>-0.24848100000000001</c:v>
                </c:pt>
                <c:pt idx="42249">
                  <c:v>-0.24673100000000001</c:v>
                </c:pt>
                <c:pt idx="42250">
                  <c:v>-0.24498900000000001</c:v>
                </c:pt>
                <c:pt idx="42251">
                  <c:v>-0.243254</c:v>
                </c:pt>
                <c:pt idx="42252">
                  <c:v>-0.241533</c:v>
                </c:pt>
                <c:pt idx="42253">
                  <c:v>-0.23983099999999999</c:v>
                </c:pt>
                <c:pt idx="42254">
                  <c:v>-0.238152</c:v>
                </c:pt>
                <c:pt idx="42255">
                  <c:v>-0.23649500000000001</c:v>
                </c:pt>
                <c:pt idx="42256">
                  <c:v>-0.23485400000000001</c:v>
                </c:pt>
                <c:pt idx="42257">
                  <c:v>-0.23322599999999999</c:v>
                </c:pt>
                <c:pt idx="42258">
                  <c:v>-0.23161100000000001</c:v>
                </c:pt>
                <c:pt idx="42259">
                  <c:v>-0.23000899999999999</c:v>
                </c:pt>
                <c:pt idx="42260">
                  <c:v>-0.22842199999999999</c:v>
                </c:pt>
                <c:pt idx="42261">
                  <c:v>-0.226851</c:v>
                </c:pt>
                <c:pt idx="42262">
                  <c:v>-0.225295</c:v>
                </c:pt>
                <c:pt idx="42263">
                  <c:v>-0.223748</c:v>
                </c:pt>
                <c:pt idx="42264">
                  <c:v>-0.22220999999999999</c:v>
                </c:pt>
                <c:pt idx="42265">
                  <c:v>-0.22067100000000001</c:v>
                </c:pt>
                <c:pt idx="42266">
                  <c:v>-0.219109</c:v>
                </c:pt>
                <c:pt idx="42267">
                  <c:v>-0.217531</c:v>
                </c:pt>
                <c:pt idx="42268">
                  <c:v>-0.21596099999999999</c:v>
                </c:pt>
                <c:pt idx="42269">
                  <c:v>-0.21439900000000001</c:v>
                </c:pt>
                <c:pt idx="42270">
                  <c:v>-0.212837</c:v>
                </c:pt>
                <c:pt idx="42271">
                  <c:v>-0.21127899999999999</c:v>
                </c:pt>
                <c:pt idx="42272">
                  <c:v>-0.209729</c:v>
                </c:pt>
                <c:pt idx="42273">
                  <c:v>-0.20818600000000001</c:v>
                </c:pt>
                <c:pt idx="42274">
                  <c:v>-0.206651</c:v>
                </c:pt>
                <c:pt idx="42275">
                  <c:v>-0.205119</c:v>
                </c:pt>
                <c:pt idx="42276">
                  <c:v>-0.20358299999999999</c:v>
                </c:pt>
                <c:pt idx="42277">
                  <c:v>-0.202041</c:v>
                </c:pt>
                <c:pt idx="42278">
                  <c:v>-0.200492</c:v>
                </c:pt>
                <c:pt idx="42279">
                  <c:v>-0.198936</c:v>
                </c:pt>
                <c:pt idx="42280">
                  <c:v>-0.19737099999999999</c:v>
                </c:pt>
                <c:pt idx="42281">
                  <c:v>-0.195801</c:v>
                </c:pt>
                <c:pt idx="42282">
                  <c:v>-0.19422800000000001</c:v>
                </c:pt>
                <c:pt idx="42283">
                  <c:v>-0.19264899999999999</c:v>
                </c:pt>
                <c:pt idx="42284">
                  <c:v>-0.19106100000000001</c:v>
                </c:pt>
                <c:pt idx="42285">
                  <c:v>-0.189468</c:v>
                </c:pt>
                <c:pt idx="42286">
                  <c:v>-0.18787300000000001</c:v>
                </c:pt>
                <c:pt idx="42287">
                  <c:v>-0.186278</c:v>
                </c:pt>
                <c:pt idx="42288">
                  <c:v>-0.18468399999999999</c:v>
                </c:pt>
                <c:pt idx="42289">
                  <c:v>-0.18309300000000001</c:v>
                </c:pt>
                <c:pt idx="42290">
                  <c:v>-0.181509</c:v>
                </c:pt>
                <c:pt idx="42291">
                  <c:v>-0.17992900000000001</c:v>
                </c:pt>
                <c:pt idx="42292">
                  <c:v>-0.17834900000000001</c:v>
                </c:pt>
                <c:pt idx="42293">
                  <c:v>-0.17677000000000001</c:v>
                </c:pt>
                <c:pt idx="42294">
                  <c:v>-0.17519000000000001</c:v>
                </c:pt>
                <c:pt idx="42295">
                  <c:v>-0.17361199999999999</c:v>
                </c:pt>
                <c:pt idx="42296">
                  <c:v>-0.172039</c:v>
                </c:pt>
                <c:pt idx="42297">
                  <c:v>-0.17047899999999999</c:v>
                </c:pt>
                <c:pt idx="42298">
                  <c:v>-0.16893900000000001</c:v>
                </c:pt>
                <c:pt idx="42299">
                  <c:v>-0.16742099999999999</c:v>
                </c:pt>
                <c:pt idx="42300">
                  <c:v>-0.16592000000000001</c:v>
                </c:pt>
                <c:pt idx="42301">
                  <c:v>-0.16443099999999999</c:v>
                </c:pt>
                <c:pt idx="42302">
                  <c:v>-0.16295000000000001</c:v>
                </c:pt>
                <c:pt idx="42303">
                  <c:v>-0.16145799999999999</c:v>
                </c:pt>
                <c:pt idx="42304">
                  <c:v>-0.15994700000000001</c:v>
                </c:pt>
                <c:pt idx="42305">
                  <c:v>-0.15843699999999999</c:v>
                </c:pt>
                <c:pt idx="42306">
                  <c:v>-0.156942</c:v>
                </c:pt>
                <c:pt idx="42307">
                  <c:v>-0.15545100000000001</c:v>
                </c:pt>
                <c:pt idx="42308">
                  <c:v>-0.15396199999999999</c:v>
                </c:pt>
                <c:pt idx="42309">
                  <c:v>-0.15248300000000001</c:v>
                </c:pt>
                <c:pt idx="42310">
                  <c:v>-0.15101800000000001</c:v>
                </c:pt>
                <c:pt idx="42311">
                  <c:v>-0.14956900000000001</c:v>
                </c:pt>
                <c:pt idx="42312">
                  <c:v>-0.14813299999999999</c:v>
                </c:pt>
                <c:pt idx="42313">
                  <c:v>-0.14671000000000001</c:v>
                </c:pt>
                <c:pt idx="42314">
                  <c:v>-0.14530499999999999</c:v>
                </c:pt>
                <c:pt idx="42315">
                  <c:v>-0.14391699999999999</c:v>
                </c:pt>
                <c:pt idx="42316">
                  <c:v>-0.14254800000000001</c:v>
                </c:pt>
                <c:pt idx="42317">
                  <c:v>-0.14120199999999999</c:v>
                </c:pt>
                <c:pt idx="42318">
                  <c:v>-0.13988200000000001</c:v>
                </c:pt>
                <c:pt idx="42319">
                  <c:v>-0.13858699999999999</c:v>
                </c:pt>
                <c:pt idx="42320">
                  <c:v>-0.137319</c:v>
                </c:pt>
                <c:pt idx="42321">
                  <c:v>-0.13607900000000001</c:v>
                </c:pt>
                <c:pt idx="42322">
                  <c:v>-0.13486999999999999</c:v>
                </c:pt>
                <c:pt idx="42323">
                  <c:v>-0.13369700000000001</c:v>
                </c:pt>
                <c:pt idx="42324">
                  <c:v>-0.13255900000000001</c:v>
                </c:pt>
                <c:pt idx="42325">
                  <c:v>-0.13145899999999999</c:v>
                </c:pt>
                <c:pt idx="42326">
                  <c:v>-0.13039799999999999</c:v>
                </c:pt>
                <c:pt idx="42327">
                  <c:v>-0.12937899999999999</c:v>
                </c:pt>
                <c:pt idx="42328">
                  <c:v>-0.12840099999999999</c:v>
                </c:pt>
                <c:pt idx="42329">
                  <c:v>-0.12746099999999999</c:v>
                </c:pt>
                <c:pt idx="42330">
                  <c:v>-0.12656100000000001</c:v>
                </c:pt>
                <c:pt idx="42331">
                  <c:v>-0.12570500000000001</c:v>
                </c:pt>
                <c:pt idx="42332">
                  <c:v>-0.12489400000000001</c:v>
                </c:pt>
                <c:pt idx="42333">
                  <c:v>-0.124126</c:v>
                </c:pt>
                <c:pt idx="42334">
                  <c:v>-0.123406</c:v>
                </c:pt>
                <c:pt idx="42335">
                  <c:v>-0.122738</c:v>
                </c:pt>
                <c:pt idx="42336">
                  <c:v>-0.122125</c:v>
                </c:pt>
                <c:pt idx="42337">
                  <c:v>-0.121568</c:v>
                </c:pt>
                <c:pt idx="42338">
                  <c:v>-0.12106500000000001</c:v>
                </c:pt>
                <c:pt idx="42339">
                  <c:v>-0.120617</c:v>
                </c:pt>
                <c:pt idx="42340">
                  <c:v>-0.12021999999999999</c:v>
                </c:pt>
                <c:pt idx="42341">
                  <c:v>-0.11987399999999999</c:v>
                </c:pt>
                <c:pt idx="42342">
                  <c:v>-0.11958100000000001</c:v>
                </c:pt>
                <c:pt idx="42343">
                  <c:v>-0.119343</c:v>
                </c:pt>
                <c:pt idx="42344">
                  <c:v>-0.11916400000000001</c:v>
                </c:pt>
                <c:pt idx="42345">
                  <c:v>-0.11904000000000001</c:v>
                </c:pt>
                <c:pt idx="42346">
                  <c:v>-0.11896900000000001</c:v>
                </c:pt>
                <c:pt idx="42347">
                  <c:v>-0.118949</c:v>
                </c:pt>
                <c:pt idx="42348">
                  <c:v>-0.118981</c:v>
                </c:pt>
                <c:pt idx="42349">
                  <c:v>-0.119065</c:v>
                </c:pt>
                <c:pt idx="42350">
                  <c:v>-0.1192</c:v>
                </c:pt>
                <c:pt idx="42351">
                  <c:v>-0.11938500000000001</c:v>
                </c:pt>
                <c:pt idx="42352">
                  <c:v>-0.11962</c:v>
                </c:pt>
                <c:pt idx="42353">
                  <c:v>-0.119906</c:v>
                </c:pt>
                <c:pt idx="42354">
                  <c:v>-0.120245</c:v>
                </c:pt>
                <c:pt idx="42355">
                  <c:v>-0.120639</c:v>
                </c:pt>
                <c:pt idx="42356">
                  <c:v>-0.121086</c:v>
                </c:pt>
                <c:pt idx="42357">
                  <c:v>-0.121586</c:v>
                </c:pt>
                <c:pt idx="42358">
                  <c:v>-0.122141</c:v>
                </c:pt>
                <c:pt idx="42359">
                  <c:v>-0.122755</c:v>
                </c:pt>
                <c:pt idx="42360">
                  <c:v>-0.12342500000000001</c:v>
                </c:pt>
                <c:pt idx="42361">
                  <c:v>-0.124154</c:v>
                </c:pt>
                <c:pt idx="42362">
                  <c:v>-0.124941</c:v>
                </c:pt>
                <c:pt idx="42363">
                  <c:v>-0.12578900000000001</c:v>
                </c:pt>
                <c:pt idx="42364">
                  <c:v>-0.126696</c:v>
                </c:pt>
                <c:pt idx="42365">
                  <c:v>-0.127665</c:v>
                </c:pt>
                <c:pt idx="42366">
                  <c:v>-0.128695</c:v>
                </c:pt>
                <c:pt idx="42367">
                  <c:v>-0.12978799999999999</c:v>
                </c:pt>
                <c:pt idx="42368">
                  <c:v>-0.130943</c:v>
                </c:pt>
                <c:pt idx="42369">
                  <c:v>-0.132157</c:v>
                </c:pt>
                <c:pt idx="42370">
                  <c:v>-0.13342899999999999</c:v>
                </c:pt>
                <c:pt idx="42371">
                  <c:v>-0.13475599999999999</c:v>
                </c:pt>
                <c:pt idx="42372">
                  <c:v>-0.13613900000000001</c:v>
                </c:pt>
                <c:pt idx="42373">
                  <c:v>-0.13757900000000001</c:v>
                </c:pt>
                <c:pt idx="42374">
                  <c:v>-0.139075</c:v>
                </c:pt>
                <c:pt idx="42375">
                  <c:v>-0.140623</c:v>
                </c:pt>
                <c:pt idx="42376">
                  <c:v>-0.14222099999999999</c:v>
                </c:pt>
                <c:pt idx="42377">
                  <c:v>-0.143868</c:v>
                </c:pt>
                <c:pt idx="42378">
                  <c:v>-0.14555799999999999</c:v>
                </c:pt>
                <c:pt idx="42379">
                  <c:v>-0.14729</c:v>
                </c:pt>
                <c:pt idx="42380">
                  <c:v>-0.149065</c:v>
                </c:pt>
                <c:pt idx="42381">
                  <c:v>-0.15088499999999999</c:v>
                </c:pt>
                <c:pt idx="42382">
                  <c:v>-0.15274799999999999</c:v>
                </c:pt>
                <c:pt idx="42383">
                  <c:v>-0.15465200000000001</c:v>
                </c:pt>
                <c:pt idx="42384">
                  <c:v>-0.15659100000000001</c:v>
                </c:pt>
                <c:pt idx="42385">
                  <c:v>-0.15855900000000001</c:v>
                </c:pt>
                <c:pt idx="42386">
                  <c:v>-0.160554</c:v>
                </c:pt>
                <c:pt idx="42387">
                  <c:v>-0.162574</c:v>
                </c:pt>
                <c:pt idx="42388">
                  <c:v>-0.16461400000000001</c:v>
                </c:pt>
                <c:pt idx="42389">
                  <c:v>-0.16667000000000001</c:v>
                </c:pt>
                <c:pt idx="42390">
                  <c:v>-0.16874</c:v>
                </c:pt>
                <c:pt idx="42391">
                  <c:v>-0.170824</c:v>
                </c:pt>
                <c:pt idx="42392">
                  <c:v>-0.17292399999999999</c:v>
                </c:pt>
                <c:pt idx="42393">
                  <c:v>-0.175034</c:v>
                </c:pt>
                <c:pt idx="42394">
                  <c:v>-0.177151</c:v>
                </c:pt>
                <c:pt idx="42395">
                  <c:v>-0.17927399999999999</c:v>
                </c:pt>
                <c:pt idx="42396">
                  <c:v>-0.181398</c:v>
                </c:pt>
                <c:pt idx="42397">
                  <c:v>-0.18352099999999999</c:v>
                </c:pt>
                <c:pt idx="42398">
                  <c:v>-0.185638</c:v>
                </c:pt>
                <c:pt idx="42399">
                  <c:v>-0.18775</c:v>
                </c:pt>
                <c:pt idx="42400">
                  <c:v>-0.189858</c:v>
                </c:pt>
                <c:pt idx="42401">
                  <c:v>-0.19195799999999999</c:v>
                </c:pt>
                <c:pt idx="42402">
                  <c:v>-0.194049</c:v>
                </c:pt>
                <c:pt idx="42403">
                  <c:v>-0.19612399999999999</c:v>
                </c:pt>
                <c:pt idx="42404">
                  <c:v>-0.198182</c:v>
                </c:pt>
                <c:pt idx="42405">
                  <c:v>-0.20021600000000001</c:v>
                </c:pt>
                <c:pt idx="42406">
                  <c:v>-0.20222300000000001</c:v>
                </c:pt>
                <c:pt idx="42407">
                  <c:v>-0.20419899999999999</c:v>
                </c:pt>
                <c:pt idx="42408">
                  <c:v>-0.20614099999999999</c:v>
                </c:pt>
                <c:pt idx="42409">
                  <c:v>-0.20804800000000001</c:v>
                </c:pt>
                <c:pt idx="42410">
                  <c:v>-0.20991899999999999</c:v>
                </c:pt>
                <c:pt idx="42411">
                  <c:v>-0.21174999999999999</c:v>
                </c:pt>
                <c:pt idx="42412">
                  <c:v>-0.21353800000000001</c:v>
                </c:pt>
                <c:pt idx="42413">
                  <c:v>-0.21528</c:v>
                </c:pt>
                <c:pt idx="42414">
                  <c:v>-0.216974</c:v>
                </c:pt>
                <c:pt idx="42415">
                  <c:v>-0.21861700000000001</c:v>
                </c:pt>
                <c:pt idx="42416">
                  <c:v>-0.22020500000000001</c:v>
                </c:pt>
                <c:pt idx="42417">
                  <c:v>-0.22173899999999999</c:v>
                </c:pt>
                <c:pt idx="42418">
                  <c:v>-0.223217</c:v>
                </c:pt>
                <c:pt idx="42419">
                  <c:v>-0.224635</c:v>
                </c:pt>
                <c:pt idx="42420">
                  <c:v>-0.225991</c:v>
                </c:pt>
                <c:pt idx="42421">
                  <c:v>-0.22728000000000001</c:v>
                </c:pt>
                <c:pt idx="42422">
                  <c:v>-0.22849800000000001</c:v>
                </c:pt>
                <c:pt idx="42423">
                  <c:v>-0.22964000000000001</c:v>
                </c:pt>
                <c:pt idx="42424">
                  <c:v>-0.23070599999999999</c:v>
                </c:pt>
                <c:pt idx="42425">
                  <c:v>-0.23169400000000001</c:v>
                </c:pt>
                <c:pt idx="42426">
                  <c:v>-0.2326</c:v>
                </c:pt>
                <c:pt idx="42427">
                  <c:v>-0.23341899999999999</c:v>
                </c:pt>
                <c:pt idx="42428">
                  <c:v>-0.234149</c:v>
                </c:pt>
                <c:pt idx="42429">
                  <c:v>-0.234791</c:v>
                </c:pt>
                <c:pt idx="42430">
                  <c:v>-0.235346</c:v>
                </c:pt>
                <c:pt idx="42431">
                  <c:v>-0.23581199999999999</c:v>
                </c:pt>
                <c:pt idx="42432">
                  <c:v>-0.23618700000000001</c:v>
                </c:pt>
                <c:pt idx="42433">
                  <c:v>-0.23646500000000001</c:v>
                </c:pt>
                <c:pt idx="42434">
                  <c:v>-0.236647</c:v>
                </c:pt>
                <c:pt idx="42435">
                  <c:v>-0.236733</c:v>
                </c:pt>
                <c:pt idx="42436">
                  <c:v>-0.23672099999999999</c:v>
                </c:pt>
                <c:pt idx="42437">
                  <c:v>-0.23660999999999999</c:v>
                </c:pt>
                <c:pt idx="42438">
                  <c:v>-0.2364</c:v>
                </c:pt>
                <c:pt idx="42439">
                  <c:v>-0.23608799999999999</c:v>
                </c:pt>
                <c:pt idx="42440">
                  <c:v>-0.235675</c:v>
                </c:pt>
                <c:pt idx="42441">
                  <c:v>-0.23516000000000001</c:v>
                </c:pt>
                <c:pt idx="42442">
                  <c:v>-0.234543</c:v>
                </c:pt>
                <c:pt idx="42443">
                  <c:v>-0.233819</c:v>
                </c:pt>
                <c:pt idx="42444">
                  <c:v>-0.232989</c:v>
                </c:pt>
                <c:pt idx="42445">
                  <c:v>-0.23205600000000001</c:v>
                </c:pt>
                <c:pt idx="42446">
                  <c:v>-0.231016</c:v>
                </c:pt>
                <c:pt idx="42447">
                  <c:v>-0.22984399999999999</c:v>
                </c:pt>
                <c:pt idx="42448">
                  <c:v>-0.22853799999999999</c:v>
                </c:pt>
                <c:pt idx="42449">
                  <c:v>-0.22712499999999999</c:v>
                </c:pt>
                <c:pt idx="42450">
                  <c:v>-0.22561</c:v>
                </c:pt>
                <c:pt idx="42451">
                  <c:v>-0.22397900000000001</c:v>
                </c:pt>
                <c:pt idx="42452">
                  <c:v>-0.22223399999999999</c:v>
                </c:pt>
                <c:pt idx="42453">
                  <c:v>-0.22037999999999999</c:v>
                </c:pt>
                <c:pt idx="42454">
                  <c:v>-0.218419</c:v>
                </c:pt>
                <c:pt idx="42455">
                  <c:v>-0.21635099999999999</c:v>
                </c:pt>
                <c:pt idx="42456">
                  <c:v>-0.21417600000000001</c:v>
                </c:pt>
                <c:pt idx="42457">
                  <c:v>-0.211892</c:v>
                </c:pt>
                <c:pt idx="42458">
                  <c:v>-0.20949799999999999</c:v>
                </c:pt>
                <c:pt idx="42459">
                  <c:v>-0.20699600000000001</c:v>
                </c:pt>
                <c:pt idx="42460">
                  <c:v>-0.20438899999999999</c:v>
                </c:pt>
                <c:pt idx="42461">
                  <c:v>-0.201678</c:v>
                </c:pt>
                <c:pt idx="42462">
                  <c:v>-0.19886699999999999</c:v>
                </c:pt>
                <c:pt idx="42463">
                  <c:v>-0.19595799999999999</c:v>
                </c:pt>
                <c:pt idx="42464">
                  <c:v>-0.19295699999999999</c:v>
                </c:pt>
                <c:pt idx="42465">
                  <c:v>-0.18986500000000001</c:v>
                </c:pt>
                <c:pt idx="42466">
                  <c:v>-0.18668799999999999</c:v>
                </c:pt>
                <c:pt idx="42467">
                  <c:v>-0.18343000000000001</c:v>
                </c:pt>
                <c:pt idx="42468">
                  <c:v>-0.18009500000000001</c:v>
                </c:pt>
                <c:pt idx="42469">
                  <c:v>-0.17668700000000001</c:v>
                </c:pt>
                <c:pt idx="42470">
                  <c:v>-0.173208</c:v>
                </c:pt>
                <c:pt idx="42471">
                  <c:v>-0.16966100000000001</c:v>
                </c:pt>
                <c:pt idx="42472">
                  <c:v>-0.16605</c:v>
                </c:pt>
                <c:pt idx="42473">
                  <c:v>-0.16237699999999999</c:v>
                </c:pt>
                <c:pt idx="42474">
                  <c:v>-0.15864400000000001</c:v>
                </c:pt>
                <c:pt idx="42475">
                  <c:v>-0.15485199999999999</c:v>
                </c:pt>
                <c:pt idx="42476">
                  <c:v>-0.151003</c:v>
                </c:pt>
                <c:pt idx="42477">
                  <c:v>-0.14710400000000001</c:v>
                </c:pt>
                <c:pt idx="42478">
                  <c:v>-0.14315700000000001</c:v>
                </c:pt>
                <c:pt idx="42479">
                  <c:v>-0.13916700000000001</c:v>
                </c:pt>
                <c:pt idx="42480">
                  <c:v>-0.13513500000000001</c:v>
                </c:pt>
                <c:pt idx="42481">
                  <c:v>-0.13106499999999999</c:v>
                </c:pt>
                <c:pt idx="42482">
                  <c:v>-0.12696299999999999</c:v>
                </c:pt>
                <c:pt idx="42483">
                  <c:v>-0.122835</c:v>
                </c:pt>
                <c:pt idx="42484">
                  <c:v>-0.118669</c:v>
                </c:pt>
                <c:pt idx="42485">
                  <c:v>-0.114454</c:v>
                </c:pt>
                <c:pt idx="42486">
                  <c:v>-0.110206</c:v>
                </c:pt>
                <c:pt idx="42487">
                  <c:v>-0.105944</c:v>
                </c:pt>
                <c:pt idx="42488">
                  <c:v>-0.101659</c:v>
                </c:pt>
                <c:pt idx="42489">
                  <c:v>-9.7351099999999996E-2</c:v>
                </c:pt>
                <c:pt idx="42490">
                  <c:v>-9.3031100000000005E-2</c:v>
                </c:pt>
                <c:pt idx="42491">
                  <c:v>-8.8705699999999998E-2</c:v>
                </c:pt>
                <c:pt idx="42492">
                  <c:v>-8.4377800000000003E-2</c:v>
                </c:pt>
                <c:pt idx="42493">
                  <c:v>-8.0049800000000004E-2</c:v>
                </c:pt>
                <c:pt idx="42494">
                  <c:v>-7.5724E-2</c:v>
                </c:pt>
                <c:pt idx="42495">
                  <c:v>-7.1402499999999994E-2</c:v>
                </c:pt>
                <c:pt idx="42496">
                  <c:v>-6.7088400000000006E-2</c:v>
                </c:pt>
                <c:pt idx="42497">
                  <c:v>-6.2784900000000005E-2</c:v>
                </c:pt>
                <c:pt idx="42498">
                  <c:v>-5.8495900000000003E-2</c:v>
                </c:pt>
                <c:pt idx="42499">
                  <c:v>-5.4226099999999999E-2</c:v>
                </c:pt>
                <c:pt idx="42500">
                  <c:v>-4.9982100000000002E-2</c:v>
                </c:pt>
                <c:pt idx="42501">
                  <c:v>-4.5770900000000003E-2</c:v>
                </c:pt>
                <c:pt idx="42502">
                  <c:v>-4.1598799999999998E-2</c:v>
                </c:pt>
                <c:pt idx="42503">
                  <c:v>-3.7471499999999998E-2</c:v>
                </c:pt>
                <c:pt idx="42504">
                  <c:v>-3.3393600000000002E-2</c:v>
                </c:pt>
                <c:pt idx="42505">
                  <c:v>-2.9367999999999998E-2</c:v>
                </c:pt>
                <c:pt idx="42506">
                  <c:v>-2.5396100000000001E-2</c:v>
                </c:pt>
                <c:pt idx="42507">
                  <c:v>-2.1479600000000001E-2</c:v>
                </c:pt>
                <c:pt idx="42508">
                  <c:v>-1.7621399999999999E-2</c:v>
                </c:pt>
                <c:pt idx="42509">
                  <c:v>-1.3825E-2</c:v>
                </c:pt>
                <c:pt idx="42510">
                  <c:v>-1.0093100000000001E-2</c:v>
                </c:pt>
                <c:pt idx="42511" formatCode="0.00E+00">
                  <c:v>-6.4287900000000002E-3</c:v>
                </c:pt>
                <c:pt idx="42512" formatCode="0.00E+00">
                  <c:v>-2.8354500000000002E-3</c:v>
                </c:pt>
                <c:pt idx="42513" formatCode="0.00E+00">
                  <c:v>6.8612199999999995E-4</c:v>
                </c:pt>
                <c:pt idx="42514" formatCode="0.00E+00">
                  <c:v>4.1365100000000004E-3</c:v>
                </c:pt>
                <c:pt idx="42515" formatCode="0.00E+00">
                  <c:v>7.5146600000000003E-3</c:v>
                </c:pt>
                <c:pt idx="42516">
                  <c:v>1.0818899999999999E-2</c:v>
                </c:pt>
                <c:pt idx="42517">
                  <c:v>1.40476E-2</c:v>
                </c:pt>
                <c:pt idx="42518">
                  <c:v>1.7197799999999999E-2</c:v>
                </c:pt>
                <c:pt idx="42519">
                  <c:v>2.0265700000000001E-2</c:v>
                </c:pt>
                <c:pt idx="42520">
                  <c:v>2.3247400000000001E-2</c:v>
                </c:pt>
                <c:pt idx="42521">
                  <c:v>2.61423E-2</c:v>
                </c:pt>
                <c:pt idx="42522">
                  <c:v>2.8950699999999999E-2</c:v>
                </c:pt>
                <c:pt idx="42523">
                  <c:v>3.1670999999999998E-2</c:v>
                </c:pt>
                <c:pt idx="42524">
                  <c:v>3.42996E-2</c:v>
                </c:pt>
                <c:pt idx="42525">
                  <c:v>3.6832499999999997E-2</c:v>
                </c:pt>
                <c:pt idx="42526">
                  <c:v>3.9266500000000003E-2</c:v>
                </c:pt>
                <c:pt idx="42527">
                  <c:v>4.16003E-2</c:v>
                </c:pt>
                <c:pt idx="42528">
                  <c:v>4.3834199999999997E-2</c:v>
                </c:pt>
                <c:pt idx="42529">
                  <c:v>4.5968299999999997E-2</c:v>
                </c:pt>
                <c:pt idx="42530">
                  <c:v>4.8001700000000001E-2</c:v>
                </c:pt>
                <c:pt idx="42531">
                  <c:v>4.9933400000000003E-2</c:v>
                </c:pt>
                <c:pt idx="42532">
                  <c:v>5.1762200000000001E-2</c:v>
                </c:pt>
                <c:pt idx="42533">
                  <c:v>5.3487800000000002E-2</c:v>
                </c:pt>
                <c:pt idx="42534">
                  <c:v>5.5109999999999999E-2</c:v>
                </c:pt>
                <c:pt idx="42535">
                  <c:v>5.6628100000000001E-2</c:v>
                </c:pt>
                <c:pt idx="42536">
                  <c:v>5.8041599999999999E-2</c:v>
                </c:pt>
                <c:pt idx="42537">
                  <c:v>5.9349899999999997E-2</c:v>
                </c:pt>
                <c:pt idx="42538">
                  <c:v>6.0552000000000002E-2</c:v>
                </c:pt>
                <c:pt idx="42539">
                  <c:v>6.1647E-2</c:v>
                </c:pt>
                <c:pt idx="42540">
                  <c:v>6.2635800000000005E-2</c:v>
                </c:pt>
                <c:pt idx="42541">
                  <c:v>6.3520499999999994E-2</c:v>
                </c:pt>
                <c:pt idx="42542">
                  <c:v>6.4302100000000001E-2</c:v>
                </c:pt>
                <c:pt idx="42543">
                  <c:v>6.49811E-2</c:v>
                </c:pt>
                <c:pt idx="42544">
                  <c:v>6.5557699999999997E-2</c:v>
                </c:pt>
                <c:pt idx="42545">
                  <c:v>6.6030900000000003E-2</c:v>
                </c:pt>
                <c:pt idx="42546">
                  <c:v>6.6400500000000001E-2</c:v>
                </c:pt>
                <c:pt idx="42547">
                  <c:v>6.6667599999999994E-2</c:v>
                </c:pt>
                <c:pt idx="42548">
                  <c:v>6.6832799999999998E-2</c:v>
                </c:pt>
                <c:pt idx="42549">
                  <c:v>6.6895899999999994E-2</c:v>
                </c:pt>
                <c:pt idx="42550">
                  <c:v>6.6858899999999999E-2</c:v>
                </c:pt>
                <c:pt idx="42551">
                  <c:v>6.6726400000000005E-2</c:v>
                </c:pt>
                <c:pt idx="42552">
                  <c:v>6.65023E-2</c:v>
                </c:pt>
                <c:pt idx="42553">
                  <c:v>6.61881E-2</c:v>
                </c:pt>
                <c:pt idx="42554">
                  <c:v>6.5783999999999995E-2</c:v>
                </c:pt>
                <c:pt idx="42555">
                  <c:v>6.5290699999999993E-2</c:v>
                </c:pt>
                <c:pt idx="42556">
                  <c:v>6.4709299999999997E-2</c:v>
                </c:pt>
                <c:pt idx="42557">
                  <c:v>6.4040200000000005E-2</c:v>
                </c:pt>
                <c:pt idx="42558">
                  <c:v>6.3286499999999996E-2</c:v>
                </c:pt>
                <c:pt idx="42559">
                  <c:v>6.2453099999999998E-2</c:v>
                </c:pt>
                <c:pt idx="42560">
                  <c:v>6.1543199999999999E-2</c:v>
                </c:pt>
                <c:pt idx="42561">
                  <c:v>6.0557E-2</c:v>
                </c:pt>
                <c:pt idx="42562">
                  <c:v>5.9494100000000001E-2</c:v>
                </c:pt>
                <c:pt idx="42563">
                  <c:v>5.8355200000000003E-2</c:v>
                </c:pt>
                <c:pt idx="42564">
                  <c:v>5.7142100000000001E-2</c:v>
                </c:pt>
                <c:pt idx="42565">
                  <c:v>5.5857900000000002E-2</c:v>
                </c:pt>
                <c:pt idx="42566">
                  <c:v>5.4506400000000003E-2</c:v>
                </c:pt>
                <c:pt idx="42567">
                  <c:v>5.3091199999999998E-2</c:v>
                </c:pt>
                <c:pt idx="42568">
                  <c:v>5.16152E-2</c:v>
                </c:pt>
                <c:pt idx="42569">
                  <c:v>5.0080399999999997E-2</c:v>
                </c:pt>
                <c:pt idx="42570">
                  <c:v>4.84886E-2</c:v>
                </c:pt>
                <c:pt idx="42571">
                  <c:v>4.6841599999999997E-2</c:v>
                </c:pt>
                <c:pt idx="42572">
                  <c:v>4.5140699999999999E-2</c:v>
                </c:pt>
                <c:pt idx="42573">
                  <c:v>4.3387099999999998E-2</c:v>
                </c:pt>
                <c:pt idx="42574">
                  <c:v>4.1583299999999997E-2</c:v>
                </c:pt>
                <c:pt idx="42575">
                  <c:v>3.9732700000000003E-2</c:v>
                </c:pt>
                <c:pt idx="42576">
                  <c:v>3.7837999999999997E-2</c:v>
                </c:pt>
                <c:pt idx="42577">
                  <c:v>3.5902099999999999E-2</c:v>
                </c:pt>
                <c:pt idx="42578">
                  <c:v>3.3928699999999999E-2</c:v>
                </c:pt>
                <c:pt idx="42579">
                  <c:v>3.1921100000000001E-2</c:v>
                </c:pt>
                <c:pt idx="42580">
                  <c:v>2.9881399999999999E-2</c:v>
                </c:pt>
                <c:pt idx="42581">
                  <c:v>2.7811900000000001E-2</c:v>
                </c:pt>
                <c:pt idx="42582">
                  <c:v>2.5714999999999998E-2</c:v>
                </c:pt>
                <c:pt idx="42583">
                  <c:v>2.3592999999999999E-2</c:v>
                </c:pt>
                <c:pt idx="42584">
                  <c:v>2.1448399999999999E-2</c:v>
                </c:pt>
                <c:pt idx="42585">
                  <c:v>1.9283499999999999E-2</c:v>
                </c:pt>
                <c:pt idx="42586">
                  <c:v>1.7099699999999999E-2</c:v>
                </c:pt>
                <c:pt idx="42587">
                  <c:v>1.48989E-2</c:v>
                </c:pt>
                <c:pt idx="42588">
                  <c:v>1.2684000000000001E-2</c:v>
                </c:pt>
                <c:pt idx="42589">
                  <c:v>1.04583E-2</c:v>
                </c:pt>
                <c:pt idx="42590" formatCode="0.00E+00">
                  <c:v>8.2241099999999998E-3</c:v>
                </c:pt>
                <c:pt idx="42591" formatCode="0.00E+00">
                  <c:v>5.9836400000000001E-3</c:v>
                </c:pt>
                <c:pt idx="42592" formatCode="0.00E+00">
                  <c:v>3.7395800000000002E-3</c:v>
                </c:pt>
                <c:pt idx="42593" formatCode="0.00E+00">
                  <c:v>1.4948699999999999E-3</c:v>
                </c:pt>
                <c:pt idx="42594" formatCode="0.00E+00">
                  <c:v>-7.47768E-4</c:v>
                </c:pt>
                <c:pt idx="42595" formatCode="0.00E+00">
                  <c:v>-2.9853200000000001E-3</c:v>
                </c:pt>
                <c:pt idx="42596" formatCode="0.00E+00">
                  <c:v>-5.21413E-3</c:v>
                </c:pt>
                <c:pt idx="42597" formatCode="0.00E+00">
                  <c:v>-7.4312500000000004E-3</c:v>
                </c:pt>
                <c:pt idx="42598" formatCode="0.00E+00">
                  <c:v>-9.6346499999999998E-3</c:v>
                </c:pt>
                <c:pt idx="42599">
                  <c:v>-1.18221E-2</c:v>
                </c:pt>
                <c:pt idx="42600">
                  <c:v>-1.39913E-2</c:v>
                </c:pt>
                <c:pt idx="42601">
                  <c:v>-1.6139500000000001E-2</c:v>
                </c:pt>
                <c:pt idx="42602">
                  <c:v>-1.8264300000000001E-2</c:v>
                </c:pt>
                <c:pt idx="42603">
                  <c:v>-2.0364500000000001E-2</c:v>
                </c:pt>
                <c:pt idx="42604">
                  <c:v>-2.24391E-2</c:v>
                </c:pt>
                <c:pt idx="42605">
                  <c:v>-2.4486299999999999E-2</c:v>
                </c:pt>
                <c:pt idx="42606">
                  <c:v>-2.6503700000000002E-2</c:v>
                </c:pt>
                <c:pt idx="42607">
                  <c:v>-2.8488900000000001E-2</c:v>
                </c:pt>
                <c:pt idx="42608">
                  <c:v>-3.0440100000000001E-2</c:v>
                </c:pt>
                <c:pt idx="42609">
                  <c:v>-3.2355099999999998E-2</c:v>
                </c:pt>
                <c:pt idx="42610">
                  <c:v>-3.4232699999999998E-2</c:v>
                </c:pt>
                <c:pt idx="42611">
                  <c:v>-3.6071699999999998E-2</c:v>
                </c:pt>
                <c:pt idx="42612">
                  <c:v>-3.7870399999999999E-2</c:v>
                </c:pt>
                <c:pt idx="42613">
                  <c:v>-3.9626099999999997E-2</c:v>
                </c:pt>
                <c:pt idx="42614">
                  <c:v>-4.1335999999999998E-2</c:v>
                </c:pt>
                <c:pt idx="42615">
                  <c:v>-4.2998799999999997E-2</c:v>
                </c:pt>
                <c:pt idx="42616">
                  <c:v>-4.4614099999999997E-2</c:v>
                </c:pt>
                <c:pt idx="42617">
                  <c:v>-4.6181300000000002E-2</c:v>
                </c:pt>
                <c:pt idx="42618">
                  <c:v>-4.76988E-2</c:v>
                </c:pt>
                <c:pt idx="42619">
                  <c:v>-4.9164699999999999E-2</c:v>
                </c:pt>
                <c:pt idx="42620">
                  <c:v>-5.0577700000000003E-2</c:v>
                </c:pt>
                <c:pt idx="42621">
                  <c:v>-5.1937400000000002E-2</c:v>
                </c:pt>
                <c:pt idx="42622">
                  <c:v>-5.3243400000000003E-2</c:v>
                </c:pt>
                <c:pt idx="42623">
                  <c:v>-5.4494599999999997E-2</c:v>
                </c:pt>
                <c:pt idx="42624">
                  <c:v>-5.5689900000000001E-2</c:v>
                </c:pt>
                <c:pt idx="42625">
                  <c:v>-5.6828499999999997E-2</c:v>
                </c:pt>
                <c:pt idx="42626">
                  <c:v>-5.7909599999999999E-2</c:v>
                </c:pt>
                <c:pt idx="42627">
                  <c:v>-5.8932699999999998E-2</c:v>
                </c:pt>
                <c:pt idx="42628">
                  <c:v>-5.9897600000000002E-2</c:v>
                </c:pt>
                <c:pt idx="42629">
                  <c:v>-6.0804299999999999E-2</c:v>
                </c:pt>
                <c:pt idx="42630">
                  <c:v>-6.1651900000000003E-2</c:v>
                </c:pt>
                <c:pt idx="42631">
                  <c:v>-6.24392E-2</c:v>
                </c:pt>
                <c:pt idx="42632">
                  <c:v>-6.3165399999999997E-2</c:v>
                </c:pt>
                <c:pt idx="42633">
                  <c:v>-6.38296E-2</c:v>
                </c:pt>
                <c:pt idx="42634">
                  <c:v>-6.4431699999999995E-2</c:v>
                </c:pt>
                <c:pt idx="42635">
                  <c:v>-6.4972600000000005E-2</c:v>
                </c:pt>
                <c:pt idx="42636">
                  <c:v>-6.5452499999999997E-2</c:v>
                </c:pt>
                <c:pt idx="42637">
                  <c:v>-6.5870899999999996E-2</c:v>
                </c:pt>
                <c:pt idx="42638">
                  <c:v>-6.6227999999999995E-2</c:v>
                </c:pt>
                <c:pt idx="42639">
                  <c:v>-6.65245E-2</c:v>
                </c:pt>
                <c:pt idx="42640">
                  <c:v>-6.6760799999999995E-2</c:v>
                </c:pt>
                <c:pt idx="42641">
                  <c:v>-6.6937200000000002E-2</c:v>
                </c:pt>
                <c:pt idx="42642">
                  <c:v>-6.7053399999999999E-2</c:v>
                </c:pt>
                <c:pt idx="42643">
                  <c:v>-6.7108699999999993E-2</c:v>
                </c:pt>
                <c:pt idx="42644">
                  <c:v>-6.7103399999999994E-2</c:v>
                </c:pt>
                <c:pt idx="42645">
                  <c:v>-6.7039299999999996E-2</c:v>
                </c:pt>
                <c:pt idx="42646">
                  <c:v>-6.6917699999999997E-2</c:v>
                </c:pt>
                <c:pt idx="42647">
                  <c:v>-6.6738800000000001E-2</c:v>
                </c:pt>
                <c:pt idx="42648">
                  <c:v>-6.6502500000000006E-2</c:v>
                </c:pt>
                <c:pt idx="42649">
                  <c:v>-6.6209699999999996E-2</c:v>
                </c:pt>
                <c:pt idx="42650">
                  <c:v>-6.5861500000000003E-2</c:v>
                </c:pt>
                <c:pt idx="42651">
                  <c:v>-6.5457500000000002E-2</c:v>
                </c:pt>
                <c:pt idx="42652">
                  <c:v>-6.4996700000000004E-2</c:v>
                </c:pt>
                <c:pt idx="42653">
                  <c:v>-6.4478999999999995E-2</c:v>
                </c:pt>
                <c:pt idx="42654">
                  <c:v>-6.3904699999999995E-2</c:v>
                </c:pt>
                <c:pt idx="42655">
                  <c:v>-6.3274399999999995E-2</c:v>
                </c:pt>
                <c:pt idx="42656">
                  <c:v>-6.2588500000000005E-2</c:v>
                </c:pt>
                <c:pt idx="42657">
                  <c:v>-6.1847399999999997E-2</c:v>
                </c:pt>
                <c:pt idx="42658">
                  <c:v>-6.10524E-2</c:v>
                </c:pt>
                <c:pt idx="42659">
                  <c:v>-6.0204899999999999E-2</c:v>
                </c:pt>
                <c:pt idx="42660">
                  <c:v>-5.93056E-2</c:v>
                </c:pt>
                <c:pt idx="42661">
                  <c:v>-5.8354700000000002E-2</c:v>
                </c:pt>
                <c:pt idx="42662">
                  <c:v>-5.7352399999999998E-2</c:v>
                </c:pt>
                <c:pt idx="42663">
                  <c:v>-5.6299399999999999E-2</c:v>
                </c:pt>
                <c:pt idx="42664">
                  <c:v>-5.5196700000000001E-2</c:v>
                </c:pt>
                <c:pt idx="42665">
                  <c:v>-5.4044799999999997E-2</c:v>
                </c:pt>
                <c:pt idx="42666">
                  <c:v>-5.2844500000000003E-2</c:v>
                </c:pt>
                <c:pt idx="42667">
                  <c:v>-5.1596299999999998E-2</c:v>
                </c:pt>
                <c:pt idx="42668">
                  <c:v>-5.0301100000000001E-2</c:v>
                </c:pt>
                <c:pt idx="42669">
                  <c:v>-4.8959999999999997E-2</c:v>
                </c:pt>
                <c:pt idx="42670">
                  <c:v>-4.7574199999999997E-2</c:v>
                </c:pt>
                <c:pt idx="42671">
                  <c:v>-4.61448E-2</c:v>
                </c:pt>
                <c:pt idx="42672">
                  <c:v>-4.4672700000000003E-2</c:v>
                </c:pt>
                <c:pt idx="42673">
                  <c:v>-4.3158799999999997E-2</c:v>
                </c:pt>
                <c:pt idx="42674">
                  <c:v>-4.1604000000000002E-2</c:v>
                </c:pt>
                <c:pt idx="42675">
                  <c:v>-4.0009099999999999E-2</c:v>
                </c:pt>
                <c:pt idx="42676">
                  <c:v>-3.8374900000000003E-2</c:v>
                </c:pt>
                <c:pt idx="42677">
                  <c:v>-3.6701400000000002E-2</c:v>
                </c:pt>
                <c:pt idx="42678">
                  <c:v>-3.4988999999999999E-2</c:v>
                </c:pt>
                <c:pt idx="42679">
                  <c:v>-3.3238299999999998E-2</c:v>
                </c:pt>
                <c:pt idx="42680">
                  <c:v>-3.1449900000000003E-2</c:v>
                </c:pt>
                <c:pt idx="42681">
                  <c:v>-2.96236E-2</c:v>
                </c:pt>
                <c:pt idx="42682">
                  <c:v>-2.7760199999999999E-2</c:v>
                </c:pt>
                <c:pt idx="42683">
                  <c:v>-2.58614E-2</c:v>
                </c:pt>
                <c:pt idx="42684">
                  <c:v>-2.3928100000000001E-2</c:v>
                </c:pt>
                <c:pt idx="42685">
                  <c:v>-2.1960299999999999E-2</c:v>
                </c:pt>
                <c:pt idx="42686">
                  <c:v>-1.9958699999999999E-2</c:v>
                </c:pt>
                <c:pt idx="42687">
                  <c:v>-1.7924599999999999E-2</c:v>
                </c:pt>
                <c:pt idx="42688">
                  <c:v>-1.5859399999999999E-2</c:v>
                </c:pt>
                <c:pt idx="42689">
                  <c:v>-1.37635E-2</c:v>
                </c:pt>
                <c:pt idx="42690">
                  <c:v>-1.16375E-2</c:v>
                </c:pt>
                <c:pt idx="42691" formatCode="0.00E+00">
                  <c:v>-9.4815400000000001E-3</c:v>
                </c:pt>
                <c:pt idx="42692" formatCode="0.00E+00">
                  <c:v>-7.2959499999999998E-3</c:v>
                </c:pt>
                <c:pt idx="42693" formatCode="0.00E+00">
                  <c:v>-5.0813999999999998E-3</c:v>
                </c:pt>
                <c:pt idx="42694" formatCode="0.00E+00">
                  <c:v>-2.8387600000000001E-3</c:v>
                </c:pt>
                <c:pt idx="42695" formatCode="0.00E+00">
                  <c:v>-5.6873500000000001E-4</c:v>
                </c:pt>
                <c:pt idx="42696" formatCode="0.00E+00">
                  <c:v>1.72842E-3</c:v>
                </c:pt>
                <c:pt idx="42697" formatCode="0.00E+00">
                  <c:v>4.0527200000000001E-3</c:v>
                </c:pt>
                <c:pt idx="42698" formatCode="0.00E+00">
                  <c:v>6.4038799999999998E-3</c:v>
                </c:pt>
                <c:pt idx="42699" formatCode="0.00E+00">
                  <c:v>8.7811599999999997E-3</c:v>
                </c:pt>
                <c:pt idx="42700">
                  <c:v>1.1183800000000001E-2</c:v>
                </c:pt>
                <c:pt idx="42701">
                  <c:v>1.3611099999999999E-2</c:v>
                </c:pt>
                <c:pt idx="42702">
                  <c:v>1.60626E-2</c:v>
                </c:pt>
                <c:pt idx="42703">
                  <c:v>1.85378E-2</c:v>
                </c:pt>
                <c:pt idx="42704">
                  <c:v>2.10359E-2</c:v>
                </c:pt>
                <c:pt idx="42705">
                  <c:v>2.35561E-2</c:v>
                </c:pt>
                <c:pt idx="42706">
                  <c:v>2.6097599999999999E-2</c:v>
                </c:pt>
                <c:pt idx="42707">
                  <c:v>2.8658800000000002E-2</c:v>
                </c:pt>
                <c:pt idx="42708">
                  <c:v>3.1238499999999999E-2</c:v>
                </c:pt>
                <c:pt idx="42709">
                  <c:v>3.3835499999999998E-2</c:v>
                </c:pt>
                <c:pt idx="42710">
                  <c:v>3.6448599999999998E-2</c:v>
                </c:pt>
                <c:pt idx="42711">
                  <c:v>3.9076800000000002E-2</c:v>
                </c:pt>
                <c:pt idx="42712">
                  <c:v>4.17195E-2</c:v>
                </c:pt>
                <c:pt idx="42713">
                  <c:v>4.43763E-2</c:v>
                </c:pt>
                <c:pt idx="42714">
                  <c:v>4.7046900000000003E-2</c:v>
                </c:pt>
                <c:pt idx="42715">
                  <c:v>4.9730799999999999E-2</c:v>
                </c:pt>
                <c:pt idx="42716">
                  <c:v>5.2427500000000002E-2</c:v>
                </c:pt>
                <c:pt idx="42717">
                  <c:v>5.5136600000000001E-2</c:v>
                </c:pt>
                <c:pt idx="42718">
                  <c:v>5.7857499999999999E-2</c:v>
                </c:pt>
                <c:pt idx="42719">
                  <c:v>6.05896E-2</c:v>
                </c:pt>
                <c:pt idx="42720">
                  <c:v>6.3331799999999994E-2</c:v>
                </c:pt>
                <c:pt idx="42721">
                  <c:v>6.6083100000000006E-2</c:v>
                </c:pt>
                <c:pt idx="42722">
                  <c:v>6.8842299999999995E-2</c:v>
                </c:pt>
                <c:pt idx="42723">
                  <c:v>7.16083E-2</c:v>
                </c:pt>
                <c:pt idx="42724">
                  <c:v>7.4379600000000004E-2</c:v>
                </c:pt>
                <c:pt idx="42725">
                  <c:v>7.7154200000000006E-2</c:v>
                </c:pt>
                <c:pt idx="42726">
                  <c:v>7.9930799999999996E-2</c:v>
                </c:pt>
                <c:pt idx="42727">
                  <c:v>8.2708900000000002E-2</c:v>
                </c:pt>
                <c:pt idx="42728">
                  <c:v>8.5487300000000002E-2</c:v>
                </c:pt>
                <c:pt idx="42729">
                  <c:v>8.8265099999999999E-2</c:v>
                </c:pt>
                <c:pt idx="42730">
                  <c:v>9.1041499999999997E-2</c:v>
                </c:pt>
                <c:pt idx="42731">
                  <c:v>9.3815700000000002E-2</c:v>
                </c:pt>
                <c:pt idx="42732">
                  <c:v>9.6585799999999999E-2</c:v>
                </c:pt>
                <c:pt idx="42733">
                  <c:v>9.93502E-2</c:v>
                </c:pt>
                <c:pt idx="42734">
                  <c:v>0.102107</c:v>
                </c:pt>
                <c:pt idx="42735">
                  <c:v>0.104855</c:v>
                </c:pt>
                <c:pt idx="42736">
                  <c:v>0.10759299999999999</c:v>
                </c:pt>
                <c:pt idx="42737">
                  <c:v>0.11032</c:v>
                </c:pt>
                <c:pt idx="42738">
                  <c:v>0.113035</c:v>
                </c:pt>
                <c:pt idx="42739">
                  <c:v>0.115734</c:v>
                </c:pt>
                <c:pt idx="42740">
                  <c:v>0.11841599999999999</c:v>
                </c:pt>
                <c:pt idx="42741">
                  <c:v>0.12107999999999999</c:v>
                </c:pt>
                <c:pt idx="42742">
                  <c:v>0.123723</c:v>
                </c:pt>
                <c:pt idx="42743">
                  <c:v>0.12634500000000001</c:v>
                </c:pt>
                <c:pt idx="42744">
                  <c:v>0.128943</c:v>
                </c:pt>
                <c:pt idx="42745">
                  <c:v>0.131517</c:v>
                </c:pt>
                <c:pt idx="42746">
                  <c:v>0.13406399999999999</c:v>
                </c:pt>
                <c:pt idx="42747">
                  <c:v>0.13658000000000001</c:v>
                </c:pt>
                <c:pt idx="42748">
                  <c:v>0.13906399999999999</c:v>
                </c:pt>
                <c:pt idx="42749">
                  <c:v>0.141512</c:v>
                </c:pt>
                <c:pt idx="42750">
                  <c:v>0.143924</c:v>
                </c:pt>
                <c:pt idx="42751">
                  <c:v>0.14629600000000001</c:v>
                </c:pt>
                <c:pt idx="42752">
                  <c:v>0.14862700000000001</c:v>
                </c:pt>
                <c:pt idx="42753">
                  <c:v>0.150917</c:v>
                </c:pt>
                <c:pt idx="42754">
                  <c:v>0.15316299999999999</c:v>
                </c:pt>
                <c:pt idx="42755">
                  <c:v>0.155364</c:v>
                </c:pt>
                <c:pt idx="42756">
                  <c:v>0.15751799999999999</c:v>
                </c:pt>
                <c:pt idx="42757">
                  <c:v>0.15962299999999999</c:v>
                </c:pt>
                <c:pt idx="42758">
                  <c:v>0.16167699999999999</c:v>
                </c:pt>
                <c:pt idx="42759">
                  <c:v>0.16367899999999999</c:v>
                </c:pt>
                <c:pt idx="42760">
                  <c:v>0.16562499999999999</c:v>
                </c:pt>
                <c:pt idx="42761">
                  <c:v>0.167514</c:v>
                </c:pt>
                <c:pt idx="42762">
                  <c:v>0.16934399999999999</c:v>
                </c:pt>
                <c:pt idx="42763">
                  <c:v>0.17111199999999999</c:v>
                </c:pt>
                <c:pt idx="42764">
                  <c:v>0.172818</c:v>
                </c:pt>
                <c:pt idx="42765">
                  <c:v>0.174459</c:v>
                </c:pt>
                <c:pt idx="42766">
                  <c:v>0.17603199999999999</c:v>
                </c:pt>
                <c:pt idx="42767">
                  <c:v>0.177535</c:v>
                </c:pt>
                <c:pt idx="42768">
                  <c:v>0.17896599999999999</c:v>
                </c:pt>
                <c:pt idx="42769">
                  <c:v>0.18032400000000001</c:v>
                </c:pt>
                <c:pt idx="42770">
                  <c:v>0.18160799999999999</c:v>
                </c:pt>
                <c:pt idx="42771">
                  <c:v>0.182814</c:v>
                </c:pt>
                <c:pt idx="42772">
                  <c:v>0.18394099999999999</c:v>
                </c:pt>
                <c:pt idx="42773">
                  <c:v>0.18498700000000001</c:v>
                </c:pt>
                <c:pt idx="42774">
                  <c:v>0.185949</c:v>
                </c:pt>
                <c:pt idx="42775">
                  <c:v>0.18682699999999999</c:v>
                </c:pt>
                <c:pt idx="42776">
                  <c:v>0.18761800000000001</c:v>
                </c:pt>
                <c:pt idx="42777">
                  <c:v>0.18831999999999999</c:v>
                </c:pt>
                <c:pt idx="42778">
                  <c:v>0.18892999999999999</c:v>
                </c:pt>
                <c:pt idx="42779">
                  <c:v>0.18944800000000001</c:v>
                </c:pt>
                <c:pt idx="42780">
                  <c:v>0.18987100000000001</c:v>
                </c:pt>
                <c:pt idx="42781">
                  <c:v>0.19019900000000001</c:v>
                </c:pt>
                <c:pt idx="42782">
                  <c:v>0.19043099999999999</c:v>
                </c:pt>
                <c:pt idx="42783">
                  <c:v>0.19056600000000001</c:v>
                </c:pt>
                <c:pt idx="42784">
                  <c:v>0.19060299999999999</c:v>
                </c:pt>
                <c:pt idx="42785">
                  <c:v>0.19053800000000001</c:v>
                </c:pt>
                <c:pt idx="42786">
                  <c:v>0.19037299999999999</c:v>
                </c:pt>
                <c:pt idx="42787">
                  <c:v>0.190105</c:v>
                </c:pt>
                <c:pt idx="42788">
                  <c:v>0.18973499999999999</c:v>
                </c:pt>
                <c:pt idx="42789">
                  <c:v>0.18925900000000001</c:v>
                </c:pt>
                <c:pt idx="42790">
                  <c:v>0.18867999999999999</c:v>
                </c:pt>
                <c:pt idx="42791">
                  <c:v>0.187997</c:v>
                </c:pt>
                <c:pt idx="42792">
                  <c:v>0.18720800000000001</c:v>
                </c:pt>
                <c:pt idx="42793">
                  <c:v>0.18631500000000001</c:v>
                </c:pt>
                <c:pt idx="42794">
                  <c:v>0.18531700000000001</c:v>
                </c:pt>
                <c:pt idx="42795">
                  <c:v>0.18421299999999999</c:v>
                </c:pt>
                <c:pt idx="42796">
                  <c:v>0.183004</c:v>
                </c:pt>
                <c:pt idx="42797">
                  <c:v>0.18168999999999999</c:v>
                </c:pt>
                <c:pt idx="42798">
                  <c:v>0.18027299999999999</c:v>
                </c:pt>
                <c:pt idx="42799">
                  <c:v>0.17875199999999999</c:v>
                </c:pt>
                <c:pt idx="42800">
                  <c:v>0.17712800000000001</c:v>
                </c:pt>
                <c:pt idx="42801">
                  <c:v>0.1754</c:v>
                </c:pt>
                <c:pt idx="42802">
                  <c:v>0.17357</c:v>
                </c:pt>
                <c:pt idx="42803">
                  <c:v>0.17163800000000001</c:v>
                </c:pt>
                <c:pt idx="42804">
                  <c:v>0.16960500000000001</c:v>
                </c:pt>
                <c:pt idx="42805">
                  <c:v>0.16747200000000001</c:v>
                </c:pt>
                <c:pt idx="42806">
                  <c:v>0.165242</c:v>
                </c:pt>
                <c:pt idx="42807">
                  <c:v>0.162915</c:v>
                </c:pt>
                <c:pt idx="42808">
                  <c:v>0.160494</c:v>
                </c:pt>
                <c:pt idx="42809">
                  <c:v>0.15798000000000001</c:v>
                </c:pt>
                <c:pt idx="42810">
                  <c:v>0.15537400000000001</c:v>
                </c:pt>
                <c:pt idx="42811">
                  <c:v>0.15267800000000001</c:v>
                </c:pt>
                <c:pt idx="42812">
                  <c:v>0.149894</c:v>
                </c:pt>
                <c:pt idx="42813">
                  <c:v>0.14702299999999999</c:v>
                </c:pt>
                <c:pt idx="42814">
                  <c:v>0.144067</c:v>
                </c:pt>
                <c:pt idx="42815">
                  <c:v>0.14102999999999999</c:v>
                </c:pt>
                <c:pt idx="42816">
                  <c:v>0.13791200000000001</c:v>
                </c:pt>
                <c:pt idx="42817">
                  <c:v>0.134717</c:v>
                </c:pt>
                <c:pt idx="42818">
                  <c:v>0.13144800000000001</c:v>
                </c:pt>
                <c:pt idx="42819">
                  <c:v>0.128107</c:v>
                </c:pt>
                <c:pt idx="42820">
                  <c:v>0.124697</c:v>
                </c:pt>
                <c:pt idx="42821">
                  <c:v>0.121221</c:v>
                </c:pt>
                <c:pt idx="42822">
                  <c:v>0.117684</c:v>
                </c:pt>
                <c:pt idx="42823">
                  <c:v>0.11408699999999999</c:v>
                </c:pt>
                <c:pt idx="42824">
                  <c:v>0.11043600000000001</c:v>
                </c:pt>
                <c:pt idx="42825">
                  <c:v>0.106734</c:v>
                </c:pt>
                <c:pt idx="42826">
                  <c:v>0.10298400000000001</c:v>
                </c:pt>
                <c:pt idx="42827">
                  <c:v>9.9187899999999996E-2</c:v>
                </c:pt>
                <c:pt idx="42828">
                  <c:v>9.5351099999999994E-2</c:v>
                </c:pt>
                <c:pt idx="42829">
                  <c:v>9.1477600000000006E-2</c:v>
                </c:pt>
                <c:pt idx="42830">
                  <c:v>8.7571700000000002E-2</c:v>
                </c:pt>
                <c:pt idx="42831">
                  <c:v>8.3637299999999998E-2</c:v>
                </c:pt>
                <c:pt idx="42832">
                  <c:v>7.9678899999999997E-2</c:v>
                </c:pt>
                <c:pt idx="42833">
                  <c:v>7.5701400000000002E-2</c:v>
                </c:pt>
                <c:pt idx="42834">
                  <c:v>7.1709899999999993E-2</c:v>
                </c:pt>
                <c:pt idx="42835">
                  <c:v>6.7709400000000003E-2</c:v>
                </c:pt>
                <c:pt idx="42836">
                  <c:v>6.3705100000000001E-2</c:v>
                </c:pt>
                <c:pt idx="42837">
                  <c:v>5.97011E-2</c:v>
                </c:pt>
                <c:pt idx="42838">
                  <c:v>5.57017E-2</c:v>
                </c:pt>
                <c:pt idx="42839">
                  <c:v>5.1710899999999997E-2</c:v>
                </c:pt>
                <c:pt idx="42840">
                  <c:v>4.7732900000000002E-2</c:v>
                </c:pt>
                <c:pt idx="42841">
                  <c:v>4.3772800000000001E-2</c:v>
                </c:pt>
                <c:pt idx="42842">
                  <c:v>3.98359E-2</c:v>
                </c:pt>
                <c:pt idx="42843">
                  <c:v>3.5927899999999999E-2</c:v>
                </c:pt>
                <c:pt idx="42844">
                  <c:v>3.2054199999999998E-2</c:v>
                </c:pt>
                <c:pt idx="42845">
                  <c:v>2.8220100000000001E-2</c:v>
                </c:pt>
                <c:pt idx="42846">
                  <c:v>2.44306E-2</c:v>
                </c:pt>
                <c:pt idx="42847">
                  <c:v>2.0690500000000001E-2</c:v>
                </c:pt>
                <c:pt idx="42848">
                  <c:v>1.7004499999999999E-2</c:v>
                </c:pt>
                <c:pt idx="42849">
                  <c:v>1.33773E-2</c:v>
                </c:pt>
                <c:pt idx="42850" formatCode="0.00E+00">
                  <c:v>9.8126499999999992E-3</c:v>
                </c:pt>
                <c:pt idx="42851" formatCode="0.00E+00">
                  <c:v>6.3143899999999996E-3</c:v>
                </c:pt>
                <c:pt idx="42852" formatCode="0.00E+00">
                  <c:v>2.8868700000000001E-3</c:v>
                </c:pt>
                <c:pt idx="42853" formatCode="0.00E+00">
                  <c:v>-4.65198E-4</c:v>
                </c:pt>
                <c:pt idx="42854" formatCode="0.00E+00">
                  <c:v>-3.7372299999999998E-3</c:v>
                </c:pt>
                <c:pt idx="42855" formatCode="0.00E+00">
                  <c:v>-6.9247400000000004E-3</c:v>
                </c:pt>
                <c:pt idx="42856">
                  <c:v>-1.0023199999999999E-2</c:v>
                </c:pt>
                <c:pt idx="42857">
                  <c:v>-1.3028100000000001E-2</c:v>
                </c:pt>
                <c:pt idx="42858">
                  <c:v>-1.59347E-2</c:v>
                </c:pt>
                <c:pt idx="42859">
                  <c:v>-1.87382E-2</c:v>
                </c:pt>
                <c:pt idx="42860">
                  <c:v>-2.1433600000000001E-2</c:v>
                </c:pt>
                <c:pt idx="42861">
                  <c:v>-2.4016200000000001E-2</c:v>
                </c:pt>
                <c:pt idx="42862">
                  <c:v>-2.64817E-2</c:v>
                </c:pt>
                <c:pt idx="42863">
                  <c:v>-2.88267E-2</c:v>
                </c:pt>
                <c:pt idx="42864">
                  <c:v>-3.1048300000000001E-2</c:v>
                </c:pt>
                <c:pt idx="42865">
                  <c:v>-3.3143100000000002E-2</c:v>
                </c:pt>
                <c:pt idx="42866">
                  <c:v>-3.5107100000000002E-2</c:v>
                </c:pt>
                <c:pt idx="42867">
                  <c:v>-3.6937299999999999E-2</c:v>
                </c:pt>
                <c:pt idx="42868">
                  <c:v>-3.8630999999999999E-2</c:v>
                </c:pt>
                <c:pt idx="42869">
                  <c:v>-4.0185100000000001E-2</c:v>
                </c:pt>
                <c:pt idx="42870">
                  <c:v>-4.1596300000000003E-2</c:v>
                </c:pt>
                <c:pt idx="42871">
                  <c:v>-4.2861400000000001E-2</c:v>
                </c:pt>
                <c:pt idx="42872">
                  <c:v>-4.3977299999999997E-2</c:v>
                </c:pt>
                <c:pt idx="42873">
                  <c:v>-4.4941099999999998E-2</c:v>
                </c:pt>
                <c:pt idx="42874">
                  <c:v>-4.5749900000000003E-2</c:v>
                </c:pt>
                <c:pt idx="42875">
                  <c:v>-4.6401900000000003E-2</c:v>
                </c:pt>
                <c:pt idx="42876">
                  <c:v>-4.6895899999999997E-2</c:v>
                </c:pt>
                <c:pt idx="42877">
                  <c:v>-4.7231000000000002E-2</c:v>
                </c:pt>
                <c:pt idx="42878">
                  <c:v>-4.74054E-2</c:v>
                </c:pt>
                <c:pt idx="42879">
                  <c:v>-4.7417599999999997E-2</c:v>
                </c:pt>
                <c:pt idx="42880">
                  <c:v>-4.7265799999999997E-2</c:v>
                </c:pt>
                <c:pt idx="42881">
                  <c:v>-4.6948700000000003E-2</c:v>
                </c:pt>
                <c:pt idx="42882">
                  <c:v>-4.6465199999999998E-2</c:v>
                </c:pt>
                <c:pt idx="42883">
                  <c:v>-4.5814199999999999E-2</c:v>
                </c:pt>
                <c:pt idx="42884">
                  <c:v>-4.4995399999999998E-2</c:v>
                </c:pt>
                <c:pt idx="42885">
                  <c:v>-4.4009199999999998E-2</c:v>
                </c:pt>
                <c:pt idx="42886">
                  <c:v>-4.2856199999999997E-2</c:v>
                </c:pt>
                <c:pt idx="42887">
                  <c:v>-4.1537400000000002E-2</c:v>
                </c:pt>
                <c:pt idx="42888">
                  <c:v>-4.0053900000000003E-2</c:v>
                </c:pt>
                <c:pt idx="42889">
                  <c:v>-3.8407200000000002E-2</c:v>
                </c:pt>
                <c:pt idx="42890">
                  <c:v>-3.6598699999999998E-2</c:v>
                </c:pt>
                <c:pt idx="42891">
                  <c:v>-3.4630000000000001E-2</c:v>
                </c:pt>
                <c:pt idx="42892">
                  <c:v>-3.2503200000000003E-2</c:v>
                </c:pt>
                <c:pt idx="42893">
                  <c:v>-3.0220199999999999E-2</c:v>
                </c:pt>
                <c:pt idx="42894">
                  <c:v>-2.7782399999999999E-2</c:v>
                </c:pt>
                <c:pt idx="42895">
                  <c:v>-2.5191499999999999E-2</c:v>
                </c:pt>
                <c:pt idx="42896">
                  <c:v>-2.24497E-2</c:v>
                </c:pt>
                <c:pt idx="42897">
                  <c:v>-1.9559400000000001E-2</c:v>
                </c:pt>
                <c:pt idx="42898">
                  <c:v>-1.6523099999999999E-2</c:v>
                </c:pt>
                <c:pt idx="42899">
                  <c:v>-1.33437E-2</c:v>
                </c:pt>
                <c:pt idx="42900">
                  <c:v>-1.00242E-2</c:v>
                </c:pt>
                <c:pt idx="42901" formatCode="0.00E+00">
                  <c:v>-6.5678999999999998E-3</c:v>
                </c:pt>
                <c:pt idx="42902" formatCode="0.00E+00">
                  <c:v>-2.9780800000000001E-3</c:v>
                </c:pt>
                <c:pt idx="42903" formatCode="0.00E+00">
                  <c:v>7.4143099999999997E-4</c:v>
                </c:pt>
                <c:pt idx="42904" formatCode="0.00E+00">
                  <c:v>4.5861000000000001E-3</c:v>
                </c:pt>
                <c:pt idx="42905" formatCode="0.00E+00">
                  <c:v>8.5507099999999996E-3</c:v>
                </c:pt>
                <c:pt idx="42906">
                  <c:v>1.2630199999999999E-2</c:v>
                </c:pt>
                <c:pt idx="42907">
                  <c:v>1.6820000000000002E-2</c:v>
                </c:pt>
                <c:pt idx="42908">
                  <c:v>2.1116099999999999E-2</c:v>
                </c:pt>
                <c:pt idx="42909">
                  <c:v>2.5513299999999999E-2</c:v>
                </c:pt>
                <c:pt idx="42910">
                  <c:v>3.0006700000000001E-2</c:v>
                </c:pt>
                <c:pt idx="42911">
                  <c:v>3.4591299999999998E-2</c:v>
                </c:pt>
                <c:pt idx="42912">
                  <c:v>3.9261999999999998E-2</c:v>
                </c:pt>
                <c:pt idx="42913">
                  <c:v>4.4012799999999998E-2</c:v>
                </c:pt>
                <c:pt idx="42914">
                  <c:v>4.8837600000000002E-2</c:v>
                </c:pt>
                <c:pt idx="42915">
                  <c:v>5.3730199999999999E-2</c:v>
                </c:pt>
                <c:pt idx="42916">
                  <c:v>5.8684600000000003E-2</c:v>
                </c:pt>
                <c:pt idx="42917">
                  <c:v>6.3695100000000004E-2</c:v>
                </c:pt>
                <c:pt idx="42918">
                  <c:v>6.8756300000000006E-2</c:v>
                </c:pt>
                <c:pt idx="42919">
                  <c:v>7.3861999999999997E-2</c:v>
                </c:pt>
                <c:pt idx="42920">
                  <c:v>7.9005500000000006E-2</c:v>
                </c:pt>
                <c:pt idx="42921">
                  <c:v>8.4179900000000002E-2</c:v>
                </c:pt>
                <c:pt idx="42922">
                  <c:v>8.9378200000000005E-2</c:v>
                </c:pt>
                <c:pt idx="42923">
                  <c:v>9.4593499999999997E-2</c:v>
                </c:pt>
                <c:pt idx="42924">
                  <c:v>9.9819599999999994E-2</c:v>
                </c:pt>
                <c:pt idx="42925">
                  <c:v>0.10505</c:v>
                </c:pt>
                <c:pt idx="42926">
                  <c:v>0.110278</c:v>
                </c:pt>
                <c:pt idx="42927">
                  <c:v>0.115497</c:v>
                </c:pt>
                <c:pt idx="42928">
                  <c:v>0.1207</c:v>
                </c:pt>
                <c:pt idx="42929">
                  <c:v>0.12587899999999999</c:v>
                </c:pt>
                <c:pt idx="42930">
                  <c:v>0.131027</c:v>
                </c:pt>
                <c:pt idx="42931">
                  <c:v>0.13613700000000001</c:v>
                </c:pt>
                <c:pt idx="42932">
                  <c:v>0.141204</c:v>
                </c:pt>
                <c:pt idx="42933">
                  <c:v>0.14622199999999999</c:v>
                </c:pt>
                <c:pt idx="42934">
                  <c:v>0.15118300000000001</c:v>
                </c:pt>
                <c:pt idx="42935">
                  <c:v>0.156083</c:v>
                </c:pt>
                <c:pt idx="42936">
                  <c:v>0.160913</c:v>
                </c:pt>
                <c:pt idx="42937">
                  <c:v>0.16566900000000001</c:v>
                </c:pt>
                <c:pt idx="42938">
                  <c:v>0.170344</c:v>
                </c:pt>
                <c:pt idx="42939">
                  <c:v>0.17493300000000001</c:v>
                </c:pt>
                <c:pt idx="42940">
                  <c:v>0.179428</c:v>
                </c:pt>
                <c:pt idx="42941">
                  <c:v>0.18382599999999999</c:v>
                </c:pt>
                <c:pt idx="42942">
                  <c:v>0.18811900000000001</c:v>
                </c:pt>
                <c:pt idx="42943">
                  <c:v>0.192301</c:v>
                </c:pt>
                <c:pt idx="42944">
                  <c:v>0.19636899999999999</c:v>
                </c:pt>
                <c:pt idx="42945">
                  <c:v>0.20031399999999999</c:v>
                </c:pt>
                <c:pt idx="42946">
                  <c:v>0.20413400000000001</c:v>
                </c:pt>
                <c:pt idx="42947">
                  <c:v>0.20782300000000001</c:v>
                </c:pt>
                <c:pt idx="42948">
                  <c:v>0.21137600000000001</c:v>
                </c:pt>
                <c:pt idx="42949">
                  <c:v>0.21478900000000001</c:v>
                </c:pt>
                <c:pt idx="42950">
                  <c:v>0.218056</c:v>
                </c:pt>
                <c:pt idx="42951">
                  <c:v>0.22117500000000001</c:v>
                </c:pt>
                <c:pt idx="42952">
                  <c:v>0.22414100000000001</c:v>
                </c:pt>
                <c:pt idx="42953">
                  <c:v>0.22695100000000001</c:v>
                </c:pt>
                <c:pt idx="42954">
                  <c:v>0.2296</c:v>
                </c:pt>
                <c:pt idx="42955">
                  <c:v>0.23208599999999999</c:v>
                </c:pt>
                <c:pt idx="42956">
                  <c:v>0.234406</c:v>
                </c:pt>
                <c:pt idx="42957">
                  <c:v>0.23655699999999999</c:v>
                </c:pt>
                <c:pt idx="42958">
                  <c:v>0.238537</c:v>
                </c:pt>
                <c:pt idx="42959">
                  <c:v>0.240343</c:v>
                </c:pt>
                <c:pt idx="42960">
                  <c:v>0.24197099999999999</c:v>
                </c:pt>
                <c:pt idx="42961">
                  <c:v>0.243422</c:v>
                </c:pt>
                <c:pt idx="42962">
                  <c:v>0.24469299999999999</c:v>
                </c:pt>
                <c:pt idx="42963">
                  <c:v>0.245783</c:v>
                </c:pt>
                <c:pt idx="42964">
                  <c:v>0.24669099999999999</c:v>
                </c:pt>
                <c:pt idx="42965">
                  <c:v>0.247417</c:v>
                </c:pt>
                <c:pt idx="42966">
                  <c:v>0.24795900000000001</c:v>
                </c:pt>
                <c:pt idx="42967">
                  <c:v>0.24831700000000001</c:v>
                </c:pt>
                <c:pt idx="42968">
                  <c:v>0.24849099999999999</c:v>
                </c:pt>
                <c:pt idx="42969">
                  <c:v>0.24848000000000001</c:v>
                </c:pt>
                <c:pt idx="42970">
                  <c:v>0.24828500000000001</c:v>
                </c:pt>
                <c:pt idx="42971">
                  <c:v>0.24790799999999999</c:v>
                </c:pt>
                <c:pt idx="42972">
                  <c:v>0.24734900000000001</c:v>
                </c:pt>
                <c:pt idx="42973">
                  <c:v>0.24660899999999999</c:v>
                </c:pt>
                <c:pt idx="42974">
                  <c:v>0.24569099999999999</c:v>
                </c:pt>
                <c:pt idx="42975">
                  <c:v>0.24459700000000001</c:v>
                </c:pt>
                <c:pt idx="42976">
                  <c:v>0.24332799999999999</c:v>
                </c:pt>
                <c:pt idx="42977">
                  <c:v>0.24188799999999999</c:v>
                </c:pt>
                <c:pt idx="42978">
                  <c:v>0.24027899999999999</c:v>
                </c:pt>
                <c:pt idx="42979">
                  <c:v>0.23850499999999999</c:v>
                </c:pt>
                <c:pt idx="42980">
                  <c:v>0.236569</c:v>
                </c:pt>
                <c:pt idx="42981">
                  <c:v>0.23447299999999999</c:v>
                </c:pt>
                <c:pt idx="42982">
                  <c:v>0.23222200000000001</c:v>
                </c:pt>
                <c:pt idx="42983">
                  <c:v>0.229819</c:v>
                </c:pt>
                <c:pt idx="42984">
                  <c:v>0.227267</c:v>
                </c:pt>
                <c:pt idx="42985">
                  <c:v>0.22457099999999999</c:v>
                </c:pt>
                <c:pt idx="42986">
                  <c:v>0.22173499999999999</c:v>
                </c:pt>
                <c:pt idx="42987">
                  <c:v>0.21876499999999999</c:v>
                </c:pt>
                <c:pt idx="42988">
                  <c:v>0.215665</c:v>
                </c:pt>
                <c:pt idx="42989">
                  <c:v>0.21244099999999999</c:v>
                </c:pt>
                <c:pt idx="42990">
                  <c:v>0.20909700000000001</c:v>
                </c:pt>
                <c:pt idx="42991">
                  <c:v>0.20563899999999999</c:v>
                </c:pt>
                <c:pt idx="42992">
                  <c:v>0.202075</c:v>
                </c:pt>
                <c:pt idx="42993">
                  <c:v>0.198408</c:v>
                </c:pt>
                <c:pt idx="42994">
                  <c:v>0.19464400000000001</c:v>
                </c:pt>
                <c:pt idx="42995">
                  <c:v>0.19078999999999999</c:v>
                </c:pt>
                <c:pt idx="42996">
                  <c:v>0.18685299999999999</c:v>
                </c:pt>
                <c:pt idx="42997">
                  <c:v>0.182837</c:v>
                </c:pt>
                <c:pt idx="42998">
                  <c:v>0.17874899999999999</c:v>
                </c:pt>
                <c:pt idx="42999">
                  <c:v>0.174597</c:v>
                </c:pt>
                <c:pt idx="43000">
                  <c:v>0.17038600000000001</c:v>
                </c:pt>
                <c:pt idx="43001">
                  <c:v>0.16612299999999999</c:v>
                </c:pt>
                <c:pt idx="43002">
                  <c:v>0.16181499999999999</c:v>
                </c:pt>
                <c:pt idx="43003">
                  <c:v>0.157468</c:v>
                </c:pt>
                <c:pt idx="43004">
                  <c:v>0.153089</c:v>
                </c:pt>
                <c:pt idx="43005">
                  <c:v>0.14868600000000001</c:v>
                </c:pt>
                <c:pt idx="43006">
                  <c:v>0.144265</c:v>
                </c:pt>
                <c:pt idx="43007">
                  <c:v>0.13983300000000001</c:v>
                </c:pt>
                <c:pt idx="43008">
                  <c:v>0.13539699999999999</c:v>
                </c:pt>
                <c:pt idx="43009">
                  <c:v>0.130965</c:v>
                </c:pt>
                <c:pt idx="43010">
                  <c:v>0.12654199999999999</c:v>
                </c:pt>
                <c:pt idx="43011">
                  <c:v>0.122137</c:v>
                </c:pt>
                <c:pt idx="43012">
                  <c:v>0.117754</c:v>
                </c:pt>
                <c:pt idx="43013">
                  <c:v>0.113401</c:v>
                </c:pt>
                <c:pt idx="43014">
                  <c:v>0.109085</c:v>
                </c:pt>
                <c:pt idx="43015">
                  <c:v>0.104812</c:v>
                </c:pt>
                <c:pt idx="43016">
                  <c:v>0.10059</c:v>
                </c:pt>
                <c:pt idx="43017">
                  <c:v>9.6423700000000001E-2</c:v>
                </c:pt>
                <c:pt idx="43018">
                  <c:v>9.2320600000000003E-2</c:v>
                </c:pt>
                <c:pt idx="43019">
                  <c:v>8.8286500000000004E-2</c:v>
                </c:pt>
                <c:pt idx="43020">
                  <c:v>8.4327100000000002E-2</c:v>
                </c:pt>
                <c:pt idx="43021">
                  <c:v>8.04483E-2</c:v>
                </c:pt>
                <c:pt idx="43022">
                  <c:v>7.6655699999999993E-2</c:v>
                </c:pt>
                <c:pt idx="43023">
                  <c:v>7.2954900000000003E-2</c:v>
                </c:pt>
                <c:pt idx="43024">
                  <c:v>6.9351499999999996E-2</c:v>
                </c:pt>
                <c:pt idx="43025">
                  <c:v>6.5850800000000001E-2</c:v>
                </c:pt>
                <c:pt idx="43026">
                  <c:v>6.2458100000000003E-2</c:v>
                </c:pt>
                <c:pt idx="43027">
                  <c:v>5.91782E-2</c:v>
                </c:pt>
                <c:pt idx="43028">
                  <c:v>5.6016000000000003E-2</c:v>
                </c:pt>
                <c:pt idx="43029">
                  <c:v>5.2976200000000001E-2</c:v>
                </c:pt>
                <c:pt idx="43030">
                  <c:v>5.00629E-2</c:v>
                </c:pt>
                <c:pt idx="43031">
                  <c:v>4.7279799999999997E-2</c:v>
                </c:pt>
                <c:pt idx="43032">
                  <c:v>4.4630000000000003E-2</c:v>
                </c:pt>
                <c:pt idx="43033">
                  <c:v>4.21172E-2</c:v>
                </c:pt>
                <c:pt idx="43034">
                  <c:v>3.9745099999999998E-2</c:v>
                </c:pt>
                <c:pt idx="43035">
                  <c:v>3.7516800000000003E-2</c:v>
                </c:pt>
                <c:pt idx="43036">
                  <c:v>3.5435099999999997E-2</c:v>
                </c:pt>
                <c:pt idx="43037">
                  <c:v>3.3502499999999998E-2</c:v>
                </c:pt>
                <c:pt idx="43038">
                  <c:v>3.1721199999999998E-2</c:v>
                </c:pt>
                <c:pt idx="43039">
                  <c:v>3.0093000000000002E-2</c:v>
                </c:pt>
                <c:pt idx="43040">
                  <c:v>2.86193E-2</c:v>
                </c:pt>
                <c:pt idx="43041">
                  <c:v>2.7301599999999999E-2</c:v>
                </c:pt>
                <c:pt idx="43042">
                  <c:v>2.61417E-2</c:v>
                </c:pt>
                <c:pt idx="43043">
                  <c:v>2.51411E-2</c:v>
                </c:pt>
                <c:pt idx="43044">
                  <c:v>2.4301199999999998E-2</c:v>
                </c:pt>
                <c:pt idx="43045">
                  <c:v>2.3622799999999999E-2</c:v>
                </c:pt>
                <c:pt idx="43046">
                  <c:v>2.3105299999999999E-2</c:v>
                </c:pt>
                <c:pt idx="43047">
                  <c:v>2.2747199999999999E-2</c:v>
                </c:pt>
                <c:pt idx="43048">
                  <c:v>2.2547500000000002E-2</c:v>
                </c:pt>
                <c:pt idx="43049">
                  <c:v>2.2505600000000001E-2</c:v>
                </c:pt>
                <c:pt idx="43050">
                  <c:v>2.2620500000000002E-2</c:v>
                </c:pt>
                <c:pt idx="43051">
                  <c:v>2.28907E-2</c:v>
                </c:pt>
                <c:pt idx="43052">
                  <c:v>2.3314600000000001E-2</c:v>
                </c:pt>
                <c:pt idx="43053">
                  <c:v>2.3890700000000001E-2</c:v>
                </c:pt>
                <c:pt idx="43054">
                  <c:v>2.4617199999999999E-2</c:v>
                </c:pt>
                <c:pt idx="43055">
                  <c:v>2.5491799999999998E-2</c:v>
                </c:pt>
                <c:pt idx="43056">
                  <c:v>2.6511900000000001E-2</c:v>
                </c:pt>
                <c:pt idx="43057">
                  <c:v>2.76747E-2</c:v>
                </c:pt>
                <c:pt idx="43058">
                  <c:v>2.8976700000000001E-2</c:v>
                </c:pt>
                <c:pt idx="43059">
                  <c:v>3.0414799999999999E-2</c:v>
                </c:pt>
                <c:pt idx="43060">
                  <c:v>3.1985100000000002E-2</c:v>
                </c:pt>
                <c:pt idx="43061">
                  <c:v>3.3683999999999999E-2</c:v>
                </c:pt>
                <c:pt idx="43062">
                  <c:v>3.55076E-2</c:v>
                </c:pt>
                <c:pt idx="43063">
                  <c:v>3.7451900000000003E-2</c:v>
                </c:pt>
                <c:pt idx="43064">
                  <c:v>3.95123E-2</c:v>
                </c:pt>
                <c:pt idx="43065">
                  <c:v>4.1684400000000003E-2</c:v>
                </c:pt>
                <c:pt idx="43066">
                  <c:v>4.3963700000000001E-2</c:v>
                </c:pt>
                <c:pt idx="43067">
                  <c:v>4.6344999999999997E-2</c:v>
                </c:pt>
                <c:pt idx="43068">
                  <c:v>4.88233E-2</c:v>
                </c:pt>
                <c:pt idx="43069">
                  <c:v>5.1393099999999997E-2</c:v>
                </c:pt>
                <c:pt idx="43070">
                  <c:v>5.4048699999999998E-2</c:v>
                </c:pt>
                <c:pt idx="43071">
                  <c:v>5.6784599999999998E-2</c:v>
                </c:pt>
                <c:pt idx="43072">
                  <c:v>5.95947E-2</c:v>
                </c:pt>
                <c:pt idx="43073">
                  <c:v>6.2472699999999999E-2</c:v>
                </c:pt>
                <c:pt idx="43074">
                  <c:v>6.5412100000000001E-2</c:v>
                </c:pt>
                <c:pt idx="43075">
                  <c:v>6.8406599999999998E-2</c:v>
                </c:pt>
                <c:pt idx="43076">
                  <c:v>7.1450100000000002E-2</c:v>
                </c:pt>
                <c:pt idx="43077">
                  <c:v>7.4536400000000003E-2</c:v>
                </c:pt>
                <c:pt idx="43078">
                  <c:v>7.7659300000000001E-2</c:v>
                </c:pt>
                <c:pt idx="43079">
                  <c:v>8.0811999999999995E-2</c:v>
                </c:pt>
                <c:pt idx="43080">
                  <c:v>8.3987900000000004E-2</c:v>
                </c:pt>
                <c:pt idx="43081">
                  <c:v>8.7180499999999994E-2</c:v>
                </c:pt>
                <c:pt idx="43082">
                  <c:v>9.0382799999999999E-2</c:v>
                </c:pt>
                <c:pt idx="43083">
                  <c:v>9.3588000000000005E-2</c:v>
                </c:pt>
                <c:pt idx="43084">
                  <c:v>9.6789399999999998E-2</c:v>
                </c:pt>
                <c:pt idx="43085">
                  <c:v>9.9980200000000005E-2</c:v>
                </c:pt>
                <c:pt idx="43086">
                  <c:v>0.103154</c:v>
                </c:pt>
                <c:pt idx="43087">
                  <c:v>0.106304</c:v>
                </c:pt>
                <c:pt idx="43088">
                  <c:v>0.10942300000000001</c:v>
                </c:pt>
                <c:pt idx="43089">
                  <c:v>0.112507</c:v>
                </c:pt>
                <c:pt idx="43090">
                  <c:v>0.115547</c:v>
                </c:pt>
                <c:pt idx="43091">
                  <c:v>0.11853900000000001</c:v>
                </c:pt>
                <c:pt idx="43092">
                  <c:v>0.121476</c:v>
                </c:pt>
                <c:pt idx="43093">
                  <c:v>0.124351</c:v>
                </c:pt>
                <c:pt idx="43094">
                  <c:v>0.12716</c:v>
                </c:pt>
                <c:pt idx="43095">
                  <c:v>0.12989500000000001</c:v>
                </c:pt>
                <c:pt idx="43096">
                  <c:v>0.132552</c:v>
                </c:pt>
                <c:pt idx="43097">
                  <c:v>0.13512399999999999</c:v>
                </c:pt>
                <c:pt idx="43098">
                  <c:v>0.13760700000000001</c:v>
                </c:pt>
                <c:pt idx="43099">
                  <c:v>0.13999500000000001</c:v>
                </c:pt>
                <c:pt idx="43100">
                  <c:v>0.14228299999999999</c:v>
                </c:pt>
                <c:pt idx="43101">
                  <c:v>0.14446500000000001</c:v>
                </c:pt>
                <c:pt idx="43102">
                  <c:v>0.146538</c:v>
                </c:pt>
                <c:pt idx="43103">
                  <c:v>0.14849599999999999</c:v>
                </c:pt>
                <c:pt idx="43104">
                  <c:v>0.150334</c:v>
                </c:pt>
                <c:pt idx="43105">
                  <c:v>0.15204999999999999</c:v>
                </c:pt>
                <c:pt idx="43106">
                  <c:v>0.153639</c:v>
                </c:pt>
                <c:pt idx="43107">
                  <c:v>0.15509700000000001</c:v>
                </c:pt>
                <c:pt idx="43108">
                  <c:v>0.15642200000000001</c:v>
                </c:pt>
                <c:pt idx="43109">
                  <c:v>0.15761</c:v>
                </c:pt>
                <c:pt idx="43110">
                  <c:v>0.15865799999999999</c:v>
                </c:pt>
                <c:pt idx="43111">
                  <c:v>0.15956300000000001</c:v>
                </c:pt>
                <c:pt idx="43112">
                  <c:v>0.16032299999999999</c:v>
                </c:pt>
                <c:pt idx="43113">
                  <c:v>0.160936</c:v>
                </c:pt>
                <c:pt idx="43114">
                  <c:v>0.16140099999999999</c:v>
                </c:pt>
                <c:pt idx="43115">
                  <c:v>0.161716</c:v>
                </c:pt>
                <c:pt idx="43116">
                  <c:v>0.16188</c:v>
                </c:pt>
                <c:pt idx="43117">
                  <c:v>0.16189200000000001</c:v>
                </c:pt>
                <c:pt idx="43118">
                  <c:v>0.16175100000000001</c:v>
                </c:pt>
                <c:pt idx="43119">
                  <c:v>0.16145599999999999</c:v>
                </c:pt>
                <c:pt idx="43120">
                  <c:v>0.16100700000000001</c:v>
                </c:pt>
                <c:pt idx="43121">
                  <c:v>0.16040499999999999</c:v>
                </c:pt>
                <c:pt idx="43122">
                  <c:v>0.15964999999999999</c:v>
                </c:pt>
                <c:pt idx="43123">
                  <c:v>0.15874199999999999</c:v>
                </c:pt>
                <c:pt idx="43124">
                  <c:v>0.15768099999999999</c:v>
                </c:pt>
                <c:pt idx="43125">
                  <c:v>0.15647</c:v>
                </c:pt>
                <c:pt idx="43126">
                  <c:v>0.155109</c:v>
                </c:pt>
                <c:pt idx="43127">
                  <c:v>0.15359999999999999</c:v>
                </c:pt>
                <c:pt idx="43128">
                  <c:v>0.151946</c:v>
                </c:pt>
                <c:pt idx="43129">
                  <c:v>0.150148</c:v>
                </c:pt>
                <c:pt idx="43130">
                  <c:v>0.14820900000000001</c:v>
                </c:pt>
                <c:pt idx="43131">
                  <c:v>0.14613200000000001</c:v>
                </c:pt>
                <c:pt idx="43132">
                  <c:v>0.14391899999999999</c:v>
                </c:pt>
                <c:pt idx="43133">
                  <c:v>0.14157400000000001</c:v>
                </c:pt>
                <c:pt idx="43134">
                  <c:v>0.1391</c:v>
                </c:pt>
                <c:pt idx="43135">
                  <c:v>0.13650200000000001</c:v>
                </c:pt>
                <c:pt idx="43136">
                  <c:v>0.13378300000000001</c:v>
                </c:pt>
                <c:pt idx="43137">
                  <c:v>0.13094900000000001</c:v>
                </c:pt>
                <c:pt idx="43138">
                  <c:v>0.12800300000000001</c:v>
                </c:pt>
                <c:pt idx="43139">
                  <c:v>0.12495000000000001</c:v>
                </c:pt>
                <c:pt idx="43140">
                  <c:v>0.121795</c:v>
                </c:pt>
                <c:pt idx="43141">
                  <c:v>0.118543</c:v>
                </c:pt>
                <c:pt idx="43142">
                  <c:v>0.11519799999999999</c:v>
                </c:pt>
                <c:pt idx="43143">
                  <c:v>0.11176800000000001</c:v>
                </c:pt>
                <c:pt idx="43144">
                  <c:v>0.10825700000000001</c:v>
                </c:pt>
                <c:pt idx="43145">
                  <c:v>0.104673</c:v>
                </c:pt>
                <c:pt idx="43146">
                  <c:v>0.101021</c:v>
                </c:pt>
                <c:pt idx="43147">
                  <c:v>9.7307199999999996E-2</c:v>
                </c:pt>
                <c:pt idx="43148">
                  <c:v>9.3536599999999998E-2</c:v>
                </c:pt>
                <c:pt idx="43149">
                  <c:v>8.9716299999999999E-2</c:v>
                </c:pt>
                <c:pt idx="43150">
                  <c:v>8.5852600000000001E-2</c:v>
                </c:pt>
                <c:pt idx="43151">
                  <c:v>8.1951899999999994E-2</c:v>
                </c:pt>
                <c:pt idx="43152">
                  <c:v>7.8020599999999996E-2</c:v>
                </c:pt>
                <c:pt idx="43153">
                  <c:v>7.4065400000000003E-2</c:v>
                </c:pt>
                <c:pt idx="43154">
                  <c:v>7.00929E-2</c:v>
                </c:pt>
                <c:pt idx="43155">
                  <c:v>6.6110199999999994E-2</c:v>
                </c:pt>
                <c:pt idx="43156">
                  <c:v>6.21238E-2</c:v>
                </c:pt>
                <c:pt idx="43157">
                  <c:v>5.8140600000000001E-2</c:v>
                </c:pt>
                <c:pt idx="43158">
                  <c:v>5.4167100000000003E-2</c:v>
                </c:pt>
                <c:pt idx="43159">
                  <c:v>5.0209999999999998E-2</c:v>
                </c:pt>
                <c:pt idx="43160">
                  <c:v>4.6275999999999998E-2</c:v>
                </c:pt>
                <c:pt idx="43161">
                  <c:v>4.2372E-2</c:v>
                </c:pt>
                <c:pt idx="43162">
                  <c:v>3.8504700000000003E-2</c:v>
                </c:pt>
                <c:pt idx="43163">
                  <c:v>3.4680700000000002E-2</c:v>
                </c:pt>
                <c:pt idx="43164">
                  <c:v>3.0906300000000001E-2</c:v>
                </c:pt>
                <c:pt idx="43165">
                  <c:v>2.71881E-2</c:v>
                </c:pt>
                <c:pt idx="43166">
                  <c:v>2.3532899999999999E-2</c:v>
                </c:pt>
                <c:pt idx="43167">
                  <c:v>1.9947699999999999E-2</c:v>
                </c:pt>
                <c:pt idx="43168">
                  <c:v>1.6438700000000001E-2</c:v>
                </c:pt>
                <c:pt idx="43169">
                  <c:v>1.30118E-2</c:v>
                </c:pt>
                <c:pt idx="43170" formatCode="0.00E+00">
                  <c:v>9.6732299999999997E-3</c:v>
                </c:pt>
                <c:pt idx="43171" formatCode="0.00E+00">
                  <c:v>6.4293299999999996E-3</c:v>
                </c:pt>
                <c:pt idx="43172" formatCode="0.00E+00">
                  <c:v>3.2860300000000001E-3</c:v>
                </c:pt>
                <c:pt idx="43173" formatCode="0.00E+00">
                  <c:v>2.4894700000000001E-4</c:v>
                </c:pt>
                <c:pt idx="43174" formatCode="0.00E+00">
                  <c:v>-2.6765299999999999E-3</c:v>
                </c:pt>
                <c:pt idx="43175" formatCode="0.00E+00">
                  <c:v>-5.4850999999999997E-3</c:v>
                </c:pt>
                <c:pt idx="43176" formatCode="0.00E+00">
                  <c:v>-8.1715499999999996E-3</c:v>
                </c:pt>
                <c:pt idx="43177">
                  <c:v>-1.0730999999999999E-2</c:v>
                </c:pt>
                <c:pt idx="43178">
                  <c:v>-1.3159000000000001E-2</c:v>
                </c:pt>
                <c:pt idx="43179">
                  <c:v>-1.54512E-2</c:v>
                </c:pt>
                <c:pt idx="43180">
                  <c:v>-1.7603400000000002E-2</c:v>
                </c:pt>
                <c:pt idx="43181">
                  <c:v>-1.9611099999999999E-2</c:v>
                </c:pt>
                <c:pt idx="43182">
                  <c:v>-2.1469700000000001E-2</c:v>
                </c:pt>
                <c:pt idx="43183">
                  <c:v>-2.3175100000000001E-2</c:v>
                </c:pt>
                <c:pt idx="43184">
                  <c:v>-2.4724599999999999E-2</c:v>
                </c:pt>
                <c:pt idx="43185">
                  <c:v>-2.6115900000000001E-2</c:v>
                </c:pt>
                <c:pt idx="43186">
                  <c:v>-2.73464E-2</c:v>
                </c:pt>
                <c:pt idx="43187">
                  <c:v>-2.8413299999999999E-2</c:v>
                </c:pt>
                <c:pt idx="43188">
                  <c:v>-2.93146E-2</c:v>
                </c:pt>
                <c:pt idx="43189">
                  <c:v>-3.0048600000000002E-2</c:v>
                </c:pt>
                <c:pt idx="43190">
                  <c:v>-3.0613700000000001E-2</c:v>
                </c:pt>
                <c:pt idx="43191">
                  <c:v>-3.1008600000000001E-2</c:v>
                </c:pt>
                <c:pt idx="43192">
                  <c:v>-3.1232599999999999E-2</c:v>
                </c:pt>
                <c:pt idx="43193">
                  <c:v>-3.1284899999999997E-2</c:v>
                </c:pt>
                <c:pt idx="43194">
                  <c:v>-3.1165200000000001E-2</c:v>
                </c:pt>
                <c:pt idx="43195">
                  <c:v>-3.0873299999999999E-2</c:v>
                </c:pt>
                <c:pt idx="43196">
                  <c:v>-3.0409800000000001E-2</c:v>
                </c:pt>
                <c:pt idx="43197">
                  <c:v>-2.9775300000000001E-2</c:v>
                </c:pt>
                <c:pt idx="43198">
                  <c:v>-2.8970699999999999E-2</c:v>
                </c:pt>
                <c:pt idx="43199">
                  <c:v>-2.79971E-2</c:v>
                </c:pt>
                <c:pt idx="43200">
                  <c:v>-2.68556E-2</c:v>
                </c:pt>
                <c:pt idx="43201">
                  <c:v>-2.5547899999999998E-2</c:v>
                </c:pt>
                <c:pt idx="43202">
                  <c:v>-2.40761E-2</c:v>
                </c:pt>
                <c:pt idx="43203">
                  <c:v>-2.24426E-2</c:v>
                </c:pt>
                <c:pt idx="43204">
                  <c:v>-2.0649299999999999E-2</c:v>
                </c:pt>
                <c:pt idx="43205">
                  <c:v>-1.8698900000000001E-2</c:v>
                </c:pt>
                <c:pt idx="43206">
                  <c:v>-1.65942E-2</c:v>
                </c:pt>
                <c:pt idx="43207">
                  <c:v>-1.43383E-2</c:v>
                </c:pt>
                <c:pt idx="43208">
                  <c:v>-1.19344E-2</c:v>
                </c:pt>
                <c:pt idx="43209" formatCode="0.00E+00">
                  <c:v>-9.3862100000000007E-3</c:v>
                </c:pt>
                <c:pt idx="43210" formatCode="0.00E+00">
                  <c:v>-6.6973600000000003E-3</c:v>
                </c:pt>
                <c:pt idx="43211" formatCode="0.00E+00">
                  <c:v>-3.8720400000000002E-3</c:v>
                </c:pt>
                <c:pt idx="43212" formatCode="0.00E+00">
                  <c:v>-9.1463000000000004E-4</c:v>
                </c:pt>
                <c:pt idx="43213" formatCode="0.00E+00">
                  <c:v>2.1704099999999998E-3</c:v>
                </c:pt>
                <c:pt idx="43214" formatCode="0.00E+00">
                  <c:v>5.3785400000000002E-3</c:v>
                </c:pt>
                <c:pt idx="43215" formatCode="0.00E+00">
                  <c:v>8.7048500000000001E-3</c:v>
                </c:pt>
                <c:pt idx="43216">
                  <c:v>1.21441E-2</c:v>
                </c:pt>
                <c:pt idx="43217">
                  <c:v>1.5690800000000001E-2</c:v>
                </c:pt>
                <c:pt idx="43218">
                  <c:v>1.9339100000000001E-2</c:v>
                </c:pt>
                <c:pt idx="43219">
                  <c:v>2.3082999999999999E-2</c:v>
                </c:pt>
                <c:pt idx="43220">
                  <c:v>2.6916699999999998E-2</c:v>
                </c:pt>
                <c:pt idx="43221">
                  <c:v>3.0834500000000001E-2</c:v>
                </c:pt>
                <c:pt idx="43222">
                  <c:v>3.4830199999999999E-2</c:v>
                </c:pt>
                <c:pt idx="43223">
                  <c:v>3.8897599999999997E-2</c:v>
                </c:pt>
                <c:pt idx="43224">
                  <c:v>4.3030600000000002E-2</c:v>
                </c:pt>
                <c:pt idx="43225">
                  <c:v>4.7222399999999998E-2</c:v>
                </c:pt>
                <c:pt idx="43226">
                  <c:v>5.1466600000000001E-2</c:v>
                </c:pt>
                <c:pt idx="43227">
                  <c:v>5.5756699999999999E-2</c:v>
                </c:pt>
                <c:pt idx="43228">
                  <c:v>6.0085899999999998E-2</c:v>
                </c:pt>
                <c:pt idx="43229">
                  <c:v>6.4447500000000005E-2</c:v>
                </c:pt>
                <c:pt idx="43230">
                  <c:v>6.8834500000000007E-2</c:v>
                </c:pt>
                <c:pt idx="43231">
                  <c:v>7.3240399999999997E-2</c:v>
                </c:pt>
                <c:pt idx="43232">
                  <c:v>7.7658500000000005E-2</c:v>
                </c:pt>
                <c:pt idx="43233">
                  <c:v>8.2081799999999996E-2</c:v>
                </c:pt>
                <c:pt idx="43234">
                  <c:v>8.6503499999999997E-2</c:v>
                </c:pt>
                <c:pt idx="43235">
                  <c:v>9.0916999999999998E-2</c:v>
                </c:pt>
                <c:pt idx="43236">
                  <c:v>9.5315700000000003E-2</c:v>
                </c:pt>
                <c:pt idx="43237">
                  <c:v>9.9693100000000007E-2</c:v>
                </c:pt>
                <c:pt idx="43238">
                  <c:v>0.104043</c:v>
                </c:pt>
                <c:pt idx="43239">
                  <c:v>0.108358</c:v>
                </c:pt>
                <c:pt idx="43240">
                  <c:v>0.112634</c:v>
                </c:pt>
                <c:pt idx="43241">
                  <c:v>0.11686199999999999</c:v>
                </c:pt>
                <c:pt idx="43242">
                  <c:v>0.12103700000000001</c:v>
                </c:pt>
                <c:pt idx="43243">
                  <c:v>0.12515200000000001</c:v>
                </c:pt>
                <c:pt idx="43244">
                  <c:v>0.12920200000000001</c:v>
                </c:pt>
                <c:pt idx="43245">
                  <c:v>0.13317899999999999</c:v>
                </c:pt>
                <c:pt idx="43246">
                  <c:v>0.13707900000000001</c:v>
                </c:pt>
                <c:pt idx="43247">
                  <c:v>0.14089499999999999</c:v>
                </c:pt>
                <c:pt idx="43248">
                  <c:v>0.144621</c:v>
                </c:pt>
                <c:pt idx="43249">
                  <c:v>0.148254</c:v>
                </c:pt>
                <c:pt idx="43250">
                  <c:v>0.151786</c:v>
                </c:pt>
                <c:pt idx="43251">
                  <c:v>0.15521399999999999</c:v>
                </c:pt>
                <c:pt idx="43252">
                  <c:v>0.15853200000000001</c:v>
                </c:pt>
                <c:pt idx="43253">
                  <c:v>0.16173599999999999</c:v>
                </c:pt>
                <c:pt idx="43254">
                  <c:v>0.164822</c:v>
                </c:pt>
                <c:pt idx="43255">
                  <c:v>0.16778399999999999</c:v>
                </c:pt>
                <c:pt idx="43256">
                  <c:v>0.17061899999999999</c:v>
                </c:pt>
                <c:pt idx="43257">
                  <c:v>0.173323</c:v>
                </c:pt>
                <c:pt idx="43258">
                  <c:v>0.17589099999999999</c:v>
                </c:pt>
                <c:pt idx="43259">
                  <c:v>0.17832100000000001</c:v>
                </c:pt>
                <c:pt idx="43260">
                  <c:v>0.18060999999999999</c:v>
                </c:pt>
                <c:pt idx="43261">
                  <c:v>0.182754</c:v>
                </c:pt>
                <c:pt idx="43262">
                  <c:v>0.18475</c:v>
                </c:pt>
                <c:pt idx="43263">
                  <c:v>0.18659500000000001</c:v>
                </c:pt>
                <c:pt idx="43264">
                  <c:v>0.18828700000000001</c:v>
                </c:pt>
                <c:pt idx="43265">
                  <c:v>0.18982399999999999</c:v>
                </c:pt>
                <c:pt idx="43266">
                  <c:v>0.19120300000000001</c:v>
                </c:pt>
                <c:pt idx="43267">
                  <c:v>0.19242400000000001</c:v>
                </c:pt>
                <c:pt idx="43268">
                  <c:v>0.19348299999999999</c:v>
                </c:pt>
                <c:pt idx="43269">
                  <c:v>0.194381</c:v>
                </c:pt>
                <c:pt idx="43270">
                  <c:v>0.19511600000000001</c:v>
                </c:pt>
                <c:pt idx="43271">
                  <c:v>0.195688</c:v>
                </c:pt>
                <c:pt idx="43272">
                  <c:v>0.19609599999999999</c:v>
                </c:pt>
                <c:pt idx="43273">
                  <c:v>0.19633999999999999</c:v>
                </c:pt>
                <c:pt idx="43274">
                  <c:v>0.19642000000000001</c:v>
                </c:pt>
                <c:pt idx="43275">
                  <c:v>0.19633700000000001</c:v>
                </c:pt>
                <c:pt idx="43276">
                  <c:v>0.19608999999999999</c:v>
                </c:pt>
                <c:pt idx="43277">
                  <c:v>0.19567999999999999</c:v>
                </c:pt>
                <c:pt idx="43278">
                  <c:v>0.19511000000000001</c:v>
                </c:pt>
                <c:pt idx="43279">
                  <c:v>0.194379</c:v>
                </c:pt>
                <c:pt idx="43280">
                  <c:v>0.19349</c:v>
                </c:pt>
                <c:pt idx="43281">
                  <c:v>0.192443</c:v>
                </c:pt>
                <c:pt idx="43282">
                  <c:v>0.19123899999999999</c:v>
                </c:pt>
                <c:pt idx="43283">
                  <c:v>0.189882</c:v>
                </c:pt>
                <c:pt idx="43284">
                  <c:v>0.18837200000000001</c:v>
                </c:pt>
                <c:pt idx="43285">
                  <c:v>0.18671199999999999</c:v>
                </c:pt>
                <c:pt idx="43286">
                  <c:v>0.18490500000000001</c:v>
                </c:pt>
                <c:pt idx="43287">
                  <c:v>0.182953</c:v>
                </c:pt>
                <c:pt idx="43288">
                  <c:v>0.18085999999999999</c:v>
                </c:pt>
                <c:pt idx="43289">
                  <c:v>0.17862900000000001</c:v>
                </c:pt>
                <c:pt idx="43290">
                  <c:v>0.176262</c:v>
                </c:pt>
                <c:pt idx="43291">
                  <c:v>0.173763</c:v>
                </c:pt>
                <c:pt idx="43292">
                  <c:v>0.17113600000000001</c:v>
                </c:pt>
                <c:pt idx="43293">
                  <c:v>0.16838500000000001</c:v>
                </c:pt>
                <c:pt idx="43294">
                  <c:v>0.16551299999999999</c:v>
                </c:pt>
                <c:pt idx="43295">
                  <c:v>0.162524</c:v>
                </c:pt>
                <c:pt idx="43296">
                  <c:v>0.15942400000000001</c:v>
                </c:pt>
                <c:pt idx="43297">
                  <c:v>0.15621499999999999</c:v>
                </c:pt>
                <c:pt idx="43298">
                  <c:v>0.15290200000000001</c:v>
                </c:pt>
                <c:pt idx="43299">
                  <c:v>0.14949000000000001</c:v>
                </c:pt>
                <c:pt idx="43300">
                  <c:v>0.145983</c:v>
                </c:pt>
                <c:pt idx="43301">
                  <c:v>0.14238600000000001</c:v>
                </c:pt>
                <c:pt idx="43302">
                  <c:v>0.13870399999999999</c:v>
                </c:pt>
                <c:pt idx="43303">
                  <c:v>0.13494100000000001</c:v>
                </c:pt>
                <c:pt idx="43304">
                  <c:v>0.131102</c:v>
                </c:pt>
                <c:pt idx="43305">
                  <c:v>0.127192</c:v>
                </c:pt>
                <c:pt idx="43306">
                  <c:v>0.12321600000000001</c:v>
                </c:pt>
                <c:pt idx="43307">
                  <c:v>0.11917899999999999</c:v>
                </c:pt>
                <c:pt idx="43308">
                  <c:v>0.11508599999999999</c:v>
                </c:pt>
                <c:pt idx="43309">
                  <c:v>0.110941</c:v>
                </c:pt>
                <c:pt idx="43310">
                  <c:v>0.106751</c:v>
                </c:pt>
                <c:pt idx="43311">
                  <c:v>0.102519</c:v>
                </c:pt>
                <c:pt idx="43312">
                  <c:v>9.8251599999999994E-2</c:v>
                </c:pt>
                <c:pt idx="43313">
                  <c:v>9.3952499999999994E-2</c:v>
                </c:pt>
                <c:pt idx="43314">
                  <c:v>8.9627100000000001E-2</c:v>
                </c:pt>
                <c:pt idx="43315">
                  <c:v>8.5280499999999995E-2</c:v>
                </c:pt>
                <c:pt idx="43316">
                  <c:v>8.0917799999999998E-2</c:v>
                </c:pt>
                <c:pt idx="43317">
                  <c:v>7.6544100000000004E-2</c:v>
                </c:pt>
                <c:pt idx="43318">
                  <c:v>7.2164599999999995E-2</c:v>
                </c:pt>
                <c:pt idx="43319">
                  <c:v>6.7784300000000006E-2</c:v>
                </c:pt>
                <c:pt idx="43320">
                  <c:v>6.3408300000000001E-2</c:v>
                </c:pt>
                <c:pt idx="43321">
                  <c:v>5.9041099999999999E-2</c:v>
                </c:pt>
                <c:pt idx="43322">
                  <c:v>5.4687199999999998E-2</c:v>
                </c:pt>
                <c:pt idx="43323">
                  <c:v>5.0351800000000002E-2</c:v>
                </c:pt>
                <c:pt idx="43324">
                  <c:v>4.6040200000000003E-2</c:v>
                </c:pt>
                <c:pt idx="43325">
                  <c:v>4.1758000000000003E-2</c:v>
                </c:pt>
                <c:pt idx="43326">
                  <c:v>3.7510500000000002E-2</c:v>
                </c:pt>
                <c:pt idx="43327">
                  <c:v>3.3302199999999997E-2</c:v>
                </c:pt>
                <c:pt idx="43328">
                  <c:v>2.9136700000000001E-2</c:v>
                </c:pt>
                <c:pt idx="43329">
                  <c:v>2.5017600000000001E-2</c:v>
                </c:pt>
                <c:pt idx="43330">
                  <c:v>2.0948899999999999E-2</c:v>
                </c:pt>
                <c:pt idx="43331">
                  <c:v>1.6934600000000001E-2</c:v>
                </c:pt>
                <c:pt idx="43332">
                  <c:v>1.2978399999999999E-2</c:v>
                </c:pt>
                <c:pt idx="43333" formatCode="0.00E+00">
                  <c:v>9.0838099999999995E-3</c:v>
                </c:pt>
                <c:pt idx="43334" formatCode="0.00E+00">
                  <c:v>5.25429E-3</c:v>
                </c:pt>
                <c:pt idx="43335" formatCode="0.00E+00">
                  <c:v>1.49321E-3</c:v>
                </c:pt>
                <c:pt idx="43336" formatCode="0.00E+00">
                  <c:v>-2.1963899999999999E-3</c:v>
                </c:pt>
                <c:pt idx="43337" formatCode="0.00E+00">
                  <c:v>-5.8115099999999998E-3</c:v>
                </c:pt>
                <c:pt idx="43338" formatCode="0.00E+00">
                  <c:v>-9.3490799999999992E-3</c:v>
                </c:pt>
                <c:pt idx="43339">
                  <c:v>-1.2806E-2</c:v>
                </c:pt>
                <c:pt idx="43340">
                  <c:v>-1.6179599999999999E-2</c:v>
                </c:pt>
                <c:pt idx="43341">
                  <c:v>-1.94678E-2</c:v>
                </c:pt>
                <c:pt idx="43342">
                  <c:v>-2.2668399999999998E-2</c:v>
                </c:pt>
                <c:pt idx="43343">
                  <c:v>-2.5779199999999999E-2</c:v>
                </c:pt>
                <c:pt idx="43344">
                  <c:v>-2.8798199999999999E-2</c:v>
                </c:pt>
                <c:pt idx="43345">
                  <c:v>-3.1723700000000001E-2</c:v>
                </c:pt>
                <c:pt idx="43346">
                  <c:v>-3.4554000000000001E-2</c:v>
                </c:pt>
                <c:pt idx="43347">
                  <c:v>-3.7286300000000001E-2</c:v>
                </c:pt>
                <c:pt idx="43348">
                  <c:v>-3.9918500000000003E-2</c:v>
                </c:pt>
                <c:pt idx="43349">
                  <c:v>-4.2450000000000002E-2</c:v>
                </c:pt>
                <c:pt idx="43350">
                  <c:v>-4.4880200000000002E-2</c:v>
                </c:pt>
                <c:pt idx="43351">
                  <c:v>-4.7208100000000003E-2</c:v>
                </c:pt>
                <c:pt idx="43352">
                  <c:v>-4.9432799999999999E-2</c:v>
                </c:pt>
                <c:pt idx="43353">
                  <c:v>-5.1553099999999998E-2</c:v>
                </c:pt>
                <c:pt idx="43354">
                  <c:v>-5.3567799999999999E-2</c:v>
                </c:pt>
                <c:pt idx="43355">
                  <c:v>-5.5475799999999999E-2</c:v>
                </c:pt>
                <c:pt idx="43356">
                  <c:v>-5.7277000000000002E-2</c:v>
                </c:pt>
                <c:pt idx="43357">
                  <c:v>-5.8971900000000001E-2</c:v>
                </c:pt>
                <c:pt idx="43358">
                  <c:v>-6.0560999999999997E-2</c:v>
                </c:pt>
                <c:pt idx="43359">
                  <c:v>-6.20444E-2</c:v>
                </c:pt>
                <c:pt idx="43360">
                  <c:v>-6.3422400000000004E-2</c:v>
                </c:pt>
                <c:pt idx="43361">
                  <c:v>-6.46954E-2</c:v>
                </c:pt>
                <c:pt idx="43362">
                  <c:v>-6.5863599999999994E-2</c:v>
                </c:pt>
                <c:pt idx="43363">
                  <c:v>-6.6926899999999998E-2</c:v>
                </c:pt>
                <c:pt idx="43364">
                  <c:v>-6.7885699999999993E-2</c:v>
                </c:pt>
                <c:pt idx="43365">
                  <c:v>-6.8741300000000005E-2</c:v>
                </c:pt>
                <c:pt idx="43366">
                  <c:v>-6.9495600000000005E-2</c:v>
                </c:pt>
                <c:pt idx="43367">
                  <c:v>-7.0150799999999999E-2</c:v>
                </c:pt>
                <c:pt idx="43368">
                  <c:v>-7.0707699999999998E-2</c:v>
                </c:pt>
                <c:pt idx="43369">
                  <c:v>-7.1166499999999994E-2</c:v>
                </c:pt>
                <c:pt idx="43370">
                  <c:v>-7.1528700000000001E-2</c:v>
                </c:pt>
                <c:pt idx="43371">
                  <c:v>-7.1798600000000004E-2</c:v>
                </c:pt>
                <c:pt idx="43372">
                  <c:v>-7.1981699999999996E-2</c:v>
                </c:pt>
                <c:pt idx="43373">
                  <c:v>-7.20808E-2</c:v>
                </c:pt>
                <c:pt idx="43374">
                  <c:v>-7.2094000000000005E-2</c:v>
                </c:pt>
                <c:pt idx="43375">
                  <c:v>-7.2019200000000005E-2</c:v>
                </c:pt>
                <c:pt idx="43376">
                  <c:v>-7.1857199999999996E-2</c:v>
                </c:pt>
                <c:pt idx="43377">
                  <c:v>-7.1611099999999997E-2</c:v>
                </c:pt>
                <c:pt idx="43378">
                  <c:v>-7.1283799999999994E-2</c:v>
                </c:pt>
                <c:pt idx="43379">
                  <c:v>-7.0877599999999999E-2</c:v>
                </c:pt>
                <c:pt idx="43380">
                  <c:v>-7.0395100000000002E-2</c:v>
                </c:pt>
                <c:pt idx="43381">
                  <c:v>-6.9839300000000007E-2</c:v>
                </c:pt>
                <c:pt idx="43382">
                  <c:v>-6.9212899999999994E-2</c:v>
                </c:pt>
                <c:pt idx="43383">
                  <c:v>-6.8518999999999997E-2</c:v>
                </c:pt>
                <c:pt idx="43384">
                  <c:v>-6.7760699999999993E-2</c:v>
                </c:pt>
                <c:pt idx="43385">
                  <c:v>-6.6941500000000001E-2</c:v>
                </c:pt>
                <c:pt idx="43386">
                  <c:v>-6.6065399999999996E-2</c:v>
                </c:pt>
                <c:pt idx="43387">
                  <c:v>-6.5136200000000005E-2</c:v>
                </c:pt>
                <c:pt idx="43388">
                  <c:v>-6.4157099999999995E-2</c:v>
                </c:pt>
                <c:pt idx="43389">
                  <c:v>-6.3131400000000004E-2</c:v>
                </c:pt>
                <c:pt idx="43390">
                  <c:v>-6.2062399999999997E-2</c:v>
                </c:pt>
                <c:pt idx="43391">
                  <c:v>-6.0953399999999998E-2</c:v>
                </c:pt>
                <c:pt idx="43392">
                  <c:v>-5.9806600000000001E-2</c:v>
                </c:pt>
                <c:pt idx="43393">
                  <c:v>-5.8623099999999997E-2</c:v>
                </c:pt>
                <c:pt idx="43394">
                  <c:v>-5.7403700000000002E-2</c:v>
                </c:pt>
                <c:pt idx="43395">
                  <c:v>-5.6149999999999999E-2</c:v>
                </c:pt>
                <c:pt idx="43396">
                  <c:v>-5.4867199999999998E-2</c:v>
                </c:pt>
                <c:pt idx="43397">
                  <c:v>-5.3561400000000002E-2</c:v>
                </c:pt>
                <c:pt idx="43398">
                  <c:v>-5.2237699999999998E-2</c:v>
                </c:pt>
                <c:pt idx="43399">
                  <c:v>-5.0899199999999999E-2</c:v>
                </c:pt>
                <c:pt idx="43400">
                  <c:v>-4.9548099999999998E-2</c:v>
                </c:pt>
                <c:pt idx="43401">
                  <c:v>-4.8185400000000003E-2</c:v>
                </c:pt>
                <c:pt idx="43402">
                  <c:v>-4.6810699999999997E-2</c:v>
                </c:pt>
                <c:pt idx="43403">
                  <c:v>-4.5422400000000002E-2</c:v>
                </c:pt>
                <c:pt idx="43404">
                  <c:v>-4.4020700000000003E-2</c:v>
                </c:pt>
                <c:pt idx="43405">
                  <c:v>-4.2609800000000003E-2</c:v>
                </c:pt>
                <c:pt idx="43406">
                  <c:v>-4.1195700000000002E-2</c:v>
                </c:pt>
                <c:pt idx="43407">
                  <c:v>-3.9781400000000001E-2</c:v>
                </c:pt>
                <c:pt idx="43408">
                  <c:v>-3.8366699999999997E-2</c:v>
                </c:pt>
                <c:pt idx="43409">
                  <c:v>-3.69523E-2</c:v>
                </c:pt>
                <c:pt idx="43410">
                  <c:v>-3.55421E-2</c:v>
                </c:pt>
                <c:pt idx="43411">
                  <c:v>-3.4140299999999998E-2</c:v>
                </c:pt>
                <c:pt idx="43412">
                  <c:v>-3.2748899999999997E-2</c:v>
                </c:pt>
                <c:pt idx="43413">
                  <c:v>-3.1367800000000001E-2</c:v>
                </c:pt>
                <c:pt idx="43414">
                  <c:v>-2.9996800000000001E-2</c:v>
                </c:pt>
                <c:pt idx="43415">
                  <c:v>-2.8637300000000001E-2</c:v>
                </c:pt>
                <c:pt idx="43416">
                  <c:v>-2.7290499999999999E-2</c:v>
                </c:pt>
                <c:pt idx="43417">
                  <c:v>-2.5956699999999999E-2</c:v>
                </c:pt>
                <c:pt idx="43418">
                  <c:v>-2.46357E-2</c:v>
                </c:pt>
                <c:pt idx="43419">
                  <c:v>-2.33282E-2</c:v>
                </c:pt>
                <c:pt idx="43420">
                  <c:v>-2.2036900000000002E-2</c:v>
                </c:pt>
                <c:pt idx="43421">
                  <c:v>-2.0765800000000001E-2</c:v>
                </c:pt>
                <c:pt idx="43422">
                  <c:v>-1.9517799999999998E-2</c:v>
                </c:pt>
                <c:pt idx="43423">
                  <c:v>-1.8293299999999998E-2</c:v>
                </c:pt>
                <c:pt idx="43424">
                  <c:v>-1.70913E-2</c:v>
                </c:pt>
                <c:pt idx="43425">
                  <c:v>-1.5911700000000001E-2</c:v>
                </c:pt>
                <c:pt idx="43426">
                  <c:v>-1.4755799999999999E-2</c:v>
                </c:pt>
                <c:pt idx="43427">
                  <c:v>-1.36265E-2</c:v>
                </c:pt>
                <c:pt idx="43428">
                  <c:v>-1.2526000000000001E-2</c:v>
                </c:pt>
                <c:pt idx="43429">
                  <c:v>-1.1454199999999999E-2</c:v>
                </c:pt>
                <c:pt idx="43430">
                  <c:v>-1.04107E-2</c:v>
                </c:pt>
                <c:pt idx="43431" formatCode="0.00E+00">
                  <c:v>-9.39831E-3</c:v>
                </c:pt>
                <c:pt idx="43432" formatCode="0.00E+00">
                  <c:v>-8.42036E-3</c:v>
                </c:pt>
                <c:pt idx="43433" formatCode="0.00E+00">
                  <c:v>-7.4790300000000002E-3</c:v>
                </c:pt>
                <c:pt idx="43434" formatCode="0.00E+00">
                  <c:v>-6.57721E-3</c:v>
                </c:pt>
                <c:pt idx="43435" formatCode="0.00E+00">
                  <c:v>-5.7176600000000003E-3</c:v>
                </c:pt>
                <c:pt idx="43436" formatCode="0.00E+00">
                  <c:v>-4.8995899999999997E-3</c:v>
                </c:pt>
                <c:pt idx="43437" formatCode="0.00E+00">
                  <c:v>-4.1190999999999997E-3</c:v>
                </c:pt>
                <c:pt idx="43438" formatCode="0.00E+00">
                  <c:v>-3.3736199999999999E-3</c:v>
                </c:pt>
                <c:pt idx="43439" formatCode="0.00E+00">
                  <c:v>-2.6643000000000001E-3</c:v>
                </c:pt>
                <c:pt idx="43440" formatCode="0.00E+00">
                  <c:v>-1.9925699999999999E-3</c:v>
                </c:pt>
                <c:pt idx="43441" formatCode="0.00E+00">
                  <c:v>-1.3565000000000001E-3</c:v>
                </c:pt>
                <c:pt idx="43442" formatCode="0.00E+00">
                  <c:v>-7.5225400000000005E-4</c:v>
                </c:pt>
                <c:pt idx="43443" formatCode="0.00E+00">
                  <c:v>-1.77305E-4</c:v>
                </c:pt>
                <c:pt idx="43444" formatCode="0.00E+00">
                  <c:v>3.6823500000000001E-4</c:v>
                </c:pt>
                <c:pt idx="43445" formatCode="0.00E+00">
                  <c:v>8.8307900000000005E-4</c:v>
                </c:pt>
                <c:pt idx="43446" formatCode="0.00E+00">
                  <c:v>1.3669400000000001E-3</c:v>
                </c:pt>
                <c:pt idx="43447" formatCode="0.00E+00">
                  <c:v>1.8207500000000001E-3</c:v>
                </c:pt>
                <c:pt idx="43448" formatCode="0.00E+00">
                  <c:v>2.2453199999999999E-3</c:v>
                </c:pt>
                <c:pt idx="43449" formatCode="0.00E+00">
                  <c:v>2.6406899999999998E-3</c:v>
                </c:pt>
                <c:pt idx="43450" formatCode="0.00E+00">
                  <c:v>3.0077699999999999E-3</c:v>
                </c:pt>
                <c:pt idx="43451" formatCode="0.00E+00">
                  <c:v>3.3497800000000001E-3</c:v>
                </c:pt>
                <c:pt idx="43452" formatCode="0.00E+00">
                  <c:v>3.6699800000000002E-3</c:v>
                </c:pt>
                <c:pt idx="43453" formatCode="0.00E+00">
                  <c:v>3.9689699999999996E-3</c:v>
                </c:pt>
                <c:pt idx="43454" formatCode="0.00E+00">
                  <c:v>4.2465599999999999E-3</c:v>
                </c:pt>
                <c:pt idx="43455" formatCode="0.00E+00">
                  <c:v>4.5049799999999996E-3</c:v>
                </c:pt>
                <c:pt idx="43456" formatCode="0.00E+00">
                  <c:v>4.7491599999999997E-3</c:v>
                </c:pt>
                <c:pt idx="43457" formatCode="0.00E+00">
                  <c:v>4.98234E-3</c:v>
                </c:pt>
                <c:pt idx="43458" formatCode="0.00E+00">
                  <c:v>5.2025500000000002E-3</c:v>
                </c:pt>
                <c:pt idx="43459" formatCode="0.00E+00">
                  <c:v>5.40531E-3</c:v>
                </c:pt>
                <c:pt idx="43460" formatCode="0.00E+00">
                  <c:v>5.5885099999999997E-3</c:v>
                </c:pt>
                <c:pt idx="43461" formatCode="0.00E+00">
                  <c:v>5.7547900000000001E-3</c:v>
                </c:pt>
                <c:pt idx="43462" formatCode="0.00E+00">
                  <c:v>5.9085500000000003E-3</c:v>
                </c:pt>
                <c:pt idx="43463" formatCode="0.00E+00">
                  <c:v>6.0504399999999998E-3</c:v>
                </c:pt>
                <c:pt idx="43464" formatCode="0.00E+00">
                  <c:v>6.1785599999999996E-3</c:v>
                </c:pt>
                <c:pt idx="43465" formatCode="0.00E+00">
                  <c:v>6.2934100000000001E-3</c:v>
                </c:pt>
                <c:pt idx="43466" formatCode="0.00E+00">
                  <c:v>6.3990899999999996E-3</c:v>
                </c:pt>
                <c:pt idx="43467" formatCode="0.00E+00">
                  <c:v>6.4999799999999998E-3</c:v>
                </c:pt>
                <c:pt idx="43468" formatCode="0.00E+00">
                  <c:v>6.5980300000000004E-3</c:v>
                </c:pt>
                <c:pt idx="43469" formatCode="0.00E+00">
                  <c:v>6.69492E-3</c:v>
                </c:pt>
                <c:pt idx="43470" formatCode="0.00E+00">
                  <c:v>6.7946899999999999E-3</c:v>
                </c:pt>
                <c:pt idx="43471" formatCode="0.00E+00">
                  <c:v>6.8997499999999996E-3</c:v>
                </c:pt>
                <c:pt idx="43472" formatCode="0.00E+00">
                  <c:v>7.0062600000000003E-3</c:v>
                </c:pt>
                <c:pt idx="43473" formatCode="0.00E+00">
                  <c:v>7.1086500000000002E-3</c:v>
                </c:pt>
                <c:pt idx="43474" formatCode="0.00E+00">
                  <c:v>7.2078400000000001E-3</c:v>
                </c:pt>
                <c:pt idx="43475" formatCode="0.00E+00">
                  <c:v>7.3109000000000004E-3</c:v>
                </c:pt>
                <c:pt idx="43476" formatCode="0.00E+00">
                  <c:v>7.4227900000000003E-3</c:v>
                </c:pt>
                <c:pt idx="43477" formatCode="0.00E+00">
                  <c:v>7.5430599999999999E-3</c:v>
                </c:pt>
                <c:pt idx="43478" formatCode="0.00E+00">
                  <c:v>7.6701399999999998E-3</c:v>
                </c:pt>
                <c:pt idx="43479" formatCode="0.00E+00">
                  <c:v>7.8029800000000002E-3</c:v>
                </c:pt>
                <c:pt idx="43480" formatCode="0.00E+00">
                  <c:v>7.9410899999999996E-3</c:v>
                </c:pt>
                <c:pt idx="43481" formatCode="0.00E+00">
                  <c:v>8.0870000000000004E-3</c:v>
                </c:pt>
                <c:pt idx="43482" formatCode="0.00E+00">
                  <c:v>8.2442499999999998E-3</c:v>
                </c:pt>
                <c:pt idx="43483" formatCode="0.00E+00">
                  <c:v>8.4121700000000001E-3</c:v>
                </c:pt>
                <c:pt idx="43484" formatCode="0.00E+00">
                  <c:v>8.58657E-3</c:v>
                </c:pt>
                <c:pt idx="43485" formatCode="0.00E+00">
                  <c:v>8.7652500000000005E-3</c:v>
                </c:pt>
                <c:pt idx="43486" formatCode="0.00E+00">
                  <c:v>8.9498500000000005E-3</c:v>
                </c:pt>
                <c:pt idx="43487" formatCode="0.00E+00">
                  <c:v>9.1423200000000007E-3</c:v>
                </c:pt>
                <c:pt idx="43488" formatCode="0.00E+00">
                  <c:v>9.3421500000000005E-3</c:v>
                </c:pt>
                <c:pt idx="43489" formatCode="0.00E+00">
                  <c:v>9.5481100000000003E-3</c:v>
                </c:pt>
                <c:pt idx="43490" formatCode="0.00E+00">
                  <c:v>9.7606900000000007E-3</c:v>
                </c:pt>
                <c:pt idx="43491" formatCode="0.00E+00">
                  <c:v>9.9821200000000006E-3</c:v>
                </c:pt>
                <c:pt idx="43492">
                  <c:v>1.0213E-2</c:v>
                </c:pt>
                <c:pt idx="43493">
                  <c:v>1.04496E-2</c:v>
                </c:pt>
                <c:pt idx="43494">
                  <c:v>1.06879E-2</c:v>
                </c:pt>
                <c:pt idx="43495">
                  <c:v>1.0928E-2</c:v>
                </c:pt>
                <c:pt idx="43496">
                  <c:v>1.11717E-2</c:v>
                </c:pt>
                <c:pt idx="43497">
                  <c:v>1.1419E-2</c:v>
                </c:pt>
                <c:pt idx="43498">
                  <c:v>1.1668400000000001E-2</c:v>
                </c:pt>
                <c:pt idx="43499">
                  <c:v>1.19203E-2</c:v>
                </c:pt>
                <c:pt idx="43500">
                  <c:v>1.21761E-2</c:v>
                </c:pt>
                <c:pt idx="43501">
                  <c:v>1.2433100000000001E-2</c:v>
                </c:pt>
                <c:pt idx="43502">
                  <c:v>1.26839E-2</c:v>
                </c:pt>
                <c:pt idx="43503">
                  <c:v>1.2921999999999999E-2</c:v>
                </c:pt>
                <c:pt idx="43504">
                  <c:v>1.3147000000000001E-2</c:v>
                </c:pt>
                <c:pt idx="43505">
                  <c:v>1.3362499999999999E-2</c:v>
                </c:pt>
                <c:pt idx="43506">
                  <c:v>1.3571E-2</c:v>
                </c:pt>
                <c:pt idx="43507">
                  <c:v>1.3772299999999999E-2</c:v>
                </c:pt>
                <c:pt idx="43508">
                  <c:v>1.39626E-2</c:v>
                </c:pt>
                <c:pt idx="43509">
                  <c:v>1.4136299999999999E-2</c:v>
                </c:pt>
                <c:pt idx="43510">
                  <c:v>1.4294100000000001E-2</c:v>
                </c:pt>
                <c:pt idx="43511">
                  <c:v>1.44426E-2</c:v>
                </c:pt>
                <c:pt idx="43512">
                  <c:v>1.45849E-2</c:v>
                </c:pt>
                <c:pt idx="43513">
                  <c:v>1.47172E-2</c:v>
                </c:pt>
                <c:pt idx="43514">
                  <c:v>1.48334E-2</c:v>
                </c:pt>
                <c:pt idx="43515">
                  <c:v>1.4929599999999999E-2</c:v>
                </c:pt>
                <c:pt idx="43516">
                  <c:v>1.5004399999999999E-2</c:v>
                </c:pt>
                <c:pt idx="43517">
                  <c:v>1.50569E-2</c:v>
                </c:pt>
                <c:pt idx="43518">
                  <c:v>1.50878E-2</c:v>
                </c:pt>
                <c:pt idx="43519">
                  <c:v>1.51016E-2</c:v>
                </c:pt>
                <c:pt idx="43520">
                  <c:v>1.51021E-2</c:v>
                </c:pt>
                <c:pt idx="43521">
                  <c:v>1.5084999999999999E-2</c:v>
                </c:pt>
                <c:pt idx="43522">
                  <c:v>1.5039500000000001E-2</c:v>
                </c:pt>
                <c:pt idx="43523">
                  <c:v>1.49584E-2</c:v>
                </c:pt>
                <c:pt idx="43524">
                  <c:v>1.48416E-2</c:v>
                </c:pt>
                <c:pt idx="43525">
                  <c:v>1.46877E-2</c:v>
                </c:pt>
                <c:pt idx="43526">
                  <c:v>1.44929E-2</c:v>
                </c:pt>
                <c:pt idx="43527">
                  <c:v>1.42551E-2</c:v>
                </c:pt>
                <c:pt idx="43528">
                  <c:v>1.39764E-2</c:v>
                </c:pt>
                <c:pt idx="43529">
                  <c:v>1.36598E-2</c:v>
                </c:pt>
                <c:pt idx="43530">
                  <c:v>1.33049E-2</c:v>
                </c:pt>
                <c:pt idx="43531">
                  <c:v>1.29084E-2</c:v>
                </c:pt>
                <c:pt idx="43532">
                  <c:v>1.24666E-2</c:v>
                </c:pt>
                <c:pt idx="43533">
                  <c:v>1.1974500000000001E-2</c:v>
                </c:pt>
                <c:pt idx="43534">
                  <c:v>1.1425299999999999E-2</c:v>
                </c:pt>
                <c:pt idx="43535">
                  <c:v>1.0812499999999999E-2</c:v>
                </c:pt>
                <c:pt idx="43536">
                  <c:v>1.0132199999999999E-2</c:v>
                </c:pt>
                <c:pt idx="43537" formatCode="0.00E+00">
                  <c:v>9.3836700000000002E-3</c:v>
                </c:pt>
                <c:pt idx="43538" formatCode="0.00E+00">
                  <c:v>8.5699399999999998E-3</c:v>
                </c:pt>
                <c:pt idx="43539" formatCode="0.00E+00">
                  <c:v>7.6955699999999997E-3</c:v>
                </c:pt>
                <c:pt idx="43540" formatCode="0.00E+00">
                  <c:v>6.7630700000000004E-3</c:v>
                </c:pt>
                <c:pt idx="43541" formatCode="0.00E+00">
                  <c:v>5.77174E-3</c:v>
                </c:pt>
                <c:pt idx="43542" formatCode="0.00E+00">
                  <c:v>4.7218800000000003E-3</c:v>
                </c:pt>
                <c:pt idx="43543" formatCode="0.00E+00">
                  <c:v>3.6166599999999998E-3</c:v>
                </c:pt>
                <c:pt idx="43544" formatCode="0.00E+00">
                  <c:v>2.4581300000000002E-3</c:v>
                </c:pt>
                <c:pt idx="43545" formatCode="0.00E+00">
                  <c:v>1.24332E-3</c:v>
                </c:pt>
                <c:pt idx="43546" formatCode="0.00E+00">
                  <c:v>-3.4988299999999998E-5</c:v>
                </c:pt>
                <c:pt idx="43547" formatCode="0.00E+00">
                  <c:v>-1.38323E-3</c:v>
                </c:pt>
                <c:pt idx="43548" formatCode="0.00E+00">
                  <c:v>-2.8046500000000001E-3</c:v>
                </c:pt>
                <c:pt idx="43549" formatCode="0.00E+00">
                  <c:v>-4.30132E-3</c:v>
                </c:pt>
                <c:pt idx="43550" formatCode="0.00E+00">
                  <c:v>-5.8747499999999998E-3</c:v>
                </c:pt>
                <c:pt idx="43551" formatCode="0.00E+00">
                  <c:v>-7.5248600000000004E-3</c:v>
                </c:pt>
                <c:pt idx="43552" formatCode="0.00E+00">
                  <c:v>-9.2507600000000002E-3</c:v>
                </c:pt>
                <c:pt idx="43553">
                  <c:v>-1.10528E-2</c:v>
                </c:pt>
                <c:pt idx="43554">
                  <c:v>-1.2933099999999999E-2</c:v>
                </c:pt>
                <c:pt idx="43555">
                  <c:v>-1.48942E-2</c:v>
                </c:pt>
                <c:pt idx="43556">
                  <c:v>-1.6938100000000001E-2</c:v>
                </c:pt>
                <c:pt idx="43557">
                  <c:v>-1.9065599999999999E-2</c:v>
                </c:pt>
                <c:pt idx="43558">
                  <c:v>-2.12719E-2</c:v>
                </c:pt>
                <c:pt idx="43559">
                  <c:v>-2.3552799999999999E-2</c:v>
                </c:pt>
                <c:pt idx="43560">
                  <c:v>-2.5911300000000002E-2</c:v>
                </c:pt>
                <c:pt idx="43561">
                  <c:v>-2.8352700000000002E-2</c:v>
                </c:pt>
                <c:pt idx="43562">
                  <c:v>-3.0876600000000001E-2</c:v>
                </c:pt>
                <c:pt idx="43563">
                  <c:v>-3.3476800000000001E-2</c:v>
                </c:pt>
                <c:pt idx="43564">
                  <c:v>-3.6147499999999999E-2</c:v>
                </c:pt>
                <c:pt idx="43565">
                  <c:v>-3.8887999999999999E-2</c:v>
                </c:pt>
                <c:pt idx="43566">
                  <c:v>-4.1700500000000001E-2</c:v>
                </c:pt>
                <c:pt idx="43567">
                  <c:v>-4.4583100000000001E-2</c:v>
                </c:pt>
                <c:pt idx="43568">
                  <c:v>-4.7530000000000003E-2</c:v>
                </c:pt>
                <c:pt idx="43569">
                  <c:v>-5.0534999999999997E-2</c:v>
                </c:pt>
                <c:pt idx="43570">
                  <c:v>-5.3594000000000003E-2</c:v>
                </c:pt>
                <c:pt idx="43571">
                  <c:v>-5.6703400000000001E-2</c:v>
                </c:pt>
                <c:pt idx="43572">
                  <c:v>-5.9854400000000002E-2</c:v>
                </c:pt>
                <c:pt idx="43573">
                  <c:v>-6.3037099999999999E-2</c:v>
                </c:pt>
                <c:pt idx="43574">
                  <c:v>-6.6248799999999997E-2</c:v>
                </c:pt>
                <c:pt idx="43575">
                  <c:v>-6.94935E-2</c:v>
                </c:pt>
                <c:pt idx="43576">
                  <c:v>-7.2776199999999999E-2</c:v>
                </c:pt>
                <c:pt idx="43577">
                  <c:v>-7.6101100000000005E-2</c:v>
                </c:pt>
                <c:pt idx="43578">
                  <c:v>-7.9468700000000003E-2</c:v>
                </c:pt>
                <c:pt idx="43579">
                  <c:v>-8.2875500000000005E-2</c:v>
                </c:pt>
                <c:pt idx="43580">
                  <c:v>-8.6318199999999998E-2</c:v>
                </c:pt>
                <c:pt idx="43581">
                  <c:v>-8.9796299999999996E-2</c:v>
                </c:pt>
                <c:pt idx="43582">
                  <c:v>-9.3310299999999999E-2</c:v>
                </c:pt>
                <c:pt idx="43583">
                  <c:v>-9.6858899999999998E-2</c:v>
                </c:pt>
                <c:pt idx="43584">
                  <c:v>-0.100438</c:v>
                </c:pt>
                <c:pt idx="43585">
                  <c:v>-0.10403900000000001</c:v>
                </c:pt>
                <c:pt idx="43586">
                  <c:v>-0.107654</c:v>
                </c:pt>
                <c:pt idx="43587">
                  <c:v>-0.111281</c:v>
                </c:pt>
                <c:pt idx="43588">
                  <c:v>-0.11491999999999999</c:v>
                </c:pt>
                <c:pt idx="43589">
                  <c:v>-0.118572</c:v>
                </c:pt>
                <c:pt idx="43590">
                  <c:v>-0.12223100000000001</c:v>
                </c:pt>
                <c:pt idx="43591">
                  <c:v>-0.125888</c:v>
                </c:pt>
                <c:pt idx="43592">
                  <c:v>-0.12953200000000001</c:v>
                </c:pt>
                <c:pt idx="43593">
                  <c:v>-0.133155</c:v>
                </c:pt>
                <c:pt idx="43594">
                  <c:v>-0.13675300000000001</c:v>
                </c:pt>
                <c:pt idx="43595">
                  <c:v>-0.140322</c:v>
                </c:pt>
                <c:pt idx="43596">
                  <c:v>-0.14385800000000001</c:v>
                </c:pt>
                <c:pt idx="43597">
                  <c:v>-0.14736199999999999</c:v>
                </c:pt>
                <c:pt idx="43598">
                  <c:v>-0.150835</c:v>
                </c:pt>
                <c:pt idx="43599">
                  <c:v>-0.154277</c:v>
                </c:pt>
                <c:pt idx="43600">
                  <c:v>-0.15768199999999999</c:v>
                </c:pt>
                <c:pt idx="43601">
                  <c:v>-0.16104399999999999</c:v>
                </c:pt>
                <c:pt idx="43602">
                  <c:v>-0.16435900000000001</c:v>
                </c:pt>
                <c:pt idx="43603">
                  <c:v>-0.16762199999999999</c:v>
                </c:pt>
                <c:pt idx="43604">
                  <c:v>-0.17082700000000001</c:v>
                </c:pt>
                <c:pt idx="43605">
                  <c:v>-0.17397399999999999</c:v>
                </c:pt>
                <c:pt idx="43606">
                  <c:v>-0.177062</c:v>
                </c:pt>
                <c:pt idx="43607">
                  <c:v>-0.18008099999999999</c:v>
                </c:pt>
                <c:pt idx="43608">
                  <c:v>-0.183029</c:v>
                </c:pt>
                <c:pt idx="43609">
                  <c:v>-0.18590799999999999</c:v>
                </c:pt>
                <c:pt idx="43610">
                  <c:v>-0.188724</c:v>
                </c:pt>
                <c:pt idx="43611">
                  <c:v>-0.19147800000000001</c:v>
                </c:pt>
                <c:pt idx="43612">
                  <c:v>-0.19417000000000001</c:v>
                </c:pt>
                <c:pt idx="43613">
                  <c:v>-0.19680500000000001</c:v>
                </c:pt>
                <c:pt idx="43614">
                  <c:v>-0.199381</c:v>
                </c:pt>
                <c:pt idx="43615">
                  <c:v>-0.20189299999999999</c:v>
                </c:pt>
                <c:pt idx="43616">
                  <c:v>-0.20433399999999999</c:v>
                </c:pt>
                <c:pt idx="43617">
                  <c:v>-0.20669599999999999</c:v>
                </c:pt>
                <c:pt idx="43618">
                  <c:v>-0.20897199999999999</c:v>
                </c:pt>
                <c:pt idx="43619">
                  <c:v>-0.21115300000000001</c:v>
                </c:pt>
                <c:pt idx="43620">
                  <c:v>-0.21323500000000001</c:v>
                </c:pt>
                <c:pt idx="43621">
                  <c:v>-0.215224</c:v>
                </c:pt>
                <c:pt idx="43622">
                  <c:v>-0.21712899999999999</c:v>
                </c:pt>
                <c:pt idx="43623">
                  <c:v>-0.21895300000000001</c:v>
                </c:pt>
                <c:pt idx="43624">
                  <c:v>-0.220694</c:v>
                </c:pt>
                <c:pt idx="43625">
                  <c:v>-0.22234899999999999</c:v>
                </c:pt>
                <c:pt idx="43626">
                  <c:v>-0.223912</c:v>
                </c:pt>
                <c:pt idx="43627">
                  <c:v>-0.22537599999999999</c:v>
                </c:pt>
                <c:pt idx="43628">
                  <c:v>-0.226739</c:v>
                </c:pt>
                <c:pt idx="43629">
                  <c:v>-0.22800000000000001</c:v>
                </c:pt>
                <c:pt idx="43630">
                  <c:v>-0.229162</c:v>
                </c:pt>
                <c:pt idx="43631">
                  <c:v>-0.23023099999999999</c:v>
                </c:pt>
                <c:pt idx="43632">
                  <c:v>-0.231207</c:v>
                </c:pt>
                <c:pt idx="43633">
                  <c:v>-0.23208999999999999</c:v>
                </c:pt>
                <c:pt idx="43634">
                  <c:v>-0.23288200000000001</c:v>
                </c:pt>
                <c:pt idx="43635">
                  <c:v>-0.23358699999999999</c:v>
                </c:pt>
                <c:pt idx="43636">
                  <c:v>-0.234204</c:v>
                </c:pt>
                <c:pt idx="43637">
                  <c:v>-0.234733</c:v>
                </c:pt>
                <c:pt idx="43638">
                  <c:v>-0.235175</c:v>
                </c:pt>
                <c:pt idx="43639">
                  <c:v>-0.23553099999999999</c:v>
                </c:pt>
                <c:pt idx="43640">
                  <c:v>-0.23580400000000001</c:v>
                </c:pt>
                <c:pt idx="43641">
                  <c:v>-0.23599400000000001</c:v>
                </c:pt>
                <c:pt idx="43642">
                  <c:v>-0.236093</c:v>
                </c:pt>
                <c:pt idx="43643">
                  <c:v>-0.236098</c:v>
                </c:pt>
                <c:pt idx="43644">
                  <c:v>-0.236016</c:v>
                </c:pt>
                <c:pt idx="43645">
                  <c:v>-0.23585300000000001</c:v>
                </c:pt>
                <c:pt idx="43646">
                  <c:v>-0.23561000000000001</c:v>
                </c:pt>
                <c:pt idx="43647">
                  <c:v>-0.235287</c:v>
                </c:pt>
                <c:pt idx="43648">
                  <c:v>-0.23488700000000001</c:v>
                </c:pt>
                <c:pt idx="43649">
                  <c:v>-0.23441500000000001</c:v>
                </c:pt>
                <c:pt idx="43650">
                  <c:v>-0.233873</c:v>
                </c:pt>
                <c:pt idx="43651">
                  <c:v>-0.233262</c:v>
                </c:pt>
                <c:pt idx="43652">
                  <c:v>-0.23258300000000001</c:v>
                </c:pt>
                <c:pt idx="43653">
                  <c:v>-0.23183799999999999</c:v>
                </c:pt>
                <c:pt idx="43654">
                  <c:v>-0.23102500000000001</c:v>
                </c:pt>
                <c:pt idx="43655">
                  <c:v>-0.23014399999999999</c:v>
                </c:pt>
                <c:pt idx="43656">
                  <c:v>-0.22920199999999999</c:v>
                </c:pt>
                <c:pt idx="43657">
                  <c:v>-0.22820799999999999</c:v>
                </c:pt>
                <c:pt idx="43658">
                  <c:v>-0.22716900000000001</c:v>
                </c:pt>
                <c:pt idx="43659">
                  <c:v>-0.226081</c:v>
                </c:pt>
                <c:pt idx="43660">
                  <c:v>-0.224939</c:v>
                </c:pt>
                <c:pt idx="43661">
                  <c:v>-0.22373399999999999</c:v>
                </c:pt>
                <c:pt idx="43662">
                  <c:v>-0.22246099999999999</c:v>
                </c:pt>
                <c:pt idx="43663">
                  <c:v>-0.22112100000000001</c:v>
                </c:pt>
                <c:pt idx="43664">
                  <c:v>-0.219721</c:v>
                </c:pt>
                <c:pt idx="43665">
                  <c:v>-0.218274</c:v>
                </c:pt>
                <c:pt idx="43666">
                  <c:v>-0.21678500000000001</c:v>
                </c:pt>
                <c:pt idx="43667">
                  <c:v>-0.21525</c:v>
                </c:pt>
                <c:pt idx="43668">
                  <c:v>-0.213674</c:v>
                </c:pt>
                <c:pt idx="43669">
                  <c:v>-0.21207300000000001</c:v>
                </c:pt>
                <c:pt idx="43670">
                  <c:v>-0.21045800000000001</c:v>
                </c:pt>
                <c:pt idx="43671">
                  <c:v>-0.20883699999999999</c:v>
                </c:pt>
                <c:pt idx="43672">
                  <c:v>-0.20721400000000001</c:v>
                </c:pt>
                <c:pt idx="43673">
                  <c:v>-0.205593</c:v>
                </c:pt>
                <c:pt idx="43674">
                  <c:v>-0.20397799999999999</c:v>
                </c:pt>
                <c:pt idx="43675">
                  <c:v>-0.202372</c:v>
                </c:pt>
                <c:pt idx="43676">
                  <c:v>-0.20077600000000001</c:v>
                </c:pt>
                <c:pt idx="43677">
                  <c:v>-0.199186</c:v>
                </c:pt>
                <c:pt idx="43678">
                  <c:v>-0.1976</c:v>
                </c:pt>
                <c:pt idx="43679">
                  <c:v>-0.19601299999999999</c:v>
                </c:pt>
                <c:pt idx="43680">
                  <c:v>-0.19441900000000001</c:v>
                </c:pt>
                <c:pt idx="43681">
                  <c:v>-0.19281100000000001</c:v>
                </c:pt>
                <c:pt idx="43682">
                  <c:v>-0.191187</c:v>
                </c:pt>
                <c:pt idx="43683">
                  <c:v>-0.18954799999999999</c:v>
                </c:pt>
                <c:pt idx="43684">
                  <c:v>-0.187891</c:v>
                </c:pt>
                <c:pt idx="43685">
                  <c:v>-0.18621599999999999</c:v>
                </c:pt>
                <c:pt idx="43686">
                  <c:v>-0.184533</c:v>
                </c:pt>
                <c:pt idx="43687">
                  <c:v>-0.18285299999999999</c:v>
                </c:pt>
                <c:pt idx="43688">
                  <c:v>-0.18118600000000001</c:v>
                </c:pt>
                <c:pt idx="43689">
                  <c:v>-0.17954000000000001</c:v>
                </c:pt>
                <c:pt idx="43690">
                  <c:v>-0.17791499999999999</c:v>
                </c:pt>
                <c:pt idx="43691">
                  <c:v>-0.17630899999999999</c:v>
                </c:pt>
                <c:pt idx="43692">
                  <c:v>-0.17471900000000001</c:v>
                </c:pt>
                <c:pt idx="43693">
                  <c:v>-0.173147</c:v>
                </c:pt>
                <c:pt idx="43694">
                  <c:v>-0.171599</c:v>
                </c:pt>
                <c:pt idx="43695">
                  <c:v>-0.170076</c:v>
                </c:pt>
                <c:pt idx="43696">
                  <c:v>-0.16857800000000001</c:v>
                </c:pt>
                <c:pt idx="43697">
                  <c:v>-0.16711599999999999</c:v>
                </c:pt>
                <c:pt idx="43698">
                  <c:v>-0.16570799999999999</c:v>
                </c:pt>
                <c:pt idx="43699">
                  <c:v>-0.16436200000000001</c:v>
                </c:pt>
                <c:pt idx="43700">
                  <c:v>-0.16308</c:v>
                </c:pt>
                <c:pt idx="43701">
                  <c:v>-0.16186300000000001</c:v>
                </c:pt>
                <c:pt idx="43702">
                  <c:v>-0.160714</c:v>
                </c:pt>
                <c:pt idx="43703">
                  <c:v>-0.159631</c:v>
                </c:pt>
                <c:pt idx="43704">
                  <c:v>-0.158607</c:v>
                </c:pt>
                <c:pt idx="43705">
                  <c:v>-0.157641</c:v>
                </c:pt>
                <c:pt idx="43706">
                  <c:v>-0.15673799999999999</c:v>
                </c:pt>
                <c:pt idx="43707">
                  <c:v>-0.15589600000000001</c:v>
                </c:pt>
                <c:pt idx="43708">
                  <c:v>-0.155117</c:v>
                </c:pt>
                <c:pt idx="43709">
                  <c:v>-0.15440499999999999</c:v>
                </c:pt>
                <c:pt idx="43710">
                  <c:v>-0.15375900000000001</c:v>
                </c:pt>
                <c:pt idx="43711">
                  <c:v>-0.153169</c:v>
                </c:pt>
                <c:pt idx="43712">
                  <c:v>-0.15262700000000001</c:v>
                </c:pt>
                <c:pt idx="43713">
                  <c:v>-0.15213599999999999</c:v>
                </c:pt>
                <c:pt idx="43714">
                  <c:v>-0.15170700000000001</c:v>
                </c:pt>
                <c:pt idx="43715">
                  <c:v>-0.15134500000000001</c:v>
                </c:pt>
                <c:pt idx="43716">
                  <c:v>-0.15105199999999999</c:v>
                </c:pt>
                <c:pt idx="43717">
                  <c:v>-0.15083199999999999</c:v>
                </c:pt>
                <c:pt idx="43718">
                  <c:v>-0.15068799999999999</c:v>
                </c:pt>
                <c:pt idx="43719">
                  <c:v>-0.15062300000000001</c:v>
                </c:pt>
                <c:pt idx="43720">
                  <c:v>-0.15063599999999999</c:v>
                </c:pt>
                <c:pt idx="43721">
                  <c:v>-0.150731</c:v>
                </c:pt>
                <c:pt idx="43722">
                  <c:v>-0.15091299999999999</c:v>
                </c:pt>
                <c:pt idx="43723">
                  <c:v>-0.151176</c:v>
                </c:pt>
                <c:pt idx="43724">
                  <c:v>-0.151508</c:v>
                </c:pt>
                <c:pt idx="43725">
                  <c:v>-0.15190400000000001</c:v>
                </c:pt>
                <c:pt idx="43726">
                  <c:v>-0.152367</c:v>
                </c:pt>
                <c:pt idx="43727">
                  <c:v>-0.15290599999999999</c:v>
                </c:pt>
                <c:pt idx="43728">
                  <c:v>-0.15352099999999999</c:v>
                </c:pt>
                <c:pt idx="43729">
                  <c:v>-0.15420400000000001</c:v>
                </c:pt>
                <c:pt idx="43730">
                  <c:v>-0.154946</c:v>
                </c:pt>
                <c:pt idx="43731">
                  <c:v>-0.15574199999999999</c:v>
                </c:pt>
                <c:pt idx="43732">
                  <c:v>-0.15659600000000001</c:v>
                </c:pt>
                <c:pt idx="43733">
                  <c:v>-0.15750900000000001</c:v>
                </c:pt>
                <c:pt idx="43734">
                  <c:v>-0.15848300000000001</c:v>
                </c:pt>
                <c:pt idx="43735">
                  <c:v>-0.15951699999999999</c:v>
                </c:pt>
                <c:pt idx="43736">
                  <c:v>-0.160606</c:v>
                </c:pt>
                <c:pt idx="43737">
                  <c:v>-0.161748</c:v>
                </c:pt>
                <c:pt idx="43738">
                  <c:v>-0.16294400000000001</c:v>
                </c:pt>
                <c:pt idx="43739">
                  <c:v>-0.16419300000000001</c:v>
                </c:pt>
                <c:pt idx="43740">
                  <c:v>-0.16549</c:v>
                </c:pt>
                <c:pt idx="43741">
                  <c:v>-0.166827</c:v>
                </c:pt>
                <c:pt idx="43742">
                  <c:v>-0.16820499999999999</c:v>
                </c:pt>
                <c:pt idx="43743">
                  <c:v>-0.169624</c:v>
                </c:pt>
                <c:pt idx="43744">
                  <c:v>-0.171073</c:v>
                </c:pt>
                <c:pt idx="43745">
                  <c:v>-0.172543</c:v>
                </c:pt>
                <c:pt idx="43746">
                  <c:v>-0.17402799999999999</c:v>
                </c:pt>
                <c:pt idx="43747">
                  <c:v>-0.17552499999999999</c:v>
                </c:pt>
                <c:pt idx="43748">
                  <c:v>-0.17702300000000001</c:v>
                </c:pt>
                <c:pt idx="43749">
                  <c:v>-0.17851700000000001</c:v>
                </c:pt>
                <c:pt idx="43750">
                  <c:v>-0.18001</c:v>
                </c:pt>
                <c:pt idx="43751">
                  <c:v>-0.18149799999999999</c:v>
                </c:pt>
                <c:pt idx="43752">
                  <c:v>-0.182976</c:v>
                </c:pt>
                <c:pt idx="43753">
                  <c:v>-0.18444199999999999</c:v>
                </c:pt>
                <c:pt idx="43754">
                  <c:v>-0.185892</c:v>
                </c:pt>
                <c:pt idx="43755">
                  <c:v>-0.187329</c:v>
                </c:pt>
                <c:pt idx="43756">
                  <c:v>-0.18875400000000001</c:v>
                </c:pt>
                <c:pt idx="43757">
                  <c:v>-0.19017800000000001</c:v>
                </c:pt>
                <c:pt idx="43758">
                  <c:v>-0.19161</c:v>
                </c:pt>
                <c:pt idx="43759">
                  <c:v>-0.19305900000000001</c:v>
                </c:pt>
                <c:pt idx="43760">
                  <c:v>-0.19452900000000001</c:v>
                </c:pt>
                <c:pt idx="43761">
                  <c:v>-0.196017</c:v>
                </c:pt>
                <c:pt idx="43762">
                  <c:v>-0.19751199999999999</c:v>
                </c:pt>
                <c:pt idx="43763">
                  <c:v>-0.19899800000000001</c:v>
                </c:pt>
                <c:pt idx="43764">
                  <c:v>-0.200465</c:v>
                </c:pt>
                <c:pt idx="43765">
                  <c:v>-0.20191899999999999</c:v>
                </c:pt>
                <c:pt idx="43766">
                  <c:v>-0.203372</c:v>
                </c:pt>
                <c:pt idx="43767">
                  <c:v>-0.20482700000000001</c:v>
                </c:pt>
                <c:pt idx="43768">
                  <c:v>-0.20627100000000001</c:v>
                </c:pt>
                <c:pt idx="43769">
                  <c:v>-0.207681</c:v>
                </c:pt>
                <c:pt idx="43770">
                  <c:v>-0.20904300000000001</c:v>
                </c:pt>
                <c:pt idx="43771">
                  <c:v>-0.21035200000000001</c:v>
                </c:pt>
                <c:pt idx="43772">
                  <c:v>-0.21160999999999999</c:v>
                </c:pt>
                <c:pt idx="43773">
                  <c:v>-0.212812</c:v>
                </c:pt>
                <c:pt idx="43774">
                  <c:v>-0.21396100000000001</c:v>
                </c:pt>
                <c:pt idx="43775">
                  <c:v>-0.21506900000000001</c:v>
                </c:pt>
                <c:pt idx="43776">
                  <c:v>-0.216144</c:v>
                </c:pt>
                <c:pt idx="43777">
                  <c:v>-0.21718699999999999</c:v>
                </c:pt>
                <c:pt idx="43778">
                  <c:v>-0.218197</c:v>
                </c:pt>
                <c:pt idx="43779">
                  <c:v>-0.21917600000000001</c:v>
                </c:pt>
                <c:pt idx="43780">
                  <c:v>-0.22012200000000001</c:v>
                </c:pt>
                <c:pt idx="43781">
                  <c:v>-0.22103200000000001</c:v>
                </c:pt>
                <c:pt idx="43782">
                  <c:v>-0.221909</c:v>
                </c:pt>
                <c:pt idx="43783">
                  <c:v>-0.22275400000000001</c:v>
                </c:pt>
                <c:pt idx="43784">
                  <c:v>-0.22356300000000001</c:v>
                </c:pt>
                <c:pt idx="43785">
                  <c:v>-0.22433600000000001</c:v>
                </c:pt>
                <c:pt idx="43786">
                  <c:v>-0.225082</c:v>
                </c:pt>
                <c:pt idx="43787">
                  <c:v>-0.22581100000000001</c:v>
                </c:pt>
                <c:pt idx="43788">
                  <c:v>-0.226522</c:v>
                </c:pt>
                <c:pt idx="43789">
                  <c:v>-0.22720699999999999</c:v>
                </c:pt>
                <c:pt idx="43790">
                  <c:v>-0.22786000000000001</c:v>
                </c:pt>
                <c:pt idx="43791">
                  <c:v>-0.22847600000000001</c:v>
                </c:pt>
                <c:pt idx="43792">
                  <c:v>-0.229049</c:v>
                </c:pt>
                <c:pt idx="43793">
                  <c:v>-0.22958000000000001</c:v>
                </c:pt>
                <c:pt idx="43794">
                  <c:v>-0.230076</c:v>
                </c:pt>
                <c:pt idx="43795">
                  <c:v>-0.230546</c:v>
                </c:pt>
                <c:pt idx="43796">
                  <c:v>-0.23098399999999999</c:v>
                </c:pt>
                <c:pt idx="43797">
                  <c:v>-0.231373</c:v>
                </c:pt>
                <c:pt idx="43798">
                  <c:v>-0.23169500000000001</c:v>
                </c:pt>
                <c:pt idx="43799">
                  <c:v>-0.23195299999999999</c:v>
                </c:pt>
                <c:pt idx="43800">
                  <c:v>-0.23216200000000001</c:v>
                </c:pt>
                <c:pt idx="43801">
                  <c:v>-0.23233999999999999</c:v>
                </c:pt>
                <c:pt idx="43802">
                  <c:v>-0.23250100000000001</c:v>
                </c:pt>
                <c:pt idx="43803">
                  <c:v>-0.23264899999999999</c:v>
                </c:pt>
                <c:pt idx="43804">
                  <c:v>-0.23278799999999999</c:v>
                </c:pt>
                <c:pt idx="43805">
                  <c:v>-0.23291999999999999</c:v>
                </c:pt>
                <c:pt idx="43806">
                  <c:v>-0.233047</c:v>
                </c:pt>
                <c:pt idx="43807">
                  <c:v>-0.23316200000000001</c:v>
                </c:pt>
                <c:pt idx="43808">
                  <c:v>-0.233267</c:v>
                </c:pt>
                <c:pt idx="43809">
                  <c:v>-0.23336699999999999</c:v>
                </c:pt>
                <c:pt idx="43810">
                  <c:v>-0.23347100000000001</c:v>
                </c:pt>
                <c:pt idx="43811">
                  <c:v>-0.23358100000000001</c:v>
                </c:pt>
                <c:pt idx="43812">
                  <c:v>-0.23369699999999999</c:v>
                </c:pt>
                <c:pt idx="43813">
                  <c:v>-0.233822</c:v>
                </c:pt>
                <c:pt idx="43814">
                  <c:v>-0.23394799999999999</c:v>
                </c:pt>
                <c:pt idx="43815">
                  <c:v>-0.234065</c:v>
                </c:pt>
                <c:pt idx="43816">
                  <c:v>-0.23416899999999999</c:v>
                </c:pt>
                <c:pt idx="43817">
                  <c:v>-0.23425799999999999</c:v>
                </c:pt>
                <c:pt idx="43818">
                  <c:v>-0.23433699999999999</c:v>
                </c:pt>
                <c:pt idx="43819">
                  <c:v>-0.23440900000000001</c:v>
                </c:pt>
                <c:pt idx="43820">
                  <c:v>-0.23447899999999999</c:v>
                </c:pt>
                <c:pt idx="43821">
                  <c:v>-0.234543</c:v>
                </c:pt>
                <c:pt idx="43822">
                  <c:v>-0.234601</c:v>
                </c:pt>
                <c:pt idx="43823">
                  <c:v>-0.23466600000000001</c:v>
                </c:pt>
                <c:pt idx="43824">
                  <c:v>-0.23474600000000001</c:v>
                </c:pt>
                <c:pt idx="43825">
                  <c:v>-0.23483999999999999</c:v>
                </c:pt>
                <c:pt idx="43826">
                  <c:v>-0.23494300000000001</c:v>
                </c:pt>
                <c:pt idx="43827">
                  <c:v>-0.23505300000000001</c:v>
                </c:pt>
                <c:pt idx="43828">
                  <c:v>-0.23517299999999999</c:v>
                </c:pt>
                <c:pt idx="43829">
                  <c:v>-0.23530599999999999</c:v>
                </c:pt>
                <c:pt idx="43830">
                  <c:v>-0.235459</c:v>
                </c:pt>
                <c:pt idx="43831">
                  <c:v>-0.23563500000000001</c:v>
                </c:pt>
                <c:pt idx="43832">
                  <c:v>-0.23583100000000001</c:v>
                </c:pt>
                <c:pt idx="43833">
                  <c:v>-0.23604900000000001</c:v>
                </c:pt>
                <c:pt idx="43834">
                  <c:v>-0.236294</c:v>
                </c:pt>
                <c:pt idx="43835">
                  <c:v>-0.236571</c:v>
                </c:pt>
                <c:pt idx="43836">
                  <c:v>-0.23688100000000001</c:v>
                </c:pt>
                <c:pt idx="43837">
                  <c:v>-0.23723</c:v>
                </c:pt>
                <c:pt idx="43838">
                  <c:v>-0.23762900000000001</c:v>
                </c:pt>
                <c:pt idx="43839">
                  <c:v>-0.23807600000000001</c:v>
                </c:pt>
                <c:pt idx="43840">
                  <c:v>-0.23857200000000001</c:v>
                </c:pt>
                <c:pt idx="43841">
                  <c:v>-0.239123</c:v>
                </c:pt>
                <c:pt idx="43842">
                  <c:v>-0.239736</c:v>
                </c:pt>
                <c:pt idx="43843">
                  <c:v>-0.24040400000000001</c:v>
                </c:pt>
                <c:pt idx="43844">
                  <c:v>-0.241116</c:v>
                </c:pt>
                <c:pt idx="43845">
                  <c:v>-0.241869</c:v>
                </c:pt>
                <c:pt idx="43846">
                  <c:v>-0.242671</c:v>
                </c:pt>
                <c:pt idx="43847">
                  <c:v>-0.24352499999999999</c:v>
                </c:pt>
                <c:pt idx="43848">
                  <c:v>-0.244423</c:v>
                </c:pt>
                <c:pt idx="43849">
                  <c:v>-0.24535699999999999</c:v>
                </c:pt>
                <c:pt idx="43850">
                  <c:v>-0.24631900000000001</c:v>
                </c:pt>
                <c:pt idx="43851">
                  <c:v>-0.24730099999999999</c:v>
                </c:pt>
                <c:pt idx="43852">
                  <c:v>-0.24829999999999999</c:v>
                </c:pt>
                <c:pt idx="43853">
                  <c:v>-0.24933</c:v>
                </c:pt>
                <c:pt idx="43854">
                  <c:v>-0.25040800000000002</c:v>
                </c:pt>
                <c:pt idx="43855">
                  <c:v>-0.25154100000000001</c:v>
                </c:pt>
                <c:pt idx="43856">
                  <c:v>-0.25271700000000002</c:v>
                </c:pt>
                <c:pt idx="43857">
                  <c:v>-0.25392300000000001</c:v>
                </c:pt>
                <c:pt idx="43858">
                  <c:v>-0.25514900000000001</c:v>
                </c:pt>
                <c:pt idx="43859">
                  <c:v>-0.25639699999999999</c:v>
                </c:pt>
                <c:pt idx="43860">
                  <c:v>-0.25766899999999998</c:v>
                </c:pt>
                <c:pt idx="43861">
                  <c:v>-0.25896000000000002</c:v>
                </c:pt>
                <c:pt idx="43862">
                  <c:v>-0.26027299999999998</c:v>
                </c:pt>
                <c:pt idx="43863">
                  <c:v>-0.26161699999999999</c:v>
                </c:pt>
                <c:pt idx="43864">
                  <c:v>-0.26300200000000001</c:v>
                </c:pt>
                <c:pt idx="43865">
                  <c:v>-0.264432</c:v>
                </c:pt>
                <c:pt idx="43866">
                  <c:v>-0.26590200000000003</c:v>
                </c:pt>
                <c:pt idx="43867">
                  <c:v>-0.267403</c:v>
                </c:pt>
                <c:pt idx="43868">
                  <c:v>-0.26892899999999997</c:v>
                </c:pt>
                <c:pt idx="43869">
                  <c:v>-0.27047900000000002</c:v>
                </c:pt>
                <c:pt idx="43870">
                  <c:v>-0.27205800000000002</c:v>
                </c:pt>
                <c:pt idx="43871">
                  <c:v>-0.27366499999999999</c:v>
                </c:pt>
                <c:pt idx="43872">
                  <c:v>-0.27529500000000001</c:v>
                </c:pt>
                <c:pt idx="43873">
                  <c:v>-0.27694600000000003</c:v>
                </c:pt>
                <c:pt idx="43874">
                  <c:v>-0.278615</c:v>
                </c:pt>
                <c:pt idx="43875">
                  <c:v>-0.28029300000000001</c:v>
                </c:pt>
                <c:pt idx="43876">
                  <c:v>-0.28197499999999998</c:v>
                </c:pt>
                <c:pt idx="43877">
                  <c:v>-0.28365099999999999</c:v>
                </c:pt>
                <c:pt idx="43878">
                  <c:v>-0.28531099999999998</c:v>
                </c:pt>
                <c:pt idx="43879">
                  <c:v>-0.28694599999999998</c:v>
                </c:pt>
                <c:pt idx="43880">
                  <c:v>-0.28855399999999998</c:v>
                </c:pt>
                <c:pt idx="43881">
                  <c:v>-0.29013499999999998</c:v>
                </c:pt>
                <c:pt idx="43882">
                  <c:v>-0.29170200000000002</c:v>
                </c:pt>
                <c:pt idx="43883">
                  <c:v>-0.29326099999999999</c:v>
                </c:pt>
                <c:pt idx="43884">
                  <c:v>-0.29480400000000001</c:v>
                </c:pt>
                <c:pt idx="43885">
                  <c:v>-0.29631400000000002</c:v>
                </c:pt>
                <c:pt idx="43886">
                  <c:v>-0.29777999999999999</c:v>
                </c:pt>
                <c:pt idx="43887">
                  <c:v>-0.299203</c:v>
                </c:pt>
                <c:pt idx="43888">
                  <c:v>-0.30058400000000002</c:v>
                </c:pt>
                <c:pt idx="43889">
                  <c:v>-0.301923</c:v>
                </c:pt>
                <c:pt idx="43890">
                  <c:v>-0.30321999999999999</c:v>
                </c:pt>
                <c:pt idx="43891">
                  <c:v>-0.30447200000000002</c:v>
                </c:pt>
                <c:pt idx="43892">
                  <c:v>-0.30567699999999998</c:v>
                </c:pt>
                <c:pt idx="43893">
                  <c:v>-0.30683300000000002</c:v>
                </c:pt>
                <c:pt idx="43894">
                  <c:v>-0.30793900000000002</c:v>
                </c:pt>
                <c:pt idx="43895">
                  <c:v>-0.30899300000000002</c:v>
                </c:pt>
                <c:pt idx="43896">
                  <c:v>-0.30998900000000001</c:v>
                </c:pt>
                <c:pt idx="43897">
                  <c:v>-0.31093100000000001</c:v>
                </c:pt>
                <c:pt idx="43898">
                  <c:v>-0.31182399999999999</c:v>
                </c:pt>
                <c:pt idx="43899">
                  <c:v>-0.31266500000000003</c:v>
                </c:pt>
                <c:pt idx="43900">
                  <c:v>-0.313442</c:v>
                </c:pt>
                <c:pt idx="43901">
                  <c:v>-0.31413999999999997</c:v>
                </c:pt>
                <c:pt idx="43902">
                  <c:v>-0.31475500000000001</c:v>
                </c:pt>
                <c:pt idx="43903">
                  <c:v>-0.31528699999999998</c:v>
                </c:pt>
                <c:pt idx="43904">
                  <c:v>-0.31573899999999999</c:v>
                </c:pt>
                <c:pt idx="43905">
                  <c:v>-0.316112</c:v>
                </c:pt>
                <c:pt idx="43906">
                  <c:v>-0.31640699999999999</c:v>
                </c:pt>
                <c:pt idx="43907">
                  <c:v>-0.31662099999999999</c:v>
                </c:pt>
                <c:pt idx="43908">
                  <c:v>-0.316747</c:v>
                </c:pt>
                <c:pt idx="43909">
                  <c:v>-0.316778</c:v>
                </c:pt>
                <c:pt idx="43910">
                  <c:v>-0.31670700000000002</c:v>
                </c:pt>
                <c:pt idx="43911">
                  <c:v>-0.31652799999999998</c:v>
                </c:pt>
                <c:pt idx="43912">
                  <c:v>-0.31623800000000002</c:v>
                </c:pt>
                <c:pt idx="43913">
                  <c:v>-0.315834</c:v>
                </c:pt>
                <c:pt idx="43914">
                  <c:v>-0.31531900000000002</c:v>
                </c:pt>
                <c:pt idx="43915">
                  <c:v>-0.31470500000000001</c:v>
                </c:pt>
                <c:pt idx="43916">
                  <c:v>-0.313996</c:v>
                </c:pt>
                <c:pt idx="43917">
                  <c:v>-0.313193</c:v>
                </c:pt>
                <c:pt idx="43918">
                  <c:v>-0.31229400000000002</c:v>
                </c:pt>
                <c:pt idx="43919">
                  <c:v>-0.31130099999999999</c:v>
                </c:pt>
                <c:pt idx="43920">
                  <c:v>-0.31021300000000002</c:v>
                </c:pt>
                <c:pt idx="43921">
                  <c:v>-0.30902800000000002</c:v>
                </c:pt>
                <c:pt idx="43922">
                  <c:v>-0.30774499999999999</c:v>
                </c:pt>
                <c:pt idx="43923">
                  <c:v>-0.30637199999999998</c:v>
                </c:pt>
                <c:pt idx="43924">
                  <c:v>-0.30491800000000002</c:v>
                </c:pt>
                <c:pt idx="43925">
                  <c:v>-0.30338500000000002</c:v>
                </c:pt>
                <c:pt idx="43926">
                  <c:v>-0.30176799999999998</c:v>
                </c:pt>
                <c:pt idx="43927">
                  <c:v>-0.30006899999999997</c:v>
                </c:pt>
                <c:pt idx="43928">
                  <c:v>-0.298288</c:v>
                </c:pt>
                <c:pt idx="43929">
                  <c:v>-0.29642200000000002</c:v>
                </c:pt>
                <c:pt idx="43930">
                  <c:v>-0.29447499999999999</c:v>
                </c:pt>
                <c:pt idx="43931">
                  <c:v>-0.29245199999999999</c:v>
                </c:pt>
                <c:pt idx="43932">
                  <c:v>-0.29035699999999998</c:v>
                </c:pt>
                <c:pt idx="43933">
                  <c:v>-0.28818700000000003</c:v>
                </c:pt>
                <c:pt idx="43934">
                  <c:v>-0.285941</c:v>
                </c:pt>
                <c:pt idx="43935">
                  <c:v>-0.28362199999999999</c:v>
                </c:pt>
                <c:pt idx="43936">
                  <c:v>-0.28123399999999998</c:v>
                </c:pt>
                <c:pt idx="43937">
                  <c:v>-0.27877600000000002</c:v>
                </c:pt>
                <c:pt idx="43938">
                  <c:v>-0.276252</c:v>
                </c:pt>
                <c:pt idx="43939">
                  <c:v>-0.273669</c:v>
                </c:pt>
                <c:pt idx="43940">
                  <c:v>-0.27102900000000002</c:v>
                </c:pt>
                <c:pt idx="43941">
                  <c:v>-0.26833600000000002</c:v>
                </c:pt>
                <c:pt idx="43942">
                  <c:v>-0.26559300000000002</c:v>
                </c:pt>
                <c:pt idx="43943">
                  <c:v>-0.26279599999999997</c:v>
                </c:pt>
                <c:pt idx="43944">
                  <c:v>-0.25994499999999998</c:v>
                </c:pt>
                <c:pt idx="43945">
                  <c:v>-0.25704300000000002</c:v>
                </c:pt>
                <c:pt idx="43946">
                  <c:v>-0.25410300000000002</c:v>
                </c:pt>
                <c:pt idx="43947">
                  <c:v>-0.25113799999999997</c:v>
                </c:pt>
                <c:pt idx="43948">
                  <c:v>-0.24815599999999999</c:v>
                </c:pt>
                <c:pt idx="43949">
                  <c:v>-0.24515500000000001</c:v>
                </c:pt>
                <c:pt idx="43950">
                  <c:v>-0.24213799999999999</c:v>
                </c:pt>
                <c:pt idx="43951">
                  <c:v>-0.239118</c:v>
                </c:pt>
                <c:pt idx="43952">
                  <c:v>-0.236091</c:v>
                </c:pt>
                <c:pt idx="43953">
                  <c:v>-0.23300299999999999</c:v>
                </c:pt>
                <c:pt idx="43954">
                  <c:v>-0.22984299999999999</c:v>
                </c:pt>
                <c:pt idx="43955">
                  <c:v>-0.226685</c:v>
                </c:pt>
                <c:pt idx="43956">
                  <c:v>-0.223556</c:v>
                </c:pt>
                <c:pt idx="43957">
                  <c:v>-0.22042500000000001</c:v>
                </c:pt>
                <c:pt idx="43958">
                  <c:v>-0.21729699999999999</c:v>
                </c:pt>
                <c:pt idx="43959">
                  <c:v>-0.214196</c:v>
                </c:pt>
                <c:pt idx="43960">
                  <c:v>-0.21112900000000001</c:v>
                </c:pt>
                <c:pt idx="43961">
                  <c:v>-0.208096</c:v>
                </c:pt>
                <c:pt idx="43962">
                  <c:v>-0.205095</c:v>
                </c:pt>
                <c:pt idx="43963">
                  <c:v>-0.202127</c:v>
                </c:pt>
                <c:pt idx="43964">
                  <c:v>-0.19919700000000001</c:v>
                </c:pt>
                <c:pt idx="43965">
                  <c:v>-0.19631000000000001</c:v>
                </c:pt>
                <c:pt idx="43966">
                  <c:v>-0.19347500000000001</c:v>
                </c:pt>
                <c:pt idx="43967">
                  <c:v>-0.190694</c:v>
                </c:pt>
                <c:pt idx="43968">
                  <c:v>-0.187969</c:v>
                </c:pt>
                <c:pt idx="43969">
                  <c:v>-0.18530099999999999</c:v>
                </c:pt>
                <c:pt idx="43970">
                  <c:v>-0.182694</c:v>
                </c:pt>
                <c:pt idx="43971">
                  <c:v>-0.18015700000000001</c:v>
                </c:pt>
                <c:pt idx="43972">
                  <c:v>-0.17769599999999999</c:v>
                </c:pt>
                <c:pt idx="43973">
                  <c:v>-0.175312</c:v>
                </c:pt>
                <c:pt idx="43974">
                  <c:v>-0.173009</c:v>
                </c:pt>
                <c:pt idx="43975">
                  <c:v>-0.170793</c:v>
                </c:pt>
                <c:pt idx="43976">
                  <c:v>-0.16866900000000001</c:v>
                </c:pt>
                <c:pt idx="43977">
                  <c:v>-0.166634</c:v>
                </c:pt>
                <c:pt idx="43978">
                  <c:v>-0.164685</c:v>
                </c:pt>
                <c:pt idx="43979">
                  <c:v>-0.162826</c:v>
                </c:pt>
                <c:pt idx="43980">
                  <c:v>-0.16106000000000001</c:v>
                </c:pt>
                <c:pt idx="43981">
                  <c:v>-0.15939300000000001</c:v>
                </c:pt>
                <c:pt idx="43982">
                  <c:v>-0.15782199999999999</c:v>
                </c:pt>
                <c:pt idx="43983">
                  <c:v>-0.15635299999999999</c:v>
                </c:pt>
                <c:pt idx="43984">
                  <c:v>-0.15499099999999999</c:v>
                </c:pt>
                <c:pt idx="43985">
                  <c:v>-0.15373600000000001</c:v>
                </c:pt>
                <c:pt idx="43986">
                  <c:v>-0.152586</c:v>
                </c:pt>
                <c:pt idx="43987">
                  <c:v>-0.151533</c:v>
                </c:pt>
                <c:pt idx="43988">
                  <c:v>-0.15056900000000001</c:v>
                </c:pt>
                <c:pt idx="43989">
                  <c:v>-0.14969099999999999</c:v>
                </c:pt>
                <c:pt idx="43990">
                  <c:v>-0.14890800000000001</c:v>
                </c:pt>
                <c:pt idx="43991">
                  <c:v>-0.148233</c:v>
                </c:pt>
                <c:pt idx="43992">
                  <c:v>-0.147677</c:v>
                </c:pt>
                <c:pt idx="43993">
                  <c:v>-0.14723700000000001</c:v>
                </c:pt>
                <c:pt idx="43994">
                  <c:v>-0.146901</c:v>
                </c:pt>
                <c:pt idx="43995">
                  <c:v>-0.14665600000000001</c:v>
                </c:pt>
                <c:pt idx="43996">
                  <c:v>-0.14649599999999999</c:v>
                </c:pt>
                <c:pt idx="43997">
                  <c:v>-0.14641799999999999</c:v>
                </c:pt>
                <c:pt idx="43998">
                  <c:v>-0.14641899999999999</c:v>
                </c:pt>
                <c:pt idx="43999">
                  <c:v>-0.14649699999999999</c:v>
                </c:pt>
                <c:pt idx="44000">
                  <c:v>-0.14665700000000001</c:v>
                </c:pt>
                <c:pt idx="44001">
                  <c:v>-0.146902</c:v>
                </c:pt>
                <c:pt idx="44002">
                  <c:v>-0.14723</c:v>
                </c:pt>
                <c:pt idx="44003">
                  <c:v>-0.147642</c:v>
                </c:pt>
                <c:pt idx="44004">
                  <c:v>-0.14813499999999999</c:v>
                </c:pt>
                <c:pt idx="44005">
                  <c:v>-0.14871200000000001</c:v>
                </c:pt>
                <c:pt idx="44006">
                  <c:v>-0.14937500000000001</c:v>
                </c:pt>
                <c:pt idx="44007">
                  <c:v>-0.15012800000000001</c:v>
                </c:pt>
                <c:pt idx="44008">
                  <c:v>-0.150974</c:v>
                </c:pt>
                <c:pt idx="44009">
                  <c:v>-0.15190799999999999</c:v>
                </c:pt>
                <c:pt idx="44010">
                  <c:v>-0.152924</c:v>
                </c:pt>
                <c:pt idx="44011">
                  <c:v>-0.15402099999999999</c:v>
                </c:pt>
                <c:pt idx="44012">
                  <c:v>-0.155193</c:v>
                </c:pt>
                <c:pt idx="44013">
                  <c:v>-0.15642800000000001</c:v>
                </c:pt>
                <c:pt idx="44014">
                  <c:v>-0.15771299999999999</c:v>
                </c:pt>
                <c:pt idx="44015">
                  <c:v>-0.15903800000000001</c:v>
                </c:pt>
                <c:pt idx="44016">
                  <c:v>-0.16039800000000001</c:v>
                </c:pt>
                <c:pt idx="44017">
                  <c:v>-0.16179099999999999</c:v>
                </c:pt>
                <c:pt idx="44018">
                  <c:v>-0.163219</c:v>
                </c:pt>
                <c:pt idx="44019">
                  <c:v>-0.16467699999999999</c:v>
                </c:pt>
                <c:pt idx="44020">
                  <c:v>-0.166158</c:v>
                </c:pt>
                <c:pt idx="44021">
                  <c:v>-0.16765099999999999</c:v>
                </c:pt>
                <c:pt idx="44022">
                  <c:v>-0.16914699999999999</c:v>
                </c:pt>
                <c:pt idx="44023">
                  <c:v>-0.17063999999999999</c:v>
                </c:pt>
                <c:pt idx="44024">
                  <c:v>-0.17213800000000001</c:v>
                </c:pt>
                <c:pt idx="44025">
                  <c:v>-0.173653</c:v>
                </c:pt>
                <c:pt idx="44026">
                  <c:v>-0.17519100000000001</c:v>
                </c:pt>
                <c:pt idx="44027">
                  <c:v>-0.17674599999999999</c:v>
                </c:pt>
                <c:pt idx="44028">
                  <c:v>-0.178311</c:v>
                </c:pt>
                <c:pt idx="44029">
                  <c:v>-0.179891</c:v>
                </c:pt>
                <c:pt idx="44030">
                  <c:v>-0.18148700000000001</c:v>
                </c:pt>
                <c:pt idx="44031">
                  <c:v>-0.18309400000000001</c:v>
                </c:pt>
                <c:pt idx="44032">
                  <c:v>-0.18470900000000001</c:v>
                </c:pt>
                <c:pt idx="44033">
                  <c:v>-0.18632499999999999</c:v>
                </c:pt>
                <c:pt idx="44034">
                  <c:v>-0.18793799999999999</c:v>
                </c:pt>
                <c:pt idx="44035">
                  <c:v>-0.18954299999999999</c:v>
                </c:pt>
                <c:pt idx="44036">
                  <c:v>-0.191136</c:v>
                </c:pt>
                <c:pt idx="44037">
                  <c:v>-0.19271099999999999</c:v>
                </c:pt>
                <c:pt idx="44038">
                  <c:v>-0.194267</c:v>
                </c:pt>
                <c:pt idx="44039">
                  <c:v>-0.195802</c:v>
                </c:pt>
                <c:pt idx="44040">
                  <c:v>-0.19728499999999999</c:v>
                </c:pt>
                <c:pt idx="44041">
                  <c:v>-0.19867299999999999</c:v>
                </c:pt>
                <c:pt idx="44042">
                  <c:v>-0.199991</c:v>
                </c:pt>
                <c:pt idx="44043">
                  <c:v>-0.201289</c:v>
                </c:pt>
                <c:pt idx="44044">
                  <c:v>-0.20255400000000001</c:v>
                </c:pt>
                <c:pt idx="44045">
                  <c:v>-0.203764</c:v>
                </c:pt>
                <c:pt idx="44046">
                  <c:v>-0.204928</c:v>
                </c:pt>
                <c:pt idx="44047">
                  <c:v>-0.20604600000000001</c:v>
                </c:pt>
                <c:pt idx="44048">
                  <c:v>-0.20711599999999999</c:v>
                </c:pt>
                <c:pt idx="44049">
                  <c:v>-0.20813000000000001</c:v>
                </c:pt>
                <c:pt idx="44050">
                  <c:v>-0.20907899999999999</c:v>
                </c:pt>
                <c:pt idx="44051">
                  <c:v>-0.20995800000000001</c:v>
                </c:pt>
                <c:pt idx="44052">
                  <c:v>-0.21076900000000001</c:v>
                </c:pt>
                <c:pt idx="44053">
                  <c:v>-0.21151700000000001</c:v>
                </c:pt>
                <c:pt idx="44054">
                  <c:v>-0.212205</c:v>
                </c:pt>
                <c:pt idx="44055">
                  <c:v>-0.21283199999999999</c:v>
                </c:pt>
                <c:pt idx="44056">
                  <c:v>-0.21339900000000001</c:v>
                </c:pt>
                <c:pt idx="44057">
                  <c:v>-0.21390899999999999</c:v>
                </c:pt>
                <c:pt idx="44058">
                  <c:v>-0.214364</c:v>
                </c:pt>
                <c:pt idx="44059">
                  <c:v>-0.21476999999999999</c:v>
                </c:pt>
                <c:pt idx="44060">
                  <c:v>-0.21513299999999999</c:v>
                </c:pt>
                <c:pt idx="44061">
                  <c:v>-0.215451</c:v>
                </c:pt>
                <c:pt idx="44062">
                  <c:v>-0.215722</c:v>
                </c:pt>
                <c:pt idx="44063">
                  <c:v>-0.21593899999999999</c:v>
                </c:pt>
                <c:pt idx="44064">
                  <c:v>-0.21609999999999999</c:v>
                </c:pt>
                <c:pt idx="44065">
                  <c:v>-0.21620400000000001</c:v>
                </c:pt>
                <c:pt idx="44066">
                  <c:v>-0.216253</c:v>
                </c:pt>
                <c:pt idx="44067">
                  <c:v>-0.216249</c:v>
                </c:pt>
                <c:pt idx="44068">
                  <c:v>-0.21618799999999999</c:v>
                </c:pt>
                <c:pt idx="44069">
                  <c:v>-0.21606700000000001</c:v>
                </c:pt>
                <c:pt idx="44070">
                  <c:v>-0.21587999999999999</c:v>
                </c:pt>
                <c:pt idx="44071">
                  <c:v>-0.21562700000000001</c:v>
                </c:pt>
                <c:pt idx="44072">
                  <c:v>-0.215304</c:v>
                </c:pt>
                <c:pt idx="44073">
                  <c:v>-0.21490500000000001</c:v>
                </c:pt>
                <c:pt idx="44074">
                  <c:v>-0.21443000000000001</c:v>
                </c:pt>
                <c:pt idx="44075">
                  <c:v>-0.21387800000000001</c:v>
                </c:pt>
                <c:pt idx="44076">
                  <c:v>-0.213251</c:v>
                </c:pt>
                <c:pt idx="44077">
                  <c:v>-0.21254700000000001</c:v>
                </c:pt>
                <c:pt idx="44078">
                  <c:v>-0.21176900000000001</c:v>
                </c:pt>
                <c:pt idx="44079">
                  <c:v>-0.210919</c:v>
                </c:pt>
                <c:pt idx="44080">
                  <c:v>-0.21</c:v>
                </c:pt>
                <c:pt idx="44081">
                  <c:v>-0.20901500000000001</c:v>
                </c:pt>
                <c:pt idx="44082">
                  <c:v>-0.20796200000000001</c:v>
                </c:pt>
                <c:pt idx="44083">
                  <c:v>-0.206842</c:v>
                </c:pt>
                <c:pt idx="44084">
                  <c:v>-0.20565900000000001</c:v>
                </c:pt>
                <c:pt idx="44085">
                  <c:v>-0.20442099999999999</c:v>
                </c:pt>
                <c:pt idx="44086">
                  <c:v>-0.203129</c:v>
                </c:pt>
                <c:pt idx="44087">
                  <c:v>-0.20178699999999999</c:v>
                </c:pt>
                <c:pt idx="44088">
                  <c:v>-0.20039899999999999</c:v>
                </c:pt>
                <c:pt idx="44089">
                  <c:v>-0.198966</c:v>
                </c:pt>
                <c:pt idx="44090">
                  <c:v>-0.19749</c:v>
                </c:pt>
                <c:pt idx="44091">
                  <c:v>-0.195969</c:v>
                </c:pt>
                <c:pt idx="44092">
                  <c:v>-0.194408</c:v>
                </c:pt>
                <c:pt idx="44093">
                  <c:v>-0.19281499999999999</c:v>
                </c:pt>
                <c:pt idx="44094">
                  <c:v>-0.19119900000000001</c:v>
                </c:pt>
                <c:pt idx="44095">
                  <c:v>-0.18956400000000001</c:v>
                </c:pt>
                <c:pt idx="44096">
                  <c:v>-0.187912</c:v>
                </c:pt>
                <c:pt idx="44097">
                  <c:v>-0.18624599999999999</c:v>
                </c:pt>
                <c:pt idx="44098">
                  <c:v>-0.18456700000000001</c:v>
                </c:pt>
                <c:pt idx="44099">
                  <c:v>-0.18287100000000001</c:v>
                </c:pt>
                <c:pt idx="44100">
                  <c:v>-0.18115899999999999</c:v>
                </c:pt>
                <c:pt idx="44101">
                  <c:v>-0.17943100000000001</c:v>
                </c:pt>
                <c:pt idx="44102">
                  <c:v>-0.17769099999999999</c:v>
                </c:pt>
                <c:pt idx="44103">
                  <c:v>-0.17594399999999999</c:v>
                </c:pt>
                <c:pt idx="44104">
                  <c:v>-0.17419499999999999</c:v>
                </c:pt>
                <c:pt idx="44105">
                  <c:v>-0.17244899999999999</c:v>
                </c:pt>
                <c:pt idx="44106">
                  <c:v>-0.17070399999999999</c:v>
                </c:pt>
                <c:pt idx="44107">
                  <c:v>-0.168958</c:v>
                </c:pt>
                <c:pt idx="44108">
                  <c:v>-0.167212</c:v>
                </c:pt>
                <c:pt idx="44109">
                  <c:v>-0.16547300000000001</c:v>
                </c:pt>
                <c:pt idx="44110">
                  <c:v>-0.16375000000000001</c:v>
                </c:pt>
                <c:pt idx="44111">
                  <c:v>-0.162051</c:v>
                </c:pt>
                <c:pt idx="44112">
                  <c:v>-0.160381</c:v>
                </c:pt>
                <c:pt idx="44113">
                  <c:v>-0.158752</c:v>
                </c:pt>
                <c:pt idx="44114">
                  <c:v>-0.157165</c:v>
                </c:pt>
                <c:pt idx="44115">
                  <c:v>-0.155614</c:v>
                </c:pt>
                <c:pt idx="44116">
                  <c:v>-0.15409300000000001</c:v>
                </c:pt>
                <c:pt idx="44117">
                  <c:v>-0.15261</c:v>
                </c:pt>
                <c:pt idx="44118">
                  <c:v>-0.151176</c:v>
                </c:pt>
                <c:pt idx="44119">
                  <c:v>-0.14979700000000001</c:v>
                </c:pt>
                <c:pt idx="44120">
                  <c:v>-0.14847199999999999</c:v>
                </c:pt>
                <c:pt idx="44121">
                  <c:v>-0.14719699999999999</c:v>
                </c:pt>
                <c:pt idx="44122">
                  <c:v>-0.14597499999999999</c:v>
                </c:pt>
                <c:pt idx="44123">
                  <c:v>-0.14480799999999999</c:v>
                </c:pt>
                <c:pt idx="44124">
                  <c:v>-0.14369399999999999</c:v>
                </c:pt>
                <c:pt idx="44125">
                  <c:v>-0.14263000000000001</c:v>
                </c:pt>
                <c:pt idx="44126">
                  <c:v>-0.14161699999999999</c:v>
                </c:pt>
                <c:pt idx="44127">
                  <c:v>-0.14065800000000001</c:v>
                </c:pt>
                <c:pt idx="44128">
                  <c:v>-0.13975499999999999</c:v>
                </c:pt>
                <c:pt idx="44129">
                  <c:v>-0.13891400000000001</c:v>
                </c:pt>
                <c:pt idx="44130">
                  <c:v>-0.13813700000000001</c:v>
                </c:pt>
                <c:pt idx="44131">
                  <c:v>-0.137429</c:v>
                </c:pt>
                <c:pt idx="44132">
                  <c:v>-0.13678899999999999</c:v>
                </c:pt>
                <c:pt idx="44133">
                  <c:v>-0.13621800000000001</c:v>
                </c:pt>
                <c:pt idx="44134">
                  <c:v>-0.135712</c:v>
                </c:pt>
                <c:pt idx="44135">
                  <c:v>-0.135268</c:v>
                </c:pt>
                <c:pt idx="44136">
                  <c:v>-0.134882</c:v>
                </c:pt>
                <c:pt idx="44137">
                  <c:v>-0.13455500000000001</c:v>
                </c:pt>
                <c:pt idx="44138">
                  <c:v>-0.13428599999999999</c:v>
                </c:pt>
                <c:pt idx="44139">
                  <c:v>-0.134078</c:v>
                </c:pt>
                <c:pt idx="44140">
                  <c:v>-0.133935</c:v>
                </c:pt>
                <c:pt idx="44141">
                  <c:v>-0.13385900000000001</c:v>
                </c:pt>
                <c:pt idx="44142">
                  <c:v>-0.133852</c:v>
                </c:pt>
                <c:pt idx="44143">
                  <c:v>-0.13391600000000001</c:v>
                </c:pt>
                <c:pt idx="44144">
                  <c:v>-0.13405400000000001</c:v>
                </c:pt>
                <c:pt idx="44145">
                  <c:v>-0.134265</c:v>
                </c:pt>
                <c:pt idx="44146">
                  <c:v>-0.134544</c:v>
                </c:pt>
                <c:pt idx="44147">
                  <c:v>-0.13488900000000001</c:v>
                </c:pt>
                <c:pt idx="44148">
                  <c:v>-0.135297</c:v>
                </c:pt>
                <c:pt idx="44149">
                  <c:v>-0.135769</c:v>
                </c:pt>
                <c:pt idx="44150">
                  <c:v>-0.13630100000000001</c:v>
                </c:pt>
                <c:pt idx="44151">
                  <c:v>-0.13688400000000001</c:v>
                </c:pt>
                <c:pt idx="44152">
                  <c:v>-0.137513</c:v>
                </c:pt>
                <c:pt idx="44153">
                  <c:v>-0.138184</c:v>
                </c:pt>
                <c:pt idx="44154">
                  <c:v>-0.13889299999999999</c:v>
                </c:pt>
                <c:pt idx="44155">
                  <c:v>-0.13963900000000001</c:v>
                </c:pt>
                <c:pt idx="44156">
                  <c:v>-0.14042299999999999</c:v>
                </c:pt>
                <c:pt idx="44157">
                  <c:v>-0.14124100000000001</c:v>
                </c:pt>
                <c:pt idx="44158">
                  <c:v>-0.14208899999999999</c:v>
                </c:pt>
                <c:pt idx="44159">
                  <c:v>-0.14296400000000001</c:v>
                </c:pt>
                <c:pt idx="44160">
                  <c:v>-0.14386699999999999</c:v>
                </c:pt>
                <c:pt idx="44161">
                  <c:v>-0.14479900000000001</c:v>
                </c:pt>
                <c:pt idx="44162">
                  <c:v>-0.145762</c:v>
                </c:pt>
                <c:pt idx="44163">
                  <c:v>-0.14675299999999999</c:v>
                </c:pt>
                <c:pt idx="44164">
                  <c:v>-0.14776700000000001</c:v>
                </c:pt>
                <c:pt idx="44165">
                  <c:v>-0.14880199999999999</c:v>
                </c:pt>
                <c:pt idx="44166">
                  <c:v>-0.14985699999999999</c:v>
                </c:pt>
                <c:pt idx="44167">
                  <c:v>-0.15093200000000001</c:v>
                </c:pt>
                <c:pt idx="44168">
                  <c:v>-0.15201899999999999</c:v>
                </c:pt>
                <c:pt idx="44169">
                  <c:v>-0.153114</c:v>
                </c:pt>
                <c:pt idx="44170">
                  <c:v>-0.15421599999999999</c:v>
                </c:pt>
                <c:pt idx="44171">
                  <c:v>-0.15532599999999999</c:v>
                </c:pt>
                <c:pt idx="44172">
                  <c:v>-0.156442</c:v>
                </c:pt>
                <c:pt idx="44173">
                  <c:v>-0.157559</c:v>
                </c:pt>
                <c:pt idx="44174">
                  <c:v>-0.15867300000000001</c:v>
                </c:pt>
                <c:pt idx="44175">
                  <c:v>-0.15978100000000001</c:v>
                </c:pt>
                <c:pt idx="44176">
                  <c:v>-0.160886</c:v>
                </c:pt>
                <c:pt idx="44177">
                  <c:v>-0.16197700000000001</c:v>
                </c:pt>
                <c:pt idx="44178">
                  <c:v>-0.16300100000000001</c:v>
                </c:pt>
                <c:pt idx="44179">
                  <c:v>-0.163938</c:v>
                </c:pt>
                <c:pt idx="44180">
                  <c:v>-0.16484399999999999</c:v>
                </c:pt>
                <c:pt idx="44181">
                  <c:v>-0.16573199999999999</c:v>
                </c:pt>
                <c:pt idx="44182">
                  <c:v>-0.16656799999999999</c:v>
                </c:pt>
                <c:pt idx="44183">
                  <c:v>-0.167349</c:v>
                </c:pt>
                <c:pt idx="44184">
                  <c:v>-0.16808899999999999</c:v>
                </c:pt>
                <c:pt idx="44185">
                  <c:v>-0.16878699999999999</c:v>
                </c:pt>
                <c:pt idx="44186">
                  <c:v>-0.16943900000000001</c:v>
                </c:pt>
                <c:pt idx="44187">
                  <c:v>-0.17003299999999999</c:v>
                </c:pt>
                <c:pt idx="44188">
                  <c:v>-0.17056499999999999</c:v>
                </c:pt>
                <c:pt idx="44189">
                  <c:v>-0.17103099999999999</c:v>
                </c:pt>
                <c:pt idx="44190">
                  <c:v>-0.17143</c:v>
                </c:pt>
                <c:pt idx="44191">
                  <c:v>-0.171763</c:v>
                </c:pt>
                <c:pt idx="44192">
                  <c:v>-0.17202799999999999</c:v>
                </c:pt>
                <c:pt idx="44193">
                  <c:v>-0.17222599999999999</c:v>
                </c:pt>
                <c:pt idx="44194">
                  <c:v>-0.17235600000000001</c:v>
                </c:pt>
                <c:pt idx="44195">
                  <c:v>-0.17241999999999999</c:v>
                </c:pt>
                <c:pt idx="44196">
                  <c:v>-0.17241899999999999</c:v>
                </c:pt>
                <c:pt idx="44197">
                  <c:v>-0.17235500000000001</c:v>
                </c:pt>
                <c:pt idx="44198">
                  <c:v>-0.17222599999999999</c:v>
                </c:pt>
                <c:pt idx="44199">
                  <c:v>-0.17202899999999999</c:v>
                </c:pt>
                <c:pt idx="44200">
                  <c:v>-0.171761</c:v>
                </c:pt>
                <c:pt idx="44201">
                  <c:v>-0.17141799999999999</c:v>
                </c:pt>
                <c:pt idx="44202">
                  <c:v>-0.17099700000000001</c:v>
                </c:pt>
                <c:pt idx="44203">
                  <c:v>-0.17049800000000001</c:v>
                </c:pt>
                <c:pt idx="44204">
                  <c:v>-0.16991400000000001</c:v>
                </c:pt>
                <c:pt idx="44205">
                  <c:v>-0.16924500000000001</c:v>
                </c:pt>
                <c:pt idx="44206">
                  <c:v>-0.168487</c:v>
                </c:pt>
                <c:pt idx="44207">
                  <c:v>-0.16763800000000001</c:v>
                </c:pt>
                <c:pt idx="44208">
                  <c:v>-0.16669400000000001</c:v>
                </c:pt>
                <c:pt idx="44209">
                  <c:v>-0.165654</c:v>
                </c:pt>
                <c:pt idx="44210">
                  <c:v>-0.164517</c:v>
                </c:pt>
                <c:pt idx="44211">
                  <c:v>-0.16328100000000001</c:v>
                </c:pt>
                <c:pt idx="44212">
                  <c:v>-0.16194700000000001</c:v>
                </c:pt>
                <c:pt idx="44213">
                  <c:v>-0.16051399999999999</c:v>
                </c:pt>
                <c:pt idx="44214">
                  <c:v>-0.15898599999999999</c:v>
                </c:pt>
                <c:pt idx="44215">
                  <c:v>-0.15736600000000001</c:v>
                </c:pt>
                <c:pt idx="44216">
                  <c:v>-0.15565399999999999</c:v>
                </c:pt>
                <c:pt idx="44217">
                  <c:v>-0.15384999999999999</c:v>
                </c:pt>
                <c:pt idx="44218">
                  <c:v>-0.15195600000000001</c:v>
                </c:pt>
                <c:pt idx="44219">
                  <c:v>-0.149973</c:v>
                </c:pt>
                <c:pt idx="44220">
                  <c:v>-0.147901</c:v>
                </c:pt>
                <c:pt idx="44221">
                  <c:v>-0.14574200000000001</c:v>
                </c:pt>
                <c:pt idx="44222">
                  <c:v>-0.14349700000000001</c:v>
                </c:pt>
                <c:pt idx="44223">
                  <c:v>-0.14116400000000001</c:v>
                </c:pt>
                <c:pt idx="44224">
                  <c:v>-0.13874300000000001</c:v>
                </c:pt>
                <c:pt idx="44225">
                  <c:v>-0.136236</c:v>
                </c:pt>
                <c:pt idx="44226">
                  <c:v>-0.13364100000000001</c:v>
                </c:pt>
                <c:pt idx="44227">
                  <c:v>-0.13095799999999999</c:v>
                </c:pt>
                <c:pt idx="44228">
                  <c:v>-0.128187</c:v>
                </c:pt>
                <c:pt idx="44229">
                  <c:v>-0.12532699999999999</c:v>
                </c:pt>
                <c:pt idx="44230">
                  <c:v>-0.12238499999999999</c:v>
                </c:pt>
                <c:pt idx="44231">
                  <c:v>-0.119365</c:v>
                </c:pt>
                <c:pt idx="44232">
                  <c:v>-0.116275</c:v>
                </c:pt>
                <c:pt idx="44233">
                  <c:v>-0.11311599999999999</c:v>
                </c:pt>
                <c:pt idx="44234">
                  <c:v>-0.10989400000000001</c:v>
                </c:pt>
                <c:pt idx="44235">
                  <c:v>-0.10661</c:v>
                </c:pt>
                <c:pt idx="44236">
                  <c:v>-0.103268</c:v>
                </c:pt>
                <c:pt idx="44237">
                  <c:v>-9.9870700000000007E-2</c:v>
                </c:pt>
                <c:pt idx="44238">
                  <c:v>-9.6417900000000001E-2</c:v>
                </c:pt>
                <c:pt idx="44239">
                  <c:v>-9.2912400000000006E-2</c:v>
                </c:pt>
                <c:pt idx="44240">
                  <c:v>-8.9358699999999999E-2</c:v>
                </c:pt>
                <c:pt idx="44241">
                  <c:v>-8.5761599999999993E-2</c:v>
                </c:pt>
                <c:pt idx="44242">
                  <c:v>-8.21268E-2</c:v>
                </c:pt>
                <c:pt idx="44243">
                  <c:v>-7.8459200000000007E-2</c:v>
                </c:pt>
                <c:pt idx="44244">
                  <c:v>-7.4759999999999993E-2</c:v>
                </c:pt>
                <c:pt idx="44245">
                  <c:v>-7.1027499999999993E-2</c:v>
                </c:pt>
                <c:pt idx="44246">
                  <c:v>-6.7262799999999998E-2</c:v>
                </c:pt>
                <c:pt idx="44247">
                  <c:v>-6.3470399999999996E-2</c:v>
                </c:pt>
                <c:pt idx="44248">
                  <c:v>-5.9655300000000001E-2</c:v>
                </c:pt>
                <c:pt idx="44249">
                  <c:v>-5.5822299999999998E-2</c:v>
                </c:pt>
                <c:pt idx="44250">
                  <c:v>-5.1978400000000001E-2</c:v>
                </c:pt>
                <c:pt idx="44251">
                  <c:v>-4.8130100000000002E-2</c:v>
                </c:pt>
                <c:pt idx="44252">
                  <c:v>-4.4276799999999998E-2</c:v>
                </c:pt>
                <c:pt idx="44253">
                  <c:v>-4.0416399999999998E-2</c:v>
                </c:pt>
                <c:pt idx="44254">
                  <c:v>-3.6554000000000003E-2</c:v>
                </c:pt>
                <c:pt idx="44255">
                  <c:v>-3.2700100000000003E-2</c:v>
                </c:pt>
                <c:pt idx="44256">
                  <c:v>-2.8864500000000001E-2</c:v>
                </c:pt>
                <c:pt idx="44257">
                  <c:v>-2.50552E-2</c:v>
                </c:pt>
                <c:pt idx="44258">
                  <c:v>-2.12759E-2</c:v>
                </c:pt>
                <c:pt idx="44259">
                  <c:v>-1.75265E-2</c:v>
                </c:pt>
                <c:pt idx="44260">
                  <c:v>-1.3807099999999999E-2</c:v>
                </c:pt>
                <c:pt idx="44261">
                  <c:v>-1.0120199999999999E-2</c:v>
                </c:pt>
                <c:pt idx="44262" formatCode="0.00E+00">
                  <c:v>-6.4699800000000002E-3</c:v>
                </c:pt>
                <c:pt idx="44263" formatCode="0.00E+00">
                  <c:v>-2.8619700000000001E-3</c:v>
                </c:pt>
                <c:pt idx="44264" formatCode="0.00E+00">
                  <c:v>6.9781300000000004E-4</c:v>
                </c:pt>
                <c:pt idx="44265" formatCode="0.00E+00">
                  <c:v>4.2023399999999997E-3</c:v>
                </c:pt>
                <c:pt idx="44266" formatCode="0.00E+00">
                  <c:v>7.6441399999999998E-3</c:v>
                </c:pt>
                <c:pt idx="44267">
                  <c:v>1.1017799999999999E-2</c:v>
                </c:pt>
                <c:pt idx="44268">
                  <c:v>1.43216E-2</c:v>
                </c:pt>
                <c:pt idx="44269">
                  <c:v>1.7554E-2</c:v>
                </c:pt>
                <c:pt idx="44270">
                  <c:v>2.0710300000000001E-2</c:v>
                </c:pt>
                <c:pt idx="44271">
                  <c:v>2.3787099999999999E-2</c:v>
                </c:pt>
                <c:pt idx="44272">
                  <c:v>2.6784700000000002E-2</c:v>
                </c:pt>
                <c:pt idx="44273">
                  <c:v>2.9701499999999999E-2</c:v>
                </c:pt>
                <c:pt idx="44274">
                  <c:v>3.2533600000000003E-2</c:v>
                </c:pt>
                <c:pt idx="44275">
                  <c:v>3.5276000000000002E-2</c:v>
                </c:pt>
                <c:pt idx="44276">
                  <c:v>3.7923400000000003E-2</c:v>
                </c:pt>
                <c:pt idx="44277">
                  <c:v>4.0471399999999998E-2</c:v>
                </c:pt>
                <c:pt idx="44278">
                  <c:v>4.2917200000000003E-2</c:v>
                </c:pt>
                <c:pt idx="44279">
                  <c:v>4.5257699999999998E-2</c:v>
                </c:pt>
                <c:pt idx="44280">
                  <c:v>4.7489099999999999E-2</c:v>
                </c:pt>
                <c:pt idx="44281">
                  <c:v>4.9608399999999997E-2</c:v>
                </c:pt>
                <c:pt idx="44282">
                  <c:v>5.1615000000000001E-2</c:v>
                </c:pt>
                <c:pt idx="44283">
                  <c:v>5.3508399999999998E-2</c:v>
                </c:pt>
                <c:pt idx="44284">
                  <c:v>5.5286099999999998E-2</c:v>
                </c:pt>
                <c:pt idx="44285">
                  <c:v>5.6944300000000003E-2</c:v>
                </c:pt>
                <c:pt idx="44286">
                  <c:v>5.8479299999999998E-2</c:v>
                </c:pt>
                <c:pt idx="44287">
                  <c:v>5.9889299999999999E-2</c:v>
                </c:pt>
                <c:pt idx="44288">
                  <c:v>6.1173699999999998E-2</c:v>
                </c:pt>
                <c:pt idx="44289">
                  <c:v>6.2332800000000001E-2</c:v>
                </c:pt>
                <c:pt idx="44290">
                  <c:v>6.3366500000000006E-2</c:v>
                </c:pt>
                <c:pt idx="44291">
                  <c:v>6.4273399999999994E-2</c:v>
                </c:pt>
                <c:pt idx="44292">
                  <c:v>6.5051899999999996E-2</c:v>
                </c:pt>
                <c:pt idx="44293">
                  <c:v>6.5701999999999997E-2</c:v>
                </c:pt>
                <c:pt idx="44294">
                  <c:v>6.6223799999999999E-2</c:v>
                </c:pt>
                <c:pt idx="44295">
                  <c:v>6.6616999999999996E-2</c:v>
                </c:pt>
                <c:pt idx="44296">
                  <c:v>6.6881300000000005E-2</c:v>
                </c:pt>
                <c:pt idx="44297">
                  <c:v>6.7017599999999997E-2</c:v>
                </c:pt>
                <c:pt idx="44298">
                  <c:v>6.7027299999999998E-2</c:v>
                </c:pt>
                <c:pt idx="44299">
                  <c:v>6.6911399999999996E-2</c:v>
                </c:pt>
                <c:pt idx="44300">
                  <c:v>6.6670400000000005E-2</c:v>
                </c:pt>
                <c:pt idx="44301">
                  <c:v>6.63054E-2</c:v>
                </c:pt>
                <c:pt idx="44302">
                  <c:v>6.5818199999999993E-2</c:v>
                </c:pt>
                <c:pt idx="44303">
                  <c:v>6.5209799999999998E-2</c:v>
                </c:pt>
                <c:pt idx="44304">
                  <c:v>6.4480399999999993E-2</c:v>
                </c:pt>
                <c:pt idx="44305">
                  <c:v>6.3629500000000005E-2</c:v>
                </c:pt>
                <c:pt idx="44306">
                  <c:v>6.2658199999999997E-2</c:v>
                </c:pt>
                <c:pt idx="44307">
                  <c:v>6.1567400000000001E-2</c:v>
                </c:pt>
                <c:pt idx="44308">
                  <c:v>6.03589E-2</c:v>
                </c:pt>
                <c:pt idx="44309">
                  <c:v>5.9034299999999998E-2</c:v>
                </c:pt>
                <c:pt idx="44310">
                  <c:v>5.7594699999999999E-2</c:v>
                </c:pt>
                <c:pt idx="44311">
                  <c:v>5.60417E-2</c:v>
                </c:pt>
                <c:pt idx="44312">
                  <c:v>5.4378900000000001E-2</c:v>
                </c:pt>
                <c:pt idx="44313">
                  <c:v>5.2610799999999999E-2</c:v>
                </c:pt>
                <c:pt idx="44314">
                  <c:v>5.0740399999999998E-2</c:v>
                </c:pt>
                <c:pt idx="44315">
                  <c:v>4.8768499999999999E-2</c:v>
                </c:pt>
                <c:pt idx="44316">
                  <c:v>4.66957E-2</c:v>
                </c:pt>
                <c:pt idx="44317">
                  <c:v>4.4525000000000002E-2</c:v>
                </c:pt>
                <c:pt idx="44318">
                  <c:v>4.2261600000000003E-2</c:v>
                </c:pt>
                <c:pt idx="44319">
                  <c:v>3.9910099999999997E-2</c:v>
                </c:pt>
                <c:pt idx="44320">
                  <c:v>3.7474199999999999E-2</c:v>
                </c:pt>
                <c:pt idx="44321">
                  <c:v>3.4956800000000003E-2</c:v>
                </c:pt>
                <c:pt idx="44322">
                  <c:v>3.23612E-2</c:v>
                </c:pt>
                <c:pt idx="44323">
                  <c:v>2.9691800000000001E-2</c:v>
                </c:pt>
                <c:pt idx="44324">
                  <c:v>2.69543E-2</c:v>
                </c:pt>
                <c:pt idx="44325">
                  <c:v>2.4153500000000001E-2</c:v>
                </c:pt>
                <c:pt idx="44326">
                  <c:v>2.12941E-2</c:v>
                </c:pt>
                <c:pt idx="44327">
                  <c:v>1.83819E-2</c:v>
                </c:pt>
                <c:pt idx="44328">
                  <c:v>1.5421799999999999E-2</c:v>
                </c:pt>
                <c:pt idx="44329">
                  <c:v>1.2416099999999999E-2</c:v>
                </c:pt>
                <c:pt idx="44330" formatCode="0.00E+00">
                  <c:v>9.3674099999999996E-3</c:v>
                </c:pt>
                <c:pt idx="44331" formatCode="0.00E+00">
                  <c:v>6.27971E-3</c:v>
                </c:pt>
                <c:pt idx="44332" formatCode="0.00E+00">
                  <c:v>3.1563099999999998E-3</c:v>
                </c:pt>
                <c:pt idx="44333" formatCode="0.00E+00">
                  <c:v>-5.1142299999999999E-7</c:v>
                </c:pt>
                <c:pt idx="44334" formatCode="0.00E+00">
                  <c:v>-3.1871500000000001E-3</c:v>
                </c:pt>
                <c:pt idx="44335" formatCode="0.00E+00">
                  <c:v>-6.39874E-3</c:v>
                </c:pt>
                <c:pt idx="44336" formatCode="0.00E+00">
                  <c:v>-9.6301400000000006E-3</c:v>
                </c:pt>
                <c:pt idx="44337">
                  <c:v>-1.2875899999999999E-2</c:v>
                </c:pt>
                <c:pt idx="44338">
                  <c:v>-1.6130599999999998E-2</c:v>
                </c:pt>
                <c:pt idx="44339">
                  <c:v>-1.9389199999999999E-2</c:v>
                </c:pt>
                <c:pt idx="44340">
                  <c:v>-2.26482E-2</c:v>
                </c:pt>
                <c:pt idx="44341">
                  <c:v>-2.5904199999999999E-2</c:v>
                </c:pt>
                <c:pt idx="44342">
                  <c:v>-2.9153599999999998E-2</c:v>
                </c:pt>
                <c:pt idx="44343">
                  <c:v>-3.2391999999999997E-2</c:v>
                </c:pt>
                <c:pt idx="44344">
                  <c:v>-3.5614300000000002E-2</c:v>
                </c:pt>
                <c:pt idx="44345">
                  <c:v>-3.88142E-2</c:v>
                </c:pt>
                <c:pt idx="44346">
                  <c:v>-4.19852E-2</c:v>
                </c:pt>
                <c:pt idx="44347">
                  <c:v>-4.5121799999999997E-2</c:v>
                </c:pt>
                <c:pt idx="44348">
                  <c:v>-4.8219100000000001E-2</c:v>
                </c:pt>
                <c:pt idx="44349">
                  <c:v>-5.1273600000000003E-2</c:v>
                </c:pt>
                <c:pt idx="44350">
                  <c:v>-5.4281700000000002E-2</c:v>
                </c:pt>
                <c:pt idx="44351">
                  <c:v>-5.7237900000000001E-2</c:v>
                </c:pt>
                <c:pt idx="44352">
                  <c:v>-6.0136700000000001E-2</c:v>
                </c:pt>
                <c:pt idx="44353">
                  <c:v>-6.2974699999999995E-2</c:v>
                </c:pt>
                <c:pt idx="44354">
                  <c:v>-6.5750699999999995E-2</c:v>
                </c:pt>
                <c:pt idx="44355">
                  <c:v>-6.8462599999999998E-2</c:v>
                </c:pt>
                <c:pt idx="44356">
                  <c:v>-7.1107799999999999E-2</c:v>
                </c:pt>
                <c:pt idx="44357">
                  <c:v>-7.3683100000000001E-2</c:v>
                </c:pt>
                <c:pt idx="44358">
                  <c:v>-7.6185199999999995E-2</c:v>
                </c:pt>
                <c:pt idx="44359">
                  <c:v>-7.86105E-2</c:v>
                </c:pt>
                <c:pt idx="44360">
                  <c:v>-8.0954999999999999E-2</c:v>
                </c:pt>
                <c:pt idx="44361">
                  <c:v>-8.3213999999999996E-2</c:v>
                </c:pt>
                <c:pt idx="44362">
                  <c:v>-8.5381299999999993E-2</c:v>
                </c:pt>
                <c:pt idx="44363">
                  <c:v>-8.7451799999999996E-2</c:v>
                </c:pt>
                <c:pt idx="44364">
                  <c:v>-8.9423100000000005E-2</c:v>
                </c:pt>
                <c:pt idx="44365">
                  <c:v>-9.1294E-2</c:v>
                </c:pt>
                <c:pt idx="44366">
                  <c:v>-9.3062599999999995E-2</c:v>
                </c:pt>
                <c:pt idx="44367">
                  <c:v>-9.4725599999999993E-2</c:v>
                </c:pt>
                <c:pt idx="44368">
                  <c:v>-9.6279500000000004E-2</c:v>
                </c:pt>
                <c:pt idx="44369">
                  <c:v>-9.77214E-2</c:v>
                </c:pt>
                <c:pt idx="44370">
                  <c:v>-9.9048999999999998E-2</c:v>
                </c:pt>
                <c:pt idx="44371">
                  <c:v>-0.100261</c:v>
                </c:pt>
                <c:pt idx="44372">
                  <c:v>-0.101358</c:v>
                </c:pt>
                <c:pt idx="44373">
                  <c:v>-0.102338</c:v>
                </c:pt>
                <c:pt idx="44374">
                  <c:v>-0.103204</c:v>
                </c:pt>
                <c:pt idx="44375">
                  <c:v>-0.10395799999999999</c:v>
                </c:pt>
                <c:pt idx="44376">
                  <c:v>-0.104599</c:v>
                </c:pt>
                <c:pt idx="44377">
                  <c:v>-0.10513</c:v>
                </c:pt>
                <c:pt idx="44378">
                  <c:v>-0.10555200000000001</c:v>
                </c:pt>
                <c:pt idx="44379">
                  <c:v>-0.105864</c:v>
                </c:pt>
                <c:pt idx="44380">
                  <c:v>-0.10606400000000001</c:v>
                </c:pt>
                <c:pt idx="44381">
                  <c:v>-0.10614899999999999</c:v>
                </c:pt>
                <c:pt idx="44382">
                  <c:v>-0.106119</c:v>
                </c:pt>
                <c:pt idx="44383">
                  <c:v>-0.105978</c:v>
                </c:pt>
                <c:pt idx="44384">
                  <c:v>-0.105725</c:v>
                </c:pt>
                <c:pt idx="44385">
                  <c:v>-0.10535899999999999</c:v>
                </c:pt>
                <c:pt idx="44386">
                  <c:v>-0.104879</c:v>
                </c:pt>
                <c:pt idx="44387">
                  <c:v>-0.104284</c:v>
                </c:pt>
                <c:pt idx="44388">
                  <c:v>-0.103576</c:v>
                </c:pt>
                <c:pt idx="44389">
                  <c:v>-0.102759</c:v>
                </c:pt>
                <c:pt idx="44390">
                  <c:v>-0.10183200000000001</c:v>
                </c:pt>
                <c:pt idx="44391">
                  <c:v>-0.100798</c:v>
                </c:pt>
                <c:pt idx="44392">
                  <c:v>-9.96615E-2</c:v>
                </c:pt>
                <c:pt idx="44393">
                  <c:v>-9.8423999999999998E-2</c:v>
                </c:pt>
                <c:pt idx="44394">
                  <c:v>-9.7087099999999996E-2</c:v>
                </c:pt>
                <c:pt idx="44395">
                  <c:v>-9.5652100000000004E-2</c:v>
                </c:pt>
                <c:pt idx="44396">
                  <c:v>-9.4120800000000004E-2</c:v>
                </c:pt>
                <c:pt idx="44397">
                  <c:v>-9.2495999999999995E-2</c:v>
                </c:pt>
                <c:pt idx="44398">
                  <c:v>-9.0779499999999999E-2</c:v>
                </c:pt>
                <c:pt idx="44399">
                  <c:v>-8.8971099999999997E-2</c:v>
                </c:pt>
                <c:pt idx="44400">
                  <c:v>-8.70702E-2</c:v>
                </c:pt>
                <c:pt idx="44401">
                  <c:v>-8.5078500000000001E-2</c:v>
                </c:pt>
                <c:pt idx="44402">
                  <c:v>-8.3000199999999996E-2</c:v>
                </c:pt>
                <c:pt idx="44403">
                  <c:v>-8.0839300000000003E-2</c:v>
                </c:pt>
                <c:pt idx="44404">
                  <c:v>-7.8598100000000004E-2</c:v>
                </c:pt>
                <c:pt idx="44405">
                  <c:v>-7.6279200000000005E-2</c:v>
                </c:pt>
                <c:pt idx="44406">
                  <c:v>-7.3886599999999997E-2</c:v>
                </c:pt>
                <c:pt idx="44407">
                  <c:v>-7.1425199999999994E-2</c:v>
                </c:pt>
                <c:pt idx="44408">
                  <c:v>-6.8899500000000002E-2</c:v>
                </c:pt>
                <c:pt idx="44409">
                  <c:v>-6.6312999999999997E-2</c:v>
                </c:pt>
                <c:pt idx="44410">
                  <c:v>-6.3668299999999997E-2</c:v>
                </c:pt>
                <c:pt idx="44411">
                  <c:v>-6.0968399999999999E-2</c:v>
                </c:pt>
                <c:pt idx="44412">
                  <c:v>-5.8216799999999999E-2</c:v>
                </c:pt>
                <c:pt idx="44413">
                  <c:v>-5.5415699999999998E-2</c:v>
                </c:pt>
                <c:pt idx="44414">
                  <c:v>-5.2565599999999997E-2</c:v>
                </c:pt>
                <c:pt idx="44415">
                  <c:v>-4.9670100000000002E-2</c:v>
                </c:pt>
                <c:pt idx="44416">
                  <c:v>-4.6737500000000001E-2</c:v>
                </c:pt>
                <c:pt idx="44417">
                  <c:v>-4.3773800000000002E-2</c:v>
                </c:pt>
                <c:pt idx="44418">
                  <c:v>-4.0779000000000003E-2</c:v>
                </c:pt>
                <c:pt idx="44419">
                  <c:v>-3.7752300000000003E-2</c:v>
                </c:pt>
                <c:pt idx="44420">
                  <c:v>-3.4696999999999999E-2</c:v>
                </c:pt>
                <c:pt idx="44421">
                  <c:v>-3.1618800000000002E-2</c:v>
                </c:pt>
                <c:pt idx="44422">
                  <c:v>-2.85223E-2</c:v>
                </c:pt>
                <c:pt idx="44423">
                  <c:v>-2.5411E-2</c:v>
                </c:pt>
                <c:pt idx="44424">
                  <c:v>-2.2288200000000001E-2</c:v>
                </c:pt>
                <c:pt idx="44425">
                  <c:v>-1.91565E-2</c:v>
                </c:pt>
                <c:pt idx="44426">
                  <c:v>-1.6018899999999999E-2</c:v>
                </c:pt>
                <c:pt idx="44427">
                  <c:v>-1.28801E-2</c:v>
                </c:pt>
                <c:pt idx="44428" formatCode="0.00E+00">
                  <c:v>-9.7443300000000007E-3</c:v>
                </c:pt>
                <c:pt idx="44429" formatCode="0.00E+00">
                  <c:v>-6.6133700000000004E-3</c:v>
                </c:pt>
                <c:pt idx="44430" formatCode="0.00E+00">
                  <c:v>-3.48753E-3</c:v>
                </c:pt>
                <c:pt idx="44431" formatCode="0.00E+00">
                  <c:v>-3.6912099999999998E-4</c:v>
                </c:pt>
                <c:pt idx="44432" formatCode="0.00E+00">
                  <c:v>2.73669E-3</c:v>
                </c:pt>
                <c:pt idx="44433" formatCode="0.00E+00">
                  <c:v>5.8236099999999999E-3</c:v>
                </c:pt>
                <c:pt idx="44434" formatCode="0.00E+00">
                  <c:v>8.8862699999999999E-3</c:v>
                </c:pt>
                <c:pt idx="44435">
                  <c:v>1.1920999999999999E-2</c:v>
                </c:pt>
                <c:pt idx="44436">
                  <c:v>1.49251E-2</c:v>
                </c:pt>
                <c:pt idx="44437">
                  <c:v>1.7895899999999999E-2</c:v>
                </c:pt>
                <c:pt idx="44438">
                  <c:v>2.08314E-2</c:v>
                </c:pt>
                <c:pt idx="44439">
                  <c:v>2.3729500000000001E-2</c:v>
                </c:pt>
                <c:pt idx="44440">
                  <c:v>2.65881E-2</c:v>
                </c:pt>
                <c:pt idx="44441">
                  <c:v>2.9405000000000001E-2</c:v>
                </c:pt>
                <c:pt idx="44442">
                  <c:v>3.2178199999999997E-2</c:v>
                </c:pt>
                <c:pt idx="44443">
                  <c:v>3.4906100000000002E-2</c:v>
                </c:pt>
                <c:pt idx="44444">
                  <c:v>3.7586099999999997E-2</c:v>
                </c:pt>
                <c:pt idx="44445">
                  <c:v>4.02133E-2</c:v>
                </c:pt>
                <c:pt idx="44446">
                  <c:v>4.2781600000000003E-2</c:v>
                </c:pt>
                <c:pt idx="44447">
                  <c:v>4.52872E-2</c:v>
                </c:pt>
                <c:pt idx="44448">
                  <c:v>4.7730300000000003E-2</c:v>
                </c:pt>
                <c:pt idx="44449">
                  <c:v>5.0110500000000002E-2</c:v>
                </c:pt>
                <c:pt idx="44450">
                  <c:v>5.2426199999999999E-2</c:v>
                </c:pt>
                <c:pt idx="44451">
                  <c:v>5.46764E-2</c:v>
                </c:pt>
                <c:pt idx="44452">
                  <c:v>5.68602E-2</c:v>
                </c:pt>
                <c:pt idx="44453">
                  <c:v>5.8974199999999997E-2</c:v>
                </c:pt>
                <c:pt idx="44454">
                  <c:v>6.1017200000000001E-2</c:v>
                </c:pt>
                <c:pt idx="44455">
                  <c:v>6.29913E-2</c:v>
                </c:pt>
                <c:pt idx="44456">
                  <c:v>6.4897399999999994E-2</c:v>
                </c:pt>
                <c:pt idx="44457">
                  <c:v>6.6733899999999999E-2</c:v>
                </c:pt>
                <c:pt idx="44458">
                  <c:v>6.8498799999999999E-2</c:v>
                </c:pt>
                <c:pt idx="44459">
                  <c:v>7.0191500000000004E-2</c:v>
                </c:pt>
                <c:pt idx="44460">
                  <c:v>7.1811399999999997E-2</c:v>
                </c:pt>
                <c:pt idx="44461">
                  <c:v>7.3356699999999997E-2</c:v>
                </c:pt>
                <c:pt idx="44462">
                  <c:v>7.4829000000000007E-2</c:v>
                </c:pt>
                <c:pt idx="44463">
                  <c:v>7.6233800000000004E-2</c:v>
                </c:pt>
                <c:pt idx="44464">
                  <c:v>7.7574199999999996E-2</c:v>
                </c:pt>
                <c:pt idx="44465">
                  <c:v>7.8847700000000007E-2</c:v>
                </c:pt>
                <c:pt idx="44466">
                  <c:v>8.0050200000000002E-2</c:v>
                </c:pt>
                <c:pt idx="44467">
                  <c:v>8.1181199999999995E-2</c:v>
                </c:pt>
                <c:pt idx="44468">
                  <c:v>8.22412E-2</c:v>
                </c:pt>
                <c:pt idx="44469">
                  <c:v>8.3228499999999997E-2</c:v>
                </c:pt>
                <c:pt idx="44470">
                  <c:v>8.4141800000000003E-2</c:v>
                </c:pt>
                <c:pt idx="44471">
                  <c:v>8.4981100000000004E-2</c:v>
                </c:pt>
                <c:pt idx="44472">
                  <c:v>8.5749300000000001E-2</c:v>
                </c:pt>
                <c:pt idx="44473">
                  <c:v>8.6449799999999993E-2</c:v>
                </c:pt>
                <c:pt idx="44474">
                  <c:v>8.7083400000000005E-2</c:v>
                </c:pt>
                <c:pt idx="44475">
                  <c:v>8.7649299999999999E-2</c:v>
                </c:pt>
                <c:pt idx="44476">
                  <c:v>8.8146500000000003E-2</c:v>
                </c:pt>
                <c:pt idx="44477">
                  <c:v>8.8572700000000004E-2</c:v>
                </c:pt>
                <c:pt idx="44478">
                  <c:v>8.8922600000000004E-2</c:v>
                </c:pt>
                <c:pt idx="44479">
                  <c:v>8.9189900000000003E-2</c:v>
                </c:pt>
                <c:pt idx="44480">
                  <c:v>8.9372800000000002E-2</c:v>
                </c:pt>
                <c:pt idx="44481">
                  <c:v>8.9474100000000001E-2</c:v>
                </c:pt>
                <c:pt idx="44482">
                  <c:v>8.9497099999999996E-2</c:v>
                </c:pt>
                <c:pt idx="44483">
                  <c:v>8.9444399999999993E-2</c:v>
                </c:pt>
                <c:pt idx="44484">
                  <c:v>8.9319599999999999E-2</c:v>
                </c:pt>
                <c:pt idx="44485">
                  <c:v>8.91266E-2</c:v>
                </c:pt>
                <c:pt idx="44486">
                  <c:v>8.8867500000000002E-2</c:v>
                </c:pt>
                <c:pt idx="44487">
                  <c:v>8.8542999999999997E-2</c:v>
                </c:pt>
                <c:pt idx="44488">
                  <c:v>8.8154099999999999E-2</c:v>
                </c:pt>
                <c:pt idx="44489">
                  <c:v>8.7700899999999998E-2</c:v>
                </c:pt>
                <c:pt idx="44490">
                  <c:v>8.7181300000000003E-2</c:v>
                </c:pt>
                <c:pt idx="44491">
                  <c:v>8.6592299999999997E-2</c:v>
                </c:pt>
                <c:pt idx="44492">
                  <c:v>8.5932499999999995E-2</c:v>
                </c:pt>
                <c:pt idx="44493">
                  <c:v>8.5201499999999999E-2</c:v>
                </c:pt>
                <c:pt idx="44494">
                  <c:v>8.4401599999999993E-2</c:v>
                </c:pt>
                <c:pt idx="44495">
                  <c:v>8.3537299999999995E-2</c:v>
                </c:pt>
                <c:pt idx="44496">
                  <c:v>8.2611199999999996E-2</c:v>
                </c:pt>
                <c:pt idx="44497">
                  <c:v>8.1622799999999995E-2</c:v>
                </c:pt>
                <c:pt idx="44498">
                  <c:v>8.0571599999999993E-2</c:v>
                </c:pt>
                <c:pt idx="44499">
                  <c:v>7.9458699999999993E-2</c:v>
                </c:pt>
                <c:pt idx="44500">
                  <c:v>7.8285800000000003E-2</c:v>
                </c:pt>
                <c:pt idx="44501">
                  <c:v>7.7053800000000006E-2</c:v>
                </c:pt>
                <c:pt idx="44502">
                  <c:v>7.5763700000000003E-2</c:v>
                </c:pt>
                <c:pt idx="44503">
                  <c:v>7.4417700000000003E-2</c:v>
                </c:pt>
                <c:pt idx="44504">
                  <c:v>7.3017299999999993E-2</c:v>
                </c:pt>
                <c:pt idx="44505">
                  <c:v>7.1562399999999998E-2</c:v>
                </c:pt>
                <c:pt idx="44506">
                  <c:v>7.0052699999999996E-2</c:v>
                </c:pt>
                <c:pt idx="44507">
                  <c:v>6.8489400000000006E-2</c:v>
                </c:pt>
                <c:pt idx="44508">
                  <c:v>6.6873199999999994E-2</c:v>
                </c:pt>
                <c:pt idx="44509">
                  <c:v>6.5202700000000002E-2</c:v>
                </c:pt>
                <c:pt idx="44510">
                  <c:v>6.34792E-2</c:v>
                </c:pt>
                <c:pt idx="44511">
                  <c:v>6.1708199999999998E-2</c:v>
                </c:pt>
                <c:pt idx="44512">
                  <c:v>5.9894200000000002E-2</c:v>
                </c:pt>
                <c:pt idx="44513">
                  <c:v>5.8039E-2</c:v>
                </c:pt>
                <c:pt idx="44514">
                  <c:v>5.6143699999999998E-2</c:v>
                </c:pt>
                <c:pt idx="44515">
                  <c:v>5.42097E-2</c:v>
                </c:pt>
                <c:pt idx="44516">
                  <c:v>5.2238100000000003E-2</c:v>
                </c:pt>
                <c:pt idx="44517">
                  <c:v>5.0231699999999997E-2</c:v>
                </c:pt>
                <c:pt idx="44518">
                  <c:v>4.8193800000000002E-2</c:v>
                </c:pt>
                <c:pt idx="44519">
                  <c:v>4.6126599999999997E-2</c:v>
                </c:pt>
                <c:pt idx="44520">
                  <c:v>4.4029600000000002E-2</c:v>
                </c:pt>
                <c:pt idx="44521">
                  <c:v>4.1901300000000002E-2</c:v>
                </c:pt>
                <c:pt idx="44522">
                  <c:v>3.9741600000000002E-2</c:v>
                </c:pt>
                <c:pt idx="44523">
                  <c:v>3.75517E-2</c:v>
                </c:pt>
                <c:pt idx="44524">
                  <c:v>3.5332299999999997E-2</c:v>
                </c:pt>
                <c:pt idx="44525">
                  <c:v>3.3082899999999998E-2</c:v>
                </c:pt>
                <c:pt idx="44526">
                  <c:v>3.0803500000000001E-2</c:v>
                </c:pt>
                <c:pt idx="44527">
                  <c:v>2.84955E-2</c:v>
                </c:pt>
                <c:pt idx="44528">
                  <c:v>2.6162000000000001E-2</c:v>
                </c:pt>
                <c:pt idx="44529">
                  <c:v>2.38078E-2</c:v>
                </c:pt>
                <c:pt idx="44530">
                  <c:v>2.1436199999999999E-2</c:v>
                </c:pt>
                <c:pt idx="44531">
                  <c:v>1.90466E-2</c:v>
                </c:pt>
                <c:pt idx="44532">
                  <c:v>1.6638099999999999E-2</c:v>
                </c:pt>
                <c:pt idx="44533">
                  <c:v>1.42133E-2</c:v>
                </c:pt>
                <c:pt idx="44534">
                  <c:v>1.17768E-2</c:v>
                </c:pt>
                <c:pt idx="44535" formatCode="0.00E+00">
                  <c:v>9.3344099999999996E-3</c:v>
                </c:pt>
                <c:pt idx="44536" formatCode="0.00E+00">
                  <c:v>6.8920199999999996E-3</c:v>
                </c:pt>
                <c:pt idx="44537" formatCode="0.00E+00">
                  <c:v>4.4529900000000004E-3</c:v>
                </c:pt>
                <c:pt idx="44538" formatCode="0.00E+00">
                  <c:v>2.01819E-3</c:v>
                </c:pt>
                <c:pt idx="44539" formatCode="0.00E+00">
                  <c:v>-4.1116900000000002E-4</c:v>
                </c:pt>
                <c:pt idx="44540" formatCode="0.00E+00">
                  <c:v>-2.8322899999999999E-3</c:v>
                </c:pt>
                <c:pt idx="44541" formatCode="0.00E+00">
                  <c:v>-5.2452699999999998E-3</c:v>
                </c:pt>
                <c:pt idx="44542" formatCode="0.00E+00">
                  <c:v>-7.6544100000000004E-3</c:v>
                </c:pt>
                <c:pt idx="44543">
                  <c:v>-1.00626E-2</c:v>
                </c:pt>
                <c:pt idx="44544">
                  <c:v>-1.2469299999999999E-2</c:v>
                </c:pt>
                <c:pt idx="44545">
                  <c:v>-1.48738E-2</c:v>
                </c:pt>
                <c:pt idx="44546">
                  <c:v>-1.7276900000000001E-2</c:v>
                </c:pt>
                <c:pt idx="44547">
                  <c:v>-1.9677500000000001E-2</c:v>
                </c:pt>
                <c:pt idx="44548">
                  <c:v>-2.2072700000000001E-2</c:v>
                </c:pt>
                <c:pt idx="44549">
                  <c:v>-2.4461400000000001E-2</c:v>
                </c:pt>
                <c:pt idx="44550">
                  <c:v>-2.6844799999999999E-2</c:v>
                </c:pt>
                <c:pt idx="44551">
                  <c:v>-2.9222100000000001E-2</c:v>
                </c:pt>
                <c:pt idx="44552">
                  <c:v>-3.1592200000000001E-2</c:v>
                </c:pt>
                <c:pt idx="44553">
                  <c:v>-3.3957800000000003E-2</c:v>
                </c:pt>
                <c:pt idx="44554">
                  <c:v>-3.6322199999999999E-2</c:v>
                </c:pt>
                <c:pt idx="44555">
                  <c:v>-3.8683799999999997E-2</c:v>
                </c:pt>
                <c:pt idx="44556">
                  <c:v>-4.1039300000000001E-2</c:v>
                </c:pt>
                <c:pt idx="44557">
                  <c:v>-4.3389400000000002E-2</c:v>
                </c:pt>
                <c:pt idx="44558">
                  <c:v>-4.5736100000000002E-2</c:v>
                </c:pt>
                <c:pt idx="44559">
                  <c:v>-4.8078000000000003E-2</c:v>
                </c:pt>
                <c:pt idx="44560">
                  <c:v>-5.0412199999999997E-2</c:v>
                </c:pt>
                <c:pt idx="44561">
                  <c:v>-5.27368E-2</c:v>
                </c:pt>
                <c:pt idx="44562">
                  <c:v>-5.50468E-2</c:v>
                </c:pt>
                <c:pt idx="44563">
                  <c:v>-5.7333599999999998E-2</c:v>
                </c:pt>
                <c:pt idx="44564">
                  <c:v>-5.9592300000000001E-2</c:v>
                </c:pt>
                <c:pt idx="44565">
                  <c:v>-6.1824299999999999E-2</c:v>
                </c:pt>
                <c:pt idx="44566">
                  <c:v>-6.4031199999999996E-2</c:v>
                </c:pt>
                <c:pt idx="44567">
                  <c:v>-6.62108E-2</c:v>
                </c:pt>
                <c:pt idx="44568">
                  <c:v>-6.8361099999999994E-2</c:v>
                </c:pt>
                <c:pt idx="44569">
                  <c:v>-7.0482600000000006E-2</c:v>
                </c:pt>
                <c:pt idx="44570">
                  <c:v>-7.2575100000000003E-2</c:v>
                </c:pt>
                <c:pt idx="44571">
                  <c:v>-7.4637400000000007E-2</c:v>
                </c:pt>
                <c:pt idx="44572">
                  <c:v>-7.6667899999999997E-2</c:v>
                </c:pt>
                <c:pt idx="44573">
                  <c:v>-7.8665799999999994E-2</c:v>
                </c:pt>
                <c:pt idx="44574">
                  <c:v>-8.0632599999999999E-2</c:v>
                </c:pt>
                <c:pt idx="44575">
                  <c:v>-8.2570500000000005E-2</c:v>
                </c:pt>
                <c:pt idx="44576">
                  <c:v>-8.4479799999999994E-2</c:v>
                </c:pt>
                <c:pt idx="44577">
                  <c:v>-8.6360500000000007E-2</c:v>
                </c:pt>
                <c:pt idx="44578">
                  <c:v>-8.8212299999999993E-2</c:v>
                </c:pt>
                <c:pt idx="44579">
                  <c:v>-9.0032699999999993E-2</c:v>
                </c:pt>
                <c:pt idx="44580">
                  <c:v>-9.1816499999999995E-2</c:v>
                </c:pt>
                <c:pt idx="44581">
                  <c:v>-9.3560599999999994E-2</c:v>
                </c:pt>
                <c:pt idx="44582">
                  <c:v>-9.5266900000000002E-2</c:v>
                </c:pt>
                <c:pt idx="44583">
                  <c:v>-9.6939800000000007E-2</c:v>
                </c:pt>
                <c:pt idx="44584">
                  <c:v>-9.8580500000000001E-2</c:v>
                </c:pt>
                <c:pt idx="44585">
                  <c:v>-0.100185</c:v>
                </c:pt>
                <c:pt idx="44586">
                  <c:v>-0.101745</c:v>
                </c:pt>
                <c:pt idx="44587">
                  <c:v>-0.103256</c:v>
                </c:pt>
                <c:pt idx="44588">
                  <c:v>-0.104717</c:v>
                </c:pt>
                <c:pt idx="44589">
                  <c:v>-0.10613</c:v>
                </c:pt>
                <c:pt idx="44590">
                  <c:v>-0.10749400000000001</c:v>
                </c:pt>
                <c:pt idx="44591">
                  <c:v>-0.108811</c:v>
                </c:pt>
                <c:pt idx="44592">
                  <c:v>-0.110082</c:v>
                </c:pt>
                <c:pt idx="44593">
                  <c:v>-0.111307</c:v>
                </c:pt>
                <c:pt idx="44594">
                  <c:v>-0.112482</c:v>
                </c:pt>
                <c:pt idx="44595">
                  <c:v>-0.113609</c:v>
                </c:pt>
                <c:pt idx="44596">
                  <c:v>-0.114687</c:v>
                </c:pt>
                <c:pt idx="44597">
                  <c:v>-0.115716</c:v>
                </c:pt>
                <c:pt idx="44598">
                  <c:v>-0.116698</c:v>
                </c:pt>
                <c:pt idx="44599">
                  <c:v>-0.117636</c:v>
                </c:pt>
                <c:pt idx="44600">
                  <c:v>-0.118532</c:v>
                </c:pt>
                <c:pt idx="44601">
                  <c:v>-0.11938799999999999</c:v>
                </c:pt>
                <c:pt idx="44602">
                  <c:v>-0.120203</c:v>
                </c:pt>
                <c:pt idx="44603">
                  <c:v>-0.120971</c:v>
                </c:pt>
                <c:pt idx="44604">
                  <c:v>-0.121688</c:v>
                </c:pt>
                <c:pt idx="44605">
                  <c:v>-0.122351</c:v>
                </c:pt>
                <c:pt idx="44606">
                  <c:v>-0.122956</c:v>
                </c:pt>
                <c:pt idx="44607">
                  <c:v>-0.123505</c:v>
                </c:pt>
                <c:pt idx="44608">
                  <c:v>-0.123997</c:v>
                </c:pt>
                <c:pt idx="44609">
                  <c:v>-0.124434</c:v>
                </c:pt>
                <c:pt idx="44610">
                  <c:v>-0.124815</c:v>
                </c:pt>
                <c:pt idx="44611">
                  <c:v>-0.125135</c:v>
                </c:pt>
                <c:pt idx="44612">
                  <c:v>-0.12539700000000001</c:v>
                </c:pt>
                <c:pt idx="44613">
                  <c:v>-0.125606</c:v>
                </c:pt>
                <c:pt idx="44614">
                  <c:v>-0.12576499999999999</c:v>
                </c:pt>
                <c:pt idx="44615">
                  <c:v>-0.12587300000000001</c:v>
                </c:pt>
                <c:pt idx="44616">
                  <c:v>-0.12593299999999999</c:v>
                </c:pt>
                <c:pt idx="44617">
                  <c:v>-0.125945</c:v>
                </c:pt>
                <c:pt idx="44618">
                  <c:v>-0.12590899999999999</c:v>
                </c:pt>
                <c:pt idx="44619">
                  <c:v>-0.12582299999999999</c:v>
                </c:pt>
                <c:pt idx="44620">
                  <c:v>-0.12568499999999999</c:v>
                </c:pt>
                <c:pt idx="44621">
                  <c:v>-0.125497</c:v>
                </c:pt>
                <c:pt idx="44622">
                  <c:v>-0.12526300000000001</c:v>
                </c:pt>
                <c:pt idx="44623">
                  <c:v>-0.124985</c:v>
                </c:pt>
                <c:pt idx="44624">
                  <c:v>-0.12465900000000001</c:v>
                </c:pt>
                <c:pt idx="44625">
                  <c:v>-0.124283</c:v>
                </c:pt>
                <c:pt idx="44626">
                  <c:v>-0.12385599999999999</c:v>
                </c:pt>
                <c:pt idx="44627">
                  <c:v>-0.123377</c:v>
                </c:pt>
                <c:pt idx="44628">
                  <c:v>-0.122846</c:v>
                </c:pt>
                <c:pt idx="44629">
                  <c:v>-0.12225800000000001</c:v>
                </c:pt>
                <c:pt idx="44630">
                  <c:v>-0.121615</c:v>
                </c:pt>
                <c:pt idx="44631">
                  <c:v>-0.120924</c:v>
                </c:pt>
                <c:pt idx="44632">
                  <c:v>-0.120189</c:v>
                </c:pt>
                <c:pt idx="44633">
                  <c:v>-0.11941300000000001</c:v>
                </c:pt>
                <c:pt idx="44634">
                  <c:v>-0.11859500000000001</c:v>
                </c:pt>
                <c:pt idx="44635">
                  <c:v>-0.11773500000000001</c:v>
                </c:pt>
                <c:pt idx="44636">
                  <c:v>-0.11683</c:v>
                </c:pt>
                <c:pt idx="44637">
                  <c:v>-0.115881</c:v>
                </c:pt>
                <c:pt idx="44638">
                  <c:v>-0.114887</c:v>
                </c:pt>
                <c:pt idx="44639">
                  <c:v>-0.113847</c:v>
                </c:pt>
                <c:pt idx="44640">
                  <c:v>-0.112757</c:v>
                </c:pt>
                <c:pt idx="44641">
                  <c:v>-0.111619</c:v>
                </c:pt>
                <c:pt idx="44642">
                  <c:v>-0.110441</c:v>
                </c:pt>
                <c:pt idx="44643">
                  <c:v>-0.109232</c:v>
                </c:pt>
                <c:pt idx="44644">
                  <c:v>-0.10799599999999999</c:v>
                </c:pt>
                <c:pt idx="44645">
                  <c:v>-0.10673299999999999</c:v>
                </c:pt>
                <c:pt idx="44646">
                  <c:v>-0.10544100000000001</c:v>
                </c:pt>
                <c:pt idx="44647">
                  <c:v>-0.10412299999999999</c:v>
                </c:pt>
                <c:pt idx="44648">
                  <c:v>-0.10277500000000001</c:v>
                </c:pt>
                <c:pt idx="44649">
                  <c:v>-0.101397</c:v>
                </c:pt>
                <c:pt idx="44650">
                  <c:v>-9.9996199999999993E-2</c:v>
                </c:pt>
                <c:pt idx="44651">
                  <c:v>-9.8577399999999996E-2</c:v>
                </c:pt>
                <c:pt idx="44652">
                  <c:v>-9.7144099999999997E-2</c:v>
                </c:pt>
                <c:pt idx="44653">
                  <c:v>-9.56983E-2</c:v>
                </c:pt>
                <c:pt idx="44654">
                  <c:v>-9.42389E-2</c:v>
                </c:pt>
                <c:pt idx="44655">
                  <c:v>-9.2761800000000005E-2</c:v>
                </c:pt>
                <c:pt idx="44656">
                  <c:v>-9.1268299999999997E-2</c:v>
                </c:pt>
                <c:pt idx="44657">
                  <c:v>-8.9766799999999994E-2</c:v>
                </c:pt>
                <c:pt idx="44658">
                  <c:v>-8.8267300000000007E-2</c:v>
                </c:pt>
                <c:pt idx="44659">
                  <c:v>-8.6777000000000007E-2</c:v>
                </c:pt>
                <c:pt idx="44660">
                  <c:v>-8.5300899999999999E-2</c:v>
                </c:pt>
                <c:pt idx="44661">
                  <c:v>-8.3842799999999995E-2</c:v>
                </c:pt>
                <c:pt idx="44662">
                  <c:v>-8.2405099999999995E-2</c:v>
                </c:pt>
                <c:pt idx="44663">
                  <c:v>-8.0987199999999995E-2</c:v>
                </c:pt>
                <c:pt idx="44664">
                  <c:v>-7.9591200000000001E-2</c:v>
                </c:pt>
                <c:pt idx="44665">
                  <c:v>-7.8223000000000001E-2</c:v>
                </c:pt>
                <c:pt idx="44666">
                  <c:v>-7.6886300000000005E-2</c:v>
                </c:pt>
                <c:pt idx="44667">
                  <c:v>-7.5580400000000006E-2</c:v>
                </c:pt>
                <c:pt idx="44668">
                  <c:v>-7.4306499999999998E-2</c:v>
                </c:pt>
                <c:pt idx="44669">
                  <c:v>-7.3069700000000001E-2</c:v>
                </c:pt>
                <c:pt idx="44670">
                  <c:v>-7.1872699999999998E-2</c:v>
                </c:pt>
                <c:pt idx="44671">
                  <c:v>-7.0712899999999995E-2</c:v>
                </c:pt>
                <c:pt idx="44672">
                  <c:v>-6.9588800000000006E-2</c:v>
                </c:pt>
                <c:pt idx="44673">
                  <c:v>-6.8501800000000002E-2</c:v>
                </c:pt>
                <c:pt idx="44674">
                  <c:v>-6.7455500000000002E-2</c:v>
                </c:pt>
                <c:pt idx="44675">
                  <c:v>-6.6454100000000002E-2</c:v>
                </c:pt>
                <c:pt idx="44676">
                  <c:v>-6.5499699999999994E-2</c:v>
                </c:pt>
                <c:pt idx="44677">
                  <c:v>-6.4592700000000003E-2</c:v>
                </c:pt>
                <c:pt idx="44678">
                  <c:v>-6.3734600000000002E-2</c:v>
                </c:pt>
                <c:pt idx="44679">
                  <c:v>-6.2928799999999993E-2</c:v>
                </c:pt>
                <c:pt idx="44680">
                  <c:v>-6.2177999999999997E-2</c:v>
                </c:pt>
                <c:pt idx="44681">
                  <c:v>-6.1483700000000002E-2</c:v>
                </c:pt>
                <c:pt idx="44682">
                  <c:v>-6.0847100000000001E-2</c:v>
                </c:pt>
                <c:pt idx="44683">
                  <c:v>-6.0271199999999997E-2</c:v>
                </c:pt>
                <c:pt idx="44684">
                  <c:v>-5.9757999999999999E-2</c:v>
                </c:pt>
                <c:pt idx="44685">
                  <c:v>-5.9306600000000001E-2</c:v>
                </c:pt>
                <c:pt idx="44686">
                  <c:v>-5.8916200000000002E-2</c:v>
                </c:pt>
                <c:pt idx="44687">
                  <c:v>-5.8587399999999998E-2</c:v>
                </c:pt>
                <c:pt idx="44688">
                  <c:v>-5.8321199999999997E-2</c:v>
                </c:pt>
                <c:pt idx="44689">
                  <c:v>-5.8118900000000001E-2</c:v>
                </c:pt>
                <c:pt idx="44690">
                  <c:v>-5.7983E-2</c:v>
                </c:pt>
                <c:pt idx="44691">
                  <c:v>-5.7915599999999998E-2</c:v>
                </c:pt>
                <c:pt idx="44692">
                  <c:v>-5.79181E-2</c:v>
                </c:pt>
                <c:pt idx="44693">
                  <c:v>-5.79941E-2</c:v>
                </c:pt>
                <c:pt idx="44694">
                  <c:v>-5.8149699999999999E-2</c:v>
                </c:pt>
                <c:pt idx="44695">
                  <c:v>-5.8386599999999997E-2</c:v>
                </c:pt>
                <c:pt idx="44696">
                  <c:v>-5.8703900000000003E-2</c:v>
                </c:pt>
                <c:pt idx="44697">
                  <c:v>-5.9105600000000001E-2</c:v>
                </c:pt>
                <c:pt idx="44698">
                  <c:v>-5.9598600000000002E-2</c:v>
                </c:pt>
                <c:pt idx="44699">
                  <c:v>-6.0183800000000003E-2</c:v>
                </c:pt>
                <c:pt idx="44700">
                  <c:v>-6.0857300000000003E-2</c:v>
                </c:pt>
                <c:pt idx="44701">
                  <c:v>-6.1620000000000001E-2</c:v>
                </c:pt>
                <c:pt idx="44702">
                  <c:v>-6.2478699999999998E-2</c:v>
                </c:pt>
                <c:pt idx="44703">
                  <c:v>-6.3436199999999998E-2</c:v>
                </c:pt>
                <c:pt idx="44704">
                  <c:v>-6.4488100000000007E-2</c:v>
                </c:pt>
                <c:pt idx="44705">
                  <c:v>-6.5627099999999994E-2</c:v>
                </c:pt>
                <c:pt idx="44706">
                  <c:v>-6.6844700000000007E-2</c:v>
                </c:pt>
                <c:pt idx="44707">
                  <c:v>-6.8132300000000007E-2</c:v>
                </c:pt>
                <c:pt idx="44708">
                  <c:v>-6.9487400000000005E-2</c:v>
                </c:pt>
                <c:pt idx="44709">
                  <c:v>-7.0916400000000004E-2</c:v>
                </c:pt>
                <c:pt idx="44710">
                  <c:v>-7.2426500000000005E-2</c:v>
                </c:pt>
                <c:pt idx="44711">
                  <c:v>-7.4018E-2</c:v>
                </c:pt>
                <c:pt idx="44712">
                  <c:v>-7.56859E-2</c:v>
                </c:pt>
                <c:pt idx="44713">
                  <c:v>-7.7423900000000004E-2</c:v>
                </c:pt>
                <c:pt idx="44714">
                  <c:v>-7.9227699999999998E-2</c:v>
                </c:pt>
                <c:pt idx="44715">
                  <c:v>-8.1096799999999997E-2</c:v>
                </c:pt>
                <c:pt idx="44716">
                  <c:v>-8.3031999999999995E-2</c:v>
                </c:pt>
                <c:pt idx="44717">
                  <c:v>-8.5030999999999995E-2</c:v>
                </c:pt>
                <c:pt idx="44718">
                  <c:v>-8.7090699999999993E-2</c:v>
                </c:pt>
                <c:pt idx="44719">
                  <c:v>-8.9211499999999999E-2</c:v>
                </c:pt>
                <c:pt idx="44720">
                  <c:v>-9.1395199999999996E-2</c:v>
                </c:pt>
                <c:pt idx="44721">
                  <c:v>-9.3643299999999999E-2</c:v>
                </c:pt>
                <c:pt idx="44722">
                  <c:v>-9.5953800000000006E-2</c:v>
                </c:pt>
                <c:pt idx="44723">
                  <c:v>-9.8319699999999996E-2</c:v>
                </c:pt>
                <c:pt idx="44724">
                  <c:v>-0.100731</c:v>
                </c:pt>
                <c:pt idx="44725">
                  <c:v>-0.103182</c:v>
                </c:pt>
                <c:pt idx="44726">
                  <c:v>-0.105672</c:v>
                </c:pt>
                <c:pt idx="44727">
                  <c:v>-0.10820399999999999</c:v>
                </c:pt>
                <c:pt idx="44728">
                  <c:v>-0.110773</c:v>
                </c:pt>
                <c:pt idx="44729">
                  <c:v>-0.113372</c:v>
                </c:pt>
                <c:pt idx="44730">
                  <c:v>-0.115996</c:v>
                </c:pt>
                <c:pt idx="44731">
                  <c:v>-0.11864</c:v>
                </c:pt>
                <c:pt idx="44732">
                  <c:v>-0.121299</c:v>
                </c:pt>
                <c:pt idx="44733">
                  <c:v>-0.12396600000000001</c:v>
                </c:pt>
                <c:pt idx="44734">
                  <c:v>-0.126633</c:v>
                </c:pt>
                <c:pt idx="44735">
                  <c:v>-0.12929499999999999</c:v>
                </c:pt>
                <c:pt idx="44736">
                  <c:v>-0.13194500000000001</c:v>
                </c:pt>
                <c:pt idx="44737">
                  <c:v>-0.134578</c:v>
                </c:pt>
                <c:pt idx="44738">
                  <c:v>-0.13719300000000001</c:v>
                </c:pt>
                <c:pt idx="44739">
                  <c:v>-0.13979</c:v>
                </c:pt>
                <c:pt idx="44740">
                  <c:v>-0.14236099999999999</c:v>
                </c:pt>
                <c:pt idx="44741">
                  <c:v>-0.14489299999999999</c:v>
                </c:pt>
                <c:pt idx="44742">
                  <c:v>-0.14737700000000001</c:v>
                </c:pt>
                <c:pt idx="44743">
                  <c:v>-0.149815</c:v>
                </c:pt>
                <c:pt idx="44744">
                  <c:v>-0.152202</c:v>
                </c:pt>
                <c:pt idx="44745">
                  <c:v>-0.154531</c:v>
                </c:pt>
                <c:pt idx="44746">
                  <c:v>-0.156801</c:v>
                </c:pt>
                <c:pt idx="44747">
                  <c:v>-0.15900700000000001</c:v>
                </c:pt>
                <c:pt idx="44748">
                  <c:v>-0.16114400000000001</c:v>
                </c:pt>
                <c:pt idx="44749">
                  <c:v>-0.16320599999999999</c:v>
                </c:pt>
                <c:pt idx="44750">
                  <c:v>-0.16519</c:v>
                </c:pt>
                <c:pt idx="44751">
                  <c:v>-0.167099</c:v>
                </c:pt>
                <c:pt idx="44752">
                  <c:v>-0.168929</c:v>
                </c:pt>
                <c:pt idx="44753">
                  <c:v>-0.17067599999999999</c:v>
                </c:pt>
                <c:pt idx="44754">
                  <c:v>-0.17233899999999999</c:v>
                </c:pt>
                <c:pt idx="44755">
                  <c:v>-0.17391499999999999</c:v>
                </c:pt>
                <c:pt idx="44756">
                  <c:v>-0.175398</c:v>
                </c:pt>
                <c:pt idx="44757">
                  <c:v>-0.17677999999999999</c:v>
                </c:pt>
                <c:pt idx="44758">
                  <c:v>-0.178062</c:v>
                </c:pt>
                <c:pt idx="44759">
                  <c:v>-0.17924300000000001</c:v>
                </c:pt>
                <c:pt idx="44760">
                  <c:v>-0.18032899999999999</c:v>
                </c:pt>
                <c:pt idx="44761">
                  <c:v>-0.18131700000000001</c:v>
                </c:pt>
                <c:pt idx="44762">
                  <c:v>-0.182204</c:v>
                </c:pt>
                <c:pt idx="44763">
                  <c:v>-0.18298900000000001</c:v>
                </c:pt>
                <c:pt idx="44764">
                  <c:v>-0.183668</c:v>
                </c:pt>
                <c:pt idx="44765">
                  <c:v>-0.18423999999999999</c:v>
                </c:pt>
                <c:pt idx="44766">
                  <c:v>-0.18470400000000001</c:v>
                </c:pt>
                <c:pt idx="44767">
                  <c:v>-0.185059</c:v>
                </c:pt>
                <c:pt idx="44768">
                  <c:v>-0.18529999999999999</c:v>
                </c:pt>
                <c:pt idx="44769">
                  <c:v>-0.185422</c:v>
                </c:pt>
                <c:pt idx="44770">
                  <c:v>-0.18542700000000001</c:v>
                </c:pt>
                <c:pt idx="44771">
                  <c:v>-0.18531700000000001</c:v>
                </c:pt>
                <c:pt idx="44772">
                  <c:v>-0.18509700000000001</c:v>
                </c:pt>
                <c:pt idx="44773">
                  <c:v>-0.18476600000000001</c:v>
                </c:pt>
                <c:pt idx="44774">
                  <c:v>-0.18432399999999999</c:v>
                </c:pt>
                <c:pt idx="44775">
                  <c:v>-0.18377099999999999</c:v>
                </c:pt>
                <c:pt idx="44776">
                  <c:v>-0.18310799999999999</c:v>
                </c:pt>
                <c:pt idx="44777">
                  <c:v>-0.182335</c:v>
                </c:pt>
                <c:pt idx="44778">
                  <c:v>-0.18145700000000001</c:v>
                </c:pt>
                <c:pt idx="44779">
                  <c:v>-0.180481</c:v>
                </c:pt>
                <c:pt idx="44780">
                  <c:v>-0.17941399999999999</c:v>
                </c:pt>
                <c:pt idx="44781">
                  <c:v>-0.178261</c:v>
                </c:pt>
                <c:pt idx="44782">
                  <c:v>-0.17702300000000001</c:v>
                </c:pt>
                <c:pt idx="44783">
                  <c:v>-0.17569799999999999</c:v>
                </c:pt>
                <c:pt idx="44784">
                  <c:v>-0.17429</c:v>
                </c:pt>
                <c:pt idx="44785">
                  <c:v>-0.17280100000000001</c:v>
                </c:pt>
                <c:pt idx="44786">
                  <c:v>-0.171237</c:v>
                </c:pt>
                <c:pt idx="44787">
                  <c:v>-0.169602</c:v>
                </c:pt>
                <c:pt idx="44788">
                  <c:v>-0.16789999999999999</c:v>
                </c:pt>
                <c:pt idx="44789">
                  <c:v>-0.16613</c:v>
                </c:pt>
                <c:pt idx="44790">
                  <c:v>-0.164296</c:v>
                </c:pt>
                <c:pt idx="44791">
                  <c:v>-0.16239600000000001</c:v>
                </c:pt>
                <c:pt idx="44792">
                  <c:v>-0.16042799999999999</c:v>
                </c:pt>
                <c:pt idx="44793">
                  <c:v>-0.15839200000000001</c:v>
                </c:pt>
                <c:pt idx="44794">
                  <c:v>-0.15629100000000001</c:v>
                </c:pt>
                <c:pt idx="44795">
                  <c:v>-0.15413099999999999</c:v>
                </c:pt>
                <c:pt idx="44796">
                  <c:v>-0.15191499999999999</c:v>
                </c:pt>
                <c:pt idx="44797">
                  <c:v>-0.149647</c:v>
                </c:pt>
                <c:pt idx="44798">
                  <c:v>-0.14732999999999999</c:v>
                </c:pt>
                <c:pt idx="44799">
                  <c:v>-0.14497399999999999</c:v>
                </c:pt>
                <c:pt idx="44800">
                  <c:v>-0.14258100000000001</c:v>
                </c:pt>
                <c:pt idx="44801">
                  <c:v>-0.140158</c:v>
                </c:pt>
                <c:pt idx="44802">
                  <c:v>-0.137713</c:v>
                </c:pt>
                <c:pt idx="44803">
                  <c:v>-0.13525899999999999</c:v>
                </c:pt>
                <c:pt idx="44804">
                  <c:v>-0.13280500000000001</c:v>
                </c:pt>
                <c:pt idx="44805">
                  <c:v>-0.130355</c:v>
                </c:pt>
                <c:pt idx="44806">
                  <c:v>-0.12791</c:v>
                </c:pt>
                <c:pt idx="44807">
                  <c:v>-0.125474</c:v>
                </c:pt>
                <c:pt idx="44808">
                  <c:v>-0.123054</c:v>
                </c:pt>
                <c:pt idx="44809">
                  <c:v>-0.120659</c:v>
                </c:pt>
                <c:pt idx="44810">
                  <c:v>-0.1183</c:v>
                </c:pt>
                <c:pt idx="44811">
                  <c:v>-0.11598799999999999</c:v>
                </c:pt>
                <c:pt idx="44812">
                  <c:v>-0.113731</c:v>
                </c:pt>
                <c:pt idx="44813">
                  <c:v>-0.111529</c:v>
                </c:pt>
                <c:pt idx="44814">
                  <c:v>-0.10938299999999999</c:v>
                </c:pt>
                <c:pt idx="44815">
                  <c:v>-0.107291</c:v>
                </c:pt>
                <c:pt idx="44816">
                  <c:v>-0.105255</c:v>
                </c:pt>
                <c:pt idx="44817">
                  <c:v>-0.10327600000000001</c:v>
                </c:pt>
                <c:pt idx="44818">
                  <c:v>-0.10136000000000001</c:v>
                </c:pt>
                <c:pt idx="44819">
                  <c:v>-9.9515300000000001E-2</c:v>
                </c:pt>
                <c:pt idx="44820">
                  <c:v>-9.7748699999999994E-2</c:v>
                </c:pt>
                <c:pt idx="44821">
                  <c:v>-9.6061300000000002E-2</c:v>
                </c:pt>
                <c:pt idx="44822">
                  <c:v>-9.44546E-2</c:v>
                </c:pt>
                <c:pt idx="44823">
                  <c:v>-9.2934799999999998E-2</c:v>
                </c:pt>
                <c:pt idx="44824">
                  <c:v>-9.1508300000000001E-2</c:v>
                </c:pt>
                <c:pt idx="44825">
                  <c:v>-9.0178099999999997E-2</c:v>
                </c:pt>
                <c:pt idx="44826">
                  <c:v>-8.8945300000000005E-2</c:v>
                </c:pt>
                <c:pt idx="44827">
                  <c:v>-8.7814100000000006E-2</c:v>
                </c:pt>
                <c:pt idx="44828">
                  <c:v>-8.67893E-2</c:v>
                </c:pt>
                <c:pt idx="44829">
                  <c:v>-8.5872500000000004E-2</c:v>
                </c:pt>
                <c:pt idx="44830">
                  <c:v>-8.5065199999999994E-2</c:v>
                </c:pt>
                <c:pt idx="44831">
                  <c:v>-8.4371600000000005E-2</c:v>
                </c:pt>
                <c:pt idx="44832">
                  <c:v>-8.3793400000000004E-2</c:v>
                </c:pt>
                <c:pt idx="44833">
                  <c:v>-8.3328100000000002E-2</c:v>
                </c:pt>
                <c:pt idx="44834">
                  <c:v>-8.2972599999999994E-2</c:v>
                </c:pt>
                <c:pt idx="44835">
                  <c:v>-8.2727700000000001E-2</c:v>
                </c:pt>
                <c:pt idx="44836">
                  <c:v>-8.2596600000000006E-2</c:v>
                </c:pt>
                <c:pt idx="44837">
                  <c:v>-8.2584400000000002E-2</c:v>
                </c:pt>
                <c:pt idx="44838">
                  <c:v>-8.2697400000000004E-2</c:v>
                </c:pt>
                <c:pt idx="44839">
                  <c:v>-8.2941200000000007E-2</c:v>
                </c:pt>
                <c:pt idx="44840">
                  <c:v>-8.3318500000000004E-2</c:v>
                </c:pt>
                <c:pt idx="44841">
                  <c:v>-8.3828200000000005E-2</c:v>
                </c:pt>
                <c:pt idx="44842">
                  <c:v>-8.4467299999999995E-2</c:v>
                </c:pt>
                <c:pt idx="44843">
                  <c:v>-8.5233199999999995E-2</c:v>
                </c:pt>
                <c:pt idx="44844">
                  <c:v>-8.6122400000000002E-2</c:v>
                </c:pt>
                <c:pt idx="44845">
                  <c:v>-8.7132699999999993E-2</c:v>
                </c:pt>
                <c:pt idx="44846">
                  <c:v>-8.8267799999999993E-2</c:v>
                </c:pt>
                <c:pt idx="44847">
                  <c:v>-8.9534799999999998E-2</c:v>
                </c:pt>
                <c:pt idx="44848">
                  <c:v>-9.0939199999999998E-2</c:v>
                </c:pt>
                <c:pt idx="44849">
                  <c:v>-9.2482499999999995E-2</c:v>
                </c:pt>
                <c:pt idx="44850">
                  <c:v>-9.41607E-2</c:v>
                </c:pt>
                <c:pt idx="44851">
                  <c:v>-9.5965200000000001E-2</c:v>
                </c:pt>
                <c:pt idx="44852">
                  <c:v>-9.7886600000000004E-2</c:v>
                </c:pt>
                <c:pt idx="44853">
                  <c:v>-9.99197E-2</c:v>
                </c:pt>
                <c:pt idx="44854">
                  <c:v>-0.10206</c:v>
                </c:pt>
                <c:pt idx="44855">
                  <c:v>-0.10430399999999999</c:v>
                </c:pt>
                <c:pt idx="44856">
                  <c:v>-0.10664999999999999</c:v>
                </c:pt>
                <c:pt idx="44857">
                  <c:v>-0.109099</c:v>
                </c:pt>
                <c:pt idx="44858">
                  <c:v>-0.11164499999999999</c:v>
                </c:pt>
                <c:pt idx="44859">
                  <c:v>-0.114285</c:v>
                </c:pt>
                <c:pt idx="44860">
                  <c:v>-0.117021</c:v>
                </c:pt>
                <c:pt idx="44861">
                  <c:v>-0.119852</c:v>
                </c:pt>
                <c:pt idx="44862">
                  <c:v>-0.122777</c:v>
                </c:pt>
                <c:pt idx="44863">
                  <c:v>-0.12579599999999999</c:v>
                </c:pt>
                <c:pt idx="44864">
                  <c:v>-0.12890799999999999</c:v>
                </c:pt>
                <c:pt idx="44865">
                  <c:v>-0.132107</c:v>
                </c:pt>
                <c:pt idx="44866">
                  <c:v>-0.13538500000000001</c:v>
                </c:pt>
                <c:pt idx="44867">
                  <c:v>-0.138735</c:v>
                </c:pt>
                <c:pt idx="44868">
                  <c:v>-0.142153</c:v>
                </c:pt>
                <c:pt idx="44869">
                  <c:v>-0.14563000000000001</c:v>
                </c:pt>
                <c:pt idx="44870">
                  <c:v>-0.14915900000000001</c:v>
                </c:pt>
                <c:pt idx="44871">
                  <c:v>-0.15273400000000001</c:v>
                </c:pt>
                <c:pt idx="44872">
                  <c:v>-0.15635099999999999</c:v>
                </c:pt>
                <c:pt idx="44873">
                  <c:v>-0.16000700000000001</c:v>
                </c:pt>
                <c:pt idx="44874">
                  <c:v>-0.16370000000000001</c:v>
                </c:pt>
                <c:pt idx="44875">
                  <c:v>-0.16742599999999999</c:v>
                </c:pt>
                <c:pt idx="44876">
                  <c:v>-0.171185</c:v>
                </c:pt>
                <c:pt idx="44877">
                  <c:v>-0.17497099999999999</c:v>
                </c:pt>
                <c:pt idx="44878">
                  <c:v>-0.17877599999999999</c:v>
                </c:pt>
                <c:pt idx="44879">
                  <c:v>-0.18259600000000001</c:v>
                </c:pt>
                <c:pt idx="44880">
                  <c:v>-0.18642700000000001</c:v>
                </c:pt>
                <c:pt idx="44881">
                  <c:v>-0.19026999999999999</c:v>
                </c:pt>
                <c:pt idx="44882">
                  <c:v>-0.19412299999999999</c:v>
                </c:pt>
                <c:pt idx="44883">
                  <c:v>-0.19798299999999999</c:v>
                </c:pt>
                <c:pt idx="44884">
                  <c:v>-0.201849</c:v>
                </c:pt>
                <c:pt idx="44885">
                  <c:v>-0.20571999999999999</c:v>
                </c:pt>
                <c:pt idx="44886">
                  <c:v>-0.209587</c:v>
                </c:pt>
                <c:pt idx="44887">
                  <c:v>-0.21343799999999999</c:v>
                </c:pt>
                <c:pt idx="44888">
                  <c:v>-0.21726000000000001</c:v>
                </c:pt>
                <c:pt idx="44889">
                  <c:v>-0.22104699999999999</c:v>
                </c:pt>
                <c:pt idx="44890">
                  <c:v>-0.22479499999999999</c:v>
                </c:pt>
                <c:pt idx="44891">
                  <c:v>-0.22850000000000001</c:v>
                </c:pt>
                <c:pt idx="44892">
                  <c:v>-0.232155</c:v>
                </c:pt>
                <c:pt idx="44893">
                  <c:v>-0.23575499999999999</c:v>
                </c:pt>
                <c:pt idx="44894">
                  <c:v>-0.23929700000000001</c:v>
                </c:pt>
                <c:pt idx="44895">
                  <c:v>-0.242781</c:v>
                </c:pt>
                <c:pt idx="44896">
                  <c:v>-0.24619099999999999</c:v>
                </c:pt>
                <c:pt idx="44897">
                  <c:v>-0.24948500000000001</c:v>
                </c:pt>
                <c:pt idx="44898">
                  <c:v>-0.252666</c:v>
                </c:pt>
                <c:pt idx="44899">
                  <c:v>-0.255774</c:v>
                </c:pt>
                <c:pt idx="44900">
                  <c:v>-0.25880599999999998</c:v>
                </c:pt>
                <c:pt idx="44901">
                  <c:v>-0.261735</c:v>
                </c:pt>
                <c:pt idx="44902">
                  <c:v>-0.26456400000000002</c:v>
                </c:pt>
                <c:pt idx="44903">
                  <c:v>-0.26729900000000001</c:v>
                </c:pt>
                <c:pt idx="44904">
                  <c:v>-0.26993499999999998</c:v>
                </c:pt>
                <c:pt idx="44905">
                  <c:v>-0.27246399999999998</c:v>
                </c:pt>
                <c:pt idx="44906">
                  <c:v>-0.27487499999999998</c:v>
                </c:pt>
                <c:pt idx="44907">
                  <c:v>-0.27716299999999999</c:v>
                </c:pt>
                <c:pt idx="44908">
                  <c:v>-0.27932600000000002</c:v>
                </c:pt>
                <c:pt idx="44909">
                  <c:v>-0.281362</c:v>
                </c:pt>
                <c:pt idx="44910">
                  <c:v>-0.28326699999999999</c:v>
                </c:pt>
                <c:pt idx="44911">
                  <c:v>-0.28504000000000002</c:v>
                </c:pt>
                <c:pt idx="44912">
                  <c:v>-0.28668100000000002</c:v>
                </c:pt>
                <c:pt idx="44913">
                  <c:v>-0.28819</c:v>
                </c:pt>
                <c:pt idx="44914">
                  <c:v>-0.28957100000000002</c:v>
                </c:pt>
                <c:pt idx="44915">
                  <c:v>-0.290825</c:v>
                </c:pt>
                <c:pt idx="44916">
                  <c:v>-0.29194999999999999</c:v>
                </c:pt>
                <c:pt idx="44917">
                  <c:v>-0.29294100000000001</c:v>
                </c:pt>
                <c:pt idx="44918">
                  <c:v>-0.293794</c:v>
                </c:pt>
                <c:pt idx="44919">
                  <c:v>-0.29450199999999999</c:v>
                </c:pt>
                <c:pt idx="44920">
                  <c:v>-0.29506599999999999</c:v>
                </c:pt>
                <c:pt idx="44921">
                  <c:v>-0.29548600000000003</c:v>
                </c:pt>
                <c:pt idx="44922">
                  <c:v>-0.29576400000000003</c:v>
                </c:pt>
                <c:pt idx="44923">
                  <c:v>-0.29589799999999999</c:v>
                </c:pt>
                <c:pt idx="44924">
                  <c:v>-0.29588599999999998</c:v>
                </c:pt>
                <c:pt idx="44925">
                  <c:v>-0.29572500000000002</c:v>
                </c:pt>
                <c:pt idx="44926">
                  <c:v>-0.29541000000000001</c:v>
                </c:pt>
                <c:pt idx="44927">
                  <c:v>-0.29494599999999999</c:v>
                </c:pt>
                <c:pt idx="44928">
                  <c:v>-0.29433199999999998</c:v>
                </c:pt>
                <c:pt idx="44929">
                  <c:v>-0.29356300000000002</c:v>
                </c:pt>
                <c:pt idx="44930">
                  <c:v>-0.29263899999999998</c:v>
                </c:pt>
                <c:pt idx="44931">
                  <c:v>-0.29156599999999999</c:v>
                </c:pt>
                <c:pt idx="44932">
                  <c:v>-0.290354</c:v>
                </c:pt>
                <c:pt idx="44933">
                  <c:v>-0.28900900000000002</c:v>
                </c:pt>
                <c:pt idx="44934">
                  <c:v>-0.28753099999999998</c:v>
                </c:pt>
                <c:pt idx="44935">
                  <c:v>-0.28592400000000001</c:v>
                </c:pt>
                <c:pt idx="44936">
                  <c:v>-0.28418900000000002</c:v>
                </c:pt>
                <c:pt idx="44937">
                  <c:v>-0.28232499999999999</c:v>
                </c:pt>
                <c:pt idx="44938">
                  <c:v>-0.28033400000000003</c:v>
                </c:pt>
                <c:pt idx="44939">
                  <c:v>-0.27821699999999999</c:v>
                </c:pt>
                <c:pt idx="44940">
                  <c:v>-0.27598</c:v>
                </c:pt>
                <c:pt idx="44941">
                  <c:v>-0.27362599999999998</c:v>
                </c:pt>
                <c:pt idx="44942">
                  <c:v>-0.27115800000000001</c:v>
                </c:pt>
                <c:pt idx="44943">
                  <c:v>-0.26857700000000001</c:v>
                </c:pt>
                <c:pt idx="44944">
                  <c:v>-0.26588299999999998</c:v>
                </c:pt>
                <c:pt idx="44945">
                  <c:v>-0.26307799999999998</c:v>
                </c:pt>
                <c:pt idx="44946">
                  <c:v>-0.26016400000000001</c:v>
                </c:pt>
                <c:pt idx="44947">
                  <c:v>-0.25714300000000001</c:v>
                </c:pt>
                <c:pt idx="44948">
                  <c:v>-0.25402000000000002</c:v>
                </c:pt>
                <c:pt idx="44949">
                  <c:v>-0.25079899999999999</c:v>
                </c:pt>
                <c:pt idx="44950">
                  <c:v>-0.24749299999999999</c:v>
                </c:pt>
                <c:pt idx="44951">
                  <c:v>-0.24410699999999999</c:v>
                </c:pt>
                <c:pt idx="44952">
                  <c:v>-0.240647</c:v>
                </c:pt>
                <c:pt idx="44953">
                  <c:v>-0.23711299999999999</c:v>
                </c:pt>
                <c:pt idx="44954">
                  <c:v>-0.23350799999999999</c:v>
                </c:pt>
                <c:pt idx="44955">
                  <c:v>-0.22983500000000001</c:v>
                </c:pt>
                <c:pt idx="44956">
                  <c:v>-0.22609399999999999</c:v>
                </c:pt>
                <c:pt idx="44957">
                  <c:v>-0.22228999999999999</c:v>
                </c:pt>
                <c:pt idx="44958">
                  <c:v>-0.21842400000000001</c:v>
                </c:pt>
                <c:pt idx="44959">
                  <c:v>-0.214505</c:v>
                </c:pt>
                <c:pt idx="44960">
                  <c:v>-0.21054200000000001</c:v>
                </c:pt>
                <c:pt idx="44961">
                  <c:v>-0.206543</c:v>
                </c:pt>
                <c:pt idx="44962">
                  <c:v>-0.202517</c:v>
                </c:pt>
                <c:pt idx="44963">
                  <c:v>-0.19846800000000001</c:v>
                </c:pt>
                <c:pt idx="44964">
                  <c:v>-0.19439999999999999</c:v>
                </c:pt>
                <c:pt idx="44965">
                  <c:v>-0.19031799999999999</c:v>
                </c:pt>
                <c:pt idx="44966">
                  <c:v>-0.186226</c:v>
                </c:pt>
                <c:pt idx="44967">
                  <c:v>-0.18212900000000001</c:v>
                </c:pt>
                <c:pt idx="44968">
                  <c:v>-0.178036</c:v>
                </c:pt>
                <c:pt idx="44969">
                  <c:v>-0.173955</c:v>
                </c:pt>
                <c:pt idx="44970">
                  <c:v>-0.16988900000000001</c:v>
                </c:pt>
                <c:pt idx="44971">
                  <c:v>-0.16583600000000001</c:v>
                </c:pt>
                <c:pt idx="44972">
                  <c:v>-0.16179299999999999</c:v>
                </c:pt>
                <c:pt idx="44973">
                  <c:v>-0.15776299999999999</c:v>
                </c:pt>
                <c:pt idx="44974">
                  <c:v>-0.153754</c:v>
                </c:pt>
                <c:pt idx="44975">
                  <c:v>-0.14977599999999999</c:v>
                </c:pt>
                <c:pt idx="44976">
                  <c:v>-0.14583699999999999</c:v>
                </c:pt>
                <c:pt idx="44977">
                  <c:v>-0.14193700000000001</c:v>
                </c:pt>
                <c:pt idx="44978">
                  <c:v>-0.13807700000000001</c:v>
                </c:pt>
                <c:pt idx="44979">
                  <c:v>-0.134266</c:v>
                </c:pt>
                <c:pt idx="44980">
                  <c:v>-0.13050999999999999</c:v>
                </c:pt>
                <c:pt idx="44981">
                  <c:v>-0.12681400000000001</c:v>
                </c:pt>
                <c:pt idx="44982">
                  <c:v>-0.123182</c:v>
                </c:pt>
                <c:pt idx="44983">
                  <c:v>-0.11962100000000001</c:v>
                </c:pt>
                <c:pt idx="44984">
                  <c:v>-0.11614099999999999</c:v>
                </c:pt>
                <c:pt idx="44985">
                  <c:v>-0.11275300000000001</c:v>
                </c:pt>
                <c:pt idx="44986">
                  <c:v>-0.109459</c:v>
                </c:pt>
                <c:pt idx="44987">
                  <c:v>-0.10625800000000001</c:v>
                </c:pt>
                <c:pt idx="44988">
                  <c:v>-0.103149</c:v>
                </c:pt>
                <c:pt idx="44989">
                  <c:v>-0.100133</c:v>
                </c:pt>
                <c:pt idx="44990">
                  <c:v>-9.7214200000000001E-2</c:v>
                </c:pt>
                <c:pt idx="44991">
                  <c:v>-9.4395599999999996E-2</c:v>
                </c:pt>
                <c:pt idx="44992">
                  <c:v>-9.1683000000000001E-2</c:v>
                </c:pt>
                <c:pt idx="44993">
                  <c:v>-8.9078099999999993E-2</c:v>
                </c:pt>
                <c:pt idx="44994">
                  <c:v>-8.6579500000000004E-2</c:v>
                </c:pt>
                <c:pt idx="44995">
                  <c:v>-8.4189700000000006E-2</c:v>
                </c:pt>
                <c:pt idx="44996">
                  <c:v>-8.1904599999999994E-2</c:v>
                </c:pt>
                <c:pt idx="44997">
                  <c:v>-7.9702499999999996E-2</c:v>
                </c:pt>
                <c:pt idx="44998">
                  <c:v>-7.7581800000000006E-2</c:v>
                </c:pt>
                <c:pt idx="44999">
                  <c:v>-7.5572899999999998E-2</c:v>
                </c:pt>
                <c:pt idx="45000">
                  <c:v>-7.3685799999999996E-2</c:v>
                </c:pt>
                <c:pt idx="45001">
                  <c:v>-7.1911299999999997E-2</c:v>
                </c:pt>
                <c:pt idx="45002">
                  <c:v>-7.0251499999999995E-2</c:v>
                </c:pt>
                <c:pt idx="45003">
                  <c:v>-6.8711700000000001E-2</c:v>
                </c:pt>
                <c:pt idx="45004">
                  <c:v>-6.7294199999999998E-2</c:v>
                </c:pt>
                <c:pt idx="45005">
                  <c:v>-6.6000400000000001E-2</c:v>
                </c:pt>
                <c:pt idx="45006">
                  <c:v>-6.4826999999999996E-2</c:v>
                </c:pt>
                <c:pt idx="45007">
                  <c:v>-6.3767799999999999E-2</c:v>
                </c:pt>
                <c:pt idx="45008">
                  <c:v>-6.2819700000000006E-2</c:v>
                </c:pt>
                <c:pt idx="45009">
                  <c:v>-6.1982099999999998E-2</c:v>
                </c:pt>
                <c:pt idx="45010">
                  <c:v>-6.12534E-2</c:v>
                </c:pt>
                <c:pt idx="45011">
                  <c:v>-6.0632600000000002E-2</c:v>
                </c:pt>
                <c:pt idx="45012">
                  <c:v>-6.0122000000000002E-2</c:v>
                </c:pt>
                <c:pt idx="45013">
                  <c:v>-5.9722900000000002E-2</c:v>
                </c:pt>
                <c:pt idx="45014">
                  <c:v>-5.9432600000000002E-2</c:v>
                </c:pt>
                <c:pt idx="45015">
                  <c:v>-5.9247800000000003E-2</c:v>
                </c:pt>
                <c:pt idx="45016">
                  <c:v>-5.9168900000000003E-2</c:v>
                </c:pt>
                <c:pt idx="45017">
                  <c:v>-5.9198300000000002E-2</c:v>
                </c:pt>
                <c:pt idx="45018">
                  <c:v>-5.9336100000000003E-2</c:v>
                </c:pt>
                <c:pt idx="45019">
                  <c:v>-5.9581000000000002E-2</c:v>
                </c:pt>
                <c:pt idx="45020">
                  <c:v>-5.9934000000000001E-2</c:v>
                </c:pt>
                <c:pt idx="45021">
                  <c:v>-6.0395999999999998E-2</c:v>
                </c:pt>
                <c:pt idx="45022">
                  <c:v>-6.09636E-2</c:v>
                </c:pt>
                <c:pt idx="45023">
                  <c:v>-6.1630699999999997E-2</c:v>
                </c:pt>
                <c:pt idx="45024">
                  <c:v>-6.2392400000000001E-2</c:v>
                </c:pt>
                <c:pt idx="45025">
                  <c:v>-6.3246399999999994E-2</c:v>
                </c:pt>
                <c:pt idx="45026">
                  <c:v>-6.4191100000000001E-2</c:v>
                </c:pt>
                <c:pt idx="45027">
                  <c:v>-6.5226400000000004E-2</c:v>
                </c:pt>
                <c:pt idx="45028">
                  <c:v>-6.6355899999999995E-2</c:v>
                </c:pt>
                <c:pt idx="45029">
                  <c:v>-6.7584400000000003E-2</c:v>
                </c:pt>
                <c:pt idx="45030">
                  <c:v>-6.8911500000000001E-2</c:v>
                </c:pt>
                <c:pt idx="45031">
                  <c:v>-7.0329100000000005E-2</c:v>
                </c:pt>
                <c:pt idx="45032">
                  <c:v>-7.1828600000000006E-2</c:v>
                </c:pt>
                <c:pt idx="45033">
                  <c:v>-7.3403700000000002E-2</c:v>
                </c:pt>
                <c:pt idx="45034">
                  <c:v>-7.5035400000000002E-2</c:v>
                </c:pt>
                <c:pt idx="45035">
                  <c:v>-7.6704900000000006E-2</c:v>
                </c:pt>
                <c:pt idx="45036">
                  <c:v>-7.8423400000000004E-2</c:v>
                </c:pt>
                <c:pt idx="45037">
                  <c:v>-8.0203700000000003E-2</c:v>
                </c:pt>
                <c:pt idx="45038">
                  <c:v>-8.2033700000000001E-2</c:v>
                </c:pt>
                <c:pt idx="45039">
                  <c:v>-8.3904800000000002E-2</c:v>
                </c:pt>
                <c:pt idx="45040">
                  <c:v>-8.5820099999999996E-2</c:v>
                </c:pt>
                <c:pt idx="45041">
                  <c:v>-8.7780499999999997E-2</c:v>
                </c:pt>
                <c:pt idx="45042">
                  <c:v>-8.9782000000000001E-2</c:v>
                </c:pt>
                <c:pt idx="45043">
                  <c:v>-9.1818800000000006E-2</c:v>
                </c:pt>
                <c:pt idx="45044">
                  <c:v>-9.3886999999999998E-2</c:v>
                </c:pt>
                <c:pt idx="45045">
                  <c:v>-9.5984600000000003E-2</c:v>
                </c:pt>
                <c:pt idx="45046">
                  <c:v>-9.8107399999999997E-2</c:v>
                </c:pt>
                <c:pt idx="45047">
                  <c:v>-0.10025199999999999</c:v>
                </c:pt>
                <c:pt idx="45048">
                  <c:v>-0.10241599999999999</c:v>
                </c:pt>
                <c:pt idx="45049">
                  <c:v>-0.104599</c:v>
                </c:pt>
                <c:pt idx="45050">
                  <c:v>-0.106797</c:v>
                </c:pt>
                <c:pt idx="45051">
                  <c:v>-0.109004</c:v>
                </c:pt>
                <c:pt idx="45052">
                  <c:v>-0.111218</c:v>
                </c:pt>
                <c:pt idx="45053">
                  <c:v>-0.113439</c:v>
                </c:pt>
                <c:pt idx="45054">
                  <c:v>-0.115665</c:v>
                </c:pt>
                <c:pt idx="45055">
                  <c:v>-0.117892</c:v>
                </c:pt>
                <c:pt idx="45056">
                  <c:v>-0.120117</c:v>
                </c:pt>
                <c:pt idx="45057">
                  <c:v>-0.122335</c:v>
                </c:pt>
                <c:pt idx="45058">
                  <c:v>-0.124542</c:v>
                </c:pt>
                <c:pt idx="45059">
                  <c:v>-0.12673799999999999</c:v>
                </c:pt>
                <c:pt idx="45060">
                  <c:v>-0.128917</c:v>
                </c:pt>
                <c:pt idx="45061">
                  <c:v>-0.131074</c:v>
                </c:pt>
                <c:pt idx="45062">
                  <c:v>-0.133212</c:v>
                </c:pt>
                <c:pt idx="45063">
                  <c:v>-0.135327</c:v>
                </c:pt>
                <c:pt idx="45064">
                  <c:v>-0.13741600000000001</c:v>
                </c:pt>
                <c:pt idx="45065">
                  <c:v>-0.13947799999999999</c:v>
                </c:pt>
                <c:pt idx="45066">
                  <c:v>-0.141514</c:v>
                </c:pt>
                <c:pt idx="45067">
                  <c:v>-0.14352500000000001</c:v>
                </c:pt>
                <c:pt idx="45068">
                  <c:v>-0.14551</c:v>
                </c:pt>
                <c:pt idx="45069">
                  <c:v>-0.14746400000000001</c:v>
                </c:pt>
                <c:pt idx="45070">
                  <c:v>-0.14938399999999999</c:v>
                </c:pt>
                <c:pt idx="45071">
                  <c:v>-0.15126600000000001</c:v>
                </c:pt>
                <c:pt idx="45072">
                  <c:v>-0.15310699999999999</c:v>
                </c:pt>
                <c:pt idx="45073">
                  <c:v>-0.15490499999999999</c:v>
                </c:pt>
                <c:pt idx="45074">
                  <c:v>-0.156663</c:v>
                </c:pt>
                <c:pt idx="45075">
                  <c:v>-0.15837899999999999</c:v>
                </c:pt>
                <c:pt idx="45076">
                  <c:v>-0.160051</c:v>
                </c:pt>
                <c:pt idx="45077">
                  <c:v>-0.16167599999999999</c:v>
                </c:pt>
                <c:pt idx="45078">
                  <c:v>-0.16325000000000001</c:v>
                </c:pt>
                <c:pt idx="45079">
                  <c:v>-0.164771</c:v>
                </c:pt>
                <c:pt idx="45080">
                  <c:v>-0.166239</c:v>
                </c:pt>
                <c:pt idx="45081">
                  <c:v>-0.16765099999999999</c:v>
                </c:pt>
                <c:pt idx="45082">
                  <c:v>-0.16900599999999999</c:v>
                </c:pt>
                <c:pt idx="45083">
                  <c:v>-0.17030500000000001</c:v>
                </c:pt>
                <c:pt idx="45084">
                  <c:v>-0.171545</c:v>
                </c:pt>
                <c:pt idx="45085">
                  <c:v>-0.17272999999999999</c:v>
                </c:pt>
                <c:pt idx="45086">
                  <c:v>-0.17386199999999999</c:v>
                </c:pt>
                <c:pt idx="45087">
                  <c:v>-0.17494000000000001</c:v>
                </c:pt>
                <c:pt idx="45088">
                  <c:v>-0.17596400000000001</c:v>
                </c:pt>
                <c:pt idx="45089">
                  <c:v>-0.17693800000000001</c:v>
                </c:pt>
                <c:pt idx="45090">
                  <c:v>-0.17786399999999999</c:v>
                </c:pt>
                <c:pt idx="45091">
                  <c:v>-0.17874300000000001</c:v>
                </c:pt>
                <c:pt idx="45092">
                  <c:v>-0.17957699999999999</c:v>
                </c:pt>
                <c:pt idx="45093">
                  <c:v>-0.180369</c:v>
                </c:pt>
                <c:pt idx="45094">
                  <c:v>-0.181121</c:v>
                </c:pt>
                <c:pt idx="45095">
                  <c:v>-0.181834</c:v>
                </c:pt>
                <c:pt idx="45096">
                  <c:v>-0.18251200000000001</c:v>
                </c:pt>
                <c:pt idx="45097">
                  <c:v>-0.18315799999999999</c:v>
                </c:pt>
                <c:pt idx="45098">
                  <c:v>-0.18377299999999999</c:v>
                </c:pt>
                <c:pt idx="45099">
                  <c:v>-0.184359</c:v>
                </c:pt>
                <c:pt idx="45100">
                  <c:v>-0.184919</c:v>
                </c:pt>
                <c:pt idx="45101">
                  <c:v>-0.185449</c:v>
                </c:pt>
                <c:pt idx="45102">
                  <c:v>-0.18595100000000001</c:v>
                </c:pt>
                <c:pt idx="45103">
                  <c:v>-0.18642800000000001</c:v>
                </c:pt>
                <c:pt idx="45104">
                  <c:v>-0.18688299999999999</c:v>
                </c:pt>
                <c:pt idx="45105">
                  <c:v>-0.18731999999999999</c:v>
                </c:pt>
                <c:pt idx="45106">
                  <c:v>-0.18773699999999999</c:v>
                </c:pt>
                <c:pt idx="45107">
                  <c:v>-0.188135</c:v>
                </c:pt>
                <c:pt idx="45108">
                  <c:v>-0.18851399999999999</c:v>
                </c:pt>
                <c:pt idx="45109">
                  <c:v>-0.18887499999999999</c:v>
                </c:pt>
                <c:pt idx="45110">
                  <c:v>-0.189218</c:v>
                </c:pt>
                <c:pt idx="45111">
                  <c:v>-0.18954699999999999</c:v>
                </c:pt>
                <c:pt idx="45112">
                  <c:v>-0.18986600000000001</c:v>
                </c:pt>
                <c:pt idx="45113">
                  <c:v>-0.19017800000000001</c:v>
                </c:pt>
                <c:pt idx="45114">
                  <c:v>-0.19048499999999999</c:v>
                </c:pt>
                <c:pt idx="45115">
                  <c:v>-0.19078400000000001</c:v>
                </c:pt>
                <c:pt idx="45116">
                  <c:v>-0.19107399999999999</c:v>
                </c:pt>
                <c:pt idx="45117">
                  <c:v>-0.191354</c:v>
                </c:pt>
                <c:pt idx="45118">
                  <c:v>-0.19162399999999999</c:v>
                </c:pt>
                <c:pt idx="45119">
                  <c:v>-0.191886</c:v>
                </c:pt>
                <c:pt idx="45120">
                  <c:v>-0.192138</c:v>
                </c:pt>
                <c:pt idx="45121">
                  <c:v>-0.19238</c:v>
                </c:pt>
                <c:pt idx="45122">
                  <c:v>-0.19261600000000001</c:v>
                </c:pt>
                <c:pt idx="45123">
                  <c:v>-0.19284999999999999</c:v>
                </c:pt>
                <c:pt idx="45124">
                  <c:v>-0.193082</c:v>
                </c:pt>
                <c:pt idx="45125">
                  <c:v>-0.19331200000000001</c:v>
                </c:pt>
                <c:pt idx="45126">
                  <c:v>-0.19353899999999999</c:v>
                </c:pt>
                <c:pt idx="45127">
                  <c:v>-0.19376499999999999</c:v>
                </c:pt>
                <c:pt idx="45128">
                  <c:v>-0.19398799999999999</c:v>
                </c:pt>
                <c:pt idx="45129">
                  <c:v>-0.19420699999999999</c:v>
                </c:pt>
                <c:pt idx="45130">
                  <c:v>-0.19442400000000001</c:v>
                </c:pt>
                <c:pt idx="45131">
                  <c:v>-0.19464500000000001</c:v>
                </c:pt>
                <c:pt idx="45132">
                  <c:v>-0.19486899999999999</c:v>
                </c:pt>
                <c:pt idx="45133">
                  <c:v>-0.19509699999999999</c:v>
                </c:pt>
                <c:pt idx="45134">
                  <c:v>-0.195327</c:v>
                </c:pt>
                <c:pt idx="45135">
                  <c:v>-0.19555800000000001</c:v>
                </c:pt>
                <c:pt idx="45136">
                  <c:v>-0.19578799999999999</c:v>
                </c:pt>
                <c:pt idx="45137">
                  <c:v>-0.196016</c:v>
                </c:pt>
                <c:pt idx="45138">
                  <c:v>-0.196239</c:v>
                </c:pt>
                <c:pt idx="45139">
                  <c:v>-0.19645599999999999</c:v>
                </c:pt>
                <c:pt idx="45140">
                  <c:v>-0.19666900000000001</c:v>
                </c:pt>
                <c:pt idx="45141">
                  <c:v>-0.196878</c:v>
                </c:pt>
                <c:pt idx="45142">
                  <c:v>-0.19708400000000001</c:v>
                </c:pt>
                <c:pt idx="45143">
                  <c:v>-0.19728299999999999</c:v>
                </c:pt>
                <c:pt idx="45144">
                  <c:v>-0.19747500000000001</c:v>
                </c:pt>
                <c:pt idx="45145">
                  <c:v>-0.197658</c:v>
                </c:pt>
                <c:pt idx="45146">
                  <c:v>-0.19783200000000001</c:v>
                </c:pt>
                <c:pt idx="45147">
                  <c:v>-0.197995</c:v>
                </c:pt>
                <c:pt idx="45148">
                  <c:v>-0.19814799999999999</c:v>
                </c:pt>
                <c:pt idx="45149">
                  <c:v>-0.19828899999999999</c:v>
                </c:pt>
                <c:pt idx="45150">
                  <c:v>-0.19841800000000001</c:v>
                </c:pt>
                <c:pt idx="45151">
                  <c:v>-0.19853199999999999</c:v>
                </c:pt>
                <c:pt idx="45152">
                  <c:v>-0.198627</c:v>
                </c:pt>
                <c:pt idx="45153">
                  <c:v>-0.19870099999999999</c:v>
                </c:pt>
                <c:pt idx="45154">
                  <c:v>-0.19874900000000001</c:v>
                </c:pt>
                <c:pt idx="45155">
                  <c:v>-0.198771</c:v>
                </c:pt>
                <c:pt idx="45156">
                  <c:v>-0.198765</c:v>
                </c:pt>
                <c:pt idx="45157">
                  <c:v>-0.19872999999999999</c:v>
                </c:pt>
                <c:pt idx="45158">
                  <c:v>-0.198661</c:v>
                </c:pt>
                <c:pt idx="45159">
                  <c:v>-0.19855400000000001</c:v>
                </c:pt>
                <c:pt idx="45160">
                  <c:v>-0.198411</c:v>
                </c:pt>
                <c:pt idx="45161">
                  <c:v>-0.19823199999999999</c:v>
                </c:pt>
                <c:pt idx="45162">
                  <c:v>-0.198015</c:v>
                </c:pt>
                <c:pt idx="45163">
                  <c:v>-0.19775799999999999</c:v>
                </c:pt>
                <c:pt idx="45164">
                  <c:v>-0.19745699999999999</c:v>
                </c:pt>
                <c:pt idx="45165">
                  <c:v>-0.19710800000000001</c:v>
                </c:pt>
                <c:pt idx="45166">
                  <c:v>-0.196713</c:v>
                </c:pt>
                <c:pt idx="45167">
                  <c:v>-0.196269</c:v>
                </c:pt>
                <c:pt idx="45168">
                  <c:v>-0.195773</c:v>
                </c:pt>
                <c:pt idx="45169">
                  <c:v>-0.19522400000000001</c:v>
                </c:pt>
                <c:pt idx="45170">
                  <c:v>-0.19461999999999999</c:v>
                </c:pt>
                <c:pt idx="45171">
                  <c:v>-0.19395999999999999</c:v>
                </c:pt>
                <c:pt idx="45172">
                  <c:v>-0.193243</c:v>
                </c:pt>
                <c:pt idx="45173">
                  <c:v>-0.192465</c:v>
                </c:pt>
                <c:pt idx="45174">
                  <c:v>-0.19162299999999999</c:v>
                </c:pt>
                <c:pt idx="45175">
                  <c:v>-0.19071399999999999</c:v>
                </c:pt>
                <c:pt idx="45176">
                  <c:v>-0.18973899999999999</c:v>
                </c:pt>
                <c:pt idx="45177">
                  <c:v>-0.188696</c:v>
                </c:pt>
                <c:pt idx="45178">
                  <c:v>-0.18756500000000001</c:v>
                </c:pt>
                <c:pt idx="45179">
                  <c:v>-0.186333</c:v>
                </c:pt>
                <c:pt idx="45180">
                  <c:v>-0.18502099999999999</c:v>
                </c:pt>
                <c:pt idx="45181">
                  <c:v>-0.18363599999999999</c:v>
                </c:pt>
                <c:pt idx="45182">
                  <c:v>-0.18216499999999999</c:v>
                </c:pt>
                <c:pt idx="45183">
                  <c:v>-0.18060499999999999</c:v>
                </c:pt>
                <c:pt idx="45184">
                  <c:v>-0.17896000000000001</c:v>
                </c:pt>
                <c:pt idx="45185">
                  <c:v>-0.17723</c:v>
                </c:pt>
                <c:pt idx="45186">
                  <c:v>-0.17541399999999999</c:v>
                </c:pt>
                <c:pt idx="45187">
                  <c:v>-0.173511</c:v>
                </c:pt>
                <c:pt idx="45188">
                  <c:v>-0.171516</c:v>
                </c:pt>
                <c:pt idx="45189">
                  <c:v>-0.169428</c:v>
                </c:pt>
                <c:pt idx="45190">
                  <c:v>-0.16724600000000001</c:v>
                </c:pt>
                <c:pt idx="45191">
                  <c:v>-0.164969</c:v>
                </c:pt>
                <c:pt idx="45192">
                  <c:v>-0.16259799999999999</c:v>
                </c:pt>
                <c:pt idx="45193">
                  <c:v>-0.160133</c:v>
                </c:pt>
                <c:pt idx="45194">
                  <c:v>-0.157578</c:v>
                </c:pt>
                <c:pt idx="45195">
                  <c:v>-0.15493199999999999</c:v>
                </c:pt>
                <c:pt idx="45196">
                  <c:v>-0.152198</c:v>
                </c:pt>
                <c:pt idx="45197">
                  <c:v>-0.14937700000000001</c:v>
                </c:pt>
                <c:pt idx="45198">
                  <c:v>-0.14647199999999999</c:v>
                </c:pt>
                <c:pt idx="45199">
                  <c:v>-0.143486</c:v>
                </c:pt>
                <c:pt idx="45200">
                  <c:v>-0.14042099999999999</c:v>
                </c:pt>
                <c:pt idx="45201">
                  <c:v>-0.13727800000000001</c:v>
                </c:pt>
                <c:pt idx="45202">
                  <c:v>-0.13405800000000001</c:v>
                </c:pt>
                <c:pt idx="45203">
                  <c:v>-0.13076199999999999</c:v>
                </c:pt>
                <c:pt idx="45204">
                  <c:v>-0.12739400000000001</c:v>
                </c:pt>
                <c:pt idx="45205">
                  <c:v>-0.12395200000000001</c:v>
                </c:pt>
                <c:pt idx="45206">
                  <c:v>-0.120436</c:v>
                </c:pt>
                <c:pt idx="45207">
                  <c:v>-0.11684799999999999</c:v>
                </c:pt>
                <c:pt idx="45208">
                  <c:v>-0.11319</c:v>
                </c:pt>
                <c:pt idx="45209">
                  <c:v>-0.10946599999999999</c:v>
                </c:pt>
                <c:pt idx="45210">
                  <c:v>-0.10567699999999999</c:v>
                </c:pt>
                <c:pt idx="45211">
                  <c:v>-0.101826</c:v>
                </c:pt>
                <c:pt idx="45212">
                  <c:v>-9.7914699999999993E-2</c:v>
                </c:pt>
                <c:pt idx="45213">
                  <c:v>-9.3946600000000005E-2</c:v>
                </c:pt>
                <c:pt idx="45214">
                  <c:v>-8.9928400000000006E-2</c:v>
                </c:pt>
                <c:pt idx="45215">
                  <c:v>-8.5853200000000005E-2</c:v>
                </c:pt>
                <c:pt idx="45216">
                  <c:v>-8.1702700000000003E-2</c:v>
                </c:pt>
                <c:pt idx="45217">
                  <c:v>-7.7485100000000001E-2</c:v>
                </c:pt>
                <c:pt idx="45218">
                  <c:v>-7.3224399999999995E-2</c:v>
                </c:pt>
                <c:pt idx="45219">
                  <c:v>-6.8919999999999995E-2</c:v>
                </c:pt>
                <c:pt idx="45220">
                  <c:v>-6.4566200000000004E-2</c:v>
                </c:pt>
                <c:pt idx="45221">
                  <c:v>-6.0171000000000002E-2</c:v>
                </c:pt>
                <c:pt idx="45222">
                  <c:v>-5.5742800000000002E-2</c:v>
                </c:pt>
                <c:pt idx="45223">
                  <c:v>-5.1284900000000001E-2</c:v>
                </c:pt>
                <c:pt idx="45224">
                  <c:v>-4.6799599999999997E-2</c:v>
                </c:pt>
                <c:pt idx="45225">
                  <c:v>-4.2289399999999998E-2</c:v>
                </c:pt>
                <c:pt idx="45226">
                  <c:v>-3.7756699999999997E-2</c:v>
                </c:pt>
                <c:pt idx="45227">
                  <c:v>-3.3204699999999997E-2</c:v>
                </c:pt>
                <c:pt idx="45228">
                  <c:v>-2.86374E-2</c:v>
                </c:pt>
                <c:pt idx="45229">
                  <c:v>-2.4058900000000001E-2</c:v>
                </c:pt>
                <c:pt idx="45230">
                  <c:v>-1.94743E-2</c:v>
                </c:pt>
                <c:pt idx="45231">
                  <c:v>-1.4890499999999999E-2</c:v>
                </c:pt>
                <c:pt idx="45232">
                  <c:v>-1.0315400000000001E-2</c:v>
                </c:pt>
                <c:pt idx="45233" formatCode="0.00E+00">
                  <c:v>-5.7562300000000002E-3</c:v>
                </c:pt>
                <c:pt idx="45234" formatCode="0.00E+00">
                  <c:v>-1.21985E-3</c:v>
                </c:pt>
                <c:pt idx="45235" formatCode="0.00E+00">
                  <c:v>3.28758E-3</c:v>
                </c:pt>
                <c:pt idx="45236" formatCode="0.00E+00">
                  <c:v>7.7618599999999998E-3</c:v>
                </c:pt>
                <c:pt idx="45237">
                  <c:v>1.2200000000000001E-2</c:v>
                </c:pt>
                <c:pt idx="45238">
                  <c:v>1.6599099999999999E-2</c:v>
                </c:pt>
                <c:pt idx="45239">
                  <c:v>2.0954899999999999E-2</c:v>
                </c:pt>
                <c:pt idx="45240">
                  <c:v>2.5262900000000001E-2</c:v>
                </c:pt>
                <c:pt idx="45241">
                  <c:v>2.9518900000000001E-2</c:v>
                </c:pt>
                <c:pt idx="45242">
                  <c:v>3.3718100000000001E-2</c:v>
                </c:pt>
                <c:pt idx="45243">
                  <c:v>3.7855399999999997E-2</c:v>
                </c:pt>
                <c:pt idx="45244">
                  <c:v>4.1927699999999998E-2</c:v>
                </c:pt>
                <c:pt idx="45245">
                  <c:v>4.5934000000000003E-2</c:v>
                </c:pt>
                <c:pt idx="45246">
                  <c:v>4.9871800000000001E-2</c:v>
                </c:pt>
                <c:pt idx="45247">
                  <c:v>5.3737500000000001E-2</c:v>
                </c:pt>
                <c:pt idx="45248">
                  <c:v>5.7527399999999999E-2</c:v>
                </c:pt>
                <c:pt idx="45249">
                  <c:v>6.1237199999999999E-2</c:v>
                </c:pt>
                <c:pt idx="45250">
                  <c:v>6.4861100000000005E-2</c:v>
                </c:pt>
                <c:pt idx="45251">
                  <c:v>6.8392999999999995E-2</c:v>
                </c:pt>
                <c:pt idx="45252">
                  <c:v>7.1829500000000004E-2</c:v>
                </c:pt>
                <c:pt idx="45253">
                  <c:v>7.5168899999999997E-2</c:v>
                </c:pt>
                <c:pt idx="45254">
                  <c:v>7.8408099999999994E-2</c:v>
                </c:pt>
                <c:pt idx="45255">
                  <c:v>8.15414E-2</c:v>
                </c:pt>
                <c:pt idx="45256">
                  <c:v>8.4562799999999994E-2</c:v>
                </c:pt>
                <c:pt idx="45257">
                  <c:v>8.74669E-2</c:v>
                </c:pt>
                <c:pt idx="45258">
                  <c:v>9.0249700000000002E-2</c:v>
                </c:pt>
                <c:pt idx="45259">
                  <c:v>9.2909000000000005E-2</c:v>
                </c:pt>
                <c:pt idx="45260">
                  <c:v>9.5443E-2</c:v>
                </c:pt>
                <c:pt idx="45261">
                  <c:v>9.7849000000000005E-2</c:v>
                </c:pt>
                <c:pt idx="45262">
                  <c:v>0.100124</c:v>
                </c:pt>
                <c:pt idx="45263">
                  <c:v>0.10226399999999999</c:v>
                </c:pt>
                <c:pt idx="45264">
                  <c:v>0.104266</c:v>
                </c:pt>
                <c:pt idx="45265">
                  <c:v>0.106129</c:v>
                </c:pt>
                <c:pt idx="45266">
                  <c:v>0.10785</c:v>
                </c:pt>
                <c:pt idx="45267">
                  <c:v>0.109427</c:v>
                </c:pt>
                <c:pt idx="45268">
                  <c:v>0.110856</c:v>
                </c:pt>
                <c:pt idx="45269">
                  <c:v>0.112136</c:v>
                </c:pt>
                <c:pt idx="45270">
                  <c:v>0.113262</c:v>
                </c:pt>
                <c:pt idx="45271">
                  <c:v>0.114234</c:v>
                </c:pt>
                <c:pt idx="45272">
                  <c:v>0.115052</c:v>
                </c:pt>
                <c:pt idx="45273">
                  <c:v>0.115715</c:v>
                </c:pt>
                <c:pt idx="45274">
                  <c:v>0.11622300000000001</c:v>
                </c:pt>
                <c:pt idx="45275">
                  <c:v>0.116574</c:v>
                </c:pt>
                <c:pt idx="45276">
                  <c:v>0.11676599999999999</c:v>
                </c:pt>
                <c:pt idx="45277">
                  <c:v>0.116798</c:v>
                </c:pt>
                <c:pt idx="45278">
                  <c:v>0.11666700000000001</c:v>
                </c:pt>
                <c:pt idx="45279">
                  <c:v>0.11637500000000001</c:v>
                </c:pt>
                <c:pt idx="45280">
                  <c:v>0.11591899999999999</c:v>
                </c:pt>
                <c:pt idx="45281">
                  <c:v>0.115301</c:v>
                </c:pt>
                <c:pt idx="45282">
                  <c:v>0.114523</c:v>
                </c:pt>
                <c:pt idx="45283">
                  <c:v>0.11358799999999999</c:v>
                </c:pt>
                <c:pt idx="45284">
                  <c:v>0.112498</c:v>
                </c:pt>
                <c:pt idx="45285">
                  <c:v>0.111252</c:v>
                </c:pt>
                <c:pt idx="45286">
                  <c:v>0.109851</c:v>
                </c:pt>
                <c:pt idx="45287">
                  <c:v>0.108295</c:v>
                </c:pt>
                <c:pt idx="45288">
                  <c:v>0.106584</c:v>
                </c:pt>
                <c:pt idx="45289">
                  <c:v>0.10471999999999999</c:v>
                </c:pt>
                <c:pt idx="45290">
                  <c:v>0.10270799999999999</c:v>
                </c:pt>
                <c:pt idx="45291">
                  <c:v>0.100551</c:v>
                </c:pt>
                <c:pt idx="45292">
                  <c:v>9.8250299999999999E-2</c:v>
                </c:pt>
                <c:pt idx="45293">
                  <c:v>9.5805600000000005E-2</c:v>
                </c:pt>
                <c:pt idx="45294">
                  <c:v>9.3217700000000001E-2</c:v>
                </c:pt>
                <c:pt idx="45295">
                  <c:v>9.0488100000000002E-2</c:v>
                </c:pt>
                <c:pt idx="45296">
                  <c:v>8.7620500000000004E-2</c:v>
                </c:pt>
                <c:pt idx="45297">
                  <c:v>8.4619100000000003E-2</c:v>
                </c:pt>
                <c:pt idx="45298">
                  <c:v>8.1488199999999997E-2</c:v>
                </c:pt>
                <c:pt idx="45299">
                  <c:v>7.8231899999999993E-2</c:v>
                </c:pt>
                <c:pt idx="45300">
                  <c:v>7.4853299999999998E-2</c:v>
                </c:pt>
                <c:pt idx="45301">
                  <c:v>7.1355199999999994E-2</c:v>
                </c:pt>
                <c:pt idx="45302">
                  <c:v>6.7740300000000003E-2</c:v>
                </c:pt>
                <c:pt idx="45303">
                  <c:v>6.4011299999999993E-2</c:v>
                </c:pt>
                <c:pt idx="45304">
                  <c:v>6.0170899999999999E-2</c:v>
                </c:pt>
                <c:pt idx="45305">
                  <c:v>5.6222500000000002E-2</c:v>
                </c:pt>
                <c:pt idx="45306">
                  <c:v>5.2171200000000001E-2</c:v>
                </c:pt>
                <c:pt idx="45307">
                  <c:v>4.80217E-2</c:v>
                </c:pt>
                <c:pt idx="45308">
                  <c:v>4.3778400000000002E-2</c:v>
                </c:pt>
                <c:pt idx="45309">
                  <c:v>3.9446799999999997E-2</c:v>
                </c:pt>
                <c:pt idx="45310">
                  <c:v>3.5032399999999998E-2</c:v>
                </c:pt>
                <c:pt idx="45311">
                  <c:v>3.0539799999999999E-2</c:v>
                </c:pt>
                <c:pt idx="45312">
                  <c:v>2.5973400000000001E-2</c:v>
                </c:pt>
                <c:pt idx="45313">
                  <c:v>2.1337999999999999E-2</c:v>
                </c:pt>
                <c:pt idx="45314">
                  <c:v>1.6638300000000002E-2</c:v>
                </c:pt>
                <c:pt idx="45315">
                  <c:v>1.1879499999999999E-2</c:v>
                </c:pt>
                <c:pt idx="45316" formatCode="0.00E+00">
                  <c:v>7.0664200000000003E-3</c:v>
                </c:pt>
                <c:pt idx="45317" formatCode="0.00E+00">
                  <c:v>2.2034899999999998E-3</c:v>
                </c:pt>
                <c:pt idx="45318" formatCode="0.00E+00">
                  <c:v>-2.70484E-3</c:v>
                </c:pt>
                <c:pt idx="45319" formatCode="0.00E+00">
                  <c:v>-7.6529500000000004E-3</c:v>
                </c:pt>
                <c:pt idx="45320">
                  <c:v>-1.26347E-2</c:v>
                </c:pt>
                <c:pt idx="45321">
                  <c:v>-1.7644300000000002E-2</c:v>
                </c:pt>
                <c:pt idx="45322">
                  <c:v>-2.2676499999999999E-2</c:v>
                </c:pt>
                <c:pt idx="45323">
                  <c:v>-2.77256E-2</c:v>
                </c:pt>
                <c:pt idx="45324">
                  <c:v>-3.2785599999999998E-2</c:v>
                </c:pt>
                <c:pt idx="45325">
                  <c:v>-3.7850200000000001E-2</c:v>
                </c:pt>
                <c:pt idx="45326">
                  <c:v>-4.2913300000000001E-2</c:v>
                </c:pt>
                <c:pt idx="45327">
                  <c:v>-4.7967799999999998E-2</c:v>
                </c:pt>
                <c:pt idx="45328">
                  <c:v>-5.3007100000000001E-2</c:v>
                </c:pt>
                <c:pt idx="45329">
                  <c:v>-5.8025500000000001E-2</c:v>
                </c:pt>
                <c:pt idx="45330">
                  <c:v>-6.3017400000000001E-2</c:v>
                </c:pt>
                <c:pt idx="45331">
                  <c:v>-6.7976900000000007E-2</c:v>
                </c:pt>
                <c:pt idx="45332">
                  <c:v>-7.2897699999999996E-2</c:v>
                </c:pt>
                <c:pt idx="45333">
                  <c:v>-7.7773800000000004E-2</c:v>
                </c:pt>
                <c:pt idx="45334">
                  <c:v>-8.2599900000000004E-2</c:v>
                </c:pt>
                <c:pt idx="45335">
                  <c:v>-8.7371500000000005E-2</c:v>
                </c:pt>
                <c:pt idx="45336">
                  <c:v>-9.2083399999999996E-2</c:v>
                </c:pt>
                <c:pt idx="45337">
                  <c:v>-9.6729599999999999E-2</c:v>
                </c:pt>
                <c:pt idx="45338">
                  <c:v>-0.10130400000000001</c:v>
                </c:pt>
                <c:pt idx="45339">
                  <c:v>-0.10580100000000001</c:v>
                </c:pt>
                <c:pt idx="45340">
                  <c:v>-0.11021599999999999</c:v>
                </c:pt>
                <c:pt idx="45341">
                  <c:v>-0.114542</c:v>
                </c:pt>
                <c:pt idx="45342">
                  <c:v>-0.11877600000000001</c:v>
                </c:pt>
                <c:pt idx="45343">
                  <c:v>-0.12291199999999999</c:v>
                </c:pt>
                <c:pt idx="45344">
                  <c:v>-0.126944</c:v>
                </c:pt>
                <c:pt idx="45345">
                  <c:v>-0.13086700000000001</c:v>
                </c:pt>
                <c:pt idx="45346">
                  <c:v>-0.13467399999999999</c:v>
                </c:pt>
                <c:pt idx="45347">
                  <c:v>-0.13836200000000001</c:v>
                </c:pt>
                <c:pt idx="45348">
                  <c:v>-0.141928</c:v>
                </c:pt>
                <c:pt idx="45349">
                  <c:v>-0.145366</c:v>
                </c:pt>
                <c:pt idx="45350">
                  <c:v>-0.148673</c:v>
                </c:pt>
                <c:pt idx="45351">
                  <c:v>-0.151842</c:v>
                </c:pt>
                <c:pt idx="45352">
                  <c:v>-0.15487200000000001</c:v>
                </c:pt>
                <c:pt idx="45353">
                  <c:v>-0.15775700000000001</c:v>
                </c:pt>
                <c:pt idx="45354">
                  <c:v>-0.160496</c:v>
                </c:pt>
                <c:pt idx="45355">
                  <c:v>-0.16308300000000001</c:v>
                </c:pt>
                <c:pt idx="45356">
                  <c:v>-0.165516</c:v>
                </c:pt>
                <c:pt idx="45357">
                  <c:v>-0.167791</c:v>
                </c:pt>
                <c:pt idx="45358">
                  <c:v>-0.169905</c:v>
                </c:pt>
                <c:pt idx="45359">
                  <c:v>-0.17185600000000001</c:v>
                </c:pt>
                <c:pt idx="45360">
                  <c:v>-0.17364099999999999</c:v>
                </c:pt>
                <c:pt idx="45361">
                  <c:v>-0.175258</c:v>
                </c:pt>
                <c:pt idx="45362">
                  <c:v>-0.176703</c:v>
                </c:pt>
                <c:pt idx="45363">
                  <c:v>-0.17797499999999999</c:v>
                </c:pt>
                <c:pt idx="45364">
                  <c:v>-0.17907000000000001</c:v>
                </c:pt>
                <c:pt idx="45365">
                  <c:v>-0.17998700000000001</c:v>
                </c:pt>
                <c:pt idx="45366">
                  <c:v>-0.180724</c:v>
                </c:pt>
                <c:pt idx="45367">
                  <c:v>-0.181282</c:v>
                </c:pt>
                <c:pt idx="45368">
                  <c:v>-0.18165899999999999</c:v>
                </c:pt>
                <c:pt idx="45369">
                  <c:v>-0.18185299999999999</c:v>
                </c:pt>
                <c:pt idx="45370">
                  <c:v>-0.181864</c:v>
                </c:pt>
                <c:pt idx="45371">
                  <c:v>-0.18169299999999999</c:v>
                </c:pt>
                <c:pt idx="45372">
                  <c:v>-0.181339</c:v>
                </c:pt>
                <c:pt idx="45373">
                  <c:v>-0.18080199999999999</c:v>
                </c:pt>
                <c:pt idx="45374">
                  <c:v>-0.18008099999999999</c:v>
                </c:pt>
                <c:pt idx="45375">
                  <c:v>-0.179176</c:v>
                </c:pt>
                <c:pt idx="45376">
                  <c:v>-0.178087</c:v>
                </c:pt>
                <c:pt idx="45377">
                  <c:v>-0.176819</c:v>
                </c:pt>
                <c:pt idx="45378">
                  <c:v>-0.17537</c:v>
                </c:pt>
                <c:pt idx="45379">
                  <c:v>-0.17374200000000001</c:v>
                </c:pt>
                <c:pt idx="45380">
                  <c:v>-0.17193600000000001</c:v>
                </c:pt>
                <c:pt idx="45381">
                  <c:v>-0.16995399999999999</c:v>
                </c:pt>
                <c:pt idx="45382">
                  <c:v>-0.167797</c:v>
                </c:pt>
                <c:pt idx="45383">
                  <c:v>-0.165466</c:v>
                </c:pt>
                <c:pt idx="45384">
                  <c:v>-0.16296099999999999</c:v>
                </c:pt>
                <c:pt idx="45385">
                  <c:v>-0.16028400000000001</c:v>
                </c:pt>
                <c:pt idx="45386">
                  <c:v>-0.15743799999999999</c:v>
                </c:pt>
                <c:pt idx="45387">
                  <c:v>-0.15442400000000001</c:v>
                </c:pt>
                <c:pt idx="45388">
                  <c:v>-0.15124599999999999</c:v>
                </c:pt>
                <c:pt idx="45389">
                  <c:v>-0.14790600000000001</c:v>
                </c:pt>
                <c:pt idx="45390">
                  <c:v>-0.14440800000000001</c:v>
                </c:pt>
                <c:pt idx="45391">
                  <c:v>-0.14075499999999999</c:v>
                </c:pt>
                <c:pt idx="45392">
                  <c:v>-0.13695099999999999</c:v>
                </c:pt>
                <c:pt idx="45393">
                  <c:v>-0.13299800000000001</c:v>
                </c:pt>
                <c:pt idx="45394">
                  <c:v>-0.12889999999999999</c:v>
                </c:pt>
                <c:pt idx="45395">
                  <c:v>-0.12466000000000001</c:v>
                </c:pt>
                <c:pt idx="45396">
                  <c:v>-0.120283</c:v>
                </c:pt>
                <c:pt idx="45397">
                  <c:v>-0.115772</c:v>
                </c:pt>
                <c:pt idx="45398">
                  <c:v>-0.11113099999999999</c:v>
                </c:pt>
                <c:pt idx="45399">
                  <c:v>-0.106364</c:v>
                </c:pt>
                <c:pt idx="45400">
                  <c:v>-0.101476</c:v>
                </c:pt>
                <c:pt idx="45401">
                  <c:v>-9.6473000000000003E-2</c:v>
                </c:pt>
                <c:pt idx="45402">
                  <c:v>-9.1358700000000001E-2</c:v>
                </c:pt>
                <c:pt idx="45403">
                  <c:v>-8.6138099999999995E-2</c:v>
                </c:pt>
                <c:pt idx="45404">
                  <c:v>-8.0816299999999994E-2</c:v>
                </c:pt>
                <c:pt idx="45405">
                  <c:v>-7.5398099999999996E-2</c:v>
                </c:pt>
                <c:pt idx="45406">
                  <c:v>-6.9888599999999995E-2</c:v>
                </c:pt>
                <c:pt idx="45407">
                  <c:v>-6.42929E-2</c:v>
                </c:pt>
                <c:pt idx="45408">
                  <c:v>-5.8615500000000001E-2</c:v>
                </c:pt>
                <c:pt idx="45409">
                  <c:v>-5.2861100000000001E-2</c:v>
                </c:pt>
                <c:pt idx="45410">
                  <c:v>-4.7034699999999999E-2</c:v>
                </c:pt>
                <c:pt idx="45411">
                  <c:v>-4.1141400000000002E-2</c:v>
                </c:pt>
                <c:pt idx="45412">
                  <c:v>-3.5185800000000003E-2</c:v>
                </c:pt>
                <c:pt idx="45413">
                  <c:v>-2.9173000000000001E-2</c:v>
                </c:pt>
                <c:pt idx="45414">
                  <c:v>-2.31092E-2</c:v>
                </c:pt>
                <c:pt idx="45415">
                  <c:v>-1.70002E-2</c:v>
                </c:pt>
                <c:pt idx="45416">
                  <c:v>-1.08509E-2</c:v>
                </c:pt>
                <c:pt idx="45417" formatCode="0.00E+00">
                  <c:v>-4.6663700000000004E-3</c:v>
                </c:pt>
                <c:pt idx="45418" formatCode="0.00E+00">
                  <c:v>1.54722E-3</c:v>
                </c:pt>
                <c:pt idx="45419" formatCode="0.00E+00">
                  <c:v>7.7838899999999999E-3</c:v>
                </c:pt>
                <c:pt idx="45420">
                  <c:v>1.4038E-2</c:v>
                </c:pt>
                <c:pt idx="45421">
                  <c:v>2.03045E-2</c:v>
                </c:pt>
                <c:pt idx="45422">
                  <c:v>2.6578399999999999E-2</c:v>
                </c:pt>
                <c:pt idx="45423">
                  <c:v>3.2854700000000001E-2</c:v>
                </c:pt>
                <c:pt idx="45424">
                  <c:v>3.9128000000000003E-2</c:v>
                </c:pt>
                <c:pt idx="45425">
                  <c:v>4.5392799999999997E-2</c:v>
                </c:pt>
                <c:pt idx="45426">
                  <c:v>5.1643799999999997E-2</c:v>
                </c:pt>
                <c:pt idx="45427">
                  <c:v>5.7875999999999997E-2</c:v>
                </c:pt>
                <c:pt idx="45428">
                  <c:v>6.40849E-2</c:v>
                </c:pt>
                <c:pt idx="45429">
                  <c:v>7.02657E-2</c:v>
                </c:pt>
                <c:pt idx="45430">
                  <c:v>7.6413400000000006E-2</c:v>
                </c:pt>
                <c:pt idx="45431">
                  <c:v>8.2522799999999993E-2</c:v>
                </c:pt>
                <c:pt idx="45432">
                  <c:v>8.8588899999999998E-2</c:v>
                </c:pt>
                <c:pt idx="45433">
                  <c:v>9.46071E-2</c:v>
                </c:pt>
                <c:pt idx="45434">
                  <c:v>0.100573</c:v>
                </c:pt>
                <c:pt idx="45435">
                  <c:v>0.10648100000000001</c:v>
                </c:pt>
                <c:pt idx="45436">
                  <c:v>0.112327</c:v>
                </c:pt>
                <c:pt idx="45437">
                  <c:v>0.118106</c:v>
                </c:pt>
                <c:pt idx="45438">
                  <c:v>0.12381300000000001</c:v>
                </c:pt>
                <c:pt idx="45439">
                  <c:v>0.129444</c:v>
                </c:pt>
                <c:pt idx="45440">
                  <c:v>0.134992</c:v>
                </c:pt>
                <c:pt idx="45441">
                  <c:v>0.140455</c:v>
                </c:pt>
                <c:pt idx="45442">
                  <c:v>0.14582700000000001</c:v>
                </c:pt>
                <c:pt idx="45443">
                  <c:v>0.15110499999999999</c:v>
                </c:pt>
                <c:pt idx="45444">
                  <c:v>0.15628400000000001</c:v>
                </c:pt>
                <c:pt idx="45445">
                  <c:v>0.16136300000000001</c:v>
                </c:pt>
                <c:pt idx="45446">
                  <c:v>0.16633700000000001</c:v>
                </c:pt>
                <c:pt idx="45447">
                  <c:v>0.171204</c:v>
                </c:pt>
                <c:pt idx="45448">
                  <c:v>0.17596100000000001</c:v>
                </c:pt>
                <c:pt idx="45449">
                  <c:v>0.18060499999999999</c:v>
                </c:pt>
                <c:pt idx="45450">
                  <c:v>0.18513299999999999</c:v>
                </c:pt>
                <c:pt idx="45451">
                  <c:v>0.18954199999999999</c:v>
                </c:pt>
                <c:pt idx="45452">
                  <c:v>0.193829</c:v>
                </c:pt>
                <c:pt idx="45453">
                  <c:v>0.197992</c:v>
                </c:pt>
                <c:pt idx="45454">
                  <c:v>0.20202700000000001</c:v>
                </c:pt>
                <c:pt idx="45455">
                  <c:v>0.205933</c:v>
                </c:pt>
                <c:pt idx="45456">
                  <c:v>0.209706</c:v>
                </c:pt>
                <c:pt idx="45457">
                  <c:v>0.213343</c:v>
                </c:pt>
                <c:pt idx="45458">
                  <c:v>0.21684300000000001</c:v>
                </c:pt>
                <c:pt idx="45459">
                  <c:v>0.22020500000000001</c:v>
                </c:pt>
                <c:pt idx="45460">
                  <c:v>0.22342600000000001</c:v>
                </c:pt>
                <c:pt idx="45461">
                  <c:v>0.22650500000000001</c:v>
                </c:pt>
                <c:pt idx="45462">
                  <c:v>0.22944300000000001</c:v>
                </c:pt>
                <c:pt idx="45463">
                  <c:v>0.232236</c:v>
                </c:pt>
                <c:pt idx="45464">
                  <c:v>0.23488400000000001</c:v>
                </c:pt>
                <c:pt idx="45465">
                  <c:v>0.23738600000000001</c:v>
                </c:pt>
                <c:pt idx="45466">
                  <c:v>0.23973900000000001</c:v>
                </c:pt>
                <c:pt idx="45467">
                  <c:v>0.24194299999999999</c:v>
                </c:pt>
                <c:pt idx="45468">
                  <c:v>0.24399999999999999</c:v>
                </c:pt>
                <c:pt idx="45469">
                  <c:v>0.24590699999999999</c:v>
                </c:pt>
                <c:pt idx="45470">
                  <c:v>0.247664</c:v>
                </c:pt>
                <c:pt idx="45471">
                  <c:v>0.24927099999999999</c:v>
                </c:pt>
                <c:pt idx="45472">
                  <c:v>0.250726</c:v>
                </c:pt>
                <c:pt idx="45473">
                  <c:v>0.25203100000000001</c:v>
                </c:pt>
                <c:pt idx="45474">
                  <c:v>0.25318400000000002</c:v>
                </c:pt>
                <c:pt idx="45475">
                  <c:v>0.25418800000000003</c:v>
                </c:pt>
                <c:pt idx="45476">
                  <c:v>0.25504199999999999</c:v>
                </c:pt>
                <c:pt idx="45477">
                  <c:v>0.255747</c:v>
                </c:pt>
                <c:pt idx="45478">
                  <c:v>0.25630199999999997</c:v>
                </c:pt>
                <c:pt idx="45479">
                  <c:v>0.25670599999999999</c:v>
                </c:pt>
                <c:pt idx="45480">
                  <c:v>0.25696099999999999</c:v>
                </c:pt>
                <c:pt idx="45481">
                  <c:v>0.25706600000000002</c:v>
                </c:pt>
                <c:pt idx="45482">
                  <c:v>0.25702399999999997</c:v>
                </c:pt>
                <c:pt idx="45483">
                  <c:v>0.25683400000000001</c:v>
                </c:pt>
                <c:pt idx="45484">
                  <c:v>0.25650000000000001</c:v>
                </c:pt>
                <c:pt idx="45485">
                  <c:v>0.25602200000000003</c:v>
                </c:pt>
                <c:pt idx="45486">
                  <c:v>0.25540299999999999</c:v>
                </c:pt>
                <c:pt idx="45487">
                  <c:v>0.25464500000000001</c:v>
                </c:pt>
                <c:pt idx="45488">
                  <c:v>0.253749</c:v>
                </c:pt>
                <c:pt idx="45489">
                  <c:v>0.25271700000000002</c:v>
                </c:pt>
                <c:pt idx="45490">
                  <c:v>0.25155</c:v>
                </c:pt>
                <c:pt idx="45491">
                  <c:v>0.250251</c:v>
                </c:pt>
                <c:pt idx="45492">
                  <c:v>0.24882099999999999</c:v>
                </c:pt>
                <c:pt idx="45493">
                  <c:v>0.24726200000000001</c:v>
                </c:pt>
                <c:pt idx="45494">
                  <c:v>0.24557599999999999</c:v>
                </c:pt>
                <c:pt idx="45495">
                  <c:v>0.24376700000000001</c:v>
                </c:pt>
                <c:pt idx="45496">
                  <c:v>0.24183499999999999</c:v>
                </c:pt>
                <c:pt idx="45497">
                  <c:v>0.239783</c:v>
                </c:pt>
                <c:pt idx="45498">
                  <c:v>0.23761199999999999</c:v>
                </c:pt>
                <c:pt idx="45499">
                  <c:v>0.23532600000000001</c:v>
                </c:pt>
                <c:pt idx="45500">
                  <c:v>0.23292599999999999</c:v>
                </c:pt>
                <c:pt idx="45501">
                  <c:v>0.23041600000000001</c:v>
                </c:pt>
                <c:pt idx="45502">
                  <c:v>0.227798</c:v>
                </c:pt>
                <c:pt idx="45503">
                  <c:v>0.225074</c:v>
                </c:pt>
                <c:pt idx="45504">
                  <c:v>0.222247</c:v>
                </c:pt>
                <c:pt idx="45505">
                  <c:v>0.21931999999999999</c:v>
                </c:pt>
                <c:pt idx="45506">
                  <c:v>0.21629399999999999</c:v>
                </c:pt>
                <c:pt idx="45507">
                  <c:v>0.213172</c:v>
                </c:pt>
                <c:pt idx="45508">
                  <c:v>0.20995800000000001</c:v>
                </c:pt>
                <c:pt idx="45509">
                  <c:v>0.206652</c:v>
                </c:pt>
                <c:pt idx="45510">
                  <c:v>0.20325799999999999</c:v>
                </c:pt>
                <c:pt idx="45511">
                  <c:v>0.19977800000000001</c:v>
                </c:pt>
                <c:pt idx="45512">
                  <c:v>0.196216</c:v>
                </c:pt>
                <c:pt idx="45513">
                  <c:v>0.192575</c:v>
                </c:pt>
                <c:pt idx="45514">
                  <c:v>0.188859</c:v>
                </c:pt>
                <c:pt idx="45515">
                  <c:v>0.18506900000000001</c:v>
                </c:pt>
                <c:pt idx="45516">
                  <c:v>0.18120800000000001</c:v>
                </c:pt>
                <c:pt idx="45517">
                  <c:v>0.17727999999999999</c:v>
                </c:pt>
                <c:pt idx="45518">
                  <c:v>0.173288</c:v>
                </c:pt>
                <c:pt idx="45519">
                  <c:v>0.169234</c:v>
                </c:pt>
                <c:pt idx="45520">
                  <c:v>0.16511999999999999</c:v>
                </c:pt>
                <c:pt idx="45521">
                  <c:v>0.16095200000000001</c:v>
                </c:pt>
                <c:pt idx="45522">
                  <c:v>0.15673100000000001</c:v>
                </c:pt>
                <c:pt idx="45523">
                  <c:v>0.15246299999999999</c:v>
                </c:pt>
                <c:pt idx="45524">
                  <c:v>0.148148</c:v>
                </c:pt>
                <c:pt idx="45525">
                  <c:v>0.143791</c:v>
                </c:pt>
                <c:pt idx="45526">
                  <c:v>0.13939499999999999</c:v>
                </c:pt>
                <c:pt idx="45527">
                  <c:v>0.134963</c:v>
                </c:pt>
                <c:pt idx="45528">
                  <c:v>0.130498</c:v>
                </c:pt>
                <c:pt idx="45529">
                  <c:v>0.12600500000000001</c:v>
                </c:pt>
                <c:pt idx="45530">
                  <c:v>0.121485</c:v>
                </c:pt>
                <c:pt idx="45531">
                  <c:v>0.11694300000000001</c:v>
                </c:pt>
                <c:pt idx="45532">
                  <c:v>0.11238099999999999</c:v>
                </c:pt>
                <c:pt idx="45533">
                  <c:v>0.10780099999999999</c:v>
                </c:pt>
                <c:pt idx="45534">
                  <c:v>0.10320699999999999</c:v>
                </c:pt>
                <c:pt idx="45535">
                  <c:v>9.8601999999999995E-2</c:v>
                </c:pt>
                <c:pt idx="45536">
                  <c:v>9.3988500000000003E-2</c:v>
                </c:pt>
                <c:pt idx="45537">
                  <c:v>8.93708E-2</c:v>
                </c:pt>
                <c:pt idx="45538">
                  <c:v>8.4752400000000006E-2</c:v>
                </c:pt>
                <c:pt idx="45539">
                  <c:v>8.0136200000000005E-2</c:v>
                </c:pt>
                <c:pt idx="45540">
                  <c:v>7.5525200000000001E-2</c:v>
                </c:pt>
                <c:pt idx="45541">
                  <c:v>7.0922299999999994E-2</c:v>
                </c:pt>
                <c:pt idx="45542">
                  <c:v>6.6330500000000001E-2</c:v>
                </c:pt>
                <c:pt idx="45543">
                  <c:v>6.17522E-2</c:v>
                </c:pt>
                <c:pt idx="45544">
                  <c:v>5.7189900000000002E-2</c:v>
                </c:pt>
                <c:pt idx="45545">
                  <c:v>5.2646699999999998E-2</c:v>
                </c:pt>
                <c:pt idx="45546">
                  <c:v>4.81257E-2</c:v>
                </c:pt>
                <c:pt idx="45547">
                  <c:v>4.3629500000000002E-2</c:v>
                </c:pt>
                <c:pt idx="45548">
                  <c:v>3.9160899999999998E-2</c:v>
                </c:pt>
                <c:pt idx="45549">
                  <c:v>3.4722700000000002E-2</c:v>
                </c:pt>
                <c:pt idx="45550">
                  <c:v>3.0318399999999999E-2</c:v>
                </c:pt>
                <c:pt idx="45551">
                  <c:v>2.59507E-2</c:v>
                </c:pt>
                <c:pt idx="45552">
                  <c:v>2.1622300000000001E-2</c:v>
                </c:pt>
                <c:pt idx="45553">
                  <c:v>1.7336299999999999E-2</c:v>
                </c:pt>
                <c:pt idx="45554">
                  <c:v>1.30957E-2</c:v>
                </c:pt>
                <c:pt idx="45555" formatCode="0.00E+00">
                  <c:v>8.9042099999999992E-3</c:v>
                </c:pt>
                <c:pt idx="45556" formatCode="0.00E+00">
                  <c:v>4.7647200000000001E-3</c:v>
                </c:pt>
                <c:pt idx="45557" formatCode="0.00E+00">
                  <c:v>6.7939400000000005E-4</c:v>
                </c:pt>
                <c:pt idx="45558" formatCode="0.00E+00">
                  <c:v>-3.34987E-3</c:v>
                </c:pt>
                <c:pt idx="45559" formatCode="0.00E+00">
                  <c:v>-7.3201899999999999E-3</c:v>
                </c:pt>
                <c:pt idx="45560">
                  <c:v>-1.1228200000000001E-2</c:v>
                </c:pt>
                <c:pt idx="45561">
                  <c:v>-1.50709E-2</c:v>
                </c:pt>
                <c:pt idx="45562">
                  <c:v>-1.88457E-2</c:v>
                </c:pt>
                <c:pt idx="45563">
                  <c:v>-2.2549699999999999E-2</c:v>
                </c:pt>
                <c:pt idx="45564">
                  <c:v>-2.61798E-2</c:v>
                </c:pt>
                <c:pt idx="45565">
                  <c:v>-2.9732499999999999E-2</c:v>
                </c:pt>
                <c:pt idx="45566">
                  <c:v>-3.3204400000000002E-2</c:v>
                </c:pt>
                <c:pt idx="45567">
                  <c:v>-3.6592399999999997E-2</c:v>
                </c:pt>
                <c:pt idx="45568">
                  <c:v>-3.98938E-2</c:v>
                </c:pt>
                <c:pt idx="45569">
                  <c:v>-4.3106499999999999E-2</c:v>
                </c:pt>
                <c:pt idx="45570">
                  <c:v>-4.6228699999999998E-2</c:v>
                </c:pt>
                <c:pt idx="45571">
                  <c:v>-4.9258299999999998E-2</c:v>
                </c:pt>
                <c:pt idx="45572">
                  <c:v>-5.2192799999999998E-2</c:v>
                </c:pt>
                <c:pt idx="45573">
                  <c:v>-5.5029099999999997E-2</c:v>
                </c:pt>
                <c:pt idx="45574">
                  <c:v>-5.7764099999999999E-2</c:v>
                </c:pt>
                <c:pt idx="45575">
                  <c:v>-6.0394799999999998E-2</c:v>
                </c:pt>
                <c:pt idx="45576">
                  <c:v>-6.2918100000000005E-2</c:v>
                </c:pt>
                <c:pt idx="45577">
                  <c:v>-6.5331600000000004E-2</c:v>
                </c:pt>
                <c:pt idx="45578">
                  <c:v>-6.7633200000000004E-2</c:v>
                </c:pt>
                <c:pt idx="45579">
                  <c:v>-6.9820599999999997E-2</c:v>
                </c:pt>
                <c:pt idx="45580">
                  <c:v>-7.1891700000000003E-2</c:v>
                </c:pt>
                <c:pt idx="45581">
                  <c:v>-7.3845300000000003E-2</c:v>
                </c:pt>
                <c:pt idx="45582">
                  <c:v>-7.5680399999999995E-2</c:v>
                </c:pt>
                <c:pt idx="45583">
                  <c:v>-7.7395500000000006E-2</c:v>
                </c:pt>
                <c:pt idx="45584">
                  <c:v>-7.8988600000000006E-2</c:v>
                </c:pt>
                <c:pt idx="45585">
                  <c:v>-8.0458000000000002E-2</c:v>
                </c:pt>
                <c:pt idx="45586">
                  <c:v>-8.1801899999999997E-2</c:v>
                </c:pt>
                <c:pt idx="45587">
                  <c:v>-8.3018499999999995E-2</c:v>
                </c:pt>
                <c:pt idx="45588">
                  <c:v>-8.4106200000000006E-2</c:v>
                </c:pt>
                <c:pt idx="45589">
                  <c:v>-8.5063100000000003E-2</c:v>
                </c:pt>
                <c:pt idx="45590">
                  <c:v>-8.5887099999999994E-2</c:v>
                </c:pt>
                <c:pt idx="45591">
                  <c:v>-8.6576E-2</c:v>
                </c:pt>
                <c:pt idx="45592">
                  <c:v>-8.7127899999999994E-2</c:v>
                </c:pt>
                <c:pt idx="45593">
                  <c:v>-8.7540900000000005E-2</c:v>
                </c:pt>
                <c:pt idx="45594">
                  <c:v>-8.7814199999999995E-2</c:v>
                </c:pt>
                <c:pt idx="45595">
                  <c:v>-8.7947600000000001E-2</c:v>
                </c:pt>
                <c:pt idx="45596">
                  <c:v>-8.7940299999999999E-2</c:v>
                </c:pt>
                <c:pt idx="45597">
                  <c:v>-8.7790999999999994E-2</c:v>
                </c:pt>
                <c:pt idx="45598">
                  <c:v>-8.7499199999999999E-2</c:v>
                </c:pt>
                <c:pt idx="45599">
                  <c:v>-8.7064500000000003E-2</c:v>
                </c:pt>
                <c:pt idx="45600">
                  <c:v>-8.6486499999999994E-2</c:v>
                </c:pt>
                <c:pt idx="45601">
                  <c:v>-8.5764400000000005E-2</c:v>
                </c:pt>
                <c:pt idx="45602">
                  <c:v>-8.4897200000000006E-2</c:v>
                </c:pt>
                <c:pt idx="45603">
                  <c:v>-8.3884299999999995E-2</c:v>
                </c:pt>
                <c:pt idx="45604">
                  <c:v>-8.2724900000000004E-2</c:v>
                </c:pt>
                <c:pt idx="45605">
                  <c:v>-8.1418400000000002E-2</c:v>
                </c:pt>
                <c:pt idx="45606">
                  <c:v>-7.99647E-2</c:v>
                </c:pt>
                <c:pt idx="45607">
                  <c:v>-7.8364699999999995E-2</c:v>
                </c:pt>
                <c:pt idx="45608">
                  <c:v>-7.6619400000000004E-2</c:v>
                </c:pt>
                <c:pt idx="45609">
                  <c:v>-7.4729299999999999E-2</c:v>
                </c:pt>
                <c:pt idx="45610">
                  <c:v>-7.2694599999999998E-2</c:v>
                </c:pt>
                <c:pt idx="45611">
                  <c:v>-7.0515400000000006E-2</c:v>
                </c:pt>
                <c:pt idx="45612">
                  <c:v>-6.8192000000000003E-2</c:v>
                </c:pt>
                <c:pt idx="45613">
                  <c:v>-6.5724900000000003E-2</c:v>
                </c:pt>
                <c:pt idx="45614">
                  <c:v>-6.3114699999999996E-2</c:v>
                </c:pt>
                <c:pt idx="45615">
                  <c:v>-6.0362199999999998E-2</c:v>
                </c:pt>
                <c:pt idx="45616">
                  <c:v>-5.7469100000000002E-2</c:v>
                </c:pt>
                <c:pt idx="45617">
                  <c:v>-5.44375E-2</c:v>
                </c:pt>
                <c:pt idx="45618">
                  <c:v>-5.1269500000000003E-2</c:v>
                </c:pt>
                <c:pt idx="45619">
                  <c:v>-4.7967200000000002E-2</c:v>
                </c:pt>
                <c:pt idx="45620">
                  <c:v>-4.4533299999999998E-2</c:v>
                </c:pt>
                <c:pt idx="45621">
                  <c:v>-4.0970300000000001E-2</c:v>
                </c:pt>
                <c:pt idx="45622">
                  <c:v>-3.7280599999999997E-2</c:v>
                </c:pt>
                <c:pt idx="45623">
                  <c:v>-3.34671E-2</c:v>
                </c:pt>
                <c:pt idx="45624">
                  <c:v>-2.9532599999999999E-2</c:v>
                </c:pt>
                <c:pt idx="45625">
                  <c:v>-2.54793E-2</c:v>
                </c:pt>
                <c:pt idx="45626">
                  <c:v>-2.1309399999999999E-2</c:v>
                </c:pt>
                <c:pt idx="45627">
                  <c:v>-1.70254E-2</c:v>
                </c:pt>
                <c:pt idx="45628">
                  <c:v>-1.26304E-2</c:v>
                </c:pt>
                <c:pt idx="45629" formatCode="0.00E+00">
                  <c:v>-8.1270700000000001E-3</c:v>
                </c:pt>
                <c:pt idx="45630" formatCode="0.00E+00">
                  <c:v>-3.5186100000000001E-3</c:v>
                </c:pt>
                <c:pt idx="45631" formatCode="0.00E+00">
                  <c:v>1.1917099999999999E-3</c:v>
                </c:pt>
                <c:pt idx="45632" formatCode="0.00E+00">
                  <c:v>6.0005600000000003E-3</c:v>
                </c:pt>
                <c:pt idx="45633">
                  <c:v>1.0904499999999999E-2</c:v>
                </c:pt>
                <c:pt idx="45634">
                  <c:v>1.5899799999999999E-2</c:v>
                </c:pt>
                <c:pt idx="45635">
                  <c:v>2.0982299999999999E-2</c:v>
                </c:pt>
                <c:pt idx="45636">
                  <c:v>2.6146900000000001E-2</c:v>
                </c:pt>
                <c:pt idx="45637">
                  <c:v>3.13885E-2</c:v>
                </c:pt>
                <c:pt idx="45638">
                  <c:v>3.6702699999999998E-2</c:v>
                </c:pt>
                <c:pt idx="45639">
                  <c:v>4.2085699999999997E-2</c:v>
                </c:pt>
                <c:pt idx="45640">
                  <c:v>4.7533100000000002E-2</c:v>
                </c:pt>
                <c:pt idx="45641">
                  <c:v>5.30401E-2</c:v>
                </c:pt>
                <c:pt idx="45642">
                  <c:v>5.8602300000000003E-2</c:v>
                </c:pt>
                <c:pt idx="45643">
                  <c:v>6.4215099999999997E-2</c:v>
                </c:pt>
                <c:pt idx="45644">
                  <c:v>6.9873299999999999E-2</c:v>
                </c:pt>
                <c:pt idx="45645">
                  <c:v>7.5571399999999997E-2</c:v>
                </c:pt>
                <c:pt idx="45646">
                  <c:v>8.1303799999999996E-2</c:v>
                </c:pt>
                <c:pt idx="45647">
                  <c:v>8.7065100000000006E-2</c:v>
                </c:pt>
                <c:pt idx="45648">
                  <c:v>9.2850299999999997E-2</c:v>
                </c:pt>
                <c:pt idx="45649">
                  <c:v>9.8654800000000001E-2</c:v>
                </c:pt>
                <c:pt idx="45650">
                  <c:v>0.104473</c:v>
                </c:pt>
                <c:pt idx="45651">
                  <c:v>0.1103</c:v>
                </c:pt>
                <c:pt idx="45652">
                  <c:v>0.116129</c:v>
                </c:pt>
                <c:pt idx="45653">
                  <c:v>0.12195400000000001</c:v>
                </c:pt>
                <c:pt idx="45654">
                  <c:v>0.12776899999999999</c:v>
                </c:pt>
                <c:pt idx="45655">
                  <c:v>0.13356899999999999</c:v>
                </c:pt>
                <c:pt idx="45656">
                  <c:v>0.139348</c:v>
                </c:pt>
                <c:pt idx="45657">
                  <c:v>0.14510100000000001</c:v>
                </c:pt>
                <c:pt idx="45658">
                  <c:v>0.15082100000000001</c:v>
                </c:pt>
                <c:pt idx="45659">
                  <c:v>0.156503</c:v>
                </c:pt>
                <c:pt idx="45660">
                  <c:v>0.16213900000000001</c:v>
                </c:pt>
                <c:pt idx="45661">
                  <c:v>0.16772500000000001</c:v>
                </c:pt>
                <c:pt idx="45662">
                  <c:v>0.17325399999999999</c:v>
                </c:pt>
                <c:pt idx="45663">
                  <c:v>0.17871999999999999</c:v>
                </c:pt>
                <c:pt idx="45664">
                  <c:v>0.18412000000000001</c:v>
                </c:pt>
                <c:pt idx="45665">
                  <c:v>0.189446</c:v>
                </c:pt>
                <c:pt idx="45666">
                  <c:v>0.19469500000000001</c:v>
                </c:pt>
                <c:pt idx="45667">
                  <c:v>0.19986100000000001</c:v>
                </c:pt>
                <c:pt idx="45668">
                  <c:v>0.20493800000000001</c:v>
                </c:pt>
                <c:pt idx="45669">
                  <c:v>0.209921</c:v>
                </c:pt>
                <c:pt idx="45670">
                  <c:v>0.214805</c:v>
                </c:pt>
                <c:pt idx="45671">
                  <c:v>0.219584</c:v>
                </c:pt>
                <c:pt idx="45672">
                  <c:v>0.22425500000000001</c:v>
                </c:pt>
                <c:pt idx="45673">
                  <c:v>0.22881199999999999</c:v>
                </c:pt>
                <c:pt idx="45674">
                  <c:v>0.23324900000000001</c:v>
                </c:pt>
                <c:pt idx="45675">
                  <c:v>0.237563</c:v>
                </c:pt>
                <c:pt idx="45676">
                  <c:v>0.24174799999999999</c:v>
                </c:pt>
                <c:pt idx="45677">
                  <c:v>0.24579899999999999</c:v>
                </c:pt>
                <c:pt idx="45678">
                  <c:v>0.24971299999999999</c:v>
                </c:pt>
                <c:pt idx="45679">
                  <c:v>0.25348500000000002</c:v>
                </c:pt>
                <c:pt idx="45680">
                  <c:v>0.25711099999999998</c:v>
                </c:pt>
                <c:pt idx="45681">
                  <c:v>0.26058700000000001</c:v>
                </c:pt>
                <c:pt idx="45682">
                  <c:v>0.26390999999999998</c:v>
                </c:pt>
                <c:pt idx="45683">
                  <c:v>0.26707599999999998</c:v>
                </c:pt>
                <c:pt idx="45684">
                  <c:v>0.27008100000000002</c:v>
                </c:pt>
                <c:pt idx="45685">
                  <c:v>0.27292300000000003</c:v>
                </c:pt>
                <c:pt idx="45686">
                  <c:v>0.27559899999999998</c:v>
                </c:pt>
                <c:pt idx="45687">
                  <c:v>0.27810499999999999</c:v>
                </c:pt>
                <c:pt idx="45688">
                  <c:v>0.28044000000000002</c:v>
                </c:pt>
                <c:pt idx="45689">
                  <c:v>0.28260000000000002</c:v>
                </c:pt>
                <c:pt idx="45690">
                  <c:v>0.284584</c:v>
                </c:pt>
                <c:pt idx="45691">
                  <c:v>0.286389</c:v>
                </c:pt>
                <c:pt idx="45692">
                  <c:v>0.28801199999999999</c:v>
                </c:pt>
                <c:pt idx="45693">
                  <c:v>0.28945300000000002</c:v>
                </c:pt>
                <c:pt idx="45694">
                  <c:v>0.290711</c:v>
                </c:pt>
                <c:pt idx="45695">
                  <c:v>0.29178399999999999</c:v>
                </c:pt>
                <c:pt idx="45696">
                  <c:v>0.29267100000000001</c:v>
                </c:pt>
                <c:pt idx="45697">
                  <c:v>0.29337200000000002</c:v>
                </c:pt>
                <c:pt idx="45698">
                  <c:v>0.29388500000000001</c:v>
                </c:pt>
                <c:pt idx="45699">
                  <c:v>0.29421000000000003</c:v>
                </c:pt>
                <c:pt idx="45700">
                  <c:v>0.294346</c:v>
                </c:pt>
                <c:pt idx="45701">
                  <c:v>0.294294</c:v>
                </c:pt>
                <c:pt idx="45702">
                  <c:v>0.29405500000000001</c:v>
                </c:pt>
                <c:pt idx="45703">
                  <c:v>0.293628</c:v>
                </c:pt>
                <c:pt idx="45704">
                  <c:v>0.29301500000000003</c:v>
                </c:pt>
                <c:pt idx="45705">
                  <c:v>0.292217</c:v>
                </c:pt>
                <c:pt idx="45706">
                  <c:v>0.29123500000000002</c:v>
                </c:pt>
                <c:pt idx="45707">
                  <c:v>0.290072</c:v>
                </c:pt>
                <c:pt idx="45708">
                  <c:v>0.28872900000000001</c:v>
                </c:pt>
                <c:pt idx="45709">
                  <c:v>0.28720800000000002</c:v>
                </c:pt>
                <c:pt idx="45710">
                  <c:v>0.28551300000000002</c:v>
                </c:pt>
                <c:pt idx="45711">
                  <c:v>0.28364499999999998</c:v>
                </c:pt>
                <c:pt idx="45712">
                  <c:v>0.28160800000000002</c:v>
                </c:pt>
                <c:pt idx="45713">
                  <c:v>0.27940399999999999</c:v>
                </c:pt>
                <c:pt idx="45714">
                  <c:v>0.27703499999999998</c:v>
                </c:pt>
                <c:pt idx="45715">
                  <c:v>0.27450400000000003</c:v>
                </c:pt>
                <c:pt idx="45716">
                  <c:v>0.271816</c:v>
                </c:pt>
                <c:pt idx="45717">
                  <c:v>0.26897300000000002</c:v>
                </c:pt>
                <c:pt idx="45718">
                  <c:v>0.26598100000000002</c:v>
                </c:pt>
                <c:pt idx="45719">
                  <c:v>0.26284200000000002</c:v>
                </c:pt>
                <c:pt idx="45720">
                  <c:v>0.25956200000000001</c:v>
                </c:pt>
                <c:pt idx="45721">
                  <c:v>0.25614599999999998</c:v>
                </c:pt>
                <c:pt idx="45722">
                  <c:v>0.25259700000000002</c:v>
                </c:pt>
                <c:pt idx="45723">
                  <c:v>0.248921</c:v>
                </c:pt>
                <c:pt idx="45724">
                  <c:v>0.24512300000000001</c:v>
                </c:pt>
                <c:pt idx="45725">
                  <c:v>0.24120900000000001</c:v>
                </c:pt>
                <c:pt idx="45726">
                  <c:v>0.237182</c:v>
                </c:pt>
                <c:pt idx="45727">
                  <c:v>0.23304900000000001</c:v>
                </c:pt>
                <c:pt idx="45728">
                  <c:v>0.22881499999999999</c:v>
                </c:pt>
                <c:pt idx="45729">
                  <c:v>0.22448499999999999</c:v>
                </c:pt>
                <c:pt idx="45730">
                  <c:v>0.22006600000000001</c:v>
                </c:pt>
                <c:pt idx="45731">
                  <c:v>0.215563</c:v>
                </c:pt>
                <c:pt idx="45732">
                  <c:v>0.210983</c:v>
                </c:pt>
                <c:pt idx="45733">
                  <c:v>0.20633099999999999</c:v>
                </c:pt>
                <c:pt idx="45734">
                  <c:v>0.20161299999999999</c:v>
                </c:pt>
                <c:pt idx="45735">
                  <c:v>0.19683500000000001</c:v>
                </c:pt>
                <c:pt idx="45736">
                  <c:v>0.19200500000000001</c:v>
                </c:pt>
                <c:pt idx="45737">
                  <c:v>0.18712799999999999</c:v>
                </c:pt>
                <c:pt idx="45738">
                  <c:v>0.18221100000000001</c:v>
                </c:pt>
                <c:pt idx="45739">
                  <c:v>0.177261</c:v>
                </c:pt>
                <c:pt idx="45740">
                  <c:v>0.17228399999999999</c:v>
                </c:pt>
                <c:pt idx="45741">
                  <c:v>0.16728599999999999</c:v>
                </c:pt>
                <c:pt idx="45742">
                  <c:v>0.162273</c:v>
                </c:pt>
                <c:pt idx="45743">
                  <c:v>0.157253</c:v>
                </c:pt>
                <c:pt idx="45744">
                  <c:v>0.15223200000000001</c:v>
                </c:pt>
                <c:pt idx="45745">
                  <c:v>0.14721500000000001</c:v>
                </c:pt>
                <c:pt idx="45746">
                  <c:v>0.14221</c:v>
                </c:pt>
                <c:pt idx="45747">
                  <c:v>0.13722200000000001</c:v>
                </c:pt>
                <c:pt idx="45748">
                  <c:v>0.13225899999999999</c:v>
                </c:pt>
                <c:pt idx="45749">
                  <c:v>0.127327</c:v>
                </c:pt>
                <c:pt idx="45750">
                  <c:v>0.122432</c:v>
                </c:pt>
                <c:pt idx="45751">
                  <c:v>0.117579</c:v>
                </c:pt>
                <c:pt idx="45752">
                  <c:v>0.112775</c:v>
                </c:pt>
                <c:pt idx="45753">
                  <c:v>0.108026</c:v>
                </c:pt>
                <c:pt idx="45754">
                  <c:v>0.103336</c:v>
                </c:pt>
                <c:pt idx="45755">
                  <c:v>9.8711999999999994E-2</c:v>
                </c:pt>
                <c:pt idx="45756">
                  <c:v>9.4159599999999996E-2</c:v>
                </c:pt>
                <c:pt idx="45757">
                  <c:v>8.9684200000000006E-2</c:v>
                </c:pt>
                <c:pt idx="45758">
                  <c:v>8.5291199999999998E-2</c:v>
                </c:pt>
                <c:pt idx="45759">
                  <c:v>8.0985699999999994E-2</c:v>
                </c:pt>
                <c:pt idx="45760">
                  <c:v>7.6772999999999994E-2</c:v>
                </c:pt>
                <c:pt idx="45761">
                  <c:v>7.2657700000000006E-2</c:v>
                </c:pt>
                <c:pt idx="45762">
                  <c:v>6.8644200000000002E-2</c:v>
                </c:pt>
                <c:pt idx="45763">
                  <c:v>6.4736199999999994E-2</c:v>
                </c:pt>
                <c:pt idx="45764">
                  <c:v>6.0937999999999999E-2</c:v>
                </c:pt>
                <c:pt idx="45765">
                  <c:v>5.7253699999999998E-2</c:v>
                </c:pt>
                <c:pt idx="45766">
                  <c:v>5.3687600000000002E-2</c:v>
                </c:pt>
                <c:pt idx="45767">
                  <c:v>5.0243099999999999E-2</c:v>
                </c:pt>
                <c:pt idx="45768">
                  <c:v>4.69235E-2</c:v>
                </c:pt>
                <c:pt idx="45769">
                  <c:v>4.3732100000000003E-2</c:v>
                </c:pt>
                <c:pt idx="45770">
                  <c:v>4.0671600000000002E-2</c:v>
                </c:pt>
                <c:pt idx="45771">
                  <c:v>3.7744199999999999E-2</c:v>
                </c:pt>
                <c:pt idx="45772">
                  <c:v>3.4952400000000002E-2</c:v>
                </c:pt>
                <c:pt idx="45773">
                  <c:v>3.2298899999999998E-2</c:v>
                </c:pt>
                <c:pt idx="45774">
                  <c:v>2.97865E-2</c:v>
                </c:pt>
                <c:pt idx="45775">
                  <c:v>2.7417299999999999E-2</c:v>
                </c:pt>
                <c:pt idx="45776">
                  <c:v>2.5193500000000001E-2</c:v>
                </c:pt>
                <c:pt idx="45777">
                  <c:v>2.3116100000000001E-2</c:v>
                </c:pt>
                <c:pt idx="45778">
                  <c:v>2.11849E-2</c:v>
                </c:pt>
                <c:pt idx="45779">
                  <c:v>1.9399900000000001E-2</c:v>
                </c:pt>
                <c:pt idx="45780">
                  <c:v>1.7761599999999999E-2</c:v>
                </c:pt>
                <c:pt idx="45781">
                  <c:v>1.6270199999999999E-2</c:v>
                </c:pt>
                <c:pt idx="45782">
                  <c:v>1.49257E-2</c:v>
                </c:pt>
                <c:pt idx="45783">
                  <c:v>1.3727700000000001E-2</c:v>
                </c:pt>
                <c:pt idx="45784">
                  <c:v>1.2676E-2</c:v>
                </c:pt>
                <c:pt idx="45785">
                  <c:v>1.1770299999999999E-2</c:v>
                </c:pt>
                <c:pt idx="45786">
                  <c:v>1.1009700000000001E-2</c:v>
                </c:pt>
                <c:pt idx="45787">
                  <c:v>1.03929E-2</c:v>
                </c:pt>
                <c:pt idx="45788" formatCode="0.00E+00">
                  <c:v>9.9185699999999998E-3</c:v>
                </c:pt>
                <c:pt idx="45789" formatCode="0.00E+00">
                  <c:v>9.5848099999999992E-3</c:v>
                </c:pt>
                <c:pt idx="45790" formatCode="0.00E+00">
                  <c:v>9.3896399999999994E-3</c:v>
                </c:pt>
                <c:pt idx="45791" formatCode="0.00E+00">
                  <c:v>9.3308599999999998E-3</c:v>
                </c:pt>
                <c:pt idx="45792" formatCode="0.00E+00">
                  <c:v>9.4061600000000002E-3</c:v>
                </c:pt>
                <c:pt idx="45793" formatCode="0.00E+00">
                  <c:v>9.6131500000000009E-3</c:v>
                </c:pt>
                <c:pt idx="45794" formatCode="0.00E+00">
                  <c:v>9.9491700000000002E-3</c:v>
                </c:pt>
                <c:pt idx="45795">
                  <c:v>1.04113E-2</c:v>
                </c:pt>
                <c:pt idx="45796">
                  <c:v>1.09964E-2</c:v>
                </c:pt>
                <c:pt idx="45797">
                  <c:v>1.17013E-2</c:v>
                </c:pt>
                <c:pt idx="45798">
                  <c:v>1.2522500000000001E-2</c:v>
                </c:pt>
                <c:pt idx="45799">
                  <c:v>1.3456299999999999E-2</c:v>
                </c:pt>
                <c:pt idx="45800">
                  <c:v>1.44987E-2</c:v>
                </c:pt>
                <c:pt idx="45801">
                  <c:v>1.56454E-2</c:v>
                </c:pt>
                <c:pt idx="45802">
                  <c:v>1.68921E-2</c:v>
                </c:pt>
                <c:pt idx="45803">
                  <c:v>1.8234400000000001E-2</c:v>
                </c:pt>
                <c:pt idx="45804">
                  <c:v>1.9667299999999999E-2</c:v>
                </c:pt>
                <c:pt idx="45805">
                  <c:v>2.1185599999999999E-2</c:v>
                </c:pt>
                <c:pt idx="45806">
                  <c:v>2.2784200000000001E-2</c:v>
                </c:pt>
                <c:pt idx="45807">
                  <c:v>2.4458299999999999E-2</c:v>
                </c:pt>
                <c:pt idx="45808">
                  <c:v>2.6203000000000001E-2</c:v>
                </c:pt>
                <c:pt idx="45809">
                  <c:v>2.8013300000000001E-2</c:v>
                </c:pt>
                <c:pt idx="45810">
                  <c:v>2.9883799999999999E-2</c:v>
                </c:pt>
                <c:pt idx="45811">
                  <c:v>3.1808900000000001E-2</c:v>
                </c:pt>
                <c:pt idx="45812">
                  <c:v>3.3783300000000002E-2</c:v>
                </c:pt>
                <c:pt idx="45813">
                  <c:v>3.5801300000000001E-2</c:v>
                </c:pt>
                <c:pt idx="45814">
                  <c:v>3.7857099999999998E-2</c:v>
                </c:pt>
                <c:pt idx="45815">
                  <c:v>3.9945000000000001E-2</c:v>
                </c:pt>
                <c:pt idx="45816">
                  <c:v>4.2059300000000001E-2</c:v>
                </c:pt>
                <c:pt idx="45817">
                  <c:v>4.4194200000000003E-2</c:v>
                </c:pt>
                <c:pt idx="45818">
                  <c:v>4.6344299999999998E-2</c:v>
                </c:pt>
                <c:pt idx="45819">
                  <c:v>4.8503900000000003E-2</c:v>
                </c:pt>
                <c:pt idx="45820">
                  <c:v>5.0667700000000003E-2</c:v>
                </c:pt>
                <c:pt idx="45821">
                  <c:v>5.28304E-2</c:v>
                </c:pt>
                <c:pt idx="45822">
                  <c:v>5.4986500000000001E-2</c:v>
                </c:pt>
                <c:pt idx="45823">
                  <c:v>5.71307E-2</c:v>
                </c:pt>
                <c:pt idx="45824">
                  <c:v>5.9257400000000002E-2</c:v>
                </c:pt>
                <c:pt idx="45825">
                  <c:v>6.1361300000000001E-2</c:v>
                </c:pt>
                <c:pt idx="45826">
                  <c:v>6.3437300000000002E-2</c:v>
                </c:pt>
                <c:pt idx="45827">
                  <c:v>6.5480499999999997E-2</c:v>
                </c:pt>
                <c:pt idx="45828">
                  <c:v>6.7485799999999999E-2</c:v>
                </c:pt>
                <c:pt idx="45829">
                  <c:v>6.9448200000000002E-2</c:v>
                </c:pt>
                <c:pt idx="45830">
                  <c:v>7.1362800000000004E-2</c:v>
                </c:pt>
                <c:pt idx="45831">
                  <c:v>7.3224700000000004E-2</c:v>
                </c:pt>
                <c:pt idx="45832">
                  <c:v>7.5029299999999993E-2</c:v>
                </c:pt>
                <c:pt idx="45833">
                  <c:v>7.6772300000000002E-2</c:v>
                </c:pt>
                <c:pt idx="45834">
                  <c:v>7.8449199999999997E-2</c:v>
                </c:pt>
                <c:pt idx="45835">
                  <c:v>8.0055799999999996E-2</c:v>
                </c:pt>
                <c:pt idx="45836">
                  <c:v>8.1588300000000002E-2</c:v>
                </c:pt>
                <c:pt idx="45837">
                  <c:v>8.3043400000000003E-2</c:v>
                </c:pt>
                <c:pt idx="45838">
                  <c:v>8.4417400000000004E-2</c:v>
                </c:pt>
                <c:pt idx="45839">
                  <c:v>8.5707000000000005E-2</c:v>
                </c:pt>
                <c:pt idx="45840">
                  <c:v>8.6908799999999994E-2</c:v>
                </c:pt>
                <c:pt idx="45841">
                  <c:v>8.8020100000000004E-2</c:v>
                </c:pt>
                <c:pt idx="45842">
                  <c:v>8.9038099999999995E-2</c:v>
                </c:pt>
                <c:pt idx="45843">
                  <c:v>8.9960300000000007E-2</c:v>
                </c:pt>
                <c:pt idx="45844">
                  <c:v>9.0784599999999993E-2</c:v>
                </c:pt>
                <c:pt idx="45845">
                  <c:v>9.1509199999999999E-2</c:v>
                </c:pt>
                <c:pt idx="45846">
                  <c:v>9.2132800000000001E-2</c:v>
                </c:pt>
                <c:pt idx="45847">
                  <c:v>9.2653899999999997E-2</c:v>
                </c:pt>
                <c:pt idx="45848">
                  <c:v>9.3071000000000001E-2</c:v>
                </c:pt>
                <c:pt idx="45849">
                  <c:v>9.3382900000000005E-2</c:v>
                </c:pt>
                <c:pt idx="45850">
                  <c:v>9.3588400000000002E-2</c:v>
                </c:pt>
                <c:pt idx="45851">
                  <c:v>9.3687099999999995E-2</c:v>
                </c:pt>
                <c:pt idx="45852">
                  <c:v>9.3678800000000007E-2</c:v>
                </c:pt>
                <c:pt idx="45853">
                  <c:v>9.3563499999999994E-2</c:v>
                </c:pt>
                <c:pt idx="45854">
                  <c:v>9.3341199999999999E-2</c:v>
                </c:pt>
                <c:pt idx="45855">
                  <c:v>9.3011800000000006E-2</c:v>
                </c:pt>
                <c:pt idx="45856">
                  <c:v>9.2576000000000006E-2</c:v>
                </c:pt>
                <c:pt idx="45857">
                  <c:v>9.2034699999999997E-2</c:v>
                </c:pt>
                <c:pt idx="45858">
                  <c:v>9.1388999999999998E-2</c:v>
                </c:pt>
                <c:pt idx="45859">
                  <c:v>9.0640100000000001E-2</c:v>
                </c:pt>
                <c:pt idx="45860">
                  <c:v>8.97897E-2</c:v>
                </c:pt>
                <c:pt idx="45861">
                  <c:v>8.8839799999999997E-2</c:v>
                </c:pt>
                <c:pt idx="45862">
                  <c:v>8.7791900000000006E-2</c:v>
                </c:pt>
                <c:pt idx="45863">
                  <c:v>8.6648500000000003E-2</c:v>
                </c:pt>
                <c:pt idx="45864">
                  <c:v>8.5411899999999999E-2</c:v>
                </c:pt>
                <c:pt idx="45865">
                  <c:v>8.4084999999999993E-2</c:v>
                </c:pt>
                <c:pt idx="45866">
                  <c:v>8.26707E-2</c:v>
                </c:pt>
                <c:pt idx="45867">
                  <c:v>8.11727E-2</c:v>
                </c:pt>
                <c:pt idx="45868">
                  <c:v>7.9594499999999999E-2</c:v>
                </c:pt>
                <c:pt idx="45869">
                  <c:v>7.7939999999999995E-2</c:v>
                </c:pt>
                <c:pt idx="45870">
                  <c:v>7.6212799999999997E-2</c:v>
                </c:pt>
                <c:pt idx="45871">
                  <c:v>7.4416399999999994E-2</c:v>
                </c:pt>
                <c:pt idx="45872">
                  <c:v>7.25547E-2</c:v>
                </c:pt>
                <c:pt idx="45873">
                  <c:v>7.0632299999999995E-2</c:v>
                </c:pt>
                <c:pt idx="45874">
                  <c:v>6.8654000000000007E-2</c:v>
                </c:pt>
                <c:pt idx="45875">
                  <c:v>6.6625100000000007E-2</c:v>
                </c:pt>
                <c:pt idx="45876">
                  <c:v>6.4550800000000005E-2</c:v>
                </c:pt>
                <c:pt idx="45877">
                  <c:v>6.24363E-2</c:v>
                </c:pt>
                <c:pt idx="45878">
                  <c:v>6.0285900000000003E-2</c:v>
                </c:pt>
                <c:pt idx="45879">
                  <c:v>5.8104700000000002E-2</c:v>
                </c:pt>
                <c:pt idx="45880">
                  <c:v>5.5898099999999999E-2</c:v>
                </c:pt>
                <c:pt idx="45881">
                  <c:v>5.36716E-2</c:v>
                </c:pt>
                <c:pt idx="45882">
                  <c:v>5.1430499999999997E-2</c:v>
                </c:pt>
                <c:pt idx="45883">
                  <c:v>4.9180300000000003E-2</c:v>
                </c:pt>
                <c:pt idx="45884">
                  <c:v>4.6926599999999999E-2</c:v>
                </c:pt>
                <c:pt idx="45885">
                  <c:v>4.4674899999999997E-2</c:v>
                </c:pt>
                <c:pt idx="45886">
                  <c:v>4.2431299999999998E-2</c:v>
                </c:pt>
                <c:pt idx="45887">
                  <c:v>4.0201300000000002E-2</c:v>
                </c:pt>
                <c:pt idx="45888">
                  <c:v>3.7990700000000002E-2</c:v>
                </c:pt>
                <c:pt idx="45889">
                  <c:v>3.5804999999999997E-2</c:v>
                </c:pt>
                <c:pt idx="45890">
                  <c:v>3.3649800000000001E-2</c:v>
                </c:pt>
                <c:pt idx="45891">
                  <c:v>3.1530900000000001E-2</c:v>
                </c:pt>
                <c:pt idx="45892">
                  <c:v>2.9453799999999999E-2</c:v>
                </c:pt>
                <c:pt idx="45893">
                  <c:v>2.7424500000000001E-2</c:v>
                </c:pt>
                <c:pt idx="45894">
                  <c:v>2.5448399999999999E-2</c:v>
                </c:pt>
                <c:pt idx="45895">
                  <c:v>2.35309E-2</c:v>
                </c:pt>
                <c:pt idx="45896">
                  <c:v>2.1677200000000001E-2</c:v>
                </c:pt>
                <c:pt idx="45897">
                  <c:v>1.98932E-2</c:v>
                </c:pt>
                <c:pt idx="45898">
                  <c:v>1.8184700000000002E-2</c:v>
                </c:pt>
                <c:pt idx="45899">
                  <c:v>1.6556999999999999E-2</c:v>
                </c:pt>
                <c:pt idx="45900">
                  <c:v>1.50151E-2</c:v>
                </c:pt>
                <c:pt idx="45901">
                  <c:v>1.35639E-2</c:v>
                </c:pt>
                <c:pt idx="45902">
                  <c:v>1.22086E-2</c:v>
                </c:pt>
                <c:pt idx="45903">
                  <c:v>1.09544E-2</c:v>
                </c:pt>
                <c:pt idx="45904" formatCode="0.00E+00">
                  <c:v>9.8056199999999993E-3</c:v>
                </c:pt>
                <c:pt idx="45905" formatCode="0.00E+00">
                  <c:v>8.7667600000000002E-3</c:v>
                </c:pt>
                <c:pt idx="45906" formatCode="0.00E+00">
                  <c:v>7.8419900000000001E-3</c:v>
                </c:pt>
                <c:pt idx="45907" formatCode="0.00E+00">
                  <c:v>7.0354700000000003E-3</c:v>
                </c:pt>
                <c:pt idx="45908" formatCode="0.00E+00">
                  <c:v>6.3511000000000001E-3</c:v>
                </c:pt>
                <c:pt idx="45909" formatCode="0.00E+00">
                  <c:v>5.7923200000000001E-3</c:v>
                </c:pt>
                <c:pt idx="45910" formatCode="0.00E+00">
                  <c:v>5.3622899999999996E-3</c:v>
                </c:pt>
                <c:pt idx="45911" formatCode="0.00E+00">
                  <c:v>5.0642400000000002E-3</c:v>
                </c:pt>
                <c:pt idx="45912" formatCode="0.00E+00">
                  <c:v>4.9014999999999996E-3</c:v>
                </c:pt>
                <c:pt idx="45913" formatCode="0.00E+00">
                  <c:v>4.8776000000000002E-3</c:v>
                </c:pt>
                <c:pt idx="45914" formatCode="0.00E+00">
                  <c:v>4.9957200000000004E-3</c:v>
                </c:pt>
                <c:pt idx="45915" formatCode="0.00E+00">
                  <c:v>5.2577300000000004E-3</c:v>
                </c:pt>
                <c:pt idx="45916" formatCode="0.00E+00">
                  <c:v>5.6647599999999996E-3</c:v>
                </c:pt>
                <c:pt idx="45917" formatCode="0.00E+00">
                  <c:v>6.2183500000000001E-3</c:v>
                </c:pt>
                <c:pt idx="45918" formatCode="0.00E+00">
                  <c:v>6.9201599999999999E-3</c:v>
                </c:pt>
                <c:pt idx="45919" formatCode="0.00E+00">
                  <c:v>7.7713499999999998E-3</c:v>
                </c:pt>
                <c:pt idx="45920" formatCode="0.00E+00">
                  <c:v>8.7725800000000003E-3</c:v>
                </c:pt>
                <c:pt idx="45921" formatCode="0.00E+00">
                  <c:v>9.9243500000000002E-3</c:v>
                </c:pt>
                <c:pt idx="45922">
                  <c:v>1.12269E-2</c:v>
                </c:pt>
                <c:pt idx="45923">
                  <c:v>1.268E-2</c:v>
                </c:pt>
                <c:pt idx="45924">
                  <c:v>1.42834E-2</c:v>
                </c:pt>
                <c:pt idx="45925">
                  <c:v>1.6036399999999999E-2</c:v>
                </c:pt>
                <c:pt idx="45926">
                  <c:v>1.7938099999999998E-2</c:v>
                </c:pt>
                <c:pt idx="45927">
                  <c:v>1.9987100000000001E-2</c:v>
                </c:pt>
                <c:pt idx="45928">
                  <c:v>2.2181599999999999E-2</c:v>
                </c:pt>
                <c:pt idx="45929">
                  <c:v>2.4519800000000001E-2</c:v>
                </c:pt>
                <c:pt idx="45930">
                  <c:v>2.6999499999999999E-2</c:v>
                </c:pt>
                <c:pt idx="45931">
                  <c:v>2.9618599999999998E-2</c:v>
                </c:pt>
                <c:pt idx="45932">
                  <c:v>3.23745E-2</c:v>
                </c:pt>
                <c:pt idx="45933">
                  <c:v>3.5263900000000001E-2</c:v>
                </c:pt>
                <c:pt idx="45934">
                  <c:v>3.8283699999999997E-2</c:v>
                </c:pt>
                <c:pt idx="45935">
                  <c:v>4.1430599999999998E-2</c:v>
                </c:pt>
                <c:pt idx="45936">
                  <c:v>4.4701299999999999E-2</c:v>
                </c:pt>
                <c:pt idx="45937">
                  <c:v>4.8091799999999997E-2</c:v>
                </c:pt>
                <c:pt idx="45938">
                  <c:v>5.1598199999999997E-2</c:v>
                </c:pt>
                <c:pt idx="45939">
                  <c:v>5.52162E-2</c:v>
                </c:pt>
                <c:pt idx="45940">
                  <c:v>5.8941199999999999E-2</c:v>
                </c:pt>
                <c:pt idx="45941">
                  <c:v>6.2768599999999994E-2</c:v>
                </c:pt>
                <c:pt idx="45942">
                  <c:v>6.6693299999999997E-2</c:v>
                </c:pt>
                <c:pt idx="45943">
                  <c:v>7.0710099999999998E-2</c:v>
                </c:pt>
                <c:pt idx="45944">
                  <c:v>7.4813500000000005E-2</c:v>
                </c:pt>
                <c:pt idx="45945">
                  <c:v>7.8997999999999999E-2</c:v>
                </c:pt>
                <c:pt idx="45946">
                  <c:v>8.3257899999999996E-2</c:v>
                </c:pt>
                <c:pt idx="45947">
                  <c:v>8.7587100000000001E-2</c:v>
                </c:pt>
                <c:pt idx="45948">
                  <c:v>9.1979400000000003E-2</c:v>
                </c:pt>
                <c:pt idx="45949">
                  <c:v>9.6427899999999997E-2</c:v>
                </c:pt>
                <c:pt idx="45950">
                  <c:v>0.100926</c:v>
                </c:pt>
                <c:pt idx="45951">
                  <c:v>0.10546700000000001</c:v>
                </c:pt>
                <c:pt idx="45952">
                  <c:v>0.110043</c:v>
                </c:pt>
                <c:pt idx="45953">
                  <c:v>0.11465</c:v>
                </c:pt>
                <c:pt idx="45954">
                  <c:v>0.119278</c:v>
                </c:pt>
                <c:pt idx="45955">
                  <c:v>0.123922</c:v>
                </c:pt>
                <c:pt idx="45956">
                  <c:v>0.12857399999999999</c:v>
                </c:pt>
                <c:pt idx="45957">
                  <c:v>0.13322700000000001</c:v>
                </c:pt>
                <c:pt idx="45958">
                  <c:v>0.137873</c:v>
                </c:pt>
                <c:pt idx="45959">
                  <c:v>0.14250599999999999</c:v>
                </c:pt>
                <c:pt idx="45960">
                  <c:v>0.147118</c:v>
                </c:pt>
                <c:pt idx="45961">
                  <c:v>0.1517</c:v>
                </c:pt>
                <c:pt idx="45962">
                  <c:v>0.156247</c:v>
                </c:pt>
                <c:pt idx="45963">
                  <c:v>0.160751</c:v>
                </c:pt>
                <c:pt idx="45964">
                  <c:v>0.16520399999999999</c:v>
                </c:pt>
                <c:pt idx="45965">
                  <c:v>0.169599</c:v>
                </c:pt>
                <c:pt idx="45966">
                  <c:v>0.173929</c:v>
                </c:pt>
                <c:pt idx="45967">
                  <c:v>0.17818800000000001</c:v>
                </c:pt>
                <c:pt idx="45968">
                  <c:v>0.182367</c:v>
                </c:pt>
                <c:pt idx="45969">
                  <c:v>0.18645999999999999</c:v>
                </c:pt>
                <c:pt idx="45970">
                  <c:v>0.19046099999999999</c:v>
                </c:pt>
                <c:pt idx="45971">
                  <c:v>0.19436300000000001</c:v>
                </c:pt>
                <c:pt idx="45972">
                  <c:v>0.198159</c:v>
                </c:pt>
                <c:pt idx="45973">
                  <c:v>0.20184299999999999</c:v>
                </c:pt>
                <c:pt idx="45974">
                  <c:v>0.20540800000000001</c:v>
                </c:pt>
                <c:pt idx="45975">
                  <c:v>0.208847</c:v>
                </c:pt>
                <c:pt idx="45976">
                  <c:v>0.21215600000000001</c:v>
                </c:pt>
                <c:pt idx="45977">
                  <c:v>0.21532699999999999</c:v>
                </c:pt>
                <c:pt idx="45978">
                  <c:v>0.21835399999999999</c:v>
                </c:pt>
                <c:pt idx="45979">
                  <c:v>0.22123300000000001</c:v>
                </c:pt>
                <c:pt idx="45980">
                  <c:v>0.22395799999999999</c:v>
                </c:pt>
                <c:pt idx="45981">
                  <c:v>0.226524</c:v>
                </c:pt>
                <c:pt idx="45982">
                  <c:v>0.22892599999999999</c:v>
                </c:pt>
                <c:pt idx="45983">
                  <c:v>0.23116</c:v>
                </c:pt>
                <c:pt idx="45984">
                  <c:v>0.23322100000000001</c:v>
                </c:pt>
                <c:pt idx="45985">
                  <c:v>0.23510600000000001</c:v>
                </c:pt>
                <c:pt idx="45986">
                  <c:v>0.23680899999999999</c:v>
                </c:pt>
                <c:pt idx="45987">
                  <c:v>0.23832800000000001</c:v>
                </c:pt>
                <c:pt idx="45988">
                  <c:v>0.23965800000000001</c:v>
                </c:pt>
                <c:pt idx="45989">
                  <c:v>0.24079700000000001</c:v>
                </c:pt>
                <c:pt idx="45990">
                  <c:v>0.24174100000000001</c:v>
                </c:pt>
                <c:pt idx="45991">
                  <c:v>0.24248900000000001</c:v>
                </c:pt>
                <c:pt idx="45992">
                  <c:v>0.243038</c:v>
                </c:pt>
                <c:pt idx="45993">
                  <c:v>0.24338599999999999</c:v>
                </c:pt>
                <c:pt idx="45994">
                  <c:v>0.24353</c:v>
                </c:pt>
                <c:pt idx="45995">
                  <c:v>0.24346799999999999</c:v>
                </c:pt>
                <c:pt idx="45996">
                  <c:v>0.243201</c:v>
                </c:pt>
                <c:pt idx="45997">
                  <c:v>0.242725</c:v>
                </c:pt>
                <c:pt idx="45998">
                  <c:v>0.24204200000000001</c:v>
                </c:pt>
                <c:pt idx="45999">
                  <c:v>0.241149</c:v>
                </c:pt>
                <c:pt idx="46000">
                  <c:v>0.24004900000000001</c:v>
                </c:pt>
                <c:pt idx="46001">
                  <c:v>0.23873900000000001</c:v>
                </c:pt>
                <c:pt idx="46002">
                  <c:v>0.23722199999999999</c:v>
                </c:pt>
                <c:pt idx="46003">
                  <c:v>0.23549800000000001</c:v>
                </c:pt>
                <c:pt idx="46004">
                  <c:v>0.233569</c:v>
                </c:pt>
                <c:pt idx="46005">
                  <c:v>0.231435</c:v>
                </c:pt>
                <c:pt idx="46006">
                  <c:v>0.229098</c:v>
                </c:pt>
                <c:pt idx="46007">
                  <c:v>0.22656000000000001</c:v>
                </c:pt>
                <c:pt idx="46008">
                  <c:v>0.223824</c:v>
                </c:pt>
                <c:pt idx="46009">
                  <c:v>0.22089300000000001</c:v>
                </c:pt>
                <c:pt idx="46010">
                  <c:v>0.21776899999999999</c:v>
                </c:pt>
                <c:pt idx="46011">
                  <c:v>0.21445500000000001</c:v>
                </c:pt>
                <c:pt idx="46012">
                  <c:v>0.210954</c:v>
                </c:pt>
                <c:pt idx="46013">
                  <c:v>0.20727000000000001</c:v>
                </c:pt>
                <c:pt idx="46014">
                  <c:v>0.203406</c:v>
                </c:pt>
                <c:pt idx="46015">
                  <c:v>0.19936599999999999</c:v>
                </c:pt>
                <c:pt idx="46016">
                  <c:v>0.19515399999999999</c:v>
                </c:pt>
                <c:pt idx="46017">
                  <c:v>0.190775</c:v>
                </c:pt>
                <c:pt idx="46018">
                  <c:v>0.18623400000000001</c:v>
                </c:pt>
                <c:pt idx="46019">
                  <c:v>0.181536</c:v>
                </c:pt>
                <c:pt idx="46020">
                  <c:v>0.17668500000000001</c:v>
                </c:pt>
                <c:pt idx="46021">
                  <c:v>0.17168800000000001</c:v>
                </c:pt>
                <c:pt idx="46022">
                  <c:v>0.166549</c:v>
                </c:pt>
                <c:pt idx="46023">
                  <c:v>0.161274</c:v>
                </c:pt>
                <c:pt idx="46024">
                  <c:v>0.15587000000000001</c:v>
                </c:pt>
                <c:pt idx="46025">
                  <c:v>0.150342</c:v>
                </c:pt>
                <c:pt idx="46026">
                  <c:v>0.14469799999999999</c:v>
                </c:pt>
                <c:pt idx="46027">
                  <c:v>0.13894200000000001</c:v>
                </c:pt>
                <c:pt idx="46028">
                  <c:v>0.13308200000000001</c:v>
                </c:pt>
                <c:pt idx="46029">
                  <c:v>0.12712499999999999</c:v>
                </c:pt>
                <c:pt idx="46030">
                  <c:v>0.121076</c:v>
                </c:pt>
                <c:pt idx="46031">
                  <c:v>0.114944</c:v>
                </c:pt>
                <c:pt idx="46032">
                  <c:v>0.108735</c:v>
                </c:pt>
                <c:pt idx="46033">
                  <c:v>0.102455</c:v>
                </c:pt>
                <c:pt idx="46034">
                  <c:v>9.6112900000000001E-2</c:v>
                </c:pt>
                <c:pt idx="46035">
                  <c:v>8.97149E-2</c:v>
                </c:pt>
                <c:pt idx="46036">
                  <c:v>8.3268499999999995E-2</c:v>
                </c:pt>
                <c:pt idx="46037">
                  <c:v>7.6780799999999996E-2</c:v>
                </c:pt>
                <c:pt idx="46038">
                  <c:v>7.0259100000000005E-2</c:v>
                </c:pt>
                <c:pt idx="46039">
                  <c:v>6.3710699999999995E-2</c:v>
                </c:pt>
                <c:pt idx="46040">
                  <c:v>5.7142900000000003E-2</c:v>
                </c:pt>
                <c:pt idx="46041">
                  <c:v>5.0563299999999999E-2</c:v>
                </c:pt>
                <c:pt idx="46042">
                  <c:v>4.3979299999999999E-2</c:v>
                </c:pt>
                <c:pt idx="46043">
                  <c:v>3.7397800000000002E-2</c:v>
                </c:pt>
                <c:pt idx="46044">
                  <c:v>3.08259E-2</c:v>
                </c:pt>
                <c:pt idx="46045">
                  <c:v>2.4270799999999999E-2</c:v>
                </c:pt>
                <c:pt idx="46046">
                  <c:v>1.7739999999999999E-2</c:v>
                </c:pt>
                <c:pt idx="46047">
                  <c:v>1.12406E-2</c:v>
                </c:pt>
                <c:pt idx="46048" formatCode="0.00E+00">
                  <c:v>4.7799000000000001E-3</c:v>
                </c:pt>
                <c:pt idx="46049" formatCode="0.00E+00">
                  <c:v>-1.6348199999999999E-3</c:v>
                </c:pt>
                <c:pt idx="46050" formatCode="0.00E+00">
                  <c:v>-7.9964000000000007E-3</c:v>
                </c:pt>
                <c:pt idx="46051">
                  <c:v>-1.4297799999999999E-2</c:v>
                </c:pt>
                <c:pt idx="46052">
                  <c:v>-2.0532399999999999E-2</c:v>
                </c:pt>
                <c:pt idx="46053">
                  <c:v>-2.6693600000000001E-2</c:v>
                </c:pt>
                <c:pt idx="46054">
                  <c:v>-3.2774699999999997E-2</c:v>
                </c:pt>
                <c:pt idx="46055">
                  <c:v>-3.8768799999999999E-2</c:v>
                </c:pt>
                <c:pt idx="46056">
                  <c:v>-4.4668600000000003E-2</c:v>
                </c:pt>
                <c:pt idx="46057">
                  <c:v>-5.0467400000000003E-2</c:v>
                </c:pt>
                <c:pt idx="46058">
                  <c:v>-5.6158399999999997E-2</c:v>
                </c:pt>
                <c:pt idx="46059">
                  <c:v>-6.1736199999999998E-2</c:v>
                </c:pt>
                <c:pt idx="46060">
                  <c:v>-6.7195500000000005E-2</c:v>
                </c:pt>
                <c:pt idx="46061">
                  <c:v>-7.2530700000000004E-2</c:v>
                </c:pt>
                <c:pt idx="46062">
                  <c:v>-7.7736100000000002E-2</c:v>
                </c:pt>
                <c:pt idx="46063">
                  <c:v>-8.2806599999999994E-2</c:v>
                </c:pt>
                <c:pt idx="46064">
                  <c:v>-8.7737099999999998E-2</c:v>
                </c:pt>
                <c:pt idx="46065">
                  <c:v>-9.2522900000000005E-2</c:v>
                </c:pt>
                <c:pt idx="46066">
                  <c:v>-9.7159400000000007E-2</c:v>
                </c:pt>
                <c:pt idx="46067">
                  <c:v>-0.101642</c:v>
                </c:pt>
                <c:pt idx="46068">
                  <c:v>-0.10596700000000001</c:v>
                </c:pt>
                <c:pt idx="46069">
                  <c:v>-0.11013100000000001</c:v>
                </c:pt>
                <c:pt idx="46070">
                  <c:v>-0.11412799999999999</c:v>
                </c:pt>
                <c:pt idx="46071">
                  <c:v>-0.11795600000000001</c:v>
                </c:pt>
                <c:pt idx="46072">
                  <c:v>-0.121611</c:v>
                </c:pt>
                <c:pt idx="46073">
                  <c:v>-0.12509100000000001</c:v>
                </c:pt>
                <c:pt idx="46074">
                  <c:v>-0.12839300000000001</c:v>
                </c:pt>
                <c:pt idx="46075">
                  <c:v>-0.13151399999999999</c:v>
                </c:pt>
                <c:pt idx="46076">
                  <c:v>-0.13445199999999999</c:v>
                </c:pt>
                <c:pt idx="46077">
                  <c:v>-0.13720499999999999</c:v>
                </c:pt>
                <c:pt idx="46078">
                  <c:v>-0.13977100000000001</c:v>
                </c:pt>
                <c:pt idx="46079">
                  <c:v>-0.142148</c:v>
                </c:pt>
                <c:pt idx="46080">
                  <c:v>-0.14433499999999999</c:v>
                </c:pt>
                <c:pt idx="46081">
                  <c:v>-0.14632999999999999</c:v>
                </c:pt>
                <c:pt idx="46082">
                  <c:v>-0.14813299999999999</c:v>
                </c:pt>
                <c:pt idx="46083">
                  <c:v>-0.14974199999999999</c:v>
                </c:pt>
                <c:pt idx="46084">
                  <c:v>-0.15115799999999999</c:v>
                </c:pt>
                <c:pt idx="46085">
                  <c:v>-0.15238099999999999</c:v>
                </c:pt>
                <c:pt idx="46086">
                  <c:v>-0.15340899999999999</c:v>
                </c:pt>
                <c:pt idx="46087">
                  <c:v>-0.15424299999999999</c:v>
                </c:pt>
                <c:pt idx="46088">
                  <c:v>-0.15488399999999999</c:v>
                </c:pt>
                <c:pt idx="46089">
                  <c:v>-0.155332</c:v>
                </c:pt>
                <c:pt idx="46090">
                  <c:v>-0.15558900000000001</c:v>
                </c:pt>
                <c:pt idx="46091">
                  <c:v>-0.15565499999999999</c:v>
                </c:pt>
                <c:pt idx="46092">
                  <c:v>-0.155533</c:v>
                </c:pt>
                <c:pt idx="46093">
                  <c:v>-0.155223</c:v>
                </c:pt>
                <c:pt idx="46094">
                  <c:v>-0.154727</c:v>
                </c:pt>
                <c:pt idx="46095">
                  <c:v>-0.15404499999999999</c:v>
                </c:pt>
                <c:pt idx="46096">
                  <c:v>-0.15318200000000001</c:v>
                </c:pt>
                <c:pt idx="46097">
                  <c:v>-0.152139</c:v>
                </c:pt>
                <c:pt idx="46098">
                  <c:v>-0.15092</c:v>
                </c:pt>
                <c:pt idx="46099">
                  <c:v>-0.14952799999999999</c:v>
                </c:pt>
                <c:pt idx="46100">
                  <c:v>-0.14796599999999999</c:v>
                </c:pt>
                <c:pt idx="46101">
                  <c:v>-0.146236</c:v>
                </c:pt>
                <c:pt idx="46102">
                  <c:v>-0.144343</c:v>
                </c:pt>
                <c:pt idx="46103">
                  <c:v>-0.142291</c:v>
                </c:pt>
                <c:pt idx="46104">
                  <c:v>-0.14008200000000001</c:v>
                </c:pt>
                <c:pt idx="46105">
                  <c:v>-0.13772200000000001</c:v>
                </c:pt>
                <c:pt idx="46106">
                  <c:v>-0.135215</c:v>
                </c:pt>
                <c:pt idx="46107">
                  <c:v>-0.13256399999999999</c:v>
                </c:pt>
                <c:pt idx="46108">
                  <c:v>-0.129775</c:v>
                </c:pt>
                <c:pt idx="46109">
                  <c:v>-0.12685299999999999</c:v>
                </c:pt>
                <c:pt idx="46110">
                  <c:v>-0.12380099999999999</c:v>
                </c:pt>
                <c:pt idx="46111">
                  <c:v>-0.120626</c:v>
                </c:pt>
                <c:pt idx="46112">
                  <c:v>-0.117331</c:v>
                </c:pt>
                <c:pt idx="46113">
                  <c:v>-0.113923</c:v>
                </c:pt>
                <c:pt idx="46114">
                  <c:v>-0.110406</c:v>
                </c:pt>
                <c:pt idx="46115">
                  <c:v>-0.106785</c:v>
                </c:pt>
                <c:pt idx="46116">
                  <c:v>-0.10306700000000001</c:v>
                </c:pt>
                <c:pt idx="46117">
                  <c:v>-9.9254400000000007E-2</c:v>
                </c:pt>
                <c:pt idx="46118">
                  <c:v>-9.5354499999999995E-2</c:v>
                </c:pt>
                <c:pt idx="46119">
                  <c:v>-9.1372099999999998E-2</c:v>
                </c:pt>
                <c:pt idx="46120">
                  <c:v>-8.7312899999999999E-2</c:v>
                </c:pt>
                <c:pt idx="46121">
                  <c:v>-8.3182500000000006E-2</c:v>
                </c:pt>
                <c:pt idx="46122">
                  <c:v>-7.8986299999999995E-2</c:v>
                </c:pt>
                <c:pt idx="46123">
                  <c:v>-7.4729900000000002E-2</c:v>
                </c:pt>
                <c:pt idx="46124">
                  <c:v>-7.0418999999999995E-2</c:v>
                </c:pt>
                <c:pt idx="46125">
                  <c:v>-6.6059499999999993E-2</c:v>
                </c:pt>
                <c:pt idx="46126">
                  <c:v>-6.1656700000000002E-2</c:v>
                </c:pt>
                <c:pt idx="46127">
                  <c:v>-5.7216099999999999E-2</c:v>
                </c:pt>
                <c:pt idx="46128">
                  <c:v>-5.2742900000000002E-2</c:v>
                </c:pt>
                <c:pt idx="46129">
                  <c:v>-4.8242899999999998E-2</c:v>
                </c:pt>
                <c:pt idx="46130">
                  <c:v>-4.3721500000000003E-2</c:v>
                </c:pt>
                <c:pt idx="46131">
                  <c:v>-3.9184400000000001E-2</c:v>
                </c:pt>
                <c:pt idx="46132">
                  <c:v>-3.4636899999999998E-2</c:v>
                </c:pt>
                <c:pt idx="46133">
                  <c:v>-3.0084300000000001E-2</c:v>
                </c:pt>
                <c:pt idx="46134">
                  <c:v>-2.5532099999999999E-2</c:v>
                </c:pt>
                <c:pt idx="46135">
                  <c:v>-2.0985400000000001E-2</c:v>
                </c:pt>
                <c:pt idx="46136">
                  <c:v>-1.6449200000000001E-2</c:v>
                </c:pt>
                <c:pt idx="46137">
                  <c:v>-1.19285E-2</c:v>
                </c:pt>
                <c:pt idx="46138" formatCode="0.00E+00">
                  <c:v>-7.4281399999999997E-3</c:v>
                </c:pt>
                <c:pt idx="46139" formatCode="0.00E+00">
                  <c:v>-2.9528200000000001E-3</c:v>
                </c:pt>
                <c:pt idx="46140" formatCode="0.00E+00">
                  <c:v>1.49271E-3</c:v>
                </c:pt>
                <c:pt idx="46141" formatCode="0.00E+00">
                  <c:v>5.9037200000000003E-3</c:v>
                </c:pt>
                <c:pt idx="46142">
                  <c:v>1.0275599999999999E-2</c:v>
                </c:pt>
                <c:pt idx="46143">
                  <c:v>1.46041E-2</c:v>
                </c:pt>
                <c:pt idx="46144">
                  <c:v>1.8884999999999999E-2</c:v>
                </c:pt>
                <c:pt idx="46145">
                  <c:v>2.31145E-2</c:v>
                </c:pt>
                <c:pt idx="46146">
                  <c:v>2.7288400000000001E-2</c:v>
                </c:pt>
                <c:pt idx="46147">
                  <c:v>3.1402800000000002E-2</c:v>
                </c:pt>
                <c:pt idx="46148">
                  <c:v>3.5454100000000002E-2</c:v>
                </c:pt>
                <c:pt idx="46149">
                  <c:v>3.9438899999999999E-2</c:v>
                </c:pt>
                <c:pt idx="46150">
                  <c:v>4.3353799999999998E-2</c:v>
                </c:pt>
                <c:pt idx="46151">
                  <c:v>4.7195800000000003E-2</c:v>
                </c:pt>
                <c:pt idx="46152">
                  <c:v>5.0961699999999999E-2</c:v>
                </c:pt>
                <c:pt idx="46153">
                  <c:v>5.4648700000000001E-2</c:v>
                </c:pt>
                <c:pt idx="46154">
                  <c:v>5.8254E-2</c:v>
                </c:pt>
                <c:pt idx="46155">
                  <c:v>6.1775200000000002E-2</c:v>
                </c:pt>
                <c:pt idx="46156">
                  <c:v>6.5209699999999995E-2</c:v>
                </c:pt>
                <c:pt idx="46157">
                  <c:v>6.8555099999999994E-2</c:v>
                </c:pt>
                <c:pt idx="46158">
                  <c:v>7.1809100000000001E-2</c:v>
                </c:pt>
                <c:pt idx="46159">
                  <c:v>7.4969499999999994E-2</c:v>
                </c:pt>
                <c:pt idx="46160">
                  <c:v>7.8034599999999996E-2</c:v>
                </c:pt>
                <c:pt idx="46161">
                  <c:v>8.1003099999999995E-2</c:v>
                </c:pt>
                <c:pt idx="46162">
                  <c:v>8.3873400000000001E-2</c:v>
                </c:pt>
                <c:pt idx="46163">
                  <c:v>8.6644200000000005E-2</c:v>
                </c:pt>
                <c:pt idx="46164">
                  <c:v>8.9314699999999997E-2</c:v>
                </c:pt>
                <c:pt idx="46165">
                  <c:v>9.1884199999999999E-2</c:v>
                </c:pt>
                <c:pt idx="46166">
                  <c:v>9.4352099999999994E-2</c:v>
                </c:pt>
                <c:pt idx="46167">
                  <c:v>9.6718100000000001E-2</c:v>
                </c:pt>
                <c:pt idx="46168">
                  <c:v>9.8981700000000006E-2</c:v>
                </c:pt>
                <c:pt idx="46169">
                  <c:v>0.101142</c:v>
                </c:pt>
                <c:pt idx="46170">
                  <c:v>0.1032</c:v>
                </c:pt>
                <c:pt idx="46171">
                  <c:v>0.105154</c:v>
                </c:pt>
                <c:pt idx="46172">
                  <c:v>0.107006</c:v>
                </c:pt>
                <c:pt idx="46173">
                  <c:v>0.10875600000000001</c:v>
                </c:pt>
                <c:pt idx="46174">
                  <c:v>0.110403</c:v>
                </c:pt>
                <c:pt idx="46175">
                  <c:v>0.11194999999999999</c:v>
                </c:pt>
                <c:pt idx="46176">
                  <c:v>0.113396</c:v>
                </c:pt>
                <c:pt idx="46177">
                  <c:v>0.114742</c:v>
                </c:pt>
                <c:pt idx="46178">
                  <c:v>0.11599</c:v>
                </c:pt>
                <c:pt idx="46179">
                  <c:v>0.11713999999999999</c:v>
                </c:pt>
                <c:pt idx="46180">
                  <c:v>0.11819499999999999</c:v>
                </c:pt>
                <c:pt idx="46181">
                  <c:v>0.119154</c:v>
                </c:pt>
                <c:pt idx="46182">
                  <c:v>0.120021</c:v>
                </c:pt>
                <c:pt idx="46183">
                  <c:v>0.120796</c:v>
                </c:pt>
                <c:pt idx="46184">
                  <c:v>0.12148100000000001</c:v>
                </c:pt>
                <c:pt idx="46185">
                  <c:v>0.122077</c:v>
                </c:pt>
                <c:pt idx="46186">
                  <c:v>0.122588</c:v>
                </c:pt>
                <c:pt idx="46187">
                  <c:v>0.123014</c:v>
                </c:pt>
                <c:pt idx="46188">
                  <c:v>0.12335699999999999</c:v>
                </c:pt>
                <c:pt idx="46189">
                  <c:v>0.12361999999999999</c:v>
                </c:pt>
                <c:pt idx="46190">
                  <c:v>0.123804</c:v>
                </c:pt>
                <c:pt idx="46191">
                  <c:v>0.12391199999999999</c:v>
                </c:pt>
                <c:pt idx="46192">
                  <c:v>0.123946</c:v>
                </c:pt>
                <c:pt idx="46193">
                  <c:v>0.123908</c:v>
                </c:pt>
                <c:pt idx="46194">
                  <c:v>0.12379999999999999</c:v>
                </c:pt>
                <c:pt idx="46195">
                  <c:v>0.123624</c:v>
                </c:pt>
                <c:pt idx="46196">
                  <c:v>0.12338200000000001</c:v>
                </c:pt>
                <c:pt idx="46197">
                  <c:v>0.12307800000000001</c:v>
                </c:pt>
                <c:pt idx="46198">
                  <c:v>0.122712</c:v>
                </c:pt>
                <c:pt idx="46199">
                  <c:v>0.12228899999999999</c:v>
                </c:pt>
                <c:pt idx="46200">
                  <c:v>0.121809</c:v>
                </c:pt>
                <c:pt idx="46201">
                  <c:v>0.12127599999999999</c:v>
                </c:pt>
                <c:pt idx="46202">
                  <c:v>0.12069100000000001</c:v>
                </c:pt>
                <c:pt idx="46203">
                  <c:v>0.120057</c:v>
                </c:pt>
                <c:pt idx="46204">
                  <c:v>0.119376</c:v>
                </c:pt>
                <c:pt idx="46205">
                  <c:v>0.11865100000000001</c:v>
                </c:pt>
                <c:pt idx="46206">
                  <c:v>0.117883</c:v>
                </c:pt>
                <c:pt idx="46207">
                  <c:v>0.117075</c:v>
                </c:pt>
                <c:pt idx="46208">
                  <c:v>0.116229</c:v>
                </c:pt>
                <c:pt idx="46209">
                  <c:v>0.11534800000000001</c:v>
                </c:pt>
                <c:pt idx="46210">
                  <c:v>0.11443200000000001</c:v>
                </c:pt>
                <c:pt idx="46211">
                  <c:v>0.113484</c:v>
                </c:pt>
                <c:pt idx="46212">
                  <c:v>0.112507</c:v>
                </c:pt>
                <c:pt idx="46213">
                  <c:v>0.111502</c:v>
                </c:pt>
                <c:pt idx="46214">
                  <c:v>0.11047</c:v>
                </c:pt>
                <c:pt idx="46215">
                  <c:v>0.109414</c:v>
                </c:pt>
                <c:pt idx="46216">
                  <c:v>0.108335</c:v>
                </c:pt>
                <c:pt idx="46217">
                  <c:v>0.107235</c:v>
                </c:pt>
                <c:pt idx="46218">
                  <c:v>0.106116</c:v>
                </c:pt>
                <c:pt idx="46219">
                  <c:v>0.104978</c:v>
                </c:pt>
                <c:pt idx="46220">
                  <c:v>0.103824</c:v>
                </c:pt>
                <c:pt idx="46221">
                  <c:v>0.102654</c:v>
                </c:pt>
                <c:pt idx="46222">
                  <c:v>0.10147</c:v>
                </c:pt>
                <c:pt idx="46223">
                  <c:v>0.100273</c:v>
                </c:pt>
                <c:pt idx="46224">
                  <c:v>9.9062899999999995E-2</c:v>
                </c:pt>
                <c:pt idx="46225">
                  <c:v>9.7841700000000004E-2</c:v>
                </c:pt>
                <c:pt idx="46226">
                  <c:v>9.6609899999999999E-2</c:v>
                </c:pt>
                <c:pt idx="46227">
                  <c:v>9.5368099999999997E-2</c:v>
                </c:pt>
                <c:pt idx="46228">
                  <c:v>9.4116900000000003E-2</c:v>
                </c:pt>
                <c:pt idx="46229">
                  <c:v>9.28567E-2</c:v>
                </c:pt>
                <c:pt idx="46230">
                  <c:v>9.1588199999999995E-2</c:v>
                </c:pt>
                <c:pt idx="46231">
                  <c:v>9.0311600000000006E-2</c:v>
                </c:pt>
                <c:pt idx="46232">
                  <c:v>8.9027200000000001E-2</c:v>
                </c:pt>
                <c:pt idx="46233">
                  <c:v>8.7735400000000005E-2</c:v>
                </c:pt>
                <c:pt idx="46234">
                  <c:v>8.6436299999999994E-2</c:v>
                </c:pt>
                <c:pt idx="46235">
                  <c:v>8.5129999999999997E-2</c:v>
                </c:pt>
                <c:pt idx="46236">
                  <c:v>8.3816500000000002E-2</c:v>
                </c:pt>
                <c:pt idx="46237">
                  <c:v>8.2495700000000005E-2</c:v>
                </c:pt>
                <c:pt idx="46238">
                  <c:v>8.1167199999999995E-2</c:v>
                </c:pt>
                <c:pt idx="46239">
                  <c:v>7.9830799999999993E-2</c:v>
                </c:pt>
                <c:pt idx="46240">
                  <c:v>7.8486100000000003E-2</c:v>
                </c:pt>
                <c:pt idx="46241">
                  <c:v>7.7132699999999998E-2</c:v>
                </c:pt>
                <c:pt idx="46242">
                  <c:v>7.5770100000000007E-2</c:v>
                </c:pt>
                <c:pt idx="46243">
                  <c:v>7.4398000000000006E-2</c:v>
                </c:pt>
                <c:pt idx="46244">
                  <c:v>7.30156E-2</c:v>
                </c:pt>
                <c:pt idx="46245">
                  <c:v>7.1622500000000006E-2</c:v>
                </c:pt>
                <c:pt idx="46246">
                  <c:v>7.0218000000000003E-2</c:v>
                </c:pt>
                <c:pt idx="46247">
                  <c:v>6.8801200000000007E-2</c:v>
                </c:pt>
                <c:pt idx="46248">
                  <c:v>6.7371299999999995E-2</c:v>
                </c:pt>
                <c:pt idx="46249">
                  <c:v>6.59275E-2</c:v>
                </c:pt>
                <c:pt idx="46250">
                  <c:v>6.4468999999999999E-2</c:v>
                </c:pt>
                <c:pt idx="46251">
                  <c:v>6.2994800000000004E-2</c:v>
                </c:pt>
                <c:pt idx="46252">
                  <c:v>6.15039E-2</c:v>
                </c:pt>
                <c:pt idx="46253">
                  <c:v>5.9995399999999997E-2</c:v>
                </c:pt>
                <c:pt idx="46254">
                  <c:v>5.8468300000000001E-2</c:v>
                </c:pt>
                <c:pt idx="46255">
                  <c:v>5.69215E-2</c:v>
                </c:pt>
                <c:pt idx="46256">
                  <c:v>5.5354100000000003E-2</c:v>
                </c:pt>
                <c:pt idx="46257">
                  <c:v>5.3765E-2</c:v>
                </c:pt>
                <c:pt idx="46258">
                  <c:v>5.21533E-2</c:v>
                </c:pt>
                <c:pt idx="46259">
                  <c:v>5.0517800000000002E-2</c:v>
                </c:pt>
                <c:pt idx="46260">
                  <c:v>4.8857499999999998E-2</c:v>
                </c:pt>
                <c:pt idx="46261">
                  <c:v>4.7171400000000002E-2</c:v>
                </c:pt>
                <c:pt idx="46262">
                  <c:v>4.5458699999999998E-2</c:v>
                </c:pt>
                <c:pt idx="46263">
                  <c:v>4.3718300000000002E-2</c:v>
                </c:pt>
                <c:pt idx="46264">
                  <c:v>4.1949199999999999E-2</c:v>
                </c:pt>
                <c:pt idx="46265">
                  <c:v>4.0150499999999999E-2</c:v>
                </c:pt>
                <c:pt idx="46266">
                  <c:v>3.8321300000000003E-2</c:v>
                </c:pt>
                <c:pt idx="46267">
                  <c:v>3.6460699999999999E-2</c:v>
                </c:pt>
                <c:pt idx="46268">
                  <c:v>3.4568000000000002E-2</c:v>
                </c:pt>
                <c:pt idx="46269">
                  <c:v>3.2642499999999998E-2</c:v>
                </c:pt>
                <c:pt idx="46270">
                  <c:v>3.06834E-2</c:v>
                </c:pt>
                <c:pt idx="46271">
                  <c:v>2.86901E-2</c:v>
                </c:pt>
                <c:pt idx="46272">
                  <c:v>2.6662000000000002E-2</c:v>
                </c:pt>
                <c:pt idx="46273">
                  <c:v>2.4598800000000001E-2</c:v>
                </c:pt>
                <c:pt idx="46274">
                  <c:v>2.24999E-2</c:v>
                </c:pt>
                <c:pt idx="46275">
                  <c:v>2.0365000000000001E-2</c:v>
                </c:pt>
                <c:pt idx="46276">
                  <c:v>1.81938E-2</c:v>
                </c:pt>
                <c:pt idx="46277">
                  <c:v>1.5986199999999999E-2</c:v>
                </c:pt>
                <c:pt idx="46278">
                  <c:v>1.37421E-2</c:v>
                </c:pt>
                <c:pt idx="46279">
                  <c:v>1.1461499999999999E-2</c:v>
                </c:pt>
                <c:pt idx="46280" formatCode="0.00E+00">
                  <c:v>9.1445199999999997E-3</c:v>
                </c:pt>
                <c:pt idx="46281" formatCode="0.00E+00">
                  <c:v>6.7913299999999999E-3</c:v>
                </c:pt>
                <c:pt idx="46282" formatCode="0.00E+00">
                  <c:v>4.4022599999999999E-3</c:v>
                </c:pt>
                <c:pt idx="46283" formatCode="0.00E+00">
                  <c:v>1.9776699999999999E-3</c:v>
                </c:pt>
                <c:pt idx="46284" formatCode="0.00E+00">
                  <c:v>-4.8195999999999997E-4</c:v>
                </c:pt>
                <c:pt idx="46285" formatCode="0.00E+00">
                  <c:v>-2.9760400000000001E-3</c:v>
                </c:pt>
                <c:pt idx="46286" formatCode="0.00E+00">
                  <c:v>-5.5038700000000001E-3</c:v>
                </c:pt>
                <c:pt idx="46287" formatCode="0.00E+00">
                  <c:v>-8.0646499999999996E-3</c:v>
                </c:pt>
                <c:pt idx="46288">
                  <c:v>-1.06575E-2</c:v>
                </c:pt>
                <c:pt idx="46289">
                  <c:v>-1.32814E-2</c:v>
                </c:pt>
                <c:pt idx="46290">
                  <c:v>-1.5935299999999999E-2</c:v>
                </c:pt>
                <c:pt idx="46291">
                  <c:v>-1.86179E-2</c:v>
                </c:pt>
                <c:pt idx="46292">
                  <c:v>-2.13279E-2</c:v>
                </c:pt>
                <c:pt idx="46293">
                  <c:v>-2.4063500000000002E-2</c:v>
                </c:pt>
                <c:pt idx="46294">
                  <c:v>-2.68229E-2</c:v>
                </c:pt>
                <c:pt idx="46295">
                  <c:v>-2.9604200000000001E-2</c:v>
                </c:pt>
                <c:pt idx="46296">
                  <c:v>-3.2405900000000001E-2</c:v>
                </c:pt>
                <c:pt idx="46297">
                  <c:v>-3.5226500000000001E-2</c:v>
                </c:pt>
                <c:pt idx="46298">
                  <c:v>-3.8064099999999997E-2</c:v>
                </c:pt>
                <c:pt idx="46299">
                  <c:v>-4.0917000000000002E-2</c:v>
                </c:pt>
                <c:pt idx="46300">
                  <c:v>-4.3783299999999997E-2</c:v>
                </c:pt>
                <c:pt idx="46301">
                  <c:v>-4.6661000000000001E-2</c:v>
                </c:pt>
                <c:pt idx="46302">
                  <c:v>-4.9548099999999998E-2</c:v>
                </c:pt>
                <c:pt idx="46303">
                  <c:v>-5.2442299999999997E-2</c:v>
                </c:pt>
                <c:pt idx="46304">
                  <c:v>-5.5341300000000003E-2</c:v>
                </c:pt>
                <c:pt idx="46305">
                  <c:v>-5.8242599999999999E-2</c:v>
                </c:pt>
                <c:pt idx="46306">
                  <c:v>-6.1143999999999997E-2</c:v>
                </c:pt>
                <c:pt idx="46307">
                  <c:v>-6.4042799999999997E-2</c:v>
                </c:pt>
                <c:pt idx="46308">
                  <c:v>-6.6936300000000004E-2</c:v>
                </c:pt>
                <c:pt idx="46309">
                  <c:v>-6.9821800000000003E-2</c:v>
                </c:pt>
                <c:pt idx="46310">
                  <c:v>-7.26966E-2</c:v>
                </c:pt>
                <c:pt idx="46311">
                  <c:v>-7.5557799999999994E-2</c:v>
                </c:pt>
                <c:pt idx="46312">
                  <c:v>-7.84025E-2</c:v>
                </c:pt>
                <c:pt idx="46313">
                  <c:v>-8.1227800000000003E-2</c:v>
                </c:pt>
                <c:pt idx="46314">
                  <c:v>-8.40307E-2</c:v>
                </c:pt>
                <c:pt idx="46315">
                  <c:v>-8.6807700000000002E-2</c:v>
                </c:pt>
                <c:pt idx="46316">
                  <c:v>-8.9555399999999993E-2</c:v>
                </c:pt>
                <c:pt idx="46317">
                  <c:v>-9.2270400000000002E-2</c:v>
                </c:pt>
                <c:pt idx="46318">
                  <c:v>-9.4949900000000004E-2</c:v>
                </c:pt>
                <c:pt idx="46319">
                  <c:v>-9.7590899999999994E-2</c:v>
                </c:pt>
                <c:pt idx="46320">
                  <c:v>-0.10019</c:v>
                </c:pt>
                <c:pt idx="46321">
                  <c:v>-0.102744</c:v>
                </c:pt>
                <c:pt idx="46322">
                  <c:v>-0.105249</c:v>
                </c:pt>
                <c:pt idx="46323">
                  <c:v>-0.10770100000000001</c:v>
                </c:pt>
                <c:pt idx="46324">
                  <c:v>-0.110098</c:v>
                </c:pt>
                <c:pt idx="46325">
                  <c:v>-0.11243499999999999</c:v>
                </c:pt>
                <c:pt idx="46326">
                  <c:v>-0.11471000000000001</c:v>
                </c:pt>
                <c:pt idx="46327">
                  <c:v>-0.11692</c:v>
                </c:pt>
                <c:pt idx="46328">
                  <c:v>-0.119061</c:v>
                </c:pt>
                <c:pt idx="46329">
                  <c:v>-0.12113</c:v>
                </c:pt>
                <c:pt idx="46330">
                  <c:v>-0.123124</c:v>
                </c:pt>
                <c:pt idx="46331">
                  <c:v>-0.12503900000000001</c:v>
                </c:pt>
                <c:pt idx="46332">
                  <c:v>-0.12687200000000001</c:v>
                </c:pt>
                <c:pt idx="46333">
                  <c:v>-0.12862100000000001</c:v>
                </c:pt>
                <c:pt idx="46334">
                  <c:v>-0.13028100000000001</c:v>
                </c:pt>
                <c:pt idx="46335">
                  <c:v>-0.131851</c:v>
                </c:pt>
                <c:pt idx="46336">
                  <c:v>-0.133327</c:v>
                </c:pt>
                <c:pt idx="46337">
                  <c:v>-0.13470699999999999</c:v>
                </c:pt>
                <c:pt idx="46338">
                  <c:v>-0.135987</c:v>
                </c:pt>
                <c:pt idx="46339">
                  <c:v>-0.13716400000000001</c:v>
                </c:pt>
                <c:pt idx="46340">
                  <c:v>-0.138238</c:v>
                </c:pt>
                <c:pt idx="46341">
                  <c:v>-0.139209</c:v>
                </c:pt>
                <c:pt idx="46342">
                  <c:v>-0.140073</c:v>
                </c:pt>
                <c:pt idx="46343">
                  <c:v>-0.14082500000000001</c:v>
                </c:pt>
                <c:pt idx="46344">
                  <c:v>-0.14146300000000001</c:v>
                </c:pt>
                <c:pt idx="46345">
                  <c:v>-0.141982</c:v>
                </c:pt>
                <c:pt idx="46346">
                  <c:v>-0.14238200000000001</c:v>
                </c:pt>
                <c:pt idx="46347">
                  <c:v>-0.14266100000000001</c:v>
                </c:pt>
                <c:pt idx="46348">
                  <c:v>-0.142816</c:v>
                </c:pt>
                <c:pt idx="46349">
                  <c:v>-0.142848</c:v>
                </c:pt>
                <c:pt idx="46350">
                  <c:v>-0.14275299999999999</c:v>
                </c:pt>
                <c:pt idx="46351">
                  <c:v>-0.14253299999999999</c:v>
                </c:pt>
                <c:pt idx="46352">
                  <c:v>-0.142184</c:v>
                </c:pt>
                <c:pt idx="46353">
                  <c:v>-0.141707</c:v>
                </c:pt>
                <c:pt idx="46354">
                  <c:v>-0.14110200000000001</c:v>
                </c:pt>
                <c:pt idx="46355">
                  <c:v>-0.14036799999999999</c:v>
                </c:pt>
                <c:pt idx="46356">
                  <c:v>-0.13950699999999999</c:v>
                </c:pt>
                <c:pt idx="46357">
                  <c:v>-0.138516</c:v>
                </c:pt>
                <c:pt idx="46358">
                  <c:v>-0.13739799999999999</c:v>
                </c:pt>
                <c:pt idx="46359">
                  <c:v>-0.136152</c:v>
                </c:pt>
                <c:pt idx="46360">
                  <c:v>-0.13477800000000001</c:v>
                </c:pt>
                <c:pt idx="46361">
                  <c:v>-0.13327600000000001</c:v>
                </c:pt>
                <c:pt idx="46362">
                  <c:v>-0.13164600000000001</c:v>
                </c:pt>
                <c:pt idx="46363">
                  <c:v>-0.129888</c:v>
                </c:pt>
                <c:pt idx="46364">
                  <c:v>-0.128001</c:v>
                </c:pt>
                <c:pt idx="46365">
                  <c:v>-0.12598799999999999</c:v>
                </c:pt>
                <c:pt idx="46366">
                  <c:v>-0.12385400000000001</c:v>
                </c:pt>
                <c:pt idx="46367">
                  <c:v>-0.1216</c:v>
                </c:pt>
                <c:pt idx="46368">
                  <c:v>-0.119228</c:v>
                </c:pt>
                <c:pt idx="46369">
                  <c:v>-0.116739</c:v>
                </c:pt>
                <c:pt idx="46370">
                  <c:v>-0.114135</c:v>
                </c:pt>
                <c:pt idx="46371">
                  <c:v>-0.111414</c:v>
                </c:pt>
                <c:pt idx="46372">
                  <c:v>-0.10857799999999999</c:v>
                </c:pt>
                <c:pt idx="46373">
                  <c:v>-0.105628</c:v>
                </c:pt>
                <c:pt idx="46374">
                  <c:v>-0.10256800000000001</c:v>
                </c:pt>
                <c:pt idx="46375">
                  <c:v>-9.9402299999999999E-2</c:v>
                </c:pt>
                <c:pt idx="46376">
                  <c:v>-9.6134800000000006E-2</c:v>
                </c:pt>
                <c:pt idx="46377">
                  <c:v>-9.2766299999999996E-2</c:v>
                </c:pt>
                <c:pt idx="46378">
                  <c:v>-8.9299799999999999E-2</c:v>
                </c:pt>
                <c:pt idx="46379">
                  <c:v>-8.57401E-2</c:v>
                </c:pt>
                <c:pt idx="46380">
                  <c:v>-8.2092200000000004E-2</c:v>
                </c:pt>
                <c:pt idx="46381">
                  <c:v>-7.8359899999999996E-2</c:v>
                </c:pt>
                <c:pt idx="46382">
                  <c:v>-7.4546000000000001E-2</c:v>
                </c:pt>
                <c:pt idx="46383">
                  <c:v>-7.0653800000000003E-2</c:v>
                </c:pt>
                <c:pt idx="46384">
                  <c:v>-6.6686899999999993E-2</c:v>
                </c:pt>
                <c:pt idx="46385">
                  <c:v>-6.2648700000000002E-2</c:v>
                </c:pt>
                <c:pt idx="46386">
                  <c:v>-5.8542400000000001E-2</c:v>
                </c:pt>
                <c:pt idx="46387">
                  <c:v>-5.4371099999999999E-2</c:v>
                </c:pt>
                <c:pt idx="46388">
                  <c:v>-5.0139099999999999E-2</c:v>
                </c:pt>
                <c:pt idx="46389">
                  <c:v>-4.5851900000000001E-2</c:v>
                </c:pt>
                <c:pt idx="46390">
                  <c:v>-4.15156E-2</c:v>
                </c:pt>
                <c:pt idx="46391">
                  <c:v>-3.7135399999999999E-2</c:v>
                </c:pt>
                <c:pt idx="46392">
                  <c:v>-3.2714800000000002E-2</c:v>
                </c:pt>
                <c:pt idx="46393">
                  <c:v>-2.8256699999999999E-2</c:v>
                </c:pt>
                <c:pt idx="46394">
                  <c:v>-2.3764799999999999E-2</c:v>
                </c:pt>
                <c:pt idx="46395">
                  <c:v>-1.92441E-2</c:v>
                </c:pt>
                <c:pt idx="46396">
                  <c:v>-1.4701199999999999E-2</c:v>
                </c:pt>
                <c:pt idx="46397">
                  <c:v>-1.0142E-2</c:v>
                </c:pt>
                <c:pt idx="46398" formatCode="0.00E+00">
                  <c:v>-5.5714500000000004E-3</c:v>
                </c:pt>
                <c:pt idx="46399" formatCode="0.00E+00">
                  <c:v>-9.952540000000001E-4</c:v>
                </c:pt>
                <c:pt idx="46400" formatCode="0.00E+00">
                  <c:v>3.5792799999999998E-3</c:v>
                </c:pt>
                <c:pt idx="46401" formatCode="0.00E+00">
                  <c:v>8.1451500000000003E-3</c:v>
                </c:pt>
                <c:pt idx="46402">
                  <c:v>1.26955E-2</c:v>
                </c:pt>
                <c:pt idx="46403">
                  <c:v>1.7222500000000002E-2</c:v>
                </c:pt>
                <c:pt idx="46404">
                  <c:v>2.1718700000000001E-2</c:v>
                </c:pt>
                <c:pt idx="46405">
                  <c:v>2.6179999999999998E-2</c:v>
                </c:pt>
                <c:pt idx="46406">
                  <c:v>3.0603200000000001E-2</c:v>
                </c:pt>
                <c:pt idx="46407">
                  <c:v>3.4983599999999997E-2</c:v>
                </c:pt>
                <c:pt idx="46408">
                  <c:v>3.9314700000000001E-2</c:v>
                </c:pt>
                <c:pt idx="46409">
                  <c:v>4.3590499999999997E-2</c:v>
                </c:pt>
                <c:pt idx="46410">
                  <c:v>4.7806399999999999E-2</c:v>
                </c:pt>
                <c:pt idx="46411">
                  <c:v>5.1958400000000002E-2</c:v>
                </c:pt>
                <c:pt idx="46412">
                  <c:v>5.6042099999999997E-2</c:v>
                </c:pt>
                <c:pt idx="46413">
                  <c:v>6.0051899999999998E-2</c:v>
                </c:pt>
                <c:pt idx="46414">
                  <c:v>6.3981999999999997E-2</c:v>
                </c:pt>
                <c:pt idx="46415">
                  <c:v>6.7826999999999998E-2</c:v>
                </c:pt>
                <c:pt idx="46416">
                  <c:v>7.1582300000000001E-2</c:v>
                </c:pt>
                <c:pt idx="46417">
                  <c:v>7.5243199999999996E-2</c:v>
                </c:pt>
                <c:pt idx="46418">
                  <c:v>7.8804700000000005E-2</c:v>
                </c:pt>
                <c:pt idx="46419">
                  <c:v>8.2262399999999999E-2</c:v>
                </c:pt>
                <c:pt idx="46420">
                  <c:v>8.5613400000000006E-2</c:v>
                </c:pt>
                <c:pt idx="46421">
                  <c:v>8.8854199999999994E-2</c:v>
                </c:pt>
                <c:pt idx="46422">
                  <c:v>9.1980300000000001E-2</c:v>
                </c:pt>
                <c:pt idx="46423">
                  <c:v>9.4988199999999995E-2</c:v>
                </c:pt>
                <c:pt idx="46424">
                  <c:v>9.7875699999999996E-2</c:v>
                </c:pt>
                <c:pt idx="46425">
                  <c:v>0.10064099999999999</c:v>
                </c:pt>
                <c:pt idx="46426">
                  <c:v>0.10328</c:v>
                </c:pt>
                <c:pt idx="46427">
                  <c:v>0.10578799999999999</c:v>
                </c:pt>
                <c:pt idx="46428">
                  <c:v>0.10816099999999999</c:v>
                </c:pt>
                <c:pt idx="46429">
                  <c:v>0.110397</c:v>
                </c:pt>
                <c:pt idx="46430">
                  <c:v>0.112494</c:v>
                </c:pt>
                <c:pt idx="46431">
                  <c:v>0.11444799999999999</c:v>
                </c:pt>
                <c:pt idx="46432">
                  <c:v>0.116257</c:v>
                </c:pt>
                <c:pt idx="46433">
                  <c:v>0.11791699999999999</c:v>
                </c:pt>
                <c:pt idx="46434">
                  <c:v>0.119425</c:v>
                </c:pt>
                <c:pt idx="46435">
                  <c:v>0.120781</c:v>
                </c:pt>
                <c:pt idx="46436">
                  <c:v>0.121985</c:v>
                </c:pt>
                <c:pt idx="46437">
                  <c:v>0.123034</c:v>
                </c:pt>
                <c:pt idx="46438">
                  <c:v>0.12393</c:v>
                </c:pt>
                <c:pt idx="46439">
                  <c:v>0.12467200000000001</c:v>
                </c:pt>
                <c:pt idx="46440">
                  <c:v>0.12525800000000001</c:v>
                </c:pt>
                <c:pt idx="46441">
                  <c:v>0.12568299999999999</c:v>
                </c:pt>
                <c:pt idx="46442">
                  <c:v>0.125944</c:v>
                </c:pt>
                <c:pt idx="46443">
                  <c:v>0.12604399999999999</c:v>
                </c:pt>
                <c:pt idx="46444">
                  <c:v>0.12598699999999999</c:v>
                </c:pt>
                <c:pt idx="46445">
                  <c:v>0.125776</c:v>
                </c:pt>
                <c:pt idx="46446">
                  <c:v>0.12540999999999999</c:v>
                </c:pt>
                <c:pt idx="46447">
                  <c:v>0.124891</c:v>
                </c:pt>
                <c:pt idx="46448">
                  <c:v>0.12421599999999999</c:v>
                </c:pt>
                <c:pt idx="46449">
                  <c:v>0.123388</c:v>
                </c:pt>
                <c:pt idx="46450">
                  <c:v>0.122406</c:v>
                </c:pt>
                <c:pt idx="46451">
                  <c:v>0.12127300000000001</c:v>
                </c:pt>
                <c:pt idx="46452">
                  <c:v>0.11999</c:v>
                </c:pt>
                <c:pt idx="46453">
                  <c:v>0.118559</c:v>
                </c:pt>
                <c:pt idx="46454">
                  <c:v>0.116982</c:v>
                </c:pt>
                <c:pt idx="46455">
                  <c:v>0.115262</c:v>
                </c:pt>
                <c:pt idx="46456">
                  <c:v>0.113403</c:v>
                </c:pt>
                <c:pt idx="46457">
                  <c:v>0.111405</c:v>
                </c:pt>
                <c:pt idx="46458">
                  <c:v>0.10926900000000001</c:v>
                </c:pt>
                <c:pt idx="46459">
                  <c:v>0.10699599999999999</c:v>
                </c:pt>
                <c:pt idx="46460">
                  <c:v>0.104589</c:v>
                </c:pt>
                <c:pt idx="46461">
                  <c:v>0.102053</c:v>
                </c:pt>
                <c:pt idx="46462">
                  <c:v>9.9390099999999995E-2</c:v>
                </c:pt>
                <c:pt idx="46463">
                  <c:v>9.6605200000000002E-2</c:v>
                </c:pt>
                <c:pt idx="46464">
                  <c:v>9.3701499999999993E-2</c:v>
                </c:pt>
                <c:pt idx="46465">
                  <c:v>9.0682200000000004E-2</c:v>
                </c:pt>
                <c:pt idx="46466">
                  <c:v>8.7550699999999995E-2</c:v>
                </c:pt>
                <c:pt idx="46467">
                  <c:v>8.4311300000000006E-2</c:v>
                </c:pt>
                <c:pt idx="46468">
                  <c:v>8.0969700000000006E-2</c:v>
                </c:pt>
                <c:pt idx="46469">
                  <c:v>7.7530500000000002E-2</c:v>
                </c:pt>
                <c:pt idx="46470">
                  <c:v>7.3996099999999995E-2</c:v>
                </c:pt>
                <c:pt idx="46471">
                  <c:v>7.0367899999999997E-2</c:v>
                </c:pt>
                <c:pt idx="46472">
                  <c:v>6.6648799999999994E-2</c:v>
                </c:pt>
                <c:pt idx="46473">
                  <c:v>6.2844800000000006E-2</c:v>
                </c:pt>
                <c:pt idx="46474">
                  <c:v>5.8961600000000003E-2</c:v>
                </c:pt>
                <c:pt idx="46475">
                  <c:v>5.5003499999999997E-2</c:v>
                </c:pt>
                <c:pt idx="46476">
                  <c:v>5.0975899999999998E-2</c:v>
                </c:pt>
                <c:pt idx="46477">
                  <c:v>4.6883399999999999E-2</c:v>
                </c:pt>
                <c:pt idx="46478">
                  <c:v>4.27289E-2</c:v>
                </c:pt>
                <c:pt idx="46479">
                  <c:v>3.85174E-2</c:v>
                </c:pt>
                <c:pt idx="46480">
                  <c:v>3.4256599999999998E-2</c:v>
                </c:pt>
                <c:pt idx="46481">
                  <c:v>2.9953299999999999E-2</c:v>
                </c:pt>
                <c:pt idx="46482">
                  <c:v>2.5611700000000001E-2</c:v>
                </c:pt>
                <c:pt idx="46483">
                  <c:v>2.1235199999999999E-2</c:v>
                </c:pt>
                <c:pt idx="46484">
                  <c:v>1.6828900000000001E-2</c:v>
                </c:pt>
                <c:pt idx="46485">
                  <c:v>1.23981E-2</c:v>
                </c:pt>
                <c:pt idx="46486" formatCode="0.00E+00">
                  <c:v>7.9485200000000006E-3</c:v>
                </c:pt>
                <c:pt idx="46487" formatCode="0.00E+00">
                  <c:v>3.4881399999999998E-3</c:v>
                </c:pt>
                <c:pt idx="46488" formatCode="0.00E+00">
                  <c:v>-9.7237199999999999E-4</c:v>
                </c:pt>
                <c:pt idx="46489" formatCode="0.00E+00">
                  <c:v>-5.4251400000000002E-3</c:v>
                </c:pt>
                <c:pt idx="46490" formatCode="0.00E+00">
                  <c:v>-9.8676000000000007E-3</c:v>
                </c:pt>
                <c:pt idx="46491">
                  <c:v>-1.42986E-2</c:v>
                </c:pt>
                <c:pt idx="46492">
                  <c:v>-1.8714499999999998E-2</c:v>
                </c:pt>
                <c:pt idx="46493">
                  <c:v>-2.31116E-2</c:v>
                </c:pt>
                <c:pt idx="46494">
                  <c:v>-2.7487299999999999E-2</c:v>
                </c:pt>
                <c:pt idx="46495">
                  <c:v>-3.1838400000000003E-2</c:v>
                </c:pt>
                <c:pt idx="46496">
                  <c:v>-3.6160200000000003E-2</c:v>
                </c:pt>
                <c:pt idx="46497">
                  <c:v>-4.0446599999999999E-2</c:v>
                </c:pt>
                <c:pt idx="46498">
                  <c:v>-4.4692099999999998E-2</c:v>
                </c:pt>
                <c:pt idx="46499">
                  <c:v>-4.8892999999999999E-2</c:v>
                </c:pt>
                <c:pt idx="46500">
                  <c:v>-5.3046799999999998E-2</c:v>
                </c:pt>
                <c:pt idx="46501">
                  <c:v>-5.7151300000000002E-2</c:v>
                </c:pt>
                <c:pt idx="46502">
                  <c:v>-6.1206200000000002E-2</c:v>
                </c:pt>
                <c:pt idx="46503">
                  <c:v>-6.5213999999999994E-2</c:v>
                </c:pt>
                <c:pt idx="46504">
                  <c:v>-6.91769E-2</c:v>
                </c:pt>
                <c:pt idx="46505">
                  <c:v>-7.3093099999999994E-2</c:v>
                </c:pt>
                <c:pt idx="46506">
                  <c:v>-7.6957700000000004E-2</c:v>
                </c:pt>
                <c:pt idx="46507">
                  <c:v>-8.0765699999999996E-2</c:v>
                </c:pt>
                <c:pt idx="46508">
                  <c:v>-8.4512900000000002E-2</c:v>
                </c:pt>
                <c:pt idx="46509">
                  <c:v>-8.8194800000000004E-2</c:v>
                </c:pt>
                <c:pt idx="46510">
                  <c:v>-9.1806799999999994E-2</c:v>
                </c:pt>
                <c:pt idx="46511">
                  <c:v>-9.5345399999999997E-2</c:v>
                </c:pt>
                <c:pt idx="46512">
                  <c:v>-9.8809300000000003E-2</c:v>
                </c:pt>
                <c:pt idx="46513">
                  <c:v>-0.102197</c:v>
                </c:pt>
                <c:pt idx="46514">
                  <c:v>-0.10550900000000001</c:v>
                </c:pt>
                <c:pt idx="46515">
                  <c:v>-0.108746</c:v>
                </c:pt>
                <c:pt idx="46516">
                  <c:v>-0.11190899999999999</c:v>
                </c:pt>
                <c:pt idx="46517">
                  <c:v>-0.11500199999999999</c:v>
                </c:pt>
                <c:pt idx="46518">
                  <c:v>-0.118025</c:v>
                </c:pt>
                <c:pt idx="46519">
                  <c:v>-0.120977</c:v>
                </c:pt>
                <c:pt idx="46520">
                  <c:v>-0.12385400000000001</c:v>
                </c:pt>
                <c:pt idx="46521">
                  <c:v>-0.12665399999999999</c:v>
                </c:pt>
                <c:pt idx="46522">
                  <c:v>-0.12937799999999999</c:v>
                </c:pt>
                <c:pt idx="46523">
                  <c:v>-0.13202700000000001</c:v>
                </c:pt>
                <c:pt idx="46524">
                  <c:v>-0.134603</c:v>
                </c:pt>
                <c:pt idx="46525">
                  <c:v>-0.137104</c:v>
                </c:pt>
                <c:pt idx="46526">
                  <c:v>-0.13953099999999999</c:v>
                </c:pt>
                <c:pt idx="46527">
                  <c:v>-0.14188400000000001</c:v>
                </c:pt>
                <c:pt idx="46528">
                  <c:v>-0.14416399999999999</c:v>
                </c:pt>
                <c:pt idx="46529">
                  <c:v>-0.146369</c:v>
                </c:pt>
                <c:pt idx="46530">
                  <c:v>-0.148503</c:v>
                </c:pt>
                <c:pt idx="46531">
                  <c:v>-0.15056700000000001</c:v>
                </c:pt>
                <c:pt idx="46532">
                  <c:v>-0.152563</c:v>
                </c:pt>
                <c:pt idx="46533">
                  <c:v>-0.15449299999999999</c:v>
                </c:pt>
                <c:pt idx="46534">
                  <c:v>-0.15636</c:v>
                </c:pt>
                <c:pt idx="46535">
                  <c:v>-0.158164</c:v>
                </c:pt>
                <c:pt idx="46536">
                  <c:v>-0.15990299999999999</c:v>
                </c:pt>
                <c:pt idx="46537">
                  <c:v>-0.161577</c:v>
                </c:pt>
                <c:pt idx="46538">
                  <c:v>-0.163184</c:v>
                </c:pt>
                <c:pt idx="46539">
                  <c:v>-0.16472600000000001</c:v>
                </c:pt>
                <c:pt idx="46540">
                  <c:v>-0.16620299999999999</c:v>
                </c:pt>
                <c:pt idx="46541">
                  <c:v>-0.16761599999999999</c:v>
                </c:pt>
                <c:pt idx="46542">
                  <c:v>-0.16896800000000001</c:v>
                </c:pt>
                <c:pt idx="46543">
                  <c:v>-0.17025999999999999</c:v>
                </c:pt>
                <c:pt idx="46544">
                  <c:v>-0.17149500000000001</c:v>
                </c:pt>
                <c:pt idx="46545">
                  <c:v>-0.172677</c:v>
                </c:pt>
                <c:pt idx="46546">
                  <c:v>-0.17380899999999999</c:v>
                </c:pt>
                <c:pt idx="46547">
                  <c:v>-0.17489399999999999</c:v>
                </c:pt>
                <c:pt idx="46548">
                  <c:v>-0.17593500000000001</c:v>
                </c:pt>
                <c:pt idx="46549">
                  <c:v>-0.17693300000000001</c:v>
                </c:pt>
                <c:pt idx="46550">
                  <c:v>-0.17789099999999999</c:v>
                </c:pt>
                <c:pt idx="46551">
                  <c:v>-0.178811</c:v>
                </c:pt>
                <c:pt idx="46552">
                  <c:v>-0.179697</c:v>
                </c:pt>
                <c:pt idx="46553">
                  <c:v>-0.18054999999999999</c:v>
                </c:pt>
                <c:pt idx="46554">
                  <c:v>-0.18137</c:v>
                </c:pt>
                <c:pt idx="46555">
                  <c:v>-0.18215700000000001</c:v>
                </c:pt>
                <c:pt idx="46556">
                  <c:v>-0.18291499999999999</c:v>
                </c:pt>
                <c:pt idx="46557">
                  <c:v>-0.183647</c:v>
                </c:pt>
                <c:pt idx="46558">
                  <c:v>-0.18435399999999999</c:v>
                </c:pt>
                <c:pt idx="46559">
                  <c:v>-0.185032</c:v>
                </c:pt>
                <c:pt idx="46560">
                  <c:v>-0.18567800000000001</c:v>
                </c:pt>
                <c:pt idx="46561">
                  <c:v>-0.18629100000000001</c:v>
                </c:pt>
                <c:pt idx="46562">
                  <c:v>-0.18687000000000001</c:v>
                </c:pt>
                <c:pt idx="46563">
                  <c:v>-0.187415</c:v>
                </c:pt>
                <c:pt idx="46564">
                  <c:v>-0.18793000000000001</c:v>
                </c:pt>
                <c:pt idx="46565">
                  <c:v>-0.188412</c:v>
                </c:pt>
                <c:pt idx="46566">
                  <c:v>-0.18886500000000001</c:v>
                </c:pt>
                <c:pt idx="46567">
                  <c:v>-0.18929299999999999</c:v>
                </c:pt>
                <c:pt idx="46568">
                  <c:v>-0.18970300000000001</c:v>
                </c:pt>
                <c:pt idx="46569">
                  <c:v>-0.19009300000000001</c:v>
                </c:pt>
                <c:pt idx="46570">
                  <c:v>-0.190466</c:v>
                </c:pt>
                <c:pt idx="46571">
                  <c:v>-0.19082299999999999</c:v>
                </c:pt>
                <c:pt idx="46572">
                  <c:v>-0.191167</c:v>
                </c:pt>
                <c:pt idx="46573">
                  <c:v>-0.191495</c:v>
                </c:pt>
                <c:pt idx="46574">
                  <c:v>-0.19181000000000001</c:v>
                </c:pt>
                <c:pt idx="46575">
                  <c:v>-0.19211400000000001</c:v>
                </c:pt>
                <c:pt idx="46576">
                  <c:v>-0.19240699999999999</c:v>
                </c:pt>
                <c:pt idx="46577">
                  <c:v>-0.192692</c:v>
                </c:pt>
                <c:pt idx="46578">
                  <c:v>-0.192972</c:v>
                </c:pt>
                <c:pt idx="46579">
                  <c:v>-0.19325100000000001</c:v>
                </c:pt>
                <c:pt idx="46580">
                  <c:v>-0.19352800000000001</c:v>
                </c:pt>
                <c:pt idx="46581">
                  <c:v>-0.193802</c:v>
                </c:pt>
                <c:pt idx="46582">
                  <c:v>-0.194074</c:v>
                </c:pt>
                <c:pt idx="46583">
                  <c:v>-0.19434399999999999</c:v>
                </c:pt>
                <c:pt idx="46584">
                  <c:v>-0.19461200000000001</c:v>
                </c:pt>
                <c:pt idx="46585">
                  <c:v>-0.19487699999999999</c:v>
                </c:pt>
                <c:pt idx="46586">
                  <c:v>-0.195137</c:v>
                </c:pt>
                <c:pt idx="46587">
                  <c:v>-0.19538800000000001</c:v>
                </c:pt>
                <c:pt idx="46588">
                  <c:v>-0.19562099999999999</c:v>
                </c:pt>
                <c:pt idx="46589">
                  <c:v>-0.19583300000000001</c:v>
                </c:pt>
                <c:pt idx="46590">
                  <c:v>-0.196023</c:v>
                </c:pt>
                <c:pt idx="46591">
                  <c:v>-0.19619400000000001</c:v>
                </c:pt>
                <c:pt idx="46592">
                  <c:v>-0.19634299999999999</c:v>
                </c:pt>
                <c:pt idx="46593">
                  <c:v>-0.196466</c:v>
                </c:pt>
                <c:pt idx="46594">
                  <c:v>-0.19656399999999999</c:v>
                </c:pt>
                <c:pt idx="46595">
                  <c:v>-0.19663600000000001</c:v>
                </c:pt>
                <c:pt idx="46596">
                  <c:v>-0.196682</c:v>
                </c:pt>
                <c:pt idx="46597">
                  <c:v>-0.19670000000000001</c:v>
                </c:pt>
                <c:pt idx="46598">
                  <c:v>-0.196689</c:v>
                </c:pt>
                <c:pt idx="46599">
                  <c:v>-0.19665099999999999</c:v>
                </c:pt>
                <c:pt idx="46600">
                  <c:v>-0.19658500000000001</c:v>
                </c:pt>
                <c:pt idx="46601">
                  <c:v>-0.196492</c:v>
                </c:pt>
                <c:pt idx="46602">
                  <c:v>-0.19636999999999999</c:v>
                </c:pt>
                <c:pt idx="46603">
                  <c:v>-0.196218</c:v>
                </c:pt>
                <c:pt idx="46604">
                  <c:v>-0.19603400000000001</c:v>
                </c:pt>
                <c:pt idx="46605">
                  <c:v>-0.19581100000000001</c:v>
                </c:pt>
                <c:pt idx="46606">
                  <c:v>-0.195546</c:v>
                </c:pt>
                <c:pt idx="46607">
                  <c:v>-0.19523699999999999</c:v>
                </c:pt>
                <c:pt idx="46608">
                  <c:v>-0.19488800000000001</c:v>
                </c:pt>
                <c:pt idx="46609">
                  <c:v>-0.19449900000000001</c:v>
                </c:pt>
                <c:pt idx="46610">
                  <c:v>-0.19406499999999999</c:v>
                </c:pt>
                <c:pt idx="46611">
                  <c:v>-0.193579</c:v>
                </c:pt>
                <c:pt idx="46612">
                  <c:v>-0.19303300000000001</c:v>
                </c:pt>
                <c:pt idx="46613">
                  <c:v>-0.19242699999999999</c:v>
                </c:pt>
                <c:pt idx="46614">
                  <c:v>-0.19176299999999999</c:v>
                </c:pt>
                <c:pt idx="46615">
                  <c:v>-0.19103899999999999</c:v>
                </c:pt>
                <c:pt idx="46616">
                  <c:v>-0.19025800000000001</c:v>
                </c:pt>
                <c:pt idx="46617">
                  <c:v>-0.18942100000000001</c:v>
                </c:pt>
                <c:pt idx="46618">
                  <c:v>-0.188525</c:v>
                </c:pt>
                <c:pt idx="46619">
                  <c:v>-0.18756900000000001</c:v>
                </c:pt>
                <c:pt idx="46620">
                  <c:v>-0.18655099999999999</c:v>
                </c:pt>
                <c:pt idx="46621">
                  <c:v>-0.185472</c:v>
                </c:pt>
                <c:pt idx="46622">
                  <c:v>-0.18433099999999999</c:v>
                </c:pt>
                <c:pt idx="46623">
                  <c:v>-0.18312700000000001</c:v>
                </c:pt>
                <c:pt idx="46624">
                  <c:v>-0.181864</c:v>
                </c:pt>
                <c:pt idx="46625">
                  <c:v>-0.18054200000000001</c:v>
                </c:pt>
                <c:pt idx="46626">
                  <c:v>-0.17916199999999999</c:v>
                </c:pt>
                <c:pt idx="46627">
                  <c:v>-0.17772199999999999</c:v>
                </c:pt>
                <c:pt idx="46628">
                  <c:v>-0.17621999999999999</c:v>
                </c:pt>
                <c:pt idx="46629">
                  <c:v>-0.174652</c:v>
                </c:pt>
                <c:pt idx="46630">
                  <c:v>-0.173015</c:v>
                </c:pt>
                <c:pt idx="46631">
                  <c:v>-0.17130799999999999</c:v>
                </c:pt>
                <c:pt idx="46632">
                  <c:v>-0.16952999999999999</c:v>
                </c:pt>
                <c:pt idx="46633">
                  <c:v>-0.167682</c:v>
                </c:pt>
                <c:pt idx="46634">
                  <c:v>-0.165767</c:v>
                </c:pt>
                <c:pt idx="46635">
                  <c:v>-0.16378200000000001</c:v>
                </c:pt>
                <c:pt idx="46636">
                  <c:v>-0.16172900000000001</c:v>
                </c:pt>
                <c:pt idx="46637">
                  <c:v>-0.159609</c:v>
                </c:pt>
                <c:pt idx="46638">
                  <c:v>-0.15742800000000001</c:v>
                </c:pt>
                <c:pt idx="46639">
                  <c:v>-0.15518999999999999</c:v>
                </c:pt>
                <c:pt idx="46640">
                  <c:v>-0.15289900000000001</c:v>
                </c:pt>
                <c:pt idx="46641">
                  <c:v>-0.15055499999999999</c:v>
                </c:pt>
                <c:pt idx="46642">
                  <c:v>-0.14815999999999999</c:v>
                </c:pt>
                <c:pt idx="46643">
                  <c:v>-0.14571600000000001</c:v>
                </c:pt>
                <c:pt idx="46644">
                  <c:v>-0.14322199999999999</c:v>
                </c:pt>
                <c:pt idx="46645">
                  <c:v>-0.140679</c:v>
                </c:pt>
                <c:pt idx="46646">
                  <c:v>-0.13809099999999999</c:v>
                </c:pt>
                <c:pt idx="46647">
                  <c:v>-0.135461</c:v>
                </c:pt>
                <c:pt idx="46648">
                  <c:v>-0.13279299999999999</c:v>
                </c:pt>
                <c:pt idx="46649">
                  <c:v>-0.13008600000000001</c:v>
                </c:pt>
                <c:pt idx="46650">
                  <c:v>-0.12734000000000001</c:v>
                </c:pt>
                <c:pt idx="46651">
                  <c:v>-0.124558</c:v>
                </c:pt>
                <c:pt idx="46652">
                  <c:v>-0.121743</c:v>
                </c:pt>
                <c:pt idx="46653">
                  <c:v>-0.118894</c:v>
                </c:pt>
                <c:pt idx="46654">
                  <c:v>-0.11601300000000001</c:v>
                </c:pt>
                <c:pt idx="46655">
                  <c:v>-0.11310199999999999</c:v>
                </c:pt>
                <c:pt idx="46656">
                  <c:v>-0.11017299999999999</c:v>
                </c:pt>
                <c:pt idx="46657">
                  <c:v>-0.10723199999999999</c:v>
                </c:pt>
                <c:pt idx="46658">
                  <c:v>-0.104286</c:v>
                </c:pt>
                <c:pt idx="46659">
                  <c:v>-0.10133499999999999</c:v>
                </c:pt>
                <c:pt idx="46660">
                  <c:v>-9.8382800000000006E-2</c:v>
                </c:pt>
                <c:pt idx="46661">
                  <c:v>-9.5431199999999994E-2</c:v>
                </c:pt>
                <c:pt idx="46662">
                  <c:v>-9.2482099999999998E-2</c:v>
                </c:pt>
                <c:pt idx="46663">
                  <c:v>-8.9538499999999993E-2</c:v>
                </c:pt>
                <c:pt idx="46664">
                  <c:v>-8.6602799999999994E-2</c:v>
                </c:pt>
                <c:pt idx="46665">
                  <c:v>-8.3674600000000002E-2</c:v>
                </c:pt>
                <c:pt idx="46666">
                  <c:v>-8.0757700000000002E-2</c:v>
                </c:pt>
                <c:pt idx="46667">
                  <c:v>-7.7864000000000003E-2</c:v>
                </c:pt>
                <c:pt idx="46668">
                  <c:v>-7.50059E-2</c:v>
                </c:pt>
                <c:pt idx="46669">
                  <c:v>-7.2189699999999996E-2</c:v>
                </c:pt>
                <c:pt idx="46670">
                  <c:v>-6.9418499999999994E-2</c:v>
                </c:pt>
                <c:pt idx="46671">
                  <c:v>-6.6696400000000003E-2</c:v>
                </c:pt>
                <c:pt idx="46672">
                  <c:v>-6.4026200000000005E-2</c:v>
                </c:pt>
                <c:pt idx="46673">
                  <c:v>-6.1407700000000003E-2</c:v>
                </c:pt>
                <c:pt idx="46674">
                  <c:v>-5.8845099999999997E-2</c:v>
                </c:pt>
                <c:pt idx="46675">
                  <c:v>-5.6348200000000001E-2</c:v>
                </c:pt>
                <c:pt idx="46676">
                  <c:v>-5.3924899999999998E-2</c:v>
                </c:pt>
                <c:pt idx="46677">
                  <c:v>-5.15795E-2</c:v>
                </c:pt>
                <c:pt idx="46678">
                  <c:v>-4.93163E-2</c:v>
                </c:pt>
                <c:pt idx="46679">
                  <c:v>-4.7136999999999998E-2</c:v>
                </c:pt>
                <c:pt idx="46680">
                  <c:v>-4.50418E-2</c:v>
                </c:pt>
                <c:pt idx="46681">
                  <c:v>-4.3035299999999999E-2</c:v>
                </c:pt>
                <c:pt idx="46682">
                  <c:v>-4.1128600000000001E-2</c:v>
                </c:pt>
                <c:pt idx="46683">
                  <c:v>-3.9333800000000002E-2</c:v>
                </c:pt>
                <c:pt idx="46684">
                  <c:v>-3.7660199999999998E-2</c:v>
                </c:pt>
                <c:pt idx="46685">
                  <c:v>-3.6114500000000001E-2</c:v>
                </c:pt>
                <c:pt idx="46686">
                  <c:v>-3.4702200000000002E-2</c:v>
                </c:pt>
                <c:pt idx="46687">
                  <c:v>-3.3426600000000001E-2</c:v>
                </c:pt>
                <c:pt idx="46688">
                  <c:v>-3.2288400000000002E-2</c:v>
                </c:pt>
                <c:pt idx="46689">
                  <c:v>-3.1291800000000002E-2</c:v>
                </c:pt>
                <c:pt idx="46690">
                  <c:v>-3.0445400000000001E-2</c:v>
                </c:pt>
                <c:pt idx="46691">
                  <c:v>-2.97551E-2</c:v>
                </c:pt>
                <c:pt idx="46692">
                  <c:v>-2.9221299999999999E-2</c:v>
                </c:pt>
                <c:pt idx="46693">
                  <c:v>-2.8845900000000001E-2</c:v>
                </c:pt>
                <c:pt idx="46694">
                  <c:v>-2.86351E-2</c:v>
                </c:pt>
                <c:pt idx="46695">
                  <c:v>-2.8592300000000001E-2</c:v>
                </c:pt>
                <c:pt idx="46696">
                  <c:v>-2.8715000000000001E-2</c:v>
                </c:pt>
                <c:pt idx="46697">
                  <c:v>-2.9001800000000001E-2</c:v>
                </c:pt>
                <c:pt idx="46698">
                  <c:v>-2.94548E-2</c:v>
                </c:pt>
                <c:pt idx="46699">
                  <c:v>-3.0078500000000001E-2</c:v>
                </c:pt>
                <c:pt idx="46700">
                  <c:v>-3.0876799999999999E-2</c:v>
                </c:pt>
                <c:pt idx="46701">
                  <c:v>-3.1851200000000003E-2</c:v>
                </c:pt>
                <c:pt idx="46702">
                  <c:v>-3.30014E-2</c:v>
                </c:pt>
                <c:pt idx="46703">
                  <c:v>-3.4328299999999999E-2</c:v>
                </c:pt>
                <c:pt idx="46704">
                  <c:v>-3.5834100000000001E-2</c:v>
                </c:pt>
                <c:pt idx="46705">
                  <c:v>-3.7520400000000002E-2</c:v>
                </c:pt>
                <c:pt idx="46706">
                  <c:v>-3.9387100000000001E-2</c:v>
                </c:pt>
                <c:pt idx="46707">
                  <c:v>-4.1434199999999997E-2</c:v>
                </c:pt>
                <c:pt idx="46708">
                  <c:v>-4.3662800000000002E-2</c:v>
                </c:pt>
                <c:pt idx="46709">
                  <c:v>-4.6073000000000003E-2</c:v>
                </c:pt>
                <c:pt idx="46710">
                  <c:v>-4.8661799999999998E-2</c:v>
                </c:pt>
                <c:pt idx="46711">
                  <c:v>-5.1425899999999997E-2</c:v>
                </c:pt>
                <c:pt idx="46712">
                  <c:v>-5.4363099999999998E-2</c:v>
                </c:pt>
                <c:pt idx="46713">
                  <c:v>-5.7471700000000001E-2</c:v>
                </c:pt>
                <c:pt idx="46714">
                  <c:v>-6.0750600000000002E-2</c:v>
                </c:pt>
                <c:pt idx="46715">
                  <c:v>-6.4199199999999998E-2</c:v>
                </c:pt>
                <c:pt idx="46716">
                  <c:v>-6.7815799999999996E-2</c:v>
                </c:pt>
                <c:pt idx="46717">
                  <c:v>-7.1598099999999998E-2</c:v>
                </c:pt>
                <c:pt idx="46718">
                  <c:v>-7.5547100000000006E-2</c:v>
                </c:pt>
                <c:pt idx="46719">
                  <c:v>-7.9666299999999995E-2</c:v>
                </c:pt>
                <c:pt idx="46720">
                  <c:v>-8.3954000000000001E-2</c:v>
                </c:pt>
                <c:pt idx="46721">
                  <c:v>-8.84051E-2</c:v>
                </c:pt>
                <c:pt idx="46722">
                  <c:v>-9.3019199999999996E-2</c:v>
                </c:pt>
                <c:pt idx="46723">
                  <c:v>-9.7799200000000003E-2</c:v>
                </c:pt>
                <c:pt idx="46724">
                  <c:v>-0.102742</c:v>
                </c:pt>
                <c:pt idx="46725">
                  <c:v>-0.107838</c:v>
                </c:pt>
                <c:pt idx="46726">
                  <c:v>-0.113083</c:v>
                </c:pt>
                <c:pt idx="46727">
                  <c:v>-0.118481</c:v>
                </c:pt>
                <c:pt idx="46728">
                  <c:v>-0.124029</c:v>
                </c:pt>
                <c:pt idx="46729">
                  <c:v>-0.129717</c:v>
                </c:pt>
                <c:pt idx="46730">
                  <c:v>-0.13553299999999999</c:v>
                </c:pt>
                <c:pt idx="46731">
                  <c:v>-0.14146400000000001</c:v>
                </c:pt>
                <c:pt idx="46732">
                  <c:v>-0.14749599999999999</c:v>
                </c:pt>
                <c:pt idx="46733">
                  <c:v>-0.15362200000000001</c:v>
                </c:pt>
                <c:pt idx="46734">
                  <c:v>-0.15984499999999999</c:v>
                </c:pt>
                <c:pt idx="46735">
                  <c:v>-0.16616600000000001</c:v>
                </c:pt>
                <c:pt idx="46736">
                  <c:v>-0.17258200000000001</c:v>
                </c:pt>
                <c:pt idx="46737">
                  <c:v>-0.17908099999999999</c:v>
                </c:pt>
                <c:pt idx="46738">
                  <c:v>-0.18565100000000001</c:v>
                </c:pt>
                <c:pt idx="46739">
                  <c:v>-0.19228200000000001</c:v>
                </c:pt>
                <c:pt idx="46740">
                  <c:v>-0.19896900000000001</c:v>
                </c:pt>
                <c:pt idx="46741">
                  <c:v>-0.205707</c:v>
                </c:pt>
                <c:pt idx="46742">
                  <c:v>-0.21248900000000001</c:v>
                </c:pt>
                <c:pt idx="46743">
                  <c:v>-0.219307</c:v>
                </c:pt>
                <c:pt idx="46744">
                  <c:v>-0.226158</c:v>
                </c:pt>
                <c:pt idx="46745">
                  <c:v>-0.23303599999999999</c:v>
                </c:pt>
                <c:pt idx="46746">
                  <c:v>-0.23993999999999999</c:v>
                </c:pt>
                <c:pt idx="46747">
                  <c:v>-0.246861</c:v>
                </c:pt>
                <c:pt idx="46748">
                  <c:v>-0.25378800000000001</c:v>
                </c:pt>
                <c:pt idx="46749">
                  <c:v>-0.26070599999999999</c:v>
                </c:pt>
                <c:pt idx="46750">
                  <c:v>-0.26760299999999998</c:v>
                </c:pt>
                <c:pt idx="46751">
                  <c:v>-0.27447500000000002</c:v>
                </c:pt>
                <c:pt idx="46752">
                  <c:v>-0.28131800000000001</c:v>
                </c:pt>
                <c:pt idx="46753">
                  <c:v>-0.28812599999999999</c:v>
                </c:pt>
                <c:pt idx="46754">
                  <c:v>-0.29488599999999998</c:v>
                </c:pt>
                <c:pt idx="46755">
                  <c:v>-0.301589</c:v>
                </c:pt>
                <c:pt idx="46756">
                  <c:v>-0.308226</c:v>
                </c:pt>
                <c:pt idx="46757">
                  <c:v>-0.31478600000000001</c:v>
                </c:pt>
                <c:pt idx="46758">
                  <c:v>-0.32125900000000002</c:v>
                </c:pt>
                <c:pt idx="46759">
                  <c:v>-0.32763199999999998</c:v>
                </c:pt>
                <c:pt idx="46760">
                  <c:v>-0.333897</c:v>
                </c:pt>
                <c:pt idx="46761">
                  <c:v>-0.34004400000000001</c:v>
                </c:pt>
                <c:pt idx="46762">
                  <c:v>-0.34606500000000001</c:v>
                </c:pt>
                <c:pt idx="46763">
                  <c:v>-0.35195500000000002</c:v>
                </c:pt>
                <c:pt idx="46764">
                  <c:v>-0.357711</c:v>
                </c:pt>
                <c:pt idx="46765">
                  <c:v>-0.36332300000000001</c:v>
                </c:pt>
                <c:pt idx="46766">
                  <c:v>-0.36877300000000002</c:v>
                </c:pt>
                <c:pt idx="46767">
                  <c:v>-0.37405500000000003</c:v>
                </c:pt>
                <c:pt idx="46768">
                  <c:v>-0.37916499999999997</c:v>
                </c:pt>
                <c:pt idx="46769">
                  <c:v>-0.38409599999999999</c:v>
                </c:pt>
                <c:pt idx="46770">
                  <c:v>-0.38884200000000002</c:v>
                </c:pt>
                <c:pt idx="46771">
                  <c:v>-0.39339800000000003</c:v>
                </c:pt>
                <c:pt idx="46772">
                  <c:v>-0.39775899999999997</c:v>
                </c:pt>
                <c:pt idx="46773">
                  <c:v>-0.401918</c:v>
                </c:pt>
                <c:pt idx="46774">
                  <c:v>-0.40586699999999998</c:v>
                </c:pt>
                <c:pt idx="46775">
                  <c:v>-0.40960200000000002</c:v>
                </c:pt>
                <c:pt idx="46776">
                  <c:v>-0.41312399999999999</c:v>
                </c:pt>
                <c:pt idx="46777">
                  <c:v>-0.41642699999999999</c:v>
                </c:pt>
                <c:pt idx="46778">
                  <c:v>-0.41950900000000002</c:v>
                </c:pt>
                <c:pt idx="46779">
                  <c:v>-0.42236600000000002</c:v>
                </c:pt>
                <c:pt idx="46780">
                  <c:v>-0.42499700000000001</c:v>
                </c:pt>
                <c:pt idx="46781">
                  <c:v>-0.42739500000000002</c:v>
                </c:pt>
                <c:pt idx="46782">
                  <c:v>-0.42955399999999999</c:v>
                </c:pt>
                <c:pt idx="46783">
                  <c:v>-0.431473</c:v>
                </c:pt>
                <c:pt idx="46784">
                  <c:v>-0.43315300000000001</c:v>
                </c:pt>
                <c:pt idx="46785">
                  <c:v>-0.43459799999999998</c:v>
                </c:pt>
                <c:pt idx="46786">
                  <c:v>-0.435807</c:v>
                </c:pt>
                <c:pt idx="46787">
                  <c:v>-0.43677899999999997</c:v>
                </c:pt>
                <c:pt idx="46788">
                  <c:v>-0.43751099999999998</c:v>
                </c:pt>
                <c:pt idx="46789">
                  <c:v>-0.43800299999999998</c:v>
                </c:pt>
                <c:pt idx="46790">
                  <c:v>-0.43825500000000001</c:v>
                </c:pt>
                <c:pt idx="46791">
                  <c:v>-0.43826799999999999</c:v>
                </c:pt>
                <c:pt idx="46792">
                  <c:v>-0.43804300000000002</c:v>
                </c:pt>
                <c:pt idx="46793">
                  <c:v>-0.43757499999999999</c:v>
                </c:pt>
                <c:pt idx="46794">
                  <c:v>-0.43686199999999997</c:v>
                </c:pt>
                <c:pt idx="46795">
                  <c:v>-0.43590600000000002</c:v>
                </c:pt>
                <c:pt idx="46796">
                  <c:v>-0.43471399999999999</c:v>
                </c:pt>
                <c:pt idx="46797">
                  <c:v>-0.43329200000000001</c:v>
                </c:pt>
                <c:pt idx="46798">
                  <c:v>-0.431641</c:v>
                </c:pt>
                <c:pt idx="46799">
                  <c:v>-0.42976500000000001</c:v>
                </c:pt>
                <c:pt idx="46800">
                  <c:v>-0.42766500000000002</c:v>
                </c:pt>
                <c:pt idx="46801">
                  <c:v>-0.425346</c:v>
                </c:pt>
                <c:pt idx="46802">
                  <c:v>-0.42281099999999999</c:v>
                </c:pt>
                <c:pt idx="46803">
                  <c:v>-0.42006900000000003</c:v>
                </c:pt>
                <c:pt idx="46804">
                  <c:v>-0.417128</c:v>
                </c:pt>
                <c:pt idx="46805">
                  <c:v>-0.41399900000000001</c:v>
                </c:pt>
                <c:pt idx="46806">
                  <c:v>-0.41069</c:v>
                </c:pt>
                <c:pt idx="46807">
                  <c:v>-0.40720499999999998</c:v>
                </c:pt>
                <c:pt idx="46808">
                  <c:v>-0.40354699999999999</c:v>
                </c:pt>
                <c:pt idx="46809">
                  <c:v>-0.399725</c:v>
                </c:pt>
                <c:pt idx="46810">
                  <c:v>-0.39574300000000001</c:v>
                </c:pt>
                <c:pt idx="46811">
                  <c:v>-0.39161000000000001</c:v>
                </c:pt>
                <c:pt idx="46812">
                  <c:v>-0.38733499999999998</c:v>
                </c:pt>
                <c:pt idx="46813">
                  <c:v>-0.38292500000000002</c:v>
                </c:pt>
                <c:pt idx="46814">
                  <c:v>-0.37838300000000002</c:v>
                </c:pt>
                <c:pt idx="46815">
                  <c:v>-0.37371300000000002</c:v>
                </c:pt>
                <c:pt idx="46816">
                  <c:v>-0.368921</c:v>
                </c:pt>
                <c:pt idx="46817">
                  <c:v>-0.36400700000000002</c:v>
                </c:pt>
                <c:pt idx="46818">
                  <c:v>-0.35897499999999999</c:v>
                </c:pt>
                <c:pt idx="46819">
                  <c:v>-0.35383399999999998</c:v>
                </c:pt>
                <c:pt idx="46820">
                  <c:v>-0.34859200000000001</c:v>
                </c:pt>
                <c:pt idx="46821">
                  <c:v>-0.34325600000000001</c:v>
                </c:pt>
                <c:pt idx="46822">
                  <c:v>-0.33783299999999999</c:v>
                </c:pt>
                <c:pt idx="46823">
                  <c:v>-0.33233400000000002</c:v>
                </c:pt>
                <c:pt idx="46824">
                  <c:v>-0.32676899999999998</c:v>
                </c:pt>
                <c:pt idx="46825">
                  <c:v>-0.32114500000000001</c:v>
                </c:pt>
                <c:pt idx="46826">
                  <c:v>-0.31547199999999997</c:v>
                </c:pt>
                <c:pt idx="46827">
                  <c:v>-0.30976199999999998</c:v>
                </c:pt>
                <c:pt idx="46828">
                  <c:v>-0.30403200000000002</c:v>
                </c:pt>
                <c:pt idx="46829">
                  <c:v>-0.29829299999999997</c:v>
                </c:pt>
                <c:pt idx="46830">
                  <c:v>-0.29255300000000001</c:v>
                </c:pt>
                <c:pt idx="46831">
                  <c:v>-0.28681699999999999</c:v>
                </c:pt>
                <c:pt idx="46832">
                  <c:v>-0.28109299999999998</c:v>
                </c:pt>
                <c:pt idx="46833">
                  <c:v>-0.27539200000000003</c:v>
                </c:pt>
                <c:pt idx="46834">
                  <c:v>-0.26972400000000002</c:v>
                </c:pt>
                <c:pt idx="46835">
                  <c:v>-0.26410499999999998</c:v>
                </c:pt>
                <c:pt idx="46836">
                  <c:v>-0.258546</c:v>
                </c:pt>
                <c:pt idx="46837">
                  <c:v>-0.25305899999999998</c:v>
                </c:pt>
                <c:pt idx="46838">
                  <c:v>-0.24764700000000001</c:v>
                </c:pt>
                <c:pt idx="46839">
                  <c:v>-0.242312</c:v>
                </c:pt>
                <c:pt idx="46840">
                  <c:v>-0.23705699999999999</c:v>
                </c:pt>
                <c:pt idx="46841">
                  <c:v>-0.23188600000000001</c:v>
                </c:pt>
                <c:pt idx="46842">
                  <c:v>-0.226803</c:v>
                </c:pt>
                <c:pt idx="46843">
                  <c:v>-0.22181300000000001</c:v>
                </c:pt>
                <c:pt idx="46844">
                  <c:v>-0.21692900000000001</c:v>
                </c:pt>
                <c:pt idx="46845">
                  <c:v>-0.21215700000000001</c:v>
                </c:pt>
                <c:pt idx="46846">
                  <c:v>-0.20750199999999999</c:v>
                </c:pt>
                <c:pt idx="46847">
                  <c:v>-0.20296800000000001</c:v>
                </c:pt>
                <c:pt idx="46848">
                  <c:v>-0.19856199999999999</c:v>
                </c:pt>
                <c:pt idx="46849">
                  <c:v>-0.19429399999999999</c:v>
                </c:pt>
                <c:pt idx="46850">
                  <c:v>-0.190166</c:v>
                </c:pt>
                <c:pt idx="46851">
                  <c:v>-0.18618299999999999</c:v>
                </c:pt>
                <c:pt idx="46852">
                  <c:v>-0.18235000000000001</c:v>
                </c:pt>
                <c:pt idx="46853">
                  <c:v>-0.178671</c:v>
                </c:pt>
                <c:pt idx="46854">
                  <c:v>-0.17515</c:v>
                </c:pt>
                <c:pt idx="46855">
                  <c:v>-0.171791</c:v>
                </c:pt>
                <c:pt idx="46856">
                  <c:v>-0.168599</c:v>
                </c:pt>
                <c:pt idx="46857">
                  <c:v>-0.165578</c:v>
                </c:pt>
                <c:pt idx="46858">
                  <c:v>-0.16272800000000001</c:v>
                </c:pt>
                <c:pt idx="46859">
                  <c:v>-0.16004399999999999</c:v>
                </c:pt>
                <c:pt idx="46860">
                  <c:v>-0.157525</c:v>
                </c:pt>
                <c:pt idx="46861">
                  <c:v>-0.15517400000000001</c:v>
                </c:pt>
                <c:pt idx="46862">
                  <c:v>-0.15299499999999999</c:v>
                </c:pt>
                <c:pt idx="46863">
                  <c:v>-0.15099399999999999</c:v>
                </c:pt>
                <c:pt idx="46864">
                  <c:v>-0.149176</c:v>
                </c:pt>
                <c:pt idx="46865">
                  <c:v>-0.14754300000000001</c:v>
                </c:pt>
                <c:pt idx="46866">
                  <c:v>-0.146094</c:v>
                </c:pt>
                <c:pt idx="46867">
                  <c:v>-0.14482500000000001</c:v>
                </c:pt>
                <c:pt idx="46868">
                  <c:v>-0.143732</c:v>
                </c:pt>
                <c:pt idx="46869">
                  <c:v>-0.14281099999999999</c:v>
                </c:pt>
                <c:pt idx="46870">
                  <c:v>-0.14205999999999999</c:v>
                </c:pt>
                <c:pt idx="46871">
                  <c:v>-0.14147899999999999</c:v>
                </c:pt>
                <c:pt idx="46872">
                  <c:v>-0.141074</c:v>
                </c:pt>
                <c:pt idx="46873">
                  <c:v>-0.14085</c:v>
                </c:pt>
                <c:pt idx="46874">
                  <c:v>-0.14080699999999999</c:v>
                </c:pt>
                <c:pt idx="46875">
                  <c:v>-0.14094100000000001</c:v>
                </c:pt>
                <c:pt idx="46876">
                  <c:v>-0.14124100000000001</c:v>
                </c:pt>
                <c:pt idx="46877">
                  <c:v>-0.14169799999999999</c:v>
                </c:pt>
                <c:pt idx="46878">
                  <c:v>-0.14230400000000001</c:v>
                </c:pt>
                <c:pt idx="46879">
                  <c:v>-0.14305499999999999</c:v>
                </c:pt>
                <c:pt idx="46880">
                  <c:v>-0.14394499999999999</c:v>
                </c:pt>
                <c:pt idx="46881">
                  <c:v>-0.14497299999999999</c:v>
                </c:pt>
                <c:pt idx="46882">
                  <c:v>-0.14613499999999999</c:v>
                </c:pt>
                <c:pt idx="46883">
                  <c:v>-0.147424</c:v>
                </c:pt>
                <c:pt idx="46884">
                  <c:v>-0.148838</c:v>
                </c:pt>
                <c:pt idx="46885">
                  <c:v>-0.15037400000000001</c:v>
                </c:pt>
                <c:pt idx="46886">
                  <c:v>-0.152031</c:v>
                </c:pt>
                <c:pt idx="46887">
                  <c:v>-0.153807</c:v>
                </c:pt>
                <c:pt idx="46888">
                  <c:v>-0.155699</c:v>
                </c:pt>
                <c:pt idx="46889">
                  <c:v>-0.15770400000000001</c:v>
                </c:pt>
                <c:pt idx="46890">
                  <c:v>-0.15981500000000001</c:v>
                </c:pt>
                <c:pt idx="46891">
                  <c:v>-0.162023</c:v>
                </c:pt>
                <c:pt idx="46892">
                  <c:v>-0.16431999999999999</c:v>
                </c:pt>
                <c:pt idx="46893">
                  <c:v>-0.16669800000000001</c:v>
                </c:pt>
                <c:pt idx="46894">
                  <c:v>-0.16914799999999999</c:v>
                </c:pt>
                <c:pt idx="46895">
                  <c:v>-0.17166100000000001</c:v>
                </c:pt>
                <c:pt idx="46896">
                  <c:v>-0.17423</c:v>
                </c:pt>
                <c:pt idx="46897">
                  <c:v>-0.17685000000000001</c:v>
                </c:pt>
                <c:pt idx="46898">
                  <c:v>-0.17951600000000001</c:v>
                </c:pt>
                <c:pt idx="46899">
                  <c:v>-0.182226</c:v>
                </c:pt>
                <c:pt idx="46900">
                  <c:v>-0.184976</c:v>
                </c:pt>
                <c:pt idx="46901">
                  <c:v>-0.18776399999999999</c:v>
                </c:pt>
                <c:pt idx="46902">
                  <c:v>-0.190583</c:v>
                </c:pt>
                <c:pt idx="46903">
                  <c:v>-0.19342500000000001</c:v>
                </c:pt>
                <c:pt idx="46904">
                  <c:v>-0.19628200000000001</c:v>
                </c:pt>
                <c:pt idx="46905">
                  <c:v>-0.199154</c:v>
                </c:pt>
                <c:pt idx="46906">
                  <c:v>-0.202039</c:v>
                </c:pt>
                <c:pt idx="46907">
                  <c:v>-0.20493600000000001</c:v>
                </c:pt>
                <c:pt idx="46908">
                  <c:v>-0.207843</c:v>
                </c:pt>
                <c:pt idx="46909">
                  <c:v>-0.210758</c:v>
                </c:pt>
                <c:pt idx="46910">
                  <c:v>-0.21368000000000001</c:v>
                </c:pt>
                <c:pt idx="46911">
                  <c:v>-0.21660099999999999</c:v>
                </c:pt>
                <c:pt idx="46912">
                  <c:v>-0.21950800000000001</c:v>
                </c:pt>
                <c:pt idx="46913">
                  <c:v>-0.22239</c:v>
                </c:pt>
                <c:pt idx="46914">
                  <c:v>-0.225241</c:v>
                </c:pt>
                <c:pt idx="46915">
                  <c:v>-0.22805600000000001</c:v>
                </c:pt>
                <c:pt idx="46916">
                  <c:v>-0.23083300000000001</c:v>
                </c:pt>
                <c:pt idx="46917">
                  <c:v>-0.233566</c:v>
                </c:pt>
                <c:pt idx="46918">
                  <c:v>-0.23624899999999999</c:v>
                </c:pt>
                <c:pt idx="46919">
                  <c:v>-0.23888300000000001</c:v>
                </c:pt>
                <c:pt idx="46920">
                  <c:v>-0.24146799999999999</c:v>
                </c:pt>
                <c:pt idx="46921">
                  <c:v>-0.24399000000000001</c:v>
                </c:pt>
                <c:pt idx="46922">
                  <c:v>-0.24640899999999999</c:v>
                </c:pt>
                <c:pt idx="46923">
                  <c:v>-0.248728</c:v>
                </c:pt>
                <c:pt idx="46924">
                  <c:v>-0.25098999999999999</c:v>
                </c:pt>
                <c:pt idx="46925">
                  <c:v>-0.253191</c:v>
                </c:pt>
                <c:pt idx="46926">
                  <c:v>-0.25530799999999998</c:v>
                </c:pt>
                <c:pt idx="46927">
                  <c:v>-0.25734699999999999</c:v>
                </c:pt>
                <c:pt idx="46928">
                  <c:v>-0.25931500000000002</c:v>
                </c:pt>
                <c:pt idx="46929">
                  <c:v>-0.26121</c:v>
                </c:pt>
                <c:pt idx="46930">
                  <c:v>-0.26302599999999998</c:v>
                </c:pt>
                <c:pt idx="46931">
                  <c:v>-0.26475199999999999</c:v>
                </c:pt>
                <c:pt idx="46932">
                  <c:v>-0.26638499999999998</c:v>
                </c:pt>
                <c:pt idx="46933">
                  <c:v>-0.267926</c:v>
                </c:pt>
                <c:pt idx="46934">
                  <c:v>-0.26937499999999998</c:v>
                </c:pt>
                <c:pt idx="46935">
                  <c:v>-0.270731</c:v>
                </c:pt>
                <c:pt idx="46936">
                  <c:v>-0.27199499999999999</c:v>
                </c:pt>
                <c:pt idx="46937">
                  <c:v>-0.27316800000000002</c:v>
                </c:pt>
                <c:pt idx="46938">
                  <c:v>-0.27425500000000003</c:v>
                </c:pt>
                <c:pt idx="46939">
                  <c:v>-0.27526099999999998</c:v>
                </c:pt>
                <c:pt idx="46940">
                  <c:v>-0.27618700000000002</c:v>
                </c:pt>
                <c:pt idx="46941">
                  <c:v>-0.277036</c:v>
                </c:pt>
                <c:pt idx="46942">
                  <c:v>-0.277804</c:v>
                </c:pt>
                <c:pt idx="46943">
                  <c:v>-0.27848899999999999</c:v>
                </c:pt>
                <c:pt idx="46944">
                  <c:v>-0.27909200000000001</c:v>
                </c:pt>
                <c:pt idx="46945">
                  <c:v>-0.27961399999999997</c:v>
                </c:pt>
                <c:pt idx="46946">
                  <c:v>-0.28005799999999997</c:v>
                </c:pt>
                <c:pt idx="46947">
                  <c:v>-0.28042400000000001</c:v>
                </c:pt>
                <c:pt idx="46948">
                  <c:v>-0.28071200000000002</c:v>
                </c:pt>
                <c:pt idx="46949">
                  <c:v>-0.28092299999999998</c:v>
                </c:pt>
                <c:pt idx="46950">
                  <c:v>-0.28105400000000003</c:v>
                </c:pt>
                <c:pt idx="46951">
                  <c:v>-0.28110400000000002</c:v>
                </c:pt>
                <c:pt idx="46952">
                  <c:v>-0.28107599999999999</c:v>
                </c:pt>
                <c:pt idx="46953">
                  <c:v>-0.280972</c:v>
                </c:pt>
                <c:pt idx="46954">
                  <c:v>-0.28078999999999998</c:v>
                </c:pt>
                <c:pt idx="46955">
                  <c:v>-0.280528</c:v>
                </c:pt>
                <c:pt idx="46956">
                  <c:v>-0.28019500000000003</c:v>
                </c:pt>
                <c:pt idx="46957">
                  <c:v>-0.27980100000000002</c:v>
                </c:pt>
                <c:pt idx="46958">
                  <c:v>-0.27935199999999999</c:v>
                </c:pt>
                <c:pt idx="46959">
                  <c:v>-0.27884999999999999</c:v>
                </c:pt>
                <c:pt idx="46960">
                  <c:v>-0.27829700000000002</c:v>
                </c:pt>
                <c:pt idx="46961">
                  <c:v>-0.277696</c:v>
                </c:pt>
                <c:pt idx="46962">
                  <c:v>-0.27704699999999999</c:v>
                </c:pt>
                <c:pt idx="46963">
                  <c:v>-0.27635100000000001</c:v>
                </c:pt>
                <c:pt idx="46964">
                  <c:v>-0.27561200000000002</c:v>
                </c:pt>
                <c:pt idx="46965">
                  <c:v>-0.27483400000000002</c:v>
                </c:pt>
                <c:pt idx="46966">
                  <c:v>-0.27402199999999999</c:v>
                </c:pt>
                <c:pt idx="46967">
                  <c:v>-0.27317799999999998</c:v>
                </c:pt>
                <c:pt idx="46968">
                  <c:v>-0.27230300000000002</c:v>
                </c:pt>
                <c:pt idx="46969">
                  <c:v>-0.271399</c:v>
                </c:pt>
                <c:pt idx="46970">
                  <c:v>-0.27046399999999998</c:v>
                </c:pt>
                <c:pt idx="46971">
                  <c:v>-0.26950099999999999</c:v>
                </c:pt>
                <c:pt idx="46972">
                  <c:v>-0.26851199999999997</c:v>
                </c:pt>
                <c:pt idx="46973">
                  <c:v>-0.26749800000000001</c:v>
                </c:pt>
                <c:pt idx="46974">
                  <c:v>-0.26646399999999998</c:v>
                </c:pt>
                <c:pt idx="46975">
                  <c:v>-0.26541900000000002</c:v>
                </c:pt>
                <c:pt idx="46976">
                  <c:v>-0.26436999999999999</c:v>
                </c:pt>
                <c:pt idx="46977">
                  <c:v>-0.263318</c:v>
                </c:pt>
                <c:pt idx="46978">
                  <c:v>-0.262264</c:v>
                </c:pt>
                <c:pt idx="46979">
                  <c:v>-0.261208</c:v>
                </c:pt>
                <c:pt idx="46980">
                  <c:v>-0.26014999999999999</c:v>
                </c:pt>
                <c:pt idx="46981">
                  <c:v>-0.25908900000000001</c:v>
                </c:pt>
                <c:pt idx="46982">
                  <c:v>-0.25802599999999998</c:v>
                </c:pt>
                <c:pt idx="46983">
                  <c:v>-0.25696099999999999</c:v>
                </c:pt>
                <c:pt idx="46984">
                  <c:v>-0.25589899999999999</c:v>
                </c:pt>
                <c:pt idx="46985">
                  <c:v>-0.25484699999999999</c:v>
                </c:pt>
                <c:pt idx="46986">
                  <c:v>-0.25381100000000001</c:v>
                </c:pt>
                <c:pt idx="46987">
                  <c:v>-0.25279600000000002</c:v>
                </c:pt>
                <c:pt idx="46988">
                  <c:v>-0.25180399999999997</c:v>
                </c:pt>
                <c:pt idx="46989">
                  <c:v>-0.250836</c:v>
                </c:pt>
                <c:pt idx="46990">
                  <c:v>-0.249893</c:v>
                </c:pt>
                <c:pt idx="46991">
                  <c:v>-0.248976</c:v>
                </c:pt>
                <c:pt idx="46992">
                  <c:v>-0.248089</c:v>
                </c:pt>
                <c:pt idx="46993">
                  <c:v>-0.24723500000000001</c:v>
                </c:pt>
                <c:pt idx="46994">
                  <c:v>-0.24642</c:v>
                </c:pt>
                <c:pt idx="46995">
                  <c:v>-0.245644</c:v>
                </c:pt>
                <c:pt idx="46996">
                  <c:v>-0.24490200000000001</c:v>
                </c:pt>
                <c:pt idx="46997">
                  <c:v>-0.24418699999999999</c:v>
                </c:pt>
                <c:pt idx="46998">
                  <c:v>-0.24349899999999999</c:v>
                </c:pt>
                <c:pt idx="46999">
                  <c:v>-0.242842</c:v>
                </c:pt>
                <c:pt idx="47000">
                  <c:v>-0.24222099999999999</c:v>
                </c:pt>
                <c:pt idx="47001">
                  <c:v>-0.24163999999999999</c:v>
                </c:pt>
                <c:pt idx="47002">
                  <c:v>-0.241095</c:v>
                </c:pt>
                <c:pt idx="47003">
                  <c:v>-0.24058299999999999</c:v>
                </c:pt>
                <c:pt idx="47004">
                  <c:v>-0.24010899999999999</c:v>
                </c:pt>
                <c:pt idx="47005">
                  <c:v>-0.239676</c:v>
                </c:pt>
                <c:pt idx="47006">
                  <c:v>-0.239284</c:v>
                </c:pt>
                <c:pt idx="47007">
                  <c:v>-0.23893300000000001</c:v>
                </c:pt>
                <c:pt idx="47008">
                  <c:v>-0.23862700000000001</c:v>
                </c:pt>
                <c:pt idx="47009">
                  <c:v>-0.238372</c:v>
                </c:pt>
                <c:pt idx="47010">
                  <c:v>-0.238173</c:v>
                </c:pt>
                <c:pt idx="47011">
                  <c:v>-0.23802899999999999</c:v>
                </c:pt>
                <c:pt idx="47012">
                  <c:v>-0.23793400000000001</c:v>
                </c:pt>
                <c:pt idx="47013">
                  <c:v>-0.23788500000000001</c:v>
                </c:pt>
                <c:pt idx="47014">
                  <c:v>-0.23788100000000001</c:v>
                </c:pt>
                <c:pt idx="47015">
                  <c:v>-0.23791999999999999</c:v>
                </c:pt>
                <c:pt idx="47016">
                  <c:v>-0.23800299999999999</c:v>
                </c:pt>
                <c:pt idx="47017">
                  <c:v>-0.23813200000000001</c:v>
                </c:pt>
                <c:pt idx="47018">
                  <c:v>-0.23830399999999999</c:v>
                </c:pt>
                <c:pt idx="47019">
                  <c:v>-0.238514</c:v>
                </c:pt>
                <c:pt idx="47020">
                  <c:v>-0.23876</c:v>
                </c:pt>
                <c:pt idx="47021">
                  <c:v>-0.239035</c:v>
                </c:pt>
                <c:pt idx="47022">
                  <c:v>-0.239313</c:v>
                </c:pt>
                <c:pt idx="47023">
                  <c:v>-0.23959</c:v>
                </c:pt>
                <c:pt idx="47024">
                  <c:v>-0.23989199999999999</c:v>
                </c:pt>
                <c:pt idx="47025">
                  <c:v>-0.240226</c:v>
                </c:pt>
                <c:pt idx="47026">
                  <c:v>-0.24058099999999999</c:v>
                </c:pt>
                <c:pt idx="47027">
                  <c:v>-0.240954</c:v>
                </c:pt>
                <c:pt idx="47028">
                  <c:v>-0.24134900000000001</c:v>
                </c:pt>
                <c:pt idx="47029">
                  <c:v>-0.24176500000000001</c:v>
                </c:pt>
                <c:pt idx="47030">
                  <c:v>-0.242201</c:v>
                </c:pt>
                <c:pt idx="47031">
                  <c:v>-0.24265</c:v>
                </c:pt>
                <c:pt idx="47032">
                  <c:v>-0.24310499999999999</c:v>
                </c:pt>
                <c:pt idx="47033">
                  <c:v>-0.243559</c:v>
                </c:pt>
                <c:pt idx="47034">
                  <c:v>-0.24401100000000001</c:v>
                </c:pt>
                <c:pt idx="47035">
                  <c:v>-0.24445600000000001</c:v>
                </c:pt>
                <c:pt idx="47036">
                  <c:v>-0.244893</c:v>
                </c:pt>
                <c:pt idx="47037">
                  <c:v>-0.24532100000000001</c:v>
                </c:pt>
                <c:pt idx="47038">
                  <c:v>-0.24574099999999999</c:v>
                </c:pt>
                <c:pt idx="47039">
                  <c:v>-0.24614800000000001</c:v>
                </c:pt>
                <c:pt idx="47040">
                  <c:v>-0.24653800000000001</c:v>
                </c:pt>
                <c:pt idx="47041">
                  <c:v>-0.24690899999999999</c:v>
                </c:pt>
                <c:pt idx="47042">
                  <c:v>-0.24726300000000001</c:v>
                </c:pt>
                <c:pt idx="47043">
                  <c:v>-0.24760099999999999</c:v>
                </c:pt>
                <c:pt idx="47044">
                  <c:v>-0.24792</c:v>
                </c:pt>
                <c:pt idx="47045">
                  <c:v>-0.24822</c:v>
                </c:pt>
                <c:pt idx="47046">
                  <c:v>-0.248501</c:v>
                </c:pt>
                <c:pt idx="47047">
                  <c:v>-0.24876200000000001</c:v>
                </c:pt>
                <c:pt idx="47048">
                  <c:v>-0.24899499999999999</c:v>
                </c:pt>
                <c:pt idx="47049">
                  <c:v>-0.249196</c:v>
                </c:pt>
                <c:pt idx="47050">
                  <c:v>-0.249364</c:v>
                </c:pt>
                <c:pt idx="47051">
                  <c:v>-0.249497</c:v>
                </c:pt>
                <c:pt idx="47052">
                  <c:v>-0.24959600000000001</c:v>
                </c:pt>
                <c:pt idx="47053">
                  <c:v>-0.249664</c:v>
                </c:pt>
                <c:pt idx="47054">
                  <c:v>-0.24970800000000001</c:v>
                </c:pt>
                <c:pt idx="47055">
                  <c:v>-0.24972900000000001</c:v>
                </c:pt>
                <c:pt idx="47056">
                  <c:v>-0.249719</c:v>
                </c:pt>
                <c:pt idx="47057">
                  <c:v>-0.24967300000000001</c:v>
                </c:pt>
                <c:pt idx="47058">
                  <c:v>-0.249586</c:v>
                </c:pt>
                <c:pt idx="47059">
                  <c:v>-0.24943899999999999</c:v>
                </c:pt>
                <c:pt idx="47060">
                  <c:v>-0.24921699999999999</c:v>
                </c:pt>
                <c:pt idx="47061">
                  <c:v>-0.24893299999999999</c:v>
                </c:pt>
                <c:pt idx="47062">
                  <c:v>-0.24860099999999999</c:v>
                </c:pt>
                <c:pt idx="47063">
                  <c:v>-0.24821099999999999</c:v>
                </c:pt>
                <c:pt idx="47064">
                  <c:v>-0.24775800000000001</c:v>
                </c:pt>
                <c:pt idx="47065">
                  <c:v>-0.24724599999999999</c:v>
                </c:pt>
                <c:pt idx="47066">
                  <c:v>-0.24667900000000001</c:v>
                </c:pt>
                <c:pt idx="47067">
                  <c:v>-0.246058</c:v>
                </c:pt>
                <c:pt idx="47068">
                  <c:v>-0.24537900000000001</c:v>
                </c:pt>
                <c:pt idx="47069">
                  <c:v>-0.244639</c:v>
                </c:pt>
                <c:pt idx="47070">
                  <c:v>-0.243841</c:v>
                </c:pt>
                <c:pt idx="47071">
                  <c:v>-0.24298500000000001</c:v>
                </c:pt>
                <c:pt idx="47072">
                  <c:v>-0.24206800000000001</c:v>
                </c:pt>
                <c:pt idx="47073">
                  <c:v>-0.241095</c:v>
                </c:pt>
                <c:pt idx="47074">
                  <c:v>-0.240066</c:v>
                </c:pt>
                <c:pt idx="47075">
                  <c:v>-0.238982</c:v>
                </c:pt>
                <c:pt idx="47076">
                  <c:v>-0.237842</c:v>
                </c:pt>
                <c:pt idx="47077">
                  <c:v>-0.236646</c:v>
                </c:pt>
                <c:pt idx="47078">
                  <c:v>-0.235397</c:v>
                </c:pt>
                <c:pt idx="47079">
                  <c:v>-0.234098</c:v>
                </c:pt>
                <c:pt idx="47080">
                  <c:v>-0.23274900000000001</c:v>
                </c:pt>
                <c:pt idx="47081">
                  <c:v>-0.231352</c:v>
                </c:pt>
                <c:pt idx="47082">
                  <c:v>-0.229907</c:v>
                </c:pt>
                <c:pt idx="47083">
                  <c:v>-0.22841700000000001</c:v>
                </c:pt>
                <c:pt idx="47084">
                  <c:v>-0.226882</c:v>
                </c:pt>
                <c:pt idx="47085">
                  <c:v>-0.225298</c:v>
                </c:pt>
                <c:pt idx="47086">
                  <c:v>-0.223667</c:v>
                </c:pt>
                <c:pt idx="47087">
                  <c:v>-0.22199199999999999</c:v>
                </c:pt>
                <c:pt idx="47088">
                  <c:v>-0.220276</c:v>
                </c:pt>
                <c:pt idx="47089">
                  <c:v>-0.21851799999999999</c:v>
                </c:pt>
                <c:pt idx="47090">
                  <c:v>-0.21671899999999999</c:v>
                </c:pt>
                <c:pt idx="47091">
                  <c:v>-0.21488699999999999</c:v>
                </c:pt>
                <c:pt idx="47092">
                  <c:v>-0.21302499999999999</c:v>
                </c:pt>
                <c:pt idx="47093">
                  <c:v>-0.21113499999999999</c:v>
                </c:pt>
                <c:pt idx="47094">
                  <c:v>-0.20921699999999999</c:v>
                </c:pt>
                <c:pt idx="47095">
                  <c:v>-0.20727100000000001</c:v>
                </c:pt>
                <c:pt idx="47096">
                  <c:v>-0.20529700000000001</c:v>
                </c:pt>
                <c:pt idx="47097">
                  <c:v>-0.203293</c:v>
                </c:pt>
                <c:pt idx="47098">
                  <c:v>-0.201263</c:v>
                </c:pt>
                <c:pt idx="47099">
                  <c:v>-0.199211</c:v>
                </c:pt>
                <c:pt idx="47100">
                  <c:v>-0.19714000000000001</c:v>
                </c:pt>
                <c:pt idx="47101">
                  <c:v>-0.195052</c:v>
                </c:pt>
                <c:pt idx="47102">
                  <c:v>-0.192944</c:v>
                </c:pt>
                <c:pt idx="47103">
                  <c:v>-0.19081600000000001</c:v>
                </c:pt>
                <c:pt idx="47104">
                  <c:v>-0.18867100000000001</c:v>
                </c:pt>
                <c:pt idx="47105">
                  <c:v>-0.18651100000000001</c:v>
                </c:pt>
                <c:pt idx="47106">
                  <c:v>-0.184336</c:v>
                </c:pt>
                <c:pt idx="47107">
                  <c:v>-0.182148</c:v>
                </c:pt>
                <c:pt idx="47108">
                  <c:v>-0.179949</c:v>
                </c:pt>
                <c:pt idx="47109">
                  <c:v>-0.17774100000000001</c:v>
                </c:pt>
                <c:pt idx="47110">
                  <c:v>-0.17552899999999999</c:v>
                </c:pt>
                <c:pt idx="47111">
                  <c:v>-0.173316</c:v>
                </c:pt>
                <c:pt idx="47112">
                  <c:v>-0.17110500000000001</c:v>
                </c:pt>
                <c:pt idx="47113">
                  <c:v>-0.16889799999999999</c:v>
                </c:pt>
                <c:pt idx="47114">
                  <c:v>-0.16669800000000001</c:v>
                </c:pt>
                <c:pt idx="47115">
                  <c:v>-0.16451099999999999</c:v>
                </c:pt>
                <c:pt idx="47116">
                  <c:v>-0.16233900000000001</c:v>
                </c:pt>
                <c:pt idx="47117">
                  <c:v>-0.16018499999999999</c:v>
                </c:pt>
                <c:pt idx="47118">
                  <c:v>-0.158054</c:v>
                </c:pt>
                <c:pt idx="47119">
                  <c:v>-0.155948</c:v>
                </c:pt>
                <c:pt idx="47120">
                  <c:v>-0.15387200000000001</c:v>
                </c:pt>
                <c:pt idx="47121">
                  <c:v>-0.15182799999999999</c:v>
                </c:pt>
                <c:pt idx="47122">
                  <c:v>-0.14982100000000001</c:v>
                </c:pt>
                <c:pt idx="47123">
                  <c:v>-0.14785400000000001</c:v>
                </c:pt>
                <c:pt idx="47124">
                  <c:v>-0.145929</c:v>
                </c:pt>
                <c:pt idx="47125">
                  <c:v>-0.14404900000000001</c:v>
                </c:pt>
                <c:pt idx="47126">
                  <c:v>-0.14221300000000001</c:v>
                </c:pt>
                <c:pt idx="47127">
                  <c:v>-0.14042199999999999</c:v>
                </c:pt>
                <c:pt idx="47128">
                  <c:v>-0.138679</c:v>
                </c:pt>
                <c:pt idx="47129">
                  <c:v>-0.136988</c:v>
                </c:pt>
                <c:pt idx="47130">
                  <c:v>-0.135353</c:v>
                </c:pt>
                <c:pt idx="47131">
                  <c:v>-0.133772</c:v>
                </c:pt>
                <c:pt idx="47132">
                  <c:v>-0.132247</c:v>
                </c:pt>
                <c:pt idx="47133">
                  <c:v>-0.13077900000000001</c:v>
                </c:pt>
                <c:pt idx="47134">
                  <c:v>-0.12936500000000001</c:v>
                </c:pt>
                <c:pt idx="47135">
                  <c:v>-0.12800800000000001</c:v>
                </c:pt>
                <c:pt idx="47136">
                  <c:v>-0.12670999999999999</c:v>
                </c:pt>
                <c:pt idx="47137">
                  <c:v>-0.125475</c:v>
                </c:pt>
                <c:pt idx="47138">
                  <c:v>-0.124308</c:v>
                </c:pt>
                <c:pt idx="47139">
                  <c:v>-0.123207</c:v>
                </c:pt>
                <c:pt idx="47140">
                  <c:v>-0.122172</c:v>
                </c:pt>
                <c:pt idx="47141">
                  <c:v>-0.121198</c:v>
                </c:pt>
                <c:pt idx="47142">
                  <c:v>-0.12028700000000001</c:v>
                </c:pt>
                <c:pt idx="47143">
                  <c:v>-0.119436</c:v>
                </c:pt>
                <c:pt idx="47144">
                  <c:v>-0.118647</c:v>
                </c:pt>
                <c:pt idx="47145">
                  <c:v>-0.11791699999999999</c:v>
                </c:pt>
                <c:pt idx="47146">
                  <c:v>-0.117246</c:v>
                </c:pt>
                <c:pt idx="47147">
                  <c:v>-0.116637</c:v>
                </c:pt>
                <c:pt idx="47148">
                  <c:v>-0.116093</c:v>
                </c:pt>
                <c:pt idx="47149">
                  <c:v>-0.11561299999999999</c:v>
                </c:pt>
                <c:pt idx="47150">
                  <c:v>-0.11519600000000001</c:v>
                </c:pt>
                <c:pt idx="47151">
                  <c:v>-0.114842</c:v>
                </c:pt>
                <c:pt idx="47152">
                  <c:v>-0.11455</c:v>
                </c:pt>
                <c:pt idx="47153">
                  <c:v>-0.114319</c:v>
                </c:pt>
                <c:pt idx="47154">
                  <c:v>-0.114148</c:v>
                </c:pt>
                <c:pt idx="47155">
                  <c:v>-0.114037</c:v>
                </c:pt>
                <c:pt idx="47156">
                  <c:v>-0.11398899999999999</c:v>
                </c:pt>
                <c:pt idx="47157">
                  <c:v>-0.114005</c:v>
                </c:pt>
                <c:pt idx="47158">
                  <c:v>-0.114083</c:v>
                </c:pt>
                <c:pt idx="47159">
                  <c:v>-0.114221</c:v>
                </c:pt>
                <c:pt idx="47160">
                  <c:v>-0.114417</c:v>
                </c:pt>
                <c:pt idx="47161">
                  <c:v>-0.11466800000000001</c:v>
                </c:pt>
                <c:pt idx="47162">
                  <c:v>-0.114971</c:v>
                </c:pt>
                <c:pt idx="47163">
                  <c:v>-0.11532299999999999</c:v>
                </c:pt>
                <c:pt idx="47164">
                  <c:v>-0.11572300000000001</c:v>
                </c:pt>
                <c:pt idx="47165">
                  <c:v>-0.11617</c:v>
                </c:pt>
                <c:pt idx="47166">
                  <c:v>-0.116664</c:v>
                </c:pt>
                <c:pt idx="47167">
                  <c:v>-0.117205</c:v>
                </c:pt>
                <c:pt idx="47168">
                  <c:v>-0.117789</c:v>
                </c:pt>
                <c:pt idx="47169">
                  <c:v>-0.118413</c:v>
                </c:pt>
                <c:pt idx="47170">
                  <c:v>-0.119077</c:v>
                </c:pt>
                <c:pt idx="47171">
                  <c:v>-0.119779</c:v>
                </c:pt>
                <c:pt idx="47172">
                  <c:v>-0.120515</c:v>
                </c:pt>
                <c:pt idx="47173">
                  <c:v>-0.121286</c:v>
                </c:pt>
                <c:pt idx="47174">
                  <c:v>-0.12209100000000001</c:v>
                </c:pt>
                <c:pt idx="47175">
                  <c:v>-0.12292599999999999</c:v>
                </c:pt>
                <c:pt idx="47176">
                  <c:v>-0.12379</c:v>
                </c:pt>
                <c:pt idx="47177">
                  <c:v>-0.124678</c:v>
                </c:pt>
                <c:pt idx="47178">
                  <c:v>-0.125586</c:v>
                </c:pt>
                <c:pt idx="47179">
                  <c:v>-0.12651000000000001</c:v>
                </c:pt>
                <c:pt idx="47180">
                  <c:v>-0.127447</c:v>
                </c:pt>
                <c:pt idx="47181">
                  <c:v>-0.12839600000000001</c:v>
                </c:pt>
                <c:pt idx="47182">
                  <c:v>-0.129354</c:v>
                </c:pt>
                <c:pt idx="47183">
                  <c:v>-0.13031499999999999</c:v>
                </c:pt>
                <c:pt idx="47184">
                  <c:v>-0.131275</c:v>
                </c:pt>
                <c:pt idx="47185">
                  <c:v>-0.13223499999999999</c:v>
                </c:pt>
                <c:pt idx="47186">
                  <c:v>-0.13319600000000001</c:v>
                </c:pt>
                <c:pt idx="47187">
                  <c:v>-0.134154</c:v>
                </c:pt>
                <c:pt idx="47188">
                  <c:v>-0.135107</c:v>
                </c:pt>
                <c:pt idx="47189">
                  <c:v>-0.136049</c:v>
                </c:pt>
                <c:pt idx="47190">
                  <c:v>-0.13697799999999999</c:v>
                </c:pt>
                <c:pt idx="47191">
                  <c:v>-0.13789399999999999</c:v>
                </c:pt>
                <c:pt idx="47192">
                  <c:v>-0.138793</c:v>
                </c:pt>
                <c:pt idx="47193">
                  <c:v>-0.13967499999999999</c:v>
                </c:pt>
                <c:pt idx="47194">
                  <c:v>-0.14053399999999999</c:v>
                </c:pt>
                <c:pt idx="47195">
                  <c:v>-0.14137</c:v>
                </c:pt>
                <c:pt idx="47196">
                  <c:v>-0.142181</c:v>
                </c:pt>
                <c:pt idx="47197">
                  <c:v>-0.14296500000000001</c:v>
                </c:pt>
                <c:pt idx="47198">
                  <c:v>-0.14371800000000001</c:v>
                </c:pt>
                <c:pt idx="47199">
                  <c:v>-0.14443700000000001</c:v>
                </c:pt>
                <c:pt idx="47200">
                  <c:v>-0.145119</c:v>
                </c:pt>
                <c:pt idx="47201">
                  <c:v>-0.145764</c:v>
                </c:pt>
                <c:pt idx="47202">
                  <c:v>-0.14637</c:v>
                </c:pt>
                <c:pt idx="47203">
                  <c:v>-0.14691399999999999</c:v>
                </c:pt>
                <c:pt idx="47204">
                  <c:v>-0.14738699999999999</c:v>
                </c:pt>
                <c:pt idx="47205">
                  <c:v>-0.14780799999999999</c:v>
                </c:pt>
                <c:pt idx="47206">
                  <c:v>-0.14818300000000001</c:v>
                </c:pt>
                <c:pt idx="47207">
                  <c:v>-0.14849899999999999</c:v>
                </c:pt>
                <c:pt idx="47208">
                  <c:v>-0.148753</c:v>
                </c:pt>
                <c:pt idx="47209">
                  <c:v>-0.148948</c:v>
                </c:pt>
                <c:pt idx="47210">
                  <c:v>-0.14908399999999999</c:v>
                </c:pt>
                <c:pt idx="47211">
                  <c:v>-0.14915999999999999</c:v>
                </c:pt>
                <c:pt idx="47212">
                  <c:v>-0.149172</c:v>
                </c:pt>
                <c:pt idx="47213">
                  <c:v>-0.149118</c:v>
                </c:pt>
                <c:pt idx="47214">
                  <c:v>-0.14899299999999999</c:v>
                </c:pt>
                <c:pt idx="47215">
                  <c:v>-0.14879800000000001</c:v>
                </c:pt>
                <c:pt idx="47216">
                  <c:v>-0.148531</c:v>
                </c:pt>
                <c:pt idx="47217">
                  <c:v>-0.14819099999999999</c:v>
                </c:pt>
                <c:pt idx="47218">
                  <c:v>-0.14777999999999999</c:v>
                </c:pt>
                <c:pt idx="47219">
                  <c:v>-0.14729900000000001</c:v>
                </c:pt>
                <c:pt idx="47220">
                  <c:v>-0.14674799999999999</c:v>
                </c:pt>
                <c:pt idx="47221">
                  <c:v>-0.14612900000000001</c:v>
                </c:pt>
                <c:pt idx="47222">
                  <c:v>-0.14544199999999999</c:v>
                </c:pt>
                <c:pt idx="47223">
                  <c:v>-0.14469099999999999</c:v>
                </c:pt>
                <c:pt idx="47224">
                  <c:v>-0.143877</c:v>
                </c:pt>
                <c:pt idx="47225">
                  <c:v>-0.14300199999999999</c:v>
                </c:pt>
                <c:pt idx="47226">
                  <c:v>-0.142064</c:v>
                </c:pt>
                <c:pt idx="47227">
                  <c:v>-0.141065</c:v>
                </c:pt>
                <c:pt idx="47228">
                  <c:v>-0.14000499999999999</c:v>
                </c:pt>
                <c:pt idx="47229">
                  <c:v>-0.13888600000000001</c:v>
                </c:pt>
                <c:pt idx="47230">
                  <c:v>-0.137707</c:v>
                </c:pt>
                <c:pt idx="47231">
                  <c:v>-0.136466</c:v>
                </c:pt>
                <c:pt idx="47232">
                  <c:v>-0.13516300000000001</c:v>
                </c:pt>
                <c:pt idx="47233">
                  <c:v>-0.133801</c:v>
                </c:pt>
                <c:pt idx="47234">
                  <c:v>-0.132382</c:v>
                </c:pt>
                <c:pt idx="47235">
                  <c:v>-0.13090599999999999</c:v>
                </c:pt>
                <c:pt idx="47236">
                  <c:v>-0.12937399999999999</c:v>
                </c:pt>
                <c:pt idx="47237">
                  <c:v>-0.12778700000000001</c:v>
                </c:pt>
                <c:pt idx="47238">
                  <c:v>-0.12614700000000001</c:v>
                </c:pt>
                <c:pt idx="47239">
                  <c:v>-0.124461</c:v>
                </c:pt>
                <c:pt idx="47240">
                  <c:v>-0.12271799999999999</c:v>
                </c:pt>
                <c:pt idx="47241">
                  <c:v>-0.12090099999999999</c:v>
                </c:pt>
                <c:pt idx="47242">
                  <c:v>-0.11901399999999999</c:v>
                </c:pt>
                <c:pt idx="47243">
                  <c:v>-0.11708200000000001</c:v>
                </c:pt>
                <c:pt idx="47244">
                  <c:v>-0.115102</c:v>
                </c:pt>
                <c:pt idx="47245">
                  <c:v>-0.113066</c:v>
                </c:pt>
                <c:pt idx="47246">
                  <c:v>-0.11098</c:v>
                </c:pt>
                <c:pt idx="47247">
                  <c:v>-0.10885300000000001</c:v>
                </c:pt>
                <c:pt idx="47248">
                  <c:v>-0.106684</c:v>
                </c:pt>
                <c:pt idx="47249">
                  <c:v>-0.104475</c:v>
                </c:pt>
                <c:pt idx="47250">
                  <c:v>-0.102227</c:v>
                </c:pt>
                <c:pt idx="47251">
                  <c:v>-9.9939299999999995E-2</c:v>
                </c:pt>
                <c:pt idx="47252">
                  <c:v>-9.7614300000000001E-2</c:v>
                </c:pt>
                <c:pt idx="47253">
                  <c:v>-9.5253400000000002E-2</c:v>
                </c:pt>
                <c:pt idx="47254">
                  <c:v>-9.28591E-2</c:v>
                </c:pt>
                <c:pt idx="47255">
                  <c:v>-9.0434500000000001E-2</c:v>
                </c:pt>
                <c:pt idx="47256">
                  <c:v>-8.7984599999999996E-2</c:v>
                </c:pt>
                <c:pt idx="47257">
                  <c:v>-8.55152E-2</c:v>
                </c:pt>
                <c:pt idx="47258">
                  <c:v>-8.30317E-2</c:v>
                </c:pt>
                <c:pt idx="47259">
                  <c:v>-8.0538899999999997E-2</c:v>
                </c:pt>
                <c:pt idx="47260">
                  <c:v>-7.8040999999999999E-2</c:v>
                </c:pt>
                <c:pt idx="47261">
                  <c:v>-7.5540200000000002E-2</c:v>
                </c:pt>
                <c:pt idx="47262">
                  <c:v>-7.3037299999999999E-2</c:v>
                </c:pt>
                <c:pt idx="47263">
                  <c:v>-7.0533299999999993E-2</c:v>
                </c:pt>
                <c:pt idx="47264">
                  <c:v>-6.8030099999999996E-2</c:v>
                </c:pt>
                <c:pt idx="47265">
                  <c:v>-6.5530400000000003E-2</c:v>
                </c:pt>
                <c:pt idx="47266">
                  <c:v>-6.3036599999999998E-2</c:v>
                </c:pt>
                <c:pt idx="47267">
                  <c:v>-6.0551000000000001E-2</c:v>
                </c:pt>
                <c:pt idx="47268">
                  <c:v>-5.8076999999999997E-2</c:v>
                </c:pt>
                <c:pt idx="47269">
                  <c:v>-5.5615699999999997E-2</c:v>
                </c:pt>
                <c:pt idx="47270">
                  <c:v>-5.3165999999999998E-2</c:v>
                </c:pt>
                <c:pt idx="47271">
                  <c:v>-5.0728299999999997E-2</c:v>
                </c:pt>
                <c:pt idx="47272">
                  <c:v>-4.8304399999999997E-2</c:v>
                </c:pt>
                <c:pt idx="47273">
                  <c:v>-4.5895699999999998E-2</c:v>
                </c:pt>
                <c:pt idx="47274">
                  <c:v>-4.3504899999999999E-2</c:v>
                </c:pt>
                <c:pt idx="47275">
                  <c:v>-4.1135699999999997E-2</c:v>
                </c:pt>
                <c:pt idx="47276">
                  <c:v>-3.8792300000000002E-2</c:v>
                </c:pt>
                <c:pt idx="47277">
                  <c:v>-3.6476399999999999E-2</c:v>
                </c:pt>
                <c:pt idx="47278">
                  <c:v>-3.4187799999999997E-2</c:v>
                </c:pt>
                <c:pt idx="47279">
                  <c:v>-3.1927799999999999E-2</c:v>
                </c:pt>
                <c:pt idx="47280">
                  <c:v>-2.97002E-2</c:v>
                </c:pt>
                <c:pt idx="47281">
                  <c:v>-2.7509499999999999E-2</c:v>
                </c:pt>
                <c:pt idx="47282">
                  <c:v>-2.53596E-2</c:v>
                </c:pt>
                <c:pt idx="47283">
                  <c:v>-2.3252800000000001E-2</c:v>
                </c:pt>
                <c:pt idx="47284">
                  <c:v>-2.1189699999999999E-2</c:v>
                </c:pt>
                <c:pt idx="47285">
                  <c:v>-1.9170800000000002E-2</c:v>
                </c:pt>
                <c:pt idx="47286">
                  <c:v>-1.7197500000000001E-2</c:v>
                </c:pt>
                <c:pt idx="47287">
                  <c:v>-1.52716E-2</c:v>
                </c:pt>
                <c:pt idx="47288">
                  <c:v>-1.33954E-2</c:v>
                </c:pt>
                <c:pt idx="47289">
                  <c:v>-1.1570199999999999E-2</c:v>
                </c:pt>
                <c:pt idx="47290" formatCode="0.00E+00">
                  <c:v>-9.7971099999999995E-3</c:v>
                </c:pt>
                <c:pt idx="47291" formatCode="0.00E+00">
                  <c:v>-8.0774999999999996E-3</c:v>
                </c:pt>
                <c:pt idx="47292" formatCode="0.00E+00">
                  <c:v>-6.4130799999999998E-3</c:v>
                </c:pt>
                <c:pt idx="47293" formatCode="0.00E+00">
                  <c:v>-4.8053999999999996E-3</c:v>
                </c:pt>
                <c:pt idx="47294" formatCode="0.00E+00">
                  <c:v>-3.25647E-3</c:v>
                </c:pt>
                <c:pt idx="47295" formatCode="0.00E+00">
                  <c:v>-1.7688000000000001E-3</c:v>
                </c:pt>
                <c:pt idx="47296" formatCode="0.00E+00">
                  <c:v>-3.43073E-4</c:v>
                </c:pt>
                <c:pt idx="47297" formatCode="0.00E+00">
                  <c:v>1.0217500000000001E-3</c:v>
                </c:pt>
                <c:pt idx="47298" formatCode="0.00E+00">
                  <c:v>2.3256000000000001E-3</c:v>
                </c:pt>
                <c:pt idx="47299" formatCode="0.00E+00">
                  <c:v>3.5676599999999998E-3</c:v>
                </c:pt>
                <c:pt idx="47300" formatCode="0.00E+00">
                  <c:v>4.7469799999999996E-3</c:v>
                </c:pt>
                <c:pt idx="47301" formatCode="0.00E+00">
                  <c:v>5.8615500000000001E-3</c:v>
                </c:pt>
                <c:pt idx="47302" formatCode="0.00E+00">
                  <c:v>6.9094100000000004E-3</c:v>
                </c:pt>
                <c:pt idx="47303" formatCode="0.00E+00">
                  <c:v>7.8899399999999998E-3</c:v>
                </c:pt>
                <c:pt idx="47304" formatCode="0.00E+00">
                  <c:v>8.8025900000000008E-3</c:v>
                </c:pt>
                <c:pt idx="47305" formatCode="0.00E+00">
                  <c:v>9.6458900000000007E-3</c:v>
                </c:pt>
                <c:pt idx="47306">
                  <c:v>1.0419599999999999E-2</c:v>
                </c:pt>
                <c:pt idx="47307">
                  <c:v>1.11264E-2</c:v>
                </c:pt>
                <c:pt idx="47308">
                  <c:v>1.17692E-2</c:v>
                </c:pt>
                <c:pt idx="47309">
                  <c:v>1.2348400000000001E-2</c:v>
                </c:pt>
                <c:pt idx="47310">
                  <c:v>1.28629E-2</c:v>
                </c:pt>
                <c:pt idx="47311">
                  <c:v>1.33119E-2</c:v>
                </c:pt>
                <c:pt idx="47312">
                  <c:v>1.36951E-2</c:v>
                </c:pt>
                <c:pt idx="47313">
                  <c:v>1.40112E-2</c:v>
                </c:pt>
                <c:pt idx="47314">
                  <c:v>1.4260699999999999E-2</c:v>
                </c:pt>
                <c:pt idx="47315">
                  <c:v>1.4447400000000001E-2</c:v>
                </c:pt>
                <c:pt idx="47316">
                  <c:v>1.45735E-2</c:v>
                </c:pt>
                <c:pt idx="47317">
                  <c:v>1.46383E-2</c:v>
                </c:pt>
                <c:pt idx="47318">
                  <c:v>1.46398E-2</c:v>
                </c:pt>
                <c:pt idx="47319">
                  <c:v>1.4577E-2</c:v>
                </c:pt>
                <c:pt idx="47320">
                  <c:v>1.4449999999999999E-2</c:v>
                </c:pt>
                <c:pt idx="47321">
                  <c:v>1.42601E-2</c:v>
                </c:pt>
                <c:pt idx="47322">
                  <c:v>1.40097E-2</c:v>
                </c:pt>
                <c:pt idx="47323">
                  <c:v>1.3701100000000001E-2</c:v>
                </c:pt>
                <c:pt idx="47324">
                  <c:v>1.3336000000000001E-2</c:v>
                </c:pt>
                <c:pt idx="47325">
                  <c:v>1.2915299999999999E-2</c:v>
                </c:pt>
                <c:pt idx="47326">
                  <c:v>1.2439499999999999E-2</c:v>
                </c:pt>
                <c:pt idx="47327">
                  <c:v>1.1908999999999999E-2</c:v>
                </c:pt>
                <c:pt idx="47328">
                  <c:v>1.1324000000000001E-2</c:v>
                </c:pt>
                <c:pt idx="47329">
                  <c:v>1.06845E-2</c:v>
                </c:pt>
                <c:pt idx="47330" formatCode="0.00E+00">
                  <c:v>9.9913299999999997E-3</c:v>
                </c:pt>
                <c:pt idx="47331" formatCode="0.00E+00">
                  <c:v>9.2466400000000004E-3</c:v>
                </c:pt>
                <c:pt idx="47332" formatCode="0.00E+00">
                  <c:v>8.4523399999999992E-3</c:v>
                </c:pt>
                <c:pt idx="47333" formatCode="0.00E+00">
                  <c:v>7.6099699999999998E-3</c:v>
                </c:pt>
                <c:pt idx="47334" formatCode="0.00E+00">
                  <c:v>6.7219799999999998E-3</c:v>
                </c:pt>
                <c:pt idx="47335" formatCode="0.00E+00">
                  <c:v>5.7908400000000002E-3</c:v>
                </c:pt>
                <c:pt idx="47336" formatCode="0.00E+00">
                  <c:v>4.8179299999999998E-3</c:v>
                </c:pt>
                <c:pt idx="47337" formatCode="0.00E+00">
                  <c:v>3.8045599999999998E-3</c:v>
                </c:pt>
                <c:pt idx="47338" formatCode="0.00E+00">
                  <c:v>2.7521799999999999E-3</c:v>
                </c:pt>
                <c:pt idx="47339" formatCode="0.00E+00">
                  <c:v>1.6622799999999999E-3</c:v>
                </c:pt>
                <c:pt idx="47340" formatCode="0.00E+00">
                  <c:v>5.3656000000000005E-4</c:v>
                </c:pt>
                <c:pt idx="47341" formatCode="0.00E+00">
                  <c:v>-6.2340500000000005E-4</c:v>
                </c:pt>
                <c:pt idx="47342" formatCode="0.00E+00">
                  <c:v>-1.81672E-3</c:v>
                </c:pt>
                <c:pt idx="47343" formatCode="0.00E+00">
                  <c:v>-3.0424200000000001E-3</c:v>
                </c:pt>
                <c:pt idx="47344" formatCode="0.00E+00">
                  <c:v>-4.2984099999999999E-3</c:v>
                </c:pt>
                <c:pt idx="47345" formatCode="0.00E+00">
                  <c:v>-5.5820699999999997E-3</c:v>
                </c:pt>
                <c:pt idx="47346" formatCode="0.00E+00">
                  <c:v>-6.8913000000000004E-3</c:v>
                </c:pt>
                <c:pt idx="47347" formatCode="0.00E+00">
                  <c:v>-8.2243500000000001E-3</c:v>
                </c:pt>
                <c:pt idx="47348" formatCode="0.00E+00">
                  <c:v>-9.5792099999999995E-3</c:v>
                </c:pt>
                <c:pt idx="47349">
                  <c:v>-1.09534E-2</c:v>
                </c:pt>
                <c:pt idx="47350">
                  <c:v>-1.23445E-2</c:v>
                </c:pt>
                <c:pt idx="47351">
                  <c:v>-1.3749900000000001E-2</c:v>
                </c:pt>
                <c:pt idx="47352">
                  <c:v>-1.5166199999999999E-2</c:v>
                </c:pt>
                <c:pt idx="47353">
                  <c:v>-1.6590400000000002E-2</c:v>
                </c:pt>
                <c:pt idx="47354">
                  <c:v>-1.8020499999999998E-2</c:v>
                </c:pt>
                <c:pt idx="47355">
                  <c:v>-1.9454699999999998E-2</c:v>
                </c:pt>
                <c:pt idx="47356">
                  <c:v>-2.08904E-2</c:v>
                </c:pt>
                <c:pt idx="47357">
                  <c:v>-2.23252E-2</c:v>
                </c:pt>
                <c:pt idx="47358">
                  <c:v>-2.37564E-2</c:v>
                </c:pt>
                <c:pt idx="47359">
                  <c:v>-2.51825E-2</c:v>
                </c:pt>
                <c:pt idx="47360">
                  <c:v>-2.6602299999999999E-2</c:v>
                </c:pt>
                <c:pt idx="47361">
                  <c:v>-2.8014299999999999E-2</c:v>
                </c:pt>
                <c:pt idx="47362">
                  <c:v>-2.94156E-2</c:v>
                </c:pt>
                <c:pt idx="47363">
                  <c:v>-3.0804000000000002E-2</c:v>
                </c:pt>
                <c:pt idx="47364">
                  <c:v>-3.2176999999999997E-2</c:v>
                </c:pt>
                <c:pt idx="47365">
                  <c:v>-3.3532199999999998E-2</c:v>
                </c:pt>
                <c:pt idx="47366">
                  <c:v>-3.4867700000000001E-2</c:v>
                </c:pt>
                <c:pt idx="47367">
                  <c:v>-3.6182100000000002E-2</c:v>
                </c:pt>
                <c:pt idx="47368">
                  <c:v>-3.74735E-2</c:v>
                </c:pt>
                <c:pt idx="47369">
                  <c:v>-3.8738799999999997E-2</c:v>
                </c:pt>
                <c:pt idx="47370">
                  <c:v>-3.9974700000000002E-2</c:v>
                </c:pt>
                <c:pt idx="47371">
                  <c:v>-4.1178800000000002E-2</c:v>
                </c:pt>
                <c:pt idx="47372">
                  <c:v>-4.2350100000000002E-2</c:v>
                </c:pt>
                <c:pt idx="47373">
                  <c:v>-4.3487400000000002E-2</c:v>
                </c:pt>
                <c:pt idx="47374">
                  <c:v>-4.4588999999999997E-2</c:v>
                </c:pt>
                <c:pt idx="47375">
                  <c:v>-4.5652199999999997E-2</c:v>
                </c:pt>
                <c:pt idx="47376">
                  <c:v>-4.6674800000000002E-2</c:v>
                </c:pt>
                <c:pt idx="47377">
                  <c:v>-4.7655599999999999E-2</c:v>
                </c:pt>
                <c:pt idx="47378">
                  <c:v>-4.8593499999999998E-2</c:v>
                </c:pt>
                <c:pt idx="47379">
                  <c:v>-4.9486799999999997E-2</c:v>
                </c:pt>
                <c:pt idx="47380">
                  <c:v>-5.0333700000000002E-2</c:v>
                </c:pt>
                <c:pt idx="47381">
                  <c:v>-5.1132499999999997E-2</c:v>
                </c:pt>
                <c:pt idx="47382">
                  <c:v>-5.1881700000000003E-2</c:v>
                </c:pt>
                <c:pt idx="47383">
                  <c:v>-5.2579800000000003E-2</c:v>
                </c:pt>
                <c:pt idx="47384">
                  <c:v>-5.3225799999999997E-2</c:v>
                </c:pt>
                <c:pt idx="47385">
                  <c:v>-5.3818999999999999E-2</c:v>
                </c:pt>
                <c:pt idx="47386">
                  <c:v>-5.4357799999999998E-2</c:v>
                </c:pt>
                <c:pt idx="47387">
                  <c:v>-5.4840300000000002E-2</c:v>
                </c:pt>
                <c:pt idx="47388">
                  <c:v>-5.52647E-2</c:v>
                </c:pt>
                <c:pt idx="47389">
                  <c:v>-5.56293E-2</c:v>
                </c:pt>
                <c:pt idx="47390">
                  <c:v>-5.5932999999999997E-2</c:v>
                </c:pt>
                <c:pt idx="47391">
                  <c:v>-5.6175700000000002E-2</c:v>
                </c:pt>
                <c:pt idx="47392">
                  <c:v>-5.6356999999999997E-2</c:v>
                </c:pt>
                <c:pt idx="47393">
                  <c:v>-5.6475900000000002E-2</c:v>
                </c:pt>
                <c:pt idx="47394">
                  <c:v>-5.6531600000000001E-2</c:v>
                </c:pt>
                <c:pt idx="47395">
                  <c:v>-5.6523700000000003E-2</c:v>
                </c:pt>
                <c:pt idx="47396">
                  <c:v>-5.6452099999999998E-2</c:v>
                </c:pt>
                <c:pt idx="47397">
                  <c:v>-5.6316600000000001E-2</c:v>
                </c:pt>
                <c:pt idx="47398">
                  <c:v>-5.6115999999999999E-2</c:v>
                </c:pt>
                <c:pt idx="47399">
                  <c:v>-5.5849200000000002E-2</c:v>
                </c:pt>
                <c:pt idx="47400">
                  <c:v>-5.5515299999999997E-2</c:v>
                </c:pt>
                <c:pt idx="47401">
                  <c:v>-5.5115299999999999E-2</c:v>
                </c:pt>
                <c:pt idx="47402">
                  <c:v>-5.4650299999999999E-2</c:v>
                </c:pt>
                <c:pt idx="47403">
                  <c:v>-5.4119800000000003E-2</c:v>
                </c:pt>
                <c:pt idx="47404">
                  <c:v>-5.3523399999999999E-2</c:v>
                </c:pt>
                <c:pt idx="47405">
                  <c:v>-5.2861100000000001E-2</c:v>
                </c:pt>
                <c:pt idx="47406">
                  <c:v>-5.2133400000000003E-2</c:v>
                </c:pt>
                <c:pt idx="47407">
                  <c:v>-5.13401E-2</c:v>
                </c:pt>
                <c:pt idx="47408">
                  <c:v>-5.0479700000000002E-2</c:v>
                </c:pt>
                <c:pt idx="47409">
                  <c:v>-4.95513E-2</c:v>
                </c:pt>
                <c:pt idx="47410">
                  <c:v>-4.8555099999999997E-2</c:v>
                </c:pt>
                <c:pt idx="47411">
                  <c:v>-4.7491100000000001E-2</c:v>
                </c:pt>
                <c:pt idx="47412">
                  <c:v>-4.6359600000000001E-2</c:v>
                </c:pt>
                <c:pt idx="47413">
                  <c:v>-4.5160600000000002E-2</c:v>
                </c:pt>
                <c:pt idx="47414">
                  <c:v>-4.3894900000000001E-2</c:v>
                </c:pt>
                <c:pt idx="47415">
                  <c:v>-4.2563900000000002E-2</c:v>
                </c:pt>
                <c:pt idx="47416">
                  <c:v>-4.1168499999999997E-2</c:v>
                </c:pt>
                <c:pt idx="47417">
                  <c:v>-3.9708899999999998E-2</c:v>
                </c:pt>
                <c:pt idx="47418">
                  <c:v>-3.8184999999999997E-2</c:v>
                </c:pt>
                <c:pt idx="47419">
                  <c:v>-3.6597699999999997E-2</c:v>
                </c:pt>
                <c:pt idx="47420">
                  <c:v>-3.4947699999999998E-2</c:v>
                </c:pt>
                <c:pt idx="47421">
                  <c:v>-3.3236000000000002E-2</c:v>
                </c:pt>
                <c:pt idx="47422">
                  <c:v>-3.1463400000000002E-2</c:v>
                </c:pt>
                <c:pt idx="47423">
                  <c:v>-2.96306E-2</c:v>
                </c:pt>
                <c:pt idx="47424">
                  <c:v>-2.7738599999999999E-2</c:v>
                </c:pt>
                <c:pt idx="47425">
                  <c:v>-2.5788800000000001E-2</c:v>
                </c:pt>
                <c:pt idx="47426">
                  <c:v>-2.3782899999999999E-2</c:v>
                </c:pt>
                <c:pt idx="47427">
                  <c:v>-2.17223E-2</c:v>
                </c:pt>
                <c:pt idx="47428">
                  <c:v>-1.9608500000000001E-2</c:v>
                </c:pt>
                <c:pt idx="47429">
                  <c:v>-1.7442699999999998E-2</c:v>
                </c:pt>
                <c:pt idx="47430">
                  <c:v>-1.52263E-2</c:v>
                </c:pt>
                <c:pt idx="47431">
                  <c:v>-1.2960899999999999E-2</c:v>
                </c:pt>
                <c:pt idx="47432">
                  <c:v>-1.06477E-2</c:v>
                </c:pt>
                <c:pt idx="47433" formatCode="0.00E+00">
                  <c:v>-8.2877100000000002E-3</c:v>
                </c:pt>
                <c:pt idx="47434" formatCode="0.00E+00">
                  <c:v>-5.88186E-3</c:v>
                </c:pt>
                <c:pt idx="47435" formatCode="0.00E+00">
                  <c:v>-3.4315299999999999E-3</c:v>
                </c:pt>
                <c:pt idx="47436" formatCode="0.00E+00">
                  <c:v>-9.3803099999999998E-4</c:v>
                </c:pt>
                <c:pt idx="47437" formatCode="0.00E+00">
                  <c:v>1.5978100000000001E-3</c:v>
                </c:pt>
                <c:pt idx="47438" formatCode="0.00E+00">
                  <c:v>4.1745699999999998E-3</c:v>
                </c:pt>
                <c:pt idx="47439" formatCode="0.00E+00">
                  <c:v>6.7898100000000003E-3</c:v>
                </c:pt>
                <c:pt idx="47440" formatCode="0.00E+00">
                  <c:v>9.4415300000000001E-3</c:v>
                </c:pt>
                <c:pt idx="47441">
                  <c:v>1.21286E-2</c:v>
                </c:pt>
                <c:pt idx="47442">
                  <c:v>1.48495E-2</c:v>
                </c:pt>
                <c:pt idx="47443">
                  <c:v>1.7602E-2</c:v>
                </c:pt>
                <c:pt idx="47444">
                  <c:v>2.0383600000000002E-2</c:v>
                </c:pt>
                <c:pt idx="47445">
                  <c:v>2.3192399999999998E-2</c:v>
                </c:pt>
                <c:pt idx="47446">
                  <c:v>2.6027000000000002E-2</c:v>
                </c:pt>
                <c:pt idx="47447">
                  <c:v>2.8885899999999999E-2</c:v>
                </c:pt>
                <c:pt idx="47448">
                  <c:v>3.1767700000000003E-2</c:v>
                </c:pt>
                <c:pt idx="47449">
                  <c:v>3.4670600000000003E-2</c:v>
                </c:pt>
                <c:pt idx="47450">
                  <c:v>3.7592500000000001E-2</c:v>
                </c:pt>
                <c:pt idx="47451">
                  <c:v>4.0531400000000002E-2</c:v>
                </c:pt>
                <c:pt idx="47452">
                  <c:v>4.3485700000000002E-2</c:v>
                </c:pt>
                <c:pt idx="47453">
                  <c:v>4.6454099999999998E-2</c:v>
                </c:pt>
                <c:pt idx="47454">
                  <c:v>4.9435199999999999E-2</c:v>
                </c:pt>
                <c:pt idx="47455">
                  <c:v>5.2427000000000001E-2</c:v>
                </c:pt>
                <c:pt idx="47456">
                  <c:v>5.5427499999999998E-2</c:v>
                </c:pt>
                <c:pt idx="47457">
                  <c:v>5.8434600000000003E-2</c:v>
                </c:pt>
                <c:pt idx="47458">
                  <c:v>6.1446399999999998E-2</c:v>
                </c:pt>
                <c:pt idx="47459">
                  <c:v>6.4461299999999999E-2</c:v>
                </c:pt>
                <c:pt idx="47460">
                  <c:v>6.7477099999999998E-2</c:v>
                </c:pt>
                <c:pt idx="47461">
                  <c:v>7.0491999999999999E-2</c:v>
                </c:pt>
                <c:pt idx="47462">
                  <c:v>7.3503499999999999E-2</c:v>
                </c:pt>
                <c:pt idx="47463">
                  <c:v>7.6509199999999999E-2</c:v>
                </c:pt>
                <c:pt idx="47464">
                  <c:v>7.9506400000000005E-2</c:v>
                </c:pt>
                <c:pt idx="47465">
                  <c:v>8.2492700000000002E-2</c:v>
                </c:pt>
                <c:pt idx="47466">
                  <c:v>8.5465700000000006E-2</c:v>
                </c:pt>
                <c:pt idx="47467">
                  <c:v>8.8422899999999999E-2</c:v>
                </c:pt>
                <c:pt idx="47468">
                  <c:v>9.1362600000000002E-2</c:v>
                </c:pt>
                <c:pt idx="47469">
                  <c:v>9.4283000000000006E-2</c:v>
                </c:pt>
                <c:pt idx="47470">
                  <c:v>9.7182900000000003E-2</c:v>
                </c:pt>
                <c:pt idx="47471">
                  <c:v>0.10006</c:v>
                </c:pt>
                <c:pt idx="47472">
                  <c:v>0.10291400000000001</c:v>
                </c:pt>
                <c:pt idx="47473">
                  <c:v>0.105742</c:v>
                </c:pt>
                <c:pt idx="47474">
                  <c:v>0.108543</c:v>
                </c:pt>
                <c:pt idx="47475">
                  <c:v>0.111316</c:v>
                </c:pt>
                <c:pt idx="47476">
                  <c:v>0.11405800000000001</c:v>
                </c:pt>
                <c:pt idx="47477">
                  <c:v>0.116768</c:v>
                </c:pt>
                <c:pt idx="47478">
                  <c:v>0.11944399999999999</c:v>
                </c:pt>
                <c:pt idx="47479">
                  <c:v>0.122083</c:v>
                </c:pt>
                <c:pt idx="47480">
                  <c:v>0.124683</c:v>
                </c:pt>
                <c:pt idx="47481">
                  <c:v>0.12724199999999999</c:v>
                </c:pt>
                <c:pt idx="47482">
                  <c:v>0.12975800000000001</c:v>
                </c:pt>
                <c:pt idx="47483">
                  <c:v>0.13222900000000001</c:v>
                </c:pt>
                <c:pt idx="47484">
                  <c:v>0.13465299999999999</c:v>
                </c:pt>
                <c:pt idx="47485">
                  <c:v>0.13703000000000001</c:v>
                </c:pt>
                <c:pt idx="47486">
                  <c:v>0.13935700000000001</c:v>
                </c:pt>
                <c:pt idx="47487">
                  <c:v>0.14163400000000001</c:v>
                </c:pt>
                <c:pt idx="47488">
                  <c:v>0.14385899999999999</c:v>
                </c:pt>
                <c:pt idx="47489">
                  <c:v>0.14602899999999999</c:v>
                </c:pt>
                <c:pt idx="47490">
                  <c:v>0.148143</c:v>
                </c:pt>
                <c:pt idx="47491">
                  <c:v>0.150199</c:v>
                </c:pt>
                <c:pt idx="47492">
                  <c:v>0.152195</c:v>
                </c:pt>
                <c:pt idx="47493">
                  <c:v>0.15413099999999999</c:v>
                </c:pt>
                <c:pt idx="47494">
                  <c:v>0.15600600000000001</c:v>
                </c:pt>
                <c:pt idx="47495">
                  <c:v>0.15781600000000001</c:v>
                </c:pt>
                <c:pt idx="47496">
                  <c:v>0.15956000000000001</c:v>
                </c:pt>
                <c:pt idx="47497">
                  <c:v>0.16123699999999999</c:v>
                </c:pt>
                <c:pt idx="47498">
                  <c:v>0.16284599999999999</c:v>
                </c:pt>
                <c:pt idx="47499">
                  <c:v>0.164384</c:v>
                </c:pt>
                <c:pt idx="47500">
                  <c:v>0.165851</c:v>
                </c:pt>
                <c:pt idx="47501">
                  <c:v>0.16724700000000001</c:v>
                </c:pt>
                <c:pt idx="47502">
                  <c:v>0.168568</c:v>
                </c:pt>
                <c:pt idx="47503">
                  <c:v>0.16981399999999999</c:v>
                </c:pt>
                <c:pt idx="47504">
                  <c:v>0.170983</c:v>
                </c:pt>
                <c:pt idx="47505">
                  <c:v>0.172071</c:v>
                </c:pt>
                <c:pt idx="47506">
                  <c:v>0.17307900000000001</c:v>
                </c:pt>
                <c:pt idx="47507">
                  <c:v>0.17400499999999999</c:v>
                </c:pt>
                <c:pt idx="47508">
                  <c:v>0.174848</c:v>
                </c:pt>
                <c:pt idx="47509">
                  <c:v>0.17560799999999999</c:v>
                </c:pt>
                <c:pt idx="47510">
                  <c:v>0.176285</c:v>
                </c:pt>
                <c:pt idx="47511">
                  <c:v>0.17687800000000001</c:v>
                </c:pt>
                <c:pt idx="47512">
                  <c:v>0.17738799999999999</c:v>
                </c:pt>
                <c:pt idx="47513">
                  <c:v>0.177812</c:v>
                </c:pt>
                <c:pt idx="47514">
                  <c:v>0.178151</c:v>
                </c:pt>
                <c:pt idx="47515">
                  <c:v>0.17840400000000001</c:v>
                </c:pt>
                <c:pt idx="47516">
                  <c:v>0.17857000000000001</c:v>
                </c:pt>
                <c:pt idx="47517">
                  <c:v>0.178648</c:v>
                </c:pt>
                <c:pt idx="47518">
                  <c:v>0.17863799999999999</c:v>
                </c:pt>
                <c:pt idx="47519">
                  <c:v>0.17854100000000001</c:v>
                </c:pt>
                <c:pt idx="47520">
                  <c:v>0.17835500000000001</c:v>
                </c:pt>
                <c:pt idx="47521">
                  <c:v>0.17808099999999999</c:v>
                </c:pt>
                <c:pt idx="47522">
                  <c:v>0.17771700000000001</c:v>
                </c:pt>
                <c:pt idx="47523">
                  <c:v>0.177263</c:v>
                </c:pt>
                <c:pt idx="47524">
                  <c:v>0.17671899999999999</c:v>
                </c:pt>
                <c:pt idx="47525">
                  <c:v>0.17608599999999999</c:v>
                </c:pt>
                <c:pt idx="47526">
                  <c:v>0.17536399999999999</c:v>
                </c:pt>
                <c:pt idx="47527">
                  <c:v>0.17455200000000001</c:v>
                </c:pt>
                <c:pt idx="47528">
                  <c:v>0.173651</c:v>
                </c:pt>
                <c:pt idx="47529">
                  <c:v>0.17266000000000001</c:v>
                </c:pt>
                <c:pt idx="47530">
                  <c:v>0.17157900000000001</c:v>
                </c:pt>
                <c:pt idx="47531">
                  <c:v>0.17041000000000001</c:v>
                </c:pt>
                <c:pt idx="47532">
                  <c:v>0.169151</c:v>
                </c:pt>
                <c:pt idx="47533">
                  <c:v>0.16780500000000001</c:v>
                </c:pt>
                <c:pt idx="47534">
                  <c:v>0.16636899999999999</c:v>
                </c:pt>
                <c:pt idx="47535">
                  <c:v>0.16484499999999999</c:v>
                </c:pt>
                <c:pt idx="47536">
                  <c:v>0.16323199999999999</c:v>
                </c:pt>
                <c:pt idx="47537">
                  <c:v>0.16153400000000001</c:v>
                </c:pt>
                <c:pt idx="47538">
                  <c:v>0.15975</c:v>
                </c:pt>
                <c:pt idx="47539">
                  <c:v>0.15788199999999999</c:v>
                </c:pt>
                <c:pt idx="47540">
                  <c:v>0.15593099999999999</c:v>
                </c:pt>
                <c:pt idx="47541">
                  <c:v>0.15389700000000001</c:v>
                </c:pt>
                <c:pt idx="47542">
                  <c:v>0.151781</c:v>
                </c:pt>
                <c:pt idx="47543">
                  <c:v>0.149586</c:v>
                </c:pt>
                <c:pt idx="47544">
                  <c:v>0.147311</c:v>
                </c:pt>
                <c:pt idx="47545">
                  <c:v>0.144958</c:v>
                </c:pt>
                <c:pt idx="47546">
                  <c:v>0.14252799999999999</c:v>
                </c:pt>
                <c:pt idx="47547">
                  <c:v>0.14002500000000001</c:v>
                </c:pt>
                <c:pt idx="47548">
                  <c:v>0.13744999999999999</c:v>
                </c:pt>
                <c:pt idx="47549">
                  <c:v>0.13480500000000001</c:v>
                </c:pt>
                <c:pt idx="47550">
                  <c:v>0.13209000000000001</c:v>
                </c:pt>
                <c:pt idx="47551">
                  <c:v>0.12930900000000001</c:v>
                </c:pt>
                <c:pt idx="47552">
                  <c:v>0.12646299999999999</c:v>
                </c:pt>
                <c:pt idx="47553">
                  <c:v>0.123555</c:v>
                </c:pt>
                <c:pt idx="47554">
                  <c:v>0.120587</c:v>
                </c:pt>
                <c:pt idx="47555">
                  <c:v>0.117562</c:v>
                </c:pt>
                <c:pt idx="47556">
                  <c:v>0.114482</c:v>
                </c:pt>
                <c:pt idx="47557">
                  <c:v>0.111348</c:v>
                </c:pt>
                <c:pt idx="47558">
                  <c:v>0.108164</c:v>
                </c:pt>
                <c:pt idx="47559">
                  <c:v>0.10493</c:v>
                </c:pt>
                <c:pt idx="47560">
                  <c:v>0.10165</c:v>
                </c:pt>
                <c:pt idx="47561">
                  <c:v>9.8326200000000002E-2</c:v>
                </c:pt>
                <c:pt idx="47562">
                  <c:v>9.4962199999999997E-2</c:v>
                </c:pt>
                <c:pt idx="47563">
                  <c:v>9.1561299999999998E-2</c:v>
                </c:pt>
                <c:pt idx="47564">
                  <c:v>8.8126099999999999E-2</c:v>
                </c:pt>
                <c:pt idx="47565">
                  <c:v>8.4659399999999996E-2</c:v>
                </c:pt>
                <c:pt idx="47566">
                  <c:v>8.1164200000000006E-2</c:v>
                </c:pt>
                <c:pt idx="47567">
                  <c:v>7.7643100000000007E-2</c:v>
                </c:pt>
                <c:pt idx="47568">
                  <c:v>7.4098800000000006E-2</c:v>
                </c:pt>
                <c:pt idx="47569">
                  <c:v>7.0533899999999997E-2</c:v>
                </c:pt>
                <c:pt idx="47570">
                  <c:v>6.6951499999999997E-2</c:v>
                </c:pt>
                <c:pt idx="47571">
                  <c:v>6.3355099999999998E-2</c:v>
                </c:pt>
                <c:pt idx="47572">
                  <c:v>5.9747399999999999E-2</c:v>
                </c:pt>
                <c:pt idx="47573">
                  <c:v>5.61317E-2</c:v>
                </c:pt>
                <c:pt idx="47574">
                  <c:v>5.2511200000000001E-2</c:v>
                </c:pt>
                <c:pt idx="47575">
                  <c:v>4.8889799999999997E-2</c:v>
                </c:pt>
                <c:pt idx="47576">
                  <c:v>4.5270699999999997E-2</c:v>
                </c:pt>
                <c:pt idx="47577">
                  <c:v>4.1657300000000001E-2</c:v>
                </c:pt>
                <c:pt idx="47578">
                  <c:v>3.8053099999999999E-2</c:v>
                </c:pt>
                <c:pt idx="47579">
                  <c:v>3.4462100000000002E-2</c:v>
                </c:pt>
                <c:pt idx="47580">
                  <c:v>3.08883E-2</c:v>
                </c:pt>
                <c:pt idx="47581">
                  <c:v>2.7335600000000002E-2</c:v>
                </c:pt>
                <c:pt idx="47582">
                  <c:v>2.3806799999999999E-2</c:v>
                </c:pt>
                <c:pt idx="47583">
                  <c:v>2.0304800000000001E-2</c:v>
                </c:pt>
                <c:pt idx="47584">
                  <c:v>1.6833299999999999E-2</c:v>
                </c:pt>
                <c:pt idx="47585">
                  <c:v>1.3396399999999999E-2</c:v>
                </c:pt>
                <c:pt idx="47586" formatCode="0.00E+00">
                  <c:v>9.9981900000000005E-3</c:v>
                </c:pt>
                <c:pt idx="47587" formatCode="0.00E+00">
                  <c:v>6.6420999999999997E-3</c:v>
                </c:pt>
                <c:pt idx="47588" formatCode="0.00E+00">
                  <c:v>3.3320300000000001E-3</c:v>
                </c:pt>
                <c:pt idx="47589" formatCode="0.00E+00">
                  <c:v>7.2101399999999994E-5</c:v>
                </c:pt>
                <c:pt idx="47590" formatCode="0.00E+00">
                  <c:v>-3.1332399999999998E-3</c:v>
                </c:pt>
                <c:pt idx="47591" formatCode="0.00E+00">
                  <c:v>-6.2795200000000002E-3</c:v>
                </c:pt>
                <c:pt idx="47592" formatCode="0.00E+00">
                  <c:v>-9.3625700000000006E-3</c:v>
                </c:pt>
                <c:pt idx="47593">
                  <c:v>-1.2378800000000001E-2</c:v>
                </c:pt>
                <c:pt idx="47594">
                  <c:v>-1.5324900000000001E-2</c:v>
                </c:pt>
                <c:pt idx="47595">
                  <c:v>-1.8198099999999998E-2</c:v>
                </c:pt>
                <c:pt idx="47596">
                  <c:v>-2.0995199999999999E-2</c:v>
                </c:pt>
                <c:pt idx="47597">
                  <c:v>-2.37127E-2</c:v>
                </c:pt>
                <c:pt idx="47598">
                  <c:v>-2.6346399999999999E-2</c:v>
                </c:pt>
                <c:pt idx="47599">
                  <c:v>-2.88922E-2</c:v>
                </c:pt>
                <c:pt idx="47600">
                  <c:v>-3.1345900000000003E-2</c:v>
                </c:pt>
                <c:pt idx="47601">
                  <c:v>-3.3703700000000003E-2</c:v>
                </c:pt>
                <c:pt idx="47602">
                  <c:v>-3.5962000000000001E-2</c:v>
                </c:pt>
                <c:pt idx="47603">
                  <c:v>-3.8117600000000001E-2</c:v>
                </c:pt>
                <c:pt idx="47604">
                  <c:v>-4.0167300000000003E-2</c:v>
                </c:pt>
                <c:pt idx="47605">
                  <c:v>-4.2108199999999998E-2</c:v>
                </c:pt>
                <c:pt idx="47606">
                  <c:v>-4.3937999999999998E-2</c:v>
                </c:pt>
                <c:pt idx="47607">
                  <c:v>-4.5654800000000002E-2</c:v>
                </c:pt>
                <c:pt idx="47608">
                  <c:v>-4.7256300000000001E-2</c:v>
                </c:pt>
                <c:pt idx="47609">
                  <c:v>-4.8739699999999997E-2</c:v>
                </c:pt>
                <c:pt idx="47610">
                  <c:v>-5.01022E-2</c:v>
                </c:pt>
                <c:pt idx="47611">
                  <c:v>-5.1341600000000001E-2</c:v>
                </c:pt>
                <c:pt idx="47612">
                  <c:v>-5.2455099999999998E-2</c:v>
                </c:pt>
                <c:pt idx="47613">
                  <c:v>-5.3440399999999999E-2</c:v>
                </c:pt>
                <c:pt idx="47614">
                  <c:v>-5.4295000000000003E-2</c:v>
                </c:pt>
                <c:pt idx="47615">
                  <c:v>-5.5016099999999998E-2</c:v>
                </c:pt>
                <c:pt idx="47616">
                  <c:v>-5.5601100000000001E-2</c:v>
                </c:pt>
                <c:pt idx="47617">
                  <c:v>-5.6047199999999998E-2</c:v>
                </c:pt>
                <c:pt idx="47618">
                  <c:v>-5.6352300000000001E-2</c:v>
                </c:pt>
                <c:pt idx="47619">
                  <c:v>-5.6515000000000003E-2</c:v>
                </c:pt>
                <c:pt idx="47620">
                  <c:v>-5.6534599999999997E-2</c:v>
                </c:pt>
                <c:pt idx="47621">
                  <c:v>-5.6410000000000002E-2</c:v>
                </c:pt>
                <c:pt idx="47622">
                  <c:v>-5.6139700000000001E-2</c:v>
                </c:pt>
                <c:pt idx="47623">
                  <c:v>-5.57227E-2</c:v>
                </c:pt>
                <c:pt idx="47624">
                  <c:v>-5.5158600000000002E-2</c:v>
                </c:pt>
                <c:pt idx="47625">
                  <c:v>-5.4446599999999998E-2</c:v>
                </c:pt>
                <c:pt idx="47626">
                  <c:v>-5.3585800000000003E-2</c:v>
                </c:pt>
                <c:pt idx="47627">
                  <c:v>-5.2575200000000002E-2</c:v>
                </c:pt>
                <c:pt idx="47628">
                  <c:v>-5.1414000000000001E-2</c:v>
                </c:pt>
                <c:pt idx="47629">
                  <c:v>-5.0101699999999999E-2</c:v>
                </c:pt>
                <c:pt idx="47630">
                  <c:v>-4.8637399999999997E-2</c:v>
                </c:pt>
                <c:pt idx="47631">
                  <c:v>-4.7021399999999998E-2</c:v>
                </c:pt>
                <c:pt idx="47632">
                  <c:v>-4.5254599999999999E-2</c:v>
                </c:pt>
                <c:pt idx="47633">
                  <c:v>-4.33382E-2</c:v>
                </c:pt>
                <c:pt idx="47634">
                  <c:v>-4.1272999999999997E-2</c:v>
                </c:pt>
                <c:pt idx="47635">
                  <c:v>-3.9059499999999997E-2</c:v>
                </c:pt>
                <c:pt idx="47636">
                  <c:v>-3.6697899999999999E-2</c:v>
                </c:pt>
                <c:pt idx="47637">
                  <c:v>-3.4189200000000003E-2</c:v>
                </c:pt>
                <c:pt idx="47638">
                  <c:v>-3.1534300000000001E-2</c:v>
                </c:pt>
                <c:pt idx="47639">
                  <c:v>-2.8733999999999999E-2</c:v>
                </c:pt>
                <c:pt idx="47640">
                  <c:v>-2.5789800000000002E-2</c:v>
                </c:pt>
                <c:pt idx="47641">
                  <c:v>-2.2703899999999999E-2</c:v>
                </c:pt>
                <c:pt idx="47642">
                  <c:v>-1.9479E-2</c:v>
                </c:pt>
                <c:pt idx="47643">
                  <c:v>-1.6117699999999999E-2</c:v>
                </c:pt>
                <c:pt idx="47644">
                  <c:v>-1.2622899999999999E-2</c:v>
                </c:pt>
                <c:pt idx="47645" formatCode="0.00E+00">
                  <c:v>-8.9980400000000006E-3</c:v>
                </c:pt>
                <c:pt idx="47646" formatCode="0.00E+00">
                  <c:v>-5.2461199999999999E-3</c:v>
                </c:pt>
                <c:pt idx="47647" formatCode="0.00E+00">
                  <c:v>-1.3703999999999999E-3</c:v>
                </c:pt>
                <c:pt idx="47648" formatCode="0.00E+00">
                  <c:v>2.6254400000000002E-3</c:v>
                </c:pt>
                <c:pt idx="47649" formatCode="0.00E+00">
                  <c:v>6.7378200000000003E-3</c:v>
                </c:pt>
                <c:pt idx="47650">
                  <c:v>1.09637E-2</c:v>
                </c:pt>
                <c:pt idx="47651">
                  <c:v>1.5299999999999999E-2</c:v>
                </c:pt>
                <c:pt idx="47652">
                  <c:v>1.9743299999999998E-2</c:v>
                </c:pt>
                <c:pt idx="47653">
                  <c:v>2.42899E-2</c:v>
                </c:pt>
                <c:pt idx="47654">
                  <c:v>2.8936E-2</c:v>
                </c:pt>
                <c:pt idx="47655">
                  <c:v>3.3677499999999999E-2</c:v>
                </c:pt>
                <c:pt idx="47656">
                  <c:v>3.8510200000000001E-2</c:v>
                </c:pt>
                <c:pt idx="47657">
                  <c:v>4.34299E-2</c:v>
                </c:pt>
                <c:pt idx="47658">
                  <c:v>4.8432099999999999E-2</c:v>
                </c:pt>
                <c:pt idx="47659">
                  <c:v>5.3512299999999999E-2</c:v>
                </c:pt>
                <c:pt idx="47660">
                  <c:v>5.8665299999999997E-2</c:v>
                </c:pt>
                <c:pt idx="47661">
                  <c:v>6.3884999999999997E-2</c:v>
                </c:pt>
                <c:pt idx="47662">
                  <c:v>6.9165400000000002E-2</c:v>
                </c:pt>
                <c:pt idx="47663">
                  <c:v>7.4501200000000004E-2</c:v>
                </c:pt>
                <c:pt idx="47664">
                  <c:v>7.9887700000000006E-2</c:v>
                </c:pt>
                <c:pt idx="47665">
                  <c:v>8.5319400000000004E-2</c:v>
                </c:pt>
                <c:pt idx="47666">
                  <c:v>9.0790700000000002E-2</c:v>
                </c:pt>
                <c:pt idx="47667">
                  <c:v>9.6296300000000001E-2</c:v>
                </c:pt>
                <c:pt idx="47668">
                  <c:v>0.101831</c:v>
                </c:pt>
                <c:pt idx="47669">
                  <c:v>0.107388</c:v>
                </c:pt>
                <c:pt idx="47670">
                  <c:v>0.11296200000000001</c:v>
                </c:pt>
                <c:pt idx="47671">
                  <c:v>0.118545</c:v>
                </c:pt>
                <c:pt idx="47672">
                  <c:v>0.12413299999999999</c:v>
                </c:pt>
                <c:pt idx="47673">
                  <c:v>0.129718</c:v>
                </c:pt>
                <c:pt idx="47674">
                  <c:v>0.135296</c:v>
                </c:pt>
                <c:pt idx="47675">
                  <c:v>0.14086099999999999</c:v>
                </c:pt>
                <c:pt idx="47676">
                  <c:v>0.14640600000000001</c:v>
                </c:pt>
                <c:pt idx="47677">
                  <c:v>0.151925</c:v>
                </c:pt>
                <c:pt idx="47678">
                  <c:v>0.157411</c:v>
                </c:pt>
                <c:pt idx="47679">
                  <c:v>0.162857</c:v>
                </c:pt>
                <c:pt idx="47680">
                  <c:v>0.16825699999999999</c:v>
                </c:pt>
                <c:pt idx="47681">
                  <c:v>0.17360500000000001</c:v>
                </c:pt>
                <c:pt idx="47682">
                  <c:v>0.178896</c:v>
                </c:pt>
                <c:pt idx="47683">
                  <c:v>0.18412300000000001</c:v>
                </c:pt>
                <c:pt idx="47684">
                  <c:v>0.189279</c:v>
                </c:pt>
                <c:pt idx="47685">
                  <c:v>0.194358</c:v>
                </c:pt>
                <c:pt idx="47686">
                  <c:v>0.199354</c:v>
                </c:pt>
                <c:pt idx="47687">
                  <c:v>0.20426</c:v>
                </c:pt>
                <c:pt idx="47688">
                  <c:v>0.20907000000000001</c:v>
                </c:pt>
                <c:pt idx="47689">
                  <c:v>0.213781</c:v>
                </c:pt>
                <c:pt idx="47690">
                  <c:v>0.218386</c:v>
                </c:pt>
                <c:pt idx="47691">
                  <c:v>0.22287999999999999</c:v>
                </c:pt>
                <c:pt idx="47692">
                  <c:v>0.22725699999999999</c:v>
                </c:pt>
                <c:pt idx="47693">
                  <c:v>0.231513</c:v>
                </c:pt>
                <c:pt idx="47694">
                  <c:v>0.23564199999999999</c:v>
                </c:pt>
                <c:pt idx="47695">
                  <c:v>0.23963999999999999</c:v>
                </c:pt>
                <c:pt idx="47696">
                  <c:v>0.243502</c:v>
                </c:pt>
                <c:pt idx="47697">
                  <c:v>0.247222</c:v>
                </c:pt>
                <c:pt idx="47698">
                  <c:v>0.25079699999999999</c:v>
                </c:pt>
                <c:pt idx="47699">
                  <c:v>0.25422099999999997</c:v>
                </c:pt>
                <c:pt idx="47700">
                  <c:v>0.25749100000000003</c:v>
                </c:pt>
                <c:pt idx="47701">
                  <c:v>0.260602</c:v>
                </c:pt>
                <c:pt idx="47702">
                  <c:v>0.26355099999999998</c:v>
                </c:pt>
                <c:pt idx="47703">
                  <c:v>0.26633299999999999</c:v>
                </c:pt>
                <c:pt idx="47704">
                  <c:v>0.26894499999999999</c:v>
                </c:pt>
                <c:pt idx="47705">
                  <c:v>0.27138299999999999</c:v>
                </c:pt>
                <c:pt idx="47706">
                  <c:v>0.273646</c:v>
                </c:pt>
                <c:pt idx="47707">
                  <c:v>0.275729</c:v>
                </c:pt>
                <c:pt idx="47708">
                  <c:v>0.27763100000000002</c:v>
                </c:pt>
                <c:pt idx="47709">
                  <c:v>0.27934799999999999</c:v>
                </c:pt>
                <c:pt idx="47710">
                  <c:v>0.28087899999999999</c:v>
                </c:pt>
                <c:pt idx="47711">
                  <c:v>0.28222199999999997</c:v>
                </c:pt>
                <c:pt idx="47712">
                  <c:v>0.28337400000000001</c:v>
                </c:pt>
                <c:pt idx="47713">
                  <c:v>0.28433599999999998</c:v>
                </c:pt>
                <c:pt idx="47714">
                  <c:v>0.28510600000000003</c:v>
                </c:pt>
                <c:pt idx="47715">
                  <c:v>0.28568100000000002</c:v>
                </c:pt>
                <c:pt idx="47716">
                  <c:v>0.28606100000000001</c:v>
                </c:pt>
                <c:pt idx="47717">
                  <c:v>0.286246</c:v>
                </c:pt>
                <c:pt idx="47718">
                  <c:v>0.28623500000000002</c:v>
                </c:pt>
                <c:pt idx="47719">
                  <c:v>0.28602899999999998</c:v>
                </c:pt>
                <c:pt idx="47720">
                  <c:v>0.28562799999999999</c:v>
                </c:pt>
                <c:pt idx="47721">
                  <c:v>0.28503099999999998</c:v>
                </c:pt>
                <c:pt idx="47722">
                  <c:v>0.28424100000000002</c:v>
                </c:pt>
                <c:pt idx="47723">
                  <c:v>0.28325699999999998</c:v>
                </c:pt>
                <c:pt idx="47724">
                  <c:v>0.28208</c:v>
                </c:pt>
                <c:pt idx="47725">
                  <c:v>0.28071099999999999</c:v>
                </c:pt>
                <c:pt idx="47726">
                  <c:v>0.27915200000000001</c:v>
                </c:pt>
                <c:pt idx="47727">
                  <c:v>0.27740599999999999</c:v>
                </c:pt>
                <c:pt idx="47728">
                  <c:v>0.275474</c:v>
                </c:pt>
                <c:pt idx="47729">
                  <c:v>0.27335900000000002</c:v>
                </c:pt>
                <c:pt idx="47730">
                  <c:v>0.27106400000000003</c:v>
                </c:pt>
                <c:pt idx="47731">
                  <c:v>0.26859100000000002</c:v>
                </c:pt>
                <c:pt idx="47732">
                  <c:v>0.26594400000000001</c:v>
                </c:pt>
                <c:pt idx="47733">
                  <c:v>0.263127</c:v>
                </c:pt>
                <c:pt idx="47734">
                  <c:v>0.26014300000000001</c:v>
                </c:pt>
                <c:pt idx="47735">
                  <c:v>0.256998</c:v>
                </c:pt>
                <c:pt idx="47736">
                  <c:v>0.253695</c:v>
                </c:pt>
                <c:pt idx="47737">
                  <c:v>0.25023800000000002</c:v>
                </c:pt>
                <c:pt idx="47738">
                  <c:v>0.24663099999999999</c:v>
                </c:pt>
                <c:pt idx="47739">
                  <c:v>0.24287800000000001</c:v>
                </c:pt>
                <c:pt idx="47740">
                  <c:v>0.238984</c:v>
                </c:pt>
                <c:pt idx="47741">
                  <c:v>0.234955</c:v>
                </c:pt>
                <c:pt idx="47742">
                  <c:v>0.230795</c:v>
                </c:pt>
                <c:pt idx="47743">
                  <c:v>0.22650999999999999</c:v>
                </c:pt>
                <c:pt idx="47744">
                  <c:v>0.222106</c:v>
                </c:pt>
                <c:pt idx="47745">
                  <c:v>0.217588</c:v>
                </c:pt>
                <c:pt idx="47746">
                  <c:v>0.21296300000000001</c:v>
                </c:pt>
                <c:pt idx="47747">
                  <c:v>0.20823700000000001</c:v>
                </c:pt>
                <c:pt idx="47748">
                  <c:v>0.20341500000000001</c:v>
                </c:pt>
                <c:pt idx="47749">
                  <c:v>0.19850599999999999</c:v>
                </c:pt>
                <c:pt idx="47750">
                  <c:v>0.19351399999999999</c:v>
                </c:pt>
                <c:pt idx="47751">
                  <c:v>0.188446</c:v>
                </c:pt>
                <c:pt idx="47752">
                  <c:v>0.183309</c:v>
                </c:pt>
                <c:pt idx="47753">
                  <c:v>0.17810999999999999</c:v>
                </c:pt>
                <c:pt idx="47754">
                  <c:v>0.17285400000000001</c:v>
                </c:pt>
                <c:pt idx="47755">
                  <c:v>0.16755</c:v>
                </c:pt>
                <c:pt idx="47756">
                  <c:v>0.16220300000000001</c:v>
                </c:pt>
                <c:pt idx="47757">
                  <c:v>0.15682199999999999</c:v>
                </c:pt>
                <c:pt idx="47758">
                  <c:v>0.15141299999999999</c:v>
                </c:pt>
                <c:pt idx="47759">
                  <c:v>0.145982</c:v>
                </c:pt>
                <c:pt idx="47760">
                  <c:v>0.140537</c:v>
                </c:pt>
                <c:pt idx="47761">
                  <c:v>0.13508500000000001</c:v>
                </c:pt>
                <c:pt idx="47762">
                  <c:v>0.129635</c:v>
                </c:pt>
                <c:pt idx="47763">
                  <c:v>0.124192</c:v>
                </c:pt>
                <c:pt idx="47764">
                  <c:v>0.11876299999999999</c:v>
                </c:pt>
                <c:pt idx="47765">
                  <c:v>0.113356</c:v>
                </c:pt>
                <c:pt idx="47766">
                  <c:v>0.107978</c:v>
                </c:pt>
                <c:pt idx="47767">
                  <c:v>0.10263600000000001</c:v>
                </c:pt>
                <c:pt idx="47768">
                  <c:v>9.7335599999999994E-2</c:v>
                </c:pt>
                <c:pt idx="47769">
                  <c:v>9.2084799999999994E-2</c:v>
                </c:pt>
                <c:pt idx="47770">
                  <c:v>8.68897E-2</c:v>
                </c:pt>
                <c:pt idx="47771">
                  <c:v>8.1757099999999999E-2</c:v>
                </c:pt>
                <c:pt idx="47772">
                  <c:v>7.6693999999999998E-2</c:v>
                </c:pt>
                <c:pt idx="47773">
                  <c:v>7.1706699999999998E-2</c:v>
                </c:pt>
                <c:pt idx="47774">
                  <c:v>6.6801799999999995E-2</c:v>
                </c:pt>
                <c:pt idx="47775">
                  <c:v>6.19853E-2</c:v>
                </c:pt>
                <c:pt idx="47776">
                  <c:v>5.7263000000000001E-2</c:v>
                </c:pt>
                <c:pt idx="47777">
                  <c:v>5.2640600000000003E-2</c:v>
                </c:pt>
                <c:pt idx="47778">
                  <c:v>4.8123800000000001E-2</c:v>
                </c:pt>
                <c:pt idx="47779">
                  <c:v>4.3718100000000003E-2</c:v>
                </c:pt>
                <c:pt idx="47780">
                  <c:v>3.9428900000000003E-2</c:v>
                </c:pt>
                <c:pt idx="47781">
                  <c:v>3.5261599999999997E-2</c:v>
                </c:pt>
                <c:pt idx="47782">
                  <c:v>3.1221499999999999E-2</c:v>
                </c:pt>
                <c:pt idx="47783">
                  <c:v>2.7313199999999999E-2</c:v>
                </c:pt>
                <c:pt idx="47784">
                  <c:v>2.3541599999999999E-2</c:v>
                </c:pt>
                <c:pt idx="47785">
                  <c:v>1.99112E-2</c:v>
                </c:pt>
                <c:pt idx="47786">
                  <c:v>1.6426300000000001E-2</c:v>
                </c:pt>
                <c:pt idx="47787">
                  <c:v>1.30904E-2</c:v>
                </c:pt>
                <c:pt idx="47788" formatCode="0.00E+00">
                  <c:v>9.9066299999999996E-3</c:v>
                </c:pt>
                <c:pt idx="47789" formatCode="0.00E+00">
                  <c:v>6.8784700000000002E-3</c:v>
                </c:pt>
                <c:pt idx="47790" formatCode="0.00E+00">
                  <c:v>4.0093799999999999E-3</c:v>
                </c:pt>
                <c:pt idx="47791" formatCode="0.00E+00">
                  <c:v>1.3025700000000001E-3</c:v>
                </c:pt>
                <c:pt idx="47792" formatCode="0.00E+00">
                  <c:v>-1.2392799999999999E-3</c:v>
                </c:pt>
                <c:pt idx="47793" formatCode="0.00E+00">
                  <c:v>-3.61379E-3</c:v>
                </c:pt>
                <c:pt idx="47794" formatCode="0.00E+00">
                  <c:v>-5.8187400000000002E-3</c:v>
                </c:pt>
                <c:pt idx="47795" formatCode="0.00E+00">
                  <c:v>-7.8524000000000007E-3</c:v>
                </c:pt>
                <c:pt idx="47796" formatCode="0.00E+00">
                  <c:v>-9.7135499999999996E-3</c:v>
                </c:pt>
                <c:pt idx="47797">
                  <c:v>-1.14009E-2</c:v>
                </c:pt>
                <c:pt idx="47798">
                  <c:v>-1.2912699999999999E-2</c:v>
                </c:pt>
                <c:pt idx="47799">
                  <c:v>-1.4247599999999999E-2</c:v>
                </c:pt>
                <c:pt idx="47800">
                  <c:v>-1.54045E-2</c:v>
                </c:pt>
                <c:pt idx="47801">
                  <c:v>-1.6382299999999999E-2</c:v>
                </c:pt>
                <c:pt idx="47802">
                  <c:v>-1.7181499999999999E-2</c:v>
                </c:pt>
                <c:pt idx="47803">
                  <c:v>-1.78034E-2</c:v>
                </c:pt>
                <c:pt idx="47804">
                  <c:v>-1.8249399999999999E-2</c:v>
                </c:pt>
                <c:pt idx="47805">
                  <c:v>-1.8520399999999999E-2</c:v>
                </c:pt>
                <c:pt idx="47806">
                  <c:v>-1.86173E-2</c:v>
                </c:pt>
                <c:pt idx="47807">
                  <c:v>-1.8541800000000001E-2</c:v>
                </c:pt>
                <c:pt idx="47808">
                  <c:v>-1.8295499999999999E-2</c:v>
                </c:pt>
                <c:pt idx="47809">
                  <c:v>-1.7879900000000001E-2</c:v>
                </c:pt>
                <c:pt idx="47810">
                  <c:v>-1.72969E-2</c:v>
                </c:pt>
                <c:pt idx="47811">
                  <c:v>-1.6549000000000001E-2</c:v>
                </c:pt>
                <c:pt idx="47812">
                  <c:v>-1.56385E-2</c:v>
                </c:pt>
                <c:pt idx="47813">
                  <c:v>-1.45685E-2</c:v>
                </c:pt>
                <c:pt idx="47814">
                  <c:v>-1.3342400000000001E-2</c:v>
                </c:pt>
                <c:pt idx="47815">
                  <c:v>-1.1963400000000001E-2</c:v>
                </c:pt>
                <c:pt idx="47816">
                  <c:v>-1.0435399999999999E-2</c:v>
                </c:pt>
                <c:pt idx="47817" formatCode="0.00E+00">
                  <c:v>-8.7620800000000002E-3</c:v>
                </c:pt>
                <c:pt idx="47818" formatCode="0.00E+00">
                  <c:v>-6.9473299999999998E-3</c:v>
                </c:pt>
                <c:pt idx="47819" formatCode="0.00E+00">
                  <c:v>-4.9952900000000003E-3</c:v>
                </c:pt>
                <c:pt idx="47820" formatCode="0.00E+00">
                  <c:v>-2.9104000000000001E-3</c:v>
                </c:pt>
                <c:pt idx="47821" formatCode="0.00E+00">
                  <c:v>-6.9718600000000003E-4</c:v>
                </c:pt>
                <c:pt idx="47822" formatCode="0.00E+00">
                  <c:v>1.6396900000000001E-3</c:v>
                </c:pt>
                <c:pt idx="47823" formatCode="0.00E+00">
                  <c:v>4.0953099999999996E-3</c:v>
                </c:pt>
                <c:pt idx="47824" formatCode="0.00E+00">
                  <c:v>6.6644499999999997E-3</c:v>
                </c:pt>
                <c:pt idx="47825" formatCode="0.00E+00">
                  <c:v>9.34164E-3</c:v>
                </c:pt>
                <c:pt idx="47826">
                  <c:v>1.21213E-2</c:v>
                </c:pt>
                <c:pt idx="47827">
                  <c:v>1.4997699999999999E-2</c:v>
                </c:pt>
                <c:pt idx="47828">
                  <c:v>1.7964899999999999E-2</c:v>
                </c:pt>
                <c:pt idx="47829">
                  <c:v>2.10166E-2</c:v>
                </c:pt>
                <c:pt idx="47830">
                  <c:v>2.4146299999999999E-2</c:v>
                </c:pt>
                <c:pt idx="47831">
                  <c:v>2.73476E-2</c:v>
                </c:pt>
                <c:pt idx="47832">
                  <c:v>3.0614200000000001E-2</c:v>
                </c:pt>
                <c:pt idx="47833">
                  <c:v>3.3940100000000001E-2</c:v>
                </c:pt>
                <c:pt idx="47834">
                  <c:v>3.7318799999999999E-2</c:v>
                </c:pt>
                <c:pt idx="47835">
                  <c:v>4.07439E-2</c:v>
                </c:pt>
                <c:pt idx="47836">
                  <c:v>4.4208499999999998E-2</c:v>
                </c:pt>
                <c:pt idx="47837">
                  <c:v>4.7705900000000002E-2</c:v>
                </c:pt>
                <c:pt idx="47838">
                  <c:v>5.1229499999999997E-2</c:v>
                </c:pt>
                <c:pt idx="47839">
                  <c:v>5.47722E-2</c:v>
                </c:pt>
                <c:pt idx="47840">
                  <c:v>5.8327200000000003E-2</c:v>
                </c:pt>
                <c:pt idx="47841">
                  <c:v>6.18878E-2</c:v>
                </c:pt>
                <c:pt idx="47842">
                  <c:v>6.5447199999999997E-2</c:v>
                </c:pt>
                <c:pt idx="47843">
                  <c:v>6.8998699999999996E-2</c:v>
                </c:pt>
                <c:pt idx="47844">
                  <c:v>7.25359E-2</c:v>
                </c:pt>
                <c:pt idx="47845">
                  <c:v>7.6052300000000003E-2</c:v>
                </c:pt>
                <c:pt idx="47846">
                  <c:v>7.9541899999999999E-2</c:v>
                </c:pt>
                <c:pt idx="47847">
                  <c:v>8.2998199999999994E-2</c:v>
                </c:pt>
                <c:pt idx="47848">
                  <c:v>8.6415000000000006E-2</c:v>
                </c:pt>
                <c:pt idx="47849">
                  <c:v>8.9785799999999999E-2</c:v>
                </c:pt>
                <c:pt idx="47850">
                  <c:v>9.3104800000000001E-2</c:v>
                </c:pt>
                <c:pt idx="47851">
                  <c:v>9.6365900000000004E-2</c:v>
                </c:pt>
                <c:pt idx="47852">
                  <c:v>9.9563499999999999E-2</c:v>
                </c:pt>
                <c:pt idx="47853">
                  <c:v>0.10269200000000001</c:v>
                </c:pt>
                <c:pt idx="47854">
                  <c:v>0.10574500000000001</c:v>
                </c:pt>
                <c:pt idx="47855">
                  <c:v>0.108719</c:v>
                </c:pt>
                <c:pt idx="47856">
                  <c:v>0.111606</c:v>
                </c:pt>
                <c:pt idx="47857">
                  <c:v>0.114402</c:v>
                </c:pt>
                <c:pt idx="47858">
                  <c:v>0.117102</c:v>
                </c:pt>
                <c:pt idx="47859">
                  <c:v>0.119702</c:v>
                </c:pt>
                <c:pt idx="47860">
                  <c:v>0.122196</c:v>
                </c:pt>
                <c:pt idx="47861">
                  <c:v>0.12458</c:v>
                </c:pt>
                <c:pt idx="47862">
                  <c:v>0.12685199999999999</c:v>
                </c:pt>
                <c:pt idx="47863">
                  <c:v>0.12900500000000001</c:v>
                </c:pt>
                <c:pt idx="47864">
                  <c:v>0.13103799999999999</c:v>
                </c:pt>
                <c:pt idx="47865">
                  <c:v>0.13294600000000001</c:v>
                </c:pt>
                <c:pt idx="47866">
                  <c:v>0.13472700000000001</c:v>
                </c:pt>
                <c:pt idx="47867">
                  <c:v>0.136376</c:v>
                </c:pt>
                <c:pt idx="47868">
                  <c:v>0.13789299999999999</c:v>
                </c:pt>
                <c:pt idx="47869">
                  <c:v>0.13927400000000001</c:v>
                </c:pt>
                <c:pt idx="47870">
                  <c:v>0.140518</c:v>
                </c:pt>
                <c:pt idx="47871">
                  <c:v>0.141623</c:v>
                </c:pt>
                <c:pt idx="47872">
                  <c:v>0.14258799999999999</c:v>
                </c:pt>
                <c:pt idx="47873">
                  <c:v>0.14341000000000001</c:v>
                </c:pt>
                <c:pt idx="47874">
                  <c:v>0.14409</c:v>
                </c:pt>
                <c:pt idx="47875">
                  <c:v>0.144626</c:v>
                </c:pt>
                <c:pt idx="47876">
                  <c:v>0.14501700000000001</c:v>
                </c:pt>
                <c:pt idx="47877">
                  <c:v>0.145263</c:v>
                </c:pt>
                <c:pt idx="47878">
                  <c:v>0.14536499999999999</c:v>
                </c:pt>
                <c:pt idx="47879">
                  <c:v>0.14532200000000001</c:v>
                </c:pt>
                <c:pt idx="47880">
                  <c:v>0.14513499999999999</c:v>
                </c:pt>
                <c:pt idx="47881">
                  <c:v>0.14480499999999999</c:v>
                </c:pt>
                <c:pt idx="47882">
                  <c:v>0.14433299999999999</c:v>
                </c:pt>
                <c:pt idx="47883">
                  <c:v>0.14371900000000001</c:v>
                </c:pt>
                <c:pt idx="47884">
                  <c:v>0.14296600000000001</c:v>
                </c:pt>
                <c:pt idx="47885">
                  <c:v>0.14207600000000001</c:v>
                </c:pt>
                <c:pt idx="47886">
                  <c:v>0.14105000000000001</c:v>
                </c:pt>
                <c:pt idx="47887">
                  <c:v>0.13989099999999999</c:v>
                </c:pt>
                <c:pt idx="47888">
                  <c:v>0.138602</c:v>
                </c:pt>
                <c:pt idx="47889">
                  <c:v>0.137185</c:v>
                </c:pt>
                <c:pt idx="47890">
                  <c:v>0.13564300000000001</c:v>
                </c:pt>
                <c:pt idx="47891">
                  <c:v>0.13397999999999999</c:v>
                </c:pt>
                <c:pt idx="47892">
                  <c:v>0.13220000000000001</c:v>
                </c:pt>
                <c:pt idx="47893">
                  <c:v>0.13030700000000001</c:v>
                </c:pt>
                <c:pt idx="47894">
                  <c:v>0.128304</c:v>
                </c:pt>
                <c:pt idx="47895">
                  <c:v>0.126198</c:v>
                </c:pt>
                <c:pt idx="47896">
                  <c:v>0.12399</c:v>
                </c:pt>
                <c:pt idx="47897">
                  <c:v>0.121686</c:v>
                </c:pt>
                <c:pt idx="47898">
                  <c:v>0.11929099999999999</c:v>
                </c:pt>
                <c:pt idx="47899">
                  <c:v>0.11681</c:v>
                </c:pt>
                <c:pt idx="47900">
                  <c:v>0.114248</c:v>
                </c:pt>
                <c:pt idx="47901">
                  <c:v>0.111613</c:v>
                </c:pt>
                <c:pt idx="47902">
                  <c:v>0.108908</c:v>
                </c:pt>
                <c:pt idx="47903">
                  <c:v>0.106141</c:v>
                </c:pt>
                <c:pt idx="47904">
                  <c:v>0.103315</c:v>
                </c:pt>
                <c:pt idx="47905">
                  <c:v>0.100437</c:v>
                </c:pt>
                <c:pt idx="47906">
                  <c:v>9.7512600000000005E-2</c:v>
                </c:pt>
                <c:pt idx="47907">
                  <c:v>9.4548599999999997E-2</c:v>
                </c:pt>
                <c:pt idx="47908">
                  <c:v>9.1550699999999999E-2</c:v>
                </c:pt>
                <c:pt idx="47909">
                  <c:v>8.8524900000000004E-2</c:v>
                </c:pt>
                <c:pt idx="47910">
                  <c:v>8.5477800000000007E-2</c:v>
                </c:pt>
                <c:pt idx="47911">
                  <c:v>8.2415699999999995E-2</c:v>
                </c:pt>
                <c:pt idx="47912">
                  <c:v>7.9344899999999996E-2</c:v>
                </c:pt>
                <c:pt idx="47913">
                  <c:v>7.6271900000000004E-2</c:v>
                </c:pt>
                <c:pt idx="47914">
                  <c:v>7.3202699999999996E-2</c:v>
                </c:pt>
                <c:pt idx="47915">
                  <c:v>7.0143800000000006E-2</c:v>
                </c:pt>
                <c:pt idx="47916">
                  <c:v>6.7101499999999994E-2</c:v>
                </c:pt>
                <c:pt idx="47917">
                  <c:v>6.4082E-2</c:v>
                </c:pt>
                <c:pt idx="47918">
                  <c:v>6.1091899999999998E-2</c:v>
                </c:pt>
                <c:pt idx="47919">
                  <c:v>5.8137500000000002E-2</c:v>
                </c:pt>
                <c:pt idx="47920">
                  <c:v>5.5224599999999999E-2</c:v>
                </c:pt>
                <c:pt idx="47921">
                  <c:v>5.2359200000000002E-2</c:v>
                </c:pt>
                <c:pt idx="47922">
                  <c:v>4.9548000000000002E-2</c:v>
                </c:pt>
                <c:pt idx="47923">
                  <c:v>4.6797400000000003E-2</c:v>
                </c:pt>
                <c:pt idx="47924">
                  <c:v>4.4113399999999997E-2</c:v>
                </c:pt>
                <c:pt idx="47925">
                  <c:v>4.1501700000000002E-2</c:v>
                </c:pt>
                <c:pt idx="47926">
                  <c:v>3.89679E-2</c:v>
                </c:pt>
                <c:pt idx="47927">
                  <c:v>3.6518000000000002E-2</c:v>
                </c:pt>
                <c:pt idx="47928">
                  <c:v>3.4157699999999999E-2</c:v>
                </c:pt>
                <c:pt idx="47929">
                  <c:v>3.1892299999999998E-2</c:v>
                </c:pt>
                <c:pt idx="47930">
                  <c:v>2.9726700000000002E-2</c:v>
                </c:pt>
                <c:pt idx="47931">
                  <c:v>2.7666099999999999E-2</c:v>
                </c:pt>
                <c:pt idx="47932">
                  <c:v>2.5715100000000001E-2</c:v>
                </c:pt>
                <c:pt idx="47933">
                  <c:v>2.38785E-2</c:v>
                </c:pt>
                <c:pt idx="47934">
                  <c:v>2.2160300000000001E-2</c:v>
                </c:pt>
                <c:pt idx="47935">
                  <c:v>2.0564599999999999E-2</c:v>
                </c:pt>
                <c:pt idx="47936">
                  <c:v>1.90951E-2</c:v>
                </c:pt>
                <c:pt idx="47937">
                  <c:v>1.77561E-2</c:v>
                </c:pt>
                <c:pt idx="47938">
                  <c:v>1.65516E-2</c:v>
                </c:pt>
                <c:pt idx="47939">
                  <c:v>1.54857E-2</c:v>
                </c:pt>
                <c:pt idx="47940">
                  <c:v>1.45609E-2</c:v>
                </c:pt>
                <c:pt idx="47941">
                  <c:v>1.3779E-2</c:v>
                </c:pt>
                <c:pt idx="47942">
                  <c:v>1.31424E-2</c:v>
                </c:pt>
                <c:pt idx="47943">
                  <c:v>1.2653299999999999E-2</c:v>
                </c:pt>
                <c:pt idx="47944">
                  <c:v>1.23137E-2</c:v>
                </c:pt>
                <c:pt idx="47945">
                  <c:v>1.2125E-2</c:v>
                </c:pt>
                <c:pt idx="47946">
                  <c:v>1.2088399999999999E-2</c:v>
                </c:pt>
                <c:pt idx="47947">
                  <c:v>1.22048E-2</c:v>
                </c:pt>
                <c:pt idx="47948">
                  <c:v>1.24747E-2</c:v>
                </c:pt>
                <c:pt idx="47949">
                  <c:v>1.28986E-2</c:v>
                </c:pt>
                <c:pt idx="47950">
                  <c:v>1.3476399999999999E-2</c:v>
                </c:pt>
                <c:pt idx="47951">
                  <c:v>1.42081E-2</c:v>
                </c:pt>
                <c:pt idx="47952">
                  <c:v>1.5092899999999999E-2</c:v>
                </c:pt>
                <c:pt idx="47953">
                  <c:v>1.61297E-2</c:v>
                </c:pt>
                <c:pt idx="47954">
                  <c:v>1.73174E-2</c:v>
                </c:pt>
                <c:pt idx="47955">
                  <c:v>1.8654500000000001E-2</c:v>
                </c:pt>
                <c:pt idx="47956">
                  <c:v>2.0139600000000001E-2</c:v>
                </c:pt>
                <c:pt idx="47957">
                  <c:v>2.17707E-2</c:v>
                </c:pt>
                <c:pt idx="47958">
                  <c:v>2.3545400000000001E-2</c:v>
                </c:pt>
                <c:pt idx="47959">
                  <c:v>2.5461000000000001E-2</c:v>
                </c:pt>
                <c:pt idx="47960">
                  <c:v>2.75152E-2</c:v>
                </c:pt>
                <c:pt idx="47961">
                  <c:v>2.9704999999999999E-2</c:v>
                </c:pt>
                <c:pt idx="47962">
                  <c:v>3.2027399999999998E-2</c:v>
                </c:pt>
                <c:pt idx="47963">
                  <c:v>3.4479000000000003E-2</c:v>
                </c:pt>
                <c:pt idx="47964">
                  <c:v>3.7056100000000002E-2</c:v>
                </c:pt>
                <c:pt idx="47965">
                  <c:v>3.9754900000000003E-2</c:v>
                </c:pt>
                <c:pt idx="47966">
                  <c:v>4.2571299999999999E-2</c:v>
                </c:pt>
                <c:pt idx="47967">
                  <c:v>4.5500899999999997E-2</c:v>
                </c:pt>
                <c:pt idx="47968">
                  <c:v>4.8539100000000002E-2</c:v>
                </c:pt>
                <c:pt idx="47969">
                  <c:v>5.1680900000000002E-2</c:v>
                </c:pt>
                <c:pt idx="47970">
                  <c:v>5.4921699999999997E-2</c:v>
                </c:pt>
                <c:pt idx="47971">
                  <c:v>5.8256099999999998E-2</c:v>
                </c:pt>
                <c:pt idx="47972">
                  <c:v>6.1678799999999999E-2</c:v>
                </c:pt>
                <c:pt idx="47973">
                  <c:v>6.5183900000000003E-2</c:v>
                </c:pt>
                <c:pt idx="47974">
                  <c:v>6.8765300000000001E-2</c:v>
                </c:pt>
                <c:pt idx="47975">
                  <c:v>7.2416800000000003E-2</c:v>
                </c:pt>
                <c:pt idx="47976">
                  <c:v>7.6132199999999997E-2</c:v>
                </c:pt>
                <c:pt idx="47977">
                  <c:v>7.9905400000000001E-2</c:v>
                </c:pt>
                <c:pt idx="47978">
                  <c:v>8.3730100000000002E-2</c:v>
                </c:pt>
                <c:pt idx="47979">
                  <c:v>8.7599800000000005E-2</c:v>
                </c:pt>
                <c:pt idx="47980">
                  <c:v>9.1508099999999995E-2</c:v>
                </c:pt>
                <c:pt idx="47981">
                  <c:v>9.5448000000000005E-2</c:v>
                </c:pt>
                <c:pt idx="47982">
                  <c:v>9.9412799999999996E-2</c:v>
                </c:pt>
                <c:pt idx="47983">
                  <c:v>0.103396</c:v>
                </c:pt>
                <c:pt idx="47984">
                  <c:v>0.10739</c:v>
                </c:pt>
                <c:pt idx="47985">
                  <c:v>0.111388</c:v>
                </c:pt>
                <c:pt idx="47986">
                  <c:v>0.115384</c:v>
                </c:pt>
                <c:pt idx="47987">
                  <c:v>0.11937</c:v>
                </c:pt>
                <c:pt idx="47988">
                  <c:v>0.123339</c:v>
                </c:pt>
                <c:pt idx="47989">
                  <c:v>0.12728400000000001</c:v>
                </c:pt>
                <c:pt idx="47990">
                  <c:v>0.13119900000000001</c:v>
                </c:pt>
                <c:pt idx="47991">
                  <c:v>0.135076</c:v>
                </c:pt>
                <c:pt idx="47992">
                  <c:v>0.138909</c:v>
                </c:pt>
                <c:pt idx="47993">
                  <c:v>0.14269100000000001</c:v>
                </c:pt>
                <c:pt idx="47994">
                  <c:v>0.14641499999999999</c:v>
                </c:pt>
                <c:pt idx="47995">
                  <c:v>0.15007599999999999</c:v>
                </c:pt>
                <c:pt idx="47996">
                  <c:v>0.153666</c:v>
                </c:pt>
                <c:pt idx="47997">
                  <c:v>0.15717999999999999</c:v>
                </c:pt>
                <c:pt idx="47998">
                  <c:v>0.16061</c:v>
                </c:pt>
                <c:pt idx="47999">
                  <c:v>0.16395100000000001</c:v>
                </c:pt>
                <c:pt idx="48000">
                  <c:v>0.16719600000000001</c:v>
                </c:pt>
                <c:pt idx="48001">
                  <c:v>0.17033899999999999</c:v>
                </c:pt>
                <c:pt idx="48002">
                  <c:v>0.173374</c:v>
                </c:pt>
                <c:pt idx="48003">
                  <c:v>0.17629500000000001</c:v>
                </c:pt>
                <c:pt idx="48004">
                  <c:v>0.17909800000000001</c:v>
                </c:pt>
                <c:pt idx="48005">
                  <c:v>0.18177599999999999</c:v>
                </c:pt>
                <c:pt idx="48006">
                  <c:v>0.18432399999999999</c:v>
                </c:pt>
                <c:pt idx="48007">
                  <c:v>0.18673899999999999</c:v>
                </c:pt>
                <c:pt idx="48008">
                  <c:v>0.18901499999999999</c:v>
                </c:pt>
                <c:pt idx="48009">
                  <c:v>0.19114800000000001</c:v>
                </c:pt>
                <c:pt idx="48010">
                  <c:v>0.193133</c:v>
                </c:pt>
                <c:pt idx="48011">
                  <c:v>0.194966</c:v>
                </c:pt>
                <c:pt idx="48012">
                  <c:v>0.19664400000000001</c:v>
                </c:pt>
                <c:pt idx="48013">
                  <c:v>0.19816300000000001</c:v>
                </c:pt>
                <c:pt idx="48014">
                  <c:v>0.199518</c:v>
                </c:pt>
                <c:pt idx="48015">
                  <c:v>0.200708</c:v>
                </c:pt>
                <c:pt idx="48016">
                  <c:v>0.20172999999999999</c:v>
                </c:pt>
                <c:pt idx="48017">
                  <c:v>0.20258000000000001</c:v>
                </c:pt>
                <c:pt idx="48018">
                  <c:v>0.20325699999999999</c:v>
                </c:pt>
                <c:pt idx="48019">
                  <c:v>0.20375799999999999</c:v>
                </c:pt>
                <c:pt idx="48020">
                  <c:v>0.20408000000000001</c:v>
                </c:pt>
                <c:pt idx="48021">
                  <c:v>0.20422299999999999</c:v>
                </c:pt>
                <c:pt idx="48022">
                  <c:v>0.20418500000000001</c:v>
                </c:pt>
                <c:pt idx="48023">
                  <c:v>0.20396400000000001</c:v>
                </c:pt>
                <c:pt idx="48024">
                  <c:v>0.20355999999999999</c:v>
                </c:pt>
                <c:pt idx="48025">
                  <c:v>0.20297200000000001</c:v>
                </c:pt>
                <c:pt idx="48026">
                  <c:v>0.20220099999999999</c:v>
                </c:pt>
                <c:pt idx="48027">
                  <c:v>0.20124500000000001</c:v>
                </c:pt>
                <c:pt idx="48028">
                  <c:v>0.20010700000000001</c:v>
                </c:pt>
                <c:pt idx="48029">
                  <c:v>0.19878599999999999</c:v>
                </c:pt>
                <c:pt idx="48030">
                  <c:v>0.19728299999999999</c:v>
                </c:pt>
                <c:pt idx="48031">
                  <c:v>0.195599</c:v>
                </c:pt>
                <c:pt idx="48032">
                  <c:v>0.19373499999999999</c:v>
                </c:pt>
                <c:pt idx="48033">
                  <c:v>0.191694</c:v>
                </c:pt>
                <c:pt idx="48034">
                  <c:v>0.18947800000000001</c:v>
                </c:pt>
                <c:pt idx="48035">
                  <c:v>0.187088</c:v>
                </c:pt>
                <c:pt idx="48036">
                  <c:v>0.184528</c:v>
                </c:pt>
                <c:pt idx="48037">
                  <c:v>0.18179899999999999</c:v>
                </c:pt>
                <c:pt idx="48038">
                  <c:v>0.17890400000000001</c:v>
                </c:pt>
                <c:pt idx="48039">
                  <c:v>0.175846</c:v>
                </c:pt>
                <c:pt idx="48040">
                  <c:v>0.172628</c:v>
                </c:pt>
                <c:pt idx="48041">
                  <c:v>0.16925399999999999</c:v>
                </c:pt>
                <c:pt idx="48042">
                  <c:v>0.16572700000000001</c:v>
                </c:pt>
                <c:pt idx="48043">
                  <c:v>0.162051</c:v>
                </c:pt>
                <c:pt idx="48044">
                  <c:v>0.15823200000000001</c:v>
                </c:pt>
                <c:pt idx="48045">
                  <c:v>0.15427299999999999</c:v>
                </c:pt>
                <c:pt idx="48046">
                  <c:v>0.15017900000000001</c:v>
                </c:pt>
                <c:pt idx="48047">
                  <c:v>0.145954</c:v>
                </c:pt>
                <c:pt idx="48048">
                  <c:v>0.14160300000000001</c:v>
                </c:pt>
                <c:pt idx="48049">
                  <c:v>0.137132</c:v>
                </c:pt>
                <c:pt idx="48050">
                  <c:v>0.132547</c:v>
                </c:pt>
                <c:pt idx="48051">
                  <c:v>0.12785199999999999</c:v>
                </c:pt>
                <c:pt idx="48052">
                  <c:v>0.12305199999999999</c:v>
                </c:pt>
                <c:pt idx="48053">
                  <c:v>0.118155</c:v>
                </c:pt>
                <c:pt idx="48054">
                  <c:v>0.113165</c:v>
                </c:pt>
                <c:pt idx="48055">
                  <c:v>0.108089</c:v>
                </c:pt>
                <c:pt idx="48056">
                  <c:v>0.102933</c:v>
                </c:pt>
                <c:pt idx="48057">
                  <c:v>9.7701999999999997E-2</c:v>
                </c:pt>
                <c:pt idx="48058">
                  <c:v>9.2403399999999997E-2</c:v>
                </c:pt>
                <c:pt idx="48059">
                  <c:v>8.7043099999999998E-2</c:v>
                </c:pt>
                <c:pt idx="48060">
                  <c:v>8.1627500000000006E-2</c:v>
                </c:pt>
                <c:pt idx="48061">
                  <c:v>7.61632E-2</c:v>
                </c:pt>
                <c:pt idx="48062">
                  <c:v>7.0656499999999997E-2</c:v>
                </c:pt>
                <c:pt idx="48063">
                  <c:v>6.5113900000000002E-2</c:v>
                </c:pt>
                <c:pt idx="48064">
                  <c:v>5.9541799999999999E-2</c:v>
                </c:pt>
                <c:pt idx="48065">
                  <c:v>5.3946899999999999E-2</c:v>
                </c:pt>
                <c:pt idx="48066">
                  <c:v>4.8335999999999997E-2</c:v>
                </c:pt>
                <c:pt idx="48067">
                  <c:v>4.2715799999999998E-2</c:v>
                </c:pt>
                <c:pt idx="48068">
                  <c:v>3.7092300000000002E-2</c:v>
                </c:pt>
                <c:pt idx="48069">
                  <c:v>3.1472E-2</c:v>
                </c:pt>
                <c:pt idx="48070">
                  <c:v>2.58614E-2</c:v>
                </c:pt>
                <c:pt idx="48071">
                  <c:v>2.0267199999999999E-2</c:v>
                </c:pt>
                <c:pt idx="48072">
                  <c:v>1.46959E-2</c:v>
                </c:pt>
                <c:pt idx="48073" formatCode="0.00E+00">
                  <c:v>9.1540500000000004E-3</c:v>
                </c:pt>
                <c:pt idx="48074" formatCode="0.00E+00">
                  <c:v>3.64832E-3</c:v>
                </c:pt>
                <c:pt idx="48075" formatCode="0.00E+00">
                  <c:v>-1.81478E-3</c:v>
                </c:pt>
                <c:pt idx="48076" formatCode="0.00E+00">
                  <c:v>-7.22888E-3</c:v>
                </c:pt>
                <c:pt idx="48077">
                  <c:v>-1.2587900000000001E-2</c:v>
                </c:pt>
                <c:pt idx="48078">
                  <c:v>-1.78858E-2</c:v>
                </c:pt>
                <c:pt idx="48079">
                  <c:v>-2.31167E-2</c:v>
                </c:pt>
                <c:pt idx="48080">
                  <c:v>-2.8274000000000001E-2</c:v>
                </c:pt>
                <c:pt idx="48081">
                  <c:v>-3.3351100000000002E-2</c:v>
                </c:pt>
                <c:pt idx="48082">
                  <c:v>-3.8341699999999999E-2</c:v>
                </c:pt>
                <c:pt idx="48083">
                  <c:v>-4.3239699999999999E-2</c:v>
                </c:pt>
                <c:pt idx="48084">
                  <c:v>-4.8039900000000003E-2</c:v>
                </c:pt>
                <c:pt idx="48085">
                  <c:v>-5.2737699999999998E-2</c:v>
                </c:pt>
                <c:pt idx="48086">
                  <c:v>-5.7327700000000002E-2</c:v>
                </c:pt>
                <c:pt idx="48087">
                  <c:v>-6.1804900000000003E-2</c:v>
                </c:pt>
                <c:pt idx="48088">
                  <c:v>-6.6164299999999995E-2</c:v>
                </c:pt>
                <c:pt idx="48089">
                  <c:v>-7.0401500000000006E-2</c:v>
                </c:pt>
                <c:pt idx="48090">
                  <c:v>-7.4511999999999995E-2</c:v>
                </c:pt>
                <c:pt idx="48091">
                  <c:v>-7.8491500000000006E-2</c:v>
                </c:pt>
                <c:pt idx="48092">
                  <c:v>-8.2336000000000006E-2</c:v>
                </c:pt>
                <c:pt idx="48093">
                  <c:v>-8.6041699999999999E-2</c:v>
                </c:pt>
                <c:pt idx="48094">
                  <c:v>-8.9604600000000006E-2</c:v>
                </c:pt>
                <c:pt idx="48095">
                  <c:v>-9.3021099999999995E-2</c:v>
                </c:pt>
                <c:pt idx="48096">
                  <c:v>-9.6287899999999996E-2</c:v>
                </c:pt>
                <c:pt idx="48097">
                  <c:v>-9.9402099999999993E-2</c:v>
                </c:pt>
                <c:pt idx="48098">
                  <c:v>-0.10236099999999999</c:v>
                </c:pt>
                <c:pt idx="48099">
                  <c:v>-0.10516200000000001</c:v>
                </c:pt>
                <c:pt idx="48100">
                  <c:v>-0.107802</c:v>
                </c:pt>
                <c:pt idx="48101">
                  <c:v>-0.11028</c:v>
                </c:pt>
                <c:pt idx="48102">
                  <c:v>-0.112593</c:v>
                </c:pt>
                <c:pt idx="48103">
                  <c:v>-0.11473999999999999</c:v>
                </c:pt>
                <c:pt idx="48104">
                  <c:v>-0.116719</c:v>
                </c:pt>
                <c:pt idx="48105">
                  <c:v>-0.11852699999999999</c:v>
                </c:pt>
                <c:pt idx="48106">
                  <c:v>-0.12016499999999999</c:v>
                </c:pt>
                <c:pt idx="48107">
                  <c:v>-0.121632</c:v>
                </c:pt>
                <c:pt idx="48108">
                  <c:v>-0.12292500000000001</c:v>
                </c:pt>
                <c:pt idx="48109">
                  <c:v>-0.124046</c:v>
                </c:pt>
                <c:pt idx="48110">
                  <c:v>-0.12499300000000001</c:v>
                </c:pt>
                <c:pt idx="48111">
                  <c:v>-0.12576699999999999</c:v>
                </c:pt>
                <c:pt idx="48112">
                  <c:v>-0.12636700000000001</c:v>
                </c:pt>
                <c:pt idx="48113">
                  <c:v>-0.12679399999999999</c:v>
                </c:pt>
                <c:pt idx="48114">
                  <c:v>-0.12704799999999999</c:v>
                </c:pt>
                <c:pt idx="48115">
                  <c:v>-0.12713099999999999</c:v>
                </c:pt>
                <c:pt idx="48116">
                  <c:v>-0.12704299999999999</c:v>
                </c:pt>
                <c:pt idx="48117">
                  <c:v>-0.12678600000000001</c:v>
                </c:pt>
                <c:pt idx="48118">
                  <c:v>-0.12636</c:v>
                </c:pt>
                <c:pt idx="48119">
                  <c:v>-0.12576699999999999</c:v>
                </c:pt>
                <c:pt idx="48120">
                  <c:v>-0.12500800000000001</c:v>
                </c:pt>
                <c:pt idx="48121">
                  <c:v>-0.124085</c:v>
                </c:pt>
                <c:pt idx="48122">
                  <c:v>-0.123001</c:v>
                </c:pt>
                <c:pt idx="48123">
                  <c:v>-0.12175900000000001</c:v>
                </c:pt>
                <c:pt idx="48124">
                  <c:v>-0.120362</c:v>
                </c:pt>
                <c:pt idx="48125">
                  <c:v>-0.118812</c:v>
                </c:pt>
                <c:pt idx="48126">
                  <c:v>-0.11711100000000001</c:v>
                </c:pt>
                <c:pt idx="48127">
                  <c:v>-0.11526400000000001</c:v>
                </c:pt>
                <c:pt idx="48128">
                  <c:v>-0.113274</c:v>
                </c:pt>
                <c:pt idx="48129">
                  <c:v>-0.11114499999999999</c:v>
                </c:pt>
                <c:pt idx="48130">
                  <c:v>-0.108879</c:v>
                </c:pt>
                <c:pt idx="48131">
                  <c:v>-0.10648199999999999</c:v>
                </c:pt>
                <c:pt idx="48132">
                  <c:v>-0.10395600000000001</c:v>
                </c:pt>
                <c:pt idx="48133">
                  <c:v>-0.10130699999999999</c:v>
                </c:pt>
                <c:pt idx="48134">
                  <c:v>-9.8538500000000001E-2</c:v>
                </c:pt>
                <c:pt idx="48135">
                  <c:v>-9.5655100000000007E-2</c:v>
                </c:pt>
                <c:pt idx="48136">
                  <c:v>-9.2661599999999997E-2</c:v>
                </c:pt>
                <c:pt idx="48137">
                  <c:v>-8.9562500000000003E-2</c:v>
                </c:pt>
                <c:pt idx="48138">
                  <c:v>-8.63622E-2</c:v>
                </c:pt>
                <c:pt idx="48139">
                  <c:v>-8.3065799999999995E-2</c:v>
                </c:pt>
                <c:pt idx="48140">
                  <c:v>-7.9677999999999999E-2</c:v>
                </c:pt>
                <c:pt idx="48141">
                  <c:v>-7.6203699999999999E-2</c:v>
                </c:pt>
                <c:pt idx="48142">
                  <c:v>-7.2647600000000007E-2</c:v>
                </c:pt>
                <c:pt idx="48143">
                  <c:v>-6.9014699999999998E-2</c:v>
                </c:pt>
                <c:pt idx="48144">
                  <c:v>-6.5310199999999999E-2</c:v>
                </c:pt>
                <c:pt idx="48145">
                  <c:v>-6.1539200000000002E-2</c:v>
                </c:pt>
                <c:pt idx="48146">
                  <c:v>-5.7706899999999998E-2</c:v>
                </c:pt>
                <c:pt idx="48147">
                  <c:v>-5.3818600000000001E-2</c:v>
                </c:pt>
                <c:pt idx="48148">
                  <c:v>-4.9879199999999999E-2</c:v>
                </c:pt>
                <c:pt idx="48149">
                  <c:v>-4.5894400000000002E-2</c:v>
                </c:pt>
                <c:pt idx="48150">
                  <c:v>-4.1869299999999998E-2</c:v>
                </c:pt>
                <c:pt idx="48151">
                  <c:v>-3.7809299999999997E-2</c:v>
                </c:pt>
                <c:pt idx="48152">
                  <c:v>-3.3719499999999999E-2</c:v>
                </c:pt>
                <c:pt idx="48153">
                  <c:v>-2.9604999999999999E-2</c:v>
                </c:pt>
                <c:pt idx="48154">
                  <c:v>-2.5470799999999998E-2</c:v>
                </c:pt>
                <c:pt idx="48155">
                  <c:v>-2.1321699999999999E-2</c:v>
                </c:pt>
                <c:pt idx="48156">
                  <c:v>-1.7162400000000001E-2</c:v>
                </c:pt>
                <c:pt idx="48157">
                  <c:v>-1.2997399999999999E-2</c:v>
                </c:pt>
                <c:pt idx="48158" formatCode="0.00E+00">
                  <c:v>-8.83193E-3</c:v>
                </c:pt>
                <c:pt idx="48159" formatCode="0.00E+00">
                  <c:v>-4.6713400000000004E-3</c:v>
                </c:pt>
                <c:pt idx="48160" formatCode="0.00E+00">
                  <c:v>-5.2131599999999997E-4</c:v>
                </c:pt>
                <c:pt idx="48161" formatCode="0.00E+00">
                  <c:v>3.6127300000000002E-3</c:v>
                </c:pt>
                <c:pt idx="48162" formatCode="0.00E+00">
                  <c:v>7.7256599999999996E-3</c:v>
                </c:pt>
                <c:pt idx="48163">
                  <c:v>1.1812400000000001E-2</c:v>
                </c:pt>
                <c:pt idx="48164">
                  <c:v>1.5868E-2</c:v>
                </c:pt>
                <c:pt idx="48165">
                  <c:v>1.98874E-2</c:v>
                </c:pt>
                <c:pt idx="48166">
                  <c:v>2.38657E-2</c:v>
                </c:pt>
                <c:pt idx="48167">
                  <c:v>2.7798E-2</c:v>
                </c:pt>
                <c:pt idx="48168">
                  <c:v>3.1679699999999998E-2</c:v>
                </c:pt>
                <c:pt idx="48169">
                  <c:v>3.5506200000000002E-2</c:v>
                </c:pt>
                <c:pt idx="48170">
                  <c:v>3.9273700000000002E-2</c:v>
                </c:pt>
                <c:pt idx="48171">
                  <c:v>4.2977700000000001E-2</c:v>
                </c:pt>
                <c:pt idx="48172">
                  <c:v>4.6614099999999999E-2</c:v>
                </c:pt>
                <c:pt idx="48173">
                  <c:v>5.01787E-2</c:v>
                </c:pt>
                <c:pt idx="48174">
                  <c:v>5.3667800000000002E-2</c:v>
                </c:pt>
                <c:pt idx="48175">
                  <c:v>5.70781E-2</c:v>
                </c:pt>
                <c:pt idx="48176">
                  <c:v>6.0405899999999998E-2</c:v>
                </c:pt>
                <c:pt idx="48177">
                  <c:v>6.3648099999999999E-2</c:v>
                </c:pt>
                <c:pt idx="48178">
                  <c:v>6.6801899999999997E-2</c:v>
                </c:pt>
                <c:pt idx="48179">
                  <c:v>6.9864999999999997E-2</c:v>
                </c:pt>
                <c:pt idx="48180">
                  <c:v>7.2834300000000005E-2</c:v>
                </c:pt>
                <c:pt idx="48181">
                  <c:v>7.5706599999999999E-2</c:v>
                </c:pt>
                <c:pt idx="48182">
                  <c:v>7.8479499999999994E-2</c:v>
                </c:pt>
                <c:pt idx="48183">
                  <c:v>8.1150200000000006E-2</c:v>
                </c:pt>
                <c:pt idx="48184">
                  <c:v>8.3716799999999994E-2</c:v>
                </c:pt>
                <c:pt idx="48185">
                  <c:v>8.6177900000000002E-2</c:v>
                </c:pt>
                <c:pt idx="48186">
                  <c:v>8.8532200000000005E-2</c:v>
                </c:pt>
                <c:pt idx="48187">
                  <c:v>9.0778300000000006E-2</c:v>
                </c:pt>
                <c:pt idx="48188">
                  <c:v>9.2914399999999994E-2</c:v>
                </c:pt>
                <c:pt idx="48189">
                  <c:v>9.4939099999999998E-2</c:v>
                </c:pt>
                <c:pt idx="48190">
                  <c:v>9.6851800000000002E-2</c:v>
                </c:pt>
                <c:pt idx="48191">
                  <c:v>9.8652199999999995E-2</c:v>
                </c:pt>
                <c:pt idx="48192">
                  <c:v>0.10034</c:v>
                </c:pt>
                <c:pt idx="48193">
                  <c:v>0.101914</c:v>
                </c:pt>
                <c:pt idx="48194">
                  <c:v>0.10337499999999999</c:v>
                </c:pt>
                <c:pt idx="48195">
                  <c:v>0.10472099999999999</c:v>
                </c:pt>
                <c:pt idx="48196">
                  <c:v>0.10595400000000001</c:v>
                </c:pt>
                <c:pt idx="48197">
                  <c:v>0.107074</c:v>
                </c:pt>
                <c:pt idx="48198">
                  <c:v>0.10808</c:v>
                </c:pt>
                <c:pt idx="48199">
                  <c:v>0.108974</c:v>
                </c:pt>
                <c:pt idx="48200">
                  <c:v>0.10975600000000001</c:v>
                </c:pt>
                <c:pt idx="48201">
                  <c:v>0.11043</c:v>
                </c:pt>
                <c:pt idx="48202">
                  <c:v>0.11099299999999999</c:v>
                </c:pt>
                <c:pt idx="48203">
                  <c:v>0.111445</c:v>
                </c:pt>
                <c:pt idx="48204">
                  <c:v>0.111786</c:v>
                </c:pt>
                <c:pt idx="48205">
                  <c:v>0.11201899999999999</c:v>
                </c:pt>
                <c:pt idx="48206">
                  <c:v>0.112149</c:v>
                </c:pt>
                <c:pt idx="48207">
                  <c:v>0.11218</c:v>
                </c:pt>
                <c:pt idx="48208">
                  <c:v>0.112113</c:v>
                </c:pt>
                <c:pt idx="48209">
                  <c:v>0.11194999999999999</c:v>
                </c:pt>
                <c:pt idx="48210">
                  <c:v>0.111694</c:v>
                </c:pt>
                <c:pt idx="48211">
                  <c:v>0.111346</c:v>
                </c:pt>
                <c:pt idx="48212">
                  <c:v>0.11090999999999999</c:v>
                </c:pt>
                <c:pt idx="48213">
                  <c:v>0.110386</c:v>
                </c:pt>
                <c:pt idx="48214">
                  <c:v>0.109779</c:v>
                </c:pt>
                <c:pt idx="48215">
                  <c:v>0.10909000000000001</c:v>
                </c:pt>
                <c:pt idx="48216">
                  <c:v>0.108321</c:v>
                </c:pt>
                <c:pt idx="48217">
                  <c:v>0.107474</c:v>
                </c:pt>
                <c:pt idx="48218">
                  <c:v>0.10655199999999999</c:v>
                </c:pt>
                <c:pt idx="48219">
                  <c:v>0.105555</c:v>
                </c:pt>
                <c:pt idx="48220">
                  <c:v>0.104486</c:v>
                </c:pt>
                <c:pt idx="48221">
                  <c:v>0.103349</c:v>
                </c:pt>
                <c:pt idx="48222">
                  <c:v>0.102144</c:v>
                </c:pt>
                <c:pt idx="48223">
                  <c:v>0.10087599999999999</c:v>
                </c:pt>
                <c:pt idx="48224">
                  <c:v>9.9548399999999995E-2</c:v>
                </c:pt>
                <c:pt idx="48225">
                  <c:v>9.8165199999999994E-2</c:v>
                </c:pt>
                <c:pt idx="48226">
                  <c:v>9.6730499999999997E-2</c:v>
                </c:pt>
                <c:pt idx="48227">
                  <c:v>9.5246300000000006E-2</c:v>
                </c:pt>
                <c:pt idx="48228">
                  <c:v>9.3712900000000002E-2</c:v>
                </c:pt>
                <c:pt idx="48229">
                  <c:v>9.2131199999999996E-2</c:v>
                </c:pt>
                <c:pt idx="48230">
                  <c:v>9.0503299999999995E-2</c:v>
                </c:pt>
                <c:pt idx="48231">
                  <c:v>8.8832300000000003E-2</c:v>
                </c:pt>
                <c:pt idx="48232">
                  <c:v>8.7121199999999996E-2</c:v>
                </c:pt>
                <c:pt idx="48233">
                  <c:v>8.5374500000000006E-2</c:v>
                </c:pt>
                <c:pt idx="48234">
                  <c:v>8.3597699999999997E-2</c:v>
                </c:pt>
                <c:pt idx="48235">
                  <c:v>8.1795699999999999E-2</c:v>
                </c:pt>
                <c:pt idx="48236">
                  <c:v>7.9970899999999998E-2</c:v>
                </c:pt>
                <c:pt idx="48237">
                  <c:v>7.8123300000000007E-2</c:v>
                </c:pt>
                <c:pt idx="48238">
                  <c:v>7.6254199999999994E-2</c:v>
                </c:pt>
                <c:pt idx="48239">
                  <c:v>7.4367100000000005E-2</c:v>
                </c:pt>
                <c:pt idx="48240">
                  <c:v>7.2465799999999997E-2</c:v>
                </c:pt>
                <c:pt idx="48241">
                  <c:v>7.0552000000000004E-2</c:v>
                </c:pt>
                <c:pt idx="48242">
                  <c:v>6.8626000000000006E-2</c:v>
                </c:pt>
                <c:pt idx="48243">
                  <c:v>6.6688899999999995E-2</c:v>
                </c:pt>
                <c:pt idx="48244">
                  <c:v>6.4742800000000003E-2</c:v>
                </c:pt>
                <c:pt idx="48245">
                  <c:v>6.2790700000000005E-2</c:v>
                </c:pt>
                <c:pt idx="48246">
                  <c:v>6.0835100000000003E-2</c:v>
                </c:pt>
                <c:pt idx="48247">
                  <c:v>5.8878399999999997E-2</c:v>
                </c:pt>
                <c:pt idx="48248">
                  <c:v>5.6923700000000001E-2</c:v>
                </c:pt>
                <c:pt idx="48249">
                  <c:v>5.49744E-2</c:v>
                </c:pt>
                <c:pt idx="48250">
                  <c:v>5.3033900000000002E-2</c:v>
                </c:pt>
                <c:pt idx="48251">
                  <c:v>5.1104200000000002E-2</c:v>
                </c:pt>
                <c:pt idx="48252">
                  <c:v>4.9184899999999997E-2</c:v>
                </c:pt>
                <c:pt idx="48253">
                  <c:v>4.7274999999999998E-2</c:v>
                </c:pt>
                <c:pt idx="48254">
                  <c:v>4.5375100000000002E-2</c:v>
                </c:pt>
                <c:pt idx="48255">
                  <c:v>4.3487499999999998E-2</c:v>
                </c:pt>
                <c:pt idx="48256">
                  <c:v>4.1613999999999998E-2</c:v>
                </c:pt>
                <c:pt idx="48257">
                  <c:v>3.97553E-2</c:v>
                </c:pt>
                <c:pt idx="48258">
                  <c:v>3.7910699999999999E-2</c:v>
                </c:pt>
                <c:pt idx="48259">
                  <c:v>3.6079300000000002E-2</c:v>
                </c:pt>
                <c:pt idx="48260">
                  <c:v>3.4261600000000003E-2</c:v>
                </c:pt>
                <c:pt idx="48261">
                  <c:v>3.2458599999999997E-2</c:v>
                </c:pt>
                <c:pt idx="48262">
                  <c:v>3.0668999999999998E-2</c:v>
                </c:pt>
                <c:pt idx="48263">
                  <c:v>2.8890300000000001E-2</c:v>
                </c:pt>
                <c:pt idx="48264">
                  <c:v>2.7120700000000001E-2</c:v>
                </c:pt>
                <c:pt idx="48265">
                  <c:v>2.5357600000000001E-2</c:v>
                </c:pt>
                <c:pt idx="48266">
                  <c:v>2.3597099999999999E-2</c:v>
                </c:pt>
                <c:pt idx="48267">
                  <c:v>2.1837800000000001E-2</c:v>
                </c:pt>
                <c:pt idx="48268">
                  <c:v>2.0081399999999999E-2</c:v>
                </c:pt>
                <c:pt idx="48269">
                  <c:v>1.8329399999999999E-2</c:v>
                </c:pt>
                <c:pt idx="48270">
                  <c:v>1.6580500000000001E-2</c:v>
                </c:pt>
                <c:pt idx="48271">
                  <c:v>1.4832100000000001E-2</c:v>
                </c:pt>
                <c:pt idx="48272">
                  <c:v>1.30835E-2</c:v>
                </c:pt>
                <c:pt idx="48273">
                  <c:v>1.13353E-2</c:v>
                </c:pt>
                <c:pt idx="48274" formatCode="0.00E+00">
                  <c:v>9.5877400000000008E-3</c:v>
                </c:pt>
                <c:pt idx="48275" formatCode="0.00E+00">
                  <c:v>7.8393100000000004E-3</c:v>
                </c:pt>
                <c:pt idx="48276" formatCode="0.00E+00">
                  <c:v>6.0877400000000003E-3</c:v>
                </c:pt>
                <c:pt idx="48277" formatCode="0.00E+00">
                  <c:v>4.3310800000000002E-3</c:v>
                </c:pt>
                <c:pt idx="48278" formatCode="0.00E+00">
                  <c:v>2.5676900000000001E-3</c:v>
                </c:pt>
                <c:pt idx="48279" formatCode="0.00E+00">
                  <c:v>7.9633199999999996E-4</c:v>
                </c:pt>
                <c:pt idx="48280" formatCode="0.00E+00">
                  <c:v>-9.8435800000000006E-4</c:v>
                </c:pt>
                <c:pt idx="48281" formatCode="0.00E+00">
                  <c:v>-2.77561E-3</c:v>
                </c:pt>
                <c:pt idx="48282" formatCode="0.00E+00">
                  <c:v>-4.5774099999999996E-3</c:v>
                </c:pt>
                <c:pt idx="48283" formatCode="0.00E+00">
                  <c:v>-6.3895999999999996E-3</c:v>
                </c:pt>
                <c:pt idx="48284" formatCode="0.00E+00">
                  <c:v>-8.2140400000000006E-3</c:v>
                </c:pt>
                <c:pt idx="48285">
                  <c:v>-1.00537E-2</c:v>
                </c:pt>
                <c:pt idx="48286">
                  <c:v>-1.1910199999999999E-2</c:v>
                </c:pt>
                <c:pt idx="48287">
                  <c:v>-1.3783200000000001E-2</c:v>
                </c:pt>
                <c:pt idx="48288">
                  <c:v>-1.5673400000000001E-2</c:v>
                </c:pt>
                <c:pt idx="48289">
                  <c:v>-1.75839E-2</c:v>
                </c:pt>
                <c:pt idx="48290">
                  <c:v>-1.9518299999999999E-2</c:v>
                </c:pt>
                <c:pt idx="48291">
                  <c:v>-2.1478899999999999E-2</c:v>
                </c:pt>
                <c:pt idx="48292">
                  <c:v>-2.3467600000000002E-2</c:v>
                </c:pt>
                <c:pt idx="48293">
                  <c:v>-2.5486700000000001E-2</c:v>
                </c:pt>
                <c:pt idx="48294">
                  <c:v>-2.75397E-2</c:v>
                </c:pt>
                <c:pt idx="48295">
                  <c:v>-2.96311E-2</c:v>
                </c:pt>
                <c:pt idx="48296">
                  <c:v>-3.1764300000000002E-2</c:v>
                </c:pt>
                <c:pt idx="48297">
                  <c:v>-3.3941199999999998E-2</c:v>
                </c:pt>
                <c:pt idx="48298">
                  <c:v>-3.6161699999999998E-2</c:v>
                </c:pt>
                <c:pt idx="48299">
                  <c:v>-3.8425300000000003E-2</c:v>
                </c:pt>
                <c:pt idx="48300">
                  <c:v>-4.0731400000000001E-2</c:v>
                </c:pt>
                <c:pt idx="48301">
                  <c:v>-4.3078999999999999E-2</c:v>
                </c:pt>
                <c:pt idx="48302">
                  <c:v>-4.5466899999999998E-2</c:v>
                </c:pt>
                <c:pt idx="48303">
                  <c:v>-4.7897500000000003E-2</c:v>
                </c:pt>
                <c:pt idx="48304">
                  <c:v>-5.0375700000000002E-2</c:v>
                </c:pt>
                <c:pt idx="48305">
                  <c:v>-5.2903100000000002E-2</c:v>
                </c:pt>
                <c:pt idx="48306">
                  <c:v>-5.5476200000000003E-2</c:v>
                </c:pt>
                <c:pt idx="48307">
                  <c:v>-5.8091799999999999E-2</c:v>
                </c:pt>
                <c:pt idx="48308">
                  <c:v>-6.0749299999999999E-2</c:v>
                </c:pt>
                <c:pt idx="48309">
                  <c:v>-6.3449199999999997E-2</c:v>
                </c:pt>
                <c:pt idx="48310">
                  <c:v>-6.6192600000000004E-2</c:v>
                </c:pt>
                <c:pt idx="48311">
                  <c:v>-6.8981000000000001E-2</c:v>
                </c:pt>
                <c:pt idx="48312">
                  <c:v>-7.1815100000000007E-2</c:v>
                </c:pt>
                <c:pt idx="48313">
                  <c:v>-7.4694099999999999E-2</c:v>
                </c:pt>
                <c:pt idx="48314">
                  <c:v>-7.7617500000000006E-2</c:v>
                </c:pt>
                <c:pt idx="48315">
                  <c:v>-8.0585799999999999E-2</c:v>
                </c:pt>
                <c:pt idx="48316">
                  <c:v>-8.3598500000000006E-2</c:v>
                </c:pt>
                <c:pt idx="48317">
                  <c:v>-8.6652800000000002E-2</c:v>
                </c:pt>
                <c:pt idx="48318">
                  <c:v>-8.9745000000000005E-2</c:v>
                </c:pt>
                <c:pt idx="48319">
                  <c:v>-9.2872399999999994E-2</c:v>
                </c:pt>
                <c:pt idx="48320">
                  <c:v>-9.6035099999999998E-2</c:v>
                </c:pt>
                <c:pt idx="48321">
                  <c:v>-9.9234299999999998E-2</c:v>
                </c:pt>
                <c:pt idx="48322">
                  <c:v>-0.10247100000000001</c:v>
                </c:pt>
                <c:pt idx="48323">
                  <c:v>-0.105744</c:v>
                </c:pt>
                <c:pt idx="48324">
                  <c:v>-0.109051</c:v>
                </c:pt>
                <c:pt idx="48325">
                  <c:v>-0.11239200000000001</c:v>
                </c:pt>
                <c:pt idx="48326">
                  <c:v>-0.115763</c:v>
                </c:pt>
                <c:pt idx="48327">
                  <c:v>-0.119162</c:v>
                </c:pt>
                <c:pt idx="48328">
                  <c:v>-0.122586</c:v>
                </c:pt>
                <c:pt idx="48329">
                  <c:v>-0.126031</c:v>
                </c:pt>
                <c:pt idx="48330">
                  <c:v>-0.12948999999999999</c:v>
                </c:pt>
                <c:pt idx="48331">
                  <c:v>-0.13295999999999999</c:v>
                </c:pt>
                <c:pt idx="48332">
                  <c:v>-0.136438</c:v>
                </c:pt>
                <c:pt idx="48333">
                  <c:v>-0.13992299999999999</c:v>
                </c:pt>
                <c:pt idx="48334">
                  <c:v>-0.14341599999999999</c:v>
                </c:pt>
                <c:pt idx="48335">
                  <c:v>-0.14691599999999999</c:v>
                </c:pt>
                <c:pt idx="48336">
                  <c:v>-0.150419</c:v>
                </c:pt>
                <c:pt idx="48337">
                  <c:v>-0.153922</c:v>
                </c:pt>
                <c:pt idx="48338">
                  <c:v>-0.157419</c:v>
                </c:pt>
                <c:pt idx="48339">
                  <c:v>-0.16090599999999999</c:v>
                </c:pt>
                <c:pt idx="48340">
                  <c:v>-0.164382</c:v>
                </c:pt>
                <c:pt idx="48341">
                  <c:v>-0.16784099999999999</c:v>
                </c:pt>
                <c:pt idx="48342">
                  <c:v>-0.17127600000000001</c:v>
                </c:pt>
                <c:pt idx="48343">
                  <c:v>-0.174679</c:v>
                </c:pt>
                <c:pt idx="48344">
                  <c:v>-0.17804700000000001</c:v>
                </c:pt>
                <c:pt idx="48345">
                  <c:v>-0.18137800000000001</c:v>
                </c:pt>
                <c:pt idx="48346">
                  <c:v>-0.184672</c:v>
                </c:pt>
                <c:pt idx="48347">
                  <c:v>-0.18792400000000001</c:v>
                </c:pt>
                <c:pt idx="48348">
                  <c:v>-0.191131</c:v>
                </c:pt>
                <c:pt idx="48349">
                  <c:v>-0.19428599999999999</c:v>
                </c:pt>
                <c:pt idx="48350">
                  <c:v>-0.197377</c:v>
                </c:pt>
                <c:pt idx="48351">
                  <c:v>-0.20039399999999999</c:v>
                </c:pt>
                <c:pt idx="48352">
                  <c:v>-0.20333100000000001</c:v>
                </c:pt>
                <c:pt idx="48353">
                  <c:v>-0.20618900000000001</c:v>
                </c:pt>
                <c:pt idx="48354">
                  <c:v>-0.20896500000000001</c:v>
                </c:pt>
                <c:pt idx="48355">
                  <c:v>-0.21165700000000001</c:v>
                </c:pt>
                <c:pt idx="48356">
                  <c:v>-0.21426300000000001</c:v>
                </c:pt>
                <c:pt idx="48357">
                  <c:v>-0.216783</c:v>
                </c:pt>
                <c:pt idx="48358">
                  <c:v>-0.21920999999999999</c:v>
                </c:pt>
                <c:pt idx="48359">
                  <c:v>-0.22153900000000001</c:v>
                </c:pt>
                <c:pt idx="48360">
                  <c:v>-0.22376299999999999</c:v>
                </c:pt>
                <c:pt idx="48361">
                  <c:v>-0.225879</c:v>
                </c:pt>
                <c:pt idx="48362">
                  <c:v>-0.227884</c:v>
                </c:pt>
                <c:pt idx="48363">
                  <c:v>-0.22977500000000001</c:v>
                </c:pt>
                <c:pt idx="48364">
                  <c:v>-0.231549</c:v>
                </c:pt>
                <c:pt idx="48365">
                  <c:v>-0.233208</c:v>
                </c:pt>
                <c:pt idx="48366">
                  <c:v>-0.23474999999999999</c:v>
                </c:pt>
                <c:pt idx="48367">
                  <c:v>-0.236176</c:v>
                </c:pt>
                <c:pt idx="48368">
                  <c:v>-0.237483</c:v>
                </c:pt>
                <c:pt idx="48369">
                  <c:v>-0.23866599999999999</c:v>
                </c:pt>
                <c:pt idx="48370">
                  <c:v>-0.23971999999999999</c:v>
                </c:pt>
                <c:pt idx="48371">
                  <c:v>-0.24064199999999999</c:v>
                </c:pt>
                <c:pt idx="48372">
                  <c:v>-0.241426</c:v>
                </c:pt>
                <c:pt idx="48373">
                  <c:v>-0.24207000000000001</c:v>
                </c:pt>
                <c:pt idx="48374">
                  <c:v>-0.24257100000000001</c:v>
                </c:pt>
                <c:pt idx="48375">
                  <c:v>-0.242924</c:v>
                </c:pt>
                <c:pt idx="48376">
                  <c:v>-0.24312800000000001</c:v>
                </c:pt>
                <c:pt idx="48377">
                  <c:v>-0.24318400000000001</c:v>
                </c:pt>
                <c:pt idx="48378">
                  <c:v>-0.243094</c:v>
                </c:pt>
                <c:pt idx="48379">
                  <c:v>-0.24286099999999999</c:v>
                </c:pt>
                <c:pt idx="48380">
                  <c:v>-0.24248400000000001</c:v>
                </c:pt>
                <c:pt idx="48381">
                  <c:v>-0.24196300000000001</c:v>
                </c:pt>
                <c:pt idx="48382">
                  <c:v>-0.24129300000000001</c:v>
                </c:pt>
                <c:pt idx="48383">
                  <c:v>-0.24047299999999999</c:v>
                </c:pt>
                <c:pt idx="48384">
                  <c:v>-0.239506</c:v>
                </c:pt>
                <c:pt idx="48385">
                  <c:v>-0.23839299999999999</c:v>
                </c:pt>
                <c:pt idx="48386">
                  <c:v>-0.23713699999999999</c:v>
                </c:pt>
                <c:pt idx="48387">
                  <c:v>-0.23574200000000001</c:v>
                </c:pt>
                <c:pt idx="48388">
                  <c:v>-0.23421400000000001</c:v>
                </c:pt>
                <c:pt idx="48389">
                  <c:v>-0.23255700000000001</c:v>
                </c:pt>
                <c:pt idx="48390">
                  <c:v>-0.230772</c:v>
                </c:pt>
                <c:pt idx="48391">
                  <c:v>-0.22885900000000001</c:v>
                </c:pt>
                <c:pt idx="48392">
                  <c:v>-0.22681999999999999</c:v>
                </c:pt>
                <c:pt idx="48393">
                  <c:v>-0.224662</c:v>
                </c:pt>
                <c:pt idx="48394">
                  <c:v>-0.222385</c:v>
                </c:pt>
                <c:pt idx="48395">
                  <c:v>-0.21998999999999999</c:v>
                </c:pt>
                <c:pt idx="48396">
                  <c:v>-0.21748000000000001</c:v>
                </c:pt>
                <c:pt idx="48397">
                  <c:v>-0.214861</c:v>
                </c:pt>
                <c:pt idx="48398">
                  <c:v>-0.21213799999999999</c:v>
                </c:pt>
                <c:pt idx="48399">
                  <c:v>-0.209309</c:v>
                </c:pt>
                <c:pt idx="48400">
                  <c:v>-0.206372</c:v>
                </c:pt>
                <c:pt idx="48401">
                  <c:v>-0.20332700000000001</c:v>
                </c:pt>
                <c:pt idx="48402">
                  <c:v>-0.20017799999999999</c:v>
                </c:pt>
                <c:pt idx="48403">
                  <c:v>-0.19692399999999999</c:v>
                </c:pt>
                <c:pt idx="48404">
                  <c:v>-0.19356400000000001</c:v>
                </c:pt>
                <c:pt idx="48405">
                  <c:v>-0.190104</c:v>
                </c:pt>
                <c:pt idx="48406">
                  <c:v>-0.18655099999999999</c:v>
                </c:pt>
                <c:pt idx="48407">
                  <c:v>-0.18291199999999999</c:v>
                </c:pt>
                <c:pt idx="48408">
                  <c:v>-0.17919499999999999</c:v>
                </c:pt>
                <c:pt idx="48409">
                  <c:v>-0.17540600000000001</c:v>
                </c:pt>
                <c:pt idx="48410">
                  <c:v>-0.17155000000000001</c:v>
                </c:pt>
                <c:pt idx="48411">
                  <c:v>-0.167631</c:v>
                </c:pt>
                <c:pt idx="48412">
                  <c:v>-0.16365299999999999</c:v>
                </c:pt>
                <c:pt idx="48413">
                  <c:v>-0.15962200000000001</c:v>
                </c:pt>
                <c:pt idx="48414">
                  <c:v>-0.15554599999999999</c:v>
                </c:pt>
                <c:pt idx="48415">
                  <c:v>-0.15143200000000001</c:v>
                </c:pt>
                <c:pt idx="48416">
                  <c:v>-0.147285</c:v>
                </c:pt>
                <c:pt idx="48417">
                  <c:v>-0.14310899999999999</c:v>
                </c:pt>
                <c:pt idx="48418">
                  <c:v>-0.13891000000000001</c:v>
                </c:pt>
                <c:pt idx="48419">
                  <c:v>-0.13470099999999999</c:v>
                </c:pt>
                <c:pt idx="48420">
                  <c:v>-0.13048899999999999</c:v>
                </c:pt>
                <c:pt idx="48421">
                  <c:v>-0.126277</c:v>
                </c:pt>
                <c:pt idx="48422">
                  <c:v>-0.12206400000000001</c:v>
                </c:pt>
                <c:pt idx="48423">
                  <c:v>-0.11784600000000001</c:v>
                </c:pt>
                <c:pt idx="48424">
                  <c:v>-0.113626</c:v>
                </c:pt>
                <c:pt idx="48425">
                  <c:v>-0.109407</c:v>
                </c:pt>
                <c:pt idx="48426">
                  <c:v>-0.105195</c:v>
                </c:pt>
                <c:pt idx="48427">
                  <c:v>-0.100995</c:v>
                </c:pt>
                <c:pt idx="48428">
                  <c:v>-9.6812300000000004E-2</c:v>
                </c:pt>
                <c:pt idx="48429">
                  <c:v>-9.2661300000000002E-2</c:v>
                </c:pt>
                <c:pt idx="48430">
                  <c:v>-8.8554599999999997E-2</c:v>
                </c:pt>
                <c:pt idx="48431">
                  <c:v>-8.4497699999999995E-2</c:v>
                </c:pt>
                <c:pt idx="48432">
                  <c:v>-8.0491499999999994E-2</c:v>
                </c:pt>
                <c:pt idx="48433">
                  <c:v>-7.6538599999999998E-2</c:v>
                </c:pt>
                <c:pt idx="48434">
                  <c:v>-7.26435E-2</c:v>
                </c:pt>
                <c:pt idx="48435">
                  <c:v>-6.8809599999999999E-2</c:v>
                </c:pt>
                <c:pt idx="48436">
                  <c:v>-6.5041500000000002E-2</c:v>
                </c:pt>
                <c:pt idx="48437">
                  <c:v>-6.13473E-2</c:v>
                </c:pt>
                <c:pt idx="48438">
                  <c:v>-5.7735700000000001E-2</c:v>
                </c:pt>
                <c:pt idx="48439">
                  <c:v>-5.4215300000000001E-2</c:v>
                </c:pt>
                <c:pt idx="48440">
                  <c:v>-5.0794899999999997E-2</c:v>
                </c:pt>
                <c:pt idx="48441">
                  <c:v>-4.7482900000000001E-2</c:v>
                </c:pt>
                <c:pt idx="48442">
                  <c:v>-4.4284799999999999E-2</c:v>
                </c:pt>
                <c:pt idx="48443">
                  <c:v>-4.1203499999999997E-2</c:v>
                </c:pt>
                <c:pt idx="48444">
                  <c:v>-3.8242600000000002E-2</c:v>
                </c:pt>
                <c:pt idx="48445">
                  <c:v>-3.5406100000000003E-2</c:v>
                </c:pt>
                <c:pt idx="48446">
                  <c:v>-3.2698699999999997E-2</c:v>
                </c:pt>
                <c:pt idx="48447">
                  <c:v>-3.0125699999999998E-2</c:v>
                </c:pt>
                <c:pt idx="48448">
                  <c:v>-2.7690800000000002E-2</c:v>
                </c:pt>
                <c:pt idx="48449">
                  <c:v>-2.53957E-2</c:v>
                </c:pt>
                <c:pt idx="48450">
                  <c:v>-2.3240899999999998E-2</c:v>
                </c:pt>
                <c:pt idx="48451">
                  <c:v>-2.1227699999999999E-2</c:v>
                </c:pt>
                <c:pt idx="48452">
                  <c:v>-1.9360100000000002E-2</c:v>
                </c:pt>
                <c:pt idx="48453">
                  <c:v>-1.7641299999999999E-2</c:v>
                </c:pt>
                <c:pt idx="48454">
                  <c:v>-1.6071800000000001E-2</c:v>
                </c:pt>
                <c:pt idx="48455">
                  <c:v>-1.46511E-2</c:v>
                </c:pt>
                <c:pt idx="48456">
                  <c:v>-1.3380700000000001E-2</c:v>
                </c:pt>
                <c:pt idx="48457">
                  <c:v>-1.22632E-2</c:v>
                </c:pt>
                <c:pt idx="48458">
                  <c:v>-1.13034E-2</c:v>
                </c:pt>
                <c:pt idx="48459">
                  <c:v>-1.05089E-2</c:v>
                </c:pt>
                <c:pt idx="48460" formatCode="0.00E+00">
                  <c:v>-9.8880400000000007E-3</c:v>
                </c:pt>
                <c:pt idx="48461" formatCode="0.00E+00">
                  <c:v>-9.44593E-3</c:v>
                </c:pt>
                <c:pt idx="48462" formatCode="0.00E+00">
                  <c:v>-9.1852900000000005E-3</c:v>
                </c:pt>
                <c:pt idx="48463" formatCode="0.00E+00">
                  <c:v>-9.1076799999999999E-3</c:v>
                </c:pt>
                <c:pt idx="48464" formatCode="0.00E+00">
                  <c:v>-9.2134799999999996E-3</c:v>
                </c:pt>
                <c:pt idx="48465" formatCode="0.00E+00">
                  <c:v>-9.5029599999999995E-3</c:v>
                </c:pt>
                <c:pt idx="48466" formatCode="0.00E+00">
                  <c:v>-9.9746499999999998E-3</c:v>
                </c:pt>
                <c:pt idx="48467">
                  <c:v>-1.0622599999999999E-2</c:v>
                </c:pt>
                <c:pt idx="48468">
                  <c:v>-1.1441E-2</c:v>
                </c:pt>
                <c:pt idx="48469">
                  <c:v>-1.243E-2</c:v>
                </c:pt>
                <c:pt idx="48470">
                  <c:v>-1.35946E-2</c:v>
                </c:pt>
                <c:pt idx="48471">
                  <c:v>-1.49401E-2</c:v>
                </c:pt>
                <c:pt idx="48472">
                  <c:v>-1.64662E-2</c:v>
                </c:pt>
                <c:pt idx="48473">
                  <c:v>-1.8167300000000001E-2</c:v>
                </c:pt>
                <c:pt idx="48474">
                  <c:v>-2.0038E-2</c:v>
                </c:pt>
                <c:pt idx="48475">
                  <c:v>-2.2074199999999999E-2</c:v>
                </c:pt>
                <c:pt idx="48476">
                  <c:v>-2.4272100000000001E-2</c:v>
                </c:pt>
                <c:pt idx="48477">
                  <c:v>-2.6627499999999998E-2</c:v>
                </c:pt>
                <c:pt idx="48478">
                  <c:v>-2.9139100000000001E-2</c:v>
                </c:pt>
                <c:pt idx="48479">
                  <c:v>-3.1808599999999999E-2</c:v>
                </c:pt>
                <c:pt idx="48480">
                  <c:v>-3.4636399999999998E-2</c:v>
                </c:pt>
                <c:pt idx="48481">
                  <c:v>-3.76212E-2</c:v>
                </c:pt>
                <c:pt idx="48482">
                  <c:v>-4.0762800000000002E-2</c:v>
                </c:pt>
                <c:pt idx="48483">
                  <c:v>-4.4057199999999998E-2</c:v>
                </c:pt>
                <c:pt idx="48484">
                  <c:v>-4.7495000000000002E-2</c:v>
                </c:pt>
                <c:pt idx="48485">
                  <c:v>-5.1067500000000002E-2</c:v>
                </c:pt>
                <c:pt idx="48486">
                  <c:v>-5.4772000000000001E-2</c:v>
                </c:pt>
                <c:pt idx="48487">
                  <c:v>-5.8611299999999998E-2</c:v>
                </c:pt>
                <c:pt idx="48488">
                  <c:v>-6.2587500000000004E-2</c:v>
                </c:pt>
                <c:pt idx="48489">
                  <c:v>-6.6699999999999995E-2</c:v>
                </c:pt>
                <c:pt idx="48490">
                  <c:v>-7.0946499999999996E-2</c:v>
                </c:pt>
                <c:pt idx="48491">
                  <c:v>-7.5321799999999994E-2</c:v>
                </c:pt>
                <c:pt idx="48492">
                  <c:v>-7.9816999999999999E-2</c:v>
                </c:pt>
                <c:pt idx="48493">
                  <c:v>-8.4420400000000007E-2</c:v>
                </c:pt>
                <c:pt idx="48494">
                  <c:v>-8.9120000000000005E-2</c:v>
                </c:pt>
                <c:pt idx="48495">
                  <c:v>-9.3907000000000004E-2</c:v>
                </c:pt>
                <c:pt idx="48496">
                  <c:v>-9.8776100000000006E-2</c:v>
                </c:pt>
                <c:pt idx="48497">
                  <c:v>-0.10372000000000001</c:v>
                </c:pt>
                <c:pt idx="48498">
                  <c:v>-0.108726</c:v>
                </c:pt>
                <c:pt idx="48499">
                  <c:v>-0.113787</c:v>
                </c:pt>
                <c:pt idx="48500">
                  <c:v>-0.118905</c:v>
                </c:pt>
                <c:pt idx="48501">
                  <c:v>-0.124082</c:v>
                </c:pt>
                <c:pt idx="48502">
                  <c:v>-0.12931899999999999</c:v>
                </c:pt>
                <c:pt idx="48503">
                  <c:v>-0.13461400000000001</c:v>
                </c:pt>
                <c:pt idx="48504">
                  <c:v>-0.13996500000000001</c:v>
                </c:pt>
                <c:pt idx="48505">
                  <c:v>-0.14537</c:v>
                </c:pt>
                <c:pt idx="48506">
                  <c:v>-0.15082200000000001</c:v>
                </c:pt>
                <c:pt idx="48507">
                  <c:v>-0.15631300000000001</c:v>
                </c:pt>
                <c:pt idx="48508">
                  <c:v>-0.16183900000000001</c:v>
                </c:pt>
                <c:pt idx="48509">
                  <c:v>-0.16739399999999999</c:v>
                </c:pt>
                <c:pt idx="48510">
                  <c:v>-0.17297599999999999</c:v>
                </c:pt>
                <c:pt idx="48511">
                  <c:v>-0.17857700000000001</c:v>
                </c:pt>
                <c:pt idx="48512">
                  <c:v>-0.18419099999999999</c:v>
                </c:pt>
                <c:pt idx="48513">
                  <c:v>-0.18981400000000001</c:v>
                </c:pt>
                <c:pt idx="48514">
                  <c:v>-0.195441</c:v>
                </c:pt>
                <c:pt idx="48515">
                  <c:v>-0.20105899999999999</c:v>
                </c:pt>
                <c:pt idx="48516">
                  <c:v>-0.206654</c:v>
                </c:pt>
                <c:pt idx="48517">
                  <c:v>-0.21221400000000001</c:v>
                </c:pt>
                <c:pt idx="48518">
                  <c:v>-0.21773600000000001</c:v>
                </c:pt>
                <c:pt idx="48519">
                  <c:v>-0.223218</c:v>
                </c:pt>
                <c:pt idx="48520">
                  <c:v>-0.228659</c:v>
                </c:pt>
                <c:pt idx="48521">
                  <c:v>-0.23405200000000001</c:v>
                </c:pt>
                <c:pt idx="48522">
                  <c:v>-0.239394</c:v>
                </c:pt>
                <c:pt idx="48523">
                  <c:v>-0.24468000000000001</c:v>
                </c:pt>
                <c:pt idx="48524">
                  <c:v>-0.24990499999999999</c:v>
                </c:pt>
                <c:pt idx="48525">
                  <c:v>-0.25506200000000001</c:v>
                </c:pt>
                <c:pt idx="48526">
                  <c:v>-0.26014399999999999</c:v>
                </c:pt>
                <c:pt idx="48527">
                  <c:v>-0.26514300000000002</c:v>
                </c:pt>
                <c:pt idx="48528">
                  <c:v>-0.27004800000000001</c:v>
                </c:pt>
                <c:pt idx="48529">
                  <c:v>-0.27485599999999999</c:v>
                </c:pt>
                <c:pt idx="48530">
                  <c:v>-0.27956700000000001</c:v>
                </c:pt>
                <c:pt idx="48531">
                  <c:v>-0.28418599999999999</c:v>
                </c:pt>
                <c:pt idx="48532">
                  <c:v>-0.28871400000000003</c:v>
                </c:pt>
                <c:pt idx="48533">
                  <c:v>-0.29315000000000002</c:v>
                </c:pt>
                <c:pt idx="48534">
                  <c:v>-0.29749199999999998</c:v>
                </c:pt>
                <c:pt idx="48535">
                  <c:v>-0.30173699999999998</c:v>
                </c:pt>
                <c:pt idx="48536">
                  <c:v>-0.30587799999999998</c:v>
                </c:pt>
                <c:pt idx="48537">
                  <c:v>-0.309919</c:v>
                </c:pt>
                <c:pt idx="48538">
                  <c:v>-0.31386599999999998</c:v>
                </c:pt>
                <c:pt idx="48539">
                  <c:v>-0.31771899999999997</c:v>
                </c:pt>
                <c:pt idx="48540">
                  <c:v>-0.32147700000000001</c:v>
                </c:pt>
                <c:pt idx="48541">
                  <c:v>-0.32513599999999998</c:v>
                </c:pt>
                <c:pt idx="48542">
                  <c:v>-0.32869100000000001</c:v>
                </c:pt>
                <c:pt idx="48543">
                  <c:v>-0.33213500000000001</c:v>
                </c:pt>
                <c:pt idx="48544">
                  <c:v>-0.33546599999999999</c:v>
                </c:pt>
                <c:pt idx="48545">
                  <c:v>-0.33868700000000002</c:v>
                </c:pt>
                <c:pt idx="48546">
                  <c:v>-0.34179999999999999</c:v>
                </c:pt>
                <c:pt idx="48547">
                  <c:v>-0.34479900000000002</c:v>
                </c:pt>
                <c:pt idx="48548">
                  <c:v>-0.34767799999999999</c:v>
                </c:pt>
                <c:pt idx="48549">
                  <c:v>-0.350437</c:v>
                </c:pt>
                <c:pt idx="48550">
                  <c:v>-0.353074</c:v>
                </c:pt>
                <c:pt idx="48551">
                  <c:v>-0.35558600000000001</c:v>
                </c:pt>
                <c:pt idx="48552">
                  <c:v>-0.35797299999999999</c:v>
                </c:pt>
                <c:pt idx="48553">
                  <c:v>-0.36024</c:v>
                </c:pt>
                <c:pt idx="48554">
                  <c:v>-0.36239399999999999</c:v>
                </c:pt>
                <c:pt idx="48555">
                  <c:v>-0.36443799999999998</c:v>
                </c:pt>
                <c:pt idx="48556">
                  <c:v>-0.36637500000000001</c:v>
                </c:pt>
                <c:pt idx="48557">
                  <c:v>-0.36820599999999998</c:v>
                </c:pt>
                <c:pt idx="48558">
                  <c:v>-0.36992900000000001</c:v>
                </c:pt>
                <c:pt idx="48559">
                  <c:v>-0.37153799999999998</c:v>
                </c:pt>
                <c:pt idx="48560">
                  <c:v>-0.37303399999999998</c:v>
                </c:pt>
                <c:pt idx="48561">
                  <c:v>-0.37441600000000003</c:v>
                </c:pt>
                <c:pt idx="48562">
                  <c:v>-0.37568800000000002</c:v>
                </c:pt>
                <c:pt idx="48563">
                  <c:v>-0.37685299999999999</c:v>
                </c:pt>
                <c:pt idx="48564">
                  <c:v>-0.37791799999999998</c:v>
                </c:pt>
                <c:pt idx="48565">
                  <c:v>-0.37888899999999998</c:v>
                </c:pt>
                <c:pt idx="48566">
                  <c:v>-0.37977</c:v>
                </c:pt>
                <c:pt idx="48567">
                  <c:v>-0.38056200000000001</c:v>
                </c:pt>
                <c:pt idx="48568">
                  <c:v>-0.38126700000000002</c:v>
                </c:pt>
                <c:pt idx="48569">
                  <c:v>-0.38188899999999998</c:v>
                </c:pt>
                <c:pt idx="48570">
                  <c:v>-0.382436</c:v>
                </c:pt>
                <c:pt idx="48571">
                  <c:v>-0.382907</c:v>
                </c:pt>
                <c:pt idx="48572">
                  <c:v>-0.383303</c:v>
                </c:pt>
                <c:pt idx="48573">
                  <c:v>-0.38363000000000003</c:v>
                </c:pt>
                <c:pt idx="48574">
                  <c:v>-0.38389200000000001</c:v>
                </c:pt>
                <c:pt idx="48575">
                  <c:v>-0.38408300000000001</c:v>
                </c:pt>
                <c:pt idx="48576">
                  <c:v>-0.38419999999999999</c:v>
                </c:pt>
                <c:pt idx="48577">
                  <c:v>-0.384243</c:v>
                </c:pt>
                <c:pt idx="48578">
                  <c:v>-0.38421</c:v>
                </c:pt>
                <c:pt idx="48579">
                  <c:v>-0.384102</c:v>
                </c:pt>
                <c:pt idx="48580">
                  <c:v>-0.38391999999999998</c:v>
                </c:pt>
                <c:pt idx="48581">
                  <c:v>-0.38367299999999999</c:v>
                </c:pt>
                <c:pt idx="48582">
                  <c:v>-0.38336900000000002</c:v>
                </c:pt>
                <c:pt idx="48583">
                  <c:v>-0.38301200000000002</c:v>
                </c:pt>
                <c:pt idx="48584">
                  <c:v>-0.3826</c:v>
                </c:pt>
                <c:pt idx="48585">
                  <c:v>-0.38214100000000001</c:v>
                </c:pt>
                <c:pt idx="48586">
                  <c:v>-0.38163999999999998</c:v>
                </c:pt>
                <c:pt idx="48587">
                  <c:v>-0.38109599999999999</c:v>
                </c:pt>
                <c:pt idx="48588">
                  <c:v>-0.38051099999999999</c:v>
                </c:pt>
                <c:pt idx="48589">
                  <c:v>-0.37989000000000001</c:v>
                </c:pt>
                <c:pt idx="48590">
                  <c:v>-0.37924000000000002</c:v>
                </c:pt>
                <c:pt idx="48591">
                  <c:v>-0.37856600000000001</c:v>
                </c:pt>
                <c:pt idx="48592">
                  <c:v>-0.377863</c:v>
                </c:pt>
                <c:pt idx="48593">
                  <c:v>-0.37712699999999999</c:v>
                </c:pt>
                <c:pt idx="48594">
                  <c:v>-0.37635800000000003</c:v>
                </c:pt>
                <c:pt idx="48595">
                  <c:v>-0.375558</c:v>
                </c:pt>
                <c:pt idx="48596">
                  <c:v>-0.37473699999999999</c:v>
                </c:pt>
                <c:pt idx="48597">
                  <c:v>-0.37390499999999999</c:v>
                </c:pt>
                <c:pt idx="48598">
                  <c:v>-0.37307299999999999</c:v>
                </c:pt>
                <c:pt idx="48599">
                  <c:v>-0.37223699999999998</c:v>
                </c:pt>
                <c:pt idx="48600">
                  <c:v>-0.371388</c:v>
                </c:pt>
                <c:pt idx="48601">
                  <c:v>-0.37051699999999999</c:v>
                </c:pt>
                <c:pt idx="48602">
                  <c:v>-0.36962099999999998</c:v>
                </c:pt>
                <c:pt idx="48603">
                  <c:v>-0.368703</c:v>
                </c:pt>
                <c:pt idx="48604">
                  <c:v>-0.36776300000000001</c:v>
                </c:pt>
                <c:pt idx="48605">
                  <c:v>-0.36680200000000002</c:v>
                </c:pt>
                <c:pt idx="48606">
                  <c:v>-0.36582300000000001</c:v>
                </c:pt>
                <c:pt idx="48607">
                  <c:v>-0.36483100000000002</c:v>
                </c:pt>
                <c:pt idx="48608">
                  <c:v>-0.36382500000000001</c:v>
                </c:pt>
                <c:pt idx="48609">
                  <c:v>-0.36280299999999999</c:v>
                </c:pt>
                <c:pt idx="48610">
                  <c:v>-0.361759</c:v>
                </c:pt>
                <c:pt idx="48611">
                  <c:v>-0.36069200000000001</c:v>
                </c:pt>
                <c:pt idx="48612">
                  <c:v>-0.35960199999999998</c:v>
                </c:pt>
                <c:pt idx="48613">
                  <c:v>-0.35849199999999998</c:v>
                </c:pt>
                <c:pt idx="48614">
                  <c:v>-0.35737099999999999</c:v>
                </c:pt>
                <c:pt idx="48615">
                  <c:v>-0.356238</c:v>
                </c:pt>
                <c:pt idx="48616">
                  <c:v>-0.35509200000000002</c:v>
                </c:pt>
                <c:pt idx="48617">
                  <c:v>-0.35392699999999999</c:v>
                </c:pt>
                <c:pt idx="48618">
                  <c:v>-0.35273900000000002</c:v>
                </c:pt>
                <c:pt idx="48619">
                  <c:v>-0.35152</c:v>
                </c:pt>
                <c:pt idx="48620">
                  <c:v>-0.35026200000000002</c:v>
                </c:pt>
                <c:pt idx="48621">
                  <c:v>-0.34895900000000002</c:v>
                </c:pt>
                <c:pt idx="48622">
                  <c:v>-0.34760600000000003</c:v>
                </c:pt>
                <c:pt idx="48623">
                  <c:v>-0.34620200000000001</c:v>
                </c:pt>
                <c:pt idx="48624">
                  <c:v>-0.34474900000000003</c:v>
                </c:pt>
                <c:pt idx="48625">
                  <c:v>-0.34325</c:v>
                </c:pt>
                <c:pt idx="48626">
                  <c:v>-0.34171200000000002</c:v>
                </c:pt>
                <c:pt idx="48627">
                  <c:v>-0.34013599999999999</c:v>
                </c:pt>
                <c:pt idx="48628">
                  <c:v>-0.33851399999999998</c:v>
                </c:pt>
                <c:pt idx="48629">
                  <c:v>-0.33683299999999999</c:v>
                </c:pt>
                <c:pt idx="48630">
                  <c:v>-0.335094</c:v>
                </c:pt>
                <c:pt idx="48631">
                  <c:v>-0.33330300000000002</c:v>
                </c:pt>
                <c:pt idx="48632">
                  <c:v>-0.33146599999999998</c:v>
                </c:pt>
                <c:pt idx="48633">
                  <c:v>-0.32958399999999999</c:v>
                </c:pt>
                <c:pt idx="48634">
                  <c:v>-0.327658</c:v>
                </c:pt>
                <c:pt idx="48635">
                  <c:v>-0.32568900000000001</c:v>
                </c:pt>
                <c:pt idx="48636">
                  <c:v>-0.32367600000000002</c:v>
                </c:pt>
                <c:pt idx="48637">
                  <c:v>-0.32161099999999998</c:v>
                </c:pt>
                <c:pt idx="48638">
                  <c:v>-0.31948599999999999</c:v>
                </c:pt>
                <c:pt idx="48639">
                  <c:v>-0.317299</c:v>
                </c:pt>
                <c:pt idx="48640">
                  <c:v>-0.31504700000000002</c:v>
                </c:pt>
                <c:pt idx="48641">
                  <c:v>-0.312726</c:v>
                </c:pt>
                <c:pt idx="48642">
                  <c:v>-0.310336</c:v>
                </c:pt>
                <c:pt idx="48643">
                  <c:v>-0.30787500000000001</c:v>
                </c:pt>
                <c:pt idx="48644">
                  <c:v>-0.305342</c:v>
                </c:pt>
                <c:pt idx="48645">
                  <c:v>-0.30273299999999997</c:v>
                </c:pt>
                <c:pt idx="48646">
                  <c:v>-0.30004599999999998</c:v>
                </c:pt>
                <c:pt idx="48647">
                  <c:v>-0.29728700000000002</c:v>
                </c:pt>
                <c:pt idx="48648">
                  <c:v>-0.29445700000000002</c:v>
                </c:pt>
                <c:pt idx="48649">
                  <c:v>-0.29155599999999998</c:v>
                </c:pt>
                <c:pt idx="48650">
                  <c:v>-0.28858200000000001</c:v>
                </c:pt>
                <c:pt idx="48651">
                  <c:v>-0.28553699999999999</c:v>
                </c:pt>
                <c:pt idx="48652">
                  <c:v>-0.28241699999999997</c:v>
                </c:pt>
                <c:pt idx="48653">
                  <c:v>-0.27921800000000002</c:v>
                </c:pt>
                <c:pt idx="48654">
                  <c:v>-0.27594099999999999</c:v>
                </c:pt>
                <c:pt idx="48655">
                  <c:v>-0.27259100000000003</c:v>
                </c:pt>
                <c:pt idx="48656">
                  <c:v>-0.26916699999999999</c:v>
                </c:pt>
                <c:pt idx="48657">
                  <c:v>-0.26566400000000001</c:v>
                </c:pt>
                <c:pt idx="48658">
                  <c:v>-0.26208500000000001</c:v>
                </c:pt>
                <c:pt idx="48659">
                  <c:v>-0.258434</c:v>
                </c:pt>
                <c:pt idx="48660">
                  <c:v>-0.254714</c:v>
                </c:pt>
                <c:pt idx="48661">
                  <c:v>-0.25092399999999998</c:v>
                </c:pt>
                <c:pt idx="48662">
                  <c:v>-0.24706800000000001</c:v>
                </c:pt>
                <c:pt idx="48663">
                  <c:v>-0.24315000000000001</c:v>
                </c:pt>
                <c:pt idx="48664">
                  <c:v>-0.239175</c:v>
                </c:pt>
                <c:pt idx="48665">
                  <c:v>-0.23514399999999999</c:v>
                </c:pt>
                <c:pt idx="48666">
                  <c:v>-0.23106199999999999</c:v>
                </c:pt>
                <c:pt idx="48667">
                  <c:v>-0.22693099999999999</c:v>
                </c:pt>
                <c:pt idx="48668">
                  <c:v>-0.22275</c:v>
                </c:pt>
                <c:pt idx="48669">
                  <c:v>-0.21852099999999999</c:v>
                </c:pt>
                <c:pt idx="48670">
                  <c:v>-0.21424299999999999</c:v>
                </c:pt>
                <c:pt idx="48671">
                  <c:v>-0.209921</c:v>
                </c:pt>
                <c:pt idx="48672">
                  <c:v>-0.20555899999999999</c:v>
                </c:pt>
                <c:pt idx="48673">
                  <c:v>-0.201159</c:v>
                </c:pt>
                <c:pt idx="48674">
                  <c:v>-0.19672400000000001</c:v>
                </c:pt>
                <c:pt idx="48675">
                  <c:v>-0.19225800000000001</c:v>
                </c:pt>
                <c:pt idx="48676">
                  <c:v>-0.18776100000000001</c:v>
                </c:pt>
                <c:pt idx="48677">
                  <c:v>-0.18323400000000001</c:v>
                </c:pt>
                <c:pt idx="48678">
                  <c:v>-0.17868100000000001</c:v>
                </c:pt>
                <c:pt idx="48679">
                  <c:v>-0.17410900000000001</c:v>
                </c:pt>
                <c:pt idx="48680">
                  <c:v>-0.169519</c:v>
                </c:pt>
                <c:pt idx="48681">
                  <c:v>-0.16491600000000001</c:v>
                </c:pt>
                <c:pt idx="48682">
                  <c:v>-0.1603</c:v>
                </c:pt>
                <c:pt idx="48683">
                  <c:v>-0.15567700000000001</c:v>
                </c:pt>
                <c:pt idx="48684">
                  <c:v>-0.15104999999999999</c:v>
                </c:pt>
                <c:pt idx="48685">
                  <c:v>-0.146422</c:v>
                </c:pt>
                <c:pt idx="48686">
                  <c:v>-0.14179800000000001</c:v>
                </c:pt>
                <c:pt idx="48687">
                  <c:v>-0.137179</c:v>
                </c:pt>
                <c:pt idx="48688">
                  <c:v>-0.13256599999999999</c:v>
                </c:pt>
                <c:pt idx="48689">
                  <c:v>-0.12795799999999999</c:v>
                </c:pt>
                <c:pt idx="48690">
                  <c:v>-0.123367</c:v>
                </c:pt>
                <c:pt idx="48691">
                  <c:v>-0.118807</c:v>
                </c:pt>
                <c:pt idx="48692">
                  <c:v>-0.114289</c:v>
                </c:pt>
                <c:pt idx="48693">
                  <c:v>-0.109818</c:v>
                </c:pt>
                <c:pt idx="48694">
                  <c:v>-0.105395</c:v>
                </c:pt>
                <c:pt idx="48695">
                  <c:v>-0.101022</c:v>
                </c:pt>
                <c:pt idx="48696">
                  <c:v>-9.6704799999999994E-2</c:v>
                </c:pt>
                <c:pt idx="48697">
                  <c:v>-9.2446200000000006E-2</c:v>
                </c:pt>
                <c:pt idx="48698">
                  <c:v>-8.8252300000000006E-2</c:v>
                </c:pt>
                <c:pt idx="48699">
                  <c:v>-8.4132200000000004E-2</c:v>
                </c:pt>
                <c:pt idx="48700">
                  <c:v>-8.0093800000000007E-2</c:v>
                </c:pt>
                <c:pt idx="48701">
                  <c:v>-7.6141799999999996E-2</c:v>
                </c:pt>
                <c:pt idx="48702">
                  <c:v>-7.2279300000000005E-2</c:v>
                </c:pt>
                <c:pt idx="48703">
                  <c:v>-6.8509399999999998E-2</c:v>
                </c:pt>
                <c:pt idx="48704">
                  <c:v>-6.4834199999999995E-2</c:v>
                </c:pt>
                <c:pt idx="48705">
                  <c:v>-6.1255400000000002E-2</c:v>
                </c:pt>
                <c:pt idx="48706">
                  <c:v>-5.7778200000000002E-2</c:v>
                </c:pt>
                <c:pt idx="48707">
                  <c:v>-5.4409399999999997E-2</c:v>
                </c:pt>
                <c:pt idx="48708">
                  <c:v>-5.1154900000000003E-2</c:v>
                </c:pt>
                <c:pt idx="48709">
                  <c:v>-4.8019800000000001E-2</c:v>
                </c:pt>
                <c:pt idx="48710">
                  <c:v>-4.5010700000000001E-2</c:v>
                </c:pt>
                <c:pt idx="48711">
                  <c:v>-4.2132500000000003E-2</c:v>
                </c:pt>
                <c:pt idx="48712">
                  <c:v>-3.9387199999999997E-2</c:v>
                </c:pt>
                <c:pt idx="48713">
                  <c:v>-3.6777499999999998E-2</c:v>
                </c:pt>
                <c:pt idx="48714">
                  <c:v>-3.431E-2</c:v>
                </c:pt>
                <c:pt idx="48715">
                  <c:v>-3.1992E-2</c:v>
                </c:pt>
                <c:pt idx="48716">
                  <c:v>-2.98293E-2</c:v>
                </c:pt>
                <c:pt idx="48717">
                  <c:v>-2.7825699999999998E-2</c:v>
                </c:pt>
                <c:pt idx="48718">
                  <c:v>-2.5984E-2</c:v>
                </c:pt>
                <c:pt idx="48719">
                  <c:v>-2.43074E-2</c:v>
                </c:pt>
                <c:pt idx="48720">
                  <c:v>-2.28002E-2</c:v>
                </c:pt>
                <c:pt idx="48721">
                  <c:v>-2.1464400000000002E-2</c:v>
                </c:pt>
                <c:pt idx="48722">
                  <c:v>-2.03003E-2</c:v>
                </c:pt>
                <c:pt idx="48723">
                  <c:v>-1.9310600000000001E-2</c:v>
                </c:pt>
                <c:pt idx="48724">
                  <c:v>-1.8500200000000001E-2</c:v>
                </c:pt>
                <c:pt idx="48725">
                  <c:v>-1.7871100000000001E-2</c:v>
                </c:pt>
                <c:pt idx="48726">
                  <c:v>-1.7421099999999998E-2</c:v>
                </c:pt>
                <c:pt idx="48727">
                  <c:v>-1.7148199999999999E-2</c:v>
                </c:pt>
                <c:pt idx="48728">
                  <c:v>-1.7055299999999999E-2</c:v>
                </c:pt>
                <c:pt idx="48729">
                  <c:v>-1.7146499999999999E-2</c:v>
                </c:pt>
                <c:pt idx="48730">
                  <c:v>-1.7422900000000002E-2</c:v>
                </c:pt>
                <c:pt idx="48731">
                  <c:v>-1.7884000000000001E-2</c:v>
                </c:pt>
                <c:pt idx="48732">
                  <c:v>-1.85285E-2</c:v>
                </c:pt>
                <c:pt idx="48733">
                  <c:v>-1.9354400000000001E-2</c:v>
                </c:pt>
                <c:pt idx="48734">
                  <c:v>-2.0361199999999999E-2</c:v>
                </c:pt>
                <c:pt idx="48735">
                  <c:v>-2.1550300000000001E-2</c:v>
                </c:pt>
                <c:pt idx="48736">
                  <c:v>-2.2924E-2</c:v>
                </c:pt>
                <c:pt idx="48737">
                  <c:v>-2.4483499999999998E-2</c:v>
                </c:pt>
                <c:pt idx="48738">
                  <c:v>-2.6227400000000001E-2</c:v>
                </c:pt>
                <c:pt idx="48739">
                  <c:v>-2.8152300000000002E-2</c:v>
                </c:pt>
                <c:pt idx="48740">
                  <c:v>-3.02557E-2</c:v>
                </c:pt>
                <c:pt idx="48741">
                  <c:v>-3.2537200000000002E-2</c:v>
                </c:pt>
                <c:pt idx="48742">
                  <c:v>-3.49965E-2</c:v>
                </c:pt>
                <c:pt idx="48743">
                  <c:v>-3.7631499999999998E-2</c:v>
                </c:pt>
                <c:pt idx="48744">
                  <c:v>-4.04394E-2</c:v>
                </c:pt>
                <c:pt idx="48745">
                  <c:v>-4.34171E-2</c:v>
                </c:pt>
                <c:pt idx="48746">
                  <c:v>-4.6560499999999998E-2</c:v>
                </c:pt>
                <c:pt idx="48747">
                  <c:v>-4.9867000000000002E-2</c:v>
                </c:pt>
                <c:pt idx="48748">
                  <c:v>-5.3335199999999999E-2</c:v>
                </c:pt>
                <c:pt idx="48749">
                  <c:v>-5.6962800000000001E-2</c:v>
                </c:pt>
                <c:pt idx="48750">
                  <c:v>-6.0747000000000002E-2</c:v>
                </c:pt>
                <c:pt idx="48751">
                  <c:v>-6.4685400000000004E-2</c:v>
                </c:pt>
                <c:pt idx="48752">
                  <c:v>-6.8774299999999997E-2</c:v>
                </c:pt>
                <c:pt idx="48753">
                  <c:v>-7.30045E-2</c:v>
                </c:pt>
                <c:pt idx="48754">
                  <c:v>-7.7366099999999993E-2</c:v>
                </c:pt>
                <c:pt idx="48755">
                  <c:v>-8.1855499999999998E-2</c:v>
                </c:pt>
                <c:pt idx="48756">
                  <c:v>-8.64708E-2</c:v>
                </c:pt>
                <c:pt idx="48757">
                  <c:v>-9.1207399999999994E-2</c:v>
                </c:pt>
                <c:pt idx="48758">
                  <c:v>-9.6060599999999996E-2</c:v>
                </c:pt>
                <c:pt idx="48759">
                  <c:v>-0.10102700000000001</c:v>
                </c:pt>
                <c:pt idx="48760">
                  <c:v>-0.106103</c:v>
                </c:pt>
                <c:pt idx="48761">
                  <c:v>-0.111286</c:v>
                </c:pt>
                <c:pt idx="48762">
                  <c:v>-0.116572</c:v>
                </c:pt>
                <c:pt idx="48763">
                  <c:v>-0.121952</c:v>
                </c:pt>
                <c:pt idx="48764">
                  <c:v>-0.127417</c:v>
                </c:pt>
                <c:pt idx="48765">
                  <c:v>-0.132961</c:v>
                </c:pt>
                <c:pt idx="48766">
                  <c:v>-0.13858300000000001</c:v>
                </c:pt>
                <c:pt idx="48767">
                  <c:v>-0.144285</c:v>
                </c:pt>
                <c:pt idx="48768">
                  <c:v>-0.150064</c:v>
                </c:pt>
                <c:pt idx="48769">
                  <c:v>-0.155913</c:v>
                </c:pt>
                <c:pt idx="48770">
                  <c:v>-0.16182199999999999</c:v>
                </c:pt>
                <c:pt idx="48771">
                  <c:v>-0.16778299999999999</c:v>
                </c:pt>
                <c:pt idx="48772">
                  <c:v>-0.173792</c:v>
                </c:pt>
                <c:pt idx="48773">
                  <c:v>-0.179842</c:v>
                </c:pt>
                <c:pt idx="48774">
                  <c:v>-0.18592400000000001</c:v>
                </c:pt>
                <c:pt idx="48775">
                  <c:v>-0.19203100000000001</c:v>
                </c:pt>
                <c:pt idx="48776">
                  <c:v>-0.198157</c:v>
                </c:pt>
                <c:pt idx="48777">
                  <c:v>-0.20429900000000001</c:v>
                </c:pt>
                <c:pt idx="48778">
                  <c:v>-0.210448</c:v>
                </c:pt>
                <c:pt idx="48779">
                  <c:v>-0.21659800000000001</c:v>
                </c:pt>
                <c:pt idx="48780">
                  <c:v>-0.22274099999999999</c:v>
                </c:pt>
                <c:pt idx="48781">
                  <c:v>-0.22886699999999999</c:v>
                </c:pt>
                <c:pt idx="48782">
                  <c:v>-0.23497000000000001</c:v>
                </c:pt>
                <c:pt idx="48783">
                  <c:v>-0.24104200000000001</c:v>
                </c:pt>
                <c:pt idx="48784">
                  <c:v>-0.24705199999999999</c:v>
                </c:pt>
                <c:pt idx="48785">
                  <c:v>-0.25296999999999997</c:v>
                </c:pt>
                <c:pt idx="48786">
                  <c:v>-0.258822</c:v>
                </c:pt>
                <c:pt idx="48787">
                  <c:v>-0.26462799999999997</c:v>
                </c:pt>
                <c:pt idx="48788">
                  <c:v>-0.27036199999999999</c:v>
                </c:pt>
                <c:pt idx="48789">
                  <c:v>-0.27601300000000001</c:v>
                </c:pt>
                <c:pt idx="48790">
                  <c:v>-0.28159200000000001</c:v>
                </c:pt>
                <c:pt idx="48791">
                  <c:v>-0.28709899999999999</c:v>
                </c:pt>
                <c:pt idx="48792">
                  <c:v>-0.29252800000000001</c:v>
                </c:pt>
                <c:pt idx="48793">
                  <c:v>-0.297873</c:v>
                </c:pt>
                <c:pt idx="48794">
                  <c:v>-0.30312699999999998</c:v>
                </c:pt>
                <c:pt idx="48795">
                  <c:v>-0.308284</c:v>
                </c:pt>
                <c:pt idx="48796">
                  <c:v>-0.31334200000000001</c:v>
                </c:pt>
                <c:pt idx="48797">
                  <c:v>-0.31829800000000003</c:v>
                </c:pt>
                <c:pt idx="48798">
                  <c:v>-0.32314900000000002</c:v>
                </c:pt>
                <c:pt idx="48799">
                  <c:v>-0.32789099999999999</c:v>
                </c:pt>
                <c:pt idx="48800">
                  <c:v>-0.33251799999999998</c:v>
                </c:pt>
                <c:pt idx="48801">
                  <c:v>-0.33702900000000002</c:v>
                </c:pt>
                <c:pt idx="48802">
                  <c:v>-0.34142299999999998</c:v>
                </c:pt>
                <c:pt idx="48803">
                  <c:v>-0.345696</c:v>
                </c:pt>
                <c:pt idx="48804">
                  <c:v>-0.34984500000000002</c:v>
                </c:pt>
                <c:pt idx="48805">
                  <c:v>-0.35386000000000001</c:v>
                </c:pt>
                <c:pt idx="48806">
                  <c:v>-0.357736</c:v>
                </c:pt>
                <c:pt idx="48807">
                  <c:v>-0.36146400000000001</c:v>
                </c:pt>
                <c:pt idx="48808">
                  <c:v>-0.365041</c:v>
                </c:pt>
                <c:pt idx="48809">
                  <c:v>-0.36846600000000002</c:v>
                </c:pt>
                <c:pt idx="48810">
                  <c:v>-0.37173400000000001</c:v>
                </c:pt>
                <c:pt idx="48811">
                  <c:v>-0.37484099999999998</c:v>
                </c:pt>
                <c:pt idx="48812">
                  <c:v>-0.37778499999999998</c:v>
                </c:pt>
                <c:pt idx="48813">
                  <c:v>-0.38056400000000001</c:v>
                </c:pt>
                <c:pt idx="48814">
                  <c:v>-0.38317200000000001</c:v>
                </c:pt>
                <c:pt idx="48815">
                  <c:v>-0.38560699999999998</c:v>
                </c:pt>
                <c:pt idx="48816">
                  <c:v>-0.38786500000000002</c:v>
                </c:pt>
                <c:pt idx="48817">
                  <c:v>-0.38994499999999999</c:v>
                </c:pt>
                <c:pt idx="48818">
                  <c:v>-0.391847</c:v>
                </c:pt>
                <c:pt idx="48819">
                  <c:v>-0.393571</c:v>
                </c:pt>
                <c:pt idx="48820">
                  <c:v>-0.39511800000000002</c:v>
                </c:pt>
                <c:pt idx="48821">
                  <c:v>-0.39649000000000001</c:v>
                </c:pt>
                <c:pt idx="48822">
                  <c:v>-0.39768599999999998</c:v>
                </c:pt>
                <c:pt idx="48823">
                  <c:v>-0.39870699999999998</c:v>
                </c:pt>
                <c:pt idx="48824">
                  <c:v>-0.39955200000000002</c:v>
                </c:pt>
                <c:pt idx="48825">
                  <c:v>-0.40022099999999999</c:v>
                </c:pt>
                <c:pt idx="48826">
                  <c:v>-0.40071400000000001</c:v>
                </c:pt>
                <c:pt idx="48827">
                  <c:v>-0.40103100000000003</c:v>
                </c:pt>
                <c:pt idx="48828">
                  <c:v>-0.401169</c:v>
                </c:pt>
                <c:pt idx="48829">
                  <c:v>-0.40112700000000001</c:v>
                </c:pt>
                <c:pt idx="48830">
                  <c:v>-0.40090599999999998</c:v>
                </c:pt>
                <c:pt idx="48831">
                  <c:v>-0.400507</c:v>
                </c:pt>
                <c:pt idx="48832">
                  <c:v>-0.39993099999999998</c:v>
                </c:pt>
                <c:pt idx="48833">
                  <c:v>-0.399175</c:v>
                </c:pt>
                <c:pt idx="48834">
                  <c:v>-0.39823900000000001</c:v>
                </c:pt>
                <c:pt idx="48835">
                  <c:v>-0.39712199999999998</c:v>
                </c:pt>
                <c:pt idx="48836">
                  <c:v>-0.39582499999999998</c:v>
                </c:pt>
                <c:pt idx="48837">
                  <c:v>-0.39434999999999998</c:v>
                </c:pt>
                <c:pt idx="48838">
                  <c:v>-0.39270100000000002</c:v>
                </c:pt>
                <c:pt idx="48839">
                  <c:v>-0.39088200000000001</c:v>
                </c:pt>
                <c:pt idx="48840">
                  <c:v>-0.38890000000000002</c:v>
                </c:pt>
                <c:pt idx="48841">
                  <c:v>-0.38675900000000002</c:v>
                </c:pt>
                <c:pt idx="48842">
                  <c:v>-0.38446599999999997</c:v>
                </c:pt>
                <c:pt idx="48843">
                  <c:v>-0.38202399999999997</c:v>
                </c:pt>
                <c:pt idx="48844">
                  <c:v>-0.379438</c:v>
                </c:pt>
                <c:pt idx="48845">
                  <c:v>-0.37670999999999999</c:v>
                </c:pt>
                <c:pt idx="48846">
                  <c:v>-0.37384499999999998</c:v>
                </c:pt>
                <c:pt idx="48847">
                  <c:v>-0.370842</c:v>
                </c:pt>
                <c:pt idx="48848">
                  <c:v>-0.36770700000000001</c:v>
                </c:pt>
                <c:pt idx="48849">
                  <c:v>-0.36444599999999999</c:v>
                </c:pt>
                <c:pt idx="48850">
                  <c:v>-0.36105999999999999</c:v>
                </c:pt>
                <c:pt idx="48851">
                  <c:v>-0.357547</c:v>
                </c:pt>
                <c:pt idx="48852">
                  <c:v>-0.353904</c:v>
                </c:pt>
                <c:pt idx="48853">
                  <c:v>-0.35013699999999998</c:v>
                </c:pt>
                <c:pt idx="48854">
                  <c:v>-0.34624899999999997</c:v>
                </c:pt>
                <c:pt idx="48855">
                  <c:v>-0.34224599999999999</c:v>
                </c:pt>
                <c:pt idx="48856">
                  <c:v>-0.33813300000000002</c:v>
                </c:pt>
                <c:pt idx="48857">
                  <c:v>-0.33391399999999999</c:v>
                </c:pt>
                <c:pt idx="48858">
                  <c:v>-0.32958900000000002</c:v>
                </c:pt>
                <c:pt idx="48859">
                  <c:v>-0.325158</c:v>
                </c:pt>
                <c:pt idx="48860">
                  <c:v>-0.32062299999999999</c:v>
                </c:pt>
                <c:pt idx="48861">
                  <c:v>-0.315998</c:v>
                </c:pt>
                <c:pt idx="48862">
                  <c:v>-0.31129499999999999</c:v>
                </c:pt>
                <c:pt idx="48863">
                  <c:v>-0.30652400000000002</c:v>
                </c:pt>
                <c:pt idx="48864">
                  <c:v>-0.30168800000000001</c:v>
                </c:pt>
                <c:pt idx="48865">
                  <c:v>-0.29678900000000003</c:v>
                </c:pt>
                <c:pt idx="48866">
                  <c:v>-0.29182999999999998</c:v>
                </c:pt>
                <c:pt idx="48867">
                  <c:v>-0.28681400000000001</c:v>
                </c:pt>
                <c:pt idx="48868">
                  <c:v>-0.28174300000000002</c:v>
                </c:pt>
                <c:pt idx="48869">
                  <c:v>-0.27661999999999998</c:v>
                </c:pt>
                <c:pt idx="48870">
                  <c:v>-0.27145399999999997</c:v>
                </c:pt>
                <c:pt idx="48871">
                  <c:v>-0.26625300000000002</c:v>
                </c:pt>
                <c:pt idx="48872">
                  <c:v>-0.26102599999999998</c:v>
                </c:pt>
                <c:pt idx="48873">
                  <c:v>-0.25578099999999998</c:v>
                </c:pt>
                <c:pt idx="48874">
                  <c:v>-0.25052000000000002</c:v>
                </c:pt>
                <c:pt idx="48875">
                  <c:v>-0.24524899999999999</c:v>
                </c:pt>
                <c:pt idx="48876">
                  <c:v>-0.239977</c:v>
                </c:pt>
                <c:pt idx="48877">
                  <c:v>-0.234706</c:v>
                </c:pt>
                <c:pt idx="48878">
                  <c:v>-0.22941400000000001</c:v>
                </c:pt>
                <c:pt idx="48879">
                  <c:v>-0.22409299999999999</c:v>
                </c:pt>
                <c:pt idx="48880">
                  <c:v>-0.21877099999999999</c:v>
                </c:pt>
                <c:pt idx="48881">
                  <c:v>-0.21346399999999999</c:v>
                </c:pt>
                <c:pt idx="48882">
                  <c:v>-0.20816000000000001</c:v>
                </c:pt>
                <c:pt idx="48883">
                  <c:v>-0.20286199999999999</c:v>
                </c:pt>
                <c:pt idx="48884">
                  <c:v>-0.19758200000000001</c:v>
                </c:pt>
                <c:pt idx="48885">
                  <c:v>-0.19232299999999999</c:v>
                </c:pt>
                <c:pt idx="48886">
                  <c:v>-0.187088</c:v>
                </c:pt>
                <c:pt idx="48887">
                  <c:v>-0.18188099999999999</c:v>
                </c:pt>
                <c:pt idx="48888">
                  <c:v>-0.176703</c:v>
                </c:pt>
                <c:pt idx="48889">
                  <c:v>-0.17155500000000001</c:v>
                </c:pt>
                <c:pt idx="48890">
                  <c:v>-0.16644</c:v>
                </c:pt>
                <c:pt idx="48891">
                  <c:v>-0.16136600000000001</c:v>
                </c:pt>
                <c:pt idx="48892">
                  <c:v>-0.15633900000000001</c:v>
                </c:pt>
                <c:pt idx="48893">
                  <c:v>-0.151367</c:v>
                </c:pt>
                <c:pt idx="48894">
                  <c:v>-0.146453</c:v>
                </c:pt>
                <c:pt idx="48895">
                  <c:v>-0.14160200000000001</c:v>
                </c:pt>
                <c:pt idx="48896">
                  <c:v>-0.13681699999999999</c:v>
                </c:pt>
                <c:pt idx="48897">
                  <c:v>-0.132105</c:v>
                </c:pt>
                <c:pt idx="48898">
                  <c:v>-0.127469</c:v>
                </c:pt>
                <c:pt idx="48899">
                  <c:v>-0.12291000000000001</c:v>
                </c:pt>
                <c:pt idx="48900">
                  <c:v>-0.11842900000000001</c:v>
                </c:pt>
                <c:pt idx="48901">
                  <c:v>-0.114027</c:v>
                </c:pt>
                <c:pt idx="48902">
                  <c:v>-0.109709</c:v>
                </c:pt>
                <c:pt idx="48903">
                  <c:v>-0.105478</c:v>
                </c:pt>
                <c:pt idx="48904">
                  <c:v>-0.10133300000000001</c:v>
                </c:pt>
                <c:pt idx="48905">
                  <c:v>-9.7275100000000003E-2</c:v>
                </c:pt>
                <c:pt idx="48906">
                  <c:v>-9.3303999999999998E-2</c:v>
                </c:pt>
                <c:pt idx="48907">
                  <c:v>-8.9422399999999999E-2</c:v>
                </c:pt>
                <c:pt idx="48908">
                  <c:v>-8.5630899999999996E-2</c:v>
                </c:pt>
                <c:pt idx="48909">
                  <c:v>-8.1913700000000006E-2</c:v>
                </c:pt>
                <c:pt idx="48910">
                  <c:v>-7.82553E-2</c:v>
                </c:pt>
                <c:pt idx="48911">
                  <c:v>-7.4673699999999996E-2</c:v>
                </c:pt>
                <c:pt idx="48912">
                  <c:v>-7.1185799999999994E-2</c:v>
                </c:pt>
                <c:pt idx="48913">
                  <c:v>-6.7781499999999995E-2</c:v>
                </c:pt>
                <c:pt idx="48914">
                  <c:v>-6.4457700000000007E-2</c:v>
                </c:pt>
                <c:pt idx="48915">
                  <c:v>-6.1223399999999997E-2</c:v>
                </c:pt>
                <c:pt idx="48916">
                  <c:v>-5.8083000000000003E-2</c:v>
                </c:pt>
                <c:pt idx="48917">
                  <c:v>-5.50369E-2</c:v>
                </c:pt>
                <c:pt idx="48918">
                  <c:v>-5.2083600000000001E-2</c:v>
                </c:pt>
                <c:pt idx="48919">
                  <c:v>-4.9221300000000003E-2</c:v>
                </c:pt>
                <c:pt idx="48920">
                  <c:v>-4.6449499999999998E-2</c:v>
                </c:pt>
                <c:pt idx="48921">
                  <c:v>-4.3768599999999998E-2</c:v>
                </c:pt>
                <c:pt idx="48922">
                  <c:v>-4.1179300000000002E-2</c:v>
                </c:pt>
                <c:pt idx="48923">
                  <c:v>-3.8680899999999997E-2</c:v>
                </c:pt>
                <c:pt idx="48924">
                  <c:v>-3.6272800000000001E-2</c:v>
                </c:pt>
                <c:pt idx="48925">
                  <c:v>-3.3955699999999998E-2</c:v>
                </c:pt>
                <c:pt idx="48926">
                  <c:v>-3.1731000000000002E-2</c:v>
                </c:pt>
                <c:pt idx="48927">
                  <c:v>-2.9598800000000001E-2</c:v>
                </c:pt>
                <c:pt idx="48928">
                  <c:v>-2.7558599999999999E-2</c:v>
                </c:pt>
                <c:pt idx="48929">
                  <c:v>-2.56095E-2</c:v>
                </c:pt>
                <c:pt idx="48930">
                  <c:v>-2.3749599999999999E-2</c:v>
                </c:pt>
                <c:pt idx="48931">
                  <c:v>-2.1977400000000001E-2</c:v>
                </c:pt>
                <c:pt idx="48932">
                  <c:v>-2.0291500000000001E-2</c:v>
                </c:pt>
                <c:pt idx="48933">
                  <c:v>-1.8690499999999999E-2</c:v>
                </c:pt>
                <c:pt idx="48934">
                  <c:v>-1.7173399999999998E-2</c:v>
                </c:pt>
                <c:pt idx="48935">
                  <c:v>-1.5738599999999998E-2</c:v>
                </c:pt>
                <c:pt idx="48936">
                  <c:v>-1.4384900000000001E-2</c:v>
                </c:pt>
                <c:pt idx="48937">
                  <c:v>-1.31103E-2</c:v>
                </c:pt>
                <c:pt idx="48938">
                  <c:v>-1.19113E-2</c:v>
                </c:pt>
                <c:pt idx="48939">
                  <c:v>-1.07844E-2</c:v>
                </c:pt>
                <c:pt idx="48940" formatCode="0.00E+00">
                  <c:v>-9.72839E-3</c:v>
                </c:pt>
                <c:pt idx="48941" formatCode="0.00E+00">
                  <c:v>-8.74196E-3</c:v>
                </c:pt>
                <c:pt idx="48942" formatCode="0.00E+00">
                  <c:v>-7.8242999999999993E-3</c:v>
                </c:pt>
                <c:pt idx="48943" formatCode="0.00E+00">
                  <c:v>-6.9750799999999998E-3</c:v>
                </c:pt>
                <c:pt idx="48944" formatCode="0.00E+00">
                  <c:v>-6.19208E-3</c:v>
                </c:pt>
                <c:pt idx="48945" formatCode="0.00E+00">
                  <c:v>-5.4718400000000004E-3</c:v>
                </c:pt>
                <c:pt idx="48946" formatCode="0.00E+00">
                  <c:v>-4.8120699999999999E-3</c:v>
                </c:pt>
                <c:pt idx="48947" formatCode="0.00E+00">
                  <c:v>-4.2115199999999998E-3</c:v>
                </c:pt>
                <c:pt idx="48948" formatCode="0.00E+00">
                  <c:v>-3.669E-3</c:v>
                </c:pt>
                <c:pt idx="48949" formatCode="0.00E+00">
                  <c:v>-3.1833899999999999E-3</c:v>
                </c:pt>
                <c:pt idx="48950" formatCode="0.00E+00">
                  <c:v>-2.7542299999999999E-3</c:v>
                </c:pt>
                <c:pt idx="48951" formatCode="0.00E+00">
                  <c:v>-2.3799400000000001E-3</c:v>
                </c:pt>
                <c:pt idx="48952" formatCode="0.00E+00">
                  <c:v>-2.0562900000000001E-3</c:v>
                </c:pt>
                <c:pt idx="48953" formatCode="0.00E+00">
                  <c:v>-1.77918E-3</c:v>
                </c:pt>
                <c:pt idx="48954" formatCode="0.00E+00">
                  <c:v>-1.5476699999999999E-3</c:v>
                </c:pt>
                <c:pt idx="48955" formatCode="0.00E+00">
                  <c:v>-1.3624900000000001E-3</c:v>
                </c:pt>
                <c:pt idx="48956" formatCode="0.00E+00">
                  <c:v>-1.22371E-3</c:v>
                </c:pt>
                <c:pt idx="48957" formatCode="0.00E+00">
                  <c:v>-1.13054E-3</c:v>
                </c:pt>
                <c:pt idx="48958" formatCode="0.00E+00">
                  <c:v>-1.0804300000000001E-3</c:v>
                </c:pt>
                <c:pt idx="48959" formatCode="0.00E+00">
                  <c:v>-1.0693300000000001E-3</c:v>
                </c:pt>
                <c:pt idx="48960" formatCode="0.00E+00">
                  <c:v>-1.0940699999999999E-3</c:v>
                </c:pt>
                <c:pt idx="48961" formatCode="0.00E+00">
                  <c:v>-1.1531099999999999E-3</c:v>
                </c:pt>
                <c:pt idx="48962" formatCode="0.00E+00">
                  <c:v>-1.2463000000000001E-3</c:v>
                </c:pt>
                <c:pt idx="48963" formatCode="0.00E+00">
                  <c:v>-1.3746800000000001E-3</c:v>
                </c:pt>
                <c:pt idx="48964" formatCode="0.00E+00">
                  <c:v>-1.5389900000000001E-3</c:v>
                </c:pt>
                <c:pt idx="48965" formatCode="0.00E+00">
                  <c:v>-1.73917E-3</c:v>
                </c:pt>
                <c:pt idx="48966" formatCode="0.00E+00">
                  <c:v>-1.9751899999999999E-3</c:v>
                </c:pt>
                <c:pt idx="48967" formatCode="0.00E+00">
                  <c:v>-2.2467899999999998E-3</c:v>
                </c:pt>
                <c:pt idx="48968" formatCode="0.00E+00">
                  <c:v>-2.5517199999999999E-3</c:v>
                </c:pt>
                <c:pt idx="48969" formatCode="0.00E+00">
                  <c:v>-2.8870200000000001E-3</c:v>
                </c:pt>
                <c:pt idx="48970" formatCode="0.00E+00">
                  <c:v>-3.2518299999999998E-3</c:v>
                </c:pt>
                <c:pt idx="48971" formatCode="0.00E+00">
                  <c:v>-3.6455699999999999E-3</c:v>
                </c:pt>
                <c:pt idx="48972" formatCode="0.00E+00">
                  <c:v>-4.0661999999999998E-3</c:v>
                </c:pt>
                <c:pt idx="48973" formatCode="0.00E+00">
                  <c:v>-4.5128E-3</c:v>
                </c:pt>
                <c:pt idx="48974" formatCode="0.00E+00">
                  <c:v>-4.9860700000000004E-3</c:v>
                </c:pt>
                <c:pt idx="48975" formatCode="0.00E+00">
                  <c:v>-5.4859399999999999E-3</c:v>
                </c:pt>
                <c:pt idx="48976" formatCode="0.00E+00">
                  <c:v>-6.0110299999999997E-3</c:v>
                </c:pt>
                <c:pt idx="48977" formatCode="0.00E+00">
                  <c:v>-6.5597700000000004E-3</c:v>
                </c:pt>
                <c:pt idx="48978" formatCode="0.00E+00">
                  <c:v>-7.1312299999999997E-3</c:v>
                </c:pt>
                <c:pt idx="48979" formatCode="0.00E+00">
                  <c:v>-7.7254300000000001E-3</c:v>
                </c:pt>
                <c:pt idx="48980" formatCode="0.00E+00">
                  <c:v>-8.3428600000000006E-3</c:v>
                </c:pt>
                <c:pt idx="48981" formatCode="0.00E+00">
                  <c:v>-8.9843000000000006E-3</c:v>
                </c:pt>
                <c:pt idx="48982" formatCode="0.00E+00">
                  <c:v>-9.6505299999999992E-3</c:v>
                </c:pt>
                <c:pt idx="48983">
                  <c:v>-1.0340200000000001E-2</c:v>
                </c:pt>
                <c:pt idx="48984">
                  <c:v>-1.10501E-2</c:v>
                </c:pt>
                <c:pt idx="48985">
                  <c:v>-1.1779400000000001E-2</c:v>
                </c:pt>
                <c:pt idx="48986">
                  <c:v>-1.2530599999999999E-2</c:v>
                </c:pt>
                <c:pt idx="48987">
                  <c:v>-1.3306800000000001E-2</c:v>
                </c:pt>
                <c:pt idx="48988">
                  <c:v>-1.4109399999999999E-2</c:v>
                </c:pt>
                <c:pt idx="48989">
                  <c:v>-1.49388E-2</c:v>
                </c:pt>
                <c:pt idx="48990">
                  <c:v>-1.5794599999999999E-2</c:v>
                </c:pt>
                <c:pt idx="48991">
                  <c:v>-1.6677399999999998E-2</c:v>
                </c:pt>
                <c:pt idx="48992">
                  <c:v>-1.75867E-2</c:v>
                </c:pt>
                <c:pt idx="48993">
                  <c:v>-1.8519799999999999E-2</c:v>
                </c:pt>
                <c:pt idx="48994">
                  <c:v>-1.9475200000000002E-2</c:v>
                </c:pt>
                <c:pt idx="48995">
                  <c:v>-2.0453499999999999E-2</c:v>
                </c:pt>
                <c:pt idx="48996">
                  <c:v>-2.1456300000000001E-2</c:v>
                </c:pt>
                <c:pt idx="48997">
                  <c:v>-2.24858E-2</c:v>
                </c:pt>
                <c:pt idx="48998">
                  <c:v>-2.3543000000000001E-2</c:v>
                </c:pt>
                <c:pt idx="48999">
                  <c:v>-2.4627900000000001E-2</c:v>
                </c:pt>
                <c:pt idx="49000">
                  <c:v>-2.57398E-2</c:v>
                </c:pt>
                <c:pt idx="49001">
                  <c:v>-2.6878900000000001E-2</c:v>
                </c:pt>
                <c:pt idx="49002">
                  <c:v>-2.8045500000000001E-2</c:v>
                </c:pt>
                <c:pt idx="49003">
                  <c:v>-2.92386E-2</c:v>
                </c:pt>
                <c:pt idx="49004">
                  <c:v>-3.0457999999999999E-2</c:v>
                </c:pt>
                <c:pt idx="49005">
                  <c:v>-3.17056E-2</c:v>
                </c:pt>
                <c:pt idx="49006">
                  <c:v>-3.2983499999999999E-2</c:v>
                </c:pt>
                <c:pt idx="49007">
                  <c:v>-3.4293400000000002E-2</c:v>
                </c:pt>
                <c:pt idx="49008">
                  <c:v>-3.56367E-2</c:v>
                </c:pt>
                <c:pt idx="49009">
                  <c:v>-3.7014199999999997E-2</c:v>
                </c:pt>
                <c:pt idx="49010">
                  <c:v>-3.8426599999999998E-2</c:v>
                </c:pt>
                <c:pt idx="49011">
                  <c:v>-3.9874600000000003E-2</c:v>
                </c:pt>
                <c:pt idx="49012">
                  <c:v>-4.1357600000000001E-2</c:v>
                </c:pt>
                <c:pt idx="49013">
                  <c:v>-4.2874099999999998E-2</c:v>
                </c:pt>
                <c:pt idx="49014">
                  <c:v>-4.4423600000000001E-2</c:v>
                </c:pt>
                <c:pt idx="49015">
                  <c:v>-4.6007899999999997E-2</c:v>
                </c:pt>
                <c:pt idx="49016">
                  <c:v>-4.76298E-2</c:v>
                </c:pt>
                <c:pt idx="49017">
                  <c:v>-4.9291000000000001E-2</c:v>
                </c:pt>
                <c:pt idx="49018">
                  <c:v>-5.0991799999999997E-2</c:v>
                </c:pt>
                <c:pt idx="49019">
                  <c:v>-5.2731600000000003E-2</c:v>
                </c:pt>
                <c:pt idx="49020">
                  <c:v>-5.4508800000000003E-2</c:v>
                </c:pt>
                <c:pt idx="49021">
                  <c:v>-5.63204E-2</c:v>
                </c:pt>
                <c:pt idx="49022">
                  <c:v>-5.8164E-2</c:v>
                </c:pt>
                <c:pt idx="49023">
                  <c:v>-6.00387E-2</c:v>
                </c:pt>
                <c:pt idx="49024">
                  <c:v>-6.1945600000000003E-2</c:v>
                </c:pt>
                <c:pt idx="49025">
                  <c:v>-6.3885800000000006E-2</c:v>
                </c:pt>
                <c:pt idx="49026">
                  <c:v>-6.5858399999999997E-2</c:v>
                </c:pt>
                <c:pt idx="49027">
                  <c:v>-6.7861000000000005E-2</c:v>
                </c:pt>
                <c:pt idx="49028">
                  <c:v>-6.9892399999999993E-2</c:v>
                </c:pt>
                <c:pt idx="49029">
                  <c:v>-7.1953900000000001E-2</c:v>
                </c:pt>
                <c:pt idx="49030">
                  <c:v>-7.4046299999999995E-2</c:v>
                </c:pt>
                <c:pt idx="49031">
                  <c:v>-7.6168600000000003E-2</c:v>
                </c:pt>
                <c:pt idx="49032">
                  <c:v>-7.8317899999999996E-2</c:v>
                </c:pt>
                <c:pt idx="49033">
                  <c:v>-8.0491800000000002E-2</c:v>
                </c:pt>
                <c:pt idx="49034">
                  <c:v>-8.2688700000000004E-2</c:v>
                </c:pt>
                <c:pt idx="49035">
                  <c:v>-8.4907800000000005E-2</c:v>
                </c:pt>
                <c:pt idx="49036">
                  <c:v>-8.7148100000000006E-2</c:v>
                </c:pt>
                <c:pt idx="49037">
                  <c:v>-8.9407700000000007E-2</c:v>
                </c:pt>
                <c:pt idx="49038">
                  <c:v>-9.1685600000000006E-2</c:v>
                </c:pt>
                <c:pt idx="49039">
                  <c:v>-9.3981499999999996E-2</c:v>
                </c:pt>
                <c:pt idx="49040">
                  <c:v>-9.6295599999999995E-2</c:v>
                </c:pt>
                <c:pt idx="49041">
                  <c:v>-9.8627000000000006E-2</c:v>
                </c:pt>
                <c:pt idx="49042">
                  <c:v>-0.10097299999999999</c:v>
                </c:pt>
                <c:pt idx="49043">
                  <c:v>-0.10333100000000001</c:v>
                </c:pt>
                <c:pt idx="49044">
                  <c:v>-0.105697</c:v>
                </c:pt>
                <c:pt idx="49045">
                  <c:v>-0.108069</c:v>
                </c:pt>
                <c:pt idx="49046">
                  <c:v>-0.110444</c:v>
                </c:pt>
                <c:pt idx="49047">
                  <c:v>-0.11282499999999999</c:v>
                </c:pt>
                <c:pt idx="49048">
                  <c:v>-0.115207</c:v>
                </c:pt>
                <c:pt idx="49049">
                  <c:v>-0.11759</c:v>
                </c:pt>
                <c:pt idx="49050">
                  <c:v>-0.119973</c:v>
                </c:pt>
                <c:pt idx="49051">
                  <c:v>-0.12235500000000001</c:v>
                </c:pt>
                <c:pt idx="49052">
                  <c:v>-0.124736</c:v>
                </c:pt>
                <c:pt idx="49053">
                  <c:v>-0.12711600000000001</c:v>
                </c:pt>
                <c:pt idx="49054">
                  <c:v>-0.129494</c:v>
                </c:pt>
                <c:pt idx="49055">
                  <c:v>-0.13186700000000001</c:v>
                </c:pt>
                <c:pt idx="49056">
                  <c:v>-0.13422899999999999</c:v>
                </c:pt>
                <c:pt idx="49057">
                  <c:v>-0.136577</c:v>
                </c:pt>
                <c:pt idx="49058">
                  <c:v>-0.13891000000000001</c:v>
                </c:pt>
                <c:pt idx="49059">
                  <c:v>-0.14122499999999999</c:v>
                </c:pt>
                <c:pt idx="49060">
                  <c:v>-0.14351900000000001</c:v>
                </c:pt>
                <c:pt idx="49061">
                  <c:v>-0.14579</c:v>
                </c:pt>
                <c:pt idx="49062">
                  <c:v>-0.148033</c:v>
                </c:pt>
                <c:pt idx="49063">
                  <c:v>-0.15024499999999999</c:v>
                </c:pt>
                <c:pt idx="49064">
                  <c:v>-0.152423</c:v>
                </c:pt>
                <c:pt idx="49065">
                  <c:v>-0.15456600000000001</c:v>
                </c:pt>
                <c:pt idx="49066">
                  <c:v>-0.15667</c:v>
                </c:pt>
                <c:pt idx="49067">
                  <c:v>-0.15873300000000001</c:v>
                </c:pt>
                <c:pt idx="49068">
                  <c:v>-0.16075400000000001</c:v>
                </c:pt>
                <c:pt idx="49069">
                  <c:v>-0.16273000000000001</c:v>
                </c:pt>
                <c:pt idx="49070">
                  <c:v>-0.164657</c:v>
                </c:pt>
                <c:pt idx="49071">
                  <c:v>-0.16653200000000001</c:v>
                </c:pt>
                <c:pt idx="49072">
                  <c:v>-0.168352</c:v>
                </c:pt>
                <c:pt idx="49073">
                  <c:v>-0.17011399999999999</c:v>
                </c:pt>
                <c:pt idx="49074">
                  <c:v>-0.17181299999999999</c:v>
                </c:pt>
                <c:pt idx="49075">
                  <c:v>-0.17344599999999999</c:v>
                </c:pt>
                <c:pt idx="49076">
                  <c:v>-0.175008</c:v>
                </c:pt>
                <c:pt idx="49077">
                  <c:v>-0.17649799999999999</c:v>
                </c:pt>
                <c:pt idx="49078">
                  <c:v>-0.17791399999999999</c:v>
                </c:pt>
                <c:pt idx="49079">
                  <c:v>-0.179253</c:v>
                </c:pt>
                <c:pt idx="49080">
                  <c:v>-0.180511</c:v>
                </c:pt>
                <c:pt idx="49081">
                  <c:v>-0.18168400000000001</c:v>
                </c:pt>
                <c:pt idx="49082">
                  <c:v>-0.18277199999999999</c:v>
                </c:pt>
                <c:pt idx="49083">
                  <c:v>-0.18377199999999999</c:v>
                </c:pt>
                <c:pt idx="49084">
                  <c:v>-0.18468300000000001</c:v>
                </c:pt>
                <c:pt idx="49085">
                  <c:v>-0.185499</c:v>
                </c:pt>
                <c:pt idx="49086">
                  <c:v>-0.18621799999999999</c:v>
                </c:pt>
                <c:pt idx="49087">
                  <c:v>-0.186837</c:v>
                </c:pt>
                <c:pt idx="49088">
                  <c:v>-0.18735199999999999</c:v>
                </c:pt>
                <c:pt idx="49089">
                  <c:v>-0.18776000000000001</c:v>
                </c:pt>
                <c:pt idx="49090">
                  <c:v>-0.18806</c:v>
                </c:pt>
                <c:pt idx="49091">
                  <c:v>-0.18825500000000001</c:v>
                </c:pt>
                <c:pt idx="49092">
                  <c:v>-0.18834400000000001</c:v>
                </c:pt>
                <c:pt idx="49093">
                  <c:v>-0.18832199999999999</c:v>
                </c:pt>
                <c:pt idx="49094">
                  <c:v>-0.18818199999999999</c:v>
                </c:pt>
                <c:pt idx="49095">
                  <c:v>-0.18792</c:v>
                </c:pt>
                <c:pt idx="49096">
                  <c:v>-0.187532</c:v>
                </c:pt>
                <c:pt idx="49097">
                  <c:v>-0.18701999999999999</c:v>
                </c:pt>
                <c:pt idx="49098">
                  <c:v>-0.18638299999999999</c:v>
                </c:pt>
                <c:pt idx="49099">
                  <c:v>-0.18562100000000001</c:v>
                </c:pt>
                <c:pt idx="49100">
                  <c:v>-0.18473200000000001</c:v>
                </c:pt>
                <c:pt idx="49101">
                  <c:v>-0.18371499999999999</c:v>
                </c:pt>
                <c:pt idx="49102">
                  <c:v>-0.18256900000000001</c:v>
                </c:pt>
                <c:pt idx="49103">
                  <c:v>-0.18129300000000001</c:v>
                </c:pt>
                <c:pt idx="49104">
                  <c:v>-0.17988699999999999</c:v>
                </c:pt>
                <c:pt idx="49105">
                  <c:v>-0.17834800000000001</c:v>
                </c:pt>
                <c:pt idx="49106">
                  <c:v>-0.176675</c:v>
                </c:pt>
                <c:pt idx="49107">
                  <c:v>-0.174868</c:v>
                </c:pt>
                <c:pt idx="49108">
                  <c:v>-0.17293</c:v>
                </c:pt>
                <c:pt idx="49109">
                  <c:v>-0.17086299999999999</c:v>
                </c:pt>
                <c:pt idx="49110">
                  <c:v>-0.16866600000000001</c:v>
                </c:pt>
                <c:pt idx="49111">
                  <c:v>-0.16633899999999999</c:v>
                </c:pt>
                <c:pt idx="49112">
                  <c:v>-0.163882</c:v>
                </c:pt>
                <c:pt idx="49113">
                  <c:v>-0.16129599999999999</c:v>
                </c:pt>
                <c:pt idx="49114">
                  <c:v>-0.158581</c:v>
                </c:pt>
                <c:pt idx="49115">
                  <c:v>-0.15573799999999999</c:v>
                </c:pt>
                <c:pt idx="49116">
                  <c:v>-0.15276899999999999</c:v>
                </c:pt>
                <c:pt idx="49117">
                  <c:v>-0.149675</c:v>
                </c:pt>
                <c:pt idx="49118">
                  <c:v>-0.146455</c:v>
                </c:pt>
                <c:pt idx="49119">
                  <c:v>-0.14310999999999999</c:v>
                </c:pt>
                <c:pt idx="49120">
                  <c:v>-0.13964599999999999</c:v>
                </c:pt>
                <c:pt idx="49121">
                  <c:v>-0.13606499999999999</c:v>
                </c:pt>
                <c:pt idx="49122">
                  <c:v>-0.13237399999999999</c:v>
                </c:pt>
                <c:pt idx="49123">
                  <c:v>-0.12857199999999999</c:v>
                </c:pt>
                <c:pt idx="49124">
                  <c:v>-0.12466099999999999</c:v>
                </c:pt>
                <c:pt idx="49125">
                  <c:v>-0.120643</c:v>
                </c:pt>
                <c:pt idx="49126">
                  <c:v>-0.116519</c:v>
                </c:pt>
                <c:pt idx="49127">
                  <c:v>-0.112292</c:v>
                </c:pt>
                <c:pt idx="49128">
                  <c:v>-0.10796699999999999</c:v>
                </c:pt>
                <c:pt idx="49129">
                  <c:v>-0.103546</c:v>
                </c:pt>
                <c:pt idx="49130">
                  <c:v>-9.9030999999999994E-2</c:v>
                </c:pt>
                <c:pt idx="49131">
                  <c:v>-9.4422599999999995E-2</c:v>
                </c:pt>
                <c:pt idx="49132">
                  <c:v>-8.9726100000000003E-2</c:v>
                </c:pt>
                <c:pt idx="49133">
                  <c:v>-8.4946499999999994E-2</c:v>
                </c:pt>
                <c:pt idx="49134">
                  <c:v>-8.0087800000000001E-2</c:v>
                </c:pt>
                <c:pt idx="49135">
                  <c:v>-7.5152700000000003E-2</c:v>
                </c:pt>
                <c:pt idx="49136">
                  <c:v>-7.0144600000000001E-2</c:v>
                </c:pt>
                <c:pt idx="49137">
                  <c:v>-6.5064800000000006E-2</c:v>
                </c:pt>
                <c:pt idx="49138">
                  <c:v>-5.9912199999999999E-2</c:v>
                </c:pt>
                <c:pt idx="49139">
                  <c:v>-5.46887E-2</c:v>
                </c:pt>
                <c:pt idx="49140">
                  <c:v>-4.9401500000000001E-2</c:v>
                </c:pt>
                <c:pt idx="49141">
                  <c:v>-4.4058899999999998E-2</c:v>
                </c:pt>
                <c:pt idx="49142">
                  <c:v>-3.8666699999999998E-2</c:v>
                </c:pt>
                <c:pt idx="49143">
                  <c:v>-3.3230099999999999E-2</c:v>
                </c:pt>
                <c:pt idx="49144">
                  <c:v>-2.7755599999999998E-2</c:v>
                </c:pt>
                <c:pt idx="49145">
                  <c:v>-2.2249700000000001E-2</c:v>
                </c:pt>
                <c:pt idx="49146">
                  <c:v>-1.6717200000000002E-2</c:v>
                </c:pt>
                <c:pt idx="49147">
                  <c:v>-1.1161900000000001E-2</c:v>
                </c:pt>
                <c:pt idx="49148" formatCode="0.00E+00">
                  <c:v>-5.5878899999999999E-3</c:v>
                </c:pt>
                <c:pt idx="49149" formatCode="0.00E+00">
                  <c:v>-1.85856E-6</c:v>
                </c:pt>
                <c:pt idx="49150" formatCode="0.00E+00">
                  <c:v>5.5885099999999997E-3</c:v>
                </c:pt>
                <c:pt idx="49151">
                  <c:v>1.1175900000000001E-2</c:v>
                </c:pt>
                <c:pt idx="49152">
                  <c:v>1.67513E-2</c:v>
                </c:pt>
                <c:pt idx="49153">
                  <c:v>2.2302599999999999E-2</c:v>
                </c:pt>
                <c:pt idx="49154">
                  <c:v>2.7818499999999999E-2</c:v>
                </c:pt>
                <c:pt idx="49155">
                  <c:v>3.3291599999999998E-2</c:v>
                </c:pt>
                <c:pt idx="49156">
                  <c:v>3.8718099999999998E-2</c:v>
                </c:pt>
                <c:pt idx="49157">
                  <c:v>4.40942E-2</c:v>
                </c:pt>
                <c:pt idx="49158">
                  <c:v>4.9416000000000002E-2</c:v>
                </c:pt>
                <c:pt idx="49159">
                  <c:v>5.4680300000000001E-2</c:v>
                </c:pt>
                <c:pt idx="49160">
                  <c:v>5.9883699999999998E-2</c:v>
                </c:pt>
                <c:pt idx="49161">
                  <c:v>6.5021499999999996E-2</c:v>
                </c:pt>
                <c:pt idx="49162">
                  <c:v>7.0087200000000002E-2</c:v>
                </c:pt>
                <c:pt idx="49163">
                  <c:v>7.5073200000000007E-2</c:v>
                </c:pt>
                <c:pt idx="49164">
                  <c:v>7.99705E-2</c:v>
                </c:pt>
                <c:pt idx="49165">
                  <c:v>8.4769700000000003E-2</c:v>
                </c:pt>
                <c:pt idx="49166">
                  <c:v>8.9462200000000006E-2</c:v>
                </c:pt>
                <c:pt idx="49167">
                  <c:v>9.4039399999999995E-2</c:v>
                </c:pt>
                <c:pt idx="49168">
                  <c:v>9.8493399999999995E-2</c:v>
                </c:pt>
                <c:pt idx="49169">
                  <c:v>0.10281899999999999</c:v>
                </c:pt>
                <c:pt idx="49170">
                  <c:v>0.107014</c:v>
                </c:pt>
                <c:pt idx="49171">
                  <c:v>0.11107599999999999</c:v>
                </c:pt>
                <c:pt idx="49172">
                  <c:v>0.114996</c:v>
                </c:pt>
                <c:pt idx="49173">
                  <c:v>0.118769</c:v>
                </c:pt>
                <c:pt idx="49174">
                  <c:v>0.122388</c:v>
                </c:pt>
                <c:pt idx="49175">
                  <c:v>0.12584899999999999</c:v>
                </c:pt>
                <c:pt idx="49176">
                  <c:v>0.12914700000000001</c:v>
                </c:pt>
                <c:pt idx="49177">
                  <c:v>0.132275</c:v>
                </c:pt>
                <c:pt idx="49178">
                  <c:v>0.13523099999999999</c:v>
                </c:pt>
                <c:pt idx="49179">
                  <c:v>0.13801099999999999</c:v>
                </c:pt>
                <c:pt idx="49180">
                  <c:v>0.14061100000000001</c:v>
                </c:pt>
                <c:pt idx="49181">
                  <c:v>0.14302300000000001</c:v>
                </c:pt>
                <c:pt idx="49182">
                  <c:v>0.14524500000000001</c:v>
                </c:pt>
                <c:pt idx="49183">
                  <c:v>0.14727199999999999</c:v>
                </c:pt>
                <c:pt idx="49184">
                  <c:v>0.14910000000000001</c:v>
                </c:pt>
                <c:pt idx="49185">
                  <c:v>0.150725</c:v>
                </c:pt>
                <c:pt idx="49186">
                  <c:v>0.15214800000000001</c:v>
                </c:pt>
                <c:pt idx="49187">
                  <c:v>0.15337000000000001</c:v>
                </c:pt>
                <c:pt idx="49188">
                  <c:v>0.154388</c:v>
                </c:pt>
                <c:pt idx="49189">
                  <c:v>0.15520100000000001</c:v>
                </c:pt>
                <c:pt idx="49190">
                  <c:v>0.155809</c:v>
                </c:pt>
                <c:pt idx="49191">
                  <c:v>0.15620899999999999</c:v>
                </c:pt>
                <c:pt idx="49192">
                  <c:v>0.15639900000000001</c:v>
                </c:pt>
                <c:pt idx="49193">
                  <c:v>0.15637799999999999</c:v>
                </c:pt>
                <c:pt idx="49194">
                  <c:v>0.15614400000000001</c:v>
                </c:pt>
                <c:pt idx="49195">
                  <c:v>0.155697</c:v>
                </c:pt>
                <c:pt idx="49196">
                  <c:v>0.15503400000000001</c:v>
                </c:pt>
                <c:pt idx="49197">
                  <c:v>0.15415400000000001</c:v>
                </c:pt>
                <c:pt idx="49198">
                  <c:v>0.153057</c:v>
                </c:pt>
                <c:pt idx="49199">
                  <c:v>0.15174399999999999</c:v>
                </c:pt>
                <c:pt idx="49200">
                  <c:v>0.15021599999999999</c:v>
                </c:pt>
                <c:pt idx="49201">
                  <c:v>0.14847299999999999</c:v>
                </c:pt>
                <c:pt idx="49202">
                  <c:v>0.14651500000000001</c:v>
                </c:pt>
                <c:pt idx="49203">
                  <c:v>0.144343</c:v>
                </c:pt>
                <c:pt idx="49204">
                  <c:v>0.141961</c:v>
                </c:pt>
                <c:pt idx="49205">
                  <c:v>0.139372</c:v>
                </c:pt>
                <c:pt idx="49206">
                  <c:v>0.136575</c:v>
                </c:pt>
                <c:pt idx="49207">
                  <c:v>0.13356999999999999</c:v>
                </c:pt>
                <c:pt idx="49208">
                  <c:v>0.13036500000000001</c:v>
                </c:pt>
                <c:pt idx="49209">
                  <c:v>0.12696499999999999</c:v>
                </c:pt>
                <c:pt idx="49210">
                  <c:v>0.123381</c:v>
                </c:pt>
                <c:pt idx="49211">
                  <c:v>0.11962100000000001</c:v>
                </c:pt>
                <c:pt idx="49212">
                  <c:v>0.11569</c:v>
                </c:pt>
                <c:pt idx="49213">
                  <c:v>0.111591</c:v>
                </c:pt>
                <c:pt idx="49214">
                  <c:v>0.10732899999999999</c:v>
                </c:pt>
                <c:pt idx="49215">
                  <c:v>0.10291</c:v>
                </c:pt>
                <c:pt idx="49216">
                  <c:v>9.8337999999999995E-2</c:v>
                </c:pt>
                <c:pt idx="49217">
                  <c:v>9.3614299999999998E-2</c:v>
                </c:pt>
                <c:pt idx="49218">
                  <c:v>8.8742000000000001E-2</c:v>
                </c:pt>
                <c:pt idx="49219">
                  <c:v>8.3727200000000002E-2</c:v>
                </c:pt>
                <c:pt idx="49220">
                  <c:v>7.8575800000000001E-2</c:v>
                </c:pt>
                <c:pt idx="49221">
                  <c:v>7.3292099999999999E-2</c:v>
                </c:pt>
                <c:pt idx="49222">
                  <c:v>6.7881399999999995E-2</c:v>
                </c:pt>
                <c:pt idx="49223">
                  <c:v>6.2350000000000003E-2</c:v>
                </c:pt>
                <c:pt idx="49224">
                  <c:v>5.6703299999999998E-2</c:v>
                </c:pt>
                <c:pt idx="49225">
                  <c:v>5.0945600000000001E-2</c:v>
                </c:pt>
                <c:pt idx="49226">
                  <c:v>4.5083100000000001E-2</c:v>
                </c:pt>
                <c:pt idx="49227">
                  <c:v>3.9121599999999999E-2</c:v>
                </c:pt>
                <c:pt idx="49228">
                  <c:v>3.3063500000000003E-2</c:v>
                </c:pt>
                <c:pt idx="49229">
                  <c:v>2.6911600000000001E-2</c:v>
                </c:pt>
                <c:pt idx="49230">
                  <c:v>2.0674100000000001E-2</c:v>
                </c:pt>
                <c:pt idx="49231">
                  <c:v>1.4360700000000001E-2</c:v>
                </c:pt>
                <c:pt idx="49232" formatCode="0.00E+00">
                  <c:v>7.9786700000000002E-3</c:v>
                </c:pt>
                <c:pt idx="49233" formatCode="0.00E+00">
                  <c:v>1.53437E-3</c:v>
                </c:pt>
                <c:pt idx="49234" formatCode="0.00E+00">
                  <c:v>-4.9646100000000004E-3</c:v>
                </c:pt>
                <c:pt idx="49235">
                  <c:v>-1.1510100000000001E-2</c:v>
                </c:pt>
                <c:pt idx="49236">
                  <c:v>-1.8093700000000001E-2</c:v>
                </c:pt>
                <c:pt idx="49237">
                  <c:v>-2.47034E-2</c:v>
                </c:pt>
                <c:pt idx="49238">
                  <c:v>-3.1322999999999997E-2</c:v>
                </c:pt>
                <c:pt idx="49239">
                  <c:v>-3.7941000000000003E-2</c:v>
                </c:pt>
                <c:pt idx="49240">
                  <c:v>-4.45522E-2</c:v>
                </c:pt>
                <c:pt idx="49241">
                  <c:v>-5.11514E-2</c:v>
                </c:pt>
                <c:pt idx="49242">
                  <c:v>-5.7729500000000003E-2</c:v>
                </c:pt>
                <c:pt idx="49243">
                  <c:v>-6.4278100000000005E-2</c:v>
                </c:pt>
                <c:pt idx="49244">
                  <c:v>-7.0791400000000004E-2</c:v>
                </c:pt>
                <c:pt idx="49245">
                  <c:v>-7.7262700000000004E-2</c:v>
                </c:pt>
                <c:pt idx="49246">
                  <c:v>-8.3684800000000004E-2</c:v>
                </c:pt>
                <c:pt idx="49247">
                  <c:v>-9.0051900000000004E-2</c:v>
                </c:pt>
                <c:pt idx="49248">
                  <c:v>-9.6357499999999999E-2</c:v>
                </c:pt>
                <c:pt idx="49249">
                  <c:v>-0.10259600000000001</c:v>
                </c:pt>
                <c:pt idx="49250">
                  <c:v>-0.108761</c:v>
                </c:pt>
                <c:pt idx="49251">
                  <c:v>-0.11484900000000001</c:v>
                </c:pt>
                <c:pt idx="49252">
                  <c:v>-0.120851</c:v>
                </c:pt>
                <c:pt idx="49253">
                  <c:v>-0.12676100000000001</c:v>
                </c:pt>
                <c:pt idx="49254">
                  <c:v>-0.132572</c:v>
                </c:pt>
                <c:pt idx="49255">
                  <c:v>-0.13827300000000001</c:v>
                </c:pt>
                <c:pt idx="49256">
                  <c:v>-0.14385400000000001</c:v>
                </c:pt>
                <c:pt idx="49257">
                  <c:v>-0.149312</c:v>
                </c:pt>
                <c:pt idx="49258">
                  <c:v>-0.15464700000000001</c:v>
                </c:pt>
                <c:pt idx="49259">
                  <c:v>-0.159856</c:v>
                </c:pt>
                <c:pt idx="49260">
                  <c:v>-0.16492999999999999</c:v>
                </c:pt>
                <c:pt idx="49261">
                  <c:v>-0.16985600000000001</c:v>
                </c:pt>
                <c:pt idx="49262">
                  <c:v>-0.174622</c:v>
                </c:pt>
                <c:pt idx="49263">
                  <c:v>-0.179226</c:v>
                </c:pt>
                <c:pt idx="49264">
                  <c:v>-0.18366399999999999</c:v>
                </c:pt>
                <c:pt idx="49265">
                  <c:v>-0.18793399999999999</c:v>
                </c:pt>
                <c:pt idx="49266">
                  <c:v>-0.19203500000000001</c:v>
                </c:pt>
                <c:pt idx="49267">
                  <c:v>-0.195966</c:v>
                </c:pt>
                <c:pt idx="49268">
                  <c:v>-0.19972300000000001</c:v>
                </c:pt>
                <c:pt idx="49269">
                  <c:v>-0.20330200000000001</c:v>
                </c:pt>
                <c:pt idx="49270">
                  <c:v>-0.20669999999999999</c:v>
                </c:pt>
                <c:pt idx="49271">
                  <c:v>-0.20991499999999999</c:v>
                </c:pt>
                <c:pt idx="49272">
                  <c:v>-0.21294199999999999</c:v>
                </c:pt>
                <c:pt idx="49273">
                  <c:v>-0.215781</c:v>
                </c:pt>
                <c:pt idx="49274">
                  <c:v>-0.21843299999999999</c:v>
                </c:pt>
                <c:pt idx="49275">
                  <c:v>-0.22089900000000001</c:v>
                </c:pt>
                <c:pt idx="49276">
                  <c:v>-0.22317799999999999</c:v>
                </c:pt>
                <c:pt idx="49277">
                  <c:v>-0.225269</c:v>
                </c:pt>
                <c:pt idx="49278">
                  <c:v>-0.22716800000000001</c:v>
                </c:pt>
                <c:pt idx="49279">
                  <c:v>-0.22886999999999999</c:v>
                </c:pt>
                <c:pt idx="49280">
                  <c:v>-0.230374</c:v>
                </c:pt>
                <c:pt idx="49281">
                  <c:v>-0.23167599999999999</c:v>
                </c:pt>
                <c:pt idx="49282">
                  <c:v>-0.23277800000000001</c:v>
                </c:pt>
                <c:pt idx="49283">
                  <c:v>-0.233681</c:v>
                </c:pt>
                <c:pt idx="49284">
                  <c:v>-0.23438600000000001</c:v>
                </c:pt>
                <c:pt idx="49285">
                  <c:v>-0.23489399999999999</c:v>
                </c:pt>
                <c:pt idx="49286">
                  <c:v>-0.235205</c:v>
                </c:pt>
                <c:pt idx="49287">
                  <c:v>-0.235321</c:v>
                </c:pt>
                <c:pt idx="49288">
                  <c:v>-0.23524900000000001</c:v>
                </c:pt>
                <c:pt idx="49289">
                  <c:v>-0.23499600000000001</c:v>
                </c:pt>
                <c:pt idx="49290">
                  <c:v>-0.234566</c:v>
                </c:pt>
                <c:pt idx="49291">
                  <c:v>-0.233959</c:v>
                </c:pt>
                <c:pt idx="49292">
                  <c:v>-0.23318</c:v>
                </c:pt>
                <c:pt idx="49293">
                  <c:v>-0.23222899999999999</c:v>
                </c:pt>
                <c:pt idx="49294">
                  <c:v>-0.23110900000000001</c:v>
                </c:pt>
                <c:pt idx="49295">
                  <c:v>-0.229821</c:v>
                </c:pt>
                <c:pt idx="49296">
                  <c:v>-0.22836899999999999</c:v>
                </c:pt>
                <c:pt idx="49297">
                  <c:v>-0.22675999999999999</c:v>
                </c:pt>
                <c:pt idx="49298">
                  <c:v>-0.224999</c:v>
                </c:pt>
                <c:pt idx="49299">
                  <c:v>-0.22308800000000001</c:v>
                </c:pt>
                <c:pt idx="49300">
                  <c:v>-0.221029</c:v>
                </c:pt>
                <c:pt idx="49301">
                  <c:v>-0.21882599999999999</c:v>
                </c:pt>
                <c:pt idx="49302">
                  <c:v>-0.21648300000000001</c:v>
                </c:pt>
                <c:pt idx="49303">
                  <c:v>-0.214003</c:v>
                </c:pt>
                <c:pt idx="49304">
                  <c:v>-0.21138799999999999</c:v>
                </c:pt>
                <c:pt idx="49305">
                  <c:v>-0.208643</c:v>
                </c:pt>
                <c:pt idx="49306">
                  <c:v>-0.20577799999999999</c:v>
                </c:pt>
                <c:pt idx="49307">
                  <c:v>-0.20280699999999999</c:v>
                </c:pt>
                <c:pt idx="49308">
                  <c:v>-0.19973399999999999</c:v>
                </c:pt>
                <c:pt idx="49309">
                  <c:v>-0.19656399999999999</c:v>
                </c:pt>
                <c:pt idx="49310">
                  <c:v>-0.193302</c:v>
                </c:pt>
                <c:pt idx="49311">
                  <c:v>-0.18995000000000001</c:v>
                </c:pt>
                <c:pt idx="49312">
                  <c:v>-0.18651400000000001</c:v>
                </c:pt>
                <c:pt idx="49313">
                  <c:v>-0.18299799999999999</c:v>
                </c:pt>
                <c:pt idx="49314">
                  <c:v>-0.17940700000000001</c:v>
                </c:pt>
                <c:pt idx="49315">
                  <c:v>-0.17574000000000001</c:v>
                </c:pt>
                <c:pt idx="49316">
                  <c:v>-0.17200399999999999</c:v>
                </c:pt>
                <c:pt idx="49317">
                  <c:v>-0.168212</c:v>
                </c:pt>
                <c:pt idx="49318">
                  <c:v>-0.16438</c:v>
                </c:pt>
                <c:pt idx="49319">
                  <c:v>-0.16051499999999999</c:v>
                </c:pt>
                <c:pt idx="49320">
                  <c:v>-0.15662300000000001</c:v>
                </c:pt>
                <c:pt idx="49321">
                  <c:v>-0.15271000000000001</c:v>
                </c:pt>
                <c:pt idx="49322">
                  <c:v>-0.14877899999999999</c:v>
                </c:pt>
                <c:pt idx="49323">
                  <c:v>-0.14483299999999999</c:v>
                </c:pt>
                <c:pt idx="49324">
                  <c:v>-0.140876</c:v>
                </c:pt>
                <c:pt idx="49325">
                  <c:v>-0.13691800000000001</c:v>
                </c:pt>
                <c:pt idx="49326">
                  <c:v>-0.13297</c:v>
                </c:pt>
                <c:pt idx="49327">
                  <c:v>-0.12903500000000001</c:v>
                </c:pt>
                <c:pt idx="49328">
                  <c:v>-0.12512000000000001</c:v>
                </c:pt>
                <c:pt idx="49329">
                  <c:v>-0.121227</c:v>
                </c:pt>
                <c:pt idx="49330">
                  <c:v>-0.117358</c:v>
                </c:pt>
                <c:pt idx="49331">
                  <c:v>-0.11351799999999999</c:v>
                </c:pt>
                <c:pt idx="49332">
                  <c:v>-0.109721</c:v>
                </c:pt>
                <c:pt idx="49333">
                  <c:v>-0.105979</c:v>
                </c:pt>
                <c:pt idx="49334">
                  <c:v>-0.10230300000000001</c:v>
                </c:pt>
                <c:pt idx="49335">
                  <c:v>-9.8698800000000003E-2</c:v>
                </c:pt>
                <c:pt idx="49336">
                  <c:v>-9.5172999999999994E-2</c:v>
                </c:pt>
                <c:pt idx="49337">
                  <c:v>-9.17293E-2</c:v>
                </c:pt>
                <c:pt idx="49338">
                  <c:v>-8.8369699999999995E-2</c:v>
                </c:pt>
                <c:pt idx="49339">
                  <c:v>-8.5099300000000003E-2</c:v>
                </c:pt>
                <c:pt idx="49340">
                  <c:v>-8.1927700000000006E-2</c:v>
                </c:pt>
                <c:pt idx="49341">
                  <c:v>-7.8861000000000001E-2</c:v>
                </c:pt>
                <c:pt idx="49342">
                  <c:v>-7.58992E-2</c:v>
                </c:pt>
                <c:pt idx="49343">
                  <c:v>-7.3044200000000004E-2</c:v>
                </c:pt>
                <c:pt idx="49344">
                  <c:v>-7.0303199999999996E-2</c:v>
                </c:pt>
                <c:pt idx="49345">
                  <c:v>-6.7679799999999998E-2</c:v>
                </c:pt>
                <c:pt idx="49346">
                  <c:v>-6.5171699999999999E-2</c:v>
                </c:pt>
                <c:pt idx="49347">
                  <c:v>-6.2778100000000003E-2</c:v>
                </c:pt>
                <c:pt idx="49348">
                  <c:v>-6.0502199999999999E-2</c:v>
                </c:pt>
                <c:pt idx="49349">
                  <c:v>-5.8348499999999998E-2</c:v>
                </c:pt>
                <c:pt idx="49350">
                  <c:v>-5.6320700000000001E-2</c:v>
                </c:pt>
                <c:pt idx="49351">
                  <c:v>-5.4420999999999997E-2</c:v>
                </c:pt>
                <c:pt idx="49352">
                  <c:v>-5.2650200000000001E-2</c:v>
                </c:pt>
                <c:pt idx="49353">
                  <c:v>-5.1010300000000001E-2</c:v>
                </c:pt>
                <c:pt idx="49354">
                  <c:v>-4.9503699999999998E-2</c:v>
                </c:pt>
                <c:pt idx="49355">
                  <c:v>-4.8131599999999997E-2</c:v>
                </c:pt>
                <c:pt idx="49356">
                  <c:v>-4.6893400000000002E-2</c:v>
                </c:pt>
                <c:pt idx="49357">
                  <c:v>-4.5789299999999998E-2</c:v>
                </c:pt>
                <c:pt idx="49358">
                  <c:v>-4.4820600000000002E-2</c:v>
                </c:pt>
                <c:pt idx="49359">
                  <c:v>-4.3987800000000001E-2</c:v>
                </c:pt>
                <c:pt idx="49360">
                  <c:v>-4.3288199999999999E-2</c:v>
                </c:pt>
                <c:pt idx="49361">
                  <c:v>-4.2719E-2</c:v>
                </c:pt>
                <c:pt idx="49362">
                  <c:v>-4.2278099999999999E-2</c:v>
                </c:pt>
                <c:pt idx="49363">
                  <c:v>-4.19642E-2</c:v>
                </c:pt>
                <c:pt idx="49364">
                  <c:v>-4.1776199999999999E-2</c:v>
                </c:pt>
                <c:pt idx="49365">
                  <c:v>-4.1713899999999998E-2</c:v>
                </c:pt>
                <c:pt idx="49366">
                  <c:v>-4.1776500000000001E-2</c:v>
                </c:pt>
                <c:pt idx="49367">
                  <c:v>-4.1962399999999997E-2</c:v>
                </c:pt>
                <c:pt idx="49368">
                  <c:v>-4.2273900000000003E-2</c:v>
                </c:pt>
                <c:pt idx="49369">
                  <c:v>-4.2715500000000003E-2</c:v>
                </c:pt>
                <c:pt idx="49370">
                  <c:v>-4.3286600000000001E-2</c:v>
                </c:pt>
                <c:pt idx="49371">
                  <c:v>-4.3982800000000002E-2</c:v>
                </c:pt>
                <c:pt idx="49372">
                  <c:v>-4.4804900000000002E-2</c:v>
                </c:pt>
                <c:pt idx="49373">
                  <c:v>-4.5756699999999997E-2</c:v>
                </c:pt>
                <c:pt idx="49374">
                  <c:v>-4.6835799999999997E-2</c:v>
                </c:pt>
                <c:pt idx="49375">
                  <c:v>-4.8034599999999997E-2</c:v>
                </c:pt>
                <c:pt idx="49376">
                  <c:v>-4.9350400000000003E-2</c:v>
                </c:pt>
                <c:pt idx="49377">
                  <c:v>-5.07868E-2</c:v>
                </c:pt>
                <c:pt idx="49378">
                  <c:v>-5.2344000000000002E-2</c:v>
                </c:pt>
                <c:pt idx="49379">
                  <c:v>-5.4014300000000001E-2</c:v>
                </c:pt>
                <c:pt idx="49380">
                  <c:v>-5.5786299999999997E-2</c:v>
                </c:pt>
                <c:pt idx="49381">
                  <c:v>-5.7647700000000003E-2</c:v>
                </c:pt>
                <c:pt idx="49382">
                  <c:v>-5.9586899999999998E-2</c:v>
                </c:pt>
                <c:pt idx="49383">
                  <c:v>-6.15997E-2</c:v>
                </c:pt>
                <c:pt idx="49384">
                  <c:v>-6.36906E-2</c:v>
                </c:pt>
                <c:pt idx="49385">
                  <c:v>-6.5864599999999995E-2</c:v>
                </c:pt>
                <c:pt idx="49386">
                  <c:v>-6.8118499999999998E-2</c:v>
                </c:pt>
                <c:pt idx="49387">
                  <c:v>-7.04433E-2</c:v>
                </c:pt>
                <c:pt idx="49388">
                  <c:v>-7.28293E-2</c:v>
                </c:pt>
                <c:pt idx="49389">
                  <c:v>-7.5268699999999994E-2</c:v>
                </c:pt>
                <c:pt idx="49390">
                  <c:v>-7.7758099999999997E-2</c:v>
                </c:pt>
                <c:pt idx="49391">
                  <c:v>-8.0296500000000007E-2</c:v>
                </c:pt>
                <c:pt idx="49392">
                  <c:v>-8.2879900000000006E-2</c:v>
                </c:pt>
                <c:pt idx="49393">
                  <c:v>-8.5503599999999999E-2</c:v>
                </c:pt>
                <c:pt idx="49394">
                  <c:v>-8.81657E-2</c:v>
                </c:pt>
                <c:pt idx="49395">
                  <c:v>-9.0865699999999994E-2</c:v>
                </c:pt>
                <c:pt idx="49396">
                  <c:v>-9.3602900000000003E-2</c:v>
                </c:pt>
                <c:pt idx="49397">
                  <c:v>-9.6373E-2</c:v>
                </c:pt>
                <c:pt idx="49398">
                  <c:v>-9.9167199999999997E-2</c:v>
                </c:pt>
                <c:pt idx="49399">
                  <c:v>-0.101974</c:v>
                </c:pt>
                <c:pt idx="49400">
                  <c:v>-0.104785</c:v>
                </c:pt>
                <c:pt idx="49401">
                  <c:v>-0.107599</c:v>
                </c:pt>
                <c:pt idx="49402">
                  <c:v>-0.110417</c:v>
                </c:pt>
                <c:pt idx="49403">
                  <c:v>-0.113234</c:v>
                </c:pt>
                <c:pt idx="49404">
                  <c:v>-0.11604299999999999</c:v>
                </c:pt>
                <c:pt idx="49405">
                  <c:v>-0.118838</c:v>
                </c:pt>
                <c:pt idx="49406">
                  <c:v>-0.121612</c:v>
                </c:pt>
                <c:pt idx="49407">
                  <c:v>-0.12436</c:v>
                </c:pt>
                <c:pt idx="49408">
                  <c:v>-0.12707399999999999</c:v>
                </c:pt>
                <c:pt idx="49409">
                  <c:v>-0.129746</c:v>
                </c:pt>
                <c:pt idx="49410">
                  <c:v>-0.13236899999999999</c:v>
                </c:pt>
                <c:pt idx="49411">
                  <c:v>-0.134939</c:v>
                </c:pt>
                <c:pt idx="49412">
                  <c:v>-0.13745199999999999</c:v>
                </c:pt>
                <c:pt idx="49413">
                  <c:v>-0.139905</c:v>
                </c:pt>
                <c:pt idx="49414">
                  <c:v>-0.14230100000000001</c:v>
                </c:pt>
                <c:pt idx="49415">
                  <c:v>-0.14463200000000001</c:v>
                </c:pt>
                <c:pt idx="49416">
                  <c:v>-0.14688699999999999</c:v>
                </c:pt>
                <c:pt idx="49417">
                  <c:v>-0.149059</c:v>
                </c:pt>
                <c:pt idx="49418">
                  <c:v>-0.15115000000000001</c:v>
                </c:pt>
                <c:pt idx="49419">
                  <c:v>-0.15315699999999999</c:v>
                </c:pt>
                <c:pt idx="49420">
                  <c:v>-0.15507599999999999</c:v>
                </c:pt>
                <c:pt idx="49421">
                  <c:v>-0.15690599999999999</c:v>
                </c:pt>
                <c:pt idx="49422">
                  <c:v>-0.15864600000000001</c:v>
                </c:pt>
                <c:pt idx="49423">
                  <c:v>-0.16029099999999999</c:v>
                </c:pt>
                <c:pt idx="49424">
                  <c:v>-0.16183800000000001</c:v>
                </c:pt>
                <c:pt idx="49425">
                  <c:v>-0.16328599999999999</c:v>
                </c:pt>
                <c:pt idx="49426">
                  <c:v>-0.16463700000000001</c:v>
                </c:pt>
                <c:pt idx="49427">
                  <c:v>-0.16588900000000001</c:v>
                </c:pt>
                <c:pt idx="49428">
                  <c:v>-0.167043</c:v>
                </c:pt>
                <c:pt idx="49429">
                  <c:v>-0.168098</c:v>
                </c:pt>
                <c:pt idx="49430">
                  <c:v>-0.16905500000000001</c:v>
                </c:pt>
                <c:pt idx="49431">
                  <c:v>-0.169909</c:v>
                </c:pt>
                <c:pt idx="49432">
                  <c:v>-0.170658</c:v>
                </c:pt>
                <c:pt idx="49433">
                  <c:v>-0.17130200000000001</c:v>
                </c:pt>
                <c:pt idx="49434">
                  <c:v>-0.171847</c:v>
                </c:pt>
                <c:pt idx="49435">
                  <c:v>-0.172296</c:v>
                </c:pt>
                <c:pt idx="49436">
                  <c:v>-0.172651</c:v>
                </c:pt>
                <c:pt idx="49437">
                  <c:v>-0.17291200000000001</c:v>
                </c:pt>
                <c:pt idx="49438">
                  <c:v>-0.17307900000000001</c:v>
                </c:pt>
                <c:pt idx="49439">
                  <c:v>-0.173153</c:v>
                </c:pt>
                <c:pt idx="49440">
                  <c:v>-0.17313500000000001</c:v>
                </c:pt>
                <c:pt idx="49441">
                  <c:v>-0.17302500000000001</c:v>
                </c:pt>
                <c:pt idx="49442">
                  <c:v>-0.17282600000000001</c:v>
                </c:pt>
                <c:pt idx="49443">
                  <c:v>-0.17253299999999999</c:v>
                </c:pt>
                <c:pt idx="49444">
                  <c:v>-0.17214599999999999</c:v>
                </c:pt>
                <c:pt idx="49445">
                  <c:v>-0.17166600000000001</c:v>
                </c:pt>
                <c:pt idx="49446">
                  <c:v>-0.171101</c:v>
                </c:pt>
                <c:pt idx="49447">
                  <c:v>-0.170455</c:v>
                </c:pt>
                <c:pt idx="49448">
                  <c:v>-0.16973199999999999</c:v>
                </c:pt>
                <c:pt idx="49449">
                  <c:v>-0.168932</c:v>
                </c:pt>
                <c:pt idx="49450">
                  <c:v>-0.16805800000000001</c:v>
                </c:pt>
                <c:pt idx="49451">
                  <c:v>-0.16711200000000001</c:v>
                </c:pt>
                <c:pt idx="49452">
                  <c:v>-0.166098</c:v>
                </c:pt>
                <c:pt idx="49453">
                  <c:v>-0.165021</c:v>
                </c:pt>
                <c:pt idx="49454">
                  <c:v>-0.16388900000000001</c:v>
                </c:pt>
                <c:pt idx="49455">
                  <c:v>-0.16270999999999999</c:v>
                </c:pt>
                <c:pt idx="49456">
                  <c:v>-0.161491</c:v>
                </c:pt>
                <c:pt idx="49457">
                  <c:v>-0.16023399999999999</c:v>
                </c:pt>
                <c:pt idx="49458">
                  <c:v>-0.158939</c:v>
                </c:pt>
                <c:pt idx="49459">
                  <c:v>-0.157611</c:v>
                </c:pt>
                <c:pt idx="49460">
                  <c:v>-0.156254</c:v>
                </c:pt>
                <c:pt idx="49461">
                  <c:v>-0.15487300000000001</c:v>
                </c:pt>
                <c:pt idx="49462">
                  <c:v>-0.153475</c:v>
                </c:pt>
                <c:pt idx="49463">
                  <c:v>-0.152062</c:v>
                </c:pt>
                <c:pt idx="49464">
                  <c:v>-0.15063599999999999</c:v>
                </c:pt>
                <c:pt idx="49465">
                  <c:v>-0.149197</c:v>
                </c:pt>
                <c:pt idx="49466">
                  <c:v>-0.14774499999999999</c:v>
                </c:pt>
                <c:pt idx="49467">
                  <c:v>-0.14627899999999999</c:v>
                </c:pt>
                <c:pt idx="49468">
                  <c:v>-0.14479700000000001</c:v>
                </c:pt>
                <c:pt idx="49469">
                  <c:v>-0.14330499999999999</c:v>
                </c:pt>
                <c:pt idx="49470">
                  <c:v>-0.14180699999999999</c:v>
                </c:pt>
                <c:pt idx="49471">
                  <c:v>-0.14030500000000001</c:v>
                </c:pt>
                <c:pt idx="49472">
                  <c:v>-0.13880100000000001</c:v>
                </c:pt>
                <c:pt idx="49473">
                  <c:v>-0.13730100000000001</c:v>
                </c:pt>
                <c:pt idx="49474">
                  <c:v>-0.13580999999999999</c:v>
                </c:pt>
                <c:pt idx="49475">
                  <c:v>-0.13433100000000001</c:v>
                </c:pt>
                <c:pt idx="49476">
                  <c:v>-0.13286800000000001</c:v>
                </c:pt>
                <c:pt idx="49477">
                  <c:v>-0.13142799999999999</c:v>
                </c:pt>
                <c:pt idx="49478">
                  <c:v>-0.130022</c:v>
                </c:pt>
                <c:pt idx="49479">
                  <c:v>-0.12865799999999999</c:v>
                </c:pt>
                <c:pt idx="49480">
                  <c:v>-0.127336</c:v>
                </c:pt>
                <c:pt idx="49481">
                  <c:v>-0.126058</c:v>
                </c:pt>
                <c:pt idx="49482">
                  <c:v>-0.12482699999999999</c:v>
                </c:pt>
                <c:pt idx="49483">
                  <c:v>-0.123645</c:v>
                </c:pt>
                <c:pt idx="49484">
                  <c:v>-0.12252</c:v>
                </c:pt>
                <c:pt idx="49485">
                  <c:v>-0.12146</c:v>
                </c:pt>
                <c:pt idx="49486">
                  <c:v>-0.12047099999999999</c:v>
                </c:pt>
                <c:pt idx="49487">
                  <c:v>-0.119559</c:v>
                </c:pt>
                <c:pt idx="49488">
                  <c:v>-0.11872199999999999</c:v>
                </c:pt>
                <c:pt idx="49489">
                  <c:v>-0.11795600000000001</c:v>
                </c:pt>
                <c:pt idx="49490">
                  <c:v>-0.117259</c:v>
                </c:pt>
                <c:pt idx="49491">
                  <c:v>-0.116629</c:v>
                </c:pt>
                <c:pt idx="49492">
                  <c:v>-0.116065</c:v>
                </c:pt>
                <c:pt idx="49493">
                  <c:v>-0.115568</c:v>
                </c:pt>
                <c:pt idx="49494">
                  <c:v>-0.115143</c:v>
                </c:pt>
                <c:pt idx="49495">
                  <c:v>-0.11479499999999999</c:v>
                </c:pt>
                <c:pt idx="49496">
                  <c:v>-0.114521</c:v>
                </c:pt>
                <c:pt idx="49497">
                  <c:v>-0.11432</c:v>
                </c:pt>
                <c:pt idx="49498">
                  <c:v>-0.114195</c:v>
                </c:pt>
                <c:pt idx="49499">
                  <c:v>-0.11415</c:v>
                </c:pt>
                <c:pt idx="49500">
                  <c:v>-0.11418499999999999</c:v>
                </c:pt>
                <c:pt idx="49501">
                  <c:v>-0.114298</c:v>
                </c:pt>
                <c:pt idx="49502">
                  <c:v>-0.11448899999999999</c:v>
                </c:pt>
                <c:pt idx="49503">
                  <c:v>-0.114759</c:v>
                </c:pt>
                <c:pt idx="49504">
                  <c:v>-0.115108</c:v>
                </c:pt>
                <c:pt idx="49505">
                  <c:v>-0.115534</c:v>
                </c:pt>
                <c:pt idx="49506">
                  <c:v>-0.116039</c:v>
                </c:pt>
                <c:pt idx="49507">
                  <c:v>-0.11662500000000001</c:v>
                </c:pt>
                <c:pt idx="49508">
                  <c:v>-0.117285</c:v>
                </c:pt>
                <c:pt idx="49509">
                  <c:v>-0.11801200000000001</c:v>
                </c:pt>
                <c:pt idx="49510">
                  <c:v>-0.118801</c:v>
                </c:pt>
                <c:pt idx="49511">
                  <c:v>-0.119654</c:v>
                </c:pt>
                <c:pt idx="49512">
                  <c:v>-0.120571</c:v>
                </c:pt>
                <c:pt idx="49513">
                  <c:v>-0.121556</c:v>
                </c:pt>
                <c:pt idx="49514">
                  <c:v>-0.12261</c:v>
                </c:pt>
                <c:pt idx="49515">
                  <c:v>-0.123735</c:v>
                </c:pt>
                <c:pt idx="49516">
                  <c:v>-0.12492499999999999</c:v>
                </c:pt>
                <c:pt idx="49517">
                  <c:v>-0.12617500000000001</c:v>
                </c:pt>
                <c:pt idx="49518">
                  <c:v>-0.12748200000000001</c:v>
                </c:pt>
                <c:pt idx="49519">
                  <c:v>-0.12883800000000001</c:v>
                </c:pt>
                <c:pt idx="49520">
                  <c:v>-0.13023999999999999</c:v>
                </c:pt>
                <c:pt idx="49521">
                  <c:v>-0.131689</c:v>
                </c:pt>
                <c:pt idx="49522">
                  <c:v>-0.13319</c:v>
                </c:pt>
                <c:pt idx="49523">
                  <c:v>-0.134746</c:v>
                </c:pt>
                <c:pt idx="49524">
                  <c:v>-0.13635700000000001</c:v>
                </c:pt>
                <c:pt idx="49525">
                  <c:v>-0.13802</c:v>
                </c:pt>
                <c:pt idx="49526">
                  <c:v>-0.13972300000000001</c:v>
                </c:pt>
                <c:pt idx="49527">
                  <c:v>-0.141457</c:v>
                </c:pt>
                <c:pt idx="49528">
                  <c:v>-0.14321600000000001</c:v>
                </c:pt>
                <c:pt idx="49529">
                  <c:v>-0.14499600000000001</c:v>
                </c:pt>
                <c:pt idx="49530">
                  <c:v>-0.14679200000000001</c:v>
                </c:pt>
                <c:pt idx="49531">
                  <c:v>-0.14860300000000001</c:v>
                </c:pt>
                <c:pt idx="49532">
                  <c:v>-0.15042800000000001</c:v>
                </c:pt>
                <c:pt idx="49533">
                  <c:v>-0.15226200000000001</c:v>
                </c:pt>
                <c:pt idx="49534">
                  <c:v>-0.15410399999999999</c:v>
                </c:pt>
                <c:pt idx="49535">
                  <c:v>-0.15595300000000001</c:v>
                </c:pt>
                <c:pt idx="49536">
                  <c:v>-0.15781000000000001</c:v>
                </c:pt>
                <c:pt idx="49537">
                  <c:v>-0.15967600000000001</c:v>
                </c:pt>
                <c:pt idx="49538">
                  <c:v>-0.161549</c:v>
                </c:pt>
                <c:pt idx="49539">
                  <c:v>-0.16342999999999999</c:v>
                </c:pt>
                <c:pt idx="49540">
                  <c:v>-0.16531399999999999</c:v>
                </c:pt>
                <c:pt idx="49541">
                  <c:v>-0.16719600000000001</c:v>
                </c:pt>
                <c:pt idx="49542">
                  <c:v>-0.16907</c:v>
                </c:pt>
                <c:pt idx="49543">
                  <c:v>-0.170932</c:v>
                </c:pt>
                <c:pt idx="49544">
                  <c:v>-0.17277600000000001</c:v>
                </c:pt>
                <c:pt idx="49545">
                  <c:v>-0.174596</c:v>
                </c:pt>
                <c:pt idx="49546">
                  <c:v>-0.17638799999999999</c:v>
                </c:pt>
                <c:pt idx="49547">
                  <c:v>-0.178151</c:v>
                </c:pt>
                <c:pt idx="49548">
                  <c:v>-0.17988399999999999</c:v>
                </c:pt>
                <c:pt idx="49549">
                  <c:v>-0.181589</c:v>
                </c:pt>
                <c:pt idx="49550">
                  <c:v>-0.18326400000000001</c:v>
                </c:pt>
                <c:pt idx="49551">
                  <c:v>-0.18491199999999999</c:v>
                </c:pt>
                <c:pt idx="49552">
                  <c:v>-0.18653</c:v>
                </c:pt>
                <c:pt idx="49553">
                  <c:v>-0.188113</c:v>
                </c:pt>
                <c:pt idx="49554">
                  <c:v>-0.18965899999999999</c:v>
                </c:pt>
                <c:pt idx="49555">
                  <c:v>-0.19117100000000001</c:v>
                </c:pt>
                <c:pt idx="49556">
                  <c:v>-0.19265199999999999</c:v>
                </c:pt>
                <c:pt idx="49557">
                  <c:v>-0.194104</c:v>
                </c:pt>
                <c:pt idx="49558">
                  <c:v>-0.19553000000000001</c:v>
                </c:pt>
                <c:pt idx="49559">
                  <c:v>-0.196932</c:v>
                </c:pt>
                <c:pt idx="49560">
                  <c:v>-0.19831099999999999</c:v>
                </c:pt>
                <c:pt idx="49561">
                  <c:v>-0.19966500000000001</c:v>
                </c:pt>
                <c:pt idx="49562">
                  <c:v>-0.200986</c:v>
                </c:pt>
                <c:pt idx="49563">
                  <c:v>-0.202265</c:v>
                </c:pt>
                <c:pt idx="49564">
                  <c:v>-0.20349999999999999</c:v>
                </c:pt>
                <c:pt idx="49565">
                  <c:v>-0.20469200000000001</c:v>
                </c:pt>
                <c:pt idx="49566">
                  <c:v>-0.205841</c:v>
                </c:pt>
                <c:pt idx="49567">
                  <c:v>-0.20694499999999999</c:v>
                </c:pt>
                <c:pt idx="49568">
                  <c:v>-0.20800199999999999</c:v>
                </c:pt>
                <c:pt idx="49569">
                  <c:v>-0.20901500000000001</c:v>
                </c:pt>
                <c:pt idx="49570">
                  <c:v>-0.20999000000000001</c:v>
                </c:pt>
                <c:pt idx="49571">
                  <c:v>-0.21091399999999999</c:v>
                </c:pt>
                <c:pt idx="49572">
                  <c:v>-0.21174999999999999</c:v>
                </c:pt>
                <c:pt idx="49573">
                  <c:v>-0.212505</c:v>
                </c:pt>
                <c:pt idx="49574">
                  <c:v>-0.213223</c:v>
                </c:pt>
                <c:pt idx="49575">
                  <c:v>-0.21390500000000001</c:v>
                </c:pt>
                <c:pt idx="49576">
                  <c:v>-0.21453</c:v>
                </c:pt>
                <c:pt idx="49577">
                  <c:v>-0.21510299999999999</c:v>
                </c:pt>
                <c:pt idx="49578">
                  <c:v>-0.215637</c:v>
                </c:pt>
                <c:pt idx="49579">
                  <c:v>-0.21613099999999999</c:v>
                </c:pt>
                <c:pt idx="49580">
                  <c:v>-0.21657899999999999</c:v>
                </c:pt>
                <c:pt idx="49581">
                  <c:v>-0.216976</c:v>
                </c:pt>
                <c:pt idx="49582">
                  <c:v>-0.21731800000000001</c:v>
                </c:pt>
                <c:pt idx="49583">
                  <c:v>-0.217609</c:v>
                </c:pt>
                <c:pt idx="49584">
                  <c:v>-0.21784899999999999</c:v>
                </c:pt>
                <c:pt idx="49585">
                  <c:v>-0.21804100000000001</c:v>
                </c:pt>
                <c:pt idx="49586">
                  <c:v>-0.21818399999999999</c:v>
                </c:pt>
                <c:pt idx="49587">
                  <c:v>-0.218282</c:v>
                </c:pt>
                <c:pt idx="49588">
                  <c:v>-0.21833900000000001</c:v>
                </c:pt>
                <c:pt idx="49589">
                  <c:v>-0.218361</c:v>
                </c:pt>
                <c:pt idx="49590">
                  <c:v>-0.21835299999999999</c:v>
                </c:pt>
                <c:pt idx="49591">
                  <c:v>-0.21831400000000001</c:v>
                </c:pt>
                <c:pt idx="49592">
                  <c:v>-0.21824199999999999</c:v>
                </c:pt>
                <c:pt idx="49593">
                  <c:v>-0.218135</c:v>
                </c:pt>
                <c:pt idx="49594">
                  <c:v>-0.21799299999999999</c:v>
                </c:pt>
                <c:pt idx="49595">
                  <c:v>-0.21781600000000001</c:v>
                </c:pt>
                <c:pt idx="49596">
                  <c:v>-0.217608</c:v>
                </c:pt>
                <c:pt idx="49597">
                  <c:v>-0.217366</c:v>
                </c:pt>
                <c:pt idx="49598">
                  <c:v>-0.21709100000000001</c:v>
                </c:pt>
                <c:pt idx="49599">
                  <c:v>-0.216782</c:v>
                </c:pt>
                <c:pt idx="49600">
                  <c:v>-0.21643499999999999</c:v>
                </c:pt>
                <c:pt idx="49601">
                  <c:v>-0.21604899999999999</c:v>
                </c:pt>
                <c:pt idx="49602">
                  <c:v>-0.21562400000000001</c:v>
                </c:pt>
                <c:pt idx="49603">
                  <c:v>-0.21516199999999999</c:v>
                </c:pt>
                <c:pt idx="49604">
                  <c:v>-0.21465799999999999</c:v>
                </c:pt>
                <c:pt idx="49605">
                  <c:v>-0.21410899999999999</c:v>
                </c:pt>
                <c:pt idx="49606">
                  <c:v>-0.21352299999999999</c:v>
                </c:pt>
                <c:pt idx="49607">
                  <c:v>-0.21290600000000001</c:v>
                </c:pt>
                <c:pt idx="49608">
                  <c:v>-0.21226300000000001</c:v>
                </c:pt>
                <c:pt idx="49609">
                  <c:v>-0.211593</c:v>
                </c:pt>
                <c:pt idx="49610">
                  <c:v>-0.210896</c:v>
                </c:pt>
                <c:pt idx="49611">
                  <c:v>-0.210173</c:v>
                </c:pt>
                <c:pt idx="49612">
                  <c:v>-0.209422</c:v>
                </c:pt>
                <c:pt idx="49613">
                  <c:v>-0.20864199999999999</c:v>
                </c:pt>
                <c:pt idx="49614">
                  <c:v>-0.20783299999999999</c:v>
                </c:pt>
                <c:pt idx="49615">
                  <c:v>-0.20699600000000001</c:v>
                </c:pt>
                <c:pt idx="49616">
                  <c:v>-0.20613300000000001</c:v>
                </c:pt>
                <c:pt idx="49617">
                  <c:v>-0.20524500000000001</c:v>
                </c:pt>
                <c:pt idx="49618">
                  <c:v>-0.20432900000000001</c:v>
                </c:pt>
                <c:pt idx="49619">
                  <c:v>-0.20338300000000001</c:v>
                </c:pt>
                <c:pt idx="49620">
                  <c:v>-0.202405</c:v>
                </c:pt>
                <c:pt idx="49621">
                  <c:v>-0.20139199999999999</c:v>
                </c:pt>
                <c:pt idx="49622">
                  <c:v>-0.200345</c:v>
                </c:pt>
                <c:pt idx="49623">
                  <c:v>-0.19926099999999999</c:v>
                </c:pt>
                <c:pt idx="49624">
                  <c:v>-0.19814399999999999</c:v>
                </c:pt>
                <c:pt idx="49625">
                  <c:v>-0.19699700000000001</c:v>
                </c:pt>
                <c:pt idx="49626">
                  <c:v>-0.195825</c:v>
                </c:pt>
                <c:pt idx="49627">
                  <c:v>-0.19462599999999999</c:v>
                </c:pt>
                <c:pt idx="49628">
                  <c:v>-0.19339799999999999</c:v>
                </c:pt>
                <c:pt idx="49629">
                  <c:v>-0.192138</c:v>
                </c:pt>
                <c:pt idx="49630">
                  <c:v>-0.19084300000000001</c:v>
                </c:pt>
                <c:pt idx="49631">
                  <c:v>-0.18950900000000001</c:v>
                </c:pt>
                <c:pt idx="49632">
                  <c:v>-0.18813299999999999</c:v>
                </c:pt>
                <c:pt idx="49633">
                  <c:v>-0.18671499999999999</c:v>
                </c:pt>
                <c:pt idx="49634">
                  <c:v>-0.185255</c:v>
                </c:pt>
                <c:pt idx="49635">
                  <c:v>-0.18375900000000001</c:v>
                </c:pt>
                <c:pt idx="49636">
                  <c:v>-0.182231</c:v>
                </c:pt>
                <c:pt idx="49637">
                  <c:v>-0.180672</c:v>
                </c:pt>
                <c:pt idx="49638">
                  <c:v>-0.17908199999999999</c:v>
                </c:pt>
                <c:pt idx="49639">
                  <c:v>-0.17746000000000001</c:v>
                </c:pt>
                <c:pt idx="49640">
                  <c:v>-0.17580499999999999</c:v>
                </c:pt>
                <c:pt idx="49641">
                  <c:v>-0.17411499999999999</c:v>
                </c:pt>
                <c:pt idx="49642">
                  <c:v>-0.17239199999999999</c:v>
                </c:pt>
                <c:pt idx="49643">
                  <c:v>-0.17063999999999999</c:v>
                </c:pt>
                <c:pt idx="49644">
                  <c:v>-0.16886200000000001</c:v>
                </c:pt>
                <c:pt idx="49645">
                  <c:v>-0.16705600000000001</c:v>
                </c:pt>
                <c:pt idx="49646">
                  <c:v>-0.165216</c:v>
                </c:pt>
                <c:pt idx="49647">
                  <c:v>-0.16333500000000001</c:v>
                </c:pt>
                <c:pt idx="49648">
                  <c:v>-0.161411</c:v>
                </c:pt>
                <c:pt idx="49649">
                  <c:v>-0.15944700000000001</c:v>
                </c:pt>
                <c:pt idx="49650">
                  <c:v>-0.15744900000000001</c:v>
                </c:pt>
                <c:pt idx="49651">
                  <c:v>-0.155419</c:v>
                </c:pt>
                <c:pt idx="49652">
                  <c:v>-0.15335299999999999</c:v>
                </c:pt>
                <c:pt idx="49653">
                  <c:v>-0.15124899999999999</c:v>
                </c:pt>
                <c:pt idx="49654">
                  <c:v>-0.14910999999999999</c:v>
                </c:pt>
                <c:pt idx="49655">
                  <c:v>-0.14693899999999999</c:v>
                </c:pt>
                <c:pt idx="49656">
                  <c:v>-0.14473800000000001</c:v>
                </c:pt>
                <c:pt idx="49657">
                  <c:v>-0.14250599999999999</c:v>
                </c:pt>
                <c:pt idx="49658">
                  <c:v>-0.14024700000000001</c:v>
                </c:pt>
                <c:pt idx="49659">
                  <c:v>-0.13797100000000001</c:v>
                </c:pt>
                <c:pt idx="49660">
                  <c:v>-0.135682</c:v>
                </c:pt>
                <c:pt idx="49661">
                  <c:v>-0.13338</c:v>
                </c:pt>
                <c:pt idx="49662">
                  <c:v>-0.13106100000000001</c:v>
                </c:pt>
                <c:pt idx="49663">
                  <c:v>-0.12872</c:v>
                </c:pt>
                <c:pt idx="49664">
                  <c:v>-0.126358</c:v>
                </c:pt>
                <c:pt idx="49665">
                  <c:v>-0.123977</c:v>
                </c:pt>
                <c:pt idx="49666">
                  <c:v>-0.12157999999999999</c:v>
                </c:pt>
                <c:pt idx="49667">
                  <c:v>-0.119172</c:v>
                </c:pt>
                <c:pt idx="49668">
                  <c:v>-0.116753</c:v>
                </c:pt>
                <c:pt idx="49669">
                  <c:v>-0.114319</c:v>
                </c:pt>
                <c:pt idx="49670">
                  <c:v>-0.111873</c:v>
                </c:pt>
                <c:pt idx="49671">
                  <c:v>-0.10940900000000001</c:v>
                </c:pt>
                <c:pt idx="49672">
                  <c:v>-0.106905</c:v>
                </c:pt>
                <c:pt idx="49673">
                  <c:v>-0.10435999999999999</c:v>
                </c:pt>
                <c:pt idx="49674">
                  <c:v>-0.101803</c:v>
                </c:pt>
                <c:pt idx="49675">
                  <c:v>-9.9246699999999993E-2</c:v>
                </c:pt>
                <c:pt idx="49676">
                  <c:v>-9.6681699999999995E-2</c:v>
                </c:pt>
                <c:pt idx="49677">
                  <c:v>-9.4111200000000006E-2</c:v>
                </c:pt>
                <c:pt idx="49678">
                  <c:v>-9.1541899999999995E-2</c:v>
                </c:pt>
                <c:pt idx="49679">
                  <c:v>-8.8977899999999999E-2</c:v>
                </c:pt>
                <c:pt idx="49680">
                  <c:v>-8.6422499999999999E-2</c:v>
                </c:pt>
                <c:pt idx="49681">
                  <c:v>-8.3873900000000001E-2</c:v>
                </c:pt>
                <c:pt idx="49682">
                  <c:v>-8.1328399999999995E-2</c:v>
                </c:pt>
                <c:pt idx="49683">
                  <c:v>-7.8785499999999994E-2</c:v>
                </c:pt>
                <c:pt idx="49684">
                  <c:v>-7.6247099999999998E-2</c:v>
                </c:pt>
                <c:pt idx="49685">
                  <c:v>-7.3714199999999994E-2</c:v>
                </c:pt>
                <c:pt idx="49686">
                  <c:v>-7.1188899999999999E-2</c:v>
                </c:pt>
                <c:pt idx="49687">
                  <c:v>-6.8677000000000002E-2</c:v>
                </c:pt>
                <c:pt idx="49688">
                  <c:v>-6.6183400000000003E-2</c:v>
                </c:pt>
                <c:pt idx="49689">
                  <c:v>-6.3708500000000001E-2</c:v>
                </c:pt>
                <c:pt idx="49690">
                  <c:v>-6.12522E-2</c:v>
                </c:pt>
                <c:pt idx="49691">
                  <c:v>-5.8819099999999999E-2</c:v>
                </c:pt>
                <c:pt idx="49692">
                  <c:v>-5.64162E-2</c:v>
                </c:pt>
                <c:pt idx="49693">
                  <c:v>-5.4048899999999997E-2</c:v>
                </c:pt>
                <c:pt idx="49694">
                  <c:v>-5.1720799999999997E-2</c:v>
                </c:pt>
                <c:pt idx="49695">
                  <c:v>-4.9437099999999998E-2</c:v>
                </c:pt>
                <c:pt idx="49696">
                  <c:v>-4.7203599999999998E-2</c:v>
                </c:pt>
                <c:pt idx="49697">
                  <c:v>-4.50225E-2</c:v>
                </c:pt>
                <c:pt idx="49698">
                  <c:v>-4.2893199999999999E-2</c:v>
                </c:pt>
                <c:pt idx="49699">
                  <c:v>-4.0816600000000001E-2</c:v>
                </c:pt>
                <c:pt idx="49700">
                  <c:v>-3.87956E-2</c:v>
                </c:pt>
                <c:pt idx="49701">
                  <c:v>-3.6833699999999997E-2</c:v>
                </c:pt>
                <c:pt idx="49702">
                  <c:v>-3.4936799999999997E-2</c:v>
                </c:pt>
                <c:pt idx="49703">
                  <c:v>-3.3113700000000003E-2</c:v>
                </c:pt>
                <c:pt idx="49704">
                  <c:v>-3.1374800000000001E-2</c:v>
                </c:pt>
                <c:pt idx="49705">
                  <c:v>-2.9725999999999999E-2</c:v>
                </c:pt>
                <c:pt idx="49706">
                  <c:v>-2.81654E-2</c:v>
                </c:pt>
                <c:pt idx="49707">
                  <c:v>-2.6690800000000001E-2</c:v>
                </c:pt>
                <c:pt idx="49708">
                  <c:v>-2.53016E-2</c:v>
                </c:pt>
                <c:pt idx="49709">
                  <c:v>-2.3985200000000002E-2</c:v>
                </c:pt>
                <c:pt idx="49710">
                  <c:v>-2.27289E-2</c:v>
                </c:pt>
                <c:pt idx="49711">
                  <c:v>-2.155E-2</c:v>
                </c:pt>
                <c:pt idx="49712">
                  <c:v>-2.04674E-2</c:v>
                </c:pt>
                <c:pt idx="49713">
                  <c:v>-1.9474600000000002E-2</c:v>
                </c:pt>
                <c:pt idx="49714">
                  <c:v>-1.8568600000000001E-2</c:v>
                </c:pt>
                <c:pt idx="49715">
                  <c:v>-1.7758699999999999E-2</c:v>
                </c:pt>
                <c:pt idx="49716">
                  <c:v>-1.7052600000000001E-2</c:v>
                </c:pt>
                <c:pt idx="49717">
                  <c:v>-1.6452499999999998E-2</c:v>
                </c:pt>
                <c:pt idx="49718">
                  <c:v>-1.59574E-2</c:v>
                </c:pt>
                <c:pt idx="49719">
                  <c:v>-1.55681E-2</c:v>
                </c:pt>
                <c:pt idx="49720">
                  <c:v>-1.52877E-2</c:v>
                </c:pt>
                <c:pt idx="49721">
                  <c:v>-1.5117800000000001E-2</c:v>
                </c:pt>
                <c:pt idx="49722">
                  <c:v>-1.50598E-2</c:v>
                </c:pt>
                <c:pt idx="49723">
                  <c:v>-1.51174E-2</c:v>
                </c:pt>
                <c:pt idx="49724">
                  <c:v>-1.52941E-2</c:v>
                </c:pt>
                <c:pt idx="49725">
                  <c:v>-1.55908E-2</c:v>
                </c:pt>
                <c:pt idx="49726">
                  <c:v>-1.60077E-2</c:v>
                </c:pt>
                <c:pt idx="49727">
                  <c:v>-1.6546100000000001E-2</c:v>
                </c:pt>
                <c:pt idx="49728">
                  <c:v>-1.7208999999999999E-2</c:v>
                </c:pt>
                <c:pt idx="49729">
                  <c:v>-1.79992E-2</c:v>
                </c:pt>
                <c:pt idx="49730">
                  <c:v>-1.8918299999999999E-2</c:v>
                </c:pt>
                <c:pt idx="49731">
                  <c:v>-1.9965900000000002E-2</c:v>
                </c:pt>
                <c:pt idx="49732">
                  <c:v>-2.1142299999999999E-2</c:v>
                </c:pt>
                <c:pt idx="49733">
                  <c:v>-2.24484E-2</c:v>
                </c:pt>
                <c:pt idx="49734">
                  <c:v>-2.38827E-2</c:v>
                </c:pt>
                <c:pt idx="49735">
                  <c:v>-2.5440500000000001E-2</c:v>
                </c:pt>
                <c:pt idx="49736">
                  <c:v>-2.7120399999999999E-2</c:v>
                </c:pt>
                <c:pt idx="49737">
                  <c:v>-2.8925699999999999E-2</c:v>
                </c:pt>
                <c:pt idx="49738">
                  <c:v>-3.0856499999999999E-2</c:v>
                </c:pt>
                <c:pt idx="49739">
                  <c:v>-3.2909099999999997E-2</c:v>
                </c:pt>
                <c:pt idx="49740">
                  <c:v>-3.5083099999999999E-2</c:v>
                </c:pt>
                <c:pt idx="49741">
                  <c:v>-3.7380900000000002E-2</c:v>
                </c:pt>
                <c:pt idx="49742">
                  <c:v>-3.9804100000000002E-2</c:v>
                </c:pt>
                <c:pt idx="49743">
                  <c:v>-4.2351199999999999E-2</c:v>
                </c:pt>
                <c:pt idx="49744">
                  <c:v>-4.5018099999999998E-2</c:v>
                </c:pt>
                <c:pt idx="49745">
                  <c:v>-4.7800799999999997E-2</c:v>
                </c:pt>
                <c:pt idx="49746">
                  <c:v>-5.0694999999999997E-2</c:v>
                </c:pt>
                <c:pt idx="49747">
                  <c:v>-5.3695699999999999E-2</c:v>
                </c:pt>
                <c:pt idx="49748">
                  <c:v>-5.68006E-2</c:v>
                </c:pt>
                <c:pt idx="49749">
                  <c:v>-6.0008400000000003E-2</c:v>
                </c:pt>
                <c:pt idx="49750">
                  <c:v>-6.3317300000000007E-2</c:v>
                </c:pt>
                <c:pt idx="49751">
                  <c:v>-6.6722600000000007E-2</c:v>
                </c:pt>
                <c:pt idx="49752">
                  <c:v>-7.0217299999999996E-2</c:v>
                </c:pt>
                <c:pt idx="49753">
                  <c:v>-7.3795799999999995E-2</c:v>
                </c:pt>
                <c:pt idx="49754">
                  <c:v>-7.7453800000000003E-2</c:v>
                </c:pt>
                <c:pt idx="49755">
                  <c:v>-8.1186499999999995E-2</c:v>
                </c:pt>
                <c:pt idx="49756">
                  <c:v>-8.49882E-2</c:v>
                </c:pt>
                <c:pt idx="49757">
                  <c:v>-8.8853399999999999E-2</c:v>
                </c:pt>
                <c:pt idx="49758">
                  <c:v>-9.2776700000000004E-2</c:v>
                </c:pt>
                <c:pt idx="49759">
                  <c:v>-9.6754599999999996E-2</c:v>
                </c:pt>
                <c:pt idx="49760">
                  <c:v>-0.100785</c:v>
                </c:pt>
                <c:pt idx="49761">
                  <c:v>-0.104866</c:v>
                </c:pt>
                <c:pt idx="49762">
                  <c:v>-0.10899200000000001</c:v>
                </c:pt>
                <c:pt idx="49763">
                  <c:v>-0.11315699999999999</c:v>
                </c:pt>
                <c:pt idx="49764">
                  <c:v>-0.11736000000000001</c:v>
                </c:pt>
                <c:pt idx="49765">
                  <c:v>-0.121598</c:v>
                </c:pt>
                <c:pt idx="49766">
                  <c:v>-0.125865</c:v>
                </c:pt>
                <c:pt idx="49767">
                  <c:v>-0.130158</c:v>
                </c:pt>
                <c:pt idx="49768">
                  <c:v>-0.13447300000000001</c:v>
                </c:pt>
                <c:pt idx="49769">
                  <c:v>-0.13880700000000001</c:v>
                </c:pt>
                <c:pt idx="49770">
                  <c:v>-0.143155</c:v>
                </c:pt>
                <c:pt idx="49771">
                  <c:v>-0.14751400000000001</c:v>
                </c:pt>
                <c:pt idx="49772">
                  <c:v>-0.15187899999999999</c:v>
                </c:pt>
                <c:pt idx="49773">
                  <c:v>-0.156247</c:v>
                </c:pt>
                <c:pt idx="49774">
                  <c:v>-0.160612</c:v>
                </c:pt>
                <c:pt idx="49775">
                  <c:v>-0.16497000000000001</c:v>
                </c:pt>
                <c:pt idx="49776">
                  <c:v>-0.16931299999999999</c:v>
                </c:pt>
                <c:pt idx="49777">
                  <c:v>-0.17363400000000001</c:v>
                </c:pt>
                <c:pt idx="49778">
                  <c:v>-0.177929</c:v>
                </c:pt>
                <c:pt idx="49779">
                  <c:v>-0.182196</c:v>
                </c:pt>
                <c:pt idx="49780">
                  <c:v>-0.18642900000000001</c:v>
                </c:pt>
                <c:pt idx="49781">
                  <c:v>-0.19062000000000001</c:v>
                </c:pt>
                <c:pt idx="49782">
                  <c:v>-0.19476299999999999</c:v>
                </c:pt>
                <c:pt idx="49783">
                  <c:v>-0.198853</c:v>
                </c:pt>
                <c:pt idx="49784">
                  <c:v>-0.20288100000000001</c:v>
                </c:pt>
                <c:pt idx="49785">
                  <c:v>-0.206842</c:v>
                </c:pt>
                <c:pt idx="49786">
                  <c:v>-0.210732</c:v>
                </c:pt>
                <c:pt idx="49787">
                  <c:v>-0.21454999999999999</c:v>
                </c:pt>
                <c:pt idx="49788">
                  <c:v>-0.21829000000000001</c:v>
                </c:pt>
                <c:pt idx="49789">
                  <c:v>-0.22194800000000001</c:v>
                </c:pt>
                <c:pt idx="49790">
                  <c:v>-0.22551599999999999</c:v>
                </c:pt>
                <c:pt idx="49791">
                  <c:v>-0.228986</c:v>
                </c:pt>
                <c:pt idx="49792">
                  <c:v>-0.232353</c:v>
                </c:pt>
                <c:pt idx="49793">
                  <c:v>-0.23561299999999999</c:v>
                </c:pt>
                <c:pt idx="49794">
                  <c:v>-0.23876</c:v>
                </c:pt>
                <c:pt idx="49795">
                  <c:v>-0.241787</c:v>
                </c:pt>
                <c:pt idx="49796">
                  <c:v>-0.24468999999999999</c:v>
                </c:pt>
                <c:pt idx="49797">
                  <c:v>-0.24746899999999999</c:v>
                </c:pt>
                <c:pt idx="49798">
                  <c:v>-0.25012200000000001</c:v>
                </c:pt>
                <c:pt idx="49799">
                  <c:v>-0.25264599999999998</c:v>
                </c:pt>
                <c:pt idx="49800">
                  <c:v>-0.25503500000000001</c:v>
                </c:pt>
                <c:pt idx="49801">
                  <c:v>-0.25728600000000001</c:v>
                </c:pt>
                <c:pt idx="49802">
                  <c:v>-0.25939699999999999</c:v>
                </c:pt>
                <c:pt idx="49803">
                  <c:v>-0.26136300000000001</c:v>
                </c:pt>
                <c:pt idx="49804">
                  <c:v>-0.263181</c:v>
                </c:pt>
                <c:pt idx="49805">
                  <c:v>-0.264849</c:v>
                </c:pt>
                <c:pt idx="49806">
                  <c:v>-0.26637</c:v>
                </c:pt>
                <c:pt idx="49807">
                  <c:v>-0.26774300000000001</c:v>
                </c:pt>
                <c:pt idx="49808">
                  <c:v>-0.26896399999999998</c:v>
                </c:pt>
                <c:pt idx="49809">
                  <c:v>-0.27003100000000002</c:v>
                </c:pt>
                <c:pt idx="49810">
                  <c:v>-0.27094099999999999</c:v>
                </c:pt>
                <c:pt idx="49811">
                  <c:v>-0.27169199999999999</c:v>
                </c:pt>
                <c:pt idx="49812">
                  <c:v>-0.27227899999999999</c:v>
                </c:pt>
                <c:pt idx="49813">
                  <c:v>-0.27270100000000003</c:v>
                </c:pt>
                <c:pt idx="49814">
                  <c:v>-0.27295599999999998</c:v>
                </c:pt>
                <c:pt idx="49815">
                  <c:v>-0.27304499999999998</c:v>
                </c:pt>
                <c:pt idx="49816">
                  <c:v>-0.27296900000000002</c:v>
                </c:pt>
                <c:pt idx="49817">
                  <c:v>-0.272729</c:v>
                </c:pt>
                <c:pt idx="49818">
                  <c:v>-0.27232299999999998</c:v>
                </c:pt>
                <c:pt idx="49819">
                  <c:v>-0.27174999999999999</c:v>
                </c:pt>
                <c:pt idx="49820">
                  <c:v>-0.271013</c:v>
                </c:pt>
                <c:pt idx="49821">
                  <c:v>-0.27011099999999999</c:v>
                </c:pt>
                <c:pt idx="49822">
                  <c:v>-0.26904499999999998</c:v>
                </c:pt>
                <c:pt idx="49823">
                  <c:v>-0.267818</c:v>
                </c:pt>
                <c:pt idx="49824">
                  <c:v>-0.266432</c:v>
                </c:pt>
                <c:pt idx="49825">
                  <c:v>-0.26488899999999999</c:v>
                </c:pt>
                <c:pt idx="49826">
                  <c:v>-0.26318799999999998</c:v>
                </c:pt>
                <c:pt idx="49827">
                  <c:v>-0.26133099999999998</c:v>
                </c:pt>
                <c:pt idx="49828">
                  <c:v>-0.25931599999999999</c:v>
                </c:pt>
                <c:pt idx="49829">
                  <c:v>-0.25714399999999998</c:v>
                </c:pt>
                <c:pt idx="49830">
                  <c:v>-0.25481799999999999</c:v>
                </c:pt>
                <c:pt idx="49831">
                  <c:v>-0.25234099999999998</c:v>
                </c:pt>
                <c:pt idx="49832">
                  <c:v>-0.24971499999999999</c:v>
                </c:pt>
                <c:pt idx="49833">
                  <c:v>-0.24693899999999999</c:v>
                </c:pt>
                <c:pt idx="49834">
                  <c:v>-0.24401600000000001</c:v>
                </c:pt>
                <c:pt idx="49835">
                  <c:v>-0.240951</c:v>
                </c:pt>
                <c:pt idx="49836">
                  <c:v>-0.23774999999999999</c:v>
                </c:pt>
                <c:pt idx="49837">
                  <c:v>-0.23441799999999999</c:v>
                </c:pt>
                <c:pt idx="49838">
                  <c:v>-0.230957</c:v>
                </c:pt>
                <c:pt idx="49839">
                  <c:v>-0.22736899999999999</c:v>
                </c:pt>
                <c:pt idx="49840">
                  <c:v>-0.22365599999999999</c:v>
                </c:pt>
                <c:pt idx="49841">
                  <c:v>-0.21982399999999999</c:v>
                </c:pt>
                <c:pt idx="49842">
                  <c:v>-0.21587899999999999</c:v>
                </c:pt>
                <c:pt idx="49843">
                  <c:v>-0.21182500000000001</c:v>
                </c:pt>
                <c:pt idx="49844">
                  <c:v>-0.20766399999999999</c:v>
                </c:pt>
                <c:pt idx="49845">
                  <c:v>-0.203402</c:v>
                </c:pt>
                <c:pt idx="49846">
                  <c:v>-0.199043</c:v>
                </c:pt>
                <c:pt idx="49847">
                  <c:v>-0.19459299999999999</c:v>
                </c:pt>
                <c:pt idx="49848">
                  <c:v>-0.190055</c:v>
                </c:pt>
                <c:pt idx="49849">
                  <c:v>-0.18543299999999999</c:v>
                </c:pt>
                <c:pt idx="49850">
                  <c:v>-0.18073</c:v>
                </c:pt>
                <c:pt idx="49851">
                  <c:v>-0.175954</c:v>
                </c:pt>
                <c:pt idx="49852">
                  <c:v>-0.17110800000000001</c:v>
                </c:pt>
                <c:pt idx="49853">
                  <c:v>-0.16617999999999999</c:v>
                </c:pt>
                <c:pt idx="49854">
                  <c:v>-0.161164</c:v>
                </c:pt>
                <c:pt idx="49855">
                  <c:v>-0.156086</c:v>
                </c:pt>
                <c:pt idx="49856">
                  <c:v>-0.15096300000000001</c:v>
                </c:pt>
                <c:pt idx="49857">
                  <c:v>-0.145785</c:v>
                </c:pt>
                <c:pt idx="49858">
                  <c:v>-0.14055699999999999</c:v>
                </c:pt>
                <c:pt idx="49859">
                  <c:v>-0.13528899999999999</c:v>
                </c:pt>
                <c:pt idx="49860">
                  <c:v>-0.12998799999999999</c:v>
                </c:pt>
                <c:pt idx="49861">
                  <c:v>-0.124657</c:v>
                </c:pt>
                <c:pt idx="49862">
                  <c:v>-0.11930200000000001</c:v>
                </c:pt>
                <c:pt idx="49863">
                  <c:v>-0.113925</c:v>
                </c:pt>
                <c:pt idx="49864">
                  <c:v>-0.108528</c:v>
                </c:pt>
                <c:pt idx="49865">
                  <c:v>-0.103117</c:v>
                </c:pt>
                <c:pt idx="49866">
                  <c:v>-9.7697400000000004E-2</c:v>
                </c:pt>
                <c:pt idx="49867">
                  <c:v>-9.2274200000000001E-2</c:v>
                </c:pt>
                <c:pt idx="49868">
                  <c:v>-8.6853600000000003E-2</c:v>
                </c:pt>
                <c:pt idx="49869">
                  <c:v>-8.1442700000000007E-2</c:v>
                </c:pt>
                <c:pt idx="49870">
                  <c:v>-7.6047900000000002E-2</c:v>
                </c:pt>
                <c:pt idx="49871">
                  <c:v>-7.0675199999999994E-2</c:v>
                </c:pt>
                <c:pt idx="49872">
                  <c:v>-6.5331399999999998E-2</c:v>
                </c:pt>
                <c:pt idx="49873">
                  <c:v>-6.0023600000000003E-2</c:v>
                </c:pt>
                <c:pt idx="49874">
                  <c:v>-5.47587E-2</c:v>
                </c:pt>
                <c:pt idx="49875">
                  <c:v>-4.9541700000000001E-2</c:v>
                </c:pt>
                <c:pt idx="49876">
                  <c:v>-4.4376899999999997E-2</c:v>
                </c:pt>
                <c:pt idx="49877">
                  <c:v>-3.9269100000000001E-2</c:v>
                </c:pt>
                <c:pt idx="49878">
                  <c:v>-3.4223799999999999E-2</c:v>
                </c:pt>
                <c:pt idx="49879">
                  <c:v>-2.92451E-2</c:v>
                </c:pt>
                <c:pt idx="49880">
                  <c:v>-2.4335499999999999E-2</c:v>
                </c:pt>
                <c:pt idx="49881">
                  <c:v>-1.9496900000000001E-2</c:v>
                </c:pt>
                <c:pt idx="49882">
                  <c:v>-1.47329E-2</c:v>
                </c:pt>
                <c:pt idx="49883">
                  <c:v>-1.00482E-2</c:v>
                </c:pt>
                <c:pt idx="49884" formatCode="0.00E+00">
                  <c:v>-5.4478E-3</c:v>
                </c:pt>
                <c:pt idx="49885" formatCode="0.00E+00">
                  <c:v>-9.34803E-4</c:v>
                </c:pt>
                <c:pt idx="49886" formatCode="0.00E+00">
                  <c:v>3.4878600000000002E-3</c:v>
                </c:pt>
                <c:pt idx="49887" formatCode="0.00E+00">
                  <c:v>7.8170099999999992E-3</c:v>
                </c:pt>
                <c:pt idx="49888">
                  <c:v>1.20477E-2</c:v>
                </c:pt>
                <c:pt idx="49889">
                  <c:v>1.6173400000000001E-2</c:v>
                </c:pt>
                <c:pt idx="49890">
                  <c:v>2.02011E-2</c:v>
                </c:pt>
                <c:pt idx="49891">
                  <c:v>2.41491E-2</c:v>
                </c:pt>
                <c:pt idx="49892">
                  <c:v>2.8009900000000001E-2</c:v>
                </c:pt>
                <c:pt idx="49893">
                  <c:v>3.1760099999999999E-2</c:v>
                </c:pt>
                <c:pt idx="49894">
                  <c:v>3.5401500000000002E-2</c:v>
                </c:pt>
                <c:pt idx="49895">
                  <c:v>3.8941299999999998E-2</c:v>
                </c:pt>
                <c:pt idx="49896">
                  <c:v>4.2373000000000001E-2</c:v>
                </c:pt>
                <c:pt idx="49897">
                  <c:v>4.56902E-2</c:v>
                </c:pt>
                <c:pt idx="49898">
                  <c:v>4.8891799999999999E-2</c:v>
                </c:pt>
                <c:pt idx="49899">
                  <c:v>5.19779E-2</c:v>
                </c:pt>
                <c:pt idx="49900">
                  <c:v>5.4948499999999997E-2</c:v>
                </c:pt>
                <c:pt idx="49901">
                  <c:v>5.7803599999999997E-2</c:v>
                </c:pt>
                <c:pt idx="49902">
                  <c:v>6.0543100000000002E-2</c:v>
                </c:pt>
                <c:pt idx="49903">
                  <c:v>6.3166600000000003E-2</c:v>
                </c:pt>
                <c:pt idx="49904">
                  <c:v>6.5673200000000001E-2</c:v>
                </c:pt>
                <c:pt idx="49905">
                  <c:v>6.8061700000000003E-2</c:v>
                </c:pt>
                <c:pt idx="49906">
                  <c:v>7.0329199999999994E-2</c:v>
                </c:pt>
                <c:pt idx="49907">
                  <c:v>7.2471900000000006E-2</c:v>
                </c:pt>
                <c:pt idx="49908">
                  <c:v>7.44866E-2</c:v>
                </c:pt>
                <c:pt idx="49909">
                  <c:v>7.63707E-2</c:v>
                </c:pt>
                <c:pt idx="49910">
                  <c:v>7.8122899999999995E-2</c:v>
                </c:pt>
                <c:pt idx="49911">
                  <c:v>7.9743599999999998E-2</c:v>
                </c:pt>
                <c:pt idx="49912">
                  <c:v>8.1235100000000005E-2</c:v>
                </c:pt>
                <c:pt idx="49913">
                  <c:v>8.2599400000000003E-2</c:v>
                </c:pt>
                <c:pt idx="49914">
                  <c:v>8.3837599999999998E-2</c:v>
                </c:pt>
                <c:pt idx="49915">
                  <c:v>8.4950399999999995E-2</c:v>
                </c:pt>
                <c:pt idx="49916">
                  <c:v>8.5939000000000002E-2</c:v>
                </c:pt>
                <c:pt idx="49917">
                  <c:v>8.6804400000000004E-2</c:v>
                </c:pt>
                <c:pt idx="49918">
                  <c:v>8.7546700000000005E-2</c:v>
                </c:pt>
                <c:pt idx="49919">
                  <c:v>8.8168700000000003E-2</c:v>
                </c:pt>
                <c:pt idx="49920">
                  <c:v>8.8675100000000007E-2</c:v>
                </c:pt>
                <c:pt idx="49921">
                  <c:v>8.9069400000000007E-2</c:v>
                </c:pt>
                <c:pt idx="49922">
                  <c:v>8.9354100000000006E-2</c:v>
                </c:pt>
                <c:pt idx="49923">
                  <c:v>8.95315E-2</c:v>
                </c:pt>
                <c:pt idx="49924">
                  <c:v>8.9603299999999997E-2</c:v>
                </c:pt>
                <c:pt idx="49925">
                  <c:v>8.9569899999999994E-2</c:v>
                </c:pt>
                <c:pt idx="49926">
                  <c:v>8.9431499999999997E-2</c:v>
                </c:pt>
                <c:pt idx="49927">
                  <c:v>8.9190599999999995E-2</c:v>
                </c:pt>
                <c:pt idx="49928">
                  <c:v>8.8851899999999998E-2</c:v>
                </c:pt>
                <c:pt idx="49929">
                  <c:v>8.8418499999999997E-2</c:v>
                </c:pt>
                <c:pt idx="49930">
                  <c:v>8.7890999999999997E-2</c:v>
                </c:pt>
                <c:pt idx="49931">
                  <c:v>8.7269299999999994E-2</c:v>
                </c:pt>
                <c:pt idx="49932">
                  <c:v>8.65538E-2</c:v>
                </c:pt>
                <c:pt idx="49933">
                  <c:v>8.5746799999999998E-2</c:v>
                </c:pt>
                <c:pt idx="49934">
                  <c:v>8.4851899999999994E-2</c:v>
                </c:pt>
                <c:pt idx="49935">
                  <c:v>8.3873199999999995E-2</c:v>
                </c:pt>
                <c:pt idx="49936">
                  <c:v>8.2813700000000004E-2</c:v>
                </c:pt>
                <c:pt idx="49937">
                  <c:v>8.1675999999999999E-2</c:v>
                </c:pt>
                <c:pt idx="49938">
                  <c:v>8.04623E-2</c:v>
                </c:pt>
                <c:pt idx="49939">
                  <c:v>7.9175400000000007E-2</c:v>
                </c:pt>
                <c:pt idx="49940">
                  <c:v>7.7818700000000005E-2</c:v>
                </c:pt>
                <c:pt idx="49941">
                  <c:v>7.6395099999999994E-2</c:v>
                </c:pt>
                <c:pt idx="49942">
                  <c:v>7.4906799999999996E-2</c:v>
                </c:pt>
                <c:pt idx="49943">
                  <c:v>7.3356599999999994E-2</c:v>
                </c:pt>
                <c:pt idx="49944">
                  <c:v>7.1746599999999994E-2</c:v>
                </c:pt>
                <c:pt idx="49945">
                  <c:v>7.0078199999999993E-2</c:v>
                </c:pt>
                <c:pt idx="49946">
                  <c:v>6.8354499999999999E-2</c:v>
                </c:pt>
                <c:pt idx="49947">
                  <c:v>6.6580299999999995E-2</c:v>
                </c:pt>
                <c:pt idx="49948">
                  <c:v>6.4759300000000006E-2</c:v>
                </c:pt>
                <c:pt idx="49949">
                  <c:v>6.28943E-2</c:v>
                </c:pt>
                <c:pt idx="49950">
                  <c:v>6.0988000000000001E-2</c:v>
                </c:pt>
                <c:pt idx="49951">
                  <c:v>5.90416E-2</c:v>
                </c:pt>
                <c:pt idx="49952">
                  <c:v>5.7056599999999999E-2</c:v>
                </c:pt>
                <c:pt idx="49953">
                  <c:v>5.5035399999999998E-2</c:v>
                </c:pt>
                <c:pt idx="49954">
                  <c:v>5.29805E-2</c:v>
                </c:pt>
                <c:pt idx="49955">
                  <c:v>5.0893500000000001E-2</c:v>
                </c:pt>
                <c:pt idx="49956">
                  <c:v>4.8776899999999998E-2</c:v>
                </c:pt>
                <c:pt idx="49957">
                  <c:v>4.6636200000000003E-2</c:v>
                </c:pt>
                <c:pt idx="49958">
                  <c:v>4.4476799999999997E-2</c:v>
                </c:pt>
                <c:pt idx="49959">
                  <c:v>4.2301400000000003E-2</c:v>
                </c:pt>
                <c:pt idx="49960">
                  <c:v>4.0111399999999998E-2</c:v>
                </c:pt>
                <c:pt idx="49961">
                  <c:v>3.79081E-2</c:v>
                </c:pt>
                <c:pt idx="49962">
                  <c:v>3.5693099999999998E-2</c:v>
                </c:pt>
                <c:pt idx="49963">
                  <c:v>3.3467200000000003E-2</c:v>
                </c:pt>
                <c:pt idx="49964">
                  <c:v>3.1232800000000002E-2</c:v>
                </c:pt>
                <c:pt idx="49965">
                  <c:v>2.8994900000000001E-2</c:v>
                </c:pt>
                <c:pt idx="49966">
                  <c:v>2.6757599999999999E-2</c:v>
                </c:pt>
                <c:pt idx="49967">
                  <c:v>2.4521299999999999E-2</c:v>
                </c:pt>
                <c:pt idx="49968">
                  <c:v>2.22854E-2</c:v>
                </c:pt>
                <c:pt idx="49969">
                  <c:v>2.00498E-2</c:v>
                </c:pt>
                <c:pt idx="49970">
                  <c:v>1.7815500000000001E-2</c:v>
                </c:pt>
                <c:pt idx="49971">
                  <c:v>1.5584799999999999E-2</c:v>
                </c:pt>
                <c:pt idx="49972">
                  <c:v>1.33606E-2</c:v>
                </c:pt>
                <c:pt idx="49973">
                  <c:v>1.11456E-2</c:v>
                </c:pt>
                <c:pt idx="49974" formatCode="0.00E+00">
                  <c:v>8.9420999999999997E-3</c:v>
                </c:pt>
                <c:pt idx="49975" formatCode="0.00E+00">
                  <c:v>6.7512800000000001E-3</c:v>
                </c:pt>
                <c:pt idx="49976" formatCode="0.00E+00">
                  <c:v>4.5736400000000003E-3</c:v>
                </c:pt>
                <c:pt idx="49977" formatCode="0.00E+00">
                  <c:v>2.40968E-3</c:v>
                </c:pt>
                <c:pt idx="49978" formatCode="0.00E+00">
                  <c:v>2.5939600000000001E-4</c:v>
                </c:pt>
                <c:pt idx="49979" formatCode="0.00E+00">
                  <c:v>-1.8775599999999999E-3</c:v>
                </c:pt>
                <c:pt idx="49980" formatCode="0.00E+00">
                  <c:v>-4.0006900000000003E-3</c:v>
                </c:pt>
                <c:pt idx="49981" formatCode="0.00E+00">
                  <c:v>-6.10839E-3</c:v>
                </c:pt>
                <c:pt idx="49982" formatCode="0.00E+00">
                  <c:v>-8.1993299999999995E-3</c:v>
                </c:pt>
                <c:pt idx="49983">
                  <c:v>-1.0272699999999999E-2</c:v>
                </c:pt>
                <c:pt idx="49984">
                  <c:v>-1.23269E-2</c:v>
                </c:pt>
                <c:pt idx="49985">
                  <c:v>-1.43605E-2</c:v>
                </c:pt>
                <c:pt idx="49986">
                  <c:v>-1.6373200000000001E-2</c:v>
                </c:pt>
                <c:pt idx="49987">
                  <c:v>-1.8364800000000001E-2</c:v>
                </c:pt>
                <c:pt idx="49988">
                  <c:v>-2.0334999999999999E-2</c:v>
                </c:pt>
                <c:pt idx="49989">
                  <c:v>-2.2283799999999999E-2</c:v>
                </c:pt>
                <c:pt idx="49990">
                  <c:v>-2.42109E-2</c:v>
                </c:pt>
                <c:pt idx="49991">
                  <c:v>-2.6116299999999999E-2</c:v>
                </c:pt>
                <c:pt idx="49992">
                  <c:v>-2.80006E-2</c:v>
                </c:pt>
                <c:pt idx="49993">
                  <c:v>-2.9864499999999999E-2</c:v>
                </c:pt>
                <c:pt idx="49994">
                  <c:v>-3.1707800000000001E-2</c:v>
                </c:pt>
                <c:pt idx="49995">
                  <c:v>-3.3529499999999997E-2</c:v>
                </c:pt>
                <c:pt idx="49996">
                  <c:v>-3.53295E-2</c:v>
                </c:pt>
                <c:pt idx="49997">
                  <c:v>-3.7108000000000002E-2</c:v>
                </c:pt>
                <c:pt idx="49998">
                  <c:v>-3.8864799999999998E-2</c:v>
                </c:pt>
                <c:pt idx="49999">
                  <c:v>-4.0599700000000002E-2</c:v>
                </c:pt>
                <c:pt idx="50000">
                  <c:v>-4.2312099999999998E-2</c:v>
                </c:pt>
                <c:pt idx="50001">
                  <c:v>-4.4001600000000002E-2</c:v>
                </c:pt>
                <c:pt idx="50002">
                  <c:v>-4.5667199999999998E-2</c:v>
                </c:pt>
                <c:pt idx="50003">
                  <c:v>-4.7308000000000003E-2</c:v>
                </c:pt>
                <c:pt idx="50004">
                  <c:v>-4.89244E-2</c:v>
                </c:pt>
                <c:pt idx="50005">
                  <c:v>-5.0516600000000002E-2</c:v>
                </c:pt>
                <c:pt idx="50006">
                  <c:v>-5.20843E-2</c:v>
                </c:pt>
                <c:pt idx="50007">
                  <c:v>-5.3627399999999999E-2</c:v>
                </c:pt>
                <c:pt idx="50008">
                  <c:v>-5.5145300000000001E-2</c:v>
                </c:pt>
                <c:pt idx="50009">
                  <c:v>-5.66387E-2</c:v>
                </c:pt>
                <c:pt idx="50010">
                  <c:v>-5.8108800000000002E-2</c:v>
                </c:pt>
                <c:pt idx="50011">
                  <c:v>-5.9556100000000001E-2</c:v>
                </c:pt>
                <c:pt idx="50012">
                  <c:v>-6.0979999999999999E-2</c:v>
                </c:pt>
                <c:pt idx="50013">
                  <c:v>-6.23803E-2</c:v>
                </c:pt>
                <c:pt idx="50014">
                  <c:v>-6.3756599999999997E-2</c:v>
                </c:pt>
                <c:pt idx="50015">
                  <c:v>-6.5108700000000005E-2</c:v>
                </c:pt>
                <c:pt idx="50016">
                  <c:v>-6.6436599999999998E-2</c:v>
                </c:pt>
                <c:pt idx="50017">
                  <c:v>-6.7740999999999996E-2</c:v>
                </c:pt>
                <c:pt idx="50018">
                  <c:v>-6.9021799999999994E-2</c:v>
                </c:pt>
                <c:pt idx="50019">
                  <c:v>-7.0277900000000004E-2</c:v>
                </c:pt>
                <c:pt idx="50020">
                  <c:v>-7.1507600000000004E-2</c:v>
                </c:pt>
                <c:pt idx="50021">
                  <c:v>-7.27106E-2</c:v>
                </c:pt>
                <c:pt idx="50022">
                  <c:v>-7.38872E-2</c:v>
                </c:pt>
                <c:pt idx="50023">
                  <c:v>-7.5038300000000002E-2</c:v>
                </c:pt>
                <c:pt idx="50024">
                  <c:v>-7.61632E-2</c:v>
                </c:pt>
                <c:pt idx="50025">
                  <c:v>-7.7261099999999999E-2</c:v>
                </c:pt>
                <c:pt idx="50026">
                  <c:v>-7.8331200000000004E-2</c:v>
                </c:pt>
                <c:pt idx="50027">
                  <c:v>-7.9373399999999997E-2</c:v>
                </c:pt>
                <c:pt idx="50028">
                  <c:v>-8.0387899999999998E-2</c:v>
                </c:pt>
                <c:pt idx="50029">
                  <c:v>-8.1374299999999997E-2</c:v>
                </c:pt>
                <c:pt idx="50030">
                  <c:v>-8.2331699999999994E-2</c:v>
                </c:pt>
                <c:pt idx="50031">
                  <c:v>-8.32595E-2</c:v>
                </c:pt>
                <c:pt idx="50032">
                  <c:v>-8.4157099999999999E-2</c:v>
                </c:pt>
                <c:pt idx="50033">
                  <c:v>-8.5023899999999999E-2</c:v>
                </c:pt>
                <c:pt idx="50034">
                  <c:v>-8.58598E-2</c:v>
                </c:pt>
                <c:pt idx="50035">
                  <c:v>-8.6664599999999994E-2</c:v>
                </c:pt>
                <c:pt idx="50036">
                  <c:v>-8.7437200000000007E-2</c:v>
                </c:pt>
                <c:pt idx="50037">
                  <c:v>-8.8176199999999996E-2</c:v>
                </c:pt>
                <c:pt idx="50038">
                  <c:v>-8.8880200000000006E-2</c:v>
                </c:pt>
                <c:pt idx="50039">
                  <c:v>-8.9547699999999994E-2</c:v>
                </c:pt>
                <c:pt idx="50040">
                  <c:v>-9.0177800000000002E-2</c:v>
                </c:pt>
                <c:pt idx="50041">
                  <c:v>-9.0770400000000001E-2</c:v>
                </c:pt>
                <c:pt idx="50042">
                  <c:v>-9.1325000000000003E-2</c:v>
                </c:pt>
                <c:pt idx="50043">
                  <c:v>-9.1840400000000003E-2</c:v>
                </c:pt>
                <c:pt idx="50044">
                  <c:v>-9.2315700000000001E-2</c:v>
                </c:pt>
                <c:pt idx="50045">
                  <c:v>-9.2750100000000002E-2</c:v>
                </c:pt>
                <c:pt idx="50046">
                  <c:v>-9.3143000000000004E-2</c:v>
                </c:pt>
                <c:pt idx="50047">
                  <c:v>-9.3493599999999996E-2</c:v>
                </c:pt>
                <c:pt idx="50048">
                  <c:v>-9.3800300000000003E-2</c:v>
                </c:pt>
                <c:pt idx="50049">
                  <c:v>-9.4060900000000003E-2</c:v>
                </c:pt>
                <c:pt idx="50050">
                  <c:v>-9.42741E-2</c:v>
                </c:pt>
                <c:pt idx="50051">
                  <c:v>-9.4439700000000001E-2</c:v>
                </c:pt>
                <c:pt idx="50052">
                  <c:v>-9.4557799999999997E-2</c:v>
                </c:pt>
                <c:pt idx="50053">
                  <c:v>-9.4627000000000003E-2</c:v>
                </c:pt>
                <c:pt idx="50054">
                  <c:v>-9.4645599999999996E-2</c:v>
                </c:pt>
                <c:pt idx="50055">
                  <c:v>-9.4612299999999996E-2</c:v>
                </c:pt>
                <c:pt idx="50056">
                  <c:v>-9.4526499999999999E-2</c:v>
                </c:pt>
                <c:pt idx="50057">
                  <c:v>-9.4386399999999995E-2</c:v>
                </c:pt>
                <c:pt idx="50058">
                  <c:v>-9.4189099999999998E-2</c:v>
                </c:pt>
                <c:pt idx="50059">
                  <c:v>-9.3932299999999996E-2</c:v>
                </c:pt>
                <c:pt idx="50060">
                  <c:v>-9.36144E-2</c:v>
                </c:pt>
                <c:pt idx="50061">
                  <c:v>-9.3233899999999995E-2</c:v>
                </c:pt>
                <c:pt idx="50062">
                  <c:v>-9.2789200000000002E-2</c:v>
                </c:pt>
                <c:pt idx="50063">
                  <c:v>-9.2278700000000005E-2</c:v>
                </c:pt>
                <c:pt idx="50064">
                  <c:v>-9.1701400000000002E-2</c:v>
                </c:pt>
                <c:pt idx="50065">
                  <c:v>-9.1056799999999993E-2</c:v>
                </c:pt>
                <c:pt idx="50066">
                  <c:v>-9.0343900000000005E-2</c:v>
                </c:pt>
                <c:pt idx="50067">
                  <c:v>-8.9560799999999996E-2</c:v>
                </c:pt>
                <c:pt idx="50068">
                  <c:v>-8.8705800000000001E-2</c:v>
                </c:pt>
                <c:pt idx="50069">
                  <c:v>-8.7777599999999997E-2</c:v>
                </c:pt>
                <c:pt idx="50070">
                  <c:v>-8.6774799999999999E-2</c:v>
                </c:pt>
                <c:pt idx="50071">
                  <c:v>-8.5696599999999998E-2</c:v>
                </c:pt>
                <c:pt idx="50072">
                  <c:v>-8.4541400000000003E-2</c:v>
                </c:pt>
                <c:pt idx="50073">
                  <c:v>-8.3308199999999999E-2</c:v>
                </c:pt>
                <c:pt idx="50074">
                  <c:v>-8.1995799999999994E-2</c:v>
                </c:pt>
                <c:pt idx="50075">
                  <c:v>-8.0603599999999997E-2</c:v>
                </c:pt>
                <c:pt idx="50076">
                  <c:v>-7.9131000000000007E-2</c:v>
                </c:pt>
                <c:pt idx="50077">
                  <c:v>-7.7577699999999999E-2</c:v>
                </c:pt>
                <c:pt idx="50078">
                  <c:v>-7.5942899999999994E-2</c:v>
                </c:pt>
                <c:pt idx="50079">
                  <c:v>-7.4226E-2</c:v>
                </c:pt>
                <c:pt idx="50080">
                  <c:v>-7.2426199999999996E-2</c:v>
                </c:pt>
                <c:pt idx="50081">
                  <c:v>-7.05432E-2</c:v>
                </c:pt>
                <c:pt idx="50082">
                  <c:v>-6.8576300000000007E-2</c:v>
                </c:pt>
                <c:pt idx="50083">
                  <c:v>-6.6524700000000006E-2</c:v>
                </c:pt>
                <c:pt idx="50084">
                  <c:v>-6.4387299999999995E-2</c:v>
                </c:pt>
                <c:pt idx="50085">
                  <c:v>-6.2163700000000002E-2</c:v>
                </c:pt>
                <c:pt idx="50086">
                  <c:v>-5.9853499999999997E-2</c:v>
                </c:pt>
                <c:pt idx="50087">
                  <c:v>-5.7455800000000001E-2</c:v>
                </c:pt>
                <c:pt idx="50088">
                  <c:v>-5.49703E-2</c:v>
                </c:pt>
                <c:pt idx="50089">
                  <c:v>-5.2398E-2</c:v>
                </c:pt>
                <c:pt idx="50090">
                  <c:v>-4.9739199999999997E-2</c:v>
                </c:pt>
                <c:pt idx="50091">
                  <c:v>-4.6993699999999999E-2</c:v>
                </c:pt>
                <c:pt idx="50092">
                  <c:v>-4.4161499999999999E-2</c:v>
                </c:pt>
                <c:pt idx="50093">
                  <c:v>-4.1243700000000001E-2</c:v>
                </c:pt>
                <c:pt idx="50094">
                  <c:v>-3.8241299999999999E-2</c:v>
                </c:pt>
                <c:pt idx="50095">
                  <c:v>-3.51553E-2</c:v>
                </c:pt>
                <c:pt idx="50096">
                  <c:v>-3.1985899999999998E-2</c:v>
                </c:pt>
                <c:pt idx="50097">
                  <c:v>-2.8733600000000002E-2</c:v>
                </c:pt>
                <c:pt idx="50098">
                  <c:v>-2.5399000000000001E-2</c:v>
                </c:pt>
                <c:pt idx="50099">
                  <c:v>-2.1982999999999999E-2</c:v>
                </c:pt>
                <c:pt idx="50100">
                  <c:v>-1.8487099999999999E-2</c:v>
                </c:pt>
                <c:pt idx="50101">
                  <c:v>-1.49126E-2</c:v>
                </c:pt>
                <c:pt idx="50102">
                  <c:v>-1.12607E-2</c:v>
                </c:pt>
                <c:pt idx="50103" formatCode="0.00E+00">
                  <c:v>-7.5321499999999996E-3</c:v>
                </c:pt>
                <c:pt idx="50104" formatCode="0.00E+00">
                  <c:v>-3.7281800000000002E-3</c:v>
                </c:pt>
                <c:pt idx="50105" formatCode="0.00E+00">
                  <c:v>1.4951100000000001E-4</c:v>
                </c:pt>
                <c:pt idx="50106" formatCode="0.00E+00">
                  <c:v>4.0989199999999998E-3</c:v>
                </c:pt>
                <c:pt idx="50107" formatCode="0.00E+00">
                  <c:v>8.11804E-3</c:v>
                </c:pt>
                <c:pt idx="50108">
                  <c:v>1.2204899999999999E-2</c:v>
                </c:pt>
                <c:pt idx="50109">
                  <c:v>1.6357400000000001E-2</c:v>
                </c:pt>
                <c:pt idx="50110">
                  <c:v>2.0573399999999999E-2</c:v>
                </c:pt>
                <c:pt idx="50111">
                  <c:v>2.4850299999999999E-2</c:v>
                </c:pt>
                <c:pt idx="50112">
                  <c:v>2.9185300000000001E-2</c:v>
                </c:pt>
                <c:pt idx="50113">
                  <c:v>3.3575199999999999E-2</c:v>
                </c:pt>
                <c:pt idx="50114">
                  <c:v>3.8016500000000002E-2</c:v>
                </c:pt>
                <c:pt idx="50115">
                  <c:v>4.2506000000000002E-2</c:v>
                </c:pt>
                <c:pt idx="50116">
                  <c:v>4.7040400000000003E-2</c:v>
                </c:pt>
                <c:pt idx="50117">
                  <c:v>5.1616000000000002E-2</c:v>
                </c:pt>
                <c:pt idx="50118">
                  <c:v>5.6229800000000003E-2</c:v>
                </c:pt>
                <c:pt idx="50119">
                  <c:v>6.0879000000000003E-2</c:v>
                </c:pt>
                <c:pt idx="50120">
                  <c:v>6.5560599999999997E-2</c:v>
                </c:pt>
                <c:pt idx="50121">
                  <c:v>7.0271500000000001E-2</c:v>
                </c:pt>
                <c:pt idx="50122">
                  <c:v>7.5008500000000006E-2</c:v>
                </c:pt>
                <c:pt idx="50123">
                  <c:v>7.9768599999999995E-2</c:v>
                </c:pt>
                <c:pt idx="50124">
                  <c:v>8.4548300000000007E-2</c:v>
                </c:pt>
                <c:pt idx="50125">
                  <c:v>8.9344099999999996E-2</c:v>
                </c:pt>
                <c:pt idx="50126">
                  <c:v>9.4152200000000005E-2</c:v>
                </c:pt>
                <c:pt idx="50127">
                  <c:v>9.8968399999999998E-2</c:v>
                </c:pt>
                <c:pt idx="50128">
                  <c:v>0.10378900000000001</c:v>
                </c:pt>
                <c:pt idx="50129">
                  <c:v>0.108609</c:v>
                </c:pt>
                <c:pt idx="50130">
                  <c:v>0.113424</c:v>
                </c:pt>
                <c:pt idx="50131">
                  <c:v>0.11823</c:v>
                </c:pt>
                <c:pt idx="50132">
                  <c:v>0.12302200000000001</c:v>
                </c:pt>
                <c:pt idx="50133">
                  <c:v>0.12779499999999999</c:v>
                </c:pt>
                <c:pt idx="50134">
                  <c:v>0.132547</c:v>
                </c:pt>
                <c:pt idx="50135">
                  <c:v>0.13727200000000001</c:v>
                </c:pt>
                <c:pt idx="50136">
                  <c:v>0.14196600000000001</c:v>
                </c:pt>
                <c:pt idx="50137">
                  <c:v>0.14662600000000001</c:v>
                </c:pt>
                <c:pt idx="50138">
                  <c:v>0.15124799999999999</c:v>
                </c:pt>
                <c:pt idx="50139">
                  <c:v>0.15582499999999999</c:v>
                </c:pt>
                <c:pt idx="50140">
                  <c:v>0.160354</c:v>
                </c:pt>
                <c:pt idx="50141">
                  <c:v>0.164829</c:v>
                </c:pt>
                <c:pt idx="50142">
                  <c:v>0.16924800000000001</c:v>
                </c:pt>
                <c:pt idx="50143">
                  <c:v>0.17360400000000001</c:v>
                </c:pt>
                <c:pt idx="50144">
                  <c:v>0.177895</c:v>
                </c:pt>
                <c:pt idx="50145">
                  <c:v>0.182115</c:v>
                </c:pt>
                <c:pt idx="50146">
                  <c:v>0.18625900000000001</c:v>
                </c:pt>
                <c:pt idx="50147">
                  <c:v>0.19032299999999999</c:v>
                </c:pt>
                <c:pt idx="50148">
                  <c:v>0.194303</c:v>
                </c:pt>
                <c:pt idx="50149">
                  <c:v>0.19819300000000001</c:v>
                </c:pt>
                <c:pt idx="50150">
                  <c:v>0.201991</c:v>
                </c:pt>
                <c:pt idx="50151">
                  <c:v>0.20569299999999999</c:v>
                </c:pt>
                <c:pt idx="50152">
                  <c:v>0.20929300000000001</c:v>
                </c:pt>
                <c:pt idx="50153">
                  <c:v>0.212787</c:v>
                </c:pt>
                <c:pt idx="50154">
                  <c:v>0.216169</c:v>
                </c:pt>
                <c:pt idx="50155">
                  <c:v>0.21943599999999999</c:v>
                </c:pt>
                <c:pt idx="50156">
                  <c:v>0.222583</c:v>
                </c:pt>
                <c:pt idx="50157">
                  <c:v>0.225606</c:v>
                </c:pt>
                <c:pt idx="50158">
                  <c:v>0.22850200000000001</c:v>
                </c:pt>
                <c:pt idx="50159">
                  <c:v>0.231269</c:v>
                </c:pt>
                <c:pt idx="50160">
                  <c:v>0.233902</c:v>
                </c:pt>
                <c:pt idx="50161">
                  <c:v>0.2364</c:v>
                </c:pt>
                <c:pt idx="50162">
                  <c:v>0.238759</c:v>
                </c:pt>
                <c:pt idx="50163">
                  <c:v>0.240976</c:v>
                </c:pt>
                <c:pt idx="50164">
                  <c:v>0.24304799999999999</c:v>
                </c:pt>
                <c:pt idx="50165">
                  <c:v>0.244973</c:v>
                </c:pt>
                <c:pt idx="50166">
                  <c:v>0.24674699999999999</c:v>
                </c:pt>
                <c:pt idx="50167">
                  <c:v>0.24836800000000001</c:v>
                </c:pt>
                <c:pt idx="50168">
                  <c:v>0.249833</c:v>
                </c:pt>
                <c:pt idx="50169">
                  <c:v>0.25113999999999997</c:v>
                </c:pt>
                <c:pt idx="50170">
                  <c:v>0.25228699999999998</c:v>
                </c:pt>
                <c:pt idx="50171">
                  <c:v>0.25327300000000003</c:v>
                </c:pt>
                <c:pt idx="50172">
                  <c:v>0.25409500000000002</c:v>
                </c:pt>
                <c:pt idx="50173">
                  <c:v>0.25474999999999998</c:v>
                </c:pt>
                <c:pt idx="50174">
                  <c:v>0.25523800000000002</c:v>
                </c:pt>
                <c:pt idx="50175">
                  <c:v>0.25555699999999998</c:v>
                </c:pt>
                <c:pt idx="50176">
                  <c:v>0.25570700000000002</c:v>
                </c:pt>
                <c:pt idx="50177">
                  <c:v>0.255687</c:v>
                </c:pt>
                <c:pt idx="50178">
                  <c:v>0.25549500000000003</c:v>
                </c:pt>
                <c:pt idx="50179">
                  <c:v>0.25513000000000002</c:v>
                </c:pt>
                <c:pt idx="50180">
                  <c:v>0.25459199999999998</c:v>
                </c:pt>
                <c:pt idx="50181">
                  <c:v>0.25388100000000002</c:v>
                </c:pt>
                <c:pt idx="50182">
                  <c:v>0.252996</c:v>
                </c:pt>
                <c:pt idx="50183">
                  <c:v>0.25193700000000002</c:v>
                </c:pt>
                <c:pt idx="50184">
                  <c:v>0.25070399999999998</c:v>
                </c:pt>
                <c:pt idx="50185">
                  <c:v>0.24929699999999999</c:v>
                </c:pt>
                <c:pt idx="50186">
                  <c:v>0.24771599999999999</c:v>
                </c:pt>
                <c:pt idx="50187">
                  <c:v>0.24596399999999999</c:v>
                </c:pt>
                <c:pt idx="50188">
                  <c:v>0.24404100000000001</c:v>
                </c:pt>
                <c:pt idx="50189">
                  <c:v>0.24195</c:v>
                </c:pt>
                <c:pt idx="50190">
                  <c:v>0.23968999999999999</c:v>
                </c:pt>
                <c:pt idx="50191">
                  <c:v>0.237264</c:v>
                </c:pt>
                <c:pt idx="50192">
                  <c:v>0.23467299999999999</c:v>
                </c:pt>
                <c:pt idx="50193">
                  <c:v>0.23191999999999999</c:v>
                </c:pt>
                <c:pt idx="50194">
                  <c:v>0.22900599999999999</c:v>
                </c:pt>
                <c:pt idx="50195">
                  <c:v>0.225934</c:v>
                </c:pt>
                <c:pt idx="50196">
                  <c:v>0.22270599999999999</c:v>
                </c:pt>
                <c:pt idx="50197">
                  <c:v>0.21932599999999999</c:v>
                </c:pt>
                <c:pt idx="50198">
                  <c:v>0.21579799999999999</c:v>
                </c:pt>
                <c:pt idx="50199">
                  <c:v>0.21212400000000001</c:v>
                </c:pt>
                <c:pt idx="50200">
                  <c:v>0.20830699999999999</c:v>
                </c:pt>
                <c:pt idx="50201">
                  <c:v>0.20435200000000001</c:v>
                </c:pt>
                <c:pt idx="50202">
                  <c:v>0.200262</c:v>
                </c:pt>
                <c:pt idx="50203">
                  <c:v>0.19604199999999999</c:v>
                </c:pt>
                <c:pt idx="50204">
                  <c:v>0.191695</c:v>
                </c:pt>
                <c:pt idx="50205">
                  <c:v>0.187227</c:v>
                </c:pt>
                <c:pt idx="50206">
                  <c:v>0.182641</c:v>
                </c:pt>
                <c:pt idx="50207">
                  <c:v>0.17794199999999999</c:v>
                </c:pt>
                <c:pt idx="50208">
                  <c:v>0.17313300000000001</c:v>
                </c:pt>
                <c:pt idx="50209">
                  <c:v>0.16822100000000001</c:v>
                </c:pt>
                <c:pt idx="50210">
                  <c:v>0.16320799999999999</c:v>
                </c:pt>
                <c:pt idx="50211">
                  <c:v>0.15810099999999999</c:v>
                </c:pt>
                <c:pt idx="50212">
                  <c:v>0.15290500000000001</c:v>
                </c:pt>
                <c:pt idx="50213">
                  <c:v>0.14762700000000001</c:v>
                </c:pt>
                <c:pt idx="50214">
                  <c:v>0.14227200000000001</c:v>
                </c:pt>
                <c:pt idx="50215">
                  <c:v>0.13684399999999999</c:v>
                </c:pt>
                <c:pt idx="50216">
                  <c:v>0.13134999999999999</c:v>
                </c:pt>
                <c:pt idx="50217">
                  <c:v>0.12579599999999999</c:v>
                </c:pt>
                <c:pt idx="50218">
                  <c:v>0.120185</c:v>
                </c:pt>
                <c:pt idx="50219">
                  <c:v>0.114525</c:v>
                </c:pt>
                <c:pt idx="50220">
                  <c:v>0.108821</c:v>
                </c:pt>
                <c:pt idx="50221">
                  <c:v>0.103078</c:v>
                </c:pt>
                <c:pt idx="50222">
                  <c:v>9.7303399999999998E-2</c:v>
                </c:pt>
                <c:pt idx="50223">
                  <c:v>9.1502399999999998E-2</c:v>
                </c:pt>
                <c:pt idx="50224">
                  <c:v>8.5681400000000005E-2</c:v>
                </c:pt>
                <c:pt idx="50225">
                  <c:v>7.9846799999999996E-2</c:v>
                </c:pt>
                <c:pt idx="50226">
                  <c:v>7.4005000000000001E-2</c:v>
                </c:pt>
                <c:pt idx="50227">
                  <c:v>6.8162E-2</c:v>
                </c:pt>
                <c:pt idx="50228">
                  <c:v>6.23241E-2</c:v>
                </c:pt>
                <c:pt idx="50229">
                  <c:v>5.6498100000000002E-2</c:v>
                </c:pt>
                <c:pt idx="50230">
                  <c:v>5.0691E-2</c:v>
                </c:pt>
                <c:pt idx="50231">
                  <c:v>4.4909200000000003E-2</c:v>
                </c:pt>
                <c:pt idx="50232">
                  <c:v>3.9158400000000003E-2</c:v>
                </c:pt>
                <c:pt idx="50233">
                  <c:v>3.3443899999999999E-2</c:v>
                </c:pt>
                <c:pt idx="50234">
                  <c:v>2.77722E-2</c:v>
                </c:pt>
                <c:pt idx="50235">
                  <c:v>2.2150099999999999E-2</c:v>
                </c:pt>
                <c:pt idx="50236">
                  <c:v>1.6584000000000002E-2</c:v>
                </c:pt>
                <c:pt idx="50237">
                  <c:v>1.10799E-2</c:v>
                </c:pt>
                <c:pt idx="50238" formatCode="0.00E+00">
                  <c:v>5.6441699999999996E-3</c:v>
                </c:pt>
                <c:pt idx="50239" formatCode="0.00E+00">
                  <c:v>2.8328199999999999E-4</c:v>
                </c:pt>
                <c:pt idx="50240" formatCode="0.00E+00">
                  <c:v>-4.9960400000000002E-3</c:v>
                </c:pt>
                <c:pt idx="50241">
                  <c:v>-1.0187E-2</c:v>
                </c:pt>
                <c:pt idx="50242">
                  <c:v>-1.5283400000000001E-2</c:v>
                </c:pt>
                <c:pt idx="50243">
                  <c:v>-2.0279499999999999E-2</c:v>
                </c:pt>
                <c:pt idx="50244">
                  <c:v>-2.5170000000000001E-2</c:v>
                </c:pt>
                <c:pt idx="50245">
                  <c:v>-2.99501E-2</c:v>
                </c:pt>
                <c:pt idx="50246">
                  <c:v>-3.4614800000000001E-2</c:v>
                </c:pt>
                <c:pt idx="50247">
                  <c:v>-3.9158800000000001E-2</c:v>
                </c:pt>
                <c:pt idx="50248">
                  <c:v>-4.3576400000000001E-2</c:v>
                </c:pt>
                <c:pt idx="50249">
                  <c:v>-4.7861599999999997E-2</c:v>
                </c:pt>
                <c:pt idx="50250">
                  <c:v>-5.2008899999999997E-2</c:v>
                </c:pt>
                <c:pt idx="50251">
                  <c:v>-5.6013E-2</c:v>
                </c:pt>
                <c:pt idx="50252">
                  <c:v>-5.9868999999999999E-2</c:v>
                </c:pt>
                <c:pt idx="50253">
                  <c:v>-6.3572400000000001E-2</c:v>
                </c:pt>
                <c:pt idx="50254">
                  <c:v>-6.7119100000000001E-2</c:v>
                </c:pt>
                <c:pt idx="50255">
                  <c:v>-7.0504999999999998E-2</c:v>
                </c:pt>
                <c:pt idx="50256">
                  <c:v>-7.3726799999999995E-2</c:v>
                </c:pt>
                <c:pt idx="50257">
                  <c:v>-7.67819E-2</c:v>
                </c:pt>
                <c:pt idx="50258">
                  <c:v>-7.9667199999999994E-2</c:v>
                </c:pt>
                <c:pt idx="50259">
                  <c:v>-8.23792E-2</c:v>
                </c:pt>
                <c:pt idx="50260">
                  <c:v>-8.4914799999999999E-2</c:v>
                </c:pt>
                <c:pt idx="50261">
                  <c:v>-8.7271100000000004E-2</c:v>
                </c:pt>
                <c:pt idx="50262">
                  <c:v>-8.94451E-2</c:v>
                </c:pt>
                <c:pt idx="50263">
                  <c:v>-9.1434199999999993E-2</c:v>
                </c:pt>
                <c:pt idx="50264">
                  <c:v>-9.3235700000000005E-2</c:v>
                </c:pt>
                <c:pt idx="50265">
                  <c:v>-9.4847000000000001E-2</c:v>
                </c:pt>
                <c:pt idx="50266">
                  <c:v>-9.6265199999999995E-2</c:v>
                </c:pt>
                <c:pt idx="50267">
                  <c:v>-9.7487900000000002E-2</c:v>
                </c:pt>
                <c:pt idx="50268">
                  <c:v>-9.8513199999999995E-2</c:v>
                </c:pt>
                <c:pt idx="50269">
                  <c:v>-9.9339999999999998E-2</c:v>
                </c:pt>
                <c:pt idx="50270">
                  <c:v>-9.9967899999999998E-2</c:v>
                </c:pt>
                <c:pt idx="50271">
                  <c:v>-0.100397</c:v>
                </c:pt>
                <c:pt idx="50272">
                  <c:v>-0.10062500000000001</c:v>
                </c:pt>
                <c:pt idx="50273">
                  <c:v>-0.10065300000000001</c:v>
                </c:pt>
                <c:pt idx="50274">
                  <c:v>-0.10048</c:v>
                </c:pt>
                <c:pt idx="50275">
                  <c:v>-0.100107</c:v>
                </c:pt>
                <c:pt idx="50276">
                  <c:v>-9.9534600000000001E-2</c:v>
                </c:pt>
                <c:pt idx="50277">
                  <c:v>-9.8761500000000002E-2</c:v>
                </c:pt>
                <c:pt idx="50278">
                  <c:v>-9.7788600000000003E-2</c:v>
                </c:pt>
                <c:pt idx="50279">
                  <c:v>-9.6616300000000002E-2</c:v>
                </c:pt>
                <c:pt idx="50280">
                  <c:v>-9.5244999999999996E-2</c:v>
                </c:pt>
                <c:pt idx="50281">
                  <c:v>-9.3676300000000004E-2</c:v>
                </c:pt>
                <c:pt idx="50282">
                  <c:v>-9.1912300000000002E-2</c:v>
                </c:pt>
                <c:pt idx="50283">
                  <c:v>-8.99557E-2</c:v>
                </c:pt>
                <c:pt idx="50284">
                  <c:v>-8.7808700000000003E-2</c:v>
                </c:pt>
                <c:pt idx="50285">
                  <c:v>-8.5473199999999999E-2</c:v>
                </c:pt>
                <c:pt idx="50286">
                  <c:v>-8.2950999999999997E-2</c:v>
                </c:pt>
                <c:pt idx="50287">
                  <c:v>-8.0244499999999996E-2</c:v>
                </c:pt>
                <c:pt idx="50288">
                  <c:v>-7.7356300000000003E-2</c:v>
                </c:pt>
                <c:pt idx="50289">
                  <c:v>-7.4288800000000002E-2</c:v>
                </c:pt>
                <c:pt idx="50290">
                  <c:v>-7.1045200000000003E-2</c:v>
                </c:pt>
                <c:pt idx="50291">
                  <c:v>-6.7629400000000006E-2</c:v>
                </c:pt>
                <c:pt idx="50292">
                  <c:v>-6.40458E-2</c:v>
                </c:pt>
                <c:pt idx="50293">
                  <c:v>-6.0298600000000001E-2</c:v>
                </c:pt>
                <c:pt idx="50294">
                  <c:v>-5.6392499999999998E-2</c:v>
                </c:pt>
                <c:pt idx="50295">
                  <c:v>-5.2332700000000003E-2</c:v>
                </c:pt>
                <c:pt idx="50296">
                  <c:v>-4.8123899999999997E-2</c:v>
                </c:pt>
                <c:pt idx="50297">
                  <c:v>-4.37711E-2</c:v>
                </c:pt>
                <c:pt idx="50298">
                  <c:v>-3.92799E-2</c:v>
                </c:pt>
                <c:pt idx="50299">
                  <c:v>-3.4655400000000003E-2</c:v>
                </c:pt>
                <c:pt idx="50300">
                  <c:v>-2.9902399999999999E-2</c:v>
                </c:pt>
                <c:pt idx="50301">
                  <c:v>-2.5025800000000001E-2</c:v>
                </c:pt>
                <c:pt idx="50302">
                  <c:v>-2.0030800000000001E-2</c:v>
                </c:pt>
                <c:pt idx="50303">
                  <c:v>-1.49225E-2</c:v>
                </c:pt>
                <c:pt idx="50304" formatCode="0.00E+00">
                  <c:v>-9.7067000000000004E-3</c:v>
                </c:pt>
                <c:pt idx="50305" formatCode="0.00E+00">
                  <c:v>-4.3888800000000004E-3</c:v>
                </c:pt>
                <c:pt idx="50306" formatCode="0.00E+00">
                  <c:v>1.0251399999999999E-3</c:v>
                </c:pt>
                <c:pt idx="50307" formatCode="0.00E+00">
                  <c:v>6.5294899999999998E-3</c:v>
                </c:pt>
                <c:pt idx="50308">
                  <c:v>1.21183E-2</c:v>
                </c:pt>
                <c:pt idx="50309">
                  <c:v>1.77854E-2</c:v>
                </c:pt>
                <c:pt idx="50310">
                  <c:v>2.3524199999999999E-2</c:v>
                </c:pt>
                <c:pt idx="50311">
                  <c:v>2.9327300000000001E-2</c:v>
                </c:pt>
                <c:pt idx="50312">
                  <c:v>3.5187299999999998E-2</c:v>
                </c:pt>
                <c:pt idx="50313">
                  <c:v>4.1097700000000001E-2</c:v>
                </c:pt>
                <c:pt idx="50314">
                  <c:v>4.7052299999999998E-2</c:v>
                </c:pt>
                <c:pt idx="50315">
                  <c:v>5.3044599999999997E-2</c:v>
                </c:pt>
                <c:pt idx="50316">
                  <c:v>5.90679E-2</c:v>
                </c:pt>
                <c:pt idx="50317">
                  <c:v>6.5115800000000001E-2</c:v>
                </c:pt>
                <c:pt idx="50318">
                  <c:v>7.1181900000000006E-2</c:v>
                </c:pt>
                <c:pt idx="50319">
                  <c:v>7.7258999999999994E-2</c:v>
                </c:pt>
                <c:pt idx="50320">
                  <c:v>8.33401E-2</c:v>
                </c:pt>
                <c:pt idx="50321">
                  <c:v>8.9417800000000006E-2</c:v>
                </c:pt>
                <c:pt idx="50322">
                  <c:v>9.5485299999999995E-2</c:v>
                </c:pt>
                <c:pt idx="50323">
                  <c:v>0.101536</c:v>
                </c:pt>
                <c:pt idx="50324">
                  <c:v>0.10756400000000001</c:v>
                </c:pt>
                <c:pt idx="50325">
                  <c:v>0.113564</c:v>
                </c:pt>
                <c:pt idx="50326">
                  <c:v>0.11952699999999999</c:v>
                </c:pt>
                <c:pt idx="50327">
                  <c:v>0.125447</c:v>
                </c:pt>
                <c:pt idx="50328">
                  <c:v>0.13131699999999999</c:v>
                </c:pt>
                <c:pt idx="50329">
                  <c:v>0.13713</c:v>
                </c:pt>
                <c:pt idx="50330">
                  <c:v>0.14288000000000001</c:v>
                </c:pt>
                <c:pt idx="50331">
                  <c:v>0.148562</c:v>
                </c:pt>
                <c:pt idx="50332">
                  <c:v>0.154168</c:v>
                </c:pt>
                <c:pt idx="50333">
                  <c:v>0.159693</c:v>
                </c:pt>
                <c:pt idx="50334">
                  <c:v>0.16513</c:v>
                </c:pt>
                <c:pt idx="50335">
                  <c:v>0.17047300000000001</c:v>
                </c:pt>
                <c:pt idx="50336">
                  <c:v>0.17571600000000001</c:v>
                </c:pt>
                <c:pt idx="50337">
                  <c:v>0.18085300000000001</c:v>
                </c:pt>
                <c:pt idx="50338">
                  <c:v>0.18587899999999999</c:v>
                </c:pt>
                <c:pt idx="50339">
                  <c:v>0.19078899999999999</c:v>
                </c:pt>
                <c:pt idx="50340">
                  <c:v>0.195579</c:v>
                </c:pt>
                <c:pt idx="50341">
                  <c:v>0.200243</c:v>
                </c:pt>
                <c:pt idx="50342">
                  <c:v>0.20477799999999999</c:v>
                </c:pt>
                <c:pt idx="50343">
                  <c:v>0.209178</c:v>
                </c:pt>
                <c:pt idx="50344">
                  <c:v>0.21343999999999999</c:v>
                </c:pt>
                <c:pt idx="50345">
                  <c:v>0.217559</c:v>
                </c:pt>
                <c:pt idx="50346">
                  <c:v>0.22153100000000001</c:v>
                </c:pt>
                <c:pt idx="50347">
                  <c:v>0.225353</c:v>
                </c:pt>
                <c:pt idx="50348">
                  <c:v>0.229021</c:v>
                </c:pt>
                <c:pt idx="50349">
                  <c:v>0.23253099999999999</c:v>
                </c:pt>
                <c:pt idx="50350">
                  <c:v>0.23588000000000001</c:v>
                </c:pt>
                <c:pt idx="50351">
                  <c:v>0.239066</c:v>
                </c:pt>
                <c:pt idx="50352">
                  <c:v>0.24208499999999999</c:v>
                </c:pt>
                <c:pt idx="50353">
                  <c:v>0.24493400000000001</c:v>
                </c:pt>
                <c:pt idx="50354">
                  <c:v>0.247612</c:v>
                </c:pt>
                <c:pt idx="50355">
                  <c:v>0.25011699999999998</c:v>
                </c:pt>
                <c:pt idx="50356">
                  <c:v>0.25244499999999997</c:v>
                </c:pt>
                <c:pt idx="50357">
                  <c:v>0.25459700000000002</c:v>
                </c:pt>
                <c:pt idx="50358">
                  <c:v>0.25657099999999999</c:v>
                </c:pt>
                <c:pt idx="50359">
                  <c:v>0.25836500000000001</c:v>
                </c:pt>
                <c:pt idx="50360">
                  <c:v>0.25997900000000002</c:v>
                </c:pt>
                <c:pt idx="50361">
                  <c:v>0.26141199999999998</c:v>
                </c:pt>
                <c:pt idx="50362">
                  <c:v>0.26266400000000001</c:v>
                </c:pt>
                <c:pt idx="50363">
                  <c:v>0.263735</c:v>
                </c:pt>
                <c:pt idx="50364">
                  <c:v>0.264625</c:v>
                </c:pt>
                <c:pt idx="50365">
                  <c:v>0.26533299999999999</c:v>
                </c:pt>
                <c:pt idx="50366">
                  <c:v>0.26585999999999999</c:v>
                </c:pt>
                <c:pt idx="50367">
                  <c:v>0.266206</c:v>
                </c:pt>
                <c:pt idx="50368">
                  <c:v>0.266374</c:v>
                </c:pt>
                <c:pt idx="50369">
                  <c:v>0.26636300000000002</c:v>
                </c:pt>
                <c:pt idx="50370">
                  <c:v>0.266177</c:v>
                </c:pt>
                <c:pt idx="50371">
                  <c:v>0.26581500000000002</c:v>
                </c:pt>
                <c:pt idx="50372">
                  <c:v>0.26528000000000002</c:v>
                </c:pt>
                <c:pt idx="50373">
                  <c:v>0.26457399999999998</c:v>
                </c:pt>
                <c:pt idx="50374">
                  <c:v>0.26369799999999999</c:v>
                </c:pt>
                <c:pt idx="50375">
                  <c:v>0.26265500000000003</c:v>
                </c:pt>
                <c:pt idx="50376">
                  <c:v>0.26144699999999998</c:v>
                </c:pt>
                <c:pt idx="50377">
                  <c:v>0.260077</c:v>
                </c:pt>
                <c:pt idx="50378">
                  <c:v>0.25854899999999997</c:v>
                </c:pt>
                <c:pt idx="50379">
                  <c:v>0.25686500000000001</c:v>
                </c:pt>
                <c:pt idx="50380">
                  <c:v>0.25502999999999998</c:v>
                </c:pt>
                <c:pt idx="50381">
                  <c:v>0.25304599999999999</c:v>
                </c:pt>
                <c:pt idx="50382">
                  <c:v>0.250919</c:v>
                </c:pt>
                <c:pt idx="50383">
                  <c:v>0.24865100000000001</c:v>
                </c:pt>
                <c:pt idx="50384">
                  <c:v>0.246249</c:v>
                </c:pt>
                <c:pt idx="50385">
                  <c:v>0.24371499999999999</c:v>
                </c:pt>
                <c:pt idx="50386">
                  <c:v>0.24105599999999999</c:v>
                </c:pt>
                <c:pt idx="50387">
                  <c:v>0.23827499999999999</c:v>
                </c:pt>
                <c:pt idx="50388">
                  <c:v>0.235376</c:v>
                </c:pt>
                <c:pt idx="50389">
                  <c:v>0.23236399999999999</c:v>
                </c:pt>
                <c:pt idx="50390">
                  <c:v>0.229244</c:v>
                </c:pt>
                <c:pt idx="50391">
                  <c:v>0.22602</c:v>
                </c:pt>
                <c:pt idx="50392">
                  <c:v>0.22269900000000001</c:v>
                </c:pt>
                <c:pt idx="50393">
                  <c:v>0.21928500000000001</c:v>
                </c:pt>
                <c:pt idx="50394">
                  <c:v>0.215783</c:v>
                </c:pt>
                <c:pt idx="50395">
                  <c:v>0.212201</c:v>
                </c:pt>
                <c:pt idx="50396">
                  <c:v>0.208541</c:v>
                </c:pt>
                <c:pt idx="50397">
                  <c:v>0.20481199999999999</c:v>
                </c:pt>
                <c:pt idx="50398">
                  <c:v>0.201019</c:v>
                </c:pt>
                <c:pt idx="50399">
                  <c:v>0.19716600000000001</c:v>
                </c:pt>
                <c:pt idx="50400">
                  <c:v>0.19326099999999999</c:v>
                </c:pt>
                <c:pt idx="50401">
                  <c:v>0.189308</c:v>
                </c:pt>
                <c:pt idx="50402">
                  <c:v>0.18531300000000001</c:v>
                </c:pt>
                <c:pt idx="50403">
                  <c:v>0.181283</c:v>
                </c:pt>
                <c:pt idx="50404">
                  <c:v>0.17722199999999999</c:v>
                </c:pt>
                <c:pt idx="50405">
                  <c:v>0.17313700000000001</c:v>
                </c:pt>
                <c:pt idx="50406">
                  <c:v>0.16903299999999999</c:v>
                </c:pt>
                <c:pt idx="50407">
                  <c:v>0.16491700000000001</c:v>
                </c:pt>
                <c:pt idx="50408">
                  <c:v>0.16079399999999999</c:v>
                </c:pt>
                <c:pt idx="50409">
                  <c:v>0.156668</c:v>
                </c:pt>
                <c:pt idx="50410">
                  <c:v>0.15254699999999999</c:v>
                </c:pt>
                <c:pt idx="50411">
                  <c:v>0.14843600000000001</c:v>
                </c:pt>
                <c:pt idx="50412">
                  <c:v>0.144341</c:v>
                </c:pt>
                <c:pt idx="50413">
                  <c:v>0.140267</c:v>
                </c:pt>
                <c:pt idx="50414">
                  <c:v>0.13622000000000001</c:v>
                </c:pt>
                <c:pt idx="50415">
                  <c:v>0.13220499999999999</c:v>
                </c:pt>
                <c:pt idx="50416">
                  <c:v>0.12822800000000001</c:v>
                </c:pt>
                <c:pt idx="50417">
                  <c:v>0.124293</c:v>
                </c:pt>
                <c:pt idx="50418">
                  <c:v>0.120405</c:v>
                </c:pt>
                <c:pt idx="50419">
                  <c:v>0.11656999999999999</c:v>
                </c:pt>
                <c:pt idx="50420">
                  <c:v>0.112792</c:v>
                </c:pt>
                <c:pt idx="50421">
                  <c:v>0.10907600000000001</c:v>
                </c:pt>
                <c:pt idx="50422">
                  <c:v>0.10542700000000001</c:v>
                </c:pt>
                <c:pt idx="50423">
                  <c:v>0.10185</c:v>
                </c:pt>
                <c:pt idx="50424">
                  <c:v>9.8347799999999999E-2</c:v>
                </c:pt>
                <c:pt idx="50425">
                  <c:v>9.4925899999999994E-2</c:v>
                </c:pt>
                <c:pt idx="50426">
                  <c:v>9.1587699999999994E-2</c:v>
                </c:pt>
                <c:pt idx="50427">
                  <c:v>8.8336899999999996E-2</c:v>
                </c:pt>
                <c:pt idx="50428">
                  <c:v>8.5177000000000003E-2</c:v>
                </c:pt>
                <c:pt idx="50429">
                  <c:v>8.2111500000000004E-2</c:v>
                </c:pt>
                <c:pt idx="50430">
                  <c:v>7.9144000000000006E-2</c:v>
                </c:pt>
                <c:pt idx="50431">
                  <c:v>7.6277600000000001E-2</c:v>
                </c:pt>
                <c:pt idx="50432">
                  <c:v>7.3515499999999998E-2</c:v>
                </c:pt>
                <c:pt idx="50433">
                  <c:v>7.0860500000000007E-2</c:v>
                </c:pt>
                <c:pt idx="50434">
                  <c:v>6.8315399999999998E-2</c:v>
                </c:pt>
                <c:pt idx="50435">
                  <c:v>6.5882700000000002E-2</c:v>
                </c:pt>
                <c:pt idx="50436">
                  <c:v>6.3564700000000002E-2</c:v>
                </c:pt>
                <c:pt idx="50437">
                  <c:v>6.1363000000000001E-2</c:v>
                </c:pt>
                <c:pt idx="50438">
                  <c:v>5.9278999999999998E-2</c:v>
                </c:pt>
                <c:pt idx="50439">
                  <c:v>5.7313999999999997E-2</c:v>
                </c:pt>
                <c:pt idx="50440">
                  <c:v>5.54698E-2</c:v>
                </c:pt>
                <c:pt idx="50441">
                  <c:v>5.3747799999999998E-2</c:v>
                </c:pt>
                <c:pt idx="50442">
                  <c:v>5.2148800000000002E-2</c:v>
                </c:pt>
                <c:pt idx="50443">
                  <c:v>5.0673700000000002E-2</c:v>
                </c:pt>
                <c:pt idx="50444">
                  <c:v>4.9322999999999999E-2</c:v>
                </c:pt>
                <c:pt idx="50445">
                  <c:v>4.8096800000000002E-2</c:v>
                </c:pt>
                <c:pt idx="50446">
                  <c:v>4.69947E-2</c:v>
                </c:pt>
                <c:pt idx="50447">
                  <c:v>4.6016700000000001E-2</c:v>
                </c:pt>
                <c:pt idx="50448">
                  <c:v>4.5162899999999999E-2</c:v>
                </c:pt>
                <c:pt idx="50449">
                  <c:v>4.4433599999999997E-2</c:v>
                </c:pt>
                <c:pt idx="50450">
                  <c:v>4.3828499999999999E-2</c:v>
                </c:pt>
                <c:pt idx="50451">
                  <c:v>4.3347400000000001E-2</c:v>
                </c:pt>
                <c:pt idx="50452">
                  <c:v>4.2988800000000001E-2</c:v>
                </c:pt>
                <c:pt idx="50453">
                  <c:v>4.2750299999999998E-2</c:v>
                </c:pt>
                <c:pt idx="50454">
                  <c:v>4.2629500000000001E-2</c:v>
                </c:pt>
                <c:pt idx="50455">
                  <c:v>4.2624700000000001E-2</c:v>
                </c:pt>
                <c:pt idx="50456">
                  <c:v>4.2734099999999997E-2</c:v>
                </c:pt>
                <c:pt idx="50457">
                  <c:v>4.2955300000000002E-2</c:v>
                </c:pt>
                <c:pt idx="50458">
                  <c:v>4.3286199999999997E-2</c:v>
                </c:pt>
                <c:pt idx="50459">
                  <c:v>4.3724499999999999E-2</c:v>
                </c:pt>
                <c:pt idx="50460">
                  <c:v>4.4268000000000002E-2</c:v>
                </c:pt>
                <c:pt idx="50461">
                  <c:v>4.4914000000000003E-2</c:v>
                </c:pt>
                <c:pt idx="50462">
                  <c:v>4.5659499999999999E-2</c:v>
                </c:pt>
                <c:pt idx="50463">
                  <c:v>4.6501500000000001E-2</c:v>
                </c:pt>
                <c:pt idx="50464">
                  <c:v>4.7436600000000002E-2</c:v>
                </c:pt>
                <c:pt idx="50465">
                  <c:v>4.8461400000000002E-2</c:v>
                </c:pt>
                <c:pt idx="50466">
                  <c:v>4.9572199999999997E-2</c:v>
                </c:pt>
                <c:pt idx="50467">
                  <c:v>5.0765400000000002E-2</c:v>
                </c:pt>
                <c:pt idx="50468">
                  <c:v>5.20375E-2</c:v>
                </c:pt>
                <c:pt idx="50469">
                  <c:v>5.33847E-2</c:v>
                </c:pt>
                <c:pt idx="50470">
                  <c:v>5.4802999999999998E-2</c:v>
                </c:pt>
                <c:pt idx="50471">
                  <c:v>5.6288499999999998E-2</c:v>
                </c:pt>
                <c:pt idx="50472">
                  <c:v>5.7837199999999998E-2</c:v>
                </c:pt>
                <c:pt idx="50473">
                  <c:v>5.9444900000000002E-2</c:v>
                </c:pt>
                <c:pt idx="50474">
                  <c:v>6.1107099999999998E-2</c:v>
                </c:pt>
                <c:pt idx="50475">
                  <c:v>6.28195E-2</c:v>
                </c:pt>
                <c:pt idx="50476">
                  <c:v>6.4577300000000004E-2</c:v>
                </c:pt>
                <c:pt idx="50477">
                  <c:v>6.6375900000000002E-2</c:v>
                </c:pt>
                <c:pt idx="50478">
                  <c:v>6.8210699999999999E-2</c:v>
                </c:pt>
                <c:pt idx="50479">
                  <c:v>7.0076600000000003E-2</c:v>
                </c:pt>
                <c:pt idx="50480">
                  <c:v>7.1968299999999999E-2</c:v>
                </c:pt>
                <c:pt idx="50481">
                  <c:v>7.3880899999999999E-2</c:v>
                </c:pt>
                <c:pt idx="50482">
                  <c:v>7.5809699999999994E-2</c:v>
                </c:pt>
                <c:pt idx="50483">
                  <c:v>7.7750200000000005E-2</c:v>
                </c:pt>
                <c:pt idx="50484">
                  <c:v>7.9697500000000004E-2</c:v>
                </c:pt>
                <c:pt idx="50485">
                  <c:v>8.1646899999999994E-2</c:v>
                </c:pt>
                <c:pt idx="50486">
                  <c:v>8.3593399999999998E-2</c:v>
                </c:pt>
                <c:pt idx="50487">
                  <c:v>8.55321E-2</c:v>
                </c:pt>
                <c:pt idx="50488">
                  <c:v>8.7458099999999997E-2</c:v>
                </c:pt>
                <c:pt idx="50489">
                  <c:v>8.9366500000000001E-2</c:v>
                </c:pt>
                <c:pt idx="50490">
                  <c:v>9.12525E-2</c:v>
                </c:pt>
                <c:pt idx="50491">
                  <c:v>9.3111299999999994E-2</c:v>
                </c:pt>
                <c:pt idx="50492">
                  <c:v>9.49382E-2</c:v>
                </c:pt>
                <c:pt idx="50493">
                  <c:v>9.6728800000000004E-2</c:v>
                </c:pt>
                <c:pt idx="50494">
                  <c:v>9.8478899999999994E-2</c:v>
                </c:pt>
                <c:pt idx="50495">
                  <c:v>0.100184</c:v>
                </c:pt>
                <c:pt idx="50496">
                  <c:v>0.101841</c:v>
                </c:pt>
                <c:pt idx="50497">
                  <c:v>0.10344399999999999</c:v>
                </c:pt>
                <c:pt idx="50498">
                  <c:v>0.104992</c:v>
                </c:pt>
                <c:pt idx="50499">
                  <c:v>0.106478</c:v>
                </c:pt>
                <c:pt idx="50500">
                  <c:v>0.1079</c:v>
                </c:pt>
                <c:pt idx="50501">
                  <c:v>0.109254</c:v>
                </c:pt>
                <c:pt idx="50502">
                  <c:v>0.110536</c:v>
                </c:pt>
                <c:pt idx="50503">
                  <c:v>0.111744</c:v>
                </c:pt>
                <c:pt idx="50504">
                  <c:v>0.112874</c:v>
                </c:pt>
                <c:pt idx="50505">
                  <c:v>0.113923</c:v>
                </c:pt>
                <c:pt idx="50506">
                  <c:v>0.114888</c:v>
                </c:pt>
                <c:pt idx="50507">
                  <c:v>0.11576599999999999</c:v>
                </c:pt>
                <c:pt idx="50508">
                  <c:v>0.116554</c:v>
                </c:pt>
                <c:pt idx="50509">
                  <c:v>0.11725099999999999</c:v>
                </c:pt>
                <c:pt idx="50510">
                  <c:v>0.117853</c:v>
                </c:pt>
                <c:pt idx="50511">
                  <c:v>0.11835900000000001</c:v>
                </c:pt>
                <c:pt idx="50512">
                  <c:v>0.118767</c:v>
                </c:pt>
                <c:pt idx="50513">
                  <c:v>0.119075</c:v>
                </c:pt>
                <c:pt idx="50514">
                  <c:v>0.119283</c:v>
                </c:pt>
                <c:pt idx="50515">
                  <c:v>0.11938799999999999</c:v>
                </c:pt>
                <c:pt idx="50516">
                  <c:v>0.11939</c:v>
                </c:pt>
                <c:pt idx="50517">
                  <c:v>0.11928800000000001</c:v>
                </c:pt>
                <c:pt idx="50518">
                  <c:v>0.11908000000000001</c:v>
                </c:pt>
                <c:pt idx="50519">
                  <c:v>0.118768</c:v>
                </c:pt>
                <c:pt idx="50520">
                  <c:v>0.11835</c:v>
                </c:pt>
                <c:pt idx="50521">
                  <c:v>0.117828</c:v>
                </c:pt>
                <c:pt idx="50522">
                  <c:v>0.117202</c:v>
                </c:pt>
                <c:pt idx="50523">
                  <c:v>0.11647100000000001</c:v>
                </c:pt>
                <c:pt idx="50524">
                  <c:v>0.115636</c:v>
                </c:pt>
                <c:pt idx="50525">
                  <c:v>0.11469799999999999</c:v>
                </c:pt>
                <c:pt idx="50526">
                  <c:v>0.113658</c:v>
                </c:pt>
                <c:pt idx="50527">
                  <c:v>0.11251700000000001</c:v>
                </c:pt>
                <c:pt idx="50528">
                  <c:v>0.111277</c:v>
                </c:pt>
                <c:pt idx="50529">
                  <c:v>0.109939</c:v>
                </c:pt>
                <c:pt idx="50530">
                  <c:v>0.108504</c:v>
                </c:pt>
                <c:pt idx="50531">
                  <c:v>0.106975</c:v>
                </c:pt>
                <c:pt idx="50532">
                  <c:v>0.105354</c:v>
                </c:pt>
                <c:pt idx="50533">
                  <c:v>0.103642</c:v>
                </c:pt>
                <c:pt idx="50534">
                  <c:v>0.101843</c:v>
                </c:pt>
                <c:pt idx="50535">
                  <c:v>9.9959599999999996E-2</c:v>
                </c:pt>
                <c:pt idx="50536">
                  <c:v>9.7993800000000006E-2</c:v>
                </c:pt>
                <c:pt idx="50537">
                  <c:v>9.5948800000000001E-2</c:v>
                </c:pt>
                <c:pt idx="50538">
                  <c:v>9.38277E-2</c:v>
                </c:pt>
                <c:pt idx="50539">
                  <c:v>9.1633900000000004E-2</c:v>
                </c:pt>
                <c:pt idx="50540">
                  <c:v>8.9371000000000006E-2</c:v>
                </c:pt>
                <c:pt idx="50541">
                  <c:v>8.7042599999999998E-2</c:v>
                </c:pt>
                <c:pt idx="50542">
                  <c:v>8.4652900000000003E-2</c:v>
                </c:pt>
                <c:pt idx="50543">
                  <c:v>8.2206100000000004E-2</c:v>
                </c:pt>
                <c:pt idx="50544">
                  <c:v>7.9706399999999997E-2</c:v>
                </c:pt>
                <c:pt idx="50545">
                  <c:v>7.7158000000000004E-2</c:v>
                </c:pt>
                <c:pt idx="50546">
                  <c:v>7.4564699999999998E-2</c:v>
                </c:pt>
                <c:pt idx="50547">
                  <c:v>7.19307E-2</c:v>
                </c:pt>
                <c:pt idx="50548">
                  <c:v>6.9260699999999994E-2</c:v>
                </c:pt>
                <c:pt idx="50549">
                  <c:v>6.6559699999999999E-2</c:v>
                </c:pt>
                <c:pt idx="50550">
                  <c:v>6.3833100000000004E-2</c:v>
                </c:pt>
                <c:pt idx="50551">
                  <c:v>6.1086099999999997E-2</c:v>
                </c:pt>
                <c:pt idx="50552">
                  <c:v>5.8323699999999999E-2</c:v>
                </c:pt>
                <c:pt idx="50553">
                  <c:v>5.5550200000000001E-2</c:v>
                </c:pt>
                <c:pt idx="50554">
                  <c:v>5.2770499999999998E-2</c:v>
                </c:pt>
                <c:pt idx="50555">
                  <c:v>4.9989699999999998E-2</c:v>
                </c:pt>
                <c:pt idx="50556">
                  <c:v>4.7213100000000001E-2</c:v>
                </c:pt>
                <c:pt idx="50557">
                  <c:v>4.4445400000000003E-2</c:v>
                </c:pt>
                <c:pt idx="50558">
                  <c:v>4.1691800000000001E-2</c:v>
                </c:pt>
                <c:pt idx="50559">
                  <c:v>3.8957400000000003E-2</c:v>
                </c:pt>
                <c:pt idx="50560">
                  <c:v>3.62472E-2</c:v>
                </c:pt>
                <c:pt idx="50561">
                  <c:v>3.3566499999999999E-2</c:v>
                </c:pt>
                <c:pt idx="50562">
                  <c:v>3.0920400000000001E-2</c:v>
                </c:pt>
                <c:pt idx="50563">
                  <c:v>2.8313899999999999E-2</c:v>
                </c:pt>
                <c:pt idx="50564">
                  <c:v>2.5751799999999998E-2</c:v>
                </c:pt>
                <c:pt idx="50565">
                  <c:v>2.32389E-2</c:v>
                </c:pt>
                <c:pt idx="50566">
                  <c:v>2.0780099999999999E-2</c:v>
                </c:pt>
                <c:pt idx="50567">
                  <c:v>1.8380299999999999E-2</c:v>
                </c:pt>
                <c:pt idx="50568">
                  <c:v>1.6044300000000001E-2</c:v>
                </c:pt>
                <c:pt idx="50569">
                  <c:v>1.3776800000000001E-2</c:v>
                </c:pt>
                <c:pt idx="50570">
                  <c:v>1.1582200000000001E-2</c:v>
                </c:pt>
                <c:pt idx="50571" formatCode="0.00E+00">
                  <c:v>9.4647399999999993E-3</c:v>
                </c:pt>
                <c:pt idx="50572" formatCode="0.00E+00">
                  <c:v>7.4292899999999999E-3</c:v>
                </c:pt>
                <c:pt idx="50573" formatCode="0.00E+00">
                  <c:v>5.4807199999999997E-3</c:v>
                </c:pt>
                <c:pt idx="50574" formatCode="0.00E+00">
                  <c:v>3.6233200000000002E-3</c:v>
                </c:pt>
                <c:pt idx="50575" formatCode="0.00E+00">
                  <c:v>1.86093E-3</c:v>
                </c:pt>
                <c:pt idx="50576" formatCode="0.00E+00">
                  <c:v>1.9753899999999999E-4</c:v>
                </c:pt>
                <c:pt idx="50577" formatCode="0.00E+00">
                  <c:v>-1.3626599999999999E-3</c:v>
                </c:pt>
                <c:pt idx="50578" formatCode="0.00E+00">
                  <c:v>-2.8157400000000002E-3</c:v>
                </c:pt>
                <c:pt idx="50579" formatCode="0.00E+00">
                  <c:v>-4.15819E-3</c:v>
                </c:pt>
                <c:pt idx="50580" formatCode="0.00E+00">
                  <c:v>-5.3866699999999997E-3</c:v>
                </c:pt>
                <c:pt idx="50581" formatCode="0.00E+00">
                  <c:v>-6.4980200000000002E-3</c:v>
                </c:pt>
                <c:pt idx="50582" formatCode="0.00E+00">
                  <c:v>-7.4891000000000003E-3</c:v>
                </c:pt>
                <c:pt idx="50583" formatCode="0.00E+00">
                  <c:v>-8.3570399999999996E-3</c:v>
                </c:pt>
                <c:pt idx="50584" formatCode="0.00E+00">
                  <c:v>-9.0993800000000007E-3</c:v>
                </c:pt>
                <c:pt idx="50585" formatCode="0.00E+00">
                  <c:v>-9.7139500000000007E-3</c:v>
                </c:pt>
                <c:pt idx="50586">
                  <c:v>-1.0198499999999999E-2</c:v>
                </c:pt>
                <c:pt idx="50587">
                  <c:v>-1.05506E-2</c:v>
                </c:pt>
                <c:pt idx="50588">
                  <c:v>-1.07676E-2</c:v>
                </c:pt>
                <c:pt idx="50589">
                  <c:v>-1.08472E-2</c:v>
                </c:pt>
                <c:pt idx="50590">
                  <c:v>-1.07884E-2</c:v>
                </c:pt>
                <c:pt idx="50591">
                  <c:v>-1.0591E-2</c:v>
                </c:pt>
                <c:pt idx="50592">
                  <c:v>-1.0253999999999999E-2</c:v>
                </c:pt>
                <c:pt idx="50593" formatCode="0.00E+00">
                  <c:v>-9.7765899999999999E-3</c:v>
                </c:pt>
                <c:pt idx="50594" formatCode="0.00E+00">
                  <c:v>-9.1583199999999993E-3</c:v>
                </c:pt>
                <c:pt idx="50595" formatCode="0.00E+00">
                  <c:v>-8.3991299999999994E-3</c:v>
                </c:pt>
                <c:pt idx="50596" formatCode="0.00E+00">
                  <c:v>-7.4991399999999996E-3</c:v>
                </c:pt>
                <c:pt idx="50597" formatCode="0.00E+00">
                  <c:v>-6.4586899999999996E-3</c:v>
                </c:pt>
                <c:pt idx="50598" formatCode="0.00E+00">
                  <c:v>-5.2783999999999999E-3</c:v>
                </c:pt>
                <c:pt idx="50599" formatCode="0.00E+00">
                  <c:v>-3.9591299999999999E-3</c:v>
                </c:pt>
                <c:pt idx="50600" formatCode="0.00E+00">
                  <c:v>-2.5018699999999998E-3</c:v>
                </c:pt>
                <c:pt idx="50601" formatCode="0.00E+00">
                  <c:v>-9.0787300000000001E-4</c:v>
                </c:pt>
                <c:pt idx="50602" formatCode="0.00E+00">
                  <c:v>8.2116199999999996E-4</c:v>
                </c:pt>
                <c:pt idx="50603" formatCode="0.00E+00">
                  <c:v>2.6832499999999999E-3</c:v>
                </c:pt>
                <c:pt idx="50604" formatCode="0.00E+00">
                  <c:v>4.6762599999999998E-3</c:v>
                </c:pt>
                <c:pt idx="50605" formatCode="0.00E+00">
                  <c:v>6.79804E-3</c:v>
                </c:pt>
                <c:pt idx="50606" formatCode="0.00E+00">
                  <c:v>9.0463399999999999E-3</c:v>
                </c:pt>
                <c:pt idx="50607">
                  <c:v>1.1418599999999999E-2</c:v>
                </c:pt>
                <c:pt idx="50608">
                  <c:v>1.39116E-2</c:v>
                </c:pt>
                <c:pt idx="50609">
                  <c:v>1.65224E-2</c:v>
                </c:pt>
                <c:pt idx="50610">
                  <c:v>1.9247799999999999E-2</c:v>
                </c:pt>
                <c:pt idx="50611">
                  <c:v>2.2084699999999999E-2</c:v>
                </c:pt>
                <c:pt idx="50612">
                  <c:v>2.5029599999999999E-2</c:v>
                </c:pt>
                <c:pt idx="50613">
                  <c:v>2.8078800000000001E-2</c:v>
                </c:pt>
                <c:pt idx="50614">
                  <c:v>3.1228499999999999E-2</c:v>
                </c:pt>
                <c:pt idx="50615">
                  <c:v>3.4474499999999998E-2</c:v>
                </c:pt>
                <c:pt idx="50616">
                  <c:v>3.7812900000000003E-2</c:v>
                </c:pt>
                <c:pt idx="50617">
                  <c:v>4.1239100000000001E-2</c:v>
                </c:pt>
                <c:pt idx="50618">
                  <c:v>4.4748499999999997E-2</c:v>
                </c:pt>
                <c:pt idx="50619">
                  <c:v>4.8336400000000002E-2</c:v>
                </c:pt>
                <c:pt idx="50620">
                  <c:v>5.1998099999999998E-2</c:v>
                </c:pt>
                <c:pt idx="50621">
                  <c:v>5.5728699999999999E-2</c:v>
                </c:pt>
                <c:pt idx="50622">
                  <c:v>5.9522899999999997E-2</c:v>
                </c:pt>
                <c:pt idx="50623">
                  <c:v>6.3375399999999998E-2</c:v>
                </c:pt>
                <c:pt idx="50624">
                  <c:v>6.7280499999999993E-2</c:v>
                </c:pt>
                <c:pt idx="50625">
                  <c:v>7.1232199999999996E-2</c:v>
                </c:pt>
                <c:pt idx="50626">
                  <c:v>7.5225100000000003E-2</c:v>
                </c:pt>
                <c:pt idx="50627">
                  <c:v>7.9253500000000004E-2</c:v>
                </c:pt>
                <c:pt idx="50628">
                  <c:v>8.3311700000000002E-2</c:v>
                </c:pt>
                <c:pt idx="50629">
                  <c:v>8.7394200000000005E-2</c:v>
                </c:pt>
                <c:pt idx="50630">
                  <c:v>9.1495000000000007E-2</c:v>
                </c:pt>
                <c:pt idx="50631">
                  <c:v>9.5607999999999999E-2</c:v>
                </c:pt>
                <c:pt idx="50632">
                  <c:v>9.9727300000000005E-2</c:v>
                </c:pt>
                <c:pt idx="50633">
                  <c:v>0.10384699999999999</c:v>
                </c:pt>
                <c:pt idx="50634">
                  <c:v>0.107961</c:v>
                </c:pt>
                <c:pt idx="50635">
                  <c:v>0.112064</c:v>
                </c:pt>
                <c:pt idx="50636">
                  <c:v>0.116148</c:v>
                </c:pt>
                <c:pt idx="50637">
                  <c:v>0.120209</c:v>
                </c:pt>
                <c:pt idx="50638">
                  <c:v>0.124241</c:v>
                </c:pt>
                <c:pt idx="50639">
                  <c:v>0.12823699999999999</c:v>
                </c:pt>
                <c:pt idx="50640">
                  <c:v>0.132191</c:v>
                </c:pt>
                <c:pt idx="50641">
                  <c:v>0.136099</c:v>
                </c:pt>
                <c:pt idx="50642">
                  <c:v>0.13995299999999999</c:v>
                </c:pt>
                <c:pt idx="50643">
                  <c:v>0.14374999999999999</c:v>
                </c:pt>
                <c:pt idx="50644">
                  <c:v>0.147483</c:v>
                </c:pt>
                <c:pt idx="50645">
                  <c:v>0.151147</c:v>
                </c:pt>
                <c:pt idx="50646">
                  <c:v>0.15473700000000001</c:v>
                </c:pt>
                <c:pt idx="50647">
                  <c:v>0.158248</c:v>
                </c:pt>
                <c:pt idx="50648">
                  <c:v>0.16167400000000001</c:v>
                </c:pt>
                <c:pt idx="50649">
                  <c:v>0.16501099999999999</c:v>
                </c:pt>
                <c:pt idx="50650">
                  <c:v>0.16825300000000001</c:v>
                </c:pt>
                <c:pt idx="50651">
                  <c:v>0.17139499999999999</c:v>
                </c:pt>
                <c:pt idx="50652">
                  <c:v>0.174433</c:v>
                </c:pt>
                <c:pt idx="50653">
                  <c:v>0.17736099999999999</c:v>
                </c:pt>
                <c:pt idx="50654">
                  <c:v>0.180177</c:v>
                </c:pt>
                <c:pt idx="50655">
                  <c:v>0.18287500000000001</c:v>
                </c:pt>
                <c:pt idx="50656">
                  <c:v>0.18545200000000001</c:v>
                </c:pt>
                <c:pt idx="50657">
                  <c:v>0.18790399999999999</c:v>
                </c:pt>
                <c:pt idx="50658">
                  <c:v>0.19022800000000001</c:v>
                </c:pt>
                <c:pt idx="50659">
                  <c:v>0.19242000000000001</c:v>
                </c:pt>
                <c:pt idx="50660">
                  <c:v>0.19447600000000001</c:v>
                </c:pt>
                <c:pt idx="50661">
                  <c:v>0.19639499999999999</c:v>
                </c:pt>
                <c:pt idx="50662">
                  <c:v>0.19817199999999999</c:v>
                </c:pt>
                <c:pt idx="50663">
                  <c:v>0.19980500000000001</c:v>
                </c:pt>
                <c:pt idx="50664">
                  <c:v>0.201292</c:v>
                </c:pt>
                <c:pt idx="50665">
                  <c:v>0.20263</c:v>
                </c:pt>
                <c:pt idx="50666">
                  <c:v>0.203817</c:v>
                </c:pt>
                <c:pt idx="50667">
                  <c:v>0.20485200000000001</c:v>
                </c:pt>
                <c:pt idx="50668">
                  <c:v>0.205733</c:v>
                </c:pt>
                <c:pt idx="50669">
                  <c:v>0.206458</c:v>
                </c:pt>
                <c:pt idx="50670">
                  <c:v>0.20702499999999999</c:v>
                </c:pt>
                <c:pt idx="50671">
                  <c:v>0.20743400000000001</c:v>
                </c:pt>
                <c:pt idx="50672">
                  <c:v>0.20768300000000001</c:v>
                </c:pt>
                <c:pt idx="50673">
                  <c:v>0.20777200000000001</c:v>
                </c:pt>
                <c:pt idx="50674">
                  <c:v>0.207701</c:v>
                </c:pt>
                <c:pt idx="50675">
                  <c:v>0.20746899999999999</c:v>
                </c:pt>
                <c:pt idx="50676">
                  <c:v>0.20707700000000001</c:v>
                </c:pt>
                <c:pt idx="50677">
                  <c:v>0.20652499999999999</c:v>
                </c:pt>
                <c:pt idx="50678">
                  <c:v>0.205813</c:v>
                </c:pt>
                <c:pt idx="50679">
                  <c:v>0.20494299999999999</c:v>
                </c:pt>
                <c:pt idx="50680">
                  <c:v>0.20391400000000001</c:v>
                </c:pt>
                <c:pt idx="50681">
                  <c:v>0.20272899999999999</c:v>
                </c:pt>
                <c:pt idx="50682">
                  <c:v>0.20138800000000001</c:v>
                </c:pt>
                <c:pt idx="50683">
                  <c:v>0.19989399999999999</c:v>
                </c:pt>
                <c:pt idx="50684">
                  <c:v>0.19824800000000001</c:v>
                </c:pt>
                <c:pt idx="50685">
                  <c:v>0.19645199999999999</c:v>
                </c:pt>
                <c:pt idx="50686">
                  <c:v>0.19450799999999999</c:v>
                </c:pt>
                <c:pt idx="50687">
                  <c:v>0.19241900000000001</c:v>
                </c:pt>
                <c:pt idx="50688">
                  <c:v>0.19018499999999999</c:v>
                </c:pt>
                <c:pt idx="50689">
                  <c:v>0.18781100000000001</c:v>
                </c:pt>
                <c:pt idx="50690">
                  <c:v>0.18529799999999999</c:v>
                </c:pt>
                <c:pt idx="50691">
                  <c:v>0.18264900000000001</c:v>
                </c:pt>
                <c:pt idx="50692">
                  <c:v>0.179868</c:v>
                </c:pt>
                <c:pt idx="50693">
                  <c:v>0.176958</c:v>
                </c:pt>
                <c:pt idx="50694">
                  <c:v>0.17392199999999999</c:v>
                </c:pt>
                <c:pt idx="50695">
                  <c:v>0.170765</c:v>
                </c:pt>
                <c:pt idx="50696">
                  <c:v>0.167489</c:v>
                </c:pt>
                <c:pt idx="50697">
                  <c:v>0.16409799999999999</c:v>
                </c:pt>
                <c:pt idx="50698">
                  <c:v>0.16059599999999999</c:v>
                </c:pt>
                <c:pt idx="50699">
                  <c:v>0.15698799999999999</c:v>
                </c:pt>
                <c:pt idx="50700">
                  <c:v>0.153278</c:v>
                </c:pt>
                <c:pt idx="50701">
                  <c:v>0.14946999999999999</c:v>
                </c:pt>
                <c:pt idx="50702">
                  <c:v>0.145568</c:v>
                </c:pt>
                <c:pt idx="50703">
                  <c:v>0.14157700000000001</c:v>
                </c:pt>
                <c:pt idx="50704">
                  <c:v>0.13750200000000001</c:v>
                </c:pt>
                <c:pt idx="50705">
                  <c:v>0.13334699999999999</c:v>
                </c:pt>
                <c:pt idx="50706">
                  <c:v>0.12911700000000001</c:v>
                </c:pt>
                <c:pt idx="50707">
                  <c:v>0.124817</c:v>
                </c:pt>
                <c:pt idx="50708">
                  <c:v>0.120451</c:v>
                </c:pt>
                <c:pt idx="50709">
                  <c:v>0.116024</c:v>
                </c:pt>
                <c:pt idx="50710">
                  <c:v>0.111542</c:v>
                </c:pt>
                <c:pt idx="50711">
                  <c:v>0.10700900000000001</c:v>
                </c:pt>
                <c:pt idx="50712">
                  <c:v>0.10242999999999999</c:v>
                </c:pt>
                <c:pt idx="50713">
                  <c:v>9.7810400000000006E-2</c:v>
                </c:pt>
                <c:pt idx="50714">
                  <c:v>9.3154500000000001E-2</c:v>
                </c:pt>
                <c:pt idx="50715">
                  <c:v>8.8467500000000004E-2</c:v>
                </c:pt>
                <c:pt idx="50716">
                  <c:v>8.3754800000000004E-2</c:v>
                </c:pt>
                <c:pt idx="50717">
                  <c:v>7.9021400000000006E-2</c:v>
                </c:pt>
                <c:pt idx="50718">
                  <c:v>7.4271799999999999E-2</c:v>
                </c:pt>
                <c:pt idx="50719">
                  <c:v>6.9510699999999995E-2</c:v>
                </c:pt>
                <c:pt idx="50720">
                  <c:v>6.4742999999999995E-2</c:v>
                </c:pt>
                <c:pt idx="50721">
                  <c:v>5.9973899999999997E-2</c:v>
                </c:pt>
                <c:pt idx="50722">
                  <c:v>5.5208300000000002E-2</c:v>
                </c:pt>
                <c:pt idx="50723">
                  <c:v>5.0451099999999999E-2</c:v>
                </c:pt>
                <c:pt idx="50724">
                  <c:v>4.5707299999999999E-2</c:v>
                </c:pt>
                <c:pt idx="50725">
                  <c:v>4.0981900000000002E-2</c:v>
                </c:pt>
                <c:pt idx="50726">
                  <c:v>3.6279699999999998E-2</c:v>
                </c:pt>
                <c:pt idx="50727">
                  <c:v>3.1605300000000003E-2</c:v>
                </c:pt>
                <c:pt idx="50728">
                  <c:v>2.6962900000000001E-2</c:v>
                </c:pt>
                <c:pt idx="50729">
                  <c:v>2.2357200000000001E-2</c:v>
                </c:pt>
                <c:pt idx="50730">
                  <c:v>1.7793300000000001E-2</c:v>
                </c:pt>
                <c:pt idx="50731">
                  <c:v>1.3276100000000001E-2</c:v>
                </c:pt>
                <c:pt idx="50732" formatCode="0.00E+00">
                  <c:v>8.8107499999999991E-3</c:v>
                </c:pt>
                <c:pt idx="50733" formatCode="0.00E+00">
                  <c:v>4.4018099999999999E-3</c:v>
                </c:pt>
                <c:pt idx="50734" formatCode="0.00E+00">
                  <c:v>5.3090999999999997E-5</c:v>
                </c:pt>
                <c:pt idx="50735" formatCode="0.00E+00">
                  <c:v>-4.2319899999999997E-3</c:v>
                </c:pt>
                <c:pt idx="50736" formatCode="0.00E+00">
                  <c:v>-8.4495100000000004E-3</c:v>
                </c:pt>
                <c:pt idx="50737">
                  <c:v>-1.25954E-2</c:v>
                </c:pt>
                <c:pt idx="50738">
                  <c:v>-1.6666199999999999E-2</c:v>
                </c:pt>
                <c:pt idx="50739">
                  <c:v>-2.06585E-2</c:v>
                </c:pt>
                <c:pt idx="50740">
                  <c:v>-2.4568699999999999E-2</c:v>
                </c:pt>
                <c:pt idx="50741">
                  <c:v>-2.83938E-2</c:v>
                </c:pt>
                <c:pt idx="50742">
                  <c:v>-3.2130699999999998E-2</c:v>
                </c:pt>
                <c:pt idx="50743">
                  <c:v>-3.5776500000000003E-2</c:v>
                </c:pt>
                <c:pt idx="50744">
                  <c:v>-3.9328000000000002E-2</c:v>
                </c:pt>
                <c:pt idx="50745">
                  <c:v>-4.2782599999999997E-2</c:v>
                </c:pt>
                <c:pt idx="50746">
                  <c:v>-4.6137600000000001E-2</c:v>
                </c:pt>
                <c:pt idx="50747">
                  <c:v>-4.9390799999999999E-2</c:v>
                </c:pt>
                <c:pt idx="50748">
                  <c:v>-5.2540099999999999E-2</c:v>
                </c:pt>
                <c:pt idx="50749">
                  <c:v>-5.5583500000000001E-2</c:v>
                </c:pt>
                <c:pt idx="50750">
                  <c:v>-5.8518899999999999E-2</c:v>
                </c:pt>
                <c:pt idx="50751">
                  <c:v>-6.1344599999999999E-2</c:v>
                </c:pt>
                <c:pt idx="50752">
                  <c:v>-6.4059099999999994E-2</c:v>
                </c:pt>
                <c:pt idx="50753">
                  <c:v>-6.6660800000000006E-2</c:v>
                </c:pt>
                <c:pt idx="50754">
                  <c:v>-6.9147899999999998E-2</c:v>
                </c:pt>
                <c:pt idx="50755">
                  <c:v>-7.1519100000000002E-2</c:v>
                </c:pt>
                <c:pt idx="50756">
                  <c:v>-7.3773400000000003E-2</c:v>
                </c:pt>
                <c:pt idx="50757">
                  <c:v>-7.5910099999999994E-2</c:v>
                </c:pt>
                <c:pt idx="50758">
                  <c:v>-7.7928200000000003E-2</c:v>
                </c:pt>
                <c:pt idx="50759">
                  <c:v>-7.9826900000000006E-2</c:v>
                </c:pt>
                <c:pt idx="50760">
                  <c:v>-8.1605700000000003E-2</c:v>
                </c:pt>
                <c:pt idx="50761">
                  <c:v>-8.3264099999999994E-2</c:v>
                </c:pt>
                <c:pt idx="50762">
                  <c:v>-8.4801699999999994E-2</c:v>
                </c:pt>
                <c:pt idx="50763">
                  <c:v>-8.6218400000000001E-2</c:v>
                </c:pt>
                <c:pt idx="50764">
                  <c:v>-8.7514300000000003E-2</c:v>
                </c:pt>
                <c:pt idx="50765">
                  <c:v>-8.8689699999999996E-2</c:v>
                </c:pt>
                <c:pt idx="50766">
                  <c:v>-8.9745199999999997E-2</c:v>
                </c:pt>
                <c:pt idx="50767">
                  <c:v>-9.0681200000000003E-2</c:v>
                </c:pt>
                <c:pt idx="50768">
                  <c:v>-9.1497899999999993E-2</c:v>
                </c:pt>
                <c:pt idx="50769">
                  <c:v>-9.2195299999999994E-2</c:v>
                </c:pt>
                <c:pt idx="50770">
                  <c:v>-9.2773700000000001E-2</c:v>
                </c:pt>
                <c:pt idx="50771">
                  <c:v>-9.3234200000000003E-2</c:v>
                </c:pt>
                <c:pt idx="50772">
                  <c:v>-9.3578999999999996E-2</c:v>
                </c:pt>
                <c:pt idx="50773">
                  <c:v>-9.3809699999999996E-2</c:v>
                </c:pt>
                <c:pt idx="50774">
                  <c:v>-9.3927300000000005E-2</c:v>
                </c:pt>
                <c:pt idx="50775">
                  <c:v>-9.3933199999999994E-2</c:v>
                </c:pt>
                <c:pt idx="50776">
                  <c:v>-9.3829300000000004E-2</c:v>
                </c:pt>
                <c:pt idx="50777">
                  <c:v>-9.3617199999999998E-2</c:v>
                </c:pt>
                <c:pt idx="50778">
                  <c:v>-9.3299000000000007E-2</c:v>
                </c:pt>
                <c:pt idx="50779">
                  <c:v>-9.2876700000000006E-2</c:v>
                </c:pt>
                <c:pt idx="50780">
                  <c:v>-9.2352600000000007E-2</c:v>
                </c:pt>
                <c:pt idx="50781">
                  <c:v>-9.1728799999999999E-2</c:v>
                </c:pt>
                <c:pt idx="50782">
                  <c:v>-9.1007500000000005E-2</c:v>
                </c:pt>
                <c:pt idx="50783">
                  <c:v>-9.0191300000000002E-2</c:v>
                </c:pt>
                <c:pt idx="50784">
                  <c:v>-8.9282799999999995E-2</c:v>
                </c:pt>
                <c:pt idx="50785">
                  <c:v>-8.8284699999999994E-2</c:v>
                </c:pt>
                <c:pt idx="50786">
                  <c:v>-8.7199700000000005E-2</c:v>
                </c:pt>
                <c:pt idx="50787">
                  <c:v>-8.6030400000000007E-2</c:v>
                </c:pt>
                <c:pt idx="50788">
                  <c:v>-8.4779400000000005E-2</c:v>
                </c:pt>
                <c:pt idx="50789">
                  <c:v>-8.3449499999999996E-2</c:v>
                </c:pt>
                <c:pt idx="50790">
                  <c:v>-8.2043699999999997E-2</c:v>
                </c:pt>
                <c:pt idx="50791">
                  <c:v>-8.0564700000000003E-2</c:v>
                </c:pt>
                <c:pt idx="50792">
                  <c:v>-7.9015100000000005E-2</c:v>
                </c:pt>
                <c:pt idx="50793">
                  <c:v>-7.7397800000000003E-2</c:v>
                </c:pt>
                <c:pt idx="50794">
                  <c:v>-7.57158E-2</c:v>
                </c:pt>
                <c:pt idx="50795">
                  <c:v>-7.3971999999999996E-2</c:v>
                </c:pt>
                <c:pt idx="50796">
                  <c:v>-7.2169499999999998E-2</c:v>
                </c:pt>
                <c:pt idx="50797">
                  <c:v>-7.0311299999999993E-2</c:v>
                </c:pt>
                <c:pt idx="50798">
                  <c:v>-6.8400299999999997E-2</c:v>
                </c:pt>
                <c:pt idx="50799">
                  <c:v>-6.6439799999999993E-2</c:v>
                </c:pt>
                <c:pt idx="50800">
                  <c:v>-6.4432900000000001E-2</c:v>
                </c:pt>
                <c:pt idx="50801">
                  <c:v>-6.23825E-2</c:v>
                </c:pt>
                <c:pt idx="50802">
                  <c:v>-6.0291499999999998E-2</c:v>
                </c:pt>
                <c:pt idx="50803">
                  <c:v>-5.8162699999999998E-2</c:v>
                </c:pt>
                <c:pt idx="50804">
                  <c:v>-5.5999100000000003E-2</c:v>
                </c:pt>
                <c:pt idx="50805">
                  <c:v>-5.3803900000000002E-2</c:v>
                </c:pt>
                <c:pt idx="50806">
                  <c:v>-5.1580000000000001E-2</c:v>
                </c:pt>
                <c:pt idx="50807">
                  <c:v>-4.9330400000000003E-2</c:v>
                </c:pt>
                <c:pt idx="50808">
                  <c:v>-4.7058000000000003E-2</c:v>
                </c:pt>
                <c:pt idx="50809">
                  <c:v>-4.4765600000000003E-2</c:v>
                </c:pt>
                <c:pt idx="50810">
                  <c:v>-4.2456300000000002E-2</c:v>
                </c:pt>
                <c:pt idx="50811">
                  <c:v>-4.0132599999999997E-2</c:v>
                </c:pt>
                <c:pt idx="50812">
                  <c:v>-3.77971E-2</c:v>
                </c:pt>
                <c:pt idx="50813">
                  <c:v>-3.5452400000000002E-2</c:v>
                </c:pt>
                <c:pt idx="50814">
                  <c:v>-3.3100999999999998E-2</c:v>
                </c:pt>
                <c:pt idx="50815">
                  <c:v>-3.0745499999999999E-2</c:v>
                </c:pt>
                <c:pt idx="50816">
                  <c:v>-2.8388500000000001E-2</c:v>
                </c:pt>
                <c:pt idx="50817">
                  <c:v>-2.60325E-2</c:v>
                </c:pt>
                <c:pt idx="50818">
                  <c:v>-2.3679800000000001E-2</c:v>
                </c:pt>
                <c:pt idx="50819">
                  <c:v>-2.1332500000000001E-2</c:v>
                </c:pt>
                <c:pt idx="50820">
                  <c:v>-1.8992599999999998E-2</c:v>
                </c:pt>
                <c:pt idx="50821">
                  <c:v>-1.6662300000000001E-2</c:v>
                </c:pt>
                <c:pt idx="50822">
                  <c:v>-1.43439E-2</c:v>
                </c:pt>
                <c:pt idx="50823">
                  <c:v>-1.2039299999999999E-2</c:v>
                </c:pt>
                <c:pt idx="50824" formatCode="0.00E+00">
                  <c:v>-9.7501099999999993E-3</c:v>
                </c:pt>
                <c:pt idx="50825" formatCode="0.00E+00">
                  <c:v>-7.4781300000000004E-3</c:v>
                </c:pt>
                <c:pt idx="50826" formatCode="0.00E+00">
                  <c:v>-5.2249799999999997E-3</c:v>
                </c:pt>
                <c:pt idx="50827" formatCode="0.00E+00">
                  <c:v>-2.9922600000000001E-3</c:v>
                </c:pt>
                <c:pt idx="50828" formatCode="0.00E+00">
                  <c:v>-7.8149000000000003E-4</c:v>
                </c:pt>
                <c:pt idx="50829" formatCode="0.00E+00">
                  <c:v>1.40592E-3</c:v>
                </c:pt>
                <c:pt idx="50830" formatCode="0.00E+00">
                  <c:v>3.5686400000000001E-3</c:v>
                </c:pt>
                <c:pt idx="50831" formatCode="0.00E+00">
                  <c:v>5.7053199999999998E-3</c:v>
                </c:pt>
                <c:pt idx="50832" formatCode="0.00E+00">
                  <c:v>7.8145999999999997E-3</c:v>
                </c:pt>
                <c:pt idx="50833" formatCode="0.00E+00">
                  <c:v>9.8951100000000004E-3</c:v>
                </c:pt>
                <c:pt idx="50834">
                  <c:v>1.19457E-2</c:v>
                </c:pt>
                <c:pt idx="50835">
                  <c:v>1.39655E-2</c:v>
                </c:pt>
                <c:pt idx="50836">
                  <c:v>1.5953700000000001E-2</c:v>
                </c:pt>
                <c:pt idx="50837">
                  <c:v>1.7909700000000001E-2</c:v>
                </c:pt>
                <c:pt idx="50838">
                  <c:v>1.9832599999999999E-2</c:v>
                </c:pt>
                <c:pt idx="50839">
                  <c:v>2.1722100000000001E-2</c:v>
                </c:pt>
                <c:pt idx="50840">
                  <c:v>2.3578000000000002E-2</c:v>
                </c:pt>
                <c:pt idx="50841">
                  <c:v>2.5400099999999998E-2</c:v>
                </c:pt>
                <c:pt idx="50842">
                  <c:v>2.71881E-2</c:v>
                </c:pt>
                <c:pt idx="50843">
                  <c:v>2.89419E-2</c:v>
                </c:pt>
                <c:pt idx="50844">
                  <c:v>3.0661000000000001E-2</c:v>
                </c:pt>
                <c:pt idx="50845">
                  <c:v>3.23453E-2</c:v>
                </c:pt>
                <c:pt idx="50846">
                  <c:v>3.3994700000000003E-2</c:v>
                </c:pt>
                <c:pt idx="50847">
                  <c:v>3.5609500000000002E-2</c:v>
                </c:pt>
                <c:pt idx="50848">
                  <c:v>3.7189600000000003E-2</c:v>
                </c:pt>
                <c:pt idx="50849">
                  <c:v>3.8735400000000003E-2</c:v>
                </c:pt>
                <c:pt idx="50850">
                  <c:v>4.02473E-2</c:v>
                </c:pt>
                <c:pt idx="50851">
                  <c:v>4.1725400000000003E-2</c:v>
                </c:pt>
                <c:pt idx="50852">
                  <c:v>4.3170100000000003E-2</c:v>
                </c:pt>
                <c:pt idx="50853">
                  <c:v>4.4581700000000002E-2</c:v>
                </c:pt>
                <c:pt idx="50854">
                  <c:v>4.5960899999999999E-2</c:v>
                </c:pt>
                <c:pt idx="50855">
                  <c:v>4.7308000000000003E-2</c:v>
                </c:pt>
                <c:pt idx="50856">
                  <c:v>4.8623899999999998E-2</c:v>
                </c:pt>
                <c:pt idx="50857">
                  <c:v>4.9909099999999998E-2</c:v>
                </c:pt>
                <c:pt idx="50858">
                  <c:v>5.1164300000000003E-2</c:v>
                </c:pt>
                <c:pt idx="50859">
                  <c:v>5.2390199999999998E-2</c:v>
                </c:pt>
                <c:pt idx="50860">
                  <c:v>5.3587200000000001E-2</c:v>
                </c:pt>
                <c:pt idx="50861">
                  <c:v>5.4756300000000001E-2</c:v>
                </c:pt>
                <c:pt idx="50862">
                  <c:v>5.5898000000000003E-2</c:v>
                </c:pt>
                <c:pt idx="50863">
                  <c:v>5.7013099999999997E-2</c:v>
                </c:pt>
                <c:pt idx="50864">
                  <c:v>5.81022E-2</c:v>
                </c:pt>
                <c:pt idx="50865">
                  <c:v>5.9166299999999998E-2</c:v>
                </c:pt>
                <c:pt idx="50866">
                  <c:v>6.0206000000000003E-2</c:v>
                </c:pt>
                <c:pt idx="50867">
                  <c:v>6.1222100000000002E-2</c:v>
                </c:pt>
                <c:pt idx="50868">
                  <c:v>6.2215199999999998E-2</c:v>
                </c:pt>
                <c:pt idx="50869">
                  <c:v>6.31858E-2</c:v>
                </c:pt>
                <c:pt idx="50870">
                  <c:v>6.4134700000000003E-2</c:v>
                </c:pt>
                <c:pt idx="50871">
                  <c:v>6.5062599999999998E-2</c:v>
                </c:pt>
                <c:pt idx="50872">
                  <c:v>6.5970000000000001E-2</c:v>
                </c:pt>
                <c:pt idx="50873">
                  <c:v>6.6857899999999998E-2</c:v>
                </c:pt>
                <c:pt idx="50874">
                  <c:v>6.7726900000000007E-2</c:v>
                </c:pt>
                <c:pt idx="50875">
                  <c:v>6.8577700000000005E-2</c:v>
                </c:pt>
                <c:pt idx="50876">
                  <c:v>6.9410799999999995E-2</c:v>
                </c:pt>
                <c:pt idx="50877">
                  <c:v>7.02266E-2</c:v>
                </c:pt>
                <c:pt idx="50878">
                  <c:v>7.1025699999999997E-2</c:v>
                </c:pt>
                <c:pt idx="50879">
                  <c:v>7.1808700000000003E-2</c:v>
                </c:pt>
                <c:pt idx="50880">
                  <c:v>7.2576100000000004E-2</c:v>
                </c:pt>
                <c:pt idx="50881">
                  <c:v>7.3328599999999994E-2</c:v>
                </c:pt>
                <c:pt idx="50882">
                  <c:v>7.4066199999999999E-2</c:v>
                </c:pt>
                <c:pt idx="50883">
                  <c:v>7.4789300000000003E-2</c:v>
                </c:pt>
                <c:pt idx="50884">
                  <c:v>7.5498200000000001E-2</c:v>
                </c:pt>
                <c:pt idx="50885">
                  <c:v>7.61931E-2</c:v>
                </c:pt>
                <c:pt idx="50886">
                  <c:v>7.6874200000000004E-2</c:v>
                </c:pt>
                <c:pt idx="50887">
                  <c:v>7.7541799999999994E-2</c:v>
                </c:pt>
                <c:pt idx="50888">
                  <c:v>7.8196100000000004E-2</c:v>
                </c:pt>
                <c:pt idx="50889">
                  <c:v>7.8836799999999999E-2</c:v>
                </c:pt>
                <c:pt idx="50890">
                  <c:v>7.9463800000000001E-2</c:v>
                </c:pt>
                <c:pt idx="50891">
                  <c:v>8.0077200000000001E-2</c:v>
                </c:pt>
                <c:pt idx="50892">
                  <c:v>8.0676999999999999E-2</c:v>
                </c:pt>
                <c:pt idx="50893">
                  <c:v>8.1263000000000002E-2</c:v>
                </c:pt>
                <c:pt idx="50894">
                  <c:v>8.1834900000000002E-2</c:v>
                </c:pt>
                <c:pt idx="50895">
                  <c:v>8.2392300000000002E-2</c:v>
                </c:pt>
                <c:pt idx="50896">
                  <c:v>8.2934900000000006E-2</c:v>
                </c:pt>
                <c:pt idx="50897">
                  <c:v>8.3462300000000003E-2</c:v>
                </c:pt>
                <c:pt idx="50898">
                  <c:v>8.3973900000000004E-2</c:v>
                </c:pt>
                <c:pt idx="50899">
                  <c:v>8.4469000000000002E-2</c:v>
                </c:pt>
                <c:pt idx="50900">
                  <c:v>8.4946999999999995E-2</c:v>
                </c:pt>
                <c:pt idx="50901">
                  <c:v>8.5407200000000003E-2</c:v>
                </c:pt>
                <c:pt idx="50902">
                  <c:v>8.5848800000000003E-2</c:v>
                </c:pt>
                <c:pt idx="50903">
                  <c:v>8.6270899999999998E-2</c:v>
                </c:pt>
                <c:pt idx="50904">
                  <c:v>8.6672700000000005E-2</c:v>
                </c:pt>
                <c:pt idx="50905">
                  <c:v>8.70533E-2</c:v>
                </c:pt>
                <c:pt idx="50906">
                  <c:v>8.7411699999999995E-2</c:v>
                </c:pt>
                <c:pt idx="50907">
                  <c:v>8.7747000000000006E-2</c:v>
                </c:pt>
                <c:pt idx="50908">
                  <c:v>8.8058300000000006E-2</c:v>
                </c:pt>
                <c:pt idx="50909">
                  <c:v>8.8344500000000006E-2</c:v>
                </c:pt>
                <c:pt idx="50910">
                  <c:v>8.8604699999999995E-2</c:v>
                </c:pt>
                <c:pt idx="50911">
                  <c:v>8.8837600000000003E-2</c:v>
                </c:pt>
                <c:pt idx="50912">
                  <c:v>8.9042200000000002E-2</c:v>
                </c:pt>
                <c:pt idx="50913">
                  <c:v>8.9217199999999997E-2</c:v>
                </c:pt>
                <c:pt idx="50914">
                  <c:v>8.9361300000000005E-2</c:v>
                </c:pt>
                <c:pt idx="50915">
                  <c:v>8.9473200000000003E-2</c:v>
                </c:pt>
                <c:pt idx="50916">
                  <c:v>8.9551699999999998E-2</c:v>
                </c:pt>
                <c:pt idx="50917">
                  <c:v>8.9595499999999995E-2</c:v>
                </c:pt>
                <c:pt idx="50918">
                  <c:v>8.96034E-2</c:v>
                </c:pt>
                <c:pt idx="50919">
                  <c:v>8.9574299999999996E-2</c:v>
                </c:pt>
                <c:pt idx="50920">
                  <c:v>8.9506699999999995E-2</c:v>
                </c:pt>
                <c:pt idx="50921">
                  <c:v>8.9399500000000007E-2</c:v>
                </c:pt>
                <c:pt idx="50922">
                  <c:v>8.9251200000000003E-2</c:v>
                </c:pt>
                <c:pt idx="50923">
                  <c:v>8.9060600000000004E-2</c:v>
                </c:pt>
                <c:pt idx="50924">
                  <c:v>8.8826199999999994E-2</c:v>
                </c:pt>
                <c:pt idx="50925">
                  <c:v>8.8547000000000001E-2</c:v>
                </c:pt>
                <c:pt idx="50926">
                  <c:v>8.8221599999999997E-2</c:v>
                </c:pt>
                <c:pt idx="50927">
                  <c:v>8.7848599999999999E-2</c:v>
                </c:pt>
                <c:pt idx="50928">
                  <c:v>8.7426900000000002E-2</c:v>
                </c:pt>
                <c:pt idx="50929">
                  <c:v>8.6955199999999996E-2</c:v>
                </c:pt>
                <c:pt idx="50930">
                  <c:v>8.6432300000000004E-2</c:v>
                </c:pt>
                <c:pt idx="50931">
                  <c:v>8.5857100000000006E-2</c:v>
                </c:pt>
                <c:pt idx="50932">
                  <c:v>8.5228499999999999E-2</c:v>
                </c:pt>
                <c:pt idx="50933">
                  <c:v>8.4545300000000004E-2</c:v>
                </c:pt>
                <c:pt idx="50934">
                  <c:v>8.3806500000000006E-2</c:v>
                </c:pt>
                <c:pt idx="50935">
                  <c:v>8.3011000000000001E-2</c:v>
                </c:pt>
                <c:pt idx="50936">
                  <c:v>8.2158099999999998E-2</c:v>
                </c:pt>
                <c:pt idx="50937">
                  <c:v>8.1246700000000005E-2</c:v>
                </c:pt>
                <c:pt idx="50938">
                  <c:v>8.0276100000000003E-2</c:v>
                </c:pt>
                <c:pt idx="50939">
                  <c:v>7.9245499999999996E-2</c:v>
                </c:pt>
                <c:pt idx="50940">
                  <c:v>7.8154000000000001E-2</c:v>
                </c:pt>
                <c:pt idx="50941">
                  <c:v>7.7001E-2</c:v>
                </c:pt>
                <c:pt idx="50942">
                  <c:v>7.5786000000000006E-2</c:v>
                </c:pt>
                <c:pt idx="50943">
                  <c:v>7.4508400000000002E-2</c:v>
                </c:pt>
                <c:pt idx="50944">
                  <c:v>7.3167899999999994E-2</c:v>
                </c:pt>
                <c:pt idx="50945">
                  <c:v>7.1763999999999994E-2</c:v>
                </c:pt>
                <c:pt idx="50946">
                  <c:v>7.0296499999999998E-2</c:v>
                </c:pt>
                <c:pt idx="50947">
                  <c:v>6.8765199999999999E-2</c:v>
                </c:pt>
                <c:pt idx="50948">
                  <c:v>6.7169999999999994E-2</c:v>
                </c:pt>
                <c:pt idx="50949">
                  <c:v>6.5511100000000003E-2</c:v>
                </c:pt>
                <c:pt idx="50950">
                  <c:v>6.3788300000000006E-2</c:v>
                </c:pt>
                <c:pt idx="50951">
                  <c:v>6.2002000000000002E-2</c:v>
                </c:pt>
                <c:pt idx="50952">
                  <c:v>6.0152400000000002E-2</c:v>
                </c:pt>
                <c:pt idx="50953">
                  <c:v>5.8239899999999997E-2</c:v>
                </c:pt>
                <c:pt idx="50954">
                  <c:v>5.6265000000000003E-2</c:v>
                </c:pt>
                <c:pt idx="50955">
                  <c:v>5.4228400000000003E-2</c:v>
                </c:pt>
                <c:pt idx="50956">
                  <c:v>5.2130599999999999E-2</c:v>
                </c:pt>
                <c:pt idx="50957">
                  <c:v>4.9972700000000002E-2</c:v>
                </c:pt>
                <c:pt idx="50958">
                  <c:v>4.7755400000000003E-2</c:v>
                </c:pt>
                <c:pt idx="50959">
                  <c:v>4.5479800000000001E-2</c:v>
                </c:pt>
                <c:pt idx="50960">
                  <c:v>4.3146799999999999E-2</c:v>
                </c:pt>
                <c:pt idx="50961">
                  <c:v>4.07579E-2</c:v>
                </c:pt>
                <c:pt idx="50962">
                  <c:v>3.83142E-2</c:v>
                </c:pt>
                <c:pt idx="50963">
                  <c:v>3.58172E-2</c:v>
                </c:pt>
                <c:pt idx="50964">
                  <c:v>3.3268399999999997E-2</c:v>
                </c:pt>
                <c:pt idx="50965">
                  <c:v>3.0669399999999999E-2</c:v>
                </c:pt>
                <c:pt idx="50966">
                  <c:v>2.8021999999999998E-2</c:v>
                </c:pt>
                <c:pt idx="50967">
                  <c:v>2.5327800000000001E-2</c:v>
                </c:pt>
                <c:pt idx="50968">
                  <c:v>2.2588899999999999E-2</c:v>
                </c:pt>
                <c:pt idx="50969">
                  <c:v>1.9807200000000001E-2</c:v>
                </c:pt>
                <c:pt idx="50970">
                  <c:v>1.6984800000000001E-2</c:v>
                </c:pt>
                <c:pt idx="50971">
                  <c:v>1.4123999999999999E-2</c:v>
                </c:pt>
                <c:pt idx="50972">
                  <c:v>1.1227000000000001E-2</c:v>
                </c:pt>
                <c:pt idx="50973" formatCode="0.00E+00">
                  <c:v>8.2962299999999999E-3</c:v>
                </c:pt>
                <c:pt idx="50974" formatCode="0.00E+00">
                  <c:v>5.3340799999999997E-3</c:v>
                </c:pt>
                <c:pt idx="50975" formatCode="0.00E+00">
                  <c:v>2.3430999999999999E-3</c:v>
                </c:pt>
                <c:pt idx="50976" formatCode="0.00E+00">
                  <c:v>-6.7416799999999995E-4</c:v>
                </c:pt>
                <c:pt idx="50977" formatCode="0.00E+00">
                  <c:v>-3.71515E-3</c:v>
                </c:pt>
                <c:pt idx="50978" formatCode="0.00E+00">
                  <c:v>-6.77715E-3</c:v>
                </c:pt>
                <c:pt idx="50979" formatCode="0.00E+00">
                  <c:v>-9.8573700000000007E-3</c:v>
                </c:pt>
                <c:pt idx="50980">
                  <c:v>-1.2952999999999999E-2</c:v>
                </c:pt>
                <c:pt idx="50981">
                  <c:v>-1.6060999999999999E-2</c:v>
                </c:pt>
                <c:pt idx="50982">
                  <c:v>-1.9178500000000001E-2</c:v>
                </c:pt>
                <c:pt idx="50983">
                  <c:v>-2.23024E-2</c:v>
                </c:pt>
                <c:pt idx="50984">
                  <c:v>-2.54297E-2</c:v>
                </c:pt>
                <c:pt idx="50985">
                  <c:v>-2.8557300000000001E-2</c:v>
                </c:pt>
                <c:pt idx="50986">
                  <c:v>-3.1681899999999999E-2</c:v>
                </c:pt>
                <c:pt idx="50987">
                  <c:v>-3.4800299999999999E-2</c:v>
                </c:pt>
                <c:pt idx="50988">
                  <c:v>-3.79093E-2</c:v>
                </c:pt>
                <c:pt idx="50989">
                  <c:v>-4.1005600000000003E-2</c:v>
                </c:pt>
                <c:pt idx="50990">
                  <c:v>-4.4085800000000001E-2</c:v>
                </c:pt>
                <c:pt idx="50991">
                  <c:v>-4.71467E-2</c:v>
                </c:pt>
                <c:pt idx="50992">
                  <c:v>-5.0184899999999998E-2</c:v>
                </c:pt>
                <c:pt idx="50993">
                  <c:v>-5.3197099999999997E-2</c:v>
                </c:pt>
                <c:pt idx="50994">
                  <c:v>-5.6179800000000002E-2</c:v>
                </c:pt>
                <c:pt idx="50995">
                  <c:v>-5.91297E-2</c:v>
                </c:pt>
                <c:pt idx="50996">
                  <c:v>-6.2043500000000001E-2</c:v>
                </c:pt>
                <c:pt idx="50997">
                  <c:v>-6.4917799999999998E-2</c:v>
                </c:pt>
                <c:pt idx="50998">
                  <c:v>-6.7749199999999996E-2</c:v>
                </c:pt>
                <c:pt idx="50999">
                  <c:v>-7.0534399999999997E-2</c:v>
                </c:pt>
                <c:pt idx="51000">
                  <c:v>-7.3270100000000005E-2</c:v>
                </c:pt>
                <c:pt idx="51001">
                  <c:v>-7.5953099999999996E-2</c:v>
                </c:pt>
                <c:pt idx="51002">
                  <c:v>-7.85801E-2</c:v>
                </c:pt>
                <c:pt idx="51003">
                  <c:v>-8.1147999999999998E-2</c:v>
                </c:pt>
                <c:pt idx="51004">
                  <c:v>-8.3653599999999995E-2</c:v>
                </c:pt>
                <c:pt idx="51005">
                  <c:v>-8.6093699999999995E-2</c:v>
                </c:pt>
                <c:pt idx="51006">
                  <c:v>-8.8465500000000002E-2</c:v>
                </c:pt>
                <c:pt idx="51007">
                  <c:v>-9.0765799999999994E-2</c:v>
                </c:pt>
                <c:pt idx="51008">
                  <c:v>-9.2991799999999999E-2</c:v>
                </c:pt>
                <c:pt idx="51009">
                  <c:v>-9.5140699999999995E-2</c:v>
                </c:pt>
                <c:pt idx="51010">
                  <c:v>-9.7209599999999993E-2</c:v>
                </c:pt>
                <c:pt idx="51011">
                  <c:v>-9.9196000000000006E-2</c:v>
                </c:pt>
                <c:pt idx="51012">
                  <c:v>-0.10109700000000001</c:v>
                </c:pt>
                <c:pt idx="51013">
                  <c:v>-0.102911</c:v>
                </c:pt>
                <c:pt idx="51014">
                  <c:v>-0.104634</c:v>
                </c:pt>
                <c:pt idx="51015">
                  <c:v>-0.106265</c:v>
                </c:pt>
                <c:pt idx="51016">
                  <c:v>-0.107802</c:v>
                </c:pt>
                <c:pt idx="51017">
                  <c:v>-0.10924300000000001</c:v>
                </c:pt>
                <c:pt idx="51018">
                  <c:v>-0.110585</c:v>
                </c:pt>
                <c:pt idx="51019">
                  <c:v>-0.11182599999999999</c:v>
                </c:pt>
                <c:pt idx="51020">
                  <c:v>-0.112966</c:v>
                </c:pt>
                <c:pt idx="51021">
                  <c:v>-0.11400100000000001</c:v>
                </c:pt>
                <c:pt idx="51022">
                  <c:v>-0.11493200000000001</c:v>
                </c:pt>
                <c:pt idx="51023">
                  <c:v>-0.115756</c:v>
                </c:pt>
                <c:pt idx="51024">
                  <c:v>-0.11647200000000001</c:v>
                </c:pt>
                <c:pt idx="51025">
                  <c:v>-0.117079</c:v>
                </c:pt>
                <c:pt idx="51026">
                  <c:v>-0.117576</c:v>
                </c:pt>
                <c:pt idx="51027">
                  <c:v>-0.117963</c:v>
                </c:pt>
                <c:pt idx="51028">
                  <c:v>-0.11823699999999999</c:v>
                </c:pt>
                <c:pt idx="51029">
                  <c:v>-0.11840000000000001</c:v>
                </c:pt>
                <c:pt idx="51030">
                  <c:v>-0.11845</c:v>
                </c:pt>
                <c:pt idx="51031">
                  <c:v>-0.11838700000000001</c:v>
                </c:pt>
                <c:pt idx="51032">
                  <c:v>-0.11821</c:v>
                </c:pt>
                <c:pt idx="51033">
                  <c:v>-0.117921</c:v>
                </c:pt>
                <c:pt idx="51034">
                  <c:v>-0.117518</c:v>
                </c:pt>
                <c:pt idx="51035">
                  <c:v>-0.117003</c:v>
                </c:pt>
                <c:pt idx="51036">
                  <c:v>-0.11637500000000001</c:v>
                </c:pt>
                <c:pt idx="51037">
                  <c:v>-0.115636</c:v>
                </c:pt>
                <c:pt idx="51038">
                  <c:v>-0.114785</c:v>
                </c:pt>
                <c:pt idx="51039">
                  <c:v>-0.11382299999999999</c:v>
                </c:pt>
                <c:pt idx="51040">
                  <c:v>-0.11275300000000001</c:v>
                </c:pt>
                <c:pt idx="51041">
                  <c:v>-0.11157300000000001</c:v>
                </c:pt>
                <c:pt idx="51042">
                  <c:v>-0.110287</c:v>
                </c:pt>
                <c:pt idx="51043">
                  <c:v>-0.10889500000000001</c:v>
                </c:pt>
                <c:pt idx="51044">
                  <c:v>-0.10739799999999999</c:v>
                </c:pt>
                <c:pt idx="51045">
                  <c:v>-0.105799</c:v>
                </c:pt>
                <c:pt idx="51046">
                  <c:v>-0.104098</c:v>
                </c:pt>
                <c:pt idx="51047">
                  <c:v>-0.102299</c:v>
                </c:pt>
                <c:pt idx="51048">
                  <c:v>-0.10040300000000001</c:v>
                </c:pt>
                <c:pt idx="51049">
                  <c:v>-9.8411399999999996E-2</c:v>
                </c:pt>
                <c:pt idx="51050">
                  <c:v>-9.6327399999999994E-2</c:v>
                </c:pt>
                <c:pt idx="51051">
                  <c:v>-9.4153000000000001E-2</c:v>
                </c:pt>
                <c:pt idx="51052">
                  <c:v>-9.1890799999999995E-2</c:v>
                </c:pt>
                <c:pt idx="51053">
                  <c:v>-8.9543300000000006E-2</c:v>
                </c:pt>
                <c:pt idx="51054">
                  <c:v>-8.7113300000000005E-2</c:v>
                </c:pt>
                <c:pt idx="51055">
                  <c:v>-8.4603499999999998E-2</c:v>
                </c:pt>
                <c:pt idx="51056">
                  <c:v>-8.2016800000000001E-2</c:v>
                </c:pt>
                <c:pt idx="51057">
                  <c:v>-7.9356099999999999E-2</c:v>
                </c:pt>
                <c:pt idx="51058">
                  <c:v>-7.6624700000000004E-2</c:v>
                </c:pt>
                <c:pt idx="51059">
                  <c:v>-7.3825600000000005E-2</c:v>
                </c:pt>
                <c:pt idx="51060">
                  <c:v>-7.0961999999999997E-2</c:v>
                </c:pt>
                <c:pt idx="51061">
                  <c:v>-6.8037399999999998E-2</c:v>
                </c:pt>
                <c:pt idx="51062">
                  <c:v>-6.5055000000000002E-2</c:v>
                </c:pt>
                <c:pt idx="51063">
                  <c:v>-6.2018299999999998E-2</c:v>
                </c:pt>
                <c:pt idx="51064">
                  <c:v>-5.8930900000000001E-2</c:v>
                </c:pt>
                <c:pt idx="51065">
                  <c:v>-5.57963E-2</c:v>
                </c:pt>
                <c:pt idx="51066">
                  <c:v>-5.2618199999999997E-2</c:v>
                </c:pt>
                <c:pt idx="51067">
                  <c:v>-4.9400100000000002E-2</c:v>
                </c:pt>
                <c:pt idx="51068">
                  <c:v>-4.6145800000000001E-2</c:v>
                </c:pt>
                <c:pt idx="51069">
                  <c:v>-4.2859099999999997E-2</c:v>
                </c:pt>
                <c:pt idx="51070">
                  <c:v>-3.9543799999999997E-2</c:v>
                </c:pt>
                <c:pt idx="51071">
                  <c:v>-3.62035E-2</c:v>
                </c:pt>
                <c:pt idx="51072">
                  <c:v>-3.2842200000000002E-2</c:v>
                </c:pt>
                <c:pt idx="51073">
                  <c:v>-2.94636E-2</c:v>
                </c:pt>
                <c:pt idx="51074">
                  <c:v>-2.60717E-2</c:v>
                </c:pt>
                <c:pt idx="51075">
                  <c:v>-2.2670099999999999E-2</c:v>
                </c:pt>
                <c:pt idx="51076">
                  <c:v>-1.9262899999999999E-2</c:v>
                </c:pt>
                <c:pt idx="51077">
                  <c:v>-1.5853699999999998E-2</c:v>
                </c:pt>
                <c:pt idx="51078">
                  <c:v>-1.24464E-2</c:v>
                </c:pt>
                <c:pt idx="51079" formatCode="0.00E+00">
                  <c:v>-9.0448500000000001E-3</c:v>
                </c:pt>
                <c:pt idx="51080" formatCode="0.00E+00">
                  <c:v>-5.6527299999999999E-3</c:v>
                </c:pt>
                <c:pt idx="51081" formatCode="0.00E+00">
                  <c:v>-2.2737999999999999E-3</c:v>
                </c:pt>
                <c:pt idx="51082" formatCode="0.00E+00">
                  <c:v>1.0882400000000001E-3</c:v>
                </c:pt>
                <c:pt idx="51083" formatCode="0.00E+00">
                  <c:v>4.4297299999999998E-3</c:v>
                </c:pt>
                <c:pt idx="51084" formatCode="0.00E+00">
                  <c:v>7.74707E-3</c:v>
                </c:pt>
                <c:pt idx="51085">
                  <c:v>1.10367E-2</c:v>
                </c:pt>
                <c:pt idx="51086">
                  <c:v>1.42951E-2</c:v>
                </c:pt>
                <c:pt idx="51087">
                  <c:v>1.7518800000000001E-2</c:v>
                </c:pt>
                <c:pt idx="51088">
                  <c:v>2.0704500000000001E-2</c:v>
                </c:pt>
                <c:pt idx="51089">
                  <c:v>2.3848899999999999E-2</c:v>
                </c:pt>
                <c:pt idx="51090">
                  <c:v>2.69486E-2</c:v>
                </c:pt>
                <c:pt idx="51091">
                  <c:v>3.0000700000000002E-2</c:v>
                </c:pt>
                <c:pt idx="51092">
                  <c:v>3.3001900000000001E-2</c:v>
                </c:pt>
                <c:pt idx="51093">
                  <c:v>3.5949399999999999E-2</c:v>
                </c:pt>
                <c:pt idx="51094">
                  <c:v>3.8840199999999998E-2</c:v>
                </c:pt>
                <c:pt idx="51095">
                  <c:v>4.16715E-2</c:v>
                </c:pt>
                <c:pt idx="51096">
                  <c:v>4.44407E-2</c:v>
                </c:pt>
                <c:pt idx="51097">
                  <c:v>4.7145199999999998E-2</c:v>
                </c:pt>
                <c:pt idx="51098">
                  <c:v>4.9782300000000002E-2</c:v>
                </c:pt>
                <c:pt idx="51099">
                  <c:v>5.2349899999999998E-2</c:v>
                </c:pt>
                <c:pt idx="51100">
                  <c:v>5.4845600000000001E-2</c:v>
                </c:pt>
                <c:pt idx="51101">
                  <c:v>5.7267199999999997E-2</c:v>
                </c:pt>
                <c:pt idx="51102">
                  <c:v>5.9612699999999998E-2</c:v>
                </c:pt>
                <c:pt idx="51103">
                  <c:v>6.1880200000000003E-2</c:v>
                </c:pt>
                <c:pt idx="51104">
                  <c:v>6.4067899999999997E-2</c:v>
                </c:pt>
                <c:pt idx="51105">
                  <c:v>6.61741E-2</c:v>
                </c:pt>
                <c:pt idx="51106">
                  <c:v>6.8197300000000002E-2</c:v>
                </c:pt>
                <c:pt idx="51107">
                  <c:v>7.0135900000000001E-2</c:v>
                </c:pt>
                <c:pt idx="51108">
                  <c:v>7.1988800000000006E-2</c:v>
                </c:pt>
                <c:pt idx="51109">
                  <c:v>7.3754799999999995E-2</c:v>
                </c:pt>
                <c:pt idx="51110">
                  <c:v>7.5432700000000005E-2</c:v>
                </c:pt>
                <c:pt idx="51111">
                  <c:v>7.7021599999999996E-2</c:v>
                </c:pt>
                <c:pt idx="51112">
                  <c:v>7.8520900000000005E-2</c:v>
                </c:pt>
                <c:pt idx="51113">
                  <c:v>7.9929700000000006E-2</c:v>
                </c:pt>
                <c:pt idx="51114">
                  <c:v>8.1247700000000006E-2</c:v>
                </c:pt>
                <c:pt idx="51115">
                  <c:v>8.24743E-2</c:v>
                </c:pt>
                <c:pt idx="51116">
                  <c:v>8.3609299999999998E-2</c:v>
                </c:pt>
                <c:pt idx="51117">
                  <c:v>8.4652500000000006E-2</c:v>
                </c:pt>
                <c:pt idx="51118">
                  <c:v>8.5604E-2</c:v>
                </c:pt>
                <c:pt idx="51119">
                  <c:v>8.6463700000000004E-2</c:v>
                </c:pt>
                <c:pt idx="51120">
                  <c:v>8.7232100000000007E-2</c:v>
                </c:pt>
                <c:pt idx="51121">
                  <c:v>8.7909299999999996E-2</c:v>
                </c:pt>
                <c:pt idx="51122">
                  <c:v>8.8495799999999999E-2</c:v>
                </c:pt>
                <c:pt idx="51123">
                  <c:v>8.8992399999999999E-2</c:v>
                </c:pt>
                <c:pt idx="51124">
                  <c:v>8.9399500000000007E-2</c:v>
                </c:pt>
                <c:pt idx="51125">
                  <c:v>8.9718099999999995E-2</c:v>
                </c:pt>
                <c:pt idx="51126">
                  <c:v>8.9949200000000007E-2</c:v>
                </c:pt>
                <c:pt idx="51127">
                  <c:v>9.0093599999999996E-2</c:v>
                </c:pt>
                <c:pt idx="51128">
                  <c:v>9.0152599999999999E-2</c:v>
                </c:pt>
                <c:pt idx="51129">
                  <c:v>9.0127399999999996E-2</c:v>
                </c:pt>
                <c:pt idx="51130">
                  <c:v>9.0019399999999999E-2</c:v>
                </c:pt>
                <c:pt idx="51131">
                  <c:v>8.9829999999999993E-2</c:v>
                </c:pt>
                <c:pt idx="51132">
                  <c:v>8.9560699999999993E-2</c:v>
                </c:pt>
                <c:pt idx="51133">
                  <c:v>8.9213200000000006E-2</c:v>
                </c:pt>
                <c:pt idx="51134">
                  <c:v>8.8789099999999996E-2</c:v>
                </c:pt>
                <c:pt idx="51135">
                  <c:v>8.8290300000000002E-2</c:v>
                </c:pt>
                <c:pt idx="51136">
                  <c:v>8.7718599999999994E-2</c:v>
                </c:pt>
                <c:pt idx="51137">
                  <c:v>8.7076000000000001E-2</c:v>
                </c:pt>
                <c:pt idx="51138">
                  <c:v>8.6364499999999997E-2</c:v>
                </c:pt>
                <c:pt idx="51139">
                  <c:v>8.5586200000000001E-2</c:v>
                </c:pt>
                <c:pt idx="51140">
                  <c:v>8.4743100000000002E-2</c:v>
                </c:pt>
                <c:pt idx="51141">
                  <c:v>8.3837499999999995E-2</c:v>
                </c:pt>
                <c:pt idx="51142">
                  <c:v>8.2871700000000006E-2</c:v>
                </c:pt>
                <c:pt idx="51143">
                  <c:v>8.1847900000000001E-2</c:v>
                </c:pt>
                <c:pt idx="51144">
                  <c:v>8.0768499999999993E-2</c:v>
                </c:pt>
                <c:pt idx="51145">
                  <c:v>7.9635800000000007E-2</c:v>
                </c:pt>
                <c:pt idx="51146">
                  <c:v>7.8452300000000003E-2</c:v>
                </c:pt>
                <c:pt idx="51147">
                  <c:v>7.7220499999999997E-2</c:v>
                </c:pt>
                <c:pt idx="51148">
                  <c:v>7.5942599999999999E-2</c:v>
                </c:pt>
                <c:pt idx="51149">
                  <c:v>7.4621300000000002E-2</c:v>
                </c:pt>
                <c:pt idx="51150">
                  <c:v>7.3259099999999994E-2</c:v>
                </c:pt>
                <c:pt idx="51151">
                  <c:v>7.1858500000000006E-2</c:v>
                </c:pt>
                <c:pt idx="51152">
                  <c:v>7.0421899999999996E-2</c:v>
                </c:pt>
                <c:pt idx="51153">
                  <c:v>6.8951899999999997E-2</c:v>
                </c:pt>
                <c:pt idx="51154">
                  <c:v>6.7450999999999997E-2</c:v>
                </c:pt>
                <c:pt idx="51155">
                  <c:v>6.59217E-2</c:v>
                </c:pt>
                <c:pt idx="51156">
                  <c:v>6.4366499999999993E-2</c:v>
                </c:pt>
                <c:pt idx="51157">
                  <c:v>6.2787899999999994E-2</c:v>
                </c:pt>
                <c:pt idx="51158">
                  <c:v>6.1188399999999997E-2</c:v>
                </c:pt>
                <c:pt idx="51159">
                  <c:v>5.95703E-2</c:v>
                </c:pt>
                <c:pt idx="51160">
                  <c:v>5.7936099999999997E-2</c:v>
                </c:pt>
                <c:pt idx="51161">
                  <c:v>5.6288100000000001E-2</c:v>
                </c:pt>
                <c:pt idx="51162">
                  <c:v>5.4628700000000002E-2</c:v>
                </c:pt>
                <c:pt idx="51163">
                  <c:v>5.2960100000000003E-2</c:v>
                </c:pt>
                <c:pt idx="51164">
                  <c:v>5.12846E-2</c:v>
                </c:pt>
                <c:pt idx="51165">
                  <c:v>4.9604500000000003E-2</c:v>
                </c:pt>
                <c:pt idx="51166">
                  <c:v>4.7921699999999998E-2</c:v>
                </c:pt>
                <c:pt idx="51167">
                  <c:v>4.6238500000000002E-2</c:v>
                </c:pt>
                <c:pt idx="51168">
                  <c:v>4.4556900000000003E-2</c:v>
                </c:pt>
                <c:pt idx="51169">
                  <c:v>4.2878800000000002E-2</c:v>
                </c:pt>
                <c:pt idx="51170">
                  <c:v>4.1206100000000002E-2</c:v>
                </c:pt>
                <c:pt idx="51171">
                  <c:v>3.9540600000000002E-2</c:v>
                </c:pt>
                <c:pt idx="51172">
                  <c:v>3.7884300000000003E-2</c:v>
                </c:pt>
                <c:pt idx="51173">
                  <c:v>3.6238600000000003E-2</c:v>
                </c:pt>
                <c:pt idx="51174">
                  <c:v>3.4605299999999999E-2</c:v>
                </c:pt>
                <c:pt idx="51175">
                  <c:v>3.2985800000000003E-2</c:v>
                </c:pt>
                <c:pt idx="51176">
                  <c:v>3.1381800000000001E-2</c:v>
                </c:pt>
                <c:pt idx="51177">
                  <c:v>2.9794399999999999E-2</c:v>
                </c:pt>
                <c:pt idx="51178">
                  <c:v>2.8225199999999999E-2</c:v>
                </c:pt>
                <c:pt idx="51179">
                  <c:v>2.66752E-2</c:v>
                </c:pt>
                <c:pt idx="51180">
                  <c:v>2.5145600000000001E-2</c:v>
                </c:pt>
                <c:pt idx="51181">
                  <c:v>2.3637399999999999E-2</c:v>
                </c:pt>
                <c:pt idx="51182">
                  <c:v>2.21517E-2</c:v>
                </c:pt>
                <c:pt idx="51183">
                  <c:v>2.0689300000000001E-2</c:v>
                </c:pt>
                <c:pt idx="51184">
                  <c:v>1.9251000000000001E-2</c:v>
                </c:pt>
                <c:pt idx="51185">
                  <c:v>1.7837499999999999E-2</c:v>
                </c:pt>
                <c:pt idx="51186">
                  <c:v>1.6449499999999999E-2</c:v>
                </c:pt>
                <c:pt idx="51187">
                  <c:v>1.5087400000000001E-2</c:v>
                </c:pt>
                <c:pt idx="51188">
                  <c:v>1.37517E-2</c:v>
                </c:pt>
                <c:pt idx="51189">
                  <c:v>1.24428E-2</c:v>
                </c:pt>
                <c:pt idx="51190">
                  <c:v>1.11609E-2</c:v>
                </c:pt>
                <c:pt idx="51191" formatCode="0.00E+00">
                  <c:v>9.9063499999999995E-3</c:v>
                </c:pt>
                <c:pt idx="51192" formatCode="0.00E+00">
                  <c:v>8.6791200000000002E-3</c:v>
                </c:pt>
                <c:pt idx="51193" formatCode="0.00E+00">
                  <c:v>7.4792699999999997E-3</c:v>
                </c:pt>
                <c:pt idx="51194" formatCode="0.00E+00">
                  <c:v>6.3067599999999998E-3</c:v>
                </c:pt>
                <c:pt idx="51195" formatCode="0.00E+00">
                  <c:v>5.1614699999999996E-3</c:v>
                </c:pt>
                <c:pt idx="51196" formatCode="0.00E+00">
                  <c:v>4.0431699999999996E-3</c:v>
                </c:pt>
                <c:pt idx="51197" formatCode="0.00E+00">
                  <c:v>2.9516E-3</c:v>
                </c:pt>
                <c:pt idx="51198" formatCode="0.00E+00">
                  <c:v>1.8864000000000001E-3</c:v>
                </c:pt>
                <c:pt idx="51199" formatCode="0.00E+00">
                  <c:v>8.4715300000000001E-4</c:v>
                </c:pt>
                <c:pt idx="51200" formatCode="0.00E+00">
                  <c:v>-1.6664100000000001E-4</c:v>
                </c:pt>
                <c:pt idx="51201" formatCode="0.00E+00">
                  <c:v>-1.1555300000000001E-3</c:v>
                </c:pt>
                <c:pt idx="51202" formatCode="0.00E+00">
                  <c:v>-2.12014E-3</c:v>
                </c:pt>
                <c:pt idx="51203" formatCode="0.00E+00">
                  <c:v>-3.0611499999999999E-3</c:v>
                </c:pt>
                <c:pt idx="51204" formatCode="0.00E+00">
                  <c:v>-3.9792899999999999E-3</c:v>
                </c:pt>
                <c:pt idx="51205" formatCode="0.00E+00">
                  <c:v>-4.8753499999999996E-3</c:v>
                </c:pt>
                <c:pt idx="51206" formatCode="0.00E+00">
                  <c:v>-5.7501799999999997E-3</c:v>
                </c:pt>
                <c:pt idx="51207" formatCode="0.00E+00">
                  <c:v>-6.6046500000000001E-3</c:v>
                </c:pt>
                <c:pt idx="51208" formatCode="0.00E+00">
                  <c:v>-7.4396999999999996E-3</c:v>
                </c:pt>
                <c:pt idx="51209" formatCode="0.00E+00">
                  <c:v>-8.2562999999999994E-3</c:v>
                </c:pt>
                <c:pt idx="51210" formatCode="0.00E+00">
                  <c:v>-9.0554699999999995E-3</c:v>
                </c:pt>
                <c:pt idx="51211" formatCode="0.00E+00">
                  <c:v>-9.8382299999999999E-3</c:v>
                </c:pt>
                <c:pt idx="51212">
                  <c:v>-1.0605699999999999E-2</c:v>
                </c:pt>
                <c:pt idx="51213">
                  <c:v>-1.13589E-2</c:v>
                </c:pt>
                <c:pt idx="51214">
                  <c:v>-1.2099E-2</c:v>
                </c:pt>
                <c:pt idx="51215">
                  <c:v>-1.2827099999999999E-2</c:v>
                </c:pt>
                <c:pt idx="51216">
                  <c:v>-1.35444E-2</c:v>
                </c:pt>
                <c:pt idx="51217">
                  <c:v>-1.42521E-2</c:v>
                </c:pt>
                <c:pt idx="51218">
                  <c:v>-1.49512E-2</c:v>
                </c:pt>
                <c:pt idx="51219">
                  <c:v>-1.56431E-2</c:v>
                </c:pt>
                <c:pt idx="51220">
                  <c:v>-1.6328800000000001E-2</c:v>
                </c:pt>
                <c:pt idx="51221">
                  <c:v>-1.70095E-2</c:v>
                </c:pt>
                <c:pt idx="51222">
                  <c:v>-1.7686400000000001E-2</c:v>
                </c:pt>
                <c:pt idx="51223">
                  <c:v>-1.8360700000000001E-2</c:v>
                </c:pt>
                <c:pt idx="51224">
                  <c:v>-1.9033399999999999E-2</c:v>
                </c:pt>
                <c:pt idx="51225">
                  <c:v>-1.97056E-2</c:v>
                </c:pt>
                <c:pt idx="51226">
                  <c:v>-2.0378500000000001E-2</c:v>
                </c:pt>
                <c:pt idx="51227">
                  <c:v>-2.1053100000000002E-2</c:v>
                </c:pt>
                <c:pt idx="51228">
                  <c:v>-2.17305E-2</c:v>
                </c:pt>
                <c:pt idx="51229">
                  <c:v>-2.2411500000000001E-2</c:v>
                </c:pt>
                <c:pt idx="51230">
                  <c:v>-2.3097199999999998E-2</c:v>
                </c:pt>
                <c:pt idx="51231">
                  <c:v>-2.3788500000000001E-2</c:v>
                </c:pt>
                <c:pt idx="51232">
                  <c:v>-2.4486299999999999E-2</c:v>
                </c:pt>
                <c:pt idx="51233">
                  <c:v>-2.51913E-2</c:v>
                </c:pt>
                <c:pt idx="51234">
                  <c:v>-2.5904300000000002E-2</c:v>
                </c:pt>
                <c:pt idx="51235">
                  <c:v>-2.66261E-2</c:v>
                </c:pt>
                <c:pt idx="51236">
                  <c:v>-2.7357300000000001E-2</c:v>
                </c:pt>
                <c:pt idx="51237">
                  <c:v>-2.8098399999999999E-2</c:v>
                </c:pt>
                <c:pt idx="51238">
                  <c:v>-2.88501E-2</c:v>
                </c:pt>
                <c:pt idx="51239">
                  <c:v>-2.9612800000000002E-2</c:v>
                </c:pt>
                <c:pt idx="51240">
                  <c:v>-3.0386900000000001E-2</c:v>
                </c:pt>
                <c:pt idx="51241">
                  <c:v>-3.1172800000000001E-2</c:v>
                </c:pt>
                <c:pt idx="51242">
                  <c:v>-3.1970600000000002E-2</c:v>
                </c:pt>
                <c:pt idx="51243">
                  <c:v>-3.2780700000000003E-2</c:v>
                </c:pt>
                <c:pt idx="51244">
                  <c:v>-3.3603099999999997E-2</c:v>
                </c:pt>
                <c:pt idx="51245">
                  <c:v>-3.4437799999999998E-2</c:v>
                </c:pt>
                <c:pt idx="51246">
                  <c:v>-3.5284799999999998E-2</c:v>
                </c:pt>
                <c:pt idx="51247">
                  <c:v>-3.6144099999999998E-2</c:v>
                </c:pt>
                <c:pt idx="51248">
                  <c:v>-3.7015399999999997E-2</c:v>
                </c:pt>
                <c:pt idx="51249">
                  <c:v>-3.7898500000000002E-2</c:v>
                </c:pt>
                <c:pt idx="51250">
                  <c:v>-3.8793000000000001E-2</c:v>
                </c:pt>
                <c:pt idx="51251">
                  <c:v>-3.9698400000000002E-2</c:v>
                </c:pt>
                <c:pt idx="51252">
                  <c:v>-4.0614400000000002E-2</c:v>
                </c:pt>
                <c:pt idx="51253">
                  <c:v>-4.1540300000000002E-2</c:v>
                </c:pt>
                <c:pt idx="51254">
                  <c:v>-4.2475400000000003E-2</c:v>
                </c:pt>
                <c:pt idx="51255">
                  <c:v>-4.3418900000000003E-2</c:v>
                </c:pt>
                <c:pt idx="51256">
                  <c:v>-4.4370199999999999E-2</c:v>
                </c:pt>
                <c:pt idx="51257">
                  <c:v>-4.5328199999999999E-2</c:v>
                </c:pt>
                <c:pt idx="51258">
                  <c:v>-4.6292E-2</c:v>
                </c:pt>
                <c:pt idx="51259">
                  <c:v>-4.7260499999999997E-2</c:v>
                </c:pt>
                <c:pt idx="51260">
                  <c:v>-4.82326E-2</c:v>
                </c:pt>
                <c:pt idx="51261">
                  <c:v>-4.9207099999999997E-2</c:v>
                </c:pt>
                <c:pt idx="51262">
                  <c:v>-5.0182699999999997E-2</c:v>
                </c:pt>
                <c:pt idx="51263">
                  <c:v>-5.1158200000000001E-2</c:v>
                </c:pt>
                <c:pt idx="51264">
                  <c:v>-5.2131999999999998E-2</c:v>
                </c:pt>
                <c:pt idx="51265">
                  <c:v>-5.3102700000000003E-2</c:v>
                </c:pt>
                <c:pt idx="51266">
                  <c:v>-5.40688E-2</c:v>
                </c:pt>
                <c:pt idx="51267">
                  <c:v>-5.50287E-2</c:v>
                </c:pt>
                <c:pt idx="51268">
                  <c:v>-5.5980700000000001E-2</c:v>
                </c:pt>
                <c:pt idx="51269">
                  <c:v>-5.69232E-2</c:v>
                </c:pt>
                <c:pt idx="51270">
                  <c:v>-5.7854299999999997E-2</c:v>
                </c:pt>
                <c:pt idx="51271">
                  <c:v>-5.87723E-2</c:v>
                </c:pt>
                <c:pt idx="51272">
                  <c:v>-5.9675300000000001E-2</c:v>
                </c:pt>
                <c:pt idx="51273">
                  <c:v>-6.0561499999999997E-2</c:v>
                </c:pt>
                <c:pt idx="51274">
                  <c:v>-6.1428900000000002E-2</c:v>
                </c:pt>
                <c:pt idx="51275">
                  <c:v>-6.22756E-2</c:v>
                </c:pt>
                <c:pt idx="51276">
                  <c:v>-6.3099500000000003E-2</c:v>
                </c:pt>
                <c:pt idx="51277">
                  <c:v>-6.3898700000000003E-2</c:v>
                </c:pt>
                <c:pt idx="51278">
                  <c:v>-6.4671199999999998E-2</c:v>
                </c:pt>
                <c:pt idx="51279">
                  <c:v>-6.5414899999999998E-2</c:v>
                </c:pt>
                <c:pt idx="51280">
                  <c:v>-6.6127599999999995E-2</c:v>
                </c:pt>
                <c:pt idx="51281">
                  <c:v>-6.6807400000000003E-2</c:v>
                </c:pt>
                <c:pt idx="51282">
                  <c:v>-6.7452100000000001E-2</c:v>
                </c:pt>
                <c:pt idx="51283">
                  <c:v>-6.8059499999999995E-2</c:v>
                </c:pt>
                <c:pt idx="51284">
                  <c:v>-6.8627800000000003E-2</c:v>
                </c:pt>
                <c:pt idx="51285">
                  <c:v>-6.9154800000000002E-2</c:v>
                </c:pt>
                <c:pt idx="51286">
                  <c:v>-6.9638500000000006E-2</c:v>
                </c:pt>
                <c:pt idx="51287">
                  <c:v>-7.0077E-2</c:v>
                </c:pt>
                <c:pt idx="51288">
                  <c:v>-7.0468299999999998E-2</c:v>
                </c:pt>
                <c:pt idx="51289">
                  <c:v>-7.0810399999999996E-2</c:v>
                </c:pt>
                <c:pt idx="51290">
                  <c:v>-7.1101300000000006E-2</c:v>
                </c:pt>
                <c:pt idx="51291">
                  <c:v>-7.1339299999999994E-2</c:v>
                </c:pt>
                <c:pt idx="51292">
                  <c:v>-7.15224E-2</c:v>
                </c:pt>
                <c:pt idx="51293">
                  <c:v>-7.1648799999999999E-2</c:v>
                </c:pt>
                <c:pt idx="51294">
                  <c:v>-7.17169E-2</c:v>
                </c:pt>
                <c:pt idx="51295">
                  <c:v>-7.1724999999999997E-2</c:v>
                </c:pt>
                <c:pt idx="51296">
                  <c:v>-7.1671200000000004E-2</c:v>
                </c:pt>
                <c:pt idx="51297">
                  <c:v>-7.1554300000000001E-2</c:v>
                </c:pt>
                <c:pt idx="51298">
                  <c:v>-7.1372500000000005E-2</c:v>
                </c:pt>
                <c:pt idx="51299">
                  <c:v>-7.1124499999999993E-2</c:v>
                </c:pt>
                <c:pt idx="51300">
                  <c:v>-7.0808999999999997E-2</c:v>
                </c:pt>
                <c:pt idx="51301">
                  <c:v>-7.0424600000000004E-2</c:v>
                </c:pt>
                <c:pt idx="51302">
                  <c:v>-6.9970199999999996E-2</c:v>
                </c:pt>
                <c:pt idx="51303">
                  <c:v>-6.9444599999999995E-2</c:v>
                </c:pt>
                <c:pt idx="51304">
                  <c:v>-6.8846699999999997E-2</c:v>
                </c:pt>
                <c:pt idx="51305">
                  <c:v>-6.8175700000000006E-2</c:v>
                </c:pt>
                <c:pt idx="51306">
                  <c:v>-6.7430799999999999E-2</c:v>
                </c:pt>
                <c:pt idx="51307">
                  <c:v>-6.6611299999999998E-2</c:v>
                </c:pt>
                <c:pt idx="51308">
                  <c:v>-6.5716399999999994E-2</c:v>
                </c:pt>
                <c:pt idx="51309">
                  <c:v>-6.4745800000000006E-2</c:v>
                </c:pt>
                <c:pt idx="51310">
                  <c:v>-6.3698900000000003E-2</c:v>
                </c:pt>
                <c:pt idx="51311">
                  <c:v>-6.2575400000000003E-2</c:v>
                </c:pt>
                <c:pt idx="51312">
                  <c:v>-6.1375100000000002E-2</c:v>
                </c:pt>
                <c:pt idx="51313">
                  <c:v>-6.0097999999999999E-2</c:v>
                </c:pt>
                <c:pt idx="51314">
                  <c:v>-5.8744299999999999E-2</c:v>
                </c:pt>
                <c:pt idx="51315">
                  <c:v>-5.7313900000000001E-2</c:v>
                </c:pt>
                <c:pt idx="51316">
                  <c:v>-5.5807299999999997E-2</c:v>
                </c:pt>
                <c:pt idx="51317">
                  <c:v>-5.4224799999999997E-2</c:v>
                </c:pt>
                <c:pt idx="51318">
                  <c:v>-5.2567000000000003E-2</c:v>
                </c:pt>
                <c:pt idx="51319">
                  <c:v>-5.0834499999999998E-2</c:v>
                </c:pt>
                <c:pt idx="51320">
                  <c:v>-4.9028099999999998E-2</c:v>
                </c:pt>
                <c:pt idx="51321">
                  <c:v>-4.7148700000000002E-2</c:v>
                </c:pt>
                <c:pt idx="51322">
                  <c:v>-4.5197399999999999E-2</c:v>
                </c:pt>
                <c:pt idx="51323">
                  <c:v>-4.31753E-2</c:v>
                </c:pt>
                <c:pt idx="51324">
                  <c:v>-4.1083700000000001E-2</c:v>
                </c:pt>
                <c:pt idx="51325">
                  <c:v>-3.8923899999999997E-2</c:v>
                </c:pt>
                <c:pt idx="51326">
                  <c:v>-3.6697500000000001E-2</c:v>
                </c:pt>
                <c:pt idx="51327">
                  <c:v>-3.4406300000000001E-2</c:v>
                </c:pt>
                <c:pt idx="51328">
                  <c:v>-3.20521E-2</c:v>
                </c:pt>
                <c:pt idx="51329">
                  <c:v>-2.96371E-2</c:v>
                </c:pt>
                <c:pt idx="51330">
                  <c:v>-2.71629E-2</c:v>
                </c:pt>
                <c:pt idx="51331">
                  <c:v>-2.4631500000000001E-2</c:v>
                </c:pt>
                <c:pt idx="51332">
                  <c:v>-2.2044999999999999E-2</c:v>
                </c:pt>
                <c:pt idx="51333">
                  <c:v>-1.9405599999999999E-2</c:v>
                </c:pt>
                <c:pt idx="51334">
                  <c:v>-1.6716000000000002E-2</c:v>
                </c:pt>
                <c:pt idx="51335">
                  <c:v>-1.39787E-2</c:v>
                </c:pt>
                <c:pt idx="51336">
                  <c:v>-1.11965E-2</c:v>
                </c:pt>
                <c:pt idx="51337" formatCode="0.00E+00">
                  <c:v>-8.3721300000000002E-3</c:v>
                </c:pt>
                <c:pt idx="51338" formatCode="0.00E+00">
                  <c:v>-5.5086099999999997E-3</c:v>
                </c:pt>
                <c:pt idx="51339" formatCode="0.00E+00">
                  <c:v>-2.6089099999999999E-3</c:v>
                </c:pt>
                <c:pt idx="51340" formatCode="0.00E+00">
                  <c:v>3.2383599999999998E-4</c:v>
                </c:pt>
                <c:pt idx="51341" formatCode="0.00E+00">
                  <c:v>3.28641E-3</c:v>
                </c:pt>
                <c:pt idx="51342" formatCode="0.00E+00">
                  <c:v>6.2754600000000001E-3</c:v>
                </c:pt>
                <c:pt idx="51343" formatCode="0.00E+00">
                  <c:v>9.2875500000000003E-3</c:v>
                </c:pt>
                <c:pt idx="51344">
                  <c:v>1.2319200000000001E-2</c:v>
                </c:pt>
                <c:pt idx="51345">
                  <c:v>1.5367E-2</c:v>
                </c:pt>
                <c:pt idx="51346">
                  <c:v>1.8427300000000001E-2</c:v>
                </c:pt>
                <c:pt idx="51347">
                  <c:v>2.1496500000000002E-2</c:v>
                </c:pt>
                <c:pt idx="51348">
                  <c:v>2.45708E-2</c:v>
                </c:pt>
                <c:pt idx="51349">
                  <c:v>2.76467E-2</c:v>
                </c:pt>
                <c:pt idx="51350">
                  <c:v>3.0720500000000001E-2</c:v>
                </c:pt>
                <c:pt idx="51351">
                  <c:v>3.3788600000000002E-2</c:v>
                </c:pt>
                <c:pt idx="51352">
                  <c:v>3.6846900000000002E-2</c:v>
                </c:pt>
                <c:pt idx="51353">
                  <c:v>3.9891500000000003E-2</c:v>
                </c:pt>
                <c:pt idx="51354">
                  <c:v>4.29183E-2</c:v>
                </c:pt>
                <c:pt idx="51355">
                  <c:v>4.59233E-2</c:v>
                </c:pt>
                <c:pt idx="51356">
                  <c:v>4.89027E-2</c:v>
                </c:pt>
                <c:pt idx="51357">
                  <c:v>5.18524E-2</c:v>
                </c:pt>
                <c:pt idx="51358">
                  <c:v>5.4768900000000002E-2</c:v>
                </c:pt>
                <c:pt idx="51359">
                  <c:v>5.7648400000000002E-2</c:v>
                </c:pt>
                <c:pt idx="51360">
                  <c:v>6.0487199999999998E-2</c:v>
                </c:pt>
                <c:pt idx="51361">
                  <c:v>6.3281500000000004E-2</c:v>
                </c:pt>
                <c:pt idx="51362">
                  <c:v>6.6027199999999994E-2</c:v>
                </c:pt>
                <c:pt idx="51363">
                  <c:v>6.8720199999999995E-2</c:v>
                </c:pt>
                <c:pt idx="51364">
                  <c:v>7.1356900000000001E-2</c:v>
                </c:pt>
                <c:pt idx="51365">
                  <c:v>7.3933700000000005E-2</c:v>
                </c:pt>
                <c:pt idx="51366">
                  <c:v>7.6446899999999998E-2</c:v>
                </c:pt>
                <c:pt idx="51367">
                  <c:v>7.8892500000000004E-2</c:v>
                </c:pt>
                <c:pt idx="51368">
                  <c:v>8.1266900000000003E-2</c:v>
                </c:pt>
                <c:pt idx="51369">
                  <c:v>8.3566799999999997E-2</c:v>
                </c:pt>
                <c:pt idx="51370">
                  <c:v>8.5788600000000007E-2</c:v>
                </c:pt>
                <c:pt idx="51371">
                  <c:v>8.7929199999999999E-2</c:v>
                </c:pt>
                <c:pt idx="51372">
                  <c:v>8.9985300000000004E-2</c:v>
                </c:pt>
                <c:pt idx="51373">
                  <c:v>9.1953900000000005E-2</c:v>
                </c:pt>
                <c:pt idx="51374">
                  <c:v>9.3831899999999996E-2</c:v>
                </c:pt>
                <c:pt idx="51375">
                  <c:v>9.5616499999999993E-2</c:v>
                </c:pt>
                <c:pt idx="51376">
                  <c:v>9.73049E-2</c:v>
                </c:pt>
                <c:pt idx="51377">
                  <c:v>9.8894099999999999E-2</c:v>
                </c:pt>
                <c:pt idx="51378">
                  <c:v>0.100381</c:v>
                </c:pt>
                <c:pt idx="51379">
                  <c:v>0.10176300000000001</c:v>
                </c:pt>
                <c:pt idx="51380">
                  <c:v>0.103038</c:v>
                </c:pt>
                <c:pt idx="51381">
                  <c:v>0.10420500000000001</c:v>
                </c:pt>
                <c:pt idx="51382">
                  <c:v>0.10526099999999999</c:v>
                </c:pt>
                <c:pt idx="51383">
                  <c:v>0.10620400000000001</c:v>
                </c:pt>
                <c:pt idx="51384">
                  <c:v>0.107032</c:v>
                </c:pt>
                <c:pt idx="51385">
                  <c:v>0.10774300000000001</c:v>
                </c:pt>
                <c:pt idx="51386">
                  <c:v>0.108337</c:v>
                </c:pt>
                <c:pt idx="51387">
                  <c:v>0.108811</c:v>
                </c:pt>
                <c:pt idx="51388">
                  <c:v>0.109165</c:v>
                </c:pt>
                <c:pt idx="51389">
                  <c:v>0.10939599999999999</c:v>
                </c:pt>
                <c:pt idx="51390">
                  <c:v>0.109504</c:v>
                </c:pt>
                <c:pt idx="51391">
                  <c:v>0.109488</c:v>
                </c:pt>
                <c:pt idx="51392">
                  <c:v>0.109346</c:v>
                </c:pt>
                <c:pt idx="51393">
                  <c:v>0.10908</c:v>
                </c:pt>
                <c:pt idx="51394">
                  <c:v>0.10868800000000001</c:v>
                </c:pt>
                <c:pt idx="51395">
                  <c:v>0.108171</c:v>
                </c:pt>
                <c:pt idx="51396">
                  <c:v>0.107528</c:v>
                </c:pt>
                <c:pt idx="51397">
                  <c:v>0.10675999999999999</c:v>
                </c:pt>
                <c:pt idx="51398">
                  <c:v>0.105868</c:v>
                </c:pt>
                <c:pt idx="51399">
                  <c:v>0.104851</c:v>
                </c:pt>
                <c:pt idx="51400">
                  <c:v>0.103711</c:v>
                </c:pt>
                <c:pt idx="51401">
                  <c:v>0.10245</c:v>
                </c:pt>
                <c:pt idx="51402">
                  <c:v>0.101067</c:v>
                </c:pt>
                <c:pt idx="51403">
                  <c:v>9.9563799999999994E-2</c:v>
                </c:pt>
                <c:pt idx="51404">
                  <c:v>9.7942000000000001E-2</c:v>
                </c:pt>
                <c:pt idx="51405">
                  <c:v>9.6202899999999994E-2</c:v>
                </c:pt>
                <c:pt idx="51406">
                  <c:v>9.4348100000000004E-2</c:v>
                </c:pt>
                <c:pt idx="51407">
                  <c:v>9.2380000000000004E-2</c:v>
                </c:pt>
                <c:pt idx="51408">
                  <c:v>9.0300699999999998E-2</c:v>
                </c:pt>
                <c:pt idx="51409">
                  <c:v>8.8112899999999994E-2</c:v>
                </c:pt>
                <c:pt idx="51410">
                  <c:v>8.5819000000000006E-2</c:v>
                </c:pt>
                <c:pt idx="51411">
                  <c:v>8.3421599999999999E-2</c:v>
                </c:pt>
                <c:pt idx="51412">
                  <c:v>8.0923400000000006E-2</c:v>
                </c:pt>
                <c:pt idx="51413">
                  <c:v>7.8327099999999997E-2</c:v>
                </c:pt>
                <c:pt idx="51414">
                  <c:v>7.5635800000000003E-2</c:v>
                </c:pt>
                <c:pt idx="51415">
                  <c:v>7.2852600000000003E-2</c:v>
                </c:pt>
                <c:pt idx="51416">
                  <c:v>6.9980700000000007E-2</c:v>
                </c:pt>
                <c:pt idx="51417">
                  <c:v>6.7023200000000005E-2</c:v>
                </c:pt>
                <c:pt idx="51418">
                  <c:v>6.3983499999999999E-2</c:v>
                </c:pt>
                <c:pt idx="51419">
                  <c:v>6.0865200000000001E-2</c:v>
                </c:pt>
                <c:pt idx="51420">
                  <c:v>5.7671899999999998E-2</c:v>
                </c:pt>
                <c:pt idx="51421">
                  <c:v>5.4407400000000002E-2</c:v>
                </c:pt>
                <c:pt idx="51422">
                  <c:v>5.10759E-2</c:v>
                </c:pt>
                <c:pt idx="51423">
                  <c:v>4.7681800000000003E-2</c:v>
                </c:pt>
                <c:pt idx="51424">
                  <c:v>4.4229400000000002E-2</c:v>
                </c:pt>
                <c:pt idx="51425">
                  <c:v>4.0723000000000002E-2</c:v>
                </c:pt>
                <c:pt idx="51426">
                  <c:v>3.7167199999999997E-2</c:v>
                </c:pt>
                <c:pt idx="51427">
                  <c:v>3.35663E-2</c:v>
                </c:pt>
                <c:pt idx="51428">
                  <c:v>2.9924599999999999E-2</c:v>
                </c:pt>
                <c:pt idx="51429">
                  <c:v>2.6246200000000001E-2</c:v>
                </c:pt>
                <c:pt idx="51430">
                  <c:v>2.2535800000000002E-2</c:v>
                </c:pt>
                <c:pt idx="51431">
                  <c:v>1.8798499999999999E-2</c:v>
                </c:pt>
                <c:pt idx="51432">
                  <c:v>1.50394E-2</c:v>
                </c:pt>
                <c:pt idx="51433">
                  <c:v>1.12631E-2</c:v>
                </c:pt>
                <c:pt idx="51434" formatCode="0.00E+00">
                  <c:v>7.4742799999999998E-3</c:v>
                </c:pt>
                <c:pt idx="51435" formatCode="0.00E+00">
                  <c:v>3.6775599999999999E-3</c:v>
                </c:pt>
                <c:pt idx="51436" formatCode="0.00E+00">
                  <c:v>-1.2230300000000001E-4</c:v>
                </c:pt>
                <c:pt idx="51437" formatCode="0.00E+00">
                  <c:v>-3.9206400000000004E-3</c:v>
                </c:pt>
                <c:pt idx="51438" formatCode="0.00E+00">
                  <c:v>-7.7127799999999998E-3</c:v>
                </c:pt>
                <c:pt idx="51439">
                  <c:v>-1.1494000000000001E-2</c:v>
                </c:pt>
                <c:pt idx="51440">
                  <c:v>-1.52599E-2</c:v>
                </c:pt>
                <c:pt idx="51441">
                  <c:v>-1.90058E-2</c:v>
                </c:pt>
                <c:pt idx="51442">
                  <c:v>-2.2726900000000001E-2</c:v>
                </c:pt>
                <c:pt idx="51443">
                  <c:v>-2.6418199999999999E-2</c:v>
                </c:pt>
                <c:pt idx="51444">
                  <c:v>-3.0074799999999999E-2</c:v>
                </c:pt>
                <c:pt idx="51445">
                  <c:v>-3.3692300000000001E-2</c:v>
                </c:pt>
                <c:pt idx="51446">
                  <c:v>-3.7266399999999998E-2</c:v>
                </c:pt>
                <c:pt idx="51447">
                  <c:v>-4.0792700000000001E-2</c:v>
                </c:pt>
                <c:pt idx="51448">
                  <c:v>-4.4266699999999999E-2</c:v>
                </c:pt>
                <c:pt idx="51449">
                  <c:v>-4.7683900000000001E-2</c:v>
                </c:pt>
                <c:pt idx="51450">
                  <c:v>-5.1040000000000002E-2</c:v>
                </c:pt>
                <c:pt idx="51451">
                  <c:v>-5.43311E-2</c:v>
                </c:pt>
                <c:pt idx="51452">
                  <c:v>-5.7553E-2</c:v>
                </c:pt>
                <c:pt idx="51453">
                  <c:v>-6.0701900000000003E-2</c:v>
                </c:pt>
                <c:pt idx="51454">
                  <c:v>-6.3773700000000003E-2</c:v>
                </c:pt>
                <c:pt idx="51455">
                  <c:v>-6.6764599999999993E-2</c:v>
                </c:pt>
                <c:pt idx="51456">
                  <c:v>-6.9670800000000005E-2</c:v>
                </c:pt>
                <c:pt idx="51457">
                  <c:v>-7.2488800000000006E-2</c:v>
                </c:pt>
                <c:pt idx="51458">
                  <c:v>-7.5215500000000005E-2</c:v>
                </c:pt>
                <c:pt idx="51459">
                  <c:v>-7.7848000000000001E-2</c:v>
                </c:pt>
                <c:pt idx="51460">
                  <c:v>-8.0383499999999997E-2</c:v>
                </c:pt>
                <c:pt idx="51461">
                  <c:v>-8.2818699999999995E-2</c:v>
                </c:pt>
                <c:pt idx="51462">
                  <c:v>-8.5150500000000004E-2</c:v>
                </c:pt>
                <c:pt idx="51463">
                  <c:v>-8.7376099999999998E-2</c:v>
                </c:pt>
                <c:pt idx="51464">
                  <c:v>-8.9493100000000006E-2</c:v>
                </c:pt>
                <c:pt idx="51465">
                  <c:v>-9.1499499999999998E-2</c:v>
                </c:pt>
                <c:pt idx="51466">
                  <c:v>-9.3393000000000004E-2</c:v>
                </c:pt>
                <c:pt idx="51467">
                  <c:v>-9.51713E-2</c:v>
                </c:pt>
                <c:pt idx="51468">
                  <c:v>-9.6832399999999999E-2</c:v>
                </c:pt>
                <c:pt idx="51469">
                  <c:v>-9.8374799999999998E-2</c:v>
                </c:pt>
                <c:pt idx="51470">
                  <c:v>-9.97976E-2</c:v>
                </c:pt>
                <c:pt idx="51471">
                  <c:v>-0.1011</c:v>
                </c:pt>
                <c:pt idx="51472">
                  <c:v>-0.10227899999999999</c:v>
                </c:pt>
                <c:pt idx="51473">
                  <c:v>-0.103336</c:v>
                </c:pt>
                <c:pt idx="51474">
                  <c:v>-0.104268</c:v>
                </c:pt>
                <c:pt idx="51475">
                  <c:v>-0.105075</c:v>
                </c:pt>
                <c:pt idx="51476">
                  <c:v>-0.105755</c:v>
                </c:pt>
                <c:pt idx="51477">
                  <c:v>-0.106309</c:v>
                </c:pt>
                <c:pt idx="51478">
                  <c:v>-0.106736</c:v>
                </c:pt>
                <c:pt idx="51479">
                  <c:v>-0.10703699999999999</c:v>
                </c:pt>
                <c:pt idx="51480">
                  <c:v>-0.107213</c:v>
                </c:pt>
                <c:pt idx="51481">
                  <c:v>-0.107263</c:v>
                </c:pt>
                <c:pt idx="51482">
                  <c:v>-0.10718900000000001</c:v>
                </c:pt>
                <c:pt idx="51483">
                  <c:v>-0.106991</c:v>
                </c:pt>
                <c:pt idx="51484">
                  <c:v>-0.10667</c:v>
                </c:pt>
                <c:pt idx="51485">
                  <c:v>-0.106226</c:v>
                </c:pt>
                <c:pt idx="51486">
                  <c:v>-0.10566200000000001</c:v>
                </c:pt>
                <c:pt idx="51487">
                  <c:v>-0.10498</c:v>
                </c:pt>
                <c:pt idx="51488">
                  <c:v>-0.10417999999999999</c:v>
                </c:pt>
                <c:pt idx="51489">
                  <c:v>-0.103265</c:v>
                </c:pt>
                <c:pt idx="51490">
                  <c:v>-0.10223599999999999</c:v>
                </c:pt>
                <c:pt idx="51491">
                  <c:v>-0.10109799999999999</c:v>
                </c:pt>
                <c:pt idx="51492">
                  <c:v>-9.9851099999999998E-2</c:v>
                </c:pt>
                <c:pt idx="51493">
                  <c:v>-9.8498500000000003E-2</c:v>
                </c:pt>
                <c:pt idx="51494">
                  <c:v>-9.7042500000000004E-2</c:v>
                </c:pt>
                <c:pt idx="51495">
                  <c:v>-9.5485700000000007E-2</c:v>
                </c:pt>
                <c:pt idx="51496">
                  <c:v>-9.3831100000000001E-2</c:v>
                </c:pt>
                <c:pt idx="51497">
                  <c:v>-9.20816E-2</c:v>
                </c:pt>
                <c:pt idx="51498">
                  <c:v>-9.0240200000000007E-2</c:v>
                </c:pt>
                <c:pt idx="51499">
                  <c:v>-8.8310100000000002E-2</c:v>
                </c:pt>
                <c:pt idx="51500">
                  <c:v>-8.6294700000000002E-2</c:v>
                </c:pt>
                <c:pt idx="51501">
                  <c:v>-8.4197499999999995E-2</c:v>
                </c:pt>
                <c:pt idx="51502">
                  <c:v>-8.2022399999999995E-2</c:v>
                </c:pt>
                <c:pt idx="51503">
                  <c:v>-7.9773200000000002E-2</c:v>
                </c:pt>
                <c:pt idx="51504">
                  <c:v>-7.7453800000000003E-2</c:v>
                </c:pt>
                <c:pt idx="51505">
                  <c:v>-7.5068099999999999E-2</c:v>
                </c:pt>
                <c:pt idx="51506">
                  <c:v>-7.2619900000000001E-2</c:v>
                </c:pt>
                <c:pt idx="51507">
                  <c:v>-7.0113200000000001E-2</c:v>
                </c:pt>
                <c:pt idx="51508">
                  <c:v>-6.7552100000000004E-2</c:v>
                </c:pt>
                <c:pt idx="51509">
                  <c:v>-6.4941200000000004E-2</c:v>
                </c:pt>
                <c:pt idx="51510">
                  <c:v>-6.2285E-2</c:v>
                </c:pt>
                <c:pt idx="51511">
                  <c:v>-5.9587899999999999E-2</c:v>
                </c:pt>
                <c:pt idx="51512">
                  <c:v>-5.6854099999999998E-2</c:v>
                </c:pt>
                <c:pt idx="51513">
                  <c:v>-5.4087900000000001E-2</c:v>
                </c:pt>
                <c:pt idx="51514">
                  <c:v>-5.1293900000000003E-2</c:v>
                </c:pt>
                <c:pt idx="51515">
                  <c:v>-4.8476100000000001E-2</c:v>
                </c:pt>
                <c:pt idx="51516">
                  <c:v>-4.5638600000000001E-2</c:v>
                </c:pt>
                <c:pt idx="51517">
                  <c:v>-4.27856E-2</c:v>
                </c:pt>
                <c:pt idx="51518">
                  <c:v>-3.9921400000000003E-2</c:v>
                </c:pt>
                <c:pt idx="51519">
                  <c:v>-3.7050699999999999E-2</c:v>
                </c:pt>
                <c:pt idx="51520">
                  <c:v>-3.4177800000000001E-2</c:v>
                </c:pt>
                <c:pt idx="51521">
                  <c:v>-3.1307099999999997E-2</c:v>
                </c:pt>
                <c:pt idx="51522">
                  <c:v>-2.8443099999999999E-2</c:v>
                </c:pt>
                <c:pt idx="51523">
                  <c:v>-2.5589899999999999E-2</c:v>
                </c:pt>
                <c:pt idx="51524">
                  <c:v>-2.2751199999999999E-2</c:v>
                </c:pt>
                <c:pt idx="51525">
                  <c:v>-1.99306E-2</c:v>
                </c:pt>
                <c:pt idx="51526">
                  <c:v>-1.7131400000000001E-2</c:v>
                </c:pt>
                <c:pt idx="51527">
                  <c:v>-1.43575E-2</c:v>
                </c:pt>
                <c:pt idx="51528">
                  <c:v>-1.16127E-2</c:v>
                </c:pt>
                <c:pt idx="51529" formatCode="0.00E+00">
                  <c:v>-8.9006199999999997E-3</c:v>
                </c:pt>
                <c:pt idx="51530" formatCode="0.00E+00">
                  <c:v>-6.2252599999999998E-3</c:v>
                </c:pt>
                <c:pt idx="51531" formatCode="0.00E+00">
                  <c:v>-3.5908300000000002E-3</c:v>
                </c:pt>
                <c:pt idx="51532" formatCode="0.00E+00">
                  <c:v>-1.0014799999999999E-3</c:v>
                </c:pt>
                <c:pt idx="51533" formatCode="0.00E+00">
                  <c:v>1.5391199999999999E-3</c:v>
                </c:pt>
                <c:pt idx="51534" formatCode="0.00E+00">
                  <c:v>4.0276799999999996E-3</c:v>
                </c:pt>
                <c:pt idx="51535" formatCode="0.00E+00">
                  <c:v>6.4610700000000002E-3</c:v>
                </c:pt>
                <c:pt idx="51536" formatCode="0.00E+00">
                  <c:v>8.8361099999999995E-3</c:v>
                </c:pt>
                <c:pt idx="51537">
                  <c:v>1.11495E-2</c:v>
                </c:pt>
                <c:pt idx="51538">
                  <c:v>1.3398200000000001E-2</c:v>
                </c:pt>
                <c:pt idx="51539">
                  <c:v>1.55791E-2</c:v>
                </c:pt>
                <c:pt idx="51540">
                  <c:v>1.7689300000000002E-2</c:v>
                </c:pt>
                <c:pt idx="51541">
                  <c:v>1.97261E-2</c:v>
                </c:pt>
                <c:pt idx="51542">
                  <c:v>2.1687100000000001E-2</c:v>
                </c:pt>
                <c:pt idx="51543">
                  <c:v>2.35701E-2</c:v>
                </c:pt>
                <c:pt idx="51544">
                  <c:v>2.5372700000000002E-2</c:v>
                </c:pt>
                <c:pt idx="51545">
                  <c:v>2.7093200000000001E-2</c:v>
                </c:pt>
                <c:pt idx="51546">
                  <c:v>2.87303E-2</c:v>
                </c:pt>
                <c:pt idx="51547">
                  <c:v>3.02831E-2</c:v>
                </c:pt>
                <c:pt idx="51548">
                  <c:v>3.1750599999999997E-2</c:v>
                </c:pt>
                <c:pt idx="51549">
                  <c:v>3.31317E-2</c:v>
                </c:pt>
                <c:pt idx="51550">
                  <c:v>3.4425299999999999E-2</c:v>
                </c:pt>
                <c:pt idx="51551">
                  <c:v>3.5630299999999997E-2</c:v>
                </c:pt>
                <c:pt idx="51552">
                  <c:v>3.6745800000000002E-2</c:v>
                </c:pt>
                <c:pt idx="51553">
                  <c:v>3.77708E-2</c:v>
                </c:pt>
                <c:pt idx="51554">
                  <c:v>3.8704299999999997E-2</c:v>
                </c:pt>
                <c:pt idx="51555">
                  <c:v>3.9544900000000001E-2</c:v>
                </c:pt>
                <c:pt idx="51556">
                  <c:v>4.0292300000000003E-2</c:v>
                </c:pt>
                <c:pt idx="51557">
                  <c:v>4.09466E-2</c:v>
                </c:pt>
                <c:pt idx="51558">
                  <c:v>4.1508499999999997E-2</c:v>
                </c:pt>
                <c:pt idx="51559">
                  <c:v>4.1978500000000002E-2</c:v>
                </c:pt>
                <c:pt idx="51560">
                  <c:v>4.2356699999999997E-2</c:v>
                </c:pt>
                <c:pt idx="51561">
                  <c:v>4.2643500000000001E-2</c:v>
                </c:pt>
                <c:pt idx="51562">
                  <c:v>4.2839099999999998E-2</c:v>
                </c:pt>
                <c:pt idx="51563">
                  <c:v>4.2943799999999997E-2</c:v>
                </c:pt>
                <c:pt idx="51564">
                  <c:v>4.2958700000000002E-2</c:v>
                </c:pt>
                <c:pt idx="51565">
                  <c:v>4.2884800000000001E-2</c:v>
                </c:pt>
                <c:pt idx="51566">
                  <c:v>4.27236E-2</c:v>
                </c:pt>
                <c:pt idx="51567">
                  <c:v>4.2476100000000003E-2</c:v>
                </c:pt>
                <c:pt idx="51568">
                  <c:v>4.2143899999999998E-2</c:v>
                </c:pt>
                <c:pt idx="51569">
                  <c:v>4.17282E-2</c:v>
                </c:pt>
                <c:pt idx="51570">
                  <c:v>4.1230999999999997E-2</c:v>
                </c:pt>
                <c:pt idx="51571">
                  <c:v>4.06544E-2</c:v>
                </c:pt>
                <c:pt idx="51572">
                  <c:v>4.0000399999999998E-2</c:v>
                </c:pt>
                <c:pt idx="51573">
                  <c:v>3.9271500000000001E-2</c:v>
                </c:pt>
                <c:pt idx="51574">
                  <c:v>3.8470600000000001E-2</c:v>
                </c:pt>
                <c:pt idx="51575">
                  <c:v>3.76009E-2</c:v>
                </c:pt>
                <c:pt idx="51576">
                  <c:v>3.6665200000000002E-2</c:v>
                </c:pt>
                <c:pt idx="51577">
                  <c:v>3.5666299999999998E-2</c:v>
                </c:pt>
                <c:pt idx="51578">
                  <c:v>3.4607100000000002E-2</c:v>
                </c:pt>
                <c:pt idx="51579">
                  <c:v>3.3490800000000001E-2</c:v>
                </c:pt>
                <c:pt idx="51580">
                  <c:v>3.2320500000000002E-2</c:v>
                </c:pt>
                <c:pt idx="51581">
                  <c:v>3.1098799999999999E-2</c:v>
                </c:pt>
                <c:pt idx="51582">
                  <c:v>2.98286E-2</c:v>
                </c:pt>
                <c:pt idx="51583">
                  <c:v>2.8512599999999999E-2</c:v>
                </c:pt>
                <c:pt idx="51584">
                  <c:v>2.7153900000000002E-2</c:v>
                </c:pt>
                <c:pt idx="51585">
                  <c:v>2.5755299999999998E-2</c:v>
                </c:pt>
                <c:pt idx="51586">
                  <c:v>2.4320100000000001E-2</c:v>
                </c:pt>
                <c:pt idx="51587">
                  <c:v>2.2851199999999999E-2</c:v>
                </c:pt>
                <c:pt idx="51588">
                  <c:v>2.13519E-2</c:v>
                </c:pt>
                <c:pt idx="51589">
                  <c:v>1.98254E-2</c:v>
                </c:pt>
                <c:pt idx="51590">
                  <c:v>1.8275400000000001E-2</c:v>
                </c:pt>
                <c:pt idx="51591">
                  <c:v>1.6705399999999999E-2</c:v>
                </c:pt>
                <c:pt idx="51592">
                  <c:v>1.5119499999999999E-2</c:v>
                </c:pt>
                <c:pt idx="51593">
                  <c:v>1.3521399999999999E-2</c:v>
                </c:pt>
                <c:pt idx="51594">
                  <c:v>1.1913999999999999E-2</c:v>
                </c:pt>
                <c:pt idx="51595">
                  <c:v>1.03006E-2</c:v>
                </c:pt>
                <c:pt idx="51596" formatCode="0.00E+00">
                  <c:v>8.6846100000000006E-3</c:v>
                </c:pt>
                <c:pt idx="51597" formatCode="0.00E+00">
                  <c:v>7.0702400000000002E-3</c:v>
                </c:pt>
                <c:pt idx="51598" formatCode="0.00E+00">
                  <c:v>5.4619400000000002E-3</c:v>
                </c:pt>
                <c:pt idx="51599" formatCode="0.00E+00">
                  <c:v>3.8636600000000001E-3</c:v>
                </c:pt>
                <c:pt idx="51600" formatCode="0.00E+00">
                  <c:v>2.2786299999999998E-3</c:v>
                </c:pt>
                <c:pt idx="51601" formatCode="0.00E+00">
                  <c:v>7.0986200000000001E-4</c:v>
                </c:pt>
                <c:pt idx="51602" formatCode="0.00E+00">
                  <c:v>-8.3927299999999997E-4</c:v>
                </c:pt>
                <c:pt idx="51603" formatCode="0.00E+00">
                  <c:v>-2.36543E-3</c:v>
                </c:pt>
                <c:pt idx="51604" formatCode="0.00E+00">
                  <c:v>-3.8660500000000002E-3</c:v>
                </c:pt>
                <c:pt idx="51605" formatCode="0.00E+00">
                  <c:v>-5.33885E-3</c:v>
                </c:pt>
                <c:pt idx="51606" formatCode="0.00E+00">
                  <c:v>-6.7810199999999996E-3</c:v>
                </c:pt>
                <c:pt idx="51607" formatCode="0.00E+00">
                  <c:v>-8.1894600000000008E-3</c:v>
                </c:pt>
                <c:pt idx="51608" formatCode="0.00E+00">
                  <c:v>-9.5610599999999997E-3</c:v>
                </c:pt>
                <c:pt idx="51609">
                  <c:v>-1.08927E-2</c:v>
                </c:pt>
                <c:pt idx="51610">
                  <c:v>-1.21814E-2</c:v>
                </c:pt>
                <c:pt idx="51611">
                  <c:v>-1.3424800000000001E-2</c:v>
                </c:pt>
                <c:pt idx="51612">
                  <c:v>-1.4621200000000001E-2</c:v>
                </c:pt>
                <c:pt idx="51613">
                  <c:v>-1.5768999999999998E-2</c:v>
                </c:pt>
                <c:pt idx="51614">
                  <c:v>-1.68665E-2</c:v>
                </c:pt>
                <c:pt idx="51615">
                  <c:v>-1.7911699999999999E-2</c:v>
                </c:pt>
                <c:pt idx="51616">
                  <c:v>-1.8902499999999999E-2</c:v>
                </c:pt>
                <c:pt idx="51617">
                  <c:v>-1.9836699999999999E-2</c:v>
                </c:pt>
                <c:pt idx="51618">
                  <c:v>-2.07122E-2</c:v>
                </c:pt>
                <c:pt idx="51619">
                  <c:v>-2.15271E-2</c:v>
                </c:pt>
                <c:pt idx="51620">
                  <c:v>-2.2280000000000001E-2</c:v>
                </c:pt>
                <c:pt idx="51621">
                  <c:v>-2.2969900000000001E-2</c:v>
                </c:pt>
                <c:pt idx="51622">
                  <c:v>-2.3595499999999998E-2</c:v>
                </c:pt>
                <c:pt idx="51623">
                  <c:v>-2.41555E-2</c:v>
                </c:pt>
                <c:pt idx="51624">
                  <c:v>-2.4648799999999998E-2</c:v>
                </c:pt>
                <c:pt idx="51625">
                  <c:v>-2.50745E-2</c:v>
                </c:pt>
                <c:pt idx="51626">
                  <c:v>-2.54325E-2</c:v>
                </c:pt>
                <c:pt idx="51627">
                  <c:v>-2.5722600000000002E-2</c:v>
                </c:pt>
                <c:pt idx="51628">
                  <c:v>-2.5944700000000001E-2</c:v>
                </c:pt>
                <c:pt idx="51629">
                  <c:v>-2.6098799999999998E-2</c:v>
                </c:pt>
                <c:pt idx="51630">
                  <c:v>-2.6184700000000002E-2</c:v>
                </c:pt>
                <c:pt idx="51631">
                  <c:v>-2.6202199999999998E-2</c:v>
                </c:pt>
                <c:pt idx="51632">
                  <c:v>-2.6151400000000002E-2</c:v>
                </c:pt>
                <c:pt idx="51633">
                  <c:v>-2.6032699999999999E-2</c:v>
                </c:pt>
                <c:pt idx="51634">
                  <c:v>-2.58467E-2</c:v>
                </c:pt>
                <c:pt idx="51635">
                  <c:v>-2.55944E-2</c:v>
                </c:pt>
                <c:pt idx="51636">
                  <c:v>-2.5276699999999999E-2</c:v>
                </c:pt>
                <c:pt idx="51637">
                  <c:v>-2.4894400000000001E-2</c:v>
                </c:pt>
                <c:pt idx="51638">
                  <c:v>-2.4448399999999999E-2</c:v>
                </c:pt>
                <c:pt idx="51639">
                  <c:v>-2.3939800000000001E-2</c:v>
                </c:pt>
                <c:pt idx="51640">
                  <c:v>-2.33698E-2</c:v>
                </c:pt>
                <c:pt idx="51641">
                  <c:v>-2.2739200000000001E-2</c:v>
                </c:pt>
                <c:pt idx="51642">
                  <c:v>-2.2049200000000001E-2</c:v>
                </c:pt>
                <c:pt idx="51643">
                  <c:v>-2.13011E-2</c:v>
                </c:pt>
                <c:pt idx="51644">
                  <c:v>-2.04973E-2</c:v>
                </c:pt>
                <c:pt idx="51645">
                  <c:v>-1.9640399999999999E-2</c:v>
                </c:pt>
                <c:pt idx="51646">
                  <c:v>-1.8733E-2</c:v>
                </c:pt>
                <c:pt idx="51647">
                  <c:v>-1.7776799999999999E-2</c:v>
                </c:pt>
                <c:pt idx="51648">
                  <c:v>-1.67736E-2</c:v>
                </c:pt>
                <c:pt idx="51649">
                  <c:v>-1.5724999999999999E-2</c:v>
                </c:pt>
                <c:pt idx="51650">
                  <c:v>-1.4633500000000001E-2</c:v>
                </c:pt>
                <c:pt idx="51651">
                  <c:v>-1.35017E-2</c:v>
                </c:pt>
                <c:pt idx="51652">
                  <c:v>-1.2332299999999999E-2</c:v>
                </c:pt>
                <c:pt idx="51653">
                  <c:v>-1.11278E-2</c:v>
                </c:pt>
                <c:pt idx="51654" formatCode="0.00E+00">
                  <c:v>-9.8915600000000006E-3</c:v>
                </c:pt>
                <c:pt idx="51655" formatCode="0.00E+00">
                  <c:v>-8.6268999999999998E-3</c:v>
                </c:pt>
                <c:pt idx="51656" formatCode="0.00E+00">
                  <c:v>-7.3369400000000001E-3</c:v>
                </c:pt>
                <c:pt idx="51657" formatCode="0.00E+00">
                  <c:v>-6.02471E-3</c:v>
                </c:pt>
                <c:pt idx="51658" formatCode="0.00E+00">
                  <c:v>-4.69317E-3</c:v>
                </c:pt>
                <c:pt idx="51659" formatCode="0.00E+00">
                  <c:v>-3.3449999999999999E-3</c:v>
                </c:pt>
                <c:pt idx="51660" formatCode="0.00E+00">
                  <c:v>-1.9826499999999999E-3</c:v>
                </c:pt>
                <c:pt idx="51661" formatCode="0.00E+00">
                  <c:v>-6.0904799999999995E-4</c:v>
                </c:pt>
                <c:pt idx="51662" formatCode="0.00E+00">
                  <c:v>7.7193900000000002E-4</c:v>
                </c:pt>
                <c:pt idx="51663" formatCode="0.00E+00">
                  <c:v>2.1562199999999999E-3</c:v>
                </c:pt>
                <c:pt idx="51664" formatCode="0.00E+00">
                  <c:v>3.5402900000000002E-3</c:v>
                </c:pt>
                <c:pt idx="51665" formatCode="0.00E+00">
                  <c:v>4.9211000000000003E-3</c:v>
                </c:pt>
                <c:pt idx="51666" formatCode="0.00E+00">
                  <c:v>6.2958700000000003E-3</c:v>
                </c:pt>
                <c:pt idx="51667" formatCode="0.00E+00">
                  <c:v>7.6621600000000003E-3</c:v>
                </c:pt>
                <c:pt idx="51668" formatCode="0.00E+00">
                  <c:v>9.0176200000000005E-3</c:v>
                </c:pt>
                <c:pt idx="51669">
                  <c:v>1.03594E-2</c:v>
                </c:pt>
                <c:pt idx="51670">
                  <c:v>1.1684E-2</c:v>
                </c:pt>
                <c:pt idx="51671">
                  <c:v>1.2987800000000001E-2</c:v>
                </c:pt>
                <c:pt idx="51672">
                  <c:v>1.42676E-2</c:v>
                </c:pt>
                <c:pt idx="51673">
                  <c:v>1.55207E-2</c:v>
                </c:pt>
                <c:pt idx="51674">
                  <c:v>1.6743899999999999E-2</c:v>
                </c:pt>
                <c:pt idx="51675">
                  <c:v>1.7933899999999999E-2</c:v>
                </c:pt>
                <c:pt idx="51676">
                  <c:v>1.9087099999999999E-2</c:v>
                </c:pt>
                <c:pt idx="51677">
                  <c:v>2.02004E-2</c:v>
                </c:pt>
                <c:pt idx="51678">
                  <c:v>2.1270399999999998E-2</c:v>
                </c:pt>
                <c:pt idx="51679">
                  <c:v>2.2294000000000001E-2</c:v>
                </c:pt>
                <c:pt idx="51680">
                  <c:v>2.32687E-2</c:v>
                </c:pt>
                <c:pt idx="51681">
                  <c:v>2.4192399999999999E-2</c:v>
                </c:pt>
                <c:pt idx="51682">
                  <c:v>2.50628E-2</c:v>
                </c:pt>
                <c:pt idx="51683">
                  <c:v>2.58777E-2</c:v>
                </c:pt>
                <c:pt idx="51684">
                  <c:v>2.6634999999999999E-2</c:v>
                </c:pt>
                <c:pt idx="51685">
                  <c:v>2.7332499999999999E-2</c:v>
                </c:pt>
                <c:pt idx="51686">
                  <c:v>2.7968199999999999E-2</c:v>
                </c:pt>
                <c:pt idx="51687">
                  <c:v>2.8540300000000001E-2</c:v>
                </c:pt>
                <c:pt idx="51688">
                  <c:v>2.9047199999999999E-2</c:v>
                </c:pt>
                <c:pt idx="51689">
                  <c:v>2.9487099999999999E-2</c:v>
                </c:pt>
                <c:pt idx="51690">
                  <c:v>2.98584E-2</c:v>
                </c:pt>
                <c:pt idx="51691">
                  <c:v>3.0159999999999999E-2</c:v>
                </c:pt>
                <c:pt idx="51692">
                  <c:v>3.0390400000000001E-2</c:v>
                </c:pt>
                <c:pt idx="51693">
                  <c:v>3.05484E-2</c:v>
                </c:pt>
                <c:pt idx="51694">
                  <c:v>3.0632199999999998E-2</c:v>
                </c:pt>
                <c:pt idx="51695">
                  <c:v>3.06407E-2</c:v>
                </c:pt>
                <c:pt idx="51696">
                  <c:v>3.0572700000000001E-2</c:v>
                </c:pt>
                <c:pt idx="51697">
                  <c:v>3.0427900000000001E-2</c:v>
                </c:pt>
                <c:pt idx="51698">
                  <c:v>3.0205599999999999E-2</c:v>
                </c:pt>
                <c:pt idx="51699">
                  <c:v>2.9905299999999999E-2</c:v>
                </c:pt>
                <c:pt idx="51700">
                  <c:v>2.9527299999999999E-2</c:v>
                </c:pt>
                <c:pt idx="51701">
                  <c:v>2.9071799999999998E-2</c:v>
                </c:pt>
                <c:pt idx="51702">
                  <c:v>2.8539200000000001E-2</c:v>
                </c:pt>
                <c:pt idx="51703">
                  <c:v>2.7929699999999998E-2</c:v>
                </c:pt>
                <c:pt idx="51704">
                  <c:v>2.7243400000000001E-2</c:v>
                </c:pt>
                <c:pt idx="51705">
                  <c:v>2.6480199999999999E-2</c:v>
                </c:pt>
                <c:pt idx="51706">
                  <c:v>2.56399E-2</c:v>
                </c:pt>
                <c:pt idx="51707">
                  <c:v>2.47228E-2</c:v>
                </c:pt>
                <c:pt idx="51708">
                  <c:v>2.37301E-2</c:v>
                </c:pt>
                <c:pt idx="51709">
                  <c:v>2.26629E-2</c:v>
                </c:pt>
                <c:pt idx="51710">
                  <c:v>2.1522300000000001E-2</c:v>
                </c:pt>
                <c:pt idx="51711">
                  <c:v>2.0309600000000001E-2</c:v>
                </c:pt>
                <c:pt idx="51712">
                  <c:v>1.9025799999999999E-2</c:v>
                </c:pt>
                <c:pt idx="51713">
                  <c:v>1.7672E-2</c:v>
                </c:pt>
                <c:pt idx="51714">
                  <c:v>1.62495E-2</c:v>
                </c:pt>
                <c:pt idx="51715">
                  <c:v>1.47598E-2</c:v>
                </c:pt>
                <c:pt idx="51716">
                  <c:v>1.3204799999999999E-2</c:v>
                </c:pt>
                <c:pt idx="51717">
                  <c:v>1.1587200000000001E-2</c:v>
                </c:pt>
                <c:pt idx="51718" formatCode="0.00E+00">
                  <c:v>9.9097999999999999E-3</c:v>
                </c:pt>
                <c:pt idx="51719" formatCode="0.00E+00">
                  <c:v>8.1754600000000007E-3</c:v>
                </c:pt>
                <c:pt idx="51720" formatCode="0.00E+00">
                  <c:v>6.3863799999999997E-3</c:v>
                </c:pt>
                <c:pt idx="51721" formatCode="0.00E+00">
                  <c:v>4.5445199999999998E-3</c:v>
                </c:pt>
                <c:pt idx="51722" formatCode="0.00E+00">
                  <c:v>2.65175E-3</c:v>
                </c:pt>
                <c:pt idx="51723" formatCode="0.00E+00">
                  <c:v>7.1012400000000002E-4</c:v>
                </c:pt>
                <c:pt idx="51724" formatCode="0.00E+00">
                  <c:v>-1.2774799999999999E-3</c:v>
                </c:pt>
                <c:pt idx="51725" formatCode="0.00E+00">
                  <c:v>-3.30722E-3</c:v>
                </c:pt>
                <c:pt idx="51726" formatCode="0.00E+00">
                  <c:v>-5.3751399999999996E-3</c:v>
                </c:pt>
                <c:pt idx="51727" formatCode="0.00E+00">
                  <c:v>-7.4780599999999999E-3</c:v>
                </c:pt>
                <c:pt idx="51728" formatCode="0.00E+00">
                  <c:v>-9.6133499999999997E-3</c:v>
                </c:pt>
                <c:pt idx="51729">
                  <c:v>-1.1778E-2</c:v>
                </c:pt>
                <c:pt idx="51730">
                  <c:v>-1.3968599999999999E-2</c:v>
                </c:pt>
                <c:pt idx="51731">
                  <c:v>-1.6182200000000001E-2</c:v>
                </c:pt>
                <c:pt idx="51732">
                  <c:v>-1.84158E-2</c:v>
                </c:pt>
                <c:pt idx="51733">
                  <c:v>-2.0665900000000001E-2</c:v>
                </c:pt>
                <c:pt idx="51734">
                  <c:v>-2.29286E-2</c:v>
                </c:pt>
                <c:pt idx="51735">
                  <c:v>-2.5200500000000001E-2</c:v>
                </c:pt>
                <c:pt idx="51736">
                  <c:v>-2.74779E-2</c:v>
                </c:pt>
                <c:pt idx="51737">
                  <c:v>-2.9757200000000001E-2</c:v>
                </c:pt>
                <c:pt idx="51738">
                  <c:v>-3.2035000000000001E-2</c:v>
                </c:pt>
                <c:pt idx="51739">
                  <c:v>-3.4307699999999997E-2</c:v>
                </c:pt>
                <c:pt idx="51740">
                  <c:v>-3.6572100000000003E-2</c:v>
                </c:pt>
                <c:pt idx="51741">
                  <c:v>-3.8824499999999998E-2</c:v>
                </c:pt>
                <c:pt idx="51742">
                  <c:v>-4.1061599999999997E-2</c:v>
                </c:pt>
                <c:pt idx="51743">
                  <c:v>-4.3279699999999997E-2</c:v>
                </c:pt>
                <c:pt idx="51744">
                  <c:v>-4.5475099999999997E-2</c:v>
                </c:pt>
                <c:pt idx="51745">
                  <c:v>-4.76438E-2</c:v>
                </c:pt>
                <c:pt idx="51746">
                  <c:v>-4.9781800000000001E-2</c:v>
                </c:pt>
                <c:pt idx="51747">
                  <c:v>-5.1885199999999999E-2</c:v>
                </c:pt>
                <c:pt idx="51748">
                  <c:v>-5.3950699999999997E-2</c:v>
                </c:pt>
                <c:pt idx="51749">
                  <c:v>-5.5974999999999997E-2</c:v>
                </c:pt>
                <c:pt idx="51750">
                  <c:v>-5.7954800000000001E-2</c:v>
                </c:pt>
                <c:pt idx="51751">
                  <c:v>-5.9886500000000002E-2</c:v>
                </c:pt>
                <c:pt idx="51752">
                  <c:v>-6.1766700000000001E-2</c:v>
                </c:pt>
                <c:pt idx="51753">
                  <c:v>-6.3591599999999998E-2</c:v>
                </c:pt>
                <c:pt idx="51754">
                  <c:v>-6.5357100000000001E-2</c:v>
                </c:pt>
                <c:pt idx="51755">
                  <c:v>-6.7060400000000006E-2</c:v>
                </c:pt>
                <c:pt idx="51756">
                  <c:v>-6.8699700000000002E-2</c:v>
                </c:pt>
                <c:pt idx="51757">
                  <c:v>-7.0273000000000002E-2</c:v>
                </c:pt>
                <c:pt idx="51758">
                  <c:v>-7.1777499999999994E-2</c:v>
                </c:pt>
                <c:pt idx="51759">
                  <c:v>-7.3210600000000001E-2</c:v>
                </c:pt>
                <c:pt idx="51760">
                  <c:v>-7.4570300000000006E-2</c:v>
                </c:pt>
                <c:pt idx="51761">
                  <c:v>-7.5854599999999994E-2</c:v>
                </c:pt>
                <c:pt idx="51762">
                  <c:v>-7.7061000000000004E-2</c:v>
                </c:pt>
                <c:pt idx="51763">
                  <c:v>-7.8186800000000001E-2</c:v>
                </c:pt>
                <c:pt idx="51764">
                  <c:v>-7.9229999999999995E-2</c:v>
                </c:pt>
                <c:pt idx="51765">
                  <c:v>-8.0188800000000005E-2</c:v>
                </c:pt>
                <c:pt idx="51766">
                  <c:v>-8.1061800000000003E-2</c:v>
                </c:pt>
                <c:pt idx="51767">
                  <c:v>-8.1847000000000003E-2</c:v>
                </c:pt>
                <c:pt idx="51768">
                  <c:v>-8.2542500000000005E-2</c:v>
                </c:pt>
                <c:pt idx="51769">
                  <c:v>-8.3146200000000003E-2</c:v>
                </c:pt>
                <c:pt idx="51770">
                  <c:v>-8.36562E-2</c:v>
                </c:pt>
                <c:pt idx="51771">
                  <c:v>-8.4071400000000004E-2</c:v>
                </c:pt>
                <c:pt idx="51772">
                  <c:v>-8.4391900000000006E-2</c:v>
                </c:pt>
                <c:pt idx="51773">
                  <c:v>-8.4617800000000007E-2</c:v>
                </c:pt>
                <c:pt idx="51774">
                  <c:v>-8.4748400000000002E-2</c:v>
                </c:pt>
                <c:pt idx="51775">
                  <c:v>-8.4782300000000005E-2</c:v>
                </c:pt>
                <c:pt idx="51776">
                  <c:v>-8.4718399999999999E-2</c:v>
                </c:pt>
                <c:pt idx="51777">
                  <c:v>-8.4556000000000006E-2</c:v>
                </c:pt>
                <c:pt idx="51778">
                  <c:v>-8.4294999999999995E-2</c:v>
                </c:pt>
                <c:pt idx="51779">
                  <c:v>-8.3935399999999993E-2</c:v>
                </c:pt>
                <c:pt idx="51780">
                  <c:v>-8.3477499999999996E-2</c:v>
                </c:pt>
                <c:pt idx="51781">
                  <c:v>-8.2921800000000004E-2</c:v>
                </c:pt>
                <c:pt idx="51782">
                  <c:v>-8.2268800000000003E-2</c:v>
                </c:pt>
                <c:pt idx="51783">
                  <c:v>-8.1519400000000006E-2</c:v>
                </c:pt>
                <c:pt idx="51784">
                  <c:v>-8.0674599999999999E-2</c:v>
                </c:pt>
                <c:pt idx="51785">
                  <c:v>-7.9735700000000007E-2</c:v>
                </c:pt>
                <c:pt idx="51786">
                  <c:v>-7.8703599999999999E-2</c:v>
                </c:pt>
                <c:pt idx="51787">
                  <c:v>-7.7579400000000007E-2</c:v>
                </c:pt>
                <c:pt idx="51788">
                  <c:v>-7.6364399999999999E-2</c:v>
                </c:pt>
                <c:pt idx="51789">
                  <c:v>-7.5060500000000002E-2</c:v>
                </c:pt>
                <c:pt idx="51790">
                  <c:v>-7.3669600000000002E-2</c:v>
                </c:pt>
                <c:pt idx="51791">
                  <c:v>-7.2193599999999997E-2</c:v>
                </c:pt>
                <c:pt idx="51792">
                  <c:v>-7.0634500000000003E-2</c:v>
                </c:pt>
                <c:pt idx="51793">
                  <c:v>-6.8994399999999997E-2</c:v>
                </c:pt>
                <c:pt idx="51794">
                  <c:v>-6.7275000000000001E-2</c:v>
                </c:pt>
                <c:pt idx="51795">
                  <c:v>-6.5478400000000006E-2</c:v>
                </c:pt>
                <c:pt idx="51796">
                  <c:v>-6.3606499999999996E-2</c:v>
                </c:pt>
                <c:pt idx="51797">
                  <c:v>-6.1662000000000002E-2</c:v>
                </c:pt>
                <c:pt idx="51798">
                  <c:v>-5.9647499999999999E-2</c:v>
                </c:pt>
                <c:pt idx="51799">
                  <c:v>-5.75658E-2</c:v>
                </c:pt>
                <c:pt idx="51800">
                  <c:v>-5.5419700000000002E-2</c:v>
                </c:pt>
                <c:pt idx="51801">
                  <c:v>-5.3212200000000001E-2</c:v>
                </c:pt>
                <c:pt idx="51802">
                  <c:v>-5.09463E-2</c:v>
                </c:pt>
                <c:pt idx="51803">
                  <c:v>-4.8624300000000002E-2</c:v>
                </c:pt>
                <c:pt idx="51804">
                  <c:v>-4.6248699999999997E-2</c:v>
                </c:pt>
                <c:pt idx="51805">
                  <c:v>-4.38225E-2</c:v>
                </c:pt>
                <c:pt idx="51806">
                  <c:v>-4.1350100000000001E-2</c:v>
                </c:pt>
                <c:pt idx="51807">
                  <c:v>-3.8835099999999997E-2</c:v>
                </c:pt>
                <c:pt idx="51808">
                  <c:v>-3.6281099999999997E-2</c:v>
                </c:pt>
                <c:pt idx="51809">
                  <c:v>-3.3691800000000001E-2</c:v>
                </c:pt>
                <c:pt idx="51810">
                  <c:v>-3.1071000000000001E-2</c:v>
                </c:pt>
                <c:pt idx="51811">
                  <c:v>-2.8422699999999999E-2</c:v>
                </c:pt>
                <c:pt idx="51812">
                  <c:v>-2.5750200000000001E-2</c:v>
                </c:pt>
                <c:pt idx="51813">
                  <c:v>-2.3056799999999999E-2</c:v>
                </c:pt>
                <c:pt idx="51814">
                  <c:v>-2.0345800000000001E-2</c:v>
                </c:pt>
                <c:pt idx="51815">
                  <c:v>-1.76212E-2</c:v>
                </c:pt>
                <c:pt idx="51816">
                  <c:v>-1.48872E-2</c:v>
                </c:pt>
                <c:pt idx="51817">
                  <c:v>-1.2148000000000001E-2</c:v>
                </c:pt>
                <c:pt idx="51818" formatCode="0.00E+00">
                  <c:v>-9.4074999999999992E-3</c:v>
                </c:pt>
                <c:pt idx="51819" formatCode="0.00E+00">
                  <c:v>-6.6694099999999997E-3</c:v>
                </c:pt>
                <c:pt idx="51820" formatCode="0.00E+00">
                  <c:v>-3.9373799999999999E-3</c:v>
                </c:pt>
                <c:pt idx="51821" formatCode="0.00E+00">
                  <c:v>-1.21517E-3</c:v>
                </c:pt>
                <c:pt idx="51822" formatCode="0.00E+00">
                  <c:v>1.4932299999999999E-3</c:v>
                </c:pt>
                <c:pt idx="51823" formatCode="0.00E+00">
                  <c:v>4.18374E-3</c:v>
                </c:pt>
                <c:pt idx="51824" formatCode="0.00E+00">
                  <c:v>6.8523200000000003E-3</c:v>
                </c:pt>
                <c:pt idx="51825" formatCode="0.00E+00">
                  <c:v>9.4950199999999998E-3</c:v>
                </c:pt>
                <c:pt idx="51826">
                  <c:v>1.21081E-2</c:v>
                </c:pt>
                <c:pt idx="51827">
                  <c:v>1.4688E-2</c:v>
                </c:pt>
                <c:pt idx="51828">
                  <c:v>1.72316E-2</c:v>
                </c:pt>
                <c:pt idx="51829">
                  <c:v>1.9735300000000001E-2</c:v>
                </c:pt>
                <c:pt idx="51830">
                  <c:v>2.21961E-2</c:v>
                </c:pt>
                <c:pt idx="51831">
                  <c:v>2.4610900000000002E-2</c:v>
                </c:pt>
                <c:pt idx="51832">
                  <c:v>2.6977000000000001E-2</c:v>
                </c:pt>
                <c:pt idx="51833">
                  <c:v>2.9290900000000002E-2</c:v>
                </c:pt>
                <c:pt idx="51834">
                  <c:v>3.1549099999999997E-2</c:v>
                </c:pt>
                <c:pt idx="51835">
                  <c:v>3.3748500000000001E-2</c:v>
                </c:pt>
                <c:pt idx="51836">
                  <c:v>3.58862E-2</c:v>
                </c:pt>
                <c:pt idx="51837">
                  <c:v>3.7959699999999999E-2</c:v>
                </c:pt>
                <c:pt idx="51838">
                  <c:v>3.9966300000000003E-2</c:v>
                </c:pt>
                <c:pt idx="51839">
                  <c:v>4.1903000000000003E-2</c:v>
                </c:pt>
                <c:pt idx="51840">
                  <c:v>4.3766899999999997E-2</c:v>
                </c:pt>
                <c:pt idx="51841">
                  <c:v>4.5555100000000001E-2</c:v>
                </c:pt>
                <c:pt idx="51842">
                  <c:v>4.7265399999999999E-2</c:v>
                </c:pt>
                <c:pt idx="51843">
                  <c:v>4.8895500000000001E-2</c:v>
                </c:pt>
                <c:pt idx="51844">
                  <c:v>5.0443200000000001E-2</c:v>
                </c:pt>
                <c:pt idx="51845">
                  <c:v>5.1906800000000003E-2</c:v>
                </c:pt>
                <c:pt idx="51846">
                  <c:v>5.3284499999999999E-2</c:v>
                </c:pt>
                <c:pt idx="51847">
                  <c:v>5.45748E-2</c:v>
                </c:pt>
                <c:pt idx="51848">
                  <c:v>5.5776199999999998E-2</c:v>
                </c:pt>
                <c:pt idx="51849">
                  <c:v>5.6887300000000002E-2</c:v>
                </c:pt>
                <c:pt idx="51850">
                  <c:v>5.7907100000000003E-2</c:v>
                </c:pt>
                <c:pt idx="51851">
                  <c:v>5.8834999999999998E-2</c:v>
                </c:pt>
                <c:pt idx="51852">
                  <c:v>5.9670399999999998E-2</c:v>
                </c:pt>
                <c:pt idx="51853">
                  <c:v>6.0412500000000001E-2</c:v>
                </c:pt>
                <c:pt idx="51854">
                  <c:v>6.1060900000000001E-2</c:v>
                </c:pt>
                <c:pt idx="51855">
                  <c:v>6.1615200000000002E-2</c:v>
                </c:pt>
                <c:pt idx="51856">
                  <c:v>6.2075499999999999E-2</c:v>
                </c:pt>
                <c:pt idx="51857">
                  <c:v>6.2441700000000003E-2</c:v>
                </c:pt>
                <c:pt idx="51858">
                  <c:v>6.2714099999999995E-2</c:v>
                </c:pt>
                <c:pt idx="51859">
                  <c:v>6.2893000000000004E-2</c:v>
                </c:pt>
                <c:pt idx="51860">
                  <c:v>6.2978500000000007E-2</c:v>
                </c:pt>
                <c:pt idx="51861">
                  <c:v>6.2970799999999993E-2</c:v>
                </c:pt>
                <c:pt idx="51862">
                  <c:v>6.2870099999999998E-2</c:v>
                </c:pt>
                <c:pt idx="51863">
                  <c:v>6.2677099999999999E-2</c:v>
                </c:pt>
                <c:pt idx="51864">
                  <c:v>6.23931E-2</c:v>
                </c:pt>
                <c:pt idx="51865">
                  <c:v>6.2018700000000003E-2</c:v>
                </c:pt>
                <c:pt idx="51866">
                  <c:v>6.1554900000000003E-2</c:v>
                </c:pt>
                <c:pt idx="51867">
                  <c:v>6.10027E-2</c:v>
                </c:pt>
                <c:pt idx="51868">
                  <c:v>6.0363600000000003E-2</c:v>
                </c:pt>
                <c:pt idx="51869">
                  <c:v>5.9638900000000002E-2</c:v>
                </c:pt>
                <c:pt idx="51870">
                  <c:v>5.883E-2</c:v>
                </c:pt>
                <c:pt idx="51871">
                  <c:v>5.7938299999999998E-2</c:v>
                </c:pt>
                <c:pt idx="51872">
                  <c:v>5.6965399999999999E-2</c:v>
                </c:pt>
                <c:pt idx="51873">
                  <c:v>5.59131E-2</c:v>
                </c:pt>
                <c:pt idx="51874">
                  <c:v>5.4783199999999997E-2</c:v>
                </c:pt>
                <c:pt idx="51875">
                  <c:v>5.3577699999999999E-2</c:v>
                </c:pt>
                <c:pt idx="51876">
                  <c:v>5.2298600000000001E-2</c:v>
                </c:pt>
                <c:pt idx="51877">
                  <c:v>5.0948500000000001E-2</c:v>
                </c:pt>
                <c:pt idx="51878">
                  <c:v>4.9530400000000002E-2</c:v>
                </c:pt>
                <c:pt idx="51879">
                  <c:v>4.8047100000000002E-2</c:v>
                </c:pt>
                <c:pt idx="51880">
                  <c:v>4.6501300000000002E-2</c:v>
                </c:pt>
                <c:pt idx="51881">
                  <c:v>4.4895999999999998E-2</c:v>
                </c:pt>
                <c:pt idx="51882">
                  <c:v>4.32342E-2</c:v>
                </c:pt>
                <c:pt idx="51883">
                  <c:v>4.1519E-2</c:v>
                </c:pt>
                <c:pt idx="51884">
                  <c:v>3.9753299999999998E-2</c:v>
                </c:pt>
                <c:pt idx="51885">
                  <c:v>3.7940099999999997E-2</c:v>
                </c:pt>
                <c:pt idx="51886">
                  <c:v>3.6082700000000002E-2</c:v>
                </c:pt>
                <c:pt idx="51887">
                  <c:v>3.4184300000000001E-2</c:v>
                </c:pt>
                <c:pt idx="51888">
                  <c:v>3.2247900000000003E-2</c:v>
                </c:pt>
                <c:pt idx="51889">
                  <c:v>3.02768E-2</c:v>
                </c:pt>
                <c:pt idx="51890">
                  <c:v>2.8274000000000001E-2</c:v>
                </c:pt>
                <c:pt idx="51891">
                  <c:v>2.62422E-2</c:v>
                </c:pt>
                <c:pt idx="51892">
                  <c:v>2.4184299999999999E-2</c:v>
                </c:pt>
                <c:pt idx="51893">
                  <c:v>2.2103100000000001E-2</c:v>
                </c:pt>
                <c:pt idx="51894">
                  <c:v>2.0001700000000001E-2</c:v>
                </c:pt>
                <c:pt idx="51895">
                  <c:v>1.7883599999999999E-2</c:v>
                </c:pt>
                <c:pt idx="51896">
                  <c:v>1.5752200000000001E-2</c:v>
                </c:pt>
                <c:pt idx="51897">
                  <c:v>1.3611E-2</c:v>
                </c:pt>
                <c:pt idx="51898">
                  <c:v>1.14635E-2</c:v>
                </c:pt>
                <c:pt idx="51899" formatCode="0.00E+00">
                  <c:v>9.3131099999999994E-3</c:v>
                </c:pt>
                <c:pt idx="51900" formatCode="0.00E+00">
                  <c:v>7.1633599999999997E-3</c:v>
                </c:pt>
                <c:pt idx="51901" formatCode="0.00E+00">
                  <c:v>5.0174499999999997E-3</c:v>
                </c:pt>
                <c:pt idx="51902" formatCode="0.00E+00">
                  <c:v>2.8785600000000001E-3</c:v>
                </c:pt>
                <c:pt idx="51903" formatCode="0.00E+00">
                  <c:v>7.4984300000000004E-4</c:v>
                </c:pt>
                <c:pt idx="51904" formatCode="0.00E+00">
                  <c:v>-1.36556E-3</c:v>
                </c:pt>
                <c:pt idx="51905" formatCode="0.00E+00">
                  <c:v>-3.4643E-3</c:v>
                </c:pt>
                <c:pt idx="51906" formatCode="0.00E+00">
                  <c:v>-5.5429399999999997E-3</c:v>
                </c:pt>
                <c:pt idx="51907" formatCode="0.00E+00">
                  <c:v>-7.5986200000000004E-3</c:v>
                </c:pt>
                <c:pt idx="51908" formatCode="0.00E+00">
                  <c:v>-9.6282999999999994E-3</c:v>
                </c:pt>
                <c:pt idx="51909">
                  <c:v>-1.16264E-2</c:v>
                </c:pt>
                <c:pt idx="51910">
                  <c:v>-1.3587999999999999E-2</c:v>
                </c:pt>
                <c:pt idx="51911">
                  <c:v>-1.5513600000000001E-2</c:v>
                </c:pt>
                <c:pt idx="51912">
                  <c:v>-1.7402999999999998E-2</c:v>
                </c:pt>
                <c:pt idx="51913">
                  <c:v>-1.92517E-2</c:v>
                </c:pt>
                <c:pt idx="51914">
                  <c:v>-2.1056600000000002E-2</c:v>
                </c:pt>
                <c:pt idx="51915">
                  <c:v>-2.2816300000000001E-2</c:v>
                </c:pt>
                <c:pt idx="51916">
                  <c:v>-2.4528899999999999E-2</c:v>
                </c:pt>
                <c:pt idx="51917">
                  <c:v>-2.6191900000000001E-2</c:v>
                </c:pt>
                <c:pt idx="51918">
                  <c:v>-2.78027E-2</c:v>
                </c:pt>
                <c:pt idx="51919">
                  <c:v>-2.9359199999999998E-2</c:v>
                </c:pt>
                <c:pt idx="51920">
                  <c:v>-3.08592E-2</c:v>
                </c:pt>
                <c:pt idx="51921">
                  <c:v>-3.2301400000000001E-2</c:v>
                </c:pt>
                <c:pt idx="51922">
                  <c:v>-3.3684400000000003E-2</c:v>
                </c:pt>
                <c:pt idx="51923">
                  <c:v>-3.5006799999999998E-2</c:v>
                </c:pt>
                <c:pt idx="51924">
                  <c:v>-3.6267300000000002E-2</c:v>
                </c:pt>
                <c:pt idx="51925">
                  <c:v>-3.7464699999999997E-2</c:v>
                </c:pt>
                <c:pt idx="51926">
                  <c:v>-3.8598300000000002E-2</c:v>
                </c:pt>
                <c:pt idx="51927">
                  <c:v>-3.9666899999999998E-2</c:v>
                </c:pt>
                <c:pt idx="51928">
                  <c:v>-4.0669499999999997E-2</c:v>
                </c:pt>
                <c:pt idx="51929">
                  <c:v>-4.16049E-2</c:v>
                </c:pt>
                <c:pt idx="51930">
                  <c:v>-4.24724E-2</c:v>
                </c:pt>
                <c:pt idx="51931">
                  <c:v>-4.3270799999999998E-2</c:v>
                </c:pt>
                <c:pt idx="51932">
                  <c:v>-4.3999200000000002E-2</c:v>
                </c:pt>
                <c:pt idx="51933">
                  <c:v>-4.4657099999999998E-2</c:v>
                </c:pt>
                <c:pt idx="51934">
                  <c:v>-4.5243899999999997E-2</c:v>
                </c:pt>
                <c:pt idx="51935">
                  <c:v>-4.5759300000000003E-2</c:v>
                </c:pt>
                <c:pt idx="51936">
                  <c:v>-4.62032E-2</c:v>
                </c:pt>
                <c:pt idx="51937">
                  <c:v>-4.6575800000000001E-2</c:v>
                </c:pt>
                <c:pt idx="51938">
                  <c:v>-4.6877200000000001E-2</c:v>
                </c:pt>
                <c:pt idx="51939">
                  <c:v>-4.7107499999999997E-2</c:v>
                </c:pt>
                <c:pt idx="51940">
                  <c:v>-4.7267099999999999E-2</c:v>
                </c:pt>
                <c:pt idx="51941">
                  <c:v>-4.7356599999999999E-2</c:v>
                </c:pt>
                <c:pt idx="51942">
                  <c:v>-4.7377200000000001E-2</c:v>
                </c:pt>
                <c:pt idx="51943">
                  <c:v>-4.7329900000000001E-2</c:v>
                </c:pt>
                <c:pt idx="51944">
                  <c:v>-4.7216000000000001E-2</c:v>
                </c:pt>
                <c:pt idx="51945">
                  <c:v>-4.7036399999999999E-2</c:v>
                </c:pt>
                <c:pt idx="51946">
                  <c:v>-4.6792599999999997E-2</c:v>
                </c:pt>
                <c:pt idx="51947">
                  <c:v>-4.6485800000000001E-2</c:v>
                </c:pt>
                <c:pt idx="51948">
                  <c:v>-4.61173E-2</c:v>
                </c:pt>
                <c:pt idx="51949">
                  <c:v>-4.5688300000000001E-2</c:v>
                </c:pt>
                <c:pt idx="51950">
                  <c:v>-4.52001E-2</c:v>
                </c:pt>
                <c:pt idx="51951">
                  <c:v>-4.4654600000000003E-2</c:v>
                </c:pt>
                <c:pt idx="51952">
                  <c:v>-4.4053700000000001E-2</c:v>
                </c:pt>
                <c:pt idx="51953">
                  <c:v>-4.3399100000000003E-2</c:v>
                </c:pt>
                <c:pt idx="51954">
                  <c:v>-4.26927E-2</c:v>
                </c:pt>
                <c:pt idx="51955">
                  <c:v>-4.1936099999999997E-2</c:v>
                </c:pt>
                <c:pt idx="51956">
                  <c:v>-4.1131300000000003E-2</c:v>
                </c:pt>
                <c:pt idx="51957">
                  <c:v>-4.0280700000000003E-2</c:v>
                </c:pt>
                <c:pt idx="51958">
                  <c:v>-3.9386299999999999E-2</c:v>
                </c:pt>
                <c:pt idx="51959">
                  <c:v>-3.8447599999999998E-2</c:v>
                </c:pt>
                <c:pt idx="51960">
                  <c:v>-3.7464600000000001E-2</c:v>
                </c:pt>
                <c:pt idx="51961">
                  <c:v>-3.6443000000000003E-2</c:v>
                </c:pt>
                <c:pt idx="51962">
                  <c:v>-3.5387500000000002E-2</c:v>
                </c:pt>
                <c:pt idx="51963">
                  <c:v>-3.42989E-2</c:v>
                </c:pt>
                <c:pt idx="51964">
                  <c:v>-3.3179199999999999E-2</c:v>
                </c:pt>
                <c:pt idx="51965">
                  <c:v>-3.2032199999999997E-2</c:v>
                </c:pt>
                <c:pt idx="51966">
                  <c:v>-3.08609E-2</c:v>
                </c:pt>
                <c:pt idx="51967">
                  <c:v>-2.9667700000000002E-2</c:v>
                </c:pt>
                <c:pt idx="51968">
                  <c:v>-2.8454900000000002E-2</c:v>
                </c:pt>
                <c:pt idx="51969">
                  <c:v>-2.7224600000000002E-2</c:v>
                </c:pt>
                <c:pt idx="51970">
                  <c:v>-2.59794E-2</c:v>
                </c:pt>
                <c:pt idx="51971">
                  <c:v>-2.4722000000000001E-2</c:v>
                </c:pt>
                <c:pt idx="51972">
                  <c:v>-2.3455400000000001E-2</c:v>
                </c:pt>
                <c:pt idx="51973">
                  <c:v>-2.2182400000000001E-2</c:v>
                </c:pt>
                <c:pt idx="51974">
                  <c:v>-2.0905799999999999E-2</c:v>
                </c:pt>
                <c:pt idx="51975">
                  <c:v>-1.9628099999999999E-2</c:v>
                </c:pt>
                <c:pt idx="51976">
                  <c:v>-1.8351900000000001E-2</c:v>
                </c:pt>
                <c:pt idx="51977">
                  <c:v>-1.70797E-2</c:v>
                </c:pt>
                <c:pt idx="51978">
                  <c:v>-1.5814100000000001E-2</c:v>
                </c:pt>
                <c:pt idx="51979">
                  <c:v>-1.4558E-2</c:v>
                </c:pt>
                <c:pt idx="51980">
                  <c:v>-1.3313500000000001E-2</c:v>
                </c:pt>
                <c:pt idx="51981">
                  <c:v>-1.2083200000000001E-2</c:v>
                </c:pt>
                <c:pt idx="51982">
                  <c:v>-1.08693E-2</c:v>
                </c:pt>
                <c:pt idx="51983" formatCode="0.00E+00">
                  <c:v>-9.6739300000000007E-3</c:v>
                </c:pt>
                <c:pt idx="51984" formatCode="0.00E+00">
                  <c:v>-8.4990099999999996E-3</c:v>
                </c:pt>
                <c:pt idx="51985" formatCode="0.00E+00">
                  <c:v>-7.3464300000000001E-3</c:v>
                </c:pt>
                <c:pt idx="51986" formatCode="0.00E+00">
                  <c:v>-6.2186200000000002E-3</c:v>
                </c:pt>
                <c:pt idx="51987" formatCode="0.00E+00">
                  <c:v>-5.1181200000000003E-3</c:v>
                </c:pt>
                <c:pt idx="51988" formatCode="0.00E+00">
                  <c:v>-4.0471200000000004E-3</c:v>
                </c:pt>
                <c:pt idx="51989" formatCode="0.00E+00">
                  <c:v>-3.0074799999999999E-3</c:v>
                </c:pt>
                <c:pt idx="51990" formatCode="0.00E+00">
                  <c:v>-2.0008299999999999E-3</c:v>
                </c:pt>
                <c:pt idx="51991" formatCode="0.00E+00">
                  <c:v>-1.0286200000000001E-3</c:v>
                </c:pt>
                <c:pt idx="51992" formatCode="0.00E+00">
                  <c:v>-9.2395800000000001E-5</c:v>
                </c:pt>
                <c:pt idx="51993" formatCode="0.00E+00">
                  <c:v>8.0613199999999999E-4</c:v>
                </c:pt>
                <c:pt idx="51994" formatCode="0.00E+00">
                  <c:v>1.66523E-3</c:v>
                </c:pt>
                <c:pt idx="51995" formatCode="0.00E+00">
                  <c:v>2.4831599999999999E-3</c:v>
                </c:pt>
                <c:pt idx="51996" formatCode="0.00E+00">
                  <c:v>3.25823E-3</c:v>
                </c:pt>
                <c:pt idx="51997" formatCode="0.00E+00">
                  <c:v>3.9889499999999998E-3</c:v>
                </c:pt>
                <c:pt idx="51998" formatCode="0.00E+00">
                  <c:v>4.6740699999999998E-3</c:v>
                </c:pt>
                <c:pt idx="51999" formatCode="0.00E+00">
                  <c:v>5.3126299999999996E-3</c:v>
                </c:pt>
                <c:pt idx="52000" formatCode="0.00E+00">
                  <c:v>5.9037300000000003E-3</c:v>
                </c:pt>
                <c:pt idx="52001" formatCode="0.00E+00">
                  <c:v>6.4463899999999998E-3</c:v>
                </c:pt>
                <c:pt idx="52002" formatCode="0.00E+00">
                  <c:v>6.9398000000000003E-3</c:v>
                </c:pt>
                <c:pt idx="52003" formatCode="0.00E+00">
                  <c:v>7.3835599999999999E-3</c:v>
                </c:pt>
                <c:pt idx="52004" formatCode="0.00E+00">
                  <c:v>7.7773399999999998E-3</c:v>
                </c:pt>
                <c:pt idx="52005" formatCode="0.00E+00">
                  <c:v>8.1206799999999999E-3</c:v>
                </c:pt>
                <c:pt idx="52006" formatCode="0.00E+00">
                  <c:v>8.4131099999999997E-3</c:v>
                </c:pt>
                <c:pt idx="52007" formatCode="0.00E+00">
                  <c:v>8.6542500000000005E-3</c:v>
                </c:pt>
                <c:pt idx="52008" formatCode="0.00E+00">
                  <c:v>8.8439599999999997E-3</c:v>
                </c:pt>
                <c:pt idx="52009" formatCode="0.00E+00">
                  <c:v>8.9823899999999998E-3</c:v>
                </c:pt>
                <c:pt idx="52010" formatCode="0.00E+00">
                  <c:v>9.0697199999999999E-3</c:v>
                </c:pt>
                <c:pt idx="52011" formatCode="0.00E+00">
                  <c:v>9.1059299999999999E-3</c:v>
                </c:pt>
                <c:pt idx="52012" formatCode="0.00E+00">
                  <c:v>9.0910000000000001E-3</c:v>
                </c:pt>
                <c:pt idx="52013" formatCode="0.00E+00">
                  <c:v>9.0251099999999994E-3</c:v>
                </c:pt>
                <c:pt idx="52014" formatCode="0.00E+00">
                  <c:v>8.9087000000000003E-3</c:v>
                </c:pt>
                <c:pt idx="52015" formatCode="0.00E+00">
                  <c:v>8.7422899999999998E-3</c:v>
                </c:pt>
                <c:pt idx="52016" formatCode="0.00E+00">
                  <c:v>8.5264099999999999E-3</c:v>
                </c:pt>
                <c:pt idx="52017" formatCode="0.00E+00">
                  <c:v>8.2617000000000003E-3</c:v>
                </c:pt>
                <c:pt idx="52018" formatCode="0.00E+00">
                  <c:v>7.9490600000000008E-3</c:v>
                </c:pt>
                <c:pt idx="52019" formatCode="0.00E+00">
                  <c:v>7.5895900000000002E-3</c:v>
                </c:pt>
                <c:pt idx="52020" formatCode="0.00E+00">
                  <c:v>7.1844999999999999E-3</c:v>
                </c:pt>
                <c:pt idx="52021" formatCode="0.00E+00">
                  <c:v>6.7350099999999996E-3</c:v>
                </c:pt>
                <c:pt idx="52022" formatCode="0.00E+00">
                  <c:v>6.24218E-3</c:v>
                </c:pt>
                <c:pt idx="52023" formatCode="0.00E+00">
                  <c:v>5.7070599999999999E-3</c:v>
                </c:pt>
                <c:pt idx="52024" formatCode="0.00E+00">
                  <c:v>5.1308500000000002E-3</c:v>
                </c:pt>
                <c:pt idx="52025" formatCode="0.00E+00">
                  <c:v>4.5151699999999998E-3</c:v>
                </c:pt>
                <c:pt idx="52026" formatCode="0.00E+00">
                  <c:v>3.8619100000000001E-3</c:v>
                </c:pt>
                <c:pt idx="52027" formatCode="0.00E+00">
                  <c:v>3.1728899999999998E-3</c:v>
                </c:pt>
                <c:pt idx="52028" formatCode="0.00E+00">
                  <c:v>2.4497E-3</c:v>
                </c:pt>
                <c:pt idx="52029" formatCode="0.00E+00">
                  <c:v>1.6939699999999999E-3</c:v>
                </c:pt>
                <c:pt idx="52030" formatCode="0.00E+00">
                  <c:v>9.0744000000000003E-4</c:v>
                </c:pt>
                <c:pt idx="52031" formatCode="0.00E+00">
                  <c:v>9.1837799999999997E-5</c:v>
                </c:pt>
                <c:pt idx="52032" formatCode="0.00E+00">
                  <c:v>-7.5108900000000003E-4</c:v>
                </c:pt>
                <c:pt idx="52033" formatCode="0.00E+00">
                  <c:v>-1.6191700000000001E-3</c:v>
                </c:pt>
                <c:pt idx="52034" formatCode="0.00E+00">
                  <c:v>-2.5099499999999999E-3</c:v>
                </c:pt>
                <c:pt idx="52035" formatCode="0.00E+00">
                  <c:v>-3.4214200000000001E-3</c:v>
                </c:pt>
                <c:pt idx="52036" formatCode="0.00E+00">
                  <c:v>-4.3520399999999997E-3</c:v>
                </c:pt>
                <c:pt idx="52037" formatCode="0.00E+00">
                  <c:v>-5.30015E-3</c:v>
                </c:pt>
                <c:pt idx="52038" formatCode="0.00E+00">
                  <c:v>-6.2638599999999996E-3</c:v>
                </c:pt>
                <c:pt idx="52039" formatCode="0.00E+00">
                  <c:v>-7.2409800000000002E-3</c:v>
                </c:pt>
                <c:pt idx="52040" formatCode="0.00E+00">
                  <c:v>-8.2290499999999999E-3</c:v>
                </c:pt>
                <c:pt idx="52041" formatCode="0.00E+00">
                  <c:v>-9.2256899999999999E-3</c:v>
                </c:pt>
                <c:pt idx="52042">
                  <c:v>-1.0228599999999999E-2</c:v>
                </c:pt>
                <c:pt idx="52043">
                  <c:v>-1.12356E-2</c:v>
                </c:pt>
                <c:pt idx="52044">
                  <c:v>-1.22443E-2</c:v>
                </c:pt>
                <c:pt idx="52045">
                  <c:v>-1.32526E-2</c:v>
                </c:pt>
                <c:pt idx="52046">
                  <c:v>-1.4258399999999999E-2</c:v>
                </c:pt>
                <c:pt idx="52047">
                  <c:v>-1.52596E-2</c:v>
                </c:pt>
                <c:pt idx="52048">
                  <c:v>-1.6254000000000001E-2</c:v>
                </c:pt>
                <c:pt idx="52049">
                  <c:v>-1.7239299999999999E-2</c:v>
                </c:pt>
                <c:pt idx="52050">
                  <c:v>-1.8213099999999999E-2</c:v>
                </c:pt>
                <c:pt idx="52051">
                  <c:v>-1.9173300000000001E-2</c:v>
                </c:pt>
                <c:pt idx="52052">
                  <c:v>-2.0117699999999999E-2</c:v>
                </c:pt>
                <c:pt idx="52053">
                  <c:v>-2.1044E-2</c:v>
                </c:pt>
                <c:pt idx="52054">
                  <c:v>-2.1949799999999998E-2</c:v>
                </c:pt>
                <c:pt idx="52055">
                  <c:v>-2.2832999999999999E-2</c:v>
                </c:pt>
                <c:pt idx="52056">
                  <c:v>-2.36916E-2</c:v>
                </c:pt>
                <c:pt idx="52057">
                  <c:v>-2.4523699999999999E-2</c:v>
                </c:pt>
                <c:pt idx="52058">
                  <c:v>-2.5327499999999999E-2</c:v>
                </c:pt>
                <c:pt idx="52059">
                  <c:v>-2.6100999999999999E-2</c:v>
                </c:pt>
                <c:pt idx="52060">
                  <c:v>-2.6842299999999999E-2</c:v>
                </c:pt>
                <c:pt idx="52061">
                  <c:v>-2.7550000000000002E-2</c:v>
                </c:pt>
                <c:pt idx="52062">
                  <c:v>-2.82221E-2</c:v>
                </c:pt>
                <c:pt idx="52063">
                  <c:v>-2.88571E-2</c:v>
                </c:pt>
                <c:pt idx="52064">
                  <c:v>-2.9453099999999999E-2</c:v>
                </c:pt>
                <c:pt idx="52065">
                  <c:v>-3.00086E-2</c:v>
                </c:pt>
                <c:pt idx="52066">
                  <c:v>-3.0522500000000001E-2</c:v>
                </c:pt>
                <c:pt idx="52067">
                  <c:v>-3.0993300000000001E-2</c:v>
                </c:pt>
                <c:pt idx="52068">
                  <c:v>-3.1419999999999997E-2</c:v>
                </c:pt>
                <c:pt idx="52069">
                  <c:v>-3.1801200000000002E-2</c:v>
                </c:pt>
                <c:pt idx="52070">
                  <c:v>-3.2135799999999999E-2</c:v>
                </c:pt>
                <c:pt idx="52071">
                  <c:v>-3.24225E-2</c:v>
                </c:pt>
                <c:pt idx="52072">
                  <c:v>-3.2660399999999999E-2</c:v>
                </c:pt>
                <c:pt idx="52073">
                  <c:v>-3.2848599999999999E-2</c:v>
                </c:pt>
                <c:pt idx="52074">
                  <c:v>-3.2986399999999999E-2</c:v>
                </c:pt>
                <c:pt idx="52075">
                  <c:v>-3.3073100000000001E-2</c:v>
                </c:pt>
                <c:pt idx="52076">
                  <c:v>-3.3107900000000003E-2</c:v>
                </c:pt>
                <c:pt idx="52077">
                  <c:v>-3.3090300000000003E-2</c:v>
                </c:pt>
                <c:pt idx="52078">
                  <c:v>-3.3019899999999998E-2</c:v>
                </c:pt>
                <c:pt idx="52079">
                  <c:v>-3.2896399999999999E-2</c:v>
                </c:pt>
                <c:pt idx="52080">
                  <c:v>-3.2719499999999999E-2</c:v>
                </c:pt>
                <c:pt idx="52081">
                  <c:v>-3.24891E-2</c:v>
                </c:pt>
                <c:pt idx="52082">
                  <c:v>-3.2204900000000002E-2</c:v>
                </c:pt>
                <c:pt idx="52083">
                  <c:v>-3.1866899999999997E-2</c:v>
                </c:pt>
                <c:pt idx="52084">
                  <c:v>-3.1475400000000001E-2</c:v>
                </c:pt>
                <c:pt idx="52085">
                  <c:v>-3.1030599999999998E-2</c:v>
                </c:pt>
                <c:pt idx="52086">
                  <c:v>-3.05332E-2</c:v>
                </c:pt>
                <c:pt idx="52087">
                  <c:v>-2.99834E-2</c:v>
                </c:pt>
                <c:pt idx="52088">
                  <c:v>-2.9382100000000001E-2</c:v>
                </c:pt>
                <c:pt idx="52089">
                  <c:v>-2.8729600000000001E-2</c:v>
                </c:pt>
                <c:pt idx="52090">
                  <c:v>-2.80269E-2</c:v>
                </c:pt>
                <c:pt idx="52091">
                  <c:v>-2.72746E-2</c:v>
                </c:pt>
                <c:pt idx="52092">
                  <c:v>-2.6473799999999999E-2</c:v>
                </c:pt>
                <c:pt idx="52093">
                  <c:v>-2.56254E-2</c:v>
                </c:pt>
                <c:pt idx="52094">
                  <c:v>-2.4730200000000001E-2</c:v>
                </c:pt>
                <c:pt idx="52095">
                  <c:v>-2.3789500000000002E-2</c:v>
                </c:pt>
                <c:pt idx="52096">
                  <c:v>-2.28043E-2</c:v>
                </c:pt>
                <c:pt idx="52097">
                  <c:v>-2.1776E-2</c:v>
                </c:pt>
                <c:pt idx="52098">
                  <c:v>-2.0705999999999999E-2</c:v>
                </c:pt>
                <c:pt idx="52099">
                  <c:v>-1.9595700000000001E-2</c:v>
                </c:pt>
                <c:pt idx="52100">
                  <c:v>-1.84467E-2</c:v>
                </c:pt>
                <c:pt idx="52101">
                  <c:v>-1.7260600000000001E-2</c:v>
                </c:pt>
                <c:pt idx="52102">
                  <c:v>-1.6039000000000001E-2</c:v>
                </c:pt>
                <c:pt idx="52103">
                  <c:v>-1.47838E-2</c:v>
                </c:pt>
                <c:pt idx="52104">
                  <c:v>-1.34965E-2</c:v>
                </c:pt>
                <c:pt idx="52105">
                  <c:v>-1.2179000000000001E-2</c:v>
                </c:pt>
                <c:pt idx="52106">
                  <c:v>-1.08331E-2</c:v>
                </c:pt>
                <c:pt idx="52107" formatCode="0.00E+00">
                  <c:v>-9.4605599999999998E-3</c:v>
                </c:pt>
                <c:pt idx="52108" formatCode="0.00E+00">
                  <c:v>-8.0634399999999998E-3</c:v>
                </c:pt>
                <c:pt idx="52109" formatCode="0.00E+00">
                  <c:v>-6.6436899999999998E-3</c:v>
                </c:pt>
                <c:pt idx="52110" formatCode="0.00E+00">
                  <c:v>-5.2034100000000003E-3</c:v>
                </c:pt>
                <c:pt idx="52111" formatCode="0.00E+00">
                  <c:v>-3.7447299999999999E-3</c:v>
                </c:pt>
                <c:pt idx="52112" formatCode="0.00E+00">
                  <c:v>-2.2697899999999998E-3</c:v>
                </c:pt>
                <c:pt idx="52113" formatCode="0.00E+00">
                  <c:v>-7.8074600000000002E-4</c:v>
                </c:pt>
                <c:pt idx="52114" formatCode="0.00E+00">
                  <c:v>7.2022899999999996E-4</c:v>
                </c:pt>
                <c:pt idx="52115" formatCode="0.00E+00">
                  <c:v>2.2309399999999998E-3</c:v>
                </c:pt>
                <c:pt idx="52116" formatCode="0.00E+00">
                  <c:v>3.7491500000000001E-3</c:v>
                </c:pt>
                <c:pt idx="52117" formatCode="0.00E+00">
                  <c:v>5.2725699999999999E-3</c:v>
                </c:pt>
                <c:pt idx="52118" formatCode="0.00E+00">
                  <c:v>6.79892E-3</c:v>
                </c:pt>
                <c:pt idx="52119" formatCode="0.00E+00">
                  <c:v>8.3258800000000008E-3</c:v>
                </c:pt>
                <c:pt idx="52120" formatCode="0.00E+00">
                  <c:v>9.8512200000000008E-3</c:v>
                </c:pt>
                <c:pt idx="52121">
                  <c:v>1.1372699999999999E-2</c:v>
                </c:pt>
                <c:pt idx="52122">
                  <c:v>1.28881E-2</c:v>
                </c:pt>
                <c:pt idx="52123">
                  <c:v>1.43952E-2</c:v>
                </c:pt>
                <c:pt idx="52124">
                  <c:v>1.5891700000000002E-2</c:v>
                </c:pt>
                <c:pt idx="52125">
                  <c:v>1.7375499999999999E-2</c:v>
                </c:pt>
                <c:pt idx="52126">
                  <c:v>1.88446E-2</c:v>
                </c:pt>
                <c:pt idx="52127">
                  <c:v>2.02968E-2</c:v>
                </c:pt>
                <c:pt idx="52128">
                  <c:v>2.17299E-2</c:v>
                </c:pt>
                <c:pt idx="52129">
                  <c:v>2.31419E-2</c:v>
                </c:pt>
                <c:pt idx="52130">
                  <c:v>2.4530699999999999E-2</c:v>
                </c:pt>
                <c:pt idx="52131">
                  <c:v>2.5894199999999999E-2</c:v>
                </c:pt>
                <c:pt idx="52132">
                  <c:v>2.7230399999999998E-2</c:v>
                </c:pt>
                <c:pt idx="52133">
                  <c:v>2.85375E-2</c:v>
                </c:pt>
                <c:pt idx="52134">
                  <c:v>2.98135E-2</c:v>
                </c:pt>
                <c:pt idx="52135">
                  <c:v>3.1056500000000001E-2</c:v>
                </c:pt>
                <c:pt idx="52136">
                  <c:v>3.2264599999999997E-2</c:v>
                </c:pt>
                <c:pt idx="52137">
                  <c:v>3.3436199999999999E-2</c:v>
                </c:pt>
                <c:pt idx="52138">
                  <c:v>3.4569500000000003E-2</c:v>
                </c:pt>
                <c:pt idx="52139">
                  <c:v>3.5662899999999997E-2</c:v>
                </c:pt>
                <c:pt idx="52140">
                  <c:v>3.6714700000000003E-2</c:v>
                </c:pt>
                <c:pt idx="52141">
                  <c:v>3.7723600000000003E-2</c:v>
                </c:pt>
                <c:pt idx="52142">
                  <c:v>3.8688100000000003E-2</c:v>
                </c:pt>
                <c:pt idx="52143">
                  <c:v>3.9606799999999998E-2</c:v>
                </c:pt>
                <c:pt idx="52144">
                  <c:v>4.0478600000000003E-2</c:v>
                </c:pt>
                <c:pt idx="52145">
                  <c:v>4.13023E-2</c:v>
                </c:pt>
                <c:pt idx="52146">
                  <c:v>4.2076700000000002E-2</c:v>
                </c:pt>
                <c:pt idx="52147">
                  <c:v>4.2800699999999997E-2</c:v>
                </c:pt>
                <c:pt idx="52148">
                  <c:v>4.3473299999999999E-2</c:v>
                </c:pt>
                <c:pt idx="52149">
                  <c:v>4.4093599999999997E-2</c:v>
                </c:pt>
                <c:pt idx="52150">
                  <c:v>4.46608E-2</c:v>
                </c:pt>
                <c:pt idx="52151">
                  <c:v>4.5173999999999999E-2</c:v>
                </c:pt>
                <c:pt idx="52152">
                  <c:v>4.5632600000000002E-2</c:v>
                </c:pt>
                <c:pt idx="52153">
                  <c:v>4.6035899999999998E-2</c:v>
                </c:pt>
                <c:pt idx="52154">
                  <c:v>4.6383599999999997E-2</c:v>
                </c:pt>
                <c:pt idx="52155">
                  <c:v>4.6675300000000003E-2</c:v>
                </c:pt>
                <c:pt idx="52156">
                  <c:v>4.6910500000000001E-2</c:v>
                </c:pt>
                <c:pt idx="52157">
                  <c:v>4.7088999999999999E-2</c:v>
                </c:pt>
                <c:pt idx="52158">
                  <c:v>4.7210700000000001E-2</c:v>
                </c:pt>
                <c:pt idx="52159">
                  <c:v>4.7275600000000001E-2</c:v>
                </c:pt>
                <c:pt idx="52160">
                  <c:v>4.7283600000000002E-2</c:v>
                </c:pt>
                <c:pt idx="52161">
                  <c:v>4.7234999999999999E-2</c:v>
                </c:pt>
                <c:pt idx="52162">
                  <c:v>4.7129799999999999E-2</c:v>
                </c:pt>
                <c:pt idx="52163">
                  <c:v>4.6968299999999998E-2</c:v>
                </c:pt>
                <c:pt idx="52164">
                  <c:v>4.6750800000000002E-2</c:v>
                </c:pt>
                <c:pt idx="52165">
                  <c:v>4.64778E-2</c:v>
                </c:pt>
                <c:pt idx="52166">
                  <c:v>4.6149700000000002E-2</c:v>
                </c:pt>
                <c:pt idx="52167">
                  <c:v>4.5767299999999997E-2</c:v>
                </c:pt>
                <c:pt idx="52168">
                  <c:v>4.5331099999999999E-2</c:v>
                </c:pt>
                <c:pt idx="52169">
                  <c:v>4.4841899999999997E-2</c:v>
                </c:pt>
                <c:pt idx="52170">
                  <c:v>4.43005E-2</c:v>
                </c:pt>
                <c:pt idx="52171">
                  <c:v>4.3707799999999998E-2</c:v>
                </c:pt>
                <c:pt idx="52172">
                  <c:v>4.3064699999999997E-2</c:v>
                </c:pt>
                <c:pt idx="52173">
                  <c:v>4.2372199999999999E-2</c:v>
                </c:pt>
                <c:pt idx="52174">
                  <c:v>4.1631500000000002E-2</c:v>
                </c:pt>
                <c:pt idx="52175">
                  <c:v>4.0843600000000001E-2</c:v>
                </c:pt>
                <c:pt idx="52176">
                  <c:v>4.0009900000000001E-2</c:v>
                </c:pt>
                <c:pt idx="52177">
                  <c:v>3.9131600000000002E-2</c:v>
                </c:pt>
                <c:pt idx="52178">
                  <c:v>3.8210099999999997E-2</c:v>
                </c:pt>
                <c:pt idx="52179">
                  <c:v>3.7246899999999999E-2</c:v>
                </c:pt>
                <c:pt idx="52180">
                  <c:v>3.6243400000000002E-2</c:v>
                </c:pt>
                <c:pt idx="52181">
                  <c:v>3.5201099999999999E-2</c:v>
                </c:pt>
                <c:pt idx="52182">
                  <c:v>3.4121400000000003E-2</c:v>
                </c:pt>
                <c:pt idx="52183">
                  <c:v>3.3006000000000001E-2</c:v>
                </c:pt>
                <c:pt idx="52184">
                  <c:v>3.1856599999999999E-2</c:v>
                </c:pt>
                <c:pt idx="52185">
                  <c:v>3.0674799999999999E-2</c:v>
                </c:pt>
                <c:pt idx="52186">
                  <c:v>2.9462200000000001E-2</c:v>
                </c:pt>
                <c:pt idx="52187">
                  <c:v>2.8220700000000001E-2</c:v>
                </c:pt>
                <c:pt idx="52188">
                  <c:v>2.69521E-2</c:v>
                </c:pt>
                <c:pt idx="52189">
                  <c:v>2.5658E-2</c:v>
                </c:pt>
                <c:pt idx="52190">
                  <c:v>2.4340500000000001E-2</c:v>
                </c:pt>
                <c:pt idx="52191">
                  <c:v>2.3001199999999999E-2</c:v>
                </c:pt>
                <c:pt idx="52192">
                  <c:v>2.1642000000000002E-2</c:v>
                </c:pt>
                <c:pt idx="52193">
                  <c:v>2.0264799999999999E-2</c:v>
                </c:pt>
                <c:pt idx="52194">
                  <c:v>1.8871599999999999E-2</c:v>
                </c:pt>
                <c:pt idx="52195">
                  <c:v>1.74641E-2</c:v>
                </c:pt>
                <c:pt idx="52196">
                  <c:v>1.6044300000000001E-2</c:v>
                </c:pt>
                <c:pt idx="52197">
                  <c:v>1.4614E-2</c:v>
                </c:pt>
                <c:pt idx="52198">
                  <c:v>1.31752E-2</c:v>
                </c:pt>
                <c:pt idx="52199">
                  <c:v>1.1729699999999999E-2</c:v>
                </c:pt>
                <c:pt idx="52200">
                  <c:v>1.0279399999999999E-2</c:v>
                </c:pt>
                <c:pt idx="52201" formatCode="0.00E+00">
                  <c:v>8.8261799999999994E-3</c:v>
                </c:pt>
                <c:pt idx="52202" formatCode="0.00E+00">
                  <c:v>7.3719199999999997E-3</c:v>
                </c:pt>
                <c:pt idx="52203" formatCode="0.00E+00">
                  <c:v>5.9184399999999996E-3</c:v>
                </c:pt>
                <c:pt idx="52204" formatCode="0.00E+00">
                  <c:v>4.4675699999999997E-3</c:v>
                </c:pt>
                <c:pt idx="52205" formatCode="0.00E+00">
                  <c:v>3.0211399999999998E-3</c:v>
                </c:pt>
                <c:pt idx="52206" formatCode="0.00E+00">
                  <c:v>1.5809299999999999E-3</c:v>
                </c:pt>
                <c:pt idx="52207" formatCode="0.00E+00">
                  <c:v>1.48701E-4</c:v>
                </c:pt>
                <c:pt idx="52208" formatCode="0.00E+00">
                  <c:v>-1.2738300000000001E-3</c:v>
                </c:pt>
                <c:pt idx="52209" formatCode="0.00E+00">
                  <c:v>-2.6849600000000001E-3</c:v>
                </c:pt>
                <c:pt idx="52210" formatCode="0.00E+00">
                  <c:v>-4.0830199999999997E-3</c:v>
                </c:pt>
                <c:pt idx="52211" formatCode="0.00E+00">
                  <c:v>-5.4663699999999999E-3</c:v>
                </c:pt>
                <c:pt idx="52212" formatCode="0.00E+00">
                  <c:v>-6.8334399999999997E-3</c:v>
                </c:pt>
                <c:pt idx="52213" formatCode="0.00E+00">
                  <c:v>-8.1827099999999993E-3</c:v>
                </c:pt>
                <c:pt idx="52214" formatCode="0.00E+00">
                  <c:v>-9.5127300000000005E-3</c:v>
                </c:pt>
                <c:pt idx="52215">
                  <c:v>-1.0822099999999999E-2</c:v>
                </c:pt>
                <c:pt idx="52216">
                  <c:v>-1.2109200000000001E-2</c:v>
                </c:pt>
                <c:pt idx="52217">
                  <c:v>-1.33729E-2</c:v>
                </c:pt>
                <c:pt idx="52218">
                  <c:v>-1.4611799999999999E-2</c:v>
                </c:pt>
                <c:pt idx="52219">
                  <c:v>-1.5824499999999998E-2</c:v>
                </c:pt>
                <c:pt idx="52220">
                  <c:v>-1.70101E-2</c:v>
                </c:pt>
                <c:pt idx="52221">
                  <c:v>-1.8167200000000001E-2</c:v>
                </c:pt>
                <c:pt idx="52222">
                  <c:v>-1.9295E-2</c:v>
                </c:pt>
                <c:pt idx="52223">
                  <c:v>-2.0392400000000001E-2</c:v>
                </c:pt>
                <c:pt idx="52224">
                  <c:v>-2.1458399999999999E-2</c:v>
                </c:pt>
                <c:pt idx="52225">
                  <c:v>-2.24922E-2</c:v>
                </c:pt>
                <c:pt idx="52226">
                  <c:v>-2.3492800000000001E-2</c:v>
                </c:pt>
                <c:pt idx="52227">
                  <c:v>-2.4459499999999999E-2</c:v>
                </c:pt>
                <c:pt idx="52228">
                  <c:v>-2.5391500000000001E-2</c:v>
                </c:pt>
                <c:pt idx="52229">
                  <c:v>-2.6288200000000001E-2</c:v>
                </c:pt>
                <c:pt idx="52230">
                  <c:v>-2.71489E-2</c:v>
                </c:pt>
                <c:pt idx="52231">
                  <c:v>-2.79732E-2</c:v>
                </c:pt>
                <c:pt idx="52232">
                  <c:v>-2.8760399999999998E-2</c:v>
                </c:pt>
                <c:pt idx="52233">
                  <c:v>-2.95102E-2</c:v>
                </c:pt>
                <c:pt idx="52234">
                  <c:v>-3.0222300000000001E-2</c:v>
                </c:pt>
                <c:pt idx="52235">
                  <c:v>-3.0896400000000001E-2</c:v>
                </c:pt>
                <c:pt idx="52236">
                  <c:v>-3.1532400000000002E-2</c:v>
                </c:pt>
                <c:pt idx="52237">
                  <c:v>-3.2129999999999999E-2</c:v>
                </c:pt>
                <c:pt idx="52238">
                  <c:v>-3.2689099999999999E-2</c:v>
                </c:pt>
                <c:pt idx="52239">
                  <c:v>-3.3209599999999999E-2</c:v>
                </c:pt>
                <c:pt idx="52240">
                  <c:v>-3.3691499999999999E-2</c:v>
                </c:pt>
                <c:pt idx="52241">
                  <c:v>-3.4134999999999999E-2</c:v>
                </c:pt>
                <c:pt idx="52242">
                  <c:v>-3.4540099999999997E-2</c:v>
                </c:pt>
                <c:pt idx="52243">
                  <c:v>-3.4907100000000003E-2</c:v>
                </c:pt>
                <c:pt idx="52244">
                  <c:v>-3.5236200000000002E-2</c:v>
                </c:pt>
                <c:pt idx="52245">
                  <c:v>-3.5527700000000002E-2</c:v>
                </c:pt>
                <c:pt idx="52246">
                  <c:v>-3.5782000000000001E-2</c:v>
                </c:pt>
                <c:pt idx="52247">
                  <c:v>-3.59996E-2</c:v>
                </c:pt>
                <c:pt idx="52248">
                  <c:v>-3.6180799999999999E-2</c:v>
                </c:pt>
                <c:pt idx="52249">
                  <c:v>-3.6326200000000003E-2</c:v>
                </c:pt>
                <c:pt idx="52250">
                  <c:v>-3.6436099999999999E-2</c:v>
                </c:pt>
                <c:pt idx="52251">
                  <c:v>-3.6511299999999997E-2</c:v>
                </c:pt>
                <c:pt idx="52252">
                  <c:v>-3.65522E-2</c:v>
                </c:pt>
                <c:pt idx="52253">
                  <c:v>-3.6559599999999998E-2</c:v>
                </c:pt>
                <c:pt idx="52254">
                  <c:v>-3.6533999999999997E-2</c:v>
                </c:pt>
                <c:pt idx="52255">
                  <c:v>-3.6476300000000003E-2</c:v>
                </c:pt>
                <c:pt idx="52256">
                  <c:v>-3.6387200000000001E-2</c:v>
                </c:pt>
                <c:pt idx="52257">
                  <c:v>-3.6267500000000001E-2</c:v>
                </c:pt>
                <c:pt idx="52258">
                  <c:v>-3.6117999999999997E-2</c:v>
                </c:pt>
                <c:pt idx="52259">
                  <c:v>-3.5939600000000002E-2</c:v>
                </c:pt>
                <c:pt idx="52260">
                  <c:v>-3.5733099999999997E-2</c:v>
                </c:pt>
                <c:pt idx="52261">
                  <c:v>-3.54994E-2</c:v>
                </c:pt>
                <c:pt idx="52262">
                  <c:v>-3.5239399999999997E-2</c:v>
                </c:pt>
                <c:pt idx="52263">
                  <c:v>-3.4953999999999999E-2</c:v>
                </c:pt>
                <c:pt idx="52264">
                  <c:v>-3.4644399999999999E-2</c:v>
                </c:pt>
                <c:pt idx="52265">
                  <c:v>-3.4311399999999999E-2</c:v>
                </c:pt>
                <c:pt idx="52266">
                  <c:v>-3.3956199999999999E-2</c:v>
                </c:pt>
                <c:pt idx="52267">
                  <c:v>-3.3579400000000002E-2</c:v>
                </c:pt>
                <c:pt idx="52268">
                  <c:v>-3.3182200000000002E-2</c:v>
                </c:pt>
                <c:pt idx="52269">
                  <c:v>-3.27654E-2</c:v>
                </c:pt>
                <c:pt idx="52270">
                  <c:v>-3.2330200000000003E-2</c:v>
                </c:pt>
                <c:pt idx="52271">
                  <c:v>-3.18774E-2</c:v>
                </c:pt>
                <c:pt idx="52272">
                  <c:v>-3.1408100000000001E-2</c:v>
                </c:pt>
                <c:pt idx="52273">
                  <c:v>-3.09235E-2</c:v>
                </c:pt>
                <c:pt idx="52274">
                  <c:v>-3.04246E-2</c:v>
                </c:pt>
                <c:pt idx="52275">
                  <c:v>-2.9912399999999999E-2</c:v>
                </c:pt>
                <c:pt idx="52276">
                  <c:v>-2.9387799999999999E-2</c:v>
                </c:pt>
                <c:pt idx="52277">
                  <c:v>-2.88519E-2</c:v>
                </c:pt>
                <c:pt idx="52278">
                  <c:v>-2.8305500000000001E-2</c:v>
                </c:pt>
                <c:pt idx="52279">
                  <c:v>-2.7749699999999999E-2</c:v>
                </c:pt>
                <c:pt idx="52280">
                  <c:v>-2.7185299999999999E-2</c:v>
                </c:pt>
                <c:pt idx="52281">
                  <c:v>-2.6613100000000001E-2</c:v>
                </c:pt>
                <c:pt idx="52282">
                  <c:v>-2.6034000000000002E-2</c:v>
                </c:pt>
                <c:pt idx="52283">
                  <c:v>-2.54489E-2</c:v>
                </c:pt>
                <c:pt idx="52284">
                  <c:v>-2.4858399999999999E-2</c:v>
                </c:pt>
                <c:pt idx="52285">
                  <c:v>-2.42635E-2</c:v>
                </c:pt>
                <c:pt idx="52286">
                  <c:v>-2.36648E-2</c:v>
                </c:pt>
                <c:pt idx="52287">
                  <c:v>-2.30631E-2</c:v>
                </c:pt>
                <c:pt idx="52288">
                  <c:v>-2.2459300000000001E-2</c:v>
                </c:pt>
                <c:pt idx="52289">
                  <c:v>-2.1853999999999998E-2</c:v>
                </c:pt>
                <c:pt idx="52290">
                  <c:v>-2.1248E-2</c:v>
                </c:pt>
                <c:pt idx="52291">
                  <c:v>-2.0641900000000001E-2</c:v>
                </c:pt>
                <c:pt idx="52292">
                  <c:v>-2.0036100000000001E-2</c:v>
                </c:pt>
                <c:pt idx="52293">
                  <c:v>-1.9431199999999999E-2</c:v>
                </c:pt>
                <c:pt idx="52294">
                  <c:v>-1.8827799999999999E-2</c:v>
                </c:pt>
                <c:pt idx="52295">
                  <c:v>-1.8226200000000001E-2</c:v>
                </c:pt>
                <c:pt idx="52296">
                  <c:v>-1.7627E-2</c:v>
                </c:pt>
                <c:pt idx="52297">
                  <c:v>-1.70306E-2</c:v>
                </c:pt>
                <c:pt idx="52298">
                  <c:v>-1.6437299999999998E-2</c:v>
                </c:pt>
                <c:pt idx="52299">
                  <c:v>-1.5847400000000001E-2</c:v>
                </c:pt>
                <c:pt idx="52300">
                  <c:v>-1.5261200000000001E-2</c:v>
                </c:pt>
                <c:pt idx="52301">
                  <c:v>-1.4678999999999999E-2</c:v>
                </c:pt>
                <c:pt idx="52302">
                  <c:v>-1.41009E-2</c:v>
                </c:pt>
                <c:pt idx="52303">
                  <c:v>-1.35272E-2</c:v>
                </c:pt>
                <c:pt idx="52304">
                  <c:v>-1.2958000000000001E-2</c:v>
                </c:pt>
                <c:pt idx="52305">
                  <c:v>-1.23935E-2</c:v>
                </c:pt>
                <c:pt idx="52306">
                  <c:v>-1.18336E-2</c:v>
                </c:pt>
                <c:pt idx="52307">
                  <c:v>-1.1278399999999999E-2</c:v>
                </c:pt>
                <c:pt idx="52308">
                  <c:v>-1.07279E-2</c:v>
                </c:pt>
                <c:pt idx="52309">
                  <c:v>-1.0182099999999999E-2</c:v>
                </c:pt>
                <c:pt idx="52310" formatCode="0.00E+00">
                  <c:v>-9.6408799999999992E-3</c:v>
                </c:pt>
                <c:pt idx="52311" formatCode="0.00E+00">
                  <c:v>-9.1040700000000006E-3</c:v>
                </c:pt>
                <c:pt idx="52312" formatCode="0.00E+00">
                  <c:v>-8.5716300000000002E-3</c:v>
                </c:pt>
                <c:pt idx="52313" formatCode="0.00E+00">
                  <c:v>-8.0434900000000004E-3</c:v>
                </c:pt>
                <c:pt idx="52314" formatCode="0.00E+00">
                  <c:v>-7.5195599999999998E-3</c:v>
                </c:pt>
                <c:pt idx="52315" formatCode="0.00E+00">
                  <c:v>-6.9996399999999997E-3</c:v>
                </c:pt>
                <c:pt idx="52316" formatCode="0.00E+00">
                  <c:v>-6.4834799999999998E-3</c:v>
                </c:pt>
                <c:pt idx="52317" formatCode="0.00E+00">
                  <c:v>-5.9707900000000001E-3</c:v>
                </c:pt>
                <c:pt idx="52318" formatCode="0.00E+00">
                  <c:v>-5.4612100000000002E-3</c:v>
                </c:pt>
                <c:pt idx="52319" formatCode="0.00E+00">
                  <c:v>-4.9543599999999997E-3</c:v>
                </c:pt>
                <c:pt idx="52320" formatCode="0.00E+00">
                  <c:v>-4.4498599999999999E-3</c:v>
                </c:pt>
                <c:pt idx="52321" formatCode="0.00E+00">
                  <c:v>-3.9473299999999998E-3</c:v>
                </c:pt>
                <c:pt idx="52322" formatCode="0.00E+00">
                  <c:v>-3.4463900000000001E-3</c:v>
                </c:pt>
                <c:pt idx="52323" formatCode="0.00E+00">
                  <c:v>-2.9466700000000002E-3</c:v>
                </c:pt>
                <c:pt idx="52324" formatCode="0.00E+00">
                  <c:v>-2.4478099999999999E-3</c:v>
                </c:pt>
                <c:pt idx="52325" formatCode="0.00E+00">
                  <c:v>-1.94947E-3</c:v>
                </c:pt>
                <c:pt idx="52326" formatCode="0.00E+00">
                  <c:v>-1.4512399999999999E-3</c:v>
                </c:pt>
                <c:pt idx="52327" formatCode="0.00E+00">
                  <c:v>-9.5263399999999995E-4</c:v>
                </c:pt>
                <c:pt idx="52328" formatCode="0.00E+00">
                  <c:v>-4.5323500000000002E-4</c:v>
                </c:pt>
                <c:pt idx="52329" formatCode="0.00E+00">
                  <c:v>4.7332900000000002E-5</c:v>
                </c:pt>
                <c:pt idx="52330" formatCode="0.00E+00">
                  <c:v>5.4943799999999997E-4</c:v>
                </c:pt>
                <c:pt idx="52331" formatCode="0.00E+00">
                  <c:v>1.0534800000000001E-3</c:v>
                </c:pt>
                <c:pt idx="52332" formatCode="0.00E+00">
                  <c:v>1.5599100000000001E-3</c:v>
                </c:pt>
                <c:pt idx="52333" formatCode="0.00E+00">
                  <c:v>2.0692699999999998E-3</c:v>
                </c:pt>
                <c:pt idx="52334" formatCode="0.00E+00">
                  <c:v>2.58209E-3</c:v>
                </c:pt>
                <c:pt idx="52335" formatCode="0.00E+00">
                  <c:v>3.0989099999999999E-3</c:v>
                </c:pt>
                <c:pt idx="52336" formatCode="0.00E+00">
                  <c:v>3.6202399999999998E-3</c:v>
                </c:pt>
                <c:pt idx="52337" formatCode="0.00E+00">
                  <c:v>4.14651E-3</c:v>
                </c:pt>
                <c:pt idx="52338" formatCode="0.00E+00">
                  <c:v>4.67798E-3</c:v>
                </c:pt>
                <c:pt idx="52339" formatCode="0.00E+00">
                  <c:v>5.2148400000000001E-3</c:v>
                </c:pt>
                <c:pt idx="52340" formatCode="0.00E+00">
                  <c:v>5.7574499999999999E-3</c:v>
                </c:pt>
                <c:pt idx="52341" formatCode="0.00E+00">
                  <c:v>6.30629E-3</c:v>
                </c:pt>
                <c:pt idx="52342" formatCode="0.00E+00">
                  <c:v>6.86186E-3</c:v>
                </c:pt>
                <c:pt idx="52343" formatCode="0.00E+00">
                  <c:v>7.4244799999999998E-3</c:v>
                </c:pt>
                <c:pt idx="52344" formatCode="0.00E+00">
                  <c:v>7.9944899999999999E-3</c:v>
                </c:pt>
                <c:pt idx="52345" formatCode="0.00E+00">
                  <c:v>8.5722100000000002E-3</c:v>
                </c:pt>
                <c:pt idx="52346" formatCode="0.00E+00">
                  <c:v>9.1579399999999998E-3</c:v>
                </c:pt>
                <c:pt idx="52347" formatCode="0.00E+00">
                  <c:v>9.7518599999999993E-3</c:v>
                </c:pt>
                <c:pt idx="52348">
                  <c:v>1.03541E-2</c:v>
                </c:pt>
                <c:pt idx="52349">
                  <c:v>1.0964700000000001E-2</c:v>
                </c:pt>
                <c:pt idx="52350">
                  <c:v>1.15838E-2</c:v>
                </c:pt>
                <c:pt idx="52351">
                  <c:v>1.22116E-2</c:v>
                </c:pt>
                <c:pt idx="52352">
                  <c:v>1.2848E-2</c:v>
                </c:pt>
                <c:pt idx="52353">
                  <c:v>1.3493099999999999E-2</c:v>
                </c:pt>
                <c:pt idx="52354">
                  <c:v>1.4146799999999999E-2</c:v>
                </c:pt>
                <c:pt idx="52355">
                  <c:v>1.48091E-2</c:v>
                </c:pt>
                <c:pt idx="52356">
                  <c:v>1.5480000000000001E-2</c:v>
                </c:pt>
                <c:pt idx="52357">
                  <c:v>1.61596E-2</c:v>
                </c:pt>
                <c:pt idx="52358">
                  <c:v>1.68478E-2</c:v>
                </c:pt>
                <c:pt idx="52359">
                  <c:v>1.7544400000000002E-2</c:v>
                </c:pt>
                <c:pt idx="52360">
                  <c:v>1.8249100000000001E-2</c:v>
                </c:pt>
                <c:pt idx="52361">
                  <c:v>1.8961700000000001E-2</c:v>
                </c:pt>
                <c:pt idx="52362">
                  <c:v>1.9682000000000002E-2</c:v>
                </c:pt>
                <c:pt idx="52363">
                  <c:v>2.0409400000000001E-2</c:v>
                </c:pt>
                <c:pt idx="52364">
                  <c:v>2.1143700000000001E-2</c:v>
                </c:pt>
                <c:pt idx="52365">
                  <c:v>2.1884299999999999E-2</c:v>
                </c:pt>
                <c:pt idx="52366">
                  <c:v>2.26308E-2</c:v>
                </c:pt>
                <c:pt idx="52367">
                  <c:v>2.33826E-2</c:v>
                </c:pt>
                <c:pt idx="52368">
                  <c:v>2.4139299999999999E-2</c:v>
                </c:pt>
                <c:pt idx="52369">
                  <c:v>2.4900200000000001E-2</c:v>
                </c:pt>
                <c:pt idx="52370">
                  <c:v>2.5664800000000002E-2</c:v>
                </c:pt>
                <c:pt idx="52371">
                  <c:v>2.6432600000000001E-2</c:v>
                </c:pt>
                <c:pt idx="52372">
                  <c:v>2.7202899999999999E-2</c:v>
                </c:pt>
                <c:pt idx="52373">
                  <c:v>2.7974800000000001E-2</c:v>
                </c:pt>
                <c:pt idx="52374">
                  <c:v>2.8747700000000001E-2</c:v>
                </c:pt>
                <c:pt idx="52375">
                  <c:v>2.9520899999999999E-2</c:v>
                </c:pt>
                <c:pt idx="52376">
                  <c:v>3.0293400000000002E-2</c:v>
                </c:pt>
                <c:pt idx="52377">
                  <c:v>3.1064499999999998E-2</c:v>
                </c:pt>
                <c:pt idx="52378">
                  <c:v>3.1833100000000003E-2</c:v>
                </c:pt>
                <c:pt idx="52379">
                  <c:v>3.2598299999999997E-2</c:v>
                </c:pt>
                <c:pt idx="52380">
                  <c:v>3.3359100000000003E-2</c:v>
                </c:pt>
                <c:pt idx="52381">
                  <c:v>3.4114400000000003E-2</c:v>
                </c:pt>
                <c:pt idx="52382">
                  <c:v>3.4863199999999997E-2</c:v>
                </c:pt>
                <c:pt idx="52383">
                  <c:v>3.5604499999999997E-2</c:v>
                </c:pt>
                <c:pt idx="52384">
                  <c:v>3.63372E-2</c:v>
                </c:pt>
                <c:pt idx="52385">
                  <c:v>3.7060200000000001E-2</c:v>
                </c:pt>
                <c:pt idx="52386">
                  <c:v>3.7772600000000003E-2</c:v>
                </c:pt>
                <c:pt idx="52387">
                  <c:v>3.8473500000000001E-2</c:v>
                </c:pt>
                <c:pt idx="52388">
                  <c:v>3.9161599999999998E-2</c:v>
                </c:pt>
                <c:pt idx="52389">
                  <c:v>3.9835700000000002E-2</c:v>
                </c:pt>
                <c:pt idx="52390">
                  <c:v>4.0494599999999999E-2</c:v>
                </c:pt>
                <c:pt idx="52391">
                  <c:v>4.1137199999999999E-2</c:v>
                </c:pt>
                <c:pt idx="52392">
                  <c:v>4.1762399999999998E-2</c:v>
                </c:pt>
                <c:pt idx="52393">
                  <c:v>4.2368900000000001E-2</c:v>
                </c:pt>
                <c:pt idx="52394">
                  <c:v>4.2955599999999997E-2</c:v>
                </c:pt>
                <c:pt idx="52395">
                  <c:v>4.3521200000000003E-2</c:v>
                </c:pt>
                <c:pt idx="52396">
                  <c:v>4.4064800000000001E-2</c:v>
                </c:pt>
                <c:pt idx="52397">
                  <c:v>4.4585100000000003E-2</c:v>
                </c:pt>
                <c:pt idx="52398">
                  <c:v>4.5081000000000003E-2</c:v>
                </c:pt>
                <c:pt idx="52399">
                  <c:v>4.5551099999999997E-2</c:v>
                </c:pt>
                <c:pt idx="52400">
                  <c:v>4.5994300000000002E-2</c:v>
                </c:pt>
                <c:pt idx="52401">
                  <c:v>4.6409600000000002E-2</c:v>
                </c:pt>
                <c:pt idx="52402">
                  <c:v>4.6795799999999999E-2</c:v>
                </c:pt>
                <c:pt idx="52403">
                  <c:v>4.7151600000000002E-2</c:v>
                </c:pt>
                <c:pt idx="52404">
                  <c:v>4.7475999999999997E-2</c:v>
                </c:pt>
                <c:pt idx="52405">
                  <c:v>4.7767900000000002E-2</c:v>
                </c:pt>
                <c:pt idx="52406">
                  <c:v>4.80265E-2</c:v>
                </c:pt>
                <c:pt idx="52407">
                  <c:v>4.8250800000000003E-2</c:v>
                </c:pt>
                <c:pt idx="52408">
                  <c:v>4.8439700000000002E-2</c:v>
                </c:pt>
                <c:pt idx="52409">
                  <c:v>4.8592400000000001E-2</c:v>
                </c:pt>
                <c:pt idx="52410">
                  <c:v>4.8707899999999998E-2</c:v>
                </c:pt>
                <c:pt idx="52411">
                  <c:v>4.8785299999999997E-2</c:v>
                </c:pt>
                <c:pt idx="52412">
                  <c:v>4.8823800000000001E-2</c:v>
                </c:pt>
                <c:pt idx="52413">
                  <c:v>4.88228E-2</c:v>
                </c:pt>
                <c:pt idx="52414">
                  <c:v>4.87813E-2</c:v>
                </c:pt>
                <c:pt idx="52415">
                  <c:v>4.8698699999999998E-2</c:v>
                </c:pt>
                <c:pt idx="52416">
                  <c:v>4.8574300000000001E-2</c:v>
                </c:pt>
                <c:pt idx="52417">
                  <c:v>4.8407400000000003E-2</c:v>
                </c:pt>
                <c:pt idx="52418">
                  <c:v>4.8197499999999997E-2</c:v>
                </c:pt>
                <c:pt idx="52419">
                  <c:v>4.7944000000000001E-2</c:v>
                </c:pt>
                <c:pt idx="52420">
                  <c:v>4.7646599999999997E-2</c:v>
                </c:pt>
                <c:pt idx="52421">
                  <c:v>4.7304899999999997E-2</c:v>
                </c:pt>
                <c:pt idx="52422">
                  <c:v>4.6918300000000003E-2</c:v>
                </c:pt>
                <c:pt idx="52423">
                  <c:v>4.6486699999999999E-2</c:v>
                </c:pt>
                <c:pt idx="52424">
                  <c:v>4.6009700000000001E-2</c:v>
                </c:pt>
                <c:pt idx="52425">
                  <c:v>4.5487300000000001E-2</c:v>
                </c:pt>
                <c:pt idx="52426">
                  <c:v>4.4919500000000001E-2</c:v>
                </c:pt>
                <c:pt idx="52427">
                  <c:v>4.4306199999999997E-2</c:v>
                </c:pt>
                <c:pt idx="52428">
                  <c:v>4.3647199999999997E-2</c:v>
                </c:pt>
                <c:pt idx="52429">
                  <c:v>4.2942800000000003E-2</c:v>
                </c:pt>
                <c:pt idx="52430">
                  <c:v>4.2193000000000001E-2</c:v>
                </c:pt>
                <c:pt idx="52431">
                  <c:v>4.13981E-2</c:v>
                </c:pt>
                <c:pt idx="52432">
                  <c:v>4.0558400000000001E-2</c:v>
                </c:pt>
                <c:pt idx="52433">
                  <c:v>3.9674099999999997E-2</c:v>
                </c:pt>
                <c:pt idx="52434">
                  <c:v>3.8745599999999998E-2</c:v>
                </c:pt>
                <c:pt idx="52435">
                  <c:v>3.7773300000000003E-2</c:v>
                </c:pt>
                <c:pt idx="52436">
                  <c:v>3.67578E-2</c:v>
                </c:pt>
                <c:pt idx="52437">
                  <c:v>3.56999E-2</c:v>
                </c:pt>
                <c:pt idx="52438">
                  <c:v>3.4600199999999998E-2</c:v>
                </c:pt>
                <c:pt idx="52439">
                  <c:v>3.3459500000000003E-2</c:v>
                </c:pt>
                <c:pt idx="52440">
                  <c:v>3.2278599999999998E-2</c:v>
                </c:pt>
                <c:pt idx="52441">
                  <c:v>3.10584E-2</c:v>
                </c:pt>
                <c:pt idx="52442">
                  <c:v>2.9799900000000001E-2</c:v>
                </c:pt>
                <c:pt idx="52443">
                  <c:v>2.8503799999999999E-2</c:v>
                </c:pt>
                <c:pt idx="52444">
                  <c:v>2.7171299999999999E-2</c:v>
                </c:pt>
                <c:pt idx="52445">
                  <c:v>2.5803300000000001E-2</c:v>
                </c:pt>
                <c:pt idx="52446">
                  <c:v>2.4401300000000001E-2</c:v>
                </c:pt>
                <c:pt idx="52447">
                  <c:v>2.2966400000000001E-2</c:v>
                </c:pt>
                <c:pt idx="52448">
                  <c:v>2.1500100000000001E-2</c:v>
                </c:pt>
                <c:pt idx="52449">
                  <c:v>2.00036E-2</c:v>
                </c:pt>
                <c:pt idx="52450">
                  <c:v>1.8478499999999998E-2</c:v>
                </c:pt>
                <c:pt idx="52451">
                  <c:v>1.6926099999999999E-2</c:v>
                </c:pt>
                <c:pt idx="52452">
                  <c:v>1.5347899999999999E-2</c:v>
                </c:pt>
                <c:pt idx="52453">
                  <c:v>1.3745500000000001E-2</c:v>
                </c:pt>
                <c:pt idx="52454">
                  <c:v>1.2120499999999999E-2</c:v>
                </c:pt>
                <c:pt idx="52455">
                  <c:v>1.04747E-2</c:v>
                </c:pt>
                <c:pt idx="52456" formatCode="0.00E+00">
                  <c:v>8.8096400000000005E-3</c:v>
                </c:pt>
                <c:pt idx="52457" formatCode="0.00E+00">
                  <c:v>7.1271199999999998E-3</c:v>
                </c:pt>
                <c:pt idx="52458" formatCode="0.00E+00">
                  <c:v>5.4288599999999998E-3</c:v>
                </c:pt>
                <c:pt idx="52459" formatCode="0.00E+00">
                  <c:v>3.71667E-3</c:v>
                </c:pt>
                <c:pt idx="52460" formatCode="0.00E+00">
                  <c:v>1.9923900000000001E-3</c:v>
                </c:pt>
                <c:pt idx="52461" formatCode="0.00E+00">
                  <c:v>2.5791900000000001E-4</c:v>
                </c:pt>
                <c:pt idx="52462" formatCode="0.00E+00">
                  <c:v>-1.48481E-3</c:v>
                </c:pt>
                <c:pt idx="52463" formatCode="0.00E+00">
                  <c:v>-3.2338800000000002E-3</c:v>
                </c:pt>
                <c:pt idx="52464" formatCode="0.00E+00">
                  <c:v>-4.9873799999999996E-3</c:v>
                </c:pt>
                <c:pt idx="52465" formatCode="0.00E+00">
                  <c:v>-6.7433600000000003E-3</c:v>
                </c:pt>
                <c:pt idx="52466" formatCode="0.00E+00">
                  <c:v>-8.4997800000000002E-3</c:v>
                </c:pt>
                <c:pt idx="52467">
                  <c:v>-1.0254599999999999E-2</c:v>
                </c:pt>
                <c:pt idx="52468">
                  <c:v>-1.20058E-2</c:v>
                </c:pt>
                <c:pt idx="52469">
                  <c:v>-1.37514E-2</c:v>
                </c:pt>
                <c:pt idx="52470">
                  <c:v>-1.5489299999999999E-2</c:v>
                </c:pt>
                <c:pt idx="52471">
                  <c:v>-1.72176E-2</c:v>
                </c:pt>
                <c:pt idx="52472">
                  <c:v>-1.8934099999999999E-2</c:v>
                </c:pt>
                <c:pt idx="52473">
                  <c:v>-2.06368E-2</c:v>
                </c:pt>
                <c:pt idx="52474">
                  <c:v>-2.2323800000000001E-2</c:v>
                </c:pt>
                <c:pt idx="52475">
                  <c:v>-2.3992800000000002E-2</c:v>
                </c:pt>
                <c:pt idx="52476">
                  <c:v>-2.5641799999999999E-2</c:v>
                </c:pt>
                <c:pt idx="52477">
                  <c:v>-2.7269000000000002E-2</c:v>
                </c:pt>
                <c:pt idx="52478">
                  <c:v>-2.8872200000000001E-2</c:v>
                </c:pt>
                <c:pt idx="52479">
                  <c:v>-3.0449500000000001E-2</c:v>
                </c:pt>
                <c:pt idx="52480">
                  <c:v>-3.1999100000000003E-2</c:v>
                </c:pt>
                <c:pt idx="52481">
                  <c:v>-3.3518899999999997E-2</c:v>
                </c:pt>
                <c:pt idx="52482">
                  <c:v>-3.5007200000000002E-2</c:v>
                </c:pt>
                <c:pt idx="52483">
                  <c:v>-3.6462099999999997E-2</c:v>
                </c:pt>
                <c:pt idx="52484">
                  <c:v>-3.7881900000000003E-2</c:v>
                </c:pt>
                <c:pt idx="52485">
                  <c:v>-3.9264599999999997E-2</c:v>
                </c:pt>
                <c:pt idx="52486">
                  <c:v>-4.0608600000000002E-2</c:v>
                </c:pt>
                <c:pt idx="52487">
                  <c:v>-4.1912199999999997E-2</c:v>
                </c:pt>
                <c:pt idx="52488">
                  <c:v>-4.3173799999999998E-2</c:v>
                </c:pt>
                <c:pt idx="52489">
                  <c:v>-4.4391699999999999E-2</c:v>
                </c:pt>
                <c:pt idx="52490">
                  <c:v>-4.5564300000000002E-2</c:v>
                </c:pt>
                <c:pt idx="52491">
                  <c:v>-4.6690000000000002E-2</c:v>
                </c:pt>
                <c:pt idx="52492">
                  <c:v>-4.77676E-2</c:v>
                </c:pt>
                <c:pt idx="52493">
                  <c:v>-4.8795600000000001E-2</c:v>
                </c:pt>
                <c:pt idx="52494">
                  <c:v>-4.9772799999999999E-2</c:v>
                </c:pt>
                <c:pt idx="52495">
                  <c:v>-5.0698100000000003E-2</c:v>
                </c:pt>
                <c:pt idx="52496">
                  <c:v>-5.1570299999999999E-2</c:v>
                </c:pt>
                <c:pt idx="52497">
                  <c:v>-5.23881E-2</c:v>
                </c:pt>
                <c:pt idx="52498">
                  <c:v>-5.3150599999999999E-2</c:v>
                </c:pt>
                <c:pt idx="52499">
                  <c:v>-5.38567E-2</c:v>
                </c:pt>
                <c:pt idx="52500">
                  <c:v>-5.4505600000000001E-2</c:v>
                </c:pt>
                <c:pt idx="52501">
                  <c:v>-5.5096300000000001E-2</c:v>
                </c:pt>
                <c:pt idx="52502">
                  <c:v>-5.5628200000000003E-2</c:v>
                </c:pt>
                <c:pt idx="52503">
                  <c:v>-5.6100400000000002E-2</c:v>
                </c:pt>
                <c:pt idx="52504">
                  <c:v>-5.65125E-2</c:v>
                </c:pt>
                <c:pt idx="52505">
                  <c:v>-5.6863799999999999E-2</c:v>
                </c:pt>
                <c:pt idx="52506">
                  <c:v>-5.7153799999999998E-2</c:v>
                </c:pt>
                <c:pt idx="52507">
                  <c:v>-5.7382200000000001E-2</c:v>
                </c:pt>
                <c:pt idx="52508">
                  <c:v>-5.7548700000000001E-2</c:v>
                </c:pt>
                <c:pt idx="52509">
                  <c:v>-5.7653099999999999E-2</c:v>
                </c:pt>
                <c:pt idx="52510">
                  <c:v>-5.7695200000000002E-2</c:v>
                </c:pt>
                <c:pt idx="52511">
                  <c:v>-5.76751E-2</c:v>
                </c:pt>
                <c:pt idx="52512">
                  <c:v>-5.7592699999999997E-2</c:v>
                </c:pt>
                <c:pt idx="52513">
                  <c:v>-5.7448100000000002E-2</c:v>
                </c:pt>
                <c:pt idx="52514">
                  <c:v>-5.7241599999999997E-2</c:v>
                </c:pt>
                <c:pt idx="52515">
                  <c:v>-5.6973299999999998E-2</c:v>
                </c:pt>
                <c:pt idx="52516">
                  <c:v>-5.6643699999999998E-2</c:v>
                </c:pt>
                <c:pt idx="52517">
                  <c:v>-5.62531E-2</c:v>
                </c:pt>
                <c:pt idx="52518">
                  <c:v>-5.58021E-2</c:v>
                </c:pt>
                <c:pt idx="52519">
                  <c:v>-5.5291199999999999E-2</c:v>
                </c:pt>
                <c:pt idx="52520">
                  <c:v>-5.4721100000000002E-2</c:v>
                </c:pt>
                <c:pt idx="52521">
                  <c:v>-5.4092599999999998E-2</c:v>
                </c:pt>
                <c:pt idx="52522">
                  <c:v>-5.3406599999999999E-2</c:v>
                </c:pt>
                <c:pt idx="52523">
                  <c:v>-5.2663799999999997E-2</c:v>
                </c:pt>
                <c:pt idx="52524">
                  <c:v>-5.18652E-2</c:v>
                </c:pt>
                <c:pt idx="52525">
                  <c:v>-5.1011899999999999E-2</c:v>
                </c:pt>
                <c:pt idx="52526">
                  <c:v>-5.0104999999999997E-2</c:v>
                </c:pt>
                <c:pt idx="52527">
                  <c:v>-4.9145599999999998E-2</c:v>
                </c:pt>
                <c:pt idx="52528">
                  <c:v>-4.8134900000000001E-2</c:v>
                </c:pt>
                <c:pt idx="52529">
                  <c:v>-4.7074299999999999E-2</c:v>
                </c:pt>
                <c:pt idx="52530">
                  <c:v>-4.5965100000000002E-2</c:v>
                </c:pt>
                <c:pt idx="52531">
                  <c:v>-4.48087E-2</c:v>
                </c:pt>
                <c:pt idx="52532">
                  <c:v>-4.3606600000000002E-2</c:v>
                </c:pt>
                <c:pt idx="52533">
                  <c:v>-4.2360399999999999E-2</c:v>
                </c:pt>
                <c:pt idx="52534">
                  <c:v>-4.1071799999999999E-2</c:v>
                </c:pt>
                <c:pt idx="52535">
                  <c:v>-3.9742100000000002E-2</c:v>
                </c:pt>
                <c:pt idx="52536">
                  <c:v>-3.8373299999999999E-2</c:v>
                </c:pt>
                <c:pt idx="52537">
                  <c:v>-3.6967E-2</c:v>
                </c:pt>
                <c:pt idx="52538">
                  <c:v>-3.5524800000000002E-2</c:v>
                </c:pt>
                <c:pt idx="52539">
                  <c:v>-3.4048799999999997E-2</c:v>
                </c:pt>
                <c:pt idx="52540">
                  <c:v>-3.2540600000000003E-2</c:v>
                </c:pt>
                <c:pt idx="52541">
                  <c:v>-3.10023E-2</c:v>
                </c:pt>
                <c:pt idx="52542">
                  <c:v>-2.9435900000000001E-2</c:v>
                </c:pt>
                <c:pt idx="52543">
                  <c:v>-2.7843099999999999E-2</c:v>
                </c:pt>
                <c:pt idx="52544">
                  <c:v>-2.6226200000000002E-2</c:v>
                </c:pt>
                <c:pt idx="52545">
                  <c:v>-2.4587000000000001E-2</c:v>
                </c:pt>
                <c:pt idx="52546">
                  <c:v>-2.29275E-2</c:v>
                </c:pt>
                <c:pt idx="52547">
                  <c:v>-2.1249899999999999E-2</c:v>
                </c:pt>
                <c:pt idx="52548">
                  <c:v>-1.9556E-2</c:v>
                </c:pt>
                <c:pt idx="52549">
                  <c:v>-1.7848099999999999E-2</c:v>
                </c:pt>
                <c:pt idx="52550">
                  <c:v>-1.6128099999999999E-2</c:v>
                </c:pt>
                <c:pt idx="52551">
                  <c:v>-1.43982E-2</c:v>
                </c:pt>
                <c:pt idx="52552">
                  <c:v>-1.2660299999999999E-2</c:v>
                </c:pt>
                <c:pt idx="52553">
                  <c:v>-1.09166E-2</c:v>
                </c:pt>
                <c:pt idx="52554" formatCode="0.00E+00">
                  <c:v>-9.1690299999999999E-3</c:v>
                </c:pt>
                <c:pt idx="52555" formatCode="0.00E+00">
                  <c:v>-7.4197200000000003E-3</c:v>
                </c:pt>
                <c:pt idx="52556" formatCode="0.00E+00">
                  <c:v>-5.6706500000000002E-3</c:v>
                </c:pt>
                <c:pt idx="52557" formatCode="0.00E+00">
                  <c:v>-3.9238500000000004E-3</c:v>
                </c:pt>
                <c:pt idx="52558" formatCode="0.00E+00">
                  <c:v>-2.1813399999999999E-3</c:v>
                </c:pt>
                <c:pt idx="52559" formatCode="0.00E+00">
                  <c:v>-4.4510699999999998E-4</c:v>
                </c:pt>
                <c:pt idx="52560" formatCode="0.00E+00">
                  <c:v>1.28287E-3</c:v>
                </c:pt>
                <c:pt idx="52561" formatCode="0.00E+00">
                  <c:v>3.0006400000000002E-3</c:v>
                </c:pt>
                <c:pt idx="52562" formatCode="0.00E+00">
                  <c:v>4.7062900000000001E-3</c:v>
                </c:pt>
                <c:pt idx="52563" formatCode="0.00E+00">
                  <c:v>6.3979600000000003E-3</c:v>
                </c:pt>
                <c:pt idx="52564" formatCode="0.00E+00">
                  <c:v>8.0738200000000006E-3</c:v>
                </c:pt>
                <c:pt idx="52565" formatCode="0.00E+00">
                  <c:v>9.7321000000000005E-3</c:v>
                </c:pt>
                <c:pt idx="52566">
                  <c:v>1.1370999999999999E-2</c:v>
                </c:pt>
                <c:pt idx="52567">
                  <c:v>1.2988899999999999E-2</c:v>
                </c:pt>
                <c:pt idx="52568">
                  <c:v>1.4584E-2</c:v>
                </c:pt>
                <c:pt idx="52569">
                  <c:v>1.61548E-2</c:v>
                </c:pt>
                <c:pt idx="52570">
                  <c:v>1.76995E-2</c:v>
                </c:pt>
                <c:pt idx="52571">
                  <c:v>1.9216799999999999E-2</c:v>
                </c:pt>
                <c:pt idx="52572">
                  <c:v>2.0705000000000001E-2</c:v>
                </c:pt>
                <c:pt idx="52573">
                  <c:v>2.21628E-2</c:v>
                </c:pt>
                <c:pt idx="52574">
                  <c:v>2.35888E-2</c:v>
                </c:pt>
                <c:pt idx="52575">
                  <c:v>2.4981699999999999E-2</c:v>
                </c:pt>
                <c:pt idx="52576">
                  <c:v>2.6340300000000001E-2</c:v>
                </c:pt>
                <c:pt idx="52577">
                  <c:v>2.7663400000000001E-2</c:v>
                </c:pt>
                <c:pt idx="52578">
                  <c:v>2.8949800000000001E-2</c:v>
                </c:pt>
                <c:pt idx="52579">
                  <c:v>3.0198599999999999E-2</c:v>
                </c:pt>
                <c:pt idx="52580">
                  <c:v>3.1408800000000001E-2</c:v>
                </c:pt>
                <c:pt idx="52581">
                  <c:v>3.2579400000000001E-2</c:v>
                </c:pt>
                <c:pt idx="52582">
                  <c:v>3.3709599999999999E-2</c:v>
                </c:pt>
                <c:pt idx="52583">
                  <c:v>3.4798500000000003E-2</c:v>
                </c:pt>
                <c:pt idx="52584">
                  <c:v>3.5845500000000002E-2</c:v>
                </c:pt>
                <c:pt idx="52585">
                  <c:v>3.6849899999999998E-2</c:v>
                </c:pt>
                <c:pt idx="52586">
                  <c:v>3.78111E-2</c:v>
                </c:pt>
                <c:pt idx="52587">
                  <c:v>3.8728600000000002E-2</c:v>
                </c:pt>
                <c:pt idx="52588">
                  <c:v>3.9602100000000001E-2</c:v>
                </c:pt>
                <c:pt idx="52589">
                  <c:v>4.0431000000000002E-2</c:v>
                </c:pt>
                <c:pt idx="52590">
                  <c:v>4.12152E-2</c:v>
                </c:pt>
                <c:pt idx="52591">
                  <c:v>4.19543E-2</c:v>
                </c:pt>
                <c:pt idx="52592">
                  <c:v>4.26483E-2</c:v>
                </c:pt>
                <c:pt idx="52593">
                  <c:v>4.3297000000000002E-2</c:v>
                </c:pt>
                <c:pt idx="52594">
                  <c:v>4.3900500000000002E-2</c:v>
                </c:pt>
                <c:pt idx="52595">
                  <c:v>4.4458699999999997E-2</c:v>
                </c:pt>
                <c:pt idx="52596">
                  <c:v>4.4971900000000002E-2</c:v>
                </c:pt>
                <c:pt idx="52597">
                  <c:v>4.54402E-2</c:v>
                </c:pt>
                <c:pt idx="52598">
                  <c:v>4.5863800000000003E-2</c:v>
                </c:pt>
                <c:pt idx="52599">
                  <c:v>4.6242999999999999E-2</c:v>
                </c:pt>
                <c:pt idx="52600">
                  <c:v>4.65782E-2</c:v>
                </c:pt>
                <c:pt idx="52601">
                  <c:v>4.6869899999999999E-2</c:v>
                </c:pt>
                <c:pt idx="52602">
                  <c:v>4.7118500000000001E-2</c:v>
                </c:pt>
                <c:pt idx="52603">
                  <c:v>4.7324600000000001E-2</c:v>
                </c:pt>
                <c:pt idx="52604">
                  <c:v>4.7488700000000002E-2</c:v>
                </c:pt>
                <c:pt idx="52605">
                  <c:v>4.76117E-2</c:v>
                </c:pt>
                <c:pt idx="52606">
                  <c:v>4.7694100000000003E-2</c:v>
                </c:pt>
                <c:pt idx="52607">
                  <c:v>4.77367E-2</c:v>
                </c:pt>
                <c:pt idx="52608">
                  <c:v>4.7740400000000002E-2</c:v>
                </c:pt>
                <c:pt idx="52609">
                  <c:v>4.7705999999999998E-2</c:v>
                </c:pt>
                <c:pt idx="52610">
                  <c:v>4.76344E-2</c:v>
                </c:pt>
                <c:pt idx="52611">
                  <c:v>4.7526600000000002E-2</c:v>
                </c:pt>
                <c:pt idx="52612">
                  <c:v>4.7383599999999998E-2</c:v>
                </c:pt>
                <c:pt idx="52613">
                  <c:v>4.7206400000000003E-2</c:v>
                </c:pt>
                <c:pt idx="52614">
                  <c:v>4.6996000000000003E-2</c:v>
                </c:pt>
                <c:pt idx="52615">
                  <c:v>4.6753599999999999E-2</c:v>
                </c:pt>
                <c:pt idx="52616">
                  <c:v>4.6480300000000002E-2</c:v>
                </c:pt>
                <c:pt idx="52617">
                  <c:v>4.6177200000000002E-2</c:v>
                </c:pt>
                <c:pt idx="52618">
                  <c:v>4.58456E-2</c:v>
                </c:pt>
                <c:pt idx="52619">
                  <c:v>4.5486600000000002E-2</c:v>
                </c:pt>
                <c:pt idx="52620">
                  <c:v>4.5101500000000003E-2</c:v>
                </c:pt>
                <c:pt idx="52621">
                  <c:v>4.4691500000000002E-2</c:v>
                </c:pt>
                <c:pt idx="52622">
                  <c:v>4.4257900000000003E-2</c:v>
                </c:pt>
                <c:pt idx="52623">
                  <c:v>4.3801899999999998E-2</c:v>
                </c:pt>
                <c:pt idx="52624">
                  <c:v>4.3324799999999997E-2</c:v>
                </c:pt>
                <c:pt idx="52625">
                  <c:v>4.2827900000000002E-2</c:v>
                </c:pt>
                <c:pt idx="52626">
                  <c:v>4.2312500000000003E-2</c:v>
                </c:pt>
                <c:pt idx="52627">
                  <c:v>4.1779999999999998E-2</c:v>
                </c:pt>
                <c:pt idx="52628">
                  <c:v>4.1231499999999997E-2</c:v>
                </c:pt>
                <c:pt idx="52629">
                  <c:v>4.0668500000000003E-2</c:v>
                </c:pt>
                <c:pt idx="52630">
                  <c:v>4.0092200000000001E-2</c:v>
                </c:pt>
                <c:pt idx="52631">
                  <c:v>3.9503799999999999E-2</c:v>
                </c:pt>
                <c:pt idx="52632">
                  <c:v>3.89047E-2</c:v>
                </c:pt>
                <c:pt idx="52633">
                  <c:v>3.8295999999999997E-2</c:v>
                </c:pt>
                <c:pt idx="52634">
                  <c:v>3.7679200000000003E-2</c:v>
                </c:pt>
                <c:pt idx="52635">
                  <c:v>3.7055200000000003E-2</c:v>
                </c:pt>
                <c:pt idx="52636">
                  <c:v>3.6425399999999997E-2</c:v>
                </c:pt>
                <c:pt idx="52637">
                  <c:v>3.57909E-2</c:v>
                </c:pt>
                <c:pt idx="52638">
                  <c:v>3.5152900000000001E-2</c:v>
                </c:pt>
                <c:pt idx="52639">
                  <c:v>3.4512399999999999E-2</c:v>
                </c:pt>
                <c:pt idx="52640">
                  <c:v>3.3870499999999998E-2</c:v>
                </c:pt>
                <c:pt idx="52641">
                  <c:v>3.3228300000000002E-2</c:v>
                </c:pt>
                <c:pt idx="52642">
                  <c:v>3.2586799999999999E-2</c:v>
                </c:pt>
                <c:pt idx="52643">
                  <c:v>3.19469E-2</c:v>
                </c:pt>
                <c:pt idx="52644">
                  <c:v>3.1309499999999997E-2</c:v>
                </c:pt>
                <c:pt idx="52645">
                  <c:v>3.06757E-2</c:v>
                </c:pt>
                <c:pt idx="52646">
                  <c:v>3.0046099999999999E-2</c:v>
                </c:pt>
                <c:pt idx="52647">
                  <c:v>2.9421699999999999E-2</c:v>
                </c:pt>
                <c:pt idx="52648">
                  <c:v>2.8803200000000001E-2</c:v>
                </c:pt>
                <c:pt idx="52649">
                  <c:v>2.8191399999999998E-2</c:v>
                </c:pt>
                <c:pt idx="52650">
                  <c:v>2.7586900000000001E-2</c:v>
                </c:pt>
                <c:pt idx="52651">
                  <c:v>2.6990400000000001E-2</c:v>
                </c:pt>
                <c:pt idx="52652">
                  <c:v>2.64023E-2</c:v>
                </c:pt>
                <c:pt idx="52653">
                  <c:v>2.58234E-2</c:v>
                </c:pt>
                <c:pt idx="52654">
                  <c:v>2.5253999999999999E-2</c:v>
                </c:pt>
                <c:pt idx="52655">
                  <c:v>2.4694500000000001E-2</c:v>
                </c:pt>
                <c:pt idx="52656">
                  <c:v>2.4145400000000001E-2</c:v>
                </c:pt>
                <c:pt idx="52657">
                  <c:v>2.36069E-2</c:v>
                </c:pt>
                <c:pt idx="52658">
                  <c:v>2.3079300000000001E-2</c:v>
                </c:pt>
                <c:pt idx="52659">
                  <c:v>2.2562800000000001E-2</c:v>
                </c:pt>
                <c:pt idx="52660">
                  <c:v>2.20576E-2</c:v>
                </c:pt>
                <c:pt idx="52661">
                  <c:v>2.15639E-2</c:v>
                </c:pt>
                <c:pt idx="52662">
                  <c:v>2.1081599999999999E-2</c:v>
                </c:pt>
                <c:pt idx="52663">
                  <c:v>2.0610799999999999E-2</c:v>
                </c:pt>
                <c:pt idx="52664">
                  <c:v>2.0151499999999999E-2</c:v>
                </c:pt>
                <c:pt idx="52665">
                  <c:v>1.9703600000000002E-2</c:v>
                </c:pt>
                <c:pt idx="52666">
                  <c:v>1.9266800000000001E-2</c:v>
                </c:pt>
                <c:pt idx="52667">
                  <c:v>1.88411E-2</c:v>
                </c:pt>
                <c:pt idx="52668">
                  <c:v>1.8426100000000001E-2</c:v>
                </c:pt>
                <c:pt idx="52669">
                  <c:v>1.8021599999999999E-2</c:v>
                </c:pt>
                <c:pt idx="52670">
                  <c:v>1.7627299999999999E-2</c:v>
                </c:pt>
                <c:pt idx="52671">
                  <c:v>1.7242799999999999E-2</c:v>
                </c:pt>
                <c:pt idx="52672">
                  <c:v>1.68676E-2</c:v>
                </c:pt>
                <c:pt idx="52673">
                  <c:v>1.6501399999999999E-2</c:v>
                </c:pt>
                <c:pt idx="52674">
                  <c:v>1.6143500000000002E-2</c:v>
                </c:pt>
                <c:pt idx="52675">
                  <c:v>1.5793499999999999E-2</c:v>
                </c:pt>
                <c:pt idx="52676">
                  <c:v>1.5450800000000001E-2</c:v>
                </c:pt>
                <c:pt idx="52677">
                  <c:v>1.5114799999999999E-2</c:v>
                </c:pt>
                <c:pt idx="52678">
                  <c:v>1.4784800000000001E-2</c:v>
                </c:pt>
                <c:pt idx="52679">
                  <c:v>1.44601E-2</c:v>
                </c:pt>
                <c:pt idx="52680">
                  <c:v>1.414E-2</c:v>
                </c:pt>
                <c:pt idx="52681">
                  <c:v>1.38237E-2</c:v>
                </c:pt>
                <c:pt idx="52682">
                  <c:v>1.3510400000000001E-2</c:v>
                </c:pt>
                <c:pt idx="52683">
                  <c:v>1.3199499999999999E-2</c:v>
                </c:pt>
                <c:pt idx="52684">
                  <c:v>1.289E-2</c:v>
                </c:pt>
                <c:pt idx="52685">
                  <c:v>1.2581200000000001E-2</c:v>
                </c:pt>
                <c:pt idx="52686">
                  <c:v>1.22723E-2</c:v>
                </c:pt>
                <c:pt idx="52687">
                  <c:v>1.1962199999999999E-2</c:v>
                </c:pt>
                <c:pt idx="52688">
                  <c:v>1.1650199999999999E-2</c:v>
                </c:pt>
                <c:pt idx="52689">
                  <c:v>1.13352E-2</c:v>
                </c:pt>
                <c:pt idx="52690">
                  <c:v>1.10165E-2</c:v>
                </c:pt>
                <c:pt idx="52691">
                  <c:v>1.0693100000000001E-2</c:v>
                </c:pt>
                <c:pt idx="52692">
                  <c:v>1.0364099999999999E-2</c:v>
                </c:pt>
                <c:pt idx="52693">
                  <c:v>1.00286E-2</c:v>
                </c:pt>
                <c:pt idx="52694" formatCode="0.00E+00">
                  <c:v>9.6857599999999999E-3</c:v>
                </c:pt>
                <c:pt idx="52695" formatCode="0.00E+00">
                  <c:v>9.3345800000000003E-3</c:v>
                </c:pt>
                <c:pt idx="52696" formatCode="0.00E+00">
                  <c:v>8.9742699999999995E-3</c:v>
                </c:pt>
                <c:pt idx="52697" formatCode="0.00E+00">
                  <c:v>8.6039700000000007E-3</c:v>
                </c:pt>
                <c:pt idx="52698" formatCode="0.00E+00">
                  <c:v>8.2228300000000004E-3</c:v>
                </c:pt>
                <c:pt idx="52699" formatCode="0.00E+00">
                  <c:v>7.8300100000000001E-3</c:v>
                </c:pt>
                <c:pt idx="52700" formatCode="0.00E+00">
                  <c:v>7.4247200000000001E-3</c:v>
                </c:pt>
                <c:pt idx="52701" formatCode="0.00E+00">
                  <c:v>7.0061899999999998E-3</c:v>
                </c:pt>
                <c:pt idx="52702" formatCode="0.00E+00">
                  <c:v>6.5736600000000003E-3</c:v>
                </c:pt>
                <c:pt idx="52703" formatCode="0.00E+00">
                  <c:v>6.1263899999999998E-3</c:v>
                </c:pt>
                <c:pt idx="52704" formatCode="0.00E+00">
                  <c:v>5.6636500000000001E-3</c:v>
                </c:pt>
                <c:pt idx="52705" formatCode="0.00E+00">
                  <c:v>5.1847300000000002E-3</c:v>
                </c:pt>
                <c:pt idx="52706" formatCode="0.00E+00">
                  <c:v>4.6889200000000001E-3</c:v>
                </c:pt>
                <c:pt idx="52707" formatCode="0.00E+00">
                  <c:v>4.1755899999999999E-3</c:v>
                </c:pt>
                <c:pt idx="52708" formatCode="0.00E+00">
                  <c:v>3.6441199999999998E-3</c:v>
                </c:pt>
                <c:pt idx="52709" formatCode="0.00E+00">
                  <c:v>3.0939800000000001E-3</c:v>
                </c:pt>
                <c:pt idx="52710" formatCode="0.00E+00">
                  <c:v>2.5246700000000001E-3</c:v>
                </c:pt>
                <c:pt idx="52711" formatCode="0.00E+00">
                  <c:v>1.9357300000000001E-3</c:v>
                </c:pt>
                <c:pt idx="52712" formatCode="0.00E+00">
                  <c:v>1.32676E-3</c:v>
                </c:pt>
                <c:pt idx="52713" formatCode="0.00E+00">
                  <c:v>6.9740100000000005E-4</c:v>
                </c:pt>
                <c:pt idx="52714" formatCode="0.00E+00">
                  <c:v>4.7318299999999997E-5</c:v>
                </c:pt>
                <c:pt idx="52715" formatCode="0.00E+00">
                  <c:v>-6.2379899999999997E-4</c:v>
                </c:pt>
                <c:pt idx="52716" formatCode="0.00E+00">
                  <c:v>-1.3161900000000001E-3</c:v>
                </c:pt>
                <c:pt idx="52717" formatCode="0.00E+00">
                  <c:v>-2.03002E-3</c:v>
                </c:pt>
                <c:pt idx="52718" formatCode="0.00E+00">
                  <c:v>-2.7653600000000001E-3</c:v>
                </c:pt>
                <c:pt idx="52719" formatCode="0.00E+00">
                  <c:v>-3.5222299999999999E-3</c:v>
                </c:pt>
                <c:pt idx="52720" formatCode="0.00E+00">
                  <c:v>-4.30059E-3</c:v>
                </c:pt>
                <c:pt idx="52721" formatCode="0.00E+00">
                  <c:v>-5.1003400000000001E-3</c:v>
                </c:pt>
                <c:pt idx="52722" formatCode="0.00E+00">
                  <c:v>-5.9213599999999996E-3</c:v>
                </c:pt>
                <c:pt idx="52723" formatCode="0.00E+00">
                  <c:v>-6.7634699999999997E-3</c:v>
                </c:pt>
                <c:pt idx="52724" formatCode="0.00E+00">
                  <c:v>-7.6264200000000001E-3</c:v>
                </c:pt>
                <c:pt idx="52725" formatCode="0.00E+00">
                  <c:v>-8.5099100000000007E-3</c:v>
                </c:pt>
                <c:pt idx="52726" formatCode="0.00E+00">
                  <c:v>-9.4135799999999995E-3</c:v>
                </c:pt>
                <c:pt idx="52727">
                  <c:v>-1.0337000000000001E-2</c:v>
                </c:pt>
                <c:pt idx="52728">
                  <c:v>-1.12797E-2</c:v>
                </c:pt>
                <c:pt idx="52729">
                  <c:v>-1.22411E-2</c:v>
                </c:pt>
                <c:pt idx="52730">
                  <c:v>-1.3220600000000001E-2</c:v>
                </c:pt>
                <c:pt idx="52731">
                  <c:v>-1.42176E-2</c:v>
                </c:pt>
                <c:pt idx="52732">
                  <c:v>-1.52312E-2</c:v>
                </c:pt>
                <c:pt idx="52733">
                  <c:v>-1.6260799999999999E-2</c:v>
                </c:pt>
                <c:pt idx="52734">
                  <c:v>-1.7305299999999999E-2</c:v>
                </c:pt>
                <c:pt idx="52735">
                  <c:v>-1.83638E-2</c:v>
                </c:pt>
                <c:pt idx="52736">
                  <c:v>-1.9435399999999999E-2</c:v>
                </c:pt>
                <c:pt idx="52737">
                  <c:v>-2.05189E-2</c:v>
                </c:pt>
                <c:pt idx="52738">
                  <c:v>-2.1613500000000001E-2</c:v>
                </c:pt>
                <c:pt idx="52739">
                  <c:v>-2.2717899999999999E-2</c:v>
                </c:pt>
                <c:pt idx="52740">
                  <c:v>-2.3830799999999999E-2</c:v>
                </c:pt>
                <c:pt idx="52741">
                  <c:v>-2.4950900000000002E-2</c:v>
                </c:pt>
                <c:pt idx="52742">
                  <c:v>-2.6076999999999999E-2</c:v>
                </c:pt>
                <c:pt idx="52743">
                  <c:v>-2.7207599999999998E-2</c:v>
                </c:pt>
                <c:pt idx="52744">
                  <c:v>-2.8341399999999999E-2</c:v>
                </c:pt>
                <c:pt idx="52745">
                  <c:v>-2.9476800000000001E-2</c:v>
                </c:pt>
                <c:pt idx="52746">
                  <c:v>-3.0612299999999999E-2</c:v>
                </c:pt>
                <c:pt idx="52747">
                  <c:v>-3.1746499999999997E-2</c:v>
                </c:pt>
                <c:pt idx="52748">
                  <c:v>-3.28776E-2</c:v>
                </c:pt>
                <c:pt idx="52749">
                  <c:v>-3.4004E-2</c:v>
                </c:pt>
                <c:pt idx="52750">
                  <c:v>-3.51239E-2</c:v>
                </c:pt>
                <c:pt idx="52751">
                  <c:v>-3.6235700000000003E-2</c:v>
                </c:pt>
                <c:pt idx="52752">
                  <c:v>-3.7337700000000001E-2</c:v>
                </c:pt>
                <c:pt idx="52753">
                  <c:v>-3.8427900000000001E-2</c:v>
                </c:pt>
                <c:pt idx="52754">
                  <c:v>-3.9504600000000001E-2</c:v>
                </c:pt>
                <c:pt idx="52755">
                  <c:v>-4.0566100000000001E-2</c:v>
                </c:pt>
                <c:pt idx="52756">
                  <c:v>-4.1610500000000002E-2</c:v>
                </c:pt>
                <c:pt idx="52757">
                  <c:v>-4.2636E-2</c:v>
                </c:pt>
                <c:pt idx="52758">
                  <c:v>-4.3640900000000003E-2</c:v>
                </c:pt>
                <c:pt idx="52759">
                  <c:v>-4.4623200000000002E-2</c:v>
                </c:pt>
                <c:pt idx="52760">
                  <c:v>-4.5581099999999999E-2</c:v>
                </c:pt>
                <c:pt idx="52761">
                  <c:v>-4.6512900000000003E-2</c:v>
                </c:pt>
                <c:pt idx="52762">
                  <c:v>-4.74165E-2</c:v>
                </c:pt>
                <c:pt idx="52763">
                  <c:v>-4.829E-2</c:v>
                </c:pt>
                <c:pt idx="52764">
                  <c:v>-4.9131800000000003E-2</c:v>
                </c:pt>
                <c:pt idx="52765">
                  <c:v>-4.9939799999999999E-2</c:v>
                </c:pt>
                <c:pt idx="52766">
                  <c:v>-5.0712399999999998E-2</c:v>
                </c:pt>
                <c:pt idx="52767">
                  <c:v>-5.1447699999999999E-2</c:v>
                </c:pt>
                <c:pt idx="52768">
                  <c:v>-5.2144000000000003E-2</c:v>
                </c:pt>
                <c:pt idx="52769">
                  <c:v>-5.2799499999999999E-2</c:v>
                </c:pt>
                <c:pt idx="52770">
                  <c:v>-5.3412500000000002E-2</c:v>
                </c:pt>
                <c:pt idx="52771">
                  <c:v>-5.39812E-2</c:v>
                </c:pt>
                <c:pt idx="52772">
                  <c:v>-5.4503999999999997E-2</c:v>
                </c:pt>
                <c:pt idx="52773">
                  <c:v>-5.4979199999999999E-2</c:v>
                </c:pt>
                <c:pt idx="52774">
                  <c:v>-5.5405299999999998E-2</c:v>
                </c:pt>
                <c:pt idx="52775">
                  <c:v>-5.5780799999999998E-2</c:v>
                </c:pt>
                <c:pt idx="52776">
                  <c:v>-5.6104399999999999E-2</c:v>
                </c:pt>
                <c:pt idx="52777">
                  <c:v>-5.6374399999999998E-2</c:v>
                </c:pt>
                <c:pt idx="52778">
                  <c:v>-5.6589500000000001E-2</c:v>
                </c:pt>
                <c:pt idx="52779">
                  <c:v>-5.6748399999999997E-2</c:v>
                </c:pt>
                <c:pt idx="52780">
                  <c:v>-5.6849900000000002E-2</c:v>
                </c:pt>
                <c:pt idx="52781">
                  <c:v>-5.6892600000000002E-2</c:v>
                </c:pt>
                <c:pt idx="52782">
                  <c:v>-5.68754E-2</c:v>
                </c:pt>
                <c:pt idx="52783">
                  <c:v>-5.6797300000000002E-2</c:v>
                </c:pt>
                <c:pt idx="52784">
                  <c:v>-5.6657399999999997E-2</c:v>
                </c:pt>
                <c:pt idx="52785">
                  <c:v>-5.6454699999999997E-2</c:v>
                </c:pt>
                <c:pt idx="52786">
                  <c:v>-5.6188299999999997E-2</c:v>
                </c:pt>
                <c:pt idx="52787">
                  <c:v>-5.5857499999999997E-2</c:v>
                </c:pt>
                <c:pt idx="52788">
                  <c:v>-5.5461400000000001E-2</c:v>
                </c:pt>
                <c:pt idx="52789">
                  <c:v>-5.4999399999999997E-2</c:v>
                </c:pt>
                <c:pt idx="52790">
                  <c:v>-5.4471100000000001E-2</c:v>
                </c:pt>
                <c:pt idx="52791">
                  <c:v>-5.3876100000000003E-2</c:v>
                </c:pt>
                <c:pt idx="52792">
                  <c:v>-5.3214299999999999E-2</c:v>
                </c:pt>
                <c:pt idx="52793">
                  <c:v>-5.2485299999999999E-2</c:v>
                </c:pt>
                <c:pt idx="52794">
                  <c:v>-5.1688999999999999E-2</c:v>
                </c:pt>
                <c:pt idx="52795">
                  <c:v>-5.0825299999999997E-2</c:v>
                </c:pt>
                <c:pt idx="52796">
                  <c:v>-4.9894399999999998E-2</c:v>
                </c:pt>
                <c:pt idx="52797">
                  <c:v>-4.88964E-2</c:v>
                </c:pt>
                <c:pt idx="52798">
                  <c:v>-4.7831499999999999E-2</c:v>
                </c:pt>
                <c:pt idx="52799">
                  <c:v>-4.6699900000000003E-2</c:v>
                </c:pt>
                <c:pt idx="52800">
                  <c:v>-4.55022E-2</c:v>
                </c:pt>
                <c:pt idx="52801">
                  <c:v>-4.4238800000000002E-2</c:v>
                </c:pt>
                <c:pt idx="52802">
                  <c:v>-4.2910400000000001E-2</c:v>
                </c:pt>
                <c:pt idx="52803">
                  <c:v>-4.1517699999999998E-2</c:v>
                </c:pt>
                <c:pt idx="52804">
                  <c:v>-4.00615E-2</c:v>
                </c:pt>
                <c:pt idx="52805">
                  <c:v>-3.8542699999999999E-2</c:v>
                </c:pt>
                <c:pt idx="52806">
                  <c:v>-3.6962299999999997E-2</c:v>
                </c:pt>
                <c:pt idx="52807">
                  <c:v>-3.5321400000000003E-2</c:v>
                </c:pt>
                <c:pt idx="52808">
                  <c:v>-3.3621400000000003E-2</c:v>
                </c:pt>
                <c:pt idx="52809">
                  <c:v>-3.18634E-2</c:v>
                </c:pt>
                <c:pt idx="52810">
                  <c:v>-3.0048800000000001E-2</c:v>
                </c:pt>
                <c:pt idx="52811">
                  <c:v>-2.8179200000000001E-2</c:v>
                </c:pt>
                <c:pt idx="52812">
                  <c:v>-2.6256000000000002E-2</c:v>
                </c:pt>
                <c:pt idx="52813">
                  <c:v>-2.4280900000000001E-2</c:v>
                </c:pt>
                <c:pt idx="52814">
                  <c:v>-2.22557E-2</c:v>
                </c:pt>
                <c:pt idx="52815">
                  <c:v>-2.0182200000000001E-2</c:v>
                </c:pt>
                <c:pt idx="52816">
                  <c:v>-1.80623E-2</c:v>
                </c:pt>
                <c:pt idx="52817">
                  <c:v>-1.5897999999999999E-2</c:v>
                </c:pt>
                <c:pt idx="52818">
                  <c:v>-1.36916E-2</c:v>
                </c:pt>
                <c:pt idx="52819">
                  <c:v>-1.1445200000000001E-2</c:v>
                </c:pt>
                <c:pt idx="52820" formatCode="0.00E+00">
                  <c:v>-9.1609900000000008E-3</c:v>
                </c:pt>
                <c:pt idx="52821" formatCode="0.00E+00">
                  <c:v>-6.8413700000000003E-3</c:v>
                </c:pt>
                <c:pt idx="52822" formatCode="0.00E+00">
                  <c:v>-4.4887199999999999E-3</c:v>
                </c:pt>
                <c:pt idx="52823" formatCode="0.00E+00">
                  <c:v>-2.1054899999999998E-3</c:v>
                </c:pt>
                <c:pt idx="52824" formatCode="0.00E+00">
                  <c:v>3.05772E-4</c:v>
                </c:pt>
                <c:pt idx="52825" formatCode="0.00E+00">
                  <c:v>2.74245E-3</c:v>
                </c:pt>
                <c:pt idx="52826" formatCode="0.00E+00">
                  <c:v>5.2018999999999998E-3</c:v>
                </c:pt>
                <c:pt idx="52827" formatCode="0.00E+00">
                  <c:v>7.6814300000000004E-3</c:v>
                </c:pt>
                <c:pt idx="52828">
                  <c:v>1.01783E-2</c:v>
                </c:pt>
                <c:pt idx="52829">
                  <c:v>1.26897E-2</c:v>
                </c:pt>
                <c:pt idx="52830">
                  <c:v>1.52128E-2</c:v>
                </c:pt>
                <c:pt idx="52831">
                  <c:v>1.7744900000000001E-2</c:v>
                </c:pt>
                <c:pt idx="52832">
                  <c:v>2.0282999999999999E-2</c:v>
                </c:pt>
                <c:pt idx="52833">
                  <c:v>2.28241E-2</c:v>
                </c:pt>
                <c:pt idx="52834">
                  <c:v>2.53653E-2</c:v>
                </c:pt>
                <c:pt idx="52835">
                  <c:v>2.7903399999999998E-2</c:v>
                </c:pt>
                <c:pt idx="52836">
                  <c:v>3.04356E-2</c:v>
                </c:pt>
                <c:pt idx="52837">
                  <c:v>3.2958800000000003E-2</c:v>
                </c:pt>
                <c:pt idx="52838">
                  <c:v>3.5470000000000002E-2</c:v>
                </c:pt>
                <c:pt idx="52839">
                  <c:v>3.7966399999999997E-2</c:v>
                </c:pt>
                <c:pt idx="52840">
                  <c:v>4.0444800000000003E-2</c:v>
                </c:pt>
                <c:pt idx="52841">
                  <c:v>4.2901799999999997E-2</c:v>
                </c:pt>
                <c:pt idx="52842">
                  <c:v>4.53345E-2</c:v>
                </c:pt>
                <c:pt idx="52843">
                  <c:v>4.7739700000000003E-2</c:v>
                </c:pt>
                <c:pt idx="52844">
                  <c:v>5.0114499999999999E-2</c:v>
                </c:pt>
                <c:pt idx="52845">
                  <c:v>5.24559E-2</c:v>
                </c:pt>
                <c:pt idx="52846">
                  <c:v>5.4760799999999998E-2</c:v>
                </c:pt>
                <c:pt idx="52847">
                  <c:v>5.7026199999999999E-2</c:v>
                </c:pt>
                <c:pt idx="52848">
                  <c:v>5.9249299999999998E-2</c:v>
                </c:pt>
                <c:pt idx="52849">
                  <c:v>6.1427099999999998E-2</c:v>
                </c:pt>
                <c:pt idx="52850">
                  <c:v>6.3556799999999997E-2</c:v>
                </c:pt>
                <c:pt idx="52851">
                  <c:v>6.5635399999999997E-2</c:v>
                </c:pt>
                <c:pt idx="52852">
                  <c:v>6.7660399999999996E-2</c:v>
                </c:pt>
                <c:pt idx="52853">
                  <c:v>6.9628800000000005E-2</c:v>
                </c:pt>
                <c:pt idx="52854">
                  <c:v>7.1538099999999993E-2</c:v>
                </c:pt>
                <c:pt idx="52855">
                  <c:v>7.3385599999999995E-2</c:v>
                </c:pt>
                <c:pt idx="52856">
                  <c:v>7.5168899999999997E-2</c:v>
                </c:pt>
                <c:pt idx="52857">
                  <c:v>7.6885400000000007E-2</c:v>
                </c:pt>
                <c:pt idx="52858">
                  <c:v>7.8532900000000003E-2</c:v>
                </c:pt>
                <c:pt idx="52859">
                  <c:v>8.0108899999999997E-2</c:v>
                </c:pt>
                <c:pt idx="52860">
                  <c:v>8.1611400000000001E-2</c:v>
                </c:pt>
                <c:pt idx="52861">
                  <c:v>8.3038200000000006E-2</c:v>
                </c:pt>
                <c:pt idx="52862">
                  <c:v>8.4387199999999996E-2</c:v>
                </c:pt>
                <c:pt idx="52863">
                  <c:v>8.5656399999999994E-2</c:v>
                </c:pt>
                <c:pt idx="52864">
                  <c:v>8.6844000000000005E-2</c:v>
                </c:pt>
                <c:pt idx="52865">
                  <c:v>8.7947999999999998E-2</c:v>
                </c:pt>
                <c:pt idx="52866">
                  <c:v>8.8967000000000004E-2</c:v>
                </c:pt>
                <c:pt idx="52867">
                  <c:v>8.9899199999999999E-2</c:v>
                </c:pt>
                <c:pt idx="52868">
                  <c:v>9.0743099999999993E-2</c:v>
                </c:pt>
                <c:pt idx="52869">
                  <c:v>9.1497400000000007E-2</c:v>
                </c:pt>
                <c:pt idx="52870">
                  <c:v>9.2160699999999998E-2</c:v>
                </c:pt>
                <c:pt idx="52871">
                  <c:v>9.2731999999999995E-2</c:v>
                </c:pt>
                <c:pt idx="52872">
                  <c:v>9.3210000000000001E-2</c:v>
                </c:pt>
                <c:pt idx="52873">
                  <c:v>9.3593999999999997E-2</c:v>
                </c:pt>
                <c:pt idx="52874">
                  <c:v>9.3882999999999994E-2</c:v>
                </c:pt>
                <c:pt idx="52875">
                  <c:v>9.4076300000000002E-2</c:v>
                </c:pt>
                <c:pt idx="52876">
                  <c:v>9.4173499999999993E-2</c:v>
                </c:pt>
                <c:pt idx="52877">
                  <c:v>9.4173900000000005E-2</c:v>
                </c:pt>
                <c:pt idx="52878">
                  <c:v>9.40772E-2</c:v>
                </c:pt>
                <c:pt idx="52879">
                  <c:v>9.3883300000000003E-2</c:v>
                </c:pt>
                <c:pt idx="52880">
                  <c:v>9.3591900000000006E-2</c:v>
                </c:pt>
                <c:pt idx="52881">
                  <c:v>9.3203300000000003E-2</c:v>
                </c:pt>
                <c:pt idx="52882">
                  <c:v>9.2717499999999994E-2</c:v>
                </c:pt>
                <c:pt idx="52883">
                  <c:v>9.2134800000000003E-2</c:v>
                </c:pt>
                <c:pt idx="52884">
                  <c:v>9.1455599999999998E-2</c:v>
                </c:pt>
                <c:pt idx="52885">
                  <c:v>9.0680300000000005E-2</c:v>
                </c:pt>
                <c:pt idx="52886">
                  <c:v>8.9809600000000003E-2</c:v>
                </c:pt>
                <c:pt idx="52887">
                  <c:v>8.8844300000000001E-2</c:v>
                </c:pt>
                <c:pt idx="52888">
                  <c:v>8.7785100000000005E-2</c:v>
                </c:pt>
                <c:pt idx="52889">
                  <c:v>8.6633199999999994E-2</c:v>
                </c:pt>
                <c:pt idx="52890">
                  <c:v>8.5389499999999993E-2</c:v>
                </c:pt>
                <c:pt idx="52891">
                  <c:v>8.4055400000000002E-2</c:v>
                </c:pt>
                <c:pt idx="52892">
                  <c:v>8.26321E-2</c:v>
                </c:pt>
                <c:pt idx="52893">
                  <c:v>8.1121200000000004E-2</c:v>
                </c:pt>
                <c:pt idx="52894">
                  <c:v>7.9524300000000006E-2</c:v>
                </c:pt>
                <c:pt idx="52895">
                  <c:v>7.7842999999999996E-2</c:v>
                </c:pt>
                <c:pt idx="52896">
                  <c:v>7.60792E-2</c:v>
                </c:pt>
                <c:pt idx="52897">
                  <c:v>7.4234700000000001E-2</c:v>
                </c:pt>
                <c:pt idx="52898">
                  <c:v>7.2311600000000004E-2</c:v>
                </c:pt>
                <c:pt idx="52899">
                  <c:v>7.0311999999999999E-2</c:v>
                </c:pt>
                <c:pt idx="52900">
                  <c:v>6.8238199999999999E-2</c:v>
                </c:pt>
                <c:pt idx="52901">
                  <c:v>6.6092300000000007E-2</c:v>
                </c:pt>
                <c:pt idx="52902">
                  <c:v>6.3876799999999997E-2</c:v>
                </c:pt>
                <c:pt idx="52903">
                  <c:v>6.1594200000000002E-2</c:v>
                </c:pt>
                <c:pt idx="52904">
                  <c:v>5.9247099999999997E-2</c:v>
                </c:pt>
                <c:pt idx="52905">
                  <c:v>5.6838100000000003E-2</c:v>
                </c:pt>
                <c:pt idx="52906">
                  <c:v>5.4370000000000002E-2</c:v>
                </c:pt>
                <c:pt idx="52907">
                  <c:v>5.1845500000000003E-2</c:v>
                </c:pt>
                <c:pt idx="52908">
                  <c:v>4.9267600000000002E-2</c:v>
                </c:pt>
                <c:pt idx="52909">
                  <c:v>4.6639300000000002E-2</c:v>
                </c:pt>
                <c:pt idx="52910">
                  <c:v>4.3963599999999999E-2</c:v>
                </c:pt>
                <c:pt idx="52911">
                  <c:v>4.1243599999999998E-2</c:v>
                </c:pt>
                <c:pt idx="52912">
                  <c:v>3.84824E-2</c:v>
                </c:pt>
                <c:pt idx="52913">
                  <c:v>3.5682999999999999E-2</c:v>
                </c:pt>
                <c:pt idx="52914">
                  <c:v>3.28489E-2</c:v>
                </c:pt>
                <c:pt idx="52915">
                  <c:v>2.9983200000000002E-2</c:v>
                </c:pt>
                <c:pt idx="52916">
                  <c:v>2.7089200000000001E-2</c:v>
                </c:pt>
                <c:pt idx="52917">
                  <c:v>2.4170299999999999E-2</c:v>
                </c:pt>
                <c:pt idx="52918">
                  <c:v>2.1229700000000001E-2</c:v>
                </c:pt>
                <c:pt idx="52919">
                  <c:v>1.8270999999999999E-2</c:v>
                </c:pt>
                <c:pt idx="52920">
                  <c:v>1.5297399999999999E-2</c:v>
                </c:pt>
                <c:pt idx="52921">
                  <c:v>1.2312500000000001E-2</c:v>
                </c:pt>
                <c:pt idx="52922" formatCode="0.00E+00">
                  <c:v>9.3195399999999994E-3</c:v>
                </c:pt>
                <c:pt idx="52923" formatCode="0.00E+00">
                  <c:v>6.3220799999999999E-3</c:v>
                </c:pt>
                <c:pt idx="52924" formatCode="0.00E+00">
                  <c:v>3.3235199999999999E-3</c:v>
                </c:pt>
                <c:pt idx="52925" formatCode="0.00E+00">
                  <c:v>3.2730600000000003E-4</c:v>
                </c:pt>
                <c:pt idx="52926" formatCode="0.00E+00">
                  <c:v>-2.6631200000000002E-3</c:v>
                </c:pt>
                <c:pt idx="52927" formatCode="0.00E+00">
                  <c:v>-5.6443600000000002E-3</c:v>
                </c:pt>
                <c:pt idx="52928" formatCode="0.00E+00">
                  <c:v>-8.6130100000000008E-3</c:v>
                </c:pt>
                <c:pt idx="52929">
                  <c:v>-1.15657E-2</c:v>
                </c:pt>
                <c:pt idx="52930">
                  <c:v>-1.4499099999999999E-2</c:v>
                </c:pt>
                <c:pt idx="52931">
                  <c:v>-1.74098E-2</c:v>
                </c:pt>
                <c:pt idx="52932">
                  <c:v>-2.0294699999999999E-2</c:v>
                </c:pt>
                <c:pt idx="52933">
                  <c:v>-2.3150400000000002E-2</c:v>
                </c:pt>
                <c:pt idx="52934">
                  <c:v>-2.5973900000000001E-2</c:v>
                </c:pt>
                <c:pt idx="52935">
                  <c:v>-2.8761999999999999E-2</c:v>
                </c:pt>
                <c:pt idx="52936">
                  <c:v>-3.1511499999999998E-2</c:v>
                </c:pt>
                <c:pt idx="52937">
                  <c:v>-3.42195E-2</c:v>
                </c:pt>
                <c:pt idx="52938">
                  <c:v>-3.6883100000000002E-2</c:v>
                </c:pt>
                <c:pt idx="52939">
                  <c:v>-3.9499300000000001E-2</c:v>
                </c:pt>
                <c:pt idx="52940">
                  <c:v>-4.20653E-2</c:v>
                </c:pt>
                <c:pt idx="52941">
                  <c:v>-4.4578300000000001E-2</c:v>
                </c:pt>
                <c:pt idx="52942">
                  <c:v>-4.7035800000000003E-2</c:v>
                </c:pt>
                <c:pt idx="52943">
                  <c:v>-4.9435E-2</c:v>
                </c:pt>
                <c:pt idx="52944">
                  <c:v>-5.1773399999999997E-2</c:v>
                </c:pt>
                <c:pt idx="52945">
                  <c:v>-5.4048600000000002E-2</c:v>
                </c:pt>
                <c:pt idx="52946">
                  <c:v>-5.6258299999999997E-2</c:v>
                </c:pt>
                <c:pt idx="52947">
                  <c:v>-5.8400199999999999E-2</c:v>
                </c:pt>
                <c:pt idx="52948">
                  <c:v>-6.0472100000000001E-2</c:v>
                </c:pt>
                <c:pt idx="52949">
                  <c:v>-6.2472E-2</c:v>
                </c:pt>
                <c:pt idx="52950">
                  <c:v>-6.4397999999999997E-2</c:v>
                </c:pt>
                <c:pt idx="52951">
                  <c:v>-6.6248100000000004E-2</c:v>
                </c:pt>
                <c:pt idx="52952">
                  <c:v>-6.8020700000000003E-2</c:v>
                </c:pt>
                <c:pt idx="52953">
                  <c:v>-6.9713999999999998E-2</c:v>
                </c:pt>
                <c:pt idx="52954">
                  <c:v>-7.1326700000000007E-2</c:v>
                </c:pt>
                <c:pt idx="52955">
                  <c:v>-7.2857099999999994E-2</c:v>
                </c:pt>
                <c:pt idx="52956">
                  <c:v>-7.4303999999999995E-2</c:v>
                </c:pt>
                <c:pt idx="52957">
                  <c:v>-7.5666200000000003E-2</c:v>
                </c:pt>
                <c:pt idx="52958">
                  <c:v>-7.69426E-2</c:v>
                </c:pt>
                <c:pt idx="52959">
                  <c:v>-7.8132300000000002E-2</c:v>
                </c:pt>
                <c:pt idx="52960">
                  <c:v>-7.9234299999999994E-2</c:v>
                </c:pt>
                <c:pt idx="52961">
                  <c:v>-8.0247899999999997E-2</c:v>
                </c:pt>
                <c:pt idx="52962">
                  <c:v>-8.1172499999999995E-2</c:v>
                </c:pt>
                <c:pt idx="52963">
                  <c:v>-8.20076E-2</c:v>
                </c:pt>
                <c:pt idx="52964">
                  <c:v>-8.2752699999999998E-2</c:v>
                </c:pt>
                <c:pt idx="52965">
                  <c:v>-8.3407599999999998E-2</c:v>
                </c:pt>
                <c:pt idx="52966">
                  <c:v>-8.3972199999999997E-2</c:v>
                </c:pt>
                <c:pt idx="52967">
                  <c:v>-8.4446300000000002E-2</c:v>
                </c:pt>
                <c:pt idx="52968">
                  <c:v>-8.4830100000000006E-2</c:v>
                </c:pt>
                <c:pt idx="52969">
                  <c:v>-8.5123699999999997E-2</c:v>
                </c:pt>
                <c:pt idx="52970">
                  <c:v>-8.5327500000000001E-2</c:v>
                </c:pt>
                <c:pt idx="52971">
                  <c:v>-8.5441799999999998E-2</c:v>
                </c:pt>
                <c:pt idx="52972">
                  <c:v>-8.5467199999999993E-2</c:v>
                </c:pt>
                <c:pt idx="52973">
                  <c:v>-8.5404300000000002E-2</c:v>
                </c:pt>
                <c:pt idx="52974">
                  <c:v>-8.5253800000000005E-2</c:v>
                </c:pt>
                <c:pt idx="52975">
                  <c:v>-8.5016599999999998E-2</c:v>
                </c:pt>
                <c:pt idx="52976">
                  <c:v>-8.4693500000000005E-2</c:v>
                </c:pt>
                <c:pt idx="52977">
                  <c:v>-8.4285700000000005E-2</c:v>
                </c:pt>
                <c:pt idx="52978">
                  <c:v>-8.3794300000000002E-2</c:v>
                </c:pt>
                <c:pt idx="52979">
                  <c:v>-8.3220600000000006E-2</c:v>
                </c:pt>
                <c:pt idx="52980">
                  <c:v>-8.2565799999999995E-2</c:v>
                </c:pt>
                <c:pt idx="52981">
                  <c:v>-8.1831399999999999E-2</c:v>
                </c:pt>
                <c:pt idx="52982">
                  <c:v>-8.1018999999999994E-2</c:v>
                </c:pt>
                <c:pt idx="52983">
                  <c:v>-8.0130099999999996E-2</c:v>
                </c:pt>
                <c:pt idx="52984">
                  <c:v>-7.9166500000000001E-2</c:v>
                </c:pt>
                <c:pt idx="52985">
                  <c:v>-7.8130000000000005E-2</c:v>
                </c:pt>
                <c:pt idx="52986">
                  <c:v>-7.7022400000000005E-2</c:v>
                </c:pt>
                <c:pt idx="52987">
                  <c:v>-7.5845599999999999E-2</c:v>
                </c:pt>
                <c:pt idx="52988">
                  <c:v>-7.4601600000000004E-2</c:v>
                </c:pt>
                <c:pt idx="52989">
                  <c:v>-7.3292599999999999E-2</c:v>
                </c:pt>
                <c:pt idx="52990">
                  <c:v>-7.1920499999999998E-2</c:v>
                </c:pt>
                <c:pt idx="52991">
                  <c:v>-7.0487800000000003E-2</c:v>
                </c:pt>
                <c:pt idx="52992">
                  <c:v>-6.8996500000000002E-2</c:v>
                </c:pt>
                <c:pt idx="52993">
                  <c:v>-6.7448999999999995E-2</c:v>
                </c:pt>
                <c:pt idx="52994">
                  <c:v>-6.5847699999999995E-2</c:v>
                </c:pt>
                <c:pt idx="52995">
                  <c:v>-6.4194899999999999E-2</c:v>
                </c:pt>
                <c:pt idx="52996">
                  <c:v>-6.2493199999999999E-2</c:v>
                </c:pt>
                <c:pt idx="52997">
                  <c:v>-6.0745100000000003E-2</c:v>
                </c:pt>
                <c:pt idx="52998">
                  <c:v>-5.8952900000000003E-2</c:v>
                </c:pt>
                <c:pt idx="52999">
                  <c:v>-5.7119400000000001E-2</c:v>
                </c:pt>
                <c:pt idx="53000">
                  <c:v>-5.5246999999999997E-2</c:v>
                </c:pt>
                <c:pt idx="53001">
                  <c:v>-5.3338400000000001E-2</c:v>
                </c:pt>
                <c:pt idx="53002">
                  <c:v>-5.1396200000000003E-2</c:v>
                </c:pt>
                <c:pt idx="53003">
                  <c:v>-4.9423000000000002E-2</c:v>
                </c:pt>
                <c:pt idx="53004">
                  <c:v>-4.7421499999999998E-2</c:v>
                </c:pt>
                <c:pt idx="53005">
                  <c:v>-4.5394400000000001E-2</c:v>
                </c:pt>
                <c:pt idx="53006">
                  <c:v>-4.3344199999999999E-2</c:v>
                </c:pt>
                <c:pt idx="53007">
                  <c:v>-4.1273700000000003E-2</c:v>
                </c:pt>
                <c:pt idx="53008">
                  <c:v>-3.9185400000000002E-2</c:v>
                </c:pt>
                <c:pt idx="53009">
                  <c:v>-3.70821E-2</c:v>
                </c:pt>
                <c:pt idx="53010">
                  <c:v>-3.4966400000000002E-2</c:v>
                </c:pt>
                <c:pt idx="53011">
                  <c:v>-3.2840800000000003E-2</c:v>
                </c:pt>
                <c:pt idx="53012">
                  <c:v>-3.0707999999999999E-2</c:v>
                </c:pt>
                <c:pt idx="53013">
                  <c:v>-2.8570499999999999E-2</c:v>
                </c:pt>
                <c:pt idx="53014">
                  <c:v>-2.6430800000000001E-2</c:v>
                </c:pt>
                <c:pt idx="53015">
                  <c:v>-2.4291500000000001E-2</c:v>
                </c:pt>
                <c:pt idx="53016">
                  <c:v>-2.2155000000000001E-2</c:v>
                </c:pt>
                <c:pt idx="53017">
                  <c:v>-2.0023699999999998E-2</c:v>
                </c:pt>
                <c:pt idx="53018">
                  <c:v>-1.7900099999999999E-2</c:v>
                </c:pt>
                <c:pt idx="53019">
                  <c:v>-1.5786499999999998E-2</c:v>
                </c:pt>
                <c:pt idx="53020">
                  <c:v>-1.36851E-2</c:v>
                </c:pt>
                <c:pt idx="53021">
                  <c:v>-1.1598199999999999E-2</c:v>
                </c:pt>
                <c:pt idx="53022" formatCode="0.00E+00">
                  <c:v>-9.5280799999999995E-3</c:v>
                </c:pt>
                <c:pt idx="53023" formatCode="0.00E+00">
                  <c:v>-7.4767799999999997E-3</c:v>
                </c:pt>
                <c:pt idx="53024" formatCode="0.00E+00">
                  <c:v>-5.4464099999999996E-3</c:v>
                </c:pt>
                <c:pt idx="53025" formatCode="0.00E+00">
                  <c:v>-3.43897E-3</c:v>
                </c:pt>
                <c:pt idx="53026" formatCode="0.00E+00">
                  <c:v>-1.4564199999999999E-3</c:v>
                </c:pt>
                <c:pt idx="53027" formatCode="0.00E+00">
                  <c:v>4.9934000000000003E-4</c:v>
                </c:pt>
                <c:pt idx="53028" formatCode="0.00E+00">
                  <c:v>2.4264999999999998E-3</c:v>
                </c:pt>
                <c:pt idx="53029" formatCode="0.00E+00">
                  <c:v>4.3232899999999996E-3</c:v>
                </c:pt>
                <c:pt idx="53030" formatCode="0.00E+00">
                  <c:v>6.1880499999999996E-3</c:v>
                </c:pt>
                <c:pt idx="53031" formatCode="0.00E+00">
                  <c:v>8.0191599999999991E-3</c:v>
                </c:pt>
                <c:pt idx="53032" formatCode="0.00E+00">
                  <c:v>9.8150900000000003E-3</c:v>
                </c:pt>
                <c:pt idx="53033">
                  <c:v>1.15744E-2</c:v>
                </c:pt>
                <c:pt idx="53034">
                  <c:v>1.3295599999999999E-2</c:v>
                </c:pt>
                <c:pt idx="53035">
                  <c:v>1.4977600000000001E-2</c:v>
                </c:pt>
                <c:pt idx="53036">
                  <c:v>1.6618899999999999E-2</c:v>
                </c:pt>
                <c:pt idx="53037">
                  <c:v>1.8218600000000001E-2</c:v>
                </c:pt>
                <c:pt idx="53038">
                  <c:v>1.9775500000000001E-2</c:v>
                </c:pt>
                <c:pt idx="53039">
                  <c:v>2.1288700000000001E-2</c:v>
                </c:pt>
                <c:pt idx="53040">
                  <c:v>2.2757300000000001E-2</c:v>
                </c:pt>
                <c:pt idx="53041">
                  <c:v>2.4180500000000001E-2</c:v>
                </c:pt>
                <c:pt idx="53042">
                  <c:v>2.5557400000000001E-2</c:v>
                </c:pt>
                <c:pt idx="53043">
                  <c:v>2.6887600000000001E-2</c:v>
                </c:pt>
                <c:pt idx="53044">
                  <c:v>2.8170400000000002E-2</c:v>
                </c:pt>
                <c:pt idx="53045">
                  <c:v>2.9405299999999999E-2</c:v>
                </c:pt>
                <c:pt idx="53046">
                  <c:v>3.0591900000000002E-2</c:v>
                </c:pt>
                <c:pt idx="53047">
                  <c:v>3.1730000000000001E-2</c:v>
                </c:pt>
                <c:pt idx="53048">
                  <c:v>3.2819300000000003E-2</c:v>
                </c:pt>
                <c:pt idx="53049">
                  <c:v>3.3859500000000001E-2</c:v>
                </c:pt>
                <c:pt idx="53050">
                  <c:v>3.4850699999999998E-2</c:v>
                </c:pt>
                <c:pt idx="53051">
                  <c:v>3.57928E-2</c:v>
                </c:pt>
                <c:pt idx="53052">
                  <c:v>3.6686000000000003E-2</c:v>
                </c:pt>
                <c:pt idx="53053">
                  <c:v>3.75302E-2</c:v>
                </c:pt>
                <c:pt idx="53054">
                  <c:v>3.83258E-2</c:v>
                </c:pt>
                <c:pt idx="53055">
                  <c:v>3.9073099999999999E-2</c:v>
                </c:pt>
                <c:pt idx="53056">
                  <c:v>3.9772399999999999E-2</c:v>
                </c:pt>
                <c:pt idx="53057">
                  <c:v>4.04242E-2</c:v>
                </c:pt>
                <c:pt idx="53058">
                  <c:v>4.10289E-2</c:v>
                </c:pt>
                <c:pt idx="53059">
                  <c:v>4.1587100000000002E-2</c:v>
                </c:pt>
                <c:pt idx="53060">
                  <c:v>4.2099400000000002E-2</c:v>
                </c:pt>
                <c:pt idx="53061">
                  <c:v>4.25665E-2</c:v>
                </c:pt>
                <c:pt idx="53062">
                  <c:v>4.2989199999999998E-2</c:v>
                </c:pt>
                <c:pt idx="53063">
                  <c:v>4.3368200000000003E-2</c:v>
                </c:pt>
                <c:pt idx="53064">
                  <c:v>4.37045E-2</c:v>
                </c:pt>
                <c:pt idx="53065">
                  <c:v>4.3998799999999998E-2</c:v>
                </c:pt>
                <c:pt idx="53066">
                  <c:v>4.4252100000000003E-2</c:v>
                </c:pt>
                <c:pt idx="53067">
                  <c:v>4.4465499999999998E-2</c:v>
                </c:pt>
                <c:pt idx="53068">
                  <c:v>4.4639900000000003E-2</c:v>
                </c:pt>
                <c:pt idx="53069">
                  <c:v>4.4776400000000001E-2</c:v>
                </c:pt>
                <c:pt idx="53070">
                  <c:v>4.4876199999999998E-2</c:v>
                </c:pt>
                <c:pt idx="53071">
                  <c:v>4.4940300000000002E-2</c:v>
                </c:pt>
                <c:pt idx="53072">
                  <c:v>4.4970000000000003E-2</c:v>
                </c:pt>
                <c:pt idx="53073">
                  <c:v>4.4966399999999997E-2</c:v>
                </c:pt>
                <c:pt idx="53074">
                  <c:v>4.49308E-2</c:v>
                </c:pt>
                <c:pt idx="53075">
                  <c:v>4.4864399999999999E-2</c:v>
                </c:pt>
                <c:pt idx="53076">
                  <c:v>4.47684E-2</c:v>
                </c:pt>
                <c:pt idx="53077">
                  <c:v>4.4644200000000002E-2</c:v>
                </c:pt>
                <c:pt idx="53078">
                  <c:v>4.4492999999999998E-2</c:v>
                </c:pt>
                <c:pt idx="53079">
                  <c:v>4.43162E-2</c:v>
                </c:pt>
                <c:pt idx="53080">
                  <c:v>4.4115000000000001E-2</c:v>
                </c:pt>
                <c:pt idx="53081">
                  <c:v>4.3890800000000001E-2</c:v>
                </c:pt>
                <c:pt idx="53082">
                  <c:v>4.3644799999999997E-2</c:v>
                </c:pt>
                <c:pt idx="53083">
                  <c:v>4.3378399999999998E-2</c:v>
                </c:pt>
                <c:pt idx="53084">
                  <c:v>4.3092900000000003E-2</c:v>
                </c:pt>
                <c:pt idx="53085">
                  <c:v>4.2789599999999997E-2</c:v>
                </c:pt>
                <c:pt idx="53086">
                  <c:v>4.2469600000000003E-2</c:v>
                </c:pt>
                <c:pt idx="53087">
                  <c:v>4.2134400000000002E-2</c:v>
                </c:pt>
                <c:pt idx="53088">
                  <c:v>4.1785200000000002E-2</c:v>
                </c:pt>
                <c:pt idx="53089">
                  <c:v>4.14232E-2</c:v>
                </c:pt>
                <c:pt idx="53090">
                  <c:v>4.1049599999999999E-2</c:v>
                </c:pt>
                <c:pt idx="53091">
                  <c:v>4.0665699999999999E-2</c:v>
                </c:pt>
                <c:pt idx="53092">
                  <c:v>4.0272500000000003E-2</c:v>
                </c:pt>
                <c:pt idx="53093">
                  <c:v>3.9871299999999998E-2</c:v>
                </c:pt>
                <c:pt idx="53094">
                  <c:v>3.9463100000000001E-2</c:v>
                </c:pt>
                <c:pt idx="53095">
                  <c:v>3.9049100000000003E-2</c:v>
                </c:pt>
                <c:pt idx="53096">
                  <c:v>3.8630200000000003E-2</c:v>
                </c:pt>
                <c:pt idx="53097">
                  <c:v>3.8207400000000002E-2</c:v>
                </c:pt>
                <c:pt idx="53098">
                  <c:v>3.7781799999999997E-2</c:v>
                </c:pt>
                <c:pt idx="53099">
                  <c:v>3.7354199999999997E-2</c:v>
                </c:pt>
                <c:pt idx="53100">
                  <c:v>3.6925600000000003E-2</c:v>
                </c:pt>
                <c:pt idx="53101">
                  <c:v>3.6496800000000003E-2</c:v>
                </c:pt>
                <c:pt idx="53102">
                  <c:v>3.6068500000000003E-2</c:v>
                </c:pt>
                <c:pt idx="53103">
                  <c:v>3.56415E-2</c:v>
                </c:pt>
                <c:pt idx="53104">
                  <c:v>3.5216600000000001E-2</c:v>
                </c:pt>
                <c:pt idx="53105">
                  <c:v>3.4794400000000003E-2</c:v>
                </c:pt>
                <c:pt idx="53106">
                  <c:v>3.43754E-2</c:v>
                </c:pt>
                <c:pt idx="53107">
                  <c:v>3.3960299999999999E-2</c:v>
                </c:pt>
                <c:pt idx="53108">
                  <c:v>3.3549599999999999E-2</c:v>
                </c:pt>
                <c:pt idx="53109">
                  <c:v>3.3143600000000002E-2</c:v>
                </c:pt>
                <c:pt idx="53110">
                  <c:v>3.2742800000000002E-2</c:v>
                </c:pt>
                <c:pt idx="53111">
                  <c:v>3.2347500000000001E-2</c:v>
                </c:pt>
                <c:pt idx="53112">
                  <c:v>3.1958E-2</c:v>
                </c:pt>
                <c:pt idx="53113">
                  <c:v>3.1574600000000001E-2</c:v>
                </c:pt>
                <c:pt idx="53114">
                  <c:v>3.11975E-2</c:v>
                </c:pt>
                <c:pt idx="53115">
                  <c:v>3.0826699999999999E-2</c:v>
                </c:pt>
                <c:pt idx="53116">
                  <c:v>3.0462300000000001E-2</c:v>
                </c:pt>
                <c:pt idx="53117">
                  <c:v>3.0104499999999999E-2</c:v>
                </c:pt>
                <c:pt idx="53118">
                  <c:v>2.9753000000000002E-2</c:v>
                </c:pt>
                <c:pt idx="53119">
                  <c:v>2.9408E-2</c:v>
                </c:pt>
                <c:pt idx="53120">
                  <c:v>2.90692E-2</c:v>
                </c:pt>
                <c:pt idx="53121">
                  <c:v>2.8736399999999999E-2</c:v>
                </c:pt>
                <c:pt idx="53122">
                  <c:v>2.8409400000000001E-2</c:v>
                </c:pt>
                <c:pt idx="53123">
                  <c:v>2.8088100000000001E-2</c:v>
                </c:pt>
                <c:pt idx="53124">
                  <c:v>2.7771899999999999E-2</c:v>
                </c:pt>
                <c:pt idx="53125">
                  <c:v>2.7460499999999999E-2</c:v>
                </c:pt>
                <c:pt idx="53126">
                  <c:v>2.71536E-2</c:v>
                </c:pt>
                <c:pt idx="53127">
                  <c:v>2.6850700000000002E-2</c:v>
                </c:pt>
                <c:pt idx="53128">
                  <c:v>2.65513E-2</c:v>
                </c:pt>
                <c:pt idx="53129">
                  <c:v>2.6254699999999999E-2</c:v>
                </c:pt>
                <c:pt idx="53130">
                  <c:v>2.59606E-2</c:v>
                </c:pt>
                <c:pt idx="53131">
                  <c:v>2.5668099999999999E-2</c:v>
                </c:pt>
                <c:pt idx="53132">
                  <c:v>2.5376800000000001E-2</c:v>
                </c:pt>
                <c:pt idx="53133">
                  <c:v>2.5085799999999998E-2</c:v>
                </c:pt>
                <c:pt idx="53134">
                  <c:v>2.47946E-2</c:v>
                </c:pt>
                <c:pt idx="53135">
                  <c:v>2.4502300000000001E-2</c:v>
                </c:pt>
                <c:pt idx="53136">
                  <c:v>2.42081E-2</c:v>
                </c:pt>
                <c:pt idx="53137">
                  <c:v>2.3911399999999999E-2</c:v>
                </c:pt>
                <c:pt idx="53138">
                  <c:v>2.3611199999999999E-2</c:v>
                </c:pt>
                <c:pt idx="53139">
                  <c:v>2.3306799999999999E-2</c:v>
                </c:pt>
                <c:pt idx="53140">
                  <c:v>2.2997199999999999E-2</c:v>
                </c:pt>
                <c:pt idx="53141">
                  <c:v>2.2681699999999999E-2</c:v>
                </c:pt>
                <c:pt idx="53142">
                  <c:v>2.2359299999999999E-2</c:v>
                </c:pt>
                <c:pt idx="53143">
                  <c:v>2.2029199999999999E-2</c:v>
                </c:pt>
                <c:pt idx="53144">
                  <c:v>2.1690500000000001E-2</c:v>
                </c:pt>
                <c:pt idx="53145">
                  <c:v>2.1342300000000002E-2</c:v>
                </c:pt>
                <c:pt idx="53146">
                  <c:v>2.0983600000000002E-2</c:v>
                </c:pt>
                <c:pt idx="53147">
                  <c:v>2.0613599999999999E-2</c:v>
                </c:pt>
                <c:pt idx="53148">
                  <c:v>2.02314E-2</c:v>
                </c:pt>
                <c:pt idx="53149">
                  <c:v>1.9836099999999999E-2</c:v>
                </c:pt>
                <c:pt idx="53150">
                  <c:v>1.94269E-2</c:v>
                </c:pt>
                <c:pt idx="53151">
                  <c:v>1.9002700000000001E-2</c:v>
                </c:pt>
                <c:pt idx="53152">
                  <c:v>1.85629E-2</c:v>
                </c:pt>
                <c:pt idx="53153">
                  <c:v>1.81066E-2</c:v>
                </c:pt>
                <c:pt idx="53154">
                  <c:v>1.76329E-2</c:v>
                </c:pt>
                <c:pt idx="53155">
                  <c:v>1.7141099999999999E-2</c:v>
                </c:pt>
                <c:pt idx="53156">
                  <c:v>1.6630300000000001E-2</c:v>
                </c:pt>
                <c:pt idx="53157">
                  <c:v>1.60999E-2</c:v>
                </c:pt>
                <c:pt idx="53158">
                  <c:v>1.5549199999999999E-2</c:v>
                </c:pt>
                <c:pt idx="53159">
                  <c:v>1.4977300000000001E-2</c:v>
                </c:pt>
                <c:pt idx="53160">
                  <c:v>1.43838E-2</c:v>
                </c:pt>
                <c:pt idx="53161">
                  <c:v>1.37679E-2</c:v>
                </c:pt>
                <c:pt idx="53162">
                  <c:v>1.3129200000000001E-2</c:v>
                </c:pt>
                <c:pt idx="53163">
                  <c:v>1.2467000000000001E-2</c:v>
                </c:pt>
                <c:pt idx="53164">
                  <c:v>1.17809E-2</c:v>
                </c:pt>
                <c:pt idx="53165">
                  <c:v>1.1070399999999999E-2</c:v>
                </c:pt>
                <c:pt idx="53166">
                  <c:v>1.03351E-2</c:v>
                </c:pt>
                <c:pt idx="53167" formatCode="0.00E+00">
                  <c:v>9.5746900000000003E-3</c:v>
                </c:pt>
                <c:pt idx="53168" formatCode="0.00E+00">
                  <c:v>8.7888399999999992E-3</c:v>
                </c:pt>
                <c:pt idx="53169" formatCode="0.00E+00">
                  <c:v>7.9772999999999997E-3</c:v>
                </c:pt>
                <c:pt idx="53170" formatCode="0.00E+00">
                  <c:v>7.1398599999999996E-3</c:v>
                </c:pt>
                <c:pt idx="53171" formatCode="0.00E+00">
                  <c:v>6.2763699999999999E-3</c:v>
                </c:pt>
                <c:pt idx="53172" formatCode="0.00E+00">
                  <c:v>5.3867400000000001E-3</c:v>
                </c:pt>
                <c:pt idx="53173" formatCode="0.00E+00">
                  <c:v>4.4709399999999996E-3</c:v>
                </c:pt>
                <c:pt idx="53174" formatCode="0.00E+00">
                  <c:v>3.5289800000000001E-3</c:v>
                </c:pt>
                <c:pt idx="53175" formatCode="0.00E+00">
                  <c:v>2.5609600000000001E-3</c:v>
                </c:pt>
                <c:pt idx="53176" formatCode="0.00E+00">
                  <c:v>1.567E-3</c:v>
                </c:pt>
                <c:pt idx="53177" formatCode="0.00E+00">
                  <c:v>5.4730399999999998E-4</c:v>
                </c:pt>
                <c:pt idx="53178" formatCode="0.00E+00">
                  <c:v>-4.97858E-4</c:v>
                </c:pt>
                <c:pt idx="53179" formatCode="0.00E+00">
                  <c:v>-1.56817E-3</c:v>
                </c:pt>
                <c:pt idx="53180" formatCode="0.00E+00">
                  <c:v>-2.6632399999999999E-3</c:v>
                </c:pt>
                <c:pt idx="53181" formatCode="0.00E+00">
                  <c:v>-3.7826299999999999E-3</c:v>
                </c:pt>
                <c:pt idx="53182" formatCode="0.00E+00">
                  <c:v>-4.92582E-3</c:v>
                </c:pt>
                <c:pt idx="53183" formatCode="0.00E+00">
                  <c:v>-6.0922499999999996E-3</c:v>
                </c:pt>
                <c:pt idx="53184" formatCode="0.00E+00">
                  <c:v>-7.2812700000000003E-3</c:v>
                </c:pt>
                <c:pt idx="53185" formatCode="0.00E+00">
                  <c:v>-8.4922000000000001E-3</c:v>
                </c:pt>
                <c:pt idx="53186" formatCode="0.00E+00">
                  <c:v>-9.7242800000000001E-3</c:v>
                </c:pt>
                <c:pt idx="53187">
                  <c:v>-1.0976700000000001E-2</c:v>
                </c:pt>
                <c:pt idx="53188">
                  <c:v>-1.2248500000000001E-2</c:v>
                </c:pt>
                <c:pt idx="53189">
                  <c:v>-1.35389E-2</c:v>
                </c:pt>
                <c:pt idx="53190">
                  <c:v>-1.4846699999999999E-2</c:v>
                </c:pt>
                <c:pt idx="53191">
                  <c:v>-1.6171000000000001E-2</c:v>
                </c:pt>
                <c:pt idx="53192">
                  <c:v>-1.7510600000000001E-2</c:v>
                </c:pt>
                <c:pt idx="53193">
                  <c:v>-1.88644E-2</c:v>
                </c:pt>
                <c:pt idx="53194">
                  <c:v>-2.0231099999999998E-2</c:v>
                </c:pt>
                <c:pt idx="53195">
                  <c:v>-2.16095E-2</c:v>
                </c:pt>
                <c:pt idx="53196">
                  <c:v>-2.29982E-2</c:v>
                </c:pt>
                <c:pt idx="53197">
                  <c:v>-2.4395799999999999E-2</c:v>
                </c:pt>
                <c:pt idx="53198">
                  <c:v>-2.5801000000000001E-2</c:v>
                </c:pt>
                <c:pt idx="53199">
                  <c:v>-2.7212099999999999E-2</c:v>
                </c:pt>
                <c:pt idx="53200">
                  <c:v>-2.8627699999999999E-2</c:v>
                </c:pt>
                <c:pt idx="53201">
                  <c:v>-3.0046300000000001E-2</c:v>
                </c:pt>
                <c:pt idx="53202">
                  <c:v>-3.1466300000000003E-2</c:v>
                </c:pt>
                <c:pt idx="53203">
                  <c:v>-3.2886199999999997E-2</c:v>
                </c:pt>
                <c:pt idx="53204">
                  <c:v>-3.4304000000000001E-2</c:v>
                </c:pt>
                <c:pt idx="53205">
                  <c:v>-3.5717600000000002E-2</c:v>
                </c:pt>
                <c:pt idx="53206">
                  <c:v>-3.7124600000000001E-2</c:v>
                </c:pt>
                <c:pt idx="53207">
                  <c:v>-3.8522800000000003E-2</c:v>
                </c:pt>
                <c:pt idx="53208">
                  <c:v>-3.9910399999999999E-2</c:v>
                </c:pt>
                <c:pt idx="53209">
                  <c:v>-4.12859E-2</c:v>
                </c:pt>
                <c:pt idx="53210">
                  <c:v>-4.2648199999999997E-2</c:v>
                </c:pt>
                <c:pt idx="53211">
                  <c:v>-4.3996100000000003E-2</c:v>
                </c:pt>
                <c:pt idx="53212">
                  <c:v>-4.5328199999999999E-2</c:v>
                </c:pt>
                <c:pt idx="53213">
                  <c:v>-4.66431E-2</c:v>
                </c:pt>
                <c:pt idx="53214">
                  <c:v>-4.79394E-2</c:v>
                </c:pt>
                <c:pt idx="53215">
                  <c:v>-4.9215700000000001E-2</c:v>
                </c:pt>
                <c:pt idx="53216">
                  <c:v>-5.0470300000000003E-2</c:v>
                </c:pt>
                <c:pt idx="53217">
                  <c:v>-5.1701999999999998E-2</c:v>
                </c:pt>
                <c:pt idx="53218">
                  <c:v>-5.2909499999999998E-2</c:v>
                </c:pt>
                <c:pt idx="53219">
                  <c:v>-5.4091199999999999E-2</c:v>
                </c:pt>
                <c:pt idx="53220">
                  <c:v>-5.5245700000000002E-2</c:v>
                </c:pt>
                <c:pt idx="53221">
                  <c:v>-5.6371400000000002E-2</c:v>
                </c:pt>
                <c:pt idx="53222">
                  <c:v>-5.7466999999999997E-2</c:v>
                </c:pt>
                <c:pt idx="53223">
                  <c:v>-5.8531199999999999E-2</c:v>
                </c:pt>
                <c:pt idx="53224">
                  <c:v>-5.9562499999999997E-2</c:v>
                </c:pt>
                <c:pt idx="53225">
                  <c:v>-6.0559599999999998E-2</c:v>
                </c:pt>
                <c:pt idx="53226">
                  <c:v>-6.1521100000000002E-2</c:v>
                </c:pt>
                <c:pt idx="53227">
                  <c:v>-6.2445800000000003E-2</c:v>
                </c:pt>
                <c:pt idx="53228">
                  <c:v>-6.3331499999999999E-2</c:v>
                </c:pt>
                <c:pt idx="53229">
                  <c:v>-6.4176700000000003E-2</c:v>
                </c:pt>
                <c:pt idx="53230">
                  <c:v>-6.4980300000000005E-2</c:v>
                </c:pt>
                <c:pt idx="53231">
                  <c:v>-6.5741300000000003E-2</c:v>
                </c:pt>
                <c:pt idx="53232">
                  <c:v>-6.6458600000000007E-2</c:v>
                </c:pt>
                <c:pt idx="53233">
                  <c:v>-6.7130800000000004E-2</c:v>
                </c:pt>
                <c:pt idx="53234">
                  <c:v>-6.7756800000000006E-2</c:v>
                </c:pt>
                <c:pt idx="53235">
                  <c:v>-6.8334800000000001E-2</c:v>
                </c:pt>
                <c:pt idx="53236">
                  <c:v>-6.8863199999999999E-2</c:v>
                </c:pt>
                <c:pt idx="53237">
                  <c:v>-6.9341100000000003E-2</c:v>
                </c:pt>
                <c:pt idx="53238">
                  <c:v>-6.9767599999999999E-2</c:v>
                </c:pt>
                <c:pt idx="53239">
                  <c:v>-7.0142200000000002E-2</c:v>
                </c:pt>
                <c:pt idx="53240">
                  <c:v>-7.0463799999999993E-2</c:v>
                </c:pt>
                <c:pt idx="53241">
                  <c:v>-7.0731299999999997E-2</c:v>
                </c:pt>
                <c:pt idx="53242">
                  <c:v>-7.0943900000000004E-2</c:v>
                </c:pt>
                <c:pt idx="53243">
                  <c:v>-7.1100700000000003E-2</c:v>
                </c:pt>
                <c:pt idx="53244">
                  <c:v>-7.1201100000000003E-2</c:v>
                </c:pt>
                <c:pt idx="53245">
                  <c:v>-7.1244299999999997E-2</c:v>
                </c:pt>
                <c:pt idx="53246">
                  <c:v>-7.1229700000000007E-2</c:v>
                </c:pt>
                <c:pt idx="53247">
                  <c:v>-7.11566E-2</c:v>
                </c:pt>
                <c:pt idx="53248">
                  <c:v>-7.1024799999999999E-2</c:v>
                </c:pt>
                <c:pt idx="53249">
                  <c:v>-7.0833999999999994E-2</c:v>
                </c:pt>
                <c:pt idx="53250">
                  <c:v>-7.0583000000000007E-2</c:v>
                </c:pt>
                <c:pt idx="53251">
                  <c:v>-7.0270899999999997E-2</c:v>
                </c:pt>
                <c:pt idx="53252">
                  <c:v>-6.9898799999999997E-2</c:v>
                </c:pt>
                <c:pt idx="53253">
                  <c:v>-6.94689E-2</c:v>
                </c:pt>
                <c:pt idx="53254">
                  <c:v>-6.8982600000000005E-2</c:v>
                </c:pt>
                <c:pt idx="53255">
                  <c:v>-6.8438200000000005E-2</c:v>
                </c:pt>
                <c:pt idx="53256">
                  <c:v>-6.7832500000000004E-2</c:v>
                </c:pt>
                <c:pt idx="53257">
                  <c:v>-6.7163899999999999E-2</c:v>
                </c:pt>
                <c:pt idx="53258">
                  <c:v>-6.6432699999999997E-2</c:v>
                </c:pt>
                <c:pt idx="53259">
                  <c:v>-6.5639299999999998E-2</c:v>
                </c:pt>
                <c:pt idx="53260">
                  <c:v>-6.4783800000000002E-2</c:v>
                </c:pt>
                <c:pt idx="53261">
                  <c:v>-6.3866300000000001E-2</c:v>
                </c:pt>
                <c:pt idx="53262">
                  <c:v>-6.2887299999999993E-2</c:v>
                </c:pt>
                <c:pt idx="53263">
                  <c:v>-6.1847699999999999E-2</c:v>
                </c:pt>
                <c:pt idx="53264">
                  <c:v>-6.0747900000000001E-2</c:v>
                </c:pt>
                <c:pt idx="53265">
                  <c:v>-5.95889E-2</c:v>
                </c:pt>
                <c:pt idx="53266">
                  <c:v>-5.8372E-2</c:v>
                </c:pt>
                <c:pt idx="53267">
                  <c:v>-5.7098799999999998E-2</c:v>
                </c:pt>
                <c:pt idx="53268">
                  <c:v>-5.57712E-2</c:v>
                </c:pt>
                <c:pt idx="53269">
                  <c:v>-5.43907E-2</c:v>
                </c:pt>
                <c:pt idx="53270">
                  <c:v>-5.2958699999999997E-2</c:v>
                </c:pt>
                <c:pt idx="53271">
                  <c:v>-5.1476800000000003E-2</c:v>
                </c:pt>
                <c:pt idx="53272">
                  <c:v>-4.9946699999999997E-2</c:v>
                </c:pt>
                <c:pt idx="53273">
                  <c:v>-4.8369799999999998E-2</c:v>
                </c:pt>
                <c:pt idx="53274">
                  <c:v>-4.67464E-2</c:v>
                </c:pt>
                <c:pt idx="53275">
                  <c:v>-4.5076499999999999E-2</c:v>
                </c:pt>
                <c:pt idx="53276">
                  <c:v>-4.3360599999999999E-2</c:v>
                </c:pt>
                <c:pt idx="53277">
                  <c:v>-4.1601399999999997E-2</c:v>
                </c:pt>
                <c:pt idx="53278">
                  <c:v>-3.9802799999999999E-2</c:v>
                </c:pt>
                <c:pt idx="53279">
                  <c:v>-3.79689E-2</c:v>
                </c:pt>
                <c:pt idx="53280">
                  <c:v>-3.6102500000000003E-2</c:v>
                </c:pt>
                <c:pt idx="53281">
                  <c:v>-3.4205199999999998E-2</c:v>
                </c:pt>
                <c:pt idx="53282">
                  <c:v>-3.2278500000000002E-2</c:v>
                </c:pt>
                <c:pt idx="53283">
                  <c:v>-3.03229E-2</c:v>
                </c:pt>
                <c:pt idx="53284">
                  <c:v>-2.8337600000000001E-2</c:v>
                </c:pt>
                <c:pt idx="53285">
                  <c:v>-2.6322499999999999E-2</c:v>
                </c:pt>
                <c:pt idx="53286">
                  <c:v>-2.4279999999999999E-2</c:v>
                </c:pt>
                <c:pt idx="53287">
                  <c:v>-2.2214999999999999E-2</c:v>
                </c:pt>
                <c:pt idx="53288">
                  <c:v>-2.0131199999999998E-2</c:v>
                </c:pt>
                <c:pt idx="53289">
                  <c:v>-1.8029699999999999E-2</c:v>
                </c:pt>
                <c:pt idx="53290">
                  <c:v>-1.59112E-2</c:v>
                </c:pt>
                <c:pt idx="53291">
                  <c:v>-1.3778800000000001E-2</c:v>
                </c:pt>
                <c:pt idx="53292">
                  <c:v>-1.1637E-2</c:v>
                </c:pt>
                <c:pt idx="53293" formatCode="0.00E+00">
                  <c:v>-9.4895599999999993E-3</c:v>
                </c:pt>
                <c:pt idx="53294" formatCode="0.00E+00">
                  <c:v>-7.3385799999999999E-3</c:v>
                </c:pt>
                <c:pt idx="53295" formatCode="0.00E+00">
                  <c:v>-5.1857099999999996E-3</c:v>
                </c:pt>
                <c:pt idx="53296" formatCode="0.00E+00">
                  <c:v>-3.0329300000000001E-3</c:v>
                </c:pt>
                <c:pt idx="53297" formatCode="0.00E+00">
                  <c:v>-8.8208899999999996E-4</c:v>
                </c:pt>
                <c:pt idx="53298" formatCode="0.00E+00">
                  <c:v>1.26566E-3</c:v>
                </c:pt>
                <c:pt idx="53299" formatCode="0.00E+00">
                  <c:v>3.4097300000000001E-3</c:v>
                </c:pt>
                <c:pt idx="53300" formatCode="0.00E+00">
                  <c:v>5.54946E-3</c:v>
                </c:pt>
                <c:pt idx="53301" formatCode="0.00E+00">
                  <c:v>7.6827800000000002E-3</c:v>
                </c:pt>
                <c:pt idx="53302" formatCode="0.00E+00">
                  <c:v>9.8055799999999995E-3</c:v>
                </c:pt>
                <c:pt idx="53303">
                  <c:v>1.1913099999999999E-2</c:v>
                </c:pt>
                <c:pt idx="53304">
                  <c:v>1.40024E-2</c:v>
                </c:pt>
                <c:pt idx="53305">
                  <c:v>1.6072099999999999E-2</c:v>
                </c:pt>
                <c:pt idx="53306">
                  <c:v>1.81207E-2</c:v>
                </c:pt>
                <c:pt idx="53307">
                  <c:v>2.01455E-2</c:v>
                </c:pt>
                <c:pt idx="53308">
                  <c:v>2.2142499999999999E-2</c:v>
                </c:pt>
                <c:pt idx="53309">
                  <c:v>2.41076E-2</c:v>
                </c:pt>
                <c:pt idx="53310">
                  <c:v>2.60384E-2</c:v>
                </c:pt>
                <c:pt idx="53311">
                  <c:v>2.7932999999999999E-2</c:v>
                </c:pt>
                <c:pt idx="53312">
                  <c:v>2.9787500000000001E-2</c:v>
                </c:pt>
                <c:pt idx="53313">
                  <c:v>3.1596899999999997E-2</c:v>
                </c:pt>
                <c:pt idx="53314">
                  <c:v>3.3356900000000002E-2</c:v>
                </c:pt>
                <c:pt idx="53315">
                  <c:v>3.5062700000000002E-2</c:v>
                </c:pt>
                <c:pt idx="53316">
                  <c:v>3.6708200000000003E-2</c:v>
                </c:pt>
                <c:pt idx="53317">
                  <c:v>3.8290100000000001E-2</c:v>
                </c:pt>
                <c:pt idx="53318">
                  <c:v>3.9808000000000003E-2</c:v>
                </c:pt>
                <c:pt idx="53319">
                  <c:v>4.1261699999999998E-2</c:v>
                </c:pt>
                <c:pt idx="53320">
                  <c:v>4.2648100000000001E-2</c:v>
                </c:pt>
                <c:pt idx="53321">
                  <c:v>4.3963299999999997E-2</c:v>
                </c:pt>
                <c:pt idx="53322">
                  <c:v>4.5205000000000002E-2</c:v>
                </c:pt>
                <c:pt idx="53323">
                  <c:v>4.6372999999999998E-2</c:v>
                </c:pt>
                <c:pt idx="53324">
                  <c:v>4.7466300000000003E-2</c:v>
                </c:pt>
                <c:pt idx="53325">
                  <c:v>4.8482400000000002E-2</c:v>
                </c:pt>
                <c:pt idx="53326">
                  <c:v>4.9418200000000002E-2</c:v>
                </c:pt>
                <c:pt idx="53327">
                  <c:v>5.0271099999999999E-2</c:v>
                </c:pt>
                <c:pt idx="53328">
                  <c:v>5.1039099999999997E-2</c:v>
                </c:pt>
                <c:pt idx="53329">
                  <c:v>5.17204E-2</c:v>
                </c:pt>
                <c:pt idx="53330">
                  <c:v>5.2313400000000003E-2</c:v>
                </c:pt>
                <c:pt idx="53331">
                  <c:v>5.2816700000000001E-2</c:v>
                </c:pt>
                <c:pt idx="53332">
                  <c:v>5.3230300000000001E-2</c:v>
                </c:pt>
                <c:pt idx="53333">
                  <c:v>5.3554299999999999E-2</c:v>
                </c:pt>
                <c:pt idx="53334">
                  <c:v>5.37872E-2</c:v>
                </c:pt>
                <c:pt idx="53335">
                  <c:v>5.3926200000000001E-2</c:v>
                </c:pt>
                <c:pt idx="53336">
                  <c:v>5.3970200000000003E-2</c:v>
                </c:pt>
                <c:pt idx="53337">
                  <c:v>5.3919799999999997E-2</c:v>
                </c:pt>
                <c:pt idx="53338">
                  <c:v>5.3775000000000003E-2</c:v>
                </c:pt>
                <c:pt idx="53339">
                  <c:v>5.3533499999999998E-2</c:v>
                </c:pt>
                <c:pt idx="53340">
                  <c:v>5.3192400000000001E-2</c:v>
                </c:pt>
                <c:pt idx="53341">
                  <c:v>5.2750400000000003E-2</c:v>
                </c:pt>
                <c:pt idx="53342">
                  <c:v>5.22064E-2</c:v>
                </c:pt>
                <c:pt idx="53343">
                  <c:v>5.1559099999999997E-2</c:v>
                </c:pt>
                <c:pt idx="53344">
                  <c:v>5.0806200000000003E-2</c:v>
                </c:pt>
                <c:pt idx="53345">
                  <c:v>4.99444E-2</c:v>
                </c:pt>
                <c:pt idx="53346">
                  <c:v>4.8971300000000002E-2</c:v>
                </c:pt>
                <c:pt idx="53347">
                  <c:v>4.7886499999999999E-2</c:v>
                </c:pt>
                <c:pt idx="53348">
                  <c:v>4.6691200000000002E-2</c:v>
                </c:pt>
                <c:pt idx="53349">
                  <c:v>4.5387299999999998E-2</c:v>
                </c:pt>
                <c:pt idx="53350">
                  <c:v>4.3976899999999999E-2</c:v>
                </c:pt>
                <c:pt idx="53351">
                  <c:v>4.24625E-2</c:v>
                </c:pt>
                <c:pt idx="53352">
                  <c:v>4.0846500000000001E-2</c:v>
                </c:pt>
                <c:pt idx="53353">
                  <c:v>3.9128200000000002E-2</c:v>
                </c:pt>
                <c:pt idx="53354">
                  <c:v>3.7303999999999997E-2</c:v>
                </c:pt>
                <c:pt idx="53355">
                  <c:v>3.5374099999999999E-2</c:v>
                </c:pt>
                <c:pt idx="53356">
                  <c:v>3.3343100000000001E-2</c:v>
                </c:pt>
                <c:pt idx="53357">
                  <c:v>3.1216000000000001E-2</c:v>
                </c:pt>
                <c:pt idx="53358">
                  <c:v>2.8995E-2</c:v>
                </c:pt>
                <c:pt idx="53359">
                  <c:v>2.66809E-2</c:v>
                </c:pt>
                <c:pt idx="53360">
                  <c:v>2.4274299999999999E-2</c:v>
                </c:pt>
                <c:pt idx="53361">
                  <c:v>2.1775200000000001E-2</c:v>
                </c:pt>
                <c:pt idx="53362">
                  <c:v>1.9184300000000001E-2</c:v>
                </c:pt>
                <c:pt idx="53363">
                  <c:v>1.6504000000000001E-2</c:v>
                </c:pt>
                <c:pt idx="53364">
                  <c:v>1.37362E-2</c:v>
                </c:pt>
                <c:pt idx="53365">
                  <c:v>1.08819E-2</c:v>
                </c:pt>
                <c:pt idx="53366" formatCode="0.00E+00">
                  <c:v>7.9428999999999993E-3</c:v>
                </c:pt>
                <c:pt idx="53367" formatCode="0.00E+00">
                  <c:v>4.9235399999999997E-3</c:v>
                </c:pt>
                <c:pt idx="53368" formatCode="0.00E+00">
                  <c:v>1.82888E-3</c:v>
                </c:pt>
                <c:pt idx="53369" formatCode="0.00E+00">
                  <c:v>-1.3373300000000001E-3</c:v>
                </c:pt>
                <c:pt idx="53370" formatCode="0.00E+00">
                  <c:v>-4.57369E-3</c:v>
                </c:pt>
                <c:pt idx="53371" formatCode="0.00E+00">
                  <c:v>-7.8803799999999993E-3</c:v>
                </c:pt>
                <c:pt idx="53372">
                  <c:v>-1.12569E-2</c:v>
                </c:pt>
                <c:pt idx="53373">
                  <c:v>-1.4701199999999999E-2</c:v>
                </c:pt>
                <c:pt idx="53374">
                  <c:v>-1.8210799999999999E-2</c:v>
                </c:pt>
                <c:pt idx="53375">
                  <c:v>-2.1782800000000001E-2</c:v>
                </c:pt>
                <c:pt idx="53376">
                  <c:v>-2.5413700000000001E-2</c:v>
                </c:pt>
                <c:pt idx="53377">
                  <c:v>-2.9099799999999999E-2</c:v>
                </c:pt>
                <c:pt idx="53378">
                  <c:v>-3.2837100000000001E-2</c:v>
                </c:pt>
                <c:pt idx="53379">
                  <c:v>-3.6620800000000002E-2</c:v>
                </c:pt>
                <c:pt idx="53380">
                  <c:v>-4.0444800000000003E-2</c:v>
                </c:pt>
                <c:pt idx="53381">
                  <c:v>-4.4303200000000001E-2</c:v>
                </c:pt>
                <c:pt idx="53382">
                  <c:v>-4.8192800000000001E-2</c:v>
                </c:pt>
                <c:pt idx="53383">
                  <c:v>-5.2112899999999997E-2</c:v>
                </c:pt>
                <c:pt idx="53384">
                  <c:v>-5.6063799999999997E-2</c:v>
                </c:pt>
                <c:pt idx="53385">
                  <c:v>-6.0044E-2</c:v>
                </c:pt>
                <c:pt idx="53386">
                  <c:v>-6.4049499999999995E-2</c:v>
                </c:pt>
                <c:pt idx="53387">
                  <c:v>-6.80756E-2</c:v>
                </c:pt>
                <c:pt idx="53388">
                  <c:v>-7.2117399999999998E-2</c:v>
                </c:pt>
                <c:pt idx="53389">
                  <c:v>-7.6171199999999994E-2</c:v>
                </c:pt>
                <c:pt idx="53390">
                  <c:v>-8.0234299999999995E-2</c:v>
                </c:pt>
                <c:pt idx="53391">
                  <c:v>-8.4302199999999994E-2</c:v>
                </c:pt>
                <c:pt idx="53392">
                  <c:v>-8.8366500000000001E-2</c:v>
                </c:pt>
                <c:pt idx="53393">
                  <c:v>-9.2420500000000003E-2</c:v>
                </c:pt>
                <c:pt idx="53394">
                  <c:v>-9.6461000000000005E-2</c:v>
                </c:pt>
                <c:pt idx="53395">
                  <c:v>-0.10048700000000001</c:v>
                </c:pt>
                <c:pt idx="53396">
                  <c:v>-0.10449799999999999</c:v>
                </c:pt>
                <c:pt idx="53397">
                  <c:v>-0.108489</c:v>
                </c:pt>
                <c:pt idx="53398">
                  <c:v>-0.112458</c:v>
                </c:pt>
                <c:pt idx="53399">
                  <c:v>-0.116398</c:v>
                </c:pt>
                <c:pt idx="53400">
                  <c:v>-0.120298</c:v>
                </c:pt>
                <c:pt idx="53401">
                  <c:v>-0.124149</c:v>
                </c:pt>
                <c:pt idx="53402">
                  <c:v>-0.127944</c:v>
                </c:pt>
                <c:pt idx="53403">
                  <c:v>-0.131685</c:v>
                </c:pt>
                <c:pt idx="53404">
                  <c:v>-0.13537199999999999</c:v>
                </c:pt>
                <c:pt idx="53405">
                  <c:v>-0.13900100000000001</c:v>
                </c:pt>
                <c:pt idx="53406">
                  <c:v>-0.142572</c:v>
                </c:pt>
                <c:pt idx="53407">
                  <c:v>-0.14608499999999999</c:v>
                </c:pt>
                <c:pt idx="53408">
                  <c:v>-0.149535</c:v>
                </c:pt>
                <c:pt idx="53409">
                  <c:v>-0.152916</c:v>
                </c:pt>
                <c:pt idx="53410">
                  <c:v>-0.156223</c:v>
                </c:pt>
                <c:pt idx="53411">
                  <c:v>-0.15945300000000001</c:v>
                </c:pt>
                <c:pt idx="53412">
                  <c:v>-0.162605</c:v>
                </c:pt>
                <c:pt idx="53413">
                  <c:v>-0.16567599999999999</c:v>
                </c:pt>
                <c:pt idx="53414">
                  <c:v>-0.16866500000000001</c:v>
                </c:pt>
                <c:pt idx="53415">
                  <c:v>-0.171572</c:v>
                </c:pt>
                <c:pt idx="53416">
                  <c:v>-0.174398</c:v>
                </c:pt>
                <c:pt idx="53417">
                  <c:v>-0.177144</c:v>
                </c:pt>
                <c:pt idx="53418">
                  <c:v>-0.17980699999999999</c:v>
                </c:pt>
                <c:pt idx="53419">
                  <c:v>-0.18238399999999999</c:v>
                </c:pt>
                <c:pt idx="53420">
                  <c:v>-0.18487100000000001</c:v>
                </c:pt>
                <c:pt idx="53421">
                  <c:v>-0.18726300000000001</c:v>
                </c:pt>
                <c:pt idx="53422">
                  <c:v>-0.189558</c:v>
                </c:pt>
                <c:pt idx="53423">
                  <c:v>-0.19175200000000001</c:v>
                </c:pt>
                <c:pt idx="53424">
                  <c:v>-0.19384399999999999</c:v>
                </c:pt>
                <c:pt idx="53425">
                  <c:v>-0.195829</c:v>
                </c:pt>
                <c:pt idx="53426">
                  <c:v>-0.19770599999999999</c:v>
                </c:pt>
                <c:pt idx="53427">
                  <c:v>-0.19947699999999999</c:v>
                </c:pt>
                <c:pt idx="53428">
                  <c:v>-0.20114399999999999</c:v>
                </c:pt>
                <c:pt idx="53429">
                  <c:v>-0.202711</c:v>
                </c:pt>
                <c:pt idx="53430">
                  <c:v>-0.204177</c:v>
                </c:pt>
                <c:pt idx="53431">
                  <c:v>-0.20554</c:v>
                </c:pt>
                <c:pt idx="53432">
                  <c:v>-0.20679800000000001</c:v>
                </c:pt>
                <c:pt idx="53433">
                  <c:v>-0.20795</c:v>
                </c:pt>
                <c:pt idx="53434">
                  <c:v>-0.20899499999999999</c:v>
                </c:pt>
                <c:pt idx="53435">
                  <c:v>-0.20993899999999999</c:v>
                </c:pt>
                <c:pt idx="53436">
                  <c:v>-0.210781</c:v>
                </c:pt>
                <c:pt idx="53437">
                  <c:v>-0.21152699999999999</c:v>
                </c:pt>
                <c:pt idx="53438">
                  <c:v>-0.21218200000000001</c:v>
                </c:pt>
                <c:pt idx="53439">
                  <c:v>-0.21274899999999999</c:v>
                </c:pt>
                <c:pt idx="53440">
                  <c:v>-0.213227</c:v>
                </c:pt>
                <c:pt idx="53441">
                  <c:v>-0.213618</c:v>
                </c:pt>
                <c:pt idx="53442">
                  <c:v>-0.213924</c:v>
                </c:pt>
                <c:pt idx="53443">
                  <c:v>-0.214147</c:v>
                </c:pt>
                <c:pt idx="53444">
                  <c:v>-0.21428900000000001</c:v>
                </c:pt>
                <c:pt idx="53445">
                  <c:v>-0.21435000000000001</c:v>
                </c:pt>
                <c:pt idx="53446">
                  <c:v>-0.21433099999999999</c:v>
                </c:pt>
                <c:pt idx="53447">
                  <c:v>-0.21423800000000001</c:v>
                </c:pt>
                <c:pt idx="53448">
                  <c:v>-0.21407300000000001</c:v>
                </c:pt>
                <c:pt idx="53449">
                  <c:v>-0.213833</c:v>
                </c:pt>
                <c:pt idx="53450">
                  <c:v>-0.21351600000000001</c:v>
                </c:pt>
                <c:pt idx="53451">
                  <c:v>-0.21312</c:v>
                </c:pt>
                <c:pt idx="53452">
                  <c:v>-0.212645</c:v>
                </c:pt>
                <c:pt idx="53453">
                  <c:v>-0.212091</c:v>
                </c:pt>
                <c:pt idx="53454">
                  <c:v>-0.211454</c:v>
                </c:pt>
                <c:pt idx="53455">
                  <c:v>-0.21073800000000001</c:v>
                </c:pt>
                <c:pt idx="53456">
                  <c:v>-0.209948</c:v>
                </c:pt>
                <c:pt idx="53457">
                  <c:v>-0.209089</c:v>
                </c:pt>
                <c:pt idx="53458">
                  <c:v>-0.20816699999999999</c:v>
                </c:pt>
                <c:pt idx="53459">
                  <c:v>-0.20718500000000001</c:v>
                </c:pt>
                <c:pt idx="53460">
                  <c:v>-0.206147</c:v>
                </c:pt>
                <c:pt idx="53461">
                  <c:v>-0.20505399999999999</c:v>
                </c:pt>
                <c:pt idx="53462">
                  <c:v>-0.203907</c:v>
                </c:pt>
                <c:pt idx="53463">
                  <c:v>-0.202709</c:v>
                </c:pt>
                <c:pt idx="53464">
                  <c:v>-0.20146600000000001</c:v>
                </c:pt>
                <c:pt idx="53465">
                  <c:v>-0.200183</c:v>
                </c:pt>
                <c:pt idx="53466">
                  <c:v>-0.19886200000000001</c:v>
                </c:pt>
                <c:pt idx="53467">
                  <c:v>-0.19750300000000001</c:v>
                </c:pt>
                <c:pt idx="53468">
                  <c:v>-0.19611000000000001</c:v>
                </c:pt>
                <c:pt idx="53469">
                  <c:v>-0.194692</c:v>
                </c:pt>
                <c:pt idx="53470">
                  <c:v>-0.19325600000000001</c:v>
                </c:pt>
                <c:pt idx="53471">
                  <c:v>-0.191799</c:v>
                </c:pt>
                <c:pt idx="53472">
                  <c:v>-0.19031699999999999</c:v>
                </c:pt>
                <c:pt idx="53473">
                  <c:v>-0.188805</c:v>
                </c:pt>
                <c:pt idx="53474">
                  <c:v>-0.18726100000000001</c:v>
                </c:pt>
                <c:pt idx="53475">
                  <c:v>-0.18568699999999999</c:v>
                </c:pt>
                <c:pt idx="53476">
                  <c:v>-0.184083</c:v>
                </c:pt>
                <c:pt idx="53477">
                  <c:v>-0.182453</c:v>
                </c:pt>
                <c:pt idx="53478">
                  <c:v>-0.18079799999999999</c:v>
                </c:pt>
                <c:pt idx="53479">
                  <c:v>-0.17913000000000001</c:v>
                </c:pt>
                <c:pt idx="53480">
                  <c:v>-0.17745900000000001</c:v>
                </c:pt>
                <c:pt idx="53481">
                  <c:v>-0.175785</c:v>
                </c:pt>
                <c:pt idx="53482">
                  <c:v>-0.17410900000000001</c:v>
                </c:pt>
                <c:pt idx="53483">
                  <c:v>-0.172428</c:v>
                </c:pt>
                <c:pt idx="53484">
                  <c:v>-0.17074400000000001</c:v>
                </c:pt>
                <c:pt idx="53485">
                  <c:v>-0.16905700000000001</c:v>
                </c:pt>
                <c:pt idx="53486">
                  <c:v>-0.16736999999999999</c:v>
                </c:pt>
                <c:pt idx="53487">
                  <c:v>-0.165687</c:v>
                </c:pt>
                <c:pt idx="53488">
                  <c:v>-0.16401399999999999</c:v>
                </c:pt>
                <c:pt idx="53489">
                  <c:v>-0.162357</c:v>
                </c:pt>
                <c:pt idx="53490">
                  <c:v>-0.160721</c:v>
                </c:pt>
                <c:pt idx="53491">
                  <c:v>-0.159113</c:v>
                </c:pt>
                <c:pt idx="53492">
                  <c:v>-0.15753500000000001</c:v>
                </c:pt>
                <c:pt idx="53493">
                  <c:v>-0.15598699999999999</c:v>
                </c:pt>
                <c:pt idx="53494">
                  <c:v>-0.154471</c:v>
                </c:pt>
                <c:pt idx="53495">
                  <c:v>-0.15298800000000001</c:v>
                </c:pt>
                <c:pt idx="53496">
                  <c:v>-0.15154000000000001</c:v>
                </c:pt>
                <c:pt idx="53497">
                  <c:v>-0.15013099999999999</c:v>
                </c:pt>
                <c:pt idx="53498">
                  <c:v>-0.148761</c:v>
                </c:pt>
                <c:pt idx="53499">
                  <c:v>-0.14743100000000001</c:v>
                </c:pt>
                <c:pt idx="53500">
                  <c:v>-0.14613899999999999</c:v>
                </c:pt>
                <c:pt idx="53501">
                  <c:v>-0.14488500000000001</c:v>
                </c:pt>
                <c:pt idx="53502">
                  <c:v>-0.14366999999999999</c:v>
                </c:pt>
                <c:pt idx="53503">
                  <c:v>-0.14249600000000001</c:v>
                </c:pt>
                <c:pt idx="53504">
                  <c:v>-0.14136299999999999</c:v>
                </c:pt>
                <c:pt idx="53505">
                  <c:v>-0.140268</c:v>
                </c:pt>
                <c:pt idx="53506">
                  <c:v>-0.139211</c:v>
                </c:pt>
                <c:pt idx="53507">
                  <c:v>-0.13819500000000001</c:v>
                </c:pt>
                <c:pt idx="53508">
                  <c:v>-0.13722200000000001</c:v>
                </c:pt>
                <c:pt idx="53509">
                  <c:v>-0.1363</c:v>
                </c:pt>
                <c:pt idx="53510">
                  <c:v>-0.135436</c:v>
                </c:pt>
                <c:pt idx="53511">
                  <c:v>-0.134635</c:v>
                </c:pt>
                <c:pt idx="53512">
                  <c:v>-0.13389799999999999</c:v>
                </c:pt>
                <c:pt idx="53513">
                  <c:v>-0.13322800000000001</c:v>
                </c:pt>
                <c:pt idx="53514">
                  <c:v>-0.13262499999999999</c:v>
                </c:pt>
                <c:pt idx="53515">
                  <c:v>-0.13208800000000001</c:v>
                </c:pt>
                <c:pt idx="53516">
                  <c:v>-0.13161600000000001</c:v>
                </c:pt>
                <c:pt idx="53517">
                  <c:v>-0.13120399999999999</c:v>
                </c:pt>
                <c:pt idx="53518">
                  <c:v>-0.13084699999999999</c:v>
                </c:pt>
                <c:pt idx="53519">
                  <c:v>-0.13054399999999999</c:v>
                </c:pt>
                <c:pt idx="53520">
                  <c:v>-0.130303</c:v>
                </c:pt>
                <c:pt idx="53521">
                  <c:v>-0.13012799999999999</c:v>
                </c:pt>
                <c:pt idx="53522">
                  <c:v>-0.130022</c:v>
                </c:pt>
                <c:pt idx="53523">
                  <c:v>-0.12997800000000001</c:v>
                </c:pt>
                <c:pt idx="53524">
                  <c:v>-0.129994</c:v>
                </c:pt>
                <c:pt idx="53525">
                  <c:v>-0.13006699999999999</c:v>
                </c:pt>
                <c:pt idx="53526">
                  <c:v>-0.130194</c:v>
                </c:pt>
                <c:pt idx="53527">
                  <c:v>-0.13037299999999999</c:v>
                </c:pt>
                <c:pt idx="53528">
                  <c:v>-0.130605</c:v>
                </c:pt>
                <c:pt idx="53529">
                  <c:v>-0.13089400000000001</c:v>
                </c:pt>
                <c:pt idx="53530">
                  <c:v>-0.131242</c:v>
                </c:pt>
                <c:pt idx="53531">
                  <c:v>-0.13164899999999999</c:v>
                </c:pt>
                <c:pt idx="53532">
                  <c:v>-0.13211999999999999</c:v>
                </c:pt>
                <c:pt idx="53533">
                  <c:v>-0.13265099999999999</c:v>
                </c:pt>
                <c:pt idx="53534">
                  <c:v>-0.13323599999999999</c:v>
                </c:pt>
                <c:pt idx="53535">
                  <c:v>-0.13386999999999999</c:v>
                </c:pt>
                <c:pt idx="53536">
                  <c:v>-0.13455300000000001</c:v>
                </c:pt>
                <c:pt idx="53537">
                  <c:v>-0.13528999999999999</c:v>
                </c:pt>
                <c:pt idx="53538">
                  <c:v>-0.13608799999999999</c:v>
                </c:pt>
                <c:pt idx="53539">
                  <c:v>-0.13694799999999999</c:v>
                </c:pt>
                <c:pt idx="53540">
                  <c:v>-0.13787099999999999</c:v>
                </c:pt>
                <c:pt idx="53541">
                  <c:v>-0.13885700000000001</c:v>
                </c:pt>
                <c:pt idx="53542">
                  <c:v>-0.139899</c:v>
                </c:pt>
                <c:pt idx="53543">
                  <c:v>-0.140989</c:v>
                </c:pt>
                <c:pt idx="53544">
                  <c:v>-0.142121</c:v>
                </c:pt>
                <c:pt idx="53545">
                  <c:v>-0.143287</c:v>
                </c:pt>
                <c:pt idx="53546">
                  <c:v>-0.14448800000000001</c:v>
                </c:pt>
                <c:pt idx="53547">
                  <c:v>-0.14571899999999999</c:v>
                </c:pt>
                <c:pt idx="53548">
                  <c:v>-0.14697199999999999</c:v>
                </c:pt>
                <c:pt idx="53549">
                  <c:v>-0.14824499999999999</c:v>
                </c:pt>
                <c:pt idx="53550">
                  <c:v>-0.14954200000000001</c:v>
                </c:pt>
                <c:pt idx="53551">
                  <c:v>-0.15087200000000001</c:v>
                </c:pt>
                <c:pt idx="53552">
                  <c:v>-0.15223700000000001</c:v>
                </c:pt>
                <c:pt idx="53553">
                  <c:v>-0.153641</c:v>
                </c:pt>
                <c:pt idx="53554">
                  <c:v>-0.155086</c:v>
                </c:pt>
                <c:pt idx="53555">
                  <c:v>-0.15657399999999999</c:v>
                </c:pt>
                <c:pt idx="53556">
                  <c:v>-0.15810299999999999</c:v>
                </c:pt>
                <c:pt idx="53557">
                  <c:v>-0.15967000000000001</c:v>
                </c:pt>
                <c:pt idx="53558">
                  <c:v>-0.161272</c:v>
                </c:pt>
                <c:pt idx="53559">
                  <c:v>-0.162911</c:v>
                </c:pt>
                <c:pt idx="53560">
                  <c:v>-0.16458700000000001</c:v>
                </c:pt>
                <c:pt idx="53561">
                  <c:v>-0.166297</c:v>
                </c:pt>
                <c:pt idx="53562">
                  <c:v>-0.16803999999999999</c:v>
                </c:pt>
                <c:pt idx="53563">
                  <c:v>-0.16981599999999999</c:v>
                </c:pt>
                <c:pt idx="53564">
                  <c:v>-0.171623</c:v>
                </c:pt>
                <c:pt idx="53565">
                  <c:v>-0.173452</c:v>
                </c:pt>
                <c:pt idx="53566">
                  <c:v>-0.17529500000000001</c:v>
                </c:pt>
                <c:pt idx="53567">
                  <c:v>-0.17714199999999999</c:v>
                </c:pt>
                <c:pt idx="53568">
                  <c:v>-0.17899499999999999</c:v>
                </c:pt>
                <c:pt idx="53569">
                  <c:v>-0.18085599999999999</c:v>
                </c:pt>
                <c:pt idx="53570">
                  <c:v>-0.182727</c:v>
                </c:pt>
                <c:pt idx="53571">
                  <c:v>-0.18460699999999999</c:v>
                </c:pt>
                <c:pt idx="53572">
                  <c:v>-0.18649299999999999</c:v>
                </c:pt>
                <c:pt idx="53573">
                  <c:v>-0.188386</c:v>
                </c:pt>
                <c:pt idx="53574">
                  <c:v>-0.19028400000000001</c:v>
                </c:pt>
                <c:pt idx="53575">
                  <c:v>-0.19218399999999999</c:v>
                </c:pt>
                <c:pt idx="53576">
                  <c:v>-0.194081</c:v>
                </c:pt>
                <c:pt idx="53577">
                  <c:v>-0.19597000000000001</c:v>
                </c:pt>
                <c:pt idx="53578">
                  <c:v>-0.19784499999999999</c:v>
                </c:pt>
                <c:pt idx="53579">
                  <c:v>-0.19970399999999999</c:v>
                </c:pt>
                <c:pt idx="53580">
                  <c:v>-0.20155100000000001</c:v>
                </c:pt>
                <c:pt idx="53581">
                  <c:v>-0.20339399999999999</c:v>
                </c:pt>
                <c:pt idx="53582">
                  <c:v>-0.205234</c:v>
                </c:pt>
                <c:pt idx="53583">
                  <c:v>-0.20707600000000001</c:v>
                </c:pt>
                <c:pt idx="53584">
                  <c:v>-0.20891899999999999</c:v>
                </c:pt>
                <c:pt idx="53585">
                  <c:v>-0.21076</c:v>
                </c:pt>
                <c:pt idx="53586">
                  <c:v>-0.21259800000000001</c:v>
                </c:pt>
                <c:pt idx="53587">
                  <c:v>-0.21443499999999999</c:v>
                </c:pt>
                <c:pt idx="53588">
                  <c:v>-0.216281</c:v>
                </c:pt>
                <c:pt idx="53589">
                  <c:v>-0.218138</c:v>
                </c:pt>
                <c:pt idx="53590">
                  <c:v>-0.22000500000000001</c:v>
                </c:pt>
                <c:pt idx="53591">
                  <c:v>-0.22188099999999999</c:v>
                </c:pt>
                <c:pt idx="53592">
                  <c:v>-0.22375999999999999</c:v>
                </c:pt>
                <c:pt idx="53593">
                  <c:v>-0.225637</c:v>
                </c:pt>
                <c:pt idx="53594">
                  <c:v>-0.22751199999999999</c:v>
                </c:pt>
                <c:pt idx="53595">
                  <c:v>-0.22938700000000001</c:v>
                </c:pt>
                <c:pt idx="53596">
                  <c:v>-0.231266</c:v>
                </c:pt>
                <c:pt idx="53597">
                  <c:v>-0.23314299999999999</c:v>
                </c:pt>
                <c:pt idx="53598">
                  <c:v>-0.235012</c:v>
                </c:pt>
                <c:pt idx="53599">
                  <c:v>-0.236873</c:v>
                </c:pt>
                <c:pt idx="53600">
                  <c:v>-0.23872399999999999</c:v>
                </c:pt>
                <c:pt idx="53601">
                  <c:v>-0.240563</c:v>
                </c:pt>
                <c:pt idx="53602">
                  <c:v>-0.24238899999999999</c:v>
                </c:pt>
                <c:pt idx="53603">
                  <c:v>-0.24420600000000001</c:v>
                </c:pt>
                <c:pt idx="53604">
                  <c:v>-0.24601999999999999</c:v>
                </c:pt>
                <c:pt idx="53605">
                  <c:v>-0.247835</c:v>
                </c:pt>
                <c:pt idx="53606">
                  <c:v>-0.24965300000000001</c:v>
                </c:pt>
                <c:pt idx="53607">
                  <c:v>-0.25147199999999997</c:v>
                </c:pt>
                <c:pt idx="53608">
                  <c:v>-0.25329000000000002</c:v>
                </c:pt>
                <c:pt idx="53609">
                  <c:v>-0.25510100000000002</c:v>
                </c:pt>
                <c:pt idx="53610">
                  <c:v>-0.25690299999999999</c:v>
                </c:pt>
                <c:pt idx="53611">
                  <c:v>-0.25869399999999998</c:v>
                </c:pt>
                <c:pt idx="53612">
                  <c:v>-0.26047599999999999</c:v>
                </c:pt>
                <c:pt idx="53613">
                  <c:v>-0.26225199999999999</c:v>
                </c:pt>
                <c:pt idx="53614">
                  <c:v>-0.26402500000000001</c:v>
                </c:pt>
                <c:pt idx="53615">
                  <c:v>-0.26579999999999998</c:v>
                </c:pt>
                <c:pt idx="53616">
                  <c:v>-0.26757900000000001</c:v>
                </c:pt>
                <c:pt idx="53617">
                  <c:v>-0.26936199999999999</c:v>
                </c:pt>
                <c:pt idx="53618">
                  <c:v>-0.27114500000000002</c:v>
                </c:pt>
                <c:pt idx="53619">
                  <c:v>-0.27293499999999998</c:v>
                </c:pt>
                <c:pt idx="53620">
                  <c:v>-0.27473199999999998</c:v>
                </c:pt>
                <c:pt idx="53621">
                  <c:v>-0.27653699999999998</c:v>
                </c:pt>
                <c:pt idx="53622">
                  <c:v>-0.27834700000000001</c:v>
                </c:pt>
                <c:pt idx="53623">
                  <c:v>-0.280165</c:v>
                </c:pt>
                <c:pt idx="53624">
                  <c:v>-0.28199099999999999</c:v>
                </c:pt>
                <c:pt idx="53625">
                  <c:v>-0.28382000000000002</c:v>
                </c:pt>
                <c:pt idx="53626">
                  <c:v>-0.28564200000000001</c:v>
                </c:pt>
                <c:pt idx="53627">
                  <c:v>-0.28745599999999999</c:v>
                </c:pt>
                <c:pt idx="53628">
                  <c:v>-0.28925800000000002</c:v>
                </c:pt>
                <c:pt idx="53629">
                  <c:v>-0.291045</c:v>
                </c:pt>
                <c:pt idx="53630">
                  <c:v>-0.29281400000000002</c:v>
                </c:pt>
                <c:pt idx="53631">
                  <c:v>-0.29457299999999997</c:v>
                </c:pt>
                <c:pt idx="53632">
                  <c:v>-0.29632599999999998</c:v>
                </c:pt>
                <c:pt idx="53633">
                  <c:v>-0.29807299999999998</c:v>
                </c:pt>
                <c:pt idx="53634">
                  <c:v>-0.29981200000000002</c:v>
                </c:pt>
                <c:pt idx="53635">
                  <c:v>-0.30154500000000001</c:v>
                </c:pt>
                <c:pt idx="53636">
                  <c:v>-0.30327399999999999</c:v>
                </c:pt>
                <c:pt idx="53637">
                  <c:v>-0.30499700000000002</c:v>
                </c:pt>
                <c:pt idx="53638">
                  <c:v>-0.30671100000000001</c:v>
                </c:pt>
                <c:pt idx="53639">
                  <c:v>-0.30841800000000003</c:v>
                </c:pt>
                <c:pt idx="53640">
                  <c:v>-0.31012400000000001</c:v>
                </c:pt>
                <c:pt idx="53641">
                  <c:v>-0.31182900000000002</c:v>
                </c:pt>
                <c:pt idx="53642">
                  <c:v>-0.31352600000000003</c:v>
                </c:pt>
                <c:pt idx="53643">
                  <c:v>-0.31520700000000001</c:v>
                </c:pt>
                <c:pt idx="53644">
                  <c:v>-0.31686900000000001</c:v>
                </c:pt>
                <c:pt idx="53645">
                  <c:v>-0.31851299999999999</c:v>
                </c:pt>
                <c:pt idx="53646">
                  <c:v>-0.32014500000000001</c:v>
                </c:pt>
                <c:pt idx="53647">
                  <c:v>-0.321772</c:v>
                </c:pt>
                <c:pt idx="53648">
                  <c:v>-0.32340200000000002</c:v>
                </c:pt>
                <c:pt idx="53649">
                  <c:v>-0.32502999999999999</c:v>
                </c:pt>
                <c:pt idx="53650">
                  <c:v>-0.32664199999999999</c:v>
                </c:pt>
                <c:pt idx="53651">
                  <c:v>-0.32822899999999999</c:v>
                </c:pt>
                <c:pt idx="53652">
                  <c:v>-0.32978299999999999</c:v>
                </c:pt>
                <c:pt idx="53653">
                  <c:v>-0.33130599999999999</c:v>
                </c:pt>
                <c:pt idx="53654">
                  <c:v>-0.33279700000000001</c:v>
                </c:pt>
                <c:pt idx="53655">
                  <c:v>-0.33425199999999999</c:v>
                </c:pt>
                <c:pt idx="53656">
                  <c:v>-0.335673</c:v>
                </c:pt>
                <c:pt idx="53657">
                  <c:v>-0.33706199999999997</c:v>
                </c:pt>
                <c:pt idx="53658">
                  <c:v>-0.338418</c:v>
                </c:pt>
                <c:pt idx="53659">
                  <c:v>-0.33973599999999998</c:v>
                </c:pt>
                <c:pt idx="53660">
                  <c:v>-0.34100900000000001</c:v>
                </c:pt>
                <c:pt idx="53661">
                  <c:v>-0.34223199999999998</c:v>
                </c:pt>
                <c:pt idx="53662">
                  <c:v>-0.34340399999999999</c:v>
                </c:pt>
                <c:pt idx="53663">
                  <c:v>-0.34452899999999997</c:v>
                </c:pt>
                <c:pt idx="53664">
                  <c:v>-0.345611</c:v>
                </c:pt>
                <c:pt idx="53665">
                  <c:v>-0.34665099999999999</c:v>
                </c:pt>
                <c:pt idx="53666">
                  <c:v>-0.34764400000000001</c:v>
                </c:pt>
                <c:pt idx="53667">
                  <c:v>-0.34858499999999998</c:v>
                </c:pt>
                <c:pt idx="53668">
                  <c:v>-0.349466</c:v>
                </c:pt>
                <c:pt idx="53669">
                  <c:v>-0.35028100000000001</c:v>
                </c:pt>
                <c:pt idx="53670">
                  <c:v>-0.35101900000000003</c:v>
                </c:pt>
                <c:pt idx="53671">
                  <c:v>-0.35167399999999999</c:v>
                </c:pt>
                <c:pt idx="53672">
                  <c:v>-0.35224100000000003</c:v>
                </c:pt>
                <c:pt idx="53673">
                  <c:v>-0.352717</c:v>
                </c:pt>
                <c:pt idx="53674">
                  <c:v>-0.35310399999999997</c:v>
                </c:pt>
                <c:pt idx="53675">
                  <c:v>-0.35340500000000002</c:v>
                </c:pt>
                <c:pt idx="53676">
                  <c:v>-0.353626</c:v>
                </c:pt>
                <c:pt idx="53677">
                  <c:v>-0.35376800000000003</c:v>
                </c:pt>
                <c:pt idx="53678">
                  <c:v>-0.353823</c:v>
                </c:pt>
                <c:pt idx="53679">
                  <c:v>-0.35377799999999998</c:v>
                </c:pt>
                <c:pt idx="53680">
                  <c:v>-0.35363299999999998</c:v>
                </c:pt>
                <c:pt idx="53681">
                  <c:v>-0.35339500000000001</c:v>
                </c:pt>
                <c:pt idx="53682">
                  <c:v>-0.35306999999999999</c:v>
                </c:pt>
                <c:pt idx="53683">
                  <c:v>-0.35265999999999997</c:v>
                </c:pt>
                <c:pt idx="53684">
                  <c:v>-0.35216399999999998</c:v>
                </c:pt>
                <c:pt idx="53685">
                  <c:v>-0.35158600000000001</c:v>
                </c:pt>
                <c:pt idx="53686">
                  <c:v>-0.35092299999999998</c:v>
                </c:pt>
                <c:pt idx="53687">
                  <c:v>-0.35016900000000001</c:v>
                </c:pt>
                <c:pt idx="53688">
                  <c:v>-0.34931699999999999</c:v>
                </c:pt>
                <c:pt idx="53689">
                  <c:v>-0.34836400000000001</c:v>
                </c:pt>
                <c:pt idx="53690">
                  <c:v>-0.34730800000000001</c:v>
                </c:pt>
                <c:pt idx="53691">
                  <c:v>-0.34614699999999998</c:v>
                </c:pt>
                <c:pt idx="53692">
                  <c:v>-0.34488099999999999</c:v>
                </c:pt>
                <c:pt idx="53693">
                  <c:v>-0.34350799999999998</c:v>
                </c:pt>
                <c:pt idx="53694">
                  <c:v>-0.34202900000000003</c:v>
                </c:pt>
                <c:pt idx="53695">
                  <c:v>-0.34044000000000002</c:v>
                </c:pt>
                <c:pt idx="53696">
                  <c:v>-0.33874199999999999</c:v>
                </c:pt>
                <c:pt idx="53697">
                  <c:v>-0.33693800000000002</c:v>
                </c:pt>
                <c:pt idx="53698">
                  <c:v>-0.335034</c:v>
                </c:pt>
                <c:pt idx="53699">
                  <c:v>-0.33302700000000002</c:v>
                </c:pt>
                <c:pt idx="53700">
                  <c:v>-0.33092100000000002</c:v>
                </c:pt>
                <c:pt idx="53701">
                  <c:v>-0.32871499999999998</c:v>
                </c:pt>
                <c:pt idx="53702">
                  <c:v>-0.326407</c:v>
                </c:pt>
                <c:pt idx="53703">
                  <c:v>-0.323994</c:v>
                </c:pt>
                <c:pt idx="53704">
                  <c:v>-0.32147900000000001</c:v>
                </c:pt>
                <c:pt idx="53705">
                  <c:v>-0.31886700000000001</c:v>
                </c:pt>
                <c:pt idx="53706">
                  <c:v>-0.31615799999999999</c:v>
                </c:pt>
                <c:pt idx="53707">
                  <c:v>-0.31334899999999999</c:v>
                </c:pt>
                <c:pt idx="53708">
                  <c:v>-0.31044300000000002</c:v>
                </c:pt>
                <c:pt idx="53709">
                  <c:v>-0.30744700000000003</c:v>
                </c:pt>
                <c:pt idx="53710">
                  <c:v>-0.30436200000000002</c:v>
                </c:pt>
                <c:pt idx="53711">
                  <c:v>-0.30118899999999998</c:v>
                </c:pt>
                <c:pt idx="53712">
                  <c:v>-0.297933</c:v>
                </c:pt>
                <c:pt idx="53713">
                  <c:v>-0.29459999999999997</c:v>
                </c:pt>
                <c:pt idx="53714">
                  <c:v>-0.29119400000000001</c:v>
                </c:pt>
                <c:pt idx="53715">
                  <c:v>-0.287719</c:v>
                </c:pt>
                <c:pt idx="53716">
                  <c:v>-0.28417999999999999</c:v>
                </c:pt>
                <c:pt idx="53717">
                  <c:v>-0.28057799999999999</c:v>
                </c:pt>
                <c:pt idx="53718">
                  <c:v>-0.27691500000000002</c:v>
                </c:pt>
                <c:pt idx="53719">
                  <c:v>-0.27319199999999999</c:v>
                </c:pt>
                <c:pt idx="53720">
                  <c:v>-0.26940999999999998</c:v>
                </c:pt>
                <c:pt idx="53721">
                  <c:v>-0.26557399999999998</c:v>
                </c:pt>
                <c:pt idx="53722">
                  <c:v>-0.26168799999999998</c:v>
                </c:pt>
                <c:pt idx="53723">
                  <c:v>-0.25775500000000001</c:v>
                </c:pt>
                <c:pt idx="53724">
                  <c:v>-0.25378000000000001</c:v>
                </c:pt>
                <c:pt idx="53725">
                  <c:v>-0.24976400000000001</c:v>
                </c:pt>
                <c:pt idx="53726">
                  <c:v>-0.24570900000000001</c:v>
                </c:pt>
                <c:pt idx="53727">
                  <c:v>-0.241616</c:v>
                </c:pt>
                <c:pt idx="53728">
                  <c:v>-0.23749100000000001</c:v>
                </c:pt>
                <c:pt idx="53729">
                  <c:v>-0.23333799999999999</c:v>
                </c:pt>
                <c:pt idx="53730">
                  <c:v>-0.22916</c:v>
                </c:pt>
                <c:pt idx="53731">
                  <c:v>-0.22496099999999999</c:v>
                </c:pt>
                <c:pt idx="53732">
                  <c:v>-0.22074299999999999</c:v>
                </c:pt>
                <c:pt idx="53733">
                  <c:v>-0.21651000000000001</c:v>
                </c:pt>
                <c:pt idx="53734">
                  <c:v>-0.21226400000000001</c:v>
                </c:pt>
                <c:pt idx="53735">
                  <c:v>-0.20801</c:v>
                </c:pt>
                <c:pt idx="53736">
                  <c:v>-0.20375099999999999</c:v>
                </c:pt>
                <c:pt idx="53737">
                  <c:v>-0.199489</c:v>
                </c:pt>
                <c:pt idx="53738">
                  <c:v>-0.19522200000000001</c:v>
                </c:pt>
                <c:pt idx="53739">
                  <c:v>-0.19095300000000001</c:v>
                </c:pt>
                <c:pt idx="53740">
                  <c:v>-0.18668899999999999</c:v>
                </c:pt>
                <c:pt idx="53741">
                  <c:v>-0.182445</c:v>
                </c:pt>
                <c:pt idx="53742">
                  <c:v>-0.178232</c:v>
                </c:pt>
                <c:pt idx="53743">
                  <c:v>-0.17405300000000001</c:v>
                </c:pt>
                <c:pt idx="53744">
                  <c:v>-0.16991000000000001</c:v>
                </c:pt>
                <c:pt idx="53745">
                  <c:v>-0.16580300000000001</c:v>
                </c:pt>
                <c:pt idx="53746">
                  <c:v>-0.16173699999999999</c:v>
                </c:pt>
                <c:pt idx="53747">
                  <c:v>-0.15771299999999999</c:v>
                </c:pt>
                <c:pt idx="53748">
                  <c:v>-0.15373800000000001</c:v>
                </c:pt>
                <c:pt idx="53749">
                  <c:v>-0.14981900000000001</c:v>
                </c:pt>
                <c:pt idx="53750">
                  <c:v>-0.14596200000000001</c:v>
                </c:pt>
                <c:pt idx="53751">
                  <c:v>-0.14217299999999999</c:v>
                </c:pt>
                <c:pt idx="53752">
                  <c:v>-0.13845199999999999</c:v>
                </c:pt>
                <c:pt idx="53753">
                  <c:v>-0.134801</c:v>
                </c:pt>
                <c:pt idx="53754">
                  <c:v>-0.13122200000000001</c:v>
                </c:pt>
                <c:pt idx="53755">
                  <c:v>-0.127715</c:v>
                </c:pt>
                <c:pt idx="53756">
                  <c:v>-0.12428400000000001</c:v>
                </c:pt>
                <c:pt idx="53757">
                  <c:v>-0.120934</c:v>
                </c:pt>
                <c:pt idx="53758">
                  <c:v>-0.11767</c:v>
                </c:pt>
                <c:pt idx="53759">
                  <c:v>-0.114496</c:v>
                </c:pt>
                <c:pt idx="53760">
                  <c:v>-0.111418</c:v>
                </c:pt>
                <c:pt idx="53761">
                  <c:v>-0.10843800000000001</c:v>
                </c:pt>
                <c:pt idx="53762">
                  <c:v>-0.105558</c:v>
                </c:pt>
                <c:pt idx="53763">
                  <c:v>-0.102779</c:v>
                </c:pt>
                <c:pt idx="53764">
                  <c:v>-0.100106</c:v>
                </c:pt>
                <c:pt idx="53765">
                  <c:v>-9.7545300000000001E-2</c:v>
                </c:pt>
                <c:pt idx="53766">
                  <c:v>-9.5101699999999997E-2</c:v>
                </c:pt>
                <c:pt idx="53767">
                  <c:v>-9.2777600000000002E-2</c:v>
                </c:pt>
                <c:pt idx="53768">
                  <c:v>-9.0574500000000002E-2</c:v>
                </c:pt>
                <c:pt idx="53769">
                  <c:v>-8.8494400000000001E-2</c:v>
                </c:pt>
                <c:pt idx="53770">
                  <c:v>-8.6540599999999995E-2</c:v>
                </c:pt>
                <c:pt idx="53771">
                  <c:v>-8.4713800000000006E-2</c:v>
                </c:pt>
                <c:pt idx="53772">
                  <c:v>-8.3013299999999998E-2</c:v>
                </c:pt>
                <c:pt idx="53773">
                  <c:v>-8.1440799999999994E-2</c:v>
                </c:pt>
                <c:pt idx="53774">
                  <c:v>-8.0000100000000005E-2</c:v>
                </c:pt>
                <c:pt idx="53775">
                  <c:v>-7.8692399999999996E-2</c:v>
                </c:pt>
                <c:pt idx="53776">
                  <c:v>-7.7514299999999994E-2</c:v>
                </c:pt>
                <c:pt idx="53777">
                  <c:v>-7.6463299999999998E-2</c:v>
                </c:pt>
                <c:pt idx="53778">
                  <c:v>-7.5541200000000003E-2</c:v>
                </c:pt>
                <c:pt idx="53779">
                  <c:v>-7.4751499999999999E-2</c:v>
                </c:pt>
                <c:pt idx="53780">
                  <c:v>-7.4094699999999999E-2</c:v>
                </c:pt>
                <c:pt idx="53781">
                  <c:v>-7.3569599999999999E-2</c:v>
                </c:pt>
                <c:pt idx="53782">
                  <c:v>-7.3174400000000001E-2</c:v>
                </c:pt>
                <c:pt idx="53783">
                  <c:v>-7.2906700000000005E-2</c:v>
                </c:pt>
                <c:pt idx="53784">
                  <c:v>-7.2765399999999994E-2</c:v>
                </c:pt>
                <c:pt idx="53785">
                  <c:v>-7.2751899999999994E-2</c:v>
                </c:pt>
                <c:pt idx="53786">
                  <c:v>-7.2868000000000002E-2</c:v>
                </c:pt>
                <c:pt idx="53787">
                  <c:v>-7.3114899999999997E-2</c:v>
                </c:pt>
                <c:pt idx="53788">
                  <c:v>-7.3491100000000004E-2</c:v>
                </c:pt>
                <c:pt idx="53789">
                  <c:v>-7.3993299999999998E-2</c:v>
                </c:pt>
                <c:pt idx="53790">
                  <c:v>-7.4619099999999994E-2</c:v>
                </c:pt>
                <c:pt idx="53791">
                  <c:v>-7.5368099999999993E-2</c:v>
                </c:pt>
                <c:pt idx="53792">
                  <c:v>-7.6240500000000003E-2</c:v>
                </c:pt>
                <c:pt idx="53793">
                  <c:v>-7.72346E-2</c:v>
                </c:pt>
                <c:pt idx="53794">
                  <c:v>-7.8348100000000004E-2</c:v>
                </c:pt>
                <c:pt idx="53795">
                  <c:v>-7.9578300000000005E-2</c:v>
                </c:pt>
                <c:pt idx="53796">
                  <c:v>-8.0922099999999997E-2</c:v>
                </c:pt>
                <c:pt idx="53797">
                  <c:v>-8.2377300000000001E-2</c:v>
                </c:pt>
                <c:pt idx="53798">
                  <c:v>-8.3943599999999993E-2</c:v>
                </c:pt>
                <c:pt idx="53799">
                  <c:v>-8.5619700000000007E-2</c:v>
                </c:pt>
                <c:pt idx="53800">
                  <c:v>-8.7403599999999998E-2</c:v>
                </c:pt>
                <c:pt idx="53801">
                  <c:v>-8.9294399999999996E-2</c:v>
                </c:pt>
                <c:pt idx="53802">
                  <c:v>-9.1289499999999996E-2</c:v>
                </c:pt>
                <c:pt idx="53803">
                  <c:v>-9.3381000000000006E-2</c:v>
                </c:pt>
                <c:pt idx="53804">
                  <c:v>-9.5560599999999996E-2</c:v>
                </c:pt>
                <c:pt idx="53805">
                  <c:v>-9.7826200000000002E-2</c:v>
                </c:pt>
                <c:pt idx="53806">
                  <c:v>-0.100177</c:v>
                </c:pt>
                <c:pt idx="53807">
                  <c:v>-0.10261099999999999</c:v>
                </c:pt>
                <c:pt idx="53808">
                  <c:v>-0.105126</c:v>
                </c:pt>
                <c:pt idx="53809">
                  <c:v>-0.10771799999999999</c:v>
                </c:pt>
                <c:pt idx="53810">
                  <c:v>-0.110388</c:v>
                </c:pt>
                <c:pt idx="53811">
                  <c:v>-0.113134</c:v>
                </c:pt>
                <c:pt idx="53812">
                  <c:v>-0.115954</c:v>
                </c:pt>
                <c:pt idx="53813">
                  <c:v>-0.118843</c:v>
                </c:pt>
                <c:pt idx="53814">
                  <c:v>-0.121792</c:v>
                </c:pt>
                <c:pt idx="53815">
                  <c:v>-0.12479899999999999</c:v>
                </c:pt>
                <c:pt idx="53816">
                  <c:v>-0.12786500000000001</c:v>
                </c:pt>
                <c:pt idx="53817">
                  <c:v>-0.130994</c:v>
                </c:pt>
                <c:pt idx="53818">
                  <c:v>-0.134187</c:v>
                </c:pt>
                <c:pt idx="53819">
                  <c:v>-0.13744000000000001</c:v>
                </c:pt>
                <c:pt idx="53820">
                  <c:v>-0.14074300000000001</c:v>
                </c:pt>
                <c:pt idx="53821">
                  <c:v>-0.144093</c:v>
                </c:pt>
                <c:pt idx="53822">
                  <c:v>-0.14748800000000001</c:v>
                </c:pt>
                <c:pt idx="53823">
                  <c:v>-0.150925</c:v>
                </c:pt>
                <c:pt idx="53824">
                  <c:v>-0.15439700000000001</c:v>
                </c:pt>
                <c:pt idx="53825">
                  <c:v>-0.15789900000000001</c:v>
                </c:pt>
                <c:pt idx="53826">
                  <c:v>-0.16142999999999999</c:v>
                </c:pt>
                <c:pt idx="53827">
                  <c:v>-0.164988</c:v>
                </c:pt>
                <c:pt idx="53828">
                  <c:v>-0.16857</c:v>
                </c:pt>
                <c:pt idx="53829">
                  <c:v>-0.17216999999999999</c:v>
                </c:pt>
                <c:pt idx="53830">
                  <c:v>-0.175786</c:v>
                </c:pt>
                <c:pt idx="53831">
                  <c:v>-0.17940900000000001</c:v>
                </c:pt>
                <c:pt idx="53832">
                  <c:v>-0.183036</c:v>
                </c:pt>
                <c:pt idx="53833">
                  <c:v>-0.186665</c:v>
                </c:pt>
                <c:pt idx="53834">
                  <c:v>-0.19026399999999999</c:v>
                </c:pt>
                <c:pt idx="53835">
                  <c:v>-0.19380900000000001</c:v>
                </c:pt>
                <c:pt idx="53836">
                  <c:v>-0.197328</c:v>
                </c:pt>
                <c:pt idx="53837">
                  <c:v>-0.200845</c:v>
                </c:pt>
                <c:pt idx="53838">
                  <c:v>-0.20433599999999999</c:v>
                </c:pt>
                <c:pt idx="53839">
                  <c:v>-0.20779400000000001</c:v>
                </c:pt>
                <c:pt idx="53840">
                  <c:v>-0.211232</c:v>
                </c:pt>
                <c:pt idx="53841">
                  <c:v>-0.21465400000000001</c:v>
                </c:pt>
                <c:pt idx="53842">
                  <c:v>-0.218058</c:v>
                </c:pt>
                <c:pt idx="53843">
                  <c:v>-0.221438</c:v>
                </c:pt>
                <c:pt idx="53844">
                  <c:v>-0.22479099999999999</c:v>
                </c:pt>
                <c:pt idx="53845">
                  <c:v>-0.22811500000000001</c:v>
                </c:pt>
                <c:pt idx="53846">
                  <c:v>-0.231409</c:v>
                </c:pt>
                <c:pt idx="53847">
                  <c:v>-0.23467399999999999</c:v>
                </c:pt>
                <c:pt idx="53848">
                  <c:v>-0.23790900000000001</c:v>
                </c:pt>
                <c:pt idx="53849">
                  <c:v>-0.24111199999999999</c:v>
                </c:pt>
                <c:pt idx="53850">
                  <c:v>-0.244282</c:v>
                </c:pt>
                <c:pt idx="53851">
                  <c:v>-0.247417</c:v>
                </c:pt>
                <c:pt idx="53852">
                  <c:v>-0.25052000000000002</c:v>
                </c:pt>
                <c:pt idx="53853">
                  <c:v>-0.25358900000000001</c:v>
                </c:pt>
                <c:pt idx="53854">
                  <c:v>-0.25662299999999999</c:v>
                </c:pt>
                <c:pt idx="53855">
                  <c:v>-0.25961400000000001</c:v>
                </c:pt>
                <c:pt idx="53856">
                  <c:v>-0.26255800000000001</c:v>
                </c:pt>
                <c:pt idx="53857">
                  <c:v>-0.26545000000000002</c:v>
                </c:pt>
                <c:pt idx="53858">
                  <c:v>-0.268287</c:v>
                </c:pt>
                <c:pt idx="53859">
                  <c:v>-0.271069</c:v>
                </c:pt>
                <c:pt idx="53860">
                  <c:v>-0.27379399999999998</c:v>
                </c:pt>
                <c:pt idx="53861">
                  <c:v>-0.27645900000000001</c:v>
                </c:pt>
                <c:pt idx="53862">
                  <c:v>-0.27906199999999998</c:v>
                </c:pt>
                <c:pt idx="53863">
                  <c:v>-0.28160299999999999</c:v>
                </c:pt>
                <c:pt idx="53864">
                  <c:v>-0.284076</c:v>
                </c:pt>
                <c:pt idx="53865">
                  <c:v>-0.28648099999999999</c:v>
                </c:pt>
                <c:pt idx="53866">
                  <c:v>-0.28881499999999999</c:v>
                </c:pt>
                <c:pt idx="53867">
                  <c:v>-0.291076</c:v>
                </c:pt>
                <c:pt idx="53868">
                  <c:v>-0.293265</c:v>
                </c:pt>
                <c:pt idx="53869">
                  <c:v>-0.29538199999999998</c:v>
                </c:pt>
                <c:pt idx="53870">
                  <c:v>-0.29743000000000003</c:v>
                </c:pt>
                <c:pt idx="53871">
                  <c:v>-0.29940800000000001</c:v>
                </c:pt>
                <c:pt idx="53872">
                  <c:v>-0.30131599999999997</c:v>
                </c:pt>
                <c:pt idx="53873">
                  <c:v>-0.30315500000000001</c:v>
                </c:pt>
                <c:pt idx="53874">
                  <c:v>-0.30492399999999997</c:v>
                </c:pt>
                <c:pt idx="53875">
                  <c:v>-0.30662200000000001</c:v>
                </c:pt>
                <c:pt idx="53876">
                  <c:v>-0.30824800000000002</c:v>
                </c:pt>
                <c:pt idx="53877">
                  <c:v>-0.30980000000000002</c:v>
                </c:pt>
                <c:pt idx="53878">
                  <c:v>-0.311276</c:v>
                </c:pt>
                <c:pt idx="53879">
                  <c:v>-0.31267400000000001</c:v>
                </c:pt>
                <c:pt idx="53880">
                  <c:v>-0.31399100000000002</c:v>
                </c:pt>
                <c:pt idx="53881">
                  <c:v>-0.31522899999999998</c:v>
                </c:pt>
                <c:pt idx="53882">
                  <c:v>-0.316386</c:v>
                </c:pt>
                <c:pt idx="53883">
                  <c:v>-0.31745800000000002</c:v>
                </c:pt>
                <c:pt idx="53884">
                  <c:v>-0.31844299999999998</c:v>
                </c:pt>
                <c:pt idx="53885">
                  <c:v>-0.31933800000000001</c:v>
                </c:pt>
                <c:pt idx="53886">
                  <c:v>-0.32014199999999998</c:v>
                </c:pt>
                <c:pt idx="53887">
                  <c:v>-0.320855</c:v>
                </c:pt>
                <c:pt idx="53888">
                  <c:v>-0.32147700000000001</c:v>
                </c:pt>
                <c:pt idx="53889">
                  <c:v>-0.32201099999999999</c:v>
                </c:pt>
                <c:pt idx="53890">
                  <c:v>-0.322461</c:v>
                </c:pt>
                <c:pt idx="53891">
                  <c:v>-0.32283000000000001</c:v>
                </c:pt>
                <c:pt idx="53892">
                  <c:v>-0.32311899999999999</c:v>
                </c:pt>
                <c:pt idx="53893">
                  <c:v>-0.32332899999999998</c:v>
                </c:pt>
                <c:pt idx="53894">
                  <c:v>-0.32346200000000003</c:v>
                </c:pt>
                <c:pt idx="53895">
                  <c:v>-0.323519</c:v>
                </c:pt>
                <c:pt idx="53896">
                  <c:v>-0.32349800000000001</c:v>
                </c:pt>
                <c:pt idx="53897">
                  <c:v>-0.32339800000000002</c:v>
                </c:pt>
                <c:pt idx="53898">
                  <c:v>-0.32321899999999998</c:v>
                </c:pt>
                <c:pt idx="53899">
                  <c:v>-0.322965</c:v>
                </c:pt>
                <c:pt idx="53900">
                  <c:v>-0.322633</c:v>
                </c:pt>
                <c:pt idx="53901">
                  <c:v>-0.32221699999999998</c:v>
                </c:pt>
                <c:pt idx="53902">
                  <c:v>-0.32171100000000002</c:v>
                </c:pt>
                <c:pt idx="53903">
                  <c:v>-0.32111600000000001</c:v>
                </c:pt>
                <c:pt idx="53904">
                  <c:v>-0.32043199999999999</c:v>
                </c:pt>
                <c:pt idx="53905">
                  <c:v>-0.31966099999999997</c:v>
                </c:pt>
                <c:pt idx="53906">
                  <c:v>-0.318803</c:v>
                </c:pt>
                <c:pt idx="53907">
                  <c:v>-0.31785999999999998</c:v>
                </c:pt>
                <c:pt idx="53908">
                  <c:v>-0.316826</c:v>
                </c:pt>
                <c:pt idx="53909">
                  <c:v>-0.31569700000000001</c:v>
                </c:pt>
                <c:pt idx="53910">
                  <c:v>-0.314473</c:v>
                </c:pt>
                <c:pt idx="53911">
                  <c:v>-0.31316100000000002</c:v>
                </c:pt>
                <c:pt idx="53912">
                  <c:v>-0.31177100000000002</c:v>
                </c:pt>
                <c:pt idx="53913">
                  <c:v>-0.310307</c:v>
                </c:pt>
                <c:pt idx="53914">
                  <c:v>-0.30876999999999999</c:v>
                </c:pt>
                <c:pt idx="53915">
                  <c:v>-0.30715599999999998</c:v>
                </c:pt>
                <c:pt idx="53916">
                  <c:v>-0.30546499999999999</c:v>
                </c:pt>
                <c:pt idx="53917">
                  <c:v>-0.30369600000000002</c:v>
                </c:pt>
                <c:pt idx="53918">
                  <c:v>-0.30184499999999997</c:v>
                </c:pt>
                <c:pt idx="53919">
                  <c:v>-0.29991299999999999</c:v>
                </c:pt>
                <c:pt idx="53920">
                  <c:v>-0.29790299999999997</c:v>
                </c:pt>
                <c:pt idx="53921">
                  <c:v>-0.295821</c:v>
                </c:pt>
                <c:pt idx="53922">
                  <c:v>-0.29367199999999999</c:v>
                </c:pt>
                <c:pt idx="53923">
                  <c:v>-0.29145900000000002</c:v>
                </c:pt>
                <c:pt idx="53924">
                  <c:v>-0.28917999999999999</c:v>
                </c:pt>
                <c:pt idx="53925">
                  <c:v>-0.28683799999999998</c:v>
                </c:pt>
                <c:pt idx="53926">
                  <c:v>-0.284437</c:v>
                </c:pt>
                <c:pt idx="53927">
                  <c:v>-0.28197699999999998</c:v>
                </c:pt>
                <c:pt idx="53928">
                  <c:v>-0.27943200000000001</c:v>
                </c:pt>
                <c:pt idx="53929">
                  <c:v>-0.27678999999999998</c:v>
                </c:pt>
                <c:pt idx="53930">
                  <c:v>-0.27407700000000002</c:v>
                </c:pt>
                <c:pt idx="53931">
                  <c:v>-0.27130300000000002</c:v>
                </c:pt>
                <c:pt idx="53932">
                  <c:v>-0.268455</c:v>
                </c:pt>
                <c:pt idx="53933">
                  <c:v>-0.26553300000000002</c:v>
                </c:pt>
                <c:pt idx="53934">
                  <c:v>-0.262544</c:v>
                </c:pt>
                <c:pt idx="53935">
                  <c:v>-0.25949</c:v>
                </c:pt>
                <c:pt idx="53936">
                  <c:v>-0.25637199999999999</c:v>
                </c:pt>
                <c:pt idx="53937">
                  <c:v>-0.253189</c:v>
                </c:pt>
                <c:pt idx="53938">
                  <c:v>-0.249941</c:v>
                </c:pt>
                <c:pt idx="53939">
                  <c:v>-0.24662600000000001</c:v>
                </c:pt>
                <c:pt idx="53940">
                  <c:v>-0.24324499999999999</c:v>
                </c:pt>
                <c:pt idx="53941">
                  <c:v>-0.23980399999999999</c:v>
                </c:pt>
                <c:pt idx="53942">
                  <c:v>-0.23630799999999999</c:v>
                </c:pt>
                <c:pt idx="53943">
                  <c:v>-0.23275999999999999</c:v>
                </c:pt>
                <c:pt idx="53944">
                  <c:v>-0.22916500000000001</c:v>
                </c:pt>
                <c:pt idx="53945">
                  <c:v>-0.225525</c:v>
                </c:pt>
                <c:pt idx="53946">
                  <c:v>-0.22184200000000001</c:v>
                </c:pt>
                <c:pt idx="53947">
                  <c:v>-0.21812100000000001</c:v>
                </c:pt>
                <c:pt idx="53948">
                  <c:v>-0.214364</c:v>
                </c:pt>
                <c:pt idx="53949">
                  <c:v>-0.21057200000000001</c:v>
                </c:pt>
                <c:pt idx="53950">
                  <c:v>-0.20674400000000001</c:v>
                </c:pt>
                <c:pt idx="53951">
                  <c:v>-0.20288100000000001</c:v>
                </c:pt>
                <c:pt idx="53952">
                  <c:v>-0.198989</c:v>
                </c:pt>
                <c:pt idx="53953">
                  <c:v>-0.19506799999999999</c:v>
                </c:pt>
                <c:pt idx="53954">
                  <c:v>-0.19112000000000001</c:v>
                </c:pt>
                <c:pt idx="53955">
                  <c:v>-0.187143</c:v>
                </c:pt>
                <c:pt idx="53956">
                  <c:v>-0.183139</c:v>
                </c:pt>
                <c:pt idx="53957">
                  <c:v>-0.17910999999999999</c:v>
                </c:pt>
                <c:pt idx="53958">
                  <c:v>-0.17505799999999999</c:v>
                </c:pt>
                <c:pt idx="53959">
                  <c:v>-0.17096700000000001</c:v>
                </c:pt>
                <c:pt idx="53960">
                  <c:v>-0.166823</c:v>
                </c:pt>
                <c:pt idx="53961">
                  <c:v>-0.16264500000000001</c:v>
                </c:pt>
                <c:pt idx="53962">
                  <c:v>-0.15845100000000001</c:v>
                </c:pt>
                <c:pt idx="53963">
                  <c:v>-0.15423200000000001</c:v>
                </c:pt>
                <c:pt idx="53964">
                  <c:v>-0.14998600000000001</c:v>
                </c:pt>
                <c:pt idx="53965">
                  <c:v>-0.14572399999999999</c:v>
                </c:pt>
                <c:pt idx="53966">
                  <c:v>-0.141453</c:v>
                </c:pt>
                <c:pt idx="53967">
                  <c:v>-0.13717399999999999</c:v>
                </c:pt>
                <c:pt idx="53968">
                  <c:v>-0.13288800000000001</c:v>
                </c:pt>
                <c:pt idx="53969">
                  <c:v>-0.12859499999999999</c:v>
                </c:pt>
                <c:pt idx="53970">
                  <c:v>-0.124297</c:v>
                </c:pt>
                <c:pt idx="53971">
                  <c:v>-0.11999799999999999</c:v>
                </c:pt>
                <c:pt idx="53972">
                  <c:v>-0.1157</c:v>
                </c:pt>
                <c:pt idx="53973">
                  <c:v>-0.111405</c:v>
                </c:pt>
                <c:pt idx="53974">
                  <c:v>-0.107116</c:v>
                </c:pt>
                <c:pt idx="53975">
                  <c:v>-0.102835</c:v>
                </c:pt>
                <c:pt idx="53976">
                  <c:v>-9.8568699999999995E-2</c:v>
                </c:pt>
                <c:pt idx="53977">
                  <c:v>-9.4318899999999997E-2</c:v>
                </c:pt>
                <c:pt idx="53978">
                  <c:v>-9.0088500000000002E-2</c:v>
                </c:pt>
                <c:pt idx="53979">
                  <c:v>-8.5880100000000001E-2</c:v>
                </c:pt>
                <c:pt idx="53980">
                  <c:v>-8.1695199999999996E-2</c:v>
                </c:pt>
                <c:pt idx="53981">
                  <c:v>-7.7535900000000005E-2</c:v>
                </c:pt>
                <c:pt idx="53982">
                  <c:v>-7.34041E-2</c:v>
                </c:pt>
                <c:pt idx="53983">
                  <c:v>-6.93024E-2</c:v>
                </c:pt>
                <c:pt idx="53984">
                  <c:v>-6.5233299999999994E-2</c:v>
                </c:pt>
                <c:pt idx="53985">
                  <c:v>-6.1199099999999999E-2</c:v>
                </c:pt>
                <c:pt idx="53986">
                  <c:v>-5.7202500000000003E-2</c:v>
                </c:pt>
                <c:pt idx="53987">
                  <c:v>-5.3245399999999998E-2</c:v>
                </c:pt>
                <c:pt idx="53988">
                  <c:v>-4.9327999999999997E-2</c:v>
                </c:pt>
                <c:pt idx="53989">
                  <c:v>-4.5451199999999997E-2</c:v>
                </c:pt>
                <c:pt idx="53990">
                  <c:v>-4.1617500000000002E-2</c:v>
                </c:pt>
                <c:pt idx="53991">
                  <c:v>-3.7829700000000001E-2</c:v>
                </c:pt>
                <c:pt idx="53992">
                  <c:v>-3.4091200000000002E-2</c:v>
                </c:pt>
                <c:pt idx="53993">
                  <c:v>-3.0406099999999998E-2</c:v>
                </c:pt>
                <c:pt idx="53994">
                  <c:v>-2.6776500000000002E-2</c:v>
                </c:pt>
                <c:pt idx="53995">
                  <c:v>-2.32032E-2</c:v>
                </c:pt>
                <c:pt idx="53996">
                  <c:v>-1.9687900000000001E-2</c:v>
                </c:pt>
                <c:pt idx="53997">
                  <c:v>-1.6233000000000001E-2</c:v>
                </c:pt>
                <c:pt idx="53998">
                  <c:v>-1.28413E-2</c:v>
                </c:pt>
                <c:pt idx="53999" formatCode="0.00E+00">
                  <c:v>-9.5154799999999998E-3</c:v>
                </c:pt>
                <c:pt idx="54000" formatCode="0.00E+00">
                  <c:v>-6.2587800000000002E-3</c:v>
                </c:pt>
                <c:pt idx="54001" formatCode="0.00E+00">
                  <c:v>-3.0734600000000001E-3</c:v>
                </c:pt>
                <c:pt idx="54002" formatCode="0.00E+00">
                  <c:v>4.09689E-5</c:v>
                </c:pt>
                <c:pt idx="54003" formatCode="0.00E+00">
                  <c:v>3.0848500000000001E-3</c:v>
                </c:pt>
                <c:pt idx="54004" formatCode="0.00E+00">
                  <c:v>6.0554299999999997E-3</c:v>
                </c:pt>
                <c:pt idx="54005" formatCode="0.00E+00">
                  <c:v>8.9484300000000003E-3</c:v>
                </c:pt>
                <c:pt idx="54006">
                  <c:v>1.17603E-2</c:v>
                </c:pt>
                <c:pt idx="54007">
                  <c:v>1.44885E-2</c:v>
                </c:pt>
                <c:pt idx="54008">
                  <c:v>1.7131799999999999E-2</c:v>
                </c:pt>
                <c:pt idx="54009">
                  <c:v>1.9691E-2</c:v>
                </c:pt>
                <c:pt idx="54010">
                  <c:v>2.21662E-2</c:v>
                </c:pt>
                <c:pt idx="54011">
                  <c:v>2.4555899999999999E-2</c:v>
                </c:pt>
                <c:pt idx="54012">
                  <c:v>2.68569E-2</c:v>
                </c:pt>
                <c:pt idx="54013">
                  <c:v>2.9065500000000001E-2</c:v>
                </c:pt>
                <c:pt idx="54014">
                  <c:v>3.1177900000000001E-2</c:v>
                </c:pt>
                <c:pt idx="54015">
                  <c:v>3.31913E-2</c:v>
                </c:pt>
                <c:pt idx="54016">
                  <c:v>3.5102599999999998E-2</c:v>
                </c:pt>
                <c:pt idx="54017">
                  <c:v>3.6909400000000002E-2</c:v>
                </c:pt>
                <c:pt idx="54018">
                  <c:v>3.8612E-2</c:v>
                </c:pt>
                <c:pt idx="54019">
                  <c:v>4.02111E-2</c:v>
                </c:pt>
                <c:pt idx="54020">
                  <c:v>4.1705300000000001E-2</c:v>
                </c:pt>
                <c:pt idx="54021">
                  <c:v>4.3093300000000001E-2</c:v>
                </c:pt>
                <c:pt idx="54022">
                  <c:v>4.4374799999999999E-2</c:v>
                </c:pt>
                <c:pt idx="54023">
                  <c:v>4.5548600000000002E-2</c:v>
                </c:pt>
                <c:pt idx="54024">
                  <c:v>4.6612099999999997E-2</c:v>
                </c:pt>
                <c:pt idx="54025">
                  <c:v>4.7564099999999998E-2</c:v>
                </c:pt>
                <c:pt idx="54026">
                  <c:v>4.8404799999999998E-2</c:v>
                </c:pt>
                <c:pt idx="54027">
                  <c:v>4.9134900000000002E-2</c:v>
                </c:pt>
                <c:pt idx="54028">
                  <c:v>4.9753800000000001E-2</c:v>
                </c:pt>
                <c:pt idx="54029">
                  <c:v>5.0260600000000002E-2</c:v>
                </c:pt>
                <c:pt idx="54030">
                  <c:v>5.0653900000000002E-2</c:v>
                </c:pt>
                <c:pt idx="54031">
                  <c:v>5.09323E-2</c:v>
                </c:pt>
                <c:pt idx="54032">
                  <c:v>5.1094500000000001E-2</c:v>
                </c:pt>
                <c:pt idx="54033">
                  <c:v>5.1141300000000001E-2</c:v>
                </c:pt>
                <c:pt idx="54034">
                  <c:v>5.1075700000000002E-2</c:v>
                </c:pt>
                <c:pt idx="54035">
                  <c:v>5.0898499999999999E-2</c:v>
                </c:pt>
                <c:pt idx="54036">
                  <c:v>5.0607399999999997E-2</c:v>
                </c:pt>
                <c:pt idx="54037">
                  <c:v>5.0199500000000001E-2</c:v>
                </c:pt>
                <c:pt idx="54038">
                  <c:v>4.96727E-2</c:v>
                </c:pt>
                <c:pt idx="54039">
                  <c:v>4.9027399999999999E-2</c:v>
                </c:pt>
                <c:pt idx="54040">
                  <c:v>4.8266299999999998E-2</c:v>
                </c:pt>
                <c:pt idx="54041">
                  <c:v>4.7391599999999999E-2</c:v>
                </c:pt>
                <c:pt idx="54042">
                  <c:v>4.6404300000000002E-2</c:v>
                </c:pt>
                <c:pt idx="54043">
                  <c:v>4.5305400000000003E-2</c:v>
                </c:pt>
                <c:pt idx="54044">
                  <c:v>4.4095700000000002E-2</c:v>
                </c:pt>
                <c:pt idx="54045">
                  <c:v>4.2775300000000002E-2</c:v>
                </c:pt>
                <c:pt idx="54046">
                  <c:v>4.1344400000000003E-2</c:v>
                </c:pt>
                <c:pt idx="54047">
                  <c:v>3.9802499999999998E-2</c:v>
                </c:pt>
                <c:pt idx="54048">
                  <c:v>3.8150000000000003E-2</c:v>
                </c:pt>
                <c:pt idx="54049">
                  <c:v>3.6388999999999998E-2</c:v>
                </c:pt>
                <c:pt idx="54050">
                  <c:v>3.45221E-2</c:v>
                </c:pt>
                <c:pt idx="54051">
                  <c:v>3.2551299999999998E-2</c:v>
                </c:pt>
                <c:pt idx="54052">
                  <c:v>3.0478600000000002E-2</c:v>
                </c:pt>
                <c:pt idx="54053">
                  <c:v>2.8307700000000002E-2</c:v>
                </c:pt>
                <c:pt idx="54054">
                  <c:v>2.6041499999999999E-2</c:v>
                </c:pt>
                <c:pt idx="54055">
                  <c:v>2.3681500000000001E-2</c:v>
                </c:pt>
                <c:pt idx="54056">
                  <c:v>2.1228500000000001E-2</c:v>
                </c:pt>
                <c:pt idx="54057">
                  <c:v>1.86838E-2</c:v>
                </c:pt>
                <c:pt idx="54058">
                  <c:v>1.6048799999999998E-2</c:v>
                </c:pt>
                <c:pt idx="54059">
                  <c:v>1.33261E-2</c:v>
                </c:pt>
                <c:pt idx="54060">
                  <c:v>1.05177E-2</c:v>
                </c:pt>
                <c:pt idx="54061" formatCode="0.00E+00">
                  <c:v>7.6255300000000002E-3</c:v>
                </c:pt>
                <c:pt idx="54062" formatCode="0.00E+00">
                  <c:v>4.6519400000000002E-3</c:v>
                </c:pt>
                <c:pt idx="54063" formatCode="0.00E+00">
                  <c:v>1.6002900000000001E-3</c:v>
                </c:pt>
                <c:pt idx="54064" formatCode="0.00E+00">
                  <c:v>-1.52579E-3</c:v>
                </c:pt>
                <c:pt idx="54065" formatCode="0.00E+00">
                  <c:v>-4.72325E-3</c:v>
                </c:pt>
                <c:pt idx="54066" formatCode="0.00E+00">
                  <c:v>-7.9895699999999997E-3</c:v>
                </c:pt>
                <c:pt idx="54067">
                  <c:v>-1.1322199999999999E-2</c:v>
                </c:pt>
                <c:pt idx="54068">
                  <c:v>-1.4718E-2</c:v>
                </c:pt>
                <c:pt idx="54069">
                  <c:v>-1.8173600000000002E-2</c:v>
                </c:pt>
                <c:pt idx="54070">
                  <c:v>-2.16849E-2</c:v>
                </c:pt>
                <c:pt idx="54071">
                  <c:v>-2.5247599999999999E-2</c:v>
                </c:pt>
                <c:pt idx="54072">
                  <c:v>-2.88583E-2</c:v>
                </c:pt>
                <c:pt idx="54073">
                  <c:v>-3.2513300000000002E-2</c:v>
                </c:pt>
                <c:pt idx="54074">
                  <c:v>-3.6208600000000001E-2</c:v>
                </c:pt>
                <c:pt idx="54075">
                  <c:v>-3.9939799999999998E-2</c:v>
                </c:pt>
                <c:pt idx="54076">
                  <c:v>-4.3702699999999997E-2</c:v>
                </c:pt>
                <c:pt idx="54077">
                  <c:v>-4.7493300000000002E-2</c:v>
                </c:pt>
                <c:pt idx="54078">
                  <c:v>-5.1307199999999997E-2</c:v>
                </c:pt>
                <c:pt idx="54079">
                  <c:v>-5.5141099999999998E-2</c:v>
                </c:pt>
                <c:pt idx="54080">
                  <c:v>-5.8990800000000003E-2</c:v>
                </c:pt>
                <c:pt idx="54081">
                  <c:v>-6.2852000000000005E-2</c:v>
                </c:pt>
                <c:pt idx="54082">
                  <c:v>-6.6719500000000001E-2</c:v>
                </c:pt>
                <c:pt idx="54083">
                  <c:v>-7.0588300000000007E-2</c:v>
                </c:pt>
                <c:pt idx="54084">
                  <c:v>-7.4454199999999998E-2</c:v>
                </c:pt>
                <c:pt idx="54085">
                  <c:v>-7.8313999999999995E-2</c:v>
                </c:pt>
                <c:pt idx="54086">
                  <c:v>-8.2164699999999993E-2</c:v>
                </c:pt>
                <c:pt idx="54087">
                  <c:v>-8.6002899999999993E-2</c:v>
                </c:pt>
                <c:pt idx="54088">
                  <c:v>-8.9824799999999996E-2</c:v>
                </c:pt>
                <c:pt idx="54089">
                  <c:v>-9.3626600000000004E-2</c:v>
                </c:pt>
                <c:pt idx="54090">
                  <c:v>-9.7404099999999993E-2</c:v>
                </c:pt>
                <c:pt idx="54091">
                  <c:v>-0.10115300000000001</c:v>
                </c:pt>
                <c:pt idx="54092">
                  <c:v>-0.10487100000000001</c:v>
                </c:pt>
                <c:pt idx="54093">
                  <c:v>-0.108553</c:v>
                </c:pt>
                <c:pt idx="54094">
                  <c:v>-0.112196</c:v>
                </c:pt>
                <c:pt idx="54095">
                  <c:v>-0.11579399999999999</c:v>
                </c:pt>
                <c:pt idx="54096">
                  <c:v>-0.119342</c:v>
                </c:pt>
                <c:pt idx="54097">
                  <c:v>-0.122838</c:v>
                </c:pt>
                <c:pt idx="54098">
                  <c:v>-0.126278</c:v>
                </c:pt>
                <c:pt idx="54099">
                  <c:v>-0.129658</c:v>
                </c:pt>
                <c:pt idx="54100">
                  <c:v>-0.13297400000000001</c:v>
                </c:pt>
                <c:pt idx="54101">
                  <c:v>-0.13622100000000001</c:v>
                </c:pt>
                <c:pt idx="54102">
                  <c:v>-0.13939699999999999</c:v>
                </c:pt>
                <c:pt idx="54103">
                  <c:v>-0.14249700000000001</c:v>
                </c:pt>
                <c:pt idx="54104">
                  <c:v>-0.14551800000000001</c:v>
                </c:pt>
                <c:pt idx="54105">
                  <c:v>-0.148456</c:v>
                </c:pt>
                <c:pt idx="54106">
                  <c:v>-0.151307</c:v>
                </c:pt>
                <c:pt idx="54107">
                  <c:v>-0.15406700000000001</c:v>
                </c:pt>
                <c:pt idx="54108">
                  <c:v>-0.15673400000000001</c:v>
                </c:pt>
                <c:pt idx="54109">
                  <c:v>-0.159302</c:v>
                </c:pt>
                <c:pt idx="54110">
                  <c:v>-0.161771</c:v>
                </c:pt>
                <c:pt idx="54111">
                  <c:v>-0.164136</c:v>
                </c:pt>
                <c:pt idx="54112">
                  <c:v>-0.16639499999999999</c:v>
                </c:pt>
                <c:pt idx="54113">
                  <c:v>-0.168544</c:v>
                </c:pt>
                <c:pt idx="54114">
                  <c:v>-0.17057900000000001</c:v>
                </c:pt>
                <c:pt idx="54115">
                  <c:v>-0.17249800000000001</c:v>
                </c:pt>
                <c:pt idx="54116">
                  <c:v>-0.17429800000000001</c:v>
                </c:pt>
                <c:pt idx="54117">
                  <c:v>-0.175979</c:v>
                </c:pt>
                <c:pt idx="54118">
                  <c:v>-0.177538</c:v>
                </c:pt>
                <c:pt idx="54119">
                  <c:v>-0.17897299999999999</c:v>
                </c:pt>
                <c:pt idx="54120">
                  <c:v>-0.180283</c:v>
                </c:pt>
                <c:pt idx="54121">
                  <c:v>-0.18146599999999999</c:v>
                </c:pt>
                <c:pt idx="54122">
                  <c:v>-0.18252099999999999</c:v>
                </c:pt>
                <c:pt idx="54123">
                  <c:v>-0.183445</c:v>
                </c:pt>
                <c:pt idx="54124">
                  <c:v>-0.18423700000000001</c:v>
                </c:pt>
                <c:pt idx="54125">
                  <c:v>-0.18489700000000001</c:v>
                </c:pt>
                <c:pt idx="54126">
                  <c:v>-0.185421</c:v>
                </c:pt>
                <c:pt idx="54127">
                  <c:v>-0.185809</c:v>
                </c:pt>
                <c:pt idx="54128">
                  <c:v>-0.186059</c:v>
                </c:pt>
                <c:pt idx="54129">
                  <c:v>-0.18617</c:v>
                </c:pt>
                <c:pt idx="54130">
                  <c:v>-0.186143</c:v>
                </c:pt>
                <c:pt idx="54131">
                  <c:v>-0.185974</c:v>
                </c:pt>
                <c:pt idx="54132">
                  <c:v>-0.185665</c:v>
                </c:pt>
                <c:pt idx="54133">
                  <c:v>-0.18521399999999999</c:v>
                </c:pt>
                <c:pt idx="54134">
                  <c:v>-0.18462200000000001</c:v>
                </c:pt>
                <c:pt idx="54135">
                  <c:v>-0.18388699999999999</c:v>
                </c:pt>
                <c:pt idx="54136">
                  <c:v>-0.18301100000000001</c:v>
                </c:pt>
                <c:pt idx="54137">
                  <c:v>-0.18199299999999999</c:v>
                </c:pt>
                <c:pt idx="54138">
                  <c:v>-0.18083399999999999</c:v>
                </c:pt>
                <c:pt idx="54139">
                  <c:v>-0.179534</c:v>
                </c:pt>
                <c:pt idx="54140">
                  <c:v>-0.178095</c:v>
                </c:pt>
                <c:pt idx="54141">
                  <c:v>-0.17651800000000001</c:v>
                </c:pt>
                <c:pt idx="54142">
                  <c:v>-0.17480200000000001</c:v>
                </c:pt>
                <c:pt idx="54143">
                  <c:v>-0.17294699999999999</c:v>
                </c:pt>
                <c:pt idx="54144">
                  <c:v>-0.170956</c:v>
                </c:pt>
                <c:pt idx="54145">
                  <c:v>-0.16882800000000001</c:v>
                </c:pt>
                <c:pt idx="54146">
                  <c:v>-0.16656499999999999</c:v>
                </c:pt>
                <c:pt idx="54147">
                  <c:v>-0.16416900000000001</c:v>
                </c:pt>
                <c:pt idx="54148">
                  <c:v>-0.16164100000000001</c:v>
                </c:pt>
                <c:pt idx="54149">
                  <c:v>-0.15898499999999999</c:v>
                </c:pt>
                <c:pt idx="54150">
                  <c:v>-0.15620100000000001</c:v>
                </c:pt>
                <c:pt idx="54151">
                  <c:v>-0.15329300000000001</c:v>
                </c:pt>
                <c:pt idx="54152">
                  <c:v>-0.15026200000000001</c:v>
                </c:pt>
                <c:pt idx="54153">
                  <c:v>-0.14711099999999999</c:v>
                </c:pt>
                <c:pt idx="54154">
                  <c:v>-0.143842</c:v>
                </c:pt>
                <c:pt idx="54155">
                  <c:v>-0.140457</c:v>
                </c:pt>
                <c:pt idx="54156">
                  <c:v>-0.13696</c:v>
                </c:pt>
                <c:pt idx="54157">
                  <c:v>-0.133352</c:v>
                </c:pt>
                <c:pt idx="54158">
                  <c:v>-0.129636</c:v>
                </c:pt>
                <c:pt idx="54159">
                  <c:v>-0.12581600000000001</c:v>
                </c:pt>
                <c:pt idx="54160">
                  <c:v>-0.121895</c:v>
                </c:pt>
                <c:pt idx="54161">
                  <c:v>-0.11787599999999999</c:v>
                </c:pt>
                <c:pt idx="54162">
                  <c:v>-0.113763</c:v>
                </c:pt>
                <c:pt idx="54163">
                  <c:v>-0.109558</c:v>
                </c:pt>
                <c:pt idx="54164">
                  <c:v>-0.105265</c:v>
                </c:pt>
                <c:pt idx="54165">
                  <c:v>-0.10088800000000001</c:v>
                </c:pt>
                <c:pt idx="54166">
                  <c:v>-9.6429699999999993E-2</c:v>
                </c:pt>
                <c:pt idx="54167">
                  <c:v>-9.1893900000000001E-2</c:v>
                </c:pt>
                <c:pt idx="54168">
                  <c:v>-8.7284799999999996E-2</c:v>
                </c:pt>
                <c:pt idx="54169">
                  <c:v>-8.2606200000000005E-2</c:v>
                </c:pt>
                <c:pt idx="54170">
                  <c:v>-7.7862000000000001E-2</c:v>
                </c:pt>
                <c:pt idx="54171">
                  <c:v>-7.3056399999999994E-2</c:v>
                </c:pt>
                <c:pt idx="54172">
                  <c:v>-6.8194099999999994E-2</c:v>
                </c:pt>
                <c:pt idx="54173">
                  <c:v>-6.3279299999999997E-2</c:v>
                </c:pt>
                <c:pt idx="54174">
                  <c:v>-5.8315400000000003E-2</c:v>
                </c:pt>
                <c:pt idx="54175">
                  <c:v>-5.3305900000000003E-2</c:v>
                </c:pt>
                <c:pt idx="54176">
                  <c:v>-4.8254600000000002E-2</c:v>
                </c:pt>
                <c:pt idx="54177">
                  <c:v>-4.3165500000000002E-2</c:v>
                </c:pt>
                <c:pt idx="54178">
                  <c:v>-3.8042399999999997E-2</c:v>
                </c:pt>
                <c:pt idx="54179">
                  <c:v>-3.2889300000000003E-2</c:v>
                </c:pt>
                <c:pt idx="54180">
                  <c:v>-2.77104E-2</c:v>
                </c:pt>
                <c:pt idx="54181">
                  <c:v>-2.2510499999999999E-2</c:v>
                </c:pt>
                <c:pt idx="54182">
                  <c:v>-1.72941E-2</c:v>
                </c:pt>
                <c:pt idx="54183">
                  <c:v>-1.20655E-2</c:v>
                </c:pt>
                <c:pt idx="54184" formatCode="0.00E+00">
                  <c:v>-6.8289500000000003E-3</c:v>
                </c:pt>
                <c:pt idx="54185" formatCode="0.00E+00">
                  <c:v>-1.5881199999999999E-3</c:v>
                </c:pt>
                <c:pt idx="54186" formatCode="0.00E+00">
                  <c:v>3.6529700000000002E-3</c:v>
                </c:pt>
                <c:pt idx="54187" formatCode="0.00E+00">
                  <c:v>8.8899400000000007E-3</c:v>
                </c:pt>
                <c:pt idx="54188">
                  <c:v>1.41181E-2</c:v>
                </c:pt>
                <c:pt idx="54189">
                  <c:v>1.9332999999999999E-2</c:v>
                </c:pt>
                <c:pt idx="54190">
                  <c:v>2.453E-2</c:v>
                </c:pt>
                <c:pt idx="54191">
                  <c:v>2.9704999999999999E-2</c:v>
                </c:pt>
                <c:pt idx="54192">
                  <c:v>3.4854200000000002E-2</c:v>
                </c:pt>
                <c:pt idx="54193">
                  <c:v>3.9973799999999997E-2</c:v>
                </c:pt>
                <c:pt idx="54194">
                  <c:v>4.5060500000000003E-2</c:v>
                </c:pt>
                <c:pt idx="54195">
                  <c:v>5.0110200000000001E-2</c:v>
                </c:pt>
                <c:pt idx="54196">
                  <c:v>5.5118899999999998E-2</c:v>
                </c:pt>
                <c:pt idx="54197">
                  <c:v>6.00826E-2</c:v>
                </c:pt>
                <c:pt idx="54198">
                  <c:v>6.4997299999999994E-2</c:v>
                </c:pt>
                <c:pt idx="54199">
                  <c:v>6.9858500000000004E-2</c:v>
                </c:pt>
                <c:pt idx="54200">
                  <c:v>7.46618E-2</c:v>
                </c:pt>
                <c:pt idx="54201">
                  <c:v>7.9403199999999993E-2</c:v>
                </c:pt>
                <c:pt idx="54202">
                  <c:v>8.4079500000000001E-2</c:v>
                </c:pt>
                <c:pt idx="54203">
                  <c:v>8.8686799999999996E-2</c:v>
                </c:pt>
                <c:pt idx="54204">
                  <c:v>9.3221600000000002E-2</c:v>
                </c:pt>
                <c:pt idx="54205">
                  <c:v>9.7680600000000006E-2</c:v>
                </c:pt>
                <c:pt idx="54206">
                  <c:v>0.102061</c:v>
                </c:pt>
                <c:pt idx="54207">
                  <c:v>0.106359</c:v>
                </c:pt>
                <c:pt idx="54208">
                  <c:v>0.110572</c:v>
                </c:pt>
                <c:pt idx="54209">
                  <c:v>0.114699</c:v>
                </c:pt>
                <c:pt idx="54210">
                  <c:v>0.118737</c:v>
                </c:pt>
                <c:pt idx="54211">
                  <c:v>0.122683</c:v>
                </c:pt>
                <c:pt idx="54212">
                  <c:v>0.12653500000000001</c:v>
                </c:pt>
                <c:pt idx="54213">
                  <c:v>0.13028899999999999</c:v>
                </c:pt>
                <c:pt idx="54214">
                  <c:v>0.13394</c:v>
                </c:pt>
                <c:pt idx="54215">
                  <c:v>0.137486</c:v>
                </c:pt>
                <c:pt idx="54216">
                  <c:v>0.14092499999999999</c:v>
                </c:pt>
                <c:pt idx="54217">
                  <c:v>0.144256</c:v>
                </c:pt>
                <c:pt idx="54218">
                  <c:v>0.147477</c:v>
                </c:pt>
                <c:pt idx="54219">
                  <c:v>0.150584</c:v>
                </c:pt>
                <c:pt idx="54220">
                  <c:v>0.15357899999999999</c:v>
                </c:pt>
                <c:pt idx="54221">
                  <c:v>0.15645700000000001</c:v>
                </c:pt>
                <c:pt idx="54222">
                  <c:v>0.159219</c:v>
                </c:pt>
                <c:pt idx="54223">
                  <c:v>0.16186300000000001</c:v>
                </c:pt>
                <c:pt idx="54224">
                  <c:v>0.164386</c:v>
                </c:pt>
                <c:pt idx="54225">
                  <c:v>0.16678899999999999</c:v>
                </c:pt>
                <c:pt idx="54226">
                  <c:v>0.169069</c:v>
                </c:pt>
                <c:pt idx="54227">
                  <c:v>0.17122499999999999</c:v>
                </c:pt>
                <c:pt idx="54228">
                  <c:v>0.17325599999999999</c:v>
                </c:pt>
                <c:pt idx="54229">
                  <c:v>0.17516200000000001</c:v>
                </c:pt>
                <c:pt idx="54230">
                  <c:v>0.17694199999999999</c:v>
                </c:pt>
                <c:pt idx="54231">
                  <c:v>0.17859700000000001</c:v>
                </c:pt>
                <c:pt idx="54232">
                  <c:v>0.18012500000000001</c:v>
                </c:pt>
                <c:pt idx="54233">
                  <c:v>0.18152799999999999</c:v>
                </c:pt>
                <c:pt idx="54234">
                  <c:v>0.18280399999999999</c:v>
                </c:pt>
                <c:pt idx="54235">
                  <c:v>0.18395400000000001</c:v>
                </c:pt>
                <c:pt idx="54236">
                  <c:v>0.184978</c:v>
                </c:pt>
                <c:pt idx="54237">
                  <c:v>0.18587699999999999</c:v>
                </c:pt>
                <c:pt idx="54238">
                  <c:v>0.18665000000000001</c:v>
                </c:pt>
                <c:pt idx="54239">
                  <c:v>0.18729699999999999</c:v>
                </c:pt>
                <c:pt idx="54240">
                  <c:v>0.18781800000000001</c:v>
                </c:pt>
                <c:pt idx="54241">
                  <c:v>0.18821399999999999</c:v>
                </c:pt>
                <c:pt idx="54242">
                  <c:v>0.18848599999999999</c:v>
                </c:pt>
                <c:pt idx="54243">
                  <c:v>0.188634</c:v>
                </c:pt>
                <c:pt idx="54244">
                  <c:v>0.18865899999999999</c:v>
                </c:pt>
                <c:pt idx="54245">
                  <c:v>0.18856500000000001</c:v>
                </c:pt>
                <c:pt idx="54246">
                  <c:v>0.18835199999999999</c:v>
                </c:pt>
                <c:pt idx="54247">
                  <c:v>0.18802199999999999</c:v>
                </c:pt>
                <c:pt idx="54248">
                  <c:v>0.18757599999999999</c:v>
                </c:pt>
                <c:pt idx="54249">
                  <c:v>0.18701699999999999</c:v>
                </c:pt>
                <c:pt idx="54250">
                  <c:v>0.18634600000000001</c:v>
                </c:pt>
                <c:pt idx="54251">
                  <c:v>0.18556600000000001</c:v>
                </c:pt>
                <c:pt idx="54252">
                  <c:v>0.18467700000000001</c:v>
                </c:pt>
                <c:pt idx="54253">
                  <c:v>0.18368300000000001</c:v>
                </c:pt>
                <c:pt idx="54254">
                  <c:v>0.182583</c:v>
                </c:pt>
                <c:pt idx="54255">
                  <c:v>0.18138000000000001</c:v>
                </c:pt>
                <c:pt idx="54256">
                  <c:v>0.18007500000000001</c:v>
                </c:pt>
                <c:pt idx="54257">
                  <c:v>0.17866899999999999</c:v>
                </c:pt>
                <c:pt idx="54258">
                  <c:v>0.17716599999999999</c:v>
                </c:pt>
                <c:pt idx="54259">
                  <c:v>0.175569</c:v>
                </c:pt>
                <c:pt idx="54260">
                  <c:v>0.17388000000000001</c:v>
                </c:pt>
                <c:pt idx="54261">
                  <c:v>0.17210300000000001</c:v>
                </c:pt>
                <c:pt idx="54262">
                  <c:v>0.170241</c:v>
                </c:pt>
                <c:pt idx="54263">
                  <c:v>0.168296</c:v>
                </c:pt>
                <c:pt idx="54264">
                  <c:v>0.166269</c:v>
                </c:pt>
                <c:pt idx="54265">
                  <c:v>0.164163</c:v>
                </c:pt>
                <c:pt idx="54266">
                  <c:v>0.16198100000000001</c:v>
                </c:pt>
                <c:pt idx="54267">
                  <c:v>0.15972800000000001</c:v>
                </c:pt>
                <c:pt idx="54268">
                  <c:v>0.15740599999999999</c:v>
                </c:pt>
                <c:pt idx="54269">
                  <c:v>0.15501999999999999</c:v>
                </c:pt>
                <c:pt idx="54270">
                  <c:v>0.15257200000000001</c:v>
                </c:pt>
                <c:pt idx="54271">
                  <c:v>0.150065</c:v>
                </c:pt>
                <c:pt idx="54272">
                  <c:v>0.147503</c:v>
                </c:pt>
                <c:pt idx="54273">
                  <c:v>0.14488699999999999</c:v>
                </c:pt>
                <c:pt idx="54274">
                  <c:v>0.14221800000000001</c:v>
                </c:pt>
                <c:pt idx="54275">
                  <c:v>0.13950199999999999</c:v>
                </c:pt>
                <c:pt idx="54276">
                  <c:v>0.136739</c:v>
                </c:pt>
                <c:pt idx="54277">
                  <c:v>0.133935</c:v>
                </c:pt>
                <c:pt idx="54278">
                  <c:v>0.13109000000000001</c:v>
                </c:pt>
                <c:pt idx="54279">
                  <c:v>0.12820799999999999</c:v>
                </c:pt>
                <c:pt idx="54280">
                  <c:v>0.12529199999999999</c:v>
                </c:pt>
                <c:pt idx="54281">
                  <c:v>0.122346</c:v>
                </c:pt>
                <c:pt idx="54282">
                  <c:v>0.11937399999999999</c:v>
                </c:pt>
                <c:pt idx="54283">
                  <c:v>0.11638</c:v>
                </c:pt>
                <c:pt idx="54284">
                  <c:v>0.11336499999999999</c:v>
                </c:pt>
                <c:pt idx="54285">
                  <c:v>0.110333</c:v>
                </c:pt>
                <c:pt idx="54286">
                  <c:v>0.10728699999999999</c:v>
                </c:pt>
                <c:pt idx="54287">
                  <c:v>0.104231</c:v>
                </c:pt>
                <c:pt idx="54288">
                  <c:v>0.101169</c:v>
                </c:pt>
                <c:pt idx="54289">
                  <c:v>9.8102499999999995E-2</c:v>
                </c:pt>
                <c:pt idx="54290">
                  <c:v>9.5035400000000006E-2</c:v>
                </c:pt>
                <c:pt idx="54291">
                  <c:v>9.1969899999999993E-2</c:v>
                </c:pt>
                <c:pt idx="54292">
                  <c:v>8.8908600000000004E-2</c:v>
                </c:pt>
                <c:pt idx="54293">
                  <c:v>8.5853200000000005E-2</c:v>
                </c:pt>
                <c:pt idx="54294">
                  <c:v>8.2806000000000005E-2</c:v>
                </c:pt>
                <c:pt idx="54295">
                  <c:v>7.9769800000000002E-2</c:v>
                </c:pt>
                <c:pt idx="54296">
                  <c:v>7.6746999999999996E-2</c:v>
                </c:pt>
                <c:pt idx="54297">
                  <c:v>7.3739499999999999E-2</c:v>
                </c:pt>
                <c:pt idx="54298">
                  <c:v>7.0749599999999996E-2</c:v>
                </c:pt>
                <c:pt idx="54299">
                  <c:v>6.7780400000000005E-2</c:v>
                </c:pt>
                <c:pt idx="54300">
                  <c:v>6.4834699999999995E-2</c:v>
                </c:pt>
                <c:pt idx="54301">
                  <c:v>6.1915100000000001E-2</c:v>
                </c:pt>
                <c:pt idx="54302">
                  <c:v>5.9024300000000002E-2</c:v>
                </c:pt>
                <c:pt idx="54303">
                  <c:v>5.6164600000000002E-2</c:v>
                </c:pt>
                <c:pt idx="54304">
                  <c:v>5.3338099999999999E-2</c:v>
                </c:pt>
                <c:pt idx="54305">
                  <c:v>5.0547700000000001E-2</c:v>
                </c:pt>
                <c:pt idx="54306">
                  <c:v>4.7795799999999999E-2</c:v>
                </c:pt>
                <c:pt idx="54307">
                  <c:v>4.5083400000000003E-2</c:v>
                </c:pt>
                <c:pt idx="54308">
                  <c:v>4.2410400000000001E-2</c:v>
                </c:pt>
                <c:pt idx="54309">
                  <c:v>3.9778000000000001E-2</c:v>
                </c:pt>
                <c:pt idx="54310">
                  <c:v>3.7188800000000001E-2</c:v>
                </c:pt>
                <c:pt idx="54311">
                  <c:v>3.4646200000000002E-2</c:v>
                </c:pt>
                <c:pt idx="54312">
                  <c:v>3.2152600000000003E-2</c:v>
                </c:pt>
                <c:pt idx="54313">
                  <c:v>2.9709800000000001E-2</c:v>
                </c:pt>
                <c:pt idx="54314">
                  <c:v>2.7319099999999999E-2</c:v>
                </c:pt>
                <c:pt idx="54315">
                  <c:v>2.4981799999999998E-2</c:v>
                </c:pt>
                <c:pt idx="54316">
                  <c:v>2.2698800000000002E-2</c:v>
                </c:pt>
                <c:pt idx="54317">
                  <c:v>2.0471400000000001E-2</c:v>
                </c:pt>
                <c:pt idx="54318">
                  <c:v>1.8300500000000001E-2</c:v>
                </c:pt>
                <c:pt idx="54319">
                  <c:v>1.6187199999999999E-2</c:v>
                </c:pt>
                <c:pt idx="54320">
                  <c:v>1.41327E-2</c:v>
                </c:pt>
                <c:pt idx="54321">
                  <c:v>1.2138599999999999E-2</c:v>
                </c:pt>
                <c:pt idx="54322">
                  <c:v>1.0206700000000001E-2</c:v>
                </c:pt>
                <c:pt idx="54323" formatCode="0.00E+00">
                  <c:v>8.3379400000000003E-3</c:v>
                </c:pt>
                <c:pt idx="54324" formatCode="0.00E+00">
                  <c:v>6.5327900000000001E-3</c:v>
                </c:pt>
                <c:pt idx="54325" formatCode="0.00E+00">
                  <c:v>4.7917200000000002E-3</c:v>
                </c:pt>
                <c:pt idx="54326" formatCode="0.00E+00">
                  <c:v>3.1154500000000001E-3</c:v>
                </c:pt>
                <c:pt idx="54327" formatCode="0.00E+00">
                  <c:v>1.50432E-3</c:v>
                </c:pt>
                <c:pt idx="54328" formatCode="0.00E+00">
                  <c:v>-4.14759E-5</c:v>
                </c:pt>
                <c:pt idx="54329" formatCode="0.00E+00">
                  <c:v>-1.52118E-3</c:v>
                </c:pt>
                <c:pt idx="54330" formatCode="0.00E+00">
                  <c:v>-2.9337999999999999E-3</c:v>
                </c:pt>
                <c:pt idx="54331" formatCode="0.00E+00">
                  <c:v>-4.27926E-3</c:v>
                </c:pt>
                <c:pt idx="54332" formatCode="0.00E+00">
                  <c:v>-5.55808E-3</c:v>
                </c:pt>
                <c:pt idx="54333" formatCode="0.00E+00">
                  <c:v>-6.7701899999999997E-3</c:v>
                </c:pt>
                <c:pt idx="54334" formatCode="0.00E+00">
                  <c:v>-7.9151699999999992E-3</c:v>
                </c:pt>
                <c:pt idx="54335" formatCode="0.00E+00">
                  <c:v>-8.9929599999999995E-3</c:v>
                </c:pt>
                <c:pt idx="54336">
                  <c:v>-1.00035E-2</c:v>
                </c:pt>
                <c:pt idx="54337">
                  <c:v>-1.0946300000000001E-2</c:v>
                </c:pt>
                <c:pt idx="54338">
                  <c:v>-1.1821999999999999E-2</c:v>
                </c:pt>
                <c:pt idx="54339">
                  <c:v>-1.2631399999999999E-2</c:v>
                </c:pt>
                <c:pt idx="54340">
                  <c:v>-1.33749E-2</c:v>
                </c:pt>
                <c:pt idx="54341">
                  <c:v>-1.4051900000000001E-2</c:v>
                </c:pt>
                <c:pt idx="54342">
                  <c:v>-1.46623E-2</c:v>
                </c:pt>
                <c:pt idx="54343">
                  <c:v>-1.52064E-2</c:v>
                </c:pt>
                <c:pt idx="54344">
                  <c:v>-1.5684300000000002E-2</c:v>
                </c:pt>
                <c:pt idx="54345">
                  <c:v>-1.60958E-2</c:v>
                </c:pt>
                <c:pt idx="54346">
                  <c:v>-1.6440900000000001E-2</c:v>
                </c:pt>
                <c:pt idx="54347">
                  <c:v>-1.6720599999999999E-2</c:v>
                </c:pt>
                <c:pt idx="54348">
                  <c:v>-1.6936400000000001E-2</c:v>
                </c:pt>
                <c:pt idx="54349">
                  <c:v>-1.7089199999999999E-2</c:v>
                </c:pt>
                <c:pt idx="54350">
                  <c:v>-1.7179300000000002E-2</c:v>
                </c:pt>
                <c:pt idx="54351">
                  <c:v>-1.7207199999999999E-2</c:v>
                </c:pt>
                <c:pt idx="54352">
                  <c:v>-1.7173899999999999E-2</c:v>
                </c:pt>
                <c:pt idx="54353">
                  <c:v>-1.7080100000000001E-2</c:v>
                </c:pt>
                <c:pt idx="54354">
                  <c:v>-1.6926099999999999E-2</c:v>
                </c:pt>
                <c:pt idx="54355">
                  <c:v>-1.6711899999999998E-2</c:v>
                </c:pt>
                <c:pt idx="54356">
                  <c:v>-1.6438500000000002E-2</c:v>
                </c:pt>
                <c:pt idx="54357">
                  <c:v>-1.61069E-2</c:v>
                </c:pt>
                <c:pt idx="54358">
                  <c:v>-1.5718300000000001E-2</c:v>
                </c:pt>
                <c:pt idx="54359">
                  <c:v>-1.52733E-2</c:v>
                </c:pt>
                <c:pt idx="54360">
                  <c:v>-1.4772499999999999E-2</c:v>
                </c:pt>
                <c:pt idx="54361">
                  <c:v>-1.4216700000000001E-2</c:v>
                </c:pt>
                <c:pt idx="54362">
                  <c:v>-1.36071E-2</c:v>
                </c:pt>
                <c:pt idx="54363">
                  <c:v>-1.2945E-2</c:v>
                </c:pt>
                <c:pt idx="54364">
                  <c:v>-1.2231000000000001E-2</c:v>
                </c:pt>
                <c:pt idx="54365">
                  <c:v>-1.1464999999999999E-2</c:v>
                </c:pt>
                <c:pt idx="54366">
                  <c:v>-1.0647800000000001E-2</c:v>
                </c:pt>
                <c:pt idx="54367" formatCode="0.00E+00">
                  <c:v>-9.7809899999999998E-3</c:v>
                </c:pt>
                <c:pt idx="54368" formatCode="0.00E+00">
                  <c:v>-8.8663600000000002E-3</c:v>
                </c:pt>
                <c:pt idx="54369" formatCode="0.00E+00">
                  <c:v>-7.9050600000000002E-3</c:v>
                </c:pt>
                <c:pt idx="54370" formatCode="0.00E+00">
                  <c:v>-6.8982100000000001E-3</c:v>
                </c:pt>
                <c:pt idx="54371" formatCode="0.00E+00">
                  <c:v>-5.8469699999999999E-3</c:v>
                </c:pt>
                <c:pt idx="54372" formatCode="0.00E+00">
                  <c:v>-4.75247E-3</c:v>
                </c:pt>
                <c:pt idx="54373" formatCode="0.00E+00">
                  <c:v>-3.6155800000000002E-3</c:v>
                </c:pt>
                <c:pt idx="54374" formatCode="0.00E+00">
                  <c:v>-2.4367999999999998E-3</c:v>
                </c:pt>
                <c:pt idx="54375" formatCode="0.00E+00">
                  <c:v>-1.21656E-3</c:v>
                </c:pt>
                <c:pt idx="54376" formatCode="0.00E+00">
                  <c:v>4.4614999999999999E-5</c:v>
                </c:pt>
                <c:pt idx="54377" formatCode="0.00E+00">
                  <c:v>1.3460200000000001E-3</c:v>
                </c:pt>
                <c:pt idx="54378" formatCode="0.00E+00">
                  <c:v>2.68688E-3</c:v>
                </c:pt>
                <c:pt idx="54379" formatCode="0.00E+00">
                  <c:v>4.0662099999999998E-3</c:v>
                </c:pt>
                <c:pt idx="54380" formatCode="0.00E+00">
                  <c:v>5.4827000000000001E-3</c:v>
                </c:pt>
                <c:pt idx="54381" formatCode="0.00E+00">
                  <c:v>6.93503E-3</c:v>
                </c:pt>
                <c:pt idx="54382" formatCode="0.00E+00">
                  <c:v>8.4220300000000005E-3</c:v>
                </c:pt>
                <c:pt idx="54383" formatCode="0.00E+00">
                  <c:v>9.9425499999999997E-3</c:v>
                </c:pt>
                <c:pt idx="54384">
                  <c:v>1.1495699999999999E-2</c:v>
                </c:pt>
                <c:pt idx="54385">
                  <c:v>1.30811E-2</c:v>
                </c:pt>
                <c:pt idx="54386">
                  <c:v>1.46984E-2</c:v>
                </c:pt>
                <c:pt idx="54387">
                  <c:v>1.6346599999999999E-2</c:v>
                </c:pt>
                <c:pt idx="54388">
                  <c:v>1.8024399999999999E-2</c:v>
                </c:pt>
                <c:pt idx="54389">
                  <c:v>1.9730399999999999E-2</c:v>
                </c:pt>
                <c:pt idx="54390">
                  <c:v>2.1463300000000001E-2</c:v>
                </c:pt>
                <c:pt idx="54391">
                  <c:v>2.32225E-2</c:v>
                </c:pt>
                <c:pt idx="54392">
                  <c:v>2.5008099999999998E-2</c:v>
                </c:pt>
                <c:pt idx="54393">
                  <c:v>2.6819599999999999E-2</c:v>
                </c:pt>
                <c:pt idx="54394">
                  <c:v>2.86556E-2</c:v>
                </c:pt>
                <c:pt idx="54395">
                  <c:v>3.0515199999999999E-2</c:v>
                </c:pt>
                <c:pt idx="54396">
                  <c:v>3.2398000000000003E-2</c:v>
                </c:pt>
                <c:pt idx="54397">
                  <c:v>3.43025E-2</c:v>
                </c:pt>
                <c:pt idx="54398">
                  <c:v>3.6227200000000001E-2</c:v>
                </c:pt>
                <c:pt idx="54399">
                  <c:v>3.81716E-2</c:v>
                </c:pt>
                <c:pt idx="54400">
                  <c:v>4.0135299999999999E-2</c:v>
                </c:pt>
                <c:pt idx="54401">
                  <c:v>4.2116899999999999E-2</c:v>
                </c:pt>
                <c:pt idx="54402">
                  <c:v>4.4114800000000003E-2</c:v>
                </c:pt>
                <c:pt idx="54403">
                  <c:v>4.6127399999999999E-2</c:v>
                </c:pt>
                <c:pt idx="54404">
                  <c:v>4.8153700000000001E-2</c:v>
                </c:pt>
                <c:pt idx="54405">
                  <c:v>5.0193599999999998E-2</c:v>
                </c:pt>
                <c:pt idx="54406">
                  <c:v>5.2247000000000002E-2</c:v>
                </c:pt>
                <c:pt idx="54407">
                  <c:v>5.4313199999999999E-2</c:v>
                </c:pt>
                <c:pt idx="54408">
                  <c:v>5.6391400000000001E-2</c:v>
                </c:pt>
                <c:pt idx="54409">
                  <c:v>5.8480699999999997E-2</c:v>
                </c:pt>
                <c:pt idx="54410">
                  <c:v>6.0580200000000001E-2</c:v>
                </c:pt>
                <c:pt idx="54411">
                  <c:v>6.26892E-2</c:v>
                </c:pt>
                <c:pt idx="54412">
                  <c:v>6.4806900000000001E-2</c:v>
                </c:pt>
                <c:pt idx="54413">
                  <c:v>6.6932599999999995E-2</c:v>
                </c:pt>
                <c:pt idx="54414">
                  <c:v>6.9065799999999997E-2</c:v>
                </c:pt>
                <c:pt idx="54415">
                  <c:v>7.1205900000000003E-2</c:v>
                </c:pt>
                <c:pt idx="54416">
                  <c:v>7.3351799999999995E-2</c:v>
                </c:pt>
                <c:pt idx="54417">
                  <c:v>7.5502399999999997E-2</c:v>
                </c:pt>
                <c:pt idx="54418">
                  <c:v>7.7656299999999998E-2</c:v>
                </c:pt>
                <c:pt idx="54419">
                  <c:v>7.9812300000000003E-2</c:v>
                </c:pt>
                <c:pt idx="54420">
                  <c:v>8.1969299999999995E-2</c:v>
                </c:pt>
                <c:pt idx="54421">
                  <c:v>8.4126500000000007E-2</c:v>
                </c:pt>
                <c:pt idx="54422">
                  <c:v>8.6282800000000007E-2</c:v>
                </c:pt>
                <c:pt idx="54423">
                  <c:v>8.8437500000000002E-2</c:v>
                </c:pt>
                <c:pt idx="54424">
                  <c:v>9.0589600000000006E-2</c:v>
                </c:pt>
                <c:pt idx="54425">
                  <c:v>9.2738200000000007E-2</c:v>
                </c:pt>
                <c:pt idx="54426">
                  <c:v>9.48822E-2</c:v>
                </c:pt>
                <c:pt idx="54427">
                  <c:v>9.7020599999999999E-2</c:v>
                </c:pt>
                <c:pt idx="54428">
                  <c:v>9.9152000000000004E-2</c:v>
                </c:pt>
                <c:pt idx="54429">
                  <c:v>0.101275</c:v>
                </c:pt>
                <c:pt idx="54430">
                  <c:v>0.10339</c:v>
                </c:pt>
                <c:pt idx="54431">
                  <c:v>0.10549500000000001</c:v>
                </c:pt>
                <c:pt idx="54432">
                  <c:v>0.107589</c:v>
                </c:pt>
                <c:pt idx="54433">
                  <c:v>0.10967200000000001</c:v>
                </c:pt>
                <c:pt idx="54434">
                  <c:v>0.11174099999999999</c:v>
                </c:pt>
                <c:pt idx="54435">
                  <c:v>0.11379400000000001</c:v>
                </c:pt>
                <c:pt idx="54436">
                  <c:v>0.115832</c:v>
                </c:pt>
                <c:pt idx="54437">
                  <c:v>0.117854</c:v>
                </c:pt>
                <c:pt idx="54438">
                  <c:v>0.11985800000000001</c:v>
                </c:pt>
                <c:pt idx="54439">
                  <c:v>0.12184399999999999</c:v>
                </c:pt>
                <c:pt idx="54440">
                  <c:v>0.12381</c:v>
                </c:pt>
                <c:pt idx="54441">
                  <c:v>0.12575600000000001</c:v>
                </c:pt>
                <c:pt idx="54442">
                  <c:v>0.12767899999999999</c:v>
                </c:pt>
                <c:pt idx="54443">
                  <c:v>0.129578</c:v>
                </c:pt>
                <c:pt idx="54444">
                  <c:v>0.13145200000000001</c:v>
                </c:pt>
                <c:pt idx="54445">
                  <c:v>0.133299</c:v>
                </c:pt>
                <c:pt idx="54446">
                  <c:v>0.13511999999999999</c:v>
                </c:pt>
                <c:pt idx="54447">
                  <c:v>0.13691300000000001</c:v>
                </c:pt>
                <c:pt idx="54448">
                  <c:v>0.13867599999999999</c:v>
                </c:pt>
                <c:pt idx="54449">
                  <c:v>0.14040900000000001</c:v>
                </c:pt>
                <c:pt idx="54450">
                  <c:v>0.14210999999999999</c:v>
                </c:pt>
                <c:pt idx="54451">
                  <c:v>0.14377799999999999</c:v>
                </c:pt>
                <c:pt idx="54452">
                  <c:v>0.14541200000000001</c:v>
                </c:pt>
                <c:pt idx="54453">
                  <c:v>0.147009</c:v>
                </c:pt>
                <c:pt idx="54454">
                  <c:v>0.14857100000000001</c:v>
                </c:pt>
                <c:pt idx="54455">
                  <c:v>0.15009400000000001</c:v>
                </c:pt>
                <c:pt idx="54456">
                  <c:v>0.15157699999999999</c:v>
                </c:pt>
                <c:pt idx="54457">
                  <c:v>0.15301999999999999</c:v>
                </c:pt>
                <c:pt idx="54458">
                  <c:v>0.154421</c:v>
                </c:pt>
                <c:pt idx="54459">
                  <c:v>0.155779</c:v>
                </c:pt>
                <c:pt idx="54460">
                  <c:v>0.15709400000000001</c:v>
                </c:pt>
                <c:pt idx="54461">
                  <c:v>0.158363</c:v>
                </c:pt>
                <c:pt idx="54462">
                  <c:v>0.15958600000000001</c:v>
                </c:pt>
                <c:pt idx="54463">
                  <c:v>0.16076199999999999</c:v>
                </c:pt>
                <c:pt idx="54464">
                  <c:v>0.161888</c:v>
                </c:pt>
                <c:pt idx="54465">
                  <c:v>0.162963</c:v>
                </c:pt>
                <c:pt idx="54466">
                  <c:v>0.16398699999999999</c:v>
                </c:pt>
                <c:pt idx="54467">
                  <c:v>0.16495799999999999</c:v>
                </c:pt>
                <c:pt idx="54468">
                  <c:v>0.165876</c:v>
                </c:pt>
                <c:pt idx="54469">
                  <c:v>0.16674</c:v>
                </c:pt>
                <c:pt idx="54470">
                  <c:v>0.167548</c:v>
                </c:pt>
                <c:pt idx="54471">
                  <c:v>0.168299</c:v>
                </c:pt>
                <c:pt idx="54472">
                  <c:v>0.16899400000000001</c:v>
                </c:pt>
                <c:pt idx="54473">
                  <c:v>0.169629</c:v>
                </c:pt>
                <c:pt idx="54474">
                  <c:v>0.170206</c:v>
                </c:pt>
                <c:pt idx="54475">
                  <c:v>0.17072200000000001</c:v>
                </c:pt>
                <c:pt idx="54476">
                  <c:v>0.171178</c:v>
                </c:pt>
                <c:pt idx="54477">
                  <c:v>0.171573</c:v>
                </c:pt>
                <c:pt idx="54478">
                  <c:v>0.171906</c:v>
                </c:pt>
                <c:pt idx="54479">
                  <c:v>0.172176</c:v>
                </c:pt>
                <c:pt idx="54480">
                  <c:v>0.17238400000000001</c:v>
                </c:pt>
                <c:pt idx="54481">
                  <c:v>0.17252700000000001</c:v>
                </c:pt>
                <c:pt idx="54482">
                  <c:v>0.17260700000000001</c:v>
                </c:pt>
                <c:pt idx="54483">
                  <c:v>0.172621</c:v>
                </c:pt>
                <c:pt idx="54484">
                  <c:v>0.172569</c:v>
                </c:pt>
                <c:pt idx="54485">
                  <c:v>0.17245199999999999</c:v>
                </c:pt>
                <c:pt idx="54486">
                  <c:v>0.17226900000000001</c:v>
                </c:pt>
                <c:pt idx="54487">
                  <c:v>0.17201900000000001</c:v>
                </c:pt>
                <c:pt idx="54488">
                  <c:v>0.17170199999999999</c:v>
                </c:pt>
                <c:pt idx="54489">
                  <c:v>0.171318</c:v>
                </c:pt>
                <c:pt idx="54490">
                  <c:v>0.17086799999999999</c:v>
                </c:pt>
                <c:pt idx="54491">
                  <c:v>0.170351</c:v>
                </c:pt>
                <c:pt idx="54492">
                  <c:v>0.16977</c:v>
                </c:pt>
                <c:pt idx="54493">
                  <c:v>0.169123</c:v>
                </c:pt>
                <c:pt idx="54494">
                  <c:v>0.16841</c:v>
                </c:pt>
                <c:pt idx="54495">
                  <c:v>0.167632</c:v>
                </c:pt>
                <c:pt idx="54496">
                  <c:v>0.16678899999999999</c:v>
                </c:pt>
                <c:pt idx="54497">
                  <c:v>0.165881</c:v>
                </c:pt>
                <c:pt idx="54498">
                  <c:v>0.16491</c:v>
                </c:pt>
                <c:pt idx="54499">
                  <c:v>0.16387599999999999</c:v>
                </c:pt>
                <c:pt idx="54500">
                  <c:v>0.16278000000000001</c:v>
                </c:pt>
                <c:pt idx="54501">
                  <c:v>0.16162299999999999</c:v>
                </c:pt>
                <c:pt idx="54502">
                  <c:v>0.16040499999999999</c:v>
                </c:pt>
                <c:pt idx="54503">
                  <c:v>0.15912799999999999</c:v>
                </c:pt>
                <c:pt idx="54504">
                  <c:v>0.15779299999999999</c:v>
                </c:pt>
                <c:pt idx="54505">
                  <c:v>0.15640100000000001</c:v>
                </c:pt>
                <c:pt idx="54506">
                  <c:v>0.15495400000000001</c:v>
                </c:pt>
                <c:pt idx="54507">
                  <c:v>0.15345400000000001</c:v>
                </c:pt>
                <c:pt idx="54508">
                  <c:v>0.15190100000000001</c:v>
                </c:pt>
                <c:pt idx="54509">
                  <c:v>0.15029699999999999</c:v>
                </c:pt>
                <c:pt idx="54510">
                  <c:v>0.148644</c:v>
                </c:pt>
                <c:pt idx="54511">
                  <c:v>0.14694299999999999</c:v>
                </c:pt>
                <c:pt idx="54512">
                  <c:v>0.14519599999999999</c:v>
                </c:pt>
                <c:pt idx="54513">
                  <c:v>0.143404</c:v>
                </c:pt>
                <c:pt idx="54514">
                  <c:v>0.141568</c:v>
                </c:pt>
                <c:pt idx="54515">
                  <c:v>0.13969200000000001</c:v>
                </c:pt>
                <c:pt idx="54516">
                  <c:v>0.13777600000000001</c:v>
                </c:pt>
                <c:pt idx="54517">
                  <c:v>0.135824</c:v>
                </c:pt>
                <c:pt idx="54518">
                  <c:v>0.13383600000000001</c:v>
                </c:pt>
                <c:pt idx="54519">
                  <c:v>0.13181599999999999</c:v>
                </c:pt>
                <c:pt idx="54520">
                  <c:v>0.12976399999999999</c:v>
                </c:pt>
                <c:pt idx="54521">
                  <c:v>0.12768399999999999</c:v>
                </c:pt>
                <c:pt idx="54522">
                  <c:v>0.125578</c:v>
                </c:pt>
                <c:pt idx="54523">
                  <c:v>0.123449</c:v>
                </c:pt>
                <c:pt idx="54524">
                  <c:v>0.121299</c:v>
                </c:pt>
                <c:pt idx="54525">
                  <c:v>0.11913</c:v>
                </c:pt>
                <c:pt idx="54526">
                  <c:v>0.11694599999999999</c:v>
                </c:pt>
                <c:pt idx="54527">
                  <c:v>0.114749</c:v>
                </c:pt>
                <c:pt idx="54528">
                  <c:v>0.112541</c:v>
                </c:pt>
                <c:pt idx="54529">
                  <c:v>0.11032500000000001</c:v>
                </c:pt>
                <c:pt idx="54530">
                  <c:v>0.10810400000000001</c:v>
                </c:pt>
                <c:pt idx="54531">
                  <c:v>0.10588</c:v>
                </c:pt>
                <c:pt idx="54532">
                  <c:v>0.103655</c:v>
                </c:pt>
                <c:pt idx="54533">
                  <c:v>0.10143199999999999</c:v>
                </c:pt>
                <c:pt idx="54534">
                  <c:v>9.9215399999999995E-2</c:v>
                </c:pt>
                <c:pt idx="54535">
                  <c:v>9.7006800000000004E-2</c:v>
                </c:pt>
                <c:pt idx="54536">
                  <c:v>9.4809299999999999E-2</c:v>
                </c:pt>
                <c:pt idx="54537">
                  <c:v>9.2625799999999994E-2</c:v>
                </c:pt>
                <c:pt idx="54538">
                  <c:v>9.0459200000000003E-2</c:v>
                </c:pt>
                <c:pt idx="54539">
                  <c:v>8.8312299999999996E-2</c:v>
                </c:pt>
                <c:pt idx="54540">
                  <c:v>8.61875E-2</c:v>
                </c:pt>
                <c:pt idx="54541">
                  <c:v>8.4087200000000001E-2</c:v>
                </c:pt>
                <c:pt idx="54542">
                  <c:v>8.2013900000000001E-2</c:v>
                </c:pt>
                <c:pt idx="54543">
                  <c:v>7.9969999999999999E-2</c:v>
                </c:pt>
                <c:pt idx="54544">
                  <c:v>7.7957899999999997E-2</c:v>
                </c:pt>
                <c:pt idx="54545">
                  <c:v>7.5979900000000003E-2</c:v>
                </c:pt>
                <c:pt idx="54546">
                  <c:v>7.4038599999999996E-2</c:v>
                </c:pt>
                <c:pt idx="54547">
                  <c:v>7.2136599999999995E-2</c:v>
                </c:pt>
                <c:pt idx="54548">
                  <c:v>7.02763E-2</c:v>
                </c:pt>
                <c:pt idx="54549">
                  <c:v>6.8459900000000004E-2</c:v>
                </c:pt>
                <c:pt idx="54550">
                  <c:v>6.6689600000000002E-2</c:v>
                </c:pt>
                <c:pt idx="54551">
                  <c:v>6.49676E-2</c:v>
                </c:pt>
                <c:pt idx="54552">
                  <c:v>6.3296199999999997E-2</c:v>
                </c:pt>
                <c:pt idx="54553">
                  <c:v>6.1677500000000003E-2</c:v>
                </c:pt>
                <c:pt idx="54554">
                  <c:v>6.0113699999999999E-2</c:v>
                </c:pt>
                <c:pt idx="54555">
                  <c:v>5.8606900000000003E-2</c:v>
                </c:pt>
                <c:pt idx="54556">
                  <c:v>5.71592E-2</c:v>
                </c:pt>
                <c:pt idx="54557">
                  <c:v>5.5772500000000003E-2</c:v>
                </c:pt>
                <c:pt idx="54558">
                  <c:v>5.4448499999999997E-2</c:v>
                </c:pt>
                <c:pt idx="54559">
                  <c:v>5.3188899999999997E-2</c:v>
                </c:pt>
                <c:pt idx="54560">
                  <c:v>5.1995199999999998E-2</c:v>
                </c:pt>
                <c:pt idx="54561">
                  <c:v>5.0868799999999999E-2</c:v>
                </c:pt>
                <c:pt idx="54562">
                  <c:v>4.9810899999999998E-2</c:v>
                </c:pt>
                <c:pt idx="54563">
                  <c:v>4.8822699999999997E-2</c:v>
                </c:pt>
                <c:pt idx="54564">
                  <c:v>4.7905700000000002E-2</c:v>
                </c:pt>
                <c:pt idx="54565">
                  <c:v>4.7061100000000002E-2</c:v>
                </c:pt>
                <c:pt idx="54566">
                  <c:v>4.6289900000000002E-2</c:v>
                </c:pt>
                <c:pt idx="54567">
                  <c:v>4.5592599999999997E-2</c:v>
                </c:pt>
                <c:pt idx="54568">
                  <c:v>4.4969799999999997E-2</c:v>
                </c:pt>
                <c:pt idx="54569">
                  <c:v>4.44219E-2</c:v>
                </c:pt>
                <c:pt idx="54570">
                  <c:v>4.3949299999999997E-2</c:v>
                </c:pt>
                <c:pt idx="54571">
                  <c:v>4.3552500000000001E-2</c:v>
                </c:pt>
                <c:pt idx="54572">
                  <c:v>4.3231600000000002E-2</c:v>
                </c:pt>
                <c:pt idx="54573">
                  <c:v>4.29866E-2</c:v>
                </c:pt>
                <c:pt idx="54574">
                  <c:v>4.2817399999999999E-2</c:v>
                </c:pt>
                <c:pt idx="54575">
                  <c:v>4.2723900000000002E-2</c:v>
                </c:pt>
                <c:pt idx="54576">
                  <c:v>4.2706099999999997E-2</c:v>
                </c:pt>
                <c:pt idx="54577">
                  <c:v>4.2763599999999999E-2</c:v>
                </c:pt>
                <c:pt idx="54578">
                  <c:v>4.28961E-2</c:v>
                </c:pt>
                <c:pt idx="54579">
                  <c:v>4.3102799999999997E-2</c:v>
                </c:pt>
                <c:pt idx="54580">
                  <c:v>4.3382999999999998E-2</c:v>
                </c:pt>
                <c:pt idx="54581">
                  <c:v>4.3735700000000002E-2</c:v>
                </c:pt>
                <c:pt idx="54582">
                  <c:v>4.4159900000000002E-2</c:v>
                </c:pt>
                <c:pt idx="54583">
                  <c:v>4.4654199999999998E-2</c:v>
                </c:pt>
                <c:pt idx="54584">
                  <c:v>4.5217399999999998E-2</c:v>
                </c:pt>
                <c:pt idx="54585">
                  <c:v>4.5848300000000002E-2</c:v>
                </c:pt>
                <c:pt idx="54586">
                  <c:v>4.6545499999999997E-2</c:v>
                </c:pt>
                <c:pt idx="54587">
                  <c:v>4.7307599999999998E-2</c:v>
                </c:pt>
                <c:pt idx="54588">
                  <c:v>4.8132800000000003E-2</c:v>
                </c:pt>
                <c:pt idx="54589">
                  <c:v>4.9019500000000001E-2</c:v>
                </c:pt>
                <c:pt idx="54590">
                  <c:v>4.9965500000000003E-2</c:v>
                </c:pt>
                <c:pt idx="54591">
                  <c:v>5.0968899999999998E-2</c:v>
                </c:pt>
                <c:pt idx="54592">
                  <c:v>5.2027499999999997E-2</c:v>
                </c:pt>
                <c:pt idx="54593">
                  <c:v>5.3139499999999999E-2</c:v>
                </c:pt>
                <c:pt idx="54594">
                  <c:v>5.4302799999999998E-2</c:v>
                </c:pt>
                <c:pt idx="54595">
                  <c:v>5.5515299999999997E-2</c:v>
                </c:pt>
                <c:pt idx="54596">
                  <c:v>5.67748E-2</c:v>
                </c:pt>
                <c:pt idx="54597">
                  <c:v>5.8079100000000002E-2</c:v>
                </c:pt>
                <c:pt idx="54598">
                  <c:v>5.9425699999999998E-2</c:v>
                </c:pt>
                <c:pt idx="54599">
                  <c:v>6.0812100000000001E-2</c:v>
                </c:pt>
                <c:pt idx="54600">
                  <c:v>6.2235899999999997E-2</c:v>
                </c:pt>
                <c:pt idx="54601">
                  <c:v>6.3694700000000007E-2</c:v>
                </c:pt>
                <c:pt idx="54602">
                  <c:v>6.5185999999999994E-2</c:v>
                </c:pt>
                <c:pt idx="54603">
                  <c:v>6.67069E-2</c:v>
                </c:pt>
                <c:pt idx="54604">
                  <c:v>6.8254400000000007E-2</c:v>
                </c:pt>
                <c:pt idx="54605">
                  <c:v>6.9825499999999999E-2</c:v>
                </c:pt>
                <c:pt idx="54606">
                  <c:v>7.1417099999999997E-2</c:v>
                </c:pt>
                <c:pt idx="54607">
                  <c:v>7.3026599999999997E-2</c:v>
                </c:pt>
                <c:pt idx="54608">
                  <c:v>7.4651200000000001E-2</c:v>
                </c:pt>
                <c:pt idx="54609">
                  <c:v>7.6288300000000003E-2</c:v>
                </c:pt>
                <c:pt idx="54610">
                  <c:v>7.7935199999999996E-2</c:v>
                </c:pt>
                <c:pt idx="54611">
                  <c:v>7.9589199999999999E-2</c:v>
                </c:pt>
                <c:pt idx="54612">
                  <c:v>8.1246899999999997E-2</c:v>
                </c:pt>
                <c:pt idx="54613">
                  <c:v>8.2905099999999995E-2</c:v>
                </c:pt>
                <c:pt idx="54614">
                  <c:v>8.4560899999999994E-2</c:v>
                </c:pt>
                <c:pt idx="54615">
                  <c:v>8.6211700000000002E-2</c:v>
                </c:pt>
                <c:pt idx="54616">
                  <c:v>8.7854699999999994E-2</c:v>
                </c:pt>
                <c:pt idx="54617">
                  <c:v>8.9487200000000003E-2</c:v>
                </c:pt>
                <c:pt idx="54618">
                  <c:v>9.1106500000000007E-2</c:v>
                </c:pt>
                <c:pt idx="54619">
                  <c:v>9.2709799999999995E-2</c:v>
                </c:pt>
                <c:pt idx="54620">
                  <c:v>9.4294600000000006E-2</c:v>
                </c:pt>
                <c:pt idx="54621">
                  <c:v>9.5858399999999996E-2</c:v>
                </c:pt>
                <c:pt idx="54622">
                  <c:v>9.7398899999999997E-2</c:v>
                </c:pt>
                <c:pt idx="54623">
                  <c:v>9.8914000000000002E-2</c:v>
                </c:pt>
                <c:pt idx="54624">
                  <c:v>0.100401</c:v>
                </c:pt>
                <c:pt idx="54625">
                  <c:v>0.101858</c:v>
                </c:pt>
                <c:pt idx="54626">
                  <c:v>0.103283</c:v>
                </c:pt>
                <c:pt idx="54627">
                  <c:v>0.104673</c:v>
                </c:pt>
                <c:pt idx="54628">
                  <c:v>0.106028</c:v>
                </c:pt>
                <c:pt idx="54629">
                  <c:v>0.107345</c:v>
                </c:pt>
                <c:pt idx="54630">
                  <c:v>0.108622</c:v>
                </c:pt>
                <c:pt idx="54631">
                  <c:v>0.109857</c:v>
                </c:pt>
                <c:pt idx="54632">
                  <c:v>0.11104700000000001</c:v>
                </c:pt>
                <c:pt idx="54633">
                  <c:v>0.112191</c:v>
                </c:pt>
                <c:pt idx="54634">
                  <c:v>0.113288</c:v>
                </c:pt>
                <c:pt idx="54635">
                  <c:v>0.11433500000000001</c:v>
                </c:pt>
                <c:pt idx="54636">
                  <c:v>0.115332</c:v>
                </c:pt>
                <c:pt idx="54637">
                  <c:v>0.116276</c:v>
                </c:pt>
                <c:pt idx="54638">
                  <c:v>0.11716799999999999</c:v>
                </c:pt>
                <c:pt idx="54639">
                  <c:v>0.118005</c:v>
                </c:pt>
                <c:pt idx="54640">
                  <c:v>0.118786</c:v>
                </c:pt>
                <c:pt idx="54641">
                  <c:v>0.11951100000000001</c:v>
                </c:pt>
                <c:pt idx="54642">
                  <c:v>0.12017700000000001</c:v>
                </c:pt>
                <c:pt idx="54643">
                  <c:v>0.120785</c:v>
                </c:pt>
                <c:pt idx="54644">
                  <c:v>0.121335</c:v>
                </c:pt>
                <c:pt idx="54645">
                  <c:v>0.121825</c:v>
                </c:pt>
                <c:pt idx="54646">
                  <c:v>0.122256</c:v>
                </c:pt>
                <c:pt idx="54647">
                  <c:v>0.122627</c:v>
                </c:pt>
                <c:pt idx="54648">
                  <c:v>0.12293900000000001</c:v>
                </c:pt>
                <c:pt idx="54649">
                  <c:v>0.12319099999999999</c:v>
                </c:pt>
                <c:pt idx="54650">
                  <c:v>0.12338200000000001</c:v>
                </c:pt>
                <c:pt idx="54651">
                  <c:v>0.123513</c:v>
                </c:pt>
                <c:pt idx="54652">
                  <c:v>0.123584</c:v>
                </c:pt>
                <c:pt idx="54653">
                  <c:v>0.123595</c:v>
                </c:pt>
                <c:pt idx="54654">
                  <c:v>0.123547</c:v>
                </c:pt>
                <c:pt idx="54655">
                  <c:v>0.12343999999999999</c:v>
                </c:pt>
                <c:pt idx="54656">
                  <c:v>0.123275</c:v>
                </c:pt>
                <c:pt idx="54657">
                  <c:v>0.12305199999999999</c:v>
                </c:pt>
                <c:pt idx="54658">
                  <c:v>0.12277200000000001</c:v>
                </c:pt>
                <c:pt idx="54659">
                  <c:v>0.122436</c:v>
                </c:pt>
                <c:pt idx="54660">
                  <c:v>0.122046</c:v>
                </c:pt>
                <c:pt idx="54661">
                  <c:v>0.121601</c:v>
                </c:pt>
                <c:pt idx="54662">
                  <c:v>0.121104</c:v>
                </c:pt>
                <c:pt idx="54663">
                  <c:v>0.12055399999999999</c:v>
                </c:pt>
                <c:pt idx="54664">
                  <c:v>0.11995400000000001</c:v>
                </c:pt>
                <c:pt idx="54665">
                  <c:v>0.119306</c:v>
                </c:pt>
                <c:pt idx="54666">
                  <c:v>0.11860999999999999</c:v>
                </c:pt>
                <c:pt idx="54667">
                  <c:v>0.117868</c:v>
                </c:pt>
                <c:pt idx="54668">
                  <c:v>0.11708300000000001</c:v>
                </c:pt>
                <c:pt idx="54669">
                  <c:v>0.116255</c:v>
                </c:pt>
                <c:pt idx="54670">
                  <c:v>0.115387</c:v>
                </c:pt>
                <c:pt idx="54671">
                  <c:v>0.114481</c:v>
                </c:pt>
                <c:pt idx="54672">
                  <c:v>0.113537</c:v>
                </c:pt>
                <c:pt idx="54673">
                  <c:v>0.11255800000000001</c:v>
                </c:pt>
                <c:pt idx="54674">
                  <c:v>0.11154799999999999</c:v>
                </c:pt>
                <c:pt idx="54675">
                  <c:v>0.11050699999999999</c:v>
                </c:pt>
                <c:pt idx="54676">
                  <c:v>0.10943799999999999</c:v>
                </c:pt>
                <c:pt idx="54677">
                  <c:v>0.108344</c:v>
                </c:pt>
                <c:pt idx="54678">
                  <c:v>0.107227</c:v>
                </c:pt>
                <c:pt idx="54679">
                  <c:v>0.106089</c:v>
                </c:pt>
                <c:pt idx="54680">
                  <c:v>0.104934</c:v>
                </c:pt>
                <c:pt idx="54681">
                  <c:v>0.10376299999999999</c:v>
                </c:pt>
                <c:pt idx="54682">
                  <c:v>0.10258</c:v>
                </c:pt>
                <c:pt idx="54683">
                  <c:v>0.101386</c:v>
                </c:pt>
                <c:pt idx="54684">
                  <c:v>0.100184</c:v>
                </c:pt>
                <c:pt idx="54685">
                  <c:v>9.8975800000000003E-2</c:v>
                </c:pt>
                <c:pt idx="54686">
                  <c:v>9.7764500000000004E-2</c:v>
                </c:pt>
                <c:pt idx="54687">
                  <c:v>9.6552700000000005E-2</c:v>
                </c:pt>
                <c:pt idx="54688">
                  <c:v>9.5343200000000003E-2</c:v>
                </c:pt>
                <c:pt idx="54689">
                  <c:v>9.4139E-2</c:v>
                </c:pt>
                <c:pt idx="54690">
                  <c:v>9.29426E-2</c:v>
                </c:pt>
                <c:pt idx="54691">
                  <c:v>9.1756699999999997E-2</c:v>
                </c:pt>
                <c:pt idx="54692">
                  <c:v>9.0583200000000003E-2</c:v>
                </c:pt>
                <c:pt idx="54693">
                  <c:v>8.9424600000000007E-2</c:v>
                </c:pt>
                <c:pt idx="54694">
                  <c:v>8.8283100000000003E-2</c:v>
                </c:pt>
                <c:pt idx="54695">
                  <c:v>8.7161299999999997E-2</c:v>
                </c:pt>
                <c:pt idx="54696">
                  <c:v>8.6061399999999996E-2</c:v>
                </c:pt>
                <c:pt idx="54697">
                  <c:v>8.4986000000000006E-2</c:v>
                </c:pt>
                <c:pt idx="54698">
                  <c:v>8.3937499999999998E-2</c:v>
                </c:pt>
                <c:pt idx="54699">
                  <c:v>8.2917699999999997E-2</c:v>
                </c:pt>
                <c:pt idx="54700">
                  <c:v>8.1928500000000001E-2</c:v>
                </c:pt>
                <c:pt idx="54701">
                  <c:v>8.0972000000000002E-2</c:v>
                </c:pt>
                <c:pt idx="54702">
                  <c:v>8.0050499999999997E-2</c:v>
                </c:pt>
                <c:pt idx="54703">
                  <c:v>7.9166399999999998E-2</c:v>
                </c:pt>
                <c:pt idx="54704">
                  <c:v>7.8321799999999997E-2</c:v>
                </c:pt>
                <c:pt idx="54705">
                  <c:v>7.7518699999999996E-2</c:v>
                </c:pt>
                <c:pt idx="54706">
                  <c:v>7.6759099999999997E-2</c:v>
                </c:pt>
                <c:pt idx="54707">
                  <c:v>7.6044500000000001E-2</c:v>
                </c:pt>
                <c:pt idx="54708">
                  <c:v>7.5376299999999993E-2</c:v>
                </c:pt>
                <c:pt idx="54709">
                  <c:v>7.4755699999999994E-2</c:v>
                </c:pt>
                <c:pt idx="54710">
                  <c:v>7.4184299999999995E-2</c:v>
                </c:pt>
                <c:pt idx="54711">
                  <c:v>7.3663800000000001E-2</c:v>
                </c:pt>
                <c:pt idx="54712">
                  <c:v>7.3196600000000001E-2</c:v>
                </c:pt>
                <c:pt idx="54713">
                  <c:v>7.27849E-2</c:v>
                </c:pt>
                <c:pt idx="54714">
                  <c:v>7.2430599999999998E-2</c:v>
                </c:pt>
                <c:pt idx="54715">
                  <c:v>7.2133699999999995E-2</c:v>
                </c:pt>
                <c:pt idx="54716">
                  <c:v>7.1893499999999999E-2</c:v>
                </c:pt>
                <c:pt idx="54717">
                  <c:v>7.1710300000000005E-2</c:v>
                </c:pt>
                <c:pt idx="54718">
                  <c:v>7.1584999999999996E-2</c:v>
                </c:pt>
                <c:pt idx="54719">
                  <c:v>7.1518100000000001E-2</c:v>
                </c:pt>
                <c:pt idx="54720">
                  <c:v>7.1509799999999998E-2</c:v>
                </c:pt>
                <c:pt idx="54721">
                  <c:v>7.1560700000000005E-2</c:v>
                </c:pt>
                <c:pt idx="54722">
                  <c:v>7.1670999999999999E-2</c:v>
                </c:pt>
                <c:pt idx="54723">
                  <c:v>7.1840699999999993E-2</c:v>
                </c:pt>
                <c:pt idx="54724">
                  <c:v>7.20692E-2</c:v>
                </c:pt>
                <c:pt idx="54725">
                  <c:v>7.2356199999999996E-2</c:v>
                </c:pt>
                <c:pt idx="54726">
                  <c:v>7.2701100000000005E-2</c:v>
                </c:pt>
                <c:pt idx="54727">
                  <c:v>7.3103100000000004E-2</c:v>
                </c:pt>
                <c:pt idx="54728">
                  <c:v>7.3561299999999996E-2</c:v>
                </c:pt>
                <c:pt idx="54729">
                  <c:v>7.4074399999999999E-2</c:v>
                </c:pt>
                <c:pt idx="54730">
                  <c:v>7.4641299999999994E-2</c:v>
                </c:pt>
                <c:pt idx="54731">
                  <c:v>7.5260999999999995E-2</c:v>
                </c:pt>
                <c:pt idx="54732">
                  <c:v>7.5932399999999997E-2</c:v>
                </c:pt>
                <c:pt idx="54733">
                  <c:v>7.6653700000000005E-2</c:v>
                </c:pt>
                <c:pt idx="54734">
                  <c:v>7.7423599999999995E-2</c:v>
                </c:pt>
                <c:pt idx="54735">
                  <c:v>7.8241000000000005E-2</c:v>
                </c:pt>
                <c:pt idx="54736">
                  <c:v>7.91042E-2</c:v>
                </c:pt>
                <c:pt idx="54737">
                  <c:v>8.0011399999999996E-2</c:v>
                </c:pt>
                <c:pt idx="54738">
                  <c:v>8.0960599999999994E-2</c:v>
                </c:pt>
                <c:pt idx="54739">
                  <c:v>8.1950099999999998E-2</c:v>
                </c:pt>
                <c:pt idx="54740">
                  <c:v>8.2977899999999993E-2</c:v>
                </c:pt>
                <c:pt idx="54741">
                  <c:v>8.40418E-2</c:v>
                </c:pt>
                <c:pt idx="54742">
                  <c:v>8.5139400000000004E-2</c:v>
                </c:pt>
                <c:pt idx="54743">
                  <c:v>8.6267999999999997E-2</c:v>
                </c:pt>
                <c:pt idx="54744">
                  <c:v>8.7424699999999994E-2</c:v>
                </c:pt>
                <c:pt idx="54745">
                  <c:v>8.8607000000000005E-2</c:v>
                </c:pt>
                <c:pt idx="54746">
                  <c:v>8.9812100000000006E-2</c:v>
                </c:pt>
                <c:pt idx="54747">
                  <c:v>9.1037199999999999E-2</c:v>
                </c:pt>
                <c:pt idx="54748">
                  <c:v>9.2279299999999995E-2</c:v>
                </c:pt>
                <c:pt idx="54749">
                  <c:v>9.3535499999999994E-2</c:v>
                </c:pt>
                <c:pt idx="54750">
                  <c:v>9.4802999999999998E-2</c:v>
                </c:pt>
                <c:pt idx="54751">
                  <c:v>9.6078999999999998E-2</c:v>
                </c:pt>
                <c:pt idx="54752">
                  <c:v>9.7360299999999997E-2</c:v>
                </c:pt>
                <c:pt idx="54753">
                  <c:v>9.8643900000000007E-2</c:v>
                </c:pt>
                <c:pt idx="54754">
                  <c:v>9.9926799999999996E-2</c:v>
                </c:pt>
                <c:pt idx="54755">
                  <c:v>0.101206</c:v>
                </c:pt>
                <c:pt idx="54756">
                  <c:v>0.102478</c:v>
                </c:pt>
                <c:pt idx="54757">
                  <c:v>0.10374</c:v>
                </c:pt>
                <c:pt idx="54758">
                  <c:v>0.104988</c:v>
                </c:pt>
                <c:pt idx="54759">
                  <c:v>0.10621899999999999</c:v>
                </c:pt>
                <c:pt idx="54760">
                  <c:v>0.10743</c:v>
                </c:pt>
                <c:pt idx="54761">
                  <c:v>0.10861800000000001</c:v>
                </c:pt>
                <c:pt idx="54762">
                  <c:v>0.109778</c:v>
                </c:pt>
                <c:pt idx="54763">
                  <c:v>0.11090899999999999</c:v>
                </c:pt>
                <c:pt idx="54764">
                  <c:v>0.11200599999999999</c:v>
                </c:pt>
                <c:pt idx="54765">
                  <c:v>0.113067</c:v>
                </c:pt>
                <c:pt idx="54766">
                  <c:v>0.11408799999999999</c:v>
                </c:pt>
                <c:pt idx="54767">
                  <c:v>0.115065</c:v>
                </c:pt>
                <c:pt idx="54768">
                  <c:v>0.115997</c:v>
                </c:pt>
                <c:pt idx="54769">
                  <c:v>0.116881</c:v>
                </c:pt>
                <c:pt idx="54770">
                  <c:v>0.117713</c:v>
                </c:pt>
                <c:pt idx="54771">
                  <c:v>0.118492</c:v>
                </c:pt>
                <c:pt idx="54772">
                  <c:v>0.119215</c:v>
                </c:pt>
                <c:pt idx="54773">
                  <c:v>0.119879</c:v>
                </c:pt>
                <c:pt idx="54774">
                  <c:v>0.12048200000000001</c:v>
                </c:pt>
                <c:pt idx="54775">
                  <c:v>0.121021</c:v>
                </c:pt>
                <c:pt idx="54776">
                  <c:v>0.121494</c:v>
                </c:pt>
                <c:pt idx="54777">
                  <c:v>0.12189899999999999</c:v>
                </c:pt>
                <c:pt idx="54778">
                  <c:v>0.12223199999999999</c:v>
                </c:pt>
                <c:pt idx="54779">
                  <c:v>0.122493</c:v>
                </c:pt>
                <c:pt idx="54780">
                  <c:v>0.122679</c:v>
                </c:pt>
                <c:pt idx="54781">
                  <c:v>0.122789</c:v>
                </c:pt>
                <c:pt idx="54782">
                  <c:v>0.122821</c:v>
                </c:pt>
                <c:pt idx="54783">
                  <c:v>0.12277399999999999</c:v>
                </c:pt>
                <c:pt idx="54784">
                  <c:v>0.12264700000000001</c:v>
                </c:pt>
                <c:pt idx="54785">
                  <c:v>0.12243999999999999</c:v>
                </c:pt>
                <c:pt idx="54786">
                  <c:v>0.122152</c:v>
                </c:pt>
                <c:pt idx="54787">
                  <c:v>0.121779</c:v>
                </c:pt>
                <c:pt idx="54788">
                  <c:v>0.121323</c:v>
                </c:pt>
                <c:pt idx="54789">
                  <c:v>0.120781</c:v>
                </c:pt>
                <c:pt idx="54790">
                  <c:v>0.120155</c:v>
                </c:pt>
                <c:pt idx="54791">
                  <c:v>0.11944299999999999</c:v>
                </c:pt>
                <c:pt idx="54792">
                  <c:v>0.118645</c:v>
                </c:pt>
                <c:pt idx="54793">
                  <c:v>0.11776200000000001</c:v>
                </c:pt>
                <c:pt idx="54794">
                  <c:v>0.11679299999999999</c:v>
                </c:pt>
                <c:pt idx="54795">
                  <c:v>0.11573899999999999</c:v>
                </c:pt>
                <c:pt idx="54796">
                  <c:v>0.11459900000000001</c:v>
                </c:pt>
                <c:pt idx="54797">
                  <c:v>0.113375</c:v>
                </c:pt>
                <c:pt idx="54798">
                  <c:v>0.112067</c:v>
                </c:pt>
                <c:pt idx="54799">
                  <c:v>0.110677</c:v>
                </c:pt>
                <c:pt idx="54800">
                  <c:v>0.109207</c:v>
                </c:pt>
                <c:pt idx="54801">
                  <c:v>0.107657</c:v>
                </c:pt>
                <c:pt idx="54802">
                  <c:v>0.106029</c:v>
                </c:pt>
                <c:pt idx="54803">
                  <c:v>0.104324</c:v>
                </c:pt>
                <c:pt idx="54804">
                  <c:v>0.102545</c:v>
                </c:pt>
                <c:pt idx="54805">
                  <c:v>0.100693</c:v>
                </c:pt>
                <c:pt idx="54806">
                  <c:v>9.8772100000000002E-2</c:v>
                </c:pt>
                <c:pt idx="54807">
                  <c:v>9.6784099999999998E-2</c:v>
                </c:pt>
                <c:pt idx="54808">
                  <c:v>9.4731800000000005E-2</c:v>
                </c:pt>
                <c:pt idx="54809">
                  <c:v>9.2617000000000005E-2</c:v>
                </c:pt>
                <c:pt idx="54810">
                  <c:v>9.0441400000000005E-2</c:v>
                </c:pt>
                <c:pt idx="54811">
                  <c:v>8.8207499999999994E-2</c:v>
                </c:pt>
                <c:pt idx="54812">
                  <c:v>8.5917999999999994E-2</c:v>
                </c:pt>
                <c:pt idx="54813">
                  <c:v>8.3575499999999997E-2</c:v>
                </c:pt>
                <c:pt idx="54814">
                  <c:v>8.1182599999999994E-2</c:v>
                </c:pt>
                <c:pt idx="54815">
                  <c:v>7.8742500000000007E-2</c:v>
                </c:pt>
                <c:pt idx="54816">
                  <c:v>7.6258199999999998E-2</c:v>
                </c:pt>
                <c:pt idx="54817">
                  <c:v>7.3732900000000004E-2</c:v>
                </c:pt>
                <c:pt idx="54818">
                  <c:v>7.1169800000000005E-2</c:v>
                </c:pt>
                <c:pt idx="54819">
                  <c:v>6.85722E-2</c:v>
                </c:pt>
                <c:pt idx="54820">
                  <c:v>6.5943100000000004E-2</c:v>
                </c:pt>
                <c:pt idx="54821">
                  <c:v>6.3285999999999995E-2</c:v>
                </c:pt>
                <c:pt idx="54822">
                  <c:v>6.06043E-2</c:v>
                </c:pt>
                <c:pt idx="54823">
                  <c:v>5.7901800000000003E-2</c:v>
                </c:pt>
                <c:pt idx="54824">
                  <c:v>5.5182299999999997E-2</c:v>
                </c:pt>
                <c:pt idx="54825">
                  <c:v>5.2449099999999999E-2</c:v>
                </c:pt>
                <c:pt idx="54826">
                  <c:v>4.9705300000000001E-2</c:v>
                </c:pt>
                <c:pt idx="54827">
                  <c:v>4.6954500000000003E-2</c:v>
                </c:pt>
                <c:pt idx="54828">
                  <c:v>4.4200799999999998E-2</c:v>
                </c:pt>
                <c:pt idx="54829">
                  <c:v>4.1448100000000002E-2</c:v>
                </c:pt>
                <c:pt idx="54830">
                  <c:v>3.8700699999999998E-2</c:v>
                </c:pt>
                <c:pt idx="54831">
                  <c:v>3.59627E-2</c:v>
                </c:pt>
                <c:pt idx="54832">
                  <c:v>3.3237900000000001E-2</c:v>
                </c:pt>
                <c:pt idx="54833">
                  <c:v>3.0529799999999999E-2</c:v>
                </c:pt>
                <c:pt idx="54834">
                  <c:v>2.7841899999999999E-2</c:v>
                </c:pt>
                <c:pt idx="54835">
                  <c:v>2.51779E-2</c:v>
                </c:pt>
                <c:pt idx="54836">
                  <c:v>2.2542099999999999E-2</c:v>
                </c:pt>
                <c:pt idx="54837">
                  <c:v>1.99381E-2</c:v>
                </c:pt>
                <c:pt idx="54838">
                  <c:v>1.7370300000000002E-2</c:v>
                </c:pt>
                <c:pt idx="54839">
                  <c:v>1.48428E-2</c:v>
                </c:pt>
                <c:pt idx="54840">
                  <c:v>1.23587E-2</c:v>
                </c:pt>
                <c:pt idx="54841" formatCode="0.00E+00">
                  <c:v>9.9201399999999992E-3</c:v>
                </c:pt>
                <c:pt idx="54842" formatCode="0.00E+00">
                  <c:v>7.5298500000000003E-3</c:v>
                </c:pt>
                <c:pt idx="54843" formatCode="0.00E+00">
                  <c:v>5.1908800000000001E-3</c:v>
                </c:pt>
                <c:pt idx="54844" formatCode="0.00E+00">
                  <c:v>2.9061600000000001E-3</c:v>
                </c:pt>
                <c:pt idx="54845" formatCode="0.00E+00">
                  <c:v>6.78489E-4</c:v>
                </c:pt>
                <c:pt idx="54846" formatCode="0.00E+00">
                  <c:v>-1.4894299999999999E-3</c:v>
                </c:pt>
                <c:pt idx="54847" formatCode="0.00E+00">
                  <c:v>-3.5950399999999999E-3</c:v>
                </c:pt>
                <c:pt idx="54848" formatCode="0.00E+00">
                  <c:v>-5.6358500000000004E-3</c:v>
                </c:pt>
                <c:pt idx="54849" formatCode="0.00E+00">
                  <c:v>-7.6093699999999998E-3</c:v>
                </c:pt>
                <c:pt idx="54850" formatCode="0.00E+00">
                  <c:v>-9.5132099999999994E-3</c:v>
                </c:pt>
                <c:pt idx="54851">
                  <c:v>-1.13451E-2</c:v>
                </c:pt>
                <c:pt idx="54852">
                  <c:v>-1.3103E-2</c:v>
                </c:pt>
                <c:pt idx="54853">
                  <c:v>-1.4785E-2</c:v>
                </c:pt>
                <c:pt idx="54854">
                  <c:v>-1.6389600000000001E-2</c:v>
                </c:pt>
                <c:pt idx="54855">
                  <c:v>-1.7915E-2</c:v>
                </c:pt>
                <c:pt idx="54856">
                  <c:v>-1.93598E-2</c:v>
                </c:pt>
                <c:pt idx="54857">
                  <c:v>-2.07227E-2</c:v>
                </c:pt>
                <c:pt idx="54858">
                  <c:v>-2.20027E-2</c:v>
                </c:pt>
                <c:pt idx="54859">
                  <c:v>-2.3198799999999999E-2</c:v>
                </c:pt>
                <c:pt idx="54860">
                  <c:v>-2.4309899999999999E-2</c:v>
                </c:pt>
                <c:pt idx="54861">
                  <c:v>-2.5335E-2</c:v>
                </c:pt>
                <c:pt idx="54862">
                  <c:v>-2.6273399999999999E-2</c:v>
                </c:pt>
                <c:pt idx="54863">
                  <c:v>-2.7124599999999999E-2</c:v>
                </c:pt>
                <c:pt idx="54864">
                  <c:v>-2.7887800000000001E-2</c:v>
                </c:pt>
                <c:pt idx="54865">
                  <c:v>-2.8562899999999999E-2</c:v>
                </c:pt>
                <c:pt idx="54866">
                  <c:v>-2.9149999999999999E-2</c:v>
                </c:pt>
                <c:pt idx="54867">
                  <c:v>-2.9649200000000001E-2</c:v>
                </c:pt>
                <c:pt idx="54868">
                  <c:v>-3.0060799999999999E-2</c:v>
                </c:pt>
                <c:pt idx="54869">
                  <c:v>-3.0385200000000001E-2</c:v>
                </c:pt>
                <c:pt idx="54870">
                  <c:v>-3.0623000000000001E-2</c:v>
                </c:pt>
                <c:pt idx="54871">
                  <c:v>-3.07751E-2</c:v>
                </c:pt>
                <c:pt idx="54872">
                  <c:v>-3.0842399999999999E-2</c:v>
                </c:pt>
                <c:pt idx="54873">
                  <c:v>-3.08259E-2</c:v>
                </c:pt>
                <c:pt idx="54874">
                  <c:v>-3.0726699999999999E-2</c:v>
                </c:pt>
                <c:pt idx="54875">
                  <c:v>-3.0546199999999999E-2</c:v>
                </c:pt>
                <c:pt idx="54876">
                  <c:v>-3.0285699999999999E-2</c:v>
                </c:pt>
                <c:pt idx="54877">
                  <c:v>-2.99466E-2</c:v>
                </c:pt>
                <c:pt idx="54878">
                  <c:v>-2.9530500000000001E-2</c:v>
                </c:pt>
                <c:pt idx="54879">
                  <c:v>-2.9038999999999999E-2</c:v>
                </c:pt>
                <c:pt idx="54880">
                  <c:v>-2.8473999999999999E-2</c:v>
                </c:pt>
                <c:pt idx="54881">
                  <c:v>-2.7837500000000001E-2</c:v>
                </c:pt>
                <c:pt idx="54882">
                  <c:v>-2.71314E-2</c:v>
                </c:pt>
                <c:pt idx="54883">
                  <c:v>-2.6358199999999998E-2</c:v>
                </c:pt>
                <c:pt idx="54884">
                  <c:v>-2.55202E-2</c:v>
                </c:pt>
                <c:pt idx="54885">
                  <c:v>-2.4619800000000001E-2</c:v>
                </c:pt>
                <c:pt idx="54886">
                  <c:v>-2.3659699999999999E-2</c:v>
                </c:pt>
                <c:pt idx="54887">
                  <c:v>-2.2642300000000001E-2</c:v>
                </c:pt>
                <c:pt idx="54888">
                  <c:v>-2.1570300000000001E-2</c:v>
                </c:pt>
                <c:pt idx="54889">
                  <c:v>-2.0446200000000001E-2</c:v>
                </c:pt>
                <c:pt idx="54890">
                  <c:v>-1.9272899999999999E-2</c:v>
                </c:pt>
                <c:pt idx="54891">
                  <c:v>-1.8053300000000001E-2</c:v>
                </c:pt>
                <c:pt idx="54892">
                  <c:v>-1.67904E-2</c:v>
                </c:pt>
                <c:pt idx="54893">
                  <c:v>-1.5487000000000001E-2</c:v>
                </c:pt>
                <c:pt idx="54894">
                  <c:v>-1.4145899999999999E-2</c:v>
                </c:pt>
                <c:pt idx="54895">
                  <c:v>-1.27701E-2</c:v>
                </c:pt>
                <c:pt idx="54896">
                  <c:v>-1.1362499999999999E-2</c:v>
                </c:pt>
                <c:pt idx="54897" formatCode="0.00E+00">
                  <c:v>-9.9264000000000002E-3</c:v>
                </c:pt>
                <c:pt idx="54898" formatCode="0.00E+00">
                  <c:v>-8.4646400000000007E-3</c:v>
                </c:pt>
                <c:pt idx="54899" formatCode="0.00E+00">
                  <c:v>-6.9800499999999998E-3</c:v>
                </c:pt>
                <c:pt idx="54900" formatCode="0.00E+00">
                  <c:v>-5.47555E-3</c:v>
                </c:pt>
                <c:pt idx="54901" formatCode="0.00E+00">
                  <c:v>-3.9542400000000004E-3</c:v>
                </c:pt>
                <c:pt idx="54902" formatCode="0.00E+00">
                  <c:v>-2.4192599999999999E-3</c:v>
                </c:pt>
                <c:pt idx="54903" formatCode="0.00E+00">
                  <c:v>-8.7356800000000002E-4</c:v>
                </c:pt>
                <c:pt idx="54904" formatCode="0.00E+00">
                  <c:v>6.7991000000000004E-4</c:v>
                </c:pt>
                <c:pt idx="54905" formatCode="0.00E+00">
                  <c:v>2.2381300000000001E-3</c:v>
                </c:pt>
                <c:pt idx="54906" formatCode="0.00E+00">
                  <c:v>3.7979699999999999E-3</c:v>
                </c:pt>
                <c:pt idx="54907" formatCode="0.00E+00">
                  <c:v>5.3565000000000002E-3</c:v>
                </c:pt>
                <c:pt idx="54908" formatCode="0.00E+00">
                  <c:v>6.9110200000000004E-3</c:v>
                </c:pt>
                <c:pt idx="54909" formatCode="0.00E+00">
                  <c:v>8.4589000000000001E-3</c:v>
                </c:pt>
                <c:pt idx="54910" formatCode="0.00E+00">
                  <c:v>9.9974899999999995E-3</c:v>
                </c:pt>
                <c:pt idx="54911">
                  <c:v>1.1524100000000001E-2</c:v>
                </c:pt>
                <c:pt idx="54912">
                  <c:v>1.30362E-2</c:v>
                </c:pt>
                <c:pt idx="54913">
                  <c:v>1.45311E-2</c:v>
                </c:pt>
                <c:pt idx="54914">
                  <c:v>1.60064E-2</c:v>
                </c:pt>
                <c:pt idx="54915">
                  <c:v>1.7459800000000001E-2</c:v>
                </c:pt>
                <c:pt idx="54916">
                  <c:v>1.8889099999999999E-2</c:v>
                </c:pt>
                <c:pt idx="54917">
                  <c:v>2.02922E-2</c:v>
                </c:pt>
                <c:pt idx="54918">
                  <c:v>2.1666999999999999E-2</c:v>
                </c:pt>
                <c:pt idx="54919">
                  <c:v>2.3011400000000001E-2</c:v>
                </c:pt>
                <c:pt idx="54920">
                  <c:v>2.4323399999999998E-2</c:v>
                </c:pt>
                <c:pt idx="54921">
                  <c:v>2.5601100000000002E-2</c:v>
                </c:pt>
                <c:pt idx="54922">
                  <c:v>2.68428E-2</c:v>
                </c:pt>
                <c:pt idx="54923">
                  <c:v>2.80468E-2</c:v>
                </c:pt>
                <c:pt idx="54924">
                  <c:v>2.9211899999999999E-2</c:v>
                </c:pt>
                <c:pt idx="54925">
                  <c:v>3.0336800000000001E-2</c:v>
                </c:pt>
                <c:pt idx="54926">
                  <c:v>3.1420200000000002E-2</c:v>
                </c:pt>
                <c:pt idx="54927">
                  <c:v>3.2460700000000002E-2</c:v>
                </c:pt>
                <c:pt idx="54928">
                  <c:v>3.3457199999999999E-2</c:v>
                </c:pt>
                <c:pt idx="54929">
                  <c:v>3.4409000000000002E-2</c:v>
                </c:pt>
                <c:pt idx="54930">
                  <c:v>3.53155E-2</c:v>
                </c:pt>
                <c:pt idx="54931">
                  <c:v>3.6176100000000003E-2</c:v>
                </c:pt>
                <c:pt idx="54932">
                  <c:v>3.6990099999999998E-2</c:v>
                </c:pt>
                <c:pt idx="54933">
                  <c:v>3.7757100000000002E-2</c:v>
                </c:pt>
                <c:pt idx="54934">
                  <c:v>3.8476999999999997E-2</c:v>
                </c:pt>
                <c:pt idx="54935">
                  <c:v>3.9149400000000001E-2</c:v>
                </c:pt>
                <c:pt idx="54936">
                  <c:v>3.97741E-2</c:v>
                </c:pt>
                <c:pt idx="54937">
                  <c:v>4.0350900000000002E-2</c:v>
                </c:pt>
                <c:pt idx="54938">
                  <c:v>4.0879899999999997E-2</c:v>
                </c:pt>
                <c:pt idx="54939">
                  <c:v>4.1361000000000002E-2</c:v>
                </c:pt>
                <c:pt idx="54940">
                  <c:v>4.1794600000000001E-2</c:v>
                </c:pt>
                <c:pt idx="54941">
                  <c:v>4.2181200000000002E-2</c:v>
                </c:pt>
                <c:pt idx="54942">
                  <c:v>4.2521400000000001E-2</c:v>
                </c:pt>
                <c:pt idx="54943">
                  <c:v>4.2815899999999997E-2</c:v>
                </c:pt>
                <c:pt idx="54944">
                  <c:v>4.30655E-2</c:v>
                </c:pt>
                <c:pt idx="54945">
                  <c:v>4.3271200000000003E-2</c:v>
                </c:pt>
                <c:pt idx="54946">
                  <c:v>4.3433899999999998E-2</c:v>
                </c:pt>
                <c:pt idx="54947">
                  <c:v>4.3554799999999998E-2</c:v>
                </c:pt>
                <c:pt idx="54948">
                  <c:v>4.3635199999999999E-2</c:v>
                </c:pt>
                <c:pt idx="54949">
                  <c:v>4.3676600000000003E-2</c:v>
                </c:pt>
                <c:pt idx="54950">
                  <c:v>4.3680099999999999E-2</c:v>
                </c:pt>
                <c:pt idx="54951">
                  <c:v>4.3646999999999998E-2</c:v>
                </c:pt>
                <c:pt idx="54952">
                  <c:v>4.3578499999999999E-2</c:v>
                </c:pt>
                <c:pt idx="54953">
                  <c:v>4.3476300000000002E-2</c:v>
                </c:pt>
                <c:pt idx="54954">
                  <c:v>4.3341999999999999E-2</c:v>
                </c:pt>
                <c:pt idx="54955">
                  <c:v>4.3177500000000001E-2</c:v>
                </c:pt>
                <c:pt idx="54956">
                  <c:v>4.2984599999999998E-2</c:v>
                </c:pt>
                <c:pt idx="54957">
                  <c:v>4.2765200000000003E-2</c:v>
                </c:pt>
                <c:pt idx="54958">
                  <c:v>4.2520799999999997E-2</c:v>
                </c:pt>
                <c:pt idx="54959">
                  <c:v>4.2253300000000001E-2</c:v>
                </c:pt>
                <c:pt idx="54960">
                  <c:v>4.1964700000000001E-2</c:v>
                </c:pt>
                <c:pt idx="54961">
                  <c:v>4.1657E-2</c:v>
                </c:pt>
                <c:pt idx="54962">
                  <c:v>4.1332199999999999E-2</c:v>
                </c:pt>
                <c:pt idx="54963">
                  <c:v>4.0992199999999999E-2</c:v>
                </c:pt>
                <c:pt idx="54964">
                  <c:v>4.06392E-2</c:v>
                </c:pt>
                <c:pt idx="54965">
                  <c:v>4.0275199999999997E-2</c:v>
                </c:pt>
                <c:pt idx="54966">
                  <c:v>3.9902100000000003E-2</c:v>
                </c:pt>
                <c:pt idx="54967">
                  <c:v>3.9521899999999999E-2</c:v>
                </c:pt>
                <c:pt idx="54968">
                  <c:v>3.9136700000000003E-2</c:v>
                </c:pt>
                <c:pt idx="54969">
                  <c:v>3.8748299999999999E-2</c:v>
                </c:pt>
                <c:pt idx="54970">
                  <c:v>3.8358700000000003E-2</c:v>
                </c:pt>
                <c:pt idx="54971">
                  <c:v>3.7969900000000001E-2</c:v>
                </c:pt>
                <c:pt idx="54972">
                  <c:v>3.7583900000000003E-2</c:v>
                </c:pt>
                <c:pt idx="54973">
                  <c:v>3.7202600000000002E-2</c:v>
                </c:pt>
                <c:pt idx="54974">
                  <c:v>3.6827800000000001E-2</c:v>
                </c:pt>
                <c:pt idx="54975">
                  <c:v>3.6461500000000001E-2</c:v>
                </c:pt>
                <c:pt idx="54976">
                  <c:v>3.6105499999999999E-2</c:v>
                </c:pt>
                <c:pt idx="54977">
                  <c:v>3.5761599999999998E-2</c:v>
                </c:pt>
                <c:pt idx="54978">
                  <c:v>3.5431499999999998E-2</c:v>
                </c:pt>
                <c:pt idx="54979">
                  <c:v>3.5117000000000002E-2</c:v>
                </c:pt>
                <c:pt idx="54980">
                  <c:v>3.4819700000000002E-2</c:v>
                </c:pt>
                <c:pt idx="54981">
                  <c:v>3.4541099999999998E-2</c:v>
                </c:pt>
                <c:pt idx="54982">
                  <c:v>3.4282699999999999E-2</c:v>
                </c:pt>
                <c:pt idx="54983">
                  <c:v>3.4045699999999998E-2</c:v>
                </c:pt>
                <c:pt idx="54984">
                  <c:v>3.3831600000000003E-2</c:v>
                </c:pt>
                <c:pt idx="54985">
                  <c:v>3.3641600000000001E-2</c:v>
                </c:pt>
                <c:pt idx="54986">
                  <c:v>3.3476899999999997E-2</c:v>
                </c:pt>
                <c:pt idx="54987">
                  <c:v>3.3338600000000003E-2</c:v>
                </c:pt>
                <c:pt idx="54988">
                  <c:v>3.3227699999999999E-2</c:v>
                </c:pt>
                <c:pt idx="54989">
                  <c:v>3.3145300000000003E-2</c:v>
                </c:pt>
                <c:pt idx="54990">
                  <c:v>3.3092099999999999E-2</c:v>
                </c:pt>
                <c:pt idx="54991">
                  <c:v>3.3068899999999998E-2</c:v>
                </c:pt>
                <c:pt idx="54992">
                  <c:v>3.3076300000000003E-2</c:v>
                </c:pt>
                <c:pt idx="54993">
                  <c:v>3.31148E-2</c:v>
                </c:pt>
                <c:pt idx="54994">
                  <c:v>3.3184999999999999E-2</c:v>
                </c:pt>
                <c:pt idx="54995">
                  <c:v>3.32871E-2</c:v>
                </c:pt>
                <c:pt idx="54996">
                  <c:v>3.3421399999999997E-2</c:v>
                </c:pt>
                <c:pt idx="54997">
                  <c:v>3.3587800000000001E-2</c:v>
                </c:pt>
                <c:pt idx="54998">
                  <c:v>3.3786400000000001E-2</c:v>
                </c:pt>
                <c:pt idx="54999">
                  <c:v>3.4017100000000002E-2</c:v>
                </c:pt>
                <c:pt idx="55000">
                  <c:v>3.4279700000000003E-2</c:v>
                </c:pt>
                <c:pt idx="55001">
                  <c:v>3.4573899999999998E-2</c:v>
                </c:pt>
                <c:pt idx="55002">
                  <c:v>3.4899199999999998E-2</c:v>
                </c:pt>
                <c:pt idx="55003">
                  <c:v>3.5255099999999998E-2</c:v>
                </c:pt>
                <c:pt idx="55004">
                  <c:v>3.5640699999999997E-2</c:v>
                </c:pt>
                <c:pt idx="55005">
                  <c:v>3.6055499999999997E-2</c:v>
                </c:pt>
                <c:pt idx="55006">
                  <c:v>3.6498500000000003E-2</c:v>
                </c:pt>
                <c:pt idx="55007">
                  <c:v>3.6968899999999999E-2</c:v>
                </c:pt>
                <c:pt idx="55008">
                  <c:v>3.7465400000000003E-2</c:v>
                </c:pt>
                <c:pt idx="55009">
                  <c:v>3.7986899999999997E-2</c:v>
                </c:pt>
                <c:pt idx="55010">
                  <c:v>3.8531999999999997E-2</c:v>
                </c:pt>
                <c:pt idx="55011">
                  <c:v>3.9099500000000002E-2</c:v>
                </c:pt>
                <c:pt idx="55012">
                  <c:v>3.9687899999999998E-2</c:v>
                </c:pt>
                <c:pt idx="55013">
                  <c:v>4.0295499999999998E-2</c:v>
                </c:pt>
                <c:pt idx="55014">
                  <c:v>4.09208E-2</c:v>
                </c:pt>
                <c:pt idx="55015">
                  <c:v>4.1562000000000002E-2</c:v>
                </c:pt>
                <c:pt idx="55016">
                  <c:v>4.2217499999999998E-2</c:v>
                </c:pt>
                <c:pt idx="55017">
                  <c:v>4.2885199999999998E-2</c:v>
                </c:pt>
                <c:pt idx="55018">
                  <c:v>4.3563200000000003E-2</c:v>
                </c:pt>
                <c:pt idx="55019">
                  <c:v>4.4249400000000001E-2</c:v>
                </c:pt>
                <c:pt idx="55020">
                  <c:v>4.4941799999999997E-2</c:v>
                </c:pt>
                <c:pt idx="55021">
                  <c:v>4.5638199999999997E-2</c:v>
                </c:pt>
                <c:pt idx="55022">
                  <c:v>4.6336299999999997E-2</c:v>
                </c:pt>
                <c:pt idx="55023">
                  <c:v>4.7033999999999999E-2</c:v>
                </c:pt>
                <c:pt idx="55024">
                  <c:v>4.7728899999999998E-2</c:v>
                </c:pt>
                <c:pt idx="55025">
                  <c:v>4.8418799999999998E-2</c:v>
                </c:pt>
                <c:pt idx="55026">
                  <c:v>4.9101100000000002E-2</c:v>
                </c:pt>
                <c:pt idx="55027">
                  <c:v>4.9773600000000001E-2</c:v>
                </c:pt>
                <c:pt idx="55028">
                  <c:v>5.0433699999999998E-2</c:v>
                </c:pt>
                <c:pt idx="55029">
                  <c:v>5.1078899999999997E-2</c:v>
                </c:pt>
                <c:pt idx="55030">
                  <c:v>5.1706700000000001E-2</c:v>
                </c:pt>
                <c:pt idx="55031">
                  <c:v>5.2314600000000003E-2</c:v>
                </c:pt>
                <c:pt idx="55032">
                  <c:v>5.2900200000000001E-2</c:v>
                </c:pt>
                <c:pt idx="55033">
                  <c:v>5.3460800000000003E-2</c:v>
                </c:pt>
                <c:pt idx="55034">
                  <c:v>5.3994100000000003E-2</c:v>
                </c:pt>
                <c:pt idx="55035">
                  <c:v>5.4497400000000001E-2</c:v>
                </c:pt>
                <c:pt idx="55036">
                  <c:v>5.4968299999999998E-2</c:v>
                </c:pt>
                <c:pt idx="55037">
                  <c:v>5.5404200000000001E-2</c:v>
                </c:pt>
                <c:pt idx="55038">
                  <c:v>5.5802900000000003E-2</c:v>
                </c:pt>
                <c:pt idx="55039">
                  <c:v>5.6161799999999998E-2</c:v>
                </c:pt>
                <c:pt idx="55040">
                  <c:v>5.6478500000000001E-2</c:v>
                </c:pt>
                <c:pt idx="55041">
                  <c:v>5.67509E-2</c:v>
                </c:pt>
                <c:pt idx="55042">
                  <c:v>5.6976400000000003E-2</c:v>
                </c:pt>
                <c:pt idx="55043">
                  <c:v>5.7153000000000002E-2</c:v>
                </c:pt>
                <c:pt idx="55044">
                  <c:v>5.7278500000000003E-2</c:v>
                </c:pt>
                <c:pt idx="55045">
                  <c:v>5.7350600000000002E-2</c:v>
                </c:pt>
                <c:pt idx="55046">
                  <c:v>5.7367399999999999E-2</c:v>
                </c:pt>
                <c:pt idx="55047">
                  <c:v>5.73269E-2</c:v>
                </c:pt>
                <c:pt idx="55048">
                  <c:v>5.7227100000000003E-2</c:v>
                </c:pt>
                <c:pt idx="55049">
                  <c:v>5.70663E-2</c:v>
                </c:pt>
                <c:pt idx="55050">
                  <c:v>5.6842700000000003E-2</c:v>
                </c:pt>
                <c:pt idx="55051">
                  <c:v>5.6554500000000001E-2</c:v>
                </c:pt>
                <c:pt idx="55052">
                  <c:v>5.6200100000000003E-2</c:v>
                </c:pt>
                <c:pt idx="55053">
                  <c:v>5.5777899999999998E-2</c:v>
                </c:pt>
                <c:pt idx="55054">
                  <c:v>5.5286700000000001E-2</c:v>
                </c:pt>
                <c:pt idx="55055">
                  <c:v>5.4725099999999999E-2</c:v>
                </c:pt>
                <c:pt idx="55056">
                  <c:v>5.4092000000000001E-2</c:v>
                </c:pt>
                <c:pt idx="55057">
                  <c:v>5.3386400000000001E-2</c:v>
                </c:pt>
                <c:pt idx="55058">
                  <c:v>5.2607300000000003E-2</c:v>
                </c:pt>
                <c:pt idx="55059">
                  <c:v>5.1754000000000001E-2</c:v>
                </c:pt>
                <c:pt idx="55060">
                  <c:v>5.0825700000000001E-2</c:v>
                </c:pt>
                <c:pt idx="55061">
                  <c:v>4.9821999999999998E-2</c:v>
                </c:pt>
                <c:pt idx="55062">
                  <c:v>4.8742399999999998E-2</c:v>
                </c:pt>
                <c:pt idx="55063">
                  <c:v>4.75866E-2</c:v>
                </c:pt>
                <c:pt idx="55064">
                  <c:v>4.63545E-2</c:v>
                </c:pt>
                <c:pt idx="55065">
                  <c:v>4.5046099999999999E-2</c:v>
                </c:pt>
                <c:pt idx="55066">
                  <c:v>4.3661499999999999E-2</c:v>
                </c:pt>
                <c:pt idx="55067">
                  <c:v>4.2201000000000002E-2</c:v>
                </c:pt>
                <c:pt idx="55068">
                  <c:v>4.0665100000000003E-2</c:v>
                </c:pt>
                <c:pt idx="55069">
                  <c:v>3.9054199999999997E-2</c:v>
                </c:pt>
                <c:pt idx="55070">
                  <c:v>3.7368999999999999E-2</c:v>
                </c:pt>
                <c:pt idx="55071">
                  <c:v>3.56104E-2</c:v>
                </c:pt>
                <c:pt idx="55072">
                  <c:v>3.3779400000000001E-2</c:v>
                </c:pt>
                <c:pt idx="55073">
                  <c:v>3.1877099999999998E-2</c:v>
                </c:pt>
                <c:pt idx="55074">
                  <c:v>2.99046E-2</c:v>
                </c:pt>
                <c:pt idx="55075">
                  <c:v>2.7863499999999999E-2</c:v>
                </c:pt>
                <c:pt idx="55076">
                  <c:v>2.5755199999999999E-2</c:v>
                </c:pt>
                <c:pt idx="55077">
                  <c:v>2.3581399999999999E-2</c:v>
                </c:pt>
                <c:pt idx="55078">
                  <c:v>2.1343899999999999E-2</c:v>
                </c:pt>
                <c:pt idx="55079">
                  <c:v>1.9044700000000001E-2</c:v>
                </c:pt>
                <c:pt idx="55080">
                  <c:v>1.6685800000000001E-2</c:v>
                </c:pt>
                <c:pt idx="55081">
                  <c:v>1.42694E-2</c:v>
                </c:pt>
                <c:pt idx="55082">
                  <c:v>1.17977E-2</c:v>
                </c:pt>
                <c:pt idx="55083" formatCode="0.00E+00">
                  <c:v>9.2731600000000008E-3</c:v>
                </c:pt>
                <c:pt idx="55084" formatCode="0.00E+00">
                  <c:v>6.6982200000000004E-3</c:v>
                </c:pt>
                <c:pt idx="55085" formatCode="0.00E+00">
                  <c:v>4.07553E-3</c:v>
                </c:pt>
                <c:pt idx="55086" formatCode="0.00E+00">
                  <c:v>1.4078700000000001E-3</c:v>
                </c:pt>
                <c:pt idx="55087" formatCode="0.00E+00">
                  <c:v>-1.30189E-3</c:v>
                </c:pt>
                <c:pt idx="55088" formatCode="0.00E+00">
                  <c:v>-4.0507599999999996E-3</c:v>
                </c:pt>
                <c:pt idx="55089" formatCode="0.00E+00">
                  <c:v>-6.8356700000000003E-3</c:v>
                </c:pt>
                <c:pt idx="55090" formatCode="0.00E+00">
                  <c:v>-9.6534199999999994E-3</c:v>
                </c:pt>
                <c:pt idx="55091">
                  <c:v>-1.25007E-2</c:v>
                </c:pt>
                <c:pt idx="55092">
                  <c:v>-1.53743E-2</c:v>
                </c:pt>
                <c:pt idx="55093">
                  <c:v>-1.8270600000000001E-2</c:v>
                </c:pt>
                <c:pt idx="55094">
                  <c:v>-2.1186099999999999E-2</c:v>
                </c:pt>
                <c:pt idx="55095">
                  <c:v>-2.4117199999999998E-2</c:v>
                </c:pt>
                <c:pt idx="55096">
                  <c:v>-2.7060299999999999E-2</c:v>
                </c:pt>
                <c:pt idx="55097">
                  <c:v>-3.0011599999999999E-2</c:v>
                </c:pt>
                <c:pt idx="55098">
                  <c:v>-3.2967400000000001E-2</c:v>
                </c:pt>
                <c:pt idx="55099">
                  <c:v>-3.5923799999999999E-2</c:v>
                </c:pt>
                <c:pt idx="55100">
                  <c:v>-3.8876899999999999E-2</c:v>
                </c:pt>
                <c:pt idx="55101">
                  <c:v>-4.18228E-2</c:v>
                </c:pt>
                <c:pt idx="55102">
                  <c:v>-4.4757600000000002E-2</c:v>
                </c:pt>
                <c:pt idx="55103">
                  <c:v>-4.7677200000000003E-2</c:v>
                </c:pt>
                <c:pt idx="55104">
                  <c:v>-5.0577700000000003E-2</c:v>
                </c:pt>
                <c:pt idx="55105">
                  <c:v>-5.3455099999999998E-2</c:v>
                </c:pt>
                <c:pt idx="55106">
                  <c:v>-5.6305300000000003E-2</c:v>
                </c:pt>
                <c:pt idx="55107">
                  <c:v>-5.9124299999999998E-2</c:v>
                </c:pt>
                <c:pt idx="55108">
                  <c:v>-6.1908199999999997E-2</c:v>
                </c:pt>
                <c:pt idx="55109">
                  <c:v>-6.4652899999999999E-2</c:v>
                </c:pt>
                <c:pt idx="55110">
                  <c:v>-6.7354399999999995E-2</c:v>
                </c:pt>
                <c:pt idx="55111">
                  <c:v>-7.0008699999999993E-2</c:v>
                </c:pt>
                <c:pt idx="55112">
                  <c:v>-7.2612099999999999E-2</c:v>
                </c:pt>
                <c:pt idx="55113">
                  <c:v>-7.5160500000000005E-2</c:v>
                </c:pt>
                <c:pt idx="55114">
                  <c:v>-7.7650200000000003E-2</c:v>
                </c:pt>
                <c:pt idx="55115">
                  <c:v>-8.0077300000000004E-2</c:v>
                </c:pt>
                <c:pt idx="55116">
                  <c:v>-8.24381E-2</c:v>
                </c:pt>
                <c:pt idx="55117">
                  <c:v>-8.4728999999999999E-2</c:v>
                </c:pt>
                <c:pt idx="55118">
                  <c:v>-8.6946399999999993E-2</c:v>
                </c:pt>
                <c:pt idx="55119">
                  <c:v>-8.9086799999999994E-2</c:v>
                </c:pt>
                <c:pt idx="55120">
                  <c:v>-9.1146699999999997E-2</c:v>
                </c:pt>
                <c:pt idx="55121">
                  <c:v>-9.3122800000000006E-2</c:v>
                </c:pt>
                <c:pt idx="55122">
                  <c:v>-9.5011799999999993E-2</c:v>
                </c:pt>
                <c:pt idx="55123">
                  <c:v>-9.68107E-2</c:v>
                </c:pt>
                <c:pt idx="55124">
                  <c:v>-9.8516400000000004E-2</c:v>
                </c:pt>
                <c:pt idx="55125">
                  <c:v>-0.10012600000000001</c:v>
                </c:pt>
                <c:pt idx="55126">
                  <c:v>-0.101636</c:v>
                </c:pt>
                <c:pt idx="55127">
                  <c:v>-0.103045</c:v>
                </c:pt>
                <c:pt idx="55128">
                  <c:v>-0.10435</c:v>
                </c:pt>
                <c:pt idx="55129">
                  <c:v>-0.105548</c:v>
                </c:pt>
                <c:pt idx="55130">
                  <c:v>-0.106638</c:v>
                </c:pt>
                <c:pt idx="55131">
                  <c:v>-0.107616</c:v>
                </c:pt>
                <c:pt idx="55132">
                  <c:v>-0.10848099999999999</c:v>
                </c:pt>
                <c:pt idx="55133">
                  <c:v>-0.10923099999999999</c:v>
                </c:pt>
                <c:pt idx="55134">
                  <c:v>-0.109865</c:v>
                </c:pt>
                <c:pt idx="55135">
                  <c:v>-0.11038000000000001</c:v>
                </c:pt>
                <c:pt idx="55136">
                  <c:v>-0.110776</c:v>
                </c:pt>
                <c:pt idx="55137">
                  <c:v>-0.111051</c:v>
                </c:pt>
                <c:pt idx="55138">
                  <c:v>-0.111204</c:v>
                </c:pt>
                <c:pt idx="55139">
                  <c:v>-0.111235</c:v>
                </c:pt>
                <c:pt idx="55140">
                  <c:v>-0.111142</c:v>
                </c:pt>
                <c:pt idx="55141">
                  <c:v>-0.110925</c:v>
                </c:pt>
                <c:pt idx="55142">
                  <c:v>-0.110584</c:v>
                </c:pt>
                <c:pt idx="55143">
                  <c:v>-0.11011799999999999</c:v>
                </c:pt>
                <c:pt idx="55144">
                  <c:v>-0.109527</c:v>
                </c:pt>
                <c:pt idx="55145">
                  <c:v>-0.10881200000000001</c:v>
                </c:pt>
                <c:pt idx="55146">
                  <c:v>-0.107973</c:v>
                </c:pt>
                <c:pt idx="55147">
                  <c:v>-0.10700999999999999</c:v>
                </c:pt>
                <c:pt idx="55148">
                  <c:v>-0.105924</c:v>
                </c:pt>
                <c:pt idx="55149">
                  <c:v>-0.104716</c:v>
                </c:pt>
                <c:pt idx="55150">
                  <c:v>-0.10338600000000001</c:v>
                </c:pt>
                <c:pt idx="55151">
                  <c:v>-0.101937</c:v>
                </c:pt>
                <c:pt idx="55152">
                  <c:v>-0.100369</c:v>
                </c:pt>
                <c:pt idx="55153">
                  <c:v>-9.8683900000000005E-2</c:v>
                </c:pt>
                <c:pt idx="55154">
                  <c:v>-9.6883300000000006E-2</c:v>
                </c:pt>
                <c:pt idx="55155">
                  <c:v>-9.4969200000000004E-2</c:v>
                </c:pt>
                <c:pt idx="55156">
                  <c:v>-9.2943600000000001E-2</c:v>
                </c:pt>
                <c:pt idx="55157">
                  <c:v>-9.0808600000000003E-2</c:v>
                </c:pt>
                <c:pt idx="55158">
                  <c:v>-8.8566699999999998E-2</c:v>
                </c:pt>
                <c:pt idx="55159">
                  <c:v>-8.62203E-2</c:v>
                </c:pt>
                <c:pt idx="55160">
                  <c:v>-8.3771999999999999E-2</c:v>
                </c:pt>
                <c:pt idx="55161">
                  <c:v>-8.12248E-2</c:v>
                </c:pt>
                <c:pt idx="55162">
                  <c:v>-7.8581499999999999E-2</c:v>
                </c:pt>
                <c:pt idx="55163">
                  <c:v>-7.5845200000000002E-2</c:v>
                </c:pt>
                <c:pt idx="55164">
                  <c:v>-7.3019200000000006E-2</c:v>
                </c:pt>
                <c:pt idx="55165">
                  <c:v>-7.0106799999999997E-2</c:v>
                </c:pt>
                <c:pt idx="55166">
                  <c:v>-6.7111500000000004E-2</c:v>
                </c:pt>
                <c:pt idx="55167">
                  <c:v>-6.4036999999999997E-2</c:v>
                </c:pt>
                <c:pt idx="55168">
                  <c:v>-6.0886799999999998E-2</c:v>
                </c:pt>
                <c:pt idx="55169">
                  <c:v>-5.7664899999999998E-2</c:v>
                </c:pt>
                <c:pt idx="55170">
                  <c:v>-5.4375100000000003E-2</c:v>
                </c:pt>
                <c:pt idx="55171">
                  <c:v>-5.10216E-2</c:v>
                </c:pt>
                <c:pt idx="55172">
                  <c:v>-4.7608499999999998E-2</c:v>
                </c:pt>
                <c:pt idx="55173">
                  <c:v>-4.4139900000000003E-2</c:v>
                </c:pt>
                <c:pt idx="55174">
                  <c:v>-4.0620200000000002E-2</c:v>
                </c:pt>
                <c:pt idx="55175">
                  <c:v>-3.7053799999999998E-2</c:v>
                </c:pt>
                <c:pt idx="55176">
                  <c:v>-3.3445000000000003E-2</c:v>
                </c:pt>
                <c:pt idx="55177">
                  <c:v>-2.9798399999999999E-2</c:v>
                </c:pt>
                <c:pt idx="55178">
                  <c:v>-2.6118599999999999E-2</c:v>
                </c:pt>
                <c:pt idx="55179">
                  <c:v>-2.2410099999999999E-2</c:v>
                </c:pt>
                <c:pt idx="55180">
                  <c:v>-1.8677599999999999E-2</c:v>
                </c:pt>
                <c:pt idx="55181">
                  <c:v>-1.49257E-2</c:v>
                </c:pt>
                <c:pt idx="55182">
                  <c:v>-1.1159199999999999E-2</c:v>
                </c:pt>
                <c:pt idx="55183" formatCode="0.00E+00">
                  <c:v>-7.3828599999999998E-3</c:v>
                </c:pt>
                <c:pt idx="55184" formatCode="0.00E+00">
                  <c:v>-3.6013099999999999E-3</c:v>
                </c:pt>
                <c:pt idx="55185" formatCode="0.00E+00">
                  <c:v>1.80657E-4</c:v>
                </c:pt>
                <c:pt idx="55186" formatCode="0.00E+00">
                  <c:v>3.9582999999999997E-3</c:v>
                </c:pt>
                <c:pt idx="55187" formatCode="0.00E+00">
                  <c:v>7.7268900000000001E-3</c:v>
                </c:pt>
                <c:pt idx="55188">
                  <c:v>1.1481699999999999E-2</c:v>
                </c:pt>
                <c:pt idx="55189">
                  <c:v>1.52181E-2</c:v>
                </c:pt>
                <c:pt idx="55190">
                  <c:v>1.8931300000000002E-2</c:v>
                </c:pt>
                <c:pt idx="55191">
                  <c:v>2.26167E-2</c:v>
                </c:pt>
                <c:pt idx="55192">
                  <c:v>2.6269799999999999E-2</c:v>
                </c:pt>
                <c:pt idx="55193">
                  <c:v>2.9886099999999999E-2</c:v>
                </c:pt>
                <c:pt idx="55194">
                  <c:v>3.3460900000000002E-2</c:v>
                </c:pt>
                <c:pt idx="55195">
                  <c:v>3.6990000000000002E-2</c:v>
                </c:pt>
                <c:pt idx="55196">
                  <c:v>4.0468999999999998E-2</c:v>
                </c:pt>
                <c:pt idx="55197">
                  <c:v>4.3893599999999998E-2</c:v>
                </c:pt>
                <c:pt idx="55198">
                  <c:v>4.7259599999999999E-2</c:v>
                </c:pt>
                <c:pt idx="55199">
                  <c:v>5.0562999999999997E-2</c:v>
                </c:pt>
                <c:pt idx="55200">
                  <c:v>5.3799699999999999E-2</c:v>
                </c:pt>
                <c:pt idx="55201">
                  <c:v>5.69659E-2</c:v>
                </c:pt>
                <c:pt idx="55202">
                  <c:v>6.0057800000000001E-2</c:v>
                </c:pt>
                <c:pt idx="55203">
                  <c:v>6.3071600000000005E-2</c:v>
                </c:pt>
                <c:pt idx="55204">
                  <c:v>6.6003800000000001E-2</c:v>
                </c:pt>
                <c:pt idx="55205">
                  <c:v>6.8851099999999998E-2</c:v>
                </c:pt>
                <c:pt idx="55206">
                  <c:v>7.1609999999999993E-2</c:v>
                </c:pt>
                <c:pt idx="55207">
                  <c:v>7.4277499999999996E-2</c:v>
                </c:pt>
                <c:pt idx="55208">
                  <c:v>7.6850399999999999E-2</c:v>
                </c:pt>
                <c:pt idx="55209">
                  <c:v>7.9325900000000005E-2</c:v>
                </c:pt>
                <c:pt idx="55210">
                  <c:v>8.1701300000000004E-2</c:v>
                </c:pt>
                <c:pt idx="55211">
                  <c:v>8.3973800000000001E-2</c:v>
                </c:pt>
                <c:pt idx="55212">
                  <c:v>8.6141200000000001E-2</c:v>
                </c:pt>
                <c:pt idx="55213">
                  <c:v>8.8201000000000002E-2</c:v>
                </c:pt>
                <c:pt idx="55214">
                  <c:v>9.0151200000000001E-2</c:v>
                </c:pt>
                <c:pt idx="55215">
                  <c:v>9.1989699999999994E-2</c:v>
                </c:pt>
                <c:pt idx="55216">
                  <c:v>9.3714900000000004E-2</c:v>
                </c:pt>
                <c:pt idx="55217">
                  <c:v>9.5324999999999993E-2</c:v>
                </c:pt>
                <c:pt idx="55218">
                  <c:v>9.6818500000000002E-2</c:v>
                </c:pt>
                <c:pt idx="55219">
                  <c:v>9.8194199999999995E-2</c:v>
                </c:pt>
                <c:pt idx="55220">
                  <c:v>9.9450999999999998E-2</c:v>
                </c:pt>
                <c:pt idx="55221">
                  <c:v>0.100588</c:v>
                </c:pt>
                <c:pt idx="55222">
                  <c:v>0.101604</c:v>
                </c:pt>
                <c:pt idx="55223">
                  <c:v>0.10249900000000001</c:v>
                </c:pt>
                <c:pt idx="55224">
                  <c:v>0.103272</c:v>
                </c:pt>
                <c:pt idx="55225">
                  <c:v>0.103923</c:v>
                </c:pt>
                <c:pt idx="55226">
                  <c:v>0.104452</c:v>
                </c:pt>
                <c:pt idx="55227">
                  <c:v>0.10485899999999999</c:v>
                </c:pt>
                <c:pt idx="55228">
                  <c:v>0.105144</c:v>
                </c:pt>
                <c:pt idx="55229">
                  <c:v>0.105308</c:v>
                </c:pt>
                <c:pt idx="55230">
                  <c:v>0.105351</c:v>
                </c:pt>
                <c:pt idx="55231">
                  <c:v>0.10527400000000001</c:v>
                </c:pt>
                <c:pt idx="55232">
                  <c:v>0.105078</c:v>
                </c:pt>
                <c:pt idx="55233">
                  <c:v>0.104765</c:v>
                </c:pt>
                <c:pt idx="55234">
                  <c:v>0.104334</c:v>
                </c:pt>
                <c:pt idx="55235">
                  <c:v>0.10378900000000001</c:v>
                </c:pt>
                <c:pt idx="55236">
                  <c:v>0.10313</c:v>
                </c:pt>
                <c:pt idx="55237">
                  <c:v>0.10235900000000001</c:v>
                </c:pt>
                <c:pt idx="55238">
                  <c:v>0.101478</c:v>
                </c:pt>
                <c:pt idx="55239">
                  <c:v>0.10048799999999999</c:v>
                </c:pt>
                <c:pt idx="55240">
                  <c:v>9.9393599999999999E-2</c:v>
                </c:pt>
                <c:pt idx="55241">
                  <c:v>9.8195099999999994E-2</c:v>
                </c:pt>
                <c:pt idx="55242">
                  <c:v>9.6895599999999998E-2</c:v>
                </c:pt>
                <c:pt idx="55243">
                  <c:v>9.5497600000000002E-2</c:v>
                </c:pt>
                <c:pt idx="55244">
                  <c:v>9.4003799999999998E-2</c:v>
                </c:pt>
                <c:pt idx="55245">
                  <c:v>9.2416899999999996E-2</c:v>
                </c:pt>
                <c:pt idx="55246">
                  <c:v>9.0740000000000001E-2</c:v>
                </c:pt>
                <c:pt idx="55247">
                  <c:v>8.8976E-2</c:v>
                </c:pt>
                <c:pt idx="55248">
                  <c:v>8.7128200000000003E-2</c:v>
                </c:pt>
                <c:pt idx="55249">
                  <c:v>8.5199700000000003E-2</c:v>
                </c:pt>
                <c:pt idx="55250">
                  <c:v>8.3193799999999998E-2</c:v>
                </c:pt>
                <c:pt idx="55251">
                  <c:v>8.1114000000000006E-2</c:v>
                </c:pt>
                <c:pt idx="55252">
                  <c:v>7.8963800000000001E-2</c:v>
                </c:pt>
                <c:pt idx="55253">
                  <c:v>7.6746700000000001E-2</c:v>
                </c:pt>
                <c:pt idx="55254">
                  <c:v>7.4466400000000002E-2</c:v>
                </c:pt>
                <c:pt idx="55255">
                  <c:v>7.2126599999999999E-2</c:v>
                </c:pt>
                <c:pt idx="55256">
                  <c:v>6.9731000000000001E-2</c:v>
                </c:pt>
                <c:pt idx="55257">
                  <c:v>6.7283399999999993E-2</c:v>
                </c:pt>
                <c:pt idx="55258">
                  <c:v>6.4787700000000004E-2</c:v>
                </c:pt>
                <c:pt idx="55259">
                  <c:v>6.2247799999999999E-2</c:v>
                </c:pt>
                <c:pt idx="55260">
                  <c:v>5.9667499999999998E-2</c:v>
                </c:pt>
                <c:pt idx="55261">
                  <c:v>5.7050900000000002E-2</c:v>
                </c:pt>
                <c:pt idx="55262">
                  <c:v>5.44018E-2</c:v>
                </c:pt>
                <c:pt idx="55263">
                  <c:v>5.1724199999999998E-2</c:v>
                </c:pt>
                <c:pt idx="55264">
                  <c:v>4.9022099999999999E-2</c:v>
                </c:pt>
                <c:pt idx="55265">
                  <c:v>4.62995E-2</c:v>
                </c:pt>
                <c:pt idx="55266">
                  <c:v>4.35602E-2</c:v>
                </c:pt>
                <c:pt idx="55267">
                  <c:v>4.0808299999999999E-2</c:v>
                </c:pt>
                <c:pt idx="55268">
                  <c:v>3.8047699999999997E-2</c:v>
                </c:pt>
                <c:pt idx="55269">
                  <c:v>3.52822E-2</c:v>
                </c:pt>
                <c:pt idx="55270">
                  <c:v>3.2515700000000002E-2</c:v>
                </c:pt>
                <c:pt idx="55271">
                  <c:v>2.9751900000000001E-2</c:v>
                </c:pt>
                <c:pt idx="55272">
                  <c:v>2.6994799999999999E-2</c:v>
                </c:pt>
                <c:pt idx="55273">
                  <c:v>2.4247899999999999E-2</c:v>
                </c:pt>
                <c:pt idx="55274">
                  <c:v>2.15149E-2</c:v>
                </c:pt>
                <c:pt idx="55275">
                  <c:v>1.87995E-2</c:v>
                </c:pt>
                <c:pt idx="55276">
                  <c:v>1.6105100000000001E-2</c:v>
                </c:pt>
                <c:pt idx="55277">
                  <c:v>1.34352E-2</c:v>
                </c:pt>
                <c:pt idx="55278">
                  <c:v>1.07931E-2</c:v>
                </c:pt>
                <c:pt idx="55279" formatCode="0.00E+00">
                  <c:v>8.1821499999999991E-3</c:v>
                </c:pt>
                <c:pt idx="55280" formatCode="0.00E+00">
                  <c:v>5.60554E-3</c:v>
                </c:pt>
                <c:pt idx="55281" formatCode="0.00E+00">
                  <c:v>3.0663399999999999E-3</c:v>
                </c:pt>
                <c:pt idx="55282" formatCode="0.00E+00">
                  <c:v>5.6756500000000002E-4</c:v>
                </c:pt>
                <c:pt idx="55283" formatCode="0.00E+00">
                  <c:v>-1.8879000000000001E-3</c:v>
                </c:pt>
                <c:pt idx="55284" formatCode="0.00E+00">
                  <c:v>-4.2972699999999997E-3</c:v>
                </c:pt>
                <c:pt idx="55285" formatCode="0.00E+00">
                  <c:v>-6.6578599999999998E-3</c:v>
                </c:pt>
                <c:pt idx="55286" formatCode="0.00E+00">
                  <c:v>-8.9671000000000004E-3</c:v>
                </c:pt>
                <c:pt idx="55287">
                  <c:v>-1.1222599999999999E-2</c:v>
                </c:pt>
                <c:pt idx="55288">
                  <c:v>-1.34219E-2</c:v>
                </c:pt>
                <c:pt idx="55289">
                  <c:v>-1.5563E-2</c:v>
                </c:pt>
                <c:pt idx="55290">
                  <c:v>-1.7643599999999999E-2</c:v>
                </c:pt>
                <c:pt idx="55291">
                  <c:v>-1.96619E-2</c:v>
                </c:pt>
                <c:pt idx="55292">
                  <c:v>-2.1616099999999999E-2</c:v>
                </c:pt>
                <c:pt idx="55293">
                  <c:v>-2.3504500000000001E-2</c:v>
                </c:pt>
                <c:pt idx="55294">
                  <c:v>-2.5325500000000001E-2</c:v>
                </c:pt>
                <c:pt idx="55295">
                  <c:v>-2.70777E-2</c:v>
                </c:pt>
                <c:pt idx="55296">
                  <c:v>-2.8759900000000001E-2</c:v>
                </c:pt>
                <c:pt idx="55297">
                  <c:v>-3.0370899999999999E-2</c:v>
                </c:pt>
                <c:pt idx="55298">
                  <c:v>-3.1909699999999999E-2</c:v>
                </c:pt>
                <c:pt idx="55299">
                  <c:v>-3.3375500000000002E-2</c:v>
                </c:pt>
                <c:pt idx="55300">
                  <c:v>-3.47675E-2</c:v>
                </c:pt>
                <c:pt idx="55301">
                  <c:v>-3.6085199999999998E-2</c:v>
                </c:pt>
                <c:pt idx="55302">
                  <c:v>-3.7328199999999999E-2</c:v>
                </c:pt>
                <c:pt idx="55303">
                  <c:v>-3.8496099999999998E-2</c:v>
                </c:pt>
                <c:pt idx="55304">
                  <c:v>-3.95888E-2</c:v>
                </c:pt>
                <c:pt idx="55305">
                  <c:v>-4.0606299999999998E-2</c:v>
                </c:pt>
                <c:pt idx="55306">
                  <c:v>-4.1548599999999998E-2</c:v>
                </c:pt>
                <c:pt idx="55307">
                  <c:v>-4.2416099999999998E-2</c:v>
                </c:pt>
                <c:pt idx="55308">
                  <c:v>-4.32091E-2</c:v>
                </c:pt>
                <c:pt idx="55309">
                  <c:v>-4.3928099999999998E-2</c:v>
                </c:pt>
                <c:pt idx="55310">
                  <c:v>-4.4573700000000001E-2</c:v>
                </c:pt>
                <c:pt idx="55311">
                  <c:v>-4.5146800000000001E-2</c:v>
                </c:pt>
                <c:pt idx="55312">
                  <c:v>-4.5648099999999997E-2</c:v>
                </c:pt>
                <c:pt idx="55313">
                  <c:v>-4.6078800000000003E-2</c:v>
                </c:pt>
                <c:pt idx="55314">
                  <c:v>-4.6439899999999999E-2</c:v>
                </c:pt>
                <c:pt idx="55315">
                  <c:v>-4.6732599999999999E-2</c:v>
                </c:pt>
                <c:pt idx="55316">
                  <c:v>-4.6958300000000001E-2</c:v>
                </c:pt>
                <c:pt idx="55317">
                  <c:v>-4.7118500000000001E-2</c:v>
                </c:pt>
                <c:pt idx="55318">
                  <c:v>-4.7214699999999998E-2</c:v>
                </c:pt>
                <c:pt idx="55319">
                  <c:v>-4.7248499999999999E-2</c:v>
                </c:pt>
                <c:pt idx="55320">
                  <c:v>-4.7221699999999998E-2</c:v>
                </c:pt>
                <c:pt idx="55321">
                  <c:v>-4.71361E-2</c:v>
                </c:pt>
                <c:pt idx="55322">
                  <c:v>-4.6993600000000003E-2</c:v>
                </c:pt>
                <c:pt idx="55323">
                  <c:v>-4.6796299999999999E-2</c:v>
                </c:pt>
                <c:pt idx="55324">
                  <c:v>-4.6546200000000003E-2</c:v>
                </c:pt>
                <c:pt idx="55325">
                  <c:v>-4.6245399999999999E-2</c:v>
                </c:pt>
                <c:pt idx="55326">
                  <c:v>-4.5896199999999998E-2</c:v>
                </c:pt>
                <c:pt idx="55327">
                  <c:v>-4.5500800000000001E-2</c:v>
                </c:pt>
                <c:pt idx="55328">
                  <c:v>-4.50616E-2</c:v>
                </c:pt>
                <c:pt idx="55329">
                  <c:v>-4.45809E-2</c:v>
                </c:pt>
                <c:pt idx="55330">
                  <c:v>-4.4061099999999999E-2</c:v>
                </c:pt>
                <c:pt idx="55331">
                  <c:v>-4.35047E-2</c:v>
                </c:pt>
                <c:pt idx="55332">
                  <c:v>-4.2914099999999997E-2</c:v>
                </c:pt>
                <c:pt idx="55333">
                  <c:v>-4.2292000000000003E-2</c:v>
                </c:pt>
                <c:pt idx="55334">
                  <c:v>-4.1640900000000002E-2</c:v>
                </c:pt>
                <c:pt idx="55335">
                  <c:v>-4.0963199999999998E-2</c:v>
                </c:pt>
                <c:pt idx="55336">
                  <c:v>-4.0261600000000002E-2</c:v>
                </c:pt>
                <c:pt idx="55337">
                  <c:v>-3.95386E-2</c:v>
                </c:pt>
                <c:pt idx="55338">
                  <c:v>-3.8796900000000002E-2</c:v>
                </c:pt>
                <c:pt idx="55339">
                  <c:v>-3.8039000000000003E-2</c:v>
                </c:pt>
                <c:pt idx="55340">
                  <c:v>-3.7267500000000002E-2</c:v>
                </c:pt>
                <c:pt idx="55341">
                  <c:v>-3.6484799999999998E-2</c:v>
                </c:pt>
                <c:pt idx="55342">
                  <c:v>-3.5693599999999999E-2</c:v>
                </c:pt>
                <c:pt idx="55343">
                  <c:v>-3.4896299999999998E-2</c:v>
                </c:pt>
                <c:pt idx="55344">
                  <c:v>-3.4095500000000001E-2</c:v>
                </c:pt>
                <c:pt idx="55345">
                  <c:v>-3.3293499999999997E-2</c:v>
                </c:pt>
                <c:pt idx="55346">
                  <c:v>-3.2492699999999999E-2</c:v>
                </c:pt>
                <c:pt idx="55347">
                  <c:v>-3.1695500000000001E-2</c:v>
                </c:pt>
                <c:pt idx="55348">
                  <c:v>-3.09042E-2</c:v>
                </c:pt>
                <c:pt idx="55349">
                  <c:v>-3.0120899999999999E-2</c:v>
                </c:pt>
                <c:pt idx="55350">
                  <c:v>-2.9347999999999999E-2</c:v>
                </c:pt>
                <c:pt idx="55351">
                  <c:v>-2.8587499999999998E-2</c:v>
                </c:pt>
                <c:pt idx="55352">
                  <c:v>-2.7841399999999999E-2</c:v>
                </c:pt>
                <c:pt idx="55353">
                  <c:v>-2.7111699999999999E-2</c:v>
                </c:pt>
                <c:pt idx="55354">
                  <c:v>-2.6400400000000001E-2</c:v>
                </c:pt>
                <c:pt idx="55355">
                  <c:v>-2.5709200000000001E-2</c:v>
                </c:pt>
                <c:pt idx="55356">
                  <c:v>-2.50399E-2</c:v>
                </c:pt>
                <c:pt idx="55357">
                  <c:v>-2.4394099999999998E-2</c:v>
                </c:pt>
                <c:pt idx="55358">
                  <c:v>-2.3773300000000001E-2</c:v>
                </c:pt>
                <c:pt idx="55359">
                  <c:v>-2.3179100000000001E-2</c:v>
                </c:pt>
                <c:pt idx="55360">
                  <c:v>-2.2612699999999999E-2</c:v>
                </c:pt>
                <c:pt idx="55361">
                  <c:v>-2.2075500000000001E-2</c:v>
                </c:pt>
                <c:pt idx="55362">
                  <c:v>-2.15687E-2</c:v>
                </c:pt>
                <c:pt idx="55363">
                  <c:v>-2.1093199999999999E-2</c:v>
                </c:pt>
                <c:pt idx="55364">
                  <c:v>-2.0650000000000002E-2</c:v>
                </c:pt>
                <c:pt idx="55365">
                  <c:v>-2.02401E-2</c:v>
                </c:pt>
                <c:pt idx="55366">
                  <c:v>-1.9864E-2</c:v>
                </c:pt>
                <c:pt idx="55367">
                  <c:v>-1.9522500000000002E-2</c:v>
                </c:pt>
                <c:pt idx="55368">
                  <c:v>-1.92161E-2</c:v>
                </c:pt>
                <c:pt idx="55369">
                  <c:v>-1.8945199999999999E-2</c:v>
                </c:pt>
                <c:pt idx="55370">
                  <c:v>-1.87101E-2</c:v>
                </c:pt>
                <c:pt idx="55371">
                  <c:v>-1.85109E-2</c:v>
                </c:pt>
                <c:pt idx="55372">
                  <c:v>-1.8347800000000001E-2</c:v>
                </c:pt>
                <c:pt idx="55373">
                  <c:v>-1.8220699999999999E-2</c:v>
                </c:pt>
                <c:pt idx="55374">
                  <c:v>-1.81295E-2</c:v>
                </c:pt>
                <c:pt idx="55375">
                  <c:v>-1.8073800000000001E-2</c:v>
                </c:pt>
                <c:pt idx="55376">
                  <c:v>-1.8053400000000001E-2</c:v>
                </c:pt>
                <c:pt idx="55377">
                  <c:v>-1.8067699999999999E-2</c:v>
                </c:pt>
                <c:pt idx="55378">
                  <c:v>-1.81161E-2</c:v>
                </c:pt>
                <c:pt idx="55379">
                  <c:v>-1.8197999999999999E-2</c:v>
                </c:pt>
                <c:pt idx="55380">
                  <c:v>-1.8312599999999998E-2</c:v>
                </c:pt>
                <c:pt idx="55381">
                  <c:v>-1.84589E-2</c:v>
                </c:pt>
                <c:pt idx="55382">
                  <c:v>-1.8636E-2</c:v>
                </c:pt>
                <c:pt idx="55383">
                  <c:v>-1.88427E-2</c:v>
                </c:pt>
                <c:pt idx="55384">
                  <c:v>-1.9077799999999999E-2</c:v>
                </c:pt>
                <c:pt idx="55385">
                  <c:v>-1.9340199999999998E-2</c:v>
                </c:pt>
                <c:pt idx="55386">
                  <c:v>-1.9628300000000001E-2</c:v>
                </c:pt>
                <c:pt idx="55387">
                  <c:v>-1.9940800000000002E-2</c:v>
                </c:pt>
                <c:pt idx="55388">
                  <c:v>-2.0275999999999999E-2</c:v>
                </c:pt>
                <c:pt idx="55389">
                  <c:v>-2.0632399999999999E-2</c:v>
                </c:pt>
                <c:pt idx="55390">
                  <c:v>-2.1008200000000001E-2</c:v>
                </c:pt>
                <c:pt idx="55391">
                  <c:v>-2.1401699999999999E-2</c:v>
                </c:pt>
                <c:pt idx="55392">
                  <c:v>-2.1811000000000001E-2</c:v>
                </c:pt>
                <c:pt idx="55393">
                  <c:v>-2.2234299999999999E-2</c:v>
                </c:pt>
                <c:pt idx="55394">
                  <c:v>-2.2669499999999999E-2</c:v>
                </c:pt>
                <c:pt idx="55395">
                  <c:v>-2.3114699999999998E-2</c:v>
                </c:pt>
                <c:pt idx="55396">
                  <c:v>-2.35677E-2</c:v>
                </c:pt>
                <c:pt idx="55397">
                  <c:v>-2.4026499999999999E-2</c:v>
                </c:pt>
                <c:pt idx="55398">
                  <c:v>-2.4488900000000001E-2</c:v>
                </c:pt>
                <c:pt idx="55399">
                  <c:v>-2.4952700000000001E-2</c:v>
                </c:pt>
                <c:pt idx="55400">
                  <c:v>-2.5415699999999999E-2</c:v>
                </c:pt>
                <c:pt idx="55401">
                  <c:v>-2.5875599999999999E-2</c:v>
                </c:pt>
                <c:pt idx="55402">
                  <c:v>-2.6330200000000002E-2</c:v>
                </c:pt>
                <c:pt idx="55403">
                  <c:v>-2.6777100000000002E-2</c:v>
                </c:pt>
                <c:pt idx="55404">
                  <c:v>-2.7214200000000001E-2</c:v>
                </c:pt>
                <c:pt idx="55405">
                  <c:v>-2.7639E-2</c:v>
                </c:pt>
                <c:pt idx="55406">
                  <c:v>-2.80492E-2</c:v>
                </c:pt>
                <c:pt idx="55407">
                  <c:v>-2.8442599999999998E-2</c:v>
                </c:pt>
                <c:pt idx="55408">
                  <c:v>-2.8816899999999999E-2</c:v>
                </c:pt>
                <c:pt idx="55409">
                  <c:v>-2.9169799999999999E-2</c:v>
                </c:pt>
                <c:pt idx="55410">
                  <c:v>-2.9499000000000001E-2</c:v>
                </c:pt>
                <c:pt idx="55411">
                  <c:v>-2.98024E-2</c:v>
                </c:pt>
                <c:pt idx="55412">
                  <c:v>-3.0077599999999999E-2</c:v>
                </c:pt>
                <c:pt idx="55413">
                  <c:v>-3.0322600000000002E-2</c:v>
                </c:pt>
                <c:pt idx="55414">
                  <c:v>-3.0535300000000001E-2</c:v>
                </c:pt>
                <c:pt idx="55415">
                  <c:v>-3.0713500000000001E-2</c:v>
                </c:pt>
                <c:pt idx="55416">
                  <c:v>-3.0855299999999999E-2</c:v>
                </c:pt>
                <c:pt idx="55417">
                  <c:v>-3.0958599999999999E-2</c:v>
                </c:pt>
                <c:pt idx="55418">
                  <c:v>-3.10215E-2</c:v>
                </c:pt>
                <c:pt idx="55419">
                  <c:v>-3.1042299999999998E-2</c:v>
                </c:pt>
                <c:pt idx="55420">
                  <c:v>-3.1019100000000001E-2</c:v>
                </c:pt>
                <c:pt idx="55421">
                  <c:v>-3.09503E-2</c:v>
                </c:pt>
                <c:pt idx="55422">
                  <c:v>-3.0834199999999999E-2</c:v>
                </c:pt>
                <c:pt idx="55423">
                  <c:v>-3.0669200000000001E-2</c:v>
                </c:pt>
                <c:pt idx="55424">
                  <c:v>-3.0453999999999998E-2</c:v>
                </c:pt>
                <c:pt idx="55425">
                  <c:v>-3.0187100000000001E-2</c:v>
                </c:pt>
                <c:pt idx="55426">
                  <c:v>-2.9867299999999999E-2</c:v>
                </c:pt>
                <c:pt idx="55427">
                  <c:v>-2.9493499999999999E-2</c:v>
                </c:pt>
                <c:pt idx="55428">
                  <c:v>-2.9064400000000001E-2</c:v>
                </c:pt>
                <c:pt idx="55429">
                  <c:v>-2.8579299999999998E-2</c:v>
                </c:pt>
                <c:pt idx="55430">
                  <c:v>-2.8037099999999999E-2</c:v>
                </c:pt>
                <c:pt idx="55431">
                  <c:v>-2.7437199999999998E-2</c:v>
                </c:pt>
                <c:pt idx="55432">
                  <c:v>-2.6778799999999998E-2</c:v>
                </c:pt>
                <c:pt idx="55433">
                  <c:v>-2.6061600000000001E-2</c:v>
                </c:pt>
                <c:pt idx="55434">
                  <c:v>-2.5284999999999998E-2</c:v>
                </c:pt>
                <c:pt idx="55435">
                  <c:v>-2.44487E-2</c:v>
                </c:pt>
                <c:pt idx="55436">
                  <c:v>-2.3552699999999999E-2</c:v>
                </c:pt>
                <c:pt idx="55437">
                  <c:v>-2.25968E-2</c:v>
                </c:pt>
                <c:pt idx="55438">
                  <c:v>-2.1580999999999999E-2</c:v>
                </c:pt>
                <c:pt idx="55439">
                  <c:v>-2.0505599999999999E-2</c:v>
                </c:pt>
                <c:pt idx="55440">
                  <c:v>-1.93709E-2</c:v>
                </c:pt>
                <c:pt idx="55441">
                  <c:v>-1.81774E-2</c:v>
                </c:pt>
                <c:pt idx="55442">
                  <c:v>-1.69255E-2</c:v>
                </c:pt>
                <c:pt idx="55443">
                  <c:v>-1.5616E-2</c:v>
                </c:pt>
                <c:pt idx="55444">
                  <c:v>-1.4249599999999999E-2</c:v>
                </c:pt>
                <c:pt idx="55445">
                  <c:v>-1.2827399999999999E-2</c:v>
                </c:pt>
                <c:pt idx="55446">
                  <c:v>-1.1350300000000001E-2</c:v>
                </c:pt>
                <c:pt idx="55447" formatCode="0.00E+00">
                  <c:v>-9.8195299999999999E-3</c:v>
                </c:pt>
                <c:pt idx="55448" formatCode="0.00E+00">
                  <c:v>-8.2363999999999996E-3</c:v>
                </c:pt>
                <c:pt idx="55449" formatCode="0.00E+00">
                  <c:v>-6.6023200000000001E-3</c:v>
                </c:pt>
                <c:pt idx="55450" formatCode="0.00E+00">
                  <c:v>-4.91882E-3</c:v>
                </c:pt>
                <c:pt idx="55451" formatCode="0.00E+00">
                  <c:v>-3.1875599999999999E-3</c:v>
                </c:pt>
                <c:pt idx="55452" formatCode="0.00E+00">
                  <c:v>-1.41029E-3</c:v>
                </c:pt>
                <c:pt idx="55453" formatCode="0.00E+00">
                  <c:v>4.1111000000000001E-4</c:v>
                </c:pt>
                <c:pt idx="55454" formatCode="0.00E+00">
                  <c:v>2.27465E-3</c:v>
                </c:pt>
                <c:pt idx="55455" formatCode="0.00E+00">
                  <c:v>4.1782399999999997E-3</c:v>
                </c:pt>
                <c:pt idx="55456" formatCode="0.00E+00">
                  <c:v>6.1196899999999997E-3</c:v>
                </c:pt>
                <c:pt idx="55457" formatCode="0.00E+00">
                  <c:v>8.0967000000000001E-3</c:v>
                </c:pt>
                <c:pt idx="55458">
                  <c:v>1.01069E-2</c:v>
                </c:pt>
                <c:pt idx="55459">
                  <c:v>1.21478E-2</c:v>
                </c:pt>
                <c:pt idx="55460">
                  <c:v>1.4216700000000001E-2</c:v>
                </c:pt>
                <c:pt idx="55461">
                  <c:v>1.6311200000000001E-2</c:v>
                </c:pt>
                <c:pt idx="55462">
                  <c:v>1.8428300000000002E-2</c:v>
                </c:pt>
                <c:pt idx="55463">
                  <c:v>2.0565400000000001E-2</c:v>
                </c:pt>
                <c:pt idx="55464">
                  <c:v>2.2719400000000001E-2</c:v>
                </c:pt>
                <c:pt idx="55465">
                  <c:v>2.48875E-2</c:v>
                </c:pt>
                <c:pt idx="55466">
                  <c:v>2.7066699999999999E-2</c:v>
                </c:pt>
                <c:pt idx="55467">
                  <c:v>2.92538E-2</c:v>
                </c:pt>
                <c:pt idx="55468">
                  <c:v>3.1445599999999997E-2</c:v>
                </c:pt>
                <c:pt idx="55469">
                  <c:v>3.3639200000000001E-2</c:v>
                </c:pt>
                <c:pt idx="55470">
                  <c:v>3.5831099999999998E-2</c:v>
                </c:pt>
                <c:pt idx="55471">
                  <c:v>3.8018200000000002E-2</c:v>
                </c:pt>
                <c:pt idx="55472">
                  <c:v>4.0197099999999999E-2</c:v>
                </c:pt>
                <c:pt idx="55473">
                  <c:v>4.2364600000000002E-2</c:v>
                </c:pt>
                <c:pt idx="55474">
                  <c:v>4.45172E-2</c:v>
                </c:pt>
                <c:pt idx="55475">
                  <c:v>4.6651699999999997E-2</c:v>
                </c:pt>
                <c:pt idx="55476">
                  <c:v>4.8764700000000001E-2</c:v>
                </c:pt>
                <c:pt idx="55477">
                  <c:v>5.0852700000000001E-2</c:v>
                </c:pt>
                <c:pt idx="55478">
                  <c:v>5.2912500000000001E-2</c:v>
                </c:pt>
                <c:pt idx="55479">
                  <c:v>5.4940599999999999E-2</c:v>
                </c:pt>
                <c:pt idx="55480">
                  <c:v>5.69338E-2</c:v>
                </c:pt>
                <c:pt idx="55481">
                  <c:v>5.8888700000000002E-2</c:v>
                </c:pt>
                <c:pt idx="55482">
                  <c:v>6.0802000000000002E-2</c:v>
                </c:pt>
                <c:pt idx="55483">
                  <c:v>6.2670400000000001E-2</c:v>
                </c:pt>
                <c:pt idx="55484">
                  <c:v>6.4490599999999995E-2</c:v>
                </c:pt>
                <c:pt idx="55485">
                  <c:v>6.6259600000000002E-2</c:v>
                </c:pt>
                <c:pt idx="55486">
                  <c:v>6.7974199999999999E-2</c:v>
                </c:pt>
                <c:pt idx="55487">
                  <c:v>6.9631200000000004E-2</c:v>
                </c:pt>
                <c:pt idx="55488">
                  <c:v>7.1227700000000005E-2</c:v>
                </c:pt>
                <c:pt idx="55489">
                  <c:v>7.2760699999999998E-2</c:v>
                </c:pt>
                <c:pt idx="55490">
                  <c:v>7.4227199999999993E-2</c:v>
                </c:pt>
                <c:pt idx="55491">
                  <c:v>7.56246E-2</c:v>
                </c:pt>
                <c:pt idx="55492">
                  <c:v>7.6950000000000005E-2</c:v>
                </c:pt>
                <c:pt idx="55493">
                  <c:v>7.8200699999999998E-2</c:v>
                </c:pt>
                <c:pt idx="55494">
                  <c:v>7.9374399999999998E-2</c:v>
                </c:pt>
                <c:pt idx="55495">
                  <c:v>8.0468399999999995E-2</c:v>
                </c:pt>
                <c:pt idx="55496">
                  <c:v>8.1480399999999994E-2</c:v>
                </c:pt>
                <c:pt idx="55497">
                  <c:v>8.2408200000000001E-2</c:v>
                </c:pt>
                <c:pt idx="55498">
                  <c:v>8.3249600000000007E-2</c:v>
                </c:pt>
                <c:pt idx="55499">
                  <c:v>8.4002599999999997E-2</c:v>
                </c:pt>
                <c:pt idx="55500">
                  <c:v>8.4665299999999999E-2</c:v>
                </c:pt>
                <c:pt idx="55501">
                  <c:v>8.5235900000000003E-2</c:v>
                </c:pt>
                <c:pt idx="55502">
                  <c:v>8.57126E-2</c:v>
                </c:pt>
                <c:pt idx="55503">
                  <c:v>8.6094100000000007E-2</c:v>
                </c:pt>
                <c:pt idx="55504">
                  <c:v>8.6378899999999995E-2</c:v>
                </c:pt>
                <c:pt idx="55505">
                  <c:v>8.6565699999999995E-2</c:v>
                </c:pt>
                <c:pt idx="55506">
                  <c:v>8.6653300000000003E-2</c:v>
                </c:pt>
                <c:pt idx="55507">
                  <c:v>8.6640900000000007E-2</c:v>
                </c:pt>
                <c:pt idx="55508">
                  <c:v>8.6527400000000004E-2</c:v>
                </c:pt>
                <c:pt idx="55509">
                  <c:v>8.6312399999999997E-2</c:v>
                </c:pt>
                <c:pt idx="55510">
                  <c:v>8.5995100000000005E-2</c:v>
                </c:pt>
                <c:pt idx="55511">
                  <c:v>8.5575200000000004E-2</c:v>
                </c:pt>
                <c:pt idx="55512">
                  <c:v>8.50524E-2</c:v>
                </c:pt>
                <c:pt idx="55513">
                  <c:v>8.4426600000000004E-2</c:v>
                </c:pt>
                <c:pt idx="55514">
                  <c:v>8.3697800000000003E-2</c:v>
                </c:pt>
                <c:pt idx="55515">
                  <c:v>8.2866300000000004E-2</c:v>
                </c:pt>
                <c:pt idx="55516">
                  <c:v>8.1932400000000002E-2</c:v>
                </c:pt>
                <c:pt idx="55517">
                  <c:v>8.0896700000000002E-2</c:v>
                </c:pt>
                <c:pt idx="55518">
                  <c:v>7.97596E-2</c:v>
                </c:pt>
                <c:pt idx="55519">
                  <c:v>7.85222E-2</c:v>
                </c:pt>
                <c:pt idx="55520">
                  <c:v>7.7185299999999998E-2</c:v>
                </c:pt>
                <c:pt idx="55521">
                  <c:v>7.5749999999999998E-2</c:v>
                </c:pt>
                <c:pt idx="55522">
                  <c:v>7.4217699999999998E-2</c:v>
                </c:pt>
                <c:pt idx="55523">
                  <c:v>7.2589699999999993E-2</c:v>
                </c:pt>
                <c:pt idx="55524">
                  <c:v>7.08675E-2</c:v>
                </c:pt>
                <c:pt idx="55525">
                  <c:v>6.9053000000000003E-2</c:v>
                </c:pt>
                <c:pt idx="55526">
                  <c:v>6.7147899999999996E-2</c:v>
                </c:pt>
                <c:pt idx="55527">
                  <c:v>6.5154199999999995E-2</c:v>
                </c:pt>
                <c:pt idx="55528">
                  <c:v>6.3074099999999994E-2</c:v>
                </c:pt>
                <c:pt idx="55529">
                  <c:v>6.09098E-2</c:v>
                </c:pt>
                <c:pt idx="55530">
                  <c:v>5.8663699999999999E-2</c:v>
                </c:pt>
                <c:pt idx="55531">
                  <c:v>5.6338300000000001E-2</c:v>
                </c:pt>
                <c:pt idx="55532">
                  <c:v>5.39363E-2</c:v>
                </c:pt>
                <c:pt idx="55533">
                  <c:v>5.1460400000000003E-2</c:v>
                </c:pt>
                <c:pt idx="55534">
                  <c:v>4.8913600000000002E-2</c:v>
                </c:pt>
                <c:pt idx="55535">
                  <c:v>4.6298899999999997E-2</c:v>
                </c:pt>
                <c:pt idx="55536">
                  <c:v>4.36193E-2</c:v>
                </c:pt>
                <c:pt idx="55537">
                  <c:v>4.0878100000000001E-2</c:v>
                </c:pt>
                <c:pt idx="55538">
                  <c:v>3.8078500000000001E-2</c:v>
                </c:pt>
                <c:pt idx="55539">
                  <c:v>3.5224100000000001E-2</c:v>
                </c:pt>
                <c:pt idx="55540">
                  <c:v>3.2318300000000001E-2</c:v>
                </c:pt>
                <c:pt idx="55541">
                  <c:v>2.9364600000000001E-2</c:v>
                </c:pt>
                <c:pt idx="55542">
                  <c:v>2.6366799999999999E-2</c:v>
                </c:pt>
                <c:pt idx="55543">
                  <c:v>2.3328700000000001E-2</c:v>
                </c:pt>
                <c:pt idx="55544">
                  <c:v>2.0253899999999998E-2</c:v>
                </c:pt>
                <c:pt idx="55545">
                  <c:v>1.7146399999999999E-2</c:v>
                </c:pt>
                <c:pt idx="55546">
                  <c:v>1.40102E-2</c:v>
                </c:pt>
                <c:pt idx="55547">
                  <c:v>1.08491E-2</c:v>
                </c:pt>
                <c:pt idx="55548" formatCode="0.00E+00">
                  <c:v>7.66732E-3</c:v>
                </c:pt>
                <c:pt idx="55549" formatCode="0.00E+00">
                  <c:v>4.4688000000000002E-3</c:v>
                </c:pt>
                <c:pt idx="55550" formatCode="0.00E+00">
                  <c:v>1.25767E-3</c:v>
                </c:pt>
                <c:pt idx="55551" formatCode="0.00E+00">
                  <c:v>-1.9619199999999998E-3</c:v>
                </c:pt>
                <c:pt idx="55552" formatCode="0.00E+00">
                  <c:v>-5.1858499999999997E-3</c:v>
                </c:pt>
                <c:pt idx="55553" formatCode="0.00E+00">
                  <c:v>-8.4099399999999994E-3</c:v>
                </c:pt>
                <c:pt idx="55554">
                  <c:v>-1.163E-2</c:v>
                </c:pt>
                <c:pt idx="55555">
                  <c:v>-1.48419E-2</c:v>
                </c:pt>
                <c:pt idx="55556">
                  <c:v>-1.8041499999999999E-2</c:v>
                </c:pt>
                <c:pt idx="55557">
                  <c:v>-2.12246E-2</c:v>
                </c:pt>
                <c:pt idx="55558">
                  <c:v>-2.4386999999999999E-2</c:v>
                </c:pt>
                <c:pt idx="55559">
                  <c:v>-2.7524699999999999E-2</c:v>
                </c:pt>
                <c:pt idx="55560">
                  <c:v>-3.06336E-2</c:v>
                </c:pt>
                <c:pt idx="55561">
                  <c:v>-3.3709599999999999E-2</c:v>
                </c:pt>
                <c:pt idx="55562">
                  <c:v>-3.6748700000000002E-2</c:v>
                </c:pt>
                <c:pt idx="55563">
                  <c:v>-3.9746999999999998E-2</c:v>
                </c:pt>
                <c:pt idx="55564">
                  <c:v>-4.2700500000000002E-2</c:v>
                </c:pt>
                <c:pt idx="55565">
                  <c:v>-4.56055E-2</c:v>
                </c:pt>
                <c:pt idx="55566">
                  <c:v>-4.8458099999999997E-2</c:v>
                </c:pt>
                <c:pt idx="55567">
                  <c:v>-5.12547E-2</c:v>
                </c:pt>
                <c:pt idx="55568">
                  <c:v>-5.3991600000000001E-2</c:v>
                </c:pt>
                <c:pt idx="55569">
                  <c:v>-5.6665399999999998E-2</c:v>
                </c:pt>
                <c:pt idx="55570">
                  <c:v>-5.9272400000000003E-2</c:v>
                </c:pt>
                <c:pt idx="55571">
                  <c:v>-6.1809500000000003E-2</c:v>
                </c:pt>
                <c:pt idx="55572">
                  <c:v>-6.4273300000000005E-2</c:v>
                </c:pt>
                <c:pt idx="55573">
                  <c:v>-6.6660700000000003E-2</c:v>
                </c:pt>
                <c:pt idx="55574">
                  <c:v>-6.8968699999999994E-2</c:v>
                </c:pt>
                <c:pt idx="55575">
                  <c:v>-7.1194300000000002E-2</c:v>
                </c:pt>
                <c:pt idx="55576">
                  <c:v>-7.3334700000000003E-2</c:v>
                </c:pt>
                <c:pt idx="55577">
                  <c:v>-7.5387200000000001E-2</c:v>
                </c:pt>
                <c:pt idx="55578">
                  <c:v>-7.7349299999999996E-2</c:v>
                </c:pt>
                <c:pt idx="55579">
                  <c:v>-7.9218499999999997E-2</c:v>
                </c:pt>
                <c:pt idx="55580">
                  <c:v>-8.0992599999999998E-2</c:v>
                </c:pt>
                <c:pt idx="55581">
                  <c:v>-8.2669400000000004E-2</c:v>
                </c:pt>
                <c:pt idx="55582">
                  <c:v>-8.4246799999999997E-2</c:v>
                </c:pt>
                <c:pt idx="55583">
                  <c:v>-8.5722999999999994E-2</c:v>
                </c:pt>
                <c:pt idx="55584">
                  <c:v>-8.7096300000000001E-2</c:v>
                </c:pt>
                <c:pt idx="55585">
                  <c:v>-8.8365100000000002E-2</c:v>
                </c:pt>
                <c:pt idx="55586">
                  <c:v>-8.9527899999999994E-2</c:v>
                </c:pt>
                <c:pt idx="55587">
                  <c:v>-9.0583499999999997E-2</c:v>
                </c:pt>
                <c:pt idx="55588">
                  <c:v>-9.1530799999999995E-2</c:v>
                </c:pt>
                <c:pt idx="55589">
                  <c:v>-9.2368699999999998E-2</c:v>
                </c:pt>
                <c:pt idx="55590">
                  <c:v>-9.3096499999999999E-2</c:v>
                </c:pt>
                <c:pt idx="55591">
                  <c:v>-9.3713500000000005E-2</c:v>
                </c:pt>
                <c:pt idx="55592">
                  <c:v>-9.4219300000000006E-2</c:v>
                </c:pt>
                <c:pt idx="55593">
                  <c:v>-9.46134E-2</c:v>
                </c:pt>
                <c:pt idx="55594">
                  <c:v>-9.4895800000000002E-2</c:v>
                </c:pt>
                <c:pt idx="55595">
                  <c:v>-9.5066399999999995E-2</c:v>
                </c:pt>
                <c:pt idx="55596">
                  <c:v>-9.5125299999999996E-2</c:v>
                </c:pt>
                <c:pt idx="55597">
                  <c:v>-9.5072900000000002E-2</c:v>
                </c:pt>
                <c:pt idx="55598">
                  <c:v>-9.4909599999999997E-2</c:v>
                </c:pt>
                <c:pt idx="55599">
                  <c:v>-9.4636100000000001E-2</c:v>
                </c:pt>
                <c:pt idx="55600">
                  <c:v>-9.4253000000000003E-2</c:v>
                </c:pt>
                <c:pt idx="55601">
                  <c:v>-9.3761300000000006E-2</c:v>
                </c:pt>
                <c:pt idx="55602">
                  <c:v>-9.3162200000000001E-2</c:v>
                </c:pt>
                <c:pt idx="55603">
                  <c:v>-9.2456800000000006E-2</c:v>
                </c:pt>
                <c:pt idx="55604">
                  <c:v>-9.1646500000000006E-2</c:v>
                </c:pt>
                <c:pt idx="55605">
                  <c:v>-9.0732800000000002E-2</c:v>
                </c:pt>
                <c:pt idx="55606">
                  <c:v>-8.9717500000000006E-2</c:v>
                </c:pt>
                <c:pt idx="55607">
                  <c:v>-8.8602200000000006E-2</c:v>
                </c:pt>
                <c:pt idx="55608">
                  <c:v>-8.7388900000000005E-2</c:v>
                </c:pt>
                <c:pt idx="55609">
                  <c:v>-8.6079799999999998E-2</c:v>
                </c:pt>
                <c:pt idx="55610">
                  <c:v>-8.4677000000000002E-2</c:v>
                </c:pt>
                <c:pt idx="55611">
                  <c:v>-8.3182699999999998E-2</c:v>
                </c:pt>
                <c:pt idx="55612">
                  <c:v>-8.1599599999999994E-2</c:v>
                </c:pt>
                <c:pt idx="55613">
                  <c:v>-7.9930100000000004E-2</c:v>
                </c:pt>
                <c:pt idx="55614">
                  <c:v>-7.8176899999999994E-2</c:v>
                </c:pt>
                <c:pt idx="55615">
                  <c:v>-7.6342800000000002E-2</c:v>
                </c:pt>
                <c:pt idx="55616">
                  <c:v>-7.4430700000000002E-2</c:v>
                </c:pt>
                <c:pt idx="55617">
                  <c:v>-7.2443499999999994E-2</c:v>
                </c:pt>
                <c:pt idx="55618">
                  <c:v>-7.03844E-2</c:v>
                </c:pt>
                <c:pt idx="55619">
                  <c:v>-6.8256600000000001E-2</c:v>
                </c:pt>
                <c:pt idx="55620">
                  <c:v>-6.6063200000000002E-2</c:v>
                </c:pt>
                <c:pt idx="55621">
                  <c:v>-6.3807600000000006E-2</c:v>
                </c:pt>
                <c:pt idx="55622">
                  <c:v>-6.1493199999999998E-2</c:v>
                </c:pt>
                <c:pt idx="55623">
                  <c:v>-5.9123500000000002E-2</c:v>
                </c:pt>
                <c:pt idx="55624">
                  <c:v>-5.6702000000000002E-2</c:v>
                </c:pt>
                <c:pt idx="55625">
                  <c:v>-5.4232200000000001E-2</c:v>
                </c:pt>
                <c:pt idx="55626">
                  <c:v>-5.1717899999999997E-2</c:v>
                </c:pt>
                <c:pt idx="55627">
                  <c:v>-4.9162699999999997E-2</c:v>
                </c:pt>
                <c:pt idx="55628">
                  <c:v>-4.6570300000000002E-2</c:v>
                </c:pt>
                <c:pt idx="55629">
                  <c:v>-4.3944499999999997E-2</c:v>
                </c:pt>
                <c:pt idx="55630">
                  <c:v>-4.1288999999999999E-2</c:v>
                </c:pt>
                <c:pt idx="55631">
                  <c:v>-3.8607599999999999E-2</c:v>
                </c:pt>
                <c:pt idx="55632">
                  <c:v>-3.5904199999999997E-2</c:v>
                </c:pt>
                <c:pt idx="55633">
                  <c:v>-3.3182400000000001E-2</c:v>
                </c:pt>
                <c:pt idx="55634">
                  <c:v>-3.0446299999999999E-2</c:v>
                </c:pt>
                <c:pt idx="55635">
                  <c:v>-2.7699499999999998E-2</c:v>
                </c:pt>
                <c:pt idx="55636">
                  <c:v>-2.49459E-2</c:v>
                </c:pt>
                <c:pt idx="55637">
                  <c:v>-2.2189199999999999E-2</c:v>
                </c:pt>
                <c:pt idx="55638">
                  <c:v>-1.9433200000000001E-2</c:v>
                </c:pt>
                <c:pt idx="55639">
                  <c:v>-1.6681700000000001E-2</c:v>
                </c:pt>
                <c:pt idx="55640">
                  <c:v>-1.3938300000000001E-2</c:v>
                </c:pt>
                <c:pt idx="55641">
                  <c:v>-1.12067E-2</c:v>
                </c:pt>
                <c:pt idx="55642" formatCode="0.00E+00">
                  <c:v>-8.49046E-3</c:v>
                </c:pt>
                <c:pt idx="55643" formatCode="0.00E+00">
                  <c:v>-5.7932000000000001E-3</c:v>
                </c:pt>
                <c:pt idx="55644" formatCode="0.00E+00">
                  <c:v>-3.1183999999999999E-3</c:v>
                </c:pt>
                <c:pt idx="55645" formatCode="0.00E+00">
                  <c:v>-4.6950799999999999E-4</c:v>
                </c:pt>
                <c:pt idx="55646" formatCode="0.00E+00">
                  <c:v>2.1501100000000002E-3</c:v>
                </c:pt>
                <c:pt idx="55647" formatCode="0.00E+00">
                  <c:v>4.7371399999999999E-3</c:v>
                </c:pt>
                <c:pt idx="55648" formatCode="0.00E+00">
                  <c:v>7.2883699999999997E-3</c:v>
                </c:pt>
                <c:pt idx="55649" formatCode="0.00E+00">
                  <c:v>9.8006499999999993E-3</c:v>
                </c:pt>
                <c:pt idx="55650">
                  <c:v>1.22709E-2</c:v>
                </c:pt>
                <c:pt idx="55651">
                  <c:v>1.46962E-2</c:v>
                </c:pt>
                <c:pt idx="55652">
                  <c:v>1.7073600000000001E-2</c:v>
                </c:pt>
                <c:pt idx="55653">
                  <c:v>1.9400400000000002E-2</c:v>
                </c:pt>
                <c:pt idx="55654">
                  <c:v>2.1673899999999999E-2</c:v>
                </c:pt>
                <c:pt idx="55655">
                  <c:v>2.38915E-2</c:v>
                </c:pt>
                <c:pt idx="55656">
                  <c:v>2.6050799999999999E-2</c:v>
                </c:pt>
                <c:pt idx="55657">
                  <c:v>2.8149500000000001E-2</c:v>
                </c:pt>
                <c:pt idx="55658">
                  <c:v>3.0185199999999999E-2</c:v>
                </c:pt>
                <c:pt idx="55659">
                  <c:v>3.2155900000000001E-2</c:v>
                </c:pt>
                <c:pt idx="55660">
                  <c:v>3.4059699999999998E-2</c:v>
                </c:pt>
                <c:pt idx="55661">
                  <c:v>3.5894500000000003E-2</c:v>
                </c:pt>
                <c:pt idx="55662">
                  <c:v>3.7658799999999999E-2</c:v>
                </c:pt>
                <c:pt idx="55663">
                  <c:v>3.9350900000000001E-2</c:v>
                </c:pt>
                <c:pt idx="55664">
                  <c:v>4.09693E-2</c:v>
                </c:pt>
                <c:pt idx="55665">
                  <c:v>4.25127E-2</c:v>
                </c:pt>
                <c:pt idx="55666">
                  <c:v>4.3979900000000002E-2</c:v>
                </c:pt>
                <c:pt idx="55667">
                  <c:v>4.5369699999999999E-2</c:v>
                </c:pt>
                <c:pt idx="55668">
                  <c:v>4.6681300000000002E-2</c:v>
                </c:pt>
                <c:pt idx="55669">
                  <c:v>4.7913799999999999E-2</c:v>
                </c:pt>
                <c:pt idx="55670">
                  <c:v>4.9066499999999999E-2</c:v>
                </c:pt>
                <c:pt idx="55671">
                  <c:v>5.0139000000000003E-2</c:v>
                </c:pt>
                <c:pt idx="55672">
                  <c:v>5.1130700000000001E-2</c:v>
                </c:pt>
                <c:pt idx="55673">
                  <c:v>5.2041499999999997E-2</c:v>
                </c:pt>
                <c:pt idx="55674">
                  <c:v>5.28712E-2</c:v>
                </c:pt>
                <c:pt idx="55675">
                  <c:v>5.3619699999999999E-2</c:v>
                </c:pt>
                <c:pt idx="55676">
                  <c:v>5.42874E-2</c:v>
                </c:pt>
                <c:pt idx="55677">
                  <c:v>5.4874300000000001E-2</c:v>
                </c:pt>
                <c:pt idx="55678">
                  <c:v>5.5380800000000001E-2</c:v>
                </c:pt>
                <c:pt idx="55679">
                  <c:v>5.5807599999999999E-2</c:v>
                </c:pt>
                <c:pt idx="55680">
                  <c:v>5.6155299999999998E-2</c:v>
                </c:pt>
                <c:pt idx="55681">
                  <c:v>5.6424599999999998E-2</c:v>
                </c:pt>
                <c:pt idx="55682">
                  <c:v>5.6616399999999997E-2</c:v>
                </c:pt>
                <c:pt idx="55683">
                  <c:v>5.6731700000000003E-2</c:v>
                </c:pt>
                <c:pt idx="55684">
                  <c:v>5.6771700000000001E-2</c:v>
                </c:pt>
                <c:pt idx="55685">
                  <c:v>5.6737599999999999E-2</c:v>
                </c:pt>
                <c:pt idx="55686">
                  <c:v>5.6630699999999999E-2</c:v>
                </c:pt>
                <c:pt idx="55687">
                  <c:v>5.6452500000000003E-2</c:v>
                </c:pt>
                <c:pt idx="55688">
                  <c:v>5.62046E-2</c:v>
                </c:pt>
                <c:pt idx="55689">
                  <c:v>5.5888699999999999E-2</c:v>
                </c:pt>
                <c:pt idx="55690">
                  <c:v>5.5506399999999997E-2</c:v>
                </c:pt>
                <c:pt idx="55691">
                  <c:v>5.5059700000000003E-2</c:v>
                </c:pt>
                <c:pt idx="55692">
                  <c:v>5.4550399999999999E-2</c:v>
                </c:pt>
                <c:pt idx="55693">
                  <c:v>5.39807E-2</c:v>
                </c:pt>
                <c:pt idx="55694">
                  <c:v>5.33526E-2</c:v>
                </c:pt>
                <c:pt idx="55695">
                  <c:v>5.2668199999999998E-2</c:v>
                </c:pt>
                <c:pt idx="55696">
                  <c:v>5.1929900000000001E-2</c:v>
                </c:pt>
                <c:pt idx="55697">
                  <c:v>5.1139900000000002E-2</c:v>
                </c:pt>
                <c:pt idx="55698">
                  <c:v>5.0300600000000001E-2</c:v>
                </c:pt>
                <c:pt idx="55699">
                  <c:v>4.9414399999999997E-2</c:v>
                </c:pt>
                <c:pt idx="55700">
                  <c:v>4.8483900000000003E-2</c:v>
                </c:pt>
                <c:pt idx="55701">
                  <c:v>4.7511499999999998E-2</c:v>
                </c:pt>
                <c:pt idx="55702">
                  <c:v>4.6499800000000001E-2</c:v>
                </c:pt>
                <c:pt idx="55703">
                  <c:v>4.5451499999999999E-2</c:v>
                </c:pt>
                <c:pt idx="55704">
                  <c:v>4.4369100000000002E-2</c:v>
                </c:pt>
                <c:pt idx="55705">
                  <c:v>4.3255299999999997E-2</c:v>
                </c:pt>
                <c:pt idx="55706">
                  <c:v>4.2112799999999999E-2</c:v>
                </c:pt>
                <c:pt idx="55707">
                  <c:v>4.09442E-2</c:v>
                </c:pt>
                <c:pt idx="55708">
                  <c:v>3.97524E-2</c:v>
                </c:pt>
                <c:pt idx="55709">
                  <c:v>3.8539999999999998E-2</c:v>
                </c:pt>
                <c:pt idx="55710">
                  <c:v>3.7309599999999998E-2</c:v>
                </c:pt>
                <c:pt idx="55711">
                  <c:v>3.6064100000000002E-2</c:v>
                </c:pt>
                <c:pt idx="55712">
                  <c:v>3.48061E-2</c:v>
                </c:pt>
                <c:pt idx="55713">
                  <c:v>3.35383E-2</c:v>
                </c:pt>
                <c:pt idx="55714">
                  <c:v>3.2263399999999998E-2</c:v>
                </c:pt>
                <c:pt idx="55715">
                  <c:v>3.0983900000000002E-2</c:v>
                </c:pt>
                <c:pt idx="55716">
                  <c:v>2.97025E-2</c:v>
                </c:pt>
                <c:pt idx="55717">
                  <c:v>2.8421700000000001E-2</c:v>
                </c:pt>
                <c:pt idx="55718">
                  <c:v>2.7144100000000001E-2</c:v>
                </c:pt>
                <c:pt idx="55719">
                  <c:v>2.5872200000000001E-2</c:v>
                </c:pt>
                <c:pt idx="55720">
                  <c:v>2.4608399999999999E-2</c:v>
                </c:pt>
                <c:pt idx="55721">
                  <c:v>2.3355000000000001E-2</c:v>
                </c:pt>
                <c:pt idx="55722">
                  <c:v>2.2114499999999999E-2</c:v>
                </c:pt>
                <c:pt idx="55723">
                  <c:v>2.0889000000000001E-2</c:v>
                </c:pt>
                <c:pt idx="55724">
                  <c:v>1.9680799999999998E-2</c:v>
                </c:pt>
                <c:pt idx="55725">
                  <c:v>1.8492000000000001E-2</c:v>
                </c:pt>
                <c:pt idx="55726">
                  <c:v>1.7324699999999998E-2</c:v>
                </c:pt>
                <c:pt idx="55727">
                  <c:v>1.61806E-2</c:v>
                </c:pt>
                <c:pt idx="55728">
                  <c:v>1.50618E-2</c:v>
                </c:pt>
                <c:pt idx="55729">
                  <c:v>1.3970099999999999E-2</c:v>
                </c:pt>
                <c:pt idx="55730">
                  <c:v>1.29079E-2</c:v>
                </c:pt>
                <c:pt idx="55731">
                  <c:v>1.18773E-2</c:v>
                </c:pt>
                <c:pt idx="55732">
                  <c:v>1.08804E-2</c:v>
                </c:pt>
                <c:pt idx="55733" formatCode="0.00E+00">
                  <c:v>9.9187000000000008E-3</c:v>
                </c:pt>
                <c:pt idx="55734" formatCode="0.00E+00">
                  <c:v>8.9930500000000007E-3</c:v>
                </c:pt>
                <c:pt idx="55735" formatCode="0.00E+00">
                  <c:v>8.1040699999999997E-3</c:v>
                </c:pt>
                <c:pt idx="55736" formatCode="0.00E+00">
                  <c:v>7.2523199999999996E-3</c:v>
                </c:pt>
                <c:pt idx="55737" formatCode="0.00E+00">
                  <c:v>6.4383399999999999E-3</c:v>
                </c:pt>
                <c:pt idx="55738" formatCode="0.00E+00">
                  <c:v>5.6626200000000002E-3</c:v>
                </c:pt>
                <c:pt idx="55739" formatCode="0.00E+00">
                  <c:v>4.92554E-3</c:v>
                </c:pt>
                <c:pt idx="55740" formatCode="0.00E+00">
                  <c:v>4.2273900000000001E-3</c:v>
                </c:pt>
                <c:pt idx="55741" formatCode="0.00E+00">
                  <c:v>3.5684100000000002E-3</c:v>
                </c:pt>
                <c:pt idx="55742" formatCode="0.00E+00">
                  <c:v>2.9486500000000001E-3</c:v>
                </c:pt>
                <c:pt idx="55743" formatCode="0.00E+00">
                  <c:v>2.3679600000000001E-3</c:v>
                </c:pt>
                <c:pt idx="55744" formatCode="0.00E+00">
                  <c:v>1.82614E-3</c:v>
                </c:pt>
                <c:pt idx="55745" formatCode="0.00E+00">
                  <c:v>1.3231499999999999E-3</c:v>
                </c:pt>
                <c:pt idx="55746" formatCode="0.00E+00">
                  <c:v>8.5877900000000005E-4</c:v>
                </c:pt>
                <c:pt idx="55747" formatCode="0.00E+00">
                  <c:v>4.3247499999999998E-4</c:v>
                </c:pt>
                <c:pt idx="55748" formatCode="0.00E+00">
                  <c:v>4.3572000000000002E-5</c:v>
                </c:pt>
                <c:pt idx="55749" formatCode="0.00E+00">
                  <c:v>-3.08492E-4</c:v>
                </c:pt>
                <c:pt idx="55750" formatCode="0.00E+00">
                  <c:v>-6.2437300000000001E-4</c:v>
                </c:pt>
                <c:pt idx="55751" formatCode="0.00E+00">
                  <c:v>-9.0498900000000003E-4</c:v>
                </c:pt>
                <c:pt idx="55752" formatCode="0.00E+00">
                  <c:v>-1.15116E-3</c:v>
                </c:pt>
                <c:pt idx="55753" formatCode="0.00E+00">
                  <c:v>-1.3632799999999999E-3</c:v>
                </c:pt>
                <c:pt idx="55754" formatCode="0.00E+00">
                  <c:v>-1.54195E-3</c:v>
                </c:pt>
                <c:pt idx="55755" formatCode="0.00E+00">
                  <c:v>-1.6886E-3</c:v>
                </c:pt>
                <c:pt idx="55756" formatCode="0.00E+00">
                  <c:v>-1.8047600000000001E-3</c:v>
                </c:pt>
                <c:pt idx="55757" formatCode="0.00E+00">
                  <c:v>-1.89168E-3</c:v>
                </c:pt>
                <c:pt idx="55758" formatCode="0.00E+00">
                  <c:v>-1.9507000000000001E-3</c:v>
                </c:pt>
                <c:pt idx="55759" formatCode="0.00E+00">
                  <c:v>-1.98306E-3</c:v>
                </c:pt>
                <c:pt idx="55760" formatCode="0.00E+00">
                  <c:v>-1.9897500000000002E-3</c:v>
                </c:pt>
                <c:pt idx="55761" formatCode="0.00E+00">
                  <c:v>-1.9718299999999999E-3</c:v>
                </c:pt>
                <c:pt idx="55762" formatCode="0.00E+00">
                  <c:v>-1.93085E-3</c:v>
                </c:pt>
                <c:pt idx="55763" formatCode="0.00E+00">
                  <c:v>-1.86874E-3</c:v>
                </c:pt>
                <c:pt idx="55764" formatCode="0.00E+00">
                  <c:v>-1.7875600000000001E-3</c:v>
                </c:pt>
                <c:pt idx="55765" formatCode="0.00E+00">
                  <c:v>-1.68896E-3</c:v>
                </c:pt>
                <c:pt idx="55766" formatCode="0.00E+00">
                  <c:v>-1.5744299999999999E-3</c:v>
                </c:pt>
                <c:pt idx="55767" formatCode="0.00E+00">
                  <c:v>-1.4457700000000001E-3</c:v>
                </c:pt>
                <c:pt idx="55768" formatCode="0.00E+00">
                  <c:v>-1.30481E-3</c:v>
                </c:pt>
                <c:pt idx="55769" formatCode="0.00E+00">
                  <c:v>-1.1533699999999999E-3</c:v>
                </c:pt>
                <c:pt idx="55770" formatCode="0.00E+00">
                  <c:v>-9.9338000000000009E-4</c:v>
                </c:pt>
                <c:pt idx="55771" formatCode="0.00E+00">
                  <c:v>-8.2667999999999999E-4</c:v>
                </c:pt>
                <c:pt idx="55772" formatCode="0.00E+00">
                  <c:v>-6.5506600000000005E-4</c:v>
                </c:pt>
                <c:pt idx="55773" formatCode="0.00E+00">
                  <c:v>-4.8078599999999997E-4</c:v>
                </c:pt>
                <c:pt idx="55774" formatCode="0.00E+00">
                  <c:v>-3.0585399999999999E-4</c:v>
                </c:pt>
                <c:pt idx="55775" formatCode="0.00E+00">
                  <c:v>-1.3140299999999999E-4</c:v>
                </c:pt>
                <c:pt idx="55776" formatCode="0.00E+00">
                  <c:v>4.1131299999999997E-5</c:v>
                </c:pt>
                <c:pt idx="55777" formatCode="0.00E+00">
                  <c:v>2.08667E-4</c:v>
                </c:pt>
                <c:pt idx="55778" formatCode="0.00E+00">
                  <c:v>3.66719E-4</c:v>
                </c:pt>
                <c:pt idx="55779" formatCode="0.00E+00">
                  <c:v>5.1191300000000002E-4</c:v>
                </c:pt>
                <c:pt idx="55780" formatCode="0.00E+00">
                  <c:v>6.4412300000000003E-4</c:v>
                </c:pt>
                <c:pt idx="55781" formatCode="0.00E+00">
                  <c:v>7.6465599999999995E-4</c:v>
                </c:pt>
                <c:pt idx="55782" formatCode="0.00E+00">
                  <c:v>8.7332299999999996E-4</c:v>
                </c:pt>
                <c:pt idx="55783" formatCode="0.00E+00">
                  <c:v>9.6831200000000004E-4</c:v>
                </c:pt>
                <c:pt idx="55784" formatCode="0.00E+00">
                  <c:v>1.04762E-3</c:v>
                </c:pt>
                <c:pt idx="55785" formatCode="0.00E+00">
                  <c:v>1.1097800000000001E-3</c:v>
                </c:pt>
                <c:pt idx="55786" formatCode="0.00E+00">
                  <c:v>1.1534E-3</c:v>
                </c:pt>
                <c:pt idx="55787" formatCode="0.00E+00">
                  <c:v>1.17669E-3</c:v>
                </c:pt>
                <c:pt idx="55788" formatCode="0.00E+00">
                  <c:v>1.1778800000000001E-3</c:v>
                </c:pt>
                <c:pt idx="55789" formatCode="0.00E+00">
                  <c:v>1.15547E-3</c:v>
                </c:pt>
                <c:pt idx="55790" formatCode="0.00E+00">
                  <c:v>1.1078399999999999E-3</c:v>
                </c:pt>
                <c:pt idx="55791" formatCode="0.00E+00">
                  <c:v>1.03301E-3</c:v>
                </c:pt>
                <c:pt idx="55792" formatCode="0.00E+00">
                  <c:v>9.2873800000000002E-4</c:v>
                </c:pt>
                <c:pt idx="55793" formatCode="0.00E+00">
                  <c:v>7.92836E-4</c:v>
                </c:pt>
                <c:pt idx="55794" formatCode="0.00E+00">
                  <c:v>6.2353500000000004E-4</c:v>
                </c:pt>
                <c:pt idx="55795" formatCode="0.00E+00">
                  <c:v>4.1939400000000002E-4</c:v>
                </c:pt>
                <c:pt idx="55796" formatCode="0.00E+00">
                  <c:v>1.7887400000000001E-4</c:v>
                </c:pt>
                <c:pt idx="55797" formatCode="0.00E+00">
                  <c:v>-9.9552199999999999E-5</c:v>
                </c:pt>
                <c:pt idx="55798" formatCode="0.00E+00">
                  <c:v>-4.16876E-4</c:v>
                </c:pt>
                <c:pt idx="55799" formatCode="0.00E+00">
                  <c:v>-7.7305799999999997E-4</c:v>
                </c:pt>
                <c:pt idx="55800" formatCode="0.00E+00">
                  <c:v>-1.1672399999999999E-3</c:v>
                </c:pt>
                <c:pt idx="55801" formatCode="0.00E+00">
                  <c:v>-1.59918E-3</c:v>
                </c:pt>
                <c:pt idx="55802" formatCode="0.00E+00">
                  <c:v>-2.0705099999999998E-3</c:v>
                </c:pt>
                <c:pt idx="55803" formatCode="0.00E+00">
                  <c:v>-2.5842500000000002E-3</c:v>
                </c:pt>
                <c:pt idx="55804" formatCode="0.00E+00">
                  <c:v>-3.1430500000000001E-3</c:v>
                </c:pt>
                <c:pt idx="55805" formatCode="0.00E+00">
                  <c:v>-3.74822E-3</c:v>
                </c:pt>
                <c:pt idx="55806" formatCode="0.00E+00">
                  <c:v>-4.3999800000000004E-3</c:v>
                </c:pt>
                <c:pt idx="55807" formatCode="0.00E+00">
                  <c:v>-5.0979900000000002E-3</c:v>
                </c:pt>
                <c:pt idx="55808" formatCode="0.00E+00">
                  <c:v>-5.8408100000000001E-3</c:v>
                </c:pt>
                <c:pt idx="55809" formatCode="0.00E+00">
                  <c:v>-6.6257E-3</c:v>
                </c:pt>
                <c:pt idx="55810" formatCode="0.00E+00">
                  <c:v>-7.45029E-3</c:v>
                </c:pt>
                <c:pt idx="55811" formatCode="0.00E+00">
                  <c:v>-8.3147900000000007E-3</c:v>
                </c:pt>
                <c:pt idx="55812" formatCode="0.00E+00">
                  <c:v>-9.2215800000000001E-3</c:v>
                </c:pt>
                <c:pt idx="55813">
                  <c:v>-1.01718E-2</c:v>
                </c:pt>
                <c:pt idx="55814">
                  <c:v>-1.1163599999999999E-2</c:v>
                </c:pt>
                <c:pt idx="55815">
                  <c:v>-1.2194999999999999E-2</c:v>
                </c:pt>
                <c:pt idx="55816">
                  <c:v>-1.3266200000000001E-2</c:v>
                </c:pt>
                <c:pt idx="55817">
                  <c:v>-1.43784E-2</c:v>
                </c:pt>
                <c:pt idx="55818">
                  <c:v>-1.5532000000000001E-2</c:v>
                </c:pt>
                <c:pt idx="55819">
                  <c:v>-1.6726000000000001E-2</c:v>
                </c:pt>
                <c:pt idx="55820">
                  <c:v>-1.7958399999999999E-2</c:v>
                </c:pt>
                <c:pt idx="55821">
                  <c:v>-1.92277E-2</c:v>
                </c:pt>
                <c:pt idx="55822">
                  <c:v>-2.0531899999999999E-2</c:v>
                </c:pt>
                <c:pt idx="55823">
                  <c:v>-2.18684E-2</c:v>
                </c:pt>
                <c:pt idx="55824">
                  <c:v>-2.3234000000000001E-2</c:v>
                </c:pt>
                <c:pt idx="55825">
                  <c:v>-2.4625299999999999E-2</c:v>
                </c:pt>
                <c:pt idx="55826">
                  <c:v>-2.6040299999999999E-2</c:v>
                </c:pt>
                <c:pt idx="55827">
                  <c:v>-2.7479099999999999E-2</c:v>
                </c:pt>
                <c:pt idx="55828">
                  <c:v>-2.8941999999999999E-2</c:v>
                </c:pt>
                <c:pt idx="55829">
                  <c:v>-3.0427800000000001E-2</c:v>
                </c:pt>
                <c:pt idx="55830">
                  <c:v>-3.1933700000000002E-2</c:v>
                </c:pt>
                <c:pt idx="55831">
                  <c:v>-3.3456600000000003E-2</c:v>
                </c:pt>
                <c:pt idx="55832">
                  <c:v>-3.49948E-2</c:v>
                </c:pt>
                <c:pt idx="55833">
                  <c:v>-3.6547900000000001E-2</c:v>
                </c:pt>
                <c:pt idx="55834">
                  <c:v>-3.8115299999999998E-2</c:v>
                </c:pt>
                <c:pt idx="55835">
                  <c:v>-3.96952E-2</c:v>
                </c:pt>
                <c:pt idx="55836">
                  <c:v>-4.1284700000000001E-2</c:v>
                </c:pt>
                <c:pt idx="55837">
                  <c:v>-4.2883200000000003E-2</c:v>
                </c:pt>
                <c:pt idx="55838">
                  <c:v>-4.4491200000000002E-2</c:v>
                </c:pt>
                <c:pt idx="55839">
                  <c:v>-4.6108299999999998E-2</c:v>
                </c:pt>
                <c:pt idx="55840">
                  <c:v>-4.7734899999999997E-2</c:v>
                </c:pt>
                <c:pt idx="55841">
                  <c:v>-4.9372300000000001E-2</c:v>
                </c:pt>
                <c:pt idx="55842">
                  <c:v>-5.1019599999999998E-2</c:v>
                </c:pt>
                <c:pt idx="55843">
                  <c:v>-5.2672499999999997E-2</c:v>
                </c:pt>
                <c:pt idx="55844">
                  <c:v>-5.4326800000000001E-2</c:v>
                </c:pt>
                <c:pt idx="55845">
                  <c:v>-5.5981299999999998E-2</c:v>
                </c:pt>
                <c:pt idx="55846">
                  <c:v>-5.7635499999999999E-2</c:v>
                </c:pt>
                <c:pt idx="55847">
                  <c:v>-5.9287199999999998E-2</c:v>
                </c:pt>
                <c:pt idx="55848">
                  <c:v>-6.0932699999999999E-2</c:v>
                </c:pt>
                <c:pt idx="55849">
                  <c:v>-6.2568700000000005E-2</c:v>
                </c:pt>
                <c:pt idx="55850">
                  <c:v>-6.4193600000000003E-2</c:v>
                </c:pt>
                <c:pt idx="55851">
                  <c:v>-6.5806500000000004E-2</c:v>
                </c:pt>
                <c:pt idx="55852">
                  <c:v>-6.7406099999999997E-2</c:v>
                </c:pt>
                <c:pt idx="55853">
                  <c:v>-6.8990700000000002E-2</c:v>
                </c:pt>
                <c:pt idx="55854">
                  <c:v>-7.0558300000000004E-2</c:v>
                </c:pt>
                <c:pt idx="55855">
                  <c:v>-7.2107000000000004E-2</c:v>
                </c:pt>
                <c:pt idx="55856">
                  <c:v>-7.3634699999999997E-2</c:v>
                </c:pt>
                <c:pt idx="55857">
                  <c:v>-7.5138200000000002E-2</c:v>
                </c:pt>
                <c:pt idx="55858">
                  <c:v>-7.6614000000000002E-2</c:v>
                </c:pt>
                <c:pt idx="55859">
                  <c:v>-7.8060599999999994E-2</c:v>
                </c:pt>
                <c:pt idx="55860">
                  <c:v>-7.9477900000000004E-2</c:v>
                </c:pt>
                <c:pt idx="55861">
                  <c:v>-8.0864199999999997E-2</c:v>
                </c:pt>
                <c:pt idx="55862">
                  <c:v>-8.2216200000000003E-2</c:v>
                </c:pt>
                <c:pt idx="55863">
                  <c:v>-8.3531599999999998E-2</c:v>
                </c:pt>
                <c:pt idx="55864">
                  <c:v>-8.4810300000000005E-2</c:v>
                </c:pt>
                <c:pt idx="55865">
                  <c:v>-8.6052900000000002E-2</c:v>
                </c:pt>
                <c:pt idx="55866">
                  <c:v>-8.72589E-2</c:v>
                </c:pt>
                <c:pt idx="55867">
                  <c:v>-8.8427500000000006E-2</c:v>
                </c:pt>
                <c:pt idx="55868">
                  <c:v>-8.9558299999999993E-2</c:v>
                </c:pt>
                <c:pt idx="55869">
                  <c:v>-9.0652399999999994E-2</c:v>
                </c:pt>
                <c:pt idx="55870">
                  <c:v>-9.1711500000000001E-2</c:v>
                </c:pt>
                <c:pt idx="55871">
                  <c:v>-9.2737100000000003E-2</c:v>
                </c:pt>
                <c:pt idx="55872">
                  <c:v>-9.3728699999999998E-2</c:v>
                </c:pt>
                <c:pt idx="55873">
                  <c:v>-9.4684199999999996E-2</c:v>
                </c:pt>
                <c:pt idx="55874">
                  <c:v>-9.56013E-2</c:v>
                </c:pt>
                <c:pt idx="55875">
                  <c:v>-9.64777E-2</c:v>
                </c:pt>
                <c:pt idx="55876">
                  <c:v>-9.7310499999999994E-2</c:v>
                </c:pt>
                <c:pt idx="55877">
                  <c:v>-9.8097400000000001E-2</c:v>
                </c:pt>
                <c:pt idx="55878">
                  <c:v>-9.88396E-2</c:v>
                </c:pt>
                <c:pt idx="55879">
                  <c:v>-9.9540699999999996E-2</c:v>
                </c:pt>
                <c:pt idx="55880">
                  <c:v>-0.100202</c:v>
                </c:pt>
                <c:pt idx="55881">
                  <c:v>-0.100818</c:v>
                </c:pt>
                <c:pt idx="55882">
                  <c:v>-0.101387</c:v>
                </c:pt>
                <c:pt idx="55883">
                  <c:v>-0.101906</c:v>
                </c:pt>
                <c:pt idx="55884">
                  <c:v>-0.102377</c:v>
                </c:pt>
                <c:pt idx="55885">
                  <c:v>-0.1028</c:v>
                </c:pt>
                <c:pt idx="55886">
                  <c:v>-0.10317800000000001</c:v>
                </c:pt>
                <c:pt idx="55887">
                  <c:v>-0.10351100000000001</c:v>
                </c:pt>
                <c:pt idx="55888">
                  <c:v>-0.103799</c:v>
                </c:pt>
                <c:pt idx="55889">
                  <c:v>-0.104043</c:v>
                </c:pt>
                <c:pt idx="55890">
                  <c:v>-0.104244</c:v>
                </c:pt>
                <c:pt idx="55891">
                  <c:v>-0.104404</c:v>
                </c:pt>
                <c:pt idx="55892">
                  <c:v>-0.10452</c:v>
                </c:pt>
                <c:pt idx="55893">
                  <c:v>-0.104591</c:v>
                </c:pt>
                <c:pt idx="55894">
                  <c:v>-0.104616</c:v>
                </c:pt>
                <c:pt idx="55895">
                  <c:v>-0.104597</c:v>
                </c:pt>
                <c:pt idx="55896">
                  <c:v>-0.10453800000000001</c:v>
                </c:pt>
                <c:pt idx="55897">
                  <c:v>-0.10444199999999999</c:v>
                </c:pt>
                <c:pt idx="55898">
                  <c:v>-0.104311</c:v>
                </c:pt>
                <c:pt idx="55899">
                  <c:v>-0.104146</c:v>
                </c:pt>
                <c:pt idx="55900">
                  <c:v>-0.103948</c:v>
                </c:pt>
                <c:pt idx="55901">
                  <c:v>-0.103718</c:v>
                </c:pt>
                <c:pt idx="55902">
                  <c:v>-0.10345699999999999</c:v>
                </c:pt>
                <c:pt idx="55903">
                  <c:v>-0.10316599999999999</c:v>
                </c:pt>
                <c:pt idx="55904">
                  <c:v>-0.102843</c:v>
                </c:pt>
                <c:pt idx="55905">
                  <c:v>-0.102488</c:v>
                </c:pt>
                <c:pt idx="55906">
                  <c:v>-0.1021</c:v>
                </c:pt>
                <c:pt idx="55907">
                  <c:v>-0.10168000000000001</c:v>
                </c:pt>
                <c:pt idx="55908">
                  <c:v>-0.101232</c:v>
                </c:pt>
                <c:pt idx="55909">
                  <c:v>-0.100762</c:v>
                </c:pt>
                <c:pt idx="55910">
                  <c:v>-0.100273</c:v>
                </c:pt>
                <c:pt idx="55911">
                  <c:v>-9.9766300000000002E-2</c:v>
                </c:pt>
                <c:pt idx="55912">
                  <c:v>-9.9242899999999995E-2</c:v>
                </c:pt>
                <c:pt idx="55913">
                  <c:v>-9.8702999999999999E-2</c:v>
                </c:pt>
                <c:pt idx="55914">
                  <c:v>-9.8147999999999999E-2</c:v>
                </c:pt>
                <c:pt idx="55915">
                  <c:v>-9.7580700000000006E-2</c:v>
                </c:pt>
                <c:pt idx="55916">
                  <c:v>-9.7001699999999996E-2</c:v>
                </c:pt>
                <c:pt idx="55917">
                  <c:v>-9.6408400000000005E-2</c:v>
                </c:pt>
                <c:pt idx="55918">
                  <c:v>-9.5799099999999998E-2</c:v>
                </c:pt>
                <c:pt idx="55919">
                  <c:v>-9.5176300000000005E-2</c:v>
                </c:pt>
                <c:pt idx="55920">
                  <c:v>-9.4544500000000004E-2</c:v>
                </c:pt>
                <c:pt idx="55921">
                  <c:v>-9.3907299999999999E-2</c:v>
                </c:pt>
                <c:pt idx="55922">
                  <c:v>-9.3267299999999997E-2</c:v>
                </c:pt>
                <c:pt idx="55923">
                  <c:v>-9.2625899999999997E-2</c:v>
                </c:pt>
                <c:pt idx="55924">
                  <c:v>-9.1982300000000003E-2</c:v>
                </c:pt>
                <c:pt idx="55925">
                  <c:v>-9.1331300000000004E-2</c:v>
                </c:pt>
                <c:pt idx="55926">
                  <c:v>-9.0667200000000003E-2</c:v>
                </c:pt>
                <c:pt idx="55927">
                  <c:v>-8.9990200000000006E-2</c:v>
                </c:pt>
                <c:pt idx="55928">
                  <c:v>-8.9306200000000002E-2</c:v>
                </c:pt>
                <c:pt idx="55929">
                  <c:v>-8.8620000000000004E-2</c:v>
                </c:pt>
                <c:pt idx="55930">
                  <c:v>-8.7933700000000004E-2</c:v>
                </c:pt>
                <c:pt idx="55931">
                  <c:v>-8.7251200000000001E-2</c:v>
                </c:pt>
                <c:pt idx="55932">
                  <c:v>-8.6576899999999998E-2</c:v>
                </c:pt>
                <c:pt idx="55933">
                  <c:v>-8.5911299999999996E-2</c:v>
                </c:pt>
                <c:pt idx="55934">
                  <c:v>-8.5252900000000006E-2</c:v>
                </c:pt>
                <c:pt idx="55935">
                  <c:v>-8.4600999999999996E-2</c:v>
                </c:pt>
                <c:pt idx="55936">
                  <c:v>-8.3957000000000004E-2</c:v>
                </c:pt>
                <c:pt idx="55937">
                  <c:v>-8.3323300000000003E-2</c:v>
                </c:pt>
                <c:pt idx="55938">
                  <c:v>-8.2701700000000003E-2</c:v>
                </c:pt>
                <c:pt idx="55939">
                  <c:v>-8.2094600000000004E-2</c:v>
                </c:pt>
                <c:pt idx="55940">
                  <c:v>-8.1506200000000001E-2</c:v>
                </c:pt>
                <c:pt idx="55941">
                  <c:v>-8.0941399999999997E-2</c:v>
                </c:pt>
                <c:pt idx="55942">
                  <c:v>-8.0403799999999997E-2</c:v>
                </c:pt>
                <c:pt idx="55943">
                  <c:v>-7.9894900000000005E-2</c:v>
                </c:pt>
                <c:pt idx="55944">
                  <c:v>-7.9413899999999996E-2</c:v>
                </c:pt>
                <c:pt idx="55945">
                  <c:v>-7.8959799999999997E-2</c:v>
                </c:pt>
                <c:pt idx="55946">
                  <c:v>-7.8531400000000001E-2</c:v>
                </c:pt>
                <c:pt idx="55947">
                  <c:v>-7.8128299999999998E-2</c:v>
                </c:pt>
                <c:pt idx="55948">
                  <c:v>-7.775E-2</c:v>
                </c:pt>
                <c:pt idx="55949">
                  <c:v>-7.7396000000000006E-2</c:v>
                </c:pt>
                <c:pt idx="55950">
                  <c:v>-7.7065700000000001E-2</c:v>
                </c:pt>
                <c:pt idx="55951">
                  <c:v>-7.67592E-2</c:v>
                </c:pt>
                <c:pt idx="55952">
                  <c:v>-7.6479199999999997E-2</c:v>
                </c:pt>
                <c:pt idx="55953">
                  <c:v>-7.6231099999999996E-2</c:v>
                </c:pt>
                <c:pt idx="55954">
                  <c:v>-7.6018699999999995E-2</c:v>
                </c:pt>
                <c:pt idx="55955">
                  <c:v>-7.58432E-2</c:v>
                </c:pt>
                <c:pt idx="55956">
                  <c:v>-7.5703800000000002E-2</c:v>
                </c:pt>
                <c:pt idx="55957">
                  <c:v>-7.5598499999999999E-2</c:v>
                </c:pt>
                <c:pt idx="55958">
                  <c:v>-7.5526599999999999E-2</c:v>
                </c:pt>
                <c:pt idx="55959">
                  <c:v>-7.5490000000000002E-2</c:v>
                </c:pt>
                <c:pt idx="55960">
                  <c:v>-7.5491699999999995E-2</c:v>
                </c:pt>
                <c:pt idx="55961">
                  <c:v>-7.5534000000000004E-2</c:v>
                </c:pt>
                <c:pt idx="55962">
                  <c:v>-7.5620300000000001E-2</c:v>
                </c:pt>
                <c:pt idx="55963">
                  <c:v>-7.5755900000000001E-2</c:v>
                </c:pt>
                <c:pt idx="55964">
                  <c:v>-7.5943800000000006E-2</c:v>
                </c:pt>
                <c:pt idx="55965">
                  <c:v>-7.6183399999999998E-2</c:v>
                </c:pt>
                <c:pt idx="55966">
                  <c:v>-7.6473899999999997E-2</c:v>
                </c:pt>
                <c:pt idx="55967">
                  <c:v>-7.6816400000000007E-2</c:v>
                </c:pt>
                <c:pt idx="55968">
                  <c:v>-7.7213400000000001E-2</c:v>
                </c:pt>
                <c:pt idx="55969">
                  <c:v>-7.7664800000000006E-2</c:v>
                </c:pt>
                <c:pt idx="55970">
                  <c:v>-7.8168399999999999E-2</c:v>
                </c:pt>
                <c:pt idx="55971">
                  <c:v>-7.8724299999999997E-2</c:v>
                </c:pt>
                <c:pt idx="55972">
                  <c:v>-7.9335900000000001E-2</c:v>
                </c:pt>
                <c:pt idx="55973">
                  <c:v>-8.0004000000000006E-2</c:v>
                </c:pt>
                <c:pt idx="55974">
                  <c:v>-8.0723799999999998E-2</c:v>
                </c:pt>
                <c:pt idx="55975">
                  <c:v>-8.1489400000000003E-2</c:v>
                </c:pt>
                <c:pt idx="55976">
                  <c:v>-8.2297300000000004E-2</c:v>
                </c:pt>
                <c:pt idx="55977">
                  <c:v>-8.3145800000000006E-2</c:v>
                </c:pt>
                <c:pt idx="55978">
                  <c:v>-8.4030400000000005E-2</c:v>
                </c:pt>
                <c:pt idx="55979">
                  <c:v>-8.4945800000000002E-2</c:v>
                </c:pt>
                <c:pt idx="55980">
                  <c:v>-8.5891599999999999E-2</c:v>
                </c:pt>
                <c:pt idx="55981">
                  <c:v>-8.6871100000000007E-2</c:v>
                </c:pt>
                <c:pt idx="55982">
                  <c:v>-8.7886400000000003E-2</c:v>
                </c:pt>
                <c:pt idx="55983">
                  <c:v>-8.8938199999999995E-2</c:v>
                </c:pt>
                <c:pt idx="55984">
                  <c:v>-9.0027700000000002E-2</c:v>
                </c:pt>
                <c:pt idx="55985">
                  <c:v>-9.1154600000000002E-2</c:v>
                </c:pt>
                <c:pt idx="55986">
                  <c:v>-9.2316400000000007E-2</c:v>
                </c:pt>
                <c:pt idx="55987">
                  <c:v>-9.3510999999999997E-2</c:v>
                </c:pt>
                <c:pt idx="55988">
                  <c:v>-9.4737799999999997E-2</c:v>
                </c:pt>
                <c:pt idx="55989">
                  <c:v>-9.5998200000000006E-2</c:v>
                </c:pt>
                <c:pt idx="55990">
                  <c:v>-9.7293599999999994E-2</c:v>
                </c:pt>
                <c:pt idx="55991">
                  <c:v>-9.8621899999999998E-2</c:v>
                </c:pt>
                <c:pt idx="55992">
                  <c:v>-9.9979499999999999E-2</c:v>
                </c:pt>
                <c:pt idx="55993">
                  <c:v>-0.101367</c:v>
                </c:pt>
                <c:pt idx="55994">
                  <c:v>-0.102788</c:v>
                </c:pt>
                <c:pt idx="55995">
                  <c:v>-0.104245</c:v>
                </c:pt>
                <c:pt idx="55996">
                  <c:v>-0.10573299999999999</c:v>
                </c:pt>
                <c:pt idx="55997">
                  <c:v>-0.107243</c:v>
                </c:pt>
                <c:pt idx="55998">
                  <c:v>-0.108765</c:v>
                </c:pt>
                <c:pt idx="55999">
                  <c:v>-0.110293</c:v>
                </c:pt>
                <c:pt idx="56000">
                  <c:v>-0.11182499999999999</c:v>
                </c:pt>
                <c:pt idx="56001">
                  <c:v>-0.113359</c:v>
                </c:pt>
                <c:pt idx="56002">
                  <c:v>-0.11489199999999999</c:v>
                </c:pt>
                <c:pt idx="56003">
                  <c:v>-0.116423</c:v>
                </c:pt>
                <c:pt idx="56004">
                  <c:v>-0.11795799999999999</c:v>
                </c:pt>
                <c:pt idx="56005">
                  <c:v>-0.119503</c:v>
                </c:pt>
                <c:pt idx="56006">
                  <c:v>-0.121057</c:v>
                </c:pt>
                <c:pt idx="56007">
                  <c:v>-0.122614</c:v>
                </c:pt>
                <c:pt idx="56008">
                  <c:v>-0.124168</c:v>
                </c:pt>
                <c:pt idx="56009">
                  <c:v>-0.125718</c:v>
                </c:pt>
                <c:pt idx="56010">
                  <c:v>-0.12726000000000001</c:v>
                </c:pt>
                <c:pt idx="56011">
                  <c:v>-0.12879199999999999</c:v>
                </c:pt>
                <c:pt idx="56012">
                  <c:v>-0.13031499999999999</c:v>
                </c:pt>
                <c:pt idx="56013">
                  <c:v>-0.13183300000000001</c:v>
                </c:pt>
                <c:pt idx="56014">
                  <c:v>-0.13334599999999999</c:v>
                </c:pt>
                <c:pt idx="56015">
                  <c:v>-0.13485800000000001</c:v>
                </c:pt>
                <c:pt idx="56016">
                  <c:v>-0.13637199999999999</c:v>
                </c:pt>
                <c:pt idx="56017">
                  <c:v>-0.13788600000000001</c:v>
                </c:pt>
                <c:pt idx="56018">
                  <c:v>-0.13939799999999999</c:v>
                </c:pt>
                <c:pt idx="56019">
                  <c:v>-0.140906</c:v>
                </c:pt>
                <c:pt idx="56020">
                  <c:v>-0.14240800000000001</c:v>
                </c:pt>
                <c:pt idx="56021">
                  <c:v>-0.14390500000000001</c:v>
                </c:pt>
                <c:pt idx="56022">
                  <c:v>-0.145397</c:v>
                </c:pt>
                <c:pt idx="56023">
                  <c:v>-0.14688300000000001</c:v>
                </c:pt>
                <c:pt idx="56024">
                  <c:v>-0.14835899999999999</c:v>
                </c:pt>
                <c:pt idx="56025">
                  <c:v>-0.14982300000000001</c:v>
                </c:pt>
                <c:pt idx="56026">
                  <c:v>-0.15127099999999999</c:v>
                </c:pt>
                <c:pt idx="56027">
                  <c:v>-0.15270400000000001</c:v>
                </c:pt>
                <c:pt idx="56028">
                  <c:v>-0.15412100000000001</c:v>
                </c:pt>
                <c:pt idx="56029">
                  <c:v>-0.15551999999999999</c:v>
                </c:pt>
                <c:pt idx="56030">
                  <c:v>-0.15689700000000001</c:v>
                </c:pt>
                <c:pt idx="56031">
                  <c:v>-0.158251</c:v>
                </c:pt>
                <c:pt idx="56032">
                  <c:v>-0.159582</c:v>
                </c:pt>
                <c:pt idx="56033">
                  <c:v>-0.16089200000000001</c:v>
                </c:pt>
                <c:pt idx="56034">
                  <c:v>-0.162188</c:v>
                </c:pt>
                <c:pt idx="56035">
                  <c:v>-0.16347500000000001</c:v>
                </c:pt>
                <c:pt idx="56036">
                  <c:v>-0.16475799999999999</c:v>
                </c:pt>
                <c:pt idx="56037">
                  <c:v>-0.16603799999999999</c:v>
                </c:pt>
                <c:pt idx="56038">
                  <c:v>-0.16731499999999999</c:v>
                </c:pt>
                <c:pt idx="56039">
                  <c:v>-0.16858999999999999</c:v>
                </c:pt>
                <c:pt idx="56040">
                  <c:v>-0.16986299999999999</c:v>
                </c:pt>
                <c:pt idx="56041">
                  <c:v>-0.17113100000000001</c:v>
                </c:pt>
                <c:pt idx="56042">
                  <c:v>-0.17238999999999999</c:v>
                </c:pt>
                <c:pt idx="56043">
                  <c:v>-0.17363300000000001</c:v>
                </c:pt>
                <c:pt idx="56044">
                  <c:v>-0.17486199999999999</c:v>
                </c:pt>
                <c:pt idx="56045">
                  <c:v>-0.17608299999999999</c:v>
                </c:pt>
                <c:pt idx="56046">
                  <c:v>-0.17730199999999999</c:v>
                </c:pt>
                <c:pt idx="56047">
                  <c:v>-0.17852100000000001</c:v>
                </c:pt>
                <c:pt idx="56048">
                  <c:v>-0.17973600000000001</c:v>
                </c:pt>
                <c:pt idx="56049">
                  <c:v>-0.18094299999999999</c:v>
                </c:pt>
                <c:pt idx="56050">
                  <c:v>-0.182141</c:v>
                </c:pt>
                <c:pt idx="56051">
                  <c:v>-0.18332799999999999</c:v>
                </c:pt>
                <c:pt idx="56052">
                  <c:v>-0.184503</c:v>
                </c:pt>
                <c:pt idx="56053">
                  <c:v>-0.185668</c:v>
                </c:pt>
                <c:pt idx="56054">
                  <c:v>-0.18682699999999999</c:v>
                </c:pt>
                <c:pt idx="56055">
                  <c:v>-0.18798500000000001</c:v>
                </c:pt>
                <c:pt idx="56056">
                  <c:v>-0.18914400000000001</c:v>
                </c:pt>
                <c:pt idx="56057">
                  <c:v>-0.190307</c:v>
                </c:pt>
                <c:pt idx="56058">
                  <c:v>-0.19147500000000001</c:v>
                </c:pt>
                <c:pt idx="56059">
                  <c:v>-0.19264200000000001</c:v>
                </c:pt>
                <c:pt idx="56060">
                  <c:v>-0.193804</c:v>
                </c:pt>
                <c:pt idx="56061">
                  <c:v>-0.194963</c:v>
                </c:pt>
                <c:pt idx="56062">
                  <c:v>-0.196127</c:v>
                </c:pt>
                <c:pt idx="56063">
                  <c:v>-0.19730200000000001</c:v>
                </c:pt>
                <c:pt idx="56064">
                  <c:v>-0.198494</c:v>
                </c:pt>
                <c:pt idx="56065">
                  <c:v>-0.19970399999999999</c:v>
                </c:pt>
                <c:pt idx="56066">
                  <c:v>-0.200933</c:v>
                </c:pt>
                <c:pt idx="56067">
                  <c:v>-0.202179</c:v>
                </c:pt>
                <c:pt idx="56068">
                  <c:v>-0.203433</c:v>
                </c:pt>
                <c:pt idx="56069">
                  <c:v>-0.20469100000000001</c:v>
                </c:pt>
                <c:pt idx="56070">
                  <c:v>-0.20594899999999999</c:v>
                </c:pt>
                <c:pt idx="56071">
                  <c:v>-0.207207</c:v>
                </c:pt>
                <c:pt idx="56072">
                  <c:v>-0.20846400000000001</c:v>
                </c:pt>
                <c:pt idx="56073">
                  <c:v>-0.20971400000000001</c:v>
                </c:pt>
                <c:pt idx="56074">
                  <c:v>-0.210955</c:v>
                </c:pt>
                <c:pt idx="56075">
                  <c:v>-0.21219499999999999</c:v>
                </c:pt>
                <c:pt idx="56076">
                  <c:v>-0.21344299999999999</c:v>
                </c:pt>
                <c:pt idx="56077">
                  <c:v>-0.21470500000000001</c:v>
                </c:pt>
                <c:pt idx="56078">
                  <c:v>-0.21598400000000001</c:v>
                </c:pt>
                <c:pt idx="56079">
                  <c:v>-0.21728700000000001</c:v>
                </c:pt>
                <c:pt idx="56080">
                  <c:v>-0.218615</c:v>
                </c:pt>
                <c:pt idx="56081">
                  <c:v>-0.219969</c:v>
                </c:pt>
                <c:pt idx="56082">
                  <c:v>-0.22134699999999999</c:v>
                </c:pt>
                <c:pt idx="56083">
                  <c:v>-0.222749</c:v>
                </c:pt>
                <c:pt idx="56084">
                  <c:v>-0.22417699999999999</c:v>
                </c:pt>
                <c:pt idx="56085">
                  <c:v>-0.225632</c:v>
                </c:pt>
                <c:pt idx="56086">
                  <c:v>-0.22711500000000001</c:v>
                </c:pt>
                <c:pt idx="56087">
                  <c:v>-0.22862399999999999</c:v>
                </c:pt>
                <c:pt idx="56088">
                  <c:v>-0.230161</c:v>
                </c:pt>
                <c:pt idx="56089">
                  <c:v>-0.23172499999999999</c:v>
                </c:pt>
                <c:pt idx="56090">
                  <c:v>-0.23330899999999999</c:v>
                </c:pt>
                <c:pt idx="56091">
                  <c:v>-0.234905</c:v>
                </c:pt>
                <c:pt idx="56092">
                  <c:v>-0.236507</c:v>
                </c:pt>
                <c:pt idx="56093">
                  <c:v>-0.23811299999999999</c:v>
                </c:pt>
                <c:pt idx="56094">
                  <c:v>-0.23973</c:v>
                </c:pt>
                <c:pt idx="56095">
                  <c:v>-0.24135899999999999</c:v>
                </c:pt>
                <c:pt idx="56096">
                  <c:v>-0.24299899999999999</c:v>
                </c:pt>
                <c:pt idx="56097">
                  <c:v>-0.24465000000000001</c:v>
                </c:pt>
                <c:pt idx="56098">
                  <c:v>-0.246311</c:v>
                </c:pt>
                <c:pt idx="56099">
                  <c:v>-0.24798200000000001</c:v>
                </c:pt>
                <c:pt idx="56100">
                  <c:v>-0.24966099999999999</c:v>
                </c:pt>
                <c:pt idx="56101">
                  <c:v>-0.25134200000000001</c:v>
                </c:pt>
                <c:pt idx="56102">
                  <c:v>-0.25302000000000002</c:v>
                </c:pt>
                <c:pt idx="56103">
                  <c:v>-0.25469000000000003</c:v>
                </c:pt>
                <c:pt idx="56104">
                  <c:v>-0.25635000000000002</c:v>
                </c:pt>
                <c:pt idx="56105">
                  <c:v>-0.25800400000000001</c:v>
                </c:pt>
                <c:pt idx="56106">
                  <c:v>-0.259658</c:v>
                </c:pt>
                <c:pt idx="56107">
                  <c:v>-0.26131700000000002</c:v>
                </c:pt>
                <c:pt idx="56108">
                  <c:v>-0.26298100000000002</c:v>
                </c:pt>
                <c:pt idx="56109">
                  <c:v>-0.264652</c:v>
                </c:pt>
                <c:pt idx="56110">
                  <c:v>-0.26632499999999998</c:v>
                </c:pt>
                <c:pt idx="56111">
                  <c:v>-0.26799899999999999</c:v>
                </c:pt>
                <c:pt idx="56112">
                  <c:v>-0.26967600000000003</c:v>
                </c:pt>
                <c:pt idx="56113">
                  <c:v>-0.27136399999999999</c:v>
                </c:pt>
                <c:pt idx="56114">
                  <c:v>-0.27306399999999997</c:v>
                </c:pt>
                <c:pt idx="56115">
                  <c:v>-0.27477600000000002</c:v>
                </c:pt>
                <c:pt idx="56116">
                  <c:v>-0.27649800000000002</c:v>
                </c:pt>
                <c:pt idx="56117">
                  <c:v>-0.27822200000000002</c:v>
                </c:pt>
                <c:pt idx="56118">
                  <c:v>-0.279943</c:v>
                </c:pt>
                <c:pt idx="56119">
                  <c:v>-0.28165800000000002</c:v>
                </c:pt>
                <c:pt idx="56120">
                  <c:v>-0.28337099999999998</c:v>
                </c:pt>
                <c:pt idx="56121">
                  <c:v>-0.285082</c:v>
                </c:pt>
                <c:pt idx="56122">
                  <c:v>-0.28678599999999999</c:v>
                </c:pt>
                <c:pt idx="56123">
                  <c:v>-0.28847499999999998</c:v>
                </c:pt>
                <c:pt idx="56124">
                  <c:v>-0.29014699999999999</c:v>
                </c:pt>
                <c:pt idx="56125">
                  <c:v>-0.2918</c:v>
                </c:pt>
                <c:pt idx="56126">
                  <c:v>-0.29343000000000002</c:v>
                </c:pt>
                <c:pt idx="56127">
                  <c:v>-0.29503400000000002</c:v>
                </c:pt>
                <c:pt idx="56128">
                  <c:v>-0.29661599999999999</c:v>
                </c:pt>
                <c:pt idx="56129">
                  <c:v>-0.29818</c:v>
                </c:pt>
                <c:pt idx="56130">
                  <c:v>-0.29972900000000002</c:v>
                </c:pt>
                <c:pt idx="56131">
                  <c:v>-0.301263</c:v>
                </c:pt>
                <c:pt idx="56132">
                  <c:v>-0.30277900000000002</c:v>
                </c:pt>
                <c:pt idx="56133">
                  <c:v>-0.30427300000000002</c:v>
                </c:pt>
                <c:pt idx="56134">
                  <c:v>-0.30573899999999998</c:v>
                </c:pt>
                <c:pt idx="56135">
                  <c:v>-0.307172</c:v>
                </c:pt>
                <c:pt idx="56136">
                  <c:v>-0.30856899999999998</c:v>
                </c:pt>
                <c:pt idx="56137">
                  <c:v>-0.30993100000000001</c:v>
                </c:pt>
                <c:pt idx="56138">
                  <c:v>-0.31125999999999998</c:v>
                </c:pt>
                <c:pt idx="56139">
                  <c:v>-0.312556</c:v>
                </c:pt>
                <c:pt idx="56140">
                  <c:v>-0.31382500000000002</c:v>
                </c:pt>
                <c:pt idx="56141">
                  <c:v>-0.31506699999999999</c:v>
                </c:pt>
                <c:pt idx="56142">
                  <c:v>-0.316278</c:v>
                </c:pt>
                <c:pt idx="56143">
                  <c:v>-0.31745800000000002</c:v>
                </c:pt>
                <c:pt idx="56144">
                  <c:v>-0.318608</c:v>
                </c:pt>
                <c:pt idx="56145">
                  <c:v>-0.31973099999999999</c:v>
                </c:pt>
                <c:pt idx="56146">
                  <c:v>-0.32082300000000002</c:v>
                </c:pt>
                <c:pt idx="56147">
                  <c:v>-0.321882</c:v>
                </c:pt>
                <c:pt idx="56148">
                  <c:v>-0.32290999999999997</c:v>
                </c:pt>
                <c:pt idx="56149">
                  <c:v>-0.323907</c:v>
                </c:pt>
                <c:pt idx="56150">
                  <c:v>-0.32486500000000001</c:v>
                </c:pt>
                <c:pt idx="56151">
                  <c:v>-0.32577499999999998</c:v>
                </c:pt>
                <c:pt idx="56152">
                  <c:v>-0.32663399999999998</c:v>
                </c:pt>
                <c:pt idx="56153">
                  <c:v>-0.32743899999999998</c:v>
                </c:pt>
                <c:pt idx="56154">
                  <c:v>-0.328185</c:v>
                </c:pt>
                <c:pt idx="56155">
                  <c:v>-0.32886900000000002</c:v>
                </c:pt>
                <c:pt idx="56156">
                  <c:v>-0.32949899999999999</c:v>
                </c:pt>
                <c:pt idx="56157">
                  <c:v>-0.33007900000000001</c:v>
                </c:pt>
                <c:pt idx="56158">
                  <c:v>-0.33060800000000001</c:v>
                </c:pt>
                <c:pt idx="56159">
                  <c:v>-0.33108300000000002</c:v>
                </c:pt>
                <c:pt idx="56160">
                  <c:v>-0.33150800000000002</c:v>
                </c:pt>
                <c:pt idx="56161">
                  <c:v>-0.33188299999999998</c:v>
                </c:pt>
                <c:pt idx="56162">
                  <c:v>-0.332208</c:v>
                </c:pt>
                <c:pt idx="56163">
                  <c:v>-0.33247900000000002</c:v>
                </c:pt>
                <c:pt idx="56164">
                  <c:v>-0.33269900000000002</c:v>
                </c:pt>
                <c:pt idx="56165">
                  <c:v>-0.332874</c:v>
                </c:pt>
                <c:pt idx="56166">
                  <c:v>-0.333005</c:v>
                </c:pt>
                <c:pt idx="56167">
                  <c:v>-0.33308399999999999</c:v>
                </c:pt>
                <c:pt idx="56168">
                  <c:v>-0.33310600000000001</c:v>
                </c:pt>
                <c:pt idx="56169">
                  <c:v>-0.333067</c:v>
                </c:pt>
                <c:pt idx="56170">
                  <c:v>-0.33296999999999999</c:v>
                </c:pt>
                <c:pt idx="56171">
                  <c:v>-0.33282099999999998</c:v>
                </c:pt>
                <c:pt idx="56172">
                  <c:v>-0.33262999999999998</c:v>
                </c:pt>
                <c:pt idx="56173">
                  <c:v>-0.332403</c:v>
                </c:pt>
                <c:pt idx="56174">
                  <c:v>-0.33213799999999999</c:v>
                </c:pt>
                <c:pt idx="56175">
                  <c:v>-0.33182400000000001</c:v>
                </c:pt>
                <c:pt idx="56176">
                  <c:v>-0.33145000000000002</c:v>
                </c:pt>
                <c:pt idx="56177">
                  <c:v>-0.33101199999999997</c:v>
                </c:pt>
                <c:pt idx="56178">
                  <c:v>-0.330513</c:v>
                </c:pt>
                <c:pt idx="56179">
                  <c:v>-0.32995200000000002</c:v>
                </c:pt>
                <c:pt idx="56180">
                  <c:v>-0.32932899999999998</c:v>
                </c:pt>
                <c:pt idx="56181">
                  <c:v>-0.32864700000000002</c:v>
                </c:pt>
                <c:pt idx="56182">
                  <c:v>-0.32791100000000001</c:v>
                </c:pt>
                <c:pt idx="56183">
                  <c:v>-0.32712000000000002</c:v>
                </c:pt>
                <c:pt idx="56184">
                  <c:v>-0.32627099999999998</c:v>
                </c:pt>
                <c:pt idx="56185">
                  <c:v>-0.32536100000000001</c:v>
                </c:pt>
                <c:pt idx="56186">
                  <c:v>-0.32438600000000001</c:v>
                </c:pt>
                <c:pt idx="56187">
                  <c:v>-0.32334800000000002</c:v>
                </c:pt>
                <c:pt idx="56188">
                  <c:v>-0.32225300000000001</c:v>
                </c:pt>
                <c:pt idx="56189">
                  <c:v>-0.321106</c:v>
                </c:pt>
                <c:pt idx="56190">
                  <c:v>-0.31991199999999997</c:v>
                </c:pt>
                <c:pt idx="56191">
                  <c:v>-0.31866699999999998</c:v>
                </c:pt>
                <c:pt idx="56192">
                  <c:v>-0.31736900000000001</c:v>
                </c:pt>
                <c:pt idx="56193">
                  <c:v>-0.31601400000000002</c:v>
                </c:pt>
                <c:pt idx="56194">
                  <c:v>-0.31459700000000002</c:v>
                </c:pt>
                <c:pt idx="56195">
                  <c:v>-0.31311099999999997</c:v>
                </c:pt>
                <c:pt idx="56196">
                  <c:v>-0.31154999999999999</c:v>
                </c:pt>
                <c:pt idx="56197">
                  <c:v>-0.30991400000000002</c:v>
                </c:pt>
                <c:pt idx="56198">
                  <c:v>-0.30820199999999998</c:v>
                </c:pt>
                <c:pt idx="56199">
                  <c:v>-0.30641800000000002</c:v>
                </c:pt>
                <c:pt idx="56200">
                  <c:v>-0.30456800000000001</c:v>
                </c:pt>
                <c:pt idx="56201">
                  <c:v>-0.30266100000000001</c:v>
                </c:pt>
                <c:pt idx="56202">
                  <c:v>-0.300701</c:v>
                </c:pt>
                <c:pt idx="56203">
                  <c:v>-0.29868099999999997</c:v>
                </c:pt>
                <c:pt idx="56204">
                  <c:v>-0.29659200000000002</c:v>
                </c:pt>
                <c:pt idx="56205">
                  <c:v>-0.294437</c:v>
                </c:pt>
                <c:pt idx="56206">
                  <c:v>-0.29222399999999998</c:v>
                </c:pt>
                <c:pt idx="56207">
                  <c:v>-0.289964</c:v>
                </c:pt>
                <c:pt idx="56208">
                  <c:v>-0.28765800000000002</c:v>
                </c:pt>
                <c:pt idx="56209">
                  <c:v>-0.28531099999999998</c:v>
                </c:pt>
                <c:pt idx="56210">
                  <c:v>-0.28292800000000001</c:v>
                </c:pt>
                <c:pt idx="56211">
                  <c:v>-0.28050900000000001</c:v>
                </c:pt>
                <c:pt idx="56212">
                  <c:v>-0.27804899999999999</c:v>
                </c:pt>
                <c:pt idx="56213">
                  <c:v>-0.27554400000000001</c:v>
                </c:pt>
                <c:pt idx="56214">
                  <c:v>-0.27299400000000001</c:v>
                </c:pt>
                <c:pt idx="56215">
                  <c:v>-0.270399</c:v>
                </c:pt>
                <c:pt idx="56216">
                  <c:v>-0.26775900000000002</c:v>
                </c:pt>
                <c:pt idx="56217">
                  <c:v>-0.26507500000000001</c:v>
                </c:pt>
                <c:pt idx="56218">
                  <c:v>-0.26235000000000003</c:v>
                </c:pt>
                <c:pt idx="56219">
                  <c:v>-0.25958399999999998</c:v>
                </c:pt>
                <c:pt idx="56220">
                  <c:v>-0.256776</c:v>
                </c:pt>
                <c:pt idx="56221">
                  <c:v>-0.25392700000000001</c:v>
                </c:pt>
                <c:pt idx="56222">
                  <c:v>-0.25104599999999999</c:v>
                </c:pt>
                <c:pt idx="56223">
                  <c:v>-0.248137</c:v>
                </c:pt>
                <c:pt idx="56224">
                  <c:v>-0.2452</c:v>
                </c:pt>
                <c:pt idx="56225">
                  <c:v>-0.24223900000000001</c:v>
                </c:pt>
                <c:pt idx="56226">
                  <c:v>-0.239256</c:v>
                </c:pt>
                <c:pt idx="56227">
                  <c:v>-0.23624999999999999</c:v>
                </c:pt>
                <c:pt idx="56228">
                  <c:v>-0.23321900000000001</c:v>
                </c:pt>
                <c:pt idx="56229">
                  <c:v>-0.23016600000000001</c:v>
                </c:pt>
                <c:pt idx="56230">
                  <c:v>-0.227099</c:v>
                </c:pt>
                <c:pt idx="56231">
                  <c:v>-0.22401699999999999</c:v>
                </c:pt>
                <c:pt idx="56232">
                  <c:v>-0.220918</c:v>
                </c:pt>
                <c:pt idx="56233">
                  <c:v>-0.217807</c:v>
                </c:pt>
                <c:pt idx="56234">
                  <c:v>-0.21468899999999999</c:v>
                </c:pt>
                <c:pt idx="56235">
                  <c:v>-0.21156700000000001</c:v>
                </c:pt>
                <c:pt idx="56236">
                  <c:v>-0.20844299999999999</c:v>
                </c:pt>
                <c:pt idx="56237">
                  <c:v>-0.205322</c:v>
                </c:pt>
                <c:pt idx="56238">
                  <c:v>-0.202209</c:v>
                </c:pt>
                <c:pt idx="56239">
                  <c:v>-0.19910800000000001</c:v>
                </c:pt>
                <c:pt idx="56240">
                  <c:v>-0.196024</c:v>
                </c:pt>
                <c:pt idx="56241">
                  <c:v>-0.19295899999999999</c:v>
                </c:pt>
                <c:pt idx="56242">
                  <c:v>-0.189917</c:v>
                </c:pt>
                <c:pt idx="56243">
                  <c:v>-0.18689800000000001</c:v>
                </c:pt>
                <c:pt idx="56244">
                  <c:v>-0.18390300000000001</c:v>
                </c:pt>
                <c:pt idx="56245">
                  <c:v>-0.18093100000000001</c:v>
                </c:pt>
                <c:pt idx="56246">
                  <c:v>-0.17798600000000001</c:v>
                </c:pt>
                <c:pt idx="56247">
                  <c:v>-0.17507300000000001</c:v>
                </c:pt>
                <c:pt idx="56248">
                  <c:v>-0.17219300000000001</c:v>
                </c:pt>
                <c:pt idx="56249">
                  <c:v>-0.169348</c:v>
                </c:pt>
                <c:pt idx="56250">
                  <c:v>-0.16654099999999999</c:v>
                </c:pt>
                <c:pt idx="56251">
                  <c:v>-0.163771</c:v>
                </c:pt>
                <c:pt idx="56252">
                  <c:v>-0.16103700000000001</c:v>
                </c:pt>
                <c:pt idx="56253">
                  <c:v>-0.15834400000000001</c:v>
                </c:pt>
                <c:pt idx="56254">
                  <c:v>-0.155695</c:v>
                </c:pt>
                <c:pt idx="56255">
                  <c:v>-0.153091</c:v>
                </c:pt>
                <c:pt idx="56256">
                  <c:v>-0.150532</c:v>
                </c:pt>
                <c:pt idx="56257">
                  <c:v>-0.14802100000000001</c:v>
                </c:pt>
                <c:pt idx="56258">
                  <c:v>-0.14555799999999999</c:v>
                </c:pt>
                <c:pt idx="56259">
                  <c:v>-0.14314399999999999</c:v>
                </c:pt>
                <c:pt idx="56260">
                  <c:v>-0.14078199999999999</c:v>
                </c:pt>
                <c:pt idx="56261">
                  <c:v>-0.13847200000000001</c:v>
                </c:pt>
                <c:pt idx="56262">
                  <c:v>-0.136214</c:v>
                </c:pt>
                <c:pt idx="56263">
                  <c:v>-0.13400400000000001</c:v>
                </c:pt>
                <c:pt idx="56264">
                  <c:v>-0.13184000000000001</c:v>
                </c:pt>
                <c:pt idx="56265">
                  <c:v>-0.12973000000000001</c:v>
                </c:pt>
                <c:pt idx="56266">
                  <c:v>-0.12768499999999999</c:v>
                </c:pt>
                <c:pt idx="56267">
                  <c:v>-0.12571399999999999</c:v>
                </c:pt>
                <c:pt idx="56268">
                  <c:v>-0.123816</c:v>
                </c:pt>
                <c:pt idx="56269">
                  <c:v>-0.121991</c:v>
                </c:pt>
                <c:pt idx="56270">
                  <c:v>-0.120237</c:v>
                </c:pt>
                <c:pt idx="56271">
                  <c:v>-0.11855400000000001</c:v>
                </c:pt>
                <c:pt idx="56272">
                  <c:v>-0.11694300000000001</c:v>
                </c:pt>
                <c:pt idx="56273">
                  <c:v>-0.11540599999999999</c:v>
                </c:pt>
                <c:pt idx="56274">
                  <c:v>-0.11394799999999999</c:v>
                </c:pt>
                <c:pt idx="56275">
                  <c:v>-0.11257300000000001</c:v>
                </c:pt>
                <c:pt idx="56276">
                  <c:v>-0.11128200000000001</c:v>
                </c:pt>
                <c:pt idx="56277">
                  <c:v>-0.110073</c:v>
                </c:pt>
                <c:pt idx="56278">
                  <c:v>-0.108947</c:v>
                </c:pt>
                <c:pt idx="56279">
                  <c:v>-0.107901</c:v>
                </c:pt>
                <c:pt idx="56280">
                  <c:v>-0.106932</c:v>
                </c:pt>
                <c:pt idx="56281">
                  <c:v>-0.106042</c:v>
                </c:pt>
                <c:pt idx="56282">
                  <c:v>-0.10523299999999999</c:v>
                </c:pt>
                <c:pt idx="56283">
                  <c:v>-0.104507</c:v>
                </c:pt>
                <c:pt idx="56284">
                  <c:v>-0.103866</c:v>
                </c:pt>
                <c:pt idx="56285">
                  <c:v>-0.103311</c:v>
                </c:pt>
                <c:pt idx="56286">
                  <c:v>-0.102843</c:v>
                </c:pt>
                <c:pt idx="56287">
                  <c:v>-0.102461</c:v>
                </c:pt>
                <c:pt idx="56288">
                  <c:v>-0.102163</c:v>
                </c:pt>
                <c:pt idx="56289">
                  <c:v>-0.101952</c:v>
                </c:pt>
                <c:pt idx="56290">
                  <c:v>-0.10183200000000001</c:v>
                </c:pt>
                <c:pt idx="56291">
                  <c:v>-0.101803</c:v>
                </c:pt>
                <c:pt idx="56292">
                  <c:v>-0.101867</c:v>
                </c:pt>
                <c:pt idx="56293">
                  <c:v>-0.102022</c:v>
                </c:pt>
                <c:pt idx="56294">
                  <c:v>-0.102269</c:v>
                </c:pt>
                <c:pt idx="56295">
                  <c:v>-0.102607</c:v>
                </c:pt>
                <c:pt idx="56296">
                  <c:v>-0.103036</c:v>
                </c:pt>
                <c:pt idx="56297">
                  <c:v>-0.10355200000000001</c:v>
                </c:pt>
                <c:pt idx="56298">
                  <c:v>-0.104156</c:v>
                </c:pt>
                <c:pt idx="56299">
                  <c:v>-0.104848</c:v>
                </c:pt>
                <c:pt idx="56300">
                  <c:v>-0.105629</c:v>
                </c:pt>
                <c:pt idx="56301">
                  <c:v>-0.106492</c:v>
                </c:pt>
                <c:pt idx="56302">
                  <c:v>-0.107435</c:v>
                </c:pt>
                <c:pt idx="56303">
                  <c:v>-0.108456</c:v>
                </c:pt>
                <c:pt idx="56304">
                  <c:v>-0.109557</c:v>
                </c:pt>
                <c:pt idx="56305">
                  <c:v>-0.110738</c:v>
                </c:pt>
                <c:pt idx="56306">
                  <c:v>-0.111996</c:v>
                </c:pt>
                <c:pt idx="56307">
                  <c:v>-0.113328</c:v>
                </c:pt>
                <c:pt idx="56308">
                  <c:v>-0.11473</c:v>
                </c:pt>
                <c:pt idx="56309">
                  <c:v>-0.1162</c:v>
                </c:pt>
                <c:pt idx="56310">
                  <c:v>-0.117738</c:v>
                </c:pt>
                <c:pt idx="56311">
                  <c:v>-0.11934500000000001</c:v>
                </c:pt>
                <c:pt idx="56312">
                  <c:v>-0.121022</c:v>
                </c:pt>
                <c:pt idx="56313">
                  <c:v>-0.122765</c:v>
                </c:pt>
                <c:pt idx="56314">
                  <c:v>-0.124572</c:v>
                </c:pt>
                <c:pt idx="56315">
                  <c:v>-0.126439</c:v>
                </c:pt>
                <c:pt idx="56316">
                  <c:v>-0.12836500000000001</c:v>
                </c:pt>
                <c:pt idx="56317">
                  <c:v>-0.13034999999999999</c:v>
                </c:pt>
                <c:pt idx="56318">
                  <c:v>-0.13239200000000001</c:v>
                </c:pt>
                <c:pt idx="56319">
                  <c:v>-0.134489</c:v>
                </c:pt>
                <c:pt idx="56320">
                  <c:v>-0.13663800000000001</c:v>
                </c:pt>
                <c:pt idx="56321">
                  <c:v>-0.13883499999999999</c:v>
                </c:pt>
                <c:pt idx="56322">
                  <c:v>-0.14107900000000001</c:v>
                </c:pt>
                <c:pt idx="56323">
                  <c:v>-0.143369</c:v>
                </c:pt>
                <c:pt idx="56324">
                  <c:v>-0.145705</c:v>
                </c:pt>
                <c:pt idx="56325">
                  <c:v>-0.14808499999999999</c:v>
                </c:pt>
                <c:pt idx="56326">
                  <c:v>-0.150508</c:v>
                </c:pt>
                <c:pt idx="56327">
                  <c:v>-0.152972</c:v>
                </c:pt>
                <c:pt idx="56328">
                  <c:v>-0.15547</c:v>
                </c:pt>
                <c:pt idx="56329">
                  <c:v>-0.157995</c:v>
                </c:pt>
                <c:pt idx="56330">
                  <c:v>-0.16054499999999999</c:v>
                </c:pt>
                <c:pt idx="56331">
                  <c:v>-0.16311999999999999</c:v>
                </c:pt>
                <c:pt idx="56332">
                  <c:v>-0.16571900000000001</c:v>
                </c:pt>
                <c:pt idx="56333">
                  <c:v>-0.16834099999999999</c:v>
                </c:pt>
                <c:pt idx="56334">
                  <c:v>-0.170983</c:v>
                </c:pt>
                <c:pt idx="56335">
                  <c:v>-0.173647</c:v>
                </c:pt>
                <c:pt idx="56336">
                  <c:v>-0.17633199999999999</c:v>
                </c:pt>
                <c:pt idx="56337">
                  <c:v>-0.179039</c:v>
                </c:pt>
                <c:pt idx="56338">
                  <c:v>-0.18176200000000001</c:v>
                </c:pt>
                <c:pt idx="56339">
                  <c:v>-0.18449499999999999</c:v>
                </c:pt>
                <c:pt idx="56340">
                  <c:v>-0.18723600000000001</c:v>
                </c:pt>
                <c:pt idx="56341">
                  <c:v>-0.18998799999999999</c:v>
                </c:pt>
                <c:pt idx="56342">
                  <c:v>-0.19275800000000001</c:v>
                </c:pt>
                <c:pt idx="56343">
                  <c:v>-0.195547</c:v>
                </c:pt>
                <c:pt idx="56344">
                  <c:v>-0.198351</c:v>
                </c:pt>
                <c:pt idx="56345">
                  <c:v>-0.20116600000000001</c:v>
                </c:pt>
                <c:pt idx="56346">
                  <c:v>-0.203988</c:v>
                </c:pt>
                <c:pt idx="56347">
                  <c:v>-0.206816</c:v>
                </c:pt>
                <c:pt idx="56348">
                  <c:v>-0.20965</c:v>
                </c:pt>
                <c:pt idx="56349">
                  <c:v>-0.21248400000000001</c:v>
                </c:pt>
                <c:pt idx="56350">
                  <c:v>-0.21531600000000001</c:v>
                </c:pt>
                <c:pt idx="56351">
                  <c:v>-0.21814600000000001</c:v>
                </c:pt>
                <c:pt idx="56352">
                  <c:v>-0.220974</c:v>
                </c:pt>
                <c:pt idx="56353">
                  <c:v>-0.223798</c:v>
                </c:pt>
                <c:pt idx="56354">
                  <c:v>-0.22661500000000001</c:v>
                </c:pt>
                <c:pt idx="56355">
                  <c:v>-0.22942299999999999</c:v>
                </c:pt>
                <c:pt idx="56356">
                  <c:v>-0.232215</c:v>
                </c:pt>
                <c:pt idx="56357">
                  <c:v>-0.23499</c:v>
                </c:pt>
                <c:pt idx="56358">
                  <c:v>-0.23774500000000001</c:v>
                </c:pt>
                <c:pt idx="56359">
                  <c:v>-0.240454</c:v>
                </c:pt>
                <c:pt idx="56360">
                  <c:v>-0.243092</c:v>
                </c:pt>
                <c:pt idx="56361">
                  <c:v>-0.24569199999999999</c:v>
                </c:pt>
                <c:pt idx="56362">
                  <c:v>-0.248278</c:v>
                </c:pt>
                <c:pt idx="56363">
                  <c:v>-0.25083</c:v>
                </c:pt>
                <c:pt idx="56364">
                  <c:v>-0.25334299999999998</c:v>
                </c:pt>
                <c:pt idx="56365">
                  <c:v>-0.25583</c:v>
                </c:pt>
                <c:pt idx="56366">
                  <c:v>-0.258299</c:v>
                </c:pt>
                <c:pt idx="56367">
                  <c:v>-0.26074900000000001</c:v>
                </c:pt>
                <c:pt idx="56368">
                  <c:v>-0.26317699999999999</c:v>
                </c:pt>
                <c:pt idx="56369">
                  <c:v>-0.26558100000000001</c:v>
                </c:pt>
                <c:pt idx="56370">
                  <c:v>-0.267961</c:v>
                </c:pt>
                <c:pt idx="56371">
                  <c:v>-0.270318</c:v>
                </c:pt>
                <c:pt idx="56372">
                  <c:v>-0.27265499999999998</c:v>
                </c:pt>
                <c:pt idx="56373">
                  <c:v>-0.27497199999999999</c:v>
                </c:pt>
                <c:pt idx="56374">
                  <c:v>-0.27727000000000002</c:v>
                </c:pt>
                <c:pt idx="56375">
                  <c:v>-0.27954699999999999</c:v>
                </c:pt>
                <c:pt idx="56376">
                  <c:v>-0.28180500000000003</c:v>
                </c:pt>
                <c:pt idx="56377">
                  <c:v>-0.28404699999999999</c:v>
                </c:pt>
                <c:pt idx="56378">
                  <c:v>-0.28627200000000003</c:v>
                </c:pt>
                <c:pt idx="56379">
                  <c:v>-0.28848000000000001</c:v>
                </c:pt>
                <c:pt idx="56380">
                  <c:v>-0.29066500000000001</c:v>
                </c:pt>
                <c:pt idx="56381">
                  <c:v>-0.29282399999999997</c:v>
                </c:pt>
                <c:pt idx="56382">
                  <c:v>-0.29495199999999999</c:v>
                </c:pt>
                <c:pt idx="56383">
                  <c:v>-0.29704799999999998</c:v>
                </c:pt>
                <c:pt idx="56384">
                  <c:v>-0.29911300000000002</c:v>
                </c:pt>
                <c:pt idx="56385">
                  <c:v>-0.30114299999999999</c:v>
                </c:pt>
                <c:pt idx="56386">
                  <c:v>-0.30313699999999999</c:v>
                </c:pt>
                <c:pt idx="56387">
                  <c:v>-0.30509500000000001</c:v>
                </c:pt>
                <c:pt idx="56388">
                  <c:v>-0.30701400000000001</c:v>
                </c:pt>
                <c:pt idx="56389">
                  <c:v>-0.30889299999999997</c:v>
                </c:pt>
                <c:pt idx="56390">
                  <c:v>-0.31072899999999998</c:v>
                </c:pt>
                <c:pt idx="56391">
                  <c:v>-0.31252000000000002</c:v>
                </c:pt>
                <c:pt idx="56392">
                  <c:v>-0.31426399999999999</c:v>
                </c:pt>
                <c:pt idx="56393">
                  <c:v>-0.31596200000000002</c:v>
                </c:pt>
                <c:pt idx="56394">
                  <c:v>-0.31761499999999998</c:v>
                </c:pt>
                <c:pt idx="56395">
                  <c:v>-0.31922400000000001</c:v>
                </c:pt>
                <c:pt idx="56396">
                  <c:v>-0.32078899999999999</c:v>
                </c:pt>
                <c:pt idx="56397">
                  <c:v>-0.32230999999999999</c:v>
                </c:pt>
                <c:pt idx="56398">
                  <c:v>-0.32378699999999999</c:v>
                </c:pt>
                <c:pt idx="56399">
                  <c:v>-0.32521899999999998</c:v>
                </c:pt>
                <c:pt idx="56400">
                  <c:v>-0.32660299999999998</c:v>
                </c:pt>
                <c:pt idx="56401">
                  <c:v>-0.32793800000000001</c:v>
                </c:pt>
                <c:pt idx="56402">
                  <c:v>-0.32922200000000001</c:v>
                </c:pt>
                <c:pt idx="56403">
                  <c:v>-0.33045400000000003</c:v>
                </c:pt>
                <c:pt idx="56404">
                  <c:v>-0.33163399999999998</c:v>
                </c:pt>
                <c:pt idx="56405">
                  <c:v>-0.33275700000000002</c:v>
                </c:pt>
                <c:pt idx="56406">
                  <c:v>-0.333818</c:v>
                </c:pt>
                <c:pt idx="56407">
                  <c:v>-0.334814</c:v>
                </c:pt>
                <c:pt idx="56408">
                  <c:v>-0.33574199999999998</c:v>
                </c:pt>
                <c:pt idx="56409">
                  <c:v>-0.33659600000000001</c:v>
                </c:pt>
                <c:pt idx="56410">
                  <c:v>-0.33737299999999998</c:v>
                </c:pt>
                <c:pt idx="56411">
                  <c:v>-0.33806999999999998</c:v>
                </c:pt>
                <c:pt idx="56412">
                  <c:v>-0.33868599999999999</c:v>
                </c:pt>
                <c:pt idx="56413">
                  <c:v>-0.33922099999999999</c:v>
                </c:pt>
                <c:pt idx="56414">
                  <c:v>-0.33967599999999998</c:v>
                </c:pt>
                <c:pt idx="56415">
                  <c:v>-0.34005299999999999</c:v>
                </c:pt>
                <c:pt idx="56416">
                  <c:v>-0.34035500000000002</c:v>
                </c:pt>
                <c:pt idx="56417">
                  <c:v>-0.340582</c:v>
                </c:pt>
                <c:pt idx="56418">
                  <c:v>-0.34073500000000001</c:v>
                </c:pt>
                <c:pt idx="56419">
                  <c:v>-0.34081600000000001</c:v>
                </c:pt>
                <c:pt idx="56420">
                  <c:v>-0.34082299999999999</c:v>
                </c:pt>
                <c:pt idx="56421">
                  <c:v>-0.340754</c:v>
                </c:pt>
                <c:pt idx="56422">
                  <c:v>-0.34060699999999999</c:v>
                </c:pt>
                <c:pt idx="56423">
                  <c:v>-0.34038000000000002</c:v>
                </c:pt>
                <c:pt idx="56424">
                  <c:v>-0.34007599999999999</c:v>
                </c:pt>
                <c:pt idx="56425">
                  <c:v>-0.33968900000000002</c:v>
                </c:pt>
                <c:pt idx="56426">
                  <c:v>-0.33920899999999998</c:v>
                </c:pt>
                <c:pt idx="56427">
                  <c:v>-0.33862999999999999</c:v>
                </c:pt>
                <c:pt idx="56428">
                  <c:v>-0.33795500000000001</c:v>
                </c:pt>
                <c:pt idx="56429">
                  <c:v>-0.33718599999999999</c:v>
                </c:pt>
                <c:pt idx="56430">
                  <c:v>-0.33632200000000001</c:v>
                </c:pt>
                <c:pt idx="56431">
                  <c:v>-0.335364</c:v>
                </c:pt>
                <c:pt idx="56432">
                  <c:v>-0.33430900000000002</c:v>
                </c:pt>
                <c:pt idx="56433">
                  <c:v>-0.33315299999999998</c:v>
                </c:pt>
                <c:pt idx="56434">
                  <c:v>-0.33188499999999999</c:v>
                </c:pt>
                <c:pt idx="56435">
                  <c:v>-0.33050099999999999</c:v>
                </c:pt>
                <c:pt idx="56436">
                  <c:v>-0.32901000000000002</c:v>
                </c:pt>
                <c:pt idx="56437">
                  <c:v>-0.32742300000000002</c:v>
                </c:pt>
                <c:pt idx="56438">
                  <c:v>-0.325743</c:v>
                </c:pt>
                <c:pt idx="56439">
                  <c:v>-0.32396999999999998</c:v>
                </c:pt>
                <c:pt idx="56440">
                  <c:v>-0.32209700000000002</c:v>
                </c:pt>
                <c:pt idx="56441">
                  <c:v>-0.32012499999999999</c:v>
                </c:pt>
                <c:pt idx="56442">
                  <c:v>-0.318054</c:v>
                </c:pt>
                <c:pt idx="56443">
                  <c:v>-0.31588100000000002</c:v>
                </c:pt>
                <c:pt idx="56444">
                  <c:v>-0.31360500000000002</c:v>
                </c:pt>
                <c:pt idx="56445">
                  <c:v>-0.31122899999999998</c:v>
                </c:pt>
                <c:pt idx="56446">
                  <c:v>-0.30875799999999998</c:v>
                </c:pt>
                <c:pt idx="56447">
                  <c:v>-0.30619400000000002</c:v>
                </c:pt>
                <c:pt idx="56448">
                  <c:v>-0.30353999999999998</c:v>
                </c:pt>
                <c:pt idx="56449">
                  <c:v>-0.30079400000000001</c:v>
                </c:pt>
                <c:pt idx="56450">
                  <c:v>-0.29795300000000002</c:v>
                </c:pt>
                <c:pt idx="56451">
                  <c:v>-0.29502299999999998</c:v>
                </c:pt>
                <c:pt idx="56452">
                  <c:v>-0.29200399999999999</c:v>
                </c:pt>
                <c:pt idx="56453">
                  <c:v>-0.28887299999999999</c:v>
                </c:pt>
                <c:pt idx="56454">
                  <c:v>-0.28561999999999999</c:v>
                </c:pt>
                <c:pt idx="56455">
                  <c:v>-0.28226899999999999</c:v>
                </c:pt>
                <c:pt idx="56456">
                  <c:v>-0.27882899999999999</c:v>
                </c:pt>
                <c:pt idx="56457">
                  <c:v>-0.27528799999999998</c:v>
                </c:pt>
                <c:pt idx="56458">
                  <c:v>-0.271648</c:v>
                </c:pt>
                <c:pt idx="56459">
                  <c:v>-0.26791900000000002</c:v>
                </c:pt>
                <c:pt idx="56460">
                  <c:v>-0.264102</c:v>
                </c:pt>
                <c:pt idx="56461">
                  <c:v>-0.26019900000000001</c:v>
                </c:pt>
                <c:pt idx="56462">
                  <c:v>-0.256212</c:v>
                </c:pt>
                <c:pt idx="56463">
                  <c:v>-0.25214399999999998</c:v>
                </c:pt>
                <c:pt idx="56464">
                  <c:v>-0.24799599999999999</c:v>
                </c:pt>
                <c:pt idx="56465">
                  <c:v>-0.24377299999999999</c:v>
                </c:pt>
                <c:pt idx="56466">
                  <c:v>-0.239485</c:v>
                </c:pt>
                <c:pt idx="56467">
                  <c:v>-0.23513999999999999</c:v>
                </c:pt>
                <c:pt idx="56468">
                  <c:v>-0.230741</c:v>
                </c:pt>
                <c:pt idx="56469">
                  <c:v>-0.22629199999999999</c:v>
                </c:pt>
                <c:pt idx="56470">
                  <c:v>-0.22179699999999999</c:v>
                </c:pt>
                <c:pt idx="56471">
                  <c:v>-0.21726300000000001</c:v>
                </c:pt>
                <c:pt idx="56472">
                  <c:v>-0.21269399999999999</c:v>
                </c:pt>
                <c:pt idx="56473">
                  <c:v>-0.208095</c:v>
                </c:pt>
                <c:pt idx="56474">
                  <c:v>-0.20346600000000001</c:v>
                </c:pt>
                <c:pt idx="56475">
                  <c:v>-0.19880900000000001</c:v>
                </c:pt>
                <c:pt idx="56476">
                  <c:v>-0.194129</c:v>
                </c:pt>
                <c:pt idx="56477">
                  <c:v>-0.18943399999999999</c:v>
                </c:pt>
                <c:pt idx="56478">
                  <c:v>-0.184726</c:v>
                </c:pt>
                <c:pt idx="56479">
                  <c:v>-0.180009</c:v>
                </c:pt>
                <c:pt idx="56480">
                  <c:v>-0.175285</c:v>
                </c:pt>
                <c:pt idx="56481">
                  <c:v>-0.17055600000000001</c:v>
                </c:pt>
                <c:pt idx="56482">
                  <c:v>-0.165827</c:v>
                </c:pt>
                <c:pt idx="56483">
                  <c:v>-0.16109899999999999</c:v>
                </c:pt>
                <c:pt idx="56484">
                  <c:v>-0.156359</c:v>
                </c:pt>
                <c:pt idx="56485">
                  <c:v>-0.15159700000000001</c:v>
                </c:pt>
                <c:pt idx="56486">
                  <c:v>-0.14683399999999999</c:v>
                </c:pt>
                <c:pt idx="56487">
                  <c:v>-0.14208899999999999</c:v>
                </c:pt>
                <c:pt idx="56488">
                  <c:v>-0.137354</c:v>
                </c:pt>
                <c:pt idx="56489">
                  <c:v>-0.132632</c:v>
                </c:pt>
                <c:pt idx="56490">
                  <c:v>-0.127938</c:v>
                </c:pt>
                <c:pt idx="56491">
                  <c:v>-0.123281</c:v>
                </c:pt>
                <c:pt idx="56492">
                  <c:v>-0.11866599999999999</c:v>
                </c:pt>
                <c:pt idx="56493">
                  <c:v>-0.114097</c:v>
                </c:pt>
                <c:pt idx="56494">
                  <c:v>-0.109579</c:v>
                </c:pt>
                <c:pt idx="56495">
                  <c:v>-0.105118</c:v>
                </c:pt>
                <c:pt idx="56496">
                  <c:v>-0.10072200000000001</c:v>
                </c:pt>
                <c:pt idx="56497">
                  <c:v>-9.6396300000000004E-2</c:v>
                </c:pt>
                <c:pt idx="56498">
                  <c:v>-9.2144699999999996E-2</c:v>
                </c:pt>
                <c:pt idx="56499">
                  <c:v>-8.7969400000000003E-2</c:v>
                </c:pt>
                <c:pt idx="56500">
                  <c:v>-8.3874299999999999E-2</c:v>
                </c:pt>
                <c:pt idx="56501">
                  <c:v>-7.9863500000000004E-2</c:v>
                </c:pt>
                <c:pt idx="56502">
                  <c:v>-7.5940400000000005E-2</c:v>
                </c:pt>
                <c:pt idx="56503">
                  <c:v>-7.2110999999999995E-2</c:v>
                </c:pt>
                <c:pt idx="56504">
                  <c:v>-6.83835E-2</c:v>
                </c:pt>
                <c:pt idx="56505">
                  <c:v>-6.4762200000000006E-2</c:v>
                </c:pt>
                <c:pt idx="56506">
                  <c:v>-6.1246700000000001E-2</c:v>
                </c:pt>
                <c:pt idx="56507">
                  <c:v>-5.7836600000000002E-2</c:v>
                </c:pt>
                <c:pt idx="56508">
                  <c:v>-5.4535100000000003E-2</c:v>
                </c:pt>
                <c:pt idx="56509">
                  <c:v>-5.1346299999999997E-2</c:v>
                </c:pt>
                <c:pt idx="56510">
                  <c:v>-4.8274400000000002E-2</c:v>
                </c:pt>
                <c:pt idx="56511">
                  <c:v>-4.5324900000000001E-2</c:v>
                </c:pt>
                <c:pt idx="56512">
                  <c:v>-4.2501299999999999E-2</c:v>
                </c:pt>
                <c:pt idx="56513">
                  <c:v>-3.9804399999999997E-2</c:v>
                </c:pt>
                <c:pt idx="56514">
                  <c:v>-3.7235499999999998E-2</c:v>
                </c:pt>
                <c:pt idx="56515">
                  <c:v>-3.4798700000000002E-2</c:v>
                </c:pt>
                <c:pt idx="56516">
                  <c:v>-3.2497400000000003E-2</c:v>
                </c:pt>
                <c:pt idx="56517">
                  <c:v>-3.0333499999999999E-2</c:v>
                </c:pt>
                <c:pt idx="56518">
                  <c:v>-2.8308199999999999E-2</c:v>
                </c:pt>
                <c:pt idx="56519">
                  <c:v>-2.6422500000000002E-2</c:v>
                </c:pt>
                <c:pt idx="56520">
                  <c:v>-2.4678100000000001E-2</c:v>
                </c:pt>
                <c:pt idx="56521">
                  <c:v>-2.3079100000000002E-2</c:v>
                </c:pt>
                <c:pt idx="56522">
                  <c:v>-2.1630099999999999E-2</c:v>
                </c:pt>
                <c:pt idx="56523">
                  <c:v>-2.0333799999999999E-2</c:v>
                </c:pt>
                <c:pt idx="56524">
                  <c:v>-1.9192600000000001E-2</c:v>
                </c:pt>
                <c:pt idx="56525">
                  <c:v>-1.8208999999999999E-2</c:v>
                </c:pt>
                <c:pt idx="56526">
                  <c:v>-1.7384E-2</c:v>
                </c:pt>
                <c:pt idx="56527">
                  <c:v>-1.6715299999999999E-2</c:v>
                </c:pt>
                <c:pt idx="56528">
                  <c:v>-1.62005E-2</c:v>
                </c:pt>
                <c:pt idx="56529">
                  <c:v>-1.5839499999999999E-2</c:v>
                </c:pt>
                <c:pt idx="56530">
                  <c:v>-1.5632E-2</c:v>
                </c:pt>
                <c:pt idx="56531">
                  <c:v>-1.55776E-2</c:v>
                </c:pt>
                <c:pt idx="56532">
                  <c:v>-1.5677400000000001E-2</c:v>
                </c:pt>
                <c:pt idx="56533">
                  <c:v>-1.5933300000000001E-2</c:v>
                </c:pt>
                <c:pt idx="56534">
                  <c:v>-1.6346099999999999E-2</c:v>
                </c:pt>
                <c:pt idx="56535">
                  <c:v>-1.6915699999999999E-2</c:v>
                </c:pt>
                <c:pt idx="56536">
                  <c:v>-1.76411E-2</c:v>
                </c:pt>
                <c:pt idx="56537">
                  <c:v>-1.8521599999999999E-2</c:v>
                </c:pt>
                <c:pt idx="56538">
                  <c:v>-1.9557399999999999E-2</c:v>
                </c:pt>
                <c:pt idx="56539">
                  <c:v>-2.0749199999999999E-2</c:v>
                </c:pt>
                <c:pt idx="56540">
                  <c:v>-2.20985E-2</c:v>
                </c:pt>
                <c:pt idx="56541">
                  <c:v>-2.3604199999999999E-2</c:v>
                </c:pt>
                <c:pt idx="56542">
                  <c:v>-2.52614E-2</c:v>
                </c:pt>
                <c:pt idx="56543">
                  <c:v>-2.7063299999999998E-2</c:v>
                </c:pt>
                <c:pt idx="56544">
                  <c:v>-2.90067E-2</c:v>
                </c:pt>
                <c:pt idx="56545">
                  <c:v>-3.1092499999999999E-2</c:v>
                </c:pt>
                <c:pt idx="56546">
                  <c:v>-3.3320799999999998E-2</c:v>
                </c:pt>
                <c:pt idx="56547">
                  <c:v>-3.5688900000000003E-2</c:v>
                </c:pt>
                <c:pt idx="56548">
                  <c:v>-3.8194400000000003E-2</c:v>
                </c:pt>
                <c:pt idx="56549">
                  <c:v>-4.0833599999999998E-2</c:v>
                </c:pt>
                <c:pt idx="56550">
                  <c:v>-4.3597400000000001E-2</c:v>
                </c:pt>
                <c:pt idx="56551">
                  <c:v>-4.6474099999999997E-2</c:v>
                </c:pt>
                <c:pt idx="56552">
                  <c:v>-4.9457899999999999E-2</c:v>
                </c:pt>
                <c:pt idx="56553">
                  <c:v>-5.2549800000000001E-2</c:v>
                </c:pt>
                <c:pt idx="56554">
                  <c:v>-5.5750000000000001E-2</c:v>
                </c:pt>
                <c:pt idx="56555">
                  <c:v>-5.9056299999999999E-2</c:v>
                </c:pt>
                <c:pt idx="56556">
                  <c:v>-6.2468500000000003E-2</c:v>
                </c:pt>
                <c:pt idx="56557">
                  <c:v>-6.5986799999999998E-2</c:v>
                </c:pt>
                <c:pt idx="56558">
                  <c:v>-6.9605299999999995E-2</c:v>
                </c:pt>
                <c:pt idx="56559">
                  <c:v>-7.3314000000000004E-2</c:v>
                </c:pt>
                <c:pt idx="56560">
                  <c:v>-7.7105900000000005E-2</c:v>
                </c:pt>
                <c:pt idx="56561">
                  <c:v>-8.0978999999999995E-2</c:v>
                </c:pt>
                <c:pt idx="56562">
                  <c:v>-8.4933400000000006E-2</c:v>
                </c:pt>
                <c:pt idx="56563">
                  <c:v>-8.8967500000000005E-2</c:v>
                </c:pt>
                <c:pt idx="56564">
                  <c:v>-9.3078099999999997E-2</c:v>
                </c:pt>
                <c:pt idx="56565">
                  <c:v>-9.7261399999999998E-2</c:v>
                </c:pt>
                <c:pt idx="56566">
                  <c:v>-0.10151499999999999</c:v>
                </c:pt>
                <c:pt idx="56567">
                  <c:v>-0.105836</c:v>
                </c:pt>
                <c:pt idx="56568">
                  <c:v>-0.110221</c:v>
                </c:pt>
                <c:pt idx="56569">
                  <c:v>-0.114662</c:v>
                </c:pt>
                <c:pt idx="56570">
                  <c:v>-0.119154</c:v>
                </c:pt>
                <c:pt idx="56571">
                  <c:v>-0.12368999999999999</c:v>
                </c:pt>
                <c:pt idx="56572">
                  <c:v>-0.12826699999999999</c:v>
                </c:pt>
                <c:pt idx="56573">
                  <c:v>-0.132879</c:v>
                </c:pt>
                <c:pt idx="56574">
                  <c:v>-0.137519</c:v>
                </c:pt>
                <c:pt idx="56575">
                  <c:v>-0.14218</c:v>
                </c:pt>
                <c:pt idx="56576">
                  <c:v>-0.14685500000000001</c:v>
                </c:pt>
                <c:pt idx="56577">
                  <c:v>-0.15154300000000001</c:v>
                </c:pt>
                <c:pt idx="56578">
                  <c:v>-0.15623999999999999</c:v>
                </c:pt>
                <c:pt idx="56579">
                  <c:v>-0.160944</c:v>
                </c:pt>
                <c:pt idx="56580">
                  <c:v>-0.16565099999999999</c:v>
                </c:pt>
                <c:pt idx="56581">
                  <c:v>-0.17035700000000001</c:v>
                </c:pt>
                <c:pt idx="56582">
                  <c:v>-0.17505599999999999</c:v>
                </c:pt>
                <c:pt idx="56583">
                  <c:v>-0.17974200000000001</c:v>
                </c:pt>
                <c:pt idx="56584">
                  <c:v>-0.18441299999999999</c:v>
                </c:pt>
                <c:pt idx="56585">
                  <c:v>-0.18906600000000001</c:v>
                </c:pt>
                <c:pt idx="56586">
                  <c:v>-0.19370100000000001</c:v>
                </c:pt>
                <c:pt idx="56587">
                  <c:v>-0.19831599999999999</c:v>
                </c:pt>
                <c:pt idx="56588">
                  <c:v>-0.20291100000000001</c:v>
                </c:pt>
                <c:pt idx="56589">
                  <c:v>-0.207484</c:v>
                </c:pt>
                <c:pt idx="56590">
                  <c:v>-0.212031</c:v>
                </c:pt>
                <c:pt idx="56591">
                  <c:v>-0.21654599999999999</c:v>
                </c:pt>
                <c:pt idx="56592">
                  <c:v>-0.221027</c:v>
                </c:pt>
                <c:pt idx="56593">
                  <c:v>-0.22547300000000001</c:v>
                </c:pt>
                <c:pt idx="56594">
                  <c:v>-0.22988</c:v>
                </c:pt>
                <c:pt idx="56595">
                  <c:v>-0.23424200000000001</c:v>
                </c:pt>
                <c:pt idx="56596">
                  <c:v>-0.23855299999999999</c:v>
                </c:pt>
                <c:pt idx="56597">
                  <c:v>-0.242815</c:v>
                </c:pt>
                <c:pt idx="56598">
                  <c:v>-0.24702499999999999</c:v>
                </c:pt>
                <c:pt idx="56599">
                  <c:v>-0.25117400000000001</c:v>
                </c:pt>
                <c:pt idx="56600">
                  <c:v>-0.25525399999999998</c:v>
                </c:pt>
                <c:pt idx="56601">
                  <c:v>-0.25925700000000002</c:v>
                </c:pt>
                <c:pt idx="56602">
                  <c:v>-0.263179</c:v>
                </c:pt>
                <c:pt idx="56603">
                  <c:v>-0.26701200000000003</c:v>
                </c:pt>
                <c:pt idx="56604">
                  <c:v>-0.27074999999999999</c:v>
                </c:pt>
                <c:pt idx="56605">
                  <c:v>-0.27439000000000002</c:v>
                </c:pt>
                <c:pt idx="56606">
                  <c:v>-0.27793299999999999</c:v>
                </c:pt>
                <c:pt idx="56607">
                  <c:v>-0.28137899999999999</c:v>
                </c:pt>
                <c:pt idx="56608">
                  <c:v>-0.28472399999999998</c:v>
                </c:pt>
                <c:pt idx="56609">
                  <c:v>-0.28797</c:v>
                </c:pt>
                <c:pt idx="56610">
                  <c:v>-0.29111500000000001</c:v>
                </c:pt>
                <c:pt idx="56611">
                  <c:v>-0.29415599999999997</c:v>
                </c:pt>
                <c:pt idx="56612">
                  <c:v>-0.29709200000000002</c:v>
                </c:pt>
                <c:pt idx="56613">
                  <c:v>-0.29992200000000002</c:v>
                </c:pt>
                <c:pt idx="56614">
                  <c:v>-0.302647</c:v>
                </c:pt>
                <c:pt idx="56615">
                  <c:v>-0.30526700000000001</c:v>
                </c:pt>
                <c:pt idx="56616">
                  <c:v>-0.30778100000000003</c:v>
                </c:pt>
                <c:pt idx="56617">
                  <c:v>-0.31018499999999999</c:v>
                </c:pt>
                <c:pt idx="56618">
                  <c:v>-0.31247999999999998</c:v>
                </c:pt>
                <c:pt idx="56619">
                  <c:v>-0.31467099999999998</c:v>
                </c:pt>
                <c:pt idx="56620">
                  <c:v>-0.31675799999999998</c:v>
                </c:pt>
                <c:pt idx="56621">
                  <c:v>-0.31873699999999999</c:v>
                </c:pt>
                <c:pt idx="56622">
                  <c:v>-0.3206</c:v>
                </c:pt>
                <c:pt idx="56623">
                  <c:v>-0.32233899999999999</c:v>
                </c:pt>
                <c:pt idx="56624">
                  <c:v>-0.32394899999999999</c:v>
                </c:pt>
                <c:pt idx="56625">
                  <c:v>-0.32542700000000002</c:v>
                </c:pt>
                <c:pt idx="56626">
                  <c:v>-0.32677299999999998</c:v>
                </c:pt>
                <c:pt idx="56627">
                  <c:v>-0.32798500000000003</c:v>
                </c:pt>
                <c:pt idx="56628">
                  <c:v>-0.32906400000000002</c:v>
                </c:pt>
                <c:pt idx="56629">
                  <c:v>-0.33001799999999998</c:v>
                </c:pt>
                <c:pt idx="56630">
                  <c:v>-0.33085399999999998</c:v>
                </c:pt>
                <c:pt idx="56631">
                  <c:v>-0.33157199999999998</c:v>
                </c:pt>
                <c:pt idx="56632">
                  <c:v>-0.33216699999999999</c:v>
                </c:pt>
                <c:pt idx="56633">
                  <c:v>-0.33263599999999999</c:v>
                </c:pt>
                <c:pt idx="56634">
                  <c:v>-0.33298</c:v>
                </c:pt>
                <c:pt idx="56635">
                  <c:v>-0.33319700000000002</c:v>
                </c:pt>
                <c:pt idx="56636">
                  <c:v>-0.333287</c:v>
                </c:pt>
                <c:pt idx="56637">
                  <c:v>-0.33325500000000002</c:v>
                </c:pt>
                <c:pt idx="56638">
                  <c:v>-0.33310400000000001</c:v>
                </c:pt>
                <c:pt idx="56639">
                  <c:v>-0.33283699999999999</c:v>
                </c:pt>
                <c:pt idx="56640">
                  <c:v>-0.33246199999999998</c:v>
                </c:pt>
                <c:pt idx="56641">
                  <c:v>-0.331982</c:v>
                </c:pt>
                <c:pt idx="56642">
                  <c:v>-0.331401</c:v>
                </c:pt>
                <c:pt idx="56643">
                  <c:v>-0.33071899999999999</c:v>
                </c:pt>
                <c:pt idx="56644">
                  <c:v>-0.32993800000000001</c:v>
                </c:pt>
                <c:pt idx="56645">
                  <c:v>-0.32906000000000002</c:v>
                </c:pt>
                <c:pt idx="56646">
                  <c:v>-0.32808700000000002</c:v>
                </c:pt>
                <c:pt idx="56647">
                  <c:v>-0.32702300000000001</c:v>
                </c:pt>
                <c:pt idx="56648">
                  <c:v>-0.32586999999999999</c:v>
                </c:pt>
                <c:pt idx="56649">
                  <c:v>-0.32462800000000003</c:v>
                </c:pt>
                <c:pt idx="56650">
                  <c:v>-0.32329599999999997</c:v>
                </c:pt>
                <c:pt idx="56651">
                  <c:v>-0.32187500000000002</c:v>
                </c:pt>
                <c:pt idx="56652">
                  <c:v>-0.32036599999999998</c:v>
                </c:pt>
                <c:pt idx="56653">
                  <c:v>-0.318772</c:v>
                </c:pt>
                <c:pt idx="56654">
                  <c:v>-0.31709500000000002</c:v>
                </c:pt>
                <c:pt idx="56655">
                  <c:v>-0.31533299999999997</c:v>
                </c:pt>
                <c:pt idx="56656">
                  <c:v>-0.31348700000000002</c:v>
                </c:pt>
                <c:pt idx="56657">
                  <c:v>-0.31156</c:v>
                </c:pt>
                <c:pt idx="56658">
                  <c:v>-0.30955899999999997</c:v>
                </c:pt>
                <c:pt idx="56659">
                  <c:v>-0.30748999999999999</c:v>
                </c:pt>
                <c:pt idx="56660">
                  <c:v>-0.305365</c:v>
                </c:pt>
                <c:pt idx="56661">
                  <c:v>-0.30318800000000001</c:v>
                </c:pt>
                <c:pt idx="56662">
                  <c:v>-0.30096499999999998</c:v>
                </c:pt>
                <c:pt idx="56663">
                  <c:v>-0.29869899999999999</c:v>
                </c:pt>
                <c:pt idx="56664">
                  <c:v>-0.29639300000000002</c:v>
                </c:pt>
                <c:pt idx="56665">
                  <c:v>-0.29404999999999998</c:v>
                </c:pt>
                <c:pt idx="56666">
                  <c:v>-0.29166999999999998</c:v>
                </c:pt>
                <c:pt idx="56667">
                  <c:v>-0.28925099999999998</c:v>
                </c:pt>
                <c:pt idx="56668">
                  <c:v>-0.28678799999999999</c:v>
                </c:pt>
                <c:pt idx="56669">
                  <c:v>-0.28428500000000001</c:v>
                </c:pt>
                <c:pt idx="56670">
                  <c:v>-0.28174900000000003</c:v>
                </c:pt>
                <c:pt idx="56671">
                  <c:v>-0.27918999999999999</c:v>
                </c:pt>
                <c:pt idx="56672">
                  <c:v>-0.27661000000000002</c:v>
                </c:pt>
                <c:pt idx="56673">
                  <c:v>-0.27400999999999998</c:v>
                </c:pt>
                <c:pt idx="56674">
                  <c:v>-0.27138800000000002</c:v>
                </c:pt>
                <c:pt idx="56675">
                  <c:v>-0.26874399999999998</c:v>
                </c:pt>
                <c:pt idx="56676">
                  <c:v>-0.26607900000000001</c:v>
                </c:pt>
                <c:pt idx="56677">
                  <c:v>-0.26339400000000002</c:v>
                </c:pt>
                <c:pt idx="56678">
                  <c:v>-0.26069199999999998</c:v>
                </c:pt>
                <c:pt idx="56679">
                  <c:v>-0.25798100000000002</c:v>
                </c:pt>
                <c:pt idx="56680">
                  <c:v>-0.25526500000000002</c:v>
                </c:pt>
                <c:pt idx="56681">
                  <c:v>-0.25254799999999999</c:v>
                </c:pt>
                <c:pt idx="56682">
                  <c:v>-0.249836</c:v>
                </c:pt>
                <c:pt idx="56683">
                  <c:v>-0.24712899999999999</c:v>
                </c:pt>
                <c:pt idx="56684">
                  <c:v>-0.244425</c:v>
                </c:pt>
                <c:pt idx="56685">
                  <c:v>-0.24172099999999999</c:v>
                </c:pt>
                <c:pt idx="56686">
                  <c:v>-0.23902000000000001</c:v>
                </c:pt>
                <c:pt idx="56687">
                  <c:v>-0.23633000000000001</c:v>
                </c:pt>
                <c:pt idx="56688">
                  <c:v>-0.23366100000000001</c:v>
                </c:pt>
                <c:pt idx="56689">
                  <c:v>-0.231017</c:v>
                </c:pt>
                <c:pt idx="56690">
                  <c:v>-0.22840299999999999</c:v>
                </c:pt>
                <c:pt idx="56691">
                  <c:v>-0.22581899999999999</c:v>
                </c:pt>
                <c:pt idx="56692">
                  <c:v>-0.22326299999999999</c:v>
                </c:pt>
                <c:pt idx="56693">
                  <c:v>-0.22073000000000001</c:v>
                </c:pt>
                <c:pt idx="56694">
                  <c:v>-0.21821399999999999</c:v>
                </c:pt>
                <c:pt idx="56695">
                  <c:v>-0.21571399999999999</c:v>
                </c:pt>
                <c:pt idx="56696">
                  <c:v>-0.21323</c:v>
                </c:pt>
                <c:pt idx="56697">
                  <c:v>-0.21076300000000001</c:v>
                </c:pt>
                <c:pt idx="56698">
                  <c:v>-0.20830699999999999</c:v>
                </c:pt>
                <c:pt idx="56699">
                  <c:v>-0.20585999999999999</c:v>
                </c:pt>
                <c:pt idx="56700">
                  <c:v>-0.203431</c:v>
                </c:pt>
                <c:pt idx="56701">
                  <c:v>-0.20102800000000001</c:v>
                </c:pt>
                <c:pt idx="56702">
                  <c:v>-0.198657</c:v>
                </c:pt>
                <c:pt idx="56703">
                  <c:v>-0.196324</c:v>
                </c:pt>
                <c:pt idx="56704">
                  <c:v>-0.19403200000000001</c:v>
                </c:pt>
                <c:pt idx="56705">
                  <c:v>-0.19178500000000001</c:v>
                </c:pt>
                <c:pt idx="56706">
                  <c:v>-0.189585</c:v>
                </c:pt>
                <c:pt idx="56707">
                  <c:v>-0.18742900000000001</c:v>
                </c:pt>
                <c:pt idx="56708">
                  <c:v>-0.18531900000000001</c:v>
                </c:pt>
                <c:pt idx="56709">
                  <c:v>-0.183256</c:v>
                </c:pt>
                <c:pt idx="56710">
                  <c:v>-0.18124199999999999</c:v>
                </c:pt>
                <c:pt idx="56711">
                  <c:v>-0.17927699999999999</c:v>
                </c:pt>
                <c:pt idx="56712">
                  <c:v>-0.17735899999999999</c:v>
                </c:pt>
                <c:pt idx="56713">
                  <c:v>-0.17549300000000001</c:v>
                </c:pt>
                <c:pt idx="56714">
                  <c:v>-0.173677</c:v>
                </c:pt>
                <c:pt idx="56715">
                  <c:v>-0.171905</c:v>
                </c:pt>
                <c:pt idx="56716">
                  <c:v>-0.17016899999999999</c:v>
                </c:pt>
                <c:pt idx="56717">
                  <c:v>-0.168463</c:v>
                </c:pt>
                <c:pt idx="56718">
                  <c:v>-0.16678599999999999</c:v>
                </c:pt>
                <c:pt idx="56719">
                  <c:v>-0.16514400000000001</c:v>
                </c:pt>
                <c:pt idx="56720">
                  <c:v>-0.16353799999999999</c:v>
                </c:pt>
                <c:pt idx="56721">
                  <c:v>-0.161969</c:v>
                </c:pt>
                <c:pt idx="56722">
                  <c:v>-0.16043499999999999</c:v>
                </c:pt>
                <c:pt idx="56723">
                  <c:v>-0.158938</c:v>
                </c:pt>
                <c:pt idx="56724">
                  <c:v>-0.15747900000000001</c:v>
                </c:pt>
                <c:pt idx="56725">
                  <c:v>-0.156055</c:v>
                </c:pt>
                <c:pt idx="56726">
                  <c:v>-0.154664</c:v>
                </c:pt>
                <c:pt idx="56727">
                  <c:v>-0.15329899999999999</c:v>
                </c:pt>
                <c:pt idx="56728">
                  <c:v>-0.15195700000000001</c:v>
                </c:pt>
                <c:pt idx="56729">
                  <c:v>-0.15063699999999999</c:v>
                </c:pt>
                <c:pt idx="56730">
                  <c:v>-0.149343</c:v>
                </c:pt>
                <c:pt idx="56731">
                  <c:v>-0.14808199999999999</c:v>
                </c:pt>
                <c:pt idx="56732">
                  <c:v>-0.14685799999999999</c:v>
                </c:pt>
                <c:pt idx="56733">
                  <c:v>-0.145675</c:v>
                </c:pt>
                <c:pt idx="56734">
                  <c:v>-0.14453099999999999</c:v>
                </c:pt>
                <c:pt idx="56735">
                  <c:v>-0.143425</c:v>
                </c:pt>
                <c:pt idx="56736">
                  <c:v>-0.14235300000000001</c:v>
                </c:pt>
                <c:pt idx="56737">
                  <c:v>-0.141322</c:v>
                </c:pt>
                <c:pt idx="56738">
                  <c:v>-0.14033899999999999</c:v>
                </c:pt>
                <c:pt idx="56739">
                  <c:v>-0.13941000000000001</c:v>
                </c:pt>
                <c:pt idx="56740">
                  <c:v>-0.13853599999999999</c:v>
                </c:pt>
                <c:pt idx="56741">
                  <c:v>-0.137713</c:v>
                </c:pt>
                <c:pt idx="56742">
                  <c:v>-0.136938</c:v>
                </c:pt>
                <c:pt idx="56743">
                  <c:v>-0.13620499999999999</c:v>
                </c:pt>
                <c:pt idx="56744">
                  <c:v>-0.13551199999999999</c:v>
                </c:pt>
                <c:pt idx="56745">
                  <c:v>-0.13486500000000001</c:v>
                </c:pt>
                <c:pt idx="56746">
                  <c:v>-0.13426399999999999</c:v>
                </c:pt>
                <c:pt idx="56747">
                  <c:v>-0.13370599999999999</c:v>
                </c:pt>
                <c:pt idx="56748">
                  <c:v>-0.133185</c:v>
                </c:pt>
                <c:pt idx="56749">
                  <c:v>-0.13270000000000001</c:v>
                </c:pt>
                <c:pt idx="56750">
                  <c:v>-0.13225000000000001</c:v>
                </c:pt>
                <c:pt idx="56751">
                  <c:v>-0.13183300000000001</c:v>
                </c:pt>
                <c:pt idx="56752">
                  <c:v>-0.13145000000000001</c:v>
                </c:pt>
                <c:pt idx="56753">
                  <c:v>-0.131104</c:v>
                </c:pt>
                <c:pt idx="56754">
                  <c:v>-0.130802</c:v>
                </c:pt>
                <c:pt idx="56755">
                  <c:v>-0.130547</c:v>
                </c:pt>
                <c:pt idx="56756">
                  <c:v>-0.13034100000000001</c:v>
                </c:pt>
                <c:pt idx="56757">
                  <c:v>-0.13018299999999999</c:v>
                </c:pt>
                <c:pt idx="56758">
                  <c:v>-0.13006999999999999</c:v>
                </c:pt>
                <c:pt idx="56759">
                  <c:v>-0.129997</c:v>
                </c:pt>
                <c:pt idx="56760">
                  <c:v>-0.12996099999999999</c:v>
                </c:pt>
                <c:pt idx="56761">
                  <c:v>-0.12996199999999999</c:v>
                </c:pt>
                <c:pt idx="56762">
                  <c:v>-0.13000100000000001</c:v>
                </c:pt>
                <c:pt idx="56763">
                  <c:v>-0.130081</c:v>
                </c:pt>
                <c:pt idx="56764">
                  <c:v>-0.13020699999999999</c:v>
                </c:pt>
                <c:pt idx="56765">
                  <c:v>-0.130385</c:v>
                </c:pt>
                <c:pt idx="56766">
                  <c:v>-0.13061700000000001</c:v>
                </c:pt>
                <c:pt idx="56767">
                  <c:v>-0.13090299999999999</c:v>
                </c:pt>
                <c:pt idx="56768">
                  <c:v>-0.131242</c:v>
                </c:pt>
                <c:pt idx="56769">
                  <c:v>-0.131636</c:v>
                </c:pt>
                <c:pt idx="56770">
                  <c:v>-0.13208900000000001</c:v>
                </c:pt>
                <c:pt idx="56771">
                  <c:v>-0.1326</c:v>
                </c:pt>
                <c:pt idx="56772">
                  <c:v>-0.13316600000000001</c:v>
                </c:pt>
                <c:pt idx="56773">
                  <c:v>-0.13378999999999999</c:v>
                </c:pt>
                <c:pt idx="56774">
                  <c:v>-0.13447400000000001</c:v>
                </c:pt>
                <c:pt idx="56775">
                  <c:v>-0.135211</c:v>
                </c:pt>
                <c:pt idx="56776">
                  <c:v>-0.135994</c:v>
                </c:pt>
                <c:pt idx="56777">
                  <c:v>-0.136818</c:v>
                </c:pt>
                <c:pt idx="56778">
                  <c:v>-0.137684</c:v>
                </c:pt>
                <c:pt idx="56779">
                  <c:v>-0.13858599999999999</c:v>
                </c:pt>
                <c:pt idx="56780">
                  <c:v>-0.13952700000000001</c:v>
                </c:pt>
                <c:pt idx="56781">
                  <c:v>-0.140512</c:v>
                </c:pt>
                <c:pt idx="56782">
                  <c:v>-0.14154900000000001</c:v>
                </c:pt>
                <c:pt idx="56783">
                  <c:v>-0.14263500000000001</c:v>
                </c:pt>
                <c:pt idx="56784">
                  <c:v>-0.14376900000000001</c:v>
                </c:pt>
                <c:pt idx="56785">
                  <c:v>-0.144953</c:v>
                </c:pt>
                <c:pt idx="56786">
                  <c:v>-0.14618900000000001</c:v>
                </c:pt>
                <c:pt idx="56787">
                  <c:v>-0.14747399999999999</c:v>
                </c:pt>
                <c:pt idx="56788">
                  <c:v>-0.14880699999999999</c:v>
                </c:pt>
                <c:pt idx="56789">
                  <c:v>-0.15019099999999999</c:v>
                </c:pt>
                <c:pt idx="56790">
                  <c:v>-0.15163299999999999</c:v>
                </c:pt>
                <c:pt idx="56791">
                  <c:v>-0.15313299999999999</c:v>
                </c:pt>
                <c:pt idx="56792">
                  <c:v>-0.15468199999999999</c:v>
                </c:pt>
                <c:pt idx="56793">
                  <c:v>-0.156273</c:v>
                </c:pt>
                <c:pt idx="56794">
                  <c:v>-0.15790199999999999</c:v>
                </c:pt>
                <c:pt idx="56795">
                  <c:v>-0.15957099999999999</c:v>
                </c:pt>
                <c:pt idx="56796">
                  <c:v>-0.16128400000000001</c:v>
                </c:pt>
                <c:pt idx="56797">
                  <c:v>-0.163052</c:v>
                </c:pt>
                <c:pt idx="56798">
                  <c:v>-0.164882</c:v>
                </c:pt>
                <c:pt idx="56799">
                  <c:v>-0.16677</c:v>
                </c:pt>
                <c:pt idx="56800">
                  <c:v>-0.16870399999999999</c:v>
                </c:pt>
                <c:pt idx="56801">
                  <c:v>-0.17067199999999999</c:v>
                </c:pt>
                <c:pt idx="56802">
                  <c:v>-0.17266899999999999</c:v>
                </c:pt>
                <c:pt idx="56803">
                  <c:v>-0.17469599999999999</c:v>
                </c:pt>
                <c:pt idx="56804">
                  <c:v>-0.17675299999999999</c:v>
                </c:pt>
                <c:pt idx="56805">
                  <c:v>-0.17883599999999999</c:v>
                </c:pt>
                <c:pt idx="56806">
                  <c:v>-0.180946</c:v>
                </c:pt>
                <c:pt idx="56807">
                  <c:v>-0.183085</c:v>
                </c:pt>
                <c:pt idx="56808">
                  <c:v>-0.185249</c:v>
                </c:pt>
                <c:pt idx="56809">
                  <c:v>-0.18743499999999999</c:v>
                </c:pt>
                <c:pt idx="56810">
                  <c:v>-0.189636</c:v>
                </c:pt>
                <c:pt idx="56811">
                  <c:v>-0.19184699999999999</c:v>
                </c:pt>
                <c:pt idx="56812">
                  <c:v>-0.19406499999999999</c:v>
                </c:pt>
                <c:pt idx="56813">
                  <c:v>-0.196293</c:v>
                </c:pt>
                <c:pt idx="56814">
                  <c:v>-0.19853499999999999</c:v>
                </c:pt>
                <c:pt idx="56815">
                  <c:v>-0.200791</c:v>
                </c:pt>
                <c:pt idx="56816">
                  <c:v>-0.20305599999999999</c:v>
                </c:pt>
                <c:pt idx="56817">
                  <c:v>-0.20532500000000001</c:v>
                </c:pt>
                <c:pt idx="56818">
                  <c:v>-0.207591</c:v>
                </c:pt>
                <c:pt idx="56819">
                  <c:v>-0.20984700000000001</c:v>
                </c:pt>
                <c:pt idx="56820">
                  <c:v>-0.21208199999999999</c:v>
                </c:pt>
                <c:pt idx="56821">
                  <c:v>-0.21428900000000001</c:v>
                </c:pt>
                <c:pt idx="56822">
                  <c:v>-0.21646199999999999</c:v>
                </c:pt>
                <c:pt idx="56823">
                  <c:v>-0.21859799999999999</c:v>
                </c:pt>
                <c:pt idx="56824">
                  <c:v>-0.22069800000000001</c:v>
                </c:pt>
                <c:pt idx="56825">
                  <c:v>-0.22276199999999999</c:v>
                </c:pt>
                <c:pt idx="56826">
                  <c:v>-0.224797</c:v>
                </c:pt>
                <c:pt idx="56827">
                  <c:v>-0.226802</c:v>
                </c:pt>
                <c:pt idx="56828">
                  <c:v>-0.228765</c:v>
                </c:pt>
                <c:pt idx="56829">
                  <c:v>-0.23067599999999999</c:v>
                </c:pt>
                <c:pt idx="56830">
                  <c:v>-0.23252900000000001</c:v>
                </c:pt>
                <c:pt idx="56831">
                  <c:v>-0.23433200000000001</c:v>
                </c:pt>
                <c:pt idx="56832">
                  <c:v>-0.23608999999999999</c:v>
                </c:pt>
                <c:pt idx="56833">
                  <c:v>-0.23780399999999999</c:v>
                </c:pt>
                <c:pt idx="56834">
                  <c:v>-0.23947399999999999</c:v>
                </c:pt>
                <c:pt idx="56835">
                  <c:v>-0.24110100000000001</c:v>
                </c:pt>
                <c:pt idx="56836">
                  <c:v>-0.242678</c:v>
                </c:pt>
                <c:pt idx="56837">
                  <c:v>-0.244198</c:v>
                </c:pt>
                <c:pt idx="56838">
                  <c:v>-0.24565000000000001</c:v>
                </c:pt>
                <c:pt idx="56839">
                  <c:v>-0.247031</c:v>
                </c:pt>
                <c:pt idx="56840">
                  <c:v>-0.248337</c:v>
                </c:pt>
                <c:pt idx="56841">
                  <c:v>-0.24956400000000001</c:v>
                </c:pt>
                <c:pt idx="56842">
                  <c:v>-0.25070999999999999</c:v>
                </c:pt>
                <c:pt idx="56843">
                  <c:v>-0.25177300000000002</c:v>
                </c:pt>
                <c:pt idx="56844">
                  <c:v>-0.25274999999999997</c:v>
                </c:pt>
                <c:pt idx="56845">
                  <c:v>-0.253635</c:v>
                </c:pt>
                <c:pt idx="56846">
                  <c:v>-0.25442599999999999</c:v>
                </c:pt>
                <c:pt idx="56847">
                  <c:v>-0.25512499999999999</c:v>
                </c:pt>
                <c:pt idx="56848">
                  <c:v>-0.25573299999999999</c:v>
                </c:pt>
                <c:pt idx="56849">
                  <c:v>-0.256249</c:v>
                </c:pt>
                <c:pt idx="56850">
                  <c:v>-0.25667000000000001</c:v>
                </c:pt>
                <c:pt idx="56851">
                  <c:v>-0.256996</c:v>
                </c:pt>
                <c:pt idx="56852">
                  <c:v>-0.25722299999999998</c:v>
                </c:pt>
                <c:pt idx="56853">
                  <c:v>-0.25734400000000002</c:v>
                </c:pt>
                <c:pt idx="56854">
                  <c:v>-0.25736100000000001</c:v>
                </c:pt>
                <c:pt idx="56855">
                  <c:v>-0.25727499999999998</c:v>
                </c:pt>
                <c:pt idx="56856">
                  <c:v>-0.25708399999999998</c:v>
                </c:pt>
                <c:pt idx="56857">
                  <c:v>-0.25678400000000001</c:v>
                </c:pt>
                <c:pt idx="56858">
                  <c:v>-0.25637599999999999</c:v>
                </c:pt>
                <c:pt idx="56859">
                  <c:v>-0.25586199999999998</c:v>
                </c:pt>
                <c:pt idx="56860">
                  <c:v>-0.255243</c:v>
                </c:pt>
                <c:pt idx="56861">
                  <c:v>-0.25451699999999999</c:v>
                </c:pt>
                <c:pt idx="56862">
                  <c:v>-0.253687</c:v>
                </c:pt>
                <c:pt idx="56863">
                  <c:v>-0.25275500000000001</c:v>
                </c:pt>
                <c:pt idx="56864">
                  <c:v>-0.251724</c:v>
                </c:pt>
                <c:pt idx="56865">
                  <c:v>-0.25059599999999999</c:v>
                </c:pt>
                <c:pt idx="56866">
                  <c:v>-0.24937300000000001</c:v>
                </c:pt>
                <c:pt idx="56867">
                  <c:v>-0.248054</c:v>
                </c:pt>
                <c:pt idx="56868">
                  <c:v>-0.246637</c:v>
                </c:pt>
                <c:pt idx="56869">
                  <c:v>-0.24512100000000001</c:v>
                </c:pt>
                <c:pt idx="56870">
                  <c:v>-0.243505</c:v>
                </c:pt>
                <c:pt idx="56871">
                  <c:v>-0.24179</c:v>
                </c:pt>
                <c:pt idx="56872">
                  <c:v>-0.239979</c:v>
                </c:pt>
                <c:pt idx="56873">
                  <c:v>-0.23807400000000001</c:v>
                </c:pt>
                <c:pt idx="56874">
                  <c:v>-0.23607700000000001</c:v>
                </c:pt>
                <c:pt idx="56875">
                  <c:v>-0.233989</c:v>
                </c:pt>
                <c:pt idx="56876">
                  <c:v>-0.23180700000000001</c:v>
                </c:pt>
                <c:pt idx="56877">
                  <c:v>-0.22953200000000001</c:v>
                </c:pt>
                <c:pt idx="56878">
                  <c:v>-0.22716700000000001</c:v>
                </c:pt>
                <c:pt idx="56879">
                  <c:v>-0.224715</c:v>
                </c:pt>
                <c:pt idx="56880">
                  <c:v>-0.22217700000000001</c:v>
                </c:pt>
                <c:pt idx="56881">
                  <c:v>-0.219553</c:v>
                </c:pt>
                <c:pt idx="56882">
                  <c:v>-0.21684500000000001</c:v>
                </c:pt>
                <c:pt idx="56883">
                  <c:v>-0.21405399999999999</c:v>
                </c:pt>
                <c:pt idx="56884">
                  <c:v>-0.21118400000000001</c:v>
                </c:pt>
                <c:pt idx="56885">
                  <c:v>-0.208235</c:v>
                </c:pt>
                <c:pt idx="56886">
                  <c:v>-0.20521</c:v>
                </c:pt>
                <c:pt idx="56887">
                  <c:v>-0.20210800000000001</c:v>
                </c:pt>
                <c:pt idx="56888">
                  <c:v>-0.19893</c:v>
                </c:pt>
                <c:pt idx="56889">
                  <c:v>-0.19567200000000001</c:v>
                </c:pt>
                <c:pt idx="56890">
                  <c:v>-0.19234399999999999</c:v>
                </c:pt>
                <c:pt idx="56891">
                  <c:v>-0.18895799999999999</c:v>
                </c:pt>
                <c:pt idx="56892">
                  <c:v>-0.18552399999999999</c:v>
                </c:pt>
                <c:pt idx="56893">
                  <c:v>-0.18204600000000001</c:v>
                </c:pt>
                <c:pt idx="56894">
                  <c:v>-0.17852399999999999</c:v>
                </c:pt>
                <c:pt idx="56895">
                  <c:v>-0.174959</c:v>
                </c:pt>
                <c:pt idx="56896">
                  <c:v>-0.17135500000000001</c:v>
                </c:pt>
                <c:pt idx="56897">
                  <c:v>-0.167713</c:v>
                </c:pt>
                <c:pt idx="56898">
                  <c:v>-0.16403899999999999</c:v>
                </c:pt>
                <c:pt idx="56899">
                  <c:v>-0.16034000000000001</c:v>
                </c:pt>
                <c:pt idx="56900">
                  <c:v>-0.15662100000000001</c:v>
                </c:pt>
                <c:pt idx="56901">
                  <c:v>-0.15288599999999999</c:v>
                </c:pt>
                <c:pt idx="56902">
                  <c:v>-0.14913699999999999</c:v>
                </c:pt>
                <c:pt idx="56903">
                  <c:v>-0.14537600000000001</c:v>
                </c:pt>
                <c:pt idx="56904">
                  <c:v>-0.14160200000000001</c:v>
                </c:pt>
                <c:pt idx="56905">
                  <c:v>-0.137819</c:v>
                </c:pt>
                <c:pt idx="56906">
                  <c:v>-0.13403000000000001</c:v>
                </c:pt>
                <c:pt idx="56907">
                  <c:v>-0.130242</c:v>
                </c:pt>
                <c:pt idx="56908">
                  <c:v>-0.12645899999999999</c:v>
                </c:pt>
                <c:pt idx="56909">
                  <c:v>-0.12268800000000001</c:v>
                </c:pt>
                <c:pt idx="56910">
                  <c:v>-0.118932</c:v>
                </c:pt>
                <c:pt idx="56911">
                  <c:v>-0.11519600000000001</c:v>
                </c:pt>
                <c:pt idx="56912">
                  <c:v>-0.111482</c:v>
                </c:pt>
                <c:pt idx="56913">
                  <c:v>-0.107793</c:v>
                </c:pt>
                <c:pt idx="56914">
                  <c:v>-0.10413500000000001</c:v>
                </c:pt>
                <c:pt idx="56915">
                  <c:v>-0.10051599999999999</c:v>
                </c:pt>
                <c:pt idx="56916">
                  <c:v>-9.6941200000000005E-2</c:v>
                </c:pt>
                <c:pt idx="56917">
                  <c:v>-9.3414499999999998E-2</c:v>
                </c:pt>
                <c:pt idx="56918">
                  <c:v>-8.9938000000000004E-2</c:v>
                </c:pt>
                <c:pt idx="56919">
                  <c:v>-8.6515800000000004E-2</c:v>
                </c:pt>
                <c:pt idx="56920">
                  <c:v>-8.3152699999999996E-2</c:v>
                </c:pt>
                <c:pt idx="56921">
                  <c:v>-7.9850900000000002E-2</c:v>
                </c:pt>
                <c:pt idx="56922">
                  <c:v>-7.6611799999999994E-2</c:v>
                </c:pt>
                <c:pt idx="56923">
                  <c:v>-7.34398E-2</c:v>
                </c:pt>
                <c:pt idx="56924">
                  <c:v>-7.0340100000000003E-2</c:v>
                </c:pt>
                <c:pt idx="56925">
                  <c:v>-6.7315600000000003E-2</c:v>
                </c:pt>
                <c:pt idx="56926">
                  <c:v>-6.4365400000000003E-2</c:v>
                </c:pt>
                <c:pt idx="56927">
                  <c:v>-6.1489799999999997E-2</c:v>
                </c:pt>
                <c:pt idx="56928">
                  <c:v>-5.8693599999999999E-2</c:v>
                </c:pt>
                <c:pt idx="56929">
                  <c:v>-5.59826E-2</c:v>
                </c:pt>
                <c:pt idx="56930">
                  <c:v>-5.3358900000000001E-2</c:v>
                </c:pt>
                <c:pt idx="56931">
                  <c:v>-5.0822699999999998E-2</c:v>
                </c:pt>
                <c:pt idx="56932">
                  <c:v>-4.8374500000000001E-2</c:v>
                </c:pt>
                <c:pt idx="56933">
                  <c:v>-4.6014300000000001E-2</c:v>
                </c:pt>
                <c:pt idx="56934">
                  <c:v>-4.3743600000000001E-2</c:v>
                </c:pt>
                <c:pt idx="56935">
                  <c:v>-4.1565999999999999E-2</c:v>
                </c:pt>
                <c:pt idx="56936">
                  <c:v>-3.9486E-2</c:v>
                </c:pt>
                <c:pt idx="56937">
                  <c:v>-3.7506999999999999E-2</c:v>
                </c:pt>
                <c:pt idx="56938">
                  <c:v>-3.5630099999999998E-2</c:v>
                </c:pt>
                <c:pt idx="56939">
                  <c:v>-3.3854200000000001E-2</c:v>
                </c:pt>
                <c:pt idx="56940">
                  <c:v>-3.2179100000000002E-2</c:v>
                </c:pt>
                <c:pt idx="56941">
                  <c:v>-3.06074E-2</c:v>
                </c:pt>
                <c:pt idx="56942">
                  <c:v>-2.9141899999999998E-2</c:v>
                </c:pt>
                <c:pt idx="56943">
                  <c:v>-2.7784400000000001E-2</c:v>
                </c:pt>
                <c:pt idx="56944">
                  <c:v>-2.6535199999999998E-2</c:v>
                </c:pt>
                <c:pt idx="56945">
                  <c:v>-2.53946E-2</c:v>
                </c:pt>
                <c:pt idx="56946">
                  <c:v>-2.4361899999999999E-2</c:v>
                </c:pt>
                <c:pt idx="56947">
                  <c:v>-2.3437800000000002E-2</c:v>
                </c:pt>
                <c:pt idx="56948">
                  <c:v>-2.2624399999999999E-2</c:v>
                </c:pt>
                <c:pt idx="56949">
                  <c:v>-2.1922899999999999E-2</c:v>
                </c:pt>
                <c:pt idx="56950">
                  <c:v>-2.1333999999999999E-2</c:v>
                </c:pt>
                <c:pt idx="56951">
                  <c:v>-2.08594E-2</c:v>
                </c:pt>
                <c:pt idx="56952">
                  <c:v>-2.0499E-2</c:v>
                </c:pt>
                <c:pt idx="56953">
                  <c:v>-2.02478E-2</c:v>
                </c:pt>
                <c:pt idx="56954">
                  <c:v>-2.0100400000000001E-2</c:v>
                </c:pt>
                <c:pt idx="56955">
                  <c:v>-2.0056399999999999E-2</c:v>
                </c:pt>
                <c:pt idx="56956">
                  <c:v>-2.01175E-2</c:v>
                </c:pt>
                <c:pt idx="56957">
                  <c:v>-2.0283300000000001E-2</c:v>
                </c:pt>
                <c:pt idx="56958">
                  <c:v>-2.0554099999999999E-2</c:v>
                </c:pt>
                <c:pt idx="56959">
                  <c:v>-2.0930899999999999E-2</c:v>
                </c:pt>
                <c:pt idx="56960">
                  <c:v>-2.1414800000000001E-2</c:v>
                </c:pt>
                <c:pt idx="56961">
                  <c:v>-2.20068E-2</c:v>
                </c:pt>
                <c:pt idx="56962">
                  <c:v>-2.2707000000000001E-2</c:v>
                </c:pt>
                <c:pt idx="56963">
                  <c:v>-2.3510900000000001E-2</c:v>
                </c:pt>
                <c:pt idx="56964">
                  <c:v>-2.44125E-2</c:v>
                </c:pt>
                <c:pt idx="56965">
                  <c:v>-2.54103E-2</c:v>
                </c:pt>
                <c:pt idx="56966">
                  <c:v>-2.65087E-2</c:v>
                </c:pt>
                <c:pt idx="56967">
                  <c:v>-2.7714099999999998E-2</c:v>
                </c:pt>
                <c:pt idx="56968">
                  <c:v>-2.90288E-2</c:v>
                </c:pt>
                <c:pt idx="56969">
                  <c:v>-3.0449400000000001E-2</c:v>
                </c:pt>
                <c:pt idx="56970">
                  <c:v>-3.1969900000000002E-2</c:v>
                </c:pt>
                <c:pt idx="56971">
                  <c:v>-3.3586600000000001E-2</c:v>
                </c:pt>
                <c:pt idx="56972">
                  <c:v>-3.5298999999999997E-2</c:v>
                </c:pt>
                <c:pt idx="56973">
                  <c:v>-3.71055E-2</c:v>
                </c:pt>
                <c:pt idx="56974">
                  <c:v>-3.9000699999999999E-2</c:v>
                </c:pt>
                <c:pt idx="56975">
                  <c:v>-4.0980999999999997E-2</c:v>
                </c:pt>
                <c:pt idx="56976">
                  <c:v>-4.3046300000000003E-2</c:v>
                </c:pt>
                <c:pt idx="56977">
                  <c:v>-4.5195800000000001E-2</c:v>
                </c:pt>
                <c:pt idx="56978">
                  <c:v>-4.74259E-2</c:v>
                </c:pt>
                <c:pt idx="56979">
                  <c:v>-4.9734199999999999E-2</c:v>
                </c:pt>
                <c:pt idx="56980">
                  <c:v>-5.2116700000000002E-2</c:v>
                </c:pt>
                <c:pt idx="56981">
                  <c:v>-5.4566900000000002E-2</c:v>
                </c:pt>
                <c:pt idx="56982">
                  <c:v>-5.7082300000000002E-2</c:v>
                </c:pt>
                <c:pt idx="56983">
                  <c:v>-5.9660100000000001E-2</c:v>
                </c:pt>
                <c:pt idx="56984">
                  <c:v>-6.2270300000000001E-2</c:v>
                </c:pt>
                <c:pt idx="56985">
                  <c:v>-6.4886799999999994E-2</c:v>
                </c:pt>
                <c:pt idx="56986">
                  <c:v>-6.7539799999999997E-2</c:v>
                </c:pt>
                <c:pt idx="56987">
                  <c:v>-7.0252300000000004E-2</c:v>
                </c:pt>
                <c:pt idx="56988">
                  <c:v>-7.3001399999999994E-2</c:v>
                </c:pt>
                <c:pt idx="56989">
                  <c:v>-7.5780100000000003E-2</c:v>
                </c:pt>
                <c:pt idx="56990">
                  <c:v>-7.8601299999999999E-2</c:v>
                </c:pt>
                <c:pt idx="56991">
                  <c:v>-8.1468700000000005E-2</c:v>
                </c:pt>
                <c:pt idx="56992">
                  <c:v>-8.4378999999999996E-2</c:v>
                </c:pt>
                <c:pt idx="56993">
                  <c:v>-8.7327699999999994E-2</c:v>
                </c:pt>
                <c:pt idx="56994">
                  <c:v>-9.0310500000000002E-2</c:v>
                </c:pt>
                <c:pt idx="56995">
                  <c:v>-9.3323500000000004E-2</c:v>
                </c:pt>
                <c:pt idx="56996">
                  <c:v>-9.6365900000000004E-2</c:v>
                </c:pt>
                <c:pt idx="56997">
                  <c:v>-9.9438399999999996E-2</c:v>
                </c:pt>
                <c:pt idx="56998">
                  <c:v>-0.10254000000000001</c:v>
                </c:pt>
                <c:pt idx="56999">
                  <c:v>-0.105666</c:v>
                </c:pt>
                <c:pt idx="57000">
                  <c:v>-0.10881399999999999</c:v>
                </c:pt>
                <c:pt idx="57001">
                  <c:v>-0.111983</c:v>
                </c:pt>
                <c:pt idx="57002">
                  <c:v>-0.115173</c:v>
                </c:pt>
                <c:pt idx="57003">
                  <c:v>-0.118382</c:v>
                </c:pt>
                <c:pt idx="57004">
                  <c:v>-0.12160600000000001</c:v>
                </c:pt>
                <c:pt idx="57005">
                  <c:v>-0.124838</c:v>
                </c:pt>
                <c:pt idx="57006">
                  <c:v>-0.12807099999999999</c:v>
                </c:pt>
                <c:pt idx="57007">
                  <c:v>-0.131298</c:v>
                </c:pt>
                <c:pt idx="57008">
                  <c:v>-0.134517</c:v>
                </c:pt>
                <c:pt idx="57009">
                  <c:v>-0.13772499999999999</c:v>
                </c:pt>
                <c:pt idx="57010">
                  <c:v>-0.14091899999999999</c:v>
                </c:pt>
                <c:pt idx="57011">
                  <c:v>-0.144093</c:v>
                </c:pt>
                <c:pt idx="57012">
                  <c:v>-0.14724599999999999</c:v>
                </c:pt>
                <c:pt idx="57013">
                  <c:v>-0.15037300000000001</c:v>
                </c:pt>
                <c:pt idx="57014">
                  <c:v>-0.15347</c:v>
                </c:pt>
                <c:pt idx="57015">
                  <c:v>-0.156532</c:v>
                </c:pt>
                <c:pt idx="57016">
                  <c:v>-0.159554</c:v>
                </c:pt>
                <c:pt idx="57017">
                  <c:v>-0.16253300000000001</c:v>
                </c:pt>
                <c:pt idx="57018">
                  <c:v>-0.165466</c:v>
                </c:pt>
                <c:pt idx="57019">
                  <c:v>-0.168354</c:v>
                </c:pt>
                <c:pt idx="57020">
                  <c:v>-0.17119599999999999</c:v>
                </c:pt>
                <c:pt idx="57021">
                  <c:v>-0.17399000000000001</c:v>
                </c:pt>
                <c:pt idx="57022">
                  <c:v>-0.176734</c:v>
                </c:pt>
                <c:pt idx="57023">
                  <c:v>-0.179426</c:v>
                </c:pt>
                <c:pt idx="57024">
                  <c:v>-0.182063</c:v>
                </c:pt>
                <c:pt idx="57025">
                  <c:v>-0.184642</c:v>
                </c:pt>
                <c:pt idx="57026">
                  <c:v>-0.18715999999999999</c:v>
                </c:pt>
                <c:pt idx="57027">
                  <c:v>-0.189613</c:v>
                </c:pt>
                <c:pt idx="57028">
                  <c:v>-0.191996</c:v>
                </c:pt>
                <c:pt idx="57029">
                  <c:v>-0.194304</c:v>
                </c:pt>
                <c:pt idx="57030">
                  <c:v>-0.19653499999999999</c:v>
                </c:pt>
                <c:pt idx="57031">
                  <c:v>-0.198685</c:v>
                </c:pt>
                <c:pt idx="57032">
                  <c:v>-0.20075100000000001</c:v>
                </c:pt>
                <c:pt idx="57033">
                  <c:v>-0.20272799999999999</c:v>
                </c:pt>
                <c:pt idx="57034">
                  <c:v>-0.20460999999999999</c:v>
                </c:pt>
                <c:pt idx="57035">
                  <c:v>-0.20639299999999999</c:v>
                </c:pt>
                <c:pt idx="57036">
                  <c:v>-0.20807400000000001</c:v>
                </c:pt>
                <c:pt idx="57037">
                  <c:v>-0.209651</c:v>
                </c:pt>
                <c:pt idx="57038">
                  <c:v>-0.211122</c:v>
                </c:pt>
                <c:pt idx="57039">
                  <c:v>-0.21249000000000001</c:v>
                </c:pt>
                <c:pt idx="57040">
                  <c:v>-0.213754</c:v>
                </c:pt>
                <c:pt idx="57041">
                  <c:v>-0.214917</c:v>
                </c:pt>
                <c:pt idx="57042">
                  <c:v>-0.215977</c:v>
                </c:pt>
                <c:pt idx="57043">
                  <c:v>-0.21693499999999999</c:v>
                </c:pt>
                <c:pt idx="57044">
                  <c:v>-0.21779000000000001</c:v>
                </c:pt>
                <c:pt idx="57045">
                  <c:v>-0.21854199999999999</c:v>
                </c:pt>
                <c:pt idx="57046">
                  <c:v>-0.21918699999999999</c:v>
                </c:pt>
                <c:pt idx="57047">
                  <c:v>-0.219722</c:v>
                </c:pt>
                <c:pt idx="57048">
                  <c:v>-0.22014600000000001</c:v>
                </c:pt>
                <c:pt idx="57049">
                  <c:v>-0.22045999999999999</c:v>
                </c:pt>
                <c:pt idx="57050">
                  <c:v>-0.220662</c:v>
                </c:pt>
                <c:pt idx="57051">
                  <c:v>-0.22074199999999999</c:v>
                </c:pt>
                <c:pt idx="57052">
                  <c:v>-0.220694</c:v>
                </c:pt>
                <c:pt idx="57053">
                  <c:v>-0.22051799999999999</c:v>
                </c:pt>
                <c:pt idx="57054">
                  <c:v>-0.22021299999999999</c:v>
                </c:pt>
                <c:pt idx="57055">
                  <c:v>-0.21978</c:v>
                </c:pt>
                <c:pt idx="57056">
                  <c:v>-0.219218</c:v>
                </c:pt>
                <c:pt idx="57057">
                  <c:v>-0.218528</c:v>
                </c:pt>
                <c:pt idx="57058">
                  <c:v>-0.21770400000000001</c:v>
                </c:pt>
                <c:pt idx="57059">
                  <c:v>-0.21673999999999999</c:v>
                </c:pt>
                <c:pt idx="57060">
                  <c:v>-0.21563499999999999</c:v>
                </c:pt>
                <c:pt idx="57061">
                  <c:v>-0.21439800000000001</c:v>
                </c:pt>
                <c:pt idx="57062">
                  <c:v>-0.213035</c:v>
                </c:pt>
                <c:pt idx="57063">
                  <c:v>-0.21155199999999999</c:v>
                </c:pt>
                <c:pt idx="57064">
                  <c:v>-0.209949</c:v>
                </c:pt>
                <c:pt idx="57065">
                  <c:v>-0.20822099999999999</c:v>
                </c:pt>
                <c:pt idx="57066">
                  <c:v>-0.20637</c:v>
                </c:pt>
                <c:pt idx="57067">
                  <c:v>-0.20439399999999999</c:v>
                </c:pt>
                <c:pt idx="57068">
                  <c:v>-0.20229</c:v>
                </c:pt>
                <c:pt idx="57069">
                  <c:v>-0.20005899999999999</c:v>
                </c:pt>
                <c:pt idx="57070">
                  <c:v>-0.19770599999999999</c:v>
                </c:pt>
                <c:pt idx="57071">
                  <c:v>-0.19523499999999999</c:v>
                </c:pt>
                <c:pt idx="57072">
                  <c:v>-0.19265299999999999</c:v>
                </c:pt>
                <c:pt idx="57073">
                  <c:v>-0.18996299999999999</c:v>
                </c:pt>
                <c:pt idx="57074">
                  <c:v>-0.187165</c:v>
                </c:pt>
                <c:pt idx="57075">
                  <c:v>-0.18426100000000001</c:v>
                </c:pt>
                <c:pt idx="57076">
                  <c:v>-0.181258</c:v>
                </c:pt>
                <c:pt idx="57077">
                  <c:v>-0.17815600000000001</c:v>
                </c:pt>
                <c:pt idx="57078">
                  <c:v>-0.17493</c:v>
                </c:pt>
                <c:pt idx="57079">
                  <c:v>-0.171569</c:v>
                </c:pt>
                <c:pt idx="57080">
                  <c:v>-0.168101</c:v>
                </c:pt>
                <c:pt idx="57081">
                  <c:v>-0.16453599999999999</c:v>
                </c:pt>
                <c:pt idx="57082">
                  <c:v>-0.16086400000000001</c:v>
                </c:pt>
                <c:pt idx="57083">
                  <c:v>-0.157084</c:v>
                </c:pt>
                <c:pt idx="57084">
                  <c:v>-0.15320800000000001</c:v>
                </c:pt>
                <c:pt idx="57085">
                  <c:v>-0.14923700000000001</c:v>
                </c:pt>
                <c:pt idx="57086">
                  <c:v>-0.145173</c:v>
                </c:pt>
                <c:pt idx="57087">
                  <c:v>-0.14102100000000001</c:v>
                </c:pt>
                <c:pt idx="57088">
                  <c:v>-0.13677900000000001</c:v>
                </c:pt>
                <c:pt idx="57089">
                  <c:v>-0.13244900000000001</c:v>
                </c:pt>
                <c:pt idx="57090">
                  <c:v>-0.12803400000000001</c:v>
                </c:pt>
                <c:pt idx="57091">
                  <c:v>-0.123541</c:v>
                </c:pt>
                <c:pt idx="57092">
                  <c:v>-0.118977</c:v>
                </c:pt>
                <c:pt idx="57093">
                  <c:v>-0.11434900000000001</c:v>
                </c:pt>
                <c:pt idx="57094">
                  <c:v>-0.109663</c:v>
                </c:pt>
                <c:pt idx="57095">
                  <c:v>-0.104925</c:v>
                </c:pt>
                <c:pt idx="57096">
                  <c:v>-0.100137</c:v>
                </c:pt>
                <c:pt idx="57097">
                  <c:v>-9.5308500000000004E-2</c:v>
                </c:pt>
                <c:pt idx="57098">
                  <c:v>-9.0444300000000005E-2</c:v>
                </c:pt>
                <c:pt idx="57099">
                  <c:v>-8.5546700000000003E-2</c:v>
                </c:pt>
                <c:pt idx="57100">
                  <c:v>-8.06177E-2</c:v>
                </c:pt>
                <c:pt idx="57101">
                  <c:v>-7.5661900000000004E-2</c:v>
                </c:pt>
                <c:pt idx="57102">
                  <c:v>-7.0685499999999998E-2</c:v>
                </c:pt>
                <c:pt idx="57103">
                  <c:v>-6.5693500000000002E-2</c:v>
                </c:pt>
                <c:pt idx="57104">
                  <c:v>-6.0688400000000003E-2</c:v>
                </c:pt>
                <c:pt idx="57105">
                  <c:v>-5.5672899999999997E-2</c:v>
                </c:pt>
                <c:pt idx="57106">
                  <c:v>-5.0650399999999998E-2</c:v>
                </c:pt>
                <c:pt idx="57107">
                  <c:v>-4.5626600000000003E-2</c:v>
                </c:pt>
                <c:pt idx="57108">
                  <c:v>-4.0605700000000002E-2</c:v>
                </c:pt>
                <c:pt idx="57109">
                  <c:v>-3.5575099999999998E-2</c:v>
                </c:pt>
                <c:pt idx="57110">
                  <c:v>-3.0522799999999999E-2</c:v>
                </c:pt>
                <c:pt idx="57111">
                  <c:v>-2.5470400000000001E-2</c:v>
                </c:pt>
                <c:pt idx="57112">
                  <c:v>-2.0438499999999998E-2</c:v>
                </c:pt>
                <c:pt idx="57113">
                  <c:v>-1.54208E-2</c:v>
                </c:pt>
                <c:pt idx="57114">
                  <c:v>-1.04184E-2</c:v>
                </c:pt>
                <c:pt idx="57115" formatCode="0.00E+00">
                  <c:v>-5.4446499999999997E-3</c:v>
                </c:pt>
                <c:pt idx="57116" formatCode="0.00E+00">
                  <c:v>-5.08269E-4</c:v>
                </c:pt>
                <c:pt idx="57117" formatCode="0.00E+00">
                  <c:v>4.3861200000000003E-3</c:v>
                </c:pt>
                <c:pt idx="57118" formatCode="0.00E+00">
                  <c:v>9.2357600000000008E-3</c:v>
                </c:pt>
                <c:pt idx="57119">
                  <c:v>1.4037900000000001E-2</c:v>
                </c:pt>
                <c:pt idx="57120">
                  <c:v>1.8789E-2</c:v>
                </c:pt>
                <c:pt idx="57121">
                  <c:v>2.3484000000000001E-2</c:v>
                </c:pt>
                <c:pt idx="57122">
                  <c:v>2.8117699999999999E-2</c:v>
                </c:pt>
                <c:pt idx="57123">
                  <c:v>3.2686100000000003E-2</c:v>
                </c:pt>
                <c:pt idx="57124">
                  <c:v>3.7185099999999999E-2</c:v>
                </c:pt>
                <c:pt idx="57125">
                  <c:v>4.1609500000000001E-2</c:v>
                </c:pt>
                <c:pt idx="57126">
                  <c:v>4.5953399999999998E-2</c:v>
                </c:pt>
                <c:pt idx="57127">
                  <c:v>5.0212E-2</c:v>
                </c:pt>
                <c:pt idx="57128">
                  <c:v>5.43808E-2</c:v>
                </c:pt>
                <c:pt idx="57129">
                  <c:v>5.8456000000000001E-2</c:v>
                </c:pt>
                <c:pt idx="57130">
                  <c:v>6.2434000000000003E-2</c:v>
                </c:pt>
                <c:pt idx="57131">
                  <c:v>6.6311800000000004E-2</c:v>
                </c:pt>
                <c:pt idx="57132">
                  <c:v>7.0086300000000004E-2</c:v>
                </c:pt>
                <c:pt idx="57133">
                  <c:v>7.3754E-2</c:v>
                </c:pt>
                <c:pt idx="57134">
                  <c:v>7.7311900000000003E-2</c:v>
                </c:pt>
                <c:pt idx="57135">
                  <c:v>8.0757200000000001E-2</c:v>
                </c:pt>
                <c:pt idx="57136">
                  <c:v>8.4086599999999997E-2</c:v>
                </c:pt>
                <c:pt idx="57137">
                  <c:v>8.7297399999999997E-2</c:v>
                </c:pt>
                <c:pt idx="57138">
                  <c:v>9.0388499999999997E-2</c:v>
                </c:pt>
                <c:pt idx="57139">
                  <c:v>9.33591E-2</c:v>
                </c:pt>
                <c:pt idx="57140">
                  <c:v>9.62065E-2</c:v>
                </c:pt>
                <c:pt idx="57141">
                  <c:v>9.8928299999999997E-2</c:v>
                </c:pt>
                <c:pt idx="57142">
                  <c:v>0.101521</c:v>
                </c:pt>
                <c:pt idx="57143">
                  <c:v>0.103981</c:v>
                </c:pt>
                <c:pt idx="57144">
                  <c:v>0.106307</c:v>
                </c:pt>
                <c:pt idx="57145">
                  <c:v>0.108499</c:v>
                </c:pt>
                <c:pt idx="57146">
                  <c:v>0.110556</c:v>
                </c:pt>
                <c:pt idx="57147">
                  <c:v>0.11247600000000001</c:v>
                </c:pt>
                <c:pt idx="57148">
                  <c:v>0.114259</c:v>
                </c:pt>
                <c:pt idx="57149">
                  <c:v>0.11590200000000001</c:v>
                </c:pt>
                <c:pt idx="57150">
                  <c:v>0.117405</c:v>
                </c:pt>
                <c:pt idx="57151">
                  <c:v>0.118766</c:v>
                </c:pt>
                <c:pt idx="57152">
                  <c:v>0.119988</c:v>
                </c:pt>
                <c:pt idx="57153">
                  <c:v>0.121073</c:v>
                </c:pt>
                <c:pt idx="57154">
                  <c:v>0.122021</c:v>
                </c:pt>
                <c:pt idx="57155">
                  <c:v>0.12282999999999999</c:v>
                </c:pt>
                <c:pt idx="57156">
                  <c:v>0.12349599999999999</c:v>
                </c:pt>
                <c:pt idx="57157">
                  <c:v>0.12402100000000001</c:v>
                </c:pt>
                <c:pt idx="57158">
                  <c:v>0.124405</c:v>
                </c:pt>
                <c:pt idx="57159">
                  <c:v>0.124652</c:v>
                </c:pt>
                <c:pt idx="57160">
                  <c:v>0.124764</c:v>
                </c:pt>
                <c:pt idx="57161">
                  <c:v>0.12474200000000001</c:v>
                </c:pt>
                <c:pt idx="57162">
                  <c:v>0.124587</c:v>
                </c:pt>
                <c:pt idx="57163">
                  <c:v>0.124297</c:v>
                </c:pt>
                <c:pt idx="57164">
                  <c:v>0.123872</c:v>
                </c:pt>
                <c:pt idx="57165">
                  <c:v>0.123312</c:v>
                </c:pt>
                <c:pt idx="57166">
                  <c:v>0.122616</c:v>
                </c:pt>
                <c:pt idx="57167">
                  <c:v>0.12178600000000001</c:v>
                </c:pt>
                <c:pt idx="57168">
                  <c:v>0.120825</c:v>
                </c:pt>
                <c:pt idx="57169">
                  <c:v>0.119738</c:v>
                </c:pt>
                <c:pt idx="57170">
                  <c:v>0.11852699999999999</c:v>
                </c:pt>
                <c:pt idx="57171">
                  <c:v>0.11719499999999999</c:v>
                </c:pt>
                <c:pt idx="57172">
                  <c:v>0.115745</c:v>
                </c:pt>
                <c:pt idx="57173">
                  <c:v>0.114179</c:v>
                </c:pt>
                <c:pt idx="57174">
                  <c:v>0.1125</c:v>
                </c:pt>
                <c:pt idx="57175">
                  <c:v>0.110708</c:v>
                </c:pt>
                <c:pt idx="57176">
                  <c:v>0.108808</c:v>
                </c:pt>
                <c:pt idx="57177">
                  <c:v>0.106805</c:v>
                </c:pt>
                <c:pt idx="57178">
                  <c:v>0.104701</c:v>
                </c:pt>
                <c:pt idx="57179">
                  <c:v>0.10249999999999999</c:v>
                </c:pt>
                <c:pt idx="57180">
                  <c:v>0.100205</c:v>
                </c:pt>
                <c:pt idx="57181">
                  <c:v>9.7816899999999998E-2</c:v>
                </c:pt>
                <c:pt idx="57182">
                  <c:v>9.5339499999999994E-2</c:v>
                </c:pt>
                <c:pt idx="57183">
                  <c:v>9.2777100000000001E-2</c:v>
                </c:pt>
                <c:pt idx="57184">
                  <c:v>9.0136599999999997E-2</c:v>
                </c:pt>
                <c:pt idx="57185">
                  <c:v>8.7422899999999998E-2</c:v>
                </c:pt>
                <c:pt idx="57186">
                  <c:v>8.4637500000000004E-2</c:v>
                </c:pt>
                <c:pt idx="57187">
                  <c:v>8.1780800000000001E-2</c:v>
                </c:pt>
                <c:pt idx="57188">
                  <c:v>7.8854400000000005E-2</c:v>
                </c:pt>
                <c:pt idx="57189">
                  <c:v>7.5862600000000002E-2</c:v>
                </c:pt>
                <c:pt idx="57190">
                  <c:v>7.2812000000000002E-2</c:v>
                </c:pt>
                <c:pt idx="57191">
                  <c:v>6.9708500000000007E-2</c:v>
                </c:pt>
                <c:pt idx="57192">
                  <c:v>6.6556900000000002E-2</c:v>
                </c:pt>
                <c:pt idx="57193">
                  <c:v>6.3361700000000007E-2</c:v>
                </c:pt>
                <c:pt idx="57194">
                  <c:v>6.0127E-2</c:v>
                </c:pt>
                <c:pt idx="57195">
                  <c:v>5.68566E-2</c:v>
                </c:pt>
                <c:pt idx="57196">
                  <c:v>5.3553499999999997E-2</c:v>
                </c:pt>
                <c:pt idx="57197">
                  <c:v>5.0220300000000002E-2</c:v>
                </c:pt>
                <c:pt idx="57198">
                  <c:v>4.6860699999999998E-2</c:v>
                </c:pt>
                <c:pt idx="57199">
                  <c:v>4.34803E-2</c:v>
                </c:pt>
                <c:pt idx="57200">
                  <c:v>4.0085000000000003E-2</c:v>
                </c:pt>
                <c:pt idx="57201">
                  <c:v>3.66796E-2</c:v>
                </c:pt>
                <c:pt idx="57202">
                  <c:v>3.3268800000000001E-2</c:v>
                </c:pt>
                <c:pt idx="57203">
                  <c:v>2.9859400000000001E-2</c:v>
                </c:pt>
                <c:pt idx="57204">
                  <c:v>2.6457100000000001E-2</c:v>
                </c:pt>
                <c:pt idx="57205">
                  <c:v>2.3066099999999999E-2</c:v>
                </c:pt>
                <c:pt idx="57206">
                  <c:v>1.9689399999999999E-2</c:v>
                </c:pt>
                <c:pt idx="57207">
                  <c:v>1.6330600000000001E-2</c:v>
                </c:pt>
                <c:pt idx="57208">
                  <c:v>1.29931E-2</c:v>
                </c:pt>
                <c:pt idx="57209" formatCode="0.00E+00">
                  <c:v>9.6812700000000005E-3</c:v>
                </c:pt>
                <c:pt idx="57210" formatCode="0.00E+00">
                  <c:v>6.3988200000000004E-3</c:v>
                </c:pt>
                <c:pt idx="57211" formatCode="0.00E+00">
                  <c:v>3.1492600000000001E-3</c:v>
                </c:pt>
                <c:pt idx="57212" formatCode="0.00E+00">
                  <c:v>-6.3239300000000003E-5</c:v>
                </c:pt>
                <c:pt idx="57213" formatCode="0.00E+00">
                  <c:v>-3.2335599999999999E-3</c:v>
                </c:pt>
                <c:pt idx="57214" formatCode="0.00E+00">
                  <c:v>-6.3565499999999999E-3</c:v>
                </c:pt>
                <c:pt idx="57215" formatCode="0.00E+00">
                  <c:v>-9.4278899999999995E-3</c:v>
                </c:pt>
                <c:pt idx="57216">
                  <c:v>-1.2444200000000001E-2</c:v>
                </c:pt>
                <c:pt idx="57217">
                  <c:v>-1.54024E-2</c:v>
                </c:pt>
                <c:pt idx="57218">
                  <c:v>-1.8299200000000002E-2</c:v>
                </c:pt>
                <c:pt idx="57219">
                  <c:v>-2.11305E-2</c:v>
                </c:pt>
                <c:pt idx="57220">
                  <c:v>-2.3892199999999999E-2</c:v>
                </c:pt>
                <c:pt idx="57221">
                  <c:v>-2.6579800000000001E-2</c:v>
                </c:pt>
                <c:pt idx="57222">
                  <c:v>-2.91896E-2</c:v>
                </c:pt>
                <c:pt idx="57223">
                  <c:v>-3.1718400000000001E-2</c:v>
                </c:pt>
                <c:pt idx="57224">
                  <c:v>-3.4162600000000001E-2</c:v>
                </c:pt>
                <c:pt idx="57225">
                  <c:v>-3.6519000000000003E-2</c:v>
                </c:pt>
                <c:pt idx="57226">
                  <c:v>-3.8784100000000002E-2</c:v>
                </c:pt>
                <c:pt idx="57227">
                  <c:v>-4.0954200000000003E-2</c:v>
                </c:pt>
                <c:pt idx="57228">
                  <c:v>-4.3026200000000001E-2</c:v>
                </c:pt>
                <c:pt idx="57229">
                  <c:v>-4.4997299999999997E-2</c:v>
                </c:pt>
                <c:pt idx="57230">
                  <c:v>-4.6864900000000001E-2</c:v>
                </c:pt>
                <c:pt idx="57231">
                  <c:v>-4.8626000000000003E-2</c:v>
                </c:pt>
                <c:pt idx="57232">
                  <c:v>-5.02774E-2</c:v>
                </c:pt>
                <c:pt idx="57233">
                  <c:v>-5.1816099999999997E-2</c:v>
                </c:pt>
                <c:pt idx="57234">
                  <c:v>-5.32404E-2</c:v>
                </c:pt>
                <c:pt idx="57235">
                  <c:v>-5.4549300000000002E-2</c:v>
                </c:pt>
                <c:pt idx="57236">
                  <c:v>-5.5741600000000002E-2</c:v>
                </c:pt>
                <c:pt idx="57237">
                  <c:v>-5.6815499999999998E-2</c:v>
                </c:pt>
                <c:pt idx="57238">
                  <c:v>-5.7768899999999998E-2</c:v>
                </c:pt>
                <c:pt idx="57239">
                  <c:v>-5.8599900000000003E-2</c:v>
                </c:pt>
                <c:pt idx="57240">
                  <c:v>-5.9308399999999997E-2</c:v>
                </c:pt>
                <c:pt idx="57241">
                  <c:v>-5.9895299999999999E-2</c:v>
                </c:pt>
                <c:pt idx="57242">
                  <c:v>-6.0360700000000003E-2</c:v>
                </c:pt>
                <c:pt idx="57243">
                  <c:v>-6.0704099999999997E-2</c:v>
                </c:pt>
                <c:pt idx="57244">
                  <c:v>-6.0924699999999998E-2</c:v>
                </c:pt>
                <c:pt idx="57245">
                  <c:v>-6.1021400000000003E-2</c:v>
                </c:pt>
                <c:pt idx="57246">
                  <c:v>-6.0993400000000003E-2</c:v>
                </c:pt>
                <c:pt idx="57247">
                  <c:v>-6.0841399999999997E-2</c:v>
                </c:pt>
                <c:pt idx="57248">
                  <c:v>-6.0566399999999999E-2</c:v>
                </c:pt>
                <c:pt idx="57249">
                  <c:v>-6.0168699999999999E-2</c:v>
                </c:pt>
                <c:pt idx="57250">
                  <c:v>-5.9648600000000003E-2</c:v>
                </c:pt>
                <c:pt idx="57251">
                  <c:v>-5.9006799999999998E-2</c:v>
                </c:pt>
                <c:pt idx="57252">
                  <c:v>-5.8244600000000001E-2</c:v>
                </c:pt>
                <c:pt idx="57253">
                  <c:v>-5.7363699999999997E-2</c:v>
                </c:pt>
                <c:pt idx="57254">
                  <c:v>-5.6365600000000002E-2</c:v>
                </c:pt>
                <c:pt idx="57255">
                  <c:v>-5.5251500000000002E-2</c:v>
                </c:pt>
                <c:pt idx="57256">
                  <c:v>-5.4022500000000001E-2</c:v>
                </c:pt>
                <c:pt idx="57257">
                  <c:v>-5.2680400000000002E-2</c:v>
                </c:pt>
                <c:pt idx="57258">
                  <c:v>-5.1226899999999999E-2</c:v>
                </c:pt>
                <c:pt idx="57259">
                  <c:v>-4.9664E-2</c:v>
                </c:pt>
                <c:pt idx="57260">
                  <c:v>-4.7994000000000002E-2</c:v>
                </c:pt>
                <c:pt idx="57261">
                  <c:v>-4.6219499999999997E-2</c:v>
                </c:pt>
                <c:pt idx="57262">
                  <c:v>-4.4342699999999999E-2</c:v>
                </c:pt>
                <c:pt idx="57263">
                  <c:v>-4.2365199999999999E-2</c:v>
                </c:pt>
                <c:pt idx="57264">
                  <c:v>-4.0288999999999998E-2</c:v>
                </c:pt>
                <c:pt idx="57265">
                  <c:v>-3.8117199999999997E-2</c:v>
                </c:pt>
                <c:pt idx="57266">
                  <c:v>-3.5853099999999999E-2</c:v>
                </c:pt>
                <c:pt idx="57267">
                  <c:v>-3.3500700000000001E-2</c:v>
                </c:pt>
                <c:pt idx="57268">
                  <c:v>-3.1064100000000001E-2</c:v>
                </c:pt>
                <c:pt idx="57269">
                  <c:v>-2.8547599999999999E-2</c:v>
                </c:pt>
                <c:pt idx="57270">
                  <c:v>-2.5955300000000001E-2</c:v>
                </c:pt>
                <c:pt idx="57271">
                  <c:v>-2.32909E-2</c:v>
                </c:pt>
                <c:pt idx="57272">
                  <c:v>-2.0558300000000002E-2</c:v>
                </c:pt>
                <c:pt idx="57273">
                  <c:v>-1.7761800000000001E-2</c:v>
                </c:pt>
                <c:pt idx="57274">
                  <c:v>-1.49056E-2</c:v>
                </c:pt>
                <c:pt idx="57275">
                  <c:v>-1.1993500000000001E-2</c:v>
                </c:pt>
                <c:pt idx="57276" formatCode="0.00E+00">
                  <c:v>-9.0287000000000006E-3</c:v>
                </c:pt>
                <c:pt idx="57277" formatCode="0.00E+00">
                  <c:v>-6.01477E-3</c:v>
                </c:pt>
                <c:pt idx="57278" formatCode="0.00E+00">
                  <c:v>-2.9562500000000001E-3</c:v>
                </c:pt>
                <c:pt idx="57279" formatCode="0.00E+00">
                  <c:v>1.42566E-4</c:v>
                </c:pt>
                <c:pt idx="57280" formatCode="0.00E+00">
                  <c:v>3.2779200000000001E-3</c:v>
                </c:pt>
                <c:pt idx="57281" formatCode="0.00E+00">
                  <c:v>6.4458299999999996E-3</c:v>
                </c:pt>
                <c:pt idx="57282" formatCode="0.00E+00">
                  <c:v>9.6417299999999994E-3</c:v>
                </c:pt>
                <c:pt idx="57283">
                  <c:v>1.28611E-2</c:v>
                </c:pt>
                <c:pt idx="57284">
                  <c:v>1.6099599999999999E-2</c:v>
                </c:pt>
                <c:pt idx="57285">
                  <c:v>1.9352899999999999E-2</c:v>
                </c:pt>
                <c:pt idx="57286">
                  <c:v>2.26167E-2</c:v>
                </c:pt>
                <c:pt idx="57287">
                  <c:v>2.58864E-2</c:v>
                </c:pt>
                <c:pt idx="57288">
                  <c:v>2.9157300000000001E-2</c:v>
                </c:pt>
                <c:pt idx="57289">
                  <c:v>3.2424599999999998E-2</c:v>
                </c:pt>
                <c:pt idx="57290">
                  <c:v>3.56835E-2</c:v>
                </c:pt>
                <c:pt idx="57291">
                  <c:v>3.8929400000000003E-2</c:v>
                </c:pt>
                <c:pt idx="57292">
                  <c:v>4.2158500000000002E-2</c:v>
                </c:pt>
                <c:pt idx="57293">
                  <c:v>4.5367499999999998E-2</c:v>
                </c:pt>
                <c:pt idx="57294">
                  <c:v>4.8553100000000002E-2</c:v>
                </c:pt>
                <c:pt idx="57295">
                  <c:v>5.1711899999999998E-2</c:v>
                </c:pt>
                <c:pt idx="57296">
                  <c:v>5.484E-2</c:v>
                </c:pt>
                <c:pt idx="57297">
                  <c:v>5.7933199999999997E-2</c:v>
                </c:pt>
                <c:pt idx="57298">
                  <c:v>6.09875E-2</c:v>
                </c:pt>
                <c:pt idx="57299">
                  <c:v>6.3998700000000006E-2</c:v>
                </c:pt>
                <c:pt idx="57300">
                  <c:v>6.6963099999999998E-2</c:v>
                </c:pt>
                <c:pt idx="57301">
                  <c:v>6.9876800000000003E-2</c:v>
                </c:pt>
                <c:pt idx="57302">
                  <c:v>7.2735999999999995E-2</c:v>
                </c:pt>
                <c:pt idx="57303">
                  <c:v>7.5537199999999999E-2</c:v>
                </c:pt>
                <c:pt idx="57304">
                  <c:v>7.8276999999999999E-2</c:v>
                </c:pt>
                <c:pt idx="57305">
                  <c:v>8.09526E-2</c:v>
                </c:pt>
                <c:pt idx="57306">
                  <c:v>8.3561399999999994E-2</c:v>
                </c:pt>
                <c:pt idx="57307">
                  <c:v>8.6100899999999994E-2</c:v>
                </c:pt>
                <c:pt idx="57308">
                  <c:v>8.8568599999999997E-2</c:v>
                </c:pt>
                <c:pt idx="57309">
                  <c:v>9.0962299999999996E-2</c:v>
                </c:pt>
                <c:pt idx="57310">
                  <c:v>9.3279799999999996E-2</c:v>
                </c:pt>
                <c:pt idx="57311">
                  <c:v>9.5518500000000006E-2</c:v>
                </c:pt>
                <c:pt idx="57312">
                  <c:v>9.7675399999999996E-2</c:v>
                </c:pt>
                <c:pt idx="57313">
                  <c:v>9.9748199999999995E-2</c:v>
                </c:pt>
                <c:pt idx="57314">
                  <c:v>0.10173500000000001</c:v>
                </c:pt>
                <c:pt idx="57315">
                  <c:v>0.103635</c:v>
                </c:pt>
                <c:pt idx="57316">
                  <c:v>0.105447</c:v>
                </c:pt>
                <c:pt idx="57317">
                  <c:v>0.10717</c:v>
                </c:pt>
                <c:pt idx="57318">
                  <c:v>0.10880099999999999</c:v>
                </c:pt>
                <c:pt idx="57319">
                  <c:v>0.11033900000000001</c:v>
                </c:pt>
                <c:pt idx="57320">
                  <c:v>0.11178299999999999</c:v>
                </c:pt>
                <c:pt idx="57321">
                  <c:v>0.113133</c:v>
                </c:pt>
                <c:pt idx="57322">
                  <c:v>0.114387</c:v>
                </c:pt>
                <c:pt idx="57323">
                  <c:v>0.11554499999999999</c:v>
                </c:pt>
                <c:pt idx="57324">
                  <c:v>0.116607</c:v>
                </c:pt>
                <c:pt idx="57325">
                  <c:v>0.117574</c:v>
                </c:pt>
                <c:pt idx="57326">
                  <c:v>0.118448</c:v>
                </c:pt>
                <c:pt idx="57327">
                  <c:v>0.119228</c:v>
                </c:pt>
                <c:pt idx="57328">
                  <c:v>0.11991499999999999</c:v>
                </c:pt>
                <c:pt idx="57329">
                  <c:v>0.12051000000000001</c:v>
                </c:pt>
                <c:pt idx="57330">
                  <c:v>0.121015</c:v>
                </c:pt>
                <c:pt idx="57331">
                  <c:v>0.12143</c:v>
                </c:pt>
                <c:pt idx="57332">
                  <c:v>0.12175800000000001</c:v>
                </c:pt>
                <c:pt idx="57333">
                  <c:v>0.121999</c:v>
                </c:pt>
                <c:pt idx="57334">
                  <c:v>0.122155</c:v>
                </c:pt>
                <c:pt idx="57335">
                  <c:v>0.122226</c:v>
                </c:pt>
                <c:pt idx="57336">
                  <c:v>0.122215</c:v>
                </c:pt>
                <c:pt idx="57337">
                  <c:v>0.12212199999999999</c:v>
                </c:pt>
                <c:pt idx="57338">
                  <c:v>0.121951</c:v>
                </c:pt>
                <c:pt idx="57339">
                  <c:v>0.1217</c:v>
                </c:pt>
                <c:pt idx="57340">
                  <c:v>0.121374</c:v>
                </c:pt>
                <c:pt idx="57341">
                  <c:v>0.120972</c:v>
                </c:pt>
                <c:pt idx="57342">
                  <c:v>0.120499</c:v>
                </c:pt>
                <c:pt idx="57343">
                  <c:v>0.11995699999999999</c:v>
                </c:pt>
                <c:pt idx="57344">
                  <c:v>0.119349</c:v>
                </c:pt>
                <c:pt idx="57345">
                  <c:v>0.11867800000000001</c:v>
                </c:pt>
                <c:pt idx="57346">
                  <c:v>0.11794499999999999</c:v>
                </c:pt>
                <c:pt idx="57347">
                  <c:v>0.11715299999999999</c:v>
                </c:pt>
                <c:pt idx="57348">
                  <c:v>0.11630600000000001</c:v>
                </c:pt>
                <c:pt idx="57349">
                  <c:v>0.11540499999999999</c:v>
                </c:pt>
                <c:pt idx="57350">
                  <c:v>0.114452</c:v>
                </c:pt>
                <c:pt idx="57351">
                  <c:v>0.11345</c:v>
                </c:pt>
                <c:pt idx="57352">
                  <c:v>0.112402</c:v>
                </c:pt>
                <c:pt idx="57353">
                  <c:v>0.11131099999999999</c:v>
                </c:pt>
                <c:pt idx="57354">
                  <c:v>0.110179</c:v>
                </c:pt>
                <c:pt idx="57355">
                  <c:v>0.109012</c:v>
                </c:pt>
                <c:pt idx="57356">
                  <c:v>0.10781200000000001</c:v>
                </c:pt>
                <c:pt idx="57357">
                  <c:v>0.106583</c:v>
                </c:pt>
                <c:pt idx="57358">
                  <c:v>0.105328</c:v>
                </c:pt>
                <c:pt idx="57359">
                  <c:v>0.104051</c:v>
                </c:pt>
                <c:pt idx="57360">
                  <c:v>0.102757</c:v>
                </c:pt>
                <c:pt idx="57361">
                  <c:v>0.101448</c:v>
                </c:pt>
                <c:pt idx="57362">
                  <c:v>0.100129</c:v>
                </c:pt>
                <c:pt idx="57363">
                  <c:v>9.8801299999999995E-2</c:v>
                </c:pt>
                <c:pt idx="57364">
                  <c:v>9.7468299999999994E-2</c:v>
                </c:pt>
                <c:pt idx="57365">
                  <c:v>9.6131599999999998E-2</c:v>
                </c:pt>
                <c:pt idx="57366">
                  <c:v>9.4793799999999998E-2</c:v>
                </c:pt>
                <c:pt idx="57367">
                  <c:v>9.3457899999999997E-2</c:v>
                </c:pt>
                <c:pt idx="57368">
                  <c:v>9.2126899999999998E-2</c:v>
                </c:pt>
                <c:pt idx="57369">
                  <c:v>9.0803499999999995E-2</c:v>
                </c:pt>
                <c:pt idx="57370">
                  <c:v>8.9490899999999998E-2</c:v>
                </c:pt>
                <c:pt idx="57371">
                  <c:v>8.8191599999999995E-2</c:v>
                </c:pt>
                <c:pt idx="57372">
                  <c:v>8.6908200000000005E-2</c:v>
                </c:pt>
                <c:pt idx="57373">
                  <c:v>8.5643200000000003E-2</c:v>
                </c:pt>
                <c:pt idx="57374">
                  <c:v>8.4399100000000005E-2</c:v>
                </c:pt>
                <c:pt idx="57375">
                  <c:v>8.3178100000000005E-2</c:v>
                </c:pt>
                <c:pt idx="57376">
                  <c:v>8.1982299999999994E-2</c:v>
                </c:pt>
                <c:pt idx="57377">
                  <c:v>8.0813300000000005E-2</c:v>
                </c:pt>
                <c:pt idx="57378">
                  <c:v>7.9673099999999997E-2</c:v>
                </c:pt>
                <c:pt idx="57379">
                  <c:v>7.8563800000000003E-2</c:v>
                </c:pt>
                <c:pt idx="57380">
                  <c:v>7.7487600000000004E-2</c:v>
                </c:pt>
                <c:pt idx="57381">
                  <c:v>7.6446500000000001E-2</c:v>
                </c:pt>
                <c:pt idx="57382">
                  <c:v>7.5442400000000007E-2</c:v>
                </c:pt>
                <c:pt idx="57383">
                  <c:v>7.4476600000000004E-2</c:v>
                </c:pt>
                <c:pt idx="57384">
                  <c:v>7.3550400000000002E-2</c:v>
                </c:pt>
                <c:pt idx="57385">
                  <c:v>7.26657E-2</c:v>
                </c:pt>
                <c:pt idx="57386">
                  <c:v>7.1824100000000002E-2</c:v>
                </c:pt>
                <c:pt idx="57387">
                  <c:v>7.1026500000000006E-2</c:v>
                </c:pt>
                <c:pt idx="57388">
                  <c:v>7.02734E-2</c:v>
                </c:pt>
                <c:pt idx="57389">
                  <c:v>6.9565699999999994E-2</c:v>
                </c:pt>
                <c:pt idx="57390">
                  <c:v>6.8903800000000001E-2</c:v>
                </c:pt>
                <c:pt idx="57391">
                  <c:v>6.8288000000000001E-2</c:v>
                </c:pt>
                <c:pt idx="57392">
                  <c:v>6.7718299999999995E-2</c:v>
                </c:pt>
                <c:pt idx="57393">
                  <c:v>6.7195199999999997E-2</c:v>
                </c:pt>
                <c:pt idx="57394">
                  <c:v>6.6719899999999999E-2</c:v>
                </c:pt>
                <c:pt idx="57395">
                  <c:v>6.6293000000000005E-2</c:v>
                </c:pt>
                <c:pt idx="57396">
                  <c:v>6.5914899999999998E-2</c:v>
                </c:pt>
                <c:pt idx="57397">
                  <c:v>6.55858E-2</c:v>
                </c:pt>
                <c:pt idx="57398">
                  <c:v>6.5305600000000005E-2</c:v>
                </c:pt>
                <c:pt idx="57399">
                  <c:v>6.5074199999999999E-2</c:v>
                </c:pt>
                <c:pt idx="57400">
                  <c:v>6.4891699999999997E-2</c:v>
                </c:pt>
                <c:pt idx="57401">
                  <c:v>6.4757700000000001E-2</c:v>
                </c:pt>
                <c:pt idx="57402">
                  <c:v>6.4672099999999996E-2</c:v>
                </c:pt>
                <c:pt idx="57403">
                  <c:v>6.46341E-2</c:v>
                </c:pt>
                <c:pt idx="57404">
                  <c:v>6.46423E-2</c:v>
                </c:pt>
                <c:pt idx="57405">
                  <c:v>6.4694699999999994E-2</c:v>
                </c:pt>
                <c:pt idx="57406">
                  <c:v>6.4789799999999995E-2</c:v>
                </c:pt>
                <c:pt idx="57407">
                  <c:v>6.4926600000000001E-2</c:v>
                </c:pt>
                <c:pt idx="57408">
                  <c:v>6.5104700000000001E-2</c:v>
                </c:pt>
                <c:pt idx="57409">
                  <c:v>6.5323000000000006E-2</c:v>
                </c:pt>
                <c:pt idx="57410">
                  <c:v>6.5581E-2</c:v>
                </c:pt>
                <c:pt idx="57411">
                  <c:v>6.5878199999999998E-2</c:v>
                </c:pt>
                <c:pt idx="57412">
                  <c:v>6.6213400000000006E-2</c:v>
                </c:pt>
                <c:pt idx="57413">
                  <c:v>6.6584400000000002E-2</c:v>
                </c:pt>
                <c:pt idx="57414">
                  <c:v>6.6988900000000004E-2</c:v>
                </c:pt>
                <c:pt idx="57415">
                  <c:v>6.7425200000000005E-2</c:v>
                </c:pt>
                <c:pt idx="57416">
                  <c:v>6.7892099999999997E-2</c:v>
                </c:pt>
                <c:pt idx="57417">
                  <c:v>6.8389000000000005E-2</c:v>
                </c:pt>
                <c:pt idx="57418">
                  <c:v>6.8915100000000007E-2</c:v>
                </c:pt>
                <c:pt idx="57419">
                  <c:v>6.9469100000000006E-2</c:v>
                </c:pt>
                <c:pt idx="57420">
                  <c:v>7.0050000000000001E-2</c:v>
                </c:pt>
                <c:pt idx="57421">
                  <c:v>7.0656300000000005E-2</c:v>
                </c:pt>
                <c:pt idx="57422">
                  <c:v>7.1285500000000002E-2</c:v>
                </c:pt>
                <c:pt idx="57423">
                  <c:v>7.1934499999999998E-2</c:v>
                </c:pt>
                <c:pt idx="57424">
                  <c:v>7.2601100000000002E-2</c:v>
                </c:pt>
                <c:pt idx="57425">
                  <c:v>7.3284000000000002E-2</c:v>
                </c:pt>
                <c:pt idx="57426">
                  <c:v>7.3981500000000006E-2</c:v>
                </c:pt>
                <c:pt idx="57427">
                  <c:v>7.4691499999999994E-2</c:v>
                </c:pt>
                <c:pt idx="57428">
                  <c:v>7.5411500000000006E-2</c:v>
                </c:pt>
                <c:pt idx="57429">
                  <c:v>7.6139700000000005E-2</c:v>
                </c:pt>
                <c:pt idx="57430">
                  <c:v>7.6874399999999996E-2</c:v>
                </c:pt>
                <c:pt idx="57431">
                  <c:v>7.7614699999999995E-2</c:v>
                </c:pt>
                <c:pt idx="57432">
                  <c:v>7.8359799999999993E-2</c:v>
                </c:pt>
                <c:pt idx="57433">
                  <c:v>7.9108300000000006E-2</c:v>
                </c:pt>
                <c:pt idx="57434">
                  <c:v>7.9858100000000001E-2</c:v>
                </c:pt>
                <c:pt idx="57435">
                  <c:v>8.0607899999999996E-2</c:v>
                </c:pt>
                <c:pt idx="57436">
                  <c:v>8.1356499999999998E-2</c:v>
                </c:pt>
                <c:pt idx="57437">
                  <c:v>8.2102999999999995E-2</c:v>
                </c:pt>
                <c:pt idx="57438">
                  <c:v>8.2846199999999995E-2</c:v>
                </c:pt>
                <c:pt idx="57439">
                  <c:v>8.3585099999999996E-2</c:v>
                </c:pt>
                <c:pt idx="57440">
                  <c:v>8.4318199999999996E-2</c:v>
                </c:pt>
                <c:pt idx="57441">
                  <c:v>8.5043999999999995E-2</c:v>
                </c:pt>
                <c:pt idx="57442">
                  <c:v>8.5760900000000001E-2</c:v>
                </c:pt>
                <c:pt idx="57443">
                  <c:v>8.6466799999999996E-2</c:v>
                </c:pt>
                <c:pt idx="57444">
                  <c:v>8.7160100000000004E-2</c:v>
                </c:pt>
                <c:pt idx="57445">
                  <c:v>8.7839600000000004E-2</c:v>
                </c:pt>
                <c:pt idx="57446">
                  <c:v>8.8503999999999999E-2</c:v>
                </c:pt>
                <c:pt idx="57447">
                  <c:v>8.91517E-2</c:v>
                </c:pt>
                <c:pt idx="57448">
                  <c:v>8.9781600000000003E-2</c:v>
                </c:pt>
                <c:pt idx="57449">
                  <c:v>9.0393600000000005E-2</c:v>
                </c:pt>
                <c:pt idx="57450">
                  <c:v>9.0987600000000002E-2</c:v>
                </c:pt>
                <c:pt idx="57451">
                  <c:v>9.1563000000000005E-2</c:v>
                </c:pt>
                <c:pt idx="57452">
                  <c:v>9.2119500000000007E-2</c:v>
                </c:pt>
                <c:pt idx="57453">
                  <c:v>9.26564E-2</c:v>
                </c:pt>
                <c:pt idx="57454">
                  <c:v>9.3173500000000006E-2</c:v>
                </c:pt>
                <c:pt idx="57455">
                  <c:v>9.3671299999999999E-2</c:v>
                </c:pt>
                <c:pt idx="57456">
                  <c:v>9.4149999999999998E-2</c:v>
                </c:pt>
                <c:pt idx="57457">
                  <c:v>9.4608200000000003E-2</c:v>
                </c:pt>
                <c:pt idx="57458">
                  <c:v>9.5043900000000001E-2</c:v>
                </c:pt>
                <c:pt idx="57459">
                  <c:v>9.5456299999999994E-2</c:v>
                </c:pt>
                <c:pt idx="57460">
                  <c:v>9.5846399999999998E-2</c:v>
                </c:pt>
                <c:pt idx="57461">
                  <c:v>9.6215499999999995E-2</c:v>
                </c:pt>
                <c:pt idx="57462">
                  <c:v>9.6564399999999995E-2</c:v>
                </c:pt>
                <c:pt idx="57463">
                  <c:v>9.6893300000000002E-2</c:v>
                </c:pt>
                <c:pt idx="57464">
                  <c:v>9.7202200000000002E-2</c:v>
                </c:pt>
                <c:pt idx="57465">
                  <c:v>9.7491099999999997E-2</c:v>
                </c:pt>
                <c:pt idx="57466">
                  <c:v>9.776E-2</c:v>
                </c:pt>
                <c:pt idx="57467">
                  <c:v>9.8009299999999994E-2</c:v>
                </c:pt>
                <c:pt idx="57468">
                  <c:v>9.8239199999999999E-2</c:v>
                </c:pt>
                <c:pt idx="57469">
                  <c:v>9.8450399999999993E-2</c:v>
                </c:pt>
                <c:pt idx="57470">
                  <c:v>9.8643499999999995E-2</c:v>
                </c:pt>
                <c:pt idx="57471">
                  <c:v>9.8819799999999999E-2</c:v>
                </c:pt>
                <c:pt idx="57472">
                  <c:v>9.8981E-2</c:v>
                </c:pt>
                <c:pt idx="57473">
                  <c:v>9.91282E-2</c:v>
                </c:pt>
                <c:pt idx="57474">
                  <c:v>9.92619E-2</c:v>
                </c:pt>
                <c:pt idx="57475">
                  <c:v>9.9382499999999999E-2</c:v>
                </c:pt>
                <c:pt idx="57476">
                  <c:v>9.9490700000000001E-2</c:v>
                </c:pt>
                <c:pt idx="57477">
                  <c:v>9.9587200000000001E-2</c:v>
                </c:pt>
                <c:pt idx="57478">
                  <c:v>9.9672499999999997E-2</c:v>
                </c:pt>
                <c:pt idx="57479">
                  <c:v>9.9748000000000003E-2</c:v>
                </c:pt>
                <c:pt idx="57480">
                  <c:v>9.9815399999999999E-2</c:v>
                </c:pt>
                <c:pt idx="57481">
                  <c:v>9.9875599999999995E-2</c:v>
                </c:pt>
                <c:pt idx="57482">
                  <c:v>9.9928900000000001E-2</c:v>
                </c:pt>
                <c:pt idx="57483">
                  <c:v>9.9975900000000006E-2</c:v>
                </c:pt>
                <c:pt idx="57484">
                  <c:v>0.100018</c:v>
                </c:pt>
                <c:pt idx="57485">
                  <c:v>0.10005600000000001</c:v>
                </c:pt>
                <c:pt idx="57486">
                  <c:v>0.100092</c:v>
                </c:pt>
                <c:pt idx="57487">
                  <c:v>0.10012600000000001</c:v>
                </c:pt>
                <c:pt idx="57488">
                  <c:v>0.10016</c:v>
                </c:pt>
                <c:pt idx="57489">
                  <c:v>0.10019400000000001</c:v>
                </c:pt>
                <c:pt idx="57490">
                  <c:v>0.100229</c:v>
                </c:pt>
                <c:pt idx="57491">
                  <c:v>0.10026599999999999</c:v>
                </c:pt>
                <c:pt idx="57492">
                  <c:v>0.10030699999999999</c:v>
                </c:pt>
                <c:pt idx="57493">
                  <c:v>0.100354</c:v>
                </c:pt>
                <c:pt idx="57494">
                  <c:v>0.100406</c:v>
                </c:pt>
                <c:pt idx="57495">
                  <c:v>0.100466</c:v>
                </c:pt>
                <c:pt idx="57496">
                  <c:v>0.100535</c:v>
                </c:pt>
                <c:pt idx="57497">
                  <c:v>0.100614</c:v>
                </c:pt>
                <c:pt idx="57498">
                  <c:v>0.100702</c:v>
                </c:pt>
                <c:pt idx="57499">
                  <c:v>0.1008</c:v>
                </c:pt>
                <c:pt idx="57500">
                  <c:v>0.100908</c:v>
                </c:pt>
                <c:pt idx="57501">
                  <c:v>0.10102899999999999</c:v>
                </c:pt>
                <c:pt idx="57502">
                  <c:v>0.101163</c:v>
                </c:pt>
                <c:pt idx="57503">
                  <c:v>0.101309</c:v>
                </c:pt>
                <c:pt idx="57504">
                  <c:v>0.101469</c:v>
                </c:pt>
                <c:pt idx="57505">
                  <c:v>0.101645</c:v>
                </c:pt>
                <c:pt idx="57506">
                  <c:v>0.101837</c:v>
                </c:pt>
                <c:pt idx="57507">
                  <c:v>0.102044</c:v>
                </c:pt>
                <c:pt idx="57508">
                  <c:v>0.102268</c:v>
                </c:pt>
                <c:pt idx="57509">
                  <c:v>0.102508</c:v>
                </c:pt>
                <c:pt idx="57510">
                  <c:v>0.102765</c:v>
                </c:pt>
                <c:pt idx="57511">
                  <c:v>0.10304000000000001</c:v>
                </c:pt>
                <c:pt idx="57512">
                  <c:v>0.10333199999999999</c:v>
                </c:pt>
                <c:pt idx="57513">
                  <c:v>0.103642</c:v>
                </c:pt>
                <c:pt idx="57514">
                  <c:v>0.10396900000000001</c:v>
                </c:pt>
                <c:pt idx="57515">
                  <c:v>0.104314</c:v>
                </c:pt>
                <c:pt idx="57516">
                  <c:v>0.10467799999999999</c:v>
                </c:pt>
                <c:pt idx="57517">
                  <c:v>0.10506</c:v>
                </c:pt>
                <c:pt idx="57518">
                  <c:v>0.105459</c:v>
                </c:pt>
                <c:pt idx="57519">
                  <c:v>0.105874</c:v>
                </c:pt>
                <c:pt idx="57520">
                  <c:v>0.106305</c:v>
                </c:pt>
                <c:pt idx="57521">
                  <c:v>0.106751</c:v>
                </c:pt>
                <c:pt idx="57522">
                  <c:v>0.107212</c:v>
                </c:pt>
                <c:pt idx="57523">
                  <c:v>0.107687</c:v>
                </c:pt>
                <c:pt idx="57524">
                  <c:v>0.10817599999999999</c:v>
                </c:pt>
                <c:pt idx="57525">
                  <c:v>0.108679</c:v>
                </c:pt>
                <c:pt idx="57526">
                  <c:v>0.109195</c:v>
                </c:pt>
                <c:pt idx="57527">
                  <c:v>0.109724</c:v>
                </c:pt>
                <c:pt idx="57528">
                  <c:v>0.110266</c:v>
                </c:pt>
                <c:pt idx="57529">
                  <c:v>0.110819</c:v>
                </c:pt>
                <c:pt idx="57530">
                  <c:v>0.11138199999999999</c:v>
                </c:pt>
                <c:pt idx="57531">
                  <c:v>0.111953</c:v>
                </c:pt>
                <c:pt idx="57532">
                  <c:v>0.11253199999999999</c:v>
                </c:pt>
                <c:pt idx="57533">
                  <c:v>0.113117</c:v>
                </c:pt>
                <c:pt idx="57534">
                  <c:v>0.113706</c:v>
                </c:pt>
                <c:pt idx="57535">
                  <c:v>0.114299</c:v>
                </c:pt>
                <c:pt idx="57536">
                  <c:v>0.114895</c:v>
                </c:pt>
                <c:pt idx="57537">
                  <c:v>0.115493</c:v>
                </c:pt>
                <c:pt idx="57538">
                  <c:v>0.116091</c:v>
                </c:pt>
                <c:pt idx="57539">
                  <c:v>0.116687</c:v>
                </c:pt>
                <c:pt idx="57540">
                  <c:v>0.11727899999999999</c:v>
                </c:pt>
                <c:pt idx="57541">
                  <c:v>0.117866</c:v>
                </c:pt>
                <c:pt idx="57542">
                  <c:v>0.118448</c:v>
                </c:pt>
                <c:pt idx="57543">
                  <c:v>0.119023</c:v>
                </c:pt>
                <c:pt idx="57544">
                  <c:v>0.119589</c:v>
                </c:pt>
                <c:pt idx="57545">
                  <c:v>0.120145</c:v>
                </c:pt>
                <c:pt idx="57546">
                  <c:v>0.120689</c:v>
                </c:pt>
                <c:pt idx="57547">
                  <c:v>0.12121899999999999</c:v>
                </c:pt>
                <c:pt idx="57548">
                  <c:v>0.12173299999999999</c:v>
                </c:pt>
                <c:pt idx="57549">
                  <c:v>0.12223000000000001</c:v>
                </c:pt>
                <c:pt idx="57550">
                  <c:v>0.122708</c:v>
                </c:pt>
                <c:pt idx="57551">
                  <c:v>0.123166</c:v>
                </c:pt>
                <c:pt idx="57552">
                  <c:v>0.123601</c:v>
                </c:pt>
                <c:pt idx="57553">
                  <c:v>0.12401</c:v>
                </c:pt>
                <c:pt idx="57554">
                  <c:v>0.124393</c:v>
                </c:pt>
                <c:pt idx="57555">
                  <c:v>0.124747</c:v>
                </c:pt>
                <c:pt idx="57556">
                  <c:v>0.12507199999999999</c:v>
                </c:pt>
                <c:pt idx="57557">
                  <c:v>0.12536700000000001</c:v>
                </c:pt>
                <c:pt idx="57558">
                  <c:v>0.12563099999999999</c:v>
                </c:pt>
                <c:pt idx="57559">
                  <c:v>0.125862</c:v>
                </c:pt>
                <c:pt idx="57560">
                  <c:v>0.126057</c:v>
                </c:pt>
                <c:pt idx="57561">
                  <c:v>0.126217</c:v>
                </c:pt>
                <c:pt idx="57562">
                  <c:v>0.12634000000000001</c:v>
                </c:pt>
                <c:pt idx="57563">
                  <c:v>0.12642500000000001</c:v>
                </c:pt>
                <c:pt idx="57564">
                  <c:v>0.12647</c:v>
                </c:pt>
                <c:pt idx="57565">
                  <c:v>0.126475</c:v>
                </c:pt>
                <c:pt idx="57566">
                  <c:v>0.126439</c:v>
                </c:pt>
                <c:pt idx="57567">
                  <c:v>0.12636</c:v>
                </c:pt>
                <c:pt idx="57568">
                  <c:v>0.12623699999999999</c:v>
                </c:pt>
                <c:pt idx="57569">
                  <c:v>0.12606899999999999</c:v>
                </c:pt>
                <c:pt idx="57570">
                  <c:v>0.12585299999999999</c:v>
                </c:pt>
                <c:pt idx="57571">
                  <c:v>0.12559100000000001</c:v>
                </c:pt>
                <c:pt idx="57572">
                  <c:v>0.12528</c:v>
                </c:pt>
                <c:pt idx="57573">
                  <c:v>0.12492</c:v>
                </c:pt>
                <c:pt idx="57574">
                  <c:v>0.124511</c:v>
                </c:pt>
                <c:pt idx="57575">
                  <c:v>0.124053</c:v>
                </c:pt>
                <c:pt idx="57576">
                  <c:v>0.123544</c:v>
                </c:pt>
                <c:pt idx="57577">
                  <c:v>0.122984</c:v>
                </c:pt>
                <c:pt idx="57578">
                  <c:v>0.122373</c:v>
                </c:pt>
                <c:pt idx="57579">
                  <c:v>0.121709</c:v>
                </c:pt>
                <c:pt idx="57580">
                  <c:v>0.120994</c:v>
                </c:pt>
                <c:pt idx="57581">
                  <c:v>0.120227</c:v>
                </c:pt>
                <c:pt idx="57582">
                  <c:v>0.11941</c:v>
                </c:pt>
                <c:pt idx="57583">
                  <c:v>0.11854000000000001</c:v>
                </c:pt>
                <c:pt idx="57584">
                  <c:v>0.117619</c:v>
                </c:pt>
                <c:pt idx="57585">
                  <c:v>0.116645</c:v>
                </c:pt>
                <c:pt idx="57586">
                  <c:v>0.115621</c:v>
                </c:pt>
                <c:pt idx="57587">
                  <c:v>0.114547</c:v>
                </c:pt>
                <c:pt idx="57588">
                  <c:v>0.113423</c:v>
                </c:pt>
                <c:pt idx="57589">
                  <c:v>0.112251</c:v>
                </c:pt>
                <c:pt idx="57590">
                  <c:v>0.111031</c:v>
                </c:pt>
                <c:pt idx="57591">
                  <c:v>0.109764</c:v>
                </c:pt>
                <c:pt idx="57592">
                  <c:v>0.10845100000000001</c:v>
                </c:pt>
                <c:pt idx="57593">
                  <c:v>0.10709299999999999</c:v>
                </c:pt>
                <c:pt idx="57594">
                  <c:v>0.10569000000000001</c:v>
                </c:pt>
                <c:pt idx="57595">
                  <c:v>0.104244</c:v>
                </c:pt>
                <c:pt idx="57596">
                  <c:v>0.102757</c:v>
                </c:pt>
                <c:pt idx="57597">
                  <c:v>0.101231</c:v>
                </c:pt>
                <c:pt idx="57598">
                  <c:v>9.9665799999999999E-2</c:v>
                </c:pt>
                <c:pt idx="57599">
                  <c:v>9.8064499999999999E-2</c:v>
                </c:pt>
                <c:pt idx="57600">
                  <c:v>9.6428299999999995E-2</c:v>
                </c:pt>
                <c:pt idx="57601">
                  <c:v>9.4758899999999993E-2</c:v>
                </c:pt>
                <c:pt idx="57602">
                  <c:v>9.3058000000000002E-2</c:v>
                </c:pt>
                <c:pt idx="57603">
                  <c:v>9.1327599999999995E-2</c:v>
                </c:pt>
                <c:pt idx="57604">
                  <c:v>8.9569800000000005E-2</c:v>
                </c:pt>
                <c:pt idx="57605">
                  <c:v>8.7786600000000006E-2</c:v>
                </c:pt>
                <c:pt idx="57606">
                  <c:v>8.5979899999999998E-2</c:v>
                </c:pt>
                <c:pt idx="57607">
                  <c:v>8.4151599999999993E-2</c:v>
                </c:pt>
                <c:pt idx="57608">
                  <c:v>8.2304000000000002E-2</c:v>
                </c:pt>
                <c:pt idx="57609">
                  <c:v>8.0439899999999995E-2</c:v>
                </c:pt>
                <c:pt idx="57610">
                  <c:v>7.8561599999999995E-2</c:v>
                </c:pt>
                <c:pt idx="57611">
                  <c:v>7.6671400000000001E-2</c:v>
                </c:pt>
                <c:pt idx="57612">
                  <c:v>7.4771599999999994E-2</c:v>
                </c:pt>
                <c:pt idx="57613">
                  <c:v>7.2864200000000004E-2</c:v>
                </c:pt>
                <c:pt idx="57614">
                  <c:v>7.0951500000000001E-2</c:v>
                </c:pt>
                <c:pt idx="57615">
                  <c:v>6.9035799999999994E-2</c:v>
                </c:pt>
                <c:pt idx="57616">
                  <c:v>6.7119700000000004E-2</c:v>
                </c:pt>
                <c:pt idx="57617">
                  <c:v>6.5206E-2</c:v>
                </c:pt>
                <c:pt idx="57618">
                  <c:v>6.3297300000000001E-2</c:v>
                </c:pt>
                <c:pt idx="57619">
                  <c:v>6.1396199999999998E-2</c:v>
                </c:pt>
                <c:pt idx="57620">
                  <c:v>5.9505599999999999E-2</c:v>
                </c:pt>
                <c:pt idx="57621">
                  <c:v>5.7627999999999999E-2</c:v>
                </c:pt>
                <c:pt idx="57622">
                  <c:v>5.5766000000000003E-2</c:v>
                </c:pt>
                <c:pt idx="57623">
                  <c:v>5.3921999999999998E-2</c:v>
                </c:pt>
                <c:pt idx="57624">
                  <c:v>5.2098699999999998E-2</c:v>
                </c:pt>
                <c:pt idx="57625">
                  <c:v>5.0298900000000001E-2</c:v>
                </c:pt>
                <c:pt idx="57626">
                  <c:v>4.8525699999999998E-2</c:v>
                </c:pt>
                <c:pt idx="57627">
                  <c:v>4.6781400000000001E-2</c:v>
                </c:pt>
                <c:pt idx="57628">
                  <c:v>4.5068700000000003E-2</c:v>
                </c:pt>
                <c:pt idx="57629">
                  <c:v>4.33903E-2</c:v>
                </c:pt>
                <c:pt idx="57630">
                  <c:v>4.1748800000000003E-2</c:v>
                </c:pt>
                <c:pt idx="57631">
                  <c:v>4.0146599999999998E-2</c:v>
                </c:pt>
                <c:pt idx="57632">
                  <c:v>3.8586099999999998E-2</c:v>
                </c:pt>
                <c:pt idx="57633">
                  <c:v>3.7069299999999999E-2</c:v>
                </c:pt>
                <c:pt idx="57634">
                  <c:v>3.5598299999999999E-2</c:v>
                </c:pt>
                <c:pt idx="57635">
                  <c:v>3.4175799999999999E-2</c:v>
                </c:pt>
                <c:pt idx="57636">
                  <c:v>3.2804100000000003E-2</c:v>
                </c:pt>
                <c:pt idx="57637">
                  <c:v>3.1485100000000002E-2</c:v>
                </c:pt>
                <c:pt idx="57638">
                  <c:v>3.02206E-2</c:v>
                </c:pt>
                <c:pt idx="57639">
                  <c:v>2.9013000000000001E-2</c:v>
                </c:pt>
                <c:pt idx="57640">
                  <c:v>2.7864900000000001E-2</c:v>
                </c:pt>
                <c:pt idx="57641">
                  <c:v>2.6778799999999998E-2</c:v>
                </c:pt>
                <c:pt idx="57642">
                  <c:v>2.57568E-2</c:v>
                </c:pt>
                <c:pt idx="57643">
                  <c:v>2.48005E-2</c:v>
                </c:pt>
                <c:pt idx="57644">
                  <c:v>2.3911499999999999E-2</c:v>
                </c:pt>
                <c:pt idx="57645">
                  <c:v>2.3091199999999999E-2</c:v>
                </c:pt>
                <c:pt idx="57646">
                  <c:v>2.2341300000000001E-2</c:v>
                </c:pt>
                <c:pt idx="57647">
                  <c:v>2.1663100000000001E-2</c:v>
                </c:pt>
                <c:pt idx="57648">
                  <c:v>2.1058299999999999E-2</c:v>
                </c:pt>
                <c:pt idx="57649">
                  <c:v>2.05287E-2</c:v>
                </c:pt>
                <c:pt idx="57650">
                  <c:v>2.00754E-2</c:v>
                </c:pt>
                <c:pt idx="57651">
                  <c:v>1.9699500000000002E-2</c:v>
                </c:pt>
                <c:pt idx="57652">
                  <c:v>1.9402099999999999E-2</c:v>
                </c:pt>
                <c:pt idx="57653">
                  <c:v>1.9184300000000001E-2</c:v>
                </c:pt>
                <c:pt idx="57654">
                  <c:v>1.90473E-2</c:v>
                </c:pt>
                <c:pt idx="57655">
                  <c:v>1.8992100000000001E-2</c:v>
                </c:pt>
                <c:pt idx="57656">
                  <c:v>1.90197E-2</c:v>
                </c:pt>
                <c:pt idx="57657">
                  <c:v>1.9130600000000001E-2</c:v>
                </c:pt>
                <c:pt idx="57658">
                  <c:v>1.93254E-2</c:v>
                </c:pt>
                <c:pt idx="57659">
                  <c:v>1.9604400000000001E-2</c:v>
                </c:pt>
                <c:pt idx="57660">
                  <c:v>1.9967800000000001E-2</c:v>
                </c:pt>
                <c:pt idx="57661">
                  <c:v>2.0415900000000001E-2</c:v>
                </c:pt>
                <c:pt idx="57662">
                  <c:v>2.0948499999999998E-2</c:v>
                </c:pt>
                <c:pt idx="57663">
                  <c:v>2.1565500000000001E-2</c:v>
                </c:pt>
                <c:pt idx="57664">
                  <c:v>2.2266299999999999E-2</c:v>
                </c:pt>
                <c:pt idx="57665">
                  <c:v>2.30507E-2</c:v>
                </c:pt>
                <c:pt idx="57666">
                  <c:v>2.39183E-2</c:v>
                </c:pt>
                <c:pt idx="57667">
                  <c:v>2.4869100000000002E-2</c:v>
                </c:pt>
                <c:pt idx="57668">
                  <c:v>2.59023E-2</c:v>
                </c:pt>
                <c:pt idx="57669">
                  <c:v>2.70169E-2</c:v>
                </c:pt>
                <c:pt idx="57670">
                  <c:v>2.8212000000000001E-2</c:v>
                </c:pt>
                <c:pt idx="57671">
                  <c:v>2.94869E-2</c:v>
                </c:pt>
                <c:pt idx="57672">
                  <c:v>3.0840699999999999E-2</c:v>
                </c:pt>
                <c:pt idx="57673">
                  <c:v>3.2272500000000003E-2</c:v>
                </c:pt>
                <c:pt idx="57674">
                  <c:v>3.37813E-2</c:v>
                </c:pt>
                <c:pt idx="57675">
                  <c:v>3.5366000000000002E-2</c:v>
                </c:pt>
                <c:pt idx="57676">
                  <c:v>3.7025099999999998E-2</c:v>
                </c:pt>
                <c:pt idx="57677">
                  <c:v>3.8757E-2</c:v>
                </c:pt>
                <c:pt idx="57678">
                  <c:v>4.0559999999999999E-2</c:v>
                </c:pt>
                <c:pt idx="57679">
                  <c:v>4.2432299999999999E-2</c:v>
                </c:pt>
                <c:pt idx="57680">
                  <c:v>4.4372099999999998E-2</c:v>
                </c:pt>
                <c:pt idx="57681">
                  <c:v>4.6377399999999999E-2</c:v>
                </c:pt>
                <c:pt idx="57682">
                  <c:v>4.8446099999999999E-2</c:v>
                </c:pt>
                <c:pt idx="57683">
                  <c:v>5.0576200000000002E-2</c:v>
                </c:pt>
                <c:pt idx="57684">
                  <c:v>5.2766E-2</c:v>
                </c:pt>
                <c:pt idx="57685">
                  <c:v>5.5013199999999998E-2</c:v>
                </c:pt>
                <c:pt idx="57686">
                  <c:v>5.7315600000000001E-2</c:v>
                </c:pt>
                <c:pt idx="57687">
                  <c:v>5.9671099999999998E-2</c:v>
                </c:pt>
                <c:pt idx="57688">
                  <c:v>6.2077300000000002E-2</c:v>
                </c:pt>
                <c:pt idx="57689">
                  <c:v>6.4531699999999997E-2</c:v>
                </c:pt>
                <c:pt idx="57690">
                  <c:v>6.7031499999999994E-2</c:v>
                </c:pt>
                <c:pt idx="57691">
                  <c:v>6.9573800000000005E-2</c:v>
                </c:pt>
                <c:pt idx="57692">
                  <c:v>7.2155499999999997E-2</c:v>
                </c:pt>
                <c:pt idx="57693">
                  <c:v>7.4773900000000004E-2</c:v>
                </c:pt>
                <c:pt idx="57694">
                  <c:v>7.7425599999999997E-2</c:v>
                </c:pt>
                <c:pt idx="57695">
                  <c:v>8.0107700000000004E-2</c:v>
                </c:pt>
                <c:pt idx="57696">
                  <c:v>8.2817199999999994E-2</c:v>
                </c:pt>
                <c:pt idx="57697">
                  <c:v>8.5551299999999997E-2</c:v>
                </c:pt>
                <c:pt idx="57698">
                  <c:v>8.8306999999999997E-2</c:v>
                </c:pt>
                <c:pt idx="57699">
                  <c:v>9.1080900000000006E-2</c:v>
                </c:pt>
                <c:pt idx="57700">
                  <c:v>9.3869900000000006E-2</c:v>
                </c:pt>
                <c:pt idx="57701">
                  <c:v>9.6670699999999998E-2</c:v>
                </c:pt>
                <c:pt idx="57702">
                  <c:v>9.9480399999999997E-2</c:v>
                </c:pt>
                <c:pt idx="57703">
                  <c:v>0.102296</c:v>
                </c:pt>
                <c:pt idx="57704">
                  <c:v>0.105114</c:v>
                </c:pt>
                <c:pt idx="57705">
                  <c:v>0.107931</c:v>
                </c:pt>
                <c:pt idx="57706">
                  <c:v>0.110745</c:v>
                </c:pt>
                <c:pt idx="57707">
                  <c:v>0.113552</c:v>
                </c:pt>
                <c:pt idx="57708">
                  <c:v>0.11634899999999999</c:v>
                </c:pt>
                <c:pt idx="57709">
                  <c:v>0.119133</c:v>
                </c:pt>
                <c:pt idx="57710">
                  <c:v>0.121901</c:v>
                </c:pt>
                <c:pt idx="57711">
                  <c:v>0.124649</c:v>
                </c:pt>
                <c:pt idx="57712">
                  <c:v>0.12737499999999999</c:v>
                </c:pt>
                <c:pt idx="57713">
                  <c:v>0.130074</c:v>
                </c:pt>
                <c:pt idx="57714">
                  <c:v>0.132744</c:v>
                </c:pt>
                <c:pt idx="57715">
                  <c:v>0.135383</c:v>
                </c:pt>
                <c:pt idx="57716">
                  <c:v>0.137987</c:v>
                </c:pt>
                <c:pt idx="57717">
                  <c:v>0.14055200000000001</c:v>
                </c:pt>
                <c:pt idx="57718">
                  <c:v>0.14307600000000001</c:v>
                </c:pt>
                <c:pt idx="57719">
                  <c:v>0.14555599999999999</c:v>
                </c:pt>
                <c:pt idx="57720">
                  <c:v>0.14798800000000001</c:v>
                </c:pt>
                <c:pt idx="57721">
                  <c:v>0.150369</c:v>
                </c:pt>
                <c:pt idx="57722">
                  <c:v>0.152698</c:v>
                </c:pt>
                <c:pt idx="57723">
                  <c:v>0.15497</c:v>
                </c:pt>
                <c:pt idx="57724">
                  <c:v>0.15718399999999999</c:v>
                </c:pt>
                <c:pt idx="57725">
                  <c:v>0.15933600000000001</c:v>
                </c:pt>
                <c:pt idx="57726">
                  <c:v>0.16142400000000001</c:v>
                </c:pt>
                <c:pt idx="57727">
                  <c:v>0.16344600000000001</c:v>
                </c:pt>
                <c:pt idx="57728">
                  <c:v>0.16539899999999999</c:v>
                </c:pt>
                <c:pt idx="57729">
                  <c:v>0.16728100000000001</c:v>
                </c:pt>
                <c:pt idx="57730">
                  <c:v>0.16908999999999999</c:v>
                </c:pt>
                <c:pt idx="57731">
                  <c:v>0.170823</c:v>
                </c:pt>
                <c:pt idx="57732">
                  <c:v>0.17247699999999999</c:v>
                </c:pt>
                <c:pt idx="57733">
                  <c:v>0.17405200000000001</c:v>
                </c:pt>
                <c:pt idx="57734">
                  <c:v>0.17554500000000001</c:v>
                </c:pt>
                <c:pt idx="57735">
                  <c:v>0.176953</c:v>
                </c:pt>
                <c:pt idx="57736">
                  <c:v>0.17827599999999999</c:v>
                </c:pt>
                <c:pt idx="57737">
                  <c:v>0.179512</c:v>
                </c:pt>
                <c:pt idx="57738">
                  <c:v>0.18065899999999999</c:v>
                </c:pt>
                <c:pt idx="57739">
                  <c:v>0.18171599999999999</c:v>
                </c:pt>
                <c:pt idx="57740">
                  <c:v>0.18268100000000001</c:v>
                </c:pt>
                <c:pt idx="57741">
                  <c:v>0.18355299999999999</c:v>
                </c:pt>
                <c:pt idx="57742">
                  <c:v>0.18433099999999999</c:v>
                </c:pt>
                <c:pt idx="57743">
                  <c:v>0.18501400000000001</c:v>
                </c:pt>
                <c:pt idx="57744">
                  <c:v>0.18560099999999999</c:v>
                </c:pt>
                <c:pt idx="57745">
                  <c:v>0.18609200000000001</c:v>
                </c:pt>
                <c:pt idx="57746">
                  <c:v>0.18648600000000001</c:v>
                </c:pt>
                <c:pt idx="57747">
                  <c:v>0.186783</c:v>
                </c:pt>
                <c:pt idx="57748">
                  <c:v>0.18698200000000001</c:v>
                </c:pt>
                <c:pt idx="57749">
                  <c:v>0.187084</c:v>
                </c:pt>
                <c:pt idx="57750">
                  <c:v>0.187088</c:v>
                </c:pt>
                <c:pt idx="57751">
                  <c:v>0.18699499999999999</c:v>
                </c:pt>
                <c:pt idx="57752">
                  <c:v>0.186804</c:v>
                </c:pt>
                <c:pt idx="57753">
                  <c:v>0.18651699999999999</c:v>
                </c:pt>
                <c:pt idx="57754">
                  <c:v>0.18613199999999999</c:v>
                </c:pt>
                <c:pt idx="57755">
                  <c:v>0.18565100000000001</c:v>
                </c:pt>
                <c:pt idx="57756">
                  <c:v>0.18507399999999999</c:v>
                </c:pt>
                <c:pt idx="57757">
                  <c:v>0.18440200000000001</c:v>
                </c:pt>
                <c:pt idx="57758">
                  <c:v>0.18363499999999999</c:v>
                </c:pt>
                <c:pt idx="57759">
                  <c:v>0.18277499999999999</c:v>
                </c:pt>
                <c:pt idx="57760">
                  <c:v>0.18182300000000001</c:v>
                </c:pt>
                <c:pt idx="57761">
                  <c:v>0.180781</c:v>
                </c:pt>
                <c:pt idx="57762">
                  <c:v>0.179649</c:v>
                </c:pt>
                <c:pt idx="57763">
                  <c:v>0.178429</c:v>
                </c:pt>
                <c:pt idx="57764">
                  <c:v>0.177123</c:v>
                </c:pt>
                <c:pt idx="57765">
                  <c:v>0.175731</c:v>
                </c:pt>
                <c:pt idx="57766">
                  <c:v>0.17425599999999999</c:v>
                </c:pt>
                <c:pt idx="57767">
                  <c:v>0.17269999999999999</c:v>
                </c:pt>
                <c:pt idx="57768">
                  <c:v>0.17106499999999999</c:v>
                </c:pt>
                <c:pt idx="57769">
                  <c:v>0.169353</c:v>
                </c:pt>
                <c:pt idx="57770">
                  <c:v>0.16756699999999999</c:v>
                </c:pt>
                <c:pt idx="57771">
                  <c:v>0.16570799999999999</c:v>
                </c:pt>
                <c:pt idx="57772">
                  <c:v>0.16378000000000001</c:v>
                </c:pt>
                <c:pt idx="57773">
                  <c:v>0.16178500000000001</c:v>
                </c:pt>
                <c:pt idx="57774">
                  <c:v>0.15972700000000001</c:v>
                </c:pt>
                <c:pt idx="57775">
                  <c:v>0.157607</c:v>
                </c:pt>
                <c:pt idx="57776">
                  <c:v>0.15542800000000001</c:v>
                </c:pt>
                <c:pt idx="57777">
                  <c:v>0.153195</c:v>
                </c:pt>
                <c:pt idx="57778">
                  <c:v>0.15090999999999999</c:v>
                </c:pt>
                <c:pt idx="57779">
                  <c:v>0.14857699999999999</c:v>
                </c:pt>
                <c:pt idx="57780">
                  <c:v>0.14619799999999999</c:v>
                </c:pt>
                <c:pt idx="57781">
                  <c:v>0.14377499999999999</c:v>
                </c:pt>
                <c:pt idx="57782">
                  <c:v>0.14131299999999999</c:v>
                </c:pt>
                <c:pt idx="57783">
                  <c:v>0.13881299999999999</c:v>
                </c:pt>
                <c:pt idx="57784">
                  <c:v>0.13628000000000001</c:v>
                </c:pt>
                <c:pt idx="57785">
                  <c:v>0.133717</c:v>
                </c:pt>
                <c:pt idx="57786">
                  <c:v>0.13112599999999999</c:v>
                </c:pt>
                <c:pt idx="57787">
                  <c:v>0.12851099999999999</c:v>
                </c:pt>
                <c:pt idx="57788">
                  <c:v>0.12587599999999999</c:v>
                </c:pt>
                <c:pt idx="57789">
                  <c:v>0.123225</c:v>
                </c:pt>
                <c:pt idx="57790">
                  <c:v>0.120559</c:v>
                </c:pt>
                <c:pt idx="57791">
                  <c:v>0.117882</c:v>
                </c:pt>
                <c:pt idx="57792">
                  <c:v>0.11519699999999999</c:v>
                </c:pt>
                <c:pt idx="57793">
                  <c:v>0.112509</c:v>
                </c:pt>
                <c:pt idx="57794">
                  <c:v>0.109819</c:v>
                </c:pt>
                <c:pt idx="57795">
                  <c:v>0.10713300000000001</c:v>
                </c:pt>
                <c:pt idx="57796">
                  <c:v>0.10445400000000001</c:v>
                </c:pt>
                <c:pt idx="57797">
                  <c:v>0.101785</c:v>
                </c:pt>
                <c:pt idx="57798">
                  <c:v>9.9128499999999994E-2</c:v>
                </c:pt>
                <c:pt idx="57799">
                  <c:v>9.6488599999999994E-2</c:v>
                </c:pt>
                <c:pt idx="57800">
                  <c:v>9.3867900000000004E-2</c:v>
                </c:pt>
                <c:pt idx="57801">
                  <c:v>9.1269400000000001E-2</c:v>
                </c:pt>
                <c:pt idx="57802">
                  <c:v>8.86961E-2</c:v>
                </c:pt>
                <c:pt idx="57803">
                  <c:v>8.6151000000000005E-2</c:v>
                </c:pt>
                <c:pt idx="57804">
                  <c:v>8.3637100000000006E-2</c:v>
                </c:pt>
                <c:pt idx="57805">
                  <c:v>8.1157400000000005E-2</c:v>
                </c:pt>
                <c:pt idx="57806">
                  <c:v>7.8714500000000007E-2</c:v>
                </c:pt>
                <c:pt idx="57807">
                  <c:v>7.6311299999999999E-2</c:v>
                </c:pt>
                <c:pt idx="57808">
                  <c:v>7.3950299999999997E-2</c:v>
                </c:pt>
                <c:pt idx="57809">
                  <c:v>7.1634299999999998E-2</c:v>
                </c:pt>
                <c:pt idx="57810">
                  <c:v>6.9365899999999994E-2</c:v>
                </c:pt>
                <c:pt idx="57811">
                  <c:v>6.7147299999999993E-2</c:v>
                </c:pt>
                <c:pt idx="57812">
                  <c:v>6.4980599999999999E-2</c:v>
                </c:pt>
                <c:pt idx="57813">
                  <c:v>6.2867800000000001E-2</c:v>
                </c:pt>
                <c:pt idx="57814">
                  <c:v>6.0811299999999999E-2</c:v>
                </c:pt>
                <c:pt idx="57815">
                  <c:v>5.8813400000000002E-2</c:v>
                </c:pt>
                <c:pt idx="57816">
                  <c:v>5.6876200000000002E-2</c:v>
                </c:pt>
                <c:pt idx="57817">
                  <c:v>5.5001599999999998E-2</c:v>
                </c:pt>
                <c:pt idx="57818">
                  <c:v>5.31914E-2</c:v>
                </c:pt>
                <c:pt idx="57819">
                  <c:v>5.1447300000000001E-2</c:v>
                </c:pt>
                <c:pt idx="57820">
                  <c:v>4.9771000000000003E-2</c:v>
                </c:pt>
                <c:pt idx="57821">
                  <c:v>4.8163499999999998E-2</c:v>
                </c:pt>
                <c:pt idx="57822">
                  <c:v>4.6626099999999997E-2</c:v>
                </c:pt>
                <c:pt idx="57823">
                  <c:v>4.51603E-2</c:v>
                </c:pt>
                <c:pt idx="57824">
                  <c:v>4.3767599999999997E-2</c:v>
                </c:pt>
                <c:pt idx="57825">
                  <c:v>4.2449500000000001E-2</c:v>
                </c:pt>
                <c:pt idx="57826">
                  <c:v>4.1206699999999999E-2</c:v>
                </c:pt>
                <c:pt idx="57827">
                  <c:v>4.0040399999999997E-2</c:v>
                </c:pt>
                <c:pt idx="57828">
                  <c:v>3.89515E-2</c:v>
                </c:pt>
                <c:pt idx="57829">
                  <c:v>3.7941000000000003E-2</c:v>
                </c:pt>
                <c:pt idx="57830">
                  <c:v>3.7009599999999997E-2</c:v>
                </c:pt>
                <c:pt idx="57831">
                  <c:v>3.6158000000000003E-2</c:v>
                </c:pt>
                <c:pt idx="57832">
                  <c:v>3.5386399999999998E-2</c:v>
                </c:pt>
                <c:pt idx="57833">
                  <c:v>3.4694999999999997E-2</c:v>
                </c:pt>
                <c:pt idx="57834">
                  <c:v>3.40839E-2</c:v>
                </c:pt>
                <c:pt idx="57835">
                  <c:v>3.3552999999999999E-2</c:v>
                </c:pt>
                <c:pt idx="57836">
                  <c:v>3.3102199999999998E-2</c:v>
                </c:pt>
                <c:pt idx="57837">
                  <c:v>3.2731700000000002E-2</c:v>
                </c:pt>
                <c:pt idx="57838">
                  <c:v>3.2441499999999998E-2</c:v>
                </c:pt>
                <c:pt idx="57839">
                  <c:v>3.2231799999999998E-2</c:v>
                </c:pt>
                <c:pt idx="57840">
                  <c:v>3.2102199999999997E-2</c:v>
                </c:pt>
                <c:pt idx="57841">
                  <c:v>3.20521E-2</c:v>
                </c:pt>
                <c:pt idx="57842">
                  <c:v>3.2080600000000001E-2</c:v>
                </c:pt>
                <c:pt idx="57843">
                  <c:v>3.2186800000000002E-2</c:v>
                </c:pt>
                <c:pt idx="57844">
                  <c:v>3.2369799999999997E-2</c:v>
                </c:pt>
                <c:pt idx="57845">
                  <c:v>3.2628600000000001E-2</c:v>
                </c:pt>
                <c:pt idx="57846">
                  <c:v>3.2962400000000003E-2</c:v>
                </c:pt>
                <c:pt idx="57847">
                  <c:v>3.3370299999999999E-2</c:v>
                </c:pt>
                <c:pt idx="57848">
                  <c:v>3.3850999999999999E-2</c:v>
                </c:pt>
                <c:pt idx="57849">
                  <c:v>3.4403000000000003E-2</c:v>
                </c:pt>
                <c:pt idx="57850">
                  <c:v>3.5024600000000003E-2</c:v>
                </c:pt>
                <c:pt idx="57851">
                  <c:v>3.57144E-2</c:v>
                </c:pt>
                <c:pt idx="57852">
                  <c:v>3.6471099999999999E-2</c:v>
                </c:pt>
                <c:pt idx="57853">
                  <c:v>3.7293600000000003E-2</c:v>
                </c:pt>
                <c:pt idx="57854">
                  <c:v>3.8180400000000003E-2</c:v>
                </c:pt>
                <c:pt idx="57855">
                  <c:v>3.9129900000000002E-2</c:v>
                </c:pt>
                <c:pt idx="57856">
                  <c:v>4.0140500000000003E-2</c:v>
                </c:pt>
                <c:pt idx="57857">
                  <c:v>4.1210200000000002E-2</c:v>
                </c:pt>
                <c:pt idx="57858">
                  <c:v>4.2336899999999997E-2</c:v>
                </c:pt>
                <c:pt idx="57859">
                  <c:v>4.3518300000000003E-2</c:v>
                </c:pt>
                <c:pt idx="57860">
                  <c:v>4.4752399999999998E-2</c:v>
                </c:pt>
                <c:pt idx="57861">
                  <c:v>4.6037799999999997E-2</c:v>
                </c:pt>
                <c:pt idx="57862">
                  <c:v>4.7373100000000001E-2</c:v>
                </c:pt>
                <c:pt idx="57863">
                  <c:v>4.8757500000000002E-2</c:v>
                </c:pt>
                <c:pt idx="57864">
                  <c:v>5.0189600000000001E-2</c:v>
                </c:pt>
                <c:pt idx="57865">
                  <c:v>5.16661E-2</c:v>
                </c:pt>
                <c:pt idx="57866">
                  <c:v>5.3183099999999997E-2</c:v>
                </c:pt>
                <c:pt idx="57867">
                  <c:v>5.4737899999999999E-2</c:v>
                </c:pt>
                <c:pt idx="57868">
                  <c:v>5.63286E-2</c:v>
                </c:pt>
                <c:pt idx="57869">
                  <c:v>5.7952499999999997E-2</c:v>
                </c:pt>
                <c:pt idx="57870">
                  <c:v>5.9607300000000002E-2</c:v>
                </c:pt>
                <c:pt idx="57871">
                  <c:v>6.1290499999999998E-2</c:v>
                </c:pt>
                <c:pt idx="57872">
                  <c:v>6.3E-2</c:v>
                </c:pt>
                <c:pt idx="57873">
                  <c:v>6.4732999999999999E-2</c:v>
                </c:pt>
                <c:pt idx="57874">
                  <c:v>6.6486699999999996E-2</c:v>
                </c:pt>
                <c:pt idx="57875">
                  <c:v>6.8258399999999997E-2</c:v>
                </c:pt>
                <c:pt idx="57876">
                  <c:v>7.0045099999999999E-2</c:v>
                </c:pt>
                <c:pt idx="57877">
                  <c:v>7.1844199999999997E-2</c:v>
                </c:pt>
                <c:pt idx="57878">
                  <c:v>7.3652599999999999E-2</c:v>
                </c:pt>
                <c:pt idx="57879">
                  <c:v>7.5467300000000001E-2</c:v>
                </c:pt>
                <c:pt idx="57880">
                  <c:v>7.7285300000000001E-2</c:v>
                </c:pt>
                <c:pt idx="57881">
                  <c:v>7.9104099999999997E-2</c:v>
                </c:pt>
                <c:pt idx="57882">
                  <c:v>8.0920800000000001E-2</c:v>
                </c:pt>
                <c:pt idx="57883">
                  <c:v>8.2732700000000006E-2</c:v>
                </c:pt>
                <c:pt idx="57884">
                  <c:v>8.4537000000000001E-2</c:v>
                </c:pt>
                <c:pt idx="57885">
                  <c:v>8.63313E-2</c:v>
                </c:pt>
                <c:pt idx="57886">
                  <c:v>8.8113300000000006E-2</c:v>
                </c:pt>
                <c:pt idx="57887">
                  <c:v>8.9880100000000004E-2</c:v>
                </c:pt>
                <c:pt idx="57888">
                  <c:v>9.1628899999999999E-2</c:v>
                </c:pt>
                <c:pt idx="57889">
                  <c:v>9.3357499999999996E-2</c:v>
                </c:pt>
                <c:pt idx="57890">
                  <c:v>9.5063499999999995E-2</c:v>
                </c:pt>
                <c:pt idx="57891">
                  <c:v>9.6744300000000005E-2</c:v>
                </c:pt>
                <c:pt idx="57892">
                  <c:v>9.8397299999999993E-2</c:v>
                </c:pt>
                <c:pt idx="57893">
                  <c:v>0.10002</c:v>
                </c:pt>
                <c:pt idx="57894">
                  <c:v>0.101609</c:v>
                </c:pt>
                <c:pt idx="57895">
                  <c:v>0.103162</c:v>
                </c:pt>
                <c:pt idx="57896">
                  <c:v>0.10467600000000001</c:v>
                </c:pt>
                <c:pt idx="57897">
                  <c:v>0.106151</c:v>
                </c:pt>
                <c:pt idx="57898">
                  <c:v>0.107582</c:v>
                </c:pt>
                <c:pt idx="57899">
                  <c:v>0.10896699999999999</c:v>
                </c:pt>
                <c:pt idx="57900">
                  <c:v>0.110305</c:v>
                </c:pt>
                <c:pt idx="57901">
                  <c:v>0.111594</c:v>
                </c:pt>
                <c:pt idx="57902">
                  <c:v>0.112832</c:v>
                </c:pt>
                <c:pt idx="57903">
                  <c:v>0.11401500000000001</c:v>
                </c:pt>
                <c:pt idx="57904">
                  <c:v>0.115144</c:v>
                </c:pt>
                <c:pt idx="57905">
                  <c:v>0.116216</c:v>
                </c:pt>
                <c:pt idx="57906">
                  <c:v>0.117229</c:v>
                </c:pt>
                <c:pt idx="57907">
                  <c:v>0.11818099999999999</c:v>
                </c:pt>
                <c:pt idx="57908">
                  <c:v>0.119071</c:v>
                </c:pt>
                <c:pt idx="57909">
                  <c:v>0.119897</c:v>
                </c:pt>
                <c:pt idx="57910">
                  <c:v>0.120658</c:v>
                </c:pt>
                <c:pt idx="57911">
                  <c:v>0.121351</c:v>
                </c:pt>
                <c:pt idx="57912">
                  <c:v>0.121976</c:v>
                </c:pt>
                <c:pt idx="57913">
                  <c:v>0.122532</c:v>
                </c:pt>
                <c:pt idx="57914">
                  <c:v>0.123017</c:v>
                </c:pt>
                <c:pt idx="57915">
                  <c:v>0.12343</c:v>
                </c:pt>
                <c:pt idx="57916">
                  <c:v>0.12377000000000001</c:v>
                </c:pt>
                <c:pt idx="57917">
                  <c:v>0.12403500000000001</c:v>
                </c:pt>
                <c:pt idx="57918">
                  <c:v>0.124226</c:v>
                </c:pt>
                <c:pt idx="57919">
                  <c:v>0.124343</c:v>
                </c:pt>
                <c:pt idx="57920">
                  <c:v>0.12438399999999999</c:v>
                </c:pt>
                <c:pt idx="57921">
                  <c:v>0.12435</c:v>
                </c:pt>
                <c:pt idx="57922">
                  <c:v>0.12424</c:v>
                </c:pt>
                <c:pt idx="57923">
                  <c:v>0.124055</c:v>
                </c:pt>
                <c:pt idx="57924">
                  <c:v>0.123793</c:v>
                </c:pt>
                <c:pt idx="57925">
                  <c:v>0.123457</c:v>
                </c:pt>
                <c:pt idx="57926">
                  <c:v>0.123044</c:v>
                </c:pt>
                <c:pt idx="57927">
                  <c:v>0.122555</c:v>
                </c:pt>
                <c:pt idx="57928">
                  <c:v>0.121991</c:v>
                </c:pt>
                <c:pt idx="57929">
                  <c:v>0.121352</c:v>
                </c:pt>
                <c:pt idx="57930">
                  <c:v>0.120638</c:v>
                </c:pt>
                <c:pt idx="57931">
                  <c:v>0.11985</c:v>
                </c:pt>
                <c:pt idx="57932">
                  <c:v>0.118989</c:v>
                </c:pt>
                <c:pt idx="57933">
                  <c:v>0.11805599999999999</c:v>
                </c:pt>
                <c:pt idx="57934">
                  <c:v>0.117053</c:v>
                </c:pt>
                <c:pt idx="57935">
                  <c:v>0.115982</c:v>
                </c:pt>
                <c:pt idx="57936">
                  <c:v>0.114843</c:v>
                </c:pt>
                <c:pt idx="57937">
                  <c:v>0.113636</c:v>
                </c:pt>
                <c:pt idx="57938">
                  <c:v>0.112363</c:v>
                </c:pt>
                <c:pt idx="57939">
                  <c:v>0.111026</c:v>
                </c:pt>
                <c:pt idx="57940">
                  <c:v>0.109626</c:v>
                </c:pt>
                <c:pt idx="57941">
                  <c:v>0.108164</c:v>
                </c:pt>
                <c:pt idx="57942">
                  <c:v>0.106644</c:v>
                </c:pt>
                <c:pt idx="57943">
                  <c:v>0.10506500000000001</c:v>
                </c:pt>
                <c:pt idx="57944">
                  <c:v>0.103431</c:v>
                </c:pt>
                <c:pt idx="57945">
                  <c:v>0.101743</c:v>
                </c:pt>
                <c:pt idx="57946">
                  <c:v>0.10000199999999999</c:v>
                </c:pt>
                <c:pt idx="57947">
                  <c:v>9.8211300000000001E-2</c:v>
                </c:pt>
                <c:pt idx="57948">
                  <c:v>9.6372799999999995E-2</c:v>
                </c:pt>
                <c:pt idx="57949">
                  <c:v>9.4489199999999995E-2</c:v>
                </c:pt>
                <c:pt idx="57950">
                  <c:v>9.2563500000000007E-2</c:v>
                </c:pt>
                <c:pt idx="57951">
                  <c:v>9.0598200000000004E-2</c:v>
                </c:pt>
                <c:pt idx="57952">
                  <c:v>8.8595599999999997E-2</c:v>
                </c:pt>
                <c:pt idx="57953">
                  <c:v>8.6557999999999996E-2</c:v>
                </c:pt>
                <c:pt idx="57954">
                  <c:v>8.4488099999999997E-2</c:v>
                </c:pt>
                <c:pt idx="57955">
                  <c:v>8.2389199999999996E-2</c:v>
                </c:pt>
                <c:pt idx="57956">
                  <c:v>8.0264600000000005E-2</c:v>
                </c:pt>
                <c:pt idx="57957">
                  <c:v>7.8117800000000001E-2</c:v>
                </c:pt>
                <c:pt idx="57958">
                  <c:v>7.5951699999999997E-2</c:v>
                </c:pt>
                <c:pt idx="57959">
                  <c:v>7.3768500000000001E-2</c:v>
                </c:pt>
                <c:pt idx="57960">
                  <c:v>7.1570099999999998E-2</c:v>
                </c:pt>
                <c:pt idx="57961">
                  <c:v>6.9359199999999996E-2</c:v>
                </c:pt>
                <c:pt idx="57962">
                  <c:v>6.7138500000000004E-2</c:v>
                </c:pt>
                <c:pt idx="57963">
                  <c:v>6.4910700000000002E-2</c:v>
                </c:pt>
                <c:pt idx="57964">
                  <c:v>6.2678300000000006E-2</c:v>
                </c:pt>
                <c:pt idx="57965">
                  <c:v>6.0444100000000001E-2</c:v>
                </c:pt>
                <c:pt idx="57966">
                  <c:v>5.82108E-2</c:v>
                </c:pt>
                <c:pt idx="57967">
                  <c:v>5.5981299999999998E-2</c:v>
                </c:pt>
                <c:pt idx="57968">
                  <c:v>5.3758100000000003E-2</c:v>
                </c:pt>
                <c:pt idx="57969">
                  <c:v>5.1544E-2</c:v>
                </c:pt>
                <c:pt idx="57970">
                  <c:v>4.9341299999999998E-2</c:v>
                </c:pt>
                <c:pt idx="57971">
                  <c:v>4.7152600000000003E-2</c:v>
                </c:pt>
                <c:pt idx="57972">
                  <c:v>4.4980399999999997E-2</c:v>
                </c:pt>
                <c:pt idx="57973">
                  <c:v>4.2827799999999999E-2</c:v>
                </c:pt>
                <c:pt idx="57974">
                  <c:v>4.0697200000000003E-2</c:v>
                </c:pt>
                <c:pt idx="57975">
                  <c:v>3.8590800000000001E-2</c:v>
                </c:pt>
                <c:pt idx="57976">
                  <c:v>3.6510599999999997E-2</c:v>
                </c:pt>
                <c:pt idx="57977">
                  <c:v>3.4458900000000001E-2</c:v>
                </c:pt>
                <c:pt idx="57978">
                  <c:v>3.2438300000000003E-2</c:v>
                </c:pt>
                <c:pt idx="57979">
                  <c:v>3.04514E-2</c:v>
                </c:pt>
                <c:pt idx="57980">
                  <c:v>2.8500899999999999E-2</c:v>
                </c:pt>
                <c:pt idx="57981">
                  <c:v>2.65893E-2</c:v>
                </c:pt>
                <c:pt idx="57982">
                  <c:v>2.4718799999999999E-2</c:v>
                </c:pt>
                <c:pt idx="57983">
                  <c:v>2.28912E-2</c:v>
                </c:pt>
                <c:pt idx="57984">
                  <c:v>2.11083E-2</c:v>
                </c:pt>
                <c:pt idx="57985">
                  <c:v>1.9372E-2</c:v>
                </c:pt>
                <c:pt idx="57986">
                  <c:v>1.7684600000000002E-2</c:v>
                </c:pt>
                <c:pt idx="57987">
                  <c:v>1.6048099999999999E-2</c:v>
                </c:pt>
                <c:pt idx="57988">
                  <c:v>1.44648E-2</c:v>
                </c:pt>
                <c:pt idx="57989">
                  <c:v>1.2936899999999999E-2</c:v>
                </c:pt>
                <c:pt idx="57990">
                  <c:v>1.1465299999999999E-2</c:v>
                </c:pt>
                <c:pt idx="57991">
                  <c:v>1.00505E-2</c:v>
                </c:pt>
                <c:pt idx="57992" formatCode="0.00E+00">
                  <c:v>8.6929199999999998E-3</c:v>
                </c:pt>
                <c:pt idx="57993" formatCode="0.00E+00">
                  <c:v>7.3936999999999996E-3</c:v>
                </c:pt>
                <c:pt idx="57994" formatCode="0.00E+00">
                  <c:v>6.1536500000000001E-3</c:v>
                </c:pt>
                <c:pt idx="57995" formatCode="0.00E+00">
                  <c:v>4.9735300000000003E-3</c:v>
                </c:pt>
                <c:pt idx="57996" formatCode="0.00E+00">
                  <c:v>3.85396E-3</c:v>
                </c:pt>
                <c:pt idx="57997" formatCode="0.00E+00">
                  <c:v>2.7954099999999999E-3</c:v>
                </c:pt>
                <c:pt idx="57998" formatCode="0.00E+00">
                  <c:v>1.7983299999999999E-3</c:v>
                </c:pt>
                <c:pt idx="57999" formatCode="0.00E+00">
                  <c:v>8.6312499999999996E-4</c:v>
                </c:pt>
                <c:pt idx="58000" formatCode="0.00E+00">
                  <c:v>-9.8531599999999997E-6</c:v>
                </c:pt>
                <c:pt idx="58001" formatCode="0.00E+00">
                  <c:v>-8.2036700000000001E-4</c:v>
                </c:pt>
                <c:pt idx="58002" formatCode="0.00E+00">
                  <c:v>-1.5683699999999999E-3</c:v>
                </c:pt>
                <c:pt idx="58003" formatCode="0.00E+00">
                  <c:v>-2.2540099999999999E-3</c:v>
                </c:pt>
                <c:pt idx="58004" formatCode="0.00E+00">
                  <c:v>-2.8775900000000002E-3</c:v>
                </c:pt>
                <c:pt idx="58005" formatCode="0.00E+00">
                  <c:v>-3.4394299999999998E-3</c:v>
                </c:pt>
                <c:pt idx="58006" formatCode="0.00E+00">
                  <c:v>-3.9398799999999998E-3</c:v>
                </c:pt>
                <c:pt idx="58007" formatCode="0.00E+00">
                  <c:v>-4.3795400000000003E-3</c:v>
                </c:pt>
                <c:pt idx="58008" formatCode="0.00E+00">
                  <c:v>-4.7591999999999999E-3</c:v>
                </c:pt>
                <c:pt idx="58009" formatCode="0.00E+00">
                  <c:v>-5.0795800000000002E-3</c:v>
                </c:pt>
                <c:pt idx="58010" formatCode="0.00E+00">
                  <c:v>-5.3412900000000003E-3</c:v>
                </c:pt>
                <c:pt idx="58011" formatCode="0.00E+00">
                  <c:v>-5.54508E-3</c:v>
                </c:pt>
                <c:pt idx="58012" formatCode="0.00E+00">
                  <c:v>-5.6918100000000003E-3</c:v>
                </c:pt>
                <c:pt idx="58013" formatCode="0.00E+00">
                  <c:v>-5.7823600000000003E-3</c:v>
                </c:pt>
                <c:pt idx="58014" formatCode="0.00E+00">
                  <c:v>-5.8176199999999999E-3</c:v>
                </c:pt>
                <c:pt idx="58015" formatCode="0.00E+00">
                  <c:v>-5.79876E-3</c:v>
                </c:pt>
                <c:pt idx="58016" formatCode="0.00E+00">
                  <c:v>-5.7271800000000001E-3</c:v>
                </c:pt>
                <c:pt idx="58017" formatCode="0.00E+00">
                  <c:v>-5.6043500000000001E-3</c:v>
                </c:pt>
                <c:pt idx="58018" formatCode="0.00E+00">
                  <c:v>-5.4317000000000002E-3</c:v>
                </c:pt>
                <c:pt idx="58019" formatCode="0.00E+00">
                  <c:v>-5.2107300000000002E-3</c:v>
                </c:pt>
                <c:pt idx="58020" formatCode="0.00E+00">
                  <c:v>-4.9431099999999997E-3</c:v>
                </c:pt>
                <c:pt idx="58021" formatCode="0.00E+00">
                  <c:v>-4.6306699999999999E-3</c:v>
                </c:pt>
                <c:pt idx="58022" formatCode="0.00E+00">
                  <c:v>-4.2751600000000001E-3</c:v>
                </c:pt>
                <c:pt idx="58023" formatCode="0.00E+00">
                  <c:v>-3.8783300000000001E-3</c:v>
                </c:pt>
                <c:pt idx="58024" formatCode="0.00E+00">
                  <c:v>-3.4421199999999999E-3</c:v>
                </c:pt>
                <c:pt idx="58025" formatCode="0.00E+00">
                  <c:v>-2.9683800000000001E-3</c:v>
                </c:pt>
                <c:pt idx="58026" formatCode="0.00E+00">
                  <c:v>-2.4589799999999999E-3</c:v>
                </c:pt>
                <c:pt idx="58027" formatCode="0.00E+00">
                  <c:v>-1.9158199999999999E-3</c:v>
                </c:pt>
                <c:pt idx="58028" formatCode="0.00E+00">
                  <c:v>-1.3407899999999999E-3</c:v>
                </c:pt>
                <c:pt idx="58029" formatCode="0.00E+00">
                  <c:v>-7.3580800000000001E-4</c:v>
                </c:pt>
                <c:pt idx="58030" formatCode="0.00E+00">
                  <c:v>-1.02878E-4</c:v>
                </c:pt>
                <c:pt idx="58031" formatCode="0.00E+00">
                  <c:v>5.5598300000000002E-4</c:v>
                </c:pt>
                <c:pt idx="58032" formatCode="0.00E+00">
                  <c:v>1.23872E-3</c:v>
                </c:pt>
                <c:pt idx="58033" formatCode="0.00E+00">
                  <c:v>1.94315E-3</c:v>
                </c:pt>
                <c:pt idx="58034" formatCode="0.00E+00">
                  <c:v>2.6670399999999999E-3</c:v>
                </c:pt>
                <c:pt idx="58035" formatCode="0.00E+00">
                  <c:v>3.4082100000000001E-3</c:v>
                </c:pt>
                <c:pt idx="58036" formatCode="0.00E+00">
                  <c:v>4.1645099999999997E-3</c:v>
                </c:pt>
                <c:pt idx="58037" formatCode="0.00E+00">
                  <c:v>4.93385E-3</c:v>
                </c:pt>
                <c:pt idx="58038" formatCode="0.00E+00">
                  <c:v>5.7142199999999999E-3</c:v>
                </c:pt>
                <c:pt idx="58039" formatCode="0.00E+00">
                  <c:v>6.5036199999999999E-3</c:v>
                </c:pt>
                <c:pt idx="58040" formatCode="0.00E+00">
                  <c:v>7.2999900000000001E-3</c:v>
                </c:pt>
                <c:pt idx="58041" formatCode="0.00E+00">
                  <c:v>8.1011899999999994E-3</c:v>
                </c:pt>
                <c:pt idx="58042" formatCode="0.00E+00">
                  <c:v>8.9051500000000006E-3</c:v>
                </c:pt>
                <c:pt idx="58043" formatCode="0.00E+00">
                  <c:v>9.7099600000000001E-3</c:v>
                </c:pt>
                <c:pt idx="58044">
                  <c:v>1.05138E-2</c:v>
                </c:pt>
                <c:pt idx="58045">
                  <c:v>1.1315E-2</c:v>
                </c:pt>
                <c:pt idx="58046">
                  <c:v>1.21117E-2</c:v>
                </c:pt>
                <c:pt idx="58047">
                  <c:v>1.2901899999999999E-2</c:v>
                </c:pt>
                <c:pt idx="58048">
                  <c:v>1.3684099999999999E-2</c:v>
                </c:pt>
                <c:pt idx="58049">
                  <c:v>1.44569E-2</c:v>
                </c:pt>
                <c:pt idx="58050">
                  <c:v>1.5218799999999999E-2</c:v>
                </c:pt>
                <c:pt idx="58051">
                  <c:v>1.5968199999999998E-2</c:v>
                </c:pt>
                <c:pt idx="58052">
                  <c:v>1.6703599999999999E-2</c:v>
                </c:pt>
                <c:pt idx="58053">
                  <c:v>1.7423600000000001E-2</c:v>
                </c:pt>
                <c:pt idx="58054">
                  <c:v>1.8127000000000001E-2</c:v>
                </c:pt>
                <c:pt idx="58055">
                  <c:v>1.8812499999999999E-2</c:v>
                </c:pt>
                <c:pt idx="58056">
                  <c:v>1.9478700000000002E-2</c:v>
                </c:pt>
                <c:pt idx="58057">
                  <c:v>2.01245E-2</c:v>
                </c:pt>
                <c:pt idx="58058">
                  <c:v>2.0749099999999999E-2</c:v>
                </c:pt>
                <c:pt idx="58059">
                  <c:v>2.1351700000000001E-2</c:v>
                </c:pt>
                <c:pt idx="58060">
                  <c:v>2.19315E-2</c:v>
                </c:pt>
                <c:pt idx="58061">
                  <c:v>2.2487799999999999E-2</c:v>
                </c:pt>
                <c:pt idx="58062">
                  <c:v>2.3020100000000002E-2</c:v>
                </c:pt>
                <c:pt idx="58063">
                  <c:v>2.35275E-2</c:v>
                </c:pt>
                <c:pt idx="58064">
                  <c:v>2.4009800000000001E-2</c:v>
                </c:pt>
                <c:pt idx="58065">
                  <c:v>2.4466499999999999E-2</c:v>
                </c:pt>
                <c:pt idx="58066">
                  <c:v>2.4897499999999999E-2</c:v>
                </c:pt>
                <c:pt idx="58067">
                  <c:v>2.5302700000000001E-2</c:v>
                </c:pt>
                <c:pt idx="58068">
                  <c:v>2.5682E-2</c:v>
                </c:pt>
                <c:pt idx="58069">
                  <c:v>2.6035200000000001E-2</c:v>
                </c:pt>
                <c:pt idx="58070">
                  <c:v>2.6362400000000001E-2</c:v>
                </c:pt>
                <c:pt idx="58071">
                  <c:v>2.6663599999999999E-2</c:v>
                </c:pt>
                <c:pt idx="58072">
                  <c:v>2.6939100000000001E-2</c:v>
                </c:pt>
                <c:pt idx="58073">
                  <c:v>2.7189100000000001E-2</c:v>
                </c:pt>
                <c:pt idx="58074">
                  <c:v>2.7414299999999999E-2</c:v>
                </c:pt>
                <c:pt idx="58075">
                  <c:v>2.7615199999999999E-2</c:v>
                </c:pt>
                <c:pt idx="58076">
                  <c:v>2.7792399999999998E-2</c:v>
                </c:pt>
                <c:pt idx="58077">
                  <c:v>2.79463E-2</c:v>
                </c:pt>
                <c:pt idx="58078">
                  <c:v>2.8077499999999998E-2</c:v>
                </c:pt>
                <c:pt idx="58079">
                  <c:v>2.81871E-2</c:v>
                </c:pt>
                <c:pt idx="58080">
                  <c:v>2.8276099999999998E-2</c:v>
                </c:pt>
                <c:pt idx="58081">
                  <c:v>2.8345499999999999E-2</c:v>
                </c:pt>
                <c:pt idx="58082">
                  <c:v>2.8396299999999999E-2</c:v>
                </c:pt>
                <c:pt idx="58083">
                  <c:v>2.84295E-2</c:v>
                </c:pt>
                <c:pt idx="58084">
                  <c:v>2.84464E-2</c:v>
                </c:pt>
                <c:pt idx="58085">
                  <c:v>2.8448000000000001E-2</c:v>
                </c:pt>
                <c:pt idx="58086">
                  <c:v>2.8435499999999999E-2</c:v>
                </c:pt>
                <c:pt idx="58087">
                  <c:v>2.8409899999999998E-2</c:v>
                </c:pt>
                <c:pt idx="58088">
                  <c:v>2.83723E-2</c:v>
                </c:pt>
                <c:pt idx="58089">
                  <c:v>2.8323899999999999E-2</c:v>
                </c:pt>
                <c:pt idx="58090">
                  <c:v>2.8266099999999999E-2</c:v>
                </c:pt>
                <c:pt idx="58091">
                  <c:v>2.8200300000000001E-2</c:v>
                </c:pt>
                <c:pt idx="58092">
                  <c:v>2.8128E-2</c:v>
                </c:pt>
                <c:pt idx="58093">
                  <c:v>2.8050700000000001E-2</c:v>
                </c:pt>
                <c:pt idx="58094">
                  <c:v>2.79698E-2</c:v>
                </c:pt>
                <c:pt idx="58095">
                  <c:v>2.7886899999999999E-2</c:v>
                </c:pt>
                <c:pt idx="58096">
                  <c:v>2.7803499999999998E-2</c:v>
                </c:pt>
                <c:pt idx="58097">
                  <c:v>2.7721300000000001E-2</c:v>
                </c:pt>
                <c:pt idx="58098">
                  <c:v>2.7642E-2</c:v>
                </c:pt>
                <c:pt idx="58099">
                  <c:v>2.7567100000000001E-2</c:v>
                </c:pt>
                <c:pt idx="58100">
                  <c:v>2.7498100000000001E-2</c:v>
                </c:pt>
                <c:pt idx="58101">
                  <c:v>2.74363E-2</c:v>
                </c:pt>
                <c:pt idx="58102">
                  <c:v>2.7382900000000002E-2</c:v>
                </c:pt>
                <c:pt idx="58103">
                  <c:v>2.7339499999999999E-2</c:v>
                </c:pt>
                <c:pt idx="58104">
                  <c:v>2.7307600000000001E-2</c:v>
                </c:pt>
                <c:pt idx="58105">
                  <c:v>2.7288699999999999E-2</c:v>
                </c:pt>
                <c:pt idx="58106">
                  <c:v>2.72844E-2</c:v>
                </c:pt>
                <c:pt idx="58107">
                  <c:v>2.7295799999999999E-2</c:v>
                </c:pt>
                <c:pt idx="58108">
                  <c:v>2.73242E-2</c:v>
                </c:pt>
                <c:pt idx="58109">
                  <c:v>2.7370800000000001E-2</c:v>
                </c:pt>
                <c:pt idx="58110">
                  <c:v>2.7436800000000001E-2</c:v>
                </c:pt>
                <c:pt idx="58111">
                  <c:v>2.75234E-2</c:v>
                </c:pt>
                <c:pt idx="58112">
                  <c:v>2.7631800000000001E-2</c:v>
                </c:pt>
                <c:pt idx="58113">
                  <c:v>2.77629E-2</c:v>
                </c:pt>
                <c:pt idx="58114">
                  <c:v>2.79177E-2</c:v>
                </c:pt>
                <c:pt idx="58115">
                  <c:v>2.8097299999999999E-2</c:v>
                </c:pt>
                <c:pt idx="58116">
                  <c:v>2.83022E-2</c:v>
                </c:pt>
                <c:pt idx="58117">
                  <c:v>2.85334E-2</c:v>
                </c:pt>
                <c:pt idx="58118">
                  <c:v>2.8791299999999999E-2</c:v>
                </c:pt>
                <c:pt idx="58119">
                  <c:v>2.9076500000000002E-2</c:v>
                </c:pt>
                <c:pt idx="58120">
                  <c:v>2.93894E-2</c:v>
                </c:pt>
                <c:pt idx="58121">
                  <c:v>2.9730599999999999E-2</c:v>
                </c:pt>
                <c:pt idx="58122">
                  <c:v>3.0100399999999999E-2</c:v>
                </c:pt>
                <c:pt idx="58123">
                  <c:v>3.0498899999999999E-2</c:v>
                </c:pt>
                <c:pt idx="58124">
                  <c:v>3.09263E-2</c:v>
                </c:pt>
                <c:pt idx="58125">
                  <c:v>3.1382800000000002E-2</c:v>
                </c:pt>
                <c:pt idx="58126">
                  <c:v>3.1868500000000001E-2</c:v>
                </c:pt>
                <c:pt idx="58127">
                  <c:v>3.2383099999999998E-2</c:v>
                </c:pt>
                <c:pt idx="58128">
                  <c:v>3.29266E-2</c:v>
                </c:pt>
                <c:pt idx="58129">
                  <c:v>3.3498600000000003E-2</c:v>
                </c:pt>
                <c:pt idx="58130">
                  <c:v>3.4098999999999997E-2</c:v>
                </c:pt>
                <c:pt idx="58131">
                  <c:v>3.4727099999999997E-2</c:v>
                </c:pt>
                <c:pt idx="58132">
                  <c:v>3.5382400000000001E-2</c:v>
                </c:pt>
                <c:pt idx="58133">
                  <c:v>3.6064100000000002E-2</c:v>
                </c:pt>
                <c:pt idx="58134">
                  <c:v>3.6771400000000003E-2</c:v>
                </c:pt>
                <c:pt idx="58135">
                  <c:v>3.7503599999999998E-2</c:v>
                </c:pt>
                <c:pt idx="58136">
                  <c:v>3.8259799999999997E-2</c:v>
                </c:pt>
                <c:pt idx="58137">
                  <c:v>3.9038900000000001E-2</c:v>
                </c:pt>
                <c:pt idx="58138">
                  <c:v>3.9839800000000002E-2</c:v>
                </c:pt>
                <c:pt idx="58139">
                  <c:v>4.06614E-2</c:v>
                </c:pt>
                <c:pt idx="58140">
                  <c:v>4.1502499999999998E-2</c:v>
                </c:pt>
                <c:pt idx="58141">
                  <c:v>4.2361599999999999E-2</c:v>
                </c:pt>
                <c:pt idx="58142">
                  <c:v>4.3237299999999999E-2</c:v>
                </c:pt>
                <c:pt idx="58143">
                  <c:v>4.4128000000000001E-2</c:v>
                </c:pt>
                <c:pt idx="58144">
                  <c:v>4.5032299999999997E-2</c:v>
                </c:pt>
                <c:pt idx="58145">
                  <c:v>4.5948299999999997E-2</c:v>
                </c:pt>
                <c:pt idx="58146">
                  <c:v>4.6874300000000001E-2</c:v>
                </c:pt>
                <c:pt idx="58147">
                  <c:v>4.7808299999999998E-2</c:v>
                </c:pt>
                <c:pt idx="58148">
                  <c:v>4.8748399999999997E-2</c:v>
                </c:pt>
                <c:pt idx="58149">
                  <c:v>4.9692800000000002E-2</c:v>
                </c:pt>
                <c:pt idx="58150">
                  <c:v>5.0639299999999998E-2</c:v>
                </c:pt>
                <c:pt idx="58151">
                  <c:v>5.1585800000000001E-2</c:v>
                </c:pt>
                <c:pt idx="58152">
                  <c:v>5.2530100000000003E-2</c:v>
                </c:pt>
                <c:pt idx="58153">
                  <c:v>5.3469999999999997E-2</c:v>
                </c:pt>
                <c:pt idx="58154">
                  <c:v>5.4403100000000003E-2</c:v>
                </c:pt>
                <c:pt idx="58155">
                  <c:v>5.53272E-2</c:v>
                </c:pt>
                <c:pt idx="58156">
                  <c:v>5.6239900000000002E-2</c:v>
                </c:pt>
                <c:pt idx="58157">
                  <c:v>5.7138899999999999E-2</c:v>
                </c:pt>
                <c:pt idx="58158">
                  <c:v>5.8021700000000002E-2</c:v>
                </c:pt>
                <c:pt idx="58159">
                  <c:v>5.8885699999999999E-2</c:v>
                </c:pt>
                <c:pt idx="58160">
                  <c:v>5.9728499999999997E-2</c:v>
                </c:pt>
                <c:pt idx="58161">
                  <c:v>6.05476E-2</c:v>
                </c:pt>
                <c:pt idx="58162">
                  <c:v>6.1340499999999999E-2</c:v>
                </c:pt>
                <c:pt idx="58163">
                  <c:v>6.2104800000000002E-2</c:v>
                </c:pt>
                <c:pt idx="58164">
                  <c:v>6.2837799999999999E-2</c:v>
                </c:pt>
                <c:pt idx="58165">
                  <c:v>6.3537200000000002E-2</c:v>
                </c:pt>
                <c:pt idx="58166">
                  <c:v>6.4200400000000005E-2</c:v>
                </c:pt>
                <c:pt idx="58167">
                  <c:v>6.4824999999999994E-2</c:v>
                </c:pt>
                <c:pt idx="58168">
                  <c:v>6.5408499999999994E-2</c:v>
                </c:pt>
                <c:pt idx="58169">
                  <c:v>6.5948400000000004E-2</c:v>
                </c:pt>
                <c:pt idx="58170">
                  <c:v>6.6442399999999999E-2</c:v>
                </c:pt>
                <c:pt idx="58171">
                  <c:v>6.6888000000000003E-2</c:v>
                </c:pt>
                <c:pt idx="58172">
                  <c:v>6.7282999999999996E-2</c:v>
                </c:pt>
                <c:pt idx="58173">
                  <c:v>6.7625000000000005E-2</c:v>
                </c:pt>
                <c:pt idx="58174">
                  <c:v>6.7911899999999997E-2</c:v>
                </c:pt>
                <c:pt idx="58175">
                  <c:v>6.8141599999999997E-2</c:v>
                </c:pt>
                <c:pt idx="58176">
                  <c:v>6.8311899999999995E-2</c:v>
                </c:pt>
                <c:pt idx="58177">
                  <c:v>6.8420800000000004E-2</c:v>
                </c:pt>
                <c:pt idx="58178">
                  <c:v>6.8466299999999994E-2</c:v>
                </c:pt>
                <c:pt idx="58179">
                  <c:v>6.8446499999999993E-2</c:v>
                </c:pt>
                <c:pt idx="58180">
                  <c:v>6.8359500000000004E-2</c:v>
                </c:pt>
                <c:pt idx="58181">
                  <c:v>6.8203700000000006E-2</c:v>
                </c:pt>
                <c:pt idx="58182">
                  <c:v>6.7977499999999996E-2</c:v>
                </c:pt>
                <c:pt idx="58183">
                  <c:v>6.7679199999999995E-2</c:v>
                </c:pt>
                <c:pt idx="58184">
                  <c:v>6.7307500000000006E-2</c:v>
                </c:pt>
                <c:pt idx="58185">
                  <c:v>6.6861000000000004E-2</c:v>
                </c:pt>
                <c:pt idx="58186">
                  <c:v>6.6338400000000006E-2</c:v>
                </c:pt>
                <c:pt idx="58187">
                  <c:v>6.5738599999999994E-2</c:v>
                </c:pt>
                <c:pt idx="58188">
                  <c:v>6.5060599999999996E-2</c:v>
                </c:pt>
                <c:pt idx="58189">
                  <c:v>6.43035E-2</c:v>
                </c:pt>
                <c:pt idx="58190">
                  <c:v>6.3466599999999998E-2</c:v>
                </c:pt>
                <c:pt idx="58191">
                  <c:v>6.2549099999999996E-2</c:v>
                </c:pt>
                <c:pt idx="58192">
                  <c:v>6.1550599999999997E-2</c:v>
                </c:pt>
                <c:pt idx="58193">
                  <c:v>6.0470599999999999E-2</c:v>
                </c:pt>
                <c:pt idx="58194">
                  <c:v>5.9308800000000002E-2</c:v>
                </c:pt>
                <c:pt idx="58195">
                  <c:v>5.8065100000000001E-2</c:v>
                </c:pt>
                <c:pt idx="58196">
                  <c:v>5.6739600000000001E-2</c:v>
                </c:pt>
                <c:pt idx="58197">
                  <c:v>5.5332199999999998E-2</c:v>
                </c:pt>
                <c:pt idx="58198">
                  <c:v>5.3843299999999997E-2</c:v>
                </c:pt>
                <c:pt idx="58199">
                  <c:v>5.2273199999999999E-2</c:v>
                </c:pt>
                <c:pt idx="58200">
                  <c:v>5.0622500000000001E-2</c:v>
                </c:pt>
                <c:pt idx="58201">
                  <c:v>4.8891799999999999E-2</c:v>
                </c:pt>
                <c:pt idx="58202">
                  <c:v>4.7081699999999997E-2</c:v>
                </c:pt>
                <c:pt idx="58203">
                  <c:v>4.5193200000000003E-2</c:v>
                </c:pt>
                <c:pt idx="58204">
                  <c:v>4.32272E-2</c:v>
                </c:pt>
                <c:pt idx="58205">
                  <c:v>4.1184999999999999E-2</c:v>
                </c:pt>
                <c:pt idx="58206">
                  <c:v>3.9067999999999999E-2</c:v>
                </c:pt>
                <c:pt idx="58207">
                  <c:v>3.6877500000000001E-2</c:v>
                </c:pt>
                <c:pt idx="58208">
                  <c:v>3.4615300000000002E-2</c:v>
                </c:pt>
                <c:pt idx="58209">
                  <c:v>3.2283100000000002E-2</c:v>
                </c:pt>
                <c:pt idx="58210">
                  <c:v>2.9882700000000002E-2</c:v>
                </c:pt>
                <c:pt idx="58211">
                  <c:v>2.7416300000000001E-2</c:v>
                </c:pt>
                <c:pt idx="58212">
                  <c:v>2.4885899999999999E-2</c:v>
                </c:pt>
                <c:pt idx="58213">
                  <c:v>2.2293799999999999E-2</c:v>
                </c:pt>
                <c:pt idx="58214">
                  <c:v>1.96425E-2</c:v>
                </c:pt>
                <c:pt idx="58215">
                  <c:v>1.6934600000000001E-2</c:v>
                </c:pt>
                <c:pt idx="58216">
                  <c:v>1.41726E-2</c:v>
                </c:pt>
                <c:pt idx="58217">
                  <c:v>1.13594E-2</c:v>
                </c:pt>
                <c:pt idx="58218" formatCode="0.00E+00">
                  <c:v>8.4979300000000008E-3</c:v>
                </c:pt>
                <c:pt idx="58219" formatCode="0.00E+00">
                  <c:v>5.5911299999999997E-3</c:v>
                </c:pt>
                <c:pt idx="58220" formatCode="0.00E+00">
                  <c:v>2.6421399999999999E-3</c:v>
                </c:pt>
                <c:pt idx="58221" formatCode="0.00E+00">
                  <c:v>-3.4580800000000002E-4</c:v>
                </c:pt>
                <c:pt idx="58222" formatCode="0.00E+00">
                  <c:v>-3.3693999999999998E-3</c:v>
                </c:pt>
                <c:pt idx="58223" formatCode="0.00E+00">
                  <c:v>-6.4252199999999997E-3</c:v>
                </c:pt>
                <c:pt idx="58224" formatCode="0.00E+00">
                  <c:v>-9.5097500000000008E-3</c:v>
                </c:pt>
                <c:pt idx="58225">
                  <c:v>-1.2619399999999999E-2</c:v>
                </c:pt>
                <c:pt idx="58226">
                  <c:v>-1.5750500000000001E-2</c:v>
                </c:pt>
                <c:pt idx="58227">
                  <c:v>-1.8899300000000001E-2</c:v>
                </c:pt>
                <c:pt idx="58228">
                  <c:v>-2.2061999999999998E-2</c:v>
                </c:pt>
                <c:pt idx="58229">
                  <c:v>-2.5234699999999999E-2</c:v>
                </c:pt>
                <c:pt idx="58230">
                  <c:v>-2.8413500000000001E-2</c:v>
                </c:pt>
                <c:pt idx="58231">
                  <c:v>-3.1594400000000002E-2</c:v>
                </c:pt>
              </c:numCache>
            </c:numRef>
          </c:yVal>
          <c:smooth val="1"/>
          <c:extLst>
            <c:ext xmlns:c16="http://schemas.microsoft.com/office/drawing/2014/chart" uri="{C3380CC4-5D6E-409C-BE32-E72D297353CC}">
              <c16:uniqueId val="{00000005-6069-4815-A46C-A86AEC3271D3}"/>
            </c:ext>
          </c:extLst>
        </c:ser>
        <c:ser>
          <c:idx val="4"/>
          <c:order val="6"/>
          <c:tx>
            <c:v>Traffic5</c:v>
          </c:tx>
          <c:spPr>
            <a:ln w="19050" cap="rnd">
              <a:solidFill>
                <a:schemeClr val="accent5"/>
              </a:solidFill>
              <a:round/>
            </a:ln>
            <a:effectLst/>
          </c:spPr>
          <c:marker>
            <c:symbol val="none"/>
          </c:marker>
          <c:xVal>
            <c:numRef>
              <c:f>plot_traffic!$E$5:$E$76318</c:f>
              <c:numCache>
                <c:formatCode>General</c:formatCode>
                <c:ptCount val="76314"/>
                <c:pt idx="0">
                  <c:v>-147.875</c:v>
                </c:pt>
                <c:pt idx="1">
                  <c:v>-147.87299999999999</c:v>
                </c:pt>
                <c:pt idx="2">
                  <c:v>-147.87100000000001</c:v>
                </c:pt>
                <c:pt idx="3">
                  <c:v>-147.869</c:v>
                </c:pt>
                <c:pt idx="4">
                  <c:v>-147.86699999999999</c:v>
                </c:pt>
                <c:pt idx="5">
                  <c:v>-147.86500000000001</c:v>
                </c:pt>
                <c:pt idx="6">
                  <c:v>-147.863</c:v>
                </c:pt>
                <c:pt idx="7">
                  <c:v>-147.86099999999999</c:v>
                </c:pt>
                <c:pt idx="8">
                  <c:v>-147.85900000000001</c:v>
                </c:pt>
                <c:pt idx="9">
                  <c:v>-147.857</c:v>
                </c:pt>
                <c:pt idx="10">
                  <c:v>-147.85499999999999</c:v>
                </c:pt>
                <c:pt idx="11">
                  <c:v>-147.85300000000001</c:v>
                </c:pt>
                <c:pt idx="12">
                  <c:v>-147.851</c:v>
                </c:pt>
                <c:pt idx="13">
                  <c:v>-147.84899999999999</c:v>
                </c:pt>
                <c:pt idx="14">
                  <c:v>-147.84700000000001</c:v>
                </c:pt>
                <c:pt idx="15">
                  <c:v>-147.845</c:v>
                </c:pt>
                <c:pt idx="16">
                  <c:v>-147.84299999999999</c:v>
                </c:pt>
                <c:pt idx="17">
                  <c:v>-147.84100000000001</c:v>
                </c:pt>
                <c:pt idx="18">
                  <c:v>-147.839</c:v>
                </c:pt>
                <c:pt idx="19">
                  <c:v>-147.83699999999999</c:v>
                </c:pt>
                <c:pt idx="20">
                  <c:v>-147.83500000000001</c:v>
                </c:pt>
                <c:pt idx="21">
                  <c:v>-147.833</c:v>
                </c:pt>
                <c:pt idx="22">
                  <c:v>-147.83099999999999</c:v>
                </c:pt>
                <c:pt idx="23">
                  <c:v>-147.82900000000001</c:v>
                </c:pt>
                <c:pt idx="24">
                  <c:v>-147.827</c:v>
                </c:pt>
                <c:pt idx="25">
                  <c:v>-147.82499999999999</c:v>
                </c:pt>
                <c:pt idx="26">
                  <c:v>-147.82300000000001</c:v>
                </c:pt>
                <c:pt idx="27">
                  <c:v>-147.821</c:v>
                </c:pt>
                <c:pt idx="28">
                  <c:v>-147.81899999999999</c:v>
                </c:pt>
                <c:pt idx="29">
                  <c:v>-147.81700000000001</c:v>
                </c:pt>
                <c:pt idx="30">
                  <c:v>-147.815</c:v>
                </c:pt>
                <c:pt idx="31">
                  <c:v>-147.81299999999999</c:v>
                </c:pt>
                <c:pt idx="32">
                  <c:v>-147.81100000000001</c:v>
                </c:pt>
                <c:pt idx="33">
                  <c:v>-147.809</c:v>
                </c:pt>
                <c:pt idx="34">
                  <c:v>-147.80699999999999</c:v>
                </c:pt>
                <c:pt idx="35">
                  <c:v>-147.80500000000001</c:v>
                </c:pt>
                <c:pt idx="36">
                  <c:v>-147.803</c:v>
                </c:pt>
                <c:pt idx="37">
                  <c:v>-147.80099999999999</c:v>
                </c:pt>
                <c:pt idx="38">
                  <c:v>-147.79900000000001</c:v>
                </c:pt>
                <c:pt idx="39">
                  <c:v>-147.797</c:v>
                </c:pt>
                <c:pt idx="40">
                  <c:v>-147.79499999999999</c:v>
                </c:pt>
                <c:pt idx="41">
                  <c:v>-147.79300000000001</c:v>
                </c:pt>
                <c:pt idx="42">
                  <c:v>-147.791</c:v>
                </c:pt>
                <c:pt idx="43">
                  <c:v>-147.78899999999999</c:v>
                </c:pt>
                <c:pt idx="44">
                  <c:v>-147.78700000000001</c:v>
                </c:pt>
                <c:pt idx="45">
                  <c:v>-147.785</c:v>
                </c:pt>
                <c:pt idx="46">
                  <c:v>-147.78299999999999</c:v>
                </c:pt>
                <c:pt idx="47">
                  <c:v>-147.78100000000001</c:v>
                </c:pt>
                <c:pt idx="48">
                  <c:v>-147.779</c:v>
                </c:pt>
                <c:pt idx="49">
                  <c:v>-147.77699999999999</c:v>
                </c:pt>
                <c:pt idx="50">
                  <c:v>-147.77500000000001</c:v>
                </c:pt>
                <c:pt idx="51">
                  <c:v>-147.773</c:v>
                </c:pt>
                <c:pt idx="52">
                  <c:v>-147.77099999999999</c:v>
                </c:pt>
                <c:pt idx="53">
                  <c:v>-147.76900000000001</c:v>
                </c:pt>
                <c:pt idx="54">
                  <c:v>-147.767</c:v>
                </c:pt>
                <c:pt idx="55">
                  <c:v>-147.76499999999999</c:v>
                </c:pt>
                <c:pt idx="56">
                  <c:v>-147.76300000000001</c:v>
                </c:pt>
                <c:pt idx="57">
                  <c:v>-147.761</c:v>
                </c:pt>
                <c:pt idx="58">
                  <c:v>-147.75899999999999</c:v>
                </c:pt>
                <c:pt idx="59">
                  <c:v>-147.75700000000001</c:v>
                </c:pt>
                <c:pt idx="60">
                  <c:v>-147.755</c:v>
                </c:pt>
                <c:pt idx="61">
                  <c:v>-147.75299999999999</c:v>
                </c:pt>
                <c:pt idx="62">
                  <c:v>-147.751</c:v>
                </c:pt>
                <c:pt idx="63">
                  <c:v>-147.749</c:v>
                </c:pt>
                <c:pt idx="64">
                  <c:v>-147.74700000000001</c:v>
                </c:pt>
                <c:pt idx="65">
                  <c:v>-147.745</c:v>
                </c:pt>
                <c:pt idx="66">
                  <c:v>-147.74299999999999</c:v>
                </c:pt>
                <c:pt idx="67">
                  <c:v>-147.74100000000001</c:v>
                </c:pt>
                <c:pt idx="68">
                  <c:v>-147.739</c:v>
                </c:pt>
                <c:pt idx="69">
                  <c:v>-147.73699999999999</c:v>
                </c:pt>
                <c:pt idx="70">
                  <c:v>-147.73500000000001</c:v>
                </c:pt>
                <c:pt idx="71">
                  <c:v>-147.733</c:v>
                </c:pt>
                <c:pt idx="72">
                  <c:v>-147.73099999999999</c:v>
                </c:pt>
                <c:pt idx="73">
                  <c:v>-147.72900000000001</c:v>
                </c:pt>
                <c:pt idx="74">
                  <c:v>-147.727</c:v>
                </c:pt>
                <c:pt idx="75">
                  <c:v>-147.72499999999999</c:v>
                </c:pt>
                <c:pt idx="76">
                  <c:v>-147.72300000000001</c:v>
                </c:pt>
                <c:pt idx="77">
                  <c:v>-147.721</c:v>
                </c:pt>
                <c:pt idx="78">
                  <c:v>-147.71899999999999</c:v>
                </c:pt>
                <c:pt idx="79">
                  <c:v>-147.71700000000001</c:v>
                </c:pt>
                <c:pt idx="80">
                  <c:v>-147.715</c:v>
                </c:pt>
                <c:pt idx="81">
                  <c:v>-147.71299999999999</c:v>
                </c:pt>
                <c:pt idx="82">
                  <c:v>-147.71100000000001</c:v>
                </c:pt>
                <c:pt idx="83">
                  <c:v>-147.709</c:v>
                </c:pt>
                <c:pt idx="84">
                  <c:v>-147.70699999999999</c:v>
                </c:pt>
                <c:pt idx="85">
                  <c:v>-147.70500000000001</c:v>
                </c:pt>
                <c:pt idx="86">
                  <c:v>-147.703</c:v>
                </c:pt>
                <c:pt idx="87">
                  <c:v>-147.70099999999999</c:v>
                </c:pt>
                <c:pt idx="88">
                  <c:v>-147.69900000000001</c:v>
                </c:pt>
                <c:pt idx="89">
                  <c:v>-147.697</c:v>
                </c:pt>
                <c:pt idx="90">
                  <c:v>-147.69499999999999</c:v>
                </c:pt>
                <c:pt idx="91">
                  <c:v>-147.69300000000001</c:v>
                </c:pt>
                <c:pt idx="92">
                  <c:v>-147.691</c:v>
                </c:pt>
                <c:pt idx="93">
                  <c:v>-147.68899999999999</c:v>
                </c:pt>
                <c:pt idx="94">
                  <c:v>-147.68700000000001</c:v>
                </c:pt>
                <c:pt idx="95">
                  <c:v>-147.685</c:v>
                </c:pt>
                <c:pt idx="96">
                  <c:v>-147.68299999999999</c:v>
                </c:pt>
                <c:pt idx="97">
                  <c:v>-147.68100000000001</c:v>
                </c:pt>
                <c:pt idx="98">
                  <c:v>-147.679</c:v>
                </c:pt>
                <c:pt idx="99">
                  <c:v>-147.67699999999999</c:v>
                </c:pt>
                <c:pt idx="100">
                  <c:v>-147.67500000000001</c:v>
                </c:pt>
                <c:pt idx="101">
                  <c:v>-147.673</c:v>
                </c:pt>
                <c:pt idx="102">
                  <c:v>-147.67099999999999</c:v>
                </c:pt>
                <c:pt idx="103">
                  <c:v>-147.66900000000001</c:v>
                </c:pt>
                <c:pt idx="104">
                  <c:v>-147.667</c:v>
                </c:pt>
                <c:pt idx="105">
                  <c:v>-147.66499999999999</c:v>
                </c:pt>
                <c:pt idx="106">
                  <c:v>-147.66300000000001</c:v>
                </c:pt>
                <c:pt idx="107">
                  <c:v>-147.661</c:v>
                </c:pt>
                <c:pt idx="108">
                  <c:v>-147.65899999999999</c:v>
                </c:pt>
                <c:pt idx="109">
                  <c:v>-147.65700000000001</c:v>
                </c:pt>
                <c:pt idx="110">
                  <c:v>-147.655</c:v>
                </c:pt>
                <c:pt idx="111">
                  <c:v>-147.65299999999999</c:v>
                </c:pt>
                <c:pt idx="112">
                  <c:v>-147.65100000000001</c:v>
                </c:pt>
                <c:pt idx="113">
                  <c:v>-147.649</c:v>
                </c:pt>
                <c:pt idx="114">
                  <c:v>-147.64699999999999</c:v>
                </c:pt>
                <c:pt idx="115">
                  <c:v>-147.64500000000001</c:v>
                </c:pt>
                <c:pt idx="116">
                  <c:v>-147.643</c:v>
                </c:pt>
                <c:pt idx="117">
                  <c:v>-147.64099999999999</c:v>
                </c:pt>
                <c:pt idx="118">
                  <c:v>-147.63900000000001</c:v>
                </c:pt>
                <c:pt idx="119">
                  <c:v>-147.637</c:v>
                </c:pt>
                <c:pt idx="120">
                  <c:v>-147.63499999999999</c:v>
                </c:pt>
                <c:pt idx="121">
                  <c:v>-147.63300000000001</c:v>
                </c:pt>
                <c:pt idx="122">
                  <c:v>-147.631</c:v>
                </c:pt>
                <c:pt idx="123">
                  <c:v>-147.62899999999999</c:v>
                </c:pt>
                <c:pt idx="124">
                  <c:v>-147.62700000000001</c:v>
                </c:pt>
                <c:pt idx="125">
                  <c:v>-147.625</c:v>
                </c:pt>
                <c:pt idx="126">
                  <c:v>-147.62299999999999</c:v>
                </c:pt>
                <c:pt idx="127">
                  <c:v>-147.62100000000001</c:v>
                </c:pt>
                <c:pt idx="128">
                  <c:v>-147.619</c:v>
                </c:pt>
                <c:pt idx="129">
                  <c:v>-147.61699999999999</c:v>
                </c:pt>
                <c:pt idx="130">
                  <c:v>-147.61500000000001</c:v>
                </c:pt>
                <c:pt idx="131">
                  <c:v>-147.613</c:v>
                </c:pt>
                <c:pt idx="132">
                  <c:v>-147.61099999999999</c:v>
                </c:pt>
                <c:pt idx="133">
                  <c:v>-147.60900000000001</c:v>
                </c:pt>
                <c:pt idx="134">
                  <c:v>-147.607</c:v>
                </c:pt>
                <c:pt idx="135">
                  <c:v>-147.60499999999999</c:v>
                </c:pt>
                <c:pt idx="136">
                  <c:v>-147.60300000000001</c:v>
                </c:pt>
                <c:pt idx="137">
                  <c:v>-147.601</c:v>
                </c:pt>
                <c:pt idx="138">
                  <c:v>-147.59899999999999</c:v>
                </c:pt>
                <c:pt idx="139">
                  <c:v>-147.59700000000001</c:v>
                </c:pt>
                <c:pt idx="140">
                  <c:v>-147.595</c:v>
                </c:pt>
                <c:pt idx="141">
                  <c:v>-147.59299999999999</c:v>
                </c:pt>
                <c:pt idx="142">
                  <c:v>-147.59100000000001</c:v>
                </c:pt>
                <c:pt idx="143">
                  <c:v>-147.589</c:v>
                </c:pt>
                <c:pt idx="144">
                  <c:v>-147.58699999999999</c:v>
                </c:pt>
                <c:pt idx="145">
                  <c:v>-147.58500000000001</c:v>
                </c:pt>
                <c:pt idx="146">
                  <c:v>-147.583</c:v>
                </c:pt>
                <c:pt idx="147">
                  <c:v>-147.58099999999999</c:v>
                </c:pt>
                <c:pt idx="148">
                  <c:v>-147.57900000000001</c:v>
                </c:pt>
                <c:pt idx="149">
                  <c:v>-147.577</c:v>
                </c:pt>
                <c:pt idx="150">
                  <c:v>-147.57499999999999</c:v>
                </c:pt>
                <c:pt idx="151">
                  <c:v>-147.57300000000001</c:v>
                </c:pt>
                <c:pt idx="152">
                  <c:v>-147.571</c:v>
                </c:pt>
                <c:pt idx="153">
                  <c:v>-147.56899999999999</c:v>
                </c:pt>
                <c:pt idx="154">
                  <c:v>-147.56700000000001</c:v>
                </c:pt>
                <c:pt idx="155">
                  <c:v>-147.565</c:v>
                </c:pt>
                <c:pt idx="156">
                  <c:v>-147.56299999999999</c:v>
                </c:pt>
                <c:pt idx="157">
                  <c:v>-147.56100000000001</c:v>
                </c:pt>
                <c:pt idx="158">
                  <c:v>-147.559</c:v>
                </c:pt>
                <c:pt idx="159">
                  <c:v>-147.55699999999999</c:v>
                </c:pt>
                <c:pt idx="160">
                  <c:v>-147.55500000000001</c:v>
                </c:pt>
                <c:pt idx="161">
                  <c:v>-147.553</c:v>
                </c:pt>
                <c:pt idx="162">
                  <c:v>-147.55099999999999</c:v>
                </c:pt>
                <c:pt idx="163">
                  <c:v>-147.54900000000001</c:v>
                </c:pt>
                <c:pt idx="164">
                  <c:v>-147.547</c:v>
                </c:pt>
                <c:pt idx="165">
                  <c:v>-147.54499999999999</c:v>
                </c:pt>
                <c:pt idx="166">
                  <c:v>-147.54300000000001</c:v>
                </c:pt>
                <c:pt idx="167">
                  <c:v>-147.541</c:v>
                </c:pt>
                <c:pt idx="168">
                  <c:v>-147.53899999999999</c:v>
                </c:pt>
                <c:pt idx="169">
                  <c:v>-147.53700000000001</c:v>
                </c:pt>
                <c:pt idx="170">
                  <c:v>-147.535</c:v>
                </c:pt>
                <c:pt idx="171">
                  <c:v>-147.53299999999999</c:v>
                </c:pt>
                <c:pt idx="172">
                  <c:v>-147.53100000000001</c:v>
                </c:pt>
                <c:pt idx="173">
                  <c:v>-147.529</c:v>
                </c:pt>
                <c:pt idx="174">
                  <c:v>-147.52699999999999</c:v>
                </c:pt>
                <c:pt idx="175">
                  <c:v>-147.52500000000001</c:v>
                </c:pt>
                <c:pt idx="176">
                  <c:v>-147.523</c:v>
                </c:pt>
                <c:pt idx="177">
                  <c:v>-147.52099999999999</c:v>
                </c:pt>
                <c:pt idx="178">
                  <c:v>-147.51900000000001</c:v>
                </c:pt>
                <c:pt idx="179">
                  <c:v>-147.517</c:v>
                </c:pt>
                <c:pt idx="180">
                  <c:v>-147.51499999999999</c:v>
                </c:pt>
                <c:pt idx="181">
                  <c:v>-147.51300000000001</c:v>
                </c:pt>
                <c:pt idx="182">
                  <c:v>-147.511</c:v>
                </c:pt>
                <c:pt idx="183">
                  <c:v>-147.50899999999999</c:v>
                </c:pt>
                <c:pt idx="184">
                  <c:v>-147.50700000000001</c:v>
                </c:pt>
                <c:pt idx="185">
                  <c:v>-147.505</c:v>
                </c:pt>
                <c:pt idx="186">
                  <c:v>-147.50299999999999</c:v>
                </c:pt>
                <c:pt idx="187">
                  <c:v>-147.501</c:v>
                </c:pt>
                <c:pt idx="188">
                  <c:v>-147.499</c:v>
                </c:pt>
                <c:pt idx="189">
                  <c:v>-147.49700000000001</c:v>
                </c:pt>
                <c:pt idx="190">
                  <c:v>-147.495</c:v>
                </c:pt>
                <c:pt idx="191">
                  <c:v>-147.49299999999999</c:v>
                </c:pt>
                <c:pt idx="192">
                  <c:v>-147.49100000000001</c:v>
                </c:pt>
                <c:pt idx="193">
                  <c:v>-147.489</c:v>
                </c:pt>
                <c:pt idx="194">
                  <c:v>-147.48699999999999</c:v>
                </c:pt>
                <c:pt idx="195">
                  <c:v>-147.48500000000001</c:v>
                </c:pt>
                <c:pt idx="196">
                  <c:v>-147.483</c:v>
                </c:pt>
                <c:pt idx="197">
                  <c:v>-147.48099999999999</c:v>
                </c:pt>
                <c:pt idx="198">
                  <c:v>-147.47900000000001</c:v>
                </c:pt>
                <c:pt idx="199">
                  <c:v>-147.477</c:v>
                </c:pt>
                <c:pt idx="200">
                  <c:v>-147.47499999999999</c:v>
                </c:pt>
                <c:pt idx="201">
                  <c:v>-147.47300000000001</c:v>
                </c:pt>
                <c:pt idx="202">
                  <c:v>-147.471</c:v>
                </c:pt>
                <c:pt idx="203">
                  <c:v>-147.46899999999999</c:v>
                </c:pt>
                <c:pt idx="204">
                  <c:v>-147.46700000000001</c:v>
                </c:pt>
                <c:pt idx="205">
                  <c:v>-147.465</c:v>
                </c:pt>
                <c:pt idx="206">
                  <c:v>-147.46299999999999</c:v>
                </c:pt>
                <c:pt idx="207">
                  <c:v>-147.46100000000001</c:v>
                </c:pt>
                <c:pt idx="208">
                  <c:v>-147.459</c:v>
                </c:pt>
                <c:pt idx="209">
                  <c:v>-147.45699999999999</c:v>
                </c:pt>
                <c:pt idx="210">
                  <c:v>-147.45500000000001</c:v>
                </c:pt>
                <c:pt idx="211">
                  <c:v>-147.453</c:v>
                </c:pt>
                <c:pt idx="212">
                  <c:v>-147.45099999999999</c:v>
                </c:pt>
                <c:pt idx="213">
                  <c:v>-147.44900000000001</c:v>
                </c:pt>
                <c:pt idx="214">
                  <c:v>-147.447</c:v>
                </c:pt>
                <c:pt idx="215">
                  <c:v>-147.44499999999999</c:v>
                </c:pt>
                <c:pt idx="216">
                  <c:v>-147.44300000000001</c:v>
                </c:pt>
                <c:pt idx="217">
                  <c:v>-147.441</c:v>
                </c:pt>
                <c:pt idx="218">
                  <c:v>-147.43899999999999</c:v>
                </c:pt>
                <c:pt idx="219">
                  <c:v>-147.43700000000001</c:v>
                </c:pt>
                <c:pt idx="220">
                  <c:v>-147.435</c:v>
                </c:pt>
                <c:pt idx="221">
                  <c:v>-147.43299999999999</c:v>
                </c:pt>
                <c:pt idx="222">
                  <c:v>-147.43100000000001</c:v>
                </c:pt>
                <c:pt idx="223">
                  <c:v>-147.429</c:v>
                </c:pt>
                <c:pt idx="224">
                  <c:v>-147.42699999999999</c:v>
                </c:pt>
                <c:pt idx="225">
                  <c:v>-147.42500000000001</c:v>
                </c:pt>
                <c:pt idx="226">
                  <c:v>-147.423</c:v>
                </c:pt>
                <c:pt idx="227">
                  <c:v>-147.42099999999999</c:v>
                </c:pt>
                <c:pt idx="228">
                  <c:v>-147.41900000000001</c:v>
                </c:pt>
                <c:pt idx="229">
                  <c:v>-147.417</c:v>
                </c:pt>
                <c:pt idx="230">
                  <c:v>-147.41499999999999</c:v>
                </c:pt>
                <c:pt idx="231">
                  <c:v>-147.41300000000001</c:v>
                </c:pt>
                <c:pt idx="232">
                  <c:v>-147.411</c:v>
                </c:pt>
                <c:pt idx="233">
                  <c:v>-147.40899999999999</c:v>
                </c:pt>
                <c:pt idx="234">
                  <c:v>-147.40700000000001</c:v>
                </c:pt>
                <c:pt idx="235">
                  <c:v>-147.405</c:v>
                </c:pt>
                <c:pt idx="236">
                  <c:v>-147.40299999999999</c:v>
                </c:pt>
                <c:pt idx="237">
                  <c:v>-147.40100000000001</c:v>
                </c:pt>
                <c:pt idx="238">
                  <c:v>-147.399</c:v>
                </c:pt>
                <c:pt idx="239">
                  <c:v>-147.39699999999999</c:v>
                </c:pt>
                <c:pt idx="240">
                  <c:v>-147.39500000000001</c:v>
                </c:pt>
                <c:pt idx="241">
                  <c:v>-147.393</c:v>
                </c:pt>
                <c:pt idx="242">
                  <c:v>-147.39099999999999</c:v>
                </c:pt>
                <c:pt idx="243">
                  <c:v>-147.38900000000001</c:v>
                </c:pt>
                <c:pt idx="244">
                  <c:v>-147.387</c:v>
                </c:pt>
                <c:pt idx="245">
                  <c:v>-147.38499999999999</c:v>
                </c:pt>
                <c:pt idx="246">
                  <c:v>-147.38300000000001</c:v>
                </c:pt>
                <c:pt idx="247">
                  <c:v>-147.381</c:v>
                </c:pt>
                <c:pt idx="248">
                  <c:v>-147.37899999999999</c:v>
                </c:pt>
                <c:pt idx="249">
                  <c:v>-147.37700000000001</c:v>
                </c:pt>
                <c:pt idx="250">
                  <c:v>-147.375</c:v>
                </c:pt>
                <c:pt idx="251">
                  <c:v>-147.37299999999999</c:v>
                </c:pt>
                <c:pt idx="252">
                  <c:v>-147.37100000000001</c:v>
                </c:pt>
                <c:pt idx="253">
                  <c:v>-147.369</c:v>
                </c:pt>
                <c:pt idx="254">
                  <c:v>-147.36699999999999</c:v>
                </c:pt>
                <c:pt idx="255">
                  <c:v>-147.36500000000001</c:v>
                </c:pt>
                <c:pt idx="256">
                  <c:v>-147.363</c:v>
                </c:pt>
                <c:pt idx="257">
                  <c:v>-147.36099999999999</c:v>
                </c:pt>
                <c:pt idx="258">
                  <c:v>-147.35900000000001</c:v>
                </c:pt>
                <c:pt idx="259">
                  <c:v>-147.357</c:v>
                </c:pt>
                <c:pt idx="260">
                  <c:v>-147.35499999999999</c:v>
                </c:pt>
                <c:pt idx="261">
                  <c:v>-147.35300000000001</c:v>
                </c:pt>
                <c:pt idx="262">
                  <c:v>-147.351</c:v>
                </c:pt>
                <c:pt idx="263">
                  <c:v>-147.34899999999999</c:v>
                </c:pt>
                <c:pt idx="264">
                  <c:v>-147.34700000000001</c:v>
                </c:pt>
                <c:pt idx="265">
                  <c:v>-147.345</c:v>
                </c:pt>
                <c:pt idx="266">
                  <c:v>-147.34299999999999</c:v>
                </c:pt>
                <c:pt idx="267">
                  <c:v>-147.34100000000001</c:v>
                </c:pt>
                <c:pt idx="268">
                  <c:v>-147.339</c:v>
                </c:pt>
                <c:pt idx="269">
                  <c:v>-147.33699999999999</c:v>
                </c:pt>
                <c:pt idx="270">
                  <c:v>-147.33500000000001</c:v>
                </c:pt>
                <c:pt idx="271">
                  <c:v>-147.333</c:v>
                </c:pt>
                <c:pt idx="272">
                  <c:v>-147.33099999999999</c:v>
                </c:pt>
                <c:pt idx="273">
                  <c:v>-147.32900000000001</c:v>
                </c:pt>
                <c:pt idx="274">
                  <c:v>-147.327</c:v>
                </c:pt>
                <c:pt idx="275">
                  <c:v>-147.32499999999999</c:v>
                </c:pt>
                <c:pt idx="276">
                  <c:v>-147.32300000000001</c:v>
                </c:pt>
                <c:pt idx="277">
                  <c:v>-147.321</c:v>
                </c:pt>
                <c:pt idx="278">
                  <c:v>-147.31899999999999</c:v>
                </c:pt>
                <c:pt idx="279">
                  <c:v>-147.31700000000001</c:v>
                </c:pt>
                <c:pt idx="280">
                  <c:v>-147.315</c:v>
                </c:pt>
                <c:pt idx="281">
                  <c:v>-147.31299999999999</c:v>
                </c:pt>
                <c:pt idx="282">
                  <c:v>-147.31100000000001</c:v>
                </c:pt>
                <c:pt idx="283">
                  <c:v>-147.309</c:v>
                </c:pt>
                <c:pt idx="284">
                  <c:v>-147.30699999999999</c:v>
                </c:pt>
                <c:pt idx="285">
                  <c:v>-147.30500000000001</c:v>
                </c:pt>
                <c:pt idx="286">
                  <c:v>-147.303</c:v>
                </c:pt>
                <c:pt idx="287">
                  <c:v>-147.30099999999999</c:v>
                </c:pt>
                <c:pt idx="288">
                  <c:v>-147.29900000000001</c:v>
                </c:pt>
                <c:pt idx="289">
                  <c:v>-147.297</c:v>
                </c:pt>
                <c:pt idx="290">
                  <c:v>-147.29499999999999</c:v>
                </c:pt>
                <c:pt idx="291">
                  <c:v>-147.29300000000001</c:v>
                </c:pt>
                <c:pt idx="292">
                  <c:v>-147.291</c:v>
                </c:pt>
                <c:pt idx="293">
                  <c:v>-147.28899999999999</c:v>
                </c:pt>
                <c:pt idx="294">
                  <c:v>-147.28700000000001</c:v>
                </c:pt>
                <c:pt idx="295">
                  <c:v>-147.285</c:v>
                </c:pt>
                <c:pt idx="296">
                  <c:v>-147.28299999999999</c:v>
                </c:pt>
                <c:pt idx="297">
                  <c:v>-147.28100000000001</c:v>
                </c:pt>
                <c:pt idx="298">
                  <c:v>-147.279</c:v>
                </c:pt>
                <c:pt idx="299">
                  <c:v>-147.27699999999999</c:v>
                </c:pt>
                <c:pt idx="300">
                  <c:v>-147.27500000000001</c:v>
                </c:pt>
                <c:pt idx="301">
                  <c:v>-147.273</c:v>
                </c:pt>
                <c:pt idx="302">
                  <c:v>-147.27099999999999</c:v>
                </c:pt>
                <c:pt idx="303">
                  <c:v>-147.26900000000001</c:v>
                </c:pt>
                <c:pt idx="304">
                  <c:v>-147.267</c:v>
                </c:pt>
                <c:pt idx="305">
                  <c:v>-147.26499999999999</c:v>
                </c:pt>
                <c:pt idx="306">
                  <c:v>-147.26300000000001</c:v>
                </c:pt>
                <c:pt idx="307">
                  <c:v>-147.261</c:v>
                </c:pt>
                <c:pt idx="308">
                  <c:v>-147.25899999999999</c:v>
                </c:pt>
                <c:pt idx="309">
                  <c:v>-147.25700000000001</c:v>
                </c:pt>
                <c:pt idx="310">
                  <c:v>-147.255</c:v>
                </c:pt>
                <c:pt idx="311">
                  <c:v>-147.25299999999999</c:v>
                </c:pt>
                <c:pt idx="312">
                  <c:v>-147.251</c:v>
                </c:pt>
                <c:pt idx="313">
                  <c:v>-147.249</c:v>
                </c:pt>
                <c:pt idx="314">
                  <c:v>-147.24700000000001</c:v>
                </c:pt>
                <c:pt idx="315">
                  <c:v>-147.245</c:v>
                </c:pt>
                <c:pt idx="316">
                  <c:v>-147.24299999999999</c:v>
                </c:pt>
                <c:pt idx="317">
                  <c:v>-147.24100000000001</c:v>
                </c:pt>
                <c:pt idx="318">
                  <c:v>-147.239</c:v>
                </c:pt>
                <c:pt idx="319">
                  <c:v>-147.23699999999999</c:v>
                </c:pt>
                <c:pt idx="320">
                  <c:v>-147.23500000000001</c:v>
                </c:pt>
                <c:pt idx="321">
                  <c:v>-147.233</c:v>
                </c:pt>
                <c:pt idx="322">
                  <c:v>-147.23099999999999</c:v>
                </c:pt>
                <c:pt idx="323">
                  <c:v>-147.22900000000001</c:v>
                </c:pt>
                <c:pt idx="324">
                  <c:v>-147.227</c:v>
                </c:pt>
                <c:pt idx="325">
                  <c:v>-147.22499999999999</c:v>
                </c:pt>
                <c:pt idx="326">
                  <c:v>-147.22300000000001</c:v>
                </c:pt>
                <c:pt idx="327">
                  <c:v>-147.221</c:v>
                </c:pt>
                <c:pt idx="328">
                  <c:v>-147.21899999999999</c:v>
                </c:pt>
                <c:pt idx="329">
                  <c:v>-147.21700000000001</c:v>
                </c:pt>
                <c:pt idx="330">
                  <c:v>-147.215</c:v>
                </c:pt>
                <c:pt idx="331">
                  <c:v>-147.21299999999999</c:v>
                </c:pt>
                <c:pt idx="332">
                  <c:v>-147.21100000000001</c:v>
                </c:pt>
                <c:pt idx="333">
                  <c:v>-147.209</c:v>
                </c:pt>
                <c:pt idx="334">
                  <c:v>-147.20699999999999</c:v>
                </c:pt>
                <c:pt idx="335">
                  <c:v>-147.20500000000001</c:v>
                </c:pt>
                <c:pt idx="336">
                  <c:v>-147.203</c:v>
                </c:pt>
                <c:pt idx="337">
                  <c:v>-147.20099999999999</c:v>
                </c:pt>
                <c:pt idx="338">
                  <c:v>-147.19900000000001</c:v>
                </c:pt>
                <c:pt idx="339">
                  <c:v>-147.197</c:v>
                </c:pt>
                <c:pt idx="340">
                  <c:v>-147.19499999999999</c:v>
                </c:pt>
                <c:pt idx="341">
                  <c:v>-147.19300000000001</c:v>
                </c:pt>
                <c:pt idx="342">
                  <c:v>-147.191</c:v>
                </c:pt>
                <c:pt idx="343">
                  <c:v>-147.18899999999999</c:v>
                </c:pt>
                <c:pt idx="344">
                  <c:v>-147.18700000000001</c:v>
                </c:pt>
                <c:pt idx="345">
                  <c:v>-147.185</c:v>
                </c:pt>
                <c:pt idx="346">
                  <c:v>-147.18299999999999</c:v>
                </c:pt>
                <c:pt idx="347">
                  <c:v>-147.18100000000001</c:v>
                </c:pt>
                <c:pt idx="348">
                  <c:v>-147.179</c:v>
                </c:pt>
                <c:pt idx="349">
                  <c:v>-147.17699999999999</c:v>
                </c:pt>
                <c:pt idx="350">
                  <c:v>-147.17500000000001</c:v>
                </c:pt>
                <c:pt idx="351">
                  <c:v>-147.173</c:v>
                </c:pt>
                <c:pt idx="352">
                  <c:v>-147.17099999999999</c:v>
                </c:pt>
                <c:pt idx="353">
                  <c:v>-147.16900000000001</c:v>
                </c:pt>
                <c:pt idx="354">
                  <c:v>-147.167</c:v>
                </c:pt>
                <c:pt idx="355">
                  <c:v>-147.16499999999999</c:v>
                </c:pt>
                <c:pt idx="356">
                  <c:v>-147.16300000000001</c:v>
                </c:pt>
                <c:pt idx="357">
                  <c:v>-147.161</c:v>
                </c:pt>
                <c:pt idx="358">
                  <c:v>-147.15899999999999</c:v>
                </c:pt>
                <c:pt idx="359">
                  <c:v>-147.15700000000001</c:v>
                </c:pt>
                <c:pt idx="360">
                  <c:v>-147.155</c:v>
                </c:pt>
                <c:pt idx="361">
                  <c:v>-147.15299999999999</c:v>
                </c:pt>
                <c:pt idx="362">
                  <c:v>-147.15100000000001</c:v>
                </c:pt>
                <c:pt idx="363">
                  <c:v>-147.149</c:v>
                </c:pt>
                <c:pt idx="364">
                  <c:v>-147.14699999999999</c:v>
                </c:pt>
                <c:pt idx="365">
                  <c:v>-147.14500000000001</c:v>
                </c:pt>
                <c:pt idx="366">
                  <c:v>-147.143</c:v>
                </c:pt>
                <c:pt idx="367">
                  <c:v>-147.14099999999999</c:v>
                </c:pt>
                <c:pt idx="368">
                  <c:v>-147.13900000000001</c:v>
                </c:pt>
                <c:pt idx="369">
                  <c:v>-147.137</c:v>
                </c:pt>
                <c:pt idx="370">
                  <c:v>-147.13499999999999</c:v>
                </c:pt>
                <c:pt idx="371">
                  <c:v>-147.13300000000001</c:v>
                </c:pt>
                <c:pt idx="372">
                  <c:v>-147.131</c:v>
                </c:pt>
                <c:pt idx="373">
                  <c:v>-147.12899999999999</c:v>
                </c:pt>
                <c:pt idx="374">
                  <c:v>-147.12700000000001</c:v>
                </c:pt>
                <c:pt idx="375">
                  <c:v>-147.125</c:v>
                </c:pt>
                <c:pt idx="376">
                  <c:v>-147.12299999999999</c:v>
                </c:pt>
                <c:pt idx="377">
                  <c:v>-147.12100000000001</c:v>
                </c:pt>
                <c:pt idx="378">
                  <c:v>-147.119</c:v>
                </c:pt>
                <c:pt idx="379">
                  <c:v>-147.11699999999999</c:v>
                </c:pt>
                <c:pt idx="380">
                  <c:v>-147.11500000000001</c:v>
                </c:pt>
                <c:pt idx="381">
                  <c:v>-147.113</c:v>
                </c:pt>
                <c:pt idx="382">
                  <c:v>-147.11099999999999</c:v>
                </c:pt>
                <c:pt idx="383">
                  <c:v>-147.10900000000001</c:v>
                </c:pt>
                <c:pt idx="384">
                  <c:v>-147.107</c:v>
                </c:pt>
                <c:pt idx="385">
                  <c:v>-147.10499999999999</c:v>
                </c:pt>
                <c:pt idx="386">
                  <c:v>-147.10300000000001</c:v>
                </c:pt>
                <c:pt idx="387">
                  <c:v>-147.101</c:v>
                </c:pt>
                <c:pt idx="388">
                  <c:v>-147.09899999999999</c:v>
                </c:pt>
                <c:pt idx="389">
                  <c:v>-147.09700000000001</c:v>
                </c:pt>
                <c:pt idx="390">
                  <c:v>-147.095</c:v>
                </c:pt>
                <c:pt idx="391">
                  <c:v>-147.09299999999999</c:v>
                </c:pt>
                <c:pt idx="392">
                  <c:v>-147.09100000000001</c:v>
                </c:pt>
                <c:pt idx="393">
                  <c:v>-147.089</c:v>
                </c:pt>
                <c:pt idx="394">
                  <c:v>-147.08699999999999</c:v>
                </c:pt>
                <c:pt idx="395">
                  <c:v>-147.08500000000001</c:v>
                </c:pt>
                <c:pt idx="396">
                  <c:v>-147.083</c:v>
                </c:pt>
                <c:pt idx="397">
                  <c:v>-147.08099999999999</c:v>
                </c:pt>
                <c:pt idx="398">
                  <c:v>-147.07900000000001</c:v>
                </c:pt>
                <c:pt idx="399">
                  <c:v>-147.077</c:v>
                </c:pt>
                <c:pt idx="400">
                  <c:v>-147.07499999999999</c:v>
                </c:pt>
                <c:pt idx="401">
                  <c:v>-147.07300000000001</c:v>
                </c:pt>
                <c:pt idx="402">
                  <c:v>-147.071</c:v>
                </c:pt>
                <c:pt idx="403">
                  <c:v>-147.06899999999999</c:v>
                </c:pt>
                <c:pt idx="404">
                  <c:v>-147.06700000000001</c:v>
                </c:pt>
                <c:pt idx="405">
                  <c:v>-147.065</c:v>
                </c:pt>
                <c:pt idx="406">
                  <c:v>-147.06299999999999</c:v>
                </c:pt>
                <c:pt idx="407">
                  <c:v>-147.06100000000001</c:v>
                </c:pt>
                <c:pt idx="408">
                  <c:v>-147.059</c:v>
                </c:pt>
                <c:pt idx="409">
                  <c:v>-147.05699999999999</c:v>
                </c:pt>
                <c:pt idx="410">
                  <c:v>-147.05500000000001</c:v>
                </c:pt>
                <c:pt idx="411">
                  <c:v>-147.053</c:v>
                </c:pt>
                <c:pt idx="412">
                  <c:v>-147.05099999999999</c:v>
                </c:pt>
                <c:pt idx="413">
                  <c:v>-147.04900000000001</c:v>
                </c:pt>
                <c:pt idx="414">
                  <c:v>-147.047</c:v>
                </c:pt>
                <c:pt idx="415">
                  <c:v>-147.04499999999999</c:v>
                </c:pt>
                <c:pt idx="416">
                  <c:v>-147.04300000000001</c:v>
                </c:pt>
                <c:pt idx="417">
                  <c:v>-147.041</c:v>
                </c:pt>
                <c:pt idx="418">
                  <c:v>-147.03899999999999</c:v>
                </c:pt>
                <c:pt idx="419">
                  <c:v>-147.03700000000001</c:v>
                </c:pt>
                <c:pt idx="420">
                  <c:v>-147.035</c:v>
                </c:pt>
                <c:pt idx="421">
                  <c:v>-147.03299999999999</c:v>
                </c:pt>
                <c:pt idx="422">
                  <c:v>-147.03100000000001</c:v>
                </c:pt>
                <c:pt idx="423">
                  <c:v>-147.029</c:v>
                </c:pt>
                <c:pt idx="424">
                  <c:v>-147.02699999999999</c:v>
                </c:pt>
                <c:pt idx="425">
                  <c:v>-147.02500000000001</c:v>
                </c:pt>
                <c:pt idx="426">
                  <c:v>-147.023</c:v>
                </c:pt>
                <c:pt idx="427">
                  <c:v>-147.02099999999999</c:v>
                </c:pt>
                <c:pt idx="428">
                  <c:v>-147.01900000000001</c:v>
                </c:pt>
                <c:pt idx="429">
                  <c:v>-147.017</c:v>
                </c:pt>
                <c:pt idx="430">
                  <c:v>-147.01499999999999</c:v>
                </c:pt>
                <c:pt idx="431">
                  <c:v>-147.01300000000001</c:v>
                </c:pt>
                <c:pt idx="432">
                  <c:v>-147.011</c:v>
                </c:pt>
                <c:pt idx="433">
                  <c:v>-147.00899999999999</c:v>
                </c:pt>
                <c:pt idx="434">
                  <c:v>-147.00700000000001</c:v>
                </c:pt>
                <c:pt idx="435">
                  <c:v>-147.005</c:v>
                </c:pt>
                <c:pt idx="436">
                  <c:v>-147.00299999999999</c:v>
                </c:pt>
                <c:pt idx="437">
                  <c:v>-147.001</c:v>
                </c:pt>
                <c:pt idx="438">
                  <c:v>-146.999</c:v>
                </c:pt>
                <c:pt idx="439">
                  <c:v>-146.99700000000001</c:v>
                </c:pt>
                <c:pt idx="440">
                  <c:v>-146.995</c:v>
                </c:pt>
                <c:pt idx="441">
                  <c:v>-146.99299999999999</c:v>
                </c:pt>
                <c:pt idx="442">
                  <c:v>-146.99100000000001</c:v>
                </c:pt>
                <c:pt idx="443">
                  <c:v>-146.989</c:v>
                </c:pt>
                <c:pt idx="444">
                  <c:v>-146.98699999999999</c:v>
                </c:pt>
                <c:pt idx="445">
                  <c:v>-146.98500000000001</c:v>
                </c:pt>
                <c:pt idx="446">
                  <c:v>-146.983</c:v>
                </c:pt>
                <c:pt idx="447">
                  <c:v>-146.98099999999999</c:v>
                </c:pt>
                <c:pt idx="448">
                  <c:v>-146.97900000000001</c:v>
                </c:pt>
                <c:pt idx="449">
                  <c:v>-146.977</c:v>
                </c:pt>
                <c:pt idx="450">
                  <c:v>-146.97499999999999</c:v>
                </c:pt>
                <c:pt idx="451">
                  <c:v>-146.97300000000001</c:v>
                </c:pt>
                <c:pt idx="452">
                  <c:v>-146.971</c:v>
                </c:pt>
                <c:pt idx="453">
                  <c:v>-146.96899999999999</c:v>
                </c:pt>
                <c:pt idx="454">
                  <c:v>-146.96700000000001</c:v>
                </c:pt>
                <c:pt idx="455">
                  <c:v>-146.965</c:v>
                </c:pt>
                <c:pt idx="456">
                  <c:v>-146.96299999999999</c:v>
                </c:pt>
                <c:pt idx="457">
                  <c:v>-146.96100000000001</c:v>
                </c:pt>
                <c:pt idx="458">
                  <c:v>-146.959</c:v>
                </c:pt>
                <c:pt idx="459">
                  <c:v>-146.95699999999999</c:v>
                </c:pt>
                <c:pt idx="460">
                  <c:v>-146.95500000000001</c:v>
                </c:pt>
                <c:pt idx="461">
                  <c:v>-146.953</c:v>
                </c:pt>
                <c:pt idx="462">
                  <c:v>-146.95099999999999</c:v>
                </c:pt>
                <c:pt idx="463">
                  <c:v>-146.94900000000001</c:v>
                </c:pt>
                <c:pt idx="464">
                  <c:v>-146.947</c:v>
                </c:pt>
                <c:pt idx="465">
                  <c:v>-146.94499999999999</c:v>
                </c:pt>
                <c:pt idx="466">
                  <c:v>-146.94300000000001</c:v>
                </c:pt>
                <c:pt idx="467">
                  <c:v>-146.941</c:v>
                </c:pt>
                <c:pt idx="468">
                  <c:v>-146.93899999999999</c:v>
                </c:pt>
                <c:pt idx="469">
                  <c:v>-146.93700000000001</c:v>
                </c:pt>
                <c:pt idx="470">
                  <c:v>-146.935</c:v>
                </c:pt>
                <c:pt idx="471">
                  <c:v>-146.93299999999999</c:v>
                </c:pt>
                <c:pt idx="472">
                  <c:v>-146.93100000000001</c:v>
                </c:pt>
                <c:pt idx="473">
                  <c:v>-146.929</c:v>
                </c:pt>
                <c:pt idx="474">
                  <c:v>-146.92699999999999</c:v>
                </c:pt>
                <c:pt idx="475">
                  <c:v>-146.92500000000001</c:v>
                </c:pt>
                <c:pt idx="476">
                  <c:v>-146.923</c:v>
                </c:pt>
                <c:pt idx="477">
                  <c:v>-146.92099999999999</c:v>
                </c:pt>
                <c:pt idx="478">
                  <c:v>-146.91900000000001</c:v>
                </c:pt>
                <c:pt idx="479">
                  <c:v>-146.917</c:v>
                </c:pt>
                <c:pt idx="480">
                  <c:v>-146.91499999999999</c:v>
                </c:pt>
                <c:pt idx="481">
                  <c:v>-146.91300000000001</c:v>
                </c:pt>
                <c:pt idx="482">
                  <c:v>-146.911</c:v>
                </c:pt>
                <c:pt idx="483">
                  <c:v>-146.90899999999999</c:v>
                </c:pt>
                <c:pt idx="484">
                  <c:v>-146.90700000000001</c:v>
                </c:pt>
                <c:pt idx="485">
                  <c:v>-146.905</c:v>
                </c:pt>
                <c:pt idx="486">
                  <c:v>-146.90299999999999</c:v>
                </c:pt>
                <c:pt idx="487">
                  <c:v>-146.90100000000001</c:v>
                </c:pt>
                <c:pt idx="488">
                  <c:v>-146.899</c:v>
                </c:pt>
                <c:pt idx="489">
                  <c:v>-146.89699999999999</c:v>
                </c:pt>
                <c:pt idx="490">
                  <c:v>-146.89500000000001</c:v>
                </c:pt>
                <c:pt idx="491">
                  <c:v>-146.893</c:v>
                </c:pt>
                <c:pt idx="492">
                  <c:v>-146.89099999999999</c:v>
                </c:pt>
                <c:pt idx="493">
                  <c:v>-146.88900000000001</c:v>
                </c:pt>
                <c:pt idx="494">
                  <c:v>-146.887</c:v>
                </c:pt>
                <c:pt idx="495">
                  <c:v>-146.88499999999999</c:v>
                </c:pt>
                <c:pt idx="496">
                  <c:v>-146.88300000000001</c:v>
                </c:pt>
                <c:pt idx="497">
                  <c:v>-146.881</c:v>
                </c:pt>
                <c:pt idx="498">
                  <c:v>-146.87899999999999</c:v>
                </c:pt>
                <c:pt idx="499">
                  <c:v>-146.87700000000001</c:v>
                </c:pt>
                <c:pt idx="500">
                  <c:v>-146.875</c:v>
                </c:pt>
                <c:pt idx="501">
                  <c:v>-146.87299999999999</c:v>
                </c:pt>
                <c:pt idx="502">
                  <c:v>-146.87100000000001</c:v>
                </c:pt>
                <c:pt idx="503">
                  <c:v>-146.869</c:v>
                </c:pt>
                <c:pt idx="504">
                  <c:v>-146.86699999999999</c:v>
                </c:pt>
                <c:pt idx="505">
                  <c:v>-146.86500000000001</c:v>
                </c:pt>
                <c:pt idx="506">
                  <c:v>-146.863</c:v>
                </c:pt>
                <c:pt idx="507">
                  <c:v>-146.86099999999999</c:v>
                </c:pt>
                <c:pt idx="508">
                  <c:v>-146.85900000000001</c:v>
                </c:pt>
                <c:pt idx="509">
                  <c:v>-146.857</c:v>
                </c:pt>
                <c:pt idx="510">
                  <c:v>-146.85499999999999</c:v>
                </c:pt>
                <c:pt idx="511">
                  <c:v>-146.85300000000001</c:v>
                </c:pt>
                <c:pt idx="512">
                  <c:v>-146.851</c:v>
                </c:pt>
                <c:pt idx="513">
                  <c:v>-146.84899999999999</c:v>
                </c:pt>
                <c:pt idx="514">
                  <c:v>-146.84700000000001</c:v>
                </c:pt>
                <c:pt idx="515">
                  <c:v>-146.845</c:v>
                </c:pt>
                <c:pt idx="516">
                  <c:v>-146.84299999999999</c:v>
                </c:pt>
                <c:pt idx="517">
                  <c:v>-146.84100000000001</c:v>
                </c:pt>
                <c:pt idx="518">
                  <c:v>-146.839</c:v>
                </c:pt>
                <c:pt idx="519">
                  <c:v>-146.83699999999999</c:v>
                </c:pt>
                <c:pt idx="520">
                  <c:v>-146.83500000000001</c:v>
                </c:pt>
                <c:pt idx="521">
                  <c:v>-146.833</c:v>
                </c:pt>
                <c:pt idx="522">
                  <c:v>-146.83099999999999</c:v>
                </c:pt>
                <c:pt idx="523">
                  <c:v>-146.82900000000001</c:v>
                </c:pt>
                <c:pt idx="524">
                  <c:v>-146.827</c:v>
                </c:pt>
                <c:pt idx="525">
                  <c:v>-146.82499999999999</c:v>
                </c:pt>
                <c:pt idx="526">
                  <c:v>-146.82300000000001</c:v>
                </c:pt>
                <c:pt idx="527">
                  <c:v>-146.821</c:v>
                </c:pt>
                <c:pt idx="528">
                  <c:v>-146.81899999999999</c:v>
                </c:pt>
                <c:pt idx="529">
                  <c:v>-146.81700000000001</c:v>
                </c:pt>
                <c:pt idx="530">
                  <c:v>-146.815</c:v>
                </c:pt>
                <c:pt idx="531">
                  <c:v>-146.81299999999999</c:v>
                </c:pt>
                <c:pt idx="532">
                  <c:v>-146.81100000000001</c:v>
                </c:pt>
                <c:pt idx="533">
                  <c:v>-146.809</c:v>
                </c:pt>
                <c:pt idx="534">
                  <c:v>-146.80699999999999</c:v>
                </c:pt>
                <c:pt idx="535">
                  <c:v>-146.80500000000001</c:v>
                </c:pt>
                <c:pt idx="536">
                  <c:v>-146.803</c:v>
                </c:pt>
                <c:pt idx="537">
                  <c:v>-146.80099999999999</c:v>
                </c:pt>
                <c:pt idx="538">
                  <c:v>-146.79900000000001</c:v>
                </c:pt>
                <c:pt idx="539">
                  <c:v>-146.797</c:v>
                </c:pt>
                <c:pt idx="540">
                  <c:v>-146.79499999999999</c:v>
                </c:pt>
                <c:pt idx="541">
                  <c:v>-146.79300000000001</c:v>
                </c:pt>
                <c:pt idx="542">
                  <c:v>-146.791</c:v>
                </c:pt>
                <c:pt idx="543">
                  <c:v>-146.78899999999999</c:v>
                </c:pt>
                <c:pt idx="544">
                  <c:v>-146.78700000000001</c:v>
                </c:pt>
                <c:pt idx="545">
                  <c:v>-146.785</c:v>
                </c:pt>
                <c:pt idx="546">
                  <c:v>-146.78299999999999</c:v>
                </c:pt>
                <c:pt idx="547">
                  <c:v>-146.78100000000001</c:v>
                </c:pt>
                <c:pt idx="548">
                  <c:v>-146.779</c:v>
                </c:pt>
                <c:pt idx="549">
                  <c:v>-146.77699999999999</c:v>
                </c:pt>
                <c:pt idx="550">
                  <c:v>-146.77500000000001</c:v>
                </c:pt>
                <c:pt idx="551">
                  <c:v>-146.773</c:v>
                </c:pt>
                <c:pt idx="552">
                  <c:v>-146.77099999999999</c:v>
                </c:pt>
                <c:pt idx="553">
                  <c:v>-146.76900000000001</c:v>
                </c:pt>
                <c:pt idx="554">
                  <c:v>-146.767</c:v>
                </c:pt>
                <c:pt idx="555">
                  <c:v>-146.76499999999999</c:v>
                </c:pt>
                <c:pt idx="556">
                  <c:v>-146.76300000000001</c:v>
                </c:pt>
                <c:pt idx="557">
                  <c:v>-146.761</c:v>
                </c:pt>
                <c:pt idx="558">
                  <c:v>-146.75899999999999</c:v>
                </c:pt>
                <c:pt idx="559">
                  <c:v>-146.75700000000001</c:v>
                </c:pt>
                <c:pt idx="560">
                  <c:v>-146.755</c:v>
                </c:pt>
                <c:pt idx="561">
                  <c:v>-146.75299999999999</c:v>
                </c:pt>
                <c:pt idx="562">
                  <c:v>-146.751</c:v>
                </c:pt>
                <c:pt idx="563">
                  <c:v>-146.749</c:v>
                </c:pt>
                <c:pt idx="564">
                  <c:v>-146.74700000000001</c:v>
                </c:pt>
                <c:pt idx="565">
                  <c:v>-146.745</c:v>
                </c:pt>
                <c:pt idx="566">
                  <c:v>-146.74299999999999</c:v>
                </c:pt>
                <c:pt idx="567">
                  <c:v>-146.74100000000001</c:v>
                </c:pt>
                <c:pt idx="568">
                  <c:v>-146.739</c:v>
                </c:pt>
                <c:pt idx="569">
                  <c:v>-146.73699999999999</c:v>
                </c:pt>
                <c:pt idx="570">
                  <c:v>-146.73500000000001</c:v>
                </c:pt>
                <c:pt idx="571">
                  <c:v>-146.733</c:v>
                </c:pt>
                <c:pt idx="572">
                  <c:v>-146.73099999999999</c:v>
                </c:pt>
                <c:pt idx="573">
                  <c:v>-146.72900000000001</c:v>
                </c:pt>
                <c:pt idx="574">
                  <c:v>-146.727</c:v>
                </c:pt>
                <c:pt idx="575">
                  <c:v>-146.72499999999999</c:v>
                </c:pt>
                <c:pt idx="576">
                  <c:v>-146.72300000000001</c:v>
                </c:pt>
                <c:pt idx="577">
                  <c:v>-146.721</c:v>
                </c:pt>
                <c:pt idx="578">
                  <c:v>-146.71899999999999</c:v>
                </c:pt>
                <c:pt idx="579">
                  <c:v>-146.71700000000001</c:v>
                </c:pt>
                <c:pt idx="580">
                  <c:v>-146.715</c:v>
                </c:pt>
                <c:pt idx="581">
                  <c:v>-146.71299999999999</c:v>
                </c:pt>
                <c:pt idx="582">
                  <c:v>-146.71100000000001</c:v>
                </c:pt>
                <c:pt idx="583">
                  <c:v>-146.709</c:v>
                </c:pt>
                <c:pt idx="584">
                  <c:v>-146.70699999999999</c:v>
                </c:pt>
                <c:pt idx="585">
                  <c:v>-146.70500000000001</c:v>
                </c:pt>
                <c:pt idx="586">
                  <c:v>-146.703</c:v>
                </c:pt>
                <c:pt idx="587">
                  <c:v>-146.70099999999999</c:v>
                </c:pt>
                <c:pt idx="588">
                  <c:v>-146.69900000000001</c:v>
                </c:pt>
                <c:pt idx="589">
                  <c:v>-146.697</c:v>
                </c:pt>
                <c:pt idx="590">
                  <c:v>-146.69499999999999</c:v>
                </c:pt>
                <c:pt idx="591">
                  <c:v>-146.69300000000001</c:v>
                </c:pt>
                <c:pt idx="592">
                  <c:v>-146.691</c:v>
                </c:pt>
                <c:pt idx="593">
                  <c:v>-146.68899999999999</c:v>
                </c:pt>
                <c:pt idx="594">
                  <c:v>-146.68700000000001</c:v>
                </c:pt>
                <c:pt idx="595">
                  <c:v>-146.685</c:v>
                </c:pt>
                <c:pt idx="596">
                  <c:v>-146.68299999999999</c:v>
                </c:pt>
                <c:pt idx="597">
                  <c:v>-146.68100000000001</c:v>
                </c:pt>
                <c:pt idx="598">
                  <c:v>-146.679</c:v>
                </c:pt>
                <c:pt idx="599">
                  <c:v>-146.67699999999999</c:v>
                </c:pt>
                <c:pt idx="600">
                  <c:v>-146.67500000000001</c:v>
                </c:pt>
                <c:pt idx="601">
                  <c:v>-146.673</c:v>
                </c:pt>
                <c:pt idx="602">
                  <c:v>-146.67099999999999</c:v>
                </c:pt>
                <c:pt idx="603">
                  <c:v>-146.66900000000001</c:v>
                </c:pt>
                <c:pt idx="604">
                  <c:v>-146.667</c:v>
                </c:pt>
                <c:pt idx="605">
                  <c:v>-146.66499999999999</c:v>
                </c:pt>
                <c:pt idx="606">
                  <c:v>-146.66300000000001</c:v>
                </c:pt>
                <c:pt idx="607">
                  <c:v>-146.661</c:v>
                </c:pt>
                <c:pt idx="608">
                  <c:v>-146.65899999999999</c:v>
                </c:pt>
                <c:pt idx="609">
                  <c:v>-146.65700000000001</c:v>
                </c:pt>
                <c:pt idx="610">
                  <c:v>-146.655</c:v>
                </c:pt>
                <c:pt idx="611">
                  <c:v>-146.65299999999999</c:v>
                </c:pt>
                <c:pt idx="612">
                  <c:v>-146.65100000000001</c:v>
                </c:pt>
                <c:pt idx="613">
                  <c:v>-146.649</c:v>
                </c:pt>
                <c:pt idx="614">
                  <c:v>-146.64699999999999</c:v>
                </c:pt>
                <c:pt idx="615">
                  <c:v>-146.64500000000001</c:v>
                </c:pt>
                <c:pt idx="616">
                  <c:v>-146.643</c:v>
                </c:pt>
                <c:pt idx="617">
                  <c:v>-146.64099999999999</c:v>
                </c:pt>
                <c:pt idx="618">
                  <c:v>-146.63900000000001</c:v>
                </c:pt>
                <c:pt idx="619">
                  <c:v>-146.637</c:v>
                </c:pt>
                <c:pt idx="620">
                  <c:v>-146.63499999999999</c:v>
                </c:pt>
                <c:pt idx="621">
                  <c:v>-146.63300000000001</c:v>
                </c:pt>
                <c:pt idx="622">
                  <c:v>-146.631</c:v>
                </c:pt>
                <c:pt idx="623">
                  <c:v>-146.62899999999999</c:v>
                </c:pt>
                <c:pt idx="624">
                  <c:v>-146.62700000000001</c:v>
                </c:pt>
                <c:pt idx="625">
                  <c:v>-146.625</c:v>
                </c:pt>
                <c:pt idx="626">
                  <c:v>-146.62299999999999</c:v>
                </c:pt>
                <c:pt idx="627">
                  <c:v>-146.62100000000001</c:v>
                </c:pt>
                <c:pt idx="628">
                  <c:v>-146.619</c:v>
                </c:pt>
                <c:pt idx="629">
                  <c:v>-146.61699999999999</c:v>
                </c:pt>
                <c:pt idx="630">
                  <c:v>-146.61500000000001</c:v>
                </c:pt>
                <c:pt idx="631">
                  <c:v>-146.613</c:v>
                </c:pt>
                <c:pt idx="632">
                  <c:v>-146.61099999999999</c:v>
                </c:pt>
                <c:pt idx="633">
                  <c:v>-146.60900000000001</c:v>
                </c:pt>
                <c:pt idx="634">
                  <c:v>-146.607</c:v>
                </c:pt>
                <c:pt idx="635">
                  <c:v>-146.60499999999999</c:v>
                </c:pt>
                <c:pt idx="636">
                  <c:v>-146.60300000000001</c:v>
                </c:pt>
                <c:pt idx="637">
                  <c:v>-146.601</c:v>
                </c:pt>
                <c:pt idx="638">
                  <c:v>-146.59899999999999</c:v>
                </c:pt>
                <c:pt idx="639">
                  <c:v>-146.59700000000001</c:v>
                </c:pt>
                <c:pt idx="640">
                  <c:v>-146.595</c:v>
                </c:pt>
                <c:pt idx="641">
                  <c:v>-146.59299999999999</c:v>
                </c:pt>
                <c:pt idx="642">
                  <c:v>-146.59100000000001</c:v>
                </c:pt>
                <c:pt idx="643">
                  <c:v>-146.589</c:v>
                </c:pt>
                <c:pt idx="644">
                  <c:v>-146.58699999999999</c:v>
                </c:pt>
                <c:pt idx="645">
                  <c:v>-146.58500000000001</c:v>
                </c:pt>
                <c:pt idx="646">
                  <c:v>-146.583</c:v>
                </c:pt>
                <c:pt idx="647">
                  <c:v>-146.58099999999999</c:v>
                </c:pt>
                <c:pt idx="648">
                  <c:v>-146.57900000000001</c:v>
                </c:pt>
                <c:pt idx="649">
                  <c:v>-146.577</c:v>
                </c:pt>
                <c:pt idx="650">
                  <c:v>-146.57499999999999</c:v>
                </c:pt>
                <c:pt idx="651">
                  <c:v>-146.57300000000001</c:v>
                </c:pt>
                <c:pt idx="652">
                  <c:v>-146.571</c:v>
                </c:pt>
                <c:pt idx="653">
                  <c:v>-146.56899999999999</c:v>
                </c:pt>
                <c:pt idx="654">
                  <c:v>-146.56700000000001</c:v>
                </c:pt>
                <c:pt idx="655">
                  <c:v>-146.565</c:v>
                </c:pt>
                <c:pt idx="656">
                  <c:v>-146.56299999999999</c:v>
                </c:pt>
                <c:pt idx="657">
                  <c:v>-146.56100000000001</c:v>
                </c:pt>
                <c:pt idx="658">
                  <c:v>-146.559</c:v>
                </c:pt>
                <c:pt idx="659">
                  <c:v>-146.55699999999999</c:v>
                </c:pt>
                <c:pt idx="660">
                  <c:v>-146.55500000000001</c:v>
                </c:pt>
                <c:pt idx="661">
                  <c:v>-146.553</c:v>
                </c:pt>
                <c:pt idx="662">
                  <c:v>-146.55099999999999</c:v>
                </c:pt>
                <c:pt idx="663">
                  <c:v>-146.54900000000001</c:v>
                </c:pt>
                <c:pt idx="664">
                  <c:v>-146.547</c:v>
                </c:pt>
                <c:pt idx="665">
                  <c:v>-146.54499999999999</c:v>
                </c:pt>
                <c:pt idx="666">
                  <c:v>-146.54300000000001</c:v>
                </c:pt>
                <c:pt idx="667">
                  <c:v>-146.541</c:v>
                </c:pt>
                <c:pt idx="668">
                  <c:v>-146.53899999999999</c:v>
                </c:pt>
                <c:pt idx="669">
                  <c:v>-146.53700000000001</c:v>
                </c:pt>
                <c:pt idx="670">
                  <c:v>-146.535</c:v>
                </c:pt>
                <c:pt idx="671">
                  <c:v>-146.53299999999999</c:v>
                </c:pt>
                <c:pt idx="672">
                  <c:v>-146.53100000000001</c:v>
                </c:pt>
                <c:pt idx="673">
                  <c:v>-146.529</c:v>
                </c:pt>
                <c:pt idx="674">
                  <c:v>-146.52699999999999</c:v>
                </c:pt>
                <c:pt idx="675">
                  <c:v>-146.52500000000001</c:v>
                </c:pt>
                <c:pt idx="676">
                  <c:v>-146.523</c:v>
                </c:pt>
                <c:pt idx="677">
                  <c:v>-146.52099999999999</c:v>
                </c:pt>
                <c:pt idx="678">
                  <c:v>-146.51900000000001</c:v>
                </c:pt>
                <c:pt idx="679">
                  <c:v>-146.517</c:v>
                </c:pt>
                <c:pt idx="680">
                  <c:v>-146.51499999999999</c:v>
                </c:pt>
                <c:pt idx="681">
                  <c:v>-146.51300000000001</c:v>
                </c:pt>
                <c:pt idx="682">
                  <c:v>-146.511</c:v>
                </c:pt>
                <c:pt idx="683">
                  <c:v>-146.50899999999999</c:v>
                </c:pt>
                <c:pt idx="684">
                  <c:v>-146.50700000000001</c:v>
                </c:pt>
                <c:pt idx="685">
                  <c:v>-146.505</c:v>
                </c:pt>
                <c:pt idx="686">
                  <c:v>-146.50299999999999</c:v>
                </c:pt>
                <c:pt idx="687">
                  <c:v>-146.501</c:v>
                </c:pt>
                <c:pt idx="688">
                  <c:v>-146.499</c:v>
                </c:pt>
                <c:pt idx="689">
                  <c:v>-146.49700000000001</c:v>
                </c:pt>
                <c:pt idx="690">
                  <c:v>-146.495</c:v>
                </c:pt>
                <c:pt idx="691">
                  <c:v>-146.49299999999999</c:v>
                </c:pt>
                <c:pt idx="692">
                  <c:v>-146.49100000000001</c:v>
                </c:pt>
                <c:pt idx="693">
                  <c:v>-146.489</c:v>
                </c:pt>
                <c:pt idx="694">
                  <c:v>-146.48699999999999</c:v>
                </c:pt>
                <c:pt idx="695">
                  <c:v>-146.48500000000001</c:v>
                </c:pt>
                <c:pt idx="696">
                  <c:v>-146.483</c:v>
                </c:pt>
                <c:pt idx="697">
                  <c:v>-146.48099999999999</c:v>
                </c:pt>
                <c:pt idx="698">
                  <c:v>-146.47900000000001</c:v>
                </c:pt>
                <c:pt idx="699">
                  <c:v>-146.477</c:v>
                </c:pt>
                <c:pt idx="700">
                  <c:v>-146.47499999999999</c:v>
                </c:pt>
                <c:pt idx="701">
                  <c:v>-146.47300000000001</c:v>
                </c:pt>
                <c:pt idx="702">
                  <c:v>-146.471</c:v>
                </c:pt>
                <c:pt idx="703">
                  <c:v>-146.46899999999999</c:v>
                </c:pt>
                <c:pt idx="704">
                  <c:v>-146.46700000000001</c:v>
                </c:pt>
                <c:pt idx="705">
                  <c:v>-146.465</c:v>
                </c:pt>
                <c:pt idx="706">
                  <c:v>-146.46299999999999</c:v>
                </c:pt>
                <c:pt idx="707">
                  <c:v>-146.46100000000001</c:v>
                </c:pt>
                <c:pt idx="708">
                  <c:v>-146.459</c:v>
                </c:pt>
                <c:pt idx="709">
                  <c:v>-146.45699999999999</c:v>
                </c:pt>
                <c:pt idx="710">
                  <c:v>-146.45500000000001</c:v>
                </c:pt>
                <c:pt idx="711">
                  <c:v>-146.453</c:v>
                </c:pt>
                <c:pt idx="712">
                  <c:v>-146.45099999999999</c:v>
                </c:pt>
                <c:pt idx="713">
                  <c:v>-146.44900000000001</c:v>
                </c:pt>
                <c:pt idx="714">
                  <c:v>-146.447</c:v>
                </c:pt>
                <c:pt idx="715">
                  <c:v>-146.44499999999999</c:v>
                </c:pt>
                <c:pt idx="716">
                  <c:v>-146.44300000000001</c:v>
                </c:pt>
                <c:pt idx="717">
                  <c:v>-146.441</c:v>
                </c:pt>
                <c:pt idx="718">
                  <c:v>-146.43899999999999</c:v>
                </c:pt>
                <c:pt idx="719">
                  <c:v>-146.43700000000001</c:v>
                </c:pt>
                <c:pt idx="720">
                  <c:v>-146.435</c:v>
                </c:pt>
                <c:pt idx="721">
                  <c:v>-146.43299999999999</c:v>
                </c:pt>
                <c:pt idx="722">
                  <c:v>-146.43100000000001</c:v>
                </c:pt>
                <c:pt idx="723">
                  <c:v>-146.429</c:v>
                </c:pt>
                <c:pt idx="724">
                  <c:v>-146.42699999999999</c:v>
                </c:pt>
                <c:pt idx="725">
                  <c:v>-146.42500000000001</c:v>
                </c:pt>
                <c:pt idx="726">
                  <c:v>-146.423</c:v>
                </c:pt>
                <c:pt idx="727">
                  <c:v>-146.42099999999999</c:v>
                </c:pt>
                <c:pt idx="728">
                  <c:v>-146.41900000000001</c:v>
                </c:pt>
                <c:pt idx="729">
                  <c:v>-146.417</c:v>
                </c:pt>
                <c:pt idx="730">
                  <c:v>-146.41499999999999</c:v>
                </c:pt>
                <c:pt idx="731">
                  <c:v>-146.41300000000001</c:v>
                </c:pt>
                <c:pt idx="732">
                  <c:v>-146.411</c:v>
                </c:pt>
                <c:pt idx="733">
                  <c:v>-146.40899999999999</c:v>
                </c:pt>
                <c:pt idx="734">
                  <c:v>-146.40700000000001</c:v>
                </c:pt>
                <c:pt idx="735">
                  <c:v>-146.405</c:v>
                </c:pt>
                <c:pt idx="736">
                  <c:v>-146.40299999999999</c:v>
                </c:pt>
                <c:pt idx="737">
                  <c:v>-146.40100000000001</c:v>
                </c:pt>
                <c:pt idx="738">
                  <c:v>-146.399</c:v>
                </c:pt>
                <c:pt idx="739">
                  <c:v>-146.39699999999999</c:v>
                </c:pt>
                <c:pt idx="740">
                  <c:v>-146.39500000000001</c:v>
                </c:pt>
                <c:pt idx="741">
                  <c:v>-146.393</c:v>
                </c:pt>
                <c:pt idx="742">
                  <c:v>-146.39099999999999</c:v>
                </c:pt>
                <c:pt idx="743">
                  <c:v>-146.38900000000001</c:v>
                </c:pt>
                <c:pt idx="744">
                  <c:v>-146.387</c:v>
                </c:pt>
                <c:pt idx="745">
                  <c:v>-146.38499999999999</c:v>
                </c:pt>
                <c:pt idx="746">
                  <c:v>-146.38300000000001</c:v>
                </c:pt>
                <c:pt idx="747">
                  <c:v>-146.381</c:v>
                </c:pt>
                <c:pt idx="748">
                  <c:v>-146.37899999999999</c:v>
                </c:pt>
                <c:pt idx="749">
                  <c:v>-146.37700000000001</c:v>
                </c:pt>
                <c:pt idx="750">
                  <c:v>-146.375</c:v>
                </c:pt>
                <c:pt idx="751">
                  <c:v>-146.37299999999999</c:v>
                </c:pt>
                <c:pt idx="752">
                  <c:v>-146.37100000000001</c:v>
                </c:pt>
                <c:pt idx="753">
                  <c:v>-146.369</c:v>
                </c:pt>
                <c:pt idx="754">
                  <c:v>-146.36699999999999</c:v>
                </c:pt>
                <c:pt idx="755">
                  <c:v>-146.36500000000001</c:v>
                </c:pt>
                <c:pt idx="756">
                  <c:v>-146.363</c:v>
                </c:pt>
                <c:pt idx="757">
                  <c:v>-146.36099999999999</c:v>
                </c:pt>
                <c:pt idx="758">
                  <c:v>-146.35900000000001</c:v>
                </c:pt>
                <c:pt idx="759">
                  <c:v>-146.357</c:v>
                </c:pt>
                <c:pt idx="760">
                  <c:v>-146.35499999999999</c:v>
                </c:pt>
                <c:pt idx="761">
                  <c:v>-146.35300000000001</c:v>
                </c:pt>
                <c:pt idx="762">
                  <c:v>-146.351</c:v>
                </c:pt>
                <c:pt idx="763">
                  <c:v>-146.34899999999999</c:v>
                </c:pt>
                <c:pt idx="764">
                  <c:v>-146.34700000000001</c:v>
                </c:pt>
                <c:pt idx="765">
                  <c:v>-146.345</c:v>
                </c:pt>
                <c:pt idx="766">
                  <c:v>-146.34299999999999</c:v>
                </c:pt>
                <c:pt idx="767">
                  <c:v>-146.34100000000001</c:v>
                </c:pt>
                <c:pt idx="768">
                  <c:v>-146.339</c:v>
                </c:pt>
                <c:pt idx="769">
                  <c:v>-146.33699999999999</c:v>
                </c:pt>
                <c:pt idx="770">
                  <c:v>-146.33500000000001</c:v>
                </c:pt>
                <c:pt idx="771">
                  <c:v>-146.333</c:v>
                </c:pt>
                <c:pt idx="772">
                  <c:v>-146.33099999999999</c:v>
                </c:pt>
                <c:pt idx="773">
                  <c:v>-146.32900000000001</c:v>
                </c:pt>
                <c:pt idx="774">
                  <c:v>-146.327</c:v>
                </c:pt>
                <c:pt idx="775">
                  <c:v>-146.32499999999999</c:v>
                </c:pt>
                <c:pt idx="776">
                  <c:v>-146.32300000000001</c:v>
                </c:pt>
                <c:pt idx="777">
                  <c:v>-146.321</c:v>
                </c:pt>
                <c:pt idx="778">
                  <c:v>-146.31899999999999</c:v>
                </c:pt>
                <c:pt idx="779">
                  <c:v>-146.31700000000001</c:v>
                </c:pt>
                <c:pt idx="780">
                  <c:v>-146.315</c:v>
                </c:pt>
                <c:pt idx="781">
                  <c:v>-146.31299999999999</c:v>
                </c:pt>
                <c:pt idx="782">
                  <c:v>-146.31100000000001</c:v>
                </c:pt>
                <c:pt idx="783">
                  <c:v>-146.309</c:v>
                </c:pt>
                <c:pt idx="784">
                  <c:v>-146.30699999999999</c:v>
                </c:pt>
                <c:pt idx="785">
                  <c:v>-146.30500000000001</c:v>
                </c:pt>
                <c:pt idx="786">
                  <c:v>-146.303</c:v>
                </c:pt>
                <c:pt idx="787">
                  <c:v>-146.30099999999999</c:v>
                </c:pt>
                <c:pt idx="788">
                  <c:v>-146.29900000000001</c:v>
                </c:pt>
                <c:pt idx="789">
                  <c:v>-146.297</c:v>
                </c:pt>
                <c:pt idx="790">
                  <c:v>-146.29499999999999</c:v>
                </c:pt>
                <c:pt idx="791">
                  <c:v>-146.29300000000001</c:v>
                </c:pt>
                <c:pt idx="792">
                  <c:v>-146.291</c:v>
                </c:pt>
                <c:pt idx="793">
                  <c:v>-146.28899999999999</c:v>
                </c:pt>
                <c:pt idx="794">
                  <c:v>-146.28700000000001</c:v>
                </c:pt>
                <c:pt idx="795">
                  <c:v>-146.285</c:v>
                </c:pt>
                <c:pt idx="796">
                  <c:v>-146.28299999999999</c:v>
                </c:pt>
                <c:pt idx="797">
                  <c:v>-146.28100000000001</c:v>
                </c:pt>
                <c:pt idx="798">
                  <c:v>-146.279</c:v>
                </c:pt>
                <c:pt idx="799">
                  <c:v>-146.27699999999999</c:v>
                </c:pt>
                <c:pt idx="800">
                  <c:v>-146.27500000000001</c:v>
                </c:pt>
                <c:pt idx="801">
                  <c:v>-146.273</c:v>
                </c:pt>
                <c:pt idx="802">
                  <c:v>-146.27099999999999</c:v>
                </c:pt>
                <c:pt idx="803">
                  <c:v>-146.26900000000001</c:v>
                </c:pt>
                <c:pt idx="804">
                  <c:v>-146.267</c:v>
                </c:pt>
                <c:pt idx="805">
                  <c:v>-146.26499999999999</c:v>
                </c:pt>
                <c:pt idx="806">
                  <c:v>-146.26300000000001</c:v>
                </c:pt>
                <c:pt idx="807">
                  <c:v>-146.261</c:v>
                </c:pt>
                <c:pt idx="808">
                  <c:v>-146.25899999999999</c:v>
                </c:pt>
                <c:pt idx="809">
                  <c:v>-146.25700000000001</c:v>
                </c:pt>
                <c:pt idx="810">
                  <c:v>-146.255</c:v>
                </c:pt>
                <c:pt idx="811">
                  <c:v>-146.25299999999999</c:v>
                </c:pt>
                <c:pt idx="812">
                  <c:v>-146.251</c:v>
                </c:pt>
                <c:pt idx="813">
                  <c:v>-146.249</c:v>
                </c:pt>
                <c:pt idx="814">
                  <c:v>-146.24700000000001</c:v>
                </c:pt>
                <c:pt idx="815">
                  <c:v>-146.245</c:v>
                </c:pt>
                <c:pt idx="816">
                  <c:v>-146.24299999999999</c:v>
                </c:pt>
                <c:pt idx="817">
                  <c:v>-146.24100000000001</c:v>
                </c:pt>
                <c:pt idx="818">
                  <c:v>-146.239</c:v>
                </c:pt>
                <c:pt idx="819">
                  <c:v>-146.23699999999999</c:v>
                </c:pt>
                <c:pt idx="820">
                  <c:v>-146.23500000000001</c:v>
                </c:pt>
                <c:pt idx="821">
                  <c:v>-146.233</c:v>
                </c:pt>
                <c:pt idx="822">
                  <c:v>-146.23099999999999</c:v>
                </c:pt>
                <c:pt idx="823">
                  <c:v>-146.22900000000001</c:v>
                </c:pt>
                <c:pt idx="824">
                  <c:v>-146.227</c:v>
                </c:pt>
                <c:pt idx="825">
                  <c:v>-146.22499999999999</c:v>
                </c:pt>
                <c:pt idx="826">
                  <c:v>-146.22300000000001</c:v>
                </c:pt>
                <c:pt idx="827">
                  <c:v>-146.221</c:v>
                </c:pt>
                <c:pt idx="828">
                  <c:v>-146.21899999999999</c:v>
                </c:pt>
                <c:pt idx="829">
                  <c:v>-146.21700000000001</c:v>
                </c:pt>
                <c:pt idx="830">
                  <c:v>-146.215</c:v>
                </c:pt>
                <c:pt idx="831">
                  <c:v>-146.21299999999999</c:v>
                </c:pt>
                <c:pt idx="832">
                  <c:v>-146.21100000000001</c:v>
                </c:pt>
                <c:pt idx="833">
                  <c:v>-146.209</c:v>
                </c:pt>
                <c:pt idx="834">
                  <c:v>-146.20699999999999</c:v>
                </c:pt>
                <c:pt idx="835">
                  <c:v>-146.20500000000001</c:v>
                </c:pt>
                <c:pt idx="836">
                  <c:v>-146.203</c:v>
                </c:pt>
                <c:pt idx="837">
                  <c:v>-146.20099999999999</c:v>
                </c:pt>
                <c:pt idx="838">
                  <c:v>-146.19900000000001</c:v>
                </c:pt>
                <c:pt idx="839">
                  <c:v>-146.197</c:v>
                </c:pt>
                <c:pt idx="840">
                  <c:v>-146.19499999999999</c:v>
                </c:pt>
                <c:pt idx="841">
                  <c:v>-146.19300000000001</c:v>
                </c:pt>
                <c:pt idx="842">
                  <c:v>-146.191</c:v>
                </c:pt>
                <c:pt idx="843">
                  <c:v>-146.18899999999999</c:v>
                </c:pt>
                <c:pt idx="844">
                  <c:v>-146.18700000000001</c:v>
                </c:pt>
                <c:pt idx="845">
                  <c:v>-146.185</c:v>
                </c:pt>
                <c:pt idx="846">
                  <c:v>-146.18299999999999</c:v>
                </c:pt>
                <c:pt idx="847">
                  <c:v>-146.18100000000001</c:v>
                </c:pt>
                <c:pt idx="848">
                  <c:v>-146.179</c:v>
                </c:pt>
                <c:pt idx="849">
                  <c:v>-146.17699999999999</c:v>
                </c:pt>
                <c:pt idx="850">
                  <c:v>-146.17500000000001</c:v>
                </c:pt>
                <c:pt idx="851">
                  <c:v>-146.173</c:v>
                </c:pt>
                <c:pt idx="852">
                  <c:v>-146.17099999999999</c:v>
                </c:pt>
                <c:pt idx="853">
                  <c:v>-146.16900000000001</c:v>
                </c:pt>
                <c:pt idx="854">
                  <c:v>-146.167</c:v>
                </c:pt>
                <c:pt idx="855">
                  <c:v>-146.16499999999999</c:v>
                </c:pt>
                <c:pt idx="856">
                  <c:v>-146.16300000000001</c:v>
                </c:pt>
                <c:pt idx="857">
                  <c:v>-146.161</c:v>
                </c:pt>
                <c:pt idx="858">
                  <c:v>-146.15899999999999</c:v>
                </c:pt>
                <c:pt idx="859">
                  <c:v>-146.15700000000001</c:v>
                </c:pt>
                <c:pt idx="860">
                  <c:v>-146.155</c:v>
                </c:pt>
                <c:pt idx="861">
                  <c:v>-146.15299999999999</c:v>
                </c:pt>
                <c:pt idx="862">
                  <c:v>-146.15100000000001</c:v>
                </c:pt>
                <c:pt idx="863">
                  <c:v>-146.149</c:v>
                </c:pt>
                <c:pt idx="864">
                  <c:v>-146.14699999999999</c:v>
                </c:pt>
                <c:pt idx="865">
                  <c:v>-146.14500000000001</c:v>
                </c:pt>
                <c:pt idx="866">
                  <c:v>-146.143</c:v>
                </c:pt>
                <c:pt idx="867">
                  <c:v>-146.14099999999999</c:v>
                </c:pt>
                <c:pt idx="868">
                  <c:v>-146.13900000000001</c:v>
                </c:pt>
                <c:pt idx="869">
                  <c:v>-146.137</c:v>
                </c:pt>
                <c:pt idx="870">
                  <c:v>-146.13499999999999</c:v>
                </c:pt>
                <c:pt idx="871">
                  <c:v>-146.13300000000001</c:v>
                </c:pt>
                <c:pt idx="872">
                  <c:v>-146.131</c:v>
                </c:pt>
                <c:pt idx="873">
                  <c:v>-146.12899999999999</c:v>
                </c:pt>
                <c:pt idx="874">
                  <c:v>-146.12700000000001</c:v>
                </c:pt>
                <c:pt idx="875">
                  <c:v>-146.125</c:v>
                </c:pt>
                <c:pt idx="876">
                  <c:v>-146.12299999999999</c:v>
                </c:pt>
                <c:pt idx="877">
                  <c:v>-146.12100000000001</c:v>
                </c:pt>
                <c:pt idx="878">
                  <c:v>-146.119</c:v>
                </c:pt>
                <c:pt idx="879">
                  <c:v>-146.11699999999999</c:v>
                </c:pt>
                <c:pt idx="880">
                  <c:v>-146.11500000000001</c:v>
                </c:pt>
                <c:pt idx="881">
                  <c:v>-146.113</c:v>
                </c:pt>
                <c:pt idx="882">
                  <c:v>-146.11099999999999</c:v>
                </c:pt>
                <c:pt idx="883">
                  <c:v>-146.10900000000001</c:v>
                </c:pt>
                <c:pt idx="884">
                  <c:v>-146.107</c:v>
                </c:pt>
                <c:pt idx="885">
                  <c:v>-146.10499999999999</c:v>
                </c:pt>
                <c:pt idx="886">
                  <c:v>-146.10300000000001</c:v>
                </c:pt>
                <c:pt idx="887">
                  <c:v>-146.101</c:v>
                </c:pt>
                <c:pt idx="888">
                  <c:v>-146.09899999999999</c:v>
                </c:pt>
                <c:pt idx="889">
                  <c:v>-146.09700000000001</c:v>
                </c:pt>
                <c:pt idx="890">
                  <c:v>-146.095</c:v>
                </c:pt>
                <c:pt idx="891">
                  <c:v>-146.09299999999999</c:v>
                </c:pt>
                <c:pt idx="892">
                  <c:v>-146.09100000000001</c:v>
                </c:pt>
                <c:pt idx="893">
                  <c:v>-146.089</c:v>
                </c:pt>
                <c:pt idx="894">
                  <c:v>-146.08699999999999</c:v>
                </c:pt>
                <c:pt idx="895">
                  <c:v>-146.08500000000001</c:v>
                </c:pt>
                <c:pt idx="896">
                  <c:v>-146.083</c:v>
                </c:pt>
                <c:pt idx="897">
                  <c:v>-146.08099999999999</c:v>
                </c:pt>
                <c:pt idx="898">
                  <c:v>-146.07900000000001</c:v>
                </c:pt>
                <c:pt idx="899">
                  <c:v>-146.077</c:v>
                </c:pt>
                <c:pt idx="900">
                  <c:v>-146.07499999999999</c:v>
                </c:pt>
                <c:pt idx="901">
                  <c:v>-146.07300000000001</c:v>
                </c:pt>
                <c:pt idx="902">
                  <c:v>-146.071</c:v>
                </c:pt>
                <c:pt idx="903">
                  <c:v>-146.06899999999999</c:v>
                </c:pt>
                <c:pt idx="904">
                  <c:v>-146.06700000000001</c:v>
                </c:pt>
                <c:pt idx="905">
                  <c:v>-146.065</c:v>
                </c:pt>
                <c:pt idx="906">
                  <c:v>-146.06299999999999</c:v>
                </c:pt>
                <c:pt idx="907">
                  <c:v>-146.06100000000001</c:v>
                </c:pt>
                <c:pt idx="908">
                  <c:v>-146.059</c:v>
                </c:pt>
                <c:pt idx="909">
                  <c:v>-146.05699999999999</c:v>
                </c:pt>
                <c:pt idx="910">
                  <c:v>-146.05500000000001</c:v>
                </c:pt>
                <c:pt idx="911">
                  <c:v>-146.053</c:v>
                </c:pt>
                <c:pt idx="912">
                  <c:v>-146.05099999999999</c:v>
                </c:pt>
                <c:pt idx="913">
                  <c:v>-146.04900000000001</c:v>
                </c:pt>
                <c:pt idx="914">
                  <c:v>-146.047</c:v>
                </c:pt>
                <c:pt idx="915">
                  <c:v>-146.04499999999999</c:v>
                </c:pt>
                <c:pt idx="916">
                  <c:v>-146.04300000000001</c:v>
                </c:pt>
                <c:pt idx="917">
                  <c:v>-146.041</c:v>
                </c:pt>
                <c:pt idx="918">
                  <c:v>-146.03899999999999</c:v>
                </c:pt>
                <c:pt idx="919">
                  <c:v>-146.03700000000001</c:v>
                </c:pt>
                <c:pt idx="920">
                  <c:v>-146.035</c:v>
                </c:pt>
                <c:pt idx="921">
                  <c:v>-146.03299999999999</c:v>
                </c:pt>
                <c:pt idx="922">
                  <c:v>-146.03100000000001</c:v>
                </c:pt>
                <c:pt idx="923">
                  <c:v>-146.029</c:v>
                </c:pt>
                <c:pt idx="924">
                  <c:v>-146.02699999999999</c:v>
                </c:pt>
                <c:pt idx="925">
                  <c:v>-146.02500000000001</c:v>
                </c:pt>
                <c:pt idx="926">
                  <c:v>-146.023</c:v>
                </c:pt>
                <c:pt idx="927">
                  <c:v>-146.02099999999999</c:v>
                </c:pt>
                <c:pt idx="928">
                  <c:v>-146.01900000000001</c:v>
                </c:pt>
                <c:pt idx="929">
                  <c:v>-146.017</c:v>
                </c:pt>
                <c:pt idx="930">
                  <c:v>-146.01499999999999</c:v>
                </c:pt>
                <c:pt idx="931">
                  <c:v>-146.01300000000001</c:v>
                </c:pt>
                <c:pt idx="932">
                  <c:v>-146.011</c:v>
                </c:pt>
                <c:pt idx="933">
                  <c:v>-146.00899999999999</c:v>
                </c:pt>
                <c:pt idx="934">
                  <c:v>-146.00700000000001</c:v>
                </c:pt>
                <c:pt idx="935">
                  <c:v>-146.005</c:v>
                </c:pt>
                <c:pt idx="936">
                  <c:v>-146.00299999999999</c:v>
                </c:pt>
                <c:pt idx="937">
                  <c:v>-146.001</c:v>
                </c:pt>
                <c:pt idx="938">
                  <c:v>-145.999</c:v>
                </c:pt>
                <c:pt idx="939">
                  <c:v>-145.99700000000001</c:v>
                </c:pt>
                <c:pt idx="940">
                  <c:v>-145.995</c:v>
                </c:pt>
                <c:pt idx="941">
                  <c:v>-145.99299999999999</c:v>
                </c:pt>
                <c:pt idx="942">
                  <c:v>-145.99100000000001</c:v>
                </c:pt>
                <c:pt idx="943">
                  <c:v>-145.989</c:v>
                </c:pt>
                <c:pt idx="944">
                  <c:v>-145.98699999999999</c:v>
                </c:pt>
                <c:pt idx="945">
                  <c:v>-145.98500000000001</c:v>
                </c:pt>
                <c:pt idx="946">
                  <c:v>-145.983</c:v>
                </c:pt>
                <c:pt idx="947">
                  <c:v>-145.98099999999999</c:v>
                </c:pt>
                <c:pt idx="948">
                  <c:v>-145.97900000000001</c:v>
                </c:pt>
                <c:pt idx="949">
                  <c:v>-145.977</c:v>
                </c:pt>
                <c:pt idx="950">
                  <c:v>-145.97499999999999</c:v>
                </c:pt>
                <c:pt idx="951">
                  <c:v>-145.97300000000001</c:v>
                </c:pt>
                <c:pt idx="952">
                  <c:v>-145.971</c:v>
                </c:pt>
                <c:pt idx="953">
                  <c:v>-145.96899999999999</c:v>
                </c:pt>
                <c:pt idx="954">
                  <c:v>-145.96700000000001</c:v>
                </c:pt>
                <c:pt idx="955">
                  <c:v>-145.965</c:v>
                </c:pt>
                <c:pt idx="956">
                  <c:v>-145.96299999999999</c:v>
                </c:pt>
                <c:pt idx="957">
                  <c:v>-145.96100000000001</c:v>
                </c:pt>
                <c:pt idx="958">
                  <c:v>-145.959</c:v>
                </c:pt>
                <c:pt idx="959">
                  <c:v>-145.95699999999999</c:v>
                </c:pt>
                <c:pt idx="960">
                  <c:v>-145.95500000000001</c:v>
                </c:pt>
                <c:pt idx="961">
                  <c:v>-145.953</c:v>
                </c:pt>
                <c:pt idx="962">
                  <c:v>-145.95099999999999</c:v>
                </c:pt>
                <c:pt idx="963">
                  <c:v>-145.94900000000001</c:v>
                </c:pt>
                <c:pt idx="964">
                  <c:v>-145.947</c:v>
                </c:pt>
                <c:pt idx="965">
                  <c:v>-145.94499999999999</c:v>
                </c:pt>
                <c:pt idx="966">
                  <c:v>-145.94300000000001</c:v>
                </c:pt>
                <c:pt idx="967">
                  <c:v>-145.941</c:v>
                </c:pt>
                <c:pt idx="968">
                  <c:v>-145.93899999999999</c:v>
                </c:pt>
                <c:pt idx="969">
                  <c:v>-145.93700000000001</c:v>
                </c:pt>
                <c:pt idx="970">
                  <c:v>-145.935</c:v>
                </c:pt>
                <c:pt idx="971">
                  <c:v>-145.93299999999999</c:v>
                </c:pt>
                <c:pt idx="972">
                  <c:v>-145.93100000000001</c:v>
                </c:pt>
                <c:pt idx="973">
                  <c:v>-145.929</c:v>
                </c:pt>
                <c:pt idx="974">
                  <c:v>-145.92699999999999</c:v>
                </c:pt>
                <c:pt idx="975">
                  <c:v>-145.92500000000001</c:v>
                </c:pt>
                <c:pt idx="976">
                  <c:v>-145.923</c:v>
                </c:pt>
                <c:pt idx="977">
                  <c:v>-145.92099999999999</c:v>
                </c:pt>
                <c:pt idx="978">
                  <c:v>-145.91900000000001</c:v>
                </c:pt>
                <c:pt idx="979">
                  <c:v>-145.917</c:v>
                </c:pt>
                <c:pt idx="980">
                  <c:v>-145.91499999999999</c:v>
                </c:pt>
                <c:pt idx="981">
                  <c:v>-145.91300000000001</c:v>
                </c:pt>
                <c:pt idx="982">
                  <c:v>-145.911</c:v>
                </c:pt>
                <c:pt idx="983">
                  <c:v>-145.90899999999999</c:v>
                </c:pt>
                <c:pt idx="984">
                  <c:v>-145.90700000000001</c:v>
                </c:pt>
                <c:pt idx="985">
                  <c:v>-145.905</c:v>
                </c:pt>
                <c:pt idx="986">
                  <c:v>-145.90299999999999</c:v>
                </c:pt>
                <c:pt idx="987">
                  <c:v>-145.90100000000001</c:v>
                </c:pt>
                <c:pt idx="988">
                  <c:v>-145.899</c:v>
                </c:pt>
                <c:pt idx="989">
                  <c:v>-145.89699999999999</c:v>
                </c:pt>
                <c:pt idx="990">
                  <c:v>-145.89500000000001</c:v>
                </c:pt>
                <c:pt idx="991">
                  <c:v>-145.893</c:v>
                </c:pt>
                <c:pt idx="992">
                  <c:v>-145.89099999999999</c:v>
                </c:pt>
                <c:pt idx="993">
                  <c:v>-145.88900000000001</c:v>
                </c:pt>
                <c:pt idx="994">
                  <c:v>-145.887</c:v>
                </c:pt>
                <c:pt idx="995">
                  <c:v>-145.88499999999999</c:v>
                </c:pt>
                <c:pt idx="996">
                  <c:v>-145.88300000000001</c:v>
                </c:pt>
                <c:pt idx="997">
                  <c:v>-145.881</c:v>
                </c:pt>
                <c:pt idx="998">
                  <c:v>-145.87899999999999</c:v>
                </c:pt>
                <c:pt idx="999">
                  <c:v>-145.87700000000001</c:v>
                </c:pt>
                <c:pt idx="1000">
                  <c:v>-145.875</c:v>
                </c:pt>
                <c:pt idx="1001">
                  <c:v>-145.87299999999999</c:v>
                </c:pt>
                <c:pt idx="1002">
                  <c:v>-145.87100000000001</c:v>
                </c:pt>
                <c:pt idx="1003">
                  <c:v>-145.869</c:v>
                </c:pt>
                <c:pt idx="1004">
                  <c:v>-145.86699999999999</c:v>
                </c:pt>
                <c:pt idx="1005">
                  <c:v>-145.86500000000001</c:v>
                </c:pt>
                <c:pt idx="1006">
                  <c:v>-145.863</c:v>
                </c:pt>
                <c:pt idx="1007">
                  <c:v>-145.86099999999999</c:v>
                </c:pt>
                <c:pt idx="1008">
                  <c:v>-145.85900000000001</c:v>
                </c:pt>
                <c:pt idx="1009">
                  <c:v>-145.857</c:v>
                </c:pt>
                <c:pt idx="1010">
                  <c:v>-145.85499999999999</c:v>
                </c:pt>
                <c:pt idx="1011">
                  <c:v>-145.85300000000001</c:v>
                </c:pt>
                <c:pt idx="1012">
                  <c:v>-145.851</c:v>
                </c:pt>
                <c:pt idx="1013">
                  <c:v>-145.84899999999999</c:v>
                </c:pt>
                <c:pt idx="1014">
                  <c:v>-145.84700000000001</c:v>
                </c:pt>
                <c:pt idx="1015">
                  <c:v>-145.845</c:v>
                </c:pt>
                <c:pt idx="1016">
                  <c:v>-145.84299999999999</c:v>
                </c:pt>
                <c:pt idx="1017">
                  <c:v>-145.84100000000001</c:v>
                </c:pt>
                <c:pt idx="1018">
                  <c:v>-145.839</c:v>
                </c:pt>
                <c:pt idx="1019">
                  <c:v>-145.83699999999999</c:v>
                </c:pt>
                <c:pt idx="1020">
                  <c:v>-145.83500000000001</c:v>
                </c:pt>
                <c:pt idx="1021">
                  <c:v>-145.833</c:v>
                </c:pt>
                <c:pt idx="1022">
                  <c:v>-145.83099999999999</c:v>
                </c:pt>
                <c:pt idx="1023">
                  <c:v>-145.82900000000001</c:v>
                </c:pt>
                <c:pt idx="1024">
                  <c:v>-145.827</c:v>
                </c:pt>
                <c:pt idx="1025">
                  <c:v>-145.82499999999999</c:v>
                </c:pt>
                <c:pt idx="1026">
                  <c:v>-145.82300000000001</c:v>
                </c:pt>
                <c:pt idx="1027">
                  <c:v>-145.821</c:v>
                </c:pt>
                <c:pt idx="1028">
                  <c:v>-145.81899999999999</c:v>
                </c:pt>
                <c:pt idx="1029">
                  <c:v>-145.81700000000001</c:v>
                </c:pt>
                <c:pt idx="1030">
                  <c:v>-145.815</c:v>
                </c:pt>
                <c:pt idx="1031">
                  <c:v>-145.81299999999999</c:v>
                </c:pt>
                <c:pt idx="1032">
                  <c:v>-145.81100000000001</c:v>
                </c:pt>
                <c:pt idx="1033">
                  <c:v>-145.809</c:v>
                </c:pt>
                <c:pt idx="1034">
                  <c:v>-145.80699999999999</c:v>
                </c:pt>
                <c:pt idx="1035">
                  <c:v>-145.80500000000001</c:v>
                </c:pt>
                <c:pt idx="1036">
                  <c:v>-145.803</c:v>
                </c:pt>
                <c:pt idx="1037">
                  <c:v>-145.80099999999999</c:v>
                </c:pt>
                <c:pt idx="1038">
                  <c:v>-145.79900000000001</c:v>
                </c:pt>
                <c:pt idx="1039">
                  <c:v>-145.797</c:v>
                </c:pt>
                <c:pt idx="1040">
                  <c:v>-145.79499999999999</c:v>
                </c:pt>
                <c:pt idx="1041">
                  <c:v>-145.79300000000001</c:v>
                </c:pt>
                <c:pt idx="1042">
                  <c:v>-145.791</c:v>
                </c:pt>
                <c:pt idx="1043">
                  <c:v>-145.78899999999999</c:v>
                </c:pt>
                <c:pt idx="1044">
                  <c:v>-145.78700000000001</c:v>
                </c:pt>
                <c:pt idx="1045">
                  <c:v>-145.785</c:v>
                </c:pt>
                <c:pt idx="1046">
                  <c:v>-145.78299999999999</c:v>
                </c:pt>
                <c:pt idx="1047">
                  <c:v>-145.78100000000001</c:v>
                </c:pt>
                <c:pt idx="1048">
                  <c:v>-145.779</c:v>
                </c:pt>
                <c:pt idx="1049">
                  <c:v>-145.77699999999999</c:v>
                </c:pt>
                <c:pt idx="1050">
                  <c:v>-145.77500000000001</c:v>
                </c:pt>
                <c:pt idx="1051">
                  <c:v>-145.773</c:v>
                </c:pt>
                <c:pt idx="1052">
                  <c:v>-145.77099999999999</c:v>
                </c:pt>
                <c:pt idx="1053">
                  <c:v>-145.76900000000001</c:v>
                </c:pt>
                <c:pt idx="1054">
                  <c:v>-145.767</c:v>
                </c:pt>
                <c:pt idx="1055">
                  <c:v>-145.76499999999999</c:v>
                </c:pt>
                <c:pt idx="1056">
                  <c:v>-145.76300000000001</c:v>
                </c:pt>
                <c:pt idx="1057">
                  <c:v>-145.761</c:v>
                </c:pt>
                <c:pt idx="1058">
                  <c:v>-145.75899999999999</c:v>
                </c:pt>
                <c:pt idx="1059">
                  <c:v>-145.75700000000001</c:v>
                </c:pt>
                <c:pt idx="1060">
                  <c:v>-145.755</c:v>
                </c:pt>
                <c:pt idx="1061">
                  <c:v>-145.75299999999999</c:v>
                </c:pt>
                <c:pt idx="1062">
                  <c:v>-145.751</c:v>
                </c:pt>
                <c:pt idx="1063">
                  <c:v>-145.749</c:v>
                </c:pt>
                <c:pt idx="1064">
                  <c:v>-145.74700000000001</c:v>
                </c:pt>
                <c:pt idx="1065">
                  <c:v>-145.745</c:v>
                </c:pt>
                <c:pt idx="1066">
                  <c:v>-145.74299999999999</c:v>
                </c:pt>
                <c:pt idx="1067">
                  <c:v>-145.74100000000001</c:v>
                </c:pt>
                <c:pt idx="1068">
                  <c:v>-145.739</c:v>
                </c:pt>
                <c:pt idx="1069">
                  <c:v>-145.73699999999999</c:v>
                </c:pt>
                <c:pt idx="1070">
                  <c:v>-145.73500000000001</c:v>
                </c:pt>
                <c:pt idx="1071">
                  <c:v>-145.733</c:v>
                </c:pt>
                <c:pt idx="1072">
                  <c:v>-145.73099999999999</c:v>
                </c:pt>
                <c:pt idx="1073">
                  <c:v>-145.72900000000001</c:v>
                </c:pt>
                <c:pt idx="1074">
                  <c:v>-145.727</c:v>
                </c:pt>
                <c:pt idx="1075">
                  <c:v>-145.72499999999999</c:v>
                </c:pt>
                <c:pt idx="1076">
                  <c:v>-145.72300000000001</c:v>
                </c:pt>
                <c:pt idx="1077">
                  <c:v>-145.721</c:v>
                </c:pt>
                <c:pt idx="1078">
                  <c:v>-145.71899999999999</c:v>
                </c:pt>
                <c:pt idx="1079">
                  <c:v>-145.71700000000001</c:v>
                </c:pt>
                <c:pt idx="1080">
                  <c:v>-145.715</c:v>
                </c:pt>
                <c:pt idx="1081">
                  <c:v>-145.71299999999999</c:v>
                </c:pt>
                <c:pt idx="1082">
                  <c:v>-145.71100000000001</c:v>
                </c:pt>
                <c:pt idx="1083">
                  <c:v>-145.709</c:v>
                </c:pt>
                <c:pt idx="1084">
                  <c:v>-145.70699999999999</c:v>
                </c:pt>
                <c:pt idx="1085">
                  <c:v>-145.70500000000001</c:v>
                </c:pt>
                <c:pt idx="1086">
                  <c:v>-145.703</c:v>
                </c:pt>
                <c:pt idx="1087">
                  <c:v>-145.70099999999999</c:v>
                </c:pt>
                <c:pt idx="1088">
                  <c:v>-145.69900000000001</c:v>
                </c:pt>
                <c:pt idx="1089">
                  <c:v>-145.697</c:v>
                </c:pt>
                <c:pt idx="1090">
                  <c:v>-145.69499999999999</c:v>
                </c:pt>
                <c:pt idx="1091">
                  <c:v>-145.69300000000001</c:v>
                </c:pt>
                <c:pt idx="1092">
                  <c:v>-145.691</c:v>
                </c:pt>
                <c:pt idx="1093">
                  <c:v>-145.68899999999999</c:v>
                </c:pt>
                <c:pt idx="1094">
                  <c:v>-145.68700000000001</c:v>
                </c:pt>
                <c:pt idx="1095">
                  <c:v>-145.685</c:v>
                </c:pt>
                <c:pt idx="1096">
                  <c:v>-145.68299999999999</c:v>
                </c:pt>
                <c:pt idx="1097">
                  <c:v>-145.68100000000001</c:v>
                </c:pt>
                <c:pt idx="1098">
                  <c:v>-145.679</c:v>
                </c:pt>
                <c:pt idx="1099">
                  <c:v>-145.67699999999999</c:v>
                </c:pt>
                <c:pt idx="1100">
                  <c:v>-145.67500000000001</c:v>
                </c:pt>
                <c:pt idx="1101">
                  <c:v>-145.673</c:v>
                </c:pt>
                <c:pt idx="1102">
                  <c:v>-145.67099999999999</c:v>
                </c:pt>
                <c:pt idx="1103">
                  <c:v>-145.66900000000001</c:v>
                </c:pt>
                <c:pt idx="1104">
                  <c:v>-145.667</c:v>
                </c:pt>
                <c:pt idx="1105">
                  <c:v>-145.66499999999999</c:v>
                </c:pt>
                <c:pt idx="1106">
                  <c:v>-145.66300000000001</c:v>
                </c:pt>
                <c:pt idx="1107">
                  <c:v>-145.661</c:v>
                </c:pt>
                <c:pt idx="1108">
                  <c:v>-145.65899999999999</c:v>
                </c:pt>
                <c:pt idx="1109">
                  <c:v>-145.65700000000001</c:v>
                </c:pt>
                <c:pt idx="1110">
                  <c:v>-145.655</c:v>
                </c:pt>
                <c:pt idx="1111">
                  <c:v>-145.65299999999999</c:v>
                </c:pt>
                <c:pt idx="1112">
                  <c:v>-145.65100000000001</c:v>
                </c:pt>
                <c:pt idx="1113">
                  <c:v>-145.649</c:v>
                </c:pt>
                <c:pt idx="1114">
                  <c:v>-145.64699999999999</c:v>
                </c:pt>
                <c:pt idx="1115">
                  <c:v>-145.64500000000001</c:v>
                </c:pt>
                <c:pt idx="1116">
                  <c:v>-145.643</c:v>
                </c:pt>
                <c:pt idx="1117">
                  <c:v>-145.64099999999999</c:v>
                </c:pt>
                <c:pt idx="1118">
                  <c:v>-145.63900000000001</c:v>
                </c:pt>
                <c:pt idx="1119">
                  <c:v>-145.637</c:v>
                </c:pt>
                <c:pt idx="1120">
                  <c:v>-145.63499999999999</c:v>
                </c:pt>
                <c:pt idx="1121">
                  <c:v>-145.63300000000001</c:v>
                </c:pt>
                <c:pt idx="1122">
                  <c:v>-145.631</c:v>
                </c:pt>
                <c:pt idx="1123">
                  <c:v>-145.62899999999999</c:v>
                </c:pt>
                <c:pt idx="1124">
                  <c:v>-145.62700000000001</c:v>
                </c:pt>
                <c:pt idx="1125">
                  <c:v>-145.625</c:v>
                </c:pt>
                <c:pt idx="1126">
                  <c:v>-145.62299999999999</c:v>
                </c:pt>
                <c:pt idx="1127">
                  <c:v>-145.62100000000001</c:v>
                </c:pt>
                <c:pt idx="1128">
                  <c:v>-145.619</c:v>
                </c:pt>
                <c:pt idx="1129">
                  <c:v>-145.61699999999999</c:v>
                </c:pt>
                <c:pt idx="1130">
                  <c:v>-145.61500000000001</c:v>
                </c:pt>
                <c:pt idx="1131">
                  <c:v>-145.613</c:v>
                </c:pt>
                <c:pt idx="1132">
                  <c:v>-145.61099999999999</c:v>
                </c:pt>
                <c:pt idx="1133">
                  <c:v>-145.60900000000001</c:v>
                </c:pt>
                <c:pt idx="1134">
                  <c:v>-145.607</c:v>
                </c:pt>
                <c:pt idx="1135">
                  <c:v>-145.60499999999999</c:v>
                </c:pt>
                <c:pt idx="1136">
                  <c:v>-145.60300000000001</c:v>
                </c:pt>
                <c:pt idx="1137">
                  <c:v>-145.601</c:v>
                </c:pt>
                <c:pt idx="1138">
                  <c:v>-145.59899999999999</c:v>
                </c:pt>
                <c:pt idx="1139">
                  <c:v>-145.59700000000001</c:v>
                </c:pt>
                <c:pt idx="1140">
                  <c:v>-145.595</c:v>
                </c:pt>
                <c:pt idx="1141">
                  <c:v>-145.59299999999999</c:v>
                </c:pt>
                <c:pt idx="1142">
                  <c:v>-145.59100000000001</c:v>
                </c:pt>
                <c:pt idx="1143">
                  <c:v>-145.589</c:v>
                </c:pt>
                <c:pt idx="1144">
                  <c:v>-145.58699999999999</c:v>
                </c:pt>
                <c:pt idx="1145">
                  <c:v>-145.58500000000001</c:v>
                </c:pt>
                <c:pt idx="1146">
                  <c:v>-145.583</c:v>
                </c:pt>
                <c:pt idx="1147">
                  <c:v>-145.58099999999999</c:v>
                </c:pt>
                <c:pt idx="1148">
                  <c:v>-145.57900000000001</c:v>
                </c:pt>
                <c:pt idx="1149">
                  <c:v>-145.577</c:v>
                </c:pt>
                <c:pt idx="1150">
                  <c:v>-145.57499999999999</c:v>
                </c:pt>
                <c:pt idx="1151">
                  <c:v>-145.57300000000001</c:v>
                </c:pt>
                <c:pt idx="1152">
                  <c:v>-145.571</c:v>
                </c:pt>
                <c:pt idx="1153">
                  <c:v>-145.56899999999999</c:v>
                </c:pt>
                <c:pt idx="1154">
                  <c:v>-145.56700000000001</c:v>
                </c:pt>
                <c:pt idx="1155">
                  <c:v>-145.565</c:v>
                </c:pt>
                <c:pt idx="1156">
                  <c:v>-145.56299999999999</c:v>
                </c:pt>
                <c:pt idx="1157">
                  <c:v>-145.56100000000001</c:v>
                </c:pt>
                <c:pt idx="1158">
                  <c:v>-145.559</c:v>
                </c:pt>
                <c:pt idx="1159">
                  <c:v>-145.55699999999999</c:v>
                </c:pt>
                <c:pt idx="1160">
                  <c:v>-145.55500000000001</c:v>
                </c:pt>
                <c:pt idx="1161">
                  <c:v>-145.553</c:v>
                </c:pt>
                <c:pt idx="1162">
                  <c:v>-145.55099999999999</c:v>
                </c:pt>
                <c:pt idx="1163">
                  <c:v>-145.54900000000001</c:v>
                </c:pt>
                <c:pt idx="1164">
                  <c:v>-145.547</c:v>
                </c:pt>
                <c:pt idx="1165">
                  <c:v>-145.54499999999999</c:v>
                </c:pt>
                <c:pt idx="1166">
                  <c:v>-145.54300000000001</c:v>
                </c:pt>
                <c:pt idx="1167">
                  <c:v>-145.541</c:v>
                </c:pt>
                <c:pt idx="1168">
                  <c:v>-145.53899999999999</c:v>
                </c:pt>
                <c:pt idx="1169">
                  <c:v>-145.53700000000001</c:v>
                </c:pt>
                <c:pt idx="1170">
                  <c:v>-145.535</c:v>
                </c:pt>
                <c:pt idx="1171">
                  <c:v>-145.53299999999999</c:v>
                </c:pt>
                <c:pt idx="1172">
                  <c:v>-145.53100000000001</c:v>
                </c:pt>
                <c:pt idx="1173">
                  <c:v>-145.529</c:v>
                </c:pt>
                <c:pt idx="1174">
                  <c:v>-145.52699999999999</c:v>
                </c:pt>
                <c:pt idx="1175">
                  <c:v>-145.52500000000001</c:v>
                </c:pt>
                <c:pt idx="1176">
                  <c:v>-145.523</c:v>
                </c:pt>
                <c:pt idx="1177">
                  <c:v>-145.52099999999999</c:v>
                </c:pt>
                <c:pt idx="1178">
                  <c:v>-145.51900000000001</c:v>
                </c:pt>
                <c:pt idx="1179">
                  <c:v>-145.517</c:v>
                </c:pt>
                <c:pt idx="1180">
                  <c:v>-145.51499999999999</c:v>
                </c:pt>
                <c:pt idx="1181">
                  <c:v>-145.51300000000001</c:v>
                </c:pt>
                <c:pt idx="1182">
                  <c:v>-145.511</c:v>
                </c:pt>
                <c:pt idx="1183">
                  <c:v>-145.50899999999999</c:v>
                </c:pt>
                <c:pt idx="1184">
                  <c:v>-145.50700000000001</c:v>
                </c:pt>
                <c:pt idx="1185">
                  <c:v>-145.505</c:v>
                </c:pt>
                <c:pt idx="1186">
                  <c:v>-145.50299999999999</c:v>
                </c:pt>
                <c:pt idx="1187">
                  <c:v>-145.501</c:v>
                </c:pt>
                <c:pt idx="1188">
                  <c:v>-145.499</c:v>
                </c:pt>
                <c:pt idx="1189">
                  <c:v>-145.49700000000001</c:v>
                </c:pt>
                <c:pt idx="1190">
                  <c:v>-145.495</c:v>
                </c:pt>
                <c:pt idx="1191">
                  <c:v>-145.49299999999999</c:v>
                </c:pt>
                <c:pt idx="1192">
                  <c:v>-145.49100000000001</c:v>
                </c:pt>
                <c:pt idx="1193">
                  <c:v>-145.489</c:v>
                </c:pt>
                <c:pt idx="1194">
                  <c:v>-145.48699999999999</c:v>
                </c:pt>
                <c:pt idx="1195">
                  <c:v>-145.48500000000001</c:v>
                </c:pt>
                <c:pt idx="1196">
                  <c:v>-145.483</c:v>
                </c:pt>
                <c:pt idx="1197">
                  <c:v>-145.48099999999999</c:v>
                </c:pt>
                <c:pt idx="1198">
                  <c:v>-145.47900000000001</c:v>
                </c:pt>
                <c:pt idx="1199">
                  <c:v>-145.477</c:v>
                </c:pt>
                <c:pt idx="1200">
                  <c:v>-145.47499999999999</c:v>
                </c:pt>
                <c:pt idx="1201">
                  <c:v>-145.47300000000001</c:v>
                </c:pt>
                <c:pt idx="1202">
                  <c:v>-145.471</c:v>
                </c:pt>
                <c:pt idx="1203">
                  <c:v>-145.46899999999999</c:v>
                </c:pt>
                <c:pt idx="1204">
                  <c:v>-145.46700000000001</c:v>
                </c:pt>
                <c:pt idx="1205">
                  <c:v>-145.465</c:v>
                </c:pt>
                <c:pt idx="1206">
                  <c:v>-145.46299999999999</c:v>
                </c:pt>
                <c:pt idx="1207">
                  <c:v>-145.46100000000001</c:v>
                </c:pt>
                <c:pt idx="1208">
                  <c:v>-145.459</c:v>
                </c:pt>
                <c:pt idx="1209">
                  <c:v>-145.45699999999999</c:v>
                </c:pt>
                <c:pt idx="1210">
                  <c:v>-145.45500000000001</c:v>
                </c:pt>
                <c:pt idx="1211">
                  <c:v>-145.453</c:v>
                </c:pt>
                <c:pt idx="1212">
                  <c:v>-145.45099999999999</c:v>
                </c:pt>
                <c:pt idx="1213">
                  <c:v>-145.44900000000001</c:v>
                </c:pt>
                <c:pt idx="1214">
                  <c:v>-145.447</c:v>
                </c:pt>
                <c:pt idx="1215">
                  <c:v>-145.44499999999999</c:v>
                </c:pt>
                <c:pt idx="1216">
                  <c:v>-145.44300000000001</c:v>
                </c:pt>
                <c:pt idx="1217">
                  <c:v>-145.441</c:v>
                </c:pt>
                <c:pt idx="1218">
                  <c:v>-145.43899999999999</c:v>
                </c:pt>
                <c:pt idx="1219">
                  <c:v>-145.43700000000001</c:v>
                </c:pt>
                <c:pt idx="1220">
                  <c:v>-145.435</c:v>
                </c:pt>
                <c:pt idx="1221">
                  <c:v>-145.43299999999999</c:v>
                </c:pt>
                <c:pt idx="1222">
                  <c:v>-145.43100000000001</c:v>
                </c:pt>
                <c:pt idx="1223">
                  <c:v>-145.429</c:v>
                </c:pt>
                <c:pt idx="1224">
                  <c:v>-145.42699999999999</c:v>
                </c:pt>
                <c:pt idx="1225">
                  <c:v>-145.42500000000001</c:v>
                </c:pt>
                <c:pt idx="1226">
                  <c:v>-145.423</c:v>
                </c:pt>
                <c:pt idx="1227">
                  <c:v>-145.42099999999999</c:v>
                </c:pt>
                <c:pt idx="1228">
                  <c:v>-145.41900000000001</c:v>
                </c:pt>
                <c:pt idx="1229">
                  <c:v>-145.417</c:v>
                </c:pt>
                <c:pt idx="1230">
                  <c:v>-145.41499999999999</c:v>
                </c:pt>
                <c:pt idx="1231">
                  <c:v>-145.41300000000001</c:v>
                </c:pt>
                <c:pt idx="1232">
                  <c:v>-145.411</c:v>
                </c:pt>
                <c:pt idx="1233">
                  <c:v>-145.40899999999999</c:v>
                </c:pt>
                <c:pt idx="1234">
                  <c:v>-145.40700000000001</c:v>
                </c:pt>
                <c:pt idx="1235">
                  <c:v>-145.405</c:v>
                </c:pt>
                <c:pt idx="1236">
                  <c:v>-145.40299999999999</c:v>
                </c:pt>
                <c:pt idx="1237">
                  <c:v>-145.40100000000001</c:v>
                </c:pt>
                <c:pt idx="1238">
                  <c:v>-145.399</c:v>
                </c:pt>
                <c:pt idx="1239">
                  <c:v>-145.39699999999999</c:v>
                </c:pt>
                <c:pt idx="1240">
                  <c:v>-145.39500000000001</c:v>
                </c:pt>
                <c:pt idx="1241">
                  <c:v>-145.393</c:v>
                </c:pt>
                <c:pt idx="1242">
                  <c:v>-145.39099999999999</c:v>
                </c:pt>
                <c:pt idx="1243">
                  <c:v>-145.38900000000001</c:v>
                </c:pt>
                <c:pt idx="1244">
                  <c:v>-145.387</c:v>
                </c:pt>
                <c:pt idx="1245">
                  <c:v>-145.38499999999999</c:v>
                </c:pt>
                <c:pt idx="1246">
                  <c:v>-145.38300000000001</c:v>
                </c:pt>
                <c:pt idx="1247">
                  <c:v>-145.381</c:v>
                </c:pt>
                <c:pt idx="1248">
                  <c:v>-145.37899999999999</c:v>
                </c:pt>
                <c:pt idx="1249">
                  <c:v>-145.37700000000001</c:v>
                </c:pt>
                <c:pt idx="1250">
                  <c:v>-145.375</c:v>
                </c:pt>
                <c:pt idx="1251">
                  <c:v>-145.37299999999999</c:v>
                </c:pt>
                <c:pt idx="1252">
                  <c:v>-145.37100000000001</c:v>
                </c:pt>
                <c:pt idx="1253">
                  <c:v>-145.369</c:v>
                </c:pt>
                <c:pt idx="1254">
                  <c:v>-145.36699999999999</c:v>
                </c:pt>
                <c:pt idx="1255">
                  <c:v>-145.36500000000001</c:v>
                </c:pt>
                <c:pt idx="1256">
                  <c:v>-145.363</c:v>
                </c:pt>
                <c:pt idx="1257">
                  <c:v>-145.36099999999999</c:v>
                </c:pt>
                <c:pt idx="1258">
                  <c:v>-145.35900000000001</c:v>
                </c:pt>
                <c:pt idx="1259">
                  <c:v>-145.357</c:v>
                </c:pt>
                <c:pt idx="1260">
                  <c:v>-145.35499999999999</c:v>
                </c:pt>
                <c:pt idx="1261">
                  <c:v>-145.35300000000001</c:v>
                </c:pt>
                <c:pt idx="1262">
                  <c:v>-145.351</c:v>
                </c:pt>
                <c:pt idx="1263">
                  <c:v>-145.34899999999999</c:v>
                </c:pt>
                <c:pt idx="1264">
                  <c:v>-145.34700000000001</c:v>
                </c:pt>
                <c:pt idx="1265">
                  <c:v>-145.345</c:v>
                </c:pt>
                <c:pt idx="1266">
                  <c:v>-145.34299999999999</c:v>
                </c:pt>
                <c:pt idx="1267">
                  <c:v>-145.34100000000001</c:v>
                </c:pt>
                <c:pt idx="1268">
                  <c:v>-145.339</c:v>
                </c:pt>
                <c:pt idx="1269">
                  <c:v>-145.33699999999999</c:v>
                </c:pt>
                <c:pt idx="1270">
                  <c:v>-145.33500000000001</c:v>
                </c:pt>
                <c:pt idx="1271">
                  <c:v>-145.333</c:v>
                </c:pt>
                <c:pt idx="1272">
                  <c:v>-145.33099999999999</c:v>
                </c:pt>
                <c:pt idx="1273">
                  <c:v>-145.32900000000001</c:v>
                </c:pt>
                <c:pt idx="1274">
                  <c:v>-145.327</c:v>
                </c:pt>
                <c:pt idx="1275">
                  <c:v>-145.32499999999999</c:v>
                </c:pt>
                <c:pt idx="1276">
                  <c:v>-145.32300000000001</c:v>
                </c:pt>
                <c:pt idx="1277">
                  <c:v>-145.321</c:v>
                </c:pt>
                <c:pt idx="1278">
                  <c:v>-145.31899999999999</c:v>
                </c:pt>
                <c:pt idx="1279">
                  <c:v>-145.31700000000001</c:v>
                </c:pt>
                <c:pt idx="1280">
                  <c:v>-145.315</c:v>
                </c:pt>
                <c:pt idx="1281">
                  <c:v>-145.31299999999999</c:v>
                </c:pt>
                <c:pt idx="1282">
                  <c:v>-145.31100000000001</c:v>
                </c:pt>
                <c:pt idx="1283">
                  <c:v>-145.309</c:v>
                </c:pt>
                <c:pt idx="1284">
                  <c:v>-145.30699999999999</c:v>
                </c:pt>
                <c:pt idx="1285">
                  <c:v>-145.30500000000001</c:v>
                </c:pt>
                <c:pt idx="1286">
                  <c:v>-145.303</c:v>
                </c:pt>
                <c:pt idx="1287">
                  <c:v>-145.30099999999999</c:v>
                </c:pt>
                <c:pt idx="1288">
                  <c:v>-145.29900000000001</c:v>
                </c:pt>
                <c:pt idx="1289">
                  <c:v>-145.297</c:v>
                </c:pt>
                <c:pt idx="1290">
                  <c:v>-145.29499999999999</c:v>
                </c:pt>
                <c:pt idx="1291">
                  <c:v>-145.29300000000001</c:v>
                </c:pt>
                <c:pt idx="1292">
                  <c:v>-145.291</c:v>
                </c:pt>
                <c:pt idx="1293">
                  <c:v>-145.28899999999999</c:v>
                </c:pt>
                <c:pt idx="1294">
                  <c:v>-145.28700000000001</c:v>
                </c:pt>
                <c:pt idx="1295">
                  <c:v>-145.285</c:v>
                </c:pt>
                <c:pt idx="1296">
                  <c:v>-145.28299999999999</c:v>
                </c:pt>
                <c:pt idx="1297">
                  <c:v>-145.28100000000001</c:v>
                </c:pt>
                <c:pt idx="1298">
                  <c:v>-145.279</c:v>
                </c:pt>
                <c:pt idx="1299">
                  <c:v>-145.27699999999999</c:v>
                </c:pt>
                <c:pt idx="1300">
                  <c:v>-145.27500000000001</c:v>
                </c:pt>
                <c:pt idx="1301">
                  <c:v>-145.273</c:v>
                </c:pt>
                <c:pt idx="1302">
                  <c:v>-145.27099999999999</c:v>
                </c:pt>
                <c:pt idx="1303">
                  <c:v>-145.26900000000001</c:v>
                </c:pt>
                <c:pt idx="1304">
                  <c:v>-145.267</c:v>
                </c:pt>
                <c:pt idx="1305">
                  <c:v>-145.26499999999999</c:v>
                </c:pt>
                <c:pt idx="1306">
                  <c:v>-145.26300000000001</c:v>
                </c:pt>
                <c:pt idx="1307">
                  <c:v>-145.261</c:v>
                </c:pt>
                <c:pt idx="1308">
                  <c:v>-145.25899999999999</c:v>
                </c:pt>
                <c:pt idx="1309">
                  <c:v>-145.25700000000001</c:v>
                </c:pt>
                <c:pt idx="1310">
                  <c:v>-145.255</c:v>
                </c:pt>
                <c:pt idx="1311">
                  <c:v>-145.25299999999999</c:v>
                </c:pt>
                <c:pt idx="1312">
                  <c:v>-145.251</c:v>
                </c:pt>
                <c:pt idx="1313">
                  <c:v>-145.249</c:v>
                </c:pt>
                <c:pt idx="1314">
                  <c:v>-145.24700000000001</c:v>
                </c:pt>
                <c:pt idx="1315">
                  <c:v>-145.245</c:v>
                </c:pt>
                <c:pt idx="1316">
                  <c:v>-145.24299999999999</c:v>
                </c:pt>
                <c:pt idx="1317">
                  <c:v>-145.24100000000001</c:v>
                </c:pt>
                <c:pt idx="1318">
                  <c:v>-145.239</c:v>
                </c:pt>
                <c:pt idx="1319">
                  <c:v>-145.23699999999999</c:v>
                </c:pt>
                <c:pt idx="1320">
                  <c:v>-145.23500000000001</c:v>
                </c:pt>
                <c:pt idx="1321">
                  <c:v>-145.233</c:v>
                </c:pt>
                <c:pt idx="1322">
                  <c:v>-145.23099999999999</c:v>
                </c:pt>
                <c:pt idx="1323">
                  <c:v>-145.22900000000001</c:v>
                </c:pt>
                <c:pt idx="1324">
                  <c:v>-145.227</c:v>
                </c:pt>
                <c:pt idx="1325">
                  <c:v>-145.22499999999999</c:v>
                </c:pt>
                <c:pt idx="1326">
                  <c:v>-145.22300000000001</c:v>
                </c:pt>
                <c:pt idx="1327">
                  <c:v>-145.221</c:v>
                </c:pt>
                <c:pt idx="1328">
                  <c:v>-145.21899999999999</c:v>
                </c:pt>
                <c:pt idx="1329">
                  <c:v>-145.21700000000001</c:v>
                </c:pt>
                <c:pt idx="1330">
                  <c:v>-145.215</c:v>
                </c:pt>
                <c:pt idx="1331">
                  <c:v>-145.21299999999999</c:v>
                </c:pt>
                <c:pt idx="1332">
                  <c:v>-145.21100000000001</c:v>
                </c:pt>
                <c:pt idx="1333">
                  <c:v>-145.209</c:v>
                </c:pt>
                <c:pt idx="1334">
                  <c:v>-145.20699999999999</c:v>
                </c:pt>
                <c:pt idx="1335">
                  <c:v>-145.20500000000001</c:v>
                </c:pt>
                <c:pt idx="1336">
                  <c:v>-145.203</c:v>
                </c:pt>
                <c:pt idx="1337">
                  <c:v>-145.20099999999999</c:v>
                </c:pt>
                <c:pt idx="1338">
                  <c:v>-145.19900000000001</c:v>
                </c:pt>
                <c:pt idx="1339">
                  <c:v>-145.197</c:v>
                </c:pt>
                <c:pt idx="1340">
                  <c:v>-145.19499999999999</c:v>
                </c:pt>
                <c:pt idx="1341">
                  <c:v>-145.19300000000001</c:v>
                </c:pt>
                <c:pt idx="1342">
                  <c:v>-145.191</c:v>
                </c:pt>
                <c:pt idx="1343">
                  <c:v>-145.18899999999999</c:v>
                </c:pt>
                <c:pt idx="1344">
                  <c:v>-145.18700000000001</c:v>
                </c:pt>
                <c:pt idx="1345">
                  <c:v>-145.185</c:v>
                </c:pt>
                <c:pt idx="1346">
                  <c:v>-145.18299999999999</c:v>
                </c:pt>
                <c:pt idx="1347">
                  <c:v>-145.18100000000001</c:v>
                </c:pt>
                <c:pt idx="1348">
                  <c:v>-145.179</c:v>
                </c:pt>
                <c:pt idx="1349">
                  <c:v>-145.17699999999999</c:v>
                </c:pt>
                <c:pt idx="1350">
                  <c:v>-145.17500000000001</c:v>
                </c:pt>
                <c:pt idx="1351">
                  <c:v>-145.173</c:v>
                </c:pt>
                <c:pt idx="1352">
                  <c:v>-145.17099999999999</c:v>
                </c:pt>
                <c:pt idx="1353">
                  <c:v>-145.16900000000001</c:v>
                </c:pt>
                <c:pt idx="1354">
                  <c:v>-145.167</c:v>
                </c:pt>
                <c:pt idx="1355">
                  <c:v>-145.16499999999999</c:v>
                </c:pt>
                <c:pt idx="1356">
                  <c:v>-145.16300000000001</c:v>
                </c:pt>
                <c:pt idx="1357">
                  <c:v>-145.161</c:v>
                </c:pt>
                <c:pt idx="1358">
                  <c:v>-145.15899999999999</c:v>
                </c:pt>
                <c:pt idx="1359">
                  <c:v>-145.15700000000001</c:v>
                </c:pt>
                <c:pt idx="1360">
                  <c:v>-145.155</c:v>
                </c:pt>
                <c:pt idx="1361">
                  <c:v>-145.15299999999999</c:v>
                </c:pt>
                <c:pt idx="1362">
                  <c:v>-145.15100000000001</c:v>
                </c:pt>
                <c:pt idx="1363">
                  <c:v>-145.149</c:v>
                </c:pt>
                <c:pt idx="1364">
                  <c:v>-145.14699999999999</c:v>
                </c:pt>
                <c:pt idx="1365">
                  <c:v>-145.14500000000001</c:v>
                </c:pt>
                <c:pt idx="1366">
                  <c:v>-145.143</c:v>
                </c:pt>
                <c:pt idx="1367">
                  <c:v>-145.14099999999999</c:v>
                </c:pt>
                <c:pt idx="1368">
                  <c:v>-145.13900000000001</c:v>
                </c:pt>
                <c:pt idx="1369">
                  <c:v>-145.137</c:v>
                </c:pt>
                <c:pt idx="1370">
                  <c:v>-145.13499999999999</c:v>
                </c:pt>
                <c:pt idx="1371">
                  <c:v>-145.13300000000001</c:v>
                </c:pt>
                <c:pt idx="1372">
                  <c:v>-145.131</c:v>
                </c:pt>
                <c:pt idx="1373">
                  <c:v>-145.12899999999999</c:v>
                </c:pt>
                <c:pt idx="1374">
                  <c:v>-145.12700000000001</c:v>
                </c:pt>
                <c:pt idx="1375">
                  <c:v>-145.125</c:v>
                </c:pt>
                <c:pt idx="1376">
                  <c:v>-145.12299999999999</c:v>
                </c:pt>
                <c:pt idx="1377">
                  <c:v>-145.12100000000001</c:v>
                </c:pt>
                <c:pt idx="1378">
                  <c:v>-145.119</c:v>
                </c:pt>
                <c:pt idx="1379">
                  <c:v>-145.11699999999999</c:v>
                </c:pt>
                <c:pt idx="1380">
                  <c:v>-145.11500000000001</c:v>
                </c:pt>
                <c:pt idx="1381">
                  <c:v>-145.113</c:v>
                </c:pt>
                <c:pt idx="1382">
                  <c:v>-145.11099999999999</c:v>
                </c:pt>
                <c:pt idx="1383">
                  <c:v>-145.10900000000001</c:v>
                </c:pt>
                <c:pt idx="1384">
                  <c:v>-145.107</c:v>
                </c:pt>
                <c:pt idx="1385">
                  <c:v>-145.10499999999999</c:v>
                </c:pt>
                <c:pt idx="1386">
                  <c:v>-145.10300000000001</c:v>
                </c:pt>
                <c:pt idx="1387">
                  <c:v>-145.101</c:v>
                </c:pt>
                <c:pt idx="1388">
                  <c:v>-145.09899999999999</c:v>
                </c:pt>
                <c:pt idx="1389">
                  <c:v>-145.09700000000001</c:v>
                </c:pt>
                <c:pt idx="1390">
                  <c:v>-145.095</c:v>
                </c:pt>
                <c:pt idx="1391">
                  <c:v>-145.09299999999999</c:v>
                </c:pt>
                <c:pt idx="1392">
                  <c:v>-145.09100000000001</c:v>
                </c:pt>
                <c:pt idx="1393">
                  <c:v>-145.089</c:v>
                </c:pt>
                <c:pt idx="1394">
                  <c:v>-145.08699999999999</c:v>
                </c:pt>
                <c:pt idx="1395">
                  <c:v>-145.08500000000001</c:v>
                </c:pt>
                <c:pt idx="1396">
                  <c:v>-145.083</c:v>
                </c:pt>
                <c:pt idx="1397">
                  <c:v>-145.08099999999999</c:v>
                </c:pt>
                <c:pt idx="1398">
                  <c:v>-145.07900000000001</c:v>
                </c:pt>
                <c:pt idx="1399">
                  <c:v>-145.077</c:v>
                </c:pt>
                <c:pt idx="1400">
                  <c:v>-145.07499999999999</c:v>
                </c:pt>
                <c:pt idx="1401">
                  <c:v>-145.07300000000001</c:v>
                </c:pt>
                <c:pt idx="1402">
                  <c:v>-145.071</c:v>
                </c:pt>
                <c:pt idx="1403">
                  <c:v>-145.06899999999999</c:v>
                </c:pt>
                <c:pt idx="1404">
                  <c:v>-145.06700000000001</c:v>
                </c:pt>
                <c:pt idx="1405">
                  <c:v>-145.065</c:v>
                </c:pt>
                <c:pt idx="1406">
                  <c:v>-145.06299999999999</c:v>
                </c:pt>
                <c:pt idx="1407">
                  <c:v>-145.06100000000001</c:v>
                </c:pt>
                <c:pt idx="1408">
                  <c:v>-145.059</c:v>
                </c:pt>
                <c:pt idx="1409">
                  <c:v>-145.05699999999999</c:v>
                </c:pt>
                <c:pt idx="1410">
                  <c:v>-145.05500000000001</c:v>
                </c:pt>
                <c:pt idx="1411">
                  <c:v>-145.053</c:v>
                </c:pt>
                <c:pt idx="1412">
                  <c:v>-145.05099999999999</c:v>
                </c:pt>
                <c:pt idx="1413">
                  <c:v>-145.04900000000001</c:v>
                </c:pt>
                <c:pt idx="1414">
                  <c:v>-145.047</c:v>
                </c:pt>
                <c:pt idx="1415">
                  <c:v>-145.04499999999999</c:v>
                </c:pt>
                <c:pt idx="1416">
                  <c:v>-145.04300000000001</c:v>
                </c:pt>
                <c:pt idx="1417">
                  <c:v>-145.041</c:v>
                </c:pt>
                <c:pt idx="1418">
                  <c:v>-145.03899999999999</c:v>
                </c:pt>
                <c:pt idx="1419">
                  <c:v>-145.03700000000001</c:v>
                </c:pt>
                <c:pt idx="1420">
                  <c:v>-145.035</c:v>
                </c:pt>
                <c:pt idx="1421">
                  <c:v>-145.03299999999999</c:v>
                </c:pt>
                <c:pt idx="1422">
                  <c:v>-145.03100000000001</c:v>
                </c:pt>
                <c:pt idx="1423">
                  <c:v>-145.029</c:v>
                </c:pt>
                <c:pt idx="1424">
                  <c:v>-145.02699999999999</c:v>
                </c:pt>
                <c:pt idx="1425">
                  <c:v>-145.02500000000001</c:v>
                </c:pt>
                <c:pt idx="1426">
                  <c:v>-145.023</c:v>
                </c:pt>
                <c:pt idx="1427">
                  <c:v>-145.02099999999999</c:v>
                </c:pt>
                <c:pt idx="1428">
                  <c:v>-145.01900000000001</c:v>
                </c:pt>
                <c:pt idx="1429">
                  <c:v>-145.017</c:v>
                </c:pt>
                <c:pt idx="1430">
                  <c:v>-145.01499999999999</c:v>
                </c:pt>
                <c:pt idx="1431">
                  <c:v>-145.01300000000001</c:v>
                </c:pt>
                <c:pt idx="1432">
                  <c:v>-145.011</c:v>
                </c:pt>
                <c:pt idx="1433">
                  <c:v>-145.00899999999999</c:v>
                </c:pt>
                <c:pt idx="1434">
                  <c:v>-145.00700000000001</c:v>
                </c:pt>
                <c:pt idx="1435">
                  <c:v>-145.005</c:v>
                </c:pt>
                <c:pt idx="1436">
                  <c:v>-145.00299999999999</c:v>
                </c:pt>
                <c:pt idx="1437">
                  <c:v>-145.001</c:v>
                </c:pt>
                <c:pt idx="1438">
                  <c:v>-144.999</c:v>
                </c:pt>
                <c:pt idx="1439">
                  <c:v>-144.99700000000001</c:v>
                </c:pt>
                <c:pt idx="1440">
                  <c:v>-144.995</c:v>
                </c:pt>
                <c:pt idx="1441">
                  <c:v>-144.99299999999999</c:v>
                </c:pt>
                <c:pt idx="1442">
                  <c:v>-144.99100000000001</c:v>
                </c:pt>
                <c:pt idx="1443">
                  <c:v>-144.989</c:v>
                </c:pt>
                <c:pt idx="1444">
                  <c:v>-144.98699999999999</c:v>
                </c:pt>
                <c:pt idx="1445">
                  <c:v>-144.98500000000001</c:v>
                </c:pt>
                <c:pt idx="1446">
                  <c:v>-144.983</c:v>
                </c:pt>
                <c:pt idx="1447">
                  <c:v>-144.98099999999999</c:v>
                </c:pt>
                <c:pt idx="1448">
                  <c:v>-144.97900000000001</c:v>
                </c:pt>
                <c:pt idx="1449">
                  <c:v>-144.977</c:v>
                </c:pt>
                <c:pt idx="1450">
                  <c:v>-144.97499999999999</c:v>
                </c:pt>
                <c:pt idx="1451">
                  <c:v>-144.97300000000001</c:v>
                </c:pt>
                <c:pt idx="1452">
                  <c:v>-144.971</c:v>
                </c:pt>
                <c:pt idx="1453">
                  <c:v>-144.96899999999999</c:v>
                </c:pt>
                <c:pt idx="1454">
                  <c:v>-144.96700000000001</c:v>
                </c:pt>
                <c:pt idx="1455">
                  <c:v>-144.965</c:v>
                </c:pt>
                <c:pt idx="1456">
                  <c:v>-144.96299999999999</c:v>
                </c:pt>
                <c:pt idx="1457">
                  <c:v>-144.96100000000001</c:v>
                </c:pt>
                <c:pt idx="1458">
                  <c:v>-144.959</c:v>
                </c:pt>
                <c:pt idx="1459">
                  <c:v>-144.95699999999999</c:v>
                </c:pt>
                <c:pt idx="1460">
                  <c:v>-144.95500000000001</c:v>
                </c:pt>
                <c:pt idx="1461">
                  <c:v>-144.953</c:v>
                </c:pt>
                <c:pt idx="1462">
                  <c:v>-144.95099999999999</c:v>
                </c:pt>
                <c:pt idx="1463">
                  <c:v>-144.94900000000001</c:v>
                </c:pt>
                <c:pt idx="1464">
                  <c:v>-144.947</c:v>
                </c:pt>
                <c:pt idx="1465">
                  <c:v>-144.94499999999999</c:v>
                </c:pt>
                <c:pt idx="1466">
                  <c:v>-144.94300000000001</c:v>
                </c:pt>
                <c:pt idx="1467">
                  <c:v>-144.941</c:v>
                </c:pt>
                <c:pt idx="1468">
                  <c:v>-144.93899999999999</c:v>
                </c:pt>
                <c:pt idx="1469">
                  <c:v>-144.93700000000001</c:v>
                </c:pt>
                <c:pt idx="1470">
                  <c:v>-144.935</c:v>
                </c:pt>
                <c:pt idx="1471">
                  <c:v>-144.93299999999999</c:v>
                </c:pt>
                <c:pt idx="1472">
                  <c:v>-144.93100000000001</c:v>
                </c:pt>
                <c:pt idx="1473">
                  <c:v>-144.929</c:v>
                </c:pt>
                <c:pt idx="1474">
                  <c:v>-144.92699999999999</c:v>
                </c:pt>
                <c:pt idx="1475">
                  <c:v>-144.92500000000001</c:v>
                </c:pt>
                <c:pt idx="1476">
                  <c:v>-144.923</c:v>
                </c:pt>
                <c:pt idx="1477">
                  <c:v>-144.92099999999999</c:v>
                </c:pt>
                <c:pt idx="1478">
                  <c:v>-144.91900000000001</c:v>
                </c:pt>
                <c:pt idx="1479">
                  <c:v>-144.917</c:v>
                </c:pt>
                <c:pt idx="1480">
                  <c:v>-144.91499999999999</c:v>
                </c:pt>
                <c:pt idx="1481">
                  <c:v>-144.91300000000001</c:v>
                </c:pt>
                <c:pt idx="1482">
                  <c:v>-144.911</c:v>
                </c:pt>
                <c:pt idx="1483">
                  <c:v>-144.90899999999999</c:v>
                </c:pt>
                <c:pt idx="1484">
                  <c:v>-144.90700000000001</c:v>
                </c:pt>
                <c:pt idx="1485">
                  <c:v>-144.905</c:v>
                </c:pt>
                <c:pt idx="1486">
                  <c:v>-144.90299999999999</c:v>
                </c:pt>
                <c:pt idx="1487">
                  <c:v>-144.90100000000001</c:v>
                </c:pt>
                <c:pt idx="1488">
                  <c:v>-144.899</c:v>
                </c:pt>
                <c:pt idx="1489">
                  <c:v>-144.89699999999999</c:v>
                </c:pt>
                <c:pt idx="1490">
                  <c:v>-144.89500000000001</c:v>
                </c:pt>
                <c:pt idx="1491">
                  <c:v>-144.893</c:v>
                </c:pt>
                <c:pt idx="1492">
                  <c:v>-144.89099999999999</c:v>
                </c:pt>
                <c:pt idx="1493">
                  <c:v>-144.88900000000001</c:v>
                </c:pt>
                <c:pt idx="1494">
                  <c:v>-144.887</c:v>
                </c:pt>
                <c:pt idx="1495">
                  <c:v>-144.88499999999999</c:v>
                </c:pt>
                <c:pt idx="1496">
                  <c:v>-144.88300000000001</c:v>
                </c:pt>
                <c:pt idx="1497">
                  <c:v>-144.881</c:v>
                </c:pt>
                <c:pt idx="1498">
                  <c:v>-144.87899999999999</c:v>
                </c:pt>
                <c:pt idx="1499">
                  <c:v>-144.87700000000001</c:v>
                </c:pt>
                <c:pt idx="1500">
                  <c:v>-144.875</c:v>
                </c:pt>
                <c:pt idx="1501">
                  <c:v>-144.87299999999999</c:v>
                </c:pt>
                <c:pt idx="1502">
                  <c:v>-144.87100000000001</c:v>
                </c:pt>
                <c:pt idx="1503">
                  <c:v>-144.869</c:v>
                </c:pt>
                <c:pt idx="1504">
                  <c:v>-144.86699999999999</c:v>
                </c:pt>
                <c:pt idx="1505">
                  <c:v>-144.86500000000001</c:v>
                </c:pt>
                <c:pt idx="1506">
                  <c:v>-144.863</c:v>
                </c:pt>
                <c:pt idx="1507">
                  <c:v>-144.86099999999999</c:v>
                </c:pt>
                <c:pt idx="1508">
                  <c:v>-144.85900000000001</c:v>
                </c:pt>
                <c:pt idx="1509">
                  <c:v>-144.857</c:v>
                </c:pt>
                <c:pt idx="1510">
                  <c:v>-144.85499999999999</c:v>
                </c:pt>
                <c:pt idx="1511">
                  <c:v>-144.85300000000001</c:v>
                </c:pt>
                <c:pt idx="1512">
                  <c:v>-144.851</c:v>
                </c:pt>
                <c:pt idx="1513">
                  <c:v>-144.84899999999999</c:v>
                </c:pt>
                <c:pt idx="1514">
                  <c:v>-144.84700000000001</c:v>
                </c:pt>
                <c:pt idx="1515">
                  <c:v>-144.845</c:v>
                </c:pt>
                <c:pt idx="1516">
                  <c:v>-144.84299999999999</c:v>
                </c:pt>
                <c:pt idx="1517">
                  <c:v>-144.84100000000001</c:v>
                </c:pt>
                <c:pt idx="1518">
                  <c:v>-144.839</c:v>
                </c:pt>
                <c:pt idx="1519">
                  <c:v>-144.83699999999999</c:v>
                </c:pt>
                <c:pt idx="1520">
                  <c:v>-144.83500000000001</c:v>
                </c:pt>
                <c:pt idx="1521">
                  <c:v>-144.833</c:v>
                </c:pt>
                <c:pt idx="1522">
                  <c:v>-144.83099999999999</c:v>
                </c:pt>
                <c:pt idx="1523">
                  <c:v>-144.82900000000001</c:v>
                </c:pt>
                <c:pt idx="1524">
                  <c:v>-144.827</c:v>
                </c:pt>
                <c:pt idx="1525">
                  <c:v>-144.82499999999999</c:v>
                </c:pt>
                <c:pt idx="1526">
                  <c:v>-144.82300000000001</c:v>
                </c:pt>
                <c:pt idx="1527">
                  <c:v>-144.821</c:v>
                </c:pt>
                <c:pt idx="1528">
                  <c:v>-144.81899999999999</c:v>
                </c:pt>
                <c:pt idx="1529">
                  <c:v>-144.81700000000001</c:v>
                </c:pt>
                <c:pt idx="1530">
                  <c:v>-144.815</c:v>
                </c:pt>
                <c:pt idx="1531">
                  <c:v>-144.81299999999999</c:v>
                </c:pt>
                <c:pt idx="1532">
                  <c:v>-144.81100000000001</c:v>
                </c:pt>
                <c:pt idx="1533">
                  <c:v>-144.809</c:v>
                </c:pt>
                <c:pt idx="1534">
                  <c:v>-144.80699999999999</c:v>
                </c:pt>
                <c:pt idx="1535">
                  <c:v>-144.80500000000001</c:v>
                </c:pt>
                <c:pt idx="1536">
                  <c:v>-144.803</c:v>
                </c:pt>
                <c:pt idx="1537">
                  <c:v>-144.80099999999999</c:v>
                </c:pt>
                <c:pt idx="1538">
                  <c:v>-144.79900000000001</c:v>
                </c:pt>
                <c:pt idx="1539">
                  <c:v>-144.797</c:v>
                </c:pt>
                <c:pt idx="1540">
                  <c:v>-144.79499999999999</c:v>
                </c:pt>
                <c:pt idx="1541">
                  <c:v>-144.79300000000001</c:v>
                </c:pt>
                <c:pt idx="1542">
                  <c:v>-144.791</c:v>
                </c:pt>
                <c:pt idx="1543">
                  <c:v>-144.78899999999999</c:v>
                </c:pt>
                <c:pt idx="1544">
                  <c:v>-144.78700000000001</c:v>
                </c:pt>
                <c:pt idx="1545">
                  <c:v>-144.785</c:v>
                </c:pt>
                <c:pt idx="1546">
                  <c:v>-144.78299999999999</c:v>
                </c:pt>
                <c:pt idx="1547">
                  <c:v>-144.78100000000001</c:v>
                </c:pt>
                <c:pt idx="1548">
                  <c:v>-144.779</c:v>
                </c:pt>
                <c:pt idx="1549">
                  <c:v>-144.77699999999999</c:v>
                </c:pt>
                <c:pt idx="1550">
                  <c:v>-144.77500000000001</c:v>
                </c:pt>
                <c:pt idx="1551">
                  <c:v>-144.773</c:v>
                </c:pt>
                <c:pt idx="1552">
                  <c:v>-144.77099999999999</c:v>
                </c:pt>
                <c:pt idx="1553">
                  <c:v>-144.76900000000001</c:v>
                </c:pt>
                <c:pt idx="1554">
                  <c:v>-144.767</c:v>
                </c:pt>
                <c:pt idx="1555">
                  <c:v>-144.76499999999999</c:v>
                </c:pt>
                <c:pt idx="1556">
                  <c:v>-144.76300000000001</c:v>
                </c:pt>
                <c:pt idx="1557">
                  <c:v>-144.761</c:v>
                </c:pt>
                <c:pt idx="1558">
                  <c:v>-144.75899999999999</c:v>
                </c:pt>
                <c:pt idx="1559">
                  <c:v>-144.75700000000001</c:v>
                </c:pt>
                <c:pt idx="1560">
                  <c:v>-144.755</c:v>
                </c:pt>
                <c:pt idx="1561">
                  <c:v>-144.75299999999999</c:v>
                </c:pt>
                <c:pt idx="1562">
                  <c:v>-144.751</c:v>
                </c:pt>
                <c:pt idx="1563">
                  <c:v>-144.749</c:v>
                </c:pt>
                <c:pt idx="1564">
                  <c:v>-144.74700000000001</c:v>
                </c:pt>
                <c:pt idx="1565">
                  <c:v>-144.745</c:v>
                </c:pt>
                <c:pt idx="1566">
                  <c:v>-144.74299999999999</c:v>
                </c:pt>
                <c:pt idx="1567">
                  <c:v>-144.74100000000001</c:v>
                </c:pt>
                <c:pt idx="1568">
                  <c:v>-144.739</c:v>
                </c:pt>
                <c:pt idx="1569">
                  <c:v>-144.73699999999999</c:v>
                </c:pt>
                <c:pt idx="1570">
                  <c:v>-144.73500000000001</c:v>
                </c:pt>
                <c:pt idx="1571">
                  <c:v>-144.733</c:v>
                </c:pt>
                <c:pt idx="1572">
                  <c:v>-144.73099999999999</c:v>
                </c:pt>
                <c:pt idx="1573">
                  <c:v>-144.72900000000001</c:v>
                </c:pt>
                <c:pt idx="1574">
                  <c:v>-144.727</c:v>
                </c:pt>
                <c:pt idx="1575">
                  <c:v>-144.72499999999999</c:v>
                </c:pt>
                <c:pt idx="1576">
                  <c:v>-144.72300000000001</c:v>
                </c:pt>
                <c:pt idx="1577">
                  <c:v>-144.721</c:v>
                </c:pt>
                <c:pt idx="1578">
                  <c:v>-144.71899999999999</c:v>
                </c:pt>
                <c:pt idx="1579">
                  <c:v>-144.71700000000001</c:v>
                </c:pt>
                <c:pt idx="1580">
                  <c:v>-144.715</c:v>
                </c:pt>
                <c:pt idx="1581">
                  <c:v>-144.71299999999999</c:v>
                </c:pt>
                <c:pt idx="1582">
                  <c:v>-144.71100000000001</c:v>
                </c:pt>
                <c:pt idx="1583">
                  <c:v>-144.709</c:v>
                </c:pt>
                <c:pt idx="1584">
                  <c:v>-144.70699999999999</c:v>
                </c:pt>
                <c:pt idx="1585">
                  <c:v>-144.70500000000001</c:v>
                </c:pt>
                <c:pt idx="1586">
                  <c:v>-144.703</c:v>
                </c:pt>
                <c:pt idx="1587">
                  <c:v>-144.70099999999999</c:v>
                </c:pt>
                <c:pt idx="1588">
                  <c:v>-144.69900000000001</c:v>
                </c:pt>
                <c:pt idx="1589">
                  <c:v>-144.697</c:v>
                </c:pt>
                <c:pt idx="1590">
                  <c:v>-144.69499999999999</c:v>
                </c:pt>
                <c:pt idx="1591">
                  <c:v>-144.69300000000001</c:v>
                </c:pt>
                <c:pt idx="1592">
                  <c:v>-144.691</c:v>
                </c:pt>
                <c:pt idx="1593">
                  <c:v>-144.68899999999999</c:v>
                </c:pt>
                <c:pt idx="1594">
                  <c:v>-144.68700000000001</c:v>
                </c:pt>
                <c:pt idx="1595">
                  <c:v>-144.685</c:v>
                </c:pt>
                <c:pt idx="1596">
                  <c:v>-144.68299999999999</c:v>
                </c:pt>
                <c:pt idx="1597">
                  <c:v>-144.68100000000001</c:v>
                </c:pt>
                <c:pt idx="1598">
                  <c:v>-144.679</c:v>
                </c:pt>
                <c:pt idx="1599">
                  <c:v>-144.67699999999999</c:v>
                </c:pt>
                <c:pt idx="1600">
                  <c:v>-144.67500000000001</c:v>
                </c:pt>
                <c:pt idx="1601">
                  <c:v>-144.673</c:v>
                </c:pt>
                <c:pt idx="1602">
                  <c:v>-144.67099999999999</c:v>
                </c:pt>
                <c:pt idx="1603">
                  <c:v>-144.66900000000001</c:v>
                </c:pt>
                <c:pt idx="1604">
                  <c:v>-144.667</c:v>
                </c:pt>
                <c:pt idx="1605">
                  <c:v>-144.66499999999999</c:v>
                </c:pt>
                <c:pt idx="1606">
                  <c:v>-144.66300000000001</c:v>
                </c:pt>
                <c:pt idx="1607">
                  <c:v>-144.661</c:v>
                </c:pt>
                <c:pt idx="1608">
                  <c:v>-144.65899999999999</c:v>
                </c:pt>
                <c:pt idx="1609">
                  <c:v>-144.65700000000001</c:v>
                </c:pt>
                <c:pt idx="1610">
                  <c:v>-144.655</c:v>
                </c:pt>
                <c:pt idx="1611">
                  <c:v>-144.65299999999999</c:v>
                </c:pt>
                <c:pt idx="1612">
                  <c:v>-144.65100000000001</c:v>
                </c:pt>
                <c:pt idx="1613">
                  <c:v>-144.649</c:v>
                </c:pt>
                <c:pt idx="1614">
                  <c:v>-144.64699999999999</c:v>
                </c:pt>
                <c:pt idx="1615">
                  <c:v>-144.64500000000001</c:v>
                </c:pt>
                <c:pt idx="1616">
                  <c:v>-144.643</c:v>
                </c:pt>
                <c:pt idx="1617">
                  <c:v>-144.64099999999999</c:v>
                </c:pt>
                <c:pt idx="1618">
                  <c:v>-144.63900000000001</c:v>
                </c:pt>
                <c:pt idx="1619">
                  <c:v>-144.637</c:v>
                </c:pt>
                <c:pt idx="1620">
                  <c:v>-144.63499999999999</c:v>
                </c:pt>
                <c:pt idx="1621">
                  <c:v>-144.63300000000001</c:v>
                </c:pt>
                <c:pt idx="1622">
                  <c:v>-144.631</c:v>
                </c:pt>
                <c:pt idx="1623">
                  <c:v>-144.62899999999999</c:v>
                </c:pt>
                <c:pt idx="1624">
                  <c:v>-144.62700000000001</c:v>
                </c:pt>
                <c:pt idx="1625">
                  <c:v>-144.625</c:v>
                </c:pt>
                <c:pt idx="1626">
                  <c:v>-144.62299999999999</c:v>
                </c:pt>
                <c:pt idx="1627">
                  <c:v>-144.62100000000001</c:v>
                </c:pt>
                <c:pt idx="1628">
                  <c:v>-144.619</c:v>
                </c:pt>
                <c:pt idx="1629">
                  <c:v>-144.61699999999999</c:v>
                </c:pt>
                <c:pt idx="1630">
                  <c:v>-144.61500000000001</c:v>
                </c:pt>
                <c:pt idx="1631">
                  <c:v>-144.613</c:v>
                </c:pt>
                <c:pt idx="1632">
                  <c:v>-144.61099999999999</c:v>
                </c:pt>
                <c:pt idx="1633">
                  <c:v>-144.60900000000001</c:v>
                </c:pt>
                <c:pt idx="1634">
                  <c:v>-144.607</c:v>
                </c:pt>
                <c:pt idx="1635">
                  <c:v>-144.60499999999999</c:v>
                </c:pt>
                <c:pt idx="1636">
                  <c:v>-144.60300000000001</c:v>
                </c:pt>
                <c:pt idx="1637">
                  <c:v>-144.601</c:v>
                </c:pt>
                <c:pt idx="1638">
                  <c:v>-144.59899999999999</c:v>
                </c:pt>
                <c:pt idx="1639">
                  <c:v>-144.59700000000001</c:v>
                </c:pt>
                <c:pt idx="1640">
                  <c:v>-144.595</c:v>
                </c:pt>
                <c:pt idx="1641">
                  <c:v>-144.59299999999999</c:v>
                </c:pt>
                <c:pt idx="1642">
                  <c:v>-144.59100000000001</c:v>
                </c:pt>
                <c:pt idx="1643">
                  <c:v>-144.589</c:v>
                </c:pt>
                <c:pt idx="1644">
                  <c:v>-144.58699999999999</c:v>
                </c:pt>
                <c:pt idx="1645">
                  <c:v>-144.58500000000001</c:v>
                </c:pt>
                <c:pt idx="1646">
                  <c:v>-144.583</c:v>
                </c:pt>
                <c:pt idx="1647">
                  <c:v>-144.58099999999999</c:v>
                </c:pt>
                <c:pt idx="1648">
                  <c:v>-144.57900000000001</c:v>
                </c:pt>
                <c:pt idx="1649">
                  <c:v>-144.577</c:v>
                </c:pt>
                <c:pt idx="1650">
                  <c:v>-144.57499999999999</c:v>
                </c:pt>
                <c:pt idx="1651">
                  <c:v>-144.57300000000001</c:v>
                </c:pt>
                <c:pt idx="1652">
                  <c:v>-144.571</c:v>
                </c:pt>
                <c:pt idx="1653">
                  <c:v>-144.56899999999999</c:v>
                </c:pt>
                <c:pt idx="1654">
                  <c:v>-144.56700000000001</c:v>
                </c:pt>
                <c:pt idx="1655">
                  <c:v>-144.565</c:v>
                </c:pt>
                <c:pt idx="1656">
                  <c:v>-144.56299999999999</c:v>
                </c:pt>
                <c:pt idx="1657">
                  <c:v>-144.56100000000001</c:v>
                </c:pt>
                <c:pt idx="1658">
                  <c:v>-144.559</c:v>
                </c:pt>
                <c:pt idx="1659">
                  <c:v>-144.55699999999999</c:v>
                </c:pt>
                <c:pt idx="1660">
                  <c:v>-144.55500000000001</c:v>
                </c:pt>
                <c:pt idx="1661">
                  <c:v>-144.553</c:v>
                </c:pt>
                <c:pt idx="1662">
                  <c:v>-144.55099999999999</c:v>
                </c:pt>
                <c:pt idx="1663">
                  <c:v>-144.54900000000001</c:v>
                </c:pt>
                <c:pt idx="1664">
                  <c:v>-144.547</c:v>
                </c:pt>
                <c:pt idx="1665">
                  <c:v>-144.54499999999999</c:v>
                </c:pt>
                <c:pt idx="1666">
                  <c:v>-144.54300000000001</c:v>
                </c:pt>
                <c:pt idx="1667">
                  <c:v>-144.541</c:v>
                </c:pt>
                <c:pt idx="1668">
                  <c:v>-144.53899999999999</c:v>
                </c:pt>
                <c:pt idx="1669">
                  <c:v>-144.53700000000001</c:v>
                </c:pt>
                <c:pt idx="1670">
                  <c:v>-144.535</c:v>
                </c:pt>
                <c:pt idx="1671">
                  <c:v>-144.53299999999999</c:v>
                </c:pt>
                <c:pt idx="1672">
                  <c:v>-144.53100000000001</c:v>
                </c:pt>
                <c:pt idx="1673">
                  <c:v>-144.529</c:v>
                </c:pt>
                <c:pt idx="1674">
                  <c:v>-144.52699999999999</c:v>
                </c:pt>
                <c:pt idx="1675">
                  <c:v>-144.52500000000001</c:v>
                </c:pt>
                <c:pt idx="1676">
                  <c:v>-144.523</c:v>
                </c:pt>
                <c:pt idx="1677">
                  <c:v>-144.52099999999999</c:v>
                </c:pt>
                <c:pt idx="1678">
                  <c:v>-144.51900000000001</c:v>
                </c:pt>
                <c:pt idx="1679">
                  <c:v>-144.517</c:v>
                </c:pt>
                <c:pt idx="1680">
                  <c:v>-144.51499999999999</c:v>
                </c:pt>
                <c:pt idx="1681">
                  <c:v>-144.51300000000001</c:v>
                </c:pt>
                <c:pt idx="1682">
                  <c:v>-144.511</c:v>
                </c:pt>
                <c:pt idx="1683">
                  <c:v>-144.50899999999999</c:v>
                </c:pt>
                <c:pt idx="1684">
                  <c:v>-144.50700000000001</c:v>
                </c:pt>
                <c:pt idx="1685">
                  <c:v>-144.505</c:v>
                </c:pt>
                <c:pt idx="1686">
                  <c:v>-144.50299999999999</c:v>
                </c:pt>
                <c:pt idx="1687">
                  <c:v>-144.501</c:v>
                </c:pt>
                <c:pt idx="1688">
                  <c:v>-144.499</c:v>
                </c:pt>
                <c:pt idx="1689">
                  <c:v>-144.49700000000001</c:v>
                </c:pt>
                <c:pt idx="1690">
                  <c:v>-144.495</c:v>
                </c:pt>
                <c:pt idx="1691">
                  <c:v>-144.49299999999999</c:v>
                </c:pt>
                <c:pt idx="1692">
                  <c:v>-144.49100000000001</c:v>
                </c:pt>
                <c:pt idx="1693">
                  <c:v>-144.489</c:v>
                </c:pt>
                <c:pt idx="1694">
                  <c:v>-144.48699999999999</c:v>
                </c:pt>
                <c:pt idx="1695">
                  <c:v>-144.48500000000001</c:v>
                </c:pt>
                <c:pt idx="1696">
                  <c:v>-144.483</c:v>
                </c:pt>
                <c:pt idx="1697">
                  <c:v>-144.48099999999999</c:v>
                </c:pt>
                <c:pt idx="1698">
                  <c:v>-144.47900000000001</c:v>
                </c:pt>
                <c:pt idx="1699">
                  <c:v>-144.477</c:v>
                </c:pt>
                <c:pt idx="1700">
                  <c:v>-144.47499999999999</c:v>
                </c:pt>
                <c:pt idx="1701">
                  <c:v>-144.47300000000001</c:v>
                </c:pt>
                <c:pt idx="1702">
                  <c:v>-144.471</c:v>
                </c:pt>
                <c:pt idx="1703">
                  <c:v>-144.46899999999999</c:v>
                </c:pt>
                <c:pt idx="1704">
                  <c:v>-144.46700000000001</c:v>
                </c:pt>
                <c:pt idx="1705">
                  <c:v>-144.465</c:v>
                </c:pt>
                <c:pt idx="1706">
                  <c:v>-144.46299999999999</c:v>
                </c:pt>
                <c:pt idx="1707">
                  <c:v>-144.46100000000001</c:v>
                </c:pt>
                <c:pt idx="1708">
                  <c:v>-144.459</c:v>
                </c:pt>
                <c:pt idx="1709">
                  <c:v>-144.45699999999999</c:v>
                </c:pt>
                <c:pt idx="1710">
                  <c:v>-144.45500000000001</c:v>
                </c:pt>
                <c:pt idx="1711">
                  <c:v>-144.453</c:v>
                </c:pt>
                <c:pt idx="1712">
                  <c:v>-144.45099999999999</c:v>
                </c:pt>
                <c:pt idx="1713">
                  <c:v>-144.44900000000001</c:v>
                </c:pt>
                <c:pt idx="1714">
                  <c:v>-144.447</c:v>
                </c:pt>
                <c:pt idx="1715">
                  <c:v>-144.44499999999999</c:v>
                </c:pt>
                <c:pt idx="1716">
                  <c:v>-144.44300000000001</c:v>
                </c:pt>
                <c:pt idx="1717">
                  <c:v>-144.441</c:v>
                </c:pt>
                <c:pt idx="1718">
                  <c:v>-144.43899999999999</c:v>
                </c:pt>
                <c:pt idx="1719">
                  <c:v>-144.43700000000001</c:v>
                </c:pt>
                <c:pt idx="1720">
                  <c:v>-144.435</c:v>
                </c:pt>
                <c:pt idx="1721">
                  <c:v>-144.43299999999999</c:v>
                </c:pt>
                <c:pt idx="1722">
                  <c:v>-144.43100000000001</c:v>
                </c:pt>
                <c:pt idx="1723">
                  <c:v>-144.429</c:v>
                </c:pt>
                <c:pt idx="1724">
                  <c:v>-144.42699999999999</c:v>
                </c:pt>
                <c:pt idx="1725">
                  <c:v>-144.42500000000001</c:v>
                </c:pt>
                <c:pt idx="1726">
                  <c:v>-144.423</c:v>
                </c:pt>
                <c:pt idx="1727">
                  <c:v>-144.42099999999999</c:v>
                </c:pt>
                <c:pt idx="1728">
                  <c:v>-144.41900000000001</c:v>
                </c:pt>
                <c:pt idx="1729">
                  <c:v>-144.417</c:v>
                </c:pt>
                <c:pt idx="1730">
                  <c:v>-144.41499999999999</c:v>
                </c:pt>
                <c:pt idx="1731">
                  <c:v>-144.41300000000001</c:v>
                </c:pt>
                <c:pt idx="1732">
                  <c:v>-144.411</c:v>
                </c:pt>
                <c:pt idx="1733">
                  <c:v>-144.40899999999999</c:v>
                </c:pt>
                <c:pt idx="1734">
                  <c:v>-144.40700000000001</c:v>
                </c:pt>
                <c:pt idx="1735">
                  <c:v>-144.405</c:v>
                </c:pt>
                <c:pt idx="1736">
                  <c:v>-144.40299999999999</c:v>
                </c:pt>
                <c:pt idx="1737">
                  <c:v>-144.40100000000001</c:v>
                </c:pt>
                <c:pt idx="1738">
                  <c:v>-144.399</c:v>
                </c:pt>
                <c:pt idx="1739">
                  <c:v>-144.39699999999999</c:v>
                </c:pt>
                <c:pt idx="1740">
                  <c:v>-144.39500000000001</c:v>
                </c:pt>
                <c:pt idx="1741">
                  <c:v>-144.393</c:v>
                </c:pt>
                <c:pt idx="1742">
                  <c:v>-144.39099999999999</c:v>
                </c:pt>
                <c:pt idx="1743">
                  <c:v>-144.38900000000001</c:v>
                </c:pt>
                <c:pt idx="1744">
                  <c:v>-144.387</c:v>
                </c:pt>
                <c:pt idx="1745">
                  <c:v>-144.38499999999999</c:v>
                </c:pt>
                <c:pt idx="1746">
                  <c:v>-144.38300000000001</c:v>
                </c:pt>
                <c:pt idx="1747">
                  <c:v>-144.381</c:v>
                </c:pt>
                <c:pt idx="1748">
                  <c:v>-144.37899999999999</c:v>
                </c:pt>
                <c:pt idx="1749">
                  <c:v>-144.37700000000001</c:v>
                </c:pt>
                <c:pt idx="1750">
                  <c:v>-144.375</c:v>
                </c:pt>
                <c:pt idx="1751">
                  <c:v>-144.37299999999999</c:v>
                </c:pt>
                <c:pt idx="1752">
                  <c:v>-144.37100000000001</c:v>
                </c:pt>
                <c:pt idx="1753">
                  <c:v>-144.369</c:v>
                </c:pt>
                <c:pt idx="1754">
                  <c:v>-144.36699999999999</c:v>
                </c:pt>
                <c:pt idx="1755">
                  <c:v>-144.36500000000001</c:v>
                </c:pt>
                <c:pt idx="1756">
                  <c:v>-144.363</c:v>
                </c:pt>
                <c:pt idx="1757">
                  <c:v>-144.36099999999999</c:v>
                </c:pt>
                <c:pt idx="1758">
                  <c:v>-144.35900000000001</c:v>
                </c:pt>
                <c:pt idx="1759">
                  <c:v>-144.357</c:v>
                </c:pt>
                <c:pt idx="1760">
                  <c:v>-144.35499999999999</c:v>
                </c:pt>
                <c:pt idx="1761">
                  <c:v>-144.35300000000001</c:v>
                </c:pt>
                <c:pt idx="1762">
                  <c:v>-144.351</c:v>
                </c:pt>
                <c:pt idx="1763">
                  <c:v>-144.34899999999999</c:v>
                </c:pt>
                <c:pt idx="1764">
                  <c:v>-144.34700000000001</c:v>
                </c:pt>
                <c:pt idx="1765">
                  <c:v>-144.345</c:v>
                </c:pt>
                <c:pt idx="1766">
                  <c:v>-144.34299999999999</c:v>
                </c:pt>
                <c:pt idx="1767">
                  <c:v>-144.34100000000001</c:v>
                </c:pt>
                <c:pt idx="1768">
                  <c:v>-144.339</c:v>
                </c:pt>
                <c:pt idx="1769">
                  <c:v>-144.33699999999999</c:v>
                </c:pt>
                <c:pt idx="1770">
                  <c:v>-144.33500000000001</c:v>
                </c:pt>
                <c:pt idx="1771">
                  <c:v>-144.333</c:v>
                </c:pt>
                <c:pt idx="1772">
                  <c:v>-144.33099999999999</c:v>
                </c:pt>
                <c:pt idx="1773">
                  <c:v>-144.32900000000001</c:v>
                </c:pt>
                <c:pt idx="1774">
                  <c:v>-144.327</c:v>
                </c:pt>
                <c:pt idx="1775">
                  <c:v>-144.32499999999999</c:v>
                </c:pt>
                <c:pt idx="1776">
                  <c:v>-144.32300000000001</c:v>
                </c:pt>
                <c:pt idx="1777">
                  <c:v>-144.321</c:v>
                </c:pt>
                <c:pt idx="1778">
                  <c:v>-144.31899999999999</c:v>
                </c:pt>
                <c:pt idx="1779">
                  <c:v>-144.31700000000001</c:v>
                </c:pt>
                <c:pt idx="1780">
                  <c:v>-144.315</c:v>
                </c:pt>
                <c:pt idx="1781">
                  <c:v>-144.31299999999999</c:v>
                </c:pt>
                <c:pt idx="1782">
                  <c:v>-144.31100000000001</c:v>
                </c:pt>
                <c:pt idx="1783">
                  <c:v>-144.309</c:v>
                </c:pt>
                <c:pt idx="1784">
                  <c:v>-144.30699999999999</c:v>
                </c:pt>
                <c:pt idx="1785">
                  <c:v>-144.30500000000001</c:v>
                </c:pt>
                <c:pt idx="1786">
                  <c:v>-144.303</c:v>
                </c:pt>
                <c:pt idx="1787">
                  <c:v>-144.30099999999999</c:v>
                </c:pt>
                <c:pt idx="1788">
                  <c:v>-144.29900000000001</c:v>
                </c:pt>
                <c:pt idx="1789">
                  <c:v>-144.297</c:v>
                </c:pt>
                <c:pt idx="1790">
                  <c:v>-144.29499999999999</c:v>
                </c:pt>
                <c:pt idx="1791">
                  <c:v>-144.29300000000001</c:v>
                </c:pt>
                <c:pt idx="1792">
                  <c:v>-144.291</c:v>
                </c:pt>
                <c:pt idx="1793">
                  <c:v>-144.28899999999999</c:v>
                </c:pt>
                <c:pt idx="1794">
                  <c:v>-144.28700000000001</c:v>
                </c:pt>
                <c:pt idx="1795">
                  <c:v>-144.285</c:v>
                </c:pt>
                <c:pt idx="1796">
                  <c:v>-144.28299999999999</c:v>
                </c:pt>
                <c:pt idx="1797">
                  <c:v>-144.28100000000001</c:v>
                </c:pt>
                <c:pt idx="1798">
                  <c:v>-144.279</c:v>
                </c:pt>
                <c:pt idx="1799">
                  <c:v>-144.27699999999999</c:v>
                </c:pt>
                <c:pt idx="1800">
                  <c:v>-144.27500000000001</c:v>
                </c:pt>
                <c:pt idx="1801">
                  <c:v>-144.273</c:v>
                </c:pt>
                <c:pt idx="1802">
                  <c:v>-144.27099999999999</c:v>
                </c:pt>
                <c:pt idx="1803">
                  <c:v>-144.26900000000001</c:v>
                </c:pt>
                <c:pt idx="1804">
                  <c:v>-144.267</c:v>
                </c:pt>
                <c:pt idx="1805">
                  <c:v>-144.26499999999999</c:v>
                </c:pt>
                <c:pt idx="1806">
                  <c:v>-144.26300000000001</c:v>
                </c:pt>
                <c:pt idx="1807">
                  <c:v>-144.261</c:v>
                </c:pt>
                <c:pt idx="1808">
                  <c:v>-144.25899999999999</c:v>
                </c:pt>
                <c:pt idx="1809">
                  <c:v>-144.25700000000001</c:v>
                </c:pt>
                <c:pt idx="1810">
                  <c:v>-144.255</c:v>
                </c:pt>
                <c:pt idx="1811">
                  <c:v>-144.25299999999999</c:v>
                </c:pt>
                <c:pt idx="1812">
                  <c:v>-144.251</c:v>
                </c:pt>
                <c:pt idx="1813">
                  <c:v>-144.249</c:v>
                </c:pt>
                <c:pt idx="1814">
                  <c:v>-144.24700000000001</c:v>
                </c:pt>
                <c:pt idx="1815">
                  <c:v>-144.245</c:v>
                </c:pt>
                <c:pt idx="1816">
                  <c:v>-144.24299999999999</c:v>
                </c:pt>
                <c:pt idx="1817">
                  <c:v>-144.24100000000001</c:v>
                </c:pt>
                <c:pt idx="1818">
                  <c:v>-144.239</c:v>
                </c:pt>
                <c:pt idx="1819">
                  <c:v>-144.23699999999999</c:v>
                </c:pt>
                <c:pt idx="1820">
                  <c:v>-144.23500000000001</c:v>
                </c:pt>
                <c:pt idx="1821">
                  <c:v>-144.233</c:v>
                </c:pt>
                <c:pt idx="1822">
                  <c:v>-144.23099999999999</c:v>
                </c:pt>
                <c:pt idx="1823">
                  <c:v>-144.22900000000001</c:v>
                </c:pt>
                <c:pt idx="1824">
                  <c:v>-144.227</c:v>
                </c:pt>
                <c:pt idx="1825">
                  <c:v>-144.22499999999999</c:v>
                </c:pt>
                <c:pt idx="1826">
                  <c:v>-144.22300000000001</c:v>
                </c:pt>
                <c:pt idx="1827">
                  <c:v>-144.221</c:v>
                </c:pt>
                <c:pt idx="1828">
                  <c:v>-144.21899999999999</c:v>
                </c:pt>
                <c:pt idx="1829">
                  <c:v>-144.21700000000001</c:v>
                </c:pt>
                <c:pt idx="1830">
                  <c:v>-144.215</c:v>
                </c:pt>
                <c:pt idx="1831">
                  <c:v>-144.21299999999999</c:v>
                </c:pt>
                <c:pt idx="1832">
                  <c:v>-144.21100000000001</c:v>
                </c:pt>
                <c:pt idx="1833">
                  <c:v>-144.209</c:v>
                </c:pt>
                <c:pt idx="1834">
                  <c:v>-144.20699999999999</c:v>
                </c:pt>
                <c:pt idx="1835">
                  <c:v>-144.20500000000001</c:v>
                </c:pt>
                <c:pt idx="1836">
                  <c:v>-144.203</c:v>
                </c:pt>
                <c:pt idx="1837">
                  <c:v>-144.20099999999999</c:v>
                </c:pt>
                <c:pt idx="1838">
                  <c:v>-144.19900000000001</c:v>
                </c:pt>
                <c:pt idx="1839">
                  <c:v>-144.197</c:v>
                </c:pt>
                <c:pt idx="1840">
                  <c:v>-144.19499999999999</c:v>
                </c:pt>
                <c:pt idx="1841">
                  <c:v>-144.19300000000001</c:v>
                </c:pt>
                <c:pt idx="1842">
                  <c:v>-144.191</c:v>
                </c:pt>
                <c:pt idx="1843">
                  <c:v>-144.18899999999999</c:v>
                </c:pt>
                <c:pt idx="1844">
                  <c:v>-144.18700000000001</c:v>
                </c:pt>
                <c:pt idx="1845">
                  <c:v>-144.185</c:v>
                </c:pt>
                <c:pt idx="1846">
                  <c:v>-144.18299999999999</c:v>
                </c:pt>
                <c:pt idx="1847">
                  <c:v>-144.18100000000001</c:v>
                </c:pt>
                <c:pt idx="1848">
                  <c:v>-144.179</c:v>
                </c:pt>
                <c:pt idx="1849">
                  <c:v>-144.17699999999999</c:v>
                </c:pt>
                <c:pt idx="1850">
                  <c:v>-144.17500000000001</c:v>
                </c:pt>
                <c:pt idx="1851">
                  <c:v>-144.173</c:v>
                </c:pt>
                <c:pt idx="1852">
                  <c:v>-144.17099999999999</c:v>
                </c:pt>
                <c:pt idx="1853">
                  <c:v>-144.16900000000001</c:v>
                </c:pt>
                <c:pt idx="1854">
                  <c:v>-144.167</c:v>
                </c:pt>
                <c:pt idx="1855">
                  <c:v>-144.16499999999999</c:v>
                </c:pt>
                <c:pt idx="1856">
                  <c:v>-144.16300000000001</c:v>
                </c:pt>
                <c:pt idx="1857">
                  <c:v>-144.161</c:v>
                </c:pt>
                <c:pt idx="1858">
                  <c:v>-144.15899999999999</c:v>
                </c:pt>
                <c:pt idx="1859">
                  <c:v>-144.15700000000001</c:v>
                </c:pt>
                <c:pt idx="1860">
                  <c:v>-144.155</c:v>
                </c:pt>
                <c:pt idx="1861">
                  <c:v>-144.15299999999999</c:v>
                </c:pt>
                <c:pt idx="1862">
                  <c:v>-144.15100000000001</c:v>
                </c:pt>
                <c:pt idx="1863">
                  <c:v>-144.149</c:v>
                </c:pt>
                <c:pt idx="1864">
                  <c:v>-144.14699999999999</c:v>
                </c:pt>
                <c:pt idx="1865">
                  <c:v>-144.14500000000001</c:v>
                </c:pt>
                <c:pt idx="1866">
                  <c:v>-144.143</c:v>
                </c:pt>
                <c:pt idx="1867">
                  <c:v>-144.14099999999999</c:v>
                </c:pt>
                <c:pt idx="1868">
                  <c:v>-144.13900000000001</c:v>
                </c:pt>
                <c:pt idx="1869">
                  <c:v>-144.137</c:v>
                </c:pt>
                <c:pt idx="1870">
                  <c:v>-144.13499999999999</c:v>
                </c:pt>
                <c:pt idx="1871">
                  <c:v>-144.13300000000001</c:v>
                </c:pt>
                <c:pt idx="1872">
                  <c:v>-144.131</c:v>
                </c:pt>
                <c:pt idx="1873">
                  <c:v>-144.12899999999999</c:v>
                </c:pt>
                <c:pt idx="1874">
                  <c:v>-144.12700000000001</c:v>
                </c:pt>
                <c:pt idx="1875">
                  <c:v>-144.125</c:v>
                </c:pt>
                <c:pt idx="1876">
                  <c:v>-144.12299999999999</c:v>
                </c:pt>
                <c:pt idx="1877">
                  <c:v>-144.12100000000001</c:v>
                </c:pt>
                <c:pt idx="1878">
                  <c:v>-144.119</c:v>
                </c:pt>
                <c:pt idx="1879">
                  <c:v>-144.11699999999999</c:v>
                </c:pt>
                <c:pt idx="1880">
                  <c:v>-144.11500000000001</c:v>
                </c:pt>
                <c:pt idx="1881">
                  <c:v>-144.113</c:v>
                </c:pt>
                <c:pt idx="1882">
                  <c:v>-144.11099999999999</c:v>
                </c:pt>
                <c:pt idx="1883">
                  <c:v>-144.10900000000001</c:v>
                </c:pt>
                <c:pt idx="1884">
                  <c:v>-144.107</c:v>
                </c:pt>
                <c:pt idx="1885">
                  <c:v>-144.10499999999999</c:v>
                </c:pt>
                <c:pt idx="1886">
                  <c:v>-144.10300000000001</c:v>
                </c:pt>
                <c:pt idx="1887">
                  <c:v>-144.101</c:v>
                </c:pt>
                <c:pt idx="1888">
                  <c:v>-144.09899999999999</c:v>
                </c:pt>
                <c:pt idx="1889">
                  <c:v>-144.09700000000001</c:v>
                </c:pt>
                <c:pt idx="1890">
                  <c:v>-144.095</c:v>
                </c:pt>
                <c:pt idx="1891">
                  <c:v>-144.09299999999999</c:v>
                </c:pt>
                <c:pt idx="1892">
                  <c:v>-144.09100000000001</c:v>
                </c:pt>
                <c:pt idx="1893">
                  <c:v>-144.089</c:v>
                </c:pt>
                <c:pt idx="1894">
                  <c:v>-144.08699999999999</c:v>
                </c:pt>
                <c:pt idx="1895">
                  <c:v>-144.08500000000001</c:v>
                </c:pt>
                <c:pt idx="1896">
                  <c:v>-144.083</c:v>
                </c:pt>
                <c:pt idx="1897">
                  <c:v>-144.08099999999999</c:v>
                </c:pt>
                <c:pt idx="1898">
                  <c:v>-144.07900000000001</c:v>
                </c:pt>
                <c:pt idx="1899">
                  <c:v>-144.077</c:v>
                </c:pt>
                <c:pt idx="1900">
                  <c:v>-144.07499999999999</c:v>
                </c:pt>
                <c:pt idx="1901">
                  <c:v>-144.07300000000001</c:v>
                </c:pt>
                <c:pt idx="1902">
                  <c:v>-144.071</c:v>
                </c:pt>
                <c:pt idx="1903">
                  <c:v>-144.06899999999999</c:v>
                </c:pt>
                <c:pt idx="1904">
                  <c:v>-144.06700000000001</c:v>
                </c:pt>
                <c:pt idx="1905">
                  <c:v>-144.065</c:v>
                </c:pt>
                <c:pt idx="1906">
                  <c:v>-144.06299999999999</c:v>
                </c:pt>
                <c:pt idx="1907">
                  <c:v>-144.06100000000001</c:v>
                </c:pt>
                <c:pt idx="1908">
                  <c:v>-144.059</c:v>
                </c:pt>
                <c:pt idx="1909">
                  <c:v>-144.05699999999999</c:v>
                </c:pt>
                <c:pt idx="1910">
                  <c:v>-144.05500000000001</c:v>
                </c:pt>
                <c:pt idx="1911">
                  <c:v>-144.053</c:v>
                </c:pt>
                <c:pt idx="1912">
                  <c:v>-144.05099999999999</c:v>
                </c:pt>
                <c:pt idx="1913">
                  <c:v>-144.04900000000001</c:v>
                </c:pt>
                <c:pt idx="1914">
                  <c:v>-144.047</c:v>
                </c:pt>
                <c:pt idx="1915">
                  <c:v>-144.04499999999999</c:v>
                </c:pt>
                <c:pt idx="1916">
                  <c:v>-144.04300000000001</c:v>
                </c:pt>
                <c:pt idx="1917">
                  <c:v>-144.041</c:v>
                </c:pt>
                <c:pt idx="1918">
                  <c:v>-144.03899999999999</c:v>
                </c:pt>
                <c:pt idx="1919">
                  <c:v>-144.03700000000001</c:v>
                </c:pt>
                <c:pt idx="1920">
                  <c:v>-144.035</c:v>
                </c:pt>
                <c:pt idx="1921">
                  <c:v>-144.03299999999999</c:v>
                </c:pt>
                <c:pt idx="1922">
                  <c:v>-144.03100000000001</c:v>
                </c:pt>
                <c:pt idx="1923">
                  <c:v>-144.029</c:v>
                </c:pt>
                <c:pt idx="1924">
                  <c:v>-144.02699999999999</c:v>
                </c:pt>
                <c:pt idx="1925">
                  <c:v>-144.02500000000001</c:v>
                </c:pt>
                <c:pt idx="1926">
                  <c:v>-144.023</c:v>
                </c:pt>
                <c:pt idx="1927">
                  <c:v>-144.02099999999999</c:v>
                </c:pt>
                <c:pt idx="1928">
                  <c:v>-144.01900000000001</c:v>
                </c:pt>
                <c:pt idx="1929">
                  <c:v>-144.017</c:v>
                </c:pt>
                <c:pt idx="1930">
                  <c:v>-144.01499999999999</c:v>
                </c:pt>
                <c:pt idx="1931">
                  <c:v>-144.01300000000001</c:v>
                </c:pt>
                <c:pt idx="1932">
                  <c:v>-144.011</c:v>
                </c:pt>
                <c:pt idx="1933">
                  <c:v>-144.00899999999999</c:v>
                </c:pt>
                <c:pt idx="1934">
                  <c:v>-144.00700000000001</c:v>
                </c:pt>
                <c:pt idx="1935">
                  <c:v>-144.005</c:v>
                </c:pt>
                <c:pt idx="1936">
                  <c:v>-144.00299999999999</c:v>
                </c:pt>
                <c:pt idx="1937">
                  <c:v>-144.001</c:v>
                </c:pt>
                <c:pt idx="1938">
                  <c:v>-143.999</c:v>
                </c:pt>
                <c:pt idx="1939">
                  <c:v>-143.99700000000001</c:v>
                </c:pt>
                <c:pt idx="1940">
                  <c:v>-143.995</c:v>
                </c:pt>
                <c:pt idx="1941">
                  <c:v>-143.99299999999999</c:v>
                </c:pt>
                <c:pt idx="1942">
                  <c:v>-143.99100000000001</c:v>
                </c:pt>
                <c:pt idx="1943">
                  <c:v>-143.989</c:v>
                </c:pt>
                <c:pt idx="1944">
                  <c:v>-143.98699999999999</c:v>
                </c:pt>
                <c:pt idx="1945">
                  <c:v>-143.98500000000001</c:v>
                </c:pt>
                <c:pt idx="1946">
                  <c:v>-143.983</c:v>
                </c:pt>
                <c:pt idx="1947">
                  <c:v>-143.98099999999999</c:v>
                </c:pt>
                <c:pt idx="1948">
                  <c:v>-143.97900000000001</c:v>
                </c:pt>
                <c:pt idx="1949">
                  <c:v>-143.977</c:v>
                </c:pt>
                <c:pt idx="1950">
                  <c:v>-143.97499999999999</c:v>
                </c:pt>
                <c:pt idx="1951">
                  <c:v>-143.97300000000001</c:v>
                </c:pt>
                <c:pt idx="1952">
                  <c:v>-143.971</c:v>
                </c:pt>
                <c:pt idx="1953">
                  <c:v>-143.96899999999999</c:v>
                </c:pt>
                <c:pt idx="1954">
                  <c:v>-143.96700000000001</c:v>
                </c:pt>
                <c:pt idx="1955">
                  <c:v>-143.965</c:v>
                </c:pt>
                <c:pt idx="1956">
                  <c:v>-143.96299999999999</c:v>
                </c:pt>
                <c:pt idx="1957">
                  <c:v>-143.96100000000001</c:v>
                </c:pt>
                <c:pt idx="1958">
                  <c:v>-143.959</c:v>
                </c:pt>
                <c:pt idx="1959">
                  <c:v>-143.95699999999999</c:v>
                </c:pt>
                <c:pt idx="1960">
                  <c:v>-143.95500000000001</c:v>
                </c:pt>
                <c:pt idx="1961">
                  <c:v>-143.953</c:v>
                </c:pt>
                <c:pt idx="1962">
                  <c:v>-143.95099999999999</c:v>
                </c:pt>
                <c:pt idx="1963">
                  <c:v>-143.94900000000001</c:v>
                </c:pt>
                <c:pt idx="1964">
                  <c:v>-143.947</c:v>
                </c:pt>
                <c:pt idx="1965">
                  <c:v>-143.94499999999999</c:v>
                </c:pt>
                <c:pt idx="1966">
                  <c:v>-143.94300000000001</c:v>
                </c:pt>
                <c:pt idx="1967">
                  <c:v>-143.941</c:v>
                </c:pt>
                <c:pt idx="1968">
                  <c:v>-143.93899999999999</c:v>
                </c:pt>
                <c:pt idx="1969">
                  <c:v>-143.93700000000001</c:v>
                </c:pt>
                <c:pt idx="1970">
                  <c:v>-143.935</c:v>
                </c:pt>
                <c:pt idx="1971">
                  <c:v>-143.93299999999999</c:v>
                </c:pt>
                <c:pt idx="1972">
                  <c:v>-143.93100000000001</c:v>
                </c:pt>
                <c:pt idx="1973">
                  <c:v>-143.929</c:v>
                </c:pt>
                <c:pt idx="1974">
                  <c:v>-143.92699999999999</c:v>
                </c:pt>
                <c:pt idx="1975">
                  <c:v>-143.92500000000001</c:v>
                </c:pt>
                <c:pt idx="1976">
                  <c:v>-143.923</c:v>
                </c:pt>
                <c:pt idx="1977">
                  <c:v>-143.92099999999999</c:v>
                </c:pt>
                <c:pt idx="1978">
                  <c:v>-143.91900000000001</c:v>
                </c:pt>
                <c:pt idx="1979">
                  <c:v>-143.917</c:v>
                </c:pt>
                <c:pt idx="1980">
                  <c:v>-143.91499999999999</c:v>
                </c:pt>
                <c:pt idx="1981">
                  <c:v>-143.91300000000001</c:v>
                </c:pt>
                <c:pt idx="1982">
                  <c:v>-143.911</c:v>
                </c:pt>
                <c:pt idx="1983">
                  <c:v>-143.90899999999999</c:v>
                </c:pt>
                <c:pt idx="1984">
                  <c:v>-143.90700000000001</c:v>
                </c:pt>
                <c:pt idx="1985">
                  <c:v>-143.905</c:v>
                </c:pt>
                <c:pt idx="1986">
                  <c:v>-143.90299999999999</c:v>
                </c:pt>
                <c:pt idx="1987">
                  <c:v>-143.90100000000001</c:v>
                </c:pt>
                <c:pt idx="1988">
                  <c:v>-143.899</c:v>
                </c:pt>
                <c:pt idx="1989">
                  <c:v>-143.89699999999999</c:v>
                </c:pt>
                <c:pt idx="1990">
                  <c:v>-143.89500000000001</c:v>
                </c:pt>
                <c:pt idx="1991">
                  <c:v>-143.893</c:v>
                </c:pt>
                <c:pt idx="1992">
                  <c:v>-143.89099999999999</c:v>
                </c:pt>
                <c:pt idx="1993">
                  <c:v>-143.88900000000001</c:v>
                </c:pt>
                <c:pt idx="1994">
                  <c:v>-143.887</c:v>
                </c:pt>
                <c:pt idx="1995">
                  <c:v>-143.88499999999999</c:v>
                </c:pt>
                <c:pt idx="1996">
                  <c:v>-143.88300000000001</c:v>
                </c:pt>
                <c:pt idx="1997">
                  <c:v>-143.881</c:v>
                </c:pt>
                <c:pt idx="1998">
                  <c:v>-143.87899999999999</c:v>
                </c:pt>
                <c:pt idx="1999">
                  <c:v>-143.87700000000001</c:v>
                </c:pt>
                <c:pt idx="2000">
                  <c:v>-143.875</c:v>
                </c:pt>
                <c:pt idx="2001">
                  <c:v>-143.87299999999999</c:v>
                </c:pt>
                <c:pt idx="2002">
                  <c:v>-143.87100000000001</c:v>
                </c:pt>
                <c:pt idx="2003">
                  <c:v>-143.869</c:v>
                </c:pt>
                <c:pt idx="2004">
                  <c:v>-143.86699999999999</c:v>
                </c:pt>
                <c:pt idx="2005">
                  <c:v>-143.86500000000001</c:v>
                </c:pt>
                <c:pt idx="2006">
                  <c:v>-143.863</c:v>
                </c:pt>
                <c:pt idx="2007">
                  <c:v>-143.86099999999999</c:v>
                </c:pt>
                <c:pt idx="2008">
                  <c:v>-143.85900000000001</c:v>
                </c:pt>
                <c:pt idx="2009">
                  <c:v>-143.857</c:v>
                </c:pt>
                <c:pt idx="2010">
                  <c:v>-143.85499999999999</c:v>
                </c:pt>
                <c:pt idx="2011">
                  <c:v>-143.85300000000001</c:v>
                </c:pt>
                <c:pt idx="2012">
                  <c:v>-143.851</c:v>
                </c:pt>
                <c:pt idx="2013">
                  <c:v>-143.84899999999999</c:v>
                </c:pt>
                <c:pt idx="2014">
                  <c:v>-143.84700000000001</c:v>
                </c:pt>
                <c:pt idx="2015">
                  <c:v>-143.845</c:v>
                </c:pt>
                <c:pt idx="2016">
                  <c:v>-143.84299999999999</c:v>
                </c:pt>
                <c:pt idx="2017">
                  <c:v>-143.84100000000001</c:v>
                </c:pt>
                <c:pt idx="2018">
                  <c:v>-143.839</c:v>
                </c:pt>
                <c:pt idx="2019">
                  <c:v>-143.83699999999999</c:v>
                </c:pt>
                <c:pt idx="2020">
                  <c:v>-143.83500000000001</c:v>
                </c:pt>
                <c:pt idx="2021">
                  <c:v>-143.833</c:v>
                </c:pt>
                <c:pt idx="2022">
                  <c:v>-143.83099999999999</c:v>
                </c:pt>
                <c:pt idx="2023">
                  <c:v>-143.82900000000001</c:v>
                </c:pt>
                <c:pt idx="2024">
                  <c:v>-143.827</c:v>
                </c:pt>
                <c:pt idx="2025">
                  <c:v>-143.82499999999999</c:v>
                </c:pt>
                <c:pt idx="2026">
                  <c:v>-143.82300000000001</c:v>
                </c:pt>
                <c:pt idx="2027">
                  <c:v>-143.821</c:v>
                </c:pt>
                <c:pt idx="2028">
                  <c:v>-143.81899999999999</c:v>
                </c:pt>
                <c:pt idx="2029">
                  <c:v>-143.81700000000001</c:v>
                </c:pt>
                <c:pt idx="2030">
                  <c:v>-143.815</c:v>
                </c:pt>
                <c:pt idx="2031">
                  <c:v>-143.81299999999999</c:v>
                </c:pt>
                <c:pt idx="2032">
                  <c:v>-143.81100000000001</c:v>
                </c:pt>
                <c:pt idx="2033">
                  <c:v>-143.809</c:v>
                </c:pt>
                <c:pt idx="2034">
                  <c:v>-143.80699999999999</c:v>
                </c:pt>
                <c:pt idx="2035">
                  <c:v>-143.80500000000001</c:v>
                </c:pt>
                <c:pt idx="2036">
                  <c:v>-143.803</c:v>
                </c:pt>
                <c:pt idx="2037">
                  <c:v>-143.80099999999999</c:v>
                </c:pt>
                <c:pt idx="2038">
                  <c:v>-143.79900000000001</c:v>
                </c:pt>
                <c:pt idx="2039">
                  <c:v>-143.797</c:v>
                </c:pt>
                <c:pt idx="2040">
                  <c:v>-143.79499999999999</c:v>
                </c:pt>
                <c:pt idx="2041">
                  <c:v>-143.79300000000001</c:v>
                </c:pt>
                <c:pt idx="2042">
                  <c:v>-143.791</c:v>
                </c:pt>
                <c:pt idx="2043">
                  <c:v>-143.78899999999999</c:v>
                </c:pt>
                <c:pt idx="2044">
                  <c:v>-143.78700000000001</c:v>
                </c:pt>
                <c:pt idx="2045">
                  <c:v>-143.785</c:v>
                </c:pt>
                <c:pt idx="2046">
                  <c:v>-143.78299999999999</c:v>
                </c:pt>
                <c:pt idx="2047">
                  <c:v>-143.78100000000001</c:v>
                </c:pt>
                <c:pt idx="2048">
                  <c:v>-143.779</c:v>
                </c:pt>
                <c:pt idx="2049">
                  <c:v>-143.77699999999999</c:v>
                </c:pt>
                <c:pt idx="2050">
                  <c:v>-143.77500000000001</c:v>
                </c:pt>
                <c:pt idx="2051">
                  <c:v>-143.773</c:v>
                </c:pt>
                <c:pt idx="2052">
                  <c:v>-143.77099999999999</c:v>
                </c:pt>
                <c:pt idx="2053">
                  <c:v>-143.76900000000001</c:v>
                </c:pt>
                <c:pt idx="2054">
                  <c:v>-143.767</c:v>
                </c:pt>
                <c:pt idx="2055">
                  <c:v>-143.76499999999999</c:v>
                </c:pt>
                <c:pt idx="2056">
                  <c:v>-143.76300000000001</c:v>
                </c:pt>
                <c:pt idx="2057">
                  <c:v>-143.761</c:v>
                </c:pt>
                <c:pt idx="2058">
                  <c:v>-143.75900000000001</c:v>
                </c:pt>
                <c:pt idx="2059">
                  <c:v>-143.75700000000001</c:v>
                </c:pt>
                <c:pt idx="2060">
                  <c:v>-143.755</c:v>
                </c:pt>
                <c:pt idx="2061">
                  <c:v>-143.75299999999999</c:v>
                </c:pt>
                <c:pt idx="2062">
                  <c:v>-143.751</c:v>
                </c:pt>
                <c:pt idx="2063">
                  <c:v>-143.749</c:v>
                </c:pt>
                <c:pt idx="2064">
                  <c:v>-143.74700000000001</c:v>
                </c:pt>
                <c:pt idx="2065">
                  <c:v>-143.745</c:v>
                </c:pt>
                <c:pt idx="2066">
                  <c:v>-143.74299999999999</c:v>
                </c:pt>
                <c:pt idx="2067">
                  <c:v>-143.74099999999999</c:v>
                </c:pt>
                <c:pt idx="2068">
                  <c:v>-143.739</c:v>
                </c:pt>
                <c:pt idx="2069">
                  <c:v>-143.73699999999999</c:v>
                </c:pt>
                <c:pt idx="2070">
                  <c:v>-143.73500000000001</c:v>
                </c:pt>
                <c:pt idx="2071">
                  <c:v>-143.733</c:v>
                </c:pt>
                <c:pt idx="2072">
                  <c:v>-143.73099999999999</c:v>
                </c:pt>
                <c:pt idx="2073">
                  <c:v>-143.72900000000001</c:v>
                </c:pt>
                <c:pt idx="2074">
                  <c:v>-143.727</c:v>
                </c:pt>
                <c:pt idx="2075">
                  <c:v>-143.72499999999999</c:v>
                </c:pt>
                <c:pt idx="2076">
                  <c:v>-143.72300000000001</c:v>
                </c:pt>
                <c:pt idx="2077">
                  <c:v>-143.721</c:v>
                </c:pt>
                <c:pt idx="2078">
                  <c:v>-143.71899999999999</c:v>
                </c:pt>
                <c:pt idx="2079">
                  <c:v>-143.71700000000001</c:v>
                </c:pt>
                <c:pt idx="2080">
                  <c:v>-143.715</c:v>
                </c:pt>
                <c:pt idx="2081">
                  <c:v>-143.71299999999999</c:v>
                </c:pt>
                <c:pt idx="2082">
                  <c:v>-143.71100000000001</c:v>
                </c:pt>
                <c:pt idx="2083">
                  <c:v>-143.709</c:v>
                </c:pt>
                <c:pt idx="2084">
                  <c:v>-143.70699999999999</c:v>
                </c:pt>
                <c:pt idx="2085">
                  <c:v>-143.70500000000001</c:v>
                </c:pt>
                <c:pt idx="2086">
                  <c:v>-143.703</c:v>
                </c:pt>
                <c:pt idx="2087">
                  <c:v>-143.70099999999999</c:v>
                </c:pt>
                <c:pt idx="2088">
                  <c:v>-143.69900000000001</c:v>
                </c:pt>
                <c:pt idx="2089">
                  <c:v>-143.697</c:v>
                </c:pt>
                <c:pt idx="2090">
                  <c:v>-143.69499999999999</c:v>
                </c:pt>
                <c:pt idx="2091">
                  <c:v>-143.69300000000001</c:v>
                </c:pt>
                <c:pt idx="2092">
                  <c:v>-143.691</c:v>
                </c:pt>
                <c:pt idx="2093">
                  <c:v>-143.68899999999999</c:v>
                </c:pt>
                <c:pt idx="2094">
                  <c:v>-143.68700000000001</c:v>
                </c:pt>
                <c:pt idx="2095">
                  <c:v>-143.685</c:v>
                </c:pt>
                <c:pt idx="2096">
                  <c:v>-143.68299999999999</c:v>
                </c:pt>
                <c:pt idx="2097">
                  <c:v>-143.68100000000001</c:v>
                </c:pt>
                <c:pt idx="2098">
                  <c:v>-143.679</c:v>
                </c:pt>
                <c:pt idx="2099">
                  <c:v>-143.67699999999999</c:v>
                </c:pt>
                <c:pt idx="2100">
                  <c:v>-143.67500000000001</c:v>
                </c:pt>
                <c:pt idx="2101">
                  <c:v>-143.673</c:v>
                </c:pt>
                <c:pt idx="2102">
                  <c:v>-143.67099999999999</c:v>
                </c:pt>
                <c:pt idx="2103">
                  <c:v>-143.66900000000001</c:v>
                </c:pt>
                <c:pt idx="2104">
                  <c:v>-143.667</c:v>
                </c:pt>
                <c:pt idx="2105">
                  <c:v>-143.66499999999999</c:v>
                </c:pt>
                <c:pt idx="2106">
                  <c:v>-143.66300000000001</c:v>
                </c:pt>
                <c:pt idx="2107">
                  <c:v>-143.661</c:v>
                </c:pt>
                <c:pt idx="2108">
                  <c:v>-143.65899999999999</c:v>
                </c:pt>
                <c:pt idx="2109">
                  <c:v>-143.65700000000001</c:v>
                </c:pt>
                <c:pt idx="2110">
                  <c:v>-143.655</c:v>
                </c:pt>
                <c:pt idx="2111">
                  <c:v>-143.65299999999999</c:v>
                </c:pt>
                <c:pt idx="2112">
                  <c:v>-143.65100000000001</c:v>
                </c:pt>
                <c:pt idx="2113">
                  <c:v>-143.649</c:v>
                </c:pt>
                <c:pt idx="2114">
                  <c:v>-143.64699999999999</c:v>
                </c:pt>
                <c:pt idx="2115">
                  <c:v>-143.64500000000001</c:v>
                </c:pt>
                <c:pt idx="2116">
                  <c:v>-143.643</c:v>
                </c:pt>
                <c:pt idx="2117">
                  <c:v>-143.64099999999999</c:v>
                </c:pt>
                <c:pt idx="2118">
                  <c:v>-143.63900000000001</c:v>
                </c:pt>
                <c:pt idx="2119">
                  <c:v>-143.637</c:v>
                </c:pt>
                <c:pt idx="2120">
                  <c:v>-143.63499999999999</c:v>
                </c:pt>
                <c:pt idx="2121">
                  <c:v>-143.63300000000001</c:v>
                </c:pt>
                <c:pt idx="2122">
                  <c:v>-143.631</c:v>
                </c:pt>
                <c:pt idx="2123">
                  <c:v>-143.62899999999999</c:v>
                </c:pt>
                <c:pt idx="2124">
                  <c:v>-143.62700000000001</c:v>
                </c:pt>
                <c:pt idx="2125">
                  <c:v>-143.625</c:v>
                </c:pt>
                <c:pt idx="2126">
                  <c:v>-143.62299999999999</c:v>
                </c:pt>
                <c:pt idx="2127">
                  <c:v>-143.62100000000001</c:v>
                </c:pt>
                <c:pt idx="2128">
                  <c:v>-143.619</c:v>
                </c:pt>
                <c:pt idx="2129">
                  <c:v>-143.61699999999999</c:v>
                </c:pt>
                <c:pt idx="2130">
                  <c:v>-143.61500000000001</c:v>
                </c:pt>
                <c:pt idx="2131">
                  <c:v>-143.613</c:v>
                </c:pt>
                <c:pt idx="2132">
                  <c:v>-143.61099999999999</c:v>
                </c:pt>
                <c:pt idx="2133">
                  <c:v>-143.60900000000001</c:v>
                </c:pt>
                <c:pt idx="2134">
                  <c:v>-143.607</c:v>
                </c:pt>
                <c:pt idx="2135">
                  <c:v>-143.60499999999999</c:v>
                </c:pt>
                <c:pt idx="2136">
                  <c:v>-143.60300000000001</c:v>
                </c:pt>
                <c:pt idx="2137">
                  <c:v>-143.601</c:v>
                </c:pt>
                <c:pt idx="2138">
                  <c:v>-143.59899999999999</c:v>
                </c:pt>
                <c:pt idx="2139">
                  <c:v>-143.59700000000001</c:v>
                </c:pt>
                <c:pt idx="2140">
                  <c:v>-143.595</c:v>
                </c:pt>
                <c:pt idx="2141">
                  <c:v>-143.59299999999999</c:v>
                </c:pt>
                <c:pt idx="2142">
                  <c:v>-143.59100000000001</c:v>
                </c:pt>
                <c:pt idx="2143">
                  <c:v>-143.589</c:v>
                </c:pt>
                <c:pt idx="2144">
                  <c:v>-143.58699999999999</c:v>
                </c:pt>
                <c:pt idx="2145">
                  <c:v>-143.58500000000001</c:v>
                </c:pt>
                <c:pt idx="2146">
                  <c:v>-143.583</c:v>
                </c:pt>
                <c:pt idx="2147">
                  <c:v>-143.58099999999999</c:v>
                </c:pt>
                <c:pt idx="2148">
                  <c:v>-143.57900000000001</c:v>
                </c:pt>
                <c:pt idx="2149">
                  <c:v>-143.577</c:v>
                </c:pt>
                <c:pt idx="2150">
                  <c:v>-143.57499999999999</c:v>
                </c:pt>
                <c:pt idx="2151">
                  <c:v>-143.57300000000001</c:v>
                </c:pt>
                <c:pt idx="2152">
                  <c:v>-143.571</c:v>
                </c:pt>
                <c:pt idx="2153">
                  <c:v>-143.56899999999999</c:v>
                </c:pt>
                <c:pt idx="2154">
                  <c:v>-143.56700000000001</c:v>
                </c:pt>
                <c:pt idx="2155">
                  <c:v>-143.565</c:v>
                </c:pt>
                <c:pt idx="2156">
                  <c:v>-143.56299999999999</c:v>
                </c:pt>
                <c:pt idx="2157">
                  <c:v>-143.56100000000001</c:v>
                </c:pt>
                <c:pt idx="2158">
                  <c:v>-143.559</c:v>
                </c:pt>
                <c:pt idx="2159">
                  <c:v>-143.55699999999999</c:v>
                </c:pt>
                <c:pt idx="2160">
                  <c:v>-143.55500000000001</c:v>
                </c:pt>
                <c:pt idx="2161">
                  <c:v>-143.553</c:v>
                </c:pt>
                <c:pt idx="2162">
                  <c:v>-143.55099999999999</c:v>
                </c:pt>
                <c:pt idx="2163">
                  <c:v>-143.54900000000001</c:v>
                </c:pt>
                <c:pt idx="2164">
                  <c:v>-143.547</c:v>
                </c:pt>
                <c:pt idx="2165">
                  <c:v>-143.54499999999999</c:v>
                </c:pt>
                <c:pt idx="2166">
                  <c:v>-143.54300000000001</c:v>
                </c:pt>
                <c:pt idx="2167">
                  <c:v>-143.541</c:v>
                </c:pt>
                <c:pt idx="2168">
                  <c:v>-143.53899999999999</c:v>
                </c:pt>
                <c:pt idx="2169">
                  <c:v>-143.53700000000001</c:v>
                </c:pt>
                <c:pt idx="2170">
                  <c:v>-143.535</c:v>
                </c:pt>
                <c:pt idx="2171">
                  <c:v>-143.53299999999999</c:v>
                </c:pt>
                <c:pt idx="2172">
                  <c:v>-143.53100000000001</c:v>
                </c:pt>
                <c:pt idx="2173">
                  <c:v>-143.529</c:v>
                </c:pt>
                <c:pt idx="2174">
                  <c:v>-143.52699999999999</c:v>
                </c:pt>
                <c:pt idx="2175">
                  <c:v>-143.52500000000001</c:v>
                </c:pt>
                <c:pt idx="2176">
                  <c:v>-143.523</c:v>
                </c:pt>
                <c:pt idx="2177">
                  <c:v>-143.52099999999999</c:v>
                </c:pt>
                <c:pt idx="2178">
                  <c:v>-143.51900000000001</c:v>
                </c:pt>
                <c:pt idx="2179">
                  <c:v>-143.517</c:v>
                </c:pt>
                <c:pt idx="2180">
                  <c:v>-143.51499999999999</c:v>
                </c:pt>
                <c:pt idx="2181">
                  <c:v>-143.51300000000001</c:v>
                </c:pt>
                <c:pt idx="2182">
                  <c:v>-143.511</c:v>
                </c:pt>
                <c:pt idx="2183">
                  <c:v>-143.50900000000001</c:v>
                </c:pt>
                <c:pt idx="2184">
                  <c:v>-143.50700000000001</c:v>
                </c:pt>
                <c:pt idx="2185">
                  <c:v>-143.505</c:v>
                </c:pt>
                <c:pt idx="2186">
                  <c:v>-143.50299999999999</c:v>
                </c:pt>
                <c:pt idx="2187">
                  <c:v>-143.501</c:v>
                </c:pt>
                <c:pt idx="2188">
                  <c:v>-143.499</c:v>
                </c:pt>
                <c:pt idx="2189">
                  <c:v>-143.49700000000001</c:v>
                </c:pt>
                <c:pt idx="2190">
                  <c:v>-143.495</c:v>
                </c:pt>
                <c:pt idx="2191">
                  <c:v>-143.49299999999999</c:v>
                </c:pt>
                <c:pt idx="2192">
                  <c:v>-143.49099999999999</c:v>
                </c:pt>
                <c:pt idx="2193">
                  <c:v>-143.489</c:v>
                </c:pt>
                <c:pt idx="2194">
                  <c:v>-143.48699999999999</c:v>
                </c:pt>
                <c:pt idx="2195">
                  <c:v>-143.48500000000001</c:v>
                </c:pt>
                <c:pt idx="2196">
                  <c:v>-143.483</c:v>
                </c:pt>
                <c:pt idx="2197">
                  <c:v>-143.48099999999999</c:v>
                </c:pt>
                <c:pt idx="2198">
                  <c:v>-143.47900000000001</c:v>
                </c:pt>
                <c:pt idx="2199">
                  <c:v>-143.477</c:v>
                </c:pt>
                <c:pt idx="2200">
                  <c:v>-143.47499999999999</c:v>
                </c:pt>
                <c:pt idx="2201">
                  <c:v>-143.47300000000001</c:v>
                </c:pt>
                <c:pt idx="2202">
                  <c:v>-143.471</c:v>
                </c:pt>
                <c:pt idx="2203">
                  <c:v>-143.46899999999999</c:v>
                </c:pt>
                <c:pt idx="2204">
                  <c:v>-143.46700000000001</c:v>
                </c:pt>
                <c:pt idx="2205">
                  <c:v>-143.465</c:v>
                </c:pt>
                <c:pt idx="2206">
                  <c:v>-143.46299999999999</c:v>
                </c:pt>
                <c:pt idx="2207">
                  <c:v>-143.46100000000001</c:v>
                </c:pt>
                <c:pt idx="2208">
                  <c:v>-143.459</c:v>
                </c:pt>
                <c:pt idx="2209">
                  <c:v>-143.45699999999999</c:v>
                </c:pt>
                <c:pt idx="2210">
                  <c:v>-143.45500000000001</c:v>
                </c:pt>
                <c:pt idx="2211">
                  <c:v>-143.453</c:v>
                </c:pt>
                <c:pt idx="2212">
                  <c:v>-143.45099999999999</c:v>
                </c:pt>
                <c:pt idx="2213">
                  <c:v>-143.44900000000001</c:v>
                </c:pt>
                <c:pt idx="2214">
                  <c:v>-143.447</c:v>
                </c:pt>
                <c:pt idx="2215">
                  <c:v>-143.44499999999999</c:v>
                </c:pt>
                <c:pt idx="2216">
                  <c:v>-143.44300000000001</c:v>
                </c:pt>
                <c:pt idx="2217">
                  <c:v>-143.441</c:v>
                </c:pt>
                <c:pt idx="2218">
                  <c:v>-143.43899999999999</c:v>
                </c:pt>
                <c:pt idx="2219">
                  <c:v>-143.43700000000001</c:v>
                </c:pt>
                <c:pt idx="2220">
                  <c:v>-143.435</c:v>
                </c:pt>
                <c:pt idx="2221">
                  <c:v>-143.43299999999999</c:v>
                </c:pt>
                <c:pt idx="2222">
                  <c:v>-143.43100000000001</c:v>
                </c:pt>
                <c:pt idx="2223">
                  <c:v>-143.429</c:v>
                </c:pt>
                <c:pt idx="2224">
                  <c:v>-143.42699999999999</c:v>
                </c:pt>
                <c:pt idx="2225">
                  <c:v>-143.42500000000001</c:v>
                </c:pt>
                <c:pt idx="2226">
                  <c:v>-143.423</c:v>
                </c:pt>
                <c:pt idx="2227">
                  <c:v>-143.42099999999999</c:v>
                </c:pt>
                <c:pt idx="2228">
                  <c:v>-143.41900000000001</c:v>
                </c:pt>
                <c:pt idx="2229">
                  <c:v>-143.417</c:v>
                </c:pt>
                <c:pt idx="2230">
                  <c:v>-143.41499999999999</c:v>
                </c:pt>
                <c:pt idx="2231">
                  <c:v>-143.41300000000001</c:v>
                </c:pt>
                <c:pt idx="2232">
                  <c:v>-143.411</c:v>
                </c:pt>
                <c:pt idx="2233">
                  <c:v>-143.40899999999999</c:v>
                </c:pt>
                <c:pt idx="2234">
                  <c:v>-143.40700000000001</c:v>
                </c:pt>
                <c:pt idx="2235">
                  <c:v>-143.405</c:v>
                </c:pt>
                <c:pt idx="2236">
                  <c:v>-143.40299999999999</c:v>
                </c:pt>
                <c:pt idx="2237">
                  <c:v>-143.40100000000001</c:v>
                </c:pt>
                <c:pt idx="2238">
                  <c:v>-143.399</c:v>
                </c:pt>
                <c:pt idx="2239">
                  <c:v>-143.39699999999999</c:v>
                </c:pt>
                <c:pt idx="2240">
                  <c:v>-143.39500000000001</c:v>
                </c:pt>
                <c:pt idx="2241">
                  <c:v>-143.393</c:v>
                </c:pt>
                <c:pt idx="2242">
                  <c:v>-143.39099999999999</c:v>
                </c:pt>
                <c:pt idx="2243">
                  <c:v>-143.38900000000001</c:v>
                </c:pt>
                <c:pt idx="2244">
                  <c:v>-143.387</c:v>
                </c:pt>
                <c:pt idx="2245">
                  <c:v>-143.38499999999999</c:v>
                </c:pt>
                <c:pt idx="2246">
                  <c:v>-143.38300000000001</c:v>
                </c:pt>
                <c:pt idx="2247">
                  <c:v>-143.381</c:v>
                </c:pt>
                <c:pt idx="2248">
                  <c:v>-143.37899999999999</c:v>
                </c:pt>
                <c:pt idx="2249">
                  <c:v>-143.37700000000001</c:v>
                </c:pt>
                <c:pt idx="2250">
                  <c:v>-143.375</c:v>
                </c:pt>
                <c:pt idx="2251">
                  <c:v>-143.37299999999999</c:v>
                </c:pt>
                <c:pt idx="2252">
                  <c:v>-143.37100000000001</c:v>
                </c:pt>
                <c:pt idx="2253">
                  <c:v>-143.369</c:v>
                </c:pt>
                <c:pt idx="2254">
                  <c:v>-143.36699999999999</c:v>
                </c:pt>
                <c:pt idx="2255">
                  <c:v>-143.36500000000001</c:v>
                </c:pt>
                <c:pt idx="2256">
                  <c:v>-143.363</c:v>
                </c:pt>
                <c:pt idx="2257">
                  <c:v>-143.36099999999999</c:v>
                </c:pt>
                <c:pt idx="2258">
                  <c:v>-143.35900000000001</c:v>
                </c:pt>
                <c:pt idx="2259">
                  <c:v>-143.357</c:v>
                </c:pt>
                <c:pt idx="2260">
                  <c:v>-143.35499999999999</c:v>
                </c:pt>
                <c:pt idx="2261">
                  <c:v>-143.35300000000001</c:v>
                </c:pt>
                <c:pt idx="2262">
                  <c:v>-143.351</c:v>
                </c:pt>
                <c:pt idx="2263">
                  <c:v>-143.34899999999999</c:v>
                </c:pt>
                <c:pt idx="2264">
                  <c:v>-143.34700000000001</c:v>
                </c:pt>
                <c:pt idx="2265">
                  <c:v>-143.345</c:v>
                </c:pt>
                <c:pt idx="2266">
                  <c:v>-143.34299999999999</c:v>
                </c:pt>
                <c:pt idx="2267">
                  <c:v>-143.34100000000001</c:v>
                </c:pt>
                <c:pt idx="2268">
                  <c:v>-143.339</c:v>
                </c:pt>
                <c:pt idx="2269">
                  <c:v>-143.33699999999999</c:v>
                </c:pt>
                <c:pt idx="2270">
                  <c:v>-143.33500000000001</c:v>
                </c:pt>
                <c:pt idx="2271">
                  <c:v>-143.333</c:v>
                </c:pt>
                <c:pt idx="2272">
                  <c:v>-143.33099999999999</c:v>
                </c:pt>
                <c:pt idx="2273">
                  <c:v>-143.32900000000001</c:v>
                </c:pt>
                <c:pt idx="2274">
                  <c:v>-143.327</c:v>
                </c:pt>
                <c:pt idx="2275">
                  <c:v>-143.32499999999999</c:v>
                </c:pt>
                <c:pt idx="2276">
                  <c:v>-143.32300000000001</c:v>
                </c:pt>
                <c:pt idx="2277">
                  <c:v>-143.321</c:v>
                </c:pt>
                <c:pt idx="2278">
                  <c:v>-143.31899999999999</c:v>
                </c:pt>
                <c:pt idx="2279">
                  <c:v>-143.31700000000001</c:v>
                </c:pt>
                <c:pt idx="2280">
                  <c:v>-143.315</c:v>
                </c:pt>
                <c:pt idx="2281">
                  <c:v>-143.31299999999999</c:v>
                </c:pt>
                <c:pt idx="2282">
                  <c:v>-143.31100000000001</c:v>
                </c:pt>
                <c:pt idx="2283">
                  <c:v>-143.309</c:v>
                </c:pt>
                <c:pt idx="2284">
                  <c:v>-143.30699999999999</c:v>
                </c:pt>
                <c:pt idx="2285">
                  <c:v>-143.30500000000001</c:v>
                </c:pt>
                <c:pt idx="2286">
                  <c:v>-143.303</c:v>
                </c:pt>
                <c:pt idx="2287">
                  <c:v>-143.30099999999999</c:v>
                </c:pt>
                <c:pt idx="2288">
                  <c:v>-143.29900000000001</c:v>
                </c:pt>
                <c:pt idx="2289">
                  <c:v>-143.297</c:v>
                </c:pt>
                <c:pt idx="2290">
                  <c:v>-143.29499999999999</c:v>
                </c:pt>
                <c:pt idx="2291">
                  <c:v>-143.29300000000001</c:v>
                </c:pt>
                <c:pt idx="2292">
                  <c:v>-143.291</c:v>
                </c:pt>
                <c:pt idx="2293">
                  <c:v>-143.28899999999999</c:v>
                </c:pt>
                <c:pt idx="2294">
                  <c:v>-143.28700000000001</c:v>
                </c:pt>
                <c:pt idx="2295">
                  <c:v>-143.285</c:v>
                </c:pt>
                <c:pt idx="2296">
                  <c:v>-143.28299999999999</c:v>
                </c:pt>
                <c:pt idx="2297">
                  <c:v>-143.28100000000001</c:v>
                </c:pt>
                <c:pt idx="2298">
                  <c:v>-143.279</c:v>
                </c:pt>
                <c:pt idx="2299">
                  <c:v>-143.27699999999999</c:v>
                </c:pt>
                <c:pt idx="2300">
                  <c:v>-143.27500000000001</c:v>
                </c:pt>
                <c:pt idx="2301">
                  <c:v>-143.273</c:v>
                </c:pt>
                <c:pt idx="2302">
                  <c:v>-143.27099999999999</c:v>
                </c:pt>
                <c:pt idx="2303">
                  <c:v>-143.26900000000001</c:v>
                </c:pt>
                <c:pt idx="2304">
                  <c:v>-143.267</c:v>
                </c:pt>
                <c:pt idx="2305">
                  <c:v>-143.26499999999999</c:v>
                </c:pt>
                <c:pt idx="2306">
                  <c:v>-143.26300000000001</c:v>
                </c:pt>
                <c:pt idx="2307">
                  <c:v>-143.261</c:v>
                </c:pt>
                <c:pt idx="2308">
                  <c:v>-143.25900000000001</c:v>
                </c:pt>
                <c:pt idx="2309">
                  <c:v>-143.25700000000001</c:v>
                </c:pt>
                <c:pt idx="2310">
                  <c:v>-143.255</c:v>
                </c:pt>
                <c:pt idx="2311">
                  <c:v>-143.25299999999999</c:v>
                </c:pt>
                <c:pt idx="2312">
                  <c:v>-143.251</c:v>
                </c:pt>
                <c:pt idx="2313">
                  <c:v>-143.249</c:v>
                </c:pt>
                <c:pt idx="2314">
                  <c:v>-143.24700000000001</c:v>
                </c:pt>
                <c:pt idx="2315">
                  <c:v>-143.245</c:v>
                </c:pt>
                <c:pt idx="2316">
                  <c:v>-143.24299999999999</c:v>
                </c:pt>
                <c:pt idx="2317">
                  <c:v>-143.24099999999999</c:v>
                </c:pt>
                <c:pt idx="2318">
                  <c:v>-143.239</c:v>
                </c:pt>
                <c:pt idx="2319">
                  <c:v>-143.23699999999999</c:v>
                </c:pt>
                <c:pt idx="2320">
                  <c:v>-143.23500000000001</c:v>
                </c:pt>
                <c:pt idx="2321">
                  <c:v>-143.233</c:v>
                </c:pt>
                <c:pt idx="2322">
                  <c:v>-143.23099999999999</c:v>
                </c:pt>
                <c:pt idx="2323">
                  <c:v>-143.22900000000001</c:v>
                </c:pt>
                <c:pt idx="2324">
                  <c:v>-143.227</c:v>
                </c:pt>
                <c:pt idx="2325">
                  <c:v>-143.22499999999999</c:v>
                </c:pt>
                <c:pt idx="2326">
                  <c:v>-143.22300000000001</c:v>
                </c:pt>
                <c:pt idx="2327">
                  <c:v>-143.221</c:v>
                </c:pt>
                <c:pt idx="2328">
                  <c:v>-143.21899999999999</c:v>
                </c:pt>
                <c:pt idx="2329">
                  <c:v>-143.21700000000001</c:v>
                </c:pt>
                <c:pt idx="2330">
                  <c:v>-143.215</c:v>
                </c:pt>
                <c:pt idx="2331">
                  <c:v>-143.21299999999999</c:v>
                </c:pt>
                <c:pt idx="2332">
                  <c:v>-143.21100000000001</c:v>
                </c:pt>
                <c:pt idx="2333">
                  <c:v>-143.209</c:v>
                </c:pt>
                <c:pt idx="2334">
                  <c:v>-143.20699999999999</c:v>
                </c:pt>
                <c:pt idx="2335">
                  <c:v>-143.20500000000001</c:v>
                </c:pt>
                <c:pt idx="2336">
                  <c:v>-143.203</c:v>
                </c:pt>
                <c:pt idx="2337">
                  <c:v>-143.20099999999999</c:v>
                </c:pt>
                <c:pt idx="2338">
                  <c:v>-143.19900000000001</c:v>
                </c:pt>
                <c:pt idx="2339">
                  <c:v>-143.197</c:v>
                </c:pt>
                <c:pt idx="2340">
                  <c:v>-143.19499999999999</c:v>
                </c:pt>
                <c:pt idx="2341">
                  <c:v>-143.19300000000001</c:v>
                </c:pt>
                <c:pt idx="2342">
                  <c:v>-143.191</c:v>
                </c:pt>
                <c:pt idx="2343">
                  <c:v>-143.18899999999999</c:v>
                </c:pt>
                <c:pt idx="2344">
                  <c:v>-143.18700000000001</c:v>
                </c:pt>
                <c:pt idx="2345">
                  <c:v>-143.185</c:v>
                </c:pt>
                <c:pt idx="2346">
                  <c:v>-143.18299999999999</c:v>
                </c:pt>
                <c:pt idx="2347">
                  <c:v>-143.18100000000001</c:v>
                </c:pt>
                <c:pt idx="2348">
                  <c:v>-143.179</c:v>
                </c:pt>
                <c:pt idx="2349">
                  <c:v>-143.17699999999999</c:v>
                </c:pt>
                <c:pt idx="2350">
                  <c:v>-143.17500000000001</c:v>
                </c:pt>
                <c:pt idx="2351">
                  <c:v>-143.173</c:v>
                </c:pt>
                <c:pt idx="2352">
                  <c:v>-143.17099999999999</c:v>
                </c:pt>
                <c:pt idx="2353">
                  <c:v>-143.16900000000001</c:v>
                </c:pt>
                <c:pt idx="2354">
                  <c:v>-143.167</c:v>
                </c:pt>
                <c:pt idx="2355">
                  <c:v>-143.16499999999999</c:v>
                </c:pt>
                <c:pt idx="2356">
                  <c:v>-143.16300000000001</c:v>
                </c:pt>
                <c:pt idx="2357">
                  <c:v>-143.161</c:v>
                </c:pt>
                <c:pt idx="2358">
                  <c:v>-143.15899999999999</c:v>
                </c:pt>
                <c:pt idx="2359">
                  <c:v>-143.15700000000001</c:v>
                </c:pt>
                <c:pt idx="2360">
                  <c:v>-143.155</c:v>
                </c:pt>
                <c:pt idx="2361">
                  <c:v>-143.15299999999999</c:v>
                </c:pt>
                <c:pt idx="2362">
                  <c:v>-143.15100000000001</c:v>
                </c:pt>
                <c:pt idx="2363">
                  <c:v>-143.149</c:v>
                </c:pt>
                <c:pt idx="2364">
                  <c:v>-143.14699999999999</c:v>
                </c:pt>
                <c:pt idx="2365">
                  <c:v>-143.14500000000001</c:v>
                </c:pt>
                <c:pt idx="2366">
                  <c:v>-143.143</c:v>
                </c:pt>
                <c:pt idx="2367">
                  <c:v>-143.14099999999999</c:v>
                </c:pt>
                <c:pt idx="2368">
                  <c:v>-143.13900000000001</c:v>
                </c:pt>
                <c:pt idx="2369">
                  <c:v>-143.137</c:v>
                </c:pt>
                <c:pt idx="2370">
                  <c:v>-143.13499999999999</c:v>
                </c:pt>
                <c:pt idx="2371">
                  <c:v>-143.13300000000001</c:v>
                </c:pt>
                <c:pt idx="2372">
                  <c:v>-143.131</c:v>
                </c:pt>
                <c:pt idx="2373">
                  <c:v>-143.12899999999999</c:v>
                </c:pt>
                <c:pt idx="2374">
                  <c:v>-143.12700000000001</c:v>
                </c:pt>
                <c:pt idx="2375">
                  <c:v>-143.125</c:v>
                </c:pt>
                <c:pt idx="2376">
                  <c:v>-143.12299999999999</c:v>
                </c:pt>
                <c:pt idx="2377">
                  <c:v>-143.12100000000001</c:v>
                </c:pt>
                <c:pt idx="2378">
                  <c:v>-143.119</c:v>
                </c:pt>
                <c:pt idx="2379">
                  <c:v>-143.11699999999999</c:v>
                </c:pt>
                <c:pt idx="2380">
                  <c:v>-143.11500000000001</c:v>
                </c:pt>
                <c:pt idx="2381">
                  <c:v>-143.113</c:v>
                </c:pt>
                <c:pt idx="2382">
                  <c:v>-143.11099999999999</c:v>
                </c:pt>
                <c:pt idx="2383">
                  <c:v>-143.10900000000001</c:v>
                </c:pt>
                <c:pt idx="2384">
                  <c:v>-143.107</c:v>
                </c:pt>
                <c:pt idx="2385">
                  <c:v>-143.10499999999999</c:v>
                </c:pt>
                <c:pt idx="2386">
                  <c:v>-143.10300000000001</c:v>
                </c:pt>
                <c:pt idx="2387">
                  <c:v>-143.101</c:v>
                </c:pt>
                <c:pt idx="2388">
                  <c:v>-143.09899999999999</c:v>
                </c:pt>
                <c:pt idx="2389">
                  <c:v>-143.09700000000001</c:v>
                </c:pt>
                <c:pt idx="2390">
                  <c:v>-143.095</c:v>
                </c:pt>
                <c:pt idx="2391">
                  <c:v>-143.09299999999999</c:v>
                </c:pt>
                <c:pt idx="2392">
                  <c:v>-143.09100000000001</c:v>
                </c:pt>
                <c:pt idx="2393">
                  <c:v>-143.089</c:v>
                </c:pt>
                <c:pt idx="2394">
                  <c:v>-143.08699999999999</c:v>
                </c:pt>
                <c:pt idx="2395">
                  <c:v>-143.08500000000001</c:v>
                </c:pt>
                <c:pt idx="2396">
                  <c:v>-143.083</c:v>
                </c:pt>
                <c:pt idx="2397">
                  <c:v>-143.08099999999999</c:v>
                </c:pt>
                <c:pt idx="2398">
                  <c:v>-143.07900000000001</c:v>
                </c:pt>
                <c:pt idx="2399">
                  <c:v>-143.077</c:v>
                </c:pt>
                <c:pt idx="2400">
                  <c:v>-143.07499999999999</c:v>
                </c:pt>
                <c:pt idx="2401">
                  <c:v>-143.07300000000001</c:v>
                </c:pt>
                <c:pt idx="2402">
                  <c:v>-143.071</c:v>
                </c:pt>
                <c:pt idx="2403">
                  <c:v>-143.06899999999999</c:v>
                </c:pt>
                <c:pt idx="2404">
                  <c:v>-143.06700000000001</c:v>
                </c:pt>
                <c:pt idx="2405">
                  <c:v>-143.065</c:v>
                </c:pt>
                <c:pt idx="2406">
                  <c:v>-143.06299999999999</c:v>
                </c:pt>
                <c:pt idx="2407">
                  <c:v>-143.06100000000001</c:v>
                </c:pt>
                <c:pt idx="2408">
                  <c:v>-143.059</c:v>
                </c:pt>
                <c:pt idx="2409">
                  <c:v>-143.05699999999999</c:v>
                </c:pt>
                <c:pt idx="2410">
                  <c:v>-143.05500000000001</c:v>
                </c:pt>
                <c:pt idx="2411">
                  <c:v>-143.053</c:v>
                </c:pt>
                <c:pt idx="2412">
                  <c:v>-143.05099999999999</c:v>
                </c:pt>
                <c:pt idx="2413">
                  <c:v>-143.04900000000001</c:v>
                </c:pt>
                <c:pt idx="2414">
                  <c:v>-143.047</c:v>
                </c:pt>
                <c:pt idx="2415">
                  <c:v>-143.04499999999999</c:v>
                </c:pt>
                <c:pt idx="2416">
                  <c:v>-143.04300000000001</c:v>
                </c:pt>
                <c:pt idx="2417">
                  <c:v>-143.041</c:v>
                </c:pt>
                <c:pt idx="2418">
                  <c:v>-143.03899999999999</c:v>
                </c:pt>
                <c:pt idx="2419">
                  <c:v>-143.03700000000001</c:v>
                </c:pt>
                <c:pt idx="2420">
                  <c:v>-143.035</c:v>
                </c:pt>
                <c:pt idx="2421">
                  <c:v>-143.03299999999999</c:v>
                </c:pt>
                <c:pt idx="2422">
                  <c:v>-143.03100000000001</c:v>
                </c:pt>
                <c:pt idx="2423">
                  <c:v>-143.029</c:v>
                </c:pt>
                <c:pt idx="2424">
                  <c:v>-143.02699999999999</c:v>
                </c:pt>
                <c:pt idx="2425">
                  <c:v>-143.02500000000001</c:v>
                </c:pt>
                <c:pt idx="2426">
                  <c:v>-143.023</c:v>
                </c:pt>
                <c:pt idx="2427">
                  <c:v>-143.02099999999999</c:v>
                </c:pt>
                <c:pt idx="2428">
                  <c:v>-143.01900000000001</c:v>
                </c:pt>
                <c:pt idx="2429">
                  <c:v>-143.017</c:v>
                </c:pt>
                <c:pt idx="2430">
                  <c:v>-143.01499999999999</c:v>
                </c:pt>
                <c:pt idx="2431">
                  <c:v>-143.01300000000001</c:v>
                </c:pt>
                <c:pt idx="2432">
                  <c:v>-143.011</c:v>
                </c:pt>
                <c:pt idx="2433">
                  <c:v>-143.00900000000001</c:v>
                </c:pt>
                <c:pt idx="2434">
                  <c:v>-143.00700000000001</c:v>
                </c:pt>
                <c:pt idx="2435">
                  <c:v>-143.005</c:v>
                </c:pt>
                <c:pt idx="2436">
                  <c:v>-143.00299999999999</c:v>
                </c:pt>
                <c:pt idx="2437">
                  <c:v>-143.001</c:v>
                </c:pt>
                <c:pt idx="2438">
                  <c:v>-142.999</c:v>
                </c:pt>
                <c:pt idx="2439">
                  <c:v>-142.99700000000001</c:v>
                </c:pt>
                <c:pt idx="2440">
                  <c:v>-142.995</c:v>
                </c:pt>
                <c:pt idx="2441">
                  <c:v>-142.99299999999999</c:v>
                </c:pt>
                <c:pt idx="2442">
                  <c:v>-142.99099999999999</c:v>
                </c:pt>
                <c:pt idx="2443">
                  <c:v>-142.989</c:v>
                </c:pt>
                <c:pt idx="2444">
                  <c:v>-142.98699999999999</c:v>
                </c:pt>
                <c:pt idx="2445">
                  <c:v>-142.98500000000001</c:v>
                </c:pt>
                <c:pt idx="2446">
                  <c:v>-142.983</c:v>
                </c:pt>
                <c:pt idx="2447">
                  <c:v>-142.98099999999999</c:v>
                </c:pt>
                <c:pt idx="2448">
                  <c:v>-142.97900000000001</c:v>
                </c:pt>
                <c:pt idx="2449">
                  <c:v>-142.977</c:v>
                </c:pt>
                <c:pt idx="2450">
                  <c:v>-142.97499999999999</c:v>
                </c:pt>
                <c:pt idx="2451">
                  <c:v>-142.97300000000001</c:v>
                </c:pt>
                <c:pt idx="2452">
                  <c:v>-142.971</c:v>
                </c:pt>
                <c:pt idx="2453">
                  <c:v>-142.96899999999999</c:v>
                </c:pt>
                <c:pt idx="2454">
                  <c:v>-142.96700000000001</c:v>
                </c:pt>
                <c:pt idx="2455">
                  <c:v>-142.965</c:v>
                </c:pt>
                <c:pt idx="2456">
                  <c:v>-142.96299999999999</c:v>
                </c:pt>
                <c:pt idx="2457">
                  <c:v>-142.96100000000001</c:v>
                </c:pt>
                <c:pt idx="2458">
                  <c:v>-142.959</c:v>
                </c:pt>
                <c:pt idx="2459">
                  <c:v>-142.95699999999999</c:v>
                </c:pt>
                <c:pt idx="2460">
                  <c:v>-142.95500000000001</c:v>
                </c:pt>
                <c:pt idx="2461">
                  <c:v>-142.953</c:v>
                </c:pt>
                <c:pt idx="2462">
                  <c:v>-142.95099999999999</c:v>
                </c:pt>
                <c:pt idx="2463">
                  <c:v>-142.94900000000001</c:v>
                </c:pt>
                <c:pt idx="2464">
                  <c:v>-142.947</c:v>
                </c:pt>
                <c:pt idx="2465">
                  <c:v>-142.94499999999999</c:v>
                </c:pt>
                <c:pt idx="2466">
                  <c:v>-142.94300000000001</c:v>
                </c:pt>
                <c:pt idx="2467">
                  <c:v>-142.941</c:v>
                </c:pt>
                <c:pt idx="2468">
                  <c:v>-142.93899999999999</c:v>
                </c:pt>
                <c:pt idx="2469">
                  <c:v>-142.93700000000001</c:v>
                </c:pt>
                <c:pt idx="2470">
                  <c:v>-142.935</c:v>
                </c:pt>
                <c:pt idx="2471">
                  <c:v>-142.93299999999999</c:v>
                </c:pt>
                <c:pt idx="2472">
                  <c:v>-142.93100000000001</c:v>
                </c:pt>
                <c:pt idx="2473">
                  <c:v>-142.929</c:v>
                </c:pt>
                <c:pt idx="2474">
                  <c:v>-142.92699999999999</c:v>
                </c:pt>
                <c:pt idx="2475">
                  <c:v>-142.92500000000001</c:v>
                </c:pt>
                <c:pt idx="2476">
                  <c:v>-142.923</c:v>
                </c:pt>
                <c:pt idx="2477">
                  <c:v>-142.92099999999999</c:v>
                </c:pt>
                <c:pt idx="2478">
                  <c:v>-142.91900000000001</c:v>
                </c:pt>
                <c:pt idx="2479">
                  <c:v>-142.917</c:v>
                </c:pt>
                <c:pt idx="2480">
                  <c:v>-142.91499999999999</c:v>
                </c:pt>
                <c:pt idx="2481">
                  <c:v>-142.91300000000001</c:v>
                </c:pt>
                <c:pt idx="2482">
                  <c:v>-142.911</c:v>
                </c:pt>
                <c:pt idx="2483">
                  <c:v>-142.90899999999999</c:v>
                </c:pt>
                <c:pt idx="2484">
                  <c:v>-142.90700000000001</c:v>
                </c:pt>
                <c:pt idx="2485">
                  <c:v>-142.905</c:v>
                </c:pt>
                <c:pt idx="2486">
                  <c:v>-142.90299999999999</c:v>
                </c:pt>
                <c:pt idx="2487">
                  <c:v>-142.90100000000001</c:v>
                </c:pt>
                <c:pt idx="2488">
                  <c:v>-142.899</c:v>
                </c:pt>
                <c:pt idx="2489">
                  <c:v>-142.89699999999999</c:v>
                </c:pt>
                <c:pt idx="2490">
                  <c:v>-142.89500000000001</c:v>
                </c:pt>
                <c:pt idx="2491">
                  <c:v>-142.893</c:v>
                </c:pt>
                <c:pt idx="2492">
                  <c:v>-142.89099999999999</c:v>
                </c:pt>
                <c:pt idx="2493">
                  <c:v>-142.88900000000001</c:v>
                </c:pt>
                <c:pt idx="2494">
                  <c:v>-142.887</c:v>
                </c:pt>
                <c:pt idx="2495">
                  <c:v>-142.88499999999999</c:v>
                </c:pt>
                <c:pt idx="2496">
                  <c:v>-142.88300000000001</c:v>
                </c:pt>
                <c:pt idx="2497">
                  <c:v>-142.881</c:v>
                </c:pt>
                <c:pt idx="2498">
                  <c:v>-142.87899999999999</c:v>
                </c:pt>
                <c:pt idx="2499">
                  <c:v>-142.87700000000001</c:v>
                </c:pt>
                <c:pt idx="2500">
                  <c:v>-142.875</c:v>
                </c:pt>
                <c:pt idx="2501">
                  <c:v>-142.87299999999999</c:v>
                </c:pt>
                <c:pt idx="2502">
                  <c:v>-142.87100000000001</c:v>
                </c:pt>
                <c:pt idx="2503">
                  <c:v>-142.869</c:v>
                </c:pt>
                <c:pt idx="2504">
                  <c:v>-142.86699999999999</c:v>
                </c:pt>
                <c:pt idx="2505">
                  <c:v>-142.86500000000001</c:v>
                </c:pt>
                <c:pt idx="2506">
                  <c:v>-142.863</c:v>
                </c:pt>
                <c:pt idx="2507">
                  <c:v>-142.86099999999999</c:v>
                </c:pt>
                <c:pt idx="2508">
                  <c:v>-142.85900000000001</c:v>
                </c:pt>
                <c:pt idx="2509">
                  <c:v>-142.857</c:v>
                </c:pt>
                <c:pt idx="2510">
                  <c:v>-142.85499999999999</c:v>
                </c:pt>
                <c:pt idx="2511">
                  <c:v>-142.85300000000001</c:v>
                </c:pt>
                <c:pt idx="2512">
                  <c:v>-142.851</c:v>
                </c:pt>
                <c:pt idx="2513">
                  <c:v>-142.84899999999999</c:v>
                </c:pt>
                <c:pt idx="2514">
                  <c:v>-142.84700000000001</c:v>
                </c:pt>
                <c:pt idx="2515">
                  <c:v>-142.845</c:v>
                </c:pt>
                <c:pt idx="2516">
                  <c:v>-142.84299999999999</c:v>
                </c:pt>
                <c:pt idx="2517">
                  <c:v>-142.84100000000001</c:v>
                </c:pt>
                <c:pt idx="2518">
                  <c:v>-142.839</c:v>
                </c:pt>
                <c:pt idx="2519">
                  <c:v>-142.83699999999999</c:v>
                </c:pt>
                <c:pt idx="2520">
                  <c:v>-142.83500000000001</c:v>
                </c:pt>
                <c:pt idx="2521">
                  <c:v>-142.833</c:v>
                </c:pt>
                <c:pt idx="2522">
                  <c:v>-142.83099999999999</c:v>
                </c:pt>
                <c:pt idx="2523">
                  <c:v>-142.82900000000001</c:v>
                </c:pt>
                <c:pt idx="2524">
                  <c:v>-142.827</c:v>
                </c:pt>
                <c:pt idx="2525">
                  <c:v>-142.82499999999999</c:v>
                </c:pt>
                <c:pt idx="2526">
                  <c:v>-142.82300000000001</c:v>
                </c:pt>
                <c:pt idx="2527">
                  <c:v>-142.821</c:v>
                </c:pt>
                <c:pt idx="2528">
                  <c:v>-142.81899999999999</c:v>
                </c:pt>
                <c:pt idx="2529">
                  <c:v>-142.81700000000001</c:v>
                </c:pt>
                <c:pt idx="2530">
                  <c:v>-142.815</c:v>
                </c:pt>
                <c:pt idx="2531">
                  <c:v>-142.81299999999999</c:v>
                </c:pt>
                <c:pt idx="2532">
                  <c:v>-142.81100000000001</c:v>
                </c:pt>
                <c:pt idx="2533">
                  <c:v>-142.809</c:v>
                </c:pt>
                <c:pt idx="2534">
                  <c:v>-142.80699999999999</c:v>
                </c:pt>
                <c:pt idx="2535">
                  <c:v>-142.80500000000001</c:v>
                </c:pt>
                <c:pt idx="2536">
                  <c:v>-142.803</c:v>
                </c:pt>
                <c:pt idx="2537">
                  <c:v>-142.80099999999999</c:v>
                </c:pt>
                <c:pt idx="2538">
                  <c:v>-142.79900000000001</c:v>
                </c:pt>
                <c:pt idx="2539">
                  <c:v>-142.797</c:v>
                </c:pt>
                <c:pt idx="2540">
                  <c:v>-142.79499999999999</c:v>
                </c:pt>
                <c:pt idx="2541">
                  <c:v>-142.79300000000001</c:v>
                </c:pt>
                <c:pt idx="2542">
                  <c:v>-142.791</c:v>
                </c:pt>
                <c:pt idx="2543">
                  <c:v>-142.78899999999999</c:v>
                </c:pt>
                <c:pt idx="2544">
                  <c:v>-142.78700000000001</c:v>
                </c:pt>
                <c:pt idx="2545">
                  <c:v>-142.785</c:v>
                </c:pt>
                <c:pt idx="2546">
                  <c:v>-142.78299999999999</c:v>
                </c:pt>
                <c:pt idx="2547">
                  <c:v>-142.78100000000001</c:v>
                </c:pt>
                <c:pt idx="2548">
                  <c:v>-142.779</c:v>
                </c:pt>
                <c:pt idx="2549">
                  <c:v>-142.77699999999999</c:v>
                </c:pt>
                <c:pt idx="2550">
                  <c:v>-142.77500000000001</c:v>
                </c:pt>
                <c:pt idx="2551">
                  <c:v>-142.773</c:v>
                </c:pt>
                <c:pt idx="2552">
                  <c:v>-142.77099999999999</c:v>
                </c:pt>
                <c:pt idx="2553">
                  <c:v>-142.76900000000001</c:v>
                </c:pt>
                <c:pt idx="2554">
                  <c:v>-142.767</c:v>
                </c:pt>
                <c:pt idx="2555">
                  <c:v>-142.76499999999999</c:v>
                </c:pt>
                <c:pt idx="2556">
                  <c:v>-142.76300000000001</c:v>
                </c:pt>
                <c:pt idx="2557">
                  <c:v>-142.761</c:v>
                </c:pt>
                <c:pt idx="2558">
                  <c:v>-142.75900000000001</c:v>
                </c:pt>
                <c:pt idx="2559">
                  <c:v>-142.75700000000001</c:v>
                </c:pt>
                <c:pt idx="2560">
                  <c:v>-142.755</c:v>
                </c:pt>
                <c:pt idx="2561">
                  <c:v>-142.75299999999999</c:v>
                </c:pt>
                <c:pt idx="2562">
                  <c:v>-142.751</c:v>
                </c:pt>
                <c:pt idx="2563">
                  <c:v>-142.749</c:v>
                </c:pt>
                <c:pt idx="2564">
                  <c:v>-142.74700000000001</c:v>
                </c:pt>
                <c:pt idx="2565">
                  <c:v>-142.745</c:v>
                </c:pt>
                <c:pt idx="2566">
                  <c:v>-142.74299999999999</c:v>
                </c:pt>
                <c:pt idx="2567">
                  <c:v>-142.74099999999999</c:v>
                </c:pt>
                <c:pt idx="2568">
                  <c:v>-142.739</c:v>
                </c:pt>
                <c:pt idx="2569">
                  <c:v>-142.73699999999999</c:v>
                </c:pt>
                <c:pt idx="2570">
                  <c:v>-142.73500000000001</c:v>
                </c:pt>
                <c:pt idx="2571">
                  <c:v>-142.733</c:v>
                </c:pt>
                <c:pt idx="2572">
                  <c:v>-142.73099999999999</c:v>
                </c:pt>
                <c:pt idx="2573">
                  <c:v>-142.72900000000001</c:v>
                </c:pt>
                <c:pt idx="2574">
                  <c:v>-142.727</c:v>
                </c:pt>
                <c:pt idx="2575">
                  <c:v>-142.72499999999999</c:v>
                </c:pt>
                <c:pt idx="2576">
                  <c:v>-142.72300000000001</c:v>
                </c:pt>
                <c:pt idx="2577">
                  <c:v>-142.721</c:v>
                </c:pt>
                <c:pt idx="2578">
                  <c:v>-142.71899999999999</c:v>
                </c:pt>
                <c:pt idx="2579">
                  <c:v>-142.71700000000001</c:v>
                </c:pt>
                <c:pt idx="2580">
                  <c:v>-142.715</c:v>
                </c:pt>
                <c:pt idx="2581">
                  <c:v>-142.71299999999999</c:v>
                </c:pt>
                <c:pt idx="2582">
                  <c:v>-142.71100000000001</c:v>
                </c:pt>
                <c:pt idx="2583">
                  <c:v>-142.709</c:v>
                </c:pt>
                <c:pt idx="2584">
                  <c:v>-142.70699999999999</c:v>
                </c:pt>
                <c:pt idx="2585">
                  <c:v>-142.70500000000001</c:v>
                </c:pt>
                <c:pt idx="2586">
                  <c:v>-142.703</c:v>
                </c:pt>
                <c:pt idx="2587">
                  <c:v>-142.70099999999999</c:v>
                </c:pt>
                <c:pt idx="2588">
                  <c:v>-142.69900000000001</c:v>
                </c:pt>
                <c:pt idx="2589">
                  <c:v>-142.697</c:v>
                </c:pt>
                <c:pt idx="2590">
                  <c:v>-142.69499999999999</c:v>
                </c:pt>
                <c:pt idx="2591">
                  <c:v>-142.69300000000001</c:v>
                </c:pt>
                <c:pt idx="2592">
                  <c:v>-142.691</c:v>
                </c:pt>
                <c:pt idx="2593">
                  <c:v>-142.68899999999999</c:v>
                </c:pt>
                <c:pt idx="2594">
                  <c:v>-142.68700000000001</c:v>
                </c:pt>
                <c:pt idx="2595">
                  <c:v>-142.685</c:v>
                </c:pt>
                <c:pt idx="2596">
                  <c:v>-142.68299999999999</c:v>
                </c:pt>
                <c:pt idx="2597">
                  <c:v>-142.68100000000001</c:v>
                </c:pt>
                <c:pt idx="2598">
                  <c:v>-142.679</c:v>
                </c:pt>
                <c:pt idx="2599">
                  <c:v>-142.67699999999999</c:v>
                </c:pt>
                <c:pt idx="2600">
                  <c:v>-142.67500000000001</c:v>
                </c:pt>
                <c:pt idx="2601">
                  <c:v>-142.673</c:v>
                </c:pt>
                <c:pt idx="2602">
                  <c:v>-142.67099999999999</c:v>
                </c:pt>
                <c:pt idx="2603">
                  <c:v>-142.66900000000001</c:v>
                </c:pt>
                <c:pt idx="2604">
                  <c:v>-142.667</c:v>
                </c:pt>
                <c:pt idx="2605">
                  <c:v>-142.66499999999999</c:v>
                </c:pt>
                <c:pt idx="2606">
                  <c:v>-142.66300000000001</c:v>
                </c:pt>
                <c:pt idx="2607">
                  <c:v>-142.661</c:v>
                </c:pt>
                <c:pt idx="2608">
                  <c:v>-142.65899999999999</c:v>
                </c:pt>
                <c:pt idx="2609">
                  <c:v>-142.65700000000001</c:v>
                </c:pt>
                <c:pt idx="2610">
                  <c:v>-142.655</c:v>
                </c:pt>
                <c:pt idx="2611">
                  <c:v>-142.65299999999999</c:v>
                </c:pt>
                <c:pt idx="2612">
                  <c:v>-142.65100000000001</c:v>
                </c:pt>
                <c:pt idx="2613">
                  <c:v>-142.649</c:v>
                </c:pt>
                <c:pt idx="2614">
                  <c:v>-142.64699999999999</c:v>
                </c:pt>
                <c:pt idx="2615">
                  <c:v>-142.64500000000001</c:v>
                </c:pt>
                <c:pt idx="2616">
                  <c:v>-142.643</c:v>
                </c:pt>
                <c:pt idx="2617">
                  <c:v>-142.64099999999999</c:v>
                </c:pt>
                <c:pt idx="2618">
                  <c:v>-142.63900000000001</c:v>
                </c:pt>
                <c:pt idx="2619">
                  <c:v>-142.637</c:v>
                </c:pt>
                <c:pt idx="2620">
                  <c:v>-142.63499999999999</c:v>
                </c:pt>
                <c:pt idx="2621">
                  <c:v>-142.63300000000001</c:v>
                </c:pt>
                <c:pt idx="2622">
                  <c:v>-142.631</c:v>
                </c:pt>
                <c:pt idx="2623">
                  <c:v>-142.62899999999999</c:v>
                </c:pt>
                <c:pt idx="2624">
                  <c:v>-142.62700000000001</c:v>
                </c:pt>
                <c:pt idx="2625">
                  <c:v>-142.625</c:v>
                </c:pt>
                <c:pt idx="2626">
                  <c:v>-142.62299999999999</c:v>
                </c:pt>
                <c:pt idx="2627">
                  <c:v>-142.62100000000001</c:v>
                </c:pt>
                <c:pt idx="2628">
                  <c:v>-142.619</c:v>
                </c:pt>
                <c:pt idx="2629">
                  <c:v>-142.61699999999999</c:v>
                </c:pt>
                <c:pt idx="2630">
                  <c:v>-142.61500000000001</c:v>
                </c:pt>
                <c:pt idx="2631">
                  <c:v>-142.613</c:v>
                </c:pt>
                <c:pt idx="2632">
                  <c:v>-142.61099999999999</c:v>
                </c:pt>
                <c:pt idx="2633">
                  <c:v>-142.60900000000001</c:v>
                </c:pt>
                <c:pt idx="2634">
                  <c:v>-142.607</c:v>
                </c:pt>
                <c:pt idx="2635">
                  <c:v>-142.60499999999999</c:v>
                </c:pt>
                <c:pt idx="2636">
                  <c:v>-142.60300000000001</c:v>
                </c:pt>
                <c:pt idx="2637">
                  <c:v>-142.601</c:v>
                </c:pt>
                <c:pt idx="2638">
                  <c:v>-142.59899999999999</c:v>
                </c:pt>
                <c:pt idx="2639">
                  <c:v>-142.59700000000001</c:v>
                </c:pt>
                <c:pt idx="2640">
                  <c:v>-142.595</c:v>
                </c:pt>
                <c:pt idx="2641">
                  <c:v>-142.59299999999999</c:v>
                </c:pt>
                <c:pt idx="2642">
                  <c:v>-142.59100000000001</c:v>
                </c:pt>
                <c:pt idx="2643">
                  <c:v>-142.589</c:v>
                </c:pt>
                <c:pt idx="2644">
                  <c:v>-142.58699999999999</c:v>
                </c:pt>
                <c:pt idx="2645">
                  <c:v>-142.58500000000001</c:v>
                </c:pt>
                <c:pt idx="2646">
                  <c:v>-142.583</c:v>
                </c:pt>
                <c:pt idx="2647">
                  <c:v>-142.58099999999999</c:v>
                </c:pt>
                <c:pt idx="2648">
                  <c:v>-142.57900000000001</c:v>
                </c:pt>
                <c:pt idx="2649">
                  <c:v>-142.577</c:v>
                </c:pt>
                <c:pt idx="2650">
                  <c:v>-142.57499999999999</c:v>
                </c:pt>
                <c:pt idx="2651">
                  <c:v>-142.57300000000001</c:v>
                </c:pt>
                <c:pt idx="2652">
                  <c:v>-142.571</c:v>
                </c:pt>
                <c:pt idx="2653">
                  <c:v>-142.56899999999999</c:v>
                </c:pt>
                <c:pt idx="2654">
                  <c:v>-142.56700000000001</c:v>
                </c:pt>
                <c:pt idx="2655">
                  <c:v>-142.565</c:v>
                </c:pt>
                <c:pt idx="2656">
                  <c:v>-142.56299999999999</c:v>
                </c:pt>
                <c:pt idx="2657">
                  <c:v>-142.56100000000001</c:v>
                </c:pt>
                <c:pt idx="2658">
                  <c:v>-142.559</c:v>
                </c:pt>
                <c:pt idx="2659">
                  <c:v>-142.55699999999999</c:v>
                </c:pt>
                <c:pt idx="2660">
                  <c:v>-142.55500000000001</c:v>
                </c:pt>
                <c:pt idx="2661">
                  <c:v>-142.553</c:v>
                </c:pt>
                <c:pt idx="2662">
                  <c:v>-142.55099999999999</c:v>
                </c:pt>
                <c:pt idx="2663">
                  <c:v>-142.54900000000001</c:v>
                </c:pt>
                <c:pt idx="2664">
                  <c:v>-142.547</c:v>
                </c:pt>
                <c:pt idx="2665">
                  <c:v>-142.54499999999999</c:v>
                </c:pt>
                <c:pt idx="2666">
                  <c:v>-142.54300000000001</c:v>
                </c:pt>
                <c:pt idx="2667">
                  <c:v>-142.541</c:v>
                </c:pt>
                <c:pt idx="2668">
                  <c:v>-142.53899999999999</c:v>
                </c:pt>
                <c:pt idx="2669">
                  <c:v>-142.53700000000001</c:v>
                </c:pt>
                <c:pt idx="2670">
                  <c:v>-142.535</c:v>
                </c:pt>
                <c:pt idx="2671">
                  <c:v>-142.53299999999999</c:v>
                </c:pt>
                <c:pt idx="2672">
                  <c:v>-142.53100000000001</c:v>
                </c:pt>
                <c:pt idx="2673">
                  <c:v>-142.529</c:v>
                </c:pt>
                <c:pt idx="2674">
                  <c:v>-142.52699999999999</c:v>
                </c:pt>
                <c:pt idx="2675">
                  <c:v>-142.52500000000001</c:v>
                </c:pt>
                <c:pt idx="2676">
                  <c:v>-142.523</c:v>
                </c:pt>
                <c:pt idx="2677">
                  <c:v>-142.52099999999999</c:v>
                </c:pt>
                <c:pt idx="2678">
                  <c:v>-142.51900000000001</c:v>
                </c:pt>
                <c:pt idx="2679">
                  <c:v>-142.517</c:v>
                </c:pt>
                <c:pt idx="2680">
                  <c:v>-142.51499999999999</c:v>
                </c:pt>
                <c:pt idx="2681">
                  <c:v>-142.51300000000001</c:v>
                </c:pt>
                <c:pt idx="2682">
                  <c:v>-142.511</c:v>
                </c:pt>
                <c:pt idx="2683">
                  <c:v>-142.50900000000001</c:v>
                </c:pt>
                <c:pt idx="2684">
                  <c:v>-142.50700000000001</c:v>
                </c:pt>
                <c:pt idx="2685">
                  <c:v>-142.505</c:v>
                </c:pt>
                <c:pt idx="2686">
                  <c:v>-142.50299999999999</c:v>
                </c:pt>
                <c:pt idx="2687">
                  <c:v>-142.501</c:v>
                </c:pt>
                <c:pt idx="2688">
                  <c:v>-142.499</c:v>
                </c:pt>
                <c:pt idx="2689">
                  <c:v>-142.49700000000001</c:v>
                </c:pt>
                <c:pt idx="2690">
                  <c:v>-142.495</c:v>
                </c:pt>
                <c:pt idx="2691">
                  <c:v>-142.49299999999999</c:v>
                </c:pt>
                <c:pt idx="2692">
                  <c:v>-142.49099999999999</c:v>
                </c:pt>
                <c:pt idx="2693">
                  <c:v>-142.489</c:v>
                </c:pt>
                <c:pt idx="2694">
                  <c:v>-142.48699999999999</c:v>
                </c:pt>
                <c:pt idx="2695">
                  <c:v>-142.48500000000001</c:v>
                </c:pt>
                <c:pt idx="2696">
                  <c:v>-142.483</c:v>
                </c:pt>
                <c:pt idx="2697">
                  <c:v>-142.48099999999999</c:v>
                </c:pt>
                <c:pt idx="2698">
                  <c:v>-142.47900000000001</c:v>
                </c:pt>
                <c:pt idx="2699">
                  <c:v>-142.477</c:v>
                </c:pt>
                <c:pt idx="2700">
                  <c:v>-142.47499999999999</c:v>
                </c:pt>
                <c:pt idx="2701">
                  <c:v>-142.47300000000001</c:v>
                </c:pt>
                <c:pt idx="2702">
                  <c:v>-142.471</c:v>
                </c:pt>
                <c:pt idx="2703">
                  <c:v>-142.46899999999999</c:v>
                </c:pt>
                <c:pt idx="2704">
                  <c:v>-142.46700000000001</c:v>
                </c:pt>
                <c:pt idx="2705">
                  <c:v>-142.465</c:v>
                </c:pt>
                <c:pt idx="2706">
                  <c:v>-142.46299999999999</c:v>
                </c:pt>
                <c:pt idx="2707">
                  <c:v>-142.46100000000001</c:v>
                </c:pt>
                <c:pt idx="2708">
                  <c:v>-142.459</c:v>
                </c:pt>
                <c:pt idx="2709">
                  <c:v>-142.45699999999999</c:v>
                </c:pt>
                <c:pt idx="2710">
                  <c:v>-142.45500000000001</c:v>
                </c:pt>
                <c:pt idx="2711">
                  <c:v>-142.453</c:v>
                </c:pt>
                <c:pt idx="2712">
                  <c:v>-142.45099999999999</c:v>
                </c:pt>
                <c:pt idx="2713">
                  <c:v>-142.44900000000001</c:v>
                </c:pt>
                <c:pt idx="2714">
                  <c:v>-142.447</c:v>
                </c:pt>
                <c:pt idx="2715">
                  <c:v>-142.44499999999999</c:v>
                </c:pt>
                <c:pt idx="2716">
                  <c:v>-142.44300000000001</c:v>
                </c:pt>
                <c:pt idx="2717">
                  <c:v>-142.441</c:v>
                </c:pt>
                <c:pt idx="2718">
                  <c:v>-142.43899999999999</c:v>
                </c:pt>
                <c:pt idx="2719">
                  <c:v>-142.43700000000001</c:v>
                </c:pt>
                <c:pt idx="2720">
                  <c:v>-142.435</c:v>
                </c:pt>
                <c:pt idx="2721">
                  <c:v>-142.43299999999999</c:v>
                </c:pt>
                <c:pt idx="2722">
                  <c:v>-142.43100000000001</c:v>
                </c:pt>
                <c:pt idx="2723">
                  <c:v>-142.429</c:v>
                </c:pt>
                <c:pt idx="2724">
                  <c:v>-142.42699999999999</c:v>
                </c:pt>
                <c:pt idx="2725">
                  <c:v>-142.42500000000001</c:v>
                </c:pt>
                <c:pt idx="2726">
                  <c:v>-142.423</c:v>
                </c:pt>
                <c:pt idx="2727">
                  <c:v>-142.42099999999999</c:v>
                </c:pt>
                <c:pt idx="2728">
                  <c:v>-142.41900000000001</c:v>
                </c:pt>
                <c:pt idx="2729">
                  <c:v>-142.417</c:v>
                </c:pt>
                <c:pt idx="2730">
                  <c:v>-142.41499999999999</c:v>
                </c:pt>
                <c:pt idx="2731">
                  <c:v>-142.41300000000001</c:v>
                </c:pt>
                <c:pt idx="2732">
                  <c:v>-142.411</c:v>
                </c:pt>
                <c:pt idx="2733">
                  <c:v>-142.40899999999999</c:v>
                </c:pt>
                <c:pt idx="2734">
                  <c:v>-142.40700000000001</c:v>
                </c:pt>
                <c:pt idx="2735">
                  <c:v>-142.405</c:v>
                </c:pt>
                <c:pt idx="2736">
                  <c:v>-142.40299999999999</c:v>
                </c:pt>
                <c:pt idx="2737">
                  <c:v>-142.40100000000001</c:v>
                </c:pt>
                <c:pt idx="2738">
                  <c:v>-142.399</c:v>
                </c:pt>
                <c:pt idx="2739">
                  <c:v>-142.39699999999999</c:v>
                </c:pt>
                <c:pt idx="2740">
                  <c:v>-142.39500000000001</c:v>
                </c:pt>
                <c:pt idx="2741">
                  <c:v>-142.393</c:v>
                </c:pt>
                <c:pt idx="2742">
                  <c:v>-142.39099999999999</c:v>
                </c:pt>
                <c:pt idx="2743">
                  <c:v>-142.38900000000001</c:v>
                </c:pt>
                <c:pt idx="2744">
                  <c:v>-142.387</c:v>
                </c:pt>
                <c:pt idx="2745">
                  <c:v>-142.38499999999999</c:v>
                </c:pt>
                <c:pt idx="2746">
                  <c:v>-142.38300000000001</c:v>
                </c:pt>
                <c:pt idx="2747">
                  <c:v>-142.381</c:v>
                </c:pt>
                <c:pt idx="2748">
                  <c:v>-142.37899999999999</c:v>
                </c:pt>
                <c:pt idx="2749">
                  <c:v>-142.37700000000001</c:v>
                </c:pt>
                <c:pt idx="2750">
                  <c:v>-142.375</c:v>
                </c:pt>
                <c:pt idx="2751">
                  <c:v>-142.37299999999999</c:v>
                </c:pt>
                <c:pt idx="2752">
                  <c:v>-142.37100000000001</c:v>
                </c:pt>
                <c:pt idx="2753">
                  <c:v>-142.369</c:v>
                </c:pt>
                <c:pt idx="2754">
                  <c:v>-142.36699999999999</c:v>
                </c:pt>
                <c:pt idx="2755">
                  <c:v>-142.36500000000001</c:v>
                </c:pt>
                <c:pt idx="2756">
                  <c:v>-142.363</c:v>
                </c:pt>
                <c:pt idx="2757">
                  <c:v>-142.36099999999999</c:v>
                </c:pt>
                <c:pt idx="2758">
                  <c:v>-142.35900000000001</c:v>
                </c:pt>
                <c:pt idx="2759">
                  <c:v>-142.357</c:v>
                </c:pt>
                <c:pt idx="2760">
                  <c:v>-142.35499999999999</c:v>
                </c:pt>
                <c:pt idx="2761">
                  <c:v>-142.35300000000001</c:v>
                </c:pt>
                <c:pt idx="2762">
                  <c:v>-142.351</c:v>
                </c:pt>
                <c:pt idx="2763">
                  <c:v>-142.34899999999999</c:v>
                </c:pt>
                <c:pt idx="2764">
                  <c:v>-142.34700000000001</c:v>
                </c:pt>
                <c:pt idx="2765">
                  <c:v>-142.345</c:v>
                </c:pt>
                <c:pt idx="2766">
                  <c:v>-142.34299999999999</c:v>
                </c:pt>
                <c:pt idx="2767">
                  <c:v>-142.34100000000001</c:v>
                </c:pt>
                <c:pt idx="2768">
                  <c:v>-142.339</c:v>
                </c:pt>
                <c:pt idx="2769">
                  <c:v>-142.33699999999999</c:v>
                </c:pt>
                <c:pt idx="2770">
                  <c:v>-142.33500000000001</c:v>
                </c:pt>
                <c:pt idx="2771">
                  <c:v>-142.333</c:v>
                </c:pt>
                <c:pt idx="2772">
                  <c:v>-142.33099999999999</c:v>
                </c:pt>
                <c:pt idx="2773">
                  <c:v>-142.32900000000001</c:v>
                </c:pt>
                <c:pt idx="2774">
                  <c:v>-142.327</c:v>
                </c:pt>
                <c:pt idx="2775">
                  <c:v>-142.32499999999999</c:v>
                </c:pt>
                <c:pt idx="2776">
                  <c:v>-142.32300000000001</c:v>
                </c:pt>
                <c:pt idx="2777">
                  <c:v>-142.321</c:v>
                </c:pt>
                <c:pt idx="2778">
                  <c:v>-142.31899999999999</c:v>
                </c:pt>
                <c:pt idx="2779">
                  <c:v>-142.31700000000001</c:v>
                </c:pt>
                <c:pt idx="2780">
                  <c:v>-142.315</c:v>
                </c:pt>
                <c:pt idx="2781">
                  <c:v>-142.31299999999999</c:v>
                </c:pt>
                <c:pt idx="2782">
                  <c:v>-142.31100000000001</c:v>
                </c:pt>
                <c:pt idx="2783">
                  <c:v>-142.309</c:v>
                </c:pt>
                <c:pt idx="2784">
                  <c:v>-142.30699999999999</c:v>
                </c:pt>
                <c:pt idx="2785">
                  <c:v>-142.30500000000001</c:v>
                </c:pt>
                <c:pt idx="2786">
                  <c:v>-142.303</c:v>
                </c:pt>
                <c:pt idx="2787">
                  <c:v>-142.30099999999999</c:v>
                </c:pt>
                <c:pt idx="2788">
                  <c:v>-142.29900000000001</c:v>
                </c:pt>
                <c:pt idx="2789">
                  <c:v>-142.297</c:v>
                </c:pt>
                <c:pt idx="2790">
                  <c:v>-142.29499999999999</c:v>
                </c:pt>
                <c:pt idx="2791">
                  <c:v>-142.29300000000001</c:v>
                </c:pt>
                <c:pt idx="2792">
                  <c:v>-142.291</c:v>
                </c:pt>
                <c:pt idx="2793">
                  <c:v>-142.28899999999999</c:v>
                </c:pt>
                <c:pt idx="2794">
                  <c:v>-142.28700000000001</c:v>
                </c:pt>
                <c:pt idx="2795">
                  <c:v>-142.285</c:v>
                </c:pt>
                <c:pt idx="2796">
                  <c:v>-142.28299999999999</c:v>
                </c:pt>
                <c:pt idx="2797">
                  <c:v>-142.28100000000001</c:v>
                </c:pt>
                <c:pt idx="2798">
                  <c:v>-142.279</c:v>
                </c:pt>
                <c:pt idx="2799">
                  <c:v>-142.27699999999999</c:v>
                </c:pt>
                <c:pt idx="2800">
                  <c:v>-142.27500000000001</c:v>
                </c:pt>
                <c:pt idx="2801">
                  <c:v>-142.273</c:v>
                </c:pt>
                <c:pt idx="2802">
                  <c:v>-142.27099999999999</c:v>
                </c:pt>
                <c:pt idx="2803">
                  <c:v>-142.26900000000001</c:v>
                </c:pt>
                <c:pt idx="2804">
                  <c:v>-142.267</c:v>
                </c:pt>
                <c:pt idx="2805">
                  <c:v>-142.26499999999999</c:v>
                </c:pt>
                <c:pt idx="2806">
                  <c:v>-142.26300000000001</c:v>
                </c:pt>
                <c:pt idx="2807">
                  <c:v>-142.261</c:v>
                </c:pt>
                <c:pt idx="2808">
                  <c:v>-142.25900000000001</c:v>
                </c:pt>
                <c:pt idx="2809">
                  <c:v>-142.25700000000001</c:v>
                </c:pt>
                <c:pt idx="2810">
                  <c:v>-142.255</c:v>
                </c:pt>
                <c:pt idx="2811">
                  <c:v>-142.25299999999999</c:v>
                </c:pt>
                <c:pt idx="2812">
                  <c:v>-142.251</c:v>
                </c:pt>
                <c:pt idx="2813">
                  <c:v>-142.249</c:v>
                </c:pt>
                <c:pt idx="2814">
                  <c:v>-142.24700000000001</c:v>
                </c:pt>
                <c:pt idx="2815">
                  <c:v>-142.245</c:v>
                </c:pt>
                <c:pt idx="2816">
                  <c:v>-142.24299999999999</c:v>
                </c:pt>
                <c:pt idx="2817">
                  <c:v>-142.24099999999999</c:v>
                </c:pt>
                <c:pt idx="2818">
                  <c:v>-142.239</c:v>
                </c:pt>
                <c:pt idx="2819">
                  <c:v>-142.23699999999999</c:v>
                </c:pt>
                <c:pt idx="2820">
                  <c:v>-142.23500000000001</c:v>
                </c:pt>
                <c:pt idx="2821">
                  <c:v>-142.233</c:v>
                </c:pt>
                <c:pt idx="2822">
                  <c:v>-142.23099999999999</c:v>
                </c:pt>
                <c:pt idx="2823">
                  <c:v>-142.22900000000001</c:v>
                </c:pt>
                <c:pt idx="2824">
                  <c:v>-142.227</c:v>
                </c:pt>
                <c:pt idx="2825">
                  <c:v>-142.22499999999999</c:v>
                </c:pt>
                <c:pt idx="2826">
                  <c:v>-142.22300000000001</c:v>
                </c:pt>
                <c:pt idx="2827">
                  <c:v>-142.221</c:v>
                </c:pt>
                <c:pt idx="2828">
                  <c:v>-142.21899999999999</c:v>
                </c:pt>
                <c:pt idx="2829">
                  <c:v>-142.21700000000001</c:v>
                </c:pt>
                <c:pt idx="2830">
                  <c:v>-142.215</c:v>
                </c:pt>
                <c:pt idx="2831">
                  <c:v>-142.21299999999999</c:v>
                </c:pt>
                <c:pt idx="2832">
                  <c:v>-142.21100000000001</c:v>
                </c:pt>
                <c:pt idx="2833">
                  <c:v>-142.209</c:v>
                </c:pt>
                <c:pt idx="2834">
                  <c:v>-142.20699999999999</c:v>
                </c:pt>
                <c:pt idx="2835">
                  <c:v>-142.20500000000001</c:v>
                </c:pt>
                <c:pt idx="2836">
                  <c:v>-142.203</c:v>
                </c:pt>
                <c:pt idx="2837">
                  <c:v>-142.20099999999999</c:v>
                </c:pt>
                <c:pt idx="2838">
                  <c:v>-142.19900000000001</c:v>
                </c:pt>
                <c:pt idx="2839">
                  <c:v>-142.197</c:v>
                </c:pt>
                <c:pt idx="2840">
                  <c:v>-142.19499999999999</c:v>
                </c:pt>
                <c:pt idx="2841">
                  <c:v>-142.19300000000001</c:v>
                </c:pt>
                <c:pt idx="2842">
                  <c:v>-142.191</c:v>
                </c:pt>
                <c:pt idx="2843">
                  <c:v>-142.18899999999999</c:v>
                </c:pt>
                <c:pt idx="2844">
                  <c:v>-142.18700000000001</c:v>
                </c:pt>
                <c:pt idx="2845">
                  <c:v>-142.185</c:v>
                </c:pt>
                <c:pt idx="2846">
                  <c:v>-142.18299999999999</c:v>
                </c:pt>
                <c:pt idx="2847">
                  <c:v>-142.18100000000001</c:v>
                </c:pt>
                <c:pt idx="2848">
                  <c:v>-142.179</c:v>
                </c:pt>
                <c:pt idx="2849">
                  <c:v>-142.17699999999999</c:v>
                </c:pt>
                <c:pt idx="2850">
                  <c:v>-142.17500000000001</c:v>
                </c:pt>
                <c:pt idx="2851">
                  <c:v>-142.173</c:v>
                </c:pt>
                <c:pt idx="2852">
                  <c:v>-142.17099999999999</c:v>
                </c:pt>
                <c:pt idx="2853">
                  <c:v>-142.16900000000001</c:v>
                </c:pt>
                <c:pt idx="2854">
                  <c:v>-142.167</c:v>
                </c:pt>
                <c:pt idx="2855">
                  <c:v>-142.16499999999999</c:v>
                </c:pt>
                <c:pt idx="2856">
                  <c:v>-142.16300000000001</c:v>
                </c:pt>
                <c:pt idx="2857">
                  <c:v>-142.161</c:v>
                </c:pt>
                <c:pt idx="2858">
                  <c:v>-142.15899999999999</c:v>
                </c:pt>
                <c:pt idx="2859">
                  <c:v>-142.15700000000001</c:v>
                </c:pt>
                <c:pt idx="2860">
                  <c:v>-142.155</c:v>
                </c:pt>
                <c:pt idx="2861">
                  <c:v>-142.15299999999999</c:v>
                </c:pt>
                <c:pt idx="2862">
                  <c:v>-142.15100000000001</c:v>
                </c:pt>
                <c:pt idx="2863">
                  <c:v>-142.149</c:v>
                </c:pt>
                <c:pt idx="2864">
                  <c:v>-142.14699999999999</c:v>
                </c:pt>
                <c:pt idx="2865">
                  <c:v>-142.14500000000001</c:v>
                </c:pt>
                <c:pt idx="2866">
                  <c:v>-142.143</c:v>
                </c:pt>
                <c:pt idx="2867">
                  <c:v>-142.14099999999999</c:v>
                </c:pt>
                <c:pt idx="2868">
                  <c:v>-142.13900000000001</c:v>
                </c:pt>
                <c:pt idx="2869">
                  <c:v>-142.137</c:v>
                </c:pt>
                <c:pt idx="2870">
                  <c:v>-142.13499999999999</c:v>
                </c:pt>
                <c:pt idx="2871">
                  <c:v>-142.13300000000001</c:v>
                </c:pt>
                <c:pt idx="2872">
                  <c:v>-142.131</c:v>
                </c:pt>
                <c:pt idx="2873">
                  <c:v>-142.12899999999999</c:v>
                </c:pt>
                <c:pt idx="2874">
                  <c:v>-142.12700000000001</c:v>
                </c:pt>
                <c:pt idx="2875">
                  <c:v>-142.125</c:v>
                </c:pt>
                <c:pt idx="2876">
                  <c:v>-142.12299999999999</c:v>
                </c:pt>
                <c:pt idx="2877">
                  <c:v>-142.12100000000001</c:v>
                </c:pt>
                <c:pt idx="2878">
                  <c:v>-142.119</c:v>
                </c:pt>
                <c:pt idx="2879">
                  <c:v>-142.11699999999999</c:v>
                </c:pt>
                <c:pt idx="2880">
                  <c:v>-142.11500000000001</c:v>
                </c:pt>
                <c:pt idx="2881">
                  <c:v>-142.113</c:v>
                </c:pt>
                <c:pt idx="2882">
                  <c:v>-142.11099999999999</c:v>
                </c:pt>
                <c:pt idx="2883">
                  <c:v>-142.10900000000001</c:v>
                </c:pt>
                <c:pt idx="2884">
                  <c:v>-142.107</c:v>
                </c:pt>
                <c:pt idx="2885">
                  <c:v>-142.10499999999999</c:v>
                </c:pt>
                <c:pt idx="2886">
                  <c:v>-142.10300000000001</c:v>
                </c:pt>
                <c:pt idx="2887">
                  <c:v>-142.101</c:v>
                </c:pt>
                <c:pt idx="2888">
                  <c:v>-142.09899999999999</c:v>
                </c:pt>
                <c:pt idx="2889">
                  <c:v>-142.09700000000001</c:v>
                </c:pt>
                <c:pt idx="2890">
                  <c:v>-142.095</c:v>
                </c:pt>
                <c:pt idx="2891">
                  <c:v>-142.09299999999999</c:v>
                </c:pt>
                <c:pt idx="2892">
                  <c:v>-142.09100000000001</c:v>
                </c:pt>
                <c:pt idx="2893">
                  <c:v>-142.089</c:v>
                </c:pt>
                <c:pt idx="2894">
                  <c:v>-142.08699999999999</c:v>
                </c:pt>
                <c:pt idx="2895">
                  <c:v>-142.08500000000001</c:v>
                </c:pt>
                <c:pt idx="2896">
                  <c:v>-142.083</c:v>
                </c:pt>
                <c:pt idx="2897">
                  <c:v>-142.08099999999999</c:v>
                </c:pt>
                <c:pt idx="2898">
                  <c:v>-142.07900000000001</c:v>
                </c:pt>
                <c:pt idx="2899">
                  <c:v>-142.077</c:v>
                </c:pt>
                <c:pt idx="2900">
                  <c:v>-142.07499999999999</c:v>
                </c:pt>
                <c:pt idx="2901">
                  <c:v>-142.07300000000001</c:v>
                </c:pt>
                <c:pt idx="2902">
                  <c:v>-142.071</c:v>
                </c:pt>
                <c:pt idx="2903">
                  <c:v>-142.06899999999999</c:v>
                </c:pt>
                <c:pt idx="2904">
                  <c:v>-142.06700000000001</c:v>
                </c:pt>
                <c:pt idx="2905">
                  <c:v>-142.065</c:v>
                </c:pt>
                <c:pt idx="2906">
                  <c:v>-142.06299999999999</c:v>
                </c:pt>
                <c:pt idx="2907">
                  <c:v>-142.06100000000001</c:v>
                </c:pt>
                <c:pt idx="2908">
                  <c:v>-142.059</c:v>
                </c:pt>
                <c:pt idx="2909">
                  <c:v>-142.05699999999999</c:v>
                </c:pt>
                <c:pt idx="2910">
                  <c:v>-142.05500000000001</c:v>
                </c:pt>
                <c:pt idx="2911">
                  <c:v>-142.053</c:v>
                </c:pt>
                <c:pt idx="2912">
                  <c:v>-142.05099999999999</c:v>
                </c:pt>
                <c:pt idx="2913">
                  <c:v>-142.04900000000001</c:v>
                </c:pt>
                <c:pt idx="2914">
                  <c:v>-142.047</c:v>
                </c:pt>
                <c:pt idx="2915">
                  <c:v>-142.04499999999999</c:v>
                </c:pt>
                <c:pt idx="2916">
                  <c:v>-142.04300000000001</c:v>
                </c:pt>
                <c:pt idx="2917">
                  <c:v>-142.041</c:v>
                </c:pt>
                <c:pt idx="2918">
                  <c:v>-142.03899999999999</c:v>
                </c:pt>
                <c:pt idx="2919">
                  <c:v>-142.03700000000001</c:v>
                </c:pt>
                <c:pt idx="2920">
                  <c:v>-142.035</c:v>
                </c:pt>
                <c:pt idx="2921">
                  <c:v>-142.03299999999999</c:v>
                </c:pt>
                <c:pt idx="2922">
                  <c:v>-142.03100000000001</c:v>
                </c:pt>
                <c:pt idx="2923">
                  <c:v>-142.029</c:v>
                </c:pt>
                <c:pt idx="2924">
                  <c:v>-142.02699999999999</c:v>
                </c:pt>
                <c:pt idx="2925">
                  <c:v>-142.02500000000001</c:v>
                </c:pt>
                <c:pt idx="2926">
                  <c:v>-142.023</c:v>
                </c:pt>
                <c:pt idx="2927">
                  <c:v>-142.02099999999999</c:v>
                </c:pt>
                <c:pt idx="2928">
                  <c:v>-142.01900000000001</c:v>
                </c:pt>
                <c:pt idx="2929">
                  <c:v>-142.017</c:v>
                </c:pt>
                <c:pt idx="2930">
                  <c:v>-142.01499999999999</c:v>
                </c:pt>
                <c:pt idx="2931">
                  <c:v>-142.01300000000001</c:v>
                </c:pt>
                <c:pt idx="2932">
                  <c:v>-142.011</c:v>
                </c:pt>
                <c:pt idx="2933">
                  <c:v>-142.00900000000001</c:v>
                </c:pt>
                <c:pt idx="2934">
                  <c:v>-142.00700000000001</c:v>
                </c:pt>
                <c:pt idx="2935">
                  <c:v>-142.005</c:v>
                </c:pt>
                <c:pt idx="2936">
                  <c:v>-142.00299999999999</c:v>
                </c:pt>
                <c:pt idx="2937">
                  <c:v>-142.001</c:v>
                </c:pt>
                <c:pt idx="2938">
                  <c:v>-141.999</c:v>
                </c:pt>
                <c:pt idx="2939">
                  <c:v>-141.99700000000001</c:v>
                </c:pt>
                <c:pt idx="2940">
                  <c:v>-141.995</c:v>
                </c:pt>
                <c:pt idx="2941">
                  <c:v>-141.99299999999999</c:v>
                </c:pt>
                <c:pt idx="2942">
                  <c:v>-141.99099999999999</c:v>
                </c:pt>
                <c:pt idx="2943">
                  <c:v>-141.989</c:v>
                </c:pt>
                <c:pt idx="2944">
                  <c:v>-141.98699999999999</c:v>
                </c:pt>
                <c:pt idx="2945">
                  <c:v>-141.98500000000001</c:v>
                </c:pt>
                <c:pt idx="2946">
                  <c:v>-141.983</c:v>
                </c:pt>
                <c:pt idx="2947">
                  <c:v>-141.98099999999999</c:v>
                </c:pt>
                <c:pt idx="2948">
                  <c:v>-141.97900000000001</c:v>
                </c:pt>
                <c:pt idx="2949">
                  <c:v>-141.977</c:v>
                </c:pt>
                <c:pt idx="2950">
                  <c:v>-141.97499999999999</c:v>
                </c:pt>
                <c:pt idx="2951">
                  <c:v>-141.97300000000001</c:v>
                </c:pt>
                <c:pt idx="2952">
                  <c:v>-141.971</c:v>
                </c:pt>
                <c:pt idx="2953">
                  <c:v>-141.96899999999999</c:v>
                </c:pt>
                <c:pt idx="2954">
                  <c:v>-141.96700000000001</c:v>
                </c:pt>
                <c:pt idx="2955">
                  <c:v>-141.965</c:v>
                </c:pt>
                <c:pt idx="2956">
                  <c:v>-141.96299999999999</c:v>
                </c:pt>
                <c:pt idx="2957">
                  <c:v>-141.96100000000001</c:v>
                </c:pt>
                <c:pt idx="2958">
                  <c:v>-141.959</c:v>
                </c:pt>
                <c:pt idx="2959">
                  <c:v>-141.95699999999999</c:v>
                </c:pt>
                <c:pt idx="2960">
                  <c:v>-141.95500000000001</c:v>
                </c:pt>
                <c:pt idx="2961">
                  <c:v>-141.953</c:v>
                </c:pt>
                <c:pt idx="2962">
                  <c:v>-141.95099999999999</c:v>
                </c:pt>
                <c:pt idx="2963">
                  <c:v>-141.94900000000001</c:v>
                </c:pt>
                <c:pt idx="2964">
                  <c:v>-141.947</c:v>
                </c:pt>
                <c:pt idx="2965">
                  <c:v>-141.94499999999999</c:v>
                </c:pt>
                <c:pt idx="2966">
                  <c:v>-141.94300000000001</c:v>
                </c:pt>
                <c:pt idx="2967">
                  <c:v>-141.941</c:v>
                </c:pt>
                <c:pt idx="2968">
                  <c:v>-141.93899999999999</c:v>
                </c:pt>
                <c:pt idx="2969">
                  <c:v>-141.93700000000001</c:v>
                </c:pt>
                <c:pt idx="2970">
                  <c:v>-141.935</c:v>
                </c:pt>
                <c:pt idx="2971">
                  <c:v>-141.93299999999999</c:v>
                </c:pt>
                <c:pt idx="2972">
                  <c:v>-141.93100000000001</c:v>
                </c:pt>
                <c:pt idx="2973">
                  <c:v>-141.929</c:v>
                </c:pt>
                <c:pt idx="2974">
                  <c:v>-141.92699999999999</c:v>
                </c:pt>
                <c:pt idx="2975">
                  <c:v>-141.92500000000001</c:v>
                </c:pt>
                <c:pt idx="2976">
                  <c:v>-141.923</c:v>
                </c:pt>
                <c:pt idx="2977">
                  <c:v>-141.92099999999999</c:v>
                </c:pt>
                <c:pt idx="2978">
                  <c:v>-141.91900000000001</c:v>
                </c:pt>
                <c:pt idx="2979">
                  <c:v>-141.917</c:v>
                </c:pt>
                <c:pt idx="2980">
                  <c:v>-141.91499999999999</c:v>
                </c:pt>
                <c:pt idx="2981">
                  <c:v>-141.91300000000001</c:v>
                </c:pt>
                <c:pt idx="2982">
                  <c:v>-141.911</c:v>
                </c:pt>
                <c:pt idx="2983">
                  <c:v>-141.90899999999999</c:v>
                </c:pt>
                <c:pt idx="2984">
                  <c:v>-141.90700000000001</c:v>
                </c:pt>
                <c:pt idx="2985">
                  <c:v>-141.905</c:v>
                </c:pt>
                <c:pt idx="2986">
                  <c:v>-141.90299999999999</c:v>
                </c:pt>
                <c:pt idx="2987">
                  <c:v>-141.90100000000001</c:v>
                </c:pt>
                <c:pt idx="2988">
                  <c:v>-141.899</c:v>
                </c:pt>
                <c:pt idx="2989">
                  <c:v>-141.89699999999999</c:v>
                </c:pt>
                <c:pt idx="2990">
                  <c:v>-141.89500000000001</c:v>
                </c:pt>
                <c:pt idx="2991">
                  <c:v>-141.893</c:v>
                </c:pt>
                <c:pt idx="2992">
                  <c:v>-141.89099999999999</c:v>
                </c:pt>
                <c:pt idx="2993">
                  <c:v>-141.88900000000001</c:v>
                </c:pt>
                <c:pt idx="2994">
                  <c:v>-141.887</c:v>
                </c:pt>
                <c:pt idx="2995">
                  <c:v>-141.88499999999999</c:v>
                </c:pt>
                <c:pt idx="2996">
                  <c:v>-141.88300000000001</c:v>
                </c:pt>
                <c:pt idx="2997">
                  <c:v>-141.881</c:v>
                </c:pt>
                <c:pt idx="2998">
                  <c:v>-141.87899999999999</c:v>
                </c:pt>
                <c:pt idx="2999">
                  <c:v>-141.87700000000001</c:v>
                </c:pt>
                <c:pt idx="3000">
                  <c:v>-141.875</c:v>
                </c:pt>
                <c:pt idx="3001">
                  <c:v>-141.87299999999999</c:v>
                </c:pt>
                <c:pt idx="3002">
                  <c:v>-141.87100000000001</c:v>
                </c:pt>
                <c:pt idx="3003">
                  <c:v>-141.869</c:v>
                </c:pt>
                <c:pt idx="3004">
                  <c:v>-141.86699999999999</c:v>
                </c:pt>
                <c:pt idx="3005">
                  <c:v>-141.86500000000001</c:v>
                </c:pt>
                <c:pt idx="3006">
                  <c:v>-141.863</c:v>
                </c:pt>
                <c:pt idx="3007">
                  <c:v>-141.86099999999999</c:v>
                </c:pt>
                <c:pt idx="3008">
                  <c:v>-141.85900000000001</c:v>
                </c:pt>
                <c:pt idx="3009">
                  <c:v>-141.857</c:v>
                </c:pt>
                <c:pt idx="3010">
                  <c:v>-141.85499999999999</c:v>
                </c:pt>
                <c:pt idx="3011">
                  <c:v>-141.85300000000001</c:v>
                </c:pt>
                <c:pt idx="3012">
                  <c:v>-141.851</c:v>
                </c:pt>
                <c:pt idx="3013">
                  <c:v>-141.84899999999999</c:v>
                </c:pt>
                <c:pt idx="3014">
                  <c:v>-141.84700000000001</c:v>
                </c:pt>
                <c:pt idx="3015">
                  <c:v>-141.845</c:v>
                </c:pt>
                <c:pt idx="3016">
                  <c:v>-141.84299999999999</c:v>
                </c:pt>
                <c:pt idx="3017">
                  <c:v>-141.84100000000001</c:v>
                </c:pt>
                <c:pt idx="3018">
                  <c:v>-141.839</c:v>
                </c:pt>
                <c:pt idx="3019">
                  <c:v>-141.83699999999999</c:v>
                </c:pt>
                <c:pt idx="3020">
                  <c:v>-141.83500000000001</c:v>
                </c:pt>
                <c:pt idx="3021">
                  <c:v>-141.833</c:v>
                </c:pt>
                <c:pt idx="3022">
                  <c:v>-141.83099999999999</c:v>
                </c:pt>
                <c:pt idx="3023">
                  <c:v>-141.82900000000001</c:v>
                </c:pt>
                <c:pt idx="3024">
                  <c:v>-141.827</c:v>
                </c:pt>
                <c:pt idx="3025">
                  <c:v>-141.82499999999999</c:v>
                </c:pt>
                <c:pt idx="3026">
                  <c:v>-141.82300000000001</c:v>
                </c:pt>
                <c:pt idx="3027">
                  <c:v>-141.821</c:v>
                </c:pt>
                <c:pt idx="3028">
                  <c:v>-141.81899999999999</c:v>
                </c:pt>
                <c:pt idx="3029">
                  <c:v>-141.81700000000001</c:v>
                </c:pt>
                <c:pt idx="3030">
                  <c:v>-141.815</c:v>
                </c:pt>
                <c:pt idx="3031">
                  <c:v>-141.81299999999999</c:v>
                </c:pt>
                <c:pt idx="3032">
                  <c:v>-141.81100000000001</c:v>
                </c:pt>
                <c:pt idx="3033">
                  <c:v>-141.809</c:v>
                </c:pt>
                <c:pt idx="3034">
                  <c:v>-141.80699999999999</c:v>
                </c:pt>
                <c:pt idx="3035">
                  <c:v>-141.80500000000001</c:v>
                </c:pt>
                <c:pt idx="3036">
                  <c:v>-141.803</c:v>
                </c:pt>
                <c:pt idx="3037">
                  <c:v>-141.80099999999999</c:v>
                </c:pt>
                <c:pt idx="3038">
                  <c:v>-141.79900000000001</c:v>
                </c:pt>
                <c:pt idx="3039">
                  <c:v>-141.797</c:v>
                </c:pt>
                <c:pt idx="3040">
                  <c:v>-141.79499999999999</c:v>
                </c:pt>
                <c:pt idx="3041">
                  <c:v>-141.79300000000001</c:v>
                </c:pt>
                <c:pt idx="3042">
                  <c:v>-141.791</c:v>
                </c:pt>
                <c:pt idx="3043">
                  <c:v>-141.78899999999999</c:v>
                </c:pt>
                <c:pt idx="3044">
                  <c:v>-141.78700000000001</c:v>
                </c:pt>
                <c:pt idx="3045">
                  <c:v>-141.785</c:v>
                </c:pt>
                <c:pt idx="3046">
                  <c:v>-141.78299999999999</c:v>
                </c:pt>
                <c:pt idx="3047">
                  <c:v>-141.78100000000001</c:v>
                </c:pt>
                <c:pt idx="3048">
                  <c:v>-141.779</c:v>
                </c:pt>
                <c:pt idx="3049">
                  <c:v>-141.77699999999999</c:v>
                </c:pt>
                <c:pt idx="3050">
                  <c:v>-141.77500000000001</c:v>
                </c:pt>
                <c:pt idx="3051">
                  <c:v>-141.773</c:v>
                </c:pt>
                <c:pt idx="3052">
                  <c:v>-141.77099999999999</c:v>
                </c:pt>
                <c:pt idx="3053">
                  <c:v>-141.76900000000001</c:v>
                </c:pt>
                <c:pt idx="3054">
                  <c:v>-141.767</c:v>
                </c:pt>
                <c:pt idx="3055">
                  <c:v>-141.76499999999999</c:v>
                </c:pt>
                <c:pt idx="3056">
                  <c:v>-141.76300000000001</c:v>
                </c:pt>
                <c:pt idx="3057">
                  <c:v>-141.761</c:v>
                </c:pt>
                <c:pt idx="3058">
                  <c:v>-141.75900000000001</c:v>
                </c:pt>
                <c:pt idx="3059">
                  <c:v>-141.75700000000001</c:v>
                </c:pt>
                <c:pt idx="3060">
                  <c:v>-141.755</c:v>
                </c:pt>
                <c:pt idx="3061">
                  <c:v>-141.75299999999999</c:v>
                </c:pt>
                <c:pt idx="3062">
                  <c:v>-141.751</c:v>
                </c:pt>
                <c:pt idx="3063">
                  <c:v>-141.749</c:v>
                </c:pt>
                <c:pt idx="3064">
                  <c:v>-141.74700000000001</c:v>
                </c:pt>
                <c:pt idx="3065">
                  <c:v>-141.745</c:v>
                </c:pt>
                <c:pt idx="3066">
                  <c:v>-141.74299999999999</c:v>
                </c:pt>
                <c:pt idx="3067">
                  <c:v>-141.74099999999999</c:v>
                </c:pt>
                <c:pt idx="3068">
                  <c:v>-141.739</c:v>
                </c:pt>
                <c:pt idx="3069">
                  <c:v>-141.73699999999999</c:v>
                </c:pt>
                <c:pt idx="3070">
                  <c:v>-141.73500000000001</c:v>
                </c:pt>
                <c:pt idx="3071">
                  <c:v>-141.733</c:v>
                </c:pt>
                <c:pt idx="3072">
                  <c:v>-141.73099999999999</c:v>
                </c:pt>
                <c:pt idx="3073">
                  <c:v>-141.72900000000001</c:v>
                </c:pt>
                <c:pt idx="3074">
                  <c:v>-141.727</c:v>
                </c:pt>
                <c:pt idx="3075">
                  <c:v>-141.72499999999999</c:v>
                </c:pt>
                <c:pt idx="3076">
                  <c:v>-141.72300000000001</c:v>
                </c:pt>
                <c:pt idx="3077">
                  <c:v>-141.721</c:v>
                </c:pt>
                <c:pt idx="3078">
                  <c:v>-141.71899999999999</c:v>
                </c:pt>
                <c:pt idx="3079">
                  <c:v>-141.71700000000001</c:v>
                </c:pt>
                <c:pt idx="3080">
                  <c:v>-141.715</c:v>
                </c:pt>
                <c:pt idx="3081">
                  <c:v>-141.71299999999999</c:v>
                </c:pt>
                <c:pt idx="3082">
                  <c:v>-141.71100000000001</c:v>
                </c:pt>
                <c:pt idx="3083">
                  <c:v>-141.709</c:v>
                </c:pt>
                <c:pt idx="3084">
                  <c:v>-141.70699999999999</c:v>
                </c:pt>
                <c:pt idx="3085">
                  <c:v>-141.70500000000001</c:v>
                </c:pt>
                <c:pt idx="3086">
                  <c:v>-141.703</c:v>
                </c:pt>
                <c:pt idx="3087">
                  <c:v>-141.70099999999999</c:v>
                </c:pt>
                <c:pt idx="3088">
                  <c:v>-141.69900000000001</c:v>
                </c:pt>
                <c:pt idx="3089">
                  <c:v>-141.697</c:v>
                </c:pt>
                <c:pt idx="3090">
                  <c:v>-141.69499999999999</c:v>
                </c:pt>
                <c:pt idx="3091">
                  <c:v>-141.69300000000001</c:v>
                </c:pt>
                <c:pt idx="3092">
                  <c:v>-141.691</c:v>
                </c:pt>
                <c:pt idx="3093">
                  <c:v>-141.68899999999999</c:v>
                </c:pt>
                <c:pt idx="3094">
                  <c:v>-141.68700000000001</c:v>
                </c:pt>
                <c:pt idx="3095">
                  <c:v>-141.685</c:v>
                </c:pt>
                <c:pt idx="3096">
                  <c:v>-141.68299999999999</c:v>
                </c:pt>
                <c:pt idx="3097">
                  <c:v>-141.68100000000001</c:v>
                </c:pt>
                <c:pt idx="3098">
                  <c:v>-141.679</c:v>
                </c:pt>
                <c:pt idx="3099">
                  <c:v>-141.67699999999999</c:v>
                </c:pt>
                <c:pt idx="3100">
                  <c:v>-141.67500000000001</c:v>
                </c:pt>
                <c:pt idx="3101">
                  <c:v>-141.673</c:v>
                </c:pt>
                <c:pt idx="3102">
                  <c:v>-141.67099999999999</c:v>
                </c:pt>
                <c:pt idx="3103">
                  <c:v>-141.66900000000001</c:v>
                </c:pt>
                <c:pt idx="3104">
                  <c:v>-141.667</c:v>
                </c:pt>
                <c:pt idx="3105">
                  <c:v>-141.66499999999999</c:v>
                </c:pt>
                <c:pt idx="3106">
                  <c:v>-141.66300000000001</c:v>
                </c:pt>
                <c:pt idx="3107">
                  <c:v>-141.661</c:v>
                </c:pt>
                <c:pt idx="3108">
                  <c:v>-141.65899999999999</c:v>
                </c:pt>
                <c:pt idx="3109">
                  <c:v>-141.65700000000001</c:v>
                </c:pt>
                <c:pt idx="3110">
                  <c:v>-141.655</c:v>
                </c:pt>
                <c:pt idx="3111">
                  <c:v>-141.65299999999999</c:v>
                </c:pt>
                <c:pt idx="3112">
                  <c:v>-141.65100000000001</c:v>
                </c:pt>
                <c:pt idx="3113">
                  <c:v>-141.649</c:v>
                </c:pt>
                <c:pt idx="3114">
                  <c:v>-141.64699999999999</c:v>
                </c:pt>
                <c:pt idx="3115">
                  <c:v>-141.64500000000001</c:v>
                </c:pt>
                <c:pt idx="3116">
                  <c:v>-141.643</c:v>
                </c:pt>
                <c:pt idx="3117">
                  <c:v>-141.64099999999999</c:v>
                </c:pt>
                <c:pt idx="3118">
                  <c:v>-141.63900000000001</c:v>
                </c:pt>
                <c:pt idx="3119">
                  <c:v>-141.637</c:v>
                </c:pt>
                <c:pt idx="3120">
                  <c:v>-141.63499999999999</c:v>
                </c:pt>
                <c:pt idx="3121">
                  <c:v>-141.63300000000001</c:v>
                </c:pt>
                <c:pt idx="3122">
                  <c:v>-141.631</c:v>
                </c:pt>
                <c:pt idx="3123">
                  <c:v>-141.62899999999999</c:v>
                </c:pt>
                <c:pt idx="3124">
                  <c:v>-141.62700000000001</c:v>
                </c:pt>
                <c:pt idx="3125">
                  <c:v>-141.625</c:v>
                </c:pt>
                <c:pt idx="3126">
                  <c:v>-141.62299999999999</c:v>
                </c:pt>
                <c:pt idx="3127">
                  <c:v>-141.62100000000001</c:v>
                </c:pt>
                <c:pt idx="3128">
                  <c:v>-141.619</c:v>
                </c:pt>
                <c:pt idx="3129">
                  <c:v>-141.61699999999999</c:v>
                </c:pt>
                <c:pt idx="3130">
                  <c:v>-141.61500000000001</c:v>
                </c:pt>
                <c:pt idx="3131">
                  <c:v>-141.613</c:v>
                </c:pt>
                <c:pt idx="3132">
                  <c:v>-141.61099999999999</c:v>
                </c:pt>
                <c:pt idx="3133">
                  <c:v>-141.60900000000001</c:v>
                </c:pt>
                <c:pt idx="3134">
                  <c:v>-141.607</c:v>
                </c:pt>
                <c:pt idx="3135">
                  <c:v>-141.60499999999999</c:v>
                </c:pt>
                <c:pt idx="3136">
                  <c:v>-141.60300000000001</c:v>
                </c:pt>
                <c:pt idx="3137">
                  <c:v>-141.601</c:v>
                </c:pt>
                <c:pt idx="3138">
                  <c:v>-141.59899999999999</c:v>
                </c:pt>
                <c:pt idx="3139">
                  <c:v>-141.59700000000001</c:v>
                </c:pt>
                <c:pt idx="3140">
                  <c:v>-141.595</c:v>
                </c:pt>
                <c:pt idx="3141">
                  <c:v>-141.59299999999999</c:v>
                </c:pt>
                <c:pt idx="3142">
                  <c:v>-141.59100000000001</c:v>
                </c:pt>
                <c:pt idx="3143">
                  <c:v>-141.589</c:v>
                </c:pt>
                <c:pt idx="3144">
                  <c:v>-141.58699999999999</c:v>
                </c:pt>
                <c:pt idx="3145">
                  <c:v>-141.58500000000001</c:v>
                </c:pt>
                <c:pt idx="3146">
                  <c:v>-141.583</c:v>
                </c:pt>
                <c:pt idx="3147">
                  <c:v>-141.58099999999999</c:v>
                </c:pt>
                <c:pt idx="3148">
                  <c:v>-141.57900000000001</c:v>
                </c:pt>
                <c:pt idx="3149">
                  <c:v>-141.577</c:v>
                </c:pt>
                <c:pt idx="3150">
                  <c:v>-141.57499999999999</c:v>
                </c:pt>
                <c:pt idx="3151">
                  <c:v>-141.57300000000001</c:v>
                </c:pt>
                <c:pt idx="3152">
                  <c:v>-141.571</c:v>
                </c:pt>
                <c:pt idx="3153">
                  <c:v>-141.56899999999999</c:v>
                </c:pt>
                <c:pt idx="3154">
                  <c:v>-141.56700000000001</c:v>
                </c:pt>
                <c:pt idx="3155">
                  <c:v>-141.565</c:v>
                </c:pt>
                <c:pt idx="3156">
                  <c:v>-141.56299999999999</c:v>
                </c:pt>
                <c:pt idx="3157">
                  <c:v>-141.56100000000001</c:v>
                </c:pt>
                <c:pt idx="3158">
                  <c:v>-141.559</c:v>
                </c:pt>
                <c:pt idx="3159">
                  <c:v>-141.55699999999999</c:v>
                </c:pt>
                <c:pt idx="3160">
                  <c:v>-141.55500000000001</c:v>
                </c:pt>
                <c:pt idx="3161">
                  <c:v>-141.553</c:v>
                </c:pt>
                <c:pt idx="3162">
                  <c:v>-141.55099999999999</c:v>
                </c:pt>
                <c:pt idx="3163">
                  <c:v>-141.54900000000001</c:v>
                </c:pt>
                <c:pt idx="3164">
                  <c:v>-141.547</c:v>
                </c:pt>
                <c:pt idx="3165">
                  <c:v>-141.54499999999999</c:v>
                </c:pt>
                <c:pt idx="3166">
                  <c:v>-141.54300000000001</c:v>
                </c:pt>
                <c:pt idx="3167">
                  <c:v>-141.541</c:v>
                </c:pt>
                <c:pt idx="3168">
                  <c:v>-141.53899999999999</c:v>
                </c:pt>
                <c:pt idx="3169">
                  <c:v>-141.53700000000001</c:v>
                </c:pt>
                <c:pt idx="3170">
                  <c:v>-141.535</c:v>
                </c:pt>
                <c:pt idx="3171">
                  <c:v>-141.53299999999999</c:v>
                </c:pt>
                <c:pt idx="3172">
                  <c:v>-141.53100000000001</c:v>
                </c:pt>
                <c:pt idx="3173">
                  <c:v>-141.529</c:v>
                </c:pt>
                <c:pt idx="3174">
                  <c:v>-141.52699999999999</c:v>
                </c:pt>
                <c:pt idx="3175">
                  <c:v>-141.52500000000001</c:v>
                </c:pt>
                <c:pt idx="3176">
                  <c:v>-141.523</c:v>
                </c:pt>
                <c:pt idx="3177">
                  <c:v>-141.52099999999999</c:v>
                </c:pt>
                <c:pt idx="3178">
                  <c:v>-141.51900000000001</c:v>
                </c:pt>
                <c:pt idx="3179">
                  <c:v>-141.517</c:v>
                </c:pt>
                <c:pt idx="3180">
                  <c:v>-141.51499999999999</c:v>
                </c:pt>
                <c:pt idx="3181">
                  <c:v>-141.51300000000001</c:v>
                </c:pt>
                <c:pt idx="3182">
                  <c:v>-141.511</c:v>
                </c:pt>
                <c:pt idx="3183">
                  <c:v>-141.50900000000001</c:v>
                </c:pt>
                <c:pt idx="3184">
                  <c:v>-141.50700000000001</c:v>
                </c:pt>
                <c:pt idx="3185">
                  <c:v>-141.505</c:v>
                </c:pt>
                <c:pt idx="3186">
                  <c:v>-141.50299999999999</c:v>
                </c:pt>
                <c:pt idx="3187">
                  <c:v>-141.501</c:v>
                </c:pt>
                <c:pt idx="3188">
                  <c:v>-141.499</c:v>
                </c:pt>
                <c:pt idx="3189">
                  <c:v>-141.49700000000001</c:v>
                </c:pt>
                <c:pt idx="3190">
                  <c:v>-141.495</c:v>
                </c:pt>
                <c:pt idx="3191">
                  <c:v>-141.49299999999999</c:v>
                </c:pt>
                <c:pt idx="3192">
                  <c:v>-141.49099999999999</c:v>
                </c:pt>
                <c:pt idx="3193">
                  <c:v>-141.489</c:v>
                </c:pt>
                <c:pt idx="3194">
                  <c:v>-141.48699999999999</c:v>
                </c:pt>
                <c:pt idx="3195">
                  <c:v>-141.48500000000001</c:v>
                </c:pt>
                <c:pt idx="3196">
                  <c:v>-141.483</c:v>
                </c:pt>
                <c:pt idx="3197">
                  <c:v>-141.48099999999999</c:v>
                </c:pt>
                <c:pt idx="3198">
                  <c:v>-141.47900000000001</c:v>
                </c:pt>
                <c:pt idx="3199">
                  <c:v>-141.477</c:v>
                </c:pt>
                <c:pt idx="3200">
                  <c:v>-141.47499999999999</c:v>
                </c:pt>
                <c:pt idx="3201">
                  <c:v>-141.47300000000001</c:v>
                </c:pt>
                <c:pt idx="3202">
                  <c:v>-141.471</c:v>
                </c:pt>
                <c:pt idx="3203">
                  <c:v>-141.46899999999999</c:v>
                </c:pt>
                <c:pt idx="3204">
                  <c:v>-141.46700000000001</c:v>
                </c:pt>
                <c:pt idx="3205">
                  <c:v>-141.465</c:v>
                </c:pt>
                <c:pt idx="3206">
                  <c:v>-141.46299999999999</c:v>
                </c:pt>
                <c:pt idx="3207">
                  <c:v>-141.46100000000001</c:v>
                </c:pt>
                <c:pt idx="3208">
                  <c:v>-141.459</c:v>
                </c:pt>
                <c:pt idx="3209">
                  <c:v>-141.45699999999999</c:v>
                </c:pt>
                <c:pt idx="3210">
                  <c:v>-141.45500000000001</c:v>
                </c:pt>
                <c:pt idx="3211">
                  <c:v>-141.453</c:v>
                </c:pt>
                <c:pt idx="3212">
                  <c:v>-141.45099999999999</c:v>
                </c:pt>
                <c:pt idx="3213">
                  <c:v>-141.44900000000001</c:v>
                </c:pt>
                <c:pt idx="3214">
                  <c:v>-141.447</c:v>
                </c:pt>
                <c:pt idx="3215">
                  <c:v>-141.44499999999999</c:v>
                </c:pt>
                <c:pt idx="3216">
                  <c:v>-141.44300000000001</c:v>
                </c:pt>
                <c:pt idx="3217">
                  <c:v>-141.441</c:v>
                </c:pt>
                <c:pt idx="3218">
                  <c:v>-141.43899999999999</c:v>
                </c:pt>
                <c:pt idx="3219">
                  <c:v>-141.43700000000001</c:v>
                </c:pt>
                <c:pt idx="3220">
                  <c:v>-141.435</c:v>
                </c:pt>
                <c:pt idx="3221">
                  <c:v>-141.43299999999999</c:v>
                </c:pt>
                <c:pt idx="3222">
                  <c:v>-141.43100000000001</c:v>
                </c:pt>
                <c:pt idx="3223">
                  <c:v>-141.429</c:v>
                </c:pt>
                <c:pt idx="3224">
                  <c:v>-141.42699999999999</c:v>
                </c:pt>
                <c:pt idx="3225">
                  <c:v>-141.42500000000001</c:v>
                </c:pt>
                <c:pt idx="3226">
                  <c:v>-141.423</c:v>
                </c:pt>
                <c:pt idx="3227">
                  <c:v>-141.42099999999999</c:v>
                </c:pt>
                <c:pt idx="3228">
                  <c:v>-141.41900000000001</c:v>
                </c:pt>
                <c:pt idx="3229">
                  <c:v>-141.417</c:v>
                </c:pt>
                <c:pt idx="3230">
                  <c:v>-141.41499999999999</c:v>
                </c:pt>
                <c:pt idx="3231">
                  <c:v>-141.41300000000001</c:v>
                </c:pt>
                <c:pt idx="3232">
                  <c:v>-141.411</c:v>
                </c:pt>
                <c:pt idx="3233">
                  <c:v>-141.40899999999999</c:v>
                </c:pt>
                <c:pt idx="3234">
                  <c:v>-141.40700000000001</c:v>
                </c:pt>
                <c:pt idx="3235">
                  <c:v>-141.405</c:v>
                </c:pt>
                <c:pt idx="3236">
                  <c:v>-141.40299999999999</c:v>
                </c:pt>
                <c:pt idx="3237">
                  <c:v>-141.40100000000001</c:v>
                </c:pt>
                <c:pt idx="3238">
                  <c:v>-141.399</c:v>
                </c:pt>
                <c:pt idx="3239">
                  <c:v>-141.39699999999999</c:v>
                </c:pt>
                <c:pt idx="3240">
                  <c:v>-141.39500000000001</c:v>
                </c:pt>
                <c:pt idx="3241">
                  <c:v>-141.393</c:v>
                </c:pt>
                <c:pt idx="3242">
                  <c:v>-141.39099999999999</c:v>
                </c:pt>
                <c:pt idx="3243">
                  <c:v>-141.38900000000001</c:v>
                </c:pt>
                <c:pt idx="3244">
                  <c:v>-141.387</c:v>
                </c:pt>
                <c:pt idx="3245">
                  <c:v>-141.38499999999999</c:v>
                </c:pt>
                <c:pt idx="3246">
                  <c:v>-141.38300000000001</c:v>
                </c:pt>
                <c:pt idx="3247">
                  <c:v>-141.381</c:v>
                </c:pt>
                <c:pt idx="3248">
                  <c:v>-141.37899999999999</c:v>
                </c:pt>
                <c:pt idx="3249">
                  <c:v>-141.37700000000001</c:v>
                </c:pt>
                <c:pt idx="3250">
                  <c:v>-141.375</c:v>
                </c:pt>
                <c:pt idx="3251">
                  <c:v>-141.37299999999999</c:v>
                </c:pt>
                <c:pt idx="3252">
                  <c:v>-141.37100000000001</c:v>
                </c:pt>
                <c:pt idx="3253">
                  <c:v>-141.369</c:v>
                </c:pt>
                <c:pt idx="3254">
                  <c:v>-141.36699999999999</c:v>
                </c:pt>
                <c:pt idx="3255">
                  <c:v>-141.36500000000001</c:v>
                </c:pt>
                <c:pt idx="3256">
                  <c:v>-141.363</c:v>
                </c:pt>
                <c:pt idx="3257">
                  <c:v>-141.36099999999999</c:v>
                </c:pt>
                <c:pt idx="3258">
                  <c:v>-141.35900000000001</c:v>
                </c:pt>
                <c:pt idx="3259">
                  <c:v>-141.357</c:v>
                </c:pt>
                <c:pt idx="3260">
                  <c:v>-141.35499999999999</c:v>
                </c:pt>
                <c:pt idx="3261">
                  <c:v>-141.35300000000001</c:v>
                </c:pt>
                <c:pt idx="3262">
                  <c:v>-141.351</c:v>
                </c:pt>
                <c:pt idx="3263">
                  <c:v>-141.34899999999999</c:v>
                </c:pt>
                <c:pt idx="3264">
                  <c:v>-141.34700000000001</c:v>
                </c:pt>
                <c:pt idx="3265">
                  <c:v>-141.345</c:v>
                </c:pt>
                <c:pt idx="3266">
                  <c:v>-141.34299999999999</c:v>
                </c:pt>
                <c:pt idx="3267">
                  <c:v>-141.34100000000001</c:v>
                </c:pt>
                <c:pt idx="3268">
                  <c:v>-141.339</c:v>
                </c:pt>
                <c:pt idx="3269">
                  <c:v>-141.33699999999999</c:v>
                </c:pt>
                <c:pt idx="3270">
                  <c:v>-141.33500000000001</c:v>
                </c:pt>
                <c:pt idx="3271">
                  <c:v>-141.333</c:v>
                </c:pt>
                <c:pt idx="3272">
                  <c:v>-141.33099999999999</c:v>
                </c:pt>
                <c:pt idx="3273">
                  <c:v>-141.32900000000001</c:v>
                </c:pt>
                <c:pt idx="3274">
                  <c:v>-141.327</c:v>
                </c:pt>
                <c:pt idx="3275">
                  <c:v>-141.32499999999999</c:v>
                </c:pt>
                <c:pt idx="3276">
                  <c:v>-141.32300000000001</c:v>
                </c:pt>
                <c:pt idx="3277">
                  <c:v>-141.321</c:v>
                </c:pt>
                <c:pt idx="3278">
                  <c:v>-141.31899999999999</c:v>
                </c:pt>
                <c:pt idx="3279">
                  <c:v>-141.31700000000001</c:v>
                </c:pt>
                <c:pt idx="3280">
                  <c:v>-141.315</c:v>
                </c:pt>
                <c:pt idx="3281">
                  <c:v>-141.31299999999999</c:v>
                </c:pt>
                <c:pt idx="3282">
                  <c:v>-141.31100000000001</c:v>
                </c:pt>
                <c:pt idx="3283">
                  <c:v>-141.309</c:v>
                </c:pt>
                <c:pt idx="3284">
                  <c:v>-141.30699999999999</c:v>
                </c:pt>
                <c:pt idx="3285">
                  <c:v>-141.30500000000001</c:v>
                </c:pt>
                <c:pt idx="3286">
                  <c:v>-141.303</c:v>
                </c:pt>
                <c:pt idx="3287">
                  <c:v>-141.30099999999999</c:v>
                </c:pt>
                <c:pt idx="3288">
                  <c:v>-141.29900000000001</c:v>
                </c:pt>
                <c:pt idx="3289">
                  <c:v>-141.297</c:v>
                </c:pt>
                <c:pt idx="3290">
                  <c:v>-141.29499999999999</c:v>
                </c:pt>
                <c:pt idx="3291">
                  <c:v>-141.29300000000001</c:v>
                </c:pt>
                <c:pt idx="3292">
                  <c:v>-141.291</c:v>
                </c:pt>
                <c:pt idx="3293">
                  <c:v>-141.28899999999999</c:v>
                </c:pt>
                <c:pt idx="3294">
                  <c:v>-141.28700000000001</c:v>
                </c:pt>
                <c:pt idx="3295">
                  <c:v>-141.285</c:v>
                </c:pt>
                <c:pt idx="3296">
                  <c:v>-141.28299999999999</c:v>
                </c:pt>
                <c:pt idx="3297">
                  <c:v>-141.28100000000001</c:v>
                </c:pt>
                <c:pt idx="3298">
                  <c:v>-141.279</c:v>
                </c:pt>
                <c:pt idx="3299">
                  <c:v>-141.27699999999999</c:v>
                </c:pt>
                <c:pt idx="3300">
                  <c:v>-141.27500000000001</c:v>
                </c:pt>
                <c:pt idx="3301">
                  <c:v>-141.273</c:v>
                </c:pt>
                <c:pt idx="3302">
                  <c:v>-141.27099999999999</c:v>
                </c:pt>
                <c:pt idx="3303">
                  <c:v>-141.26900000000001</c:v>
                </c:pt>
                <c:pt idx="3304">
                  <c:v>-141.267</c:v>
                </c:pt>
                <c:pt idx="3305">
                  <c:v>-141.26499999999999</c:v>
                </c:pt>
                <c:pt idx="3306">
                  <c:v>-141.26300000000001</c:v>
                </c:pt>
                <c:pt idx="3307">
                  <c:v>-141.261</c:v>
                </c:pt>
                <c:pt idx="3308">
                  <c:v>-141.25900000000001</c:v>
                </c:pt>
                <c:pt idx="3309">
                  <c:v>-141.25700000000001</c:v>
                </c:pt>
                <c:pt idx="3310">
                  <c:v>-141.255</c:v>
                </c:pt>
                <c:pt idx="3311">
                  <c:v>-141.25299999999999</c:v>
                </c:pt>
                <c:pt idx="3312">
                  <c:v>-141.251</c:v>
                </c:pt>
                <c:pt idx="3313">
                  <c:v>-141.249</c:v>
                </c:pt>
                <c:pt idx="3314">
                  <c:v>-141.24700000000001</c:v>
                </c:pt>
                <c:pt idx="3315">
                  <c:v>-141.245</c:v>
                </c:pt>
                <c:pt idx="3316">
                  <c:v>-141.24299999999999</c:v>
                </c:pt>
                <c:pt idx="3317">
                  <c:v>-141.24099999999999</c:v>
                </c:pt>
                <c:pt idx="3318">
                  <c:v>-141.239</c:v>
                </c:pt>
                <c:pt idx="3319">
                  <c:v>-141.23699999999999</c:v>
                </c:pt>
                <c:pt idx="3320">
                  <c:v>-141.23500000000001</c:v>
                </c:pt>
                <c:pt idx="3321">
                  <c:v>-141.233</c:v>
                </c:pt>
                <c:pt idx="3322">
                  <c:v>-141.23099999999999</c:v>
                </c:pt>
                <c:pt idx="3323">
                  <c:v>-141.22900000000001</c:v>
                </c:pt>
                <c:pt idx="3324">
                  <c:v>-141.227</c:v>
                </c:pt>
                <c:pt idx="3325">
                  <c:v>-141.22499999999999</c:v>
                </c:pt>
                <c:pt idx="3326">
                  <c:v>-141.22300000000001</c:v>
                </c:pt>
                <c:pt idx="3327">
                  <c:v>-141.221</c:v>
                </c:pt>
                <c:pt idx="3328">
                  <c:v>-141.21899999999999</c:v>
                </c:pt>
                <c:pt idx="3329">
                  <c:v>-141.21700000000001</c:v>
                </c:pt>
                <c:pt idx="3330">
                  <c:v>-141.215</c:v>
                </c:pt>
                <c:pt idx="3331">
                  <c:v>-141.21299999999999</c:v>
                </c:pt>
                <c:pt idx="3332">
                  <c:v>-141.21100000000001</c:v>
                </c:pt>
                <c:pt idx="3333">
                  <c:v>-141.209</c:v>
                </c:pt>
                <c:pt idx="3334">
                  <c:v>-141.20699999999999</c:v>
                </c:pt>
                <c:pt idx="3335">
                  <c:v>-141.20500000000001</c:v>
                </c:pt>
                <c:pt idx="3336">
                  <c:v>-141.203</c:v>
                </c:pt>
                <c:pt idx="3337">
                  <c:v>-141.20099999999999</c:v>
                </c:pt>
                <c:pt idx="3338">
                  <c:v>-141.19900000000001</c:v>
                </c:pt>
                <c:pt idx="3339">
                  <c:v>-141.197</c:v>
                </c:pt>
                <c:pt idx="3340">
                  <c:v>-141.19499999999999</c:v>
                </c:pt>
                <c:pt idx="3341">
                  <c:v>-141.19300000000001</c:v>
                </c:pt>
                <c:pt idx="3342">
                  <c:v>-141.191</c:v>
                </c:pt>
                <c:pt idx="3343">
                  <c:v>-141.18899999999999</c:v>
                </c:pt>
                <c:pt idx="3344">
                  <c:v>-141.18700000000001</c:v>
                </c:pt>
                <c:pt idx="3345">
                  <c:v>-141.185</c:v>
                </c:pt>
                <c:pt idx="3346">
                  <c:v>-141.18299999999999</c:v>
                </c:pt>
                <c:pt idx="3347">
                  <c:v>-141.18100000000001</c:v>
                </c:pt>
                <c:pt idx="3348">
                  <c:v>-141.179</c:v>
                </c:pt>
                <c:pt idx="3349">
                  <c:v>-141.17699999999999</c:v>
                </c:pt>
                <c:pt idx="3350">
                  <c:v>-141.17500000000001</c:v>
                </c:pt>
                <c:pt idx="3351">
                  <c:v>-141.173</c:v>
                </c:pt>
                <c:pt idx="3352">
                  <c:v>-141.17099999999999</c:v>
                </c:pt>
                <c:pt idx="3353">
                  <c:v>-141.16900000000001</c:v>
                </c:pt>
                <c:pt idx="3354">
                  <c:v>-141.167</c:v>
                </c:pt>
                <c:pt idx="3355">
                  <c:v>-141.16499999999999</c:v>
                </c:pt>
                <c:pt idx="3356">
                  <c:v>-141.16300000000001</c:v>
                </c:pt>
                <c:pt idx="3357">
                  <c:v>-141.161</c:v>
                </c:pt>
                <c:pt idx="3358">
                  <c:v>-141.15899999999999</c:v>
                </c:pt>
                <c:pt idx="3359">
                  <c:v>-141.15700000000001</c:v>
                </c:pt>
                <c:pt idx="3360">
                  <c:v>-141.155</c:v>
                </c:pt>
                <c:pt idx="3361">
                  <c:v>-141.15299999999999</c:v>
                </c:pt>
                <c:pt idx="3362">
                  <c:v>-141.15100000000001</c:v>
                </c:pt>
                <c:pt idx="3363">
                  <c:v>-141.149</c:v>
                </c:pt>
                <c:pt idx="3364">
                  <c:v>-141.14699999999999</c:v>
                </c:pt>
                <c:pt idx="3365">
                  <c:v>-141.14500000000001</c:v>
                </c:pt>
                <c:pt idx="3366">
                  <c:v>-141.143</c:v>
                </c:pt>
                <c:pt idx="3367">
                  <c:v>-141.14099999999999</c:v>
                </c:pt>
                <c:pt idx="3368">
                  <c:v>-141.13900000000001</c:v>
                </c:pt>
                <c:pt idx="3369">
                  <c:v>-141.137</c:v>
                </c:pt>
                <c:pt idx="3370">
                  <c:v>-141.13499999999999</c:v>
                </c:pt>
                <c:pt idx="3371">
                  <c:v>-141.13300000000001</c:v>
                </c:pt>
                <c:pt idx="3372">
                  <c:v>-141.131</c:v>
                </c:pt>
                <c:pt idx="3373">
                  <c:v>-141.12899999999999</c:v>
                </c:pt>
                <c:pt idx="3374">
                  <c:v>-141.12700000000001</c:v>
                </c:pt>
                <c:pt idx="3375">
                  <c:v>-141.125</c:v>
                </c:pt>
                <c:pt idx="3376">
                  <c:v>-141.12299999999999</c:v>
                </c:pt>
                <c:pt idx="3377">
                  <c:v>-141.12100000000001</c:v>
                </c:pt>
                <c:pt idx="3378">
                  <c:v>-141.119</c:v>
                </c:pt>
                <c:pt idx="3379">
                  <c:v>-141.11699999999999</c:v>
                </c:pt>
                <c:pt idx="3380">
                  <c:v>-141.11500000000001</c:v>
                </c:pt>
                <c:pt idx="3381">
                  <c:v>-141.113</c:v>
                </c:pt>
                <c:pt idx="3382">
                  <c:v>-141.11099999999999</c:v>
                </c:pt>
                <c:pt idx="3383">
                  <c:v>-141.10900000000001</c:v>
                </c:pt>
                <c:pt idx="3384">
                  <c:v>-141.107</c:v>
                </c:pt>
                <c:pt idx="3385">
                  <c:v>-141.10499999999999</c:v>
                </c:pt>
                <c:pt idx="3386">
                  <c:v>-141.10300000000001</c:v>
                </c:pt>
                <c:pt idx="3387">
                  <c:v>-141.101</c:v>
                </c:pt>
                <c:pt idx="3388">
                  <c:v>-141.09899999999999</c:v>
                </c:pt>
                <c:pt idx="3389">
                  <c:v>-141.09700000000001</c:v>
                </c:pt>
                <c:pt idx="3390">
                  <c:v>-141.095</c:v>
                </c:pt>
                <c:pt idx="3391">
                  <c:v>-141.09299999999999</c:v>
                </c:pt>
                <c:pt idx="3392">
                  <c:v>-141.09100000000001</c:v>
                </c:pt>
                <c:pt idx="3393">
                  <c:v>-141.089</c:v>
                </c:pt>
                <c:pt idx="3394">
                  <c:v>-141.08699999999999</c:v>
                </c:pt>
                <c:pt idx="3395">
                  <c:v>-141.08500000000001</c:v>
                </c:pt>
                <c:pt idx="3396">
                  <c:v>-141.083</c:v>
                </c:pt>
                <c:pt idx="3397">
                  <c:v>-141.08099999999999</c:v>
                </c:pt>
                <c:pt idx="3398">
                  <c:v>-141.07900000000001</c:v>
                </c:pt>
                <c:pt idx="3399">
                  <c:v>-141.077</c:v>
                </c:pt>
                <c:pt idx="3400">
                  <c:v>-141.07499999999999</c:v>
                </c:pt>
                <c:pt idx="3401">
                  <c:v>-141.07300000000001</c:v>
                </c:pt>
                <c:pt idx="3402">
                  <c:v>-141.071</c:v>
                </c:pt>
                <c:pt idx="3403">
                  <c:v>-141.06899999999999</c:v>
                </c:pt>
                <c:pt idx="3404">
                  <c:v>-141.06700000000001</c:v>
                </c:pt>
                <c:pt idx="3405">
                  <c:v>-141.065</c:v>
                </c:pt>
                <c:pt idx="3406">
                  <c:v>-141.06299999999999</c:v>
                </c:pt>
                <c:pt idx="3407">
                  <c:v>-141.06100000000001</c:v>
                </c:pt>
                <c:pt idx="3408">
                  <c:v>-141.059</c:v>
                </c:pt>
                <c:pt idx="3409">
                  <c:v>-141.05699999999999</c:v>
                </c:pt>
                <c:pt idx="3410">
                  <c:v>-141.05500000000001</c:v>
                </c:pt>
                <c:pt idx="3411">
                  <c:v>-141.053</c:v>
                </c:pt>
                <c:pt idx="3412">
                  <c:v>-141.05099999999999</c:v>
                </c:pt>
                <c:pt idx="3413">
                  <c:v>-141.04900000000001</c:v>
                </c:pt>
                <c:pt idx="3414">
                  <c:v>-141.047</c:v>
                </c:pt>
                <c:pt idx="3415">
                  <c:v>-141.04499999999999</c:v>
                </c:pt>
                <c:pt idx="3416">
                  <c:v>-141.04300000000001</c:v>
                </c:pt>
                <c:pt idx="3417">
                  <c:v>-141.041</c:v>
                </c:pt>
                <c:pt idx="3418">
                  <c:v>-141.03899999999999</c:v>
                </c:pt>
                <c:pt idx="3419">
                  <c:v>-141.03700000000001</c:v>
                </c:pt>
                <c:pt idx="3420">
                  <c:v>-141.035</c:v>
                </c:pt>
                <c:pt idx="3421">
                  <c:v>-141.03299999999999</c:v>
                </c:pt>
                <c:pt idx="3422">
                  <c:v>-141.03100000000001</c:v>
                </c:pt>
                <c:pt idx="3423">
                  <c:v>-141.029</c:v>
                </c:pt>
                <c:pt idx="3424">
                  <c:v>-141.02699999999999</c:v>
                </c:pt>
                <c:pt idx="3425">
                  <c:v>-141.02500000000001</c:v>
                </c:pt>
                <c:pt idx="3426">
                  <c:v>-141.023</c:v>
                </c:pt>
                <c:pt idx="3427">
                  <c:v>-141.02099999999999</c:v>
                </c:pt>
                <c:pt idx="3428">
                  <c:v>-141.01900000000001</c:v>
                </c:pt>
                <c:pt idx="3429">
                  <c:v>-141.017</c:v>
                </c:pt>
                <c:pt idx="3430">
                  <c:v>-141.01499999999999</c:v>
                </c:pt>
                <c:pt idx="3431">
                  <c:v>-141.01300000000001</c:v>
                </c:pt>
                <c:pt idx="3432">
                  <c:v>-141.011</c:v>
                </c:pt>
                <c:pt idx="3433">
                  <c:v>-141.00900000000001</c:v>
                </c:pt>
                <c:pt idx="3434">
                  <c:v>-141.00700000000001</c:v>
                </c:pt>
                <c:pt idx="3435">
                  <c:v>-141.005</c:v>
                </c:pt>
                <c:pt idx="3436">
                  <c:v>-141.00299999999999</c:v>
                </c:pt>
                <c:pt idx="3437">
                  <c:v>-141.001</c:v>
                </c:pt>
                <c:pt idx="3438">
                  <c:v>-140.999</c:v>
                </c:pt>
                <c:pt idx="3439">
                  <c:v>-140.99700000000001</c:v>
                </c:pt>
                <c:pt idx="3440">
                  <c:v>-140.995</c:v>
                </c:pt>
                <c:pt idx="3441">
                  <c:v>-140.99299999999999</c:v>
                </c:pt>
                <c:pt idx="3442">
                  <c:v>-140.99099999999999</c:v>
                </c:pt>
                <c:pt idx="3443">
                  <c:v>-140.989</c:v>
                </c:pt>
                <c:pt idx="3444">
                  <c:v>-140.98699999999999</c:v>
                </c:pt>
                <c:pt idx="3445">
                  <c:v>-140.98500000000001</c:v>
                </c:pt>
                <c:pt idx="3446">
                  <c:v>-140.983</c:v>
                </c:pt>
                <c:pt idx="3447">
                  <c:v>-140.98099999999999</c:v>
                </c:pt>
                <c:pt idx="3448">
                  <c:v>-140.97900000000001</c:v>
                </c:pt>
                <c:pt idx="3449">
                  <c:v>-140.977</c:v>
                </c:pt>
                <c:pt idx="3450">
                  <c:v>-140.97499999999999</c:v>
                </c:pt>
                <c:pt idx="3451">
                  <c:v>-140.97300000000001</c:v>
                </c:pt>
                <c:pt idx="3452">
                  <c:v>-140.971</c:v>
                </c:pt>
                <c:pt idx="3453">
                  <c:v>-140.96899999999999</c:v>
                </c:pt>
                <c:pt idx="3454">
                  <c:v>-140.96700000000001</c:v>
                </c:pt>
                <c:pt idx="3455">
                  <c:v>-140.965</c:v>
                </c:pt>
                <c:pt idx="3456">
                  <c:v>-140.96299999999999</c:v>
                </c:pt>
                <c:pt idx="3457">
                  <c:v>-140.96100000000001</c:v>
                </c:pt>
                <c:pt idx="3458">
                  <c:v>-140.959</c:v>
                </c:pt>
                <c:pt idx="3459">
                  <c:v>-140.95699999999999</c:v>
                </c:pt>
                <c:pt idx="3460">
                  <c:v>-140.95500000000001</c:v>
                </c:pt>
                <c:pt idx="3461">
                  <c:v>-140.953</c:v>
                </c:pt>
                <c:pt idx="3462">
                  <c:v>-140.95099999999999</c:v>
                </c:pt>
                <c:pt idx="3463">
                  <c:v>-140.94900000000001</c:v>
                </c:pt>
                <c:pt idx="3464">
                  <c:v>-140.947</c:v>
                </c:pt>
                <c:pt idx="3465">
                  <c:v>-140.94499999999999</c:v>
                </c:pt>
                <c:pt idx="3466">
                  <c:v>-140.94300000000001</c:v>
                </c:pt>
                <c:pt idx="3467">
                  <c:v>-140.941</c:v>
                </c:pt>
                <c:pt idx="3468">
                  <c:v>-140.93899999999999</c:v>
                </c:pt>
                <c:pt idx="3469">
                  <c:v>-140.93700000000001</c:v>
                </c:pt>
                <c:pt idx="3470">
                  <c:v>-140.935</c:v>
                </c:pt>
                <c:pt idx="3471">
                  <c:v>-140.93299999999999</c:v>
                </c:pt>
                <c:pt idx="3472">
                  <c:v>-140.93100000000001</c:v>
                </c:pt>
                <c:pt idx="3473">
                  <c:v>-140.929</c:v>
                </c:pt>
                <c:pt idx="3474">
                  <c:v>-140.92699999999999</c:v>
                </c:pt>
                <c:pt idx="3475">
                  <c:v>-140.92500000000001</c:v>
                </c:pt>
                <c:pt idx="3476">
                  <c:v>-140.923</c:v>
                </c:pt>
                <c:pt idx="3477">
                  <c:v>-140.92099999999999</c:v>
                </c:pt>
                <c:pt idx="3478">
                  <c:v>-140.91900000000001</c:v>
                </c:pt>
                <c:pt idx="3479">
                  <c:v>-140.917</c:v>
                </c:pt>
                <c:pt idx="3480">
                  <c:v>-140.91499999999999</c:v>
                </c:pt>
                <c:pt idx="3481">
                  <c:v>-140.91300000000001</c:v>
                </c:pt>
                <c:pt idx="3482">
                  <c:v>-140.911</c:v>
                </c:pt>
                <c:pt idx="3483">
                  <c:v>-140.90899999999999</c:v>
                </c:pt>
                <c:pt idx="3484">
                  <c:v>-140.90700000000001</c:v>
                </c:pt>
                <c:pt idx="3485">
                  <c:v>-140.905</c:v>
                </c:pt>
                <c:pt idx="3486">
                  <c:v>-140.90299999999999</c:v>
                </c:pt>
                <c:pt idx="3487">
                  <c:v>-140.90100000000001</c:v>
                </c:pt>
                <c:pt idx="3488">
                  <c:v>-140.899</c:v>
                </c:pt>
                <c:pt idx="3489">
                  <c:v>-140.89699999999999</c:v>
                </c:pt>
                <c:pt idx="3490">
                  <c:v>-140.89500000000001</c:v>
                </c:pt>
                <c:pt idx="3491">
                  <c:v>-140.893</c:v>
                </c:pt>
                <c:pt idx="3492">
                  <c:v>-140.89099999999999</c:v>
                </c:pt>
                <c:pt idx="3493">
                  <c:v>-140.88900000000001</c:v>
                </c:pt>
                <c:pt idx="3494">
                  <c:v>-140.887</c:v>
                </c:pt>
                <c:pt idx="3495">
                  <c:v>-140.88499999999999</c:v>
                </c:pt>
                <c:pt idx="3496">
                  <c:v>-140.88300000000001</c:v>
                </c:pt>
                <c:pt idx="3497">
                  <c:v>-140.881</c:v>
                </c:pt>
                <c:pt idx="3498">
                  <c:v>-140.87899999999999</c:v>
                </c:pt>
                <c:pt idx="3499">
                  <c:v>-140.87700000000001</c:v>
                </c:pt>
                <c:pt idx="3500">
                  <c:v>-140.875</c:v>
                </c:pt>
                <c:pt idx="3501">
                  <c:v>-140.87299999999999</c:v>
                </c:pt>
                <c:pt idx="3502">
                  <c:v>-140.87100000000001</c:v>
                </c:pt>
                <c:pt idx="3503">
                  <c:v>-140.869</c:v>
                </c:pt>
                <c:pt idx="3504">
                  <c:v>-140.86699999999999</c:v>
                </c:pt>
                <c:pt idx="3505">
                  <c:v>-140.86500000000001</c:v>
                </c:pt>
                <c:pt idx="3506">
                  <c:v>-140.863</c:v>
                </c:pt>
                <c:pt idx="3507">
                  <c:v>-140.86099999999999</c:v>
                </c:pt>
                <c:pt idx="3508">
                  <c:v>-140.85900000000001</c:v>
                </c:pt>
                <c:pt idx="3509">
                  <c:v>-140.857</c:v>
                </c:pt>
                <c:pt idx="3510">
                  <c:v>-140.85499999999999</c:v>
                </c:pt>
                <c:pt idx="3511">
                  <c:v>-140.85300000000001</c:v>
                </c:pt>
                <c:pt idx="3512">
                  <c:v>-140.851</c:v>
                </c:pt>
                <c:pt idx="3513">
                  <c:v>-140.84899999999999</c:v>
                </c:pt>
                <c:pt idx="3514">
                  <c:v>-140.84700000000001</c:v>
                </c:pt>
                <c:pt idx="3515">
                  <c:v>-140.845</c:v>
                </c:pt>
                <c:pt idx="3516">
                  <c:v>-140.84299999999999</c:v>
                </c:pt>
                <c:pt idx="3517">
                  <c:v>-140.84100000000001</c:v>
                </c:pt>
                <c:pt idx="3518">
                  <c:v>-140.839</c:v>
                </c:pt>
                <c:pt idx="3519">
                  <c:v>-140.83699999999999</c:v>
                </c:pt>
                <c:pt idx="3520">
                  <c:v>-140.83500000000001</c:v>
                </c:pt>
                <c:pt idx="3521">
                  <c:v>-140.833</c:v>
                </c:pt>
                <c:pt idx="3522">
                  <c:v>-140.83099999999999</c:v>
                </c:pt>
                <c:pt idx="3523">
                  <c:v>-140.82900000000001</c:v>
                </c:pt>
                <c:pt idx="3524">
                  <c:v>-140.827</c:v>
                </c:pt>
                <c:pt idx="3525">
                  <c:v>-140.82499999999999</c:v>
                </c:pt>
                <c:pt idx="3526">
                  <c:v>-140.82300000000001</c:v>
                </c:pt>
                <c:pt idx="3527">
                  <c:v>-140.821</c:v>
                </c:pt>
                <c:pt idx="3528">
                  <c:v>-140.81899999999999</c:v>
                </c:pt>
                <c:pt idx="3529">
                  <c:v>-140.81700000000001</c:v>
                </c:pt>
                <c:pt idx="3530">
                  <c:v>-140.815</c:v>
                </c:pt>
                <c:pt idx="3531">
                  <c:v>-140.81299999999999</c:v>
                </c:pt>
                <c:pt idx="3532">
                  <c:v>-140.81100000000001</c:v>
                </c:pt>
                <c:pt idx="3533">
                  <c:v>-140.809</c:v>
                </c:pt>
                <c:pt idx="3534">
                  <c:v>-140.80699999999999</c:v>
                </c:pt>
                <c:pt idx="3535">
                  <c:v>-140.80500000000001</c:v>
                </c:pt>
                <c:pt idx="3536">
                  <c:v>-140.803</c:v>
                </c:pt>
                <c:pt idx="3537">
                  <c:v>-140.80099999999999</c:v>
                </c:pt>
                <c:pt idx="3538">
                  <c:v>-140.79900000000001</c:v>
                </c:pt>
                <c:pt idx="3539">
                  <c:v>-140.797</c:v>
                </c:pt>
                <c:pt idx="3540">
                  <c:v>-140.79499999999999</c:v>
                </c:pt>
                <c:pt idx="3541">
                  <c:v>-140.79300000000001</c:v>
                </c:pt>
                <c:pt idx="3542">
                  <c:v>-140.791</c:v>
                </c:pt>
                <c:pt idx="3543">
                  <c:v>-140.78899999999999</c:v>
                </c:pt>
                <c:pt idx="3544">
                  <c:v>-140.78700000000001</c:v>
                </c:pt>
                <c:pt idx="3545">
                  <c:v>-140.785</c:v>
                </c:pt>
                <c:pt idx="3546">
                  <c:v>-140.78299999999999</c:v>
                </c:pt>
                <c:pt idx="3547">
                  <c:v>-140.78100000000001</c:v>
                </c:pt>
                <c:pt idx="3548">
                  <c:v>-140.779</c:v>
                </c:pt>
                <c:pt idx="3549">
                  <c:v>-140.77699999999999</c:v>
                </c:pt>
                <c:pt idx="3550">
                  <c:v>-140.77500000000001</c:v>
                </c:pt>
                <c:pt idx="3551">
                  <c:v>-140.773</c:v>
                </c:pt>
                <c:pt idx="3552">
                  <c:v>-140.77099999999999</c:v>
                </c:pt>
                <c:pt idx="3553">
                  <c:v>-140.76900000000001</c:v>
                </c:pt>
                <c:pt idx="3554">
                  <c:v>-140.767</c:v>
                </c:pt>
                <c:pt idx="3555">
                  <c:v>-140.76499999999999</c:v>
                </c:pt>
                <c:pt idx="3556">
                  <c:v>-140.76300000000001</c:v>
                </c:pt>
                <c:pt idx="3557">
                  <c:v>-140.761</c:v>
                </c:pt>
                <c:pt idx="3558">
                  <c:v>-140.75900000000001</c:v>
                </c:pt>
                <c:pt idx="3559">
                  <c:v>-140.75700000000001</c:v>
                </c:pt>
                <c:pt idx="3560">
                  <c:v>-140.755</c:v>
                </c:pt>
                <c:pt idx="3561">
                  <c:v>-140.75299999999999</c:v>
                </c:pt>
                <c:pt idx="3562">
                  <c:v>-140.751</c:v>
                </c:pt>
                <c:pt idx="3563">
                  <c:v>-140.749</c:v>
                </c:pt>
                <c:pt idx="3564">
                  <c:v>-140.74700000000001</c:v>
                </c:pt>
                <c:pt idx="3565">
                  <c:v>-140.745</c:v>
                </c:pt>
                <c:pt idx="3566">
                  <c:v>-140.74299999999999</c:v>
                </c:pt>
                <c:pt idx="3567">
                  <c:v>-140.74099999999999</c:v>
                </c:pt>
                <c:pt idx="3568">
                  <c:v>-140.739</c:v>
                </c:pt>
                <c:pt idx="3569">
                  <c:v>-140.73699999999999</c:v>
                </c:pt>
                <c:pt idx="3570">
                  <c:v>-140.73500000000001</c:v>
                </c:pt>
                <c:pt idx="3571">
                  <c:v>-140.733</c:v>
                </c:pt>
                <c:pt idx="3572">
                  <c:v>-140.73099999999999</c:v>
                </c:pt>
                <c:pt idx="3573">
                  <c:v>-140.72900000000001</c:v>
                </c:pt>
                <c:pt idx="3574">
                  <c:v>-140.727</c:v>
                </c:pt>
                <c:pt idx="3575">
                  <c:v>-140.72499999999999</c:v>
                </c:pt>
                <c:pt idx="3576">
                  <c:v>-140.72300000000001</c:v>
                </c:pt>
                <c:pt idx="3577">
                  <c:v>-140.721</c:v>
                </c:pt>
                <c:pt idx="3578">
                  <c:v>-140.71899999999999</c:v>
                </c:pt>
                <c:pt idx="3579">
                  <c:v>-140.71700000000001</c:v>
                </c:pt>
                <c:pt idx="3580">
                  <c:v>-140.715</c:v>
                </c:pt>
                <c:pt idx="3581">
                  <c:v>-140.71299999999999</c:v>
                </c:pt>
                <c:pt idx="3582">
                  <c:v>-140.71100000000001</c:v>
                </c:pt>
                <c:pt idx="3583">
                  <c:v>-140.709</c:v>
                </c:pt>
                <c:pt idx="3584">
                  <c:v>-140.70699999999999</c:v>
                </c:pt>
                <c:pt idx="3585">
                  <c:v>-140.70500000000001</c:v>
                </c:pt>
                <c:pt idx="3586">
                  <c:v>-140.703</c:v>
                </c:pt>
                <c:pt idx="3587">
                  <c:v>-140.70099999999999</c:v>
                </c:pt>
                <c:pt idx="3588">
                  <c:v>-140.69900000000001</c:v>
                </c:pt>
                <c:pt idx="3589">
                  <c:v>-140.697</c:v>
                </c:pt>
                <c:pt idx="3590">
                  <c:v>-140.69499999999999</c:v>
                </c:pt>
                <c:pt idx="3591">
                  <c:v>-140.69300000000001</c:v>
                </c:pt>
                <c:pt idx="3592">
                  <c:v>-140.691</c:v>
                </c:pt>
                <c:pt idx="3593">
                  <c:v>-140.68899999999999</c:v>
                </c:pt>
                <c:pt idx="3594">
                  <c:v>-140.68700000000001</c:v>
                </c:pt>
                <c:pt idx="3595">
                  <c:v>-140.685</c:v>
                </c:pt>
                <c:pt idx="3596">
                  <c:v>-140.68299999999999</c:v>
                </c:pt>
                <c:pt idx="3597">
                  <c:v>-140.68100000000001</c:v>
                </c:pt>
                <c:pt idx="3598">
                  <c:v>-140.679</c:v>
                </c:pt>
                <c:pt idx="3599">
                  <c:v>-140.67699999999999</c:v>
                </c:pt>
                <c:pt idx="3600">
                  <c:v>-140.67500000000001</c:v>
                </c:pt>
                <c:pt idx="3601">
                  <c:v>-140.673</c:v>
                </c:pt>
                <c:pt idx="3602">
                  <c:v>-140.67099999999999</c:v>
                </c:pt>
                <c:pt idx="3603">
                  <c:v>-140.66900000000001</c:v>
                </c:pt>
                <c:pt idx="3604">
                  <c:v>-140.667</c:v>
                </c:pt>
                <c:pt idx="3605">
                  <c:v>-140.66499999999999</c:v>
                </c:pt>
                <c:pt idx="3606">
                  <c:v>-140.66300000000001</c:v>
                </c:pt>
                <c:pt idx="3607">
                  <c:v>-140.661</c:v>
                </c:pt>
                <c:pt idx="3608">
                  <c:v>-140.65899999999999</c:v>
                </c:pt>
                <c:pt idx="3609">
                  <c:v>-140.65700000000001</c:v>
                </c:pt>
                <c:pt idx="3610">
                  <c:v>-140.655</c:v>
                </c:pt>
                <c:pt idx="3611">
                  <c:v>-140.65299999999999</c:v>
                </c:pt>
                <c:pt idx="3612">
                  <c:v>-140.65100000000001</c:v>
                </c:pt>
                <c:pt idx="3613">
                  <c:v>-140.649</c:v>
                </c:pt>
                <c:pt idx="3614">
                  <c:v>-140.64699999999999</c:v>
                </c:pt>
                <c:pt idx="3615">
                  <c:v>-140.64500000000001</c:v>
                </c:pt>
                <c:pt idx="3616">
                  <c:v>-140.643</c:v>
                </c:pt>
                <c:pt idx="3617">
                  <c:v>-140.64099999999999</c:v>
                </c:pt>
                <c:pt idx="3618">
                  <c:v>-140.63900000000001</c:v>
                </c:pt>
                <c:pt idx="3619">
                  <c:v>-140.637</c:v>
                </c:pt>
                <c:pt idx="3620">
                  <c:v>-140.63499999999999</c:v>
                </c:pt>
                <c:pt idx="3621">
                  <c:v>-140.63300000000001</c:v>
                </c:pt>
                <c:pt idx="3622">
                  <c:v>-140.631</c:v>
                </c:pt>
                <c:pt idx="3623">
                  <c:v>-140.62899999999999</c:v>
                </c:pt>
                <c:pt idx="3624">
                  <c:v>-140.62700000000001</c:v>
                </c:pt>
                <c:pt idx="3625">
                  <c:v>-140.625</c:v>
                </c:pt>
                <c:pt idx="3626">
                  <c:v>-140.62299999999999</c:v>
                </c:pt>
                <c:pt idx="3627">
                  <c:v>-140.62100000000001</c:v>
                </c:pt>
                <c:pt idx="3628">
                  <c:v>-140.619</c:v>
                </c:pt>
                <c:pt idx="3629">
                  <c:v>-140.61699999999999</c:v>
                </c:pt>
                <c:pt idx="3630">
                  <c:v>-140.61500000000001</c:v>
                </c:pt>
                <c:pt idx="3631">
                  <c:v>-140.613</c:v>
                </c:pt>
                <c:pt idx="3632">
                  <c:v>-140.61099999999999</c:v>
                </c:pt>
                <c:pt idx="3633">
                  <c:v>-140.60900000000001</c:v>
                </c:pt>
                <c:pt idx="3634">
                  <c:v>-140.607</c:v>
                </c:pt>
                <c:pt idx="3635">
                  <c:v>-140.60499999999999</c:v>
                </c:pt>
                <c:pt idx="3636">
                  <c:v>-140.60300000000001</c:v>
                </c:pt>
                <c:pt idx="3637">
                  <c:v>-140.601</c:v>
                </c:pt>
                <c:pt idx="3638">
                  <c:v>-140.59899999999999</c:v>
                </c:pt>
                <c:pt idx="3639">
                  <c:v>-140.59700000000001</c:v>
                </c:pt>
                <c:pt idx="3640">
                  <c:v>-140.595</c:v>
                </c:pt>
                <c:pt idx="3641">
                  <c:v>-140.59299999999999</c:v>
                </c:pt>
                <c:pt idx="3642">
                  <c:v>-140.59100000000001</c:v>
                </c:pt>
                <c:pt idx="3643">
                  <c:v>-140.589</c:v>
                </c:pt>
                <c:pt idx="3644">
                  <c:v>-140.58699999999999</c:v>
                </c:pt>
                <c:pt idx="3645">
                  <c:v>-140.58500000000001</c:v>
                </c:pt>
                <c:pt idx="3646">
                  <c:v>-140.583</c:v>
                </c:pt>
                <c:pt idx="3647">
                  <c:v>-140.58099999999999</c:v>
                </c:pt>
                <c:pt idx="3648">
                  <c:v>-140.57900000000001</c:v>
                </c:pt>
                <c:pt idx="3649">
                  <c:v>-140.577</c:v>
                </c:pt>
                <c:pt idx="3650">
                  <c:v>-140.57499999999999</c:v>
                </c:pt>
                <c:pt idx="3651">
                  <c:v>-140.57300000000001</c:v>
                </c:pt>
                <c:pt idx="3652">
                  <c:v>-140.571</c:v>
                </c:pt>
                <c:pt idx="3653">
                  <c:v>-140.56899999999999</c:v>
                </c:pt>
                <c:pt idx="3654">
                  <c:v>-140.56700000000001</c:v>
                </c:pt>
                <c:pt idx="3655">
                  <c:v>-140.565</c:v>
                </c:pt>
                <c:pt idx="3656">
                  <c:v>-140.56299999999999</c:v>
                </c:pt>
                <c:pt idx="3657">
                  <c:v>-140.56100000000001</c:v>
                </c:pt>
                <c:pt idx="3658">
                  <c:v>-140.559</c:v>
                </c:pt>
                <c:pt idx="3659">
                  <c:v>-140.55699999999999</c:v>
                </c:pt>
                <c:pt idx="3660">
                  <c:v>-140.55500000000001</c:v>
                </c:pt>
                <c:pt idx="3661">
                  <c:v>-140.553</c:v>
                </c:pt>
                <c:pt idx="3662">
                  <c:v>-140.55099999999999</c:v>
                </c:pt>
                <c:pt idx="3663">
                  <c:v>-140.54900000000001</c:v>
                </c:pt>
                <c:pt idx="3664">
                  <c:v>-140.547</c:v>
                </c:pt>
                <c:pt idx="3665">
                  <c:v>-140.54499999999999</c:v>
                </c:pt>
                <c:pt idx="3666">
                  <c:v>-140.54300000000001</c:v>
                </c:pt>
                <c:pt idx="3667">
                  <c:v>-140.541</c:v>
                </c:pt>
                <c:pt idx="3668">
                  <c:v>-140.53899999999999</c:v>
                </c:pt>
                <c:pt idx="3669">
                  <c:v>-140.53700000000001</c:v>
                </c:pt>
                <c:pt idx="3670">
                  <c:v>-140.535</c:v>
                </c:pt>
                <c:pt idx="3671">
                  <c:v>-140.53299999999999</c:v>
                </c:pt>
                <c:pt idx="3672">
                  <c:v>-140.53100000000001</c:v>
                </c:pt>
                <c:pt idx="3673">
                  <c:v>-140.529</c:v>
                </c:pt>
                <c:pt idx="3674">
                  <c:v>-140.52699999999999</c:v>
                </c:pt>
                <c:pt idx="3675">
                  <c:v>-140.52500000000001</c:v>
                </c:pt>
                <c:pt idx="3676">
                  <c:v>-140.523</c:v>
                </c:pt>
                <c:pt idx="3677">
                  <c:v>-140.52099999999999</c:v>
                </c:pt>
                <c:pt idx="3678">
                  <c:v>-140.51900000000001</c:v>
                </c:pt>
                <c:pt idx="3679">
                  <c:v>-140.517</c:v>
                </c:pt>
                <c:pt idx="3680">
                  <c:v>-140.51499999999999</c:v>
                </c:pt>
                <c:pt idx="3681">
                  <c:v>-140.51300000000001</c:v>
                </c:pt>
                <c:pt idx="3682">
                  <c:v>-140.511</c:v>
                </c:pt>
                <c:pt idx="3683">
                  <c:v>-140.50900000000001</c:v>
                </c:pt>
                <c:pt idx="3684">
                  <c:v>-140.50700000000001</c:v>
                </c:pt>
                <c:pt idx="3685">
                  <c:v>-140.505</c:v>
                </c:pt>
                <c:pt idx="3686">
                  <c:v>-140.50299999999999</c:v>
                </c:pt>
                <c:pt idx="3687">
                  <c:v>-140.501</c:v>
                </c:pt>
                <c:pt idx="3688">
                  <c:v>-140.499</c:v>
                </c:pt>
                <c:pt idx="3689">
                  <c:v>-140.49700000000001</c:v>
                </c:pt>
                <c:pt idx="3690">
                  <c:v>-140.495</c:v>
                </c:pt>
                <c:pt idx="3691">
                  <c:v>-140.49299999999999</c:v>
                </c:pt>
                <c:pt idx="3692">
                  <c:v>-140.49099999999999</c:v>
                </c:pt>
                <c:pt idx="3693">
                  <c:v>-140.489</c:v>
                </c:pt>
                <c:pt idx="3694">
                  <c:v>-140.48699999999999</c:v>
                </c:pt>
                <c:pt idx="3695">
                  <c:v>-140.48500000000001</c:v>
                </c:pt>
                <c:pt idx="3696">
                  <c:v>-140.483</c:v>
                </c:pt>
                <c:pt idx="3697">
                  <c:v>-140.48099999999999</c:v>
                </c:pt>
                <c:pt idx="3698">
                  <c:v>-140.47900000000001</c:v>
                </c:pt>
                <c:pt idx="3699">
                  <c:v>-140.477</c:v>
                </c:pt>
                <c:pt idx="3700">
                  <c:v>-140.47499999999999</c:v>
                </c:pt>
                <c:pt idx="3701">
                  <c:v>-140.47300000000001</c:v>
                </c:pt>
                <c:pt idx="3702">
                  <c:v>-140.471</c:v>
                </c:pt>
                <c:pt idx="3703">
                  <c:v>-140.46899999999999</c:v>
                </c:pt>
                <c:pt idx="3704">
                  <c:v>-140.46700000000001</c:v>
                </c:pt>
                <c:pt idx="3705">
                  <c:v>-140.465</c:v>
                </c:pt>
                <c:pt idx="3706">
                  <c:v>-140.46299999999999</c:v>
                </c:pt>
                <c:pt idx="3707">
                  <c:v>-140.46100000000001</c:v>
                </c:pt>
                <c:pt idx="3708">
                  <c:v>-140.459</c:v>
                </c:pt>
                <c:pt idx="3709">
                  <c:v>-140.45699999999999</c:v>
                </c:pt>
                <c:pt idx="3710">
                  <c:v>-140.45500000000001</c:v>
                </c:pt>
                <c:pt idx="3711">
                  <c:v>-140.453</c:v>
                </c:pt>
                <c:pt idx="3712">
                  <c:v>-140.45099999999999</c:v>
                </c:pt>
                <c:pt idx="3713">
                  <c:v>-140.44900000000001</c:v>
                </c:pt>
                <c:pt idx="3714">
                  <c:v>-140.447</c:v>
                </c:pt>
                <c:pt idx="3715">
                  <c:v>-140.44499999999999</c:v>
                </c:pt>
                <c:pt idx="3716">
                  <c:v>-140.44300000000001</c:v>
                </c:pt>
                <c:pt idx="3717">
                  <c:v>-140.441</c:v>
                </c:pt>
                <c:pt idx="3718">
                  <c:v>-140.43899999999999</c:v>
                </c:pt>
                <c:pt idx="3719">
                  <c:v>-140.43700000000001</c:v>
                </c:pt>
                <c:pt idx="3720">
                  <c:v>-140.435</c:v>
                </c:pt>
                <c:pt idx="3721">
                  <c:v>-140.43299999999999</c:v>
                </c:pt>
                <c:pt idx="3722">
                  <c:v>-140.43100000000001</c:v>
                </c:pt>
                <c:pt idx="3723">
                  <c:v>-140.429</c:v>
                </c:pt>
                <c:pt idx="3724">
                  <c:v>-140.42699999999999</c:v>
                </c:pt>
                <c:pt idx="3725">
                  <c:v>-140.42500000000001</c:v>
                </c:pt>
                <c:pt idx="3726">
                  <c:v>-140.423</c:v>
                </c:pt>
                <c:pt idx="3727">
                  <c:v>-140.42099999999999</c:v>
                </c:pt>
                <c:pt idx="3728">
                  <c:v>-140.41900000000001</c:v>
                </c:pt>
                <c:pt idx="3729">
                  <c:v>-140.417</c:v>
                </c:pt>
                <c:pt idx="3730">
                  <c:v>-140.41499999999999</c:v>
                </c:pt>
                <c:pt idx="3731">
                  <c:v>-140.41300000000001</c:v>
                </c:pt>
                <c:pt idx="3732">
                  <c:v>-140.411</c:v>
                </c:pt>
                <c:pt idx="3733">
                  <c:v>-140.40899999999999</c:v>
                </c:pt>
                <c:pt idx="3734">
                  <c:v>-140.40700000000001</c:v>
                </c:pt>
                <c:pt idx="3735">
                  <c:v>-140.405</c:v>
                </c:pt>
                <c:pt idx="3736">
                  <c:v>-140.40299999999999</c:v>
                </c:pt>
                <c:pt idx="3737">
                  <c:v>-140.40100000000001</c:v>
                </c:pt>
                <c:pt idx="3738">
                  <c:v>-140.399</c:v>
                </c:pt>
                <c:pt idx="3739">
                  <c:v>-140.39699999999999</c:v>
                </c:pt>
                <c:pt idx="3740">
                  <c:v>-140.39500000000001</c:v>
                </c:pt>
                <c:pt idx="3741">
                  <c:v>-140.393</c:v>
                </c:pt>
                <c:pt idx="3742">
                  <c:v>-140.39099999999999</c:v>
                </c:pt>
                <c:pt idx="3743">
                  <c:v>-140.38900000000001</c:v>
                </c:pt>
                <c:pt idx="3744">
                  <c:v>-140.387</c:v>
                </c:pt>
                <c:pt idx="3745">
                  <c:v>-140.38499999999999</c:v>
                </c:pt>
                <c:pt idx="3746">
                  <c:v>-140.38300000000001</c:v>
                </c:pt>
                <c:pt idx="3747">
                  <c:v>-140.381</c:v>
                </c:pt>
                <c:pt idx="3748">
                  <c:v>-140.37899999999999</c:v>
                </c:pt>
                <c:pt idx="3749">
                  <c:v>-140.37700000000001</c:v>
                </c:pt>
                <c:pt idx="3750">
                  <c:v>-140.375</c:v>
                </c:pt>
                <c:pt idx="3751">
                  <c:v>-140.37299999999999</c:v>
                </c:pt>
                <c:pt idx="3752">
                  <c:v>-140.37100000000001</c:v>
                </c:pt>
                <c:pt idx="3753">
                  <c:v>-140.369</c:v>
                </c:pt>
                <c:pt idx="3754">
                  <c:v>-140.36699999999999</c:v>
                </c:pt>
                <c:pt idx="3755">
                  <c:v>-140.36500000000001</c:v>
                </c:pt>
                <c:pt idx="3756">
                  <c:v>-140.363</c:v>
                </c:pt>
                <c:pt idx="3757">
                  <c:v>-140.36099999999999</c:v>
                </c:pt>
                <c:pt idx="3758">
                  <c:v>-140.35900000000001</c:v>
                </c:pt>
                <c:pt idx="3759">
                  <c:v>-140.357</c:v>
                </c:pt>
                <c:pt idx="3760">
                  <c:v>-140.35499999999999</c:v>
                </c:pt>
                <c:pt idx="3761">
                  <c:v>-140.35300000000001</c:v>
                </c:pt>
                <c:pt idx="3762">
                  <c:v>-140.351</c:v>
                </c:pt>
                <c:pt idx="3763">
                  <c:v>-140.34899999999999</c:v>
                </c:pt>
                <c:pt idx="3764">
                  <c:v>-140.34700000000001</c:v>
                </c:pt>
                <c:pt idx="3765">
                  <c:v>-140.345</c:v>
                </c:pt>
                <c:pt idx="3766">
                  <c:v>-140.34299999999999</c:v>
                </c:pt>
                <c:pt idx="3767">
                  <c:v>-140.34100000000001</c:v>
                </c:pt>
                <c:pt idx="3768">
                  <c:v>-140.339</c:v>
                </c:pt>
                <c:pt idx="3769">
                  <c:v>-140.33699999999999</c:v>
                </c:pt>
                <c:pt idx="3770">
                  <c:v>-140.33500000000001</c:v>
                </c:pt>
                <c:pt idx="3771">
                  <c:v>-140.333</c:v>
                </c:pt>
                <c:pt idx="3772">
                  <c:v>-140.33099999999999</c:v>
                </c:pt>
                <c:pt idx="3773">
                  <c:v>-140.32900000000001</c:v>
                </c:pt>
                <c:pt idx="3774">
                  <c:v>-140.327</c:v>
                </c:pt>
                <c:pt idx="3775">
                  <c:v>-140.32499999999999</c:v>
                </c:pt>
                <c:pt idx="3776">
                  <c:v>-140.32300000000001</c:v>
                </c:pt>
                <c:pt idx="3777">
                  <c:v>-140.321</c:v>
                </c:pt>
                <c:pt idx="3778">
                  <c:v>-140.31899999999999</c:v>
                </c:pt>
                <c:pt idx="3779">
                  <c:v>-140.31700000000001</c:v>
                </c:pt>
                <c:pt idx="3780">
                  <c:v>-140.315</c:v>
                </c:pt>
                <c:pt idx="3781">
                  <c:v>-140.31299999999999</c:v>
                </c:pt>
                <c:pt idx="3782">
                  <c:v>-140.31100000000001</c:v>
                </c:pt>
                <c:pt idx="3783">
                  <c:v>-140.309</c:v>
                </c:pt>
                <c:pt idx="3784">
                  <c:v>-140.30699999999999</c:v>
                </c:pt>
                <c:pt idx="3785">
                  <c:v>-140.30500000000001</c:v>
                </c:pt>
                <c:pt idx="3786">
                  <c:v>-140.303</c:v>
                </c:pt>
                <c:pt idx="3787">
                  <c:v>-140.30099999999999</c:v>
                </c:pt>
                <c:pt idx="3788">
                  <c:v>-140.29900000000001</c:v>
                </c:pt>
                <c:pt idx="3789">
                  <c:v>-140.297</c:v>
                </c:pt>
                <c:pt idx="3790">
                  <c:v>-140.29499999999999</c:v>
                </c:pt>
                <c:pt idx="3791">
                  <c:v>-140.29300000000001</c:v>
                </c:pt>
                <c:pt idx="3792">
                  <c:v>-140.291</c:v>
                </c:pt>
                <c:pt idx="3793">
                  <c:v>-140.28899999999999</c:v>
                </c:pt>
                <c:pt idx="3794">
                  <c:v>-140.28700000000001</c:v>
                </c:pt>
                <c:pt idx="3795">
                  <c:v>-140.285</c:v>
                </c:pt>
                <c:pt idx="3796">
                  <c:v>-140.28299999999999</c:v>
                </c:pt>
                <c:pt idx="3797">
                  <c:v>-140.28100000000001</c:v>
                </c:pt>
                <c:pt idx="3798">
                  <c:v>-140.279</c:v>
                </c:pt>
                <c:pt idx="3799">
                  <c:v>-140.27699999999999</c:v>
                </c:pt>
                <c:pt idx="3800">
                  <c:v>-140.27500000000001</c:v>
                </c:pt>
                <c:pt idx="3801">
                  <c:v>-140.273</c:v>
                </c:pt>
                <c:pt idx="3802">
                  <c:v>-140.27099999999999</c:v>
                </c:pt>
                <c:pt idx="3803">
                  <c:v>-140.26900000000001</c:v>
                </c:pt>
                <c:pt idx="3804">
                  <c:v>-140.267</c:v>
                </c:pt>
                <c:pt idx="3805">
                  <c:v>-140.26499999999999</c:v>
                </c:pt>
                <c:pt idx="3806">
                  <c:v>-140.26300000000001</c:v>
                </c:pt>
                <c:pt idx="3807">
                  <c:v>-140.261</c:v>
                </c:pt>
                <c:pt idx="3808">
                  <c:v>-140.25900000000001</c:v>
                </c:pt>
                <c:pt idx="3809">
                  <c:v>-140.25700000000001</c:v>
                </c:pt>
                <c:pt idx="3810">
                  <c:v>-140.255</c:v>
                </c:pt>
                <c:pt idx="3811">
                  <c:v>-140.25299999999999</c:v>
                </c:pt>
                <c:pt idx="3812">
                  <c:v>-140.251</c:v>
                </c:pt>
                <c:pt idx="3813">
                  <c:v>-140.249</c:v>
                </c:pt>
                <c:pt idx="3814">
                  <c:v>-140.24700000000001</c:v>
                </c:pt>
                <c:pt idx="3815">
                  <c:v>-140.245</c:v>
                </c:pt>
                <c:pt idx="3816">
                  <c:v>-140.24299999999999</c:v>
                </c:pt>
                <c:pt idx="3817">
                  <c:v>-140.24099999999999</c:v>
                </c:pt>
                <c:pt idx="3818">
                  <c:v>-140.239</c:v>
                </c:pt>
                <c:pt idx="3819">
                  <c:v>-140.23699999999999</c:v>
                </c:pt>
                <c:pt idx="3820">
                  <c:v>-140.23500000000001</c:v>
                </c:pt>
                <c:pt idx="3821">
                  <c:v>-140.233</c:v>
                </c:pt>
                <c:pt idx="3822">
                  <c:v>-140.23099999999999</c:v>
                </c:pt>
                <c:pt idx="3823">
                  <c:v>-140.22900000000001</c:v>
                </c:pt>
                <c:pt idx="3824">
                  <c:v>-140.227</c:v>
                </c:pt>
                <c:pt idx="3825">
                  <c:v>-140.22499999999999</c:v>
                </c:pt>
                <c:pt idx="3826">
                  <c:v>-140.22300000000001</c:v>
                </c:pt>
                <c:pt idx="3827">
                  <c:v>-140.221</c:v>
                </c:pt>
                <c:pt idx="3828">
                  <c:v>-140.21899999999999</c:v>
                </c:pt>
                <c:pt idx="3829">
                  <c:v>-140.21700000000001</c:v>
                </c:pt>
                <c:pt idx="3830">
                  <c:v>-140.215</c:v>
                </c:pt>
                <c:pt idx="3831">
                  <c:v>-140.21299999999999</c:v>
                </c:pt>
                <c:pt idx="3832">
                  <c:v>-140.21100000000001</c:v>
                </c:pt>
                <c:pt idx="3833">
                  <c:v>-140.209</c:v>
                </c:pt>
                <c:pt idx="3834">
                  <c:v>-140.20699999999999</c:v>
                </c:pt>
                <c:pt idx="3835">
                  <c:v>-140.20500000000001</c:v>
                </c:pt>
                <c:pt idx="3836">
                  <c:v>-140.203</c:v>
                </c:pt>
                <c:pt idx="3837">
                  <c:v>-140.20099999999999</c:v>
                </c:pt>
                <c:pt idx="3838">
                  <c:v>-140.19900000000001</c:v>
                </c:pt>
                <c:pt idx="3839">
                  <c:v>-140.197</c:v>
                </c:pt>
                <c:pt idx="3840">
                  <c:v>-140.19499999999999</c:v>
                </c:pt>
                <c:pt idx="3841">
                  <c:v>-140.19300000000001</c:v>
                </c:pt>
                <c:pt idx="3842">
                  <c:v>-140.191</c:v>
                </c:pt>
                <c:pt idx="3843">
                  <c:v>-140.18899999999999</c:v>
                </c:pt>
                <c:pt idx="3844">
                  <c:v>-140.18700000000001</c:v>
                </c:pt>
                <c:pt idx="3845">
                  <c:v>-140.185</c:v>
                </c:pt>
                <c:pt idx="3846">
                  <c:v>-140.18299999999999</c:v>
                </c:pt>
                <c:pt idx="3847">
                  <c:v>-140.18100000000001</c:v>
                </c:pt>
                <c:pt idx="3848">
                  <c:v>-140.179</c:v>
                </c:pt>
                <c:pt idx="3849">
                  <c:v>-140.17699999999999</c:v>
                </c:pt>
                <c:pt idx="3850">
                  <c:v>-140.17500000000001</c:v>
                </c:pt>
                <c:pt idx="3851">
                  <c:v>-140.173</c:v>
                </c:pt>
                <c:pt idx="3852">
                  <c:v>-140.17099999999999</c:v>
                </c:pt>
                <c:pt idx="3853">
                  <c:v>-140.16900000000001</c:v>
                </c:pt>
                <c:pt idx="3854">
                  <c:v>-140.167</c:v>
                </c:pt>
                <c:pt idx="3855">
                  <c:v>-140.16499999999999</c:v>
                </c:pt>
                <c:pt idx="3856">
                  <c:v>-140.16300000000001</c:v>
                </c:pt>
                <c:pt idx="3857">
                  <c:v>-140.161</c:v>
                </c:pt>
                <c:pt idx="3858">
                  <c:v>-140.15899999999999</c:v>
                </c:pt>
                <c:pt idx="3859">
                  <c:v>-140.15700000000001</c:v>
                </c:pt>
                <c:pt idx="3860">
                  <c:v>-140.155</c:v>
                </c:pt>
                <c:pt idx="3861">
                  <c:v>-140.15299999999999</c:v>
                </c:pt>
                <c:pt idx="3862">
                  <c:v>-140.15100000000001</c:v>
                </c:pt>
                <c:pt idx="3863">
                  <c:v>-140.149</c:v>
                </c:pt>
                <c:pt idx="3864">
                  <c:v>-140.14699999999999</c:v>
                </c:pt>
                <c:pt idx="3865">
                  <c:v>-140.14500000000001</c:v>
                </c:pt>
                <c:pt idx="3866">
                  <c:v>-140.143</c:v>
                </c:pt>
                <c:pt idx="3867">
                  <c:v>-140.14099999999999</c:v>
                </c:pt>
                <c:pt idx="3868">
                  <c:v>-140.13900000000001</c:v>
                </c:pt>
                <c:pt idx="3869">
                  <c:v>-140.137</c:v>
                </c:pt>
                <c:pt idx="3870">
                  <c:v>-140.13499999999999</c:v>
                </c:pt>
                <c:pt idx="3871">
                  <c:v>-140.13300000000001</c:v>
                </c:pt>
                <c:pt idx="3872">
                  <c:v>-140.131</c:v>
                </c:pt>
                <c:pt idx="3873">
                  <c:v>-140.12899999999999</c:v>
                </c:pt>
                <c:pt idx="3874">
                  <c:v>-140.12700000000001</c:v>
                </c:pt>
                <c:pt idx="3875">
                  <c:v>-140.125</c:v>
                </c:pt>
                <c:pt idx="3876">
                  <c:v>-140.12299999999999</c:v>
                </c:pt>
                <c:pt idx="3877">
                  <c:v>-140.12100000000001</c:v>
                </c:pt>
                <c:pt idx="3878">
                  <c:v>-140.119</c:v>
                </c:pt>
                <c:pt idx="3879">
                  <c:v>-140.11699999999999</c:v>
                </c:pt>
                <c:pt idx="3880">
                  <c:v>-140.11500000000001</c:v>
                </c:pt>
                <c:pt idx="3881">
                  <c:v>-140.113</c:v>
                </c:pt>
                <c:pt idx="3882">
                  <c:v>-140.11099999999999</c:v>
                </c:pt>
                <c:pt idx="3883">
                  <c:v>-140.10900000000001</c:v>
                </c:pt>
                <c:pt idx="3884">
                  <c:v>-140.107</c:v>
                </c:pt>
                <c:pt idx="3885">
                  <c:v>-140.10499999999999</c:v>
                </c:pt>
                <c:pt idx="3886">
                  <c:v>-140.10300000000001</c:v>
                </c:pt>
                <c:pt idx="3887">
                  <c:v>-140.101</c:v>
                </c:pt>
                <c:pt idx="3888">
                  <c:v>-140.09899999999999</c:v>
                </c:pt>
                <c:pt idx="3889">
                  <c:v>-140.09700000000001</c:v>
                </c:pt>
                <c:pt idx="3890">
                  <c:v>-140.095</c:v>
                </c:pt>
                <c:pt idx="3891">
                  <c:v>-140.09299999999999</c:v>
                </c:pt>
                <c:pt idx="3892">
                  <c:v>-140.09100000000001</c:v>
                </c:pt>
                <c:pt idx="3893">
                  <c:v>-140.089</c:v>
                </c:pt>
                <c:pt idx="3894">
                  <c:v>-140.08699999999999</c:v>
                </c:pt>
                <c:pt idx="3895">
                  <c:v>-140.08500000000001</c:v>
                </c:pt>
                <c:pt idx="3896">
                  <c:v>-140.083</c:v>
                </c:pt>
                <c:pt idx="3897">
                  <c:v>-140.08099999999999</c:v>
                </c:pt>
                <c:pt idx="3898">
                  <c:v>-140.07900000000001</c:v>
                </c:pt>
                <c:pt idx="3899">
                  <c:v>-140.077</c:v>
                </c:pt>
                <c:pt idx="3900">
                  <c:v>-140.07499999999999</c:v>
                </c:pt>
                <c:pt idx="3901">
                  <c:v>-140.07300000000001</c:v>
                </c:pt>
                <c:pt idx="3902">
                  <c:v>-140.071</c:v>
                </c:pt>
                <c:pt idx="3903">
                  <c:v>-140.06899999999999</c:v>
                </c:pt>
                <c:pt idx="3904">
                  <c:v>-140.06700000000001</c:v>
                </c:pt>
                <c:pt idx="3905">
                  <c:v>-140.065</c:v>
                </c:pt>
                <c:pt idx="3906">
                  <c:v>-140.06299999999999</c:v>
                </c:pt>
                <c:pt idx="3907">
                  <c:v>-140.06100000000001</c:v>
                </c:pt>
                <c:pt idx="3908">
                  <c:v>-140.059</c:v>
                </c:pt>
                <c:pt idx="3909">
                  <c:v>-140.05699999999999</c:v>
                </c:pt>
                <c:pt idx="3910">
                  <c:v>-140.05500000000001</c:v>
                </c:pt>
                <c:pt idx="3911">
                  <c:v>-140.053</c:v>
                </c:pt>
                <c:pt idx="3912">
                  <c:v>-140.05099999999999</c:v>
                </c:pt>
                <c:pt idx="3913">
                  <c:v>-140.04900000000001</c:v>
                </c:pt>
                <c:pt idx="3914">
                  <c:v>-140.047</c:v>
                </c:pt>
                <c:pt idx="3915">
                  <c:v>-140.04499999999999</c:v>
                </c:pt>
                <c:pt idx="3916">
                  <c:v>-140.04300000000001</c:v>
                </c:pt>
                <c:pt idx="3917">
                  <c:v>-140.041</c:v>
                </c:pt>
                <c:pt idx="3918">
                  <c:v>-140.03899999999999</c:v>
                </c:pt>
                <c:pt idx="3919">
                  <c:v>-140.03700000000001</c:v>
                </c:pt>
                <c:pt idx="3920">
                  <c:v>-140.035</c:v>
                </c:pt>
                <c:pt idx="3921">
                  <c:v>-140.03299999999999</c:v>
                </c:pt>
                <c:pt idx="3922">
                  <c:v>-140.03100000000001</c:v>
                </c:pt>
                <c:pt idx="3923">
                  <c:v>-140.029</c:v>
                </c:pt>
                <c:pt idx="3924">
                  <c:v>-140.02699999999999</c:v>
                </c:pt>
                <c:pt idx="3925">
                  <c:v>-140.02500000000001</c:v>
                </c:pt>
                <c:pt idx="3926">
                  <c:v>-140.023</c:v>
                </c:pt>
                <c:pt idx="3927">
                  <c:v>-140.02099999999999</c:v>
                </c:pt>
                <c:pt idx="3928">
                  <c:v>-140.01900000000001</c:v>
                </c:pt>
                <c:pt idx="3929">
                  <c:v>-140.017</c:v>
                </c:pt>
                <c:pt idx="3930">
                  <c:v>-140.01499999999999</c:v>
                </c:pt>
                <c:pt idx="3931">
                  <c:v>-140.01300000000001</c:v>
                </c:pt>
                <c:pt idx="3932">
                  <c:v>-140.011</c:v>
                </c:pt>
                <c:pt idx="3933">
                  <c:v>-140.00900000000001</c:v>
                </c:pt>
                <c:pt idx="3934">
                  <c:v>-140.00700000000001</c:v>
                </c:pt>
                <c:pt idx="3935">
                  <c:v>-140.005</c:v>
                </c:pt>
                <c:pt idx="3936">
                  <c:v>-140.00299999999999</c:v>
                </c:pt>
                <c:pt idx="3937">
                  <c:v>-140.001</c:v>
                </c:pt>
                <c:pt idx="3938">
                  <c:v>-139.999</c:v>
                </c:pt>
                <c:pt idx="3939">
                  <c:v>-139.99700000000001</c:v>
                </c:pt>
                <c:pt idx="3940">
                  <c:v>-139.995</c:v>
                </c:pt>
                <c:pt idx="3941">
                  <c:v>-139.99299999999999</c:v>
                </c:pt>
                <c:pt idx="3942">
                  <c:v>-139.99099999999999</c:v>
                </c:pt>
                <c:pt idx="3943">
                  <c:v>-139.989</c:v>
                </c:pt>
                <c:pt idx="3944">
                  <c:v>-139.98699999999999</c:v>
                </c:pt>
                <c:pt idx="3945">
                  <c:v>-139.98500000000001</c:v>
                </c:pt>
                <c:pt idx="3946">
                  <c:v>-139.983</c:v>
                </c:pt>
                <c:pt idx="3947">
                  <c:v>-139.98099999999999</c:v>
                </c:pt>
                <c:pt idx="3948">
                  <c:v>-139.97900000000001</c:v>
                </c:pt>
                <c:pt idx="3949">
                  <c:v>-139.977</c:v>
                </c:pt>
                <c:pt idx="3950">
                  <c:v>-139.97499999999999</c:v>
                </c:pt>
                <c:pt idx="3951">
                  <c:v>-139.97300000000001</c:v>
                </c:pt>
                <c:pt idx="3952">
                  <c:v>-139.971</c:v>
                </c:pt>
                <c:pt idx="3953">
                  <c:v>-139.96899999999999</c:v>
                </c:pt>
                <c:pt idx="3954">
                  <c:v>-139.96700000000001</c:v>
                </c:pt>
                <c:pt idx="3955">
                  <c:v>-139.965</c:v>
                </c:pt>
                <c:pt idx="3956">
                  <c:v>-139.96299999999999</c:v>
                </c:pt>
                <c:pt idx="3957">
                  <c:v>-139.96100000000001</c:v>
                </c:pt>
                <c:pt idx="3958">
                  <c:v>-139.959</c:v>
                </c:pt>
                <c:pt idx="3959">
                  <c:v>-139.95699999999999</c:v>
                </c:pt>
                <c:pt idx="3960">
                  <c:v>-139.95500000000001</c:v>
                </c:pt>
                <c:pt idx="3961">
                  <c:v>-139.953</c:v>
                </c:pt>
                <c:pt idx="3962">
                  <c:v>-139.95099999999999</c:v>
                </c:pt>
                <c:pt idx="3963">
                  <c:v>-139.94900000000001</c:v>
                </c:pt>
                <c:pt idx="3964">
                  <c:v>-139.947</c:v>
                </c:pt>
                <c:pt idx="3965">
                  <c:v>-139.94499999999999</c:v>
                </c:pt>
                <c:pt idx="3966">
                  <c:v>-139.94300000000001</c:v>
                </c:pt>
                <c:pt idx="3967">
                  <c:v>-139.941</c:v>
                </c:pt>
                <c:pt idx="3968">
                  <c:v>-139.93899999999999</c:v>
                </c:pt>
                <c:pt idx="3969">
                  <c:v>-139.93700000000001</c:v>
                </c:pt>
                <c:pt idx="3970">
                  <c:v>-139.935</c:v>
                </c:pt>
                <c:pt idx="3971">
                  <c:v>-139.93299999999999</c:v>
                </c:pt>
                <c:pt idx="3972">
                  <c:v>-139.93100000000001</c:v>
                </c:pt>
                <c:pt idx="3973">
                  <c:v>-139.929</c:v>
                </c:pt>
                <c:pt idx="3974">
                  <c:v>-139.92699999999999</c:v>
                </c:pt>
                <c:pt idx="3975">
                  <c:v>-139.92500000000001</c:v>
                </c:pt>
                <c:pt idx="3976">
                  <c:v>-139.923</c:v>
                </c:pt>
                <c:pt idx="3977">
                  <c:v>-139.92099999999999</c:v>
                </c:pt>
                <c:pt idx="3978">
                  <c:v>-139.91900000000001</c:v>
                </c:pt>
                <c:pt idx="3979">
                  <c:v>-139.917</c:v>
                </c:pt>
                <c:pt idx="3980">
                  <c:v>-139.91499999999999</c:v>
                </c:pt>
                <c:pt idx="3981">
                  <c:v>-139.91300000000001</c:v>
                </c:pt>
                <c:pt idx="3982">
                  <c:v>-139.911</c:v>
                </c:pt>
                <c:pt idx="3983">
                  <c:v>-139.90899999999999</c:v>
                </c:pt>
                <c:pt idx="3984">
                  <c:v>-139.90700000000001</c:v>
                </c:pt>
                <c:pt idx="3985">
                  <c:v>-139.905</c:v>
                </c:pt>
                <c:pt idx="3986">
                  <c:v>-139.90299999999999</c:v>
                </c:pt>
                <c:pt idx="3987">
                  <c:v>-139.90100000000001</c:v>
                </c:pt>
                <c:pt idx="3988">
                  <c:v>-139.899</c:v>
                </c:pt>
                <c:pt idx="3989">
                  <c:v>-139.89699999999999</c:v>
                </c:pt>
                <c:pt idx="3990">
                  <c:v>-139.89500000000001</c:v>
                </c:pt>
                <c:pt idx="3991">
                  <c:v>-139.893</c:v>
                </c:pt>
                <c:pt idx="3992">
                  <c:v>-139.89099999999999</c:v>
                </c:pt>
                <c:pt idx="3993">
                  <c:v>-139.88900000000001</c:v>
                </c:pt>
                <c:pt idx="3994">
                  <c:v>-139.887</c:v>
                </c:pt>
                <c:pt idx="3995">
                  <c:v>-139.88499999999999</c:v>
                </c:pt>
                <c:pt idx="3996">
                  <c:v>-139.88300000000001</c:v>
                </c:pt>
                <c:pt idx="3997">
                  <c:v>-139.881</c:v>
                </c:pt>
                <c:pt idx="3998">
                  <c:v>-139.87899999999999</c:v>
                </c:pt>
                <c:pt idx="3999">
                  <c:v>-139.87700000000001</c:v>
                </c:pt>
                <c:pt idx="4000">
                  <c:v>-139.875</c:v>
                </c:pt>
                <c:pt idx="4001">
                  <c:v>-139.87299999999999</c:v>
                </c:pt>
                <c:pt idx="4002">
                  <c:v>-139.87100000000001</c:v>
                </c:pt>
                <c:pt idx="4003">
                  <c:v>-139.869</c:v>
                </c:pt>
                <c:pt idx="4004">
                  <c:v>-139.86699999999999</c:v>
                </c:pt>
                <c:pt idx="4005">
                  <c:v>-139.86500000000001</c:v>
                </c:pt>
                <c:pt idx="4006">
                  <c:v>-139.863</c:v>
                </c:pt>
                <c:pt idx="4007">
                  <c:v>-139.86099999999999</c:v>
                </c:pt>
                <c:pt idx="4008">
                  <c:v>-139.85900000000001</c:v>
                </c:pt>
                <c:pt idx="4009">
                  <c:v>-139.857</c:v>
                </c:pt>
                <c:pt idx="4010">
                  <c:v>-139.85499999999999</c:v>
                </c:pt>
                <c:pt idx="4011">
                  <c:v>-139.85300000000001</c:v>
                </c:pt>
                <c:pt idx="4012">
                  <c:v>-139.851</c:v>
                </c:pt>
                <c:pt idx="4013">
                  <c:v>-139.84899999999999</c:v>
                </c:pt>
                <c:pt idx="4014">
                  <c:v>-139.84700000000001</c:v>
                </c:pt>
                <c:pt idx="4015">
                  <c:v>-139.845</c:v>
                </c:pt>
                <c:pt idx="4016">
                  <c:v>-139.84299999999999</c:v>
                </c:pt>
                <c:pt idx="4017">
                  <c:v>-139.84100000000001</c:v>
                </c:pt>
                <c:pt idx="4018">
                  <c:v>-139.839</c:v>
                </c:pt>
                <c:pt idx="4019">
                  <c:v>-139.83699999999999</c:v>
                </c:pt>
                <c:pt idx="4020">
                  <c:v>-139.83500000000001</c:v>
                </c:pt>
                <c:pt idx="4021">
                  <c:v>-139.833</c:v>
                </c:pt>
                <c:pt idx="4022">
                  <c:v>-139.83099999999999</c:v>
                </c:pt>
                <c:pt idx="4023">
                  <c:v>-139.82900000000001</c:v>
                </c:pt>
                <c:pt idx="4024">
                  <c:v>-139.827</c:v>
                </c:pt>
                <c:pt idx="4025">
                  <c:v>-139.82499999999999</c:v>
                </c:pt>
                <c:pt idx="4026">
                  <c:v>-139.82300000000001</c:v>
                </c:pt>
                <c:pt idx="4027">
                  <c:v>-139.821</c:v>
                </c:pt>
                <c:pt idx="4028">
                  <c:v>-139.81899999999999</c:v>
                </c:pt>
                <c:pt idx="4029">
                  <c:v>-139.81700000000001</c:v>
                </c:pt>
                <c:pt idx="4030">
                  <c:v>-139.815</c:v>
                </c:pt>
                <c:pt idx="4031">
                  <c:v>-139.81299999999999</c:v>
                </c:pt>
                <c:pt idx="4032">
                  <c:v>-139.81100000000001</c:v>
                </c:pt>
                <c:pt idx="4033">
                  <c:v>-139.809</c:v>
                </c:pt>
                <c:pt idx="4034">
                  <c:v>-139.80699999999999</c:v>
                </c:pt>
                <c:pt idx="4035">
                  <c:v>-139.80500000000001</c:v>
                </c:pt>
                <c:pt idx="4036">
                  <c:v>-139.803</c:v>
                </c:pt>
                <c:pt idx="4037">
                  <c:v>-139.80099999999999</c:v>
                </c:pt>
                <c:pt idx="4038">
                  <c:v>-139.79900000000001</c:v>
                </c:pt>
                <c:pt idx="4039">
                  <c:v>-139.797</c:v>
                </c:pt>
                <c:pt idx="4040">
                  <c:v>-139.79499999999999</c:v>
                </c:pt>
                <c:pt idx="4041">
                  <c:v>-139.79300000000001</c:v>
                </c:pt>
                <c:pt idx="4042">
                  <c:v>-139.791</c:v>
                </c:pt>
                <c:pt idx="4043">
                  <c:v>-139.78899999999999</c:v>
                </c:pt>
                <c:pt idx="4044">
                  <c:v>-139.78700000000001</c:v>
                </c:pt>
                <c:pt idx="4045">
                  <c:v>-139.785</c:v>
                </c:pt>
                <c:pt idx="4046">
                  <c:v>-139.78299999999999</c:v>
                </c:pt>
                <c:pt idx="4047">
                  <c:v>-139.78100000000001</c:v>
                </c:pt>
                <c:pt idx="4048">
                  <c:v>-139.779</c:v>
                </c:pt>
                <c:pt idx="4049">
                  <c:v>-139.77699999999999</c:v>
                </c:pt>
                <c:pt idx="4050">
                  <c:v>-139.77500000000001</c:v>
                </c:pt>
                <c:pt idx="4051">
                  <c:v>-139.773</c:v>
                </c:pt>
                <c:pt idx="4052">
                  <c:v>-139.77100000000002</c:v>
                </c:pt>
                <c:pt idx="4053">
                  <c:v>-139.76900000000001</c:v>
                </c:pt>
                <c:pt idx="4054">
                  <c:v>-139.767</c:v>
                </c:pt>
                <c:pt idx="4055">
                  <c:v>-139.76499999999999</c:v>
                </c:pt>
                <c:pt idx="4056">
                  <c:v>-139.76300000000001</c:v>
                </c:pt>
                <c:pt idx="4057">
                  <c:v>-139.761</c:v>
                </c:pt>
                <c:pt idx="4058">
                  <c:v>-139.75900000000001</c:v>
                </c:pt>
                <c:pt idx="4059">
                  <c:v>-139.75700000000001</c:v>
                </c:pt>
                <c:pt idx="4060">
                  <c:v>-139.755</c:v>
                </c:pt>
                <c:pt idx="4061">
                  <c:v>-139.75299999999999</c:v>
                </c:pt>
                <c:pt idx="4062">
                  <c:v>-139.751</c:v>
                </c:pt>
                <c:pt idx="4063">
                  <c:v>-139.749</c:v>
                </c:pt>
                <c:pt idx="4064">
                  <c:v>-139.74700000000001</c:v>
                </c:pt>
                <c:pt idx="4065">
                  <c:v>-139.745</c:v>
                </c:pt>
                <c:pt idx="4066">
                  <c:v>-139.74299999999999</c:v>
                </c:pt>
                <c:pt idx="4067">
                  <c:v>-139.74099999999999</c:v>
                </c:pt>
                <c:pt idx="4068">
                  <c:v>-139.739</c:v>
                </c:pt>
                <c:pt idx="4069">
                  <c:v>-139.73699999999999</c:v>
                </c:pt>
                <c:pt idx="4070">
                  <c:v>-139.73500000000001</c:v>
                </c:pt>
                <c:pt idx="4071">
                  <c:v>-139.733</c:v>
                </c:pt>
                <c:pt idx="4072">
                  <c:v>-139.73099999999999</c:v>
                </c:pt>
                <c:pt idx="4073">
                  <c:v>-139.72899999999998</c:v>
                </c:pt>
                <c:pt idx="4074">
                  <c:v>-139.727</c:v>
                </c:pt>
                <c:pt idx="4075">
                  <c:v>-139.72499999999999</c:v>
                </c:pt>
                <c:pt idx="4076">
                  <c:v>-139.72300000000001</c:v>
                </c:pt>
                <c:pt idx="4077">
                  <c:v>-139.721</c:v>
                </c:pt>
                <c:pt idx="4078">
                  <c:v>-139.71899999999999</c:v>
                </c:pt>
                <c:pt idx="4079">
                  <c:v>-139.71700000000001</c:v>
                </c:pt>
                <c:pt idx="4080">
                  <c:v>-139.715</c:v>
                </c:pt>
                <c:pt idx="4081">
                  <c:v>-139.71299999999999</c:v>
                </c:pt>
                <c:pt idx="4082">
                  <c:v>-139.71100000000001</c:v>
                </c:pt>
                <c:pt idx="4083">
                  <c:v>-139.709</c:v>
                </c:pt>
                <c:pt idx="4084">
                  <c:v>-139.70699999999999</c:v>
                </c:pt>
                <c:pt idx="4085">
                  <c:v>-139.70500000000001</c:v>
                </c:pt>
                <c:pt idx="4086">
                  <c:v>-139.703</c:v>
                </c:pt>
                <c:pt idx="4087">
                  <c:v>-139.70099999999999</c:v>
                </c:pt>
                <c:pt idx="4088">
                  <c:v>-139.69900000000001</c:v>
                </c:pt>
                <c:pt idx="4089">
                  <c:v>-139.697</c:v>
                </c:pt>
                <c:pt idx="4090">
                  <c:v>-139.69499999999999</c:v>
                </c:pt>
                <c:pt idx="4091">
                  <c:v>-139.69300000000001</c:v>
                </c:pt>
                <c:pt idx="4092">
                  <c:v>-139.691</c:v>
                </c:pt>
                <c:pt idx="4093">
                  <c:v>-139.68899999999999</c:v>
                </c:pt>
                <c:pt idx="4094">
                  <c:v>-139.68700000000001</c:v>
                </c:pt>
                <c:pt idx="4095">
                  <c:v>-139.685</c:v>
                </c:pt>
                <c:pt idx="4096">
                  <c:v>-139.68299999999999</c:v>
                </c:pt>
                <c:pt idx="4097">
                  <c:v>-139.68100000000001</c:v>
                </c:pt>
                <c:pt idx="4098">
                  <c:v>-139.679</c:v>
                </c:pt>
                <c:pt idx="4099">
                  <c:v>-139.67699999999999</c:v>
                </c:pt>
                <c:pt idx="4100">
                  <c:v>-139.67500000000001</c:v>
                </c:pt>
                <c:pt idx="4101">
                  <c:v>-139.673</c:v>
                </c:pt>
                <c:pt idx="4102">
                  <c:v>-139.67099999999999</c:v>
                </c:pt>
                <c:pt idx="4103">
                  <c:v>-139.66900000000001</c:v>
                </c:pt>
                <c:pt idx="4104">
                  <c:v>-139.667</c:v>
                </c:pt>
                <c:pt idx="4105">
                  <c:v>-139.66499999999999</c:v>
                </c:pt>
                <c:pt idx="4106">
                  <c:v>-139.66300000000001</c:v>
                </c:pt>
                <c:pt idx="4107">
                  <c:v>-139.661</c:v>
                </c:pt>
                <c:pt idx="4108">
                  <c:v>-139.65899999999999</c:v>
                </c:pt>
                <c:pt idx="4109">
                  <c:v>-139.65700000000001</c:v>
                </c:pt>
                <c:pt idx="4110">
                  <c:v>-139.655</c:v>
                </c:pt>
                <c:pt idx="4111">
                  <c:v>-139.65299999999999</c:v>
                </c:pt>
                <c:pt idx="4112">
                  <c:v>-139.65100000000001</c:v>
                </c:pt>
                <c:pt idx="4113">
                  <c:v>-139.649</c:v>
                </c:pt>
                <c:pt idx="4114">
                  <c:v>-139.64699999999999</c:v>
                </c:pt>
                <c:pt idx="4115">
                  <c:v>-139.64500000000001</c:v>
                </c:pt>
                <c:pt idx="4116">
                  <c:v>-139.643</c:v>
                </c:pt>
                <c:pt idx="4117">
                  <c:v>-139.64099999999999</c:v>
                </c:pt>
                <c:pt idx="4118">
                  <c:v>-139.63900000000001</c:v>
                </c:pt>
                <c:pt idx="4119">
                  <c:v>-139.637</c:v>
                </c:pt>
                <c:pt idx="4120">
                  <c:v>-139.63499999999999</c:v>
                </c:pt>
                <c:pt idx="4121">
                  <c:v>-139.63300000000001</c:v>
                </c:pt>
                <c:pt idx="4122">
                  <c:v>-139.631</c:v>
                </c:pt>
                <c:pt idx="4123">
                  <c:v>-139.62899999999999</c:v>
                </c:pt>
                <c:pt idx="4124">
                  <c:v>-139.62700000000001</c:v>
                </c:pt>
                <c:pt idx="4125">
                  <c:v>-139.625</c:v>
                </c:pt>
                <c:pt idx="4126">
                  <c:v>-139.62299999999999</c:v>
                </c:pt>
                <c:pt idx="4127">
                  <c:v>-139.62100000000001</c:v>
                </c:pt>
                <c:pt idx="4128">
                  <c:v>-139.619</c:v>
                </c:pt>
                <c:pt idx="4129">
                  <c:v>-139.61699999999999</c:v>
                </c:pt>
                <c:pt idx="4130">
                  <c:v>-139.61500000000001</c:v>
                </c:pt>
                <c:pt idx="4131">
                  <c:v>-139.613</c:v>
                </c:pt>
                <c:pt idx="4132">
                  <c:v>-139.61099999999999</c:v>
                </c:pt>
                <c:pt idx="4133">
                  <c:v>-139.60900000000001</c:v>
                </c:pt>
                <c:pt idx="4134">
                  <c:v>-139.607</c:v>
                </c:pt>
                <c:pt idx="4135">
                  <c:v>-139.60499999999999</c:v>
                </c:pt>
                <c:pt idx="4136">
                  <c:v>-139.60300000000001</c:v>
                </c:pt>
                <c:pt idx="4137">
                  <c:v>-139.601</c:v>
                </c:pt>
                <c:pt idx="4138">
                  <c:v>-139.59899999999999</c:v>
                </c:pt>
                <c:pt idx="4139">
                  <c:v>-139.59700000000001</c:v>
                </c:pt>
                <c:pt idx="4140">
                  <c:v>-139.595</c:v>
                </c:pt>
                <c:pt idx="4141">
                  <c:v>-139.59299999999999</c:v>
                </c:pt>
                <c:pt idx="4142">
                  <c:v>-139.59100000000001</c:v>
                </c:pt>
                <c:pt idx="4143">
                  <c:v>-139.589</c:v>
                </c:pt>
                <c:pt idx="4144">
                  <c:v>-139.58699999999999</c:v>
                </c:pt>
                <c:pt idx="4145">
                  <c:v>-139.58500000000001</c:v>
                </c:pt>
                <c:pt idx="4146">
                  <c:v>-139.583</c:v>
                </c:pt>
                <c:pt idx="4147">
                  <c:v>-139.58099999999999</c:v>
                </c:pt>
                <c:pt idx="4148">
                  <c:v>-139.57900000000001</c:v>
                </c:pt>
                <c:pt idx="4149">
                  <c:v>-139.577</c:v>
                </c:pt>
                <c:pt idx="4150">
                  <c:v>-139.57499999999999</c:v>
                </c:pt>
                <c:pt idx="4151">
                  <c:v>-139.57300000000001</c:v>
                </c:pt>
                <c:pt idx="4152">
                  <c:v>-139.571</c:v>
                </c:pt>
                <c:pt idx="4153">
                  <c:v>-139.56899999999999</c:v>
                </c:pt>
                <c:pt idx="4154">
                  <c:v>-139.56700000000001</c:v>
                </c:pt>
                <c:pt idx="4155">
                  <c:v>-139.565</c:v>
                </c:pt>
                <c:pt idx="4156">
                  <c:v>-139.56299999999999</c:v>
                </c:pt>
                <c:pt idx="4157">
                  <c:v>-139.56100000000001</c:v>
                </c:pt>
                <c:pt idx="4158">
                  <c:v>-139.559</c:v>
                </c:pt>
                <c:pt idx="4159">
                  <c:v>-139.55699999999999</c:v>
                </c:pt>
                <c:pt idx="4160">
                  <c:v>-139.55500000000001</c:v>
                </c:pt>
                <c:pt idx="4161">
                  <c:v>-139.553</c:v>
                </c:pt>
                <c:pt idx="4162">
                  <c:v>-139.55099999999999</c:v>
                </c:pt>
                <c:pt idx="4163">
                  <c:v>-139.54900000000001</c:v>
                </c:pt>
                <c:pt idx="4164">
                  <c:v>-139.547</c:v>
                </c:pt>
                <c:pt idx="4165">
                  <c:v>-139.54499999999999</c:v>
                </c:pt>
                <c:pt idx="4166">
                  <c:v>-139.54300000000001</c:v>
                </c:pt>
                <c:pt idx="4167">
                  <c:v>-139.541</c:v>
                </c:pt>
                <c:pt idx="4168">
                  <c:v>-139.53899999999999</c:v>
                </c:pt>
                <c:pt idx="4169">
                  <c:v>-139.53700000000001</c:v>
                </c:pt>
                <c:pt idx="4170">
                  <c:v>-139.535</c:v>
                </c:pt>
                <c:pt idx="4171">
                  <c:v>-139.53299999999999</c:v>
                </c:pt>
                <c:pt idx="4172">
                  <c:v>-139.53100000000001</c:v>
                </c:pt>
                <c:pt idx="4173">
                  <c:v>-139.529</c:v>
                </c:pt>
                <c:pt idx="4174">
                  <c:v>-139.52699999999999</c:v>
                </c:pt>
                <c:pt idx="4175">
                  <c:v>-139.52500000000001</c:v>
                </c:pt>
                <c:pt idx="4176">
                  <c:v>-139.523</c:v>
                </c:pt>
                <c:pt idx="4177">
                  <c:v>-139.52100000000002</c:v>
                </c:pt>
                <c:pt idx="4178">
                  <c:v>-139.51900000000001</c:v>
                </c:pt>
                <c:pt idx="4179">
                  <c:v>-139.517</c:v>
                </c:pt>
                <c:pt idx="4180">
                  <c:v>-139.51499999999999</c:v>
                </c:pt>
                <c:pt idx="4181">
                  <c:v>-139.51300000000001</c:v>
                </c:pt>
                <c:pt idx="4182">
                  <c:v>-139.511</c:v>
                </c:pt>
                <c:pt idx="4183">
                  <c:v>-139.50900000000001</c:v>
                </c:pt>
                <c:pt idx="4184">
                  <c:v>-139.50700000000001</c:v>
                </c:pt>
                <c:pt idx="4185">
                  <c:v>-139.505</c:v>
                </c:pt>
                <c:pt idx="4186">
                  <c:v>-139.50299999999999</c:v>
                </c:pt>
                <c:pt idx="4187">
                  <c:v>-139.501</c:v>
                </c:pt>
                <c:pt idx="4188">
                  <c:v>-139.499</c:v>
                </c:pt>
                <c:pt idx="4189">
                  <c:v>-139.49700000000001</c:v>
                </c:pt>
                <c:pt idx="4190">
                  <c:v>-139.495</c:v>
                </c:pt>
                <c:pt idx="4191">
                  <c:v>-139.49299999999999</c:v>
                </c:pt>
                <c:pt idx="4192">
                  <c:v>-139.49099999999999</c:v>
                </c:pt>
                <c:pt idx="4193">
                  <c:v>-139.489</c:v>
                </c:pt>
                <c:pt idx="4194">
                  <c:v>-139.48699999999999</c:v>
                </c:pt>
                <c:pt idx="4195">
                  <c:v>-139.48500000000001</c:v>
                </c:pt>
                <c:pt idx="4196">
                  <c:v>-139.483</c:v>
                </c:pt>
                <c:pt idx="4197">
                  <c:v>-139.48099999999999</c:v>
                </c:pt>
                <c:pt idx="4198">
                  <c:v>-139.47899999999998</c:v>
                </c:pt>
                <c:pt idx="4199">
                  <c:v>-139.477</c:v>
                </c:pt>
                <c:pt idx="4200">
                  <c:v>-139.47499999999999</c:v>
                </c:pt>
                <c:pt idx="4201">
                  <c:v>-139.47300000000001</c:v>
                </c:pt>
                <c:pt idx="4202">
                  <c:v>-139.471</c:v>
                </c:pt>
                <c:pt idx="4203">
                  <c:v>-139.46899999999999</c:v>
                </c:pt>
                <c:pt idx="4204">
                  <c:v>-139.46700000000001</c:v>
                </c:pt>
                <c:pt idx="4205">
                  <c:v>-139.465</c:v>
                </c:pt>
                <c:pt idx="4206">
                  <c:v>-139.46299999999999</c:v>
                </c:pt>
                <c:pt idx="4207">
                  <c:v>-139.46100000000001</c:v>
                </c:pt>
                <c:pt idx="4208">
                  <c:v>-139.459</c:v>
                </c:pt>
                <c:pt idx="4209">
                  <c:v>-139.45699999999999</c:v>
                </c:pt>
                <c:pt idx="4210">
                  <c:v>-139.45500000000001</c:v>
                </c:pt>
                <c:pt idx="4211">
                  <c:v>-139.453</c:v>
                </c:pt>
                <c:pt idx="4212">
                  <c:v>-139.45099999999999</c:v>
                </c:pt>
                <c:pt idx="4213">
                  <c:v>-139.44900000000001</c:v>
                </c:pt>
                <c:pt idx="4214">
                  <c:v>-139.447</c:v>
                </c:pt>
                <c:pt idx="4215">
                  <c:v>-139.44499999999999</c:v>
                </c:pt>
                <c:pt idx="4216">
                  <c:v>-139.44300000000001</c:v>
                </c:pt>
                <c:pt idx="4217">
                  <c:v>-139.441</c:v>
                </c:pt>
                <c:pt idx="4218">
                  <c:v>-139.43899999999999</c:v>
                </c:pt>
                <c:pt idx="4219">
                  <c:v>-139.43700000000001</c:v>
                </c:pt>
                <c:pt idx="4220">
                  <c:v>-139.435</c:v>
                </c:pt>
                <c:pt idx="4221">
                  <c:v>-139.43299999999999</c:v>
                </c:pt>
                <c:pt idx="4222">
                  <c:v>-139.43100000000001</c:v>
                </c:pt>
                <c:pt idx="4223">
                  <c:v>-139.429</c:v>
                </c:pt>
                <c:pt idx="4224">
                  <c:v>-139.42699999999999</c:v>
                </c:pt>
                <c:pt idx="4225">
                  <c:v>-139.42500000000001</c:v>
                </c:pt>
                <c:pt idx="4226">
                  <c:v>-139.423</c:v>
                </c:pt>
                <c:pt idx="4227">
                  <c:v>-139.42099999999999</c:v>
                </c:pt>
                <c:pt idx="4228">
                  <c:v>-139.41900000000001</c:v>
                </c:pt>
                <c:pt idx="4229">
                  <c:v>-139.417</c:v>
                </c:pt>
                <c:pt idx="4230">
                  <c:v>-139.41499999999999</c:v>
                </c:pt>
                <c:pt idx="4231">
                  <c:v>-139.41300000000001</c:v>
                </c:pt>
                <c:pt idx="4232">
                  <c:v>-139.411</c:v>
                </c:pt>
                <c:pt idx="4233">
                  <c:v>-139.40899999999999</c:v>
                </c:pt>
                <c:pt idx="4234">
                  <c:v>-139.40700000000001</c:v>
                </c:pt>
                <c:pt idx="4235">
                  <c:v>-139.405</c:v>
                </c:pt>
                <c:pt idx="4236">
                  <c:v>-139.40299999999999</c:v>
                </c:pt>
                <c:pt idx="4237">
                  <c:v>-139.40100000000001</c:v>
                </c:pt>
                <c:pt idx="4238">
                  <c:v>-139.399</c:v>
                </c:pt>
                <c:pt idx="4239">
                  <c:v>-139.39699999999999</c:v>
                </c:pt>
                <c:pt idx="4240">
                  <c:v>-139.39500000000001</c:v>
                </c:pt>
                <c:pt idx="4241">
                  <c:v>-139.393</c:v>
                </c:pt>
                <c:pt idx="4242">
                  <c:v>-139.39099999999999</c:v>
                </c:pt>
                <c:pt idx="4243">
                  <c:v>-139.38900000000001</c:v>
                </c:pt>
                <c:pt idx="4244">
                  <c:v>-139.387</c:v>
                </c:pt>
                <c:pt idx="4245">
                  <c:v>-139.38499999999999</c:v>
                </c:pt>
                <c:pt idx="4246">
                  <c:v>-139.38300000000001</c:v>
                </c:pt>
                <c:pt idx="4247">
                  <c:v>-139.381</c:v>
                </c:pt>
                <c:pt idx="4248">
                  <c:v>-139.37899999999999</c:v>
                </c:pt>
                <c:pt idx="4249">
                  <c:v>-139.37700000000001</c:v>
                </c:pt>
                <c:pt idx="4250">
                  <c:v>-139.375</c:v>
                </c:pt>
                <c:pt idx="4251">
                  <c:v>-139.37299999999999</c:v>
                </c:pt>
                <c:pt idx="4252">
                  <c:v>-139.37100000000001</c:v>
                </c:pt>
                <c:pt idx="4253">
                  <c:v>-139.369</c:v>
                </c:pt>
                <c:pt idx="4254">
                  <c:v>-139.36699999999999</c:v>
                </c:pt>
                <c:pt idx="4255">
                  <c:v>-139.36500000000001</c:v>
                </c:pt>
                <c:pt idx="4256">
                  <c:v>-139.363</c:v>
                </c:pt>
                <c:pt idx="4257">
                  <c:v>-139.36099999999999</c:v>
                </c:pt>
                <c:pt idx="4258">
                  <c:v>-139.35900000000001</c:v>
                </c:pt>
                <c:pt idx="4259">
                  <c:v>-139.357</c:v>
                </c:pt>
                <c:pt idx="4260">
                  <c:v>-139.35499999999999</c:v>
                </c:pt>
                <c:pt idx="4261">
                  <c:v>-139.35300000000001</c:v>
                </c:pt>
                <c:pt idx="4262">
                  <c:v>-139.351</c:v>
                </c:pt>
                <c:pt idx="4263">
                  <c:v>-139.34899999999999</c:v>
                </c:pt>
                <c:pt idx="4264">
                  <c:v>-139.34700000000001</c:v>
                </c:pt>
                <c:pt idx="4265">
                  <c:v>-139.345</c:v>
                </c:pt>
                <c:pt idx="4266">
                  <c:v>-139.34299999999999</c:v>
                </c:pt>
                <c:pt idx="4267">
                  <c:v>-139.34100000000001</c:v>
                </c:pt>
                <c:pt idx="4268">
                  <c:v>-139.339</c:v>
                </c:pt>
                <c:pt idx="4269">
                  <c:v>-139.33699999999999</c:v>
                </c:pt>
                <c:pt idx="4270">
                  <c:v>-139.33500000000001</c:v>
                </c:pt>
                <c:pt idx="4271">
                  <c:v>-139.333</c:v>
                </c:pt>
                <c:pt idx="4272">
                  <c:v>-139.33099999999999</c:v>
                </c:pt>
                <c:pt idx="4273">
                  <c:v>-139.32900000000001</c:v>
                </c:pt>
                <c:pt idx="4274">
                  <c:v>-139.327</c:v>
                </c:pt>
                <c:pt idx="4275">
                  <c:v>-139.32499999999999</c:v>
                </c:pt>
                <c:pt idx="4276">
                  <c:v>-139.32300000000001</c:v>
                </c:pt>
                <c:pt idx="4277">
                  <c:v>-139.321</c:v>
                </c:pt>
                <c:pt idx="4278">
                  <c:v>-139.31899999999999</c:v>
                </c:pt>
                <c:pt idx="4279">
                  <c:v>-139.31700000000001</c:v>
                </c:pt>
                <c:pt idx="4280">
                  <c:v>-139.315</c:v>
                </c:pt>
                <c:pt idx="4281">
                  <c:v>-139.31299999999999</c:v>
                </c:pt>
                <c:pt idx="4282">
                  <c:v>-139.31100000000001</c:v>
                </c:pt>
                <c:pt idx="4283">
                  <c:v>-139.309</c:v>
                </c:pt>
                <c:pt idx="4284">
                  <c:v>-139.30699999999999</c:v>
                </c:pt>
                <c:pt idx="4285">
                  <c:v>-139.30500000000001</c:v>
                </c:pt>
                <c:pt idx="4286">
                  <c:v>-139.303</c:v>
                </c:pt>
                <c:pt idx="4287">
                  <c:v>-139.30099999999999</c:v>
                </c:pt>
                <c:pt idx="4288">
                  <c:v>-139.29900000000001</c:v>
                </c:pt>
                <c:pt idx="4289">
                  <c:v>-139.297</c:v>
                </c:pt>
                <c:pt idx="4290">
                  <c:v>-139.29499999999999</c:v>
                </c:pt>
                <c:pt idx="4291">
                  <c:v>-139.29300000000001</c:v>
                </c:pt>
                <c:pt idx="4292">
                  <c:v>-139.291</c:v>
                </c:pt>
                <c:pt idx="4293">
                  <c:v>-139.28899999999999</c:v>
                </c:pt>
                <c:pt idx="4294">
                  <c:v>-139.28700000000001</c:v>
                </c:pt>
                <c:pt idx="4295">
                  <c:v>-139.285</c:v>
                </c:pt>
                <c:pt idx="4296">
                  <c:v>-139.28299999999999</c:v>
                </c:pt>
                <c:pt idx="4297">
                  <c:v>-139.28100000000001</c:v>
                </c:pt>
                <c:pt idx="4298">
                  <c:v>-139.279</c:v>
                </c:pt>
                <c:pt idx="4299">
                  <c:v>-139.27699999999999</c:v>
                </c:pt>
                <c:pt idx="4300">
                  <c:v>-139.27500000000001</c:v>
                </c:pt>
                <c:pt idx="4301">
                  <c:v>-139.273</c:v>
                </c:pt>
                <c:pt idx="4302">
                  <c:v>-139.27100000000002</c:v>
                </c:pt>
                <c:pt idx="4303">
                  <c:v>-139.26900000000001</c:v>
                </c:pt>
                <c:pt idx="4304">
                  <c:v>-139.267</c:v>
                </c:pt>
                <c:pt idx="4305">
                  <c:v>-139.26499999999999</c:v>
                </c:pt>
                <c:pt idx="4306">
                  <c:v>-139.26300000000001</c:v>
                </c:pt>
                <c:pt idx="4307">
                  <c:v>-139.261</c:v>
                </c:pt>
                <c:pt idx="4308">
                  <c:v>-139.25900000000001</c:v>
                </c:pt>
                <c:pt idx="4309">
                  <c:v>-139.25700000000001</c:v>
                </c:pt>
                <c:pt idx="4310">
                  <c:v>-139.255</c:v>
                </c:pt>
                <c:pt idx="4311">
                  <c:v>-139.25299999999999</c:v>
                </c:pt>
                <c:pt idx="4312">
                  <c:v>-139.251</c:v>
                </c:pt>
                <c:pt idx="4313">
                  <c:v>-139.249</c:v>
                </c:pt>
                <c:pt idx="4314">
                  <c:v>-139.24700000000001</c:v>
                </c:pt>
                <c:pt idx="4315">
                  <c:v>-139.245</c:v>
                </c:pt>
                <c:pt idx="4316">
                  <c:v>-139.24299999999999</c:v>
                </c:pt>
                <c:pt idx="4317">
                  <c:v>-139.24099999999999</c:v>
                </c:pt>
                <c:pt idx="4318">
                  <c:v>-139.239</c:v>
                </c:pt>
                <c:pt idx="4319">
                  <c:v>-139.23699999999999</c:v>
                </c:pt>
                <c:pt idx="4320">
                  <c:v>-139.23500000000001</c:v>
                </c:pt>
                <c:pt idx="4321">
                  <c:v>-139.233</c:v>
                </c:pt>
                <c:pt idx="4322">
                  <c:v>-139.23099999999999</c:v>
                </c:pt>
                <c:pt idx="4323">
                  <c:v>-139.22899999999998</c:v>
                </c:pt>
                <c:pt idx="4324">
                  <c:v>-139.227</c:v>
                </c:pt>
                <c:pt idx="4325">
                  <c:v>-139.22499999999999</c:v>
                </c:pt>
                <c:pt idx="4326">
                  <c:v>-139.22300000000001</c:v>
                </c:pt>
                <c:pt idx="4327">
                  <c:v>-139.221</c:v>
                </c:pt>
                <c:pt idx="4328">
                  <c:v>-139.21899999999999</c:v>
                </c:pt>
                <c:pt idx="4329">
                  <c:v>-139.21700000000001</c:v>
                </c:pt>
                <c:pt idx="4330">
                  <c:v>-139.215</c:v>
                </c:pt>
                <c:pt idx="4331">
                  <c:v>-139.21299999999999</c:v>
                </c:pt>
                <c:pt idx="4332">
                  <c:v>-139.21100000000001</c:v>
                </c:pt>
                <c:pt idx="4333">
                  <c:v>-139.209</c:v>
                </c:pt>
                <c:pt idx="4334">
                  <c:v>-139.20699999999999</c:v>
                </c:pt>
                <c:pt idx="4335">
                  <c:v>-139.20500000000001</c:v>
                </c:pt>
                <c:pt idx="4336">
                  <c:v>-139.203</c:v>
                </c:pt>
                <c:pt idx="4337">
                  <c:v>-139.20099999999999</c:v>
                </c:pt>
                <c:pt idx="4338">
                  <c:v>-139.19900000000001</c:v>
                </c:pt>
                <c:pt idx="4339">
                  <c:v>-139.197</c:v>
                </c:pt>
                <c:pt idx="4340">
                  <c:v>-139.19499999999999</c:v>
                </c:pt>
                <c:pt idx="4341">
                  <c:v>-139.19300000000001</c:v>
                </c:pt>
                <c:pt idx="4342">
                  <c:v>-139.191</c:v>
                </c:pt>
                <c:pt idx="4343">
                  <c:v>-139.18899999999999</c:v>
                </c:pt>
                <c:pt idx="4344">
                  <c:v>-139.18700000000001</c:v>
                </c:pt>
                <c:pt idx="4345">
                  <c:v>-139.185</c:v>
                </c:pt>
                <c:pt idx="4346">
                  <c:v>-139.18299999999999</c:v>
                </c:pt>
                <c:pt idx="4347">
                  <c:v>-139.18100000000001</c:v>
                </c:pt>
                <c:pt idx="4348">
                  <c:v>-139.179</c:v>
                </c:pt>
                <c:pt idx="4349">
                  <c:v>-139.17699999999999</c:v>
                </c:pt>
                <c:pt idx="4350">
                  <c:v>-139.17500000000001</c:v>
                </c:pt>
                <c:pt idx="4351">
                  <c:v>-139.173</c:v>
                </c:pt>
                <c:pt idx="4352">
                  <c:v>-139.17099999999999</c:v>
                </c:pt>
                <c:pt idx="4353">
                  <c:v>-139.16900000000001</c:v>
                </c:pt>
                <c:pt idx="4354">
                  <c:v>-139.167</c:v>
                </c:pt>
                <c:pt idx="4355">
                  <c:v>-139.16499999999999</c:v>
                </c:pt>
                <c:pt idx="4356">
                  <c:v>-139.16300000000001</c:v>
                </c:pt>
                <c:pt idx="4357">
                  <c:v>-139.161</c:v>
                </c:pt>
                <c:pt idx="4358">
                  <c:v>-139.15899999999999</c:v>
                </c:pt>
                <c:pt idx="4359">
                  <c:v>-139.15700000000001</c:v>
                </c:pt>
                <c:pt idx="4360">
                  <c:v>-139.155</c:v>
                </c:pt>
                <c:pt idx="4361">
                  <c:v>-139.15299999999999</c:v>
                </c:pt>
                <c:pt idx="4362">
                  <c:v>-139.15100000000001</c:v>
                </c:pt>
                <c:pt idx="4363">
                  <c:v>-139.149</c:v>
                </c:pt>
                <c:pt idx="4364">
                  <c:v>-139.14699999999999</c:v>
                </c:pt>
                <c:pt idx="4365">
                  <c:v>-139.14500000000001</c:v>
                </c:pt>
                <c:pt idx="4366">
                  <c:v>-139.143</c:v>
                </c:pt>
                <c:pt idx="4367">
                  <c:v>-139.14099999999999</c:v>
                </c:pt>
                <c:pt idx="4368">
                  <c:v>-139.13900000000001</c:v>
                </c:pt>
                <c:pt idx="4369">
                  <c:v>-139.137</c:v>
                </c:pt>
                <c:pt idx="4370">
                  <c:v>-139.13499999999999</c:v>
                </c:pt>
                <c:pt idx="4371">
                  <c:v>-139.13300000000001</c:v>
                </c:pt>
                <c:pt idx="4372">
                  <c:v>-139.131</c:v>
                </c:pt>
                <c:pt idx="4373">
                  <c:v>-139.12899999999999</c:v>
                </c:pt>
                <c:pt idx="4374">
                  <c:v>-139.12700000000001</c:v>
                </c:pt>
                <c:pt idx="4375">
                  <c:v>-139.125</c:v>
                </c:pt>
                <c:pt idx="4376">
                  <c:v>-139.12299999999999</c:v>
                </c:pt>
                <c:pt idx="4377">
                  <c:v>-139.12100000000001</c:v>
                </c:pt>
                <c:pt idx="4378">
                  <c:v>-139.119</c:v>
                </c:pt>
                <c:pt idx="4379">
                  <c:v>-139.11699999999999</c:v>
                </c:pt>
                <c:pt idx="4380">
                  <c:v>-139.11500000000001</c:v>
                </c:pt>
                <c:pt idx="4381">
                  <c:v>-139.113</c:v>
                </c:pt>
                <c:pt idx="4382">
                  <c:v>-139.11099999999999</c:v>
                </c:pt>
                <c:pt idx="4383">
                  <c:v>-139.10900000000001</c:v>
                </c:pt>
                <c:pt idx="4384">
                  <c:v>-139.107</c:v>
                </c:pt>
                <c:pt idx="4385">
                  <c:v>-139.10499999999999</c:v>
                </c:pt>
                <c:pt idx="4386">
                  <c:v>-139.10300000000001</c:v>
                </c:pt>
                <c:pt idx="4387">
                  <c:v>-139.101</c:v>
                </c:pt>
                <c:pt idx="4388">
                  <c:v>-139.09899999999999</c:v>
                </c:pt>
                <c:pt idx="4389">
                  <c:v>-139.09700000000001</c:v>
                </c:pt>
                <c:pt idx="4390">
                  <c:v>-139.095</c:v>
                </c:pt>
                <c:pt idx="4391">
                  <c:v>-139.09299999999999</c:v>
                </c:pt>
                <c:pt idx="4392">
                  <c:v>-139.09100000000001</c:v>
                </c:pt>
                <c:pt idx="4393">
                  <c:v>-139.089</c:v>
                </c:pt>
                <c:pt idx="4394">
                  <c:v>-139.08699999999999</c:v>
                </c:pt>
                <c:pt idx="4395">
                  <c:v>-139.08500000000001</c:v>
                </c:pt>
                <c:pt idx="4396">
                  <c:v>-139.083</c:v>
                </c:pt>
                <c:pt idx="4397">
                  <c:v>-139.08099999999999</c:v>
                </c:pt>
                <c:pt idx="4398">
                  <c:v>-139.07900000000001</c:v>
                </c:pt>
                <c:pt idx="4399">
                  <c:v>-139.077</c:v>
                </c:pt>
                <c:pt idx="4400">
                  <c:v>-139.07499999999999</c:v>
                </c:pt>
                <c:pt idx="4401">
                  <c:v>-139.07300000000001</c:v>
                </c:pt>
                <c:pt idx="4402">
                  <c:v>-139.071</c:v>
                </c:pt>
                <c:pt idx="4403">
                  <c:v>-139.06899999999999</c:v>
                </c:pt>
                <c:pt idx="4404">
                  <c:v>-139.06700000000001</c:v>
                </c:pt>
                <c:pt idx="4405">
                  <c:v>-139.065</c:v>
                </c:pt>
                <c:pt idx="4406">
                  <c:v>-139.06299999999999</c:v>
                </c:pt>
                <c:pt idx="4407">
                  <c:v>-139.06100000000001</c:v>
                </c:pt>
                <c:pt idx="4408">
                  <c:v>-139.059</c:v>
                </c:pt>
                <c:pt idx="4409">
                  <c:v>-139.05699999999999</c:v>
                </c:pt>
                <c:pt idx="4410">
                  <c:v>-139.05500000000001</c:v>
                </c:pt>
                <c:pt idx="4411">
                  <c:v>-139.053</c:v>
                </c:pt>
                <c:pt idx="4412">
                  <c:v>-139.05099999999999</c:v>
                </c:pt>
                <c:pt idx="4413">
                  <c:v>-139.04900000000001</c:v>
                </c:pt>
                <c:pt idx="4414">
                  <c:v>-139.047</c:v>
                </c:pt>
                <c:pt idx="4415">
                  <c:v>-139.04499999999999</c:v>
                </c:pt>
                <c:pt idx="4416">
                  <c:v>-139.04300000000001</c:v>
                </c:pt>
                <c:pt idx="4417">
                  <c:v>-139.041</c:v>
                </c:pt>
                <c:pt idx="4418">
                  <c:v>-139.03899999999999</c:v>
                </c:pt>
                <c:pt idx="4419">
                  <c:v>-139.03700000000001</c:v>
                </c:pt>
                <c:pt idx="4420">
                  <c:v>-139.035</c:v>
                </c:pt>
                <c:pt idx="4421">
                  <c:v>-139.03299999999999</c:v>
                </c:pt>
                <c:pt idx="4422">
                  <c:v>-139.03100000000001</c:v>
                </c:pt>
                <c:pt idx="4423">
                  <c:v>-139.029</c:v>
                </c:pt>
                <c:pt idx="4424">
                  <c:v>-139.02699999999999</c:v>
                </c:pt>
                <c:pt idx="4425">
                  <c:v>-139.02500000000001</c:v>
                </c:pt>
                <c:pt idx="4426">
                  <c:v>-139.023</c:v>
                </c:pt>
                <c:pt idx="4427">
                  <c:v>-139.02100000000002</c:v>
                </c:pt>
                <c:pt idx="4428">
                  <c:v>-139.01900000000001</c:v>
                </c:pt>
                <c:pt idx="4429">
                  <c:v>-139.017</c:v>
                </c:pt>
                <c:pt idx="4430">
                  <c:v>-139.01499999999999</c:v>
                </c:pt>
                <c:pt idx="4431">
                  <c:v>-139.01300000000001</c:v>
                </c:pt>
                <c:pt idx="4432">
                  <c:v>-139.011</c:v>
                </c:pt>
                <c:pt idx="4433">
                  <c:v>-139.00900000000001</c:v>
                </c:pt>
                <c:pt idx="4434">
                  <c:v>-139.00700000000001</c:v>
                </c:pt>
                <c:pt idx="4435">
                  <c:v>-139.005</c:v>
                </c:pt>
                <c:pt idx="4436">
                  <c:v>-139.00299999999999</c:v>
                </c:pt>
                <c:pt idx="4437">
                  <c:v>-139.001</c:v>
                </c:pt>
                <c:pt idx="4438">
                  <c:v>-138.999</c:v>
                </c:pt>
                <c:pt idx="4439">
                  <c:v>-138.99700000000001</c:v>
                </c:pt>
                <c:pt idx="4440">
                  <c:v>-138.995</c:v>
                </c:pt>
                <c:pt idx="4441">
                  <c:v>-138.99299999999999</c:v>
                </c:pt>
                <c:pt idx="4442">
                  <c:v>-138.99099999999999</c:v>
                </c:pt>
                <c:pt idx="4443">
                  <c:v>-138.989</c:v>
                </c:pt>
                <c:pt idx="4444">
                  <c:v>-138.98699999999999</c:v>
                </c:pt>
                <c:pt idx="4445">
                  <c:v>-138.98500000000001</c:v>
                </c:pt>
                <c:pt idx="4446">
                  <c:v>-138.983</c:v>
                </c:pt>
                <c:pt idx="4447">
                  <c:v>-138.98099999999999</c:v>
                </c:pt>
                <c:pt idx="4448">
                  <c:v>-138.97899999999998</c:v>
                </c:pt>
                <c:pt idx="4449">
                  <c:v>-138.977</c:v>
                </c:pt>
                <c:pt idx="4450">
                  <c:v>-138.97499999999999</c:v>
                </c:pt>
                <c:pt idx="4451">
                  <c:v>-138.97300000000001</c:v>
                </c:pt>
                <c:pt idx="4452">
                  <c:v>-138.971</c:v>
                </c:pt>
                <c:pt idx="4453">
                  <c:v>-138.96899999999999</c:v>
                </c:pt>
                <c:pt idx="4454">
                  <c:v>-138.96700000000001</c:v>
                </c:pt>
                <c:pt idx="4455">
                  <c:v>-138.965</c:v>
                </c:pt>
                <c:pt idx="4456">
                  <c:v>-138.96299999999999</c:v>
                </c:pt>
                <c:pt idx="4457">
                  <c:v>-138.96100000000001</c:v>
                </c:pt>
                <c:pt idx="4458">
                  <c:v>-138.959</c:v>
                </c:pt>
                <c:pt idx="4459">
                  <c:v>-138.95699999999999</c:v>
                </c:pt>
                <c:pt idx="4460">
                  <c:v>-138.95500000000001</c:v>
                </c:pt>
                <c:pt idx="4461">
                  <c:v>-138.953</c:v>
                </c:pt>
                <c:pt idx="4462">
                  <c:v>-138.95099999999999</c:v>
                </c:pt>
                <c:pt idx="4463">
                  <c:v>-138.94900000000001</c:v>
                </c:pt>
                <c:pt idx="4464">
                  <c:v>-138.947</c:v>
                </c:pt>
                <c:pt idx="4465">
                  <c:v>-138.94499999999999</c:v>
                </c:pt>
                <c:pt idx="4466">
                  <c:v>-138.94300000000001</c:v>
                </c:pt>
                <c:pt idx="4467">
                  <c:v>-138.941</c:v>
                </c:pt>
                <c:pt idx="4468">
                  <c:v>-138.93899999999999</c:v>
                </c:pt>
                <c:pt idx="4469">
                  <c:v>-138.93700000000001</c:v>
                </c:pt>
                <c:pt idx="4470">
                  <c:v>-138.935</c:v>
                </c:pt>
                <c:pt idx="4471">
                  <c:v>-138.93299999999999</c:v>
                </c:pt>
                <c:pt idx="4472">
                  <c:v>-138.93100000000001</c:v>
                </c:pt>
                <c:pt idx="4473">
                  <c:v>-138.929</c:v>
                </c:pt>
                <c:pt idx="4474">
                  <c:v>-138.92699999999999</c:v>
                </c:pt>
                <c:pt idx="4475">
                  <c:v>-138.92500000000001</c:v>
                </c:pt>
                <c:pt idx="4476">
                  <c:v>-138.923</c:v>
                </c:pt>
                <c:pt idx="4477">
                  <c:v>-138.92099999999999</c:v>
                </c:pt>
                <c:pt idx="4478">
                  <c:v>-138.91900000000001</c:v>
                </c:pt>
                <c:pt idx="4479">
                  <c:v>-138.917</c:v>
                </c:pt>
                <c:pt idx="4480">
                  <c:v>-138.91499999999999</c:v>
                </c:pt>
                <c:pt idx="4481">
                  <c:v>-138.91300000000001</c:v>
                </c:pt>
                <c:pt idx="4482">
                  <c:v>-138.911</c:v>
                </c:pt>
                <c:pt idx="4483">
                  <c:v>-138.90899999999999</c:v>
                </c:pt>
                <c:pt idx="4484">
                  <c:v>-138.90700000000001</c:v>
                </c:pt>
                <c:pt idx="4485">
                  <c:v>-138.905</c:v>
                </c:pt>
                <c:pt idx="4486">
                  <c:v>-138.90299999999999</c:v>
                </c:pt>
                <c:pt idx="4487">
                  <c:v>-138.90100000000001</c:v>
                </c:pt>
                <c:pt idx="4488">
                  <c:v>-138.899</c:v>
                </c:pt>
                <c:pt idx="4489">
                  <c:v>-138.89699999999999</c:v>
                </c:pt>
                <c:pt idx="4490">
                  <c:v>-138.89500000000001</c:v>
                </c:pt>
                <c:pt idx="4491">
                  <c:v>-138.893</c:v>
                </c:pt>
                <c:pt idx="4492">
                  <c:v>-138.89099999999999</c:v>
                </c:pt>
                <c:pt idx="4493">
                  <c:v>-138.88900000000001</c:v>
                </c:pt>
                <c:pt idx="4494">
                  <c:v>-138.887</c:v>
                </c:pt>
                <c:pt idx="4495">
                  <c:v>-138.88499999999999</c:v>
                </c:pt>
                <c:pt idx="4496">
                  <c:v>-138.88300000000001</c:v>
                </c:pt>
                <c:pt idx="4497">
                  <c:v>-138.881</c:v>
                </c:pt>
                <c:pt idx="4498">
                  <c:v>-138.87899999999999</c:v>
                </c:pt>
                <c:pt idx="4499">
                  <c:v>-138.87700000000001</c:v>
                </c:pt>
                <c:pt idx="4500">
                  <c:v>-138.875</c:v>
                </c:pt>
                <c:pt idx="4501">
                  <c:v>-138.87299999999999</c:v>
                </c:pt>
                <c:pt idx="4502">
                  <c:v>-138.87100000000001</c:v>
                </c:pt>
                <c:pt idx="4503">
                  <c:v>-138.869</c:v>
                </c:pt>
                <c:pt idx="4504">
                  <c:v>-138.86699999999999</c:v>
                </c:pt>
                <c:pt idx="4505">
                  <c:v>-138.86500000000001</c:v>
                </c:pt>
                <c:pt idx="4506">
                  <c:v>-138.863</c:v>
                </c:pt>
                <c:pt idx="4507">
                  <c:v>-138.86099999999999</c:v>
                </c:pt>
                <c:pt idx="4508">
                  <c:v>-138.85900000000001</c:v>
                </c:pt>
                <c:pt idx="4509">
                  <c:v>-138.857</c:v>
                </c:pt>
                <c:pt idx="4510">
                  <c:v>-138.85499999999999</c:v>
                </c:pt>
                <c:pt idx="4511">
                  <c:v>-138.85300000000001</c:v>
                </c:pt>
                <c:pt idx="4512">
                  <c:v>-138.851</c:v>
                </c:pt>
                <c:pt idx="4513">
                  <c:v>-138.84899999999999</c:v>
                </c:pt>
                <c:pt idx="4514">
                  <c:v>-138.84700000000001</c:v>
                </c:pt>
                <c:pt idx="4515">
                  <c:v>-138.845</c:v>
                </c:pt>
                <c:pt idx="4516">
                  <c:v>-138.84299999999999</c:v>
                </c:pt>
                <c:pt idx="4517">
                  <c:v>-138.84100000000001</c:v>
                </c:pt>
                <c:pt idx="4518">
                  <c:v>-138.839</c:v>
                </c:pt>
                <c:pt idx="4519">
                  <c:v>-138.83699999999999</c:v>
                </c:pt>
                <c:pt idx="4520">
                  <c:v>-138.83500000000001</c:v>
                </c:pt>
                <c:pt idx="4521">
                  <c:v>-138.833</c:v>
                </c:pt>
                <c:pt idx="4522">
                  <c:v>-138.83099999999999</c:v>
                </c:pt>
                <c:pt idx="4523">
                  <c:v>-138.82900000000001</c:v>
                </c:pt>
                <c:pt idx="4524">
                  <c:v>-138.827</c:v>
                </c:pt>
                <c:pt idx="4525">
                  <c:v>-138.82499999999999</c:v>
                </c:pt>
                <c:pt idx="4526">
                  <c:v>-138.82300000000001</c:v>
                </c:pt>
                <c:pt idx="4527">
                  <c:v>-138.821</c:v>
                </c:pt>
                <c:pt idx="4528">
                  <c:v>-138.81899999999999</c:v>
                </c:pt>
                <c:pt idx="4529">
                  <c:v>-138.81700000000001</c:v>
                </c:pt>
                <c:pt idx="4530">
                  <c:v>-138.815</c:v>
                </c:pt>
                <c:pt idx="4531">
                  <c:v>-138.81299999999999</c:v>
                </c:pt>
                <c:pt idx="4532">
                  <c:v>-138.81100000000001</c:v>
                </c:pt>
                <c:pt idx="4533">
                  <c:v>-138.809</c:v>
                </c:pt>
                <c:pt idx="4534">
                  <c:v>-138.80699999999999</c:v>
                </c:pt>
                <c:pt idx="4535">
                  <c:v>-138.80500000000001</c:v>
                </c:pt>
                <c:pt idx="4536">
                  <c:v>-138.803</c:v>
                </c:pt>
                <c:pt idx="4537">
                  <c:v>-138.80099999999999</c:v>
                </c:pt>
                <c:pt idx="4538">
                  <c:v>-138.79900000000001</c:v>
                </c:pt>
                <c:pt idx="4539">
                  <c:v>-138.797</c:v>
                </c:pt>
                <c:pt idx="4540">
                  <c:v>-138.79499999999999</c:v>
                </c:pt>
                <c:pt idx="4541">
                  <c:v>-138.79300000000001</c:v>
                </c:pt>
                <c:pt idx="4542">
                  <c:v>-138.791</c:v>
                </c:pt>
                <c:pt idx="4543">
                  <c:v>-138.78899999999999</c:v>
                </c:pt>
                <c:pt idx="4544">
                  <c:v>-138.78700000000001</c:v>
                </c:pt>
                <c:pt idx="4545">
                  <c:v>-138.785</c:v>
                </c:pt>
                <c:pt idx="4546">
                  <c:v>-138.78299999999999</c:v>
                </c:pt>
                <c:pt idx="4547">
                  <c:v>-138.78100000000001</c:v>
                </c:pt>
                <c:pt idx="4548">
                  <c:v>-138.779</c:v>
                </c:pt>
                <c:pt idx="4549">
                  <c:v>-138.77699999999999</c:v>
                </c:pt>
                <c:pt idx="4550">
                  <c:v>-138.77500000000001</c:v>
                </c:pt>
                <c:pt idx="4551">
                  <c:v>-138.773</c:v>
                </c:pt>
                <c:pt idx="4552">
                  <c:v>-138.77100000000002</c:v>
                </c:pt>
                <c:pt idx="4553">
                  <c:v>-138.76900000000001</c:v>
                </c:pt>
                <c:pt idx="4554">
                  <c:v>-138.767</c:v>
                </c:pt>
                <c:pt idx="4555">
                  <c:v>-138.76499999999999</c:v>
                </c:pt>
                <c:pt idx="4556">
                  <c:v>-138.76300000000001</c:v>
                </c:pt>
                <c:pt idx="4557">
                  <c:v>-138.761</c:v>
                </c:pt>
                <c:pt idx="4558">
                  <c:v>-138.75900000000001</c:v>
                </c:pt>
                <c:pt idx="4559">
                  <c:v>-138.75700000000001</c:v>
                </c:pt>
                <c:pt idx="4560">
                  <c:v>-138.755</c:v>
                </c:pt>
                <c:pt idx="4561">
                  <c:v>-138.75299999999999</c:v>
                </c:pt>
                <c:pt idx="4562">
                  <c:v>-138.751</c:v>
                </c:pt>
                <c:pt idx="4563">
                  <c:v>-138.749</c:v>
                </c:pt>
                <c:pt idx="4564">
                  <c:v>-138.74700000000001</c:v>
                </c:pt>
                <c:pt idx="4565">
                  <c:v>-138.745</c:v>
                </c:pt>
                <c:pt idx="4566">
                  <c:v>-138.74299999999999</c:v>
                </c:pt>
                <c:pt idx="4567">
                  <c:v>-138.74099999999999</c:v>
                </c:pt>
                <c:pt idx="4568">
                  <c:v>-138.739</c:v>
                </c:pt>
                <c:pt idx="4569">
                  <c:v>-138.73699999999999</c:v>
                </c:pt>
                <c:pt idx="4570">
                  <c:v>-138.73500000000001</c:v>
                </c:pt>
                <c:pt idx="4571">
                  <c:v>-138.733</c:v>
                </c:pt>
                <c:pt idx="4572">
                  <c:v>-138.73099999999999</c:v>
                </c:pt>
                <c:pt idx="4573">
                  <c:v>-138.72899999999998</c:v>
                </c:pt>
                <c:pt idx="4574">
                  <c:v>-138.727</c:v>
                </c:pt>
                <c:pt idx="4575">
                  <c:v>-138.72499999999999</c:v>
                </c:pt>
                <c:pt idx="4576">
                  <c:v>-138.72300000000001</c:v>
                </c:pt>
                <c:pt idx="4577">
                  <c:v>-138.721</c:v>
                </c:pt>
                <c:pt idx="4578">
                  <c:v>-138.71899999999999</c:v>
                </c:pt>
                <c:pt idx="4579">
                  <c:v>-138.71700000000001</c:v>
                </c:pt>
                <c:pt idx="4580">
                  <c:v>-138.715</c:v>
                </c:pt>
                <c:pt idx="4581">
                  <c:v>-138.71299999999999</c:v>
                </c:pt>
                <c:pt idx="4582">
                  <c:v>-138.71100000000001</c:v>
                </c:pt>
                <c:pt idx="4583">
                  <c:v>-138.709</c:v>
                </c:pt>
                <c:pt idx="4584">
                  <c:v>-138.70699999999999</c:v>
                </c:pt>
                <c:pt idx="4585">
                  <c:v>-138.70500000000001</c:v>
                </c:pt>
                <c:pt idx="4586">
                  <c:v>-138.703</c:v>
                </c:pt>
                <c:pt idx="4587">
                  <c:v>-138.70099999999999</c:v>
                </c:pt>
                <c:pt idx="4588">
                  <c:v>-138.69900000000001</c:v>
                </c:pt>
                <c:pt idx="4589">
                  <c:v>-138.697</c:v>
                </c:pt>
                <c:pt idx="4590">
                  <c:v>-138.69499999999999</c:v>
                </c:pt>
                <c:pt idx="4591">
                  <c:v>-138.69300000000001</c:v>
                </c:pt>
                <c:pt idx="4592">
                  <c:v>-138.691</c:v>
                </c:pt>
                <c:pt idx="4593">
                  <c:v>-138.68899999999999</c:v>
                </c:pt>
                <c:pt idx="4594">
                  <c:v>-138.68700000000001</c:v>
                </c:pt>
                <c:pt idx="4595">
                  <c:v>-138.685</c:v>
                </c:pt>
                <c:pt idx="4596">
                  <c:v>-138.68299999999999</c:v>
                </c:pt>
                <c:pt idx="4597">
                  <c:v>-138.68100000000001</c:v>
                </c:pt>
                <c:pt idx="4598">
                  <c:v>-138.679</c:v>
                </c:pt>
                <c:pt idx="4599">
                  <c:v>-138.67699999999999</c:v>
                </c:pt>
                <c:pt idx="4600">
                  <c:v>-138.67500000000001</c:v>
                </c:pt>
                <c:pt idx="4601">
                  <c:v>-138.673</c:v>
                </c:pt>
                <c:pt idx="4602">
                  <c:v>-138.67099999999999</c:v>
                </c:pt>
                <c:pt idx="4603">
                  <c:v>-138.66900000000001</c:v>
                </c:pt>
                <c:pt idx="4604">
                  <c:v>-138.667</c:v>
                </c:pt>
                <c:pt idx="4605">
                  <c:v>-138.66499999999999</c:v>
                </c:pt>
                <c:pt idx="4606">
                  <c:v>-138.66300000000001</c:v>
                </c:pt>
                <c:pt idx="4607">
                  <c:v>-138.661</c:v>
                </c:pt>
                <c:pt idx="4608">
                  <c:v>-138.65899999999999</c:v>
                </c:pt>
                <c:pt idx="4609">
                  <c:v>-138.65700000000001</c:v>
                </c:pt>
                <c:pt idx="4610">
                  <c:v>-138.655</c:v>
                </c:pt>
                <c:pt idx="4611">
                  <c:v>-138.65299999999999</c:v>
                </c:pt>
                <c:pt idx="4612">
                  <c:v>-138.65100000000001</c:v>
                </c:pt>
                <c:pt idx="4613">
                  <c:v>-138.649</c:v>
                </c:pt>
                <c:pt idx="4614">
                  <c:v>-138.64699999999999</c:v>
                </c:pt>
                <c:pt idx="4615">
                  <c:v>-138.64500000000001</c:v>
                </c:pt>
                <c:pt idx="4616">
                  <c:v>-138.643</c:v>
                </c:pt>
                <c:pt idx="4617">
                  <c:v>-138.64099999999999</c:v>
                </c:pt>
                <c:pt idx="4618">
                  <c:v>-138.63900000000001</c:v>
                </c:pt>
                <c:pt idx="4619">
                  <c:v>-138.637</c:v>
                </c:pt>
                <c:pt idx="4620">
                  <c:v>-138.63499999999999</c:v>
                </c:pt>
                <c:pt idx="4621">
                  <c:v>-138.63300000000001</c:v>
                </c:pt>
                <c:pt idx="4622">
                  <c:v>-138.631</c:v>
                </c:pt>
                <c:pt idx="4623">
                  <c:v>-138.62899999999999</c:v>
                </c:pt>
                <c:pt idx="4624">
                  <c:v>-138.62700000000001</c:v>
                </c:pt>
                <c:pt idx="4625">
                  <c:v>-138.625</c:v>
                </c:pt>
                <c:pt idx="4626">
                  <c:v>-138.62299999999999</c:v>
                </c:pt>
                <c:pt idx="4627">
                  <c:v>-138.62100000000001</c:v>
                </c:pt>
                <c:pt idx="4628">
                  <c:v>-138.619</c:v>
                </c:pt>
                <c:pt idx="4629">
                  <c:v>-138.61699999999999</c:v>
                </c:pt>
                <c:pt idx="4630">
                  <c:v>-138.61500000000001</c:v>
                </c:pt>
                <c:pt idx="4631">
                  <c:v>-138.613</c:v>
                </c:pt>
                <c:pt idx="4632">
                  <c:v>-138.61099999999999</c:v>
                </c:pt>
                <c:pt idx="4633">
                  <c:v>-138.60900000000001</c:v>
                </c:pt>
                <c:pt idx="4634">
                  <c:v>-138.607</c:v>
                </c:pt>
                <c:pt idx="4635">
                  <c:v>-138.60499999999999</c:v>
                </c:pt>
                <c:pt idx="4636">
                  <c:v>-138.60300000000001</c:v>
                </c:pt>
                <c:pt idx="4637">
                  <c:v>-138.601</c:v>
                </c:pt>
                <c:pt idx="4638">
                  <c:v>-138.59899999999999</c:v>
                </c:pt>
                <c:pt idx="4639">
                  <c:v>-138.59700000000001</c:v>
                </c:pt>
                <c:pt idx="4640">
                  <c:v>-138.595</c:v>
                </c:pt>
                <c:pt idx="4641">
                  <c:v>-138.59299999999999</c:v>
                </c:pt>
                <c:pt idx="4642">
                  <c:v>-138.59100000000001</c:v>
                </c:pt>
                <c:pt idx="4643">
                  <c:v>-138.589</c:v>
                </c:pt>
                <c:pt idx="4644">
                  <c:v>-138.58699999999999</c:v>
                </c:pt>
                <c:pt idx="4645">
                  <c:v>-138.58500000000001</c:v>
                </c:pt>
                <c:pt idx="4646">
                  <c:v>-138.583</c:v>
                </c:pt>
                <c:pt idx="4647">
                  <c:v>-138.58099999999999</c:v>
                </c:pt>
                <c:pt idx="4648">
                  <c:v>-138.57900000000001</c:v>
                </c:pt>
                <c:pt idx="4649">
                  <c:v>-138.577</c:v>
                </c:pt>
                <c:pt idx="4650">
                  <c:v>-138.57499999999999</c:v>
                </c:pt>
                <c:pt idx="4651">
                  <c:v>-138.57300000000001</c:v>
                </c:pt>
                <c:pt idx="4652">
                  <c:v>-138.571</c:v>
                </c:pt>
                <c:pt idx="4653">
                  <c:v>-138.56899999999999</c:v>
                </c:pt>
                <c:pt idx="4654">
                  <c:v>-138.56700000000001</c:v>
                </c:pt>
                <c:pt idx="4655">
                  <c:v>-138.565</c:v>
                </c:pt>
                <c:pt idx="4656">
                  <c:v>-138.56299999999999</c:v>
                </c:pt>
                <c:pt idx="4657">
                  <c:v>-138.56100000000001</c:v>
                </c:pt>
                <c:pt idx="4658">
                  <c:v>-138.559</c:v>
                </c:pt>
                <c:pt idx="4659">
                  <c:v>-138.55699999999999</c:v>
                </c:pt>
                <c:pt idx="4660">
                  <c:v>-138.55500000000001</c:v>
                </c:pt>
                <c:pt idx="4661">
                  <c:v>-138.553</c:v>
                </c:pt>
                <c:pt idx="4662">
                  <c:v>-138.55099999999999</c:v>
                </c:pt>
                <c:pt idx="4663">
                  <c:v>-138.54900000000001</c:v>
                </c:pt>
                <c:pt idx="4664">
                  <c:v>-138.547</c:v>
                </c:pt>
                <c:pt idx="4665">
                  <c:v>-138.54499999999999</c:v>
                </c:pt>
                <c:pt idx="4666">
                  <c:v>-138.54300000000001</c:v>
                </c:pt>
                <c:pt idx="4667">
                  <c:v>-138.541</c:v>
                </c:pt>
                <c:pt idx="4668">
                  <c:v>-138.53899999999999</c:v>
                </c:pt>
                <c:pt idx="4669">
                  <c:v>-138.53700000000001</c:v>
                </c:pt>
                <c:pt idx="4670">
                  <c:v>-138.535</c:v>
                </c:pt>
                <c:pt idx="4671">
                  <c:v>-138.53299999999999</c:v>
                </c:pt>
                <c:pt idx="4672">
                  <c:v>-138.53100000000001</c:v>
                </c:pt>
                <c:pt idx="4673">
                  <c:v>-138.529</c:v>
                </c:pt>
                <c:pt idx="4674">
                  <c:v>-138.52699999999999</c:v>
                </c:pt>
                <c:pt idx="4675">
                  <c:v>-138.52500000000001</c:v>
                </c:pt>
                <c:pt idx="4676">
                  <c:v>-138.523</c:v>
                </c:pt>
                <c:pt idx="4677">
                  <c:v>-138.52100000000002</c:v>
                </c:pt>
                <c:pt idx="4678">
                  <c:v>-138.51900000000001</c:v>
                </c:pt>
                <c:pt idx="4679">
                  <c:v>-138.517</c:v>
                </c:pt>
                <c:pt idx="4680">
                  <c:v>-138.51499999999999</c:v>
                </c:pt>
                <c:pt idx="4681">
                  <c:v>-138.51300000000001</c:v>
                </c:pt>
                <c:pt idx="4682">
                  <c:v>-138.511</c:v>
                </c:pt>
                <c:pt idx="4683">
                  <c:v>-138.50900000000001</c:v>
                </c:pt>
                <c:pt idx="4684">
                  <c:v>-138.50700000000001</c:v>
                </c:pt>
                <c:pt idx="4685">
                  <c:v>-138.505</c:v>
                </c:pt>
                <c:pt idx="4686">
                  <c:v>-138.50299999999999</c:v>
                </c:pt>
                <c:pt idx="4687">
                  <c:v>-138.501</c:v>
                </c:pt>
                <c:pt idx="4688">
                  <c:v>-138.499</c:v>
                </c:pt>
                <c:pt idx="4689">
                  <c:v>-138.49700000000001</c:v>
                </c:pt>
                <c:pt idx="4690">
                  <c:v>-138.495</c:v>
                </c:pt>
                <c:pt idx="4691">
                  <c:v>-138.49299999999999</c:v>
                </c:pt>
                <c:pt idx="4692">
                  <c:v>-138.49099999999999</c:v>
                </c:pt>
                <c:pt idx="4693">
                  <c:v>-138.489</c:v>
                </c:pt>
                <c:pt idx="4694">
                  <c:v>-138.48699999999999</c:v>
                </c:pt>
                <c:pt idx="4695">
                  <c:v>-138.48500000000001</c:v>
                </c:pt>
                <c:pt idx="4696">
                  <c:v>-138.483</c:v>
                </c:pt>
                <c:pt idx="4697">
                  <c:v>-138.48099999999999</c:v>
                </c:pt>
                <c:pt idx="4698">
                  <c:v>-138.47899999999998</c:v>
                </c:pt>
                <c:pt idx="4699">
                  <c:v>-138.477</c:v>
                </c:pt>
                <c:pt idx="4700">
                  <c:v>-138.47499999999999</c:v>
                </c:pt>
                <c:pt idx="4701">
                  <c:v>-138.47300000000001</c:v>
                </c:pt>
                <c:pt idx="4702">
                  <c:v>-138.471</c:v>
                </c:pt>
                <c:pt idx="4703">
                  <c:v>-138.46899999999999</c:v>
                </c:pt>
                <c:pt idx="4704">
                  <c:v>-138.46700000000001</c:v>
                </c:pt>
                <c:pt idx="4705">
                  <c:v>-138.465</c:v>
                </c:pt>
                <c:pt idx="4706">
                  <c:v>-138.46299999999999</c:v>
                </c:pt>
                <c:pt idx="4707">
                  <c:v>-138.46100000000001</c:v>
                </c:pt>
                <c:pt idx="4708">
                  <c:v>-138.459</c:v>
                </c:pt>
                <c:pt idx="4709">
                  <c:v>-138.45699999999999</c:v>
                </c:pt>
                <c:pt idx="4710">
                  <c:v>-138.45500000000001</c:v>
                </c:pt>
                <c:pt idx="4711">
                  <c:v>-138.453</c:v>
                </c:pt>
                <c:pt idx="4712">
                  <c:v>-138.45099999999999</c:v>
                </c:pt>
                <c:pt idx="4713">
                  <c:v>-138.44900000000001</c:v>
                </c:pt>
                <c:pt idx="4714">
                  <c:v>-138.447</c:v>
                </c:pt>
                <c:pt idx="4715">
                  <c:v>-138.44499999999999</c:v>
                </c:pt>
                <c:pt idx="4716">
                  <c:v>-138.44300000000001</c:v>
                </c:pt>
                <c:pt idx="4717">
                  <c:v>-138.441</c:v>
                </c:pt>
                <c:pt idx="4718">
                  <c:v>-138.43899999999999</c:v>
                </c:pt>
                <c:pt idx="4719">
                  <c:v>-138.43700000000001</c:v>
                </c:pt>
                <c:pt idx="4720">
                  <c:v>-138.435</c:v>
                </c:pt>
                <c:pt idx="4721">
                  <c:v>-138.43299999999999</c:v>
                </c:pt>
                <c:pt idx="4722">
                  <c:v>-138.43100000000001</c:v>
                </c:pt>
                <c:pt idx="4723">
                  <c:v>-138.429</c:v>
                </c:pt>
                <c:pt idx="4724">
                  <c:v>-138.42699999999999</c:v>
                </c:pt>
                <c:pt idx="4725">
                  <c:v>-138.42500000000001</c:v>
                </c:pt>
                <c:pt idx="4726">
                  <c:v>-138.423</c:v>
                </c:pt>
                <c:pt idx="4727">
                  <c:v>-138.42099999999999</c:v>
                </c:pt>
                <c:pt idx="4728">
                  <c:v>-138.41900000000001</c:v>
                </c:pt>
                <c:pt idx="4729">
                  <c:v>-138.417</c:v>
                </c:pt>
                <c:pt idx="4730">
                  <c:v>-138.41499999999999</c:v>
                </c:pt>
                <c:pt idx="4731">
                  <c:v>-138.41300000000001</c:v>
                </c:pt>
                <c:pt idx="4732">
                  <c:v>-138.411</c:v>
                </c:pt>
                <c:pt idx="4733">
                  <c:v>-138.40899999999999</c:v>
                </c:pt>
                <c:pt idx="4734">
                  <c:v>-138.40700000000001</c:v>
                </c:pt>
                <c:pt idx="4735">
                  <c:v>-138.405</c:v>
                </c:pt>
                <c:pt idx="4736">
                  <c:v>-138.40299999999999</c:v>
                </c:pt>
                <c:pt idx="4737">
                  <c:v>-138.40100000000001</c:v>
                </c:pt>
                <c:pt idx="4738">
                  <c:v>-138.399</c:v>
                </c:pt>
                <c:pt idx="4739">
                  <c:v>-138.39699999999999</c:v>
                </c:pt>
                <c:pt idx="4740">
                  <c:v>-138.39500000000001</c:v>
                </c:pt>
                <c:pt idx="4741">
                  <c:v>-138.393</c:v>
                </c:pt>
                <c:pt idx="4742">
                  <c:v>-138.39099999999999</c:v>
                </c:pt>
                <c:pt idx="4743">
                  <c:v>-138.38900000000001</c:v>
                </c:pt>
                <c:pt idx="4744">
                  <c:v>-138.387</c:v>
                </c:pt>
                <c:pt idx="4745">
                  <c:v>-138.38499999999999</c:v>
                </c:pt>
                <c:pt idx="4746">
                  <c:v>-138.38300000000001</c:v>
                </c:pt>
                <c:pt idx="4747">
                  <c:v>-138.381</c:v>
                </c:pt>
                <c:pt idx="4748">
                  <c:v>-138.37899999999999</c:v>
                </c:pt>
                <c:pt idx="4749">
                  <c:v>-138.37700000000001</c:v>
                </c:pt>
                <c:pt idx="4750">
                  <c:v>-138.375</c:v>
                </c:pt>
                <c:pt idx="4751">
                  <c:v>-138.37299999999999</c:v>
                </c:pt>
                <c:pt idx="4752">
                  <c:v>-138.37100000000001</c:v>
                </c:pt>
                <c:pt idx="4753">
                  <c:v>-138.369</c:v>
                </c:pt>
                <c:pt idx="4754">
                  <c:v>-138.36699999999999</c:v>
                </c:pt>
                <c:pt idx="4755">
                  <c:v>-138.36500000000001</c:v>
                </c:pt>
                <c:pt idx="4756">
                  <c:v>-138.363</c:v>
                </c:pt>
                <c:pt idx="4757">
                  <c:v>-138.36099999999999</c:v>
                </c:pt>
                <c:pt idx="4758">
                  <c:v>-138.35900000000001</c:v>
                </c:pt>
                <c:pt idx="4759">
                  <c:v>-138.357</c:v>
                </c:pt>
                <c:pt idx="4760">
                  <c:v>-138.35499999999999</c:v>
                </c:pt>
                <c:pt idx="4761">
                  <c:v>-138.35300000000001</c:v>
                </c:pt>
                <c:pt idx="4762">
                  <c:v>-138.351</c:v>
                </c:pt>
                <c:pt idx="4763">
                  <c:v>-138.34899999999999</c:v>
                </c:pt>
                <c:pt idx="4764">
                  <c:v>-138.34700000000001</c:v>
                </c:pt>
                <c:pt idx="4765">
                  <c:v>-138.345</c:v>
                </c:pt>
                <c:pt idx="4766">
                  <c:v>-138.34299999999999</c:v>
                </c:pt>
                <c:pt idx="4767">
                  <c:v>-138.34100000000001</c:v>
                </c:pt>
                <c:pt idx="4768">
                  <c:v>-138.339</c:v>
                </c:pt>
                <c:pt idx="4769">
                  <c:v>-138.33699999999999</c:v>
                </c:pt>
                <c:pt idx="4770">
                  <c:v>-138.33500000000001</c:v>
                </c:pt>
                <c:pt idx="4771">
                  <c:v>-138.333</c:v>
                </c:pt>
                <c:pt idx="4772">
                  <c:v>-138.33099999999999</c:v>
                </c:pt>
                <c:pt idx="4773">
                  <c:v>-138.32900000000001</c:v>
                </c:pt>
                <c:pt idx="4774">
                  <c:v>-138.327</c:v>
                </c:pt>
                <c:pt idx="4775">
                  <c:v>-138.32499999999999</c:v>
                </c:pt>
                <c:pt idx="4776">
                  <c:v>-138.32300000000001</c:v>
                </c:pt>
                <c:pt idx="4777">
                  <c:v>-138.321</c:v>
                </c:pt>
                <c:pt idx="4778">
                  <c:v>-138.31899999999999</c:v>
                </c:pt>
                <c:pt idx="4779">
                  <c:v>-138.31700000000001</c:v>
                </c:pt>
                <c:pt idx="4780">
                  <c:v>-138.315</c:v>
                </c:pt>
                <c:pt idx="4781">
                  <c:v>-138.31299999999999</c:v>
                </c:pt>
                <c:pt idx="4782">
                  <c:v>-138.31100000000001</c:v>
                </c:pt>
                <c:pt idx="4783">
                  <c:v>-138.309</c:v>
                </c:pt>
                <c:pt idx="4784">
                  <c:v>-138.30699999999999</c:v>
                </c:pt>
                <c:pt idx="4785">
                  <c:v>-138.30500000000001</c:v>
                </c:pt>
                <c:pt idx="4786">
                  <c:v>-138.303</c:v>
                </c:pt>
                <c:pt idx="4787">
                  <c:v>-138.30099999999999</c:v>
                </c:pt>
                <c:pt idx="4788">
                  <c:v>-138.29900000000001</c:v>
                </c:pt>
                <c:pt idx="4789">
                  <c:v>-138.297</c:v>
                </c:pt>
                <c:pt idx="4790">
                  <c:v>-138.29499999999999</c:v>
                </c:pt>
                <c:pt idx="4791">
                  <c:v>-138.29300000000001</c:v>
                </c:pt>
                <c:pt idx="4792">
                  <c:v>-138.291</c:v>
                </c:pt>
                <c:pt idx="4793">
                  <c:v>-138.28899999999999</c:v>
                </c:pt>
                <c:pt idx="4794">
                  <c:v>-138.28700000000001</c:v>
                </c:pt>
                <c:pt idx="4795">
                  <c:v>-138.285</c:v>
                </c:pt>
                <c:pt idx="4796">
                  <c:v>-138.28299999999999</c:v>
                </c:pt>
                <c:pt idx="4797">
                  <c:v>-138.28100000000001</c:v>
                </c:pt>
                <c:pt idx="4798">
                  <c:v>-138.279</c:v>
                </c:pt>
                <c:pt idx="4799">
                  <c:v>-138.27699999999999</c:v>
                </c:pt>
                <c:pt idx="4800">
                  <c:v>-138.27500000000001</c:v>
                </c:pt>
                <c:pt idx="4801">
                  <c:v>-138.273</c:v>
                </c:pt>
                <c:pt idx="4802">
                  <c:v>-138.27100000000002</c:v>
                </c:pt>
                <c:pt idx="4803">
                  <c:v>-138.26900000000001</c:v>
                </c:pt>
                <c:pt idx="4804">
                  <c:v>-138.267</c:v>
                </c:pt>
                <c:pt idx="4805">
                  <c:v>-138.26499999999999</c:v>
                </c:pt>
                <c:pt idx="4806">
                  <c:v>-138.26300000000001</c:v>
                </c:pt>
                <c:pt idx="4807">
                  <c:v>-138.261</c:v>
                </c:pt>
                <c:pt idx="4808">
                  <c:v>-138.25900000000001</c:v>
                </c:pt>
                <c:pt idx="4809">
                  <c:v>-138.25700000000001</c:v>
                </c:pt>
                <c:pt idx="4810">
                  <c:v>-138.255</c:v>
                </c:pt>
                <c:pt idx="4811">
                  <c:v>-138.25299999999999</c:v>
                </c:pt>
                <c:pt idx="4812">
                  <c:v>-138.251</c:v>
                </c:pt>
                <c:pt idx="4813">
                  <c:v>-138.249</c:v>
                </c:pt>
                <c:pt idx="4814">
                  <c:v>-138.24700000000001</c:v>
                </c:pt>
                <c:pt idx="4815">
                  <c:v>-138.245</c:v>
                </c:pt>
                <c:pt idx="4816">
                  <c:v>-138.24299999999999</c:v>
                </c:pt>
                <c:pt idx="4817">
                  <c:v>-138.24099999999999</c:v>
                </c:pt>
                <c:pt idx="4818">
                  <c:v>-138.239</c:v>
                </c:pt>
                <c:pt idx="4819">
                  <c:v>-138.23699999999999</c:v>
                </c:pt>
                <c:pt idx="4820">
                  <c:v>-138.23500000000001</c:v>
                </c:pt>
                <c:pt idx="4821">
                  <c:v>-138.233</c:v>
                </c:pt>
                <c:pt idx="4822">
                  <c:v>-138.23099999999999</c:v>
                </c:pt>
                <c:pt idx="4823">
                  <c:v>-138.22899999999998</c:v>
                </c:pt>
                <c:pt idx="4824">
                  <c:v>-138.227</c:v>
                </c:pt>
                <c:pt idx="4825">
                  <c:v>-138.22499999999999</c:v>
                </c:pt>
                <c:pt idx="4826">
                  <c:v>-138.22300000000001</c:v>
                </c:pt>
                <c:pt idx="4827">
                  <c:v>-138.221</c:v>
                </c:pt>
                <c:pt idx="4828">
                  <c:v>-138.21899999999999</c:v>
                </c:pt>
                <c:pt idx="4829">
                  <c:v>-138.21700000000001</c:v>
                </c:pt>
                <c:pt idx="4830">
                  <c:v>-138.215</c:v>
                </c:pt>
                <c:pt idx="4831">
                  <c:v>-138.21299999999999</c:v>
                </c:pt>
                <c:pt idx="4832">
                  <c:v>-138.21100000000001</c:v>
                </c:pt>
                <c:pt idx="4833">
                  <c:v>-138.209</c:v>
                </c:pt>
                <c:pt idx="4834">
                  <c:v>-138.20699999999999</c:v>
                </c:pt>
                <c:pt idx="4835">
                  <c:v>-138.20500000000001</c:v>
                </c:pt>
                <c:pt idx="4836">
                  <c:v>-138.203</c:v>
                </c:pt>
                <c:pt idx="4837">
                  <c:v>-138.20099999999999</c:v>
                </c:pt>
                <c:pt idx="4838">
                  <c:v>-138.19900000000001</c:v>
                </c:pt>
                <c:pt idx="4839">
                  <c:v>-138.197</c:v>
                </c:pt>
                <c:pt idx="4840">
                  <c:v>-138.19499999999999</c:v>
                </c:pt>
                <c:pt idx="4841">
                  <c:v>-138.19300000000001</c:v>
                </c:pt>
                <c:pt idx="4842">
                  <c:v>-138.191</c:v>
                </c:pt>
                <c:pt idx="4843">
                  <c:v>-138.18899999999999</c:v>
                </c:pt>
                <c:pt idx="4844">
                  <c:v>-138.18700000000001</c:v>
                </c:pt>
                <c:pt idx="4845">
                  <c:v>-138.185</c:v>
                </c:pt>
                <c:pt idx="4846">
                  <c:v>-138.18299999999999</c:v>
                </c:pt>
                <c:pt idx="4847">
                  <c:v>-138.18100000000001</c:v>
                </c:pt>
                <c:pt idx="4848">
                  <c:v>-138.179</c:v>
                </c:pt>
                <c:pt idx="4849">
                  <c:v>-138.17699999999999</c:v>
                </c:pt>
                <c:pt idx="4850">
                  <c:v>-138.17500000000001</c:v>
                </c:pt>
                <c:pt idx="4851">
                  <c:v>-138.173</c:v>
                </c:pt>
                <c:pt idx="4852">
                  <c:v>-138.17099999999999</c:v>
                </c:pt>
                <c:pt idx="4853">
                  <c:v>-138.16900000000001</c:v>
                </c:pt>
                <c:pt idx="4854">
                  <c:v>-138.167</c:v>
                </c:pt>
                <c:pt idx="4855">
                  <c:v>-138.16499999999999</c:v>
                </c:pt>
                <c:pt idx="4856">
                  <c:v>-138.16300000000001</c:v>
                </c:pt>
                <c:pt idx="4857">
                  <c:v>-138.161</c:v>
                </c:pt>
                <c:pt idx="4858">
                  <c:v>-138.15899999999999</c:v>
                </c:pt>
                <c:pt idx="4859">
                  <c:v>-138.15700000000001</c:v>
                </c:pt>
                <c:pt idx="4860">
                  <c:v>-138.155</c:v>
                </c:pt>
                <c:pt idx="4861">
                  <c:v>-138.15299999999999</c:v>
                </c:pt>
                <c:pt idx="4862">
                  <c:v>-138.15100000000001</c:v>
                </c:pt>
                <c:pt idx="4863">
                  <c:v>-138.149</c:v>
                </c:pt>
                <c:pt idx="4864">
                  <c:v>-138.14699999999999</c:v>
                </c:pt>
                <c:pt idx="4865">
                  <c:v>-138.14500000000001</c:v>
                </c:pt>
                <c:pt idx="4866">
                  <c:v>-138.143</c:v>
                </c:pt>
                <c:pt idx="4867">
                  <c:v>-138.14099999999999</c:v>
                </c:pt>
                <c:pt idx="4868">
                  <c:v>-138.13900000000001</c:v>
                </c:pt>
                <c:pt idx="4869">
                  <c:v>-138.137</c:v>
                </c:pt>
                <c:pt idx="4870">
                  <c:v>-138.13499999999999</c:v>
                </c:pt>
                <c:pt idx="4871">
                  <c:v>-138.13300000000001</c:v>
                </c:pt>
                <c:pt idx="4872">
                  <c:v>-138.131</c:v>
                </c:pt>
                <c:pt idx="4873">
                  <c:v>-138.12899999999999</c:v>
                </c:pt>
                <c:pt idx="4874">
                  <c:v>-138.12700000000001</c:v>
                </c:pt>
                <c:pt idx="4875">
                  <c:v>-138.125</c:v>
                </c:pt>
                <c:pt idx="4876">
                  <c:v>-138.12299999999999</c:v>
                </c:pt>
                <c:pt idx="4877">
                  <c:v>-138.12100000000001</c:v>
                </c:pt>
                <c:pt idx="4878">
                  <c:v>-138.119</c:v>
                </c:pt>
                <c:pt idx="4879">
                  <c:v>-138.11699999999999</c:v>
                </c:pt>
                <c:pt idx="4880">
                  <c:v>-138.11500000000001</c:v>
                </c:pt>
                <c:pt idx="4881">
                  <c:v>-138.113</c:v>
                </c:pt>
                <c:pt idx="4882">
                  <c:v>-138.11099999999999</c:v>
                </c:pt>
                <c:pt idx="4883">
                  <c:v>-138.10900000000001</c:v>
                </c:pt>
                <c:pt idx="4884">
                  <c:v>-138.107</c:v>
                </c:pt>
                <c:pt idx="4885">
                  <c:v>-138.10499999999999</c:v>
                </c:pt>
                <c:pt idx="4886">
                  <c:v>-138.10300000000001</c:v>
                </c:pt>
                <c:pt idx="4887">
                  <c:v>-138.101</c:v>
                </c:pt>
                <c:pt idx="4888">
                  <c:v>-138.09899999999999</c:v>
                </c:pt>
                <c:pt idx="4889">
                  <c:v>-138.09700000000001</c:v>
                </c:pt>
                <c:pt idx="4890">
                  <c:v>-138.095</c:v>
                </c:pt>
                <c:pt idx="4891">
                  <c:v>-138.09299999999999</c:v>
                </c:pt>
                <c:pt idx="4892">
                  <c:v>-138.09100000000001</c:v>
                </c:pt>
                <c:pt idx="4893">
                  <c:v>-138.089</c:v>
                </c:pt>
                <c:pt idx="4894">
                  <c:v>-138.08699999999999</c:v>
                </c:pt>
                <c:pt idx="4895">
                  <c:v>-138.08500000000001</c:v>
                </c:pt>
                <c:pt idx="4896">
                  <c:v>-138.083</c:v>
                </c:pt>
                <c:pt idx="4897">
                  <c:v>-138.08099999999999</c:v>
                </c:pt>
                <c:pt idx="4898">
                  <c:v>-138.07900000000001</c:v>
                </c:pt>
                <c:pt idx="4899">
                  <c:v>-138.077</c:v>
                </c:pt>
                <c:pt idx="4900">
                  <c:v>-138.07499999999999</c:v>
                </c:pt>
                <c:pt idx="4901">
                  <c:v>-138.07300000000001</c:v>
                </c:pt>
                <c:pt idx="4902">
                  <c:v>-138.071</c:v>
                </c:pt>
                <c:pt idx="4903">
                  <c:v>-138.06899999999999</c:v>
                </c:pt>
                <c:pt idx="4904">
                  <c:v>-138.06700000000001</c:v>
                </c:pt>
                <c:pt idx="4905">
                  <c:v>-138.065</c:v>
                </c:pt>
                <c:pt idx="4906">
                  <c:v>-138.06299999999999</c:v>
                </c:pt>
                <c:pt idx="4907">
                  <c:v>-138.06100000000001</c:v>
                </c:pt>
                <c:pt idx="4908">
                  <c:v>-138.059</c:v>
                </c:pt>
                <c:pt idx="4909">
                  <c:v>-138.05699999999999</c:v>
                </c:pt>
                <c:pt idx="4910">
                  <c:v>-138.05500000000001</c:v>
                </c:pt>
                <c:pt idx="4911">
                  <c:v>-138.053</c:v>
                </c:pt>
                <c:pt idx="4912">
                  <c:v>-138.05099999999999</c:v>
                </c:pt>
                <c:pt idx="4913">
                  <c:v>-138.04900000000001</c:v>
                </c:pt>
                <c:pt idx="4914">
                  <c:v>-138.047</c:v>
                </c:pt>
                <c:pt idx="4915">
                  <c:v>-138.04499999999999</c:v>
                </c:pt>
                <c:pt idx="4916">
                  <c:v>-138.04300000000001</c:v>
                </c:pt>
                <c:pt idx="4917">
                  <c:v>-138.041</c:v>
                </c:pt>
                <c:pt idx="4918">
                  <c:v>-138.03899999999999</c:v>
                </c:pt>
                <c:pt idx="4919">
                  <c:v>-138.03700000000001</c:v>
                </c:pt>
                <c:pt idx="4920">
                  <c:v>-138.035</c:v>
                </c:pt>
                <c:pt idx="4921">
                  <c:v>-138.03299999999999</c:v>
                </c:pt>
                <c:pt idx="4922">
                  <c:v>-138.03100000000001</c:v>
                </c:pt>
                <c:pt idx="4923">
                  <c:v>-138.029</c:v>
                </c:pt>
                <c:pt idx="4924">
                  <c:v>-138.02699999999999</c:v>
                </c:pt>
                <c:pt idx="4925">
                  <c:v>-138.02500000000001</c:v>
                </c:pt>
                <c:pt idx="4926">
                  <c:v>-138.023</c:v>
                </c:pt>
                <c:pt idx="4927">
                  <c:v>-138.02100000000002</c:v>
                </c:pt>
                <c:pt idx="4928">
                  <c:v>-138.01900000000001</c:v>
                </c:pt>
                <c:pt idx="4929">
                  <c:v>-138.017</c:v>
                </c:pt>
                <c:pt idx="4930">
                  <c:v>-138.01499999999999</c:v>
                </c:pt>
                <c:pt idx="4931">
                  <c:v>-138.01300000000001</c:v>
                </c:pt>
                <c:pt idx="4932">
                  <c:v>-138.011</c:v>
                </c:pt>
                <c:pt idx="4933">
                  <c:v>-138.00900000000001</c:v>
                </c:pt>
                <c:pt idx="4934">
                  <c:v>-138.00700000000001</c:v>
                </c:pt>
                <c:pt idx="4935">
                  <c:v>-138.005</c:v>
                </c:pt>
                <c:pt idx="4936">
                  <c:v>-138.00299999999999</c:v>
                </c:pt>
                <c:pt idx="4937">
                  <c:v>-138.001</c:v>
                </c:pt>
                <c:pt idx="4938">
                  <c:v>-137.999</c:v>
                </c:pt>
                <c:pt idx="4939">
                  <c:v>-137.99700000000001</c:v>
                </c:pt>
                <c:pt idx="4940">
                  <c:v>-137.995</c:v>
                </c:pt>
                <c:pt idx="4941">
                  <c:v>-137.99299999999999</c:v>
                </c:pt>
                <c:pt idx="4942">
                  <c:v>-137.99099999999999</c:v>
                </c:pt>
                <c:pt idx="4943">
                  <c:v>-137.989</c:v>
                </c:pt>
                <c:pt idx="4944">
                  <c:v>-137.98699999999999</c:v>
                </c:pt>
                <c:pt idx="4945">
                  <c:v>-137.98500000000001</c:v>
                </c:pt>
                <c:pt idx="4946">
                  <c:v>-137.983</c:v>
                </c:pt>
                <c:pt idx="4947">
                  <c:v>-137.98099999999999</c:v>
                </c:pt>
                <c:pt idx="4948">
                  <c:v>-137.97899999999998</c:v>
                </c:pt>
                <c:pt idx="4949">
                  <c:v>-137.977</c:v>
                </c:pt>
                <c:pt idx="4950">
                  <c:v>-137.97499999999999</c:v>
                </c:pt>
                <c:pt idx="4951">
                  <c:v>-137.97300000000001</c:v>
                </c:pt>
                <c:pt idx="4952">
                  <c:v>-137.971</c:v>
                </c:pt>
                <c:pt idx="4953">
                  <c:v>-137.96899999999999</c:v>
                </c:pt>
                <c:pt idx="4954">
                  <c:v>-137.96700000000001</c:v>
                </c:pt>
                <c:pt idx="4955">
                  <c:v>-137.965</c:v>
                </c:pt>
                <c:pt idx="4956">
                  <c:v>-137.96299999999999</c:v>
                </c:pt>
                <c:pt idx="4957">
                  <c:v>-137.96100000000001</c:v>
                </c:pt>
                <c:pt idx="4958">
                  <c:v>-137.959</c:v>
                </c:pt>
                <c:pt idx="4959">
                  <c:v>-137.95699999999999</c:v>
                </c:pt>
                <c:pt idx="4960">
                  <c:v>-137.95500000000001</c:v>
                </c:pt>
                <c:pt idx="4961">
                  <c:v>-137.953</c:v>
                </c:pt>
                <c:pt idx="4962">
                  <c:v>-137.95099999999999</c:v>
                </c:pt>
                <c:pt idx="4963">
                  <c:v>-137.94900000000001</c:v>
                </c:pt>
                <c:pt idx="4964">
                  <c:v>-137.947</c:v>
                </c:pt>
                <c:pt idx="4965">
                  <c:v>-137.94499999999999</c:v>
                </c:pt>
                <c:pt idx="4966">
                  <c:v>-137.94300000000001</c:v>
                </c:pt>
                <c:pt idx="4967">
                  <c:v>-137.941</c:v>
                </c:pt>
                <c:pt idx="4968">
                  <c:v>-137.93899999999999</c:v>
                </c:pt>
                <c:pt idx="4969">
                  <c:v>-137.93700000000001</c:v>
                </c:pt>
                <c:pt idx="4970">
                  <c:v>-137.935</c:v>
                </c:pt>
                <c:pt idx="4971">
                  <c:v>-137.93299999999999</c:v>
                </c:pt>
                <c:pt idx="4972">
                  <c:v>-137.93100000000001</c:v>
                </c:pt>
                <c:pt idx="4973">
                  <c:v>-137.929</c:v>
                </c:pt>
                <c:pt idx="4974">
                  <c:v>-137.92699999999999</c:v>
                </c:pt>
                <c:pt idx="4975">
                  <c:v>-137.92500000000001</c:v>
                </c:pt>
                <c:pt idx="4976">
                  <c:v>-137.923</c:v>
                </c:pt>
                <c:pt idx="4977">
                  <c:v>-137.92099999999999</c:v>
                </c:pt>
                <c:pt idx="4978">
                  <c:v>-137.91900000000001</c:v>
                </c:pt>
                <c:pt idx="4979">
                  <c:v>-137.917</c:v>
                </c:pt>
                <c:pt idx="4980">
                  <c:v>-137.91499999999999</c:v>
                </c:pt>
                <c:pt idx="4981">
                  <c:v>-137.91300000000001</c:v>
                </c:pt>
                <c:pt idx="4982">
                  <c:v>-137.911</c:v>
                </c:pt>
                <c:pt idx="4983">
                  <c:v>-137.90899999999999</c:v>
                </c:pt>
                <c:pt idx="4984">
                  <c:v>-137.90700000000001</c:v>
                </c:pt>
                <c:pt idx="4985">
                  <c:v>-137.905</c:v>
                </c:pt>
                <c:pt idx="4986">
                  <c:v>-137.90299999999999</c:v>
                </c:pt>
                <c:pt idx="4987">
                  <c:v>-137.90100000000001</c:v>
                </c:pt>
                <c:pt idx="4988">
                  <c:v>-137.899</c:v>
                </c:pt>
                <c:pt idx="4989">
                  <c:v>-137.89699999999999</c:v>
                </c:pt>
                <c:pt idx="4990">
                  <c:v>-137.89500000000001</c:v>
                </c:pt>
                <c:pt idx="4991">
                  <c:v>-137.893</c:v>
                </c:pt>
                <c:pt idx="4992">
                  <c:v>-137.89099999999999</c:v>
                </c:pt>
                <c:pt idx="4993">
                  <c:v>-137.88900000000001</c:v>
                </c:pt>
                <c:pt idx="4994">
                  <c:v>-137.887</c:v>
                </c:pt>
                <c:pt idx="4995">
                  <c:v>-137.88499999999999</c:v>
                </c:pt>
                <c:pt idx="4996">
                  <c:v>-137.88300000000001</c:v>
                </c:pt>
                <c:pt idx="4997">
                  <c:v>-137.881</c:v>
                </c:pt>
                <c:pt idx="4998">
                  <c:v>-137.87899999999999</c:v>
                </c:pt>
                <c:pt idx="4999">
                  <c:v>-137.87700000000001</c:v>
                </c:pt>
                <c:pt idx="5000">
                  <c:v>-137.875</c:v>
                </c:pt>
                <c:pt idx="5001">
                  <c:v>-137.87299999999999</c:v>
                </c:pt>
                <c:pt idx="5002">
                  <c:v>-137.87100000000001</c:v>
                </c:pt>
                <c:pt idx="5003">
                  <c:v>-137.869</c:v>
                </c:pt>
                <c:pt idx="5004">
                  <c:v>-137.86699999999999</c:v>
                </c:pt>
                <c:pt idx="5005">
                  <c:v>-137.86500000000001</c:v>
                </c:pt>
                <c:pt idx="5006">
                  <c:v>-137.863</c:v>
                </c:pt>
                <c:pt idx="5007">
                  <c:v>-137.86099999999999</c:v>
                </c:pt>
                <c:pt idx="5008">
                  <c:v>-137.85900000000001</c:v>
                </c:pt>
                <c:pt idx="5009">
                  <c:v>-137.857</c:v>
                </c:pt>
                <c:pt idx="5010">
                  <c:v>-137.85499999999999</c:v>
                </c:pt>
                <c:pt idx="5011">
                  <c:v>-137.85300000000001</c:v>
                </c:pt>
                <c:pt idx="5012">
                  <c:v>-137.851</c:v>
                </c:pt>
                <c:pt idx="5013">
                  <c:v>-137.84899999999999</c:v>
                </c:pt>
                <c:pt idx="5014">
                  <c:v>-137.84700000000001</c:v>
                </c:pt>
                <c:pt idx="5015">
                  <c:v>-137.845</c:v>
                </c:pt>
                <c:pt idx="5016">
                  <c:v>-137.84299999999999</c:v>
                </c:pt>
                <c:pt idx="5017">
                  <c:v>-137.84100000000001</c:v>
                </c:pt>
                <c:pt idx="5018">
                  <c:v>-137.839</c:v>
                </c:pt>
                <c:pt idx="5019">
                  <c:v>-137.83699999999999</c:v>
                </c:pt>
                <c:pt idx="5020">
                  <c:v>-137.83500000000001</c:v>
                </c:pt>
                <c:pt idx="5021">
                  <c:v>-137.833</c:v>
                </c:pt>
                <c:pt idx="5022">
                  <c:v>-137.83099999999999</c:v>
                </c:pt>
                <c:pt idx="5023">
                  <c:v>-137.82900000000001</c:v>
                </c:pt>
                <c:pt idx="5024">
                  <c:v>-137.827</c:v>
                </c:pt>
                <c:pt idx="5025">
                  <c:v>-137.82499999999999</c:v>
                </c:pt>
                <c:pt idx="5026">
                  <c:v>-137.82300000000001</c:v>
                </c:pt>
                <c:pt idx="5027">
                  <c:v>-137.821</c:v>
                </c:pt>
                <c:pt idx="5028">
                  <c:v>-137.81899999999999</c:v>
                </c:pt>
                <c:pt idx="5029">
                  <c:v>-137.81700000000001</c:v>
                </c:pt>
                <c:pt idx="5030">
                  <c:v>-137.815</c:v>
                </c:pt>
                <c:pt idx="5031">
                  <c:v>-137.81299999999999</c:v>
                </c:pt>
                <c:pt idx="5032">
                  <c:v>-137.81100000000001</c:v>
                </c:pt>
                <c:pt idx="5033">
                  <c:v>-137.809</c:v>
                </c:pt>
                <c:pt idx="5034">
                  <c:v>-137.80699999999999</c:v>
                </c:pt>
                <c:pt idx="5035">
                  <c:v>-137.80500000000001</c:v>
                </c:pt>
                <c:pt idx="5036">
                  <c:v>-137.803</c:v>
                </c:pt>
                <c:pt idx="5037">
                  <c:v>-137.80099999999999</c:v>
                </c:pt>
                <c:pt idx="5038">
                  <c:v>-137.79900000000001</c:v>
                </c:pt>
                <c:pt idx="5039">
                  <c:v>-137.797</c:v>
                </c:pt>
                <c:pt idx="5040">
                  <c:v>-137.79499999999999</c:v>
                </c:pt>
                <c:pt idx="5041">
                  <c:v>-137.79300000000001</c:v>
                </c:pt>
                <c:pt idx="5042">
                  <c:v>-137.791</c:v>
                </c:pt>
                <c:pt idx="5043">
                  <c:v>-137.78899999999999</c:v>
                </c:pt>
                <c:pt idx="5044">
                  <c:v>-137.78700000000001</c:v>
                </c:pt>
                <c:pt idx="5045">
                  <c:v>-137.785</c:v>
                </c:pt>
                <c:pt idx="5046">
                  <c:v>-137.78299999999999</c:v>
                </c:pt>
                <c:pt idx="5047">
                  <c:v>-137.78100000000001</c:v>
                </c:pt>
                <c:pt idx="5048">
                  <c:v>-137.779</c:v>
                </c:pt>
                <c:pt idx="5049">
                  <c:v>-137.77699999999999</c:v>
                </c:pt>
                <c:pt idx="5050">
                  <c:v>-137.77500000000001</c:v>
                </c:pt>
                <c:pt idx="5051">
                  <c:v>-137.773</c:v>
                </c:pt>
                <c:pt idx="5052">
                  <c:v>-137.77100000000002</c:v>
                </c:pt>
                <c:pt idx="5053">
                  <c:v>-137.76900000000001</c:v>
                </c:pt>
                <c:pt idx="5054">
                  <c:v>-137.767</c:v>
                </c:pt>
                <c:pt idx="5055">
                  <c:v>-137.76499999999999</c:v>
                </c:pt>
                <c:pt idx="5056">
                  <c:v>-137.76300000000001</c:v>
                </c:pt>
                <c:pt idx="5057">
                  <c:v>-137.761</c:v>
                </c:pt>
                <c:pt idx="5058">
                  <c:v>-137.75900000000001</c:v>
                </c:pt>
                <c:pt idx="5059">
                  <c:v>-137.75700000000001</c:v>
                </c:pt>
                <c:pt idx="5060">
                  <c:v>-137.755</c:v>
                </c:pt>
                <c:pt idx="5061">
                  <c:v>-137.75299999999999</c:v>
                </c:pt>
                <c:pt idx="5062">
                  <c:v>-137.751</c:v>
                </c:pt>
                <c:pt idx="5063">
                  <c:v>-137.749</c:v>
                </c:pt>
                <c:pt idx="5064">
                  <c:v>-137.74700000000001</c:v>
                </c:pt>
                <c:pt idx="5065">
                  <c:v>-137.745</c:v>
                </c:pt>
                <c:pt idx="5066">
                  <c:v>-137.74299999999999</c:v>
                </c:pt>
                <c:pt idx="5067">
                  <c:v>-137.74099999999999</c:v>
                </c:pt>
                <c:pt idx="5068">
                  <c:v>-137.739</c:v>
                </c:pt>
                <c:pt idx="5069">
                  <c:v>-137.73699999999999</c:v>
                </c:pt>
                <c:pt idx="5070">
                  <c:v>-137.73500000000001</c:v>
                </c:pt>
                <c:pt idx="5071">
                  <c:v>-137.733</c:v>
                </c:pt>
                <c:pt idx="5072">
                  <c:v>-137.73099999999999</c:v>
                </c:pt>
                <c:pt idx="5073">
                  <c:v>-137.72899999999998</c:v>
                </c:pt>
                <c:pt idx="5074">
                  <c:v>-137.727</c:v>
                </c:pt>
                <c:pt idx="5075">
                  <c:v>-137.72499999999999</c:v>
                </c:pt>
                <c:pt idx="5076">
                  <c:v>-137.72300000000001</c:v>
                </c:pt>
                <c:pt idx="5077">
                  <c:v>-137.721</c:v>
                </c:pt>
                <c:pt idx="5078">
                  <c:v>-137.71899999999999</c:v>
                </c:pt>
                <c:pt idx="5079">
                  <c:v>-137.71700000000001</c:v>
                </c:pt>
                <c:pt idx="5080">
                  <c:v>-137.715</c:v>
                </c:pt>
                <c:pt idx="5081">
                  <c:v>-137.71299999999999</c:v>
                </c:pt>
                <c:pt idx="5082">
                  <c:v>-137.71100000000001</c:v>
                </c:pt>
                <c:pt idx="5083">
                  <c:v>-137.709</c:v>
                </c:pt>
                <c:pt idx="5084">
                  <c:v>-137.70699999999999</c:v>
                </c:pt>
                <c:pt idx="5085">
                  <c:v>-137.70500000000001</c:v>
                </c:pt>
                <c:pt idx="5086">
                  <c:v>-137.703</c:v>
                </c:pt>
                <c:pt idx="5087">
                  <c:v>-137.70099999999999</c:v>
                </c:pt>
                <c:pt idx="5088">
                  <c:v>-137.69900000000001</c:v>
                </c:pt>
                <c:pt idx="5089">
                  <c:v>-137.697</c:v>
                </c:pt>
                <c:pt idx="5090">
                  <c:v>-137.69499999999999</c:v>
                </c:pt>
                <c:pt idx="5091">
                  <c:v>-137.69300000000001</c:v>
                </c:pt>
                <c:pt idx="5092">
                  <c:v>-137.691</c:v>
                </c:pt>
                <c:pt idx="5093">
                  <c:v>-137.68899999999999</c:v>
                </c:pt>
                <c:pt idx="5094">
                  <c:v>-137.68700000000001</c:v>
                </c:pt>
                <c:pt idx="5095">
                  <c:v>-137.685</c:v>
                </c:pt>
                <c:pt idx="5096">
                  <c:v>-137.68299999999999</c:v>
                </c:pt>
                <c:pt idx="5097">
                  <c:v>-137.68100000000001</c:v>
                </c:pt>
                <c:pt idx="5098">
                  <c:v>-137.679</c:v>
                </c:pt>
                <c:pt idx="5099">
                  <c:v>-137.67699999999999</c:v>
                </c:pt>
                <c:pt idx="5100">
                  <c:v>-137.67500000000001</c:v>
                </c:pt>
                <c:pt idx="5101">
                  <c:v>-137.673</c:v>
                </c:pt>
                <c:pt idx="5102">
                  <c:v>-137.67099999999999</c:v>
                </c:pt>
                <c:pt idx="5103">
                  <c:v>-137.66900000000001</c:v>
                </c:pt>
                <c:pt idx="5104">
                  <c:v>-137.667</c:v>
                </c:pt>
                <c:pt idx="5105">
                  <c:v>-137.66499999999999</c:v>
                </c:pt>
                <c:pt idx="5106">
                  <c:v>-137.66300000000001</c:v>
                </c:pt>
                <c:pt idx="5107">
                  <c:v>-137.661</c:v>
                </c:pt>
                <c:pt idx="5108">
                  <c:v>-137.65899999999999</c:v>
                </c:pt>
                <c:pt idx="5109">
                  <c:v>-137.65700000000001</c:v>
                </c:pt>
                <c:pt idx="5110">
                  <c:v>-137.655</c:v>
                </c:pt>
                <c:pt idx="5111">
                  <c:v>-137.65299999999999</c:v>
                </c:pt>
                <c:pt idx="5112">
                  <c:v>-137.65100000000001</c:v>
                </c:pt>
                <c:pt idx="5113">
                  <c:v>-137.649</c:v>
                </c:pt>
                <c:pt idx="5114">
                  <c:v>-137.64699999999999</c:v>
                </c:pt>
                <c:pt idx="5115">
                  <c:v>-137.64500000000001</c:v>
                </c:pt>
                <c:pt idx="5116">
                  <c:v>-137.643</c:v>
                </c:pt>
                <c:pt idx="5117">
                  <c:v>-137.64099999999999</c:v>
                </c:pt>
                <c:pt idx="5118">
                  <c:v>-137.63900000000001</c:v>
                </c:pt>
                <c:pt idx="5119">
                  <c:v>-137.637</c:v>
                </c:pt>
                <c:pt idx="5120">
                  <c:v>-137.63499999999999</c:v>
                </c:pt>
                <c:pt idx="5121">
                  <c:v>-137.63300000000001</c:v>
                </c:pt>
                <c:pt idx="5122">
                  <c:v>-137.631</c:v>
                </c:pt>
                <c:pt idx="5123">
                  <c:v>-137.62899999999999</c:v>
                </c:pt>
                <c:pt idx="5124">
                  <c:v>-137.62700000000001</c:v>
                </c:pt>
                <c:pt idx="5125">
                  <c:v>-137.625</c:v>
                </c:pt>
                <c:pt idx="5126">
                  <c:v>-137.62299999999999</c:v>
                </c:pt>
                <c:pt idx="5127">
                  <c:v>-137.62100000000001</c:v>
                </c:pt>
                <c:pt idx="5128">
                  <c:v>-137.619</c:v>
                </c:pt>
                <c:pt idx="5129">
                  <c:v>-137.61699999999999</c:v>
                </c:pt>
                <c:pt idx="5130">
                  <c:v>-137.61500000000001</c:v>
                </c:pt>
                <c:pt idx="5131">
                  <c:v>-137.613</c:v>
                </c:pt>
                <c:pt idx="5132">
                  <c:v>-137.61099999999999</c:v>
                </c:pt>
                <c:pt idx="5133">
                  <c:v>-137.60900000000001</c:v>
                </c:pt>
                <c:pt idx="5134">
                  <c:v>-137.607</c:v>
                </c:pt>
                <c:pt idx="5135">
                  <c:v>-137.60499999999999</c:v>
                </c:pt>
                <c:pt idx="5136">
                  <c:v>-137.60300000000001</c:v>
                </c:pt>
                <c:pt idx="5137">
                  <c:v>-137.601</c:v>
                </c:pt>
                <c:pt idx="5138">
                  <c:v>-137.59899999999999</c:v>
                </c:pt>
                <c:pt idx="5139">
                  <c:v>-137.59700000000001</c:v>
                </c:pt>
                <c:pt idx="5140">
                  <c:v>-137.595</c:v>
                </c:pt>
                <c:pt idx="5141">
                  <c:v>-137.59299999999999</c:v>
                </c:pt>
                <c:pt idx="5142">
                  <c:v>-137.59100000000001</c:v>
                </c:pt>
                <c:pt idx="5143">
                  <c:v>-137.589</c:v>
                </c:pt>
                <c:pt idx="5144">
                  <c:v>-137.58699999999999</c:v>
                </c:pt>
                <c:pt idx="5145">
                  <c:v>-137.58500000000001</c:v>
                </c:pt>
                <c:pt idx="5146">
                  <c:v>-137.583</c:v>
                </c:pt>
                <c:pt idx="5147">
                  <c:v>-137.58099999999999</c:v>
                </c:pt>
                <c:pt idx="5148">
                  <c:v>-137.57900000000001</c:v>
                </c:pt>
                <c:pt idx="5149">
                  <c:v>-137.577</c:v>
                </c:pt>
                <c:pt idx="5150">
                  <c:v>-137.57499999999999</c:v>
                </c:pt>
                <c:pt idx="5151">
                  <c:v>-137.57300000000001</c:v>
                </c:pt>
                <c:pt idx="5152">
                  <c:v>-137.571</c:v>
                </c:pt>
                <c:pt idx="5153">
                  <c:v>-137.56899999999999</c:v>
                </c:pt>
                <c:pt idx="5154">
                  <c:v>-137.56700000000001</c:v>
                </c:pt>
                <c:pt idx="5155">
                  <c:v>-137.565</c:v>
                </c:pt>
                <c:pt idx="5156">
                  <c:v>-137.56299999999999</c:v>
                </c:pt>
                <c:pt idx="5157">
                  <c:v>-137.56100000000001</c:v>
                </c:pt>
                <c:pt idx="5158">
                  <c:v>-137.559</c:v>
                </c:pt>
                <c:pt idx="5159">
                  <c:v>-137.55699999999999</c:v>
                </c:pt>
                <c:pt idx="5160">
                  <c:v>-137.55500000000001</c:v>
                </c:pt>
                <c:pt idx="5161">
                  <c:v>-137.553</c:v>
                </c:pt>
                <c:pt idx="5162">
                  <c:v>-137.55099999999999</c:v>
                </c:pt>
                <c:pt idx="5163">
                  <c:v>-137.54900000000001</c:v>
                </c:pt>
                <c:pt idx="5164">
                  <c:v>-137.547</c:v>
                </c:pt>
                <c:pt idx="5165">
                  <c:v>-137.54499999999999</c:v>
                </c:pt>
                <c:pt idx="5166">
                  <c:v>-137.54300000000001</c:v>
                </c:pt>
                <c:pt idx="5167">
                  <c:v>-137.541</c:v>
                </c:pt>
                <c:pt idx="5168">
                  <c:v>-137.53899999999999</c:v>
                </c:pt>
                <c:pt idx="5169">
                  <c:v>-137.53700000000001</c:v>
                </c:pt>
                <c:pt idx="5170">
                  <c:v>-137.535</c:v>
                </c:pt>
                <c:pt idx="5171">
                  <c:v>-137.53299999999999</c:v>
                </c:pt>
                <c:pt idx="5172">
                  <c:v>-137.53100000000001</c:v>
                </c:pt>
                <c:pt idx="5173">
                  <c:v>-137.529</c:v>
                </c:pt>
                <c:pt idx="5174">
                  <c:v>-137.52699999999999</c:v>
                </c:pt>
                <c:pt idx="5175">
                  <c:v>-137.52500000000001</c:v>
                </c:pt>
                <c:pt idx="5176">
                  <c:v>-137.523</c:v>
                </c:pt>
                <c:pt idx="5177">
                  <c:v>-137.52100000000002</c:v>
                </c:pt>
                <c:pt idx="5178">
                  <c:v>-137.51900000000001</c:v>
                </c:pt>
                <c:pt idx="5179">
                  <c:v>-137.517</c:v>
                </c:pt>
                <c:pt idx="5180">
                  <c:v>-137.51499999999999</c:v>
                </c:pt>
                <c:pt idx="5181">
                  <c:v>-137.51300000000001</c:v>
                </c:pt>
                <c:pt idx="5182">
                  <c:v>-137.511</c:v>
                </c:pt>
                <c:pt idx="5183">
                  <c:v>-137.50900000000001</c:v>
                </c:pt>
                <c:pt idx="5184">
                  <c:v>-137.50700000000001</c:v>
                </c:pt>
                <c:pt idx="5185">
                  <c:v>-137.505</c:v>
                </c:pt>
                <c:pt idx="5186">
                  <c:v>-137.50299999999999</c:v>
                </c:pt>
                <c:pt idx="5187">
                  <c:v>-137.501</c:v>
                </c:pt>
                <c:pt idx="5188">
                  <c:v>-137.499</c:v>
                </c:pt>
                <c:pt idx="5189">
                  <c:v>-137.49700000000001</c:v>
                </c:pt>
                <c:pt idx="5190">
                  <c:v>-137.495</c:v>
                </c:pt>
                <c:pt idx="5191">
                  <c:v>-137.49299999999999</c:v>
                </c:pt>
                <c:pt idx="5192">
                  <c:v>-137.49099999999999</c:v>
                </c:pt>
                <c:pt idx="5193">
                  <c:v>-137.489</c:v>
                </c:pt>
                <c:pt idx="5194">
                  <c:v>-137.48699999999999</c:v>
                </c:pt>
                <c:pt idx="5195">
                  <c:v>-137.48500000000001</c:v>
                </c:pt>
                <c:pt idx="5196">
                  <c:v>-137.483</c:v>
                </c:pt>
                <c:pt idx="5197">
                  <c:v>-137.48099999999999</c:v>
                </c:pt>
                <c:pt idx="5198">
                  <c:v>-137.47899999999998</c:v>
                </c:pt>
                <c:pt idx="5199">
                  <c:v>-137.477</c:v>
                </c:pt>
                <c:pt idx="5200">
                  <c:v>-137.47499999999999</c:v>
                </c:pt>
                <c:pt idx="5201">
                  <c:v>-137.47300000000001</c:v>
                </c:pt>
                <c:pt idx="5202">
                  <c:v>-137.471</c:v>
                </c:pt>
                <c:pt idx="5203">
                  <c:v>-137.46899999999999</c:v>
                </c:pt>
                <c:pt idx="5204">
                  <c:v>-137.46700000000001</c:v>
                </c:pt>
                <c:pt idx="5205">
                  <c:v>-137.465</c:v>
                </c:pt>
                <c:pt idx="5206">
                  <c:v>-137.46299999999999</c:v>
                </c:pt>
                <c:pt idx="5207">
                  <c:v>-137.46100000000001</c:v>
                </c:pt>
                <c:pt idx="5208">
                  <c:v>-137.459</c:v>
                </c:pt>
                <c:pt idx="5209">
                  <c:v>-137.45699999999999</c:v>
                </c:pt>
                <c:pt idx="5210">
                  <c:v>-137.45500000000001</c:v>
                </c:pt>
                <c:pt idx="5211">
                  <c:v>-137.453</c:v>
                </c:pt>
                <c:pt idx="5212">
                  <c:v>-137.45099999999999</c:v>
                </c:pt>
                <c:pt idx="5213">
                  <c:v>-137.44900000000001</c:v>
                </c:pt>
                <c:pt idx="5214">
                  <c:v>-137.447</c:v>
                </c:pt>
                <c:pt idx="5215">
                  <c:v>-137.44499999999999</c:v>
                </c:pt>
                <c:pt idx="5216">
                  <c:v>-137.44300000000001</c:v>
                </c:pt>
                <c:pt idx="5217">
                  <c:v>-137.441</c:v>
                </c:pt>
                <c:pt idx="5218">
                  <c:v>-137.43899999999999</c:v>
                </c:pt>
                <c:pt idx="5219">
                  <c:v>-137.43700000000001</c:v>
                </c:pt>
                <c:pt idx="5220">
                  <c:v>-137.435</c:v>
                </c:pt>
                <c:pt idx="5221">
                  <c:v>-137.43299999999999</c:v>
                </c:pt>
                <c:pt idx="5222">
                  <c:v>-137.43100000000001</c:v>
                </c:pt>
                <c:pt idx="5223">
                  <c:v>-137.429</c:v>
                </c:pt>
                <c:pt idx="5224">
                  <c:v>-137.42699999999999</c:v>
                </c:pt>
                <c:pt idx="5225">
                  <c:v>-137.42500000000001</c:v>
                </c:pt>
                <c:pt idx="5226">
                  <c:v>-137.423</c:v>
                </c:pt>
                <c:pt idx="5227">
                  <c:v>-137.42099999999999</c:v>
                </c:pt>
                <c:pt idx="5228">
                  <c:v>-137.41900000000001</c:v>
                </c:pt>
                <c:pt idx="5229">
                  <c:v>-137.417</c:v>
                </c:pt>
                <c:pt idx="5230">
                  <c:v>-137.41499999999999</c:v>
                </c:pt>
                <c:pt idx="5231">
                  <c:v>-137.41300000000001</c:v>
                </c:pt>
                <c:pt idx="5232">
                  <c:v>-137.411</c:v>
                </c:pt>
                <c:pt idx="5233">
                  <c:v>-137.40899999999999</c:v>
                </c:pt>
                <c:pt idx="5234">
                  <c:v>-137.40700000000001</c:v>
                </c:pt>
                <c:pt idx="5235">
                  <c:v>-137.405</c:v>
                </c:pt>
                <c:pt idx="5236">
                  <c:v>-137.40299999999999</c:v>
                </c:pt>
                <c:pt idx="5237">
                  <c:v>-137.40100000000001</c:v>
                </c:pt>
                <c:pt idx="5238">
                  <c:v>-137.399</c:v>
                </c:pt>
                <c:pt idx="5239">
                  <c:v>-137.39699999999999</c:v>
                </c:pt>
                <c:pt idx="5240">
                  <c:v>-137.39500000000001</c:v>
                </c:pt>
                <c:pt idx="5241">
                  <c:v>-137.393</c:v>
                </c:pt>
                <c:pt idx="5242">
                  <c:v>-137.39099999999999</c:v>
                </c:pt>
                <c:pt idx="5243">
                  <c:v>-137.38900000000001</c:v>
                </c:pt>
                <c:pt idx="5244">
                  <c:v>-137.387</c:v>
                </c:pt>
                <c:pt idx="5245">
                  <c:v>-137.38499999999999</c:v>
                </c:pt>
                <c:pt idx="5246">
                  <c:v>-137.38300000000001</c:v>
                </c:pt>
                <c:pt idx="5247">
                  <c:v>-137.381</c:v>
                </c:pt>
                <c:pt idx="5248">
                  <c:v>-137.37899999999999</c:v>
                </c:pt>
                <c:pt idx="5249">
                  <c:v>-137.37700000000001</c:v>
                </c:pt>
                <c:pt idx="5250">
                  <c:v>-137.375</c:v>
                </c:pt>
                <c:pt idx="5251">
                  <c:v>-137.37299999999999</c:v>
                </c:pt>
                <c:pt idx="5252">
                  <c:v>-137.37100000000001</c:v>
                </c:pt>
                <c:pt idx="5253">
                  <c:v>-137.369</c:v>
                </c:pt>
                <c:pt idx="5254">
                  <c:v>-137.36699999999999</c:v>
                </c:pt>
                <c:pt idx="5255">
                  <c:v>-137.36500000000001</c:v>
                </c:pt>
                <c:pt idx="5256">
                  <c:v>-137.363</c:v>
                </c:pt>
                <c:pt idx="5257">
                  <c:v>-137.36099999999999</c:v>
                </c:pt>
                <c:pt idx="5258">
                  <c:v>-137.35900000000001</c:v>
                </c:pt>
                <c:pt idx="5259">
                  <c:v>-137.357</c:v>
                </c:pt>
                <c:pt idx="5260">
                  <c:v>-137.35499999999999</c:v>
                </c:pt>
                <c:pt idx="5261">
                  <c:v>-137.35300000000001</c:v>
                </c:pt>
                <c:pt idx="5262">
                  <c:v>-137.351</c:v>
                </c:pt>
                <c:pt idx="5263">
                  <c:v>-137.34899999999999</c:v>
                </c:pt>
                <c:pt idx="5264">
                  <c:v>-137.34700000000001</c:v>
                </c:pt>
                <c:pt idx="5265">
                  <c:v>-137.345</c:v>
                </c:pt>
                <c:pt idx="5266">
                  <c:v>-137.34299999999999</c:v>
                </c:pt>
                <c:pt idx="5267">
                  <c:v>-137.34100000000001</c:v>
                </c:pt>
                <c:pt idx="5268">
                  <c:v>-137.339</c:v>
                </c:pt>
                <c:pt idx="5269">
                  <c:v>-137.33699999999999</c:v>
                </c:pt>
                <c:pt idx="5270">
                  <c:v>-137.33500000000001</c:v>
                </c:pt>
                <c:pt idx="5271">
                  <c:v>-137.333</c:v>
                </c:pt>
                <c:pt idx="5272">
                  <c:v>-137.33099999999999</c:v>
                </c:pt>
                <c:pt idx="5273">
                  <c:v>-137.32900000000001</c:v>
                </c:pt>
                <c:pt idx="5274">
                  <c:v>-137.327</c:v>
                </c:pt>
                <c:pt idx="5275">
                  <c:v>-137.32499999999999</c:v>
                </c:pt>
                <c:pt idx="5276">
                  <c:v>-137.32300000000001</c:v>
                </c:pt>
                <c:pt idx="5277">
                  <c:v>-137.321</c:v>
                </c:pt>
                <c:pt idx="5278">
                  <c:v>-137.31899999999999</c:v>
                </c:pt>
                <c:pt idx="5279">
                  <c:v>-137.31700000000001</c:v>
                </c:pt>
                <c:pt idx="5280">
                  <c:v>-137.315</c:v>
                </c:pt>
                <c:pt idx="5281">
                  <c:v>-137.31299999999999</c:v>
                </c:pt>
                <c:pt idx="5282">
                  <c:v>-137.31100000000001</c:v>
                </c:pt>
                <c:pt idx="5283">
                  <c:v>-137.309</c:v>
                </c:pt>
                <c:pt idx="5284">
                  <c:v>-137.30699999999999</c:v>
                </c:pt>
                <c:pt idx="5285">
                  <c:v>-137.30500000000001</c:v>
                </c:pt>
                <c:pt idx="5286">
                  <c:v>-137.303</c:v>
                </c:pt>
                <c:pt idx="5287">
                  <c:v>-137.30099999999999</c:v>
                </c:pt>
                <c:pt idx="5288">
                  <c:v>-137.29900000000001</c:v>
                </c:pt>
                <c:pt idx="5289">
                  <c:v>-137.297</c:v>
                </c:pt>
                <c:pt idx="5290">
                  <c:v>-137.29499999999999</c:v>
                </c:pt>
                <c:pt idx="5291">
                  <c:v>-137.29300000000001</c:v>
                </c:pt>
                <c:pt idx="5292">
                  <c:v>-137.291</c:v>
                </c:pt>
                <c:pt idx="5293">
                  <c:v>-137.28899999999999</c:v>
                </c:pt>
                <c:pt idx="5294">
                  <c:v>-137.28700000000001</c:v>
                </c:pt>
                <c:pt idx="5295">
                  <c:v>-137.285</c:v>
                </c:pt>
                <c:pt idx="5296">
                  <c:v>-137.28299999999999</c:v>
                </c:pt>
                <c:pt idx="5297">
                  <c:v>-137.28100000000001</c:v>
                </c:pt>
                <c:pt idx="5298">
                  <c:v>-137.279</c:v>
                </c:pt>
                <c:pt idx="5299">
                  <c:v>-137.27699999999999</c:v>
                </c:pt>
                <c:pt idx="5300">
                  <c:v>-137.27500000000001</c:v>
                </c:pt>
                <c:pt idx="5301">
                  <c:v>-137.273</c:v>
                </c:pt>
                <c:pt idx="5302">
                  <c:v>-137.27100000000002</c:v>
                </c:pt>
                <c:pt idx="5303">
                  <c:v>-137.26900000000001</c:v>
                </c:pt>
                <c:pt idx="5304">
                  <c:v>-137.267</c:v>
                </c:pt>
                <c:pt idx="5305">
                  <c:v>-137.26499999999999</c:v>
                </c:pt>
                <c:pt idx="5306">
                  <c:v>-137.26300000000001</c:v>
                </c:pt>
                <c:pt idx="5307">
                  <c:v>-137.261</c:v>
                </c:pt>
                <c:pt idx="5308">
                  <c:v>-137.25900000000001</c:v>
                </c:pt>
                <c:pt idx="5309">
                  <c:v>-137.25700000000001</c:v>
                </c:pt>
                <c:pt idx="5310">
                  <c:v>-137.255</c:v>
                </c:pt>
                <c:pt idx="5311">
                  <c:v>-137.25299999999999</c:v>
                </c:pt>
                <c:pt idx="5312">
                  <c:v>-137.251</c:v>
                </c:pt>
                <c:pt idx="5313">
                  <c:v>-137.249</c:v>
                </c:pt>
                <c:pt idx="5314">
                  <c:v>-137.24700000000001</c:v>
                </c:pt>
                <c:pt idx="5315">
                  <c:v>-137.245</c:v>
                </c:pt>
                <c:pt idx="5316">
                  <c:v>-137.24299999999999</c:v>
                </c:pt>
                <c:pt idx="5317">
                  <c:v>-137.24099999999999</c:v>
                </c:pt>
                <c:pt idx="5318">
                  <c:v>-137.239</c:v>
                </c:pt>
                <c:pt idx="5319">
                  <c:v>-137.23699999999999</c:v>
                </c:pt>
                <c:pt idx="5320">
                  <c:v>-137.23500000000001</c:v>
                </c:pt>
                <c:pt idx="5321">
                  <c:v>-137.233</c:v>
                </c:pt>
                <c:pt idx="5322">
                  <c:v>-137.23099999999999</c:v>
                </c:pt>
                <c:pt idx="5323">
                  <c:v>-137.22899999999998</c:v>
                </c:pt>
                <c:pt idx="5324">
                  <c:v>-137.227</c:v>
                </c:pt>
                <c:pt idx="5325">
                  <c:v>-137.22499999999999</c:v>
                </c:pt>
                <c:pt idx="5326">
                  <c:v>-137.22300000000001</c:v>
                </c:pt>
                <c:pt idx="5327">
                  <c:v>-137.221</c:v>
                </c:pt>
                <c:pt idx="5328">
                  <c:v>-137.21899999999999</c:v>
                </c:pt>
                <c:pt idx="5329">
                  <c:v>-137.21700000000001</c:v>
                </c:pt>
                <c:pt idx="5330">
                  <c:v>-137.215</c:v>
                </c:pt>
                <c:pt idx="5331">
                  <c:v>-137.21299999999999</c:v>
                </c:pt>
                <c:pt idx="5332">
                  <c:v>-137.21100000000001</c:v>
                </c:pt>
                <c:pt idx="5333">
                  <c:v>-137.209</c:v>
                </c:pt>
                <c:pt idx="5334">
                  <c:v>-137.20699999999999</c:v>
                </c:pt>
                <c:pt idx="5335">
                  <c:v>-137.20500000000001</c:v>
                </c:pt>
                <c:pt idx="5336">
                  <c:v>-137.203</c:v>
                </c:pt>
                <c:pt idx="5337">
                  <c:v>-137.20099999999999</c:v>
                </c:pt>
                <c:pt idx="5338">
                  <c:v>-137.19900000000001</c:v>
                </c:pt>
                <c:pt idx="5339">
                  <c:v>-137.197</c:v>
                </c:pt>
                <c:pt idx="5340">
                  <c:v>-137.19499999999999</c:v>
                </c:pt>
                <c:pt idx="5341">
                  <c:v>-137.19300000000001</c:v>
                </c:pt>
                <c:pt idx="5342">
                  <c:v>-137.191</c:v>
                </c:pt>
                <c:pt idx="5343">
                  <c:v>-137.18899999999999</c:v>
                </c:pt>
                <c:pt idx="5344">
                  <c:v>-137.18700000000001</c:v>
                </c:pt>
                <c:pt idx="5345">
                  <c:v>-137.185</c:v>
                </c:pt>
                <c:pt idx="5346">
                  <c:v>-137.18299999999999</c:v>
                </c:pt>
                <c:pt idx="5347">
                  <c:v>-137.18100000000001</c:v>
                </c:pt>
                <c:pt idx="5348">
                  <c:v>-137.179</c:v>
                </c:pt>
                <c:pt idx="5349">
                  <c:v>-137.17699999999999</c:v>
                </c:pt>
                <c:pt idx="5350">
                  <c:v>-137.17500000000001</c:v>
                </c:pt>
                <c:pt idx="5351">
                  <c:v>-137.173</c:v>
                </c:pt>
                <c:pt idx="5352">
                  <c:v>-137.17099999999999</c:v>
                </c:pt>
                <c:pt idx="5353">
                  <c:v>-137.16900000000001</c:v>
                </c:pt>
                <c:pt idx="5354">
                  <c:v>-137.167</c:v>
                </c:pt>
                <c:pt idx="5355">
                  <c:v>-137.16499999999999</c:v>
                </c:pt>
                <c:pt idx="5356">
                  <c:v>-137.16300000000001</c:v>
                </c:pt>
                <c:pt idx="5357">
                  <c:v>-137.161</c:v>
                </c:pt>
                <c:pt idx="5358">
                  <c:v>-137.15899999999999</c:v>
                </c:pt>
                <c:pt idx="5359">
                  <c:v>-137.15700000000001</c:v>
                </c:pt>
                <c:pt idx="5360">
                  <c:v>-137.155</c:v>
                </c:pt>
                <c:pt idx="5361">
                  <c:v>-137.15299999999999</c:v>
                </c:pt>
                <c:pt idx="5362">
                  <c:v>-137.15100000000001</c:v>
                </c:pt>
                <c:pt idx="5363">
                  <c:v>-137.149</c:v>
                </c:pt>
                <c:pt idx="5364">
                  <c:v>-137.14699999999999</c:v>
                </c:pt>
                <c:pt idx="5365">
                  <c:v>-137.14500000000001</c:v>
                </c:pt>
                <c:pt idx="5366">
                  <c:v>-137.143</c:v>
                </c:pt>
                <c:pt idx="5367">
                  <c:v>-137.14099999999999</c:v>
                </c:pt>
                <c:pt idx="5368">
                  <c:v>-137.13900000000001</c:v>
                </c:pt>
                <c:pt idx="5369">
                  <c:v>-137.137</c:v>
                </c:pt>
                <c:pt idx="5370">
                  <c:v>-137.13499999999999</c:v>
                </c:pt>
                <c:pt idx="5371">
                  <c:v>-137.13300000000001</c:v>
                </c:pt>
                <c:pt idx="5372">
                  <c:v>-137.131</c:v>
                </c:pt>
                <c:pt idx="5373">
                  <c:v>-137.12899999999999</c:v>
                </c:pt>
                <c:pt idx="5374">
                  <c:v>-137.12700000000001</c:v>
                </c:pt>
                <c:pt idx="5375">
                  <c:v>-137.125</c:v>
                </c:pt>
                <c:pt idx="5376">
                  <c:v>-137.12299999999999</c:v>
                </c:pt>
                <c:pt idx="5377">
                  <c:v>-137.12100000000001</c:v>
                </c:pt>
                <c:pt idx="5378">
                  <c:v>-137.119</c:v>
                </c:pt>
                <c:pt idx="5379">
                  <c:v>-137.11699999999999</c:v>
                </c:pt>
                <c:pt idx="5380">
                  <c:v>-137.11500000000001</c:v>
                </c:pt>
                <c:pt idx="5381">
                  <c:v>-137.113</c:v>
                </c:pt>
                <c:pt idx="5382">
                  <c:v>-137.11099999999999</c:v>
                </c:pt>
                <c:pt idx="5383">
                  <c:v>-137.10900000000001</c:v>
                </c:pt>
                <c:pt idx="5384">
                  <c:v>-137.107</c:v>
                </c:pt>
                <c:pt idx="5385">
                  <c:v>-137.10499999999999</c:v>
                </c:pt>
                <c:pt idx="5386">
                  <c:v>-137.10300000000001</c:v>
                </c:pt>
                <c:pt idx="5387">
                  <c:v>-137.101</c:v>
                </c:pt>
                <c:pt idx="5388">
                  <c:v>-137.09899999999999</c:v>
                </c:pt>
                <c:pt idx="5389">
                  <c:v>-137.09700000000001</c:v>
                </c:pt>
                <c:pt idx="5390">
                  <c:v>-137.095</c:v>
                </c:pt>
                <c:pt idx="5391">
                  <c:v>-137.09299999999999</c:v>
                </c:pt>
                <c:pt idx="5392">
                  <c:v>-137.09100000000001</c:v>
                </c:pt>
                <c:pt idx="5393">
                  <c:v>-137.089</c:v>
                </c:pt>
                <c:pt idx="5394">
                  <c:v>-137.08699999999999</c:v>
                </c:pt>
                <c:pt idx="5395">
                  <c:v>-137.08500000000001</c:v>
                </c:pt>
                <c:pt idx="5396">
                  <c:v>-137.083</c:v>
                </c:pt>
                <c:pt idx="5397">
                  <c:v>-137.08099999999999</c:v>
                </c:pt>
                <c:pt idx="5398">
                  <c:v>-137.07900000000001</c:v>
                </c:pt>
                <c:pt idx="5399">
                  <c:v>-137.077</c:v>
                </c:pt>
                <c:pt idx="5400">
                  <c:v>-137.07499999999999</c:v>
                </c:pt>
                <c:pt idx="5401">
                  <c:v>-137.07300000000001</c:v>
                </c:pt>
                <c:pt idx="5402">
                  <c:v>-137.071</c:v>
                </c:pt>
                <c:pt idx="5403">
                  <c:v>-137.06899999999999</c:v>
                </c:pt>
                <c:pt idx="5404">
                  <c:v>-137.06700000000001</c:v>
                </c:pt>
                <c:pt idx="5405">
                  <c:v>-137.065</c:v>
                </c:pt>
                <c:pt idx="5406">
                  <c:v>-137.06299999999999</c:v>
                </c:pt>
                <c:pt idx="5407">
                  <c:v>-137.06100000000001</c:v>
                </c:pt>
                <c:pt idx="5408">
                  <c:v>-137.059</c:v>
                </c:pt>
                <c:pt idx="5409">
                  <c:v>-137.05699999999999</c:v>
                </c:pt>
                <c:pt idx="5410">
                  <c:v>-137.05500000000001</c:v>
                </c:pt>
                <c:pt idx="5411">
                  <c:v>-137.053</c:v>
                </c:pt>
                <c:pt idx="5412">
                  <c:v>-137.05099999999999</c:v>
                </c:pt>
                <c:pt idx="5413">
                  <c:v>-137.04900000000001</c:v>
                </c:pt>
                <c:pt idx="5414">
                  <c:v>-137.047</c:v>
                </c:pt>
                <c:pt idx="5415">
                  <c:v>-137.04499999999999</c:v>
                </c:pt>
                <c:pt idx="5416">
                  <c:v>-137.04300000000001</c:v>
                </c:pt>
                <c:pt idx="5417">
                  <c:v>-137.041</c:v>
                </c:pt>
                <c:pt idx="5418">
                  <c:v>-137.03899999999999</c:v>
                </c:pt>
                <c:pt idx="5419">
                  <c:v>-137.03700000000001</c:v>
                </c:pt>
                <c:pt idx="5420">
                  <c:v>-137.035</c:v>
                </c:pt>
                <c:pt idx="5421">
                  <c:v>-137.03299999999999</c:v>
                </c:pt>
                <c:pt idx="5422">
                  <c:v>-137.03100000000001</c:v>
                </c:pt>
                <c:pt idx="5423">
                  <c:v>-137.029</c:v>
                </c:pt>
                <c:pt idx="5424">
                  <c:v>-137.02699999999999</c:v>
                </c:pt>
                <c:pt idx="5425">
                  <c:v>-137.02500000000001</c:v>
                </c:pt>
                <c:pt idx="5426">
                  <c:v>-137.023</c:v>
                </c:pt>
                <c:pt idx="5427">
                  <c:v>-137.02100000000002</c:v>
                </c:pt>
                <c:pt idx="5428">
                  <c:v>-137.01900000000001</c:v>
                </c:pt>
                <c:pt idx="5429">
                  <c:v>-137.017</c:v>
                </c:pt>
                <c:pt idx="5430">
                  <c:v>-137.01499999999999</c:v>
                </c:pt>
                <c:pt idx="5431">
                  <c:v>-137.01300000000001</c:v>
                </c:pt>
                <c:pt idx="5432">
                  <c:v>-137.011</c:v>
                </c:pt>
                <c:pt idx="5433">
                  <c:v>-137.00900000000001</c:v>
                </c:pt>
                <c:pt idx="5434">
                  <c:v>-137.00700000000001</c:v>
                </c:pt>
                <c:pt idx="5435">
                  <c:v>-137.005</c:v>
                </c:pt>
                <c:pt idx="5436">
                  <c:v>-137.00299999999999</c:v>
                </c:pt>
                <c:pt idx="5437">
                  <c:v>-137.001</c:v>
                </c:pt>
                <c:pt idx="5438">
                  <c:v>-136.999</c:v>
                </c:pt>
                <c:pt idx="5439">
                  <c:v>-136.99700000000001</c:v>
                </c:pt>
                <c:pt idx="5440">
                  <c:v>-136.995</c:v>
                </c:pt>
                <c:pt idx="5441">
                  <c:v>-136.99299999999999</c:v>
                </c:pt>
                <c:pt idx="5442">
                  <c:v>-136.99099999999999</c:v>
                </c:pt>
                <c:pt idx="5443">
                  <c:v>-136.989</c:v>
                </c:pt>
                <c:pt idx="5444">
                  <c:v>-136.98699999999999</c:v>
                </c:pt>
                <c:pt idx="5445">
                  <c:v>-136.98500000000001</c:v>
                </c:pt>
                <c:pt idx="5446">
                  <c:v>-136.983</c:v>
                </c:pt>
                <c:pt idx="5447">
                  <c:v>-136.98099999999999</c:v>
                </c:pt>
                <c:pt idx="5448">
                  <c:v>-136.97899999999998</c:v>
                </c:pt>
                <c:pt idx="5449">
                  <c:v>-136.977</c:v>
                </c:pt>
                <c:pt idx="5450">
                  <c:v>-136.97499999999999</c:v>
                </c:pt>
                <c:pt idx="5451">
                  <c:v>-136.97300000000001</c:v>
                </c:pt>
                <c:pt idx="5452">
                  <c:v>-136.971</c:v>
                </c:pt>
                <c:pt idx="5453">
                  <c:v>-136.96899999999999</c:v>
                </c:pt>
                <c:pt idx="5454">
                  <c:v>-136.96700000000001</c:v>
                </c:pt>
                <c:pt idx="5455">
                  <c:v>-136.965</c:v>
                </c:pt>
                <c:pt idx="5456">
                  <c:v>-136.96299999999999</c:v>
                </c:pt>
                <c:pt idx="5457">
                  <c:v>-136.96100000000001</c:v>
                </c:pt>
                <c:pt idx="5458">
                  <c:v>-136.959</c:v>
                </c:pt>
                <c:pt idx="5459">
                  <c:v>-136.95699999999999</c:v>
                </c:pt>
                <c:pt idx="5460">
                  <c:v>-136.95500000000001</c:v>
                </c:pt>
                <c:pt idx="5461">
                  <c:v>-136.953</c:v>
                </c:pt>
                <c:pt idx="5462">
                  <c:v>-136.95099999999999</c:v>
                </c:pt>
                <c:pt idx="5463">
                  <c:v>-136.94900000000001</c:v>
                </c:pt>
                <c:pt idx="5464">
                  <c:v>-136.947</c:v>
                </c:pt>
                <c:pt idx="5465">
                  <c:v>-136.94499999999999</c:v>
                </c:pt>
                <c:pt idx="5466">
                  <c:v>-136.94300000000001</c:v>
                </c:pt>
                <c:pt idx="5467">
                  <c:v>-136.941</c:v>
                </c:pt>
                <c:pt idx="5468">
                  <c:v>-136.93899999999999</c:v>
                </c:pt>
                <c:pt idx="5469">
                  <c:v>-136.93700000000001</c:v>
                </c:pt>
                <c:pt idx="5470">
                  <c:v>-136.935</c:v>
                </c:pt>
                <c:pt idx="5471">
                  <c:v>-136.93299999999999</c:v>
                </c:pt>
                <c:pt idx="5472">
                  <c:v>-136.93100000000001</c:v>
                </c:pt>
                <c:pt idx="5473">
                  <c:v>-136.929</c:v>
                </c:pt>
                <c:pt idx="5474">
                  <c:v>-136.92699999999999</c:v>
                </c:pt>
                <c:pt idx="5475">
                  <c:v>-136.92500000000001</c:v>
                </c:pt>
                <c:pt idx="5476">
                  <c:v>-136.923</c:v>
                </c:pt>
                <c:pt idx="5477">
                  <c:v>-136.92099999999999</c:v>
                </c:pt>
                <c:pt idx="5478">
                  <c:v>-136.91900000000001</c:v>
                </c:pt>
                <c:pt idx="5479">
                  <c:v>-136.917</c:v>
                </c:pt>
                <c:pt idx="5480">
                  <c:v>-136.91499999999999</c:v>
                </c:pt>
                <c:pt idx="5481">
                  <c:v>-136.91300000000001</c:v>
                </c:pt>
                <c:pt idx="5482">
                  <c:v>-136.911</c:v>
                </c:pt>
                <c:pt idx="5483">
                  <c:v>-136.90899999999999</c:v>
                </c:pt>
                <c:pt idx="5484">
                  <c:v>-136.90700000000001</c:v>
                </c:pt>
                <c:pt idx="5485">
                  <c:v>-136.905</c:v>
                </c:pt>
                <c:pt idx="5486">
                  <c:v>-136.90299999999999</c:v>
                </c:pt>
                <c:pt idx="5487">
                  <c:v>-136.90100000000001</c:v>
                </c:pt>
                <c:pt idx="5488">
                  <c:v>-136.899</c:v>
                </c:pt>
                <c:pt idx="5489">
                  <c:v>-136.89699999999999</c:v>
                </c:pt>
                <c:pt idx="5490">
                  <c:v>-136.89500000000001</c:v>
                </c:pt>
                <c:pt idx="5491">
                  <c:v>-136.893</c:v>
                </c:pt>
                <c:pt idx="5492">
                  <c:v>-136.89099999999999</c:v>
                </c:pt>
                <c:pt idx="5493">
                  <c:v>-136.88900000000001</c:v>
                </c:pt>
                <c:pt idx="5494">
                  <c:v>-136.887</c:v>
                </c:pt>
                <c:pt idx="5495">
                  <c:v>-136.88499999999999</c:v>
                </c:pt>
                <c:pt idx="5496">
                  <c:v>-136.88300000000001</c:v>
                </c:pt>
                <c:pt idx="5497">
                  <c:v>-136.881</c:v>
                </c:pt>
                <c:pt idx="5498">
                  <c:v>-136.87899999999999</c:v>
                </c:pt>
                <c:pt idx="5499">
                  <c:v>-136.87700000000001</c:v>
                </c:pt>
                <c:pt idx="5500">
                  <c:v>-136.875</c:v>
                </c:pt>
                <c:pt idx="5501">
                  <c:v>-136.87299999999999</c:v>
                </c:pt>
                <c:pt idx="5502">
                  <c:v>-136.87100000000001</c:v>
                </c:pt>
                <c:pt idx="5503">
                  <c:v>-136.869</c:v>
                </c:pt>
                <c:pt idx="5504">
                  <c:v>-136.86699999999999</c:v>
                </c:pt>
                <c:pt idx="5505">
                  <c:v>-136.86500000000001</c:v>
                </c:pt>
                <c:pt idx="5506">
                  <c:v>-136.863</c:v>
                </c:pt>
                <c:pt idx="5507">
                  <c:v>-136.86099999999999</c:v>
                </c:pt>
                <c:pt idx="5508">
                  <c:v>-136.85900000000001</c:v>
                </c:pt>
                <c:pt idx="5509">
                  <c:v>-136.857</c:v>
                </c:pt>
                <c:pt idx="5510">
                  <c:v>-136.85499999999999</c:v>
                </c:pt>
                <c:pt idx="5511">
                  <c:v>-136.85300000000001</c:v>
                </c:pt>
                <c:pt idx="5512">
                  <c:v>-136.851</c:v>
                </c:pt>
                <c:pt idx="5513">
                  <c:v>-136.84899999999999</c:v>
                </c:pt>
                <c:pt idx="5514">
                  <c:v>-136.84700000000001</c:v>
                </c:pt>
                <c:pt idx="5515">
                  <c:v>-136.845</c:v>
                </c:pt>
                <c:pt idx="5516">
                  <c:v>-136.84299999999999</c:v>
                </c:pt>
                <c:pt idx="5517">
                  <c:v>-136.84100000000001</c:v>
                </c:pt>
                <c:pt idx="5518">
                  <c:v>-136.839</c:v>
                </c:pt>
                <c:pt idx="5519">
                  <c:v>-136.83699999999999</c:v>
                </c:pt>
                <c:pt idx="5520">
                  <c:v>-136.83500000000001</c:v>
                </c:pt>
                <c:pt idx="5521">
                  <c:v>-136.833</c:v>
                </c:pt>
                <c:pt idx="5522">
                  <c:v>-136.83099999999999</c:v>
                </c:pt>
                <c:pt idx="5523">
                  <c:v>-136.82900000000001</c:v>
                </c:pt>
                <c:pt idx="5524">
                  <c:v>-136.827</c:v>
                </c:pt>
                <c:pt idx="5525">
                  <c:v>-136.82499999999999</c:v>
                </c:pt>
                <c:pt idx="5526">
                  <c:v>-136.82300000000001</c:v>
                </c:pt>
                <c:pt idx="5527">
                  <c:v>-136.821</c:v>
                </c:pt>
                <c:pt idx="5528">
                  <c:v>-136.81899999999999</c:v>
                </c:pt>
                <c:pt idx="5529">
                  <c:v>-136.81700000000001</c:v>
                </c:pt>
                <c:pt idx="5530">
                  <c:v>-136.815</c:v>
                </c:pt>
                <c:pt idx="5531">
                  <c:v>-136.81299999999999</c:v>
                </c:pt>
                <c:pt idx="5532">
                  <c:v>-136.81100000000001</c:v>
                </c:pt>
                <c:pt idx="5533">
                  <c:v>-136.809</c:v>
                </c:pt>
                <c:pt idx="5534">
                  <c:v>-136.80699999999999</c:v>
                </c:pt>
                <c:pt idx="5535">
                  <c:v>-136.80500000000001</c:v>
                </c:pt>
                <c:pt idx="5536">
                  <c:v>-136.803</c:v>
                </c:pt>
                <c:pt idx="5537">
                  <c:v>-136.80099999999999</c:v>
                </c:pt>
                <c:pt idx="5538">
                  <c:v>-136.79900000000001</c:v>
                </c:pt>
                <c:pt idx="5539">
                  <c:v>-136.797</c:v>
                </c:pt>
                <c:pt idx="5540">
                  <c:v>-136.79499999999999</c:v>
                </c:pt>
                <c:pt idx="5541">
                  <c:v>-136.79300000000001</c:v>
                </c:pt>
                <c:pt idx="5542">
                  <c:v>-136.791</c:v>
                </c:pt>
                <c:pt idx="5543">
                  <c:v>-136.78899999999999</c:v>
                </c:pt>
                <c:pt idx="5544">
                  <c:v>-136.78700000000001</c:v>
                </c:pt>
                <c:pt idx="5545">
                  <c:v>-136.785</c:v>
                </c:pt>
                <c:pt idx="5546">
                  <c:v>-136.78299999999999</c:v>
                </c:pt>
                <c:pt idx="5547">
                  <c:v>-136.78100000000001</c:v>
                </c:pt>
                <c:pt idx="5548">
                  <c:v>-136.779</c:v>
                </c:pt>
                <c:pt idx="5549">
                  <c:v>-136.77699999999999</c:v>
                </c:pt>
                <c:pt idx="5550">
                  <c:v>-136.77500000000001</c:v>
                </c:pt>
                <c:pt idx="5551">
                  <c:v>-136.773</c:v>
                </c:pt>
                <c:pt idx="5552">
                  <c:v>-136.77100000000002</c:v>
                </c:pt>
                <c:pt idx="5553">
                  <c:v>-136.76900000000001</c:v>
                </c:pt>
                <c:pt idx="5554">
                  <c:v>-136.767</c:v>
                </c:pt>
                <c:pt idx="5555">
                  <c:v>-136.76499999999999</c:v>
                </c:pt>
                <c:pt idx="5556">
                  <c:v>-136.76300000000001</c:v>
                </c:pt>
                <c:pt idx="5557">
                  <c:v>-136.761</c:v>
                </c:pt>
                <c:pt idx="5558">
                  <c:v>-136.75900000000001</c:v>
                </c:pt>
                <c:pt idx="5559">
                  <c:v>-136.75700000000001</c:v>
                </c:pt>
                <c:pt idx="5560">
                  <c:v>-136.755</c:v>
                </c:pt>
                <c:pt idx="5561">
                  <c:v>-136.75299999999999</c:v>
                </c:pt>
                <c:pt idx="5562">
                  <c:v>-136.751</c:v>
                </c:pt>
                <c:pt idx="5563">
                  <c:v>-136.749</c:v>
                </c:pt>
                <c:pt idx="5564">
                  <c:v>-136.74700000000001</c:v>
                </c:pt>
                <c:pt idx="5565">
                  <c:v>-136.745</c:v>
                </c:pt>
                <c:pt idx="5566">
                  <c:v>-136.74299999999999</c:v>
                </c:pt>
                <c:pt idx="5567">
                  <c:v>-136.74099999999999</c:v>
                </c:pt>
                <c:pt idx="5568">
                  <c:v>-136.739</c:v>
                </c:pt>
                <c:pt idx="5569">
                  <c:v>-136.73699999999999</c:v>
                </c:pt>
                <c:pt idx="5570">
                  <c:v>-136.73500000000001</c:v>
                </c:pt>
                <c:pt idx="5571">
                  <c:v>-136.733</c:v>
                </c:pt>
                <c:pt idx="5572">
                  <c:v>-136.73099999999999</c:v>
                </c:pt>
                <c:pt idx="5573">
                  <c:v>-136.72899999999998</c:v>
                </c:pt>
                <c:pt idx="5574">
                  <c:v>-136.727</c:v>
                </c:pt>
                <c:pt idx="5575">
                  <c:v>-136.72499999999999</c:v>
                </c:pt>
                <c:pt idx="5576">
                  <c:v>-136.72300000000001</c:v>
                </c:pt>
                <c:pt idx="5577">
                  <c:v>-136.721</c:v>
                </c:pt>
                <c:pt idx="5578">
                  <c:v>-136.71899999999999</c:v>
                </c:pt>
                <c:pt idx="5579">
                  <c:v>-136.71700000000001</c:v>
                </c:pt>
                <c:pt idx="5580">
                  <c:v>-136.715</c:v>
                </c:pt>
                <c:pt idx="5581">
                  <c:v>-136.71299999999999</c:v>
                </c:pt>
                <c:pt idx="5582">
                  <c:v>-136.71100000000001</c:v>
                </c:pt>
                <c:pt idx="5583">
                  <c:v>-136.709</c:v>
                </c:pt>
                <c:pt idx="5584">
                  <c:v>-136.70699999999999</c:v>
                </c:pt>
                <c:pt idx="5585">
                  <c:v>-136.70500000000001</c:v>
                </c:pt>
                <c:pt idx="5586">
                  <c:v>-136.703</c:v>
                </c:pt>
                <c:pt idx="5587">
                  <c:v>-136.70099999999999</c:v>
                </c:pt>
                <c:pt idx="5588">
                  <c:v>-136.69900000000001</c:v>
                </c:pt>
                <c:pt idx="5589">
                  <c:v>-136.697</c:v>
                </c:pt>
                <c:pt idx="5590">
                  <c:v>-136.69499999999999</c:v>
                </c:pt>
                <c:pt idx="5591">
                  <c:v>-136.69300000000001</c:v>
                </c:pt>
                <c:pt idx="5592">
                  <c:v>-136.691</c:v>
                </c:pt>
                <c:pt idx="5593">
                  <c:v>-136.68899999999999</c:v>
                </c:pt>
                <c:pt idx="5594">
                  <c:v>-136.68700000000001</c:v>
                </c:pt>
                <c:pt idx="5595">
                  <c:v>-136.685</c:v>
                </c:pt>
                <c:pt idx="5596">
                  <c:v>-136.68299999999999</c:v>
                </c:pt>
                <c:pt idx="5597">
                  <c:v>-136.68100000000001</c:v>
                </c:pt>
                <c:pt idx="5598">
                  <c:v>-136.679</c:v>
                </c:pt>
                <c:pt idx="5599">
                  <c:v>-136.67699999999999</c:v>
                </c:pt>
                <c:pt idx="5600">
                  <c:v>-136.67500000000001</c:v>
                </c:pt>
                <c:pt idx="5601">
                  <c:v>-136.673</c:v>
                </c:pt>
                <c:pt idx="5602">
                  <c:v>-136.67099999999999</c:v>
                </c:pt>
                <c:pt idx="5603">
                  <c:v>-136.66900000000001</c:v>
                </c:pt>
                <c:pt idx="5604">
                  <c:v>-136.667</c:v>
                </c:pt>
                <c:pt idx="5605">
                  <c:v>-136.66499999999999</c:v>
                </c:pt>
                <c:pt idx="5606">
                  <c:v>-136.66300000000001</c:v>
                </c:pt>
                <c:pt idx="5607">
                  <c:v>-136.661</c:v>
                </c:pt>
                <c:pt idx="5608">
                  <c:v>-136.65899999999999</c:v>
                </c:pt>
                <c:pt idx="5609">
                  <c:v>-136.65700000000001</c:v>
                </c:pt>
                <c:pt idx="5610">
                  <c:v>-136.655</c:v>
                </c:pt>
                <c:pt idx="5611">
                  <c:v>-136.65299999999999</c:v>
                </c:pt>
                <c:pt idx="5612">
                  <c:v>-136.65100000000001</c:v>
                </c:pt>
                <c:pt idx="5613">
                  <c:v>-136.649</c:v>
                </c:pt>
                <c:pt idx="5614">
                  <c:v>-136.64699999999999</c:v>
                </c:pt>
                <c:pt idx="5615">
                  <c:v>-136.64500000000001</c:v>
                </c:pt>
                <c:pt idx="5616">
                  <c:v>-136.643</c:v>
                </c:pt>
                <c:pt idx="5617">
                  <c:v>-136.64099999999999</c:v>
                </c:pt>
                <c:pt idx="5618">
                  <c:v>-136.63900000000001</c:v>
                </c:pt>
                <c:pt idx="5619">
                  <c:v>-136.637</c:v>
                </c:pt>
                <c:pt idx="5620">
                  <c:v>-136.63499999999999</c:v>
                </c:pt>
                <c:pt idx="5621">
                  <c:v>-136.63300000000001</c:v>
                </c:pt>
                <c:pt idx="5622">
                  <c:v>-136.631</c:v>
                </c:pt>
                <c:pt idx="5623">
                  <c:v>-136.62899999999999</c:v>
                </c:pt>
                <c:pt idx="5624">
                  <c:v>-136.62700000000001</c:v>
                </c:pt>
                <c:pt idx="5625">
                  <c:v>-136.625</c:v>
                </c:pt>
                <c:pt idx="5626">
                  <c:v>-136.62299999999999</c:v>
                </c:pt>
                <c:pt idx="5627">
                  <c:v>-136.62100000000001</c:v>
                </c:pt>
                <c:pt idx="5628">
                  <c:v>-136.619</c:v>
                </c:pt>
                <c:pt idx="5629">
                  <c:v>-136.61699999999999</c:v>
                </c:pt>
                <c:pt idx="5630">
                  <c:v>-136.61500000000001</c:v>
                </c:pt>
                <c:pt idx="5631">
                  <c:v>-136.613</c:v>
                </c:pt>
                <c:pt idx="5632">
                  <c:v>-136.61099999999999</c:v>
                </c:pt>
                <c:pt idx="5633">
                  <c:v>-136.60900000000001</c:v>
                </c:pt>
                <c:pt idx="5634">
                  <c:v>-136.607</c:v>
                </c:pt>
                <c:pt idx="5635">
                  <c:v>-136.60499999999999</c:v>
                </c:pt>
                <c:pt idx="5636">
                  <c:v>-136.60300000000001</c:v>
                </c:pt>
                <c:pt idx="5637">
                  <c:v>-136.601</c:v>
                </c:pt>
                <c:pt idx="5638">
                  <c:v>-136.59899999999999</c:v>
                </c:pt>
                <c:pt idx="5639">
                  <c:v>-136.59700000000001</c:v>
                </c:pt>
                <c:pt idx="5640">
                  <c:v>-136.595</c:v>
                </c:pt>
                <c:pt idx="5641">
                  <c:v>-136.59299999999999</c:v>
                </c:pt>
                <c:pt idx="5642">
                  <c:v>-136.59100000000001</c:v>
                </c:pt>
                <c:pt idx="5643">
                  <c:v>-136.589</c:v>
                </c:pt>
                <c:pt idx="5644">
                  <c:v>-136.58699999999999</c:v>
                </c:pt>
                <c:pt idx="5645">
                  <c:v>-136.58500000000001</c:v>
                </c:pt>
                <c:pt idx="5646">
                  <c:v>-136.583</c:v>
                </c:pt>
                <c:pt idx="5647">
                  <c:v>-136.58099999999999</c:v>
                </c:pt>
                <c:pt idx="5648">
                  <c:v>-136.57900000000001</c:v>
                </c:pt>
                <c:pt idx="5649">
                  <c:v>-136.577</c:v>
                </c:pt>
                <c:pt idx="5650">
                  <c:v>-136.57499999999999</c:v>
                </c:pt>
                <c:pt idx="5651">
                  <c:v>-136.57300000000001</c:v>
                </c:pt>
                <c:pt idx="5652">
                  <c:v>-136.571</c:v>
                </c:pt>
                <c:pt idx="5653">
                  <c:v>-136.56899999999999</c:v>
                </c:pt>
                <c:pt idx="5654">
                  <c:v>-136.56700000000001</c:v>
                </c:pt>
                <c:pt idx="5655">
                  <c:v>-136.565</c:v>
                </c:pt>
                <c:pt idx="5656">
                  <c:v>-136.56299999999999</c:v>
                </c:pt>
                <c:pt idx="5657">
                  <c:v>-136.56100000000001</c:v>
                </c:pt>
                <c:pt idx="5658">
                  <c:v>-136.559</c:v>
                </c:pt>
                <c:pt idx="5659">
                  <c:v>-136.55699999999999</c:v>
                </c:pt>
                <c:pt idx="5660">
                  <c:v>-136.55500000000001</c:v>
                </c:pt>
                <c:pt idx="5661">
                  <c:v>-136.553</c:v>
                </c:pt>
                <c:pt idx="5662">
                  <c:v>-136.55099999999999</c:v>
                </c:pt>
                <c:pt idx="5663">
                  <c:v>-136.54900000000001</c:v>
                </c:pt>
                <c:pt idx="5664">
                  <c:v>-136.547</c:v>
                </c:pt>
                <c:pt idx="5665">
                  <c:v>-136.54499999999999</c:v>
                </c:pt>
                <c:pt idx="5666">
                  <c:v>-136.54300000000001</c:v>
                </c:pt>
                <c:pt idx="5667">
                  <c:v>-136.541</c:v>
                </c:pt>
                <c:pt idx="5668">
                  <c:v>-136.53899999999999</c:v>
                </c:pt>
                <c:pt idx="5669">
                  <c:v>-136.53700000000001</c:v>
                </c:pt>
                <c:pt idx="5670">
                  <c:v>-136.535</c:v>
                </c:pt>
                <c:pt idx="5671">
                  <c:v>-136.53299999999999</c:v>
                </c:pt>
                <c:pt idx="5672">
                  <c:v>-136.53100000000001</c:v>
                </c:pt>
                <c:pt idx="5673">
                  <c:v>-136.529</c:v>
                </c:pt>
                <c:pt idx="5674">
                  <c:v>-136.52699999999999</c:v>
                </c:pt>
                <c:pt idx="5675">
                  <c:v>-136.52500000000001</c:v>
                </c:pt>
                <c:pt idx="5676">
                  <c:v>-136.523</c:v>
                </c:pt>
                <c:pt idx="5677">
                  <c:v>-136.52100000000002</c:v>
                </c:pt>
                <c:pt idx="5678">
                  <c:v>-136.51900000000001</c:v>
                </c:pt>
                <c:pt idx="5679">
                  <c:v>-136.517</c:v>
                </c:pt>
                <c:pt idx="5680">
                  <c:v>-136.51499999999999</c:v>
                </c:pt>
                <c:pt idx="5681">
                  <c:v>-136.51300000000001</c:v>
                </c:pt>
                <c:pt idx="5682">
                  <c:v>-136.511</c:v>
                </c:pt>
                <c:pt idx="5683">
                  <c:v>-136.50900000000001</c:v>
                </c:pt>
                <c:pt idx="5684">
                  <c:v>-136.50700000000001</c:v>
                </c:pt>
                <c:pt idx="5685">
                  <c:v>-136.505</c:v>
                </c:pt>
                <c:pt idx="5686">
                  <c:v>-136.50299999999999</c:v>
                </c:pt>
                <c:pt idx="5687">
                  <c:v>-136.501</c:v>
                </c:pt>
                <c:pt idx="5688">
                  <c:v>-136.499</c:v>
                </c:pt>
                <c:pt idx="5689">
                  <c:v>-136.49700000000001</c:v>
                </c:pt>
                <c:pt idx="5690">
                  <c:v>-136.495</c:v>
                </c:pt>
                <c:pt idx="5691">
                  <c:v>-136.49299999999999</c:v>
                </c:pt>
                <c:pt idx="5692">
                  <c:v>-136.49099999999999</c:v>
                </c:pt>
                <c:pt idx="5693">
                  <c:v>-136.489</c:v>
                </c:pt>
                <c:pt idx="5694">
                  <c:v>-136.48699999999999</c:v>
                </c:pt>
                <c:pt idx="5695">
                  <c:v>-136.48500000000001</c:v>
                </c:pt>
                <c:pt idx="5696">
                  <c:v>-136.483</c:v>
                </c:pt>
                <c:pt idx="5697">
                  <c:v>-136.48099999999999</c:v>
                </c:pt>
                <c:pt idx="5698">
                  <c:v>-136.47899999999998</c:v>
                </c:pt>
                <c:pt idx="5699">
                  <c:v>-136.477</c:v>
                </c:pt>
                <c:pt idx="5700">
                  <c:v>-136.47499999999999</c:v>
                </c:pt>
                <c:pt idx="5701">
                  <c:v>-136.47300000000001</c:v>
                </c:pt>
                <c:pt idx="5702">
                  <c:v>-136.471</c:v>
                </c:pt>
                <c:pt idx="5703">
                  <c:v>-136.46899999999999</c:v>
                </c:pt>
                <c:pt idx="5704">
                  <c:v>-136.46700000000001</c:v>
                </c:pt>
                <c:pt idx="5705">
                  <c:v>-136.465</c:v>
                </c:pt>
                <c:pt idx="5706">
                  <c:v>-136.46299999999999</c:v>
                </c:pt>
                <c:pt idx="5707">
                  <c:v>-136.46100000000001</c:v>
                </c:pt>
                <c:pt idx="5708">
                  <c:v>-136.459</c:v>
                </c:pt>
                <c:pt idx="5709">
                  <c:v>-136.45699999999999</c:v>
                </c:pt>
                <c:pt idx="5710">
                  <c:v>-136.45500000000001</c:v>
                </c:pt>
                <c:pt idx="5711">
                  <c:v>-136.453</c:v>
                </c:pt>
                <c:pt idx="5712">
                  <c:v>-136.45099999999999</c:v>
                </c:pt>
                <c:pt idx="5713">
                  <c:v>-136.44900000000001</c:v>
                </c:pt>
                <c:pt idx="5714">
                  <c:v>-136.447</c:v>
                </c:pt>
                <c:pt idx="5715">
                  <c:v>-136.44499999999999</c:v>
                </c:pt>
                <c:pt idx="5716">
                  <c:v>-136.44300000000001</c:v>
                </c:pt>
                <c:pt idx="5717">
                  <c:v>-136.441</c:v>
                </c:pt>
                <c:pt idx="5718">
                  <c:v>-136.43899999999999</c:v>
                </c:pt>
                <c:pt idx="5719">
                  <c:v>-136.43700000000001</c:v>
                </c:pt>
                <c:pt idx="5720">
                  <c:v>-136.435</c:v>
                </c:pt>
                <c:pt idx="5721">
                  <c:v>-136.43299999999999</c:v>
                </c:pt>
                <c:pt idx="5722">
                  <c:v>-136.43100000000001</c:v>
                </c:pt>
                <c:pt idx="5723">
                  <c:v>-136.429</c:v>
                </c:pt>
                <c:pt idx="5724">
                  <c:v>-136.42699999999999</c:v>
                </c:pt>
                <c:pt idx="5725">
                  <c:v>-136.42500000000001</c:v>
                </c:pt>
                <c:pt idx="5726">
                  <c:v>-136.423</c:v>
                </c:pt>
                <c:pt idx="5727">
                  <c:v>-136.42099999999999</c:v>
                </c:pt>
                <c:pt idx="5728">
                  <c:v>-136.41900000000001</c:v>
                </c:pt>
                <c:pt idx="5729">
                  <c:v>-136.417</c:v>
                </c:pt>
                <c:pt idx="5730">
                  <c:v>-136.41499999999999</c:v>
                </c:pt>
                <c:pt idx="5731">
                  <c:v>-136.41300000000001</c:v>
                </c:pt>
                <c:pt idx="5732">
                  <c:v>-136.411</c:v>
                </c:pt>
                <c:pt idx="5733">
                  <c:v>-136.40899999999999</c:v>
                </c:pt>
                <c:pt idx="5734">
                  <c:v>-136.40700000000001</c:v>
                </c:pt>
                <c:pt idx="5735">
                  <c:v>-136.405</c:v>
                </c:pt>
                <c:pt idx="5736">
                  <c:v>-136.40299999999999</c:v>
                </c:pt>
                <c:pt idx="5737">
                  <c:v>-136.40100000000001</c:v>
                </c:pt>
                <c:pt idx="5738">
                  <c:v>-136.399</c:v>
                </c:pt>
                <c:pt idx="5739">
                  <c:v>-136.39699999999999</c:v>
                </c:pt>
                <c:pt idx="5740">
                  <c:v>-136.39500000000001</c:v>
                </c:pt>
                <c:pt idx="5741">
                  <c:v>-136.393</c:v>
                </c:pt>
                <c:pt idx="5742">
                  <c:v>-136.39099999999999</c:v>
                </c:pt>
                <c:pt idx="5743">
                  <c:v>-136.38900000000001</c:v>
                </c:pt>
                <c:pt idx="5744">
                  <c:v>-136.387</c:v>
                </c:pt>
                <c:pt idx="5745">
                  <c:v>-136.38499999999999</c:v>
                </c:pt>
                <c:pt idx="5746">
                  <c:v>-136.38300000000001</c:v>
                </c:pt>
                <c:pt idx="5747">
                  <c:v>-136.381</c:v>
                </c:pt>
                <c:pt idx="5748">
                  <c:v>-136.37899999999999</c:v>
                </c:pt>
                <c:pt idx="5749">
                  <c:v>-136.37700000000001</c:v>
                </c:pt>
                <c:pt idx="5750">
                  <c:v>-136.375</c:v>
                </c:pt>
                <c:pt idx="5751">
                  <c:v>-136.37299999999999</c:v>
                </c:pt>
                <c:pt idx="5752">
                  <c:v>-136.37100000000001</c:v>
                </c:pt>
                <c:pt idx="5753">
                  <c:v>-136.369</c:v>
                </c:pt>
                <c:pt idx="5754">
                  <c:v>-136.36699999999999</c:v>
                </c:pt>
                <c:pt idx="5755">
                  <c:v>-136.36500000000001</c:v>
                </c:pt>
                <c:pt idx="5756">
                  <c:v>-136.363</c:v>
                </c:pt>
                <c:pt idx="5757">
                  <c:v>-136.36099999999999</c:v>
                </c:pt>
                <c:pt idx="5758">
                  <c:v>-136.35900000000001</c:v>
                </c:pt>
                <c:pt idx="5759">
                  <c:v>-136.357</c:v>
                </c:pt>
                <c:pt idx="5760">
                  <c:v>-136.35499999999999</c:v>
                </c:pt>
                <c:pt idx="5761">
                  <c:v>-136.35300000000001</c:v>
                </c:pt>
                <c:pt idx="5762">
                  <c:v>-136.351</c:v>
                </c:pt>
                <c:pt idx="5763">
                  <c:v>-136.34899999999999</c:v>
                </c:pt>
                <c:pt idx="5764">
                  <c:v>-136.34700000000001</c:v>
                </c:pt>
                <c:pt idx="5765">
                  <c:v>-136.345</c:v>
                </c:pt>
                <c:pt idx="5766">
                  <c:v>-136.34299999999999</c:v>
                </c:pt>
                <c:pt idx="5767">
                  <c:v>-136.34100000000001</c:v>
                </c:pt>
                <c:pt idx="5768">
                  <c:v>-136.339</c:v>
                </c:pt>
                <c:pt idx="5769">
                  <c:v>-136.33699999999999</c:v>
                </c:pt>
                <c:pt idx="5770">
                  <c:v>-136.33500000000001</c:v>
                </c:pt>
                <c:pt idx="5771">
                  <c:v>-136.333</c:v>
                </c:pt>
                <c:pt idx="5772">
                  <c:v>-136.33099999999999</c:v>
                </c:pt>
                <c:pt idx="5773">
                  <c:v>-136.32900000000001</c:v>
                </c:pt>
                <c:pt idx="5774">
                  <c:v>-136.327</c:v>
                </c:pt>
                <c:pt idx="5775">
                  <c:v>-136.32499999999999</c:v>
                </c:pt>
                <c:pt idx="5776">
                  <c:v>-136.32300000000001</c:v>
                </c:pt>
                <c:pt idx="5777">
                  <c:v>-136.321</c:v>
                </c:pt>
                <c:pt idx="5778">
                  <c:v>-136.31899999999999</c:v>
                </c:pt>
                <c:pt idx="5779">
                  <c:v>-136.31700000000001</c:v>
                </c:pt>
                <c:pt idx="5780">
                  <c:v>-136.315</c:v>
                </c:pt>
                <c:pt idx="5781">
                  <c:v>-136.31299999999999</c:v>
                </c:pt>
                <c:pt idx="5782">
                  <c:v>-136.31100000000001</c:v>
                </c:pt>
                <c:pt idx="5783">
                  <c:v>-136.309</c:v>
                </c:pt>
                <c:pt idx="5784">
                  <c:v>-136.30699999999999</c:v>
                </c:pt>
                <c:pt idx="5785">
                  <c:v>-136.30500000000001</c:v>
                </c:pt>
                <c:pt idx="5786">
                  <c:v>-136.303</c:v>
                </c:pt>
                <c:pt idx="5787">
                  <c:v>-136.30099999999999</c:v>
                </c:pt>
                <c:pt idx="5788">
                  <c:v>-136.29900000000001</c:v>
                </c:pt>
                <c:pt idx="5789">
                  <c:v>-136.297</c:v>
                </c:pt>
                <c:pt idx="5790">
                  <c:v>-136.29499999999999</c:v>
                </c:pt>
                <c:pt idx="5791">
                  <c:v>-136.29300000000001</c:v>
                </c:pt>
                <c:pt idx="5792">
                  <c:v>-136.291</c:v>
                </c:pt>
                <c:pt idx="5793">
                  <c:v>-136.28899999999999</c:v>
                </c:pt>
                <c:pt idx="5794">
                  <c:v>-136.28700000000001</c:v>
                </c:pt>
                <c:pt idx="5795">
                  <c:v>-136.285</c:v>
                </c:pt>
                <c:pt idx="5796">
                  <c:v>-136.28299999999999</c:v>
                </c:pt>
                <c:pt idx="5797">
                  <c:v>-136.28100000000001</c:v>
                </c:pt>
                <c:pt idx="5798">
                  <c:v>-136.279</c:v>
                </c:pt>
                <c:pt idx="5799">
                  <c:v>-136.27699999999999</c:v>
                </c:pt>
                <c:pt idx="5800">
                  <c:v>-136.27500000000001</c:v>
                </c:pt>
                <c:pt idx="5801">
                  <c:v>-136.273</c:v>
                </c:pt>
                <c:pt idx="5802">
                  <c:v>-136.27100000000002</c:v>
                </c:pt>
                <c:pt idx="5803">
                  <c:v>-136.26900000000001</c:v>
                </c:pt>
                <c:pt idx="5804">
                  <c:v>-136.267</c:v>
                </c:pt>
                <c:pt idx="5805">
                  <c:v>-136.26499999999999</c:v>
                </c:pt>
                <c:pt idx="5806">
                  <c:v>-136.26300000000001</c:v>
                </c:pt>
                <c:pt idx="5807">
                  <c:v>-136.261</c:v>
                </c:pt>
                <c:pt idx="5808">
                  <c:v>-136.25900000000001</c:v>
                </c:pt>
                <c:pt idx="5809">
                  <c:v>-136.25700000000001</c:v>
                </c:pt>
                <c:pt idx="5810">
                  <c:v>-136.255</c:v>
                </c:pt>
                <c:pt idx="5811">
                  <c:v>-136.25299999999999</c:v>
                </c:pt>
                <c:pt idx="5812">
                  <c:v>-136.251</c:v>
                </c:pt>
                <c:pt idx="5813">
                  <c:v>-136.249</c:v>
                </c:pt>
                <c:pt idx="5814">
                  <c:v>-136.24700000000001</c:v>
                </c:pt>
                <c:pt idx="5815">
                  <c:v>-136.245</c:v>
                </c:pt>
                <c:pt idx="5816">
                  <c:v>-136.24299999999999</c:v>
                </c:pt>
                <c:pt idx="5817">
                  <c:v>-136.24099999999999</c:v>
                </c:pt>
                <c:pt idx="5818">
                  <c:v>-136.239</c:v>
                </c:pt>
                <c:pt idx="5819">
                  <c:v>-136.23699999999999</c:v>
                </c:pt>
                <c:pt idx="5820">
                  <c:v>-136.23500000000001</c:v>
                </c:pt>
                <c:pt idx="5821">
                  <c:v>-136.233</c:v>
                </c:pt>
                <c:pt idx="5822">
                  <c:v>-136.23099999999999</c:v>
                </c:pt>
                <c:pt idx="5823">
                  <c:v>-136.22899999999998</c:v>
                </c:pt>
                <c:pt idx="5824">
                  <c:v>-136.227</c:v>
                </c:pt>
                <c:pt idx="5825">
                  <c:v>-136.22499999999999</c:v>
                </c:pt>
                <c:pt idx="5826">
                  <c:v>-136.22300000000001</c:v>
                </c:pt>
                <c:pt idx="5827">
                  <c:v>-136.221</c:v>
                </c:pt>
                <c:pt idx="5828">
                  <c:v>-136.21899999999999</c:v>
                </c:pt>
                <c:pt idx="5829">
                  <c:v>-136.21700000000001</c:v>
                </c:pt>
                <c:pt idx="5830">
                  <c:v>-136.215</c:v>
                </c:pt>
                <c:pt idx="5831">
                  <c:v>-136.21299999999999</c:v>
                </c:pt>
                <c:pt idx="5832">
                  <c:v>-136.21100000000001</c:v>
                </c:pt>
                <c:pt idx="5833">
                  <c:v>-136.209</c:v>
                </c:pt>
                <c:pt idx="5834">
                  <c:v>-136.20699999999999</c:v>
                </c:pt>
                <c:pt idx="5835">
                  <c:v>-136.20500000000001</c:v>
                </c:pt>
                <c:pt idx="5836">
                  <c:v>-136.203</c:v>
                </c:pt>
                <c:pt idx="5837">
                  <c:v>-136.20099999999999</c:v>
                </c:pt>
                <c:pt idx="5838">
                  <c:v>-136.19900000000001</c:v>
                </c:pt>
                <c:pt idx="5839">
                  <c:v>-136.197</c:v>
                </c:pt>
                <c:pt idx="5840">
                  <c:v>-136.19499999999999</c:v>
                </c:pt>
                <c:pt idx="5841">
                  <c:v>-136.19300000000001</c:v>
                </c:pt>
                <c:pt idx="5842">
                  <c:v>-136.191</c:v>
                </c:pt>
                <c:pt idx="5843">
                  <c:v>-136.18899999999999</c:v>
                </c:pt>
                <c:pt idx="5844">
                  <c:v>-136.18700000000001</c:v>
                </c:pt>
                <c:pt idx="5845">
                  <c:v>-136.185</c:v>
                </c:pt>
                <c:pt idx="5846">
                  <c:v>-136.18299999999999</c:v>
                </c:pt>
                <c:pt idx="5847">
                  <c:v>-136.18100000000001</c:v>
                </c:pt>
                <c:pt idx="5848">
                  <c:v>-136.179</c:v>
                </c:pt>
                <c:pt idx="5849">
                  <c:v>-136.17699999999999</c:v>
                </c:pt>
                <c:pt idx="5850">
                  <c:v>-136.17500000000001</c:v>
                </c:pt>
                <c:pt idx="5851">
                  <c:v>-136.173</c:v>
                </c:pt>
                <c:pt idx="5852">
                  <c:v>-136.17099999999999</c:v>
                </c:pt>
                <c:pt idx="5853">
                  <c:v>-136.16900000000001</c:v>
                </c:pt>
                <c:pt idx="5854">
                  <c:v>-136.167</c:v>
                </c:pt>
                <c:pt idx="5855">
                  <c:v>-136.16499999999999</c:v>
                </c:pt>
                <c:pt idx="5856">
                  <c:v>-136.16300000000001</c:v>
                </c:pt>
                <c:pt idx="5857">
                  <c:v>-136.161</c:v>
                </c:pt>
                <c:pt idx="5858">
                  <c:v>-136.15899999999999</c:v>
                </c:pt>
                <c:pt idx="5859">
                  <c:v>-136.15700000000001</c:v>
                </c:pt>
                <c:pt idx="5860">
                  <c:v>-136.155</c:v>
                </c:pt>
                <c:pt idx="5861">
                  <c:v>-136.15299999999999</c:v>
                </c:pt>
                <c:pt idx="5862">
                  <c:v>-136.15100000000001</c:v>
                </c:pt>
                <c:pt idx="5863">
                  <c:v>-136.149</c:v>
                </c:pt>
                <c:pt idx="5864">
                  <c:v>-136.14699999999999</c:v>
                </c:pt>
                <c:pt idx="5865">
                  <c:v>-136.14500000000001</c:v>
                </c:pt>
                <c:pt idx="5866">
                  <c:v>-136.143</c:v>
                </c:pt>
                <c:pt idx="5867">
                  <c:v>-136.14099999999999</c:v>
                </c:pt>
                <c:pt idx="5868">
                  <c:v>-136.13900000000001</c:v>
                </c:pt>
                <c:pt idx="5869">
                  <c:v>-136.137</c:v>
                </c:pt>
                <c:pt idx="5870">
                  <c:v>-136.13499999999999</c:v>
                </c:pt>
                <c:pt idx="5871">
                  <c:v>-136.13300000000001</c:v>
                </c:pt>
                <c:pt idx="5872">
                  <c:v>-136.131</c:v>
                </c:pt>
                <c:pt idx="5873">
                  <c:v>-136.12899999999999</c:v>
                </c:pt>
                <c:pt idx="5874">
                  <c:v>-136.12700000000001</c:v>
                </c:pt>
                <c:pt idx="5875">
                  <c:v>-136.125</c:v>
                </c:pt>
                <c:pt idx="5876">
                  <c:v>-136.12299999999999</c:v>
                </c:pt>
                <c:pt idx="5877">
                  <c:v>-136.12100000000001</c:v>
                </c:pt>
                <c:pt idx="5878">
                  <c:v>-136.119</c:v>
                </c:pt>
                <c:pt idx="5879">
                  <c:v>-136.11699999999999</c:v>
                </c:pt>
                <c:pt idx="5880">
                  <c:v>-136.11500000000001</c:v>
                </c:pt>
                <c:pt idx="5881">
                  <c:v>-136.113</c:v>
                </c:pt>
                <c:pt idx="5882">
                  <c:v>-136.11099999999999</c:v>
                </c:pt>
                <c:pt idx="5883">
                  <c:v>-136.10900000000001</c:v>
                </c:pt>
                <c:pt idx="5884">
                  <c:v>-136.107</c:v>
                </c:pt>
                <c:pt idx="5885">
                  <c:v>-136.10499999999999</c:v>
                </c:pt>
                <c:pt idx="5886">
                  <c:v>-136.10300000000001</c:v>
                </c:pt>
                <c:pt idx="5887">
                  <c:v>-136.101</c:v>
                </c:pt>
                <c:pt idx="5888">
                  <c:v>-136.09899999999999</c:v>
                </c:pt>
                <c:pt idx="5889">
                  <c:v>-136.09700000000001</c:v>
                </c:pt>
                <c:pt idx="5890">
                  <c:v>-136.095</c:v>
                </c:pt>
                <c:pt idx="5891">
                  <c:v>-136.09299999999999</c:v>
                </c:pt>
                <c:pt idx="5892">
                  <c:v>-136.09100000000001</c:v>
                </c:pt>
                <c:pt idx="5893">
                  <c:v>-136.089</c:v>
                </c:pt>
                <c:pt idx="5894">
                  <c:v>-136.08699999999999</c:v>
                </c:pt>
                <c:pt idx="5895">
                  <c:v>-136.08500000000001</c:v>
                </c:pt>
                <c:pt idx="5896">
                  <c:v>-136.083</c:v>
                </c:pt>
                <c:pt idx="5897">
                  <c:v>-136.08099999999999</c:v>
                </c:pt>
                <c:pt idx="5898">
                  <c:v>-136.07900000000001</c:v>
                </c:pt>
                <c:pt idx="5899">
                  <c:v>-136.077</c:v>
                </c:pt>
                <c:pt idx="5900">
                  <c:v>-136.07499999999999</c:v>
                </c:pt>
                <c:pt idx="5901">
                  <c:v>-136.07300000000001</c:v>
                </c:pt>
                <c:pt idx="5902">
                  <c:v>-136.071</c:v>
                </c:pt>
                <c:pt idx="5903">
                  <c:v>-136.06899999999999</c:v>
                </c:pt>
                <c:pt idx="5904">
                  <c:v>-136.06700000000001</c:v>
                </c:pt>
                <c:pt idx="5905">
                  <c:v>-136.065</c:v>
                </c:pt>
                <c:pt idx="5906">
                  <c:v>-136.06299999999999</c:v>
                </c:pt>
                <c:pt idx="5907">
                  <c:v>-136.06100000000001</c:v>
                </c:pt>
                <c:pt idx="5908">
                  <c:v>-136.059</c:v>
                </c:pt>
                <c:pt idx="5909">
                  <c:v>-136.05699999999999</c:v>
                </c:pt>
                <c:pt idx="5910">
                  <c:v>-136.05500000000001</c:v>
                </c:pt>
                <c:pt idx="5911">
                  <c:v>-136.053</c:v>
                </c:pt>
                <c:pt idx="5912">
                  <c:v>-136.05099999999999</c:v>
                </c:pt>
                <c:pt idx="5913">
                  <c:v>-136.04900000000001</c:v>
                </c:pt>
                <c:pt idx="5914">
                  <c:v>-136.047</c:v>
                </c:pt>
                <c:pt idx="5915">
                  <c:v>-136.04499999999999</c:v>
                </c:pt>
                <c:pt idx="5916">
                  <c:v>-136.04300000000001</c:v>
                </c:pt>
                <c:pt idx="5917">
                  <c:v>-136.041</c:v>
                </c:pt>
                <c:pt idx="5918">
                  <c:v>-136.03899999999999</c:v>
                </c:pt>
                <c:pt idx="5919">
                  <c:v>-136.03700000000001</c:v>
                </c:pt>
                <c:pt idx="5920">
                  <c:v>-136.035</c:v>
                </c:pt>
                <c:pt idx="5921">
                  <c:v>-136.03299999999999</c:v>
                </c:pt>
                <c:pt idx="5922">
                  <c:v>-136.03100000000001</c:v>
                </c:pt>
                <c:pt idx="5923">
                  <c:v>-136.029</c:v>
                </c:pt>
                <c:pt idx="5924">
                  <c:v>-136.02699999999999</c:v>
                </c:pt>
                <c:pt idx="5925">
                  <c:v>-136.02500000000001</c:v>
                </c:pt>
                <c:pt idx="5926">
                  <c:v>-136.023</c:v>
                </c:pt>
                <c:pt idx="5927">
                  <c:v>-136.02100000000002</c:v>
                </c:pt>
                <c:pt idx="5928">
                  <c:v>-136.01900000000001</c:v>
                </c:pt>
                <c:pt idx="5929">
                  <c:v>-136.017</c:v>
                </c:pt>
                <c:pt idx="5930">
                  <c:v>-136.01499999999999</c:v>
                </c:pt>
                <c:pt idx="5931">
                  <c:v>-136.01300000000001</c:v>
                </c:pt>
                <c:pt idx="5932">
                  <c:v>-136.011</c:v>
                </c:pt>
                <c:pt idx="5933">
                  <c:v>-136.00900000000001</c:v>
                </c:pt>
                <c:pt idx="5934">
                  <c:v>-136.00700000000001</c:v>
                </c:pt>
                <c:pt idx="5935">
                  <c:v>-136.005</c:v>
                </c:pt>
                <c:pt idx="5936">
                  <c:v>-136.00299999999999</c:v>
                </c:pt>
                <c:pt idx="5937">
                  <c:v>-136.001</c:v>
                </c:pt>
                <c:pt idx="5938">
                  <c:v>-135.999</c:v>
                </c:pt>
                <c:pt idx="5939">
                  <c:v>-135.99700000000001</c:v>
                </c:pt>
                <c:pt idx="5940">
                  <c:v>-135.995</c:v>
                </c:pt>
                <c:pt idx="5941">
                  <c:v>-135.99299999999999</c:v>
                </c:pt>
                <c:pt idx="5942">
                  <c:v>-135.99099999999999</c:v>
                </c:pt>
                <c:pt idx="5943">
                  <c:v>-135.989</c:v>
                </c:pt>
                <c:pt idx="5944">
                  <c:v>-135.98699999999999</c:v>
                </c:pt>
                <c:pt idx="5945">
                  <c:v>-135.98500000000001</c:v>
                </c:pt>
                <c:pt idx="5946">
                  <c:v>-135.983</c:v>
                </c:pt>
                <c:pt idx="5947">
                  <c:v>-135.98099999999999</c:v>
                </c:pt>
                <c:pt idx="5948">
                  <c:v>-135.97899999999998</c:v>
                </c:pt>
                <c:pt idx="5949">
                  <c:v>-135.977</c:v>
                </c:pt>
                <c:pt idx="5950">
                  <c:v>-135.97499999999999</c:v>
                </c:pt>
                <c:pt idx="5951">
                  <c:v>-135.97300000000001</c:v>
                </c:pt>
                <c:pt idx="5952">
                  <c:v>-135.971</c:v>
                </c:pt>
                <c:pt idx="5953">
                  <c:v>-135.96899999999999</c:v>
                </c:pt>
                <c:pt idx="5954">
                  <c:v>-135.96700000000001</c:v>
                </c:pt>
                <c:pt idx="5955">
                  <c:v>-135.965</c:v>
                </c:pt>
                <c:pt idx="5956">
                  <c:v>-135.96299999999999</c:v>
                </c:pt>
                <c:pt idx="5957">
                  <c:v>-135.96100000000001</c:v>
                </c:pt>
                <c:pt idx="5958">
                  <c:v>-135.959</c:v>
                </c:pt>
                <c:pt idx="5959">
                  <c:v>-135.95699999999999</c:v>
                </c:pt>
                <c:pt idx="5960">
                  <c:v>-135.95500000000001</c:v>
                </c:pt>
                <c:pt idx="5961">
                  <c:v>-135.953</c:v>
                </c:pt>
                <c:pt idx="5962">
                  <c:v>-135.95099999999999</c:v>
                </c:pt>
                <c:pt idx="5963">
                  <c:v>-135.94900000000001</c:v>
                </c:pt>
                <c:pt idx="5964">
                  <c:v>-135.947</c:v>
                </c:pt>
                <c:pt idx="5965">
                  <c:v>-135.94499999999999</c:v>
                </c:pt>
                <c:pt idx="5966">
                  <c:v>-135.94300000000001</c:v>
                </c:pt>
                <c:pt idx="5967">
                  <c:v>-135.941</c:v>
                </c:pt>
                <c:pt idx="5968">
                  <c:v>-135.93899999999999</c:v>
                </c:pt>
                <c:pt idx="5969">
                  <c:v>-135.93700000000001</c:v>
                </c:pt>
                <c:pt idx="5970">
                  <c:v>-135.935</c:v>
                </c:pt>
                <c:pt idx="5971">
                  <c:v>-135.93299999999999</c:v>
                </c:pt>
                <c:pt idx="5972">
                  <c:v>-135.93100000000001</c:v>
                </c:pt>
                <c:pt idx="5973">
                  <c:v>-135.929</c:v>
                </c:pt>
                <c:pt idx="5974">
                  <c:v>-135.92699999999999</c:v>
                </c:pt>
                <c:pt idx="5975">
                  <c:v>-135.92500000000001</c:v>
                </c:pt>
                <c:pt idx="5976">
                  <c:v>-135.923</c:v>
                </c:pt>
                <c:pt idx="5977">
                  <c:v>-135.92099999999999</c:v>
                </c:pt>
                <c:pt idx="5978">
                  <c:v>-135.91900000000001</c:v>
                </c:pt>
                <c:pt idx="5979">
                  <c:v>-135.917</c:v>
                </c:pt>
                <c:pt idx="5980">
                  <c:v>-135.91499999999999</c:v>
                </c:pt>
                <c:pt idx="5981">
                  <c:v>-135.91300000000001</c:v>
                </c:pt>
                <c:pt idx="5982">
                  <c:v>-135.911</c:v>
                </c:pt>
                <c:pt idx="5983">
                  <c:v>-135.90899999999999</c:v>
                </c:pt>
                <c:pt idx="5984">
                  <c:v>-135.90700000000001</c:v>
                </c:pt>
                <c:pt idx="5985">
                  <c:v>-135.905</c:v>
                </c:pt>
                <c:pt idx="5986">
                  <c:v>-135.90299999999999</c:v>
                </c:pt>
                <c:pt idx="5987">
                  <c:v>-135.90100000000001</c:v>
                </c:pt>
                <c:pt idx="5988">
                  <c:v>-135.899</c:v>
                </c:pt>
                <c:pt idx="5989">
                  <c:v>-135.89699999999999</c:v>
                </c:pt>
                <c:pt idx="5990">
                  <c:v>-135.89500000000001</c:v>
                </c:pt>
                <c:pt idx="5991">
                  <c:v>-135.893</c:v>
                </c:pt>
                <c:pt idx="5992">
                  <c:v>-135.89099999999999</c:v>
                </c:pt>
                <c:pt idx="5993">
                  <c:v>-135.88900000000001</c:v>
                </c:pt>
                <c:pt idx="5994">
                  <c:v>-135.887</c:v>
                </c:pt>
                <c:pt idx="5995">
                  <c:v>-135.88499999999999</c:v>
                </c:pt>
                <c:pt idx="5996">
                  <c:v>-135.88300000000001</c:v>
                </c:pt>
                <c:pt idx="5997">
                  <c:v>-135.881</c:v>
                </c:pt>
                <c:pt idx="5998">
                  <c:v>-135.87899999999999</c:v>
                </c:pt>
                <c:pt idx="5999">
                  <c:v>-135.87700000000001</c:v>
                </c:pt>
                <c:pt idx="6000">
                  <c:v>-135.875</c:v>
                </c:pt>
                <c:pt idx="6001">
                  <c:v>-135.87299999999999</c:v>
                </c:pt>
                <c:pt idx="6002">
                  <c:v>-135.87100000000001</c:v>
                </c:pt>
                <c:pt idx="6003">
                  <c:v>-135.869</c:v>
                </c:pt>
                <c:pt idx="6004">
                  <c:v>-135.86699999999999</c:v>
                </c:pt>
                <c:pt idx="6005">
                  <c:v>-135.86500000000001</c:v>
                </c:pt>
                <c:pt idx="6006">
                  <c:v>-135.863</c:v>
                </c:pt>
                <c:pt idx="6007">
                  <c:v>-135.86099999999999</c:v>
                </c:pt>
                <c:pt idx="6008">
                  <c:v>-135.85900000000001</c:v>
                </c:pt>
                <c:pt idx="6009">
                  <c:v>-135.857</c:v>
                </c:pt>
                <c:pt idx="6010">
                  <c:v>-135.85499999999999</c:v>
                </c:pt>
                <c:pt idx="6011">
                  <c:v>-135.85300000000001</c:v>
                </c:pt>
                <c:pt idx="6012">
                  <c:v>-135.851</c:v>
                </c:pt>
                <c:pt idx="6013">
                  <c:v>-135.84899999999999</c:v>
                </c:pt>
                <c:pt idx="6014">
                  <c:v>-135.84700000000001</c:v>
                </c:pt>
                <c:pt idx="6015">
                  <c:v>-135.845</c:v>
                </c:pt>
                <c:pt idx="6016">
                  <c:v>-135.84299999999999</c:v>
                </c:pt>
                <c:pt idx="6017">
                  <c:v>-135.84100000000001</c:v>
                </c:pt>
                <c:pt idx="6018">
                  <c:v>-135.839</c:v>
                </c:pt>
                <c:pt idx="6019">
                  <c:v>-135.83699999999999</c:v>
                </c:pt>
                <c:pt idx="6020">
                  <c:v>-135.83500000000001</c:v>
                </c:pt>
                <c:pt idx="6021">
                  <c:v>-135.833</c:v>
                </c:pt>
                <c:pt idx="6022">
                  <c:v>-135.83099999999999</c:v>
                </c:pt>
                <c:pt idx="6023">
                  <c:v>-135.82900000000001</c:v>
                </c:pt>
                <c:pt idx="6024">
                  <c:v>-135.827</c:v>
                </c:pt>
                <c:pt idx="6025">
                  <c:v>-135.82499999999999</c:v>
                </c:pt>
                <c:pt idx="6026">
                  <c:v>-135.82300000000001</c:v>
                </c:pt>
                <c:pt idx="6027">
                  <c:v>-135.821</c:v>
                </c:pt>
                <c:pt idx="6028">
                  <c:v>-135.81899999999999</c:v>
                </c:pt>
                <c:pt idx="6029">
                  <c:v>-135.81700000000001</c:v>
                </c:pt>
                <c:pt idx="6030">
                  <c:v>-135.815</c:v>
                </c:pt>
                <c:pt idx="6031">
                  <c:v>-135.81299999999999</c:v>
                </c:pt>
                <c:pt idx="6032">
                  <c:v>-135.81100000000001</c:v>
                </c:pt>
                <c:pt idx="6033">
                  <c:v>-135.809</c:v>
                </c:pt>
                <c:pt idx="6034">
                  <c:v>-135.80699999999999</c:v>
                </c:pt>
                <c:pt idx="6035">
                  <c:v>-135.80500000000001</c:v>
                </c:pt>
                <c:pt idx="6036">
                  <c:v>-135.803</c:v>
                </c:pt>
                <c:pt idx="6037">
                  <c:v>-135.80099999999999</c:v>
                </c:pt>
                <c:pt idx="6038">
                  <c:v>-135.79900000000001</c:v>
                </c:pt>
                <c:pt idx="6039">
                  <c:v>-135.797</c:v>
                </c:pt>
                <c:pt idx="6040">
                  <c:v>-135.79499999999999</c:v>
                </c:pt>
                <c:pt idx="6041">
                  <c:v>-135.79300000000001</c:v>
                </c:pt>
                <c:pt idx="6042">
                  <c:v>-135.791</c:v>
                </c:pt>
                <c:pt idx="6043">
                  <c:v>-135.78899999999999</c:v>
                </c:pt>
                <c:pt idx="6044">
                  <c:v>-135.78700000000001</c:v>
                </c:pt>
                <c:pt idx="6045">
                  <c:v>-135.785</c:v>
                </c:pt>
                <c:pt idx="6046">
                  <c:v>-135.78299999999999</c:v>
                </c:pt>
                <c:pt idx="6047">
                  <c:v>-135.78100000000001</c:v>
                </c:pt>
                <c:pt idx="6048">
                  <c:v>-135.779</c:v>
                </c:pt>
                <c:pt idx="6049">
                  <c:v>-135.77699999999999</c:v>
                </c:pt>
                <c:pt idx="6050">
                  <c:v>-135.77500000000001</c:v>
                </c:pt>
                <c:pt idx="6051">
                  <c:v>-135.773</c:v>
                </c:pt>
                <c:pt idx="6052">
                  <c:v>-135.77100000000002</c:v>
                </c:pt>
                <c:pt idx="6053">
                  <c:v>-135.76900000000001</c:v>
                </c:pt>
                <c:pt idx="6054">
                  <c:v>-135.767</c:v>
                </c:pt>
                <c:pt idx="6055">
                  <c:v>-135.76499999999999</c:v>
                </c:pt>
                <c:pt idx="6056">
                  <c:v>-135.76300000000001</c:v>
                </c:pt>
                <c:pt idx="6057">
                  <c:v>-135.761</c:v>
                </c:pt>
                <c:pt idx="6058">
                  <c:v>-135.75900000000001</c:v>
                </c:pt>
                <c:pt idx="6059">
                  <c:v>-135.75700000000001</c:v>
                </c:pt>
                <c:pt idx="6060">
                  <c:v>-135.755</c:v>
                </c:pt>
                <c:pt idx="6061">
                  <c:v>-135.75299999999999</c:v>
                </c:pt>
                <c:pt idx="6062">
                  <c:v>-135.751</c:v>
                </c:pt>
                <c:pt idx="6063">
                  <c:v>-135.749</c:v>
                </c:pt>
                <c:pt idx="6064">
                  <c:v>-135.74700000000001</c:v>
                </c:pt>
                <c:pt idx="6065">
                  <c:v>-135.745</c:v>
                </c:pt>
                <c:pt idx="6066">
                  <c:v>-135.74299999999999</c:v>
                </c:pt>
                <c:pt idx="6067">
                  <c:v>-135.74099999999999</c:v>
                </c:pt>
                <c:pt idx="6068">
                  <c:v>-135.739</c:v>
                </c:pt>
                <c:pt idx="6069">
                  <c:v>-135.73699999999999</c:v>
                </c:pt>
                <c:pt idx="6070">
                  <c:v>-135.73500000000001</c:v>
                </c:pt>
                <c:pt idx="6071">
                  <c:v>-135.733</c:v>
                </c:pt>
                <c:pt idx="6072">
                  <c:v>-135.73099999999999</c:v>
                </c:pt>
                <c:pt idx="6073">
                  <c:v>-135.72899999999998</c:v>
                </c:pt>
                <c:pt idx="6074">
                  <c:v>-135.727</c:v>
                </c:pt>
                <c:pt idx="6075">
                  <c:v>-135.72499999999999</c:v>
                </c:pt>
                <c:pt idx="6076">
                  <c:v>-135.72300000000001</c:v>
                </c:pt>
                <c:pt idx="6077">
                  <c:v>-135.721</c:v>
                </c:pt>
                <c:pt idx="6078">
                  <c:v>-135.71899999999999</c:v>
                </c:pt>
                <c:pt idx="6079">
                  <c:v>-135.71700000000001</c:v>
                </c:pt>
                <c:pt idx="6080">
                  <c:v>-135.715</c:v>
                </c:pt>
                <c:pt idx="6081">
                  <c:v>-135.71299999999999</c:v>
                </c:pt>
                <c:pt idx="6082">
                  <c:v>-135.71100000000001</c:v>
                </c:pt>
                <c:pt idx="6083">
                  <c:v>-135.709</c:v>
                </c:pt>
                <c:pt idx="6084">
                  <c:v>-135.70699999999999</c:v>
                </c:pt>
                <c:pt idx="6085">
                  <c:v>-135.70500000000001</c:v>
                </c:pt>
                <c:pt idx="6086">
                  <c:v>-135.703</c:v>
                </c:pt>
                <c:pt idx="6087">
                  <c:v>-135.70099999999999</c:v>
                </c:pt>
                <c:pt idx="6088">
                  <c:v>-135.69900000000001</c:v>
                </c:pt>
                <c:pt idx="6089">
                  <c:v>-135.697</c:v>
                </c:pt>
                <c:pt idx="6090">
                  <c:v>-135.69499999999999</c:v>
                </c:pt>
                <c:pt idx="6091">
                  <c:v>-135.69300000000001</c:v>
                </c:pt>
                <c:pt idx="6092">
                  <c:v>-135.691</c:v>
                </c:pt>
                <c:pt idx="6093">
                  <c:v>-135.68899999999999</c:v>
                </c:pt>
                <c:pt idx="6094">
                  <c:v>-135.68700000000001</c:v>
                </c:pt>
                <c:pt idx="6095">
                  <c:v>-135.685</c:v>
                </c:pt>
                <c:pt idx="6096">
                  <c:v>-135.68299999999999</c:v>
                </c:pt>
                <c:pt idx="6097">
                  <c:v>-135.68100000000001</c:v>
                </c:pt>
                <c:pt idx="6098">
                  <c:v>-135.679</c:v>
                </c:pt>
                <c:pt idx="6099">
                  <c:v>-135.67699999999999</c:v>
                </c:pt>
                <c:pt idx="6100">
                  <c:v>-135.67500000000001</c:v>
                </c:pt>
                <c:pt idx="6101">
                  <c:v>-135.673</c:v>
                </c:pt>
                <c:pt idx="6102">
                  <c:v>-135.67099999999999</c:v>
                </c:pt>
                <c:pt idx="6103">
                  <c:v>-135.66900000000001</c:v>
                </c:pt>
                <c:pt idx="6104">
                  <c:v>-135.667</c:v>
                </c:pt>
                <c:pt idx="6105">
                  <c:v>-135.66499999999999</c:v>
                </c:pt>
                <c:pt idx="6106">
                  <c:v>-135.66300000000001</c:v>
                </c:pt>
                <c:pt idx="6107">
                  <c:v>-135.661</c:v>
                </c:pt>
                <c:pt idx="6108">
                  <c:v>-135.65899999999999</c:v>
                </c:pt>
                <c:pt idx="6109">
                  <c:v>-135.65700000000001</c:v>
                </c:pt>
                <c:pt idx="6110">
                  <c:v>-135.655</c:v>
                </c:pt>
                <c:pt idx="6111">
                  <c:v>-135.65299999999999</c:v>
                </c:pt>
                <c:pt idx="6112">
                  <c:v>-135.65100000000001</c:v>
                </c:pt>
                <c:pt idx="6113">
                  <c:v>-135.649</c:v>
                </c:pt>
                <c:pt idx="6114">
                  <c:v>-135.64699999999999</c:v>
                </c:pt>
                <c:pt idx="6115">
                  <c:v>-135.64500000000001</c:v>
                </c:pt>
                <c:pt idx="6116">
                  <c:v>-135.643</c:v>
                </c:pt>
                <c:pt idx="6117">
                  <c:v>-135.64099999999999</c:v>
                </c:pt>
                <c:pt idx="6118">
                  <c:v>-135.63900000000001</c:v>
                </c:pt>
                <c:pt idx="6119">
                  <c:v>-135.637</c:v>
                </c:pt>
                <c:pt idx="6120">
                  <c:v>-135.63499999999999</c:v>
                </c:pt>
                <c:pt idx="6121">
                  <c:v>-135.63300000000001</c:v>
                </c:pt>
                <c:pt idx="6122">
                  <c:v>-135.631</c:v>
                </c:pt>
                <c:pt idx="6123">
                  <c:v>-135.62899999999999</c:v>
                </c:pt>
                <c:pt idx="6124">
                  <c:v>-135.62700000000001</c:v>
                </c:pt>
                <c:pt idx="6125">
                  <c:v>-135.625</c:v>
                </c:pt>
                <c:pt idx="6126">
                  <c:v>-135.62299999999999</c:v>
                </c:pt>
                <c:pt idx="6127">
                  <c:v>-135.62100000000001</c:v>
                </c:pt>
                <c:pt idx="6128">
                  <c:v>-135.619</c:v>
                </c:pt>
                <c:pt idx="6129">
                  <c:v>-135.61699999999999</c:v>
                </c:pt>
                <c:pt idx="6130">
                  <c:v>-135.61500000000001</c:v>
                </c:pt>
                <c:pt idx="6131">
                  <c:v>-135.613</c:v>
                </c:pt>
                <c:pt idx="6132">
                  <c:v>-135.61099999999999</c:v>
                </c:pt>
                <c:pt idx="6133">
                  <c:v>-135.60900000000001</c:v>
                </c:pt>
                <c:pt idx="6134">
                  <c:v>-135.607</c:v>
                </c:pt>
                <c:pt idx="6135">
                  <c:v>-135.60499999999999</c:v>
                </c:pt>
                <c:pt idx="6136">
                  <c:v>-135.60300000000001</c:v>
                </c:pt>
                <c:pt idx="6137">
                  <c:v>-135.601</c:v>
                </c:pt>
                <c:pt idx="6138">
                  <c:v>-135.59899999999999</c:v>
                </c:pt>
                <c:pt idx="6139">
                  <c:v>-135.59700000000001</c:v>
                </c:pt>
                <c:pt idx="6140">
                  <c:v>-135.595</c:v>
                </c:pt>
                <c:pt idx="6141">
                  <c:v>-135.59299999999999</c:v>
                </c:pt>
                <c:pt idx="6142">
                  <c:v>-135.59100000000001</c:v>
                </c:pt>
                <c:pt idx="6143">
                  <c:v>-135.589</c:v>
                </c:pt>
                <c:pt idx="6144">
                  <c:v>-135.58699999999999</c:v>
                </c:pt>
                <c:pt idx="6145">
                  <c:v>-135.58500000000001</c:v>
                </c:pt>
                <c:pt idx="6146">
                  <c:v>-135.583</c:v>
                </c:pt>
                <c:pt idx="6147">
                  <c:v>-135.58099999999999</c:v>
                </c:pt>
                <c:pt idx="6148">
                  <c:v>-135.57900000000001</c:v>
                </c:pt>
                <c:pt idx="6149">
                  <c:v>-135.577</c:v>
                </c:pt>
                <c:pt idx="6150">
                  <c:v>-135.57499999999999</c:v>
                </c:pt>
                <c:pt idx="6151">
                  <c:v>-135.57300000000001</c:v>
                </c:pt>
                <c:pt idx="6152">
                  <c:v>-135.571</c:v>
                </c:pt>
                <c:pt idx="6153">
                  <c:v>-135.56899999999999</c:v>
                </c:pt>
                <c:pt idx="6154">
                  <c:v>-135.56700000000001</c:v>
                </c:pt>
                <c:pt idx="6155">
                  <c:v>-135.565</c:v>
                </c:pt>
                <c:pt idx="6156">
                  <c:v>-135.56299999999999</c:v>
                </c:pt>
                <c:pt idx="6157">
                  <c:v>-135.56100000000001</c:v>
                </c:pt>
                <c:pt idx="6158">
                  <c:v>-135.559</c:v>
                </c:pt>
                <c:pt idx="6159">
                  <c:v>-135.55699999999999</c:v>
                </c:pt>
                <c:pt idx="6160">
                  <c:v>-135.55500000000001</c:v>
                </c:pt>
                <c:pt idx="6161">
                  <c:v>-135.553</c:v>
                </c:pt>
                <c:pt idx="6162">
                  <c:v>-135.55099999999999</c:v>
                </c:pt>
                <c:pt idx="6163">
                  <c:v>-135.54900000000001</c:v>
                </c:pt>
                <c:pt idx="6164">
                  <c:v>-135.547</c:v>
                </c:pt>
                <c:pt idx="6165">
                  <c:v>-135.54499999999999</c:v>
                </c:pt>
                <c:pt idx="6166">
                  <c:v>-135.54300000000001</c:v>
                </c:pt>
                <c:pt idx="6167">
                  <c:v>-135.541</c:v>
                </c:pt>
                <c:pt idx="6168">
                  <c:v>-135.53899999999999</c:v>
                </c:pt>
                <c:pt idx="6169">
                  <c:v>-135.53700000000001</c:v>
                </c:pt>
                <c:pt idx="6170">
                  <c:v>-135.535</c:v>
                </c:pt>
                <c:pt idx="6171">
                  <c:v>-135.53299999999999</c:v>
                </c:pt>
                <c:pt idx="6172">
                  <c:v>-135.53100000000001</c:v>
                </c:pt>
                <c:pt idx="6173">
                  <c:v>-135.529</c:v>
                </c:pt>
                <c:pt idx="6174">
                  <c:v>-135.52699999999999</c:v>
                </c:pt>
                <c:pt idx="6175">
                  <c:v>-135.52500000000001</c:v>
                </c:pt>
                <c:pt idx="6176">
                  <c:v>-135.523</c:v>
                </c:pt>
                <c:pt idx="6177">
                  <c:v>-135.52100000000002</c:v>
                </c:pt>
                <c:pt idx="6178">
                  <c:v>-135.51900000000001</c:v>
                </c:pt>
                <c:pt idx="6179">
                  <c:v>-135.517</c:v>
                </c:pt>
                <c:pt idx="6180">
                  <c:v>-135.51499999999999</c:v>
                </c:pt>
                <c:pt idx="6181">
                  <c:v>-135.51300000000001</c:v>
                </c:pt>
                <c:pt idx="6182">
                  <c:v>-135.511</c:v>
                </c:pt>
                <c:pt idx="6183">
                  <c:v>-135.50900000000001</c:v>
                </c:pt>
                <c:pt idx="6184">
                  <c:v>-135.50700000000001</c:v>
                </c:pt>
                <c:pt idx="6185">
                  <c:v>-135.505</c:v>
                </c:pt>
                <c:pt idx="6186">
                  <c:v>-135.50299999999999</c:v>
                </c:pt>
                <c:pt idx="6187">
                  <c:v>-135.501</c:v>
                </c:pt>
                <c:pt idx="6188">
                  <c:v>-135.499</c:v>
                </c:pt>
                <c:pt idx="6189">
                  <c:v>-135.49700000000001</c:v>
                </c:pt>
                <c:pt idx="6190">
                  <c:v>-135.495</c:v>
                </c:pt>
                <c:pt idx="6191">
                  <c:v>-135.49299999999999</c:v>
                </c:pt>
                <c:pt idx="6192">
                  <c:v>-135.49099999999999</c:v>
                </c:pt>
                <c:pt idx="6193">
                  <c:v>-135.489</c:v>
                </c:pt>
                <c:pt idx="6194">
                  <c:v>-135.48699999999999</c:v>
                </c:pt>
                <c:pt idx="6195">
                  <c:v>-135.48500000000001</c:v>
                </c:pt>
                <c:pt idx="6196">
                  <c:v>-135.483</c:v>
                </c:pt>
                <c:pt idx="6197">
                  <c:v>-135.48099999999999</c:v>
                </c:pt>
                <c:pt idx="6198">
                  <c:v>-135.47899999999998</c:v>
                </c:pt>
                <c:pt idx="6199">
                  <c:v>-135.477</c:v>
                </c:pt>
                <c:pt idx="6200">
                  <c:v>-135.47499999999999</c:v>
                </c:pt>
                <c:pt idx="6201">
                  <c:v>-135.47300000000001</c:v>
                </c:pt>
                <c:pt idx="6202">
                  <c:v>-135.471</c:v>
                </c:pt>
                <c:pt idx="6203">
                  <c:v>-135.46899999999999</c:v>
                </c:pt>
                <c:pt idx="6204">
                  <c:v>-135.46700000000001</c:v>
                </c:pt>
                <c:pt idx="6205">
                  <c:v>-135.465</c:v>
                </c:pt>
                <c:pt idx="6206">
                  <c:v>-135.46299999999999</c:v>
                </c:pt>
                <c:pt idx="6207">
                  <c:v>-135.46100000000001</c:v>
                </c:pt>
                <c:pt idx="6208">
                  <c:v>-135.459</c:v>
                </c:pt>
                <c:pt idx="6209">
                  <c:v>-135.45699999999999</c:v>
                </c:pt>
                <c:pt idx="6210">
                  <c:v>-135.45500000000001</c:v>
                </c:pt>
                <c:pt idx="6211">
                  <c:v>-135.453</c:v>
                </c:pt>
                <c:pt idx="6212">
                  <c:v>-135.45099999999999</c:v>
                </c:pt>
                <c:pt idx="6213">
                  <c:v>-135.44900000000001</c:v>
                </c:pt>
                <c:pt idx="6214">
                  <c:v>-135.447</c:v>
                </c:pt>
                <c:pt idx="6215">
                  <c:v>-135.44499999999999</c:v>
                </c:pt>
                <c:pt idx="6216">
                  <c:v>-135.44300000000001</c:v>
                </c:pt>
                <c:pt idx="6217">
                  <c:v>-135.441</c:v>
                </c:pt>
                <c:pt idx="6218">
                  <c:v>-135.43899999999999</c:v>
                </c:pt>
                <c:pt idx="6219">
                  <c:v>-135.43700000000001</c:v>
                </c:pt>
                <c:pt idx="6220">
                  <c:v>-135.435</c:v>
                </c:pt>
                <c:pt idx="6221">
                  <c:v>-135.43299999999999</c:v>
                </c:pt>
                <c:pt idx="6222">
                  <c:v>-135.43100000000001</c:v>
                </c:pt>
                <c:pt idx="6223">
                  <c:v>-135.429</c:v>
                </c:pt>
                <c:pt idx="6224">
                  <c:v>-135.42699999999999</c:v>
                </c:pt>
                <c:pt idx="6225">
                  <c:v>-135.42500000000001</c:v>
                </c:pt>
                <c:pt idx="6226">
                  <c:v>-135.423</c:v>
                </c:pt>
                <c:pt idx="6227">
                  <c:v>-135.42099999999999</c:v>
                </c:pt>
                <c:pt idx="6228">
                  <c:v>-135.41900000000001</c:v>
                </c:pt>
                <c:pt idx="6229">
                  <c:v>-135.417</c:v>
                </c:pt>
                <c:pt idx="6230">
                  <c:v>-135.41499999999999</c:v>
                </c:pt>
                <c:pt idx="6231">
                  <c:v>-135.41300000000001</c:v>
                </c:pt>
                <c:pt idx="6232">
                  <c:v>-135.411</c:v>
                </c:pt>
                <c:pt idx="6233">
                  <c:v>-135.40899999999999</c:v>
                </c:pt>
                <c:pt idx="6234">
                  <c:v>-135.40700000000001</c:v>
                </c:pt>
                <c:pt idx="6235">
                  <c:v>-135.405</c:v>
                </c:pt>
                <c:pt idx="6236">
                  <c:v>-135.40299999999999</c:v>
                </c:pt>
                <c:pt idx="6237">
                  <c:v>-135.40100000000001</c:v>
                </c:pt>
                <c:pt idx="6238">
                  <c:v>-135.399</c:v>
                </c:pt>
                <c:pt idx="6239">
                  <c:v>-135.39699999999999</c:v>
                </c:pt>
                <c:pt idx="6240">
                  <c:v>-135.39500000000001</c:v>
                </c:pt>
                <c:pt idx="6241">
                  <c:v>-135.393</c:v>
                </c:pt>
                <c:pt idx="6242">
                  <c:v>-135.39099999999999</c:v>
                </c:pt>
                <c:pt idx="6243">
                  <c:v>-135.38900000000001</c:v>
                </c:pt>
                <c:pt idx="6244">
                  <c:v>-135.387</c:v>
                </c:pt>
                <c:pt idx="6245">
                  <c:v>-135.38499999999999</c:v>
                </c:pt>
                <c:pt idx="6246">
                  <c:v>-135.38300000000001</c:v>
                </c:pt>
                <c:pt idx="6247">
                  <c:v>-135.381</c:v>
                </c:pt>
                <c:pt idx="6248">
                  <c:v>-135.37899999999999</c:v>
                </c:pt>
                <c:pt idx="6249">
                  <c:v>-135.37700000000001</c:v>
                </c:pt>
                <c:pt idx="6250">
                  <c:v>-135.375</c:v>
                </c:pt>
                <c:pt idx="6251">
                  <c:v>-135.37299999999999</c:v>
                </c:pt>
                <c:pt idx="6252">
                  <c:v>-135.37100000000001</c:v>
                </c:pt>
                <c:pt idx="6253">
                  <c:v>-135.369</c:v>
                </c:pt>
                <c:pt idx="6254">
                  <c:v>-135.36699999999999</c:v>
                </c:pt>
                <c:pt idx="6255">
                  <c:v>-135.36500000000001</c:v>
                </c:pt>
                <c:pt idx="6256">
                  <c:v>-135.363</c:v>
                </c:pt>
                <c:pt idx="6257">
                  <c:v>-135.36099999999999</c:v>
                </c:pt>
                <c:pt idx="6258">
                  <c:v>-135.35900000000001</c:v>
                </c:pt>
                <c:pt idx="6259">
                  <c:v>-135.357</c:v>
                </c:pt>
                <c:pt idx="6260">
                  <c:v>-135.35499999999999</c:v>
                </c:pt>
                <c:pt idx="6261">
                  <c:v>-135.35300000000001</c:v>
                </c:pt>
                <c:pt idx="6262">
                  <c:v>-135.351</c:v>
                </c:pt>
                <c:pt idx="6263">
                  <c:v>-135.34899999999999</c:v>
                </c:pt>
                <c:pt idx="6264">
                  <c:v>-135.34700000000001</c:v>
                </c:pt>
                <c:pt idx="6265">
                  <c:v>-135.345</c:v>
                </c:pt>
                <c:pt idx="6266">
                  <c:v>-135.34299999999999</c:v>
                </c:pt>
                <c:pt idx="6267">
                  <c:v>-135.34100000000001</c:v>
                </c:pt>
                <c:pt idx="6268">
                  <c:v>-135.339</c:v>
                </c:pt>
                <c:pt idx="6269">
                  <c:v>-135.33699999999999</c:v>
                </c:pt>
                <c:pt idx="6270">
                  <c:v>-135.33500000000001</c:v>
                </c:pt>
                <c:pt idx="6271">
                  <c:v>-135.333</c:v>
                </c:pt>
                <c:pt idx="6272">
                  <c:v>-135.33099999999999</c:v>
                </c:pt>
                <c:pt idx="6273">
                  <c:v>-135.32900000000001</c:v>
                </c:pt>
                <c:pt idx="6274">
                  <c:v>-135.327</c:v>
                </c:pt>
                <c:pt idx="6275">
                  <c:v>-135.32499999999999</c:v>
                </c:pt>
                <c:pt idx="6276">
                  <c:v>-135.32300000000001</c:v>
                </c:pt>
                <c:pt idx="6277">
                  <c:v>-135.321</c:v>
                </c:pt>
                <c:pt idx="6278">
                  <c:v>-135.31899999999999</c:v>
                </c:pt>
                <c:pt idx="6279">
                  <c:v>-135.31700000000001</c:v>
                </c:pt>
                <c:pt idx="6280">
                  <c:v>-135.315</c:v>
                </c:pt>
                <c:pt idx="6281">
                  <c:v>-135.31299999999999</c:v>
                </c:pt>
                <c:pt idx="6282">
                  <c:v>-135.31100000000001</c:v>
                </c:pt>
                <c:pt idx="6283">
                  <c:v>-135.309</c:v>
                </c:pt>
                <c:pt idx="6284">
                  <c:v>-135.30699999999999</c:v>
                </c:pt>
                <c:pt idx="6285">
                  <c:v>-135.30500000000001</c:v>
                </c:pt>
                <c:pt idx="6286">
                  <c:v>-135.303</c:v>
                </c:pt>
                <c:pt idx="6287">
                  <c:v>-135.30099999999999</c:v>
                </c:pt>
                <c:pt idx="6288">
                  <c:v>-135.29900000000001</c:v>
                </c:pt>
                <c:pt idx="6289">
                  <c:v>-135.297</c:v>
                </c:pt>
                <c:pt idx="6290">
                  <c:v>-135.29499999999999</c:v>
                </c:pt>
                <c:pt idx="6291">
                  <c:v>-135.29300000000001</c:v>
                </c:pt>
                <c:pt idx="6292">
                  <c:v>-135.291</c:v>
                </c:pt>
                <c:pt idx="6293">
                  <c:v>-135.28899999999999</c:v>
                </c:pt>
                <c:pt idx="6294">
                  <c:v>-135.28700000000001</c:v>
                </c:pt>
                <c:pt idx="6295">
                  <c:v>-135.285</c:v>
                </c:pt>
                <c:pt idx="6296">
                  <c:v>-135.28299999999999</c:v>
                </c:pt>
                <c:pt idx="6297">
                  <c:v>-135.28100000000001</c:v>
                </c:pt>
                <c:pt idx="6298">
                  <c:v>-135.279</c:v>
                </c:pt>
                <c:pt idx="6299">
                  <c:v>-135.27699999999999</c:v>
                </c:pt>
                <c:pt idx="6300">
                  <c:v>-135.27500000000001</c:v>
                </c:pt>
                <c:pt idx="6301">
                  <c:v>-135.273</c:v>
                </c:pt>
                <c:pt idx="6302">
                  <c:v>-135.27100000000002</c:v>
                </c:pt>
                <c:pt idx="6303">
                  <c:v>-135.26900000000001</c:v>
                </c:pt>
                <c:pt idx="6304">
                  <c:v>-135.267</c:v>
                </c:pt>
                <c:pt idx="6305">
                  <c:v>-135.26499999999999</c:v>
                </c:pt>
                <c:pt idx="6306">
                  <c:v>-135.26300000000001</c:v>
                </c:pt>
                <c:pt idx="6307">
                  <c:v>-135.261</c:v>
                </c:pt>
                <c:pt idx="6308">
                  <c:v>-135.25900000000001</c:v>
                </c:pt>
                <c:pt idx="6309">
                  <c:v>-135.25700000000001</c:v>
                </c:pt>
                <c:pt idx="6310">
                  <c:v>-135.255</c:v>
                </c:pt>
                <c:pt idx="6311">
                  <c:v>-135.25299999999999</c:v>
                </c:pt>
                <c:pt idx="6312">
                  <c:v>-135.251</c:v>
                </c:pt>
                <c:pt idx="6313">
                  <c:v>-135.249</c:v>
                </c:pt>
                <c:pt idx="6314">
                  <c:v>-135.24700000000001</c:v>
                </c:pt>
                <c:pt idx="6315">
                  <c:v>-135.245</c:v>
                </c:pt>
                <c:pt idx="6316">
                  <c:v>-135.24299999999999</c:v>
                </c:pt>
                <c:pt idx="6317">
                  <c:v>-135.24099999999999</c:v>
                </c:pt>
                <c:pt idx="6318">
                  <c:v>-135.239</c:v>
                </c:pt>
                <c:pt idx="6319">
                  <c:v>-135.23699999999999</c:v>
                </c:pt>
                <c:pt idx="6320">
                  <c:v>-135.23500000000001</c:v>
                </c:pt>
                <c:pt idx="6321">
                  <c:v>-135.233</c:v>
                </c:pt>
                <c:pt idx="6322">
                  <c:v>-135.23099999999999</c:v>
                </c:pt>
                <c:pt idx="6323">
                  <c:v>-135.22899999999998</c:v>
                </c:pt>
                <c:pt idx="6324">
                  <c:v>-135.227</c:v>
                </c:pt>
                <c:pt idx="6325">
                  <c:v>-135.22499999999999</c:v>
                </c:pt>
                <c:pt idx="6326">
                  <c:v>-135.22300000000001</c:v>
                </c:pt>
                <c:pt idx="6327">
                  <c:v>-135.221</c:v>
                </c:pt>
                <c:pt idx="6328">
                  <c:v>-135.21899999999999</c:v>
                </c:pt>
                <c:pt idx="6329">
                  <c:v>-135.21700000000001</c:v>
                </c:pt>
                <c:pt idx="6330">
                  <c:v>-135.215</c:v>
                </c:pt>
                <c:pt idx="6331">
                  <c:v>-135.21299999999999</c:v>
                </c:pt>
                <c:pt idx="6332">
                  <c:v>-135.21100000000001</c:v>
                </c:pt>
                <c:pt idx="6333">
                  <c:v>-135.209</c:v>
                </c:pt>
                <c:pt idx="6334">
                  <c:v>-135.20699999999999</c:v>
                </c:pt>
                <c:pt idx="6335">
                  <c:v>-135.20500000000001</c:v>
                </c:pt>
                <c:pt idx="6336">
                  <c:v>-135.203</c:v>
                </c:pt>
                <c:pt idx="6337">
                  <c:v>-135.20099999999999</c:v>
                </c:pt>
                <c:pt idx="6338">
                  <c:v>-135.19900000000001</c:v>
                </c:pt>
                <c:pt idx="6339">
                  <c:v>-135.197</c:v>
                </c:pt>
                <c:pt idx="6340">
                  <c:v>-135.19499999999999</c:v>
                </c:pt>
                <c:pt idx="6341">
                  <c:v>-135.19300000000001</c:v>
                </c:pt>
                <c:pt idx="6342">
                  <c:v>-135.191</c:v>
                </c:pt>
                <c:pt idx="6343">
                  <c:v>-135.18899999999999</c:v>
                </c:pt>
                <c:pt idx="6344">
                  <c:v>-135.18700000000001</c:v>
                </c:pt>
                <c:pt idx="6345">
                  <c:v>-135.185</c:v>
                </c:pt>
                <c:pt idx="6346">
                  <c:v>-135.18299999999999</c:v>
                </c:pt>
                <c:pt idx="6347">
                  <c:v>-135.18100000000001</c:v>
                </c:pt>
                <c:pt idx="6348">
                  <c:v>-135.179</c:v>
                </c:pt>
                <c:pt idx="6349">
                  <c:v>-135.17699999999999</c:v>
                </c:pt>
                <c:pt idx="6350">
                  <c:v>-135.17500000000001</c:v>
                </c:pt>
                <c:pt idx="6351">
                  <c:v>-135.173</c:v>
                </c:pt>
                <c:pt idx="6352">
                  <c:v>-135.17099999999999</c:v>
                </c:pt>
                <c:pt idx="6353">
                  <c:v>-135.16900000000001</c:v>
                </c:pt>
                <c:pt idx="6354">
                  <c:v>-135.167</c:v>
                </c:pt>
                <c:pt idx="6355">
                  <c:v>-135.16499999999999</c:v>
                </c:pt>
                <c:pt idx="6356">
                  <c:v>-135.16300000000001</c:v>
                </c:pt>
                <c:pt idx="6357">
                  <c:v>-135.161</c:v>
                </c:pt>
                <c:pt idx="6358">
                  <c:v>-135.15899999999999</c:v>
                </c:pt>
                <c:pt idx="6359">
                  <c:v>-135.15700000000001</c:v>
                </c:pt>
                <c:pt idx="6360">
                  <c:v>-135.155</c:v>
                </c:pt>
                <c:pt idx="6361">
                  <c:v>-135.15299999999999</c:v>
                </c:pt>
                <c:pt idx="6362">
                  <c:v>-135.15100000000001</c:v>
                </c:pt>
                <c:pt idx="6363">
                  <c:v>-135.149</c:v>
                </c:pt>
                <c:pt idx="6364">
                  <c:v>-135.14699999999999</c:v>
                </c:pt>
                <c:pt idx="6365">
                  <c:v>-135.14500000000001</c:v>
                </c:pt>
                <c:pt idx="6366">
                  <c:v>-135.143</c:v>
                </c:pt>
                <c:pt idx="6367">
                  <c:v>-135.14099999999999</c:v>
                </c:pt>
                <c:pt idx="6368">
                  <c:v>-135.13900000000001</c:v>
                </c:pt>
                <c:pt idx="6369">
                  <c:v>-135.137</c:v>
                </c:pt>
                <c:pt idx="6370">
                  <c:v>-135.13499999999999</c:v>
                </c:pt>
                <c:pt idx="6371">
                  <c:v>-135.13300000000001</c:v>
                </c:pt>
                <c:pt idx="6372">
                  <c:v>-135.131</c:v>
                </c:pt>
                <c:pt idx="6373">
                  <c:v>-135.12899999999999</c:v>
                </c:pt>
                <c:pt idx="6374">
                  <c:v>-135.12700000000001</c:v>
                </c:pt>
                <c:pt idx="6375">
                  <c:v>-135.125</c:v>
                </c:pt>
                <c:pt idx="6376">
                  <c:v>-135.12299999999999</c:v>
                </c:pt>
                <c:pt idx="6377">
                  <c:v>-135.12100000000001</c:v>
                </c:pt>
                <c:pt idx="6378">
                  <c:v>-135.119</c:v>
                </c:pt>
                <c:pt idx="6379">
                  <c:v>-135.11699999999999</c:v>
                </c:pt>
                <c:pt idx="6380">
                  <c:v>-135.11500000000001</c:v>
                </c:pt>
                <c:pt idx="6381">
                  <c:v>-135.113</c:v>
                </c:pt>
                <c:pt idx="6382">
                  <c:v>-135.11099999999999</c:v>
                </c:pt>
                <c:pt idx="6383">
                  <c:v>-135.10900000000001</c:v>
                </c:pt>
                <c:pt idx="6384">
                  <c:v>-135.107</c:v>
                </c:pt>
                <c:pt idx="6385">
                  <c:v>-135.10499999999999</c:v>
                </c:pt>
                <c:pt idx="6386">
                  <c:v>-135.10300000000001</c:v>
                </c:pt>
                <c:pt idx="6387">
                  <c:v>-135.101</c:v>
                </c:pt>
                <c:pt idx="6388">
                  <c:v>-135.09899999999999</c:v>
                </c:pt>
                <c:pt idx="6389">
                  <c:v>-135.09700000000001</c:v>
                </c:pt>
                <c:pt idx="6390">
                  <c:v>-135.095</c:v>
                </c:pt>
                <c:pt idx="6391">
                  <c:v>-135.09299999999999</c:v>
                </c:pt>
                <c:pt idx="6392">
                  <c:v>-135.09100000000001</c:v>
                </c:pt>
                <c:pt idx="6393">
                  <c:v>-135.089</c:v>
                </c:pt>
                <c:pt idx="6394">
                  <c:v>-135.08699999999999</c:v>
                </c:pt>
                <c:pt idx="6395">
                  <c:v>-135.08500000000001</c:v>
                </c:pt>
                <c:pt idx="6396">
                  <c:v>-135.083</c:v>
                </c:pt>
                <c:pt idx="6397">
                  <c:v>-135.08099999999999</c:v>
                </c:pt>
                <c:pt idx="6398">
                  <c:v>-135.07900000000001</c:v>
                </c:pt>
                <c:pt idx="6399">
                  <c:v>-135.077</c:v>
                </c:pt>
                <c:pt idx="6400">
                  <c:v>-135.07499999999999</c:v>
                </c:pt>
                <c:pt idx="6401">
                  <c:v>-135.07300000000001</c:v>
                </c:pt>
                <c:pt idx="6402">
                  <c:v>-135.071</c:v>
                </c:pt>
                <c:pt idx="6403">
                  <c:v>-135.06899999999999</c:v>
                </c:pt>
                <c:pt idx="6404">
                  <c:v>-135.06700000000001</c:v>
                </c:pt>
                <c:pt idx="6405">
                  <c:v>-135.065</c:v>
                </c:pt>
                <c:pt idx="6406">
                  <c:v>-135.06299999999999</c:v>
                </c:pt>
                <c:pt idx="6407">
                  <c:v>-135.06100000000001</c:v>
                </c:pt>
                <c:pt idx="6408">
                  <c:v>-135.059</c:v>
                </c:pt>
                <c:pt idx="6409">
                  <c:v>-135.05699999999999</c:v>
                </c:pt>
                <c:pt idx="6410">
                  <c:v>-135.05500000000001</c:v>
                </c:pt>
                <c:pt idx="6411">
                  <c:v>-135.053</c:v>
                </c:pt>
                <c:pt idx="6412">
                  <c:v>-135.05099999999999</c:v>
                </c:pt>
                <c:pt idx="6413">
                  <c:v>-135.04900000000001</c:v>
                </c:pt>
                <c:pt idx="6414">
                  <c:v>-135.047</c:v>
                </c:pt>
                <c:pt idx="6415">
                  <c:v>-135.04499999999999</c:v>
                </c:pt>
                <c:pt idx="6416">
                  <c:v>-135.04300000000001</c:v>
                </c:pt>
                <c:pt idx="6417">
                  <c:v>-135.041</c:v>
                </c:pt>
                <c:pt idx="6418">
                  <c:v>-135.03899999999999</c:v>
                </c:pt>
                <c:pt idx="6419">
                  <c:v>-135.03700000000001</c:v>
                </c:pt>
                <c:pt idx="6420">
                  <c:v>-135.035</c:v>
                </c:pt>
                <c:pt idx="6421">
                  <c:v>-135.03299999999999</c:v>
                </c:pt>
                <c:pt idx="6422">
                  <c:v>-135.03100000000001</c:v>
                </c:pt>
                <c:pt idx="6423">
                  <c:v>-135.029</c:v>
                </c:pt>
                <c:pt idx="6424">
                  <c:v>-135.02699999999999</c:v>
                </c:pt>
                <c:pt idx="6425">
                  <c:v>-135.02500000000001</c:v>
                </c:pt>
                <c:pt idx="6426">
                  <c:v>-135.023</c:v>
                </c:pt>
                <c:pt idx="6427">
                  <c:v>-135.02100000000002</c:v>
                </c:pt>
                <c:pt idx="6428">
                  <c:v>-135.01900000000001</c:v>
                </c:pt>
                <c:pt idx="6429">
                  <c:v>-135.017</c:v>
                </c:pt>
                <c:pt idx="6430">
                  <c:v>-135.01499999999999</c:v>
                </c:pt>
                <c:pt idx="6431">
                  <c:v>-135.01300000000001</c:v>
                </c:pt>
                <c:pt idx="6432">
                  <c:v>-135.011</c:v>
                </c:pt>
                <c:pt idx="6433">
                  <c:v>-135.00900000000001</c:v>
                </c:pt>
                <c:pt idx="6434">
                  <c:v>-135.00700000000001</c:v>
                </c:pt>
                <c:pt idx="6435">
                  <c:v>-135.005</c:v>
                </c:pt>
                <c:pt idx="6436">
                  <c:v>-135.00299999999999</c:v>
                </c:pt>
                <c:pt idx="6437">
                  <c:v>-135.001</c:v>
                </c:pt>
                <c:pt idx="6438">
                  <c:v>-134.999</c:v>
                </c:pt>
                <c:pt idx="6439">
                  <c:v>-134.99700000000001</c:v>
                </c:pt>
                <c:pt idx="6440">
                  <c:v>-134.995</c:v>
                </c:pt>
                <c:pt idx="6441">
                  <c:v>-134.99299999999999</c:v>
                </c:pt>
                <c:pt idx="6442">
                  <c:v>-134.99099999999999</c:v>
                </c:pt>
                <c:pt idx="6443">
                  <c:v>-134.989</c:v>
                </c:pt>
                <c:pt idx="6444">
                  <c:v>-134.98699999999999</c:v>
                </c:pt>
                <c:pt idx="6445">
                  <c:v>-134.98500000000001</c:v>
                </c:pt>
                <c:pt idx="6446">
                  <c:v>-134.983</c:v>
                </c:pt>
                <c:pt idx="6447">
                  <c:v>-134.98099999999999</c:v>
                </c:pt>
                <c:pt idx="6448">
                  <c:v>-134.97899999999998</c:v>
                </c:pt>
                <c:pt idx="6449">
                  <c:v>-134.977</c:v>
                </c:pt>
                <c:pt idx="6450">
                  <c:v>-134.97499999999999</c:v>
                </c:pt>
                <c:pt idx="6451">
                  <c:v>-134.97300000000001</c:v>
                </c:pt>
                <c:pt idx="6452">
                  <c:v>-134.971</c:v>
                </c:pt>
                <c:pt idx="6453">
                  <c:v>-134.96899999999999</c:v>
                </c:pt>
                <c:pt idx="6454">
                  <c:v>-134.96700000000001</c:v>
                </c:pt>
                <c:pt idx="6455">
                  <c:v>-134.965</c:v>
                </c:pt>
                <c:pt idx="6456">
                  <c:v>-134.96299999999999</c:v>
                </c:pt>
                <c:pt idx="6457">
                  <c:v>-134.96100000000001</c:v>
                </c:pt>
                <c:pt idx="6458">
                  <c:v>-134.959</c:v>
                </c:pt>
                <c:pt idx="6459">
                  <c:v>-134.95699999999999</c:v>
                </c:pt>
                <c:pt idx="6460">
                  <c:v>-134.95500000000001</c:v>
                </c:pt>
                <c:pt idx="6461">
                  <c:v>-134.953</c:v>
                </c:pt>
                <c:pt idx="6462">
                  <c:v>-134.95099999999999</c:v>
                </c:pt>
                <c:pt idx="6463">
                  <c:v>-134.94900000000001</c:v>
                </c:pt>
                <c:pt idx="6464">
                  <c:v>-134.947</c:v>
                </c:pt>
                <c:pt idx="6465">
                  <c:v>-134.94499999999999</c:v>
                </c:pt>
                <c:pt idx="6466">
                  <c:v>-134.94300000000001</c:v>
                </c:pt>
                <c:pt idx="6467">
                  <c:v>-134.941</c:v>
                </c:pt>
                <c:pt idx="6468">
                  <c:v>-134.93899999999999</c:v>
                </c:pt>
                <c:pt idx="6469">
                  <c:v>-134.93700000000001</c:v>
                </c:pt>
                <c:pt idx="6470">
                  <c:v>-134.935</c:v>
                </c:pt>
                <c:pt idx="6471">
                  <c:v>-134.93299999999999</c:v>
                </c:pt>
                <c:pt idx="6472">
                  <c:v>-134.93100000000001</c:v>
                </c:pt>
                <c:pt idx="6473">
                  <c:v>-134.929</c:v>
                </c:pt>
                <c:pt idx="6474">
                  <c:v>-134.92699999999999</c:v>
                </c:pt>
                <c:pt idx="6475">
                  <c:v>-134.92500000000001</c:v>
                </c:pt>
                <c:pt idx="6476">
                  <c:v>-134.923</c:v>
                </c:pt>
                <c:pt idx="6477">
                  <c:v>-134.92099999999999</c:v>
                </c:pt>
                <c:pt idx="6478">
                  <c:v>-134.91900000000001</c:v>
                </c:pt>
                <c:pt idx="6479">
                  <c:v>-134.917</c:v>
                </c:pt>
                <c:pt idx="6480">
                  <c:v>-134.91499999999999</c:v>
                </c:pt>
                <c:pt idx="6481">
                  <c:v>-134.91300000000001</c:v>
                </c:pt>
                <c:pt idx="6482">
                  <c:v>-134.911</c:v>
                </c:pt>
                <c:pt idx="6483">
                  <c:v>-134.90899999999999</c:v>
                </c:pt>
                <c:pt idx="6484">
                  <c:v>-134.90700000000001</c:v>
                </c:pt>
                <c:pt idx="6485">
                  <c:v>-134.905</c:v>
                </c:pt>
                <c:pt idx="6486">
                  <c:v>-134.90299999999999</c:v>
                </c:pt>
                <c:pt idx="6487">
                  <c:v>-134.90100000000001</c:v>
                </c:pt>
                <c:pt idx="6488">
                  <c:v>-134.899</c:v>
                </c:pt>
                <c:pt idx="6489">
                  <c:v>-134.89699999999999</c:v>
                </c:pt>
                <c:pt idx="6490">
                  <c:v>-134.89500000000001</c:v>
                </c:pt>
                <c:pt idx="6491">
                  <c:v>-134.893</c:v>
                </c:pt>
                <c:pt idx="6492">
                  <c:v>-134.89099999999999</c:v>
                </c:pt>
                <c:pt idx="6493">
                  <c:v>-134.88900000000001</c:v>
                </c:pt>
                <c:pt idx="6494">
                  <c:v>-134.887</c:v>
                </c:pt>
                <c:pt idx="6495">
                  <c:v>-134.88499999999999</c:v>
                </c:pt>
                <c:pt idx="6496">
                  <c:v>-134.88300000000001</c:v>
                </c:pt>
                <c:pt idx="6497">
                  <c:v>-134.881</c:v>
                </c:pt>
                <c:pt idx="6498">
                  <c:v>-134.87899999999999</c:v>
                </c:pt>
                <c:pt idx="6499">
                  <c:v>-134.87700000000001</c:v>
                </c:pt>
                <c:pt idx="6500">
                  <c:v>-134.875</c:v>
                </c:pt>
                <c:pt idx="6501">
                  <c:v>-134.87299999999999</c:v>
                </c:pt>
                <c:pt idx="6502">
                  <c:v>-134.87100000000001</c:v>
                </c:pt>
                <c:pt idx="6503">
                  <c:v>-134.869</c:v>
                </c:pt>
                <c:pt idx="6504">
                  <c:v>-134.86699999999999</c:v>
                </c:pt>
                <c:pt idx="6505">
                  <c:v>-134.86500000000001</c:v>
                </c:pt>
                <c:pt idx="6506">
                  <c:v>-134.863</c:v>
                </c:pt>
                <c:pt idx="6507">
                  <c:v>-134.86099999999999</c:v>
                </c:pt>
                <c:pt idx="6508">
                  <c:v>-134.85900000000001</c:v>
                </c:pt>
                <c:pt idx="6509">
                  <c:v>-134.857</c:v>
                </c:pt>
                <c:pt idx="6510">
                  <c:v>-134.85499999999999</c:v>
                </c:pt>
                <c:pt idx="6511">
                  <c:v>-134.85300000000001</c:v>
                </c:pt>
                <c:pt idx="6512">
                  <c:v>-134.851</c:v>
                </c:pt>
                <c:pt idx="6513">
                  <c:v>-134.84899999999999</c:v>
                </c:pt>
                <c:pt idx="6514">
                  <c:v>-134.84700000000001</c:v>
                </c:pt>
                <c:pt idx="6515">
                  <c:v>-134.845</c:v>
                </c:pt>
                <c:pt idx="6516">
                  <c:v>-134.84299999999999</c:v>
                </c:pt>
                <c:pt idx="6517">
                  <c:v>-134.84100000000001</c:v>
                </c:pt>
                <c:pt idx="6518">
                  <c:v>-134.839</c:v>
                </c:pt>
                <c:pt idx="6519">
                  <c:v>-134.83699999999999</c:v>
                </c:pt>
                <c:pt idx="6520">
                  <c:v>-134.83500000000001</c:v>
                </c:pt>
                <c:pt idx="6521">
                  <c:v>-134.833</c:v>
                </c:pt>
                <c:pt idx="6522">
                  <c:v>-134.83099999999999</c:v>
                </c:pt>
                <c:pt idx="6523">
                  <c:v>-134.82900000000001</c:v>
                </c:pt>
                <c:pt idx="6524">
                  <c:v>-134.827</c:v>
                </c:pt>
                <c:pt idx="6525">
                  <c:v>-134.82499999999999</c:v>
                </c:pt>
                <c:pt idx="6526">
                  <c:v>-134.82300000000001</c:v>
                </c:pt>
                <c:pt idx="6527">
                  <c:v>-134.821</c:v>
                </c:pt>
                <c:pt idx="6528">
                  <c:v>-134.81899999999999</c:v>
                </c:pt>
                <c:pt idx="6529">
                  <c:v>-134.81700000000001</c:v>
                </c:pt>
                <c:pt idx="6530">
                  <c:v>-134.815</c:v>
                </c:pt>
                <c:pt idx="6531">
                  <c:v>-134.81299999999999</c:v>
                </c:pt>
                <c:pt idx="6532">
                  <c:v>-134.81100000000001</c:v>
                </c:pt>
                <c:pt idx="6533">
                  <c:v>-134.809</c:v>
                </c:pt>
                <c:pt idx="6534">
                  <c:v>-134.80699999999999</c:v>
                </c:pt>
                <c:pt idx="6535">
                  <c:v>-134.80500000000001</c:v>
                </c:pt>
                <c:pt idx="6536">
                  <c:v>-134.803</c:v>
                </c:pt>
                <c:pt idx="6537">
                  <c:v>-134.80099999999999</c:v>
                </c:pt>
                <c:pt idx="6538">
                  <c:v>-134.79900000000001</c:v>
                </c:pt>
                <c:pt idx="6539">
                  <c:v>-134.797</c:v>
                </c:pt>
                <c:pt idx="6540">
                  <c:v>-134.79499999999999</c:v>
                </c:pt>
                <c:pt idx="6541">
                  <c:v>-134.79300000000001</c:v>
                </c:pt>
                <c:pt idx="6542">
                  <c:v>-134.791</c:v>
                </c:pt>
                <c:pt idx="6543">
                  <c:v>-134.78899999999999</c:v>
                </c:pt>
                <c:pt idx="6544">
                  <c:v>-134.78700000000001</c:v>
                </c:pt>
                <c:pt idx="6545">
                  <c:v>-134.785</c:v>
                </c:pt>
                <c:pt idx="6546">
                  <c:v>-134.78299999999999</c:v>
                </c:pt>
                <c:pt idx="6547">
                  <c:v>-134.78100000000001</c:v>
                </c:pt>
                <c:pt idx="6548">
                  <c:v>-134.779</c:v>
                </c:pt>
                <c:pt idx="6549">
                  <c:v>-134.77699999999999</c:v>
                </c:pt>
                <c:pt idx="6550">
                  <c:v>-134.77500000000001</c:v>
                </c:pt>
                <c:pt idx="6551">
                  <c:v>-134.773</c:v>
                </c:pt>
                <c:pt idx="6552">
                  <c:v>-134.77100000000002</c:v>
                </c:pt>
                <c:pt idx="6553">
                  <c:v>-134.76900000000001</c:v>
                </c:pt>
                <c:pt idx="6554">
                  <c:v>-134.767</c:v>
                </c:pt>
                <c:pt idx="6555">
                  <c:v>-134.76499999999999</c:v>
                </c:pt>
                <c:pt idx="6556">
                  <c:v>-134.76300000000001</c:v>
                </c:pt>
                <c:pt idx="6557">
                  <c:v>-134.761</c:v>
                </c:pt>
                <c:pt idx="6558">
                  <c:v>-134.75900000000001</c:v>
                </c:pt>
                <c:pt idx="6559">
                  <c:v>-134.75700000000001</c:v>
                </c:pt>
                <c:pt idx="6560">
                  <c:v>-134.755</c:v>
                </c:pt>
                <c:pt idx="6561">
                  <c:v>-134.75299999999999</c:v>
                </c:pt>
                <c:pt idx="6562">
                  <c:v>-134.751</c:v>
                </c:pt>
                <c:pt idx="6563">
                  <c:v>-134.749</c:v>
                </c:pt>
                <c:pt idx="6564">
                  <c:v>-134.74700000000001</c:v>
                </c:pt>
                <c:pt idx="6565">
                  <c:v>-134.745</c:v>
                </c:pt>
                <c:pt idx="6566">
                  <c:v>-134.74299999999999</c:v>
                </c:pt>
                <c:pt idx="6567">
                  <c:v>-134.74099999999999</c:v>
                </c:pt>
                <c:pt idx="6568">
                  <c:v>-134.739</c:v>
                </c:pt>
                <c:pt idx="6569">
                  <c:v>-134.73699999999999</c:v>
                </c:pt>
                <c:pt idx="6570">
                  <c:v>-134.73500000000001</c:v>
                </c:pt>
                <c:pt idx="6571">
                  <c:v>-134.733</c:v>
                </c:pt>
                <c:pt idx="6572">
                  <c:v>-134.73099999999999</c:v>
                </c:pt>
                <c:pt idx="6573">
                  <c:v>-134.72899999999998</c:v>
                </c:pt>
                <c:pt idx="6574">
                  <c:v>-134.727</c:v>
                </c:pt>
                <c:pt idx="6575">
                  <c:v>-134.72499999999999</c:v>
                </c:pt>
                <c:pt idx="6576">
                  <c:v>-134.72300000000001</c:v>
                </c:pt>
                <c:pt idx="6577">
                  <c:v>-134.721</c:v>
                </c:pt>
                <c:pt idx="6578">
                  <c:v>-134.71899999999999</c:v>
                </c:pt>
                <c:pt idx="6579">
                  <c:v>-134.71700000000001</c:v>
                </c:pt>
                <c:pt idx="6580">
                  <c:v>-134.715</c:v>
                </c:pt>
                <c:pt idx="6581">
                  <c:v>-134.71299999999999</c:v>
                </c:pt>
                <c:pt idx="6582">
                  <c:v>-134.71100000000001</c:v>
                </c:pt>
                <c:pt idx="6583">
                  <c:v>-134.709</c:v>
                </c:pt>
                <c:pt idx="6584">
                  <c:v>-134.70699999999999</c:v>
                </c:pt>
                <c:pt idx="6585">
                  <c:v>-134.70500000000001</c:v>
                </c:pt>
                <c:pt idx="6586">
                  <c:v>-134.703</c:v>
                </c:pt>
                <c:pt idx="6587">
                  <c:v>-134.70099999999999</c:v>
                </c:pt>
                <c:pt idx="6588">
                  <c:v>-134.69900000000001</c:v>
                </c:pt>
                <c:pt idx="6589">
                  <c:v>-134.697</c:v>
                </c:pt>
                <c:pt idx="6590">
                  <c:v>-134.69499999999999</c:v>
                </c:pt>
                <c:pt idx="6591">
                  <c:v>-134.69300000000001</c:v>
                </c:pt>
                <c:pt idx="6592">
                  <c:v>-134.691</c:v>
                </c:pt>
                <c:pt idx="6593">
                  <c:v>-134.68899999999999</c:v>
                </c:pt>
                <c:pt idx="6594">
                  <c:v>-134.68700000000001</c:v>
                </c:pt>
                <c:pt idx="6595">
                  <c:v>-134.685</c:v>
                </c:pt>
                <c:pt idx="6596">
                  <c:v>-134.68299999999999</c:v>
                </c:pt>
                <c:pt idx="6597">
                  <c:v>-134.68100000000001</c:v>
                </c:pt>
                <c:pt idx="6598">
                  <c:v>-134.679</c:v>
                </c:pt>
                <c:pt idx="6599">
                  <c:v>-134.67699999999999</c:v>
                </c:pt>
                <c:pt idx="6600">
                  <c:v>-134.67500000000001</c:v>
                </c:pt>
                <c:pt idx="6601">
                  <c:v>-134.673</c:v>
                </c:pt>
                <c:pt idx="6602">
                  <c:v>-134.67099999999999</c:v>
                </c:pt>
                <c:pt idx="6603">
                  <c:v>-134.66900000000001</c:v>
                </c:pt>
                <c:pt idx="6604">
                  <c:v>-134.667</c:v>
                </c:pt>
                <c:pt idx="6605">
                  <c:v>-134.66499999999999</c:v>
                </c:pt>
                <c:pt idx="6606">
                  <c:v>-134.66300000000001</c:v>
                </c:pt>
                <c:pt idx="6607">
                  <c:v>-134.661</c:v>
                </c:pt>
                <c:pt idx="6608">
                  <c:v>-134.65899999999999</c:v>
                </c:pt>
                <c:pt idx="6609">
                  <c:v>-134.65700000000001</c:v>
                </c:pt>
                <c:pt idx="6610">
                  <c:v>-134.655</c:v>
                </c:pt>
                <c:pt idx="6611">
                  <c:v>-134.65299999999999</c:v>
                </c:pt>
                <c:pt idx="6612">
                  <c:v>-134.65100000000001</c:v>
                </c:pt>
                <c:pt idx="6613">
                  <c:v>-134.649</c:v>
                </c:pt>
                <c:pt idx="6614">
                  <c:v>-134.64699999999999</c:v>
                </c:pt>
                <c:pt idx="6615">
                  <c:v>-134.64500000000001</c:v>
                </c:pt>
                <c:pt idx="6616">
                  <c:v>-134.643</c:v>
                </c:pt>
                <c:pt idx="6617">
                  <c:v>-134.64099999999999</c:v>
                </c:pt>
                <c:pt idx="6618">
                  <c:v>-134.63900000000001</c:v>
                </c:pt>
                <c:pt idx="6619">
                  <c:v>-134.637</c:v>
                </c:pt>
                <c:pt idx="6620">
                  <c:v>-134.63499999999999</c:v>
                </c:pt>
                <c:pt idx="6621">
                  <c:v>-134.63300000000001</c:v>
                </c:pt>
                <c:pt idx="6622">
                  <c:v>-134.631</c:v>
                </c:pt>
                <c:pt idx="6623">
                  <c:v>-134.62899999999999</c:v>
                </c:pt>
                <c:pt idx="6624">
                  <c:v>-134.62700000000001</c:v>
                </c:pt>
                <c:pt idx="6625">
                  <c:v>-134.625</c:v>
                </c:pt>
                <c:pt idx="6626">
                  <c:v>-134.62299999999999</c:v>
                </c:pt>
                <c:pt idx="6627">
                  <c:v>-134.62100000000001</c:v>
                </c:pt>
                <c:pt idx="6628">
                  <c:v>-134.619</c:v>
                </c:pt>
                <c:pt idx="6629">
                  <c:v>-134.61699999999999</c:v>
                </c:pt>
                <c:pt idx="6630">
                  <c:v>-134.61500000000001</c:v>
                </c:pt>
                <c:pt idx="6631">
                  <c:v>-134.613</c:v>
                </c:pt>
                <c:pt idx="6632">
                  <c:v>-134.61099999999999</c:v>
                </c:pt>
                <c:pt idx="6633">
                  <c:v>-134.60900000000001</c:v>
                </c:pt>
                <c:pt idx="6634">
                  <c:v>-134.607</c:v>
                </c:pt>
                <c:pt idx="6635">
                  <c:v>-134.60499999999999</c:v>
                </c:pt>
                <c:pt idx="6636">
                  <c:v>-134.60300000000001</c:v>
                </c:pt>
                <c:pt idx="6637">
                  <c:v>-134.601</c:v>
                </c:pt>
                <c:pt idx="6638">
                  <c:v>-134.59899999999999</c:v>
                </c:pt>
                <c:pt idx="6639">
                  <c:v>-134.59700000000001</c:v>
                </c:pt>
                <c:pt idx="6640">
                  <c:v>-134.595</c:v>
                </c:pt>
                <c:pt idx="6641">
                  <c:v>-134.59299999999999</c:v>
                </c:pt>
                <c:pt idx="6642">
                  <c:v>-134.59100000000001</c:v>
                </c:pt>
                <c:pt idx="6643">
                  <c:v>-134.589</c:v>
                </c:pt>
                <c:pt idx="6644">
                  <c:v>-134.58699999999999</c:v>
                </c:pt>
                <c:pt idx="6645">
                  <c:v>-134.58500000000001</c:v>
                </c:pt>
                <c:pt idx="6646">
                  <c:v>-134.583</c:v>
                </c:pt>
                <c:pt idx="6647">
                  <c:v>-134.58099999999999</c:v>
                </c:pt>
                <c:pt idx="6648">
                  <c:v>-134.57900000000001</c:v>
                </c:pt>
                <c:pt idx="6649">
                  <c:v>-134.577</c:v>
                </c:pt>
                <c:pt idx="6650">
                  <c:v>-134.57499999999999</c:v>
                </c:pt>
                <c:pt idx="6651">
                  <c:v>-134.57300000000001</c:v>
                </c:pt>
                <c:pt idx="6652">
                  <c:v>-134.571</c:v>
                </c:pt>
                <c:pt idx="6653">
                  <c:v>-134.56899999999999</c:v>
                </c:pt>
                <c:pt idx="6654">
                  <c:v>-134.56700000000001</c:v>
                </c:pt>
                <c:pt idx="6655">
                  <c:v>-134.565</c:v>
                </c:pt>
                <c:pt idx="6656">
                  <c:v>-134.56299999999999</c:v>
                </c:pt>
                <c:pt idx="6657">
                  <c:v>-134.56100000000001</c:v>
                </c:pt>
                <c:pt idx="6658">
                  <c:v>-134.559</c:v>
                </c:pt>
                <c:pt idx="6659">
                  <c:v>-134.55699999999999</c:v>
                </c:pt>
                <c:pt idx="6660">
                  <c:v>-134.55500000000001</c:v>
                </c:pt>
                <c:pt idx="6661">
                  <c:v>-134.553</c:v>
                </c:pt>
                <c:pt idx="6662">
                  <c:v>-134.55099999999999</c:v>
                </c:pt>
                <c:pt idx="6663">
                  <c:v>-134.54900000000001</c:v>
                </c:pt>
                <c:pt idx="6664">
                  <c:v>-134.547</c:v>
                </c:pt>
                <c:pt idx="6665">
                  <c:v>-134.54499999999999</c:v>
                </c:pt>
                <c:pt idx="6666">
                  <c:v>-134.54300000000001</c:v>
                </c:pt>
                <c:pt idx="6667">
                  <c:v>-134.541</c:v>
                </c:pt>
                <c:pt idx="6668">
                  <c:v>-134.53899999999999</c:v>
                </c:pt>
                <c:pt idx="6669">
                  <c:v>-134.53700000000001</c:v>
                </c:pt>
                <c:pt idx="6670">
                  <c:v>-134.535</c:v>
                </c:pt>
                <c:pt idx="6671">
                  <c:v>-134.53299999999999</c:v>
                </c:pt>
                <c:pt idx="6672">
                  <c:v>-134.53100000000001</c:v>
                </c:pt>
                <c:pt idx="6673">
                  <c:v>-134.529</c:v>
                </c:pt>
                <c:pt idx="6674">
                  <c:v>-134.52699999999999</c:v>
                </c:pt>
                <c:pt idx="6675">
                  <c:v>-134.52500000000001</c:v>
                </c:pt>
                <c:pt idx="6676">
                  <c:v>-134.523</c:v>
                </c:pt>
                <c:pt idx="6677">
                  <c:v>-134.52100000000002</c:v>
                </c:pt>
                <c:pt idx="6678">
                  <c:v>-134.51900000000001</c:v>
                </c:pt>
                <c:pt idx="6679">
                  <c:v>-134.517</c:v>
                </c:pt>
                <c:pt idx="6680">
                  <c:v>-134.51499999999999</c:v>
                </c:pt>
                <c:pt idx="6681">
                  <c:v>-134.51300000000001</c:v>
                </c:pt>
                <c:pt idx="6682">
                  <c:v>-134.511</c:v>
                </c:pt>
                <c:pt idx="6683">
                  <c:v>-134.50900000000001</c:v>
                </c:pt>
                <c:pt idx="6684">
                  <c:v>-134.50700000000001</c:v>
                </c:pt>
                <c:pt idx="6685">
                  <c:v>-134.505</c:v>
                </c:pt>
                <c:pt idx="6686">
                  <c:v>-134.50299999999999</c:v>
                </c:pt>
                <c:pt idx="6687">
                  <c:v>-134.501</c:v>
                </c:pt>
                <c:pt idx="6688">
                  <c:v>-134.499</c:v>
                </c:pt>
                <c:pt idx="6689">
                  <c:v>-134.49700000000001</c:v>
                </c:pt>
                <c:pt idx="6690">
                  <c:v>-134.495</c:v>
                </c:pt>
                <c:pt idx="6691">
                  <c:v>-134.49299999999999</c:v>
                </c:pt>
                <c:pt idx="6692">
                  <c:v>-134.49099999999999</c:v>
                </c:pt>
                <c:pt idx="6693">
                  <c:v>-134.489</c:v>
                </c:pt>
                <c:pt idx="6694">
                  <c:v>-134.48699999999999</c:v>
                </c:pt>
                <c:pt idx="6695">
                  <c:v>-134.48500000000001</c:v>
                </c:pt>
                <c:pt idx="6696">
                  <c:v>-134.483</c:v>
                </c:pt>
                <c:pt idx="6697">
                  <c:v>-134.48099999999999</c:v>
                </c:pt>
                <c:pt idx="6698">
                  <c:v>-134.47899999999998</c:v>
                </c:pt>
                <c:pt idx="6699">
                  <c:v>-134.477</c:v>
                </c:pt>
                <c:pt idx="6700">
                  <c:v>-134.47499999999999</c:v>
                </c:pt>
                <c:pt idx="6701">
                  <c:v>-134.47300000000001</c:v>
                </c:pt>
                <c:pt idx="6702">
                  <c:v>-134.471</c:v>
                </c:pt>
                <c:pt idx="6703">
                  <c:v>-134.46899999999999</c:v>
                </c:pt>
                <c:pt idx="6704">
                  <c:v>-134.46700000000001</c:v>
                </c:pt>
                <c:pt idx="6705">
                  <c:v>-134.465</c:v>
                </c:pt>
                <c:pt idx="6706">
                  <c:v>-134.46299999999999</c:v>
                </c:pt>
                <c:pt idx="6707">
                  <c:v>-134.46100000000001</c:v>
                </c:pt>
                <c:pt idx="6708">
                  <c:v>-134.459</c:v>
                </c:pt>
                <c:pt idx="6709">
                  <c:v>-134.45699999999999</c:v>
                </c:pt>
                <c:pt idx="6710">
                  <c:v>-134.45500000000001</c:v>
                </c:pt>
                <c:pt idx="6711">
                  <c:v>-134.453</c:v>
                </c:pt>
                <c:pt idx="6712">
                  <c:v>-134.45099999999999</c:v>
                </c:pt>
                <c:pt idx="6713">
                  <c:v>-134.44900000000001</c:v>
                </c:pt>
                <c:pt idx="6714">
                  <c:v>-134.447</c:v>
                </c:pt>
                <c:pt idx="6715">
                  <c:v>-134.44499999999999</c:v>
                </c:pt>
                <c:pt idx="6716">
                  <c:v>-134.44300000000001</c:v>
                </c:pt>
                <c:pt idx="6717">
                  <c:v>-134.441</c:v>
                </c:pt>
                <c:pt idx="6718">
                  <c:v>-134.43899999999999</c:v>
                </c:pt>
                <c:pt idx="6719">
                  <c:v>-134.43700000000001</c:v>
                </c:pt>
                <c:pt idx="6720">
                  <c:v>-134.435</c:v>
                </c:pt>
                <c:pt idx="6721">
                  <c:v>-134.43299999999999</c:v>
                </c:pt>
                <c:pt idx="6722">
                  <c:v>-134.43100000000001</c:v>
                </c:pt>
                <c:pt idx="6723">
                  <c:v>-134.429</c:v>
                </c:pt>
                <c:pt idx="6724">
                  <c:v>-134.42699999999999</c:v>
                </c:pt>
                <c:pt idx="6725">
                  <c:v>-134.42500000000001</c:v>
                </c:pt>
                <c:pt idx="6726">
                  <c:v>-134.423</c:v>
                </c:pt>
                <c:pt idx="6727">
                  <c:v>-134.42099999999999</c:v>
                </c:pt>
                <c:pt idx="6728">
                  <c:v>-134.41900000000001</c:v>
                </c:pt>
                <c:pt idx="6729">
                  <c:v>-134.417</c:v>
                </c:pt>
                <c:pt idx="6730">
                  <c:v>-134.41499999999999</c:v>
                </c:pt>
                <c:pt idx="6731">
                  <c:v>-134.41300000000001</c:v>
                </c:pt>
                <c:pt idx="6732">
                  <c:v>-134.411</c:v>
                </c:pt>
                <c:pt idx="6733">
                  <c:v>-134.40899999999999</c:v>
                </c:pt>
                <c:pt idx="6734">
                  <c:v>-134.40700000000001</c:v>
                </c:pt>
                <c:pt idx="6735">
                  <c:v>-134.405</c:v>
                </c:pt>
                <c:pt idx="6736">
                  <c:v>-134.40299999999999</c:v>
                </c:pt>
                <c:pt idx="6737">
                  <c:v>-134.40100000000001</c:v>
                </c:pt>
                <c:pt idx="6738">
                  <c:v>-134.399</c:v>
                </c:pt>
                <c:pt idx="6739">
                  <c:v>-134.39699999999999</c:v>
                </c:pt>
                <c:pt idx="6740">
                  <c:v>-134.39500000000001</c:v>
                </c:pt>
                <c:pt idx="6741">
                  <c:v>-134.393</c:v>
                </c:pt>
                <c:pt idx="6742">
                  <c:v>-134.39099999999999</c:v>
                </c:pt>
                <c:pt idx="6743">
                  <c:v>-134.38900000000001</c:v>
                </c:pt>
                <c:pt idx="6744">
                  <c:v>-134.387</c:v>
                </c:pt>
                <c:pt idx="6745">
                  <c:v>-134.38499999999999</c:v>
                </c:pt>
                <c:pt idx="6746">
                  <c:v>-134.38300000000001</c:v>
                </c:pt>
                <c:pt idx="6747">
                  <c:v>-134.381</c:v>
                </c:pt>
                <c:pt idx="6748">
                  <c:v>-134.37899999999999</c:v>
                </c:pt>
                <c:pt idx="6749">
                  <c:v>-134.37700000000001</c:v>
                </c:pt>
                <c:pt idx="6750">
                  <c:v>-134.375</c:v>
                </c:pt>
                <c:pt idx="6751">
                  <c:v>-134.37299999999999</c:v>
                </c:pt>
                <c:pt idx="6752">
                  <c:v>-134.37100000000001</c:v>
                </c:pt>
                <c:pt idx="6753">
                  <c:v>-134.369</c:v>
                </c:pt>
                <c:pt idx="6754">
                  <c:v>-134.36699999999999</c:v>
                </c:pt>
                <c:pt idx="6755">
                  <c:v>-134.36500000000001</c:v>
                </c:pt>
                <c:pt idx="6756">
                  <c:v>-134.363</c:v>
                </c:pt>
                <c:pt idx="6757">
                  <c:v>-134.36099999999999</c:v>
                </c:pt>
                <c:pt idx="6758">
                  <c:v>-134.35900000000001</c:v>
                </c:pt>
                <c:pt idx="6759">
                  <c:v>-134.357</c:v>
                </c:pt>
                <c:pt idx="6760">
                  <c:v>-134.35499999999999</c:v>
                </c:pt>
                <c:pt idx="6761">
                  <c:v>-134.35300000000001</c:v>
                </c:pt>
                <c:pt idx="6762">
                  <c:v>-134.351</c:v>
                </c:pt>
                <c:pt idx="6763">
                  <c:v>-134.34899999999999</c:v>
                </c:pt>
                <c:pt idx="6764">
                  <c:v>-134.34700000000001</c:v>
                </c:pt>
                <c:pt idx="6765">
                  <c:v>-134.345</c:v>
                </c:pt>
                <c:pt idx="6766">
                  <c:v>-134.34299999999999</c:v>
                </c:pt>
                <c:pt idx="6767">
                  <c:v>-134.34100000000001</c:v>
                </c:pt>
                <c:pt idx="6768">
                  <c:v>-134.339</c:v>
                </c:pt>
                <c:pt idx="6769">
                  <c:v>-134.33699999999999</c:v>
                </c:pt>
                <c:pt idx="6770">
                  <c:v>-134.33500000000001</c:v>
                </c:pt>
                <c:pt idx="6771">
                  <c:v>-134.333</c:v>
                </c:pt>
                <c:pt idx="6772">
                  <c:v>-134.33099999999999</c:v>
                </c:pt>
                <c:pt idx="6773">
                  <c:v>-134.32900000000001</c:v>
                </c:pt>
                <c:pt idx="6774">
                  <c:v>-134.327</c:v>
                </c:pt>
                <c:pt idx="6775">
                  <c:v>-134.32499999999999</c:v>
                </c:pt>
                <c:pt idx="6776">
                  <c:v>-134.32300000000001</c:v>
                </c:pt>
                <c:pt idx="6777">
                  <c:v>-134.321</c:v>
                </c:pt>
                <c:pt idx="6778">
                  <c:v>-134.31899999999999</c:v>
                </c:pt>
                <c:pt idx="6779">
                  <c:v>-134.31700000000001</c:v>
                </c:pt>
                <c:pt idx="6780">
                  <c:v>-134.315</c:v>
                </c:pt>
                <c:pt idx="6781">
                  <c:v>-134.31299999999999</c:v>
                </c:pt>
                <c:pt idx="6782">
                  <c:v>-134.31100000000001</c:v>
                </c:pt>
                <c:pt idx="6783">
                  <c:v>-134.309</c:v>
                </c:pt>
                <c:pt idx="6784">
                  <c:v>-134.30699999999999</c:v>
                </c:pt>
                <c:pt idx="6785">
                  <c:v>-134.30500000000001</c:v>
                </c:pt>
                <c:pt idx="6786">
                  <c:v>-134.303</c:v>
                </c:pt>
                <c:pt idx="6787">
                  <c:v>-134.30099999999999</c:v>
                </c:pt>
                <c:pt idx="6788">
                  <c:v>-134.29900000000001</c:v>
                </c:pt>
                <c:pt idx="6789">
                  <c:v>-134.297</c:v>
                </c:pt>
                <c:pt idx="6790">
                  <c:v>-134.29499999999999</c:v>
                </c:pt>
                <c:pt idx="6791">
                  <c:v>-134.29300000000001</c:v>
                </c:pt>
                <c:pt idx="6792">
                  <c:v>-134.291</c:v>
                </c:pt>
                <c:pt idx="6793">
                  <c:v>-134.28899999999999</c:v>
                </c:pt>
                <c:pt idx="6794">
                  <c:v>-134.28700000000001</c:v>
                </c:pt>
                <c:pt idx="6795">
                  <c:v>-134.285</c:v>
                </c:pt>
                <c:pt idx="6796">
                  <c:v>-134.28299999999999</c:v>
                </c:pt>
                <c:pt idx="6797">
                  <c:v>-134.28100000000001</c:v>
                </c:pt>
                <c:pt idx="6798">
                  <c:v>-134.279</c:v>
                </c:pt>
                <c:pt idx="6799">
                  <c:v>-134.27699999999999</c:v>
                </c:pt>
                <c:pt idx="6800">
                  <c:v>-134.27500000000001</c:v>
                </c:pt>
                <c:pt idx="6801">
                  <c:v>-134.273</c:v>
                </c:pt>
                <c:pt idx="6802">
                  <c:v>-134.27100000000002</c:v>
                </c:pt>
                <c:pt idx="6803">
                  <c:v>-134.26900000000001</c:v>
                </c:pt>
                <c:pt idx="6804">
                  <c:v>-134.267</c:v>
                </c:pt>
                <c:pt idx="6805">
                  <c:v>-134.26499999999999</c:v>
                </c:pt>
                <c:pt idx="6806">
                  <c:v>-134.26300000000001</c:v>
                </c:pt>
                <c:pt idx="6807">
                  <c:v>-134.261</c:v>
                </c:pt>
                <c:pt idx="6808">
                  <c:v>-134.25900000000001</c:v>
                </c:pt>
                <c:pt idx="6809">
                  <c:v>-134.25700000000001</c:v>
                </c:pt>
                <c:pt idx="6810">
                  <c:v>-134.255</c:v>
                </c:pt>
                <c:pt idx="6811">
                  <c:v>-134.25299999999999</c:v>
                </c:pt>
                <c:pt idx="6812">
                  <c:v>-134.251</c:v>
                </c:pt>
                <c:pt idx="6813">
                  <c:v>-134.249</c:v>
                </c:pt>
                <c:pt idx="6814">
                  <c:v>-134.24700000000001</c:v>
                </c:pt>
                <c:pt idx="6815">
                  <c:v>-134.245</c:v>
                </c:pt>
                <c:pt idx="6816">
                  <c:v>-134.24299999999999</c:v>
                </c:pt>
                <c:pt idx="6817">
                  <c:v>-134.24099999999999</c:v>
                </c:pt>
                <c:pt idx="6818">
                  <c:v>-134.239</c:v>
                </c:pt>
                <c:pt idx="6819">
                  <c:v>-134.23699999999999</c:v>
                </c:pt>
                <c:pt idx="6820">
                  <c:v>-134.23500000000001</c:v>
                </c:pt>
                <c:pt idx="6821">
                  <c:v>-134.233</c:v>
                </c:pt>
                <c:pt idx="6822">
                  <c:v>-134.23099999999999</c:v>
                </c:pt>
                <c:pt idx="6823">
                  <c:v>-134.22899999999998</c:v>
                </c:pt>
                <c:pt idx="6824">
                  <c:v>-134.227</c:v>
                </c:pt>
                <c:pt idx="6825">
                  <c:v>-134.22499999999999</c:v>
                </c:pt>
                <c:pt idx="6826">
                  <c:v>-134.22300000000001</c:v>
                </c:pt>
                <c:pt idx="6827">
                  <c:v>-134.221</c:v>
                </c:pt>
                <c:pt idx="6828">
                  <c:v>-134.21899999999999</c:v>
                </c:pt>
                <c:pt idx="6829">
                  <c:v>-134.21700000000001</c:v>
                </c:pt>
                <c:pt idx="6830">
                  <c:v>-134.215</c:v>
                </c:pt>
                <c:pt idx="6831">
                  <c:v>-134.21299999999999</c:v>
                </c:pt>
                <c:pt idx="6832">
                  <c:v>-134.21100000000001</c:v>
                </c:pt>
                <c:pt idx="6833">
                  <c:v>-134.209</c:v>
                </c:pt>
                <c:pt idx="6834">
                  <c:v>-134.20699999999999</c:v>
                </c:pt>
                <c:pt idx="6835">
                  <c:v>-134.20500000000001</c:v>
                </c:pt>
                <c:pt idx="6836">
                  <c:v>-134.203</c:v>
                </c:pt>
                <c:pt idx="6837">
                  <c:v>-134.20099999999999</c:v>
                </c:pt>
                <c:pt idx="6838">
                  <c:v>-134.19900000000001</c:v>
                </c:pt>
                <c:pt idx="6839">
                  <c:v>-134.197</c:v>
                </c:pt>
                <c:pt idx="6840">
                  <c:v>-134.19499999999999</c:v>
                </c:pt>
                <c:pt idx="6841">
                  <c:v>-134.19300000000001</c:v>
                </c:pt>
                <c:pt idx="6842">
                  <c:v>-134.191</c:v>
                </c:pt>
                <c:pt idx="6843">
                  <c:v>-134.18899999999999</c:v>
                </c:pt>
                <c:pt idx="6844">
                  <c:v>-134.18700000000001</c:v>
                </c:pt>
                <c:pt idx="6845">
                  <c:v>-134.185</c:v>
                </c:pt>
                <c:pt idx="6846">
                  <c:v>-134.18299999999999</c:v>
                </c:pt>
                <c:pt idx="6847">
                  <c:v>-134.18100000000001</c:v>
                </c:pt>
                <c:pt idx="6848">
                  <c:v>-134.179</c:v>
                </c:pt>
                <c:pt idx="6849">
                  <c:v>-134.17699999999999</c:v>
                </c:pt>
                <c:pt idx="6850">
                  <c:v>-134.17500000000001</c:v>
                </c:pt>
                <c:pt idx="6851">
                  <c:v>-134.173</c:v>
                </c:pt>
                <c:pt idx="6852">
                  <c:v>-134.17099999999999</c:v>
                </c:pt>
                <c:pt idx="6853">
                  <c:v>-134.16900000000001</c:v>
                </c:pt>
                <c:pt idx="6854">
                  <c:v>-134.167</c:v>
                </c:pt>
                <c:pt idx="6855">
                  <c:v>-134.16499999999999</c:v>
                </c:pt>
                <c:pt idx="6856">
                  <c:v>-134.16300000000001</c:v>
                </c:pt>
                <c:pt idx="6857">
                  <c:v>-134.161</c:v>
                </c:pt>
                <c:pt idx="6858">
                  <c:v>-134.15899999999999</c:v>
                </c:pt>
                <c:pt idx="6859">
                  <c:v>-134.15700000000001</c:v>
                </c:pt>
                <c:pt idx="6860">
                  <c:v>-134.155</c:v>
                </c:pt>
                <c:pt idx="6861">
                  <c:v>-134.15299999999999</c:v>
                </c:pt>
                <c:pt idx="6862">
                  <c:v>-134.15100000000001</c:v>
                </c:pt>
                <c:pt idx="6863">
                  <c:v>-134.149</c:v>
                </c:pt>
                <c:pt idx="6864">
                  <c:v>-134.14699999999999</c:v>
                </c:pt>
                <c:pt idx="6865">
                  <c:v>-134.14500000000001</c:v>
                </c:pt>
                <c:pt idx="6866">
                  <c:v>-134.143</c:v>
                </c:pt>
                <c:pt idx="6867">
                  <c:v>-134.14099999999999</c:v>
                </c:pt>
                <c:pt idx="6868">
                  <c:v>-134.13900000000001</c:v>
                </c:pt>
                <c:pt idx="6869">
                  <c:v>-134.137</c:v>
                </c:pt>
                <c:pt idx="6870">
                  <c:v>-134.13499999999999</c:v>
                </c:pt>
                <c:pt idx="6871">
                  <c:v>-134.13300000000001</c:v>
                </c:pt>
                <c:pt idx="6872">
                  <c:v>-134.131</c:v>
                </c:pt>
                <c:pt idx="6873">
                  <c:v>-134.12899999999999</c:v>
                </c:pt>
                <c:pt idx="6874">
                  <c:v>-134.12700000000001</c:v>
                </c:pt>
                <c:pt idx="6875">
                  <c:v>-134.125</c:v>
                </c:pt>
                <c:pt idx="6876">
                  <c:v>-134.12299999999999</c:v>
                </c:pt>
                <c:pt idx="6877">
                  <c:v>-134.12100000000001</c:v>
                </c:pt>
                <c:pt idx="6878">
                  <c:v>-134.119</c:v>
                </c:pt>
                <c:pt idx="6879">
                  <c:v>-134.11699999999999</c:v>
                </c:pt>
                <c:pt idx="6880">
                  <c:v>-134.11500000000001</c:v>
                </c:pt>
                <c:pt idx="6881">
                  <c:v>-134.113</c:v>
                </c:pt>
                <c:pt idx="6882">
                  <c:v>-134.11099999999999</c:v>
                </c:pt>
                <c:pt idx="6883">
                  <c:v>-134.10900000000001</c:v>
                </c:pt>
                <c:pt idx="6884">
                  <c:v>-134.107</c:v>
                </c:pt>
                <c:pt idx="6885">
                  <c:v>-134.10499999999999</c:v>
                </c:pt>
                <c:pt idx="6886">
                  <c:v>-134.10300000000001</c:v>
                </c:pt>
                <c:pt idx="6887">
                  <c:v>-134.101</c:v>
                </c:pt>
                <c:pt idx="6888">
                  <c:v>-134.09899999999999</c:v>
                </c:pt>
                <c:pt idx="6889">
                  <c:v>-134.09700000000001</c:v>
                </c:pt>
                <c:pt idx="6890">
                  <c:v>-134.095</c:v>
                </c:pt>
                <c:pt idx="6891">
                  <c:v>-134.09299999999999</c:v>
                </c:pt>
                <c:pt idx="6892">
                  <c:v>-134.09100000000001</c:v>
                </c:pt>
                <c:pt idx="6893">
                  <c:v>-134.089</c:v>
                </c:pt>
                <c:pt idx="6894">
                  <c:v>-134.08699999999999</c:v>
                </c:pt>
                <c:pt idx="6895">
                  <c:v>-134.08500000000001</c:v>
                </c:pt>
                <c:pt idx="6896">
                  <c:v>-134.083</c:v>
                </c:pt>
                <c:pt idx="6897">
                  <c:v>-134.08099999999999</c:v>
                </c:pt>
                <c:pt idx="6898">
                  <c:v>-134.07900000000001</c:v>
                </c:pt>
                <c:pt idx="6899">
                  <c:v>-134.077</c:v>
                </c:pt>
                <c:pt idx="6900">
                  <c:v>-134.07499999999999</c:v>
                </c:pt>
                <c:pt idx="6901">
                  <c:v>-134.07300000000001</c:v>
                </c:pt>
                <c:pt idx="6902">
                  <c:v>-134.071</c:v>
                </c:pt>
                <c:pt idx="6903">
                  <c:v>-134.06899999999999</c:v>
                </c:pt>
                <c:pt idx="6904">
                  <c:v>-134.06700000000001</c:v>
                </c:pt>
                <c:pt idx="6905">
                  <c:v>-134.065</c:v>
                </c:pt>
                <c:pt idx="6906">
                  <c:v>-134.06299999999999</c:v>
                </c:pt>
                <c:pt idx="6907">
                  <c:v>-134.06100000000001</c:v>
                </c:pt>
                <c:pt idx="6908">
                  <c:v>-134.059</c:v>
                </c:pt>
                <c:pt idx="6909">
                  <c:v>-134.05699999999999</c:v>
                </c:pt>
                <c:pt idx="6910">
                  <c:v>-134.05500000000001</c:v>
                </c:pt>
                <c:pt idx="6911">
                  <c:v>-134.053</c:v>
                </c:pt>
                <c:pt idx="6912">
                  <c:v>-134.05099999999999</c:v>
                </c:pt>
                <c:pt idx="6913">
                  <c:v>-134.04900000000001</c:v>
                </c:pt>
                <c:pt idx="6914">
                  <c:v>-134.047</c:v>
                </c:pt>
                <c:pt idx="6915">
                  <c:v>-134.04499999999999</c:v>
                </c:pt>
                <c:pt idx="6916">
                  <c:v>-134.04300000000001</c:v>
                </c:pt>
                <c:pt idx="6917">
                  <c:v>-134.041</c:v>
                </c:pt>
                <c:pt idx="6918">
                  <c:v>-134.03899999999999</c:v>
                </c:pt>
                <c:pt idx="6919">
                  <c:v>-134.03700000000001</c:v>
                </c:pt>
                <c:pt idx="6920">
                  <c:v>-134.035</c:v>
                </c:pt>
                <c:pt idx="6921">
                  <c:v>-134.03299999999999</c:v>
                </c:pt>
                <c:pt idx="6922">
                  <c:v>-134.03100000000001</c:v>
                </c:pt>
                <c:pt idx="6923">
                  <c:v>-134.029</c:v>
                </c:pt>
                <c:pt idx="6924">
                  <c:v>-134.02699999999999</c:v>
                </c:pt>
                <c:pt idx="6925">
                  <c:v>-134.02500000000001</c:v>
                </c:pt>
                <c:pt idx="6926">
                  <c:v>-134.023</c:v>
                </c:pt>
                <c:pt idx="6927">
                  <c:v>-134.02100000000002</c:v>
                </c:pt>
                <c:pt idx="6928">
                  <c:v>-134.01900000000001</c:v>
                </c:pt>
                <c:pt idx="6929">
                  <c:v>-134.017</c:v>
                </c:pt>
                <c:pt idx="6930">
                  <c:v>-134.01499999999999</c:v>
                </c:pt>
                <c:pt idx="6931">
                  <c:v>-134.01300000000001</c:v>
                </c:pt>
                <c:pt idx="6932">
                  <c:v>-134.011</c:v>
                </c:pt>
                <c:pt idx="6933">
                  <c:v>-134.00900000000001</c:v>
                </c:pt>
                <c:pt idx="6934">
                  <c:v>-134.00700000000001</c:v>
                </c:pt>
                <c:pt idx="6935">
                  <c:v>-134.005</c:v>
                </c:pt>
                <c:pt idx="6936">
                  <c:v>-134.00299999999999</c:v>
                </c:pt>
                <c:pt idx="6937">
                  <c:v>-134.001</c:v>
                </c:pt>
                <c:pt idx="6938">
                  <c:v>-133.999</c:v>
                </c:pt>
                <c:pt idx="6939">
                  <c:v>-133.99700000000001</c:v>
                </c:pt>
                <c:pt idx="6940">
                  <c:v>-133.995</c:v>
                </c:pt>
                <c:pt idx="6941">
                  <c:v>-133.99299999999999</c:v>
                </c:pt>
                <c:pt idx="6942">
                  <c:v>-133.99099999999999</c:v>
                </c:pt>
                <c:pt idx="6943">
                  <c:v>-133.989</c:v>
                </c:pt>
                <c:pt idx="6944">
                  <c:v>-133.98699999999999</c:v>
                </c:pt>
                <c:pt idx="6945">
                  <c:v>-133.98500000000001</c:v>
                </c:pt>
                <c:pt idx="6946">
                  <c:v>-133.983</c:v>
                </c:pt>
                <c:pt idx="6947">
                  <c:v>-133.98099999999999</c:v>
                </c:pt>
                <c:pt idx="6948">
                  <c:v>-133.97899999999998</c:v>
                </c:pt>
                <c:pt idx="6949">
                  <c:v>-133.977</c:v>
                </c:pt>
                <c:pt idx="6950">
                  <c:v>-133.97499999999999</c:v>
                </c:pt>
                <c:pt idx="6951">
                  <c:v>-133.97300000000001</c:v>
                </c:pt>
                <c:pt idx="6952">
                  <c:v>-133.971</c:v>
                </c:pt>
                <c:pt idx="6953">
                  <c:v>-133.96899999999999</c:v>
                </c:pt>
                <c:pt idx="6954">
                  <c:v>-133.96700000000001</c:v>
                </c:pt>
                <c:pt idx="6955">
                  <c:v>-133.965</c:v>
                </c:pt>
                <c:pt idx="6956">
                  <c:v>-133.96299999999999</c:v>
                </c:pt>
                <c:pt idx="6957">
                  <c:v>-133.96100000000001</c:v>
                </c:pt>
                <c:pt idx="6958">
                  <c:v>-133.959</c:v>
                </c:pt>
                <c:pt idx="6959">
                  <c:v>-133.95699999999999</c:v>
                </c:pt>
                <c:pt idx="6960">
                  <c:v>-133.95500000000001</c:v>
                </c:pt>
                <c:pt idx="6961">
                  <c:v>-133.953</c:v>
                </c:pt>
                <c:pt idx="6962">
                  <c:v>-133.95099999999999</c:v>
                </c:pt>
                <c:pt idx="6963">
                  <c:v>-133.94900000000001</c:v>
                </c:pt>
                <c:pt idx="6964">
                  <c:v>-133.947</c:v>
                </c:pt>
                <c:pt idx="6965">
                  <c:v>-133.94499999999999</c:v>
                </c:pt>
                <c:pt idx="6966">
                  <c:v>-133.94300000000001</c:v>
                </c:pt>
                <c:pt idx="6967">
                  <c:v>-133.941</c:v>
                </c:pt>
                <c:pt idx="6968">
                  <c:v>-133.93899999999999</c:v>
                </c:pt>
                <c:pt idx="6969">
                  <c:v>-133.93700000000001</c:v>
                </c:pt>
                <c:pt idx="6970">
                  <c:v>-133.935</c:v>
                </c:pt>
                <c:pt idx="6971">
                  <c:v>-133.93299999999999</c:v>
                </c:pt>
                <c:pt idx="6972">
                  <c:v>-133.93100000000001</c:v>
                </c:pt>
                <c:pt idx="6973">
                  <c:v>-133.929</c:v>
                </c:pt>
                <c:pt idx="6974">
                  <c:v>-133.92699999999999</c:v>
                </c:pt>
                <c:pt idx="6975">
                  <c:v>-133.92500000000001</c:v>
                </c:pt>
                <c:pt idx="6976">
                  <c:v>-133.923</c:v>
                </c:pt>
                <c:pt idx="6977">
                  <c:v>-133.92099999999999</c:v>
                </c:pt>
                <c:pt idx="6978">
                  <c:v>-133.91900000000001</c:v>
                </c:pt>
                <c:pt idx="6979">
                  <c:v>-133.917</c:v>
                </c:pt>
                <c:pt idx="6980">
                  <c:v>-133.91499999999999</c:v>
                </c:pt>
                <c:pt idx="6981">
                  <c:v>-133.91300000000001</c:v>
                </c:pt>
                <c:pt idx="6982">
                  <c:v>-133.911</c:v>
                </c:pt>
                <c:pt idx="6983">
                  <c:v>-133.90899999999999</c:v>
                </c:pt>
                <c:pt idx="6984">
                  <c:v>-133.90700000000001</c:v>
                </c:pt>
                <c:pt idx="6985">
                  <c:v>-133.905</c:v>
                </c:pt>
                <c:pt idx="6986">
                  <c:v>-133.90299999999999</c:v>
                </c:pt>
                <c:pt idx="6987">
                  <c:v>-133.90100000000001</c:v>
                </c:pt>
                <c:pt idx="6988">
                  <c:v>-133.899</c:v>
                </c:pt>
                <c:pt idx="6989">
                  <c:v>-133.89699999999999</c:v>
                </c:pt>
                <c:pt idx="6990">
                  <c:v>-133.89500000000001</c:v>
                </c:pt>
                <c:pt idx="6991">
                  <c:v>-133.893</c:v>
                </c:pt>
                <c:pt idx="6992">
                  <c:v>-133.89099999999999</c:v>
                </c:pt>
                <c:pt idx="6993">
                  <c:v>-133.88900000000001</c:v>
                </c:pt>
                <c:pt idx="6994">
                  <c:v>-133.887</c:v>
                </c:pt>
                <c:pt idx="6995">
                  <c:v>-133.88499999999999</c:v>
                </c:pt>
                <c:pt idx="6996">
                  <c:v>-133.88300000000001</c:v>
                </c:pt>
                <c:pt idx="6997">
                  <c:v>-133.881</c:v>
                </c:pt>
                <c:pt idx="6998">
                  <c:v>-133.87899999999999</c:v>
                </c:pt>
                <c:pt idx="6999">
                  <c:v>-133.87700000000001</c:v>
                </c:pt>
                <c:pt idx="7000">
                  <c:v>-133.875</c:v>
                </c:pt>
                <c:pt idx="7001">
                  <c:v>-133.87299999999999</c:v>
                </c:pt>
                <c:pt idx="7002">
                  <c:v>-133.87100000000001</c:v>
                </c:pt>
                <c:pt idx="7003">
                  <c:v>-133.869</c:v>
                </c:pt>
                <c:pt idx="7004">
                  <c:v>-133.86699999999999</c:v>
                </c:pt>
                <c:pt idx="7005">
                  <c:v>-133.86500000000001</c:v>
                </c:pt>
                <c:pt idx="7006">
                  <c:v>-133.863</c:v>
                </c:pt>
                <c:pt idx="7007">
                  <c:v>-133.86099999999999</c:v>
                </c:pt>
                <c:pt idx="7008">
                  <c:v>-133.85900000000001</c:v>
                </c:pt>
                <c:pt idx="7009">
                  <c:v>-133.857</c:v>
                </c:pt>
                <c:pt idx="7010">
                  <c:v>-133.85499999999999</c:v>
                </c:pt>
                <c:pt idx="7011">
                  <c:v>-133.85300000000001</c:v>
                </c:pt>
                <c:pt idx="7012">
                  <c:v>-133.851</c:v>
                </c:pt>
                <c:pt idx="7013">
                  <c:v>-133.84899999999999</c:v>
                </c:pt>
                <c:pt idx="7014">
                  <c:v>-133.84700000000001</c:v>
                </c:pt>
                <c:pt idx="7015">
                  <c:v>-133.845</c:v>
                </c:pt>
                <c:pt idx="7016">
                  <c:v>-133.84299999999999</c:v>
                </c:pt>
                <c:pt idx="7017">
                  <c:v>-133.84100000000001</c:v>
                </c:pt>
                <c:pt idx="7018">
                  <c:v>-133.839</c:v>
                </c:pt>
                <c:pt idx="7019">
                  <c:v>-133.83699999999999</c:v>
                </c:pt>
                <c:pt idx="7020">
                  <c:v>-133.83500000000001</c:v>
                </c:pt>
                <c:pt idx="7021">
                  <c:v>-133.833</c:v>
                </c:pt>
                <c:pt idx="7022">
                  <c:v>-133.83099999999999</c:v>
                </c:pt>
                <c:pt idx="7023">
                  <c:v>-133.82900000000001</c:v>
                </c:pt>
                <c:pt idx="7024">
                  <c:v>-133.827</c:v>
                </c:pt>
                <c:pt idx="7025">
                  <c:v>-133.82499999999999</c:v>
                </c:pt>
                <c:pt idx="7026">
                  <c:v>-133.82300000000001</c:v>
                </c:pt>
                <c:pt idx="7027">
                  <c:v>-133.821</c:v>
                </c:pt>
                <c:pt idx="7028">
                  <c:v>-133.81899999999999</c:v>
                </c:pt>
                <c:pt idx="7029">
                  <c:v>-133.81700000000001</c:v>
                </c:pt>
                <c:pt idx="7030">
                  <c:v>-133.815</c:v>
                </c:pt>
                <c:pt idx="7031">
                  <c:v>-133.81299999999999</c:v>
                </c:pt>
                <c:pt idx="7032">
                  <c:v>-133.81100000000001</c:v>
                </c:pt>
                <c:pt idx="7033">
                  <c:v>-133.809</c:v>
                </c:pt>
                <c:pt idx="7034">
                  <c:v>-133.80699999999999</c:v>
                </c:pt>
                <c:pt idx="7035">
                  <c:v>-133.80500000000001</c:v>
                </c:pt>
                <c:pt idx="7036">
                  <c:v>-133.803</c:v>
                </c:pt>
                <c:pt idx="7037">
                  <c:v>-133.80099999999999</c:v>
                </c:pt>
                <c:pt idx="7038">
                  <c:v>-133.79900000000001</c:v>
                </c:pt>
                <c:pt idx="7039">
                  <c:v>-133.797</c:v>
                </c:pt>
                <c:pt idx="7040">
                  <c:v>-133.79499999999999</c:v>
                </c:pt>
                <c:pt idx="7041">
                  <c:v>-133.79300000000001</c:v>
                </c:pt>
                <c:pt idx="7042">
                  <c:v>-133.791</c:v>
                </c:pt>
                <c:pt idx="7043">
                  <c:v>-133.78899999999999</c:v>
                </c:pt>
                <c:pt idx="7044">
                  <c:v>-133.78700000000001</c:v>
                </c:pt>
                <c:pt idx="7045">
                  <c:v>-133.785</c:v>
                </c:pt>
                <c:pt idx="7046">
                  <c:v>-133.78299999999999</c:v>
                </c:pt>
                <c:pt idx="7047">
                  <c:v>-133.78100000000001</c:v>
                </c:pt>
                <c:pt idx="7048">
                  <c:v>-133.779</c:v>
                </c:pt>
                <c:pt idx="7049">
                  <c:v>-133.77699999999999</c:v>
                </c:pt>
                <c:pt idx="7050">
                  <c:v>-133.77500000000001</c:v>
                </c:pt>
                <c:pt idx="7051">
                  <c:v>-133.773</c:v>
                </c:pt>
                <c:pt idx="7052">
                  <c:v>-133.77100000000002</c:v>
                </c:pt>
                <c:pt idx="7053">
                  <c:v>-133.76900000000001</c:v>
                </c:pt>
                <c:pt idx="7054">
                  <c:v>-133.767</c:v>
                </c:pt>
                <c:pt idx="7055">
                  <c:v>-133.76499999999999</c:v>
                </c:pt>
                <c:pt idx="7056">
                  <c:v>-133.76300000000001</c:v>
                </c:pt>
                <c:pt idx="7057">
                  <c:v>-133.761</c:v>
                </c:pt>
                <c:pt idx="7058">
                  <c:v>-133.75900000000001</c:v>
                </c:pt>
                <c:pt idx="7059">
                  <c:v>-133.75700000000001</c:v>
                </c:pt>
                <c:pt idx="7060">
                  <c:v>-133.755</c:v>
                </c:pt>
                <c:pt idx="7061">
                  <c:v>-133.75299999999999</c:v>
                </c:pt>
                <c:pt idx="7062">
                  <c:v>-133.751</c:v>
                </c:pt>
                <c:pt idx="7063">
                  <c:v>-133.749</c:v>
                </c:pt>
                <c:pt idx="7064">
                  <c:v>-133.74700000000001</c:v>
                </c:pt>
                <c:pt idx="7065">
                  <c:v>-133.745</c:v>
                </c:pt>
                <c:pt idx="7066">
                  <c:v>-133.74299999999999</c:v>
                </c:pt>
                <c:pt idx="7067">
                  <c:v>-133.74099999999999</c:v>
                </c:pt>
                <c:pt idx="7068">
                  <c:v>-133.739</c:v>
                </c:pt>
                <c:pt idx="7069">
                  <c:v>-133.73699999999999</c:v>
                </c:pt>
                <c:pt idx="7070">
                  <c:v>-133.73500000000001</c:v>
                </c:pt>
                <c:pt idx="7071">
                  <c:v>-133.733</c:v>
                </c:pt>
                <c:pt idx="7072">
                  <c:v>-133.73099999999999</c:v>
                </c:pt>
                <c:pt idx="7073">
                  <c:v>-133.72899999999998</c:v>
                </c:pt>
                <c:pt idx="7074">
                  <c:v>-133.727</c:v>
                </c:pt>
                <c:pt idx="7075">
                  <c:v>-133.72499999999999</c:v>
                </c:pt>
                <c:pt idx="7076">
                  <c:v>-133.72300000000001</c:v>
                </c:pt>
                <c:pt idx="7077">
                  <c:v>-133.721</c:v>
                </c:pt>
                <c:pt idx="7078">
                  <c:v>-133.71899999999999</c:v>
                </c:pt>
                <c:pt idx="7079">
                  <c:v>-133.71700000000001</c:v>
                </c:pt>
                <c:pt idx="7080">
                  <c:v>-133.715</c:v>
                </c:pt>
                <c:pt idx="7081">
                  <c:v>-133.71299999999999</c:v>
                </c:pt>
                <c:pt idx="7082">
                  <c:v>-133.71100000000001</c:v>
                </c:pt>
                <c:pt idx="7083">
                  <c:v>-133.709</c:v>
                </c:pt>
                <c:pt idx="7084">
                  <c:v>-133.70699999999999</c:v>
                </c:pt>
                <c:pt idx="7085">
                  <c:v>-133.70500000000001</c:v>
                </c:pt>
                <c:pt idx="7086">
                  <c:v>-133.703</c:v>
                </c:pt>
                <c:pt idx="7087">
                  <c:v>-133.70099999999999</c:v>
                </c:pt>
                <c:pt idx="7088">
                  <c:v>-133.69900000000001</c:v>
                </c:pt>
                <c:pt idx="7089">
                  <c:v>-133.697</c:v>
                </c:pt>
                <c:pt idx="7090">
                  <c:v>-133.69499999999999</c:v>
                </c:pt>
                <c:pt idx="7091">
                  <c:v>-133.69300000000001</c:v>
                </c:pt>
                <c:pt idx="7092">
                  <c:v>-133.691</c:v>
                </c:pt>
                <c:pt idx="7093">
                  <c:v>-133.68899999999999</c:v>
                </c:pt>
                <c:pt idx="7094">
                  <c:v>-133.68700000000001</c:v>
                </c:pt>
                <c:pt idx="7095">
                  <c:v>-133.685</c:v>
                </c:pt>
                <c:pt idx="7096">
                  <c:v>-133.68299999999999</c:v>
                </c:pt>
                <c:pt idx="7097">
                  <c:v>-133.68100000000001</c:v>
                </c:pt>
                <c:pt idx="7098">
                  <c:v>-133.679</c:v>
                </c:pt>
                <c:pt idx="7099">
                  <c:v>-133.67699999999999</c:v>
                </c:pt>
                <c:pt idx="7100">
                  <c:v>-133.67500000000001</c:v>
                </c:pt>
                <c:pt idx="7101">
                  <c:v>-133.673</c:v>
                </c:pt>
                <c:pt idx="7102">
                  <c:v>-133.67099999999999</c:v>
                </c:pt>
                <c:pt idx="7103">
                  <c:v>-133.66900000000001</c:v>
                </c:pt>
                <c:pt idx="7104">
                  <c:v>-133.667</c:v>
                </c:pt>
                <c:pt idx="7105">
                  <c:v>-133.66499999999999</c:v>
                </c:pt>
                <c:pt idx="7106">
                  <c:v>-133.66300000000001</c:v>
                </c:pt>
                <c:pt idx="7107">
                  <c:v>-133.661</c:v>
                </c:pt>
                <c:pt idx="7108">
                  <c:v>-133.65899999999999</c:v>
                </c:pt>
                <c:pt idx="7109">
                  <c:v>-133.65700000000001</c:v>
                </c:pt>
                <c:pt idx="7110">
                  <c:v>-133.655</c:v>
                </c:pt>
                <c:pt idx="7111">
                  <c:v>-133.65299999999999</c:v>
                </c:pt>
                <c:pt idx="7112">
                  <c:v>-133.65100000000001</c:v>
                </c:pt>
                <c:pt idx="7113">
                  <c:v>-133.649</c:v>
                </c:pt>
                <c:pt idx="7114">
                  <c:v>-133.64699999999999</c:v>
                </c:pt>
                <c:pt idx="7115">
                  <c:v>-133.64500000000001</c:v>
                </c:pt>
                <c:pt idx="7116">
                  <c:v>-133.643</c:v>
                </c:pt>
                <c:pt idx="7117">
                  <c:v>-133.64099999999999</c:v>
                </c:pt>
                <c:pt idx="7118">
                  <c:v>-133.63900000000001</c:v>
                </c:pt>
                <c:pt idx="7119">
                  <c:v>-133.637</c:v>
                </c:pt>
                <c:pt idx="7120">
                  <c:v>-133.63499999999999</c:v>
                </c:pt>
                <c:pt idx="7121">
                  <c:v>-133.63300000000001</c:v>
                </c:pt>
                <c:pt idx="7122">
                  <c:v>-133.631</c:v>
                </c:pt>
                <c:pt idx="7123">
                  <c:v>-133.62899999999999</c:v>
                </c:pt>
                <c:pt idx="7124">
                  <c:v>-133.62700000000001</c:v>
                </c:pt>
                <c:pt idx="7125">
                  <c:v>-133.625</c:v>
                </c:pt>
                <c:pt idx="7126">
                  <c:v>-133.62299999999999</c:v>
                </c:pt>
                <c:pt idx="7127">
                  <c:v>-133.62100000000001</c:v>
                </c:pt>
                <c:pt idx="7128">
                  <c:v>-133.619</c:v>
                </c:pt>
                <c:pt idx="7129">
                  <c:v>-133.61699999999999</c:v>
                </c:pt>
                <c:pt idx="7130">
                  <c:v>-133.61500000000001</c:v>
                </c:pt>
                <c:pt idx="7131">
                  <c:v>-133.613</c:v>
                </c:pt>
                <c:pt idx="7132">
                  <c:v>-133.61099999999999</c:v>
                </c:pt>
                <c:pt idx="7133">
                  <c:v>-133.60900000000001</c:v>
                </c:pt>
                <c:pt idx="7134">
                  <c:v>-133.607</c:v>
                </c:pt>
                <c:pt idx="7135">
                  <c:v>-133.60499999999999</c:v>
                </c:pt>
                <c:pt idx="7136">
                  <c:v>-133.60300000000001</c:v>
                </c:pt>
                <c:pt idx="7137">
                  <c:v>-133.601</c:v>
                </c:pt>
                <c:pt idx="7138">
                  <c:v>-133.59899999999999</c:v>
                </c:pt>
                <c:pt idx="7139">
                  <c:v>-133.59700000000001</c:v>
                </c:pt>
                <c:pt idx="7140">
                  <c:v>-133.595</c:v>
                </c:pt>
                <c:pt idx="7141">
                  <c:v>-133.59299999999999</c:v>
                </c:pt>
                <c:pt idx="7142">
                  <c:v>-133.59100000000001</c:v>
                </c:pt>
                <c:pt idx="7143">
                  <c:v>-133.589</c:v>
                </c:pt>
                <c:pt idx="7144">
                  <c:v>-133.58699999999999</c:v>
                </c:pt>
                <c:pt idx="7145">
                  <c:v>-133.58500000000001</c:v>
                </c:pt>
                <c:pt idx="7146">
                  <c:v>-133.583</c:v>
                </c:pt>
                <c:pt idx="7147">
                  <c:v>-133.58099999999999</c:v>
                </c:pt>
                <c:pt idx="7148">
                  <c:v>-133.57900000000001</c:v>
                </c:pt>
                <c:pt idx="7149">
                  <c:v>-133.577</c:v>
                </c:pt>
                <c:pt idx="7150">
                  <c:v>-133.57499999999999</c:v>
                </c:pt>
                <c:pt idx="7151">
                  <c:v>-133.57300000000001</c:v>
                </c:pt>
                <c:pt idx="7152">
                  <c:v>-133.571</c:v>
                </c:pt>
                <c:pt idx="7153">
                  <c:v>-133.56899999999999</c:v>
                </c:pt>
                <c:pt idx="7154">
                  <c:v>-133.56700000000001</c:v>
                </c:pt>
                <c:pt idx="7155">
                  <c:v>-133.565</c:v>
                </c:pt>
                <c:pt idx="7156">
                  <c:v>-133.56299999999999</c:v>
                </c:pt>
                <c:pt idx="7157">
                  <c:v>-133.56100000000001</c:v>
                </c:pt>
                <c:pt idx="7158">
                  <c:v>-133.559</c:v>
                </c:pt>
                <c:pt idx="7159">
                  <c:v>-133.55699999999999</c:v>
                </c:pt>
                <c:pt idx="7160">
                  <c:v>-133.55500000000001</c:v>
                </c:pt>
                <c:pt idx="7161">
                  <c:v>-133.553</c:v>
                </c:pt>
                <c:pt idx="7162">
                  <c:v>-133.55099999999999</c:v>
                </c:pt>
                <c:pt idx="7163">
                  <c:v>-133.54900000000001</c:v>
                </c:pt>
                <c:pt idx="7164">
                  <c:v>-133.547</c:v>
                </c:pt>
                <c:pt idx="7165">
                  <c:v>-133.54499999999999</c:v>
                </c:pt>
                <c:pt idx="7166">
                  <c:v>-133.54300000000001</c:v>
                </c:pt>
                <c:pt idx="7167">
                  <c:v>-133.541</c:v>
                </c:pt>
                <c:pt idx="7168">
                  <c:v>-133.53899999999999</c:v>
                </c:pt>
                <c:pt idx="7169">
                  <c:v>-133.53700000000001</c:v>
                </c:pt>
                <c:pt idx="7170">
                  <c:v>-133.535</c:v>
                </c:pt>
                <c:pt idx="7171">
                  <c:v>-133.53299999999999</c:v>
                </c:pt>
                <c:pt idx="7172">
                  <c:v>-133.53100000000001</c:v>
                </c:pt>
                <c:pt idx="7173">
                  <c:v>-133.529</c:v>
                </c:pt>
                <c:pt idx="7174">
                  <c:v>-133.52699999999999</c:v>
                </c:pt>
                <c:pt idx="7175">
                  <c:v>-133.52500000000001</c:v>
                </c:pt>
                <c:pt idx="7176">
                  <c:v>-133.523</c:v>
                </c:pt>
                <c:pt idx="7177">
                  <c:v>-133.52100000000002</c:v>
                </c:pt>
                <c:pt idx="7178">
                  <c:v>-133.51900000000001</c:v>
                </c:pt>
                <c:pt idx="7179">
                  <c:v>-133.517</c:v>
                </c:pt>
                <c:pt idx="7180">
                  <c:v>-133.51499999999999</c:v>
                </c:pt>
                <c:pt idx="7181">
                  <c:v>-133.51300000000001</c:v>
                </c:pt>
                <c:pt idx="7182">
                  <c:v>-133.511</c:v>
                </c:pt>
                <c:pt idx="7183">
                  <c:v>-133.50900000000001</c:v>
                </c:pt>
                <c:pt idx="7184">
                  <c:v>-133.50700000000001</c:v>
                </c:pt>
                <c:pt idx="7185">
                  <c:v>-133.505</c:v>
                </c:pt>
                <c:pt idx="7186">
                  <c:v>-133.50299999999999</c:v>
                </c:pt>
                <c:pt idx="7187">
                  <c:v>-133.501</c:v>
                </c:pt>
                <c:pt idx="7188">
                  <c:v>-133.499</c:v>
                </c:pt>
                <c:pt idx="7189">
                  <c:v>-133.49700000000001</c:v>
                </c:pt>
                <c:pt idx="7190">
                  <c:v>-133.495</c:v>
                </c:pt>
                <c:pt idx="7191">
                  <c:v>-133.49299999999999</c:v>
                </c:pt>
                <c:pt idx="7192">
                  <c:v>-133.49099999999999</c:v>
                </c:pt>
                <c:pt idx="7193">
                  <c:v>-133.489</c:v>
                </c:pt>
                <c:pt idx="7194">
                  <c:v>-133.48699999999999</c:v>
                </c:pt>
                <c:pt idx="7195">
                  <c:v>-133.48500000000001</c:v>
                </c:pt>
                <c:pt idx="7196">
                  <c:v>-133.483</c:v>
                </c:pt>
                <c:pt idx="7197">
                  <c:v>-133.48099999999999</c:v>
                </c:pt>
                <c:pt idx="7198">
                  <c:v>-133.47899999999998</c:v>
                </c:pt>
                <c:pt idx="7199">
                  <c:v>-133.477</c:v>
                </c:pt>
                <c:pt idx="7200">
                  <c:v>-133.47499999999999</c:v>
                </c:pt>
                <c:pt idx="7201">
                  <c:v>-133.47300000000001</c:v>
                </c:pt>
                <c:pt idx="7202">
                  <c:v>-133.471</c:v>
                </c:pt>
                <c:pt idx="7203">
                  <c:v>-133.46899999999999</c:v>
                </c:pt>
                <c:pt idx="7204">
                  <c:v>-133.46700000000001</c:v>
                </c:pt>
                <c:pt idx="7205">
                  <c:v>-133.465</c:v>
                </c:pt>
                <c:pt idx="7206">
                  <c:v>-133.46299999999999</c:v>
                </c:pt>
                <c:pt idx="7207">
                  <c:v>-133.46100000000001</c:v>
                </c:pt>
                <c:pt idx="7208">
                  <c:v>-133.459</c:v>
                </c:pt>
                <c:pt idx="7209">
                  <c:v>-133.45699999999999</c:v>
                </c:pt>
                <c:pt idx="7210">
                  <c:v>-133.45500000000001</c:v>
                </c:pt>
                <c:pt idx="7211">
                  <c:v>-133.453</c:v>
                </c:pt>
                <c:pt idx="7212">
                  <c:v>-133.45099999999999</c:v>
                </c:pt>
                <c:pt idx="7213">
                  <c:v>-133.44900000000001</c:v>
                </c:pt>
                <c:pt idx="7214">
                  <c:v>-133.447</c:v>
                </c:pt>
                <c:pt idx="7215">
                  <c:v>-133.44499999999999</c:v>
                </c:pt>
                <c:pt idx="7216">
                  <c:v>-133.44300000000001</c:v>
                </c:pt>
                <c:pt idx="7217">
                  <c:v>-133.441</c:v>
                </c:pt>
                <c:pt idx="7218">
                  <c:v>-133.43899999999999</c:v>
                </c:pt>
                <c:pt idx="7219">
                  <c:v>-133.43700000000001</c:v>
                </c:pt>
                <c:pt idx="7220">
                  <c:v>-133.435</c:v>
                </c:pt>
                <c:pt idx="7221">
                  <c:v>-133.43299999999999</c:v>
                </c:pt>
                <c:pt idx="7222">
                  <c:v>-133.43100000000001</c:v>
                </c:pt>
                <c:pt idx="7223">
                  <c:v>-133.429</c:v>
                </c:pt>
                <c:pt idx="7224">
                  <c:v>-133.42699999999999</c:v>
                </c:pt>
                <c:pt idx="7225">
                  <c:v>-133.42500000000001</c:v>
                </c:pt>
                <c:pt idx="7226">
                  <c:v>-133.423</c:v>
                </c:pt>
                <c:pt idx="7227">
                  <c:v>-133.42099999999999</c:v>
                </c:pt>
                <c:pt idx="7228">
                  <c:v>-133.41900000000001</c:v>
                </c:pt>
                <c:pt idx="7229">
                  <c:v>-133.417</c:v>
                </c:pt>
                <c:pt idx="7230">
                  <c:v>-133.41499999999999</c:v>
                </c:pt>
                <c:pt idx="7231">
                  <c:v>-133.41300000000001</c:v>
                </c:pt>
                <c:pt idx="7232">
                  <c:v>-133.411</c:v>
                </c:pt>
                <c:pt idx="7233">
                  <c:v>-133.40899999999999</c:v>
                </c:pt>
                <c:pt idx="7234">
                  <c:v>-133.40700000000001</c:v>
                </c:pt>
                <c:pt idx="7235">
                  <c:v>-133.405</c:v>
                </c:pt>
                <c:pt idx="7236">
                  <c:v>-133.40299999999999</c:v>
                </c:pt>
                <c:pt idx="7237">
                  <c:v>-133.40100000000001</c:v>
                </c:pt>
                <c:pt idx="7238">
                  <c:v>-133.399</c:v>
                </c:pt>
                <c:pt idx="7239">
                  <c:v>-133.39699999999999</c:v>
                </c:pt>
                <c:pt idx="7240">
                  <c:v>-133.39500000000001</c:v>
                </c:pt>
                <c:pt idx="7241">
                  <c:v>-133.393</c:v>
                </c:pt>
                <c:pt idx="7242">
                  <c:v>-133.39099999999999</c:v>
                </c:pt>
                <c:pt idx="7243">
                  <c:v>-133.38900000000001</c:v>
                </c:pt>
                <c:pt idx="7244">
                  <c:v>-133.387</c:v>
                </c:pt>
                <c:pt idx="7245">
                  <c:v>-133.38499999999999</c:v>
                </c:pt>
                <c:pt idx="7246">
                  <c:v>-133.38300000000001</c:v>
                </c:pt>
                <c:pt idx="7247">
                  <c:v>-133.381</c:v>
                </c:pt>
                <c:pt idx="7248">
                  <c:v>-133.37899999999999</c:v>
                </c:pt>
                <c:pt idx="7249">
                  <c:v>-133.37700000000001</c:v>
                </c:pt>
                <c:pt idx="7250">
                  <c:v>-133.375</c:v>
                </c:pt>
                <c:pt idx="7251">
                  <c:v>-133.37299999999999</c:v>
                </c:pt>
                <c:pt idx="7252">
                  <c:v>-133.37100000000001</c:v>
                </c:pt>
                <c:pt idx="7253">
                  <c:v>-133.369</c:v>
                </c:pt>
                <c:pt idx="7254">
                  <c:v>-133.36699999999999</c:v>
                </c:pt>
                <c:pt idx="7255">
                  <c:v>-133.36500000000001</c:v>
                </c:pt>
                <c:pt idx="7256">
                  <c:v>-133.363</c:v>
                </c:pt>
                <c:pt idx="7257">
                  <c:v>-133.36099999999999</c:v>
                </c:pt>
                <c:pt idx="7258">
                  <c:v>-133.35900000000001</c:v>
                </c:pt>
                <c:pt idx="7259">
                  <c:v>-133.357</c:v>
                </c:pt>
                <c:pt idx="7260">
                  <c:v>-133.35499999999999</c:v>
                </c:pt>
                <c:pt idx="7261">
                  <c:v>-133.35300000000001</c:v>
                </c:pt>
                <c:pt idx="7262">
                  <c:v>-133.351</c:v>
                </c:pt>
                <c:pt idx="7263">
                  <c:v>-133.34899999999999</c:v>
                </c:pt>
                <c:pt idx="7264">
                  <c:v>-133.34700000000001</c:v>
                </c:pt>
                <c:pt idx="7265">
                  <c:v>-133.345</c:v>
                </c:pt>
                <c:pt idx="7266">
                  <c:v>-133.34299999999999</c:v>
                </c:pt>
                <c:pt idx="7267">
                  <c:v>-133.34100000000001</c:v>
                </c:pt>
                <c:pt idx="7268">
                  <c:v>-133.339</c:v>
                </c:pt>
                <c:pt idx="7269">
                  <c:v>-133.33699999999999</c:v>
                </c:pt>
                <c:pt idx="7270">
                  <c:v>-133.33500000000001</c:v>
                </c:pt>
                <c:pt idx="7271">
                  <c:v>-133.333</c:v>
                </c:pt>
                <c:pt idx="7272">
                  <c:v>-133.33099999999999</c:v>
                </c:pt>
                <c:pt idx="7273">
                  <c:v>-133.32900000000001</c:v>
                </c:pt>
                <c:pt idx="7274">
                  <c:v>-133.327</c:v>
                </c:pt>
                <c:pt idx="7275">
                  <c:v>-133.32499999999999</c:v>
                </c:pt>
                <c:pt idx="7276">
                  <c:v>-133.32300000000001</c:v>
                </c:pt>
                <c:pt idx="7277">
                  <c:v>-133.321</c:v>
                </c:pt>
                <c:pt idx="7278">
                  <c:v>-133.31899999999999</c:v>
                </c:pt>
                <c:pt idx="7279">
                  <c:v>-133.31700000000001</c:v>
                </c:pt>
                <c:pt idx="7280">
                  <c:v>-133.315</c:v>
                </c:pt>
                <c:pt idx="7281">
                  <c:v>-133.31299999999999</c:v>
                </c:pt>
                <c:pt idx="7282">
                  <c:v>-133.31100000000001</c:v>
                </c:pt>
                <c:pt idx="7283">
                  <c:v>-133.309</c:v>
                </c:pt>
                <c:pt idx="7284">
                  <c:v>-133.30699999999999</c:v>
                </c:pt>
                <c:pt idx="7285">
                  <c:v>-133.30500000000001</c:v>
                </c:pt>
                <c:pt idx="7286">
                  <c:v>-133.303</c:v>
                </c:pt>
                <c:pt idx="7287">
                  <c:v>-133.30099999999999</c:v>
                </c:pt>
                <c:pt idx="7288">
                  <c:v>-133.29900000000001</c:v>
                </c:pt>
                <c:pt idx="7289">
                  <c:v>-133.297</c:v>
                </c:pt>
                <c:pt idx="7290">
                  <c:v>-133.29499999999999</c:v>
                </c:pt>
                <c:pt idx="7291">
                  <c:v>-133.29300000000001</c:v>
                </c:pt>
                <c:pt idx="7292">
                  <c:v>-133.291</c:v>
                </c:pt>
                <c:pt idx="7293">
                  <c:v>-133.28899999999999</c:v>
                </c:pt>
                <c:pt idx="7294">
                  <c:v>-133.28700000000001</c:v>
                </c:pt>
                <c:pt idx="7295">
                  <c:v>-133.285</c:v>
                </c:pt>
                <c:pt idx="7296">
                  <c:v>-133.28299999999999</c:v>
                </c:pt>
                <c:pt idx="7297">
                  <c:v>-133.28100000000001</c:v>
                </c:pt>
                <c:pt idx="7298">
                  <c:v>-133.279</c:v>
                </c:pt>
                <c:pt idx="7299">
                  <c:v>-133.27699999999999</c:v>
                </c:pt>
                <c:pt idx="7300">
                  <c:v>-133.27500000000001</c:v>
                </c:pt>
                <c:pt idx="7301">
                  <c:v>-133.273</c:v>
                </c:pt>
                <c:pt idx="7302">
                  <c:v>-133.27100000000002</c:v>
                </c:pt>
                <c:pt idx="7303">
                  <c:v>-133.26900000000001</c:v>
                </c:pt>
                <c:pt idx="7304">
                  <c:v>-133.267</c:v>
                </c:pt>
                <c:pt idx="7305">
                  <c:v>-133.26499999999999</c:v>
                </c:pt>
                <c:pt idx="7306">
                  <c:v>-133.26300000000001</c:v>
                </c:pt>
                <c:pt idx="7307">
                  <c:v>-133.261</c:v>
                </c:pt>
                <c:pt idx="7308">
                  <c:v>-133.25900000000001</c:v>
                </c:pt>
                <c:pt idx="7309">
                  <c:v>-133.25700000000001</c:v>
                </c:pt>
                <c:pt idx="7310">
                  <c:v>-133.255</c:v>
                </c:pt>
                <c:pt idx="7311">
                  <c:v>-133.25299999999999</c:v>
                </c:pt>
                <c:pt idx="7312">
                  <c:v>-133.251</c:v>
                </c:pt>
                <c:pt idx="7313">
                  <c:v>-133.249</c:v>
                </c:pt>
                <c:pt idx="7314">
                  <c:v>-133.24700000000001</c:v>
                </c:pt>
                <c:pt idx="7315">
                  <c:v>-133.245</c:v>
                </c:pt>
                <c:pt idx="7316">
                  <c:v>-133.24299999999999</c:v>
                </c:pt>
                <c:pt idx="7317">
                  <c:v>-133.24099999999999</c:v>
                </c:pt>
                <c:pt idx="7318">
                  <c:v>-133.239</c:v>
                </c:pt>
                <c:pt idx="7319">
                  <c:v>-133.23699999999999</c:v>
                </c:pt>
                <c:pt idx="7320">
                  <c:v>-133.23500000000001</c:v>
                </c:pt>
                <c:pt idx="7321">
                  <c:v>-133.233</c:v>
                </c:pt>
                <c:pt idx="7322">
                  <c:v>-133.23099999999999</c:v>
                </c:pt>
                <c:pt idx="7323">
                  <c:v>-133.22899999999998</c:v>
                </c:pt>
                <c:pt idx="7324">
                  <c:v>-133.227</c:v>
                </c:pt>
                <c:pt idx="7325">
                  <c:v>-133.22499999999999</c:v>
                </c:pt>
                <c:pt idx="7326">
                  <c:v>-133.22300000000001</c:v>
                </c:pt>
                <c:pt idx="7327">
                  <c:v>-133.221</c:v>
                </c:pt>
                <c:pt idx="7328">
                  <c:v>-133.21899999999999</c:v>
                </c:pt>
                <c:pt idx="7329">
                  <c:v>-133.21700000000001</c:v>
                </c:pt>
                <c:pt idx="7330">
                  <c:v>-133.215</c:v>
                </c:pt>
                <c:pt idx="7331">
                  <c:v>-133.21299999999999</c:v>
                </c:pt>
                <c:pt idx="7332">
                  <c:v>-133.21100000000001</c:v>
                </c:pt>
                <c:pt idx="7333">
                  <c:v>-133.209</c:v>
                </c:pt>
                <c:pt idx="7334">
                  <c:v>-133.20699999999999</c:v>
                </c:pt>
                <c:pt idx="7335">
                  <c:v>-133.20500000000001</c:v>
                </c:pt>
                <c:pt idx="7336">
                  <c:v>-133.203</c:v>
                </c:pt>
                <c:pt idx="7337">
                  <c:v>-133.20099999999999</c:v>
                </c:pt>
                <c:pt idx="7338">
                  <c:v>-133.19900000000001</c:v>
                </c:pt>
                <c:pt idx="7339">
                  <c:v>-133.197</c:v>
                </c:pt>
                <c:pt idx="7340">
                  <c:v>-133.19499999999999</c:v>
                </c:pt>
                <c:pt idx="7341">
                  <c:v>-133.19300000000001</c:v>
                </c:pt>
                <c:pt idx="7342">
                  <c:v>-133.191</c:v>
                </c:pt>
                <c:pt idx="7343">
                  <c:v>-133.18899999999999</c:v>
                </c:pt>
                <c:pt idx="7344">
                  <c:v>-133.18700000000001</c:v>
                </c:pt>
                <c:pt idx="7345">
                  <c:v>-133.185</c:v>
                </c:pt>
                <c:pt idx="7346">
                  <c:v>-133.18299999999999</c:v>
                </c:pt>
                <c:pt idx="7347">
                  <c:v>-133.18100000000001</c:v>
                </c:pt>
                <c:pt idx="7348">
                  <c:v>-133.179</c:v>
                </c:pt>
                <c:pt idx="7349">
                  <c:v>-133.17699999999999</c:v>
                </c:pt>
                <c:pt idx="7350">
                  <c:v>-133.17500000000001</c:v>
                </c:pt>
                <c:pt idx="7351">
                  <c:v>-133.173</c:v>
                </c:pt>
                <c:pt idx="7352">
                  <c:v>-133.17099999999999</c:v>
                </c:pt>
                <c:pt idx="7353">
                  <c:v>-133.16900000000001</c:v>
                </c:pt>
                <c:pt idx="7354">
                  <c:v>-133.167</c:v>
                </c:pt>
                <c:pt idx="7355">
                  <c:v>-133.16499999999999</c:v>
                </c:pt>
                <c:pt idx="7356">
                  <c:v>-133.16300000000001</c:v>
                </c:pt>
                <c:pt idx="7357">
                  <c:v>-133.161</c:v>
                </c:pt>
                <c:pt idx="7358">
                  <c:v>-133.15899999999999</c:v>
                </c:pt>
                <c:pt idx="7359">
                  <c:v>-133.15700000000001</c:v>
                </c:pt>
                <c:pt idx="7360">
                  <c:v>-133.155</c:v>
                </c:pt>
                <c:pt idx="7361">
                  <c:v>-133.15299999999999</c:v>
                </c:pt>
                <c:pt idx="7362">
                  <c:v>-133.15100000000001</c:v>
                </c:pt>
                <c:pt idx="7363">
                  <c:v>-133.149</c:v>
                </c:pt>
                <c:pt idx="7364">
                  <c:v>-133.14699999999999</c:v>
                </c:pt>
                <c:pt idx="7365">
                  <c:v>-133.14500000000001</c:v>
                </c:pt>
                <c:pt idx="7366">
                  <c:v>-133.143</c:v>
                </c:pt>
                <c:pt idx="7367">
                  <c:v>-133.14099999999999</c:v>
                </c:pt>
                <c:pt idx="7368">
                  <c:v>-133.13900000000001</c:v>
                </c:pt>
                <c:pt idx="7369">
                  <c:v>-133.137</c:v>
                </c:pt>
                <c:pt idx="7370">
                  <c:v>-133.13499999999999</c:v>
                </c:pt>
                <c:pt idx="7371">
                  <c:v>-133.13300000000001</c:v>
                </c:pt>
                <c:pt idx="7372">
                  <c:v>-133.131</c:v>
                </c:pt>
                <c:pt idx="7373">
                  <c:v>-133.12899999999999</c:v>
                </c:pt>
                <c:pt idx="7374">
                  <c:v>-133.12700000000001</c:v>
                </c:pt>
                <c:pt idx="7375">
                  <c:v>-133.125</c:v>
                </c:pt>
                <c:pt idx="7376">
                  <c:v>-133.12299999999999</c:v>
                </c:pt>
                <c:pt idx="7377">
                  <c:v>-133.12100000000001</c:v>
                </c:pt>
                <c:pt idx="7378">
                  <c:v>-133.119</c:v>
                </c:pt>
                <c:pt idx="7379">
                  <c:v>-133.11699999999999</c:v>
                </c:pt>
                <c:pt idx="7380">
                  <c:v>-133.11500000000001</c:v>
                </c:pt>
                <c:pt idx="7381">
                  <c:v>-133.113</c:v>
                </c:pt>
                <c:pt idx="7382">
                  <c:v>-133.11099999999999</c:v>
                </c:pt>
                <c:pt idx="7383">
                  <c:v>-133.10900000000001</c:v>
                </c:pt>
                <c:pt idx="7384">
                  <c:v>-133.107</c:v>
                </c:pt>
                <c:pt idx="7385">
                  <c:v>-133.10499999999999</c:v>
                </c:pt>
                <c:pt idx="7386">
                  <c:v>-133.10300000000001</c:v>
                </c:pt>
                <c:pt idx="7387">
                  <c:v>-133.101</c:v>
                </c:pt>
                <c:pt idx="7388">
                  <c:v>-133.09899999999999</c:v>
                </c:pt>
                <c:pt idx="7389">
                  <c:v>-133.09700000000001</c:v>
                </c:pt>
                <c:pt idx="7390">
                  <c:v>-133.095</c:v>
                </c:pt>
                <c:pt idx="7391">
                  <c:v>-133.09299999999999</c:v>
                </c:pt>
                <c:pt idx="7392">
                  <c:v>-133.09100000000001</c:v>
                </c:pt>
                <c:pt idx="7393">
                  <c:v>-133.089</c:v>
                </c:pt>
                <c:pt idx="7394">
                  <c:v>-133.08699999999999</c:v>
                </c:pt>
                <c:pt idx="7395">
                  <c:v>-133.08500000000001</c:v>
                </c:pt>
                <c:pt idx="7396">
                  <c:v>-133.083</c:v>
                </c:pt>
                <c:pt idx="7397">
                  <c:v>-133.08099999999999</c:v>
                </c:pt>
                <c:pt idx="7398">
                  <c:v>-133.07900000000001</c:v>
                </c:pt>
                <c:pt idx="7399">
                  <c:v>-133.077</c:v>
                </c:pt>
                <c:pt idx="7400">
                  <c:v>-133.07499999999999</c:v>
                </c:pt>
                <c:pt idx="7401">
                  <c:v>-133.07300000000001</c:v>
                </c:pt>
                <c:pt idx="7402">
                  <c:v>-133.071</c:v>
                </c:pt>
                <c:pt idx="7403">
                  <c:v>-133.06899999999999</c:v>
                </c:pt>
                <c:pt idx="7404">
                  <c:v>-133.06700000000001</c:v>
                </c:pt>
                <c:pt idx="7405">
                  <c:v>-133.065</c:v>
                </c:pt>
                <c:pt idx="7406">
                  <c:v>-133.06299999999999</c:v>
                </c:pt>
                <c:pt idx="7407">
                  <c:v>-133.06100000000001</c:v>
                </c:pt>
                <c:pt idx="7408">
                  <c:v>-133.059</c:v>
                </c:pt>
                <c:pt idx="7409">
                  <c:v>-133.05699999999999</c:v>
                </c:pt>
                <c:pt idx="7410">
                  <c:v>-133.05500000000001</c:v>
                </c:pt>
                <c:pt idx="7411">
                  <c:v>-133.053</c:v>
                </c:pt>
                <c:pt idx="7412">
                  <c:v>-133.05099999999999</c:v>
                </c:pt>
                <c:pt idx="7413">
                  <c:v>-133.04900000000001</c:v>
                </c:pt>
                <c:pt idx="7414">
                  <c:v>-133.047</c:v>
                </c:pt>
                <c:pt idx="7415">
                  <c:v>-133.04499999999999</c:v>
                </c:pt>
                <c:pt idx="7416">
                  <c:v>-133.04300000000001</c:v>
                </c:pt>
                <c:pt idx="7417">
                  <c:v>-133.041</c:v>
                </c:pt>
                <c:pt idx="7418">
                  <c:v>-133.03899999999999</c:v>
                </c:pt>
                <c:pt idx="7419">
                  <c:v>-133.03700000000001</c:v>
                </c:pt>
                <c:pt idx="7420">
                  <c:v>-133.035</c:v>
                </c:pt>
                <c:pt idx="7421">
                  <c:v>-133.03299999999999</c:v>
                </c:pt>
                <c:pt idx="7422">
                  <c:v>-133.03100000000001</c:v>
                </c:pt>
                <c:pt idx="7423">
                  <c:v>-133.029</c:v>
                </c:pt>
                <c:pt idx="7424">
                  <c:v>-133.02699999999999</c:v>
                </c:pt>
                <c:pt idx="7425">
                  <c:v>-133.02500000000001</c:v>
                </c:pt>
                <c:pt idx="7426">
                  <c:v>-133.023</c:v>
                </c:pt>
                <c:pt idx="7427">
                  <c:v>-133.02100000000002</c:v>
                </c:pt>
                <c:pt idx="7428">
                  <c:v>-133.01900000000001</c:v>
                </c:pt>
                <c:pt idx="7429">
                  <c:v>-133.017</c:v>
                </c:pt>
                <c:pt idx="7430">
                  <c:v>-133.01499999999999</c:v>
                </c:pt>
                <c:pt idx="7431">
                  <c:v>-133.01300000000001</c:v>
                </c:pt>
                <c:pt idx="7432">
                  <c:v>-133.011</c:v>
                </c:pt>
                <c:pt idx="7433">
                  <c:v>-133.00900000000001</c:v>
                </c:pt>
                <c:pt idx="7434">
                  <c:v>-133.00700000000001</c:v>
                </c:pt>
                <c:pt idx="7435">
                  <c:v>-133.005</c:v>
                </c:pt>
                <c:pt idx="7436">
                  <c:v>-133.00299999999999</c:v>
                </c:pt>
                <c:pt idx="7437">
                  <c:v>-133.001</c:v>
                </c:pt>
                <c:pt idx="7438">
                  <c:v>-132.999</c:v>
                </c:pt>
                <c:pt idx="7439">
                  <c:v>-132.99700000000001</c:v>
                </c:pt>
                <c:pt idx="7440">
                  <c:v>-132.995</c:v>
                </c:pt>
                <c:pt idx="7441">
                  <c:v>-132.99299999999999</c:v>
                </c:pt>
                <c:pt idx="7442">
                  <c:v>-132.99099999999999</c:v>
                </c:pt>
                <c:pt idx="7443">
                  <c:v>-132.989</c:v>
                </c:pt>
                <c:pt idx="7444">
                  <c:v>-132.98699999999999</c:v>
                </c:pt>
                <c:pt idx="7445">
                  <c:v>-132.98500000000001</c:v>
                </c:pt>
                <c:pt idx="7446">
                  <c:v>-132.983</c:v>
                </c:pt>
                <c:pt idx="7447">
                  <c:v>-132.98099999999999</c:v>
                </c:pt>
                <c:pt idx="7448">
                  <c:v>-132.97899999999998</c:v>
                </c:pt>
                <c:pt idx="7449">
                  <c:v>-132.977</c:v>
                </c:pt>
                <c:pt idx="7450">
                  <c:v>-132.97499999999999</c:v>
                </c:pt>
                <c:pt idx="7451">
                  <c:v>-132.97300000000001</c:v>
                </c:pt>
                <c:pt idx="7452">
                  <c:v>-132.971</c:v>
                </c:pt>
                <c:pt idx="7453">
                  <c:v>-132.96899999999999</c:v>
                </c:pt>
                <c:pt idx="7454">
                  <c:v>-132.96700000000001</c:v>
                </c:pt>
                <c:pt idx="7455">
                  <c:v>-132.965</c:v>
                </c:pt>
                <c:pt idx="7456">
                  <c:v>-132.96299999999999</c:v>
                </c:pt>
                <c:pt idx="7457">
                  <c:v>-132.96100000000001</c:v>
                </c:pt>
                <c:pt idx="7458">
                  <c:v>-132.959</c:v>
                </c:pt>
                <c:pt idx="7459">
                  <c:v>-132.95699999999999</c:v>
                </c:pt>
                <c:pt idx="7460">
                  <c:v>-132.95500000000001</c:v>
                </c:pt>
                <c:pt idx="7461">
                  <c:v>-132.953</c:v>
                </c:pt>
                <c:pt idx="7462">
                  <c:v>-132.95099999999999</c:v>
                </c:pt>
                <c:pt idx="7463">
                  <c:v>-132.94900000000001</c:v>
                </c:pt>
                <c:pt idx="7464">
                  <c:v>-132.947</c:v>
                </c:pt>
                <c:pt idx="7465">
                  <c:v>-132.94499999999999</c:v>
                </c:pt>
                <c:pt idx="7466">
                  <c:v>-132.94300000000001</c:v>
                </c:pt>
                <c:pt idx="7467">
                  <c:v>-132.941</c:v>
                </c:pt>
                <c:pt idx="7468">
                  <c:v>-132.93899999999999</c:v>
                </c:pt>
                <c:pt idx="7469">
                  <c:v>-132.93700000000001</c:v>
                </c:pt>
                <c:pt idx="7470">
                  <c:v>-132.935</c:v>
                </c:pt>
                <c:pt idx="7471">
                  <c:v>-132.93299999999999</c:v>
                </c:pt>
                <c:pt idx="7472">
                  <c:v>-132.93100000000001</c:v>
                </c:pt>
                <c:pt idx="7473">
                  <c:v>-132.929</c:v>
                </c:pt>
                <c:pt idx="7474">
                  <c:v>-132.92699999999999</c:v>
                </c:pt>
                <c:pt idx="7475">
                  <c:v>-132.92500000000001</c:v>
                </c:pt>
                <c:pt idx="7476">
                  <c:v>-132.923</c:v>
                </c:pt>
                <c:pt idx="7477">
                  <c:v>-132.92099999999999</c:v>
                </c:pt>
                <c:pt idx="7478">
                  <c:v>-132.91900000000001</c:v>
                </c:pt>
                <c:pt idx="7479">
                  <c:v>-132.917</c:v>
                </c:pt>
                <c:pt idx="7480">
                  <c:v>-132.91499999999999</c:v>
                </c:pt>
                <c:pt idx="7481">
                  <c:v>-132.91300000000001</c:v>
                </c:pt>
                <c:pt idx="7482">
                  <c:v>-132.911</c:v>
                </c:pt>
                <c:pt idx="7483">
                  <c:v>-132.90899999999999</c:v>
                </c:pt>
                <c:pt idx="7484">
                  <c:v>-132.90700000000001</c:v>
                </c:pt>
                <c:pt idx="7485">
                  <c:v>-132.905</c:v>
                </c:pt>
                <c:pt idx="7486">
                  <c:v>-132.90299999999999</c:v>
                </c:pt>
                <c:pt idx="7487">
                  <c:v>-132.90100000000001</c:v>
                </c:pt>
                <c:pt idx="7488">
                  <c:v>-132.899</c:v>
                </c:pt>
                <c:pt idx="7489">
                  <c:v>-132.89699999999999</c:v>
                </c:pt>
                <c:pt idx="7490">
                  <c:v>-132.89500000000001</c:v>
                </c:pt>
                <c:pt idx="7491">
                  <c:v>-132.893</c:v>
                </c:pt>
                <c:pt idx="7492">
                  <c:v>-132.89099999999999</c:v>
                </c:pt>
                <c:pt idx="7493">
                  <c:v>-132.88900000000001</c:v>
                </c:pt>
                <c:pt idx="7494">
                  <c:v>-132.887</c:v>
                </c:pt>
                <c:pt idx="7495">
                  <c:v>-132.88499999999999</c:v>
                </c:pt>
                <c:pt idx="7496">
                  <c:v>-132.88300000000001</c:v>
                </c:pt>
                <c:pt idx="7497">
                  <c:v>-132.881</c:v>
                </c:pt>
                <c:pt idx="7498">
                  <c:v>-132.87899999999999</c:v>
                </c:pt>
                <c:pt idx="7499">
                  <c:v>-132.87700000000001</c:v>
                </c:pt>
                <c:pt idx="7500">
                  <c:v>-132.875</c:v>
                </c:pt>
                <c:pt idx="7501">
                  <c:v>-132.87299999999999</c:v>
                </c:pt>
                <c:pt idx="7502">
                  <c:v>-132.87100000000001</c:v>
                </c:pt>
                <c:pt idx="7503">
                  <c:v>-132.869</c:v>
                </c:pt>
                <c:pt idx="7504">
                  <c:v>-132.86699999999999</c:v>
                </c:pt>
                <c:pt idx="7505">
                  <c:v>-132.86500000000001</c:v>
                </c:pt>
                <c:pt idx="7506">
                  <c:v>-132.863</c:v>
                </c:pt>
                <c:pt idx="7507">
                  <c:v>-132.86099999999999</c:v>
                </c:pt>
                <c:pt idx="7508">
                  <c:v>-132.85900000000001</c:v>
                </c:pt>
                <c:pt idx="7509">
                  <c:v>-132.857</c:v>
                </c:pt>
                <c:pt idx="7510">
                  <c:v>-132.85499999999999</c:v>
                </c:pt>
                <c:pt idx="7511">
                  <c:v>-132.85300000000001</c:v>
                </c:pt>
                <c:pt idx="7512">
                  <c:v>-132.851</c:v>
                </c:pt>
                <c:pt idx="7513">
                  <c:v>-132.84899999999999</c:v>
                </c:pt>
                <c:pt idx="7514">
                  <c:v>-132.84700000000001</c:v>
                </c:pt>
                <c:pt idx="7515">
                  <c:v>-132.845</c:v>
                </c:pt>
                <c:pt idx="7516">
                  <c:v>-132.84299999999999</c:v>
                </c:pt>
                <c:pt idx="7517">
                  <c:v>-132.84100000000001</c:v>
                </c:pt>
                <c:pt idx="7518">
                  <c:v>-132.839</c:v>
                </c:pt>
                <c:pt idx="7519">
                  <c:v>-132.83699999999999</c:v>
                </c:pt>
                <c:pt idx="7520">
                  <c:v>-132.83500000000001</c:v>
                </c:pt>
                <c:pt idx="7521">
                  <c:v>-132.833</c:v>
                </c:pt>
                <c:pt idx="7522">
                  <c:v>-132.83099999999999</c:v>
                </c:pt>
                <c:pt idx="7523">
                  <c:v>-132.82900000000001</c:v>
                </c:pt>
                <c:pt idx="7524">
                  <c:v>-132.827</c:v>
                </c:pt>
                <c:pt idx="7525">
                  <c:v>-132.82499999999999</c:v>
                </c:pt>
                <c:pt idx="7526">
                  <c:v>-132.82300000000001</c:v>
                </c:pt>
                <c:pt idx="7527">
                  <c:v>-132.821</c:v>
                </c:pt>
                <c:pt idx="7528">
                  <c:v>-132.81899999999999</c:v>
                </c:pt>
                <c:pt idx="7529">
                  <c:v>-132.81700000000001</c:v>
                </c:pt>
                <c:pt idx="7530">
                  <c:v>-132.815</c:v>
                </c:pt>
                <c:pt idx="7531">
                  <c:v>-132.81299999999999</c:v>
                </c:pt>
                <c:pt idx="7532">
                  <c:v>-132.81100000000001</c:v>
                </c:pt>
                <c:pt idx="7533">
                  <c:v>-132.809</c:v>
                </c:pt>
                <c:pt idx="7534">
                  <c:v>-132.80699999999999</c:v>
                </c:pt>
                <c:pt idx="7535">
                  <c:v>-132.80500000000001</c:v>
                </c:pt>
                <c:pt idx="7536">
                  <c:v>-132.803</c:v>
                </c:pt>
                <c:pt idx="7537">
                  <c:v>-132.80099999999999</c:v>
                </c:pt>
                <c:pt idx="7538">
                  <c:v>-132.79900000000001</c:v>
                </c:pt>
                <c:pt idx="7539">
                  <c:v>-132.797</c:v>
                </c:pt>
                <c:pt idx="7540">
                  <c:v>-132.79499999999999</c:v>
                </c:pt>
                <c:pt idx="7541">
                  <c:v>-132.79300000000001</c:v>
                </c:pt>
                <c:pt idx="7542">
                  <c:v>-132.791</c:v>
                </c:pt>
                <c:pt idx="7543">
                  <c:v>-132.78899999999999</c:v>
                </c:pt>
                <c:pt idx="7544">
                  <c:v>-132.78700000000001</c:v>
                </c:pt>
                <c:pt idx="7545">
                  <c:v>-132.785</c:v>
                </c:pt>
                <c:pt idx="7546">
                  <c:v>-132.78299999999999</c:v>
                </c:pt>
                <c:pt idx="7547">
                  <c:v>-132.78100000000001</c:v>
                </c:pt>
                <c:pt idx="7548">
                  <c:v>-132.779</c:v>
                </c:pt>
                <c:pt idx="7549">
                  <c:v>-132.77699999999999</c:v>
                </c:pt>
                <c:pt idx="7550">
                  <c:v>-132.77500000000001</c:v>
                </c:pt>
                <c:pt idx="7551">
                  <c:v>-132.773</c:v>
                </c:pt>
                <c:pt idx="7552">
                  <c:v>-132.77100000000002</c:v>
                </c:pt>
                <c:pt idx="7553">
                  <c:v>-132.76900000000001</c:v>
                </c:pt>
                <c:pt idx="7554">
                  <c:v>-132.767</c:v>
                </c:pt>
                <c:pt idx="7555">
                  <c:v>-132.76499999999999</c:v>
                </c:pt>
                <c:pt idx="7556">
                  <c:v>-132.76300000000001</c:v>
                </c:pt>
                <c:pt idx="7557">
                  <c:v>-132.761</c:v>
                </c:pt>
                <c:pt idx="7558">
                  <c:v>-132.75900000000001</c:v>
                </c:pt>
                <c:pt idx="7559">
                  <c:v>-132.75700000000001</c:v>
                </c:pt>
                <c:pt idx="7560">
                  <c:v>-132.755</c:v>
                </c:pt>
                <c:pt idx="7561">
                  <c:v>-132.75299999999999</c:v>
                </c:pt>
                <c:pt idx="7562">
                  <c:v>-132.751</c:v>
                </c:pt>
                <c:pt idx="7563">
                  <c:v>-132.749</c:v>
                </c:pt>
                <c:pt idx="7564">
                  <c:v>-132.74700000000001</c:v>
                </c:pt>
                <c:pt idx="7565">
                  <c:v>-132.745</c:v>
                </c:pt>
                <c:pt idx="7566">
                  <c:v>-132.74299999999999</c:v>
                </c:pt>
                <c:pt idx="7567">
                  <c:v>-132.74099999999999</c:v>
                </c:pt>
                <c:pt idx="7568">
                  <c:v>-132.739</c:v>
                </c:pt>
                <c:pt idx="7569">
                  <c:v>-132.73699999999999</c:v>
                </c:pt>
                <c:pt idx="7570">
                  <c:v>-132.73500000000001</c:v>
                </c:pt>
                <c:pt idx="7571">
                  <c:v>-132.733</c:v>
                </c:pt>
                <c:pt idx="7572">
                  <c:v>-132.73099999999999</c:v>
                </c:pt>
                <c:pt idx="7573">
                  <c:v>-132.72899999999998</c:v>
                </c:pt>
                <c:pt idx="7574">
                  <c:v>-132.727</c:v>
                </c:pt>
                <c:pt idx="7575">
                  <c:v>-132.72499999999999</c:v>
                </c:pt>
                <c:pt idx="7576">
                  <c:v>-132.72300000000001</c:v>
                </c:pt>
                <c:pt idx="7577">
                  <c:v>-132.721</c:v>
                </c:pt>
                <c:pt idx="7578">
                  <c:v>-132.71899999999999</c:v>
                </c:pt>
                <c:pt idx="7579">
                  <c:v>-132.71700000000001</c:v>
                </c:pt>
                <c:pt idx="7580">
                  <c:v>-132.715</c:v>
                </c:pt>
                <c:pt idx="7581">
                  <c:v>-132.71299999999999</c:v>
                </c:pt>
                <c:pt idx="7582">
                  <c:v>-132.71100000000001</c:v>
                </c:pt>
                <c:pt idx="7583">
                  <c:v>-132.709</c:v>
                </c:pt>
                <c:pt idx="7584">
                  <c:v>-132.70699999999999</c:v>
                </c:pt>
                <c:pt idx="7585">
                  <c:v>-132.70500000000001</c:v>
                </c:pt>
                <c:pt idx="7586">
                  <c:v>-132.703</c:v>
                </c:pt>
                <c:pt idx="7587">
                  <c:v>-132.70099999999999</c:v>
                </c:pt>
                <c:pt idx="7588">
                  <c:v>-132.69900000000001</c:v>
                </c:pt>
                <c:pt idx="7589">
                  <c:v>-132.697</c:v>
                </c:pt>
                <c:pt idx="7590">
                  <c:v>-132.69499999999999</c:v>
                </c:pt>
                <c:pt idx="7591">
                  <c:v>-132.69300000000001</c:v>
                </c:pt>
                <c:pt idx="7592">
                  <c:v>-132.691</c:v>
                </c:pt>
                <c:pt idx="7593">
                  <c:v>-132.68899999999999</c:v>
                </c:pt>
                <c:pt idx="7594">
                  <c:v>-132.68700000000001</c:v>
                </c:pt>
                <c:pt idx="7595">
                  <c:v>-132.685</c:v>
                </c:pt>
                <c:pt idx="7596">
                  <c:v>-132.68299999999999</c:v>
                </c:pt>
                <c:pt idx="7597">
                  <c:v>-132.68100000000001</c:v>
                </c:pt>
                <c:pt idx="7598">
                  <c:v>-132.679</c:v>
                </c:pt>
                <c:pt idx="7599">
                  <c:v>-132.67699999999999</c:v>
                </c:pt>
                <c:pt idx="7600">
                  <c:v>-132.67500000000001</c:v>
                </c:pt>
                <c:pt idx="7601">
                  <c:v>-132.673</c:v>
                </c:pt>
                <c:pt idx="7602">
                  <c:v>-132.67099999999999</c:v>
                </c:pt>
                <c:pt idx="7603">
                  <c:v>-132.66900000000001</c:v>
                </c:pt>
                <c:pt idx="7604">
                  <c:v>-132.667</c:v>
                </c:pt>
                <c:pt idx="7605">
                  <c:v>-132.66499999999999</c:v>
                </c:pt>
                <c:pt idx="7606">
                  <c:v>-132.66300000000001</c:v>
                </c:pt>
                <c:pt idx="7607">
                  <c:v>-132.661</c:v>
                </c:pt>
                <c:pt idx="7608">
                  <c:v>-132.65899999999999</c:v>
                </c:pt>
                <c:pt idx="7609">
                  <c:v>-132.65700000000001</c:v>
                </c:pt>
                <c:pt idx="7610">
                  <c:v>-132.655</c:v>
                </c:pt>
                <c:pt idx="7611">
                  <c:v>-132.65299999999999</c:v>
                </c:pt>
                <c:pt idx="7612">
                  <c:v>-132.65100000000001</c:v>
                </c:pt>
                <c:pt idx="7613">
                  <c:v>-132.649</c:v>
                </c:pt>
                <c:pt idx="7614">
                  <c:v>-132.64699999999999</c:v>
                </c:pt>
                <c:pt idx="7615">
                  <c:v>-132.64500000000001</c:v>
                </c:pt>
                <c:pt idx="7616">
                  <c:v>-132.643</c:v>
                </c:pt>
                <c:pt idx="7617">
                  <c:v>-132.64099999999999</c:v>
                </c:pt>
                <c:pt idx="7618">
                  <c:v>-132.63900000000001</c:v>
                </c:pt>
                <c:pt idx="7619">
                  <c:v>-132.637</c:v>
                </c:pt>
                <c:pt idx="7620">
                  <c:v>-132.63499999999999</c:v>
                </c:pt>
                <c:pt idx="7621">
                  <c:v>-132.63300000000001</c:v>
                </c:pt>
                <c:pt idx="7622">
                  <c:v>-132.631</c:v>
                </c:pt>
                <c:pt idx="7623">
                  <c:v>-132.62899999999999</c:v>
                </c:pt>
                <c:pt idx="7624">
                  <c:v>-132.62700000000001</c:v>
                </c:pt>
                <c:pt idx="7625">
                  <c:v>-132.625</c:v>
                </c:pt>
                <c:pt idx="7626">
                  <c:v>-132.62299999999999</c:v>
                </c:pt>
                <c:pt idx="7627">
                  <c:v>-132.62100000000001</c:v>
                </c:pt>
                <c:pt idx="7628">
                  <c:v>-132.619</c:v>
                </c:pt>
                <c:pt idx="7629">
                  <c:v>-132.61699999999999</c:v>
                </c:pt>
                <c:pt idx="7630">
                  <c:v>-132.61500000000001</c:v>
                </c:pt>
                <c:pt idx="7631">
                  <c:v>-132.613</c:v>
                </c:pt>
                <c:pt idx="7632">
                  <c:v>-132.61099999999999</c:v>
                </c:pt>
                <c:pt idx="7633">
                  <c:v>-132.60900000000001</c:v>
                </c:pt>
                <c:pt idx="7634">
                  <c:v>-132.607</c:v>
                </c:pt>
                <c:pt idx="7635">
                  <c:v>-132.60499999999999</c:v>
                </c:pt>
                <c:pt idx="7636">
                  <c:v>-132.60300000000001</c:v>
                </c:pt>
                <c:pt idx="7637">
                  <c:v>-132.601</c:v>
                </c:pt>
                <c:pt idx="7638">
                  <c:v>-132.59899999999999</c:v>
                </c:pt>
                <c:pt idx="7639">
                  <c:v>-132.59700000000001</c:v>
                </c:pt>
                <c:pt idx="7640">
                  <c:v>-132.595</c:v>
                </c:pt>
                <c:pt idx="7641">
                  <c:v>-132.59299999999999</c:v>
                </c:pt>
                <c:pt idx="7642">
                  <c:v>-132.59100000000001</c:v>
                </c:pt>
                <c:pt idx="7643">
                  <c:v>-132.589</c:v>
                </c:pt>
                <c:pt idx="7644">
                  <c:v>-132.58699999999999</c:v>
                </c:pt>
                <c:pt idx="7645">
                  <c:v>-132.58500000000001</c:v>
                </c:pt>
                <c:pt idx="7646">
                  <c:v>-132.583</c:v>
                </c:pt>
                <c:pt idx="7647">
                  <c:v>-132.58099999999999</c:v>
                </c:pt>
                <c:pt idx="7648">
                  <c:v>-132.57900000000001</c:v>
                </c:pt>
                <c:pt idx="7649">
                  <c:v>-132.577</c:v>
                </c:pt>
                <c:pt idx="7650">
                  <c:v>-132.57499999999999</c:v>
                </c:pt>
                <c:pt idx="7651">
                  <c:v>-132.57300000000001</c:v>
                </c:pt>
                <c:pt idx="7652">
                  <c:v>-132.571</c:v>
                </c:pt>
                <c:pt idx="7653">
                  <c:v>-132.56899999999999</c:v>
                </c:pt>
                <c:pt idx="7654">
                  <c:v>-132.56700000000001</c:v>
                </c:pt>
                <c:pt idx="7655">
                  <c:v>-132.565</c:v>
                </c:pt>
                <c:pt idx="7656">
                  <c:v>-132.56299999999999</c:v>
                </c:pt>
                <c:pt idx="7657">
                  <c:v>-132.56100000000001</c:v>
                </c:pt>
                <c:pt idx="7658">
                  <c:v>-132.559</c:v>
                </c:pt>
                <c:pt idx="7659">
                  <c:v>-132.55699999999999</c:v>
                </c:pt>
                <c:pt idx="7660">
                  <c:v>-132.55500000000001</c:v>
                </c:pt>
                <c:pt idx="7661">
                  <c:v>-132.553</c:v>
                </c:pt>
                <c:pt idx="7662">
                  <c:v>-132.55099999999999</c:v>
                </c:pt>
                <c:pt idx="7663">
                  <c:v>-132.54900000000001</c:v>
                </c:pt>
                <c:pt idx="7664">
                  <c:v>-132.547</c:v>
                </c:pt>
                <c:pt idx="7665">
                  <c:v>-132.54499999999999</c:v>
                </c:pt>
                <c:pt idx="7666">
                  <c:v>-132.54300000000001</c:v>
                </c:pt>
                <c:pt idx="7667">
                  <c:v>-132.541</c:v>
                </c:pt>
                <c:pt idx="7668">
                  <c:v>-132.53899999999999</c:v>
                </c:pt>
                <c:pt idx="7669">
                  <c:v>-132.53700000000001</c:v>
                </c:pt>
                <c:pt idx="7670">
                  <c:v>-132.535</c:v>
                </c:pt>
                <c:pt idx="7671">
                  <c:v>-132.53299999999999</c:v>
                </c:pt>
                <c:pt idx="7672">
                  <c:v>-132.53100000000001</c:v>
                </c:pt>
                <c:pt idx="7673">
                  <c:v>-132.529</c:v>
                </c:pt>
                <c:pt idx="7674">
                  <c:v>-132.52699999999999</c:v>
                </c:pt>
                <c:pt idx="7675">
                  <c:v>-132.52500000000001</c:v>
                </c:pt>
                <c:pt idx="7676">
                  <c:v>-132.523</c:v>
                </c:pt>
                <c:pt idx="7677">
                  <c:v>-132.52100000000002</c:v>
                </c:pt>
                <c:pt idx="7678">
                  <c:v>-132.51900000000001</c:v>
                </c:pt>
                <c:pt idx="7679">
                  <c:v>-132.517</c:v>
                </c:pt>
                <c:pt idx="7680">
                  <c:v>-132.51499999999999</c:v>
                </c:pt>
                <c:pt idx="7681">
                  <c:v>-132.51300000000001</c:v>
                </c:pt>
                <c:pt idx="7682">
                  <c:v>-132.511</c:v>
                </c:pt>
                <c:pt idx="7683">
                  <c:v>-132.50900000000001</c:v>
                </c:pt>
                <c:pt idx="7684">
                  <c:v>-132.50700000000001</c:v>
                </c:pt>
                <c:pt idx="7685">
                  <c:v>-132.505</c:v>
                </c:pt>
                <c:pt idx="7686">
                  <c:v>-132.50299999999999</c:v>
                </c:pt>
                <c:pt idx="7687">
                  <c:v>-132.501</c:v>
                </c:pt>
                <c:pt idx="7688">
                  <c:v>-132.499</c:v>
                </c:pt>
                <c:pt idx="7689">
                  <c:v>-132.49700000000001</c:v>
                </c:pt>
                <c:pt idx="7690">
                  <c:v>-132.495</c:v>
                </c:pt>
                <c:pt idx="7691">
                  <c:v>-132.49299999999999</c:v>
                </c:pt>
                <c:pt idx="7692">
                  <c:v>-132.49099999999999</c:v>
                </c:pt>
                <c:pt idx="7693">
                  <c:v>-132.489</c:v>
                </c:pt>
                <c:pt idx="7694">
                  <c:v>-132.48699999999999</c:v>
                </c:pt>
                <c:pt idx="7695">
                  <c:v>-132.48500000000001</c:v>
                </c:pt>
                <c:pt idx="7696">
                  <c:v>-132.483</c:v>
                </c:pt>
                <c:pt idx="7697">
                  <c:v>-132.48099999999999</c:v>
                </c:pt>
                <c:pt idx="7698">
                  <c:v>-132.47899999999998</c:v>
                </c:pt>
                <c:pt idx="7699">
                  <c:v>-132.477</c:v>
                </c:pt>
                <c:pt idx="7700">
                  <c:v>-132.47499999999999</c:v>
                </c:pt>
                <c:pt idx="7701">
                  <c:v>-132.47300000000001</c:v>
                </c:pt>
                <c:pt idx="7702">
                  <c:v>-132.471</c:v>
                </c:pt>
                <c:pt idx="7703">
                  <c:v>-132.46899999999999</c:v>
                </c:pt>
                <c:pt idx="7704">
                  <c:v>-132.46700000000001</c:v>
                </c:pt>
                <c:pt idx="7705">
                  <c:v>-132.465</c:v>
                </c:pt>
                <c:pt idx="7706">
                  <c:v>-132.46299999999999</c:v>
                </c:pt>
                <c:pt idx="7707">
                  <c:v>-132.46100000000001</c:v>
                </c:pt>
                <c:pt idx="7708">
                  <c:v>-132.459</c:v>
                </c:pt>
                <c:pt idx="7709">
                  <c:v>-132.45699999999999</c:v>
                </c:pt>
                <c:pt idx="7710">
                  <c:v>-132.45500000000001</c:v>
                </c:pt>
                <c:pt idx="7711">
                  <c:v>-132.453</c:v>
                </c:pt>
                <c:pt idx="7712">
                  <c:v>-132.45099999999999</c:v>
                </c:pt>
                <c:pt idx="7713">
                  <c:v>-132.44900000000001</c:v>
                </c:pt>
                <c:pt idx="7714">
                  <c:v>-132.447</c:v>
                </c:pt>
                <c:pt idx="7715">
                  <c:v>-132.44499999999999</c:v>
                </c:pt>
                <c:pt idx="7716">
                  <c:v>-132.44300000000001</c:v>
                </c:pt>
                <c:pt idx="7717">
                  <c:v>-132.441</c:v>
                </c:pt>
                <c:pt idx="7718">
                  <c:v>-132.43899999999999</c:v>
                </c:pt>
                <c:pt idx="7719">
                  <c:v>-132.43700000000001</c:v>
                </c:pt>
                <c:pt idx="7720">
                  <c:v>-132.435</c:v>
                </c:pt>
                <c:pt idx="7721">
                  <c:v>-132.43299999999999</c:v>
                </c:pt>
                <c:pt idx="7722">
                  <c:v>-132.43100000000001</c:v>
                </c:pt>
                <c:pt idx="7723">
                  <c:v>-132.429</c:v>
                </c:pt>
                <c:pt idx="7724">
                  <c:v>-132.42699999999999</c:v>
                </c:pt>
                <c:pt idx="7725">
                  <c:v>-132.42500000000001</c:v>
                </c:pt>
                <c:pt idx="7726">
                  <c:v>-132.423</c:v>
                </c:pt>
                <c:pt idx="7727">
                  <c:v>-132.42099999999999</c:v>
                </c:pt>
                <c:pt idx="7728">
                  <c:v>-132.41900000000001</c:v>
                </c:pt>
                <c:pt idx="7729">
                  <c:v>-132.417</c:v>
                </c:pt>
                <c:pt idx="7730">
                  <c:v>-132.41499999999999</c:v>
                </c:pt>
                <c:pt idx="7731">
                  <c:v>-132.41300000000001</c:v>
                </c:pt>
                <c:pt idx="7732">
                  <c:v>-132.411</c:v>
                </c:pt>
                <c:pt idx="7733">
                  <c:v>-132.40899999999999</c:v>
                </c:pt>
                <c:pt idx="7734">
                  <c:v>-132.40700000000001</c:v>
                </c:pt>
                <c:pt idx="7735">
                  <c:v>-132.405</c:v>
                </c:pt>
                <c:pt idx="7736">
                  <c:v>-132.40299999999999</c:v>
                </c:pt>
                <c:pt idx="7737">
                  <c:v>-132.40100000000001</c:v>
                </c:pt>
                <c:pt idx="7738">
                  <c:v>-132.399</c:v>
                </c:pt>
                <c:pt idx="7739">
                  <c:v>-132.39699999999999</c:v>
                </c:pt>
                <c:pt idx="7740">
                  <c:v>-132.39500000000001</c:v>
                </c:pt>
                <c:pt idx="7741">
                  <c:v>-132.393</c:v>
                </c:pt>
                <c:pt idx="7742">
                  <c:v>-132.39099999999999</c:v>
                </c:pt>
                <c:pt idx="7743">
                  <c:v>-132.38900000000001</c:v>
                </c:pt>
                <c:pt idx="7744">
                  <c:v>-132.387</c:v>
                </c:pt>
                <c:pt idx="7745">
                  <c:v>-132.38499999999999</c:v>
                </c:pt>
                <c:pt idx="7746">
                  <c:v>-132.38300000000001</c:v>
                </c:pt>
                <c:pt idx="7747">
                  <c:v>-132.381</c:v>
                </c:pt>
                <c:pt idx="7748">
                  <c:v>-132.37899999999999</c:v>
                </c:pt>
                <c:pt idx="7749">
                  <c:v>-132.37700000000001</c:v>
                </c:pt>
                <c:pt idx="7750">
                  <c:v>-132.375</c:v>
                </c:pt>
                <c:pt idx="7751">
                  <c:v>-132.37299999999999</c:v>
                </c:pt>
                <c:pt idx="7752">
                  <c:v>-132.37100000000001</c:v>
                </c:pt>
                <c:pt idx="7753">
                  <c:v>-132.369</c:v>
                </c:pt>
                <c:pt idx="7754">
                  <c:v>-132.36699999999999</c:v>
                </c:pt>
                <c:pt idx="7755">
                  <c:v>-132.36500000000001</c:v>
                </c:pt>
                <c:pt idx="7756">
                  <c:v>-132.363</c:v>
                </c:pt>
                <c:pt idx="7757">
                  <c:v>-132.36099999999999</c:v>
                </c:pt>
                <c:pt idx="7758">
                  <c:v>-132.35900000000001</c:v>
                </c:pt>
                <c:pt idx="7759">
                  <c:v>-132.357</c:v>
                </c:pt>
                <c:pt idx="7760">
                  <c:v>-132.35499999999999</c:v>
                </c:pt>
                <c:pt idx="7761">
                  <c:v>-132.35300000000001</c:v>
                </c:pt>
                <c:pt idx="7762">
                  <c:v>-132.351</c:v>
                </c:pt>
                <c:pt idx="7763">
                  <c:v>-132.34899999999999</c:v>
                </c:pt>
                <c:pt idx="7764">
                  <c:v>-132.34700000000001</c:v>
                </c:pt>
                <c:pt idx="7765">
                  <c:v>-132.345</c:v>
                </c:pt>
                <c:pt idx="7766">
                  <c:v>-132.34299999999999</c:v>
                </c:pt>
                <c:pt idx="7767">
                  <c:v>-132.34100000000001</c:v>
                </c:pt>
                <c:pt idx="7768">
                  <c:v>-132.339</c:v>
                </c:pt>
                <c:pt idx="7769">
                  <c:v>-132.33699999999999</c:v>
                </c:pt>
                <c:pt idx="7770">
                  <c:v>-132.33500000000001</c:v>
                </c:pt>
                <c:pt idx="7771">
                  <c:v>-132.333</c:v>
                </c:pt>
                <c:pt idx="7772">
                  <c:v>-132.33099999999999</c:v>
                </c:pt>
                <c:pt idx="7773">
                  <c:v>-132.32900000000001</c:v>
                </c:pt>
                <c:pt idx="7774">
                  <c:v>-132.327</c:v>
                </c:pt>
                <c:pt idx="7775">
                  <c:v>-132.32499999999999</c:v>
                </c:pt>
                <c:pt idx="7776">
                  <c:v>-132.32300000000001</c:v>
                </c:pt>
                <c:pt idx="7777">
                  <c:v>-132.321</c:v>
                </c:pt>
                <c:pt idx="7778">
                  <c:v>-132.31899999999999</c:v>
                </c:pt>
                <c:pt idx="7779">
                  <c:v>-132.31700000000001</c:v>
                </c:pt>
                <c:pt idx="7780">
                  <c:v>-132.315</c:v>
                </c:pt>
                <c:pt idx="7781">
                  <c:v>-132.31299999999999</c:v>
                </c:pt>
                <c:pt idx="7782">
                  <c:v>-132.31100000000001</c:v>
                </c:pt>
                <c:pt idx="7783">
                  <c:v>-132.309</c:v>
                </c:pt>
                <c:pt idx="7784">
                  <c:v>-132.30699999999999</c:v>
                </c:pt>
                <c:pt idx="7785">
                  <c:v>-132.30500000000001</c:v>
                </c:pt>
                <c:pt idx="7786">
                  <c:v>-132.303</c:v>
                </c:pt>
                <c:pt idx="7787">
                  <c:v>-132.30099999999999</c:v>
                </c:pt>
                <c:pt idx="7788">
                  <c:v>-132.29900000000001</c:v>
                </c:pt>
                <c:pt idx="7789">
                  <c:v>-132.297</c:v>
                </c:pt>
                <c:pt idx="7790">
                  <c:v>-132.29499999999999</c:v>
                </c:pt>
                <c:pt idx="7791">
                  <c:v>-132.29300000000001</c:v>
                </c:pt>
                <c:pt idx="7792">
                  <c:v>-132.291</c:v>
                </c:pt>
                <c:pt idx="7793">
                  <c:v>-132.28899999999999</c:v>
                </c:pt>
                <c:pt idx="7794">
                  <c:v>-132.28700000000001</c:v>
                </c:pt>
                <c:pt idx="7795">
                  <c:v>-132.285</c:v>
                </c:pt>
                <c:pt idx="7796">
                  <c:v>-132.28299999999999</c:v>
                </c:pt>
                <c:pt idx="7797">
                  <c:v>-132.28100000000001</c:v>
                </c:pt>
                <c:pt idx="7798">
                  <c:v>-132.279</c:v>
                </c:pt>
                <c:pt idx="7799">
                  <c:v>-132.27699999999999</c:v>
                </c:pt>
                <c:pt idx="7800">
                  <c:v>-132.27500000000001</c:v>
                </c:pt>
                <c:pt idx="7801">
                  <c:v>-132.273</c:v>
                </c:pt>
                <c:pt idx="7802">
                  <c:v>-132.27100000000002</c:v>
                </c:pt>
                <c:pt idx="7803">
                  <c:v>-132.26900000000001</c:v>
                </c:pt>
                <c:pt idx="7804">
                  <c:v>-132.267</c:v>
                </c:pt>
                <c:pt idx="7805">
                  <c:v>-132.26499999999999</c:v>
                </c:pt>
                <c:pt idx="7806">
                  <c:v>-132.26300000000001</c:v>
                </c:pt>
                <c:pt idx="7807">
                  <c:v>-132.261</c:v>
                </c:pt>
                <c:pt idx="7808">
                  <c:v>-132.25900000000001</c:v>
                </c:pt>
                <c:pt idx="7809">
                  <c:v>-132.25700000000001</c:v>
                </c:pt>
                <c:pt idx="7810">
                  <c:v>-132.255</c:v>
                </c:pt>
                <c:pt idx="7811">
                  <c:v>-132.25299999999999</c:v>
                </c:pt>
                <c:pt idx="7812">
                  <c:v>-132.251</c:v>
                </c:pt>
                <c:pt idx="7813">
                  <c:v>-132.249</c:v>
                </c:pt>
                <c:pt idx="7814">
                  <c:v>-132.24700000000001</c:v>
                </c:pt>
                <c:pt idx="7815">
                  <c:v>-132.245</c:v>
                </c:pt>
                <c:pt idx="7816">
                  <c:v>-132.24299999999999</c:v>
                </c:pt>
                <c:pt idx="7817">
                  <c:v>-132.24099999999999</c:v>
                </c:pt>
                <c:pt idx="7818">
                  <c:v>-132.239</c:v>
                </c:pt>
                <c:pt idx="7819">
                  <c:v>-132.23699999999999</c:v>
                </c:pt>
                <c:pt idx="7820">
                  <c:v>-132.23500000000001</c:v>
                </c:pt>
                <c:pt idx="7821">
                  <c:v>-132.233</c:v>
                </c:pt>
                <c:pt idx="7822">
                  <c:v>-132.23099999999999</c:v>
                </c:pt>
                <c:pt idx="7823">
                  <c:v>-132.22899999999998</c:v>
                </c:pt>
                <c:pt idx="7824">
                  <c:v>-132.227</c:v>
                </c:pt>
                <c:pt idx="7825">
                  <c:v>-132.22499999999999</c:v>
                </c:pt>
                <c:pt idx="7826">
                  <c:v>-132.22300000000001</c:v>
                </c:pt>
                <c:pt idx="7827">
                  <c:v>-132.221</c:v>
                </c:pt>
                <c:pt idx="7828">
                  <c:v>-132.21899999999999</c:v>
                </c:pt>
                <c:pt idx="7829">
                  <c:v>-132.21700000000001</c:v>
                </c:pt>
                <c:pt idx="7830">
                  <c:v>-132.215</c:v>
                </c:pt>
                <c:pt idx="7831">
                  <c:v>-132.21299999999999</c:v>
                </c:pt>
                <c:pt idx="7832">
                  <c:v>-132.21100000000001</c:v>
                </c:pt>
                <c:pt idx="7833">
                  <c:v>-132.209</c:v>
                </c:pt>
                <c:pt idx="7834">
                  <c:v>-132.20699999999999</c:v>
                </c:pt>
                <c:pt idx="7835">
                  <c:v>-132.20500000000001</c:v>
                </c:pt>
                <c:pt idx="7836">
                  <c:v>-132.203</c:v>
                </c:pt>
                <c:pt idx="7837">
                  <c:v>-132.20099999999999</c:v>
                </c:pt>
                <c:pt idx="7838">
                  <c:v>-132.19900000000001</c:v>
                </c:pt>
                <c:pt idx="7839">
                  <c:v>-132.197</c:v>
                </c:pt>
                <c:pt idx="7840">
                  <c:v>-132.19499999999999</c:v>
                </c:pt>
                <c:pt idx="7841">
                  <c:v>-132.19300000000001</c:v>
                </c:pt>
                <c:pt idx="7842">
                  <c:v>-132.191</c:v>
                </c:pt>
                <c:pt idx="7843">
                  <c:v>-132.18899999999999</c:v>
                </c:pt>
                <c:pt idx="7844">
                  <c:v>-132.18700000000001</c:v>
                </c:pt>
                <c:pt idx="7845">
                  <c:v>-132.185</c:v>
                </c:pt>
                <c:pt idx="7846">
                  <c:v>-132.18299999999999</c:v>
                </c:pt>
                <c:pt idx="7847">
                  <c:v>-132.18100000000001</c:v>
                </c:pt>
                <c:pt idx="7848">
                  <c:v>-132.179</c:v>
                </c:pt>
                <c:pt idx="7849">
                  <c:v>-132.17699999999999</c:v>
                </c:pt>
                <c:pt idx="7850">
                  <c:v>-132.17500000000001</c:v>
                </c:pt>
                <c:pt idx="7851">
                  <c:v>-132.173</c:v>
                </c:pt>
                <c:pt idx="7852">
                  <c:v>-132.17099999999999</c:v>
                </c:pt>
                <c:pt idx="7853">
                  <c:v>-132.16900000000001</c:v>
                </c:pt>
                <c:pt idx="7854">
                  <c:v>-132.167</c:v>
                </c:pt>
                <c:pt idx="7855">
                  <c:v>-132.16499999999999</c:v>
                </c:pt>
                <c:pt idx="7856">
                  <c:v>-132.16300000000001</c:v>
                </c:pt>
                <c:pt idx="7857">
                  <c:v>-132.161</c:v>
                </c:pt>
                <c:pt idx="7858">
                  <c:v>-132.15899999999999</c:v>
                </c:pt>
                <c:pt idx="7859">
                  <c:v>-132.15700000000001</c:v>
                </c:pt>
                <c:pt idx="7860">
                  <c:v>-132.155</c:v>
                </c:pt>
                <c:pt idx="7861">
                  <c:v>-132.15299999999999</c:v>
                </c:pt>
                <c:pt idx="7862">
                  <c:v>-132.15100000000001</c:v>
                </c:pt>
                <c:pt idx="7863">
                  <c:v>-132.149</c:v>
                </c:pt>
                <c:pt idx="7864">
                  <c:v>-132.14699999999999</c:v>
                </c:pt>
                <c:pt idx="7865">
                  <c:v>-132.14500000000001</c:v>
                </c:pt>
                <c:pt idx="7866">
                  <c:v>-132.143</c:v>
                </c:pt>
                <c:pt idx="7867">
                  <c:v>-132.14099999999999</c:v>
                </c:pt>
                <c:pt idx="7868">
                  <c:v>-132.13900000000001</c:v>
                </c:pt>
                <c:pt idx="7869">
                  <c:v>-132.137</c:v>
                </c:pt>
                <c:pt idx="7870">
                  <c:v>-132.13499999999999</c:v>
                </c:pt>
                <c:pt idx="7871">
                  <c:v>-132.13300000000001</c:v>
                </c:pt>
                <c:pt idx="7872">
                  <c:v>-132.131</c:v>
                </c:pt>
                <c:pt idx="7873">
                  <c:v>-132.12899999999999</c:v>
                </c:pt>
                <c:pt idx="7874">
                  <c:v>-132.12700000000001</c:v>
                </c:pt>
                <c:pt idx="7875">
                  <c:v>-132.125</c:v>
                </c:pt>
                <c:pt idx="7876">
                  <c:v>-132.12299999999999</c:v>
                </c:pt>
                <c:pt idx="7877">
                  <c:v>-132.12100000000001</c:v>
                </c:pt>
                <c:pt idx="7878">
                  <c:v>-132.119</c:v>
                </c:pt>
                <c:pt idx="7879">
                  <c:v>-132.11699999999999</c:v>
                </c:pt>
                <c:pt idx="7880">
                  <c:v>-132.11500000000001</c:v>
                </c:pt>
                <c:pt idx="7881">
                  <c:v>-132.113</c:v>
                </c:pt>
                <c:pt idx="7882">
                  <c:v>-132.11099999999999</c:v>
                </c:pt>
                <c:pt idx="7883">
                  <c:v>-132.10900000000001</c:v>
                </c:pt>
                <c:pt idx="7884">
                  <c:v>-132.107</c:v>
                </c:pt>
                <c:pt idx="7885">
                  <c:v>-132.10499999999999</c:v>
                </c:pt>
                <c:pt idx="7886">
                  <c:v>-132.10300000000001</c:v>
                </c:pt>
                <c:pt idx="7887">
                  <c:v>-132.101</c:v>
                </c:pt>
                <c:pt idx="7888">
                  <c:v>-132.09899999999999</c:v>
                </c:pt>
                <c:pt idx="7889">
                  <c:v>-132.09700000000001</c:v>
                </c:pt>
                <c:pt idx="7890">
                  <c:v>-132.095</c:v>
                </c:pt>
                <c:pt idx="7891">
                  <c:v>-132.09299999999999</c:v>
                </c:pt>
                <c:pt idx="7892">
                  <c:v>-132.09100000000001</c:v>
                </c:pt>
                <c:pt idx="7893">
                  <c:v>-132.089</c:v>
                </c:pt>
                <c:pt idx="7894">
                  <c:v>-132.08699999999999</c:v>
                </c:pt>
                <c:pt idx="7895">
                  <c:v>-132.08500000000001</c:v>
                </c:pt>
                <c:pt idx="7896">
                  <c:v>-132.083</c:v>
                </c:pt>
                <c:pt idx="7897">
                  <c:v>-132.08099999999999</c:v>
                </c:pt>
                <c:pt idx="7898">
                  <c:v>-132.07900000000001</c:v>
                </c:pt>
                <c:pt idx="7899">
                  <c:v>-132.077</c:v>
                </c:pt>
                <c:pt idx="7900">
                  <c:v>-132.07499999999999</c:v>
                </c:pt>
                <c:pt idx="7901">
                  <c:v>-132.07300000000001</c:v>
                </c:pt>
                <c:pt idx="7902">
                  <c:v>-132.071</c:v>
                </c:pt>
                <c:pt idx="7903">
                  <c:v>-132.06899999999999</c:v>
                </c:pt>
                <c:pt idx="7904">
                  <c:v>-132.06700000000001</c:v>
                </c:pt>
                <c:pt idx="7905">
                  <c:v>-132.065</c:v>
                </c:pt>
                <c:pt idx="7906">
                  <c:v>-132.06299999999999</c:v>
                </c:pt>
                <c:pt idx="7907">
                  <c:v>-132.06100000000001</c:v>
                </c:pt>
                <c:pt idx="7908">
                  <c:v>-132.059</c:v>
                </c:pt>
                <c:pt idx="7909">
                  <c:v>-132.05699999999999</c:v>
                </c:pt>
                <c:pt idx="7910">
                  <c:v>-132.05500000000001</c:v>
                </c:pt>
                <c:pt idx="7911">
                  <c:v>-132.053</c:v>
                </c:pt>
                <c:pt idx="7912">
                  <c:v>-132.05099999999999</c:v>
                </c:pt>
                <c:pt idx="7913">
                  <c:v>-132.04900000000001</c:v>
                </c:pt>
                <c:pt idx="7914">
                  <c:v>-132.047</c:v>
                </c:pt>
                <c:pt idx="7915">
                  <c:v>-132.04499999999999</c:v>
                </c:pt>
                <c:pt idx="7916">
                  <c:v>-132.04300000000001</c:v>
                </c:pt>
                <c:pt idx="7917">
                  <c:v>-132.041</c:v>
                </c:pt>
                <c:pt idx="7918">
                  <c:v>-132.03899999999999</c:v>
                </c:pt>
                <c:pt idx="7919">
                  <c:v>-132.03700000000001</c:v>
                </c:pt>
                <c:pt idx="7920">
                  <c:v>-132.035</c:v>
                </c:pt>
                <c:pt idx="7921">
                  <c:v>-132.03299999999999</c:v>
                </c:pt>
                <c:pt idx="7922">
                  <c:v>-132.03100000000001</c:v>
                </c:pt>
                <c:pt idx="7923">
                  <c:v>-132.029</c:v>
                </c:pt>
                <c:pt idx="7924">
                  <c:v>-132.02699999999999</c:v>
                </c:pt>
                <c:pt idx="7925">
                  <c:v>-132.02500000000001</c:v>
                </c:pt>
                <c:pt idx="7926">
                  <c:v>-132.023</c:v>
                </c:pt>
                <c:pt idx="7927">
                  <c:v>-132.02100000000002</c:v>
                </c:pt>
                <c:pt idx="7928">
                  <c:v>-132.01900000000001</c:v>
                </c:pt>
                <c:pt idx="7929">
                  <c:v>-132.017</c:v>
                </c:pt>
                <c:pt idx="7930">
                  <c:v>-132.01499999999999</c:v>
                </c:pt>
                <c:pt idx="7931">
                  <c:v>-132.01300000000001</c:v>
                </c:pt>
                <c:pt idx="7932">
                  <c:v>-132.011</c:v>
                </c:pt>
                <c:pt idx="7933">
                  <c:v>-132.00900000000001</c:v>
                </c:pt>
                <c:pt idx="7934">
                  <c:v>-132.00700000000001</c:v>
                </c:pt>
                <c:pt idx="7935">
                  <c:v>-132.005</c:v>
                </c:pt>
                <c:pt idx="7936">
                  <c:v>-132.00299999999999</c:v>
                </c:pt>
                <c:pt idx="7937">
                  <c:v>-132.001</c:v>
                </c:pt>
                <c:pt idx="7938">
                  <c:v>-131.999</c:v>
                </c:pt>
                <c:pt idx="7939">
                  <c:v>-131.99700000000001</c:v>
                </c:pt>
                <c:pt idx="7940">
                  <c:v>-131.995</c:v>
                </c:pt>
                <c:pt idx="7941">
                  <c:v>-131.99299999999999</c:v>
                </c:pt>
                <c:pt idx="7942">
                  <c:v>-131.99099999999999</c:v>
                </c:pt>
                <c:pt idx="7943">
                  <c:v>-131.989</c:v>
                </c:pt>
                <c:pt idx="7944">
                  <c:v>-131.98699999999999</c:v>
                </c:pt>
                <c:pt idx="7945">
                  <c:v>-131.98500000000001</c:v>
                </c:pt>
                <c:pt idx="7946">
                  <c:v>-131.983</c:v>
                </c:pt>
                <c:pt idx="7947">
                  <c:v>-131.98099999999999</c:v>
                </c:pt>
                <c:pt idx="7948">
                  <c:v>-131.97899999999998</c:v>
                </c:pt>
                <c:pt idx="7949">
                  <c:v>-131.977</c:v>
                </c:pt>
                <c:pt idx="7950">
                  <c:v>-131.97499999999999</c:v>
                </c:pt>
                <c:pt idx="7951">
                  <c:v>-131.97300000000001</c:v>
                </c:pt>
                <c:pt idx="7952">
                  <c:v>-131.971</c:v>
                </c:pt>
                <c:pt idx="7953">
                  <c:v>-131.96899999999999</c:v>
                </c:pt>
                <c:pt idx="7954">
                  <c:v>-131.96700000000001</c:v>
                </c:pt>
                <c:pt idx="7955">
                  <c:v>-131.965</c:v>
                </c:pt>
                <c:pt idx="7956">
                  <c:v>-131.96299999999999</c:v>
                </c:pt>
                <c:pt idx="7957">
                  <c:v>-131.96100000000001</c:v>
                </c:pt>
                <c:pt idx="7958">
                  <c:v>-131.959</c:v>
                </c:pt>
                <c:pt idx="7959">
                  <c:v>-131.95699999999999</c:v>
                </c:pt>
                <c:pt idx="7960">
                  <c:v>-131.95500000000001</c:v>
                </c:pt>
                <c:pt idx="7961">
                  <c:v>-131.953</c:v>
                </c:pt>
                <c:pt idx="7962">
                  <c:v>-131.95099999999999</c:v>
                </c:pt>
                <c:pt idx="7963">
                  <c:v>-131.94900000000001</c:v>
                </c:pt>
                <c:pt idx="7964">
                  <c:v>-131.947</c:v>
                </c:pt>
                <c:pt idx="7965">
                  <c:v>-131.94499999999999</c:v>
                </c:pt>
                <c:pt idx="7966">
                  <c:v>-131.94300000000001</c:v>
                </c:pt>
                <c:pt idx="7967">
                  <c:v>-131.941</c:v>
                </c:pt>
                <c:pt idx="7968">
                  <c:v>-131.93899999999999</c:v>
                </c:pt>
                <c:pt idx="7969">
                  <c:v>-131.93700000000001</c:v>
                </c:pt>
                <c:pt idx="7970">
                  <c:v>-131.935</c:v>
                </c:pt>
                <c:pt idx="7971">
                  <c:v>-131.93299999999999</c:v>
                </c:pt>
                <c:pt idx="7972">
                  <c:v>-131.93100000000001</c:v>
                </c:pt>
                <c:pt idx="7973">
                  <c:v>-131.929</c:v>
                </c:pt>
                <c:pt idx="7974">
                  <c:v>-131.92699999999999</c:v>
                </c:pt>
                <c:pt idx="7975">
                  <c:v>-131.92500000000001</c:v>
                </c:pt>
                <c:pt idx="7976">
                  <c:v>-131.923</c:v>
                </c:pt>
                <c:pt idx="7977">
                  <c:v>-131.92099999999999</c:v>
                </c:pt>
                <c:pt idx="7978">
                  <c:v>-131.91900000000001</c:v>
                </c:pt>
                <c:pt idx="7979">
                  <c:v>-131.917</c:v>
                </c:pt>
                <c:pt idx="7980">
                  <c:v>-131.91499999999999</c:v>
                </c:pt>
                <c:pt idx="7981">
                  <c:v>-131.91300000000001</c:v>
                </c:pt>
                <c:pt idx="7982">
                  <c:v>-131.911</c:v>
                </c:pt>
                <c:pt idx="7983">
                  <c:v>-131.90899999999999</c:v>
                </c:pt>
                <c:pt idx="7984">
                  <c:v>-131.90700000000001</c:v>
                </c:pt>
                <c:pt idx="7985">
                  <c:v>-131.905</c:v>
                </c:pt>
                <c:pt idx="7986">
                  <c:v>-131.90299999999999</c:v>
                </c:pt>
                <c:pt idx="7987">
                  <c:v>-131.90100000000001</c:v>
                </c:pt>
                <c:pt idx="7988">
                  <c:v>-131.899</c:v>
                </c:pt>
                <c:pt idx="7989">
                  <c:v>-131.89699999999999</c:v>
                </c:pt>
                <c:pt idx="7990">
                  <c:v>-131.89500000000001</c:v>
                </c:pt>
                <c:pt idx="7991">
                  <c:v>-131.893</c:v>
                </c:pt>
                <c:pt idx="7992">
                  <c:v>-131.89099999999999</c:v>
                </c:pt>
                <c:pt idx="7993">
                  <c:v>-131.88900000000001</c:v>
                </c:pt>
                <c:pt idx="7994">
                  <c:v>-131.887</c:v>
                </c:pt>
                <c:pt idx="7995">
                  <c:v>-131.88499999999999</c:v>
                </c:pt>
                <c:pt idx="7996">
                  <c:v>-131.88300000000001</c:v>
                </c:pt>
                <c:pt idx="7997">
                  <c:v>-131.881</c:v>
                </c:pt>
                <c:pt idx="7998">
                  <c:v>-131.87899999999999</c:v>
                </c:pt>
                <c:pt idx="7999">
                  <c:v>-131.87700000000001</c:v>
                </c:pt>
                <c:pt idx="8000">
                  <c:v>-131.875</c:v>
                </c:pt>
                <c:pt idx="8001">
                  <c:v>-131.87299999999999</c:v>
                </c:pt>
                <c:pt idx="8002">
                  <c:v>-131.87100000000001</c:v>
                </c:pt>
                <c:pt idx="8003">
                  <c:v>-131.869</c:v>
                </c:pt>
                <c:pt idx="8004">
                  <c:v>-131.86699999999999</c:v>
                </c:pt>
                <c:pt idx="8005">
                  <c:v>-131.86500000000001</c:v>
                </c:pt>
                <c:pt idx="8006">
                  <c:v>-131.863</c:v>
                </c:pt>
                <c:pt idx="8007">
                  <c:v>-131.86099999999999</c:v>
                </c:pt>
                <c:pt idx="8008">
                  <c:v>-131.85900000000001</c:v>
                </c:pt>
                <c:pt idx="8009">
                  <c:v>-131.857</c:v>
                </c:pt>
                <c:pt idx="8010">
                  <c:v>-131.85499999999999</c:v>
                </c:pt>
                <c:pt idx="8011">
                  <c:v>-131.85300000000001</c:v>
                </c:pt>
                <c:pt idx="8012">
                  <c:v>-131.851</c:v>
                </c:pt>
                <c:pt idx="8013">
                  <c:v>-131.84899999999999</c:v>
                </c:pt>
                <c:pt idx="8014">
                  <c:v>-131.84700000000001</c:v>
                </c:pt>
                <c:pt idx="8015">
                  <c:v>-131.845</c:v>
                </c:pt>
                <c:pt idx="8016">
                  <c:v>-131.84299999999999</c:v>
                </c:pt>
                <c:pt idx="8017">
                  <c:v>-131.84100000000001</c:v>
                </c:pt>
                <c:pt idx="8018">
                  <c:v>-131.839</c:v>
                </c:pt>
                <c:pt idx="8019">
                  <c:v>-131.83699999999999</c:v>
                </c:pt>
                <c:pt idx="8020">
                  <c:v>-131.83500000000001</c:v>
                </c:pt>
                <c:pt idx="8021">
                  <c:v>-131.833</c:v>
                </c:pt>
                <c:pt idx="8022">
                  <c:v>-131.83099999999999</c:v>
                </c:pt>
                <c:pt idx="8023">
                  <c:v>-131.82900000000001</c:v>
                </c:pt>
                <c:pt idx="8024">
                  <c:v>-131.827</c:v>
                </c:pt>
                <c:pt idx="8025">
                  <c:v>-131.82499999999999</c:v>
                </c:pt>
                <c:pt idx="8026">
                  <c:v>-131.82300000000001</c:v>
                </c:pt>
                <c:pt idx="8027">
                  <c:v>-131.821</c:v>
                </c:pt>
                <c:pt idx="8028">
                  <c:v>-131.81899999999999</c:v>
                </c:pt>
                <c:pt idx="8029">
                  <c:v>-131.81700000000001</c:v>
                </c:pt>
                <c:pt idx="8030">
                  <c:v>-131.815</c:v>
                </c:pt>
                <c:pt idx="8031">
                  <c:v>-131.81299999999999</c:v>
                </c:pt>
                <c:pt idx="8032">
                  <c:v>-131.81100000000001</c:v>
                </c:pt>
                <c:pt idx="8033">
                  <c:v>-131.809</c:v>
                </c:pt>
                <c:pt idx="8034">
                  <c:v>-131.80699999999999</c:v>
                </c:pt>
                <c:pt idx="8035">
                  <c:v>-131.80500000000001</c:v>
                </c:pt>
                <c:pt idx="8036">
                  <c:v>-131.803</c:v>
                </c:pt>
                <c:pt idx="8037">
                  <c:v>-131.80099999999999</c:v>
                </c:pt>
                <c:pt idx="8038">
                  <c:v>-131.79900000000001</c:v>
                </c:pt>
                <c:pt idx="8039">
                  <c:v>-131.797</c:v>
                </c:pt>
                <c:pt idx="8040">
                  <c:v>-131.79500000000002</c:v>
                </c:pt>
                <c:pt idx="8041">
                  <c:v>-131.79300000000001</c:v>
                </c:pt>
                <c:pt idx="8042">
                  <c:v>-131.791</c:v>
                </c:pt>
                <c:pt idx="8043">
                  <c:v>-131.78899999999999</c:v>
                </c:pt>
                <c:pt idx="8044">
                  <c:v>-131.78700000000001</c:v>
                </c:pt>
                <c:pt idx="8045">
                  <c:v>-131.785</c:v>
                </c:pt>
                <c:pt idx="8046">
                  <c:v>-131.78300000000002</c:v>
                </c:pt>
                <c:pt idx="8047">
                  <c:v>-131.78100000000001</c:v>
                </c:pt>
                <c:pt idx="8048">
                  <c:v>-131.779</c:v>
                </c:pt>
                <c:pt idx="8049">
                  <c:v>-131.77699999999999</c:v>
                </c:pt>
                <c:pt idx="8050">
                  <c:v>-131.77500000000001</c:v>
                </c:pt>
                <c:pt idx="8051">
                  <c:v>-131.773</c:v>
                </c:pt>
                <c:pt idx="8052">
                  <c:v>-131.77100000000002</c:v>
                </c:pt>
                <c:pt idx="8053">
                  <c:v>-131.76900000000001</c:v>
                </c:pt>
                <c:pt idx="8054">
                  <c:v>-131.767</c:v>
                </c:pt>
                <c:pt idx="8055">
                  <c:v>-131.76499999999999</c:v>
                </c:pt>
                <c:pt idx="8056">
                  <c:v>-131.76300000000001</c:v>
                </c:pt>
                <c:pt idx="8057">
                  <c:v>-131.761</c:v>
                </c:pt>
                <c:pt idx="8058">
                  <c:v>-131.75900000000001</c:v>
                </c:pt>
                <c:pt idx="8059">
                  <c:v>-131.75700000000001</c:v>
                </c:pt>
                <c:pt idx="8060">
                  <c:v>-131.755</c:v>
                </c:pt>
                <c:pt idx="8061">
                  <c:v>-131.75299999999999</c:v>
                </c:pt>
                <c:pt idx="8062">
                  <c:v>-131.751</c:v>
                </c:pt>
                <c:pt idx="8063">
                  <c:v>-131.749</c:v>
                </c:pt>
                <c:pt idx="8064">
                  <c:v>-131.74700000000001</c:v>
                </c:pt>
                <c:pt idx="8065">
                  <c:v>-131.745</c:v>
                </c:pt>
                <c:pt idx="8066">
                  <c:v>-131.74299999999999</c:v>
                </c:pt>
                <c:pt idx="8067">
                  <c:v>-131.74099999999999</c:v>
                </c:pt>
                <c:pt idx="8068">
                  <c:v>-131.739</c:v>
                </c:pt>
                <c:pt idx="8069">
                  <c:v>-131.73699999999999</c:v>
                </c:pt>
                <c:pt idx="8070">
                  <c:v>-131.73500000000001</c:v>
                </c:pt>
                <c:pt idx="8071">
                  <c:v>-131.733</c:v>
                </c:pt>
                <c:pt idx="8072">
                  <c:v>-131.73099999999999</c:v>
                </c:pt>
                <c:pt idx="8073">
                  <c:v>-131.72899999999998</c:v>
                </c:pt>
                <c:pt idx="8074">
                  <c:v>-131.727</c:v>
                </c:pt>
                <c:pt idx="8075">
                  <c:v>-131.72499999999999</c:v>
                </c:pt>
                <c:pt idx="8076">
                  <c:v>-131.72300000000001</c:v>
                </c:pt>
                <c:pt idx="8077">
                  <c:v>-131.721</c:v>
                </c:pt>
                <c:pt idx="8078">
                  <c:v>-131.71899999999999</c:v>
                </c:pt>
                <c:pt idx="8079">
                  <c:v>-131.71699999999998</c:v>
                </c:pt>
                <c:pt idx="8080">
                  <c:v>-131.715</c:v>
                </c:pt>
                <c:pt idx="8081">
                  <c:v>-131.71299999999999</c:v>
                </c:pt>
                <c:pt idx="8082">
                  <c:v>-131.71100000000001</c:v>
                </c:pt>
                <c:pt idx="8083">
                  <c:v>-131.709</c:v>
                </c:pt>
                <c:pt idx="8084">
                  <c:v>-131.70699999999999</c:v>
                </c:pt>
                <c:pt idx="8085">
                  <c:v>-131.70499999999998</c:v>
                </c:pt>
                <c:pt idx="8086">
                  <c:v>-131.703</c:v>
                </c:pt>
                <c:pt idx="8087">
                  <c:v>-131.70099999999999</c:v>
                </c:pt>
                <c:pt idx="8088">
                  <c:v>-131.69900000000001</c:v>
                </c:pt>
                <c:pt idx="8089">
                  <c:v>-131.697</c:v>
                </c:pt>
                <c:pt idx="8090">
                  <c:v>-131.69499999999999</c:v>
                </c:pt>
                <c:pt idx="8091">
                  <c:v>-131.69300000000001</c:v>
                </c:pt>
                <c:pt idx="8092">
                  <c:v>-131.691</c:v>
                </c:pt>
                <c:pt idx="8093">
                  <c:v>-131.68899999999999</c:v>
                </c:pt>
                <c:pt idx="8094">
                  <c:v>-131.68700000000001</c:v>
                </c:pt>
                <c:pt idx="8095">
                  <c:v>-131.685</c:v>
                </c:pt>
                <c:pt idx="8096">
                  <c:v>-131.68299999999999</c:v>
                </c:pt>
                <c:pt idx="8097">
                  <c:v>-131.68100000000001</c:v>
                </c:pt>
                <c:pt idx="8098">
                  <c:v>-131.679</c:v>
                </c:pt>
                <c:pt idx="8099">
                  <c:v>-131.67699999999999</c:v>
                </c:pt>
                <c:pt idx="8100">
                  <c:v>-131.67500000000001</c:v>
                </c:pt>
                <c:pt idx="8101">
                  <c:v>-131.673</c:v>
                </c:pt>
                <c:pt idx="8102">
                  <c:v>-131.67099999999999</c:v>
                </c:pt>
                <c:pt idx="8103">
                  <c:v>-131.66900000000001</c:v>
                </c:pt>
                <c:pt idx="8104">
                  <c:v>-131.667</c:v>
                </c:pt>
                <c:pt idx="8105">
                  <c:v>-131.66499999999999</c:v>
                </c:pt>
                <c:pt idx="8106">
                  <c:v>-131.66300000000001</c:v>
                </c:pt>
                <c:pt idx="8107">
                  <c:v>-131.661</c:v>
                </c:pt>
                <c:pt idx="8108">
                  <c:v>-131.65899999999999</c:v>
                </c:pt>
                <c:pt idx="8109">
                  <c:v>-131.65700000000001</c:v>
                </c:pt>
                <c:pt idx="8110">
                  <c:v>-131.655</c:v>
                </c:pt>
                <c:pt idx="8111">
                  <c:v>-131.65299999999999</c:v>
                </c:pt>
                <c:pt idx="8112">
                  <c:v>-131.65100000000001</c:v>
                </c:pt>
                <c:pt idx="8113">
                  <c:v>-131.649</c:v>
                </c:pt>
                <c:pt idx="8114">
                  <c:v>-131.64699999999999</c:v>
                </c:pt>
                <c:pt idx="8115">
                  <c:v>-131.64500000000001</c:v>
                </c:pt>
                <c:pt idx="8116">
                  <c:v>-131.643</c:v>
                </c:pt>
                <c:pt idx="8117">
                  <c:v>-131.64099999999999</c:v>
                </c:pt>
                <c:pt idx="8118">
                  <c:v>-131.63900000000001</c:v>
                </c:pt>
                <c:pt idx="8119">
                  <c:v>-131.637</c:v>
                </c:pt>
                <c:pt idx="8120">
                  <c:v>-131.63499999999999</c:v>
                </c:pt>
                <c:pt idx="8121">
                  <c:v>-131.63300000000001</c:v>
                </c:pt>
                <c:pt idx="8122">
                  <c:v>-131.631</c:v>
                </c:pt>
                <c:pt idx="8123">
                  <c:v>-131.62899999999999</c:v>
                </c:pt>
                <c:pt idx="8124">
                  <c:v>-131.62700000000001</c:v>
                </c:pt>
                <c:pt idx="8125">
                  <c:v>-131.625</c:v>
                </c:pt>
                <c:pt idx="8126">
                  <c:v>-131.62299999999999</c:v>
                </c:pt>
                <c:pt idx="8127">
                  <c:v>-131.62100000000001</c:v>
                </c:pt>
                <c:pt idx="8128">
                  <c:v>-131.619</c:v>
                </c:pt>
                <c:pt idx="8129">
                  <c:v>-131.61699999999999</c:v>
                </c:pt>
                <c:pt idx="8130">
                  <c:v>-131.61500000000001</c:v>
                </c:pt>
                <c:pt idx="8131">
                  <c:v>-131.613</c:v>
                </c:pt>
                <c:pt idx="8132">
                  <c:v>-131.61099999999999</c:v>
                </c:pt>
                <c:pt idx="8133">
                  <c:v>-131.60900000000001</c:v>
                </c:pt>
                <c:pt idx="8134">
                  <c:v>-131.607</c:v>
                </c:pt>
                <c:pt idx="8135">
                  <c:v>-131.60499999999999</c:v>
                </c:pt>
                <c:pt idx="8136">
                  <c:v>-131.60300000000001</c:v>
                </c:pt>
                <c:pt idx="8137">
                  <c:v>-131.601</c:v>
                </c:pt>
                <c:pt idx="8138">
                  <c:v>-131.59899999999999</c:v>
                </c:pt>
                <c:pt idx="8139">
                  <c:v>-131.59700000000001</c:v>
                </c:pt>
                <c:pt idx="8140">
                  <c:v>-131.595</c:v>
                </c:pt>
                <c:pt idx="8141">
                  <c:v>-131.59299999999999</c:v>
                </c:pt>
                <c:pt idx="8142">
                  <c:v>-131.59100000000001</c:v>
                </c:pt>
                <c:pt idx="8143">
                  <c:v>-131.589</c:v>
                </c:pt>
                <c:pt idx="8144">
                  <c:v>-131.58699999999999</c:v>
                </c:pt>
                <c:pt idx="8145">
                  <c:v>-131.58500000000001</c:v>
                </c:pt>
                <c:pt idx="8146">
                  <c:v>-131.583</c:v>
                </c:pt>
                <c:pt idx="8147">
                  <c:v>-131.58099999999999</c:v>
                </c:pt>
                <c:pt idx="8148">
                  <c:v>-131.57900000000001</c:v>
                </c:pt>
                <c:pt idx="8149">
                  <c:v>-131.577</c:v>
                </c:pt>
                <c:pt idx="8150">
                  <c:v>-131.57499999999999</c:v>
                </c:pt>
                <c:pt idx="8151">
                  <c:v>-131.57300000000001</c:v>
                </c:pt>
                <c:pt idx="8152">
                  <c:v>-131.571</c:v>
                </c:pt>
                <c:pt idx="8153">
                  <c:v>-131.56899999999999</c:v>
                </c:pt>
                <c:pt idx="8154">
                  <c:v>-131.56700000000001</c:v>
                </c:pt>
                <c:pt idx="8155">
                  <c:v>-131.565</c:v>
                </c:pt>
                <c:pt idx="8156">
                  <c:v>-131.56299999999999</c:v>
                </c:pt>
                <c:pt idx="8157">
                  <c:v>-131.56100000000001</c:v>
                </c:pt>
                <c:pt idx="8158">
                  <c:v>-131.559</c:v>
                </c:pt>
                <c:pt idx="8159">
                  <c:v>-131.55699999999999</c:v>
                </c:pt>
                <c:pt idx="8160">
                  <c:v>-131.55500000000001</c:v>
                </c:pt>
                <c:pt idx="8161">
                  <c:v>-131.553</c:v>
                </c:pt>
                <c:pt idx="8162">
                  <c:v>-131.55099999999999</c:v>
                </c:pt>
                <c:pt idx="8163">
                  <c:v>-131.54900000000001</c:v>
                </c:pt>
                <c:pt idx="8164">
                  <c:v>-131.547</c:v>
                </c:pt>
                <c:pt idx="8165">
                  <c:v>-131.54500000000002</c:v>
                </c:pt>
                <c:pt idx="8166">
                  <c:v>-131.54300000000001</c:v>
                </c:pt>
                <c:pt idx="8167">
                  <c:v>-131.541</c:v>
                </c:pt>
                <c:pt idx="8168">
                  <c:v>-131.53899999999999</c:v>
                </c:pt>
                <c:pt idx="8169">
                  <c:v>-131.53700000000001</c:v>
                </c:pt>
                <c:pt idx="8170">
                  <c:v>-131.535</c:v>
                </c:pt>
                <c:pt idx="8171">
                  <c:v>-131.53300000000002</c:v>
                </c:pt>
                <c:pt idx="8172">
                  <c:v>-131.53100000000001</c:v>
                </c:pt>
                <c:pt idx="8173">
                  <c:v>-131.529</c:v>
                </c:pt>
                <c:pt idx="8174">
                  <c:v>-131.52699999999999</c:v>
                </c:pt>
                <c:pt idx="8175">
                  <c:v>-131.52500000000001</c:v>
                </c:pt>
                <c:pt idx="8176">
                  <c:v>-131.523</c:v>
                </c:pt>
                <c:pt idx="8177">
                  <c:v>-131.52100000000002</c:v>
                </c:pt>
                <c:pt idx="8178">
                  <c:v>-131.51900000000001</c:v>
                </c:pt>
                <c:pt idx="8179">
                  <c:v>-131.517</c:v>
                </c:pt>
                <c:pt idx="8180">
                  <c:v>-131.51499999999999</c:v>
                </c:pt>
                <c:pt idx="8181">
                  <c:v>-131.51300000000001</c:v>
                </c:pt>
                <c:pt idx="8182">
                  <c:v>-131.511</c:v>
                </c:pt>
                <c:pt idx="8183">
                  <c:v>-131.50900000000001</c:v>
                </c:pt>
                <c:pt idx="8184">
                  <c:v>-131.50700000000001</c:v>
                </c:pt>
                <c:pt idx="8185">
                  <c:v>-131.505</c:v>
                </c:pt>
                <c:pt idx="8186">
                  <c:v>-131.50299999999999</c:v>
                </c:pt>
                <c:pt idx="8187">
                  <c:v>-131.501</c:v>
                </c:pt>
                <c:pt idx="8188">
                  <c:v>-131.499</c:v>
                </c:pt>
                <c:pt idx="8189">
                  <c:v>-131.49700000000001</c:v>
                </c:pt>
                <c:pt idx="8190">
                  <c:v>-131.495</c:v>
                </c:pt>
                <c:pt idx="8191">
                  <c:v>-131.49299999999999</c:v>
                </c:pt>
                <c:pt idx="8192">
                  <c:v>-131.49099999999999</c:v>
                </c:pt>
                <c:pt idx="8193">
                  <c:v>-131.489</c:v>
                </c:pt>
                <c:pt idx="8194">
                  <c:v>-131.48699999999999</c:v>
                </c:pt>
                <c:pt idx="8195">
                  <c:v>-131.48500000000001</c:v>
                </c:pt>
                <c:pt idx="8196">
                  <c:v>-131.483</c:v>
                </c:pt>
                <c:pt idx="8197">
                  <c:v>-131.48099999999999</c:v>
                </c:pt>
                <c:pt idx="8198">
                  <c:v>-131.47899999999998</c:v>
                </c:pt>
                <c:pt idx="8199">
                  <c:v>-131.477</c:v>
                </c:pt>
                <c:pt idx="8200">
                  <c:v>-131.47499999999999</c:v>
                </c:pt>
                <c:pt idx="8201">
                  <c:v>-131.47300000000001</c:v>
                </c:pt>
                <c:pt idx="8202">
                  <c:v>-131.471</c:v>
                </c:pt>
                <c:pt idx="8203">
                  <c:v>-131.46899999999999</c:v>
                </c:pt>
                <c:pt idx="8204">
                  <c:v>-131.46699999999998</c:v>
                </c:pt>
                <c:pt idx="8205">
                  <c:v>-131.465</c:v>
                </c:pt>
                <c:pt idx="8206">
                  <c:v>-131.46299999999999</c:v>
                </c:pt>
                <c:pt idx="8207">
                  <c:v>-131.46100000000001</c:v>
                </c:pt>
                <c:pt idx="8208">
                  <c:v>-131.459</c:v>
                </c:pt>
                <c:pt idx="8209">
                  <c:v>-131.45699999999999</c:v>
                </c:pt>
                <c:pt idx="8210">
                  <c:v>-131.45499999999998</c:v>
                </c:pt>
                <c:pt idx="8211">
                  <c:v>-131.453</c:v>
                </c:pt>
                <c:pt idx="8212">
                  <c:v>-131.45099999999999</c:v>
                </c:pt>
                <c:pt idx="8213">
                  <c:v>-131.44900000000001</c:v>
                </c:pt>
                <c:pt idx="8214">
                  <c:v>-131.447</c:v>
                </c:pt>
                <c:pt idx="8215">
                  <c:v>-131.44499999999999</c:v>
                </c:pt>
                <c:pt idx="8216">
                  <c:v>-131.44300000000001</c:v>
                </c:pt>
                <c:pt idx="8217">
                  <c:v>-131.441</c:v>
                </c:pt>
                <c:pt idx="8218">
                  <c:v>-131.43899999999999</c:v>
                </c:pt>
                <c:pt idx="8219">
                  <c:v>-131.43700000000001</c:v>
                </c:pt>
                <c:pt idx="8220">
                  <c:v>-131.435</c:v>
                </c:pt>
                <c:pt idx="8221">
                  <c:v>-131.43299999999999</c:v>
                </c:pt>
                <c:pt idx="8222">
                  <c:v>-131.43100000000001</c:v>
                </c:pt>
                <c:pt idx="8223">
                  <c:v>-131.429</c:v>
                </c:pt>
                <c:pt idx="8224">
                  <c:v>-131.42699999999999</c:v>
                </c:pt>
                <c:pt idx="8225">
                  <c:v>-131.42500000000001</c:v>
                </c:pt>
                <c:pt idx="8226">
                  <c:v>-131.423</c:v>
                </c:pt>
                <c:pt idx="8227">
                  <c:v>-131.42099999999999</c:v>
                </c:pt>
                <c:pt idx="8228">
                  <c:v>-131.41900000000001</c:v>
                </c:pt>
                <c:pt idx="8229">
                  <c:v>-131.417</c:v>
                </c:pt>
                <c:pt idx="8230">
                  <c:v>-131.41499999999999</c:v>
                </c:pt>
                <c:pt idx="8231">
                  <c:v>-131.41300000000001</c:v>
                </c:pt>
                <c:pt idx="8232">
                  <c:v>-131.411</c:v>
                </c:pt>
                <c:pt idx="8233">
                  <c:v>-131.40899999999999</c:v>
                </c:pt>
                <c:pt idx="8234">
                  <c:v>-131.40700000000001</c:v>
                </c:pt>
                <c:pt idx="8235">
                  <c:v>-131.405</c:v>
                </c:pt>
                <c:pt idx="8236">
                  <c:v>-131.40299999999999</c:v>
                </c:pt>
                <c:pt idx="8237">
                  <c:v>-131.40100000000001</c:v>
                </c:pt>
                <c:pt idx="8238">
                  <c:v>-131.399</c:v>
                </c:pt>
                <c:pt idx="8239">
                  <c:v>-131.39699999999999</c:v>
                </c:pt>
                <c:pt idx="8240">
                  <c:v>-131.39500000000001</c:v>
                </c:pt>
                <c:pt idx="8241">
                  <c:v>-131.393</c:v>
                </c:pt>
                <c:pt idx="8242">
                  <c:v>-131.39099999999999</c:v>
                </c:pt>
                <c:pt idx="8243">
                  <c:v>-131.38900000000001</c:v>
                </c:pt>
                <c:pt idx="8244">
                  <c:v>-131.387</c:v>
                </c:pt>
                <c:pt idx="8245">
                  <c:v>-131.38499999999999</c:v>
                </c:pt>
                <c:pt idx="8246">
                  <c:v>-131.38300000000001</c:v>
                </c:pt>
                <c:pt idx="8247">
                  <c:v>-131.381</c:v>
                </c:pt>
                <c:pt idx="8248">
                  <c:v>-131.37899999999999</c:v>
                </c:pt>
                <c:pt idx="8249">
                  <c:v>-131.37700000000001</c:v>
                </c:pt>
                <c:pt idx="8250">
                  <c:v>-131.375</c:v>
                </c:pt>
                <c:pt idx="8251">
                  <c:v>-131.37299999999999</c:v>
                </c:pt>
                <c:pt idx="8252">
                  <c:v>-131.37100000000001</c:v>
                </c:pt>
                <c:pt idx="8253">
                  <c:v>-131.369</c:v>
                </c:pt>
                <c:pt idx="8254">
                  <c:v>-131.36699999999999</c:v>
                </c:pt>
                <c:pt idx="8255">
                  <c:v>-131.36500000000001</c:v>
                </c:pt>
                <c:pt idx="8256">
                  <c:v>-131.363</c:v>
                </c:pt>
                <c:pt idx="8257">
                  <c:v>-131.36099999999999</c:v>
                </c:pt>
                <c:pt idx="8258">
                  <c:v>-131.35900000000001</c:v>
                </c:pt>
                <c:pt idx="8259">
                  <c:v>-131.357</c:v>
                </c:pt>
                <c:pt idx="8260">
                  <c:v>-131.35499999999999</c:v>
                </c:pt>
                <c:pt idx="8261">
                  <c:v>-131.35300000000001</c:v>
                </c:pt>
                <c:pt idx="8262">
                  <c:v>-131.351</c:v>
                </c:pt>
                <c:pt idx="8263">
                  <c:v>-131.34899999999999</c:v>
                </c:pt>
                <c:pt idx="8264">
                  <c:v>-131.34700000000001</c:v>
                </c:pt>
                <c:pt idx="8265">
                  <c:v>-131.345</c:v>
                </c:pt>
                <c:pt idx="8266">
                  <c:v>-131.34299999999999</c:v>
                </c:pt>
                <c:pt idx="8267">
                  <c:v>-131.34100000000001</c:v>
                </c:pt>
                <c:pt idx="8268">
                  <c:v>-131.339</c:v>
                </c:pt>
                <c:pt idx="8269">
                  <c:v>-131.33699999999999</c:v>
                </c:pt>
                <c:pt idx="8270">
                  <c:v>-131.33500000000001</c:v>
                </c:pt>
                <c:pt idx="8271">
                  <c:v>-131.333</c:v>
                </c:pt>
                <c:pt idx="8272">
                  <c:v>-131.33099999999999</c:v>
                </c:pt>
                <c:pt idx="8273">
                  <c:v>-131.32900000000001</c:v>
                </c:pt>
                <c:pt idx="8274">
                  <c:v>-131.327</c:v>
                </c:pt>
                <c:pt idx="8275">
                  <c:v>-131.32499999999999</c:v>
                </c:pt>
                <c:pt idx="8276">
                  <c:v>-131.32300000000001</c:v>
                </c:pt>
                <c:pt idx="8277">
                  <c:v>-131.321</c:v>
                </c:pt>
                <c:pt idx="8278">
                  <c:v>-131.31899999999999</c:v>
                </c:pt>
                <c:pt idx="8279">
                  <c:v>-131.31700000000001</c:v>
                </c:pt>
                <c:pt idx="8280">
                  <c:v>-131.315</c:v>
                </c:pt>
                <c:pt idx="8281">
                  <c:v>-131.31299999999999</c:v>
                </c:pt>
                <c:pt idx="8282">
                  <c:v>-131.31100000000001</c:v>
                </c:pt>
                <c:pt idx="8283">
                  <c:v>-131.309</c:v>
                </c:pt>
                <c:pt idx="8284">
                  <c:v>-131.30699999999999</c:v>
                </c:pt>
                <c:pt idx="8285">
                  <c:v>-131.30500000000001</c:v>
                </c:pt>
                <c:pt idx="8286">
                  <c:v>-131.303</c:v>
                </c:pt>
                <c:pt idx="8287">
                  <c:v>-131.30099999999999</c:v>
                </c:pt>
                <c:pt idx="8288">
                  <c:v>-131.29900000000001</c:v>
                </c:pt>
                <c:pt idx="8289">
                  <c:v>-131.297</c:v>
                </c:pt>
                <c:pt idx="8290">
                  <c:v>-131.29500000000002</c:v>
                </c:pt>
                <c:pt idx="8291">
                  <c:v>-131.29300000000001</c:v>
                </c:pt>
                <c:pt idx="8292">
                  <c:v>-131.291</c:v>
                </c:pt>
                <c:pt idx="8293">
                  <c:v>-131.28899999999999</c:v>
                </c:pt>
                <c:pt idx="8294">
                  <c:v>-131.28700000000001</c:v>
                </c:pt>
                <c:pt idx="8295">
                  <c:v>-131.285</c:v>
                </c:pt>
                <c:pt idx="8296">
                  <c:v>-131.28300000000002</c:v>
                </c:pt>
                <c:pt idx="8297">
                  <c:v>-131.28100000000001</c:v>
                </c:pt>
                <c:pt idx="8298">
                  <c:v>-131.279</c:v>
                </c:pt>
                <c:pt idx="8299">
                  <c:v>-131.27699999999999</c:v>
                </c:pt>
                <c:pt idx="8300">
                  <c:v>-131.27500000000001</c:v>
                </c:pt>
                <c:pt idx="8301">
                  <c:v>-131.273</c:v>
                </c:pt>
                <c:pt idx="8302">
                  <c:v>-131.27100000000002</c:v>
                </c:pt>
                <c:pt idx="8303">
                  <c:v>-131.26900000000001</c:v>
                </c:pt>
                <c:pt idx="8304">
                  <c:v>-131.267</c:v>
                </c:pt>
                <c:pt idx="8305">
                  <c:v>-131.26499999999999</c:v>
                </c:pt>
                <c:pt idx="8306">
                  <c:v>-131.26300000000001</c:v>
                </c:pt>
                <c:pt idx="8307">
                  <c:v>-131.261</c:v>
                </c:pt>
                <c:pt idx="8308">
                  <c:v>-131.25900000000001</c:v>
                </c:pt>
                <c:pt idx="8309">
                  <c:v>-131.25700000000001</c:v>
                </c:pt>
                <c:pt idx="8310">
                  <c:v>-131.255</c:v>
                </c:pt>
                <c:pt idx="8311">
                  <c:v>-131.25299999999999</c:v>
                </c:pt>
                <c:pt idx="8312">
                  <c:v>-131.251</c:v>
                </c:pt>
                <c:pt idx="8313">
                  <c:v>-131.249</c:v>
                </c:pt>
                <c:pt idx="8314">
                  <c:v>-131.24700000000001</c:v>
                </c:pt>
                <c:pt idx="8315">
                  <c:v>-131.245</c:v>
                </c:pt>
                <c:pt idx="8316">
                  <c:v>-131.24299999999999</c:v>
                </c:pt>
                <c:pt idx="8317">
                  <c:v>-131.24099999999999</c:v>
                </c:pt>
                <c:pt idx="8318">
                  <c:v>-131.239</c:v>
                </c:pt>
                <c:pt idx="8319">
                  <c:v>-131.23699999999999</c:v>
                </c:pt>
                <c:pt idx="8320">
                  <c:v>-131.23500000000001</c:v>
                </c:pt>
                <c:pt idx="8321">
                  <c:v>-131.233</c:v>
                </c:pt>
                <c:pt idx="8322">
                  <c:v>-131.23099999999999</c:v>
                </c:pt>
                <c:pt idx="8323">
                  <c:v>-131.22899999999998</c:v>
                </c:pt>
                <c:pt idx="8324">
                  <c:v>-131.227</c:v>
                </c:pt>
                <c:pt idx="8325">
                  <c:v>-131.22499999999999</c:v>
                </c:pt>
                <c:pt idx="8326">
                  <c:v>-131.22300000000001</c:v>
                </c:pt>
                <c:pt idx="8327">
                  <c:v>-131.221</c:v>
                </c:pt>
                <c:pt idx="8328">
                  <c:v>-131.21899999999999</c:v>
                </c:pt>
                <c:pt idx="8329">
                  <c:v>-131.21699999999998</c:v>
                </c:pt>
                <c:pt idx="8330">
                  <c:v>-131.215</c:v>
                </c:pt>
                <c:pt idx="8331">
                  <c:v>-131.21299999999999</c:v>
                </c:pt>
                <c:pt idx="8332">
                  <c:v>-131.21100000000001</c:v>
                </c:pt>
                <c:pt idx="8333">
                  <c:v>-131.209</c:v>
                </c:pt>
                <c:pt idx="8334">
                  <c:v>-131.20699999999999</c:v>
                </c:pt>
                <c:pt idx="8335">
                  <c:v>-131.20499999999998</c:v>
                </c:pt>
                <c:pt idx="8336">
                  <c:v>-131.203</c:v>
                </c:pt>
                <c:pt idx="8337">
                  <c:v>-131.20099999999999</c:v>
                </c:pt>
                <c:pt idx="8338">
                  <c:v>-131.19900000000001</c:v>
                </c:pt>
                <c:pt idx="8339">
                  <c:v>-131.197</c:v>
                </c:pt>
                <c:pt idx="8340">
                  <c:v>-131.19499999999999</c:v>
                </c:pt>
                <c:pt idx="8341">
                  <c:v>-131.19300000000001</c:v>
                </c:pt>
                <c:pt idx="8342">
                  <c:v>-131.191</c:v>
                </c:pt>
                <c:pt idx="8343">
                  <c:v>-131.18899999999999</c:v>
                </c:pt>
                <c:pt idx="8344">
                  <c:v>-131.18700000000001</c:v>
                </c:pt>
                <c:pt idx="8345">
                  <c:v>-131.185</c:v>
                </c:pt>
                <c:pt idx="8346">
                  <c:v>-131.18299999999999</c:v>
                </c:pt>
                <c:pt idx="8347">
                  <c:v>-131.18100000000001</c:v>
                </c:pt>
                <c:pt idx="8348">
                  <c:v>-131.179</c:v>
                </c:pt>
                <c:pt idx="8349">
                  <c:v>-131.17699999999999</c:v>
                </c:pt>
                <c:pt idx="8350">
                  <c:v>-131.17500000000001</c:v>
                </c:pt>
                <c:pt idx="8351">
                  <c:v>-131.173</c:v>
                </c:pt>
                <c:pt idx="8352">
                  <c:v>-131.17099999999999</c:v>
                </c:pt>
                <c:pt idx="8353">
                  <c:v>-131.16900000000001</c:v>
                </c:pt>
                <c:pt idx="8354">
                  <c:v>-131.167</c:v>
                </c:pt>
                <c:pt idx="8355">
                  <c:v>-131.16499999999999</c:v>
                </c:pt>
                <c:pt idx="8356">
                  <c:v>-131.16300000000001</c:v>
                </c:pt>
                <c:pt idx="8357">
                  <c:v>-131.161</c:v>
                </c:pt>
                <c:pt idx="8358">
                  <c:v>-131.15899999999999</c:v>
                </c:pt>
                <c:pt idx="8359">
                  <c:v>-131.15700000000001</c:v>
                </c:pt>
                <c:pt idx="8360">
                  <c:v>-131.155</c:v>
                </c:pt>
                <c:pt idx="8361">
                  <c:v>-131.15299999999999</c:v>
                </c:pt>
                <c:pt idx="8362">
                  <c:v>-131.15100000000001</c:v>
                </c:pt>
                <c:pt idx="8363">
                  <c:v>-131.149</c:v>
                </c:pt>
                <c:pt idx="8364">
                  <c:v>-131.14699999999999</c:v>
                </c:pt>
                <c:pt idx="8365">
                  <c:v>-131.14500000000001</c:v>
                </c:pt>
                <c:pt idx="8366">
                  <c:v>-131.143</c:v>
                </c:pt>
                <c:pt idx="8367">
                  <c:v>-131.14099999999999</c:v>
                </c:pt>
                <c:pt idx="8368">
                  <c:v>-131.13900000000001</c:v>
                </c:pt>
                <c:pt idx="8369">
                  <c:v>-131.137</c:v>
                </c:pt>
                <c:pt idx="8370">
                  <c:v>-131.13499999999999</c:v>
                </c:pt>
                <c:pt idx="8371">
                  <c:v>-131.13300000000001</c:v>
                </c:pt>
                <c:pt idx="8372">
                  <c:v>-131.131</c:v>
                </c:pt>
                <c:pt idx="8373">
                  <c:v>-131.12899999999999</c:v>
                </c:pt>
                <c:pt idx="8374">
                  <c:v>-131.12700000000001</c:v>
                </c:pt>
                <c:pt idx="8375">
                  <c:v>-131.125</c:v>
                </c:pt>
                <c:pt idx="8376">
                  <c:v>-131.12299999999999</c:v>
                </c:pt>
                <c:pt idx="8377">
                  <c:v>-131.12100000000001</c:v>
                </c:pt>
                <c:pt idx="8378">
                  <c:v>-131.119</c:v>
                </c:pt>
                <c:pt idx="8379">
                  <c:v>-131.11699999999999</c:v>
                </c:pt>
                <c:pt idx="8380">
                  <c:v>-131.11500000000001</c:v>
                </c:pt>
                <c:pt idx="8381">
                  <c:v>-131.113</c:v>
                </c:pt>
                <c:pt idx="8382">
                  <c:v>-131.11099999999999</c:v>
                </c:pt>
                <c:pt idx="8383">
                  <c:v>-131.10900000000001</c:v>
                </c:pt>
                <c:pt idx="8384">
                  <c:v>-131.107</c:v>
                </c:pt>
                <c:pt idx="8385">
                  <c:v>-131.10499999999999</c:v>
                </c:pt>
                <c:pt idx="8386">
                  <c:v>-131.10300000000001</c:v>
                </c:pt>
                <c:pt idx="8387">
                  <c:v>-131.101</c:v>
                </c:pt>
                <c:pt idx="8388">
                  <c:v>-131.09899999999999</c:v>
                </c:pt>
                <c:pt idx="8389">
                  <c:v>-131.09700000000001</c:v>
                </c:pt>
                <c:pt idx="8390">
                  <c:v>-131.095</c:v>
                </c:pt>
                <c:pt idx="8391">
                  <c:v>-131.09299999999999</c:v>
                </c:pt>
                <c:pt idx="8392">
                  <c:v>-131.09100000000001</c:v>
                </c:pt>
                <c:pt idx="8393">
                  <c:v>-131.089</c:v>
                </c:pt>
                <c:pt idx="8394">
                  <c:v>-131.08699999999999</c:v>
                </c:pt>
                <c:pt idx="8395">
                  <c:v>-131.08500000000001</c:v>
                </c:pt>
                <c:pt idx="8396">
                  <c:v>-131.083</c:v>
                </c:pt>
                <c:pt idx="8397">
                  <c:v>-131.08099999999999</c:v>
                </c:pt>
                <c:pt idx="8398">
                  <c:v>-131.07900000000001</c:v>
                </c:pt>
                <c:pt idx="8399">
                  <c:v>-131.077</c:v>
                </c:pt>
                <c:pt idx="8400">
                  <c:v>-131.07499999999999</c:v>
                </c:pt>
                <c:pt idx="8401">
                  <c:v>-131.07300000000001</c:v>
                </c:pt>
                <c:pt idx="8402">
                  <c:v>-131.071</c:v>
                </c:pt>
                <c:pt idx="8403">
                  <c:v>-131.06899999999999</c:v>
                </c:pt>
                <c:pt idx="8404">
                  <c:v>-131.06700000000001</c:v>
                </c:pt>
                <c:pt idx="8405">
                  <c:v>-131.065</c:v>
                </c:pt>
                <c:pt idx="8406">
                  <c:v>-131.06299999999999</c:v>
                </c:pt>
                <c:pt idx="8407">
                  <c:v>-131.06100000000001</c:v>
                </c:pt>
                <c:pt idx="8408">
                  <c:v>-131.059</c:v>
                </c:pt>
                <c:pt idx="8409">
                  <c:v>-131.05699999999999</c:v>
                </c:pt>
                <c:pt idx="8410">
                  <c:v>-131.05500000000001</c:v>
                </c:pt>
                <c:pt idx="8411">
                  <c:v>-131.053</c:v>
                </c:pt>
                <c:pt idx="8412">
                  <c:v>-131.05099999999999</c:v>
                </c:pt>
                <c:pt idx="8413">
                  <c:v>-131.04900000000001</c:v>
                </c:pt>
                <c:pt idx="8414">
                  <c:v>-131.047</c:v>
                </c:pt>
                <c:pt idx="8415">
                  <c:v>-131.04500000000002</c:v>
                </c:pt>
                <c:pt idx="8416">
                  <c:v>-131.04300000000001</c:v>
                </c:pt>
                <c:pt idx="8417">
                  <c:v>-131.041</c:v>
                </c:pt>
                <c:pt idx="8418">
                  <c:v>-131.03899999999999</c:v>
                </c:pt>
                <c:pt idx="8419">
                  <c:v>-131.03700000000001</c:v>
                </c:pt>
                <c:pt idx="8420">
                  <c:v>-131.035</c:v>
                </c:pt>
                <c:pt idx="8421">
                  <c:v>-131.03300000000002</c:v>
                </c:pt>
                <c:pt idx="8422">
                  <c:v>-131.03100000000001</c:v>
                </c:pt>
                <c:pt idx="8423">
                  <c:v>-131.029</c:v>
                </c:pt>
                <c:pt idx="8424">
                  <c:v>-131.02699999999999</c:v>
                </c:pt>
                <c:pt idx="8425">
                  <c:v>-131.02500000000001</c:v>
                </c:pt>
                <c:pt idx="8426">
                  <c:v>-131.023</c:v>
                </c:pt>
                <c:pt idx="8427">
                  <c:v>-131.02100000000002</c:v>
                </c:pt>
                <c:pt idx="8428">
                  <c:v>-131.01900000000001</c:v>
                </c:pt>
                <c:pt idx="8429">
                  <c:v>-131.017</c:v>
                </c:pt>
                <c:pt idx="8430">
                  <c:v>-131.01499999999999</c:v>
                </c:pt>
                <c:pt idx="8431">
                  <c:v>-131.01300000000001</c:v>
                </c:pt>
                <c:pt idx="8432">
                  <c:v>-131.011</c:v>
                </c:pt>
                <c:pt idx="8433">
                  <c:v>-131.00900000000001</c:v>
                </c:pt>
                <c:pt idx="8434">
                  <c:v>-131.00700000000001</c:v>
                </c:pt>
                <c:pt idx="8435">
                  <c:v>-131.005</c:v>
                </c:pt>
                <c:pt idx="8436">
                  <c:v>-131.00299999999999</c:v>
                </c:pt>
                <c:pt idx="8437">
                  <c:v>-131.001</c:v>
                </c:pt>
                <c:pt idx="8438">
                  <c:v>-130.999</c:v>
                </c:pt>
                <c:pt idx="8439">
                  <c:v>-130.99700000000001</c:v>
                </c:pt>
                <c:pt idx="8440">
                  <c:v>-130.995</c:v>
                </c:pt>
                <c:pt idx="8441">
                  <c:v>-130.99299999999999</c:v>
                </c:pt>
                <c:pt idx="8442">
                  <c:v>-130.99099999999999</c:v>
                </c:pt>
                <c:pt idx="8443">
                  <c:v>-130.989</c:v>
                </c:pt>
                <c:pt idx="8444">
                  <c:v>-130.98699999999999</c:v>
                </c:pt>
                <c:pt idx="8445">
                  <c:v>-130.98500000000001</c:v>
                </c:pt>
                <c:pt idx="8446">
                  <c:v>-130.983</c:v>
                </c:pt>
                <c:pt idx="8447">
                  <c:v>-130.98099999999999</c:v>
                </c:pt>
                <c:pt idx="8448">
                  <c:v>-130.97899999999998</c:v>
                </c:pt>
                <c:pt idx="8449">
                  <c:v>-130.977</c:v>
                </c:pt>
                <c:pt idx="8450">
                  <c:v>-130.97499999999999</c:v>
                </c:pt>
                <c:pt idx="8451">
                  <c:v>-130.97300000000001</c:v>
                </c:pt>
                <c:pt idx="8452">
                  <c:v>-130.971</c:v>
                </c:pt>
                <c:pt idx="8453">
                  <c:v>-130.96899999999999</c:v>
                </c:pt>
                <c:pt idx="8454">
                  <c:v>-130.96699999999998</c:v>
                </c:pt>
                <c:pt idx="8455">
                  <c:v>-130.965</c:v>
                </c:pt>
                <c:pt idx="8456">
                  <c:v>-130.96299999999999</c:v>
                </c:pt>
                <c:pt idx="8457">
                  <c:v>-130.96100000000001</c:v>
                </c:pt>
                <c:pt idx="8458">
                  <c:v>-130.959</c:v>
                </c:pt>
                <c:pt idx="8459">
                  <c:v>-130.95699999999999</c:v>
                </c:pt>
                <c:pt idx="8460">
                  <c:v>-130.95499999999998</c:v>
                </c:pt>
                <c:pt idx="8461">
                  <c:v>-130.953</c:v>
                </c:pt>
                <c:pt idx="8462">
                  <c:v>-130.95099999999999</c:v>
                </c:pt>
                <c:pt idx="8463">
                  <c:v>-130.94900000000001</c:v>
                </c:pt>
                <c:pt idx="8464">
                  <c:v>-130.947</c:v>
                </c:pt>
                <c:pt idx="8465">
                  <c:v>-130.94499999999999</c:v>
                </c:pt>
                <c:pt idx="8466">
                  <c:v>-130.94300000000001</c:v>
                </c:pt>
                <c:pt idx="8467">
                  <c:v>-130.941</c:v>
                </c:pt>
                <c:pt idx="8468">
                  <c:v>-130.93899999999999</c:v>
                </c:pt>
                <c:pt idx="8469">
                  <c:v>-130.93700000000001</c:v>
                </c:pt>
                <c:pt idx="8470">
                  <c:v>-130.935</c:v>
                </c:pt>
                <c:pt idx="8471">
                  <c:v>-130.93299999999999</c:v>
                </c:pt>
                <c:pt idx="8472">
                  <c:v>-130.93100000000001</c:v>
                </c:pt>
                <c:pt idx="8473">
                  <c:v>-130.929</c:v>
                </c:pt>
                <c:pt idx="8474">
                  <c:v>-130.92699999999999</c:v>
                </c:pt>
                <c:pt idx="8475">
                  <c:v>-130.92500000000001</c:v>
                </c:pt>
                <c:pt idx="8476">
                  <c:v>-130.923</c:v>
                </c:pt>
                <c:pt idx="8477">
                  <c:v>-130.92099999999999</c:v>
                </c:pt>
                <c:pt idx="8478">
                  <c:v>-130.91900000000001</c:v>
                </c:pt>
                <c:pt idx="8479">
                  <c:v>-130.917</c:v>
                </c:pt>
                <c:pt idx="8480">
                  <c:v>-130.91499999999999</c:v>
                </c:pt>
                <c:pt idx="8481">
                  <c:v>-130.91300000000001</c:v>
                </c:pt>
                <c:pt idx="8482">
                  <c:v>-130.911</c:v>
                </c:pt>
                <c:pt idx="8483">
                  <c:v>-130.90899999999999</c:v>
                </c:pt>
                <c:pt idx="8484">
                  <c:v>-130.90700000000001</c:v>
                </c:pt>
                <c:pt idx="8485">
                  <c:v>-130.905</c:v>
                </c:pt>
                <c:pt idx="8486">
                  <c:v>-130.90299999999999</c:v>
                </c:pt>
                <c:pt idx="8487">
                  <c:v>-130.90100000000001</c:v>
                </c:pt>
                <c:pt idx="8488">
                  <c:v>-130.899</c:v>
                </c:pt>
                <c:pt idx="8489">
                  <c:v>-130.89699999999999</c:v>
                </c:pt>
                <c:pt idx="8490">
                  <c:v>-130.89500000000001</c:v>
                </c:pt>
                <c:pt idx="8491">
                  <c:v>-130.893</c:v>
                </c:pt>
                <c:pt idx="8492">
                  <c:v>-130.89099999999999</c:v>
                </c:pt>
                <c:pt idx="8493">
                  <c:v>-130.88900000000001</c:v>
                </c:pt>
                <c:pt idx="8494">
                  <c:v>-130.887</c:v>
                </c:pt>
                <c:pt idx="8495">
                  <c:v>-130.88499999999999</c:v>
                </c:pt>
                <c:pt idx="8496">
                  <c:v>-130.88300000000001</c:v>
                </c:pt>
                <c:pt idx="8497">
                  <c:v>-130.881</c:v>
                </c:pt>
                <c:pt idx="8498">
                  <c:v>-130.87899999999999</c:v>
                </c:pt>
                <c:pt idx="8499">
                  <c:v>-130.87700000000001</c:v>
                </c:pt>
                <c:pt idx="8500">
                  <c:v>-130.875</c:v>
                </c:pt>
                <c:pt idx="8501">
                  <c:v>-130.87299999999999</c:v>
                </c:pt>
                <c:pt idx="8502">
                  <c:v>-130.87100000000001</c:v>
                </c:pt>
                <c:pt idx="8503">
                  <c:v>-130.869</c:v>
                </c:pt>
                <c:pt idx="8504">
                  <c:v>-130.86699999999999</c:v>
                </c:pt>
                <c:pt idx="8505">
                  <c:v>-130.86500000000001</c:v>
                </c:pt>
                <c:pt idx="8506">
                  <c:v>-130.863</c:v>
                </c:pt>
                <c:pt idx="8507">
                  <c:v>-130.86099999999999</c:v>
                </c:pt>
                <c:pt idx="8508">
                  <c:v>-130.85900000000001</c:v>
                </c:pt>
                <c:pt idx="8509">
                  <c:v>-130.857</c:v>
                </c:pt>
                <c:pt idx="8510">
                  <c:v>-130.85499999999999</c:v>
                </c:pt>
                <c:pt idx="8511">
                  <c:v>-130.85300000000001</c:v>
                </c:pt>
                <c:pt idx="8512">
                  <c:v>-130.851</c:v>
                </c:pt>
                <c:pt idx="8513">
                  <c:v>-130.84899999999999</c:v>
                </c:pt>
                <c:pt idx="8514">
                  <c:v>-130.84700000000001</c:v>
                </c:pt>
                <c:pt idx="8515">
                  <c:v>-130.845</c:v>
                </c:pt>
                <c:pt idx="8516">
                  <c:v>-130.84299999999999</c:v>
                </c:pt>
                <c:pt idx="8517">
                  <c:v>-130.84100000000001</c:v>
                </c:pt>
                <c:pt idx="8518">
                  <c:v>-130.839</c:v>
                </c:pt>
                <c:pt idx="8519">
                  <c:v>-130.83699999999999</c:v>
                </c:pt>
                <c:pt idx="8520">
                  <c:v>-130.83500000000001</c:v>
                </c:pt>
                <c:pt idx="8521">
                  <c:v>-130.833</c:v>
                </c:pt>
                <c:pt idx="8522">
                  <c:v>-130.83099999999999</c:v>
                </c:pt>
                <c:pt idx="8523">
                  <c:v>-130.82900000000001</c:v>
                </c:pt>
                <c:pt idx="8524">
                  <c:v>-130.827</c:v>
                </c:pt>
                <c:pt idx="8525">
                  <c:v>-130.82499999999999</c:v>
                </c:pt>
                <c:pt idx="8526">
                  <c:v>-130.82300000000001</c:v>
                </c:pt>
                <c:pt idx="8527">
                  <c:v>-130.821</c:v>
                </c:pt>
                <c:pt idx="8528">
                  <c:v>-130.81899999999999</c:v>
                </c:pt>
                <c:pt idx="8529">
                  <c:v>-130.81700000000001</c:v>
                </c:pt>
                <c:pt idx="8530">
                  <c:v>-130.815</c:v>
                </c:pt>
                <c:pt idx="8531">
                  <c:v>-130.81299999999999</c:v>
                </c:pt>
                <c:pt idx="8532">
                  <c:v>-130.81100000000001</c:v>
                </c:pt>
                <c:pt idx="8533">
                  <c:v>-130.809</c:v>
                </c:pt>
                <c:pt idx="8534">
                  <c:v>-130.80699999999999</c:v>
                </c:pt>
                <c:pt idx="8535">
                  <c:v>-130.80500000000001</c:v>
                </c:pt>
                <c:pt idx="8536">
                  <c:v>-130.803</c:v>
                </c:pt>
                <c:pt idx="8537">
                  <c:v>-130.80099999999999</c:v>
                </c:pt>
                <c:pt idx="8538">
                  <c:v>-130.79900000000001</c:v>
                </c:pt>
                <c:pt idx="8539">
                  <c:v>-130.797</c:v>
                </c:pt>
                <c:pt idx="8540">
                  <c:v>-130.79500000000002</c:v>
                </c:pt>
                <c:pt idx="8541">
                  <c:v>-130.79300000000001</c:v>
                </c:pt>
                <c:pt idx="8542">
                  <c:v>-130.791</c:v>
                </c:pt>
                <c:pt idx="8543">
                  <c:v>-130.78899999999999</c:v>
                </c:pt>
                <c:pt idx="8544">
                  <c:v>-130.78700000000001</c:v>
                </c:pt>
                <c:pt idx="8545">
                  <c:v>-130.785</c:v>
                </c:pt>
                <c:pt idx="8546">
                  <c:v>-130.78300000000002</c:v>
                </c:pt>
                <c:pt idx="8547">
                  <c:v>-130.78100000000001</c:v>
                </c:pt>
                <c:pt idx="8548">
                  <c:v>-130.779</c:v>
                </c:pt>
                <c:pt idx="8549">
                  <c:v>-130.77699999999999</c:v>
                </c:pt>
                <c:pt idx="8550">
                  <c:v>-130.77500000000001</c:v>
                </c:pt>
                <c:pt idx="8551">
                  <c:v>-130.773</c:v>
                </c:pt>
                <c:pt idx="8552">
                  <c:v>-130.77100000000002</c:v>
                </c:pt>
                <c:pt idx="8553">
                  <c:v>-130.76900000000001</c:v>
                </c:pt>
                <c:pt idx="8554">
                  <c:v>-130.767</c:v>
                </c:pt>
                <c:pt idx="8555">
                  <c:v>-130.76499999999999</c:v>
                </c:pt>
                <c:pt idx="8556">
                  <c:v>-130.76300000000001</c:v>
                </c:pt>
                <c:pt idx="8557">
                  <c:v>-130.761</c:v>
                </c:pt>
                <c:pt idx="8558">
                  <c:v>-130.75900000000001</c:v>
                </c:pt>
                <c:pt idx="8559">
                  <c:v>-130.75700000000001</c:v>
                </c:pt>
                <c:pt idx="8560">
                  <c:v>-130.755</c:v>
                </c:pt>
                <c:pt idx="8561">
                  <c:v>-130.75299999999999</c:v>
                </c:pt>
                <c:pt idx="8562">
                  <c:v>-130.751</c:v>
                </c:pt>
                <c:pt idx="8563">
                  <c:v>-130.749</c:v>
                </c:pt>
                <c:pt idx="8564">
                  <c:v>-130.74700000000001</c:v>
                </c:pt>
                <c:pt idx="8565">
                  <c:v>-130.745</c:v>
                </c:pt>
                <c:pt idx="8566">
                  <c:v>-130.74299999999999</c:v>
                </c:pt>
                <c:pt idx="8567">
                  <c:v>-130.74099999999999</c:v>
                </c:pt>
                <c:pt idx="8568">
                  <c:v>-130.739</c:v>
                </c:pt>
                <c:pt idx="8569">
                  <c:v>-130.73699999999999</c:v>
                </c:pt>
                <c:pt idx="8570">
                  <c:v>-130.73500000000001</c:v>
                </c:pt>
                <c:pt idx="8571">
                  <c:v>-130.733</c:v>
                </c:pt>
                <c:pt idx="8572">
                  <c:v>-130.73099999999999</c:v>
                </c:pt>
                <c:pt idx="8573">
                  <c:v>-130.72899999999998</c:v>
                </c:pt>
                <c:pt idx="8574">
                  <c:v>-130.727</c:v>
                </c:pt>
                <c:pt idx="8575">
                  <c:v>-130.72499999999999</c:v>
                </c:pt>
                <c:pt idx="8576">
                  <c:v>-130.72300000000001</c:v>
                </c:pt>
                <c:pt idx="8577">
                  <c:v>-130.721</c:v>
                </c:pt>
                <c:pt idx="8578">
                  <c:v>-130.71899999999999</c:v>
                </c:pt>
                <c:pt idx="8579">
                  <c:v>-130.71699999999998</c:v>
                </c:pt>
                <c:pt idx="8580">
                  <c:v>-130.715</c:v>
                </c:pt>
                <c:pt idx="8581">
                  <c:v>-130.71299999999999</c:v>
                </c:pt>
                <c:pt idx="8582">
                  <c:v>-130.71100000000001</c:v>
                </c:pt>
                <c:pt idx="8583">
                  <c:v>-130.709</c:v>
                </c:pt>
                <c:pt idx="8584">
                  <c:v>-130.70699999999999</c:v>
                </c:pt>
                <c:pt idx="8585">
                  <c:v>-130.70499999999998</c:v>
                </c:pt>
                <c:pt idx="8586">
                  <c:v>-130.703</c:v>
                </c:pt>
                <c:pt idx="8587">
                  <c:v>-130.70099999999999</c:v>
                </c:pt>
                <c:pt idx="8588">
                  <c:v>-130.69900000000001</c:v>
                </c:pt>
                <c:pt idx="8589">
                  <c:v>-130.697</c:v>
                </c:pt>
                <c:pt idx="8590">
                  <c:v>-130.69499999999999</c:v>
                </c:pt>
                <c:pt idx="8591">
                  <c:v>-130.69300000000001</c:v>
                </c:pt>
                <c:pt idx="8592">
                  <c:v>-130.691</c:v>
                </c:pt>
                <c:pt idx="8593">
                  <c:v>-130.68899999999999</c:v>
                </c:pt>
                <c:pt idx="8594">
                  <c:v>-130.68700000000001</c:v>
                </c:pt>
                <c:pt idx="8595">
                  <c:v>-130.685</c:v>
                </c:pt>
                <c:pt idx="8596">
                  <c:v>-130.68299999999999</c:v>
                </c:pt>
                <c:pt idx="8597">
                  <c:v>-130.68100000000001</c:v>
                </c:pt>
                <c:pt idx="8598">
                  <c:v>-130.679</c:v>
                </c:pt>
                <c:pt idx="8599">
                  <c:v>-130.67699999999999</c:v>
                </c:pt>
                <c:pt idx="8600">
                  <c:v>-130.67500000000001</c:v>
                </c:pt>
                <c:pt idx="8601">
                  <c:v>-130.673</c:v>
                </c:pt>
                <c:pt idx="8602">
                  <c:v>-130.67099999999999</c:v>
                </c:pt>
                <c:pt idx="8603">
                  <c:v>-130.66900000000001</c:v>
                </c:pt>
                <c:pt idx="8604">
                  <c:v>-130.667</c:v>
                </c:pt>
                <c:pt idx="8605">
                  <c:v>-130.66499999999999</c:v>
                </c:pt>
                <c:pt idx="8606">
                  <c:v>-130.66300000000001</c:v>
                </c:pt>
                <c:pt idx="8607">
                  <c:v>-130.661</c:v>
                </c:pt>
                <c:pt idx="8608">
                  <c:v>-130.65899999999999</c:v>
                </c:pt>
                <c:pt idx="8609">
                  <c:v>-130.65700000000001</c:v>
                </c:pt>
                <c:pt idx="8610">
                  <c:v>-130.655</c:v>
                </c:pt>
                <c:pt idx="8611">
                  <c:v>-130.65299999999999</c:v>
                </c:pt>
                <c:pt idx="8612">
                  <c:v>-130.65100000000001</c:v>
                </c:pt>
                <c:pt idx="8613">
                  <c:v>-130.649</c:v>
                </c:pt>
                <c:pt idx="8614">
                  <c:v>-130.64699999999999</c:v>
                </c:pt>
                <c:pt idx="8615">
                  <c:v>-130.64500000000001</c:v>
                </c:pt>
                <c:pt idx="8616">
                  <c:v>-130.643</c:v>
                </c:pt>
                <c:pt idx="8617">
                  <c:v>-130.64099999999999</c:v>
                </c:pt>
                <c:pt idx="8618">
                  <c:v>-130.63900000000001</c:v>
                </c:pt>
                <c:pt idx="8619">
                  <c:v>-130.637</c:v>
                </c:pt>
                <c:pt idx="8620">
                  <c:v>-130.63499999999999</c:v>
                </c:pt>
                <c:pt idx="8621">
                  <c:v>-130.63300000000001</c:v>
                </c:pt>
                <c:pt idx="8622">
                  <c:v>-130.631</c:v>
                </c:pt>
                <c:pt idx="8623">
                  <c:v>-130.62899999999999</c:v>
                </c:pt>
                <c:pt idx="8624">
                  <c:v>-130.62700000000001</c:v>
                </c:pt>
                <c:pt idx="8625">
                  <c:v>-130.625</c:v>
                </c:pt>
                <c:pt idx="8626">
                  <c:v>-130.62299999999999</c:v>
                </c:pt>
                <c:pt idx="8627">
                  <c:v>-130.62100000000001</c:v>
                </c:pt>
                <c:pt idx="8628">
                  <c:v>-130.619</c:v>
                </c:pt>
                <c:pt idx="8629">
                  <c:v>-130.61699999999999</c:v>
                </c:pt>
                <c:pt idx="8630">
                  <c:v>-130.61500000000001</c:v>
                </c:pt>
                <c:pt idx="8631">
                  <c:v>-130.613</c:v>
                </c:pt>
                <c:pt idx="8632">
                  <c:v>-130.61099999999999</c:v>
                </c:pt>
                <c:pt idx="8633">
                  <c:v>-130.60900000000001</c:v>
                </c:pt>
                <c:pt idx="8634">
                  <c:v>-130.607</c:v>
                </c:pt>
                <c:pt idx="8635">
                  <c:v>-130.60499999999999</c:v>
                </c:pt>
                <c:pt idx="8636">
                  <c:v>-130.60300000000001</c:v>
                </c:pt>
                <c:pt idx="8637">
                  <c:v>-130.601</c:v>
                </c:pt>
                <c:pt idx="8638">
                  <c:v>-130.59899999999999</c:v>
                </c:pt>
                <c:pt idx="8639">
                  <c:v>-130.59700000000001</c:v>
                </c:pt>
                <c:pt idx="8640">
                  <c:v>-130.595</c:v>
                </c:pt>
                <c:pt idx="8641">
                  <c:v>-130.59299999999999</c:v>
                </c:pt>
                <c:pt idx="8642">
                  <c:v>-130.59100000000001</c:v>
                </c:pt>
                <c:pt idx="8643">
                  <c:v>-130.589</c:v>
                </c:pt>
                <c:pt idx="8644">
                  <c:v>-130.58699999999999</c:v>
                </c:pt>
                <c:pt idx="8645">
                  <c:v>-130.58500000000001</c:v>
                </c:pt>
                <c:pt idx="8646">
                  <c:v>-130.583</c:v>
                </c:pt>
                <c:pt idx="8647">
                  <c:v>-130.58099999999999</c:v>
                </c:pt>
                <c:pt idx="8648">
                  <c:v>-130.57900000000001</c:v>
                </c:pt>
                <c:pt idx="8649">
                  <c:v>-130.577</c:v>
                </c:pt>
                <c:pt idx="8650">
                  <c:v>-130.57499999999999</c:v>
                </c:pt>
                <c:pt idx="8651">
                  <c:v>-130.57300000000001</c:v>
                </c:pt>
                <c:pt idx="8652">
                  <c:v>-130.571</c:v>
                </c:pt>
                <c:pt idx="8653">
                  <c:v>-130.56899999999999</c:v>
                </c:pt>
                <c:pt idx="8654">
                  <c:v>-130.56700000000001</c:v>
                </c:pt>
                <c:pt idx="8655">
                  <c:v>-130.565</c:v>
                </c:pt>
                <c:pt idx="8656">
                  <c:v>-130.56299999999999</c:v>
                </c:pt>
                <c:pt idx="8657">
                  <c:v>-130.56100000000001</c:v>
                </c:pt>
                <c:pt idx="8658">
                  <c:v>-130.559</c:v>
                </c:pt>
                <c:pt idx="8659">
                  <c:v>-130.55699999999999</c:v>
                </c:pt>
                <c:pt idx="8660">
                  <c:v>-130.55500000000001</c:v>
                </c:pt>
                <c:pt idx="8661">
                  <c:v>-130.553</c:v>
                </c:pt>
                <c:pt idx="8662">
                  <c:v>-130.55099999999999</c:v>
                </c:pt>
                <c:pt idx="8663">
                  <c:v>-130.54900000000001</c:v>
                </c:pt>
                <c:pt idx="8664">
                  <c:v>-130.547</c:v>
                </c:pt>
                <c:pt idx="8665">
                  <c:v>-130.54500000000002</c:v>
                </c:pt>
                <c:pt idx="8666">
                  <c:v>-130.54300000000001</c:v>
                </c:pt>
                <c:pt idx="8667">
                  <c:v>-130.541</c:v>
                </c:pt>
                <c:pt idx="8668">
                  <c:v>-130.53899999999999</c:v>
                </c:pt>
                <c:pt idx="8669">
                  <c:v>-130.53700000000001</c:v>
                </c:pt>
                <c:pt idx="8670">
                  <c:v>-130.535</c:v>
                </c:pt>
                <c:pt idx="8671">
                  <c:v>-130.53300000000002</c:v>
                </c:pt>
                <c:pt idx="8672">
                  <c:v>-130.53100000000001</c:v>
                </c:pt>
                <c:pt idx="8673">
                  <c:v>-130.529</c:v>
                </c:pt>
                <c:pt idx="8674">
                  <c:v>-130.52699999999999</c:v>
                </c:pt>
                <c:pt idx="8675">
                  <c:v>-130.52500000000001</c:v>
                </c:pt>
                <c:pt idx="8676">
                  <c:v>-130.523</c:v>
                </c:pt>
                <c:pt idx="8677">
                  <c:v>-130.52100000000002</c:v>
                </c:pt>
                <c:pt idx="8678">
                  <c:v>-130.51900000000001</c:v>
                </c:pt>
                <c:pt idx="8679">
                  <c:v>-130.517</c:v>
                </c:pt>
                <c:pt idx="8680">
                  <c:v>-130.51499999999999</c:v>
                </c:pt>
                <c:pt idx="8681">
                  <c:v>-130.51300000000001</c:v>
                </c:pt>
                <c:pt idx="8682">
                  <c:v>-130.511</c:v>
                </c:pt>
                <c:pt idx="8683">
                  <c:v>-130.50900000000001</c:v>
                </c:pt>
                <c:pt idx="8684">
                  <c:v>-130.50700000000001</c:v>
                </c:pt>
                <c:pt idx="8685">
                  <c:v>-130.505</c:v>
                </c:pt>
                <c:pt idx="8686">
                  <c:v>-130.50299999999999</c:v>
                </c:pt>
                <c:pt idx="8687">
                  <c:v>-130.501</c:v>
                </c:pt>
                <c:pt idx="8688">
                  <c:v>-130.499</c:v>
                </c:pt>
                <c:pt idx="8689">
                  <c:v>-130.49700000000001</c:v>
                </c:pt>
                <c:pt idx="8690">
                  <c:v>-130.495</c:v>
                </c:pt>
                <c:pt idx="8691">
                  <c:v>-130.49299999999999</c:v>
                </c:pt>
                <c:pt idx="8692">
                  <c:v>-130.49099999999999</c:v>
                </c:pt>
                <c:pt idx="8693">
                  <c:v>-130.489</c:v>
                </c:pt>
                <c:pt idx="8694">
                  <c:v>-130.48699999999999</c:v>
                </c:pt>
                <c:pt idx="8695">
                  <c:v>-130.48500000000001</c:v>
                </c:pt>
                <c:pt idx="8696">
                  <c:v>-130.483</c:v>
                </c:pt>
                <c:pt idx="8697">
                  <c:v>-130.48099999999999</c:v>
                </c:pt>
                <c:pt idx="8698">
                  <c:v>-130.47899999999998</c:v>
                </c:pt>
                <c:pt idx="8699">
                  <c:v>-130.477</c:v>
                </c:pt>
                <c:pt idx="8700">
                  <c:v>-130.47499999999999</c:v>
                </c:pt>
                <c:pt idx="8701">
                  <c:v>-130.47300000000001</c:v>
                </c:pt>
                <c:pt idx="8702">
                  <c:v>-130.471</c:v>
                </c:pt>
                <c:pt idx="8703">
                  <c:v>-130.46899999999999</c:v>
                </c:pt>
                <c:pt idx="8704">
                  <c:v>-130.46699999999998</c:v>
                </c:pt>
                <c:pt idx="8705">
                  <c:v>-130.465</c:v>
                </c:pt>
                <c:pt idx="8706">
                  <c:v>-130.46299999999999</c:v>
                </c:pt>
                <c:pt idx="8707">
                  <c:v>-130.46100000000001</c:v>
                </c:pt>
                <c:pt idx="8708">
                  <c:v>-130.459</c:v>
                </c:pt>
                <c:pt idx="8709">
                  <c:v>-130.45699999999999</c:v>
                </c:pt>
                <c:pt idx="8710">
                  <c:v>-130.45499999999998</c:v>
                </c:pt>
                <c:pt idx="8711">
                  <c:v>-130.453</c:v>
                </c:pt>
                <c:pt idx="8712">
                  <c:v>-130.45099999999999</c:v>
                </c:pt>
                <c:pt idx="8713">
                  <c:v>-130.44900000000001</c:v>
                </c:pt>
                <c:pt idx="8714">
                  <c:v>-130.447</c:v>
                </c:pt>
                <c:pt idx="8715">
                  <c:v>-130.44499999999999</c:v>
                </c:pt>
                <c:pt idx="8716">
                  <c:v>-130.44300000000001</c:v>
                </c:pt>
                <c:pt idx="8717">
                  <c:v>-130.441</c:v>
                </c:pt>
                <c:pt idx="8718">
                  <c:v>-130.43899999999999</c:v>
                </c:pt>
                <c:pt idx="8719">
                  <c:v>-130.43700000000001</c:v>
                </c:pt>
                <c:pt idx="8720">
                  <c:v>-130.435</c:v>
                </c:pt>
                <c:pt idx="8721">
                  <c:v>-130.43299999999999</c:v>
                </c:pt>
                <c:pt idx="8722">
                  <c:v>-130.43100000000001</c:v>
                </c:pt>
                <c:pt idx="8723">
                  <c:v>-130.429</c:v>
                </c:pt>
                <c:pt idx="8724">
                  <c:v>-130.42699999999999</c:v>
                </c:pt>
                <c:pt idx="8725">
                  <c:v>-130.42500000000001</c:v>
                </c:pt>
                <c:pt idx="8726">
                  <c:v>-130.423</c:v>
                </c:pt>
                <c:pt idx="8727">
                  <c:v>-130.42099999999999</c:v>
                </c:pt>
                <c:pt idx="8728">
                  <c:v>-130.41900000000001</c:v>
                </c:pt>
                <c:pt idx="8729">
                  <c:v>-130.417</c:v>
                </c:pt>
                <c:pt idx="8730">
                  <c:v>-130.41499999999999</c:v>
                </c:pt>
                <c:pt idx="8731">
                  <c:v>-130.41300000000001</c:v>
                </c:pt>
                <c:pt idx="8732">
                  <c:v>-130.411</c:v>
                </c:pt>
                <c:pt idx="8733">
                  <c:v>-130.40899999999999</c:v>
                </c:pt>
                <c:pt idx="8734">
                  <c:v>-130.40700000000001</c:v>
                </c:pt>
                <c:pt idx="8735">
                  <c:v>-130.405</c:v>
                </c:pt>
                <c:pt idx="8736">
                  <c:v>-130.40299999999999</c:v>
                </c:pt>
                <c:pt idx="8737">
                  <c:v>-130.40100000000001</c:v>
                </c:pt>
                <c:pt idx="8738">
                  <c:v>-130.399</c:v>
                </c:pt>
                <c:pt idx="8739">
                  <c:v>-130.39699999999999</c:v>
                </c:pt>
                <c:pt idx="8740">
                  <c:v>-130.39500000000001</c:v>
                </c:pt>
                <c:pt idx="8741">
                  <c:v>-130.393</c:v>
                </c:pt>
                <c:pt idx="8742">
                  <c:v>-130.39099999999999</c:v>
                </c:pt>
                <c:pt idx="8743">
                  <c:v>-130.38900000000001</c:v>
                </c:pt>
                <c:pt idx="8744">
                  <c:v>-130.387</c:v>
                </c:pt>
                <c:pt idx="8745">
                  <c:v>-130.38499999999999</c:v>
                </c:pt>
                <c:pt idx="8746">
                  <c:v>-130.38300000000001</c:v>
                </c:pt>
                <c:pt idx="8747">
                  <c:v>-130.381</c:v>
                </c:pt>
                <c:pt idx="8748">
                  <c:v>-130.37899999999999</c:v>
                </c:pt>
                <c:pt idx="8749">
                  <c:v>-130.37700000000001</c:v>
                </c:pt>
                <c:pt idx="8750">
                  <c:v>-130.375</c:v>
                </c:pt>
                <c:pt idx="8751">
                  <c:v>-130.37299999999999</c:v>
                </c:pt>
                <c:pt idx="8752">
                  <c:v>-130.37100000000001</c:v>
                </c:pt>
                <c:pt idx="8753">
                  <c:v>-130.369</c:v>
                </c:pt>
                <c:pt idx="8754">
                  <c:v>-130.36699999999999</c:v>
                </c:pt>
                <c:pt idx="8755">
                  <c:v>-130.36500000000001</c:v>
                </c:pt>
                <c:pt idx="8756">
                  <c:v>-130.363</c:v>
                </c:pt>
                <c:pt idx="8757">
                  <c:v>-130.36099999999999</c:v>
                </c:pt>
                <c:pt idx="8758">
                  <c:v>-130.35900000000001</c:v>
                </c:pt>
                <c:pt idx="8759">
                  <c:v>-130.357</c:v>
                </c:pt>
                <c:pt idx="8760">
                  <c:v>-130.35499999999999</c:v>
                </c:pt>
                <c:pt idx="8761">
                  <c:v>-130.35300000000001</c:v>
                </c:pt>
                <c:pt idx="8762">
                  <c:v>-130.351</c:v>
                </c:pt>
                <c:pt idx="8763">
                  <c:v>-130.34899999999999</c:v>
                </c:pt>
                <c:pt idx="8764">
                  <c:v>-130.34700000000001</c:v>
                </c:pt>
                <c:pt idx="8765">
                  <c:v>-130.345</c:v>
                </c:pt>
                <c:pt idx="8766">
                  <c:v>-130.34299999999999</c:v>
                </c:pt>
                <c:pt idx="8767">
                  <c:v>-130.34100000000001</c:v>
                </c:pt>
                <c:pt idx="8768">
                  <c:v>-130.339</c:v>
                </c:pt>
                <c:pt idx="8769">
                  <c:v>-130.33699999999999</c:v>
                </c:pt>
                <c:pt idx="8770">
                  <c:v>-130.33500000000001</c:v>
                </c:pt>
                <c:pt idx="8771">
                  <c:v>-130.333</c:v>
                </c:pt>
                <c:pt idx="8772">
                  <c:v>-130.33099999999999</c:v>
                </c:pt>
                <c:pt idx="8773">
                  <c:v>-130.32900000000001</c:v>
                </c:pt>
                <c:pt idx="8774">
                  <c:v>-130.327</c:v>
                </c:pt>
                <c:pt idx="8775">
                  <c:v>-130.32499999999999</c:v>
                </c:pt>
                <c:pt idx="8776">
                  <c:v>-130.32300000000001</c:v>
                </c:pt>
                <c:pt idx="8777">
                  <c:v>-130.321</c:v>
                </c:pt>
                <c:pt idx="8778">
                  <c:v>-130.31899999999999</c:v>
                </c:pt>
                <c:pt idx="8779">
                  <c:v>-130.31700000000001</c:v>
                </c:pt>
                <c:pt idx="8780">
                  <c:v>-130.315</c:v>
                </c:pt>
                <c:pt idx="8781">
                  <c:v>-130.31299999999999</c:v>
                </c:pt>
                <c:pt idx="8782">
                  <c:v>-130.31100000000001</c:v>
                </c:pt>
                <c:pt idx="8783">
                  <c:v>-130.309</c:v>
                </c:pt>
                <c:pt idx="8784">
                  <c:v>-130.30699999999999</c:v>
                </c:pt>
                <c:pt idx="8785">
                  <c:v>-130.30500000000001</c:v>
                </c:pt>
                <c:pt idx="8786">
                  <c:v>-130.303</c:v>
                </c:pt>
                <c:pt idx="8787">
                  <c:v>-130.30099999999999</c:v>
                </c:pt>
                <c:pt idx="8788">
                  <c:v>-130.29900000000001</c:v>
                </c:pt>
                <c:pt idx="8789">
                  <c:v>-130.297</c:v>
                </c:pt>
                <c:pt idx="8790">
                  <c:v>-130.29500000000002</c:v>
                </c:pt>
                <c:pt idx="8791">
                  <c:v>-130.29300000000001</c:v>
                </c:pt>
                <c:pt idx="8792">
                  <c:v>-130.291</c:v>
                </c:pt>
                <c:pt idx="8793">
                  <c:v>-130.28899999999999</c:v>
                </c:pt>
                <c:pt idx="8794">
                  <c:v>-130.28700000000001</c:v>
                </c:pt>
                <c:pt idx="8795">
                  <c:v>-130.285</c:v>
                </c:pt>
                <c:pt idx="8796">
                  <c:v>-130.28300000000002</c:v>
                </c:pt>
                <c:pt idx="8797">
                  <c:v>-130.28100000000001</c:v>
                </c:pt>
                <c:pt idx="8798">
                  <c:v>-130.279</c:v>
                </c:pt>
                <c:pt idx="8799">
                  <c:v>-130.27699999999999</c:v>
                </c:pt>
                <c:pt idx="8800">
                  <c:v>-130.27500000000001</c:v>
                </c:pt>
                <c:pt idx="8801">
                  <c:v>-130.273</c:v>
                </c:pt>
                <c:pt idx="8802">
                  <c:v>-130.27100000000002</c:v>
                </c:pt>
                <c:pt idx="8803">
                  <c:v>-130.26900000000001</c:v>
                </c:pt>
                <c:pt idx="8804">
                  <c:v>-130.267</c:v>
                </c:pt>
                <c:pt idx="8805">
                  <c:v>-130.26499999999999</c:v>
                </c:pt>
                <c:pt idx="8806">
                  <c:v>-130.26300000000001</c:v>
                </c:pt>
                <c:pt idx="8807">
                  <c:v>-130.261</c:v>
                </c:pt>
                <c:pt idx="8808">
                  <c:v>-130.25900000000001</c:v>
                </c:pt>
                <c:pt idx="8809">
                  <c:v>-130.25700000000001</c:v>
                </c:pt>
                <c:pt idx="8810">
                  <c:v>-130.255</c:v>
                </c:pt>
                <c:pt idx="8811">
                  <c:v>-130.25299999999999</c:v>
                </c:pt>
                <c:pt idx="8812">
                  <c:v>-130.251</c:v>
                </c:pt>
                <c:pt idx="8813">
                  <c:v>-130.249</c:v>
                </c:pt>
                <c:pt idx="8814">
                  <c:v>-130.24700000000001</c:v>
                </c:pt>
                <c:pt idx="8815">
                  <c:v>-130.245</c:v>
                </c:pt>
                <c:pt idx="8816">
                  <c:v>-130.24299999999999</c:v>
                </c:pt>
                <c:pt idx="8817">
                  <c:v>-130.24099999999999</c:v>
                </c:pt>
                <c:pt idx="8818">
                  <c:v>-130.239</c:v>
                </c:pt>
                <c:pt idx="8819">
                  <c:v>-130.23699999999999</c:v>
                </c:pt>
                <c:pt idx="8820">
                  <c:v>-130.23500000000001</c:v>
                </c:pt>
                <c:pt idx="8821">
                  <c:v>-130.233</c:v>
                </c:pt>
                <c:pt idx="8822">
                  <c:v>-130.23099999999999</c:v>
                </c:pt>
                <c:pt idx="8823">
                  <c:v>-130.22899999999998</c:v>
                </c:pt>
                <c:pt idx="8824">
                  <c:v>-130.227</c:v>
                </c:pt>
                <c:pt idx="8825">
                  <c:v>-130.22499999999999</c:v>
                </c:pt>
                <c:pt idx="8826">
                  <c:v>-130.22300000000001</c:v>
                </c:pt>
                <c:pt idx="8827">
                  <c:v>-130.221</c:v>
                </c:pt>
                <c:pt idx="8828">
                  <c:v>-130.21899999999999</c:v>
                </c:pt>
                <c:pt idx="8829">
                  <c:v>-130.21699999999998</c:v>
                </c:pt>
                <c:pt idx="8830">
                  <c:v>-130.215</c:v>
                </c:pt>
                <c:pt idx="8831">
                  <c:v>-130.21299999999999</c:v>
                </c:pt>
                <c:pt idx="8832">
                  <c:v>-130.21100000000001</c:v>
                </c:pt>
                <c:pt idx="8833">
                  <c:v>-130.209</c:v>
                </c:pt>
                <c:pt idx="8834">
                  <c:v>-130.20699999999999</c:v>
                </c:pt>
                <c:pt idx="8835">
                  <c:v>-130.20499999999998</c:v>
                </c:pt>
                <c:pt idx="8836">
                  <c:v>-130.203</c:v>
                </c:pt>
                <c:pt idx="8837">
                  <c:v>-130.20099999999999</c:v>
                </c:pt>
                <c:pt idx="8838">
                  <c:v>-130.19900000000001</c:v>
                </c:pt>
                <c:pt idx="8839">
                  <c:v>-130.197</c:v>
                </c:pt>
                <c:pt idx="8840">
                  <c:v>-130.19499999999999</c:v>
                </c:pt>
                <c:pt idx="8841">
                  <c:v>-130.19300000000001</c:v>
                </c:pt>
                <c:pt idx="8842">
                  <c:v>-130.191</c:v>
                </c:pt>
                <c:pt idx="8843">
                  <c:v>-130.18899999999999</c:v>
                </c:pt>
                <c:pt idx="8844">
                  <c:v>-130.18700000000001</c:v>
                </c:pt>
                <c:pt idx="8845">
                  <c:v>-130.185</c:v>
                </c:pt>
                <c:pt idx="8846">
                  <c:v>-130.18299999999999</c:v>
                </c:pt>
                <c:pt idx="8847">
                  <c:v>-130.18100000000001</c:v>
                </c:pt>
                <c:pt idx="8848">
                  <c:v>-130.179</c:v>
                </c:pt>
                <c:pt idx="8849">
                  <c:v>-130.17699999999999</c:v>
                </c:pt>
                <c:pt idx="8850">
                  <c:v>-130.17500000000001</c:v>
                </c:pt>
                <c:pt idx="8851">
                  <c:v>-130.173</c:v>
                </c:pt>
                <c:pt idx="8852">
                  <c:v>-130.17099999999999</c:v>
                </c:pt>
                <c:pt idx="8853">
                  <c:v>-130.16900000000001</c:v>
                </c:pt>
                <c:pt idx="8854">
                  <c:v>-130.167</c:v>
                </c:pt>
                <c:pt idx="8855">
                  <c:v>-130.16499999999999</c:v>
                </c:pt>
                <c:pt idx="8856">
                  <c:v>-130.16300000000001</c:v>
                </c:pt>
                <c:pt idx="8857">
                  <c:v>-130.161</c:v>
                </c:pt>
                <c:pt idx="8858">
                  <c:v>-130.15899999999999</c:v>
                </c:pt>
                <c:pt idx="8859">
                  <c:v>-130.15700000000001</c:v>
                </c:pt>
                <c:pt idx="8860">
                  <c:v>-130.155</c:v>
                </c:pt>
                <c:pt idx="8861">
                  <c:v>-130.15299999999999</c:v>
                </c:pt>
                <c:pt idx="8862">
                  <c:v>-130.15100000000001</c:v>
                </c:pt>
                <c:pt idx="8863">
                  <c:v>-130.149</c:v>
                </c:pt>
                <c:pt idx="8864">
                  <c:v>-130.14699999999999</c:v>
                </c:pt>
                <c:pt idx="8865">
                  <c:v>-130.14500000000001</c:v>
                </c:pt>
                <c:pt idx="8866">
                  <c:v>-130.143</c:v>
                </c:pt>
                <c:pt idx="8867">
                  <c:v>-130.14099999999999</c:v>
                </c:pt>
                <c:pt idx="8868">
                  <c:v>-130.13900000000001</c:v>
                </c:pt>
                <c:pt idx="8869">
                  <c:v>-130.137</c:v>
                </c:pt>
                <c:pt idx="8870">
                  <c:v>-130.13499999999999</c:v>
                </c:pt>
                <c:pt idx="8871">
                  <c:v>-130.13300000000001</c:v>
                </c:pt>
                <c:pt idx="8872">
                  <c:v>-130.131</c:v>
                </c:pt>
                <c:pt idx="8873">
                  <c:v>-130.12899999999999</c:v>
                </c:pt>
                <c:pt idx="8874">
                  <c:v>-130.12700000000001</c:v>
                </c:pt>
                <c:pt idx="8875">
                  <c:v>-130.125</c:v>
                </c:pt>
                <c:pt idx="8876">
                  <c:v>-130.12299999999999</c:v>
                </c:pt>
                <c:pt idx="8877">
                  <c:v>-130.12100000000001</c:v>
                </c:pt>
                <c:pt idx="8878">
                  <c:v>-130.119</c:v>
                </c:pt>
                <c:pt idx="8879">
                  <c:v>-130.11699999999999</c:v>
                </c:pt>
                <c:pt idx="8880">
                  <c:v>-130.11500000000001</c:v>
                </c:pt>
                <c:pt idx="8881">
                  <c:v>-130.113</c:v>
                </c:pt>
                <c:pt idx="8882">
                  <c:v>-130.11099999999999</c:v>
                </c:pt>
                <c:pt idx="8883">
                  <c:v>-130.10900000000001</c:v>
                </c:pt>
                <c:pt idx="8884">
                  <c:v>-130.107</c:v>
                </c:pt>
                <c:pt idx="8885">
                  <c:v>-130.10499999999999</c:v>
                </c:pt>
                <c:pt idx="8886">
                  <c:v>-130.10300000000001</c:v>
                </c:pt>
                <c:pt idx="8887">
                  <c:v>-130.101</c:v>
                </c:pt>
                <c:pt idx="8888">
                  <c:v>-130.09899999999999</c:v>
                </c:pt>
                <c:pt idx="8889">
                  <c:v>-130.09700000000001</c:v>
                </c:pt>
                <c:pt idx="8890">
                  <c:v>-130.095</c:v>
                </c:pt>
                <c:pt idx="8891">
                  <c:v>-130.09299999999999</c:v>
                </c:pt>
                <c:pt idx="8892">
                  <c:v>-130.09100000000001</c:v>
                </c:pt>
                <c:pt idx="8893">
                  <c:v>-130.089</c:v>
                </c:pt>
                <c:pt idx="8894">
                  <c:v>-130.08699999999999</c:v>
                </c:pt>
                <c:pt idx="8895">
                  <c:v>-130.08500000000001</c:v>
                </c:pt>
                <c:pt idx="8896">
                  <c:v>-130.083</c:v>
                </c:pt>
                <c:pt idx="8897">
                  <c:v>-130.08099999999999</c:v>
                </c:pt>
                <c:pt idx="8898">
                  <c:v>-130.07900000000001</c:v>
                </c:pt>
                <c:pt idx="8899">
                  <c:v>-130.077</c:v>
                </c:pt>
                <c:pt idx="8900">
                  <c:v>-130.07499999999999</c:v>
                </c:pt>
                <c:pt idx="8901">
                  <c:v>-130.07300000000001</c:v>
                </c:pt>
                <c:pt idx="8902">
                  <c:v>-130.071</c:v>
                </c:pt>
                <c:pt idx="8903">
                  <c:v>-130.06899999999999</c:v>
                </c:pt>
                <c:pt idx="8904">
                  <c:v>-130.06700000000001</c:v>
                </c:pt>
                <c:pt idx="8905">
                  <c:v>-130.065</c:v>
                </c:pt>
                <c:pt idx="8906">
                  <c:v>-130.06299999999999</c:v>
                </c:pt>
                <c:pt idx="8907">
                  <c:v>-130.06100000000001</c:v>
                </c:pt>
                <c:pt idx="8908">
                  <c:v>-130.059</c:v>
                </c:pt>
                <c:pt idx="8909">
                  <c:v>-130.05699999999999</c:v>
                </c:pt>
                <c:pt idx="8910">
                  <c:v>-130.05500000000001</c:v>
                </c:pt>
                <c:pt idx="8911">
                  <c:v>-130.053</c:v>
                </c:pt>
                <c:pt idx="8912">
                  <c:v>-130.05099999999999</c:v>
                </c:pt>
                <c:pt idx="8913">
                  <c:v>-130.04900000000001</c:v>
                </c:pt>
                <c:pt idx="8914">
                  <c:v>-130.047</c:v>
                </c:pt>
                <c:pt idx="8915">
                  <c:v>-130.04500000000002</c:v>
                </c:pt>
                <c:pt idx="8916">
                  <c:v>-130.04300000000001</c:v>
                </c:pt>
                <c:pt idx="8917">
                  <c:v>-130.041</c:v>
                </c:pt>
                <c:pt idx="8918">
                  <c:v>-130.03899999999999</c:v>
                </c:pt>
                <c:pt idx="8919">
                  <c:v>-130.03700000000001</c:v>
                </c:pt>
                <c:pt idx="8920">
                  <c:v>-130.035</c:v>
                </c:pt>
                <c:pt idx="8921">
                  <c:v>-130.03300000000002</c:v>
                </c:pt>
                <c:pt idx="8922">
                  <c:v>-130.03100000000001</c:v>
                </c:pt>
                <c:pt idx="8923">
                  <c:v>-130.029</c:v>
                </c:pt>
                <c:pt idx="8924">
                  <c:v>-130.02699999999999</c:v>
                </c:pt>
                <c:pt idx="8925">
                  <c:v>-130.02500000000001</c:v>
                </c:pt>
                <c:pt idx="8926">
                  <c:v>-130.023</c:v>
                </c:pt>
                <c:pt idx="8927">
                  <c:v>-130.02100000000002</c:v>
                </c:pt>
                <c:pt idx="8928">
                  <c:v>-130.01900000000001</c:v>
                </c:pt>
                <c:pt idx="8929">
                  <c:v>-130.017</c:v>
                </c:pt>
                <c:pt idx="8930">
                  <c:v>-130.01499999999999</c:v>
                </c:pt>
                <c:pt idx="8931">
                  <c:v>-130.01300000000001</c:v>
                </c:pt>
                <c:pt idx="8932">
                  <c:v>-130.011</c:v>
                </c:pt>
                <c:pt idx="8933">
                  <c:v>-130.00900000000001</c:v>
                </c:pt>
                <c:pt idx="8934">
                  <c:v>-130.00700000000001</c:v>
                </c:pt>
                <c:pt idx="8935">
                  <c:v>-130.005</c:v>
                </c:pt>
                <c:pt idx="8936">
                  <c:v>-130.00299999999999</c:v>
                </c:pt>
                <c:pt idx="8937">
                  <c:v>-130.001</c:v>
                </c:pt>
                <c:pt idx="8938">
                  <c:v>-129.999</c:v>
                </c:pt>
                <c:pt idx="8939">
                  <c:v>-129.99700000000001</c:v>
                </c:pt>
                <c:pt idx="8940">
                  <c:v>-129.995</c:v>
                </c:pt>
                <c:pt idx="8941">
                  <c:v>-129.99299999999999</c:v>
                </c:pt>
                <c:pt idx="8942">
                  <c:v>-129.99099999999999</c:v>
                </c:pt>
                <c:pt idx="8943">
                  <c:v>-129.989</c:v>
                </c:pt>
                <c:pt idx="8944">
                  <c:v>-129.98699999999999</c:v>
                </c:pt>
                <c:pt idx="8945">
                  <c:v>-129.98500000000001</c:v>
                </c:pt>
                <c:pt idx="8946">
                  <c:v>-129.983</c:v>
                </c:pt>
                <c:pt idx="8947">
                  <c:v>-129.98099999999999</c:v>
                </c:pt>
                <c:pt idx="8948">
                  <c:v>-129.97899999999998</c:v>
                </c:pt>
                <c:pt idx="8949">
                  <c:v>-129.977</c:v>
                </c:pt>
                <c:pt idx="8950">
                  <c:v>-129.97499999999999</c:v>
                </c:pt>
                <c:pt idx="8951">
                  <c:v>-129.97300000000001</c:v>
                </c:pt>
                <c:pt idx="8952">
                  <c:v>-129.971</c:v>
                </c:pt>
                <c:pt idx="8953">
                  <c:v>-129.96899999999999</c:v>
                </c:pt>
                <c:pt idx="8954">
                  <c:v>-129.96699999999998</c:v>
                </c:pt>
                <c:pt idx="8955">
                  <c:v>-129.965</c:v>
                </c:pt>
                <c:pt idx="8956">
                  <c:v>-129.96299999999999</c:v>
                </c:pt>
                <c:pt idx="8957">
                  <c:v>-129.96100000000001</c:v>
                </c:pt>
                <c:pt idx="8958">
                  <c:v>-129.959</c:v>
                </c:pt>
                <c:pt idx="8959">
                  <c:v>-129.95699999999999</c:v>
                </c:pt>
                <c:pt idx="8960">
                  <c:v>-129.95499999999998</c:v>
                </c:pt>
                <c:pt idx="8961">
                  <c:v>-129.953</c:v>
                </c:pt>
                <c:pt idx="8962">
                  <c:v>-129.95099999999999</c:v>
                </c:pt>
                <c:pt idx="8963">
                  <c:v>-129.94900000000001</c:v>
                </c:pt>
                <c:pt idx="8964">
                  <c:v>-129.947</c:v>
                </c:pt>
                <c:pt idx="8965">
                  <c:v>-129.94499999999999</c:v>
                </c:pt>
                <c:pt idx="8966">
                  <c:v>-129.94300000000001</c:v>
                </c:pt>
                <c:pt idx="8967">
                  <c:v>-129.941</c:v>
                </c:pt>
                <c:pt idx="8968">
                  <c:v>-129.93899999999999</c:v>
                </c:pt>
                <c:pt idx="8969">
                  <c:v>-129.93700000000001</c:v>
                </c:pt>
                <c:pt idx="8970">
                  <c:v>-129.935</c:v>
                </c:pt>
                <c:pt idx="8971">
                  <c:v>-129.93299999999999</c:v>
                </c:pt>
                <c:pt idx="8972">
                  <c:v>-129.93100000000001</c:v>
                </c:pt>
                <c:pt idx="8973">
                  <c:v>-129.929</c:v>
                </c:pt>
                <c:pt idx="8974">
                  <c:v>-129.92699999999999</c:v>
                </c:pt>
                <c:pt idx="8975">
                  <c:v>-129.92500000000001</c:v>
                </c:pt>
                <c:pt idx="8976">
                  <c:v>-129.923</c:v>
                </c:pt>
                <c:pt idx="8977">
                  <c:v>-129.92099999999999</c:v>
                </c:pt>
                <c:pt idx="8978">
                  <c:v>-129.91900000000001</c:v>
                </c:pt>
                <c:pt idx="8979">
                  <c:v>-129.917</c:v>
                </c:pt>
                <c:pt idx="8980">
                  <c:v>-129.91499999999999</c:v>
                </c:pt>
                <c:pt idx="8981">
                  <c:v>-129.91300000000001</c:v>
                </c:pt>
                <c:pt idx="8982">
                  <c:v>-129.911</c:v>
                </c:pt>
                <c:pt idx="8983">
                  <c:v>-129.90899999999999</c:v>
                </c:pt>
                <c:pt idx="8984">
                  <c:v>-129.90700000000001</c:v>
                </c:pt>
                <c:pt idx="8985">
                  <c:v>-129.905</c:v>
                </c:pt>
                <c:pt idx="8986">
                  <c:v>-129.90299999999999</c:v>
                </c:pt>
                <c:pt idx="8987">
                  <c:v>-129.90100000000001</c:v>
                </c:pt>
                <c:pt idx="8988">
                  <c:v>-129.899</c:v>
                </c:pt>
                <c:pt idx="8989">
                  <c:v>-129.89699999999999</c:v>
                </c:pt>
                <c:pt idx="8990">
                  <c:v>-129.89500000000001</c:v>
                </c:pt>
                <c:pt idx="8991">
                  <c:v>-129.893</c:v>
                </c:pt>
                <c:pt idx="8992">
                  <c:v>-129.89099999999999</c:v>
                </c:pt>
                <c:pt idx="8993">
                  <c:v>-129.88900000000001</c:v>
                </c:pt>
                <c:pt idx="8994">
                  <c:v>-129.887</c:v>
                </c:pt>
                <c:pt idx="8995">
                  <c:v>-129.88499999999999</c:v>
                </c:pt>
                <c:pt idx="8996">
                  <c:v>-129.88300000000001</c:v>
                </c:pt>
                <c:pt idx="8997">
                  <c:v>-129.881</c:v>
                </c:pt>
                <c:pt idx="8998">
                  <c:v>-129.87899999999999</c:v>
                </c:pt>
                <c:pt idx="8999">
                  <c:v>-129.87700000000001</c:v>
                </c:pt>
                <c:pt idx="9000">
                  <c:v>-129.875</c:v>
                </c:pt>
                <c:pt idx="9001">
                  <c:v>-129.87299999999999</c:v>
                </c:pt>
                <c:pt idx="9002">
                  <c:v>-129.87100000000001</c:v>
                </c:pt>
                <c:pt idx="9003">
                  <c:v>-129.869</c:v>
                </c:pt>
                <c:pt idx="9004">
                  <c:v>-129.86699999999999</c:v>
                </c:pt>
                <c:pt idx="9005">
                  <c:v>-129.86500000000001</c:v>
                </c:pt>
                <c:pt idx="9006">
                  <c:v>-129.863</c:v>
                </c:pt>
                <c:pt idx="9007">
                  <c:v>-129.86099999999999</c:v>
                </c:pt>
                <c:pt idx="9008">
                  <c:v>-129.85900000000001</c:v>
                </c:pt>
                <c:pt idx="9009">
                  <c:v>-129.857</c:v>
                </c:pt>
                <c:pt idx="9010">
                  <c:v>-129.85499999999999</c:v>
                </c:pt>
                <c:pt idx="9011">
                  <c:v>-129.85300000000001</c:v>
                </c:pt>
                <c:pt idx="9012">
                  <c:v>-129.851</c:v>
                </c:pt>
                <c:pt idx="9013">
                  <c:v>-129.84899999999999</c:v>
                </c:pt>
                <c:pt idx="9014">
                  <c:v>-129.84700000000001</c:v>
                </c:pt>
                <c:pt idx="9015">
                  <c:v>-129.845</c:v>
                </c:pt>
                <c:pt idx="9016">
                  <c:v>-129.84299999999999</c:v>
                </c:pt>
                <c:pt idx="9017">
                  <c:v>-129.84100000000001</c:v>
                </c:pt>
                <c:pt idx="9018">
                  <c:v>-129.839</c:v>
                </c:pt>
                <c:pt idx="9019">
                  <c:v>-129.83699999999999</c:v>
                </c:pt>
                <c:pt idx="9020">
                  <c:v>-129.83500000000001</c:v>
                </c:pt>
                <c:pt idx="9021">
                  <c:v>-129.833</c:v>
                </c:pt>
                <c:pt idx="9022">
                  <c:v>-129.83099999999999</c:v>
                </c:pt>
                <c:pt idx="9023">
                  <c:v>-129.82900000000001</c:v>
                </c:pt>
                <c:pt idx="9024">
                  <c:v>-129.827</c:v>
                </c:pt>
                <c:pt idx="9025">
                  <c:v>-129.82499999999999</c:v>
                </c:pt>
                <c:pt idx="9026">
                  <c:v>-129.82300000000001</c:v>
                </c:pt>
                <c:pt idx="9027">
                  <c:v>-129.821</c:v>
                </c:pt>
                <c:pt idx="9028">
                  <c:v>-129.81899999999999</c:v>
                </c:pt>
                <c:pt idx="9029">
                  <c:v>-129.81700000000001</c:v>
                </c:pt>
                <c:pt idx="9030">
                  <c:v>-129.815</c:v>
                </c:pt>
                <c:pt idx="9031">
                  <c:v>-129.81299999999999</c:v>
                </c:pt>
                <c:pt idx="9032">
                  <c:v>-129.81100000000001</c:v>
                </c:pt>
                <c:pt idx="9033">
                  <c:v>-129.809</c:v>
                </c:pt>
                <c:pt idx="9034">
                  <c:v>-129.80699999999999</c:v>
                </c:pt>
                <c:pt idx="9035">
                  <c:v>-129.80500000000001</c:v>
                </c:pt>
                <c:pt idx="9036">
                  <c:v>-129.803</c:v>
                </c:pt>
                <c:pt idx="9037">
                  <c:v>-129.80099999999999</c:v>
                </c:pt>
                <c:pt idx="9038">
                  <c:v>-129.79900000000001</c:v>
                </c:pt>
                <c:pt idx="9039">
                  <c:v>-129.797</c:v>
                </c:pt>
                <c:pt idx="9040">
                  <c:v>-129.79500000000002</c:v>
                </c:pt>
                <c:pt idx="9041">
                  <c:v>-129.79300000000001</c:v>
                </c:pt>
                <c:pt idx="9042">
                  <c:v>-129.791</c:v>
                </c:pt>
                <c:pt idx="9043">
                  <c:v>-129.78899999999999</c:v>
                </c:pt>
                <c:pt idx="9044">
                  <c:v>-129.78700000000001</c:v>
                </c:pt>
                <c:pt idx="9045">
                  <c:v>-129.785</c:v>
                </c:pt>
                <c:pt idx="9046">
                  <c:v>-129.78300000000002</c:v>
                </c:pt>
                <c:pt idx="9047">
                  <c:v>-129.78100000000001</c:v>
                </c:pt>
                <c:pt idx="9048">
                  <c:v>-129.779</c:v>
                </c:pt>
                <c:pt idx="9049">
                  <c:v>-129.77699999999999</c:v>
                </c:pt>
                <c:pt idx="9050">
                  <c:v>-129.77500000000001</c:v>
                </c:pt>
                <c:pt idx="9051">
                  <c:v>-129.773</c:v>
                </c:pt>
                <c:pt idx="9052">
                  <c:v>-129.77100000000002</c:v>
                </c:pt>
                <c:pt idx="9053">
                  <c:v>-129.76900000000001</c:v>
                </c:pt>
                <c:pt idx="9054">
                  <c:v>-129.767</c:v>
                </c:pt>
                <c:pt idx="9055">
                  <c:v>-129.76499999999999</c:v>
                </c:pt>
                <c:pt idx="9056">
                  <c:v>-129.76300000000001</c:v>
                </c:pt>
                <c:pt idx="9057">
                  <c:v>-129.761</c:v>
                </c:pt>
                <c:pt idx="9058">
                  <c:v>-129.75900000000001</c:v>
                </c:pt>
                <c:pt idx="9059">
                  <c:v>-129.75700000000001</c:v>
                </c:pt>
                <c:pt idx="9060">
                  <c:v>-129.755</c:v>
                </c:pt>
                <c:pt idx="9061">
                  <c:v>-129.75299999999999</c:v>
                </c:pt>
                <c:pt idx="9062">
                  <c:v>-129.751</c:v>
                </c:pt>
                <c:pt idx="9063">
                  <c:v>-129.749</c:v>
                </c:pt>
                <c:pt idx="9064">
                  <c:v>-129.74700000000001</c:v>
                </c:pt>
                <c:pt idx="9065">
                  <c:v>-129.745</c:v>
                </c:pt>
                <c:pt idx="9066">
                  <c:v>-129.74299999999999</c:v>
                </c:pt>
                <c:pt idx="9067">
                  <c:v>-129.74099999999999</c:v>
                </c:pt>
                <c:pt idx="9068">
                  <c:v>-129.739</c:v>
                </c:pt>
                <c:pt idx="9069">
                  <c:v>-129.73699999999999</c:v>
                </c:pt>
                <c:pt idx="9070">
                  <c:v>-129.73500000000001</c:v>
                </c:pt>
                <c:pt idx="9071">
                  <c:v>-129.733</c:v>
                </c:pt>
                <c:pt idx="9072">
                  <c:v>-129.73099999999999</c:v>
                </c:pt>
                <c:pt idx="9073">
                  <c:v>-129.72899999999998</c:v>
                </c:pt>
                <c:pt idx="9074">
                  <c:v>-129.727</c:v>
                </c:pt>
                <c:pt idx="9075">
                  <c:v>-129.72499999999999</c:v>
                </c:pt>
                <c:pt idx="9076">
                  <c:v>-129.72300000000001</c:v>
                </c:pt>
                <c:pt idx="9077">
                  <c:v>-129.721</c:v>
                </c:pt>
                <c:pt idx="9078">
                  <c:v>-129.71899999999999</c:v>
                </c:pt>
                <c:pt idx="9079">
                  <c:v>-129.71699999999998</c:v>
                </c:pt>
                <c:pt idx="9080">
                  <c:v>-129.715</c:v>
                </c:pt>
                <c:pt idx="9081">
                  <c:v>-129.71299999999999</c:v>
                </c:pt>
                <c:pt idx="9082">
                  <c:v>-129.71100000000001</c:v>
                </c:pt>
                <c:pt idx="9083">
                  <c:v>-129.709</c:v>
                </c:pt>
                <c:pt idx="9084">
                  <c:v>-129.70699999999999</c:v>
                </c:pt>
                <c:pt idx="9085">
                  <c:v>-129.70499999999998</c:v>
                </c:pt>
                <c:pt idx="9086">
                  <c:v>-129.703</c:v>
                </c:pt>
                <c:pt idx="9087">
                  <c:v>-129.70099999999999</c:v>
                </c:pt>
                <c:pt idx="9088">
                  <c:v>-129.69900000000001</c:v>
                </c:pt>
                <c:pt idx="9089">
                  <c:v>-129.697</c:v>
                </c:pt>
                <c:pt idx="9090">
                  <c:v>-129.69499999999999</c:v>
                </c:pt>
                <c:pt idx="9091">
                  <c:v>-129.69300000000001</c:v>
                </c:pt>
                <c:pt idx="9092">
                  <c:v>-129.691</c:v>
                </c:pt>
                <c:pt idx="9093">
                  <c:v>-129.68899999999999</c:v>
                </c:pt>
                <c:pt idx="9094">
                  <c:v>-129.68700000000001</c:v>
                </c:pt>
                <c:pt idx="9095">
                  <c:v>-129.685</c:v>
                </c:pt>
                <c:pt idx="9096">
                  <c:v>-129.68299999999999</c:v>
                </c:pt>
                <c:pt idx="9097">
                  <c:v>-129.68100000000001</c:v>
                </c:pt>
                <c:pt idx="9098">
                  <c:v>-129.679</c:v>
                </c:pt>
                <c:pt idx="9099">
                  <c:v>-129.67699999999999</c:v>
                </c:pt>
                <c:pt idx="9100">
                  <c:v>-129.67500000000001</c:v>
                </c:pt>
                <c:pt idx="9101">
                  <c:v>-129.673</c:v>
                </c:pt>
                <c:pt idx="9102">
                  <c:v>-129.67099999999999</c:v>
                </c:pt>
                <c:pt idx="9103">
                  <c:v>-129.66900000000001</c:v>
                </c:pt>
                <c:pt idx="9104">
                  <c:v>-129.667</c:v>
                </c:pt>
                <c:pt idx="9105">
                  <c:v>-129.66499999999999</c:v>
                </c:pt>
                <c:pt idx="9106">
                  <c:v>-129.66300000000001</c:v>
                </c:pt>
                <c:pt idx="9107">
                  <c:v>-129.661</c:v>
                </c:pt>
                <c:pt idx="9108">
                  <c:v>-129.65899999999999</c:v>
                </c:pt>
                <c:pt idx="9109">
                  <c:v>-129.65700000000001</c:v>
                </c:pt>
                <c:pt idx="9110">
                  <c:v>-129.655</c:v>
                </c:pt>
                <c:pt idx="9111">
                  <c:v>-129.65299999999999</c:v>
                </c:pt>
                <c:pt idx="9112">
                  <c:v>-129.65100000000001</c:v>
                </c:pt>
                <c:pt idx="9113">
                  <c:v>-129.649</c:v>
                </c:pt>
                <c:pt idx="9114">
                  <c:v>-129.64699999999999</c:v>
                </c:pt>
                <c:pt idx="9115">
                  <c:v>-129.64500000000001</c:v>
                </c:pt>
                <c:pt idx="9116">
                  <c:v>-129.643</c:v>
                </c:pt>
                <c:pt idx="9117">
                  <c:v>-129.64099999999999</c:v>
                </c:pt>
                <c:pt idx="9118">
                  <c:v>-129.63900000000001</c:v>
                </c:pt>
                <c:pt idx="9119">
                  <c:v>-129.637</c:v>
                </c:pt>
                <c:pt idx="9120">
                  <c:v>-129.63499999999999</c:v>
                </c:pt>
                <c:pt idx="9121">
                  <c:v>-129.63300000000001</c:v>
                </c:pt>
                <c:pt idx="9122">
                  <c:v>-129.631</c:v>
                </c:pt>
                <c:pt idx="9123">
                  <c:v>-129.62899999999999</c:v>
                </c:pt>
                <c:pt idx="9124">
                  <c:v>-129.62700000000001</c:v>
                </c:pt>
                <c:pt idx="9125">
                  <c:v>-129.625</c:v>
                </c:pt>
                <c:pt idx="9126">
                  <c:v>-129.62299999999999</c:v>
                </c:pt>
                <c:pt idx="9127">
                  <c:v>-129.62100000000001</c:v>
                </c:pt>
                <c:pt idx="9128">
                  <c:v>-129.619</c:v>
                </c:pt>
                <c:pt idx="9129">
                  <c:v>-129.61699999999999</c:v>
                </c:pt>
                <c:pt idx="9130">
                  <c:v>-129.61500000000001</c:v>
                </c:pt>
                <c:pt idx="9131">
                  <c:v>-129.613</c:v>
                </c:pt>
                <c:pt idx="9132">
                  <c:v>-129.61099999999999</c:v>
                </c:pt>
                <c:pt idx="9133">
                  <c:v>-129.60900000000001</c:v>
                </c:pt>
                <c:pt idx="9134">
                  <c:v>-129.607</c:v>
                </c:pt>
                <c:pt idx="9135">
                  <c:v>-129.60499999999999</c:v>
                </c:pt>
                <c:pt idx="9136">
                  <c:v>-129.60300000000001</c:v>
                </c:pt>
                <c:pt idx="9137">
                  <c:v>-129.601</c:v>
                </c:pt>
                <c:pt idx="9138">
                  <c:v>-129.59899999999999</c:v>
                </c:pt>
                <c:pt idx="9139">
                  <c:v>-129.59700000000001</c:v>
                </c:pt>
                <c:pt idx="9140">
                  <c:v>-129.595</c:v>
                </c:pt>
                <c:pt idx="9141">
                  <c:v>-129.59299999999999</c:v>
                </c:pt>
                <c:pt idx="9142">
                  <c:v>-129.59100000000001</c:v>
                </c:pt>
                <c:pt idx="9143">
                  <c:v>-129.589</c:v>
                </c:pt>
                <c:pt idx="9144">
                  <c:v>-129.58699999999999</c:v>
                </c:pt>
                <c:pt idx="9145">
                  <c:v>-129.58500000000001</c:v>
                </c:pt>
                <c:pt idx="9146">
                  <c:v>-129.583</c:v>
                </c:pt>
                <c:pt idx="9147">
                  <c:v>-129.58099999999999</c:v>
                </c:pt>
                <c:pt idx="9148">
                  <c:v>-129.57900000000001</c:v>
                </c:pt>
                <c:pt idx="9149">
                  <c:v>-129.577</c:v>
                </c:pt>
                <c:pt idx="9150">
                  <c:v>-129.57499999999999</c:v>
                </c:pt>
                <c:pt idx="9151">
                  <c:v>-129.57300000000001</c:v>
                </c:pt>
                <c:pt idx="9152">
                  <c:v>-129.571</c:v>
                </c:pt>
                <c:pt idx="9153">
                  <c:v>-129.56899999999999</c:v>
                </c:pt>
                <c:pt idx="9154">
                  <c:v>-129.56700000000001</c:v>
                </c:pt>
                <c:pt idx="9155">
                  <c:v>-129.565</c:v>
                </c:pt>
                <c:pt idx="9156">
                  <c:v>-129.56299999999999</c:v>
                </c:pt>
                <c:pt idx="9157">
                  <c:v>-129.56100000000001</c:v>
                </c:pt>
                <c:pt idx="9158">
                  <c:v>-129.559</c:v>
                </c:pt>
                <c:pt idx="9159">
                  <c:v>-129.55699999999999</c:v>
                </c:pt>
                <c:pt idx="9160">
                  <c:v>-129.55500000000001</c:v>
                </c:pt>
                <c:pt idx="9161">
                  <c:v>-129.553</c:v>
                </c:pt>
                <c:pt idx="9162">
                  <c:v>-129.55099999999999</c:v>
                </c:pt>
                <c:pt idx="9163">
                  <c:v>-129.54900000000001</c:v>
                </c:pt>
                <c:pt idx="9164">
                  <c:v>-129.547</c:v>
                </c:pt>
                <c:pt idx="9165">
                  <c:v>-129.54500000000002</c:v>
                </c:pt>
                <c:pt idx="9166">
                  <c:v>-129.54300000000001</c:v>
                </c:pt>
                <c:pt idx="9167">
                  <c:v>-129.541</c:v>
                </c:pt>
                <c:pt idx="9168">
                  <c:v>-129.53899999999999</c:v>
                </c:pt>
                <c:pt idx="9169">
                  <c:v>-129.53700000000001</c:v>
                </c:pt>
                <c:pt idx="9170">
                  <c:v>-129.535</c:v>
                </c:pt>
                <c:pt idx="9171">
                  <c:v>-129.53300000000002</c:v>
                </c:pt>
                <c:pt idx="9172">
                  <c:v>-129.53100000000001</c:v>
                </c:pt>
                <c:pt idx="9173">
                  <c:v>-129.529</c:v>
                </c:pt>
                <c:pt idx="9174">
                  <c:v>-129.52699999999999</c:v>
                </c:pt>
                <c:pt idx="9175">
                  <c:v>-129.52500000000001</c:v>
                </c:pt>
                <c:pt idx="9176">
                  <c:v>-129.523</c:v>
                </c:pt>
                <c:pt idx="9177">
                  <c:v>-129.52100000000002</c:v>
                </c:pt>
                <c:pt idx="9178">
                  <c:v>-129.51900000000001</c:v>
                </c:pt>
                <c:pt idx="9179">
                  <c:v>-129.517</c:v>
                </c:pt>
                <c:pt idx="9180">
                  <c:v>-129.51499999999999</c:v>
                </c:pt>
                <c:pt idx="9181">
                  <c:v>-129.51300000000001</c:v>
                </c:pt>
                <c:pt idx="9182">
                  <c:v>-129.511</c:v>
                </c:pt>
                <c:pt idx="9183">
                  <c:v>-129.50900000000001</c:v>
                </c:pt>
                <c:pt idx="9184">
                  <c:v>-129.50700000000001</c:v>
                </c:pt>
                <c:pt idx="9185">
                  <c:v>-129.505</c:v>
                </c:pt>
                <c:pt idx="9186">
                  <c:v>-129.50299999999999</c:v>
                </c:pt>
                <c:pt idx="9187">
                  <c:v>-129.501</c:v>
                </c:pt>
                <c:pt idx="9188">
                  <c:v>-129.499</c:v>
                </c:pt>
                <c:pt idx="9189">
                  <c:v>-129.49700000000001</c:v>
                </c:pt>
                <c:pt idx="9190">
                  <c:v>-129.495</c:v>
                </c:pt>
                <c:pt idx="9191">
                  <c:v>-129.49299999999999</c:v>
                </c:pt>
                <c:pt idx="9192">
                  <c:v>-129.49099999999999</c:v>
                </c:pt>
                <c:pt idx="9193">
                  <c:v>-129.489</c:v>
                </c:pt>
                <c:pt idx="9194">
                  <c:v>-129.48699999999999</c:v>
                </c:pt>
                <c:pt idx="9195">
                  <c:v>-129.48500000000001</c:v>
                </c:pt>
                <c:pt idx="9196">
                  <c:v>-129.483</c:v>
                </c:pt>
                <c:pt idx="9197">
                  <c:v>-129.48099999999999</c:v>
                </c:pt>
                <c:pt idx="9198">
                  <c:v>-129.47899999999998</c:v>
                </c:pt>
                <c:pt idx="9199">
                  <c:v>-129.477</c:v>
                </c:pt>
                <c:pt idx="9200">
                  <c:v>-129.47499999999999</c:v>
                </c:pt>
                <c:pt idx="9201">
                  <c:v>-129.47300000000001</c:v>
                </c:pt>
                <c:pt idx="9202">
                  <c:v>-129.471</c:v>
                </c:pt>
                <c:pt idx="9203">
                  <c:v>-129.46899999999999</c:v>
                </c:pt>
                <c:pt idx="9204">
                  <c:v>-129.46699999999998</c:v>
                </c:pt>
                <c:pt idx="9205">
                  <c:v>-129.465</c:v>
                </c:pt>
                <c:pt idx="9206">
                  <c:v>-129.46299999999999</c:v>
                </c:pt>
                <c:pt idx="9207">
                  <c:v>-129.46100000000001</c:v>
                </c:pt>
                <c:pt idx="9208">
                  <c:v>-129.459</c:v>
                </c:pt>
                <c:pt idx="9209">
                  <c:v>-129.45699999999999</c:v>
                </c:pt>
                <c:pt idx="9210">
                  <c:v>-129.45499999999998</c:v>
                </c:pt>
                <c:pt idx="9211">
                  <c:v>-129.453</c:v>
                </c:pt>
                <c:pt idx="9212">
                  <c:v>-129.45099999999999</c:v>
                </c:pt>
                <c:pt idx="9213">
                  <c:v>-129.44900000000001</c:v>
                </c:pt>
                <c:pt idx="9214">
                  <c:v>-129.447</c:v>
                </c:pt>
                <c:pt idx="9215">
                  <c:v>-129.44499999999999</c:v>
                </c:pt>
                <c:pt idx="9216">
                  <c:v>-129.44300000000001</c:v>
                </c:pt>
                <c:pt idx="9217">
                  <c:v>-129.441</c:v>
                </c:pt>
                <c:pt idx="9218">
                  <c:v>-129.43899999999999</c:v>
                </c:pt>
                <c:pt idx="9219">
                  <c:v>-129.43700000000001</c:v>
                </c:pt>
                <c:pt idx="9220">
                  <c:v>-129.435</c:v>
                </c:pt>
                <c:pt idx="9221">
                  <c:v>-129.43299999999999</c:v>
                </c:pt>
                <c:pt idx="9222">
                  <c:v>-129.43100000000001</c:v>
                </c:pt>
                <c:pt idx="9223">
                  <c:v>-129.429</c:v>
                </c:pt>
                <c:pt idx="9224">
                  <c:v>-129.42699999999999</c:v>
                </c:pt>
                <c:pt idx="9225">
                  <c:v>-129.42500000000001</c:v>
                </c:pt>
                <c:pt idx="9226">
                  <c:v>-129.423</c:v>
                </c:pt>
                <c:pt idx="9227">
                  <c:v>-129.42099999999999</c:v>
                </c:pt>
                <c:pt idx="9228">
                  <c:v>-129.41900000000001</c:v>
                </c:pt>
                <c:pt idx="9229">
                  <c:v>-129.417</c:v>
                </c:pt>
                <c:pt idx="9230">
                  <c:v>-129.41499999999999</c:v>
                </c:pt>
                <c:pt idx="9231">
                  <c:v>-129.41300000000001</c:v>
                </c:pt>
                <c:pt idx="9232">
                  <c:v>-129.411</c:v>
                </c:pt>
                <c:pt idx="9233">
                  <c:v>-129.40899999999999</c:v>
                </c:pt>
                <c:pt idx="9234">
                  <c:v>-129.40700000000001</c:v>
                </c:pt>
                <c:pt idx="9235">
                  <c:v>-129.405</c:v>
                </c:pt>
                <c:pt idx="9236">
                  <c:v>-129.40299999999999</c:v>
                </c:pt>
                <c:pt idx="9237">
                  <c:v>-129.40100000000001</c:v>
                </c:pt>
                <c:pt idx="9238">
                  <c:v>-129.399</c:v>
                </c:pt>
                <c:pt idx="9239">
                  <c:v>-129.39699999999999</c:v>
                </c:pt>
                <c:pt idx="9240">
                  <c:v>-129.39500000000001</c:v>
                </c:pt>
                <c:pt idx="9241">
                  <c:v>-129.393</c:v>
                </c:pt>
                <c:pt idx="9242">
                  <c:v>-129.39099999999999</c:v>
                </c:pt>
                <c:pt idx="9243">
                  <c:v>-129.38900000000001</c:v>
                </c:pt>
                <c:pt idx="9244">
                  <c:v>-129.387</c:v>
                </c:pt>
                <c:pt idx="9245">
                  <c:v>-129.38499999999999</c:v>
                </c:pt>
                <c:pt idx="9246">
                  <c:v>-129.38300000000001</c:v>
                </c:pt>
                <c:pt idx="9247">
                  <c:v>-129.381</c:v>
                </c:pt>
                <c:pt idx="9248">
                  <c:v>-129.37899999999999</c:v>
                </c:pt>
                <c:pt idx="9249">
                  <c:v>-129.37700000000001</c:v>
                </c:pt>
                <c:pt idx="9250">
                  <c:v>-129.375</c:v>
                </c:pt>
                <c:pt idx="9251">
                  <c:v>-129.37299999999999</c:v>
                </c:pt>
                <c:pt idx="9252">
                  <c:v>-129.37100000000001</c:v>
                </c:pt>
                <c:pt idx="9253">
                  <c:v>-129.369</c:v>
                </c:pt>
                <c:pt idx="9254">
                  <c:v>-129.36699999999999</c:v>
                </c:pt>
                <c:pt idx="9255">
                  <c:v>-129.36500000000001</c:v>
                </c:pt>
                <c:pt idx="9256">
                  <c:v>-129.363</c:v>
                </c:pt>
                <c:pt idx="9257">
                  <c:v>-129.36099999999999</c:v>
                </c:pt>
                <c:pt idx="9258">
                  <c:v>-129.35900000000001</c:v>
                </c:pt>
                <c:pt idx="9259">
                  <c:v>-129.357</c:v>
                </c:pt>
                <c:pt idx="9260">
                  <c:v>-129.35499999999999</c:v>
                </c:pt>
                <c:pt idx="9261">
                  <c:v>-129.35300000000001</c:v>
                </c:pt>
                <c:pt idx="9262">
                  <c:v>-129.351</c:v>
                </c:pt>
                <c:pt idx="9263">
                  <c:v>-129.34899999999999</c:v>
                </c:pt>
                <c:pt idx="9264">
                  <c:v>-129.34700000000001</c:v>
                </c:pt>
                <c:pt idx="9265">
                  <c:v>-129.345</c:v>
                </c:pt>
                <c:pt idx="9266">
                  <c:v>-129.34299999999999</c:v>
                </c:pt>
                <c:pt idx="9267">
                  <c:v>-129.34100000000001</c:v>
                </c:pt>
                <c:pt idx="9268">
                  <c:v>-129.339</c:v>
                </c:pt>
                <c:pt idx="9269">
                  <c:v>-129.33699999999999</c:v>
                </c:pt>
                <c:pt idx="9270">
                  <c:v>-129.33500000000001</c:v>
                </c:pt>
                <c:pt idx="9271">
                  <c:v>-129.333</c:v>
                </c:pt>
                <c:pt idx="9272">
                  <c:v>-129.33099999999999</c:v>
                </c:pt>
                <c:pt idx="9273">
                  <c:v>-129.32900000000001</c:v>
                </c:pt>
                <c:pt idx="9274">
                  <c:v>-129.327</c:v>
                </c:pt>
                <c:pt idx="9275">
                  <c:v>-129.32499999999999</c:v>
                </c:pt>
                <c:pt idx="9276">
                  <c:v>-129.32300000000001</c:v>
                </c:pt>
                <c:pt idx="9277">
                  <c:v>-129.321</c:v>
                </c:pt>
                <c:pt idx="9278">
                  <c:v>-129.31899999999999</c:v>
                </c:pt>
                <c:pt idx="9279">
                  <c:v>-129.31700000000001</c:v>
                </c:pt>
                <c:pt idx="9280">
                  <c:v>-129.315</c:v>
                </c:pt>
                <c:pt idx="9281">
                  <c:v>-129.31299999999999</c:v>
                </c:pt>
                <c:pt idx="9282">
                  <c:v>-129.31100000000001</c:v>
                </c:pt>
                <c:pt idx="9283">
                  <c:v>-129.309</c:v>
                </c:pt>
                <c:pt idx="9284">
                  <c:v>-129.30699999999999</c:v>
                </c:pt>
                <c:pt idx="9285">
                  <c:v>-129.30500000000001</c:v>
                </c:pt>
                <c:pt idx="9286">
                  <c:v>-129.303</c:v>
                </c:pt>
                <c:pt idx="9287">
                  <c:v>-129.30099999999999</c:v>
                </c:pt>
                <c:pt idx="9288">
                  <c:v>-129.29900000000001</c:v>
                </c:pt>
                <c:pt idx="9289">
                  <c:v>-129.297</c:v>
                </c:pt>
                <c:pt idx="9290">
                  <c:v>-129.29500000000002</c:v>
                </c:pt>
                <c:pt idx="9291">
                  <c:v>-129.29300000000001</c:v>
                </c:pt>
                <c:pt idx="9292">
                  <c:v>-129.291</c:v>
                </c:pt>
                <c:pt idx="9293">
                  <c:v>-129.28899999999999</c:v>
                </c:pt>
                <c:pt idx="9294">
                  <c:v>-129.28700000000001</c:v>
                </c:pt>
                <c:pt idx="9295">
                  <c:v>-129.285</c:v>
                </c:pt>
                <c:pt idx="9296">
                  <c:v>-129.28300000000002</c:v>
                </c:pt>
                <c:pt idx="9297">
                  <c:v>-129.28100000000001</c:v>
                </c:pt>
                <c:pt idx="9298">
                  <c:v>-129.279</c:v>
                </c:pt>
                <c:pt idx="9299">
                  <c:v>-129.27699999999999</c:v>
                </c:pt>
                <c:pt idx="9300">
                  <c:v>-129.27500000000001</c:v>
                </c:pt>
                <c:pt idx="9301">
                  <c:v>-129.273</c:v>
                </c:pt>
                <c:pt idx="9302">
                  <c:v>-129.27100000000002</c:v>
                </c:pt>
                <c:pt idx="9303">
                  <c:v>-129.26900000000001</c:v>
                </c:pt>
                <c:pt idx="9304">
                  <c:v>-129.267</c:v>
                </c:pt>
                <c:pt idx="9305">
                  <c:v>-129.26499999999999</c:v>
                </c:pt>
                <c:pt idx="9306">
                  <c:v>-129.26300000000001</c:v>
                </c:pt>
                <c:pt idx="9307">
                  <c:v>-129.261</c:v>
                </c:pt>
                <c:pt idx="9308">
                  <c:v>-129.25900000000001</c:v>
                </c:pt>
                <c:pt idx="9309">
                  <c:v>-129.25700000000001</c:v>
                </c:pt>
                <c:pt idx="9310">
                  <c:v>-129.255</c:v>
                </c:pt>
                <c:pt idx="9311">
                  <c:v>-129.25299999999999</c:v>
                </c:pt>
                <c:pt idx="9312">
                  <c:v>-129.251</c:v>
                </c:pt>
                <c:pt idx="9313">
                  <c:v>-129.249</c:v>
                </c:pt>
                <c:pt idx="9314">
                  <c:v>-129.24700000000001</c:v>
                </c:pt>
                <c:pt idx="9315">
                  <c:v>-129.245</c:v>
                </c:pt>
                <c:pt idx="9316">
                  <c:v>-129.24299999999999</c:v>
                </c:pt>
                <c:pt idx="9317">
                  <c:v>-129.24099999999999</c:v>
                </c:pt>
                <c:pt idx="9318">
                  <c:v>-129.239</c:v>
                </c:pt>
                <c:pt idx="9319">
                  <c:v>-129.23699999999999</c:v>
                </c:pt>
                <c:pt idx="9320">
                  <c:v>-129.23500000000001</c:v>
                </c:pt>
                <c:pt idx="9321">
                  <c:v>-129.233</c:v>
                </c:pt>
                <c:pt idx="9322">
                  <c:v>-129.23099999999999</c:v>
                </c:pt>
                <c:pt idx="9323">
                  <c:v>-129.22899999999998</c:v>
                </c:pt>
                <c:pt idx="9324">
                  <c:v>-129.227</c:v>
                </c:pt>
                <c:pt idx="9325">
                  <c:v>-129.22499999999999</c:v>
                </c:pt>
                <c:pt idx="9326">
                  <c:v>-129.22300000000001</c:v>
                </c:pt>
                <c:pt idx="9327">
                  <c:v>-129.221</c:v>
                </c:pt>
                <c:pt idx="9328">
                  <c:v>-129.21899999999999</c:v>
                </c:pt>
                <c:pt idx="9329">
                  <c:v>-129.21699999999998</c:v>
                </c:pt>
                <c:pt idx="9330">
                  <c:v>-129.215</c:v>
                </c:pt>
                <c:pt idx="9331">
                  <c:v>-129.21299999999999</c:v>
                </c:pt>
                <c:pt idx="9332">
                  <c:v>-129.21100000000001</c:v>
                </c:pt>
                <c:pt idx="9333">
                  <c:v>-129.209</c:v>
                </c:pt>
                <c:pt idx="9334">
                  <c:v>-129.20699999999999</c:v>
                </c:pt>
                <c:pt idx="9335">
                  <c:v>-129.20499999999998</c:v>
                </c:pt>
                <c:pt idx="9336">
                  <c:v>-129.203</c:v>
                </c:pt>
                <c:pt idx="9337">
                  <c:v>-129.20099999999999</c:v>
                </c:pt>
                <c:pt idx="9338">
                  <c:v>-129.19900000000001</c:v>
                </c:pt>
                <c:pt idx="9339">
                  <c:v>-129.197</c:v>
                </c:pt>
                <c:pt idx="9340">
                  <c:v>-129.19499999999999</c:v>
                </c:pt>
                <c:pt idx="9341">
                  <c:v>-129.19300000000001</c:v>
                </c:pt>
                <c:pt idx="9342">
                  <c:v>-129.191</c:v>
                </c:pt>
                <c:pt idx="9343">
                  <c:v>-129.18899999999999</c:v>
                </c:pt>
                <c:pt idx="9344">
                  <c:v>-129.18700000000001</c:v>
                </c:pt>
                <c:pt idx="9345">
                  <c:v>-129.185</c:v>
                </c:pt>
                <c:pt idx="9346">
                  <c:v>-129.18299999999999</c:v>
                </c:pt>
                <c:pt idx="9347">
                  <c:v>-129.18100000000001</c:v>
                </c:pt>
                <c:pt idx="9348">
                  <c:v>-129.179</c:v>
                </c:pt>
                <c:pt idx="9349">
                  <c:v>-129.17699999999999</c:v>
                </c:pt>
                <c:pt idx="9350">
                  <c:v>-129.17500000000001</c:v>
                </c:pt>
                <c:pt idx="9351">
                  <c:v>-129.173</c:v>
                </c:pt>
                <c:pt idx="9352">
                  <c:v>-129.17099999999999</c:v>
                </c:pt>
                <c:pt idx="9353">
                  <c:v>-129.16900000000001</c:v>
                </c:pt>
                <c:pt idx="9354">
                  <c:v>-129.167</c:v>
                </c:pt>
                <c:pt idx="9355">
                  <c:v>-129.16499999999999</c:v>
                </c:pt>
                <c:pt idx="9356">
                  <c:v>-129.16300000000001</c:v>
                </c:pt>
                <c:pt idx="9357">
                  <c:v>-129.161</c:v>
                </c:pt>
                <c:pt idx="9358">
                  <c:v>-129.15899999999999</c:v>
                </c:pt>
                <c:pt idx="9359">
                  <c:v>-129.15700000000001</c:v>
                </c:pt>
                <c:pt idx="9360">
                  <c:v>-129.155</c:v>
                </c:pt>
                <c:pt idx="9361">
                  <c:v>-129.15299999999999</c:v>
                </c:pt>
                <c:pt idx="9362">
                  <c:v>-129.15100000000001</c:v>
                </c:pt>
                <c:pt idx="9363">
                  <c:v>-129.149</c:v>
                </c:pt>
                <c:pt idx="9364">
                  <c:v>-129.14699999999999</c:v>
                </c:pt>
                <c:pt idx="9365">
                  <c:v>-129.14500000000001</c:v>
                </c:pt>
                <c:pt idx="9366">
                  <c:v>-129.143</c:v>
                </c:pt>
                <c:pt idx="9367">
                  <c:v>-129.14099999999999</c:v>
                </c:pt>
                <c:pt idx="9368">
                  <c:v>-129.13900000000001</c:v>
                </c:pt>
                <c:pt idx="9369">
                  <c:v>-129.137</c:v>
                </c:pt>
                <c:pt idx="9370">
                  <c:v>-129.13499999999999</c:v>
                </c:pt>
                <c:pt idx="9371">
                  <c:v>-129.13300000000001</c:v>
                </c:pt>
                <c:pt idx="9372">
                  <c:v>-129.131</c:v>
                </c:pt>
                <c:pt idx="9373">
                  <c:v>-129.12899999999999</c:v>
                </c:pt>
                <c:pt idx="9374">
                  <c:v>-129.12700000000001</c:v>
                </c:pt>
                <c:pt idx="9375">
                  <c:v>-129.125</c:v>
                </c:pt>
                <c:pt idx="9376">
                  <c:v>-129.12299999999999</c:v>
                </c:pt>
                <c:pt idx="9377">
                  <c:v>-129.12100000000001</c:v>
                </c:pt>
                <c:pt idx="9378">
                  <c:v>-129.119</c:v>
                </c:pt>
                <c:pt idx="9379">
                  <c:v>-129.11699999999999</c:v>
                </c:pt>
                <c:pt idx="9380">
                  <c:v>-129.11500000000001</c:v>
                </c:pt>
                <c:pt idx="9381">
                  <c:v>-129.113</c:v>
                </c:pt>
                <c:pt idx="9382">
                  <c:v>-129.11099999999999</c:v>
                </c:pt>
                <c:pt idx="9383">
                  <c:v>-129.10900000000001</c:v>
                </c:pt>
                <c:pt idx="9384">
                  <c:v>-129.107</c:v>
                </c:pt>
                <c:pt idx="9385">
                  <c:v>-129.10499999999999</c:v>
                </c:pt>
                <c:pt idx="9386">
                  <c:v>-129.10300000000001</c:v>
                </c:pt>
                <c:pt idx="9387">
                  <c:v>-129.101</c:v>
                </c:pt>
                <c:pt idx="9388">
                  <c:v>-129.09899999999999</c:v>
                </c:pt>
                <c:pt idx="9389">
                  <c:v>-129.09700000000001</c:v>
                </c:pt>
                <c:pt idx="9390">
                  <c:v>-129.095</c:v>
                </c:pt>
                <c:pt idx="9391">
                  <c:v>-129.09299999999999</c:v>
                </c:pt>
                <c:pt idx="9392">
                  <c:v>-129.09100000000001</c:v>
                </c:pt>
                <c:pt idx="9393">
                  <c:v>-129.089</c:v>
                </c:pt>
                <c:pt idx="9394">
                  <c:v>-129.08699999999999</c:v>
                </c:pt>
                <c:pt idx="9395">
                  <c:v>-129.08500000000001</c:v>
                </c:pt>
                <c:pt idx="9396">
                  <c:v>-129.083</c:v>
                </c:pt>
                <c:pt idx="9397">
                  <c:v>-129.08099999999999</c:v>
                </c:pt>
                <c:pt idx="9398">
                  <c:v>-129.07900000000001</c:v>
                </c:pt>
                <c:pt idx="9399">
                  <c:v>-129.077</c:v>
                </c:pt>
                <c:pt idx="9400">
                  <c:v>-129.07499999999999</c:v>
                </c:pt>
                <c:pt idx="9401">
                  <c:v>-129.07300000000001</c:v>
                </c:pt>
                <c:pt idx="9402">
                  <c:v>-129.071</c:v>
                </c:pt>
                <c:pt idx="9403">
                  <c:v>-129.06899999999999</c:v>
                </c:pt>
                <c:pt idx="9404">
                  <c:v>-129.06700000000001</c:v>
                </c:pt>
                <c:pt idx="9405">
                  <c:v>-129.065</c:v>
                </c:pt>
                <c:pt idx="9406">
                  <c:v>-129.06299999999999</c:v>
                </c:pt>
                <c:pt idx="9407">
                  <c:v>-129.06100000000001</c:v>
                </c:pt>
                <c:pt idx="9408">
                  <c:v>-129.059</c:v>
                </c:pt>
                <c:pt idx="9409">
                  <c:v>-129.05699999999999</c:v>
                </c:pt>
                <c:pt idx="9410">
                  <c:v>-129.05500000000001</c:v>
                </c:pt>
                <c:pt idx="9411">
                  <c:v>-129.053</c:v>
                </c:pt>
                <c:pt idx="9412">
                  <c:v>-129.05099999999999</c:v>
                </c:pt>
                <c:pt idx="9413">
                  <c:v>-129.04900000000001</c:v>
                </c:pt>
                <c:pt idx="9414">
                  <c:v>-129.047</c:v>
                </c:pt>
                <c:pt idx="9415">
                  <c:v>-129.04500000000002</c:v>
                </c:pt>
                <c:pt idx="9416">
                  <c:v>-129.04300000000001</c:v>
                </c:pt>
                <c:pt idx="9417">
                  <c:v>-129.041</c:v>
                </c:pt>
                <c:pt idx="9418">
                  <c:v>-129.03899999999999</c:v>
                </c:pt>
                <c:pt idx="9419">
                  <c:v>-129.03700000000001</c:v>
                </c:pt>
                <c:pt idx="9420">
                  <c:v>-129.035</c:v>
                </c:pt>
                <c:pt idx="9421">
                  <c:v>-129.03300000000002</c:v>
                </c:pt>
                <c:pt idx="9422">
                  <c:v>-129.03100000000001</c:v>
                </c:pt>
                <c:pt idx="9423">
                  <c:v>-129.029</c:v>
                </c:pt>
                <c:pt idx="9424">
                  <c:v>-129.02699999999999</c:v>
                </c:pt>
                <c:pt idx="9425">
                  <c:v>-129.02500000000001</c:v>
                </c:pt>
                <c:pt idx="9426">
                  <c:v>-129.023</c:v>
                </c:pt>
                <c:pt idx="9427">
                  <c:v>-129.02100000000002</c:v>
                </c:pt>
                <c:pt idx="9428">
                  <c:v>-129.01900000000001</c:v>
                </c:pt>
                <c:pt idx="9429">
                  <c:v>-129.017</c:v>
                </c:pt>
                <c:pt idx="9430">
                  <c:v>-129.01499999999999</c:v>
                </c:pt>
                <c:pt idx="9431">
                  <c:v>-129.01300000000001</c:v>
                </c:pt>
                <c:pt idx="9432">
                  <c:v>-129.011</c:v>
                </c:pt>
                <c:pt idx="9433">
                  <c:v>-129.00900000000001</c:v>
                </c:pt>
                <c:pt idx="9434">
                  <c:v>-129.00700000000001</c:v>
                </c:pt>
                <c:pt idx="9435">
                  <c:v>-129.005</c:v>
                </c:pt>
                <c:pt idx="9436">
                  <c:v>-129.00299999999999</c:v>
                </c:pt>
                <c:pt idx="9437">
                  <c:v>-129.001</c:v>
                </c:pt>
                <c:pt idx="9438">
                  <c:v>-128.999</c:v>
                </c:pt>
                <c:pt idx="9439">
                  <c:v>-128.99700000000001</c:v>
                </c:pt>
                <c:pt idx="9440">
                  <c:v>-128.995</c:v>
                </c:pt>
                <c:pt idx="9441">
                  <c:v>-128.99299999999999</c:v>
                </c:pt>
                <c:pt idx="9442">
                  <c:v>-128.99099999999999</c:v>
                </c:pt>
                <c:pt idx="9443">
                  <c:v>-128.989</c:v>
                </c:pt>
                <c:pt idx="9444">
                  <c:v>-128.98699999999999</c:v>
                </c:pt>
                <c:pt idx="9445">
                  <c:v>-128.98500000000001</c:v>
                </c:pt>
                <c:pt idx="9446">
                  <c:v>-128.983</c:v>
                </c:pt>
                <c:pt idx="9447">
                  <c:v>-128.98099999999999</c:v>
                </c:pt>
                <c:pt idx="9448">
                  <c:v>-128.97899999999998</c:v>
                </c:pt>
                <c:pt idx="9449">
                  <c:v>-128.977</c:v>
                </c:pt>
                <c:pt idx="9450">
                  <c:v>-128.97499999999999</c:v>
                </c:pt>
                <c:pt idx="9451">
                  <c:v>-128.97300000000001</c:v>
                </c:pt>
                <c:pt idx="9452">
                  <c:v>-128.971</c:v>
                </c:pt>
                <c:pt idx="9453">
                  <c:v>-128.96899999999999</c:v>
                </c:pt>
                <c:pt idx="9454">
                  <c:v>-128.96699999999998</c:v>
                </c:pt>
                <c:pt idx="9455">
                  <c:v>-128.965</c:v>
                </c:pt>
                <c:pt idx="9456">
                  <c:v>-128.96299999999999</c:v>
                </c:pt>
                <c:pt idx="9457">
                  <c:v>-128.96100000000001</c:v>
                </c:pt>
                <c:pt idx="9458">
                  <c:v>-128.959</c:v>
                </c:pt>
                <c:pt idx="9459">
                  <c:v>-128.95699999999999</c:v>
                </c:pt>
                <c:pt idx="9460">
                  <c:v>-128.95499999999998</c:v>
                </c:pt>
                <c:pt idx="9461">
                  <c:v>-128.953</c:v>
                </c:pt>
                <c:pt idx="9462">
                  <c:v>-128.95099999999999</c:v>
                </c:pt>
                <c:pt idx="9463">
                  <c:v>-128.94900000000001</c:v>
                </c:pt>
                <c:pt idx="9464">
                  <c:v>-128.947</c:v>
                </c:pt>
                <c:pt idx="9465">
                  <c:v>-128.94499999999999</c:v>
                </c:pt>
                <c:pt idx="9466">
                  <c:v>-128.94300000000001</c:v>
                </c:pt>
                <c:pt idx="9467">
                  <c:v>-128.941</c:v>
                </c:pt>
                <c:pt idx="9468">
                  <c:v>-128.93899999999999</c:v>
                </c:pt>
                <c:pt idx="9469">
                  <c:v>-128.93700000000001</c:v>
                </c:pt>
                <c:pt idx="9470">
                  <c:v>-128.935</c:v>
                </c:pt>
                <c:pt idx="9471">
                  <c:v>-128.93299999999999</c:v>
                </c:pt>
                <c:pt idx="9472">
                  <c:v>-128.93100000000001</c:v>
                </c:pt>
                <c:pt idx="9473">
                  <c:v>-128.929</c:v>
                </c:pt>
                <c:pt idx="9474">
                  <c:v>-128.92699999999999</c:v>
                </c:pt>
                <c:pt idx="9475">
                  <c:v>-128.92500000000001</c:v>
                </c:pt>
                <c:pt idx="9476">
                  <c:v>-128.923</c:v>
                </c:pt>
                <c:pt idx="9477">
                  <c:v>-128.92099999999999</c:v>
                </c:pt>
                <c:pt idx="9478">
                  <c:v>-128.91900000000001</c:v>
                </c:pt>
                <c:pt idx="9479">
                  <c:v>-128.917</c:v>
                </c:pt>
                <c:pt idx="9480">
                  <c:v>-128.91499999999999</c:v>
                </c:pt>
                <c:pt idx="9481">
                  <c:v>-128.91300000000001</c:v>
                </c:pt>
                <c:pt idx="9482">
                  <c:v>-128.911</c:v>
                </c:pt>
                <c:pt idx="9483">
                  <c:v>-128.90899999999999</c:v>
                </c:pt>
                <c:pt idx="9484">
                  <c:v>-128.90700000000001</c:v>
                </c:pt>
                <c:pt idx="9485">
                  <c:v>-128.905</c:v>
                </c:pt>
                <c:pt idx="9486">
                  <c:v>-128.90299999999999</c:v>
                </c:pt>
                <c:pt idx="9487">
                  <c:v>-128.90100000000001</c:v>
                </c:pt>
                <c:pt idx="9488">
                  <c:v>-128.899</c:v>
                </c:pt>
                <c:pt idx="9489">
                  <c:v>-128.89699999999999</c:v>
                </c:pt>
                <c:pt idx="9490">
                  <c:v>-128.89500000000001</c:v>
                </c:pt>
                <c:pt idx="9491">
                  <c:v>-128.893</c:v>
                </c:pt>
                <c:pt idx="9492">
                  <c:v>-128.89099999999999</c:v>
                </c:pt>
                <c:pt idx="9493">
                  <c:v>-128.88900000000001</c:v>
                </c:pt>
                <c:pt idx="9494">
                  <c:v>-128.887</c:v>
                </c:pt>
                <c:pt idx="9495">
                  <c:v>-128.88499999999999</c:v>
                </c:pt>
                <c:pt idx="9496">
                  <c:v>-128.88300000000001</c:v>
                </c:pt>
                <c:pt idx="9497">
                  <c:v>-128.881</c:v>
                </c:pt>
                <c:pt idx="9498">
                  <c:v>-128.87899999999999</c:v>
                </c:pt>
                <c:pt idx="9499">
                  <c:v>-128.87700000000001</c:v>
                </c:pt>
                <c:pt idx="9500">
                  <c:v>-128.875</c:v>
                </c:pt>
                <c:pt idx="9501">
                  <c:v>-128.87299999999999</c:v>
                </c:pt>
                <c:pt idx="9502">
                  <c:v>-128.87100000000001</c:v>
                </c:pt>
                <c:pt idx="9503">
                  <c:v>-128.869</c:v>
                </c:pt>
                <c:pt idx="9504">
                  <c:v>-128.86699999999999</c:v>
                </c:pt>
                <c:pt idx="9505">
                  <c:v>-128.86500000000001</c:v>
                </c:pt>
                <c:pt idx="9506">
                  <c:v>-128.863</c:v>
                </c:pt>
                <c:pt idx="9507">
                  <c:v>-128.86099999999999</c:v>
                </c:pt>
                <c:pt idx="9508">
                  <c:v>-128.85900000000001</c:v>
                </c:pt>
                <c:pt idx="9509">
                  <c:v>-128.857</c:v>
                </c:pt>
                <c:pt idx="9510">
                  <c:v>-128.85499999999999</c:v>
                </c:pt>
                <c:pt idx="9511">
                  <c:v>-128.85300000000001</c:v>
                </c:pt>
                <c:pt idx="9512">
                  <c:v>-128.851</c:v>
                </c:pt>
                <c:pt idx="9513">
                  <c:v>-128.84899999999999</c:v>
                </c:pt>
                <c:pt idx="9514">
                  <c:v>-128.84700000000001</c:v>
                </c:pt>
                <c:pt idx="9515">
                  <c:v>-128.845</c:v>
                </c:pt>
                <c:pt idx="9516">
                  <c:v>-128.84299999999999</c:v>
                </c:pt>
                <c:pt idx="9517">
                  <c:v>-128.84100000000001</c:v>
                </c:pt>
                <c:pt idx="9518">
                  <c:v>-128.839</c:v>
                </c:pt>
                <c:pt idx="9519">
                  <c:v>-128.83699999999999</c:v>
                </c:pt>
                <c:pt idx="9520">
                  <c:v>-128.83500000000001</c:v>
                </c:pt>
                <c:pt idx="9521">
                  <c:v>-128.833</c:v>
                </c:pt>
                <c:pt idx="9522">
                  <c:v>-128.83099999999999</c:v>
                </c:pt>
                <c:pt idx="9523">
                  <c:v>-128.82900000000001</c:v>
                </c:pt>
                <c:pt idx="9524">
                  <c:v>-128.827</c:v>
                </c:pt>
                <c:pt idx="9525">
                  <c:v>-128.82499999999999</c:v>
                </c:pt>
                <c:pt idx="9526">
                  <c:v>-128.82300000000001</c:v>
                </c:pt>
                <c:pt idx="9527">
                  <c:v>-128.821</c:v>
                </c:pt>
                <c:pt idx="9528">
                  <c:v>-128.81899999999999</c:v>
                </c:pt>
                <c:pt idx="9529">
                  <c:v>-128.81700000000001</c:v>
                </c:pt>
                <c:pt idx="9530">
                  <c:v>-128.815</c:v>
                </c:pt>
                <c:pt idx="9531">
                  <c:v>-128.81299999999999</c:v>
                </c:pt>
                <c:pt idx="9532">
                  <c:v>-128.81100000000001</c:v>
                </c:pt>
                <c:pt idx="9533">
                  <c:v>-128.809</c:v>
                </c:pt>
                <c:pt idx="9534">
                  <c:v>-128.80699999999999</c:v>
                </c:pt>
                <c:pt idx="9535">
                  <c:v>-128.80500000000001</c:v>
                </c:pt>
                <c:pt idx="9536">
                  <c:v>-128.803</c:v>
                </c:pt>
                <c:pt idx="9537">
                  <c:v>-128.80099999999999</c:v>
                </c:pt>
                <c:pt idx="9538">
                  <c:v>-128.79900000000001</c:v>
                </c:pt>
                <c:pt idx="9539">
                  <c:v>-128.797</c:v>
                </c:pt>
                <c:pt idx="9540">
                  <c:v>-128.79500000000002</c:v>
                </c:pt>
                <c:pt idx="9541">
                  <c:v>-128.79300000000001</c:v>
                </c:pt>
                <c:pt idx="9542">
                  <c:v>-128.791</c:v>
                </c:pt>
                <c:pt idx="9543">
                  <c:v>-128.78899999999999</c:v>
                </c:pt>
                <c:pt idx="9544">
                  <c:v>-128.78700000000001</c:v>
                </c:pt>
                <c:pt idx="9545">
                  <c:v>-128.785</c:v>
                </c:pt>
                <c:pt idx="9546">
                  <c:v>-128.78300000000002</c:v>
                </c:pt>
                <c:pt idx="9547">
                  <c:v>-128.78100000000001</c:v>
                </c:pt>
                <c:pt idx="9548">
                  <c:v>-128.779</c:v>
                </c:pt>
                <c:pt idx="9549">
                  <c:v>-128.77699999999999</c:v>
                </c:pt>
                <c:pt idx="9550">
                  <c:v>-128.77500000000001</c:v>
                </c:pt>
                <c:pt idx="9551">
                  <c:v>-128.773</c:v>
                </c:pt>
                <c:pt idx="9552">
                  <c:v>-128.77100000000002</c:v>
                </c:pt>
                <c:pt idx="9553">
                  <c:v>-128.76900000000001</c:v>
                </c:pt>
                <c:pt idx="9554">
                  <c:v>-128.767</c:v>
                </c:pt>
                <c:pt idx="9555">
                  <c:v>-128.76499999999999</c:v>
                </c:pt>
                <c:pt idx="9556">
                  <c:v>-128.76300000000001</c:v>
                </c:pt>
                <c:pt idx="9557">
                  <c:v>-128.761</c:v>
                </c:pt>
                <c:pt idx="9558">
                  <c:v>-128.75900000000001</c:v>
                </c:pt>
                <c:pt idx="9559">
                  <c:v>-128.75700000000001</c:v>
                </c:pt>
                <c:pt idx="9560">
                  <c:v>-128.755</c:v>
                </c:pt>
                <c:pt idx="9561">
                  <c:v>-128.75299999999999</c:v>
                </c:pt>
                <c:pt idx="9562">
                  <c:v>-128.751</c:v>
                </c:pt>
                <c:pt idx="9563">
                  <c:v>-128.749</c:v>
                </c:pt>
                <c:pt idx="9564">
                  <c:v>-128.74700000000001</c:v>
                </c:pt>
                <c:pt idx="9565">
                  <c:v>-128.745</c:v>
                </c:pt>
                <c:pt idx="9566">
                  <c:v>-128.74299999999999</c:v>
                </c:pt>
                <c:pt idx="9567">
                  <c:v>-128.74099999999999</c:v>
                </c:pt>
                <c:pt idx="9568">
                  <c:v>-128.739</c:v>
                </c:pt>
                <c:pt idx="9569">
                  <c:v>-128.73699999999999</c:v>
                </c:pt>
                <c:pt idx="9570">
                  <c:v>-128.73500000000001</c:v>
                </c:pt>
                <c:pt idx="9571">
                  <c:v>-128.733</c:v>
                </c:pt>
                <c:pt idx="9572">
                  <c:v>-128.73099999999999</c:v>
                </c:pt>
                <c:pt idx="9573">
                  <c:v>-128.72899999999998</c:v>
                </c:pt>
                <c:pt idx="9574">
                  <c:v>-128.727</c:v>
                </c:pt>
                <c:pt idx="9575">
                  <c:v>-128.72499999999999</c:v>
                </c:pt>
                <c:pt idx="9576">
                  <c:v>-128.72300000000001</c:v>
                </c:pt>
                <c:pt idx="9577">
                  <c:v>-128.721</c:v>
                </c:pt>
                <c:pt idx="9578">
                  <c:v>-128.71899999999999</c:v>
                </c:pt>
                <c:pt idx="9579">
                  <c:v>-128.71699999999998</c:v>
                </c:pt>
                <c:pt idx="9580">
                  <c:v>-128.715</c:v>
                </c:pt>
                <c:pt idx="9581">
                  <c:v>-128.71299999999999</c:v>
                </c:pt>
                <c:pt idx="9582">
                  <c:v>-128.71100000000001</c:v>
                </c:pt>
                <c:pt idx="9583">
                  <c:v>-128.709</c:v>
                </c:pt>
                <c:pt idx="9584">
                  <c:v>-128.70699999999999</c:v>
                </c:pt>
                <c:pt idx="9585">
                  <c:v>-128.70499999999998</c:v>
                </c:pt>
                <c:pt idx="9586">
                  <c:v>-128.703</c:v>
                </c:pt>
                <c:pt idx="9587">
                  <c:v>-128.70099999999999</c:v>
                </c:pt>
                <c:pt idx="9588">
                  <c:v>-128.69900000000001</c:v>
                </c:pt>
                <c:pt idx="9589">
                  <c:v>-128.697</c:v>
                </c:pt>
                <c:pt idx="9590">
                  <c:v>-128.69499999999999</c:v>
                </c:pt>
                <c:pt idx="9591">
                  <c:v>-128.69300000000001</c:v>
                </c:pt>
                <c:pt idx="9592">
                  <c:v>-128.691</c:v>
                </c:pt>
                <c:pt idx="9593">
                  <c:v>-128.68899999999999</c:v>
                </c:pt>
                <c:pt idx="9594">
                  <c:v>-128.68700000000001</c:v>
                </c:pt>
                <c:pt idx="9595">
                  <c:v>-128.685</c:v>
                </c:pt>
                <c:pt idx="9596">
                  <c:v>-128.68299999999999</c:v>
                </c:pt>
                <c:pt idx="9597">
                  <c:v>-128.68100000000001</c:v>
                </c:pt>
                <c:pt idx="9598">
                  <c:v>-128.679</c:v>
                </c:pt>
                <c:pt idx="9599">
                  <c:v>-128.67699999999999</c:v>
                </c:pt>
                <c:pt idx="9600">
                  <c:v>-128.67500000000001</c:v>
                </c:pt>
                <c:pt idx="9601">
                  <c:v>-128.673</c:v>
                </c:pt>
                <c:pt idx="9602">
                  <c:v>-128.67099999999999</c:v>
                </c:pt>
                <c:pt idx="9603">
                  <c:v>-128.66900000000001</c:v>
                </c:pt>
                <c:pt idx="9604">
                  <c:v>-128.667</c:v>
                </c:pt>
                <c:pt idx="9605">
                  <c:v>-128.66499999999999</c:v>
                </c:pt>
                <c:pt idx="9606">
                  <c:v>-128.66300000000001</c:v>
                </c:pt>
                <c:pt idx="9607">
                  <c:v>-128.661</c:v>
                </c:pt>
                <c:pt idx="9608">
                  <c:v>-128.65899999999999</c:v>
                </c:pt>
                <c:pt idx="9609">
                  <c:v>-128.65700000000001</c:v>
                </c:pt>
                <c:pt idx="9610">
                  <c:v>-128.655</c:v>
                </c:pt>
                <c:pt idx="9611">
                  <c:v>-128.65299999999999</c:v>
                </c:pt>
                <c:pt idx="9612">
                  <c:v>-128.65100000000001</c:v>
                </c:pt>
                <c:pt idx="9613">
                  <c:v>-128.649</c:v>
                </c:pt>
                <c:pt idx="9614">
                  <c:v>-128.64699999999999</c:v>
                </c:pt>
                <c:pt idx="9615">
                  <c:v>-128.64500000000001</c:v>
                </c:pt>
                <c:pt idx="9616">
                  <c:v>-128.643</c:v>
                </c:pt>
                <c:pt idx="9617">
                  <c:v>-128.64099999999999</c:v>
                </c:pt>
                <c:pt idx="9618">
                  <c:v>-128.63900000000001</c:v>
                </c:pt>
                <c:pt idx="9619">
                  <c:v>-128.637</c:v>
                </c:pt>
                <c:pt idx="9620">
                  <c:v>-128.63499999999999</c:v>
                </c:pt>
                <c:pt idx="9621">
                  <c:v>-128.63300000000001</c:v>
                </c:pt>
                <c:pt idx="9622">
                  <c:v>-128.631</c:v>
                </c:pt>
                <c:pt idx="9623">
                  <c:v>-128.62899999999999</c:v>
                </c:pt>
                <c:pt idx="9624">
                  <c:v>-128.62700000000001</c:v>
                </c:pt>
                <c:pt idx="9625">
                  <c:v>-128.625</c:v>
                </c:pt>
                <c:pt idx="9626">
                  <c:v>-128.62299999999999</c:v>
                </c:pt>
                <c:pt idx="9627">
                  <c:v>-128.62100000000001</c:v>
                </c:pt>
                <c:pt idx="9628">
                  <c:v>-128.619</c:v>
                </c:pt>
                <c:pt idx="9629">
                  <c:v>-128.61699999999999</c:v>
                </c:pt>
                <c:pt idx="9630">
                  <c:v>-128.61500000000001</c:v>
                </c:pt>
                <c:pt idx="9631">
                  <c:v>-128.613</c:v>
                </c:pt>
                <c:pt idx="9632">
                  <c:v>-128.61099999999999</c:v>
                </c:pt>
                <c:pt idx="9633">
                  <c:v>-128.60900000000001</c:v>
                </c:pt>
                <c:pt idx="9634">
                  <c:v>-128.607</c:v>
                </c:pt>
                <c:pt idx="9635">
                  <c:v>-128.60499999999999</c:v>
                </c:pt>
                <c:pt idx="9636">
                  <c:v>-128.60300000000001</c:v>
                </c:pt>
                <c:pt idx="9637">
                  <c:v>-128.601</c:v>
                </c:pt>
                <c:pt idx="9638">
                  <c:v>-128.59899999999999</c:v>
                </c:pt>
                <c:pt idx="9639">
                  <c:v>-128.59700000000001</c:v>
                </c:pt>
                <c:pt idx="9640">
                  <c:v>-128.595</c:v>
                </c:pt>
                <c:pt idx="9641">
                  <c:v>-128.59299999999999</c:v>
                </c:pt>
                <c:pt idx="9642">
                  <c:v>-128.59100000000001</c:v>
                </c:pt>
                <c:pt idx="9643">
                  <c:v>-128.589</c:v>
                </c:pt>
                <c:pt idx="9644">
                  <c:v>-128.58699999999999</c:v>
                </c:pt>
                <c:pt idx="9645">
                  <c:v>-128.58500000000001</c:v>
                </c:pt>
                <c:pt idx="9646">
                  <c:v>-128.583</c:v>
                </c:pt>
                <c:pt idx="9647">
                  <c:v>-128.58099999999999</c:v>
                </c:pt>
                <c:pt idx="9648">
                  <c:v>-128.57900000000001</c:v>
                </c:pt>
                <c:pt idx="9649">
                  <c:v>-128.577</c:v>
                </c:pt>
                <c:pt idx="9650">
                  <c:v>-128.57499999999999</c:v>
                </c:pt>
                <c:pt idx="9651">
                  <c:v>-128.57300000000001</c:v>
                </c:pt>
                <c:pt idx="9652">
                  <c:v>-128.571</c:v>
                </c:pt>
                <c:pt idx="9653">
                  <c:v>-128.56899999999999</c:v>
                </c:pt>
                <c:pt idx="9654">
                  <c:v>-128.56700000000001</c:v>
                </c:pt>
                <c:pt idx="9655">
                  <c:v>-128.565</c:v>
                </c:pt>
                <c:pt idx="9656">
                  <c:v>-128.56299999999999</c:v>
                </c:pt>
                <c:pt idx="9657">
                  <c:v>-128.56100000000001</c:v>
                </c:pt>
                <c:pt idx="9658">
                  <c:v>-128.559</c:v>
                </c:pt>
                <c:pt idx="9659">
                  <c:v>-128.55699999999999</c:v>
                </c:pt>
                <c:pt idx="9660">
                  <c:v>-128.55500000000001</c:v>
                </c:pt>
                <c:pt idx="9661">
                  <c:v>-128.553</c:v>
                </c:pt>
                <c:pt idx="9662">
                  <c:v>-128.55099999999999</c:v>
                </c:pt>
                <c:pt idx="9663">
                  <c:v>-128.54900000000001</c:v>
                </c:pt>
                <c:pt idx="9664">
                  <c:v>-128.547</c:v>
                </c:pt>
                <c:pt idx="9665">
                  <c:v>-128.54500000000002</c:v>
                </c:pt>
                <c:pt idx="9666">
                  <c:v>-128.54300000000001</c:v>
                </c:pt>
                <c:pt idx="9667">
                  <c:v>-128.541</c:v>
                </c:pt>
                <c:pt idx="9668">
                  <c:v>-128.53899999999999</c:v>
                </c:pt>
                <c:pt idx="9669">
                  <c:v>-128.53700000000001</c:v>
                </c:pt>
                <c:pt idx="9670">
                  <c:v>-128.535</c:v>
                </c:pt>
                <c:pt idx="9671">
                  <c:v>-128.53300000000002</c:v>
                </c:pt>
                <c:pt idx="9672">
                  <c:v>-128.53100000000001</c:v>
                </c:pt>
                <c:pt idx="9673">
                  <c:v>-128.529</c:v>
                </c:pt>
                <c:pt idx="9674">
                  <c:v>-128.52699999999999</c:v>
                </c:pt>
                <c:pt idx="9675">
                  <c:v>-128.52500000000001</c:v>
                </c:pt>
                <c:pt idx="9676">
                  <c:v>-128.523</c:v>
                </c:pt>
                <c:pt idx="9677">
                  <c:v>-128.52100000000002</c:v>
                </c:pt>
                <c:pt idx="9678">
                  <c:v>-128.51900000000001</c:v>
                </c:pt>
                <c:pt idx="9679">
                  <c:v>-128.517</c:v>
                </c:pt>
                <c:pt idx="9680">
                  <c:v>-128.51499999999999</c:v>
                </c:pt>
                <c:pt idx="9681">
                  <c:v>-128.51300000000001</c:v>
                </c:pt>
                <c:pt idx="9682">
                  <c:v>-128.511</c:v>
                </c:pt>
                <c:pt idx="9683">
                  <c:v>-128.50900000000001</c:v>
                </c:pt>
                <c:pt idx="9684">
                  <c:v>-128.50700000000001</c:v>
                </c:pt>
                <c:pt idx="9685">
                  <c:v>-128.505</c:v>
                </c:pt>
                <c:pt idx="9686">
                  <c:v>-128.50299999999999</c:v>
                </c:pt>
                <c:pt idx="9687">
                  <c:v>-128.501</c:v>
                </c:pt>
                <c:pt idx="9688">
                  <c:v>-128.499</c:v>
                </c:pt>
                <c:pt idx="9689">
                  <c:v>-128.49700000000001</c:v>
                </c:pt>
                <c:pt idx="9690">
                  <c:v>-128.495</c:v>
                </c:pt>
                <c:pt idx="9691">
                  <c:v>-128.49299999999999</c:v>
                </c:pt>
                <c:pt idx="9692">
                  <c:v>-128.49099999999999</c:v>
                </c:pt>
                <c:pt idx="9693">
                  <c:v>-128.489</c:v>
                </c:pt>
                <c:pt idx="9694">
                  <c:v>-128.48699999999999</c:v>
                </c:pt>
                <c:pt idx="9695">
                  <c:v>-128.48500000000001</c:v>
                </c:pt>
                <c:pt idx="9696">
                  <c:v>-128.483</c:v>
                </c:pt>
                <c:pt idx="9697">
                  <c:v>-128.48099999999999</c:v>
                </c:pt>
                <c:pt idx="9698">
                  <c:v>-128.47899999999998</c:v>
                </c:pt>
                <c:pt idx="9699">
                  <c:v>-128.477</c:v>
                </c:pt>
                <c:pt idx="9700">
                  <c:v>-128.47499999999999</c:v>
                </c:pt>
                <c:pt idx="9701">
                  <c:v>-128.47300000000001</c:v>
                </c:pt>
                <c:pt idx="9702">
                  <c:v>-128.471</c:v>
                </c:pt>
                <c:pt idx="9703">
                  <c:v>-128.46899999999999</c:v>
                </c:pt>
                <c:pt idx="9704">
                  <c:v>-128.46699999999998</c:v>
                </c:pt>
                <c:pt idx="9705">
                  <c:v>-128.465</c:v>
                </c:pt>
                <c:pt idx="9706">
                  <c:v>-128.46299999999999</c:v>
                </c:pt>
                <c:pt idx="9707">
                  <c:v>-128.46100000000001</c:v>
                </c:pt>
                <c:pt idx="9708">
                  <c:v>-128.459</c:v>
                </c:pt>
                <c:pt idx="9709">
                  <c:v>-128.45699999999999</c:v>
                </c:pt>
                <c:pt idx="9710">
                  <c:v>-128.45499999999998</c:v>
                </c:pt>
                <c:pt idx="9711">
                  <c:v>-128.453</c:v>
                </c:pt>
                <c:pt idx="9712">
                  <c:v>-128.45099999999999</c:v>
                </c:pt>
                <c:pt idx="9713">
                  <c:v>-128.44900000000001</c:v>
                </c:pt>
                <c:pt idx="9714">
                  <c:v>-128.447</c:v>
                </c:pt>
                <c:pt idx="9715">
                  <c:v>-128.44499999999999</c:v>
                </c:pt>
                <c:pt idx="9716">
                  <c:v>-128.44300000000001</c:v>
                </c:pt>
                <c:pt idx="9717">
                  <c:v>-128.441</c:v>
                </c:pt>
                <c:pt idx="9718">
                  <c:v>-128.43899999999999</c:v>
                </c:pt>
                <c:pt idx="9719">
                  <c:v>-128.43700000000001</c:v>
                </c:pt>
                <c:pt idx="9720">
                  <c:v>-128.435</c:v>
                </c:pt>
                <c:pt idx="9721">
                  <c:v>-128.43299999999999</c:v>
                </c:pt>
                <c:pt idx="9722">
                  <c:v>-128.43100000000001</c:v>
                </c:pt>
                <c:pt idx="9723">
                  <c:v>-128.429</c:v>
                </c:pt>
                <c:pt idx="9724">
                  <c:v>-128.42699999999999</c:v>
                </c:pt>
                <c:pt idx="9725">
                  <c:v>-128.42500000000001</c:v>
                </c:pt>
                <c:pt idx="9726">
                  <c:v>-128.423</c:v>
                </c:pt>
                <c:pt idx="9727">
                  <c:v>-128.42099999999999</c:v>
                </c:pt>
                <c:pt idx="9728">
                  <c:v>-128.41900000000001</c:v>
                </c:pt>
                <c:pt idx="9729">
                  <c:v>-128.417</c:v>
                </c:pt>
                <c:pt idx="9730">
                  <c:v>-128.41499999999999</c:v>
                </c:pt>
                <c:pt idx="9731">
                  <c:v>-128.41300000000001</c:v>
                </c:pt>
                <c:pt idx="9732">
                  <c:v>-128.411</c:v>
                </c:pt>
                <c:pt idx="9733">
                  <c:v>-128.40899999999999</c:v>
                </c:pt>
                <c:pt idx="9734">
                  <c:v>-128.40700000000001</c:v>
                </c:pt>
                <c:pt idx="9735">
                  <c:v>-128.405</c:v>
                </c:pt>
                <c:pt idx="9736">
                  <c:v>-128.40299999999999</c:v>
                </c:pt>
                <c:pt idx="9737">
                  <c:v>-128.40100000000001</c:v>
                </c:pt>
                <c:pt idx="9738">
                  <c:v>-128.399</c:v>
                </c:pt>
                <c:pt idx="9739">
                  <c:v>-128.39699999999999</c:v>
                </c:pt>
                <c:pt idx="9740">
                  <c:v>-128.39500000000001</c:v>
                </c:pt>
                <c:pt idx="9741">
                  <c:v>-128.393</c:v>
                </c:pt>
                <c:pt idx="9742">
                  <c:v>-128.39099999999999</c:v>
                </c:pt>
                <c:pt idx="9743">
                  <c:v>-128.38900000000001</c:v>
                </c:pt>
                <c:pt idx="9744">
                  <c:v>-128.387</c:v>
                </c:pt>
                <c:pt idx="9745">
                  <c:v>-128.38499999999999</c:v>
                </c:pt>
                <c:pt idx="9746">
                  <c:v>-128.38300000000001</c:v>
                </c:pt>
                <c:pt idx="9747">
                  <c:v>-128.381</c:v>
                </c:pt>
                <c:pt idx="9748">
                  <c:v>-128.37899999999999</c:v>
                </c:pt>
                <c:pt idx="9749">
                  <c:v>-128.37700000000001</c:v>
                </c:pt>
                <c:pt idx="9750">
                  <c:v>-128.375</c:v>
                </c:pt>
                <c:pt idx="9751">
                  <c:v>-128.37299999999999</c:v>
                </c:pt>
                <c:pt idx="9752">
                  <c:v>-128.37100000000001</c:v>
                </c:pt>
                <c:pt idx="9753">
                  <c:v>-128.369</c:v>
                </c:pt>
                <c:pt idx="9754">
                  <c:v>-128.36699999999999</c:v>
                </c:pt>
                <c:pt idx="9755">
                  <c:v>-128.36500000000001</c:v>
                </c:pt>
                <c:pt idx="9756">
                  <c:v>-128.363</c:v>
                </c:pt>
                <c:pt idx="9757">
                  <c:v>-128.36099999999999</c:v>
                </c:pt>
                <c:pt idx="9758">
                  <c:v>-128.35900000000001</c:v>
                </c:pt>
                <c:pt idx="9759">
                  <c:v>-128.357</c:v>
                </c:pt>
                <c:pt idx="9760">
                  <c:v>-128.35499999999999</c:v>
                </c:pt>
                <c:pt idx="9761">
                  <c:v>-128.35300000000001</c:v>
                </c:pt>
                <c:pt idx="9762">
                  <c:v>-128.351</c:v>
                </c:pt>
                <c:pt idx="9763">
                  <c:v>-128.34899999999999</c:v>
                </c:pt>
                <c:pt idx="9764">
                  <c:v>-128.34700000000001</c:v>
                </c:pt>
                <c:pt idx="9765">
                  <c:v>-128.345</c:v>
                </c:pt>
                <c:pt idx="9766">
                  <c:v>-128.34299999999999</c:v>
                </c:pt>
                <c:pt idx="9767">
                  <c:v>-128.34100000000001</c:v>
                </c:pt>
                <c:pt idx="9768">
                  <c:v>-128.339</c:v>
                </c:pt>
                <c:pt idx="9769">
                  <c:v>-128.33699999999999</c:v>
                </c:pt>
                <c:pt idx="9770">
                  <c:v>-128.33500000000001</c:v>
                </c:pt>
                <c:pt idx="9771">
                  <c:v>-128.333</c:v>
                </c:pt>
                <c:pt idx="9772">
                  <c:v>-128.33099999999999</c:v>
                </c:pt>
                <c:pt idx="9773">
                  <c:v>-128.32900000000001</c:v>
                </c:pt>
                <c:pt idx="9774">
                  <c:v>-128.327</c:v>
                </c:pt>
                <c:pt idx="9775">
                  <c:v>-128.32499999999999</c:v>
                </c:pt>
                <c:pt idx="9776">
                  <c:v>-128.32300000000001</c:v>
                </c:pt>
                <c:pt idx="9777">
                  <c:v>-128.321</c:v>
                </c:pt>
                <c:pt idx="9778">
                  <c:v>-128.31899999999999</c:v>
                </c:pt>
                <c:pt idx="9779">
                  <c:v>-128.31700000000001</c:v>
                </c:pt>
                <c:pt idx="9780">
                  <c:v>-128.315</c:v>
                </c:pt>
                <c:pt idx="9781">
                  <c:v>-128.31299999999999</c:v>
                </c:pt>
                <c:pt idx="9782">
                  <c:v>-128.31100000000001</c:v>
                </c:pt>
                <c:pt idx="9783">
                  <c:v>-128.309</c:v>
                </c:pt>
                <c:pt idx="9784">
                  <c:v>-128.30699999999999</c:v>
                </c:pt>
                <c:pt idx="9785">
                  <c:v>-128.30500000000001</c:v>
                </c:pt>
                <c:pt idx="9786">
                  <c:v>-128.303</c:v>
                </c:pt>
                <c:pt idx="9787">
                  <c:v>-128.30099999999999</c:v>
                </c:pt>
                <c:pt idx="9788">
                  <c:v>-128.29900000000001</c:v>
                </c:pt>
                <c:pt idx="9789">
                  <c:v>-128.297</c:v>
                </c:pt>
                <c:pt idx="9790">
                  <c:v>-128.29500000000002</c:v>
                </c:pt>
                <c:pt idx="9791">
                  <c:v>-128.29300000000001</c:v>
                </c:pt>
                <c:pt idx="9792">
                  <c:v>-128.291</c:v>
                </c:pt>
                <c:pt idx="9793">
                  <c:v>-128.28899999999999</c:v>
                </c:pt>
                <c:pt idx="9794">
                  <c:v>-128.28700000000001</c:v>
                </c:pt>
                <c:pt idx="9795">
                  <c:v>-128.285</c:v>
                </c:pt>
                <c:pt idx="9796">
                  <c:v>-128.28300000000002</c:v>
                </c:pt>
                <c:pt idx="9797">
                  <c:v>-128.28100000000001</c:v>
                </c:pt>
                <c:pt idx="9798">
                  <c:v>-128.279</c:v>
                </c:pt>
                <c:pt idx="9799">
                  <c:v>-128.27699999999999</c:v>
                </c:pt>
                <c:pt idx="9800">
                  <c:v>-128.27500000000001</c:v>
                </c:pt>
                <c:pt idx="9801">
                  <c:v>-128.273</c:v>
                </c:pt>
                <c:pt idx="9802">
                  <c:v>-128.27100000000002</c:v>
                </c:pt>
                <c:pt idx="9803">
                  <c:v>-128.26900000000001</c:v>
                </c:pt>
                <c:pt idx="9804">
                  <c:v>-128.267</c:v>
                </c:pt>
                <c:pt idx="9805">
                  <c:v>-128.26499999999999</c:v>
                </c:pt>
                <c:pt idx="9806">
                  <c:v>-128.26300000000001</c:v>
                </c:pt>
                <c:pt idx="9807">
                  <c:v>-128.261</c:v>
                </c:pt>
                <c:pt idx="9808">
                  <c:v>-128.25900000000001</c:v>
                </c:pt>
                <c:pt idx="9809">
                  <c:v>-128.25700000000001</c:v>
                </c:pt>
                <c:pt idx="9810">
                  <c:v>-128.255</c:v>
                </c:pt>
                <c:pt idx="9811">
                  <c:v>-128.25299999999999</c:v>
                </c:pt>
                <c:pt idx="9812">
                  <c:v>-128.251</c:v>
                </c:pt>
                <c:pt idx="9813">
                  <c:v>-128.249</c:v>
                </c:pt>
                <c:pt idx="9814">
                  <c:v>-128.24700000000001</c:v>
                </c:pt>
                <c:pt idx="9815">
                  <c:v>-128.245</c:v>
                </c:pt>
                <c:pt idx="9816">
                  <c:v>-128.24299999999999</c:v>
                </c:pt>
                <c:pt idx="9817">
                  <c:v>-128.24099999999999</c:v>
                </c:pt>
                <c:pt idx="9818">
                  <c:v>-128.239</c:v>
                </c:pt>
                <c:pt idx="9819">
                  <c:v>-128.23699999999999</c:v>
                </c:pt>
                <c:pt idx="9820">
                  <c:v>-128.23500000000001</c:v>
                </c:pt>
                <c:pt idx="9821">
                  <c:v>-128.233</c:v>
                </c:pt>
                <c:pt idx="9822">
                  <c:v>-128.23099999999999</c:v>
                </c:pt>
                <c:pt idx="9823">
                  <c:v>-128.22899999999998</c:v>
                </c:pt>
                <c:pt idx="9824">
                  <c:v>-128.227</c:v>
                </c:pt>
                <c:pt idx="9825">
                  <c:v>-128.22499999999999</c:v>
                </c:pt>
                <c:pt idx="9826">
                  <c:v>-128.22300000000001</c:v>
                </c:pt>
                <c:pt idx="9827">
                  <c:v>-128.221</c:v>
                </c:pt>
                <c:pt idx="9828">
                  <c:v>-128.21899999999999</c:v>
                </c:pt>
                <c:pt idx="9829">
                  <c:v>-128.21699999999998</c:v>
                </c:pt>
                <c:pt idx="9830">
                  <c:v>-128.215</c:v>
                </c:pt>
                <c:pt idx="9831">
                  <c:v>-128.21299999999999</c:v>
                </c:pt>
                <c:pt idx="9832">
                  <c:v>-128.21100000000001</c:v>
                </c:pt>
                <c:pt idx="9833">
                  <c:v>-128.209</c:v>
                </c:pt>
                <c:pt idx="9834">
                  <c:v>-128.20699999999999</c:v>
                </c:pt>
                <c:pt idx="9835">
                  <c:v>-128.20499999999998</c:v>
                </c:pt>
                <c:pt idx="9836">
                  <c:v>-128.203</c:v>
                </c:pt>
                <c:pt idx="9837">
                  <c:v>-128.20099999999999</c:v>
                </c:pt>
                <c:pt idx="9838">
                  <c:v>-128.19900000000001</c:v>
                </c:pt>
                <c:pt idx="9839">
                  <c:v>-128.197</c:v>
                </c:pt>
                <c:pt idx="9840">
                  <c:v>-128.19499999999999</c:v>
                </c:pt>
                <c:pt idx="9841">
                  <c:v>-128.19300000000001</c:v>
                </c:pt>
                <c:pt idx="9842">
                  <c:v>-128.191</c:v>
                </c:pt>
                <c:pt idx="9843">
                  <c:v>-128.18899999999999</c:v>
                </c:pt>
                <c:pt idx="9844">
                  <c:v>-128.18700000000001</c:v>
                </c:pt>
                <c:pt idx="9845">
                  <c:v>-128.185</c:v>
                </c:pt>
                <c:pt idx="9846">
                  <c:v>-128.18299999999999</c:v>
                </c:pt>
                <c:pt idx="9847">
                  <c:v>-128.18100000000001</c:v>
                </c:pt>
                <c:pt idx="9848">
                  <c:v>-128.179</c:v>
                </c:pt>
                <c:pt idx="9849">
                  <c:v>-128.17699999999999</c:v>
                </c:pt>
                <c:pt idx="9850">
                  <c:v>-128.17500000000001</c:v>
                </c:pt>
                <c:pt idx="9851">
                  <c:v>-128.173</c:v>
                </c:pt>
                <c:pt idx="9852">
                  <c:v>-128.17099999999999</c:v>
                </c:pt>
                <c:pt idx="9853">
                  <c:v>-128.16900000000001</c:v>
                </c:pt>
                <c:pt idx="9854">
                  <c:v>-128.167</c:v>
                </c:pt>
                <c:pt idx="9855">
                  <c:v>-128.16499999999999</c:v>
                </c:pt>
                <c:pt idx="9856">
                  <c:v>-128.16300000000001</c:v>
                </c:pt>
                <c:pt idx="9857">
                  <c:v>-128.161</c:v>
                </c:pt>
                <c:pt idx="9858">
                  <c:v>-128.15899999999999</c:v>
                </c:pt>
                <c:pt idx="9859">
                  <c:v>-128.15700000000001</c:v>
                </c:pt>
                <c:pt idx="9860">
                  <c:v>-128.155</c:v>
                </c:pt>
                <c:pt idx="9861">
                  <c:v>-128.15299999999999</c:v>
                </c:pt>
                <c:pt idx="9862">
                  <c:v>-128.15100000000001</c:v>
                </c:pt>
                <c:pt idx="9863">
                  <c:v>-128.149</c:v>
                </c:pt>
                <c:pt idx="9864">
                  <c:v>-128.14699999999999</c:v>
                </c:pt>
                <c:pt idx="9865">
                  <c:v>-128.14500000000001</c:v>
                </c:pt>
                <c:pt idx="9866">
                  <c:v>-128.143</c:v>
                </c:pt>
                <c:pt idx="9867">
                  <c:v>-128.14099999999999</c:v>
                </c:pt>
                <c:pt idx="9868">
                  <c:v>-128.13900000000001</c:v>
                </c:pt>
                <c:pt idx="9869">
                  <c:v>-128.137</c:v>
                </c:pt>
                <c:pt idx="9870">
                  <c:v>-128.13499999999999</c:v>
                </c:pt>
                <c:pt idx="9871">
                  <c:v>-128.13300000000001</c:v>
                </c:pt>
                <c:pt idx="9872">
                  <c:v>-128.131</c:v>
                </c:pt>
                <c:pt idx="9873">
                  <c:v>-128.12899999999999</c:v>
                </c:pt>
                <c:pt idx="9874">
                  <c:v>-128.12700000000001</c:v>
                </c:pt>
                <c:pt idx="9875">
                  <c:v>-128.125</c:v>
                </c:pt>
                <c:pt idx="9876">
                  <c:v>-128.12299999999999</c:v>
                </c:pt>
                <c:pt idx="9877">
                  <c:v>-128.12100000000001</c:v>
                </c:pt>
                <c:pt idx="9878">
                  <c:v>-128.119</c:v>
                </c:pt>
                <c:pt idx="9879">
                  <c:v>-128.11699999999999</c:v>
                </c:pt>
                <c:pt idx="9880">
                  <c:v>-128.11500000000001</c:v>
                </c:pt>
                <c:pt idx="9881">
                  <c:v>-128.113</c:v>
                </c:pt>
                <c:pt idx="9882">
                  <c:v>-128.11099999999999</c:v>
                </c:pt>
                <c:pt idx="9883">
                  <c:v>-128.10900000000001</c:v>
                </c:pt>
                <c:pt idx="9884">
                  <c:v>-128.107</c:v>
                </c:pt>
                <c:pt idx="9885">
                  <c:v>-128.10499999999999</c:v>
                </c:pt>
                <c:pt idx="9886">
                  <c:v>-128.10300000000001</c:v>
                </c:pt>
                <c:pt idx="9887">
                  <c:v>-128.101</c:v>
                </c:pt>
                <c:pt idx="9888">
                  <c:v>-128.09899999999999</c:v>
                </c:pt>
                <c:pt idx="9889">
                  <c:v>-128.09700000000001</c:v>
                </c:pt>
                <c:pt idx="9890">
                  <c:v>-128.095</c:v>
                </c:pt>
                <c:pt idx="9891">
                  <c:v>-128.09299999999999</c:v>
                </c:pt>
                <c:pt idx="9892">
                  <c:v>-128.09100000000001</c:v>
                </c:pt>
                <c:pt idx="9893">
                  <c:v>-128.089</c:v>
                </c:pt>
                <c:pt idx="9894">
                  <c:v>-128.08699999999999</c:v>
                </c:pt>
                <c:pt idx="9895">
                  <c:v>-128.08500000000001</c:v>
                </c:pt>
                <c:pt idx="9896">
                  <c:v>-128.083</c:v>
                </c:pt>
                <c:pt idx="9897">
                  <c:v>-128.08099999999999</c:v>
                </c:pt>
                <c:pt idx="9898">
                  <c:v>-128.07900000000001</c:v>
                </c:pt>
                <c:pt idx="9899">
                  <c:v>-128.077</c:v>
                </c:pt>
                <c:pt idx="9900">
                  <c:v>-128.07499999999999</c:v>
                </c:pt>
                <c:pt idx="9901">
                  <c:v>-128.07300000000001</c:v>
                </c:pt>
                <c:pt idx="9902">
                  <c:v>-128.071</c:v>
                </c:pt>
                <c:pt idx="9903">
                  <c:v>-128.06899999999999</c:v>
                </c:pt>
                <c:pt idx="9904">
                  <c:v>-128.06700000000001</c:v>
                </c:pt>
                <c:pt idx="9905">
                  <c:v>-128.065</c:v>
                </c:pt>
                <c:pt idx="9906">
                  <c:v>-128.06299999999999</c:v>
                </c:pt>
                <c:pt idx="9907">
                  <c:v>-128.06100000000001</c:v>
                </c:pt>
                <c:pt idx="9908">
                  <c:v>-128.059</c:v>
                </c:pt>
                <c:pt idx="9909">
                  <c:v>-128.05699999999999</c:v>
                </c:pt>
                <c:pt idx="9910">
                  <c:v>-128.05500000000001</c:v>
                </c:pt>
                <c:pt idx="9911">
                  <c:v>-128.053</c:v>
                </c:pt>
                <c:pt idx="9912">
                  <c:v>-128.05099999999999</c:v>
                </c:pt>
                <c:pt idx="9913">
                  <c:v>-128.04900000000001</c:v>
                </c:pt>
                <c:pt idx="9914">
                  <c:v>-128.047</c:v>
                </c:pt>
                <c:pt idx="9915">
                  <c:v>-128.04500000000002</c:v>
                </c:pt>
                <c:pt idx="9916">
                  <c:v>-128.04300000000001</c:v>
                </c:pt>
                <c:pt idx="9917">
                  <c:v>-128.041</c:v>
                </c:pt>
                <c:pt idx="9918">
                  <c:v>-128.03899999999999</c:v>
                </c:pt>
                <c:pt idx="9919">
                  <c:v>-128.03700000000001</c:v>
                </c:pt>
                <c:pt idx="9920">
                  <c:v>-128.035</c:v>
                </c:pt>
                <c:pt idx="9921">
                  <c:v>-128.03300000000002</c:v>
                </c:pt>
                <c:pt idx="9922">
                  <c:v>-128.03100000000001</c:v>
                </c:pt>
                <c:pt idx="9923">
                  <c:v>-128.029</c:v>
                </c:pt>
                <c:pt idx="9924">
                  <c:v>-128.02699999999999</c:v>
                </c:pt>
                <c:pt idx="9925">
                  <c:v>-128.02500000000001</c:v>
                </c:pt>
                <c:pt idx="9926">
                  <c:v>-128.023</c:v>
                </c:pt>
                <c:pt idx="9927">
                  <c:v>-128.02100000000002</c:v>
                </c:pt>
                <c:pt idx="9928">
                  <c:v>-128.01900000000001</c:v>
                </c:pt>
                <c:pt idx="9929">
                  <c:v>-128.017</c:v>
                </c:pt>
                <c:pt idx="9930">
                  <c:v>-128.01499999999999</c:v>
                </c:pt>
                <c:pt idx="9931">
                  <c:v>-128.01300000000001</c:v>
                </c:pt>
                <c:pt idx="9932">
                  <c:v>-128.011</c:v>
                </c:pt>
                <c:pt idx="9933">
                  <c:v>-128.00900000000001</c:v>
                </c:pt>
                <c:pt idx="9934">
                  <c:v>-128.00700000000001</c:v>
                </c:pt>
                <c:pt idx="9935">
                  <c:v>-128.005</c:v>
                </c:pt>
                <c:pt idx="9936">
                  <c:v>-128.00299999999999</c:v>
                </c:pt>
                <c:pt idx="9937">
                  <c:v>-128.001</c:v>
                </c:pt>
                <c:pt idx="9938">
                  <c:v>-127.999</c:v>
                </c:pt>
                <c:pt idx="9939">
                  <c:v>-127.997</c:v>
                </c:pt>
                <c:pt idx="9940">
                  <c:v>-127.995</c:v>
                </c:pt>
                <c:pt idx="9941">
                  <c:v>-127.99299999999999</c:v>
                </c:pt>
                <c:pt idx="9942">
                  <c:v>-127.991</c:v>
                </c:pt>
                <c:pt idx="9943">
                  <c:v>-127.989</c:v>
                </c:pt>
                <c:pt idx="9944">
                  <c:v>-127.98699999999999</c:v>
                </c:pt>
                <c:pt idx="9945">
                  <c:v>-127.985</c:v>
                </c:pt>
                <c:pt idx="9946">
                  <c:v>-127.983</c:v>
                </c:pt>
                <c:pt idx="9947">
                  <c:v>-127.98099999999999</c:v>
                </c:pt>
                <c:pt idx="9948">
                  <c:v>-127.979</c:v>
                </c:pt>
                <c:pt idx="9949">
                  <c:v>-127.977</c:v>
                </c:pt>
                <c:pt idx="9950">
                  <c:v>-127.97499999999999</c:v>
                </c:pt>
                <c:pt idx="9951">
                  <c:v>-127.973</c:v>
                </c:pt>
                <c:pt idx="9952">
                  <c:v>-127.971</c:v>
                </c:pt>
                <c:pt idx="9953">
                  <c:v>-127.96899999999999</c:v>
                </c:pt>
                <c:pt idx="9954">
                  <c:v>-127.967</c:v>
                </c:pt>
                <c:pt idx="9955">
                  <c:v>-127.965</c:v>
                </c:pt>
                <c:pt idx="9956">
                  <c:v>-127.96299999999999</c:v>
                </c:pt>
                <c:pt idx="9957">
                  <c:v>-127.961</c:v>
                </c:pt>
                <c:pt idx="9958">
                  <c:v>-127.959</c:v>
                </c:pt>
                <c:pt idx="9959">
                  <c:v>-127.95699999999999</c:v>
                </c:pt>
                <c:pt idx="9960">
                  <c:v>-127.955</c:v>
                </c:pt>
                <c:pt idx="9961">
                  <c:v>-127.953</c:v>
                </c:pt>
                <c:pt idx="9962">
                  <c:v>-127.95099999999999</c:v>
                </c:pt>
                <c:pt idx="9963">
                  <c:v>-127.949</c:v>
                </c:pt>
                <c:pt idx="9964">
                  <c:v>-127.947</c:v>
                </c:pt>
                <c:pt idx="9965">
                  <c:v>-127.94499999999999</c:v>
                </c:pt>
                <c:pt idx="9966">
                  <c:v>-127.943</c:v>
                </c:pt>
                <c:pt idx="9967">
                  <c:v>-127.941</c:v>
                </c:pt>
                <c:pt idx="9968">
                  <c:v>-127.93899999999999</c:v>
                </c:pt>
                <c:pt idx="9969">
                  <c:v>-127.937</c:v>
                </c:pt>
                <c:pt idx="9970">
                  <c:v>-127.935</c:v>
                </c:pt>
                <c:pt idx="9971">
                  <c:v>-127.93299999999999</c:v>
                </c:pt>
                <c:pt idx="9972">
                  <c:v>-127.931</c:v>
                </c:pt>
                <c:pt idx="9973">
                  <c:v>-127.929</c:v>
                </c:pt>
                <c:pt idx="9974">
                  <c:v>-127.92699999999999</c:v>
                </c:pt>
                <c:pt idx="9975">
                  <c:v>-127.925</c:v>
                </c:pt>
                <c:pt idx="9976">
                  <c:v>-127.923</c:v>
                </c:pt>
                <c:pt idx="9977">
                  <c:v>-127.92099999999999</c:v>
                </c:pt>
                <c:pt idx="9978">
                  <c:v>-127.919</c:v>
                </c:pt>
                <c:pt idx="9979">
                  <c:v>-127.917</c:v>
                </c:pt>
                <c:pt idx="9980">
                  <c:v>-127.91499999999999</c:v>
                </c:pt>
                <c:pt idx="9981">
                  <c:v>-127.913</c:v>
                </c:pt>
                <c:pt idx="9982">
                  <c:v>-127.911</c:v>
                </c:pt>
                <c:pt idx="9983">
                  <c:v>-127.90899999999999</c:v>
                </c:pt>
                <c:pt idx="9984">
                  <c:v>-127.907</c:v>
                </c:pt>
                <c:pt idx="9985">
                  <c:v>-127.905</c:v>
                </c:pt>
                <c:pt idx="9986">
                  <c:v>-127.90299999999999</c:v>
                </c:pt>
                <c:pt idx="9987">
                  <c:v>-127.901</c:v>
                </c:pt>
                <c:pt idx="9988">
                  <c:v>-127.899</c:v>
                </c:pt>
                <c:pt idx="9989">
                  <c:v>-127.89699999999999</c:v>
                </c:pt>
                <c:pt idx="9990">
                  <c:v>-127.895</c:v>
                </c:pt>
                <c:pt idx="9991">
                  <c:v>-127.893</c:v>
                </c:pt>
                <c:pt idx="9992">
                  <c:v>-127.89099999999999</c:v>
                </c:pt>
                <c:pt idx="9993">
                  <c:v>-127.889</c:v>
                </c:pt>
                <c:pt idx="9994">
                  <c:v>-127.887</c:v>
                </c:pt>
                <c:pt idx="9995">
                  <c:v>-127.88500000000001</c:v>
                </c:pt>
                <c:pt idx="9996">
                  <c:v>-127.883</c:v>
                </c:pt>
                <c:pt idx="9997">
                  <c:v>-127.881</c:v>
                </c:pt>
                <c:pt idx="9998">
                  <c:v>-127.879</c:v>
                </c:pt>
                <c:pt idx="9999">
                  <c:v>-127.877</c:v>
                </c:pt>
                <c:pt idx="10000">
                  <c:v>-127.875</c:v>
                </c:pt>
                <c:pt idx="10001">
                  <c:v>-127.873</c:v>
                </c:pt>
                <c:pt idx="10002">
                  <c:v>-127.871</c:v>
                </c:pt>
                <c:pt idx="10003">
                  <c:v>-127.869</c:v>
                </c:pt>
                <c:pt idx="10004">
                  <c:v>-127.867</c:v>
                </c:pt>
                <c:pt idx="10005">
                  <c:v>-127.86499999999999</c:v>
                </c:pt>
                <c:pt idx="10006">
                  <c:v>-127.863</c:v>
                </c:pt>
                <c:pt idx="10007">
                  <c:v>-127.861</c:v>
                </c:pt>
                <c:pt idx="10008">
                  <c:v>-127.85900000000001</c:v>
                </c:pt>
                <c:pt idx="10009">
                  <c:v>-127.857</c:v>
                </c:pt>
                <c:pt idx="10010">
                  <c:v>-127.855</c:v>
                </c:pt>
                <c:pt idx="10011">
                  <c:v>-127.85300000000001</c:v>
                </c:pt>
                <c:pt idx="10012">
                  <c:v>-127.851</c:v>
                </c:pt>
                <c:pt idx="10013">
                  <c:v>-127.849</c:v>
                </c:pt>
                <c:pt idx="10014">
                  <c:v>-127.84700000000001</c:v>
                </c:pt>
                <c:pt idx="10015">
                  <c:v>-127.845</c:v>
                </c:pt>
                <c:pt idx="10016">
                  <c:v>-127.843</c:v>
                </c:pt>
                <c:pt idx="10017">
                  <c:v>-127.84100000000001</c:v>
                </c:pt>
                <c:pt idx="10018">
                  <c:v>-127.839</c:v>
                </c:pt>
                <c:pt idx="10019">
                  <c:v>-127.837</c:v>
                </c:pt>
                <c:pt idx="10020">
                  <c:v>-127.83500000000001</c:v>
                </c:pt>
                <c:pt idx="10021">
                  <c:v>-127.833</c:v>
                </c:pt>
                <c:pt idx="10022">
                  <c:v>-127.831</c:v>
                </c:pt>
                <c:pt idx="10023">
                  <c:v>-127.82900000000001</c:v>
                </c:pt>
                <c:pt idx="10024">
                  <c:v>-127.827</c:v>
                </c:pt>
                <c:pt idx="10025">
                  <c:v>-127.825</c:v>
                </c:pt>
                <c:pt idx="10026">
                  <c:v>-127.82300000000001</c:v>
                </c:pt>
                <c:pt idx="10027">
                  <c:v>-127.821</c:v>
                </c:pt>
                <c:pt idx="10028">
                  <c:v>-127.819</c:v>
                </c:pt>
                <c:pt idx="10029">
                  <c:v>-127.81700000000001</c:v>
                </c:pt>
                <c:pt idx="10030">
                  <c:v>-127.815</c:v>
                </c:pt>
                <c:pt idx="10031">
                  <c:v>-127.813</c:v>
                </c:pt>
                <c:pt idx="10032">
                  <c:v>-127.81100000000001</c:v>
                </c:pt>
                <c:pt idx="10033">
                  <c:v>-127.809</c:v>
                </c:pt>
                <c:pt idx="10034">
                  <c:v>-127.807</c:v>
                </c:pt>
                <c:pt idx="10035">
                  <c:v>-127.80500000000001</c:v>
                </c:pt>
                <c:pt idx="10036">
                  <c:v>-127.803</c:v>
                </c:pt>
                <c:pt idx="10037">
                  <c:v>-127.801</c:v>
                </c:pt>
                <c:pt idx="10038">
                  <c:v>-127.79900000000001</c:v>
                </c:pt>
                <c:pt idx="10039">
                  <c:v>-127.797</c:v>
                </c:pt>
                <c:pt idx="10040">
                  <c:v>-127.795</c:v>
                </c:pt>
                <c:pt idx="10041">
                  <c:v>-127.79300000000001</c:v>
                </c:pt>
                <c:pt idx="10042">
                  <c:v>-127.791</c:v>
                </c:pt>
                <c:pt idx="10043">
                  <c:v>-127.789</c:v>
                </c:pt>
                <c:pt idx="10044">
                  <c:v>-127.78700000000001</c:v>
                </c:pt>
                <c:pt idx="10045">
                  <c:v>-127.785</c:v>
                </c:pt>
                <c:pt idx="10046">
                  <c:v>-127.783</c:v>
                </c:pt>
                <c:pt idx="10047">
                  <c:v>-127.78100000000001</c:v>
                </c:pt>
                <c:pt idx="10048">
                  <c:v>-127.779</c:v>
                </c:pt>
                <c:pt idx="10049">
                  <c:v>-127.777</c:v>
                </c:pt>
                <c:pt idx="10050">
                  <c:v>-127.77500000000001</c:v>
                </c:pt>
                <c:pt idx="10051">
                  <c:v>-127.773</c:v>
                </c:pt>
                <c:pt idx="10052">
                  <c:v>-127.771</c:v>
                </c:pt>
                <c:pt idx="10053">
                  <c:v>-127.76900000000001</c:v>
                </c:pt>
                <c:pt idx="10054">
                  <c:v>-127.767</c:v>
                </c:pt>
                <c:pt idx="10055">
                  <c:v>-127.765</c:v>
                </c:pt>
                <c:pt idx="10056">
                  <c:v>-127.76300000000001</c:v>
                </c:pt>
                <c:pt idx="10057">
                  <c:v>-127.761</c:v>
                </c:pt>
                <c:pt idx="10058">
                  <c:v>-127.759</c:v>
                </c:pt>
                <c:pt idx="10059">
                  <c:v>-127.75700000000001</c:v>
                </c:pt>
                <c:pt idx="10060">
                  <c:v>-127.755</c:v>
                </c:pt>
                <c:pt idx="10061">
                  <c:v>-127.753</c:v>
                </c:pt>
                <c:pt idx="10062">
                  <c:v>-127.751</c:v>
                </c:pt>
                <c:pt idx="10063">
                  <c:v>-127.749</c:v>
                </c:pt>
                <c:pt idx="10064">
                  <c:v>-127.747</c:v>
                </c:pt>
                <c:pt idx="10065">
                  <c:v>-127.745</c:v>
                </c:pt>
                <c:pt idx="10066">
                  <c:v>-127.74299999999999</c:v>
                </c:pt>
                <c:pt idx="10067">
                  <c:v>-127.741</c:v>
                </c:pt>
                <c:pt idx="10068">
                  <c:v>-127.739</c:v>
                </c:pt>
                <c:pt idx="10069">
                  <c:v>-127.73699999999999</c:v>
                </c:pt>
                <c:pt idx="10070">
                  <c:v>-127.735</c:v>
                </c:pt>
                <c:pt idx="10071">
                  <c:v>-127.733</c:v>
                </c:pt>
                <c:pt idx="10072">
                  <c:v>-127.73099999999999</c:v>
                </c:pt>
                <c:pt idx="10073">
                  <c:v>-127.729</c:v>
                </c:pt>
                <c:pt idx="10074">
                  <c:v>-127.727</c:v>
                </c:pt>
                <c:pt idx="10075">
                  <c:v>-127.72499999999999</c:v>
                </c:pt>
                <c:pt idx="10076">
                  <c:v>-127.723</c:v>
                </c:pt>
                <c:pt idx="10077">
                  <c:v>-127.721</c:v>
                </c:pt>
                <c:pt idx="10078">
                  <c:v>-127.71899999999999</c:v>
                </c:pt>
                <c:pt idx="10079">
                  <c:v>-127.717</c:v>
                </c:pt>
                <c:pt idx="10080">
                  <c:v>-127.715</c:v>
                </c:pt>
                <c:pt idx="10081">
                  <c:v>-127.71299999999999</c:v>
                </c:pt>
                <c:pt idx="10082">
                  <c:v>-127.711</c:v>
                </c:pt>
                <c:pt idx="10083">
                  <c:v>-127.709</c:v>
                </c:pt>
                <c:pt idx="10084">
                  <c:v>-127.70699999999999</c:v>
                </c:pt>
                <c:pt idx="10085">
                  <c:v>-127.705</c:v>
                </c:pt>
                <c:pt idx="10086">
                  <c:v>-127.703</c:v>
                </c:pt>
                <c:pt idx="10087">
                  <c:v>-127.70099999999999</c:v>
                </c:pt>
                <c:pt idx="10088">
                  <c:v>-127.699</c:v>
                </c:pt>
                <c:pt idx="10089">
                  <c:v>-127.697</c:v>
                </c:pt>
                <c:pt idx="10090">
                  <c:v>-127.69499999999999</c:v>
                </c:pt>
                <c:pt idx="10091">
                  <c:v>-127.693</c:v>
                </c:pt>
                <c:pt idx="10092">
                  <c:v>-127.691</c:v>
                </c:pt>
                <c:pt idx="10093">
                  <c:v>-127.68899999999999</c:v>
                </c:pt>
                <c:pt idx="10094">
                  <c:v>-127.687</c:v>
                </c:pt>
                <c:pt idx="10095">
                  <c:v>-127.685</c:v>
                </c:pt>
                <c:pt idx="10096">
                  <c:v>-127.68299999999999</c:v>
                </c:pt>
                <c:pt idx="10097">
                  <c:v>-127.681</c:v>
                </c:pt>
                <c:pt idx="10098">
                  <c:v>-127.679</c:v>
                </c:pt>
                <c:pt idx="10099">
                  <c:v>-127.67699999999999</c:v>
                </c:pt>
                <c:pt idx="10100">
                  <c:v>-127.675</c:v>
                </c:pt>
                <c:pt idx="10101">
                  <c:v>-127.673</c:v>
                </c:pt>
                <c:pt idx="10102">
                  <c:v>-127.67099999999999</c:v>
                </c:pt>
                <c:pt idx="10103">
                  <c:v>-127.669</c:v>
                </c:pt>
                <c:pt idx="10104">
                  <c:v>-127.667</c:v>
                </c:pt>
                <c:pt idx="10105">
                  <c:v>-127.66499999999999</c:v>
                </c:pt>
                <c:pt idx="10106">
                  <c:v>-127.663</c:v>
                </c:pt>
                <c:pt idx="10107">
                  <c:v>-127.661</c:v>
                </c:pt>
                <c:pt idx="10108">
                  <c:v>-127.65899999999999</c:v>
                </c:pt>
                <c:pt idx="10109">
                  <c:v>-127.657</c:v>
                </c:pt>
                <c:pt idx="10110">
                  <c:v>-127.655</c:v>
                </c:pt>
                <c:pt idx="10111">
                  <c:v>-127.65299999999999</c:v>
                </c:pt>
                <c:pt idx="10112">
                  <c:v>-127.651</c:v>
                </c:pt>
                <c:pt idx="10113">
                  <c:v>-127.649</c:v>
                </c:pt>
                <c:pt idx="10114">
                  <c:v>-127.64699999999999</c:v>
                </c:pt>
                <c:pt idx="10115">
                  <c:v>-127.645</c:v>
                </c:pt>
                <c:pt idx="10116">
                  <c:v>-127.643</c:v>
                </c:pt>
                <c:pt idx="10117">
                  <c:v>-127.64099999999999</c:v>
                </c:pt>
                <c:pt idx="10118">
                  <c:v>-127.639</c:v>
                </c:pt>
                <c:pt idx="10119">
                  <c:v>-127.637</c:v>
                </c:pt>
                <c:pt idx="10120">
                  <c:v>-127.63500000000001</c:v>
                </c:pt>
                <c:pt idx="10121">
                  <c:v>-127.633</c:v>
                </c:pt>
                <c:pt idx="10122">
                  <c:v>-127.631</c:v>
                </c:pt>
                <c:pt idx="10123">
                  <c:v>-127.629</c:v>
                </c:pt>
                <c:pt idx="10124">
                  <c:v>-127.627</c:v>
                </c:pt>
                <c:pt idx="10125">
                  <c:v>-127.625</c:v>
                </c:pt>
                <c:pt idx="10126">
                  <c:v>-127.623</c:v>
                </c:pt>
                <c:pt idx="10127">
                  <c:v>-127.621</c:v>
                </c:pt>
                <c:pt idx="10128">
                  <c:v>-127.619</c:v>
                </c:pt>
                <c:pt idx="10129">
                  <c:v>-127.617</c:v>
                </c:pt>
                <c:pt idx="10130">
                  <c:v>-127.61499999999999</c:v>
                </c:pt>
                <c:pt idx="10131">
                  <c:v>-127.613</c:v>
                </c:pt>
                <c:pt idx="10132">
                  <c:v>-127.611</c:v>
                </c:pt>
                <c:pt idx="10133">
                  <c:v>-127.60900000000001</c:v>
                </c:pt>
                <c:pt idx="10134">
                  <c:v>-127.607</c:v>
                </c:pt>
                <c:pt idx="10135">
                  <c:v>-127.605</c:v>
                </c:pt>
                <c:pt idx="10136">
                  <c:v>-127.60300000000001</c:v>
                </c:pt>
                <c:pt idx="10137">
                  <c:v>-127.601</c:v>
                </c:pt>
                <c:pt idx="10138">
                  <c:v>-127.599</c:v>
                </c:pt>
                <c:pt idx="10139">
                  <c:v>-127.59700000000001</c:v>
                </c:pt>
                <c:pt idx="10140">
                  <c:v>-127.595</c:v>
                </c:pt>
                <c:pt idx="10141">
                  <c:v>-127.593</c:v>
                </c:pt>
                <c:pt idx="10142">
                  <c:v>-127.59100000000001</c:v>
                </c:pt>
                <c:pt idx="10143">
                  <c:v>-127.589</c:v>
                </c:pt>
                <c:pt idx="10144">
                  <c:v>-127.587</c:v>
                </c:pt>
                <c:pt idx="10145">
                  <c:v>-127.58500000000001</c:v>
                </c:pt>
                <c:pt idx="10146">
                  <c:v>-127.583</c:v>
                </c:pt>
                <c:pt idx="10147">
                  <c:v>-127.581</c:v>
                </c:pt>
                <c:pt idx="10148">
                  <c:v>-127.57900000000001</c:v>
                </c:pt>
                <c:pt idx="10149">
                  <c:v>-127.577</c:v>
                </c:pt>
                <c:pt idx="10150">
                  <c:v>-127.575</c:v>
                </c:pt>
                <c:pt idx="10151">
                  <c:v>-127.57300000000001</c:v>
                </c:pt>
                <c:pt idx="10152">
                  <c:v>-127.571</c:v>
                </c:pt>
                <c:pt idx="10153">
                  <c:v>-127.569</c:v>
                </c:pt>
                <c:pt idx="10154">
                  <c:v>-127.56700000000001</c:v>
                </c:pt>
                <c:pt idx="10155">
                  <c:v>-127.565</c:v>
                </c:pt>
                <c:pt idx="10156">
                  <c:v>-127.563</c:v>
                </c:pt>
                <c:pt idx="10157">
                  <c:v>-127.56100000000001</c:v>
                </c:pt>
                <c:pt idx="10158">
                  <c:v>-127.559</c:v>
                </c:pt>
                <c:pt idx="10159">
                  <c:v>-127.557</c:v>
                </c:pt>
                <c:pt idx="10160">
                  <c:v>-127.55500000000001</c:v>
                </c:pt>
                <c:pt idx="10161">
                  <c:v>-127.553</c:v>
                </c:pt>
                <c:pt idx="10162">
                  <c:v>-127.551</c:v>
                </c:pt>
                <c:pt idx="10163">
                  <c:v>-127.54900000000001</c:v>
                </c:pt>
                <c:pt idx="10164">
                  <c:v>-127.547</c:v>
                </c:pt>
                <c:pt idx="10165">
                  <c:v>-127.545</c:v>
                </c:pt>
                <c:pt idx="10166">
                  <c:v>-127.54300000000001</c:v>
                </c:pt>
                <c:pt idx="10167">
                  <c:v>-127.541</c:v>
                </c:pt>
                <c:pt idx="10168">
                  <c:v>-127.539</c:v>
                </c:pt>
                <c:pt idx="10169">
                  <c:v>-127.53700000000001</c:v>
                </c:pt>
                <c:pt idx="10170">
                  <c:v>-127.535</c:v>
                </c:pt>
                <c:pt idx="10171">
                  <c:v>-127.533</c:v>
                </c:pt>
                <c:pt idx="10172">
                  <c:v>-127.53100000000001</c:v>
                </c:pt>
                <c:pt idx="10173">
                  <c:v>-127.529</c:v>
                </c:pt>
                <c:pt idx="10174">
                  <c:v>-127.527</c:v>
                </c:pt>
                <c:pt idx="10175">
                  <c:v>-127.52500000000001</c:v>
                </c:pt>
                <c:pt idx="10176">
                  <c:v>-127.523</c:v>
                </c:pt>
                <c:pt idx="10177">
                  <c:v>-127.521</c:v>
                </c:pt>
                <c:pt idx="10178">
                  <c:v>-127.51900000000001</c:v>
                </c:pt>
                <c:pt idx="10179">
                  <c:v>-127.517</c:v>
                </c:pt>
                <c:pt idx="10180">
                  <c:v>-127.515</c:v>
                </c:pt>
                <c:pt idx="10181">
                  <c:v>-127.51300000000001</c:v>
                </c:pt>
                <c:pt idx="10182">
                  <c:v>-127.511</c:v>
                </c:pt>
                <c:pt idx="10183">
                  <c:v>-127.509</c:v>
                </c:pt>
                <c:pt idx="10184">
                  <c:v>-127.50700000000001</c:v>
                </c:pt>
                <c:pt idx="10185">
                  <c:v>-127.505</c:v>
                </c:pt>
                <c:pt idx="10186">
                  <c:v>-127.503</c:v>
                </c:pt>
                <c:pt idx="10187">
                  <c:v>-127.501</c:v>
                </c:pt>
                <c:pt idx="10188">
                  <c:v>-127.499</c:v>
                </c:pt>
                <c:pt idx="10189">
                  <c:v>-127.497</c:v>
                </c:pt>
                <c:pt idx="10190">
                  <c:v>-127.495</c:v>
                </c:pt>
                <c:pt idx="10191">
                  <c:v>-127.49299999999999</c:v>
                </c:pt>
                <c:pt idx="10192">
                  <c:v>-127.491</c:v>
                </c:pt>
                <c:pt idx="10193">
                  <c:v>-127.489</c:v>
                </c:pt>
                <c:pt idx="10194">
                  <c:v>-127.48699999999999</c:v>
                </c:pt>
                <c:pt idx="10195">
                  <c:v>-127.485</c:v>
                </c:pt>
                <c:pt idx="10196">
                  <c:v>-127.483</c:v>
                </c:pt>
                <c:pt idx="10197">
                  <c:v>-127.48099999999999</c:v>
                </c:pt>
                <c:pt idx="10198">
                  <c:v>-127.479</c:v>
                </c:pt>
                <c:pt idx="10199">
                  <c:v>-127.477</c:v>
                </c:pt>
                <c:pt idx="10200">
                  <c:v>-127.47499999999999</c:v>
                </c:pt>
                <c:pt idx="10201">
                  <c:v>-127.473</c:v>
                </c:pt>
                <c:pt idx="10202">
                  <c:v>-127.471</c:v>
                </c:pt>
                <c:pt idx="10203">
                  <c:v>-127.46899999999999</c:v>
                </c:pt>
                <c:pt idx="10204">
                  <c:v>-127.467</c:v>
                </c:pt>
                <c:pt idx="10205">
                  <c:v>-127.465</c:v>
                </c:pt>
                <c:pt idx="10206">
                  <c:v>-127.46299999999999</c:v>
                </c:pt>
                <c:pt idx="10207">
                  <c:v>-127.461</c:v>
                </c:pt>
                <c:pt idx="10208">
                  <c:v>-127.459</c:v>
                </c:pt>
                <c:pt idx="10209">
                  <c:v>-127.45699999999999</c:v>
                </c:pt>
                <c:pt idx="10210">
                  <c:v>-127.455</c:v>
                </c:pt>
                <c:pt idx="10211">
                  <c:v>-127.453</c:v>
                </c:pt>
                <c:pt idx="10212">
                  <c:v>-127.45099999999999</c:v>
                </c:pt>
                <c:pt idx="10213">
                  <c:v>-127.449</c:v>
                </c:pt>
                <c:pt idx="10214">
                  <c:v>-127.447</c:v>
                </c:pt>
                <c:pt idx="10215">
                  <c:v>-127.44499999999999</c:v>
                </c:pt>
                <c:pt idx="10216">
                  <c:v>-127.443</c:v>
                </c:pt>
                <c:pt idx="10217">
                  <c:v>-127.441</c:v>
                </c:pt>
                <c:pt idx="10218">
                  <c:v>-127.43899999999999</c:v>
                </c:pt>
                <c:pt idx="10219">
                  <c:v>-127.437</c:v>
                </c:pt>
                <c:pt idx="10220">
                  <c:v>-127.435</c:v>
                </c:pt>
                <c:pt idx="10221">
                  <c:v>-127.43299999999999</c:v>
                </c:pt>
                <c:pt idx="10222">
                  <c:v>-127.431</c:v>
                </c:pt>
                <c:pt idx="10223">
                  <c:v>-127.429</c:v>
                </c:pt>
                <c:pt idx="10224">
                  <c:v>-127.42699999999999</c:v>
                </c:pt>
                <c:pt idx="10225">
                  <c:v>-127.425</c:v>
                </c:pt>
                <c:pt idx="10226">
                  <c:v>-127.423</c:v>
                </c:pt>
                <c:pt idx="10227">
                  <c:v>-127.42099999999999</c:v>
                </c:pt>
                <c:pt idx="10228">
                  <c:v>-127.419</c:v>
                </c:pt>
                <c:pt idx="10229">
                  <c:v>-127.417</c:v>
                </c:pt>
                <c:pt idx="10230">
                  <c:v>-127.41499999999999</c:v>
                </c:pt>
                <c:pt idx="10231">
                  <c:v>-127.413</c:v>
                </c:pt>
                <c:pt idx="10232">
                  <c:v>-127.411</c:v>
                </c:pt>
                <c:pt idx="10233">
                  <c:v>-127.40899999999999</c:v>
                </c:pt>
                <c:pt idx="10234">
                  <c:v>-127.407</c:v>
                </c:pt>
                <c:pt idx="10235">
                  <c:v>-127.405</c:v>
                </c:pt>
                <c:pt idx="10236">
                  <c:v>-127.40299999999999</c:v>
                </c:pt>
                <c:pt idx="10237">
                  <c:v>-127.401</c:v>
                </c:pt>
                <c:pt idx="10238">
                  <c:v>-127.399</c:v>
                </c:pt>
                <c:pt idx="10239">
                  <c:v>-127.39699999999999</c:v>
                </c:pt>
                <c:pt idx="10240">
                  <c:v>-127.395</c:v>
                </c:pt>
                <c:pt idx="10241">
                  <c:v>-127.393</c:v>
                </c:pt>
                <c:pt idx="10242">
                  <c:v>-127.39099999999999</c:v>
                </c:pt>
                <c:pt idx="10243">
                  <c:v>-127.389</c:v>
                </c:pt>
                <c:pt idx="10244">
                  <c:v>-127.387</c:v>
                </c:pt>
                <c:pt idx="10245">
                  <c:v>-127.38500000000001</c:v>
                </c:pt>
                <c:pt idx="10246">
                  <c:v>-127.383</c:v>
                </c:pt>
                <c:pt idx="10247">
                  <c:v>-127.381</c:v>
                </c:pt>
                <c:pt idx="10248">
                  <c:v>-127.379</c:v>
                </c:pt>
                <c:pt idx="10249">
                  <c:v>-127.377</c:v>
                </c:pt>
                <c:pt idx="10250">
                  <c:v>-127.375</c:v>
                </c:pt>
                <c:pt idx="10251">
                  <c:v>-127.373</c:v>
                </c:pt>
                <c:pt idx="10252">
                  <c:v>-127.371</c:v>
                </c:pt>
                <c:pt idx="10253">
                  <c:v>-127.369</c:v>
                </c:pt>
                <c:pt idx="10254">
                  <c:v>-127.367</c:v>
                </c:pt>
                <c:pt idx="10255">
                  <c:v>-127.36499999999999</c:v>
                </c:pt>
                <c:pt idx="10256">
                  <c:v>-127.363</c:v>
                </c:pt>
                <c:pt idx="10257">
                  <c:v>-127.361</c:v>
                </c:pt>
                <c:pt idx="10258">
                  <c:v>-127.35900000000001</c:v>
                </c:pt>
                <c:pt idx="10259">
                  <c:v>-127.357</c:v>
                </c:pt>
                <c:pt idx="10260">
                  <c:v>-127.355</c:v>
                </c:pt>
                <c:pt idx="10261">
                  <c:v>-127.35300000000001</c:v>
                </c:pt>
                <c:pt idx="10262">
                  <c:v>-127.351</c:v>
                </c:pt>
                <c:pt idx="10263">
                  <c:v>-127.349</c:v>
                </c:pt>
                <c:pt idx="10264">
                  <c:v>-127.34700000000001</c:v>
                </c:pt>
                <c:pt idx="10265">
                  <c:v>-127.345</c:v>
                </c:pt>
                <c:pt idx="10266">
                  <c:v>-127.343</c:v>
                </c:pt>
                <c:pt idx="10267">
                  <c:v>-127.34100000000001</c:v>
                </c:pt>
                <c:pt idx="10268">
                  <c:v>-127.339</c:v>
                </c:pt>
                <c:pt idx="10269">
                  <c:v>-127.337</c:v>
                </c:pt>
                <c:pt idx="10270">
                  <c:v>-127.33500000000001</c:v>
                </c:pt>
                <c:pt idx="10271">
                  <c:v>-127.333</c:v>
                </c:pt>
                <c:pt idx="10272">
                  <c:v>-127.331</c:v>
                </c:pt>
                <c:pt idx="10273">
                  <c:v>-127.32900000000001</c:v>
                </c:pt>
                <c:pt idx="10274">
                  <c:v>-127.327</c:v>
                </c:pt>
                <c:pt idx="10275">
                  <c:v>-127.325</c:v>
                </c:pt>
                <c:pt idx="10276">
                  <c:v>-127.32300000000001</c:v>
                </c:pt>
                <c:pt idx="10277">
                  <c:v>-127.321</c:v>
                </c:pt>
                <c:pt idx="10278">
                  <c:v>-127.319</c:v>
                </c:pt>
                <c:pt idx="10279">
                  <c:v>-127.31700000000001</c:v>
                </c:pt>
                <c:pt idx="10280">
                  <c:v>-127.315</c:v>
                </c:pt>
                <c:pt idx="10281">
                  <c:v>-127.313</c:v>
                </c:pt>
                <c:pt idx="10282">
                  <c:v>-127.31100000000001</c:v>
                </c:pt>
                <c:pt idx="10283">
                  <c:v>-127.309</c:v>
                </c:pt>
                <c:pt idx="10284">
                  <c:v>-127.307</c:v>
                </c:pt>
                <c:pt idx="10285">
                  <c:v>-127.30500000000001</c:v>
                </c:pt>
                <c:pt idx="10286">
                  <c:v>-127.303</c:v>
                </c:pt>
                <c:pt idx="10287">
                  <c:v>-127.301</c:v>
                </c:pt>
                <c:pt idx="10288">
                  <c:v>-127.29900000000001</c:v>
                </c:pt>
                <c:pt idx="10289">
                  <c:v>-127.297</c:v>
                </c:pt>
                <c:pt idx="10290">
                  <c:v>-127.295</c:v>
                </c:pt>
                <c:pt idx="10291">
                  <c:v>-127.29300000000001</c:v>
                </c:pt>
                <c:pt idx="10292">
                  <c:v>-127.291</c:v>
                </c:pt>
                <c:pt idx="10293">
                  <c:v>-127.289</c:v>
                </c:pt>
                <c:pt idx="10294">
                  <c:v>-127.28700000000001</c:v>
                </c:pt>
                <c:pt idx="10295">
                  <c:v>-127.285</c:v>
                </c:pt>
                <c:pt idx="10296">
                  <c:v>-127.283</c:v>
                </c:pt>
                <c:pt idx="10297">
                  <c:v>-127.28100000000001</c:v>
                </c:pt>
                <c:pt idx="10298">
                  <c:v>-127.279</c:v>
                </c:pt>
                <c:pt idx="10299">
                  <c:v>-127.277</c:v>
                </c:pt>
                <c:pt idx="10300">
                  <c:v>-127.27500000000001</c:v>
                </c:pt>
                <c:pt idx="10301">
                  <c:v>-127.273</c:v>
                </c:pt>
                <c:pt idx="10302">
                  <c:v>-127.271</c:v>
                </c:pt>
                <c:pt idx="10303">
                  <c:v>-127.26900000000001</c:v>
                </c:pt>
                <c:pt idx="10304">
                  <c:v>-127.267</c:v>
                </c:pt>
                <c:pt idx="10305">
                  <c:v>-127.265</c:v>
                </c:pt>
                <c:pt idx="10306">
                  <c:v>-127.26300000000001</c:v>
                </c:pt>
                <c:pt idx="10307">
                  <c:v>-127.261</c:v>
                </c:pt>
                <c:pt idx="10308">
                  <c:v>-127.259</c:v>
                </c:pt>
                <c:pt idx="10309">
                  <c:v>-127.25700000000001</c:v>
                </c:pt>
                <c:pt idx="10310">
                  <c:v>-127.255</c:v>
                </c:pt>
                <c:pt idx="10311">
                  <c:v>-127.253</c:v>
                </c:pt>
                <c:pt idx="10312">
                  <c:v>-127.251</c:v>
                </c:pt>
                <c:pt idx="10313">
                  <c:v>-127.249</c:v>
                </c:pt>
                <c:pt idx="10314">
                  <c:v>-127.247</c:v>
                </c:pt>
                <c:pt idx="10315">
                  <c:v>-127.245</c:v>
                </c:pt>
                <c:pt idx="10316">
                  <c:v>-127.24299999999999</c:v>
                </c:pt>
                <c:pt idx="10317">
                  <c:v>-127.241</c:v>
                </c:pt>
                <c:pt idx="10318">
                  <c:v>-127.239</c:v>
                </c:pt>
                <c:pt idx="10319">
                  <c:v>-127.23699999999999</c:v>
                </c:pt>
                <c:pt idx="10320">
                  <c:v>-127.235</c:v>
                </c:pt>
                <c:pt idx="10321">
                  <c:v>-127.233</c:v>
                </c:pt>
                <c:pt idx="10322">
                  <c:v>-127.23099999999999</c:v>
                </c:pt>
                <c:pt idx="10323">
                  <c:v>-127.229</c:v>
                </c:pt>
                <c:pt idx="10324">
                  <c:v>-127.227</c:v>
                </c:pt>
                <c:pt idx="10325">
                  <c:v>-127.22499999999999</c:v>
                </c:pt>
                <c:pt idx="10326">
                  <c:v>-127.223</c:v>
                </c:pt>
                <c:pt idx="10327">
                  <c:v>-127.221</c:v>
                </c:pt>
                <c:pt idx="10328">
                  <c:v>-127.21899999999999</c:v>
                </c:pt>
                <c:pt idx="10329">
                  <c:v>-127.217</c:v>
                </c:pt>
                <c:pt idx="10330">
                  <c:v>-127.215</c:v>
                </c:pt>
                <c:pt idx="10331">
                  <c:v>-127.21299999999999</c:v>
                </c:pt>
                <c:pt idx="10332">
                  <c:v>-127.211</c:v>
                </c:pt>
                <c:pt idx="10333">
                  <c:v>-127.209</c:v>
                </c:pt>
                <c:pt idx="10334">
                  <c:v>-127.20699999999999</c:v>
                </c:pt>
                <c:pt idx="10335">
                  <c:v>-127.205</c:v>
                </c:pt>
                <c:pt idx="10336">
                  <c:v>-127.203</c:v>
                </c:pt>
                <c:pt idx="10337">
                  <c:v>-127.20099999999999</c:v>
                </c:pt>
                <c:pt idx="10338">
                  <c:v>-127.199</c:v>
                </c:pt>
                <c:pt idx="10339">
                  <c:v>-127.197</c:v>
                </c:pt>
                <c:pt idx="10340">
                  <c:v>-127.19499999999999</c:v>
                </c:pt>
                <c:pt idx="10341">
                  <c:v>-127.193</c:v>
                </c:pt>
                <c:pt idx="10342">
                  <c:v>-127.191</c:v>
                </c:pt>
                <c:pt idx="10343">
                  <c:v>-127.18899999999999</c:v>
                </c:pt>
                <c:pt idx="10344">
                  <c:v>-127.187</c:v>
                </c:pt>
                <c:pt idx="10345">
                  <c:v>-127.185</c:v>
                </c:pt>
                <c:pt idx="10346">
                  <c:v>-127.18299999999999</c:v>
                </c:pt>
                <c:pt idx="10347">
                  <c:v>-127.181</c:v>
                </c:pt>
                <c:pt idx="10348">
                  <c:v>-127.179</c:v>
                </c:pt>
                <c:pt idx="10349">
                  <c:v>-127.17699999999999</c:v>
                </c:pt>
                <c:pt idx="10350">
                  <c:v>-127.175</c:v>
                </c:pt>
                <c:pt idx="10351">
                  <c:v>-127.173</c:v>
                </c:pt>
                <c:pt idx="10352">
                  <c:v>-127.17099999999999</c:v>
                </c:pt>
                <c:pt idx="10353">
                  <c:v>-127.169</c:v>
                </c:pt>
                <c:pt idx="10354">
                  <c:v>-127.167</c:v>
                </c:pt>
                <c:pt idx="10355">
                  <c:v>-127.16499999999999</c:v>
                </c:pt>
                <c:pt idx="10356">
                  <c:v>-127.163</c:v>
                </c:pt>
                <c:pt idx="10357">
                  <c:v>-127.161</c:v>
                </c:pt>
                <c:pt idx="10358">
                  <c:v>-127.15899999999999</c:v>
                </c:pt>
                <c:pt idx="10359">
                  <c:v>-127.157</c:v>
                </c:pt>
                <c:pt idx="10360">
                  <c:v>-127.155</c:v>
                </c:pt>
                <c:pt idx="10361">
                  <c:v>-127.15299999999999</c:v>
                </c:pt>
                <c:pt idx="10362">
                  <c:v>-127.151</c:v>
                </c:pt>
                <c:pt idx="10363">
                  <c:v>-127.149</c:v>
                </c:pt>
                <c:pt idx="10364">
                  <c:v>-127.14699999999999</c:v>
                </c:pt>
                <c:pt idx="10365">
                  <c:v>-127.145</c:v>
                </c:pt>
                <c:pt idx="10366">
                  <c:v>-127.143</c:v>
                </c:pt>
                <c:pt idx="10367">
                  <c:v>-127.14099999999999</c:v>
                </c:pt>
                <c:pt idx="10368">
                  <c:v>-127.139</c:v>
                </c:pt>
                <c:pt idx="10369">
                  <c:v>-127.137</c:v>
                </c:pt>
                <c:pt idx="10370">
                  <c:v>-127.13500000000001</c:v>
                </c:pt>
                <c:pt idx="10371">
                  <c:v>-127.133</c:v>
                </c:pt>
                <c:pt idx="10372">
                  <c:v>-127.131</c:v>
                </c:pt>
                <c:pt idx="10373">
                  <c:v>-127.129</c:v>
                </c:pt>
                <c:pt idx="10374">
                  <c:v>-127.127</c:v>
                </c:pt>
                <c:pt idx="10375">
                  <c:v>-127.125</c:v>
                </c:pt>
                <c:pt idx="10376">
                  <c:v>-127.123</c:v>
                </c:pt>
                <c:pt idx="10377">
                  <c:v>-127.121</c:v>
                </c:pt>
                <c:pt idx="10378">
                  <c:v>-127.119</c:v>
                </c:pt>
                <c:pt idx="10379">
                  <c:v>-127.117</c:v>
                </c:pt>
                <c:pt idx="10380">
                  <c:v>-127.11499999999999</c:v>
                </c:pt>
                <c:pt idx="10381">
                  <c:v>-127.113</c:v>
                </c:pt>
                <c:pt idx="10382">
                  <c:v>-127.111</c:v>
                </c:pt>
                <c:pt idx="10383">
                  <c:v>-127.10900000000001</c:v>
                </c:pt>
                <c:pt idx="10384">
                  <c:v>-127.107</c:v>
                </c:pt>
                <c:pt idx="10385">
                  <c:v>-127.105</c:v>
                </c:pt>
                <c:pt idx="10386">
                  <c:v>-127.10300000000001</c:v>
                </c:pt>
                <c:pt idx="10387">
                  <c:v>-127.101</c:v>
                </c:pt>
                <c:pt idx="10388">
                  <c:v>-127.099</c:v>
                </c:pt>
                <c:pt idx="10389">
                  <c:v>-127.09700000000001</c:v>
                </c:pt>
                <c:pt idx="10390">
                  <c:v>-127.095</c:v>
                </c:pt>
                <c:pt idx="10391">
                  <c:v>-127.093</c:v>
                </c:pt>
                <c:pt idx="10392">
                  <c:v>-127.09100000000001</c:v>
                </c:pt>
                <c:pt idx="10393">
                  <c:v>-127.089</c:v>
                </c:pt>
                <c:pt idx="10394">
                  <c:v>-127.087</c:v>
                </c:pt>
                <c:pt idx="10395">
                  <c:v>-127.08500000000001</c:v>
                </c:pt>
                <c:pt idx="10396">
                  <c:v>-127.083</c:v>
                </c:pt>
                <c:pt idx="10397">
                  <c:v>-127.081</c:v>
                </c:pt>
                <c:pt idx="10398">
                  <c:v>-127.07900000000001</c:v>
                </c:pt>
                <c:pt idx="10399">
                  <c:v>-127.077</c:v>
                </c:pt>
                <c:pt idx="10400">
                  <c:v>-127.075</c:v>
                </c:pt>
                <c:pt idx="10401">
                  <c:v>-127.07300000000001</c:v>
                </c:pt>
                <c:pt idx="10402">
                  <c:v>-127.071</c:v>
                </c:pt>
                <c:pt idx="10403">
                  <c:v>-127.069</c:v>
                </c:pt>
                <c:pt idx="10404">
                  <c:v>-127.06700000000001</c:v>
                </c:pt>
                <c:pt idx="10405">
                  <c:v>-127.065</c:v>
                </c:pt>
                <c:pt idx="10406">
                  <c:v>-127.063</c:v>
                </c:pt>
                <c:pt idx="10407">
                  <c:v>-127.06100000000001</c:v>
                </c:pt>
                <c:pt idx="10408">
                  <c:v>-127.059</c:v>
                </c:pt>
                <c:pt idx="10409">
                  <c:v>-127.057</c:v>
                </c:pt>
                <c:pt idx="10410">
                  <c:v>-127.05500000000001</c:v>
                </c:pt>
                <c:pt idx="10411">
                  <c:v>-127.053</c:v>
                </c:pt>
                <c:pt idx="10412">
                  <c:v>-127.051</c:v>
                </c:pt>
                <c:pt idx="10413">
                  <c:v>-127.04900000000001</c:v>
                </c:pt>
                <c:pt idx="10414">
                  <c:v>-127.047</c:v>
                </c:pt>
                <c:pt idx="10415">
                  <c:v>-127.045</c:v>
                </c:pt>
                <c:pt idx="10416">
                  <c:v>-127.04300000000001</c:v>
                </c:pt>
                <c:pt idx="10417">
                  <c:v>-127.041</c:v>
                </c:pt>
                <c:pt idx="10418">
                  <c:v>-127.039</c:v>
                </c:pt>
                <c:pt idx="10419">
                  <c:v>-127.03700000000001</c:v>
                </c:pt>
                <c:pt idx="10420">
                  <c:v>-127.035</c:v>
                </c:pt>
                <c:pt idx="10421">
                  <c:v>-127.033</c:v>
                </c:pt>
                <c:pt idx="10422">
                  <c:v>-127.03100000000001</c:v>
                </c:pt>
                <c:pt idx="10423">
                  <c:v>-127.029</c:v>
                </c:pt>
                <c:pt idx="10424">
                  <c:v>-127.027</c:v>
                </c:pt>
                <c:pt idx="10425">
                  <c:v>-127.02500000000001</c:v>
                </c:pt>
                <c:pt idx="10426">
                  <c:v>-127.023</c:v>
                </c:pt>
                <c:pt idx="10427">
                  <c:v>-127.021</c:v>
                </c:pt>
                <c:pt idx="10428">
                  <c:v>-127.01900000000001</c:v>
                </c:pt>
                <c:pt idx="10429">
                  <c:v>-127.017</c:v>
                </c:pt>
                <c:pt idx="10430">
                  <c:v>-127.015</c:v>
                </c:pt>
                <c:pt idx="10431">
                  <c:v>-127.01300000000001</c:v>
                </c:pt>
                <c:pt idx="10432">
                  <c:v>-127.011</c:v>
                </c:pt>
                <c:pt idx="10433">
                  <c:v>-127.009</c:v>
                </c:pt>
                <c:pt idx="10434">
                  <c:v>-127.00700000000001</c:v>
                </c:pt>
                <c:pt idx="10435">
                  <c:v>-127.005</c:v>
                </c:pt>
                <c:pt idx="10436">
                  <c:v>-127.003</c:v>
                </c:pt>
                <c:pt idx="10437">
                  <c:v>-127.001</c:v>
                </c:pt>
                <c:pt idx="10438">
                  <c:v>-126.999</c:v>
                </c:pt>
                <c:pt idx="10439">
                  <c:v>-126.997</c:v>
                </c:pt>
                <c:pt idx="10440">
                  <c:v>-126.995</c:v>
                </c:pt>
                <c:pt idx="10441">
                  <c:v>-126.99299999999999</c:v>
                </c:pt>
                <c:pt idx="10442">
                  <c:v>-126.991</c:v>
                </c:pt>
                <c:pt idx="10443">
                  <c:v>-126.989</c:v>
                </c:pt>
                <c:pt idx="10444">
                  <c:v>-126.98699999999999</c:v>
                </c:pt>
                <c:pt idx="10445">
                  <c:v>-126.985</c:v>
                </c:pt>
                <c:pt idx="10446">
                  <c:v>-126.983</c:v>
                </c:pt>
                <c:pt idx="10447">
                  <c:v>-126.98099999999999</c:v>
                </c:pt>
                <c:pt idx="10448">
                  <c:v>-126.979</c:v>
                </c:pt>
                <c:pt idx="10449">
                  <c:v>-126.977</c:v>
                </c:pt>
                <c:pt idx="10450">
                  <c:v>-126.97499999999999</c:v>
                </c:pt>
                <c:pt idx="10451">
                  <c:v>-126.973</c:v>
                </c:pt>
                <c:pt idx="10452">
                  <c:v>-126.971</c:v>
                </c:pt>
                <c:pt idx="10453">
                  <c:v>-126.96899999999999</c:v>
                </c:pt>
                <c:pt idx="10454">
                  <c:v>-126.967</c:v>
                </c:pt>
                <c:pt idx="10455">
                  <c:v>-126.965</c:v>
                </c:pt>
                <c:pt idx="10456">
                  <c:v>-126.96299999999999</c:v>
                </c:pt>
                <c:pt idx="10457">
                  <c:v>-126.961</c:v>
                </c:pt>
                <c:pt idx="10458">
                  <c:v>-126.959</c:v>
                </c:pt>
                <c:pt idx="10459">
                  <c:v>-126.95699999999999</c:v>
                </c:pt>
                <c:pt idx="10460">
                  <c:v>-126.955</c:v>
                </c:pt>
                <c:pt idx="10461">
                  <c:v>-126.953</c:v>
                </c:pt>
                <c:pt idx="10462">
                  <c:v>-126.95099999999999</c:v>
                </c:pt>
                <c:pt idx="10463">
                  <c:v>-126.949</c:v>
                </c:pt>
                <c:pt idx="10464">
                  <c:v>-126.947</c:v>
                </c:pt>
                <c:pt idx="10465">
                  <c:v>-126.94499999999999</c:v>
                </c:pt>
                <c:pt idx="10466">
                  <c:v>-126.943</c:v>
                </c:pt>
                <c:pt idx="10467">
                  <c:v>-126.941</c:v>
                </c:pt>
                <c:pt idx="10468">
                  <c:v>-126.93899999999999</c:v>
                </c:pt>
                <c:pt idx="10469">
                  <c:v>-126.937</c:v>
                </c:pt>
                <c:pt idx="10470">
                  <c:v>-126.935</c:v>
                </c:pt>
                <c:pt idx="10471">
                  <c:v>-126.93299999999999</c:v>
                </c:pt>
                <c:pt idx="10472">
                  <c:v>-126.931</c:v>
                </c:pt>
                <c:pt idx="10473">
                  <c:v>-126.929</c:v>
                </c:pt>
                <c:pt idx="10474">
                  <c:v>-126.92699999999999</c:v>
                </c:pt>
                <c:pt idx="10475">
                  <c:v>-126.925</c:v>
                </c:pt>
                <c:pt idx="10476">
                  <c:v>-126.923</c:v>
                </c:pt>
                <c:pt idx="10477">
                  <c:v>-126.92099999999999</c:v>
                </c:pt>
                <c:pt idx="10478">
                  <c:v>-126.919</c:v>
                </c:pt>
                <c:pt idx="10479">
                  <c:v>-126.917</c:v>
                </c:pt>
                <c:pt idx="10480">
                  <c:v>-126.91499999999999</c:v>
                </c:pt>
                <c:pt idx="10481">
                  <c:v>-126.913</c:v>
                </c:pt>
                <c:pt idx="10482">
                  <c:v>-126.911</c:v>
                </c:pt>
                <c:pt idx="10483">
                  <c:v>-126.90899999999999</c:v>
                </c:pt>
                <c:pt idx="10484">
                  <c:v>-126.907</c:v>
                </c:pt>
                <c:pt idx="10485">
                  <c:v>-126.905</c:v>
                </c:pt>
                <c:pt idx="10486">
                  <c:v>-126.90299999999999</c:v>
                </c:pt>
                <c:pt idx="10487">
                  <c:v>-126.901</c:v>
                </c:pt>
                <c:pt idx="10488">
                  <c:v>-126.899</c:v>
                </c:pt>
                <c:pt idx="10489">
                  <c:v>-126.89699999999999</c:v>
                </c:pt>
                <c:pt idx="10490">
                  <c:v>-126.895</c:v>
                </c:pt>
                <c:pt idx="10491">
                  <c:v>-126.893</c:v>
                </c:pt>
                <c:pt idx="10492">
                  <c:v>-126.89099999999999</c:v>
                </c:pt>
                <c:pt idx="10493">
                  <c:v>-126.889</c:v>
                </c:pt>
                <c:pt idx="10494">
                  <c:v>-126.887</c:v>
                </c:pt>
                <c:pt idx="10495">
                  <c:v>-126.88500000000001</c:v>
                </c:pt>
                <c:pt idx="10496">
                  <c:v>-126.883</c:v>
                </c:pt>
                <c:pt idx="10497">
                  <c:v>-126.881</c:v>
                </c:pt>
                <c:pt idx="10498">
                  <c:v>-126.879</c:v>
                </c:pt>
                <c:pt idx="10499">
                  <c:v>-126.877</c:v>
                </c:pt>
                <c:pt idx="10500">
                  <c:v>-126.875</c:v>
                </c:pt>
                <c:pt idx="10501">
                  <c:v>-126.873</c:v>
                </c:pt>
                <c:pt idx="10502">
                  <c:v>-126.871</c:v>
                </c:pt>
                <c:pt idx="10503">
                  <c:v>-126.869</c:v>
                </c:pt>
                <c:pt idx="10504">
                  <c:v>-126.867</c:v>
                </c:pt>
                <c:pt idx="10505">
                  <c:v>-126.86499999999999</c:v>
                </c:pt>
                <c:pt idx="10506">
                  <c:v>-126.863</c:v>
                </c:pt>
                <c:pt idx="10507">
                  <c:v>-126.861</c:v>
                </c:pt>
                <c:pt idx="10508">
                  <c:v>-126.85900000000001</c:v>
                </c:pt>
                <c:pt idx="10509">
                  <c:v>-126.857</c:v>
                </c:pt>
                <c:pt idx="10510">
                  <c:v>-126.855</c:v>
                </c:pt>
                <c:pt idx="10511">
                  <c:v>-126.85300000000001</c:v>
                </c:pt>
                <c:pt idx="10512">
                  <c:v>-126.851</c:v>
                </c:pt>
                <c:pt idx="10513">
                  <c:v>-126.849</c:v>
                </c:pt>
                <c:pt idx="10514">
                  <c:v>-126.84700000000001</c:v>
                </c:pt>
                <c:pt idx="10515">
                  <c:v>-126.845</c:v>
                </c:pt>
                <c:pt idx="10516">
                  <c:v>-126.843</c:v>
                </c:pt>
                <c:pt idx="10517">
                  <c:v>-126.84100000000001</c:v>
                </c:pt>
                <c:pt idx="10518">
                  <c:v>-126.839</c:v>
                </c:pt>
                <c:pt idx="10519">
                  <c:v>-126.837</c:v>
                </c:pt>
                <c:pt idx="10520">
                  <c:v>-126.83500000000001</c:v>
                </c:pt>
                <c:pt idx="10521">
                  <c:v>-126.833</c:v>
                </c:pt>
                <c:pt idx="10522">
                  <c:v>-126.831</c:v>
                </c:pt>
                <c:pt idx="10523">
                  <c:v>-126.82900000000001</c:v>
                </c:pt>
                <c:pt idx="10524">
                  <c:v>-126.827</c:v>
                </c:pt>
                <c:pt idx="10525">
                  <c:v>-126.825</c:v>
                </c:pt>
                <c:pt idx="10526">
                  <c:v>-126.82300000000001</c:v>
                </c:pt>
                <c:pt idx="10527">
                  <c:v>-126.821</c:v>
                </c:pt>
                <c:pt idx="10528">
                  <c:v>-126.819</c:v>
                </c:pt>
                <c:pt idx="10529">
                  <c:v>-126.81700000000001</c:v>
                </c:pt>
                <c:pt idx="10530">
                  <c:v>-126.815</c:v>
                </c:pt>
                <c:pt idx="10531">
                  <c:v>-126.813</c:v>
                </c:pt>
                <c:pt idx="10532">
                  <c:v>-126.81100000000001</c:v>
                </c:pt>
                <c:pt idx="10533">
                  <c:v>-126.809</c:v>
                </c:pt>
                <c:pt idx="10534">
                  <c:v>-126.807</c:v>
                </c:pt>
                <c:pt idx="10535">
                  <c:v>-126.80500000000001</c:v>
                </c:pt>
                <c:pt idx="10536">
                  <c:v>-126.803</c:v>
                </c:pt>
                <c:pt idx="10537">
                  <c:v>-126.801</c:v>
                </c:pt>
                <c:pt idx="10538">
                  <c:v>-126.79900000000001</c:v>
                </c:pt>
                <c:pt idx="10539">
                  <c:v>-126.797</c:v>
                </c:pt>
                <c:pt idx="10540">
                  <c:v>-126.795</c:v>
                </c:pt>
                <c:pt idx="10541">
                  <c:v>-126.79300000000001</c:v>
                </c:pt>
                <c:pt idx="10542">
                  <c:v>-126.791</c:v>
                </c:pt>
                <c:pt idx="10543">
                  <c:v>-126.789</c:v>
                </c:pt>
                <c:pt idx="10544">
                  <c:v>-126.78700000000001</c:v>
                </c:pt>
                <c:pt idx="10545">
                  <c:v>-126.785</c:v>
                </c:pt>
                <c:pt idx="10546">
                  <c:v>-126.783</c:v>
                </c:pt>
                <c:pt idx="10547">
                  <c:v>-126.78100000000001</c:v>
                </c:pt>
                <c:pt idx="10548">
                  <c:v>-126.779</c:v>
                </c:pt>
                <c:pt idx="10549">
                  <c:v>-126.777</c:v>
                </c:pt>
                <c:pt idx="10550">
                  <c:v>-126.77500000000001</c:v>
                </c:pt>
                <c:pt idx="10551">
                  <c:v>-126.773</c:v>
                </c:pt>
                <c:pt idx="10552">
                  <c:v>-126.771</c:v>
                </c:pt>
                <c:pt idx="10553">
                  <c:v>-126.76900000000001</c:v>
                </c:pt>
                <c:pt idx="10554">
                  <c:v>-126.767</c:v>
                </c:pt>
                <c:pt idx="10555">
                  <c:v>-126.765</c:v>
                </c:pt>
                <c:pt idx="10556">
                  <c:v>-126.76300000000001</c:v>
                </c:pt>
                <c:pt idx="10557">
                  <c:v>-126.761</c:v>
                </c:pt>
                <c:pt idx="10558">
                  <c:v>-126.759</c:v>
                </c:pt>
                <c:pt idx="10559">
                  <c:v>-126.75700000000001</c:v>
                </c:pt>
                <c:pt idx="10560">
                  <c:v>-126.755</c:v>
                </c:pt>
                <c:pt idx="10561">
                  <c:v>-126.753</c:v>
                </c:pt>
                <c:pt idx="10562">
                  <c:v>-126.751</c:v>
                </c:pt>
                <c:pt idx="10563">
                  <c:v>-126.749</c:v>
                </c:pt>
                <c:pt idx="10564">
                  <c:v>-126.747</c:v>
                </c:pt>
                <c:pt idx="10565">
                  <c:v>-126.745</c:v>
                </c:pt>
                <c:pt idx="10566">
                  <c:v>-126.74299999999999</c:v>
                </c:pt>
                <c:pt idx="10567">
                  <c:v>-126.741</c:v>
                </c:pt>
                <c:pt idx="10568">
                  <c:v>-126.739</c:v>
                </c:pt>
                <c:pt idx="10569">
                  <c:v>-126.73699999999999</c:v>
                </c:pt>
                <c:pt idx="10570">
                  <c:v>-126.735</c:v>
                </c:pt>
                <c:pt idx="10571">
                  <c:v>-126.733</c:v>
                </c:pt>
                <c:pt idx="10572">
                  <c:v>-126.73099999999999</c:v>
                </c:pt>
                <c:pt idx="10573">
                  <c:v>-126.729</c:v>
                </c:pt>
                <c:pt idx="10574">
                  <c:v>-126.727</c:v>
                </c:pt>
                <c:pt idx="10575">
                  <c:v>-126.72499999999999</c:v>
                </c:pt>
                <c:pt idx="10576">
                  <c:v>-126.723</c:v>
                </c:pt>
                <c:pt idx="10577">
                  <c:v>-126.721</c:v>
                </c:pt>
                <c:pt idx="10578">
                  <c:v>-126.71899999999999</c:v>
                </c:pt>
                <c:pt idx="10579">
                  <c:v>-126.717</c:v>
                </c:pt>
                <c:pt idx="10580">
                  <c:v>-126.715</c:v>
                </c:pt>
                <c:pt idx="10581">
                  <c:v>-126.71299999999999</c:v>
                </c:pt>
                <c:pt idx="10582">
                  <c:v>-126.711</c:v>
                </c:pt>
                <c:pt idx="10583">
                  <c:v>-126.709</c:v>
                </c:pt>
                <c:pt idx="10584">
                  <c:v>-126.70699999999999</c:v>
                </c:pt>
                <c:pt idx="10585">
                  <c:v>-126.705</c:v>
                </c:pt>
                <c:pt idx="10586">
                  <c:v>-126.703</c:v>
                </c:pt>
                <c:pt idx="10587">
                  <c:v>-126.70099999999999</c:v>
                </c:pt>
                <c:pt idx="10588">
                  <c:v>-126.699</c:v>
                </c:pt>
                <c:pt idx="10589">
                  <c:v>-126.697</c:v>
                </c:pt>
                <c:pt idx="10590">
                  <c:v>-126.69499999999999</c:v>
                </c:pt>
                <c:pt idx="10591">
                  <c:v>-126.693</c:v>
                </c:pt>
                <c:pt idx="10592">
                  <c:v>-126.691</c:v>
                </c:pt>
                <c:pt idx="10593">
                  <c:v>-126.68899999999999</c:v>
                </c:pt>
                <c:pt idx="10594">
                  <c:v>-126.687</c:v>
                </c:pt>
                <c:pt idx="10595">
                  <c:v>-126.685</c:v>
                </c:pt>
                <c:pt idx="10596">
                  <c:v>-126.68299999999999</c:v>
                </c:pt>
                <c:pt idx="10597">
                  <c:v>-126.681</c:v>
                </c:pt>
                <c:pt idx="10598">
                  <c:v>-126.679</c:v>
                </c:pt>
                <c:pt idx="10599">
                  <c:v>-126.67699999999999</c:v>
                </c:pt>
                <c:pt idx="10600">
                  <c:v>-126.675</c:v>
                </c:pt>
                <c:pt idx="10601">
                  <c:v>-126.673</c:v>
                </c:pt>
                <c:pt idx="10602">
                  <c:v>-126.67099999999999</c:v>
                </c:pt>
                <c:pt idx="10603">
                  <c:v>-126.669</c:v>
                </c:pt>
                <c:pt idx="10604">
                  <c:v>-126.667</c:v>
                </c:pt>
                <c:pt idx="10605">
                  <c:v>-126.66499999999999</c:v>
                </c:pt>
                <c:pt idx="10606">
                  <c:v>-126.663</c:v>
                </c:pt>
                <c:pt idx="10607">
                  <c:v>-126.661</c:v>
                </c:pt>
                <c:pt idx="10608">
                  <c:v>-126.65899999999999</c:v>
                </c:pt>
                <c:pt idx="10609">
                  <c:v>-126.657</c:v>
                </c:pt>
                <c:pt idx="10610">
                  <c:v>-126.655</c:v>
                </c:pt>
                <c:pt idx="10611">
                  <c:v>-126.65299999999999</c:v>
                </c:pt>
                <c:pt idx="10612">
                  <c:v>-126.651</c:v>
                </c:pt>
                <c:pt idx="10613">
                  <c:v>-126.649</c:v>
                </c:pt>
                <c:pt idx="10614">
                  <c:v>-126.64699999999999</c:v>
                </c:pt>
                <c:pt idx="10615">
                  <c:v>-126.645</c:v>
                </c:pt>
                <c:pt idx="10616">
                  <c:v>-126.643</c:v>
                </c:pt>
                <c:pt idx="10617">
                  <c:v>-126.64099999999999</c:v>
                </c:pt>
                <c:pt idx="10618">
                  <c:v>-126.639</c:v>
                </c:pt>
                <c:pt idx="10619">
                  <c:v>-126.637</c:v>
                </c:pt>
                <c:pt idx="10620">
                  <c:v>-126.63500000000001</c:v>
                </c:pt>
                <c:pt idx="10621">
                  <c:v>-126.633</c:v>
                </c:pt>
                <c:pt idx="10622">
                  <c:v>-126.631</c:v>
                </c:pt>
                <c:pt idx="10623">
                  <c:v>-126.629</c:v>
                </c:pt>
                <c:pt idx="10624">
                  <c:v>-126.627</c:v>
                </c:pt>
                <c:pt idx="10625">
                  <c:v>-126.625</c:v>
                </c:pt>
                <c:pt idx="10626">
                  <c:v>-126.623</c:v>
                </c:pt>
                <c:pt idx="10627">
                  <c:v>-126.621</c:v>
                </c:pt>
                <c:pt idx="10628">
                  <c:v>-126.619</c:v>
                </c:pt>
                <c:pt idx="10629">
                  <c:v>-126.617</c:v>
                </c:pt>
                <c:pt idx="10630">
                  <c:v>-126.61499999999999</c:v>
                </c:pt>
                <c:pt idx="10631">
                  <c:v>-126.613</c:v>
                </c:pt>
                <c:pt idx="10632">
                  <c:v>-126.611</c:v>
                </c:pt>
                <c:pt idx="10633">
                  <c:v>-126.60900000000001</c:v>
                </c:pt>
                <c:pt idx="10634">
                  <c:v>-126.607</c:v>
                </c:pt>
                <c:pt idx="10635">
                  <c:v>-126.605</c:v>
                </c:pt>
                <c:pt idx="10636">
                  <c:v>-126.60300000000001</c:v>
                </c:pt>
                <c:pt idx="10637">
                  <c:v>-126.601</c:v>
                </c:pt>
                <c:pt idx="10638">
                  <c:v>-126.599</c:v>
                </c:pt>
                <c:pt idx="10639">
                  <c:v>-126.59700000000001</c:v>
                </c:pt>
                <c:pt idx="10640">
                  <c:v>-126.595</c:v>
                </c:pt>
                <c:pt idx="10641">
                  <c:v>-126.593</c:v>
                </c:pt>
                <c:pt idx="10642">
                  <c:v>-126.59100000000001</c:v>
                </c:pt>
                <c:pt idx="10643">
                  <c:v>-126.589</c:v>
                </c:pt>
                <c:pt idx="10644">
                  <c:v>-126.587</c:v>
                </c:pt>
                <c:pt idx="10645">
                  <c:v>-126.58500000000001</c:v>
                </c:pt>
                <c:pt idx="10646">
                  <c:v>-126.583</c:v>
                </c:pt>
                <c:pt idx="10647">
                  <c:v>-126.581</c:v>
                </c:pt>
                <c:pt idx="10648">
                  <c:v>-126.57900000000001</c:v>
                </c:pt>
                <c:pt idx="10649">
                  <c:v>-126.577</c:v>
                </c:pt>
                <c:pt idx="10650">
                  <c:v>-126.575</c:v>
                </c:pt>
                <c:pt idx="10651">
                  <c:v>-126.57300000000001</c:v>
                </c:pt>
                <c:pt idx="10652">
                  <c:v>-126.571</c:v>
                </c:pt>
                <c:pt idx="10653">
                  <c:v>-126.569</c:v>
                </c:pt>
                <c:pt idx="10654">
                  <c:v>-126.56700000000001</c:v>
                </c:pt>
                <c:pt idx="10655">
                  <c:v>-126.565</c:v>
                </c:pt>
                <c:pt idx="10656">
                  <c:v>-126.563</c:v>
                </c:pt>
                <c:pt idx="10657">
                  <c:v>-126.56100000000001</c:v>
                </c:pt>
                <c:pt idx="10658">
                  <c:v>-126.559</c:v>
                </c:pt>
                <c:pt idx="10659">
                  <c:v>-126.557</c:v>
                </c:pt>
                <c:pt idx="10660">
                  <c:v>-126.55500000000001</c:v>
                </c:pt>
                <c:pt idx="10661">
                  <c:v>-126.553</c:v>
                </c:pt>
                <c:pt idx="10662">
                  <c:v>-126.551</c:v>
                </c:pt>
                <c:pt idx="10663">
                  <c:v>-126.54900000000001</c:v>
                </c:pt>
                <c:pt idx="10664">
                  <c:v>-126.547</c:v>
                </c:pt>
                <c:pt idx="10665">
                  <c:v>-126.545</c:v>
                </c:pt>
                <c:pt idx="10666">
                  <c:v>-126.54300000000001</c:v>
                </c:pt>
                <c:pt idx="10667">
                  <c:v>-126.541</c:v>
                </c:pt>
                <c:pt idx="10668">
                  <c:v>-126.539</c:v>
                </c:pt>
                <c:pt idx="10669">
                  <c:v>-126.53700000000001</c:v>
                </c:pt>
                <c:pt idx="10670">
                  <c:v>-126.535</c:v>
                </c:pt>
                <c:pt idx="10671">
                  <c:v>-126.533</c:v>
                </c:pt>
                <c:pt idx="10672">
                  <c:v>-126.53100000000001</c:v>
                </c:pt>
                <c:pt idx="10673">
                  <c:v>-126.529</c:v>
                </c:pt>
                <c:pt idx="10674">
                  <c:v>-126.527</c:v>
                </c:pt>
                <c:pt idx="10675">
                  <c:v>-126.52500000000001</c:v>
                </c:pt>
                <c:pt idx="10676">
                  <c:v>-126.523</c:v>
                </c:pt>
                <c:pt idx="10677">
                  <c:v>-126.521</c:v>
                </c:pt>
                <c:pt idx="10678">
                  <c:v>-126.51900000000001</c:v>
                </c:pt>
                <c:pt idx="10679">
                  <c:v>-126.517</c:v>
                </c:pt>
                <c:pt idx="10680">
                  <c:v>-126.515</c:v>
                </c:pt>
                <c:pt idx="10681">
                  <c:v>-126.51300000000001</c:v>
                </c:pt>
                <c:pt idx="10682">
                  <c:v>-126.511</c:v>
                </c:pt>
                <c:pt idx="10683">
                  <c:v>-126.509</c:v>
                </c:pt>
                <c:pt idx="10684">
                  <c:v>-126.50700000000001</c:v>
                </c:pt>
                <c:pt idx="10685">
                  <c:v>-126.505</c:v>
                </c:pt>
                <c:pt idx="10686">
                  <c:v>-126.503</c:v>
                </c:pt>
                <c:pt idx="10687">
                  <c:v>-126.501</c:v>
                </c:pt>
                <c:pt idx="10688">
                  <c:v>-126.499</c:v>
                </c:pt>
                <c:pt idx="10689">
                  <c:v>-126.497</c:v>
                </c:pt>
                <c:pt idx="10690">
                  <c:v>-126.495</c:v>
                </c:pt>
                <c:pt idx="10691">
                  <c:v>-126.49299999999999</c:v>
                </c:pt>
                <c:pt idx="10692">
                  <c:v>-126.491</c:v>
                </c:pt>
                <c:pt idx="10693">
                  <c:v>-126.489</c:v>
                </c:pt>
                <c:pt idx="10694">
                  <c:v>-126.48699999999999</c:v>
                </c:pt>
                <c:pt idx="10695">
                  <c:v>-126.485</c:v>
                </c:pt>
                <c:pt idx="10696">
                  <c:v>-126.483</c:v>
                </c:pt>
                <c:pt idx="10697">
                  <c:v>-126.48099999999999</c:v>
                </c:pt>
                <c:pt idx="10698">
                  <c:v>-126.479</c:v>
                </c:pt>
                <c:pt idx="10699">
                  <c:v>-126.477</c:v>
                </c:pt>
                <c:pt idx="10700">
                  <c:v>-126.47499999999999</c:v>
                </c:pt>
                <c:pt idx="10701">
                  <c:v>-126.473</c:v>
                </c:pt>
                <c:pt idx="10702">
                  <c:v>-126.471</c:v>
                </c:pt>
                <c:pt idx="10703">
                  <c:v>-126.46899999999999</c:v>
                </c:pt>
                <c:pt idx="10704">
                  <c:v>-126.467</c:v>
                </c:pt>
                <c:pt idx="10705">
                  <c:v>-126.465</c:v>
                </c:pt>
                <c:pt idx="10706">
                  <c:v>-126.46299999999999</c:v>
                </c:pt>
                <c:pt idx="10707">
                  <c:v>-126.461</c:v>
                </c:pt>
                <c:pt idx="10708">
                  <c:v>-126.459</c:v>
                </c:pt>
                <c:pt idx="10709">
                  <c:v>-126.45699999999999</c:v>
                </c:pt>
                <c:pt idx="10710">
                  <c:v>-126.455</c:v>
                </c:pt>
                <c:pt idx="10711">
                  <c:v>-126.453</c:v>
                </c:pt>
                <c:pt idx="10712">
                  <c:v>-126.45099999999999</c:v>
                </c:pt>
                <c:pt idx="10713">
                  <c:v>-126.449</c:v>
                </c:pt>
                <c:pt idx="10714">
                  <c:v>-126.447</c:v>
                </c:pt>
                <c:pt idx="10715">
                  <c:v>-126.44499999999999</c:v>
                </c:pt>
                <c:pt idx="10716">
                  <c:v>-126.443</c:v>
                </c:pt>
                <c:pt idx="10717">
                  <c:v>-126.441</c:v>
                </c:pt>
                <c:pt idx="10718">
                  <c:v>-126.43899999999999</c:v>
                </c:pt>
                <c:pt idx="10719">
                  <c:v>-126.437</c:v>
                </c:pt>
                <c:pt idx="10720">
                  <c:v>-126.435</c:v>
                </c:pt>
                <c:pt idx="10721">
                  <c:v>-126.43299999999999</c:v>
                </c:pt>
                <c:pt idx="10722">
                  <c:v>-126.431</c:v>
                </c:pt>
                <c:pt idx="10723">
                  <c:v>-126.429</c:v>
                </c:pt>
                <c:pt idx="10724">
                  <c:v>-126.42699999999999</c:v>
                </c:pt>
                <c:pt idx="10725">
                  <c:v>-126.425</c:v>
                </c:pt>
                <c:pt idx="10726">
                  <c:v>-126.423</c:v>
                </c:pt>
                <c:pt idx="10727">
                  <c:v>-126.42099999999999</c:v>
                </c:pt>
                <c:pt idx="10728">
                  <c:v>-126.419</c:v>
                </c:pt>
                <c:pt idx="10729">
                  <c:v>-126.417</c:v>
                </c:pt>
                <c:pt idx="10730">
                  <c:v>-126.41499999999999</c:v>
                </c:pt>
                <c:pt idx="10731">
                  <c:v>-126.413</c:v>
                </c:pt>
                <c:pt idx="10732">
                  <c:v>-126.411</c:v>
                </c:pt>
                <c:pt idx="10733">
                  <c:v>-126.40899999999999</c:v>
                </c:pt>
                <c:pt idx="10734">
                  <c:v>-126.407</c:v>
                </c:pt>
                <c:pt idx="10735">
                  <c:v>-126.405</c:v>
                </c:pt>
                <c:pt idx="10736">
                  <c:v>-126.40299999999999</c:v>
                </c:pt>
                <c:pt idx="10737">
                  <c:v>-126.401</c:v>
                </c:pt>
                <c:pt idx="10738">
                  <c:v>-126.399</c:v>
                </c:pt>
                <c:pt idx="10739">
                  <c:v>-126.39699999999999</c:v>
                </c:pt>
                <c:pt idx="10740">
                  <c:v>-126.395</c:v>
                </c:pt>
                <c:pt idx="10741">
                  <c:v>-126.393</c:v>
                </c:pt>
                <c:pt idx="10742">
                  <c:v>-126.39099999999999</c:v>
                </c:pt>
                <c:pt idx="10743">
                  <c:v>-126.389</c:v>
                </c:pt>
                <c:pt idx="10744">
                  <c:v>-126.387</c:v>
                </c:pt>
                <c:pt idx="10745">
                  <c:v>-126.38500000000001</c:v>
                </c:pt>
                <c:pt idx="10746">
                  <c:v>-126.383</c:v>
                </c:pt>
                <c:pt idx="10747">
                  <c:v>-126.381</c:v>
                </c:pt>
                <c:pt idx="10748">
                  <c:v>-126.379</c:v>
                </c:pt>
                <c:pt idx="10749">
                  <c:v>-126.377</c:v>
                </c:pt>
                <c:pt idx="10750">
                  <c:v>-126.375</c:v>
                </c:pt>
                <c:pt idx="10751">
                  <c:v>-126.373</c:v>
                </c:pt>
                <c:pt idx="10752">
                  <c:v>-126.371</c:v>
                </c:pt>
                <c:pt idx="10753">
                  <c:v>-126.369</c:v>
                </c:pt>
                <c:pt idx="10754">
                  <c:v>-126.367</c:v>
                </c:pt>
                <c:pt idx="10755">
                  <c:v>-126.36499999999999</c:v>
                </c:pt>
                <c:pt idx="10756">
                  <c:v>-126.363</c:v>
                </c:pt>
                <c:pt idx="10757">
                  <c:v>-126.361</c:v>
                </c:pt>
                <c:pt idx="10758">
                  <c:v>-126.35900000000001</c:v>
                </c:pt>
                <c:pt idx="10759">
                  <c:v>-126.357</c:v>
                </c:pt>
                <c:pt idx="10760">
                  <c:v>-126.355</c:v>
                </c:pt>
                <c:pt idx="10761">
                  <c:v>-126.35300000000001</c:v>
                </c:pt>
                <c:pt idx="10762">
                  <c:v>-126.351</c:v>
                </c:pt>
                <c:pt idx="10763">
                  <c:v>-126.349</c:v>
                </c:pt>
                <c:pt idx="10764">
                  <c:v>-126.34700000000001</c:v>
                </c:pt>
                <c:pt idx="10765">
                  <c:v>-126.345</c:v>
                </c:pt>
                <c:pt idx="10766">
                  <c:v>-126.343</c:v>
                </c:pt>
                <c:pt idx="10767">
                  <c:v>-126.34100000000001</c:v>
                </c:pt>
                <c:pt idx="10768">
                  <c:v>-126.339</c:v>
                </c:pt>
                <c:pt idx="10769">
                  <c:v>-126.337</c:v>
                </c:pt>
                <c:pt idx="10770">
                  <c:v>-126.33500000000001</c:v>
                </c:pt>
                <c:pt idx="10771">
                  <c:v>-126.333</c:v>
                </c:pt>
                <c:pt idx="10772">
                  <c:v>-126.331</c:v>
                </c:pt>
                <c:pt idx="10773">
                  <c:v>-126.32900000000001</c:v>
                </c:pt>
                <c:pt idx="10774">
                  <c:v>-126.327</c:v>
                </c:pt>
                <c:pt idx="10775">
                  <c:v>-126.325</c:v>
                </c:pt>
                <c:pt idx="10776">
                  <c:v>-126.32300000000001</c:v>
                </c:pt>
                <c:pt idx="10777">
                  <c:v>-126.321</c:v>
                </c:pt>
                <c:pt idx="10778">
                  <c:v>-126.319</c:v>
                </c:pt>
                <c:pt idx="10779">
                  <c:v>-126.31700000000001</c:v>
                </c:pt>
                <c:pt idx="10780">
                  <c:v>-126.315</c:v>
                </c:pt>
                <c:pt idx="10781">
                  <c:v>-126.313</c:v>
                </c:pt>
                <c:pt idx="10782">
                  <c:v>-126.31100000000001</c:v>
                </c:pt>
                <c:pt idx="10783">
                  <c:v>-126.309</c:v>
                </c:pt>
                <c:pt idx="10784">
                  <c:v>-126.307</c:v>
                </c:pt>
                <c:pt idx="10785">
                  <c:v>-126.30500000000001</c:v>
                </c:pt>
                <c:pt idx="10786">
                  <c:v>-126.303</c:v>
                </c:pt>
                <c:pt idx="10787">
                  <c:v>-126.301</c:v>
                </c:pt>
                <c:pt idx="10788">
                  <c:v>-126.29900000000001</c:v>
                </c:pt>
                <c:pt idx="10789">
                  <c:v>-126.297</c:v>
                </c:pt>
                <c:pt idx="10790">
                  <c:v>-126.295</c:v>
                </c:pt>
                <c:pt idx="10791">
                  <c:v>-126.29300000000001</c:v>
                </c:pt>
                <c:pt idx="10792">
                  <c:v>-126.291</c:v>
                </c:pt>
                <c:pt idx="10793">
                  <c:v>-126.289</c:v>
                </c:pt>
                <c:pt idx="10794">
                  <c:v>-126.28700000000001</c:v>
                </c:pt>
                <c:pt idx="10795">
                  <c:v>-126.285</c:v>
                </c:pt>
                <c:pt idx="10796">
                  <c:v>-126.283</c:v>
                </c:pt>
                <c:pt idx="10797">
                  <c:v>-126.28100000000001</c:v>
                </c:pt>
                <c:pt idx="10798">
                  <c:v>-126.279</c:v>
                </c:pt>
                <c:pt idx="10799">
                  <c:v>-126.277</c:v>
                </c:pt>
                <c:pt idx="10800">
                  <c:v>-126.27500000000001</c:v>
                </c:pt>
                <c:pt idx="10801">
                  <c:v>-126.273</c:v>
                </c:pt>
                <c:pt idx="10802">
                  <c:v>-126.271</c:v>
                </c:pt>
                <c:pt idx="10803">
                  <c:v>-126.26900000000001</c:v>
                </c:pt>
                <c:pt idx="10804">
                  <c:v>-126.267</c:v>
                </c:pt>
                <c:pt idx="10805">
                  <c:v>-126.265</c:v>
                </c:pt>
                <c:pt idx="10806">
                  <c:v>-126.26300000000001</c:v>
                </c:pt>
                <c:pt idx="10807">
                  <c:v>-126.261</c:v>
                </c:pt>
                <c:pt idx="10808">
                  <c:v>-126.259</c:v>
                </c:pt>
                <c:pt idx="10809">
                  <c:v>-126.25700000000001</c:v>
                </c:pt>
                <c:pt idx="10810">
                  <c:v>-126.255</c:v>
                </c:pt>
                <c:pt idx="10811">
                  <c:v>-126.253</c:v>
                </c:pt>
                <c:pt idx="10812">
                  <c:v>-126.251</c:v>
                </c:pt>
                <c:pt idx="10813">
                  <c:v>-126.249</c:v>
                </c:pt>
                <c:pt idx="10814">
                  <c:v>-126.247</c:v>
                </c:pt>
                <c:pt idx="10815">
                  <c:v>-126.245</c:v>
                </c:pt>
                <c:pt idx="10816">
                  <c:v>-126.24299999999999</c:v>
                </c:pt>
                <c:pt idx="10817">
                  <c:v>-126.241</c:v>
                </c:pt>
                <c:pt idx="10818">
                  <c:v>-126.239</c:v>
                </c:pt>
                <c:pt idx="10819">
                  <c:v>-126.23699999999999</c:v>
                </c:pt>
                <c:pt idx="10820">
                  <c:v>-126.235</c:v>
                </c:pt>
                <c:pt idx="10821">
                  <c:v>-126.233</c:v>
                </c:pt>
                <c:pt idx="10822">
                  <c:v>-126.23099999999999</c:v>
                </c:pt>
                <c:pt idx="10823">
                  <c:v>-126.229</c:v>
                </c:pt>
                <c:pt idx="10824">
                  <c:v>-126.227</c:v>
                </c:pt>
                <c:pt idx="10825">
                  <c:v>-126.22499999999999</c:v>
                </c:pt>
                <c:pt idx="10826">
                  <c:v>-126.223</c:v>
                </c:pt>
                <c:pt idx="10827">
                  <c:v>-126.221</c:v>
                </c:pt>
                <c:pt idx="10828">
                  <c:v>-126.21899999999999</c:v>
                </c:pt>
                <c:pt idx="10829">
                  <c:v>-126.217</c:v>
                </c:pt>
                <c:pt idx="10830">
                  <c:v>-126.215</c:v>
                </c:pt>
                <c:pt idx="10831">
                  <c:v>-126.21299999999999</c:v>
                </c:pt>
                <c:pt idx="10832">
                  <c:v>-126.211</c:v>
                </c:pt>
                <c:pt idx="10833">
                  <c:v>-126.209</c:v>
                </c:pt>
                <c:pt idx="10834">
                  <c:v>-126.20699999999999</c:v>
                </c:pt>
                <c:pt idx="10835">
                  <c:v>-126.205</c:v>
                </c:pt>
                <c:pt idx="10836">
                  <c:v>-126.203</c:v>
                </c:pt>
                <c:pt idx="10837">
                  <c:v>-126.20099999999999</c:v>
                </c:pt>
                <c:pt idx="10838">
                  <c:v>-126.199</c:v>
                </c:pt>
                <c:pt idx="10839">
                  <c:v>-126.197</c:v>
                </c:pt>
                <c:pt idx="10840">
                  <c:v>-126.19499999999999</c:v>
                </c:pt>
                <c:pt idx="10841">
                  <c:v>-126.193</c:v>
                </c:pt>
                <c:pt idx="10842">
                  <c:v>-126.191</c:v>
                </c:pt>
                <c:pt idx="10843">
                  <c:v>-126.18899999999999</c:v>
                </c:pt>
                <c:pt idx="10844">
                  <c:v>-126.187</c:v>
                </c:pt>
                <c:pt idx="10845">
                  <c:v>-126.185</c:v>
                </c:pt>
                <c:pt idx="10846">
                  <c:v>-126.18299999999999</c:v>
                </c:pt>
                <c:pt idx="10847">
                  <c:v>-126.181</c:v>
                </c:pt>
                <c:pt idx="10848">
                  <c:v>-126.179</c:v>
                </c:pt>
                <c:pt idx="10849">
                  <c:v>-126.17699999999999</c:v>
                </c:pt>
                <c:pt idx="10850">
                  <c:v>-126.175</c:v>
                </c:pt>
                <c:pt idx="10851">
                  <c:v>-126.173</c:v>
                </c:pt>
                <c:pt idx="10852">
                  <c:v>-126.17099999999999</c:v>
                </c:pt>
                <c:pt idx="10853">
                  <c:v>-126.169</c:v>
                </c:pt>
                <c:pt idx="10854">
                  <c:v>-126.167</c:v>
                </c:pt>
                <c:pt idx="10855">
                  <c:v>-126.16499999999999</c:v>
                </c:pt>
                <c:pt idx="10856">
                  <c:v>-126.163</c:v>
                </c:pt>
                <c:pt idx="10857">
                  <c:v>-126.161</c:v>
                </c:pt>
                <c:pt idx="10858">
                  <c:v>-126.15899999999999</c:v>
                </c:pt>
                <c:pt idx="10859">
                  <c:v>-126.157</c:v>
                </c:pt>
                <c:pt idx="10860">
                  <c:v>-126.155</c:v>
                </c:pt>
                <c:pt idx="10861">
                  <c:v>-126.15299999999999</c:v>
                </c:pt>
                <c:pt idx="10862">
                  <c:v>-126.151</c:v>
                </c:pt>
                <c:pt idx="10863">
                  <c:v>-126.149</c:v>
                </c:pt>
                <c:pt idx="10864">
                  <c:v>-126.14699999999999</c:v>
                </c:pt>
                <c:pt idx="10865">
                  <c:v>-126.145</c:v>
                </c:pt>
                <c:pt idx="10866">
                  <c:v>-126.143</c:v>
                </c:pt>
                <c:pt idx="10867">
                  <c:v>-126.14099999999999</c:v>
                </c:pt>
                <c:pt idx="10868">
                  <c:v>-126.139</c:v>
                </c:pt>
                <c:pt idx="10869">
                  <c:v>-126.137</c:v>
                </c:pt>
                <c:pt idx="10870">
                  <c:v>-126.13500000000001</c:v>
                </c:pt>
                <c:pt idx="10871">
                  <c:v>-126.133</c:v>
                </c:pt>
                <c:pt idx="10872">
                  <c:v>-126.131</c:v>
                </c:pt>
                <c:pt idx="10873">
                  <c:v>-126.129</c:v>
                </c:pt>
                <c:pt idx="10874">
                  <c:v>-126.127</c:v>
                </c:pt>
                <c:pt idx="10875">
                  <c:v>-126.125</c:v>
                </c:pt>
                <c:pt idx="10876">
                  <c:v>-126.123</c:v>
                </c:pt>
                <c:pt idx="10877">
                  <c:v>-126.121</c:v>
                </c:pt>
                <c:pt idx="10878">
                  <c:v>-126.119</c:v>
                </c:pt>
                <c:pt idx="10879">
                  <c:v>-126.117</c:v>
                </c:pt>
                <c:pt idx="10880">
                  <c:v>-126.11499999999999</c:v>
                </c:pt>
                <c:pt idx="10881">
                  <c:v>-126.113</c:v>
                </c:pt>
                <c:pt idx="10882">
                  <c:v>-126.111</c:v>
                </c:pt>
                <c:pt idx="10883">
                  <c:v>-126.10900000000001</c:v>
                </c:pt>
                <c:pt idx="10884">
                  <c:v>-126.107</c:v>
                </c:pt>
                <c:pt idx="10885">
                  <c:v>-126.105</c:v>
                </c:pt>
                <c:pt idx="10886">
                  <c:v>-126.10300000000001</c:v>
                </c:pt>
                <c:pt idx="10887">
                  <c:v>-126.101</c:v>
                </c:pt>
                <c:pt idx="10888">
                  <c:v>-126.099</c:v>
                </c:pt>
                <c:pt idx="10889">
                  <c:v>-126.09700000000001</c:v>
                </c:pt>
                <c:pt idx="10890">
                  <c:v>-126.095</c:v>
                </c:pt>
                <c:pt idx="10891">
                  <c:v>-126.093</c:v>
                </c:pt>
                <c:pt idx="10892">
                  <c:v>-126.09100000000001</c:v>
                </c:pt>
                <c:pt idx="10893">
                  <c:v>-126.089</c:v>
                </c:pt>
                <c:pt idx="10894">
                  <c:v>-126.087</c:v>
                </c:pt>
                <c:pt idx="10895">
                  <c:v>-126.08500000000001</c:v>
                </c:pt>
                <c:pt idx="10896">
                  <c:v>-126.083</c:v>
                </c:pt>
                <c:pt idx="10897">
                  <c:v>-126.081</c:v>
                </c:pt>
                <c:pt idx="10898">
                  <c:v>-126.07900000000001</c:v>
                </c:pt>
                <c:pt idx="10899">
                  <c:v>-126.077</c:v>
                </c:pt>
                <c:pt idx="10900">
                  <c:v>-126.075</c:v>
                </c:pt>
                <c:pt idx="10901">
                  <c:v>-126.07300000000001</c:v>
                </c:pt>
                <c:pt idx="10902">
                  <c:v>-126.071</c:v>
                </c:pt>
                <c:pt idx="10903">
                  <c:v>-126.069</c:v>
                </c:pt>
                <c:pt idx="10904">
                  <c:v>-126.06700000000001</c:v>
                </c:pt>
                <c:pt idx="10905">
                  <c:v>-126.065</c:v>
                </c:pt>
                <c:pt idx="10906">
                  <c:v>-126.063</c:v>
                </c:pt>
                <c:pt idx="10907">
                  <c:v>-126.06100000000001</c:v>
                </c:pt>
                <c:pt idx="10908">
                  <c:v>-126.059</c:v>
                </c:pt>
                <c:pt idx="10909">
                  <c:v>-126.057</c:v>
                </c:pt>
                <c:pt idx="10910">
                  <c:v>-126.05500000000001</c:v>
                </c:pt>
                <c:pt idx="10911">
                  <c:v>-126.053</c:v>
                </c:pt>
                <c:pt idx="10912">
                  <c:v>-126.051</c:v>
                </c:pt>
                <c:pt idx="10913">
                  <c:v>-126.04900000000001</c:v>
                </c:pt>
                <c:pt idx="10914">
                  <c:v>-126.047</c:v>
                </c:pt>
                <c:pt idx="10915">
                  <c:v>-126.045</c:v>
                </c:pt>
                <c:pt idx="10916">
                  <c:v>-126.04300000000001</c:v>
                </c:pt>
                <c:pt idx="10917">
                  <c:v>-126.041</c:v>
                </c:pt>
                <c:pt idx="10918">
                  <c:v>-126.039</c:v>
                </c:pt>
                <c:pt idx="10919">
                  <c:v>-126.03700000000001</c:v>
                </c:pt>
                <c:pt idx="10920">
                  <c:v>-126.035</c:v>
                </c:pt>
                <c:pt idx="10921">
                  <c:v>-126.033</c:v>
                </c:pt>
                <c:pt idx="10922">
                  <c:v>-126.03100000000001</c:v>
                </c:pt>
                <c:pt idx="10923">
                  <c:v>-126.029</c:v>
                </c:pt>
                <c:pt idx="10924">
                  <c:v>-126.027</c:v>
                </c:pt>
                <c:pt idx="10925">
                  <c:v>-126.02500000000001</c:v>
                </c:pt>
                <c:pt idx="10926">
                  <c:v>-126.023</c:v>
                </c:pt>
                <c:pt idx="10927">
                  <c:v>-126.021</c:v>
                </c:pt>
                <c:pt idx="10928">
                  <c:v>-126.01900000000001</c:v>
                </c:pt>
                <c:pt idx="10929">
                  <c:v>-126.017</c:v>
                </c:pt>
                <c:pt idx="10930">
                  <c:v>-126.015</c:v>
                </c:pt>
                <c:pt idx="10931">
                  <c:v>-126.01300000000001</c:v>
                </c:pt>
                <c:pt idx="10932">
                  <c:v>-126.011</c:v>
                </c:pt>
                <c:pt idx="10933">
                  <c:v>-126.009</c:v>
                </c:pt>
                <c:pt idx="10934">
                  <c:v>-126.00700000000001</c:v>
                </c:pt>
                <c:pt idx="10935">
                  <c:v>-126.005</c:v>
                </c:pt>
                <c:pt idx="10936">
                  <c:v>-126.003</c:v>
                </c:pt>
                <c:pt idx="10937">
                  <c:v>-126.001</c:v>
                </c:pt>
                <c:pt idx="10938">
                  <c:v>-125.999</c:v>
                </c:pt>
                <c:pt idx="10939">
                  <c:v>-125.997</c:v>
                </c:pt>
                <c:pt idx="10940">
                  <c:v>-125.995</c:v>
                </c:pt>
                <c:pt idx="10941">
                  <c:v>-125.99299999999999</c:v>
                </c:pt>
                <c:pt idx="10942">
                  <c:v>-125.991</c:v>
                </c:pt>
                <c:pt idx="10943">
                  <c:v>-125.989</c:v>
                </c:pt>
                <c:pt idx="10944">
                  <c:v>-125.98699999999999</c:v>
                </c:pt>
                <c:pt idx="10945">
                  <c:v>-125.985</c:v>
                </c:pt>
                <c:pt idx="10946">
                  <c:v>-125.983</c:v>
                </c:pt>
                <c:pt idx="10947">
                  <c:v>-125.98099999999999</c:v>
                </c:pt>
                <c:pt idx="10948">
                  <c:v>-125.979</c:v>
                </c:pt>
                <c:pt idx="10949">
                  <c:v>-125.977</c:v>
                </c:pt>
                <c:pt idx="10950">
                  <c:v>-125.97499999999999</c:v>
                </c:pt>
                <c:pt idx="10951">
                  <c:v>-125.973</c:v>
                </c:pt>
                <c:pt idx="10952">
                  <c:v>-125.971</c:v>
                </c:pt>
                <c:pt idx="10953">
                  <c:v>-125.96899999999999</c:v>
                </c:pt>
                <c:pt idx="10954">
                  <c:v>-125.967</c:v>
                </c:pt>
                <c:pt idx="10955">
                  <c:v>-125.965</c:v>
                </c:pt>
                <c:pt idx="10956">
                  <c:v>-125.96299999999999</c:v>
                </c:pt>
                <c:pt idx="10957">
                  <c:v>-125.961</c:v>
                </c:pt>
                <c:pt idx="10958">
                  <c:v>-125.959</c:v>
                </c:pt>
                <c:pt idx="10959">
                  <c:v>-125.95699999999999</c:v>
                </c:pt>
                <c:pt idx="10960">
                  <c:v>-125.955</c:v>
                </c:pt>
                <c:pt idx="10961">
                  <c:v>-125.953</c:v>
                </c:pt>
                <c:pt idx="10962">
                  <c:v>-125.95099999999999</c:v>
                </c:pt>
                <c:pt idx="10963">
                  <c:v>-125.949</c:v>
                </c:pt>
                <c:pt idx="10964">
                  <c:v>-125.947</c:v>
                </c:pt>
                <c:pt idx="10965">
                  <c:v>-125.94499999999999</c:v>
                </c:pt>
                <c:pt idx="10966">
                  <c:v>-125.943</c:v>
                </c:pt>
                <c:pt idx="10967">
                  <c:v>-125.941</c:v>
                </c:pt>
                <c:pt idx="10968">
                  <c:v>-125.93899999999999</c:v>
                </c:pt>
                <c:pt idx="10969">
                  <c:v>-125.937</c:v>
                </c:pt>
                <c:pt idx="10970">
                  <c:v>-125.935</c:v>
                </c:pt>
                <c:pt idx="10971">
                  <c:v>-125.93299999999999</c:v>
                </c:pt>
                <c:pt idx="10972">
                  <c:v>-125.931</c:v>
                </c:pt>
                <c:pt idx="10973">
                  <c:v>-125.929</c:v>
                </c:pt>
                <c:pt idx="10974">
                  <c:v>-125.92699999999999</c:v>
                </c:pt>
                <c:pt idx="10975">
                  <c:v>-125.925</c:v>
                </c:pt>
                <c:pt idx="10976">
                  <c:v>-125.923</c:v>
                </c:pt>
                <c:pt idx="10977">
                  <c:v>-125.92099999999999</c:v>
                </c:pt>
                <c:pt idx="10978">
                  <c:v>-125.919</c:v>
                </c:pt>
                <c:pt idx="10979">
                  <c:v>-125.917</c:v>
                </c:pt>
                <c:pt idx="10980">
                  <c:v>-125.91499999999999</c:v>
                </c:pt>
                <c:pt idx="10981">
                  <c:v>-125.913</c:v>
                </c:pt>
                <c:pt idx="10982">
                  <c:v>-125.911</c:v>
                </c:pt>
                <c:pt idx="10983">
                  <c:v>-125.90899999999999</c:v>
                </c:pt>
                <c:pt idx="10984">
                  <c:v>-125.907</c:v>
                </c:pt>
                <c:pt idx="10985">
                  <c:v>-125.905</c:v>
                </c:pt>
                <c:pt idx="10986">
                  <c:v>-125.90299999999999</c:v>
                </c:pt>
                <c:pt idx="10987">
                  <c:v>-125.901</c:v>
                </c:pt>
                <c:pt idx="10988">
                  <c:v>-125.899</c:v>
                </c:pt>
                <c:pt idx="10989">
                  <c:v>-125.89699999999999</c:v>
                </c:pt>
                <c:pt idx="10990">
                  <c:v>-125.895</c:v>
                </c:pt>
                <c:pt idx="10991">
                  <c:v>-125.893</c:v>
                </c:pt>
                <c:pt idx="10992">
                  <c:v>-125.89099999999999</c:v>
                </c:pt>
                <c:pt idx="10993">
                  <c:v>-125.889</c:v>
                </c:pt>
                <c:pt idx="10994">
                  <c:v>-125.887</c:v>
                </c:pt>
                <c:pt idx="10995">
                  <c:v>-125.88500000000001</c:v>
                </c:pt>
                <c:pt idx="10996">
                  <c:v>-125.883</c:v>
                </c:pt>
                <c:pt idx="10997">
                  <c:v>-125.881</c:v>
                </c:pt>
                <c:pt idx="10998">
                  <c:v>-125.879</c:v>
                </c:pt>
                <c:pt idx="10999">
                  <c:v>-125.877</c:v>
                </c:pt>
                <c:pt idx="11000">
                  <c:v>-125.875</c:v>
                </c:pt>
                <c:pt idx="11001">
                  <c:v>-125.873</c:v>
                </c:pt>
                <c:pt idx="11002">
                  <c:v>-125.871</c:v>
                </c:pt>
                <c:pt idx="11003">
                  <c:v>-125.869</c:v>
                </c:pt>
                <c:pt idx="11004">
                  <c:v>-125.867</c:v>
                </c:pt>
                <c:pt idx="11005">
                  <c:v>-125.86499999999999</c:v>
                </c:pt>
                <c:pt idx="11006">
                  <c:v>-125.863</c:v>
                </c:pt>
                <c:pt idx="11007">
                  <c:v>-125.861</c:v>
                </c:pt>
                <c:pt idx="11008">
                  <c:v>-125.85900000000001</c:v>
                </c:pt>
                <c:pt idx="11009">
                  <c:v>-125.857</c:v>
                </c:pt>
                <c:pt idx="11010">
                  <c:v>-125.855</c:v>
                </c:pt>
                <c:pt idx="11011">
                  <c:v>-125.85300000000001</c:v>
                </c:pt>
                <c:pt idx="11012">
                  <c:v>-125.851</c:v>
                </c:pt>
                <c:pt idx="11013">
                  <c:v>-125.849</c:v>
                </c:pt>
                <c:pt idx="11014">
                  <c:v>-125.84700000000001</c:v>
                </c:pt>
                <c:pt idx="11015">
                  <c:v>-125.845</c:v>
                </c:pt>
                <c:pt idx="11016">
                  <c:v>-125.843</c:v>
                </c:pt>
                <c:pt idx="11017">
                  <c:v>-125.84100000000001</c:v>
                </c:pt>
                <c:pt idx="11018">
                  <c:v>-125.839</c:v>
                </c:pt>
                <c:pt idx="11019">
                  <c:v>-125.837</c:v>
                </c:pt>
                <c:pt idx="11020">
                  <c:v>-125.83500000000001</c:v>
                </c:pt>
                <c:pt idx="11021">
                  <c:v>-125.833</c:v>
                </c:pt>
                <c:pt idx="11022">
                  <c:v>-125.831</c:v>
                </c:pt>
                <c:pt idx="11023">
                  <c:v>-125.82900000000001</c:v>
                </c:pt>
                <c:pt idx="11024">
                  <c:v>-125.827</c:v>
                </c:pt>
                <c:pt idx="11025">
                  <c:v>-125.825</c:v>
                </c:pt>
                <c:pt idx="11026">
                  <c:v>-125.82300000000001</c:v>
                </c:pt>
                <c:pt idx="11027">
                  <c:v>-125.821</c:v>
                </c:pt>
                <c:pt idx="11028">
                  <c:v>-125.819</c:v>
                </c:pt>
                <c:pt idx="11029">
                  <c:v>-125.81700000000001</c:v>
                </c:pt>
                <c:pt idx="11030">
                  <c:v>-125.815</c:v>
                </c:pt>
                <c:pt idx="11031">
                  <c:v>-125.813</c:v>
                </c:pt>
                <c:pt idx="11032">
                  <c:v>-125.81100000000001</c:v>
                </c:pt>
                <c:pt idx="11033">
                  <c:v>-125.809</c:v>
                </c:pt>
                <c:pt idx="11034">
                  <c:v>-125.807</c:v>
                </c:pt>
                <c:pt idx="11035">
                  <c:v>-125.80500000000001</c:v>
                </c:pt>
                <c:pt idx="11036">
                  <c:v>-125.803</c:v>
                </c:pt>
                <c:pt idx="11037">
                  <c:v>-125.801</c:v>
                </c:pt>
                <c:pt idx="11038">
                  <c:v>-125.79900000000001</c:v>
                </c:pt>
                <c:pt idx="11039">
                  <c:v>-125.797</c:v>
                </c:pt>
                <c:pt idx="11040">
                  <c:v>-125.795</c:v>
                </c:pt>
                <c:pt idx="11041">
                  <c:v>-125.79300000000001</c:v>
                </c:pt>
                <c:pt idx="11042">
                  <c:v>-125.791</c:v>
                </c:pt>
                <c:pt idx="11043">
                  <c:v>-125.789</c:v>
                </c:pt>
                <c:pt idx="11044">
                  <c:v>-125.78700000000001</c:v>
                </c:pt>
                <c:pt idx="11045">
                  <c:v>-125.785</c:v>
                </c:pt>
                <c:pt idx="11046">
                  <c:v>-125.783</c:v>
                </c:pt>
                <c:pt idx="11047">
                  <c:v>-125.78100000000001</c:v>
                </c:pt>
                <c:pt idx="11048">
                  <c:v>-125.779</c:v>
                </c:pt>
                <c:pt idx="11049">
                  <c:v>-125.777</c:v>
                </c:pt>
                <c:pt idx="11050">
                  <c:v>-125.77500000000001</c:v>
                </c:pt>
                <c:pt idx="11051">
                  <c:v>-125.773</c:v>
                </c:pt>
                <c:pt idx="11052">
                  <c:v>-125.771</c:v>
                </c:pt>
                <c:pt idx="11053">
                  <c:v>-125.76900000000001</c:v>
                </c:pt>
                <c:pt idx="11054">
                  <c:v>-125.767</c:v>
                </c:pt>
                <c:pt idx="11055">
                  <c:v>-125.765</c:v>
                </c:pt>
                <c:pt idx="11056">
                  <c:v>-125.76300000000001</c:v>
                </c:pt>
                <c:pt idx="11057">
                  <c:v>-125.761</c:v>
                </c:pt>
                <c:pt idx="11058">
                  <c:v>-125.759</c:v>
                </c:pt>
                <c:pt idx="11059">
                  <c:v>-125.75700000000001</c:v>
                </c:pt>
                <c:pt idx="11060">
                  <c:v>-125.755</c:v>
                </c:pt>
                <c:pt idx="11061">
                  <c:v>-125.753</c:v>
                </c:pt>
                <c:pt idx="11062">
                  <c:v>-125.751</c:v>
                </c:pt>
                <c:pt idx="11063">
                  <c:v>-125.749</c:v>
                </c:pt>
                <c:pt idx="11064">
                  <c:v>-125.747</c:v>
                </c:pt>
                <c:pt idx="11065">
                  <c:v>-125.745</c:v>
                </c:pt>
                <c:pt idx="11066">
                  <c:v>-125.74299999999999</c:v>
                </c:pt>
                <c:pt idx="11067">
                  <c:v>-125.741</c:v>
                </c:pt>
                <c:pt idx="11068">
                  <c:v>-125.739</c:v>
                </c:pt>
                <c:pt idx="11069">
                  <c:v>-125.73699999999999</c:v>
                </c:pt>
                <c:pt idx="11070">
                  <c:v>-125.735</c:v>
                </c:pt>
                <c:pt idx="11071">
                  <c:v>-125.733</c:v>
                </c:pt>
                <c:pt idx="11072">
                  <c:v>-125.73099999999999</c:v>
                </c:pt>
                <c:pt idx="11073">
                  <c:v>-125.729</c:v>
                </c:pt>
                <c:pt idx="11074">
                  <c:v>-125.727</c:v>
                </c:pt>
                <c:pt idx="11075">
                  <c:v>-125.72499999999999</c:v>
                </c:pt>
                <c:pt idx="11076">
                  <c:v>-125.723</c:v>
                </c:pt>
                <c:pt idx="11077">
                  <c:v>-125.721</c:v>
                </c:pt>
                <c:pt idx="11078">
                  <c:v>-125.71899999999999</c:v>
                </c:pt>
                <c:pt idx="11079">
                  <c:v>-125.717</c:v>
                </c:pt>
                <c:pt idx="11080">
                  <c:v>-125.715</c:v>
                </c:pt>
                <c:pt idx="11081">
                  <c:v>-125.71299999999999</c:v>
                </c:pt>
                <c:pt idx="11082">
                  <c:v>-125.711</c:v>
                </c:pt>
                <c:pt idx="11083">
                  <c:v>-125.709</c:v>
                </c:pt>
                <c:pt idx="11084">
                  <c:v>-125.70699999999999</c:v>
                </c:pt>
                <c:pt idx="11085">
                  <c:v>-125.705</c:v>
                </c:pt>
                <c:pt idx="11086">
                  <c:v>-125.703</c:v>
                </c:pt>
                <c:pt idx="11087">
                  <c:v>-125.70099999999999</c:v>
                </c:pt>
                <c:pt idx="11088">
                  <c:v>-125.699</c:v>
                </c:pt>
                <c:pt idx="11089">
                  <c:v>-125.697</c:v>
                </c:pt>
                <c:pt idx="11090">
                  <c:v>-125.69499999999999</c:v>
                </c:pt>
                <c:pt idx="11091">
                  <c:v>-125.693</c:v>
                </c:pt>
                <c:pt idx="11092">
                  <c:v>-125.691</c:v>
                </c:pt>
                <c:pt idx="11093">
                  <c:v>-125.68899999999999</c:v>
                </c:pt>
                <c:pt idx="11094">
                  <c:v>-125.687</c:v>
                </c:pt>
                <c:pt idx="11095">
                  <c:v>-125.685</c:v>
                </c:pt>
                <c:pt idx="11096">
                  <c:v>-125.68299999999999</c:v>
                </c:pt>
                <c:pt idx="11097">
                  <c:v>-125.681</c:v>
                </c:pt>
                <c:pt idx="11098">
                  <c:v>-125.679</c:v>
                </c:pt>
                <c:pt idx="11099">
                  <c:v>-125.67699999999999</c:v>
                </c:pt>
                <c:pt idx="11100">
                  <c:v>-125.675</c:v>
                </c:pt>
                <c:pt idx="11101">
                  <c:v>-125.673</c:v>
                </c:pt>
                <c:pt idx="11102">
                  <c:v>-125.67099999999999</c:v>
                </c:pt>
                <c:pt idx="11103">
                  <c:v>-125.669</c:v>
                </c:pt>
                <c:pt idx="11104">
                  <c:v>-125.667</c:v>
                </c:pt>
                <c:pt idx="11105">
                  <c:v>-125.66499999999999</c:v>
                </c:pt>
                <c:pt idx="11106">
                  <c:v>-125.663</c:v>
                </c:pt>
                <c:pt idx="11107">
                  <c:v>-125.661</c:v>
                </c:pt>
                <c:pt idx="11108">
                  <c:v>-125.65899999999999</c:v>
                </c:pt>
                <c:pt idx="11109">
                  <c:v>-125.657</c:v>
                </c:pt>
                <c:pt idx="11110">
                  <c:v>-125.655</c:v>
                </c:pt>
                <c:pt idx="11111">
                  <c:v>-125.65299999999999</c:v>
                </c:pt>
                <c:pt idx="11112">
                  <c:v>-125.651</c:v>
                </c:pt>
                <c:pt idx="11113">
                  <c:v>-125.649</c:v>
                </c:pt>
                <c:pt idx="11114">
                  <c:v>-125.64699999999999</c:v>
                </c:pt>
                <c:pt idx="11115">
                  <c:v>-125.645</c:v>
                </c:pt>
                <c:pt idx="11116">
                  <c:v>-125.643</c:v>
                </c:pt>
                <c:pt idx="11117">
                  <c:v>-125.64099999999999</c:v>
                </c:pt>
                <c:pt idx="11118">
                  <c:v>-125.639</c:v>
                </c:pt>
                <c:pt idx="11119">
                  <c:v>-125.637</c:v>
                </c:pt>
                <c:pt idx="11120">
                  <c:v>-125.63500000000001</c:v>
                </c:pt>
                <c:pt idx="11121">
                  <c:v>-125.633</c:v>
                </c:pt>
                <c:pt idx="11122">
                  <c:v>-125.631</c:v>
                </c:pt>
                <c:pt idx="11123">
                  <c:v>-125.629</c:v>
                </c:pt>
                <c:pt idx="11124">
                  <c:v>-125.627</c:v>
                </c:pt>
                <c:pt idx="11125">
                  <c:v>-125.625</c:v>
                </c:pt>
                <c:pt idx="11126">
                  <c:v>-125.623</c:v>
                </c:pt>
                <c:pt idx="11127">
                  <c:v>-125.621</c:v>
                </c:pt>
                <c:pt idx="11128">
                  <c:v>-125.619</c:v>
                </c:pt>
                <c:pt idx="11129">
                  <c:v>-125.617</c:v>
                </c:pt>
                <c:pt idx="11130">
                  <c:v>-125.61499999999999</c:v>
                </c:pt>
                <c:pt idx="11131">
                  <c:v>-125.613</c:v>
                </c:pt>
                <c:pt idx="11132">
                  <c:v>-125.611</c:v>
                </c:pt>
                <c:pt idx="11133">
                  <c:v>-125.60900000000001</c:v>
                </c:pt>
                <c:pt idx="11134">
                  <c:v>-125.607</c:v>
                </c:pt>
                <c:pt idx="11135">
                  <c:v>-125.605</c:v>
                </c:pt>
                <c:pt idx="11136">
                  <c:v>-125.60300000000001</c:v>
                </c:pt>
                <c:pt idx="11137">
                  <c:v>-125.601</c:v>
                </c:pt>
                <c:pt idx="11138">
                  <c:v>-125.599</c:v>
                </c:pt>
                <c:pt idx="11139">
                  <c:v>-125.59700000000001</c:v>
                </c:pt>
                <c:pt idx="11140">
                  <c:v>-125.595</c:v>
                </c:pt>
                <c:pt idx="11141">
                  <c:v>-125.593</c:v>
                </c:pt>
                <c:pt idx="11142">
                  <c:v>-125.59100000000001</c:v>
                </c:pt>
                <c:pt idx="11143">
                  <c:v>-125.589</c:v>
                </c:pt>
                <c:pt idx="11144">
                  <c:v>-125.587</c:v>
                </c:pt>
                <c:pt idx="11145">
                  <c:v>-125.58500000000001</c:v>
                </c:pt>
                <c:pt idx="11146">
                  <c:v>-125.583</c:v>
                </c:pt>
                <c:pt idx="11147">
                  <c:v>-125.581</c:v>
                </c:pt>
                <c:pt idx="11148">
                  <c:v>-125.57900000000001</c:v>
                </c:pt>
                <c:pt idx="11149">
                  <c:v>-125.577</c:v>
                </c:pt>
                <c:pt idx="11150">
                  <c:v>-125.575</c:v>
                </c:pt>
                <c:pt idx="11151">
                  <c:v>-125.57300000000001</c:v>
                </c:pt>
                <c:pt idx="11152">
                  <c:v>-125.571</c:v>
                </c:pt>
                <c:pt idx="11153">
                  <c:v>-125.569</c:v>
                </c:pt>
                <c:pt idx="11154">
                  <c:v>-125.56700000000001</c:v>
                </c:pt>
                <c:pt idx="11155">
                  <c:v>-125.565</c:v>
                </c:pt>
                <c:pt idx="11156">
                  <c:v>-125.563</c:v>
                </c:pt>
                <c:pt idx="11157">
                  <c:v>-125.56100000000001</c:v>
                </c:pt>
                <c:pt idx="11158">
                  <c:v>-125.559</c:v>
                </c:pt>
                <c:pt idx="11159">
                  <c:v>-125.557</c:v>
                </c:pt>
                <c:pt idx="11160">
                  <c:v>-125.55500000000001</c:v>
                </c:pt>
                <c:pt idx="11161">
                  <c:v>-125.553</c:v>
                </c:pt>
                <c:pt idx="11162">
                  <c:v>-125.551</c:v>
                </c:pt>
                <c:pt idx="11163">
                  <c:v>-125.54900000000001</c:v>
                </c:pt>
                <c:pt idx="11164">
                  <c:v>-125.547</c:v>
                </c:pt>
                <c:pt idx="11165">
                  <c:v>-125.545</c:v>
                </c:pt>
                <c:pt idx="11166">
                  <c:v>-125.54300000000001</c:v>
                </c:pt>
                <c:pt idx="11167">
                  <c:v>-125.541</c:v>
                </c:pt>
                <c:pt idx="11168">
                  <c:v>-125.539</c:v>
                </c:pt>
                <c:pt idx="11169">
                  <c:v>-125.53700000000001</c:v>
                </c:pt>
                <c:pt idx="11170">
                  <c:v>-125.535</c:v>
                </c:pt>
                <c:pt idx="11171">
                  <c:v>-125.533</c:v>
                </c:pt>
                <c:pt idx="11172">
                  <c:v>-125.53100000000001</c:v>
                </c:pt>
                <c:pt idx="11173">
                  <c:v>-125.529</c:v>
                </c:pt>
                <c:pt idx="11174">
                  <c:v>-125.527</c:v>
                </c:pt>
                <c:pt idx="11175">
                  <c:v>-125.52500000000001</c:v>
                </c:pt>
                <c:pt idx="11176">
                  <c:v>-125.523</c:v>
                </c:pt>
                <c:pt idx="11177">
                  <c:v>-125.521</c:v>
                </c:pt>
                <c:pt idx="11178">
                  <c:v>-125.51900000000001</c:v>
                </c:pt>
                <c:pt idx="11179">
                  <c:v>-125.517</c:v>
                </c:pt>
                <c:pt idx="11180">
                  <c:v>-125.515</c:v>
                </c:pt>
                <c:pt idx="11181">
                  <c:v>-125.51300000000001</c:v>
                </c:pt>
                <c:pt idx="11182">
                  <c:v>-125.511</c:v>
                </c:pt>
                <c:pt idx="11183">
                  <c:v>-125.509</c:v>
                </c:pt>
                <c:pt idx="11184">
                  <c:v>-125.50700000000001</c:v>
                </c:pt>
                <c:pt idx="11185">
                  <c:v>-125.505</c:v>
                </c:pt>
                <c:pt idx="11186">
                  <c:v>-125.503</c:v>
                </c:pt>
                <c:pt idx="11187">
                  <c:v>-125.501</c:v>
                </c:pt>
                <c:pt idx="11188">
                  <c:v>-125.499</c:v>
                </c:pt>
                <c:pt idx="11189">
                  <c:v>-125.497</c:v>
                </c:pt>
                <c:pt idx="11190">
                  <c:v>-125.495</c:v>
                </c:pt>
                <c:pt idx="11191">
                  <c:v>-125.49299999999999</c:v>
                </c:pt>
                <c:pt idx="11192">
                  <c:v>-125.491</c:v>
                </c:pt>
                <c:pt idx="11193">
                  <c:v>-125.489</c:v>
                </c:pt>
                <c:pt idx="11194">
                  <c:v>-125.48699999999999</c:v>
                </c:pt>
                <c:pt idx="11195">
                  <c:v>-125.485</c:v>
                </c:pt>
                <c:pt idx="11196">
                  <c:v>-125.483</c:v>
                </c:pt>
                <c:pt idx="11197">
                  <c:v>-125.48099999999999</c:v>
                </c:pt>
                <c:pt idx="11198">
                  <c:v>-125.479</c:v>
                </c:pt>
                <c:pt idx="11199">
                  <c:v>-125.477</c:v>
                </c:pt>
                <c:pt idx="11200">
                  <c:v>-125.47499999999999</c:v>
                </c:pt>
                <c:pt idx="11201">
                  <c:v>-125.473</c:v>
                </c:pt>
                <c:pt idx="11202">
                  <c:v>-125.471</c:v>
                </c:pt>
                <c:pt idx="11203">
                  <c:v>-125.46899999999999</c:v>
                </c:pt>
                <c:pt idx="11204">
                  <c:v>-125.467</c:v>
                </c:pt>
                <c:pt idx="11205">
                  <c:v>-125.465</c:v>
                </c:pt>
                <c:pt idx="11206">
                  <c:v>-125.46299999999999</c:v>
                </c:pt>
                <c:pt idx="11207">
                  <c:v>-125.461</c:v>
                </c:pt>
                <c:pt idx="11208">
                  <c:v>-125.459</c:v>
                </c:pt>
                <c:pt idx="11209">
                  <c:v>-125.45699999999999</c:v>
                </c:pt>
                <c:pt idx="11210">
                  <c:v>-125.455</c:v>
                </c:pt>
                <c:pt idx="11211">
                  <c:v>-125.453</c:v>
                </c:pt>
                <c:pt idx="11212">
                  <c:v>-125.45099999999999</c:v>
                </c:pt>
                <c:pt idx="11213">
                  <c:v>-125.449</c:v>
                </c:pt>
                <c:pt idx="11214">
                  <c:v>-125.447</c:v>
                </c:pt>
                <c:pt idx="11215">
                  <c:v>-125.44499999999999</c:v>
                </c:pt>
                <c:pt idx="11216">
                  <c:v>-125.443</c:v>
                </c:pt>
                <c:pt idx="11217">
                  <c:v>-125.441</c:v>
                </c:pt>
                <c:pt idx="11218">
                  <c:v>-125.43899999999999</c:v>
                </c:pt>
                <c:pt idx="11219">
                  <c:v>-125.437</c:v>
                </c:pt>
                <c:pt idx="11220">
                  <c:v>-125.435</c:v>
                </c:pt>
                <c:pt idx="11221">
                  <c:v>-125.43299999999999</c:v>
                </c:pt>
                <c:pt idx="11222">
                  <c:v>-125.431</c:v>
                </c:pt>
                <c:pt idx="11223">
                  <c:v>-125.429</c:v>
                </c:pt>
                <c:pt idx="11224">
                  <c:v>-125.42699999999999</c:v>
                </c:pt>
                <c:pt idx="11225">
                  <c:v>-125.425</c:v>
                </c:pt>
                <c:pt idx="11226">
                  <c:v>-125.423</c:v>
                </c:pt>
                <c:pt idx="11227">
                  <c:v>-125.42099999999999</c:v>
                </c:pt>
                <c:pt idx="11228">
                  <c:v>-125.419</c:v>
                </c:pt>
                <c:pt idx="11229">
                  <c:v>-125.417</c:v>
                </c:pt>
                <c:pt idx="11230">
                  <c:v>-125.41499999999999</c:v>
                </c:pt>
                <c:pt idx="11231">
                  <c:v>-125.413</c:v>
                </c:pt>
                <c:pt idx="11232">
                  <c:v>-125.411</c:v>
                </c:pt>
                <c:pt idx="11233">
                  <c:v>-125.40899999999999</c:v>
                </c:pt>
                <c:pt idx="11234">
                  <c:v>-125.407</c:v>
                </c:pt>
                <c:pt idx="11235">
                  <c:v>-125.405</c:v>
                </c:pt>
                <c:pt idx="11236">
                  <c:v>-125.40299999999999</c:v>
                </c:pt>
                <c:pt idx="11237">
                  <c:v>-125.401</c:v>
                </c:pt>
                <c:pt idx="11238">
                  <c:v>-125.399</c:v>
                </c:pt>
                <c:pt idx="11239">
                  <c:v>-125.39699999999999</c:v>
                </c:pt>
                <c:pt idx="11240">
                  <c:v>-125.395</c:v>
                </c:pt>
                <c:pt idx="11241">
                  <c:v>-125.393</c:v>
                </c:pt>
                <c:pt idx="11242">
                  <c:v>-125.39099999999999</c:v>
                </c:pt>
                <c:pt idx="11243">
                  <c:v>-125.389</c:v>
                </c:pt>
                <c:pt idx="11244">
                  <c:v>-125.387</c:v>
                </c:pt>
                <c:pt idx="11245">
                  <c:v>-125.38500000000001</c:v>
                </c:pt>
                <c:pt idx="11246">
                  <c:v>-125.383</c:v>
                </c:pt>
                <c:pt idx="11247">
                  <c:v>-125.381</c:v>
                </c:pt>
                <c:pt idx="11248">
                  <c:v>-125.379</c:v>
                </c:pt>
                <c:pt idx="11249">
                  <c:v>-125.377</c:v>
                </c:pt>
                <c:pt idx="11250">
                  <c:v>-125.375</c:v>
                </c:pt>
                <c:pt idx="11251">
                  <c:v>-125.373</c:v>
                </c:pt>
                <c:pt idx="11252">
                  <c:v>-125.371</c:v>
                </c:pt>
                <c:pt idx="11253">
                  <c:v>-125.369</c:v>
                </c:pt>
                <c:pt idx="11254">
                  <c:v>-125.367</c:v>
                </c:pt>
                <c:pt idx="11255">
                  <c:v>-125.36499999999999</c:v>
                </c:pt>
                <c:pt idx="11256">
                  <c:v>-125.363</c:v>
                </c:pt>
                <c:pt idx="11257">
                  <c:v>-125.361</c:v>
                </c:pt>
                <c:pt idx="11258">
                  <c:v>-125.35900000000001</c:v>
                </c:pt>
                <c:pt idx="11259">
                  <c:v>-125.357</c:v>
                </c:pt>
                <c:pt idx="11260">
                  <c:v>-125.355</c:v>
                </c:pt>
                <c:pt idx="11261">
                  <c:v>-125.35300000000001</c:v>
                </c:pt>
                <c:pt idx="11262">
                  <c:v>-125.351</c:v>
                </c:pt>
                <c:pt idx="11263">
                  <c:v>-125.349</c:v>
                </c:pt>
                <c:pt idx="11264">
                  <c:v>-125.34700000000001</c:v>
                </c:pt>
                <c:pt idx="11265">
                  <c:v>-125.345</c:v>
                </c:pt>
                <c:pt idx="11266">
                  <c:v>-125.343</c:v>
                </c:pt>
                <c:pt idx="11267">
                  <c:v>-125.34100000000001</c:v>
                </c:pt>
                <c:pt idx="11268">
                  <c:v>-125.339</c:v>
                </c:pt>
                <c:pt idx="11269">
                  <c:v>-125.337</c:v>
                </c:pt>
                <c:pt idx="11270">
                  <c:v>-125.33500000000001</c:v>
                </c:pt>
                <c:pt idx="11271">
                  <c:v>-125.333</c:v>
                </c:pt>
                <c:pt idx="11272">
                  <c:v>-125.331</c:v>
                </c:pt>
                <c:pt idx="11273">
                  <c:v>-125.32900000000001</c:v>
                </c:pt>
                <c:pt idx="11274">
                  <c:v>-125.327</c:v>
                </c:pt>
                <c:pt idx="11275">
                  <c:v>-125.325</c:v>
                </c:pt>
                <c:pt idx="11276">
                  <c:v>-125.32300000000001</c:v>
                </c:pt>
                <c:pt idx="11277">
                  <c:v>-125.321</c:v>
                </c:pt>
                <c:pt idx="11278">
                  <c:v>-125.319</c:v>
                </c:pt>
                <c:pt idx="11279">
                  <c:v>-125.31700000000001</c:v>
                </c:pt>
                <c:pt idx="11280">
                  <c:v>-125.315</c:v>
                </c:pt>
                <c:pt idx="11281">
                  <c:v>-125.313</c:v>
                </c:pt>
                <c:pt idx="11282">
                  <c:v>-125.31100000000001</c:v>
                </c:pt>
                <c:pt idx="11283">
                  <c:v>-125.309</c:v>
                </c:pt>
                <c:pt idx="11284">
                  <c:v>-125.307</c:v>
                </c:pt>
                <c:pt idx="11285">
                  <c:v>-125.30500000000001</c:v>
                </c:pt>
                <c:pt idx="11286">
                  <c:v>-125.303</c:v>
                </c:pt>
                <c:pt idx="11287">
                  <c:v>-125.301</c:v>
                </c:pt>
                <c:pt idx="11288">
                  <c:v>-125.29900000000001</c:v>
                </c:pt>
                <c:pt idx="11289">
                  <c:v>-125.297</c:v>
                </c:pt>
                <c:pt idx="11290">
                  <c:v>-125.295</c:v>
                </c:pt>
                <c:pt idx="11291">
                  <c:v>-125.29300000000001</c:v>
                </c:pt>
                <c:pt idx="11292">
                  <c:v>-125.291</c:v>
                </c:pt>
                <c:pt idx="11293">
                  <c:v>-125.289</c:v>
                </c:pt>
                <c:pt idx="11294">
                  <c:v>-125.28700000000001</c:v>
                </c:pt>
                <c:pt idx="11295">
                  <c:v>-125.285</c:v>
                </c:pt>
                <c:pt idx="11296">
                  <c:v>-125.283</c:v>
                </c:pt>
                <c:pt idx="11297">
                  <c:v>-125.28100000000001</c:v>
                </c:pt>
                <c:pt idx="11298">
                  <c:v>-125.279</c:v>
                </c:pt>
                <c:pt idx="11299">
                  <c:v>-125.277</c:v>
                </c:pt>
                <c:pt idx="11300">
                  <c:v>-125.27500000000001</c:v>
                </c:pt>
                <c:pt idx="11301">
                  <c:v>-125.273</c:v>
                </c:pt>
                <c:pt idx="11302">
                  <c:v>-125.271</c:v>
                </c:pt>
                <c:pt idx="11303">
                  <c:v>-125.26900000000001</c:v>
                </c:pt>
                <c:pt idx="11304">
                  <c:v>-125.267</c:v>
                </c:pt>
                <c:pt idx="11305">
                  <c:v>-125.265</c:v>
                </c:pt>
                <c:pt idx="11306">
                  <c:v>-125.26300000000001</c:v>
                </c:pt>
                <c:pt idx="11307">
                  <c:v>-125.261</c:v>
                </c:pt>
                <c:pt idx="11308">
                  <c:v>-125.259</c:v>
                </c:pt>
                <c:pt idx="11309">
                  <c:v>-125.25700000000001</c:v>
                </c:pt>
                <c:pt idx="11310">
                  <c:v>-125.255</c:v>
                </c:pt>
                <c:pt idx="11311">
                  <c:v>-125.253</c:v>
                </c:pt>
                <c:pt idx="11312">
                  <c:v>-125.251</c:v>
                </c:pt>
                <c:pt idx="11313">
                  <c:v>-125.249</c:v>
                </c:pt>
                <c:pt idx="11314">
                  <c:v>-125.247</c:v>
                </c:pt>
                <c:pt idx="11315">
                  <c:v>-125.245</c:v>
                </c:pt>
                <c:pt idx="11316">
                  <c:v>-125.24299999999999</c:v>
                </c:pt>
                <c:pt idx="11317">
                  <c:v>-125.241</c:v>
                </c:pt>
                <c:pt idx="11318">
                  <c:v>-125.239</c:v>
                </c:pt>
                <c:pt idx="11319">
                  <c:v>-125.23699999999999</c:v>
                </c:pt>
                <c:pt idx="11320">
                  <c:v>-125.235</c:v>
                </c:pt>
                <c:pt idx="11321">
                  <c:v>-125.233</c:v>
                </c:pt>
                <c:pt idx="11322">
                  <c:v>-125.23099999999999</c:v>
                </c:pt>
                <c:pt idx="11323">
                  <c:v>-125.229</c:v>
                </c:pt>
                <c:pt idx="11324">
                  <c:v>-125.227</c:v>
                </c:pt>
                <c:pt idx="11325">
                  <c:v>-125.22499999999999</c:v>
                </c:pt>
                <c:pt idx="11326">
                  <c:v>-125.223</c:v>
                </c:pt>
                <c:pt idx="11327">
                  <c:v>-125.221</c:v>
                </c:pt>
                <c:pt idx="11328">
                  <c:v>-125.21899999999999</c:v>
                </c:pt>
                <c:pt idx="11329">
                  <c:v>-125.217</c:v>
                </c:pt>
                <c:pt idx="11330">
                  <c:v>-125.215</c:v>
                </c:pt>
                <c:pt idx="11331">
                  <c:v>-125.21299999999999</c:v>
                </c:pt>
                <c:pt idx="11332">
                  <c:v>-125.211</c:v>
                </c:pt>
                <c:pt idx="11333">
                  <c:v>-125.209</c:v>
                </c:pt>
                <c:pt idx="11334">
                  <c:v>-125.20699999999999</c:v>
                </c:pt>
                <c:pt idx="11335">
                  <c:v>-125.205</c:v>
                </c:pt>
                <c:pt idx="11336">
                  <c:v>-125.203</c:v>
                </c:pt>
                <c:pt idx="11337">
                  <c:v>-125.20099999999999</c:v>
                </c:pt>
                <c:pt idx="11338">
                  <c:v>-125.199</c:v>
                </c:pt>
                <c:pt idx="11339">
                  <c:v>-125.197</c:v>
                </c:pt>
                <c:pt idx="11340">
                  <c:v>-125.19499999999999</c:v>
                </c:pt>
                <c:pt idx="11341">
                  <c:v>-125.193</c:v>
                </c:pt>
                <c:pt idx="11342">
                  <c:v>-125.191</c:v>
                </c:pt>
                <c:pt idx="11343">
                  <c:v>-125.18899999999999</c:v>
                </c:pt>
                <c:pt idx="11344">
                  <c:v>-125.187</c:v>
                </c:pt>
                <c:pt idx="11345">
                  <c:v>-125.185</c:v>
                </c:pt>
                <c:pt idx="11346">
                  <c:v>-125.18299999999999</c:v>
                </c:pt>
                <c:pt idx="11347">
                  <c:v>-125.181</c:v>
                </c:pt>
                <c:pt idx="11348">
                  <c:v>-125.179</c:v>
                </c:pt>
                <c:pt idx="11349">
                  <c:v>-125.17699999999999</c:v>
                </c:pt>
                <c:pt idx="11350">
                  <c:v>-125.175</c:v>
                </c:pt>
                <c:pt idx="11351">
                  <c:v>-125.173</c:v>
                </c:pt>
                <c:pt idx="11352">
                  <c:v>-125.17099999999999</c:v>
                </c:pt>
                <c:pt idx="11353">
                  <c:v>-125.169</c:v>
                </c:pt>
                <c:pt idx="11354">
                  <c:v>-125.167</c:v>
                </c:pt>
                <c:pt idx="11355">
                  <c:v>-125.16499999999999</c:v>
                </c:pt>
                <c:pt idx="11356">
                  <c:v>-125.163</c:v>
                </c:pt>
                <c:pt idx="11357">
                  <c:v>-125.161</c:v>
                </c:pt>
                <c:pt idx="11358">
                  <c:v>-125.15899999999999</c:v>
                </c:pt>
                <c:pt idx="11359">
                  <c:v>-125.157</c:v>
                </c:pt>
                <c:pt idx="11360">
                  <c:v>-125.155</c:v>
                </c:pt>
                <c:pt idx="11361">
                  <c:v>-125.15299999999999</c:v>
                </c:pt>
                <c:pt idx="11362">
                  <c:v>-125.151</c:v>
                </c:pt>
                <c:pt idx="11363">
                  <c:v>-125.149</c:v>
                </c:pt>
                <c:pt idx="11364">
                  <c:v>-125.14699999999999</c:v>
                </c:pt>
                <c:pt idx="11365">
                  <c:v>-125.145</c:v>
                </c:pt>
                <c:pt idx="11366">
                  <c:v>-125.143</c:v>
                </c:pt>
                <c:pt idx="11367">
                  <c:v>-125.14099999999999</c:v>
                </c:pt>
                <c:pt idx="11368">
                  <c:v>-125.139</c:v>
                </c:pt>
                <c:pt idx="11369">
                  <c:v>-125.137</c:v>
                </c:pt>
                <c:pt idx="11370">
                  <c:v>-125.13500000000001</c:v>
                </c:pt>
                <c:pt idx="11371">
                  <c:v>-125.133</c:v>
                </c:pt>
                <c:pt idx="11372">
                  <c:v>-125.131</c:v>
                </c:pt>
                <c:pt idx="11373">
                  <c:v>-125.129</c:v>
                </c:pt>
                <c:pt idx="11374">
                  <c:v>-125.127</c:v>
                </c:pt>
                <c:pt idx="11375">
                  <c:v>-125.125</c:v>
                </c:pt>
                <c:pt idx="11376">
                  <c:v>-125.123</c:v>
                </c:pt>
                <c:pt idx="11377">
                  <c:v>-125.121</c:v>
                </c:pt>
                <c:pt idx="11378">
                  <c:v>-125.119</c:v>
                </c:pt>
                <c:pt idx="11379">
                  <c:v>-125.117</c:v>
                </c:pt>
                <c:pt idx="11380">
                  <c:v>-125.11499999999999</c:v>
                </c:pt>
                <c:pt idx="11381">
                  <c:v>-125.113</c:v>
                </c:pt>
                <c:pt idx="11382">
                  <c:v>-125.111</c:v>
                </c:pt>
                <c:pt idx="11383">
                  <c:v>-125.10900000000001</c:v>
                </c:pt>
                <c:pt idx="11384">
                  <c:v>-125.107</c:v>
                </c:pt>
                <c:pt idx="11385">
                  <c:v>-125.105</c:v>
                </c:pt>
                <c:pt idx="11386">
                  <c:v>-125.10300000000001</c:v>
                </c:pt>
                <c:pt idx="11387">
                  <c:v>-125.101</c:v>
                </c:pt>
                <c:pt idx="11388">
                  <c:v>-125.099</c:v>
                </c:pt>
                <c:pt idx="11389">
                  <c:v>-125.09700000000001</c:v>
                </c:pt>
                <c:pt idx="11390">
                  <c:v>-125.095</c:v>
                </c:pt>
                <c:pt idx="11391">
                  <c:v>-125.093</c:v>
                </c:pt>
                <c:pt idx="11392">
                  <c:v>-125.09100000000001</c:v>
                </c:pt>
                <c:pt idx="11393">
                  <c:v>-125.089</c:v>
                </c:pt>
                <c:pt idx="11394">
                  <c:v>-125.087</c:v>
                </c:pt>
                <c:pt idx="11395">
                  <c:v>-125.08500000000001</c:v>
                </c:pt>
                <c:pt idx="11396">
                  <c:v>-125.083</c:v>
                </c:pt>
                <c:pt idx="11397">
                  <c:v>-125.081</c:v>
                </c:pt>
                <c:pt idx="11398">
                  <c:v>-125.07900000000001</c:v>
                </c:pt>
                <c:pt idx="11399">
                  <c:v>-125.077</c:v>
                </c:pt>
                <c:pt idx="11400">
                  <c:v>-125.075</c:v>
                </c:pt>
                <c:pt idx="11401">
                  <c:v>-125.07300000000001</c:v>
                </c:pt>
                <c:pt idx="11402">
                  <c:v>-125.071</c:v>
                </c:pt>
                <c:pt idx="11403">
                  <c:v>-125.069</c:v>
                </c:pt>
                <c:pt idx="11404">
                  <c:v>-125.06700000000001</c:v>
                </c:pt>
                <c:pt idx="11405">
                  <c:v>-125.065</c:v>
                </c:pt>
                <c:pt idx="11406">
                  <c:v>-125.063</c:v>
                </c:pt>
                <c:pt idx="11407">
                  <c:v>-125.06100000000001</c:v>
                </c:pt>
                <c:pt idx="11408">
                  <c:v>-125.059</c:v>
                </c:pt>
                <c:pt idx="11409">
                  <c:v>-125.057</c:v>
                </c:pt>
                <c:pt idx="11410">
                  <c:v>-125.05500000000001</c:v>
                </c:pt>
                <c:pt idx="11411">
                  <c:v>-125.053</c:v>
                </c:pt>
                <c:pt idx="11412">
                  <c:v>-125.051</c:v>
                </c:pt>
                <c:pt idx="11413">
                  <c:v>-125.04900000000001</c:v>
                </c:pt>
                <c:pt idx="11414">
                  <c:v>-125.047</c:v>
                </c:pt>
                <c:pt idx="11415">
                  <c:v>-125.045</c:v>
                </c:pt>
                <c:pt idx="11416">
                  <c:v>-125.04300000000001</c:v>
                </c:pt>
                <c:pt idx="11417">
                  <c:v>-125.041</c:v>
                </c:pt>
                <c:pt idx="11418">
                  <c:v>-125.039</c:v>
                </c:pt>
                <c:pt idx="11419">
                  <c:v>-125.03700000000001</c:v>
                </c:pt>
                <c:pt idx="11420">
                  <c:v>-125.035</c:v>
                </c:pt>
                <c:pt idx="11421">
                  <c:v>-125.033</c:v>
                </c:pt>
                <c:pt idx="11422">
                  <c:v>-125.03100000000001</c:v>
                </c:pt>
                <c:pt idx="11423">
                  <c:v>-125.029</c:v>
                </c:pt>
                <c:pt idx="11424">
                  <c:v>-125.027</c:v>
                </c:pt>
                <c:pt idx="11425">
                  <c:v>-125.02500000000001</c:v>
                </c:pt>
                <c:pt idx="11426">
                  <c:v>-125.023</c:v>
                </c:pt>
                <c:pt idx="11427">
                  <c:v>-125.021</c:v>
                </c:pt>
                <c:pt idx="11428">
                  <c:v>-125.01900000000001</c:v>
                </c:pt>
                <c:pt idx="11429">
                  <c:v>-125.017</c:v>
                </c:pt>
                <c:pt idx="11430">
                  <c:v>-125.015</c:v>
                </c:pt>
                <c:pt idx="11431">
                  <c:v>-125.01300000000001</c:v>
                </c:pt>
                <c:pt idx="11432">
                  <c:v>-125.011</c:v>
                </c:pt>
                <c:pt idx="11433">
                  <c:v>-125.009</c:v>
                </c:pt>
                <c:pt idx="11434">
                  <c:v>-125.00700000000001</c:v>
                </c:pt>
                <c:pt idx="11435">
                  <c:v>-125.005</c:v>
                </c:pt>
                <c:pt idx="11436">
                  <c:v>-125.003</c:v>
                </c:pt>
                <c:pt idx="11437">
                  <c:v>-125.001</c:v>
                </c:pt>
                <c:pt idx="11438">
                  <c:v>-124.999</c:v>
                </c:pt>
                <c:pt idx="11439">
                  <c:v>-124.997</c:v>
                </c:pt>
                <c:pt idx="11440">
                  <c:v>-124.995</c:v>
                </c:pt>
                <c:pt idx="11441">
                  <c:v>-124.99299999999999</c:v>
                </c:pt>
                <c:pt idx="11442">
                  <c:v>-124.991</c:v>
                </c:pt>
                <c:pt idx="11443">
                  <c:v>-124.989</c:v>
                </c:pt>
                <c:pt idx="11444">
                  <c:v>-124.98699999999999</c:v>
                </c:pt>
                <c:pt idx="11445">
                  <c:v>-124.985</c:v>
                </c:pt>
                <c:pt idx="11446">
                  <c:v>-124.983</c:v>
                </c:pt>
                <c:pt idx="11447">
                  <c:v>-124.98099999999999</c:v>
                </c:pt>
                <c:pt idx="11448">
                  <c:v>-124.979</c:v>
                </c:pt>
                <c:pt idx="11449">
                  <c:v>-124.977</c:v>
                </c:pt>
                <c:pt idx="11450">
                  <c:v>-124.97499999999999</c:v>
                </c:pt>
                <c:pt idx="11451">
                  <c:v>-124.973</c:v>
                </c:pt>
                <c:pt idx="11452">
                  <c:v>-124.971</c:v>
                </c:pt>
                <c:pt idx="11453">
                  <c:v>-124.96899999999999</c:v>
                </c:pt>
                <c:pt idx="11454">
                  <c:v>-124.967</c:v>
                </c:pt>
                <c:pt idx="11455">
                  <c:v>-124.965</c:v>
                </c:pt>
                <c:pt idx="11456">
                  <c:v>-124.96299999999999</c:v>
                </c:pt>
                <c:pt idx="11457">
                  <c:v>-124.961</c:v>
                </c:pt>
                <c:pt idx="11458">
                  <c:v>-124.959</c:v>
                </c:pt>
                <c:pt idx="11459">
                  <c:v>-124.95699999999999</c:v>
                </c:pt>
                <c:pt idx="11460">
                  <c:v>-124.955</c:v>
                </c:pt>
                <c:pt idx="11461">
                  <c:v>-124.953</c:v>
                </c:pt>
                <c:pt idx="11462">
                  <c:v>-124.95099999999999</c:v>
                </c:pt>
                <c:pt idx="11463">
                  <c:v>-124.949</c:v>
                </c:pt>
                <c:pt idx="11464">
                  <c:v>-124.947</c:v>
                </c:pt>
                <c:pt idx="11465">
                  <c:v>-124.94499999999999</c:v>
                </c:pt>
                <c:pt idx="11466">
                  <c:v>-124.943</c:v>
                </c:pt>
                <c:pt idx="11467">
                  <c:v>-124.941</c:v>
                </c:pt>
                <c:pt idx="11468">
                  <c:v>-124.93899999999999</c:v>
                </c:pt>
                <c:pt idx="11469">
                  <c:v>-124.937</c:v>
                </c:pt>
                <c:pt idx="11470">
                  <c:v>-124.935</c:v>
                </c:pt>
                <c:pt idx="11471">
                  <c:v>-124.93299999999999</c:v>
                </c:pt>
                <c:pt idx="11472">
                  <c:v>-124.931</c:v>
                </c:pt>
                <c:pt idx="11473">
                  <c:v>-124.929</c:v>
                </c:pt>
                <c:pt idx="11474">
                  <c:v>-124.92699999999999</c:v>
                </c:pt>
                <c:pt idx="11475">
                  <c:v>-124.925</c:v>
                </c:pt>
                <c:pt idx="11476">
                  <c:v>-124.923</c:v>
                </c:pt>
                <c:pt idx="11477">
                  <c:v>-124.92099999999999</c:v>
                </c:pt>
                <c:pt idx="11478">
                  <c:v>-124.919</c:v>
                </c:pt>
                <c:pt idx="11479">
                  <c:v>-124.917</c:v>
                </c:pt>
                <c:pt idx="11480">
                  <c:v>-124.91499999999999</c:v>
                </c:pt>
                <c:pt idx="11481">
                  <c:v>-124.913</c:v>
                </c:pt>
                <c:pt idx="11482">
                  <c:v>-124.911</c:v>
                </c:pt>
                <c:pt idx="11483">
                  <c:v>-124.90899999999999</c:v>
                </c:pt>
                <c:pt idx="11484">
                  <c:v>-124.907</c:v>
                </c:pt>
                <c:pt idx="11485">
                  <c:v>-124.905</c:v>
                </c:pt>
                <c:pt idx="11486">
                  <c:v>-124.90299999999999</c:v>
                </c:pt>
                <c:pt idx="11487">
                  <c:v>-124.901</c:v>
                </c:pt>
                <c:pt idx="11488">
                  <c:v>-124.899</c:v>
                </c:pt>
                <c:pt idx="11489">
                  <c:v>-124.89699999999999</c:v>
                </c:pt>
                <c:pt idx="11490">
                  <c:v>-124.895</c:v>
                </c:pt>
                <c:pt idx="11491">
                  <c:v>-124.893</c:v>
                </c:pt>
                <c:pt idx="11492">
                  <c:v>-124.89099999999999</c:v>
                </c:pt>
                <c:pt idx="11493">
                  <c:v>-124.889</c:v>
                </c:pt>
                <c:pt idx="11494">
                  <c:v>-124.887</c:v>
                </c:pt>
                <c:pt idx="11495">
                  <c:v>-124.88500000000001</c:v>
                </c:pt>
                <c:pt idx="11496">
                  <c:v>-124.883</c:v>
                </c:pt>
                <c:pt idx="11497">
                  <c:v>-124.881</c:v>
                </c:pt>
                <c:pt idx="11498">
                  <c:v>-124.879</c:v>
                </c:pt>
                <c:pt idx="11499">
                  <c:v>-124.877</c:v>
                </c:pt>
                <c:pt idx="11500">
                  <c:v>-124.875</c:v>
                </c:pt>
                <c:pt idx="11501">
                  <c:v>-124.873</c:v>
                </c:pt>
                <c:pt idx="11502">
                  <c:v>-124.871</c:v>
                </c:pt>
                <c:pt idx="11503">
                  <c:v>-124.869</c:v>
                </c:pt>
                <c:pt idx="11504">
                  <c:v>-124.867</c:v>
                </c:pt>
                <c:pt idx="11505">
                  <c:v>-124.86499999999999</c:v>
                </c:pt>
                <c:pt idx="11506">
                  <c:v>-124.863</c:v>
                </c:pt>
                <c:pt idx="11507">
                  <c:v>-124.861</c:v>
                </c:pt>
                <c:pt idx="11508">
                  <c:v>-124.85900000000001</c:v>
                </c:pt>
                <c:pt idx="11509">
                  <c:v>-124.857</c:v>
                </c:pt>
                <c:pt idx="11510">
                  <c:v>-124.855</c:v>
                </c:pt>
                <c:pt idx="11511">
                  <c:v>-124.85300000000001</c:v>
                </c:pt>
                <c:pt idx="11512">
                  <c:v>-124.851</c:v>
                </c:pt>
                <c:pt idx="11513">
                  <c:v>-124.849</c:v>
                </c:pt>
                <c:pt idx="11514">
                  <c:v>-124.84700000000001</c:v>
                </c:pt>
                <c:pt idx="11515">
                  <c:v>-124.845</c:v>
                </c:pt>
                <c:pt idx="11516">
                  <c:v>-124.843</c:v>
                </c:pt>
                <c:pt idx="11517">
                  <c:v>-124.84100000000001</c:v>
                </c:pt>
                <c:pt idx="11518">
                  <c:v>-124.839</c:v>
                </c:pt>
                <c:pt idx="11519">
                  <c:v>-124.837</c:v>
                </c:pt>
                <c:pt idx="11520">
                  <c:v>-124.83500000000001</c:v>
                </c:pt>
                <c:pt idx="11521">
                  <c:v>-124.833</c:v>
                </c:pt>
                <c:pt idx="11522">
                  <c:v>-124.831</c:v>
                </c:pt>
                <c:pt idx="11523">
                  <c:v>-124.82900000000001</c:v>
                </c:pt>
                <c:pt idx="11524">
                  <c:v>-124.827</c:v>
                </c:pt>
                <c:pt idx="11525">
                  <c:v>-124.825</c:v>
                </c:pt>
                <c:pt idx="11526">
                  <c:v>-124.82300000000001</c:v>
                </c:pt>
                <c:pt idx="11527">
                  <c:v>-124.821</c:v>
                </c:pt>
                <c:pt idx="11528">
                  <c:v>-124.819</c:v>
                </c:pt>
                <c:pt idx="11529">
                  <c:v>-124.81700000000001</c:v>
                </c:pt>
                <c:pt idx="11530">
                  <c:v>-124.815</c:v>
                </c:pt>
                <c:pt idx="11531">
                  <c:v>-124.813</c:v>
                </c:pt>
                <c:pt idx="11532">
                  <c:v>-124.81100000000001</c:v>
                </c:pt>
                <c:pt idx="11533">
                  <c:v>-124.809</c:v>
                </c:pt>
                <c:pt idx="11534">
                  <c:v>-124.807</c:v>
                </c:pt>
                <c:pt idx="11535">
                  <c:v>-124.80500000000001</c:v>
                </c:pt>
                <c:pt idx="11536">
                  <c:v>-124.803</c:v>
                </c:pt>
                <c:pt idx="11537">
                  <c:v>-124.801</c:v>
                </c:pt>
                <c:pt idx="11538">
                  <c:v>-124.79900000000001</c:v>
                </c:pt>
                <c:pt idx="11539">
                  <c:v>-124.797</c:v>
                </c:pt>
                <c:pt idx="11540">
                  <c:v>-124.795</c:v>
                </c:pt>
                <c:pt idx="11541">
                  <c:v>-124.79300000000001</c:v>
                </c:pt>
                <c:pt idx="11542">
                  <c:v>-124.791</c:v>
                </c:pt>
                <c:pt idx="11543">
                  <c:v>-124.789</c:v>
                </c:pt>
                <c:pt idx="11544">
                  <c:v>-124.78700000000001</c:v>
                </c:pt>
                <c:pt idx="11545">
                  <c:v>-124.785</c:v>
                </c:pt>
                <c:pt idx="11546">
                  <c:v>-124.783</c:v>
                </c:pt>
                <c:pt idx="11547">
                  <c:v>-124.78100000000001</c:v>
                </c:pt>
                <c:pt idx="11548">
                  <c:v>-124.779</c:v>
                </c:pt>
                <c:pt idx="11549">
                  <c:v>-124.777</c:v>
                </c:pt>
                <c:pt idx="11550">
                  <c:v>-124.77500000000001</c:v>
                </c:pt>
                <c:pt idx="11551">
                  <c:v>-124.773</c:v>
                </c:pt>
                <c:pt idx="11552">
                  <c:v>-124.771</c:v>
                </c:pt>
                <c:pt idx="11553">
                  <c:v>-124.76900000000001</c:v>
                </c:pt>
                <c:pt idx="11554">
                  <c:v>-124.767</c:v>
                </c:pt>
                <c:pt idx="11555">
                  <c:v>-124.765</c:v>
                </c:pt>
                <c:pt idx="11556">
                  <c:v>-124.76300000000001</c:v>
                </c:pt>
                <c:pt idx="11557">
                  <c:v>-124.761</c:v>
                </c:pt>
                <c:pt idx="11558">
                  <c:v>-124.759</c:v>
                </c:pt>
                <c:pt idx="11559">
                  <c:v>-124.75700000000001</c:v>
                </c:pt>
                <c:pt idx="11560">
                  <c:v>-124.755</c:v>
                </c:pt>
                <c:pt idx="11561">
                  <c:v>-124.753</c:v>
                </c:pt>
                <c:pt idx="11562">
                  <c:v>-124.751</c:v>
                </c:pt>
                <c:pt idx="11563">
                  <c:v>-124.749</c:v>
                </c:pt>
                <c:pt idx="11564">
                  <c:v>-124.747</c:v>
                </c:pt>
                <c:pt idx="11565">
                  <c:v>-124.745</c:v>
                </c:pt>
                <c:pt idx="11566">
                  <c:v>-124.74299999999999</c:v>
                </c:pt>
                <c:pt idx="11567">
                  <c:v>-124.741</c:v>
                </c:pt>
                <c:pt idx="11568">
                  <c:v>-124.739</c:v>
                </c:pt>
                <c:pt idx="11569">
                  <c:v>-124.73699999999999</c:v>
                </c:pt>
                <c:pt idx="11570">
                  <c:v>-124.735</c:v>
                </c:pt>
                <c:pt idx="11571">
                  <c:v>-124.733</c:v>
                </c:pt>
                <c:pt idx="11572">
                  <c:v>-124.73099999999999</c:v>
                </c:pt>
                <c:pt idx="11573">
                  <c:v>-124.729</c:v>
                </c:pt>
                <c:pt idx="11574">
                  <c:v>-124.727</c:v>
                </c:pt>
                <c:pt idx="11575">
                  <c:v>-124.72499999999999</c:v>
                </c:pt>
                <c:pt idx="11576">
                  <c:v>-124.723</c:v>
                </c:pt>
                <c:pt idx="11577">
                  <c:v>-124.721</c:v>
                </c:pt>
                <c:pt idx="11578">
                  <c:v>-124.71899999999999</c:v>
                </c:pt>
                <c:pt idx="11579">
                  <c:v>-124.717</c:v>
                </c:pt>
                <c:pt idx="11580">
                  <c:v>-124.715</c:v>
                </c:pt>
                <c:pt idx="11581">
                  <c:v>-124.71299999999999</c:v>
                </c:pt>
                <c:pt idx="11582">
                  <c:v>-124.711</c:v>
                </c:pt>
                <c:pt idx="11583">
                  <c:v>-124.709</c:v>
                </c:pt>
                <c:pt idx="11584">
                  <c:v>-124.70699999999999</c:v>
                </c:pt>
                <c:pt idx="11585">
                  <c:v>-124.705</c:v>
                </c:pt>
                <c:pt idx="11586">
                  <c:v>-124.703</c:v>
                </c:pt>
                <c:pt idx="11587">
                  <c:v>-124.70099999999999</c:v>
                </c:pt>
                <c:pt idx="11588">
                  <c:v>-124.699</c:v>
                </c:pt>
                <c:pt idx="11589">
                  <c:v>-124.697</c:v>
                </c:pt>
                <c:pt idx="11590">
                  <c:v>-124.69499999999999</c:v>
                </c:pt>
                <c:pt idx="11591">
                  <c:v>-124.693</c:v>
                </c:pt>
                <c:pt idx="11592">
                  <c:v>-124.691</c:v>
                </c:pt>
                <c:pt idx="11593">
                  <c:v>-124.68899999999999</c:v>
                </c:pt>
                <c:pt idx="11594">
                  <c:v>-124.687</c:v>
                </c:pt>
                <c:pt idx="11595">
                  <c:v>-124.685</c:v>
                </c:pt>
                <c:pt idx="11596">
                  <c:v>-124.68299999999999</c:v>
                </c:pt>
                <c:pt idx="11597">
                  <c:v>-124.681</c:v>
                </c:pt>
                <c:pt idx="11598">
                  <c:v>-124.679</c:v>
                </c:pt>
                <c:pt idx="11599">
                  <c:v>-124.67699999999999</c:v>
                </c:pt>
                <c:pt idx="11600">
                  <c:v>-124.675</c:v>
                </c:pt>
                <c:pt idx="11601">
                  <c:v>-124.673</c:v>
                </c:pt>
                <c:pt idx="11602">
                  <c:v>-124.67099999999999</c:v>
                </c:pt>
                <c:pt idx="11603">
                  <c:v>-124.669</c:v>
                </c:pt>
                <c:pt idx="11604">
                  <c:v>-124.667</c:v>
                </c:pt>
                <c:pt idx="11605">
                  <c:v>-124.66499999999999</c:v>
                </c:pt>
                <c:pt idx="11606">
                  <c:v>-124.663</c:v>
                </c:pt>
                <c:pt idx="11607">
                  <c:v>-124.661</c:v>
                </c:pt>
                <c:pt idx="11608">
                  <c:v>-124.65899999999999</c:v>
                </c:pt>
                <c:pt idx="11609">
                  <c:v>-124.657</c:v>
                </c:pt>
                <c:pt idx="11610">
                  <c:v>-124.655</c:v>
                </c:pt>
                <c:pt idx="11611">
                  <c:v>-124.65299999999999</c:v>
                </c:pt>
                <c:pt idx="11612">
                  <c:v>-124.651</c:v>
                </c:pt>
                <c:pt idx="11613">
                  <c:v>-124.649</c:v>
                </c:pt>
                <c:pt idx="11614">
                  <c:v>-124.64699999999999</c:v>
                </c:pt>
                <c:pt idx="11615">
                  <c:v>-124.645</c:v>
                </c:pt>
                <c:pt idx="11616">
                  <c:v>-124.643</c:v>
                </c:pt>
                <c:pt idx="11617">
                  <c:v>-124.64099999999999</c:v>
                </c:pt>
                <c:pt idx="11618">
                  <c:v>-124.639</c:v>
                </c:pt>
                <c:pt idx="11619">
                  <c:v>-124.637</c:v>
                </c:pt>
                <c:pt idx="11620">
                  <c:v>-124.63500000000001</c:v>
                </c:pt>
                <c:pt idx="11621">
                  <c:v>-124.633</c:v>
                </c:pt>
                <c:pt idx="11622">
                  <c:v>-124.631</c:v>
                </c:pt>
                <c:pt idx="11623">
                  <c:v>-124.629</c:v>
                </c:pt>
                <c:pt idx="11624">
                  <c:v>-124.627</c:v>
                </c:pt>
                <c:pt idx="11625">
                  <c:v>-124.625</c:v>
                </c:pt>
                <c:pt idx="11626">
                  <c:v>-124.623</c:v>
                </c:pt>
                <c:pt idx="11627">
                  <c:v>-124.621</c:v>
                </c:pt>
                <c:pt idx="11628">
                  <c:v>-124.619</c:v>
                </c:pt>
                <c:pt idx="11629">
                  <c:v>-124.617</c:v>
                </c:pt>
                <c:pt idx="11630">
                  <c:v>-124.61499999999999</c:v>
                </c:pt>
                <c:pt idx="11631">
                  <c:v>-124.613</c:v>
                </c:pt>
                <c:pt idx="11632">
                  <c:v>-124.611</c:v>
                </c:pt>
                <c:pt idx="11633">
                  <c:v>-124.60900000000001</c:v>
                </c:pt>
                <c:pt idx="11634">
                  <c:v>-124.607</c:v>
                </c:pt>
                <c:pt idx="11635">
                  <c:v>-124.605</c:v>
                </c:pt>
                <c:pt idx="11636">
                  <c:v>-124.60300000000001</c:v>
                </c:pt>
                <c:pt idx="11637">
                  <c:v>-124.601</c:v>
                </c:pt>
                <c:pt idx="11638">
                  <c:v>-124.599</c:v>
                </c:pt>
                <c:pt idx="11639">
                  <c:v>-124.59700000000001</c:v>
                </c:pt>
                <c:pt idx="11640">
                  <c:v>-124.595</c:v>
                </c:pt>
                <c:pt idx="11641">
                  <c:v>-124.593</c:v>
                </c:pt>
                <c:pt idx="11642">
                  <c:v>-124.59100000000001</c:v>
                </c:pt>
                <c:pt idx="11643">
                  <c:v>-124.589</c:v>
                </c:pt>
                <c:pt idx="11644">
                  <c:v>-124.587</c:v>
                </c:pt>
                <c:pt idx="11645">
                  <c:v>-124.58500000000001</c:v>
                </c:pt>
                <c:pt idx="11646">
                  <c:v>-124.583</c:v>
                </c:pt>
                <c:pt idx="11647">
                  <c:v>-124.581</c:v>
                </c:pt>
                <c:pt idx="11648">
                  <c:v>-124.57900000000001</c:v>
                </c:pt>
                <c:pt idx="11649">
                  <c:v>-124.577</c:v>
                </c:pt>
                <c:pt idx="11650">
                  <c:v>-124.575</c:v>
                </c:pt>
                <c:pt idx="11651">
                  <c:v>-124.57300000000001</c:v>
                </c:pt>
                <c:pt idx="11652">
                  <c:v>-124.571</c:v>
                </c:pt>
                <c:pt idx="11653">
                  <c:v>-124.569</c:v>
                </c:pt>
                <c:pt idx="11654">
                  <c:v>-124.56700000000001</c:v>
                </c:pt>
                <c:pt idx="11655">
                  <c:v>-124.565</c:v>
                </c:pt>
                <c:pt idx="11656">
                  <c:v>-124.563</c:v>
                </c:pt>
                <c:pt idx="11657">
                  <c:v>-124.56100000000001</c:v>
                </c:pt>
                <c:pt idx="11658">
                  <c:v>-124.559</c:v>
                </c:pt>
                <c:pt idx="11659">
                  <c:v>-124.557</c:v>
                </c:pt>
                <c:pt idx="11660">
                  <c:v>-124.55500000000001</c:v>
                </c:pt>
                <c:pt idx="11661">
                  <c:v>-124.553</c:v>
                </c:pt>
                <c:pt idx="11662">
                  <c:v>-124.551</c:v>
                </c:pt>
                <c:pt idx="11663">
                  <c:v>-124.54900000000001</c:v>
                </c:pt>
                <c:pt idx="11664">
                  <c:v>-124.547</c:v>
                </c:pt>
                <c:pt idx="11665">
                  <c:v>-124.545</c:v>
                </c:pt>
                <c:pt idx="11666">
                  <c:v>-124.54300000000001</c:v>
                </c:pt>
                <c:pt idx="11667">
                  <c:v>-124.541</c:v>
                </c:pt>
                <c:pt idx="11668">
                  <c:v>-124.539</c:v>
                </c:pt>
                <c:pt idx="11669">
                  <c:v>-124.53700000000001</c:v>
                </c:pt>
                <c:pt idx="11670">
                  <c:v>-124.535</c:v>
                </c:pt>
                <c:pt idx="11671">
                  <c:v>-124.533</c:v>
                </c:pt>
                <c:pt idx="11672">
                  <c:v>-124.53100000000001</c:v>
                </c:pt>
                <c:pt idx="11673">
                  <c:v>-124.529</c:v>
                </c:pt>
                <c:pt idx="11674">
                  <c:v>-124.527</c:v>
                </c:pt>
                <c:pt idx="11675">
                  <c:v>-124.52500000000001</c:v>
                </c:pt>
                <c:pt idx="11676">
                  <c:v>-124.523</c:v>
                </c:pt>
                <c:pt idx="11677">
                  <c:v>-124.521</c:v>
                </c:pt>
                <c:pt idx="11678">
                  <c:v>-124.51900000000001</c:v>
                </c:pt>
                <c:pt idx="11679">
                  <c:v>-124.517</c:v>
                </c:pt>
                <c:pt idx="11680">
                  <c:v>-124.515</c:v>
                </c:pt>
                <c:pt idx="11681">
                  <c:v>-124.51300000000001</c:v>
                </c:pt>
                <c:pt idx="11682">
                  <c:v>-124.511</c:v>
                </c:pt>
                <c:pt idx="11683">
                  <c:v>-124.509</c:v>
                </c:pt>
                <c:pt idx="11684">
                  <c:v>-124.50700000000001</c:v>
                </c:pt>
                <c:pt idx="11685">
                  <c:v>-124.505</c:v>
                </c:pt>
                <c:pt idx="11686">
                  <c:v>-124.503</c:v>
                </c:pt>
                <c:pt idx="11687">
                  <c:v>-124.501</c:v>
                </c:pt>
                <c:pt idx="11688">
                  <c:v>-124.499</c:v>
                </c:pt>
                <c:pt idx="11689">
                  <c:v>-124.497</c:v>
                </c:pt>
                <c:pt idx="11690">
                  <c:v>-124.495</c:v>
                </c:pt>
                <c:pt idx="11691">
                  <c:v>-124.49299999999999</c:v>
                </c:pt>
                <c:pt idx="11692">
                  <c:v>-124.491</c:v>
                </c:pt>
                <c:pt idx="11693">
                  <c:v>-124.489</c:v>
                </c:pt>
                <c:pt idx="11694">
                  <c:v>-124.48699999999999</c:v>
                </c:pt>
                <c:pt idx="11695">
                  <c:v>-124.485</c:v>
                </c:pt>
                <c:pt idx="11696">
                  <c:v>-124.483</c:v>
                </c:pt>
                <c:pt idx="11697">
                  <c:v>-124.48099999999999</c:v>
                </c:pt>
                <c:pt idx="11698">
                  <c:v>-124.479</c:v>
                </c:pt>
                <c:pt idx="11699">
                  <c:v>-124.477</c:v>
                </c:pt>
                <c:pt idx="11700">
                  <c:v>-124.47499999999999</c:v>
                </c:pt>
                <c:pt idx="11701">
                  <c:v>-124.473</c:v>
                </c:pt>
                <c:pt idx="11702">
                  <c:v>-124.471</c:v>
                </c:pt>
                <c:pt idx="11703">
                  <c:v>-124.46899999999999</c:v>
                </c:pt>
                <c:pt idx="11704">
                  <c:v>-124.467</c:v>
                </c:pt>
                <c:pt idx="11705">
                  <c:v>-124.465</c:v>
                </c:pt>
                <c:pt idx="11706">
                  <c:v>-124.46299999999999</c:v>
                </c:pt>
                <c:pt idx="11707">
                  <c:v>-124.461</c:v>
                </c:pt>
                <c:pt idx="11708">
                  <c:v>-124.459</c:v>
                </c:pt>
                <c:pt idx="11709">
                  <c:v>-124.45699999999999</c:v>
                </c:pt>
                <c:pt idx="11710">
                  <c:v>-124.455</c:v>
                </c:pt>
                <c:pt idx="11711">
                  <c:v>-124.453</c:v>
                </c:pt>
                <c:pt idx="11712">
                  <c:v>-124.45099999999999</c:v>
                </c:pt>
                <c:pt idx="11713">
                  <c:v>-124.449</c:v>
                </c:pt>
                <c:pt idx="11714">
                  <c:v>-124.447</c:v>
                </c:pt>
                <c:pt idx="11715">
                  <c:v>-124.44499999999999</c:v>
                </c:pt>
                <c:pt idx="11716">
                  <c:v>-124.443</c:v>
                </c:pt>
                <c:pt idx="11717">
                  <c:v>-124.441</c:v>
                </c:pt>
                <c:pt idx="11718">
                  <c:v>-124.43899999999999</c:v>
                </c:pt>
                <c:pt idx="11719">
                  <c:v>-124.437</c:v>
                </c:pt>
                <c:pt idx="11720">
                  <c:v>-124.435</c:v>
                </c:pt>
                <c:pt idx="11721">
                  <c:v>-124.43299999999999</c:v>
                </c:pt>
                <c:pt idx="11722">
                  <c:v>-124.431</c:v>
                </c:pt>
                <c:pt idx="11723">
                  <c:v>-124.429</c:v>
                </c:pt>
                <c:pt idx="11724">
                  <c:v>-124.42699999999999</c:v>
                </c:pt>
                <c:pt idx="11725">
                  <c:v>-124.425</c:v>
                </c:pt>
                <c:pt idx="11726">
                  <c:v>-124.423</c:v>
                </c:pt>
                <c:pt idx="11727">
                  <c:v>-124.42099999999999</c:v>
                </c:pt>
                <c:pt idx="11728">
                  <c:v>-124.419</c:v>
                </c:pt>
                <c:pt idx="11729">
                  <c:v>-124.417</c:v>
                </c:pt>
                <c:pt idx="11730">
                  <c:v>-124.41499999999999</c:v>
                </c:pt>
                <c:pt idx="11731">
                  <c:v>-124.413</c:v>
                </c:pt>
                <c:pt idx="11732">
                  <c:v>-124.411</c:v>
                </c:pt>
                <c:pt idx="11733">
                  <c:v>-124.40899999999999</c:v>
                </c:pt>
                <c:pt idx="11734">
                  <c:v>-124.407</c:v>
                </c:pt>
                <c:pt idx="11735">
                  <c:v>-124.405</c:v>
                </c:pt>
                <c:pt idx="11736">
                  <c:v>-124.40299999999999</c:v>
                </c:pt>
                <c:pt idx="11737">
                  <c:v>-124.401</c:v>
                </c:pt>
                <c:pt idx="11738">
                  <c:v>-124.399</c:v>
                </c:pt>
                <c:pt idx="11739">
                  <c:v>-124.39699999999999</c:v>
                </c:pt>
                <c:pt idx="11740">
                  <c:v>-124.395</c:v>
                </c:pt>
                <c:pt idx="11741">
                  <c:v>-124.393</c:v>
                </c:pt>
                <c:pt idx="11742">
                  <c:v>-124.39099999999999</c:v>
                </c:pt>
                <c:pt idx="11743">
                  <c:v>-124.389</c:v>
                </c:pt>
                <c:pt idx="11744">
                  <c:v>-124.387</c:v>
                </c:pt>
                <c:pt idx="11745">
                  <c:v>-124.38500000000001</c:v>
                </c:pt>
                <c:pt idx="11746">
                  <c:v>-124.383</c:v>
                </c:pt>
                <c:pt idx="11747">
                  <c:v>-124.381</c:v>
                </c:pt>
                <c:pt idx="11748">
                  <c:v>-124.379</c:v>
                </c:pt>
                <c:pt idx="11749">
                  <c:v>-124.377</c:v>
                </c:pt>
                <c:pt idx="11750">
                  <c:v>-124.375</c:v>
                </c:pt>
                <c:pt idx="11751">
                  <c:v>-124.373</c:v>
                </c:pt>
                <c:pt idx="11752">
                  <c:v>-124.371</c:v>
                </c:pt>
                <c:pt idx="11753">
                  <c:v>-124.369</c:v>
                </c:pt>
                <c:pt idx="11754">
                  <c:v>-124.367</c:v>
                </c:pt>
                <c:pt idx="11755">
                  <c:v>-124.36499999999999</c:v>
                </c:pt>
                <c:pt idx="11756">
                  <c:v>-124.363</c:v>
                </c:pt>
                <c:pt idx="11757">
                  <c:v>-124.361</c:v>
                </c:pt>
                <c:pt idx="11758">
                  <c:v>-124.35900000000001</c:v>
                </c:pt>
                <c:pt idx="11759">
                  <c:v>-124.357</c:v>
                </c:pt>
                <c:pt idx="11760">
                  <c:v>-124.355</c:v>
                </c:pt>
                <c:pt idx="11761">
                  <c:v>-124.35300000000001</c:v>
                </c:pt>
                <c:pt idx="11762">
                  <c:v>-124.351</c:v>
                </c:pt>
                <c:pt idx="11763">
                  <c:v>-124.349</c:v>
                </c:pt>
                <c:pt idx="11764">
                  <c:v>-124.34700000000001</c:v>
                </c:pt>
                <c:pt idx="11765">
                  <c:v>-124.345</c:v>
                </c:pt>
                <c:pt idx="11766">
                  <c:v>-124.343</c:v>
                </c:pt>
                <c:pt idx="11767">
                  <c:v>-124.34100000000001</c:v>
                </c:pt>
                <c:pt idx="11768">
                  <c:v>-124.339</c:v>
                </c:pt>
                <c:pt idx="11769">
                  <c:v>-124.337</c:v>
                </c:pt>
                <c:pt idx="11770">
                  <c:v>-124.33500000000001</c:v>
                </c:pt>
                <c:pt idx="11771">
                  <c:v>-124.333</c:v>
                </c:pt>
                <c:pt idx="11772">
                  <c:v>-124.331</c:v>
                </c:pt>
                <c:pt idx="11773">
                  <c:v>-124.32900000000001</c:v>
                </c:pt>
                <c:pt idx="11774">
                  <c:v>-124.327</c:v>
                </c:pt>
                <c:pt idx="11775">
                  <c:v>-124.325</c:v>
                </c:pt>
                <c:pt idx="11776">
                  <c:v>-124.32300000000001</c:v>
                </c:pt>
                <c:pt idx="11777">
                  <c:v>-124.321</c:v>
                </c:pt>
                <c:pt idx="11778">
                  <c:v>-124.319</c:v>
                </c:pt>
                <c:pt idx="11779">
                  <c:v>-124.31700000000001</c:v>
                </c:pt>
                <c:pt idx="11780">
                  <c:v>-124.315</c:v>
                </c:pt>
                <c:pt idx="11781">
                  <c:v>-124.313</c:v>
                </c:pt>
                <c:pt idx="11782">
                  <c:v>-124.31100000000001</c:v>
                </c:pt>
                <c:pt idx="11783">
                  <c:v>-124.309</c:v>
                </c:pt>
                <c:pt idx="11784">
                  <c:v>-124.307</c:v>
                </c:pt>
                <c:pt idx="11785">
                  <c:v>-124.30500000000001</c:v>
                </c:pt>
                <c:pt idx="11786">
                  <c:v>-124.303</c:v>
                </c:pt>
                <c:pt idx="11787">
                  <c:v>-124.301</c:v>
                </c:pt>
                <c:pt idx="11788">
                  <c:v>-124.29900000000001</c:v>
                </c:pt>
                <c:pt idx="11789">
                  <c:v>-124.297</c:v>
                </c:pt>
                <c:pt idx="11790">
                  <c:v>-124.295</c:v>
                </c:pt>
                <c:pt idx="11791">
                  <c:v>-124.29300000000001</c:v>
                </c:pt>
                <c:pt idx="11792">
                  <c:v>-124.291</c:v>
                </c:pt>
                <c:pt idx="11793">
                  <c:v>-124.289</c:v>
                </c:pt>
                <c:pt idx="11794">
                  <c:v>-124.28700000000001</c:v>
                </c:pt>
                <c:pt idx="11795">
                  <c:v>-124.285</c:v>
                </c:pt>
                <c:pt idx="11796">
                  <c:v>-124.283</c:v>
                </c:pt>
                <c:pt idx="11797">
                  <c:v>-124.28100000000001</c:v>
                </c:pt>
                <c:pt idx="11798">
                  <c:v>-124.279</c:v>
                </c:pt>
                <c:pt idx="11799">
                  <c:v>-124.277</c:v>
                </c:pt>
                <c:pt idx="11800">
                  <c:v>-124.27500000000001</c:v>
                </c:pt>
                <c:pt idx="11801">
                  <c:v>-124.273</c:v>
                </c:pt>
                <c:pt idx="11802">
                  <c:v>-124.271</c:v>
                </c:pt>
                <c:pt idx="11803">
                  <c:v>-124.26900000000001</c:v>
                </c:pt>
                <c:pt idx="11804">
                  <c:v>-124.267</c:v>
                </c:pt>
                <c:pt idx="11805">
                  <c:v>-124.265</c:v>
                </c:pt>
                <c:pt idx="11806">
                  <c:v>-124.26300000000001</c:v>
                </c:pt>
                <c:pt idx="11807">
                  <c:v>-124.261</c:v>
                </c:pt>
                <c:pt idx="11808">
                  <c:v>-124.259</c:v>
                </c:pt>
                <c:pt idx="11809">
                  <c:v>-124.25700000000001</c:v>
                </c:pt>
                <c:pt idx="11810">
                  <c:v>-124.255</c:v>
                </c:pt>
                <c:pt idx="11811">
                  <c:v>-124.253</c:v>
                </c:pt>
                <c:pt idx="11812">
                  <c:v>-124.251</c:v>
                </c:pt>
                <c:pt idx="11813">
                  <c:v>-124.249</c:v>
                </c:pt>
                <c:pt idx="11814">
                  <c:v>-124.247</c:v>
                </c:pt>
                <c:pt idx="11815">
                  <c:v>-124.245</c:v>
                </c:pt>
                <c:pt idx="11816">
                  <c:v>-124.24299999999999</c:v>
                </c:pt>
                <c:pt idx="11817">
                  <c:v>-124.241</c:v>
                </c:pt>
                <c:pt idx="11818">
                  <c:v>-124.239</c:v>
                </c:pt>
                <c:pt idx="11819">
                  <c:v>-124.23699999999999</c:v>
                </c:pt>
                <c:pt idx="11820">
                  <c:v>-124.235</c:v>
                </c:pt>
                <c:pt idx="11821">
                  <c:v>-124.233</c:v>
                </c:pt>
                <c:pt idx="11822">
                  <c:v>-124.23099999999999</c:v>
                </c:pt>
                <c:pt idx="11823">
                  <c:v>-124.229</c:v>
                </c:pt>
                <c:pt idx="11824">
                  <c:v>-124.227</c:v>
                </c:pt>
                <c:pt idx="11825">
                  <c:v>-124.22499999999999</c:v>
                </c:pt>
                <c:pt idx="11826">
                  <c:v>-124.223</c:v>
                </c:pt>
                <c:pt idx="11827">
                  <c:v>-124.221</c:v>
                </c:pt>
                <c:pt idx="11828">
                  <c:v>-124.21899999999999</c:v>
                </c:pt>
                <c:pt idx="11829">
                  <c:v>-124.217</c:v>
                </c:pt>
                <c:pt idx="11830">
                  <c:v>-124.215</c:v>
                </c:pt>
                <c:pt idx="11831">
                  <c:v>-124.21299999999999</c:v>
                </c:pt>
                <c:pt idx="11832">
                  <c:v>-124.211</c:v>
                </c:pt>
                <c:pt idx="11833">
                  <c:v>-124.209</c:v>
                </c:pt>
                <c:pt idx="11834">
                  <c:v>-124.20699999999999</c:v>
                </c:pt>
                <c:pt idx="11835">
                  <c:v>-124.205</c:v>
                </c:pt>
                <c:pt idx="11836">
                  <c:v>-124.203</c:v>
                </c:pt>
                <c:pt idx="11837">
                  <c:v>-124.20099999999999</c:v>
                </c:pt>
                <c:pt idx="11838">
                  <c:v>-124.199</c:v>
                </c:pt>
                <c:pt idx="11839">
                  <c:v>-124.197</c:v>
                </c:pt>
                <c:pt idx="11840">
                  <c:v>-124.19499999999999</c:v>
                </c:pt>
                <c:pt idx="11841">
                  <c:v>-124.193</c:v>
                </c:pt>
                <c:pt idx="11842">
                  <c:v>-124.191</c:v>
                </c:pt>
                <c:pt idx="11843">
                  <c:v>-124.18899999999999</c:v>
                </c:pt>
                <c:pt idx="11844">
                  <c:v>-124.187</c:v>
                </c:pt>
                <c:pt idx="11845">
                  <c:v>-124.185</c:v>
                </c:pt>
                <c:pt idx="11846">
                  <c:v>-124.18299999999999</c:v>
                </c:pt>
                <c:pt idx="11847">
                  <c:v>-124.181</c:v>
                </c:pt>
                <c:pt idx="11848">
                  <c:v>-124.179</c:v>
                </c:pt>
                <c:pt idx="11849">
                  <c:v>-124.17699999999999</c:v>
                </c:pt>
                <c:pt idx="11850">
                  <c:v>-124.175</c:v>
                </c:pt>
                <c:pt idx="11851">
                  <c:v>-124.173</c:v>
                </c:pt>
                <c:pt idx="11852">
                  <c:v>-124.17099999999999</c:v>
                </c:pt>
                <c:pt idx="11853">
                  <c:v>-124.169</c:v>
                </c:pt>
                <c:pt idx="11854">
                  <c:v>-124.167</c:v>
                </c:pt>
                <c:pt idx="11855">
                  <c:v>-124.16499999999999</c:v>
                </c:pt>
                <c:pt idx="11856">
                  <c:v>-124.163</c:v>
                </c:pt>
                <c:pt idx="11857">
                  <c:v>-124.161</c:v>
                </c:pt>
                <c:pt idx="11858">
                  <c:v>-124.15899999999999</c:v>
                </c:pt>
                <c:pt idx="11859">
                  <c:v>-124.157</c:v>
                </c:pt>
                <c:pt idx="11860">
                  <c:v>-124.155</c:v>
                </c:pt>
                <c:pt idx="11861">
                  <c:v>-124.15299999999999</c:v>
                </c:pt>
                <c:pt idx="11862">
                  <c:v>-124.151</c:v>
                </c:pt>
                <c:pt idx="11863">
                  <c:v>-124.149</c:v>
                </c:pt>
                <c:pt idx="11864">
                  <c:v>-124.14699999999999</c:v>
                </c:pt>
                <c:pt idx="11865">
                  <c:v>-124.145</c:v>
                </c:pt>
                <c:pt idx="11866">
                  <c:v>-124.143</c:v>
                </c:pt>
                <c:pt idx="11867">
                  <c:v>-124.14099999999999</c:v>
                </c:pt>
                <c:pt idx="11868">
                  <c:v>-124.139</c:v>
                </c:pt>
                <c:pt idx="11869">
                  <c:v>-124.137</c:v>
                </c:pt>
                <c:pt idx="11870">
                  <c:v>-124.13500000000001</c:v>
                </c:pt>
                <c:pt idx="11871">
                  <c:v>-124.133</c:v>
                </c:pt>
                <c:pt idx="11872">
                  <c:v>-124.131</c:v>
                </c:pt>
                <c:pt idx="11873">
                  <c:v>-124.129</c:v>
                </c:pt>
                <c:pt idx="11874">
                  <c:v>-124.127</c:v>
                </c:pt>
                <c:pt idx="11875">
                  <c:v>-124.125</c:v>
                </c:pt>
                <c:pt idx="11876">
                  <c:v>-124.123</c:v>
                </c:pt>
                <c:pt idx="11877">
                  <c:v>-124.121</c:v>
                </c:pt>
                <c:pt idx="11878">
                  <c:v>-124.119</c:v>
                </c:pt>
                <c:pt idx="11879">
                  <c:v>-124.117</c:v>
                </c:pt>
                <c:pt idx="11880">
                  <c:v>-124.11499999999999</c:v>
                </c:pt>
                <c:pt idx="11881">
                  <c:v>-124.113</c:v>
                </c:pt>
                <c:pt idx="11882">
                  <c:v>-124.111</c:v>
                </c:pt>
                <c:pt idx="11883">
                  <c:v>-124.10900000000001</c:v>
                </c:pt>
                <c:pt idx="11884">
                  <c:v>-124.107</c:v>
                </c:pt>
                <c:pt idx="11885">
                  <c:v>-124.105</c:v>
                </c:pt>
                <c:pt idx="11886">
                  <c:v>-124.10300000000001</c:v>
                </c:pt>
                <c:pt idx="11887">
                  <c:v>-124.101</c:v>
                </c:pt>
                <c:pt idx="11888">
                  <c:v>-124.099</c:v>
                </c:pt>
                <c:pt idx="11889">
                  <c:v>-124.09700000000001</c:v>
                </c:pt>
                <c:pt idx="11890">
                  <c:v>-124.095</c:v>
                </c:pt>
                <c:pt idx="11891">
                  <c:v>-124.093</c:v>
                </c:pt>
                <c:pt idx="11892">
                  <c:v>-124.09100000000001</c:v>
                </c:pt>
                <c:pt idx="11893">
                  <c:v>-124.089</c:v>
                </c:pt>
                <c:pt idx="11894">
                  <c:v>-124.087</c:v>
                </c:pt>
                <c:pt idx="11895">
                  <c:v>-124.08500000000001</c:v>
                </c:pt>
                <c:pt idx="11896">
                  <c:v>-124.083</c:v>
                </c:pt>
                <c:pt idx="11897">
                  <c:v>-124.081</c:v>
                </c:pt>
                <c:pt idx="11898">
                  <c:v>-124.07900000000001</c:v>
                </c:pt>
                <c:pt idx="11899">
                  <c:v>-124.077</c:v>
                </c:pt>
                <c:pt idx="11900">
                  <c:v>-124.075</c:v>
                </c:pt>
                <c:pt idx="11901">
                  <c:v>-124.07300000000001</c:v>
                </c:pt>
                <c:pt idx="11902">
                  <c:v>-124.071</c:v>
                </c:pt>
                <c:pt idx="11903">
                  <c:v>-124.069</c:v>
                </c:pt>
                <c:pt idx="11904">
                  <c:v>-124.06700000000001</c:v>
                </c:pt>
                <c:pt idx="11905">
                  <c:v>-124.065</c:v>
                </c:pt>
                <c:pt idx="11906">
                  <c:v>-124.063</c:v>
                </c:pt>
                <c:pt idx="11907">
                  <c:v>-124.06100000000001</c:v>
                </c:pt>
                <c:pt idx="11908">
                  <c:v>-124.059</c:v>
                </c:pt>
                <c:pt idx="11909">
                  <c:v>-124.057</c:v>
                </c:pt>
                <c:pt idx="11910">
                  <c:v>-124.05500000000001</c:v>
                </c:pt>
                <c:pt idx="11911">
                  <c:v>-124.053</c:v>
                </c:pt>
                <c:pt idx="11912">
                  <c:v>-124.051</c:v>
                </c:pt>
                <c:pt idx="11913">
                  <c:v>-124.04900000000001</c:v>
                </c:pt>
                <c:pt idx="11914">
                  <c:v>-124.047</c:v>
                </c:pt>
                <c:pt idx="11915">
                  <c:v>-124.045</c:v>
                </c:pt>
                <c:pt idx="11916">
                  <c:v>-124.04300000000001</c:v>
                </c:pt>
                <c:pt idx="11917">
                  <c:v>-124.041</c:v>
                </c:pt>
                <c:pt idx="11918">
                  <c:v>-124.039</c:v>
                </c:pt>
                <c:pt idx="11919">
                  <c:v>-124.03700000000001</c:v>
                </c:pt>
                <c:pt idx="11920">
                  <c:v>-124.035</c:v>
                </c:pt>
                <c:pt idx="11921">
                  <c:v>-124.033</c:v>
                </c:pt>
                <c:pt idx="11922">
                  <c:v>-124.03100000000001</c:v>
                </c:pt>
                <c:pt idx="11923">
                  <c:v>-124.029</c:v>
                </c:pt>
                <c:pt idx="11924">
                  <c:v>-124.027</c:v>
                </c:pt>
                <c:pt idx="11925">
                  <c:v>-124.02500000000001</c:v>
                </c:pt>
                <c:pt idx="11926">
                  <c:v>-124.023</c:v>
                </c:pt>
                <c:pt idx="11927">
                  <c:v>-124.021</c:v>
                </c:pt>
                <c:pt idx="11928">
                  <c:v>-124.01900000000001</c:v>
                </c:pt>
                <c:pt idx="11929">
                  <c:v>-124.017</c:v>
                </c:pt>
                <c:pt idx="11930">
                  <c:v>-124.015</c:v>
                </c:pt>
                <c:pt idx="11931">
                  <c:v>-124.01300000000001</c:v>
                </c:pt>
                <c:pt idx="11932">
                  <c:v>-124.011</c:v>
                </c:pt>
                <c:pt idx="11933">
                  <c:v>-124.009</c:v>
                </c:pt>
                <c:pt idx="11934">
                  <c:v>-124.00700000000001</c:v>
                </c:pt>
                <c:pt idx="11935">
                  <c:v>-124.005</c:v>
                </c:pt>
                <c:pt idx="11936">
                  <c:v>-124.003</c:v>
                </c:pt>
                <c:pt idx="11937">
                  <c:v>-124.001</c:v>
                </c:pt>
                <c:pt idx="11938">
                  <c:v>-123.999</c:v>
                </c:pt>
                <c:pt idx="11939">
                  <c:v>-123.997</c:v>
                </c:pt>
                <c:pt idx="11940">
                  <c:v>-123.995</c:v>
                </c:pt>
                <c:pt idx="11941">
                  <c:v>-123.99299999999999</c:v>
                </c:pt>
                <c:pt idx="11942">
                  <c:v>-123.991</c:v>
                </c:pt>
                <c:pt idx="11943">
                  <c:v>-123.989</c:v>
                </c:pt>
                <c:pt idx="11944">
                  <c:v>-123.98699999999999</c:v>
                </c:pt>
                <c:pt idx="11945">
                  <c:v>-123.985</c:v>
                </c:pt>
                <c:pt idx="11946">
                  <c:v>-123.983</c:v>
                </c:pt>
                <c:pt idx="11947">
                  <c:v>-123.98099999999999</c:v>
                </c:pt>
                <c:pt idx="11948">
                  <c:v>-123.979</c:v>
                </c:pt>
                <c:pt idx="11949">
                  <c:v>-123.977</c:v>
                </c:pt>
                <c:pt idx="11950">
                  <c:v>-123.97499999999999</c:v>
                </c:pt>
                <c:pt idx="11951">
                  <c:v>-123.973</c:v>
                </c:pt>
                <c:pt idx="11952">
                  <c:v>-123.971</c:v>
                </c:pt>
                <c:pt idx="11953">
                  <c:v>-123.96899999999999</c:v>
                </c:pt>
                <c:pt idx="11954">
                  <c:v>-123.967</c:v>
                </c:pt>
                <c:pt idx="11955">
                  <c:v>-123.965</c:v>
                </c:pt>
                <c:pt idx="11956">
                  <c:v>-123.96299999999999</c:v>
                </c:pt>
                <c:pt idx="11957">
                  <c:v>-123.961</c:v>
                </c:pt>
                <c:pt idx="11958">
                  <c:v>-123.959</c:v>
                </c:pt>
                <c:pt idx="11959">
                  <c:v>-123.95699999999999</c:v>
                </c:pt>
                <c:pt idx="11960">
                  <c:v>-123.955</c:v>
                </c:pt>
                <c:pt idx="11961">
                  <c:v>-123.953</c:v>
                </c:pt>
                <c:pt idx="11962">
                  <c:v>-123.95099999999999</c:v>
                </c:pt>
                <c:pt idx="11963">
                  <c:v>-123.949</c:v>
                </c:pt>
                <c:pt idx="11964">
                  <c:v>-123.947</c:v>
                </c:pt>
                <c:pt idx="11965">
                  <c:v>-123.94499999999999</c:v>
                </c:pt>
                <c:pt idx="11966">
                  <c:v>-123.943</c:v>
                </c:pt>
                <c:pt idx="11967">
                  <c:v>-123.941</c:v>
                </c:pt>
                <c:pt idx="11968">
                  <c:v>-123.93899999999999</c:v>
                </c:pt>
                <c:pt idx="11969">
                  <c:v>-123.937</c:v>
                </c:pt>
                <c:pt idx="11970">
                  <c:v>-123.935</c:v>
                </c:pt>
                <c:pt idx="11971">
                  <c:v>-123.93299999999999</c:v>
                </c:pt>
                <c:pt idx="11972">
                  <c:v>-123.931</c:v>
                </c:pt>
                <c:pt idx="11973">
                  <c:v>-123.929</c:v>
                </c:pt>
                <c:pt idx="11974">
                  <c:v>-123.92699999999999</c:v>
                </c:pt>
                <c:pt idx="11975">
                  <c:v>-123.925</c:v>
                </c:pt>
                <c:pt idx="11976">
                  <c:v>-123.923</c:v>
                </c:pt>
                <c:pt idx="11977">
                  <c:v>-123.92099999999999</c:v>
                </c:pt>
                <c:pt idx="11978">
                  <c:v>-123.919</c:v>
                </c:pt>
                <c:pt idx="11979">
                  <c:v>-123.917</c:v>
                </c:pt>
                <c:pt idx="11980">
                  <c:v>-123.91499999999999</c:v>
                </c:pt>
                <c:pt idx="11981">
                  <c:v>-123.913</c:v>
                </c:pt>
                <c:pt idx="11982">
                  <c:v>-123.911</c:v>
                </c:pt>
                <c:pt idx="11983">
                  <c:v>-123.90899999999999</c:v>
                </c:pt>
                <c:pt idx="11984">
                  <c:v>-123.907</c:v>
                </c:pt>
                <c:pt idx="11985">
                  <c:v>-123.905</c:v>
                </c:pt>
                <c:pt idx="11986">
                  <c:v>-123.90299999999999</c:v>
                </c:pt>
                <c:pt idx="11987">
                  <c:v>-123.901</c:v>
                </c:pt>
                <c:pt idx="11988">
                  <c:v>-123.899</c:v>
                </c:pt>
                <c:pt idx="11989">
                  <c:v>-123.89699999999999</c:v>
                </c:pt>
                <c:pt idx="11990">
                  <c:v>-123.895</c:v>
                </c:pt>
                <c:pt idx="11991">
                  <c:v>-123.893</c:v>
                </c:pt>
                <c:pt idx="11992">
                  <c:v>-123.89099999999999</c:v>
                </c:pt>
                <c:pt idx="11993">
                  <c:v>-123.889</c:v>
                </c:pt>
                <c:pt idx="11994">
                  <c:v>-123.887</c:v>
                </c:pt>
                <c:pt idx="11995">
                  <c:v>-123.88500000000001</c:v>
                </c:pt>
                <c:pt idx="11996">
                  <c:v>-123.883</c:v>
                </c:pt>
                <c:pt idx="11997">
                  <c:v>-123.881</c:v>
                </c:pt>
                <c:pt idx="11998">
                  <c:v>-123.879</c:v>
                </c:pt>
                <c:pt idx="11999">
                  <c:v>-123.877</c:v>
                </c:pt>
                <c:pt idx="12000">
                  <c:v>-123.875</c:v>
                </c:pt>
                <c:pt idx="12001">
                  <c:v>-123.873</c:v>
                </c:pt>
                <c:pt idx="12002">
                  <c:v>-123.871</c:v>
                </c:pt>
                <c:pt idx="12003">
                  <c:v>-123.869</c:v>
                </c:pt>
                <c:pt idx="12004">
                  <c:v>-123.867</c:v>
                </c:pt>
                <c:pt idx="12005">
                  <c:v>-123.86499999999999</c:v>
                </c:pt>
                <c:pt idx="12006">
                  <c:v>-123.863</c:v>
                </c:pt>
                <c:pt idx="12007">
                  <c:v>-123.861</c:v>
                </c:pt>
                <c:pt idx="12008">
                  <c:v>-123.85900000000001</c:v>
                </c:pt>
                <c:pt idx="12009">
                  <c:v>-123.857</c:v>
                </c:pt>
                <c:pt idx="12010">
                  <c:v>-123.855</c:v>
                </c:pt>
                <c:pt idx="12011">
                  <c:v>-123.85300000000001</c:v>
                </c:pt>
                <c:pt idx="12012">
                  <c:v>-123.851</c:v>
                </c:pt>
                <c:pt idx="12013">
                  <c:v>-123.849</c:v>
                </c:pt>
                <c:pt idx="12014">
                  <c:v>-123.84700000000001</c:v>
                </c:pt>
                <c:pt idx="12015">
                  <c:v>-123.845</c:v>
                </c:pt>
                <c:pt idx="12016">
                  <c:v>-123.843</c:v>
                </c:pt>
                <c:pt idx="12017">
                  <c:v>-123.84100000000001</c:v>
                </c:pt>
                <c:pt idx="12018">
                  <c:v>-123.839</c:v>
                </c:pt>
                <c:pt idx="12019">
                  <c:v>-123.837</c:v>
                </c:pt>
                <c:pt idx="12020">
                  <c:v>-123.83500000000001</c:v>
                </c:pt>
                <c:pt idx="12021">
                  <c:v>-123.833</c:v>
                </c:pt>
                <c:pt idx="12022">
                  <c:v>-123.831</c:v>
                </c:pt>
                <c:pt idx="12023">
                  <c:v>-123.82900000000001</c:v>
                </c:pt>
                <c:pt idx="12024">
                  <c:v>-123.827</c:v>
                </c:pt>
                <c:pt idx="12025">
                  <c:v>-123.825</c:v>
                </c:pt>
                <c:pt idx="12026">
                  <c:v>-123.82300000000001</c:v>
                </c:pt>
                <c:pt idx="12027">
                  <c:v>-123.821</c:v>
                </c:pt>
                <c:pt idx="12028">
                  <c:v>-123.819</c:v>
                </c:pt>
                <c:pt idx="12029">
                  <c:v>-123.81700000000001</c:v>
                </c:pt>
                <c:pt idx="12030">
                  <c:v>-123.815</c:v>
                </c:pt>
                <c:pt idx="12031">
                  <c:v>-123.813</c:v>
                </c:pt>
                <c:pt idx="12032">
                  <c:v>-123.81100000000001</c:v>
                </c:pt>
                <c:pt idx="12033">
                  <c:v>-123.809</c:v>
                </c:pt>
                <c:pt idx="12034">
                  <c:v>-123.807</c:v>
                </c:pt>
                <c:pt idx="12035">
                  <c:v>-123.80500000000001</c:v>
                </c:pt>
                <c:pt idx="12036">
                  <c:v>-123.803</c:v>
                </c:pt>
                <c:pt idx="12037">
                  <c:v>-123.801</c:v>
                </c:pt>
                <c:pt idx="12038">
                  <c:v>-123.79900000000001</c:v>
                </c:pt>
                <c:pt idx="12039">
                  <c:v>-123.797</c:v>
                </c:pt>
                <c:pt idx="12040">
                  <c:v>-123.795</c:v>
                </c:pt>
                <c:pt idx="12041">
                  <c:v>-123.79300000000001</c:v>
                </c:pt>
                <c:pt idx="12042">
                  <c:v>-123.791</c:v>
                </c:pt>
                <c:pt idx="12043">
                  <c:v>-123.789</c:v>
                </c:pt>
                <c:pt idx="12044">
                  <c:v>-123.78700000000001</c:v>
                </c:pt>
                <c:pt idx="12045">
                  <c:v>-123.785</c:v>
                </c:pt>
                <c:pt idx="12046">
                  <c:v>-123.783</c:v>
                </c:pt>
                <c:pt idx="12047">
                  <c:v>-123.78100000000001</c:v>
                </c:pt>
                <c:pt idx="12048">
                  <c:v>-123.779</c:v>
                </c:pt>
                <c:pt idx="12049">
                  <c:v>-123.777</c:v>
                </c:pt>
                <c:pt idx="12050">
                  <c:v>-123.77500000000001</c:v>
                </c:pt>
                <c:pt idx="12051">
                  <c:v>-123.773</c:v>
                </c:pt>
                <c:pt idx="12052">
                  <c:v>-123.771</c:v>
                </c:pt>
                <c:pt idx="12053">
                  <c:v>-123.76900000000001</c:v>
                </c:pt>
                <c:pt idx="12054">
                  <c:v>-123.767</c:v>
                </c:pt>
                <c:pt idx="12055">
                  <c:v>-123.765</c:v>
                </c:pt>
                <c:pt idx="12056">
                  <c:v>-123.76300000000001</c:v>
                </c:pt>
                <c:pt idx="12057">
                  <c:v>-123.761</c:v>
                </c:pt>
                <c:pt idx="12058">
                  <c:v>-123.759</c:v>
                </c:pt>
                <c:pt idx="12059">
                  <c:v>-123.75700000000001</c:v>
                </c:pt>
                <c:pt idx="12060">
                  <c:v>-123.755</c:v>
                </c:pt>
                <c:pt idx="12061">
                  <c:v>-123.753</c:v>
                </c:pt>
                <c:pt idx="12062">
                  <c:v>-123.751</c:v>
                </c:pt>
                <c:pt idx="12063">
                  <c:v>-123.749</c:v>
                </c:pt>
                <c:pt idx="12064">
                  <c:v>-123.747</c:v>
                </c:pt>
                <c:pt idx="12065">
                  <c:v>-123.745</c:v>
                </c:pt>
                <c:pt idx="12066">
                  <c:v>-123.74299999999999</c:v>
                </c:pt>
                <c:pt idx="12067">
                  <c:v>-123.741</c:v>
                </c:pt>
                <c:pt idx="12068">
                  <c:v>-123.739</c:v>
                </c:pt>
                <c:pt idx="12069">
                  <c:v>-123.73699999999999</c:v>
                </c:pt>
                <c:pt idx="12070">
                  <c:v>-123.735</c:v>
                </c:pt>
                <c:pt idx="12071">
                  <c:v>-123.733</c:v>
                </c:pt>
                <c:pt idx="12072">
                  <c:v>-123.73099999999999</c:v>
                </c:pt>
                <c:pt idx="12073">
                  <c:v>-123.729</c:v>
                </c:pt>
                <c:pt idx="12074">
                  <c:v>-123.727</c:v>
                </c:pt>
                <c:pt idx="12075">
                  <c:v>-123.72499999999999</c:v>
                </c:pt>
                <c:pt idx="12076">
                  <c:v>-123.723</c:v>
                </c:pt>
                <c:pt idx="12077">
                  <c:v>-123.721</c:v>
                </c:pt>
                <c:pt idx="12078">
                  <c:v>-123.71899999999999</c:v>
                </c:pt>
                <c:pt idx="12079">
                  <c:v>-123.717</c:v>
                </c:pt>
                <c:pt idx="12080">
                  <c:v>-123.715</c:v>
                </c:pt>
                <c:pt idx="12081">
                  <c:v>-123.71299999999999</c:v>
                </c:pt>
                <c:pt idx="12082">
                  <c:v>-123.711</c:v>
                </c:pt>
                <c:pt idx="12083">
                  <c:v>-123.709</c:v>
                </c:pt>
                <c:pt idx="12084">
                  <c:v>-123.70699999999999</c:v>
                </c:pt>
                <c:pt idx="12085">
                  <c:v>-123.705</c:v>
                </c:pt>
                <c:pt idx="12086">
                  <c:v>-123.703</c:v>
                </c:pt>
                <c:pt idx="12087">
                  <c:v>-123.70099999999999</c:v>
                </c:pt>
                <c:pt idx="12088">
                  <c:v>-123.699</c:v>
                </c:pt>
                <c:pt idx="12089">
                  <c:v>-123.697</c:v>
                </c:pt>
                <c:pt idx="12090">
                  <c:v>-123.69499999999999</c:v>
                </c:pt>
                <c:pt idx="12091">
                  <c:v>-123.693</c:v>
                </c:pt>
                <c:pt idx="12092">
                  <c:v>-123.691</c:v>
                </c:pt>
                <c:pt idx="12093">
                  <c:v>-123.68899999999999</c:v>
                </c:pt>
                <c:pt idx="12094">
                  <c:v>-123.687</c:v>
                </c:pt>
                <c:pt idx="12095">
                  <c:v>-123.685</c:v>
                </c:pt>
                <c:pt idx="12096">
                  <c:v>-123.68299999999999</c:v>
                </c:pt>
                <c:pt idx="12097">
                  <c:v>-123.681</c:v>
                </c:pt>
                <c:pt idx="12098">
                  <c:v>-123.679</c:v>
                </c:pt>
                <c:pt idx="12099">
                  <c:v>-123.67699999999999</c:v>
                </c:pt>
                <c:pt idx="12100">
                  <c:v>-123.675</c:v>
                </c:pt>
                <c:pt idx="12101">
                  <c:v>-123.673</c:v>
                </c:pt>
                <c:pt idx="12102">
                  <c:v>-123.67099999999999</c:v>
                </c:pt>
                <c:pt idx="12103">
                  <c:v>-123.669</c:v>
                </c:pt>
                <c:pt idx="12104">
                  <c:v>-123.667</c:v>
                </c:pt>
                <c:pt idx="12105">
                  <c:v>-123.66499999999999</c:v>
                </c:pt>
                <c:pt idx="12106">
                  <c:v>-123.663</c:v>
                </c:pt>
                <c:pt idx="12107">
                  <c:v>-123.661</c:v>
                </c:pt>
                <c:pt idx="12108">
                  <c:v>-123.65899999999999</c:v>
                </c:pt>
                <c:pt idx="12109">
                  <c:v>-123.657</c:v>
                </c:pt>
                <c:pt idx="12110">
                  <c:v>-123.655</c:v>
                </c:pt>
                <c:pt idx="12111">
                  <c:v>-123.65299999999999</c:v>
                </c:pt>
                <c:pt idx="12112">
                  <c:v>-123.651</c:v>
                </c:pt>
                <c:pt idx="12113">
                  <c:v>-123.649</c:v>
                </c:pt>
                <c:pt idx="12114">
                  <c:v>-123.64699999999999</c:v>
                </c:pt>
                <c:pt idx="12115">
                  <c:v>-123.645</c:v>
                </c:pt>
                <c:pt idx="12116">
                  <c:v>-123.643</c:v>
                </c:pt>
                <c:pt idx="12117">
                  <c:v>-123.64099999999999</c:v>
                </c:pt>
                <c:pt idx="12118">
                  <c:v>-123.639</c:v>
                </c:pt>
                <c:pt idx="12119">
                  <c:v>-123.637</c:v>
                </c:pt>
                <c:pt idx="12120">
                  <c:v>-123.63500000000001</c:v>
                </c:pt>
                <c:pt idx="12121">
                  <c:v>-123.633</c:v>
                </c:pt>
                <c:pt idx="12122">
                  <c:v>-123.631</c:v>
                </c:pt>
                <c:pt idx="12123">
                  <c:v>-123.629</c:v>
                </c:pt>
                <c:pt idx="12124">
                  <c:v>-123.627</c:v>
                </c:pt>
                <c:pt idx="12125">
                  <c:v>-123.625</c:v>
                </c:pt>
                <c:pt idx="12126">
                  <c:v>-123.623</c:v>
                </c:pt>
                <c:pt idx="12127">
                  <c:v>-123.621</c:v>
                </c:pt>
                <c:pt idx="12128">
                  <c:v>-123.619</c:v>
                </c:pt>
                <c:pt idx="12129">
                  <c:v>-123.617</c:v>
                </c:pt>
                <c:pt idx="12130">
                  <c:v>-123.61499999999999</c:v>
                </c:pt>
                <c:pt idx="12131">
                  <c:v>-123.613</c:v>
                </c:pt>
                <c:pt idx="12132">
                  <c:v>-123.611</c:v>
                </c:pt>
                <c:pt idx="12133">
                  <c:v>-123.60900000000001</c:v>
                </c:pt>
                <c:pt idx="12134">
                  <c:v>-123.607</c:v>
                </c:pt>
                <c:pt idx="12135">
                  <c:v>-123.605</c:v>
                </c:pt>
                <c:pt idx="12136">
                  <c:v>-123.60300000000001</c:v>
                </c:pt>
                <c:pt idx="12137">
                  <c:v>-123.601</c:v>
                </c:pt>
                <c:pt idx="12138">
                  <c:v>-123.599</c:v>
                </c:pt>
                <c:pt idx="12139">
                  <c:v>-123.59700000000001</c:v>
                </c:pt>
                <c:pt idx="12140">
                  <c:v>-123.595</c:v>
                </c:pt>
                <c:pt idx="12141">
                  <c:v>-123.593</c:v>
                </c:pt>
                <c:pt idx="12142">
                  <c:v>-123.59100000000001</c:v>
                </c:pt>
                <c:pt idx="12143">
                  <c:v>-123.589</c:v>
                </c:pt>
                <c:pt idx="12144">
                  <c:v>-123.587</c:v>
                </c:pt>
                <c:pt idx="12145">
                  <c:v>-123.58500000000001</c:v>
                </c:pt>
                <c:pt idx="12146">
                  <c:v>-123.583</c:v>
                </c:pt>
                <c:pt idx="12147">
                  <c:v>-123.581</c:v>
                </c:pt>
                <c:pt idx="12148">
                  <c:v>-123.57900000000001</c:v>
                </c:pt>
                <c:pt idx="12149">
                  <c:v>-123.577</c:v>
                </c:pt>
                <c:pt idx="12150">
                  <c:v>-123.575</c:v>
                </c:pt>
                <c:pt idx="12151">
                  <c:v>-123.57300000000001</c:v>
                </c:pt>
                <c:pt idx="12152">
                  <c:v>-123.571</c:v>
                </c:pt>
                <c:pt idx="12153">
                  <c:v>-123.569</c:v>
                </c:pt>
                <c:pt idx="12154">
                  <c:v>-123.56700000000001</c:v>
                </c:pt>
                <c:pt idx="12155">
                  <c:v>-123.565</c:v>
                </c:pt>
                <c:pt idx="12156">
                  <c:v>-123.563</c:v>
                </c:pt>
                <c:pt idx="12157">
                  <c:v>-123.56100000000001</c:v>
                </c:pt>
                <c:pt idx="12158">
                  <c:v>-123.559</c:v>
                </c:pt>
                <c:pt idx="12159">
                  <c:v>-123.557</c:v>
                </c:pt>
                <c:pt idx="12160">
                  <c:v>-123.55500000000001</c:v>
                </c:pt>
                <c:pt idx="12161">
                  <c:v>-123.553</c:v>
                </c:pt>
                <c:pt idx="12162">
                  <c:v>-123.551</c:v>
                </c:pt>
                <c:pt idx="12163">
                  <c:v>-123.54900000000001</c:v>
                </c:pt>
                <c:pt idx="12164">
                  <c:v>-123.547</c:v>
                </c:pt>
                <c:pt idx="12165">
                  <c:v>-123.545</c:v>
                </c:pt>
                <c:pt idx="12166">
                  <c:v>-123.54300000000001</c:v>
                </c:pt>
                <c:pt idx="12167">
                  <c:v>-123.541</c:v>
                </c:pt>
                <c:pt idx="12168">
                  <c:v>-123.539</c:v>
                </c:pt>
                <c:pt idx="12169">
                  <c:v>-123.53700000000001</c:v>
                </c:pt>
                <c:pt idx="12170">
                  <c:v>-123.535</c:v>
                </c:pt>
                <c:pt idx="12171">
                  <c:v>-123.533</c:v>
                </c:pt>
                <c:pt idx="12172">
                  <c:v>-123.53100000000001</c:v>
                </c:pt>
                <c:pt idx="12173">
                  <c:v>-123.529</c:v>
                </c:pt>
                <c:pt idx="12174">
                  <c:v>-123.527</c:v>
                </c:pt>
                <c:pt idx="12175">
                  <c:v>-123.52500000000001</c:v>
                </c:pt>
                <c:pt idx="12176">
                  <c:v>-123.523</c:v>
                </c:pt>
                <c:pt idx="12177">
                  <c:v>-123.521</c:v>
                </c:pt>
                <c:pt idx="12178">
                  <c:v>-123.51900000000001</c:v>
                </c:pt>
                <c:pt idx="12179">
                  <c:v>-123.517</c:v>
                </c:pt>
                <c:pt idx="12180">
                  <c:v>-123.515</c:v>
                </c:pt>
                <c:pt idx="12181">
                  <c:v>-123.51300000000001</c:v>
                </c:pt>
                <c:pt idx="12182">
                  <c:v>-123.511</c:v>
                </c:pt>
                <c:pt idx="12183">
                  <c:v>-123.509</c:v>
                </c:pt>
                <c:pt idx="12184">
                  <c:v>-123.50700000000001</c:v>
                </c:pt>
                <c:pt idx="12185">
                  <c:v>-123.505</c:v>
                </c:pt>
                <c:pt idx="12186">
                  <c:v>-123.503</c:v>
                </c:pt>
                <c:pt idx="12187">
                  <c:v>-123.501</c:v>
                </c:pt>
                <c:pt idx="12188">
                  <c:v>-123.499</c:v>
                </c:pt>
                <c:pt idx="12189">
                  <c:v>-123.497</c:v>
                </c:pt>
                <c:pt idx="12190">
                  <c:v>-123.495</c:v>
                </c:pt>
                <c:pt idx="12191">
                  <c:v>-123.49299999999999</c:v>
                </c:pt>
                <c:pt idx="12192">
                  <c:v>-123.491</c:v>
                </c:pt>
                <c:pt idx="12193">
                  <c:v>-123.489</c:v>
                </c:pt>
                <c:pt idx="12194">
                  <c:v>-123.48699999999999</c:v>
                </c:pt>
                <c:pt idx="12195">
                  <c:v>-123.485</c:v>
                </c:pt>
                <c:pt idx="12196">
                  <c:v>-123.483</c:v>
                </c:pt>
                <c:pt idx="12197">
                  <c:v>-123.48099999999999</c:v>
                </c:pt>
                <c:pt idx="12198">
                  <c:v>-123.479</c:v>
                </c:pt>
                <c:pt idx="12199">
                  <c:v>-123.477</c:v>
                </c:pt>
                <c:pt idx="12200">
                  <c:v>-123.47499999999999</c:v>
                </c:pt>
                <c:pt idx="12201">
                  <c:v>-123.473</c:v>
                </c:pt>
                <c:pt idx="12202">
                  <c:v>-123.471</c:v>
                </c:pt>
                <c:pt idx="12203">
                  <c:v>-123.46899999999999</c:v>
                </c:pt>
                <c:pt idx="12204">
                  <c:v>-123.467</c:v>
                </c:pt>
                <c:pt idx="12205">
                  <c:v>-123.465</c:v>
                </c:pt>
                <c:pt idx="12206">
                  <c:v>-123.46299999999999</c:v>
                </c:pt>
                <c:pt idx="12207">
                  <c:v>-123.461</c:v>
                </c:pt>
                <c:pt idx="12208">
                  <c:v>-123.459</c:v>
                </c:pt>
                <c:pt idx="12209">
                  <c:v>-123.45699999999999</c:v>
                </c:pt>
                <c:pt idx="12210">
                  <c:v>-123.455</c:v>
                </c:pt>
                <c:pt idx="12211">
                  <c:v>-123.453</c:v>
                </c:pt>
                <c:pt idx="12212">
                  <c:v>-123.45099999999999</c:v>
                </c:pt>
                <c:pt idx="12213">
                  <c:v>-123.449</c:v>
                </c:pt>
                <c:pt idx="12214">
                  <c:v>-123.447</c:v>
                </c:pt>
                <c:pt idx="12215">
                  <c:v>-123.44499999999999</c:v>
                </c:pt>
                <c:pt idx="12216">
                  <c:v>-123.443</c:v>
                </c:pt>
                <c:pt idx="12217">
                  <c:v>-123.441</c:v>
                </c:pt>
                <c:pt idx="12218">
                  <c:v>-123.43899999999999</c:v>
                </c:pt>
                <c:pt idx="12219">
                  <c:v>-123.437</c:v>
                </c:pt>
                <c:pt idx="12220">
                  <c:v>-123.435</c:v>
                </c:pt>
                <c:pt idx="12221">
                  <c:v>-123.43299999999999</c:v>
                </c:pt>
                <c:pt idx="12222">
                  <c:v>-123.431</c:v>
                </c:pt>
                <c:pt idx="12223">
                  <c:v>-123.429</c:v>
                </c:pt>
                <c:pt idx="12224">
                  <c:v>-123.42699999999999</c:v>
                </c:pt>
                <c:pt idx="12225">
                  <c:v>-123.425</c:v>
                </c:pt>
                <c:pt idx="12226">
                  <c:v>-123.423</c:v>
                </c:pt>
                <c:pt idx="12227">
                  <c:v>-123.42099999999999</c:v>
                </c:pt>
                <c:pt idx="12228">
                  <c:v>-123.419</c:v>
                </c:pt>
                <c:pt idx="12229">
                  <c:v>-123.417</c:v>
                </c:pt>
                <c:pt idx="12230">
                  <c:v>-123.41499999999999</c:v>
                </c:pt>
                <c:pt idx="12231">
                  <c:v>-123.413</c:v>
                </c:pt>
                <c:pt idx="12232">
                  <c:v>-123.411</c:v>
                </c:pt>
                <c:pt idx="12233">
                  <c:v>-123.40899999999999</c:v>
                </c:pt>
                <c:pt idx="12234">
                  <c:v>-123.407</c:v>
                </c:pt>
                <c:pt idx="12235">
                  <c:v>-123.405</c:v>
                </c:pt>
                <c:pt idx="12236">
                  <c:v>-123.40299999999999</c:v>
                </c:pt>
                <c:pt idx="12237">
                  <c:v>-123.401</c:v>
                </c:pt>
                <c:pt idx="12238">
                  <c:v>-123.399</c:v>
                </c:pt>
                <c:pt idx="12239">
                  <c:v>-123.39699999999999</c:v>
                </c:pt>
                <c:pt idx="12240">
                  <c:v>-123.395</c:v>
                </c:pt>
                <c:pt idx="12241">
                  <c:v>-123.393</c:v>
                </c:pt>
                <c:pt idx="12242">
                  <c:v>-123.39099999999999</c:v>
                </c:pt>
                <c:pt idx="12243">
                  <c:v>-123.389</c:v>
                </c:pt>
                <c:pt idx="12244">
                  <c:v>-123.387</c:v>
                </c:pt>
                <c:pt idx="12245">
                  <c:v>-123.38500000000001</c:v>
                </c:pt>
                <c:pt idx="12246">
                  <c:v>-123.383</c:v>
                </c:pt>
                <c:pt idx="12247">
                  <c:v>-123.381</c:v>
                </c:pt>
                <c:pt idx="12248">
                  <c:v>-123.379</c:v>
                </c:pt>
                <c:pt idx="12249">
                  <c:v>-123.377</c:v>
                </c:pt>
                <c:pt idx="12250">
                  <c:v>-123.375</c:v>
                </c:pt>
                <c:pt idx="12251">
                  <c:v>-123.373</c:v>
                </c:pt>
                <c:pt idx="12252">
                  <c:v>-123.371</c:v>
                </c:pt>
                <c:pt idx="12253">
                  <c:v>-123.369</c:v>
                </c:pt>
                <c:pt idx="12254">
                  <c:v>-123.367</c:v>
                </c:pt>
                <c:pt idx="12255">
                  <c:v>-123.36499999999999</c:v>
                </c:pt>
                <c:pt idx="12256">
                  <c:v>-123.363</c:v>
                </c:pt>
                <c:pt idx="12257">
                  <c:v>-123.361</c:v>
                </c:pt>
                <c:pt idx="12258">
                  <c:v>-123.35900000000001</c:v>
                </c:pt>
                <c:pt idx="12259">
                  <c:v>-123.357</c:v>
                </c:pt>
                <c:pt idx="12260">
                  <c:v>-123.355</c:v>
                </c:pt>
                <c:pt idx="12261">
                  <c:v>-123.35300000000001</c:v>
                </c:pt>
                <c:pt idx="12262">
                  <c:v>-123.351</c:v>
                </c:pt>
                <c:pt idx="12263">
                  <c:v>-123.349</c:v>
                </c:pt>
                <c:pt idx="12264">
                  <c:v>-123.34700000000001</c:v>
                </c:pt>
                <c:pt idx="12265">
                  <c:v>-123.345</c:v>
                </c:pt>
                <c:pt idx="12266">
                  <c:v>-123.343</c:v>
                </c:pt>
                <c:pt idx="12267">
                  <c:v>-123.34100000000001</c:v>
                </c:pt>
                <c:pt idx="12268">
                  <c:v>-123.339</c:v>
                </c:pt>
                <c:pt idx="12269">
                  <c:v>-123.337</c:v>
                </c:pt>
                <c:pt idx="12270">
                  <c:v>-123.33500000000001</c:v>
                </c:pt>
                <c:pt idx="12271">
                  <c:v>-123.333</c:v>
                </c:pt>
                <c:pt idx="12272">
                  <c:v>-123.331</c:v>
                </c:pt>
                <c:pt idx="12273">
                  <c:v>-123.32900000000001</c:v>
                </c:pt>
                <c:pt idx="12274">
                  <c:v>-123.327</c:v>
                </c:pt>
                <c:pt idx="12275">
                  <c:v>-123.325</c:v>
                </c:pt>
                <c:pt idx="12276">
                  <c:v>-123.32300000000001</c:v>
                </c:pt>
                <c:pt idx="12277">
                  <c:v>-123.321</c:v>
                </c:pt>
                <c:pt idx="12278">
                  <c:v>-123.319</c:v>
                </c:pt>
                <c:pt idx="12279">
                  <c:v>-123.31700000000001</c:v>
                </c:pt>
                <c:pt idx="12280">
                  <c:v>-123.315</c:v>
                </c:pt>
                <c:pt idx="12281">
                  <c:v>-123.313</c:v>
                </c:pt>
                <c:pt idx="12282">
                  <c:v>-123.31100000000001</c:v>
                </c:pt>
                <c:pt idx="12283">
                  <c:v>-123.309</c:v>
                </c:pt>
                <c:pt idx="12284">
                  <c:v>-123.307</c:v>
                </c:pt>
                <c:pt idx="12285">
                  <c:v>-123.30500000000001</c:v>
                </c:pt>
                <c:pt idx="12286">
                  <c:v>-123.303</c:v>
                </c:pt>
                <c:pt idx="12287">
                  <c:v>-123.301</c:v>
                </c:pt>
                <c:pt idx="12288">
                  <c:v>-123.29900000000001</c:v>
                </c:pt>
                <c:pt idx="12289">
                  <c:v>-123.297</c:v>
                </c:pt>
                <c:pt idx="12290">
                  <c:v>-123.295</c:v>
                </c:pt>
                <c:pt idx="12291">
                  <c:v>-123.29300000000001</c:v>
                </c:pt>
                <c:pt idx="12292">
                  <c:v>-123.291</c:v>
                </c:pt>
                <c:pt idx="12293">
                  <c:v>-123.289</c:v>
                </c:pt>
                <c:pt idx="12294">
                  <c:v>-123.28700000000001</c:v>
                </c:pt>
                <c:pt idx="12295">
                  <c:v>-123.285</c:v>
                </c:pt>
                <c:pt idx="12296">
                  <c:v>-123.283</c:v>
                </c:pt>
                <c:pt idx="12297">
                  <c:v>-123.28100000000001</c:v>
                </c:pt>
                <c:pt idx="12298">
                  <c:v>-123.279</c:v>
                </c:pt>
                <c:pt idx="12299">
                  <c:v>-123.277</c:v>
                </c:pt>
                <c:pt idx="12300">
                  <c:v>-123.27500000000001</c:v>
                </c:pt>
                <c:pt idx="12301">
                  <c:v>-123.273</c:v>
                </c:pt>
                <c:pt idx="12302">
                  <c:v>-123.271</c:v>
                </c:pt>
                <c:pt idx="12303">
                  <c:v>-123.26900000000001</c:v>
                </c:pt>
                <c:pt idx="12304">
                  <c:v>-123.267</c:v>
                </c:pt>
                <c:pt idx="12305">
                  <c:v>-123.265</c:v>
                </c:pt>
                <c:pt idx="12306">
                  <c:v>-123.26300000000001</c:v>
                </c:pt>
                <c:pt idx="12307">
                  <c:v>-123.261</c:v>
                </c:pt>
                <c:pt idx="12308">
                  <c:v>-123.259</c:v>
                </c:pt>
                <c:pt idx="12309">
                  <c:v>-123.25700000000001</c:v>
                </c:pt>
                <c:pt idx="12310">
                  <c:v>-123.255</c:v>
                </c:pt>
                <c:pt idx="12311">
                  <c:v>-123.253</c:v>
                </c:pt>
                <c:pt idx="12312">
                  <c:v>-123.251</c:v>
                </c:pt>
                <c:pt idx="12313">
                  <c:v>-123.249</c:v>
                </c:pt>
                <c:pt idx="12314">
                  <c:v>-123.247</c:v>
                </c:pt>
                <c:pt idx="12315">
                  <c:v>-123.245</c:v>
                </c:pt>
                <c:pt idx="12316">
                  <c:v>-123.24299999999999</c:v>
                </c:pt>
                <c:pt idx="12317">
                  <c:v>-123.241</c:v>
                </c:pt>
                <c:pt idx="12318">
                  <c:v>-123.239</c:v>
                </c:pt>
                <c:pt idx="12319">
                  <c:v>-123.23699999999999</c:v>
                </c:pt>
                <c:pt idx="12320">
                  <c:v>-123.235</c:v>
                </c:pt>
                <c:pt idx="12321">
                  <c:v>-123.233</c:v>
                </c:pt>
                <c:pt idx="12322">
                  <c:v>-123.23099999999999</c:v>
                </c:pt>
                <c:pt idx="12323">
                  <c:v>-123.229</c:v>
                </c:pt>
                <c:pt idx="12324">
                  <c:v>-123.227</c:v>
                </c:pt>
                <c:pt idx="12325">
                  <c:v>-123.22499999999999</c:v>
                </c:pt>
                <c:pt idx="12326">
                  <c:v>-123.223</c:v>
                </c:pt>
                <c:pt idx="12327">
                  <c:v>-123.221</c:v>
                </c:pt>
                <c:pt idx="12328">
                  <c:v>-123.21899999999999</c:v>
                </c:pt>
                <c:pt idx="12329">
                  <c:v>-123.217</c:v>
                </c:pt>
                <c:pt idx="12330">
                  <c:v>-123.215</c:v>
                </c:pt>
                <c:pt idx="12331">
                  <c:v>-123.21299999999999</c:v>
                </c:pt>
                <c:pt idx="12332">
                  <c:v>-123.211</c:v>
                </c:pt>
                <c:pt idx="12333">
                  <c:v>-123.209</c:v>
                </c:pt>
                <c:pt idx="12334">
                  <c:v>-123.20699999999999</c:v>
                </c:pt>
                <c:pt idx="12335">
                  <c:v>-123.205</c:v>
                </c:pt>
                <c:pt idx="12336">
                  <c:v>-123.203</c:v>
                </c:pt>
                <c:pt idx="12337">
                  <c:v>-123.20099999999999</c:v>
                </c:pt>
                <c:pt idx="12338">
                  <c:v>-123.199</c:v>
                </c:pt>
                <c:pt idx="12339">
                  <c:v>-123.197</c:v>
                </c:pt>
                <c:pt idx="12340">
                  <c:v>-123.19499999999999</c:v>
                </c:pt>
                <c:pt idx="12341">
                  <c:v>-123.193</c:v>
                </c:pt>
                <c:pt idx="12342">
                  <c:v>-123.191</c:v>
                </c:pt>
                <c:pt idx="12343">
                  <c:v>-123.18899999999999</c:v>
                </c:pt>
                <c:pt idx="12344">
                  <c:v>-123.187</c:v>
                </c:pt>
                <c:pt idx="12345">
                  <c:v>-123.185</c:v>
                </c:pt>
                <c:pt idx="12346">
                  <c:v>-123.18299999999999</c:v>
                </c:pt>
                <c:pt idx="12347">
                  <c:v>-123.181</c:v>
                </c:pt>
                <c:pt idx="12348">
                  <c:v>-123.179</c:v>
                </c:pt>
                <c:pt idx="12349">
                  <c:v>-123.17699999999999</c:v>
                </c:pt>
                <c:pt idx="12350">
                  <c:v>-123.175</c:v>
                </c:pt>
                <c:pt idx="12351">
                  <c:v>-123.173</c:v>
                </c:pt>
                <c:pt idx="12352">
                  <c:v>-123.17099999999999</c:v>
                </c:pt>
                <c:pt idx="12353">
                  <c:v>-123.169</c:v>
                </c:pt>
                <c:pt idx="12354">
                  <c:v>-123.167</c:v>
                </c:pt>
                <c:pt idx="12355">
                  <c:v>-123.16499999999999</c:v>
                </c:pt>
                <c:pt idx="12356">
                  <c:v>-123.163</c:v>
                </c:pt>
                <c:pt idx="12357">
                  <c:v>-123.161</c:v>
                </c:pt>
                <c:pt idx="12358">
                  <c:v>-123.15899999999999</c:v>
                </c:pt>
                <c:pt idx="12359">
                  <c:v>-123.157</c:v>
                </c:pt>
                <c:pt idx="12360">
                  <c:v>-123.155</c:v>
                </c:pt>
                <c:pt idx="12361">
                  <c:v>-123.15299999999999</c:v>
                </c:pt>
                <c:pt idx="12362">
                  <c:v>-123.151</c:v>
                </c:pt>
                <c:pt idx="12363">
                  <c:v>-123.149</c:v>
                </c:pt>
                <c:pt idx="12364">
                  <c:v>-123.14699999999999</c:v>
                </c:pt>
                <c:pt idx="12365">
                  <c:v>-123.145</c:v>
                </c:pt>
                <c:pt idx="12366">
                  <c:v>-123.143</c:v>
                </c:pt>
                <c:pt idx="12367">
                  <c:v>-123.14099999999999</c:v>
                </c:pt>
                <c:pt idx="12368">
                  <c:v>-123.139</c:v>
                </c:pt>
                <c:pt idx="12369">
                  <c:v>-123.137</c:v>
                </c:pt>
                <c:pt idx="12370">
                  <c:v>-123.13500000000001</c:v>
                </c:pt>
                <c:pt idx="12371">
                  <c:v>-123.133</c:v>
                </c:pt>
                <c:pt idx="12372">
                  <c:v>-123.131</c:v>
                </c:pt>
                <c:pt idx="12373">
                  <c:v>-123.129</c:v>
                </c:pt>
                <c:pt idx="12374">
                  <c:v>-123.127</c:v>
                </c:pt>
                <c:pt idx="12375">
                  <c:v>-123.125</c:v>
                </c:pt>
                <c:pt idx="12376">
                  <c:v>-123.123</c:v>
                </c:pt>
                <c:pt idx="12377">
                  <c:v>-123.121</c:v>
                </c:pt>
                <c:pt idx="12378">
                  <c:v>-123.119</c:v>
                </c:pt>
                <c:pt idx="12379">
                  <c:v>-123.117</c:v>
                </c:pt>
                <c:pt idx="12380">
                  <c:v>-123.11499999999999</c:v>
                </c:pt>
                <c:pt idx="12381">
                  <c:v>-123.113</c:v>
                </c:pt>
                <c:pt idx="12382">
                  <c:v>-123.111</c:v>
                </c:pt>
                <c:pt idx="12383">
                  <c:v>-123.10900000000001</c:v>
                </c:pt>
                <c:pt idx="12384">
                  <c:v>-123.107</c:v>
                </c:pt>
                <c:pt idx="12385">
                  <c:v>-123.105</c:v>
                </c:pt>
                <c:pt idx="12386">
                  <c:v>-123.10300000000001</c:v>
                </c:pt>
                <c:pt idx="12387">
                  <c:v>-123.101</c:v>
                </c:pt>
                <c:pt idx="12388">
                  <c:v>-123.099</c:v>
                </c:pt>
                <c:pt idx="12389">
                  <c:v>-123.09700000000001</c:v>
                </c:pt>
                <c:pt idx="12390">
                  <c:v>-123.095</c:v>
                </c:pt>
                <c:pt idx="12391">
                  <c:v>-123.093</c:v>
                </c:pt>
                <c:pt idx="12392">
                  <c:v>-123.09100000000001</c:v>
                </c:pt>
                <c:pt idx="12393">
                  <c:v>-123.089</c:v>
                </c:pt>
                <c:pt idx="12394">
                  <c:v>-123.087</c:v>
                </c:pt>
                <c:pt idx="12395">
                  <c:v>-123.08500000000001</c:v>
                </c:pt>
                <c:pt idx="12396">
                  <c:v>-123.083</c:v>
                </c:pt>
                <c:pt idx="12397">
                  <c:v>-123.081</c:v>
                </c:pt>
                <c:pt idx="12398">
                  <c:v>-123.07900000000001</c:v>
                </c:pt>
                <c:pt idx="12399">
                  <c:v>-123.077</c:v>
                </c:pt>
                <c:pt idx="12400">
                  <c:v>-123.075</c:v>
                </c:pt>
                <c:pt idx="12401">
                  <c:v>-123.07300000000001</c:v>
                </c:pt>
                <c:pt idx="12402">
                  <c:v>-123.071</c:v>
                </c:pt>
                <c:pt idx="12403">
                  <c:v>-123.069</c:v>
                </c:pt>
                <c:pt idx="12404">
                  <c:v>-123.06700000000001</c:v>
                </c:pt>
                <c:pt idx="12405">
                  <c:v>-123.065</c:v>
                </c:pt>
                <c:pt idx="12406">
                  <c:v>-123.063</c:v>
                </c:pt>
                <c:pt idx="12407">
                  <c:v>-123.06100000000001</c:v>
                </c:pt>
                <c:pt idx="12408">
                  <c:v>-123.059</c:v>
                </c:pt>
                <c:pt idx="12409">
                  <c:v>-123.057</c:v>
                </c:pt>
                <c:pt idx="12410">
                  <c:v>-123.05500000000001</c:v>
                </c:pt>
                <c:pt idx="12411">
                  <c:v>-123.053</c:v>
                </c:pt>
                <c:pt idx="12412">
                  <c:v>-123.051</c:v>
                </c:pt>
                <c:pt idx="12413">
                  <c:v>-123.04900000000001</c:v>
                </c:pt>
                <c:pt idx="12414">
                  <c:v>-123.047</c:v>
                </c:pt>
                <c:pt idx="12415">
                  <c:v>-123.045</c:v>
                </c:pt>
                <c:pt idx="12416">
                  <c:v>-123.04300000000001</c:v>
                </c:pt>
                <c:pt idx="12417">
                  <c:v>-123.041</c:v>
                </c:pt>
                <c:pt idx="12418">
                  <c:v>-123.039</c:v>
                </c:pt>
                <c:pt idx="12419">
                  <c:v>-123.03700000000001</c:v>
                </c:pt>
                <c:pt idx="12420">
                  <c:v>-123.035</c:v>
                </c:pt>
                <c:pt idx="12421">
                  <c:v>-123.033</c:v>
                </c:pt>
                <c:pt idx="12422">
                  <c:v>-123.03100000000001</c:v>
                </c:pt>
                <c:pt idx="12423">
                  <c:v>-123.029</c:v>
                </c:pt>
                <c:pt idx="12424">
                  <c:v>-123.027</c:v>
                </c:pt>
                <c:pt idx="12425">
                  <c:v>-123.02500000000001</c:v>
                </c:pt>
                <c:pt idx="12426">
                  <c:v>-123.023</c:v>
                </c:pt>
                <c:pt idx="12427">
                  <c:v>-123.021</c:v>
                </c:pt>
                <c:pt idx="12428">
                  <c:v>-123.01900000000001</c:v>
                </c:pt>
                <c:pt idx="12429">
                  <c:v>-123.017</c:v>
                </c:pt>
                <c:pt idx="12430">
                  <c:v>-123.015</c:v>
                </c:pt>
                <c:pt idx="12431">
                  <c:v>-123.01300000000001</c:v>
                </c:pt>
                <c:pt idx="12432">
                  <c:v>-123.011</c:v>
                </c:pt>
                <c:pt idx="12433">
                  <c:v>-123.009</c:v>
                </c:pt>
                <c:pt idx="12434">
                  <c:v>-123.00700000000001</c:v>
                </c:pt>
                <c:pt idx="12435">
                  <c:v>-123.005</c:v>
                </c:pt>
                <c:pt idx="12436">
                  <c:v>-123.003</c:v>
                </c:pt>
                <c:pt idx="12437">
                  <c:v>-123.001</c:v>
                </c:pt>
                <c:pt idx="12438">
                  <c:v>-122.999</c:v>
                </c:pt>
                <c:pt idx="12439">
                  <c:v>-122.997</c:v>
                </c:pt>
                <c:pt idx="12440">
                  <c:v>-122.995</c:v>
                </c:pt>
                <c:pt idx="12441">
                  <c:v>-122.99299999999999</c:v>
                </c:pt>
                <c:pt idx="12442">
                  <c:v>-122.991</c:v>
                </c:pt>
                <c:pt idx="12443">
                  <c:v>-122.989</c:v>
                </c:pt>
                <c:pt idx="12444">
                  <c:v>-122.98699999999999</c:v>
                </c:pt>
                <c:pt idx="12445">
                  <c:v>-122.985</c:v>
                </c:pt>
                <c:pt idx="12446">
                  <c:v>-122.983</c:v>
                </c:pt>
                <c:pt idx="12447">
                  <c:v>-122.98099999999999</c:v>
                </c:pt>
                <c:pt idx="12448">
                  <c:v>-122.979</c:v>
                </c:pt>
                <c:pt idx="12449">
                  <c:v>-122.977</c:v>
                </c:pt>
                <c:pt idx="12450">
                  <c:v>-122.97499999999999</c:v>
                </c:pt>
                <c:pt idx="12451">
                  <c:v>-122.973</c:v>
                </c:pt>
                <c:pt idx="12452">
                  <c:v>-122.971</c:v>
                </c:pt>
                <c:pt idx="12453">
                  <c:v>-122.96899999999999</c:v>
                </c:pt>
                <c:pt idx="12454">
                  <c:v>-122.967</c:v>
                </c:pt>
                <c:pt idx="12455">
                  <c:v>-122.965</c:v>
                </c:pt>
                <c:pt idx="12456">
                  <c:v>-122.96299999999999</c:v>
                </c:pt>
                <c:pt idx="12457">
                  <c:v>-122.961</c:v>
                </c:pt>
                <c:pt idx="12458">
                  <c:v>-122.959</c:v>
                </c:pt>
                <c:pt idx="12459">
                  <c:v>-122.95699999999999</c:v>
                </c:pt>
                <c:pt idx="12460">
                  <c:v>-122.955</c:v>
                </c:pt>
                <c:pt idx="12461">
                  <c:v>-122.953</c:v>
                </c:pt>
                <c:pt idx="12462">
                  <c:v>-122.95099999999999</c:v>
                </c:pt>
                <c:pt idx="12463">
                  <c:v>-122.949</c:v>
                </c:pt>
                <c:pt idx="12464">
                  <c:v>-122.947</c:v>
                </c:pt>
                <c:pt idx="12465">
                  <c:v>-122.94499999999999</c:v>
                </c:pt>
                <c:pt idx="12466">
                  <c:v>-122.943</c:v>
                </c:pt>
                <c:pt idx="12467">
                  <c:v>-122.941</c:v>
                </c:pt>
                <c:pt idx="12468">
                  <c:v>-122.93899999999999</c:v>
                </c:pt>
                <c:pt idx="12469">
                  <c:v>-122.937</c:v>
                </c:pt>
                <c:pt idx="12470">
                  <c:v>-122.935</c:v>
                </c:pt>
                <c:pt idx="12471">
                  <c:v>-122.93299999999999</c:v>
                </c:pt>
                <c:pt idx="12472">
                  <c:v>-122.931</c:v>
                </c:pt>
                <c:pt idx="12473">
                  <c:v>-122.929</c:v>
                </c:pt>
                <c:pt idx="12474">
                  <c:v>-122.92699999999999</c:v>
                </c:pt>
                <c:pt idx="12475">
                  <c:v>-122.925</c:v>
                </c:pt>
                <c:pt idx="12476">
                  <c:v>-122.923</c:v>
                </c:pt>
                <c:pt idx="12477">
                  <c:v>-122.92099999999999</c:v>
                </c:pt>
                <c:pt idx="12478">
                  <c:v>-122.919</c:v>
                </c:pt>
                <c:pt idx="12479">
                  <c:v>-122.917</c:v>
                </c:pt>
                <c:pt idx="12480">
                  <c:v>-122.91499999999999</c:v>
                </c:pt>
                <c:pt idx="12481">
                  <c:v>-122.913</c:v>
                </c:pt>
                <c:pt idx="12482">
                  <c:v>-122.911</c:v>
                </c:pt>
                <c:pt idx="12483">
                  <c:v>-122.90899999999999</c:v>
                </c:pt>
                <c:pt idx="12484">
                  <c:v>-122.907</c:v>
                </c:pt>
                <c:pt idx="12485">
                  <c:v>-122.905</c:v>
                </c:pt>
                <c:pt idx="12486">
                  <c:v>-122.90299999999999</c:v>
                </c:pt>
                <c:pt idx="12487">
                  <c:v>-122.901</c:v>
                </c:pt>
                <c:pt idx="12488">
                  <c:v>-122.899</c:v>
                </c:pt>
                <c:pt idx="12489">
                  <c:v>-122.89699999999999</c:v>
                </c:pt>
                <c:pt idx="12490">
                  <c:v>-122.895</c:v>
                </c:pt>
                <c:pt idx="12491">
                  <c:v>-122.893</c:v>
                </c:pt>
                <c:pt idx="12492">
                  <c:v>-122.89099999999999</c:v>
                </c:pt>
                <c:pt idx="12493">
                  <c:v>-122.889</c:v>
                </c:pt>
                <c:pt idx="12494">
                  <c:v>-122.887</c:v>
                </c:pt>
                <c:pt idx="12495">
                  <c:v>-122.88500000000001</c:v>
                </c:pt>
                <c:pt idx="12496">
                  <c:v>-122.883</c:v>
                </c:pt>
                <c:pt idx="12497">
                  <c:v>-122.881</c:v>
                </c:pt>
                <c:pt idx="12498">
                  <c:v>-122.879</c:v>
                </c:pt>
                <c:pt idx="12499">
                  <c:v>-122.877</c:v>
                </c:pt>
                <c:pt idx="12500">
                  <c:v>-122.875</c:v>
                </c:pt>
                <c:pt idx="12501">
                  <c:v>-122.873</c:v>
                </c:pt>
                <c:pt idx="12502">
                  <c:v>-122.871</c:v>
                </c:pt>
                <c:pt idx="12503">
                  <c:v>-122.869</c:v>
                </c:pt>
                <c:pt idx="12504">
                  <c:v>-122.867</c:v>
                </c:pt>
                <c:pt idx="12505">
                  <c:v>-122.86499999999999</c:v>
                </c:pt>
                <c:pt idx="12506">
                  <c:v>-122.863</c:v>
                </c:pt>
                <c:pt idx="12507">
                  <c:v>-122.861</c:v>
                </c:pt>
                <c:pt idx="12508">
                  <c:v>-122.85900000000001</c:v>
                </c:pt>
                <c:pt idx="12509">
                  <c:v>-122.857</c:v>
                </c:pt>
                <c:pt idx="12510">
                  <c:v>-122.855</c:v>
                </c:pt>
                <c:pt idx="12511">
                  <c:v>-122.85300000000001</c:v>
                </c:pt>
                <c:pt idx="12512">
                  <c:v>-122.851</c:v>
                </c:pt>
                <c:pt idx="12513">
                  <c:v>-122.849</c:v>
                </c:pt>
                <c:pt idx="12514">
                  <c:v>-122.84700000000001</c:v>
                </c:pt>
                <c:pt idx="12515">
                  <c:v>-122.845</c:v>
                </c:pt>
                <c:pt idx="12516">
                  <c:v>-122.843</c:v>
                </c:pt>
                <c:pt idx="12517">
                  <c:v>-122.84100000000001</c:v>
                </c:pt>
                <c:pt idx="12518">
                  <c:v>-122.839</c:v>
                </c:pt>
                <c:pt idx="12519">
                  <c:v>-122.837</c:v>
                </c:pt>
                <c:pt idx="12520">
                  <c:v>-122.83500000000001</c:v>
                </c:pt>
                <c:pt idx="12521">
                  <c:v>-122.833</c:v>
                </c:pt>
                <c:pt idx="12522">
                  <c:v>-122.831</c:v>
                </c:pt>
                <c:pt idx="12523">
                  <c:v>-122.82900000000001</c:v>
                </c:pt>
                <c:pt idx="12524">
                  <c:v>-122.827</c:v>
                </c:pt>
                <c:pt idx="12525">
                  <c:v>-122.825</c:v>
                </c:pt>
                <c:pt idx="12526">
                  <c:v>-122.82300000000001</c:v>
                </c:pt>
                <c:pt idx="12527">
                  <c:v>-122.821</c:v>
                </c:pt>
                <c:pt idx="12528">
                  <c:v>-122.819</c:v>
                </c:pt>
                <c:pt idx="12529">
                  <c:v>-122.81700000000001</c:v>
                </c:pt>
                <c:pt idx="12530">
                  <c:v>-122.815</c:v>
                </c:pt>
                <c:pt idx="12531">
                  <c:v>-122.813</c:v>
                </c:pt>
                <c:pt idx="12532">
                  <c:v>-122.81100000000001</c:v>
                </c:pt>
                <c:pt idx="12533">
                  <c:v>-122.809</c:v>
                </c:pt>
                <c:pt idx="12534">
                  <c:v>-122.807</c:v>
                </c:pt>
                <c:pt idx="12535">
                  <c:v>-122.80500000000001</c:v>
                </c:pt>
                <c:pt idx="12536">
                  <c:v>-122.803</c:v>
                </c:pt>
                <c:pt idx="12537">
                  <c:v>-122.801</c:v>
                </c:pt>
                <c:pt idx="12538">
                  <c:v>-122.79900000000001</c:v>
                </c:pt>
                <c:pt idx="12539">
                  <c:v>-122.797</c:v>
                </c:pt>
                <c:pt idx="12540">
                  <c:v>-122.795</c:v>
                </c:pt>
                <c:pt idx="12541">
                  <c:v>-122.79300000000001</c:v>
                </c:pt>
                <c:pt idx="12542">
                  <c:v>-122.791</c:v>
                </c:pt>
                <c:pt idx="12543">
                  <c:v>-122.789</c:v>
                </c:pt>
                <c:pt idx="12544">
                  <c:v>-122.78700000000001</c:v>
                </c:pt>
                <c:pt idx="12545">
                  <c:v>-122.785</c:v>
                </c:pt>
                <c:pt idx="12546">
                  <c:v>-122.783</c:v>
                </c:pt>
                <c:pt idx="12547">
                  <c:v>-122.78100000000001</c:v>
                </c:pt>
                <c:pt idx="12548">
                  <c:v>-122.779</c:v>
                </c:pt>
                <c:pt idx="12549">
                  <c:v>-122.777</c:v>
                </c:pt>
                <c:pt idx="12550">
                  <c:v>-122.77500000000001</c:v>
                </c:pt>
                <c:pt idx="12551">
                  <c:v>-122.773</c:v>
                </c:pt>
                <c:pt idx="12552">
                  <c:v>-122.771</c:v>
                </c:pt>
                <c:pt idx="12553">
                  <c:v>-122.76900000000001</c:v>
                </c:pt>
                <c:pt idx="12554">
                  <c:v>-122.767</c:v>
                </c:pt>
                <c:pt idx="12555">
                  <c:v>-122.765</c:v>
                </c:pt>
                <c:pt idx="12556">
                  <c:v>-122.76300000000001</c:v>
                </c:pt>
                <c:pt idx="12557">
                  <c:v>-122.761</c:v>
                </c:pt>
                <c:pt idx="12558">
                  <c:v>-122.759</c:v>
                </c:pt>
                <c:pt idx="12559">
                  <c:v>-122.75700000000001</c:v>
                </c:pt>
                <c:pt idx="12560">
                  <c:v>-122.755</c:v>
                </c:pt>
                <c:pt idx="12561">
                  <c:v>-122.753</c:v>
                </c:pt>
                <c:pt idx="12562">
                  <c:v>-122.751</c:v>
                </c:pt>
                <c:pt idx="12563">
                  <c:v>-122.749</c:v>
                </c:pt>
                <c:pt idx="12564">
                  <c:v>-122.747</c:v>
                </c:pt>
                <c:pt idx="12565">
                  <c:v>-122.745</c:v>
                </c:pt>
                <c:pt idx="12566">
                  <c:v>-122.74299999999999</c:v>
                </c:pt>
                <c:pt idx="12567">
                  <c:v>-122.741</c:v>
                </c:pt>
                <c:pt idx="12568">
                  <c:v>-122.739</c:v>
                </c:pt>
                <c:pt idx="12569">
                  <c:v>-122.73699999999999</c:v>
                </c:pt>
                <c:pt idx="12570">
                  <c:v>-122.735</c:v>
                </c:pt>
                <c:pt idx="12571">
                  <c:v>-122.733</c:v>
                </c:pt>
                <c:pt idx="12572">
                  <c:v>-122.73099999999999</c:v>
                </c:pt>
                <c:pt idx="12573">
                  <c:v>-122.729</c:v>
                </c:pt>
                <c:pt idx="12574">
                  <c:v>-122.727</c:v>
                </c:pt>
                <c:pt idx="12575">
                  <c:v>-122.72499999999999</c:v>
                </c:pt>
                <c:pt idx="12576">
                  <c:v>-122.723</c:v>
                </c:pt>
                <c:pt idx="12577">
                  <c:v>-122.721</c:v>
                </c:pt>
                <c:pt idx="12578">
                  <c:v>-122.71899999999999</c:v>
                </c:pt>
                <c:pt idx="12579">
                  <c:v>-122.717</c:v>
                </c:pt>
                <c:pt idx="12580">
                  <c:v>-122.715</c:v>
                </c:pt>
                <c:pt idx="12581">
                  <c:v>-122.71299999999999</c:v>
                </c:pt>
                <c:pt idx="12582">
                  <c:v>-122.711</c:v>
                </c:pt>
                <c:pt idx="12583">
                  <c:v>-122.709</c:v>
                </c:pt>
                <c:pt idx="12584">
                  <c:v>-122.70699999999999</c:v>
                </c:pt>
                <c:pt idx="12585">
                  <c:v>-122.705</c:v>
                </c:pt>
                <c:pt idx="12586">
                  <c:v>-122.703</c:v>
                </c:pt>
                <c:pt idx="12587">
                  <c:v>-122.70099999999999</c:v>
                </c:pt>
                <c:pt idx="12588">
                  <c:v>-122.699</c:v>
                </c:pt>
                <c:pt idx="12589">
                  <c:v>-122.697</c:v>
                </c:pt>
                <c:pt idx="12590">
                  <c:v>-122.69499999999999</c:v>
                </c:pt>
                <c:pt idx="12591">
                  <c:v>-122.693</c:v>
                </c:pt>
                <c:pt idx="12592">
                  <c:v>-122.691</c:v>
                </c:pt>
                <c:pt idx="12593">
                  <c:v>-122.68899999999999</c:v>
                </c:pt>
                <c:pt idx="12594">
                  <c:v>-122.687</c:v>
                </c:pt>
                <c:pt idx="12595">
                  <c:v>-122.685</c:v>
                </c:pt>
                <c:pt idx="12596">
                  <c:v>-122.68299999999999</c:v>
                </c:pt>
                <c:pt idx="12597">
                  <c:v>-122.681</c:v>
                </c:pt>
                <c:pt idx="12598">
                  <c:v>-122.679</c:v>
                </c:pt>
                <c:pt idx="12599">
                  <c:v>-122.67699999999999</c:v>
                </c:pt>
                <c:pt idx="12600">
                  <c:v>-122.675</c:v>
                </c:pt>
                <c:pt idx="12601">
                  <c:v>-122.673</c:v>
                </c:pt>
                <c:pt idx="12602">
                  <c:v>-122.67099999999999</c:v>
                </c:pt>
                <c:pt idx="12603">
                  <c:v>-122.669</c:v>
                </c:pt>
                <c:pt idx="12604">
                  <c:v>-122.667</c:v>
                </c:pt>
                <c:pt idx="12605">
                  <c:v>-122.66499999999999</c:v>
                </c:pt>
                <c:pt idx="12606">
                  <c:v>-122.663</c:v>
                </c:pt>
                <c:pt idx="12607">
                  <c:v>-122.661</c:v>
                </c:pt>
                <c:pt idx="12608">
                  <c:v>-122.65899999999999</c:v>
                </c:pt>
                <c:pt idx="12609">
                  <c:v>-122.657</c:v>
                </c:pt>
                <c:pt idx="12610">
                  <c:v>-122.655</c:v>
                </c:pt>
                <c:pt idx="12611">
                  <c:v>-122.65299999999999</c:v>
                </c:pt>
                <c:pt idx="12612">
                  <c:v>-122.651</c:v>
                </c:pt>
                <c:pt idx="12613">
                  <c:v>-122.649</c:v>
                </c:pt>
                <c:pt idx="12614">
                  <c:v>-122.64699999999999</c:v>
                </c:pt>
                <c:pt idx="12615">
                  <c:v>-122.645</c:v>
                </c:pt>
                <c:pt idx="12616">
                  <c:v>-122.643</c:v>
                </c:pt>
                <c:pt idx="12617">
                  <c:v>-122.64099999999999</c:v>
                </c:pt>
                <c:pt idx="12618">
                  <c:v>-122.639</c:v>
                </c:pt>
                <c:pt idx="12619">
                  <c:v>-122.637</c:v>
                </c:pt>
                <c:pt idx="12620">
                  <c:v>-122.63500000000001</c:v>
                </c:pt>
                <c:pt idx="12621">
                  <c:v>-122.633</c:v>
                </c:pt>
                <c:pt idx="12622">
                  <c:v>-122.631</c:v>
                </c:pt>
                <c:pt idx="12623">
                  <c:v>-122.629</c:v>
                </c:pt>
                <c:pt idx="12624">
                  <c:v>-122.627</c:v>
                </c:pt>
                <c:pt idx="12625">
                  <c:v>-122.625</c:v>
                </c:pt>
                <c:pt idx="12626">
                  <c:v>-122.623</c:v>
                </c:pt>
                <c:pt idx="12627">
                  <c:v>-122.621</c:v>
                </c:pt>
                <c:pt idx="12628">
                  <c:v>-122.619</c:v>
                </c:pt>
                <c:pt idx="12629">
                  <c:v>-122.617</c:v>
                </c:pt>
                <c:pt idx="12630">
                  <c:v>-122.61499999999999</c:v>
                </c:pt>
                <c:pt idx="12631">
                  <c:v>-122.613</c:v>
                </c:pt>
                <c:pt idx="12632">
                  <c:v>-122.611</c:v>
                </c:pt>
                <c:pt idx="12633">
                  <c:v>-122.60900000000001</c:v>
                </c:pt>
                <c:pt idx="12634">
                  <c:v>-122.607</c:v>
                </c:pt>
                <c:pt idx="12635">
                  <c:v>-122.605</c:v>
                </c:pt>
                <c:pt idx="12636">
                  <c:v>-122.60300000000001</c:v>
                </c:pt>
                <c:pt idx="12637">
                  <c:v>-122.601</c:v>
                </c:pt>
                <c:pt idx="12638">
                  <c:v>-122.599</c:v>
                </c:pt>
                <c:pt idx="12639">
                  <c:v>-122.59700000000001</c:v>
                </c:pt>
                <c:pt idx="12640">
                  <c:v>-122.595</c:v>
                </c:pt>
                <c:pt idx="12641">
                  <c:v>-122.593</c:v>
                </c:pt>
                <c:pt idx="12642">
                  <c:v>-122.59100000000001</c:v>
                </c:pt>
                <c:pt idx="12643">
                  <c:v>-122.589</c:v>
                </c:pt>
                <c:pt idx="12644">
                  <c:v>-122.587</c:v>
                </c:pt>
                <c:pt idx="12645">
                  <c:v>-122.58500000000001</c:v>
                </c:pt>
                <c:pt idx="12646">
                  <c:v>-122.583</c:v>
                </c:pt>
                <c:pt idx="12647">
                  <c:v>-122.581</c:v>
                </c:pt>
                <c:pt idx="12648">
                  <c:v>-122.57900000000001</c:v>
                </c:pt>
                <c:pt idx="12649">
                  <c:v>-122.577</c:v>
                </c:pt>
                <c:pt idx="12650">
                  <c:v>-122.575</c:v>
                </c:pt>
                <c:pt idx="12651">
                  <c:v>-122.57300000000001</c:v>
                </c:pt>
                <c:pt idx="12652">
                  <c:v>-122.571</c:v>
                </c:pt>
                <c:pt idx="12653">
                  <c:v>-122.569</c:v>
                </c:pt>
                <c:pt idx="12654">
                  <c:v>-122.56700000000001</c:v>
                </c:pt>
                <c:pt idx="12655">
                  <c:v>-122.565</c:v>
                </c:pt>
                <c:pt idx="12656">
                  <c:v>-122.563</c:v>
                </c:pt>
                <c:pt idx="12657">
                  <c:v>-122.56100000000001</c:v>
                </c:pt>
                <c:pt idx="12658">
                  <c:v>-122.559</c:v>
                </c:pt>
                <c:pt idx="12659">
                  <c:v>-122.557</c:v>
                </c:pt>
                <c:pt idx="12660">
                  <c:v>-122.55500000000001</c:v>
                </c:pt>
                <c:pt idx="12661">
                  <c:v>-122.553</c:v>
                </c:pt>
                <c:pt idx="12662">
                  <c:v>-122.551</c:v>
                </c:pt>
                <c:pt idx="12663">
                  <c:v>-122.54900000000001</c:v>
                </c:pt>
                <c:pt idx="12664">
                  <c:v>-122.547</c:v>
                </c:pt>
                <c:pt idx="12665">
                  <c:v>-122.545</c:v>
                </c:pt>
                <c:pt idx="12666">
                  <c:v>-122.54300000000001</c:v>
                </c:pt>
                <c:pt idx="12667">
                  <c:v>-122.541</c:v>
                </c:pt>
                <c:pt idx="12668">
                  <c:v>-122.539</c:v>
                </c:pt>
                <c:pt idx="12669">
                  <c:v>-122.53700000000001</c:v>
                </c:pt>
                <c:pt idx="12670">
                  <c:v>-122.535</c:v>
                </c:pt>
                <c:pt idx="12671">
                  <c:v>-122.533</c:v>
                </c:pt>
                <c:pt idx="12672">
                  <c:v>-122.53100000000001</c:v>
                </c:pt>
                <c:pt idx="12673">
                  <c:v>-122.529</c:v>
                </c:pt>
                <c:pt idx="12674">
                  <c:v>-122.527</c:v>
                </c:pt>
                <c:pt idx="12675">
                  <c:v>-122.52500000000001</c:v>
                </c:pt>
                <c:pt idx="12676">
                  <c:v>-122.523</c:v>
                </c:pt>
                <c:pt idx="12677">
                  <c:v>-122.521</c:v>
                </c:pt>
                <c:pt idx="12678">
                  <c:v>-122.51900000000001</c:v>
                </c:pt>
                <c:pt idx="12679">
                  <c:v>-122.517</c:v>
                </c:pt>
                <c:pt idx="12680">
                  <c:v>-122.515</c:v>
                </c:pt>
                <c:pt idx="12681">
                  <c:v>-122.51300000000001</c:v>
                </c:pt>
                <c:pt idx="12682">
                  <c:v>-122.511</c:v>
                </c:pt>
                <c:pt idx="12683">
                  <c:v>-122.509</c:v>
                </c:pt>
                <c:pt idx="12684">
                  <c:v>-122.50700000000001</c:v>
                </c:pt>
                <c:pt idx="12685">
                  <c:v>-122.505</c:v>
                </c:pt>
                <c:pt idx="12686">
                  <c:v>-122.503</c:v>
                </c:pt>
                <c:pt idx="12687">
                  <c:v>-122.501</c:v>
                </c:pt>
                <c:pt idx="12688">
                  <c:v>-122.499</c:v>
                </c:pt>
                <c:pt idx="12689">
                  <c:v>-122.497</c:v>
                </c:pt>
                <c:pt idx="12690">
                  <c:v>-122.495</c:v>
                </c:pt>
                <c:pt idx="12691">
                  <c:v>-122.49299999999999</c:v>
                </c:pt>
                <c:pt idx="12692">
                  <c:v>-122.491</c:v>
                </c:pt>
                <c:pt idx="12693">
                  <c:v>-122.489</c:v>
                </c:pt>
                <c:pt idx="12694">
                  <c:v>-122.48699999999999</c:v>
                </c:pt>
                <c:pt idx="12695">
                  <c:v>-122.485</c:v>
                </c:pt>
                <c:pt idx="12696">
                  <c:v>-122.483</c:v>
                </c:pt>
                <c:pt idx="12697">
                  <c:v>-122.48099999999999</c:v>
                </c:pt>
                <c:pt idx="12698">
                  <c:v>-122.479</c:v>
                </c:pt>
                <c:pt idx="12699">
                  <c:v>-122.477</c:v>
                </c:pt>
                <c:pt idx="12700">
                  <c:v>-122.47499999999999</c:v>
                </c:pt>
                <c:pt idx="12701">
                  <c:v>-122.473</c:v>
                </c:pt>
                <c:pt idx="12702">
                  <c:v>-122.471</c:v>
                </c:pt>
                <c:pt idx="12703">
                  <c:v>-122.46899999999999</c:v>
                </c:pt>
                <c:pt idx="12704">
                  <c:v>-122.467</c:v>
                </c:pt>
                <c:pt idx="12705">
                  <c:v>-122.465</c:v>
                </c:pt>
                <c:pt idx="12706">
                  <c:v>-122.46299999999999</c:v>
                </c:pt>
                <c:pt idx="12707">
                  <c:v>-122.461</c:v>
                </c:pt>
                <c:pt idx="12708">
                  <c:v>-122.459</c:v>
                </c:pt>
                <c:pt idx="12709">
                  <c:v>-122.45699999999999</c:v>
                </c:pt>
                <c:pt idx="12710">
                  <c:v>-122.455</c:v>
                </c:pt>
                <c:pt idx="12711">
                  <c:v>-122.453</c:v>
                </c:pt>
                <c:pt idx="12712">
                  <c:v>-122.45099999999999</c:v>
                </c:pt>
                <c:pt idx="12713">
                  <c:v>-122.449</c:v>
                </c:pt>
                <c:pt idx="12714">
                  <c:v>-122.447</c:v>
                </c:pt>
                <c:pt idx="12715">
                  <c:v>-122.44499999999999</c:v>
                </c:pt>
                <c:pt idx="12716">
                  <c:v>-122.443</c:v>
                </c:pt>
                <c:pt idx="12717">
                  <c:v>-122.441</c:v>
                </c:pt>
                <c:pt idx="12718">
                  <c:v>-122.43899999999999</c:v>
                </c:pt>
                <c:pt idx="12719">
                  <c:v>-122.437</c:v>
                </c:pt>
                <c:pt idx="12720">
                  <c:v>-122.435</c:v>
                </c:pt>
                <c:pt idx="12721">
                  <c:v>-122.43299999999999</c:v>
                </c:pt>
                <c:pt idx="12722">
                  <c:v>-122.431</c:v>
                </c:pt>
                <c:pt idx="12723">
                  <c:v>-122.429</c:v>
                </c:pt>
                <c:pt idx="12724">
                  <c:v>-122.42699999999999</c:v>
                </c:pt>
                <c:pt idx="12725">
                  <c:v>-122.425</c:v>
                </c:pt>
                <c:pt idx="12726">
                  <c:v>-122.423</c:v>
                </c:pt>
                <c:pt idx="12727">
                  <c:v>-122.42099999999999</c:v>
                </c:pt>
                <c:pt idx="12728">
                  <c:v>-122.419</c:v>
                </c:pt>
                <c:pt idx="12729">
                  <c:v>-122.417</c:v>
                </c:pt>
                <c:pt idx="12730">
                  <c:v>-122.41499999999999</c:v>
                </c:pt>
                <c:pt idx="12731">
                  <c:v>-122.413</c:v>
                </c:pt>
                <c:pt idx="12732">
                  <c:v>-122.411</c:v>
                </c:pt>
                <c:pt idx="12733">
                  <c:v>-122.40899999999999</c:v>
                </c:pt>
                <c:pt idx="12734">
                  <c:v>-122.407</c:v>
                </c:pt>
                <c:pt idx="12735">
                  <c:v>-122.405</c:v>
                </c:pt>
                <c:pt idx="12736">
                  <c:v>-122.40299999999999</c:v>
                </c:pt>
                <c:pt idx="12737">
                  <c:v>-122.401</c:v>
                </c:pt>
                <c:pt idx="12738">
                  <c:v>-122.399</c:v>
                </c:pt>
                <c:pt idx="12739">
                  <c:v>-122.39699999999999</c:v>
                </c:pt>
                <c:pt idx="12740">
                  <c:v>-122.395</c:v>
                </c:pt>
                <c:pt idx="12741">
                  <c:v>-122.393</c:v>
                </c:pt>
                <c:pt idx="12742">
                  <c:v>-122.39099999999999</c:v>
                </c:pt>
                <c:pt idx="12743">
                  <c:v>-122.389</c:v>
                </c:pt>
                <c:pt idx="12744">
                  <c:v>-122.387</c:v>
                </c:pt>
                <c:pt idx="12745">
                  <c:v>-122.38500000000001</c:v>
                </c:pt>
                <c:pt idx="12746">
                  <c:v>-122.383</c:v>
                </c:pt>
                <c:pt idx="12747">
                  <c:v>-122.381</c:v>
                </c:pt>
                <c:pt idx="12748">
                  <c:v>-122.379</c:v>
                </c:pt>
                <c:pt idx="12749">
                  <c:v>-122.377</c:v>
                </c:pt>
                <c:pt idx="12750">
                  <c:v>-122.375</c:v>
                </c:pt>
                <c:pt idx="12751">
                  <c:v>-122.373</c:v>
                </c:pt>
                <c:pt idx="12752">
                  <c:v>-122.371</c:v>
                </c:pt>
                <c:pt idx="12753">
                  <c:v>-122.369</c:v>
                </c:pt>
                <c:pt idx="12754">
                  <c:v>-122.367</c:v>
                </c:pt>
                <c:pt idx="12755">
                  <c:v>-122.36499999999999</c:v>
                </c:pt>
                <c:pt idx="12756">
                  <c:v>-122.363</c:v>
                </c:pt>
                <c:pt idx="12757">
                  <c:v>-122.361</c:v>
                </c:pt>
                <c:pt idx="12758">
                  <c:v>-122.35900000000001</c:v>
                </c:pt>
                <c:pt idx="12759">
                  <c:v>-122.357</c:v>
                </c:pt>
                <c:pt idx="12760">
                  <c:v>-122.355</c:v>
                </c:pt>
                <c:pt idx="12761">
                  <c:v>-122.35300000000001</c:v>
                </c:pt>
                <c:pt idx="12762">
                  <c:v>-122.351</c:v>
                </c:pt>
                <c:pt idx="12763">
                  <c:v>-122.349</c:v>
                </c:pt>
                <c:pt idx="12764">
                  <c:v>-122.34700000000001</c:v>
                </c:pt>
                <c:pt idx="12765">
                  <c:v>-122.345</c:v>
                </c:pt>
                <c:pt idx="12766">
                  <c:v>-122.343</c:v>
                </c:pt>
                <c:pt idx="12767">
                  <c:v>-122.34100000000001</c:v>
                </c:pt>
                <c:pt idx="12768">
                  <c:v>-122.339</c:v>
                </c:pt>
                <c:pt idx="12769">
                  <c:v>-122.337</c:v>
                </c:pt>
                <c:pt idx="12770">
                  <c:v>-122.33500000000001</c:v>
                </c:pt>
                <c:pt idx="12771">
                  <c:v>-122.333</c:v>
                </c:pt>
                <c:pt idx="12772">
                  <c:v>-122.331</c:v>
                </c:pt>
                <c:pt idx="12773">
                  <c:v>-122.32900000000001</c:v>
                </c:pt>
                <c:pt idx="12774">
                  <c:v>-122.327</c:v>
                </c:pt>
                <c:pt idx="12775">
                  <c:v>-122.325</c:v>
                </c:pt>
                <c:pt idx="12776">
                  <c:v>-122.32300000000001</c:v>
                </c:pt>
                <c:pt idx="12777">
                  <c:v>-122.321</c:v>
                </c:pt>
                <c:pt idx="12778">
                  <c:v>-122.319</c:v>
                </c:pt>
                <c:pt idx="12779">
                  <c:v>-122.31700000000001</c:v>
                </c:pt>
                <c:pt idx="12780">
                  <c:v>-122.315</c:v>
                </c:pt>
                <c:pt idx="12781">
                  <c:v>-122.313</c:v>
                </c:pt>
                <c:pt idx="12782">
                  <c:v>-122.31100000000001</c:v>
                </c:pt>
                <c:pt idx="12783">
                  <c:v>-122.309</c:v>
                </c:pt>
                <c:pt idx="12784">
                  <c:v>-122.307</c:v>
                </c:pt>
                <c:pt idx="12785">
                  <c:v>-122.30500000000001</c:v>
                </c:pt>
                <c:pt idx="12786">
                  <c:v>-122.303</c:v>
                </c:pt>
                <c:pt idx="12787">
                  <c:v>-122.301</c:v>
                </c:pt>
                <c:pt idx="12788">
                  <c:v>-122.29900000000001</c:v>
                </c:pt>
                <c:pt idx="12789">
                  <c:v>-122.297</c:v>
                </c:pt>
                <c:pt idx="12790">
                  <c:v>-122.295</c:v>
                </c:pt>
                <c:pt idx="12791">
                  <c:v>-122.29300000000001</c:v>
                </c:pt>
                <c:pt idx="12792">
                  <c:v>-122.291</c:v>
                </c:pt>
                <c:pt idx="12793">
                  <c:v>-122.289</c:v>
                </c:pt>
                <c:pt idx="12794">
                  <c:v>-122.28700000000001</c:v>
                </c:pt>
                <c:pt idx="12795">
                  <c:v>-122.285</c:v>
                </c:pt>
                <c:pt idx="12796">
                  <c:v>-122.283</c:v>
                </c:pt>
                <c:pt idx="12797">
                  <c:v>-122.28100000000001</c:v>
                </c:pt>
                <c:pt idx="12798">
                  <c:v>-122.279</c:v>
                </c:pt>
                <c:pt idx="12799">
                  <c:v>-122.277</c:v>
                </c:pt>
                <c:pt idx="12800">
                  <c:v>-122.27500000000001</c:v>
                </c:pt>
                <c:pt idx="12801">
                  <c:v>-122.273</c:v>
                </c:pt>
                <c:pt idx="12802">
                  <c:v>-122.271</c:v>
                </c:pt>
                <c:pt idx="12803">
                  <c:v>-122.26900000000001</c:v>
                </c:pt>
                <c:pt idx="12804">
                  <c:v>-122.267</c:v>
                </c:pt>
                <c:pt idx="12805">
                  <c:v>-122.265</c:v>
                </c:pt>
                <c:pt idx="12806">
                  <c:v>-122.26300000000001</c:v>
                </c:pt>
                <c:pt idx="12807">
                  <c:v>-122.261</c:v>
                </c:pt>
                <c:pt idx="12808">
                  <c:v>-122.259</c:v>
                </c:pt>
                <c:pt idx="12809">
                  <c:v>-122.25700000000001</c:v>
                </c:pt>
                <c:pt idx="12810">
                  <c:v>-122.255</c:v>
                </c:pt>
                <c:pt idx="12811">
                  <c:v>-122.253</c:v>
                </c:pt>
                <c:pt idx="12812">
                  <c:v>-122.251</c:v>
                </c:pt>
                <c:pt idx="12813">
                  <c:v>-122.249</c:v>
                </c:pt>
                <c:pt idx="12814">
                  <c:v>-122.247</c:v>
                </c:pt>
                <c:pt idx="12815">
                  <c:v>-122.245</c:v>
                </c:pt>
                <c:pt idx="12816">
                  <c:v>-122.24299999999999</c:v>
                </c:pt>
                <c:pt idx="12817">
                  <c:v>-122.241</c:v>
                </c:pt>
                <c:pt idx="12818">
                  <c:v>-122.239</c:v>
                </c:pt>
                <c:pt idx="12819">
                  <c:v>-122.23699999999999</c:v>
                </c:pt>
                <c:pt idx="12820">
                  <c:v>-122.235</c:v>
                </c:pt>
                <c:pt idx="12821">
                  <c:v>-122.233</c:v>
                </c:pt>
                <c:pt idx="12822">
                  <c:v>-122.23099999999999</c:v>
                </c:pt>
                <c:pt idx="12823">
                  <c:v>-122.229</c:v>
                </c:pt>
                <c:pt idx="12824">
                  <c:v>-122.227</c:v>
                </c:pt>
                <c:pt idx="12825">
                  <c:v>-122.22499999999999</c:v>
                </c:pt>
                <c:pt idx="12826">
                  <c:v>-122.223</c:v>
                </c:pt>
                <c:pt idx="12827">
                  <c:v>-122.221</c:v>
                </c:pt>
                <c:pt idx="12828">
                  <c:v>-122.21899999999999</c:v>
                </c:pt>
                <c:pt idx="12829">
                  <c:v>-122.217</c:v>
                </c:pt>
                <c:pt idx="12830">
                  <c:v>-122.215</c:v>
                </c:pt>
                <c:pt idx="12831">
                  <c:v>-122.21299999999999</c:v>
                </c:pt>
                <c:pt idx="12832">
                  <c:v>-122.211</c:v>
                </c:pt>
                <c:pt idx="12833">
                  <c:v>-122.209</c:v>
                </c:pt>
                <c:pt idx="12834">
                  <c:v>-122.20699999999999</c:v>
                </c:pt>
                <c:pt idx="12835">
                  <c:v>-122.205</c:v>
                </c:pt>
                <c:pt idx="12836">
                  <c:v>-122.203</c:v>
                </c:pt>
                <c:pt idx="12837">
                  <c:v>-122.20099999999999</c:v>
                </c:pt>
                <c:pt idx="12838">
                  <c:v>-122.199</c:v>
                </c:pt>
                <c:pt idx="12839">
                  <c:v>-122.197</c:v>
                </c:pt>
                <c:pt idx="12840">
                  <c:v>-122.19499999999999</c:v>
                </c:pt>
                <c:pt idx="12841">
                  <c:v>-122.193</c:v>
                </c:pt>
                <c:pt idx="12842">
                  <c:v>-122.191</c:v>
                </c:pt>
                <c:pt idx="12843">
                  <c:v>-122.18899999999999</c:v>
                </c:pt>
                <c:pt idx="12844">
                  <c:v>-122.187</c:v>
                </c:pt>
                <c:pt idx="12845">
                  <c:v>-122.185</c:v>
                </c:pt>
                <c:pt idx="12846">
                  <c:v>-122.18299999999999</c:v>
                </c:pt>
                <c:pt idx="12847">
                  <c:v>-122.181</c:v>
                </c:pt>
                <c:pt idx="12848">
                  <c:v>-122.179</c:v>
                </c:pt>
                <c:pt idx="12849">
                  <c:v>-122.17699999999999</c:v>
                </c:pt>
                <c:pt idx="12850">
                  <c:v>-122.175</c:v>
                </c:pt>
                <c:pt idx="12851">
                  <c:v>-122.173</c:v>
                </c:pt>
                <c:pt idx="12852">
                  <c:v>-122.17099999999999</c:v>
                </c:pt>
                <c:pt idx="12853">
                  <c:v>-122.169</c:v>
                </c:pt>
                <c:pt idx="12854">
                  <c:v>-122.167</c:v>
                </c:pt>
                <c:pt idx="12855">
                  <c:v>-122.16499999999999</c:v>
                </c:pt>
                <c:pt idx="12856">
                  <c:v>-122.163</c:v>
                </c:pt>
                <c:pt idx="12857">
                  <c:v>-122.161</c:v>
                </c:pt>
                <c:pt idx="12858">
                  <c:v>-122.15899999999999</c:v>
                </c:pt>
                <c:pt idx="12859">
                  <c:v>-122.157</c:v>
                </c:pt>
                <c:pt idx="12860">
                  <c:v>-122.155</c:v>
                </c:pt>
                <c:pt idx="12861">
                  <c:v>-122.15299999999999</c:v>
                </c:pt>
                <c:pt idx="12862">
                  <c:v>-122.151</c:v>
                </c:pt>
                <c:pt idx="12863">
                  <c:v>-122.149</c:v>
                </c:pt>
                <c:pt idx="12864">
                  <c:v>-122.14699999999999</c:v>
                </c:pt>
                <c:pt idx="12865">
                  <c:v>-122.145</c:v>
                </c:pt>
                <c:pt idx="12866">
                  <c:v>-122.143</c:v>
                </c:pt>
                <c:pt idx="12867">
                  <c:v>-122.14099999999999</c:v>
                </c:pt>
                <c:pt idx="12868">
                  <c:v>-122.139</c:v>
                </c:pt>
                <c:pt idx="12869">
                  <c:v>-122.137</c:v>
                </c:pt>
                <c:pt idx="12870">
                  <c:v>-122.13500000000001</c:v>
                </c:pt>
                <c:pt idx="12871">
                  <c:v>-122.133</c:v>
                </c:pt>
                <c:pt idx="12872">
                  <c:v>-122.131</c:v>
                </c:pt>
                <c:pt idx="12873">
                  <c:v>-122.129</c:v>
                </c:pt>
                <c:pt idx="12874">
                  <c:v>-122.127</c:v>
                </c:pt>
                <c:pt idx="12875">
                  <c:v>-122.125</c:v>
                </c:pt>
                <c:pt idx="12876">
                  <c:v>-122.123</c:v>
                </c:pt>
                <c:pt idx="12877">
                  <c:v>-122.121</c:v>
                </c:pt>
                <c:pt idx="12878">
                  <c:v>-122.119</c:v>
                </c:pt>
                <c:pt idx="12879">
                  <c:v>-122.117</c:v>
                </c:pt>
                <c:pt idx="12880">
                  <c:v>-122.11499999999999</c:v>
                </c:pt>
                <c:pt idx="12881">
                  <c:v>-122.113</c:v>
                </c:pt>
                <c:pt idx="12882">
                  <c:v>-122.111</c:v>
                </c:pt>
                <c:pt idx="12883">
                  <c:v>-122.10900000000001</c:v>
                </c:pt>
                <c:pt idx="12884">
                  <c:v>-122.107</c:v>
                </c:pt>
                <c:pt idx="12885">
                  <c:v>-122.105</c:v>
                </c:pt>
                <c:pt idx="12886">
                  <c:v>-122.10300000000001</c:v>
                </c:pt>
                <c:pt idx="12887">
                  <c:v>-122.101</c:v>
                </c:pt>
                <c:pt idx="12888">
                  <c:v>-122.099</c:v>
                </c:pt>
                <c:pt idx="12889">
                  <c:v>-122.09700000000001</c:v>
                </c:pt>
                <c:pt idx="12890">
                  <c:v>-122.095</c:v>
                </c:pt>
                <c:pt idx="12891">
                  <c:v>-122.093</c:v>
                </c:pt>
                <c:pt idx="12892">
                  <c:v>-122.09100000000001</c:v>
                </c:pt>
                <c:pt idx="12893">
                  <c:v>-122.089</c:v>
                </c:pt>
                <c:pt idx="12894">
                  <c:v>-122.087</c:v>
                </c:pt>
                <c:pt idx="12895">
                  <c:v>-122.08500000000001</c:v>
                </c:pt>
                <c:pt idx="12896">
                  <c:v>-122.083</c:v>
                </c:pt>
                <c:pt idx="12897">
                  <c:v>-122.081</c:v>
                </c:pt>
                <c:pt idx="12898">
                  <c:v>-122.07900000000001</c:v>
                </c:pt>
                <c:pt idx="12899">
                  <c:v>-122.077</c:v>
                </c:pt>
                <c:pt idx="12900">
                  <c:v>-122.075</c:v>
                </c:pt>
                <c:pt idx="12901">
                  <c:v>-122.07300000000001</c:v>
                </c:pt>
                <c:pt idx="12902">
                  <c:v>-122.071</c:v>
                </c:pt>
                <c:pt idx="12903">
                  <c:v>-122.069</c:v>
                </c:pt>
                <c:pt idx="12904">
                  <c:v>-122.06700000000001</c:v>
                </c:pt>
                <c:pt idx="12905">
                  <c:v>-122.065</c:v>
                </c:pt>
                <c:pt idx="12906">
                  <c:v>-122.063</c:v>
                </c:pt>
                <c:pt idx="12907">
                  <c:v>-122.06100000000001</c:v>
                </c:pt>
                <c:pt idx="12908">
                  <c:v>-122.059</c:v>
                </c:pt>
                <c:pt idx="12909">
                  <c:v>-122.057</c:v>
                </c:pt>
                <c:pt idx="12910">
                  <c:v>-122.05500000000001</c:v>
                </c:pt>
                <c:pt idx="12911">
                  <c:v>-122.053</c:v>
                </c:pt>
                <c:pt idx="12912">
                  <c:v>-122.051</c:v>
                </c:pt>
                <c:pt idx="12913">
                  <c:v>-122.04900000000001</c:v>
                </c:pt>
                <c:pt idx="12914">
                  <c:v>-122.047</c:v>
                </c:pt>
                <c:pt idx="12915">
                  <c:v>-122.045</c:v>
                </c:pt>
                <c:pt idx="12916">
                  <c:v>-122.04300000000001</c:v>
                </c:pt>
                <c:pt idx="12917">
                  <c:v>-122.041</c:v>
                </c:pt>
                <c:pt idx="12918">
                  <c:v>-122.039</c:v>
                </c:pt>
                <c:pt idx="12919">
                  <c:v>-122.03700000000001</c:v>
                </c:pt>
                <c:pt idx="12920">
                  <c:v>-122.035</c:v>
                </c:pt>
                <c:pt idx="12921">
                  <c:v>-122.033</c:v>
                </c:pt>
                <c:pt idx="12922">
                  <c:v>-122.03100000000001</c:v>
                </c:pt>
                <c:pt idx="12923">
                  <c:v>-122.029</c:v>
                </c:pt>
                <c:pt idx="12924">
                  <c:v>-122.027</c:v>
                </c:pt>
                <c:pt idx="12925">
                  <c:v>-122.02500000000001</c:v>
                </c:pt>
                <c:pt idx="12926">
                  <c:v>-122.023</c:v>
                </c:pt>
                <c:pt idx="12927">
                  <c:v>-122.021</c:v>
                </c:pt>
                <c:pt idx="12928">
                  <c:v>-122.01900000000001</c:v>
                </c:pt>
                <c:pt idx="12929">
                  <c:v>-122.017</c:v>
                </c:pt>
                <c:pt idx="12930">
                  <c:v>-122.015</c:v>
                </c:pt>
                <c:pt idx="12931">
                  <c:v>-122.01300000000001</c:v>
                </c:pt>
                <c:pt idx="12932">
                  <c:v>-122.011</c:v>
                </c:pt>
                <c:pt idx="12933">
                  <c:v>-122.009</c:v>
                </c:pt>
                <c:pt idx="12934">
                  <c:v>-122.00700000000001</c:v>
                </c:pt>
                <c:pt idx="12935">
                  <c:v>-122.005</c:v>
                </c:pt>
                <c:pt idx="12936">
                  <c:v>-122.003</c:v>
                </c:pt>
                <c:pt idx="12937">
                  <c:v>-122.001</c:v>
                </c:pt>
                <c:pt idx="12938">
                  <c:v>-121.999</c:v>
                </c:pt>
                <c:pt idx="12939">
                  <c:v>-121.997</c:v>
                </c:pt>
                <c:pt idx="12940">
                  <c:v>-121.995</c:v>
                </c:pt>
                <c:pt idx="12941">
                  <c:v>-121.99299999999999</c:v>
                </c:pt>
                <c:pt idx="12942">
                  <c:v>-121.991</c:v>
                </c:pt>
                <c:pt idx="12943">
                  <c:v>-121.989</c:v>
                </c:pt>
                <c:pt idx="12944">
                  <c:v>-121.98699999999999</c:v>
                </c:pt>
                <c:pt idx="12945">
                  <c:v>-121.985</c:v>
                </c:pt>
                <c:pt idx="12946">
                  <c:v>-121.983</c:v>
                </c:pt>
                <c:pt idx="12947">
                  <c:v>-121.98099999999999</c:v>
                </c:pt>
                <c:pt idx="12948">
                  <c:v>-121.979</c:v>
                </c:pt>
                <c:pt idx="12949">
                  <c:v>-121.977</c:v>
                </c:pt>
                <c:pt idx="12950">
                  <c:v>-121.97499999999999</c:v>
                </c:pt>
                <c:pt idx="12951">
                  <c:v>-121.973</c:v>
                </c:pt>
                <c:pt idx="12952">
                  <c:v>-121.971</c:v>
                </c:pt>
                <c:pt idx="12953">
                  <c:v>-121.96899999999999</c:v>
                </c:pt>
                <c:pt idx="12954">
                  <c:v>-121.967</c:v>
                </c:pt>
                <c:pt idx="12955">
                  <c:v>-121.965</c:v>
                </c:pt>
                <c:pt idx="12956">
                  <c:v>-121.96299999999999</c:v>
                </c:pt>
                <c:pt idx="12957">
                  <c:v>-121.961</c:v>
                </c:pt>
                <c:pt idx="12958">
                  <c:v>-121.959</c:v>
                </c:pt>
                <c:pt idx="12959">
                  <c:v>-121.95699999999999</c:v>
                </c:pt>
                <c:pt idx="12960">
                  <c:v>-121.955</c:v>
                </c:pt>
                <c:pt idx="12961">
                  <c:v>-121.953</c:v>
                </c:pt>
                <c:pt idx="12962">
                  <c:v>-121.95099999999999</c:v>
                </c:pt>
                <c:pt idx="12963">
                  <c:v>-121.949</c:v>
                </c:pt>
                <c:pt idx="12964">
                  <c:v>-121.947</c:v>
                </c:pt>
                <c:pt idx="12965">
                  <c:v>-121.94499999999999</c:v>
                </c:pt>
                <c:pt idx="12966">
                  <c:v>-121.943</c:v>
                </c:pt>
                <c:pt idx="12967">
                  <c:v>-121.941</c:v>
                </c:pt>
                <c:pt idx="12968">
                  <c:v>-121.93899999999999</c:v>
                </c:pt>
                <c:pt idx="12969">
                  <c:v>-121.937</c:v>
                </c:pt>
                <c:pt idx="12970">
                  <c:v>-121.935</c:v>
                </c:pt>
                <c:pt idx="12971">
                  <c:v>-121.93299999999999</c:v>
                </c:pt>
                <c:pt idx="12972">
                  <c:v>-121.931</c:v>
                </c:pt>
                <c:pt idx="12973">
                  <c:v>-121.929</c:v>
                </c:pt>
                <c:pt idx="12974">
                  <c:v>-121.92699999999999</c:v>
                </c:pt>
                <c:pt idx="12975">
                  <c:v>-121.925</c:v>
                </c:pt>
                <c:pt idx="12976">
                  <c:v>-121.923</c:v>
                </c:pt>
                <c:pt idx="12977">
                  <c:v>-121.92099999999999</c:v>
                </c:pt>
                <c:pt idx="12978">
                  <c:v>-121.919</c:v>
                </c:pt>
                <c:pt idx="12979">
                  <c:v>-121.917</c:v>
                </c:pt>
                <c:pt idx="12980">
                  <c:v>-121.91499999999999</c:v>
                </c:pt>
                <c:pt idx="12981">
                  <c:v>-121.913</c:v>
                </c:pt>
                <c:pt idx="12982">
                  <c:v>-121.911</c:v>
                </c:pt>
                <c:pt idx="12983">
                  <c:v>-121.90899999999999</c:v>
                </c:pt>
                <c:pt idx="12984">
                  <c:v>-121.907</c:v>
                </c:pt>
                <c:pt idx="12985">
                  <c:v>-121.905</c:v>
                </c:pt>
                <c:pt idx="12986">
                  <c:v>-121.90299999999999</c:v>
                </c:pt>
                <c:pt idx="12987">
                  <c:v>-121.901</c:v>
                </c:pt>
                <c:pt idx="12988">
                  <c:v>-121.899</c:v>
                </c:pt>
                <c:pt idx="12989">
                  <c:v>-121.89699999999999</c:v>
                </c:pt>
                <c:pt idx="12990">
                  <c:v>-121.895</c:v>
                </c:pt>
                <c:pt idx="12991">
                  <c:v>-121.893</c:v>
                </c:pt>
                <c:pt idx="12992">
                  <c:v>-121.89099999999999</c:v>
                </c:pt>
                <c:pt idx="12993">
                  <c:v>-121.889</c:v>
                </c:pt>
                <c:pt idx="12994">
                  <c:v>-121.887</c:v>
                </c:pt>
                <c:pt idx="12995">
                  <c:v>-121.88500000000001</c:v>
                </c:pt>
                <c:pt idx="12996">
                  <c:v>-121.883</c:v>
                </c:pt>
                <c:pt idx="12997">
                  <c:v>-121.881</c:v>
                </c:pt>
                <c:pt idx="12998">
                  <c:v>-121.879</c:v>
                </c:pt>
                <c:pt idx="12999">
                  <c:v>-121.877</c:v>
                </c:pt>
                <c:pt idx="13000">
                  <c:v>-121.875</c:v>
                </c:pt>
                <c:pt idx="13001">
                  <c:v>-121.873</c:v>
                </c:pt>
                <c:pt idx="13002">
                  <c:v>-121.871</c:v>
                </c:pt>
                <c:pt idx="13003">
                  <c:v>-121.869</c:v>
                </c:pt>
                <c:pt idx="13004">
                  <c:v>-121.867</c:v>
                </c:pt>
                <c:pt idx="13005">
                  <c:v>-121.86499999999999</c:v>
                </c:pt>
                <c:pt idx="13006">
                  <c:v>-121.863</c:v>
                </c:pt>
                <c:pt idx="13007">
                  <c:v>-121.861</c:v>
                </c:pt>
                <c:pt idx="13008">
                  <c:v>-121.85900000000001</c:v>
                </c:pt>
                <c:pt idx="13009">
                  <c:v>-121.857</c:v>
                </c:pt>
                <c:pt idx="13010">
                  <c:v>-121.855</c:v>
                </c:pt>
                <c:pt idx="13011">
                  <c:v>-121.85300000000001</c:v>
                </c:pt>
                <c:pt idx="13012">
                  <c:v>-121.851</c:v>
                </c:pt>
                <c:pt idx="13013">
                  <c:v>-121.849</c:v>
                </c:pt>
                <c:pt idx="13014">
                  <c:v>-121.84700000000001</c:v>
                </c:pt>
                <c:pt idx="13015">
                  <c:v>-121.845</c:v>
                </c:pt>
                <c:pt idx="13016">
                  <c:v>-121.843</c:v>
                </c:pt>
                <c:pt idx="13017">
                  <c:v>-121.84100000000001</c:v>
                </c:pt>
                <c:pt idx="13018">
                  <c:v>-121.839</c:v>
                </c:pt>
                <c:pt idx="13019">
                  <c:v>-121.837</c:v>
                </c:pt>
                <c:pt idx="13020">
                  <c:v>-121.83500000000001</c:v>
                </c:pt>
                <c:pt idx="13021">
                  <c:v>-121.833</c:v>
                </c:pt>
                <c:pt idx="13022">
                  <c:v>-121.831</c:v>
                </c:pt>
                <c:pt idx="13023">
                  <c:v>-121.82900000000001</c:v>
                </c:pt>
                <c:pt idx="13024">
                  <c:v>-121.827</c:v>
                </c:pt>
                <c:pt idx="13025">
                  <c:v>-121.825</c:v>
                </c:pt>
                <c:pt idx="13026">
                  <c:v>-121.82300000000001</c:v>
                </c:pt>
                <c:pt idx="13027">
                  <c:v>-121.821</c:v>
                </c:pt>
                <c:pt idx="13028">
                  <c:v>-121.819</c:v>
                </c:pt>
                <c:pt idx="13029">
                  <c:v>-121.81700000000001</c:v>
                </c:pt>
                <c:pt idx="13030">
                  <c:v>-121.815</c:v>
                </c:pt>
                <c:pt idx="13031">
                  <c:v>-121.813</c:v>
                </c:pt>
                <c:pt idx="13032">
                  <c:v>-121.81100000000001</c:v>
                </c:pt>
                <c:pt idx="13033">
                  <c:v>-121.809</c:v>
                </c:pt>
                <c:pt idx="13034">
                  <c:v>-121.807</c:v>
                </c:pt>
                <c:pt idx="13035">
                  <c:v>-121.80500000000001</c:v>
                </c:pt>
                <c:pt idx="13036">
                  <c:v>-121.803</c:v>
                </c:pt>
                <c:pt idx="13037">
                  <c:v>-121.801</c:v>
                </c:pt>
                <c:pt idx="13038">
                  <c:v>-121.79900000000001</c:v>
                </c:pt>
                <c:pt idx="13039">
                  <c:v>-121.797</c:v>
                </c:pt>
                <c:pt idx="13040">
                  <c:v>-121.795</c:v>
                </c:pt>
                <c:pt idx="13041">
                  <c:v>-121.79300000000001</c:v>
                </c:pt>
                <c:pt idx="13042">
                  <c:v>-121.791</c:v>
                </c:pt>
                <c:pt idx="13043">
                  <c:v>-121.789</c:v>
                </c:pt>
                <c:pt idx="13044">
                  <c:v>-121.78700000000001</c:v>
                </c:pt>
                <c:pt idx="13045">
                  <c:v>-121.785</c:v>
                </c:pt>
                <c:pt idx="13046">
                  <c:v>-121.783</c:v>
                </c:pt>
                <c:pt idx="13047">
                  <c:v>-121.78100000000001</c:v>
                </c:pt>
                <c:pt idx="13048">
                  <c:v>-121.779</c:v>
                </c:pt>
                <c:pt idx="13049">
                  <c:v>-121.777</c:v>
                </c:pt>
                <c:pt idx="13050">
                  <c:v>-121.77500000000001</c:v>
                </c:pt>
                <c:pt idx="13051">
                  <c:v>-121.773</c:v>
                </c:pt>
                <c:pt idx="13052">
                  <c:v>-121.771</c:v>
                </c:pt>
                <c:pt idx="13053">
                  <c:v>-121.76900000000001</c:v>
                </c:pt>
                <c:pt idx="13054">
                  <c:v>-121.767</c:v>
                </c:pt>
                <c:pt idx="13055">
                  <c:v>-121.765</c:v>
                </c:pt>
                <c:pt idx="13056">
                  <c:v>-121.76300000000001</c:v>
                </c:pt>
                <c:pt idx="13057">
                  <c:v>-121.761</c:v>
                </c:pt>
                <c:pt idx="13058">
                  <c:v>-121.759</c:v>
                </c:pt>
                <c:pt idx="13059">
                  <c:v>-121.75700000000001</c:v>
                </c:pt>
                <c:pt idx="13060">
                  <c:v>-121.755</c:v>
                </c:pt>
                <c:pt idx="13061">
                  <c:v>-121.753</c:v>
                </c:pt>
                <c:pt idx="13062">
                  <c:v>-121.751</c:v>
                </c:pt>
                <c:pt idx="13063">
                  <c:v>-121.749</c:v>
                </c:pt>
                <c:pt idx="13064">
                  <c:v>-121.747</c:v>
                </c:pt>
                <c:pt idx="13065">
                  <c:v>-121.745</c:v>
                </c:pt>
                <c:pt idx="13066">
                  <c:v>-121.74299999999999</c:v>
                </c:pt>
                <c:pt idx="13067">
                  <c:v>-121.741</c:v>
                </c:pt>
                <c:pt idx="13068">
                  <c:v>-121.739</c:v>
                </c:pt>
                <c:pt idx="13069">
                  <c:v>-121.73699999999999</c:v>
                </c:pt>
                <c:pt idx="13070">
                  <c:v>-121.735</c:v>
                </c:pt>
                <c:pt idx="13071">
                  <c:v>-121.733</c:v>
                </c:pt>
                <c:pt idx="13072">
                  <c:v>-121.73099999999999</c:v>
                </c:pt>
                <c:pt idx="13073">
                  <c:v>-121.729</c:v>
                </c:pt>
                <c:pt idx="13074">
                  <c:v>-121.727</c:v>
                </c:pt>
                <c:pt idx="13075">
                  <c:v>-121.72499999999999</c:v>
                </c:pt>
                <c:pt idx="13076">
                  <c:v>-121.723</c:v>
                </c:pt>
                <c:pt idx="13077">
                  <c:v>-121.721</c:v>
                </c:pt>
                <c:pt idx="13078">
                  <c:v>-121.71899999999999</c:v>
                </c:pt>
                <c:pt idx="13079">
                  <c:v>-121.717</c:v>
                </c:pt>
                <c:pt idx="13080">
                  <c:v>-121.715</c:v>
                </c:pt>
                <c:pt idx="13081">
                  <c:v>-121.71299999999999</c:v>
                </c:pt>
                <c:pt idx="13082">
                  <c:v>-121.711</c:v>
                </c:pt>
                <c:pt idx="13083">
                  <c:v>-121.709</c:v>
                </c:pt>
                <c:pt idx="13084">
                  <c:v>-121.70699999999999</c:v>
                </c:pt>
                <c:pt idx="13085">
                  <c:v>-121.705</c:v>
                </c:pt>
                <c:pt idx="13086">
                  <c:v>-121.703</c:v>
                </c:pt>
                <c:pt idx="13087">
                  <c:v>-121.70099999999999</c:v>
                </c:pt>
                <c:pt idx="13088">
                  <c:v>-121.699</c:v>
                </c:pt>
                <c:pt idx="13089">
                  <c:v>-121.697</c:v>
                </c:pt>
                <c:pt idx="13090">
                  <c:v>-121.69499999999999</c:v>
                </c:pt>
                <c:pt idx="13091">
                  <c:v>-121.693</c:v>
                </c:pt>
                <c:pt idx="13092">
                  <c:v>-121.691</c:v>
                </c:pt>
                <c:pt idx="13093">
                  <c:v>-121.68899999999999</c:v>
                </c:pt>
                <c:pt idx="13094">
                  <c:v>-121.687</c:v>
                </c:pt>
                <c:pt idx="13095">
                  <c:v>-121.685</c:v>
                </c:pt>
                <c:pt idx="13096">
                  <c:v>-121.68299999999999</c:v>
                </c:pt>
                <c:pt idx="13097">
                  <c:v>-121.681</c:v>
                </c:pt>
                <c:pt idx="13098">
                  <c:v>-121.679</c:v>
                </c:pt>
                <c:pt idx="13099">
                  <c:v>-121.67699999999999</c:v>
                </c:pt>
                <c:pt idx="13100">
                  <c:v>-121.675</c:v>
                </c:pt>
                <c:pt idx="13101">
                  <c:v>-121.673</c:v>
                </c:pt>
                <c:pt idx="13102">
                  <c:v>-121.67099999999999</c:v>
                </c:pt>
                <c:pt idx="13103">
                  <c:v>-121.669</c:v>
                </c:pt>
                <c:pt idx="13104">
                  <c:v>-121.667</c:v>
                </c:pt>
                <c:pt idx="13105">
                  <c:v>-121.66499999999999</c:v>
                </c:pt>
                <c:pt idx="13106">
                  <c:v>-121.663</c:v>
                </c:pt>
                <c:pt idx="13107">
                  <c:v>-121.661</c:v>
                </c:pt>
                <c:pt idx="13108">
                  <c:v>-121.65899999999999</c:v>
                </c:pt>
                <c:pt idx="13109">
                  <c:v>-121.657</c:v>
                </c:pt>
                <c:pt idx="13110">
                  <c:v>-121.655</c:v>
                </c:pt>
                <c:pt idx="13111">
                  <c:v>-121.65299999999999</c:v>
                </c:pt>
                <c:pt idx="13112">
                  <c:v>-121.651</c:v>
                </c:pt>
                <c:pt idx="13113">
                  <c:v>-121.649</c:v>
                </c:pt>
                <c:pt idx="13114">
                  <c:v>-121.64699999999999</c:v>
                </c:pt>
                <c:pt idx="13115">
                  <c:v>-121.645</c:v>
                </c:pt>
                <c:pt idx="13116">
                  <c:v>-121.643</c:v>
                </c:pt>
                <c:pt idx="13117">
                  <c:v>-121.64099999999999</c:v>
                </c:pt>
                <c:pt idx="13118">
                  <c:v>-121.639</c:v>
                </c:pt>
                <c:pt idx="13119">
                  <c:v>-121.637</c:v>
                </c:pt>
                <c:pt idx="13120">
                  <c:v>-121.63500000000001</c:v>
                </c:pt>
                <c:pt idx="13121">
                  <c:v>-121.633</c:v>
                </c:pt>
                <c:pt idx="13122">
                  <c:v>-121.631</c:v>
                </c:pt>
                <c:pt idx="13123">
                  <c:v>-121.629</c:v>
                </c:pt>
                <c:pt idx="13124">
                  <c:v>-121.627</c:v>
                </c:pt>
                <c:pt idx="13125">
                  <c:v>-121.625</c:v>
                </c:pt>
                <c:pt idx="13126">
                  <c:v>-121.623</c:v>
                </c:pt>
                <c:pt idx="13127">
                  <c:v>-121.621</c:v>
                </c:pt>
                <c:pt idx="13128">
                  <c:v>-121.619</c:v>
                </c:pt>
                <c:pt idx="13129">
                  <c:v>-121.617</c:v>
                </c:pt>
                <c:pt idx="13130">
                  <c:v>-121.61499999999999</c:v>
                </c:pt>
                <c:pt idx="13131">
                  <c:v>-121.613</c:v>
                </c:pt>
                <c:pt idx="13132">
                  <c:v>-121.611</c:v>
                </c:pt>
                <c:pt idx="13133">
                  <c:v>-121.60900000000001</c:v>
                </c:pt>
                <c:pt idx="13134">
                  <c:v>-121.607</c:v>
                </c:pt>
                <c:pt idx="13135">
                  <c:v>-121.605</c:v>
                </c:pt>
                <c:pt idx="13136">
                  <c:v>-121.60300000000001</c:v>
                </c:pt>
                <c:pt idx="13137">
                  <c:v>-121.601</c:v>
                </c:pt>
                <c:pt idx="13138">
                  <c:v>-121.599</c:v>
                </c:pt>
                <c:pt idx="13139">
                  <c:v>-121.59700000000001</c:v>
                </c:pt>
                <c:pt idx="13140">
                  <c:v>-121.595</c:v>
                </c:pt>
                <c:pt idx="13141">
                  <c:v>-121.593</c:v>
                </c:pt>
                <c:pt idx="13142">
                  <c:v>-121.59100000000001</c:v>
                </c:pt>
                <c:pt idx="13143">
                  <c:v>-121.589</c:v>
                </c:pt>
                <c:pt idx="13144">
                  <c:v>-121.587</c:v>
                </c:pt>
                <c:pt idx="13145">
                  <c:v>-121.58500000000001</c:v>
                </c:pt>
                <c:pt idx="13146">
                  <c:v>-121.583</c:v>
                </c:pt>
                <c:pt idx="13147">
                  <c:v>-121.581</c:v>
                </c:pt>
                <c:pt idx="13148">
                  <c:v>-121.57900000000001</c:v>
                </c:pt>
                <c:pt idx="13149">
                  <c:v>-121.577</c:v>
                </c:pt>
                <c:pt idx="13150">
                  <c:v>-121.575</c:v>
                </c:pt>
                <c:pt idx="13151">
                  <c:v>-121.57300000000001</c:v>
                </c:pt>
                <c:pt idx="13152">
                  <c:v>-121.571</c:v>
                </c:pt>
                <c:pt idx="13153">
                  <c:v>-121.569</c:v>
                </c:pt>
                <c:pt idx="13154">
                  <c:v>-121.56700000000001</c:v>
                </c:pt>
                <c:pt idx="13155">
                  <c:v>-121.565</c:v>
                </c:pt>
                <c:pt idx="13156">
                  <c:v>-121.563</c:v>
                </c:pt>
                <c:pt idx="13157">
                  <c:v>-121.56100000000001</c:v>
                </c:pt>
                <c:pt idx="13158">
                  <c:v>-121.559</c:v>
                </c:pt>
                <c:pt idx="13159">
                  <c:v>-121.557</c:v>
                </c:pt>
                <c:pt idx="13160">
                  <c:v>-121.55500000000001</c:v>
                </c:pt>
                <c:pt idx="13161">
                  <c:v>-121.553</c:v>
                </c:pt>
                <c:pt idx="13162">
                  <c:v>-121.551</c:v>
                </c:pt>
                <c:pt idx="13163">
                  <c:v>-121.54900000000001</c:v>
                </c:pt>
                <c:pt idx="13164">
                  <c:v>-121.547</c:v>
                </c:pt>
                <c:pt idx="13165">
                  <c:v>-121.545</c:v>
                </c:pt>
                <c:pt idx="13166">
                  <c:v>-121.54300000000001</c:v>
                </c:pt>
                <c:pt idx="13167">
                  <c:v>-121.541</c:v>
                </c:pt>
                <c:pt idx="13168">
                  <c:v>-121.539</c:v>
                </c:pt>
                <c:pt idx="13169">
                  <c:v>-121.53700000000001</c:v>
                </c:pt>
                <c:pt idx="13170">
                  <c:v>-121.535</c:v>
                </c:pt>
                <c:pt idx="13171">
                  <c:v>-121.533</c:v>
                </c:pt>
                <c:pt idx="13172">
                  <c:v>-121.53100000000001</c:v>
                </c:pt>
                <c:pt idx="13173">
                  <c:v>-121.529</c:v>
                </c:pt>
                <c:pt idx="13174">
                  <c:v>-121.527</c:v>
                </c:pt>
                <c:pt idx="13175">
                  <c:v>-121.52500000000001</c:v>
                </c:pt>
                <c:pt idx="13176">
                  <c:v>-121.523</c:v>
                </c:pt>
                <c:pt idx="13177">
                  <c:v>-121.521</c:v>
                </c:pt>
                <c:pt idx="13178">
                  <c:v>-121.51900000000001</c:v>
                </c:pt>
                <c:pt idx="13179">
                  <c:v>-121.517</c:v>
                </c:pt>
                <c:pt idx="13180">
                  <c:v>-121.515</c:v>
                </c:pt>
                <c:pt idx="13181">
                  <c:v>-121.51300000000001</c:v>
                </c:pt>
                <c:pt idx="13182">
                  <c:v>-121.511</c:v>
                </c:pt>
                <c:pt idx="13183">
                  <c:v>-121.509</c:v>
                </c:pt>
                <c:pt idx="13184">
                  <c:v>-121.50700000000001</c:v>
                </c:pt>
                <c:pt idx="13185">
                  <c:v>-121.505</c:v>
                </c:pt>
                <c:pt idx="13186">
                  <c:v>-121.503</c:v>
                </c:pt>
                <c:pt idx="13187">
                  <c:v>-121.501</c:v>
                </c:pt>
                <c:pt idx="13188">
                  <c:v>-121.499</c:v>
                </c:pt>
                <c:pt idx="13189">
                  <c:v>-121.497</c:v>
                </c:pt>
                <c:pt idx="13190">
                  <c:v>-121.495</c:v>
                </c:pt>
                <c:pt idx="13191">
                  <c:v>-121.49299999999999</c:v>
                </c:pt>
                <c:pt idx="13192">
                  <c:v>-121.491</c:v>
                </c:pt>
                <c:pt idx="13193">
                  <c:v>-121.489</c:v>
                </c:pt>
                <c:pt idx="13194">
                  <c:v>-121.48699999999999</c:v>
                </c:pt>
                <c:pt idx="13195">
                  <c:v>-121.485</c:v>
                </c:pt>
                <c:pt idx="13196">
                  <c:v>-121.483</c:v>
                </c:pt>
                <c:pt idx="13197">
                  <c:v>-121.48099999999999</c:v>
                </c:pt>
                <c:pt idx="13198">
                  <c:v>-121.479</c:v>
                </c:pt>
                <c:pt idx="13199">
                  <c:v>-121.477</c:v>
                </c:pt>
                <c:pt idx="13200">
                  <c:v>-121.47499999999999</c:v>
                </c:pt>
                <c:pt idx="13201">
                  <c:v>-121.473</c:v>
                </c:pt>
                <c:pt idx="13202">
                  <c:v>-121.471</c:v>
                </c:pt>
                <c:pt idx="13203">
                  <c:v>-121.46899999999999</c:v>
                </c:pt>
                <c:pt idx="13204">
                  <c:v>-121.467</c:v>
                </c:pt>
                <c:pt idx="13205">
                  <c:v>-121.465</c:v>
                </c:pt>
                <c:pt idx="13206">
                  <c:v>-121.46299999999999</c:v>
                </c:pt>
                <c:pt idx="13207">
                  <c:v>-121.461</c:v>
                </c:pt>
                <c:pt idx="13208">
                  <c:v>-121.459</c:v>
                </c:pt>
                <c:pt idx="13209">
                  <c:v>-121.45699999999999</c:v>
                </c:pt>
                <c:pt idx="13210">
                  <c:v>-121.455</c:v>
                </c:pt>
                <c:pt idx="13211">
                  <c:v>-121.453</c:v>
                </c:pt>
                <c:pt idx="13212">
                  <c:v>-121.45099999999999</c:v>
                </c:pt>
                <c:pt idx="13213">
                  <c:v>-121.449</c:v>
                </c:pt>
                <c:pt idx="13214">
                  <c:v>-121.447</c:v>
                </c:pt>
                <c:pt idx="13215">
                  <c:v>-121.44499999999999</c:v>
                </c:pt>
                <c:pt idx="13216">
                  <c:v>-121.443</c:v>
                </c:pt>
                <c:pt idx="13217">
                  <c:v>-121.441</c:v>
                </c:pt>
                <c:pt idx="13218">
                  <c:v>-121.43899999999999</c:v>
                </c:pt>
                <c:pt idx="13219">
                  <c:v>-121.437</c:v>
                </c:pt>
                <c:pt idx="13220">
                  <c:v>-121.435</c:v>
                </c:pt>
                <c:pt idx="13221">
                  <c:v>-121.43299999999999</c:v>
                </c:pt>
                <c:pt idx="13222">
                  <c:v>-121.431</c:v>
                </c:pt>
                <c:pt idx="13223">
                  <c:v>-121.429</c:v>
                </c:pt>
                <c:pt idx="13224">
                  <c:v>-121.42699999999999</c:v>
                </c:pt>
                <c:pt idx="13225">
                  <c:v>-121.425</c:v>
                </c:pt>
                <c:pt idx="13226">
                  <c:v>-121.423</c:v>
                </c:pt>
                <c:pt idx="13227">
                  <c:v>-121.42099999999999</c:v>
                </c:pt>
                <c:pt idx="13228">
                  <c:v>-121.419</c:v>
                </c:pt>
                <c:pt idx="13229">
                  <c:v>-121.417</c:v>
                </c:pt>
                <c:pt idx="13230">
                  <c:v>-121.41499999999999</c:v>
                </c:pt>
                <c:pt idx="13231">
                  <c:v>-121.413</c:v>
                </c:pt>
                <c:pt idx="13232">
                  <c:v>-121.411</c:v>
                </c:pt>
                <c:pt idx="13233">
                  <c:v>-121.40899999999999</c:v>
                </c:pt>
                <c:pt idx="13234">
                  <c:v>-121.407</c:v>
                </c:pt>
                <c:pt idx="13235">
                  <c:v>-121.405</c:v>
                </c:pt>
                <c:pt idx="13236">
                  <c:v>-121.40299999999999</c:v>
                </c:pt>
                <c:pt idx="13237">
                  <c:v>-121.401</c:v>
                </c:pt>
                <c:pt idx="13238">
                  <c:v>-121.399</c:v>
                </c:pt>
                <c:pt idx="13239">
                  <c:v>-121.39699999999999</c:v>
                </c:pt>
                <c:pt idx="13240">
                  <c:v>-121.395</c:v>
                </c:pt>
                <c:pt idx="13241">
                  <c:v>-121.393</c:v>
                </c:pt>
                <c:pt idx="13242">
                  <c:v>-121.39099999999999</c:v>
                </c:pt>
                <c:pt idx="13243">
                  <c:v>-121.389</c:v>
                </c:pt>
                <c:pt idx="13244">
                  <c:v>-121.387</c:v>
                </c:pt>
                <c:pt idx="13245">
                  <c:v>-121.38500000000001</c:v>
                </c:pt>
                <c:pt idx="13246">
                  <c:v>-121.383</c:v>
                </c:pt>
                <c:pt idx="13247">
                  <c:v>-121.381</c:v>
                </c:pt>
                <c:pt idx="13248">
                  <c:v>-121.379</c:v>
                </c:pt>
                <c:pt idx="13249">
                  <c:v>-121.377</c:v>
                </c:pt>
                <c:pt idx="13250">
                  <c:v>-121.375</c:v>
                </c:pt>
                <c:pt idx="13251">
                  <c:v>-121.373</c:v>
                </c:pt>
                <c:pt idx="13252">
                  <c:v>-121.371</c:v>
                </c:pt>
                <c:pt idx="13253">
                  <c:v>-121.369</c:v>
                </c:pt>
                <c:pt idx="13254">
                  <c:v>-121.367</c:v>
                </c:pt>
                <c:pt idx="13255">
                  <c:v>-121.36499999999999</c:v>
                </c:pt>
                <c:pt idx="13256">
                  <c:v>-121.363</c:v>
                </c:pt>
                <c:pt idx="13257">
                  <c:v>-121.361</c:v>
                </c:pt>
                <c:pt idx="13258">
                  <c:v>-121.35900000000001</c:v>
                </c:pt>
                <c:pt idx="13259">
                  <c:v>-121.357</c:v>
                </c:pt>
                <c:pt idx="13260">
                  <c:v>-121.355</c:v>
                </c:pt>
                <c:pt idx="13261">
                  <c:v>-121.35300000000001</c:v>
                </c:pt>
                <c:pt idx="13262">
                  <c:v>-121.351</c:v>
                </c:pt>
                <c:pt idx="13263">
                  <c:v>-121.349</c:v>
                </c:pt>
                <c:pt idx="13264">
                  <c:v>-121.34700000000001</c:v>
                </c:pt>
                <c:pt idx="13265">
                  <c:v>-121.345</c:v>
                </c:pt>
                <c:pt idx="13266">
                  <c:v>-121.343</c:v>
                </c:pt>
                <c:pt idx="13267">
                  <c:v>-121.34100000000001</c:v>
                </c:pt>
                <c:pt idx="13268">
                  <c:v>-121.339</c:v>
                </c:pt>
                <c:pt idx="13269">
                  <c:v>-121.337</c:v>
                </c:pt>
                <c:pt idx="13270">
                  <c:v>-121.33500000000001</c:v>
                </c:pt>
                <c:pt idx="13271">
                  <c:v>-121.333</c:v>
                </c:pt>
                <c:pt idx="13272">
                  <c:v>-121.331</c:v>
                </c:pt>
                <c:pt idx="13273">
                  <c:v>-121.32900000000001</c:v>
                </c:pt>
                <c:pt idx="13274">
                  <c:v>-121.327</c:v>
                </c:pt>
                <c:pt idx="13275">
                  <c:v>-121.325</c:v>
                </c:pt>
                <c:pt idx="13276">
                  <c:v>-121.32300000000001</c:v>
                </c:pt>
                <c:pt idx="13277">
                  <c:v>-121.321</c:v>
                </c:pt>
                <c:pt idx="13278">
                  <c:v>-121.319</c:v>
                </c:pt>
                <c:pt idx="13279">
                  <c:v>-121.31700000000001</c:v>
                </c:pt>
                <c:pt idx="13280">
                  <c:v>-121.315</c:v>
                </c:pt>
                <c:pt idx="13281">
                  <c:v>-121.313</c:v>
                </c:pt>
                <c:pt idx="13282">
                  <c:v>-121.31100000000001</c:v>
                </c:pt>
                <c:pt idx="13283">
                  <c:v>-121.309</c:v>
                </c:pt>
                <c:pt idx="13284">
                  <c:v>-121.307</c:v>
                </c:pt>
                <c:pt idx="13285">
                  <c:v>-121.30500000000001</c:v>
                </c:pt>
                <c:pt idx="13286">
                  <c:v>-121.303</c:v>
                </c:pt>
                <c:pt idx="13287">
                  <c:v>-121.301</c:v>
                </c:pt>
                <c:pt idx="13288">
                  <c:v>-121.29900000000001</c:v>
                </c:pt>
                <c:pt idx="13289">
                  <c:v>-121.297</c:v>
                </c:pt>
                <c:pt idx="13290">
                  <c:v>-121.295</c:v>
                </c:pt>
                <c:pt idx="13291">
                  <c:v>-121.29300000000001</c:v>
                </c:pt>
                <c:pt idx="13292">
                  <c:v>-121.291</c:v>
                </c:pt>
                <c:pt idx="13293">
                  <c:v>-121.289</c:v>
                </c:pt>
                <c:pt idx="13294">
                  <c:v>-121.28700000000001</c:v>
                </c:pt>
                <c:pt idx="13295">
                  <c:v>-121.285</c:v>
                </c:pt>
                <c:pt idx="13296">
                  <c:v>-121.283</c:v>
                </c:pt>
                <c:pt idx="13297">
                  <c:v>-121.28100000000001</c:v>
                </c:pt>
                <c:pt idx="13298">
                  <c:v>-121.279</c:v>
                </c:pt>
                <c:pt idx="13299">
                  <c:v>-121.277</c:v>
                </c:pt>
                <c:pt idx="13300">
                  <c:v>-121.27500000000001</c:v>
                </c:pt>
                <c:pt idx="13301">
                  <c:v>-121.273</c:v>
                </c:pt>
                <c:pt idx="13302">
                  <c:v>-121.271</c:v>
                </c:pt>
                <c:pt idx="13303">
                  <c:v>-121.26900000000001</c:v>
                </c:pt>
                <c:pt idx="13304">
                  <c:v>-121.267</c:v>
                </c:pt>
                <c:pt idx="13305">
                  <c:v>-121.265</c:v>
                </c:pt>
                <c:pt idx="13306">
                  <c:v>-121.26300000000001</c:v>
                </c:pt>
                <c:pt idx="13307">
                  <c:v>-121.261</c:v>
                </c:pt>
                <c:pt idx="13308">
                  <c:v>-121.259</c:v>
                </c:pt>
                <c:pt idx="13309">
                  <c:v>-121.25700000000001</c:v>
                </c:pt>
                <c:pt idx="13310">
                  <c:v>-121.255</c:v>
                </c:pt>
                <c:pt idx="13311">
                  <c:v>-121.253</c:v>
                </c:pt>
                <c:pt idx="13312">
                  <c:v>-121.251</c:v>
                </c:pt>
                <c:pt idx="13313">
                  <c:v>-121.249</c:v>
                </c:pt>
                <c:pt idx="13314">
                  <c:v>-121.247</c:v>
                </c:pt>
                <c:pt idx="13315">
                  <c:v>-121.245</c:v>
                </c:pt>
                <c:pt idx="13316">
                  <c:v>-121.24299999999999</c:v>
                </c:pt>
                <c:pt idx="13317">
                  <c:v>-121.241</c:v>
                </c:pt>
                <c:pt idx="13318">
                  <c:v>-121.239</c:v>
                </c:pt>
                <c:pt idx="13319">
                  <c:v>-121.23699999999999</c:v>
                </c:pt>
                <c:pt idx="13320">
                  <c:v>-121.235</c:v>
                </c:pt>
                <c:pt idx="13321">
                  <c:v>-121.233</c:v>
                </c:pt>
                <c:pt idx="13322">
                  <c:v>-121.23099999999999</c:v>
                </c:pt>
                <c:pt idx="13323">
                  <c:v>-121.229</c:v>
                </c:pt>
                <c:pt idx="13324">
                  <c:v>-121.227</c:v>
                </c:pt>
                <c:pt idx="13325">
                  <c:v>-121.22499999999999</c:v>
                </c:pt>
                <c:pt idx="13326">
                  <c:v>-121.223</c:v>
                </c:pt>
                <c:pt idx="13327">
                  <c:v>-121.221</c:v>
                </c:pt>
                <c:pt idx="13328">
                  <c:v>-121.21899999999999</c:v>
                </c:pt>
                <c:pt idx="13329">
                  <c:v>-121.217</c:v>
                </c:pt>
                <c:pt idx="13330">
                  <c:v>-121.215</c:v>
                </c:pt>
                <c:pt idx="13331">
                  <c:v>-121.21299999999999</c:v>
                </c:pt>
                <c:pt idx="13332">
                  <c:v>-121.211</c:v>
                </c:pt>
                <c:pt idx="13333">
                  <c:v>-121.209</c:v>
                </c:pt>
                <c:pt idx="13334">
                  <c:v>-121.20699999999999</c:v>
                </c:pt>
                <c:pt idx="13335">
                  <c:v>-121.205</c:v>
                </c:pt>
                <c:pt idx="13336">
                  <c:v>-121.203</c:v>
                </c:pt>
                <c:pt idx="13337">
                  <c:v>-121.20099999999999</c:v>
                </c:pt>
                <c:pt idx="13338">
                  <c:v>-121.199</c:v>
                </c:pt>
                <c:pt idx="13339">
                  <c:v>-121.197</c:v>
                </c:pt>
                <c:pt idx="13340">
                  <c:v>-121.19499999999999</c:v>
                </c:pt>
                <c:pt idx="13341">
                  <c:v>-121.193</c:v>
                </c:pt>
                <c:pt idx="13342">
                  <c:v>-121.191</c:v>
                </c:pt>
                <c:pt idx="13343">
                  <c:v>-121.18899999999999</c:v>
                </c:pt>
                <c:pt idx="13344">
                  <c:v>-121.187</c:v>
                </c:pt>
                <c:pt idx="13345">
                  <c:v>-121.185</c:v>
                </c:pt>
                <c:pt idx="13346">
                  <c:v>-121.18299999999999</c:v>
                </c:pt>
                <c:pt idx="13347">
                  <c:v>-121.181</c:v>
                </c:pt>
                <c:pt idx="13348">
                  <c:v>-121.179</c:v>
                </c:pt>
                <c:pt idx="13349">
                  <c:v>-121.17699999999999</c:v>
                </c:pt>
                <c:pt idx="13350">
                  <c:v>-121.175</c:v>
                </c:pt>
                <c:pt idx="13351">
                  <c:v>-121.173</c:v>
                </c:pt>
                <c:pt idx="13352">
                  <c:v>-121.17099999999999</c:v>
                </c:pt>
                <c:pt idx="13353">
                  <c:v>-121.169</c:v>
                </c:pt>
                <c:pt idx="13354">
                  <c:v>-121.167</c:v>
                </c:pt>
                <c:pt idx="13355">
                  <c:v>-121.16499999999999</c:v>
                </c:pt>
                <c:pt idx="13356">
                  <c:v>-121.163</c:v>
                </c:pt>
                <c:pt idx="13357">
                  <c:v>-121.161</c:v>
                </c:pt>
                <c:pt idx="13358">
                  <c:v>-121.15899999999999</c:v>
                </c:pt>
                <c:pt idx="13359">
                  <c:v>-121.157</c:v>
                </c:pt>
                <c:pt idx="13360">
                  <c:v>-121.155</c:v>
                </c:pt>
                <c:pt idx="13361">
                  <c:v>-121.15299999999999</c:v>
                </c:pt>
                <c:pt idx="13362">
                  <c:v>-121.151</c:v>
                </c:pt>
                <c:pt idx="13363">
                  <c:v>-121.149</c:v>
                </c:pt>
                <c:pt idx="13364">
                  <c:v>-121.14699999999999</c:v>
                </c:pt>
                <c:pt idx="13365">
                  <c:v>-121.145</c:v>
                </c:pt>
                <c:pt idx="13366">
                  <c:v>-121.143</c:v>
                </c:pt>
                <c:pt idx="13367">
                  <c:v>-121.14099999999999</c:v>
                </c:pt>
                <c:pt idx="13368">
                  <c:v>-121.139</c:v>
                </c:pt>
                <c:pt idx="13369">
                  <c:v>-121.137</c:v>
                </c:pt>
                <c:pt idx="13370">
                  <c:v>-121.13500000000001</c:v>
                </c:pt>
                <c:pt idx="13371">
                  <c:v>-121.133</c:v>
                </c:pt>
                <c:pt idx="13372">
                  <c:v>-121.131</c:v>
                </c:pt>
                <c:pt idx="13373">
                  <c:v>-121.129</c:v>
                </c:pt>
                <c:pt idx="13374">
                  <c:v>-121.127</c:v>
                </c:pt>
                <c:pt idx="13375">
                  <c:v>-121.125</c:v>
                </c:pt>
                <c:pt idx="13376">
                  <c:v>-121.123</c:v>
                </c:pt>
                <c:pt idx="13377">
                  <c:v>-121.121</c:v>
                </c:pt>
                <c:pt idx="13378">
                  <c:v>-121.119</c:v>
                </c:pt>
                <c:pt idx="13379">
                  <c:v>-121.117</c:v>
                </c:pt>
                <c:pt idx="13380">
                  <c:v>-121.11499999999999</c:v>
                </c:pt>
                <c:pt idx="13381">
                  <c:v>-121.113</c:v>
                </c:pt>
                <c:pt idx="13382">
                  <c:v>-121.111</c:v>
                </c:pt>
                <c:pt idx="13383">
                  <c:v>-121.10900000000001</c:v>
                </c:pt>
                <c:pt idx="13384">
                  <c:v>-121.107</c:v>
                </c:pt>
                <c:pt idx="13385">
                  <c:v>-121.105</c:v>
                </c:pt>
                <c:pt idx="13386">
                  <c:v>-121.10300000000001</c:v>
                </c:pt>
                <c:pt idx="13387">
                  <c:v>-121.101</c:v>
                </c:pt>
                <c:pt idx="13388">
                  <c:v>-121.099</c:v>
                </c:pt>
                <c:pt idx="13389">
                  <c:v>-121.09700000000001</c:v>
                </c:pt>
                <c:pt idx="13390">
                  <c:v>-121.095</c:v>
                </c:pt>
                <c:pt idx="13391">
                  <c:v>-121.093</c:v>
                </c:pt>
                <c:pt idx="13392">
                  <c:v>-121.09100000000001</c:v>
                </c:pt>
                <c:pt idx="13393">
                  <c:v>-121.089</c:v>
                </c:pt>
                <c:pt idx="13394">
                  <c:v>-121.087</c:v>
                </c:pt>
                <c:pt idx="13395">
                  <c:v>-121.08500000000001</c:v>
                </c:pt>
                <c:pt idx="13396">
                  <c:v>-121.083</c:v>
                </c:pt>
                <c:pt idx="13397">
                  <c:v>-121.081</c:v>
                </c:pt>
                <c:pt idx="13398">
                  <c:v>-121.07900000000001</c:v>
                </c:pt>
                <c:pt idx="13399">
                  <c:v>-121.077</c:v>
                </c:pt>
                <c:pt idx="13400">
                  <c:v>-121.075</c:v>
                </c:pt>
                <c:pt idx="13401">
                  <c:v>-121.07300000000001</c:v>
                </c:pt>
                <c:pt idx="13402">
                  <c:v>-121.071</c:v>
                </c:pt>
                <c:pt idx="13403">
                  <c:v>-121.069</c:v>
                </c:pt>
                <c:pt idx="13404">
                  <c:v>-121.06700000000001</c:v>
                </c:pt>
                <c:pt idx="13405">
                  <c:v>-121.065</c:v>
                </c:pt>
                <c:pt idx="13406">
                  <c:v>-121.063</c:v>
                </c:pt>
                <c:pt idx="13407">
                  <c:v>-121.06100000000001</c:v>
                </c:pt>
                <c:pt idx="13408">
                  <c:v>-121.059</c:v>
                </c:pt>
                <c:pt idx="13409">
                  <c:v>-121.057</c:v>
                </c:pt>
                <c:pt idx="13410">
                  <c:v>-121.05500000000001</c:v>
                </c:pt>
                <c:pt idx="13411">
                  <c:v>-121.053</c:v>
                </c:pt>
                <c:pt idx="13412">
                  <c:v>-121.051</c:v>
                </c:pt>
                <c:pt idx="13413">
                  <c:v>-121.04900000000001</c:v>
                </c:pt>
                <c:pt idx="13414">
                  <c:v>-121.047</c:v>
                </c:pt>
                <c:pt idx="13415">
                  <c:v>-121.045</c:v>
                </c:pt>
                <c:pt idx="13416">
                  <c:v>-121.04300000000001</c:v>
                </c:pt>
                <c:pt idx="13417">
                  <c:v>-121.041</c:v>
                </c:pt>
                <c:pt idx="13418">
                  <c:v>-121.039</c:v>
                </c:pt>
                <c:pt idx="13419">
                  <c:v>-121.03700000000001</c:v>
                </c:pt>
                <c:pt idx="13420">
                  <c:v>-121.035</c:v>
                </c:pt>
                <c:pt idx="13421">
                  <c:v>-121.033</c:v>
                </c:pt>
                <c:pt idx="13422">
                  <c:v>-121.03100000000001</c:v>
                </c:pt>
                <c:pt idx="13423">
                  <c:v>-121.029</c:v>
                </c:pt>
                <c:pt idx="13424">
                  <c:v>-121.027</c:v>
                </c:pt>
                <c:pt idx="13425">
                  <c:v>-121.02500000000001</c:v>
                </c:pt>
                <c:pt idx="13426">
                  <c:v>-121.023</c:v>
                </c:pt>
                <c:pt idx="13427">
                  <c:v>-121.021</c:v>
                </c:pt>
                <c:pt idx="13428">
                  <c:v>-121.01900000000001</c:v>
                </c:pt>
                <c:pt idx="13429">
                  <c:v>-121.017</c:v>
                </c:pt>
                <c:pt idx="13430">
                  <c:v>-121.015</c:v>
                </c:pt>
                <c:pt idx="13431">
                  <c:v>-121.01300000000001</c:v>
                </c:pt>
                <c:pt idx="13432">
                  <c:v>-121.011</c:v>
                </c:pt>
                <c:pt idx="13433">
                  <c:v>-121.009</c:v>
                </c:pt>
                <c:pt idx="13434">
                  <c:v>-121.00700000000001</c:v>
                </c:pt>
                <c:pt idx="13435">
                  <c:v>-121.005</c:v>
                </c:pt>
                <c:pt idx="13436">
                  <c:v>-121.003</c:v>
                </c:pt>
                <c:pt idx="13437">
                  <c:v>-121.001</c:v>
                </c:pt>
                <c:pt idx="13438">
                  <c:v>-120.999</c:v>
                </c:pt>
                <c:pt idx="13439">
                  <c:v>-120.997</c:v>
                </c:pt>
                <c:pt idx="13440">
                  <c:v>-120.995</c:v>
                </c:pt>
                <c:pt idx="13441">
                  <c:v>-120.99299999999999</c:v>
                </c:pt>
                <c:pt idx="13442">
                  <c:v>-120.991</c:v>
                </c:pt>
                <c:pt idx="13443">
                  <c:v>-120.989</c:v>
                </c:pt>
                <c:pt idx="13444">
                  <c:v>-120.98699999999999</c:v>
                </c:pt>
                <c:pt idx="13445">
                  <c:v>-120.985</c:v>
                </c:pt>
                <c:pt idx="13446">
                  <c:v>-120.983</c:v>
                </c:pt>
                <c:pt idx="13447">
                  <c:v>-120.98099999999999</c:v>
                </c:pt>
                <c:pt idx="13448">
                  <c:v>-120.979</c:v>
                </c:pt>
                <c:pt idx="13449">
                  <c:v>-120.977</c:v>
                </c:pt>
                <c:pt idx="13450">
                  <c:v>-120.97499999999999</c:v>
                </c:pt>
                <c:pt idx="13451">
                  <c:v>-120.973</c:v>
                </c:pt>
                <c:pt idx="13452">
                  <c:v>-120.971</c:v>
                </c:pt>
                <c:pt idx="13453">
                  <c:v>-120.96899999999999</c:v>
                </c:pt>
                <c:pt idx="13454">
                  <c:v>-120.967</c:v>
                </c:pt>
                <c:pt idx="13455">
                  <c:v>-120.965</c:v>
                </c:pt>
                <c:pt idx="13456">
                  <c:v>-120.96299999999999</c:v>
                </c:pt>
                <c:pt idx="13457">
                  <c:v>-120.961</c:v>
                </c:pt>
                <c:pt idx="13458">
                  <c:v>-120.959</c:v>
                </c:pt>
                <c:pt idx="13459">
                  <c:v>-120.95699999999999</c:v>
                </c:pt>
                <c:pt idx="13460">
                  <c:v>-120.955</c:v>
                </c:pt>
                <c:pt idx="13461">
                  <c:v>-120.953</c:v>
                </c:pt>
                <c:pt idx="13462">
                  <c:v>-120.95099999999999</c:v>
                </c:pt>
                <c:pt idx="13463">
                  <c:v>-120.949</c:v>
                </c:pt>
                <c:pt idx="13464">
                  <c:v>-120.947</c:v>
                </c:pt>
                <c:pt idx="13465">
                  <c:v>-120.94499999999999</c:v>
                </c:pt>
                <c:pt idx="13466">
                  <c:v>-120.943</c:v>
                </c:pt>
                <c:pt idx="13467">
                  <c:v>-120.941</c:v>
                </c:pt>
                <c:pt idx="13468">
                  <c:v>-120.93899999999999</c:v>
                </c:pt>
                <c:pt idx="13469">
                  <c:v>-120.937</c:v>
                </c:pt>
                <c:pt idx="13470">
                  <c:v>-120.935</c:v>
                </c:pt>
                <c:pt idx="13471">
                  <c:v>-120.93299999999999</c:v>
                </c:pt>
                <c:pt idx="13472">
                  <c:v>-120.931</c:v>
                </c:pt>
                <c:pt idx="13473">
                  <c:v>-120.929</c:v>
                </c:pt>
                <c:pt idx="13474">
                  <c:v>-120.92699999999999</c:v>
                </c:pt>
                <c:pt idx="13475">
                  <c:v>-120.925</c:v>
                </c:pt>
                <c:pt idx="13476">
                  <c:v>-120.923</c:v>
                </c:pt>
                <c:pt idx="13477">
                  <c:v>-120.92099999999999</c:v>
                </c:pt>
                <c:pt idx="13478">
                  <c:v>-120.919</c:v>
                </c:pt>
                <c:pt idx="13479">
                  <c:v>-120.917</c:v>
                </c:pt>
                <c:pt idx="13480">
                  <c:v>-120.91499999999999</c:v>
                </c:pt>
                <c:pt idx="13481">
                  <c:v>-120.913</c:v>
                </c:pt>
                <c:pt idx="13482">
                  <c:v>-120.911</c:v>
                </c:pt>
                <c:pt idx="13483">
                  <c:v>-120.90899999999999</c:v>
                </c:pt>
                <c:pt idx="13484">
                  <c:v>-120.907</c:v>
                </c:pt>
                <c:pt idx="13485">
                  <c:v>-120.905</c:v>
                </c:pt>
                <c:pt idx="13486">
                  <c:v>-120.90299999999999</c:v>
                </c:pt>
                <c:pt idx="13487">
                  <c:v>-120.901</c:v>
                </c:pt>
                <c:pt idx="13488">
                  <c:v>-120.899</c:v>
                </c:pt>
                <c:pt idx="13489">
                  <c:v>-120.89699999999999</c:v>
                </c:pt>
                <c:pt idx="13490">
                  <c:v>-120.895</c:v>
                </c:pt>
                <c:pt idx="13491">
                  <c:v>-120.893</c:v>
                </c:pt>
                <c:pt idx="13492">
                  <c:v>-120.89099999999999</c:v>
                </c:pt>
                <c:pt idx="13493">
                  <c:v>-120.889</c:v>
                </c:pt>
                <c:pt idx="13494">
                  <c:v>-120.887</c:v>
                </c:pt>
                <c:pt idx="13495">
                  <c:v>-120.88500000000001</c:v>
                </c:pt>
                <c:pt idx="13496">
                  <c:v>-120.883</c:v>
                </c:pt>
                <c:pt idx="13497">
                  <c:v>-120.881</c:v>
                </c:pt>
                <c:pt idx="13498">
                  <c:v>-120.879</c:v>
                </c:pt>
                <c:pt idx="13499">
                  <c:v>-120.877</c:v>
                </c:pt>
                <c:pt idx="13500">
                  <c:v>-120.875</c:v>
                </c:pt>
                <c:pt idx="13501">
                  <c:v>-120.873</c:v>
                </c:pt>
                <c:pt idx="13502">
                  <c:v>-120.871</c:v>
                </c:pt>
                <c:pt idx="13503">
                  <c:v>-120.869</c:v>
                </c:pt>
                <c:pt idx="13504">
                  <c:v>-120.867</c:v>
                </c:pt>
                <c:pt idx="13505">
                  <c:v>-120.86499999999999</c:v>
                </c:pt>
                <c:pt idx="13506">
                  <c:v>-120.863</c:v>
                </c:pt>
                <c:pt idx="13507">
                  <c:v>-120.861</c:v>
                </c:pt>
                <c:pt idx="13508">
                  <c:v>-120.85900000000001</c:v>
                </c:pt>
                <c:pt idx="13509">
                  <c:v>-120.857</c:v>
                </c:pt>
                <c:pt idx="13510">
                  <c:v>-120.855</c:v>
                </c:pt>
                <c:pt idx="13511">
                  <c:v>-120.85300000000001</c:v>
                </c:pt>
                <c:pt idx="13512">
                  <c:v>-120.851</c:v>
                </c:pt>
                <c:pt idx="13513">
                  <c:v>-120.849</c:v>
                </c:pt>
                <c:pt idx="13514">
                  <c:v>-120.84700000000001</c:v>
                </c:pt>
                <c:pt idx="13515">
                  <c:v>-120.845</c:v>
                </c:pt>
                <c:pt idx="13516">
                  <c:v>-120.843</c:v>
                </c:pt>
                <c:pt idx="13517">
                  <c:v>-120.84100000000001</c:v>
                </c:pt>
                <c:pt idx="13518">
                  <c:v>-120.839</c:v>
                </c:pt>
                <c:pt idx="13519">
                  <c:v>-120.837</c:v>
                </c:pt>
                <c:pt idx="13520">
                  <c:v>-120.83500000000001</c:v>
                </c:pt>
                <c:pt idx="13521">
                  <c:v>-120.833</c:v>
                </c:pt>
                <c:pt idx="13522">
                  <c:v>-120.831</c:v>
                </c:pt>
                <c:pt idx="13523">
                  <c:v>-120.82900000000001</c:v>
                </c:pt>
                <c:pt idx="13524">
                  <c:v>-120.827</c:v>
                </c:pt>
                <c:pt idx="13525">
                  <c:v>-120.825</c:v>
                </c:pt>
                <c:pt idx="13526">
                  <c:v>-120.82300000000001</c:v>
                </c:pt>
                <c:pt idx="13527">
                  <c:v>-120.821</c:v>
                </c:pt>
                <c:pt idx="13528">
                  <c:v>-120.819</c:v>
                </c:pt>
                <c:pt idx="13529">
                  <c:v>-120.81700000000001</c:v>
                </c:pt>
                <c:pt idx="13530">
                  <c:v>-120.815</c:v>
                </c:pt>
                <c:pt idx="13531">
                  <c:v>-120.813</c:v>
                </c:pt>
                <c:pt idx="13532">
                  <c:v>-120.81100000000001</c:v>
                </c:pt>
                <c:pt idx="13533">
                  <c:v>-120.809</c:v>
                </c:pt>
                <c:pt idx="13534">
                  <c:v>-120.807</c:v>
                </c:pt>
                <c:pt idx="13535">
                  <c:v>-120.80500000000001</c:v>
                </c:pt>
                <c:pt idx="13536">
                  <c:v>-120.803</c:v>
                </c:pt>
                <c:pt idx="13537">
                  <c:v>-120.801</c:v>
                </c:pt>
                <c:pt idx="13538">
                  <c:v>-120.79900000000001</c:v>
                </c:pt>
                <c:pt idx="13539">
                  <c:v>-120.797</c:v>
                </c:pt>
                <c:pt idx="13540">
                  <c:v>-120.795</c:v>
                </c:pt>
                <c:pt idx="13541">
                  <c:v>-120.79300000000001</c:v>
                </c:pt>
                <c:pt idx="13542">
                  <c:v>-120.791</c:v>
                </c:pt>
                <c:pt idx="13543">
                  <c:v>-120.789</c:v>
                </c:pt>
                <c:pt idx="13544">
                  <c:v>-120.78700000000001</c:v>
                </c:pt>
                <c:pt idx="13545">
                  <c:v>-120.785</c:v>
                </c:pt>
                <c:pt idx="13546">
                  <c:v>-120.783</c:v>
                </c:pt>
                <c:pt idx="13547">
                  <c:v>-120.78100000000001</c:v>
                </c:pt>
                <c:pt idx="13548">
                  <c:v>-120.779</c:v>
                </c:pt>
                <c:pt idx="13549">
                  <c:v>-120.777</c:v>
                </c:pt>
                <c:pt idx="13550">
                  <c:v>-120.77500000000001</c:v>
                </c:pt>
                <c:pt idx="13551">
                  <c:v>-120.773</c:v>
                </c:pt>
                <c:pt idx="13552">
                  <c:v>-120.771</c:v>
                </c:pt>
                <c:pt idx="13553">
                  <c:v>-120.76900000000001</c:v>
                </c:pt>
                <c:pt idx="13554">
                  <c:v>-120.767</c:v>
                </c:pt>
                <c:pt idx="13555">
                  <c:v>-120.765</c:v>
                </c:pt>
                <c:pt idx="13556">
                  <c:v>-120.76300000000001</c:v>
                </c:pt>
                <c:pt idx="13557">
                  <c:v>-120.761</c:v>
                </c:pt>
                <c:pt idx="13558">
                  <c:v>-120.759</c:v>
                </c:pt>
                <c:pt idx="13559">
                  <c:v>-120.75700000000001</c:v>
                </c:pt>
                <c:pt idx="13560">
                  <c:v>-120.755</c:v>
                </c:pt>
                <c:pt idx="13561">
                  <c:v>-120.753</c:v>
                </c:pt>
                <c:pt idx="13562">
                  <c:v>-120.751</c:v>
                </c:pt>
                <c:pt idx="13563">
                  <c:v>-120.749</c:v>
                </c:pt>
                <c:pt idx="13564">
                  <c:v>-120.747</c:v>
                </c:pt>
                <c:pt idx="13565">
                  <c:v>-120.745</c:v>
                </c:pt>
                <c:pt idx="13566">
                  <c:v>-120.74299999999999</c:v>
                </c:pt>
                <c:pt idx="13567">
                  <c:v>-120.741</c:v>
                </c:pt>
                <c:pt idx="13568">
                  <c:v>-120.739</c:v>
                </c:pt>
                <c:pt idx="13569">
                  <c:v>-120.73699999999999</c:v>
                </c:pt>
                <c:pt idx="13570">
                  <c:v>-120.735</c:v>
                </c:pt>
                <c:pt idx="13571">
                  <c:v>-120.733</c:v>
                </c:pt>
                <c:pt idx="13572">
                  <c:v>-120.73099999999999</c:v>
                </c:pt>
                <c:pt idx="13573">
                  <c:v>-120.729</c:v>
                </c:pt>
                <c:pt idx="13574">
                  <c:v>-120.727</c:v>
                </c:pt>
                <c:pt idx="13575">
                  <c:v>-120.72499999999999</c:v>
                </c:pt>
                <c:pt idx="13576">
                  <c:v>-120.723</c:v>
                </c:pt>
                <c:pt idx="13577">
                  <c:v>-120.721</c:v>
                </c:pt>
                <c:pt idx="13578">
                  <c:v>-120.71899999999999</c:v>
                </c:pt>
                <c:pt idx="13579">
                  <c:v>-120.717</c:v>
                </c:pt>
                <c:pt idx="13580">
                  <c:v>-120.715</c:v>
                </c:pt>
                <c:pt idx="13581">
                  <c:v>-120.71299999999999</c:v>
                </c:pt>
                <c:pt idx="13582">
                  <c:v>-120.711</c:v>
                </c:pt>
                <c:pt idx="13583">
                  <c:v>-120.709</c:v>
                </c:pt>
                <c:pt idx="13584">
                  <c:v>-120.70699999999999</c:v>
                </c:pt>
                <c:pt idx="13585">
                  <c:v>-120.705</c:v>
                </c:pt>
                <c:pt idx="13586">
                  <c:v>-120.703</c:v>
                </c:pt>
                <c:pt idx="13587">
                  <c:v>-120.70099999999999</c:v>
                </c:pt>
                <c:pt idx="13588">
                  <c:v>-120.699</c:v>
                </c:pt>
                <c:pt idx="13589">
                  <c:v>-120.697</c:v>
                </c:pt>
                <c:pt idx="13590">
                  <c:v>-120.69499999999999</c:v>
                </c:pt>
                <c:pt idx="13591">
                  <c:v>-120.693</c:v>
                </c:pt>
                <c:pt idx="13592">
                  <c:v>-120.691</c:v>
                </c:pt>
                <c:pt idx="13593">
                  <c:v>-120.68899999999999</c:v>
                </c:pt>
                <c:pt idx="13594">
                  <c:v>-120.687</c:v>
                </c:pt>
                <c:pt idx="13595">
                  <c:v>-120.685</c:v>
                </c:pt>
                <c:pt idx="13596">
                  <c:v>-120.68299999999999</c:v>
                </c:pt>
                <c:pt idx="13597">
                  <c:v>-120.681</c:v>
                </c:pt>
                <c:pt idx="13598">
                  <c:v>-120.679</c:v>
                </c:pt>
                <c:pt idx="13599">
                  <c:v>-120.67699999999999</c:v>
                </c:pt>
                <c:pt idx="13600">
                  <c:v>-120.675</c:v>
                </c:pt>
                <c:pt idx="13601">
                  <c:v>-120.673</c:v>
                </c:pt>
                <c:pt idx="13602">
                  <c:v>-120.67099999999999</c:v>
                </c:pt>
                <c:pt idx="13603">
                  <c:v>-120.669</c:v>
                </c:pt>
                <c:pt idx="13604">
                  <c:v>-120.667</c:v>
                </c:pt>
                <c:pt idx="13605">
                  <c:v>-120.66499999999999</c:v>
                </c:pt>
                <c:pt idx="13606">
                  <c:v>-120.663</c:v>
                </c:pt>
                <c:pt idx="13607">
                  <c:v>-120.661</c:v>
                </c:pt>
                <c:pt idx="13608">
                  <c:v>-120.65899999999999</c:v>
                </c:pt>
                <c:pt idx="13609">
                  <c:v>-120.657</c:v>
                </c:pt>
                <c:pt idx="13610">
                  <c:v>-120.655</c:v>
                </c:pt>
                <c:pt idx="13611">
                  <c:v>-120.65299999999999</c:v>
                </c:pt>
                <c:pt idx="13612">
                  <c:v>-120.651</c:v>
                </c:pt>
                <c:pt idx="13613">
                  <c:v>-120.649</c:v>
                </c:pt>
                <c:pt idx="13614">
                  <c:v>-120.64699999999999</c:v>
                </c:pt>
                <c:pt idx="13615">
                  <c:v>-120.645</c:v>
                </c:pt>
                <c:pt idx="13616">
                  <c:v>-120.643</c:v>
                </c:pt>
                <c:pt idx="13617">
                  <c:v>-120.64099999999999</c:v>
                </c:pt>
                <c:pt idx="13618">
                  <c:v>-120.639</c:v>
                </c:pt>
                <c:pt idx="13619">
                  <c:v>-120.637</c:v>
                </c:pt>
                <c:pt idx="13620">
                  <c:v>-120.63500000000001</c:v>
                </c:pt>
                <c:pt idx="13621">
                  <c:v>-120.633</c:v>
                </c:pt>
                <c:pt idx="13622">
                  <c:v>-120.631</c:v>
                </c:pt>
                <c:pt idx="13623">
                  <c:v>-120.629</c:v>
                </c:pt>
                <c:pt idx="13624">
                  <c:v>-120.627</c:v>
                </c:pt>
                <c:pt idx="13625">
                  <c:v>-120.625</c:v>
                </c:pt>
                <c:pt idx="13626">
                  <c:v>-120.623</c:v>
                </c:pt>
                <c:pt idx="13627">
                  <c:v>-120.621</c:v>
                </c:pt>
                <c:pt idx="13628">
                  <c:v>-120.619</c:v>
                </c:pt>
                <c:pt idx="13629">
                  <c:v>-120.617</c:v>
                </c:pt>
                <c:pt idx="13630">
                  <c:v>-120.61499999999999</c:v>
                </c:pt>
                <c:pt idx="13631">
                  <c:v>-120.613</c:v>
                </c:pt>
                <c:pt idx="13632">
                  <c:v>-120.611</c:v>
                </c:pt>
                <c:pt idx="13633">
                  <c:v>-120.60900000000001</c:v>
                </c:pt>
                <c:pt idx="13634">
                  <c:v>-120.607</c:v>
                </c:pt>
                <c:pt idx="13635">
                  <c:v>-120.605</c:v>
                </c:pt>
                <c:pt idx="13636">
                  <c:v>-120.60300000000001</c:v>
                </c:pt>
                <c:pt idx="13637">
                  <c:v>-120.601</c:v>
                </c:pt>
                <c:pt idx="13638">
                  <c:v>-120.599</c:v>
                </c:pt>
                <c:pt idx="13639">
                  <c:v>-120.59700000000001</c:v>
                </c:pt>
                <c:pt idx="13640">
                  <c:v>-120.595</c:v>
                </c:pt>
                <c:pt idx="13641">
                  <c:v>-120.593</c:v>
                </c:pt>
                <c:pt idx="13642">
                  <c:v>-120.59100000000001</c:v>
                </c:pt>
                <c:pt idx="13643">
                  <c:v>-120.589</c:v>
                </c:pt>
                <c:pt idx="13644">
                  <c:v>-120.587</c:v>
                </c:pt>
                <c:pt idx="13645">
                  <c:v>-120.58500000000001</c:v>
                </c:pt>
                <c:pt idx="13646">
                  <c:v>-120.583</c:v>
                </c:pt>
                <c:pt idx="13647">
                  <c:v>-120.581</c:v>
                </c:pt>
                <c:pt idx="13648">
                  <c:v>-120.57900000000001</c:v>
                </c:pt>
                <c:pt idx="13649">
                  <c:v>-120.577</c:v>
                </c:pt>
                <c:pt idx="13650">
                  <c:v>-120.575</c:v>
                </c:pt>
                <c:pt idx="13651">
                  <c:v>-120.57300000000001</c:v>
                </c:pt>
                <c:pt idx="13652">
                  <c:v>-120.571</c:v>
                </c:pt>
                <c:pt idx="13653">
                  <c:v>-120.569</c:v>
                </c:pt>
                <c:pt idx="13654">
                  <c:v>-120.56700000000001</c:v>
                </c:pt>
                <c:pt idx="13655">
                  <c:v>-120.565</c:v>
                </c:pt>
                <c:pt idx="13656">
                  <c:v>-120.563</c:v>
                </c:pt>
                <c:pt idx="13657">
                  <c:v>-120.56100000000001</c:v>
                </c:pt>
                <c:pt idx="13658">
                  <c:v>-120.559</c:v>
                </c:pt>
                <c:pt idx="13659">
                  <c:v>-120.557</c:v>
                </c:pt>
                <c:pt idx="13660">
                  <c:v>-120.55500000000001</c:v>
                </c:pt>
                <c:pt idx="13661">
                  <c:v>-120.553</c:v>
                </c:pt>
                <c:pt idx="13662">
                  <c:v>-120.551</c:v>
                </c:pt>
                <c:pt idx="13663">
                  <c:v>-120.54900000000001</c:v>
                </c:pt>
                <c:pt idx="13664">
                  <c:v>-120.547</c:v>
                </c:pt>
                <c:pt idx="13665">
                  <c:v>-120.545</c:v>
                </c:pt>
                <c:pt idx="13666">
                  <c:v>-120.54300000000001</c:v>
                </c:pt>
                <c:pt idx="13667">
                  <c:v>-120.541</c:v>
                </c:pt>
                <c:pt idx="13668">
                  <c:v>-120.539</c:v>
                </c:pt>
                <c:pt idx="13669">
                  <c:v>-120.53700000000001</c:v>
                </c:pt>
                <c:pt idx="13670">
                  <c:v>-120.535</c:v>
                </c:pt>
                <c:pt idx="13671">
                  <c:v>-120.533</c:v>
                </c:pt>
                <c:pt idx="13672">
                  <c:v>-120.53100000000001</c:v>
                </c:pt>
                <c:pt idx="13673">
                  <c:v>-120.529</c:v>
                </c:pt>
                <c:pt idx="13674">
                  <c:v>-120.527</c:v>
                </c:pt>
                <c:pt idx="13675">
                  <c:v>-120.52500000000001</c:v>
                </c:pt>
                <c:pt idx="13676">
                  <c:v>-120.523</c:v>
                </c:pt>
                <c:pt idx="13677">
                  <c:v>-120.521</c:v>
                </c:pt>
                <c:pt idx="13678">
                  <c:v>-120.51900000000001</c:v>
                </c:pt>
                <c:pt idx="13679">
                  <c:v>-120.517</c:v>
                </c:pt>
                <c:pt idx="13680">
                  <c:v>-120.515</c:v>
                </c:pt>
                <c:pt idx="13681">
                  <c:v>-120.51300000000001</c:v>
                </c:pt>
                <c:pt idx="13682">
                  <c:v>-120.511</c:v>
                </c:pt>
                <c:pt idx="13683">
                  <c:v>-120.509</c:v>
                </c:pt>
                <c:pt idx="13684">
                  <c:v>-120.50700000000001</c:v>
                </c:pt>
                <c:pt idx="13685">
                  <c:v>-120.505</c:v>
                </c:pt>
                <c:pt idx="13686">
                  <c:v>-120.503</c:v>
                </c:pt>
                <c:pt idx="13687">
                  <c:v>-120.501</c:v>
                </c:pt>
                <c:pt idx="13688">
                  <c:v>-120.499</c:v>
                </c:pt>
                <c:pt idx="13689">
                  <c:v>-120.497</c:v>
                </c:pt>
                <c:pt idx="13690">
                  <c:v>-120.495</c:v>
                </c:pt>
                <c:pt idx="13691">
                  <c:v>-120.49299999999999</c:v>
                </c:pt>
                <c:pt idx="13692">
                  <c:v>-120.491</c:v>
                </c:pt>
                <c:pt idx="13693">
                  <c:v>-120.489</c:v>
                </c:pt>
                <c:pt idx="13694">
                  <c:v>-120.48699999999999</c:v>
                </c:pt>
                <c:pt idx="13695">
                  <c:v>-120.485</c:v>
                </c:pt>
                <c:pt idx="13696">
                  <c:v>-120.483</c:v>
                </c:pt>
                <c:pt idx="13697">
                  <c:v>-120.48099999999999</c:v>
                </c:pt>
                <c:pt idx="13698">
                  <c:v>-120.479</c:v>
                </c:pt>
                <c:pt idx="13699">
                  <c:v>-120.477</c:v>
                </c:pt>
                <c:pt idx="13700">
                  <c:v>-120.47499999999999</c:v>
                </c:pt>
                <c:pt idx="13701">
                  <c:v>-120.473</c:v>
                </c:pt>
                <c:pt idx="13702">
                  <c:v>-120.471</c:v>
                </c:pt>
                <c:pt idx="13703">
                  <c:v>-120.46899999999999</c:v>
                </c:pt>
                <c:pt idx="13704">
                  <c:v>-120.467</c:v>
                </c:pt>
                <c:pt idx="13705">
                  <c:v>-120.465</c:v>
                </c:pt>
                <c:pt idx="13706">
                  <c:v>-120.46299999999999</c:v>
                </c:pt>
                <c:pt idx="13707">
                  <c:v>-120.461</c:v>
                </c:pt>
                <c:pt idx="13708">
                  <c:v>-120.459</c:v>
                </c:pt>
                <c:pt idx="13709">
                  <c:v>-120.45699999999999</c:v>
                </c:pt>
                <c:pt idx="13710">
                  <c:v>-120.455</c:v>
                </c:pt>
                <c:pt idx="13711">
                  <c:v>-120.453</c:v>
                </c:pt>
                <c:pt idx="13712">
                  <c:v>-120.45099999999999</c:v>
                </c:pt>
                <c:pt idx="13713">
                  <c:v>-120.449</c:v>
                </c:pt>
                <c:pt idx="13714">
                  <c:v>-120.447</c:v>
                </c:pt>
                <c:pt idx="13715">
                  <c:v>-120.44499999999999</c:v>
                </c:pt>
                <c:pt idx="13716">
                  <c:v>-120.443</c:v>
                </c:pt>
                <c:pt idx="13717">
                  <c:v>-120.441</c:v>
                </c:pt>
                <c:pt idx="13718">
                  <c:v>-120.43899999999999</c:v>
                </c:pt>
                <c:pt idx="13719">
                  <c:v>-120.437</c:v>
                </c:pt>
                <c:pt idx="13720">
                  <c:v>-120.435</c:v>
                </c:pt>
                <c:pt idx="13721">
                  <c:v>-120.43299999999999</c:v>
                </c:pt>
                <c:pt idx="13722">
                  <c:v>-120.431</c:v>
                </c:pt>
                <c:pt idx="13723">
                  <c:v>-120.429</c:v>
                </c:pt>
                <c:pt idx="13724">
                  <c:v>-120.42699999999999</c:v>
                </c:pt>
                <c:pt idx="13725">
                  <c:v>-120.425</c:v>
                </c:pt>
                <c:pt idx="13726">
                  <c:v>-120.423</c:v>
                </c:pt>
                <c:pt idx="13727">
                  <c:v>-120.42099999999999</c:v>
                </c:pt>
                <c:pt idx="13728">
                  <c:v>-120.419</c:v>
                </c:pt>
                <c:pt idx="13729">
                  <c:v>-120.417</c:v>
                </c:pt>
                <c:pt idx="13730">
                  <c:v>-120.41499999999999</c:v>
                </c:pt>
                <c:pt idx="13731">
                  <c:v>-120.413</c:v>
                </c:pt>
                <c:pt idx="13732">
                  <c:v>-120.411</c:v>
                </c:pt>
                <c:pt idx="13733">
                  <c:v>-120.40899999999999</c:v>
                </c:pt>
                <c:pt idx="13734">
                  <c:v>-120.407</c:v>
                </c:pt>
                <c:pt idx="13735">
                  <c:v>-120.405</c:v>
                </c:pt>
                <c:pt idx="13736">
                  <c:v>-120.40299999999999</c:v>
                </c:pt>
                <c:pt idx="13737">
                  <c:v>-120.401</c:v>
                </c:pt>
                <c:pt idx="13738">
                  <c:v>-120.399</c:v>
                </c:pt>
                <c:pt idx="13739">
                  <c:v>-120.39699999999999</c:v>
                </c:pt>
                <c:pt idx="13740">
                  <c:v>-120.395</c:v>
                </c:pt>
                <c:pt idx="13741">
                  <c:v>-120.393</c:v>
                </c:pt>
                <c:pt idx="13742">
                  <c:v>-120.39099999999999</c:v>
                </c:pt>
                <c:pt idx="13743">
                  <c:v>-120.389</c:v>
                </c:pt>
                <c:pt idx="13744">
                  <c:v>-120.387</c:v>
                </c:pt>
                <c:pt idx="13745">
                  <c:v>-120.38500000000001</c:v>
                </c:pt>
                <c:pt idx="13746">
                  <c:v>-120.383</c:v>
                </c:pt>
                <c:pt idx="13747">
                  <c:v>-120.381</c:v>
                </c:pt>
                <c:pt idx="13748">
                  <c:v>-120.379</c:v>
                </c:pt>
                <c:pt idx="13749">
                  <c:v>-120.377</c:v>
                </c:pt>
                <c:pt idx="13750">
                  <c:v>-120.375</c:v>
                </c:pt>
                <c:pt idx="13751">
                  <c:v>-120.373</c:v>
                </c:pt>
                <c:pt idx="13752">
                  <c:v>-120.371</c:v>
                </c:pt>
                <c:pt idx="13753">
                  <c:v>-120.369</c:v>
                </c:pt>
                <c:pt idx="13754">
                  <c:v>-120.367</c:v>
                </c:pt>
                <c:pt idx="13755">
                  <c:v>-120.36499999999999</c:v>
                </c:pt>
                <c:pt idx="13756">
                  <c:v>-120.363</c:v>
                </c:pt>
                <c:pt idx="13757">
                  <c:v>-120.361</c:v>
                </c:pt>
                <c:pt idx="13758">
                  <c:v>-120.35900000000001</c:v>
                </c:pt>
                <c:pt idx="13759">
                  <c:v>-120.357</c:v>
                </c:pt>
                <c:pt idx="13760">
                  <c:v>-120.355</c:v>
                </c:pt>
                <c:pt idx="13761">
                  <c:v>-120.35300000000001</c:v>
                </c:pt>
                <c:pt idx="13762">
                  <c:v>-120.351</c:v>
                </c:pt>
                <c:pt idx="13763">
                  <c:v>-120.349</c:v>
                </c:pt>
                <c:pt idx="13764">
                  <c:v>-120.34700000000001</c:v>
                </c:pt>
                <c:pt idx="13765">
                  <c:v>-120.345</c:v>
                </c:pt>
                <c:pt idx="13766">
                  <c:v>-120.343</c:v>
                </c:pt>
                <c:pt idx="13767">
                  <c:v>-120.34100000000001</c:v>
                </c:pt>
                <c:pt idx="13768">
                  <c:v>-120.339</c:v>
                </c:pt>
                <c:pt idx="13769">
                  <c:v>-120.337</c:v>
                </c:pt>
                <c:pt idx="13770">
                  <c:v>-120.33500000000001</c:v>
                </c:pt>
                <c:pt idx="13771">
                  <c:v>-120.333</c:v>
                </c:pt>
                <c:pt idx="13772">
                  <c:v>-120.331</c:v>
                </c:pt>
                <c:pt idx="13773">
                  <c:v>-120.32900000000001</c:v>
                </c:pt>
                <c:pt idx="13774">
                  <c:v>-120.327</c:v>
                </c:pt>
                <c:pt idx="13775">
                  <c:v>-120.325</c:v>
                </c:pt>
                <c:pt idx="13776">
                  <c:v>-120.32300000000001</c:v>
                </c:pt>
                <c:pt idx="13777">
                  <c:v>-120.321</c:v>
                </c:pt>
                <c:pt idx="13778">
                  <c:v>-120.319</c:v>
                </c:pt>
                <c:pt idx="13779">
                  <c:v>-120.31700000000001</c:v>
                </c:pt>
                <c:pt idx="13780">
                  <c:v>-120.315</c:v>
                </c:pt>
                <c:pt idx="13781">
                  <c:v>-120.313</c:v>
                </c:pt>
                <c:pt idx="13782">
                  <c:v>-120.31100000000001</c:v>
                </c:pt>
                <c:pt idx="13783">
                  <c:v>-120.309</c:v>
                </c:pt>
                <c:pt idx="13784">
                  <c:v>-120.307</c:v>
                </c:pt>
                <c:pt idx="13785">
                  <c:v>-120.30500000000001</c:v>
                </c:pt>
                <c:pt idx="13786">
                  <c:v>-120.303</c:v>
                </c:pt>
                <c:pt idx="13787">
                  <c:v>-120.301</c:v>
                </c:pt>
                <c:pt idx="13788">
                  <c:v>-120.29900000000001</c:v>
                </c:pt>
                <c:pt idx="13789">
                  <c:v>-120.297</c:v>
                </c:pt>
                <c:pt idx="13790">
                  <c:v>-120.295</c:v>
                </c:pt>
                <c:pt idx="13791">
                  <c:v>-120.29300000000001</c:v>
                </c:pt>
                <c:pt idx="13792">
                  <c:v>-120.291</c:v>
                </c:pt>
                <c:pt idx="13793">
                  <c:v>-120.289</c:v>
                </c:pt>
                <c:pt idx="13794">
                  <c:v>-120.28700000000001</c:v>
                </c:pt>
                <c:pt idx="13795">
                  <c:v>-120.285</c:v>
                </c:pt>
                <c:pt idx="13796">
                  <c:v>-120.283</c:v>
                </c:pt>
                <c:pt idx="13797">
                  <c:v>-120.28100000000001</c:v>
                </c:pt>
                <c:pt idx="13798">
                  <c:v>-120.279</c:v>
                </c:pt>
                <c:pt idx="13799">
                  <c:v>-120.277</c:v>
                </c:pt>
                <c:pt idx="13800">
                  <c:v>-120.27500000000001</c:v>
                </c:pt>
                <c:pt idx="13801">
                  <c:v>-120.273</c:v>
                </c:pt>
                <c:pt idx="13802">
                  <c:v>-120.271</c:v>
                </c:pt>
                <c:pt idx="13803">
                  <c:v>-120.26900000000001</c:v>
                </c:pt>
                <c:pt idx="13804">
                  <c:v>-120.267</c:v>
                </c:pt>
                <c:pt idx="13805">
                  <c:v>-120.265</c:v>
                </c:pt>
                <c:pt idx="13806">
                  <c:v>-120.26300000000001</c:v>
                </c:pt>
                <c:pt idx="13807">
                  <c:v>-120.261</c:v>
                </c:pt>
                <c:pt idx="13808">
                  <c:v>-120.259</c:v>
                </c:pt>
                <c:pt idx="13809">
                  <c:v>-120.25700000000001</c:v>
                </c:pt>
                <c:pt idx="13810">
                  <c:v>-120.255</c:v>
                </c:pt>
                <c:pt idx="13811">
                  <c:v>-120.253</c:v>
                </c:pt>
                <c:pt idx="13812">
                  <c:v>-120.251</c:v>
                </c:pt>
                <c:pt idx="13813">
                  <c:v>-120.249</c:v>
                </c:pt>
                <c:pt idx="13814">
                  <c:v>-120.247</c:v>
                </c:pt>
                <c:pt idx="13815">
                  <c:v>-120.245</c:v>
                </c:pt>
                <c:pt idx="13816">
                  <c:v>-120.24299999999999</c:v>
                </c:pt>
                <c:pt idx="13817">
                  <c:v>-120.241</c:v>
                </c:pt>
                <c:pt idx="13818">
                  <c:v>-120.239</c:v>
                </c:pt>
                <c:pt idx="13819">
                  <c:v>-120.23699999999999</c:v>
                </c:pt>
                <c:pt idx="13820">
                  <c:v>-120.235</c:v>
                </c:pt>
                <c:pt idx="13821">
                  <c:v>-120.233</c:v>
                </c:pt>
                <c:pt idx="13822">
                  <c:v>-120.23099999999999</c:v>
                </c:pt>
                <c:pt idx="13823">
                  <c:v>-120.229</c:v>
                </c:pt>
                <c:pt idx="13824">
                  <c:v>-120.227</c:v>
                </c:pt>
                <c:pt idx="13825">
                  <c:v>-120.22499999999999</c:v>
                </c:pt>
                <c:pt idx="13826">
                  <c:v>-120.223</c:v>
                </c:pt>
                <c:pt idx="13827">
                  <c:v>-120.221</c:v>
                </c:pt>
                <c:pt idx="13828">
                  <c:v>-120.21899999999999</c:v>
                </c:pt>
                <c:pt idx="13829">
                  <c:v>-120.217</c:v>
                </c:pt>
                <c:pt idx="13830">
                  <c:v>-120.215</c:v>
                </c:pt>
                <c:pt idx="13831">
                  <c:v>-120.21299999999999</c:v>
                </c:pt>
                <c:pt idx="13832">
                  <c:v>-120.211</c:v>
                </c:pt>
                <c:pt idx="13833">
                  <c:v>-120.209</c:v>
                </c:pt>
                <c:pt idx="13834">
                  <c:v>-120.20699999999999</c:v>
                </c:pt>
                <c:pt idx="13835">
                  <c:v>-120.205</c:v>
                </c:pt>
                <c:pt idx="13836">
                  <c:v>-120.203</c:v>
                </c:pt>
                <c:pt idx="13837">
                  <c:v>-120.20099999999999</c:v>
                </c:pt>
                <c:pt idx="13838">
                  <c:v>-120.199</c:v>
                </c:pt>
                <c:pt idx="13839">
                  <c:v>-120.197</c:v>
                </c:pt>
                <c:pt idx="13840">
                  <c:v>-120.19499999999999</c:v>
                </c:pt>
                <c:pt idx="13841">
                  <c:v>-120.193</c:v>
                </c:pt>
                <c:pt idx="13842">
                  <c:v>-120.191</c:v>
                </c:pt>
                <c:pt idx="13843">
                  <c:v>-120.18899999999999</c:v>
                </c:pt>
                <c:pt idx="13844">
                  <c:v>-120.187</c:v>
                </c:pt>
                <c:pt idx="13845">
                  <c:v>-120.185</c:v>
                </c:pt>
                <c:pt idx="13846">
                  <c:v>-120.18299999999999</c:v>
                </c:pt>
                <c:pt idx="13847">
                  <c:v>-120.181</c:v>
                </c:pt>
                <c:pt idx="13848">
                  <c:v>-120.179</c:v>
                </c:pt>
                <c:pt idx="13849">
                  <c:v>-120.17699999999999</c:v>
                </c:pt>
                <c:pt idx="13850">
                  <c:v>-120.175</c:v>
                </c:pt>
                <c:pt idx="13851">
                  <c:v>-120.173</c:v>
                </c:pt>
                <c:pt idx="13852">
                  <c:v>-120.17099999999999</c:v>
                </c:pt>
                <c:pt idx="13853">
                  <c:v>-120.169</c:v>
                </c:pt>
                <c:pt idx="13854">
                  <c:v>-120.167</c:v>
                </c:pt>
                <c:pt idx="13855">
                  <c:v>-120.16499999999999</c:v>
                </c:pt>
                <c:pt idx="13856">
                  <c:v>-120.163</c:v>
                </c:pt>
                <c:pt idx="13857">
                  <c:v>-120.161</c:v>
                </c:pt>
                <c:pt idx="13858">
                  <c:v>-120.15899999999999</c:v>
                </c:pt>
                <c:pt idx="13859">
                  <c:v>-120.157</c:v>
                </c:pt>
                <c:pt idx="13860">
                  <c:v>-120.155</c:v>
                </c:pt>
                <c:pt idx="13861">
                  <c:v>-120.15299999999999</c:v>
                </c:pt>
                <c:pt idx="13862">
                  <c:v>-120.151</c:v>
                </c:pt>
                <c:pt idx="13863">
                  <c:v>-120.149</c:v>
                </c:pt>
                <c:pt idx="13864">
                  <c:v>-120.14699999999999</c:v>
                </c:pt>
                <c:pt idx="13865">
                  <c:v>-120.145</c:v>
                </c:pt>
                <c:pt idx="13866">
                  <c:v>-120.143</c:v>
                </c:pt>
                <c:pt idx="13867">
                  <c:v>-120.14099999999999</c:v>
                </c:pt>
                <c:pt idx="13868">
                  <c:v>-120.139</c:v>
                </c:pt>
                <c:pt idx="13869">
                  <c:v>-120.137</c:v>
                </c:pt>
                <c:pt idx="13870">
                  <c:v>-120.13500000000001</c:v>
                </c:pt>
                <c:pt idx="13871">
                  <c:v>-120.133</c:v>
                </c:pt>
                <c:pt idx="13872">
                  <c:v>-120.131</c:v>
                </c:pt>
                <c:pt idx="13873">
                  <c:v>-120.129</c:v>
                </c:pt>
                <c:pt idx="13874">
                  <c:v>-120.127</c:v>
                </c:pt>
                <c:pt idx="13875">
                  <c:v>-120.125</c:v>
                </c:pt>
                <c:pt idx="13876">
                  <c:v>-120.123</c:v>
                </c:pt>
                <c:pt idx="13877">
                  <c:v>-120.121</c:v>
                </c:pt>
                <c:pt idx="13878">
                  <c:v>-120.119</c:v>
                </c:pt>
                <c:pt idx="13879">
                  <c:v>-120.117</c:v>
                </c:pt>
                <c:pt idx="13880">
                  <c:v>-120.11499999999999</c:v>
                </c:pt>
                <c:pt idx="13881">
                  <c:v>-120.113</c:v>
                </c:pt>
                <c:pt idx="13882">
                  <c:v>-120.111</c:v>
                </c:pt>
                <c:pt idx="13883">
                  <c:v>-120.10900000000001</c:v>
                </c:pt>
                <c:pt idx="13884">
                  <c:v>-120.107</c:v>
                </c:pt>
                <c:pt idx="13885">
                  <c:v>-120.105</c:v>
                </c:pt>
                <c:pt idx="13886">
                  <c:v>-120.10300000000001</c:v>
                </c:pt>
                <c:pt idx="13887">
                  <c:v>-120.101</c:v>
                </c:pt>
                <c:pt idx="13888">
                  <c:v>-120.099</c:v>
                </c:pt>
                <c:pt idx="13889">
                  <c:v>-120.09700000000001</c:v>
                </c:pt>
                <c:pt idx="13890">
                  <c:v>-120.095</c:v>
                </c:pt>
                <c:pt idx="13891">
                  <c:v>-120.093</c:v>
                </c:pt>
                <c:pt idx="13892">
                  <c:v>-120.09100000000001</c:v>
                </c:pt>
                <c:pt idx="13893">
                  <c:v>-120.089</c:v>
                </c:pt>
                <c:pt idx="13894">
                  <c:v>-120.087</c:v>
                </c:pt>
                <c:pt idx="13895">
                  <c:v>-120.08500000000001</c:v>
                </c:pt>
                <c:pt idx="13896">
                  <c:v>-120.083</c:v>
                </c:pt>
                <c:pt idx="13897">
                  <c:v>-120.081</c:v>
                </c:pt>
                <c:pt idx="13898">
                  <c:v>-120.07900000000001</c:v>
                </c:pt>
                <c:pt idx="13899">
                  <c:v>-120.077</c:v>
                </c:pt>
                <c:pt idx="13900">
                  <c:v>-120.075</c:v>
                </c:pt>
                <c:pt idx="13901">
                  <c:v>-120.07300000000001</c:v>
                </c:pt>
                <c:pt idx="13902">
                  <c:v>-120.071</c:v>
                </c:pt>
                <c:pt idx="13903">
                  <c:v>-120.069</c:v>
                </c:pt>
                <c:pt idx="13904">
                  <c:v>-120.06700000000001</c:v>
                </c:pt>
                <c:pt idx="13905">
                  <c:v>-120.065</c:v>
                </c:pt>
                <c:pt idx="13906">
                  <c:v>-120.063</c:v>
                </c:pt>
                <c:pt idx="13907">
                  <c:v>-120.06100000000001</c:v>
                </c:pt>
                <c:pt idx="13908">
                  <c:v>-120.059</c:v>
                </c:pt>
                <c:pt idx="13909">
                  <c:v>-120.057</c:v>
                </c:pt>
                <c:pt idx="13910">
                  <c:v>-120.05500000000001</c:v>
                </c:pt>
                <c:pt idx="13911">
                  <c:v>-120.053</c:v>
                </c:pt>
                <c:pt idx="13912">
                  <c:v>-120.051</c:v>
                </c:pt>
                <c:pt idx="13913">
                  <c:v>-120.04900000000001</c:v>
                </c:pt>
                <c:pt idx="13914">
                  <c:v>-120.047</c:v>
                </c:pt>
                <c:pt idx="13915">
                  <c:v>-120.045</c:v>
                </c:pt>
                <c:pt idx="13916">
                  <c:v>-120.04300000000001</c:v>
                </c:pt>
                <c:pt idx="13917">
                  <c:v>-120.041</c:v>
                </c:pt>
                <c:pt idx="13918">
                  <c:v>-120.039</c:v>
                </c:pt>
                <c:pt idx="13919">
                  <c:v>-120.03700000000001</c:v>
                </c:pt>
                <c:pt idx="13920">
                  <c:v>-120.035</c:v>
                </c:pt>
                <c:pt idx="13921">
                  <c:v>-120.033</c:v>
                </c:pt>
                <c:pt idx="13922">
                  <c:v>-120.03100000000001</c:v>
                </c:pt>
                <c:pt idx="13923">
                  <c:v>-120.029</c:v>
                </c:pt>
                <c:pt idx="13924">
                  <c:v>-120.027</c:v>
                </c:pt>
                <c:pt idx="13925">
                  <c:v>-120.02500000000001</c:v>
                </c:pt>
                <c:pt idx="13926">
                  <c:v>-120.023</c:v>
                </c:pt>
                <c:pt idx="13927">
                  <c:v>-120.021</c:v>
                </c:pt>
                <c:pt idx="13928">
                  <c:v>-120.01900000000001</c:v>
                </c:pt>
                <c:pt idx="13929">
                  <c:v>-120.017</c:v>
                </c:pt>
                <c:pt idx="13930">
                  <c:v>-120.015</c:v>
                </c:pt>
                <c:pt idx="13931">
                  <c:v>-120.01300000000001</c:v>
                </c:pt>
                <c:pt idx="13932">
                  <c:v>-120.011</c:v>
                </c:pt>
                <c:pt idx="13933">
                  <c:v>-120.009</c:v>
                </c:pt>
                <c:pt idx="13934">
                  <c:v>-120.00700000000001</c:v>
                </c:pt>
                <c:pt idx="13935">
                  <c:v>-120.005</c:v>
                </c:pt>
                <c:pt idx="13936">
                  <c:v>-120.003</c:v>
                </c:pt>
                <c:pt idx="13937">
                  <c:v>-120.001</c:v>
                </c:pt>
                <c:pt idx="13938">
                  <c:v>-119.999</c:v>
                </c:pt>
                <c:pt idx="13939">
                  <c:v>-119.997</c:v>
                </c:pt>
                <c:pt idx="13940">
                  <c:v>-119.995</c:v>
                </c:pt>
                <c:pt idx="13941">
                  <c:v>-119.99299999999999</c:v>
                </c:pt>
                <c:pt idx="13942">
                  <c:v>-119.991</c:v>
                </c:pt>
                <c:pt idx="13943">
                  <c:v>-119.989</c:v>
                </c:pt>
                <c:pt idx="13944">
                  <c:v>-119.98699999999999</c:v>
                </c:pt>
                <c:pt idx="13945">
                  <c:v>-119.985</c:v>
                </c:pt>
                <c:pt idx="13946">
                  <c:v>-119.983</c:v>
                </c:pt>
                <c:pt idx="13947">
                  <c:v>-119.98099999999999</c:v>
                </c:pt>
                <c:pt idx="13948">
                  <c:v>-119.979</c:v>
                </c:pt>
                <c:pt idx="13949">
                  <c:v>-119.977</c:v>
                </c:pt>
                <c:pt idx="13950">
                  <c:v>-119.97499999999999</c:v>
                </c:pt>
                <c:pt idx="13951">
                  <c:v>-119.973</c:v>
                </c:pt>
                <c:pt idx="13952">
                  <c:v>-119.971</c:v>
                </c:pt>
                <c:pt idx="13953">
                  <c:v>-119.96899999999999</c:v>
                </c:pt>
                <c:pt idx="13954">
                  <c:v>-119.967</c:v>
                </c:pt>
                <c:pt idx="13955">
                  <c:v>-119.965</c:v>
                </c:pt>
                <c:pt idx="13956">
                  <c:v>-119.96299999999999</c:v>
                </c:pt>
                <c:pt idx="13957">
                  <c:v>-119.961</c:v>
                </c:pt>
                <c:pt idx="13958">
                  <c:v>-119.959</c:v>
                </c:pt>
                <c:pt idx="13959">
                  <c:v>-119.95699999999999</c:v>
                </c:pt>
                <c:pt idx="13960">
                  <c:v>-119.955</c:v>
                </c:pt>
                <c:pt idx="13961">
                  <c:v>-119.953</c:v>
                </c:pt>
                <c:pt idx="13962">
                  <c:v>-119.95099999999999</c:v>
                </c:pt>
                <c:pt idx="13963">
                  <c:v>-119.949</c:v>
                </c:pt>
                <c:pt idx="13964">
                  <c:v>-119.947</c:v>
                </c:pt>
                <c:pt idx="13965">
                  <c:v>-119.94499999999999</c:v>
                </c:pt>
                <c:pt idx="13966">
                  <c:v>-119.943</c:v>
                </c:pt>
                <c:pt idx="13967">
                  <c:v>-119.941</c:v>
                </c:pt>
                <c:pt idx="13968">
                  <c:v>-119.93899999999999</c:v>
                </c:pt>
                <c:pt idx="13969">
                  <c:v>-119.937</c:v>
                </c:pt>
                <c:pt idx="13970">
                  <c:v>-119.935</c:v>
                </c:pt>
                <c:pt idx="13971">
                  <c:v>-119.93299999999999</c:v>
                </c:pt>
                <c:pt idx="13972">
                  <c:v>-119.931</c:v>
                </c:pt>
                <c:pt idx="13973">
                  <c:v>-119.929</c:v>
                </c:pt>
                <c:pt idx="13974">
                  <c:v>-119.92699999999999</c:v>
                </c:pt>
                <c:pt idx="13975">
                  <c:v>-119.925</c:v>
                </c:pt>
                <c:pt idx="13976">
                  <c:v>-119.923</c:v>
                </c:pt>
                <c:pt idx="13977">
                  <c:v>-119.92099999999999</c:v>
                </c:pt>
                <c:pt idx="13978">
                  <c:v>-119.919</c:v>
                </c:pt>
                <c:pt idx="13979">
                  <c:v>-119.917</c:v>
                </c:pt>
                <c:pt idx="13980">
                  <c:v>-119.91499999999999</c:v>
                </c:pt>
                <c:pt idx="13981">
                  <c:v>-119.913</c:v>
                </c:pt>
                <c:pt idx="13982">
                  <c:v>-119.911</c:v>
                </c:pt>
                <c:pt idx="13983">
                  <c:v>-119.90899999999999</c:v>
                </c:pt>
                <c:pt idx="13984">
                  <c:v>-119.907</c:v>
                </c:pt>
                <c:pt idx="13985">
                  <c:v>-119.905</c:v>
                </c:pt>
                <c:pt idx="13986">
                  <c:v>-119.90299999999999</c:v>
                </c:pt>
                <c:pt idx="13987">
                  <c:v>-119.901</c:v>
                </c:pt>
                <c:pt idx="13988">
                  <c:v>-119.899</c:v>
                </c:pt>
                <c:pt idx="13989">
                  <c:v>-119.89699999999999</c:v>
                </c:pt>
                <c:pt idx="13990">
                  <c:v>-119.895</c:v>
                </c:pt>
                <c:pt idx="13991">
                  <c:v>-119.893</c:v>
                </c:pt>
                <c:pt idx="13992">
                  <c:v>-119.89099999999999</c:v>
                </c:pt>
                <c:pt idx="13993">
                  <c:v>-119.889</c:v>
                </c:pt>
                <c:pt idx="13994">
                  <c:v>-119.887</c:v>
                </c:pt>
                <c:pt idx="13995">
                  <c:v>-119.88500000000001</c:v>
                </c:pt>
                <c:pt idx="13996">
                  <c:v>-119.883</c:v>
                </c:pt>
                <c:pt idx="13997">
                  <c:v>-119.881</c:v>
                </c:pt>
                <c:pt idx="13998">
                  <c:v>-119.879</c:v>
                </c:pt>
                <c:pt idx="13999">
                  <c:v>-119.877</c:v>
                </c:pt>
                <c:pt idx="14000">
                  <c:v>-119.875</c:v>
                </c:pt>
                <c:pt idx="14001">
                  <c:v>-119.873</c:v>
                </c:pt>
                <c:pt idx="14002">
                  <c:v>-119.871</c:v>
                </c:pt>
                <c:pt idx="14003">
                  <c:v>-119.869</c:v>
                </c:pt>
                <c:pt idx="14004">
                  <c:v>-119.867</c:v>
                </c:pt>
                <c:pt idx="14005">
                  <c:v>-119.86499999999999</c:v>
                </c:pt>
                <c:pt idx="14006">
                  <c:v>-119.863</c:v>
                </c:pt>
                <c:pt idx="14007">
                  <c:v>-119.861</c:v>
                </c:pt>
                <c:pt idx="14008">
                  <c:v>-119.85900000000001</c:v>
                </c:pt>
                <c:pt idx="14009">
                  <c:v>-119.857</c:v>
                </c:pt>
                <c:pt idx="14010">
                  <c:v>-119.855</c:v>
                </c:pt>
                <c:pt idx="14011">
                  <c:v>-119.85300000000001</c:v>
                </c:pt>
                <c:pt idx="14012">
                  <c:v>-119.851</c:v>
                </c:pt>
                <c:pt idx="14013">
                  <c:v>-119.849</c:v>
                </c:pt>
                <c:pt idx="14014">
                  <c:v>-119.84700000000001</c:v>
                </c:pt>
                <c:pt idx="14015">
                  <c:v>-119.845</c:v>
                </c:pt>
                <c:pt idx="14016">
                  <c:v>-119.843</c:v>
                </c:pt>
                <c:pt idx="14017">
                  <c:v>-119.84100000000001</c:v>
                </c:pt>
                <c:pt idx="14018">
                  <c:v>-119.839</c:v>
                </c:pt>
                <c:pt idx="14019">
                  <c:v>-119.837</c:v>
                </c:pt>
                <c:pt idx="14020">
                  <c:v>-119.83500000000001</c:v>
                </c:pt>
                <c:pt idx="14021">
                  <c:v>-119.833</c:v>
                </c:pt>
                <c:pt idx="14022">
                  <c:v>-119.831</c:v>
                </c:pt>
                <c:pt idx="14023">
                  <c:v>-119.82900000000001</c:v>
                </c:pt>
                <c:pt idx="14024">
                  <c:v>-119.827</c:v>
                </c:pt>
                <c:pt idx="14025">
                  <c:v>-119.825</c:v>
                </c:pt>
                <c:pt idx="14026">
                  <c:v>-119.82300000000001</c:v>
                </c:pt>
                <c:pt idx="14027">
                  <c:v>-119.821</c:v>
                </c:pt>
                <c:pt idx="14028">
                  <c:v>-119.819</c:v>
                </c:pt>
                <c:pt idx="14029">
                  <c:v>-119.81700000000001</c:v>
                </c:pt>
                <c:pt idx="14030">
                  <c:v>-119.815</c:v>
                </c:pt>
                <c:pt idx="14031">
                  <c:v>-119.813</c:v>
                </c:pt>
                <c:pt idx="14032">
                  <c:v>-119.81100000000001</c:v>
                </c:pt>
                <c:pt idx="14033">
                  <c:v>-119.809</c:v>
                </c:pt>
                <c:pt idx="14034">
                  <c:v>-119.807</c:v>
                </c:pt>
                <c:pt idx="14035">
                  <c:v>-119.80500000000001</c:v>
                </c:pt>
                <c:pt idx="14036">
                  <c:v>-119.803</c:v>
                </c:pt>
                <c:pt idx="14037">
                  <c:v>-119.801</c:v>
                </c:pt>
                <c:pt idx="14038">
                  <c:v>-119.79900000000001</c:v>
                </c:pt>
                <c:pt idx="14039">
                  <c:v>-119.797</c:v>
                </c:pt>
                <c:pt idx="14040">
                  <c:v>-119.795</c:v>
                </c:pt>
                <c:pt idx="14041">
                  <c:v>-119.79300000000001</c:v>
                </c:pt>
                <c:pt idx="14042">
                  <c:v>-119.791</c:v>
                </c:pt>
                <c:pt idx="14043">
                  <c:v>-119.789</c:v>
                </c:pt>
                <c:pt idx="14044">
                  <c:v>-119.78700000000001</c:v>
                </c:pt>
                <c:pt idx="14045">
                  <c:v>-119.785</c:v>
                </c:pt>
                <c:pt idx="14046">
                  <c:v>-119.783</c:v>
                </c:pt>
                <c:pt idx="14047">
                  <c:v>-119.78100000000001</c:v>
                </c:pt>
                <c:pt idx="14048">
                  <c:v>-119.779</c:v>
                </c:pt>
                <c:pt idx="14049">
                  <c:v>-119.777</c:v>
                </c:pt>
                <c:pt idx="14050">
                  <c:v>-119.77500000000001</c:v>
                </c:pt>
                <c:pt idx="14051">
                  <c:v>-119.773</c:v>
                </c:pt>
                <c:pt idx="14052">
                  <c:v>-119.771</c:v>
                </c:pt>
                <c:pt idx="14053">
                  <c:v>-119.76900000000001</c:v>
                </c:pt>
                <c:pt idx="14054">
                  <c:v>-119.767</c:v>
                </c:pt>
                <c:pt idx="14055">
                  <c:v>-119.765</c:v>
                </c:pt>
                <c:pt idx="14056">
                  <c:v>-119.76300000000001</c:v>
                </c:pt>
                <c:pt idx="14057">
                  <c:v>-119.761</c:v>
                </c:pt>
                <c:pt idx="14058">
                  <c:v>-119.759</c:v>
                </c:pt>
                <c:pt idx="14059">
                  <c:v>-119.75700000000001</c:v>
                </c:pt>
                <c:pt idx="14060">
                  <c:v>-119.755</c:v>
                </c:pt>
                <c:pt idx="14061">
                  <c:v>-119.753</c:v>
                </c:pt>
                <c:pt idx="14062">
                  <c:v>-119.751</c:v>
                </c:pt>
                <c:pt idx="14063">
                  <c:v>-119.749</c:v>
                </c:pt>
                <c:pt idx="14064">
                  <c:v>-119.747</c:v>
                </c:pt>
                <c:pt idx="14065">
                  <c:v>-119.745</c:v>
                </c:pt>
                <c:pt idx="14066">
                  <c:v>-119.74299999999999</c:v>
                </c:pt>
                <c:pt idx="14067">
                  <c:v>-119.741</c:v>
                </c:pt>
                <c:pt idx="14068">
                  <c:v>-119.739</c:v>
                </c:pt>
                <c:pt idx="14069">
                  <c:v>-119.73699999999999</c:v>
                </c:pt>
                <c:pt idx="14070">
                  <c:v>-119.735</c:v>
                </c:pt>
                <c:pt idx="14071">
                  <c:v>-119.733</c:v>
                </c:pt>
                <c:pt idx="14072">
                  <c:v>-119.73099999999999</c:v>
                </c:pt>
                <c:pt idx="14073">
                  <c:v>-119.729</c:v>
                </c:pt>
                <c:pt idx="14074">
                  <c:v>-119.727</c:v>
                </c:pt>
                <c:pt idx="14075">
                  <c:v>-119.72499999999999</c:v>
                </c:pt>
                <c:pt idx="14076">
                  <c:v>-119.723</c:v>
                </c:pt>
                <c:pt idx="14077">
                  <c:v>-119.721</c:v>
                </c:pt>
                <c:pt idx="14078">
                  <c:v>-119.71899999999999</c:v>
                </c:pt>
                <c:pt idx="14079">
                  <c:v>-119.717</c:v>
                </c:pt>
                <c:pt idx="14080">
                  <c:v>-119.715</c:v>
                </c:pt>
                <c:pt idx="14081">
                  <c:v>-119.71299999999999</c:v>
                </c:pt>
                <c:pt idx="14082">
                  <c:v>-119.711</c:v>
                </c:pt>
                <c:pt idx="14083">
                  <c:v>-119.709</c:v>
                </c:pt>
                <c:pt idx="14084">
                  <c:v>-119.70699999999999</c:v>
                </c:pt>
                <c:pt idx="14085">
                  <c:v>-119.705</c:v>
                </c:pt>
                <c:pt idx="14086">
                  <c:v>-119.703</c:v>
                </c:pt>
                <c:pt idx="14087">
                  <c:v>-119.70099999999999</c:v>
                </c:pt>
                <c:pt idx="14088">
                  <c:v>-119.699</c:v>
                </c:pt>
                <c:pt idx="14089">
                  <c:v>-119.697</c:v>
                </c:pt>
                <c:pt idx="14090">
                  <c:v>-119.69499999999999</c:v>
                </c:pt>
                <c:pt idx="14091">
                  <c:v>-119.693</c:v>
                </c:pt>
                <c:pt idx="14092">
                  <c:v>-119.691</c:v>
                </c:pt>
                <c:pt idx="14093">
                  <c:v>-119.68899999999999</c:v>
                </c:pt>
                <c:pt idx="14094">
                  <c:v>-119.687</c:v>
                </c:pt>
                <c:pt idx="14095">
                  <c:v>-119.685</c:v>
                </c:pt>
                <c:pt idx="14096">
                  <c:v>-119.68299999999999</c:v>
                </c:pt>
                <c:pt idx="14097">
                  <c:v>-119.681</c:v>
                </c:pt>
                <c:pt idx="14098">
                  <c:v>-119.679</c:v>
                </c:pt>
                <c:pt idx="14099">
                  <c:v>-119.67699999999999</c:v>
                </c:pt>
                <c:pt idx="14100">
                  <c:v>-119.675</c:v>
                </c:pt>
                <c:pt idx="14101">
                  <c:v>-119.673</c:v>
                </c:pt>
                <c:pt idx="14102">
                  <c:v>-119.67099999999999</c:v>
                </c:pt>
                <c:pt idx="14103">
                  <c:v>-119.669</c:v>
                </c:pt>
                <c:pt idx="14104">
                  <c:v>-119.667</c:v>
                </c:pt>
                <c:pt idx="14105">
                  <c:v>-119.66499999999999</c:v>
                </c:pt>
                <c:pt idx="14106">
                  <c:v>-119.663</c:v>
                </c:pt>
                <c:pt idx="14107">
                  <c:v>-119.661</c:v>
                </c:pt>
                <c:pt idx="14108">
                  <c:v>-119.65899999999999</c:v>
                </c:pt>
                <c:pt idx="14109">
                  <c:v>-119.657</c:v>
                </c:pt>
                <c:pt idx="14110">
                  <c:v>-119.655</c:v>
                </c:pt>
                <c:pt idx="14111">
                  <c:v>-119.65299999999999</c:v>
                </c:pt>
                <c:pt idx="14112">
                  <c:v>-119.651</c:v>
                </c:pt>
                <c:pt idx="14113">
                  <c:v>-119.649</c:v>
                </c:pt>
                <c:pt idx="14114">
                  <c:v>-119.64699999999999</c:v>
                </c:pt>
                <c:pt idx="14115">
                  <c:v>-119.645</c:v>
                </c:pt>
                <c:pt idx="14116">
                  <c:v>-119.643</c:v>
                </c:pt>
                <c:pt idx="14117">
                  <c:v>-119.64099999999999</c:v>
                </c:pt>
                <c:pt idx="14118">
                  <c:v>-119.639</c:v>
                </c:pt>
                <c:pt idx="14119">
                  <c:v>-119.637</c:v>
                </c:pt>
                <c:pt idx="14120">
                  <c:v>-119.63500000000001</c:v>
                </c:pt>
                <c:pt idx="14121">
                  <c:v>-119.633</c:v>
                </c:pt>
                <c:pt idx="14122">
                  <c:v>-119.631</c:v>
                </c:pt>
                <c:pt idx="14123">
                  <c:v>-119.629</c:v>
                </c:pt>
                <c:pt idx="14124">
                  <c:v>-119.627</c:v>
                </c:pt>
                <c:pt idx="14125">
                  <c:v>-119.625</c:v>
                </c:pt>
                <c:pt idx="14126">
                  <c:v>-119.623</c:v>
                </c:pt>
                <c:pt idx="14127">
                  <c:v>-119.621</c:v>
                </c:pt>
                <c:pt idx="14128">
                  <c:v>-119.619</c:v>
                </c:pt>
                <c:pt idx="14129">
                  <c:v>-119.617</c:v>
                </c:pt>
                <c:pt idx="14130">
                  <c:v>-119.61499999999999</c:v>
                </c:pt>
                <c:pt idx="14131">
                  <c:v>-119.613</c:v>
                </c:pt>
                <c:pt idx="14132">
                  <c:v>-119.611</c:v>
                </c:pt>
                <c:pt idx="14133">
                  <c:v>-119.60900000000001</c:v>
                </c:pt>
                <c:pt idx="14134">
                  <c:v>-119.607</c:v>
                </c:pt>
                <c:pt idx="14135">
                  <c:v>-119.605</c:v>
                </c:pt>
                <c:pt idx="14136">
                  <c:v>-119.60300000000001</c:v>
                </c:pt>
                <c:pt idx="14137">
                  <c:v>-119.601</c:v>
                </c:pt>
                <c:pt idx="14138">
                  <c:v>-119.599</c:v>
                </c:pt>
                <c:pt idx="14139">
                  <c:v>-119.59700000000001</c:v>
                </c:pt>
                <c:pt idx="14140">
                  <c:v>-119.595</c:v>
                </c:pt>
                <c:pt idx="14141">
                  <c:v>-119.593</c:v>
                </c:pt>
                <c:pt idx="14142">
                  <c:v>-119.59100000000001</c:v>
                </c:pt>
                <c:pt idx="14143">
                  <c:v>-119.589</c:v>
                </c:pt>
                <c:pt idx="14144">
                  <c:v>-119.587</c:v>
                </c:pt>
                <c:pt idx="14145">
                  <c:v>-119.58500000000001</c:v>
                </c:pt>
                <c:pt idx="14146">
                  <c:v>-119.583</c:v>
                </c:pt>
                <c:pt idx="14147">
                  <c:v>-119.581</c:v>
                </c:pt>
                <c:pt idx="14148">
                  <c:v>-119.57900000000001</c:v>
                </c:pt>
                <c:pt idx="14149">
                  <c:v>-119.577</c:v>
                </c:pt>
                <c:pt idx="14150">
                  <c:v>-119.575</c:v>
                </c:pt>
                <c:pt idx="14151">
                  <c:v>-119.57300000000001</c:v>
                </c:pt>
                <c:pt idx="14152">
                  <c:v>-119.571</c:v>
                </c:pt>
                <c:pt idx="14153">
                  <c:v>-119.569</c:v>
                </c:pt>
                <c:pt idx="14154">
                  <c:v>-119.56700000000001</c:v>
                </c:pt>
                <c:pt idx="14155">
                  <c:v>-119.565</c:v>
                </c:pt>
                <c:pt idx="14156">
                  <c:v>-119.563</c:v>
                </c:pt>
                <c:pt idx="14157">
                  <c:v>-119.56100000000001</c:v>
                </c:pt>
                <c:pt idx="14158">
                  <c:v>-119.559</c:v>
                </c:pt>
                <c:pt idx="14159">
                  <c:v>-119.557</c:v>
                </c:pt>
                <c:pt idx="14160">
                  <c:v>-119.55500000000001</c:v>
                </c:pt>
                <c:pt idx="14161">
                  <c:v>-119.553</c:v>
                </c:pt>
                <c:pt idx="14162">
                  <c:v>-119.551</c:v>
                </c:pt>
                <c:pt idx="14163">
                  <c:v>-119.54900000000001</c:v>
                </c:pt>
                <c:pt idx="14164">
                  <c:v>-119.547</c:v>
                </c:pt>
                <c:pt idx="14165">
                  <c:v>-119.545</c:v>
                </c:pt>
                <c:pt idx="14166">
                  <c:v>-119.54300000000001</c:v>
                </c:pt>
                <c:pt idx="14167">
                  <c:v>-119.541</c:v>
                </c:pt>
                <c:pt idx="14168">
                  <c:v>-119.539</c:v>
                </c:pt>
                <c:pt idx="14169">
                  <c:v>-119.53700000000001</c:v>
                </c:pt>
                <c:pt idx="14170">
                  <c:v>-119.535</c:v>
                </c:pt>
                <c:pt idx="14171">
                  <c:v>-119.533</c:v>
                </c:pt>
                <c:pt idx="14172">
                  <c:v>-119.53100000000001</c:v>
                </c:pt>
                <c:pt idx="14173">
                  <c:v>-119.529</c:v>
                </c:pt>
                <c:pt idx="14174">
                  <c:v>-119.527</c:v>
                </c:pt>
                <c:pt idx="14175">
                  <c:v>-119.52500000000001</c:v>
                </c:pt>
                <c:pt idx="14176">
                  <c:v>-119.523</c:v>
                </c:pt>
                <c:pt idx="14177">
                  <c:v>-119.521</c:v>
                </c:pt>
                <c:pt idx="14178">
                  <c:v>-119.51900000000001</c:v>
                </c:pt>
                <c:pt idx="14179">
                  <c:v>-119.517</c:v>
                </c:pt>
                <c:pt idx="14180">
                  <c:v>-119.515</c:v>
                </c:pt>
                <c:pt idx="14181">
                  <c:v>-119.51300000000001</c:v>
                </c:pt>
                <c:pt idx="14182">
                  <c:v>-119.511</c:v>
                </c:pt>
                <c:pt idx="14183">
                  <c:v>-119.509</c:v>
                </c:pt>
                <c:pt idx="14184">
                  <c:v>-119.50700000000001</c:v>
                </c:pt>
                <c:pt idx="14185">
                  <c:v>-119.505</c:v>
                </c:pt>
                <c:pt idx="14186">
                  <c:v>-119.503</c:v>
                </c:pt>
                <c:pt idx="14187">
                  <c:v>-119.501</c:v>
                </c:pt>
                <c:pt idx="14188">
                  <c:v>-119.499</c:v>
                </c:pt>
                <c:pt idx="14189">
                  <c:v>-119.497</c:v>
                </c:pt>
                <c:pt idx="14190">
                  <c:v>-119.495</c:v>
                </c:pt>
                <c:pt idx="14191">
                  <c:v>-119.49299999999999</c:v>
                </c:pt>
                <c:pt idx="14192">
                  <c:v>-119.491</c:v>
                </c:pt>
                <c:pt idx="14193">
                  <c:v>-119.489</c:v>
                </c:pt>
                <c:pt idx="14194">
                  <c:v>-119.48699999999999</c:v>
                </c:pt>
                <c:pt idx="14195">
                  <c:v>-119.485</c:v>
                </c:pt>
                <c:pt idx="14196">
                  <c:v>-119.483</c:v>
                </c:pt>
                <c:pt idx="14197">
                  <c:v>-119.48099999999999</c:v>
                </c:pt>
                <c:pt idx="14198">
                  <c:v>-119.479</c:v>
                </c:pt>
                <c:pt idx="14199">
                  <c:v>-119.477</c:v>
                </c:pt>
                <c:pt idx="14200">
                  <c:v>-119.47499999999999</c:v>
                </c:pt>
                <c:pt idx="14201">
                  <c:v>-119.473</c:v>
                </c:pt>
                <c:pt idx="14202">
                  <c:v>-119.471</c:v>
                </c:pt>
                <c:pt idx="14203">
                  <c:v>-119.46899999999999</c:v>
                </c:pt>
                <c:pt idx="14204">
                  <c:v>-119.467</c:v>
                </c:pt>
                <c:pt idx="14205">
                  <c:v>-119.465</c:v>
                </c:pt>
                <c:pt idx="14206">
                  <c:v>-119.46299999999999</c:v>
                </c:pt>
                <c:pt idx="14207">
                  <c:v>-119.461</c:v>
                </c:pt>
                <c:pt idx="14208">
                  <c:v>-119.459</c:v>
                </c:pt>
                <c:pt idx="14209">
                  <c:v>-119.45699999999999</c:v>
                </c:pt>
                <c:pt idx="14210">
                  <c:v>-119.455</c:v>
                </c:pt>
                <c:pt idx="14211">
                  <c:v>-119.453</c:v>
                </c:pt>
                <c:pt idx="14212">
                  <c:v>-119.45099999999999</c:v>
                </c:pt>
                <c:pt idx="14213">
                  <c:v>-119.449</c:v>
                </c:pt>
                <c:pt idx="14214">
                  <c:v>-119.447</c:v>
                </c:pt>
                <c:pt idx="14215">
                  <c:v>-119.44499999999999</c:v>
                </c:pt>
                <c:pt idx="14216">
                  <c:v>-119.443</c:v>
                </c:pt>
                <c:pt idx="14217">
                  <c:v>-119.441</c:v>
                </c:pt>
                <c:pt idx="14218">
                  <c:v>-119.43899999999999</c:v>
                </c:pt>
                <c:pt idx="14219">
                  <c:v>-119.437</c:v>
                </c:pt>
                <c:pt idx="14220">
                  <c:v>-119.435</c:v>
                </c:pt>
                <c:pt idx="14221">
                  <c:v>-119.43299999999999</c:v>
                </c:pt>
                <c:pt idx="14222">
                  <c:v>-119.431</c:v>
                </c:pt>
                <c:pt idx="14223">
                  <c:v>-119.429</c:v>
                </c:pt>
                <c:pt idx="14224">
                  <c:v>-119.42699999999999</c:v>
                </c:pt>
                <c:pt idx="14225">
                  <c:v>-119.425</c:v>
                </c:pt>
                <c:pt idx="14226">
                  <c:v>-119.423</c:v>
                </c:pt>
                <c:pt idx="14227">
                  <c:v>-119.42099999999999</c:v>
                </c:pt>
                <c:pt idx="14228">
                  <c:v>-119.419</c:v>
                </c:pt>
                <c:pt idx="14229">
                  <c:v>-119.417</c:v>
                </c:pt>
                <c:pt idx="14230">
                  <c:v>-119.41499999999999</c:v>
                </c:pt>
                <c:pt idx="14231">
                  <c:v>-119.413</c:v>
                </c:pt>
                <c:pt idx="14232">
                  <c:v>-119.411</c:v>
                </c:pt>
                <c:pt idx="14233">
                  <c:v>-119.40899999999999</c:v>
                </c:pt>
                <c:pt idx="14234">
                  <c:v>-119.407</c:v>
                </c:pt>
                <c:pt idx="14235">
                  <c:v>-119.405</c:v>
                </c:pt>
                <c:pt idx="14236">
                  <c:v>-119.40299999999999</c:v>
                </c:pt>
                <c:pt idx="14237">
                  <c:v>-119.401</c:v>
                </c:pt>
                <c:pt idx="14238">
                  <c:v>-119.399</c:v>
                </c:pt>
                <c:pt idx="14239">
                  <c:v>-119.39699999999999</c:v>
                </c:pt>
                <c:pt idx="14240">
                  <c:v>-119.395</c:v>
                </c:pt>
                <c:pt idx="14241">
                  <c:v>-119.393</c:v>
                </c:pt>
                <c:pt idx="14242">
                  <c:v>-119.39099999999999</c:v>
                </c:pt>
                <c:pt idx="14243">
                  <c:v>-119.389</c:v>
                </c:pt>
                <c:pt idx="14244">
                  <c:v>-119.387</c:v>
                </c:pt>
                <c:pt idx="14245">
                  <c:v>-119.38500000000001</c:v>
                </c:pt>
                <c:pt idx="14246">
                  <c:v>-119.383</c:v>
                </c:pt>
                <c:pt idx="14247">
                  <c:v>-119.381</c:v>
                </c:pt>
                <c:pt idx="14248">
                  <c:v>-119.379</c:v>
                </c:pt>
                <c:pt idx="14249">
                  <c:v>-119.377</c:v>
                </c:pt>
                <c:pt idx="14250">
                  <c:v>-119.375</c:v>
                </c:pt>
                <c:pt idx="14251">
                  <c:v>-119.373</c:v>
                </c:pt>
                <c:pt idx="14252">
                  <c:v>-119.371</c:v>
                </c:pt>
                <c:pt idx="14253">
                  <c:v>-119.369</c:v>
                </c:pt>
                <c:pt idx="14254">
                  <c:v>-119.367</c:v>
                </c:pt>
                <c:pt idx="14255">
                  <c:v>-119.36499999999999</c:v>
                </c:pt>
                <c:pt idx="14256">
                  <c:v>-119.363</c:v>
                </c:pt>
                <c:pt idx="14257">
                  <c:v>-119.361</c:v>
                </c:pt>
                <c:pt idx="14258">
                  <c:v>-119.35900000000001</c:v>
                </c:pt>
                <c:pt idx="14259">
                  <c:v>-119.357</c:v>
                </c:pt>
                <c:pt idx="14260">
                  <c:v>-119.355</c:v>
                </c:pt>
                <c:pt idx="14261">
                  <c:v>-119.35300000000001</c:v>
                </c:pt>
                <c:pt idx="14262">
                  <c:v>-119.351</c:v>
                </c:pt>
                <c:pt idx="14263">
                  <c:v>-119.349</c:v>
                </c:pt>
                <c:pt idx="14264">
                  <c:v>-119.34700000000001</c:v>
                </c:pt>
                <c:pt idx="14265">
                  <c:v>-119.345</c:v>
                </c:pt>
                <c:pt idx="14266">
                  <c:v>-119.343</c:v>
                </c:pt>
                <c:pt idx="14267">
                  <c:v>-119.34100000000001</c:v>
                </c:pt>
                <c:pt idx="14268">
                  <c:v>-119.339</c:v>
                </c:pt>
                <c:pt idx="14269">
                  <c:v>-119.337</c:v>
                </c:pt>
                <c:pt idx="14270">
                  <c:v>-119.33500000000001</c:v>
                </c:pt>
                <c:pt idx="14271">
                  <c:v>-119.333</c:v>
                </c:pt>
                <c:pt idx="14272">
                  <c:v>-119.331</c:v>
                </c:pt>
                <c:pt idx="14273">
                  <c:v>-119.32900000000001</c:v>
                </c:pt>
                <c:pt idx="14274">
                  <c:v>-119.327</c:v>
                </c:pt>
                <c:pt idx="14275">
                  <c:v>-119.325</c:v>
                </c:pt>
                <c:pt idx="14276">
                  <c:v>-119.32300000000001</c:v>
                </c:pt>
                <c:pt idx="14277">
                  <c:v>-119.321</c:v>
                </c:pt>
                <c:pt idx="14278">
                  <c:v>-119.319</c:v>
                </c:pt>
                <c:pt idx="14279">
                  <c:v>-119.31700000000001</c:v>
                </c:pt>
                <c:pt idx="14280">
                  <c:v>-119.315</c:v>
                </c:pt>
                <c:pt idx="14281">
                  <c:v>-119.313</c:v>
                </c:pt>
                <c:pt idx="14282">
                  <c:v>-119.31100000000001</c:v>
                </c:pt>
                <c:pt idx="14283">
                  <c:v>-119.309</c:v>
                </c:pt>
                <c:pt idx="14284">
                  <c:v>-119.307</c:v>
                </c:pt>
                <c:pt idx="14285">
                  <c:v>-119.30500000000001</c:v>
                </c:pt>
                <c:pt idx="14286">
                  <c:v>-119.303</c:v>
                </c:pt>
                <c:pt idx="14287">
                  <c:v>-119.301</c:v>
                </c:pt>
                <c:pt idx="14288">
                  <c:v>-119.29900000000001</c:v>
                </c:pt>
                <c:pt idx="14289">
                  <c:v>-119.297</c:v>
                </c:pt>
                <c:pt idx="14290">
                  <c:v>-119.295</c:v>
                </c:pt>
                <c:pt idx="14291">
                  <c:v>-119.29300000000001</c:v>
                </c:pt>
                <c:pt idx="14292">
                  <c:v>-119.291</c:v>
                </c:pt>
                <c:pt idx="14293">
                  <c:v>-119.289</c:v>
                </c:pt>
                <c:pt idx="14294">
                  <c:v>-119.28700000000001</c:v>
                </c:pt>
                <c:pt idx="14295">
                  <c:v>-119.285</c:v>
                </c:pt>
                <c:pt idx="14296">
                  <c:v>-119.283</c:v>
                </c:pt>
                <c:pt idx="14297">
                  <c:v>-119.28100000000001</c:v>
                </c:pt>
                <c:pt idx="14298">
                  <c:v>-119.279</c:v>
                </c:pt>
                <c:pt idx="14299">
                  <c:v>-119.277</c:v>
                </c:pt>
                <c:pt idx="14300">
                  <c:v>-119.27500000000001</c:v>
                </c:pt>
                <c:pt idx="14301">
                  <c:v>-119.273</c:v>
                </c:pt>
                <c:pt idx="14302">
                  <c:v>-119.271</c:v>
                </c:pt>
                <c:pt idx="14303">
                  <c:v>-119.26900000000001</c:v>
                </c:pt>
                <c:pt idx="14304">
                  <c:v>-119.267</c:v>
                </c:pt>
                <c:pt idx="14305">
                  <c:v>-119.265</c:v>
                </c:pt>
                <c:pt idx="14306">
                  <c:v>-119.26300000000001</c:v>
                </c:pt>
                <c:pt idx="14307">
                  <c:v>-119.261</c:v>
                </c:pt>
                <c:pt idx="14308">
                  <c:v>-119.259</c:v>
                </c:pt>
                <c:pt idx="14309">
                  <c:v>-119.25700000000001</c:v>
                </c:pt>
                <c:pt idx="14310">
                  <c:v>-119.255</c:v>
                </c:pt>
                <c:pt idx="14311">
                  <c:v>-119.253</c:v>
                </c:pt>
                <c:pt idx="14312">
                  <c:v>-119.251</c:v>
                </c:pt>
                <c:pt idx="14313">
                  <c:v>-119.249</c:v>
                </c:pt>
                <c:pt idx="14314">
                  <c:v>-119.247</c:v>
                </c:pt>
                <c:pt idx="14315">
                  <c:v>-119.245</c:v>
                </c:pt>
                <c:pt idx="14316">
                  <c:v>-119.24299999999999</c:v>
                </c:pt>
                <c:pt idx="14317">
                  <c:v>-119.241</c:v>
                </c:pt>
                <c:pt idx="14318">
                  <c:v>-119.239</c:v>
                </c:pt>
                <c:pt idx="14319">
                  <c:v>-119.23699999999999</c:v>
                </c:pt>
                <c:pt idx="14320">
                  <c:v>-119.235</c:v>
                </c:pt>
                <c:pt idx="14321">
                  <c:v>-119.233</c:v>
                </c:pt>
                <c:pt idx="14322">
                  <c:v>-119.23099999999999</c:v>
                </c:pt>
                <c:pt idx="14323">
                  <c:v>-119.229</c:v>
                </c:pt>
                <c:pt idx="14324">
                  <c:v>-119.227</c:v>
                </c:pt>
                <c:pt idx="14325">
                  <c:v>-119.22499999999999</c:v>
                </c:pt>
                <c:pt idx="14326">
                  <c:v>-119.223</c:v>
                </c:pt>
                <c:pt idx="14327">
                  <c:v>-119.221</c:v>
                </c:pt>
                <c:pt idx="14328">
                  <c:v>-119.21899999999999</c:v>
                </c:pt>
                <c:pt idx="14329">
                  <c:v>-119.217</c:v>
                </c:pt>
                <c:pt idx="14330">
                  <c:v>-119.215</c:v>
                </c:pt>
                <c:pt idx="14331">
                  <c:v>-119.21299999999999</c:v>
                </c:pt>
                <c:pt idx="14332">
                  <c:v>-119.211</c:v>
                </c:pt>
                <c:pt idx="14333">
                  <c:v>-119.209</c:v>
                </c:pt>
                <c:pt idx="14334">
                  <c:v>-119.20699999999999</c:v>
                </c:pt>
                <c:pt idx="14335">
                  <c:v>-119.205</c:v>
                </c:pt>
                <c:pt idx="14336">
                  <c:v>-119.203</c:v>
                </c:pt>
                <c:pt idx="14337">
                  <c:v>-119.20099999999999</c:v>
                </c:pt>
                <c:pt idx="14338">
                  <c:v>-119.199</c:v>
                </c:pt>
                <c:pt idx="14339">
                  <c:v>-119.197</c:v>
                </c:pt>
                <c:pt idx="14340">
                  <c:v>-119.19499999999999</c:v>
                </c:pt>
                <c:pt idx="14341">
                  <c:v>-119.193</c:v>
                </c:pt>
                <c:pt idx="14342">
                  <c:v>-119.191</c:v>
                </c:pt>
                <c:pt idx="14343">
                  <c:v>-119.18899999999999</c:v>
                </c:pt>
                <c:pt idx="14344">
                  <c:v>-119.187</c:v>
                </c:pt>
                <c:pt idx="14345">
                  <c:v>-119.185</c:v>
                </c:pt>
                <c:pt idx="14346">
                  <c:v>-119.18299999999999</c:v>
                </c:pt>
                <c:pt idx="14347">
                  <c:v>-119.181</c:v>
                </c:pt>
                <c:pt idx="14348">
                  <c:v>-119.179</c:v>
                </c:pt>
                <c:pt idx="14349">
                  <c:v>-119.17699999999999</c:v>
                </c:pt>
                <c:pt idx="14350">
                  <c:v>-119.175</c:v>
                </c:pt>
                <c:pt idx="14351">
                  <c:v>-119.173</c:v>
                </c:pt>
                <c:pt idx="14352">
                  <c:v>-119.17099999999999</c:v>
                </c:pt>
                <c:pt idx="14353">
                  <c:v>-119.169</c:v>
                </c:pt>
                <c:pt idx="14354">
                  <c:v>-119.167</c:v>
                </c:pt>
                <c:pt idx="14355">
                  <c:v>-119.16499999999999</c:v>
                </c:pt>
                <c:pt idx="14356">
                  <c:v>-119.163</c:v>
                </c:pt>
                <c:pt idx="14357">
                  <c:v>-119.161</c:v>
                </c:pt>
                <c:pt idx="14358">
                  <c:v>-119.15899999999999</c:v>
                </c:pt>
                <c:pt idx="14359">
                  <c:v>-119.157</c:v>
                </c:pt>
                <c:pt idx="14360">
                  <c:v>-119.155</c:v>
                </c:pt>
                <c:pt idx="14361">
                  <c:v>-119.15299999999999</c:v>
                </c:pt>
                <c:pt idx="14362">
                  <c:v>-119.151</c:v>
                </c:pt>
                <c:pt idx="14363">
                  <c:v>-119.149</c:v>
                </c:pt>
                <c:pt idx="14364">
                  <c:v>-119.14699999999999</c:v>
                </c:pt>
                <c:pt idx="14365">
                  <c:v>-119.145</c:v>
                </c:pt>
                <c:pt idx="14366">
                  <c:v>-119.143</c:v>
                </c:pt>
                <c:pt idx="14367">
                  <c:v>-119.14099999999999</c:v>
                </c:pt>
                <c:pt idx="14368">
                  <c:v>-119.139</c:v>
                </c:pt>
                <c:pt idx="14369">
                  <c:v>-119.137</c:v>
                </c:pt>
                <c:pt idx="14370">
                  <c:v>-119.13500000000001</c:v>
                </c:pt>
                <c:pt idx="14371">
                  <c:v>-119.133</c:v>
                </c:pt>
                <c:pt idx="14372">
                  <c:v>-119.131</c:v>
                </c:pt>
                <c:pt idx="14373">
                  <c:v>-119.129</c:v>
                </c:pt>
                <c:pt idx="14374">
                  <c:v>-119.127</c:v>
                </c:pt>
                <c:pt idx="14375">
                  <c:v>-119.125</c:v>
                </c:pt>
                <c:pt idx="14376">
                  <c:v>-119.123</c:v>
                </c:pt>
                <c:pt idx="14377">
                  <c:v>-119.121</c:v>
                </c:pt>
                <c:pt idx="14378">
                  <c:v>-119.119</c:v>
                </c:pt>
                <c:pt idx="14379">
                  <c:v>-119.117</c:v>
                </c:pt>
                <c:pt idx="14380">
                  <c:v>-119.11499999999999</c:v>
                </c:pt>
                <c:pt idx="14381">
                  <c:v>-119.113</c:v>
                </c:pt>
                <c:pt idx="14382">
                  <c:v>-119.111</c:v>
                </c:pt>
                <c:pt idx="14383">
                  <c:v>-119.10900000000001</c:v>
                </c:pt>
                <c:pt idx="14384">
                  <c:v>-119.107</c:v>
                </c:pt>
                <c:pt idx="14385">
                  <c:v>-119.105</c:v>
                </c:pt>
                <c:pt idx="14386">
                  <c:v>-119.10300000000001</c:v>
                </c:pt>
                <c:pt idx="14387">
                  <c:v>-119.101</c:v>
                </c:pt>
                <c:pt idx="14388">
                  <c:v>-119.099</c:v>
                </c:pt>
                <c:pt idx="14389">
                  <c:v>-119.09700000000001</c:v>
                </c:pt>
                <c:pt idx="14390">
                  <c:v>-119.095</c:v>
                </c:pt>
                <c:pt idx="14391">
                  <c:v>-119.093</c:v>
                </c:pt>
                <c:pt idx="14392">
                  <c:v>-119.09100000000001</c:v>
                </c:pt>
                <c:pt idx="14393">
                  <c:v>-119.089</c:v>
                </c:pt>
                <c:pt idx="14394">
                  <c:v>-119.087</c:v>
                </c:pt>
                <c:pt idx="14395">
                  <c:v>-119.08500000000001</c:v>
                </c:pt>
                <c:pt idx="14396">
                  <c:v>-119.083</c:v>
                </c:pt>
                <c:pt idx="14397">
                  <c:v>-119.081</c:v>
                </c:pt>
                <c:pt idx="14398">
                  <c:v>-119.07900000000001</c:v>
                </c:pt>
                <c:pt idx="14399">
                  <c:v>-119.077</c:v>
                </c:pt>
                <c:pt idx="14400">
                  <c:v>-119.075</c:v>
                </c:pt>
                <c:pt idx="14401">
                  <c:v>-119.07300000000001</c:v>
                </c:pt>
                <c:pt idx="14402">
                  <c:v>-119.071</c:v>
                </c:pt>
                <c:pt idx="14403">
                  <c:v>-119.069</c:v>
                </c:pt>
                <c:pt idx="14404">
                  <c:v>-119.06700000000001</c:v>
                </c:pt>
                <c:pt idx="14405">
                  <c:v>-119.065</c:v>
                </c:pt>
                <c:pt idx="14406">
                  <c:v>-119.063</c:v>
                </c:pt>
                <c:pt idx="14407">
                  <c:v>-119.06100000000001</c:v>
                </c:pt>
                <c:pt idx="14408">
                  <c:v>-119.059</c:v>
                </c:pt>
                <c:pt idx="14409">
                  <c:v>-119.057</c:v>
                </c:pt>
                <c:pt idx="14410">
                  <c:v>-119.05500000000001</c:v>
                </c:pt>
                <c:pt idx="14411">
                  <c:v>-119.053</c:v>
                </c:pt>
                <c:pt idx="14412">
                  <c:v>-119.051</c:v>
                </c:pt>
                <c:pt idx="14413">
                  <c:v>-119.04900000000001</c:v>
                </c:pt>
                <c:pt idx="14414">
                  <c:v>-119.047</c:v>
                </c:pt>
                <c:pt idx="14415">
                  <c:v>-119.045</c:v>
                </c:pt>
                <c:pt idx="14416">
                  <c:v>-119.04300000000001</c:v>
                </c:pt>
                <c:pt idx="14417">
                  <c:v>-119.041</c:v>
                </c:pt>
                <c:pt idx="14418">
                  <c:v>-119.039</c:v>
                </c:pt>
                <c:pt idx="14419">
                  <c:v>-119.03700000000001</c:v>
                </c:pt>
                <c:pt idx="14420">
                  <c:v>-119.035</c:v>
                </c:pt>
                <c:pt idx="14421">
                  <c:v>-119.033</c:v>
                </c:pt>
                <c:pt idx="14422">
                  <c:v>-119.03100000000001</c:v>
                </c:pt>
                <c:pt idx="14423">
                  <c:v>-119.029</c:v>
                </c:pt>
                <c:pt idx="14424">
                  <c:v>-119.027</c:v>
                </c:pt>
                <c:pt idx="14425">
                  <c:v>-119.02500000000001</c:v>
                </c:pt>
                <c:pt idx="14426">
                  <c:v>-119.023</c:v>
                </c:pt>
                <c:pt idx="14427">
                  <c:v>-119.021</c:v>
                </c:pt>
                <c:pt idx="14428">
                  <c:v>-119.01900000000001</c:v>
                </c:pt>
                <c:pt idx="14429">
                  <c:v>-119.017</c:v>
                </c:pt>
                <c:pt idx="14430">
                  <c:v>-119.015</c:v>
                </c:pt>
                <c:pt idx="14431">
                  <c:v>-119.01300000000001</c:v>
                </c:pt>
                <c:pt idx="14432">
                  <c:v>-119.011</c:v>
                </c:pt>
                <c:pt idx="14433">
                  <c:v>-119.009</c:v>
                </c:pt>
                <c:pt idx="14434">
                  <c:v>-119.00700000000001</c:v>
                </c:pt>
                <c:pt idx="14435">
                  <c:v>-119.005</c:v>
                </c:pt>
                <c:pt idx="14436">
                  <c:v>-119.003</c:v>
                </c:pt>
                <c:pt idx="14437">
                  <c:v>-119.001</c:v>
                </c:pt>
                <c:pt idx="14438">
                  <c:v>-118.999</c:v>
                </c:pt>
                <c:pt idx="14439">
                  <c:v>-118.997</c:v>
                </c:pt>
                <c:pt idx="14440">
                  <c:v>-118.995</c:v>
                </c:pt>
                <c:pt idx="14441">
                  <c:v>-118.99299999999999</c:v>
                </c:pt>
                <c:pt idx="14442">
                  <c:v>-118.991</c:v>
                </c:pt>
                <c:pt idx="14443">
                  <c:v>-118.989</c:v>
                </c:pt>
                <c:pt idx="14444">
                  <c:v>-118.98699999999999</c:v>
                </c:pt>
                <c:pt idx="14445">
                  <c:v>-118.985</c:v>
                </c:pt>
                <c:pt idx="14446">
                  <c:v>-118.983</c:v>
                </c:pt>
                <c:pt idx="14447">
                  <c:v>-118.98099999999999</c:v>
                </c:pt>
                <c:pt idx="14448">
                  <c:v>-118.979</c:v>
                </c:pt>
                <c:pt idx="14449">
                  <c:v>-118.977</c:v>
                </c:pt>
                <c:pt idx="14450">
                  <c:v>-118.97499999999999</c:v>
                </c:pt>
                <c:pt idx="14451">
                  <c:v>-118.973</c:v>
                </c:pt>
                <c:pt idx="14452">
                  <c:v>-118.971</c:v>
                </c:pt>
                <c:pt idx="14453">
                  <c:v>-118.96899999999999</c:v>
                </c:pt>
                <c:pt idx="14454">
                  <c:v>-118.967</c:v>
                </c:pt>
                <c:pt idx="14455">
                  <c:v>-118.965</c:v>
                </c:pt>
                <c:pt idx="14456">
                  <c:v>-118.96299999999999</c:v>
                </c:pt>
                <c:pt idx="14457">
                  <c:v>-118.961</c:v>
                </c:pt>
                <c:pt idx="14458">
                  <c:v>-118.959</c:v>
                </c:pt>
                <c:pt idx="14459">
                  <c:v>-118.95699999999999</c:v>
                </c:pt>
                <c:pt idx="14460">
                  <c:v>-118.955</c:v>
                </c:pt>
                <c:pt idx="14461">
                  <c:v>-118.953</c:v>
                </c:pt>
                <c:pt idx="14462">
                  <c:v>-118.95099999999999</c:v>
                </c:pt>
                <c:pt idx="14463">
                  <c:v>-118.949</c:v>
                </c:pt>
                <c:pt idx="14464">
                  <c:v>-118.947</c:v>
                </c:pt>
                <c:pt idx="14465">
                  <c:v>-118.94499999999999</c:v>
                </c:pt>
                <c:pt idx="14466">
                  <c:v>-118.943</c:v>
                </c:pt>
                <c:pt idx="14467">
                  <c:v>-118.941</c:v>
                </c:pt>
                <c:pt idx="14468">
                  <c:v>-118.93899999999999</c:v>
                </c:pt>
                <c:pt idx="14469">
                  <c:v>-118.937</c:v>
                </c:pt>
                <c:pt idx="14470">
                  <c:v>-118.935</c:v>
                </c:pt>
                <c:pt idx="14471">
                  <c:v>-118.93299999999999</c:v>
                </c:pt>
                <c:pt idx="14472">
                  <c:v>-118.931</c:v>
                </c:pt>
                <c:pt idx="14473">
                  <c:v>-118.929</c:v>
                </c:pt>
                <c:pt idx="14474">
                  <c:v>-118.92699999999999</c:v>
                </c:pt>
                <c:pt idx="14475">
                  <c:v>-118.925</c:v>
                </c:pt>
                <c:pt idx="14476">
                  <c:v>-118.923</c:v>
                </c:pt>
                <c:pt idx="14477">
                  <c:v>-118.92099999999999</c:v>
                </c:pt>
                <c:pt idx="14478">
                  <c:v>-118.919</c:v>
                </c:pt>
                <c:pt idx="14479">
                  <c:v>-118.917</c:v>
                </c:pt>
                <c:pt idx="14480">
                  <c:v>-118.91499999999999</c:v>
                </c:pt>
                <c:pt idx="14481">
                  <c:v>-118.913</c:v>
                </c:pt>
                <c:pt idx="14482">
                  <c:v>-118.911</c:v>
                </c:pt>
                <c:pt idx="14483">
                  <c:v>-118.90899999999999</c:v>
                </c:pt>
                <c:pt idx="14484">
                  <c:v>-118.907</c:v>
                </c:pt>
                <c:pt idx="14485">
                  <c:v>-118.905</c:v>
                </c:pt>
                <c:pt idx="14486">
                  <c:v>-118.90299999999999</c:v>
                </c:pt>
                <c:pt idx="14487">
                  <c:v>-118.901</c:v>
                </c:pt>
                <c:pt idx="14488">
                  <c:v>-118.899</c:v>
                </c:pt>
                <c:pt idx="14489">
                  <c:v>-118.89699999999999</c:v>
                </c:pt>
                <c:pt idx="14490">
                  <c:v>-118.895</c:v>
                </c:pt>
                <c:pt idx="14491">
                  <c:v>-118.893</c:v>
                </c:pt>
                <c:pt idx="14492">
                  <c:v>-118.89099999999999</c:v>
                </c:pt>
                <c:pt idx="14493">
                  <c:v>-118.889</c:v>
                </c:pt>
                <c:pt idx="14494">
                  <c:v>-118.887</c:v>
                </c:pt>
                <c:pt idx="14495">
                  <c:v>-118.88500000000001</c:v>
                </c:pt>
                <c:pt idx="14496">
                  <c:v>-118.883</c:v>
                </c:pt>
                <c:pt idx="14497">
                  <c:v>-118.881</c:v>
                </c:pt>
                <c:pt idx="14498">
                  <c:v>-118.879</c:v>
                </c:pt>
                <c:pt idx="14499">
                  <c:v>-118.877</c:v>
                </c:pt>
                <c:pt idx="14500">
                  <c:v>-118.875</c:v>
                </c:pt>
                <c:pt idx="14501">
                  <c:v>-118.873</c:v>
                </c:pt>
                <c:pt idx="14502">
                  <c:v>-118.871</c:v>
                </c:pt>
                <c:pt idx="14503">
                  <c:v>-118.869</c:v>
                </c:pt>
                <c:pt idx="14504">
                  <c:v>-118.867</c:v>
                </c:pt>
                <c:pt idx="14505">
                  <c:v>-118.86499999999999</c:v>
                </c:pt>
                <c:pt idx="14506">
                  <c:v>-118.863</c:v>
                </c:pt>
                <c:pt idx="14507">
                  <c:v>-118.861</c:v>
                </c:pt>
                <c:pt idx="14508">
                  <c:v>-118.85900000000001</c:v>
                </c:pt>
                <c:pt idx="14509">
                  <c:v>-118.857</c:v>
                </c:pt>
                <c:pt idx="14510">
                  <c:v>-118.855</c:v>
                </c:pt>
                <c:pt idx="14511">
                  <c:v>-118.85300000000001</c:v>
                </c:pt>
                <c:pt idx="14512">
                  <c:v>-118.851</c:v>
                </c:pt>
                <c:pt idx="14513">
                  <c:v>-118.849</c:v>
                </c:pt>
                <c:pt idx="14514">
                  <c:v>-118.84700000000001</c:v>
                </c:pt>
                <c:pt idx="14515">
                  <c:v>-118.845</c:v>
                </c:pt>
                <c:pt idx="14516">
                  <c:v>-118.843</c:v>
                </c:pt>
                <c:pt idx="14517">
                  <c:v>-118.84100000000001</c:v>
                </c:pt>
                <c:pt idx="14518">
                  <c:v>-118.839</c:v>
                </c:pt>
                <c:pt idx="14519">
                  <c:v>-118.837</c:v>
                </c:pt>
                <c:pt idx="14520">
                  <c:v>-118.83500000000001</c:v>
                </c:pt>
                <c:pt idx="14521">
                  <c:v>-118.833</c:v>
                </c:pt>
                <c:pt idx="14522">
                  <c:v>-118.831</c:v>
                </c:pt>
                <c:pt idx="14523">
                  <c:v>-118.82900000000001</c:v>
                </c:pt>
                <c:pt idx="14524">
                  <c:v>-118.827</c:v>
                </c:pt>
                <c:pt idx="14525">
                  <c:v>-118.825</c:v>
                </c:pt>
                <c:pt idx="14526">
                  <c:v>-118.82300000000001</c:v>
                </c:pt>
                <c:pt idx="14527">
                  <c:v>-118.821</c:v>
                </c:pt>
                <c:pt idx="14528">
                  <c:v>-118.819</c:v>
                </c:pt>
                <c:pt idx="14529">
                  <c:v>-118.81700000000001</c:v>
                </c:pt>
                <c:pt idx="14530">
                  <c:v>-118.815</c:v>
                </c:pt>
                <c:pt idx="14531">
                  <c:v>-118.813</c:v>
                </c:pt>
                <c:pt idx="14532">
                  <c:v>-118.81100000000001</c:v>
                </c:pt>
                <c:pt idx="14533">
                  <c:v>-118.809</c:v>
                </c:pt>
                <c:pt idx="14534">
                  <c:v>-118.807</c:v>
                </c:pt>
                <c:pt idx="14535">
                  <c:v>-118.80500000000001</c:v>
                </c:pt>
                <c:pt idx="14536">
                  <c:v>-118.803</c:v>
                </c:pt>
                <c:pt idx="14537">
                  <c:v>-118.801</c:v>
                </c:pt>
                <c:pt idx="14538">
                  <c:v>-118.79900000000001</c:v>
                </c:pt>
                <c:pt idx="14539">
                  <c:v>-118.797</c:v>
                </c:pt>
                <c:pt idx="14540">
                  <c:v>-118.795</c:v>
                </c:pt>
                <c:pt idx="14541">
                  <c:v>-118.79300000000001</c:v>
                </c:pt>
                <c:pt idx="14542">
                  <c:v>-118.791</c:v>
                </c:pt>
                <c:pt idx="14543">
                  <c:v>-118.789</c:v>
                </c:pt>
                <c:pt idx="14544">
                  <c:v>-118.78700000000001</c:v>
                </c:pt>
                <c:pt idx="14545">
                  <c:v>-118.785</c:v>
                </c:pt>
                <c:pt idx="14546">
                  <c:v>-118.783</c:v>
                </c:pt>
                <c:pt idx="14547">
                  <c:v>-118.78100000000001</c:v>
                </c:pt>
                <c:pt idx="14548">
                  <c:v>-118.779</c:v>
                </c:pt>
                <c:pt idx="14549">
                  <c:v>-118.777</c:v>
                </c:pt>
                <c:pt idx="14550">
                  <c:v>-118.77500000000001</c:v>
                </c:pt>
                <c:pt idx="14551">
                  <c:v>-118.773</c:v>
                </c:pt>
                <c:pt idx="14552">
                  <c:v>-118.771</c:v>
                </c:pt>
                <c:pt idx="14553">
                  <c:v>-118.76900000000001</c:v>
                </c:pt>
                <c:pt idx="14554">
                  <c:v>-118.767</c:v>
                </c:pt>
                <c:pt idx="14555">
                  <c:v>-118.765</c:v>
                </c:pt>
                <c:pt idx="14556">
                  <c:v>-118.76300000000001</c:v>
                </c:pt>
                <c:pt idx="14557">
                  <c:v>-118.761</c:v>
                </c:pt>
                <c:pt idx="14558">
                  <c:v>-118.759</c:v>
                </c:pt>
                <c:pt idx="14559">
                  <c:v>-118.75700000000001</c:v>
                </c:pt>
                <c:pt idx="14560">
                  <c:v>-118.755</c:v>
                </c:pt>
                <c:pt idx="14561">
                  <c:v>-118.753</c:v>
                </c:pt>
                <c:pt idx="14562">
                  <c:v>-118.751</c:v>
                </c:pt>
                <c:pt idx="14563">
                  <c:v>-118.749</c:v>
                </c:pt>
                <c:pt idx="14564">
                  <c:v>-118.747</c:v>
                </c:pt>
                <c:pt idx="14565">
                  <c:v>-118.745</c:v>
                </c:pt>
                <c:pt idx="14566">
                  <c:v>-118.74299999999999</c:v>
                </c:pt>
                <c:pt idx="14567">
                  <c:v>-118.741</c:v>
                </c:pt>
                <c:pt idx="14568">
                  <c:v>-118.739</c:v>
                </c:pt>
                <c:pt idx="14569">
                  <c:v>-118.73699999999999</c:v>
                </c:pt>
                <c:pt idx="14570">
                  <c:v>-118.735</c:v>
                </c:pt>
                <c:pt idx="14571">
                  <c:v>-118.733</c:v>
                </c:pt>
                <c:pt idx="14572">
                  <c:v>-118.73099999999999</c:v>
                </c:pt>
                <c:pt idx="14573">
                  <c:v>-118.729</c:v>
                </c:pt>
                <c:pt idx="14574">
                  <c:v>-118.727</c:v>
                </c:pt>
                <c:pt idx="14575">
                  <c:v>-118.72499999999999</c:v>
                </c:pt>
                <c:pt idx="14576">
                  <c:v>-118.723</c:v>
                </c:pt>
                <c:pt idx="14577">
                  <c:v>-118.721</c:v>
                </c:pt>
                <c:pt idx="14578">
                  <c:v>-118.71899999999999</c:v>
                </c:pt>
                <c:pt idx="14579">
                  <c:v>-118.717</c:v>
                </c:pt>
                <c:pt idx="14580">
                  <c:v>-118.715</c:v>
                </c:pt>
                <c:pt idx="14581">
                  <c:v>-118.71299999999999</c:v>
                </c:pt>
                <c:pt idx="14582">
                  <c:v>-118.711</c:v>
                </c:pt>
                <c:pt idx="14583">
                  <c:v>-118.709</c:v>
                </c:pt>
                <c:pt idx="14584">
                  <c:v>-118.70699999999999</c:v>
                </c:pt>
                <c:pt idx="14585">
                  <c:v>-118.705</c:v>
                </c:pt>
                <c:pt idx="14586">
                  <c:v>-118.703</c:v>
                </c:pt>
                <c:pt idx="14587">
                  <c:v>-118.70099999999999</c:v>
                </c:pt>
                <c:pt idx="14588">
                  <c:v>-118.699</c:v>
                </c:pt>
                <c:pt idx="14589">
                  <c:v>-118.697</c:v>
                </c:pt>
                <c:pt idx="14590">
                  <c:v>-118.69499999999999</c:v>
                </c:pt>
                <c:pt idx="14591">
                  <c:v>-118.693</c:v>
                </c:pt>
                <c:pt idx="14592">
                  <c:v>-118.691</c:v>
                </c:pt>
                <c:pt idx="14593">
                  <c:v>-118.68899999999999</c:v>
                </c:pt>
                <c:pt idx="14594">
                  <c:v>-118.687</c:v>
                </c:pt>
                <c:pt idx="14595">
                  <c:v>-118.685</c:v>
                </c:pt>
                <c:pt idx="14596">
                  <c:v>-118.68299999999999</c:v>
                </c:pt>
                <c:pt idx="14597">
                  <c:v>-118.681</c:v>
                </c:pt>
                <c:pt idx="14598">
                  <c:v>-118.679</c:v>
                </c:pt>
                <c:pt idx="14599">
                  <c:v>-118.67699999999999</c:v>
                </c:pt>
                <c:pt idx="14600">
                  <c:v>-118.675</c:v>
                </c:pt>
                <c:pt idx="14601">
                  <c:v>-118.673</c:v>
                </c:pt>
                <c:pt idx="14602">
                  <c:v>-118.67099999999999</c:v>
                </c:pt>
                <c:pt idx="14603">
                  <c:v>-118.669</c:v>
                </c:pt>
                <c:pt idx="14604">
                  <c:v>-118.667</c:v>
                </c:pt>
                <c:pt idx="14605">
                  <c:v>-118.66499999999999</c:v>
                </c:pt>
                <c:pt idx="14606">
                  <c:v>-118.663</c:v>
                </c:pt>
                <c:pt idx="14607">
                  <c:v>-118.661</c:v>
                </c:pt>
                <c:pt idx="14608">
                  <c:v>-118.65899999999999</c:v>
                </c:pt>
                <c:pt idx="14609">
                  <c:v>-118.657</c:v>
                </c:pt>
                <c:pt idx="14610">
                  <c:v>-118.655</c:v>
                </c:pt>
                <c:pt idx="14611">
                  <c:v>-118.65299999999999</c:v>
                </c:pt>
                <c:pt idx="14612">
                  <c:v>-118.651</c:v>
                </c:pt>
                <c:pt idx="14613">
                  <c:v>-118.649</c:v>
                </c:pt>
                <c:pt idx="14614">
                  <c:v>-118.64699999999999</c:v>
                </c:pt>
                <c:pt idx="14615">
                  <c:v>-118.645</c:v>
                </c:pt>
                <c:pt idx="14616">
                  <c:v>-118.643</c:v>
                </c:pt>
                <c:pt idx="14617">
                  <c:v>-118.64099999999999</c:v>
                </c:pt>
                <c:pt idx="14618">
                  <c:v>-118.639</c:v>
                </c:pt>
                <c:pt idx="14619">
                  <c:v>-118.637</c:v>
                </c:pt>
                <c:pt idx="14620">
                  <c:v>-118.63500000000001</c:v>
                </c:pt>
                <c:pt idx="14621">
                  <c:v>-118.633</c:v>
                </c:pt>
                <c:pt idx="14622">
                  <c:v>-118.631</c:v>
                </c:pt>
                <c:pt idx="14623">
                  <c:v>-118.629</c:v>
                </c:pt>
                <c:pt idx="14624">
                  <c:v>-118.627</c:v>
                </c:pt>
                <c:pt idx="14625">
                  <c:v>-118.625</c:v>
                </c:pt>
                <c:pt idx="14626">
                  <c:v>-118.623</c:v>
                </c:pt>
                <c:pt idx="14627">
                  <c:v>-118.621</c:v>
                </c:pt>
                <c:pt idx="14628">
                  <c:v>-118.619</c:v>
                </c:pt>
                <c:pt idx="14629">
                  <c:v>-118.617</c:v>
                </c:pt>
                <c:pt idx="14630">
                  <c:v>-118.61499999999999</c:v>
                </c:pt>
                <c:pt idx="14631">
                  <c:v>-118.613</c:v>
                </c:pt>
                <c:pt idx="14632">
                  <c:v>-118.611</c:v>
                </c:pt>
                <c:pt idx="14633">
                  <c:v>-118.60900000000001</c:v>
                </c:pt>
                <c:pt idx="14634">
                  <c:v>-118.607</c:v>
                </c:pt>
                <c:pt idx="14635">
                  <c:v>-118.605</c:v>
                </c:pt>
                <c:pt idx="14636">
                  <c:v>-118.60300000000001</c:v>
                </c:pt>
                <c:pt idx="14637">
                  <c:v>-118.601</c:v>
                </c:pt>
                <c:pt idx="14638">
                  <c:v>-118.599</c:v>
                </c:pt>
                <c:pt idx="14639">
                  <c:v>-118.59700000000001</c:v>
                </c:pt>
                <c:pt idx="14640">
                  <c:v>-118.595</c:v>
                </c:pt>
                <c:pt idx="14641">
                  <c:v>-118.593</c:v>
                </c:pt>
                <c:pt idx="14642">
                  <c:v>-118.59100000000001</c:v>
                </c:pt>
                <c:pt idx="14643">
                  <c:v>-118.589</c:v>
                </c:pt>
                <c:pt idx="14644">
                  <c:v>-118.587</c:v>
                </c:pt>
                <c:pt idx="14645">
                  <c:v>-118.58500000000001</c:v>
                </c:pt>
                <c:pt idx="14646">
                  <c:v>-118.583</c:v>
                </c:pt>
                <c:pt idx="14647">
                  <c:v>-118.581</c:v>
                </c:pt>
                <c:pt idx="14648">
                  <c:v>-118.57900000000001</c:v>
                </c:pt>
                <c:pt idx="14649">
                  <c:v>-118.577</c:v>
                </c:pt>
                <c:pt idx="14650">
                  <c:v>-118.575</c:v>
                </c:pt>
                <c:pt idx="14651">
                  <c:v>-118.57300000000001</c:v>
                </c:pt>
                <c:pt idx="14652">
                  <c:v>-118.571</c:v>
                </c:pt>
                <c:pt idx="14653">
                  <c:v>-118.569</c:v>
                </c:pt>
                <c:pt idx="14654">
                  <c:v>-118.56700000000001</c:v>
                </c:pt>
                <c:pt idx="14655">
                  <c:v>-118.565</c:v>
                </c:pt>
                <c:pt idx="14656">
                  <c:v>-118.563</c:v>
                </c:pt>
                <c:pt idx="14657">
                  <c:v>-118.56100000000001</c:v>
                </c:pt>
                <c:pt idx="14658">
                  <c:v>-118.559</c:v>
                </c:pt>
                <c:pt idx="14659">
                  <c:v>-118.557</c:v>
                </c:pt>
                <c:pt idx="14660">
                  <c:v>-118.55500000000001</c:v>
                </c:pt>
                <c:pt idx="14661">
                  <c:v>-118.553</c:v>
                </c:pt>
                <c:pt idx="14662">
                  <c:v>-118.551</c:v>
                </c:pt>
                <c:pt idx="14663">
                  <c:v>-118.54900000000001</c:v>
                </c:pt>
                <c:pt idx="14664">
                  <c:v>-118.547</c:v>
                </c:pt>
                <c:pt idx="14665">
                  <c:v>-118.545</c:v>
                </c:pt>
                <c:pt idx="14666">
                  <c:v>-118.54300000000001</c:v>
                </c:pt>
                <c:pt idx="14667">
                  <c:v>-118.541</c:v>
                </c:pt>
                <c:pt idx="14668">
                  <c:v>-118.539</c:v>
                </c:pt>
                <c:pt idx="14669">
                  <c:v>-118.53700000000001</c:v>
                </c:pt>
                <c:pt idx="14670">
                  <c:v>-118.535</c:v>
                </c:pt>
                <c:pt idx="14671">
                  <c:v>-118.533</c:v>
                </c:pt>
                <c:pt idx="14672">
                  <c:v>-118.53100000000001</c:v>
                </c:pt>
                <c:pt idx="14673">
                  <c:v>-118.529</c:v>
                </c:pt>
                <c:pt idx="14674">
                  <c:v>-118.527</c:v>
                </c:pt>
                <c:pt idx="14675">
                  <c:v>-118.52500000000001</c:v>
                </c:pt>
                <c:pt idx="14676">
                  <c:v>-118.523</c:v>
                </c:pt>
                <c:pt idx="14677">
                  <c:v>-118.521</c:v>
                </c:pt>
                <c:pt idx="14678">
                  <c:v>-118.51900000000001</c:v>
                </c:pt>
                <c:pt idx="14679">
                  <c:v>-118.517</c:v>
                </c:pt>
                <c:pt idx="14680">
                  <c:v>-118.515</c:v>
                </c:pt>
                <c:pt idx="14681">
                  <c:v>-118.51300000000001</c:v>
                </c:pt>
                <c:pt idx="14682">
                  <c:v>-118.511</c:v>
                </c:pt>
                <c:pt idx="14683">
                  <c:v>-118.509</c:v>
                </c:pt>
                <c:pt idx="14684">
                  <c:v>-118.50700000000001</c:v>
                </c:pt>
                <c:pt idx="14685">
                  <c:v>-118.505</c:v>
                </c:pt>
                <c:pt idx="14686">
                  <c:v>-118.503</c:v>
                </c:pt>
                <c:pt idx="14687">
                  <c:v>-118.501</c:v>
                </c:pt>
                <c:pt idx="14688">
                  <c:v>-118.499</c:v>
                </c:pt>
                <c:pt idx="14689">
                  <c:v>-118.497</c:v>
                </c:pt>
                <c:pt idx="14690">
                  <c:v>-118.495</c:v>
                </c:pt>
                <c:pt idx="14691">
                  <c:v>-118.49299999999999</c:v>
                </c:pt>
                <c:pt idx="14692">
                  <c:v>-118.491</c:v>
                </c:pt>
                <c:pt idx="14693">
                  <c:v>-118.489</c:v>
                </c:pt>
                <c:pt idx="14694">
                  <c:v>-118.48699999999999</c:v>
                </c:pt>
                <c:pt idx="14695">
                  <c:v>-118.485</c:v>
                </c:pt>
                <c:pt idx="14696">
                  <c:v>-118.483</c:v>
                </c:pt>
                <c:pt idx="14697">
                  <c:v>-118.48099999999999</c:v>
                </c:pt>
                <c:pt idx="14698">
                  <c:v>-118.479</c:v>
                </c:pt>
                <c:pt idx="14699">
                  <c:v>-118.477</c:v>
                </c:pt>
                <c:pt idx="14700">
                  <c:v>-118.47499999999999</c:v>
                </c:pt>
                <c:pt idx="14701">
                  <c:v>-118.473</c:v>
                </c:pt>
                <c:pt idx="14702">
                  <c:v>-118.471</c:v>
                </c:pt>
                <c:pt idx="14703">
                  <c:v>-118.46899999999999</c:v>
                </c:pt>
                <c:pt idx="14704">
                  <c:v>-118.467</c:v>
                </c:pt>
                <c:pt idx="14705">
                  <c:v>-118.465</c:v>
                </c:pt>
                <c:pt idx="14706">
                  <c:v>-118.46299999999999</c:v>
                </c:pt>
                <c:pt idx="14707">
                  <c:v>-118.461</c:v>
                </c:pt>
                <c:pt idx="14708">
                  <c:v>-118.459</c:v>
                </c:pt>
                <c:pt idx="14709">
                  <c:v>-118.45699999999999</c:v>
                </c:pt>
                <c:pt idx="14710">
                  <c:v>-118.455</c:v>
                </c:pt>
                <c:pt idx="14711">
                  <c:v>-118.453</c:v>
                </c:pt>
                <c:pt idx="14712">
                  <c:v>-118.45099999999999</c:v>
                </c:pt>
                <c:pt idx="14713">
                  <c:v>-118.449</c:v>
                </c:pt>
                <c:pt idx="14714">
                  <c:v>-118.447</c:v>
                </c:pt>
                <c:pt idx="14715">
                  <c:v>-118.44499999999999</c:v>
                </c:pt>
                <c:pt idx="14716">
                  <c:v>-118.443</c:v>
                </c:pt>
                <c:pt idx="14717">
                  <c:v>-118.441</c:v>
                </c:pt>
                <c:pt idx="14718">
                  <c:v>-118.43899999999999</c:v>
                </c:pt>
                <c:pt idx="14719">
                  <c:v>-118.437</c:v>
                </c:pt>
                <c:pt idx="14720">
                  <c:v>-118.435</c:v>
                </c:pt>
                <c:pt idx="14721">
                  <c:v>-118.43299999999999</c:v>
                </c:pt>
                <c:pt idx="14722">
                  <c:v>-118.431</c:v>
                </c:pt>
                <c:pt idx="14723">
                  <c:v>-118.429</c:v>
                </c:pt>
                <c:pt idx="14724">
                  <c:v>-118.42699999999999</c:v>
                </c:pt>
                <c:pt idx="14725">
                  <c:v>-118.425</c:v>
                </c:pt>
                <c:pt idx="14726">
                  <c:v>-118.423</c:v>
                </c:pt>
                <c:pt idx="14727">
                  <c:v>-118.42099999999999</c:v>
                </c:pt>
                <c:pt idx="14728">
                  <c:v>-118.419</c:v>
                </c:pt>
                <c:pt idx="14729">
                  <c:v>-118.417</c:v>
                </c:pt>
                <c:pt idx="14730">
                  <c:v>-118.41499999999999</c:v>
                </c:pt>
                <c:pt idx="14731">
                  <c:v>-118.413</c:v>
                </c:pt>
                <c:pt idx="14732">
                  <c:v>-118.411</c:v>
                </c:pt>
                <c:pt idx="14733">
                  <c:v>-118.40899999999999</c:v>
                </c:pt>
                <c:pt idx="14734">
                  <c:v>-118.407</c:v>
                </c:pt>
                <c:pt idx="14735">
                  <c:v>-118.405</c:v>
                </c:pt>
                <c:pt idx="14736">
                  <c:v>-118.40299999999999</c:v>
                </c:pt>
                <c:pt idx="14737">
                  <c:v>-118.401</c:v>
                </c:pt>
                <c:pt idx="14738">
                  <c:v>-118.399</c:v>
                </c:pt>
                <c:pt idx="14739">
                  <c:v>-118.39699999999999</c:v>
                </c:pt>
                <c:pt idx="14740">
                  <c:v>-118.395</c:v>
                </c:pt>
                <c:pt idx="14741">
                  <c:v>-118.393</c:v>
                </c:pt>
                <c:pt idx="14742">
                  <c:v>-118.39099999999999</c:v>
                </c:pt>
                <c:pt idx="14743">
                  <c:v>-118.389</c:v>
                </c:pt>
                <c:pt idx="14744">
                  <c:v>-118.387</c:v>
                </c:pt>
                <c:pt idx="14745">
                  <c:v>-118.38500000000001</c:v>
                </c:pt>
                <c:pt idx="14746">
                  <c:v>-118.383</c:v>
                </c:pt>
                <c:pt idx="14747">
                  <c:v>-118.381</c:v>
                </c:pt>
                <c:pt idx="14748">
                  <c:v>-118.379</c:v>
                </c:pt>
                <c:pt idx="14749">
                  <c:v>-118.377</c:v>
                </c:pt>
                <c:pt idx="14750">
                  <c:v>-118.375</c:v>
                </c:pt>
                <c:pt idx="14751">
                  <c:v>-118.373</c:v>
                </c:pt>
                <c:pt idx="14752">
                  <c:v>-118.371</c:v>
                </c:pt>
                <c:pt idx="14753">
                  <c:v>-118.369</c:v>
                </c:pt>
                <c:pt idx="14754">
                  <c:v>-118.367</c:v>
                </c:pt>
                <c:pt idx="14755">
                  <c:v>-118.36499999999999</c:v>
                </c:pt>
                <c:pt idx="14756">
                  <c:v>-118.363</c:v>
                </c:pt>
                <c:pt idx="14757">
                  <c:v>-118.361</c:v>
                </c:pt>
                <c:pt idx="14758">
                  <c:v>-118.35900000000001</c:v>
                </c:pt>
                <c:pt idx="14759">
                  <c:v>-118.357</c:v>
                </c:pt>
                <c:pt idx="14760">
                  <c:v>-118.355</c:v>
                </c:pt>
                <c:pt idx="14761">
                  <c:v>-118.35300000000001</c:v>
                </c:pt>
                <c:pt idx="14762">
                  <c:v>-118.351</c:v>
                </c:pt>
                <c:pt idx="14763">
                  <c:v>-118.349</c:v>
                </c:pt>
                <c:pt idx="14764">
                  <c:v>-118.34700000000001</c:v>
                </c:pt>
                <c:pt idx="14765">
                  <c:v>-118.345</c:v>
                </c:pt>
                <c:pt idx="14766">
                  <c:v>-118.343</c:v>
                </c:pt>
                <c:pt idx="14767">
                  <c:v>-118.34100000000001</c:v>
                </c:pt>
                <c:pt idx="14768">
                  <c:v>-118.339</c:v>
                </c:pt>
                <c:pt idx="14769">
                  <c:v>-118.337</c:v>
                </c:pt>
                <c:pt idx="14770">
                  <c:v>-118.33500000000001</c:v>
                </c:pt>
                <c:pt idx="14771">
                  <c:v>-118.333</c:v>
                </c:pt>
                <c:pt idx="14772">
                  <c:v>-118.331</c:v>
                </c:pt>
                <c:pt idx="14773">
                  <c:v>-118.32900000000001</c:v>
                </c:pt>
                <c:pt idx="14774">
                  <c:v>-118.327</c:v>
                </c:pt>
                <c:pt idx="14775">
                  <c:v>-118.325</c:v>
                </c:pt>
                <c:pt idx="14776">
                  <c:v>-118.32300000000001</c:v>
                </c:pt>
                <c:pt idx="14777">
                  <c:v>-118.321</c:v>
                </c:pt>
                <c:pt idx="14778">
                  <c:v>-118.319</c:v>
                </c:pt>
                <c:pt idx="14779">
                  <c:v>-118.31700000000001</c:v>
                </c:pt>
                <c:pt idx="14780">
                  <c:v>-118.315</c:v>
                </c:pt>
                <c:pt idx="14781">
                  <c:v>-118.313</c:v>
                </c:pt>
                <c:pt idx="14782">
                  <c:v>-118.31100000000001</c:v>
                </c:pt>
                <c:pt idx="14783">
                  <c:v>-118.309</c:v>
                </c:pt>
                <c:pt idx="14784">
                  <c:v>-118.307</c:v>
                </c:pt>
                <c:pt idx="14785">
                  <c:v>-118.30500000000001</c:v>
                </c:pt>
                <c:pt idx="14786">
                  <c:v>-118.303</c:v>
                </c:pt>
                <c:pt idx="14787">
                  <c:v>-118.301</c:v>
                </c:pt>
                <c:pt idx="14788">
                  <c:v>-118.29900000000001</c:v>
                </c:pt>
                <c:pt idx="14789">
                  <c:v>-118.297</c:v>
                </c:pt>
                <c:pt idx="14790">
                  <c:v>-118.295</c:v>
                </c:pt>
                <c:pt idx="14791">
                  <c:v>-118.29300000000001</c:v>
                </c:pt>
                <c:pt idx="14792">
                  <c:v>-118.291</c:v>
                </c:pt>
                <c:pt idx="14793">
                  <c:v>-118.289</c:v>
                </c:pt>
                <c:pt idx="14794">
                  <c:v>-118.28700000000001</c:v>
                </c:pt>
                <c:pt idx="14795">
                  <c:v>-118.285</c:v>
                </c:pt>
                <c:pt idx="14796">
                  <c:v>-118.283</c:v>
                </c:pt>
                <c:pt idx="14797">
                  <c:v>-118.28100000000001</c:v>
                </c:pt>
                <c:pt idx="14798">
                  <c:v>-118.279</c:v>
                </c:pt>
                <c:pt idx="14799">
                  <c:v>-118.277</c:v>
                </c:pt>
                <c:pt idx="14800">
                  <c:v>-118.27500000000001</c:v>
                </c:pt>
                <c:pt idx="14801">
                  <c:v>-118.273</c:v>
                </c:pt>
                <c:pt idx="14802">
                  <c:v>-118.271</c:v>
                </c:pt>
                <c:pt idx="14803">
                  <c:v>-118.26900000000001</c:v>
                </c:pt>
                <c:pt idx="14804">
                  <c:v>-118.267</c:v>
                </c:pt>
                <c:pt idx="14805">
                  <c:v>-118.265</c:v>
                </c:pt>
                <c:pt idx="14806">
                  <c:v>-118.26300000000001</c:v>
                </c:pt>
                <c:pt idx="14807">
                  <c:v>-118.261</c:v>
                </c:pt>
                <c:pt idx="14808">
                  <c:v>-118.259</c:v>
                </c:pt>
                <c:pt idx="14809">
                  <c:v>-118.25700000000001</c:v>
                </c:pt>
                <c:pt idx="14810">
                  <c:v>-118.255</c:v>
                </c:pt>
                <c:pt idx="14811">
                  <c:v>-118.253</c:v>
                </c:pt>
                <c:pt idx="14812">
                  <c:v>-118.251</c:v>
                </c:pt>
                <c:pt idx="14813">
                  <c:v>-118.249</c:v>
                </c:pt>
                <c:pt idx="14814">
                  <c:v>-118.247</c:v>
                </c:pt>
                <c:pt idx="14815">
                  <c:v>-118.245</c:v>
                </c:pt>
                <c:pt idx="14816">
                  <c:v>-118.24299999999999</c:v>
                </c:pt>
                <c:pt idx="14817">
                  <c:v>-118.241</c:v>
                </c:pt>
                <c:pt idx="14818">
                  <c:v>-118.239</c:v>
                </c:pt>
                <c:pt idx="14819">
                  <c:v>-118.23699999999999</c:v>
                </c:pt>
                <c:pt idx="14820">
                  <c:v>-118.235</c:v>
                </c:pt>
                <c:pt idx="14821">
                  <c:v>-118.233</c:v>
                </c:pt>
                <c:pt idx="14822">
                  <c:v>-118.23099999999999</c:v>
                </c:pt>
                <c:pt idx="14823">
                  <c:v>-118.229</c:v>
                </c:pt>
                <c:pt idx="14824">
                  <c:v>-118.227</c:v>
                </c:pt>
                <c:pt idx="14825">
                  <c:v>-118.22499999999999</c:v>
                </c:pt>
                <c:pt idx="14826">
                  <c:v>-118.223</c:v>
                </c:pt>
                <c:pt idx="14827">
                  <c:v>-118.221</c:v>
                </c:pt>
                <c:pt idx="14828">
                  <c:v>-118.21899999999999</c:v>
                </c:pt>
                <c:pt idx="14829">
                  <c:v>-118.217</c:v>
                </c:pt>
                <c:pt idx="14830">
                  <c:v>-118.215</c:v>
                </c:pt>
                <c:pt idx="14831">
                  <c:v>-118.21299999999999</c:v>
                </c:pt>
                <c:pt idx="14832">
                  <c:v>-118.211</c:v>
                </c:pt>
                <c:pt idx="14833">
                  <c:v>-118.209</c:v>
                </c:pt>
                <c:pt idx="14834">
                  <c:v>-118.20699999999999</c:v>
                </c:pt>
                <c:pt idx="14835">
                  <c:v>-118.205</c:v>
                </c:pt>
                <c:pt idx="14836">
                  <c:v>-118.203</c:v>
                </c:pt>
                <c:pt idx="14837">
                  <c:v>-118.20099999999999</c:v>
                </c:pt>
                <c:pt idx="14838">
                  <c:v>-118.199</c:v>
                </c:pt>
                <c:pt idx="14839">
                  <c:v>-118.197</c:v>
                </c:pt>
                <c:pt idx="14840">
                  <c:v>-118.19499999999999</c:v>
                </c:pt>
                <c:pt idx="14841">
                  <c:v>-118.193</c:v>
                </c:pt>
                <c:pt idx="14842">
                  <c:v>-118.191</c:v>
                </c:pt>
                <c:pt idx="14843">
                  <c:v>-118.18899999999999</c:v>
                </c:pt>
                <c:pt idx="14844">
                  <c:v>-118.187</c:v>
                </c:pt>
                <c:pt idx="14845">
                  <c:v>-118.185</c:v>
                </c:pt>
                <c:pt idx="14846">
                  <c:v>-118.18299999999999</c:v>
                </c:pt>
                <c:pt idx="14847">
                  <c:v>-118.181</c:v>
                </c:pt>
                <c:pt idx="14848">
                  <c:v>-118.179</c:v>
                </c:pt>
                <c:pt idx="14849">
                  <c:v>-118.17699999999999</c:v>
                </c:pt>
                <c:pt idx="14850">
                  <c:v>-118.175</c:v>
                </c:pt>
                <c:pt idx="14851">
                  <c:v>-118.173</c:v>
                </c:pt>
                <c:pt idx="14852">
                  <c:v>-118.17099999999999</c:v>
                </c:pt>
                <c:pt idx="14853">
                  <c:v>-118.169</c:v>
                </c:pt>
                <c:pt idx="14854">
                  <c:v>-118.167</c:v>
                </c:pt>
                <c:pt idx="14855">
                  <c:v>-118.16499999999999</c:v>
                </c:pt>
                <c:pt idx="14856">
                  <c:v>-118.163</c:v>
                </c:pt>
                <c:pt idx="14857">
                  <c:v>-118.161</c:v>
                </c:pt>
                <c:pt idx="14858">
                  <c:v>-118.15899999999999</c:v>
                </c:pt>
                <c:pt idx="14859">
                  <c:v>-118.157</c:v>
                </c:pt>
                <c:pt idx="14860">
                  <c:v>-118.155</c:v>
                </c:pt>
                <c:pt idx="14861">
                  <c:v>-118.15299999999999</c:v>
                </c:pt>
                <c:pt idx="14862">
                  <c:v>-118.151</c:v>
                </c:pt>
                <c:pt idx="14863">
                  <c:v>-118.149</c:v>
                </c:pt>
                <c:pt idx="14864">
                  <c:v>-118.14699999999999</c:v>
                </c:pt>
                <c:pt idx="14865">
                  <c:v>-118.145</c:v>
                </c:pt>
                <c:pt idx="14866">
                  <c:v>-118.143</c:v>
                </c:pt>
                <c:pt idx="14867">
                  <c:v>-118.14099999999999</c:v>
                </c:pt>
                <c:pt idx="14868">
                  <c:v>-118.139</c:v>
                </c:pt>
                <c:pt idx="14869">
                  <c:v>-118.137</c:v>
                </c:pt>
                <c:pt idx="14870">
                  <c:v>-118.13500000000001</c:v>
                </c:pt>
                <c:pt idx="14871">
                  <c:v>-118.133</c:v>
                </c:pt>
                <c:pt idx="14872">
                  <c:v>-118.131</c:v>
                </c:pt>
                <c:pt idx="14873">
                  <c:v>-118.129</c:v>
                </c:pt>
                <c:pt idx="14874">
                  <c:v>-118.127</c:v>
                </c:pt>
                <c:pt idx="14875">
                  <c:v>-118.125</c:v>
                </c:pt>
                <c:pt idx="14876">
                  <c:v>-118.123</c:v>
                </c:pt>
                <c:pt idx="14877">
                  <c:v>-118.121</c:v>
                </c:pt>
                <c:pt idx="14878">
                  <c:v>-118.119</c:v>
                </c:pt>
                <c:pt idx="14879">
                  <c:v>-118.117</c:v>
                </c:pt>
                <c:pt idx="14880">
                  <c:v>-118.11499999999999</c:v>
                </c:pt>
                <c:pt idx="14881">
                  <c:v>-118.113</c:v>
                </c:pt>
                <c:pt idx="14882">
                  <c:v>-118.111</c:v>
                </c:pt>
                <c:pt idx="14883">
                  <c:v>-118.10900000000001</c:v>
                </c:pt>
                <c:pt idx="14884">
                  <c:v>-118.107</c:v>
                </c:pt>
                <c:pt idx="14885">
                  <c:v>-118.105</c:v>
                </c:pt>
                <c:pt idx="14886">
                  <c:v>-118.10300000000001</c:v>
                </c:pt>
                <c:pt idx="14887">
                  <c:v>-118.101</c:v>
                </c:pt>
                <c:pt idx="14888">
                  <c:v>-118.099</c:v>
                </c:pt>
                <c:pt idx="14889">
                  <c:v>-118.09700000000001</c:v>
                </c:pt>
                <c:pt idx="14890">
                  <c:v>-118.095</c:v>
                </c:pt>
                <c:pt idx="14891">
                  <c:v>-118.093</c:v>
                </c:pt>
                <c:pt idx="14892">
                  <c:v>-118.09100000000001</c:v>
                </c:pt>
                <c:pt idx="14893">
                  <c:v>-118.089</c:v>
                </c:pt>
                <c:pt idx="14894">
                  <c:v>-118.087</c:v>
                </c:pt>
                <c:pt idx="14895">
                  <c:v>-118.08500000000001</c:v>
                </c:pt>
                <c:pt idx="14896">
                  <c:v>-118.083</c:v>
                </c:pt>
                <c:pt idx="14897">
                  <c:v>-118.081</c:v>
                </c:pt>
                <c:pt idx="14898">
                  <c:v>-118.07900000000001</c:v>
                </c:pt>
                <c:pt idx="14899">
                  <c:v>-118.077</c:v>
                </c:pt>
                <c:pt idx="14900">
                  <c:v>-118.075</c:v>
                </c:pt>
                <c:pt idx="14901">
                  <c:v>-118.07300000000001</c:v>
                </c:pt>
                <c:pt idx="14902">
                  <c:v>-118.071</c:v>
                </c:pt>
                <c:pt idx="14903">
                  <c:v>-118.069</c:v>
                </c:pt>
                <c:pt idx="14904">
                  <c:v>-118.06700000000001</c:v>
                </c:pt>
                <c:pt idx="14905">
                  <c:v>-118.065</c:v>
                </c:pt>
                <c:pt idx="14906">
                  <c:v>-118.063</c:v>
                </c:pt>
                <c:pt idx="14907">
                  <c:v>-118.06100000000001</c:v>
                </c:pt>
                <c:pt idx="14908">
                  <c:v>-118.059</c:v>
                </c:pt>
                <c:pt idx="14909">
                  <c:v>-118.057</c:v>
                </c:pt>
                <c:pt idx="14910">
                  <c:v>-118.05500000000001</c:v>
                </c:pt>
                <c:pt idx="14911">
                  <c:v>-118.053</c:v>
                </c:pt>
                <c:pt idx="14912">
                  <c:v>-118.051</c:v>
                </c:pt>
                <c:pt idx="14913">
                  <c:v>-118.04900000000001</c:v>
                </c:pt>
                <c:pt idx="14914">
                  <c:v>-118.047</c:v>
                </c:pt>
                <c:pt idx="14915">
                  <c:v>-118.045</c:v>
                </c:pt>
                <c:pt idx="14916">
                  <c:v>-118.04300000000001</c:v>
                </c:pt>
                <c:pt idx="14917">
                  <c:v>-118.041</c:v>
                </c:pt>
                <c:pt idx="14918">
                  <c:v>-118.039</c:v>
                </c:pt>
                <c:pt idx="14919">
                  <c:v>-118.03700000000001</c:v>
                </c:pt>
                <c:pt idx="14920">
                  <c:v>-118.035</c:v>
                </c:pt>
                <c:pt idx="14921">
                  <c:v>-118.033</c:v>
                </c:pt>
                <c:pt idx="14922">
                  <c:v>-118.03100000000001</c:v>
                </c:pt>
                <c:pt idx="14923">
                  <c:v>-118.029</c:v>
                </c:pt>
                <c:pt idx="14924">
                  <c:v>-118.027</c:v>
                </c:pt>
                <c:pt idx="14925">
                  <c:v>-118.02500000000001</c:v>
                </c:pt>
                <c:pt idx="14926">
                  <c:v>-118.023</c:v>
                </c:pt>
                <c:pt idx="14927">
                  <c:v>-118.021</c:v>
                </c:pt>
                <c:pt idx="14928">
                  <c:v>-118.01900000000001</c:v>
                </c:pt>
                <c:pt idx="14929">
                  <c:v>-118.017</c:v>
                </c:pt>
                <c:pt idx="14930">
                  <c:v>-118.015</c:v>
                </c:pt>
                <c:pt idx="14931">
                  <c:v>-118.01300000000001</c:v>
                </c:pt>
                <c:pt idx="14932">
                  <c:v>-118.011</c:v>
                </c:pt>
                <c:pt idx="14933">
                  <c:v>-118.009</c:v>
                </c:pt>
                <c:pt idx="14934">
                  <c:v>-118.00700000000001</c:v>
                </c:pt>
                <c:pt idx="14935">
                  <c:v>-118.005</c:v>
                </c:pt>
                <c:pt idx="14936">
                  <c:v>-118.003</c:v>
                </c:pt>
                <c:pt idx="14937">
                  <c:v>-118.001</c:v>
                </c:pt>
                <c:pt idx="14938">
                  <c:v>-117.999</c:v>
                </c:pt>
                <c:pt idx="14939">
                  <c:v>-117.997</c:v>
                </c:pt>
                <c:pt idx="14940">
                  <c:v>-117.995</c:v>
                </c:pt>
                <c:pt idx="14941">
                  <c:v>-117.99299999999999</c:v>
                </c:pt>
                <c:pt idx="14942">
                  <c:v>-117.991</c:v>
                </c:pt>
                <c:pt idx="14943">
                  <c:v>-117.989</c:v>
                </c:pt>
                <c:pt idx="14944">
                  <c:v>-117.98699999999999</c:v>
                </c:pt>
                <c:pt idx="14945">
                  <c:v>-117.985</c:v>
                </c:pt>
                <c:pt idx="14946">
                  <c:v>-117.983</c:v>
                </c:pt>
                <c:pt idx="14947">
                  <c:v>-117.98099999999999</c:v>
                </c:pt>
                <c:pt idx="14948">
                  <c:v>-117.979</c:v>
                </c:pt>
                <c:pt idx="14949">
                  <c:v>-117.977</c:v>
                </c:pt>
                <c:pt idx="14950">
                  <c:v>-117.97499999999999</c:v>
                </c:pt>
                <c:pt idx="14951">
                  <c:v>-117.973</c:v>
                </c:pt>
                <c:pt idx="14952">
                  <c:v>-117.971</c:v>
                </c:pt>
                <c:pt idx="14953">
                  <c:v>-117.96899999999999</c:v>
                </c:pt>
                <c:pt idx="14954">
                  <c:v>-117.967</c:v>
                </c:pt>
                <c:pt idx="14955">
                  <c:v>-117.965</c:v>
                </c:pt>
                <c:pt idx="14956">
                  <c:v>-117.96299999999999</c:v>
                </c:pt>
                <c:pt idx="14957">
                  <c:v>-117.961</c:v>
                </c:pt>
                <c:pt idx="14958">
                  <c:v>-117.959</c:v>
                </c:pt>
                <c:pt idx="14959">
                  <c:v>-117.95699999999999</c:v>
                </c:pt>
                <c:pt idx="14960">
                  <c:v>-117.955</c:v>
                </c:pt>
                <c:pt idx="14961">
                  <c:v>-117.953</c:v>
                </c:pt>
                <c:pt idx="14962">
                  <c:v>-117.95099999999999</c:v>
                </c:pt>
                <c:pt idx="14963">
                  <c:v>-117.949</c:v>
                </c:pt>
                <c:pt idx="14964">
                  <c:v>-117.947</c:v>
                </c:pt>
                <c:pt idx="14965">
                  <c:v>-117.94499999999999</c:v>
                </c:pt>
                <c:pt idx="14966">
                  <c:v>-117.943</c:v>
                </c:pt>
                <c:pt idx="14967">
                  <c:v>-117.941</c:v>
                </c:pt>
                <c:pt idx="14968">
                  <c:v>-117.93899999999999</c:v>
                </c:pt>
                <c:pt idx="14969">
                  <c:v>-117.937</c:v>
                </c:pt>
                <c:pt idx="14970">
                  <c:v>-117.935</c:v>
                </c:pt>
                <c:pt idx="14971">
                  <c:v>-117.93299999999999</c:v>
                </c:pt>
                <c:pt idx="14972">
                  <c:v>-117.931</c:v>
                </c:pt>
                <c:pt idx="14973">
                  <c:v>-117.929</c:v>
                </c:pt>
                <c:pt idx="14974">
                  <c:v>-117.92699999999999</c:v>
                </c:pt>
                <c:pt idx="14975">
                  <c:v>-117.925</c:v>
                </c:pt>
                <c:pt idx="14976">
                  <c:v>-117.923</c:v>
                </c:pt>
                <c:pt idx="14977">
                  <c:v>-117.92099999999999</c:v>
                </c:pt>
                <c:pt idx="14978">
                  <c:v>-117.919</c:v>
                </c:pt>
                <c:pt idx="14979">
                  <c:v>-117.917</c:v>
                </c:pt>
                <c:pt idx="14980">
                  <c:v>-117.91499999999999</c:v>
                </c:pt>
                <c:pt idx="14981">
                  <c:v>-117.913</c:v>
                </c:pt>
                <c:pt idx="14982">
                  <c:v>-117.911</c:v>
                </c:pt>
                <c:pt idx="14983">
                  <c:v>-117.90899999999999</c:v>
                </c:pt>
                <c:pt idx="14984">
                  <c:v>-117.907</c:v>
                </c:pt>
                <c:pt idx="14985">
                  <c:v>-117.905</c:v>
                </c:pt>
                <c:pt idx="14986">
                  <c:v>-117.90299999999999</c:v>
                </c:pt>
                <c:pt idx="14987">
                  <c:v>-117.901</c:v>
                </c:pt>
                <c:pt idx="14988">
                  <c:v>-117.899</c:v>
                </c:pt>
                <c:pt idx="14989">
                  <c:v>-117.89699999999999</c:v>
                </c:pt>
                <c:pt idx="14990">
                  <c:v>-117.895</c:v>
                </c:pt>
                <c:pt idx="14991">
                  <c:v>-117.893</c:v>
                </c:pt>
                <c:pt idx="14992">
                  <c:v>-117.89099999999999</c:v>
                </c:pt>
                <c:pt idx="14993">
                  <c:v>-117.889</c:v>
                </c:pt>
                <c:pt idx="14994">
                  <c:v>-117.887</c:v>
                </c:pt>
                <c:pt idx="14995">
                  <c:v>-117.88500000000001</c:v>
                </c:pt>
                <c:pt idx="14996">
                  <c:v>-117.883</c:v>
                </c:pt>
                <c:pt idx="14997">
                  <c:v>-117.881</c:v>
                </c:pt>
                <c:pt idx="14998">
                  <c:v>-117.879</c:v>
                </c:pt>
                <c:pt idx="14999">
                  <c:v>-117.877</c:v>
                </c:pt>
                <c:pt idx="15000">
                  <c:v>-117.875</c:v>
                </c:pt>
                <c:pt idx="15001">
                  <c:v>-117.873</c:v>
                </c:pt>
                <c:pt idx="15002">
                  <c:v>-117.871</c:v>
                </c:pt>
                <c:pt idx="15003">
                  <c:v>-117.869</c:v>
                </c:pt>
                <c:pt idx="15004">
                  <c:v>-117.867</c:v>
                </c:pt>
                <c:pt idx="15005">
                  <c:v>-117.86499999999999</c:v>
                </c:pt>
                <c:pt idx="15006">
                  <c:v>-117.863</c:v>
                </c:pt>
                <c:pt idx="15007">
                  <c:v>-117.861</c:v>
                </c:pt>
                <c:pt idx="15008">
                  <c:v>-117.85900000000001</c:v>
                </c:pt>
                <c:pt idx="15009">
                  <c:v>-117.857</c:v>
                </c:pt>
                <c:pt idx="15010">
                  <c:v>-117.855</c:v>
                </c:pt>
                <c:pt idx="15011">
                  <c:v>-117.85300000000001</c:v>
                </c:pt>
                <c:pt idx="15012">
                  <c:v>-117.851</c:v>
                </c:pt>
                <c:pt idx="15013">
                  <c:v>-117.849</c:v>
                </c:pt>
                <c:pt idx="15014">
                  <c:v>-117.84700000000001</c:v>
                </c:pt>
                <c:pt idx="15015">
                  <c:v>-117.845</c:v>
                </c:pt>
                <c:pt idx="15016">
                  <c:v>-117.843</c:v>
                </c:pt>
                <c:pt idx="15017">
                  <c:v>-117.84100000000001</c:v>
                </c:pt>
                <c:pt idx="15018">
                  <c:v>-117.839</c:v>
                </c:pt>
                <c:pt idx="15019">
                  <c:v>-117.837</c:v>
                </c:pt>
                <c:pt idx="15020">
                  <c:v>-117.83500000000001</c:v>
                </c:pt>
                <c:pt idx="15021">
                  <c:v>-117.833</c:v>
                </c:pt>
                <c:pt idx="15022">
                  <c:v>-117.831</c:v>
                </c:pt>
                <c:pt idx="15023">
                  <c:v>-117.82900000000001</c:v>
                </c:pt>
                <c:pt idx="15024">
                  <c:v>-117.827</c:v>
                </c:pt>
                <c:pt idx="15025">
                  <c:v>-117.825</c:v>
                </c:pt>
                <c:pt idx="15026">
                  <c:v>-117.82300000000001</c:v>
                </c:pt>
                <c:pt idx="15027">
                  <c:v>-117.821</c:v>
                </c:pt>
                <c:pt idx="15028">
                  <c:v>-117.819</c:v>
                </c:pt>
                <c:pt idx="15029">
                  <c:v>-117.81700000000001</c:v>
                </c:pt>
                <c:pt idx="15030">
                  <c:v>-117.815</c:v>
                </c:pt>
                <c:pt idx="15031">
                  <c:v>-117.813</c:v>
                </c:pt>
                <c:pt idx="15032">
                  <c:v>-117.81100000000001</c:v>
                </c:pt>
                <c:pt idx="15033">
                  <c:v>-117.809</c:v>
                </c:pt>
                <c:pt idx="15034">
                  <c:v>-117.807</c:v>
                </c:pt>
                <c:pt idx="15035">
                  <c:v>-117.80500000000001</c:v>
                </c:pt>
                <c:pt idx="15036">
                  <c:v>-117.803</c:v>
                </c:pt>
                <c:pt idx="15037">
                  <c:v>-117.801</c:v>
                </c:pt>
                <c:pt idx="15038">
                  <c:v>-117.79900000000001</c:v>
                </c:pt>
                <c:pt idx="15039">
                  <c:v>-117.797</c:v>
                </c:pt>
                <c:pt idx="15040">
                  <c:v>-117.795</c:v>
                </c:pt>
                <c:pt idx="15041">
                  <c:v>-117.79300000000001</c:v>
                </c:pt>
                <c:pt idx="15042">
                  <c:v>-117.791</c:v>
                </c:pt>
                <c:pt idx="15043">
                  <c:v>-117.789</c:v>
                </c:pt>
                <c:pt idx="15044">
                  <c:v>-117.78700000000001</c:v>
                </c:pt>
                <c:pt idx="15045">
                  <c:v>-117.785</c:v>
                </c:pt>
                <c:pt idx="15046">
                  <c:v>-117.783</c:v>
                </c:pt>
                <c:pt idx="15047">
                  <c:v>-117.78100000000001</c:v>
                </c:pt>
                <c:pt idx="15048">
                  <c:v>-117.779</c:v>
                </c:pt>
                <c:pt idx="15049">
                  <c:v>-117.777</c:v>
                </c:pt>
                <c:pt idx="15050">
                  <c:v>-117.77500000000001</c:v>
                </c:pt>
                <c:pt idx="15051">
                  <c:v>-117.773</c:v>
                </c:pt>
                <c:pt idx="15052">
                  <c:v>-117.771</c:v>
                </c:pt>
                <c:pt idx="15053">
                  <c:v>-117.76900000000001</c:v>
                </c:pt>
                <c:pt idx="15054">
                  <c:v>-117.767</c:v>
                </c:pt>
                <c:pt idx="15055">
                  <c:v>-117.765</c:v>
                </c:pt>
                <c:pt idx="15056">
                  <c:v>-117.76300000000001</c:v>
                </c:pt>
                <c:pt idx="15057">
                  <c:v>-117.761</c:v>
                </c:pt>
                <c:pt idx="15058">
                  <c:v>-117.759</c:v>
                </c:pt>
                <c:pt idx="15059">
                  <c:v>-117.75700000000001</c:v>
                </c:pt>
                <c:pt idx="15060">
                  <c:v>-117.755</c:v>
                </c:pt>
                <c:pt idx="15061">
                  <c:v>-117.753</c:v>
                </c:pt>
                <c:pt idx="15062">
                  <c:v>-117.751</c:v>
                </c:pt>
                <c:pt idx="15063">
                  <c:v>-117.749</c:v>
                </c:pt>
                <c:pt idx="15064">
                  <c:v>-117.747</c:v>
                </c:pt>
                <c:pt idx="15065">
                  <c:v>-117.745</c:v>
                </c:pt>
                <c:pt idx="15066">
                  <c:v>-117.74299999999999</c:v>
                </c:pt>
                <c:pt idx="15067">
                  <c:v>-117.741</c:v>
                </c:pt>
                <c:pt idx="15068">
                  <c:v>-117.739</c:v>
                </c:pt>
                <c:pt idx="15069">
                  <c:v>-117.73699999999999</c:v>
                </c:pt>
                <c:pt idx="15070">
                  <c:v>-117.735</c:v>
                </c:pt>
                <c:pt idx="15071">
                  <c:v>-117.733</c:v>
                </c:pt>
                <c:pt idx="15072">
                  <c:v>-117.73099999999999</c:v>
                </c:pt>
                <c:pt idx="15073">
                  <c:v>-117.729</c:v>
                </c:pt>
                <c:pt idx="15074">
                  <c:v>-117.727</c:v>
                </c:pt>
                <c:pt idx="15075">
                  <c:v>-117.72499999999999</c:v>
                </c:pt>
                <c:pt idx="15076">
                  <c:v>-117.723</c:v>
                </c:pt>
                <c:pt idx="15077">
                  <c:v>-117.721</c:v>
                </c:pt>
                <c:pt idx="15078">
                  <c:v>-117.71899999999999</c:v>
                </c:pt>
                <c:pt idx="15079">
                  <c:v>-117.717</c:v>
                </c:pt>
                <c:pt idx="15080">
                  <c:v>-117.715</c:v>
                </c:pt>
                <c:pt idx="15081">
                  <c:v>-117.71299999999999</c:v>
                </c:pt>
                <c:pt idx="15082">
                  <c:v>-117.711</c:v>
                </c:pt>
                <c:pt idx="15083">
                  <c:v>-117.709</c:v>
                </c:pt>
                <c:pt idx="15084">
                  <c:v>-117.70699999999999</c:v>
                </c:pt>
                <c:pt idx="15085">
                  <c:v>-117.705</c:v>
                </c:pt>
                <c:pt idx="15086">
                  <c:v>-117.703</c:v>
                </c:pt>
                <c:pt idx="15087">
                  <c:v>-117.70099999999999</c:v>
                </c:pt>
                <c:pt idx="15088">
                  <c:v>-117.699</c:v>
                </c:pt>
                <c:pt idx="15089">
                  <c:v>-117.697</c:v>
                </c:pt>
                <c:pt idx="15090">
                  <c:v>-117.69499999999999</c:v>
                </c:pt>
                <c:pt idx="15091">
                  <c:v>-117.693</c:v>
                </c:pt>
                <c:pt idx="15092">
                  <c:v>-117.691</c:v>
                </c:pt>
                <c:pt idx="15093">
                  <c:v>-117.68899999999999</c:v>
                </c:pt>
                <c:pt idx="15094">
                  <c:v>-117.687</c:v>
                </c:pt>
                <c:pt idx="15095">
                  <c:v>-117.685</c:v>
                </c:pt>
                <c:pt idx="15096">
                  <c:v>-117.68299999999999</c:v>
                </c:pt>
                <c:pt idx="15097">
                  <c:v>-117.681</c:v>
                </c:pt>
                <c:pt idx="15098">
                  <c:v>-117.679</c:v>
                </c:pt>
                <c:pt idx="15099">
                  <c:v>-117.67699999999999</c:v>
                </c:pt>
                <c:pt idx="15100">
                  <c:v>-117.675</c:v>
                </c:pt>
                <c:pt idx="15101">
                  <c:v>-117.673</c:v>
                </c:pt>
                <c:pt idx="15102">
                  <c:v>-117.67099999999999</c:v>
                </c:pt>
                <c:pt idx="15103">
                  <c:v>-117.669</c:v>
                </c:pt>
                <c:pt idx="15104">
                  <c:v>-117.667</c:v>
                </c:pt>
                <c:pt idx="15105">
                  <c:v>-117.66499999999999</c:v>
                </c:pt>
                <c:pt idx="15106">
                  <c:v>-117.663</c:v>
                </c:pt>
                <c:pt idx="15107">
                  <c:v>-117.661</c:v>
                </c:pt>
                <c:pt idx="15108">
                  <c:v>-117.65899999999999</c:v>
                </c:pt>
                <c:pt idx="15109">
                  <c:v>-117.657</c:v>
                </c:pt>
                <c:pt idx="15110">
                  <c:v>-117.655</c:v>
                </c:pt>
                <c:pt idx="15111">
                  <c:v>-117.65299999999999</c:v>
                </c:pt>
                <c:pt idx="15112">
                  <c:v>-117.651</c:v>
                </c:pt>
                <c:pt idx="15113">
                  <c:v>-117.649</c:v>
                </c:pt>
                <c:pt idx="15114">
                  <c:v>-117.64699999999999</c:v>
                </c:pt>
                <c:pt idx="15115">
                  <c:v>-117.645</c:v>
                </c:pt>
                <c:pt idx="15116">
                  <c:v>-117.643</c:v>
                </c:pt>
                <c:pt idx="15117">
                  <c:v>-117.64099999999999</c:v>
                </c:pt>
                <c:pt idx="15118">
                  <c:v>-117.639</c:v>
                </c:pt>
                <c:pt idx="15119">
                  <c:v>-117.637</c:v>
                </c:pt>
                <c:pt idx="15120">
                  <c:v>-117.63500000000001</c:v>
                </c:pt>
                <c:pt idx="15121">
                  <c:v>-117.633</c:v>
                </c:pt>
                <c:pt idx="15122">
                  <c:v>-117.631</c:v>
                </c:pt>
                <c:pt idx="15123">
                  <c:v>-117.629</c:v>
                </c:pt>
                <c:pt idx="15124">
                  <c:v>-117.627</c:v>
                </c:pt>
                <c:pt idx="15125">
                  <c:v>-117.625</c:v>
                </c:pt>
                <c:pt idx="15126">
                  <c:v>-117.623</c:v>
                </c:pt>
                <c:pt idx="15127">
                  <c:v>-117.621</c:v>
                </c:pt>
                <c:pt idx="15128">
                  <c:v>-117.619</c:v>
                </c:pt>
                <c:pt idx="15129">
                  <c:v>-117.617</c:v>
                </c:pt>
                <c:pt idx="15130">
                  <c:v>-117.61499999999999</c:v>
                </c:pt>
                <c:pt idx="15131">
                  <c:v>-117.613</c:v>
                </c:pt>
                <c:pt idx="15132">
                  <c:v>-117.611</c:v>
                </c:pt>
                <c:pt idx="15133">
                  <c:v>-117.60900000000001</c:v>
                </c:pt>
                <c:pt idx="15134">
                  <c:v>-117.607</c:v>
                </c:pt>
                <c:pt idx="15135">
                  <c:v>-117.605</c:v>
                </c:pt>
                <c:pt idx="15136">
                  <c:v>-117.60300000000001</c:v>
                </c:pt>
                <c:pt idx="15137">
                  <c:v>-117.601</c:v>
                </c:pt>
                <c:pt idx="15138">
                  <c:v>-117.599</c:v>
                </c:pt>
                <c:pt idx="15139">
                  <c:v>-117.59700000000001</c:v>
                </c:pt>
                <c:pt idx="15140">
                  <c:v>-117.595</c:v>
                </c:pt>
                <c:pt idx="15141">
                  <c:v>-117.593</c:v>
                </c:pt>
                <c:pt idx="15142">
                  <c:v>-117.59100000000001</c:v>
                </c:pt>
                <c:pt idx="15143">
                  <c:v>-117.589</c:v>
                </c:pt>
                <c:pt idx="15144">
                  <c:v>-117.587</c:v>
                </c:pt>
                <c:pt idx="15145">
                  <c:v>-117.58500000000001</c:v>
                </c:pt>
                <c:pt idx="15146">
                  <c:v>-117.583</c:v>
                </c:pt>
                <c:pt idx="15147">
                  <c:v>-117.581</c:v>
                </c:pt>
                <c:pt idx="15148">
                  <c:v>-117.57900000000001</c:v>
                </c:pt>
                <c:pt idx="15149">
                  <c:v>-117.577</c:v>
                </c:pt>
                <c:pt idx="15150">
                  <c:v>-117.575</c:v>
                </c:pt>
                <c:pt idx="15151">
                  <c:v>-117.57300000000001</c:v>
                </c:pt>
                <c:pt idx="15152">
                  <c:v>-117.571</c:v>
                </c:pt>
                <c:pt idx="15153">
                  <c:v>-117.569</c:v>
                </c:pt>
                <c:pt idx="15154">
                  <c:v>-117.56700000000001</c:v>
                </c:pt>
                <c:pt idx="15155">
                  <c:v>-117.565</c:v>
                </c:pt>
                <c:pt idx="15156">
                  <c:v>-117.563</c:v>
                </c:pt>
                <c:pt idx="15157">
                  <c:v>-117.56100000000001</c:v>
                </c:pt>
                <c:pt idx="15158">
                  <c:v>-117.559</c:v>
                </c:pt>
                <c:pt idx="15159">
                  <c:v>-117.557</c:v>
                </c:pt>
                <c:pt idx="15160">
                  <c:v>-117.55500000000001</c:v>
                </c:pt>
                <c:pt idx="15161">
                  <c:v>-117.553</c:v>
                </c:pt>
                <c:pt idx="15162">
                  <c:v>-117.551</c:v>
                </c:pt>
                <c:pt idx="15163">
                  <c:v>-117.54900000000001</c:v>
                </c:pt>
                <c:pt idx="15164">
                  <c:v>-117.547</c:v>
                </c:pt>
                <c:pt idx="15165">
                  <c:v>-117.545</c:v>
                </c:pt>
                <c:pt idx="15166">
                  <c:v>-117.54300000000001</c:v>
                </c:pt>
                <c:pt idx="15167">
                  <c:v>-117.541</c:v>
                </c:pt>
                <c:pt idx="15168">
                  <c:v>-117.539</c:v>
                </c:pt>
                <c:pt idx="15169">
                  <c:v>-117.53700000000001</c:v>
                </c:pt>
                <c:pt idx="15170">
                  <c:v>-117.535</c:v>
                </c:pt>
                <c:pt idx="15171">
                  <c:v>-117.533</c:v>
                </c:pt>
                <c:pt idx="15172">
                  <c:v>-117.53100000000001</c:v>
                </c:pt>
                <c:pt idx="15173">
                  <c:v>-117.529</c:v>
                </c:pt>
                <c:pt idx="15174">
                  <c:v>-117.527</c:v>
                </c:pt>
                <c:pt idx="15175">
                  <c:v>-117.52500000000001</c:v>
                </c:pt>
                <c:pt idx="15176">
                  <c:v>-117.523</c:v>
                </c:pt>
                <c:pt idx="15177">
                  <c:v>-117.521</c:v>
                </c:pt>
                <c:pt idx="15178">
                  <c:v>-117.51900000000001</c:v>
                </c:pt>
                <c:pt idx="15179">
                  <c:v>-117.517</c:v>
                </c:pt>
                <c:pt idx="15180">
                  <c:v>-117.515</c:v>
                </c:pt>
                <c:pt idx="15181">
                  <c:v>-117.51300000000001</c:v>
                </c:pt>
                <c:pt idx="15182">
                  <c:v>-117.511</c:v>
                </c:pt>
                <c:pt idx="15183">
                  <c:v>-117.509</c:v>
                </c:pt>
                <c:pt idx="15184">
                  <c:v>-117.50700000000001</c:v>
                </c:pt>
                <c:pt idx="15185">
                  <c:v>-117.505</c:v>
                </c:pt>
                <c:pt idx="15186">
                  <c:v>-117.503</c:v>
                </c:pt>
                <c:pt idx="15187">
                  <c:v>-117.501</c:v>
                </c:pt>
                <c:pt idx="15188">
                  <c:v>-117.499</c:v>
                </c:pt>
                <c:pt idx="15189">
                  <c:v>-117.497</c:v>
                </c:pt>
                <c:pt idx="15190">
                  <c:v>-117.495</c:v>
                </c:pt>
                <c:pt idx="15191">
                  <c:v>-117.49299999999999</c:v>
                </c:pt>
                <c:pt idx="15192">
                  <c:v>-117.491</c:v>
                </c:pt>
                <c:pt idx="15193">
                  <c:v>-117.489</c:v>
                </c:pt>
                <c:pt idx="15194">
                  <c:v>-117.48699999999999</c:v>
                </c:pt>
                <c:pt idx="15195">
                  <c:v>-117.485</c:v>
                </c:pt>
                <c:pt idx="15196">
                  <c:v>-117.483</c:v>
                </c:pt>
                <c:pt idx="15197">
                  <c:v>-117.48099999999999</c:v>
                </c:pt>
                <c:pt idx="15198">
                  <c:v>-117.479</c:v>
                </c:pt>
                <c:pt idx="15199">
                  <c:v>-117.477</c:v>
                </c:pt>
                <c:pt idx="15200">
                  <c:v>-117.47499999999999</c:v>
                </c:pt>
                <c:pt idx="15201">
                  <c:v>-117.473</c:v>
                </c:pt>
                <c:pt idx="15202">
                  <c:v>-117.471</c:v>
                </c:pt>
                <c:pt idx="15203">
                  <c:v>-117.46899999999999</c:v>
                </c:pt>
                <c:pt idx="15204">
                  <c:v>-117.467</c:v>
                </c:pt>
                <c:pt idx="15205">
                  <c:v>-117.465</c:v>
                </c:pt>
                <c:pt idx="15206">
                  <c:v>-117.46299999999999</c:v>
                </c:pt>
                <c:pt idx="15207">
                  <c:v>-117.461</c:v>
                </c:pt>
                <c:pt idx="15208">
                  <c:v>-117.459</c:v>
                </c:pt>
                <c:pt idx="15209">
                  <c:v>-117.45699999999999</c:v>
                </c:pt>
                <c:pt idx="15210">
                  <c:v>-117.455</c:v>
                </c:pt>
                <c:pt idx="15211">
                  <c:v>-117.453</c:v>
                </c:pt>
                <c:pt idx="15212">
                  <c:v>-117.45099999999999</c:v>
                </c:pt>
                <c:pt idx="15213">
                  <c:v>-117.449</c:v>
                </c:pt>
                <c:pt idx="15214">
                  <c:v>-117.447</c:v>
                </c:pt>
                <c:pt idx="15215">
                  <c:v>-117.44499999999999</c:v>
                </c:pt>
                <c:pt idx="15216">
                  <c:v>-117.443</c:v>
                </c:pt>
                <c:pt idx="15217">
                  <c:v>-117.441</c:v>
                </c:pt>
                <c:pt idx="15218">
                  <c:v>-117.43899999999999</c:v>
                </c:pt>
                <c:pt idx="15219">
                  <c:v>-117.437</c:v>
                </c:pt>
                <c:pt idx="15220">
                  <c:v>-117.435</c:v>
                </c:pt>
                <c:pt idx="15221">
                  <c:v>-117.43299999999999</c:v>
                </c:pt>
                <c:pt idx="15222">
                  <c:v>-117.431</c:v>
                </c:pt>
                <c:pt idx="15223">
                  <c:v>-117.429</c:v>
                </c:pt>
                <c:pt idx="15224">
                  <c:v>-117.42699999999999</c:v>
                </c:pt>
                <c:pt idx="15225">
                  <c:v>-117.425</c:v>
                </c:pt>
                <c:pt idx="15226">
                  <c:v>-117.423</c:v>
                </c:pt>
                <c:pt idx="15227">
                  <c:v>-117.42099999999999</c:v>
                </c:pt>
                <c:pt idx="15228">
                  <c:v>-117.419</c:v>
                </c:pt>
                <c:pt idx="15229">
                  <c:v>-117.417</c:v>
                </c:pt>
                <c:pt idx="15230">
                  <c:v>-117.41499999999999</c:v>
                </c:pt>
                <c:pt idx="15231">
                  <c:v>-117.413</c:v>
                </c:pt>
                <c:pt idx="15232">
                  <c:v>-117.411</c:v>
                </c:pt>
                <c:pt idx="15233">
                  <c:v>-117.40899999999999</c:v>
                </c:pt>
                <c:pt idx="15234">
                  <c:v>-117.407</c:v>
                </c:pt>
                <c:pt idx="15235">
                  <c:v>-117.405</c:v>
                </c:pt>
                <c:pt idx="15236">
                  <c:v>-117.40299999999999</c:v>
                </c:pt>
                <c:pt idx="15237">
                  <c:v>-117.401</c:v>
                </c:pt>
                <c:pt idx="15238">
                  <c:v>-117.399</c:v>
                </c:pt>
                <c:pt idx="15239">
                  <c:v>-117.39699999999999</c:v>
                </c:pt>
                <c:pt idx="15240">
                  <c:v>-117.395</c:v>
                </c:pt>
                <c:pt idx="15241">
                  <c:v>-117.393</c:v>
                </c:pt>
                <c:pt idx="15242">
                  <c:v>-117.39099999999999</c:v>
                </c:pt>
                <c:pt idx="15243">
                  <c:v>-117.389</c:v>
                </c:pt>
                <c:pt idx="15244">
                  <c:v>-117.387</c:v>
                </c:pt>
                <c:pt idx="15245">
                  <c:v>-117.38500000000001</c:v>
                </c:pt>
                <c:pt idx="15246">
                  <c:v>-117.383</c:v>
                </c:pt>
                <c:pt idx="15247">
                  <c:v>-117.381</c:v>
                </c:pt>
                <c:pt idx="15248">
                  <c:v>-117.379</c:v>
                </c:pt>
                <c:pt idx="15249">
                  <c:v>-117.377</c:v>
                </c:pt>
                <c:pt idx="15250">
                  <c:v>-117.375</c:v>
                </c:pt>
                <c:pt idx="15251">
                  <c:v>-117.373</c:v>
                </c:pt>
                <c:pt idx="15252">
                  <c:v>-117.371</c:v>
                </c:pt>
                <c:pt idx="15253">
                  <c:v>-117.369</c:v>
                </c:pt>
                <c:pt idx="15254">
                  <c:v>-117.367</c:v>
                </c:pt>
                <c:pt idx="15255">
                  <c:v>-117.36499999999999</c:v>
                </c:pt>
                <c:pt idx="15256">
                  <c:v>-117.363</c:v>
                </c:pt>
                <c:pt idx="15257">
                  <c:v>-117.361</c:v>
                </c:pt>
                <c:pt idx="15258">
                  <c:v>-117.35900000000001</c:v>
                </c:pt>
                <c:pt idx="15259">
                  <c:v>-117.357</c:v>
                </c:pt>
                <c:pt idx="15260">
                  <c:v>-117.355</c:v>
                </c:pt>
                <c:pt idx="15261">
                  <c:v>-117.35300000000001</c:v>
                </c:pt>
                <c:pt idx="15262">
                  <c:v>-117.351</c:v>
                </c:pt>
                <c:pt idx="15263">
                  <c:v>-117.349</c:v>
                </c:pt>
                <c:pt idx="15264">
                  <c:v>-117.34700000000001</c:v>
                </c:pt>
                <c:pt idx="15265">
                  <c:v>-117.345</c:v>
                </c:pt>
                <c:pt idx="15266">
                  <c:v>-117.343</c:v>
                </c:pt>
                <c:pt idx="15267">
                  <c:v>-117.34100000000001</c:v>
                </c:pt>
                <c:pt idx="15268">
                  <c:v>-117.339</c:v>
                </c:pt>
                <c:pt idx="15269">
                  <c:v>-117.337</c:v>
                </c:pt>
                <c:pt idx="15270">
                  <c:v>-117.33500000000001</c:v>
                </c:pt>
                <c:pt idx="15271">
                  <c:v>-117.333</c:v>
                </c:pt>
                <c:pt idx="15272">
                  <c:v>-117.331</c:v>
                </c:pt>
                <c:pt idx="15273">
                  <c:v>-117.32900000000001</c:v>
                </c:pt>
                <c:pt idx="15274">
                  <c:v>-117.327</c:v>
                </c:pt>
                <c:pt idx="15275">
                  <c:v>-117.325</c:v>
                </c:pt>
                <c:pt idx="15276">
                  <c:v>-117.32300000000001</c:v>
                </c:pt>
                <c:pt idx="15277">
                  <c:v>-117.321</c:v>
                </c:pt>
                <c:pt idx="15278">
                  <c:v>-117.319</c:v>
                </c:pt>
                <c:pt idx="15279">
                  <c:v>-117.31700000000001</c:v>
                </c:pt>
                <c:pt idx="15280">
                  <c:v>-117.315</c:v>
                </c:pt>
                <c:pt idx="15281">
                  <c:v>-117.313</c:v>
                </c:pt>
                <c:pt idx="15282">
                  <c:v>-117.31100000000001</c:v>
                </c:pt>
                <c:pt idx="15283">
                  <c:v>-117.309</c:v>
                </c:pt>
                <c:pt idx="15284">
                  <c:v>-117.307</c:v>
                </c:pt>
                <c:pt idx="15285">
                  <c:v>-117.30500000000001</c:v>
                </c:pt>
                <c:pt idx="15286">
                  <c:v>-117.303</c:v>
                </c:pt>
                <c:pt idx="15287">
                  <c:v>-117.301</c:v>
                </c:pt>
                <c:pt idx="15288">
                  <c:v>-117.29900000000001</c:v>
                </c:pt>
                <c:pt idx="15289">
                  <c:v>-117.297</c:v>
                </c:pt>
                <c:pt idx="15290">
                  <c:v>-117.295</c:v>
                </c:pt>
                <c:pt idx="15291">
                  <c:v>-117.29300000000001</c:v>
                </c:pt>
                <c:pt idx="15292">
                  <c:v>-117.291</c:v>
                </c:pt>
                <c:pt idx="15293">
                  <c:v>-117.289</c:v>
                </c:pt>
                <c:pt idx="15294">
                  <c:v>-117.28700000000001</c:v>
                </c:pt>
                <c:pt idx="15295">
                  <c:v>-117.285</c:v>
                </c:pt>
                <c:pt idx="15296">
                  <c:v>-117.283</c:v>
                </c:pt>
                <c:pt idx="15297">
                  <c:v>-117.28100000000001</c:v>
                </c:pt>
                <c:pt idx="15298">
                  <c:v>-117.279</c:v>
                </c:pt>
                <c:pt idx="15299">
                  <c:v>-117.277</c:v>
                </c:pt>
                <c:pt idx="15300">
                  <c:v>-117.27500000000001</c:v>
                </c:pt>
                <c:pt idx="15301">
                  <c:v>-117.273</c:v>
                </c:pt>
                <c:pt idx="15302">
                  <c:v>-117.271</c:v>
                </c:pt>
                <c:pt idx="15303">
                  <c:v>-117.26900000000001</c:v>
                </c:pt>
                <c:pt idx="15304">
                  <c:v>-117.267</c:v>
                </c:pt>
                <c:pt idx="15305">
                  <c:v>-117.265</c:v>
                </c:pt>
                <c:pt idx="15306">
                  <c:v>-117.26300000000001</c:v>
                </c:pt>
                <c:pt idx="15307">
                  <c:v>-117.261</c:v>
                </c:pt>
                <c:pt idx="15308">
                  <c:v>-117.259</c:v>
                </c:pt>
                <c:pt idx="15309">
                  <c:v>-117.25700000000001</c:v>
                </c:pt>
                <c:pt idx="15310">
                  <c:v>-117.255</c:v>
                </c:pt>
                <c:pt idx="15311">
                  <c:v>-117.253</c:v>
                </c:pt>
                <c:pt idx="15312">
                  <c:v>-117.251</c:v>
                </c:pt>
                <c:pt idx="15313">
                  <c:v>-117.249</c:v>
                </c:pt>
                <c:pt idx="15314">
                  <c:v>-117.247</c:v>
                </c:pt>
                <c:pt idx="15315">
                  <c:v>-117.245</c:v>
                </c:pt>
                <c:pt idx="15316">
                  <c:v>-117.24299999999999</c:v>
                </c:pt>
                <c:pt idx="15317">
                  <c:v>-117.241</c:v>
                </c:pt>
                <c:pt idx="15318">
                  <c:v>-117.239</c:v>
                </c:pt>
                <c:pt idx="15319">
                  <c:v>-117.23699999999999</c:v>
                </c:pt>
                <c:pt idx="15320">
                  <c:v>-117.235</c:v>
                </c:pt>
                <c:pt idx="15321">
                  <c:v>-117.233</c:v>
                </c:pt>
                <c:pt idx="15322">
                  <c:v>-117.23099999999999</c:v>
                </c:pt>
                <c:pt idx="15323">
                  <c:v>-117.229</c:v>
                </c:pt>
                <c:pt idx="15324">
                  <c:v>-117.227</c:v>
                </c:pt>
                <c:pt idx="15325">
                  <c:v>-117.22499999999999</c:v>
                </c:pt>
                <c:pt idx="15326">
                  <c:v>-117.223</c:v>
                </c:pt>
                <c:pt idx="15327">
                  <c:v>-117.221</c:v>
                </c:pt>
                <c:pt idx="15328">
                  <c:v>-117.21899999999999</c:v>
                </c:pt>
                <c:pt idx="15329">
                  <c:v>-117.217</c:v>
                </c:pt>
                <c:pt idx="15330">
                  <c:v>-117.215</c:v>
                </c:pt>
                <c:pt idx="15331">
                  <c:v>-117.21299999999999</c:v>
                </c:pt>
                <c:pt idx="15332">
                  <c:v>-117.211</c:v>
                </c:pt>
                <c:pt idx="15333">
                  <c:v>-117.209</c:v>
                </c:pt>
                <c:pt idx="15334">
                  <c:v>-117.20699999999999</c:v>
                </c:pt>
                <c:pt idx="15335">
                  <c:v>-117.205</c:v>
                </c:pt>
                <c:pt idx="15336">
                  <c:v>-117.203</c:v>
                </c:pt>
                <c:pt idx="15337">
                  <c:v>-117.20099999999999</c:v>
                </c:pt>
                <c:pt idx="15338">
                  <c:v>-117.199</c:v>
                </c:pt>
                <c:pt idx="15339">
                  <c:v>-117.197</c:v>
                </c:pt>
                <c:pt idx="15340">
                  <c:v>-117.19499999999999</c:v>
                </c:pt>
                <c:pt idx="15341">
                  <c:v>-117.193</c:v>
                </c:pt>
                <c:pt idx="15342">
                  <c:v>-117.191</c:v>
                </c:pt>
                <c:pt idx="15343">
                  <c:v>-117.18899999999999</c:v>
                </c:pt>
                <c:pt idx="15344">
                  <c:v>-117.187</c:v>
                </c:pt>
                <c:pt idx="15345">
                  <c:v>-117.185</c:v>
                </c:pt>
                <c:pt idx="15346">
                  <c:v>-117.18299999999999</c:v>
                </c:pt>
                <c:pt idx="15347">
                  <c:v>-117.181</c:v>
                </c:pt>
                <c:pt idx="15348">
                  <c:v>-117.179</c:v>
                </c:pt>
                <c:pt idx="15349">
                  <c:v>-117.17699999999999</c:v>
                </c:pt>
                <c:pt idx="15350">
                  <c:v>-117.175</c:v>
                </c:pt>
                <c:pt idx="15351">
                  <c:v>-117.173</c:v>
                </c:pt>
                <c:pt idx="15352">
                  <c:v>-117.17099999999999</c:v>
                </c:pt>
                <c:pt idx="15353">
                  <c:v>-117.169</c:v>
                </c:pt>
                <c:pt idx="15354">
                  <c:v>-117.167</c:v>
                </c:pt>
                <c:pt idx="15355">
                  <c:v>-117.16499999999999</c:v>
                </c:pt>
                <c:pt idx="15356">
                  <c:v>-117.163</c:v>
                </c:pt>
                <c:pt idx="15357">
                  <c:v>-117.161</c:v>
                </c:pt>
                <c:pt idx="15358">
                  <c:v>-117.15899999999999</c:v>
                </c:pt>
                <c:pt idx="15359">
                  <c:v>-117.157</c:v>
                </c:pt>
                <c:pt idx="15360">
                  <c:v>-117.155</c:v>
                </c:pt>
                <c:pt idx="15361">
                  <c:v>-117.15299999999999</c:v>
                </c:pt>
                <c:pt idx="15362">
                  <c:v>-117.151</c:v>
                </c:pt>
                <c:pt idx="15363">
                  <c:v>-117.149</c:v>
                </c:pt>
                <c:pt idx="15364">
                  <c:v>-117.14699999999999</c:v>
                </c:pt>
                <c:pt idx="15365">
                  <c:v>-117.145</c:v>
                </c:pt>
                <c:pt idx="15366">
                  <c:v>-117.143</c:v>
                </c:pt>
                <c:pt idx="15367">
                  <c:v>-117.14099999999999</c:v>
                </c:pt>
                <c:pt idx="15368">
                  <c:v>-117.139</c:v>
                </c:pt>
                <c:pt idx="15369">
                  <c:v>-117.137</c:v>
                </c:pt>
                <c:pt idx="15370">
                  <c:v>-117.13500000000001</c:v>
                </c:pt>
                <c:pt idx="15371">
                  <c:v>-117.133</c:v>
                </c:pt>
                <c:pt idx="15372">
                  <c:v>-117.131</c:v>
                </c:pt>
                <c:pt idx="15373">
                  <c:v>-117.129</c:v>
                </c:pt>
                <c:pt idx="15374">
                  <c:v>-117.127</c:v>
                </c:pt>
                <c:pt idx="15375">
                  <c:v>-117.125</c:v>
                </c:pt>
                <c:pt idx="15376">
                  <c:v>-117.123</c:v>
                </c:pt>
                <c:pt idx="15377">
                  <c:v>-117.121</c:v>
                </c:pt>
                <c:pt idx="15378">
                  <c:v>-117.119</c:v>
                </c:pt>
                <c:pt idx="15379">
                  <c:v>-117.117</c:v>
                </c:pt>
                <c:pt idx="15380">
                  <c:v>-117.11499999999999</c:v>
                </c:pt>
                <c:pt idx="15381">
                  <c:v>-117.113</c:v>
                </c:pt>
                <c:pt idx="15382">
                  <c:v>-117.111</c:v>
                </c:pt>
                <c:pt idx="15383">
                  <c:v>-117.10900000000001</c:v>
                </c:pt>
                <c:pt idx="15384">
                  <c:v>-117.107</c:v>
                </c:pt>
                <c:pt idx="15385">
                  <c:v>-117.105</c:v>
                </c:pt>
                <c:pt idx="15386">
                  <c:v>-117.10300000000001</c:v>
                </c:pt>
                <c:pt idx="15387">
                  <c:v>-117.101</c:v>
                </c:pt>
                <c:pt idx="15388">
                  <c:v>-117.099</c:v>
                </c:pt>
                <c:pt idx="15389">
                  <c:v>-117.09700000000001</c:v>
                </c:pt>
                <c:pt idx="15390">
                  <c:v>-117.095</c:v>
                </c:pt>
                <c:pt idx="15391">
                  <c:v>-117.093</c:v>
                </c:pt>
                <c:pt idx="15392">
                  <c:v>-117.09100000000001</c:v>
                </c:pt>
                <c:pt idx="15393">
                  <c:v>-117.089</c:v>
                </c:pt>
                <c:pt idx="15394">
                  <c:v>-117.087</c:v>
                </c:pt>
                <c:pt idx="15395">
                  <c:v>-117.08500000000001</c:v>
                </c:pt>
                <c:pt idx="15396">
                  <c:v>-117.083</c:v>
                </c:pt>
                <c:pt idx="15397">
                  <c:v>-117.081</c:v>
                </c:pt>
                <c:pt idx="15398">
                  <c:v>-117.07900000000001</c:v>
                </c:pt>
                <c:pt idx="15399">
                  <c:v>-117.077</c:v>
                </c:pt>
                <c:pt idx="15400">
                  <c:v>-117.075</c:v>
                </c:pt>
                <c:pt idx="15401">
                  <c:v>-117.07300000000001</c:v>
                </c:pt>
                <c:pt idx="15402">
                  <c:v>-117.071</c:v>
                </c:pt>
                <c:pt idx="15403">
                  <c:v>-117.069</c:v>
                </c:pt>
                <c:pt idx="15404">
                  <c:v>-117.06700000000001</c:v>
                </c:pt>
                <c:pt idx="15405">
                  <c:v>-117.065</c:v>
                </c:pt>
                <c:pt idx="15406">
                  <c:v>-117.063</c:v>
                </c:pt>
                <c:pt idx="15407">
                  <c:v>-117.06100000000001</c:v>
                </c:pt>
                <c:pt idx="15408">
                  <c:v>-117.059</c:v>
                </c:pt>
                <c:pt idx="15409">
                  <c:v>-117.057</c:v>
                </c:pt>
                <c:pt idx="15410">
                  <c:v>-117.05500000000001</c:v>
                </c:pt>
                <c:pt idx="15411">
                  <c:v>-117.053</c:v>
                </c:pt>
                <c:pt idx="15412">
                  <c:v>-117.051</c:v>
                </c:pt>
                <c:pt idx="15413">
                  <c:v>-117.04900000000001</c:v>
                </c:pt>
                <c:pt idx="15414">
                  <c:v>-117.047</c:v>
                </c:pt>
                <c:pt idx="15415">
                  <c:v>-117.045</c:v>
                </c:pt>
                <c:pt idx="15416">
                  <c:v>-117.04300000000001</c:v>
                </c:pt>
                <c:pt idx="15417">
                  <c:v>-117.041</c:v>
                </c:pt>
                <c:pt idx="15418">
                  <c:v>-117.039</c:v>
                </c:pt>
                <c:pt idx="15419">
                  <c:v>-117.03700000000001</c:v>
                </c:pt>
                <c:pt idx="15420">
                  <c:v>-117.035</c:v>
                </c:pt>
                <c:pt idx="15421">
                  <c:v>-117.033</c:v>
                </c:pt>
                <c:pt idx="15422">
                  <c:v>-117.03100000000001</c:v>
                </c:pt>
                <c:pt idx="15423">
                  <c:v>-117.029</c:v>
                </c:pt>
                <c:pt idx="15424">
                  <c:v>-117.027</c:v>
                </c:pt>
                <c:pt idx="15425">
                  <c:v>-117.02500000000001</c:v>
                </c:pt>
                <c:pt idx="15426">
                  <c:v>-117.023</c:v>
                </c:pt>
                <c:pt idx="15427">
                  <c:v>-117.021</c:v>
                </c:pt>
                <c:pt idx="15428">
                  <c:v>-117.01900000000001</c:v>
                </c:pt>
                <c:pt idx="15429">
                  <c:v>-117.017</c:v>
                </c:pt>
                <c:pt idx="15430">
                  <c:v>-117.015</c:v>
                </c:pt>
                <c:pt idx="15431">
                  <c:v>-117.01300000000001</c:v>
                </c:pt>
                <c:pt idx="15432">
                  <c:v>-117.011</c:v>
                </c:pt>
                <c:pt idx="15433">
                  <c:v>-117.009</c:v>
                </c:pt>
                <c:pt idx="15434">
                  <c:v>-117.00700000000001</c:v>
                </c:pt>
                <c:pt idx="15435">
                  <c:v>-117.005</c:v>
                </c:pt>
                <c:pt idx="15436">
                  <c:v>-117.003</c:v>
                </c:pt>
                <c:pt idx="15437">
                  <c:v>-117.001</c:v>
                </c:pt>
                <c:pt idx="15438">
                  <c:v>-116.999</c:v>
                </c:pt>
                <c:pt idx="15439">
                  <c:v>-116.997</c:v>
                </c:pt>
                <c:pt idx="15440">
                  <c:v>-116.995</c:v>
                </c:pt>
                <c:pt idx="15441">
                  <c:v>-116.99299999999999</c:v>
                </c:pt>
                <c:pt idx="15442">
                  <c:v>-116.991</c:v>
                </c:pt>
                <c:pt idx="15443">
                  <c:v>-116.989</c:v>
                </c:pt>
                <c:pt idx="15444">
                  <c:v>-116.98699999999999</c:v>
                </c:pt>
                <c:pt idx="15445">
                  <c:v>-116.985</c:v>
                </c:pt>
                <c:pt idx="15446">
                  <c:v>-116.983</c:v>
                </c:pt>
                <c:pt idx="15447">
                  <c:v>-116.98099999999999</c:v>
                </c:pt>
                <c:pt idx="15448">
                  <c:v>-116.979</c:v>
                </c:pt>
                <c:pt idx="15449">
                  <c:v>-116.977</c:v>
                </c:pt>
                <c:pt idx="15450">
                  <c:v>-116.97499999999999</c:v>
                </c:pt>
                <c:pt idx="15451">
                  <c:v>-116.973</c:v>
                </c:pt>
                <c:pt idx="15452">
                  <c:v>-116.971</c:v>
                </c:pt>
                <c:pt idx="15453">
                  <c:v>-116.96899999999999</c:v>
                </c:pt>
                <c:pt idx="15454">
                  <c:v>-116.967</c:v>
                </c:pt>
                <c:pt idx="15455">
                  <c:v>-116.965</c:v>
                </c:pt>
                <c:pt idx="15456">
                  <c:v>-116.96299999999999</c:v>
                </c:pt>
                <c:pt idx="15457">
                  <c:v>-116.961</c:v>
                </c:pt>
                <c:pt idx="15458">
                  <c:v>-116.959</c:v>
                </c:pt>
                <c:pt idx="15459">
                  <c:v>-116.95699999999999</c:v>
                </c:pt>
                <c:pt idx="15460">
                  <c:v>-116.955</c:v>
                </c:pt>
                <c:pt idx="15461">
                  <c:v>-116.953</c:v>
                </c:pt>
                <c:pt idx="15462">
                  <c:v>-116.95099999999999</c:v>
                </c:pt>
                <c:pt idx="15463">
                  <c:v>-116.949</c:v>
                </c:pt>
                <c:pt idx="15464">
                  <c:v>-116.947</c:v>
                </c:pt>
                <c:pt idx="15465">
                  <c:v>-116.94499999999999</c:v>
                </c:pt>
                <c:pt idx="15466">
                  <c:v>-116.943</c:v>
                </c:pt>
                <c:pt idx="15467">
                  <c:v>-116.941</c:v>
                </c:pt>
                <c:pt idx="15468">
                  <c:v>-116.93899999999999</c:v>
                </c:pt>
                <c:pt idx="15469">
                  <c:v>-116.937</c:v>
                </c:pt>
                <c:pt idx="15470">
                  <c:v>-116.935</c:v>
                </c:pt>
                <c:pt idx="15471">
                  <c:v>-116.93299999999999</c:v>
                </c:pt>
                <c:pt idx="15472">
                  <c:v>-116.931</c:v>
                </c:pt>
                <c:pt idx="15473">
                  <c:v>-116.929</c:v>
                </c:pt>
                <c:pt idx="15474">
                  <c:v>-116.92699999999999</c:v>
                </c:pt>
                <c:pt idx="15475">
                  <c:v>-116.925</c:v>
                </c:pt>
                <c:pt idx="15476">
                  <c:v>-116.923</c:v>
                </c:pt>
                <c:pt idx="15477">
                  <c:v>-116.92099999999999</c:v>
                </c:pt>
                <c:pt idx="15478">
                  <c:v>-116.919</c:v>
                </c:pt>
                <c:pt idx="15479">
                  <c:v>-116.917</c:v>
                </c:pt>
                <c:pt idx="15480">
                  <c:v>-116.91499999999999</c:v>
                </c:pt>
                <c:pt idx="15481">
                  <c:v>-116.913</c:v>
                </c:pt>
                <c:pt idx="15482">
                  <c:v>-116.911</c:v>
                </c:pt>
                <c:pt idx="15483">
                  <c:v>-116.90899999999999</c:v>
                </c:pt>
                <c:pt idx="15484">
                  <c:v>-116.907</c:v>
                </c:pt>
                <c:pt idx="15485">
                  <c:v>-116.905</c:v>
                </c:pt>
                <c:pt idx="15486">
                  <c:v>-116.90299999999999</c:v>
                </c:pt>
                <c:pt idx="15487">
                  <c:v>-116.901</c:v>
                </c:pt>
                <c:pt idx="15488">
                  <c:v>-116.899</c:v>
                </c:pt>
                <c:pt idx="15489">
                  <c:v>-116.89699999999999</c:v>
                </c:pt>
                <c:pt idx="15490">
                  <c:v>-116.895</c:v>
                </c:pt>
                <c:pt idx="15491">
                  <c:v>-116.893</c:v>
                </c:pt>
                <c:pt idx="15492">
                  <c:v>-116.89099999999999</c:v>
                </c:pt>
                <c:pt idx="15493">
                  <c:v>-116.889</c:v>
                </c:pt>
                <c:pt idx="15494">
                  <c:v>-116.887</c:v>
                </c:pt>
                <c:pt idx="15495">
                  <c:v>-116.88500000000001</c:v>
                </c:pt>
                <c:pt idx="15496">
                  <c:v>-116.883</c:v>
                </c:pt>
                <c:pt idx="15497">
                  <c:v>-116.881</c:v>
                </c:pt>
                <c:pt idx="15498">
                  <c:v>-116.879</c:v>
                </c:pt>
                <c:pt idx="15499">
                  <c:v>-116.877</c:v>
                </c:pt>
                <c:pt idx="15500">
                  <c:v>-116.875</c:v>
                </c:pt>
                <c:pt idx="15501">
                  <c:v>-116.873</c:v>
                </c:pt>
                <c:pt idx="15502">
                  <c:v>-116.871</c:v>
                </c:pt>
                <c:pt idx="15503">
                  <c:v>-116.869</c:v>
                </c:pt>
                <c:pt idx="15504">
                  <c:v>-116.867</c:v>
                </c:pt>
                <c:pt idx="15505">
                  <c:v>-116.86499999999999</c:v>
                </c:pt>
                <c:pt idx="15506">
                  <c:v>-116.863</c:v>
                </c:pt>
                <c:pt idx="15507">
                  <c:v>-116.861</c:v>
                </c:pt>
                <c:pt idx="15508">
                  <c:v>-116.85900000000001</c:v>
                </c:pt>
                <c:pt idx="15509">
                  <c:v>-116.857</c:v>
                </c:pt>
                <c:pt idx="15510">
                  <c:v>-116.855</c:v>
                </c:pt>
                <c:pt idx="15511">
                  <c:v>-116.85300000000001</c:v>
                </c:pt>
                <c:pt idx="15512">
                  <c:v>-116.851</c:v>
                </c:pt>
                <c:pt idx="15513">
                  <c:v>-116.849</c:v>
                </c:pt>
                <c:pt idx="15514">
                  <c:v>-116.84700000000001</c:v>
                </c:pt>
                <c:pt idx="15515">
                  <c:v>-116.845</c:v>
                </c:pt>
                <c:pt idx="15516">
                  <c:v>-116.843</c:v>
                </c:pt>
                <c:pt idx="15517">
                  <c:v>-116.84100000000001</c:v>
                </c:pt>
                <c:pt idx="15518">
                  <c:v>-116.839</c:v>
                </c:pt>
                <c:pt idx="15519">
                  <c:v>-116.837</c:v>
                </c:pt>
                <c:pt idx="15520">
                  <c:v>-116.83500000000001</c:v>
                </c:pt>
                <c:pt idx="15521">
                  <c:v>-116.833</c:v>
                </c:pt>
                <c:pt idx="15522">
                  <c:v>-116.831</c:v>
                </c:pt>
                <c:pt idx="15523">
                  <c:v>-116.82900000000001</c:v>
                </c:pt>
                <c:pt idx="15524">
                  <c:v>-116.827</c:v>
                </c:pt>
                <c:pt idx="15525">
                  <c:v>-116.825</c:v>
                </c:pt>
                <c:pt idx="15526">
                  <c:v>-116.82300000000001</c:v>
                </c:pt>
                <c:pt idx="15527">
                  <c:v>-116.821</c:v>
                </c:pt>
                <c:pt idx="15528">
                  <c:v>-116.819</c:v>
                </c:pt>
                <c:pt idx="15529">
                  <c:v>-116.81700000000001</c:v>
                </c:pt>
                <c:pt idx="15530">
                  <c:v>-116.815</c:v>
                </c:pt>
                <c:pt idx="15531">
                  <c:v>-116.813</c:v>
                </c:pt>
                <c:pt idx="15532">
                  <c:v>-116.81100000000001</c:v>
                </c:pt>
                <c:pt idx="15533">
                  <c:v>-116.809</c:v>
                </c:pt>
                <c:pt idx="15534">
                  <c:v>-116.807</c:v>
                </c:pt>
                <c:pt idx="15535">
                  <c:v>-116.80500000000001</c:v>
                </c:pt>
                <c:pt idx="15536">
                  <c:v>-116.803</c:v>
                </c:pt>
                <c:pt idx="15537">
                  <c:v>-116.801</c:v>
                </c:pt>
                <c:pt idx="15538">
                  <c:v>-116.79900000000001</c:v>
                </c:pt>
                <c:pt idx="15539">
                  <c:v>-116.797</c:v>
                </c:pt>
                <c:pt idx="15540">
                  <c:v>-116.795</c:v>
                </c:pt>
                <c:pt idx="15541">
                  <c:v>-116.79300000000001</c:v>
                </c:pt>
                <c:pt idx="15542">
                  <c:v>-116.791</c:v>
                </c:pt>
                <c:pt idx="15543">
                  <c:v>-116.789</c:v>
                </c:pt>
                <c:pt idx="15544">
                  <c:v>-116.78700000000001</c:v>
                </c:pt>
                <c:pt idx="15545">
                  <c:v>-116.785</c:v>
                </c:pt>
                <c:pt idx="15546">
                  <c:v>-116.783</c:v>
                </c:pt>
                <c:pt idx="15547">
                  <c:v>-116.78100000000001</c:v>
                </c:pt>
                <c:pt idx="15548">
                  <c:v>-116.779</c:v>
                </c:pt>
                <c:pt idx="15549">
                  <c:v>-116.777</c:v>
                </c:pt>
                <c:pt idx="15550">
                  <c:v>-116.77500000000001</c:v>
                </c:pt>
                <c:pt idx="15551">
                  <c:v>-116.773</c:v>
                </c:pt>
                <c:pt idx="15552">
                  <c:v>-116.771</c:v>
                </c:pt>
                <c:pt idx="15553">
                  <c:v>-116.76900000000001</c:v>
                </c:pt>
                <c:pt idx="15554">
                  <c:v>-116.767</c:v>
                </c:pt>
                <c:pt idx="15555">
                  <c:v>-116.765</c:v>
                </c:pt>
                <c:pt idx="15556">
                  <c:v>-116.76300000000001</c:v>
                </c:pt>
                <c:pt idx="15557">
                  <c:v>-116.761</c:v>
                </c:pt>
                <c:pt idx="15558">
                  <c:v>-116.759</c:v>
                </c:pt>
                <c:pt idx="15559">
                  <c:v>-116.75700000000001</c:v>
                </c:pt>
                <c:pt idx="15560">
                  <c:v>-116.755</c:v>
                </c:pt>
                <c:pt idx="15561">
                  <c:v>-116.753</c:v>
                </c:pt>
                <c:pt idx="15562">
                  <c:v>-116.751</c:v>
                </c:pt>
                <c:pt idx="15563">
                  <c:v>-116.749</c:v>
                </c:pt>
                <c:pt idx="15564">
                  <c:v>-116.747</c:v>
                </c:pt>
                <c:pt idx="15565">
                  <c:v>-116.745</c:v>
                </c:pt>
                <c:pt idx="15566">
                  <c:v>-116.74299999999999</c:v>
                </c:pt>
                <c:pt idx="15567">
                  <c:v>-116.741</c:v>
                </c:pt>
                <c:pt idx="15568">
                  <c:v>-116.739</c:v>
                </c:pt>
                <c:pt idx="15569">
                  <c:v>-116.73699999999999</c:v>
                </c:pt>
                <c:pt idx="15570">
                  <c:v>-116.735</c:v>
                </c:pt>
                <c:pt idx="15571">
                  <c:v>-116.733</c:v>
                </c:pt>
                <c:pt idx="15572">
                  <c:v>-116.73099999999999</c:v>
                </c:pt>
                <c:pt idx="15573">
                  <c:v>-116.729</c:v>
                </c:pt>
                <c:pt idx="15574">
                  <c:v>-116.727</c:v>
                </c:pt>
                <c:pt idx="15575">
                  <c:v>-116.72499999999999</c:v>
                </c:pt>
                <c:pt idx="15576">
                  <c:v>-116.723</c:v>
                </c:pt>
                <c:pt idx="15577">
                  <c:v>-116.721</c:v>
                </c:pt>
                <c:pt idx="15578">
                  <c:v>-116.71899999999999</c:v>
                </c:pt>
                <c:pt idx="15579">
                  <c:v>-116.717</c:v>
                </c:pt>
                <c:pt idx="15580">
                  <c:v>-116.715</c:v>
                </c:pt>
                <c:pt idx="15581">
                  <c:v>-116.71299999999999</c:v>
                </c:pt>
                <c:pt idx="15582">
                  <c:v>-116.711</c:v>
                </c:pt>
                <c:pt idx="15583">
                  <c:v>-116.709</c:v>
                </c:pt>
                <c:pt idx="15584">
                  <c:v>-116.70699999999999</c:v>
                </c:pt>
                <c:pt idx="15585">
                  <c:v>-116.705</c:v>
                </c:pt>
                <c:pt idx="15586">
                  <c:v>-116.703</c:v>
                </c:pt>
                <c:pt idx="15587">
                  <c:v>-116.70099999999999</c:v>
                </c:pt>
                <c:pt idx="15588">
                  <c:v>-116.699</c:v>
                </c:pt>
                <c:pt idx="15589">
                  <c:v>-116.697</c:v>
                </c:pt>
                <c:pt idx="15590">
                  <c:v>-116.69499999999999</c:v>
                </c:pt>
                <c:pt idx="15591">
                  <c:v>-116.693</c:v>
                </c:pt>
                <c:pt idx="15592">
                  <c:v>-116.691</c:v>
                </c:pt>
                <c:pt idx="15593">
                  <c:v>-116.68899999999999</c:v>
                </c:pt>
                <c:pt idx="15594">
                  <c:v>-116.687</c:v>
                </c:pt>
                <c:pt idx="15595">
                  <c:v>-116.685</c:v>
                </c:pt>
                <c:pt idx="15596">
                  <c:v>-116.68299999999999</c:v>
                </c:pt>
                <c:pt idx="15597">
                  <c:v>-116.681</c:v>
                </c:pt>
                <c:pt idx="15598">
                  <c:v>-116.679</c:v>
                </c:pt>
                <c:pt idx="15599">
                  <c:v>-116.67699999999999</c:v>
                </c:pt>
                <c:pt idx="15600">
                  <c:v>-116.675</c:v>
                </c:pt>
                <c:pt idx="15601">
                  <c:v>-116.673</c:v>
                </c:pt>
                <c:pt idx="15602">
                  <c:v>-116.67099999999999</c:v>
                </c:pt>
                <c:pt idx="15603">
                  <c:v>-116.669</c:v>
                </c:pt>
                <c:pt idx="15604">
                  <c:v>-116.667</c:v>
                </c:pt>
                <c:pt idx="15605">
                  <c:v>-116.66499999999999</c:v>
                </c:pt>
                <c:pt idx="15606">
                  <c:v>-116.663</c:v>
                </c:pt>
                <c:pt idx="15607">
                  <c:v>-116.661</c:v>
                </c:pt>
                <c:pt idx="15608">
                  <c:v>-116.65899999999999</c:v>
                </c:pt>
                <c:pt idx="15609">
                  <c:v>-116.657</c:v>
                </c:pt>
                <c:pt idx="15610">
                  <c:v>-116.655</c:v>
                </c:pt>
                <c:pt idx="15611">
                  <c:v>-116.65299999999999</c:v>
                </c:pt>
                <c:pt idx="15612">
                  <c:v>-116.651</c:v>
                </c:pt>
                <c:pt idx="15613">
                  <c:v>-116.649</c:v>
                </c:pt>
                <c:pt idx="15614">
                  <c:v>-116.64699999999999</c:v>
                </c:pt>
                <c:pt idx="15615">
                  <c:v>-116.645</c:v>
                </c:pt>
                <c:pt idx="15616">
                  <c:v>-116.643</c:v>
                </c:pt>
                <c:pt idx="15617">
                  <c:v>-116.64099999999999</c:v>
                </c:pt>
                <c:pt idx="15618">
                  <c:v>-116.639</c:v>
                </c:pt>
                <c:pt idx="15619">
                  <c:v>-116.637</c:v>
                </c:pt>
                <c:pt idx="15620">
                  <c:v>-116.63500000000001</c:v>
                </c:pt>
                <c:pt idx="15621">
                  <c:v>-116.633</c:v>
                </c:pt>
                <c:pt idx="15622">
                  <c:v>-116.631</c:v>
                </c:pt>
                <c:pt idx="15623">
                  <c:v>-116.629</c:v>
                </c:pt>
                <c:pt idx="15624">
                  <c:v>-116.627</c:v>
                </c:pt>
                <c:pt idx="15625">
                  <c:v>-116.625</c:v>
                </c:pt>
                <c:pt idx="15626">
                  <c:v>-116.623</c:v>
                </c:pt>
                <c:pt idx="15627">
                  <c:v>-116.621</c:v>
                </c:pt>
                <c:pt idx="15628">
                  <c:v>-116.619</c:v>
                </c:pt>
                <c:pt idx="15629">
                  <c:v>-116.617</c:v>
                </c:pt>
                <c:pt idx="15630">
                  <c:v>-116.61499999999999</c:v>
                </c:pt>
                <c:pt idx="15631">
                  <c:v>-116.613</c:v>
                </c:pt>
                <c:pt idx="15632">
                  <c:v>-116.611</c:v>
                </c:pt>
                <c:pt idx="15633">
                  <c:v>-116.60900000000001</c:v>
                </c:pt>
                <c:pt idx="15634">
                  <c:v>-116.607</c:v>
                </c:pt>
                <c:pt idx="15635">
                  <c:v>-116.605</c:v>
                </c:pt>
                <c:pt idx="15636">
                  <c:v>-116.60300000000001</c:v>
                </c:pt>
                <c:pt idx="15637">
                  <c:v>-116.601</c:v>
                </c:pt>
                <c:pt idx="15638">
                  <c:v>-116.599</c:v>
                </c:pt>
                <c:pt idx="15639">
                  <c:v>-116.59700000000001</c:v>
                </c:pt>
                <c:pt idx="15640">
                  <c:v>-116.595</c:v>
                </c:pt>
                <c:pt idx="15641">
                  <c:v>-116.593</c:v>
                </c:pt>
                <c:pt idx="15642">
                  <c:v>-116.59100000000001</c:v>
                </c:pt>
                <c:pt idx="15643">
                  <c:v>-116.589</c:v>
                </c:pt>
                <c:pt idx="15644">
                  <c:v>-116.587</c:v>
                </c:pt>
                <c:pt idx="15645">
                  <c:v>-116.58500000000001</c:v>
                </c:pt>
                <c:pt idx="15646">
                  <c:v>-116.583</c:v>
                </c:pt>
                <c:pt idx="15647">
                  <c:v>-116.581</c:v>
                </c:pt>
                <c:pt idx="15648">
                  <c:v>-116.57900000000001</c:v>
                </c:pt>
                <c:pt idx="15649">
                  <c:v>-116.577</c:v>
                </c:pt>
                <c:pt idx="15650">
                  <c:v>-116.575</c:v>
                </c:pt>
                <c:pt idx="15651">
                  <c:v>-116.57300000000001</c:v>
                </c:pt>
                <c:pt idx="15652">
                  <c:v>-116.571</c:v>
                </c:pt>
                <c:pt idx="15653">
                  <c:v>-116.569</c:v>
                </c:pt>
                <c:pt idx="15654">
                  <c:v>-116.56700000000001</c:v>
                </c:pt>
                <c:pt idx="15655">
                  <c:v>-116.565</c:v>
                </c:pt>
                <c:pt idx="15656">
                  <c:v>-116.563</c:v>
                </c:pt>
                <c:pt idx="15657">
                  <c:v>-116.56100000000001</c:v>
                </c:pt>
                <c:pt idx="15658">
                  <c:v>-116.559</c:v>
                </c:pt>
                <c:pt idx="15659">
                  <c:v>-116.557</c:v>
                </c:pt>
                <c:pt idx="15660">
                  <c:v>-116.55500000000001</c:v>
                </c:pt>
                <c:pt idx="15661">
                  <c:v>-116.553</c:v>
                </c:pt>
                <c:pt idx="15662">
                  <c:v>-116.551</c:v>
                </c:pt>
                <c:pt idx="15663">
                  <c:v>-116.54900000000001</c:v>
                </c:pt>
                <c:pt idx="15664">
                  <c:v>-116.547</c:v>
                </c:pt>
                <c:pt idx="15665">
                  <c:v>-116.545</c:v>
                </c:pt>
                <c:pt idx="15666">
                  <c:v>-116.54300000000001</c:v>
                </c:pt>
                <c:pt idx="15667">
                  <c:v>-116.541</c:v>
                </c:pt>
                <c:pt idx="15668">
                  <c:v>-116.539</c:v>
                </c:pt>
                <c:pt idx="15669">
                  <c:v>-116.53700000000001</c:v>
                </c:pt>
                <c:pt idx="15670">
                  <c:v>-116.535</c:v>
                </c:pt>
                <c:pt idx="15671">
                  <c:v>-116.533</c:v>
                </c:pt>
                <c:pt idx="15672">
                  <c:v>-116.53100000000001</c:v>
                </c:pt>
                <c:pt idx="15673">
                  <c:v>-116.529</c:v>
                </c:pt>
                <c:pt idx="15674">
                  <c:v>-116.527</c:v>
                </c:pt>
                <c:pt idx="15675">
                  <c:v>-116.52500000000001</c:v>
                </c:pt>
                <c:pt idx="15676">
                  <c:v>-116.523</c:v>
                </c:pt>
                <c:pt idx="15677">
                  <c:v>-116.521</c:v>
                </c:pt>
                <c:pt idx="15678">
                  <c:v>-116.51900000000001</c:v>
                </c:pt>
                <c:pt idx="15679">
                  <c:v>-116.517</c:v>
                </c:pt>
                <c:pt idx="15680">
                  <c:v>-116.515</c:v>
                </c:pt>
                <c:pt idx="15681">
                  <c:v>-116.51300000000001</c:v>
                </c:pt>
                <c:pt idx="15682">
                  <c:v>-116.511</c:v>
                </c:pt>
                <c:pt idx="15683">
                  <c:v>-116.509</c:v>
                </c:pt>
                <c:pt idx="15684">
                  <c:v>-116.50700000000001</c:v>
                </c:pt>
                <c:pt idx="15685">
                  <c:v>-116.505</c:v>
                </c:pt>
                <c:pt idx="15686">
                  <c:v>-116.503</c:v>
                </c:pt>
                <c:pt idx="15687">
                  <c:v>-116.501</c:v>
                </c:pt>
                <c:pt idx="15688">
                  <c:v>-116.499</c:v>
                </c:pt>
                <c:pt idx="15689">
                  <c:v>-116.497</c:v>
                </c:pt>
                <c:pt idx="15690">
                  <c:v>-116.495</c:v>
                </c:pt>
                <c:pt idx="15691">
                  <c:v>-116.49299999999999</c:v>
                </c:pt>
                <c:pt idx="15692">
                  <c:v>-116.491</c:v>
                </c:pt>
                <c:pt idx="15693">
                  <c:v>-116.489</c:v>
                </c:pt>
                <c:pt idx="15694">
                  <c:v>-116.48699999999999</c:v>
                </c:pt>
                <c:pt idx="15695">
                  <c:v>-116.485</c:v>
                </c:pt>
                <c:pt idx="15696">
                  <c:v>-116.483</c:v>
                </c:pt>
                <c:pt idx="15697">
                  <c:v>-116.48099999999999</c:v>
                </c:pt>
                <c:pt idx="15698">
                  <c:v>-116.479</c:v>
                </c:pt>
                <c:pt idx="15699">
                  <c:v>-116.477</c:v>
                </c:pt>
                <c:pt idx="15700">
                  <c:v>-116.47499999999999</c:v>
                </c:pt>
                <c:pt idx="15701">
                  <c:v>-116.473</c:v>
                </c:pt>
                <c:pt idx="15702">
                  <c:v>-116.471</c:v>
                </c:pt>
                <c:pt idx="15703">
                  <c:v>-116.46899999999999</c:v>
                </c:pt>
                <c:pt idx="15704">
                  <c:v>-116.467</c:v>
                </c:pt>
                <c:pt idx="15705">
                  <c:v>-116.465</c:v>
                </c:pt>
                <c:pt idx="15706">
                  <c:v>-116.46299999999999</c:v>
                </c:pt>
                <c:pt idx="15707">
                  <c:v>-116.461</c:v>
                </c:pt>
                <c:pt idx="15708">
                  <c:v>-116.459</c:v>
                </c:pt>
                <c:pt idx="15709">
                  <c:v>-116.45699999999999</c:v>
                </c:pt>
                <c:pt idx="15710">
                  <c:v>-116.455</c:v>
                </c:pt>
                <c:pt idx="15711">
                  <c:v>-116.453</c:v>
                </c:pt>
                <c:pt idx="15712">
                  <c:v>-116.45099999999999</c:v>
                </c:pt>
                <c:pt idx="15713">
                  <c:v>-116.449</c:v>
                </c:pt>
                <c:pt idx="15714">
                  <c:v>-116.447</c:v>
                </c:pt>
                <c:pt idx="15715">
                  <c:v>-116.44499999999999</c:v>
                </c:pt>
                <c:pt idx="15716">
                  <c:v>-116.443</c:v>
                </c:pt>
                <c:pt idx="15717">
                  <c:v>-116.441</c:v>
                </c:pt>
                <c:pt idx="15718">
                  <c:v>-116.43899999999999</c:v>
                </c:pt>
                <c:pt idx="15719">
                  <c:v>-116.437</c:v>
                </c:pt>
                <c:pt idx="15720">
                  <c:v>-116.435</c:v>
                </c:pt>
                <c:pt idx="15721">
                  <c:v>-116.43299999999999</c:v>
                </c:pt>
                <c:pt idx="15722">
                  <c:v>-116.431</c:v>
                </c:pt>
                <c:pt idx="15723">
                  <c:v>-116.429</c:v>
                </c:pt>
                <c:pt idx="15724">
                  <c:v>-116.42699999999999</c:v>
                </c:pt>
                <c:pt idx="15725">
                  <c:v>-116.425</c:v>
                </c:pt>
                <c:pt idx="15726">
                  <c:v>-116.423</c:v>
                </c:pt>
                <c:pt idx="15727">
                  <c:v>-116.42099999999999</c:v>
                </c:pt>
                <c:pt idx="15728">
                  <c:v>-116.419</c:v>
                </c:pt>
                <c:pt idx="15729">
                  <c:v>-116.417</c:v>
                </c:pt>
                <c:pt idx="15730">
                  <c:v>-116.41499999999999</c:v>
                </c:pt>
                <c:pt idx="15731">
                  <c:v>-116.413</c:v>
                </c:pt>
                <c:pt idx="15732">
                  <c:v>-116.411</c:v>
                </c:pt>
                <c:pt idx="15733">
                  <c:v>-116.40899999999999</c:v>
                </c:pt>
                <c:pt idx="15734">
                  <c:v>-116.407</c:v>
                </c:pt>
                <c:pt idx="15735">
                  <c:v>-116.405</c:v>
                </c:pt>
                <c:pt idx="15736">
                  <c:v>-116.40299999999999</c:v>
                </c:pt>
                <c:pt idx="15737">
                  <c:v>-116.401</c:v>
                </c:pt>
                <c:pt idx="15738">
                  <c:v>-116.399</c:v>
                </c:pt>
                <c:pt idx="15739">
                  <c:v>-116.39699999999999</c:v>
                </c:pt>
                <c:pt idx="15740">
                  <c:v>-116.395</c:v>
                </c:pt>
                <c:pt idx="15741">
                  <c:v>-116.393</c:v>
                </c:pt>
                <c:pt idx="15742">
                  <c:v>-116.39099999999999</c:v>
                </c:pt>
                <c:pt idx="15743">
                  <c:v>-116.389</c:v>
                </c:pt>
                <c:pt idx="15744">
                  <c:v>-116.387</c:v>
                </c:pt>
                <c:pt idx="15745">
                  <c:v>-116.38500000000001</c:v>
                </c:pt>
                <c:pt idx="15746">
                  <c:v>-116.383</c:v>
                </c:pt>
                <c:pt idx="15747">
                  <c:v>-116.381</c:v>
                </c:pt>
                <c:pt idx="15748">
                  <c:v>-116.379</c:v>
                </c:pt>
                <c:pt idx="15749">
                  <c:v>-116.377</c:v>
                </c:pt>
                <c:pt idx="15750">
                  <c:v>-116.375</c:v>
                </c:pt>
                <c:pt idx="15751">
                  <c:v>-116.373</c:v>
                </c:pt>
                <c:pt idx="15752">
                  <c:v>-116.371</c:v>
                </c:pt>
                <c:pt idx="15753">
                  <c:v>-116.369</c:v>
                </c:pt>
                <c:pt idx="15754">
                  <c:v>-116.367</c:v>
                </c:pt>
                <c:pt idx="15755">
                  <c:v>-116.36499999999999</c:v>
                </c:pt>
                <c:pt idx="15756">
                  <c:v>-116.363</c:v>
                </c:pt>
                <c:pt idx="15757">
                  <c:v>-116.361</c:v>
                </c:pt>
                <c:pt idx="15758">
                  <c:v>-116.35900000000001</c:v>
                </c:pt>
                <c:pt idx="15759">
                  <c:v>-116.357</c:v>
                </c:pt>
                <c:pt idx="15760">
                  <c:v>-116.355</c:v>
                </c:pt>
                <c:pt idx="15761">
                  <c:v>-116.35300000000001</c:v>
                </c:pt>
                <c:pt idx="15762">
                  <c:v>-116.351</c:v>
                </c:pt>
                <c:pt idx="15763">
                  <c:v>-116.349</c:v>
                </c:pt>
                <c:pt idx="15764">
                  <c:v>-116.34700000000001</c:v>
                </c:pt>
                <c:pt idx="15765">
                  <c:v>-116.345</c:v>
                </c:pt>
                <c:pt idx="15766">
                  <c:v>-116.343</c:v>
                </c:pt>
                <c:pt idx="15767">
                  <c:v>-116.34100000000001</c:v>
                </c:pt>
                <c:pt idx="15768">
                  <c:v>-116.339</c:v>
                </c:pt>
                <c:pt idx="15769">
                  <c:v>-116.337</c:v>
                </c:pt>
                <c:pt idx="15770">
                  <c:v>-116.33500000000001</c:v>
                </c:pt>
                <c:pt idx="15771">
                  <c:v>-116.333</c:v>
                </c:pt>
                <c:pt idx="15772">
                  <c:v>-116.331</c:v>
                </c:pt>
                <c:pt idx="15773">
                  <c:v>-116.32900000000001</c:v>
                </c:pt>
                <c:pt idx="15774">
                  <c:v>-116.327</c:v>
                </c:pt>
                <c:pt idx="15775">
                  <c:v>-116.325</c:v>
                </c:pt>
                <c:pt idx="15776">
                  <c:v>-116.32300000000001</c:v>
                </c:pt>
                <c:pt idx="15777">
                  <c:v>-116.321</c:v>
                </c:pt>
                <c:pt idx="15778">
                  <c:v>-116.319</c:v>
                </c:pt>
                <c:pt idx="15779">
                  <c:v>-116.31700000000001</c:v>
                </c:pt>
                <c:pt idx="15780">
                  <c:v>-116.315</c:v>
                </c:pt>
                <c:pt idx="15781">
                  <c:v>-116.313</c:v>
                </c:pt>
                <c:pt idx="15782">
                  <c:v>-116.31100000000001</c:v>
                </c:pt>
                <c:pt idx="15783">
                  <c:v>-116.309</c:v>
                </c:pt>
                <c:pt idx="15784">
                  <c:v>-116.307</c:v>
                </c:pt>
                <c:pt idx="15785">
                  <c:v>-116.30500000000001</c:v>
                </c:pt>
                <c:pt idx="15786">
                  <c:v>-116.303</c:v>
                </c:pt>
                <c:pt idx="15787">
                  <c:v>-116.301</c:v>
                </c:pt>
                <c:pt idx="15788">
                  <c:v>-116.29900000000001</c:v>
                </c:pt>
                <c:pt idx="15789">
                  <c:v>-116.297</c:v>
                </c:pt>
                <c:pt idx="15790">
                  <c:v>-116.295</c:v>
                </c:pt>
                <c:pt idx="15791">
                  <c:v>-116.29300000000001</c:v>
                </c:pt>
                <c:pt idx="15792">
                  <c:v>-116.291</c:v>
                </c:pt>
                <c:pt idx="15793">
                  <c:v>-116.289</c:v>
                </c:pt>
                <c:pt idx="15794">
                  <c:v>-116.28700000000001</c:v>
                </c:pt>
                <c:pt idx="15795">
                  <c:v>-116.285</c:v>
                </c:pt>
                <c:pt idx="15796">
                  <c:v>-116.283</c:v>
                </c:pt>
                <c:pt idx="15797">
                  <c:v>-116.28100000000001</c:v>
                </c:pt>
                <c:pt idx="15798">
                  <c:v>-116.279</c:v>
                </c:pt>
                <c:pt idx="15799">
                  <c:v>-116.277</c:v>
                </c:pt>
                <c:pt idx="15800">
                  <c:v>-116.27500000000001</c:v>
                </c:pt>
                <c:pt idx="15801">
                  <c:v>-116.273</c:v>
                </c:pt>
                <c:pt idx="15802">
                  <c:v>-116.271</c:v>
                </c:pt>
                <c:pt idx="15803">
                  <c:v>-116.26900000000001</c:v>
                </c:pt>
                <c:pt idx="15804">
                  <c:v>-116.267</c:v>
                </c:pt>
                <c:pt idx="15805">
                  <c:v>-116.265</c:v>
                </c:pt>
                <c:pt idx="15806">
                  <c:v>-116.26300000000001</c:v>
                </c:pt>
                <c:pt idx="15807">
                  <c:v>-116.261</c:v>
                </c:pt>
                <c:pt idx="15808">
                  <c:v>-116.259</c:v>
                </c:pt>
                <c:pt idx="15809">
                  <c:v>-116.25700000000001</c:v>
                </c:pt>
                <c:pt idx="15810">
                  <c:v>-116.255</c:v>
                </c:pt>
                <c:pt idx="15811">
                  <c:v>-116.253</c:v>
                </c:pt>
                <c:pt idx="15812">
                  <c:v>-116.251</c:v>
                </c:pt>
                <c:pt idx="15813">
                  <c:v>-116.249</c:v>
                </c:pt>
                <c:pt idx="15814">
                  <c:v>-116.247</c:v>
                </c:pt>
                <c:pt idx="15815">
                  <c:v>-116.245</c:v>
                </c:pt>
                <c:pt idx="15816">
                  <c:v>-116.24299999999999</c:v>
                </c:pt>
                <c:pt idx="15817">
                  <c:v>-116.241</c:v>
                </c:pt>
                <c:pt idx="15818">
                  <c:v>-116.239</c:v>
                </c:pt>
                <c:pt idx="15819">
                  <c:v>-116.23699999999999</c:v>
                </c:pt>
                <c:pt idx="15820">
                  <c:v>-116.235</c:v>
                </c:pt>
                <c:pt idx="15821">
                  <c:v>-116.233</c:v>
                </c:pt>
                <c:pt idx="15822">
                  <c:v>-116.23099999999999</c:v>
                </c:pt>
                <c:pt idx="15823">
                  <c:v>-116.229</c:v>
                </c:pt>
                <c:pt idx="15824">
                  <c:v>-116.227</c:v>
                </c:pt>
                <c:pt idx="15825">
                  <c:v>-116.22499999999999</c:v>
                </c:pt>
                <c:pt idx="15826">
                  <c:v>-116.223</c:v>
                </c:pt>
                <c:pt idx="15827">
                  <c:v>-116.221</c:v>
                </c:pt>
                <c:pt idx="15828">
                  <c:v>-116.21899999999999</c:v>
                </c:pt>
                <c:pt idx="15829">
                  <c:v>-116.217</c:v>
                </c:pt>
                <c:pt idx="15830">
                  <c:v>-116.215</c:v>
                </c:pt>
                <c:pt idx="15831">
                  <c:v>-116.21299999999999</c:v>
                </c:pt>
                <c:pt idx="15832">
                  <c:v>-116.211</c:v>
                </c:pt>
                <c:pt idx="15833">
                  <c:v>-116.209</c:v>
                </c:pt>
                <c:pt idx="15834">
                  <c:v>-116.20699999999999</c:v>
                </c:pt>
                <c:pt idx="15835">
                  <c:v>-116.205</c:v>
                </c:pt>
                <c:pt idx="15836">
                  <c:v>-116.203</c:v>
                </c:pt>
                <c:pt idx="15837">
                  <c:v>-116.20099999999999</c:v>
                </c:pt>
                <c:pt idx="15838">
                  <c:v>-116.199</c:v>
                </c:pt>
                <c:pt idx="15839">
                  <c:v>-116.197</c:v>
                </c:pt>
                <c:pt idx="15840">
                  <c:v>-116.19499999999999</c:v>
                </c:pt>
                <c:pt idx="15841">
                  <c:v>-116.193</c:v>
                </c:pt>
                <c:pt idx="15842">
                  <c:v>-116.191</c:v>
                </c:pt>
                <c:pt idx="15843">
                  <c:v>-116.18899999999999</c:v>
                </c:pt>
                <c:pt idx="15844">
                  <c:v>-116.187</c:v>
                </c:pt>
                <c:pt idx="15845">
                  <c:v>-116.185</c:v>
                </c:pt>
                <c:pt idx="15846">
                  <c:v>-116.18299999999999</c:v>
                </c:pt>
                <c:pt idx="15847">
                  <c:v>-116.181</c:v>
                </c:pt>
                <c:pt idx="15848">
                  <c:v>-116.179</c:v>
                </c:pt>
                <c:pt idx="15849">
                  <c:v>-116.17699999999999</c:v>
                </c:pt>
                <c:pt idx="15850">
                  <c:v>-116.175</c:v>
                </c:pt>
                <c:pt idx="15851">
                  <c:v>-116.173</c:v>
                </c:pt>
                <c:pt idx="15852">
                  <c:v>-116.17099999999999</c:v>
                </c:pt>
                <c:pt idx="15853">
                  <c:v>-116.169</c:v>
                </c:pt>
                <c:pt idx="15854">
                  <c:v>-116.167</c:v>
                </c:pt>
                <c:pt idx="15855">
                  <c:v>-116.16499999999999</c:v>
                </c:pt>
                <c:pt idx="15856">
                  <c:v>-116.163</c:v>
                </c:pt>
                <c:pt idx="15857">
                  <c:v>-116.161</c:v>
                </c:pt>
                <c:pt idx="15858">
                  <c:v>-116.15899999999999</c:v>
                </c:pt>
                <c:pt idx="15859">
                  <c:v>-116.157</c:v>
                </c:pt>
                <c:pt idx="15860">
                  <c:v>-116.155</c:v>
                </c:pt>
                <c:pt idx="15861">
                  <c:v>-116.15299999999999</c:v>
                </c:pt>
                <c:pt idx="15862">
                  <c:v>-116.151</c:v>
                </c:pt>
                <c:pt idx="15863">
                  <c:v>-116.149</c:v>
                </c:pt>
                <c:pt idx="15864">
                  <c:v>-116.14699999999999</c:v>
                </c:pt>
                <c:pt idx="15865">
                  <c:v>-116.145</c:v>
                </c:pt>
                <c:pt idx="15866">
                  <c:v>-116.143</c:v>
                </c:pt>
                <c:pt idx="15867">
                  <c:v>-116.14099999999999</c:v>
                </c:pt>
                <c:pt idx="15868">
                  <c:v>-116.139</c:v>
                </c:pt>
                <c:pt idx="15869">
                  <c:v>-116.137</c:v>
                </c:pt>
                <c:pt idx="15870">
                  <c:v>-116.13500000000001</c:v>
                </c:pt>
                <c:pt idx="15871">
                  <c:v>-116.133</c:v>
                </c:pt>
                <c:pt idx="15872">
                  <c:v>-116.131</c:v>
                </c:pt>
                <c:pt idx="15873">
                  <c:v>-116.129</c:v>
                </c:pt>
                <c:pt idx="15874">
                  <c:v>-116.127</c:v>
                </c:pt>
                <c:pt idx="15875">
                  <c:v>-116.125</c:v>
                </c:pt>
                <c:pt idx="15876">
                  <c:v>-116.123</c:v>
                </c:pt>
                <c:pt idx="15877">
                  <c:v>-116.121</c:v>
                </c:pt>
                <c:pt idx="15878">
                  <c:v>-116.119</c:v>
                </c:pt>
                <c:pt idx="15879">
                  <c:v>-116.117</c:v>
                </c:pt>
                <c:pt idx="15880">
                  <c:v>-116.11499999999999</c:v>
                </c:pt>
                <c:pt idx="15881">
                  <c:v>-116.113</c:v>
                </c:pt>
                <c:pt idx="15882">
                  <c:v>-116.111</c:v>
                </c:pt>
                <c:pt idx="15883">
                  <c:v>-116.10900000000001</c:v>
                </c:pt>
                <c:pt idx="15884">
                  <c:v>-116.107</c:v>
                </c:pt>
                <c:pt idx="15885">
                  <c:v>-116.105</c:v>
                </c:pt>
                <c:pt idx="15886">
                  <c:v>-116.10300000000001</c:v>
                </c:pt>
                <c:pt idx="15887">
                  <c:v>-116.101</c:v>
                </c:pt>
                <c:pt idx="15888">
                  <c:v>-116.099</c:v>
                </c:pt>
                <c:pt idx="15889">
                  <c:v>-116.09700000000001</c:v>
                </c:pt>
                <c:pt idx="15890">
                  <c:v>-116.095</c:v>
                </c:pt>
                <c:pt idx="15891">
                  <c:v>-116.093</c:v>
                </c:pt>
                <c:pt idx="15892">
                  <c:v>-116.09100000000001</c:v>
                </c:pt>
                <c:pt idx="15893">
                  <c:v>-116.089</c:v>
                </c:pt>
                <c:pt idx="15894">
                  <c:v>-116.087</c:v>
                </c:pt>
                <c:pt idx="15895">
                  <c:v>-116.08500000000001</c:v>
                </c:pt>
                <c:pt idx="15896">
                  <c:v>-116.083</c:v>
                </c:pt>
                <c:pt idx="15897">
                  <c:v>-116.081</c:v>
                </c:pt>
                <c:pt idx="15898">
                  <c:v>-116.07900000000001</c:v>
                </c:pt>
                <c:pt idx="15899">
                  <c:v>-116.077</c:v>
                </c:pt>
                <c:pt idx="15900">
                  <c:v>-116.075</c:v>
                </c:pt>
                <c:pt idx="15901">
                  <c:v>-116.07300000000001</c:v>
                </c:pt>
                <c:pt idx="15902">
                  <c:v>-116.071</c:v>
                </c:pt>
                <c:pt idx="15903">
                  <c:v>-116.069</c:v>
                </c:pt>
                <c:pt idx="15904">
                  <c:v>-116.06700000000001</c:v>
                </c:pt>
                <c:pt idx="15905">
                  <c:v>-116.065</c:v>
                </c:pt>
                <c:pt idx="15906">
                  <c:v>-116.063</c:v>
                </c:pt>
                <c:pt idx="15907">
                  <c:v>-116.06100000000001</c:v>
                </c:pt>
                <c:pt idx="15908">
                  <c:v>-116.059</c:v>
                </c:pt>
                <c:pt idx="15909">
                  <c:v>-116.057</c:v>
                </c:pt>
                <c:pt idx="15910">
                  <c:v>-116.05500000000001</c:v>
                </c:pt>
                <c:pt idx="15911">
                  <c:v>-116.053</c:v>
                </c:pt>
                <c:pt idx="15912">
                  <c:v>-116.051</c:v>
                </c:pt>
                <c:pt idx="15913">
                  <c:v>-116.04900000000001</c:v>
                </c:pt>
                <c:pt idx="15914">
                  <c:v>-116.047</c:v>
                </c:pt>
                <c:pt idx="15915">
                  <c:v>-116.045</c:v>
                </c:pt>
                <c:pt idx="15916">
                  <c:v>-116.04300000000001</c:v>
                </c:pt>
                <c:pt idx="15917">
                  <c:v>-116.041</c:v>
                </c:pt>
                <c:pt idx="15918">
                  <c:v>-116.039</c:v>
                </c:pt>
                <c:pt idx="15919">
                  <c:v>-116.03700000000001</c:v>
                </c:pt>
                <c:pt idx="15920">
                  <c:v>-116.035</c:v>
                </c:pt>
                <c:pt idx="15921">
                  <c:v>-116.033</c:v>
                </c:pt>
                <c:pt idx="15922">
                  <c:v>-116.03100000000001</c:v>
                </c:pt>
                <c:pt idx="15923">
                  <c:v>-116.029</c:v>
                </c:pt>
                <c:pt idx="15924">
                  <c:v>-116.027</c:v>
                </c:pt>
                <c:pt idx="15925">
                  <c:v>-116.02500000000001</c:v>
                </c:pt>
                <c:pt idx="15926">
                  <c:v>-116.023</c:v>
                </c:pt>
                <c:pt idx="15927">
                  <c:v>-116.021</c:v>
                </c:pt>
                <c:pt idx="15928">
                  <c:v>-116.01900000000001</c:v>
                </c:pt>
                <c:pt idx="15929">
                  <c:v>-116.017</c:v>
                </c:pt>
                <c:pt idx="15930">
                  <c:v>-116.015</c:v>
                </c:pt>
                <c:pt idx="15931">
                  <c:v>-116.01300000000001</c:v>
                </c:pt>
                <c:pt idx="15932">
                  <c:v>-116.011</c:v>
                </c:pt>
                <c:pt idx="15933">
                  <c:v>-116.009</c:v>
                </c:pt>
                <c:pt idx="15934">
                  <c:v>-116.00700000000001</c:v>
                </c:pt>
                <c:pt idx="15935">
                  <c:v>-116.005</c:v>
                </c:pt>
                <c:pt idx="15936">
                  <c:v>-116.003</c:v>
                </c:pt>
                <c:pt idx="15937">
                  <c:v>-116.001</c:v>
                </c:pt>
                <c:pt idx="15938">
                  <c:v>-115.999</c:v>
                </c:pt>
                <c:pt idx="15939">
                  <c:v>-115.997</c:v>
                </c:pt>
                <c:pt idx="15940">
                  <c:v>-115.995</c:v>
                </c:pt>
                <c:pt idx="15941">
                  <c:v>-115.99299999999999</c:v>
                </c:pt>
                <c:pt idx="15942">
                  <c:v>-115.991</c:v>
                </c:pt>
                <c:pt idx="15943">
                  <c:v>-115.989</c:v>
                </c:pt>
                <c:pt idx="15944">
                  <c:v>-115.98699999999999</c:v>
                </c:pt>
                <c:pt idx="15945">
                  <c:v>-115.985</c:v>
                </c:pt>
                <c:pt idx="15946">
                  <c:v>-115.983</c:v>
                </c:pt>
                <c:pt idx="15947">
                  <c:v>-115.98099999999999</c:v>
                </c:pt>
                <c:pt idx="15948">
                  <c:v>-115.979</c:v>
                </c:pt>
                <c:pt idx="15949">
                  <c:v>-115.977</c:v>
                </c:pt>
                <c:pt idx="15950">
                  <c:v>-115.97499999999999</c:v>
                </c:pt>
                <c:pt idx="15951">
                  <c:v>-115.973</c:v>
                </c:pt>
                <c:pt idx="15952">
                  <c:v>-115.971</c:v>
                </c:pt>
                <c:pt idx="15953">
                  <c:v>-115.96899999999999</c:v>
                </c:pt>
                <c:pt idx="15954">
                  <c:v>-115.967</c:v>
                </c:pt>
                <c:pt idx="15955">
                  <c:v>-115.965</c:v>
                </c:pt>
                <c:pt idx="15956">
                  <c:v>-115.96299999999999</c:v>
                </c:pt>
                <c:pt idx="15957">
                  <c:v>-115.961</c:v>
                </c:pt>
                <c:pt idx="15958">
                  <c:v>-115.959</c:v>
                </c:pt>
                <c:pt idx="15959">
                  <c:v>-115.95699999999999</c:v>
                </c:pt>
                <c:pt idx="15960">
                  <c:v>-115.955</c:v>
                </c:pt>
                <c:pt idx="15961">
                  <c:v>-115.953</c:v>
                </c:pt>
                <c:pt idx="15962">
                  <c:v>-115.95099999999999</c:v>
                </c:pt>
                <c:pt idx="15963">
                  <c:v>-115.949</c:v>
                </c:pt>
                <c:pt idx="15964">
                  <c:v>-115.947</c:v>
                </c:pt>
                <c:pt idx="15965">
                  <c:v>-115.94499999999999</c:v>
                </c:pt>
                <c:pt idx="15966">
                  <c:v>-115.943</c:v>
                </c:pt>
                <c:pt idx="15967">
                  <c:v>-115.941</c:v>
                </c:pt>
                <c:pt idx="15968">
                  <c:v>-115.93899999999999</c:v>
                </c:pt>
                <c:pt idx="15969">
                  <c:v>-115.937</c:v>
                </c:pt>
                <c:pt idx="15970">
                  <c:v>-115.935</c:v>
                </c:pt>
                <c:pt idx="15971">
                  <c:v>-115.93299999999999</c:v>
                </c:pt>
                <c:pt idx="15972">
                  <c:v>-115.931</c:v>
                </c:pt>
                <c:pt idx="15973">
                  <c:v>-115.929</c:v>
                </c:pt>
                <c:pt idx="15974">
                  <c:v>-115.92699999999999</c:v>
                </c:pt>
                <c:pt idx="15975">
                  <c:v>-115.925</c:v>
                </c:pt>
                <c:pt idx="15976">
                  <c:v>-115.923</c:v>
                </c:pt>
                <c:pt idx="15977">
                  <c:v>-115.92099999999999</c:v>
                </c:pt>
                <c:pt idx="15978">
                  <c:v>-115.919</c:v>
                </c:pt>
                <c:pt idx="15979">
                  <c:v>-115.917</c:v>
                </c:pt>
                <c:pt idx="15980">
                  <c:v>-115.91499999999999</c:v>
                </c:pt>
                <c:pt idx="15981">
                  <c:v>-115.913</c:v>
                </c:pt>
                <c:pt idx="15982">
                  <c:v>-115.911</c:v>
                </c:pt>
                <c:pt idx="15983">
                  <c:v>-115.90899999999999</c:v>
                </c:pt>
                <c:pt idx="15984">
                  <c:v>-115.907</c:v>
                </c:pt>
                <c:pt idx="15985">
                  <c:v>-115.905</c:v>
                </c:pt>
                <c:pt idx="15986">
                  <c:v>-115.90299999999999</c:v>
                </c:pt>
                <c:pt idx="15987">
                  <c:v>-115.901</c:v>
                </c:pt>
                <c:pt idx="15988">
                  <c:v>-115.899</c:v>
                </c:pt>
                <c:pt idx="15989">
                  <c:v>-115.89699999999999</c:v>
                </c:pt>
                <c:pt idx="15990">
                  <c:v>-115.895</c:v>
                </c:pt>
                <c:pt idx="15991">
                  <c:v>-115.893</c:v>
                </c:pt>
                <c:pt idx="15992">
                  <c:v>-115.89099999999999</c:v>
                </c:pt>
                <c:pt idx="15993">
                  <c:v>-115.889</c:v>
                </c:pt>
                <c:pt idx="15994">
                  <c:v>-115.887</c:v>
                </c:pt>
                <c:pt idx="15995">
                  <c:v>-115.88500000000001</c:v>
                </c:pt>
                <c:pt idx="15996">
                  <c:v>-115.883</c:v>
                </c:pt>
                <c:pt idx="15997">
                  <c:v>-115.881</c:v>
                </c:pt>
                <c:pt idx="15998">
                  <c:v>-115.879</c:v>
                </c:pt>
                <c:pt idx="15999">
                  <c:v>-115.877</c:v>
                </c:pt>
                <c:pt idx="16000">
                  <c:v>-115.875</c:v>
                </c:pt>
                <c:pt idx="16001">
                  <c:v>-115.87299999999999</c:v>
                </c:pt>
                <c:pt idx="16002">
                  <c:v>-115.87100000000001</c:v>
                </c:pt>
                <c:pt idx="16003">
                  <c:v>-115.869</c:v>
                </c:pt>
                <c:pt idx="16004">
                  <c:v>-115.86699999999999</c:v>
                </c:pt>
                <c:pt idx="16005">
                  <c:v>-115.86500000000001</c:v>
                </c:pt>
                <c:pt idx="16006">
                  <c:v>-115.863</c:v>
                </c:pt>
                <c:pt idx="16007">
                  <c:v>-115.86099999999999</c:v>
                </c:pt>
                <c:pt idx="16008">
                  <c:v>-115.85900000000001</c:v>
                </c:pt>
                <c:pt idx="16009">
                  <c:v>-115.857</c:v>
                </c:pt>
                <c:pt idx="16010">
                  <c:v>-115.85499999999999</c:v>
                </c:pt>
                <c:pt idx="16011">
                  <c:v>-115.85300000000001</c:v>
                </c:pt>
                <c:pt idx="16012">
                  <c:v>-115.851</c:v>
                </c:pt>
                <c:pt idx="16013">
                  <c:v>-115.84899999999999</c:v>
                </c:pt>
                <c:pt idx="16014">
                  <c:v>-115.84700000000001</c:v>
                </c:pt>
                <c:pt idx="16015">
                  <c:v>-115.845</c:v>
                </c:pt>
                <c:pt idx="16016">
                  <c:v>-115.843</c:v>
                </c:pt>
                <c:pt idx="16017">
                  <c:v>-115.84100000000001</c:v>
                </c:pt>
                <c:pt idx="16018">
                  <c:v>-115.839</c:v>
                </c:pt>
                <c:pt idx="16019">
                  <c:v>-115.837</c:v>
                </c:pt>
                <c:pt idx="16020">
                  <c:v>-115.83500000000001</c:v>
                </c:pt>
                <c:pt idx="16021">
                  <c:v>-115.833</c:v>
                </c:pt>
                <c:pt idx="16022">
                  <c:v>-115.831</c:v>
                </c:pt>
                <c:pt idx="16023">
                  <c:v>-115.82900000000001</c:v>
                </c:pt>
                <c:pt idx="16024">
                  <c:v>-115.827</c:v>
                </c:pt>
                <c:pt idx="16025">
                  <c:v>-115.825</c:v>
                </c:pt>
                <c:pt idx="16026">
                  <c:v>-115.82300000000001</c:v>
                </c:pt>
                <c:pt idx="16027">
                  <c:v>-115.821</c:v>
                </c:pt>
                <c:pt idx="16028">
                  <c:v>-115.819</c:v>
                </c:pt>
                <c:pt idx="16029">
                  <c:v>-115.81700000000001</c:v>
                </c:pt>
                <c:pt idx="16030">
                  <c:v>-115.815</c:v>
                </c:pt>
                <c:pt idx="16031">
                  <c:v>-115.813</c:v>
                </c:pt>
                <c:pt idx="16032">
                  <c:v>-115.81100000000001</c:v>
                </c:pt>
                <c:pt idx="16033">
                  <c:v>-115.809</c:v>
                </c:pt>
                <c:pt idx="16034">
                  <c:v>-115.807</c:v>
                </c:pt>
                <c:pt idx="16035">
                  <c:v>-115.80500000000001</c:v>
                </c:pt>
                <c:pt idx="16036">
                  <c:v>-115.803</c:v>
                </c:pt>
                <c:pt idx="16037">
                  <c:v>-115.801</c:v>
                </c:pt>
                <c:pt idx="16038">
                  <c:v>-115.79900000000001</c:v>
                </c:pt>
                <c:pt idx="16039">
                  <c:v>-115.797</c:v>
                </c:pt>
                <c:pt idx="16040">
                  <c:v>-115.795</c:v>
                </c:pt>
                <c:pt idx="16041">
                  <c:v>-115.79300000000001</c:v>
                </c:pt>
                <c:pt idx="16042">
                  <c:v>-115.791</c:v>
                </c:pt>
                <c:pt idx="16043">
                  <c:v>-115.789</c:v>
                </c:pt>
                <c:pt idx="16044">
                  <c:v>-115.78700000000001</c:v>
                </c:pt>
                <c:pt idx="16045">
                  <c:v>-115.785</c:v>
                </c:pt>
                <c:pt idx="16046">
                  <c:v>-115.783</c:v>
                </c:pt>
                <c:pt idx="16047">
                  <c:v>-115.78100000000001</c:v>
                </c:pt>
                <c:pt idx="16048">
                  <c:v>-115.779</c:v>
                </c:pt>
                <c:pt idx="16049">
                  <c:v>-115.777</c:v>
                </c:pt>
                <c:pt idx="16050">
                  <c:v>-115.77500000000001</c:v>
                </c:pt>
                <c:pt idx="16051">
                  <c:v>-115.773</c:v>
                </c:pt>
                <c:pt idx="16052">
                  <c:v>-115.771</c:v>
                </c:pt>
                <c:pt idx="16053">
                  <c:v>-115.76900000000001</c:v>
                </c:pt>
                <c:pt idx="16054">
                  <c:v>-115.767</c:v>
                </c:pt>
                <c:pt idx="16055">
                  <c:v>-115.765</c:v>
                </c:pt>
                <c:pt idx="16056">
                  <c:v>-115.76300000000001</c:v>
                </c:pt>
                <c:pt idx="16057">
                  <c:v>-115.761</c:v>
                </c:pt>
                <c:pt idx="16058">
                  <c:v>-115.759</c:v>
                </c:pt>
                <c:pt idx="16059">
                  <c:v>-115.75700000000001</c:v>
                </c:pt>
                <c:pt idx="16060">
                  <c:v>-115.755</c:v>
                </c:pt>
                <c:pt idx="16061">
                  <c:v>-115.753</c:v>
                </c:pt>
                <c:pt idx="16062">
                  <c:v>-115.751</c:v>
                </c:pt>
                <c:pt idx="16063">
                  <c:v>-115.749</c:v>
                </c:pt>
                <c:pt idx="16064">
                  <c:v>-115.747</c:v>
                </c:pt>
                <c:pt idx="16065">
                  <c:v>-115.745</c:v>
                </c:pt>
                <c:pt idx="16066">
                  <c:v>-115.74299999999999</c:v>
                </c:pt>
                <c:pt idx="16067">
                  <c:v>-115.741</c:v>
                </c:pt>
                <c:pt idx="16068">
                  <c:v>-115.739</c:v>
                </c:pt>
                <c:pt idx="16069">
                  <c:v>-115.73699999999999</c:v>
                </c:pt>
                <c:pt idx="16070">
                  <c:v>-115.735</c:v>
                </c:pt>
                <c:pt idx="16071">
                  <c:v>-115.733</c:v>
                </c:pt>
                <c:pt idx="16072">
                  <c:v>-115.73099999999999</c:v>
                </c:pt>
                <c:pt idx="16073">
                  <c:v>-115.729</c:v>
                </c:pt>
                <c:pt idx="16074">
                  <c:v>-115.727</c:v>
                </c:pt>
                <c:pt idx="16075">
                  <c:v>-115.72499999999999</c:v>
                </c:pt>
                <c:pt idx="16076">
                  <c:v>-115.723</c:v>
                </c:pt>
                <c:pt idx="16077">
                  <c:v>-115.721</c:v>
                </c:pt>
                <c:pt idx="16078">
                  <c:v>-115.71899999999999</c:v>
                </c:pt>
                <c:pt idx="16079">
                  <c:v>-115.717</c:v>
                </c:pt>
                <c:pt idx="16080">
                  <c:v>-115.715</c:v>
                </c:pt>
                <c:pt idx="16081">
                  <c:v>-115.71299999999999</c:v>
                </c:pt>
                <c:pt idx="16082">
                  <c:v>-115.711</c:v>
                </c:pt>
                <c:pt idx="16083">
                  <c:v>-115.709</c:v>
                </c:pt>
                <c:pt idx="16084">
                  <c:v>-115.70699999999999</c:v>
                </c:pt>
                <c:pt idx="16085">
                  <c:v>-115.705</c:v>
                </c:pt>
                <c:pt idx="16086">
                  <c:v>-115.703</c:v>
                </c:pt>
                <c:pt idx="16087">
                  <c:v>-115.70099999999999</c:v>
                </c:pt>
                <c:pt idx="16088">
                  <c:v>-115.699</c:v>
                </c:pt>
                <c:pt idx="16089">
                  <c:v>-115.697</c:v>
                </c:pt>
                <c:pt idx="16090">
                  <c:v>-115.69499999999999</c:v>
                </c:pt>
                <c:pt idx="16091">
                  <c:v>-115.693</c:v>
                </c:pt>
                <c:pt idx="16092">
                  <c:v>-115.691</c:v>
                </c:pt>
                <c:pt idx="16093">
                  <c:v>-115.68899999999999</c:v>
                </c:pt>
                <c:pt idx="16094">
                  <c:v>-115.687</c:v>
                </c:pt>
                <c:pt idx="16095">
                  <c:v>-115.685</c:v>
                </c:pt>
                <c:pt idx="16096">
                  <c:v>-115.68299999999999</c:v>
                </c:pt>
                <c:pt idx="16097">
                  <c:v>-115.681</c:v>
                </c:pt>
                <c:pt idx="16098">
                  <c:v>-115.679</c:v>
                </c:pt>
                <c:pt idx="16099">
                  <c:v>-115.67699999999999</c:v>
                </c:pt>
                <c:pt idx="16100">
                  <c:v>-115.675</c:v>
                </c:pt>
                <c:pt idx="16101">
                  <c:v>-115.673</c:v>
                </c:pt>
                <c:pt idx="16102">
                  <c:v>-115.67099999999999</c:v>
                </c:pt>
                <c:pt idx="16103">
                  <c:v>-115.669</c:v>
                </c:pt>
                <c:pt idx="16104">
                  <c:v>-115.667</c:v>
                </c:pt>
                <c:pt idx="16105">
                  <c:v>-115.66499999999999</c:v>
                </c:pt>
                <c:pt idx="16106">
                  <c:v>-115.663</c:v>
                </c:pt>
                <c:pt idx="16107">
                  <c:v>-115.661</c:v>
                </c:pt>
                <c:pt idx="16108">
                  <c:v>-115.65899999999999</c:v>
                </c:pt>
                <c:pt idx="16109">
                  <c:v>-115.657</c:v>
                </c:pt>
                <c:pt idx="16110">
                  <c:v>-115.655</c:v>
                </c:pt>
                <c:pt idx="16111">
                  <c:v>-115.65299999999999</c:v>
                </c:pt>
                <c:pt idx="16112">
                  <c:v>-115.65100000000001</c:v>
                </c:pt>
                <c:pt idx="16113">
                  <c:v>-115.649</c:v>
                </c:pt>
                <c:pt idx="16114">
                  <c:v>-115.64699999999999</c:v>
                </c:pt>
                <c:pt idx="16115">
                  <c:v>-115.64500000000001</c:v>
                </c:pt>
                <c:pt idx="16116">
                  <c:v>-115.643</c:v>
                </c:pt>
                <c:pt idx="16117">
                  <c:v>-115.64099999999999</c:v>
                </c:pt>
                <c:pt idx="16118">
                  <c:v>-115.63900000000001</c:v>
                </c:pt>
                <c:pt idx="16119">
                  <c:v>-115.637</c:v>
                </c:pt>
                <c:pt idx="16120">
                  <c:v>-115.63499999999999</c:v>
                </c:pt>
                <c:pt idx="16121">
                  <c:v>-115.63300000000001</c:v>
                </c:pt>
                <c:pt idx="16122">
                  <c:v>-115.631</c:v>
                </c:pt>
                <c:pt idx="16123">
                  <c:v>-115.62899999999999</c:v>
                </c:pt>
                <c:pt idx="16124">
                  <c:v>-115.62700000000001</c:v>
                </c:pt>
                <c:pt idx="16125">
                  <c:v>-115.625</c:v>
                </c:pt>
                <c:pt idx="16126">
                  <c:v>-115.62299999999999</c:v>
                </c:pt>
                <c:pt idx="16127">
                  <c:v>-115.62100000000001</c:v>
                </c:pt>
                <c:pt idx="16128">
                  <c:v>-115.619</c:v>
                </c:pt>
                <c:pt idx="16129">
                  <c:v>-115.61699999999999</c:v>
                </c:pt>
                <c:pt idx="16130">
                  <c:v>-115.61500000000001</c:v>
                </c:pt>
                <c:pt idx="16131">
                  <c:v>-115.613</c:v>
                </c:pt>
                <c:pt idx="16132">
                  <c:v>-115.61099999999999</c:v>
                </c:pt>
                <c:pt idx="16133">
                  <c:v>-115.60900000000001</c:v>
                </c:pt>
                <c:pt idx="16134">
                  <c:v>-115.607</c:v>
                </c:pt>
                <c:pt idx="16135">
                  <c:v>-115.60499999999999</c:v>
                </c:pt>
                <c:pt idx="16136">
                  <c:v>-115.60300000000001</c:v>
                </c:pt>
                <c:pt idx="16137">
                  <c:v>-115.601</c:v>
                </c:pt>
                <c:pt idx="16138">
                  <c:v>-115.59899999999999</c:v>
                </c:pt>
                <c:pt idx="16139">
                  <c:v>-115.59700000000001</c:v>
                </c:pt>
                <c:pt idx="16140">
                  <c:v>-115.595</c:v>
                </c:pt>
                <c:pt idx="16141">
                  <c:v>-115.593</c:v>
                </c:pt>
                <c:pt idx="16142">
                  <c:v>-115.59100000000001</c:v>
                </c:pt>
                <c:pt idx="16143">
                  <c:v>-115.589</c:v>
                </c:pt>
                <c:pt idx="16144">
                  <c:v>-115.587</c:v>
                </c:pt>
                <c:pt idx="16145">
                  <c:v>-115.58500000000001</c:v>
                </c:pt>
                <c:pt idx="16146">
                  <c:v>-115.583</c:v>
                </c:pt>
                <c:pt idx="16147">
                  <c:v>-115.581</c:v>
                </c:pt>
                <c:pt idx="16148">
                  <c:v>-115.57900000000001</c:v>
                </c:pt>
                <c:pt idx="16149">
                  <c:v>-115.577</c:v>
                </c:pt>
                <c:pt idx="16150">
                  <c:v>-115.575</c:v>
                </c:pt>
                <c:pt idx="16151">
                  <c:v>-115.57300000000001</c:v>
                </c:pt>
                <c:pt idx="16152">
                  <c:v>-115.571</c:v>
                </c:pt>
                <c:pt idx="16153">
                  <c:v>-115.569</c:v>
                </c:pt>
                <c:pt idx="16154">
                  <c:v>-115.56700000000001</c:v>
                </c:pt>
                <c:pt idx="16155">
                  <c:v>-115.565</c:v>
                </c:pt>
                <c:pt idx="16156">
                  <c:v>-115.563</c:v>
                </c:pt>
                <c:pt idx="16157">
                  <c:v>-115.56100000000001</c:v>
                </c:pt>
                <c:pt idx="16158">
                  <c:v>-115.559</c:v>
                </c:pt>
                <c:pt idx="16159">
                  <c:v>-115.557</c:v>
                </c:pt>
                <c:pt idx="16160">
                  <c:v>-115.55500000000001</c:v>
                </c:pt>
                <c:pt idx="16161">
                  <c:v>-115.553</c:v>
                </c:pt>
                <c:pt idx="16162">
                  <c:v>-115.551</c:v>
                </c:pt>
                <c:pt idx="16163">
                  <c:v>-115.54900000000001</c:v>
                </c:pt>
                <c:pt idx="16164">
                  <c:v>-115.547</c:v>
                </c:pt>
                <c:pt idx="16165">
                  <c:v>-115.545</c:v>
                </c:pt>
                <c:pt idx="16166">
                  <c:v>-115.54300000000001</c:v>
                </c:pt>
                <c:pt idx="16167">
                  <c:v>-115.541</c:v>
                </c:pt>
                <c:pt idx="16168">
                  <c:v>-115.539</c:v>
                </c:pt>
                <c:pt idx="16169">
                  <c:v>-115.53700000000001</c:v>
                </c:pt>
                <c:pt idx="16170">
                  <c:v>-115.535</c:v>
                </c:pt>
                <c:pt idx="16171">
                  <c:v>-115.533</c:v>
                </c:pt>
                <c:pt idx="16172">
                  <c:v>-115.53100000000001</c:v>
                </c:pt>
                <c:pt idx="16173">
                  <c:v>-115.529</c:v>
                </c:pt>
                <c:pt idx="16174">
                  <c:v>-115.527</c:v>
                </c:pt>
                <c:pt idx="16175">
                  <c:v>-115.52500000000001</c:v>
                </c:pt>
                <c:pt idx="16176">
                  <c:v>-115.523</c:v>
                </c:pt>
                <c:pt idx="16177">
                  <c:v>-115.521</c:v>
                </c:pt>
                <c:pt idx="16178">
                  <c:v>-115.51900000000001</c:v>
                </c:pt>
                <c:pt idx="16179">
                  <c:v>-115.517</c:v>
                </c:pt>
                <c:pt idx="16180">
                  <c:v>-115.515</c:v>
                </c:pt>
                <c:pt idx="16181">
                  <c:v>-115.51300000000001</c:v>
                </c:pt>
                <c:pt idx="16182">
                  <c:v>-115.511</c:v>
                </c:pt>
                <c:pt idx="16183">
                  <c:v>-115.509</c:v>
                </c:pt>
                <c:pt idx="16184">
                  <c:v>-115.50700000000001</c:v>
                </c:pt>
                <c:pt idx="16185">
                  <c:v>-115.505</c:v>
                </c:pt>
                <c:pt idx="16186">
                  <c:v>-115.503</c:v>
                </c:pt>
                <c:pt idx="16187">
                  <c:v>-115.501</c:v>
                </c:pt>
                <c:pt idx="16188">
                  <c:v>-115.499</c:v>
                </c:pt>
                <c:pt idx="16189">
                  <c:v>-115.497</c:v>
                </c:pt>
                <c:pt idx="16190">
                  <c:v>-115.495</c:v>
                </c:pt>
                <c:pt idx="16191">
                  <c:v>-115.49299999999999</c:v>
                </c:pt>
                <c:pt idx="16192">
                  <c:v>-115.491</c:v>
                </c:pt>
                <c:pt idx="16193">
                  <c:v>-115.489</c:v>
                </c:pt>
                <c:pt idx="16194">
                  <c:v>-115.48699999999999</c:v>
                </c:pt>
                <c:pt idx="16195">
                  <c:v>-115.485</c:v>
                </c:pt>
                <c:pt idx="16196">
                  <c:v>-115.483</c:v>
                </c:pt>
                <c:pt idx="16197">
                  <c:v>-115.48099999999999</c:v>
                </c:pt>
                <c:pt idx="16198">
                  <c:v>-115.479</c:v>
                </c:pt>
                <c:pt idx="16199">
                  <c:v>-115.477</c:v>
                </c:pt>
                <c:pt idx="16200">
                  <c:v>-115.47499999999999</c:v>
                </c:pt>
                <c:pt idx="16201">
                  <c:v>-115.473</c:v>
                </c:pt>
                <c:pt idx="16202">
                  <c:v>-115.471</c:v>
                </c:pt>
                <c:pt idx="16203">
                  <c:v>-115.46899999999999</c:v>
                </c:pt>
                <c:pt idx="16204">
                  <c:v>-115.467</c:v>
                </c:pt>
                <c:pt idx="16205">
                  <c:v>-115.465</c:v>
                </c:pt>
                <c:pt idx="16206">
                  <c:v>-115.46299999999999</c:v>
                </c:pt>
                <c:pt idx="16207">
                  <c:v>-115.461</c:v>
                </c:pt>
                <c:pt idx="16208">
                  <c:v>-115.459</c:v>
                </c:pt>
                <c:pt idx="16209">
                  <c:v>-115.45699999999999</c:v>
                </c:pt>
                <c:pt idx="16210">
                  <c:v>-115.455</c:v>
                </c:pt>
                <c:pt idx="16211">
                  <c:v>-115.453</c:v>
                </c:pt>
                <c:pt idx="16212">
                  <c:v>-115.45099999999999</c:v>
                </c:pt>
                <c:pt idx="16213">
                  <c:v>-115.449</c:v>
                </c:pt>
                <c:pt idx="16214">
                  <c:v>-115.447</c:v>
                </c:pt>
                <c:pt idx="16215">
                  <c:v>-115.44499999999999</c:v>
                </c:pt>
                <c:pt idx="16216">
                  <c:v>-115.443</c:v>
                </c:pt>
                <c:pt idx="16217">
                  <c:v>-115.441</c:v>
                </c:pt>
                <c:pt idx="16218">
                  <c:v>-115.43899999999999</c:v>
                </c:pt>
                <c:pt idx="16219">
                  <c:v>-115.437</c:v>
                </c:pt>
                <c:pt idx="16220">
                  <c:v>-115.435</c:v>
                </c:pt>
                <c:pt idx="16221">
                  <c:v>-115.43299999999999</c:v>
                </c:pt>
                <c:pt idx="16222">
                  <c:v>-115.431</c:v>
                </c:pt>
                <c:pt idx="16223">
                  <c:v>-115.429</c:v>
                </c:pt>
                <c:pt idx="16224">
                  <c:v>-115.42699999999999</c:v>
                </c:pt>
                <c:pt idx="16225">
                  <c:v>-115.425</c:v>
                </c:pt>
                <c:pt idx="16226">
                  <c:v>-115.423</c:v>
                </c:pt>
                <c:pt idx="16227">
                  <c:v>-115.42099999999999</c:v>
                </c:pt>
                <c:pt idx="16228">
                  <c:v>-115.419</c:v>
                </c:pt>
                <c:pt idx="16229">
                  <c:v>-115.417</c:v>
                </c:pt>
                <c:pt idx="16230">
                  <c:v>-115.41499999999999</c:v>
                </c:pt>
                <c:pt idx="16231">
                  <c:v>-115.413</c:v>
                </c:pt>
                <c:pt idx="16232">
                  <c:v>-115.411</c:v>
                </c:pt>
                <c:pt idx="16233">
                  <c:v>-115.40899999999999</c:v>
                </c:pt>
                <c:pt idx="16234">
                  <c:v>-115.407</c:v>
                </c:pt>
                <c:pt idx="16235">
                  <c:v>-115.405</c:v>
                </c:pt>
                <c:pt idx="16236">
                  <c:v>-115.40299999999999</c:v>
                </c:pt>
                <c:pt idx="16237">
                  <c:v>-115.40100000000001</c:v>
                </c:pt>
                <c:pt idx="16238">
                  <c:v>-115.399</c:v>
                </c:pt>
                <c:pt idx="16239">
                  <c:v>-115.39699999999999</c:v>
                </c:pt>
                <c:pt idx="16240">
                  <c:v>-115.39500000000001</c:v>
                </c:pt>
                <c:pt idx="16241">
                  <c:v>-115.393</c:v>
                </c:pt>
                <c:pt idx="16242">
                  <c:v>-115.39099999999999</c:v>
                </c:pt>
                <c:pt idx="16243">
                  <c:v>-115.38900000000001</c:v>
                </c:pt>
                <c:pt idx="16244">
                  <c:v>-115.387</c:v>
                </c:pt>
                <c:pt idx="16245">
                  <c:v>-115.38499999999999</c:v>
                </c:pt>
                <c:pt idx="16246">
                  <c:v>-115.38300000000001</c:v>
                </c:pt>
                <c:pt idx="16247">
                  <c:v>-115.381</c:v>
                </c:pt>
                <c:pt idx="16248">
                  <c:v>-115.37899999999999</c:v>
                </c:pt>
                <c:pt idx="16249">
                  <c:v>-115.37700000000001</c:v>
                </c:pt>
                <c:pt idx="16250">
                  <c:v>-115.375</c:v>
                </c:pt>
                <c:pt idx="16251">
                  <c:v>-115.37299999999999</c:v>
                </c:pt>
                <c:pt idx="16252">
                  <c:v>-115.37100000000001</c:v>
                </c:pt>
                <c:pt idx="16253">
                  <c:v>-115.369</c:v>
                </c:pt>
                <c:pt idx="16254">
                  <c:v>-115.36699999999999</c:v>
                </c:pt>
                <c:pt idx="16255">
                  <c:v>-115.36500000000001</c:v>
                </c:pt>
                <c:pt idx="16256">
                  <c:v>-115.363</c:v>
                </c:pt>
                <c:pt idx="16257">
                  <c:v>-115.36099999999999</c:v>
                </c:pt>
                <c:pt idx="16258">
                  <c:v>-115.35900000000001</c:v>
                </c:pt>
                <c:pt idx="16259">
                  <c:v>-115.357</c:v>
                </c:pt>
                <c:pt idx="16260">
                  <c:v>-115.35499999999999</c:v>
                </c:pt>
                <c:pt idx="16261">
                  <c:v>-115.35300000000001</c:v>
                </c:pt>
                <c:pt idx="16262">
                  <c:v>-115.351</c:v>
                </c:pt>
                <c:pt idx="16263">
                  <c:v>-115.34899999999999</c:v>
                </c:pt>
                <c:pt idx="16264">
                  <c:v>-115.34700000000001</c:v>
                </c:pt>
                <c:pt idx="16265">
                  <c:v>-115.345</c:v>
                </c:pt>
                <c:pt idx="16266">
                  <c:v>-115.343</c:v>
                </c:pt>
                <c:pt idx="16267">
                  <c:v>-115.34100000000001</c:v>
                </c:pt>
                <c:pt idx="16268">
                  <c:v>-115.339</c:v>
                </c:pt>
                <c:pt idx="16269">
                  <c:v>-115.337</c:v>
                </c:pt>
                <c:pt idx="16270">
                  <c:v>-115.33500000000001</c:v>
                </c:pt>
                <c:pt idx="16271">
                  <c:v>-115.333</c:v>
                </c:pt>
                <c:pt idx="16272">
                  <c:v>-115.331</c:v>
                </c:pt>
                <c:pt idx="16273">
                  <c:v>-115.32900000000001</c:v>
                </c:pt>
                <c:pt idx="16274">
                  <c:v>-115.327</c:v>
                </c:pt>
                <c:pt idx="16275">
                  <c:v>-115.325</c:v>
                </c:pt>
                <c:pt idx="16276">
                  <c:v>-115.32300000000001</c:v>
                </c:pt>
                <c:pt idx="16277">
                  <c:v>-115.321</c:v>
                </c:pt>
                <c:pt idx="16278">
                  <c:v>-115.319</c:v>
                </c:pt>
                <c:pt idx="16279">
                  <c:v>-115.31700000000001</c:v>
                </c:pt>
                <c:pt idx="16280">
                  <c:v>-115.315</c:v>
                </c:pt>
                <c:pt idx="16281">
                  <c:v>-115.313</c:v>
                </c:pt>
                <c:pt idx="16282">
                  <c:v>-115.31100000000001</c:v>
                </c:pt>
                <c:pt idx="16283">
                  <c:v>-115.309</c:v>
                </c:pt>
                <c:pt idx="16284">
                  <c:v>-115.307</c:v>
                </c:pt>
                <c:pt idx="16285">
                  <c:v>-115.30500000000001</c:v>
                </c:pt>
                <c:pt idx="16286">
                  <c:v>-115.303</c:v>
                </c:pt>
                <c:pt idx="16287">
                  <c:v>-115.301</c:v>
                </c:pt>
                <c:pt idx="16288">
                  <c:v>-115.29900000000001</c:v>
                </c:pt>
                <c:pt idx="16289">
                  <c:v>-115.297</c:v>
                </c:pt>
                <c:pt idx="16290">
                  <c:v>-115.295</c:v>
                </c:pt>
                <c:pt idx="16291">
                  <c:v>-115.29300000000001</c:v>
                </c:pt>
                <c:pt idx="16292">
                  <c:v>-115.291</c:v>
                </c:pt>
                <c:pt idx="16293">
                  <c:v>-115.289</c:v>
                </c:pt>
                <c:pt idx="16294">
                  <c:v>-115.28700000000001</c:v>
                </c:pt>
                <c:pt idx="16295">
                  <c:v>-115.285</c:v>
                </c:pt>
                <c:pt idx="16296">
                  <c:v>-115.283</c:v>
                </c:pt>
                <c:pt idx="16297">
                  <c:v>-115.28100000000001</c:v>
                </c:pt>
                <c:pt idx="16298">
                  <c:v>-115.279</c:v>
                </c:pt>
                <c:pt idx="16299">
                  <c:v>-115.277</c:v>
                </c:pt>
                <c:pt idx="16300">
                  <c:v>-115.27500000000001</c:v>
                </c:pt>
                <c:pt idx="16301">
                  <c:v>-115.273</c:v>
                </c:pt>
                <c:pt idx="16302">
                  <c:v>-115.271</c:v>
                </c:pt>
                <c:pt idx="16303">
                  <c:v>-115.26900000000001</c:v>
                </c:pt>
                <c:pt idx="16304">
                  <c:v>-115.267</c:v>
                </c:pt>
                <c:pt idx="16305">
                  <c:v>-115.265</c:v>
                </c:pt>
                <c:pt idx="16306">
                  <c:v>-115.26300000000001</c:v>
                </c:pt>
                <c:pt idx="16307">
                  <c:v>-115.261</c:v>
                </c:pt>
                <c:pt idx="16308">
                  <c:v>-115.259</c:v>
                </c:pt>
                <c:pt idx="16309">
                  <c:v>-115.25700000000001</c:v>
                </c:pt>
                <c:pt idx="16310">
                  <c:v>-115.255</c:v>
                </c:pt>
                <c:pt idx="16311">
                  <c:v>-115.253</c:v>
                </c:pt>
                <c:pt idx="16312">
                  <c:v>-115.251</c:v>
                </c:pt>
                <c:pt idx="16313">
                  <c:v>-115.249</c:v>
                </c:pt>
                <c:pt idx="16314">
                  <c:v>-115.247</c:v>
                </c:pt>
                <c:pt idx="16315">
                  <c:v>-115.245</c:v>
                </c:pt>
                <c:pt idx="16316">
                  <c:v>-115.24299999999999</c:v>
                </c:pt>
                <c:pt idx="16317">
                  <c:v>-115.241</c:v>
                </c:pt>
                <c:pt idx="16318">
                  <c:v>-115.239</c:v>
                </c:pt>
                <c:pt idx="16319">
                  <c:v>-115.23699999999999</c:v>
                </c:pt>
                <c:pt idx="16320">
                  <c:v>-115.235</c:v>
                </c:pt>
                <c:pt idx="16321">
                  <c:v>-115.233</c:v>
                </c:pt>
                <c:pt idx="16322">
                  <c:v>-115.23099999999999</c:v>
                </c:pt>
                <c:pt idx="16323">
                  <c:v>-115.229</c:v>
                </c:pt>
                <c:pt idx="16324">
                  <c:v>-115.227</c:v>
                </c:pt>
                <c:pt idx="16325">
                  <c:v>-115.22499999999999</c:v>
                </c:pt>
                <c:pt idx="16326">
                  <c:v>-115.223</c:v>
                </c:pt>
                <c:pt idx="16327">
                  <c:v>-115.221</c:v>
                </c:pt>
                <c:pt idx="16328">
                  <c:v>-115.21899999999999</c:v>
                </c:pt>
                <c:pt idx="16329">
                  <c:v>-115.217</c:v>
                </c:pt>
                <c:pt idx="16330">
                  <c:v>-115.215</c:v>
                </c:pt>
                <c:pt idx="16331">
                  <c:v>-115.21299999999999</c:v>
                </c:pt>
                <c:pt idx="16332">
                  <c:v>-115.211</c:v>
                </c:pt>
                <c:pt idx="16333">
                  <c:v>-115.209</c:v>
                </c:pt>
                <c:pt idx="16334">
                  <c:v>-115.20699999999999</c:v>
                </c:pt>
                <c:pt idx="16335">
                  <c:v>-115.205</c:v>
                </c:pt>
                <c:pt idx="16336">
                  <c:v>-115.203</c:v>
                </c:pt>
                <c:pt idx="16337">
                  <c:v>-115.20099999999999</c:v>
                </c:pt>
                <c:pt idx="16338">
                  <c:v>-115.199</c:v>
                </c:pt>
                <c:pt idx="16339">
                  <c:v>-115.197</c:v>
                </c:pt>
                <c:pt idx="16340">
                  <c:v>-115.19499999999999</c:v>
                </c:pt>
                <c:pt idx="16341">
                  <c:v>-115.193</c:v>
                </c:pt>
                <c:pt idx="16342">
                  <c:v>-115.191</c:v>
                </c:pt>
                <c:pt idx="16343">
                  <c:v>-115.18899999999999</c:v>
                </c:pt>
                <c:pt idx="16344">
                  <c:v>-115.187</c:v>
                </c:pt>
                <c:pt idx="16345">
                  <c:v>-115.185</c:v>
                </c:pt>
                <c:pt idx="16346">
                  <c:v>-115.18299999999999</c:v>
                </c:pt>
                <c:pt idx="16347">
                  <c:v>-115.181</c:v>
                </c:pt>
                <c:pt idx="16348">
                  <c:v>-115.179</c:v>
                </c:pt>
                <c:pt idx="16349">
                  <c:v>-115.17699999999999</c:v>
                </c:pt>
                <c:pt idx="16350">
                  <c:v>-115.175</c:v>
                </c:pt>
                <c:pt idx="16351">
                  <c:v>-115.173</c:v>
                </c:pt>
                <c:pt idx="16352">
                  <c:v>-115.17099999999999</c:v>
                </c:pt>
                <c:pt idx="16353">
                  <c:v>-115.169</c:v>
                </c:pt>
                <c:pt idx="16354">
                  <c:v>-115.167</c:v>
                </c:pt>
                <c:pt idx="16355">
                  <c:v>-115.16499999999999</c:v>
                </c:pt>
                <c:pt idx="16356">
                  <c:v>-115.163</c:v>
                </c:pt>
                <c:pt idx="16357">
                  <c:v>-115.161</c:v>
                </c:pt>
                <c:pt idx="16358">
                  <c:v>-115.15899999999999</c:v>
                </c:pt>
                <c:pt idx="16359">
                  <c:v>-115.157</c:v>
                </c:pt>
                <c:pt idx="16360">
                  <c:v>-115.155</c:v>
                </c:pt>
                <c:pt idx="16361">
                  <c:v>-115.15299999999999</c:v>
                </c:pt>
                <c:pt idx="16362">
                  <c:v>-115.15100000000001</c:v>
                </c:pt>
                <c:pt idx="16363">
                  <c:v>-115.149</c:v>
                </c:pt>
                <c:pt idx="16364">
                  <c:v>-115.14699999999999</c:v>
                </c:pt>
                <c:pt idx="16365">
                  <c:v>-115.14500000000001</c:v>
                </c:pt>
                <c:pt idx="16366">
                  <c:v>-115.143</c:v>
                </c:pt>
                <c:pt idx="16367">
                  <c:v>-115.14099999999999</c:v>
                </c:pt>
                <c:pt idx="16368">
                  <c:v>-115.13900000000001</c:v>
                </c:pt>
                <c:pt idx="16369">
                  <c:v>-115.137</c:v>
                </c:pt>
                <c:pt idx="16370">
                  <c:v>-115.13499999999999</c:v>
                </c:pt>
                <c:pt idx="16371">
                  <c:v>-115.13300000000001</c:v>
                </c:pt>
                <c:pt idx="16372">
                  <c:v>-115.131</c:v>
                </c:pt>
                <c:pt idx="16373">
                  <c:v>-115.12899999999999</c:v>
                </c:pt>
                <c:pt idx="16374">
                  <c:v>-115.12700000000001</c:v>
                </c:pt>
                <c:pt idx="16375">
                  <c:v>-115.125</c:v>
                </c:pt>
                <c:pt idx="16376">
                  <c:v>-115.12299999999999</c:v>
                </c:pt>
                <c:pt idx="16377">
                  <c:v>-115.12100000000001</c:v>
                </c:pt>
                <c:pt idx="16378">
                  <c:v>-115.119</c:v>
                </c:pt>
                <c:pt idx="16379">
                  <c:v>-115.11699999999999</c:v>
                </c:pt>
                <c:pt idx="16380">
                  <c:v>-115.11500000000001</c:v>
                </c:pt>
                <c:pt idx="16381">
                  <c:v>-115.113</c:v>
                </c:pt>
                <c:pt idx="16382">
                  <c:v>-115.11099999999999</c:v>
                </c:pt>
                <c:pt idx="16383">
                  <c:v>-115.10900000000001</c:v>
                </c:pt>
                <c:pt idx="16384">
                  <c:v>-115.107</c:v>
                </c:pt>
                <c:pt idx="16385">
                  <c:v>-115.10499999999999</c:v>
                </c:pt>
                <c:pt idx="16386">
                  <c:v>-115.10300000000001</c:v>
                </c:pt>
                <c:pt idx="16387">
                  <c:v>-115.101</c:v>
                </c:pt>
                <c:pt idx="16388">
                  <c:v>-115.09899999999999</c:v>
                </c:pt>
                <c:pt idx="16389">
                  <c:v>-115.09700000000001</c:v>
                </c:pt>
                <c:pt idx="16390">
                  <c:v>-115.095</c:v>
                </c:pt>
                <c:pt idx="16391">
                  <c:v>-115.093</c:v>
                </c:pt>
                <c:pt idx="16392">
                  <c:v>-115.09100000000001</c:v>
                </c:pt>
                <c:pt idx="16393">
                  <c:v>-115.089</c:v>
                </c:pt>
                <c:pt idx="16394">
                  <c:v>-115.087</c:v>
                </c:pt>
                <c:pt idx="16395">
                  <c:v>-115.08500000000001</c:v>
                </c:pt>
                <c:pt idx="16396">
                  <c:v>-115.083</c:v>
                </c:pt>
                <c:pt idx="16397">
                  <c:v>-115.081</c:v>
                </c:pt>
                <c:pt idx="16398">
                  <c:v>-115.07900000000001</c:v>
                </c:pt>
                <c:pt idx="16399">
                  <c:v>-115.077</c:v>
                </c:pt>
                <c:pt idx="16400">
                  <c:v>-115.075</c:v>
                </c:pt>
                <c:pt idx="16401">
                  <c:v>-115.07300000000001</c:v>
                </c:pt>
                <c:pt idx="16402">
                  <c:v>-115.071</c:v>
                </c:pt>
                <c:pt idx="16403">
                  <c:v>-115.069</c:v>
                </c:pt>
                <c:pt idx="16404">
                  <c:v>-115.06700000000001</c:v>
                </c:pt>
                <c:pt idx="16405">
                  <c:v>-115.065</c:v>
                </c:pt>
                <c:pt idx="16406">
                  <c:v>-115.063</c:v>
                </c:pt>
                <c:pt idx="16407">
                  <c:v>-115.06100000000001</c:v>
                </c:pt>
                <c:pt idx="16408">
                  <c:v>-115.059</c:v>
                </c:pt>
                <c:pt idx="16409">
                  <c:v>-115.057</c:v>
                </c:pt>
                <c:pt idx="16410">
                  <c:v>-115.05500000000001</c:v>
                </c:pt>
                <c:pt idx="16411">
                  <c:v>-115.053</c:v>
                </c:pt>
                <c:pt idx="16412">
                  <c:v>-115.051</c:v>
                </c:pt>
                <c:pt idx="16413">
                  <c:v>-115.04900000000001</c:v>
                </c:pt>
                <c:pt idx="16414">
                  <c:v>-115.047</c:v>
                </c:pt>
                <c:pt idx="16415">
                  <c:v>-115.045</c:v>
                </c:pt>
                <c:pt idx="16416">
                  <c:v>-115.04300000000001</c:v>
                </c:pt>
                <c:pt idx="16417">
                  <c:v>-115.041</c:v>
                </c:pt>
                <c:pt idx="16418">
                  <c:v>-115.039</c:v>
                </c:pt>
                <c:pt idx="16419">
                  <c:v>-115.03700000000001</c:v>
                </c:pt>
                <c:pt idx="16420">
                  <c:v>-115.035</c:v>
                </c:pt>
                <c:pt idx="16421">
                  <c:v>-115.033</c:v>
                </c:pt>
                <c:pt idx="16422">
                  <c:v>-115.03100000000001</c:v>
                </c:pt>
                <c:pt idx="16423">
                  <c:v>-115.029</c:v>
                </c:pt>
                <c:pt idx="16424">
                  <c:v>-115.027</c:v>
                </c:pt>
                <c:pt idx="16425">
                  <c:v>-115.02500000000001</c:v>
                </c:pt>
                <c:pt idx="16426">
                  <c:v>-115.023</c:v>
                </c:pt>
                <c:pt idx="16427">
                  <c:v>-115.021</c:v>
                </c:pt>
                <c:pt idx="16428">
                  <c:v>-115.01900000000001</c:v>
                </c:pt>
                <c:pt idx="16429">
                  <c:v>-115.017</c:v>
                </c:pt>
                <c:pt idx="16430">
                  <c:v>-115.015</c:v>
                </c:pt>
                <c:pt idx="16431">
                  <c:v>-115.01300000000001</c:v>
                </c:pt>
                <c:pt idx="16432">
                  <c:v>-115.011</c:v>
                </c:pt>
                <c:pt idx="16433">
                  <c:v>-115.009</c:v>
                </c:pt>
                <c:pt idx="16434">
                  <c:v>-115.00700000000001</c:v>
                </c:pt>
                <c:pt idx="16435">
                  <c:v>-115.005</c:v>
                </c:pt>
                <c:pt idx="16436">
                  <c:v>-115.003</c:v>
                </c:pt>
                <c:pt idx="16437">
                  <c:v>-115.001</c:v>
                </c:pt>
                <c:pt idx="16438">
                  <c:v>-114.999</c:v>
                </c:pt>
                <c:pt idx="16439">
                  <c:v>-114.997</c:v>
                </c:pt>
                <c:pt idx="16440">
                  <c:v>-114.995</c:v>
                </c:pt>
                <c:pt idx="16441">
                  <c:v>-114.99299999999999</c:v>
                </c:pt>
                <c:pt idx="16442">
                  <c:v>-114.991</c:v>
                </c:pt>
                <c:pt idx="16443">
                  <c:v>-114.989</c:v>
                </c:pt>
                <c:pt idx="16444">
                  <c:v>-114.98699999999999</c:v>
                </c:pt>
                <c:pt idx="16445">
                  <c:v>-114.985</c:v>
                </c:pt>
                <c:pt idx="16446">
                  <c:v>-114.983</c:v>
                </c:pt>
                <c:pt idx="16447">
                  <c:v>-114.98099999999999</c:v>
                </c:pt>
                <c:pt idx="16448">
                  <c:v>-114.979</c:v>
                </c:pt>
                <c:pt idx="16449">
                  <c:v>-114.977</c:v>
                </c:pt>
                <c:pt idx="16450">
                  <c:v>-114.97499999999999</c:v>
                </c:pt>
                <c:pt idx="16451">
                  <c:v>-114.973</c:v>
                </c:pt>
                <c:pt idx="16452">
                  <c:v>-114.971</c:v>
                </c:pt>
                <c:pt idx="16453">
                  <c:v>-114.96899999999999</c:v>
                </c:pt>
                <c:pt idx="16454">
                  <c:v>-114.967</c:v>
                </c:pt>
                <c:pt idx="16455">
                  <c:v>-114.965</c:v>
                </c:pt>
                <c:pt idx="16456">
                  <c:v>-114.96299999999999</c:v>
                </c:pt>
                <c:pt idx="16457">
                  <c:v>-114.961</c:v>
                </c:pt>
                <c:pt idx="16458">
                  <c:v>-114.959</c:v>
                </c:pt>
                <c:pt idx="16459">
                  <c:v>-114.95699999999999</c:v>
                </c:pt>
                <c:pt idx="16460">
                  <c:v>-114.955</c:v>
                </c:pt>
                <c:pt idx="16461">
                  <c:v>-114.953</c:v>
                </c:pt>
                <c:pt idx="16462">
                  <c:v>-114.95099999999999</c:v>
                </c:pt>
                <c:pt idx="16463">
                  <c:v>-114.949</c:v>
                </c:pt>
                <c:pt idx="16464">
                  <c:v>-114.947</c:v>
                </c:pt>
                <c:pt idx="16465">
                  <c:v>-114.94499999999999</c:v>
                </c:pt>
                <c:pt idx="16466">
                  <c:v>-114.943</c:v>
                </c:pt>
                <c:pt idx="16467">
                  <c:v>-114.941</c:v>
                </c:pt>
                <c:pt idx="16468">
                  <c:v>-114.93899999999999</c:v>
                </c:pt>
                <c:pt idx="16469">
                  <c:v>-114.937</c:v>
                </c:pt>
                <c:pt idx="16470">
                  <c:v>-114.935</c:v>
                </c:pt>
                <c:pt idx="16471">
                  <c:v>-114.93299999999999</c:v>
                </c:pt>
                <c:pt idx="16472">
                  <c:v>-114.931</c:v>
                </c:pt>
                <c:pt idx="16473">
                  <c:v>-114.929</c:v>
                </c:pt>
                <c:pt idx="16474">
                  <c:v>-114.92699999999999</c:v>
                </c:pt>
                <c:pt idx="16475">
                  <c:v>-114.925</c:v>
                </c:pt>
                <c:pt idx="16476">
                  <c:v>-114.923</c:v>
                </c:pt>
                <c:pt idx="16477">
                  <c:v>-114.92099999999999</c:v>
                </c:pt>
                <c:pt idx="16478">
                  <c:v>-114.919</c:v>
                </c:pt>
                <c:pt idx="16479">
                  <c:v>-114.917</c:v>
                </c:pt>
                <c:pt idx="16480">
                  <c:v>-114.91499999999999</c:v>
                </c:pt>
                <c:pt idx="16481">
                  <c:v>-114.913</c:v>
                </c:pt>
                <c:pt idx="16482">
                  <c:v>-114.911</c:v>
                </c:pt>
                <c:pt idx="16483">
                  <c:v>-114.90899999999999</c:v>
                </c:pt>
                <c:pt idx="16484">
                  <c:v>-114.907</c:v>
                </c:pt>
                <c:pt idx="16485">
                  <c:v>-114.905</c:v>
                </c:pt>
                <c:pt idx="16486">
                  <c:v>-114.90299999999999</c:v>
                </c:pt>
                <c:pt idx="16487">
                  <c:v>-114.90100000000001</c:v>
                </c:pt>
                <c:pt idx="16488">
                  <c:v>-114.899</c:v>
                </c:pt>
                <c:pt idx="16489">
                  <c:v>-114.89699999999999</c:v>
                </c:pt>
                <c:pt idx="16490">
                  <c:v>-114.89500000000001</c:v>
                </c:pt>
                <c:pt idx="16491">
                  <c:v>-114.893</c:v>
                </c:pt>
                <c:pt idx="16492">
                  <c:v>-114.89099999999999</c:v>
                </c:pt>
                <c:pt idx="16493">
                  <c:v>-114.88900000000001</c:v>
                </c:pt>
                <c:pt idx="16494">
                  <c:v>-114.887</c:v>
                </c:pt>
                <c:pt idx="16495">
                  <c:v>-114.88499999999999</c:v>
                </c:pt>
                <c:pt idx="16496">
                  <c:v>-114.88300000000001</c:v>
                </c:pt>
                <c:pt idx="16497">
                  <c:v>-114.881</c:v>
                </c:pt>
                <c:pt idx="16498">
                  <c:v>-114.87899999999999</c:v>
                </c:pt>
                <c:pt idx="16499">
                  <c:v>-114.87700000000001</c:v>
                </c:pt>
                <c:pt idx="16500">
                  <c:v>-114.875</c:v>
                </c:pt>
                <c:pt idx="16501">
                  <c:v>-114.87299999999999</c:v>
                </c:pt>
                <c:pt idx="16502">
                  <c:v>-114.87100000000001</c:v>
                </c:pt>
                <c:pt idx="16503">
                  <c:v>-114.869</c:v>
                </c:pt>
                <c:pt idx="16504">
                  <c:v>-114.86699999999999</c:v>
                </c:pt>
                <c:pt idx="16505">
                  <c:v>-114.86500000000001</c:v>
                </c:pt>
                <c:pt idx="16506">
                  <c:v>-114.863</c:v>
                </c:pt>
                <c:pt idx="16507">
                  <c:v>-114.86099999999999</c:v>
                </c:pt>
                <c:pt idx="16508">
                  <c:v>-114.85900000000001</c:v>
                </c:pt>
                <c:pt idx="16509">
                  <c:v>-114.857</c:v>
                </c:pt>
                <c:pt idx="16510">
                  <c:v>-114.85499999999999</c:v>
                </c:pt>
                <c:pt idx="16511">
                  <c:v>-114.85300000000001</c:v>
                </c:pt>
                <c:pt idx="16512">
                  <c:v>-114.851</c:v>
                </c:pt>
                <c:pt idx="16513">
                  <c:v>-114.84899999999999</c:v>
                </c:pt>
                <c:pt idx="16514">
                  <c:v>-114.84700000000001</c:v>
                </c:pt>
                <c:pt idx="16515">
                  <c:v>-114.845</c:v>
                </c:pt>
                <c:pt idx="16516">
                  <c:v>-114.843</c:v>
                </c:pt>
                <c:pt idx="16517">
                  <c:v>-114.84100000000001</c:v>
                </c:pt>
                <c:pt idx="16518">
                  <c:v>-114.839</c:v>
                </c:pt>
                <c:pt idx="16519">
                  <c:v>-114.837</c:v>
                </c:pt>
                <c:pt idx="16520">
                  <c:v>-114.83500000000001</c:v>
                </c:pt>
                <c:pt idx="16521">
                  <c:v>-114.833</c:v>
                </c:pt>
                <c:pt idx="16522">
                  <c:v>-114.831</c:v>
                </c:pt>
                <c:pt idx="16523">
                  <c:v>-114.82900000000001</c:v>
                </c:pt>
                <c:pt idx="16524">
                  <c:v>-114.827</c:v>
                </c:pt>
                <c:pt idx="16525">
                  <c:v>-114.825</c:v>
                </c:pt>
                <c:pt idx="16526">
                  <c:v>-114.82300000000001</c:v>
                </c:pt>
                <c:pt idx="16527">
                  <c:v>-114.821</c:v>
                </c:pt>
                <c:pt idx="16528">
                  <c:v>-114.819</c:v>
                </c:pt>
                <c:pt idx="16529">
                  <c:v>-114.81700000000001</c:v>
                </c:pt>
                <c:pt idx="16530">
                  <c:v>-114.815</c:v>
                </c:pt>
                <c:pt idx="16531">
                  <c:v>-114.813</c:v>
                </c:pt>
                <c:pt idx="16532">
                  <c:v>-114.81100000000001</c:v>
                </c:pt>
                <c:pt idx="16533">
                  <c:v>-114.809</c:v>
                </c:pt>
                <c:pt idx="16534">
                  <c:v>-114.807</c:v>
                </c:pt>
                <c:pt idx="16535">
                  <c:v>-114.80500000000001</c:v>
                </c:pt>
                <c:pt idx="16536">
                  <c:v>-114.803</c:v>
                </c:pt>
                <c:pt idx="16537">
                  <c:v>-114.801</c:v>
                </c:pt>
                <c:pt idx="16538">
                  <c:v>-114.79900000000001</c:v>
                </c:pt>
                <c:pt idx="16539">
                  <c:v>-114.797</c:v>
                </c:pt>
                <c:pt idx="16540">
                  <c:v>-114.795</c:v>
                </c:pt>
                <c:pt idx="16541">
                  <c:v>-114.79300000000001</c:v>
                </c:pt>
                <c:pt idx="16542">
                  <c:v>-114.791</c:v>
                </c:pt>
                <c:pt idx="16543">
                  <c:v>-114.789</c:v>
                </c:pt>
                <c:pt idx="16544">
                  <c:v>-114.78700000000001</c:v>
                </c:pt>
                <c:pt idx="16545">
                  <c:v>-114.785</c:v>
                </c:pt>
                <c:pt idx="16546">
                  <c:v>-114.783</c:v>
                </c:pt>
                <c:pt idx="16547">
                  <c:v>-114.78100000000001</c:v>
                </c:pt>
                <c:pt idx="16548">
                  <c:v>-114.779</c:v>
                </c:pt>
                <c:pt idx="16549">
                  <c:v>-114.777</c:v>
                </c:pt>
                <c:pt idx="16550">
                  <c:v>-114.77500000000001</c:v>
                </c:pt>
                <c:pt idx="16551">
                  <c:v>-114.773</c:v>
                </c:pt>
                <c:pt idx="16552">
                  <c:v>-114.771</c:v>
                </c:pt>
                <c:pt idx="16553">
                  <c:v>-114.76900000000001</c:v>
                </c:pt>
                <c:pt idx="16554">
                  <c:v>-114.767</c:v>
                </c:pt>
                <c:pt idx="16555">
                  <c:v>-114.765</c:v>
                </c:pt>
                <c:pt idx="16556">
                  <c:v>-114.76300000000001</c:v>
                </c:pt>
                <c:pt idx="16557">
                  <c:v>-114.761</c:v>
                </c:pt>
                <c:pt idx="16558">
                  <c:v>-114.759</c:v>
                </c:pt>
                <c:pt idx="16559">
                  <c:v>-114.75700000000001</c:v>
                </c:pt>
                <c:pt idx="16560">
                  <c:v>-114.755</c:v>
                </c:pt>
                <c:pt idx="16561">
                  <c:v>-114.753</c:v>
                </c:pt>
                <c:pt idx="16562">
                  <c:v>-114.751</c:v>
                </c:pt>
                <c:pt idx="16563">
                  <c:v>-114.749</c:v>
                </c:pt>
                <c:pt idx="16564">
                  <c:v>-114.747</c:v>
                </c:pt>
                <c:pt idx="16565">
                  <c:v>-114.745</c:v>
                </c:pt>
                <c:pt idx="16566">
                  <c:v>-114.74299999999999</c:v>
                </c:pt>
                <c:pt idx="16567">
                  <c:v>-114.741</c:v>
                </c:pt>
                <c:pt idx="16568">
                  <c:v>-114.739</c:v>
                </c:pt>
                <c:pt idx="16569">
                  <c:v>-114.73699999999999</c:v>
                </c:pt>
                <c:pt idx="16570">
                  <c:v>-114.735</c:v>
                </c:pt>
                <c:pt idx="16571">
                  <c:v>-114.733</c:v>
                </c:pt>
                <c:pt idx="16572">
                  <c:v>-114.73099999999999</c:v>
                </c:pt>
                <c:pt idx="16573">
                  <c:v>-114.729</c:v>
                </c:pt>
                <c:pt idx="16574">
                  <c:v>-114.727</c:v>
                </c:pt>
                <c:pt idx="16575">
                  <c:v>-114.72499999999999</c:v>
                </c:pt>
                <c:pt idx="16576">
                  <c:v>-114.723</c:v>
                </c:pt>
                <c:pt idx="16577">
                  <c:v>-114.721</c:v>
                </c:pt>
                <c:pt idx="16578">
                  <c:v>-114.71899999999999</c:v>
                </c:pt>
                <c:pt idx="16579">
                  <c:v>-114.717</c:v>
                </c:pt>
                <c:pt idx="16580">
                  <c:v>-114.715</c:v>
                </c:pt>
                <c:pt idx="16581">
                  <c:v>-114.71299999999999</c:v>
                </c:pt>
                <c:pt idx="16582">
                  <c:v>-114.711</c:v>
                </c:pt>
                <c:pt idx="16583">
                  <c:v>-114.709</c:v>
                </c:pt>
                <c:pt idx="16584">
                  <c:v>-114.70699999999999</c:v>
                </c:pt>
                <c:pt idx="16585">
                  <c:v>-114.705</c:v>
                </c:pt>
                <c:pt idx="16586">
                  <c:v>-114.703</c:v>
                </c:pt>
                <c:pt idx="16587">
                  <c:v>-114.70099999999999</c:v>
                </c:pt>
                <c:pt idx="16588">
                  <c:v>-114.699</c:v>
                </c:pt>
                <c:pt idx="16589">
                  <c:v>-114.697</c:v>
                </c:pt>
                <c:pt idx="16590">
                  <c:v>-114.69499999999999</c:v>
                </c:pt>
                <c:pt idx="16591">
                  <c:v>-114.693</c:v>
                </c:pt>
                <c:pt idx="16592">
                  <c:v>-114.691</c:v>
                </c:pt>
                <c:pt idx="16593">
                  <c:v>-114.68899999999999</c:v>
                </c:pt>
                <c:pt idx="16594">
                  <c:v>-114.687</c:v>
                </c:pt>
                <c:pt idx="16595">
                  <c:v>-114.685</c:v>
                </c:pt>
                <c:pt idx="16596">
                  <c:v>-114.68299999999999</c:v>
                </c:pt>
                <c:pt idx="16597">
                  <c:v>-114.681</c:v>
                </c:pt>
                <c:pt idx="16598">
                  <c:v>-114.679</c:v>
                </c:pt>
                <c:pt idx="16599">
                  <c:v>-114.67699999999999</c:v>
                </c:pt>
                <c:pt idx="16600">
                  <c:v>-114.675</c:v>
                </c:pt>
                <c:pt idx="16601">
                  <c:v>-114.673</c:v>
                </c:pt>
                <c:pt idx="16602">
                  <c:v>-114.67099999999999</c:v>
                </c:pt>
                <c:pt idx="16603">
                  <c:v>-114.669</c:v>
                </c:pt>
                <c:pt idx="16604">
                  <c:v>-114.667</c:v>
                </c:pt>
                <c:pt idx="16605">
                  <c:v>-114.66499999999999</c:v>
                </c:pt>
                <c:pt idx="16606">
                  <c:v>-114.663</c:v>
                </c:pt>
                <c:pt idx="16607">
                  <c:v>-114.661</c:v>
                </c:pt>
                <c:pt idx="16608">
                  <c:v>-114.65899999999999</c:v>
                </c:pt>
                <c:pt idx="16609">
                  <c:v>-114.657</c:v>
                </c:pt>
                <c:pt idx="16610">
                  <c:v>-114.655</c:v>
                </c:pt>
                <c:pt idx="16611">
                  <c:v>-114.65299999999999</c:v>
                </c:pt>
                <c:pt idx="16612">
                  <c:v>-114.65100000000001</c:v>
                </c:pt>
                <c:pt idx="16613">
                  <c:v>-114.649</c:v>
                </c:pt>
                <c:pt idx="16614">
                  <c:v>-114.64699999999999</c:v>
                </c:pt>
                <c:pt idx="16615">
                  <c:v>-114.64500000000001</c:v>
                </c:pt>
                <c:pt idx="16616">
                  <c:v>-114.643</c:v>
                </c:pt>
                <c:pt idx="16617">
                  <c:v>-114.64099999999999</c:v>
                </c:pt>
                <c:pt idx="16618">
                  <c:v>-114.63900000000001</c:v>
                </c:pt>
                <c:pt idx="16619">
                  <c:v>-114.637</c:v>
                </c:pt>
                <c:pt idx="16620">
                  <c:v>-114.63499999999999</c:v>
                </c:pt>
                <c:pt idx="16621">
                  <c:v>-114.63300000000001</c:v>
                </c:pt>
                <c:pt idx="16622">
                  <c:v>-114.631</c:v>
                </c:pt>
                <c:pt idx="16623">
                  <c:v>-114.62899999999999</c:v>
                </c:pt>
                <c:pt idx="16624">
                  <c:v>-114.62700000000001</c:v>
                </c:pt>
                <c:pt idx="16625">
                  <c:v>-114.625</c:v>
                </c:pt>
                <c:pt idx="16626">
                  <c:v>-114.62299999999999</c:v>
                </c:pt>
                <c:pt idx="16627">
                  <c:v>-114.62100000000001</c:v>
                </c:pt>
                <c:pt idx="16628">
                  <c:v>-114.619</c:v>
                </c:pt>
                <c:pt idx="16629">
                  <c:v>-114.61699999999999</c:v>
                </c:pt>
                <c:pt idx="16630">
                  <c:v>-114.61500000000001</c:v>
                </c:pt>
                <c:pt idx="16631">
                  <c:v>-114.613</c:v>
                </c:pt>
                <c:pt idx="16632">
                  <c:v>-114.61099999999999</c:v>
                </c:pt>
                <c:pt idx="16633">
                  <c:v>-114.60900000000001</c:v>
                </c:pt>
                <c:pt idx="16634">
                  <c:v>-114.607</c:v>
                </c:pt>
                <c:pt idx="16635">
                  <c:v>-114.60499999999999</c:v>
                </c:pt>
                <c:pt idx="16636">
                  <c:v>-114.60300000000001</c:v>
                </c:pt>
                <c:pt idx="16637">
                  <c:v>-114.601</c:v>
                </c:pt>
                <c:pt idx="16638">
                  <c:v>-114.59899999999999</c:v>
                </c:pt>
                <c:pt idx="16639">
                  <c:v>-114.59700000000001</c:v>
                </c:pt>
                <c:pt idx="16640">
                  <c:v>-114.595</c:v>
                </c:pt>
                <c:pt idx="16641">
                  <c:v>-114.593</c:v>
                </c:pt>
                <c:pt idx="16642">
                  <c:v>-114.59100000000001</c:v>
                </c:pt>
                <c:pt idx="16643">
                  <c:v>-114.589</c:v>
                </c:pt>
                <c:pt idx="16644">
                  <c:v>-114.587</c:v>
                </c:pt>
                <c:pt idx="16645">
                  <c:v>-114.58500000000001</c:v>
                </c:pt>
                <c:pt idx="16646">
                  <c:v>-114.583</c:v>
                </c:pt>
                <c:pt idx="16647">
                  <c:v>-114.581</c:v>
                </c:pt>
                <c:pt idx="16648">
                  <c:v>-114.57900000000001</c:v>
                </c:pt>
                <c:pt idx="16649">
                  <c:v>-114.577</c:v>
                </c:pt>
                <c:pt idx="16650">
                  <c:v>-114.575</c:v>
                </c:pt>
                <c:pt idx="16651">
                  <c:v>-114.57300000000001</c:v>
                </c:pt>
                <c:pt idx="16652">
                  <c:v>-114.571</c:v>
                </c:pt>
                <c:pt idx="16653">
                  <c:v>-114.569</c:v>
                </c:pt>
                <c:pt idx="16654">
                  <c:v>-114.56700000000001</c:v>
                </c:pt>
                <c:pt idx="16655">
                  <c:v>-114.565</c:v>
                </c:pt>
                <c:pt idx="16656">
                  <c:v>-114.563</c:v>
                </c:pt>
                <c:pt idx="16657">
                  <c:v>-114.56100000000001</c:v>
                </c:pt>
                <c:pt idx="16658">
                  <c:v>-114.559</c:v>
                </c:pt>
                <c:pt idx="16659">
                  <c:v>-114.557</c:v>
                </c:pt>
                <c:pt idx="16660">
                  <c:v>-114.55500000000001</c:v>
                </c:pt>
                <c:pt idx="16661">
                  <c:v>-114.553</c:v>
                </c:pt>
                <c:pt idx="16662">
                  <c:v>-114.551</c:v>
                </c:pt>
                <c:pt idx="16663">
                  <c:v>-114.54900000000001</c:v>
                </c:pt>
                <c:pt idx="16664">
                  <c:v>-114.547</c:v>
                </c:pt>
                <c:pt idx="16665">
                  <c:v>-114.545</c:v>
                </c:pt>
                <c:pt idx="16666">
                  <c:v>-114.54300000000001</c:v>
                </c:pt>
                <c:pt idx="16667">
                  <c:v>-114.541</c:v>
                </c:pt>
                <c:pt idx="16668">
                  <c:v>-114.539</c:v>
                </c:pt>
                <c:pt idx="16669">
                  <c:v>-114.53700000000001</c:v>
                </c:pt>
                <c:pt idx="16670">
                  <c:v>-114.535</c:v>
                </c:pt>
                <c:pt idx="16671">
                  <c:v>-114.533</c:v>
                </c:pt>
                <c:pt idx="16672">
                  <c:v>-114.53100000000001</c:v>
                </c:pt>
                <c:pt idx="16673">
                  <c:v>-114.529</c:v>
                </c:pt>
                <c:pt idx="16674">
                  <c:v>-114.527</c:v>
                </c:pt>
                <c:pt idx="16675">
                  <c:v>-114.52500000000001</c:v>
                </c:pt>
                <c:pt idx="16676">
                  <c:v>-114.523</c:v>
                </c:pt>
                <c:pt idx="16677">
                  <c:v>-114.521</c:v>
                </c:pt>
                <c:pt idx="16678">
                  <c:v>-114.51900000000001</c:v>
                </c:pt>
                <c:pt idx="16679">
                  <c:v>-114.517</c:v>
                </c:pt>
                <c:pt idx="16680">
                  <c:v>-114.515</c:v>
                </c:pt>
                <c:pt idx="16681">
                  <c:v>-114.51300000000001</c:v>
                </c:pt>
                <c:pt idx="16682">
                  <c:v>-114.511</c:v>
                </c:pt>
                <c:pt idx="16683">
                  <c:v>-114.509</c:v>
                </c:pt>
                <c:pt idx="16684">
                  <c:v>-114.50700000000001</c:v>
                </c:pt>
                <c:pt idx="16685">
                  <c:v>-114.505</c:v>
                </c:pt>
                <c:pt idx="16686">
                  <c:v>-114.503</c:v>
                </c:pt>
                <c:pt idx="16687">
                  <c:v>-114.501</c:v>
                </c:pt>
                <c:pt idx="16688">
                  <c:v>-114.499</c:v>
                </c:pt>
                <c:pt idx="16689">
                  <c:v>-114.497</c:v>
                </c:pt>
                <c:pt idx="16690">
                  <c:v>-114.495</c:v>
                </c:pt>
                <c:pt idx="16691">
                  <c:v>-114.49299999999999</c:v>
                </c:pt>
                <c:pt idx="16692">
                  <c:v>-114.491</c:v>
                </c:pt>
                <c:pt idx="16693">
                  <c:v>-114.489</c:v>
                </c:pt>
                <c:pt idx="16694">
                  <c:v>-114.48699999999999</c:v>
                </c:pt>
                <c:pt idx="16695">
                  <c:v>-114.485</c:v>
                </c:pt>
                <c:pt idx="16696">
                  <c:v>-114.483</c:v>
                </c:pt>
                <c:pt idx="16697">
                  <c:v>-114.48099999999999</c:v>
                </c:pt>
                <c:pt idx="16698">
                  <c:v>-114.479</c:v>
                </c:pt>
                <c:pt idx="16699">
                  <c:v>-114.477</c:v>
                </c:pt>
                <c:pt idx="16700">
                  <c:v>-114.47499999999999</c:v>
                </c:pt>
                <c:pt idx="16701">
                  <c:v>-114.473</c:v>
                </c:pt>
                <c:pt idx="16702">
                  <c:v>-114.471</c:v>
                </c:pt>
                <c:pt idx="16703">
                  <c:v>-114.46899999999999</c:v>
                </c:pt>
                <c:pt idx="16704">
                  <c:v>-114.467</c:v>
                </c:pt>
                <c:pt idx="16705">
                  <c:v>-114.465</c:v>
                </c:pt>
                <c:pt idx="16706">
                  <c:v>-114.46299999999999</c:v>
                </c:pt>
                <c:pt idx="16707">
                  <c:v>-114.461</c:v>
                </c:pt>
                <c:pt idx="16708">
                  <c:v>-114.459</c:v>
                </c:pt>
                <c:pt idx="16709">
                  <c:v>-114.45699999999999</c:v>
                </c:pt>
                <c:pt idx="16710">
                  <c:v>-114.455</c:v>
                </c:pt>
                <c:pt idx="16711">
                  <c:v>-114.453</c:v>
                </c:pt>
                <c:pt idx="16712">
                  <c:v>-114.45099999999999</c:v>
                </c:pt>
                <c:pt idx="16713">
                  <c:v>-114.449</c:v>
                </c:pt>
                <c:pt idx="16714">
                  <c:v>-114.447</c:v>
                </c:pt>
                <c:pt idx="16715">
                  <c:v>-114.44499999999999</c:v>
                </c:pt>
                <c:pt idx="16716">
                  <c:v>-114.443</c:v>
                </c:pt>
                <c:pt idx="16717">
                  <c:v>-114.441</c:v>
                </c:pt>
                <c:pt idx="16718">
                  <c:v>-114.43899999999999</c:v>
                </c:pt>
                <c:pt idx="16719">
                  <c:v>-114.437</c:v>
                </c:pt>
                <c:pt idx="16720">
                  <c:v>-114.435</c:v>
                </c:pt>
                <c:pt idx="16721">
                  <c:v>-114.43299999999999</c:v>
                </c:pt>
                <c:pt idx="16722">
                  <c:v>-114.431</c:v>
                </c:pt>
                <c:pt idx="16723">
                  <c:v>-114.429</c:v>
                </c:pt>
                <c:pt idx="16724">
                  <c:v>-114.42699999999999</c:v>
                </c:pt>
                <c:pt idx="16725">
                  <c:v>-114.425</c:v>
                </c:pt>
                <c:pt idx="16726">
                  <c:v>-114.423</c:v>
                </c:pt>
                <c:pt idx="16727">
                  <c:v>-114.42099999999999</c:v>
                </c:pt>
                <c:pt idx="16728">
                  <c:v>-114.419</c:v>
                </c:pt>
                <c:pt idx="16729">
                  <c:v>-114.417</c:v>
                </c:pt>
                <c:pt idx="16730">
                  <c:v>-114.41499999999999</c:v>
                </c:pt>
                <c:pt idx="16731">
                  <c:v>-114.413</c:v>
                </c:pt>
                <c:pt idx="16732">
                  <c:v>-114.411</c:v>
                </c:pt>
                <c:pt idx="16733">
                  <c:v>-114.40899999999999</c:v>
                </c:pt>
                <c:pt idx="16734">
                  <c:v>-114.407</c:v>
                </c:pt>
                <c:pt idx="16735">
                  <c:v>-114.405</c:v>
                </c:pt>
                <c:pt idx="16736">
                  <c:v>-114.40299999999999</c:v>
                </c:pt>
                <c:pt idx="16737">
                  <c:v>-114.40100000000001</c:v>
                </c:pt>
                <c:pt idx="16738">
                  <c:v>-114.399</c:v>
                </c:pt>
                <c:pt idx="16739">
                  <c:v>-114.39699999999999</c:v>
                </c:pt>
                <c:pt idx="16740">
                  <c:v>-114.39500000000001</c:v>
                </c:pt>
                <c:pt idx="16741">
                  <c:v>-114.393</c:v>
                </c:pt>
                <c:pt idx="16742">
                  <c:v>-114.39099999999999</c:v>
                </c:pt>
                <c:pt idx="16743">
                  <c:v>-114.38900000000001</c:v>
                </c:pt>
                <c:pt idx="16744">
                  <c:v>-114.387</c:v>
                </c:pt>
                <c:pt idx="16745">
                  <c:v>-114.38499999999999</c:v>
                </c:pt>
                <c:pt idx="16746">
                  <c:v>-114.38300000000001</c:v>
                </c:pt>
                <c:pt idx="16747">
                  <c:v>-114.381</c:v>
                </c:pt>
                <c:pt idx="16748">
                  <c:v>-114.37899999999999</c:v>
                </c:pt>
                <c:pt idx="16749">
                  <c:v>-114.37700000000001</c:v>
                </c:pt>
                <c:pt idx="16750">
                  <c:v>-114.375</c:v>
                </c:pt>
                <c:pt idx="16751">
                  <c:v>-114.37299999999999</c:v>
                </c:pt>
                <c:pt idx="16752">
                  <c:v>-114.37100000000001</c:v>
                </c:pt>
                <c:pt idx="16753">
                  <c:v>-114.369</c:v>
                </c:pt>
                <c:pt idx="16754">
                  <c:v>-114.36699999999999</c:v>
                </c:pt>
                <c:pt idx="16755">
                  <c:v>-114.36500000000001</c:v>
                </c:pt>
                <c:pt idx="16756">
                  <c:v>-114.363</c:v>
                </c:pt>
                <c:pt idx="16757">
                  <c:v>-114.36099999999999</c:v>
                </c:pt>
                <c:pt idx="16758">
                  <c:v>-114.35900000000001</c:v>
                </c:pt>
                <c:pt idx="16759">
                  <c:v>-114.357</c:v>
                </c:pt>
                <c:pt idx="16760">
                  <c:v>-114.35499999999999</c:v>
                </c:pt>
                <c:pt idx="16761">
                  <c:v>-114.35300000000001</c:v>
                </c:pt>
                <c:pt idx="16762">
                  <c:v>-114.351</c:v>
                </c:pt>
                <c:pt idx="16763">
                  <c:v>-114.34899999999999</c:v>
                </c:pt>
                <c:pt idx="16764">
                  <c:v>-114.34700000000001</c:v>
                </c:pt>
                <c:pt idx="16765">
                  <c:v>-114.345</c:v>
                </c:pt>
                <c:pt idx="16766">
                  <c:v>-114.343</c:v>
                </c:pt>
                <c:pt idx="16767">
                  <c:v>-114.34100000000001</c:v>
                </c:pt>
                <c:pt idx="16768">
                  <c:v>-114.339</c:v>
                </c:pt>
                <c:pt idx="16769">
                  <c:v>-114.337</c:v>
                </c:pt>
                <c:pt idx="16770">
                  <c:v>-114.33500000000001</c:v>
                </c:pt>
                <c:pt idx="16771">
                  <c:v>-114.333</c:v>
                </c:pt>
                <c:pt idx="16772">
                  <c:v>-114.331</c:v>
                </c:pt>
                <c:pt idx="16773">
                  <c:v>-114.32900000000001</c:v>
                </c:pt>
                <c:pt idx="16774">
                  <c:v>-114.327</c:v>
                </c:pt>
                <c:pt idx="16775">
                  <c:v>-114.325</c:v>
                </c:pt>
                <c:pt idx="16776">
                  <c:v>-114.32300000000001</c:v>
                </c:pt>
                <c:pt idx="16777">
                  <c:v>-114.321</c:v>
                </c:pt>
                <c:pt idx="16778">
                  <c:v>-114.319</c:v>
                </c:pt>
                <c:pt idx="16779">
                  <c:v>-114.31700000000001</c:v>
                </c:pt>
                <c:pt idx="16780">
                  <c:v>-114.315</c:v>
                </c:pt>
                <c:pt idx="16781">
                  <c:v>-114.313</c:v>
                </c:pt>
                <c:pt idx="16782">
                  <c:v>-114.31100000000001</c:v>
                </c:pt>
                <c:pt idx="16783">
                  <c:v>-114.309</c:v>
                </c:pt>
                <c:pt idx="16784">
                  <c:v>-114.307</c:v>
                </c:pt>
                <c:pt idx="16785">
                  <c:v>-114.30500000000001</c:v>
                </c:pt>
                <c:pt idx="16786">
                  <c:v>-114.303</c:v>
                </c:pt>
                <c:pt idx="16787">
                  <c:v>-114.301</c:v>
                </c:pt>
                <c:pt idx="16788">
                  <c:v>-114.29900000000001</c:v>
                </c:pt>
                <c:pt idx="16789">
                  <c:v>-114.297</c:v>
                </c:pt>
                <c:pt idx="16790">
                  <c:v>-114.295</c:v>
                </c:pt>
                <c:pt idx="16791">
                  <c:v>-114.29300000000001</c:v>
                </c:pt>
                <c:pt idx="16792">
                  <c:v>-114.291</c:v>
                </c:pt>
                <c:pt idx="16793">
                  <c:v>-114.289</c:v>
                </c:pt>
                <c:pt idx="16794">
                  <c:v>-114.28700000000001</c:v>
                </c:pt>
                <c:pt idx="16795">
                  <c:v>-114.285</c:v>
                </c:pt>
                <c:pt idx="16796">
                  <c:v>-114.283</c:v>
                </c:pt>
                <c:pt idx="16797">
                  <c:v>-114.28100000000001</c:v>
                </c:pt>
                <c:pt idx="16798">
                  <c:v>-114.279</c:v>
                </c:pt>
                <c:pt idx="16799">
                  <c:v>-114.277</c:v>
                </c:pt>
                <c:pt idx="16800">
                  <c:v>-114.27500000000001</c:v>
                </c:pt>
                <c:pt idx="16801">
                  <c:v>-114.273</c:v>
                </c:pt>
                <c:pt idx="16802">
                  <c:v>-114.271</c:v>
                </c:pt>
                <c:pt idx="16803">
                  <c:v>-114.26900000000001</c:v>
                </c:pt>
                <c:pt idx="16804">
                  <c:v>-114.267</c:v>
                </c:pt>
                <c:pt idx="16805">
                  <c:v>-114.265</c:v>
                </c:pt>
                <c:pt idx="16806">
                  <c:v>-114.26300000000001</c:v>
                </c:pt>
                <c:pt idx="16807">
                  <c:v>-114.261</c:v>
                </c:pt>
                <c:pt idx="16808">
                  <c:v>-114.259</c:v>
                </c:pt>
                <c:pt idx="16809">
                  <c:v>-114.25700000000001</c:v>
                </c:pt>
                <c:pt idx="16810">
                  <c:v>-114.255</c:v>
                </c:pt>
                <c:pt idx="16811">
                  <c:v>-114.253</c:v>
                </c:pt>
                <c:pt idx="16812">
                  <c:v>-114.251</c:v>
                </c:pt>
                <c:pt idx="16813">
                  <c:v>-114.249</c:v>
                </c:pt>
                <c:pt idx="16814">
                  <c:v>-114.247</c:v>
                </c:pt>
                <c:pt idx="16815">
                  <c:v>-114.245</c:v>
                </c:pt>
                <c:pt idx="16816">
                  <c:v>-114.24299999999999</c:v>
                </c:pt>
                <c:pt idx="16817">
                  <c:v>-114.241</c:v>
                </c:pt>
                <c:pt idx="16818">
                  <c:v>-114.239</c:v>
                </c:pt>
                <c:pt idx="16819">
                  <c:v>-114.23699999999999</c:v>
                </c:pt>
                <c:pt idx="16820">
                  <c:v>-114.235</c:v>
                </c:pt>
                <c:pt idx="16821">
                  <c:v>-114.233</c:v>
                </c:pt>
                <c:pt idx="16822">
                  <c:v>-114.23099999999999</c:v>
                </c:pt>
                <c:pt idx="16823">
                  <c:v>-114.229</c:v>
                </c:pt>
                <c:pt idx="16824">
                  <c:v>-114.227</c:v>
                </c:pt>
                <c:pt idx="16825">
                  <c:v>-114.22499999999999</c:v>
                </c:pt>
                <c:pt idx="16826">
                  <c:v>-114.223</c:v>
                </c:pt>
                <c:pt idx="16827">
                  <c:v>-114.221</c:v>
                </c:pt>
                <c:pt idx="16828">
                  <c:v>-114.21899999999999</c:v>
                </c:pt>
                <c:pt idx="16829">
                  <c:v>-114.217</c:v>
                </c:pt>
                <c:pt idx="16830">
                  <c:v>-114.215</c:v>
                </c:pt>
                <c:pt idx="16831">
                  <c:v>-114.21299999999999</c:v>
                </c:pt>
                <c:pt idx="16832">
                  <c:v>-114.211</c:v>
                </c:pt>
                <c:pt idx="16833">
                  <c:v>-114.209</c:v>
                </c:pt>
                <c:pt idx="16834">
                  <c:v>-114.20699999999999</c:v>
                </c:pt>
                <c:pt idx="16835">
                  <c:v>-114.205</c:v>
                </c:pt>
                <c:pt idx="16836">
                  <c:v>-114.203</c:v>
                </c:pt>
                <c:pt idx="16837">
                  <c:v>-114.20099999999999</c:v>
                </c:pt>
                <c:pt idx="16838">
                  <c:v>-114.199</c:v>
                </c:pt>
                <c:pt idx="16839">
                  <c:v>-114.197</c:v>
                </c:pt>
                <c:pt idx="16840">
                  <c:v>-114.19499999999999</c:v>
                </c:pt>
                <c:pt idx="16841">
                  <c:v>-114.193</c:v>
                </c:pt>
                <c:pt idx="16842">
                  <c:v>-114.191</c:v>
                </c:pt>
                <c:pt idx="16843">
                  <c:v>-114.18899999999999</c:v>
                </c:pt>
                <c:pt idx="16844">
                  <c:v>-114.187</c:v>
                </c:pt>
                <c:pt idx="16845">
                  <c:v>-114.185</c:v>
                </c:pt>
                <c:pt idx="16846">
                  <c:v>-114.18299999999999</c:v>
                </c:pt>
                <c:pt idx="16847">
                  <c:v>-114.181</c:v>
                </c:pt>
                <c:pt idx="16848">
                  <c:v>-114.179</c:v>
                </c:pt>
                <c:pt idx="16849">
                  <c:v>-114.17699999999999</c:v>
                </c:pt>
                <c:pt idx="16850">
                  <c:v>-114.175</c:v>
                </c:pt>
                <c:pt idx="16851">
                  <c:v>-114.173</c:v>
                </c:pt>
                <c:pt idx="16852">
                  <c:v>-114.17099999999999</c:v>
                </c:pt>
                <c:pt idx="16853">
                  <c:v>-114.169</c:v>
                </c:pt>
                <c:pt idx="16854">
                  <c:v>-114.167</c:v>
                </c:pt>
                <c:pt idx="16855">
                  <c:v>-114.16499999999999</c:v>
                </c:pt>
                <c:pt idx="16856">
                  <c:v>-114.163</c:v>
                </c:pt>
                <c:pt idx="16857">
                  <c:v>-114.161</c:v>
                </c:pt>
                <c:pt idx="16858">
                  <c:v>-114.15899999999999</c:v>
                </c:pt>
                <c:pt idx="16859">
                  <c:v>-114.157</c:v>
                </c:pt>
                <c:pt idx="16860">
                  <c:v>-114.155</c:v>
                </c:pt>
                <c:pt idx="16861">
                  <c:v>-114.15299999999999</c:v>
                </c:pt>
                <c:pt idx="16862">
                  <c:v>-114.15100000000001</c:v>
                </c:pt>
                <c:pt idx="16863">
                  <c:v>-114.149</c:v>
                </c:pt>
                <c:pt idx="16864">
                  <c:v>-114.14699999999999</c:v>
                </c:pt>
                <c:pt idx="16865">
                  <c:v>-114.14500000000001</c:v>
                </c:pt>
                <c:pt idx="16866">
                  <c:v>-114.143</c:v>
                </c:pt>
                <c:pt idx="16867">
                  <c:v>-114.14099999999999</c:v>
                </c:pt>
                <c:pt idx="16868">
                  <c:v>-114.13900000000001</c:v>
                </c:pt>
                <c:pt idx="16869">
                  <c:v>-114.137</c:v>
                </c:pt>
                <c:pt idx="16870">
                  <c:v>-114.13499999999999</c:v>
                </c:pt>
                <c:pt idx="16871">
                  <c:v>-114.13300000000001</c:v>
                </c:pt>
                <c:pt idx="16872">
                  <c:v>-114.131</c:v>
                </c:pt>
                <c:pt idx="16873">
                  <c:v>-114.12899999999999</c:v>
                </c:pt>
                <c:pt idx="16874">
                  <c:v>-114.12700000000001</c:v>
                </c:pt>
                <c:pt idx="16875">
                  <c:v>-114.125</c:v>
                </c:pt>
                <c:pt idx="16876">
                  <c:v>-114.12299999999999</c:v>
                </c:pt>
                <c:pt idx="16877">
                  <c:v>-114.12100000000001</c:v>
                </c:pt>
                <c:pt idx="16878">
                  <c:v>-114.119</c:v>
                </c:pt>
                <c:pt idx="16879">
                  <c:v>-114.11699999999999</c:v>
                </c:pt>
                <c:pt idx="16880">
                  <c:v>-114.11500000000001</c:v>
                </c:pt>
                <c:pt idx="16881">
                  <c:v>-114.113</c:v>
                </c:pt>
                <c:pt idx="16882">
                  <c:v>-114.11099999999999</c:v>
                </c:pt>
                <c:pt idx="16883">
                  <c:v>-114.10900000000001</c:v>
                </c:pt>
                <c:pt idx="16884">
                  <c:v>-114.107</c:v>
                </c:pt>
                <c:pt idx="16885">
                  <c:v>-114.10499999999999</c:v>
                </c:pt>
                <c:pt idx="16886">
                  <c:v>-114.10300000000001</c:v>
                </c:pt>
                <c:pt idx="16887">
                  <c:v>-114.101</c:v>
                </c:pt>
                <c:pt idx="16888">
                  <c:v>-114.09899999999999</c:v>
                </c:pt>
                <c:pt idx="16889">
                  <c:v>-114.09700000000001</c:v>
                </c:pt>
                <c:pt idx="16890">
                  <c:v>-114.095</c:v>
                </c:pt>
                <c:pt idx="16891">
                  <c:v>-114.093</c:v>
                </c:pt>
                <c:pt idx="16892">
                  <c:v>-114.09100000000001</c:v>
                </c:pt>
                <c:pt idx="16893">
                  <c:v>-114.089</c:v>
                </c:pt>
                <c:pt idx="16894">
                  <c:v>-114.087</c:v>
                </c:pt>
                <c:pt idx="16895">
                  <c:v>-114.08500000000001</c:v>
                </c:pt>
                <c:pt idx="16896">
                  <c:v>-114.083</c:v>
                </c:pt>
                <c:pt idx="16897">
                  <c:v>-114.081</c:v>
                </c:pt>
                <c:pt idx="16898">
                  <c:v>-114.07900000000001</c:v>
                </c:pt>
                <c:pt idx="16899">
                  <c:v>-114.077</c:v>
                </c:pt>
                <c:pt idx="16900">
                  <c:v>-114.075</c:v>
                </c:pt>
                <c:pt idx="16901">
                  <c:v>-114.07300000000001</c:v>
                </c:pt>
                <c:pt idx="16902">
                  <c:v>-114.071</c:v>
                </c:pt>
                <c:pt idx="16903">
                  <c:v>-114.069</c:v>
                </c:pt>
                <c:pt idx="16904">
                  <c:v>-114.06700000000001</c:v>
                </c:pt>
                <c:pt idx="16905">
                  <c:v>-114.065</c:v>
                </c:pt>
                <c:pt idx="16906">
                  <c:v>-114.063</c:v>
                </c:pt>
                <c:pt idx="16907">
                  <c:v>-114.06100000000001</c:v>
                </c:pt>
                <c:pt idx="16908">
                  <c:v>-114.059</c:v>
                </c:pt>
                <c:pt idx="16909">
                  <c:v>-114.057</c:v>
                </c:pt>
                <c:pt idx="16910">
                  <c:v>-114.05500000000001</c:v>
                </c:pt>
                <c:pt idx="16911">
                  <c:v>-114.053</c:v>
                </c:pt>
                <c:pt idx="16912">
                  <c:v>-114.051</c:v>
                </c:pt>
                <c:pt idx="16913">
                  <c:v>-114.04900000000001</c:v>
                </c:pt>
                <c:pt idx="16914">
                  <c:v>-114.047</c:v>
                </c:pt>
                <c:pt idx="16915">
                  <c:v>-114.045</c:v>
                </c:pt>
                <c:pt idx="16916">
                  <c:v>-114.04300000000001</c:v>
                </c:pt>
                <c:pt idx="16917">
                  <c:v>-114.041</c:v>
                </c:pt>
                <c:pt idx="16918">
                  <c:v>-114.039</c:v>
                </c:pt>
                <c:pt idx="16919">
                  <c:v>-114.03700000000001</c:v>
                </c:pt>
                <c:pt idx="16920">
                  <c:v>-114.035</c:v>
                </c:pt>
                <c:pt idx="16921">
                  <c:v>-114.033</c:v>
                </c:pt>
                <c:pt idx="16922">
                  <c:v>-114.03100000000001</c:v>
                </c:pt>
                <c:pt idx="16923">
                  <c:v>-114.029</c:v>
                </c:pt>
                <c:pt idx="16924">
                  <c:v>-114.027</c:v>
                </c:pt>
                <c:pt idx="16925">
                  <c:v>-114.02500000000001</c:v>
                </c:pt>
                <c:pt idx="16926">
                  <c:v>-114.023</c:v>
                </c:pt>
                <c:pt idx="16927">
                  <c:v>-114.021</c:v>
                </c:pt>
                <c:pt idx="16928">
                  <c:v>-114.01900000000001</c:v>
                </c:pt>
                <c:pt idx="16929">
                  <c:v>-114.017</c:v>
                </c:pt>
                <c:pt idx="16930">
                  <c:v>-114.015</c:v>
                </c:pt>
                <c:pt idx="16931">
                  <c:v>-114.01300000000001</c:v>
                </c:pt>
                <c:pt idx="16932">
                  <c:v>-114.011</c:v>
                </c:pt>
                <c:pt idx="16933">
                  <c:v>-114.009</c:v>
                </c:pt>
                <c:pt idx="16934">
                  <c:v>-114.00700000000001</c:v>
                </c:pt>
                <c:pt idx="16935">
                  <c:v>-114.005</c:v>
                </c:pt>
                <c:pt idx="16936">
                  <c:v>-114.003</c:v>
                </c:pt>
                <c:pt idx="16937">
                  <c:v>-114.001</c:v>
                </c:pt>
                <c:pt idx="16938">
                  <c:v>-113.999</c:v>
                </c:pt>
                <c:pt idx="16939">
                  <c:v>-113.997</c:v>
                </c:pt>
                <c:pt idx="16940">
                  <c:v>-113.995</c:v>
                </c:pt>
                <c:pt idx="16941">
                  <c:v>-113.99299999999999</c:v>
                </c:pt>
                <c:pt idx="16942">
                  <c:v>-113.991</c:v>
                </c:pt>
                <c:pt idx="16943">
                  <c:v>-113.989</c:v>
                </c:pt>
                <c:pt idx="16944">
                  <c:v>-113.98699999999999</c:v>
                </c:pt>
                <c:pt idx="16945">
                  <c:v>-113.985</c:v>
                </c:pt>
                <c:pt idx="16946">
                  <c:v>-113.983</c:v>
                </c:pt>
                <c:pt idx="16947">
                  <c:v>-113.98099999999999</c:v>
                </c:pt>
                <c:pt idx="16948">
                  <c:v>-113.979</c:v>
                </c:pt>
                <c:pt idx="16949">
                  <c:v>-113.977</c:v>
                </c:pt>
                <c:pt idx="16950">
                  <c:v>-113.97499999999999</c:v>
                </c:pt>
                <c:pt idx="16951">
                  <c:v>-113.973</c:v>
                </c:pt>
                <c:pt idx="16952">
                  <c:v>-113.971</c:v>
                </c:pt>
                <c:pt idx="16953">
                  <c:v>-113.96899999999999</c:v>
                </c:pt>
                <c:pt idx="16954">
                  <c:v>-113.967</c:v>
                </c:pt>
                <c:pt idx="16955">
                  <c:v>-113.965</c:v>
                </c:pt>
                <c:pt idx="16956">
                  <c:v>-113.96299999999999</c:v>
                </c:pt>
                <c:pt idx="16957">
                  <c:v>-113.961</c:v>
                </c:pt>
                <c:pt idx="16958">
                  <c:v>-113.959</c:v>
                </c:pt>
                <c:pt idx="16959">
                  <c:v>-113.95699999999999</c:v>
                </c:pt>
                <c:pt idx="16960">
                  <c:v>-113.955</c:v>
                </c:pt>
                <c:pt idx="16961">
                  <c:v>-113.953</c:v>
                </c:pt>
                <c:pt idx="16962">
                  <c:v>-113.95099999999999</c:v>
                </c:pt>
                <c:pt idx="16963">
                  <c:v>-113.949</c:v>
                </c:pt>
                <c:pt idx="16964">
                  <c:v>-113.947</c:v>
                </c:pt>
                <c:pt idx="16965">
                  <c:v>-113.94499999999999</c:v>
                </c:pt>
                <c:pt idx="16966">
                  <c:v>-113.943</c:v>
                </c:pt>
                <c:pt idx="16967">
                  <c:v>-113.941</c:v>
                </c:pt>
                <c:pt idx="16968">
                  <c:v>-113.93899999999999</c:v>
                </c:pt>
                <c:pt idx="16969">
                  <c:v>-113.937</c:v>
                </c:pt>
                <c:pt idx="16970">
                  <c:v>-113.935</c:v>
                </c:pt>
                <c:pt idx="16971">
                  <c:v>-113.93299999999999</c:v>
                </c:pt>
                <c:pt idx="16972">
                  <c:v>-113.931</c:v>
                </c:pt>
                <c:pt idx="16973">
                  <c:v>-113.929</c:v>
                </c:pt>
                <c:pt idx="16974">
                  <c:v>-113.92699999999999</c:v>
                </c:pt>
                <c:pt idx="16975">
                  <c:v>-113.925</c:v>
                </c:pt>
                <c:pt idx="16976">
                  <c:v>-113.923</c:v>
                </c:pt>
                <c:pt idx="16977">
                  <c:v>-113.92099999999999</c:v>
                </c:pt>
                <c:pt idx="16978">
                  <c:v>-113.919</c:v>
                </c:pt>
                <c:pt idx="16979">
                  <c:v>-113.917</c:v>
                </c:pt>
                <c:pt idx="16980">
                  <c:v>-113.91499999999999</c:v>
                </c:pt>
                <c:pt idx="16981">
                  <c:v>-113.913</c:v>
                </c:pt>
                <c:pt idx="16982">
                  <c:v>-113.911</c:v>
                </c:pt>
                <c:pt idx="16983">
                  <c:v>-113.90899999999999</c:v>
                </c:pt>
                <c:pt idx="16984">
                  <c:v>-113.907</c:v>
                </c:pt>
                <c:pt idx="16985">
                  <c:v>-113.905</c:v>
                </c:pt>
                <c:pt idx="16986">
                  <c:v>-113.90299999999999</c:v>
                </c:pt>
                <c:pt idx="16987">
                  <c:v>-113.90100000000001</c:v>
                </c:pt>
                <c:pt idx="16988">
                  <c:v>-113.899</c:v>
                </c:pt>
                <c:pt idx="16989">
                  <c:v>-113.89699999999999</c:v>
                </c:pt>
                <c:pt idx="16990">
                  <c:v>-113.89500000000001</c:v>
                </c:pt>
                <c:pt idx="16991">
                  <c:v>-113.893</c:v>
                </c:pt>
                <c:pt idx="16992">
                  <c:v>-113.89099999999999</c:v>
                </c:pt>
                <c:pt idx="16993">
                  <c:v>-113.88900000000001</c:v>
                </c:pt>
                <c:pt idx="16994">
                  <c:v>-113.887</c:v>
                </c:pt>
                <c:pt idx="16995">
                  <c:v>-113.88499999999999</c:v>
                </c:pt>
                <c:pt idx="16996">
                  <c:v>-113.88300000000001</c:v>
                </c:pt>
                <c:pt idx="16997">
                  <c:v>-113.881</c:v>
                </c:pt>
                <c:pt idx="16998">
                  <c:v>-113.87899999999999</c:v>
                </c:pt>
                <c:pt idx="16999">
                  <c:v>-113.87700000000001</c:v>
                </c:pt>
                <c:pt idx="17000">
                  <c:v>-113.875</c:v>
                </c:pt>
                <c:pt idx="17001">
                  <c:v>-113.87299999999999</c:v>
                </c:pt>
                <c:pt idx="17002">
                  <c:v>-113.87100000000001</c:v>
                </c:pt>
                <c:pt idx="17003">
                  <c:v>-113.869</c:v>
                </c:pt>
                <c:pt idx="17004">
                  <c:v>-113.86699999999999</c:v>
                </c:pt>
                <c:pt idx="17005">
                  <c:v>-113.86500000000001</c:v>
                </c:pt>
                <c:pt idx="17006">
                  <c:v>-113.863</c:v>
                </c:pt>
                <c:pt idx="17007">
                  <c:v>-113.86099999999999</c:v>
                </c:pt>
                <c:pt idx="17008">
                  <c:v>-113.85900000000001</c:v>
                </c:pt>
                <c:pt idx="17009">
                  <c:v>-113.857</c:v>
                </c:pt>
                <c:pt idx="17010">
                  <c:v>-113.85499999999999</c:v>
                </c:pt>
                <c:pt idx="17011">
                  <c:v>-113.85300000000001</c:v>
                </c:pt>
                <c:pt idx="17012">
                  <c:v>-113.851</c:v>
                </c:pt>
                <c:pt idx="17013">
                  <c:v>-113.84899999999999</c:v>
                </c:pt>
                <c:pt idx="17014">
                  <c:v>-113.84700000000001</c:v>
                </c:pt>
                <c:pt idx="17015">
                  <c:v>-113.845</c:v>
                </c:pt>
                <c:pt idx="17016">
                  <c:v>-113.843</c:v>
                </c:pt>
                <c:pt idx="17017">
                  <c:v>-113.84100000000001</c:v>
                </c:pt>
                <c:pt idx="17018">
                  <c:v>-113.839</c:v>
                </c:pt>
                <c:pt idx="17019">
                  <c:v>-113.837</c:v>
                </c:pt>
                <c:pt idx="17020">
                  <c:v>-113.83500000000001</c:v>
                </c:pt>
                <c:pt idx="17021">
                  <c:v>-113.833</c:v>
                </c:pt>
                <c:pt idx="17022">
                  <c:v>-113.831</c:v>
                </c:pt>
                <c:pt idx="17023">
                  <c:v>-113.82900000000001</c:v>
                </c:pt>
                <c:pt idx="17024">
                  <c:v>-113.827</c:v>
                </c:pt>
                <c:pt idx="17025">
                  <c:v>-113.825</c:v>
                </c:pt>
                <c:pt idx="17026">
                  <c:v>-113.82300000000001</c:v>
                </c:pt>
                <c:pt idx="17027">
                  <c:v>-113.821</c:v>
                </c:pt>
                <c:pt idx="17028">
                  <c:v>-113.819</c:v>
                </c:pt>
                <c:pt idx="17029">
                  <c:v>-113.81700000000001</c:v>
                </c:pt>
                <c:pt idx="17030">
                  <c:v>-113.815</c:v>
                </c:pt>
                <c:pt idx="17031">
                  <c:v>-113.813</c:v>
                </c:pt>
                <c:pt idx="17032">
                  <c:v>-113.81100000000001</c:v>
                </c:pt>
                <c:pt idx="17033">
                  <c:v>-113.809</c:v>
                </c:pt>
                <c:pt idx="17034">
                  <c:v>-113.807</c:v>
                </c:pt>
                <c:pt idx="17035">
                  <c:v>-113.80500000000001</c:v>
                </c:pt>
                <c:pt idx="17036">
                  <c:v>-113.803</c:v>
                </c:pt>
                <c:pt idx="17037">
                  <c:v>-113.801</c:v>
                </c:pt>
                <c:pt idx="17038">
                  <c:v>-113.79900000000001</c:v>
                </c:pt>
                <c:pt idx="17039">
                  <c:v>-113.797</c:v>
                </c:pt>
                <c:pt idx="17040">
                  <c:v>-113.795</c:v>
                </c:pt>
                <c:pt idx="17041">
                  <c:v>-113.79300000000001</c:v>
                </c:pt>
                <c:pt idx="17042">
                  <c:v>-113.791</c:v>
                </c:pt>
                <c:pt idx="17043">
                  <c:v>-113.789</c:v>
                </c:pt>
                <c:pt idx="17044">
                  <c:v>-113.78700000000001</c:v>
                </c:pt>
                <c:pt idx="17045">
                  <c:v>-113.785</c:v>
                </c:pt>
                <c:pt idx="17046">
                  <c:v>-113.783</c:v>
                </c:pt>
                <c:pt idx="17047">
                  <c:v>-113.78100000000001</c:v>
                </c:pt>
                <c:pt idx="17048">
                  <c:v>-113.779</c:v>
                </c:pt>
                <c:pt idx="17049">
                  <c:v>-113.777</c:v>
                </c:pt>
                <c:pt idx="17050">
                  <c:v>-113.77500000000001</c:v>
                </c:pt>
                <c:pt idx="17051">
                  <c:v>-113.773</c:v>
                </c:pt>
                <c:pt idx="17052">
                  <c:v>-113.771</c:v>
                </c:pt>
                <c:pt idx="17053">
                  <c:v>-113.76900000000001</c:v>
                </c:pt>
                <c:pt idx="17054">
                  <c:v>-113.767</c:v>
                </c:pt>
                <c:pt idx="17055">
                  <c:v>-113.765</c:v>
                </c:pt>
                <c:pt idx="17056">
                  <c:v>-113.76300000000001</c:v>
                </c:pt>
                <c:pt idx="17057">
                  <c:v>-113.761</c:v>
                </c:pt>
                <c:pt idx="17058">
                  <c:v>-113.759</c:v>
                </c:pt>
                <c:pt idx="17059">
                  <c:v>-113.75700000000001</c:v>
                </c:pt>
                <c:pt idx="17060">
                  <c:v>-113.755</c:v>
                </c:pt>
                <c:pt idx="17061">
                  <c:v>-113.753</c:v>
                </c:pt>
                <c:pt idx="17062">
                  <c:v>-113.751</c:v>
                </c:pt>
                <c:pt idx="17063">
                  <c:v>-113.749</c:v>
                </c:pt>
                <c:pt idx="17064">
                  <c:v>-113.747</c:v>
                </c:pt>
                <c:pt idx="17065">
                  <c:v>-113.745</c:v>
                </c:pt>
                <c:pt idx="17066">
                  <c:v>-113.74299999999999</c:v>
                </c:pt>
                <c:pt idx="17067">
                  <c:v>-113.741</c:v>
                </c:pt>
                <c:pt idx="17068">
                  <c:v>-113.739</c:v>
                </c:pt>
                <c:pt idx="17069">
                  <c:v>-113.73699999999999</c:v>
                </c:pt>
                <c:pt idx="17070">
                  <c:v>-113.735</c:v>
                </c:pt>
                <c:pt idx="17071">
                  <c:v>-113.733</c:v>
                </c:pt>
                <c:pt idx="17072">
                  <c:v>-113.73099999999999</c:v>
                </c:pt>
                <c:pt idx="17073">
                  <c:v>-113.729</c:v>
                </c:pt>
                <c:pt idx="17074">
                  <c:v>-113.727</c:v>
                </c:pt>
                <c:pt idx="17075">
                  <c:v>-113.72499999999999</c:v>
                </c:pt>
                <c:pt idx="17076">
                  <c:v>-113.723</c:v>
                </c:pt>
                <c:pt idx="17077">
                  <c:v>-113.721</c:v>
                </c:pt>
                <c:pt idx="17078">
                  <c:v>-113.71899999999999</c:v>
                </c:pt>
                <c:pt idx="17079">
                  <c:v>-113.717</c:v>
                </c:pt>
                <c:pt idx="17080">
                  <c:v>-113.715</c:v>
                </c:pt>
                <c:pt idx="17081">
                  <c:v>-113.71299999999999</c:v>
                </c:pt>
                <c:pt idx="17082">
                  <c:v>-113.711</c:v>
                </c:pt>
                <c:pt idx="17083">
                  <c:v>-113.709</c:v>
                </c:pt>
                <c:pt idx="17084">
                  <c:v>-113.70699999999999</c:v>
                </c:pt>
                <c:pt idx="17085">
                  <c:v>-113.705</c:v>
                </c:pt>
                <c:pt idx="17086">
                  <c:v>-113.703</c:v>
                </c:pt>
                <c:pt idx="17087">
                  <c:v>-113.70099999999999</c:v>
                </c:pt>
                <c:pt idx="17088">
                  <c:v>-113.699</c:v>
                </c:pt>
                <c:pt idx="17089">
                  <c:v>-113.697</c:v>
                </c:pt>
                <c:pt idx="17090">
                  <c:v>-113.69499999999999</c:v>
                </c:pt>
                <c:pt idx="17091">
                  <c:v>-113.693</c:v>
                </c:pt>
                <c:pt idx="17092">
                  <c:v>-113.691</c:v>
                </c:pt>
                <c:pt idx="17093">
                  <c:v>-113.68899999999999</c:v>
                </c:pt>
                <c:pt idx="17094">
                  <c:v>-113.687</c:v>
                </c:pt>
                <c:pt idx="17095">
                  <c:v>-113.685</c:v>
                </c:pt>
                <c:pt idx="17096">
                  <c:v>-113.68299999999999</c:v>
                </c:pt>
                <c:pt idx="17097">
                  <c:v>-113.681</c:v>
                </c:pt>
                <c:pt idx="17098">
                  <c:v>-113.679</c:v>
                </c:pt>
                <c:pt idx="17099">
                  <c:v>-113.67699999999999</c:v>
                </c:pt>
                <c:pt idx="17100">
                  <c:v>-113.675</c:v>
                </c:pt>
                <c:pt idx="17101">
                  <c:v>-113.673</c:v>
                </c:pt>
                <c:pt idx="17102">
                  <c:v>-113.67099999999999</c:v>
                </c:pt>
                <c:pt idx="17103">
                  <c:v>-113.669</c:v>
                </c:pt>
                <c:pt idx="17104">
                  <c:v>-113.667</c:v>
                </c:pt>
                <c:pt idx="17105">
                  <c:v>-113.66499999999999</c:v>
                </c:pt>
                <c:pt idx="17106">
                  <c:v>-113.663</c:v>
                </c:pt>
                <c:pt idx="17107">
                  <c:v>-113.661</c:v>
                </c:pt>
                <c:pt idx="17108">
                  <c:v>-113.65899999999999</c:v>
                </c:pt>
                <c:pt idx="17109">
                  <c:v>-113.657</c:v>
                </c:pt>
                <c:pt idx="17110">
                  <c:v>-113.655</c:v>
                </c:pt>
                <c:pt idx="17111">
                  <c:v>-113.65299999999999</c:v>
                </c:pt>
                <c:pt idx="17112">
                  <c:v>-113.65100000000001</c:v>
                </c:pt>
                <c:pt idx="17113">
                  <c:v>-113.649</c:v>
                </c:pt>
                <c:pt idx="17114">
                  <c:v>-113.64699999999999</c:v>
                </c:pt>
                <c:pt idx="17115">
                  <c:v>-113.64500000000001</c:v>
                </c:pt>
                <c:pt idx="17116">
                  <c:v>-113.643</c:v>
                </c:pt>
                <c:pt idx="17117">
                  <c:v>-113.64099999999999</c:v>
                </c:pt>
                <c:pt idx="17118">
                  <c:v>-113.63900000000001</c:v>
                </c:pt>
                <c:pt idx="17119">
                  <c:v>-113.637</c:v>
                </c:pt>
                <c:pt idx="17120">
                  <c:v>-113.63499999999999</c:v>
                </c:pt>
                <c:pt idx="17121">
                  <c:v>-113.63300000000001</c:v>
                </c:pt>
                <c:pt idx="17122">
                  <c:v>-113.631</c:v>
                </c:pt>
                <c:pt idx="17123">
                  <c:v>-113.62899999999999</c:v>
                </c:pt>
                <c:pt idx="17124">
                  <c:v>-113.62700000000001</c:v>
                </c:pt>
                <c:pt idx="17125">
                  <c:v>-113.625</c:v>
                </c:pt>
                <c:pt idx="17126">
                  <c:v>-113.62299999999999</c:v>
                </c:pt>
                <c:pt idx="17127">
                  <c:v>-113.62100000000001</c:v>
                </c:pt>
                <c:pt idx="17128">
                  <c:v>-113.619</c:v>
                </c:pt>
                <c:pt idx="17129">
                  <c:v>-113.61699999999999</c:v>
                </c:pt>
                <c:pt idx="17130">
                  <c:v>-113.61500000000001</c:v>
                </c:pt>
                <c:pt idx="17131">
                  <c:v>-113.613</c:v>
                </c:pt>
                <c:pt idx="17132">
                  <c:v>-113.61099999999999</c:v>
                </c:pt>
                <c:pt idx="17133">
                  <c:v>-113.60900000000001</c:v>
                </c:pt>
                <c:pt idx="17134">
                  <c:v>-113.607</c:v>
                </c:pt>
                <c:pt idx="17135">
                  <c:v>-113.60499999999999</c:v>
                </c:pt>
                <c:pt idx="17136">
                  <c:v>-113.60300000000001</c:v>
                </c:pt>
                <c:pt idx="17137">
                  <c:v>-113.601</c:v>
                </c:pt>
                <c:pt idx="17138">
                  <c:v>-113.59899999999999</c:v>
                </c:pt>
                <c:pt idx="17139">
                  <c:v>-113.59700000000001</c:v>
                </c:pt>
                <c:pt idx="17140">
                  <c:v>-113.595</c:v>
                </c:pt>
                <c:pt idx="17141">
                  <c:v>-113.593</c:v>
                </c:pt>
                <c:pt idx="17142">
                  <c:v>-113.59100000000001</c:v>
                </c:pt>
                <c:pt idx="17143">
                  <c:v>-113.589</c:v>
                </c:pt>
                <c:pt idx="17144">
                  <c:v>-113.587</c:v>
                </c:pt>
                <c:pt idx="17145">
                  <c:v>-113.58500000000001</c:v>
                </c:pt>
                <c:pt idx="17146">
                  <c:v>-113.583</c:v>
                </c:pt>
                <c:pt idx="17147">
                  <c:v>-113.581</c:v>
                </c:pt>
                <c:pt idx="17148">
                  <c:v>-113.57900000000001</c:v>
                </c:pt>
                <c:pt idx="17149">
                  <c:v>-113.577</c:v>
                </c:pt>
                <c:pt idx="17150">
                  <c:v>-113.575</c:v>
                </c:pt>
                <c:pt idx="17151">
                  <c:v>-113.57300000000001</c:v>
                </c:pt>
                <c:pt idx="17152">
                  <c:v>-113.571</c:v>
                </c:pt>
                <c:pt idx="17153">
                  <c:v>-113.569</c:v>
                </c:pt>
                <c:pt idx="17154">
                  <c:v>-113.56700000000001</c:v>
                </c:pt>
                <c:pt idx="17155">
                  <c:v>-113.565</c:v>
                </c:pt>
                <c:pt idx="17156">
                  <c:v>-113.563</c:v>
                </c:pt>
                <c:pt idx="17157">
                  <c:v>-113.56100000000001</c:v>
                </c:pt>
                <c:pt idx="17158">
                  <c:v>-113.559</c:v>
                </c:pt>
                <c:pt idx="17159">
                  <c:v>-113.557</c:v>
                </c:pt>
                <c:pt idx="17160">
                  <c:v>-113.55500000000001</c:v>
                </c:pt>
                <c:pt idx="17161">
                  <c:v>-113.553</c:v>
                </c:pt>
                <c:pt idx="17162">
                  <c:v>-113.551</c:v>
                </c:pt>
                <c:pt idx="17163">
                  <c:v>-113.54900000000001</c:v>
                </c:pt>
                <c:pt idx="17164">
                  <c:v>-113.547</c:v>
                </c:pt>
                <c:pt idx="17165">
                  <c:v>-113.545</c:v>
                </c:pt>
                <c:pt idx="17166">
                  <c:v>-113.54300000000001</c:v>
                </c:pt>
                <c:pt idx="17167">
                  <c:v>-113.541</c:v>
                </c:pt>
                <c:pt idx="17168">
                  <c:v>-113.539</c:v>
                </c:pt>
                <c:pt idx="17169">
                  <c:v>-113.53700000000001</c:v>
                </c:pt>
                <c:pt idx="17170">
                  <c:v>-113.535</c:v>
                </c:pt>
                <c:pt idx="17171">
                  <c:v>-113.533</c:v>
                </c:pt>
                <c:pt idx="17172">
                  <c:v>-113.53100000000001</c:v>
                </c:pt>
                <c:pt idx="17173">
                  <c:v>-113.529</c:v>
                </c:pt>
                <c:pt idx="17174">
                  <c:v>-113.527</c:v>
                </c:pt>
                <c:pt idx="17175">
                  <c:v>-113.52500000000001</c:v>
                </c:pt>
                <c:pt idx="17176">
                  <c:v>-113.523</c:v>
                </c:pt>
                <c:pt idx="17177">
                  <c:v>-113.521</c:v>
                </c:pt>
                <c:pt idx="17178">
                  <c:v>-113.51900000000001</c:v>
                </c:pt>
                <c:pt idx="17179">
                  <c:v>-113.517</c:v>
                </c:pt>
                <c:pt idx="17180">
                  <c:v>-113.515</c:v>
                </c:pt>
                <c:pt idx="17181">
                  <c:v>-113.51300000000001</c:v>
                </c:pt>
                <c:pt idx="17182">
                  <c:v>-113.511</c:v>
                </c:pt>
                <c:pt idx="17183">
                  <c:v>-113.509</c:v>
                </c:pt>
                <c:pt idx="17184">
                  <c:v>-113.50700000000001</c:v>
                </c:pt>
                <c:pt idx="17185">
                  <c:v>-113.505</c:v>
                </c:pt>
                <c:pt idx="17186">
                  <c:v>-113.503</c:v>
                </c:pt>
                <c:pt idx="17187">
                  <c:v>-113.501</c:v>
                </c:pt>
                <c:pt idx="17188">
                  <c:v>-113.499</c:v>
                </c:pt>
                <c:pt idx="17189">
                  <c:v>-113.497</c:v>
                </c:pt>
                <c:pt idx="17190">
                  <c:v>-113.495</c:v>
                </c:pt>
                <c:pt idx="17191">
                  <c:v>-113.49299999999999</c:v>
                </c:pt>
                <c:pt idx="17192">
                  <c:v>-113.491</c:v>
                </c:pt>
                <c:pt idx="17193">
                  <c:v>-113.489</c:v>
                </c:pt>
                <c:pt idx="17194">
                  <c:v>-113.48699999999999</c:v>
                </c:pt>
                <c:pt idx="17195">
                  <c:v>-113.485</c:v>
                </c:pt>
                <c:pt idx="17196">
                  <c:v>-113.483</c:v>
                </c:pt>
                <c:pt idx="17197">
                  <c:v>-113.48099999999999</c:v>
                </c:pt>
                <c:pt idx="17198">
                  <c:v>-113.479</c:v>
                </c:pt>
                <c:pt idx="17199">
                  <c:v>-113.477</c:v>
                </c:pt>
                <c:pt idx="17200">
                  <c:v>-113.47499999999999</c:v>
                </c:pt>
                <c:pt idx="17201">
                  <c:v>-113.473</c:v>
                </c:pt>
                <c:pt idx="17202">
                  <c:v>-113.471</c:v>
                </c:pt>
                <c:pt idx="17203">
                  <c:v>-113.46899999999999</c:v>
                </c:pt>
                <c:pt idx="17204">
                  <c:v>-113.467</c:v>
                </c:pt>
                <c:pt idx="17205">
                  <c:v>-113.465</c:v>
                </c:pt>
                <c:pt idx="17206">
                  <c:v>-113.46299999999999</c:v>
                </c:pt>
                <c:pt idx="17207">
                  <c:v>-113.461</c:v>
                </c:pt>
                <c:pt idx="17208">
                  <c:v>-113.459</c:v>
                </c:pt>
                <c:pt idx="17209">
                  <c:v>-113.45699999999999</c:v>
                </c:pt>
                <c:pt idx="17210">
                  <c:v>-113.455</c:v>
                </c:pt>
                <c:pt idx="17211">
                  <c:v>-113.453</c:v>
                </c:pt>
                <c:pt idx="17212">
                  <c:v>-113.45099999999999</c:v>
                </c:pt>
                <c:pt idx="17213">
                  <c:v>-113.449</c:v>
                </c:pt>
                <c:pt idx="17214">
                  <c:v>-113.447</c:v>
                </c:pt>
                <c:pt idx="17215">
                  <c:v>-113.44499999999999</c:v>
                </c:pt>
                <c:pt idx="17216">
                  <c:v>-113.443</c:v>
                </c:pt>
                <c:pt idx="17217">
                  <c:v>-113.441</c:v>
                </c:pt>
                <c:pt idx="17218">
                  <c:v>-113.43899999999999</c:v>
                </c:pt>
                <c:pt idx="17219">
                  <c:v>-113.437</c:v>
                </c:pt>
                <c:pt idx="17220">
                  <c:v>-113.435</c:v>
                </c:pt>
                <c:pt idx="17221">
                  <c:v>-113.43299999999999</c:v>
                </c:pt>
                <c:pt idx="17222">
                  <c:v>-113.431</c:v>
                </c:pt>
                <c:pt idx="17223">
                  <c:v>-113.429</c:v>
                </c:pt>
                <c:pt idx="17224">
                  <c:v>-113.42699999999999</c:v>
                </c:pt>
                <c:pt idx="17225">
                  <c:v>-113.425</c:v>
                </c:pt>
                <c:pt idx="17226">
                  <c:v>-113.423</c:v>
                </c:pt>
                <c:pt idx="17227">
                  <c:v>-113.42099999999999</c:v>
                </c:pt>
                <c:pt idx="17228">
                  <c:v>-113.419</c:v>
                </c:pt>
                <c:pt idx="17229">
                  <c:v>-113.417</c:v>
                </c:pt>
                <c:pt idx="17230">
                  <c:v>-113.41499999999999</c:v>
                </c:pt>
                <c:pt idx="17231">
                  <c:v>-113.413</c:v>
                </c:pt>
                <c:pt idx="17232">
                  <c:v>-113.411</c:v>
                </c:pt>
                <c:pt idx="17233">
                  <c:v>-113.40899999999999</c:v>
                </c:pt>
                <c:pt idx="17234">
                  <c:v>-113.407</c:v>
                </c:pt>
                <c:pt idx="17235">
                  <c:v>-113.405</c:v>
                </c:pt>
                <c:pt idx="17236">
                  <c:v>-113.40299999999999</c:v>
                </c:pt>
                <c:pt idx="17237">
                  <c:v>-113.40100000000001</c:v>
                </c:pt>
                <c:pt idx="17238">
                  <c:v>-113.399</c:v>
                </c:pt>
                <c:pt idx="17239">
                  <c:v>-113.39699999999999</c:v>
                </c:pt>
                <c:pt idx="17240">
                  <c:v>-113.39500000000001</c:v>
                </c:pt>
                <c:pt idx="17241">
                  <c:v>-113.393</c:v>
                </c:pt>
                <c:pt idx="17242">
                  <c:v>-113.39099999999999</c:v>
                </c:pt>
                <c:pt idx="17243">
                  <c:v>-113.38900000000001</c:v>
                </c:pt>
                <c:pt idx="17244">
                  <c:v>-113.387</c:v>
                </c:pt>
                <c:pt idx="17245">
                  <c:v>-113.38499999999999</c:v>
                </c:pt>
                <c:pt idx="17246">
                  <c:v>-113.38300000000001</c:v>
                </c:pt>
                <c:pt idx="17247">
                  <c:v>-113.381</c:v>
                </c:pt>
                <c:pt idx="17248">
                  <c:v>-113.37899999999999</c:v>
                </c:pt>
                <c:pt idx="17249">
                  <c:v>-113.37700000000001</c:v>
                </c:pt>
                <c:pt idx="17250">
                  <c:v>-113.375</c:v>
                </c:pt>
                <c:pt idx="17251">
                  <c:v>-113.37299999999999</c:v>
                </c:pt>
                <c:pt idx="17252">
                  <c:v>-113.37100000000001</c:v>
                </c:pt>
                <c:pt idx="17253">
                  <c:v>-113.369</c:v>
                </c:pt>
                <c:pt idx="17254">
                  <c:v>-113.36699999999999</c:v>
                </c:pt>
                <c:pt idx="17255">
                  <c:v>-113.36500000000001</c:v>
                </c:pt>
                <c:pt idx="17256">
                  <c:v>-113.363</c:v>
                </c:pt>
                <c:pt idx="17257">
                  <c:v>-113.36099999999999</c:v>
                </c:pt>
                <c:pt idx="17258">
                  <c:v>-113.35900000000001</c:v>
                </c:pt>
                <c:pt idx="17259">
                  <c:v>-113.357</c:v>
                </c:pt>
                <c:pt idx="17260">
                  <c:v>-113.35499999999999</c:v>
                </c:pt>
                <c:pt idx="17261">
                  <c:v>-113.35300000000001</c:v>
                </c:pt>
                <c:pt idx="17262">
                  <c:v>-113.351</c:v>
                </c:pt>
                <c:pt idx="17263">
                  <c:v>-113.34899999999999</c:v>
                </c:pt>
                <c:pt idx="17264">
                  <c:v>-113.34700000000001</c:v>
                </c:pt>
                <c:pt idx="17265">
                  <c:v>-113.345</c:v>
                </c:pt>
                <c:pt idx="17266">
                  <c:v>-113.343</c:v>
                </c:pt>
                <c:pt idx="17267">
                  <c:v>-113.34100000000001</c:v>
                </c:pt>
                <c:pt idx="17268">
                  <c:v>-113.339</c:v>
                </c:pt>
                <c:pt idx="17269">
                  <c:v>-113.337</c:v>
                </c:pt>
                <c:pt idx="17270">
                  <c:v>-113.33500000000001</c:v>
                </c:pt>
                <c:pt idx="17271">
                  <c:v>-113.333</c:v>
                </c:pt>
                <c:pt idx="17272">
                  <c:v>-113.331</c:v>
                </c:pt>
                <c:pt idx="17273">
                  <c:v>-113.32900000000001</c:v>
                </c:pt>
                <c:pt idx="17274">
                  <c:v>-113.327</c:v>
                </c:pt>
                <c:pt idx="17275">
                  <c:v>-113.325</c:v>
                </c:pt>
                <c:pt idx="17276">
                  <c:v>-113.32300000000001</c:v>
                </c:pt>
                <c:pt idx="17277">
                  <c:v>-113.321</c:v>
                </c:pt>
                <c:pt idx="17278">
                  <c:v>-113.319</c:v>
                </c:pt>
                <c:pt idx="17279">
                  <c:v>-113.31700000000001</c:v>
                </c:pt>
                <c:pt idx="17280">
                  <c:v>-113.315</c:v>
                </c:pt>
                <c:pt idx="17281">
                  <c:v>-113.313</c:v>
                </c:pt>
                <c:pt idx="17282">
                  <c:v>-113.31100000000001</c:v>
                </c:pt>
                <c:pt idx="17283">
                  <c:v>-113.309</c:v>
                </c:pt>
                <c:pt idx="17284">
                  <c:v>-113.307</c:v>
                </c:pt>
                <c:pt idx="17285">
                  <c:v>-113.30500000000001</c:v>
                </c:pt>
                <c:pt idx="17286">
                  <c:v>-113.303</c:v>
                </c:pt>
                <c:pt idx="17287">
                  <c:v>-113.301</c:v>
                </c:pt>
                <c:pt idx="17288">
                  <c:v>-113.29900000000001</c:v>
                </c:pt>
                <c:pt idx="17289">
                  <c:v>-113.297</c:v>
                </c:pt>
                <c:pt idx="17290">
                  <c:v>-113.295</c:v>
                </c:pt>
                <c:pt idx="17291">
                  <c:v>-113.29300000000001</c:v>
                </c:pt>
                <c:pt idx="17292">
                  <c:v>-113.291</c:v>
                </c:pt>
                <c:pt idx="17293">
                  <c:v>-113.289</c:v>
                </c:pt>
                <c:pt idx="17294">
                  <c:v>-113.28700000000001</c:v>
                </c:pt>
                <c:pt idx="17295">
                  <c:v>-113.285</c:v>
                </c:pt>
                <c:pt idx="17296">
                  <c:v>-113.283</c:v>
                </c:pt>
                <c:pt idx="17297">
                  <c:v>-113.28100000000001</c:v>
                </c:pt>
                <c:pt idx="17298">
                  <c:v>-113.279</c:v>
                </c:pt>
                <c:pt idx="17299">
                  <c:v>-113.277</c:v>
                </c:pt>
                <c:pt idx="17300">
                  <c:v>-113.27500000000001</c:v>
                </c:pt>
                <c:pt idx="17301">
                  <c:v>-113.273</c:v>
                </c:pt>
                <c:pt idx="17302">
                  <c:v>-113.271</c:v>
                </c:pt>
                <c:pt idx="17303">
                  <c:v>-113.26900000000001</c:v>
                </c:pt>
                <c:pt idx="17304">
                  <c:v>-113.267</c:v>
                </c:pt>
                <c:pt idx="17305">
                  <c:v>-113.265</c:v>
                </c:pt>
                <c:pt idx="17306">
                  <c:v>-113.26300000000001</c:v>
                </c:pt>
                <c:pt idx="17307">
                  <c:v>-113.261</c:v>
                </c:pt>
                <c:pt idx="17308">
                  <c:v>-113.259</c:v>
                </c:pt>
                <c:pt idx="17309">
                  <c:v>-113.25700000000001</c:v>
                </c:pt>
                <c:pt idx="17310">
                  <c:v>-113.255</c:v>
                </c:pt>
                <c:pt idx="17311">
                  <c:v>-113.253</c:v>
                </c:pt>
                <c:pt idx="17312">
                  <c:v>-113.251</c:v>
                </c:pt>
                <c:pt idx="17313">
                  <c:v>-113.249</c:v>
                </c:pt>
                <c:pt idx="17314">
                  <c:v>-113.247</c:v>
                </c:pt>
                <c:pt idx="17315">
                  <c:v>-113.245</c:v>
                </c:pt>
                <c:pt idx="17316">
                  <c:v>-113.24299999999999</c:v>
                </c:pt>
                <c:pt idx="17317">
                  <c:v>-113.241</c:v>
                </c:pt>
                <c:pt idx="17318">
                  <c:v>-113.239</c:v>
                </c:pt>
                <c:pt idx="17319">
                  <c:v>-113.23699999999999</c:v>
                </c:pt>
                <c:pt idx="17320">
                  <c:v>-113.235</c:v>
                </c:pt>
                <c:pt idx="17321">
                  <c:v>-113.233</c:v>
                </c:pt>
                <c:pt idx="17322">
                  <c:v>-113.23099999999999</c:v>
                </c:pt>
                <c:pt idx="17323">
                  <c:v>-113.229</c:v>
                </c:pt>
                <c:pt idx="17324">
                  <c:v>-113.227</c:v>
                </c:pt>
                <c:pt idx="17325">
                  <c:v>-113.22499999999999</c:v>
                </c:pt>
                <c:pt idx="17326">
                  <c:v>-113.223</c:v>
                </c:pt>
                <c:pt idx="17327">
                  <c:v>-113.221</c:v>
                </c:pt>
                <c:pt idx="17328">
                  <c:v>-113.21899999999999</c:v>
                </c:pt>
                <c:pt idx="17329">
                  <c:v>-113.217</c:v>
                </c:pt>
                <c:pt idx="17330">
                  <c:v>-113.215</c:v>
                </c:pt>
                <c:pt idx="17331">
                  <c:v>-113.21299999999999</c:v>
                </c:pt>
                <c:pt idx="17332">
                  <c:v>-113.211</c:v>
                </c:pt>
                <c:pt idx="17333">
                  <c:v>-113.209</c:v>
                </c:pt>
                <c:pt idx="17334">
                  <c:v>-113.20699999999999</c:v>
                </c:pt>
                <c:pt idx="17335">
                  <c:v>-113.205</c:v>
                </c:pt>
                <c:pt idx="17336">
                  <c:v>-113.203</c:v>
                </c:pt>
                <c:pt idx="17337">
                  <c:v>-113.20099999999999</c:v>
                </c:pt>
                <c:pt idx="17338">
                  <c:v>-113.199</c:v>
                </c:pt>
                <c:pt idx="17339">
                  <c:v>-113.197</c:v>
                </c:pt>
                <c:pt idx="17340">
                  <c:v>-113.19499999999999</c:v>
                </c:pt>
                <c:pt idx="17341">
                  <c:v>-113.193</c:v>
                </c:pt>
                <c:pt idx="17342">
                  <c:v>-113.191</c:v>
                </c:pt>
                <c:pt idx="17343">
                  <c:v>-113.18899999999999</c:v>
                </c:pt>
                <c:pt idx="17344">
                  <c:v>-113.187</c:v>
                </c:pt>
                <c:pt idx="17345">
                  <c:v>-113.185</c:v>
                </c:pt>
                <c:pt idx="17346">
                  <c:v>-113.18299999999999</c:v>
                </c:pt>
                <c:pt idx="17347">
                  <c:v>-113.181</c:v>
                </c:pt>
                <c:pt idx="17348">
                  <c:v>-113.179</c:v>
                </c:pt>
                <c:pt idx="17349">
                  <c:v>-113.17699999999999</c:v>
                </c:pt>
                <c:pt idx="17350">
                  <c:v>-113.175</c:v>
                </c:pt>
                <c:pt idx="17351">
                  <c:v>-113.173</c:v>
                </c:pt>
                <c:pt idx="17352">
                  <c:v>-113.17099999999999</c:v>
                </c:pt>
                <c:pt idx="17353">
                  <c:v>-113.169</c:v>
                </c:pt>
                <c:pt idx="17354">
                  <c:v>-113.167</c:v>
                </c:pt>
                <c:pt idx="17355">
                  <c:v>-113.16499999999999</c:v>
                </c:pt>
                <c:pt idx="17356">
                  <c:v>-113.163</c:v>
                </c:pt>
                <c:pt idx="17357">
                  <c:v>-113.161</c:v>
                </c:pt>
                <c:pt idx="17358">
                  <c:v>-113.15899999999999</c:v>
                </c:pt>
                <c:pt idx="17359">
                  <c:v>-113.157</c:v>
                </c:pt>
                <c:pt idx="17360">
                  <c:v>-113.155</c:v>
                </c:pt>
                <c:pt idx="17361">
                  <c:v>-113.15299999999999</c:v>
                </c:pt>
                <c:pt idx="17362">
                  <c:v>-113.15100000000001</c:v>
                </c:pt>
                <c:pt idx="17363">
                  <c:v>-113.149</c:v>
                </c:pt>
                <c:pt idx="17364">
                  <c:v>-113.14699999999999</c:v>
                </c:pt>
                <c:pt idx="17365">
                  <c:v>-113.14500000000001</c:v>
                </c:pt>
                <c:pt idx="17366">
                  <c:v>-113.143</c:v>
                </c:pt>
                <c:pt idx="17367">
                  <c:v>-113.14099999999999</c:v>
                </c:pt>
                <c:pt idx="17368">
                  <c:v>-113.13900000000001</c:v>
                </c:pt>
                <c:pt idx="17369">
                  <c:v>-113.137</c:v>
                </c:pt>
                <c:pt idx="17370">
                  <c:v>-113.13499999999999</c:v>
                </c:pt>
                <c:pt idx="17371">
                  <c:v>-113.13300000000001</c:v>
                </c:pt>
                <c:pt idx="17372">
                  <c:v>-113.131</c:v>
                </c:pt>
                <c:pt idx="17373">
                  <c:v>-113.12899999999999</c:v>
                </c:pt>
                <c:pt idx="17374">
                  <c:v>-113.12700000000001</c:v>
                </c:pt>
                <c:pt idx="17375">
                  <c:v>-113.125</c:v>
                </c:pt>
                <c:pt idx="17376">
                  <c:v>-113.12299999999999</c:v>
                </c:pt>
                <c:pt idx="17377">
                  <c:v>-113.12100000000001</c:v>
                </c:pt>
                <c:pt idx="17378">
                  <c:v>-113.119</c:v>
                </c:pt>
                <c:pt idx="17379">
                  <c:v>-113.11699999999999</c:v>
                </c:pt>
                <c:pt idx="17380">
                  <c:v>-113.11500000000001</c:v>
                </c:pt>
                <c:pt idx="17381">
                  <c:v>-113.113</c:v>
                </c:pt>
                <c:pt idx="17382">
                  <c:v>-113.11099999999999</c:v>
                </c:pt>
                <c:pt idx="17383">
                  <c:v>-113.10900000000001</c:v>
                </c:pt>
                <c:pt idx="17384">
                  <c:v>-113.107</c:v>
                </c:pt>
                <c:pt idx="17385">
                  <c:v>-113.10499999999999</c:v>
                </c:pt>
                <c:pt idx="17386">
                  <c:v>-113.10300000000001</c:v>
                </c:pt>
                <c:pt idx="17387">
                  <c:v>-113.101</c:v>
                </c:pt>
                <c:pt idx="17388">
                  <c:v>-113.09899999999999</c:v>
                </c:pt>
                <c:pt idx="17389">
                  <c:v>-113.09700000000001</c:v>
                </c:pt>
                <c:pt idx="17390">
                  <c:v>-113.095</c:v>
                </c:pt>
                <c:pt idx="17391">
                  <c:v>-113.093</c:v>
                </c:pt>
                <c:pt idx="17392">
                  <c:v>-113.09100000000001</c:v>
                </c:pt>
                <c:pt idx="17393">
                  <c:v>-113.089</c:v>
                </c:pt>
                <c:pt idx="17394">
                  <c:v>-113.087</c:v>
                </c:pt>
                <c:pt idx="17395">
                  <c:v>-113.08500000000001</c:v>
                </c:pt>
                <c:pt idx="17396">
                  <c:v>-113.083</c:v>
                </c:pt>
                <c:pt idx="17397">
                  <c:v>-113.081</c:v>
                </c:pt>
                <c:pt idx="17398">
                  <c:v>-113.07900000000001</c:v>
                </c:pt>
                <c:pt idx="17399">
                  <c:v>-113.077</c:v>
                </c:pt>
                <c:pt idx="17400">
                  <c:v>-113.075</c:v>
                </c:pt>
                <c:pt idx="17401">
                  <c:v>-113.07300000000001</c:v>
                </c:pt>
                <c:pt idx="17402">
                  <c:v>-113.071</c:v>
                </c:pt>
                <c:pt idx="17403">
                  <c:v>-113.069</c:v>
                </c:pt>
                <c:pt idx="17404">
                  <c:v>-113.06700000000001</c:v>
                </c:pt>
                <c:pt idx="17405">
                  <c:v>-113.065</c:v>
                </c:pt>
                <c:pt idx="17406">
                  <c:v>-113.063</c:v>
                </c:pt>
                <c:pt idx="17407">
                  <c:v>-113.06100000000001</c:v>
                </c:pt>
                <c:pt idx="17408">
                  <c:v>-113.059</c:v>
                </c:pt>
                <c:pt idx="17409">
                  <c:v>-113.057</c:v>
                </c:pt>
                <c:pt idx="17410">
                  <c:v>-113.05500000000001</c:v>
                </c:pt>
                <c:pt idx="17411">
                  <c:v>-113.053</c:v>
                </c:pt>
                <c:pt idx="17412">
                  <c:v>-113.051</c:v>
                </c:pt>
                <c:pt idx="17413">
                  <c:v>-113.04900000000001</c:v>
                </c:pt>
                <c:pt idx="17414">
                  <c:v>-113.047</c:v>
                </c:pt>
                <c:pt idx="17415">
                  <c:v>-113.045</c:v>
                </c:pt>
                <c:pt idx="17416">
                  <c:v>-113.04300000000001</c:v>
                </c:pt>
                <c:pt idx="17417">
                  <c:v>-113.041</c:v>
                </c:pt>
                <c:pt idx="17418">
                  <c:v>-113.039</c:v>
                </c:pt>
                <c:pt idx="17419">
                  <c:v>-113.03700000000001</c:v>
                </c:pt>
                <c:pt idx="17420">
                  <c:v>-113.035</c:v>
                </c:pt>
                <c:pt idx="17421">
                  <c:v>-113.033</c:v>
                </c:pt>
                <c:pt idx="17422">
                  <c:v>-113.03100000000001</c:v>
                </c:pt>
                <c:pt idx="17423">
                  <c:v>-113.029</c:v>
                </c:pt>
                <c:pt idx="17424">
                  <c:v>-113.027</c:v>
                </c:pt>
                <c:pt idx="17425">
                  <c:v>-113.02500000000001</c:v>
                </c:pt>
                <c:pt idx="17426">
                  <c:v>-113.023</c:v>
                </c:pt>
                <c:pt idx="17427">
                  <c:v>-113.021</c:v>
                </c:pt>
                <c:pt idx="17428">
                  <c:v>-113.01900000000001</c:v>
                </c:pt>
                <c:pt idx="17429">
                  <c:v>-113.017</c:v>
                </c:pt>
                <c:pt idx="17430">
                  <c:v>-113.015</c:v>
                </c:pt>
                <c:pt idx="17431">
                  <c:v>-113.01300000000001</c:v>
                </c:pt>
                <c:pt idx="17432">
                  <c:v>-113.011</c:v>
                </c:pt>
                <c:pt idx="17433">
                  <c:v>-113.009</c:v>
                </c:pt>
                <c:pt idx="17434">
                  <c:v>-113.00700000000001</c:v>
                </c:pt>
                <c:pt idx="17435">
                  <c:v>-113.005</c:v>
                </c:pt>
                <c:pt idx="17436">
                  <c:v>-113.003</c:v>
                </c:pt>
                <c:pt idx="17437">
                  <c:v>-113.001</c:v>
                </c:pt>
                <c:pt idx="17438">
                  <c:v>-112.999</c:v>
                </c:pt>
                <c:pt idx="17439">
                  <c:v>-112.997</c:v>
                </c:pt>
                <c:pt idx="17440">
                  <c:v>-112.995</c:v>
                </c:pt>
                <c:pt idx="17441">
                  <c:v>-112.99299999999999</c:v>
                </c:pt>
                <c:pt idx="17442">
                  <c:v>-112.991</c:v>
                </c:pt>
                <c:pt idx="17443">
                  <c:v>-112.989</c:v>
                </c:pt>
                <c:pt idx="17444">
                  <c:v>-112.98699999999999</c:v>
                </c:pt>
                <c:pt idx="17445">
                  <c:v>-112.985</c:v>
                </c:pt>
                <c:pt idx="17446">
                  <c:v>-112.983</c:v>
                </c:pt>
                <c:pt idx="17447">
                  <c:v>-112.98099999999999</c:v>
                </c:pt>
                <c:pt idx="17448">
                  <c:v>-112.979</c:v>
                </c:pt>
                <c:pt idx="17449">
                  <c:v>-112.977</c:v>
                </c:pt>
                <c:pt idx="17450">
                  <c:v>-112.97499999999999</c:v>
                </c:pt>
                <c:pt idx="17451">
                  <c:v>-112.973</c:v>
                </c:pt>
                <c:pt idx="17452">
                  <c:v>-112.971</c:v>
                </c:pt>
                <c:pt idx="17453">
                  <c:v>-112.96899999999999</c:v>
                </c:pt>
                <c:pt idx="17454">
                  <c:v>-112.967</c:v>
                </c:pt>
                <c:pt idx="17455">
                  <c:v>-112.965</c:v>
                </c:pt>
                <c:pt idx="17456">
                  <c:v>-112.96299999999999</c:v>
                </c:pt>
                <c:pt idx="17457">
                  <c:v>-112.961</c:v>
                </c:pt>
                <c:pt idx="17458">
                  <c:v>-112.959</c:v>
                </c:pt>
                <c:pt idx="17459">
                  <c:v>-112.95699999999999</c:v>
                </c:pt>
                <c:pt idx="17460">
                  <c:v>-112.955</c:v>
                </c:pt>
                <c:pt idx="17461">
                  <c:v>-112.953</c:v>
                </c:pt>
                <c:pt idx="17462">
                  <c:v>-112.95099999999999</c:v>
                </c:pt>
                <c:pt idx="17463">
                  <c:v>-112.949</c:v>
                </c:pt>
                <c:pt idx="17464">
                  <c:v>-112.947</c:v>
                </c:pt>
                <c:pt idx="17465">
                  <c:v>-112.94499999999999</c:v>
                </c:pt>
                <c:pt idx="17466">
                  <c:v>-112.943</c:v>
                </c:pt>
                <c:pt idx="17467">
                  <c:v>-112.941</c:v>
                </c:pt>
                <c:pt idx="17468">
                  <c:v>-112.93899999999999</c:v>
                </c:pt>
                <c:pt idx="17469">
                  <c:v>-112.937</c:v>
                </c:pt>
                <c:pt idx="17470">
                  <c:v>-112.935</c:v>
                </c:pt>
                <c:pt idx="17471">
                  <c:v>-112.93299999999999</c:v>
                </c:pt>
                <c:pt idx="17472">
                  <c:v>-112.931</c:v>
                </c:pt>
                <c:pt idx="17473">
                  <c:v>-112.929</c:v>
                </c:pt>
                <c:pt idx="17474">
                  <c:v>-112.92699999999999</c:v>
                </c:pt>
                <c:pt idx="17475">
                  <c:v>-112.925</c:v>
                </c:pt>
                <c:pt idx="17476">
                  <c:v>-112.923</c:v>
                </c:pt>
                <c:pt idx="17477">
                  <c:v>-112.92099999999999</c:v>
                </c:pt>
                <c:pt idx="17478">
                  <c:v>-112.919</c:v>
                </c:pt>
                <c:pt idx="17479">
                  <c:v>-112.917</c:v>
                </c:pt>
                <c:pt idx="17480">
                  <c:v>-112.91499999999999</c:v>
                </c:pt>
                <c:pt idx="17481">
                  <c:v>-112.913</c:v>
                </c:pt>
                <c:pt idx="17482">
                  <c:v>-112.911</c:v>
                </c:pt>
                <c:pt idx="17483">
                  <c:v>-112.90899999999999</c:v>
                </c:pt>
                <c:pt idx="17484">
                  <c:v>-112.907</c:v>
                </c:pt>
                <c:pt idx="17485">
                  <c:v>-112.905</c:v>
                </c:pt>
                <c:pt idx="17486">
                  <c:v>-112.90299999999999</c:v>
                </c:pt>
                <c:pt idx="17487">
                  <c:v>-112.90100000000001</c:v>
                </c:pt>
                <c:pt idx="17488">
                  <c:v>-112.899</c:v>
                </c:pt>
                <c:pt idx="17489">
                  <c:v>-112.89699999999999</c:v>
                </c:pt>
                <c:pt idx="17490">
                  <c:v>-112.89500000000001</c:v>
                </c:pt>
                <c:pt idx="17491">
                  <c:v>-112.893</c:v>
                </c:pt>
                <c:pt idx="17492">
                  <c:v>-112.89099999999999</c:v>
                </c:pt>
                <c:pt idx="17493">
                  <c:v>-112.88900000000001</c:v>
                </c:pt>
                <c:pt idx="17494">
                  <c:v>-112.887</c:v>
                </c:pt>
                <c:pt idx="17495">
                  <c:v>-112.88499999999999</c:v>
                </c:pt>
                <c:pt idx="17496">
                  <c:v>-112.88300000000001</c:v>
                </c:pt>
                <c:pt idx="17497">
                  <c:v>-112.881</c:v>
                </c:pt>
                <c:pt idx="17498">
                  <c:v>-112.87899999999999</c:v>
                </c:pt>
                <c:pt idx="17499">
                  <c:v>-112.87700000000001</c:v>
                </c:pt>
                <c:pt idx="17500">
                  <c:v>-112.875</c:v>
                </c:pt>
                <c:pt idx="17501">
                  <c:v>-112.87299999999999</c:v>
                </c:pt>
                <c:pt idx="17502">
                  <c:v>-112.87100000000001</c:v>
                </c:pt>
                <c:pt idx="17503">
                  <c:v>-112.869</c:v>
                </c:pt>
                <c:pt idx="17504">
                  <c:v>-112.86699999999999</c:v>
                </c:pt>
                <c:pt idx="17505">
                  <c:v>-112.86500000000001</c:v>
                </c:pt>
                <c:pt idx="17506">
                  <c:v>-112.863</c:v>
                </c:pt>
                <c:pt idx="17507">
                  <c:v>-112.86099999999999</c:v>
                </c:pt>
                <c:pt idx="17508">
                  <c:v>-112.85900000000001</c:v>
                </c:pt>
                <c:pt idx="17509">
                  <c:v>-112.857</c:v>
                </c:pt>
                <c:pt idx="17510">
                  <c:v>-112.85499999999999</c:v>
                </c:pt>
                <c:pt idx="17511">
                  <c:v>-112.85300000000001</c:v>
                </c:pt>
                <c:pt idx="17512">
                  <c:v>-112.851</c:v>
                </c:pt>
                <c:pt idx="17513">
                  <c:v>-112.84899999999999</c:v>
                </c:pt>
                <c:pt idx="17514">
                  <c:v>-112.84700000000001</c:v>
                </c:pt>
                <c:pt idx="17515">
                  <c:v>-112.845</c:v>
                </c:pt>
                <c:pt idx="17516">
                  <c:v>-112.843</c:v>
                </c:pt>
                <c:pt idx="17517">
                  <c:v>-112.84100000000001</c:v>
                </c:pt>
                <c:pt idx="17518">
                  <c:v>-112.839</c:v>
                </c:pt>
                <c:pt idx="17519">
                  <c:v>-112.837</c:v>
                </c:pt>
                <c:pt idx="17520">
                  <c:v>-112.83500000000001</c:v>
                </c:pt>
                <c:pt idx="17521">
                  <c:v>-112.833</c:v>
                </c:pt>
                <c:pt idx="17522">
                  <c:v>-112.831</c:v>
                </c:pt>
                <c:pt idx="17523">
                  <c:v>-112.82900000000001</c:v>
                </c:pt>
                <c:pt idx="17524">
                  <c:v>-112.827</c:v>
                </c:pt>
                <c:pt idx="17525">
                  <c:v>-112.825</c:v>
                </c:pt>
                <c:pt idx="17526">
                  <c:v>-112.82300000000001</c:v>
                </c:pt>
                <c:pt idx="17527">
                  <c:v>-112.821</c:v>
                </c:pt>
                <c:pt idx="17528">
                  <c:v>-112.819</c:v>
                </c:pt>
                <c:pt idx="17529">
                  <c:v>-112.81700000000001</c:v>
                </c:pt>
                <c:pt idx="17530">
                  <c:v>-112.815</c:v>
                </c:pt>
                <c:pt idx="17531">
                  <c:v>-112.813</c:v>
                </c:pt>
                <c:pt idx="17532">
                  <c:v>-112.81100000000001</c:v>
                </c:pt>
                <c:pt idx="17533">
                  <c:v>-112.809</c:v>
                </c:pt>
                <c:pt idx="17534">
                  <c:v>-112.807</c:v>
                </c:pt>
                <c:pt idx="17535">
                  <c:v>-112.80500000000001</c:v>
                </c:pt>
                <c:pt idx="17536">
                  <c:v>-112.803</c:v>
                </c:pt>
                <c:pt idx="17537">
                  <c:v>-112.801</c:v>
                </c:pt>
                <c:pt idx="17538">
                  <c:v>-112.79900000000001</c:v>
                </c:pt>
                <c:pt idx="17539">
                  <c:v>-112.797</c:v>
                </c:pt>
                <c:pt idx="17540">
                  <c:v>-112.795</c:v>
                </c:pt>
                <c:pt idx="17541">
                  <c:v>-112.79300000000001</c:v>
                </c:pt>
                <c:pt idx="17542">
                  <c:v>-112.791</c:v>
                </c:pt>
                <c:pt idx="17543">
                  <c:v>-112.789</c:v>
                </c:pt>
                <c:pt idx="17544">
                  <c:v>-112.78700000000001</c:v>
                </c:pt>
                <c:pt idx="17545">
                  <c:v>-112.785</c:v>
                </c:pt>
                <c:pt idx="17546">
                  <c:v>-112.783</c:v>
                </c:pt>
                <c:pt idx="17547">
                  <c:v>-112.78100000000001</c:v>
                </c:pt>
                <c:pt idx="17548">
                  <c:v>-112.779</c:v>
                </c:pt>
                <c:pt idx="17549">
                  <c:v>-112.777</c:v>
                </c:pt>
                <c:pt idx="17550">
                  <c:v>-112.77500000000001</c:v>
                </c:pt>
                <c:pt idx="17551">
                  <c:v>-112.773</c:v>
                </c:pt>
                <c:pt idx="17552">
                  <c:v>-112.771</c:v>
                </c:pt>
                <c:pt idx="17553">
                  <c:v>-112.76900000000001</c:v>
                </c:pt>
                <c:pt idx="17554">
                  <c:v>-112.767</c:v>
                </c:pt>
                <c:pt idx="17555">
                  <c:v>-112.765</c:v>
                </c:pt>
                <c:pt idx="17556">
                  <c:v>-112.76300000000001</c:v>
                </c:pt>
                <c:pt idx="17557">
                  <c:v>-112.761</c:v>
                </c:pt>
                <c:pt idx="17558">
                  <c:v>-112.759</c:v>
                </c:pt>
                <c:pt idx="17559">
                  <c:v>-112.75700000000001</c:v>
                </c:pt>
                <c:pt idx="17560">
                  <c:v>-112.755</c:v>
                </c:pt>
                <c:pt idx="17561">
                  <c:v>-112.753</c:v>
                </c:pt>
                <c:pt idx="17562">
                  <c:v>-112.751</c:v>
                </c:pt>
                <c:pt idx="17563">
                  <c:v>-112.749</c:v>
                </c:pt>
                <c:pt idx="17564">
                  <c:v>-112.747</c:v>
                </c:pt>
                <c:pt idx="17565">
                  <c:v>-112.745</c:v>
                </c:pt>
                <c:pt idx="17566">
                  <c:v>-112.74299999999999</c:v>
                </c:pt>
                <c:pt idx="17567">
                  <c:v>-112.741</c:v>
                </c:pt>
                <c:pt idx="17568">
                  <c:v>-112.739</c:v>
                </c:pt>
                <c:pt idx="17569">
                  <c:v>-112.73699999999999</c:v>
                </c:pt>
                <c:pt idx="17570">
                  <c:v>-112.735</c:v>
                </c:pt>
                <c:pt idx="17571">
                  <c:v>-112.733</c:v>
                </c:pt>
                <c:pt idx="17572">
                  <c:v>-112.73099999999999</c:v>
                </c:pt>
                <c:pt idx="17573">
                  <c:v>-112.729</c:v>
                </c:pt>
                <c:pt idx="17574">
                  <c:v>-112.727</c:v>
                </c:pt>
                <c:pt idx="17575">
                  <c:v>-112.72499999999999</c:v>
                </c:pt>
                <c:pt idx="17576">
                  <c:v>-112.723</c:v>
                </c:pt>
                <c:pt idx="17577">
                  <c:v>-112.721</c:v>
                </c:pt>
                <c:pt idx="17578">
                  <c:v>-112.71899999999999</c:v>
                </c:pt>
                <c:pt idx="17579">
                  <c:v>-112.717</c:v>
                </c:pt>
                <c:pt idx="17580">
                  <c:v>-112.715</c:v>
                </c:pt>
                <c:pt idx="17581">
                  <c:v>-112.71299999999999</c:v>
                </c:pt>
                <c:pt idx="17582">
                  <c:v>-112.711</c:v>
                </c:pt>
                <c:pt idx="17583">
                  <c:v>-112.709</c:v>
                </c:pt>
                <c:pt idx="17584">
                  <c:v>-112.70699999999999</c:v>
                </c:pt>
                <c:pt idx="17585">
                  <c:v>-112.705</c:v>
                </c:pt>
                <c:pt idx="17586">
                  <c:v>-112.703</c:v>
                </c:pt>
                <c:pt idx="17587">
                  <c:v>-112.70099999999999</c:v>
                </c:pt>
                <c:pt idx="17588">
                  <c:v>-112.699</c:v>
                </c:pt>
                <c:pt idx="17589">
                  <c:v>-112.697</c:v>
                </c:pt>
                <c:pt idx="17590">
                  <c:v>-112.69499999999999</c:v>
                </c:pt>
                <c:pt idx="17591">
                  <c:v>-112.693</c:v>
                </c:pt>
                <c:pt idx="17592">
                  <c:v>-112.691</c:v>
                </c:pt>
                <c:pt idx="17593">
                  <c:v>-112.68899999999999</c:v>
                </c:pt>
                <c:pt idx="17594">
                  <c:v>-112.687</c:v>
                </c:pt>
                <c:pt idx="17595">
                  <c:v>-112.685</c:v>
                </c:pt>
                <c:pt idx="17596">
                  <c:v>-112.68299999999999</c:v>
                </c:pt>
                <c:pt idx="17597">
                  <c:v>-112.681</c:v>
                </c:pt>
                <c:pt idx="17598">
                  <c:v>-112.679</c:v>
                </c:pt>
                <c:pt idx="17599">
                  <c:v>-112.67699999999999</c:v>
                </c:pt>
                <c:pt idx="17600">
                  <c:v>-112.675</c:v>
                </c:pt>
                <c:pt idx="17601">
                  <c:v>-112.673</c:v>
                </c:pt>
                <c:pt idx="17602">
                  <c:v>-112.67099999999999</c:v>
                </c:pt>
                <c:pt idx="17603">
                  <c:v>-112.669</c:v>
                </c:pt>
                <c:pt idx="17604">
                  <c:v>-112.667</c:v>
                </c:pt>
                <c:pt idx="17605">
                  <c:v>-112.66499999999999</c:v>
                </c:pt>
                <c:pt idx="17606">
                  <c:v>-112.663</c:v>
                </c:pt>
                <c:pt idx="17607">
                  <c:v>-112.661</c:v>
                </c:pt>
                <c:pt idx="17608">
                  <c:v>-112.65899999999999</c:v>
                </c:pt>
                <c:pt idx="17609">
                  <c:v>-112.657</c:v>
                </c:pt>
                <c:pt idx="17610">
                  <c:v>-112.655</c:v>
                </c:pt>
                <c:pt idx="17611">
                  <c:v>-112.65299999999999</c:v>
                </c:pt>
                <c:pt idx="17612">
                  <c:v>-112.65100000000001</c:v>
                </c:pt>
                <c:pt idx="17613">
                  <c:v>-112.649</c:v>
                </c:pt>
                <c:pt idx="17614">
                  <c:v>-112.64699999999999</c:v>
                </c:pt>
                <c:pt idx="17615">
                  <c:v>-112.64500000000001</c:v>
                </c:pt>
                <c:pt idx="17616">
                  <c:v>-112.643</c:v>
                </c:pt>
                <c:pt idx="17617">
                  <c:v>-112.64099999999999</c:v>
                </c:pt>
                <c:pt idx="17618">
                  <c:v>-112.63900000000001</c:v>
                </c:pt>
                <c:pt idx="17619">
                  <c:v>-112.637</c:v>
                </c:pt>
                <c:pt idx="17620">
                  <c:v>-112.63499999999999</c:v>
                </c:pt>
                <c:pt idx="17621">
                  <c:v>-112.63300000000001</c:v>
                </c:pt>
                <c:pt idx="17622">
                  <c:v>-112.631</c:v>
                </c:pt>
                <c:pt idx="17623">
                  <c:v>-112.62899999999999</c:v>
                </c:pt>
                <c:pt idx="17624">
                  <c:v>-112.62700000000001</c:v>
                </c:pt>
                <c:pt idx="17625">
                  <c:v>-112.625</c:v>
                </c:pt>
                <c:pt idx="17626">
                  <c:v>-112.62299999999999</c:v>
                </c:pt>
                <c:pt idx="17627">
                  <c:v>-112.62100000000001</c:v>
                </c:pt>
                <c:pt idx="17628">
                  <c:v>-112.619</c:v>
                </c:pt>
                <c:pt idx="17629">
                  <c:v>-112.61699999999999</c:v>
                </c:pt>
                <c:pt idx="17630">
                  <c:v>-112.61500000000001</c:v>
                </c:pt>
                <c:pt idx="17631">
                  <c:v>-112.613</c:v>
                </c:pt>
                <c:pt idx="17632">
                  <c:v>-112.61099999999999</c:v>
                </c:pt>
                <c:pt idx="17633">
                  <c:v>-112.60900000000001</c:v>
                </c:pt>
                <c:pt idx="17634">
                  <c:v>-112.607</c:v>
                </c:pt>
                <c:pt idx="17635">
                  <c:v>-112.60499999999999</c:v>
                </c:pt>
                <c:pt idx="17636">
                  <c:v>-112.60300000000001</c:v>
                </c:pt>
                <c:pt idx="17637">
                  <c:v>-112.601</c:v>
                </c:pt>
                <c:pt idx="17638">
                  <c:v>-112.59899999999999</c:v>
                </c:pt>
                <c:pt idx="17639">
                  <c:v>-112.59700000000001</c:v>
                </c:pt>
                <c:pt idx="17640">
                  <c:v>-112.595</c:v>
                </c:pt>
                <c:pt idx="17641">
                  <c:v>-112.593</c:v>
                </c:pt>
                <c:pt idx="17642">
                  <c:v>-112.59100000000001</c:v>
                </c:pt>
                <c:pt idx="17643">
                  <c:v>-112.589</c:v>
                </c:pt>
                <c:pt idx="17644">
                  <c:v>-112.587</c:v>
                </c:pt>
                <c:pt idx="17645">
                  <c:v>-112.58500000000001</c:v>
                </c:pt>
                <c:pt idx="17646">
                  <c:v>-112.583</c:v>
                </c:pt>
                <c:pt idx="17647">
                  <c:v>-112.581</c:v>
                </c:pt>
                <c:pt idx="17648">
                  <c:v>-112.57900000000001</c:v>
                </c:pt>
                <c:pt idx="17649">
                  <c:v>-112.577</c:v>
                </c:pt>
                <c:pt idx="17650">
                  <c:v>-112.575</c:v>
                </c:pt>
                <c:pt idx="17651">
                  <c:v>-112.57300000000001</c:v>
                </c:pt>
                <c:pt idx="17652">
                  <c:v>-112.571</c:v>
                </c:pt>
                <c:pt idx="17653">
                  <c:v>-112.569</c:v>
                </c:pt>
                <c:pt idx="17654">
                  <c:v>-112.56700000000001</c:v>
                </c:pt>
                <c:pt idx="17655">
                  <c:v>-112.565</c:v>
                </c:pt>
                <c:pt idx="17656">
                  <c:v>-112.563</c:v>
                </c:pt>
                <c:pt idx="17657">
                  <c:v>-112.56100000000001</c:v>
                </c:pt>
                <c:pt idx="17658">
                  <c:v>-112.559</c:v>
                </c:pt>
                <c:pt idx="17659">
                  <c:v>-112.557</c:v>
                </c:pt>
                <c:pt idx="17660">
                  <c:v>-112.55500000000001</c:v>
                </c:pt>
                <c:pt idx="17661">
                  <c:v>-112.553</c:v>
                </c:pt>
                <c:pt idx="17662">
                  <c:v>-112.551</c:v>
                </c:pt>
                <c:pt idx="17663">
                  <c:v>-112.54900000000001</c:v>
                </c:pt>
                <c:pt idx="17664">
                  <c:v>-112.547</c:v>
                </c:pt>
                <c:pt idx="17665">
                  <c:v>-112.545</c:v>
                </c:pt>
                <c:pt idx="17666">
                  <c:v>-112.54300000000001</c:v>
                </c:pt>
                <c:pt idx="17667">
                  <c:v>-112.541</c:v>
                </c:pt>
                <c:pt idx="17668">
                  <c:v>-112.539</c:v>
                </c:pt>
                <c:pt idx="17669">
                  <c:v>-112.53700000000001</c:v>
                </c:pt>
                <c:pt idx="17670">
                  <c:v>-112.535</c:v>
                </c:pt>
                <c:pt idx="17671">
                  <c:v>-112.533</c:v>
                </c:pt>
                <c:pt idx="17672">
                  <c:v>-112.53100000000001</c:v>
                </c:pt>
                <c:pt idx="17673">
                  <c:v>-112.529</c:v>
                </c:pt>
                <c:pt idx="17674">
                  <c:v>-112.527</c:v>
                </c:pt>
                <c:pt idx="17675">
                  <c:v>-112.52500000000001</c:v>
                </c:pt>
                <c:pt idx="17676">
                  <c:v>-112.523</c:v>
                </c:pt>
                <c:pt idx="17677">
                  <c:v>-112.521</c:v>
                </c:pt>
                <c:pt idx="17678">
                  <c:v>-112.51900000000001</c:v>
                </c:pt>
                <c:pt idx="17679">
                  <c:v>-112.517</c:v>
                </c:pt>
                <c:pt idx="17680">
                  <c:v>-112.515</c:v>
                </c:pt>
                <c:pt idx="17681">
                  <c:v>-112.51300000000001</c:v>
                </c:pt>
                <c:pt idx="17682">
                  <c:v>-112.511</c:v>
                </c:pt>
                <c:pt idx="17683">
                  <c:v>-112.509</c:v>
                </c:pt>
                <c:pt idx="17684">
                  <c:v>-112.50700000000001</c:v>
                </c:pt>
                <c:pt idx="17685">
                  <c:v>-112.505</c:v>
                </c:pt>
                <c:pt idx="17686">
                  <c:v>-112.503</c:v>
                </c:pt>
                <c:pt idx="17687">
                  <c:v>-112.501</c:v>
                </c:pt>
                <c:pt idx="17688">
                  <c:v>-112.499</c:v>
                </c:pt>
                <c:pt idx="17689">
                  <c:v>-112.497</c:v>
                </c:pt>
                <c:pt idx="17690">
                  <c:v>-112.495</c:v>
                </c:pt>
                <c:pt idx="17691">
                  <c:v>-112.49299999999999</c:v>
                </c:pt>
                <c:pt idx="17692">
                  <c:v>-112.491</c:v>
                </c:pt>
                <c:pt idx="17693">
                  <c:v>-112.489</c:v>
                </c:pt>
                <c:pt idx="17694">
                  <c:v>-112.48699999999999</c:v>
                </c:pt>
                <c:pt idx="17695">
                  <c:v>-112.485</c:v>
                </c:pt>
                <c:pt idx="17696">
                  <c:v>-112.483</c:v>
                </c:pt>
                <c:pt idx="17697">
                  <c:v>-112.48099999999999</c:v>
                </c:pt>
                <c:pt idx="17698">
                  <c:v>-112.479</c:v>
                </c:pt>
                <c:pt idx="17699">
                  <c:v>-112.477</c:v>
                </c:pt>
                <c:pt idx="17700">
                  <c:v>-112.47499999999999</c:v>
                </c:pt>
                <c:pt idx="17701">
                  <c:v>-112.473</c:v>
                </c:pt>
                <c:pt idx="17702">
                  <c:v>-112.471</c:v>
                </c:pt>
                <c:pt idx="17703">
                  <c:v>-112.46899999999999</c:v>
                </c:pt>
                <c:pt idx="17704">
                  <c:v>-112.467</c:v>
                </c:pt>
                <c:pt idx="17705">
                  <c:v>-112.465</c:v>
                </c:pt>
                <c:pt idx="17706">
                  <c:v>-112.46299999999999</c:v>
                </c:pt>
                <c:pt idx="17707">
                  <c:v>-112.461</c:v>
                </c:pt>
                <c:pt idx="17708">
                  <c:v>-112.459</c:v>
                </c:pt>
                <c:pt idx="17709">
                  <c:v>-112.45699999999999</c:v>
                </c:pt>
                <c:pt idx="17710">
                  <c:v>-112.455</c:v>
                </c:pt>
                <c:pt idx="17711">
                  <c:v>-112.453</c:v>
                </c:pt>
                <c:pt idx="17712">
                  <c:v>-112.45099999999999</c:v>
                </c:pt>
                <c:pt idx="17713">
                  <c:v>-112.449</c:v>
                </c:pt>
                <c:pt idx="17714">
                  <c:v>-112.447</c:v>
                </c:pt>
                <c:pt idx="17715">
                  <c:v>-112.44499999999999</c:v>
                </c:pt>
                <c:pt idx="17716">
                  <c:v>-112.443</c:v>
                </c:pt>
                <c:pt idx="17717">
                  <c:v>-112.441</c:v>
                </c:pt>
                <c:pt idx="17718">
                  <c:v>-112.43899999999999</c:v>
                </c:pt>
                <c:pt idx="17719">
                  <c:v>-112.437</c:v>
                </c:pt>
                <c:pt idx="17720">
                  <c:v>-112.435</c:v>
                </c:pt>
                <c:pt idx="17721">
                  <c:v>-112.43299999999999</c:v>
                </c:pt>
                <c:pt idx="17722">
                  <c:v>-112.431</c:v>
                </c:pt>
                <c:pt idx="17723">
                  <c:v>-112.429</c:v>
                </c:pt>
                <c:pt idx="17724">
                  <c:v>-112.42699999999999</c:v>
                </c:pt>
                <c:pt idx="17725">
                  <c:v>-112.425</c:v>
                </c:pt>
                <c:pt idx="17726">
                  <c:v>-112.423</c:v>
                </c:pt>
                <c:pt idx="17727">
                  <c:v>-112.42099999999999</c:v>
                </c:pt>
                <c:pt idx="17728">
                  <c:v>-112.419</c:v>
                </c:pt>
                <c:pt idx="17729">
                  <c:v>-112.417</c:v>
                </c:pt>
                <c:pt idx="17730">
                  <c:v>-112.41499999999999</c:v>
                </c:pt>
                <c:pt idx="17731">
                  <c:v>-112.413</c:v>
                </c:pt>
                <c:pt idx="17732">
                  <c:v>-112.411</c:v>
                </c:pt>
                <c:pt idx="17733">
                  <c:v>-112.40899999999999</c:v>
                </c:pt>
                <c:pt idx="17734">
                  <c:v>-112.407</c:v>
                </c:pt>
                <c:pt idx="17735">
                  <c:v>-112.405</c:v>
                </c:pt>
                <c:pt idx="17736">
                  <c:v>-112.40299999999999</c:v>
                </c:pt>
                <c:pt idx="17737">
                  <c:v>-112.40100000000001</c:v>
                </c:pt>
                <c:pt idx="17738">
                  <c:v>-112.399</c:v>
                </c:pt>
                <c:pt idx="17739">
                  <c:v>-112.39699999999999</c:v>
                </c:pt>
                <c:pt idx="17740">
                  <c:v>-112.39500000000001</c:v>
                </c:pt>
                <c:pt idx="17741">
                  <c:v>-112.393</c:v>
                </c:pt>
                <c:pt idx="17742">
                  <c:v>-112.39099999999999</c:v>
                </c:pt>
                <c:pt idx="17743">
                  <c:v>-112.38900000000001</c:v>
                </c:pt>
                <c:pt idx="17744">
                  <c:v>-112.387</c:v>
                </c:pt>
                <c:pt idx="17745">
                  <c:v>-112.38499999999999</c:v>
                </c:pt>
                <c:pt idx="17746">
                  <c:v>-112.38300000000001</c:v>
                </c:pt>
                <c:pt idx="17747">
                  <c:v>-112.381</c:v>
                </c:pt>
                <c:pt idx="17748">
                  <c:v>-112.37899999999999</c:v>
                </c:pt>
                <c:pt idx="17749">
                  <c:v>-112.37700000000001</c:v>
                </c:pt>
                <c:pt idx="17750">
                  <c:v>-112.375</c:v>
                </c:pt>
                <c:pt idx="17751">
                  <c:v>-112.37299999999999</c:v>
                </c:pt>
                <c:pt idx="17752">
                  <c:v>-112.37100000000001</c:v>
                </c:pt>
                <c:pt idx="17753">
                  <c:v>-112.369</c:v>
                </c:pt>
                <c:pt idx="17754">
                  <c:v>-112.36699999999999</c:v>
                </c:pt>
                <c:pt idx="17755">
                  <c:v>-112.36500000000001</c:v>
                </c:pt>
                <c:pt idx="17756">
                  <c:v>-112.363</c:v>
                </c:pt>
                <c:pt idx="17757">
                  <c:v>-112.36099999999999</c:v>
                </c:pt>
                <c:pt idx="17758">
                  <c:v>-112.35900000000001</c:v>
                </c:pt>
                <c:pt idx="17759">
                  <c:v>-112.357</c:v>
                </c:pt>
                <c:pt idx="17760">
                  <c:v>-112.35499999999999</c:v>
                </c:pt>
                <c:pt idx="17761">
                  <c:v>-112.35300000000001</c:v>
                </c:pt>
                <c:pt idx="17762">
                  <c:v>-112.351</c:v>
                </c:pt>
                <c:pt idx="17763">
                  <c:v>-112.34899999999999</c:v>
                </c:pt>
                <c:pt idx="17764">
                  <c:v>-112.34700000000001</c:v>
                </c:pt>
                <c:pt idx="17765">
                  <c:v>-112.345</c:v>
                </c:pt>
                <c:pt idx="17766">
                  <c:v>-112.343</c:v>
                </c:pt>
                <c:pt idx="17767">
                  <c:v>-112.34100000000001</c:v>
                </c:pt>
                <c:pt idx="17768">
                  <c:v>-112.339</c:v>
                </c:pt>
                <c:pt idx="17769">
                  <c:v>-112.337</c:v>
                </c:pt>
                <c:pt idx="17770">
                  <c:v>-112.33500000000001</c:v>
                </c:pt>
                <c:pt idx="17771">
                  <c:v>-112.333</c:v>
                </c:pt>
                <c:pt idx="17772">
                  <c:v>-112.331</c:v>
                </c:pt>
                <c:pt idx="17773">
                  <c:v>-112.32900000000001</c:v>
                </c:pt>
                <c:pt idx="17774">
                  <c:v>-112.327</c:v>
                </c:pt>
                <c:pt idx="17775">
                  <c:v>-112.325</c:v>
                </c:pt>
                <c:pt idx="17776">
                  <c:v>-112.32300000000001</c:v>
                </c:pt>
                <c:pt idx="17777">
                  <c:v>-112.321</c:v>
                </c:pt>
                <c:pt idx="17778">
                  <c:v>-112.319</c:v>
                </c:pt>
                <c:pt idx="17779">
                  <c:v>-112.31700000000001</c:v>
                </c:pt>
                <c:pt idx="17780">
                  <c:v>-112.315</c:v>
                </c:pt>
                <c:pt idx="17781">
                  <c:v>-112.313</c:v>
                </c:pt>
                <c:pt idx="17782">
                  <c:v>-112.31100000000001</c:v>
                </c:pt>
                <c:pt idx="17783">
                  <c:v>-112.309</c:v>
                </c:pt>
                <c:pt idx="17784">
                  <c:v>-112.307</c:v>
                </c:pt>
                <c:pt idx="17785">
                  <c:v>-112.30500000000001</c:v>
                </c:pt>
                <c:pt idx="17786">
                  <c:v>-112.303</c:v>
                </c:pt>
                <c:pt idx="17787">
                  <c:v>-112.301</c:v>
                </c:pt>
                <c:pt idx="17788">
                  <c:v>-112.29900000000001</c:v>
                </c:pt>
                <c:pt idx="17789">
                  <c:v>-112.297</c:v>
                </c:pt>
                <c:pt idx="17790">
                  <c:v>-112.295</c:v>
                </c:pt>
                <c:pt idx="17791">
                  <c:v>-112.29300000000001</c:v>
                </c:pt>
                <c:pt idx="17792">
                  <c:v>-112.291</c:v>
                </c:pt>
                <c:pt idx="17793">
                  <c:v>-112.289</c:v>
                </c:pt>
                <c:pt idx="17794">
                  <c:v>-112.28700000000001</c:v>
                </c:pt>
                <c:pt idx="17795">
                  <c:v>-112.285</c:v>
                </c:pt>
                <c:pt idx="17796">
                  <c:v>-112.283</c:v>
                </c:pt>
                <c:pt idx="17797">
                  <c:v>-112.28100000000001</c:v>
                </c:pt>
                <c:pt idx="17798">
                  <c:v>-112.279</c:v>
                </c:pt>
                <c:pt idx="17799">
                  <c:v>-112.277</c:v>
                </c:pt>
                <c:pt idx="17800">
                  <c:v>-112.27500000000001</c:v>
                </c:pt>
                <c:pt idx="17801">
                  <c:v>-112.273</c:v>
                </c:pt>
                <c:pt idx="17802">
                  <c:v>-112.271</c:v>
                </c:pt>
                <c:pt idx="17803">
                  <c:v>-112.26900000000001</c:v>
                </c:pt>
                <c:pt idx="17804">
                  <c:v>-112.267</c:v>
                </c:pt>
                <c:pt idx="17805">
                  <c:v>-112.265</c:v>
                </c:pt>
                <c:pt idx="17806">
                  <c:v>-112.26300000000001</c:v>
                </c:pt>
                <c:pt idx="17807">
                  <c:v>-112.261</c:v>
                </c:pt>
                <c:pt idx="17808">
                  <c:v>-112.259</c:v>
                </c:pt>
                <c:pt idx="17809">
                  <c:v>-112.25700000000001</c:v>
                </c:pt>
                <c:pt idx="17810">
                  <c:v>-112.255</c:v>
                </c:pt>
                <c:pt idx="17811">
                  <c:v>-112.253</c:v>
                </c:pt>
                <c:pt idx="17812">
                  <c:v>-112.251</c:v>
                </c:pt>
                <c:pt idx="17813">
                  <c:v>-112.249</c:v>
                </c:pt>
                <c:pt idx="17814">
                  <c:v>-112.247</c:v>
                </c:pt>
                <c:pt idx="17815">
                  <c:v>-112.245</c:v>
                </c:pt>
                <c:pt idx="17816">
                  <c:v>-112.24299999999999</c:v>
                </c:pt>
                <c:pt idx="17817">
                  <c:v>-112.241</c:v>
                </c:pt>
                <c:pt idx="17818">
                  <c:v>-112.239</c:v>
                </c:pt>
                <c:pt idx="17819">
                  <c:v>-112.23699999999999</c:v>
                </c:pt>
                <c:pt idx="17820">
                  <c:v>-112.235</c:v>
                </c:pt>
                <c:pt idx="17821">
                  <c:v>-112.233</c:v>
                </c:pt>
                <c:pt idx="17822">
                  <c:v>-112.23099999999999</c:v>
                </c:pt>
                <c:pt idx="17823">
                  <c:v>-112.229</c:v>
                </c:pt>
                <c:pt idx="17824">
                  <c:v>-112.227</c:v>
                </c:pt>
                <c:pt idx="17825">
                  <c:v>-112.22499999999999</c:v>
                </c:pt>
                <c:pt idx="17826">
                  <c:v>-112.223</c:v>
                </c:pt>
                <c:pt idx="17827">
                  <c:v>-112.221</c:v>
                </c:pt>
                <c:pt idx="17828">
                  <c:v>-112.21899999999999</c:v>
                </c:pt>
                <c:pt idx="17829">
                  <c:v>-112.217</c:v>
                </c:pt>
                <c:pt idx="17830">
                  <c:v>-112.215</c:v>
                </c:pt>
                <c:pt idx="17831">
                  <c:v>-112.21299999999999</c:v>
                </c:pt>
                <c:pt idx="17832">
                  <c:v>-112.211</c:v>
                </c:pt>
                <c:pt idx="17833">
                  <c:v>-112.209</c:v>
                </c:pt>
                <c:pt idx="17834">
                  <c:v>-112.20699999999999</c:v>
                </c:pt>
                <c:pt idx="17835">
                  <c:v>-112.205</c:v>
                </c:pt>
                <c:pt idx="17836">
                  <c:v>-112.203</c:v>
                </c:pt>
                <c:pt idx="17837">
                  <c:v>-112.20099999999999</c:v>
                </c:pt>
                <c:pt idx="17838">
                  <c:v>-112.199</c:v>
                </c:pt>
                <c:pt idx="17839">
                  <c:v>-112.197</c:v>
                </c:pt>
                <c:pt idx="17840">
                  <c:v>-112.19499999999999</c:v>
                </c:pt>
                <c:pt idx="17841">
                  <c:v>-112.193</c:v>
                </c:pt>
                <c:pt idx="17842">
                  <c:v>-112.191</c:v>
                </c:pt>
                <c:pt idx="17843">
                  <c:v>-112.18899999999999</c:v>
                </c:pt>
                <c:pt idx="17844">
                  <c:v>-112.187</c:v>
                </c:pt>
                <c:pt idx="17845">
                  <c:v>-112.185</c:v>
                </c:pt>
                <c:pt idx="17846">
                  <c:v>-112.18299999999999</c:v>
                </c:pt>
                <c:pt idx="17847">
                  <c:v>-112.181</c:v>
                </c:pt>
                <c:pt idx="17848">
                  <c:v>-112.179</c:v>
                </c:pt>
                <c:pt idx="17849">
                  <c:v>-112.17699999999999</c:v>
                </c:pt>
                <c:pt idx="17850">
                  <c:v>-112.175</c:v>
                </c:pt>
                <c:pt idx="17851">
                  <c:v>-112.173</c:v>
                </c:pt>
                <c:pt idx="17852">
                  <c:v>-112.17099999999999</c:v>
                </c:pt>
                <c:pt idx="17853">
                  <c:v>-112.169</c:v>
                </c:pt>
                <c:pt idx="17854">
                  <c:v>-112.167</c:v>
                </c:pt>
                <c:pt idx="17855">
                  <c:v>-112.16499999999999</c:v>
                </c:pt>
                <c:pt idx="17856">
                  <c:v>-112.163</c:v>
                </c:pt>
                <c:pt idx="17857">
                  <c:v>-112.161</c:v>
                </c:pt>
                <c:pt idx="17858">
                  <c:v>-112.15899999999999</c:v>
                </c:pt>
                <c:pt idx="17859">
                  <c:v>-112.157</c:v>
                </c:pt>
                <c:pt idx="17860">
                  <c:v>-112.155</c:v>
                </c:pt>
                <c:pt idx="17861">
                  <c:v>-112.15299999999999</c:v>
                </c:pt>
                <c:pt idx="17862">
                  <c:v>-112.15100000000001</c:v>
                </c:pt>
                <c:pt idx="17863">
                  <c:v>-112.149</c:v>
                </c:pt>
                <c:pt idx="17864">
                  <c:v>-112.14699999999999</c:v>
                </c:pt>
                <c:pt idx="17865">
                  <c:v>-112.14500000000001</c:v>
                </c:pt>
                <c:pt idx="17866">
                  <c:v>-112.143</c:v>
                </c:pt>
                <c:pt idx="17867">
                  <c:v>-112.14099999999999</c:v>
                </c:pt>
                <c:pt idx="17868">
                  <c:v>-112.13900000000001</c:v>
                </c:pt>
                <c:pt idx="17869">
                  <c:v>-112.137</c:v>
                </c:pt>
                <c:pt idx="17870">
                  <c:v>-112.13499999999999</c:v>
                </c:pt>
                <c:pt idx="17871">
                  <c:v>-112.13300000000001</c:v>
                </c:pt>
                <c:pt idx="17872">
                  <c:v>-112.131</c:v>
                </c:pt>
                <c:pt idx="17873">
                  <c:v>-112.12899999999999</c:v>
                </c:pt>
                <c:pt idx="17874">
                  <c:v>-112.12700000000001</c:v>
                </c:pt>
                <c:pt idx="17875">
                  <c:v>-112.125</c:v>
                </c:pt>
                <c:pt idx="17876">
                  <c:v>-112.12299999999999</c:v>
                </c:pt>
                <c:pt idx="17877">
                  <c:v>-112.12100000000001</c:v>
                </c:pt>
                <c:pt idx="17878">
                  <c:v>-112.119</c:v>
                </c:pt>
                <c:pt idx="17879">
                  <c:v>-112.11699999999999</c:v>
                </c:pt>
                <c:pt idx="17880">
                  <c:v>-112.11500000000001</c:v>
                </c:pt>
                <c:pt idx="17881">
                  <c:v>-112.113</c:v>
                </c:pt>
                <c:pt idx="17882">
                  <c:v>-112.11099999999999</c:v>
                </c:pt>
                <c:pt idx="17883">
                  <c:v>-112.10900000000001</c:v>
                </c:pt>
                <c:pt idx="17884">
                  <c:v>-112.107</c:v>
                </c:pt>
                <c:pt idx="17885">
                  <c:v>-112.10499999999999</c:v>
                </c:pt>
                <c:pt idx="17886">
                  <c:v>-112.10300000000001</c:v>
                </c:pt>
                <c:pt idx="17887">
                  <c:v>-112.101</c:v>
                </c:pt>
                <c:pt idx="17888">
                  <c:v>-112.09899999999999</c:v>
                </c:pt>
                <c:pt idx="17889">
                  <c:v>-112.09700000000001</c:v>
                </c:pt>
                <c:pt idx="17890">
                  <c:v>-112.095</c:v>
                </c:pt>
                <c:pt idx="17891">
                  <c:v>-112.093</c:v>
                </c:pt>
                <c:pt idx="17892">
                  <c:v>-112.09100000000001</c:v>
                </c:pt>
                <c:pt idx="17893">
                  <c:v>-112.089</c:v>
                </c:pt>
                <c:pt idx="17894">
                  <c:v>-112.087</c:v>
                </c:pt>
                <c:pt idx="17895">
                  <c:v>-112.08500000000001</c:v>
                </c:pt>
                <c:pt idx="17896">
                  <c:v>-112.083</c:v>
                </c:pt>
                <c:pt idx="17897">
                  <c:v>-112.081</c:v>
                </c:pt>
                <c:pt idx="17898">
                  <c:v>-112.07900000000001</c:v>
                </c:pt>
                <c:pt idx="17899">
                  <c:v>-112.077</c:v>
                </c:pt>
                <c:pt idx="17900">
                  <c:v>-112.075</c:v>
                </c:pt>
                <c:pt idx="17901">
                  <c:v>-112.07300000000001</c:v>
                </c:pt>
                <c:pt idx="17902">
                  <c:v>-112.071</c:v>
                </c:pt>
                <c:pt idx="17903">
                  <c:v>-112.069</c:v>
                </c:pt>
                <c:pt idx="17904">
                  <c:v>-112.06700000000001</c:v>
                </c:pt>
                <c:pt idx="17905">
                  <c:v>-112.065</c:v>
                </c:pt>
                <c:pt idx="17906">
                  <c:v>-112.063</c:v>
                </c:pt>
                <c:pt idx="17907">
                  <c:v>-112.06100000000001</c:v>
                </c:pt>
                <c:pt idx="17908">
                  <c:v>-112.059</c:v>
                </c:pt>
                <c:pt idx="17909">
                  <c:v>-112.057</c:v>
                </c:pt>
                <c:pt idx="17910">
                  <c:v>-112.05500000000001</c:v>
                </c:pt>
                <c:pt idx="17911">
                  <c:v>-112.053</c:v>
                </c:pt>
                <c:pt idx="17912">
                  <c:v>-112.051</c:v>
                </c:pt>
                <c:pt idx="17913">
                  <c:v>-112.04900000000001</c:v>
                </c:pt>
                <c:pt idx="17914">
                  <c:v>-112.047</c:v>
                </c:pt>
                <c:pt idx="17915">
                  <c:v>-112.045</c:v>
                </c:pt>
                <c:pt idx="17916">
                  <c:v>-112.04300000000001</c:v>
                </c:pt>
                <c:pt idx="17917">
                  <c:v>-112.041</c:v>
                </c:pt>
                <c:pt idx="17918">
                  <c:v>-112.039</c:v>
                </c:pt>
                <c:pt idx="17919">
                  <c:v>-112.03700000000001</c:v>
                </c:pt>
                <c:pt idx="17920">
                  <c:v>-112.035</c:v>
                </c:pt>
                <c:pt idx="17921">
                  <c:v>-112.033</c:v>
                </c:pt>
                <c:pt idx="17922">
                  <c:v>-112.03100000000001</c:v>
                </c:pt>
                <c:pt idx="17923">
                  <c:v>-112.029</c:v>
                </c:pt>
                <c:pt idx="17924">
                  <c:v>-112.027</c:v>
                </c:pt>
                <c:pt idx="17925">
                  <c:v>-112.02500000000001</c:v>
                </c:pt>
                <c:pt idx="17926">
                  <c:v>-112.023</c:v>
                </c:pt>
                <c:pt idx="17927">
                  <c:v>-112.021</c:v>
                </c:pt>
                <c:pt idx="17928">
                  <c:v>-112.01900000000001</c:v>
                </c:pt>
                <c:pt idx="17929">
                  <c:v>-112.017</c:v>
                </c:pt>
                <c:pt idx="17930">
                  <c:v>-112.015</c:v>
                </c:pt>
                <c:pt idx="17931">
                  <c:v>-112.01300000000001</c:v>
                </c:pt>
                <c:pt idx="17932">
                  <c:v>-112.011</c:v>
                </c:pt>
                <c:pt idx="17933">
                  <c:v>-112.009</c:v>
                </c:pt>
                <c:pt idx="17934">
                  <c:v>-112.00700000000001</c:v>
                </c:pt>
                <c:pt idx="17935">
                  <c:v>-112.005</c:v>
                </c:pt>
                <c:pt idx="17936">
                  <c:v>-112.003</c:v>
                </c:pt>
                <c:pt idx="17937">
                  <c:v>-112.001</c:v>
                </c:pt>
                <c:pt idx="17938">
                  <c:v>-111.999</c:v>
                </c:pt>
                <c:pt idx="17939">
                  <c:v>-111.997</c:v>
                </c:pt>
                <c:pt idx="17940">
                  <c:v>-111.995</c:v>
                </c:pt>
                <c:pt idx="17941">
                  <c:v>-111.99299999999999</c:v>
                </c:pt>
                <c:pt idx="17942">
                  <c:v>-111.991</c:v>
                </c:pt>
                <c:pt idx="17943">
                  <c:v>-111.989</c:v>
                </c:pt>
                <c:pt idx="17944">
                  <c:v>-111.98699999999999</c:v>
                </c:pt>
                <c:pt idx="17945">
                  <c:v>-111.985</c:v>
                </c:pt>
                <c:pt idx="17946">
                  <c:v>-111.983</c:v>
                </c:pt>
                <c:pt idx="17947">
                  <c:v>-111.98099999999999</c:v>
                </c:pt>
                <c:pt idx="17948">
                  <c:v>-111.979</c:v>
                </c:pt>
                <c:pt idx="17949">
                  <c:v>-111.977</c:v>
                </c:pt>
                <c:pt idx="17950">
                  <c:v>-111.97499999999999</c:v>
                </c:pt>
                <c:pt idx="17951">
                  <c:v>-111.973</c:v>
                </c:pt>
                <c:pt idx="17952">
                  <c:v>-111.971</c:v>
                </c:pt>
                <c:pt idx="17953">
                  <c:v>-111.96899999999999</c:v>
                </c:pt>
                <c:pt idx="17954">
                  <c:v>-111.967</c:v>
                </c:pt>
                <c:pt idx="17955">
                  <c:v>-111.965</c:v>
                </c:pt>
                <c:pt idx="17956">
                  <c:v>-111.96299999999999</c:v>
                </c:pt>
                <c:pt idx="17957">
                  <c:v>-111.961</c:v>
                </c:pt>
                <c:pt idx="17958">
                  <c:v>-111.959</c:v>
                </c:pt>
                <c:pt idx="17959">
                  <c:v>-111.95699999999999</c:v>
                </c:pt>
                <c:pt idx="17960">
                  <c:v>-111.955</c:v>
                </c:pt>
                <c:pt idx="17961">
                  <c:v>-111.953</c:v>
                </c:pt>
                <c:pt idx="17962">
                  <c:v>-111.95099999999999</c:v>
                </c:pt>
                <c:pt idx="17963">
                  <c:v>-111.949</c:v>
                </c:pt>
                <c:pt idx="17964">
                  <c:v>-111.947</c:v>
                </c:pt>
                <c:pt idx="17965">
                  <c:v>-111.94499999999999</c:v>
                </c:pt>
                <c:pt idx="17966">
                  <c:v>-111.943</c:v>
                </c:pt>
                <c:pt idx="17967">
                  <c:v>-111.941</c:v>
                </c:pt>
                <c:pt idx="17968">
                  <c:v>-111.93899999999999</c:v>
                </c:pt>
                <c:pt idx="17969">
                  <c:v>-111.937</c:v>
                </c:pt>
                <c:pt idx="17970">
                  <c:v>-111.935</c:v>
                </c:pt>
                <c:pt idx="17971">
                  <c:v>-111.93299999999999</c:v>
                </c:pt>
                <c:pt idx="17972">
                  <c:v>-111.931</c:v>
                </c:pt>
                <c:pt idx="17973">
                  <c:v>-111.929</c:v>
                </c:pt>
                <c:pt idx="17974">
                  <c:v>-111.92699999999999</c:v>
                </c:pt>
                <c:pt idx="17975">
                  <c:v>-111.925</c:v>
                </c:pt>
                <c:pt idx="17976">
                  <c:v>-111.923</c:v>
                </c:pt>
                <c:pt idx="17977">
                  <c:v>-111.92099999999999</c:v>
                </c:pt>
                <c:pt idx="17978">
                  <c:v>-111.919</c:v>
                </c:pt>
                <c:pt idx="17979">
                  <c:v>-111.917</c:v>
                </c:pt>
                <c:pt idx="17980">
                  <c:v>-111.91499999999999</c:v>
                </c:pt>
                <c:pt idx="17981">
                  <c:v>-111.913</c:v>
                </c:pt>
                <c:pt idx="17982">
                  <c:v>-111.911</c:v>
                </c:pt>
                <c:pt idx="17983">
                  <c:v>-111.90899999999999</c:v>
                </c:pt>
                <c:pt idx="17984">
                  <c:v>-111.907</c:v>
                </c:pt>
                <c:pt idx="17985">
                  <c:v>-111.905</c:v>
                </c:pt>
                <c:pt idx="17986">
                  <c:v>-111.90299999999999</c:v>
                </c:pt>
                <c:pt idx="17987">
                  <c:v>-111.90100000000001</c:v>
                </c:pt>
                <c:pt idx="17988">
                  <c:v>-111.899</c:v>
                </c:pt>
                <c:pt idx="17989">
                  <c:v>-111.89699999999999</c:v>
                </c:pt>
                <c:pt idx="17990">
                  <c:v>-111.89500000000001</c:v>
                </c:pt>
                <c:pt idx="17991">
                  <c:v>-111.893</c:v>
                </c:pt>
                <c:pt idx="17992">
                  <c:v>-111.89099999999999</c:v>
                </c:pt>
                <c:pt idx="17993">
                  <c:v>-111.88900000000001</c:v>
                </c:pt>
                <c:pt idx="17994">
                  <c:v>-111.887</c:v>
                </c:pt>
                <c:pt idx="17995">
                  <c:v>-111.88499999999999</c:v>
                </c:pt>
                <c:pt idx="17996">
                  <c:v>-111.88300000000001</c:v>
                </c:pt>
                <c:pt idx="17997">
                  <c:v>-111.881</c:v>
                </c:pt>
                <c:pt idx="17998">
                  <c:v>-111.87899999999999</c:v>
                </c:pt>
                <c:pt idx="17999">
                  <c:v>-111.87700000000001</c:v>
                </c:pt>
                <c:pt idx="18000">
                  <c:v>-111.875</c:v>
                </c:pt>
                <c:pt idx="18001">
                  <c:v>-111.87299999999999</c:v>
                </c:pt>
                <c:pt idx="18002">
                  <c:v>-111.87100000000001</c:v>
                </c:pt>
                <c:pt idx="18003">
                  <c:v>-111.869</c:v>
                </c:pt>
                <c:pt idx="18004">
                  <c:v>-111.86699999999999</c:v>
                </c:pt>
                <c:pt idx="18005">
                  <c:v>-111.86500000000001</c:v>
                </c:pt>
                <c:pt idx="18006">
                  <c:v>-111.863</c:v>
                </c:pt>
                <c:pt idx="18007">
                  <c:v>-111.86099999999999</c:v>
                </c:pt>
                <c:pt idx="18008">
                  <c:v>-111.85900000000001</c:v>
                </c:pt>
                <c:pt idx="18009">
                  <c:v>-111.857</c:v>
                </c:pt>
                <c:pt idx="18010">
                  <c:v>-111.85499999999999</c:v>
                </c:pt>
                <c:pt idx="18011">
                  <c:v>-111.85300000000001</c:v>
                </c:pt>
                <c:pt idx="18012">
                  <c:v>-111.851</c:v>
                </c:pt>
                <c:pt idx="18013">
                  <c:v>-111.84899999999999</c:v>
                </c:pt>
                <c:pt idx="18014">
                  <c:v>-111.84700000000001</c:v>
                </c:pt>
                <c:pt idx="18015">
                  <c:v>-111.845</c:v>
                </c:pt>
                <c:pt idx="18016">
                  <c:v>-111.843</c:v>
                </c:pt>
                <c:pt idx="18017">
                  <c:v>-111.84100000000001</c:v>
                </c:pt>
                <c:pt idx="18018">
                  <c:v>-111.839</c:v>
                </c:pt>
                <c:pt idx="18019">
                  <c:v>-111.837</c:v>
                </c:pt>
                <c:pt idx="18020">
                  <c:v>-111.83500000000001</c:v>
                </c:pt>
                <c:pt idx="18021">
                  <c:v>-111.833</c:v>
                </c:pt>
                <c:pt idx="18022">
                  <c:v>-111.831</c:v>
                </c:pt>
                <c:pt idx="18023">
                  <c:v>-111.82900000000001</c:v>
                </c:pt>
                <c:pt idx="18024">
                  <c:v>-111.827</c:v>
                </c:pt>
                <c:pt idx="18025">
                  <c:v>-111.825</c:v>
                </c:pt>
                <c:pt idx="18026">
                  <c:v>-111.82300000000001</c:v>
                </c:pt>
                <c:pt idx="18027">
                  <c:v>-111.821</c:v>
                </c:pt>
                <c:pt idx="18028">
                  <c:v>-111.819</c:v>
                </c:pt>
                <c:pt idx="18029">
                  <c:v>-111.81700000000001</c:v>
                </c:pt>
                <c:pt idx="18030">
                  <c:v>-111.815</c:v>
                </c:pt>
                <c:pt idx="18031">
                  <c:v>-111.813</c:v>
                </c:pt>
                <c:pt idx="18032">
                  <c:v>-111.81100000000001</c:v>
                </c:pt>
                <c:pt idx="18033">
                  <c:v>-111.809</c:v>
                </c:pt>
                <c:pt idx="18034">
                  <c:v>-111.807</c:v>
                </c:pt>
                <c:pt idx="18035">
                  <c:v>-111.80500000000001</c:v>
                </c:pt>
                <c:pt idx="18036">
                  <c:v>-111.803</c:v>
                </c:pt>
                <c:pt idx="18037">
                  <c:v>-111.801</c:v>
                </c:pt>
                <c:pt idx="18038">
                  <c:v>-111.79900000000001</c:v>
                </c:pt>
                <c:pt idx="18039">
                  <c:v>-111.797</c:v>
                </c:pt>
                <c:pt idx="18040">
                  <c:v>-111.795</c:v>
                </c:pt>
                <c:pt idx="18041">
                  <c:v>-111.79300000000001</c:v>
                </c:pt>
                <c:pt idx="18042">
                  <c:v>-111.791</c:v>
                </c:pt>
                <c:pt idx="18043">
                  <c:v>-111.789</c:v>
                </c:pt>
                <c:pt idx="18044">
                  <c:v>-111.78700000000001</c:v>
                </c:pt>
                <c:pt idx="18045">
                  <c:v>-111.785</c:v>
                </c:pt>
                <c:pt idx="18046">
                  <c:v>-111.783</c:v>
                </c:pt>
                <c:pt idx="18047">
                  <c:v>-111.78100000000001</c:v>
                </c:pt>
                <c:pt idx="18048">
                  <c:v>-111.779</c:v>
                </c:pt>
                <c:pt idx="18049">
                  <c:v>-111.777</c:v>
                </c:pt>
                <c:pt idx="18050">
                  <c:v>-111.77500000000001</c:v>
                </c:pt>
                <c:pt idx="18051">
                  <c:v>-111.773</c:v>
                </c:pt>
                <c:pt idx="18052">
                  <c:v>-111.771</c:v>
                </c:pt>
                <c:pt idx="18053">
                  <c:v>-111.76900000000001</c:v>
                </c:pt>
                <c:pt idx="18054">
                  <c:v>-111.767</c:v>
                </c:pt>
                <c:pt idx="18055">
                  <c:v>-111.765</c:v>
                </c:pt>
                <c:pt idx="18056">
                  <c:v>-111.76300000000001</c:v>
                </c:pt>
                <c:pt idx="18057">
                  <c:v>-111.761</c:v>
                </c:pt>
                <c:pt idx="18058">
                  <c:v>-111.759</c:v>
                </c:pt>
                <c:pt idx="18059">
                  <c:v>-111.75700000000001</c:v>
                </c:pt>
                <c:pt idx="18060">
                  <c:v>-111.755</c:v>
                </c:pt>
                <c:pt idx="18061">
                  <c:v>-111.753</c:v>
                </c:pt>
                <c:pt idx="18062">
                  <c:v>-111.751</c:v>
                </c:pt>
                <c:pt idx="18063">
                  <c:v>-111.749</c:v>
                </c:pt>
                <c:pt idx="18064">
                  <c:v>-111.747</c:v>
                </c:pt>
                <c:pt idx="18065">
                  <c:v>-111.745</c:v>
                </c:pt>
                <c:pt idx="18066">
                  <c:v>-111.74299999999999</c:v>
                </c:pt>
                <c:pt idx="18067">
                  <c:v>-111.741</c:v>
                </c:pt>
                <c:pt idx="18068">
                  <c:v>-111.739</c:v>
                </c:pt>
                <c:pt idx="18069">
                  <c:v>-111.73699999999999</c:v>
                </c:pt>
                <c:pt idx="18070">
                  <c:v>-111.735</c:v>
                </c:pt>
                <c:pt idx="18071">
                  <c:v>-111.733</c:v>
                </c:pt>
                <c:pt idx="18072">
                  <c:v>-111.73099999999999</c:v>
                </c:pt>
                <c:pt idx="18073">
                  <c:v>-111.729</c:v>
                </c:pt>
                <c:pt idx="18074">
                  <c:v>-111.727</c:v>
                </c:pt>
                <c:pt idx="18075">
                  <c:v>-111.72499999999999</c:v>
                </c:pt>
                <c:pt idx="18076">
                  <c:v>-111.723</c:v>
                </c:pt>
                <c:pt idx="18077">
                  <c:v>-111.721</c:v>
                </c:pt>
                <c:pt idx="18078">
                  <c:v>-111.71899999999999</c:v>
                </c:pt>
                <c:pt idx="18079">
                  <c:v>-111.717</c:v>
                </c:pt>
                <c:pt idx="18080">
                  <c:v>-111.715</c:v>
                </c:pt>
                <c:pt idx="18081">
                  <c:v>-111.71299999999999</c:v>
                </c:pt>
                <c:pt idx="18082">
                  <c:v>-111.711</c:v>
                </c:pt>
                <c:pt idx="18083">
                  <c:v>-111.709</c:v>
                </c:pt>
                <c:pt idx="18084">
                  <c:v>-111.70699999999999</c:v>
                </c:pt>
                <c:pt idx="18085">
                  <c:v>-111.705</c:v>
                </c:pt>
                <c:pt idx="18086">
                  <c:v>-111.703</c:v>
                </c:pt>
                <c:pt idx="18087">
                  <c:v>-111.70099999999999</c:v>
                </c:pt>
                <c:pt idx="18088">
                  <c:v>-111.699</c:v>
                </c:pt>
                <c:pt idx="18089">
                  <c:v>-111.697</c:v>
                </c:pt>
                <c:pt idx="18090">
                  <c:v>-111.69499999999999</c:v>
                </c:pt>
                <c:pt idx="18091">
                  <c:v>-111.693</c:v>
                </c:pt>
                <c:pt idx="18092">
                  <c:v>-111.691</c:v>
                </c:pt>
                <c:pt idx="18093">
                  <c:v>-111.68899999999999</c:v>
                </c:pt>
                <c:pt idx="18094">
                  <c:v>-111.687</c:v>
                </c:pt>
                <c:pt idx="18095">
                  <c:v>-111.685</c:v>
                </c:pt>
                <c:pt idx="18096">
                  <c:v>-111.68299999999999</c:v>
                </c:pt>
                <c:pt idx="18097">
                  <c:v>-111.681</c:v>
                </c:pt>
                <c:pt idx="18098">
                  <c:v>-111.679</c:v>
                </c:pt>
                <c:pt idx="18099">
                  <c:v>-111.67699999999999</c:v>
                </c:pt>
                <c:pt idx="18100">
                  <c:v>-111.675</c:v>
                </c:pt>
                <c:pt idx="18101">
                  <c:v>-111.673</c:v>
                </c:pt>
                <c:pt idx="18102">
                  <c:v>-111.67099999999999</c:v>
                </c:pt>
                <c:pt idx="18103">
                  <c:v>-111.669</c:v>
                </c:pt>
                <c:pt idx="18104">
                  <c:v>-111.667</c:v>
                </c:pt>
                <c:pt idx="18105">
                  <c:v>-111.66499999999999</c:v>
                </c:pt>
                <c:pt idx="18106">
                  <c:v>-111.663</c:v>
                </c:pt>
                <c:pt idx="18107">
                  <c:v>-111.661</c:v>
                </c:pt>
                <c:pt idx="18108">
                  <c:v>-111.65899999999999</c:v>
                </c:pt>
                <c:pt idx="18109">
                  <c:v>-111.657</c:v>
                </c:pt>
                <c:pt idx="18110">
                  <c:v>-111.655</c:v>
                </c:pt>
                <c:pt idx="18111">
                  <c:v>-111.65299999999999</c:v>
                </c:pt>
                <c:pt idx="18112">
                  <c:v>-111.65100000000001</c:v>
                </c:pt>
                <c:pt idx="18113">
                  <c:v>-111.649</c:v>
                </c:pt>
                <c:pt idx="18114">
                  <c:v>-111.64699999999999</c:v>
                </c:pt>
                <c:pt idx="18115">
                  <c:v>-111.64500000000001</c:v>
                </c:pt>
                <c:pt idx="18116">
                  <c:v>-111.643</c:v>
                </c:pt>
                <c:pt idx="18117">
                  <c:v>-111.64099999999999</c:v>
                </c:pt>
                <c:pt idx="18118">
                  <c:v>-111.63900000000001</c:v>
                </c:pt>
                <c:pt idx="18119">
                  <c:v>-111.637</c:v>
                </c:pt>
                <c:pt idx="18120">
                  <c:v>-111.63499999999999</c:v>
                </c:pt>
                <c:pt idx="18121">
                  <c:v>-111.63300000000001</c:v>
                </c:pt>
                <c:pt idx="18122">
                  <c:v>-111.631</c:v>
                </c:pt>
                <c:pt idx="18123">
                  <c:v>-111.62899999999999</c:v>
                </c:pt>
                <c:pt idx="18124">
                  <c:v>-111.62700000000001</c:v>
                </c:pt>
                <c:pt idx="18125">
                  <c:v>-111.625</c:v>
                </c:pt>
                <c:pt idx="18126">
                  <c:v>-111.62299999999999</c:v>
                </c:pt>
                <c:pt idx="18127">
                  <c:v>-111.62100000000001</c:v>
                </c:pt>
                <c:pt idx="18128">
                  <c:v>-111.619</c:v>
                </c:pt>
                <c:pt idx="18129">
                  <c:v>-111.61699999999999</c:v>
                </c:pt>
                <c:pt idx="18130">
                  <c:v>-111.61500000000001</c:v>
                </c:pt>
                <c:pt idx="18131">
                  <c:v>-111.613</c:v>
                </c:pt>
                <c:pt idx="18132">
                  <c:v>-111.61099999999999</c:v>
                </c:pt>
                <c:pt idx="18133">
                  <c:v>-111.60900000000001</c:v>
                </c:pt>
                <c:pt idx="18134">
                  <c:v>-111.607</c:v>
                </c:pt>
                <c:pt idx="18135">
                  <c:v>-111.60499999999999</c:v>
                </c:pt>
                <c:pt idx="18136">
                  <c:v>-111.60300000000001</c:v>
                </c:pt>
                <c:pt idx="18137">
                  <c:v>-111.601</c:v>
                </c:pt>
                <c:pt idx="18138">
                  <c:v>-111.59899999999999</c:v>
                </c:pt>
                <c:pt idx="18139">
                  <c:v>-111.59700000000001</c:v>
                </c:pt>
                <c:pt idx="18140">
                  <c:v>-111.595</c:v>
                </c:pt>
                <c:pt idx="18141">
                  <c:v>-111.593</c:v>
                </c:pt>
                <c:pt idx="18142">
                  <c:v>-111.59100000000001</c:v>
                </c:pt>
                <c:pt idx="18143">
                  <c:v>-111.589</c:v>
                </c:pt>
                <c:pt idx="18144">
                  <c:v>-111.587</c:v>
                </c:pt>
                <c:pt idx="18145">
                  <c:v>-111.58500000000001</c:v>
                </c:pt>
                <c:pt idx="18146">
                  <c:v>-111.583</c:v>
                </c:pt>
                <c:pt idx="18147">
                  <c:v>-111.581</c:v>
                </c:pt>
                <c:pt idx="18148">
                  <c:v>-111.57900000000001</c:v>
                </c:pt>
                <c:pt idx="18149">
                  <c:v>-111.577</c:v>
                </c:pt>
                <c:pt idx="18150">
                  <c:v>-111.575</c:v>
                </c:pt>
                <c:pt idx="18151">
                  <c:v>-111.57300000000001</c:v>
                </c:pt>
                <c:pt idx="18152">
                  <c:v>-111.571</c:v>
                </c:pt>
                <c:pt idx="18153">
                  <c:v>-111.569</c:v>
                </c:pt>
                <c:pt idx="18154">
                  <c:v>-111.56700000000001</c:v>
                </c:pt>
                <c:pt idx="18155">
                  <c:v>-111.565</c:v>
                </c:pt>
                <c:pt idx="18156">
                  <c:v>-111.563</c:v>
                </c:pt>
                <c:pt idx="18157">
                  <c:v>-111.56100000000001</c:v>
                </c:pt>
                <c:pt idx="18158">
                  <c:v>-111.559</c:v>
                </c:pt>
                <c:pt idx="18159">
                  <c:v>-111.557</c:v>
                </c:pt>
                <c:pt idx="18160">
                  <c:v>-111.55500000000001</c:v>
                </c:pt>
                <c:pt idx="18161">
                  <c:v>-111.553</c:v>
                </c:pt>
                <c:pt idx="18162">
                  <c:v>-111.551</c:v>
                </c:pt>
                <c:pt idx="18163">
                  <c:v>-111.54900000000001</c:v>
                </c:pt>
                <c:pt idx="18164">
                  <c:v>-111.547</c:v>
                </c:pt>
                <c:pt idx="18165">
                  <c:v>-111.545</c:v>
                </c:pt>
                <c:pt idx="18166">
                  <c:v>-111.54300000000001</c:v>
                </c:pt>
                <c:pt idx="18167">
                  <c:v>-111.541</c:v>
                </c:pt>
                <c:pt idx="18168">
                  <c:v>-111.539</c:v>
                </c:pt>
                <c:pt idx="18169">
                  <c:v>-111.53700000000001</c:v>
                </c:pt>
                <c:pt idx="18170">
                  <c:v>-111.535</c:v>
                </c:pt>
                <c:pt idx="18171">
                  <c:v>-111.533</c:v>
                </c:pt>
                <c:pt idx="18172">
                  <c:v>-111.53100000000001</c:v>
                </c:pt>
                <c:pt idx="18173">
                  <c:v>-111.529</c:v>
                </c:pt>
                <c:pt idx="18174">
                  <c:v>-111.527</c:v>
                </c:pt>
                <c:pt idx="18175">
                  <c:v>-111.52500000000001</c:v>
                </c:pt>
                <c:pt idx="18176">
                  <c:v>-111.523</c:v>
                </c:pt>
                <c:pt idx="18177">
                  <c:v>-111.521</c:v>
                </c:pt>
                <c:pt idx="18178">
                  <c:v>-111.51900000000001</c:v>
                </c:pt>
                <c:pt idx="18179">
                  <c:v>-111.517</c:v>
                </c:pt>
                <c:pt idx="18180">
                  <c:v>-111.515</c:v>
                </c:pt>
                <c:pt idx="18181">
                  <c:v>-111.51300000000001</c:v>
                </c:pt>
                <c:pt idx="18182">
                  <c:v>-111.511</c:v>
                </c:pt>
                <c:pt idx="18183">
                  <c:v>-111.509</c:v>
                </c:pt>
                <c:pt idx="18184">
                  <c:v>-111.50700000000001</c:v>
                </c:pt>
                <c:pt idx="18185">
                  <c:v>-111.505</c:v>
                </c:pt>
                <c:pt idx="18186">
                  <c:v>-111.503</c:v>
                </c:pt>
                <c:pt idx="18187">
                  <c:v>-111.501</c:v>
                </c:pt>
                <c:pt idx="18188">
                  <c:v>-111.499</c:v>
                </c:pt>
                <c:pt idx="18189">
                  <c:v>-111.497</c:v>
                </c:pt>
                <c:pt idx="18190">
                  <c:v>-111.495</c:v>
                </c:pt>
                <c:pt idx="18191">
                  <c:v>-111.49299999999999</c:v>
                </c:pt>
                <c:pt idx="18192">
                  <c:v>-111.491</c:v>
                </c:pt>
                <c:pt idx="18193">
                  <c:v>-111.489</c:v>
                </c:pt>
                <c:pt idx="18194">
                  <c:v>-111.48699999999999</c:v>
                </c:pt>
                <c:pt idx="18195">
                  <c:v>-111.485</c:v>
                </c:pt>
                <c:pt idx="18196">
                  <c:v>-111.483</c:v>
                </c:pt>
                <c:pt idx="18197">
                  <c:v>-111.48099999999999</c:v>
                </c:pt>
                <c:pt idx="18198">
                  <c:v>-111.479</c:v>
                </c:pt>
                <c:pt idx="18199">
                  <c:v>-111.477</c:v>
                </c:pt>
                <c:pt idx="18200">
                  <c:v>-111.47499999999999</c:v>
                </c:pt>
                <c:pt idx="18201">
                  <c:v>-111.473</c:v>
                </c:pt>
                <c:pt idx="18202">
                  <c:v>-111.471</c:v>
                </c:pt>
                <c:pt idx="18203">
                  <c:v>-111.46899999999999</c:v>
                </c:pt>
                <c:pt idx="18204">
                  <c:v>-111.467</c:v>
                </c:pt>
                <c:pt idx="18205">
                  <c:v>-111.465</c:v>
                </c:pt>
                <c:pt idx="18206">
                  <c:v>-111.46299999999999</c:v>
                </c:pt>
                <c:pt idx="18207">
                  <c:v>-111.461</c:v>
                </c:pt>
                <c:pt idx="18208">
                  <c:v>-111.459</c:v>
                </c:pt>
                <c:pt idx="18209">
                  <c:v>-111.45699999999999</c:v>
                </c:pt>
                <c:pt idx="18210">
                  <c:v>-111.455</c:v>
                </c:pt>
                <c:pt idx="18211">
                  <c:v>-111.453</c:v>
                </c:pt>
                <c:pt idx="18212">
                  <c:v>-111.45099999999999</c:v>
                </c:pt>
                <c:pt idx="18213">
                  <c:v>-111.449</c:v>
                </c:pt>
                <c:pt idx="18214">
                  <c:v>-111.447</c:v>
                </c:pt>
                <c:pt idx="18215">
                  <c:v>-111.44499999999999</c:v>
                </c:pt>
                <c:pt idx="18216">
                  <c:v>-111.443</c:v>
                </c:pt>
                <c:pt idx="18217">
                  <c:v>-111.441</c:v>
                </c:pt>
                <c:pt idx="18218">
                  <c:v>-111.43899999999999</c:v>
                </c:pt>
                <c:pt idx="18219">
                  <c:v>-111.437</c:v>
                </c:pt>
                <c:pt idx="18220">
                  <c:v>-111.435</c:v>
                </c:pt>
                <c:pt idx="18221">
                  <c:v>-111.43299999999999</c:v>
                </c:pt>
                <c:pt idx="18222">
                  <c:v>-111.431</c:v>
                </c:pt>
                <c:pt idx="18223">
                  <c:v>-111.429</c:v>
                </c:pt>
                <c:pt idx="18224">
                  <c:v>-111.42699999999999</c:v>
                </c:pt>
                <c:pt idx="18225">
                  <c:v>-111.425</c:v>
                </c:pt>
                <c:pt idx="18226">
                  <c:v>-111.423</c:v>
                </c:pt>
                <c:pt idx="18227">
                  <c:v>-111.42099999999999</c:v>
                </c:pt>
                <c:pt idx="18228">
                  <c:v>-111.419</c:v>
                </c:pt>
                <c:pt idx="18229">
                  <c:v>-111.417</c:v>
                </c:pt>
                <c:pt idx="18230">
                  <c:v>-111.41499999999999</c:v>
                </c:pt>
                <c:pt idx="18231">
                  <c:v>-111.413</c:v>
                </c:pt>
                <c:pt idx="18232">
                  <c:v>-111.411</c:v>
                </c:pt>
                <c:pt idx="18233">
                  <c:v>-111.40899999999999</c:v>
                </c:pt>
                <c:pt idx="18234">
                  <c:v>-111.407</c:v>
                </c:pt>
                <c:pt idx="18235">
                  <c:v>-111.405</c:v>
                </c:pt>
                <c:pt idx="18236">
                  <c:v>-111.40299999999999</c:v>
                </c:pt>
                <c:pt idx="18237">
                  <c:v>-111.40100000000001</c:v>
                </c:pt>
                <c:pt idx="18238">
                  <c:v>-111.399</c:v>
                </c:pt>
                <c:pt idx="18239">
                  <c:v>-111.39699999999999</c:v>
                </c:pt>
                <c:pt idx="18240">
                  <c:v>-111.39500000000001</c:v>
                </c:pt>
                <c:pt idx="18241">
                  <c:v>-111.393</c:v>
                </c:pt>
                <c:pt idx="18242">
                  <c:v>-111.39099999999999</c:v>
                </c:pt>
                <c:pt idx="18243">
                  <c:v>-111.38900000000001</c:v>
                </c:pt>
                <c:pt idx="18244">
                  <c:v>-111.387</c:v>
                </c:pt>
                <c:pt idx="18245">
                  <c:v>-111.38499999999999</c:v>
                </c:pt>
                <c:pt idx="18246">
                  <c:v>-111.38300000000001</c:v>
                </c:pt>
                <c:pt idx="18247">
                  <c:v>-111.381</c:v>
                </c:pt>
                <c:pt idx="18248">
                  <c:v>-111.37899999999999</c:v>
                </c:pt>
                <c:pt idx="18249">
                  <c:v>-111.37700000000001</c:v>
                </c:pt>
                <c:pt idx="18250">
                  <c:v>-111.375</c:v>
                </c:pt>
                <c:pt idx="18251">
                  <c:v>-111.37299999999999</c:v>
                </c:pt>
                <c:pt idx="18252">
                  <c:v>-111.37100000000001</c:v>
                </c:pt>
                <c:pt idx="18253">
                  <c:v>-111.369</c:v>
                </c:pt>
                <c:pt idx="18254">
                  <c:v>-111.36699999999999</c:v>
                </c:pt>
                <c:pt idx="18255">
                  <c:v>-111.36500000000001</c:v>
                </c:pt>
                <c:pt idx="18256">
                  <c:v>-111.363</c:v>
                </c:pt>
                <c:pt idx="18257">
                  <c:v>-111.36099999999999</c:v>
                </c:pt>
                <c:pt idx="18258">
                  <c:v>-111.35900000000001</c:v>
                </c:pt>
                <c:pt idx="18259">
                  <c:v>-111.357</c:v>
                </c:pt>
                <c:pt idx="18260">
                  <c:v>-111.35499999999999</c:v>
                </c:pt>
                <c:pt idx="18261">
                  <c:v>-111.35300000000001</c:v>
                </c:pt>
                <c:pt idx="18262">
                  <c:v>-111.351</c:v>
                </c:pt>
                <c:pt idx="18263">
                  <c:v>-111.34899999999999</c:v>
                </c:pt>
                <c:pt idx="18264">
                  <c:v>-111.34700000000001</c:v>
                </c:pt>
                <c:pt idx="18265">
                  <c:v>-111.345</c:v>
                </c:pt>
                <c:pt idx="18266">
                  <c:v>-111.343</c:v>
                </c:pt>
                <c:pt idx="18267">
                  <c:v>-111.34100000000001</c:v>
                </c:pt>
                <c:pt idx="18268">
                  <c:v>-111.339</c:v>
                </c:pt>
                <c:pt idx="18269">
                  <c:v>-111.337</c:v>
                </c:pt>
                <c:pt idx="18270">
                  <c:v>-111.33500000000001</c:v>
                </c:pt>
                <c:pt idx="18271">
                  <c:v>-111.333</c:v>
                </c:pt>
                <c:pt idx="18272">
                  <c:v>-111.331</c:v>
                </c:pt>
                <c:pt idx="18273">
                  <c:v>-111.32900000000001</c:v>
                </c:pt>
                <c:pt idx="18274">
                  <c:v>-111.327</c:v>
                </c:pt>
                <c:pt idx="18275">
                  <c:v>-111.325</c:v>
                </c:pt>
                <c:pt idx="18276">
                  <c:v>-111.32300000000001</c:v>
                </c:pt>
                <c:pt idx="18277">
                  <c:v>-111.321</c:v>
                </c:pt>
                <c:pt idx="18278">
                  <c:v>-111.319</c:v>
                </c:pt>
                <c:pt idx="18279">
                  <c:v>-111.31700000000001</c:v>
                </c:pt>
                <c:pt idx="18280">
                  <c:v>-111.315</c:v>
                </c:pt>
                <c:pt idx="18281">
                  <c:v>-111.313</c:v>
                </c:pt>
                <c:pt idx="18282">
                  <c:v>-111.31100000000001</c:v>
                </c:pt>
                <c:pt idx="18283">
                  <c:v>-111.309</c:v>
                </c:pt>
                <c:pt idx="18284">
                  <c:v>-111.307</c:v>
                </c:pt>
                <c:pt idx="18285">
                  <c:v>-111.30500000000001</c:v>
                </c:pt>
                <c:pt idx="18286">
                  <c:v>-111.303</c:v>
                </c:pt>
                <c:pt idx="18287">
                  <c:v>-111.301</c:v>
                </c:pt>
                <c:pt idx="18288">
                  <c:v>-111.29900000000001</c:v>
                </c:pt>
                <c:pt idx="18289">
                  <c:v>-111.297</c:v>
                </c:pt>
                <c:pt idx="18290">
                  <c:v>-111.295</c:v>
                </c:pt>
                <c:pt idx="18291">
                  <c:v>-111.29300000000001</c:v>
                </c:pt>
                <c:pt idx="18292">
                  <c:v>-111.291</c:v>
                </c:pt>
                <c:pt idx="18293">
                  <c:v>-111.289</c:v>
                </c:pt>
                <c:pt idx="18294">
                  <c:v>-111.28700000000001</c:v>
                </c:pt>
                <c:pt idx="18295">
                  <c:v>-111.285</c:v>
                </c:pt>
                <c:pt idx="18296">
                  <c:v>-111.283</c:v>
                </c:pt>
                <c:pt idx="18297">
                  <c:v>-111.28100000000001</c:v>
                </c:pt>
                <c:pt idx="18298">
                  <c:v>-111.279</c:v>
                </c:pt>
                <c:pt idx="18299">
                  <c:v>-111.277</c:v>
                </c:pt>
                <c:pt idx="18300">
                  <c:v>-111.27500000000001</c:v>
                </c:pt>
                <c:pt idx="18301">
                  <c:v>-111.273</c:v>
                </c:pt>
                <c:pt idx="18302">
                  <c:v>-111.271</c:v>
                </c:pt>
                <c:pt idx="18303">
                  <c:v>-111.26900000000001</c:v>
                </c:pt>
                <c:pt idx="18304">
                  <c:v>-111.267</c:v>
                </c:pt>
                <c:pt idx="18305">
                  <c:v>-111.265</c:v>
                </c:pt>
                <c:pt idx="18306">
                  <c:v>-111.26300000000001</c:v>
                </c:pt>
                <c:pt idx="18307">
                  <c:v>-111.261</c:v>
                </c:pt>
                <c:pt idx="18308">
                  <c:v>-111.259</c:v>
                </c:pt>
                <c:pt idx="18309">
                  <c:v>-111.25700000000001</c:v>
                </c:pt>
                <c:pt idx="18310">
                  <c:v>-111.255</c:v>
                </c:pt>
                <c:pt idx="18311">
                  <c:v>-111.253</c:v>
                </c:pt>
                <c:pt idx="18312">
                  <c:v>-111.251</c:v>
                </c:pt>
                <c:pt idx="18313">
                  <c:v>-111.249</c:v>
                </c:pt>
                <c:pt idx="18314">
                  <c:v>-111.247</c:v>
                </c:pt>
                <c:pt idx="18315">
                  <c:v>-111.245</c:v>
                </c:pt>
                <c:pt idx="18316">
                  <c:v>-111.24299999999999</c:v>
                </c:pt>
                <c:pt idx="18317">
                  <c:v>-111.241</c:v>
                </c:pt>
                <c:pt idx="18318">
                  <c:v>-111.239</c:v>
                </c:pt>
                <c:pt idx="18319">
                  <c:v>-111.23699999999999</c:v>
                </c:pt>
                <c:pt idx="18320">
                  <c:v>-111.235</c:v>
                </c:pt>
                <c:pt idx="18321">
                  <c:v>-111.233</c:v>
                </c:pt>
                <c:pt idx="18322">
                  <c:v>-111.23099999999999</c:v>
                </c:pt>
                <c:pt idx="18323">
                  <c:v>-111.229</c:v>
                </c:pt>
                <c:pt idx="18324">
                  <c:v>-111.227</c:v>
                </c:pt>
                <c:pt idx="18325">
                  <c:v>-111.22499999999999</c:v>
                </c:pt>
                <c:pt idx="18326">
                  <c:v>-111.223</c:v>
                </c:pt>
                <c:pt idx="18327">
                  <c:v>-111.221</c:v>
                </c:pt>
                <c:pt idx="18328">
                  <c:v>-111.21899999999999</c:v>
                </c:pt>
                <c:pt idx="18329">
                  <c:v>-111.217</c:v>
                </c:pt>
                <c:pt idx="18330">
                  <c:v>-111.215</c:v>
                </c:pt>
                <c:pt idx="18331">
                  <c:v>-111.21299999999999</c:v>
                </c:pt>
                <c:pt idx="18332">
                  <c:v>-111.211</c:v>
                </c:pt>
                <c:pt idx="18333">
                  <c:v>-111.209</c:v>
                </c:pt>
                <c:pt idx="18334">
                  <c:v>-111.20699999999999</c:v>
                </c:pt>
                <c:pt idx="18335">
                  <c:v>-111.205</c:v>
                </c:pt>
                <c:pt idx="18336">
                  <c:v>-111.203</c:v>
                </c:pt>
                <c:pt idx="18337">
                  <c:v>-111.20099999999999</c:v>
                </c:pt>
                <c:pt idx="18338">
                  <c:v>-111.199</c:v>
                </c:pt>
                <c:pt idx="18339">
                  <c:v>-111.197</c:v>
                </c:pt>
                <c:pt idx="18340">
                  <c:v>-111.19499999999999</c:v>
                </c:pt>
                <c:pt idx="18341">
                  <c:v>-111.193</c:v>
                </c:pt>
                <c:pt idx="18342">
                  <c:v>-111.191</c:v>
                </c:pt>
                <c:pt idx="18343">
                  <c:v>-111.18899999999999</c:v>
                </c:pt>
                <c:pt idx="18344">
                  <c:v>-111.187</c:v>
                </c:pt>
                <c:pt idx="18345">
                  <c:v>-111.185</c:v>
                </c:pt>
                <c:pt idx="18346">
                  <c:v>-111.18299999999999</c:v>
                </c:pt>
                <c:pt idx="18347">
                  <c:v>-111.181</c:v>
                </c:pt>
                <c:pt idx="18348">
                  <c:v>-111.179</c:v>
                </c:pt>
                <c:pt idx="18349">
                  <c:v>-111.17699999999999</c:v>
                </c:pt>
                <c:pt idx="18350">
                  <c:v>-111.175</c:v>
                </c:pt>
                <c:pt idx="18351">
                  <c:v>-111.173</c:v>
                </c:pt>
                <c:pt idx="18352">
                  <c:v>-111.17099999999999</c:v>
                </c:pt>
                <c:pt idx="18353">
                  <c:v>-111.169</c:v>
                </c:pt>
                <c:pt idx="18354">
                  <c:v>-111.167</c:v>
                </c:pt>
                <c:pt idx="18355">
                  <c:v>-111.16499999999999</c:v>
                </c:pt>
                <c:pt idx="18356">
                  <c:v>-111.163</c:v>
                </c:pt>
                <c:pt idx="18357">
                  <c:v>-111.161</c:v>
                </c:pt>
                <c:pt idx="18358">
                  <c:v>-111.15899999999999</c:v>
                </c:pt>
                <c:pt idx="18359">
                  <c:v>-111.157</c:v>
                </c:pt>
                <c:pt idx="18360">
                  <c:v>-111.155</c:v>
                </c:pt>
                <c:pt idx="18361">
                  <c:v>-111.15299999999999</c:v>
                </c:pt>
                <c:pt idx="18362">
                  <c:v>-111.15100000000001</c:v>
                </c:pt>
                <c:pt idx="18363">
                  <c:v>-111.149</c:v>
                </c:pt>
                <c:pt idx="18364">
                  <c:v>-111.14699999999999</c:v>
                </c:pt>
                <c:pt idx="18365">
                  <c:v>-111.14500000000001</c:v>
                </c:pt>
                <c:pt idx="18366">
                  <c:v>-111.143</c:v>
                </c:pt>
                <c:pt idx="18367">
                  <c:v>-111.14099999999999</c:v>
                </c:pt>
                <c:pt idx="18368">
                  <c:v>-111.13900000000001</c:v>
                </c:pt>
                <c:pt idx="18369">
                  <c:v>-111.137</c:v>
                </c:pt>
                <c:pt idx="18370">
                  <c:v>-111.13499999999999</c:v>
                </c:pt>
                <c:pt idx="18371">
                  <c:v>-111.13300000000001</c:v>
                </c:pt>
                <c:pt idx="18372">
                  <c:v>-111.131</c:v>
                </c:pt>
                <c:pt idx="18373">
                  <c:v>-111.12899999999999</c:v>
                </c:pt>
                <c:pt idx="18374">
                  <c:v>-111.12700000000001</c:v>
                </c:pt>
                <c:pt idx="18375">
                  <c:v>-111.125</c:v>
                </c:pt>
                <c:pt idx="18376">
                  <c:v>-111.12299999999999</c:v>
                </c:pt>
                <c:pt idx="18377">
                  <c:v>-111.12100000000001</c:v>
                </c:pt>
                <c:pt idx="18378">
                  <c:v>-111.119</c:v>
                </c:pt>
                <c:pt idx="18379">
                  <c:v>-111.11699999999999</c:v>
                </c:pt>
                <c:pt idx="18380">
                  <c:v>-111.11500000000001</c:v>
                </c:pt>
                <c:pt idx="18381">
                  <c:v>-111.113</c:v>
                </c:pt>
                <c:pt idx="18382">
                  <c:v>-111.11099999999999</c:v>
                </c:pt>
                <c:pt idx="18383">
                  <c:v>-111.10900000000001</c:v>
                </c:pt>
                <c:pt idx="18384">
                  <c:v>-111.107</c:v>
                </c:pt>
                <c:pt idx="18385">
                  <c:v>-111.10499999999999</c:v>
                </c:pt>
                <c:pt idx="18386">
                  <c:v>-111.10300000000001</c:v>
                </c:pt>
                <c:pt idx="18387">
                  <c:v>-111.101</c:v>
                </c:pt>
                <c:pt idx="18388">
                  <c:v>-111.09899999999999</c:v>
                </c:pt>
                <c:pt idx="18389">
                  <c:v>-111.09700000000001</c:v>
                </c:pt>
                <c:pt idx="18390">
                  <c:v>-111.095</c:v>
                </c:pt>
                <c:pt idx="18391">
                  <c:v>-111.093</c:v>
                </c:pt>
                <c:pt idx="18392">
                  <c:v>-111.09100000000001</c:v>
                </c:pt>
                <c:pt idx="18393">
                  <c:v>-111.089</c:v>
                </c:pt>
                <c:pt idx="18394">
                  <c:v>-111.087</c:v>
                </c:pt>
                <c:pt idx="18395">
                  <c:v>-111.08500000000001</c:v>
                </c:pt>
                <c:pt idx="18396">
                  <c:v>-111.083</c:v>
                </c:pt>
                <c:pt idx="18397">
                  <c:v>-111.081</c:v>
                </c:pt>
                <c:pt idx="18398">
                  <c:v>-111.07900000000001</c:v>
                </c:pt>
                <c:pt idx="18399">
                  <c:v>-111.077</c:v>
                </c:pt>
                <c:pt idx="18400">
                  <c:v>-111.075</c:v>
                </c:pt>
                <c:pt idx="18401">
                  <c:v>-111.07300000000001</c:v>
                </c:pt>
                <c:pt idx="18402">
                  <c:v>-111.071</c:v>
                </c:pt>
                <c:pt idx="18403">
                  <c:v>-111.069</c:v>
                </c:pt>
                <c:pt idx="18404">
                  <c:v>-111.06700000000001</c:v>
                </c:pt>
                <c:pt idx="18405">
                  <c:v>-111.065</c:v>
                </c:pt>
                <c:pt idx="18406">
                  <c:v>-111.063</c:v>
                </c:pt>
                <c:pt idx="18407">
                  <c:v>-111.06100000000001</c:v>
                </c:pt>
                <c:pt idx="18408">
                  <c:v>-111.059</c:v>
                </c:pt>
                <c:pt idx="18409">
                  <c:v>-111.057</c:v>
                </c:pt>
                <c:pt idx="18410">
                  <c:v>-111.05500000000001</c:v>
                </c:pt>
                <c:pt idx="18411">
                  <c:v>-111.053</c:v>
                </c:pt>
                <c:pt idx="18412">
                  <c:v>-111.051</c:v>
                </c:pt>
                <c:pt idx="18413">
                  <c:v>-111.04900000000001</c:v>
                </c:pt>
                <c:pt idx="18414">
                  <c:v>-111.047</c:v>
                </c:pt>
                <c:pt idx="18415">
                  <c:v>-111.045</c:v>
                </c:pt>
                <c:pt idx="18416">
                  <c:v>-111.04300000000001</c:v>
                </c:pt>
                <c:pt idx="18417">
                  <c:v>-111.041</c:v>
                </c:pt>
                <c:pt idx="18418">
                  <c:v>-111.039</c:v>
                </c:pt>
                <c:pt idx="18419">
                  <c:v>-111.03700000000001</c:v>
                </c:pt>
                <c:pt idx="18420">
                  <c:v>-111.035</c:v>
                </c:pt>
                <c:pt idx="18421">
                  <c:v>-111.033</c:v>
                </c:pt>
                <c:pt idx="18422">
                  <c:v>-111.03100000000001</c:v>
                </c:pt>
                <c:pt idx="18423">
                  <c:v>-111.029</c:v>
                </c:pt>
                <c:pt idx="18424">
                  <c:v>-111.027</c:v>
                </c:pt>
                <c:pt idx="18425">
                  <c:v>-111.02500000000001</c:v>
                </c:pt>
                <c:pt idx="18426">
                  <c:v>-111.023</c:v>
                </c:pt>
                <c:pt idx="18427">
                  <c:v>-111.021</c:v>
                </c:pt>
                <c:pt idx="18428">
                  <c:v>-111.01900000000001</c:v>
                </c:pt>
                <c:pt idx="18429">
                  <c:v>-111.017</c:v>
                </c:pt>
                <c:pt idx="18430">
                  <c:v>-111.015</c:v>
                </c:pt>
                <c:pt idx="18431">
                  <c:v>-111.01300000000001</c:v>
                </c:pt>
                <c:pt idx="18432">
                  <c:v>-111.011</c:v>
                </c:pt>
                <c:pt idx="18433">
                  <c:v>-111.009</c:v>
                </c:pt>
                <c:pt idx="18434">
                  <c:v>-111.00700000000001</c:v>
                </c:pt>
                <c:pt idx="18435">
                  <c:v>-111.005</c:v>
                </c:pt>
                <c:pt idx="18436">
                  <c:v>-111.003</c:v>
                </c:pt>
                <c:pt idx="18437">
                  <c:v>-111.001</c:v>
                </c:pt>
                <c:pt idx="18438">
                  <c:v>-110.999</c:v>
                </c:pt>
                <c:pt idx="18439">
                  <c:v>-110.997</c:v>
                </c:pt>
                <c:pt idx="18440">
                  <c:v>-110.995</c:v>
                </c:pt>
                <c:pt idx="18441">
                  <c:v>-110.99299999999999</c:v>
                </c:pt>
                <c:pt idx="18442">
                  <c:v>-110.991</c:v>
                </c:pt>
                <c:pt idx="18443">
                  <c:v>-110.989</c:v>
                </c:pt>
                <c:pt idx="18444">
                  <c:v>-110.98699999999999</c:v>
                </c:pt>
                <c:pt idx="18445">
                  <c:v>-110.985</c:v>
                </c:pt>
                <c:pt idx="18446">
                  <c:v>-110.983</c:v>
                </c:pt>
                <c:pt idx="18447">
                  <c:v>-110.98099999999999</c:v>
                </c:pt>
                <c:pt idx="18448">
                  <c:v>-110.979</c:v>
                </c:pt>
                <c:pt idx="18449">
                  <c:v>-110.977</c:v>
                </c:pt>
                <c:pt idx="18450">
                  <c:v>-110.97499999999999</c:v>
                </c:pt>
                <c:pt idx="18451">
                  <c:v>-110.973</c:v>
                </c:pt>
                <c:pt idx="18452">
                  <c:v>-110.971</c:v>
                </c:pt>
                <c:pt idx="18453">
                  <c:v>-110.96899999999999</c:v>
                </c:pt>
                <c:pt idx="18454">
                  <c:v>-110.967</c:v>
                </c:pt>
                <c:pt idx="18455">
                  <c:v>-110.965</c:v>
                </c:pt>
                <c:pt idx="18456">
                  <c:v>-110.96299999999999</c:v>
                </c:pt>
                <c:pt idx="18457">
                  <c:v>-110.961</c:v>
                </c:pt>
                <c:pt idx="18458">
                  <c:v>-110.959</c:v>
                </c:pt>
                <c:pt idx="18459">
                  <c:v>-110.95699999999999</c:v>
                </c:pt>
                <c:pt idx="18460">
                  <c:v>-110.955</c:v>
                </c:pt>
                <c:pt idx="18461">
                  <c:v>-110.953</c:v>
                </c:pt>
                <c:pt idx="18462">
                  <c:v>-110.95099999999999</c:v>
                </c:pt>
                <c:pt idx="18463">
                  <c:v>-110.949</c:v>
                </c:pt>
                <c:pt idx="18464">
                  <c:v>-110.947</c:v>
                </c:pt>
                <c:pt idx="18465">
                  <c:v>-110.94499999999999</c:v>
                </c:pt>
                <c:pt idx="18466">
                  <c:v>-110.943</c:v>
                </c:pt>
                <c:pt idx="18467">
                  <c:v>-110.941</c:v>
                </c:pt>
                <c:pt idx="18468">
                  <c:v>-110.93899999999999</c:v>
                </c:pt>
                <c:pt idx="18469">
                  <c:v>-110.937</c:v>
                </c:pt>
                <c:pt idx="18470">
                  <c:v>-110.935</c:v>
                </c:pt>
                <c:pt idx="18471">
                  <c:v>-110.93299999999999</c:v>
                </c:pt>
                <c:pt idx="18472">
                  <c:v>-110.931</c:v>
                </c:pt>
                <c:pt idx="18473">
                  <c:v>-110.929</c:v>
                </c:pt>
                <c:pt idx="18474">
                  <c:v>-110.92699999999999</c:v>
                </c:pt>
                <c:pt idx="18475">
                  <c:v>-110.925</c:v>
                </c:pt>
                <c:pt idx="18476">
                  <c:v>-110.923</c:v>
                </c:pt>
                <c:pt idx="18477">
                  <c:v>-110.92099999999999</c:v>
                </c:pt>
                <c:pt idx="18478">
                  <c:v>-110.919</c:v>
                </c:pt>
                <c:pt idx="18479">
                  <c:v>-110.917</c:v>
                </c:pt>
                <c:pt idx="18480">
                  <c:v>-110.91499999999999</c:v>
                </c:pt>
                <c:pt idx="18481">
                  <c:v>-110.913</c:v>
                </c:pt>
                <c:pt idx="18482">
                  <c:v>-110.911</c:v>
                </c:pt>
                <c:pt idx="18483">
                  <c:v>-110.90899999999999</c:v>
                </c:pt>
                <c:pt idx="18484">
                  <c:v>-110.907</c:v>
                </c:pt>
                <c:pt idx="18485">
                  <c:v>-110.905</c:v>
                </c:pt>
                <c:pt idx="18486">
                  <c:v>-110.90299999999999</c:v>
                </c:pt>
                <c:pt idx="18487">
                  <c:v>-110.90100000000001</c:v>
                </c:pt>
                <c:pt idx="18488">
                  <c:v>-110.899</c:v>
                </c:pt>
                <c:pt idx="18489">
                  <c:v>-110.89699999999999</c:v>
                </c:pt>
                <c:pt idx="18490">
                  <c:v>-110.89500000000001</c:v>
                </c:pt>
                <c:pt idx="18491">
                  <c:v>-110.893</c:v>
                </c:pt>
                <c:pt idx="18492">
                  <c:v>-110.89099999999999</c:v>
                </c:pt>
                <c:pt idx="18493">
                  <c:v>-110.88900000000001</c:v>
                </c:pt>
                <c:pt idx="18494">
                  <c:v>-110.887</c:v>
                </c:pt>
                <c:pt idx="18495">
                  <c:v>-110.88499999999999</c:v>
                </c:pt>
                <c:pt idx="18496">
                  <c:v>-110.88300000000001</c:v>
                </c:pt>
                <c:pt idx="18497">
                  <c:v>-110.881</c:v>
                </c:pt>
                <c:pt idx="18498">
                  <c:v>-110.87899999999999</c:v>
                </c:pt>
                <c:pt idx="18499">
                  <c:v>-110.87700000000001</c:v>
                </c:pt>
                <c:pt idx="18500">
                  <c:v>-110.875</c:v>
                </c:pt>
                <c:pt idx="18501">
                  <c:v>-110.87299999999999</c:v>
                </c:pt>
                <c:pt idx="18502">
                  <c:v>-110.87100000000001</c:v>
                </c:pt>
                <c:pt idx="18503">
                  <c:v>-110.869</c:v>
                </c:pt>
                <c:pt idx="18504">
                  <c:v>-110.86699999999999</c:v>
                </c:pt>
                <c:pt idx="18505">
                  <c:v>-110.86500000000001</c:v>
                </c:pt>
                <c:pt idx="18506">
                  <c:v>-110.863</c:v>
                </c:pt>
                <c:pt idx="18507">
                  <c:v>-110.86099999999999</c:v>
                </c:pt>
                <c:pt idx="18508">
                  <c:v>-110.85900000000001</c:v>
                </c:pt>
                <c:pt idx="18509">
                  <c:v>-110.857</c:v>
                </c:pt>
                <c:pt idx="18510">
                  <c:v>-110.85499999999999</c:v>
                </c:pt>
                <c:pt idx="18511">
                  <c:v>-110.85300000000001</c:v>
                </c:pt>
                <c:pt idx="18512">
                  <c:v>-110.851</c:v>
                </c:pt>
                <c:pt idx="18513">
                  <c:v>-110.84899999999999</c:v>
                </c:pt>
                <c:pt idx="18514">
                  <c:v>-110.84700000000001</c:v>
                </c:pt>
                <c:pt idx="18515">
                  <c:v>-110.845</c:v>
                </c:pt>
                <c:pt idx="18516">
                  <c:v>-110.843</c:v>
                </c:pt>
                <c:pt idx="18517">
                  <c:v>-110.84100000000001</c:v>
                </c:pt>
                <c:pt idx="18518">
                  <c:v>-110.839</c:v>
                </c:pt>
                <c:pt idx="18519">
                  <c:v>-110.837</c:v>
                </c:pt>
                <c:pt idx="18520">
                  <c:v>-110.83500000000001</c:v>
                </c:pt>
                <c:pt idx="18521">
                  <c:v>-110.833</c:v>
                </c:pt>
                <c:pt idx="18522">
                  <c:v>-110.831</c:v>
                </c:pt>
                <c:pt idx="18523">
                  <c:v>-110.82900000000001</c:v>
                </c:pt>
                <c:pt idx="18524">
                  <c:v>-110.827</c:v>
                </c:pt>
                <c:pt idx="18525">
                  <c:v>-110.825</c:v>
                </c:pt>
                <c:pt idx="18526">
                  <c:v>-110.82300000000001</c:v>
                </c:pt>
                <c:pt idx="18527">
                  <c:v>-110.821</c:v>
                </c:pt>
                <c:pt idx="18528">
                  <c:v>-110.819</c:v>
                </c:pt>
                <c:pt idx="18529">
                  <c:v>-110.81700000000001</c:v>
                </c:pt>
                <c:pt idx="18530">
                  <c:v>-110.815</c:v>
                </c:pt>
                <c:pt idx="18531">
                  <c:v>-110.813</c:v>
                </c:pt>
                <c:pt idx="18532">
                  <c:v>-110.81100000000001</c:v>
                </c:pt>
                <c:pt idx="18533">
                  <c:v>-110.809</c:v>
                </c:pt>
                <c:pt idx="18534">
                  <c:v>-110.807</c:v>
                </c:pt>
                <c:pt idx="18535">
                  <c:v>-110.80500000000001</c:v>
                </c:pt>
                <c:pt idx="18536">
                  <c:v>-110.803</c:v>
                </c:pt>
                <c:pt idx="18537">
                  <c:v>-110.801</c:v>
                </c:pt>
                <c:pt idx="18538">
                  <c:v>-110.79900000000001</c:v>
                </c:pt>
                <c:pt idx="18539">
                  <c:v>-110.797</c:v>
                </c:pt>
                <c:pt idx="18540">
                  <c:v>-110.795</c:v>
                </c:pt>
                <c:pt idx="18541">
                  <c:v>-110.79300000000001</c:v>
                </c:pt>
                <c:pt idx="18542">
                  <c:v>-110.791</c:v>
                </c:pt>
                <c:pt idx="18543">
                  <c:v>-110.789</c:v>
                </c:pt>
                <c:pt idx="18544">
                  <c:v>-110.78700000000001</c:v>
                </c:pt>
                <c:pt idx="18545">
                  <c:v>-110.785</c:v>
                </c:pt>
                <c:pt idx="18546">
                  <c:v>-110.783</c:v>
                </c:pt>
                <c:pt idx="18547">
                  <c:v>-110.78100000000001</c:v>
                </c:pt>
                <c:pt idx="18548">
                  <c:v>-110.779</c:v>
                </c:pt>
                <c:pt idx="18549">
                  <c:v>-110.777</c:v>
                </c:pt>
                <c:pt idx="18550">
                  <c:v>-110.77500000000001</c:v>
                </c:pt>
                <c:pt idx="18551">
                  <c:v>-110.773</c:v>
                </c:pt>
                <c:pt idx="18552">
                  <c:v>-110.771</c:v>
                </c:pt>
                <c:pt idx="18553">
                  <c:v>-110.76900000000001</c:v>
                </c:pt>
                <c:pt idx="18554">
                  <c:v>-110.767</c:v>
                </c:pt>
                <c:pt idx="18555">
                  <c:v>-110.765</c:v>
                </c:pt>
                <c:pt idx="18556">
                  <c:v>-110.76300000000001</c:v>
                </c:pt>
                <c:pt idx="18557">
                  <c:v>-110.761</c:v>
                </c:pt>
                <c:pt idx="18558">
                  <c:v>-110.759</c:v>
                </c:pt>
                <c:pt idx="18559">
                  <c:v>-110.75700000000001</c:v>
                </c:pt>
                <c:pt idx="18560">
                  <c:v>-110.755</c:v>
                </c:pt>
                <c:pt idx="18561">
                  <c:v>-110.753</c:v>
                </c:pt>
                <c:pt idx="18562">
                  <c:v>-110.751</c:v>
                </c:pt>
                <c:pt idx="18563">
                  <c:v>-110.749</c:v>
                </c:pt>
                <c:pt idx="18564">
                  <c:v>-110.747</c:v>
                </c:pt>
                <c:pt idx="18565">
                  <c:v>-110.745</c:v>
                </c:pt>
                <c:pt idx="18566">
                  <c:v>-110.74299999999999</c:v>
                </c:pt>
                <c:pt idx="18567">
                  <c:v>-110.741</c:v>
                </c:pt>
                <c:pt idx="18568">
                  <c:v>-110.739</c:v>
                </c:pt>
                <c:pt idx="18569">
                  <c:v>-110.73699999999999</c:v>
                </c:pt>
                <c:pt idx="18570">
                  <c:v>-110.735</c:v>
                </c:pt>
                <c:pt idx="18571">
                  <c:v>-110.733</c:v>
                </c:pt>
                <c:pt idx="18572">
                  <c:v>-110.73099999999999</c:v>
                </c:pt>
                <c:pt idx="18573">
                  <c:v>-110.729</c:v>
                </c:pt>
                <c:pt idx="18574">
                  <c:v>-110.727</c:v>
                </c:pt>
                <c:pt idx="18575">
                  <c:v>-110.72499999999999</c:v>
                </c:pt>
                <c:pt idx="18576">
                  <c:v>-110.723</c:v>
                </c:pt>
                <c:pt idx="18577">
                  <c:v>-110.721</c:v>
                </c:pt>
                <c:pt idx="18578">
                  <c:v>-110.71899999999999</c:v>
                </c:pt>
                <c:pt idx="18579">
                  <c:v>-110.717</c:v>
                </c:pt>
                <c:pt idx="18580">
                  <c:v>-110.715</c:v>
                </c:pt>
                <c:pt idx="18581">
                  <c:v>-110.71299999999999</c:v>
                </c:pt>
                <c:pt idx="18582">
                  <c:v>-110.711</c:v>
                </c:pt>
                <c:pt idx="18583">
                  <c:v>-110.709</c:v>
                </c:pt>
                <c:pt idx="18584">
                  <c:v>-110.70699999999999</c:v>
                </c:pt>
                <c:pt idx="18585">
                  <c:v>-110.705</c:v>
                </c:pt>
                <c:pt idx="18586">
                  <c:v>-110.703</c:v>
                </c:pt>
                <c:pt idx="18587">
                  <c:v>-110.70099999999999</c:v>
                </c:pt>
                <c:pt idx="18588">
                  <c:v>-110.699</c:v>
                </c:pt>
                <c:pt idx="18589">
                  <c:v>-110.697</c:v>
                </c:pt>
                <c:pt idx="18590">
                  <c:v>-110.69499999999999</c:v>
                </c:pt>
                <c:pt idx="18591">
                  <c:v>-110.693</c:v>
                </c:pt>
                <c:pt idx="18592">
                  <c:v>-110.691</c:v>
                </c:pt>
                <c:pt idx="18593">
                  <c:v>-110.68899999999999</c:v>
                </c:pt>
                <c:pt idx="18594">
                  <c:v>-110.687</c:v>
                </c:pt>
                <c:pt idx="18595">
                  <c:v>-110.685</c:v>
                </c:pt>
                <c:pt idx="18596">
                  <c:v>-110.68299999999999</c:v>
                </c:pt>
                <c:pt idx="18597">
                  <c:v>-110.681</c:v>
                </c:pt>
                <c:pt idx="18598">
                  <c:v>-110.679</c:v>
                </c:pt>
                <c:pt idx="18599">
                  <c:v>-110.67699999999999</c:v>
                </c:pt>
                <c:pt idx="18600">
                  <c:v>-110.675</c:v>
                </c:pt>
                <c:pt idx="18601">
                  <c:v>-110.673</c:v>
                </c:pt>
                <c:pt idx="18602">
                  <c:v>-110.67099999999999</c:v>
                </c:pt>
                <c:pt idx="18603">
                  <c:v>-110.669</c:v>
                </c:pt>
                <c:pt idx="18604">
                  <c:v>-110.667</c:v>
                </c:pt>
                <c:pt idx="18605">
                  <c:v>-110.66499999999999</c:v>
                </c:pt>
                <c:pt idx="18606">
                  <c:v>-110.663</c:v>
                </c:pt>
                <c:pt idx="18607">
                  <c:v>-110.661</c:v>
                </c:pt>
                <c:pt idx="18608">
                  <c:v>-110.65899999999999</c:v>
                </c:pt>
                <c:pt idx="18609">
                  <c:v>-110.657</c:v>
                </c:pt>
                <c:pt idx="18610">
                  <c:v>-110.655</c:v>
                </c:pt>
                <c:pt idx="18611">
                  <c:v>-110.65299999999999</c:v>
                </c:pt>
                <c:pt idx="18612">
                  <c:v>-110.65100000000001</c:v>
                </c:pt>
                <c:pt idx="18613">
                  <c:v>-110.649</c:v>
                </c:pt>
                <c:pt idx="18614">
                  <c:v>-110.64699999999999</c:v>
                </c:pt>
                <c:pt idx="18615">
                  <c:v>-110.64500000000001</c:v>
                </c:pt>
                <c:pt idx="18616">
                  <c:v>-110.643</c:v>
                </c:pt>
                <c:pt idx="18617">
                  <c:v>-110.64099999999999</c:v>
                </c:pt>
                <c:pt idx="18618">
                  <c:v>-110.63900000000001</c:v>
                </c:pt>
                <c:pt idx="18619">
                  <c:v>-110.637</c:v>
                </c:pt>
                <c:pt idx="18620">
                  <c:v>-110.63499999999999</c:v>
                </c:pt>
                <c:pt idx="18621">
                  <c:v>-110.63300000000001</c:v>
                </c:pt>
                <c:pt idx="18622">
                  <c:v>-110.631</c:v>
                </c:pt>
                <c:pt idx="18623">
                  <c:v>-110.62899999999999</c:v>
                </c:pt>
                <c:pt idx="18624">
                  <c:v>-110.62700000000001</c:v>
                </c:pt>
                <c:pt idx="18625">
                  <c:v>-110.625</c:v>
                </c:pt>
                <c:pt idx="18626">
                  <c:v>-110.62299999999999</c:v>
                </c:pt>
                <c:pt idx="18627">
                  <c:v>-110.62100000000001</c:v>
                </c:pt>
                <c:pt idx="18628">
                  <c:v>-110.619</c:v>
                </c:pt>
                <c:pt idx="18629">
                  <c:v>-110.61699999999999</c:v>
                </c:pt>
                <c:pt idx="18630">
                  <c:v>-110.61500000000001</c:v>
                </c:pt>
                <c:pt idx="18631">
                  <c:v>-110.613</c:v>
                </c:pt>
                <c:pt idx="18632">
                  <c:v>-110.61099999999999</c:v>
                </c:pt>
                <c:pt idx="18633">
                  <c:v>-110.60900000000001</c:v>
                </c:pt>
                <c:pt idx="18634">
                  <c:v>-110.607</c:v>
                </c:pt>
                <c:pt idx="18635">
                  <c:v>-110.60499999999999</c:v>
                </c:pt>
                <c:pt idx="18636">
                  <c:v>-110.60300000000001</c:v>
                </c:pt>
                <c:pt idx="18637">
                  <c:v>-110.601</c:v>
                </c:pt>
                <c:pt idx="18638">
                  <c:v>-110.59899999999999</c:v>
                </c:pt>
                <c:pt idx="18639">
                  <c:v>-110.59700000000001</c:v>
                </c:pt>
                <c:pt idx="18640">
                  <c:v>-110.595</c:v>
                </c:pt>
                <c:pt idx="18641">
                  <c:v>-110.593</c:v>
                </c:pt>
                <c:pt idx="18642">
                  <c:v>-110.59100000000001</c:v>
                </c:pt>
                <c:pt idx="18643">
                  <c:v>-110.589</c:v>
                </c:pt>
                <c:pt idx="18644">
                  <c:v>-110.587</c:v>
                </c:pt>
                <c:pt idx="18645">
                  <c:v>-110.58500000000001</c:v>
                </c:pt>
                <c:pt idx="18646">
                  <c:v>-110.583</c:v>
                </c:pt>
                <c:pt idx="18647">
                  <c:v>-110.581</c:v>
                </c:pt>
                <c:pt idx="18648">
                  <c:v>-110.57900000000001</c:v>
                </c:pt>
                <c:pt idx="18649">
                  <c:v>-110.577</c:v>
                </c:pt>
                <c:pt idx="18650">
                  <c:v>-110.575</c:v>
                </c:pt>
                <c:pt idx="18651">
                  <c:v>-110.57300000000001</c:v>
                </c:pt>
                <c:pt idx="18652">
                  <c:v>-110.571</c:v>
                </c:pt>
                <c:pt idx="18653">
                  <c:v>-110.569</c:v>
                </c:pt>
                <c:pt idx="18654">
                  <c:v>-110.56700000000001</c:v>
                </c:pt>
                <c:pt idx="18655">
                  <c:v>-110.565</c:v>
                </c:pt>
                <c:pt idx="18656">
                  <c:v>-110.563</c:v>
                </c:pt>
                <c:pt idx="18657">
                  <c:v>-110.56100000000001</c:v>
                </c:pt>
                <c:pt idx="18658">
                  <c:v>-110.559</c:v>
                </c:pt>
                <c:pt idx="18659">
                  <c:v>-110.557</c:v>
                </c:pt>
                <c:pt idx="18660">
                  <c:v>-110.55500000000001</c:v>
                </c:pt>
                <c:pt idx="18661">
                  <c:v>-110.553</c:v>
                </c:pt>
                <c:pt idx="18662">
                  <c:v>-110.551</c:v>
                </c:pt>
                <c:pt idx="18663">
                  <c:v>-110.54900000000001</c:v>
                </c:pt>
                <c:pt idx="18664">
                  <c:v>-110.547</c:v>
                </c:pt>
                <c:pt idx="18665">
                  <c:v>-110.545</c:v>
                </c:pt>
                <c:pt idx="18666">
                  <c:v>-110.54300000000001</c:v>
                </c:pt>
                <c:pt idx="18667">
                  <c:v>-110.541</c:v>
                </c:pt>
                <c:pt idx="18668">
                  <c:v>-110.539</c:v>
                </c:pt>
                <c:pt idx="18669">
                  <c:v>-110.53700000000001</c:v>
                </c:pt>
                <c:pt idx="18670">
                  <c:v>-110.535</c:v>
                </c:pt>
                <c:pt idx="18671">
                  <c:v>-110.533</c:v>
                </c:pt>
                <c:pt idx="18672">
                  <c:v>-110.53100000000001</c:v>
                </c:pt>
                <c:pt idx="18673">
                  <c:v>-110.529</c:v>
                </c:pt>
                <c:pt idx="18674">
                  <c:v>-110.527</c:v>
                </c:pt>
                <c:pt idx="18675">
                  <c:v>-110.52500000000001</c:v>
                </c:pt>
                <c:pt idx="18676">
                  <c:v>-110.523</c:v>
                </c:pt>
                <c:pt idx="18677">
                  <c:v>-110.521</c:v>
                </c:pt>
                <c:pt idx="18678">
                  <c:v>-110.51900000000001</c:v>
                </c:pt>
                <c:pt idx="18679">
                  <c:v>-110.517</c:v>
                </c:pt>
                <c:pt idx="18680">
                  <c:v>-110.515</c:v>
                </c:pt>
                <c:pt idx="18681">
                  <c:v>-110.51300000000001</c:v>
                </c:pt>
                <c:pt idx="18682">
                  <c:v>-110.511</c:v>
                </c:pt>
                <c:pt idx="18683">
                  <c:v>-110.509</c:v>
                </c:pt>
                <c:pt idx="18684">
                  <c:v>-110.50700000000001</c:v>
                </c:pt>
                <c:pt idx="18685">
                  <c:v>-110.505</c:v>
                </c:pt>
                <c:pt idx="18686">
                  <c:v>-110.503</c:v>
                </c:pt>
                <c:pt idx="18687">
                  <c:v>-110.501</c:v>
                </c:pt>
                <c:pt idx="18688">
                  <c:v>-110.499</c:v>
                </c:pt>
                <c:pt idx="18689">
                  <c:v>-110.497</c:v>
                </c:pt>
                <c:pt idx="18690">
                  <c:v>-110.495</c:v>
                </c:pt>
                <c:pt idx="18691">
                  <c:v>-110.49299999999999</c:v>
                </c:pt>
                <c:pt idx="18692">
                  <c:v>-110.491</c:v>
                </c:pt>
                <c:pt idx="18693">
                  <c:v>-110.489</c:v>
                </c:pt>
                <c:pt idx="18694">
                  <c:v>-110.48699999999999</c:v>
                </c:pt>
                <c:pt idx="18695">
                  <c:v>-110.485</c:v>
                </c:pt>
                <c:pt idx="18696">
                  <c:v>-110.483</c:v>
                </c:pt>
                <c:pt idx="18697">
                  <c:v>-110.48099999999999</c:v>
                </c:pt>
                <c:pt idx="18698">
                  <c:v>-110.479</c:v>
                </c:pt>
                <c:pt idx="18699">
                  <c:v>-110.477</c:v>
                </c:pt>
                <c:pt idx="18700">
                  <c:v>-110.47499999999999</c:v>
                </c:pt>
                <c:pt idx="18701">
                  <c:v>-110.473</c:v>
                </c:pt>
                <c:pt idx="18702">
                  <c:v>-110.471</c:v>
                </c:pt>
                <c:pt idx="18703">
                  <c:v>-110.46899999999999</c:v>
                </c:pt>
                <c:pt idx="18704">
                  <c:v>-110.467</c:v>
                </c:pt>
                <c:pt idx="18705">
                  <c:v>-110.465</c:v>
                </c:pt>
                <c:pt idx="18706">
                  <c:v>-110.46299999999999</c:v>
                </c:pt>
                <c:pt idx="18707">
                  <c:v>-110.461</c:v>
                </c:pt>
                <c:pt idx="18708">
                  <c:v>-110.459</c:v>
                </c:pt>
                <c:pt idx="18709">
                  <c:v>-110.45699999999999</c:v>
                </c:pt>
                <c:pt idx="18710">
                  <c:v>-110.455</c:v>
                </c:pt>
                <c:pt idx="18711">
                  <c:v>-110.453</c:v>
                </c:pt>
                <c:pt idx="18712">
                  <c:v>-110.45099999999999</c:v>
                </c:pt>
                <c:pt idx="18713">
                  <c:v>-110.449</c:v>
                </c:pt>
                <c:pt idx="18714">
                  <c:v>-110.447</c:v>
                </c:pt>
                <c:pt idx="18715">
                  <c:v>-110.44499999999999</c:v>
                </c:pt>
                <c:pt idx="18716">
                  <c:v>-110.443</c:v>
                </c:pt>
                <c:pt idx="18717">
                  <c:v>-110.441</c:v>
                </c:pt>
                <c:pt idx="18718">
                  <c:v>-110.43899999999999</c:v>
                </c:pt>
                <c:pt idx="18719">
                  <c:v>-110.437</c:v>
                </c:pt>
                <c:pt idx="18720">
                  <c:v>-110.435</c:v>
                </c:pt>
                <c:pt idx="18721">
                  <c:v>-110.43299999999999</c:v>
                </c:pt>
                <c:pt idx="18722">
                  <c:v>-110.431</c:v>
                </c:pt>
                <c:pt idx="18723">
                  <c:v>-110.429</c:v>
                </c:pt>
                <c:pt idx="18724">
                  <c:v>-110.42699999999999</c:v>
                </c:pt>
                <c:pt idx="18725">
                  <c:v>-110.425</c:v>
                </c:pt>
                <c:pt idx="18726">
                  <c:v>-110.423</c:v>
                </c:pt>
                <c:pt idx="18727">
                  <c:v>-110.42099999999999</c:v>
                </c:pt>
                <c:pt idx="18728">
                  <c:v>-110.419</c:v>
                </c:pt>
                <c:pt idx="18729">
                  <c:v>-110.417</c:v>
                </c:pt>
                <c:pt idx="18730">
                  <c:v>-110.41499999999999</c:v>
                </c:pt>
                <c:pt idx="18731">
                  <c:v>-110.413</c:v>
                </c:pt>
                <c:pt idx="18732">
                  <c:v>-110.411</c:v>
                </c:pt>
                <c:pt idx="18733">
                  <c:v>-110.40899999999999</c:v>
                </c:pt>
                <c:pt idx="18734">
                  <c:v>-110.407</c:v>
                </c:pt>
                <c:pt idx="18735">
                  <c:v>-110.405</c:v>
                </c:pt>
                <c:pt idx="18736">
                  <c:v>-110.40299999999999</c:v>
                </c:pt>
                <c:pt idx="18737">
                  <c:v>-110.40100000000001</c:v>
                </c:pt>
                <c:pt idx="18738">
                  <c:v>-110.399</c:v>
                </c:pt>
                <c:pt idx="18739">
                  <c:v>-110.39699999999999</c:v>
                </c:pt>
                <c:pt idx="18740">
                  <c:v>-110.39500000000001</c:v>
                </c:pt>
                <c:pt idx="18741">
                  <c:v>-110.393</c:v>
                </c:pt>
                <c:pt idx="18742">
                  <c:v>-110.39099999999999</c:v>
                </c:pt>
                <c:pt idx="18743">
                  <c:v>-110.38900000000001</c:v>
                </c:pt>
                <c:pt idx="18744">
                  <c:v>-110.387</c:v>
                </c:pt>
                <c:pt idx="18745">
                  <c:v>-110.38499999999999</c:v>
                </c:pt>
                <c:pt idx="18746">
                  <c:v>-110.38300000000001</c:v>
                </c:pt>
                <c:pt idx="18747">
                  <c:v>-110.381</c:v>
                </c:pt>
                <c:pt idx="18748">
                  <c:v>-110.37899999999999</c:v>
                </c:pt>
                <c:pt idx="18749">
                  <c:v>-110.37700000000001</c:v>
                </c:pt>
                <c:pt idx="18750">
                  <c:v>-110.375</c:v>
                </c:pt>
                <c:pt idx="18751">
                  <c:v>-110.37299999999999</c:v>
                </c:pt>
                <c:pt idx="18752">
                  <c:v>-110.37100000000001</c:v>
                </c:pt>
                <c:pt idx="18753">
                  <c:v>-110.369</c:v>
                </c:pt>
                <c:pt idx="18754">
                  <c:v>-110.36699999999999</c:v>
                </c:pt>
                <c:pt idx="18755">
                  <c:v>-110.36500000000001</c:v>
                </c:pt>
                <c:pt idx="18756">
                  <c:v>-110.363</c:v>
                </c:pt>
                <c:pt idx="18757">
                  <c:v>-110.36099999999999</c:v>
                </c:pt>
                <c:pt idx="18758">
                  <c:v>-110.35900000000001</c:v>
                </c:pt>
                <c:pt idx="18759">
                  <c:v>-110.357</c:v>
                </c:pt>
                <c:pt idx="18760">
                  <c:v>-110.35499999999999</c:v>
                </c:pt>
                <c:pt idx="18761">
                  <c:v>-110.35300000000001</c:v>
                </c:pt>
                <c:pt idx="18762">
                  <c:v>-110.351</c:v>
                </c:pt>
                <c:pt idx="18763">
                  <c:v>-110.34899999999999</c:v>
                </c:pt>
                <c:pt idx="18764">
                  <c:v>-110.34700000000001</c:v>
                </c:pt>
                <c:pt idx="18765">
                  <c:v>-110.345</c:v>
                </c:pt>
                <c:pt idx="18766">
                  <c:v>-110.343</c:v>
                </c:pt>
                <c:pt idx="18767">
                  <c:v>-110.34100000000001</c:v>
                </c:pt>
                <c:pt idx="18768">
                  <c:v>-110.339</c:v>
                </c:pt>
                <c:pt idx="18769">
                  <c:v>-110.337</c:v>
                </c:pt>
                <c:pt idx="18770">
                  <c:v>-110.33500000000001</c:v>
                </c:pt>
                <c:pt idx="18771">
                  <c:v>-110.333</c:v>
                </c:pt>
                <c:pt idx="18772">
                  <c:v>-110.331</c:v>
                </c:pt>
                <c:pt idx="18773">
                  <c:v>-110.32900000000001</c:v>
                </c:pt>
                <c:pt idx="18774">
                  <c:v>-110.327</c:v>
                </c:pt>
                <c:pt idx="18775">
                  <c:v>-110.325</c:v>
                </c:pt>
                <c:pt idx="18776">
                  <c:v>-110.32300000000001</c:v>
                </c:pt>
                <c:pt idx="18777">
                  <c:v>-110.321</c:v>
                </c:pt>
                <c:pt idx="18778">
                  <c:v>-110.319</c:v>
                </c:pt>
                <c:pt idx="18779">
                  <c:v>-110.31700000000001</c:v>
                </c:pt>
                <c:pt idx="18780">
                  <c:v>-110.315</c:v>
                </c:pt>
                <c:pt idx="18781">
                  <c:v>-110.313</c:v>
                </c:pt>
                <c:pt idx="18782">
                  <c:v>-110.31100000000001</c:v>
                </c:pt>
                <c:pt idx="18783">
                  <c:v>-110.309</c:v>
                </c:pt>
                <c:pt idx="18784">
                  <c:v>-110.307</c:v>
                </c:pt>
                <c:pt idx="18785">
                  <c:v>-110.30500000000001</c:v>
                </c:pt>
                <c:pt idx="18786">
                  <c:v>-110.303</c:v>
                </c:pt>
                <c:pt idx="18787">
                  <c:v>-110.301</c:v>
                </c:pt>
                <c:pt idx="18788">
                  <c:v>-110.29900000000001</c:v>
                </c:pt>
                <c:pt idx="18789">
                  <c:v>-110.297</c:v>
                </c:pt>
                <c:pt idx="18790">
                  <c:v>-110.295</c:v>
                </c:pt>
                <c:pt idx="18791">
                  <c:v>-110.29300000000001</c:v>
                </c:pt>
                <c:pt idx="18792">
                  <c:v>-110.291</c:v>
                </c:pt>
                <c:pt idx="18793">
                  <c:v>-110.289</c:v>
                </c:pt>
                <c:pt idx="18794">
                  <c:v>-110.28700000000001</c:v>
                </c:pt>
                <c:pt idx="18795">
                  <c:v>-110.285</c:v>
                </c:pt>
                <c:pt idx="18796">
                  <c:v>-110.283</c:v>
                </c:pt>
                <c:pt idx="18797">
                  <c:v>-110.28100000000001</c:v>
                </c:pt>
                <c:pt idx="18798">
                  <c:v>-110.279</c:v>
                </c:pt>
                <c:pt idx="18799">
                  <c:v>-110.277</c:v>
                </c:pt>
                <c:pt idx="18800">
                  <c:v>-110.27500000000001</c:v>
                </c:pt>
                <c:pt idx="18801">
                  <c:v>-110.273</c:v>
                </c:pt>
                <c:pt idx="18802">
                  <c:v>-110.271</c:v>
                </c:pt>
                <c:pt idx="18803">
                  <c:v>-110.26900000000001</c:v>
                </c:pt>
                <c:pt idx="18804">
                  <c:v>-110.267</c:v>
                </c:pt>
                <c:pt idx="18805">
                  <c:v>-110.265</c:v>
                </c:pt>
                <c:pt idx="18806">
                  <c:v>-110.26300000000001</c:v>
                </c:pt>
                <c:pt idx="18807">
                  <c:v>-110.261</c:v>
                </c:pt>
                <c:pt idx="18808">
                  <c:v>-110.259</c:v>
                </c:pt>
                <c:pt idx="18809">
                  <c:v>-110.25700000000001</c:v>
                </c:pt>
                <c:pt idx="18810">
                  <c:v>-110.255</c:v>
                </c:pt>
                <c:pt idx="18811">
                  <c:v>-110.253</c:v>
                </c:pt>
                <c:pt idx="18812">
                  <c:v>-110.251</c:v>
                </c:pt>
                <c:pt idx="18813">
                  <c:v>-110.249</c:v>
                </c:pt>
                <c:pt idx="18814">
                  <c:v>-110.247</c:v>
                </c:pt>
                <c:pt idx="18815">
                  <c:v>-110.245</c:v>
                </c:pt>
                <c:pt idx="18816">
                  <c:v>-110.24299999999999</c:v>
                </c:pt>
                <c:pt idx="18817">
                  <c:v>-110.241</c:v>
                </c:pt>
                <c:pt idx="18818">
                  <c:v>-110.239</c:v>
                </c:pt>
                <c:pt idx="18819">
                  <c:v>-110.23699999999999</c:v>
                </c:pt>
                <c:pt idx="18820">
                  <c:v>-110.235</c:v>
                </c:pt>
                <c:pt idx="18821">
                  <c:v>-110.233</c:v>
                </c:pt>
                <c:pt idx="18822">
                  <c:v>-110.23099999999999</c:v>
                </c:pt>
                <c:pt idx="18823">
                  <c:v>-110.229</c:v>
                </c:pt>
                <c:pt idx="18824">
                  <c:v>-110.227</c:v>
                </c:pt>
                <c:pt idx="18825">
                  <c:v>-110.22499999999999</c:v>
                </c:pt>
                <c:pt idx="18826">
                  <c:v>-110.223</c:v>
                </c:pt>
                <c:pt idx="18827">
                  <c:v>-110.221</c:v>
                </c:pt>
                <c:pt idx="18828">
                  <c:v>-110.21899999999999</c:v>
                </c:pt>
                <c:pt idx="18829">
                  <c:v>-110.217</c:v>
                </c:pt>
                <c:pt idx="18830">
                  <c:v>-110.215</c:v>
                </c:pt>
                <c:pt idx="18831">
                  <c:v>-110.21299999999999</c:v>
                </c:pt>
                <c:pt idx="18832">
                  <c:v>-110.211</c:v>
                </c:pt>
                <c:pt idx="18833">
                  <c:v>-110.209</c:v>
                </c:pt>
                <c:pt idx="18834">
                  <c:v>-110.20699999999999</c:v>
                </c:pt>
                <c:pt idx="18835">
                  <c:v>-110.205</c:v>
                </c:pt>
                <c:pt idx="18836">
                  <c:v>-110.203</c:v>
                </c:pt>
                <c:pt idx="18837">
                  <c:v>-110.20099999999999</c:v>
                </c:pt>
                <c:pt idx="18838">
                  <c:v>-110.199</c:v>
                </c:pt>
                <c:pt idx="18839">
                  <c:v>-110.197</c:v>
                </c:pt>
                <c:pt idx="18840">
                  <c:v>-110.19499999999999</c:v>
                </c:pt>
                <c:pt idx="18841">
                  <c:v>-110.193</c:v>
                </c:pt>
                <c:pt idx="18842">
                  <c:v>-110.191</c:v>
                </c:pt>
                <c:pt idx="18843">
                  <c:v>-110.18899999999999</c:v>
                </c:pt>
                <c:pt idx="18844">
                  <c:v>-110.187</c:v>
                </c:pt>
                <c:pt idx="18845">
                  <c:v>-110.185</c:v>
                </c:pt>
                <c:pt idx="18846">
                  <c:v>-110.18299999999999</c:v>
                </c:pt>
                <c:pt idx="18847">
                  <c:v>-110.181</c:v>
                </c:pt>
                <c:pt idx="18848">
                  <c:v>-110.179</c:v>
                </c:pt>
                <c:pt idx="18849">
                  <c:v>-110.17699999999999</c:v>
                </c:pt>
                <c:pt idx="18850">
                  <c:v>-110.175</c:v>
                </c:pt>
                <c:pt idx="18851">
                  <c:v>-110.173</c:v>
                </c:pt>
                <c:pt idx="18852">
                  <c:v>-110.17099999999999</c:v>
                </c:pt>
                <c:pt idx="18853">
                  <c:v>-110.169</c:v>
                </c:pt>
                <c:pt idx="18854">
                  <c:v>-110.167</c:v>
                </c:pt>
                <c:pt idx="18855">
                  <c:v>-110.16499999999999</c:v>
                </c:pt>
                <c:pt idx="18856">
                  <c:v>-110.163</c:v>
                </c:pt>
                <c:pt idx="18857">
                  <c:v>-110.161</c:v>
                </c:pt>
                <c:pt idx="18858">
                  <c:v>-110.15899999999999</c:v>
                </c:pt>
                <c:pt idx="18859">
                  <c:v>-110.157</c:v>
                </c:pt>
                <c:pt idx="18860">
                  <c:v>-110.155</c:v>
                </c:pt>
                <c:pt idx="18861">
                  <c:v>-110.15299999999999</c:v>
                </c:pt>
                <c:pt idx="18862">
                  <c:v>-110.15100000000001</c:v>
                </c:pt>
                <c:pt idx="18863">
                  <c:v>-110.149</c:v>
                </c:pt>
                <c:pt idx="18864">
                  <c:v>-110.14699999999999</c:v>
                </c:pt>
                <c:pt idx="18865">
                  <c:v>-110.14500000000001</c:v>
                </c:pt>
                <c:pt idx="18866">
                  <c:v>-110.143</c:v>
                </c:pt>
                <c:pt idx="18867">
                  <c:v>-110.14099999999999</c:v>
                </c:pt>
                <c:pt idx="18868">
                  <c:v>-110.13900000000001</c:v>
                </c:pt>
                <c:pt idx="18869">
                  <c:v>-110.137</c:v>
                </c:pt>
                <c:pt idx="18870">
                  <c:v>-110.13499999999999</c:v>
                </c:pt>
                <c:pt idx="18871">
                  <c:v>-110.13300000000001</c:v>
                </c:pt>
                <c:pt idx="18872">
                  <c:v>-110.131</c:v>
                </c:pt>
                <c:pt idx="18873">
                  <c:v>-110.12899999999999</c:v>
                </c:pt>
                <c:pt idx="18874">
                  <c:v>-110.12700000000001</c:v>
                </c:pt>
                <c:pt idx="18875">
                  <c:v>-110.125</c:v>
                </c:pt>
                <c:pt idx="18876">
                  <c:v>-110.12299999999999</c:v>
                </c:pt>
                <c:pt idx="18877">
                  <c:v>-110.12100000000001</c:v>
                </c:pt>
                <c:pt idx="18878">
                  <c:v>-110.119</c:v>
                </c:pt>
                <c:pt idx="18879">
                  <c:v>-110.11699999999999</c:v>
                </c:pt>
                <c:pt idx="18880">
                  <c:v>-110.11500000000001</c:v>
                </c:pt>
                <c:pt idx="18881">
                  <c:v>-110.113</c:v>
                </c:pt>
                <c:pt idx="18882">
                  <c:v>-110.11099999999999</c:v>
                </c:pt>
                <c:pt idx="18883">
                  <c:v>-110.10900000000001</c:v>
                </c:pt>
                <c:pt idx="18884">
                  <c:v>-110.107</c:v>
                </c:pt>
                <c:pt idx="18885">
                  <c:v>-110.10499999999999</c:v>
                </c:pt>
                <c:pt idx="18886">
                  <c:v>-110.10300000000001</c:v>
                </c:pt>
                <c:pt idx="18887">
                  <c:v>-110.101</c:v>
                </c:pt>
                <c:pt idx="18888">
                  <c:v>-110.09899999999999</c:v>
                </c:pt>
                <c:pt idx="18889">
                  <c:v>-110.09700000000001</c:v>
                </c:pt>
                <c:pt idx="18890">
                  <c:v>-110.095</c:v>
                </c:pt>
                <c:pt idx="18891">
                  <c:v>-110.093</c:v>
                </c:pt>
                <c:pt idx="18892">
                  <c:v>-110.09100000000001</c:v>
                </c:pt>
                <c:pt idx="18893">
                  <c:v>-110.089</c:v>
                </c:pt>
                <c:pt idx="18894">
                  <c:v>-110.087</c:v>
                </c:pt>
                <c:pt idx="18895">
                  <c:v>-110.08500000000001</c:v>
                </c:pt>
                <c:pt idx="18896">
                  <c:v>-110.083</c:v>
                </c:pt>
                <c:pt idx="18897">
                  <c:v>-110.081</c:v>
                </c:pt>
                <c:pt idx="18898">
                  <c:v>-110.07900000000001</c:v>
                </c:pt>
                <c:pt idx="18899">
                  <c:v>-110.077</c:v>
                </c:pt>
                <c:pt idx="18900">
                  <c:v>-110.075</c:v>
                </c:pt>
                <c:pt idx="18901">
                  <c:v>-110.07300000000001</c:v>
                </c:pt>
                <c:pt idx="18902">
                  <c:v>-110.071</c:v>
                </c:pt>
                <c:pt idx="18903">
                  <c:v>-110.069</c:v>
                </c:pt>
                <c:pt idx="18904">
                  <c:v>-110.06700000000001</c:v>
                </c:pt>
                <c:pt idx="18905">
                  <c:v>-110.065</c:v>
                </c:pt>
                <c:pt idx="18906">
                  <c:v>-110.063</c:v>
                </c:pt>
                <c:pt idx="18907">
                  <c:v>-110.06100000000001</c:v>
                </c:pt>
                <c:pt idx="18908">
                  <c:v>-110.059</c:v>
                </c:pt>
                <c:pt idx="18909">
                  <c:v>-110.057</c:v>
                </c:pt>
                <c:pt idx="18910">
                  <c:v>-110.05500000000001</c:v>
                </c:pt>
                <c:pt idx="18911">
                  <c:v>-110.053</c:v>
                </c:pt>
                <c:pt idx="18912">
                  <c:v>-110.051</c:v>
                </c:pt>
                <c:pt idx="18913">
                  <c:v>-110.04900000000001</c:v>
                </c:pt>
                <c:pt idx="18914">
                  <c:v>-110.047</c:v>
                </c:pt>
                <c:pt idx="18915">
                  <c:v>-110.045</c:v>
                </c:pt>
                <c:pt idx="18916">
                  <c:v>-110.04300000000001</c:v>
                </c:pt>
                <c:pt idx="18917">
                  <c:v>-110.041</c:v>
                </c:pt>
                <c:pt idx="18918">
                  <c:v>-110.039</c:v>
                </c:pt>
                <c:pt idx="18919">
                  <c:v>-110.03700000000001</c:v>
                </c:pt>
                <c:pt idx="18920">
                  <c:v>-110.035</c:v>
                </c:pt>
                <c:pt idx="18921">
                  <c:v>-110.033</c:v>
                </c:pt>
                <c:pt idx="18922">
                  <c:v>-110.03100000000001</c:v>
                </c:pt>
                <c:pt idx="18923">
                  <c:v>-110.029</c:v>
                </c:pt>
                <c:pt idx="18924">
                  <c:v>-110.027</c:v>
                </c:pt>
                <c:pt idx="18925">
                  <c:v>-110.02500000000001</c:v>
                </c:pt>
                <c:pt idx="18926">
                  <c:v>-110.023</c:v>
                </c:pt>
                <c:pt idx="18927">
                  <c:v>-110.021</c:v>
                </c:pt>
                <c:pt idx="18928">
                  <c:v>-110.01900000000001</c:v>
                </c:pt>
                <c:pt idx="18929">
                  <c:v>-110.017</c:v>
                </c:pt>
                <c:pt idx="18930">
                  <c:v>-110.015</c:v>
                </c:pt>
                <c:pt idx="18931">
                  <c:v>-110.01300000000001</c:v>
                </c:pt>
                <c:pt idx="18932">
                  <c:v>-110.011</c:v>
                </c:pt>
                <c:pt idx="18933">
                  <c:v>-110.009</c:v>
                </c:pt>
                <c:pt idx="18934">
                  <c:v>-110.00700000000001</c:v>
                </c:pt>
                <c:pt idx="18935">
                  <c:v>-110.005</c:v>
                </c:pt>
                <c:pt idx="18936">
                  <c:v>-110.003</c:v>
                </c:pt>
                <c:pt idx="18937">
                  <c:v>-110.001</c:v>
                </c:pt>
                <c:pt idx="18938">
                  <c:v>-109.999</c:v>
                </c:pt>
                <c:pt idx="18939">
                  <c:v>-109.997</c:v>
                </c:pt>
                <c:pt idx="18940">
                  <c:v>-109.995</c:v>
                </c:pt>
                <c:pt idx="18941">
                  <c:v>-109.99299999999999</c:v>
                </c:pt>
                <c:pt idx="18942">
                  <c:v>-109.991</c:v>
                </c:pt>
                <c:pt idx="18943">
                  <c:v>-109.989</c:v>
                </c:pt>
                <c:pt idx="18944">
                  <c:v>-109.98699999999999</c:v>
                </c:pt>
                <c:pt idx="18945">
                  <c:v>-109.985</c:v>
                </c:pt>
                <c:pt idx="18946">
                  <c:v>-109.983</c:v>
                </c:pt>
                <c:pt idx="18947">
                  <c:v>-109.98099999999999</c:v>
                </c:pt>
                <c:pt idx="18948">
                  <c:v>-109.979</c:v>
                </c:pt>
                <c:pt idx="18949">
                  <c:v>-109.977</c:v>
                </c:pt>
                <c:pt idx="18950">
                  <c:v>-109.97499999999999</c:v>
                </c:pt>
                <c:pt idx="18951">
                  <c:v>-109.973</c:v>
                </c:pt>
                <c:pt idx="18952">
                  <c:v>-109.971</c:v>
                </c:pt>
                <c:pt idx="18953">
                  <c:v>-109.96899999999999</c:v>
                </c:pt>
                <c:pt idx="18954">
                  <c:v>-109.967</c:v>
                </c:pt>
                <c:pt idx="18955">
                  <c:v>-109.965</c:v>
                </c:pt>
                <c:pt idx="18956">
                  <c:v>-109.96299999999999</c:v>
                </c:pt>
                <c:pt idx="18957">
                  <c:v>-109.961</c:v>
                </c:pt>
                <c:pt idx="18958">
                  <c:v>-109.959</c:v>
                </c:pt>
                <c:pt idx="18959">
                  <c:v>-109.95699999999999</c:v>
                </c:pt>
                <c:pt idx="18960">
                  <c:v>-109.955</c:v>
                </c:pt>
                <c:pt idx="18961">
                  <c:v>-109.953</c:v>
                </c:pt>
                <c:pt idx="18962">
                  <c:v>-109.95099999999999</c:v>
                </c:pt>
                <c:pt idx="18963">
                  <c:v>-109.949</c:v>
                </c:pt>
                <c:pt idx="18964">
                  <c:v>-109.947</c:v>
                </c:pt>
                <c:pt idx="18965">
                  <c:v>-109.94499999999999</c:v>
                </c:pt>
                <c:pt idx="18966">
                  <c:v>-109.943</c:v>
                </c:pt>
                <c:pt idx="18967">
                  <c:v>-109.941</c:v>
                </c:pt>
                <c:pt idx="18968">
                  <c:v>-109.93899999999999</c:v>
                </c:pt>
                <c:pt idx="18969">
                  <c:v>-109.937</c:v>
                </c:pt>
                <c:pt idx="18970">
                  <c:v>-109.935</c:v>
                </c:pt>
                <c:pt idx="18971">
                  <c:v>-109.93299999999999</c:v>
                </c:pt>
                <c:pt idx="18972">
                  <c:v>-109.931</c:v>
                </c:pt>
                <c:pt idx="18973">
                  <c:v>-109.929</c:v>
                </c:pt>
                <c:pt idx="18974">
                  <c:v>-109.92699999999999</c:v>
                </c:pt>
                <c:pt idx="18975">
                  <c:v>-109.925</c:v>
                </c:pt>
                <c:pt idx="18976">
                  <c:v>-109.923</c:v>
                </c:pt>
                <c:pt idx="18977">
                  <c:v>-109.92099999999999</c:v>
                </c:pt>
                <c:pt idx="18978">
                  <c:v>-109.919</c:v>
                </c:pt>
                <c:pt idx="18979">
                  <c:v>-109.917</c:v>
                </c:pt>
                <c:pt idx="18980">
                  <c:v>-109.91499999999999</c:v>
                </c:pt>
                <c:pt idx="18981">
                  <c:v>-109.913</c:v>
                </c:pt>
                <c:pt idx="18982">
                  <c:v>-109.911</c:v>
                </c:pt>
                <c:pt idx="18983">
                  <c:v>-109.90899999999999</c:v>
                </c:pt>
                <c:pt idx="18984">
                  <c:v>-109.907</c:v>
                </c:pt>
                <c:pt idx="18985">
                  <c:v>-109.905</c:v>
                </c:pt>
                <c:pt idx="18986">
                  <c:v>-109.90299999999999</c:v>
                </c:pt>
                <c:pt idx="18987">
                  <c:v>-109.90100000000001</c:v>
                </c:pt>
                <c:pt idx="18988">
                  <c:v>-109.899</c:v>
                </c:pt>
                <c:pt idx="18989">
                  <c:v>-109.89699999999999</c:v>
                </c:pt>
                <c:pt idx="18990">
                  <c:v>-109.89500000000001</c:v>
                </c:pt>
                <c:pt idx="18991">
                  <c:v>-109.893</c:v>
                </c:pt>
                <c:pt idx="18992">
                  <c:v>-109.89099999999999</c:v>
                </c:pt>
                <c:pt idx="18993">
                  <c:v>-109.88900000000001</c:v>
                </c:pt>
                <c:pt idx="18994">
                  <c:v>-109.887</c:v>
                </c:pt>
                <c:pt idx="18995">
                  <c:v>-109.88499999999999</c:v>
                </c:pt>
                <c:pt idx="18996">
                  <c:v>-109.88300000000001</c:v>
                </c:pt>
                <c:pt idx="18997">
                  <c:v>-109.881</c:v>
                </c:pt>
                <c:pt idx="18998">
                  <c:v>-109.87899999999999</c:v>
                </c:pt>
                <c:pt idx="18999">
                  <c:v>-109.87700000000001</c:v>
                </c:pt>
                <c:pt idx="19000">
                  <c:v>-109.875</c:v>
                </c:pt>
                <c:pt idx="19001">
                  <c:v>-109.87299999999999</c:v>
                </c:pt>
                <c:pt idx="19002">
                  <c:v>-109.87100000000001</c:v>
                </c:pt>
                <c:pt idx="19003">
                  <c:v>-109.869</c:v>
                </c:pt>
                <c:pt idx="19004">
                  <c:v>-109.86699999999999</c:v>
                </c:pt>
                <c:pt idx="19005">
                  <c:v>-109.86500000000001</c:v>
                </c:pt>
                <c:pt idx="19006">
                  <c:v>-109.863</c:v>
                </c:pt>
                <c:pt idx="19007">
                  <c:v>-109.86099999999999</c:v>
                </c:pt>
                <c:pt idx="19008">
                  <c:v>-109.85900000000001</c:v>
                </c:pt>
                <c:pt idx="19009">
                  <c:v>-109.857</c:v>
                </c:pt>
                <c:pt idx="19010">
                  <c:v>-109.85499999999999</c:v>
                </c:pt>
                <c:pt idx="19011">
                  <c:v>-109.85300000000001</c:v>
                </c:pt>
                <c:pt idx="19012">
                  <c:v>-109.851</c:v>
                </c:pt>
                <c:pt idx="19013">
                  <c:v>-109.84899999999999</c:v>
                </c:pt>
                <c:pt idx="19014">
                  <c:v>-109.84700000000001</c:v>
                </c:pt>
                <c:pt idx="19015">
                  <c:v>-109.845</c:v>
                </c:pt>
                <c:pt idx="19016">
                  <c:v>-109.843</c:v>
                </c:pt>
                <c:pt idx="19017">
                  <c:v>-109.84100000000001</c:v>
                </c:pt>
                <c:pt idx="19018">
                  <c:v>-109.839</c:v>
                </c:pt>
                <c:pt idx="19019">
                  <c:v>-109.837</c:v>
                </c:pt>
                <c:pt idx="19020">
                  <c:v>-109.83500000000001</c:v>
                </c:pt>
                <c:pt idx="19021">
                  <c:v>-109.833</c:v>
                </c:pt>
                <c:pt idx="19022">
                  <c:v>-109.831</c:v>
                </c:pt>
                <c:pt idx="19023">
                  <c:v>-109.82900000000001</c:v>
                </c:pt>
                <c:pt idx="19024">
                  <c:v>-109.827</c:v>
                </c:pt>
                <c:pt idx="19025">
                  <c:v>-109.825</c:v>
                </c:pt>
                <c:pt idx="19026">
                  <c:v>-109.82300000000001</c:v>
                </c:pt>
                <c:pt idx="19027">
                  <c:v>-109.821</c:v>
                </c:pt>
                <c:pt idx="19028">
                  <c:v>-109.819</c:v>
                </c:pt>
                <c:pt idx="19029">
                  <c:v>-109.81700000000001</c:v>
                </c:pt>
                <c:pt idx="19030">
                  <c:v>-109.815</c:v>
                </c:pt>
                <c:pt idx="19031">
                  <c:v>-109.813</c:v>
                </c:pt>
                <c:pt idx="19032">
                  <c:v>-109.81100000000001</c:v>
                </c:pt>
                <c:pt idx="19033">
                  <c:v>-109.809</c:v>
                </c:pt>
                <c:pt idx="19034">
                  <c:v>-109.807</c:v>
                </c:pt>
                <c:pt idx="19035">
                  <c:v>-109.80500000000001</c:v>
                </c:pt>
                <c:pt idx="19036">
                  <c:v>-109.803</c:v>
                </c:pt>
                <c:pt idx="19037">
                  <c:v>-109.801</c:v>
                </c:pt>
                <c:pt idx="19038">
                  <c:v>-109.79900000000001</c:v>
                </c:pt>
                <c:pt idx="19039">
                  <c:v>-109.797</c:v>
                </c:pt>
                <c:pt idx="19040">
                  <c:v>-109.795</c:v>
                </c:pt>
                <c:pt idx="19041">
                  <c:v>-109.79300000000001</c:v>
                </c:pt>
                <c:pt idx="19042">
                  <c:v>-109.791</c:v>
                </c:pt>
                <c:pt idx="19043">
                  <c:v>-109.789</c:v>
                </c:pt>
                <c:pt idx="19044">
                  <c:v>-109.78700000000001</c:v>
                </c:pt>
                <c:pt idx="19045">
                  <c:v>-109.785</c:v>
                </c:pt>
                <c:pt idx="19046">
                  <c:v>-109.783</c:v>
                </c:pt>
                <c:pt idx="19047">
                  <c:v>-109.78100000000001</c:v>
                </c:pt>
                <c:pt idx="19048">
                  <c:v>-109.779</c:v>
                </c:pt>
                <c:pt idx="19049">
                  <c:v>-109.777</c:v>
                </c:pt>
                <c:pt idx="19050">
                  <c:v>-109.77500000000001</c:v>
                </c:pt>
                <c:pt idx="19051">
                  <c:v>-109.773</c:v>
                </c:pt>
                <c:pt idx="19052">
                  <c:v>-109.771</c:v>
                </c:pt>
                <c:pt idx="19053">
                  <c:v>-109.76900000000001</c:v>
                </c:pt>
                <c:pt idx="19054">
                  <c:v>-109.767</c:v>
                </c:pt>
                <c:pt idx="19055">
                  <c:v>-109.765</c:v>
                </c:pt>
                <c:pt idx="19056">
                  <c:v>-109.76300000000001</c:v>
                </c:pt>
                <c:pt idx="19057">
                  <c:v>-109.761</c:v>
                </c:pt>
                <c:pt idx="19058">
                  <c:v>-109.759</c:v>
                </c:pt>
                <c:pt idx="19059">
                  <c:v>-109.75700000000001</c:v>
                </c:pt>
                <c:pt idx="19060">
                  <c:v>-109.755</c:v>
                </c:pt>
                <c:pt idx="19061">
                  <c:v>-109.753</c:v>
                </c:pt>
                <c:pt idx="19062">
                  <c:v>-109.751</c:v>
                </c:pt>
                <c:pt idx="19063">
                  <c:v>-109.749</c:v>
                </c:pt>
                <c:pt idx="19064">
                  <c:v>-109.747</c:v>
                </c:pt>
                <c:pt idx="19065">
                  <c:v>-109.745</c:v>
                </c:pt>
                <c:pt idx="19066">
                  <c:v>-109.74299999999999</c:v>
                </c:pt>
                <c:pt idx="19067">
                  <c:v>-109.741</c:v>
                </c:pt>
                <c:pt idx="19068">
                  <c:v>-109.739</c:v>
                </c:pt>
                <c:pt idx="19069">
                  <c:v>-109.73699999999999</c:v>
                </c:pt>
                <c:pt idx="19070">
                  <c:v>-109.735</c:v>
                </c:pt>
                <c:pt idx="19071">
                  <c:v>-109.733</c:v>
                </c:pt>
                <c:pt idx="19072">
                  <c:v>-109.73099999999999</c:v>
                </c:pt>
                <c:pt idx="19073">
                  <c:v>-109.729</c:v>
                </c:pt>
                <c:pt idx="19074">
                  <c:v>-109.727</c:v>
                </c:pt>
                <c:pt idx="19075">
                  <c:v>-109.72499999999999</c:v>
                </c:pt>
                <c:pt idx="19076">
                  <c:v>-109.723</c:v>
                </c:pt>
                <c:pt idx="19077">
                  <c:v>-109.721</c:v>
                </c:pt>
                <c:pt idx="19078">
                  <c:v>-109.71899999999999</c:v>
                </c:pt>
                <c:pt idx="19079">
                  <c:v>-109.717</c:v>
                </c:pt>
                <c:pt idx="19080">
                  <c:v>-109.715</c:v>
                </c:pt>
                <c:pt idx="19081">
                  <c:v>-109.71299999999999</c:v>
                </c:pt>
                <c:pt idx="19082">
                  <c:v>-109.711</c:v>
                </c:pt>
                <c:pt idx="19083">
                  <c:v>-109.709</c:v>
                </c:pt>
                <c:pt idx="19084">
                  <c:v>-109.70699999999999</c:v>
                </c:pt>
                <c:pt idx="19085">
                  <c:v>-109.705</c:v>
                </c:pt>
                <c:pt idx="19086">
                  <c:v>-109.703</c:v>
                </c:pt>
                <c:pt idx="19087">
                  <c:v>-109.70099999999999</c:v>
                </c:pt>
                <c:pt idx="19088">
                  <c:v>-109.699</c:v>
                </c:pt>
                <c:pt idx="19089">
                  <c:v>-109.697</c:v>
                </c:pt>
                <c:pt idx="19090">
                  <c:v>-109.69499999999999</c:v>
                </c:pt>
                <c:pt idx="19091">
                  <c:v>-109.693</c:v>
                </c:pt>
                <c:pt idx="19092">
                  <c:v>-109.691</c:v>
                </c:pt>
                <c:pt idx="19093">
                  <c:v>-109.68899999999999</c:v>
                </c:pt>
                <c:pt idx="19094">
                  <c:v>-109.687</c:v>
                </c:pt>
                <c:pt idx="19095">
                  <c:v>-109.685</c:v>
                </c:pt>
                <c:pt idx="19096">
                  <c:v>-109.68299999999999</c:v>
                </c:pt>
                <c:pt idx="19097">
                  <c:v>-109.681</c:v>
                </c:pt>
                <c:pt idx="19098">
                  <c:v>-109.679</c:v>
                </c:pt>
                <c:pt idx="19099">
                  <c:v>-109.67699999999999</c:v>
                </c:pt>
                <c:pt idx="19100">
                  <c:v>-109.675</c:v>
                </c:pt>
                <c:pt idx="19101">
                  <c:v>-109.673</c:v>
                </c:pt>
                <c:pt idx="19102">
                  <c:v>-109.67099999999999</c:v>
                </c:pt>
                <c:pt idx="19103">
                  <c:v>-109.669</c:v>
                </c:pt>
                <c:pt idx="19104">
                  <c:v>-109.667</c:v>
                </c:pt>
                <c:pt idx="19105">
                  <c:v>-109.66499999999999</c:v>
                </c:pt>
                <c:pt idx="19106">
                  <c:v>-109.663</c:v>
                </c:pt>
                <c:pt idx="19107">
                  <c:v>-109.661</c:v>
                </c:pt>
                <c:pt idx="19108">
                  <c:v>-109.65899999999999</c:v>
                </c:pt>
                <c:pt idx="19109">
                  <c:v>-109.657</c:v>
                </c:pt>
                <c:pt idx="19110">
                  <c:v>-109.655</c:v>
                </c:pt>
                <c:pt idx="19111">
                  <c:v>-109.65299999999999</c:v>
                </c:pt>
                <c:pt idx="19112">
                  <c:v>-109.65100000000001</c:v>
                </c:pt>
                <c:pt idx="19113">
                  <c:v>-109.649</c:v>
                </c:pt>
                <c:pt idx="19114">
                  <c:v>-109.64699999999999</c:v>
                </c:pt>
                <c:pt idx="19115">
                  <c:v>-109.64500000000001</c:v>
                </c:pt>
                <c:pt idx="19116">
                  <c:v>-109.643</c:v>
                </c:pt>
                <c:pt idx="19117">
                  <c:v>-109.64099999999999</c:v>
                </c:pt>
                <c:pt idx="19118">
                  <c:v>-109.63900000000001</c:v>
                </c:pt>
                <c:pt idx="19119">
                  <c:v>-109.637</c:v>
                </c:pt>
                <c:pt idx="19120">
                  <c:v>-109.63499999999999</c:v>
                </c:pt>
                <c:pt idx="19121">
                  <c:v>-109.63300000000001</c:v>
                </c:pt>
                <c:pt idx="19122">
                  <c:v>-109.631</c:v>
                </c:pt>
                <c:pt idx="19123">
                  <c:v>-109.62899999999999</c:v>
                </c:pt>
                <c:pt idx="19124">
                  <c:v>-109.62700000000001</c:v>
                </c:pt>
                <c:pt idx="19125">
                  <c:v>-109.625</c:v>
                </c:pt>
                <c:pt idx="19126">
                  <c:v>-109.62299999999999</c:v>
                </c:pt>
                <c:pt idx="19127">
                  <c:v>-109.62100000000001</c:v>
                </c:pt>
                <c:pt idx="19128">
                  <c:v>-109.619</c:v>
                </c:pt>
                <c:pt idx="19129">
                  <c:v>-109.61699999999999</c:v>
                </c:pt>
                <c:pt idx="19130">
                  <c:v>-109.61500000000001</c:v>
                </c:pt>
                <c:pt idx="19131">
                  <c:v>-109.613</c:v>
                </c:pt>
                <c:pt idx="19132">
                  <c:v>-109.61099999999999</c:v>
                </c:pt>
                <c:pt idx="19133">
                  <c:v>-109.60900000000001</c:v>
                </c:pt>
                <c:pt idx="19134">
                  <c:v>-109.607</c:v>
                </c:pt>
                <c:pt idx="19135">
                  <c:v>-109.60499999999999</c:v>
                </c:pt>
                <c:pt idx="19136">
                  <c:v>-109.60300000000001</c:v>
                </c:pt>
                <c:pt idx="19137">
                  <c:v>-109.601</c:v>
                </c:pt>
                <c:pt idx="19138">
                  <c:v>-109.59899999999999</c:v>
                </c:pt>
                <c:pt idx="19139">
                  <c:v>-109.59700000000001</c:v>
                </c:pt>
                <c:pt idx="19140">
                  <c:v>-109.595</c:v>
                </c:pt>
                <c:pt idx="19141">
                  <c:v>-109.593</c:v>
                </c:pt>
                <c:pt idx="19142">
                  <c:v>-109.59100000000001</c:v>
                </c:pt>
                <c:pt idx="19143">
                  <c:v>-109.589</c:v>
                </c:pt>
                <c:pt idx="19144">
                  <c:v>-109.587</c:v>
                </c:pt>
                <c:pt idx="19145">
                  <c:v>-109.58500000000001</c:v>
                </c:pt>
                <c:pt idx="19146">
                  <c:v>-109.583</c:v>
                </c:pt>
                <c:pt idx="19147">
                  <c:v>-109.581</c:v>
                </c:pt>
                <c:pt idx="19148">
                  <c:v>-109.57900000000001</c:v>
                </c:pt>
                <c:pt idx="19149">
                  <c:v>-109.577</c:v>
                </c:pt>
                <c:pt idx="19150">
                  <c:v>-109.575</c:v>
                </c:pt>
                <c:pt idx="19151">
                  <c:v>-109.57300000000001</c:v>
                </c:pt>
                <c:pt idx="19152">
                  <c:v>-109.571</c:v>
                </c:pt>
                <c:pt idx="19153">
                  <c:v>-109.569</c:v>
                </c:pt>
                <c:pt idx="19154">
                  <c:v>-109.56700000000001</c:v>
                </c:pt>
                <c:pt idx="19155">
                  <c:v>-109.565</c:v>
                </c:pt>
                <c:pt idx="19156">
                  <c:v>-109.563</c:v>
                </c:pt>
                <c:pt idx="19157">
                  <c:v>-109.56100000000001</c:v>
                </c:pt>
                <c:pt idx="19158">
                  <c:v>-109.559</c:v>
                </c:pt>
                <c:pt idx="19159">
                  <c:v>-109.557</c:v>
                </c:pt>
                <c:pt idx="19160">
                  <c:v>-109.55500000000001</c:v>
                </c:pt>
                <c:pt idx="19161">
                  <c:v>-109.553</c:v>
                </c:pt>
                <c:pt idx="19162">
                  <c:v>-109.551</c:v>
                </c:pt>
                <c:pt idx="19163">
                  <c:v>-109.54900000000001</c:v>
                </c:pt>
                <c:pt idx="19164">
                  <c:v>-109.547</c:v>
                </c:pt>
                <c:pt idx="19165">
                  <c:v>-109.545</c:v>
                </c:pt>
                <c:pt idx="19166">
                  <c:v>-109.54300000000001</c:v>
                </c:pt>
                <c:pt idx="19167">
                  <c:v>-109.541</c:v>
                </c:pt>
                <c:pt idx="19168">
                  <c:v>-109.539</c:v>
                </c:pt>
                <c:pt idx="19169">
                  <c:v>-109.53700000000001</c:v>
                </c:pt>
                <c:pt idx="19170">
                  <c:v>-109.535</c:v>
                </c:pt>
                <c:pt idx="19171">
                  <c:v>-109.533</c:v>
                </c:pt>
                <c:pt idx="19172">
                  <c:v>-109.53100000000001</c:v>
                </c:pt>
                <c:pt idx="19173">
                  <c:v>-109.529</c:v>
                </c:pt>
                <c:pt idx="19174">
                  <c:v>-109.527</c:v>
                </c:pt>
                <c:pt idx="19175">
                  <c:v>-109.52500000000001</c:v>
                </c:pt>
                <c:pt idx="19176">
                  <c:v>-109.523</c:v>
                </c:pt>
                <c:pt idx="19177">
                  <c:v>-109.521</c:v>
                </c:pt>
                <c:pt idx="19178">
                  <c:v>-109.51900000000001</c:v>
                </c:pt>
                <c:pt idx="19179">
                  <c:v>-109.517</c:v>
                </c:pt>
                <c:pt idx="19180">
                  <c:v>-109.515</c:v>
                </c:pt>
                <c:pt idx="19181">
                  <c:v>-109.51300000000001</c:v>
                </c:pt>
                <c:pt idx="19182">
                  <c:v>-109.511</c:v>
                </c:pt>
                <c:pt idx="19183">
                  <c:v>-109.509</c:v>
                </c:pt>
                <c:pt idx="19184">
                  <c:v>-109.50700000000001</c:v>
                </c:pt>
                <c:pt idx="19185">
                  <c:v>-109.505</c:v>
                </c:pt>
                <c:pt idx="19186">
                  <c:v>-109.503</c:v>
                </c:pt>
                <c:pt idx="19187">
                  <c:v>-109.501</c:v>
                </c:pt>
                <c:pt idx="19188">
                  <c:v>-109.499</c:v>
                </c:pt>
                <c:pt idx="19189">
                  <c:v>-109.497</c:v>
                </c:pt>
                <c:pt idx="19190">
                  <c:v>-109.495</c:v>
                </c:pt>
                <c:pt idx="19191">
                  <c:v>-109.49299999999999</c:v>
                </c:pt>
                <c:pt idx="19192">
                  <c:v>-109.491</c:v>
                </c:pt>
                <c:pt idx="19193">
                  <c:v>-109.489</c:v>
                </c:pt>
                <c:pt idx="19194">
                  <c:v>-109.48699999999999</c:v>
                </c:pt>
                <c:pt idx="19195">
                  <c:v>-109.485</c:v>
                </c:pt>
                <c:pt idx="19196">
                  <c:v>-109.483</c:v>
                </c:pt>
                <c:pt idx="19197">
                  <c:v>-109.48099999999999</c:v>
                </c:pt>
                <c:pt idx="19198">
                  <c:v>-109.479</c:v>
                </c:pt>
                <c:pt idx="19199">
                  <c:v>-109.477</c:v>
                </c:pt>
                <c:pt idx="19200">
                  <c:v>-109.47499999999999</c:v>
                </c:pt>
                <c:pt idx="19201">
                  <c:v>-109.473</c:v>
                </c:pt>
                <c:pt idx="19202">
                  <c:v>-109.471</c:v>
                </c:pt>
                <c:pt idx="19203">
                  <c:v>-109.46899999999999</c:v>
                </c:pt>
                <c:pt idx="19204">
                  <c:v>-109.467</c:v>
                </c:pt>
                <c:pt idx="19205">
                  <c:v>-109.465</c:v>
                </c:pt>
                <c:pt idx="19206">
                  <c:v>-109.46299999999999</c:v>
                </c:pt>
                <c:pt idx="19207">
                  <c:v>-109.461</c:v>
                </c:pt>
                <c:pt idx="19208">
                  <c:v>-109.459</c:v>
                </c:pt>
                <c:pt idx="19209">
                  <c:v>-109.45699999999999</c:v>
                </c:pt>
                <c:pt idx="19210">
                  <c:v>-109.455</c:v>
                </c:pt>
                <c:pt idx="19211">
                  <c:v>-109.453</c:v>
                </c:pt>
                <c:pt idx="19212">
                  <c:v>-109.45099999999999</c:v>
                </c:pt>
                <c:pt idx="19213">
                  <c:v>-109.449</c:v>
                </c:pt>
                <c:pt idx="19214">
                  <c:v>-109.447</c:v>
                </c:pt>
                <c:pt idx="19215">
                  <c:v>-109.44499999999999</c:v>
                </c:pt>
                <c:pt idx="19216">
                  <c:v>-109.443</c:v>
                </c:pt>
                <c:pt idx="19217">
                  <c:v>-109.441</c:v>
                </c:pt>
                <c:pt idx="19218">
                  <c:v>-109.43899999999999</c:v>
                </c:pt>
                <c:pt idx="19219">
                  <c:v>-109.437</c:v>
                </c:pt>
                <c:pt idx="19220">
                  <c:v>-109.435</c:v>
                </c:pt>
                <c:pt idx="19221">
                  <c:v>-109.43299999999999</c:v>
                </c:pt>
                <c:pt idx="19222">
                  <c:v>-109.431</c:v>
                </c:pt>
                <c:pt idx="19223">
                  <c:v>-109.429</c:v>
                </c:pt>
                <c:pt idx="19224">
                  <c:v>-109.42699999999999</c:v>
                </c:pt>
                <c:pt idx="19225">
                  <c:v>-109.425</c:v>
                </c:pt>
                <c:pt idx="19226">
                  <c:v>-109.423</c:v>
                </c:pt>
                <c:pt idx="19227">
                  <c:v>-109.42099999999999</c:v>
                </c:pt>
                <c:pt idx="19228">
                  <c:v>-109.419</c:v>
                </c:pt>
                <c:pt idx="19229">
                  <c:v>-109.417</c:v>
                </c:pt>
                <c:pt idx="19230">
                  <c:v>-109.41499999999999</c:v>
                </c:pt>
                <c:pt idx="19231">
                  <c:v>-109.413</c:v>
                </c:pt>
                <c:pt idx="19232">
                  <c:v>-109.411</c:v>
                </c:pt>
                <c:pt idx="19233">
                  <c:v>-109.40899999999999</c:v>
                </c:pt>
                <c:pt idx="19234">
                  <c:v>-109.407</c:v>
                </c:pt>
                <c:pt idx="19235">
                  <c:v>-109.405</c:v>
                </c:pt>
                <c:pt idx="19236">
                  <c:v>-109.40299999999999</c:v>
                </c:pt>
                <c:pt idx="19237">
                  <c:v>-109.40100000000001</c:v>
                </c:pt>
                <c:pt idx="19238">
                  <c:v>-109.399</c:v>
                </c:pt>
                <c:pt idx="19239">
                  <c:v>-109.39699999999999</c:v>
                </c:pt>
                <c:pt idx="19240">
                  <c:v>-109.39500000000001</c:v>
                </c:pt>
                <c:pt idx="19241">
                  <c:v>-109.393</c:v>
                </c:pt>
                <c:pt idx="19242">
                  <c:v>-109.39099999999999</c:v>
                </c:pt>
                <c:pt idx="19243">
                  <c:v>-109.38900000000001</c:v>
                </c:pt>
                <c:pt idx="19244">
                  <c:v>-109.387</c:v>
                </c:pt>
                <c:pt idx="19245">
                  <c:v>-109.38499999999999</c:v>
                </c:pt>
                <c:pt idx="19246">
                  <c:v>-109.38300000000001</c:v>
                </c:pt>
                <c:pt idx="19247">
                  <c:v>-109.381</c:v>
                </c:pt>
                <c:pt idx="19248">
                  <c:v>-109.37899999999999</c:v>
                </c:pt>
                <c:pt idx="19249">
                  <c:v>-109.37700000000001</c:v>
                </c:pt>
                <c:pt idx="19250">
                  <c:v>-109.375</c:v>
                </c:pt>
                <c:pt idx="19251">
                  <c:v>-109.37299999999999</c:v>
                </c:pt>
                <c:pt idx="19252">
                  <c:v>-109.37100000000001</c:v>
                </c:pt>
                <c:pt idx="19253">
                  <c:v>-109.369</c:v>
                </c:pt>
                <c:pt idx="19254">
                  <c:v>-109.36699999999999</c:v>
                </c:pt>
                <c:pt idx="19255">
                  <c:v>-109.36500000000001</c:v>
                </c:pt>
                <c:pt idx="19256">
                  <c:v>-109.363</c:v>
                </c:pt>
                <c:pt idx="19257">
                  <c:v>-109.36099999999999</c:v>
                </c:pt>
                <c:pt idx="19258">
                  <c:v>-109.35900000000001</c:v>
                </c:pt>
                <c:pt idx="19259">
                  <c:v>-109.357</c:v>
                </c:pt>
                <c:pt idx="19260">
                  <c:v>-109.35499999999999</c:v>
                </c:pt>
                <c:pt idx="19261">
                  <c:v>-109.35300000000001</c:v>
                </c:pt>
                <c:pt idx="19262">
                  <c:v>-109.351</c:v>
                </c:pt>
                <c:pt idx="19263">
                  <c:v>-109.34899999999999</c:v>
                </c:pt>
                <c:pt idx="19264">
                  <c:v>-109.34700000000001</c:v>
                </c:pt>
                <c:pt idx="19265">
                  <c:v>-109.345</c:v>
                </c:pt>
                <c:pt idx="19266">
                  <c:v>-109.343</c:v>
                </c:pt>
                <c:pt idx="19267">
                  <c:v>-109.34100000000001</c:v>
                </c:pt>
                <c:pt idx="19268">
                  <c:v>-109.339</c:v>
                </c:pt>
                <c:pt idx="19269">
                  <c:v>-109.337</c:v>
                </c:pt>
                <c:pt idx="19270">
                  <c:v>-109.33500000000001</c:v>
                </c:pt>
                <c:pt idx="19271">
                  <c:v>-109.333</c:v>
                </c:pt>
                <c:pt idx="19272">
                  <c:v>-109.331</c:v>
                </c:pt>
                <c:pt idx="19273">
                  <c:v>-109.32900000000001</c:v>
                </c:pt>
                <c:pt idx="19274">
                  <c:v>-109.327</c:v>
                </c:pt>
                <c:pt idx="19275">
                  <c:v>-109.325</c:v>
                </c:pt>
                <c:pt idx="19276">
                  <c:v>-109.32300000000001</c:v>
                </c:pt>
                <c:pt idx="19277">
                  <c:v>-109.321</c:v>
                </c:pt>
                <c:pt idx="19278">
                  <c:v>-109.319</c:v>
                </c:pt>
                <c:pt idx="19279">
                  <c:v>-109.31700000000001</c:v>
                </c:pt>
                <c:pt idx="19280">
                  <c:v>-109.315</c:v>
                </c:pt>
                <c:pt idx="19281">
                  <c:v>-109.313</c:v>
                </c:pt>
                <c:pt idx="19282">
                  <c:v>-109.31100000000001</c:v>
                </c:pt>
                <c:pt idx="19283">
                  <c:v>-109.309</c:v>
                </c:pt>
                <c:pt idx="19284">
                  <c:v>-109.307</c:v>
                </c:pt>
                <c:pt idx="19285">
                  <c:v>-109.30500000000001</c:v>
                </c:pt>
                <c:pt idx="19286">
                  <c:v>-109.303</c:v>
                </c:pt>
                <c:pt idx="19287">
                  <c:v>-109.301</c:v>
                </c:pt>
                <c:pt idx="19288">
                  <c:v>-109.29900000000001</c:v>
                </c:pt>
                <c:pt idx="19289">
                  <c:v>-109.297</c:v>
                </c:pt>
                <c:pt idx="19290">
                  <c:v>-109.295</c:v>
                </c:pt>
                <c:pt idx="19291">
                  <c:v>-109.29300000000001</c:v>
                </c:pt>
                <c:pt idx="19292">
                  <c:v>-109.291</c:v>
                </c:pt>
                <c:pt idx="19293">
                  <c:v>-109.289</c:v>
                </c:pt>
                <c:pt idx="19294">
                  <c:v>-109.28700000000001</c:v>
                </c:pt>
                <c:pt idx="19295">
                  <c:v>-109.285</c:v>
                </c:pt>
                <c:pt idx="19296">
                  <c:v>-109.283</c:v>
                </c:pt>
                <c:pt idx="19297">
                  <c:v>-109.28100000000001</c:v>
                </c:pt>
                <c:pt idx="19298">
                  <c:v>-109.279</c:v>
                </c:pt>
                <c:pt idx="19299">
                  <c:v>-109.277</c:v>
                </c:pt>
                <c:pt idx="19300">
                  <c:v>-109.27500000000001</c:v>
                </c:pt>
                <c:pt idx="19301">
                  <c:v>-109.273</c:v>
                </c:pt>
                <c:pt idx="19302">
                  <c:v>-109.271</c:v>
                </c:pt>
                <c:pt idx="19303">
                  <c:v>-109.26900000000001</c:v>
                </c:pt>
                <c:pt idx="19304">
                  <c:v>-109.267</c:v>
                </c:pt>
                <c:pt idx="19305">
                  <c:v>-109.265</c:v>
                </c:pt>
                <c:pt idx="19306">
                  <c:v>-109.26300000000001</c:v>
                </c:pt>
                <c:pt idx="19307">
                  <c:v>-109.261</c:v>
                </c:pt>
                <c:pt idx="19308">
                  <c:v>-109.259</c:v>
                </c:pt>
                <c:pt idx="19309">
                  <c:v>-109.25700000000001</c:v>
                </c:pt>
                <c:pt idx="19310">
                  <c:v>-109.255</c:v>
                </c:pt>
                <c:pt idx="19311">
                  <c:v>-109.253</c:v>
                </c:pt>
                <c:pt idx="19312">
                  <c:v>-109.251</c:v>
                </c:pt>
                <c:pt idx="19313">
                  <c:v>-109.249</c:v>
                </c:pt>
                <c:pt idx="19314">
                  <c:v>-109.247</c:v>
                </c:pt>
                <c:pt idx="19315">
                  <c:v>-109.245</c:v>
                </c:pt>
                <c:pt idx="19316">
                  <c:v>-109.24299999999999</c:v>
                </c:pt>
                <c:pt idx="19317">
                  <c:v>-109.241</c:v>
                </c:pt>
                <c:pt idx="19318">
                  <c:v>-109.239</c:v>
                </c:pt>
                <c:pt idx="19319">
                  <c:v>-109.23699999999999</c:v>
                </c:pt>
                <c:pt idx="19320">
                  <c:v>-109.235</c:v>
                </c:pt>
                <c:pt idx="19321">
                  <c:v>-109.233</c:v>
                </c:pt>
                <c:pt idx="19322">
                  <c:v>-109.23099999999999</c:v>
                </c:pt>
                <c:pt idx="19323">
                  <c:v>-109.229</c:v>
                </c:pt>
                <c:pt idx="19324">
                  <c:v>-109.227</c:v>
                </c:pt>
                <c:pt idx="19325">
                  <c:v>-109.22499999999999</c:v>
                </c:pt>
                <c:pt idx="19326">
                  <c:v>-109.223</c:v>
                </c:pt>
                <c:pt idx="19327">
                  <c:v>-109.221</c:v>
                </c:pt>
                <c:pt idx="19328">
                  <c:v>-109.21899999999999</c:v>
                </c:pt>
                <c:pt idx="19329">
                  <c:v>-109.217</c:v>
                </c:pt>
                <c:pt idx="19330">
                  <c:v>-109.215</c:v>
                </c:pt>
                <c:pt idx="19331">
                  <c:v>-109.21299999999999</c:v>
                </c:pt>
                <c:pt idx="19332">
                  <c:v>-109.211</c:v>
                </c:pt>
                <c:pt idx="19333">
                  <c:v>-109.209</c:v>
                </c:pt>
                <c:pt idx="19334">
                  <c:v>-109.20699999999999</c:v>
                </c:pt>
                <c:pt idx="19335">
                  <c:v>-109.205</c:v>
                </c:pt>
                <c:pt idx="19336">
                  <c:v>-109.203</c:v>
                </c:pt>
                <c:pt idx="19337">
                  <c:v>-109.20099999999999</c:v>
                </c:pt>
                <c:pt idx="19338">
                  <c:v>-109.199</c:v>
                </c:pt>
                <c:pt idx="19339">
                  <c:v>-109.197</c:v>
                </c:pt>
                <c:pt idx="19340">
                  <c:v>-109.19499999999999</c:v>
                </c:pt>
                <c:pt idx="19341">
                  <c:v>-109.193</c:v>
                </c:pt>
                <c:pt idx="19342">
                  <c:v>-109.191</c:v>
                </c:pt>
                <c:pt idx="19343">
                  <c:v>-109.18899999999999</c:v>
                </c:pt>
                <c:pt idx="19344">
                  <c:v>-109.187</c:v>
                </c:pt>
                <c:pt idx="19345">
                  <c:v>-109.185</c:v>
                </c:pt>
                <c:pt idx="19346">
                  <c:v>-109.18299999999999</c:v>
                </c:pt>
                <c:pt idx="19347">
                  <c:v>-109.181</c:v>
                </c:pt>
                <c:pt idx="19348">
                  <c:v>-109.179</c:v>
                </c:pt>
                <c:pt idx="19349">
                  <c:v>-109.17699999999999</c:v>
                </c:pt>
                <c:pt idx="19350">
                  <c:v>-109.175</c:v>
                </c:pt>
                <c:pt idx="19351">
                  <c:v>-109.173</c:v>
                </c:pt>
                <c:pt idx="19352">
                  <c:v>-109.17099999999999</c:v>
                </c:pt>
                <c:pt idx="19353">
                  <c:v>-109.169</c:v>
                </c:pt>
                <c:pt idx="19354">
                  <c:v>-109.167</c:v>
                </c:pt>
                <c:pt idx="19355">
                  <c:v>-109.16499999999999</c:v>
                </c:pt>
                <c:pt idx="19356">
                  <c:v>-109.163</c:v>
                </c:pt>
                <c:pt idx="19357">
                  <c:v>-109.161</c:v>
                </c:pt>
                <c:pt idx="19358">
                  <c:v>-109.15899999999999</c:v>
                </c:pt>
                <c:pt idx="19359">
                  <c:v>-109.157</c:v>
                </c:pt>
                <c:pt idx="19360">
                  <c:v>-109.155</c:v>
                </c:pt>
                <c:pt idx="19361">
                  <c:v>-109.15299999999999</c:v>
                </c:pt>
                <c:pt idx="19362">
                  <c:v>-109.15100000000001</c:v>
                </c:pt>
                <c:pt idx="19363">
                  <c:v>-109.149</c:v>
                </c:pt>
                <c:pt idx="19364">
                  <c:v>-109.14699999999999</c:v>
                </c:pt>
                <c:pt idx="19365">
                  <c:v>-109.14500000000001</c:v>
                </c:pt>
                <c:pt idx="19366">
                  <c:v>-109.143</c:v>
                </c:pt>
                <c:pt idx="19367">
                  <c:v>-109.14099999999999</c:v>
                </c:pt>
                <c:pt idx="19368">
                  <c:v>-109.13900000000001</c:v>
                </c:pt>
                <c:pt idx="19369">
                  <c:v>-109.137</c:v>
                </c:pt>
                <c:pt idx="19370">
                  <c:v>-109.13499999999999</c:v>
                </c:pt>
                <c:pt idx="19371">
                  <c:v>-109.13300000000001</c:v>
                </c:pt>
                <c:pt idx="19372">
                  <c:v>-109.131</c:v>
                </c:pt>
                <c:pt idx="19373">
                  <c:v>-109.12899999999999</c:v>
                </c:pt>
                <c:pt idx="19374">
                  <c:v>-109.12700000000001</c:v>
                </c:pt>
                <c:pt idx="19375">
                  <c:v>-109.125</c:v>
                </c:pt>
                <c:pt idx="19376">
                  <c:v>-109.12299999999999</c:v>
                </c:pt>
                <c:pt idx="19377">
                  <c:v>-109.12100000000001</c:v>
                </c:pt>
                <c:pt idx="19378">
                  <c:v>-109.119</c:v>
                </c:pt>
                <c:pt idx="19379">
                  <c:v>-109.11699999999999</c:v>
                </c:pt>
                <c:pt idx="19380">
                  <c:v>-109.11500000000001</c:v>
                </c:pt>
                <c:pt idx="19381">
                  <c:v>-109.113</c:v>
                </c:pt>
                <c:pt idx="19382">
                  <c:v>-109.11099999999999</c:v>
                </c:pt>
                <c:pt idx="19383">
                  <c:v>-109.10900000000001</c:v>
                </c:pt>
                <c:pt idx="19384">
                  <c:v>-109.107</c:v>
                </c:pt>
                <c:pt idx="19385">
                  <c:v>-109.10499999999999</c:v>
                </c:pt>
                <c:pt idx="19386">
                  <c:v>-109.10300000000001</c:v>
                </c:pt>
                <c:pt idx="19387">
                  <c:v>-109.101</c:v>
                </c:pt>
                <c:pt idx="19388">
                  <c:v>-109.09899999999999</c:v>
                </c:pt>
                <c:pt idx="19389">
                  <c:v>-109.09700000000001</c:v>
                </c:pt>
                <c:pt idx="19390">
                  <c:v>-109.095</c:v>
                </c:pt>
                <c:pt idx="19391">
                  <c:v>-109.093</c:v>
                </c:pt>
                <c:pt idx="19392">
                  <c:v>-109.09100000000001</c:v>
                </c:pt>
                <c:pt idx="19393">
                  <c:v>-109.089</c:v>
                </c:pt>
                <c:pt idx="19394">
                  <c:v>-109.087</c:v>
                </c:pt>
                <c:pt idx="19395">
                  <c:v>-109.08500000000001</c:v>
                </c:pt>
                <c:pt idx="19396">
                  <c:v>-109.083</c:v>
                </c:pt>
                <c:pt idx="19397">
                  <c:v>-109.081</c:v>
                </c:pt>
                <c:pt idx="19398">
                  <c:v>-109.07900000000001</c:v>
                </c:pt>
                <c:pt idx="19399">
                  <c:v>-109.077</c:v>
                </c:pt>
                <c:pt idx="19400">
                  <c:v>-109.075</c:v>
                </c:pt>
                <c:pt idx="19401">
                  <c:v>-109.07300000000001</c:v>
                </c:pt>
                <c:pt idx="19402">
                  <c:v>-109.071</c:v>
                </c:pt>
                <c:pt idx="19403">
                  <c:v>-109.069</c:v>
                </c:pt>
                <c:pt idx="19404">
                  <c:v>-109.06700000000001</c:v>
                </c:pt>
                <c:pt idx="19405">
                  <c:v>-109.065</c:v>
                </c:pt>
                <c:pt idx="19406">
                  <c:v>-109.063</c:v>
                </c:pt>
                <c:pt idx="19407">
                  <c:v>-109.06100000000001</c:v>
                </c:pt>
                <c:pt idx="19408">
                  <c:v>-109.059</c:v>
                </c:pt>
                <c:pt idx="19409">
                  <c:v>-109.057</c:v>
                </c:pt>
                <c:pt idx="19410">
                  <c:v>-109.05500000000001</c:v>
                </c:pt>
                <c:pt idx="19411">
                  <c:v>-109.053</c:v>
                </c:pt>
                <c:pt idx="19412">
                  <c:v>-109.051</c:v>
                </c:pt>
                <c:pt idx="19413">
                  <c:v>-109.04900000000001</c:v>
                </c:pt>
                <c:pt idx="19414">
                  <c:v>-109.047</c:v>
                </c:pt>
                <c:pt idx="19415">
                  <c:v>-109.045</c:v>
                </c:pt>
                <c:pt idx="19416">
                  <c:v>-109.04300000000001</c:v>
                </c:pt>
                <c:pt idx="19417">
                  <c:v>-109.041</c:v>
                </c:pt>
                <c:pt idx="19418">
                  <c:v>-109.039</c:v>
                </c:pt>
                <c:pt idx="19419">
                  <c:v>-109.03700000000001</c:v>
                </c:pt>
                <c:pt idx="19420">
                  <c:v>-109.035</c:v>
                </c:pt>
                <c:pt idx="19421">
                  <c:v>-109.033</c:v>
                </c:pt>
                <c:pt idx="19422">
                  <c:v>-109.03100000000001</c:v>
                </c:pt>
                <c:pt idx="19423">
                  <c:v>-109.029</c:v>
                </c:pt>
                <c:pt idx="19424">
                  <c:v>-109.027</c:v>
                </c:pt>
                <c:pt idx="19425">
                  <c:v>-109.02500000000001</c:v>
                </c:pt>
                <c:pt idx="19426">
                  <c:v>-109.023</c:v>
                </c:pt>
                <c:pt idx="19427">
                  <c:v>-109.021</c:v>
                </c:pt>
                <c:pt idx="19428">
                  <c:v>-109.01900000000001</c:v>
                </c:pt>
                <c:pt idx="19429">
                  <c:v>-109.017</c:v>
                </c:pt>
                <c:pt idx="19430">
                  <c:v>-109.015</c:v>
                </c:pt>
                <c:pt idx="19431">
                  <c:v>-109.01300000000001</c:v>
                </c:pt>
                <c:pt idx="19432">
                  <c:v>-109.011</c:v>
                </c:pt>
                <c:pt idx="19433">
                  <c:v>-109.009</c:v>
                </c:pt>
                <c:pt idx="19434">
                  <c:v>-109.00700000000001</c:v>
                </c:pt>
                <c:pt idx="19435">
                  <c:v>-109.005</c:v>
                </c:pt>
                <c:pt idx="19436">
                  <c:v>-109.003</c:v>
                </c:pt>
                <c:pt idx="19437">
                  <c:v>-109.001</c:v>
                </c:pt>
                <c:pt idx="19438">
                  <c:v>-108.999</c:v>
                </c:pt>
                <c:pt idx="19439">
                  <c:v>-108.997</c:v>
                </c:pt>
                <c:pt idx="19440">
                  <c:v>-108.995</c:v>
                </c:pt>
                <c:pt idx="19441">
                  <c:v>-108.99299999999999</c:v>
                </c:pt>
                <c:pt idx="19442">
                  <c:v>-108.991</c:v>
                </c:pt>
                <c:pt idx="19443">
                  <c:v>-108.989</c:v>
                </c:pt>
                <c:pt idx="19444">
                  <c:v>-108.98699999999999</c:v>
                </c:pt>
                <c:pt idx="19445">
                  <c:v>-108.985</c:v>
                </c:pt>
                <c:pt idx="19446">
                  <c:v>-108.983</c:v>
                </c:pt>
                <c:pt idx="19447">
                  <c:v>-108.98099999999999</c:v>
                </c:pt>
                <c:pt idx="19448">
                  <c:v>-108.979</c:v>
                </c:pt>
                <c:pt idx="19449">
                  <c:v>-108.977</c:v>
                </c:pt>
                <c:pt idx="19450">
                  <c:v>-108.97499999999999</c:v>
                </c:pt>
                <c:pt idx="19451">
                  <c:v>-108.973</c:v>
                </c:pt>
                <c:pt idx="19452">
                  <c:v>-108.971</c:v>
                </c:pt>
                <c:pt idx="19453">
                  <c:v>-108.96899999999999</c:v>
                </c:pt>
                <c:pt idx="19454">
                  <c:v>-108.967</c:v>
                </c:pt>
                <c:pt idx="19455">
                  <c:v>-108.965</c:v>
                </c:pt>
                <c:pt idx="19456">
                  <c:v>-108.96299999999999</c:v>
                </c:pt>
                <c:pt idx="19457">
                  <c:v>-108.961</c:v>
                </c:pt>
                <c:pt idx="19458">
                  <c:v>-108.959</c:v>
                </c:pt>
                <c:pt idx="19459">
                  <c:v>-108.95699999999999</c:v>
                </c:pt>
                <c:pt idx="19460">
                  <c:v>-108.955</c:v>
                </c:pt>
                <c:pt idx="19461">
                  <c:v>-108.953</c:v>
                </c:pt>
                <c:pt idx="19462">
                  <c:v>-108.95099999999999</c:v>
                </c:pt>
                <c:pt idx="19463">
                  <c:v>-108.949</c:v>
                </c:pt>
                <c:pt idx="19464">
                  <c:v>-108.947</c:v>
                </c:pt>
                <c:pt idx="19465">
                  <c:v>-108.94499999999999</c:v>
                </c:pt>
                <c:pt idx="19466">
                  <c:v>-108.943</c:v>
                </c:pt>
                <c:pt idx="19467">
                  <c:v>-108.941</c:v>
                </c:pt>
                <c:pt idx="19468">
                  <c:v>-108.93899999999999</c:v>
                </c:pt>
                <c:pt idx="19469">
                  <c:v>-108.937</c:v>
                </c:pt>
                <c:pt idx="19470">
                  <c:v>-108.935</c:v>
                </c:pt>
                <c:pt idx="19471">
                  <c:v>-108.93299999999999</c:v>
                </c:pt>
                <c:pt idx="19472">
                  <c:v>-108.931</c:v>
                </c:pt>
                <c:pt idx="19473">
                  <c:v>-108.929</c:v>
                </c:pt>
                <c:pt idx="19474">
                  <c:v>-108.92699999999999</c:v>
                </c:pt>
                <c:pt idx="19475">
                  <c:v>-108.925</c:v>
                </c:pt>
                <c:pt idx="19476">
                  <c:v>-108.923</c:v>
                </c:pt>
                <c:pt idx="19477">
                  <c:v>-108.92099999999999</c:v>
                </c:pt>
                <c:pt idx="19478">
                  <c:v>-108.919</c:v>
                </c:pt>
                <c:pt idx="19479">
                  <c:v>-108.917</c:v>
                </c:pt>
                <c:pt idx="19480">
                  <c:v>-108.91499999999999</c:v>
                </c:pt>
                <c:pt idx="19481">
                  <c:v>-108.913</c:v>
                </c:pt>
                <c:pt idx="19482">
                  <c:v>-108.911</c:v>
                </c:pt>
                <c:pt idx="19483">
                  <c:v>-108.90899999999999</c:v>
                </c:pt>
                <c:pt idx="19484">
                  <c:v>-108.907</c:v>
                </c:pt>
                <c:pt idx="19485">
                  <c:v>-108.905</c:v>
                </c:pt>
                <c:pt idx="19486">
                  <c:v>-108.90299999999999</c:v>
                </c:pt>
                <c:pt idx="19487">
                  <c:v>-108.90100000000001</c:v>
                </c:pt>
                <c:pt idx="19488">
                  <c:v>-108.899</c:v>
                </c:pt>
                <c:pt idx="19489">
                  <c:v>-108.89699999999999</c:v>
                </c:pt>
                <c:pt idx="19490">
                  <c:v>-108.89500000000001</c:v>
                </c:pt>
                <c:pt idx="19491">
                  <c:v>-108.893</c:v>
                </c:pt>
                <c:pt idx="19492">
                  <c:v>-108.89099999999999</c:v>
                </c:pt>
                <c:pt idx="19493">
                  <c:v>-108.88900000000001</c:v>
                </c:pt>
                <c:pt idx="19494">
                  <c:v>-108.887</c:v>
                </c:pt>
                <c:pt idx="19495">
                  <c:v>-108.88499999999999</c:v>
                </c:pt>
                <c:pt idx="19496">
                  <c:v>-108.88300000000001</c:v>
                </c:pt>
                <c:pt idx="19497">
                  <c:v>-108.881</c:v>
                </c:pt>
                <c:pt idx="19498">
                  <c:v>-108.87899999999999</c:v>
                </c:pt>
                <c:pt idx="19499">
                  <c:v>-108.87700000000001</c:v>
                </c:pt>
                <c:pt idx="19500">
                  <c:v>-108.875</c:v>
                </c:pt>
                <c:pt idx="19501">
                  <c:v>-108.87299999999999</c:v>
                </c:pt>
                <c:pt idx="19502">
                  <c:v>-108.87100000000001</c:v>
                </c:pt>
                <c:pt idx="19503">
                  <c:v>-108.869</c:v>
                </c:pt>
                <c:pt idx="19504">
                  <c:v>-108.86699999999999</c:v>
                </c:pt>
                <c:pt idx="19505">
                  <c:v>-108.86500000000001</c:v>
                </c:pt>
                <c:pt idx="19506">
                  <c:v>-108.863</c:v>
                </c:pt>
                <c:pt idx="19507">
                  <c:v>-108.86099999999999</c:v>
                </c:pt>
                <c:pt idx="19508">
                  <c:v>-108.85900000000001</c:v>
                </c:pt>
                <c:pt idx="19509">
                  <c:v>-108.857</c:v>
                </c:pt>
                <c:pt idx="19510">
                  <c:v>-108.85499999999999</c:v>
                </c:pt>
                <c:pt idx="19511">
                  <c:v>-108.85300000000001</c:v>
                </c:pt>
                <c:pt idx="19512">
                  <c:v>-108.851</c:v>
                </c:pt>
                <c:pt idx="19513">
                  <c:v>-108.84899999999999</c:v>
                </c:pt>
                <c:pt idx="19514">
                  <c:v>-108.84700000000001</c:v>
                </c:pt>
                <c:pt idx="19515">
                  <c:v>-108.845</c:v>
                </c:pt>
                <c:pt idx="19516">
                  <c:v>-108.843</c:v>
                </c:pt>
                <c:pt idx="19517">
                  <c:v>-108.84100000000001</c:v>
                </c:pt>
                <c:pt idx="19518">
                  <c:v>-108.839</c:v>
                </c:pt>
                <c:pt idx="19519">
                  <c:v>-108.837</c:v>
                </c:pt>
                <c:pt idx="19520">
                  <c:v>-108.83500000000001</c:v>
                </c:pt>
                <c:pt idx="19521">
                  <c:v>-108.833</c:v>
                </c:pt>
                <c:pt idx="19522">
                  <c:v>-108.831</c:v>
                </c:pt>
                <c:pt idx="19523">
                  <c:v>-108.82900000000001</c:v>
                </c:pt>
                <c:pt idx="19524">
                  <c:v>-108.827</c:v>
                </c:pt>
                <c:pt idx="19525">
                  <c:v>-108.825</c:v>
                </c:pt>
                <c:pt idx="19526">
                  <c:v>-108.82300000000001</c:v>
                </c:pt>
                <c:pt idx="19527">
                  <c:v>-108.821</c:v>
                </c:pt>
                <c:pt idx="19528">
                  <c:v>-108.819</c:v>
                </c:pt>
                <c:pt idx="19529">
                  <c:v>-108.81700000000001</c:v>
                </c:pt>
                <c:pt idx="19530">
                  <c:v>-108.815</c:v>
                </c:pt>
                <c:pt idx="19531">
                  <c:v>-108.813</c:v>
                </c:pt>
                <c:pt idx="19532">
                  <c:v>-108.81100000000001</c:v>
                </c:pt>
                <c:pt idx="19533">
                  <c:v>-108.809</c:v>
                </c:pt>
                <c:pt idx="19534">
                  <c:v>-108.807</c:v>
                </c:pt>
                <c:pt idx="19535">
                  <c:v>-108.80500000000001</c:v>
                </c:pt>
                <c:pt idx="19536">
                  <c:v>-108.803</c:v>
                </c:pt>
                <c:pt idx="19537">
                  <c:v>-108.801</c:v>
                </c:pt>
                <c:pt idx="19538">
                  <c:v>-108.79900000000001</c:v>
                </c:pt>
                <c:pt idx="19539">
                  <c:v>-108.797</c:v>
                </c:pt>
                <c:pt idx="19540">
                  <c:v>-108.795</c:v>
                </c:pt>
                <c:pt idx="19541">
                  <c:v>-108.79300000000001</c:v>
                </c:pt>
                <c:pt idx="19542">
                  <c:v>-108.791</c:v>
                </c:pt>
                <c:pt idx="19543">
                  <c:v>-108.789</c:v>
                </c:pt>
                <c:pt idx="19544">
                  <c:v>-108.78700000000001</c:v>
                </c:pt>
                <c:pt idx="19545">
                  <c:v>-108.785</c:v>
                </c:pt>
                <c:pt idx="19546">
                  <c:v>-108.783</c:v>
                </c:pt>
                <c:pt idx="19547">
                  <c:v>-108.78100000000001</c:v>
                </c:pt>
                <c:pt idx="19548">
                  <c:v>-108.779</c:v>
                </c:pt>
                <c:pt idx="19549">
                  <c:v>-108.777</c:v>
                </c:pt>
                <c:pt idx="19550">
                  <c:v>-108.77500000000001</c:v>
                </c:pt>
                <c:pt idx="19551">
                  <c:v>-108.773</c:v>
                </c:pt>
                <c:pt idx="19552">
                  <c:v>-108.771</c:v>
                </c:pt>
                <c:pt idx="19553">
                  <c:v>-108.76900000000001</c:v>
                </c:pt>
                <c:pt idx="19554">
                  <c:v>-108.767</c:v>
                </c:pt>
                <c:pt idx="19555">
                  <c:v>-108.765</c:v>
                </c:pt>
                <c:pt idx="19556">
                  <c:v>-108.76300000000001</c:v>
                </c:pt>
                <c:pt idx="19557">
                  <c:v>-108.761</c:v>
                </c:pt>
                <c:pt idx="19558">
                  <c:v>-108.759</c:v>
                </c:pt>
                <c:pt idx="19559">
                  <c:v>-108.75700000000001</c:v>
                </c:pt>
                <c:pt idx="19560">
                  <c:v>-108.755</c:v>
                </c:pt>
                <c:pt idx="19561">
                  <c:v>-108.753</c:v>
                </c:pt>
                <c:pt idx="19562">
                  <c:v>-108.751</c:v>
                </c:pt>
                <c:pt idx="19563">
                  <c:v>-108.749</c:v>
                </c:pt>
                <c:pt idx="19564">
                  <c:v>-108.747</c:v>
                </c:pt>
                <c:pt idx="19565">
                  <c:v>-108.745</c:v>
                </c:pt>
                <c:pt idx="19566">
                  <c:v>-108.74299999999999</c:v>
                </c:pt>
                <c:pt idx="19567">
                  <c:v>-108.741</c:v>
                </c:pt>
                <c:pt idx="19568">
                  <c:v>-108.739</c:v>
                </c:pt>
                <c:pt idx="19569">
                  <c:v>-108.73699999999999</c:v>
                </c:pt>
                <c:pt idx="19570">
                  <c:v>-108.735</c:v>
                </c:pt>
                <c:pt idx="19571">
                  <c:v>-108.733</c:v>
                </c:pt>
                <c:pt idx="19572">
                  <c:v>-108.73099999999999</c:v>
                </c:pt>
                <c:pt idx="19573">
                  <c:v>-108.729</c:v>
                </c:pt>
                <c:pt idx="19574">
                  <c:v>-108.727</c:v>
                </c:pt>
                <c:pt idx="19575">
                  <c:v>-108.72499999999999</c:v>
                </c:pt>
                <c:pt idx="19576">
                  <c:v>-108.723</c:v>
                </c:pt>
                <c:pt idx="19577">
                  <c:v>-108.721</c:v>
                </c:pt>
                <c:pt idx="19578">
                  <c:v>-108.71899999999999</c:v>
                </c:pt>
                <c:pt idx="19579">
                  <c:v>-108.717</c:v>
                </c:pt>
                <c:pt idx="19580">
                  <c:v>-108.715</c:v>
                </c:pt>
                <c:pt idx="19581">
                  <c:v>-108.71299999999999</c:v>
                </c:pt>
                <c:pt idx="19582">
                  <c:v>-108.711</c:v>
                </c:pt>
                <c:pt idx="19583">
                  <c:v>-108.709</c:v>
                </c:pt>
                <c:pt idx="19584">
                  <c:v>-108.70699999999999</c:v>
                </c:pt>
                <c:pt idx="19585">
                  <c:v>-108.705</c:v>
                </c:pt>
                <c:pt idx="19586">
                  <c:v>-108.703</c:v>
                </c:pt>
                <c:pt idx="19587">
                  <c:v>-108.70099999999999</c:v>
                </c:pt>
                <c:pt idx="19588">
                  <c:v>-108.699</c:v>
                </c:pt>
                <c:pt idx="19589">
                  <c:v>-108.697</c:v>
                </c:pt>
                <c:pt idx="19590">
                  <c:v>-108.69499999999999</c:v>
                </c:pt>
                <c:pt idx="19591">
                  <c:v>-108.693</c:v>
                </c:pt>
                <c:pt idx="19592">
                  <c:v>-108.691</c:v>
                </c:pt>
                <c:pt idx="19593">
                  <c:v>-108.68899999999999</c:v>
                </c:pt>
                <c:pt idx="19594">
                  <c:v>-108.687</c:v>
                </c:pt>
                <c:pt idx="19595">
                  <c:v>-108.685</c:v>
                </c:pt>
                <c:pt idx="19596">
                  <c:v>-108.68299999999999</c:v>
                </c:pt>
                <c:pt idx="19597">
                  <c:v>-108.681</c:v>
                </c:pt>
                <c:pt idx="19598">
                  <c:v>-108.679</c:v>
                </c:pt>
                <c:pt idx="19599">
                  <c:v>-108.67699999999999</c:v>
                </c:pt>
                <c:pt idx="19600">
                  <c:v>-108.675</c:v>
                </c:pt>
                <c:pt idx="19601">
                  <c:v>-108.673</c:v>
                </c:pt>
                <c:pt idx="19602">
                  <c:v>-108.67099999999999</c:v>
                </c:pt>
                <c:pt idx="19603">
                  <c:v>-108.669</c:v>
                </c:pt>
                <c:pt idx="19604">
                  <c:v>-108.667</c:v>
                </c:pt>
                <c:pt idx="19605">
                  <c:v>-108.66499999999999</c:v>
                </c:pt>
                <c:pt idx="19606">
                  <c:v>-108.663</c:v>
                </c:pt>
                <c:pt idx="19607">
                  <c:v>-108.661</c:v>
                </c:pt>
                <c:pt idx="19608">
                  <c:v>-108.65899999999999</c:v>
                </c:pt>
                <c:pt idx="19609">
                  <c:v>-108.657</c:v>
                </c:pt>
                <c:pt idx="19610">
                  <c:v>-108.655</c:v>
                </c:pt>
                <c:pt idx="19611">
                  <c:v>-108.65299999999999</c:v>
                </c:pt>
                <c:pt idx="19612">
                  <c:v>-108.65100000000001</c:v>
                </c:pt>
                <c:pt idx="19613">
                  <c:v>-108.649</c:v>
                </c:pt>
                <c:pt idx="19614">
                  <c:v>-108.64699999999999</c:v>
                </c:pt>
                <c:pt idx="19615">
                  <c:v>-108.64500000000001</c:v>
                </c:pt>
                <c:pt idx="19616">
                  <c:v>-108.643</c:v>
                </c:pt>
                <c:pt idx="19617">
                  <c:v>-108.64099999999999</c:v>
                </c:pt>
                <c:pt idx="19618">
                  <c:v>-108.63900000000001</c:v>
                </c:pt>
                <c:pt idx="19619">
                  <c:v>-108.637</c:v>
                </c:pt>
                <c:pt idx="19620">
                  <c:v>-108.63499999999999</c:v>
                </c:pt>
                <c:pt idx="19621">
                  <c:v>-108.63300000000001</c:v>
                </c:pt>
                <c:pt idx="19622">
                  <c:v>-108.631</c:v>
                </c:pt>
                <c:pt idx="19623">
                  <c:v>-108.62899999999999</c:v>
                </c:pt>
                <c:pt idx="19624">
                  <c:v>-108.62700000000001</c:v>
                </c:pt>
                <c:pt idx="19625">
                  <c:v>-108.625</c:v>
                </c:pt>
                <c:pt idx="19626">
                  <c:v>-108.62299999999999</c:v>
                </c:pt>
                <c:pt idx="19627">
                  <c:v>-108.62100000000001</c:v>
                </c:pt>
                <c:pt idx="19628">
                  <c:v>-108.619</c:v>
                </c:pt>
                <c:pt idx="19629">
                  <c:v>-108.61699999999999</c:v>
                </c:pt>
                <c:pt idx="19630">
                  <c:v>-108.61500000000001</c:v>
                </c:pt>
                <c:pt idx="19631">
                  <c:v>-108.613</c:v>
                </c:pt>
                <c:pt idx="19632">
                  <c:v>-108.61099999999999</c:v>
                </c:pt>
                <c:pt idx="19633">
                  <c:v>-108.60900000000001</c:v>
                </c:pt>
                <c:pt idx="19634">
                  <c:v>-108.607</c:v>
                </c:pt>
                <c:pt idx="19635">
                  <c:v>-108.60499999999999</c:v>
                </c:pt>
                <c:pt idx="19636">
                  <c:v>-108.60300000000001</c:v>
                </c:pt>
                <c:pt idx="19637">
                  <c:v>-108.601</c:v>
                </c:pt>
                <c:pt idx="19638">
                  <c:v>-108.59899999999999</c:v>
                </c:pt>
                <c:pt idx="19639">
                  <c:v>-108.59700000000001</c:v>
                </c:pt>
                <c:pt idx="19640">
                  <c:v>-108.595</c:v>
                </c:pt>
                <c:pt idx="19641">
                  <c:v>-108.593</c:v>
                </c:pt>
                <c:pt idx="19642">
                  <c:v>-108.59100000000001</c:v>
                </c:pt>
                <c:pt idx="19643">
                  <c:v>-108.589</c:v>
                </c:pt>
                <c:pt idx="19644">
                  <c:v>-108.587</c:v>
                </c:pt>
                <c:pt idx="19645">
                  <c:v>-108.58500000000001</c:v>
                </c:pt>
                <c:pt idx="19646">
                  <c:v>-108.583</c:v>
                </c:pt>
                <c:pt idx="19647">
                  <c:v>-108.581</c:v>
                </c:pt>
                <c:pt idx="19648">
                  <c:v>-108.57900000000001</c:v>
                </c:pt>
                <c:pt idx="19649">
                  <c:v>-108.577</c:v>
                </c:pt>
                <c:pt idx="19650">
                  <c:v>-108.575</c:v>
                </c:pt>
                <c:pt idx="19651">
                  <c:v>-108.57300000000001</c:v>
                </c:pt>
                <c:pt idx="19652">
                  <c:v>-108.571</c:v>
                </c:pt>
                <c:pt idx="19653">
                  <c:v>-108.569</c:v>
                </c:pt>
                <c:pt idx="19654">
                  <c:v>-108.56700000000001</c:v>
                </c:pt>
                <c:pt idx="19655">
                  <c:v>-108.565</c:v>
                </c:pt>
                <c:pt idx="19656">
                  <c:v>-108.563</c:v>
                </c:pt>
                <c:pt idx="19657">
                  <c:v>-108.56100000000001</c:v>
                </c:pt>
                <c:pt idx="19658">
                  <c:v>-108.559</c:v>
                </c:pt>
                <c:pt idx="19659">
                  <c:v>-108.557</c:v>
                </c:pt>
                <c:pt idx="19660">
                  <c:v>-108.55500000000001</c:v>
                </c:pt>
                <c:pt idx="19661">
                  <c:v>-108.553</c:v>
                </c:pt>
                <c:pt idx="19662">
                  <c:v>-108.551</c:v>
                </c:pt>
                <c:pt idx="19663">
                  <c:v>-108.54900000000001</c:v>
                </c:pt>
                <c:pt idx="19664">
                  <c:v>-108.547</c:v>
                </c:pt>
                <c:pt idx="19665">
                  <c:v>-108.545</c:v>
                </c:pt>
                <c:pt idx="19666">
                  <c:v>-108.54300000000001</c:v>
                </c:pt>
                <c:pt idx="19667">
                  <c:v>-108.541</c:v>
                </c:pt>
                <c:pt idx="19668">
                  <c:v>-108.539</c:v>
                </c:pt>
                <c:pt idx="19669">
                  <c:v>-108.53700000000001</c:v>
                </c:pt>
                <c:pt idx="19670">
                  <c:v>-108.535</c:v>
                </c:pt>
                <c:pt idx="19671">
                  <c:v>-108.533</c:v>
                </c:pt>
                <c:pt idx="19672">
                  <c:v>-108.53100000000001</c:v>
                </c:pt>
                <c:pt idx="19673">
                  <c:v>-108.529</c:v>
                </c:pt>
                <c:pt idx="19674">
                  <c:v>-108.527</c:v>
                </c:pt>
                <c:pt idx="19675">
                  <c:v>-108.52500000000001</c:v>
                </c:pt>
                <c:pt idx="19676">
                  <c:v>-108.523</c:v>
                </c:pt>
                <c:pt idx="19677">
                  <c:v>-108.521</c:v>
                </c:pt>
                <c:pt idx="19678">
                  <c:v>-108.51900000000001</c:v>
                </c:pt>
                <c:pt idx="19679">
                  <c:v>-108.517</c:v>
                </c:pt>
                <c:pt idx="19680">
                  <c:v>-108.515</c:v>
                </c:pt>
                <c:pt idx="19681">
                  <c:v>-108.51300000000001</c:v>
                </c:pt>
                <c:pt idx="19682">
                  <c:v>-108.511</c:v>
                </c:pt>
                <c:pt idx="19683">
                  <c:v>-108.509</c:v>
                </c:pt>
                <c:pt idx="19684">
                  <c:v>-108.50700000000001</c:v>
                </c:pt>
                <c:pt idx="19685">
                  <c:v>-108.505</c:v>
                </c:pt>
                <c:pt idx="19686">
                  <c:v>-108.503</c:v>
                </c:pt>
                <c:pt idx="19687">
                  <c:v>-108.501</c:v>
                </c:pt>
                <c:pt idx="19688">
                  <c:v>-108.499</c:v>
                </c:pt>
                <c:pt idx="19689">
                  <c:v>-108.497</c:v>
                </c:pt>
                <c:pt idx="19690">
                  <c:v>-108.495</c:v>
                </c:pt>
                <c:pt idx="19691">
                  <c:v>-108.49299999999999</c:v>
                </c:pt>
                <c:pt idx="19692">
                  <c:v>-108.491</c:v>
                </c:pt>
                <c:pt idx="19693">
                  <c:v>-108.489</c:v>
                </c:pt>
                <c:pt idx="19694">
                  <c:v>-108.48699999999999</c:v>
                </c:pt>
                <c:pt idx="19695">
                  <c:v>-108.485</c:v>
                </c:pt>
                <c:pt idx="19696">
                  <c:v>-108.483</c:v>
                </c:pt>
                <c:pt idx="19697">
                  <c:v>-108.48099999999999</c:v>
                </c:pt>
                <c:pt idx="19698">
                  <c:v>-108.479</c:v>
                </c:pt>
                <c:pt idx="19699">
                  <c:v>-108.477</c:v>
                </c:pt>
                <c:pt idx="19700">
                  <c:v>-108.47499999999999</c:v>
                </c:pt>
                <c:pt idx="19701">
                  <c:v>-108.473</c:v>
                </c:pt>
                <c:pt idx="19702">
                  <c:v>-108.471</c:v>
                </c:pt>
                <c:pt idx="19703">
                  <c:v>-108.46899999999999</c:v>
                </c:pt>
                <c:pt idx="19704">
                  <c:v>-108.467</c:v>
                </c:pt>
                <c:pt idx="19705">
                  <c:v>-108.465</c:v>
                </c:pt>
                <c:pt idx="19706">
                  <c:v>-108.46299999999999</c:v>
                </c:pt>
                <c:pt idx="19707">
                  <c:v>-108.461</c:v>
                </c:pt>
                <c:pt idx="19708">
                  <c:v>-108.459</c:v>
                </c:pt>
                <c:pt idx="19709">
                  <c:v>-108.45699999999999</c:v>
                </c:pt>
                <c:pt idx="19710">
                  <c:v>-108.455</c:v>
                </c:pt>
                <c:pt idx="19711">
                  <c:v>-108.453</c:v>
                </c:pt>
                <c:pt idx="19712">
                  <c:v>-108.45099999999999</c:v>
                </c:pt>
                <c:pt idx="19713">
                  <c:v>-108.449</c:v>
                </c:pt>
                <c:pt idx="19714">
                  <c:v>-108.447</c:v>
                </c:pt>
                <c:pt idx="19715">
                  <c:v>-108.44499999999999</c:v>
                </c:pt>
                <c:pt idx="19716">
                  <c:v>-108.443</c:v>
                </c:pt>
                <c:pt idx="19717">
                  <c:v>-108.441</c:v>
                </c:pt>
                <c:pt idx="19718">
                  <c:v>-108.43899999999999</c:v>
                </c:pt>
                <c:pt idx="19719">
                  <c:v>-108.437</c:v>
                </c:pt>
                <c:pt idx="19720">
                  <c:v>-108.435</c:v>
                </c:pt>
                <c:pt idx="19721">
                  <c:v>-108.43299999999999</c:v>
                </c:pt>
                <c:pt idx="19722">
                  <c:v>-108.431</c:v>
                </c:pt>
                <c:pt idx="19723">
                  <c:v>-108.429</c:v>
                </c:pt>
                <c:pt idx="19724">
                  <c:v>-108.42699999999999</c:v>
                </c:pt>
                <c:pt idx="19725">
                  <c:v>-108.425</c:v>
                </c:pt>
                <c:pt idx="19726">
                  <c:v>-108.423</c:v>
                </c:pt>
                <c:pt idx="19727">
                  <c:v>-108.42099999999999</c:v>
                </c:pt>
                <c:pt idx="19728">
                  <c:v>-108.419</c:v>
                </c:pt>
                <c:pt idx="19729">
                  <c:v>-108.417</c:v>
                </c:pt>
                <c:pt idx="19730">
                  <c:v>-108.41499999999999</c:v>
                </c:pt>
                <c:pt idx="19731">
                  <c:v>-108.413</c:v>
                </c:pt>
                <c:pt idx="19732">
                  <c:v>-108.411</c:v>
                </c:pt>
                <c:pt idx="19733">
                  <c:v>-108.40899999999999</c:v>
                </c:pt>
                <c:pt idx="19734">
                  <c:v>-108.407</c:v>
                </c:pt>
                <c:pt idx="19735">
                  <c:v>-108.405</c:v>
                </c:pt>
                <c:pt idx="19736">
                  <c:v>-108.40299999999999</c:v>
                </c:pt>
                <c:pt idx="19737">
                  <c:v>-108.40100000000001</c:v>
                </c:pt>
                <c:pt idx="19738">
                  <c:v>-108.399</c:v>
                </c:pt>
                <c:pt idx="19739">
                  <c:v>-108.39699999999999</c:v>
                </c:pt>
                <c:pt idx="19740">
                  <c:v>-108.39500000000001</c:v>
                </c:pt>
                <c:pt idx="19741">
                  <c:v>-108.393</c:v>
                </c:pt>
                <c:pt idx="19742">
                  <c:v>-108.39099999999999</c:v>
                </c:pt>
                <c:pt idx="19743">
                  <c:v>-108.38900000000001</c:v>
                </c:pt>
                <c:pt idx="19744">
                  <c:v>-108.387</c:v>
                </c:pt>
                <c:pt idx="19745">
                  <c:v>-108.38499999999999</c:v>
                </c:pt>
                <c:pt idx="19746">
                  <c:v>-108.38300000000001</c:v>
                </c:pt>
                <c:pt idx="19747">
                  <c:v>-108.381</c:v>
                </c:pt>
                <c:pt idx="19748">
                  <c:v>-108.37899999999999</c:v>
                </c:pt>
                <c:pt idx="19749">
                  <c:v>-108.37700000000001</c:v>
                </c:pt>
                <c:pt idx="19750">
                  <c:v>-108.375</c:v>
                </c:pt>
                <c:pt idx="19751">
                  <c:v>-108.37299999999999</c:v>
                </c:pt>
                <c:pt idx="19752">
                  <c:v>-108.37100000000001</c:v>
                </c:pt>
                <c:pt idx="19753">
                  <c:v>-108.369</c:v>
                </c:pt>
                <c:pt idx="19754">
                  <c:v>-108.36699999999999</c:v>
                </c:pt>
                <c:pt idx="19755">
                  <c:v>-108.36500000000001</c:v>
                </c:pt>
                <c:pt idx="19756">
                  <c:v>-108.363</c:v>
                </c:pt>
                <c:pt idx="19757">
                  <c:v>-108.36099999999999</c:v>
                </c:pt>
                <c:pt idx="19758">
                  <c:v>-108.35900000000001</c:v>
                </c:pt>
                <c:pt idx="19759">
                  <c:v>-108.357</c:v>
                </c:pt>
                <c:pt idx="19760">
                  <c:v>-108.35499999999999</c:v>
                </c:pt>
                <c:pt idx="19761">
                  <c:v>-108.35300000000001</c:v>
                </c:pt>
                <c:pt idx="19762">
                  <c:v>-108.351</c:v>
                </c:pt>
                <c:pt idx="19763">
                  <c:v>-108.34899999999999</c:v>
                </c:pt>
                <c:pt idx="19764">
                  <c:v>-108.34700000000001</c:v>
                </c:pt>
                <c:pt idx="19765">
                  <c:v>-108.345</c:v>
                </c:pt>
                <c:pt idx="19766">
                  <c:v>-108.343</c:v>
                </c:pt>
                <c:pt idx="19767">
                  <c:v>-108.34100000000001</c:v>
                </c:pt>
                <c:pt idx="19768">
                  <c:v>-108.339</c:v>
                </c:pt>
                <c:pt idx="19769">
                  <c:v>-108.337</c:v>
                </c:pt>
                <c:pt idx="19770">
                  <c:v>-108.33500000000001</c:v>
                </c:pt>
                <c:pt idx="19771">
                  <c:v>-108.333</c:v>
                </c:pt>
                <c:pt idx="19772">
                  <c:v>-108.331</c:v>
                </c:pt>
                <c:pt idx="19773">
                  <c:v>-108.32900000000001</c:v>
                </c:pt>
                <c:pt idx="19774">
                  <c:v>-108.327</c:v>
                </c:pt>
                <c:pt idx="19775">
                  <c:v>-108.325</c:v>
                </c:pt>
                <c:pt idx="19776">
                  <c:v>-108.32300000000001</c:v>
                </c:pt>
                <c:pt idx="19777">
                  <c:v>-108.321</c:v>
                </c:pt>
                <c:pt idx="19778">
                  <c:v>-108.319</c:v>
                </c:pt>
                <c:pt idx="19779">
                  <c:v>-108.31700000000001</c:v>
                </c:pt>
                <c:pt idx="19780">
                  <c:v>-108.315</c:v>
                </c:pt>
                <c:pt idx="19781">
                  <c:v>-108.313</c:v>
                </c:pt>
                <c:pt idx="19782">
                  <c:v>-108.31100000000001</c:v>
                </c:pt>
                <c:pt idx="19783">
                  <c:v>-108.309</c:v>
                </c:pt>
                <c:pt idx="19784">
                  <c:v>-108.307</c:v>
                </c:pt>
                <c:pt idx="19785">
                  <c:v>-108.30500000000001</c:v>
                </c:pt>
                <c:pt idx="19786">
                  <c:v>-108.303</c:v>
                </c:pt>
                <c:pt idx="19787">
                  <c:v>-108.301</c:v>
                </c:pt>
                <c:pt idx="19788">
                  <c:v>-108.29900000000001</c:v>
                </c:pt>
                <c:pt idx="19789">
                  <c:v>-108.297</c:v>
                </c:pt>
                <c:pt idx="19790">
                  <c:v>-108.295</c:v>
                </c:pt>
                <c:pt idx="19791">
                  <c:v>-108.29300000000001</c:v>
                </c:pt>
                <c:pt idx="19792">
                  <c:v>-108.291</c:v>
                </c:pt>
                <c:pt idx="19793">
                  <c:v>-108.289</c:v>
                </c:pt>
                <c:pt idx="19794">
                  <c:v>-108.28700000000001</c:v>
                </c:pt>
                <c:pt idx="19795">
                  <c:v>-108.285</c:v>
                </c:pt>
                <c:pt idx="19796">
                  <c:v>-108.283</c:v>
                </c:pt>
                <c:pt idx="19797">
                  <c:v>-108.28100000000001</c:v>
                </c:pt>
                <c:pt idx="19798">
                  <c:v>-108.279</c:v>
                </c:pt>
                <c:pt idx="19799">
                  <c:v>-108.277</c:v>
                </c:pt>
                <c:pt idx="19800">
                  <c:v>-108.27500000000001</c:v>
                </c:pt>
                <c:pt idx="19801">
                  <c:v>-108.273</c:v>
                </c:pt>
                <c:pt idx="19802">
                  <c:v>-108.271</c:v>
                </c:pt>
                <c:pt idx="19803">
                  <c:v>-108.26900000000001</c:v>
                </c:pt>
                <c:pt idx="19804">
                  <c:v>-108.267</c:v>
                </c:pt>
                <c:pt idx="19805">
                  <c:v>-108.265</c:v>
                </c:pt>
                <c:pt idx="19806">
                  <c:v>-108.26300000000001</c:v>
                </c:pt>
                <c:pt idx="19807">
                  <c:v>-108.261</c:v>
                </c:pt>
                <c:pt idx="19808">
                  <c:v>-108.259</c:v>
                </c:pt>
                <c:pt idx="19809">
                  <c:v>-108.25700000000001</c:v>
                </c:pt>
                <c:pt idx="19810">
                  <c:v>-108.255</c:v>
                </c:pt>
                <c:pt idx="19811">
                  <c:v>-108.253</c:v>
                </c:pt>
                <c:pt idx="19812">
                  <c:v>-108.251</c:v>
                </c:pt>
                <c:pt idx="19813">
                  <c:v>-108.249</c:v>
                </c:pt>
                <c:pt idx="19814">
                  <c:v>-108.247</c:v>
                </c:pt>
                <c:pt idx="19815">
                  <c:v>-108.245</c:v>
                </c:pt>
                <c:pt idx="19816">
                  <c:v>-108.24299999999999</c:v>
                </c:pt>
                <c:pt idx="19817">
                  <c:v>-108.241</c:v>
                </c:pt>
                <c:pt idx="19818">
                  <c:v>-108.239</c:v>
                </c:pt>
                <c:pt idx="19819">
                  <c:v>-108.23699999999999</c:v>
                </c:pt>
                <c:pt idx="19820">
                  <c:v>-108.235</c:v>
                </c:pt>
                <c:pt idx="19821">
                  <c:v>-108.233</c:v>
                </c:pt>
                <c:pt idx="19822">
                  <c:v>-108.23099999999999</c:v>
                </c:pt>
                <c:pt idx="19823">
                  <c:v>-108.229</c:v>
                </c:pt>
                <c:pt idx="19824">
                  <c:v>-108.227</c:v>
                </c:pt>
                <c:pt idx="19825">
                  <c:v>-108.22499999999999</c:v>
                </c:pt>
                <c:pt idx="19826">
                  <c:v>-108.223</c:v>
                </c:pt>
                <c:pt idx="19827">
                  <c:v>-108.221</c:v>
                </c:pt>
                <c:pt idx="19828">
                  <c:v>-108.21899999999999</c:v>
                </c:pt>
                <c:pt idx="19829">
                  <c:v>-108.217</c:v>
                </c:pt>
                <c:pt idx="19830">
                  <c:v>-108.215</c:v>
                </c:pt>
                <c:pt idx="19831">
                  <c:v>-108.21299999999999</c:v>
                </c:pt>
                <c:pt idx="19832">
                  <c:v>-108.211</c:v>
                </c:pt>
                <c:pt idx="19833">
                  <c:v>-108.209</c:v>
                </c:pt>
                <c:pt idx="19834">
                  <c:v>-108.20699999999999</c:v>
                </c:pt>
                <c:pt idx="19835">
                  <c:v>-108.205</c:v>
                </c:pt>
                <c:pt idx="19836">
                  <c:v>-108.203</c:v>
                </c:pt>
                <c:pt idx="19837">
                  <c:v>-108.20099999999999</c:v>
                </c:pt>
                <c:pt idx="19838">
                  <c:v>-108.199</c:v>
                </c:pt>
                <c:pt idx="19839">
                  <c:v>-108.197</c:v>
                </c:pt>
                <c:pt idx="19840">
                  <c:v>-108.19499999999999</c:v>
                </c:pt>
                <c:pt idx="19841">
                  <c:v>-108.193</c:v>
                </c:pt>
                <c:pt idx="19842">
                  <c:v>-108.191</c:v>
                </c:pt>
                <c:pt idx="19843">
                  <c:v>-108.18899999999999</c:v>
                </c:pt>
                <c:pt idx="19844">
                  <c:v>-108.187</c:v>
                </c:pt>
                <c:pt idx="19845">
                  <c:v>-108.185</c:v>
                </c:pt>
                <c:pt idx="19846">
                  <c:v>-108.18299999999999</c:v>
                </c:pt>
                <c:pt idx="19847">
                  <c:v>-108.181</c:v>
                </c:pt>
                <c:pt idx="19848">
                  <c:v>-108.179</c:v>
                </c:pt>
                <c:pt idx="19849">
                  <c:v>-108.17699999999999</c:v>
                </c:pt>
                <c:pt idx="19850">
                  <c:v>-108.175</c:v>
                </c:pt>
                <c:pt idx="19851">
                  <c:v>-108.173</c:v>
                </c:pt>
                <c:pt idx="19852">
                  <c:v>-108.17099999999999</c:v>
                </c:pt>
                <c:pt idx="19853">
                  <c:v>-108.169</c:v>
                </c:pt>
                <c:pt idx="19854">
                  <c:v>-108.167</c:v>
                </c:pt>
                <c:pt idx="19855">
                  <c:v>-108.16499999999999</c:v>
                </c:pt>
                <c:pt idx="19856">
                  <c:v>-108.163</c:v>
                </c:pt>
                <c:pt idx="19857">
                  <c:v>-108.161</c:v>
                </c:pt>
                <c:pt idx="19858">
                  <c:v>-108.15899999999999</c:v>
                </c:pt>
                <c:pt idx="19859">
                  <c:v>-108.157</c:v>
                </c:pt>
                <c:pt idx="19860">
                  <c:v>-108.155</c:v>
                </c:pt>
                <c:pt idx="19861">
                  <c:v>-108.15299999999999</c:v>
                </c:pt>
                <c:pt idx="19862">
                  <c:v>-108.15100000000001</c:v>
                </c:pt>
                <c:pt idx="19863">
                  <c:v>-108.149</c:v>
                </c:pt>
                <c:pt idx="19864">
                  <c:v>-108.14699999999999</c:v>
                </c:pt>
                <c:pt idx="19865">
                  <c:v>-108.14500000000001</c:v>
                </c:pt>
                <c:pt idx="19866">
                  <c:v>-108.143</c:v>
                </c:pt>
                <c:pt idx="19867">
                  <c:v>-108.14099999999999</c:v>
                </c:pt>
                <c:pt idx="19868">
                  <c:v>-108.13900000000001</c:v>
                </c:pt>
                <c:pt idx="19869">
                  <c:v>-108.137</c:v>
                </c:pt>
                <c:pt idx="19870">
                  <c:v>-108.13499999999999</c:v>
                </c:pt>
                <c:pt idx="19871">
                  <c:v>-108.13300000000001</c:v>
                </c:pt>
                <c:pt idx="19872">
                  <c:v>-108.131</c:v>
                </c:pt>
                <c:pt idx="19873">
                  <c:v>-108.12899999999999</c:v>
                </c:pt>
                <c:pt idx="19874">
                  <c:v>-108.12700000000001</c:v>
                </c:pt>
                <c:pt idx="19875">
                  <c:v>-108.125</c:v>
                </c:pt>
                <c:pt idx="19876">
                  <c:v>-108.12299999999999</c:v>
                </c:pt>
                <c:pt idx="19877">
                  <c:v>-108.12100000000001</c:v>
                </c:pt>
                <c:pt idx="19878">
                  <c:v>-108.119</c:v>
                </c:pt>
                <c:pt idx="19879">
                  <c:v>-108.11699999999999</c:v>
                </c:pt>
                <c:pt idx="19880">
                  <c:v>-108.11500000000001</c:v>
                </c:pt>
                <c:pt idx="19881">
                  <c:v>-108.113</c:v>
                </c:pt>
                <c:pt idx="19882">
                  <c:v>-108.11099999999999</c:v>
                </c:pt>
                <c:pt idx="19883">
                  <c:v>-108.10900000000001</c:v>
                </c:pt>
                <c:pt idx="19884">
                  <c:v>-108.107</c:v>
                </c:pt>
                <c:pt idx="19885">
                  <c:v>-108.10499999999999</c:v>
                </c:pt>
                <c:pt idx="19886">
                  <c:v>-108.10300000000001</c:v>
                </c:pt>
                <c:pt idx="19887">
                  <c:v>-108.101</c:v>
                </c:pt>
                <c:pt idx="19888">
                  <c:v>-108.09899999999999</c:v>
                </c:pt>
                <c:pt idx="19889">
                  <c:v>-108.09700000000001</c:v>
                </c:pt>
                <c:pt idx="19890">
                  <c:v>-108.095</c:v>
                </c:pt>
                <c:pt idx="19891">
                  <c:v>-108.093</c:v>
                </c:pt>
                <c:pt idx="19892">
                  <c:v>-108.09100000000001</c:v>
                </c:pt>
                <c:pt idx="19893">
                  <c:v>-108.089</c:v>
                </c:pt>
                <c:pt idx="19894">
                  <c:v>-108.087</c:v>
                </c:pt>
                <c:pt idx="19895">
                  <c:v>-108.08500000000001</c:v>
                </c:pt>
                <c:pt idx="19896">
                  <c:v>-108.083</c:v>
                </c:pt>
                <c:pt idx="19897">
                  <c:v>-108.081</c:v>
                </c:pt>
                <c:pt idx="19898">
                  <c:v>-108.07900000000001</c:v>
                </c:pt>
                <c:pt idx="19899">
                  <c:v>-108.077</c:v>
                </c:pt>
                <c:pt idx="19900">
                  <c:v>-108.075</c:v>
                </c:pt>
                <c:pt idx="19901">
                  <c:v>-108.07300000000001</c:v>
                </c:pt>
                <c:pt idx="19902">
                  <c:v>-108.071</c:v>
                </c:pt>
                <c:pt idx="19903">
                  <c:v>-108.069</c:v>
                </c:pt>
                <c:pt idx="19904">
                  <c:v>-108.06700000000001</c:v>
                </c:pt>
                <c:pt idx="19905">
                  <c:v>-108.065</c:v>
                </c:pt>
                <c:pt idx="19906">
                  <c:v>-108.063</c:v>
                </c:pt>
                <c:pt idx="19907">
                  <c:v>-108.06100000000001</c:v>
                </c:pt>
                <c:pt idx="19908">
                  <c:v>-108.059</c:v>
                </c:pt>
                <c:pt idx="19909">
                  <c:v>-108.057</c:v>
                </c:pt>
                <c:pt idx="19910">
                  <c:v>-108.05500000000001</c:v>
                </c:pt>
                <c:pt idx="19911">
                  <c:v>-108.053</c:v>
                </c:pt>
                <c:pt idx="19912">
                  <c:v>-108.051</c:v>
                </c:pt>
                <c:pt idx="19913">
                  <c:v>-108.04900000000001</c:v>
                </c:pt>
                <c:pt idx="19914">
                  <c:v>-108.047</c:v>
                </c:pt>
                <c:pt idx="19915">
                  <c:v>-108.045</c:v>
                </c:pt>
                <c:pt idx="19916">
                  <c:v>-108.04300000000001</c:v>
                </c:pt>
                <c:pt idx="19917">
                  <c:v>-108.041</c:v>
                </c:pt>
                <c:pt idx="19918">
                  <c:v>-108.039</c:v>
                </c:pt>
                <c:pt idx="19919">
                  <c:v>-108.03700000000001</c:v>
                </c:pt>
                <c:pt idx="19920">
                  <c:v>-108.035</c:v>
                </c:pt>
                <c:pt idx="19921">
                  <c:v>-108.033</c:v>
                </c:pt>
                <c:pt idx="19922">
                  <c:v>-108.03100000000001</c:v>
                </c:pt>
                <c:pt idx="19923">
                  <c:v>-108.029</c:v>
                </c:pt>
                <c:pt idx="19924">
                  <c:v>-108.027</c:v>
                </c:pt>
                <c:pt idx="19925">
                  <c:v>-108.02500000000001</c:v>
                </c:pt>
                <c:pt idx="19926">
                  <c:v>-108.023</c:v>
                </c:pt>
                <c:pt idx="19927">
                  <c:v>-108.021</c:v>
                </c:pt>
                <c:pt idx="19928">
                  <c:v>-108.01900000000001</c:v>
                </c:pt>
                <c:pt idx="19929">
                  <c:v>-108.017</c:v>
                </c:pt>
                <c:pt idx="19930">
                  <c:v>-108.015</c:v>
                </c:pt>
                <c:pt idx="19931">
                  <c:v>-108.01300000000001</c:v>
                </c:pt>
                <c:pt idx="19932">
                  <c:v>-108.011</c:v>
                </c:pt>
                <c:pt idx="19933">
                  <c:v>-108.009</c:v>
                </c:pt>
                <c:pt idx="19934">
                  <c:v>-108.00700000000001</c:v>
                </c:pt>
                <c:pt idx="19935">
                  <c:v>-108.005</c:v>
                </c:pt>
                <c:pt idx="19936">
                  <c:v>-108.003</c:v>
                </c:pt>
                <c:pt idx="19937">
                  <c:v>-108.001</c:v>
                </c:pt>
                <c:pt idx="19938">
                  <c:v>-107.999</c:v>
                </c:pt>
                <c:pt idx="19939">
                  <c:v>-107.997</c:v>
                </c:pt>
                <c:pt idx="19940">
                  <c:v>-107.995</c:v>
                </c:pt>
                <c:pt idx="19941">
                  <c:v>-107.99299999999999</c:v>
                </c:pt>
                <c:pt idx="19942">
                  <c:v>-107.991</c:v>
                </c:pt>
                <c:pt idx="19943">
                  <c:v>-107.989</c:v>
                </c:pt>
                <c:pt idx="19944">
                  <c:v>-107.98699999999999</c:v>
                </c:pt>
                <c:pt idx="19945">
                  <c:v>-107.985</c:v>
                </c:pt>
                <c:pt idx="19946">
                  <c:v>-107.983</c:v>
                </c:pt>
                <c:pt idx="19947">
                  <c:v>-107.98099999999999</c:v>
                </c:pt>
                <c:pt idx="19948">
                  <c:v>-107.979</c:v>
                </c:pt>
                <c:pt idx="19949">
                  <c:v>-107.977</c:v>
                </c:pt>
                <c:pt idx="19950">
                  <c:v>-107.97499999999999</c:v>
                </c:pt>
                <c:pt idx="19951">
                  <c:v>-107.973</c:v>
                </c:pt>
                <c:pt idx="19952">
                  <c:v>-107.971</c:v>
                </c:pt>
                <c:pt idx="19953">
                  <c:v>-107.96899999999999</c:v>
                </c:pt>
                <c:pt idx="19954">
                  <c:v>-107.967</c:v>
                </c:pt>
                <c:pt idx="19955">
                  <c:v>-107.965</c:v>
                </c:pt>
                <c:pt idx="19956">
                  <c:v>-107.96299999999999</c:v>
                </c:pt>
                <c:pt idx="19957">
                  <c:v>-107.961</c:v>
                </c:pt>
                <c:pt idx="19958">
                  <c:v>-107.959</c:v>
                </c:pt>
                <c:pt idx="19959">
                  <c:v>-107.95699999999999</c:v>
                </c:pt>
                <c:pt idx="19960">
                  <c:v>-107.955</c:v>
                </c:pt>
                <c:pt idx="19961">
                  <c:v>-107.953</c:v>
                </c:pt>
                <c:pt idx="19962">
                  <c:v>-107.95099999999999</c:v>
                </c:pt>
                <c:pt idx="19963">
                  <c:v>-107.949</c:v>
                </c:pt>
                <c:pt idx="19964">
                  <c:v>-107.947</c:v>
                </c:pt>
                <c:pt idx="19965">
                  <c:v>-107.94499999999999</c:v>
                </c:pt>
                <c:pt idx="19966">
                  <c:v>-107.943</c:v>
                </c:pt>
                <c:pt idx="19967">
                  <c:v>-107.941</c:v>
                </c:pt>
                <c:pt idx="19968">
                  <c:v>-107.93899999999999</c:v>
                </c:pt>
                <c:pt idx="19969">
                  <c:v>-107.937</c:v>
                </c:pt>
                <c:pt idx="19970">
                  <c:v>-107.935</c:v>
                </c:pt>
                <c:pt idx="19971">
                  <c:v>-107.93299999999999</c:v>
                </c:pt>
                <c:pt idx="19972">
                  <c:v>-107.931</c:v>
                </c:pt>
                <c:pt idx="19973">
                  <c:v>-107.929</c:v>
                </c:pt>
                <c:pt idx="19974">
                  <c:v>-107.92699999999999</c:v>
                </c:pt>
                <c:pt idx="19975">
                  <c:v>-107.925</c:v>
                </c:pt>
                <c:pt idx="19976">
                  <c:v>-107.923</c:v>
                </c:pt>
                <c:pt idx="19977">
                  <c:v>-107.92099999999999</c:v>
                </c:pt>
                <c:pt idx="19978">
                  <c:v>-107.919</c:v>
                </c:pt>
                <c:pt idx="19979">
                  <c:v>-107.917</c:v>
                </c:pt>
                <c:pt idx="19980">
                  <c:v>-107.91499999999999</c:v>
                </c:pt>
                <c:pt idx="19981">
                  <c:v>-107.913</c:v>
                </c:pt>
                <c:pt idx="19982">
                  <c:v>-107.911</c:v>
                </c:pt>
                <c:pt idx="19983">
                  <c:v>-107.90899999999999</c:v>
                </c:pt>
                <c:pt idx="19984">
                  <c:v>-107.907</c:v>
                </c:pt>
                <c:pt idx="19985">
                  <c:v>-107.905</c:v>
                </c:pt>
                <c:pt idx="19986">
                  <c:v>-107.90299999999999</c:v>
                </c:pt>
                <c:pt idx="19987">
                  <c:v>-107.90100000000001</c:v>
                </c:pt>
                <c:pt idx="19988">
                  <c:v>-107.899</c:v>
                </c:pt>
                <c:pt idx="19989">
                  <c:v>-107.89699999999999</c:v>
                </c:pt>
                <c:pt idx="19990">
                  <c:v>-107.89500000000001</c:v>
                </c:pt>
                <c:pt idx="19991">
                  <c:v>-107.893</c:v>
                </c:pt>
                <c:pt idx="19992">
                  <c:v>-107.89099999999999</c:v>
                </c:pt>
                <c:pt idx="19993">
                  <c:v>-107.88900000000001</c:v>
                </c:pt>
                <c:pt idx="19994">
                  <c:v>-107.887</c:v>
                </c:pt>
                <c:pt idx="19995">
                  <c:v>-107.88499999999999</c:v>
                </c:pt>
                <c:pt idx="19996">
                  <c:v>-107.88300000000001</c:v>
                </c:pt>
                <c:pt idx="19997">
                  <c:v>-107.881</c:v>
                </c:pt>
                <c:pt idx="19998">
                  <c:v>-107.87899999999999</c:v>
                </c:pt>
                <c:pt idx="19999">
                  <c:v>-107.87700000000001</c:v>
                </c:pt>
                <c:pt idx="20000">
                  <c:v>-107.875</c:v>
                </c:pt>
                <c:pt idx="20001">
                  <c:v>-107.87299999999999</c:v>
                </c:pt>
                <c:pt idx="20002">
                  <c:v>-107.87100000000001</c:v>
                </c:pt>
                <c:pt idx="20003">
                  <c:v>-107.869</c:v>
                </c:pt>
                <c:pt idx="20004">
                  <c:v>-107.86699999999999</c:v>
                </c:pt>
                <c:pt idx="20005">
                  <c:v>-107.86500000000001</c:v>
                </c:pt>
                <c:pt idx="20006">
                  <c:v>-107.863</c:v>
                </c:pt>
                <c:pt idx="20007">
                  <c:v>-107.86099999999999</c:v>
                </c:pt>
                <c:pt idx="20008">
                  <c:v>-107.85900000000001</c:v>
                </c:pt>
                <c:pt idx="20009">
                  <c:v>-107.857</c:v>
                </c:pt>
                <c:pt idx="20010">
                  <c:v>-107.85499999999999</c:v>
                </c:pt>
                <c:pt idx="20011">
                  <c:v>-107.85300000000001</c:v>
                </c:pt>
                <c:pt idx="20012">
                  <c:v>-107.851</c:v>
                </c:pt>
                <c:pt idx="20013">
                  <c:v>-107.84899999999999</c:v>
                </c:pt>
                <c:pt idx="20014">
                  <c:v>-107.84700000000001</c:v>
                </c:pt>
                <c:pt idx="20015">
                  <c:v>-107.845</c:v>
                </c:pt>
                <c:pt idx="20016">
                  <c:v>-107.843</c:v>
                </c:pt>
                <c:pt idx="20017">
                  <c:v>-107.84100000000001</c:v>
                </c:pt>
                <c:pt idx="20018">
                  <c:v>-107.839</c:v>
                </c:pt>
                <c:pt idx="20019">
                  <c:v>-107.837</c:v>
                </c:pt>
                <c:pt idx="20020">
                  <c:v>-107.83500000000001</c:v>
                </c:pt>
                <c:pt idx="20021">
                  <c:v>-107.833</c:v>
                </c:pt>
                <c:pt idx="20022">
                  <c:v>-107.831</c:v>
                </c:pt>
                <c:pt idx="20023">
                  <c:v>-107.82900000000001</c:v>
                </c:pt>
                <c:pt idx="20024">
                  <c:v>-107.827</c:v>
                </c:pt>
                <c:pt idx="20025">
                  <c:v>-107.825</c:v>
                </c:pt>
                <c:pt idx="20026">
                  <c:v>-107.82300000000001</c:v>
                </c:pt>
                <c:pt idx="20027">
                  <c:v>-107.821</c:v>
                </c:pt>
                <c:pt idx="20028">
                  <c:v>-107.819</c:v>
                </c:pt>
                <c:pt idx="20029">
                  <c:v>-107.81700000000001</c:v>
                </c:pt>
                <c:pt idx="20030">
                  <c:v>-107.815</c:v>
                </c:pt>
                <c:pt idx="20031">
                  <c:v>-107.813</c:v>
                </c:pt>
                <c:pt idx="20032">
                  <c:v>-107.81100000000001</c:v>
                </c:pt>
                <c:pt idx="20033">
                  <c:v>-107.809</c:v>
                </c:pt>
                <c:pt idx="20034">
                  <c:v>-107.807</c:v>
                </c:pt>
                <c:pt idx="20035">
                  <c:v>-107.80500000000001</c:v>
                </c:pt>
                <c:pt idx="20036">
                  <c:v>-107.803</c:v>
                </c:pt>
                <c:pt idx="20037">
                  <c:v>-107.801</c:v>
                </c:pt>
                <c:pt idx="20038">
                  <c:v>-107.79900000000001</c:v>
                </c:pt>
                <c:pt idx="20039">
                  <c:v>-107.797</c:v>
                </c:pt>
                <c:pt idx="20040">
                  <c:v>-107.795</c:v>
                </c:pt>
                <c:pt idx="20041">
                  <c:v>-107.79300000000001</c:v>
                </c:pt>
                <c:pt idx="20042">
                  <c:v>-107.791</c:v>
                </c:pt>
                <c:pt idx="20043">
                  <c:v>-107.789</c:v>
                </c:pt>
                <c:pt idx="20044">
                  <c:v>-107.78700000000001</c:v>
                </c:pt>
                <c:pt idx="20045">
                  <c:v>-107.785</c:v>
                </c:pt>
                <c:pt idx="20046">
                  <c:v>-107.783</c:v>
                </c:pt>
                <c:pt idx="20047">
                  <c:v>-107.78100000000001</c:v>
                </c:pt>
                <c:pt idx="20048">
                  <c:v>-107.779</c:v>
                </c:pt>
                <c:pt idx="20049">
                  <c:v>-107.777</c:v>
                </c:pt>
                <c:pt idx="20050">
                  <c:v>-107.77500000000001</c:v>
                </c:pt>
                <c:pt idx="20051">
                  <c:v>-107.773</c:v>
                </c:pt>
                <c:pt idx="20052">
                  <c:v>-107.771</c:v>
                </c:pt>
                <c:pt idx="20053">
                  <c:v>-107.76900000000001</c:v>
                </c:pt>
                <c:pt idx="20054">
                  <c:v>-107.767</c:v>
                </c:pt>
                <c:pt idx="20055">
                  <c:v>-107.765</c:v>
                </c:pt>
                <c:pt idx="20056">
                  <c:v>-107.76300000000001</c:v>
                </c:pt>
                <c:pt idx="20057">
                  <c:v>-107.761</c:v>
                </c:pt>
                <c:pt idx="20058">
                  <c:v>-107.759</c:v>
                </c:pt>
                <c:pt idx="20059">
                  <c:v>-107.75700000000001</c:v>
                </c:pt>
                <c:pt idx="20060">
                  <c:v>-107.755</c:v>
                </c:pt>
                <c:pt idx="20061">
                  <c:v>-107.753</c:v>
                </c:pt>
                <c:pt idx="20062">
                  <c:v>-107.751</c:v>
                </c:pt>
                <c:pt idx="20063">
                  <c:v>-107.749</c:v>
                </c:pt>
                <c:pt idx="20064">
                  <c:v>-107.747</c:v>
                </c:pt>
                <c:pt idx="20065">
                  <c:v>-107.745</c:v>
                </c:pt>
                <c:pt idx="20066">
                  <c:v>-107.74299999999999</c:v>
                </c:pt>
                <c:pt idx="20067">
                  <c:v>-107.741</c:v>
                </c:pt>
                <c:pt idx="20068">
                  <c:v>-107.739</c:v>
                </c:pt>
                <c:pt idx="20069">
                  <c:v>-107.73699999999999</c:v>
                </c:pt>
                <c:pt idx="20070">
                  <c:v>-107.735</c:v>
                </c:pt>
                <c:pt idx="20071">
                  <c:v>-107.733</c:v>
                </c:pt>
                <c:pt idx="20072">
                  <c:v>-107.73099999999999</c:v>
                </c:pt>
                <c:pt idx="20073">
                  <c:v>-107.729</c:v>
                </c:pt>
                <c:pt idx="20074">
                  <c:v>-107.727</c:v>
                </c:pt>
                <c:pt idx="20075">
                  <c:v>-107.72499999999999</c:v>
                </c:pt>
                <c:pt idx="20076">
                  <c:v>-107.723</c:v>
                </c:pt>
                <c:pt idx="20077">
                  <c:v>-107.721</c:v>
                </c:pt>
                <c:pt idx="20078">
                  <c:v>-107.71899999999999</c:v>
                </c:pt>
                <c:pt idx="20079">
                  <c:v>-107.717</c:v>
                </c:pt>
                <c:pt idx="20080">
                  <c:v>-107.715</c:v>
                </c:pt>
                <c:pt idx="20081">
                  <c:v>-107.71299999999999</c:v>
                </c:pt>
                <c:pt idx="20082">
                  <c:v>-107.711</c:v>
                </c:pt>
                <c:pt idx="20083">
                  <c:v>-107.709</c:v>
                </c:pt>
                <c:pt idx="20084">
                  <c:v>-107.70699999999999</c:v>
                </c:pt>
                <c:pt idx="20085">
                  <c:v>-107.705</c:v>
                </c:pt>
                <c:pt idx="20086">
                  <c:v>-107.703</c:v>
                </c:pt>
                <c:pt idx="20087">
                  <c:v>-107.70099999999999</c:v>
                </c:pt>
                <c:pt idx="20088">
                  <c:v>-107.699</c:v>
                </c:pt>
                <c:pt idx="20089">
                  <c:v>-107.697</c:v>
                </c:pt>
                <c:pt idx="20090">
                  <c:v>-107.69499999999999</c:v>
                </c:pt>
                <c:pt idx="20091">
                  <c:v>-107.693</c:v>
                </c:pt>
                <c:pt idx="20092">
                  <c:v>-107.691</c:v>
                </c:pt>
                <c:pt idx="20093">
                  <c:v>-107.68899999999999</c:v>
                </c:pt>
                <c:pt idx="20094">
                  <c:v>-107.687</c:v>
                </c:pt>
                <c:pt idx="20095">
                  <c:v>-107.685</c:v>
                </c:pt>
                <c:pt idx="20096">
                  <c:v>-107.68299999999999</c:v>
                </c:pt>
                <c:pt idx="20097">
                  <c:v>-107.681</c:v>
                </c:pt>
                <c:pt idx="20098">
                  <c:v>-107.679</c:v>
                </c:pt>
                <c:pt idx="20099">
                  <c:v>-107.67699999999999</c:v>
                </c:pt>
                <c:pt idx="20100">
                  <c:v>-107.675</c:v>
                </c:pt>
                <c:pt idx="20101">
                  <c:v>-107.673</c:v>
                </c:pt>
                <c:pt idx="20102">
                  <c:v>-107.67099999999999</c:v>
                </c:pt>
                <c:pt idx="20103">
                  <c:v>-107.669</c:v>
                </c:pt>
                <c:pt idx="20104">
                  <c:v>-107.667</c:v>
                </c:pt>
                <c:pt idx="20105">
                  <c:v>-107.66499999999999</c:v>
                </c:pt>
                <c:pt idx="20106">
                  <c:v>-107.663</c:v>
                </c:pt>
                <c:pt idx="20107">
                  <c:v>-107.661</c:v>
                </c:pt>
                <c:pt idx="20108">
                  <c:v>-107.65899999999999</c:v>
                </c:pt>
                <c:pt idx="20109">
                  <c:v>-107.657</c:v>
                </c:pt>
                <c:pt idx="20110">
                  <c:v>-107.655</c:v>
                </c:pt>
                <c:pt idx="20111">
                  <c:v>-107.65299999999999</c:v>
                </c:pt>
                <c:pt idx="20112">
                  <c:v>-107.65100000000001</c:v>
                </c:pt>
                <c:pt idx="20113">
                  <c:v>-107.649</c:v>
                </c:pt>
                <c:pt idx="20114">
                  <c:v>-107.64699999999999</c:v>
                </c:pt>
                <c:pt idx="20115">
                  <c:v>-107.64500000000001</c:v>
                </c:pt>
                <c:pt idx="20116">
                  <c:v>-107.643</c:v>
                </c:pt>
                <c:pt idx="20117">
                  <c:v>-107.64099999999999</c:v>
                </c:pt>
                <c:pt idx="20118">
                  <c:v>-107.63900000000001</c:v>
                </c:pt>
                <c:pt idx="20119">
                  <c:v>-107.637</c:v>
                </c:pt>
                <c:pt idx="20120">
                  <c:v>-107.63499999999999</c:v>
                </c:pt>
                <c:pt idx="20121">
                  <c:v>-107.63300000000001</c:v>
                </c:pt>
                <c:pt idx="20122">
                  <c:v>-107.631</c:v>
                </c:pt>
                <c:pt idx="20123">
                  <c:v>-107.62899999999999</c:v>
                </c:pt>
                <c:pt idx="20124">
                  <c:v>-107.62700000000001</c:v>
                </c:pt>
                <c:pt idx="20125">
                  <c:v>-107.625</c:v>
                </c:pt>
                <c:pt idx="20126">
                  <c:v>-107.62299999999999</c:v>
                </c:pt>
                <c:pt idx="20127">
                  <c:v>-107.62100000000001</c:v>
                </c:pt>
                <c:pt idx="20128">
                  <c:v>-107.619</c:v>
                </c:pt>
                <c:pt idx="20129">
                  <c:v>-107.61699999999999</c:v>
                </c:pt>
                <c:pt idx="20130">
                  <c:v>-107.61500000000001</c:v>
                </c:pt>
                <c:pt idx="20131">
                  <c:v>-107.613</c:v>
                </c:pt>
                <c:pt idx="20132">
                  <c:v>-107.61099999999999</c:v>
                </c:pt>
                <c:pt idx="20133">
                  <c:v>-107.60900000000001</c:v>
                </c:pt>
                <c:pt idx="20134">
                  <c:v>-107.607</c:v>
                </c:pt>
                <c:pt idx="20135">
                  <c:v>-107.60499999999999</c:v>
                </c:pt>
                <c:pt idx="20136">
                  <c:v>-107.60300000000001</c:v>
                </c:pt>
                <c:pt idx="20137">
                  <c:v>-107.601</c:v>
                </c:pt>
                <c:pt idx="20138">
                  <c:v>-107.59899999999999</c:v>
                </c:pt>
                <c:pt idx="20139">
                  <c:v>-107.59700000000001</c:v>
                </c:pt>
                <c:pt idx="20140">
                  <c:v>-107.595</c:v>
                </c:pt>
                <c:pt idx="20141">
                  <c:v>-107.593</c:v>
                </c:pt>
                <c:pt idx="20142">
                  <c:v>-107.59100000000001</c:v>
                </c:pt>
                <c:pt idx="20143">
                  <c:v>-107.589</c:v>
                </c:pt>
                <c:pt idx="20144">
                  <c:v>-107.587</c:v>
                </c:pt>
                <c:pt idx="20145">
                  <c:v>-107.58500000000001</c:v>
                </c:pt>
                <c:pt idx="20146">
                  <c:v>-107.583</c:v>
                </c:pt>
                <c:pt idx="20147">
                  <c:v>-107.581</c:v>
                </c:pt>
                <c:pt idx="20148">
                  <c:v>-107.57900000000001</c:v>
                </c:pt>
                <c:pt idx="20149">
                  <c:v>-107.577</c:v>
                </c:pt>
                <c:pt idx="20150">
                  <c:v>-107.575</c:v>
                </c:pt>
                <c:pt idx="20151">
                  <c:v>-107.57300000000001</c:v>
                </c:pt>
                <c:pt idx="20152">
                  <c:v>-107.571</c:v>
                </c:pt>
                <c:pt idx="20153">
                  <c:v>-107.569</c:v>
                </c:pt>
                <c:pt idx="20154">
                  <c:v>-107.56700000000001</c:v>
                </c:pt>
                <c:pt idx="20155">
                  <c:v>-107.565</c:v>
                </c:pt>
                <c:pt idx="20156">
                  <c:v>-107.563</c:v>
                </c:pt>
                <c:pt idx="20157">
                  <c:v>-107.56100000000001</c:v>
                </c:pt>
                <c:pt idx="20158">
                  <c:v>-107.559</c:v>
                </c:pt>
                <c:pt idx="20159">
                  <c:v>-107.557</c:v>
                </c:pt>
                <c:pt idx="20160">
                  <c:v>-107.55500000000001</c:v>
                </c:pt>
                <c:pt idx="20161">
                  <c:v>-107.553</c:v>
                </c:pt>
                <c:pt idx="20162">
                  <c:v>-107.551</c:v>
                </c:pt>
                <c:pt idx="20163">
                  <c:v>-107.54900000000001</c:v>
                </c:pt>
                <c:pt idx="20164">
                  <c:v>-107.547</c:v>
                </c:pt>
                <c:pt idx="20165">
                  <c:v>-107.545</c:v>
                </c:pt>
                <c:pt idx="20166">
                  <c:v>-107.54300000000001</c:v>
                </c:pt>
                <c:pt idx="20167">
                  <c:v>-107.541</c:v>
                </c:pt>
                <c:pt idx="20168">
                  <c:v>-107.539</c:v>
                </c:pt>
                <c:pt idx="20169">
                  <c:v>-107.53700000000001</c:v>
                </c:pt>
                <c:pt idx="20170">
                  <c:v>-107.535</c:v>
                </c:pt>
                <c:pt idx="20171">
                  <c:v>-107.533</c:v>
                </c:pt>
                <c:pt idx="20172">
                  <c:v>-107.53100000000001</c:v>
                </c:pt>
                <c:pt idx="20173">
                  <c:v>-107.529</c:v>
                </c:pt>
                <c:pt idx="20174">
                  <c:v>-107.527</c:v>
                </c:pt>
                <c:pt idx="20175">
                  <c:v>-107.52500000000001</c:v>
                </c:pt>
                <c:pt idx="20176">
                  <c:v>-107.523</c:v>
                </c:pt>
                <c:pt idx="20177">
                  <c:v>-107.521</c:v>
                </c:pt>
                <c:pt idx="20178">
                  <c:v>-107.51900000000001</c:v>
                </c:pt>
                <c:pt idx="20179">
                  <c:v>-107.517</c:v>
                </c:pt>
                <c:pt idx="20180">
                  <c:v>-107.515</c:v>
                </c:pt>
                <c:pt idx="20181">
                  <c:v>-107.51300000000001</c:v>
                </c:pt>
                <c:pt idx="20182">
                  <c:v>-107.511</c:v>
                </c:pt>
                <c:pt idx="20183">
                  <c:v>-107.509</c:v>
                </c:pt>
                <c:pt idx="20184">
                  <c:v>-107.50700000000001</c:v>
                </c:pt>
                <c:pt idx="20185">
                  <c:v>-107.505</c:v>
                </c:pt>
                <c:pt idx="20186">
                  <c:v>-107.503</c:v>
                </c:pt>
                <c:pt idx="20187">
                  <c:v>-107.501</c:v>
                </c:pt>
                <c:pt idx="20188">
                  <c:v>-107.499</c:v>
                </c:pt>
                <c:pt idx="20189">
                  <c:v>-107.497</c:v>
                </c:pt>
                <c:pt idx="20190">
                  <c:v>-107.495</c:v>
                </c:pt>
                <c:pt idx="20191">
                  <c:v>-107.49299999999999</c:v>
                </c:pt>
                <c:pt idx="20192">
                  <c:v>-107.491</c:v>
                </c:pt>
                <c:pt idx="20193">
                  <c:v>-107.489</c:v>
                </c:pt>
                <c:pt idx="20194">
                  <c:v>-107.48699999999999</c:v>
                </c:pt>
                <c:pt idx="20195">
                  <c:v>-107.485</c:v>
                </c:pt>
                <c:pt idx="20196">
                  <c:v>-107.483</c:v>
                </c:pt>
                <c:pt idx="20197">
                  <c:v>-107.48099999999999</c:v>
                </c:pt>
                <c:pt idx="20198">
                  <c:v>-107.479</c:v>
                </c:pt>
                <c:pt idx="20199">
                  <c:v>-107.477</c:v>
                </c:pt>
                <c:pt idx="20200">
                  <c:v>-107.47499999999999</c:v>
                </c:pt>
                <c:pt idx="20201">
                  <c:v>-107.473</c:v>
                </c:pt>
                <c:pt idx="20202">
                  <c:v>-107.471</c:v>
                </c:pt>
                <c:pt idx="20203">
                  <c:v>-107.46899999999999</c:v>
                </c:pt>
                <c:pt idx="20204">
                  <c:v>-107.467</c:v>
                </c:pt>
                <c:pt idx="20205">
                  <c:v>-107.465</c:v>
                </c:pt>
                <c:pt idx="20206">
                  <c:v>-107.46299999999999</c:v>
                </c:pt>
                <c:pt idx="20207">
                  <c:v>-107.461</c:v>
                </c:pt>
                <c:pt idx="20208">
                  <c:v>-107.459</c:v>
                </c:pt>
                <c:pt idx="20209">
                  <c:v>-107.45699999999999</c:v>
                </c:pt>
                <c:pt idx="20210">
                  <c:v>-107.455</c:v>
                </c:pt>
                <c:pt idx="20211">
                  <c:v>-107.453</c:v>
                </c:pt>
                <c:pt idx="20212">
                  <c:v>-107.45099999999999</c:v>
                </c:pt>
                <c:pt idx="20213">
                  <c:v>-107.449</c:v>
                </c:pt>
                <c:pt idx="20214">
                  <c:v>-107.447</c:v>
                </c:pt>
                <c:pt idx="20215">
                  <c:v>-107.44499999999999</c:v>
                </c:pt>
                <c:pt idx="20216">
                  <c:v>-107.443</c:v>
                </c:pt>
                <c:pt idx="20217">
                  <c:v>-107.441</c:v>
                </c:pt>
                <c:pt idx="20218">
                  <c:v>-107.43899999999999</c:v>
                </c:pt>
                <c:pt idx="20219">
                  <c:v>-107.437</c:v>
                </c:pt>
                <c:pt idx="20220">
                  <c:v>-107.435</c:v>
                </c:pt>
                <c:pt idx="20221">
                  <c:v>-107.43299999999999</c:v>
                </c:pt>
                <c:pt idx="20222">
                  <c:v>-107.431</c:v>
                </c:pt>
                <c:pt idx="20223">
                  <c:v>-107.429</c:v>
                </c:pt>
                <c:pt idx="20224">
                  <c:v>-107.42699999999999</c:v>
                </c:pt>
                <c:pt idx="20225">
                  <c:v>-107.425</c:v>
                </c:pt>
                <c:pt idx="20226">
                  <c:v>-107.423</c:v>
                </c:pt>
                <c:pt idx="20227">
                  <c:v>-107.42099999999999</c:v>
                </c:pt>
                <c:pt idx="20228">
                  <c:v>-107.419</c:v>
                </c:pt>
                <c:pt idx="20229">
                  <c:v>-107.417</c:v>
                </c:pt>
                <c:pt idx="20230">
                  <c:v>-107.41499999999999</c:v>
                </c:pt>
                <c:pt idx="20231">
                  <c:v>-107.413</c:v>
                </c:pt>
                <c:pt idx="20232">
                  <c:v>-107.411</c:v>
                </c:pt>
                <c:pt idx="20233">
                  <c:v>-107.40899999999999</c:v>
                </c:pt>
                <c:pt idx="20234">
                  <c:v>-107.407</c:v>
                </c:pt>
                <c:pt idx="20235">
                  <c:v>-107.405</c:v>
                </c:pt>
                <c:pt idx="20236">
                  <c:v>-107.40299999999999</c:v>
                </c:pt>
                <c:pt idx="20237">
                  <c:v>-107.40100000000001</c:v>
                </c:pt>
                <c:pt idx="20238">
                  <c:v>-107.399</c:v>
                </c:pt>
                <c:pt idx="20239">
                  <c:v>-107.39699999999999</c:v>
                </c:pt>
                <c:pt idx="20240">
                  <c:v>-107.39500000000001</c:v>
                </c:pt>
                <c:pt idx="20241">
                  <c:v>-107.393</c:v>
                </c:pt>
                <c:pt idx="20242">
                  <c:v>-107.39099999999999</c:v>
                </c:pt>
                <c:pt idx="20243">
                  <c:v>-107.38900000000001</c:v>
                </c:pt>
                <c:pt idx="20244">
                  <c:v>-107.387</c:v>
                </c:pt>
                <c:pt idx="20245">
                  <c:v>-107.38499999999999</c:v>
                </c:pt>
                <c:pt idx="20246">
                  <c:v>-107.38300000000001</c:v>
                </c:pt>
                <c:pt idx="20247">
                  <c:v>-107.381</c:v>
                </c:pt>
                <c:pt idx="20248">
                  <c:v>-107.37899999999999</c:v>
                </c:pt>
                <c:pt idx="20249">
                  <c:v>-107.37700000000001</c:v>
                </c:pt>
                <c:pt idx="20250">
                  <c:v>-107.375</c:v>
                </c:pt>
                <c:pt idx="20251">
                  <c:v>-107.37299999999999</c:v>
                </c:pt>
                <c:pt idx="20252">
                  <c:v>-107.37100000000001</c:v>
                </c:pt>
                <c:pt idx="20253">
                  <c:v>-107.369</c:v>
                </c:pt>
                <c:pt idx="20254">
                  <c:v>-107.36699999999999</c:v>
                </c:pt>
                <c:pt idx="20255">
                  <c:v>-107.36500000000001</c:v>
                </c:pt>
                <c:pt idx="20256">
                  <c:v>-107.363</c:v>
                </c:pt>
                <c:pt idx="20257">
                  <c:v>-107.36099999999999</c:v>
                </c:pt>
                <c:pt idx="20258">
                  <c:v>-107.35900000000001</c:v>
                </c:pt>
                <c:pt idx="20259">
                  <c:v>-107.357</c:v>
                </c:pt>
                <c:pt idx="20260">
                  <c:v>-107.35499999999999</c:v>
                </c:pt>
                <c:pt idx="20261">
                  <c:v>-107.35300000000001</c:v>
                </c:pt>
                <c:pt idx="20262">
                  <c:v>-107.351</c:v>
                </c:pt>
                <c:pt idx="20263">
                  <c:v>-107.34899999999999</c:v>
                </c:pt>
                <c:pt idx="20264">
                  <c:v>-107.34700000000001</c:v>
                </c:pt>
                <c:pt idx="20265">
                  <c:v>-107.345</c:v>
                </c:pt>
                <c:pt idx="20266">
                  <c:v>-107.343</c:v>
                </c:pt>
                <c:pt idx="20267">
                  <c:v>-107.34100000000001</c:v>
                </c:pt>
                <c:pt idx="20268">
                  <c:v>-107.339</c:v>
                </c:pt>
                <c:pt idx="20269">
                  <c:v>-107.337</c:v>
                </c:pt>
                <c:pt idx="20270">
                  <c:v>-107.33500000000001</c:v>
                </c:pt>
                <c:pt idx="20271">
                  <c:v>-107.333</c:v>
                </c:pt>
                <c:pt idx="20272">
                  <c:v>-107.331</c:v>
                </c:pt>
                <c:pt idx="20273">
                  <c:v>-107.32900000000001</c:v>
                </c:pt>
                <c:pt idx="20274">
                  <c:v>-107.327</c:v>
                </c:pt>
                <c:pt idx="20275">
                  <c:v>-107.325</c:v>
                </c:pt>
                <c:pt idx="20276">
                  <c:v>-107.32300000000001</c:v>
                </c:pt>
                <c:pt idx="20277">
                  <c:v>-107.321</c:v>
                </c:pt>
                <c:pt idx="20278">
                  <c:v>-107.319</c:v>
                </c:pt>
                <c:pt idx="20279">
                  <c:v>-107.31700000000001</c:v>
                </c:pt>
                <c:pt idx="20280">
                  <c:v>-107.315</c:v>
                </c:pt>
                <c:pt idx="20281">
                  <c:v>-107.313</c:v>
                </c:pt>
                <c:pt idx="20282">
                  <c:v>-107.31100000000001</c:v>
                </c:pt>
                <c:pt idx="20283">
                  <c:v>-107.309</c:v>
                </c:pt>
                <c:pt idx="20284">
                  <c:v>-107.307</c:v>
                </c:pt>
                <c:pt idx="20285">
                  <c:v>-107.30500000000001</c:v>
                </c:pt>
                <c:pt idx="20286">
                  <c:v>-107.303</c:v>
                </c:pt>
                <c:pt idx="20287">
                  <c:v>-107.301</c:v>
                </c:pt>
                <c:pt idx="20288">
                  <c:v>-107.29900000000001</c:v>
                </c:pt>
                <c:pt idx="20289">
                  <c:v>-107.297</c:v>
                </c:pt>
                <c:pt idx="20290">
                  <c:v>-107.295</c:v>
                </c:pt>
                <c:pt idx="20291">
                  <c:v>-107.29300000000001</c:v>
                </c:pt>
                <c:pt idx="20292">
                  <c:v>-107.291</c:v>
                </c:pt>
                <c:pt idx="20293">
                  <c:v>-107.289</c:v>
                </c:pt>
                <c:pt idx="20294">
                  <c:v>-107.28700000000001</c:v>
                </c:pt>
                <c:pt idx="20295">
                  <c:v>-107.285</c:v>
                </c:pt>
                <c:pt idx="20296">
                  <c:v>-107.283</c:v>
                </c:pt>
                <c:pt idx="20297">
                  <c:v>-107.28100000000001</c:v>
                </c:pt>
                <c:pt idx="20298">
                  <c:v>-107.279</c:v>
                </c:pt>
                <c:pt idx="20299">
                  <c:v>-107.277</c:v>
                </c:pt>
                <c:pt idx="20300">
                  <c:v>-107.27500000000001</c:v>
                </c:pt>
                <c:pt idx="20301">
                  <c:v>-107.273</c:v>
                </c:pt>
                <c:pt idx="20302">
                  <c:v>-107.271</c:v>
                </c:pt>
                <c:pt idx="20303">
                  <c:v>-107.26900000000001</c:v>
                </c:pt>
                <c:pt idx="20304">
                  <c:v>-107.267</c:v>
                </c:pt>
                <c:pt idx="20305">
                  <c:v>-107.265</c:v>
                </c:pt>
                <c:pt idx="20306">
                  <c:v>-107.26300000000001</c:v>
                </c:pt>
                <c:pt idx="20307">
                  <c:v>-107.261</c:v>
                </c:pt>
                <c:pt idx="20308">
                  <c:v>-107.259</c:v>
                </c:pt>
                <c:pt idx="20309">
                  <c:v>-107.25700000000001</c:v>
                </c:pt>
                <c:pt idx="20310">
                  <c:v>-107.255</c:v>
                </c:pt>
                <c:pt idx="20311">
                  <c:v>-107.253</c:v>
                </c:pt>
                <c:pt idx="20312">
                  <c:v>-107.251</c:v>
                </c:pt>
                <c:pt idx="20313">
                  <c:v>-107.249</c:v>
                </c:pt>
                <c:pt idx="20314">
                  <c:v>-107.247</c:v>
                </c:pt>
                <c:pt idx="20315">
                  <c:v>-107.245</c:v>
                </c:pt>
                <c:pt idx="20316">
                  <c:v>-107.24299999999999</c:v>
                </c:pt>
                <c:pt idx="20317">
                  <c:v>-107.241</c:v>
                </c:pt>
                <c:pt idx="20318">
                  <c:v>-107.239</c:v>
                </c:pt>
                <c:pt idx="20319">
                  <c:v>-107.23699999999999</c:v>
                </c:pt>
                <c:pt idx="20320">
                  <c:v>-107.235</c:v>
                </c:pt>
                <c:pt idx="20321">
                  <c:v>-107.233</c:v>
                </c:pt>
                <c:pt idx="20322">
                  <c:v>-107.23099999999999</c:v>
                </c:pt>
                <c:pt idx="20323">
                  <c:v>-107.229</c:v>
                </c:pt>
                <c:pt idx="20324">
                  <c:v>-107.227</c:v>
                </c:pt>
                <c:pt idx="20325">
                  <c:v>-107.22499999999999</c:v>
                </c:pt>
                <c:pt idx="20326">
                  <c:v>-107.223</c:v>
                </c:pt>
                <c:pt idx="20327">
                  <c:v>-107.221</c:v>
                </c:pt>
                <c:pt idx="20328">
                  <c:v>-107.21899999999999</c:v>
                </c:pt>
                <c:pt idx="20329">
                  <c:v>-107.217</c:v>
                </c:pt>
                <c:pt idx="20330">
                  <c:v>-107.215</c:v>
                </c:pt>
                <c:pt idx="20331">
                  <c:v>-107.21299999999999</c:v>
                </c:pt>
                <c:pt idx="20332">
                  <c:v>-107.211</c:v>
                </c:pt>
                <c:pt idx="20333">
                  <c:v>-107.209</c:v>
                </c:pt>
                <c:pt idx="20334">
                  <c:v>-107.20699999999999</c:v>
                </c:pt>
                <c:pt idx="20335">
                  <c:v>-107.205</c:v>
                </c:pt>
                <c:pt idx="20336">
                  <c:v>-107.203</c:v>
                </c:pt>
                <c:pt idx="20337">
                  <c:v>-107.20099999999999</c:v>
                </c:pt>
                <c:pt idx="20338">
                  <c:v>-107.199</c:v>
                </c:pt>
                <c:pt idx="20339">
                  <c:v>-107.197</c:v>
                </c:pt>
                <c:pt idx="20340">
                  <c:v>-107.19499999999999</c:v>
                </c:pt>
                <c:pt idx="20341">
                  <c:v>-107.193</c:v>
                </c:pt>
                <c:pt idx="20342">
                  <c:v>-107.191</c:v>
                </c:pt>
                <c:pt idx="20343">
                  <c:v>-107.18899999999999</c:v>
                </c:pt>
                <c:pt idx="20344">
                  <c:v>-107.187</c:v>
                </c:pt>
                <c:pt idx="20345">
                  <c:v>-107.185</c:v>
                </c:pt>
                <c:pt idx="20346">
                  <c:v>-107.18299999999999</c:v>
                </c:pt>
                <c:pt idx="20347">
                  <c:v>-107.181</c:v>
                </c:pt>
                <c:pt idx="20348">
                  <c:v>-107.179</c:v>
                </c:pt>
                <c:pt idx="20349">
                  <c:v>-107.17699999999999</c:v>
                </c:pt>
                <c:pt idx="20350">
                  <c:v>-107.175</c:v>
                </c:pt>
                <c:pt idx="20351">
                  <c:v>-107.173</c:v>
                </c:pt>
                <c:pt idx="20352">
                  <c:v>-107.17099999999999</c:v>
                </c:pt>
                <c:pt idx="20353">
                  <c:v>-107.169</c:v>
                </c:pt>
                <c:pt idx="20354">
                  <c:v>-107.167</c:v>
                </c:pt>
                <c:pt idx="20355">
                  <c:v>-107.16499999999999</c:v>
                </c:pt>
                <c:pt idx="20356">
                  <c:v>-107.163</c:v>
                </c:pt>
                <c:pt idx="20357">
                  <c:v>-107.161</c:v>
                </c:pt>
                <c:pt idx="20358">
                  <c:v>-107.15899999999999</c:v>
                </c:pt>
                <c:pt idx="20359">
                  <c:v>-107.157</c:v>
                </c:pt>
                <c:pt idx="20360">
                  <c:v>-107.155</c:v>
                </c:pt>
                <c:pt idx="20361">
                  <c:v>-107.15299999999999</c:v>
                </c:pt>
                <c:pt idx="20362">
                  <c:v>-107.15100000000001</c:v>
                </c:pt>
                <c:pt idx="20363">
                  <c:v>-107.149</c:v>
                </c:pt>
                <c:pt idx="20364">
                  <c:v>-107.14699999999999</c:v>
                </c:pt>
                <c:pt idx="20365">
                  <c:v>-107.14500000000001</c:v>
                </c:pt>
                <c:pt idx="20366">
                  <c:v>-107.143</c:v>
                </c:pt>
                <c:pt idx="20367">
                  <c:v>-107.14099999999999</c:v>
                </c:pt>
                <c:pt idx="20368">
                  <c:v>-107.13900000000001</c:v>
                </c:pt>
                <c:pt idx="20369">
                  <c:v>-107.137</c:v>
                </c:pt>
                <c:pt idx="20370">
                  <c:v>-107.13499999999999</c:v>
                </c:pt>
                <c:pt idx="20371">
                  <c:v>-107.13300000000001</c:v>
                </c:pt>
                <c:pt idx="20372">
                  <c:v>-107.131</c:v>
                </c:pt>
                <c:pt idx="20373">
                  <c:v>-107.12899999999999</c:v>
                </c:pt>
                <c:pt idx="20374">
                  <c:v>-107.12700000000001</c:v>
                </c:pt>
                <c:pt idx="20375">
                  <c:v>-107.125</c:v>
                </c:pt>
                <c:pt idx="20376">
                  <c:v>-107.12299999999999</c:v>
                </c:pt>
                <c:pt idx="20377">
                  <c:v>-107.12100000000001</c:v>
                </c:pt>
                <c:pt idx="20378">
                  <c:v>-107.119</c:v>
                </c:pt>
                <c:pt idx="20379">
                  <c:v>-107.11699999999999</c:v>
                </c:pt>
                <c:pt idx="20380">
                  <c:v>-107.11500000000001</c:v>
                </c:pt>
                <c:pt idx="20381">
                  <c:v>-107.113</c:v>
                </c:pt>
                <c:pt idx="20382">
                  <c:v>-107.11099999999999</c:v>
                </c:pt>
                <c:pt idx="20383">
                  <c:v>-107.10900000000001</c:v>
                </c:pt>
                <c:pt idx="20384">
                  <c:v>-107.107</c:v>
                </c:pt>
                <c:pt idx="20385">
                  <c:v>-107.10499999999999</c:v>
                </c:pt>
                <c:pt idx="20386">
                  <c:v>-107.10300000000001</c:v>
                </c:pt>
                <c:pt idx="20387">
                  <c:v>-107.101</c:v>
                </c:pt>
                <c:pt idx="20388">
                  <c:v>-107.09899999999999</c:v>
                </c:pt>
                <c:pt idx="20389">
                  <c:v>-107.09700000000001</c:v>
                </c:pt>
                <c:pt idx="20390">
                  <c:v>-107.095</c:v>
                </c:pt>
                <c:pt idx="20391">
                  <c:v>-107.093</c:v>
                </c:pt>
                <c:pt idx="20392">
                  <c:v>-107.09100000000001</c:v>
                </c:pt>
                <c:pt idx="20393">
                  <c:v>-107.089</c:v>
                </c:pt>
                <c:pt idx="20394">
                  <c:v>-107.087</c:v>
                </c:pt>
                <c:pt idx="20395">
                  <c:v>-107.08500000000001</c:v>
                </c:pt>
                <c:pt idx="20396">
                  <c:v>-107.083</c:v>
                </c:pt>
                <c:pt idx="20397">
                  <c:v>-107.081</c:v>
                </c:pt>
                <c:pt idx="20398">
                  <c:v>-107.07900000000001</c:v>
                </c:pt>
                <c:pt idx="20399">
                  <c:v>-107.077</c:v>
                </c:pt>
                <c:pt idx="20400">
                  <c:v>-107.075</c:v>
                </c:pt>
                <c:pt idx="20401">
                  <c:v>-107.07300000000001</c:v>
                </c:pt>
                <c:pt idx="20402">
                  <c:v>-107.071</c:v>
                </c:pt>
                <c:pt idx="20403">
                  <c:v>-107.069</c:v>
                </c:pt>
                <c:pt idx="20404">
                  <c:v>-107.06700000000001</c:v>
                </c:pt>
                <c:pt idx="20405">
                  <c:v>-107.065</c:v>
                </c:pt>
                <c:pt idx="20406">
                  <c:v>-107.063</c:v>
                </c:pt>
                <c:pt idx="20407">
                  <c:v>-107.06100000000001</c:v>
                </c:pt>
                <c:pt idx="20408">
                  <c:v>-107.059</c:v>
                </c:pt>
                <c:pt idx="20409">
                  <c:v>-107.057</c:v>
                </c:pt>
                <c:pt idx="20410">
                  <c:v>-107.05500000000001</c:v>
                </c:pt>
                <c:pt idx="20411">
                  <c:v>-107.053</c:v>
                </c:pt>
                <c:pt idx="20412">
                  <c:v>-107.051</c:v>
                </c:pt>
                <c:pt idx="20413">
                  <c:v>-107.04900000000001</c:v>
                </c:pt>
                <c:pt idx="20414">
                  <c:v>-107.047</c:v>
                </c:pt>
                <c:pt idx="20415">
                  <c:v>-107.045</c:v>
                </c:pt>
                <c:pt idx="20416">
                  <c:v>-107.04300000000001</c:v>
                </c:pt>
                <c:pt idx="20417">
                  <c:v>-107.041</c:v>
                </c:pt>
                <c:pt idx="20418">
                  <c:v>-107.039</c:v>
                </c:pt>
                <c:pt idx="20419">
                  <c:v>-107.03700000000001</c:v>
                </c:pt>
                <c:pt idx="20420">
                  <c:v>-107.035</c:v>
                </c:pt>
                <c:pt idx="20421">
                  <c:v>-107.033</c:v>
                </c:pt>
                <c:pt idx="20422">
                  <c:v>-107.03100000000001</c:v>
                </c:pt>
                <c:pt idx="20423">
                  <c:v>-107.029</c:v>
                </c:pt>
                <c:pt idx="20424">
                  <c:v>-107.027</c:v>
                </c:pt>
                <c:pt idx="20425">
                  <c:v>-107.02500000000001</c:v>
                </c:pt>
                <c:pt idx="20426">
                  <c:v>-107.023</c:v>
                </c:pt>
                <c:pt idx="20427">
                  <c:v>-107.021</c:v>
                </c:pt>
                <c:pt idx="20428">
                  <c:v>-107.01900000000001</c:v>
                </c:pt>
                <c:pt idx="20429">
                  <c:v>-107.017</c:v>
                </c:pt>
                <c:pt idx="20430">
                  <c:v>-107.015</c:v>
                </c:pt>
                <c:pt idx="20431">
                  <c:v>-107.01300000000001</c:v>
                </c:pt>
                <c:pt idx="20432">
                  <c:v>-107.011</c:v>
                </c:pt>
                <c:pt idx="20433">
                  <c:v>-107.009</c:v>
                </c:pt>
                <c:pt idx="20434">
                  <c:v>-107.00700000000001</c:v>
                </c:pt>
                <c:pt idx="20435">
                  <c:v>-107.005</c:v>
                </c:pt>
                <c:pt idx="20436">
                  <c:v>-107.003</c:v>
                </c:pt>
                <c:pt idx="20437">
                  <c:v>-107.001</c:v>
                </c:pt>
                <c:pt idx="20438">
                  <c:v>-106.999</c:v>
                </c:pt>
                <c:pt idx="20439">
                  <c:v>-106.997</c:v>
                </c:pt>
                <c:pt idx="20440">
                  <c:v>-106.995</c:v>
                </c:pt>
                <c:pt idx="20441">
                  <c:v>-106.99299999999999</c:v>
                </c:pt>
                <c:pt idx="20442">
                  <c:v>-106.991</c:v>
                </c:pt>
                <c:pt idx="20443">
                  <c:v>-106.989</c:v>
                </c:pt>
                <c:pt idx="20444">
                  <c:v>-106.98699999999999</c:v>
                </c:pt>
                <c:pt idx="20445">
                  <c:v>-106.985</c:v>
                </c:pt>
                <c:pt idx="20446">
                  <c:v>-106.983</c:v>
                </c:pt>
                <c:pt idx="20447">
                  <c:v>-106.98099999999999</c:v>
                </c:pt>
                <c:pt idx="20448">
                  <c:v>-106.979</c:v>
                </c:pt>
                <c:pt idx="20449">
                  <c:v>-106.977</c:v>
                </c:pt>
                <c:pt idx="20450">
                  <c:v>-106.97499999999999</c:v>
                </c:pt>
                <c:pt idx="20451">
                  <c:v>-106.973</c:v>
                </c:pt>
                <c:pt idx="20452">
                  <c:v>-106.971</c:v>
                </c:pt>
                <c:pt idx="20453">
                  <c:v>-106.96899999999999</c:v>
                </c:pt>
                <c:pt idx="20454">
                  <c:v>-106.967</c:v>
                </c:pt>
                <c:pt idx="20455">
                  <c:v>-106.965</c:v>
                </c:pt>
                <c:pt idx="20456">
                  <c:v>-106.96299999999999</c:v>
                </c:pt>
                <c:pt idx="20457">
                  <c:v>-106.961</c:v>
                </c:pt>
                <c:pt idx="20458">
                  <c:v>-106.959</c:v>
                </c:pt>
                <c:pt idx="20459">
                  <c:v>-106.95699999999999</c:v>
                </c:pt>
                <c:pt idx="20460">
                  <c:v>-106.955</c:v>
                </c:pt>
                <c:pt idx="20461">
                  <c:v>-106.953</c:v>
                </c:pt>
                <c:pt idx="20462">
                  <c:v>-106.95099999999999</c:v>
                </c:pt>
                <c:pt idx="20463">
                  <c:v>-106.949</c:v>
                </c:pt>
                <c:pt idx="20464">
                  <c:v>-106.947</c:v>
                </c:pt>
                <c:pt idx="20465">
                  <c:v>-106.94499999999999</c:v>
                </c:pt>
                <c:pt idx="20466">
                  <c:v>-106.943</c:v>
                </c:pt>
                <c:pt idx="20467">
                  <c:v>-106.941</c:v>
                </c:pt>
                <c:pt idx="20468">
                  <c:v>-106.93899999999999</c:v>
                </c:pt>
                <c:pt idx="20469">
                  <c:v>-106.937</c:v>
                </c:pt>
                <c:pt idx="20470">
                  <c:v>-106.935</c:v>
                </c:pt>
                <c:pt idx="20471">
                  <c:v>-106.93299999999999</c:v>
                </c:pt>
                <c:pt idx="20472">
                  <c:v>-106.931</c:v>
                </c:pt>
                <c:pt idx="20473">
                  <c:v>-106.929</c:v>
                </c:pt>
                <c:pt idx="20474">
                  <c:v>-106.92699999999999</c:v>
                </c:pt>
                <c:pt idx="20475">
                  <c:v>-106.925</c:v>
                </c:pt>
                <c:pt idx="20476">
                  <c:v>-106.923</c:v>
                </c:pt>
                <c:pt idx="20477">
                  <c:v>-106.92099999999999</c:v>
                </c:pt>
                <c:pt idx="20478">
                  <c:v>-106.919</c:v>
                </c:pt>
                <c:pt idx="20479">
                  <c:v>-106.917</c:v>
                </c:pt>
                <c:pt idx="20480">
                  <c:v>-106.91499999999999</c:v>
                </c:pt>
                <c:pt idx="20481">
                  <c:v>-106.913</c:v>
                </c:pt>
                <c:pt idx="20482">
                  <c:v>-106.911</c:v>
                </c:pt>
                <c:pt idx="20483">
                  <c:v>-106.90899999999999</c:v>
                </c:pt>
                <c:pt idx="20484">
                  <c:v>-106.907</c:v>
                </c:pt>
                <c:pt idx="20485">
                  <c:v>-106.905</c:v>
                </c:pt>
                <c:pt idx="20486">
                  <c:v>-106.90299999999999</c:v>
                </c:pt>
                <c:pt idx="20487">
                  <c:v>-106.90100000000001</c:v>
                </c:pt>
                <c:pt idx="20488">
                  <c:v>-106.899</c:v>
                </c:pt>
                <c:pt idx="20489">
                  <c:v>-106.89699999999999</c:v>
                </c:pt>
                <c:pt idx="20490">
                  <c:v>-106.89500000000001</c:v>
                </c:pt>
                <c:pt idx="20491">
                  <c:v>-106.893</c:v>
                </c:pt>
                <c:pt idx="20492">
                  <c:v>-106.89099999999999</c:v>
                </c:pt>
                <c:pt idx="20493">
                  <c:v>-106.88900000000001</c:v>
                </c:pt>
                <c:pt idx="20494">
                  <c:v>-106.887</c:v>
                </c:pt>
                <c:pt idx="20495">
                  <c:v>-106.88499999999999</c:v>
                </c:pt>
                <c:pt idx="20496">
                  <c:v>-106.88300000000001</c:v>
                </c:pt>
                <c:pt idx="20497">
                  <c:v>-106.881</c:v>
                </c:pt>
                <c:pt idx="20498">
                  <c:v>-106.87899999999999</c:v>
                </c:pt>
                <c:pt idx="20499">
                  <c:v>-106.87700000000001</c:v>
                </c:pt>
                <c:pt idx="20500">
                  <c:v>-106.875</c:v>
                </c:pt>
                <c:pt idx="20501">
                  <c:v>-106.87299999999999</c:v>
                </c:pt>
                <c:pt idx="20502">
                  <c:v>-106.87100000000001</c:v>
                </c:pt>
                <c:pt idx="20503">
                  <c:v>-106.869</c:v>
                </c:pt>
                <c:pt idx="20504">
                  <c:v>-106.86699999999999</c:v>
                </c:pt>
                <c:pt idx="20505">
                  <c:v>-106.86500000000001</c:v>
                </c:pt>
                <c:pt idx="20506">
                  <c:v>-106.863</c:v>
                </c:pt>
                <c:pt idx="20507">
                  <c:v>-106.86099999999999</c:v>
                </c:pt>
                <c:pt idx="20508">
                  <c:v>-106.85900000000001</c:v>
                </c:pt>
                <c:pt idx="20509">
                  <c:v>-106.857</c:v>
                </c:pt>
                <c:pt idx="20510">
                  <c:v>-106.85499999999999</c:v>
                </c:pt>
                <c:pt idx="20511">
                  <c:v>-106.85300000000001</c:v>
                </c:pt>
                <c:pt idx="20512">
                  <c:v>-106.851</c:v>
                </c:pt>
                <c:pt idx="20513">
                  <c:v>-106.84899999999999</c:v>
                </c:pt>
                <c:pt idx="20514">
                  <c:v>-106.84700000000001</c:v>
                </c:pt>
                <c:pt idx="20515">
                  <c:v>-106.845</c:v>
                </c:pt>
                <c:pt idx="20516">
                  <c:v>-106.843</c:v>
                </c:pt>
                <c:pt idx="20517">
                  <c:v>-106.84100000000001</c:v>
                </c:pt>
                <c:pt idx="20518">
                  <c:v>-106.839</c:v>
                </c:pt>
                <c:pt idx="20519">
                  <c:v>-106.837</c:v>
                </c:pt>
                <c:pt idx="20520">
                  <c:v>-106.83500000000001</c:v>
                </c:pt>
                <c:pt idx="20521">
                  <c:v>-106.833</c:v>
                </c:pt>
                <c:pt idx="20522">
                  <c:v>-106.831</c:v>
                </c:pt>
                <c:pt idx="20523">
                  <c:v>-106.82900000000001</c:v>
                </c:pt>
                <c:pt idx="20524">
                  <c:v>-106.827</c:v>
                </c:pt>
                <c:pt idx="20525">
                  <c:v>-106.825</c:v>
                </c:pt>
                <c:pt idx="20526">
                  <c:v>-106.82300000000001</c:v>
                </c:pt>
                <c:pt idx="20527">
                  <c:v>-106.821</c:v>
                </c:pt>
                <c:pt idx="20528">
                  <c:v>-106.819</c:v>
                </c:pt>
                <c:pt idx="20529">
                  <c:v>-106.81700000000001</c:v>
                </c:pt>
                <c:pt idx="20530">
                  <c:v>-106.815</c:v>
                </c:pt>
                <c:pt idx="20531">
                  <c:v>-106.813</c:v>
                </c:pt>
                <c:pt idx="20532">
                  <c:v>-106.81100000000001</c:v>
                </c:pt>
                <c:pt idx="20533">
                  <c:v>-106.809</c:v>
                </c:pt>
                <c:pt idx="20534">
                  <c:v>-106.807</c:v>
                </c:pt>
                <c:pt idx="20535">
                  <c:v>-106.80500000000001</c:v>
                </c:pt>
                <c:pt idx="20536">
                  <c:v>-106.803</c:v>
                </c:pt>
                <c:pt idx="20537">
                  <c:v>-106.801</c:v>
                </c:pt>
                <c:pt idx="20538">
                  <c:v>-106.79900000000001</c:v>
                </c:pt>
                <c:pt idx="20539">
                  <c:v>-106.797</c:v>
                </c:pt>
                <c:pt idx="20540">
                  <c:v>-106.795</c:v>
                </c:pt>
                <c:pt idx="20541">
                  <c:v>-106.79300000000001</c:v>
                </c:pt>
                <c:pt idx="20542">
                  <c:v>-106.791</c:v>
                </c:pt>
                <c:pt idx="20543">
                  <c:v>-106.789</c:v>
                </c:pt>
                <c:pt idx="20544">
                  <c:v>-106.78700000000001</c:v>
                </c:pt>
                <c:pt idx="20545">
                  <c:v>-106.785</c:v>
                </c:pt>
                <c:pt idx="20546">
                  <c:v>-106.783</c:v>
                </c:pt>
                <c:pt idx="20547">
                  <c:v>-106.78100000000001</c:v>
                </c:pt>
                <c:pt idx="20548">
                  <c:v>-106.779</c:v>
                </c:pt>
                <c:pt idx="20549">
                  <c:v>-106.777</c:v>
                </c:pt>
                <c:pt idx="20550">
                  <c:v>-106.77500000000001</c:v>
                </c:pt>
                <c:pt idx="20551">
                  <c:v>-106.773</c:v>
                </c:pt>
                <c:pt idx="20552">
                  <c:v>-106.771</c:v>
                </c:pt>
                <c:pt idx="20553">
                  <c:v>-106.76900000000001</c:v>
                </c:pt>
                <c:pt idx="20554">
                  <c:v>-106.767</c:v>
                </c:pt>
                <c:pt idx="20555">
                  <c:v>-106.765</c:v>
                </c:pt>
                <c:pt idx="20556">
                  <c:v>-106.76300000000001</c:v>
                </c:pt>
                <c:pt idx="20557">
                  <c:v>-106.761</c:v>
                </c:pt>
                <c:pt idx="20558">
                  <c:v>-106.759</c:v>
                </c:pt>
                <c:pt idx="20559">
                  <c:v>-106.75700000000001</c:v>
                </c:pt>
                <c:pt idx="20560">
                  <c:v>-106.755</c:v>
                </c:pt>
                <c:pt idx="20561">
                  <c:v>-106.753</c:v>
                </c:pt>
                <c:pt idx="20562">
                  <c:v>-106.751</c:v>
                </c:pt>
                <c:pt idx="20563">
                  <c:v>-106.749</c:v>
                </c:pt>
                <c:pt idx="20564">
                  <c:v>-106.747</c:v>
                </c:pt>
                <c:pt idx="20565">
                  <c:v>-106.745</c:v>
                </c:pt>
                <c:pt idx="20566">
                  <c:v>-106.74299999999999</c:v>
                </c:pt>
                <c:pt idx="20567">
                  <c:v>-106.741</c:v>
                </c:pt>
                <c:pt idx="20568">
                  <c:v>-106.739</c:v>
                </c:pt>
                <c:pt idx="20569">
                  <c:v>-106.73699999999999</c:v>
                </c:pt>
                <c:pt idx="20570">
                  <c:v>-106.735</c:v>
                </c:pt>
                <c:pt idx="20571">
                  <c:v>-106.733</c:v>
                </c:pt>
                <c:pt idx="20572">
                  <c:v>-106.73099999999999</c:v>
                </c:pt>
                <c:pt idx="20573">
                  <c:v>-106.729</c:v>
                </c:pt>
                <c:pt idx="20574">
                  <c:v>-106.727</c:v>
                </c:pt>
                <c:pt idx="20575">
                  <c:v>-106.72499999999999</c:v>
                </c:pt>
                <c:pt idx="20576">
                  <c:v>-106.723</c:v>
                </c:pt>
                <c:pt idx="20577">
                  <c:v>-106.721</c:v>
                </c:pt>
                <c:pt idx="20578">
                  <c:v>-106.71899999999999</c:v>
                </c:pt>
                <c:pt idx="20579">
                  <c:v>-106.717</c:v>
                </c:pt>
                <c:pt idx="20580">
                  <c:v>-106.715</c:v>
                </c:pt>
                <c:pt idx="20581">
                  <c:v>-106.71299999999999</c:v>
                </c:pt>
                <c:pt idx="20582">
                  <c:v>-106.711</c:v>
                </c:pt>
                <c:pt idx="20583">
                  <c:v>-106.709</c:v>
                </c:pt>
                <c:pt idx="20584">
                  <c:v>-106.70699999999999</c:v>
                </c:pt>
                <c:pt idx="20585">
                  <c:v>-106.705</c:v>
                </c:pt>
                <c:pt idx="20586">
                  <c:v>-106.703</c:v>
                </c:pt>
                <c:pt idx="20587">
                  <c:v>-106.70099999999999</c:v>
                </c:pt>
                <c:pt idx="20588">
                  <c:v>-106.699</c:v>
                </c:pt>
                <c:pt idx="20589">
                  <c:v>-106.697</c:v>
                </c:pt>
                <c:pt idx="20590">
                  <c:v>-106.69499999999999</c:v>
                </c:pt>
                <c:pt idx="20591">
                  <c:v>-106.693</c:v>
                </c:pt>
                <c:pt idx="20592">
                  <c:v>-106.691</c:v>
                </c:pt>
                <c:pt idx="20593">
                  <c:v>-106.68899999999999</c:v>
                </c:pt>
                <c:pt idx="20594">
                  <c:v>-106.687</c:v>
                </c:pt>
                <c:pt idx="20595">
                  <c:v>-106.685</c:v>
                </c:pt>
                <c:pt idx="20596">
                  <c:v>-106.68299999999999</c:v>
                </c:pt>
                <c:pt idx="20597">
                  <c:v>-106.681</c:v>
                </c:pt>
                <c:pt idx="20598">
                  <c:v>-106.679</c:v>
                </c:pt>
                <c:pt idx="20599">
                  <c:v>-106.67699999999999</c:v>
                </c:pt>
                <c:pt idx="20600">
                  <c:v>-106.675</c:v>
                </c:pt>
                <c:pt idx="20601">
                  <c:v>-106.673</c:v>
                </c:pt>
                <c:pt idx="20602">
                  <c:v>-106.67099999999999</c:v>
                </c:pt>
                <c:pt idx="20603">
                  <c:v>-106.669</c:v>
                </c:pt>
                <c:pt idx="20604">
                  <c:v>-106.667</c:v>
                </c:pt>
                <c:pt idx="20605">
                  <c:v>-106.66499999999999</c:v>
                </c:pt>
                <c:pt idx="20606">
                  <c:v>-106.663</c:v>
                </c:pt>
                <c:pt idx="20607">
                  <c:v>-106.661</c:v>
                </c:pt>
                <c:pt idx="20608">
                  <c:v>-106.65899999999999</c:v>
                </c:pt>
                <c:pt idx="20609">
                  <c:v>-106.657</c:v>
                </c:pt>
                <c:pt idx="20610">
                  <c:v>-106.655</c:v>
                </c:pt>
                <c:pt idx="20611">
                  <c:v>-106.65299999999999</c:v>
                </c:pt>
                <c:pt idx="20612">
                  <c:v>-106.65100000000001</c:v>
                </c:pt>
                <c:pt idx="20613">
                  <c:v>-106.649</c:v>
                </c:pt>
                <c:pt idx="20614">
                  <c:v>-106.64699999999999</c:v>
                </c:pt>
                <c:pt idx="20615">
                  <c:v>-106.64500000000001</c:v>
                </c:pt>
                <c:pt idx="20616">
                  <c:v>-106.643</c:v>
                </c:pt>
                <c:pt idx="20617">
                  <c:v>-106.64099999999999</c:v>
                </c:pt>
                <c:pt idx="20618">
                  <c:v>-106.63900000000001</c:v>
                </c:pt>
                <c:pt idx="20619">
                  <c:v>-106.637</c:v>
                </c:pt>
                <c:pt idx="20620">
                  <c:v>-106.63499999999999</c:v>
                </c:pt>
                <c:pt idx="20621">
                  <c:v>-106.63300000000001</c:v>
                </c:pt>
                <c:pt idx="20622">
                  <c:v>-106.631</c:v>
                </c:pt>
                <c:pt idx="20623">
                  <c:v>-106.62899999999999</c:v>
                </c:pt>
                <c:pt idx="20624">
                  <c:v>-106.62700000000001</c:v>
                </c:pt>
                <c:pt idx="20625">
                  <c:v>-106.625</c:v>
                </c:pt>
                <c:pt idx="20626">
                  <c:v>-106.62299999999999</c:v>
                </c:pt>
                <c:pt idx="20627">
                  <c:v>-106.62100000000001</c:v>
                </c:pt>
                <c:pt idx="20628">
                  <c:v>-106.619</c:v>
                </c:pt>
                <c:pt idx="20629">
                  <c:v>-106.61699999999999</c:v>
                </c:pt>
                <c:pt idx="20630">
                  <c:v>-106.61500000000001</c:v>
                </c:pt>
                <c:pt idx="20631">
                  <c:v>-106.613</c:v>
                </c:pt>
                <c:pt idx="20632">
                  <c:v>-106.61099999999999</c:v>
                </c:pt>
                <c:pt idx="20633">
                  <c:v>-106.60900000000001</c:v>
                </c:pt>
                <c:pt idx="20634">
                  <c:v>-106.607</c:v>
                </c:pt>
                <c:pt idx="20635">
                  <c:v>-106.60499999999999</c:v>
                </c:pt>
                <c:pt idx="20636">
                  <c:v>-106.60300000000001</c:v>
                </c:pt>
                <c:pt idx="20637">
                  <c:v>-106.601</c:v>
                </c:pt>
                <c:pt idx="20638">
                  <c:v>-106.59899999999999</c:v>
                </c:pt>
                <c:pt idx="20639">
                  <c:v>-106.59700000000001</c:v>
                </c:pt>
                <c:pt idx="20640">
                  <c:v>-106.595</c:v>
                </c:pt>
                <c:pt idx="20641">
                  <c:v>-106.593</c:v>
                </c:pt>
                <c:pt idx="20642">
                  <c:v>-106.59100000000001</c:v>
                </c:pt>
                <c:pt idx="20643">
                  <c:v>-106.589</c:v>
                </c:pt>
                <c:pt idx="20644">
                  <c:v>-106.587</c:v>
                </c:pt>
                <c:pt idx="20645">
                  <c:v>-106.58500000000001</c:v>
                </c:pt>
                <c:pt idx="20646">
                  <c:v>-106.583</c:v>
                </c:pt>
                <c:pt idx="20647">
                  <c:v>-106.581</c:v>
                </c:pt>
                <c:pt idx="20648">
                  <c:v>-106.57900000000001</c:v>
                </c:pt>
                <c:pt idx="20649">
                  <c:v>-106.577</c:v>
                </c:pt>
                <c:pt idx="20650">
                  <c:v>-106.575</c:v>
                </c:pt>
                <c:pt idx="20651">
                  <c:v>-106.57300000000001</c:v>
                </c:pt>
                <c:pt idx="20652">
                  <c:v>-106.571</c:v>
                </c:pt>
                <c:pt idx="20653">
                  <c:v>-106.569</c:v>
                </c:pt>
                <c:pt idx="20654">
                  <c:v>-106.56700000000001</c:v>
                </c:pt>
                <c:pt idx="20655">
                  <c:v>-106.565</c:v>
                </c:pt>
                <c:pt idx="20656">
                  <c:v>-106.563</c:v>
                </c:pt>
                <c:pt idx="20657">
                  <c:v>-106.56100000000001</c:v>
                </c:pt>
                <c:pt idx="20658">
                  <c:v>-106.559</c:v>
                </c:pt>
                <c:pt idx="20659">
                  <c:v>-106.557</c:v>
                </c:pt>
                <c:pt idx="20660">
                  <c:v>-106.55500000000001</c:v>
                </c:pt>
                <c:pt idx="20661">
                  <c:v>-106.553</c:v>
                </c:pt>
                <c:pt idx="20662">
                  <c:v>-106.551</c:v>
                </c:pt>
                <c:pt idx="20663">
                  <c:v>-106.54900000000001</c:v>
                </c:pt>
                <c:pt idx="20664">
                  <c:v>-106.547</c:v>
                </c:pt>
                <c:pt idx="20665">
                  <c:v>-106.545</c:v>
                </c:pt>
                <c:pt idx="20666">
                  <c:v>-106.54300000000001</c:v>
                </c:pt>
                <c:pt idx="20667">
                  <c:v>-106.541</c:v>
                </c:pt>
                <c:pt idx="20668">
                  <c:v>-106.539</c:v>
                </c:pt>
                <c:pt idx="20669">
                  <c:v>-106.53700000000001</c:v>
                </c:pt>
                <c:pt idx="20670">
                  <c:v>-106.535</c:v>
                </c:pt>
                <c:pt idx="20671">
                  <c:v>-106.533</c:v>
                </c:pt>
                <c:pt idx="20672">
                  <c:v>-106.53100000000001</c:v>
                </c:pt>
                <c:pt idx="20673">
                  <c:v>-106.529</c:v>
                </c:pt>
                <c:pt idx="20674">
                  <c:v>-106.527</c:v>
                </c:pt>
                <c:pt idx="20675">
                  <c:v>-106.52500000000001</c:v>
                </c:pt>
                <c:pt idx="20676">
                  <c:v>-106.523</c:v>
                </c:pt>
                <c:pt idx="20677">
                  <c:v>-106.521</c:v>
                </c:pt>
                <c:pt idx="20678">
                  <c:v>-106.51900000000001</c:v>
                </c:pt>
                <c:pt idx="20679">
                  <c:v>-106.517</c:v>
                </c:pt>
                <c:pt idx="20680">
                  <c:v>-106.515</c:v>
                </c:pt>
                <c:pt idx="20681">
                  <c:v>-106.51300000000001</c:v>
                </c:pt>
                <c:pt idx="20682">
                  <c:v>-106.511</c:v>
                </c:pt>
                <c:pt idx="20683">
                  <c:v>-106.509</c:v>
                </c:pt>
                <c:pt idx="20684">
                  <c:v>-106.50700000000001</c:v>
                </c:pt>
                <c:pt idx="20685">
                  <c:v>-106.505</c:v>
                </c:pt>
                <c:pt idx="20686">
                  <c:v>-106.503</c:v>
                </c:pt>
                <c:pt idx="20687">
                  <c:v>-106.501</c:v>
                </c:pt>
                <c:pt idx="20688">
                  <c:v>-106.499</c:v>
                </c:pt>
                <c:pt idx="20689">
                  <c:v>-106.497</c:v>
                </c:pt>
                <c:pt idx="20690">
                  <c:v>-106.495</c:v>
                </c:pt>
                <c:pt idx="20691">
                  <c:v>-106.49299999999999</c:v>
                </c:pt>
                <c:pt idx="20692">
                  <c:v>-106.491</c:v>
                </c:pt>
                <c:pt idx="20693">
                  <c:v>-106.489</c:v>
                </c:pt>
                <c:pt idx="20694">
                  <c:v>-106.48699999999999</c:v>
                </c:pt>
                <c:pt idx="20695">
                  <c:v>-106.485</c:v>
                </c:pt>
                <c:pt idx="20696">
                  <c:v>-106.483</c:v>
                </c:pt>
                <c:pt idx="20697">
                  <c:v>-106.48099999999999</c:v>
                </c:pt>
                <c:pt idx="20698">
                  <c:v>-106.479</c:v>
                </c:pt>
                <c:pt idx="20699">
                  <c:v>-106.477</c:v>
                </c:pt>
                <c:pt idx="20700">
                  <c:v>-106.47499999999999</c:v>
                </c:pt>
                <c:pt idx="20701">
                  <c:v>-106.473</c:v>
                </c:pt>
                <c:pt idx="20702">
                  <c:v>-106.471</c:v>
                </c:pt>
                <c:pt idx="20703">
                  <c:v>-106.46899999999999</c:v>
                </c:pt>
                <c:pt idx="20704">
                  <c:v>-106.467</c:v>
                </c:pt>
                <c:pt idx="20705">
                  <c:v>-106.465</c:v>
                </c:pt>
                <c:pt idx="20706">
                  <c:v>-106.46299999999999</c:v>
                </c:pt>
                <c:pt idx="20707">
                  <c:v>-106.461</c:v>
                </c:pt>
                <c:pt idx="20708">
                  <c:v>-106.459</c:v>
                </c:pt>
                <c:pt idx="20709">
                  <c:v>-106.45699999999999</c:v>
                </c:pt>
                <c:pt idx="20710">
                  <c:v>-106.455</c:v>
                </c:pt>
                <c:pt idx="20711">
                  <c:v>-106.453</c:v>
                </c:pt>
                <c:pt idx="20712">
                  <c:v>-106.45099999999999</c:v>
                </c:pt>
                <c:pt idx="20713">
                  <c:v>-106.449</c:v>
                </c:pt>
                <c:pt idx="20714">
                  <c:v>-106.447</c:v>
                </c:pt>
                <c:pt idx="20715">
                  <c:v>-106.44499999999999</c:v>
                </c:pt>
                <c:pt idx="20716">
                  <c:v>-106.443</c:v>
                </c:pt>
                <c:pt idx="20717">
                  <c:v>-106.441</c:v>
                </c:pt>
                <c:pt idx="20718">
                  <c:v>-106.43899999999999</c:v>
                </c:pt>
                <c:pt idx="20719">
                  <c:v>-106.437</c:v>
                </c:pt>
                <c:pt idx="20720">
                  <c:v>-106.435</c:v>
                </c:pt>
                <c:pt idx="20721">
                  <c:v>-106.43299999999999</c:v>
                </c:pt>
                <c:pt idx="20722">
                  <c:v>-106.431</c:v>
                </c:pt>
                <c:pt idx="20723">
                  <c:v>-106.429</c:v>
                </c:pt>
                <c:pt idx="20724">
                  <c:v>-106.42699999999999</c:v>
                </c:pt>
                <c:pt idx="20725">
                  <c:v>-106.425</c:v>
                </c:pt>
                <c:pt idx="20726">
                  <c:v>-106.423</c:v>
                </c:pt>
                <c:pt idx="20727">
                  <c:v>-106.42099999999999</c:v>
                </c:pt>
                <c:pt idx="20728">
                  <c:v>-106.419</c:v>
                </c:pt>
                <c:pt idx="20729">
                  <c:v>-106.417</c:v>
                </c:pt>
                <c:pt idx="20730">
                  <c:v>-106.41499999999999</c:v>
                </c:pt>
                <c:pt idx="20731">
                  <c:v>-106.413</c:v>
                </c:pt>
                <c:pt idx="20732">
                  <c:v>-106.411</c:v>
                </c:pt>
                <c:pt idx="20733">
                  <c:v>-106.40899999999999</c:v>
                </c:pt>
                <c:pt idx="20734">
                  <c:v>-106.407</c:v>
                </c:pt>
                <c:pt idx="20735">
                  <c:v>-106.405</c:v>
                </c:pt>
                <c:pt idx="20736">
                  <c:v>-106.40299999999999</c:v>
                </c:pt>
                <c:pt idx="20737">
                  <c:v>-106.40100000000001</c:v>
                </c:pt>
                <c:pt idx="20738">
                  <c:v>-106.399</c:v>
                </c:pt>
                <c:pt idx="20739">
                  <c:v>-106.39699999999999</c:v>
                </c:pt>
                <c:pt idx="20740">
                  <c:v>-106.39500000000001</c:v>
                </c:pt>
                <c:pt idx="20741">
                  <c:v>-106.393</c:v>
                </c:pt>
                <c:pt idx="20742">
                  <c:v>-106.39099999999999</c:v>
                </c:pt>
                <c:pt idx="20743">
                  <c:v>-106.38900000000001</c:v>
                </c:pt>
                <c:pt idx="20744">
                  <c:v>-106.387</c:v>
                </c:pt>
                <c:pt idx="20745">
                  <c:v>-106.38499999999999</c:v>
                </c:pt>
                <c:pt idx="20746">
                  <c:v>-106.38300000000001</c:v>
                </c:pt>
                <c:pt idx="20747">
                  <c:v>-106.381</c:v>
                </c:pt>
                <c:pt idx="20748">
                  <c:v>-106.37899999999999</c:v>
                </c:pt>
                <c:pt idx="20749">
                  <c:v>-106.37700000000001</c:v>
                </c:pt>
                <c:pt idx="20750">
                  <c:v>-106.375</c:v>
                </c:pt>
                <c:pt idx="20751">
                  <c:v>-106.37299999999999</c:v>
                </c:pt>
                <c:pt idx="20752">
                  <c:v>-106.37100000000001</c:v>
                </c:pt>
                <c:pt idx="20753">
                  <c:v>-106.369</c:v>
                </c:pt>
                <c:pt idx="20754">
                  <c:v>-106.36699999999999</c:v>
                </c:pt>
                <c:pt idx="20755">
                  <c:v>-106.36500000000001</c:v>
                </c:pt>
                <c:pt idx="20756">
                  <c:v>-106.363</c:v>
                </c:pt>
                <c:pt idx="20757">
                  <c:v>-106.36099999999999</c:v>
                </c:pt>
                <c:pt idx="20758">
                  <c:v>-106.35900000000001</c:v>
                </c:pt>
                <c:pt idx="20759">
                  <c:v>-106.357</c:v>
                </c:pt>
                <c:pt idx="20760">
                  <c:v>-106.35499999999999</c:v>
                </c:pt>
                <c:pt idx="20761">
                  <c:v>-106.35300000000001</c:v>
                </c:pt>
                <c:pt idx="20762">
                  <c:v>-106.351</c:v>
                </c:pt>
                <c:pt idx="20763">
                  <c:v>-106.34899999999999</c:v>
                </c:pt>
                <c:pt idx="20764">
                  <c:v>-106.34700000000001</c:v>
                </c:pt>
                <c:pt idx="20765">
                  <c:v>-106.345</c:v>
                </c:pt>
                <c:pt idx="20766">
                  <c:v>-106.343</c:v>
                </c:pt>
                <c:pt idx="20767">
                  <c:v>-106.34100000000001</c:v>
                </c:pt>
                <c:pt idx="20768">
                  <c:v>-106.339</c:v>
                </c:pt>
                <c:pt idx="20769">
                  <c:v>-106.337</c:v>
                </c:pt>
                <c:pt idx="20770">
                  <c:v>-106.33500000000001</c:v>
                </c:pt>
                <c:pt idx="20771">
                  <c:v>-106.333</c:v>
                </c:pt>
                <c:pt idx="20772">
                  <c:v>-106.331</c:v>
                </c:pt>
                <c:pt idx="20773">
                  <c:v>-106.32900000000001</c:v>
                </c:pt>
                <c:pt idx="20774">
                  <c:v>-106.327</c:v>
                </c:pt>
                <c:pt idx="20775">
                  <c:v>-106.325</c:v>
                </c:pt>
                <c:pt idx="20776">
                  <c:v>-106.32300000000001</c:v>
                </c:pt>
                <c:pt idx="20777">
                  <c:v>-106.321</c:v>
                </c:pt>
                <c:pt idx="20778">
                  <c:v>-106.319</c:v>
                </c:pt>
                <c:pt idx="20779">
                  <c:v>-106.31700000000001</c:v>
                </c:pt>
                <c:pt idx="20780">
                  <c:v>-106.315</c:v>
                </c:pt>
                <c:pt idx="20781">
                  <c:v>-106.313</c:v>
                </c:pt>
                <c:pt idx="20782">
                  <c:v>-106.31100000000001</c:v>
                </c:pt>
                <c:pt idx="20783">
                  <c:v>-106.309</c:v>
                </c:pt>
                <c:pt idx="20784">
                  <c:v>-106.307</c:v>
                </c:pt>
                <c:pt idx="20785">
                  <c:v>-106.30500000000001</c:v>
                </c:pt>
                <c:pt idx="20786">
                  <c:v>-106.303</c:v>
                </c:pt>
                <c:pt idx="20787">
                  <c:v>-106.301</c:v>
                </c:pt>
                <c:pt idx="20788">
                  <c:v>-106.29900000000001</c:v>
                </c:pt>
                <c:pt idx="20789">
                  <c:v>-106.297</c:v>
                </c:pt>
                <c:pt idx="20790">
                  <c:v>-106.295</c:v>
                </c:pt>
                <c:pt idx="20791">
                  <c:v>-106.29300000000001</c:v>
                </c:pt>
                <c:pt idx="20792">
                  <c:v>-106.291</c:v>
                </c:pt>
                <c:pt idx="20793">
                  <c:v>-106.289</c:v>
                </c:pt>
                <c:pt idx="20794">
                  <c:v>-106.28700000000001</c:v>
                </c:pt>
                <c:pt idx="20795">
                  <c:v>-106.285</c:v>
                </c:pt>
                <c:pt idx="20796">
                  <c:v>-106.283</c:v>
                </c:pt>
                <c:pt idx="20797">
                  <c:v>-106.28100000000001</c:v>
                </c:pt>
                <c:pt idx="20798">
                  <c:v>-106.279</c:v>
                </c:pt>
                <c:pt idx="20799">
                  <c:v>-106.277</c:v>
                </c:pt>
                <c:pt idx="20800">
                  <c:v>-106.27500000000001</c:v>
                </c:pt>
                <c:pt idx="20801">
                  <c:v>-106.273</c:v>
                </c:pt>
                <c:pt idx="20802">
                  <c:v>-106.271</c:v>
                </c:pt>
                <c:pt idx="20803">
                  <c:v>-106.26900000000001</c:v>
                </c:pt>
                <c:pt idx="20804">
                  <c:v>-106.267</c:v>
                </c:pt>
                <c:pt idx="20805">
                  <c:v>-106.265</c:v>
                </c:pt>
                <c:pt idx="20806">
                  <c:v>-106.26300000000001</c:v>
                </c:pt>
                <c:pt idx="20807">
                  <c:v>-106.261</c:v>
                </c:pt>
                <c:pt idx="20808">
                  <c:v>-106.259</c:v>
                </c:pt>
                <c:pt idx="20809">
                  <c:v>-106.25700000000001</c:v>
                </c:pt>
                <c:pt idx="20810">
                  <c:v>-106.255</c:v>
                </c:pt>
                <c:pt idx="20811">
                  <c:v>-106.253</c:v>
                </c:pt>
                <c:pt idx="20812">
                  <c:v>-106.251</c:v>
                </c:pt>
                <c:pt idx="20813">
                  <c:v>-106.249</c:v>
                </c:pt>
                <c:pt idx="20814">
                  <c:v>-106.247</c:v>
                </c:pt>
                <c:pt idx="20815">
                  <c:v>-106.245</c:v>
                </c:pt>
                <c:pt idx="20816">
                  <c:v>-106.24299999999999</c:v>
                </c:pt>
                <c:pt idx="20817">
                  <c:v>-106.241</c:v>
                </c:pt>
                <c:pt idx="20818">
                  <c:v>-106.239</c:v>
                </c:pt>
                <c:pt idx="20819">
                  <c:v>-106.23699999999999</c:v>
                </c:pt>
                <c:pt idx="20820">
                  <c:v>-106.235</c:v>
                </c:pt>
                <c:pt idx="20821">
                  <c:v>-106.233</c:v>
                </c:pt>
                <c:pt idx="20822">
                  <c:v>-106.23099999999999</c:v>
                </c:pt>
                <c:pt idx="20823">
                  <c:v>-106.229</c:v>
                </c:pt>
                <c:pt idx="20824">
                  <c:v>-106.227</c:v>
                </c:pt>
                <c:pt idx="20825">
                  <c:v>-106.22499999999999</c:v>
                </c:pt>
                <c:pt idx="20826">
                  <c:v>-106.223</c:v>
                </c:pt>
                <c:pt idx="20827">
                  <c:v>-106.221</c:v>
                </c:pt>
                <c:pt idx="20828">
                  <c:v>-106.21899999999999</c:v>
                </c:pt>
                <c:pt idx="20829">
                  <c:v>-106.217</c:v>
                </c:pt>
                <c:pt idx="20830">
                  <c:v>-106.215</c:v>
                </c:pt>
                <c:pt idx="20831">
                  <c:v>-106.21299999999999</c:v>
                </c:pt>
                <c:pt idx="20832">
                  <c:v>-106.211</c:v>
                </c:pt>
                <c:pt idx="20833">
                  <c:v>-106.209</c:v>
                </c:pt>
                <c:pt idx="20834">
                  <c:v>-106.20699999999999</c:v>
                </c:pt>
                <c:pt idx="20835">
                  <c:v>-106.205</c:v>
                </c:pt>
                <c:pt idx="20836">
                  <c:v>-106.203</c:v>
                </c:pt>
                <c:pt idx="20837">
                  <c:v>-106.20099999999999</c:v>
                </c:pt>
                <c:pt idx="20838">
                  <c:v>-106.199</c:v>
                </c:pt>
                <c:pt idx="20839">
                  <c:v>-106.197</c:v>
                </c:pt>
                <c:pt idx="20840">
                  <c:v>-106.19499999999999</c:v>
                </c:pt>
                <c:pt idx="20841">
                  <c:v>-106.193</c:v>
                </c:pt>
                <c:pt idx="20842">
                  <c:v>-106.191</c:v>
                </c:pt>
                <c:pt idx="20843">
                  <c:v>-106.18899999999999</c:v>
                </c:pt>
                <c:pt idx="20844">
                  <c:v>-106.187</c:v>
                </c:pt>
                <c:pt idx="20845">
                  <c:v>-106.185</c:v>
                </c:pt>
                <c:pt idx="20846">
                  <c:v>-106.18299999999999</c:v>
                </c:pt>
                <c:pt idx="20847">
                  <c:v>-106.181</c:v>
                </c:pt>
                <c:pt idx="20848">
                  <c:v>-106.179</c:v>
                </c:pt>
                <c:pt idx="20849">
                  <c:v>-106.17699999999999</c:v>
                </c:pt>
                <c:pt idx="20850">
                  <c:v>-106.175</c:v>
                </c:pt>
                <c:pt idx="20851">
                  <c:v>-106.173</c:v>
                </c:pt>
                <c:pt idx="20852">
                  <c:v>-106.17099999999999</c:v>
                </c:pt>
                <c:pt idx="20853">
                  <c:v>-106.169</c:v>
                </c:pt>
                <c:pt idx="20854">
                  <c:v>-106.167</c:v>
                </c:pt>
                <c:pt idx="20855">
                  <c:v>-106.16499999999999</c:v>
                </c:pt>
                <c:pt idx="20856">
                  <c:v>-106.163</c:v>
                </c:pt>
                <c:pt idx="20857">
                  <c:v>-106.161</c:v>
                </c:pt>
                <c:pt idx="20858">
                  <c:v>-106.15899999999999</c:v>
                </c:pt>
                <c:pt idx="20859">
                  <c:v>-106.157</c:v>
                </c:pt>
                <c:pt idx="20860">
                  <c:v>-106.155</c:v>
                </c:pt>
                <c:pt idx="20861">
                  <c:v>-106.15299999999999</c:v>
                </c:pt>
                <c:pt idx="20862">
                  <c:v>-106.15100000000001</c:v>
                </c:pt>
                <c:pt idx="20863">
                  <c:v>-106.149</c:v>
                </c:pt>
                <c:pt idx="20864">
                  <c:v>-106.14699999999999</c:v>
                </c:pt>
                <c:pt idx="20865">
                  <c:v>-106.14500000000001</c:v>
                </c:pt>
                <c:pt idx="20866">
                  <c:v>-106.143</c:v>
                </c:pt>
                <c:pt idx="20867">
                  <c:v>-106.14099999999999</c:v>
                </c:pt>
                <c:pt idx="20868">
                  <c:v>-106.13900000000001</c:v>
                </c:pt>
                <c:pt idx="20869">
                  <c:v>-106.137</c:v>
                </c:pt>
                <c:pt idx="20870">
                  <c:v>-106.13499999999999</c:v>
                </c:pt>
                <c:pt idx="20871">
                  <c:v>-106.13300000000001</c:v>
                </c:pt>
                <c:pt idx="20872">
                  <c:v>-106.131</c:v>
                </c:pt>
                <c:pt idx="20873">
                  <c:v>-106.12899999999999</c:v>
                </c:pt>
                <c:pt idx="20874">
                  <c:v>-106.12700000000001</c:v>
                </c:pt>
                <c:pt idx="20875">
                  <c:v>-106.125</c:v>
                </c:pt>
                <c:pt idx="20876">
                  <c:v>-106.12299999999999</c:v>
                </c:pt>
                <c:pt idx="20877">
                  <c:v>-106.12100000000001</c:v>
                </c:pt>
                <c:pt idx="20878">
                  <c:v>-106.119</c:v>
                </c:pt>
                <c:pt idx="20879">
                  <c:v>-106.11699999999999</c:v>
                </c:pt>
                <c:pt idx="20880">
                  <c:v>-106.11500000000001</c:v>
                </c:pt>
                <c:pt idx="20881">
                  <c:v>-106.113</c:v>
                </c:pt>
                <c:pt idx="20882">
                  <c:v>-106.11099999999999</c:v>
                </c:pt>
                <c:pt idx="20883">
                  <c:v>-106.10900000000001</c:v>
                </c:pt>
                <c:pt idx="20884">
                  <c:v>-106.107</c:v>
                </c:pt>
                <c:pt idx="20885">
                  <c:v>-106.10499999999999</c:v>
                </c:pt>
                <c:pt idx="20886">
                  <c:v>-106.10300000000001</c:v>
                </c:pt>
                <c:pt idx="20887">
                  <c:v>-106.101</c:v>
                </c:pt>
                <c:pt idx="20888">
                  <c:v>-106.09899999999999</c:v>
                </c:pt>
                <c:pt idx="20889">
                  <c:v>-106.09700000000001</c:v>
                </c:pt>
                <c:pt idx="20890">
                  <c:v>-106.095</c:v>
                </c:pt>
                <c:pt idx="20891">
                  <c:v>-106.093</c:v>
                </c:pt>
                <c:pt idx="20892">
                  <c:v>-106.09100000000001</c:v>
                </c:pt>
                <c:pt idx="20893">
                  <c:v>-106.089</c:v>
                </c:pt>
                <c:pt idx="20894">
                  <c:v>-106.087</c:v>
                </c:pt>
                <c:pt idx="20895">
                  <c:v>-106.08500000000001</c:v>
                </c:pt>
                <c:pt idx="20896">
                  <c:v>-106.083</c:v>
                </c:pt>
                <c:pt idx="20897">
                  <c:v>-106.081</c:v>
                </c:pt>
                <c:pt idx="20898">
                  <c:v>-106.07900000000001</c:v>
                </c:pt>
                <c:pt idx="20899">
                  <c:v>-106.077</c:v>
                </c:pt>
                <c:pt idx="20900">
                  <c:v>-106.075</c:v>
                </c:pt>
                <c:pt idx="20901">
                  <c:v>-106.07300000000001</c:v>
                </c:pt>
                <c:pt idx="20902">
                  <c:v>-106.071</c:v>
                </c:pt>
                <c:pt idx="20903">
                  <c:v>-106.069</c:v>
                </c:pt>
                <c:pt idx="20904">
                  <c:v>-106.06700000000001</c:v>
                </c:pt>
                <c:pt idx="20905">
                  <c:v>-106.065</c:v>
                </c:pt>
                <c:pt idx="20906">
                  <c:v>-106.063</c:v>
                </c:pt>
                <c:pt idx="20907">
                  <c:v>-106.06100000000001</c:v>
                </c:pt>
                <c:pt idx="20908">
                  <c:v>-106.059</c:v>
                </c:pt>
                <c:pt idx="20909">
                  <c:v>-106.057</c:v>
                </c:pt>
                <c:pt idx="20910">
                  <c:v>-106.05500000000001</c:v>
                </c:pt>
                <c:pt idx="20911">
                  <c:v>-106.053</c:v>
                </c:pt>
                <c:pt idx="20912">
                  <c:v>-106.051</c:v>
                </c:pt>
                <c:pt idx="20913">
                  <c:v>-106.04900000000001</c:v>
                </c:pt>
                <c:pt idx="20914">
                  <c:v>-106.047</c:v>
                </c:pt>
                <c:pt idx="20915">
                  <c:v>-106.045</c:v>
                </c:pt>
                <c:pt idx="20916">
                  <c:v>-106.04300000000001</c:v>
                </c:pt>
                <c:pt idx="20917">
                  <c:v>-106.041</c:v>
                </c:pt>
                <c:pt idx="20918">
                  <c:v>-106.039</c:v>
                </c:pt>
                <c:pt idx="20919">
                  <c:v>-106.03700000000001</c:v>
                </c:pt>
                <c:pt idx="20920">
                  <c:v>-106.035</c:v>
                </c:pt>
                <c:pt idx="20921">
                  <c:v>-106.033</c:v>
                </c:pt>
                <c:pt idx="20922">
                  <c:v>-106.03100000000001</c:v>
                </c:pt>
                <c:pt idx="20923">
                  <c:v>-106.029</c:v>
                </c:pt>
                <c:pt idx="20924">
                  <c:v>-106.027</c:v>
                </c:pt>
                <c:pt idx="20925">
                  <c:v>-106.02500000000001</c:v>
                </c:pt>
                <c:pt idx="20926">
                  <c:v>-106.023</c:v>
                </c:pt>
                <c:pt idx="20927">
                  <c:v>-106.021</c:v>
                </c:pt>
                <c:pt idx="20928">
                  <c:v>-106.01900000000001</c:v>
                </c:pt>
                <c:pt idx="20929">
                  <c:v>-106.017</c:v>
                </c:pt>
                <c:pt idx="20930">
                  <c:v>-106.015</c:v>
                </c:pt>
                <c:pt idx="20931">
                  <c:v>-106.01300000000001</c:v>
                </c:pt>
                <c:pt idx="20932">
                  <c:v>-106.011</c:v>
                </c:pt>
                <c:pt idx="20933">
                  <c:v>-106.009</c:v>
                </c:pt>
                <c:pt idx="20934">
                  <c:v>-106.00700000000001</c:v>
                </c:pt>
                <c:pt idx="20935">
                  <c:v>-106.005</c:v>
                </c:pt>
                <c:pt idx="20936">
                  <c:v>-106.003</c:v>
                </c:pt>
                <c:pt idx="20937">
                  <c:v>-106.001</c:v>
                </c:pt>
                <c:pt idx="20938">
                  <c:v>-105.999</c:v>
                </c:pt>
                <c:pt idx="20939">
                  <c:v>-105.997</c:v>
                </c:pt>
                <c:pt idx="20940">
                  <c:v>-105.995</c:v>
                </c:pt>
                <c:pt idx="20941">
                  <c:v>-105.99299999999999</c:v>
                </c:pt>
                <c:pt idx="20942">
                  <c:v>-105.991</c:v>
                </c:pt>
                <c:pt idx="20943">
                  <c:v>-105.989</c:v>
                </c:pt>
                <c:pt idx="20944">
                  <c:v>-105.98699999999999</c:v>
                </c:pt>
                <c:pt idx="20945">
                  <c:v>-105.985</c:v>
                </c:pt>
                <c:pt idx="20946">
                  <c:v>-105.983</c:v>
                </c:pt>
                <c:pt idx="20947">
                  <c:v>-105.98099999999999</c:v>
                </c:pt>
                <c:pt idx="20948">
                  <c:v>-105.979</c:v>
                </c:pt>
                <c:pt idx="20949">
                  <c:v>-105.977</c:v>
                </c:pt>
                <c:pt idx="20950">
                  <c:v>-105.97499999999999</c:v>
                </c:pt>
                <c:pt idx="20951">
                  <c:v>-105.973</c:v>
                </c:pt>
                <c:pt idx="20952">
                  <c:v>-105.971</c:v>
                </c:pt>
                <c:pt idx="20953">
                  <c:v>-105.96899999999999</c:v>
                </c:pt>
                <c:pt idx="20954">
                  <c:v>-105.967</c:v>
                </c:pt>
                <c:pt idx="20955">
                  <c:v>-105.965</c:v>
                </c:pt>
                <c:pt idx="20956">
                  <c:v>-105.96299999999999</c:v>
                </c:pt>
                <c:pt idx="20957">
                  <c:v>-105.961</c:v>
                </c:pt>
                <c:pt idx="20958">
                  <c:v>-105.959</c:v>
                </c:pt>
                <c:pt idx="20959">
                  <c:v>-105.95699999999999</c:v>
                </c:pt>
                <c:pt idx="20960">
                  <c:v>-105.955</c:v>
                </c:pt>
                <c:pt idx="20961">
                  <c:v>-105.953</c:v>
                </c:pt>
                <c:pt idx="20962">
                  <c:v>-105.95099999999999</c:v>
                </c:pt>
                <c:pt idx="20963">
                  <c:v>-105.949</c:v>
                </c:pt>
                <c:pt idx="20964">
                  <c:v>-105.947</c:v>
                </c:pt>
                <c:pt idx="20965">
                  <c:v>-105.94499999999999</c:v>
                </c:pt>
                <c:pt idx="20966">
                  <c:v>-105.943</c:v>
                </c:pt>
                <c:pt idx="20967">
                  <c:v>-105.941</c:v>
                </c:pt>
                <c:pt idx="20968">
                  <c:v>-105.93899999999999</c:v>
                </c:pt>
                <c:pt idx="20969">
                  <c:v>-105.937</c:v>
                </c:pt>
                <c:pt idx="20970">
                  <c:v>-105.935</c:v>
                </c:pt>
                <c:pt idx="20971">
                  <c:v>-105.93299999999999</c:v>
                </c:pt>
                <c:pt idx="20972">
                  <c:v>-105.931</c:v>
                </c:pt>
                <c:pt idx="20973">
                  <c:v>-105.929</c:v>
                </c:pt>
                <c:pt idx="20974">
                  <c:v>-105.92699999999999</c:v>
                </c:pt>
                <c:pt idx="20975">
                  <c:v>-105.925</c:v>
                </c:pt>
                <c:pt idx="20976">
                  <c:v>-105.923</c:v>
                </c:pt>
                <c:pt idx="20977">
                  <c:v>-105.92099999999999</c:v>
                </c:pt>
                <c:pt idx="20978">
                  <c:v>-105.919</c:v>
                </c:pt>
                <c:pt idx="20979">
                  <c:v>-105.917</c:v>
                </c:pt>
                <c:pt idx="20980">
                  <c:v>-105.91499999999999</c:v>
                </c:pt>
                <c:pt idx="20981">
                  <c:v>-105.913</c:v>
                </c:pt>
                <c:pt idx="20982">
                  <c:v>-105.911</c:v>
                </c:pt>
                <c:pt idx="20983">
                  <c:v>-105.90899999999999</c:v>
                </c:pt>
                <c:pt idx="20984">
                  <c:v>-105.907</c:v>
                </c:pt>
                <c:pt idx="20985">
                  <c:v>-105.905</c:v>
                </c:pt>
                <c:pt idx="20986">
                  <c:v>-105.90299999999999</c:v>
                </c:pt>
                <c:pt idx="20987">
                  <c:v>-105.90100000000001</c:v>
                </c:pt>
                <c:pt idx="20988">
                  <c:v>-105.899</c:v>
                </c:pt>
                <c:pt idx="20989">
                  <c:v>-105.89699999999999</c:v>
                </c:pt>
                <c:pt idx="20990">
                  <c:v>-105.89500000000001</c:v>
                </c:pt>
                <c:pt idx="20991">
                  <c:v>-105.893</c:v>
                </c:pt>
                <c:pt idx="20992">
                  <c:v>-105.89099999999999</c:v>
                </c:pt>
                <c:pt idx="20993">
                  <c:v>-105.88900000000001</c:v>
                </c:pt>
                <c:pt idx="20994">
                  <c:v>-105.887</c:v>
                </c:pt>
                <c:pt idx="20995">
                  <c:v>-105.88499999999999</c:v>
                </c:pt>
                <c:pt idx="20996">
                  <c:v>-105.88300000000001</c:v>
                </c:pt>
                <c:pt idx="20997">
                  <c:v>-105.881</c:v>
                </c:pt>
                <c:pt idx="20998">
                  <c:v>-105.87899999999999</c:v>
                </c:pt>
                <c:pt idx="20999">
                  <c:v>-105.87700000000001</c:v>
                </c:pt>
                <c:pt idx="21000">
                  <c:v>-105.875</c:v>
                </c:pt>
                <c:pt idx="21001">
                  <c:v>-105.87299999999999</c:v>
                </c:pt>
                <c:pt idx="21002">
                  <c:v>-105.87100000000001</c:v>
                </c:pt>
                <c:pt idx="21003">
                  <c:v>-105.869</c:v>
                </c:pt>
                <c:pt idx="21004">
                  <c:v>-105.86699999999999</c:v>
                </c:pt>
                <c:pt idx="21005">
                  <c:v>-105.86500000000001</c:v>
                </c:pt>
                <c:pt idx="21006">
                  <c:v>-105.863</c:v>
                </c:pt>
                <c:pt idx="21007">
                  <c:v>-105.86099999999999</c:v>
                </c:pt>
                <c:pt idx="21008">
                  <c:v>-105.85900000000001</c:v>
                </c:pt>
                <c:pt idx="21009">
                  <c:v>-105.857</c:v>
                </c:pt>
                <c:pt idx="21010">
                  <c:v>-105.85499999999999</c:v>
                </c:pt>
                <c:pt idx="21011">
                  <c:v>-105.85300000000001</c:v>
                </c:pt>
                <c:pt idx="21012">
                  <c:v>-105.851</c:v>
                </c:pt>
                <c:pt idx="21013">
                  <c:v>-105.84899999999999</c:v>
                </c:pt>
                <c:pt idx="21014">
                  <c:v>-105.84700000000001</c:v>
                </c:pt>
                <c:pt idx="21015">
                  <c:v>-105.845</c:v>
                </c:pt>
                <c:pt idx="21016">
                  <c:v>-105.843</c:v>
                </c:pt>
                <c:pt idx="21017">
                  <c:v>-105.84100000000001</c:v>
                </c:pt>
                <c:pt idx="21018">
                  <c:v>-105.839</c:v>
                </c:pt>
                <c:pt idx="21019">
                  <c:v>-105.837</c:v>
                </c:pt>
                <c:pt idx="21020">
                  <c:v>-105.83500000000001</c:v>
                </c:pt>
                <c:pt idx="21021">
                  <c:v>-105.833</c:v>
                </c:pt>
                <c:pt idx="21022">
                  <c:v>-105.831</c:v>
                </c:pt>
                <c:pt idx="21023">
                  <c:v>-105.82900000000001</c:v>
                </c:pt>
                <c:pt idx="21024">
                  <c:v>-105.827</c:v>
                </c:pt>
                <c:pt idx="21025">
                  <c:v>-105.825</c:v>
                </c:pt>
                <c:pt idx="21026">
                  <c:v>-105.82300000000001</c:v>
                </c:pt>
                <c:pt idx="21027">
                  <c:v>-105.821</c:v>
                </c:pt>
                <c:pt idx="21028">
                  <c:v>-105.819</c:v>
                </c:pt>
                <c:pt idx="21029">
                  <c:v>-105.81700000000001</c:v>
                </c:pt>
                <c:pt idx="21030">
                  <c:v>-105.815</c:v>
                </c:pt>
                <c:pt idx="21031">
                  <c:v>-105.813</c:v>
                </c:pt>
                <c:pt idx="21032">
                  <c:v>-105.81100000000001</c:v>
                </c:pt>
                <c:pt idx="21033">
                  <c:v>-105.809</c:v>
                </c:pt>
                <c:pt idx="21034">
                  <c:v>-105.807</c:v>
                </c:pt>
                <c:pt idx="21035">
                  <c:v>-105.80500000000001</c:v>
                </c:pt>
                <c:pt idx="21036">
                  <c:v>-105.803</c:v>
                </c:pt>
                <c:pt idx="21037">
                  <c:v>-105.801</c:v>
                </c:pt>
                <c:pt idx="21038">
                  <c:v>-105.79900000000001</c:v>
                </c:pt>
                <c:pt idx="21039">
                  <c:v>-105.797</c:v>
                </c:pt>
                <c:pt idx="21040">
                  <c:v>-105.795</c:v>
                </c:pt>
                <c:pt idx="21041">
                  <c:v>-105.79300000000001</c:v>
                </c:pt>
                <c:pt idx="21042">
                  <c:v>-105.791</c:v>
                </c:pt>
                <c:pt idx="21043">
                  <c:v>-105.789</c:v>
                </c:pt>
                <c:pt idx="21044">
                  <c:v>-105.78700000000001</c:v>
                </c:pt>
                <c:pt idx="21045">
                  <c:v>-105.785</c:v>
                </c:pt>
                <c:pt idx="21046">
                  <c:v>-105.783</c:v>
                </c:pt>
                <c:pt idx="21047">
                  <c:v>-105.78100000000001</c:v>
                </c:pt>
                <c:pt idx="21048">
                  <c:v>-105.779</c:v>
                </c:pt>
                <c:pt idx="21049">
                  <c:v>-105.777</c:v>
                </c:pt>
                <c:pt idx="21050">
                  <c:v>-105.77500000000001</c:v>
                </c:pt>
                <c:pt idx="21051">
                  <c:v>-105.773</c:v>
                </c:pt>
                <c:pt idx="21052">
                  <c:v>-105.771</c:v>
                </c:pt>
                <c:pt idx="21053">
                  <c:v>-105.76900000000001</c:v>
                </c:pt>
                <c:pt idx="21054">
                  <c:v>-105.767</c:v>
                </c:pt>
                <c:pt idx="21055">
                  <c:v>-105.765</c:v>
                </c:pt>
                <c:pt idx="21056">
                  <c:v>-105.76300000000001</c:v>
                </c:pt>
                <c:pt idx="21057">
                  <c:v>-105.761</c:v>
                </c:pt>
                <c:pt idx="21058">
                  <c:v>-105.759</c:v>
                </c:pt>
                <c:pt idx="21059">
                  <c:v>-105.75700000000001</c:v>
                </c:pt>
                <c:pt idx="21060">
                  <c:v>-105.755</c:v>
                </c:pt>
                <c:pt idx="21061">
                  <c:v>-105.753</c:v>
                </c:pt>
                <c:pt idx="21062">
                  <c:v>-105.751</c:v>
                </c:pt>
                <c:pt idx="21063">
                  <c:v>-105.749</c:v>
                </c:pt>
                <c:pt idx="21064">
                  <c:v>-105.747</c:v>
                </c:pt>
                <c:pt idx="21065">
                  <c:v>-105.745</c:v>
                </c:pt>
                <c:pt idx="21066">
                  <c:v>-105.74299999999999</c:v>
                </c:pt>
                <c:pt idx="21067">
                  <c:v>-105.741</c:v>
                </c:pt>
                <c:pt idx="21068">
                  <c:v>-105.739</c:v>
                </c:pt>
                <c:pt idx="21069">
                  <c:v>-105.73699999999999</c:v>
                </c:pt>
                <c:pt idx="21070">
                  <c:v>-105.735</c:v>
                </c:pt>
                <c:pt idx="21071">
                  <c:v>-105.733</c:v>
                </c:pt>
                <c:pt idx="21072">
                  <c:v>-105.73099999999999</c:v>
                </c:pt>
                <c:pt idx="21073">
                  <c:v>-105.729</c:v>
                </c:pt>
                <c:pt idx="21074">
                  <c:v>-105.727</c:v>
                </c:pt>
                <c:pt idx="21075">
                  <c:v>-105.72499999999999</c:v>
                </c:pt>
                <c:pt idx="21076">
                  <c:v>-105.723</c:v>
                </c:pt>
                <c:pt idx="21077">
                  <c:v>-105.721</c:v>
                </c:pt>
                <c:pt idx="21078">
                  <c:v>-105.71899999999999</c:v>
                </c:pt>
                <c:pt idx="21079">
                  <c:v>-105.717</c:v>
                </c:pt>
                <c:pt idx="21080">
                  <c:v>-105.715</c:v>
                </c:pt>
                <c:pt idx="21081">
                  <c:v>-105.71299999999999</c:v>
                </c:pt>
                <c:pt idx="21082">
                  <c:v>-105.711</c:v>
                </c:pt>
                <c:pt idx="21083">
                  <c:v>-105.709</c:v>
                </c:pt>
                <c:pt idx="21084">
                  <c:v>-105.70699999999999</c:v>
                </c:pt>
                <c:pt idx="21085">
                  <c:v>-105.705</c:v>
                </c:pt>
                <c:pt idx="21086">
                  <c:v>-105.703</c:v>
                </c:pt>
                <c:pt idx="21087">
                  <c:v>-105.70099999999999</c:v>
                </c:pt>
                <c:pt idx="21088">
                  <c:v>-105.699</c:v>
                </c:pt>
                <c:pt idx="21089">
                  <c:v>-105.697</c:v>
                </c:pt>
                <c:pt idx="21090">
                  <c:v>-105.69499999999999</c:v>
                </c:pt>
                <c:pt idx="21091">
                  <c:v>-105.693</c:v>
                </c:pt>
                <c:pt idx="21092">
                  <c:v>-105.691</c:v>
                </c:pt>
                <c:pt idx="21093">
                  <c:v>-105.68899999999999</c:v>
                </c:pt>
                <c:pt idx="21094">
                  <c:v>-105.687</c:v>
                </c:pt>
                <c:pt idx="21095">
                  <c:v>-105.685</c:v>
                </c:pt>
                <c:pt idx="21096">
                  <c:v>-105.68299999999999</c:v>
                </c:pt>
                <c:pt idx="21097">
                  <c:v>-105.681</c:v>
                </c:pt>
                <c:pt idx="21098">
                  <c:v>-105.679</c:v>
                </c:pt>
                <c:pt idx="21099">
                  <c:v>-105.67699999999999</c:v>
                </c:pt>
                <c:pt idx="21100">
                  <c:v>-105.675</c:v>
                </c:pt>
                <c:pt idx="21101">
                  <c:v>-105.673</c:v>
                </c:pt>
                <c:pt idx="21102">
                  <c:v>-105.67099999999999</c:v>
                </c:pt>
                <c:pt idx="21103">
                  <c:v>-105.669</c:v>
                </c:pt>
                <c:pt idx="21104">
                  <c:v>-105.667</c:v>
                </c:pt>
                <c:pt idx="21105">
                  <c:v>-105.66499999999999</c:v>
                </c:pt>
                <c:pt idx="21106">
                  <c:v>-105.663</c:v>
                </c:pt>
                <c:pt idx="21107">
                  <c:v>-105.661</c:v>
                </c:pt>
                <c:pt idx="21108">
                  <c:v>-105.65899999999999</c:v>
                </c:pt>
                <c:pt idx="21109">
                  <c:v>-105.657</c:v>
                </c:pt>
                <c:pt idx="21110">
                  <c:v>-105.655</c:v>
                </c:pt>
                <c:pt idx="21111">
                  <c:v>-105.65299999999999</c:v>
                </c:pt>
                <c:pt idx="21112">
                  <c:v>-105.65100000000001</c:v>
                </c:pt>
                <c:pt idx="21113">
                  <c:v>-105.649</c:v>
                </c:pt>
                <c:pt idx="21114">
                  <c:v>-105.64699999999999</c:v>
                </c:pt>
                <c:pt idx="21115">
                  <c:v>-105.64500000000001</c:v>
                </c:pt>
                <c:pt idx="21116">
                  <c:v>-105.643</c:v>
                </c:pt>
                <c:pt idx="21117">
                  <c:v>-105.64099999999999</c:v>
                </c:pt>
                <c:pt idx="21118">
                  <c:v>-105.63900000000001</c:v>
                </c:pt>
                <c:pt idx="21119">
                  <c:v>-105.637</c:v>
                </c:pt>
                <c:pt idx="21120">
                  <c:v>-105.63499999999999</c:v>
                </c:pt>
                <c:pt idx="21121">
                  <c:v>-105.63300000000001</c:v>
                </c:pt>
                <c:pt idx="21122">
                  <c:v>-105.631</c:v>
                </c:pt>
                <c:pt idx="21123">
                  <c:v>-105.62899999999999</c:v>
                </c:pt>
                <c:pt idx="21124">
                  <c:v>-105.62700000000001</c:v>
                </c:pt>
                <c:pt idx="21125">
                  <c:v>-105.625</c:v>
                </c:pt>
                <c:pt idx="21126">
                  <c:v>-105.62299999999999</c:v>
                </c:pt>
                <c:pt idx="21127">
                  <c:v>-105.62100000000001</c:v>
                </c:pt>
                <c:pt idx="21128">
                  <c:v>-105.619</c:v>
                </c:pt>
                <c:pt idx="21129">
                  <c:v>-105.61699999999999</c:v>
                </c:pt>
                <c:pt idx="21130">
                  <c:v>-105.61500000000001</c:v>
                </c:pt>
                <c:pt idx="21131">
                  <c:v>-105.613</c:v>
                </c:pt>
                <c:pt idx="21132">
                  <c:v>-105.61099999999999</c:v>
                </c:pt>
                <c:pt idx="21133">
                  <c:v>-105.60900000000001</c:v>
                </c:pt>
                <c:pt idx="21134">
                  <c:v>-105.607</c:v>
                </c:pt>
                <c:pt idx="21135">
                  <c:v>-105.60499999999999</c:v>
                </c:pt>
                <c:pt idx="21136">
                  <c:v>-105.60300000000001</c:v>
                </c:pt>
                <c:pt idx="21137">
                  <c:v>-105.601</c:v>
                </c:pt>
                <c:pt idx="21138">
                  <c:v>-105.59899999999999</c:v>
                </c:pt>
                <c:pt idx="21139">
                  <c:v>-105.59700000000001</c:v>
                </c:pt>
                <c:pt idx="21140">
                  <c:v>-105.595</c:v>
                </c:pt>
                <c:pt idx="21141">
                  <c:v>-105.593</c:v>
                </c:pt>
                <c:pt idx="21142">
                  <c:v>-105.59100000000001</c:v>
                </c:pt>
                <c:pt idx="21143">
                  <c:v>-105.589</c:v>
                </c:pt>
                <c:pt idx="21144">
                  <c:v>-105.587</c:v>
                </c:pt>
                <c:pt idx="21145">
                  <c:v>-105.58500000000001</c:v>
                </c:pt>
                <c:pt idx="21146">
                  <c:v>-105.583</c:v>
                </c:pt>
                <c:pt idx="21147">
                  <c:v>-105.581</c:v>
                </c:pt>
                <c:pt idx="21148">
                  <c:v>-105.57900000000001</c:v>
                </c:pt>
                <c:pt idx="21149">
                  <c:v>-105.577</c:v>
                </c:pt>
                <c:pt idx="21150">
                  <c:v>-105.575</c:v>
                </c:pt>
                <c:pt idx="21151">
                  <c:v>-105.57300000000001</c:v>
                </c:pt>
                <c:pt idx="21152">
                  <c:v>-105.571</c:v>
                </c:pt>
                <c:pt idx="21153">
                  <c:v>-105.569</c:v>
                </c:pt>
                <c:pt idx="21154">
                  <c:v>-105.56700000000001</c:v>
                </c:pt>
                <c:pt idx="21155">
                  <c:v>-105.565</c:v>
                </c:pt>
                <c:pt idx="21156">
                  <c:v>-105.563</c:v>
                </c:pt>
                <c:pt idx="21157">
                  <c:v>-105.56100000000001</c:v>
                </c:pt>
                <c:pt idx="21158">
                  <c:v>-105.559</c:v>
                </c:pt>
                <c:pt idx="21159">
                  <c:v>-105.557</c:v>
                </c:pt>
                <c:pt idx="21160">
                  <c:v>-105.55500000000001</c:v>
                </c:pt>
                <c:pt idx="21161">
                  <c:v>-105.553</c:v>
                </c:pt>
                <c:pt idx="21162">
                  <c:v>-105.551</c:v>
                </c:pt>
                <c:pt idx="21163">
                  <c:v>-105.54900000000001</c:v>
                </c:pt>
                <c:pt idx="21164">
                  <c:v>-105.547</c:v>
                </c:pt>
                <c:pt idx="21165">
                  <c:v>-105.545</c:v>
                </c:pt>
                <c:pt idx="21166">
                  <c:v>-105.54300000000001</c:v>
                </c:pt>
                <c:pt idx="21167">
                  <c:v>-105.541</c:v>
                </c:pt>
                <c:pt idx="21168">
                  <c:v>-105.539</c:v>
                </c:pt>
                <c:pt idx="21169">
                  <c:v>-105.53700000000001</c:v>
                </c:pt>
                <c:pt idx="21170">
                  <c:v>-105.535</c:v>
                </c:pt>
                <c:pt idx="21171">
                  <c:v>-105.533</c:v>
                </c:pt>
                <c:pt idx="21172">
                  <c:v>-105.53100000000001</c:v>
                </c:pt>
                <c:pt idx="21173">
                  <c:v>-105.529</c:v>
                </c:pt>
                <c:pt idx="21174">
                  <c:v>-105.527</c:v>
                </c:pt>
                <c:pt idx="21175">
                  <c:v>-105.52500000000001</c:v>
                </c:pt>
                <c:pt idx="21176">
                  <c:v>-105.523</c:v>
                </c:pt>
                <c:pt idx="21177">
                  <c:v>-105.521</c:v>
                </c:pt>
                <c:pt idx="21178">
                  <c:v>-105.51900000000001</c:v>
                </c:pt>
                <c:pt idx="21179">
                  <c:v>-105.517</c:v>
                </c:pt>
                <c:pt idx="21180">
                  <c:v>-105.515</c:v>
                </c:pt>
                <c:pt idx="21181">
                  <c:v>-105.51300000000001</c:v>
                </c:pt>
                <c:pt idx="21182">
                  <c:v>-105.511</c:v>
                </c:pt>
                <c:pt idx="21183">
                  <c:v>-105.509</c:v>
                </c:pt>
                <c:pt idx="21184">
                  <c:v>-105.50700000000001</c:v>
                </c:pt>
                <c:pt idx="21185">
                  <c:v>-105.505</c:v>
                </c:pt>
                <c:pt idx="21186">
                  <c:v>-105.503</c:v>
                </c:pt>
                <c:pt idx="21187">
                  <c:v>-105.501</c:v>
                </c:pt>
                <c:pt idx="21188">
                  <c:v>-105.499</c:v>
                </c:pt>
                <c:pt idx="21189">
                  <c:v>-105.497</c:v>
                </c:pt>
                <c:pt idx="21190">
                  <c:v>-105.495</c:v>
                </c:pt>
                <c:pt idx="21191">
                  <c:v>-105.49299999999999</c:v>
                </c:pt>
                <c:pt idx="21192">
                  <c:v>-105.491</c:v>
                </c:pt>
                <c:pt idx="21193">
                  <c:v>-105.489</c:v>
                </c:pt>
                <c:pt idx="21194">
                  <c:v>-105.48699999999999</c:v>
                </c:pt>
                <c:pt idx="21195">
                  <c:v>-105.485</c:v>
                </c:pt>
                <c:pt idx="21196">
                  <c:v>-105.483</c:v>
                </c:pt>
                <c:pt idx="21197">
                  <c:v>-105.48099999999999</c:v>
                </c:pt>
                <c:pt idx="21198">
                  <c:v>-105.479</c:v>
                </c:pt>
                <c:pt idx="21199">
                  <c:v>-105.477</c:v>
                </c:pt>
                <c:pt idx="21200">
                  <c:v>-105.47499999999999</c:v>
                </c:pt>
                <c:pt idx="21201">
                  <c:v>-105.473</c:v>
                </c:pt>
                <c:pt idx="21202">
                  <c:v>-105.471</c:v>
                </c:pt>
                <c:pt idx="21203">
                  <c:v>-105.46899999999999</c:v>
                </c:pt>
                <c:pt idx="21204">
                  <c:v>-105.467</c:v>
                </c:pt>
                <c:pt idx="21205">
                  <c:v>-105.465</c:v>
                </c:pt>
                <c:pt idx="21206">
                  <c:v>-105.46299999999999</c:v>
                </c:pt>
                <c:pt idx="21207">
                  <c:v>-105.461</c:v>
                </c:pt>
                <c:pt idx="21208">
                  <c:v>-105.459</c:v>
                </c:pt>
                <c:pt idx="21209">
                  <c:v>-105.45699999999999</c:v>
                </c:pt>
                <c:pt idx="21210">
                  <c:v>-105.455</c:v>
                </c:pt>
                <c:pt idx="21211">
                  <c:v>-105.453</c:v>
                </c:pt>
                <c:pt idx="21212">
                  <c:v>-105.45099999999999</c:v>
                </c:pt>
                <c:pt idx="21213">
                  <c:v>-105.449</c:v>
                </c:pt>
                <c:pt idx="21214">
                  <c:v>-105.447</c:v>
                </c:pt>
                <c:pt idx="21215">
                  <c:v>-105.44499999999999</c:v>
                </c:pt>
                <c:pt idx="21216">
                  <c:v>-105.443</c:v>
                </c:pt>
                <c:pt idx="21217">
                  <c:v>-105.441</c:v>
                </c:pt>
                <c:pt idx="21218">
                  <c:v>-105.43899999999999</c:v>
                </c:pt>
                <c:pt idx="21219">
                  <c:v>-105.437</c:v>
                </c:pt>
                <c:pt idx="21220">
                  <c:v>-105.435</c:v>
                </c:pt>
                <c:pt idx="21221">
                  <c:v>-105.43299999999999</c:v>
                </c:pt>
                <c:pt idx="21222">
                  <c:v>-105.431</c:v>
                </c:pt>
                <c:pt idx="21223">
                  <c:v>-105.429</c:v>
                </c:pt>
                <c:pt idx="21224">
                  <c:v>-105.42699999999999</c:v>
                </c:pt>
                <c:pt idx="21225">
                  <c:v>-105.425</c:v>
                </c:pt>
                <c:pt idx="21226">
                  <c:v>-105.423</c:v>
                </c:pt>
                <c:pt idx="21227">
                  <c:v>-105.42099999999999</c:v>
                </c:pt>
                <c:pt idx="21228">
                  <c:v>-105.419</c:v>
                </c:pt>
                <c:pt idx="21229">
                  <c:v>-105.417</c:v>
                </c:pt>
                <c:pt idx="21230">
                  <c:v>-105.41499999999999</c:v>
                </c:pt>
                <c:pt idx="21231">
                  <c:v>-105.413</c:v>
                </c:pt>
                <c:pt idx="21232">
                  <c:v>-105.411</c:v>
                </c:pt>
                <c:pt idx="21233">
                  <c:v>-105.40899999999999</c:v>
                </c:pt>
                <c:pt idx="21234">
                  <c:v>-105.407</c:v>
                </c:pt>
                <c:pt idx="21235">
                  <c:v>-105.405</c:v>
                </c:pt>
                <c:pt idx="21236">
                  <c:v>-105.40299999999999</c:v>
                </c:pt>
                <c:pt idx="21237">
                  <c:v>-105.40100000000001</c:v>
                </c:pt>
                <c:pt idx="21238">
                  <c:v>-105.399</c:v>
                </c:pt>
                <c:pt idx="21239">
                  <c:v>-105.39699999999999</c:v>
                </c:pt>
                <c:pt idx="21240">
                  <c:v>-105.39500000000001</c:v>
                </c:pt>
                <c:pt idx="21241">
                  <c:v>-105.393</c:v>
                </c:pt>
                <c:pt idx="21242">
                  <c:v>-105.39099999999999</c:v>
                </c:pt>
                <c:pt idx="21243">
                  <c:v>-105.38900000000001</c:v>
                </c:pt>
                <c:pt idx="21244">
                  <c:v>-105.387</c:v>
                </c:pt>
                <c:pt idx="21245">
                  <c:v>-105.38499999999999</c:v>
                </c:pt>
                <c:pt idx="21246">
                  <c:v>-105.38300000000001</c:v>
                </c:pt>
                <c:pt idx="21247">
                  <c:v>-105.381</c:v>
                </c:pt>
                <c:pt idx="21248">
                  <c:v>-105.37899999999999</c:v>
                </c:pt>
                <c:pt idx="21249">
                  <c:v>-105.37700000000001</c:v>
                </c:pt>
                <c:pt idx="21250">
                  <c:v>-105.375</c:v>
                </c:pt>
                <c:pt idx="21251">
                  <c:v>-105.37299999999999</c:v>
                </c:pt>
                <c:pt idx="21252">
                  <c:v>-105.37100000000001</c:v>
                </c:pt>
                <c:pt idx="21253">
                  <c:v>-105.369</c:v>
                </c:pt>
                <c:pt idx="21254">
                  <c:v>-105.36699999999999</c:v>
                </c:pt>
                <c:pt idx="21255">
                  <c:v>-105.36500000000001</c:v>
                </c:pt>
                <c:pt idx="21256">
                  <c:v>-105.363</c:v>
                </c:pt>
                <c:pt idx="21257">
                  <c:v>-105.36099999999999</c:v>
                </c:pt>
                <c:pt idx="21258">
                  <c:v>-105.35900000000001</c:v>
                </c:pt>
                <c:pt idx="21259">
                  <c:v>-105.357</c:v>
                </c:pt>
                <c:pt idx="21260">
                  <c:v>-105.35499999999999</c:v>
                </c:pt>
                <c:pt idx="21261">
                  <c:v>-105.35300000000001</c:v>
                </c:pt>
                <c:pt idx="21262">
                  <c:v>-105.351</c:v>
                </c:pt>
                <c:pt idx="21263">
                  <c:v>-105.34899999999999</c:v>
                </c:pt>
                <c:pt idx="21264">
                  <c:v>-105.34700000000001</c:v>
                </c:pt>
                <c:pt idx="21265">
                  <c:v>-105.345</c:v>
                </c:pt>
                <c:pt idx="21266">
                  <c:v>-105.343</c:v>
                </c:pt>
                <c:pt idx="21267">
                  <c:v>-105.34100000000001</c:v>
                </c:pt>
                <c:pt idx="21268">
                  <c:v>-105.339</c:v>
                </c:pt>
                <c:pt idx="21269">
                  <c:v>-105.337</c:v>
                </c:pt>
                <c:pt idx="21270">
                  <c:v>-105.33500000000001</c:v>
                </c:pt>
                <c:pt idx="21271">
                  <c:v>-105.333</c:v>
                </c:pt>
                <c:pt idx="21272">
                  <c:v>-105.331</c:v>
                </c:pt>
                <c:pt idx="21273">
                  <c:v>-105.32900000000001</c:v>
                </c:pt>
                <c:pt idx="21274">
                  <c:v>-105.327</c:v>
                </c:pt>
                <c:pt idx="21275">
                  <c:v>-105.325</c:v>
                </c:pt>
                <c:pt idx="21276">
                  <c:v>-105.32300000000001</c:v>
                </c:pt>
                <c:pt idx="21277">
                  <c:v>-105.321</c:v>
                </c:pt>
                <c:pt idx="21278">
                  <c:v>-105.319</c:v>
                </c:pt>
                <c:pt idx="21279">
                  <c:v>-105.31700000000001</c:v>
                </c:pt>
                <c:pt idx="21280">
                  <c:v>-105.315</c:v>
                </c:pt>
                <c:pt idx="21281">
                  <c:v>-105.313</c:v>
                </c:pt>
                <c:pt idx="21282">
                  <c:v>-105.31100000000001</c:v>
                </c:pt>
                <c:pt idx="21283">
                  <c:v>-105.309</c:v>
                </c:pt>
                <c:pt idx="21284">
                  <c:v>-105.307</c:v>
                </c:pt>
                <c:pt idx="21285">
                  <c:v>-105.30500000000001</c:v>
                </c:pt>
                <c:pt idx="21286">
                  <c:v>-105.303</c:v>
                </c:pt>
                <c:pt idx="21287">
                  <c:v>-105.301</c:v>
                </c:pt>
                <c:pt idx="21288">
                  <c:v>-105.29900000000001</c:v>
                </c:pt>
                <c:pt idx="21289">
                  <c:v>-105.297</c:v>
                </c:pt>
                <c:pt idx="21290">
                  <c:v>-105.295</c:v>
                </c:pt>
                <c:pt idx="21291">
                  <c:v>-105.29300000000001</c:v>
                </c:pt>
                <c:pt idx="21292">
                  <c:v>-105.291</c:v>
                </c:pt>
                <c:pt idx="21293">
                  <c:v>-105.289</c:v>
                </c:pt>
                <c:pt idx="21294">
                  <c:v>-105.28700000000001</c:v>
                </c:pt>
                <c:pt idx="21295">
                  <c:v>-105.285</c:v>
                </c:pt>
                <c:pt idx="21296">
                  <c:v>-105.283</c:v>
                </c:pt>
                <c:pt idx="21297">
                  <c:v>-105.28100000000001</c:v>
                </c:pt>
                <c:pt idx="21298">
                  <c:v>-105.279</c:v>
                </c:pt>
                <c:pt idx="21299">
                  <c:v>-105.277</c:v>
                </c:pt>
                <c:pt idx="21300">
                  <c:v>-105.27500000000001</c:v>
                </c:pt>
                <c:pt idx="21301">
                  <c:v>-105.273</c:v>
                </c:pt>
                <c:pt idx="21302">
                  <c:v>-105.271</c:v>
                </c:pt>
                <c:pt idx="21303">
                  <c:v>-105.26900000000001</c:v>
                </c:pt>
                <c:pt idx="21304">
                  <c:v>-105.267</c:v>
                </c:pt>
                <c:pt idx="21305">
                  <c:v>-105.265</c:v>
                </c:pt>
                <c:pt idx="21306">
                  <c:v>-105.26300000000001</c:v>
                </c:pt>
                <c:pt idx="21307">
                  <c:v>-105.261</c:v>
                </c:pt>
                <c:pt idx="21308">
                  <c:v>-105.259</c:v>
                </c:pt>
                <c:pt idx="21309">
                  <c:v>-105.25700000000001</c:v>
                </c:pt>
                <c:pt idx="21310">
                  <c:v>-105.255</c:v>
                </c:pt>
                <c:pt idx="21311">
                  <c:v>-105.253</c:v>
                </c:pt>
                <c:pt idx="21312">
                  <c:v>-105.251</c:v>
                </c:pt>
                <c:pt idx="21313">
                  <c:v>-105.249</c:v>
                </c:pt>
                <c:pt idx="21314">
                  <c:v>-105.247</c:v>
                </c:pt>
                <c:pt idx="21315">
                  <c:v>-105.245</c:v>
                </c:pt>
                <c:pt idx="21316">
                  <c:v>-105.24299999999999</c:v>
                </c:pt>
                <c:pt idx="21317">
                  <c:v>-105.241</c:v>
                </c:pt>
                <c:pt idx="21318">
                  <c:v>-105.239</c:v>
                </c:pt>
                <c:pt idx="21319">
                  <c:v>-105.23699999999999</c:v>
                </c:pt>
                <c:pt idx="21320">
                  <c:v>-105.235</c:v>
                </c:pt>
                <c:pt idx="21321">
                  <c:v>-105.233</c:v>
                </c:pt>
                <c:pt idx="21322">
                  <c:v>-105.23099999999999</c:v>
                </c:pt>
                <c:pt idx="21323">
                  <c:v>-105.229</c:v>
                </c:pt>
                <c:pt idx="21324">
                  <c:v>-105.227</c:v>
                </c:pt>
                <c:pt idx="21325">
                  <c:v>-105.22499999999999</c:v>
                </c:pt>
                <c:pt idx="21326">
                  <c:v>-105.223</c:v>
                </c:pt>
                <c:pt idx="21327">
                  <c:v>-105.221</c:v>
                </c:pt>
                <c:pt idx="21328">
                  <c:v>-105.21899999999999</c:v>
                </c:pt>
                <c:pt idx="21329">
                  <c:v>-105.217</c:v>
                </c:pt>
                <c:pt idx="21330">
                  <c:v>-105.215</c:v>
                </c:pt>
                <c:pt idx="21331">
                  <c:v>-105.21299999999999</c:v>
                </c:pt>
                <c:pt idx="21332">
                  <c:v>-105.211</c:v>
                </c:pt>
                <c:pt idx="21333">
                  <c:v>-105.209</c:v>
                </c:pt>
                <c:pt idx="21334">
                  <c:v>-105.20699999999999</c:v>
                </c:pt>
                <c:pt idx="21335">
                  <c:v>-105.205</c:v>
                </c:pt>
                <c:pt idx="21336">
                  <c:v>-105.203</c:v>
                </c:pt>
                <c:pt idx="21337">
                  <c:v>-105.20099999999999</c:v>
                </c:pt>
                <c:pt idx="21338">
                  <c:v>-105.199</c:v>
                </c:pt>
                <c:pt idx="21339">
                  <c:v>-105.197</c:v>
                </c:pt>
                <c:pt idx="21340">
                  <c:v>-105.19499999999999</c:v>
                </c:pt>
                <c:pt idx="21341">
                  <c:v>-105.193</c:v>
                </c:pt>
                <c:pt idx="21342">
                  <c:v>-105.191</c:v>
                </c:pt>
                <c:pt idx="21343">
                  <c:v>-105.18899999999999</c:v>
                </c:pt>
                <c:pt idx="21344">
                  <c:v>-105.187</c:v>
                </c:pt>
                <c:pt idx="21345">
                  <c:v>-105.185</c:v>
                </c:pt>
                <c:pt idx="21346">
                  <c:v>-105.18299999999999</c:v>
                </c:pt>
                <c:pt idx="21347">
                  <c:v>-105.181</c:v>
                </c:pt>
                <c:pt idx="21348">
                  <c:v>-105.179</c:v>
                </c:pt>
                <c:pt idx="21349">
                  <c:v>-105.17699999999999</c:v>
                </c:pt>
                <c:pt idx="21350">
                  <c:v>-105.175</c:v>
                </c:pt>
                <c:pt idx="21351">
                  <c:v>-105.173</c:v>
                </c:pt>
                <c:pt idx="21352">
                  <c:v>-105.17099999999999</c:v>
                </c:pt>
                <c:pt idx="21353">
                  <c:v>-105.169</c:v>
                </c:pt>
                <c:pt idx="21354">
                  <c:v>-105.167</c:v>
                </c:pt>
                <c:pt idx="21355">
                  <c:v>-105.16499999999999</c:v>
                </c:pt>
                <c:pt idx="21356">
                  <c:v>-105.163</c:v>
                </c:pt>
                <c:pt idx="21357">
                  <c:v>-105.161</c:v>
                </c:pt>
                <c:pt idx="21358">
                  <c:v>-105.15899999999999</c:v>
                </c:pt>
                <c:pt idx="21359">
                  <c:v>-105.157</c:v>
                </c:pt>
                <c:pt idx="21360">
                  <c:v>-105.155</c:v>
                </c:pt>
                <c:pt idx="21361">
                  <c:v>-105.15299999999999</c:v>
                </c:pt>
                <c:pt idx="21362">
                  <c:v>-105.15100000000001</c:v>
                </c:pt>
                <c:pt idx="21363">
                  <c:v>-105.149</c:v>
                </c:pt>
                <c:pt idx="21364">
                  <c:v>-105.14699999999999</c:v>
                </c:pt>
                <c:pt idx="21365">
                  <c:v>-105.14500000000001</c:v>
                </c:pt>
                <c:pt idx="21366">
                  <c:v>-105.143</c:v>
                </c:pt>
                <c:pt idx="21367">
                  <c:v>-105.14099999999999</c:v>
                </c:pt>
                <c:pt idx="21368">
                  <c:v>-105.13900000000001</c:v>
                </c:pt>
                <c:pt idx="21369">
                  <c:v>-105.137</c:v>
                </c:pt>
                <c:pt idx="21370">
                  <c:v>-105.13499999999999</c:v>
                </c:pt>
                <c:pt idx="21371">
                  <c:v>-105.13300000000001</c:v>
                </c:pt>
                <c:pt idx="21372">
                  <c:v>-105.131</c:v>
                </c:pt>
                <c:pt idx="21373">
                  <c:v>-105.12899999999999</c:v>
                </c:pt>
                <c:pt idx="21374">
                  <c:v>-105.12700000000001</c:v>
                </c:pt>
                <c:pt idx="21375">
                  <c:v>-105.125</c:v>
                </c:pt>
                <c:pt idx="21376">
                  <c:v>-105.12299999999999</c:v>
                </c:pt>
                <c:pt idx="21377">
                  <c:v>-105.12100000000001</c:v>
                </c:pt>
                <c:pt idx="21378">
                  <c:v>-105.119</c:v>
                </c:pt>
                <c:pt idx="21379">
                  <c:v>-105.11699999999999</c:v>
                </c:pt>
                <c:pt idx="21380">
                  <c:v>-105.11500000000001</c:v>
                </c:pt>
                <c:pt idx="21381">
                  <c:v>-105.113</c:v>
                </c:pt>
                <c:pt idx="21382">
                  <c:v>-105.11099999999999</c:v>
                </c:pt>
                <c:pt idx="21383">
                  <c:v>-105.10900000000001</c:v>
                </c:pt>
                <c:pt idx="21384">
                  <c:v>-105.107</c:v>
                </c:pt>
                <c:pt idx="21385">
                  <c:v>-105.10499999999999</c:v>
                </c:pt>
                <c:pt idx="21386">
                  <c:v>-105.10300000000001</c:v>
                </c:pt>
                <c:pt idx="21387">
                  <c:v>-105.101</c:v>
                </c:pt>
                <c:pt idx="21388">
                  <c:v>-105.09899999999999</c:v>
                </c:pt>
                <c:pt idx="21389">
                  <c:v>-105.09700000000001</c:v>
                </c:pt>
                <c:pt idx="21390">
                  <c:v>-105.095</c:v>
                </c:pt>
                <c:pt idx="21391">
                  <c:v>-105.093</c:v>
                </c:pt>
                <c:pt idx="21392">
                  <c:v>-105.09100000000001</c:v>
                </c:pt>
                <c:pt idx="21393">
                  <c:v>-105.089</c:v>
                </c:pt>
                <c:pt idx="21394">
                  <c:v>-105.087</c:v>
                </c:pt>
                <c:pt idx="21395">
                  <c:v>-105.08500000000001</c:v>
                </c:pt>
                <c:pt idx="21396">
                  <c:v>-105.083</c:v>
                </c:pt>
                <c:pt idx="21397">
                  <c:v>-105.081</c:v>
                </c:pt>
                <c:pt idx="21398">
                  <c:v>-105.07900000000001</c:v>
                </c:pt>
                <c:pt idx="21399">
                  <c:v>-105.077</c:v>
                </c:pt>
                <c:pt idx="21400">
                  <c:v>-105.075</c:v>
                </c:pt>
                <c:pt idx="21401">
                  <c:v>-105.07300000000001</c:v>
                </c:pt>
                <c:pt idx="21402">
                  <c:v>-105.071</c:v>
                </c:pt>
                <c:pt idx="21403">
                  <c:v>-105.069</c:v>
                </c:pt>
                <c:pt idx="21404">
                  <c:v>-105.06700000000001</c:v>
                </c:pt>
                <c:pt idx="21405">
                  <c:v>-105.065</c:v>
                </c:pt>
                <c:pt idx="21406">
                  <c:v>-105.063</c:v>
                </c:pt>
                <c:pt idx="21407">
                  <c:v>-105.06100000000001</c:v>
                </c:pt>
                <c:pt idx="21408">
                  <c:v>-105.059</c:v>
                </c:pt>
                <c:pt idx="21409">
                  <c:v>-105.057</c:v>
                </c:pt>
                <c:pt idx="21410">
                  <c:v>-105.05500000000001</c:v>
                </c:pt>
                <c:pt idx="21411">
                  <c:v>-105.053</c:v>
                </c:pt>
                <c:pt idx="21412">
                  <c:v>-105.051</c:v>
                </c:pt>
                <c:pt idx="21413">
                  <c:v>-105.04900000000001</c:v>
                </c:pt>
                <c:pt idx="21414">
                  <c:v>-105.047</c:v>
                </c:pt>
                <c:pt idx="21415">
                  <c:v>-105.045</c:v>
                </c:pt>
                <c:pt idx="21416">
                  <c:v>-105.04300000000001</c:v>
                </c:pt>
                <c:pt idx="21417">
                  <c:v>-105.041</c:v>
                </c:pt>
                <c:pt idx="21418">
                  <c:v>-105.039</c:v>
                </c:pt>
                <c:pt idx="21419">
                  <c:v>-105.03700000000001</c:v>
                </c:pt>
                <c:pt idx="21420">
                  <c:v>-105.035</c:v>
                </c:pt>
                <c:pt idx="21421">
                  <c:v>-105.033</c:v>
                </c:pt>
                <c:pt idx="21422">
                  <c:v>-105.03100000000001</c:v>
                </c:pt>
                <c:pt idx="21423">
                  <c:v>-105.029</c:v>
                </c:pt>
                <c:pt idx="21424">
                  <c:v>-105.027</c:v>
                </c:pt>
                <c:pt idx="21425">
                  <c:v>-105.02500000000001</c:v>
                </c:pt>
                <c:pt idx="21426">
                  <c:v>-105.023</c:v>
                </c:pt>
                <c:pt idx="21427">
                  <c:v>-105.021</c:v>
                </c:pt>
                <c:pt idx="21428">
                  <c:v>-105.01900000000001</c:v>
                </c:pt>
                <c:pt idx="21429">
                  <c:v>-105.017</c:v>
                </c:pt>
                <c:pt idx="21430">
                  <c:v>-105.015</c:v>
                </c:pt>
                <c:pt idx="21431">
                  <c:v>-105.01300000000001</c:v>
                </c:pt>
                <c:pt idx="21432">
                  <c:v>-105.011</c:v>
                </c:pt>
                <c:pt idx="21433">
                  <c:v>-105.009</c:v>
                </c:pt>
                <c:pt idx="21434">
                  <c:v>-105.00700000000001</c:v>
                </c:pt>
                <c:pt idx="21435">
                  <c:v>-105.005</c:v>
                </c:pt>
                <c:pt idx="21436">
                  <c:v>-105.003</c:v>
                </c:pt>
                <c:pt idx="21437">
                  <c:v>-105.001</c:v>
                </c:pt>
                <c:pt idx="21438">
                  <c:v>-104.999</c:v>
                </c:pt>
                <c:pt idx="21439">
                  <c:v>-104.997</c:v>
                </c:pt>
                <c:pt idx="21440">
                  <c:v>-104.995</c:v>
                </c:pt>
                <c:pt idx="21441">
                  <c:v>-104.99299999999999</c:v>
                </c:pt>
                <c:pt idx="21442">
                  <c:v>-104.991</c:v>
                </c:pt>
                <c:pt idx="21443">
                  <c:v>-104.989</c:v>
                </c:pt>
                <c:pt idx="21444">
                  <c:v>-104.98699999999999</c:v>
                </c:pt>
                <c:pt idx="21445">
                  <c:v>-104.985</c:v>
                </c:pt>
                <c:pt idx="21446">
                  <c:v>-104.983</c:v>
                </c:pt>
                <c:pt idx="21447">
                  <c:v>-104.98099999999999</c:v>
                </c:pt>
                <c:pt idx="21448">
                  <c:v>-104.979</c:v>
                </c:pt>
                <c:pt idx="21449">
                  <c:v>-104.977</c:v>
                </c:pt>
                <c:pt idx="21450">
                  <c:v>-104.97499999999999</c:v>
                </c:pt>
                <c:pt idx="21451">
                  <c:v>-104.973</c:v>
                </c:pt>
                <c:pt idx="21452">
                  <c:v>-104.971</c:v>
                </c:pt>
                <c:pt idx="21453">
                  <c:v>-104.96899999999999</c:v>
                </c:pt>
                <c:pt idx="21454">
                  <c:v>-104.967</c:v>
                </c:pt>
                <c:pt idx="21455">
                  <c:v>-104.965</c:v>
                </c:pt>
                <c:pt idx="21456">
                  <c:v>-104.96299999999999</c:v>
                </c:pt>
                <c:pt idx="21457">
                  <c:v>-104.961</c:v>
                </c:pt>
                <c:pt idx="21458">
                  <c:v>-104.959</c:v>
                </c:pt>
                <c:pt idx="21459">
                  <c:v>-104.95699999999999</c:v>
                </c:pt>
                <c:pt idx="21460">
                  <c:v>-104.955</c:v>
                </c:pt>
                <c:pt idx="21461">
                  <c:v>-104.953</c:v>
                </c:pt>
                <c:pt idx="21462">
                  <c:v>-104.95099999999999</c:v>
                </c:pt>
                <c:pt idx="21463">
                  <c:v>-104.949</c:v>
                </c:pt>
                <c:pt idx="21464">
                  <c:v>-104.947</c:v>
                </c:pt>
                <c:pt idx="21465">
                  <c:v>-104.94499999999999</c:v>
                </c:pt>
                <c:pt idx="21466">
                  <c:v>-104.943</c:v>
                </c:pt>
                <c:pt idx="21467">
                  <c:v>-104.941</c:v>
                </c:pt>
                <c:pt idx="21468">
                  <c:v>-104.93899999999999</c:v>
                </c:pt>
                <c:pt idx="21469">
                  <c:v>-104.937</c:v>
                </c:pt>
                <c:pt idx="21470">
                  <c:v>-104.935</c:v>
                </c:pt>
                <c:pt idx="21471">
                  <c:v>-104.93299999999999</c:v>
                </c:pt>
                <c:pt idx="21472">
                  <c:v>-104.931</c:v>
                </c:pt>
                <c:pt idx="21473">
                  <c:v>-104.929</c:v>
                </c:pt>
                <c:pt idx="21474">
                  <c:v>-104.92699999999999</c:v>
                </c:pt>
                <c:pt idx="21475">
                  <c:v>-104.925</c:v>
                </c:pt>
                <c:pt idx="21476">
                  <c:v>-104.923</c:v>
                </c:pt>
                <c:pt idx="21477">
                  <c:v>-104.92099999999999</c:v>
                </c:pt>
                <c:pt idx="21478">
                  <c:v>-104.919</c:v>
                </c:pt>
                <c:pt idx="21479">
                  <c:v>-104.917</c:v>
                </c:pt>
                <c:pt idx="21480">
                  <c:v>-104.91499999999999</c:v>
                </c:pt>
                <c:pt idx="21481">
                  <c:v>-104.913</c:v>
                </c:pt>
                <c:pt idx="21482">
                  <c:v>-104.911</c:v>
                </c:pt>
                <c:pt idx="21483">
                  <c:v>-104.90899999999999</c:v>
                </c:pt>
                <c:pt idx="21484">
                  <c:v>-104.907</c:v>
                </c:pt>
                <c:pt idx="21485">
                  <c:v>-104.905</c:v>
                </c:pt>
                <c:pt idx="21486">
                  <c:v>-104.90299999999999</c:v>
                </c:pt>
                <c:pt idx="21487">
                  <c:v>-104.90100000000001</c:v>
                </c:pt>
                <c:pt idx="21488">
                  <c:v>-104.899</c:v>
                </c:pt>
                <c:pt idx="21489">
                  <c:v>-104.89699999999999</c:v>
                </c:pt>
                <c:pt idx="21490">
                  <c:v>-104.89500000000001</c:v>
                </c:pt>
                <c:pt idx="21491">
                  <c:v>-104.893</c:v>
                </c:pt>
                <c:pt idx="21492">
                  <c:v>-104.89099999999999</c:v>
                </c:pt>
                <c:pt idx="21493">
                  <c:v>-104.88900000000001</c:v>
                </c:pt>
                <c:pt idx="21494">
                  <c:v>-104.887</c:v>
                </c:pt>
                <c:pt idx="21495">
                  <c:v>-104.88499999999999</c:v>
                </c:pt>
                <c:pt idx="21496">
                  <c:v>-104.88300000000001</c:v>
                </c:pt>
                <c:pt idx="21497">
                  <c:v>-104.881</c:v>
                </c:pt>
                <c:pt idx="21498">
                  <c:v>-104.87899999999999</c:v>
                </c:pt>
                <c:pt idx="21499">
                  <c:v>-104.87700000000001</c:v>
                </c:pt>
                <c:pt idx="21500">
                  <c:v>-104.875</c:v>
                </c:pt>
                <c:pt idx="21501">
                  <c:v>-104.87299999999999</c:v>
                </c:pt>
                <c:pt idx="21502">
                  <c:v>-104.87100000000001</c:v>
                </c:pt>
                <c:pt idx="21503">
                  <c:v>-104.869</c:v>
                </c:pt>
                <c:pt idx="21504">
                  <c:v>-104.86699999999999</c:v>
                </c:pt>
                <c:pt idx="21505">
                  <c:v>-104.86500000000001</c:v>
                </c:pt>
                <c:pt idx="21506">
                  <c:v>-104.863</c:v>
                </c:pt>
                <c:pt idx="21507">
                  <c:v>-104.86099999999999</c:v>
                </c:pt>
                <c:pt idx="21508">
                  <c:v>-104.85900000000001</c:v>
                </c:pt>
                <c:pt idx="21509">
                  <c:v>-104.857</c:v>
                </c:pt>
                <c:pt idx="21510">
                  <c:v>-104.85499999999999</c:v>
                </c:pt>
                <c:pt idx="21511">
                  <c:v>-104.85300000000001</c:v>
                </c:pt>
                <c:pt idx="21512">
                  <c:v>-104.851</c:v>
                </c:pt>
                <c:pt idx="21513">
                  <c:v>-104.84899999999999</c:v>
                </c:pt>
                <c:pt idx="21514">
                  <c:v>-104.84700000000001</c:v>
                </c:pt>
                <c:pt idx="21515">
                  <c:v>-104.845</c:v>
                </c:pt>
                <c:pt idx="21516">
                  <c:v>-104.843</c:v>
                </c:pt>
                <c:pt idx="21517">
                  <c:v>-104.84100000000001</c:v>
                </c:pt>
                <c:pt idx="21518">
                  <c:v>-104.839</c:v>
                </c:pt>
                <c:pt idx="21519">
                  <c:v>-104.837</c:v>
                </c:pt>
                <c:pt idx="21520">
                  <c:v>-104.83500000000001</c:v>
                </c:pt>
                <c:pt idx="21521">
                  <c:v>-104.833</c:v>
                </c:pt>
                <c:pt idx="21522">
                  <c:v>-104.831</c:v>
                </c:pt>
                <c:pt idx="21523">
                  <c:v>-104.82900000000001</c:v>
                </c:pt>
                <c:pt idx="21524">
                  <c:v>-104.827</c:v>
                </c:pt>
                <c:pt idx="21525">
                  <c:v>-104.825</c:v>
                </c:pt>
                <c:pt idx="21526">
                  <c:v>-104.82300000000001</c:v>
                </c:pt>
                <c:pt idx="21527">
                  <c:v>-104.821</c:v>
                </c:pt>
                <c:pt idx="21528">
                  <c:v>-104.819</c:v>
                </c:pt>
                <c:pt idx="21529">
                  <c:v>-104.81700000000001</c:v>
                </c:pt>
                <c:pt idx="21530">
                  <c:v>-104.815</c:v>
                </c:pt>
                <c:pt idx="21531">
                  <c:v>-104.813</c:v>
                </c:pt>
                <c:pt idx="21532">
                  <c:v>-104.81100000000001</c:v>
                </c:pt>
                <c:pt idx="21533">
                  <c:v>-104.809</c:v>
                </c:pt>
                <c:pt idx="21534">
                  <c:v>-104.807</c:v>
                </c:pt>
                <c:pt idx="21535">
                  <c:v>-104.80500000000001</c:v>
                </c:pt>
                <c:pt idx="21536">
                  <c:v>-104.803</c:v>
                </c:pt>
                <c:pt idx="21537">
                  <c:v>-104.801</c:v>
                </c:pt>
                <c:pt idx="21538">
                  <c:v>-104.79900000000001</c:v>
                </c:pt>
                <c:pt idx="21539">
                  <c:v>-104.797</c:v>
                </c:pt>
                <c:pt idx="21540">
                  <c:v>-104.795</c:v>
                </c:pt>
                <c:pt idx="21541">
                  <c:v>-104.79300000000001</c:v>
                </c:pt>
                <c:pt idx="21542">
                  <c:v>-104.791</c:v>
                </c:pt>
                <c:pt idx="21543">
                  <c:v>-104.789</c:v>
                </c:pt>
                <c:pt idx="21544">
                  <c:v>-104.78700000000001</c:v>
                </c:pt>
                <c:pt idx="21545">
                  <c:v>-104.785</c:v>
                </c:pt>
                <c:pt idx="21546">
                  <c:v>-104.783</c:v>
                </c:pt>
                <c:pt idx="21547">
                  <c:v>-104.78100000000001</c:v>
                </c:pt>
                <c:pt idx="21548">
                  <c:v>-104.779</c:v>
                </c:pt>
                <c:pt idx="21549">
                  <c:v>-104.777</c:v>
                </c:pt>
                <c:pt idx="21550">
                  <c:v>-104.77500000000001</c:v>
                </c:pt>
                <c:pt idx="21551">
                  <c:v>-104.773</c:v>
                </c:pt>
                <c:pt idx="21552">
                  <c:v>-104.771</c:v>
                </c:pt>
                <c:pt idx="21553">
                  <c:v>-104.76900000000001</c:v>
                </c:pt>
                <c:pt idx="21554">
                  <c:v>-104.767</c:v>
                </c:pt>
                <c:pt idx="21555">
                  <c:v>-104.765</c:v>
                </c:pt>
                <c:pt idx="21556">
                  <c:v>-104.76300000000001</c:v>
                </c:pt>
                <c:pt idx="21557">
                  <c:v>-104.761</c:v>
                </c:pt>
                <c:pt idx="21558">
                  <c:v>-104.759</c:v>
                </c:pt>
                <c:pt idx="21559">
                  <c:v>-104.75700000000001</c:v>
                </c:pt>
                <c:pt idx="21560">
                  <c:v>-104.755</c:v>
                </c:pt>
                <c:pt idx="21561">
                  <c:v>-104.753</c:v>
                </c:pt>
                <c:pt idx="21562">
                  <c:v>-104.751</c:v>
                </c:pt>
                <c:pt idx="21563">
                  <c:v>-104.749</c:v>
                </c:pt>
                <c:pt idx="21564">
                  <c:v>-104.747</c:v>
                </c:pt>
                <c:pt idx="21565">
                  <c:v>-104.745</c:v>
                </c:pt>
                <c:pt idx="21566">
                  <c:v>-104.74299999999999</c:v>
                </c:pt>
                <c:pt idx="21567">
                  <c:v>-104.741</c:v>
                </c:pt>
                <c:pt idx="21568">
                  <c:v>-104.739</c:v>
                </c:pt>
                <c:pt idx="21569">
                  <c:v>-104.73699999999999</c:v>
                </c:pt>
                <c:pt idx="21570">
                  <c:v>-104.735</c:v>
                </c:pt>
                <c:pt idx="21571">
                  <c:v>-104.733</c:v>
                </c:pt>
                <c:pt idx="21572">
                  <c:v>-104.73099999999999</c:v>
                </c:pt>
                <c:pt idx="21573">
                  <c:v>-104.729</c:v>
                </c:pt>
                <c:pt idx="21574">
                  <c:v>-104.727</c:v>
                </c:pt>
                <c:pt idx="21575">
                  <c:v>-104.72499999999999</c:v>
                </c:pt>
                <c:pt idx="21576">
                  <c:v>-104.723</c:v>
                </c:pt>
                <c:pt idx="21577">
                  <c:v>-104.721</c:v>
                </c:pt>
                <c:pt idx="21578">
                  <c:v>-104.71899999999999</c:v>
                </c:pt>
                <c:pt idx="21579">
                  <c:v>-104.717</c:v>
                </c:pt>
                <c:pt idx="21580">
                  <c:v>-104.715</c:v>
                </c:pt>
                <c:pt idx="21581">
                  <c:v>-104.71299999999999</c:v>
                </c:pt>
                <c:pt idx="21582">
                  <c:v>-104.711</c:v>
                </c:pt>
                <c:pt idx="21583">
                  <c:v>-104.709</c:v>
                </c:pt>
                <c:pt idx="21584">
                  <c:v>-104.70699999999999</c:v>
                </c:pt>
                <c:pt idx="21585">
                  <c:v>-104.705</c:v>
                </c:pt>
                <c:pt idx="21586">
                  <c:v>-104.703</c:v>
                </c:pt>
                <c:pt idx="21587">
                  <c:v>-104.70099999999999</c:v>
                </c:pt>
                <c:pt idx="21588">
                  <c:v>-104.699</c:v>
                </c:pt>
                <c:pt idx="21589">
                  <c:v>-104.697</c:v>
                </c:pt>
                <c:pt idx="21590">
                  <c:v>-104.69499999999999</c:v>
                </c:pt>
                <c:pt idx="21591">
                  <c:v>-104.693</c:v>
                </c:pt>
                <c:pt idx="21592">
                  <c:v>-104.691</c:v>
                </c:pt>
                <c:pt idx="21593">
                  <c:v>-104.68899999999999</c:v>
                </c:pt>
                <c:pt idx="21594">
                  <c:v>-104.687</c:v>
                </c:pt>
                <c:pt idx="21595">
                  <c:v>-104.685</c:v>
                </c:pt>
                <c:pt idx="21596">
                  <c:v>-104.68299999999999</c:v>
                </c:pt>
                <c:pt idx="21597">
                  <c:v>-104.681</c:v>
                </c:pt>
                <c:pt idx="21598">
                  <c:v>-104.679</c:v>
                </c:pt>
                <c:pt idx="21599">
                  <c:v>-104.67699999999999</c:v>
                </c:pt>
                <c:pt idx="21600">
                  <c:v>-104.675</c:v>
                </c:pt>
                <c:pt idx="21601">
                  <c:v>-104.673</c:v>
                </c:pt>
                <c:pt idx="21602">
                  <c:v>-104.67099999999999</c:v>
                </c:pt>
                <c:pt idx="21603">
                  <c:v>-104.669</c:v>
                </c:pt>
                <c:pt idx="21604">
                  <c:v>-104.667</c:v>
                </c:pt>
                <c:pt idx="21605">
                  <c:v>-104.66499999999999</c:v>
                </c:pt>
                <c:pt idx="21606">
                  <c:v>-104.663</c:v>
                </c:pt>
                <c:pt idx="21607">
                  <c:v>-104.661</c:v>
                </c:pt>
                <c:pt idx="21608">
                  <c:v>-104.65899999999999</c:v>
                </c:pt>
                <c:pt idx="21609">
                  <c:v>-104.657</c:v>
                </c:pt>
                <c:pt idx="21610">
                  <c:v>-104.655</c:v>
                </c:pt>
                <c:pt idx="21611">
                  <c:v>-104.65299999999999</c:v>
                </c:pt>
                <c:pt idx="21612">
                  <c:v>-104.65100000000001</c:v>
                </c:pt>
                <c:pt idx="21613">
                  <c:v>-104.649</c:v>
                </c:pt>
                <c:pt idx="21614">
                  <c:v>-104.64699999999999</c:v>
                </c:pt>
                <c:pt idx="21615">
                  <c:v>-104.64500000000001</c:v>
                </c:pt>
                <c:pt idx="21616">
                  <c:v>-104.643</c:v>
                </c:pt>
                <c:pt idx="21617">
                  <c:v>-104.64099999999999</c:v>
                </c:pt>
                <c:pt idx="21618">
                  <c:v>-104.63900000000001</c:v>
                </c:pt>
                <c:pt idx="21619">
                  <c:v>-104.637</c:v>
                </c:pt>
                <c:pt idx="21620">
                  <c:v>-104.63499999999999</c:v>
                </c:pt>
                <c:pt idx="21621">
                  <c:v>-104.63300000000001</c:v>
                </c:pt>
                <c:pt idx="21622">
                  <c:v>-104.631</c:v>
                </c:pt>
                <c:pt idx="21623">
                  <c:v>-104.62899999999999</c:v>
                </c:pt>
                <c:pt idx="21624">
                  <c:v>-104.62700000000001</c:v>
                </c:pt>
                <c:pt idx="21625">
                  <c:v>-104.625</c:v>
                </c:pt>
                <c:pt idx="21626">
                  <c:v>-104.62299999999999</c:v>
                </c:pt>
                <c:pt idx="21627">
                  <c:v>-104.62100000000001</c:v>
                </c:pt>
                <c:pt idx="21628">
                  <c:v>-104.619</c:v>
                </c:pt>
                <c:pt idx="21629">
                  <c:v>-104.61699999999999</c:v>
                </c:pt>
                <c:pt idx="21630">
                  <c:v>-104.61500000000001</c:v>
                </c:pt>
                <c:pt idx="21631">
                  <c:v>-104.613</c:v>
                </c:pt>
                <c:pt idx="21632">
                  <c:v>-104.61099999999999</c:v>
                </c:pt>
                <c:pt idx="21633">
                  <c:v>-104.60900000000001</c:v>
                </c:pt>
                <c:pt idx="21634">
                  <c:v>-104.607</c:v>
                </c:pt>
                <c:pt idx="21635">
                  <c:v>-104.60499999999999</c:v>
                </c:pt>
                <c:pt idx="21636">
                  <c:v>-104.60300000000001</c:v>
                </c:pt>
                <c:pt idx="21637">
                  <c:v>-104.601</c:v>
                </c:pt>
                <c:pt idx="21638">
                  <c:v>-104.59899999999999</c:v>
                </c:pt>
                <c:pt idx="21639">
                  <c:v>-104.59700000000001</c:v>
                </c:pt>
                <c:pt idx="21640">
                  <c:v>-104.595</c:v>
                </c:pt>
                <c:pt idx="21641">
                  <c:v>-104.593</c:v>
                </c:pt>
                <c:pt idx="21642">
                  <c:v>-104.59100000000001</c:v>
                </c:pt>
                <c:pt idx="21643">
                  <c:v>-104.589</c:v>
                </c:pt>
                <c:pt idx="21644">
                  <c:v>-104.587</c:v>
                </c:pt>
                <c:pt idx="21645">
                  <c:v>-104.58500000000001</c:v>
                </c:pt>
                <c:pt idx="21646">
                  <c:v>-104.583</c:v>
                </c:pt>
                <c:pt idx="21647">
                  <c:v>-104.581</c:v>
                </c:pt>
                <c:pt idx="21648">
                  <c:v>-104.57900000000001</c:v>
                </c:pt>
                <c:pt idx="21649">
                  <c:v>-104.577</c:v>
                </c:pt>
                <c:pt idx="21650">
                  <c:v>-104.575</c:v>
                </c:pt>
                <c:pt idx="21651">
                  <c:v>-104.57300000000001</c:v>
                </c:pt>
                <c:pt idx="21652">
                  <c:v>-104.571</c:v>
                </c:pt>
                <c:pt idx="21653">
                  <c:v>-104.569</c:v>
                </c:pt>
                <c:pt idx="21654">
                  <c:v>-104.56700000000001</c:v>
                </c:pt>
                <c:pt idx="21655">
                  <c:v>-104.565</c:v>
                </c:pt>
                <c:pt idx="21656">
                  <c:v>-104.563</c:v>
                </c:pt>
                <c:pt idx="21657">
                  <c:v>-104.56100000000001</c:v>
                </c:pt>
                <c:pt idx="21658">
                  <c:v>-104.559</c:v>
                </c:pt>
                <c:pt idx="21659">
                  <c:v>-104.557</c:v>
                </c:pt>
                <c:pt idx="21660">
                  <c:v>-104.55500000000001</c:v>
                </c:pt>
                <c:pt idx="21661">
                  <c:v>-104.553</c:v>
                </c:pt>
                <c:pt idx="21662">
                  <c:v>-104.551</c:v>
                </c:pt>
                <c:pt idx="21663">
                  <c:v>-104.54900000000001</c:v>
                </c:pt>
                <c:pt idx="21664">
                  <c:v>-104.547</c:v>
                </c:pt>
                <c:pt idx="21665">
                  <c:v>-104.545</c:v>
                </c:pt>
                <c:pt idx="21666">
                  <c:v>-104.54300000000001</c:v>
                </c:pt>
                <c:pt idx="21667">
                  <c:v>-104.541</c:v>
                </c:pt>
                <c:pt idx="21668">
                  <c:v>-104.539</c:v>
                </c:pt>
                <c:pt idx="21669">
                  <c:v>-104.53700000000001</c:v>
                </c:pt>
                <c:pt idx="21670">
                  <c:v>-104.535</c:v>
                </c:pt>
                <c:pt idx="21671">
                  <c:v>-104.533</c:v>
                </c:pt>
                <c:pt idx="21672">
                  <c:v>-104.53100000000001</c:v>
                </c:pt>
                <c:pt idx="21673">
                  <c:v>-104.529</c:v>
                </c:pt>
                <c:pt idx="21674">
                  <c:v>-104.527</c:v>
                </c:pt>
                <c:pt idx="21675">
                  <c:v>-104.52500000000001</c:v>
                </c:pt>
                <c:pt idx="21676">
                  <c:v>-104.523</c:v>
                </c:pt>
                <c:pt idx="21677">
                  <c:v>-104.521</c:v>
                </c:pt>
                <c:pt idx="21678">
                  <c:v>-104.51900000000001</c:v>
                </c:pt>
                <c:pt idx="21679">
                  <c:v>-104.517</c:v>
                </c:pt>
                <c:pt idx="21680">
                  <c:v>-104.515</c:v>
                </c:pt>
                <c:pt idx="21681">
                  <c:v>-104.51300000000001</c:v>
                </c:pt>
                <c:pt idx="21682">
                  <c:v>-104.511</c:v>
                </c:pt>
                <c:pt idx="21683">
                  <c:v>-104.509</c:v>
                </c:pt>
                <c:pt idx="21684">
                  <c:v>-104.50700000000001</c:v>
                </c:pt>
                <c:pt idx="21685">
                  <c:v>-104.505</c:v>
                </c:pt>
                <c:pt idx="21686">
                  <c:v>-104.503</c:v>
                </c:pt>
                <c:pt idx="21687">
                  <c:v>-104.501</c:v>
                </c:pt>
                <c:pt idx="21688">
                  <c:v>-104.499</c:v>
                </c:pt>
                <c:pt idx="21689">
                  <c:v>-104.497</c:v>
                </c:pt>
                <c:pt idx="21690">
                  <c:v>-104.495</c:v>
                </c:pt>
                <c:pt idx="21691">
                  <c:v>-104.49299999999999</c:v>
                </c:pt>
                <c:pt idx="21692">
                  <c:v>-104.491</c:v>
                </c:pt>
                <c:pt idx="21693">
                  <c:v>-104.489</c:v>
                </c:pt>
                <c:pt idx="21694">
                  <c:v>-104.48699999999999</c:v>
                </c:pt>
                <c:pt idx="21695">
                  <c:v>-104.485</c:v>
                </c:pt>
                <c:pt idx="21696">
                  <c:v>-104.483</c:v>
                </c:pt>
                <c:pt idx="21697">
                  <c:v>-104.48099999999999</c:v>
                </c:pt>
                <c:pt idx="21698">
                  <c:v>-104.479</c:v>
                </c:pt>
                <c:pt idx="21699">
                  <c:v>-104.477</c:v>
                </c:pt>
                <c:pt idx="21700">
                  <c:v>-104.47499999999999</c:v>
                </c:pt>
                <c:pt idx="21701">
                  <c:v>-104.473</c:v>
                </c:pt>
                <c:pt idx="21702">
                  <c:v>-104.471</c:v>
                </c:pt>
                <c:pt idx="21703">
                  <c:v>-104.46899999999999</c:v>
                </c:pt>
                <c:pt idx="21704">
                  <c:v>-104.467</c:v>
                </c:pt>
                <c:pt idx="21705">
                  <c:v>-104.465</c:v>
                </c:pt>
                <c:pt idx="21706">
                  <c:v>-104.46299999999999</c:v>
                </c:pt>
                <c:pt idx="21707">
                  <c:v>-104.461</c:v>
                </c:pt>
                <c:pt idx="21708">
                  <c:v>-104.459</c:v>
                </c:pt>
                <c:pt idx="21709">
                  <c:v>-104.45699999999999</c:v>
                </c:pt>
                <c:pt idx="21710">
                  <c:v>-104.455</c:v>
                </c:pt>
                <c:pt idx="21711">
                  <c:v>-104.453</c:v>
                </c:pt>
                <c:pt idx="21712">
                  <c:v>-104.45099999999999</c:v>
                </c:pt>
                <c:pt idx="21713">
                  <c:v>-104.449</c:v>
                </c:pt>
                <c:pt idx="21714">
                  <c:v>-104.447</c:v>
                </c:pt>
                <c:pt idx="21715">
                  <c:v>-104.44499999999999</c:v>
                </c:pt>
                <c:pt idx="21716">
                  <c:v>-104.443</c:v>
                </c:pt>
                <c:pt idx="21717">
                  <c:v>-104.441</c:v>
                </c:pt>
                <c:pt idx="21718">
                  <c:v>-104.43899999999999</c:v>
                </c:pt>
                <c:pt idx="21719">
                  <c:v>-104.437</c:v>
                </c:pt>
                <c:pt idx="21720">
                  <c:v>-104.435</c:v>
                </c:pt>
                <c:pt idx="21721">
                  <c:v>-104.43299999999999</c:v>
                </c:pt>
                <c:pt idx="21722">
                  <c:v>-104.431</c:v>
                </c:pt>
                <c:pt idx="21723">
                  <c:v>-104.429</c:v>
                </c:pt>
                <c:pt idx="21724">
                  <c:v>-104.42699999999999</c:v>
                </c:pt>
                <c:pt idx="21725">
                  <c:v>-104.425</c:v>
                </c:pt>
                <c:pt idx="21726">
                  <c:v>-104.423</c:v>
                </c:pt>
                <c:pt idx="21727">
                  <c:v>-104.42099999999999</c:v>
                </c:pt>
                <c:pt idx="21728">
                  <c:v>-104.419</c:v>
                </c:pt>
                <c:pt idx="21729">
                  <c:v>-104.417</c:v>
                </c:pt>
                <c:pt idx="21730">
                  <c:v>-104.41499999999999</c:v>
                </c:pt>
                <c:pt idx="21731">
                  <c:v>-104.413</c:v>
                </c:pt>
                <c:pt idx="21732">
                  <c:v>-104.411</c:v>
                </c:pt>
                <c:pt idx="21733">
                  <c:v>-104.40899999999999</c:v>
                </c:pt>
                <c:pt idx="21734">
                  <c:v>-104.407</c:v>
                </c:pt>
                <c:pt idx="21735">
                  <c:v>-104.405</c:v>
                </c:pt>
                <c:pt idx="21736">
                  <c:v>-104.40299999999999</c:v>
                </c:pt>
                <c:pt idx="21737">
                  <c:v>-104.40100000000001</c:v>
                </c:pt>
                <c:pt idx="21738">
                  <c:v>-104.399</c:v>
                </c:pt>
                <c:pt idx="21739">
                  <c:v>-104.39699999999999</c:v>
                </c:pt>
                <c:pt idx="21740">
                  <c:v>-104.39500000000001</c:v>
                </c:pt>
                <c:pt idx="21741">
                  <c:v>-104.393</c:v>
                </c:pt>
                <c:pt idx="21742">
                  <c:v>-104.39099999999999</c:v>
                </c:pt>
                <c:pt idx="21743">
                  <c:v>-104.38900000000001</c:v>
                </c:pt>
                <c:pt idx="21744">
                  <c:v>-104.387</c:v>
                </c:pt>
                <c:pt idx="21745">
                  <c:v>-104.38499999999999</c:v>
                </c:pt>
                <c:pt idx="21746">
                  <c:v>-104.38300000000001</c:v>
                </c:pt>
                <c:pt idx="21747">
                  <c:v>-104.381</c:v>
                </c:pt>
                <c:pt idx="21748">
                  <c:v>-104.37899999999999</c:v>
                </c:pt>
                <c:pt idx="21749">
                  <c:v>-104.37700000000001</c:v>
                </c:pt>
                <c:pt idx="21750">
                  <c:v>-104.375</c:v>
                </c:pt>
                <c:pt idx="21751">
                  <c:v>-104.37299999999999</c:v>
                </c:pt>
                <c:pt idx="21752">
                  <c:v>-104.37100000000001</c:v>
                </c:pt>
                <c:pt idx="21753">
                  <c:v>-104.369</c:v>
                </c:pt>
                <c:pt idx="21754">
                  <c:v>-104.36699999999999</c:v>
                </c:pt>
                <c:pt idx="21755">
                  <c:v>-104.36500000000001</c:v>
                </c:pt>
                <c:pt idx="21756">
                  <c:v>-104.363</c:v>
                </c:pt>
                <c:pt idx="21757">
                  <c:v>-104.36099999999999</c:v>
                </c:pt>
                <c:pt idx="21758">
                  <c:v>-104.35900000000001</c:v>
                </c:pt>
                <c:pt idx="21759">
                  <c:v>-104.357</c:v>
                </c:pt>
                <c:pt idx="21760">
                  <c:v>-104.35499999999999</c:v>
                </c:pt>
                <c:pt idx="21761">
                  <c:v>-104.35300000000001</c:v>
                </c:pt>
                <c:pt idx="21762">
                  <c:v>-104.351</c:v>
                </c:pt>
                <c:pt idx="21763">
                  <c:v>-104.34899999999999</c:v>
                </c:pt>
                <c:pt idx="21764">
                  <c:v>-104.34700000000001</c:v>
                </c:pt>
                <c:pt idx="21765">
                  <c:v>-104.345</c:v>
                </c:pt>
                <c:pt idx="21766">
                  <c:v>-104.343</c:v>
                </c:pt>
                <c:pt idx="21767">
                  <c:v>-104.34100000000001</c:v>
                </c:pt>
                <c:pt idx="21768">
                  <c:v>-104.339</c:v>
                </c:pt>
                <c:pt idx="21769">
                  <c:v>-104.337</c:v>
                </c:pt>
                <c:pt idx="21770">
                  <c:v>-104.33500000000001</c:v>
                </c:pt>
                <c:pt idx="21771">
                  <c:v>-104.333</c:v>
                </c:pt>
                <c:pt idx="21772">
                  <c:v>-104.331</c:v>
                </c:pt>
                <c:pt idx="21773">
                  <c:v>-104.32900000000001</c:v>
                </c:pt>
                <c:pt idx="21774">
                  <c:v>-104.327</c:v>
                </c:pt>
                <c:pt idx="21775">
                  <c:v>-104.325</c:v>
                </c:pt>
                <c:pt idx="21776">
                  <c:v>-104.32300000000001</c:v>
                </c:pt>
                <c:pt idx="21777">
                  <c:v>-104.321</c:v>
                </c:pt>
                <c:pt idx="21778">
                  <c:v>-104.319</c:v>
                </c:pt>
                <c:pt idx="21779">
                  <c:v>-104.31700000000001</c:v>
                </c:pt>
                <c:pt idx="21780">
                  <c:v>-104.315</c:v>
                </c:pt>
                <c:pt idx="21781">
                  <c:v>-104.313</c:v>
                </c:pt>
                <c:pt idx="21782">
                  <c:v>-104.31100000000001</c:v>
                </c:pt>
                <c:pt idx="21783">
                  <c:v>-104.309</c:v>
                </c:pt>
                <c:pt idx="21784">
                  <c:v>-104.307</c:v>
                </c:pt>
                <c:pt idx="21785">
                  <c:v>-104.30500000000001</c:v>
                </c:pt>
                <c:pt idx="21786">
                  <c:v>-104.303</c:v>
                </c:pt>
                <c:pt idx="21787">
                  <c:v>-104.301</c:v>
                </c:pt>
                <c:pt idx="21788">
                  <c:v>-104.29900000000001</c:v>
                </c:pt>
                <c:pt idx="21789">
                  <c:v>-104.297</c:v>
                </c:pt>
                <c:pt idx="21790">
                  <c:v>-104.295</c:v>
                </c:pt>
                <c:pt idx="21791">
                  <c:v>-104.29300000000001</c:v>
                </c:pt>
                <c:pt idx="21792">
                  <c:v>-104.291</c:v>
                </c:pt>
                <c:pt idx="21793">
                  <c:v>-104.289</c:v>
                </c:pt>
                <c:pt idx="21794">
                  <c:v>-104.28700000000001</c:v>
                </c:pt>
                <c:pt idx="21795">
                  <c:v>-104.285</c:v>
                </c:pt>
                <c:pt idx="21796">
                  <c:v>-104.283</c:v>
                </c:pt>
                <c:pt idx="21797">
                  <c:v>-104.28100000000001</c:v>
                </c:pt>
                <c:pt idx="21798">
                  <c:v>-104.279</c:v>
                </c:pt>
                <c:pt idx="21799">
                  <c:v>-104.277</c:v>
                </c:pt>
                <c:pt idx="21800">
                  <c:v>-104.27500000000001</c:v>
                </c:pt>
                <c:pt idx="21801">
                  <c:v>-104.273</c:v>
                </c:pt>
                <c:pt idx="21802">
                  <c:v>-104.271</c:v>
                </c:pt>
                <c:pt idx="21803">
                  <c:v>-104.26900000000001</c:v>
                </c:pt>
                <c:pt idx="21804">
                  <c:v>-104.267</c:v>
                </c:pt>
                <c:pt idx="21805">
                  <c:v>-104.265</c:v>
                </c:pt>
                <c:pt idx="21806">
                  <c:v>-104.26300000000001</c:v>
                </c:pt>
                <c:pt idx="21807">
                  <c:v>-104.261</c:v>
                </c:pt>
                <c:pt idx="21808">
                  <c:v>-104.259</c:v>
                </c:pt>
                <c:pt idx="21809">
                  <c:v>-104.25700000000001</c:v>
                </c:pt>
                <c:pt idx="21810">
                  <c:v>-104.255</c:v>
                </c:pt>
                <c:pt idx="21811">
                  <c:v>-104.253</c:v>
                </c:pt>
                <c:pt idx="21812">
                  <c:v>-104.251</c:v>
                </c:pt>
                <c:pt idx="21813">
                  <c:v>-104.249</c:v>
                </c:pt>
                <c:pt idx="21814">
                  <c:v>-104.247</c:v>
                </c:pt>
                <c:pt idx="21815">
                  <c:v>-104.245</c:v>
                </c:pt>
                <c:pt idx="21816">
                  <c:v>-104.24299999999999</c:v>
                </c:pt>
                <c:pt idx="21817">
                  <c:v>-104.241</c:v>
                </c:pt>
                <c:pt idx="21818">
                  <c:v>-104.239</c:v>
                </c:pt>
                <c:pt idx="21819">
                  <c:v>-104.23699999999999</c:v>
                </c:pt>
                <c:pt idx="21820">
                  <c:v>-104.235</c:v>
                </c:pt>
                <c:pt idx="21821">
                  <c:v>-104.233</c:v>
                </c:pt>
                <c:pt idx="21822">
                  <c:v>-104.23099999999999</c:v>
                </c:pt>
                <c:pt idx="21823">
                  <c:v>-104.229</c:v>
                </c:pt>
                <c:pt idx="21824">
                  <c:v>-104.227</c:v>
                </c:pt>
                <c:pt idx="21825">
                  <c:v>-104.22499999999999</c:v>
                </c:pt>
                <c:pt idx="21826">
                  <c:v>-104.223</c:v>
                </c:pt>
                <c:pt idx="21827">
                  <c:v>-104.221</c:v>
                </c:pt>
                <c:pt idx="21828">
                  <c:v>-104.21899999999999</c:v>
                </c:pt>
                <c:pt idx="21829">
                  <c:v>-104.217</c:v>
                </c:pt>
                <c:pt idx="21830">
                  <c:v>-104.215</c:v>
                </c:pt>
                <c:pt idx="21831">
                  <c:v>-104.21299999999999</c:v>
                </c:pt>
                <c:pt idx="21832">
                  <c:v>-104.211</c:v>
                </c:pt>
                <c:pt idx="21833">
                  <c:v>-104.209</c:v>
                </c:pt>
                <c:pt idx="21834">
                  <c:v>-104.20699999999999</c:v>
                </c:pt>
                <c:pt idx="21835">
                  <c:v>-104.205</c:v>
                </c:pt>
                <c:pt idx="21836">
                  <c:v>-104.203</c:v>
                </c:pt>
                <c:pt idx="21837">
                  <c:v>-104.20099999999999</c:v>
                </c:pt>
                <c:pt idx="21838">
                  <c:v>-104.199</c:v>
                </c:pt>
                <c:pt idx="21839">
                  <c:v>-104.197</c:v>
                </c:pt>
                <c:pt idx="21840">
                  <c:v>-104.19499999999999</c:v>
                </c:pt>
                <c:pt idx="21841">
                  <c:v>-104.193</c:v>
                </c:pt>
                <c:pt idx="21842">
                  <c:v>-104.191</c:v>
                </c:pt>
                <c:pt idx="21843">
                  <c:v>-104.18899999999999</c:v>
                </c:pt>
                <c:pt idx="21844">
                  <c:v>-104.187</c:v>
                </c:pt>
                <c:pt idx="21845">
                  <c:v>-104.185</c:v>
                </c:pt>
                <c:pt idx="21846">
                  <c:v>-104.18299999999999</c:v>
                </c:pt>
                <c:pt idx="21847">
                  <c:v>-104.181</c:v>
                </c:pt>
                <c:pt idx="21848">
                  <c:v>-104.179</c:v>
                </c:pt>
                <c:pt idx="21849">
                  <c:v>-104.17699999999999</c:v>
                </c:pt>
                <c:pt idx="21850">
                  <c:v>-104.175</c:v>
                </c:pt>
                <c:pt idx="21851">
                  <c:v>-104.173</c:v>
                </c:pt>
                <c:pt idx="21852">
                  <c:v>-104.17099999999999</c:v>
                </c:pt>
                <c:pt idx="21853">
                  <c:v>-104.169</c:v>
                </c:pt>
                <c:pt idx="21854">
                  <c:v>-104.167</c:v>
                </c:pt>
                <c:pt idx="21855">
                  <c:v>-104.16499999999999</c:v>
                </c:pt>
                <c:pt idx="21856">
                  <c:v>-104.163</c:v>
                </c:pt>
                <c:pt idx="21857">
                  <c:v>-104.161</c:v>
                </c:pt>
                <c:pt idx="21858">
                  <c:v>-104.15899999999999</c:v>
                </c:pt>
                <c:pt idx="21859">
                  <c:v>-104.157</c:v>
                </c:pt>
                <c:pt idx="21860">
                  <c:v>-104.155</c:v>
                </c:pt>
                <c:pt idx="21861">
                  <c:v>-104.15299999999999</c:v>
                </c:pt>
                <c:pt idx="21862">
                  <c:v>-104.15100000000001</c:v>
                </c:pt>
                <c:pt idx="21863">
                  <c:v>-104.149</c:v>
                </c:pt>
                <c:pt idx="21864">
                  <c:v>-104.14699999999999</c:v>
                </c:pt>
                <c:pt idx="21865">
                  <c:v>-104.14500000000001</c:v>
                </c:pt>
                <c:pt idx="21866">
                  <c:v>-104.143</c:v>
                </c:pt>
                <c:pt idx="21867">
                  <c:v>-104.14099999999999</c:v>
                </c:pt>
                <c:pt idx="21868">
                  <c:v>-104.13900000000001</c:v>
                </c:pt>
                <c:pt idx="21869">
                  <c:v>-104.137</c:v>
                </c:pt>
                <c:pt idx="21870">
                  <c:v>-104.13499999999999</c:v>
                </c:pt>
                <c:pt idx="21871">
                  <c:v>-104.13300000000001</c:v>
                </c:pt>
                <c:pt idx="21872">
                  <c:v>-104.131</c:v>
                </c:pt>
                <c:pt idx="21873">
                  <c:v>-104.12899999999999</c:v>
                </c:pt>
                <c:pt idx="21874">
                  <c:v>-104.12700000000001</c:v>
                </c:pt>
                <c:pt idx="21875">
                  <c:v>-104.125</c:v>
                </c:pt>
                <c:pt idx="21876">
                  <c:v>-104.12299999999999</c:v>
                </c:pt>
                <c:pt idx="21877">
                  <c:v>-104.12100000000001</c:v>
                </c:pt>
                <c:pt idx="21878">
                  <c:v>-104.119</c:v>
                </c:pt>
                <c:pt idx="21879">
                  <c:v>-104.11699999999999</c:v>
                </c:pt>
                <c:pt idx="21880">
                  <c:v>-104.11500000000001</c:v>
                </c:pt>
                <c:pt idx="21881">
                  <c:v>-104.113</c:v>
                </c:pt>
                <c:pt idx="21882">
                  <c:v>-104.11099999999999</c:v>
                </c:pt>
                <c:pt idx="21883">
                  <c:v>-104.10900000000001</c:v>
                </c:pt>
                <c:pt idx="21884">
                  <c:v>-104.107</c:v>
                </c:pt>
                <c:pt idx="21885">
                  <c:v>-104.10499999999999</c:v>
                </c:pt>
                <c:pt idx="21886">
                  <c:v>-104.10300000000001</c:v>
                </c:pt>
                <c:pt idx="21887">
                  <c:v>-104.101</c:v>
                </c:pt>
                <c:pt idx="21888">
                  <c:v>-104.09899999999999</c:v>
                </c:pt>
                <c:pt idx="21889">
                  <c:v>-104.09700000000001</c:v>
                </c:pt>
                <c:pt idx="21890">
                  <c:v>-104.095</c:v>
                </c:pt>
                <c:pt idx="21891">
                  <c:v>-104.093</c:v>
                </c:pt>
                <c:pt idx="21892">
                  <c:v>-104.09100000000001</c:v>
                </c:pt>
                <c:pt idx="21893">
                  <c:v>-104.089</c:v>
                </c:pt>
                <c:pt idx="21894">
                  <c:v>-104.087</c:v>
                </c:pt>
                <c:pt idx="21895">
                  <c:v>-104.08500000000001</c:v>
                </c:pt>
                <c:pt idx="21896">
                  <c:v>-104.083</c:v>
                </c:pt>
                <c:pt idx="21897">
                  <c:v>-104.081</c:v>
                </c:pt>
                <c:pt idx="21898">
                  <c:v>-104.07900000000001</c:v>
                </c:pt>
                <c:pt idx="21899">
                  <c:v>-104.077</c:v>
                </c:pt>
                <c:pt idx="21900">
                  <c:v>-104.075</c:v>
                </c:pt>
                <c:pt idx="21901">
                  <c:v>-104.07300000000001</c:v>
                </c:pt>
                <c:pt idx="21902">
                  <c:v>-104.071</c:v>
                </c:pt>
                <c:pt idx="21903">
                  <c:v>-104.069</c:v>
                </c:pt>
                <c:pt idx="21904">
                  <c:v>-104.06700000000001</c:v>
                </c:pt>
                <c:pt idx="21905">
                  <c:v>-104.065</c:v>
                </c:pt>
                <c:pt idx="21906">
                  <c:v>-104.063</c:v>
                </c:pt>
                <c:pt idx="21907">
                  <c:v>-104.06100000000001</c:v>
                </c:pt>
                <c:pt idx="21908">
                  <c:v>-104.059</c:v>
                </c:pt>
                <c:pt idx="21909">
                  <c:v>-104.057</c:v>
                </c:pt>
                <c:pt idx="21910">
                  <c:v>-104.05500000000001</c:v>
                </c:pt>
                <c:pt idx="21911">
                  <c:v>-104.053</c:v>
                </c:pt>
                <c:pt idx="21912">
                  <c:v>-104.051</c:v>
                </c:pt>
                <c:pt idx="21913">
                  <c:v>-104.04900000000001</c:v>
                </c:pt>
                <c:pt idx="21914">
                  <c:v>-104.047</c:v>
                </c:pt>
                <c:pt idx="21915">
                  <c:v>-104.045</c:v>
                </c:pt>
                <c:pt idx="21916">
                  <c:v>-104.04300000000001</c:v>
                </c:pt>
                <c:pt idx="21917">
                  <c:v>-104.041</c:v>
                </c:pt>
                <c:pt idx="21918">
                  <c:v>-104.039</c:v>
                </c:pt>
                <c:pt idx="21919">
                  <c:v>-104.03700000000001</c:v>
                </c:pt>
                <c:pt idx="21920">
                  <c:v>-104.035</c:v>
                </c:pt>
                <c:pt idx="21921">
                  <c:v>-104.033</c:v>
                </c:pt>
                <c:pt idx="21922">
                  <c:v>-104.03100000000001</c:v>
                </c:pt>
                <c:pt idx="21923">
                  <c:v>-104.029</c:v>
                </c:pt>
                <c:pt idx="21924">
                  <c:v>-104.027</c:v>
                </c:pt>
                <c:pt idx="21925">
                  <c:v>-104.02500000000001</c:v>
                </c:pt>
                <c:pt idx="21926">
                  <c:v>-104.023</c:v>
                </c:pt>
                <c:pt idx="21927">
                  <c:v>-104.021</c:v>
                </c:pt>
                <c:pt idx="21928">
                  <c:v>-104.01900000000001</c:v>
                </c:pt>
                <c:pt idx="21929">
                  <c:v>-104.017</c:v>
                </c:pt>
                <c:pt idx="21930">
                  <c:v>-104.015</c:v>
                </c:pt>
                <c:pt idx="21931">
                  <c:v>-104.01300000000001</c:v>
                </c:pt>
                <c:pt idx="21932">
                  <c:v>-104.011</c:v>
                </c:pt>
                <c:pt idx="21933">
                  <c:v>-104.009</c:v>
                </c:pt>
                <c:pt idx="21934">
                  <c:v>-104.00700000000001</c:v>
                </c:pt>
                <c:pt idx="21935">
                  <c:v>-104.005</c:v>
                </c:pt>
                <c:pt idx="21936">
                  <c:v>-104.003</c:v>
                </c:pt>
                <c:pt idx="21937">
                  <c:v>-104.001</c:v>
                </c:pt>
                <c:pt idx="21938">
                  <c:v>-103.999</c:v>
                </c:pt>
                <c:pt idx="21939">
                  <c:v>-103.997</c:v>
                </c:pt>
                <c:pt idx="21940">
                  <c:v>-103.995</c:v>
                </c:pt>
                <c:pt idx="21941">
                  <c:v>-103.99299999999999</c:v>
                </c:pt>
                <c:pt idx="21942">
                  <c:v>-103.991</c:v>
                </c:pt>
                <c:pt idx="21943">
                  <c:v>-103.989</c:v>
                </c:pt>
                <c:pt idx="21944">
                  <c:v>-103.98699999999999</c:v>
                </c:pt>
                <c:pt idx="21945">
                  <c:v>-103.985</c:v>
                </c:pt>
                <c:pt idx="21946">
                  <c:v>-103.983</c:v>
                </c:pt>
                <c:pt idx="21947">
                  <c:v>-103.98099999999999</c:v>
                </c:pt>
                <c:pt idx="21948">
                  <c:v>-103.979</c:v>
                </c:pt>
                <c:pt idx="21949">
                  <c:v>-103.977</c:v>
                </c:pt>
                <c:pt idx="21950">
                  <c:v>-103.97499999999999</c:v>
                </c:pt>
                <c:pt idx="21951">
                  <c:v>-103.973</c:v>
                </c:pt>
                <c:pt idx="21952">
                  <c:v>-103.971</c:v>
                </c:pt>
                <c:pt idx="21953">
                  <c:v>-103.96899999999999</c:v>
                </c:pt>
                <c:pt idx="21954">
                  <c:v>-103.967</c:v>
                </c:pt>
                <c:pt idx="21955">
                  <c:v>-103.965</c:v>
                </c:pt>
                <c:pt idx="21956">
                  <c:v>-103.96299999999999</c:v>
                </c:pt>
                <c:pt idx="21957">
                  <c:v>-103.961</c:v>
                </c:pt>
                <c:pt idx="21958">
                  <c:v>-103.959</c:v>
                </c:pt>
                <c:pt idx="21959">
                  <c:v>-103.95699999999999</c:v>
                </c:pt>
                <c:pt idx="21960">
                  <c:v>-103.955</c:v>
                </c:pt>
                <c:pt idx="21961">
                  <c:v>-103.953</c:v>
                </c:pt>
                <c:pt idx="21962">
                  <c:v>-103.95099999999999</c:v>
                </c:pt>
                <c:pt idx="21963">
                  <c:v>-103.949</c:v>
                </c:pt>
                <c:pt idx="21964">
                  <c:v>-103.947</c:v>
                </c:pt>
                <c:pt idx="21965">
                  <c:v>-103.94499999999999</c:v>
                </c:pt>
                <c:pt idx="21966">
                  <c:v>-103.943</c:v>
                </c:pt>
                <c:pt idx="21967">
                  <c:v>-103.941</c:v>
                </c:pt>
                <c:pt idx="21968">
                  <c:v>-103.93899999999999</c:v>
                </c:pt>
                <c:pt idx="21969">
                  <c:v>-103.937</c:v>
                </c:pt>
                <c:pt idx="21970">
                  <c:v>-103.935</c:v>
                </c:pt>
                <c:pt idx="21971">
                  <c:v>-103.93299999999999</c:v>
                </c:pt>
                <c:pt idx="21972">
                  <c:v>-103.931</c:v>
                </c:pt>
                <c:pt idx="21973">
                  <c:v>-103.929</c:v>
                </c:pt>
                <c:pt idx="21974">
                  <c:v>-103.92699999999999</c:v>
                </c:pt>
                <c:pt idx="21975">
                  <c:v>-103.925</c:v>
                </c:pt>
                <c:pt idx="21976">
                  <c:v>-103.923</c:v>
                </c:pt>
                <c:pt idx="21977">
                  <c:v>-103.92099999999999</c:v>
                </c:pt>
                <c:pt idx="21978">
                  <c:v>-103.919</c:v>
                </c:pt>
                <c:pt idx="21979">
                  <c:v>-103.917</c:v>
                </c:pt>
                <c:pt idx="21980">
                  <c:v>-103.91499999999999</c:v>
                </c:pt>
                <c:pt idx="21981">
                  <c:v>-103.913</c:v>
                </c:pt>
                <c:pt idx="21982">
                  <c:v>-103.911</c:v>
                </c:pt>
                <c:pt idx="21983">
                  <c:v>-103.90899999999999</c:v>
                </c:pt>
                <c:pt idx="21984">
                  <c:v>-103.907</c:v>
                </c:pt>
                <c:pt idx="21985">
                  <c:v>-103.905</c:v>
                </c:pt>
                <c:pt idx="21986">
                  <c:v>-103.90299999999999</c:v>
                </c:pt>
                <c:pt idx="21987">
                  <c:v>-103.90100000000001</c:v>
                </c:pt>
                <c:pt idx="21988">
                  <c:v>-103.899</c:v>
                </c:pt>
                <c:pt idx="21989">
                  <c:v>-103.89699999999999</c:v>
                </c:pt>
                <c:pt idx="21990">
                  <c:v>-103.89500000000001</c:v>
                </c:pt>
                <c:pt idx="21991">
                  <c:v>-103.893</c:v>
                </c:pt>
                <c:pt idx="21992">
                  <c:v>-103.89099999999999</c:v>
                </c:pt>
                <c:pt idx="21993">
                  <c:v>-103.88900000000001</c:v>
                </c:pt>
                <c:pt idx="21994">
                  <c:v>-103.887</c:v>
                </c:pt>
                <c:pt idx="21995">
                  <c:v>-103.88499999999999</c:v>
                </c:pt>
                <c:pt idx="21996">
                  <c:v>-103.88300000000001</c:v>
                </c:pt>
                <c:pt idx="21997">
                  <c:v>-103.881</c:v>
                </c:pt>
                <c:pt idx="21998">
                  <c:v>-103.87899999999999</c:v>
                </c:pt>
                <c:pt idx="21999">
                  <c:v>-103.87700000000001</c:v>
                </c:pt>
                <c:pt idx="22000">
                  <c:v>-103.875</c:v>
                </c:pt>
                <c:pt idx="22001">
                  <c:v>-103.87299999999999</c:v>
                </c:pt>
                <c:pt idx="22002">
                  <c:v>-103.87100000000001</c:v>
                </c:pt>
                <c:pt idx="22003">
                  <c:v>-103.869</c:v>
                </c:pt>
                <c:pt idx="22004">
                  <c:v>-103.86699999999999</c:v>
                </c:pt>
                <c:pt idx="22005">
                  <c:v>-103.86500000000001</c:v>
                </c:pt>
                <c:pt idx="22006">
                  <c:v>-103.863</c:v>
                </c:pt>
                <c:pt idx="22007">
                  <c:v>-103.86099999999999</c:v>
                </c:pt>
                <c:pt idx="22008">
                  <c:v>-103.85900000000001</c:v>
                </c:pt>
                <c:pt idx="22009">
                  <c:v>-103.857</c:v>
                </c:pt>
                <c:pt idx="22010">
                  <c:v>-103.85499999999999</c:v>
                </c:pt>
                <c:pt idx="22011">
                  <c:v>-103.85300000000001</c:v>
                </c:pt>
                <c:pt idx="22012">
                  <c:v>-103.851</c:v>
                </c:pt>
                <c:pt idx="22013">
                  <c:v>-103.84899999999999</c:v>
                </c:pt>
                <c:pt idx="22014">
                  <c:v>-103.84700000000001</c:v>
                </c:pt>
                <c:pt idx="22015">
                  <c:v>-103.845</c:v>
                </c:pt>
                <c:pt idx="22016">
                  <c:v>-103.843</c:v>
                </c:pt>
                <c:pt idx="22017">
                  <c:v>-103.84100000000001</c:v>
                </c:pt>
                <c:pt idx="22018">
                  <c:v>-103.839</c:v>
                </c:pt>
                <c:pt idx="22019">
                  <c:v>-103.837</c:v>
                </c:pt>
                <c:pt idx="22020">
                  <c:v>-103.83500000000001</c:v>
                </c:pt>
                <c:pt idx="22021">
                  <c:v>-103.833</c:v>
                </c:pt>
                <c:pt idx="22022">
                  <c:v>-103.831</c:v>
                </c:pt>
                <c:pt idx="22023">
                  <c:v>-103.82900000000001</c:v>
                </c:pt>
                <c:pt idx="22024">
                  <c:v>-103.827</c:v>
                </c:pt>
                <c:pt idx="22025">
                  <c:v>-103.825</c:v>
                </c:pt>
                <c:pt idx="22026">
                  <c:v>-103.82300000000001</c:v>
                </c:pt>
                <c:pt idx="22027">
                  <c:v>-103.821</c:v>
                </c:pt>
                <c:pt idx="22028">
                  <c:v>-103.819</c:v>
                </c:pt>
                <c:pt idx="22029">
                  <c:v>-103.81700000000001</c:v>
                </c:pt>
                <c:pt idx="22030">
                  <c:v>-103.815</c:v>
                </c:pt>
                <c:pt idx="22031">
                  <c:v>-103.813</c:v>
                </c:pt>
                <c:pt idx="22032">
                  <c:v>-103.81100000000001</c:v>
                </c:pt>
                <c:pt idx="22033">
                  <c:v>-103.809</c:v>
                </c:pt>
                <c:pt idx="22034">
                  <c:v>-103.807</c:v>
                </c:pt>
                <c:pt idx="22035">
                  <c:v>-103.80500000000001</c:v>
                </c:pt>
                <c:pt idx="22036">
                  <c:v>-103.803</c:v>
                </c:pt>
                <c:pt idx="22037">
                  <c:v>-103.801</c:v>
                </c:pt>
                <c:pt idx="22038">
                  <c:v>-103.79900000000001</c:v>
                </c:pt>
                <c:pt idx="22039">
                  <c:v>-103.797</c:v>
                </c:pt>
                <c:pt idx="22040">
                  <c:v>-103.795</c:v>
                </c:pt>
                <c:pt idx="22041">
                  <c:v>-103.79300000000001</c:v>
                </c:pt>
                <c:pt idx="22042">
                  <c:v>-103.791</c:v>
                </c:pt>
                <c:pt idx="22043">
                  <c:v>-103.789</c:v>
                </c:pt>
                <c:pt idx="22044">
                  <c:v>-103.78700000000001</c:v>
                </c:pt>
                <c:pt idx="22045">
                  <c:v>-103.785</c:v>
                </c:pt>
                <c:pt idx="22046">
                  <c:v>-103.783</c:v>
                </c:pt>
                <c:pt idx="22047">
                  <c:v>-103.78100000000001</c:v>
                </c:pt>
                <c:pt idx="22048">
                  <c:v>-103.779</c:v>
                </c:pt>
                <c:pt idx="22049">
                  <c:v>-103.777</c:v>
                </c:pt>
                <c:pt idx="22050">
                  <c:v>-103.77500000000001</c:v>
                </c:pt>
                <c:pt idx="22051">
                  <c:v>-103.773</c:v>
                </c:pt>
                <c:pt idx="22052">
                  <c:v>-103.771</c:v>
                </c:pt>
                <c:pt idx="22053">
                  <c:v>-103.76900000000001</c:v>
                </c:pt>
                <c:pt idx="22054">
                  <c:v>-103.767</c:v>
                </c:pt>
                <c:pt idx="22055">
                  <c:v>-103.765</c:v>
                </c:pt>
                <c:pt idx="22056">
                  <c:v>-103.76300000000001</c:v>
                </c:pt>
                <c:pt idx="22057">
                  <c:v>-103.761</c:v>
                </c:pt>
                <c:pt idx="22058">
                  <c:v>-103.759</c:v>
                </c:pt>
                <c:pt idx="22059">
                  <c:v>-103.75700000000001</c:v>
                </c:pt>
                <c:pt idx="22060">
                  <c:v>-103.755</c:v>
                </c:pt>
                <c:pt idx="22061">
                  <c:v>-103.753</c:v>
                </c:pt>
                <c:pt idx="22062">
                  <c:v>-103.751</c:v>
                </c:pt>
                <c:pt idx="22063">
                  <c:v>-103.749</c:v>
                </c:pt>
                <c:pt idx="22064">
                  <c:v>-103.747</c:v>
                </c:pt>
                <c:pt idx="22065">
                  <c:v>-103.745</c:v>
                </c:pt>
                <c:pt idx="22066">
                  <c:v>-103.74299999999999</c:v>
                </c:pt>
                <c:pt idx="22067">
                  <c:v>-103.741</c:v>
                </c:pt>
                <c:pt idx="22068">
                  <c:v>-103.739</c:v>
                </c:pt>
                <c:pt idx="22069">
                  <c:v>-103.73699999999999</c:v>
                </c:pt>
                <c:pt idx="22070">
                  <c:v>-103.735</c:v>
                </c:pt>
                <c:pt idx="22071">
                  <c:v>-103.733</c:v>
                </c:pt>
                <c:pt idx="22072">
                  <c:v>-103.73099999999999</c:v>
                </c:pt>
                <c:pt idx="22073">
                  <c:v>-103.729</c:v>
                </c:pt>
                <c:pt idx="22074">
                  <c:v>-103.727</c:v>
                </c:pt>
                <c:pt idx="22075">
                  <c:v>-103.72499999999999</c:v>
                </c:pt>
                <c:pt idx="22076">
                  <c:v>-103.723</c:v>
                </c:pt>
                <c:pt idx="22077">
                  <c:v>-103.721</c:v>
                </c:pt>
                <c:pt idx="22078">
                  <c:v>-103.71899999999999</c:v>
                </c:pt>
                <c:pt idx="22079">
                  <c:v>-103.717</c:v>
                </c:pt>
                <c:pt idx="22080">
                  <c:v>-103.715</c:v>
                </c:pt>
                <c:pt idx="22081">
                  <c:v>-103.71299999999999</c:v>
                </c:pt>
                <c:pt idx="22082">
                  <c:v>-103.711</c:v>
                </c:pt>
                <c:pt idx="22083">
                  <c:v>-103.709</c:v>
                </c:pt>
                <c:pt idx="22084">
                  <c:v>-103.70699999999999</c:v>
                </c:pt>
                <c:pt idx="22085">
                  <c:v>-103.705</c:v>
                </c:pt>
                <c:pt idx="22086">
                  <c:v>-103.703</c:v>
                </c:pt>
                <c:pt idx="22087">
                  <c:v>-103.70099999999999</c:v>
                </c:pt>
                <c:pt idx="22088">
                  <c:v>-103.699</c:v>
                </c:pt>
                <c:pt idx="22089">
                  <c:v>-103.697</c:v>
                </c:pt>
                <c:pt idx="22090">
                  <c:v>-103.69499999999999</c:v>
                </c:pt>
                <c:pt idx="22091">
                  <c:v>-103.693</c:v>
                </c:pt>
                <c:pt idx="22092">
                  <c:v>-103.691</c:v>
                </c:pt>
                <c:pt idx="22093">
                  <c:v>-103.68899999999999</c:v>
                </c:pt>
                <c:pt idx="22094">
                  <c:v>-103.687</c:v>
                </c:pt>
                <c:pt idx="22095">
                  <c:v>-103.685</c:v>
                </c:pt>
                <c:pt idx="22096">
                  <c:v>-103.68299999999999</c:v>
                </c:pt>
                <c:pt idx="22097">
                  <c:v>-103.681</c:v>
                </c:pt>
                <c:pt idx="22098">
                  <c:v>-103.679</c:v>
                </c:pt>
                <c:pt idx="22099">
                  <c:v>-103.67699999999999</c:v>
                </c:pt>
                <c:pt idx="22100">
                  <c:v>-103.675</c:v>
                </c:pt>
                <c:pt idx="22101">
                  <c:v>-103.673</c:v>
                </c:pt>
                <c:pt idx="22102">
                  <c:v>-103.67099999999999</c:v>
                </c:pt>
                <c:pt idx="22103">
                  <c:v>-103.669</c:v>
                </c:pt>
                <c:pt idx="22104">
                  <c:v>-103.667</c:v>
                </c:pt>
                <c:pt idx="22105">
                  <c:v>-103.66499999999999</c:v>
                </c:pt>
                <c:pt idx="22106">
                  <c:v>-103.663</c:v>
                </c:pt>
                <c:pt idx="22107">
                  <c:v>-103.661</c:v>
                </c:pt>
                <c:pt idx="22108">
                  <c:v>-103.65899999999999</c:v>
                </c:pt>
                <c:pt idx="22109">
                  <c:v>-103.657</c:v>
                </c:pt>
                <c:pt idx="22110">
                  <c:v>-103.655</c:v>
                </c:pt>
                <c:pt idx="22111">
                  <c:v>-103.65299999999999</c:v>
                </c:pt>
                <c:pt idx="22112">
                  <c:v>-103.65100000000001</c:v>
                </c:pt>
                <c:pt idx="22113">
                  <c:v>-103.649</c:v>
                </c:pt>
                <c:pt idx="22114">
                  <c:v>-103.64699999999999</c:v>
                </c:pt>
                <c:pt idx="22115">
                  <c:v>-103.64500000000001</c:v>
                </c:pt>
                <c:pt idx="22116">
                  <c:v>-103.643</c:v>
                </c:pt>
                <c:pt idx="22117">
                  <c:v>-103.64099999999999</c:v>
                </c:pt>
                <c:pt idx="22118">
                  <c:v>-103.63900000000001</c:v>
                </c:pt>
                <c:pt idx="22119">
                  <c:v>-103.637</c:v>
                </c:pt>
                <c:pt idx="22120">
                  <c:v>-103.63499999999999</c:v>
                </c:pt>
                <c:pt idx="22121">
                  <c:v>-103.63300000000001</c:v>
                </c:pt>
                <c:pt idx="22122">
                  <c:v>-103.631</c:v>
                </c:pt>
                <c:pt idx="22123">
                  <c:v>-103.62899999999999</c:v>
                </c:pt>
                <c:pt idx="22124">
                  <c:v>-103.62700000000001</c:v>
                </c:pt>
                <c:pt idx="22125">
                  <c:v>-103.625</c:v>
                </c:pt>
                <c:pt idx="22126">
                  <c:v>-103.62299999999999</c:v>
                </c:pt>
                <c:pt idx="22127">
                  <c:v>-103.62100000000001</c:v>
                </c:pt>
                <c:pt idx="22128">
                  <c:v>-103.619</c:v>
                </c:pt>
                <c:pt idx="22129">
                  <c:v>-103.61699999999999</c:v>
                </c:pt>
                <c:pt idx="22130">
                  <c:v>-103.61500000000001</c:v>
                </c:pt>
                <c:pt idx="22131">
                  <c:v>-103.613</c:v>
                </c:pt>
                <c:pt idx="22132">
                  <c:v>-103.61099999999999</c:v>
                </c:pt>
                <c:pt idx="22133">
                  <c:v>-103.60900000000001</c:v>
                </c:pt>
                <c:pt idx="22134">
                  <c:v>-103.607</c:v>
                </c:pt>
                <c:pt idx="22135">
                  <c:v>-103.60499999999999</c:v>
                </c:pt>
                <c:pt idx="22136">
                  <c:v>-103.60300000000001</c:v>
                </c:pt>
                <c:pt idx="22137">
                  <c:v>-103.601</c:v>
                </c:pt>
                <c:pt idx="22138">
                  <c:v>-103.59899999999999</c:v>
                </c:pt>
                <c:pt idx="22139">
                  <c:v>-103.59700000000001</c:v>
                </c:pt>
                <c:pt idx="22140">
                  <c:v>-103.595</c:v>
                </c:pt>
                <c:pt idx="22141">
                  <c:v>-103.593</c:v>
                </c:pt>
                <c:pt idx="22142">
                  <c:v>-103.59100000000001</c:v>
                </c:pt>
                <c:pt idx="22143">
                  <c:v>-103.589</c:v>
                </c:pt>
                <c:pt idx="22144">
                  <c:v>-103.587</c:v>
                </c:pt>
                <c:pt idx="22145">
                  <c:v>-103.58500000000001</c:v>
                </c:pt>
                <c:pt idx="22146">
                  <c:v>-103.583</c:v>
                </c:pt>
                <c:pt idx="22147">
                  <c:v>-103.581</c:v>
                </c:pt>
                <c:pt idx="22148">
                  <c:v>-103.57900000000001</c:v>
                </c:pt>
                <c:pt idx="22149">
                  <c:v>-103.577</c:v>
                </c:pt>
                <c:pt idx="22150">
                  <c:v>-103.575</c:v>
                </c:pt>
                <c:pt idx="22151">
                  <c:v>-103.57300000000001</c:v>
                </c:pt>
                <c:pt idx="22152">
                  <c:v>-103.571</c:v>
                </c:pt>
                <c:pt idx="22153">
                  <c:v>-103.569</c:v>
                </c:pt>
                <c:pt idx="22154">
                  <c:v>-103.56700000000001</c:v>
                </c:pt>
                <c:pt idx="22155">
                  <c:v>-103.565</c:v>
                </c:pt>
                <c:pt idx="22156">
                  <c:v>-103.563</c:v>
                </c:pt>
                <c:pt idx="22157">
                  <c:v>-103.56100000000001</c:v>
                </c:pt>
                <c:pt idx="22158">
                  <c:v>-103.559</c:v>
                </c:pt>
                <c:pt idx="22159">
                  <c:v>-103.557</c:v>
                </c:pt>
                <c:pt idx="22160">
                  <c:v>-103.55500000000001</c:v>
                </c:pt>
                <c:pt idx="22161">
                  <c:v>-103.553</c:v>
                </c:pt>
                <c:pt idx="22162">
                  <c:v>-103.551</c:v>
                </c:pt>
                <c:pt idx="22163">
                  <c:v>-103.54900000000001</c:v>
                </c:pt>
                <c:pt idx="22164">
                  <c:v>-103.547</c:v>
                </c:pt>
                <c:pt idx="22165">
                  <c:v>-103.545</c:v>
                </c:pt>
                <c:pt idx="22166">
                  <c:v>-103.54300000000001</c:v>
                </c:pt>
                <c:pt idx="22167">
                  <c:v>-103.541</c:v>
                </c:pt>
                <c:pt idx="22168">
                  <c:v>-103.539</c:v>
                </c:pt>
                <c:pt idx="22169">
                  <c:v>-103.53700000000001</c:v>
                </c:pt>
                <c:pt idx="22170">
                  <c:v>-103.535</c:v>
                </c:pt>
                <c:pt idx="22171">
                  <c:v>-103.533</c:v>
                </c:pt>
                <c:pt idx="22172">
                  <c:v>-103.53100000000001</c:v>
                </c:pt>
                <c:pt idx="22173">
                  <c:v>-103.529</c:v>
                </c:pt>
                <c:pt idx="22174">
                  <c:v>-103.527</c:v>
                </c:pt>
                <c:pt idx="22175">
                  <c:v>-103.52500000000001</c:v>
                </c:pt>
                <c:pt idx="22176">
                  <c:v>-103.523</c:v>
                </c:pt>
                <c:pt idx="22177">
                  <c:v>-103.521</c:v>
                </c:pt>
                <c:pt idx="22178">
                  <c:v>-103.51900000000001</c:v>
                </c:pt>
                <c:pt idx="22179">
                  <c:v>-103.517</c:v>
                </c:pt>
                <c:pt idx="22180">
                  <c:v>-103.515</c:v>
                </c:pt>
                <c:pt idx="22181">
                  <c:v>-103.51300000000001</c:v>
                </c:pt>
                <c:pt idx="22182">
                  <c:v>-103.511</c:v>
                </c:pt>
                <c:pt idx="22183">
                  <c:v>-103.509</c:v>
                </c:pt>
                <c:pt idx="22184">
                  <c:v>-103.50700000000001</c:v>
                </c:pt>
                <c:pt idx="22185">
                  <c:v>-103.505</c:v>
                </c:pt>
                <c:pt idx="22186">
                  <c:v>-103.503</c:v>
                </c:pt>
                <c:pt idx="22187">
                  <c:v>-103.501</c:v>
                </c:pt>
                <c:pt idx="22188">
                  <c:v>-103.499</c:v>
                </c:pt>
                <c:pt idx="22189">
                  <c:v>-103.497</c:v>
                </c:pt>
                <c:pt idx="22190">
                  <c:v>-103.495</c:v>
                </c:pt>
                <c:pt idx="22191">
                  <c:v>-103.49299999999999</c:v>
                </c:pt>
                <c:pt idx="22192">
                  <c:v>-103.491</c:v>
                </c:pt>
                <c:pt idx="22193">
                  <c:v>-103.489</c:v>
                </c:pt>
                <c:pt idx="22194">
                  <c:v>-103.48699999999999</c:v>
                </c:pt>
                <c:pt idx="22195">
                  <c:v>-103.485</c:v>
                </c:pt>
                <c:pt idx="22196">
                  <c:v>-103.483</c:v>
                </c:pt>
                <c:pt idx="22197">
                  <c:v>-103.48099999999999</c:v>
                </c:pt>
                <c:pt idx="22198">
                  <c:v>-103.479</c:v>
                </c:pt>
                <c:pt idx="22199">
                  <c:v>-103.477</c:v>
                </c:pt>
                <c:pt idx="22200">
                  <c:v>-103.47499999999999</c:v>
                </c:pt>
                <c:pt idx="22201">
                  <c:v>-103.473</c:v>
                </c:pt>
                <c:pt idx="22202">
                  <c:v>-103.471</c:v>
                </c:pt>
                <c:pt idx="22203">
                  <c:v>-103.46899999999999</c:v>
                </c:pt>
                <c:pt idx="22204">
                  <c:v>-103.467</c:v>
                </c:pt>
                <c:pt idx="22205">
                  <c:v>-103.465</c:v>
                </c:pt>
                <c:pt idx="22206">
                  <c:v>-103.46299999999999</c:v>
                </c:pt>
                <c:pt idx="22207">
                  <c:v>-103.461</c:v>
                </c:pt>
                <c:pt idx="22208">
                  <c:v>-103.459</c:v>
                </c:pt>
                <c:pt idx="22209">
                  <c:v>-103.45699999999999</c:v>
                </c:pt>
                <c:pt idx="22210">
                  <c:v>-103.455</c:v>
                </c:pt>
                <c:pt idx="22211">
                  <c:v>-103.453</c:v>
                </c:pt>
                <c:pt idx="22212">
                  <c:v>-103.45099999999999</c:v>
                </c:pt>
                <c:pt idx="22213">
                  <c:v>-103.449</c:v>
                </c:pt>
                <c:pt idx="22214">
                  <c:v>-103.447</c:v>
                </c:pt>
                <c:pt idx="22215">
                  <c:v>-103.44499999999999</c:v>
                </c:pt>
                <c:pt idx="22216">
                  <c:v>-103.443</c:v>
                </c:pt>
                <c:pt idx="22217">
                  <c:v>-103.441</c:v>
                </c:pt>
                <c:pt idx="22218">
                  <c:v>-103.43899999999999</c:v>
                </c:pt>
                <c:pt idx="22219">
                  <c:v>-103.437</c:v>
                </c:pt>
                <c:pt idx="22220">
                  <c:v>-103.435</c:v>
                </c:pt>
                <c:pt idx="22221">
                  <c:v>-103.43299999999999</c:v>
                </c:pt>
                <c:pt idx="22222">
                  <c:v>-103.431</c:v>
                </c:pt>
                <c:pt idx="22223">
                  <c:v>-103.429</c:v>
                </c:pt>
                <c:pt idx="22224">
                  <c:v>-103.42699999999999</c:v>
                </c:pt>
                <c:pt idx="22225">
                  <c:v>-103.425</c:v>
                </c:pt>
                <c:pt idx="22226">
                  <c:v>-103.423</c:v>
                </c:pt>
                <c:pt idx="22227">
                  <c:v>-103.42099999999999</c:v>
                </c:pt>
                <c:pt idx="22228">
                  <c:v>-103.419</c:v>
                </c:pt>
                <c:pt idx="22229">
                  <c:v>-103.417</c:v>
                </c:pt>
                <c:pt idx="22230">
                  <c:v>-103.41499999999999</c:v>
                </c:pt>
                <c:pt idx="22231">
                  <c:v>-103.413</c:v>
                </c:pt>
                <c:pt idx="22232">
                  <c:v>-103.411</c:v>
                </c:pt>
                <c:pt idx="22233">
                  <c:v>-103.40899999999999</c:v>
                </c:pt>
                <c:pt idx="22234">
                  <c:v>-103.407</c:v>
                </c:pt>
                <c:pt idx="22235">
                  <c:v>-103.405</c:v>
                </c:pt>
                <c:pt idx="22236">
                  <c:v>-103.40299999999999</c:v>
                </c:pt>
                <c:pt idx="22237">
                  <c:v>-103.40100000000001</c:v>
                </c:pt>
                <c:pt idx="22238">
                  <c:v>-103.399</c:v>
                </c:pt>
                <c:pt idx="22239">
                  <c:v>-103.39699999999999</c:v>
                </c:pt>
                <c:pt idx="22240">
                  <c:v>-103.39500000000001</c:v>
                </c:pt>
                <c:pt idx="22241">
                  <c:v>-103.393</c:v>
                </c:pt>
                <c:pt idx="22242">
                  <c:v>-103.39099999999999</c:v>
                </c:pt>
                <c:pt idx="22243">
                  <c:v>-103.38900000000001</c:v>
                </c:pt>
                <c:pt idx="22244">
                  <c:v>-103.387</c:v>
                </c:pt>
                <c:pt idx="22245">
                  <c:v>-103.38499999999999</c:v>
                </c:pt>
                <c:pt idx="22246">
                  <c:v>-103.38300000000001</c:v>
                </c:pt>
                <c:pt idx="22247">
                  <c:v>-103.381</c:v>
                </c:pt>
                <c:pt idx="22248">
                  <c:v>-103.37899999999999</c:v>
                </c:pt>
                <c:pt idx="22249">
                  <c:v>-103.37700000000001</c:v>
                </c:pt>
                <c:pt idx="22250">
                  <c:v>-103.375</c:v>
                </c:pt>
                <c:pt idx="22251">
                  <c:v>-103.37299999999999</c:v>
                </c:pt>
                <c:pt idx="22252">
                  <c:v>-103.37100000000001</c:v>
                </c:pt>
                <c:pt idx="22253">
                  <c:v>-103.369</c:v>
                </c:pt>
                <c:pt idx="22254">
                  <c:v>-103.36699999999999</c:v>
                </c:pt>
                <c:pt idx="22255">
                  <c:v>-103.36500000000001</c:v>
                </c:pt>
                <c:pt idx="22256">
                  <c:v>-103.363</c:v>
                </c:pt>
                <c:pt idx="22257">
                  <c:v>-103.36099999999999</c:v>
                </c:pt>
                <c:pt idx="22258">
                  <c:v>-103.35900000000001</c:v>
                </c:pt>
                <c:pt idx="22259">
                  <c:v>-103.357</c:v>
                </c:pt>
                <c:pt idx="22260">
                  <c:v>-103.35499999999999</c:v>
                </c:pt>
                <c:pt idx="22261">
                  <c:v>-103.35300000000001</c:v>
                </c:pt>
                <c:pt idx="22262">
                  <c:v>-103.351</c:v>
                </c:pt>
                <c:pt idx="22263">
                  <c:v>-103.34899999999999</c:v>
                </c:pt>
                <c:pt idx="22264">
                  <c:v>-103.34700000000001</c:v>
                </c:pt>
                <c:pt idx="22265">
                  <c:v>-103.345</c:v>
                </c:pt>
                <c:pt idx="22266">
                  <c:v>-103.343</c:v>
                </c:pt>
                <c:pt idx="22267">
                  <c:v>-103.34100000000001</c:v>
                </c:pt>
                <c:pt idx="22268">
                  <c:v>-103.339</c:v>
                </c:pt>
                <c:pt idx="22269">
                  <c:v>-103.337</c:v>
                </c:pt>
                <c:pt idx="22270">
                  <c:v>-103.33500000000001</c:v>
                </c:pt>
                <c:pt idx="22271">
                  <c:v>-103.333</c:v>
                </c:pt>
                <c:pt idx="22272">
                  <c:v>-103.331</c:v>
                </c:pt>
                <c:pt idx="22273">
                  <c:v>-103.32900000000001</c:v>
                </c:pt>
                <c:pt idx="22274">
                  <c:v>-103.327</c:v>
                </c:pt>
                <c:pt idx="22275">
                  <c:v>-103.325</c:v>
                </c:pt>
                <c:pt idx="22276">
                  <c:v>-103.32300000000001</c:v>
                </c:pt>
                <c:pt idx="22277">
                  <c:v>-103.321</c:v>
                </c:pt>
                <c:pt idx="22278">
                  <c:v>-103.319</c:v>
                </c:pt>
                <c:pt idx="22279">
                  <c:v>-103.31700000000001</c:v>
                </c:pt>
                <c:pt idx="22280">
                  <c:v>-103.315</c:v>
                </c:pt>
                <c:pt idx="22281">
                  <c:v>-103.313</c:v>
                </c:pt>
                <c:pt idx="22282">
                  <c:v>-103.31100000000001</c:v>
                </c:pt>
                <c:pt idx="22283">
                  <c:v>-103.309</c:v>
                </c:pt>
                <c:pt idx="22284">
                  <c:v>-103.307</c:v>
                </c:pt>
                <c:pt idx="22285">
                  <c:v>-103.30500000000001</c:v>
                </c:pt>
                <c:pt idx="22286">
                  <c:v>-103.303</c:v>
                </c:pt>
                <c:pt idx="22287">
                  <c:v>-103.301</c:v>
                </c:pt>
                <c:pt idx="22288">
                  <c:v>-103.29900000000001</c:v>
                </c:pt>
                <c:pt idx="22289">
                  <c:v>-103.297</c:v>
                </c:pt>
                <c:pt idx="22290">
                  <c:v>-103.295</c:v>
                </c:pt>
                <c:pt idx="22291">
                  <c:v>-103.29300000000001</c:v>
                </c:pt>
                <c:pt idx="22292">
                  <c:v>-103.291</c:v>
                </c:pt>
                <c:pt idx="22293">
                  <c:v>-103.289</c:v>
                </c:pt>
                <c:pt idx="22294">
                  <c:v>-103.28700000000001</c:v>
                </c:pt>
                <c:pt idx="22295">
                  <c:v>-103.285</c:v>
                </c:pt>
                <c:pt idx="22296">
                  <c:v>-103.283</c:v>
                </c:pt>
                <c:pt idx="22297">
                  <c:v>-103.28100000000001</c:v>
                </c:pt>
                <c:pt idx="22298">
                  <c:v>-103.279</c:v>
                </c:pt>
                <c:pt idx="22299">
                  <c:v>-103.277</c:v>
                </c:pt>
                <c:pt idx="22300">
                  <c:v>-103.27500000000001</c:v>
                </c:pt>
                <c:pt idx="22301">
                  <c:v>-103.273</c:v>
                </c:pt>
                <c:pt idx="22302">
                  <c:v>-103.271</c:v>
                </c:pt>
                <c:pt idx="22303">
                  <c:v>-103.26900000000001</c:v>
                </c:pt>
                <c:pt idx="22304">
                  <c:v>-103.267</c:v>
                </c:pt>
                <c:pt idx="22305">
                  <c:v>-103.265</c:v>
                </c:pt>
                <c:pt idx="22306">
                  <c:v>-103.26300000000001</c:v>
                </c:pt>
                <c:pt idx="22307">
                  <c:v>-103.261</c:v>
                </c:pt>
                <c:pt idx="22308">
                  <c:v>-103.259</c:v>
                </c:pt>
                <c:pt idx="22309">
                  <c:v>-103.25700000000001</c:v>
                </c:pt>
                <c:pt idx="22310">
                  <c:v>-103.255</c:v>
                </c:pt>
                <c:pt idx="22311">
                  <c:v>-103.253</c:v>
                </c:pt>
                <c:pt idx="22312">
                  <c:v>-103.251</c:v>
                </c:pt>
                <c:pt idx="22313">
                  <c:v>-103.249</c:v>
                </c:pt>
                <c:pt idx="22314">
                  <c:v>-103.247</c:v>
                </c:pt>
                <c:pt idx="22315">
                  <c:v>-103.245</c:v>
                </c:pt>
                <c:pt idx="22316">
                  <c:v>-103.24299999999999</c:v>
                </c:pt>
                <c:pt idx="22317">
                  <c:v>-103.241</c:v>
                </c:pt>
                <c:pt idx="22318">
                  <c:v>-103.239</c:v>
                </c:pt>
                <c:pt idx="22319">
                  <c:v>-103.23699999999999</c:v>
                </c:pt>
                <c:pt idx="22320">
                  <c:v>-103.235</c:v>
                </c:pt>
                <c:pt idx="22321">
                  <c:v>-103.233</c:v>
                </c:pt>
                <c:pt idx="22322">
                  <c:v>-103.23099999999999</c:v>
                </c:pt>
                <c:pt idx="22323">
                  <c:v>-103.229</c:v>
                </c:pt>
                <c:pt idx="22324">
                  <c:v>-103.227</c:v>
                </c:pt>
                <c:pt idx="22325">
                  <c:v>-103.22499999999999</c:v>
                </c:pt>
                <c:pt idx="22326">
                  <c:v>-103.223</c:v>
                </c:pt>
                <c:pt idx="22327">
                  <c:v>-103.221</c:v>
                </c:pt>
                <c:pt idx="22328">
                  <c:v>-103.21899999999999</c:v>
                </c:pt>
                <c:pt idx="22329">
                  <c:v>-103.217</c:v>
                </c:pt>
                <c:pt idx="22330">
                  <c:v>-103.215</c:v>
                </c:pt>
                <c:pt idx="22331">
                  <c:v>-103.21299999999999</c:v>
                </c:pt>
                <c:pt idx="22332">
                  <c:v>-103.211</c:v>
                </c:pt>
                <c:pt idx="22333">
                  <c:v>-103.209</c:v>
                </c:pt>
                <c:pt idx="22334">
                  <c:v>-103.20699999999999</c:v>
                </c:pt>
                <c:pt idx="22335">
                  <c:v>-103.205</c:v>
                </c:pt>
                <c:pt idx="22336">
                  <c:v>-103.203</c:v>
                </c:pt>
                <c:pt idx="22337">
                  <c:v>-103.20099999999999</c:v>
                </c:pt>
                <c:pt idx="22338">
                  <c:v>-103.199</c:v>
                </c:pt>
                <c:pt idx="22339">
                  <c:v>-103.197</c:v>
                </c:pt>
                <c:pt idx="22340">
                  <c:v>-103.19499999999999</c:v>
                </c:pt>
                <c:pt idx="22341">
                  <c:v>-103.193</c:v>
                </c:pt>
                <c:pt idx="22342">
                  <c:v>-103.191</c:v>
                </c:pt>
                <c:pt idx="22343">
                  <c:v>-103.18899999999999</c:v>
                </c:pt>
                <c:pt idx="22344">
                  <c:v>-103.187</c:v>
                </c:pt>
                <c:pt idx="22345">
                  <c:v>-103.185</c:v>
                </c:pt>
                <c:pt idx="22346">
                  <c:v>-103.18299999999999</c:v>
                </c:pt>
                <c:pt idx="22347">
                  <c:v>-103.181</c:v>
                </c:pt>
                <c:pt idx="22348">
                  <c:v>-103.179</c:v>
                </c:pt>
                <c:pt idx="22349">
                  <c:v>-103.17699999999999</c:v>
                </c:pt>
                <c:pt idx="22350">
                  <c:v>-103.175</c:v>
                </c:pt>
                <c:pt idx="22351">
                  <c:v>-103.173</c:v>
                </c:pt>
                <c:pt idx="22352">
                  <c:v>-103.17099999999999</c:v>
                </c:pt>
                <c:pt idx="22353">
                  <c:v>-103.169</c:v>
                </c:pt>
                <c:pt idx="22354">
                  <c:v>-103.167</c:v>
                </c:pt>
                <c:pt idx="22355">
                  <c:v>-103.16499999999999</c:v>
                </c:pt>
                <c:pt idx="22356">
                  <c:v>-103.163</c:v>
                </c:pt>
                <c:pt idx="22357">
                  <c:v>-103.161</c:v>
                </c:pt>
                <c:pt idx="22358">
                  <c:v>-103.15899999999999</c:v>
                </c:pt>
                <c:pt idx="22359">
                  <c:v>-103.157</c:v>
                </c:pt>
                <c:pt idx="22360">
                  <c:v>-103.155</c:v>
                </c:pt>
                <c:pt idx="22361">
                  <c:v>-103.15299999999999</c:v>
                </c:pt>
                <c:pt idx="22362">
                  <c:v>-103.15100000000001</c:v>
                </c:pt>
                <c:pt idx="22363">
                  <c:v>-103.149</c:v>
                </c:pt>
                <c:pt idx="22364">
                  <c:v>-103.14699999999999</c:v>
                </c:pt>
                <c:pt idx="22365">
                  <c:v>-103.14500000000001</c:v>
                </c:pt>
                <c:pt idx="22366">
                  <c:v>-103.143</c:v>
                </c:pt>
                <c:pt idx="22367">
                  <c:v>-103.14099999999999</c:v>
                </c:pt>
                <c:pt idx="22368">
                  <c:v>-103.13900000000001</c:v>
                </c:pt>
                <c:pt idx="22369">
                  <c:v>-103.137</c:v>
                </c:pt>
                <c:pt idx="22370">
                  <c:v>-103.13499999999999</c:v>
                </c:pt>
                <c:pt idx="22371">
                  <c:v>-103.13300000000001</c:v>
                </c:pt>
                <c:pt idx="22372">
                  <c:v>-103.131</c:v>
                </c:pt>
                <c:pt idx="22373">
                  <c:v>-103.12899999999999</c:v>
                </c:pt>
                <c:pt idx="22374">
                  <c:v>-103.12700000000001</c:v>
                </c:pt>
                <c:pt idx="22375">
                  <c:v>-103.125</c:v>
                </c:pt>
                <c:pt idx="22376">
                  <c:v>-103.12299999999999</c:v>
                </c:pt>
                <c:pt idx="22377">
                  <c:v>-103.12100000000001</c:v>
                </c:pt>
                <c:pt idx="22378">
                  <c:v>-103.119</c:v>
                </c:pt>
                <c:pt idx="22379">
                  <c:v>-103.11699999999999</c:v>
                </c:pt>
                <c:pt idx="22380">
                  <c:v>-103.11500000000001</c:v>
                </c:pt>
                <c:pt idx="22381">
                  <c:v>-103.113</c:v>
                </c:pt>
                <c:pt idx="22382">
                  <c:v>-103.11099999999999</c:v>
                </c:pt>
                <c:pt idx="22383">
                  <c:v>-103.10900000000001</c:v>
                </c:pt>
                <c:pt idx="22384">
                  <c:v>-103.107</c:v>
                </c:pt>
                <c:pt idx="22385">
                  <c:v>-103.10499999999999</c:v>
                </c:pt>
                <c:pt idx="22386">
                  <c:v>-103.10300000000001</c:v>
                </c:pt>
                <c:pt idx="22387">
                  <c:v>-103.101</c:v>
                </c:pt>
                <c:pt idx="22388">
                  <c:v>-103.09899999999999</c:v>
                </c:pt>
                <c:pt idx="22389">
                  <c:v>-103.09700000000001</c:v>
                </c:pt>
                <c:pt idx="22390">
                  <c:v>-103.095</c:v>
                </c:pt>
                <c:pt idx="22391">
                  <c:v>-103.093</c:v>
                </c:pt>
                <c:pt idx="22392">
                  <c:v>-103.09100000000001</c:v>
                </c:pt>
                <c:pt idx="22393">
                  <c:v>-103.089</c:v>
                </c:pt>
                <c:pt idx="22394">
                  <c:v>-103.087</c:v>
                </c:pt>
                <c:pt idx="22395">
                  <c:v>-103.08500000000001</c:v>
                </c:pt>
                <c:pt idx="22396">
                  <c:v>-103.083</c:v>
                </c:pt>
                <c:pt idx="22397">
                  <c:v>-103.081</c:v>
                </c:pt>
                <c:pt idx="22398">
                  <c:v>-103.07900000000001</c:v>
                </c:pt>
                <c:pt idx="22399">
                  <c:v>-103.077</c:v>
                </c:pt>
                <c:pt idx="22400">
                  <c:v>-103.075</c:v>
                </c:pt>
                <c:pt idx="22401">
                  <c:v>-103.07300000000001</c:v>
                </c:pt>
                <c:pt idx="22402">
                  <c:v>-103.071</c:v>
                </c:pt>
                <c:pt idx="22403">
                  <c:v>-103.069</c:v>
                </c:pt>
                <c:pt idx="22404">
                  <c:v>-103.06700000000001</c:v>
                </c:pt>
                <c:pt idx="22405">
                  <c:v>-103.065</c:v>
                </c:pt>
                <c:pt idx="22406">
                  <c:v>-103.063</c:v>
                </c:pt>
                <c:pt idx="22407">
                  <c:v>-103.06100000000001</c:v>
                </c:pt>
                <c:pt idx="22408">
                  <c:v>-103.059</c:v>
                </c:pt>
                <c:pt idx="22409">
                  <c:v>-103.057</c:v>
                </c:pt>
                <c:pt idx="22410">
                  <c:v>-103.05500000000001</c:v>
                </c:pt>
                <c:pt idx="22411">
                  <c:v>-103.053</c:v>
                </c:pt>
                <c:pt idx="22412">
                  <c:v>-103.051</c:v>
                </c:pt>
                <c:pt idx="22413">
                  <c:v>-103.04900000000001</c:v>
                </c:pt>
                <c:pt idx="22414">
                  <c:v>-103.047</c:v>
                </c:pt>
                <c:pt idx="22415">
                  <c:v>-103.045</c:v>
                </c:pt>
                <c:pt idx="22416">
                  <c:v>-103.04300000000001</c:v>
                </c:pt>
                <c:pt idx="22417">
                  <c:v>-103.041</c:v>
                </c:pt>
                <c:pt idx="22418">
                  <c:v>-103.039</c:v>
                </c:pt>
                <c:pt idx="22419">
                  <c:v>-103.03700000000001</c:v>
                </c:pt>
                <c:pt idx="22420">
                  <c:v>-103.035</c:v>
                </c:pt>
                <c:pt idx="22421">
                  <c:v>-103.033</c:v>
                </c:pt>
                <c:pt idx="22422">
                  <c:v>-103.03100000000001</c:v>
                </c:pt>
                <c:pt idx="22423">
                  <c:v>-103.029</c:v>
                </c:pt>
                <c:pt idx="22424">
                  <c:v>-103.027</c:v>
                </c:pt>
                <c:pt idx="22425">
                  <c:v>-103.02500000000001</c:v>
                </c:pt>
                <c:pt idx="22426">
                  <c:v>-103.023</c:v>
                </c:pt>
                <c:pt idx="22427">
                  <c:v>-103.021</c:v>
                </c:pt>
                <c:pt idx="22428">
                  <c:v>-103.01900000000001</c:v>
                </c:pt>
                <c:pt idx="22429">
                  <c:v>-103.017</c:v>
                </c:pt>
                <c:pt idx="22430">
                  <c:v>-103.015</c:v>
                </c:pt>
                <c:pt idx="22431">
                  <c:v>-103.01300000000001</c:v>
                </c:pt>
                <c:pt idx="22432">
                  <c:v>-103.011</c:v>
                </c:pt>
                <c:pt idx="22433">
                  <c:v>-103.009</c:v>
                </c:pt>
                <c:pt idx="22434">
                  <c:v>-103.00700000000001</c:v>
                </c:pt>
                <c:pt idx="22435">
                  <c:v>-103.005</c:v>
                </c:pt>
                <c:pt idx="22436">
                  <c:v>-103.003</c:v>
                </c:pt>
                <c:pt idx="22437">
                  <c:v>-103.001</c:v>
                </c:pt>
                <c:pt idx="22438">
                  <c:v>-102.999</c:v>
                </c:pt>
                <c:pt idx="22439">
                  <c:v>-102.997</c:v>
                </c:pt>
                <c:pt idx="22440">
                  <c:v>-102.995</c:v>
                </c:pt>
                <c:pt idx="22441">
                  <c:v>-102.99299999999999</c:v>
                </c:pt>
                <c:pt idx="22442">
                  <c:v>-102.991</c:v>
                </c:pt>
                <c:pt idx="22443">
                  <c:v>-102.989</c:v>
                </c:pt>
                <c:pt idx="22444">
                  <c:v>-102.98699999999999</c:v>
                </c:pt>
                <c:pt idx="22445">
                  <c:v>-102.985</c:v>
                </c:pt>
                <c:pt idx="22446">
                  <c:v>-102.983</c:v>
                </c:pt>
                <c:pt idx="22447">
                  <c:v>-102.98099999999999</c:v>
                </c:pt>
                <c:pt idx="22448">
                  <c:v>-102.979</c:v>
                </c:pt>
                <c:pt idx="22449">
                  <c:v>-102.977</c:v>
                </c:pt>
                <c:pt idx="22450">
                  <c:v>-102.97499999999999</c:v>
                </c:pt>
                <c:pt idx="22451">
                  <c:v>-102.973</c:v>
                </c:pt>
                <c:pt idx="22452">
                  <c:v>-102.971</c:v>
                </c:pt>
                <c:pt idx="22453">
                  <c:v>-102.96899999999999</c:v>
                </c:pt>
                <c:pt idx="22454">
                  <c:v>-102.967</c:v>
                </c:pt>
                <c:pt idx="22455">
                  <c:v>-102.965</c:v>
                </c:pt>
                <c:pt idx="22456">
                  <c:v>-102.96299999999999</c:v>
                </c:pt>
                <c:pt idx="22457">
                  <c:v>-102.961</c:v>
                </c:pt>
                <c:pt idx="22458">
                  <c:v>-102.959</c:v>
                </c:pt>
                <c:pt idx="22459">
                  <c:v>-102.95699999999999</c:v>
                </c:pt>
                <c:pt idx="22460">
                  <c:v>-102.955</c:v>
                </c:pt>
                <c:pt idx="22461">
                  <c:v>-102.953</c:v>
                </c:pt>
                <c:pt idx="22462">
                  <c:v>-102.95099999999999</c:v>
                </c:pt>
                <c:pt idx="22463">
                  <c:v>-102.949</c:v>
                </c:pt>
                <c:pt idx="22464">
                  <c:v>-102.947</c:v>
                </c:pt>
                <c:pt idx="22465">
                  <c:v>-102.94499999999999</c:v>
                </c:pt>
                <c:pt idx="22466">
                  <c:v>-102.943</c:v>
                </c:pt>
                <c:pt idx="22467">
                  <c:v>-102.941</c:v>
                </c:pt>
                <c:pt idx="22468">
                  <c:v>-102.93899999999999</c:v>
                </c:pt>
                <c:pt idx="22469">
                  <c:v>-102.937</c:v>
                </c:pt>
                <c:pt idx="22470">
                  <c:v>-102.935</c:v>
                </c:pt>
                <c:pt idx="22471">
                  <c:v>-102.93299999999999</c:v>
                </c:pt>
                <c:pt idx="22472">
                  <c:v>-102.931</c:v>
                </c:pt>
                <c:pt idx="22473">
                  <c:v>-102.929</c:v>
                </c:pt>
                <c:pt idx="22474">
                  <c:v>-102.92699999999999</c:v>
                </c:pt>
                <c:pt idx="22475">
                  <c:v>-102.925</c:v>
                </c:pt>
                <c:pt idx="22476">
                  <c:v>-102.923</c:v>
                </c:pt>
                <c:pt idx="22477">
                  <c:v>-102.92099999999999</c:v>
                </c:pt>
                <c:pt idx="22478">
                  <c:v>-102.919</c:v>
                </c:pt>
                <c:pt idx="22479">
                  <c:v>-102.917</c:v>
                </c:pt>
                <c:pt idx="22480">
                  <c:v>-102.91499999999999</c:v>
                </c:pt>
                <c:pt idx="22481">
                  <c:v>-102.913</c:v>
                </c:pt>
                <c:pt idx="22482">
                  <c:v>-102.911</c:v>
                </c:pt>
                <c:pt idx="22483">
                  <c:v>-102.90899999999999</c:v>
                </c:pt>
                <c:pt idx="22484">
                  <c:v>-102.907</c:v>
                </c:pt>
                <c:pt idx="22485">
                  <c:v>-102.905</c:v>
                </c:pt>
                <c:pt idx="22486">
                  <c:v>-102.90299999999999</c:v>
                </c:pt>
                <c:pt idx="22487">
                  <c:v>-102.90100000000001</c:v>
                </c:pt>
                <c:pt idx="22488">
                  <c:v>-102.899</c:v>
                </c:pt>
                <c:pt idx="22489">
                  <c:v>-102.89699999999999</c:v>
                </c:pt>
                <c:pt idx="22490">
                  <c:v>-102.89500000000001</c:v>
                </c:pt>
                <c:pt idx="22491">
                  <c:v>-102.893</c:v>
                </c:pt>
                <c:pt idx="22492">
                  <c:v>-102.89099999999999</c:v>
                </c:pt>
                <c:pt idx="22493">
                  <c:v>-102.88900000000001</c:v>
                </c:pt>
                <c:pt idx="22494">
                  <c:v>-102.887</c:v>
                </c:pt>
                <c:pt idx="22495">
                  <c:v>-102.88499999999999</c:v>
                </c:pt>
                <c:pt idx="22496">
                  <c:v>-102.88300000000001</c:v>
                </c:pt>
                <c:pt idx="22497">
                  <c:v>-102.881</c:v>
                </c:pt>
                <c:pt idx="22498">
                  <c:v>-102.87899999999999</c:v>
                </c:pt>
                <c:pt idx="22499">
                  <c:v>-102.87700000000001</c:v>
                </c:pt>
                <c:pt idx="22500">
                  <c:v>-102.875</c:v>
                </c:pt>
                <c:pt idx="22501">
                  <c:v>-102.87299999999999</c:v>
                </c:pt>
                <c:pt idx="22502">
                  <c:v>-102.87100000000001</c:v>
                </c:pt>
                <c:pt idx="22503">
                  <c:v>-102.869</c:v>
                </c:pt>
                <c:pt idx="22504">
                  <c:v>-102.86699999999999</c:v>
                </c:pt>
                <c:pt idx="22505">
                  <c:v>-102.86500000000001</c:v>
                </c:pt>
                <c:pt idx="22506">
                  <c:v>-102.863</c:v>
                </c:pt>
                <c:pt idx="22507">
                  <c:v>-102.86099999999999</c:v>
                </c:pt>
                <c:pt idx="22508">
                  <c:v>-102.85900000000001</c:v>
                </c:pt>
                <c:pt idx="22509">
                  <c:v>-102.857</c:v>
                </c:pt>
                <c:pt idx="22510">
                  <c:v>-102.85499999999999</c:v>
                </c:pt>
                <c:pt idx="22511">
                  <c:v>-102.85300000000001</c:v>
                </c:pt>
                <c:pt idx="22512">
                  <c:v>-102.851</c:v>
                </c:pt>
                <c:pt idx="22513">
                  <c:v>-102.84899999999999</c:v>
                </c:pt>
                <c:pt idx="22514">
                  <c:v>-102.84700000000001</c:v>
                </c:pt>
                <c:pt idx="22515">
                  <c:v>-102.845</c:v>
                </c:pt>
                <c:pt idx="22516">
                  <c:v>-102.843</c:v>
                </c:pt>
                <c:pt idx="22517">
                  <c:v>-102.84100000000001</c:v>
                </c:pt>
                <c:pt idx="22518">
                  <c:v>-102.839</c:v>
                </c:pt>
                <c:pt idx="22519">
                  <c:v>-102.837</c:v>
                </c:pt>
                <c:pt idx="22520">
                  <c:v>-102.83500000000001</c:v>
                </c:pt>
                <c:pt idx="22521">
                  <c:v>-102.833</c:v>
                </c:pt>
                <c:pt idx="22522">
                  <c:v>-102.831</c:v>
                </c:pt>
                <c:pt idx="22523">
                  <c:v>-102.82900000000001</c:v>
                </c:pt>
                <c:pt idx="22524">
                  <c:v>-102.827</c:v>
                </c:pt>
                <c:pt idx="22525">
                  <c:v>-102.825</c:v>
                </c:pt>
                <c:pt idx="22526">
                  <c:v>-102.82300000000001</c:v>
                </c:pt>
                <c:pt idx="22527">
                  <c:v>-102.821</c:v>
                </c:pt>
                <c:pt idx="22528">
                  <c:v>-102.819</c:v>
                </c:pt>
                <c:pt idx="22529">
                  <c:v>-102.81700000000001</c:v>
                </c:pt>
                <c:pt idx="22530">
                  <c:v>-102.815</c:v>
                </c:pt>
                <c:pt idx="22531">
                  <c:v>-102.813</c:v>
                </c:pt>
                <c:pt idx="22532">
                  <c:v>-102.81100000000001</c:v>
                </c:pt>
                <c:pt idx="22533">
                  <c:v>-102.809</c:v>
                </c:pt>
                <c:pt idx="22534">
                  <c:v>-102.807</c:v>
                </c:pt>
                <c:pt idx="22535">
                  <c:v>-102.80500000000001</c:v>
                </c:pt>
                <c:pt idx="22536">
                  <c:v>-102.803</c:v>
                </c:pt>
                <c:pt idx="22537">
                  <c:v>-102.801</c:v>
                </c:pt>
                <c:pt idx="22538">
                  <c:v>-102.79900000000001</c:v>
                </c:pt>
                <c:pt idx="22539">
                  <c:v>-102.797</c:v>
                </c:pt>
                <c:pt idx="22540">
                  <c:v>-102.795</c:v>
                </c:pt>
                <c:pt idx="22541">
                  <c:v>-102.79300000000001</c:v>
                </c:pt>
                <c:pt idx="22542">
                  <c:v>-102.791</c:v>
                </c:pt>
                <c:pt idx="22543">
                  <c:v>-102.789</c:v>
                </c:pt>
                <c:pt idx="22544">
                  <c:v>-102.78700000000001</c:v>
                </c:pt>
                <c:pt idx="22545">
                  <c:v>-102.785</c:v>
                </c:pt>
                <c:pt idx="22546">
                  <c:v>-102.783</c:v>
                </c:pt>
                <c:pt idx="22547">
                  <c:v>-102.78100000000001</c:v>
                </c:pt>
                <c:pt idx="22548">
                  <c:v>-102.779</c:v>
                </c:pt>
                <c:pt idx="22549">
                  <c:v>-102.777</c:v>
                </c:pt>
                <c:pt idx="22550">
                  <c:v>-102.77500000000001</c:v>
                </c:pt>
                <c:pt idx="22551">
                  <c:v>-102.773</c:v>
                </c:pt>
                <c:pt idx="22552">
                  <c:v>-102.771</c:v>
                </c:pt>
                <c:pt idx="22553">
                  <c:v>-102.76900000000001</c:v>
                </c:pt>
                <c:pt idx="22554">
                  <c:v>-102.767</c:v>
                </c:pt>
                <c:pt idx="22555">
                  <c:v>-102.765</c:v>
                </c:pt>
                <c:pt idx="22556">
                  <c:v>-102.76300000000001</c:v>
                </c:pt>
                <c:pt idx="22557">
                  <c:v>-102.761</c:v>
                </c:pt>
                <c:pt idx="22558">
                  <c:v>-102.759</c:v>
                </c:pt>
                <c:pt idx="22559">
                  <c:v>-102.75700000000001</c:v>
                </c:pt>
                <c:pt idx="22560">
                  <c:v>-102.755</c:v>
                </c:pt>
                <c:pt idx="22561">
                  <c:v>-102.753</c:v>
                </c:pt>
                <c:pt idx="22562">
                  <c:v>-102.751</c:v>
                </c:pt>
                <c:pt idx="22563">
                  <c:v>-102.749</c:v>
                </c:pt>
                <c:pt idx="22564">
                  <c:v>-102.747</c:v>
                </c:pt>
                <c:pt idx="22565">
                  <c:v>-102.745</c:v>
                </c:pt>
                <c:pt idx="22566">
                  <c:v>-102.74299999999999</c:v>
                </c:pt>
                <c:pt idx="22567">
                  <c:v>-102.741</c:v>
                </c:pt>
                <c:pt idx="22568">
                  <c:v>-102.739</c:v>
                </c:pt>
                <c:pt idx="22569">
                  <c:v>-102.73699999999999</c:v>
                </c:pt>
                <c:pt idx="22570">
                  <c:v>-102.735</c:v>
                </c:pt>
                <c:pt idx="22571">
                  <c:v>-102.733</c:v>
                </c:pt>
                <c:pt idx="22572">
                  <c:v>-102.73099999999999</c:v>
                </c:pt>
                <c:pt idx="22573">
                  <c:v>-102.729</c:v>
                </c:pt>
                <c:pt idx="22574">
                  <c:v>-102.727</c:v>
                </c:pt>
                <c:pt idx="22575">
                  <c:v>-102.72499999999999</c:v>
                </c:pt>
                <c:pt idx="22576">
                  <c:v>-102.723</c:v>
                </c:pt>
                <c:pt idx="22577">
                  <c:v>-102.721</c:v>
                </c:pt>
                <c:pt idx="22578">
                  <c:v>-102.71899999999999</c:v>
                </c:pt>
                <c:pt idx="22579">
                  <c:v>-102.717</c:v>
                </c:pt>
                <c:pt idx="22580">
                  <c:v>-102.715</c:v>
                </c:pt>
                <c:pt idx="22581">
                  <c:v>-102.71299999999999</c:v>
                </c:pt>
                <c:pt idx="22582">
                  <c:v>-102.711</c:v>
                </c:pt>
                <c:pt idx="22583">
                  <c:v>-102.709</c:v>
                </c:pt>
                <c:pt idx="22584">
                  <c:v>-102.70699999999999</c:v>
                </c:pt>
                <c:pt idx="22585">
                  <c:v>-102.705</c:v>
                </c:pt>
                <c:pt idx="22586">
                  <c:v>-102.703</c:v>
                </c:pt>
                <c:pt idx="22587">
                  <c:v>-102.70099999999999</c:v>
                </c:pt>
                <c:pt idx="22588">
                  <c:v>-102.699</c:v>
                </c:pt>
                <c:pt idx="22589">
                  <c:v>-102.697</c:v>
                </c:pt>
                <c:pt idx="22590">
                  <c:v>-102.69499999999999</c:v>
                </c:pt>
                <c:pt idx="22591">
                  <c:v>-102.693</c:v>
                </c:pt>
                <c:pt idx="22592">
                  <c:v>-102.691</c:v>
                </c:pt>
                <c:pt idx="22593">
                  <c:v>-102.68899999999999</c:v>
                </c:pt>
                <c:pt idx="22594">
                  <c:v>-102.687</c:v>
                </c:pt>
                <c:pt idx="22595">
                  <c:v>-102.685</c:v>
                </c:pt>
                <c:pt idx="22596">
                  <c:v>-102.68299999999999</c:v>
                </c:pt>
                <c:pt idx="22597">
                  <c:v>-102.681</c:v>
                </c:pt>
                <c:pt idx="22598">
                  <c:v>-102.679</c:v>
                </c:pt>
                <c:pt idx="22599">
                  <c:v>-102.67699999999999</c:v>
                </c:pt>
                <c:pt idx="22600">
                  <c:v>-102.675</c:v>
                </c:pt>
                <c:pt idx="22601">
                  <c:v>-102.673</c:v>
                </c:pt>
                <c:pt idx="22602">
                  <c:v>-102.67099999999999</c:v>
                </c:pt>
                <c:pt idx="22603">
                  <c:v>-102.669</c:v>
                </c:pt>
                <c:pt idx="22604">
                  <c:v>-102.667</c:v>
                </c:pt>
                <c:pt idx="22605">
                  <c:v>-102.66499999999999</c:v>
                </c:pt>
                <c:pt idx="22606">
                  <c:v>-102.663</c:v>
                </c:pt>
                <c:pt idx="22607">
                  <c:v>-102.661</c:v>
                </c:pt>
                <c:pt idx="22608">
                  <c:v>-102.65899999999999</c:v>
                </c:pt>
                <c:pt idx="22609">
                  <c:v>-102.657</c:v>
                </c:pt>
                <c:pt idx="22610">
                  <c:v>-102.655</c:v>
                </c:pt>
                <c:pt idx="22611">
                  <c:v>-102.65299999999999</c:v>
                </c:pt>
                <c:pt idx="22612">
                  <c:v>-102.65100000000001</c:v>
                </c:pt>
                <c:pt idx="22613">
                  <c:v>-102.649</c:v>
                </c:pt>
                <c:pt idx="22614">
                  <c:v>-102.64699999999999</c:v>
                </c:pt>
                <c:pt idx="22615">
                  <c:v>-102.64500000000001</c:v>
                </c:pt>
                <c:pt idx="22616">
                  <c:v>-102.643</c:v>
                </c:pt>
                <c:pt idx="22617">
                  <c:v>-102.64099999999999</c:v>
                </c:pt>
                <c:pt idx="22618">
                  <c:v>-102.63900000000001</c:v>
                </c:pt>
                <c:pt idx="22619">
                  <c:v>-102.637</c:v>
                </c:pt>
                <c:pt idx="22620">
                  <c:v>-102.63499999999999</c:v>
                </c:pt>
                <c:pt idx="22621">
                  <c:v>-102.63300000000001</c:v>
                </c:pt>
                <c:pt idx="22622">
                  <c:v>-102.631</c:v>
                </c:pt>
                <c:pt idx="22623">
                  <c:v>-102.62899999999999</c:v>
                </c:pt>
                <c:pt idx="22624">
                  <c:v>-102.62700000000001</c:v>
                </c:pt>
                <c:pt idx="22625">
                  <c:v>-102.625</c:v>
                </c:pt>
                <c:pt idx="22626">
                  <c:v>-102.62299999999999</c:v>
                </c:pt>
                <c:pt idx="22627">
                  <c:v>-102.62100000000001</c:v>
                </c:pt>
                <c:pt idx="22628">
                  <c:v>-102.619</c:v>
                </c:pt>
                <c:pt idx="22629">
                  <c:v>-102.61699999999999</c:v>
                </c:pt>
                <c:pt idx="22630">
                  <c:v>-102.61500000000001</c:v>
                </c:pt>
                <c:pt idx="22631">
                  <c:v>-102.613</c:v>
                </c:pt>
                <c:pt idx="22632">
                  <c:v>-102.61099999999999</c:v>
                </c:pt>
                <c:pt idx="22633">
                  <c:v>-102.60900000000001</c:v>
                </c:pt>
                <c:pt idx="22634">
                  <c:v>-102.607</c:v>
                </c:pt>
                <c:pt idx="22635">
                  <c:v>-102.60499999999999</c:v>
                </c:pt>
                <c:pt idx="22636">
                  <c:v>-102.60300000000001</c:v>
                </c:pt>
                <c:pt idx="22637">
                  <c:v>-102.601</c:v>
                </c:pt>
                <c:pt idx="22638">
                  <c:v>-102.59899999999999</c:v>
                </c:pt>
                <c:pt idx="22639">
                  <c:v>-102.59700000000001</c:v>
                </c:pt>
                <c:pt idx="22640">
                  <c:v>-102.595</c:v>
                </c:pt>
                <c:pt idx="22641">
                  <c:v>-102.593</c:v>
                </c:pt>
                <c:pt idx="22642">
                  <c:v>-102.59100000000001</c:v>
                </c:pt>
                <c:pt idx="22643">
                  <c:v>-102.589</c:v>
                </c:pt>
                <c:pt idx="22644">
                  <c:v>-102.587</c:v>
                </c:pt>
                <c:pt idx="22645">
                  <c:v>-102.58500000000001</c:v>
                </c:pt>
                <c:pt idx="22646">
                  <c:v>-102.583</c:v>
                </c:pt>
                <c:pt idx="22647">
                  <c:v>-102.581</c:v>
                </c:pt>
                <c:pt idx="22648">
                  <c:v>-102.57900000000001</c:v>
                </c:pt>
                <c:pt idx="22649">
                  <c:v>-102.577</c:v>
                </c:pt>
                <c:pt idx="22650">
                  <c:v>-102.575</c:v>
                </c:pt>
                <c:pt idx="22651">
                  <c:v>-102.57300000000001</c:v>
                </c:pt>
                <c:pt idx="22652">
                  <c:v>-102.571</c:v>
                </c:pt>
                <c:pt idx="22653">
                  <c:v>-102.569</c:v>
                </c:pt>
                <c:pt idx="22654">
                  <c:v>-102.56700000000001</c:v>
                </c:pt>
                <c:pt idx="22655">
                  <c:v>-102.565</c:v>
                </c:pt>
                <c:pt idx="22656">
                  <c:v>-102.563</c:v>
                </c:pt>
                <c:pt idx="22657">
                  <c:v>-102.56100000000001</c:v>
                </c:pt>
                <c:pt idx="22658">
                  <c:v>-102.559</c:v>
                </c:pt>
                <c:pt idx="22659">
                  <c:v>-102.557</c:v>
                </c:pt>
                <c:pt idx="22660">
                  <c:v>-102.55500000000001</c:v>
                </c:pt>
                <c:pt idx="22661">
                  <c:v>-102.553</c:v>
                </c:pt>
                <c:pt idx="22662">
                  <c:v>-102.551</c:v>
                </c:pt>
                <c:pt idx="22663">
                  <c:v>-102.54900000000001</c:v>
                </c:pt>
                <c:pt idx="22664">
                  <c:v>-102.547</c:v>
                </c:pt>
                <c:pt idx="22665">
                  <c:v>-102.545</c:v>
                </c:pt>
                <c:pt idx="22666">
                  <c:v>-102.54300000000001</c:v>
                </c:pt>
                <c:pt idx="22667">
                  <c:v>-102.541</c:v>
                </c:pt>
                <c:pt idx="22668">
                  <c:v>-102.539</c:v>
                </c:pt>
                <c:pt idx="22669">
                  <c:v>-102.53700000000001</c:v>
                </c:pt>
                <c:pt idx="22670">
                  <c:v>-102.535</c:v>
                </c:pt>
                <c:pt idx="22671">
                  <c:v>-102.533</c:v>
                </c:pt>
                <c:pt idx="22672">
                  <c:v>-102.53100000000001</c:v>
                </c:pt>
                <c:pt idx="22673">
                  <c:v>-102.529</c:v>
                </c:pt>
                <c:pt idx="22674">
                  <c:v>-102.527</c:v>
                </c:pt>
                <c:pt idx="22675">
                  <c:v>-102.52500000000001</c:v>
                </c:pt>
                <c:pt idx="22676">
                  <c:v>-102.523</c:v>
                </c:pt>
                <c:pt idx="22677">
                  <c:v>-102.521</c:v>
                </c:pt>
                <c:pt idx="22678">
                  <c:v>-102.51900000000001</c:v>
                </c:pt>
                <c:pt idx="22679">
                  <c:v>-102.517</c:v>
                </c:pt>
                <c:pt idx="22680">
                  <c:v>-102.515</c:v>
                </c:pt>
                <c:pt idx="22681">
                  <c:v>-102.51300000000001</c:v>
                </c:pt>
                <c:pt idx="22682">
                  <c:v>-102.511</c:v>
                </c:pt>
                <c:pt idx="22683">
                  <c:v>-102.509</c:v>
                </c:pt>
                <c:pt idx="22684">
                  <c:v>-102.50700000000001</c:v>
                </c:pt>
                <c:pt idx="22685">
                  <c:v>-102.505</c:v>
                </c:pt>
                <c:pt idx="22686">
                  <c:v>-102.503</c:v>
                </c:pt>
                <c:pt idx="22687">
                  <c:v>-102.501</c:v>
                </c:pt>
                <c:pt idx="22688">
                  <c:v>-102.499</c:v>
                </c:pt>
                <c:pt idx="22689">
                  <c:v>-102.497</c:v>
                </c:pt>
                <c:pt idx="22690">
                  <c:v>-102.495</c:v>
                </c:pt>
                <c:pt idx="22691">
                  <c:v>-102.49299999999999</c:v>
                </c:pt>
                <c:pt idx="22692">
                  <c:v>-102.491</c:v>
                </c:pt>
                <c:pt idx="22693">
                  <c:v>-102.489</c:v>
                </c:pt>
                <c:pt idx="22694">
                  <c:v>-102.48699999999999</c:v>
                </c:pt>
                <c:pt idx="22695">
                  <c:v>-102.485</c:v>
                </c:pt>
                <c:pt idx="22696">
                  <c:v>-102.483</c:v>
                </c:pt>
                <c:pt idx="22697">
                  <c:v>-102.48099999999999</c:v>
                </c:pt>
                <c:pt idx="22698">
                  <c:v>-102.479</c:v>
                </c:pt>
                <c:pt idx="22699">
                  <c:v>-102.477</c:v>
                </c:pt>
                <c:pt idx="22700">
                  <c:v>-102.47499999999999</c:v>
                </c:pt>
                <c:pt idx="22701">
                  <c:v>-102.473</c:v>
                </c:pt>
                <c:pt idx="22702">
                  <c:v>-102.471</c:v>
                </c:pt>
                <c:pt idx="22703">
                  <c:v>-102.46899999999999</c:v>
                </c:pt>
                <c:pt idx="22704">
                  <c:v>-102.467</c:v>
                </c:pt>
                <c:pt idx="22705">
                  <c:v>-102.465</c:v>
                </c:pt>
                <c:pt idx="22706">
                  <c:v>-102.46299999999999</c:v>
                </c:pt>
                <c:pt idx="22707">
                  <c:v>-102.461</c:v>
                </c:pt>
                <c:pt idx="22708">
                  <c:v>-102.459</c:v>
                </c:pt>
                <c:pt idx="22709">
                  <c:v>-102.45699999999999</c:v>
                </c:pt>
                <c:pt idx="22710">
                  <c:v>-102.455</c:v>
                </c:pt>
                <c:pt idx="22711">
                  <c:v>-102.453</c:v>
                </c:pt>
                <c:pt idx="22712">
                  <c:v>-102.45099999999999</c:v>
                </c:pt>
                <c:pt idx="22713">
                  <c:v>-102.449</c:v>
                </c:pt>
                <c:pt idx="22714">
                  <c:v>-102.447</c:v>
                </c:pt>
                <c:pt idx="22715">
                  <c:v>-102.44499999999999</c:v>
                </c:pt>
                <c:pt idx="22716">
                  <c:v>-102.443</c:v>
                </c:pt>
                <c:pt idx="22717">
                  <c:v>-102.441</c:v>
                </c:pt>
                <c:pt idx="22718">
                  <c:v>-102.43899999999999</c:v>
                </c:pt>
                <c:pt idx="22719">
                  <c:v>-102.437</c:v>
                </c:pt>
                <c:pt idx="22720">
                  <c:v>-102.435</c:v>
                </c:pt>
                <c:pt idx="22721">
                  <c:v>-102.43299999999999</c:v>
                </c:pt>
                <c:pt idx="22722">
                  <c:v>-102.431</c:v>
                </c:pt>
                <c:pt idx="22723">
                  <c:v>-102.429</c:v>
                </c:pt>
                <c:pt idx="22724">
                  <c:v>-102.42699999999999</c:v>
                </c:pt>
                <c:pt idx="22725">
                  <c:v>-102.425</c:v>
                </c:pt>
                <c:pt idx="22726">
                  <c:v>-102.423</c:v>
                </c:pt>
                <c:pt idx="22727">
                  <c:v>-102.42099999999999</c:v>
                </c:pt>
                <c:pt idx="22728">
                  <c:v>-102.419</c:v>
                </c:pt>
                <c:pt idx="22729">
                  <c:v>-102.417</c:v>
                </c:pt>
                <c:pt idx="22730">
                  <c:v>-102.41499999999999</c:v>
                </c:pt>
                <c:pt idx="22731">
                  <c:v>-102.413</c:v>
                </c:pt>
                <c:pt idx="22732">
                  <c:v>-102.411</c:v>
                </c:pt>
                <c:pt idx="22733">
                  <c:v>-102.40899999999999</c:v>
                </c:pt>
                <c:pt idx="22734">
                  <c:v>-102.407</c:v>
                </c:pt>
                <c:pt idx="22735">
                  <c:v>-102.405</c:v>
                </c:pt>
                <c:pt idx="22736">
                  <c:v>-102.40299999999999</c:v>
                </c:pt>
                <c:pt idx="22737">
                  <c:v>-102.40100000000001</c:v>
                </c:pt>
                <c:pt idx="22738">
                  <c:v>-102.399</c:v>
                </c:pt>
                <c:pt idx="22739">
                  <c:v>-102.39699999999999</c:v>
                </c:pt>
                <c:pt idx="22740">
                  <c:v>-102.39500000000001</c:v>
                </c:pt>
                <c:pt idx="22741">
                  <c:v>-102.393</c:v>
                </c:pt>
                <c:pt idx="22742">
                  <c:v>-102.39099999999999</c:v>
                </c:pt>
                <c:pt idx="22743">
                  <c:v>-102.38900000000001</c:v>
                </c:pt>
                <c:pt idx="22744">
                  <c:v>-102.387</c:v>
                </c:pt>
                <c:pt idx="22745">
                  <c:v>-102.38499999999999</c:v>
                </c:pt>
                <c:pt idx="22746">
                  <c:v>-102.38300000000001</c:v>
                </c:pt>
                <c:pt idx="22747">
                  <c:v>-102.381</c:v>
                </c:pt>
                <c:pt idx="22748">
                  <c:v>-102.37899999999999</c:v>
                </c:pt>
                <c:pt idx="22749">
                  <c:v>-102.37700000000001</c:v>
                </c:pt>
                <c:pt idx="22750">
                  <c:v>-102.375</c:v>
                </c:pt>
                <c:pt idx="22751">
                  <c:v>-102.37299999999999</c:v>
                </c:pt>
                <c:pt idx="22752">
                  <c:v>-102.37100000000001</c:v>
                </c:pt>
                <c:pt idx="22753">
                  <c:v>-102.369</c:v>
                </c:pt>
                <c:pt idx="22754">
                  <c:v>-102.36699999999999</c:v>
                </c:pt>
                <c:pt idx="22755">
                  <c:v>-102.36500000000001</c:v>
                </c:pt>
                <c:pt idx="22756">
                  <c:v>-102.363</c:v>
                </c:pt>
                <c:pt idx="22757">
                  <c:v>-102.36099999999999</c:v>
                </c:pt>
                <c:pt idx="22758">
                  <c:v>-102.35900000000001</c:v>
                </c:pt>
                <c:pt idx="22759">
                  <c:v>-102.357</c:v>
                </c:pt>
                <c:pt idx="22760">
                  <c:v>-102.35499999999999</c:v>
                </c:pt>
                <c:pt idx="22761">
                  <c:v>-102.35300000000001</c:v>
                </c:pt>
                <c:pt idx="22762">
                  <c:v>-102.351</c:v>
                </c:pt>
                <c:pt idx="22763">
                  <c:v>-102.34899999999999</c:v>
                </c:pt>
                <c:pt idx="22764">
                  <c:v>-102.34700000000001</c:v>
                </c:pt>
                <c:pt idx="22765">
                  <c:v>-102.345</c:v>
                </c:pt>
                <c:pt idx="22766">
                  <c:v>-102.343</c:v>
                </c:pt>
                <c:pt idx="22767">
                  <c:v>-102.34100000000001</c:v>
                </c:pt>
                <c:pt idx="22768">
                  <c:v>-102.339</c:v>
                </c:pt>
                <c:pt idx="22769">
                  <c:v>-102.337</c:v>
                </c:pt>
                <c:pt idx="22770">
                  <c:v>-102.33500000000001</c:v>
                </c:pt>
                <c:pt idx="22771">
                  <c:v>-102.333</c:v>
                </c:pt>
                <c:pt idx="22772">
                  <c:v>-102.331</c:v>
                </c:pt>
                <c:pt idx="22773">
                  <c:v>-102.32900000000001</c:v>
                </c:pt>
                <c:pt idx="22774">
                  <c:v>-102.327</c:v>
                </c:pt>
                <c:pt idx="22775">
                  <c:v>-102.325</c:v>
                </c:pt>
                <c:pt idx="22776">
                  <c:v>-102.32300000000001</c:v>
                </c:pt>
                <c:pt idx="22777">
                  <c:v>-102.321</c:v>
                </c:pt>
                <c:pt idx="22778">
                  <c:v>-102.319</c:v>
                </c:pt>
                <c:pt idx="22779">
                  <c:v>-102.31700000000001</c:v>
                </c:pt>
                <c:pt idx="22780">
                  <c:v>-102.315</c:v>
                </c:pt>
                <c:pt idx="22781">
                  <c:v>-102.313</c:v>
                </c:pt>
                <c:pt idx="22782">
                  <c:v>-102.31100000000001</c:v>
                </c:pt>
                <c:pt idx="22783">
                  <c:v>-102.309</c:v>
                </c:pt>
                <c:pt idx="22784">
                  <c:v>-102.307</c:v>
                </c:pt>
                <c:pt idx="22785">
                  <c:v>-102.30500000000001</c:v>
                </c:pt>
                <c:pt idx="22786">
                  <c:v>-102.303</c:v>
                </c:pt>
                <c:pt idx="22787">
                  <c:v>-102.301</c:v>
                </c:pt>
                <c:pt idx="22788">
                  <c:v>-102.29900000000001</c:v>
                </c:pt>
                <c:pt idx="22789">
                  <c:v>-102.297</c:v>
                </c:pt>
                <c:pt idx="22790">
                  <c:v>-102.295</c:v>
                </c:pt>
                <c:pt idx="22791">
                  <c:v>-102.29300000000001</c:v>
                </c:pt>
                <c:pt idx="22792">
                  <c:v>-102.291</c:v>
                </c:pt>
                <c:pt idx="22793">
                  <c:v>-102.289</c:v>
                </c:pt>
                <c:pt idx="22794">
                  <c:v>-102.28700000000001</c:v>
                </c:pt>
                <c:pt idx="22795">
                  <c:v>-102.285</c:v>
                </c:pt>
                <c:pt idx="22796">
                  <c:v>-102.283</c:v>
                </c:pt>
                <c:pt idx="22797">
                  <c:v>-102.28100000000001</c:v>
                </c:pt>
                <c:pt idx="22798">
                  <c:v>-102.279</c:v>
                </c:pt>
                <c:pt idx="22799">
                  <c:v>-102.277</c:v>
                </c:pt>
                <c:pt idx="22800">
                  <c:v>-102.27500000000001</c:v>
                </c:pt>
                <c:pt idx="22801">
                  <c:v>-102.273</c:v>
                </c:pt>
                <c:pt idx="22802">
                  <c:v>-102.271</c:v>
                </c:pt>
                <c:pt idx="22803">
                  <c:v>-102.26900000000001</c:v>
                </c:pt>
                <c:pt idx="22804">
                  <c:v>-102.267</c:v>
                </c:pt>
                <c:pt idx="22805">
                  <c:v>-102.265</c:v>
                </c:pt>
                <c:pt idx="22806">
                  <c:v>-102.26300000000001</c:v>
                </c:pt>
                <c:pt idx="22807">
                  <c:v>-102.261</c:v>
                </c:pt>
                <c:pt idx="22808">
                  <c:v>-102.259</c:v>
                </c:pt>
                <c:pt idx="22809">
                  <c:v>-102.25700000000001</c:v>
                </c:pt>
                <c:pt idx="22810">
                  <c:v>-102.255</c:v>
                </c:pt>
                <c:pt idx="22811">
                  <c:v>-102.253</c:v>
                </c:pt>
                <c:pt idx="22812">
                  <c:v>-102.251</c:v>
                </c:pt>
                <c:pt idx="22813">
                  <c:v>-102.249</c:v>
                </c:pt>
                <c:pt idx="22814">
                  <c:v>-102.247</c:v>
                </c:pt>
                <c:pt idx="22815">
                  <c:v>-102.245</c:v>
                </c:pt>
                <c:pt idx="22816">
                  <c:v>-102.24299999999999</c:v>
                </c:pt>
                <c:pt idx="22817">
                  <c:v>-102.241</c:v>
                </c:pt>
                <c:pt idx="22818">
                  <c:v>-102.239</c:v>
                </c:pt>
                <c:pt idx="22819">
                  <c:v>-102.23699999999999</c:v>
                </c:pt>
                <c:pt idx="22820">
                  <c:v>-102.235</c:v>
                </c:pt>
                <c:pt idx="22821">
                  <c:v>-102.233</c:v>
                </c:pt>
                <c:pt idx="22822">
                  <c:v>-102.23099999999999</c:v>
                </c:pt>
                <c:pt idx="22823">
                  <c:v>-102.229</c:v>
                </c:pt>
                <c:pt idx="22824">
                  <c:v>-102.227</c:v>
                </c:pt>
                <c:pt idx="22825">
                  <c:v>-102.22499999999999</c:v>
                </c:pt>
                <c:pt idx="22826">
                  <c:v>-102.223</c:v>
                </c:pt>
                <c:pt idx="22827">
                  <c:v>-102.221</c:v>
                </c:pt>
                <c:pt idx="22828">
                  <c:v>-102.21899999999999</c:v>
                </c:pt>
                <c:pt idx="22829">
                  <c:v>-102.217</c:v>
                </c:pt>
                <c:pt idx="22830">
                  <c:v>-102.215</c:v>
                </c:pt>
                <c:pt idx="22831">
                  <c:v>-102.21299999999999</c:v>
                </c:pt>
                <c:pt idx="22832">
                  <c:v>-102.211</c:v>
                </c:pt>
                <c:pt idx="22833">
                  <c:v>-102.209</c:v>
                </c:pt>
                <c:pt idx="22834">
                  <c:v>-102.20699999999999</c:v>
                </c:pt>
                <c:pt idx="22835">
                  <c:v>-102.205</c:v>
                </c:pt>
                <c:pt idx="22836">
                  <c:v>-102.203</c:v>
                </c:pt>
                <c:pt idx="22837">
                  <c:v>-102.20099999999999</c:v>
                </c:pt>
                <c:pt idx="22838">
                  <c:v>-102.199</c:v>
                </c:pt>
                <c:pt idx="22839">
                  <c:v>-102.197</c:v>
                </c:pt>
                <c:pt idx="22840">
                  <c:v>-102.19499999999999</c:v>
                </c:pt>
                <c:pt idx="22841">
                  <c:v>-102.193</c:v>
                </c:pt>
                <c:pt idx="22842">
                  <c:v>-102.191</c:v>
                </c:pt>
                <c:pt idx="22843">
                  <c:v>-102.18899999999999</c:v>
                </c:pt>
                <c:pt idx="22844">
                  <c:v>-102.187</c:v>
                </c:pt>
                <c:pt idx="22845">
                  <c:v>-102.185</c:v>
                </c:pt>
                <c:pt idx="22846">
                  <c:v>-102.18299999999999</c:v>
                </c:pt>
                <c:pt idx="22847">
                  <c:v>-102.181</c:v>
                </c:pt>
                <c:pt idx="22848">
                  <c:v>-102.179</c:v>
                </c:pt>
                <c:pt idx="22849">
                  <c:v>-102.17699999999999</c:v>
                </c:pt>
                <c:pt idx="22850">
                  <c:v>-102.175</c:v>
                </c:pt>
                <c:pt idx="22851">
                  <c:v>-102.173</c:v>
                </c:pt>
                <c:pt idx="22852">
                  <c:v>-102.17099999999999</c:v>
                </c:pt>
                <c:pt idx="22853">
                  <c:v>-102.169</c:v>
                </c:pt>
                <c:pt idx="22854">
                  <c:v>-102.167</c:v>
                </c:pt>
                <c:pt idx="22855">
                  <c:v>-102.16499999999999</c:v>
                </c:pt>
                <c:pt idx="22856">
                  <c:v>-102.163</c:v>
                </c:pt>
                <c:pt idx="22857">
                  <c:v>-102.161</c:v>
                </c:pt>
                <c:pt idx="22858">
                  <c:v>-102.15899999999999</c:v>
                </c:pt>
                <c:pt idx="22859">
                  <c:v>-102.157</c:v>
                </c:pt>
                <c:pt idx="22860">
                  <c:v>-102.155</c:v>
                </c:pt>
                <c:pt idx="22861">
                  <c:v>-102.15299999999999</c:v>
                </c:pt>
                <c:pt idx="22862">
                  <c:v>-102.15100000000001</c:v>
                </c:pt>
                <c:pt idx="22863">
                  <c:v>-102.149</c:v>
                </c:pt>
                <c:pt idx="22864">
                  <c:v>-102.14699999999999</c:v>
                </c:pt>
                <c:pt idx="22865">
                  <c:v>-102.14500000000001</c:v>
                </c:pt>
                <c:pt idx="22866">
                  <c:v>-102.143</c:v>
                </c:pt>
                <c:pt idx="22867">
                  <c:v>-102.14099999999999</c:v>
                </c:pt>
                <c:pt idx="22868">
                  <c:v>-102.13900000000001</c:v>
                </c:pt>
                <c:pt idx="22869">
                  <c:v>-102.137</c:v>
                </c:pt>
                <c:pt idx="22870">
                  <c:v>-102.13499999999999</c:v>
                </c:pt>
                <c:pt idx="22871">
                  <c:v>-102.13300000000001</c:v>
                </c:pt>
                <c:pt idx="22872">
                  <c:v>-102.131</c:v>
                </c:pt>
                <c:pt idx="22873">
                  <c:v>-102.12899999999999</c:v>
                </c:pt>
                <c:pt idx="22874">
                  <c:v>-102.12700000000001</c:v>
                </c:pt>
                <c:pt idx="22875">
                  <c:v>-102.125</c:v>
                </c:pt>
                <c:pt idx="22876">
                  <c:v>-102.12299999999999</c:v>
                </c:pt>
                <c:pt idx="22877">
                  <c:v>-102.12100000000001</c:v>
                </c:pt>
                <c:pt idx="22878">
                  <c:v>-102.119</c:v>
                </c:pt>
                <c:pt idx="22879">
                  <c:v>-102.11699999999999</c:v>
                </c:pt>
                <c:pt idx="22880">
                  <c:v>-102.11500000000001</c:v>
                </c:pt>
                <c:pt idx="22881">
                  <c:v>-102.113</c:v>
                </c:pt>
                <c:pt idx="22882">
                  <c:v>-102.11099999999999</c:v>
                </c:pt>
                <c:pt idx="22883">
                  <c:v>-102.10900000000001</c:v>
                </c:pt>
                <c:pt idx="22884">
                  <c:v>-102.107</c:v>
                </c:pt>
                <c:pt idx="22885">
                  <c:v>-102.10499999999999</c:v>
                </c:pt>
                <c:pt idx="22886">
                  <c:v>-102.10300000000001</c:v>
                </c:pt>
                <c:pt idx="22887">
                  <c:v>-102.101</c:v>
                </c:pt>
                <c:pt idx="22888">
                  <c:v>-102.09899999999999</c:v>
                </c:pt>
                <c:pt idx="22889">
                  <c:v>-102.09700000000001</c:v>
                </c:pt>
                <c:pt idx="22890">
                  <c:v>-102.095</c:v>
                </c:pt>
                <c:pt idx="22891">
                  <c:v>-102.093</c:v>
                </c:pt>
                <c:pt idx="22892">
                  <c:v>-102.09100000000001</c:v>
                </c:pt>
                <c:pt idx="22893">
                  <c:v>-102.089</c:v>
                </c:pt>
                <c:pt idx="22894">
                  <c:v>-102.087</c:v>
                </c:pt>
                <c:pt idx="22895">
                  <c:v>-102.08500000000001</c:v>
                </c:pt>
                <c:pt idx="22896">
                  <c:v>-102.083</c:v>
                </c:pt>
                <c:pt idx="22897">
                  <c:v>-102.081</c:v>
                </c:pt>
                <c:pt idx="22898">
                  <c:v>-102.07900000000001</c:v>
                </c:pt>
                <c:pt idx="22899">
                  <c:v>-102.077</c:v>
                </c:pt>
                <c:pt idx="22900">
                  <c:v>-102.075</c:v>
                </c:pt>
                <c:pt idx="22901">
                  <c:v>-102.07300000000001</c:v>
                </c:pt>
                <c:pt idx="22902">
                  <c:v>-102.071</c:v>
                </c:pt>
                <c:pt idx="22903">
                  <c:v>-102.069</c:v>
                </c:pt>
                <c:pt idx="22904">
                  <c:v>-102.06700000000001</c:v>
                </c:pt>
                <c:pt idx="22905">
                  <c:v>-102.065</c:v>
                </c:pt>
                <c:pt idx="22906">
                  <c:v>-102.063</c:v>
                </c:pt>
                <c:pt idx="22907">
                  <c:v>-102.06100000000001</c:v>
                </c:pt>
                <c:pt idx="22908">
                  <c:v>-102.059</c:v>
                </c:pt>
                <c:pt idx="22909">
                  <c:v>-102.057</c:v>
                </c:pt>
                <c:pt idx="22910">
                  <c:v>-102.05500000000001</c:v>
                </c:pt>
                <c:pt idx="22911">
                  <c:v>-102.053</c:v>
                </c:pt>
                <c:pt idx="22912">
                  <c:v>-102.051</c:v>
                </c:pt>
                <c:pt idx="22913">
                  <c:v>-102.04900000000001</c:v>
                </c:pt>
                <c:pt idx="22914">
                  <c:v>-102.047</c:v>
                </c:pt>
                <c:pt idx="22915">
                  <c:v>-102.045</c:v>
                </c:pt>
                <c:pt idx="22916">
                  <c:v>-102.04300000000001</c:v>
                </c:pt>
                <c:pt idx="22917">
                  <c:v>-102.041</c:v>
                </c:pt>
                <c:pt idx="22918">
                  <c:v>-102.039</c:v>
                </c:pt>
                <c:pt idx="22919">
                  <c:v>-102.03700000000001</c:v>
                </c:pt>
                <c:pt idx="22920">
                  <c:v>-102.035</c:v>
                </c:pt>
                <c:pt idx="22921">
                  <c:v>-102.033</c:v>
                </c:pt>
                <c:pt idx="22922">
                  <c:v>-102.03100000000001</c:v>
                </c:pt>
                <c:pt idx="22923">
                  <c:v>-102.029</c:v>
                </c:pt>
                <c:pt idx="22924">
                  <c:v>-102.027</c:v>
                </c:pt>
                <c:pt idx="22925">
                  <c:v>-102.02500000000001</c:v>
                </c:pt>
                <c:pt idx="22926">
                  <c:v>-102.023</c:v>
                </c:pt>
                <c:pt idx="22927">
                  <c:v>-102.021</c:v>
                </c:pt>
                <c:pt idx="22928">
                  <c:v>-102.01900000000001</c:v>
                </c:pt>
                <c:pt idx="22929">
                  <c:v>-102.017</c:v>
                </c:pt>
                <c:pt idx="22930">
                  <c:v>-102.015</c:v>
                </c:pt>
                <c:pt idx="22931">
                  <c:v>-102.01300000000001</c:v>
                </c:pt>
                <c:pt idx="22932">
                  <c:v>-102.011</c:v>
                </c:pt>
                <c:pt idx="22933">
                  <c:v>-102.009</c:v>
                </c:pt>
                <c:pt idx="22934">
                  <c:v>-102.00700000000001</c:v>
                </c:pt>
                <c:pt idx="22935">
                  <c:v>-102.005</c:v>
                </c:pt>
                <c:pt idx="22936">
                  <c:v>-102.003</c:v>
                </c:pt>
                <c:pt idx="22937">
                  <c:v>-102.001</c:v>
                </c:pt>
                <c:pt idx="22938">
                  <c:v>-101.999</c:v>
                </c:pt>
                <c:pt idx="22939">
                  <c:v>-101.997</c:v>
                </c:pt>
                <c:pt idx="22940">
                  <c:v>-101.995</c:v>
                </c:pt>
                <c:pt idx="22941">
                  <c:v>-101.99299999999999</c:v>
                </c:pt>
                <c:pt idx="22942">
                  <c:v>-101.991</c:v>
                </c:pt>
                <c:pt idx="22943">
                  <c:v>-101.989</c:v>
                </c:pt>
                <c:pt idx="22944">
                  <c:v>-101.98699999999999</c:v>
                </c:pt>
                <c:pt idx="22945">
                  <c:v>-101.985</c:v>
                </c:pt>
                <c:pt idx="22946">
                  <c:v>-101.983</c:v>
                </c:pt>
                <c:pt idx="22947">
                  <c:v>-101.98099999999999</c:v>
                </c:pt>
                <c:pt idx="22948">
                  <c:v>-101.979</c:v>
                </c:pt>
                <c:pt idx="22949">
                  <c:v>-101.977</c:v>
                </c:pt>
                <c:pt idx="22950">
                  <c:v>-101.97499999999999</c:v>
                </c:pt>
                <c:pt idx="22951">
                  <c:v>-101.973</c:v>
                </c:pt>
                <c:pt idx="22952">
                  <c:v>-101.971</c:v>
                </c:pt>
                <c:pt idx="22953">
                  <c:v>-101.96899999999999</c:v>
                </c:pt>
                <c:pt idx="22954">
                  <c:v>-101.967</c:v>
                </c:pt>
                <c:pt idx="22955">
                  <c:v>-101.965</c:v>
                </c:pt>
                <c:pt idx="22956">
                  <c:v>-101.96299999999999</c:v>
                </c:pt>
                <c:pt idx="22957">
                  <c:v>-101.961</c:v>
                </c:pt>
                <c:pt idx="22958">
                  <c:v>-101.959</c:v>
                </c:pt>
                <c:pt idx="22959">
                  <c:v>-101.95699999999999</c:v>
                </c:pt>
                <c:pt idx="22960">
                  <c:v>-101.955</c:v>
                </c:pt>
                <c:pt idx="22961">
                  <c:v>-101.953</c:v>
                </c:pt>
                <c:pt idx="22962">
                  <c:v>-101.95099999999999</c:v>
                </c:pt>
                <c:pt idx="22963">
                  <c:v>-101.949</c:v>
                </c:pt>
                <c:pt idx="22964">
                  <c:v>-101.947</c:v>
                </c:pt>
                <c:pt idx="22965">
                  <c:v>-101.94499999999999</c:v>
                </c:pt>
                <c:pt idx="22966">
                  <c:v>-101.943</c:v>
                </c:pt>
                <c:pt idx="22967">
                  <c:v>-101.941</c:v>
                </c:pt>
                <c:pt idx="22968">
                  <c:v>-101.93899999999999</c:v>
                </c:pt>
                <c:pt idx="22969">
                  <c:v>-101.937</c:v>
                </c:pt>
                <c:pt idx="22970">
                  <c:v>-101.935</c:v>
                </c:pt>
                <c:pt idx="22971">
                  <c:v>-101.93299999999999</c:v>
                </c:pt>
                <c:pt idx="22972">
                  <c:v>-101.931</c:v>
                </c:pt>
                <c:pt idx="22973">
                  <c:v>-101.929</c:v>
                </c:pt>
                <c:pt idx="22974">
                  <c:v>-101.92699999999999</c:v>
                </c:pt>
                <c:pt idx="22975">
                  <c:v>-101.925</c:v>
                </c:pt>
                <c:pt idx="22976">
                  <c:v>-101.923</c:v>
                </c:pt>
                <c:pt idx="22977">
                  <c:v>-101.92099999999999</c:v>
                </c:pt>
                <c:pt idx="22978">
                  <c:v>-101.919</c:v>
                </c:pt>
                <c:pt idx="22979">
                  <c:v>-101.917</c:v>
                </c:pt>
                <c:pt idx="22980">
                  <c:v>-101.91499999999999</c:v>
                </c:pt>
                <c:pt idx="22981">
                  <c:v>-101.913</c:v>
                </c:pt>
                <c:pt idx="22982">
                  <c:v>-101.911</c:v>
                </c:pt>
                <c:pt idx="22983">
                  <c:v>-101.90899999999999</c:v>
                </c:pt>
                <c:pt idx="22984">
                  <c:v>-101.907</c:v>
                </c:pt>
                <c:pt idx="22985">
                  <c:v>-101.905</c:v>
                </c:pt>
                <c:pt idx="22986">
                  <c:v>-101.90299999999999</c:v>
                </c:pt>
                <c:pt idx="22987">
                  <c:v>-101.90100000000001</c:v>
                </c:pt>
                <c:pt idx="22988">
                  <c:v>-101.899</c:v>
                </c:pt>
                <c:pt idx="22989">
                  <c:v>-101.89699999999999</c:v>
                </c:pt>
                <c:pt idx="22990">
                  <c:v>-101.89500000000001</c:v>
                </c:pt>
                <c:pt idx="22991">
                  <c:v>-101.893</c:v>
                </c:pt>
                <c:pt idx="22992">
                  <c:v>-101.89099999999999</c:v>
                </c:pt>
                <c:pt idx="22993">
                  <c:v>-101.88900000000001</c:v>
                </c:pt>
                <c:pt idx="22994">
                  <c:v>-101.887</c:v>
                </c:pt>
                <c:pt idx="22995">
                  <c:v>-101.88499999999999</c:v>
                </c:pt>
                <c:pt idx="22996">
                  <c:v>-101.88300000000001</c:v>
                </c:pt>
                <c:pt idx="22997">
                  <c:v>-101.881</c:v>
                </c:pt>
                <c:pt idx="22998">
                  <c:v>-101.87899999999999</c:v>
                </c:pt>
                <c:pt idx="22999">
                  <c:v>-101.87700000000001</c:v>
                </c:pt>
                <c:pt idx="23000">
                  <c:v>-101.875</c:v>
                </c:pt>
                <c:pt idx="23001">
                  <c:v>-101.87299999999999</c:v>
                </c:pt>
                <c:pt idx="23002">
                  <c:v>-101.87100000000001</c:v>
                </c:pt>
                <c:pt idx="23003">
                  <c:v>-101.869</c:v>
                </c:pt>
                <c:pt idx="23004">
                  <c:v>-101.86699999999999</c:v>
                </c:pt>
                <c:pt idx="23005">
                  <c:v>-101.86500000000001</c:v>
                </c:pt>
                <c:pt idx="23006">
                  <c:v>-101.863</c:v>
                </c:pt>
                <c:pt idx="23007">
                  <c:v>-101.86099999999999</c:v>
                </c:pt>
                <c:pt idx="23008">
                  <c:v>-101.85900000000001</c:v>
                </c:pt>
                <c:pt idx="23009">
                  <c:v>-101.857</c:v>
                </c:pt>
                <c:pt idx="23010">
                  <c:v>-101.85499999999999</c:v>
                </c:pt>
                <c:pt idx="23011">
                  <c:v>-101.85300000000001</c:v>
                </c:pt>
                <c:pt idx="23012">
                  <c:v>-101.851</c:v>
                </c:pt>
                <c:pt idx="23013">
                  <c:v>-101.84899999999999</c:v>
                </c:pt>
                <c:pt idx="23014">
                  <c:v>-101.84700000000001</c:v>
                </c:pt>
                <c:pt idx="23015">
                  <c:v>-101.845</c:v>
                </c:pt>
                <c:pt idx="23016">
                  <c:v>-101.843</c:v>
                </c:pt>
                <c:pt idx="23017">
                  <c:v>-101.84100000000001</c:v>
                </c:pt>
                <c:pt idx="23018">
                  <c:v>-101.839</c:v>
                </c:pt>
                <c:pt idx="23019">
                  <c:v>-101.837</c:v>
                </c:pt>
                <c:pt idx="23020">
                  <c:v>-101.83500000000001</c:v>
                </c:pt>
                <c:pt idx="23021">
                  <c:v>-101.833</c:v>
                </c:pt>
                <c:pt idx="23022">
                  <c:v>-101.831</c:v>
                </c:pt>
                <c:pt idx="23023">
                  <c:v>-101.82900000000001</c:v>
                </c:pt>
                <c:pt idx="23024">
                  <c:v>-101.827</c:v>
                </c:pt>
                <c:pt idx="23025">
                  <c:v>-101.825</c:v>
                </c:pt>
                <c:pt idx="23026">
                  <c:v>-101.82300000000001</c:v>
                </c:pt>
                <c:pt idx="23027">
                  <c:v>-101.821</c:v>
                </c:pt>
                <c:pt idx="23028">
                  <c:v>-101.819</c:v>
                </c:pt>
                <c:pt idx="23029">
                  <c:v>-101.81700000000001</c:v>
                </c:pt>
                <c:pt idx="23030">
                  <c:v>-101.815</c:v>
                </c:pt>
                <c:pt idx="23031">
                  <c:v>-101.813</c:v>
                </c:pt>
                <c:pt idx="23032">
                  <c:v>-101.81100000000001</c:v>
                </c:pt>
                <c:pt idx="23033">
                  <c:v>-101.809</c:v>
                </c:pt>
                <c:pt idx="23034">
                  <c:v>-101.807</c:v>
                </c:pt>
                <c:pt idx="23035">
                  <c:v>-101.80500000000001</c:v>
                </c:pt>
                <c:pt idx="23036">
                  <c:v>-101.803</c:v>
                </c:pt>
                <c:pt idx="23037">
                  <c:v>-101.801</c:v>
                </c:pt>
                <c:pt idx="23038">
                  <c:v>-101.79900000000001</c:v>
                </c:pt>
                <c:pt idx="23039">
                  <c:v>-101.797</c:v>
                </c:pt>
                <c:pt idx="23040">
                  <c:v>-101.795</c:v>
                </c:pt>
                <c:pt idx="23041">
                  <c:v>-101.79300000000001</c:v>
                </c:pt>
                <c:pt idx="23042">
                  <c:v>-101.791</c:v>
                </c:pt>
                <c:pt idx="23043">
                  <c:v>-101.789</c:v>
                </c:pt>
                <c:pt idx="23044">
                  <c:v>-101.78700000000001</c:v>
                </c:pt>
                <c:pt idx="23045">
                  <c:v>-101.785</c:v>
                </c:pt>
                <c:pt idx="23046">
                  <c:v>-101.783</c:v>
                </c:pt>
                <c:pt idx="23047">
                  <c:v>-101.78100000000001</c:v>
                </c:pt>
                <c:pt idx="23048">
                  <c:v>-101.779</c:v>
                </c:pt>
                <c:pt idx="23049">
                  <c:v>-101.777</c:v>
                </c:pt>
                <c:pt idx="23050">
                  <c:v>-101.77500000000001</c:v>
                </c:pt>
                <c:pt idx="23051">
                  <c:v>-101.773</c:v>
                </c:pt>
                <c:pt idx="23052">
                  <c:v>-101.771</c:v>
                </c:pt>
                <c:pt idx="23053">
                  <c:v>-101.76900000000001</c:v>
                </c:pt>
                <c:pt idx="23054">
                  <c:v>-101.767</c:v>
                </c:pt>
                <c:pt idx="23055">
                  <c:v>-101.765</c:v>
                </c:pt>
                <c:pt idx="23056">
                  <c:v>-101.76300000000001</c:v>
                </c:pt>
                <c:pt idx="23057">
                  <c:v>-101.761</c:v>
                </c:pt>
                <c:pt idx="23058">
                  <c:v>-101.759</c:v>
                </c:pt>
                <c:pt idx="23059">
                  <c:v>-101.75700000000001</c:v>
                </c:pt>
                <c:pt idx="23060">
                  <c:v>-101.755</c:v>
                </c:pt>
                <c:pt idx="23061">
                  <c:v>-101.753</c:v>
                </c:pt>
                <c:pt idx="23062">
                  <c:v>-101.751</c:v>
                </c:pt>
                <c:pt idx="23063">
                  <c:v>-101.749</c:v>
                </c:pt>
                <c:pt idx="23064">
                  <c:v>-101.747</c:v>
                </c:pt>
                <c:pt idx="23065">
                  <c:v>-101.745</c:v>
                </c:pt>
                <c:pt idx="23066">
                  <c:v>-101.74299999999999</c:v>
                </c:pt>
                <c:pt idx="23067">
                  <c:v>-101.741</c:v>
                </c:pt>
                <c:pt idx="23068">
                  <c:v>-101.739</c:v>
                </c:pt>
                <c:pt idx="23069">
                  <c:v>-101.73699999999999</c:v>
                </c:pt>
                <c:pt idx="23070">
                  <c:v>-101.735</c:v>
                </c:pt>
                <c:pt idx="23071">
                  <c:v>-101.733</c:v>
                </c:pt>
                <c:pt idx="23072">
                  <c:v>-101.73099999999999</c:v>
                </c:pt>
                <c:pt idx="23073">
                  <c:v>-101.729</c:v>
                </c:pt>
                <c:pt idx="23074">
                  <c:v>-101.727</c:v>
                </c:pt>
                <c:pt idx="23075">
                  <c:v>-101.72499999999999</c:v>
                </c:pt>
                <c:pt idx="23076">
                  <c:v>-101.723</c:v>
                </c:pt>
                <c:pt idx="23077">
                  <c:v>-101.721</c:v>
                </c:pt>
                <c:pt idx="23078">
                  <c:v>-101.71899999999999</c:v>
                </c:pt>
                <c:pt idx="23079">
                  <c:v>-101.717</c:v>
                </c:pt>
                <c:pt idx="23080">
                  <c:v>-101.715</c:v>
                </c:pt>
                <c:pt idx="23081">
                  <c:v>-101.71299999999999</c:v>
                </c:pt>
                <c:pt idx="23082">
                  <c:v>-101.711</c:v>
                </c:pt>
                <c:pt idx="23083">
                  <c:v>-101.709</c:v>
                </c:pt>
                <c:pt idx="23084">
                  <c:v>-101.70699999999999</c:v>
                </c:pt>
                <c:pt idx="23085">
                  <c:v>-101.705</c:v>
                </c:pt>
                <c:pt idx="23086">
                  <c:v>-101.703</c:v>
                </c:pt>
                <c:pt idx="23087">
                  <c:v>-101.70099999999999</c:v>
                </c:pt>
                <c:pt idx="23088">
                  <c:v>-101.699</c:v>
                </c:pt>
                <c:pt idx="23089">
                  <c:v>-101.697</c:v>
                </c:pt>
                <c:pt idx="23090">
                  <c:v>-101.69499999999999</c:v>
                </c:pt>
                <c:pt idx="23091">
                  <c:v>-101.693</c:v>
                </c:pt>
                <c:pt idx="23092">
                  <c:v>-101.691</c:v>
                </c:pt>
                <c:pt idx="23093">
                  <c:v>-101.68899999999999</c:v>
                </c:pt>
                <c:pt idx="23094">
                  <c:v>-101.687</c:v>
                </c:pt>
                <c:pt idx="23095">
                  <c:v>-101.685</c:v>
                </c:pt>
                <c:pt idx="23096">
                  <c:v>-101.68299999999999</c:v>
                </c:pt>
                <c:pt idx="23097">
                  <c:v>-101.681</c:v>
                </c:pt>
                <c:pt idx="23098">
                  <c:v>-101.679</c:v>
                </c:pt>
                <c:pt idx="23099">
                  <c:v>-101.67699999999999</c:v>
                </c:pt>
                <c:pt idx="23100">
                  <c:v>-101.675</c:v>
                </c:pt>
                <c:pt idx="23101">
                  <c:v>-101.673</c:v>
                </c:pt>
                <c:pt idx="23102">
                  <c:v>-101.67099999999999</c:v>
                </c:pt>
                <c:pt idx="23103">
                  <c:v>-101.669</c:v>
                </c:pt>
                <c:pt idx="23104">
                  <c:v>-101.667</c:v>
                </c:pt>
                <c:pt idx="23105">
                  <c:v>-101.66499999999999</c:v>
                </c:pt>
                <c:pt idx="23106">
                  <c:v>-101.663</c:v>
                </c:pt>
                <c:pt idx="23107">
                  <c:v>-101.661</c:v>
                </c:pt>
                <c:pt idx="23108">
                  <c:v>-101.65899999999999</c:v>
                </c:pt>
                <c:pt idx="23109">
                  <c:v>-101.657</c:v>
                </c:pt>
                <c:pt idx="23110">
                  <c:v>-101.655</c:v>
                </c:pt>
                <c:pt idx="23111">
                  <c:v>-101.65299999999999</c:v>
                </c:pt>
                <c:pt idx="23112">
                  <c:v>-101.65100000000001</c:v>
                </c:pt>
                <c:pt idx="23113">
                  <c:v>-101.649</c:v>
                </c:pt>
                <c:pt idx="23114">
                  <c:v>-101.64699999999999</c:v>
                </c:pt>
                <c:pt idx="23115">
                  <c:v>-101.64500000000001</c:v>
                </c:pt>
                <c:pt idx="23116">
                  <c:v>-101.643</c:v>
                </c:pt>
                <c:pt idx="23117">
                  <c:v>-101.64099999999999</c:v>
                </c:pt>
                <c:pt idx="23118">
                  <c:v>-101.63900000000001</c:v>
                </c:pt>
                <c:pt idx="23119">
                  <c:v>-101.637</c:v>
                </c:pt>
                <c:pt idx="23120">
                  <c:v>-101.63499999999999</c:v>
                </c:pt>
                <c:pt idx="23121">
                  <c:v>-101.63300000000001</c:v>
                </c:pt>
                <c:pt idx="23122">
                  <c:v>-101.631</c:v>
                </c:pt>
                <c:pt idx="23123">
                  <c:v>-101.62899999999999</c:v>
                </c:pt>
                <c:pt idx="23124">
                  <c:v>-101.62700000000001</c:v>
                </c:pt>
                <c:pt idx="23125">
                  <c:v>-101.625</c:v>
                </c:pt>
                <c:pt idx="23126">
                  <c:v>-101.62299999999999</c:v>
                </c:pt>
                <c:pt idx="23127">
                  <c:v>-101.62100000000001</c:v>
                </c:pt>
                <c:pt idx="23128">
                  <c:v>-101.619</c:v>
                </c:pt>
                <c:pt idx="23129">
                  <c:v>-101.61699999999999</c:v>
                </c:pt>
                <c:pt idx="23130">
                  <c:v>-101.61500000000001</c:v>
                </c:pt>
                <c:pt idx="23131">
                  <c:v>-101.613</c:v>
                </c:pt>
                <c:pt idx="23132">
                  <c:v>-101.61099999999999</c:v>
                </c:pt>
                <c:pt idx="23133">
                  <c:v>-101.60900000000001</c:v>
                </c:pt>
                <c:pt idx="23134">
                  <c:v>-101.607</c:v>
                </c:pt>
                <c:pt idx="23135">
                  <c:v>-101.60499999999999</c:v>
                </c:pt>
                <c:pt idx="23136">
                  <c:v>-101.60300000000001</c:v>
                </c:pt>
                <c:pt idx="23137">
                  <c:v>-101.601</c:v>
                </c:pt>
                <c:pt idx="23138">
                  <c:v>-101.59899999999999</c:v>
                </c:pt>
                <c:pt idx="23139">
                  <c:v>-101.59700000000001</c:v>
                </c:pt>
                <c:pt idx="23140">
                  <c:v>-101.595</c:v>
                </c:pt>
                <c:pt idx="23141">
                  <c:v>-101.593</c:v>
                </c:pt>
                <c:pt idx="23142">
                  <c:v>-101.59100000000001</c:v>
                </c:pt>
                <c:pt idx="23143">
                  <c:v>-101.589</c:v>
                </c:pt>
                <c:pt idx="23144">
                  <c:v>-101.587</c:v>
                </c:pt>
                <c:pt idx="23145">
                  <c:v>-101.58500000000001</c:v>
                </c:pt>
                <c:pt idx="23146">
                  <c:v>-101.583</c:v>
                </c:pt>
                <c:pt idx="23147">
                  <c:v>-101.581</c:v>
                </c:pt>
                <c:pt idx="23148">
                  <c:v>-101.57900000000001</c:v>
                </c:pt>
                <c:pt idx="23149">
                  <c:v>-101.577</c:v>
                </c:pt>
                <c:pt idx="23150">
                  <c:v>-101.575</c:v>
                </c:pt>
                <c:pt idx="23151">
                  <c:v>-101.57300000000001</c:v>
                </c:pt>
                <c:pt idx="23152">
                  <c:v>-101.571</c:v>
                </c:pt>
                <c:pt idx="23153">
                  <c:v>-101.569</c:v>
                </c:pt>
                <c:pt idx="23154">
                  <c:v>-101.56700000000001</c:v>
                </c:pt>
                <c:pt idx="23155">
                  <c:v>-101.565</c:v>
                </c:pt>
                <c:pt idx="23156">
                  <c:v>-101.563</c:v>
                </c:pt>
                <c:pt idx="23157">
                  <c:v>-101.56100000000001</c:v>
                </c:pt>
                <c:pt idx="23158">
                  <c:v>-101.559</c:v>
                </c:pt>
                <c:pt idx="23159">
                  <c:v>-101.557</c:v>
                </c:pt>
                <c:pt idx="23160">
                  <c:v>-101.55500000000001</c:v>
                </c:pt>
                <c:pt idx="23161">
                  <c:v>-101.553</c:v>
                </c:pt>
                <c:pt idx="23162">
                  <c:v>-101.551</c:v>
                </c:pt>
                <c:pt idx="23163">
                  <c:v>-101.54900000000001</c:v>
                </c:pt>
                <c:pt idx="23164">
                  <c:v>-101.547</c:v>
                </c:pt>
                <c:pt idx="23165">
                  <c:v>-101.545</c:v>
                </c:pt>
                <c:pt idx="23166">
                  <c:v>-101.54300000000001</c:v>
                </c:pt>
                <c:pt idx="23167">
                  <c:v>-101.541</c:v>
                </c:pt>
                <c:pt idx="23168">
                  <c:v>-101.539</c:v>
                </c:pt>
                <c:pt idx="23169">
                  <c:v>-101.53700000000001</c:v>
                </c:pt>
                <c:pt idx="23170">
                  <c:v>-101.535</c:v>
                </c:pt>
                <c:pt idx="23171">
                  <c:v>-101.533</c:v>
                </c:pt>
                <c:pt idx="23172">
                  <c:v>-101.53100000000001</c:v>
                </c:pt>
                <c:pt idx="23173">
                  <c:v>-101.529</c:v>
                </c:pt>
                <c:pt idx="23174">
                  <c:v>-101.527</c:v>
                </c:pt>
                <c:pt idx="23175">
                  <c:v>-101.52500000000001</c:v>
                </c:pt>
                <c:pt idx="23176">
                  <c:v>-101.523</c:v>
                </c:pt>
                <c:pt idx="23177">
                  <c:v>-101.521</c:v>
                </c:pt>
                <c:pt idx="23178">
                  <c:v>-101.51900000000001</c:v>
                </c:pt>
                <c:pt idx="23179">
                  <c:v>-101.517</c:v>
                </c:pt>
                <c:pt idx="23180">
                  <c:v>-101.515</c:v>
                </c:pt>
                <c:pt idx="23181">
                  <c:v>-101.51300000000001</c:v>
                </c:pt>
                <c:pt idx="23182">
                  <c:v>-101.511</c:v>
                </c:pt>
                <c:pt idx="23183">
                  <c:v>-101.509</c:v>
                </c:pt>
                <c:pt idx="23184">
                  <c:v>-101.50700000000001</c:v>
                </c:pt>
                <c:pt idx="23185">
                  <c:v>-101.505</c:v>
                </c:pt>
                <c:pt idx="23186">
                  <c:v>-101.503</c:v>
                </c:pt>
                <c:pt idx="23187">
                  <c:v>-101.501</c:v>
                </c:pt>
                <c:pt idx="23188">
                  <c:v>-101.499</c:v>
                </c:pt>
                <c:pt idx="23189">
                  <c:v>-101.497</c:v>
                </c:pt>
                <c:pt idx="23190">
                  <c:v>-101.495</c:v>
                </c:pt>
                <c:pt idx="23191">
                  <c:v>-101.49299999999999</c:v>
                </c:pt>
                <c:pt idx="23192">
                  <c:v>-101.491</c:v>
                </c:pt>
                <c:pt idx="23193">
                  <c:v>-101.489</c:v>
                </c:pt>
                <c:pt idx="23194">
                  <c:v>-101.48699999999999</c:v>
                </c:pt>
                <c:pt idx="23195">
                  <c:v>-101.485</c:v>
                </c:pt>
                <c:pt idx="23196">
                  <c:v>-101.483</c:v>
                </c:pt>
                <c:pt idx="23197">
                  <c:v>-101.48099999999999</c:v>
                </c:pt>
                <c:pt idx="23198">
                  <c:v>-101.479</c:v>
                </c:pt>
                <c:pt idx="23199">
                  <c:v>-101.477</c:v>
                </c:pt>
                <c:pt idx="23200">
                  <c:v>-101.47499999999999</c:v>
                </c:pt>
                <c:pt idx="23201">
                  <c:v>-101.473</c:v>
                </c:pt>
                <c:pt idx="23202">
                  <c:v>-101.471</c:v>
                </c:pt>
                <c:pt idx="23203">
                  <c:v>-101.46899999999999</c:v>
                </c:pt>
                <c:pt idx="23204">
                  <c:v>-101.467</c:v>
                </c:pt>
                <c:pt idx="23205">
                  <c:v>-101.465</c:v>
                </c:pt>
                <c:pt idx="23206">
                  <c:v>-101.46299999999999</c:v>
                </c:pt>
                <c:pt idx="23207">
                  <c:v>-101.461</c:v>
                </c:pt>
                <c:pt idx="23208">
                  <c:v>-101.459</c:v>
                </c:pt>
                <c:pt idx="23209">
                  <c:v>-101.45699999999999</c:v>
                </c:pt>
                <c:pt idx="23210">
                  <c:v>-101.455</c:v>
                </c:pt>
                <c:pt idx="23211">
                  <c:v>-101.453</c:v>
                </c:pt>
                <c:pt idx="23212">
                  <c:v>-101.45099999999999</c:v>
                </c:pt>
                <c:pt idx="23213">
                  <c:v>-101.449</c:v>
                </c:pt>
                <c:pt idx="23214">
                  <c:v>-101.447</c:v>
                </c:pt>
                <c:pt idx="23215">
                  <c:v>-101.44499999999999</c:v>
                </c:pt>
                <c:pt idx="23216">
                  <c:v>-101.443</c:v>
                </c:pt>
                <c:pt idx="23217">
                  <c:v>-101.441</c:v>
                </c:pt>
                <c:pt idx="23218">
                  <c:v>-101.43899999999999</c:v>
                </c:pt>
                <c:pt idx="23219">
                  <c:v>-101.437</c:v>
                </c:pt>
                <c:pt idx="23220">
                  <c:v>-101.435</c:v>
                </c:pt>
                <c:pt idx="23221">
                  <c:v>-101.43299999999999</c:v>
                </c:pt>
                <c:pt idx="23222">
                  <c:v>-101.431</c:v>
                </c:pt>
                <c:pt idx="23223">
                  <c:v>-101.429</c:v>
                </c:pt>
                <c:pt idx="23224">
                  <c:v>-101.42699999999999</c:v>
                </c:pt>
                <c:pt idx="23225">
                  <c:v>-101.425</c:v>
                </c:pt>
                <c:pt idx="23226">
                  <c:v>-101.423</c:v>
                </c:pt>
                <c:pt idx="23227">
                  <c:v>-101.42099999999999</c:v>
                </c:pt>
                <c:pt idx="23228">
                  <c:v>-101.419</c:v>
                </c:pt>
                <c:pt idx="23229">
                  <c:v>-101.417</c:v>
                </c:pt>
                <c:pt idx="23230">
                  <c:v>-101.41499999999999</c:v>
                </c:pt>
                <c:pt idx="23231">
                  <c:v>-101.413</c:v>
                </c:pt>
                <c:pt idx="23232">
                  <c:v>-101.411</c:v>
                </c:pt>
                <c:pt idx="23233">
                  <c:v>-101.40899999999999</c:v>
                </c:pt>
                <c:pt idx="23234">
                  <c:v>-101.407</c:v>
                </c:pt>
                <c:pt idx="23235">
                  <c:v>-101.405</c:v>
                </c:pt>
                <c:pt idx="23236">
                  <c:v>-101.40299999999999</c:v>
                </c:pt>
                <c:pt idx="23237">
                  <c:v>-101.40100000000001</c:v>
                </c:pt>
                <c:pt idx="23238">
                  <c:v>-101.399</c:v>
                </c:pt>
                <c:pt idx="23239">
                  <c:v>-101.39699999999999</c:v>
                </c:pt>
                <c:pt idx="23240">
                  <c:v>-101.39500000000001</c:v>
                </c:pt>
                <c:pt idx="23241">
                  <c:v>-101.393</c:v>
                </c:pt>
                <c:pt idx="23242">
                  <c:v>-101.39099999999999</c:v>
                </c:pt>
                <c:pt idx="23243">
                  <c:v>-101.38900000000001</c:v>
                </c:pt>
                <c:pt idx="23244">
                  <c:v>-101.387</c:v>
                </c:pt>
                <c:pt idx="23245">
                  <c:v>-101.38499999999999</c:v>
                </c:pt>
                <c:pt idx="23246">
                  <c:v>-101.38300000000001</c:v>
                </c:pt>
                <c:pt idx="23247">
                  <c:v>-101.381</c:v>
                </c:pt>
                <c:pt idx="23248">
                  <c:v>-101.37899999999999</c:v>
                </c:pt>
                <c:pt idx="23249">
                  <c:v>-101.37700000000001</c:v>
                </c:pt>
                <c:pt idx="23250">
                  <c:v>-101.375</c:v>
                </c:pt>
                <c:pt idx="23251">
                  <c:v>-101.37299999999999</c:v>
                </c:pt>
                <c:pt idx="23252">
                  <c:v>-101.37100000000001</c:v>
                </c:pt>
                <c:pt idx="23253">
                  <c:v>-101.369</c:v>
                </c:pt>
                <c:pt idx="23254">
                  <c:v>-101.36699999999999</c:v>
                </c:pt>
                <c:pt idx="23255">
                  <c:v>-101.36500000000001</c:v>
                </c:pt>
                <c:pt idx="23256">
                  <c:v>-101.363</c:v>
                </c:pt>
                <c:pt idx="23257">
                  <c:v>-101.36099999999999</c:v>
                </c:pt>
                <c:pt idx="23258">
                  <c:v>-101.35900000000001</c:v>
                </c:pt>
                <c:pt idx="23259">
                  <c:v>-101.357</c:v>
                </c:pt>
                <c:pt idx="23260">
                  <c:v>-101.35499999999999</c:v>
                </c:pt>
                <c:pt idx="23261">
                  <c:v>-101.35300000000001</c:v>
                </c:pt>
                <c:pt idx="23262">
                  <c:v>-101.351</c:v>
                </c:pt>
                <c:pt idx="23263">
                  <c:v>-101.34899999999999</c:v>
                </c:pt>
                <c:pt idx="23264">
                  <c:v>-101.34700000000001</c:v>
                </c:pt>
                <c:pt idx="23265">
                  <c:v>-101.345</c:v>
                </c:pt>
                <c:pt idx="23266">
                  <c:v>-101.343</c:v>
                </c:pt>
                <c:pt idx="23267">
                  <c:v>-101.34100000000001</c:v>
                </c:pt>
                <c:pt idx="23268">
                  <c:v>-101.339</c:v>
                </c:pt>
                <c:pt idx="23269">
                  <c:v>-101.337</c:v>
                </c:pt>
                <c:pt idx="23270">
                  <c:v>-101.33500000000001</c:v>
                </c:pt>
                <c:pt idx="23271">
                  <c:v>-101.333</c:v>
                </c:pt>
                <c:pt idx="23272">
                  <c:v>-101.331</c:v>
                </c:pt>
                <c:pt idx="23273">
                  <c:v>-101.32900000000001</c:v>
                </c:pt>
                <c:pt idx="23274">
                  <c:v>-101.327</c:v>
                </c:pt>
                <c:pt idx="23275">
                  <c:v>-101.325</c:v>
                </c:pt>
                <c:pt idx="23276">
                  <c:v>-101.32300000000001</c:v>
                </c:pt>
                <c:pt idx="23277">
                  <c:v>-101.321</c:v>
                </c:pt>
                <c:pt idx="23278">
                  <c:v>-101.319</c:v>
                </c:pt>
                <c:pt idx="23279">
                  <c:v>-101.31700000000001</c:v>
                </c:pt>
                <c:pt idx="23280">
                  <c:v>-101.315</c:v>
                </c:pt>
                <c:pt idx="23281">
                  <c:v>-101.313</c:v>
                </c:pt>
                <c:pt idx="23282">
                  <c:v>-101.31100000000001</c:v>
                </c:pt>
                <c:pt idx="23283">
                  <c:v>-101.309</c:v>
                </c:pt>
                <c:pt idx="23284">
                  <c:v>-101.307</c:v>
                </c:pt>
                <c:pt idx="23285">
                  <c:v>-101.30500000000001</c:v>
                </c:pt>
                <c:pt idx="23286">
                  <c:v>-101.303</c:v>
                </c:pt>
                <c:pt idx="23287">
                  <c:v>-101.301</c:v>
                </c:pt>
                <c:pt idx="23288">
                  <c:v>-101.29900000000001</c:v>
                </c:pt>
                <c:pt idx="23289">
                  <c:v>-101.297</c:v>
                </c:pt>
                <c:pt idx="23290">
                  <c:v>-101.295</c:v>
                </c:pt>
                <c:pt idx="23291">
                  <c:v>-101.29300000000001</c:v>
                </c:pt>
                <c:pt idx="23292">
                  <c:v>-101.291</c:v>
                </c:pt>
                <c:pt idx="23293">
                  <c:v>-101.289</c:v>
                </c:pt>
                <c:pt idx="23294">
                  <c:v>-101.28700000000001</c:v>
                </c:pt>
                <c:pt idx="23295">
                  <c:v>-101.285</c:v>
                </c:pt>
                <c:pt idx="23296">
                  <c:v>-101.283</c:v>
                </c:pt>
                <c:pt idx="23297">
                  <c:v>-101.28100000000001</c:v>
                </c:pt>
                <c:pt idx="23298">
                  <c:v>-101.279</c:v>
                </c:pt>
                <c:pt idx="23299">
                  <c:v>-101.277</c:v>
                </c:pt>
                <c:pt idx="23300">
                  <c:v>-101.27500000000001</c:v>
                </c:pt>
                <c:pt idx="23301">
                  <c:v>-101.273</c:v>
                </c:pt>
                <c:pt idx="23302">
                  <c:v>-101.271</c:v>
                </c:pt>
                <c:pt idx="23303">
                  <c:v>-101.26900000000001</c:v>
                </c:pt>
                <c:pt idx="23304">
                  <c:v>-101.267</c:v>
                </c:pt>
                <c:pt idx="23305">
                  <c:v>-101.265</c:v>
                </c:pt>
                <c:pt idx="23306">
                  <c:v>-101.26300000000001</c:v>
                </c:pt>
                <c:pt idx="23307">
                  <c:v>-101.261</c:v>
                </c:pt>
                <c:pt idx="23308">
                  <c:v>-101.259</c:v>
                </c:pt>
                <c:pt idx="23309">
                  <c:v>-101.25700000000001</c:v>
                </c:pt>
                <c:pt idx="23310">
                  <c:v>-101.255</c:v>
                </c:pt>
                <c:pt idx="23311">
                  <c:v>-101.253</c:v>
                </c:pt>
                <c:pt idx="23312">
                  <c:v>-101.251</c:v>
                </c:pt>
                <c:pt idx="23313">
                  <c:v>-101.249</c:v>
                </c:pt>
                <c:pt idx="23314">
                  <c:v>-101.247</c:v>
                </c:pt>
                <c:pt idx="23315">
                  <c:v>-101.245</c:v>
                </c:pt>
                <c:pt idx="23316">
                  <c:v>-101.24299999999999</c:v>
                </c:pt>
                <c:pt idx="23317">
                  <c:v>-101.241</c:v>
                </c:pt>
                <c:pt idx="23318">
                  <c:v>-101.239</c:v>
                </c:pt>
                <c:pt idx="23319">
                  <c:v>-101.23699999999999</c:v>
                </c:pt>
                <c:pt idx="23320">
                  <c:v>-101.235</c:v>
                </c:pt>
                <c:pt idx="23321">
                  <c:v>-101.233</c:v>
                </c:pt>
                <c:pt idx="23322">
                  <c:v>-101.23099999999999</c:v>
                </c:pt>
                <c:pt idx="23323">
                  <c:v>-101.229</c:v>
                </c:pt>
                <c:pt idx="23324">
                  <c:v>-101.227</c:v>
                </c:pt>
                <c:pt idx="23325">
                  <c:v>-101.22499999999999</c:v>
                </c:pt>
                <c:pt idx="23326">
                  <c:v>-101.223</c:v>
                </c:pt>
                <c:pt idx="23327">
                  <c:v>-101.221</c:v>
                </c:pt>
                <c:pt idx="23328">
                  <c:v>-101.21899999999999</c:v>
                </c:pt>
                <c:pt idx="23329">
                  <c:v>-101.217</c:v>
                </c:pt>
                <c:pt idx="23330">
                  <c:v>-101.215</c:v>
                </c:pt>
                <c:pt idx="23331">
                  <c:v>-101.21299999999999</c:v>
                </c:pt>
                <c:pt idx="23332">
                  <c:v>-101.211</c:v>
                </c:pt>
                <c:pt idx="23333">
                  <c:v>-101.209</c:v>
                </c:pt>
                <c:pt idx="23334">
                  <c:v>-101.20699999999999</c:v>
                </c:pt>
                <c:pt idx="23335">
                  <c:v>-101.205</c:v>
                </c:pt>
                <c:pt idx="23336">
                  <c:v>-101.203</c:v>
                </c:pt>
                <c:pt idx="23337">
                  <c:v>-101.20099999999999</c:v>
                </c:pt>
                <c:pt idx="23338">
                  <c:v>-101.199</c:v>
                </c:pt>
                <c:pt idx="23339">
                  <c:v>-101.197</c:v>
                </c:pt>
                <c:pt idx="23340">
                  <c:v>-101.19499999999999</c:v>
                </c:pt>
                <c:pt idx="23341">
                  <c:v>-101.193</c:v>
                </c:pt>
                <c:pt idx="23342">
                  <c:v>-101.191</c:v>
                </c:pt>
                <c:pt idx="23343">
                  <c:v>-101.18899999999999</c:v>
                </c:pt>
                <c:pt idx="23344">
                  <c:v>-101.187</c:v>
                </c:pt>
                <c:pt idx="23345">
                  <c:v>-101.185</c:v>
                </c:pt>
                <c:pt idx="23346">
                  <c:v>-101.18299999999999</c:v>
                </c:pt>
                <c:pt idx="23347">
                  <c:v>-101.181</c:v>
                </c:pt>
                <c:pt idx="23348">
                  <c:v>-101.179</c:v>
                </c:pt>
                <c:pt idx="23349">
                  <c:v>-101.17699999999999</c:v>
                </c:pt>
                <c:pt idx="23350">
                  <c:v>-101.175</c:v>
                </c:pt>
                <c:pt idx="23351">
                  <c:v>-101.173</c:v>
                </c:pt>
                <c:pt idx="23352">
                  <c:v>-101.17099999999999</c:v>
                </c:pt>
                <c:pt idx="23353">
                  <c:v>-101.169</c:v>
                </c:pt>
                <c:pt idx="23354">
                  <c:v>-101.167</c:v>
                </c:pt>
                <c:pt idx="23355">
                  <c:v>-101.16499999999999</c:v>
                </c:pt>
                <c:pt idx="23356">
                  <c:v>-101.163</c:v>
                </c:pt>
                <c:pt idx="23357">
                  <c:v>-101.161</c:v>
                </c:pt>
                <c:pt idx="23358">
                  <c:v>-101.15899999999999</c:v>
                </c:pt>
                <c:pt idx="23359">
                  <c:v>-101.157</c:v>
                </c:pt>
                <c:pt idx="23360">
                  <c:v>-101.155</c:v>
                </c:pt>
                <c:pt idx="23361">
                  <c:v>-101.15299999999999</c:v>
                </c:pt>
                <c:pt idx="23362">
                  <c:v>-101.15100000000001</c:v>
                </c:pt>
                <c:pt idx="23363">
                  <c:v>-101.149</c:v>
                </c:pt>
                <c:pt idx="23364">
                  <c:v>-101.14699999999999</c:v>
                </c:pt>
                <c:pt idx="23365">
                  <c:v>-101.14500000000001</c:v>
                </c:pt>
                <c:pt idx="23366">
                  <c:v>-101.143</c:v>
                </c:pt>
                <c:pt idx="23367">
                  <c:v>-101.14099999999999</c:v>
                </c:pt>
                <c:pt idx="23368">
                  <c:v>-101.13900000000001</c:v>
                </c:pt>
                <c:pt idx="23369">
                  <c:v>-101.137</c:v>
                </c:pt>
                <c:pt idx="23370">
                  <c:v>-101.13499999999999</c:v>
                </c:pt>
                <c:pt idx="23371">
                  <c:v>-101.13300000000001</c:v>
                </c:pt>
                <c:pt idx="23372">
                  <c:v>-101.131</c:v>
                </c:pt>
                <c:pt idx="23373">
                  <c:v>-101.12899999999999</c:v>
                </c:pt>
                <c:pt idx="23374">
                  <c:v>-101.12700000000001</c:v>
                </c:pt>
                <c:pt idx="23375">
                  <c:v>-101.125</c:v>
                </c:pt>
                <c:pt idx="23376">
                  <c:v>-101.12299999999999</c:v>
                </c:pt>
                <c:pt idx="23377">
                  <c:v>-101.12100000000001</c:v>
                </c:pt>
                <c:pt idx="23378">
                  <c:v>-101.119</c:v>
                </c:pt>
                <c:pt idx="23379">
                  <c:v>-101.11699999999999</c:v>
                </c:pt>
                <c:pt idx="23380">
                  <c:v>-101.11500000000001</c:v>
                </c:pt>
                <c:pt idx="23381">
                  <c:v>-101.113</c:v>
                </c:pt>
                <c:pt idx="23382">
                  <c:v>-101.11099999999999</c:v>
                </c:pt>
                <c:pt idx="23383">
                  <c:v>-101.10900000000001</c:v>
                </c:pt>
                <c:pt idx="23384">
                  <c:v>-101.107</c:v>
                </c:pt>
                <c:pt idx="23385">
                  <c:v>-101.10499999999999</c:v>
                </c:pt>
                <c:pt idx="23386">
                  <c:v>-101.10300000000001</c:v>
                </c:pt>
                <c:pt idx="23387">
                  <c:v>-101.101</c:v>
                </c:pt>
                <c:pt idx="23388">
                  <c:v>-101.09899999999999</c:v>
                </c:pt>
                <c:pt idx="23389">
                  <c:v>-101.09700000000001</c:v>
                </c:pt>
                <c:pt idx="23390">
                  <c:v>-101.095</c:v>
                </c:pt>
                <c:pt idx="23391">
                  <c:v>-101.093</c:v>
                </c:pt>
                <c:pt idx="23392">
                  <c:v>-101.09100000000001</c:v>
                </c:pt>
                <c:pt idx="23393">
                  <c:v>-101.089</c:v>
                </c:pt>
                <c:pt idx="23394">
                  <c:v>-101.087</c:v>
                </c:pt>
                <c:pt idx="23395">
                  <c:v>-101.08500000000001</c:v>
                </c:pt>
                <c:pt idx="23396">
                  <c:v>-101.083</c:v>
                </c:pt>
                <c:pt idx="23397">
                  <c:v>-101.081</c:v>
                </c:pt>
                <c:pt idx="23398">
                  <c:v>-101.07900000000001</c:v>
                </c:pt>
                <c:pt idx="23399">
                  <c:v>-101.077</c:v>
                </c:pt>
                <c:pt idx="23400">
                  <c:v>-101.075</c:v>
                </c:pt>
                <c:pt idx="23401">
                  <c:v>-101.07300000000001</c:v>
                </c:pt>
                <c:pt idx="23402">
                  <c:v>-101.071</c:v>
                </c:pt>
                <c:pt idx="23403">
                  <c:v>-101.069</c:v>
                </c:pt>
                <c:pt idx="23404">
                  <c:v>-101.06700000000001</c:v>
                </c:pt>
                <c:pt idx="23405">
                  <c:v>-101.065</c:v>
                </c:pt>
                <c:pt idx="23406">
                  <c:v>-101.063</c:v>
                </c:pt>
                <c:pt idx="23407">
                  <c:v>-101.06100000000001</c:v>
                </c:pt>
                <c:pt idx="23408">
                  <c:v>-101.059</c:v>
                </c:pt>
                <c:pt idx="23409">
                  <c:v>-101.057</c:v>
                </c:pt>
                <c:pt idx="23410">
                  <c:v>-101.05500000000001</c:v>
                </c:pt>
                <c:pt idx="23411">
                  <c:v>-101.053</c:v>
                </c:pt>
                <c:pt idx="23412">
                  <c:v>-101.051</c:v>
                </c:pt>
                <c:pt idx="23413">
                  <c:v>-101.04900000000001</c:v>
                </c:pt>
                <c:pt idx="23414">
                  <c:v>-101.047</c:v>
                </c:pt>
                <c:pt idx="23415">
                  <c:v>-101.045</c:v>
                </c:pt>
                <c:pt idx="23416">
                  <c:v>-101.04300000000001</c:v>
                </c:pt>
                <c:pt idx="23417">
                  <c:v>-101.041</c:v>
                </c:pt>
                <c:pt idx="23418">
                  <c:v>-101.039</c:v>
                </c:pt>
                <c:pt idx="23419">
                  <c:v>-101.03700000000001</c:v>
                </c:pt>
                <c:pt idx="23420">
                  <c:v>-101.035</c:v>
                </c:pt>
                <c:pt idx="23421">
                  <c:v>-101.033</c:v>
                </c:pt>
                <c:pt idx="23422">
                  <c:v>-101.03100000000001</c:v>
                </c:pt>
                <c:pt idx="23423">
                  <c:v>-101.029</c:v>
                </c:pt>
                <c:pt idx="23424">
                  <c:v>-101.027</c:v>
                </c:pt>
                <c:pt idx="23425">
                  <c:v>-101.02500000000001</c:v>
                </c:pt>
                <c:pt idx="23426">
                  <c:v>-101.023</c:v>
                </c:pt>
                <c:pt idx="23427">
                  <c:v>-101.021</c:v>
                </c:pt>
                <c:pt idx="23428">
                  <c:v>-101.01900000000001</c:v>
                </c:pt>
                <c:pt idx="23429">
                  <c:v>-101.017</c:v>
                </c:pt>
                <c:pt idx="23430">
                  <c:v>-101.015</c:v>
                </c:pt>
                <c:pt idx="23431">
                  <c:v>-101.01300000000001</c:v>
                </c:pt>
                <c:pt idx="23432">
                  <c:v>-101.011</c:v>
                </c:pt>
                <c:pt idx="23433">
                  <c:v>-101.009</c:v>
                </c:pt>
                <c:pt idx="23434">
                  <c:v>-101.00700000000001</c:v>
                </c:pt>
                <c:pt idx="23435">
                  <c:v>-101.005</c:v>
                </c:pt>
                <c:pt idx="23436">
                  <c:v>-101.003</c:v>
                </c:pt>
                <c:pt idx="23437">
                  <c:v>-101.001</c:v>
                </c:pt>
                <c:pt idx="23438">
                  <c:v>-100.999</c:v>
                </c:pt>
                <c:pt idx="23439">
                  <c:v>-100.997</c:v>
                </c:pt>
                <c:pt idx="23440">
                  <c:v>-100.995</c:v>
                </c:pt>
                <c:pt idx="23441">
                  <c:v>-100.99299999999999</c:v>
                </c:pt>
                <c:pt idx="23442">
                  <c:v>-100.991</c:v>
                </c:pt>
                <c:pt idx="23443">
                  <c:v>-100.989</c:v>
                </c:pt>
                <c:pt idx="23444">
                  <c:v>-100.98699999999999</c:v>
                </c:pt>
                <c:pt idx="23445">
                  <c:v>-100.985</c:v>
                </c:pt>
                <c:pt idx="23446">
                  <c:v>-100.983</c:v>
                </c:pt>
                <c:pt idx="23447">
                  <c:v>-100.98099999999999</c:v>
                </c:pt>
                <c:pt idx="23448">
                  <c:v>-100.979</c:v>
                </c:pt>
                <c:pt idx="23449">
                  <c:v>-100.977</c:v>
                </c:pt>
                <c:pt idx="23450">
                  <c:v>-100.97499999999999</c:v>
                </c:pt>
                <c:pt idx="23451">
                  <c:v>-100.973</c:v>
                </c:pt>
                <c:pt idx="23452">
                  <c:v>-100.971</c:v>
                </c:pt>
                <c:pt idx="23453">
                  <c:v>-100.96899999999999</c:v>
                </c:pt>
                <c:pt idx="23454">
                  <c:v>-100.967</c:v>
                </c:pt>
                <c:pt idx="23455">
                  <c:v>-100.965</c:v>
                </c:pt>
                <c:pt idx="23456">
                  <c:v>-100.96299999999999</c:v>
                </c:pt>
                <c:pt idx="23457">
                  <c:v>-100.961</c:v>
                </c:pt>
                <c:pt idx="23458">
                  <c:v>-100.959</c:v>
                </c:pt>
                <c:pt idx="23459">
                  <c:v>-100.95699999999999</c:v>
                </c:pt>
                <c:pt idx="23460">
                  <c:v>-100.955</c:v>
                </c:pt>
                <c:pt idx="23461">
                  <c:v>-100.953</c:v>
                </c:pt>
                <c:pt idx="23462">
                  <c:v>-100.95099999999999</c:v>
                </c:pt>
                <c:pt idx="23463">
                  <c:v>-100.949</c:v>
                </c:pt>
                <c:pt idx="23464">
                  <c:v>-100.947</c:v>
                </c:pt>
                <c:pt idx="23465">
                  <c:v>-100.94499999999999</c:v>
                </c:pt>
                <c:pt idx="23466">
                  <c:v>-100.943</c:v>
                </c:pt>
                <c:pt idx="23467">
                  <c:v>-100.941</c:v>
                </c:pt>
                <c:pt idx="23468">
                  <c:v>-100.93899999999999</c:v>
                </c:pt>
                <c:pt idx="23469">
                  <c:v>-100.937</c:v>
                </c:pt>
                <c:pt idx="23470">
                  <c:v>-100.935</c:v>
                </c:pt>
                <c:pt idx="23471">
                  <c:v>-100.93299999999999</c:v>
                </c:pt>
                <c:pt idx="23472">
                  <c:v>-100.931</c:v>
                </c:pt>
                <c:pt idx="23473">
                  <c:v>-100.929</c:v>
                </c:pt>
                <c:pt idx="23474">
                  <c:v>-100.92699999999999</c:v>
                </c:pt>
                <c:pt idx="23475">
                  <c:v>-100.925</c:v>
                </c:pt>
                <c:pt idx="23476">
                  <c:v>-100.923</c:v>
                </c:pt>
                <c:pt idx="23477">
                  <c:v>-100.92099999999999</c:v>
                </c:pt>
                <c:pt idx="23478">
                  <c:v>-100.919</c:v>
                </c:pt>
                <c:pt idx="23479">
                  <c:v>-100.917</c:v>
                </c:pt>
                <c:pt idx="23480">
                  <c:v>-100.91499999999999</c:v>
                </c:pt>
                <c:pt idx="23481">
                  <c:v>-100.913</c:v>
                </c:pt>
                <c:pt idx="23482">
                  <c:v>-100.911</c:v>
                </c:pt>
                <c:pt idx="23483">
                  <c:v>-100.90899999999999</c:v>
                </c:pt>
                <c:pt idx="23484">
                  <c:v>-100.907</c:v>
                </c:pt>
                <c:pt idx="23485">
                  <c:v>-100.905</c:v>
                </c:pt>
                <c:pt idx="23486">
                  <c:v>-100.90299999999999</c:v>
                </c:pt>
                <c:pt idx="23487">
                  <c:v>-100.90100000000001</c:v>
                </c:pt>
                <c:pt idx="23488">
                  <c:v>-100.899</c:v>
                </c:pt>
                <c:pt idx="23489">
                  <c:v>-100.89699999999999</c:v>
                </c:pt>
                <c:pt idx="23490">
                  <c:v>-100.89500000000001</c:v>
                </c:pt>
                <c:pt idx="23491">
                  <c:v>-100.893</c:v>
                </c:pt>
                <c:pt idx="23492">
                  <c:v>-100.89099999999999</c:v>
                </c:pt>
                <c:pt idx="23493">
                  <c:v>-100.88900000000001</c:v>
                </c:pt>
                <c:pt idx="23494">
                  <c:v>-100.887</c:v>
                </c:pt>
                <c:pt idx="23495">
                  <c:v>-100.88499999999999</c:v>
                </c:pt>
                <c:pt idx="23496">
                  <c:v>-100.88300000000001</c:v>
                </c:pt>
                <c:pt idx="23497">
                  <c:v>-100.881</c:v>
                </c:pt>
                <c:pt idx="23498">
                  <c:v>-100.87899999999999</c:v>
                </c:pt>
                <c:pt idx="23499">
                  <c:v>-100.87700000000001</c:v>
                </c:pt>
                <c:pt idx="23500">
                  <c:v>-100.875</c:v>
                </c:pt>
                <c:pt idx="23501">
                  <c:v>-100.87299999999999</c:v>
                </c:pt>
                <c:pt idx="23502">
                  <c:v>-100.87100000000001</c:v>
                </c:pt>
                <c:pt idx="23503">
                  <c:v>-100.869</c:v>
                </c:pt>
                <c:pt idx="23504">
                  <c:v>-100.86699999999999</c:v>
                </c:pt>
                <c:pt idx="23505">
                  <c:v>-100.86500000000001</c:v>
                </c:pt>
                <c:pt idx="23506">
                  <c:v>-100.863</c:v>
                </c:pt>
                <c:pt idx="23507">
                  <c:v>-100.86099999999999</c:v>
                </c:pt>
                <c:pt idx="23508">
                  <c:v>-100.85900000000001</c:v>
                </c:pt>
                <c:pt idx="23509">
                  <c:v>-100.857</c:v>
                </c:pt>
                <c:pt idx="23510">
                  <c:v>-100.85499999999999</c:v>
                </c:pt>
                <c:pt idx="23511">
                  <c:v>-100.85300000000001</c:v>
                </c:pt>
                <c:pt idx="23512">
                  <c:v>-100.851</c:v>
                </c:pt>
                <c:pt idx="23513">
                  <c:v>-100.84899999999999</c:v>
                </c:pt>
                <c:pt idx="23514">
                  <c:v>-100.84700000000001</c:v>
                </c:pt>
                <c:pt idx="23515">
                  <c:v>-100.845</c:v>
                </c:pt>
                <c:pt idx="23516">
                  <c:v>-100.843</c:v>
                </c:pt>
                <c:pt idx="23517">
                  <c:v>-100.84100000000001</c:v>
                </c:pt>
                <c:pt idx="23518">
                  <c:v>-100.839</c:v>
                </c:pt>
                <c:pt idx="23519">
                  <c:v>-100.837</c:v>
                </c:pt>
                <c:pt idx="23520">
                  <c:v>-100.83500000000001</c:v>
                </c:pt>
                <c:pt idx="23521">
                  <c:v>-100.833</c:v>
                </c:pt>
                <c:pt idx="23522">
                  <c:v>-100.831</c:v>
                </c:pt>
                <c:pt idx="23523">
                  <c:v>-100.82900000000001</c:v>
                </c:pt>
                <c:pt idx="23524">
                  <c:v>-100.827</c:v>
                </c:pt>
                <c:pt idx="23525">
                  <c:v>-100.825</c:v>
                </c:pt>
                <c:pt idx="23526">
                  <c:v>-100.82300000000001</c:v>
                </c:pt>
                <c:pt idx="23527">
                  <c:v>-100.821</c:v>
                </c:pt>
                <c:pt idx="23528">
                  <c:v>-100.819</c:v>
                </c:pt>
                <c:pt idx="23529">
                  <c:v>-100.81700000000001</c:v>
                </c:pt>
                <c:pt idx="23530">
                  <c:v>-100.815</c:v>
                </c:pt>
                <c:pt idx="23531">
                  <c:v>-100.813</c:v>
                </c:pt>
                <c:pt idx="23532">
                  <c:v>-100.81100000000001</c:v>
                </c:pt>
                <c:pt idx="23533">
                  <c:v>-100.809</c:v>
                </c:pt>
                <c:pt idx="23534">
                  <c:v>-100.807</c:v>
                </c:pt>
                <c:pt idx="23535">
                  <c:v>-100.80500000000001</c:v>
                </c:pt>
                <c:pt idx="23536">
                  <c:v>-100.803</c:v>
                </c:pt>
                <c:pt idx="23537">
                  <c:v>-100.801</c:v>
                </c:pt>
                <c:pt idx="23538">
                  <c:v>-100.79900000000001</c:v>
                </c:pt>
                <c:pt idx="23539">
                  <c:v>-100.797</c:v>
                </c:pt>
                <c:pt idx="23540">
                  <c:v>-100.795</c:v>
                </c:pt>
                <c:pt idx="23541">
                  <c:v>-100.79300000000001</c:v>
                </c:pt>
                <c:pt idx="23542">
                  <c:v>-100.791</c:v>
                </c:pt>
                <c:pt idx="23543">
                  <c:v>-100.789</c:v>
                </c:pt>
                <c:pt idx="23544">
                  <c:v>-100.78700000000001</c:v>
                </c:pt>
                <c:pt idx="23545">
                  <c:v>-100.785</c:v>
                </c:pt>
                <c:pt idx="23546">
                  <c:v>-100.783</c:v>
                </c:pt>
                <c:pt idx="23547">
                  <c:v>-100.78100000000001</c:v>
                </c:pt>
                <c:pt idx="23548">
                  <c:v>-100.779</c:v>
                </c:pt>
                <c:pt idx="23549">
                  <c:v>-100.777</c:v>
                </c:pt>
                <c:pt idx="23550">
                  <c:v>-100.77500000000001</c:v>
                </c:pt>
                <c:pt idx="23551">
                  <c:v>-100.773</c:v>
                </c:pt>
                <c:pt idx="23552">
                  <c:v>-100.771</c:v>
                </c:pt>
                <c:pt idx="23553">
                  <c:v>-100.76900000000001</c:v>
                </c:pt>
                <c:pt idx="23554">
                  <c:v>-100.767</c:v>
                </c:pt>
                <c:pt idx="23555">
                  <c:v>-100.765</c:v>
                </c:pt>
                <c:pt idx="23556">
                  <c:v>-100.76300000000001</c:v>
                </c:pt>
                <c:pt idx="23557">
                  <c:v>-100.761</c:v>
                </c:pt>
                <c:pt idx="23558">
                  <c:v>-100.759</c:v>
                </c:pt>
                <c:pt idx="23559">
                  <c:v>-100.75700000000001</c:v>
                </c:pt>
                <c:pt idx="23560">
                  <c:v>-100.755</c:v>
                </c:pt>
                <c:pt idx="23561">
                  <c:v>-100.753</c:v>
                </c:pt>
                <c:pt idx="23562">
                  <c:v>-100.751</c:v>
                </c:pt>
                <c:pt idx="23563">
                  <c:v>-100.749</c:v>
                </c:pt>
                <c:pt idx="23564">
                  <c:v>-100.747</c:v>
                </c:pt>
                <c:pt idx="23565">
                  <c:v>-100.745</c:v>
                </c:pt>
                <c:pt idx="23566">
                  <c:v>-100.74299999999999</c:v>
                </c:pt>
                <c:pt idx="23567">
                  <c:v>-100.741</c:v>
                </c:pt>
                <c:pt idx="23568">
                  <c:v>-100.739</c:v>
                </c:pt>
                <c:pt idx="23569">
                  <c:v>-100.73699999999999</c:v>
                </c:pt>
                <c:pt idx="23570">
                  <c:v>-100.735</c:v>
                </c:pt>
                <c:pt idx="23571">
                  <c:v>-100.733</c:v>
                </c:pt>
                <c:pt idx="23572">
                  <c:v>-100.73099999999999</c:v>
                </c:pt>
                <c:pt idx="23573">
                  <c:v>-100.729</c:v>
                </c:pt>
                <c:pt idx="23574">
                  <c:v>-100.727</c:v>
                </c:pt>
                <c:pt idx="23575">
                  <c:v>-100.72499999999999</c:v>
                </c:pt>
                <c:pt idx="23576">
                  <c:v>-100.723</c:v>
                </c:pt>
                <c:pt idx="23577">
                  <c:v>-100.721</c:v>
                </c:pt>
                <c:pt idx="23578">
                  <c:v>-100.71899999999999</c:v>
                </c:pt>
                <c:pt idx="23579">
                  <c:v>-100.717</c:v>
                </c:pt>
                <c:pt idx="23580">
                  <c:v>-100.715</c:v>
                </c:pt>
                <c:pt idx="23581">
                  <c:v>-100.71299999999999</c:v>
                </c:pt>
                <c:pt idx="23582">
                  <c:v>-100.711</c:v>
                </c:pt>
                <c:pt idx="23583">
                  <c:v>-100.709</c:v>
                </c:pt>
                <c:pt idx="23584">
                  <c:v>-100.70699999999999</c:v>
                </c:pt>
                <c:pt idx="23585">
                  <c:v>-100.705</c:v>
                </c:pt>
                <c:pt idx="23586">
                  <c:v>-100.703</c:v>
                </c:pt>
                <c:pt idx="23587">
                  <c:v>-100.70099999999999</c:v>
                </c:pt>
                <c:pt idx="23588">
                  <c:v>-100.699</c:v>
                </c:pt>
                <c:pt idx="23589">
                  <c:v>-100.697</c:v>
                </c:pt>
                <c:pt idx="23590">
                  <c:v>-100.69499999999999</c:v>
                </c:pt>
                <c:pt idx="23591">
                  <c:v>-100.693</c:v>
                </c:pt>
                <c:pt idx="23592">
                  <c:v>-100.691</c:v>
                </c:pt>
                <c:pt idx="23593">
                  <c:v>-100.68899999999999</c:v>
                </c:pt>
                <c:pt idx="23594">
                  <c:v>-100.687</c:v>
                </c:pt>
                <c:pt idx="23595">
                  <c:v>-100.685</c:v>
                </c:pt>
                <c:pt idx="23596">
                  <c:v>-100.68299999999999</c:v>
                </c:pt>
                <c:pt idx="23597">
                  <c:v>-100.681</c:v>
                </c:pt>
                <c:pt idx="23598">
                  <c:v>-100.679</c:v>
                </c:pt>
                <c:pt idx="23599">
                  <c:v>-100.67699999999999</c:v>
                </c:pt>
                <c:pt idx="23600">
                  <c:v>-100.675</c:v>
                </c:pt>
                <c:pt idx="23601">
                  <c:v>-100.673</c:v>
                </c:pt>
                <c:pt idx="23602">
                  <c:v>-100.67099999999999</c:v>
                </c:pt>
                <c:pt idx="23603">
                  <c:v>-100.669</c:v>
                </c:pt>
                <c:pt idx="23604">
                  <c:v>-100.667</c:v>
                </c:pt>
                <c:pt idx="23605">
                  <c:v>-100.66499999999999</c:v>
                </c:pt>
                <c:pt idx="23606">
                  <c:v>-100.663</c:v>
                </c:pt>
                <c:pt idx="23607">
                  <c:v>-100.661</c:v>
                </c:pt>
                <c:pt idx="23608">
                  <c:v>-100.65899999999999</c:v>
                </c:pt>
                <c:pt idx="23609">
                  <c:v>-100.657</c:v>
                </c:pt>
                <c:pt idx="23610">
                  <c:v>-100.655</c:v>
                </c:pt>
                <c:pt idx="23611">
                  <c:v>-100.65299999999999</c:v>
                </c:pt>
                <c:pt idx="23612">
                  <c:v>-100.65100000000001</c:v>
                </c:pt>
                <c:pt idx="23613">
                  <c:v>-100.649</c:v>
                </c:pt>
                <c:pt idx="23614">
                  <c:v>-100.64699999999999</c:v>
                </c:pt>
                <c:pt idx="23615">
                  <c:v>-100.64500000000001</c:v>
                </c:pt>
                <c:pt idx="23616">
                  <c:v>-100.643</c:v>
                </c:pt>
                <c:pt idx="23617">
                  <c:v>-100.64099999999999</c:v>
                </c:pt>
                <c:pt idx="23618">
                  <c:v>-100.63900000000001</c:v>
                </c:pt>
                <c:pt idx="23619">
                  <c:v>-100.637</c:v>
                </c:pt>
                <c:pt idx="23620">
                  <c:v>-100.63499999999999</c:v>
                </c:pt>
                <c:pt idx="23621">
                  <c:v>-100.63300000000001</c:v>
                </c:pt>
                <c:pt idx="23622">
                  <c:v>-100.631</c:v>
                </c:pt>
                <c:pt idx="23623">
                  <c:v>-100.62899999999999</c:v>
                </c:pt>
                <c:pt idx="23624">
                  <c:v>-100.62700000000001</c:v>
                </c:pt>
                <c:pt idx="23625">
                  <c:v>-100.625</c:v>
                </c:pt>
                <c:pt idx="23626">
                  <c:v>-100.62299999999999</c:v>
                </c:pt>
                <c:pt idx="23627">
                  <c:v>-100.62100000000001</c:v>
                </c:pt>
                <c:pt idx="23628">
                  <c:v>-100.619</c:v>
                </c:pt>
                <c:pt idx="23629">
                  <c:v>-100.61699999999999</c:v>
                </c:pt>
                <c:pt idx="23630">
                  <c:v>-100.61500000000001</c:v>
                </c:pt>
                <c:pt idx="23631">
                  <c:v>-100.613</c:v>
                </c:pt>
                <c:pt idx="23632">
                  <c:v>-100.61099999999999</c:v>
                </c:pt>
                <c:pt idx="23633">
                  <c:v>-100.60900000000001</c:v>
                </c:pt>
                <c:pt idx="23634">
                  <c:v>-100.607</c:v>
                </c:pt>
                <c:pt idx="23635">
                  <c:v>-100.60499999999999</c:v>
                </c:pt>
                <c:pt idx="23636">
                  <c:v>-100.60300000000001</c:v>
                </c:pt>
                <c:pt idx="23637">
                  <c:v>-100.601</c:v>
                </c:pt>
                <c:pt idx="23638">
                  <c:v>-100.59899999999999</c:v>
                </c:pt>
                <c:pt idx="23639">
                  <c:v>-100.59700000000001</c:v>
                </c:pt>
                <c:pt idx="23640">
                  <c:v>-100.595</c:v>
                </c:pt>
                <c:pt idx="23641">
                  <c:v>-100.593</c:v>
                </c:pt>
                <c:pt idx="23642">
                  <c:v>-100.59100000000001</c:v>
                </c:pt>
                <c:pt idx="23643">
                  <c:v>-100.589</c:v>
                </c:pt>
                <c:pt idx="23644">
                  <c:v>-100.587</c:v>
                </c:pt>
                <c:pt idx="23645">
                  <c:v>-100.58500000000001</c:v>
                </c:pt>
                <c:pt idx="23646">
                  <c:v>-100.583</c:v>
                </c:pt>
                <c:pt idx="23647">
                  <c:v>-100.581</c:v>
                </c:pt>
                <c:pt idx="23648">
                  <c:v>-100.57900000000001</c:v>
                </c:pt>
                <c:pt idx="23649">
                  <c:v>-100.577</c:v>
                </c:pt>
                <c:pt idx="23650">
                  <c:v>-100.575</c:v>
                </c:pt>
                <c:pt idx="23651">
                  <c:v>-100.57300000000001</c:v>
                </c:pt>
                <c:pt idx="23652">
                  <c:v>-100.571</c:v>
                </c:pt>
                <c:pt idx="23653">
                  <c:v>-100.569</c:v>
                </c:pt>
                <c:pt idx="23654">
                  <c:v>-100.56700000000001</c:v>
                </c:pt>
                <c:pt idx="23655">
                  <c:v>-100.565</c:v>
                </c:pt>
                <c:pt idx="23656">
                  <c:v>-100.563</c:v>
                </c:pt>
                <c:pt idx="23657">
                  <c:v>-100.56100000000001</c:v>
                </c:pt>
                <c:pt idx="23658">
                  <c:v>-100.559</c:v>
                </c:pt>
                <c:pt idx="23659">
                  <c:v>-100.557</c:v>
                </c:pt>
                <c:pt idx="23660">
                  <c:v>-100.55500000000001</c:v>
                </c:pt>
                <c:pt idx="23661">
                  <c:v>-100.553</c:v>
                </c:pt>
                <c:pt idx="23662">
                  <c:v>-100.551</c:v>
                </c:pt>
                <c:pt idx="23663">
                  <c:v>-100.54900000000001</c:v>
                </c:pt>
                <c:pt idx="23664">
                  <c:v>-100.547</c:v>
                </c:pt>
                <c:pt idx="23665">
                  <c:v>-100.545</c:v>
                </c:pt>
                <c:pt idx="23666">
                  <c:v>-100.54300000000001</c:v>
                </c:pt>
                <c:pt idx="23667">
                  <c:v>-100.541</c:v>
                </c:pt>
                <c:pt idx="23668">
                  <c:v>-100.539</c:v>
                </c:pt>
                <c:pt idx="23669">
                  <c:v>-100.53700000000001</c:v>
                </c:pt>
                <c:pt idx="23670">
                  <c:v>-100.535</c:v>
                </c:pt>
                <c:pt idx="23671">
                  <c:v>-100.533</c:v>
                </c:pt>
                <c:pt idx="23672">
                  <c:v>-100.53100000000001</c:v>
                </c:pt>
                <c:pt idx="23673">
                  <c:v>-100.529</c:v>
                </c:pt>
                <c:pt idx="23674">
                  <c:v>-100.527</c:v>
                </c:pt>
                <c:pt idx="23675">
                  <c:v>-100.52500000000001</c:v>
                </c:pt>
                <c:pt idx="23676">
                  <c:v>-100.523</c:v>
                </c:pt>
                <c:pt idx="23677">
                  <c:v>-100.521</c:v>
                </c:pt>
                <c:pt idx="23678">
                  <c:v>-100.51900000000001</c:v>
                </c:pt>
                <c:pt idx="23679">
                  <c:v>-100.517</c:v>
                </c:pt>
                <c:pt idx="23680">
                  <c:v>-100.515</c:v>
                </c:pt>
                <c:pt idx="23681">
                  <c:v>-100.51300000000001</c:v>
                </c:pt>
                <c:pt idx="23682">
                  <c:v>-100.511</c:v>
                </c:pt>
                <c:pt idx="23683">
                  <c:v>-100.509</c:v>
                </c:pt>
                <c:pt idx="23684">
                  <c:v>-100.50700000000001</c:v>
                </c:pt>
                <c:pt idx="23685">
                  <c:v>-100.505</c:v>
                </c:pt>
                <c:pt idx="23686">
                  <c:v>-100.503</c:v>
                </c:pt>
                <c:pt idx="23687">
                  <c:v>-100.501</c:v>
                </c:pt>
                <c:pt idx="23688">
                  <c:v>-100.499</c:v>
                </c:pt>
                <c:pt idx="23689">
                  <c:v>-100.497</c:v>
                </c:pt>
                <c:pt idx="23690">
                  <c:v>-100.495</c:v>
                </c:pt>
                <c:pt idx="23691">
                  <c:v>-100.49299999999999</c:v>
                </c:pt>
                <c:pt idx="23692">
                  <c:v>-100.491</c:v>
                </c:pt>
                <c:pt idx="23693">
                  <c:v>-100.489</c:v>
                </c:pt>
                <c:pt idx="23694">
                  <c:v>-100.48699999999999</c:v>
                </c:pt>
                <c:pt idx="23695">
                  <c:v>-100.485</c:v>
                </c:pt>
                <c:pt idx="23696">
                  <c:v>-100.483</c:v>
                </c:pt>
                <c:pt idx="23697">
                  <c:v>-100.48099999999999</c:v>
                </c:pt>
                <c:pt idx="23698">
                  <c:v>-100.479</c:v>
                </c:pt>
                <c:pt idx="23699">
                  <c:v>-100.477</c:v>
                </c:pt>
                <c:pt idx="23700">
                  <c:v>-100.47499999999999</c:v>
                </c:pt>
                <c:pt idx="23701">
                  <c:v>-100.473</c:v>
                </c:pt>
                <c:pt idx="23702">
                  <c:v>-100.471</c:v>
                </c:pt>
                <c:pt idx="23703">
                  <c:v>-100.46899999999999</c:v>
                </c:pt>
                <c:pt idx="23704">
                  <c:v>-100.467</c:v>
                </c:pt>
                <c:pt idx="23705">
                  <c:v>-100.465</c:v>
                </c:pt>
                <c:pt idx="23706">
                  <c:v>-100.46299999999999</c:v>
                </c:pt>
                <c:pt idx="23707">
                  <c:v>-100.461</c:v>
                </c:pt>
                <c:pt idx="23708">
                  <c:v>-100.459</c:v>
                </c:pt>
                <c:pt idx="23709">
                  <c:v>-100.45699999999999</c:v>
                </c:pt>
                <c:pt idx="23710">
                  <c:v>-100.455</c:v>
                </c:pt>
                <c:pt idx="23711">
                  <c:v>-100.453</c:v>
                </c:pt>
                <c:pt idx="23712">
                  <c:v>-100.45099999999999</c:v>
                </c:pt>
                <c:pt idx="23713">
                  <c:v>-100.449</c:v>
                </c:pt>
                <c:pt idx="23714">
                  <c:v>-100.447</c:v>
                </c:pt>
                <c:pt idx="23715">
                  <c:v>-100.44499999999999</c:v>
                </c:pt>
                <c:pt idx="23716">
                  <c:v>-100.443</c:v>
                </c:pt>
                <c:pt idx="23717">
                  <c:v>-100.441</c:v>
                </c:pt>
                <c:pt idx="23718">
                  <c:v>-100.43899999999999</c:v>
                </c:pt>
                <c:pt idx="23719">
                  <c:v>-100.437</c:v>
                </c:pt>
                <c:pt idx="23720">
                  <c:v>-100.435</c:v>
                </c:pt>
                <c:pt idx="23721">
                  <c:v>-100.43299999999999</c:v>
                </c:pt>
                <c:pt idx="23722">
                  <c:v>-100.431</c:v>
                </c:pt>
                <c:pt idx="23723">
                  <c:v>-100.429</c:v>
                </c:pt>
                <c:pt idx="23724">
                  <c:v>-100.42699999999999</c:v>
                </c:pt>
                <c:pt idx="23725">
                  <c:v>-100.425</c:v>
                </c:pt>
                <c:pt idx="23726">
                  <c:v>-100.423</c:v>
                </c:pt>
                <c:pt idx="23727">
                  <c:v>-100.42099999999999</c:v>
                </c:pt>
                <c:pt idx="23728">
                  <c:v>-100.419</c:v>
                </c:pt>
                <c:pt idx="23729">
                  <c:v>-100.417</c:v>
                </c:pt>
                <c:pt idx="23730">
                  <c:v>-100.41499999999999</c:v>
                </c:pt>
                <c:pt idx="23731">
                  <c:v>-100.413</c:v>
                </c:pt>
                <c:pt idx="23732">
                  <c:v>-100.411</c:v>
                </c:pt>
                <c:pt idx="23733">
                  <c:v>-100.40899999999999</c:v>
                </c:pt>
                <c:pt idx="23734">
                  <c:v>-100.407</c:v>
                </c:pt>
                <c:pt idx="23735">
                  <c:v>-100.405</c:v>
                </c:pt>
                <c:pt idx="23736">
                  <c:v>-100.40299999999999</c:v>
                </c:pt>
                <c:pt idx="23737">
                  <c:v>-100.40100000000001</c:v>
                </c:pt>
                <c:pt idx="23738">
                  <c:v>-100.399</c:v>
                </c:pt>
                <c:pt idx="23739">
                  <c:v>-100.39699999999999</c:v>
                </c:pt>
                <c:pt idx="23740">
                  <c:v>-100.39500000000001</c:v>
                </c:pt>
                <c:pt idx="23741">
                  <c:v>-100.393</c:v>
                </c:pt>
                <c:pt idx="23742">
                  <c:v>-100.39099999999999</c:v>
                </c:pt>
                <c:pt idx="23743">
                  <c:v>-100.38900000000001</c:v>
                </c:pt>
                <c:pt idx="23744">
                  <c:v>-100.387</c:v>
                </c:pt>
                <c:pt idx="23745">
                  <c:v>-100.38499999999999</c:v>
                </c:pt>
                <c:pt idx="23746">
                  <c:v>-100.38300000000001</c:v>
                </c:pt>
                <c:pt idx="23747">
                  <c:v>-100.381</c:v>
                </c:pt>
                <c:pt idx="23748">
                  <c:v>-100.37899999999999</c:v>
                </c:pt>
                <c:pt idx="23749">
                  <c:v>-100.37700000000001</c:v>
                </c:pt>
                <c:pt idx="23750">
                  <c:v>-100.375</c:v>
                </c:pt>
                <c:pt idx="23751">
                  <c:v>-100.37299999999999</c:v>
                </c:pt>
                <c:pt idx="23752">
                  <c:v>-100.37100000000001</c:v>
                </c:pt>
                <c:pt idx="23753">
                  <c:v>-100.369</c:v>
                </c:pt>
                <c:pt idx="23754">
                  <c:v>-100.36699999999999</c:v>
                </c:pt>
                <c:pt idx="23755">
                  <c:v>-100.36500000000001</c:v>
                </c:pt>
                <c:pt idx="23756">
                  <c:v>-100.363</c:v>
                </c:pt>
                <c:pt idx="23757">
                  <c:v>-100.36099999999999</c:v>
                </c:pt>
                <c:pt idx="23758">
                  <c:v>-100.35900000000001</c:v>
                </c:pt>
                <c:pt idx="23759">
                  <c:v>-100.357</c:v>
                </c:pt>
                <c:pt idx="23760">
                  <c:v>-100.35499999999999</c:v>
                </c:pt>
                <c:pt idx="23761">
                  <c:v>-100.35300000000001</c:v>
                </c:pt>
                <c:pt idx="23762">
                  <c:v>-100.351</c:v>
                </c:pt>
                <c:pt idx="23763">
                  <c:v>-100.34899999999999</c:v>
                </c:pt>
                <c:pt idx="23764">
                  <c:v>-100.34700000000001</c:v>
                </c:pt>
                <c:pt idx="23765">
                  <c:v>-100.345</c:v>
                </c:pt>
                <c:pt idx="23766">
                  <c:v>-100.343</c:v>
                </c:pt>
                <c:pt idx="23767">
                  <c:v>-100.34100000000001</c:v>
                </c:pt>
                <c:pt idx="23768">
                  <c:v>-100.339</c:v>
                </c:pt>
                <c:pt idx="23769">
                  <c:v>-100.337</c:v>
                </c:pt>
                <c:pt idx="23770">
                  <c:v>-100.33500000000001</c:v>
                </c:pt>
                <c:pt idx="23771">
                  <c:v>-100.333</c:v>
                </c:pt>
                <c:pt idx="23772">
                  <c:v>-100.331</c:v>
                </c:pt>
                <c:pt idx="23773">
                  <c:v>-100.32900000000001</c:v>
                </c:pt>
                <c:pt idx="23774">
                  <c:v>-100.327</c:v>
                </c:pt>
                <c:pt idx="23775">
                  <c:v>-100.325</c:v>
                </c:pt>
                <c:pt idx="23776">
                  <c:v>-100.32300000000001</c:v>
                </c:pt>
                <c:pt idx="23777">
                  <c:v>-100.321</c:v>
                </c:pt>
                <c:pt idx="23778">
                  <c:v>-100.319</c:v>
                </c:pt>
                <c:pt idx="23779">
                  <c:v>-100.31700000000001</c:v>
                </c:pt>
                <c:pt idx="23780">
                  <c:v>-100.315</c:v>
                </c:pt>
                <c:pt idx="23781">
                  <c:v>-100.313</c:v>
                </c:pt>
                <c:pt idx="23782">
                  <c:v>-100.31100000000001</c:v>
                </c:pt>
                <c:pt idx="23783">
                  <c:v>-100.309</c:v>
                </c:pt>
                <c:pt idx="23784">
                  <c:v>-100.307</c:v>
                </c:pt>
                <c:pt idx="23785">
                  <c:v>-100.30500000000001</c:v>
                </c:pt>
                <c:pt idx="23786">
                  <c:v>-100.303</c:v>
                </c:pt>
                <c:pt idx="23787">
                  <c:v>-100.301</c:v>
                </c:pt>
                <c:pt idx="23788">
                  <c:v>-100.29900000000001</c:v>
                </c:pt>
                <c:pt idx="23789">
                  <c:v>-100.297</c:v>
                </c:pt>
                <c:pt idx="23790">
                  <c:v>-100.295</c:v>
                </c:pt>
                <c:pt idx="23791">
                  <c:v>-100.29300000000001</c:v>
                </c:pt>
                <c:pt idx="23792">
                  <c:v>-100.291</c:v>
                </c:pt>
                <c:pt idx="23793">
                  <c:v>-100.289</c:v>
                </c:pt>
                <c:pt idx="23794">
                  <c:v>-100.28700000000001</c:v>
                </c:pt>
                <c:pt idx="23795">
                  <c:v>-100.285</c:v>
                </c:pt>
                <c:pt idx="23796">
                  <c:v>-100.283</c:v>
                </c:pt>
                <c:pt idx="23797">
                  <c:v>-100.28100000000001</c:v>
                </c:pt>
                <c:pt idx="23798">
                  <c:v>-100.279</c:v>
                </c:pt>
                <c:pt idx="23799">
                  <c:v>-100.277</c:v>
                </c:pt>
                <c:pt idx="23800">
                  <c:v>-100.27500000000001</c:v>
                </c:pt>
                <c:pt idx="23801">
                  <c:v>-100.273</c:v>
                </c:pt>
                <c:pt idx="23802">
                  <c:v>-100.271</c:v>
                </c:pt>
                <c:pt idx="23803">
                  <c:v>-100.26900000000001</c:v>
                </c:pt>
                <c:pt idx="23804">
                  <c:v>-100.267</c:v>
                </c:pt>
                <c:pt idx="23805">
                  <c:v>-100.265</c:v>
                </c:pt>
                <c:pt idx="23806">
                  <c:v>-100.26300000000001</c:v>
                </c:pt>
                <c:pt idx="23807">
                  <c:v>-100.261</c:v>
                </c:pt>
                <c:pt idx="23808">
                  <c:v>-100.259</c:v>
                </c:pt>
                <c:pt idx="23809">
                  <c:v>-100.25700000000001</c:v>
                </c:pt>
                <c:pt idx="23810">
                  <c:v>-100.255</c:v>
                </c:pt>
                <c:pt idx="23811">
                  <c:v>-100.253</c:v>
                </c:pt>
                <c:pt idx="23812">
                  <c:v>-100.251</c:v>
                </c:pt>
                <c:pt idx="23813">
                  <c:v>-100.249</c:v>
                </c:pt>
                <c:pt idx="23814">
                  <c:v>-100.247</c:v>
                </c:pt>
                <c:pt idx="23815">
                  <c:v>-100.245</c:v>
                </c:pt>
                <c:pt idx="23816">
                  <c:v>-100.24299999999999</c:v>
                </c:pt>
                <c:pt idx="23817">
                  <c:v>-100.241</c:v>
                </c:pt>
                <c:pt idx="23818">
                  <c:v>-100.239</c:v>
                </c:pt>
                <c:pt idx="23819">
                  <c:v>-100.23699999999999</c:v>
                </c:pt>
                <c:pt idx="23820">
                  <c:v>-100.235</c:v>
                </c:pt>
                <c:pt idx="23821">
                  <c:v>-100.233</c:v>
                </c:pt>
                <c:pt idx="23822">
                  <c:v>-100.23099999999999</c:v>
                </c:pt>
                <c:pt idx="23823">
                  <c:v>-100.229</c:v>
                </c:pt>
                <c:pt idx="23824">
                  <c:v>-100.227</c:v>
                </c:pt>
                <c:pt idx="23825">
                  <c:v>-100.22499999999999</c:v>
                </c:pt>
                <c:pt idx="23826">
                  <c:v>-100.223</c:v>
                </c:pt>
                <c:pt idx="23827">
                  <c:v>-100.221</c:v>
                </c:pt>
                <c:pt idx="23828">
                  <c:v>-100.21899999999999</c:v>
                </c:pt>
                <c:pt idx="23829">
                  <c:v>-100.217</c:v>
                </c:pt>
                <c:pt idx="23830">
                  <c:v>-100.215</c:v>
                </c:pt>
                <c:pt idx="23831">
                  <c:v>-100.21299999999999</c:v>
                </c:pt>
                <c:pt idx="23832">
                  <c:v>-100.211</c:v>
                </c:pt>
                <c:pt idx="23833">
                  <c:v>-100.209</c:v>
                </c:pt>
                <c:pt idx="23834">
                  <c:v>-100.20699999999999</c:v>
                </c:pt>
                <c:pt idx="23835">
                  <c:v>-100.205</c:v>
                </c:pt>
                <c:pt idx="23836">
                  <c:v>-100.203</c:v>
                </c:pt>
                <c:pt idx="23837">
                  <c:v>-100.20099999999999</c:v>
                </c:pt>
                <c:pt idx="23838">
                  <c:v>-100.199</c:v>
                </c:pt>
                <c:pt idx="23839">
                  <c:v>-100.197</c:v>
                </c:pt>
                <c:pt idx="23840">
                  <c:v>-100.19499999999999</c:v>
                </c:pt>
                <c:pt idx="23841">
                  <c:v>-100.193</c:v>
                </c:pt>
                <c:pt idx="23842">
                  <c:v>-100.191</c:v>
                </c:pt>
                <c:pt idx="23843">
                  <c:v>-100.18899999999999</c:v>
                </c:pt>
                <c:pt idx="23844">
                  <c:v>-100.187</c:v>
                </c:pt>
                <c:pt idx="23845">
                  <c:v>-100.185</c:v>
                </c:pt>
                <c:pt idx="23846">
                  <c:v>-100.18299999999999</c:v>
                </c:pt>
                <c:pt idx="23847">
                  <c:v>-100.181</c:v>
                </c:pt>
                <c:pt idx="23848">
                  <c:v>-100.179</c:v>
                </c:pt>
                <c:pt idx="23849">
                  <c:v>-100.17699999999999</c:v>
                </c:pt>
                <c:pt idx="23850">
                  <c:v>-100.175</c:v>
                </c:pt>
                <c:pt idx="23851">
                  <c:v>-100.173</c:v>
                </c:pt>
                <c:pt idx="23852">
                  <c:v>-100.17099999999999</c:v>
                </c:pt>
                <c:pt idx="23853">
                  <c:v>-100.169</c:v>
                </c:pt>
                <c:pt idx="23854">
                  <c:v>-100.167</c:v>
                </c:pt>
                <c:pt idx="23855">
                  <c:v>-100.16499999999999</c:v>
                </c:pt>
                <c:pt idx="23856">
                  <c:v>-100.163</c:v>
                </c:pt>
                <c:pt idx="23857">
                  <c:v>-100.161</c:v>
                </c:pt>
                <c:pt idx="23858">
                  <c:v>-100.15899999999999</c:v>
                </c:pt>
                <c:pt idx="23859">
                  <c:v>-100.157</c:v>
                </c:pt>
                <c:pt idx="23860">
                  <c:v>-100.155</c:v>
                </c:pt>
                <c:pt idx="23861">
                  <c:v>-100.15299999999999</c:v>
                </c:pt>
                <c:pt idx="23862">
                  <c:v>-100.15100000000001</c:v>
                </c:pt>
                <c:pt idx="23863">
                  <c:v>-100.149</c:v>
                </c:pt>
                <c:pt idx="23864">
                  <c:v>-100.14699999999999</c:v>
                </c:pt>
                <c:pt idx="23865">
                  <c:v>-100.14500000000001</c:v>
                </c:pt>
                <c:pt idx="23866">
                  <c:v>-100.143</c:v>
                </c:pt>
                <c:pt idx="23867">
                  <c:v>-100.14099999999999</c:v>
                </c:pt>
                <c:pt idx="23868">
                  <c:v>-100.13900000000001</c:v>
                </c:pt>
                <c:pt idx="23869">
                  <c:v>-100.137</c:v>
                </c:pt>
                <c:pt idx="23870">
                  <c:v>-100.13499999999999</c:v>
                </c:pt>
                <c:pt idx="23871">
                  <c:v>-100.13300000000001</c:v>
                </c:pt>
                <c:pt idx="23872">
                  <c:v>-100.131</c:v>
                </c:pt>
                <c:pt idx="23873">
                  <c:v>-100.12899999999999</c:v>
                </c:pt>
                <c:pt idx="23874">
                  <c:v>-100.12700000000001</c:v>
                </c:pt>
                <c:pt idx="23875">
                  <c:v>-100.125</c:v>
                </c:pt>
                <c:pt idx="23876">
                  <c:v>-100.12299999999999</c:v>
                </c:pt>
                <c:pt idx="23877">
                  <c:v>-100.12100000000001</c:v>
                </c:pt>
                <c:pt idx="23878">
                  <c:v>-100.119</c:v>
                </c:pt>
                <c:pt idx="23879">
                  <c:v>-100.11699999999999</c:v>
                </c:pt>
                <c:pt idx="23880">
                  <c:v>-100.11500000000001</c:v>
                </c:pt>
                <c:pt idx="23881">
                  <c:v>-100.113</c:v>
                </c:pt>
                <c:pt idx="23882">
                  <c:v>-100.11099999999999</c:v>
                </c:pt>
                <c:pt idx="23883">
                  <c:v>-100.10900000000001</c:v>
                </c:pt>
                <c:pt idx="23884">
                  <c:v>-100.107</c:v>
                </c:pt>
                <c:pt idx="23885">
                  <c:v>-100.10499999999999</c:v>
                </c:pt>
                <c:pt idx="23886">
                  <c:v>-100.10300000000001</c:v>
                </c:pt>
                <c:pt idx="23887">
                  <c:v>-100.101</c:v>
                </c:pt>
                <c:pt idx="23888">
                  <c:v>-100.09899999999999</c:v>
                </c:pt>
                <c:pt idx="23889">
                  <c:v>-100.09700000000001</c:v>
                </c:pt>
                <c:pt idx="23890">
                  <c:v>-100.095</c:v>
                </c:pt>
                <c:pt idx="23891">
                  <c:v>-100.093</c:v>
                </c:pt>
                <c:pt idx="23892">
                  <c:v>-100.09100000000001</c:v>
                </c:pt>
                <c:pt idx="23893">
                  <c:v>-100.089</c:v>
                </c:pt>
                <c:pt idx="23894">
                  <c:v>-100.087</c:v>
                </c:pt>
                <c:pt idx="23895">
                  <c:v>-100.08500000000001</c:v>
                </c:pt>
                <c:pt idx="23896">
                  <c:v>-100.083</c:v>
                </c:pt>
                <c:pt idx="23897">
                  <c:v>-100.081</c:v>
                </c:pt>
                <c:pt idx="23898">
                  <c:v>-100.07900000000001</c:v>
                </c:pt>
                <c:pt idx="23899">
                  <c:v>-100.077</c:v>
                </c:pt>
                <c:pt idx="23900">
                  <c:v>-100.075</c:v>
                </c:pt>
                <c:pt idx="23901">
                  <c:v>-100.07300000000001</c:v>
                </c:pt>
                <c:pt idx="23902">
                  <c:v>-100.071</c:v>
                </c:pt>
                <c:pt idx="23903">
                  <c:v>-100.069</c:v>
                </c:pt>
                <c:pt idx="23904">
                  <c:v>-100.06700000000001</c:v>
                </c:pt>
                <c:pt idx="23905">
                  <c:v>-100.065</c:v>
                </c:pt>
                <c:pt idx="23906">
                  <c:v>-100.063</c:v>
                </c:pt>
                <c:pt idx="23907">
                  <c:v>-100.06100000000001</c:v>
                </c:pt>
                <c:pt idx="23908">
                  <c:v>-100.059</c:v>
                </c:pt>
                <c:pt idx="23909">
                  <c:v>-100.057</c:v>
                </c:pt>
                <c:pt idx="23910">
                  <c:v>-100.05500000000001</c:v>
                </c:pt>
                <c:pt idx="23911">
                  <c:v>-100.053</c:v>
                </c:pt>
                <c:pt idx="23912">
                  <c:v>-100.051</c:v>
                </c:pt>
                <c:pt idx="23913">
                  <c:v>-100.04900000000001</c:v>
                </c:pt>
                <c:pt idx="23914">
                  <c:v>-100.047</c:v>
                </c:pt>
                <c:pt idx="23915">
                  <c:v>-100.045</c:v>
                </c:pt>
                <c:pt idx="23916">
                  <c:v>-100.04300000000001</c:v>
                </c:pt>
                <c:pt idx="23917">
                  <c:v>-100.041</c:v>
                </c:pt>
                <c:pt idx="23918">
                  <c:v>-100.039</c:v>
                </c:pt>
                <c:pt idx="23919">
                  <c:v>-100.03700000000001</c:v>
                </c:pt>
                <c:pt idx="23920">
                  <c:v>-100.035</c:v>
                </c:pt>
                <c:pt idx="23921">
                  <c:v>-100.033</c:v>
                </c:pt>
                <c:pt idx="23922">
                  <c:v>-100.03100000000001</c:v>
                </c:pt>
                <c:pt idx="23923">
                  <c:v>-100.029</c:v>
                </c:pt>
                <c:pt idx="23924">
                  <c:v>-100.027</c:v>
                </c:pt>
                <c:pt idx="23925">
                  <c:v>-100.02500000000001</c:v>
                </c:pt>
                <c:pt idx="23926">
                  <c:v>-100.023</c:v>
                </c:pt>
                <c:pt idx="23927">
                  <c:v>-100.021</c:v>
                </c:pt>
                <c:pt idx="23928">
                  <c:v>-100.01900000000001</c:v>
                </c:pt>
                <c:pt idx="23929">
                  <c:v>-100.017</c:v>
                </c:pt>
                <c:pt idx="23930">
                  <c:v>-100.015</c:v>
                </c:pt>
                <c:pt idx="23931">
                  <c:v>-100.01300000000001</c:v>
                </c:pt>
                <c:pt idx="23932">
                  <c:v>-100.011</c:v>
                </c:pt>
                <c:pt idx="23933">
                  <c:v>-100.009</c:v>
                </c:pt>
                <c:pt idx="23934">
                  <c:v>-100.00700000000001</c:v>
                </c:pt>
                <c:pt idx="23935">
                  <c:v>-100.005</c:v>
                </c:pt>
                <c:pt idx="23936">
                  <c:v>-100.003</c:v>
                </c:pt>
                <c:pt idx="23937">
                  <c:v>-100.001</c:v>
                </c:pt>
                <c:pt idx="23938">
                  <c:v>-99.998999999999995</c:v>
                </c:pt>
                <c:pt idx="23939">
                  <c:v>-99.997</c:v>
                </c:pt>
                <c:pt idx="23940">
                  <c:v>-99.995000000000005</c:v>
                </c:pt>
                <c:pt idx="23941">
                  <c:v>-99.992999999999995</c:v>
                </c:pt>
                <c:pt idx="23942">
                  <c:v>-99.991</c:v>
                </c:pt>
                <c:pt idx="23943">
                  <c:v>-99.989000000000004</c:v>
                </c:pt>
                <c:pt idx="23944">
                  <c:v>-99.986999999999995</c:v>
                </c:pt>
                <c:pt idx="23945">
                  <c:v>-99.984999999999999</c:v>
                </c:pt>
                <c:pt idx="23946">
                  <c:v>-99.983000000000004</c:v>
                </c:pt>
                <c:pt idx="23947">
                  <c:v>-99.980999999999995</c:v>
                </c:pt>
                <c:pt idx="23948">
                  <c:v>-99.978999999999999</c:v>
                </c:pt>
                <c:pt idx="23949">
                  <c:v>-99.977000000000004</c:v>
                </c:pt>
                <c:pt idx="23950">
                  <c:v>-99.974999999999994</c:v>
                </c:pt>
                <c:pt idx="23951">
                  <c:v>-99.972999999999999</c:v>
                </c:pt>
                <c:pt idx="23952">
                  <c:v>-99.971000000000004</c:v>
                </c:pt>
                <c:pt idx="23953">
                  <c:v>-99.968999999999994</c:v>
                </c:pt>
                <c:pt idx="23954">
                  <c:v>-99.966999999999999</c:v>
                </c:pt>
                <c:pt idx="23955">
                  <c:v>-99.965000000000003</c:v>
                </c:pt>
                <c:pt idx="23956">
                  <c:v>-99.962999999999994</c:v>
                </c:pt>
                <c:pt idx="23957">
                  <c:v>-99.960999999999999</c:v>
                </c:pt>
                <c:pt idx="23958">
                  <c:v>-99.959000000000003</c:v>
                </c:pt>
                <c:pt idx="23959">
                  <c:v>-99.956999999999994</c:v>
                </c:pt>
                <c:pt idx="23960">
                  <c:v>-99.954999999999998</c:v>
                </c:pt>
                <c:pt idx="23961">
                  <c:v>-99.953000000000003</c:v>
                </c:pt>
                <c:pt idx="23962">
                  <c:v>-99.950999999999993</c:v>
                </c:pt>
                <c:pt idx="23963">
                  <c:v>-99.948999999999998</c:v>
                </c:pt>
                <c:pt idx="23964">
                  <c:v>-99.947000000000003</c:v>
                </c:pt>
                <c:pt idx="23965">
                  <c:v>-99.944999999999993</c:v>
                </c:pt>
                <c:pt idx="23966">
                  <c:v>-99.942999999999998</c:v>
                </c:pt>
                <c:pt idx="23967">
                  <c:v>-99.941000000000003</c:v>
                </c:pt>
                <c:pt idx="23968">
                  <c:v>-99.938999999999993</c:v>
                </c:pt>
                <c:pt idx="23969">
                  <c:v>-99.936999999999998</c:v>
                </c:pt>
                <c:pt idx="23970">
                  <c:v>-99.935000000000002</c:v>
                </c:pt>
                <c:pt idx="23971">
                  <c:v>-99.932999999999993</c:v>
                </c:pt>
                <c:pt idx="23972">
                  <c:v>-99.930999999999997</c:v>
                </c:pt>
                <c:pt idx="23973">
                  <c:v>-99.929000000000002</c:v>
                </c:pt>
                <c:pt idx="23974">
                  <c:v>-99.926999999999992</c:v>
                </c:pt>
                <c:pt idx="23975">
                  <c:v>-99.924999999999997</c:v>
                </c:pt>
                <c:pt idx="23976">
                  <c:v>-99.923000000000002</c:v>
                </c:pt>
                <c:pt idx="23977">
                  <c:v>-99.920999999999992</c:v>
                </c:pt>
                <c:pt idx="23978">
                  <c:v>-99.918999999999997</c:v>
                </c:pt>
                <c:pt idx="23979">
                  <c:v>-99.917000000000002</c:v>
                </c:pt>
                <c:pt idx="23980">
                  <c:v>-99.914999999999992</c:v>
                </c:pt>
                <c:pt idx="23981">
                  <c:v>-99.912999999999997</c:v>
                </c:pt>
                <c:pt idx="23982">
                  <c:v>-99.911000000000001</c:v>
                </c:pt>
                <c:pt idx="23983">
                  <c:v>-99.908999999999992</c:v>
                </c:pt>
                <c:pt idx="23984">
                  <c:v>-99.906999999999996</c:v>
                </c:pt>
                <c:pt idx="23985">
                  <c:v>-99.905000000000001</c:v>
                </c:pt>
                <c:pt idx="23986">
                  <c:v>-99.902999999999992</c:v>
                </c:pt>
                <c:pt idx="23987">
                  <c:v>-99.90100000000001</c:v>
                </c:pt>
                <c:pt idx="23988">
                  <c:v>-99.899000000000001</c:v>
                </c:pt>
                <c:pt idx="23989">
                  <c:v>-99.896999999999991</c:v>
                </c:pt>
                <c:pt idx="23990">
                  <c:v>-99.89500000000001</c:v>
                </c:pt>
                <c:pt idx="23991">
                  <c:v>-99.893000000000001</c:v>
                </c:pt>
                <c:pt idx="23992">
                  <c:v>-99.890999999999991</c:v>
                </c:pt>
                <c:pt idx="23993">
                  <c:v>-99.88900000000001</c:v>
                </c:pt>
                <c:pt idx="23994">
                  <c:v>-99.887</c:v>
                </c:pt>
                <c:pt idx="23995">
                  <c:v>-99.884999999999991</c:v>
                </c:pt>
                <c:pt idx="23996">
                  <c:v>-99.88300000000001</c:v>
                </c:pt>
                <c:pt idx="23997">
                  <c:v>-99.881</c:v>
                </c:pt>
                <c:pt idx="23998">
                  <c:v>-99.878999999999991</c:v>
                </c:pt>
                <c:pt idx="23999">
                  <c:v>-99.87700000000001</c:v>
                </c:pt>
                <c:pt idx="24000">
                  <c:v>-99.875</c:v>
                </c:pt>
                <c:pt idx="24001">
                  <c:v>-99.87299999999999</c:v>
                </c:pt>
                <c:pt idx="24002">
                  <c:v>-99.871000000000009</c:v>
                </c:pt>
                <c:pt idx="24003">
                  <c:v>-99.869</c:v>
                </c:pt>
                <c:pt idx="24004">
                  <c:v>-99.86699999999999</c:v>
                </c:pt>
                <c:pt idx="24005">
                  <c:v>-99.865000000000009</c:v>
                </c:pt>
                <c:pt idx="24006">
                  <c:v>-99.863</c:v>
                </c:pt>
                <c:pt idx="24007">
                  <c:v>-99.86099999999999</c:v>
                </c:pt>
                <c:pt idx="24008">
                  <c:v>-99.859000000000009</c:v>
                </c:pt>
                <c:pt idx="24009">
                  <c:v>-99.856999999999999</c:v>
                </c:pt>
                <c:pt idx="24010">
                  <c:v>-99.85499999999999</c:v>
                </c:pt>
                <c:pt idx="24011">
                  <c:v>-99.853000000000009</c:v>
                </c:pt>
                <c:pt idx="24012">
                  <c:v>-99.850999999999999</c:v>
                </c:pt>
                <c:pt idx="24013">
                  <c:v>-99.84899999999999</c:v>
                </c:pt>
                <c:pt idx="24014">
                  <c:v>-99.847000000000008</c:v>
                </c:pt>
                <c:pt idx="24015">
                  <c:v>-99.844999999999999</c:v>
                </c:pt>
                <c:pt idx="24016">
                  <c:v>-99.843000000000004</c:v>
                </c:pt>
                <c:pt idx="24017">
                  <c:v>-99.841000000000008</c:v>
                </c:pt>
                <c:pt idx="24018">
                  <c:v>-99.838999999999999</c:v>
                </c:pt>
                <c:pt idx="24019">
                  <c:v>-99.837000000000003</c:v>
                </c:pt>
                <c:pt idx="24020">
                  <c:v>-99.835000000000008</c:v>
                </c:pt>
                <c:pt idx="24021">
                  <c:v>-99.832999999999998</c:v>
                </c:pt>
                <c:pt idx="24022">
                  <c:v>-99.831000000000003</c:v>
                </c:pt>
                <c:pt idx="24023">
                  <c:v>-99.829000000000008</c:v>
                </c:pt>
                <c:pt idx="24024">
                  <c:v>-99.826999999999998</c:v>
                </c:pt>
                <c:pt idx="24025">
                  <c:v>-99.825000000000003</c:v>
                </c:pt>
                <c:pt idx="24026">
                  <c:v>-99.823000000000008</c:v>
                </c:pt>
                <c:pt idx="24027">
                  <c:v>-99.820999999999998</c:v>
                </c:pt>
                <c:pt idx="24028">
                  <c:v>-99.819000000000003</c:v>
                </c:pt>
                <c:pt idx="24029">
                  <c:v>-99.817000000000007</c:v>
                </c:pt>
                <c:pt idx="24030">
                  <c:v>-99.814999999999998</c:v>
                </c:pt>
                <c:pt idx="24031">
                  <c:v>-99.813000000000002</c:v>
                </c:pt>
                <c:pt idx="24032">
                  <c:v>-99.811000000000007</c:v>
                </c:pt>
                <c:pt idx="24033">
                  <c:v>-99.808999999999997</c:v>
                </c:pt>
                <c:pt idx="24034">
                  <c:v>-99.807000000000002</c:v>
                </c:pt>
                <c:pt idx="24035">
                  <c:v>-99.805000000000007</c:v>
                </c:pt>
                <c:pt idx="24036">
                  <c:v>-99.802999999999997</c:v>
                </c:pt>
                <c:pt idx="24037">
                  <c:v>-99.801000000000002</c:v>
                </c:pt>
                <c:pt idx="24038">
                  <c:v>-99.799000000000007</c:v>
                </c:pt>
                <c:pt idx="24039">
                  <c:v>-99.796999999999997</c:v>
                </c:pt>
                <c:pt idx="24040">
                  <c:v>-99.795000000000002</c:v>
                </c:pt>
                <c:pt idx="24041">
                  <c:v>-99.793000000000006</c:v>
                </c:pt>
                <c:pt idx="24042">
                  <c:v>-99.790999999999997</c:v>
                </c:pt>
                <c:pt idx="24043">
                  <c:v>-99.789000000000001</c:v>
                </c:pt>
                <c:pt idx="24044">
                  <c:v>-99.787000000000006</c:v>
                </c:pt>
                <c:pt idx="24045">
                  <c:v>-99.784999999999997</c:v>
                </c:pt>
                <c:pt idx="24046">
                  <c:v>-99.783000000000001</c:v>
                </c:pt>
                <c:pt idx="24047">
                  <c:v>-99.781000000000006</c:v>
                </c:pt>
                <c:pt idx="24048">
                  <c:v>-99.778999999999996</c:v>
                </c:pt>
                <c:pt idx="24049">
                  <c:v>-99.777000000000001</c:v>
                </c:pt>
                <c:pt idx="24050">
                  <c:v>-99.775000000000006</c:v>
                </c:pt>
                <c:pt idx="24051">
                  <c:v>-99.772999999999996</c:v>
                </c:pt>
                <c:pt idx="24052">
                  <c:v>-99.771000000000001</c:v>
                </c:pt>
                <c:pt idx="24053">
                  <c:v>-99.769000000000005</c:v>
                </c:pt>
                <c:pt idx="24054">
                  <c:v>-99.766999999999996</c:v>
                </c:pt>
                <c:pt idx="24055">
                  <c:v>-99.765000000000001</c:v>
                </c:pt>
                <c:pt idx="24056">
                  <c:v>-99.763000000000005</c:v>
                </c:pt>
                <c:pt idx="24057">
                  <c:v>-99.760999999999996</c:v>
                </c:pt>
                <c:pt idx="24058">
                  <c:v>-99.759</c:v>
                </c:pt>
                <c:pt idx="24059">
                  <c:v>-99.757000000000005</c:v>
                </c:pt>
                <c:pt idx="24060">
                  <c:v>-99.754999999999995</c:v>
                </c:pt>
                <c:pt idx="24061">
                  <c:v>-99.753</c:v>
                </c:pt>
                <c:pt idx="24062">
                  <c:v>-99.751000000000005</c:v>
                </c:pt>
                <c:pt idx="24063">
                  <c:v>-99.748999999999995</c:v>
                </c:pt>
                <c:pt idx="24064">
                  <c:v>-99.747</c:v>
                </c:pt>
                <c:pt idx="24065">
                  <c:v>-99.745000000000005</c:v>
                </c:pt>
                <c:pt idx="24066">
                  <c:v>-99.742999999999995</c:v>
                </c:pt>
                <c:pt idx="24067">
                  <c:v>-99.741</c:v>
                </c:pt>
                <c:pt idx="24068">
                  <c:v>-99.739000000000004</c:v>
                </c:pt>
                <c:pt idx="24069">
                  <c:v>-99.736999999999995</c:v>
                </c:pt>
                <c:pt idx="24070">
                  <c:v>-99.734999999999999</c:v>
                </c:pt>
                <c:pt idx="24071">
                  <c:v>-99.733000000000004</c:v>
                </c:pt>
                <c:pt idx="24072">
                  <c:v>-99.730999999999995</c:v>
                </c:pt>
                <c:pt idx="24073">
                  <c:v>-99.728999999999999</c:v>
                </c:pt>
                <c:pt idx="24074">
                  <c:v>-99.727000000000004</c:v>
                </c:pt>
                <c:pt idx="24075">
                  <c:v>-99.724999999999994</c:v>
                </c:pt>
                <c:pt idx="24076">
                  <c:v>-99.722999999999999</c:v>
                </c:pt>
                <c:pt idx="24077">
                  <c:v>-99.721000000000004</c:v>
                </c:pt>
                <c:pt idx="24078">
                  <c:v>-99.718999999999994</c:v>
                </c:pt>
                <c:pt idx="24079">
                  <c:v>-99.716999999999999</c:v>
                </c:pt>
                <c:pt idx="24080">
                  <c:v>-99.715000000000003</c:v>
                </c:pt>
                <c:pt idx="24081">
                  <c:v>-99.712999999999994</c:v>
                </c:pt>
                <c:pt idx="24082">
                  <c:v>-99.710999999999999</c:v>
                </c:pt>
                <c:pt idx="24083">
                  <c:v>-99.709000000000003</c:v>
                </c:pt>
                <c:pt idx="24084">
                  <c:v>-99.706999999999994</c:v>
                </c:pt>
                <c:pt idx="24085">
                  <c:v>-99.704999999999998</c:v>
                </c:pt>
                <c:pt idx="24086">
                  <c:v>-99.703000000000003</c:v>
                </c:pt>
                <c:pt idx="24087">
                  <c:v>-99.700999999999993</c:v>
                </c:pt>
                <c:pt idx="24088">
                  <c:v>-99.698999999999998</c:v>
                </c:pt>
                <c:pt idx="24089">
                  <c:v>-99.697000000000003</c:v>
                </c:pt>
                <c:pt idx="24090">
                  <c:v>-99.694999999999993</c:v>
                </c:pt>
                <c:pt idx="24091">
                  <c:v>-99.692999999999998</c:v>
                </c:pt>
                <c:pt idx="24092">
                  <c:v>-99.691000000000003</c:v>
                </c:pt>
                <c:pt idx="24093">
                  <c:v>-99.688999999999993</c:v>
                </c:pt>
                <c:pt idx="24094">
                  <c:v>-99.686999999999998</c:v>
                </c:pt>
                <c:pt idx="24095">
                  <c:v>-99.685000000000002</c:v>
                </c:pt>
                <c:pt idx="24096">
                  <c:v>-99.682999999999993</c:v>
                </c:pt>
                <c:pt idx="24097">
                  <c:v>-99.680999999999997</c:v>
                </c:pt>
                <c:pt idx="24098">
                  <c:v>-99.679000000000002</c:v>
                </c:pt>
                <c:pt idx="24099">
                  <c:v>-99.676999999999992</c:v>
                </c:pt>
                <c:pt idx="24100">
                  <c:v>-99.674999999999997</c:v>
                </c:pt>
                <c:pt idx="24101">
                  <c:v>-99.673000000000002</c:v>
                </c:pt>
                <c:pt idx="24102">
                  <c:v>-99.670999999999992</c:v>
                </c:pt>
                <c:pt idx="24103">
                  <c:v>-99.668999999999997</c:v>
                </c:pt>
                <c:pt idx="24104">
                  <c:v>-99.667000000000002</c:v>
                </c:pt>
                <c:pt idx="24105">
                  <c:v>-99.664999999999992</c:v>
                </c:pt>
                <c:pt idx="24106">
                  <c:v>-99.662999999999997</c:v>
                </c:pt>
                <c:pt idx="24107">
                  <c:v>-99.661000000000001</c:v>
                </c:pt>
                <c:pt idx="24108">
                  <c:v>-99.658999999999992</c:v>
                </c:pt>
                <c:pt idx="24109">
                  <c:v>-99.656999999999996</c:v>
                </c:pt>
                <c:pt idx="24110">
                  <c:v>-99.655000000000001</c:v>
                </c:pt>
                <c:pt idx="24111">
                  <c:v>-99.652999999999992</c:v>
                </c:pt>
                <c:pt idx="24112">
                  <c:v>-99.65100000000001</c:v>
                </c:pt>
                <c:pt idx="24113">
                  <c:v>-99.649000000000001</c:v>
                </c:pt>
                <c:pt idx="24114">
                  <c:v>-99.646999999999991</c:v>
                </c:pt>
                <c:pt idx="24115">
                  <c:v>-99.64500000000001</c:v>
                </c:pt>
                <c:pt idx="24116">
                  <c:v>-99.643000000000001</c:v>
                </c:pt>
                <c:pt idx="24117">
                  <c:v>-99.640999999999991</c:v>
                </c:pt>
                <c:pt idx="24118">
                  <c:v>-99.63900000000001</c:v>
                </c:pt>
                <c:pt idx="24119">
                  <c:v>-99.637</c:v>
                </c:pt>
                <c:pt idx="24120">
                  <c:v>-99.634999999999991</c:v>
                </c:pt>
                <c:pt idx="24121">
                  <c:v>-99.63300000000001</c:v>
                </c:pt>
                <c:pt idx="24122">
                  <c:v>-99.631</c:v>
                </c:pt>
                <c:pt idx="24123">
                  <c:v>-99.628999999999991</c:v>
                </c:pt>
                <c:pt idx="24124">
                  <c:v>-99.62700000000001</c:v>
                </c:pt>
                <c:pt idx="24125">
                  <c:v>-99.625</c:v>
                </c:pt>
                <c:pt idx="24126">
                  <c:v>-99.62299999999999</c:v>
                </c:pt>
                <c:pt idx="24127">
                  <c:v>-99.621000000000009</c:v>
                </c:pt>
                <c:pt idx="24128">
                  <c:v>-99.619</c:v>
                </c:pt>
                <c:pt idx="24129">
                  <c:v>-99.61699999999999</c:v>
                </c:pt>
                <c:pt idx="24130">
                  <c:v>-99.615000000000009</c:v>
                </c:pt>
                <c:pt idx="24131">
                  <c:v>-99.613</c:v>
                </c:pt>
                <c:pt idx="24132">
                  <c:v>-99.61099999999999</c:v>
                </c:pt>
                <c:pt idx="24133">
                  <c:v>-99.609000000000009</c:v>
                </c:pt>
                <c:pt idx="24134">
                  <c:v>-99.606999999999999</c:v>
                </c:pt>
                <c:pt idx="24135">
                  <c:v>-99.60499999999999</c:v>
                </c:pt>
                <c:pt idx="24136">
                  <c:v>-99.603000000000009</c:v>
                </c:pt>
                <c:pt idx="24137">
                  <c:v>-99.600999999999999</c:v>
                </c:pt>
                <c:pt idx="24138">
                  <c:v>-99.59899999999999</c:v>
                </c:pt>
                <c:pt idx="24139">
                  <c:v>-99.597000000000008</c:v>
                </c:pt>
                <c:pt idx="24140">
                  <c:v>-99.594999999999999</c:v>
                </c:pt>
                <c:pt idx="24141">
                  <c:v>-99.593000000000004</c:v>
                </c:pt>
                <c:pt idx="24142">
                  <c:v>-99.591000000000008</c:v>
                </c:pt>
                <c:pt idx="24143">
                  <c:v>-99.588999999999999</c:v>
                </c:pt>
                <c:pt idx="24144">
                  <c:v>-99.587000000000003</c:v>
                </c:pt>
                <c:pt idx="24145">
                  <c:v>-99.585000000000008</c:v>
                </c:pt>
                <c:pt idx="24146">
                  <c:v>-99.582999999999998</c:v>
                </c:pt>
                <c:pt idx="24147">
                  <c:v>-99.581000000000003</c:v>
                </c:pt>
                <c:pt idx="24148">
                  <c:v>-99.579000000000008</c:v>
                </c:pt>
                <c:pt idx="24149">
                  <c:v>-99.576999999999998</c:v>
                </c:pt>
                <c:pt idx="24150">
                  <c:v>-99.575000000000003</c:v>
                </c:pt>
                <c:pt idx="24151">
                  <c:v>-99.573000000000008</c:v>
                </c:pt>
                <c:pt idx="24152">
                  <c:v>-99.570999999999998</c:v>
                </c:pt>
                <c:pt idx="24153">
                  <c:v>-99.569000000000003</c:v>
                </c:pt>
                <c:pt idx="24154">
                  <c:v>-99.567000000000007</c:v>
                </c:pt>
                <c:pt idx="24155">
                  <c:v>-99.564999999999998</c:v>
                </c:pt>
                <c:pt idx="24156">
                  <c:v>-99.563000000000002</c:v>
                </c:pt>
                <c:pt idx="24157">
                  <c:v>-99.561000000000007</c:v>
                </c:pt>
                <c:pt idx="24158">
                  <c:v>-99.558999999999997</c:v>
                </c:pt>
                <c:pt idx="24159">
                  <c:v>-99.557000000000002</c:v>
                </c:pt>
                <c:pt idx="24160">
                  <c:v>-99.555000000000007</c:v>
                </c:pt>
                <c:pt idx="24161">
                  <c:v>-99.552999999999997</c:v>
                </c:pt>
                <c:pt idx="24162">
                  <c:v>-99.551000000000002</c:v>
                </c:pt>
                <c:pt idx="24163">
                  <c:v>-99.549000000000007</c:v>
                </c:pt>
                <c:pt idx="24164">
                  <c:v>-99.546999999999997</c:v>
                </c:pt>
                <c:pt idx="24165">
                  <c:v>-99.545000000000002</c:v>
                </c:pt>
                <c:pt idx="24166">
                  <c:v>-99.543000000000006</c:v>
                </c:pt>
                <c:pt idx="24167">
                  <c:v>-99.540999999999997</c:v>
                </c:pt>
                <c:pt idx="24168">
                  <c:v>-99.539000000000001</c:v>
                </c:pt>
                <c:pt idx="24169">
                  <c:v>-99.537000000000006</c:v>
                </c:pt>
                <c:pt idx="24170">
                  <c:v>-99.534999999999997</c:v>
                </c:pt>
                <c:pt idx="24171">
                  <c:v>-99.533000000000001</c:v>
                </c:pt>
                <c:pt idx="24172">
                  <c:v>-99.531000000000006</c:v>
                </c:pt>
                <c:pt idx="24173">
                  <c:v>-99.528999999999996</c:v>
                </c:pt>
                <c:pt idx="24174">
                  <c:v>-99.527000000000001</c:v>
                </c:pt>
                <c:pt idx="24175">
                  <c:v>-99.525000000000006</c:v>
                </c:pt>
                <c:pt idx="24176">
                  <c:v>-99.522999999999996</c:v>
                </c:pt>
                <c:pt idx="24177">
                  <c:v>-99.521000000000001</c:v>
                </c:pt>
                <c:pt idx="24178">
                  <c:v>-99.519000000000005</c:v>
                </c:pt>
                <c:pt idx="24179">
                  <c:v>-99.516999999999996</c:v>
                </c:pt>
                <c:pt idx="24180">
                  <c:v>-99.515000000000001</c:v>
                </c:pt>
                <c:pt idx="24181">
                  <c:v>-99.513000000000005</c:v>
                </c:pt>
                <c:pt idx="24182">
                  <c:v>-99.510999999999996</c:v>
                </c:pt>
                <c:pt idx="24183">
                  <c:v>-99.509</c:v>
                </c:pt>
                <c:pt idx="24184">
                  <c:v>-99.507000000000005</c:v>
                </c:pt>
                <c:pt idx="24185">
                  <c:v>-99.504999999999995</c:v>
                </c:pt>
                <c:pt idx="24186">
                  <c:v>-99.503</c:v>
                </c:pt>
                <c:pt idx="24187">
                  <c:v>-99.501000000000005</c:v>
                </c:pt>
                <c:pt idx="24188">
                  <c:v>-99.498999999999995</c:v>
                </c:pt>
                <c:pt idx="24189">
                  <c:v>-99.497</c:v>
                </c:pt>
                <c:pt idx="24190">
                  <c:v>-99.495000000000005</c:v>
                </c:pt>
                <c:pt idx="24191">
                  <c:v>-99.492999999999995</c:v>
                </c:pt>
                <c:pt idx="24192">
                  <c:v>-99.491</c:v>
                </c:pt>
                <c:pt idx="24193">
                  <c:v>-99.489000000000004</c:v>
                </c:pt>
                <c:pt idx="24194">
                  <c:v>-99.486999999999995</c:v>
                </c:pt>
                <c:pt idx="24195">
                  <c:v>-99.484999999999999</c:v>
                </c:pt>
                <c:pt idx="24196">
                  <c:v>-99.483000000000004</c:v>
                </c:pt>
                <c:pt idx="24197">
                  <c:v>-99.480999999999995</c:v>
                </c:pt>
                <c:pt idx="24198">
                  <c:v>-99.478999999999999</c:v>
                </c:pt>
                <c:pt idx="24199">
                  <c:v>-99.477000000000004</c:v>
                </c:pt>
                <c:pt idx="24200">
                  <c:v>-99.474999999999994</c:v>
                </c:pt>
                <c:pt idx="24201">
                  <c:v>-99.472999999999999</c:v>
                </c:pt>
                <c:pt idx="24202">
                  <c:v>-99.471000000000004</c:v>
                </c:pt>
                <c:pt idx="24203">
                  <c:v>-99.468999999999994</c:v>
                </c:pt>
                <c:pt idx="24204">
                  <c:v>-99.466999999999999</c:v>
                </c:pt>
                <c:pt idx="24205">
                  <c:v>-99.465000000000003</c:v>
                </c:pt>
                <c:pt idx="24206">
                  <c:v>-99.462999999999994</c:v>
                </c:pt>
                <c:pt idx="24207">
                  <c:v>-99.460999999999999</c:v>
                </c:pt>
                <c:pt idx="24208">
                  <c:v>-99.459000000000003</c:v>
                </c:pt>
                <c:pt idx="24209">
                  <c:v>-99.456999999999994</c:v>
                </c:pt>
                <c:pt idx="24210">
                  <c:v>-99.454999999999998</c:v>
                </c:pt>
                <c:pt idx="24211">
                  <c:v>-99.453000000000003</c:v>
                </c:pt>
                <c:pt idx="24212">
                  <c:v>-99.450999999999993</c:v>
                </c:pt>
                <c:pt idx="24213">
                  <c:v>-99.448999999999998</c:v>
                </c:pt>
                <c:pt idx="24214">
                  <c:v>-99.447000000000003</c:v>
                </c:pt>
                <c:pt idx="24215">
                  <c:v>-99.444999999999993</c:v>
                </c:pt>
                <c:pt idx="24216">
                  <c:v>-99.442999999999998</c:v>
                </c:pt>
                <c:pt idx="24217">
                  <c:v>-99.441000000000003</c:v>
                </c:pt>
                <c:pt idx="24218">
                  <c:v>-99.438999999999993</c:v>
                </c:pt>
                <c:pt idx="24219">
                  <c:v>-99.436999999999998</c:v>
                </c:pt>
                <c:pt idx="24220">
                  <c:v>-99.435000000000002</c:v>
                </c:pt>
                <c:pt idx="24221">
                  <c:v>-99.432999999999993</c:v>
                </c:pt>
                <c:pt idx="24222">
                  <c:v>-99.430999999999997</c:v>
                </c:pt>
                <c:pt idx="24223">
                  <c:v>-99.429000000000002</c:v>
                </c:pt>
                <c:pt idx="24224">
                  <c:v>-99.426999999999992</c:v>
                </c:pt>
                <c:pt idx="24225">
                  <c:v>-99.424999999999997</c:v>
                </c:pt>
                <c:pt idx="24226">
                  <c:v>-99.423000000000002</c:v>
                </c:pt>
                <c:pt idx="24227">
                  <c:v>-99.420999999999992</c:v>
                </c:pt>
                <c:pt idx="24228">
                  <c:v>-99.418999999999997</c:v>
                </c:pt>
                <c:pt idx="24229">
                  <c:v>-99.417000000000002</c:v>
                </c:pt>
                <c:pt idx="24230">
                  <c:v>-99.414999999999992</c:v>
                </c:pt>
                <c:pt idx="24231">
                  <c:v>-99.412999999999997</c:v>
                </c:pt>
                <c:pt idx="24232">
                  <c:v>-99.411000000000001</c:v>
                </c:pt>
                <c:pt idx="24233">
                  <c:v>-99.408999999999992</c:v>
                </c:pt>
                <c:pt idx="24234">
                  <c:v>-99.406999999999996</c:v>
                </c:pt>
                <c:pt idx="24235">
                  <c:v>-99.405000000000001</c:v>
                </c:pt>
                <c:pt idx="24236">
                  <c:v>-99.402999999999992</c:v>
                </c:pt>
                <c:pt idx="24237">
                  <c:v>-99.40100000000001</c:v>
                </c:pt>
                <c:pt idx="24238">
                  <c:v>-99.399000000000001</c:v>
                </c:pt>
                <c:pt idx="24239">
                  <c:v>-99.396999999999991</c:v>
                </c:pt>
                <c:pt idx="24240">
                  <c:v>-99.39500000000001</c:v>
                </c:pt>
                <c:pt idx="24241">
                  <c:v>-99.393000000000001</c:v>
                </c:pt>
                <c:pt idx="24242">
                  <c:v>-99.390999999999991</c:v>
                </c:pt>
                <c:pt idx="24243">
                  <c:v>-99.38900000000001</c:v>
                </c:pt>
                <c:pt idx="24244">
                  <c:v>-99.387</c:v>
                </c:pt>
                <c:pt idx="24245">
                  <c:v>-99.384999999999991</c:v>
                </c:pt>
                <c:pt idx="24246">
                  <c:v>-99.38300000000001</c:v>
                </c:pt>
                <c:pt idx="24247">
                  <c:v>-99.381</c:v>
                </c:pt>
                <c:pt idx="24248">
                  <c:v>-99.378999999999991</c:v>
                </c:pt>
                <c:pt idx="24249">
                  <c:v>-99.37700000000001</c:v>
                </c:pt>
                <c:pt idx="24250">
                  <c:v>-99.375</c:v>
                </c:pt>
                <c:pt idx="24251">
                  <c:v>-99.37299999999999</c:v>
                </c:pt>
                <c:pt idx="24252">
                  <c:v>-99.371000000000009</c:v>
                </c:pt>
                <c:pt idx="24253">
                  <c:v>-99.369</c:v>
                </c:pt>
                <c:pt idx="24254">
                  <c:v>-99.36699999999999</c:v>
                </c:pt>
                <c:pt idx="24255">
                  <c:v>-99.365000000000009</c:v>
                </c:pt>
                <c:pt idx="24256">
                  <c:v>-99.363</c:v>
                </c:pt>
                <c:pt idx="24257">
                  <c:v>-99.36099999999999</c:v>
                </c:pt>
                <c:pt idx="24258">
                  <c:v>-99.359000000000009</c:v>
                </c:pt>
                <c:pt idx="24259">
                  <c:v>-99.356999999999999</c:v>
                </c:pt>
                <c:pt idx="24260">
                  <c:v>-99.35499999999999</c:v>
                </c:pt>
                <c:pt idx="24261">
                  <c:v>-99.353000000000009</c:v>
                </c:pt>
                <c:pt idx="24262">
                  <c:v>-99.350999999999999</c:v>
                </c:pt>
                <c:pt idx="24263">
                  <c:v>-99.34899999999999</c:v>
                </c:pt>
                <c:pt idx="24264">
                  <c:v>-99.347000000000008</c:v>
                </c:pt>
                <c:pt idx="24265">
                  <c:v>-99.344999999999999</c:v>
                </c:pt>
                <c:pt idx="24266">
                  <c:v>-99.343000000000004</c:v>
                </c:pt>
                <c:pt idx="24267">
                  <c:v>-99.341000000000008</c:v>
                </c:pt>
                <c:pt idx="24268">
                  <c:v>-99.338999999999999</c:v>
                </c:pt>
                <c:pt idx="24269">
                  <c:v>-99.337000000000003</c:v>
                </c:pt>
                <c:pt idx="24270">
                  <c:v>-99.335000000000008</c:v>
                </c:pt>
                <c:pt idx="24271">
                  <c:v>-99.332999999999998</c:v>
                </c:pt>
                <c:pt idx="24272">
                  <c:v>-99.331000000000003</c:v>
                </c:pt>
                <c:pt idx="24273">
                  <c:v>-99.329000000000008</c:v>
                </c:pt>
                <c:pt idx="24274">
                  <c:v>-99.326999999999998</c:v>
                </c:pt>
                <c:pt idx="24275">
                  <c:v>-99.325000000000003</c:v>
                </c:pt>
                <c:pt idx="24276">
                  <c:v>-99.323000000000008</c:v>
                </c:pt>
                <c:pt idx="24277">
                  <c:v>-99.320999999999998</c:v>
                </c:pt>
                <c:pt idx="24278">
                  <c:v>-99.319000000000003</c:v>
                </c:pt>
                <c:pt idx="24279">
                  <c:v>-99.317000000000007</c:v>
                </c:pt>
                <c:pt idx="24280">
                  <c:v>-99.314999999999998</c:v>
                </c:pt>
                <c:pt idx="24281">
                  <c:v>-99.313000000000002</c:v>
                </c:pt>
                <c:pt idx="24282">
                  <c:v>-99.311000000000007</c:v>
                </c:pt>
                <c:pt idx="24283">
                  <c:v>-99.308999999999997</c:v>
                </c:pt>
                <c:pt idx="24284">
                  <c:v>-99.307000000000002</c:v>
                </c:pt>
                <c:pt idx="24285">
                  <c:v>-99.305000000000007</c:v>
                </c:pt>
                <c:pt idx="24286">
                  <c:v>-99.302999999999997</c:v>
                </c:pt>
                <c:pt idx="24287">
                  <c:v>-99.301000000000002</c:v>
                </c:pt>
                <c:pt idx="24288">
                  <c:v>-99.299000000000007</c:v>
                </c:pt>
                <c:pt idx="24289">
                  <c:v>-99.296999999999997</c:v>
                </c:pt>
                <c:pt idx="24290">
                  <c:v>-99.295000000000002</c:v>
                </c:pt>
                <c:pt idx="24291">
                  <c:v>-99.293000000000006</c:v>
                </c:pt>
                <c:pt idx="24292">
                  <c:v>-99.290999999999997</c:v>
                </c:pt>
                <c:pt idx="24293">
                  <c:v>-99.289000000000001</c:v>
                </c:pt>
                <c:pt idx="24294">
                  <c:v>-99.287000000000006</c:v>
                </c:pt>
                <c:pt idx="24295">
                  <c:v>-99.284999999999997</c:v>
                </c:pt>
                <c:pt idx="24296">
                  <c:v>-99.283000000000001</c:v>
                </c:pt>
                <c:pt idx="24297">
                  <c:v>-99.281000000000006</c:v>
                </c:pt>
                <c:pt idx="24298">
                  <c:v>-99.278999999999996</c:v>
                </c:pt>
                <c:pt idx="24299">
                  <c:v>-99.277000000000001</c:v>
                </c:pt>
                <c:pt idx="24300">
                  <c:v>-99.275000000000006</c:v>
                </c:pt>
                <c:pt idx="24301">
                  <c:v>-99.272999999999996</c:v>
                </c:pt>
                <c:pt idx="24302">
                  <c:v>-99.271000000000001</c:v>
                </c:pt>
                <c:pt idx="24303">
                  <c:v>-99.269000000000005</c:v>
                </c:pt>
                <c:pt idx="24304">
                  <c:v>-99.266999999999996</c:v>
                </c:pt>
                <c:pt idx="24305">
                  <c:v>-99.265000000000001</c:v>
                </c:pt>
                <c:pt idx="24306">
                  <c:v>-99.263000000000005</c:v>
                </c:pt>
                <c:pt idx="24307">
                  <c:v>-99.260999999999996</c:v>
                </c:pt>
                <c:pt idx="24308">
                  <c:v>-99.259</c:v>
                </c:pt>
                <c:pt idx="24309">
                  <c:v>-99.257000000000005</c:v>
                </c:pt>
                <c:pt idx="24310">
                  <c:v>-99.254999999999995</c:v>
                </c:pt>
                <c:pt idx="24311">
                  <c:v>-99.253</c:v>
                </c:pt>
                <c:pt idx="24312">
                  <c:v>-99.251000000000005</c:v>
                </c:pt>
                <c:pt idx="24313">
                  <c:v>-99.248999999999995</c:v>
                </c:pt>
                <c:pt idx="24314">
                  <c:v>-99.247</c:v>
                </c:pt>
                <c:pt idx="24315">
                  <c:v>-99.245000000000005</c:v>
                </c:pt>
                <c:pt idx="24316">
                  <c:v>-99.242999999999995</c:v>
                </c:pt>
                <c:pt idx="24317">
                  <c:v>-99.241</c:v>
                </c:pt>
                <c:pt idx="24318">
                  <c:v>-99.239000000000004</c:v>
                </c:pt>
                <c:pt idx="24319">
                  <c:v>-99.236999999999995</c:v>
                </c:pt>
                <c:pt idx="24320">
                  <c:v>-99.234999999999999</c:v>
                </c:pt>
                <c:pt idx="24321">
                  <c:v>-99.233000000000004</c:v>
                </c:pt>
                <c:pt idx="24322">
                  <c:v>-99.230999999999995</c:v>
                </c:pt>
                <c:pt idx="24323">
                  <c:v>-99.228999999999999</c:v>
                </c:pt>
                <c:pt idx="24324">
                  <c:v>-99.227000000000004</c:v>
                </c:pt>
                <c:pt idx="24325">
                  <c:v>-99.224999999999994</c:v>
                </c:pt>
                <c:pt idx="24326">
                  <c:v>-99.222999999999999</c:v>
                </c:pt>
                <c:pt idx="24327">
                  <c:v>-99.221000000000004</c:v>
                </c:pt>
                <c:pt idx="24328">
                  <c:v>-99.218999999999994</c:v>
                </c:pt>
                <c:pt idx="24329">
                  <c:v>-99.216999999999999</c:v>
                </c:pt>
                <c:pt idx="24330">
                  <c:v>-99.215000000000003</c:v>
                </c:pt>
                <c:pt idx="24331">
                  <c:v>-99.212999999999994</c:v>
                </c:pt>
                <c:pt idx="24332">
                  <c:v>-99.210999999999999</c:v>
                </c:pt>
                <c:pt idx="24333">
                  <c:v>-99.209000000000003</c:v>
                </c:pt>
                <c:pt idx="24334">
                  <c:v>-99.206999999999994</c:v>
                </c:pt>
                <c:pt idx="24335">
                  <c:v>-99.204999999999998</c:v>
                </c:pt>
                <c:pt idx="24336">
                  <c:v>-99.203000000000003</c:v>
                </c:pt>
                <c:pt idx="24337">
                  <c:v>-99.200999999999993</c:v>
                </c:pt>
                <c:pt idx="24338">
                  <c:v>-99.198999999999998</c:v>
                </c:pt>
                <c:pt idx="24339">
                  <c:v>-99.197000000000003</c:v>
                </c:pt>
                <c:pt idx="24340">
                  <c:v>-99.194999999999993</c:v>
                </c:pt>
                <c:pt idx="24341">
                  <c:v>-99.192999999999998</c:v>
                </c:pt>
                <c:pt idx="24342">
                  <c:v>-99.191000000000003</c:v>
                </c:pt>
                <c:pt idx="24343">
                  <c:v>-99.188999999999993</c:v>
                </c:pt>
                <c:pt idx="24344">
                  <c:v>-99.186999999999998</c:v>
                </c:pt>
                <c:pt idx="24345">
                  <c:v>-99.185000000000002</c:v>
                </c:pt>
                <c:pt idx="24346">
                  <c:v>-99.182999999999993</c:v>
                </c:pt>
                <c:pt idx="24347">
                  <c:v>-99.180999999999997</c:v>
                </c:pt>
                <c:pt idx="24348">
                  <c:v>-99.179000000000002</c:v>
                </c:pt>
                <c:pt idx="24349">
                  <c:v>-99.176999999999992</c:v>
                </c:pt>
                <c:pt idx="24350">
                  <c:v>-99.174999999999997</c:v>
                </c:pt>
                <c:pt idx="24351">
                  <c:v>-99.173000000000002</c:v>
                </c:pt>
                <c:pt idx="24352">
                  <c:v>-99.170999999999992</c:v>
                </c:pt>
                <c:pt idx="24353">
                  <c:v>-99.168999999999997</c:v>
                </c:pt>
                <c:pt idx="24354">
                  <c:v>-99.167000000000002</c:v>
                </c:pt>
                <c:pt idx="24355">
                  <c:v>-99.164999999999992</c:v>
                </c:pt>
                <c:pt idx="24356">
                  <c:v>-99.162999999999997</c:v>
                </c:pt>
                <c:pt idx="24357">
                  <c:v>-99.161000000000001</c:v>
                </c:pt>
                <c:pt idx="24358">
                  <c:v>-99.158999999999992</c:v>
                </c:pt>
                <c:pt idx="24359">
                  <c:v>-99.156999999999996</c:v>
                </c:pt>
                <c:pt idx="24360">
                  <c:v>-99.155000000000001</c:v>
                </c:pt>
                <c:pt idx="24361">
                  <c:v>-99.152999999999992</c:v>
                </c:pt>
                <c:pt idx="24362">
                  <c:v>-99.15100000000001</c:v>
                </c:pt>
                <c:pt idx="24363">
                  <c:v>-99.149000000000001</c:v>
                </c:pt>
                <c:pt idx="24364">
                  <c:v>-99.146999999999991</c:v>
                </c:pt>
                <c:pt idx="24365">
                  <c:v>-99.14500000000001</c:v>
                </c:pt>
                <c:pt idx="24366">
                  <c:v>-99.143000000000001</c:v>
                </c:pt>
                <c:pt idx="24367">
                  <c:v>-99.140999999999991</c:v>
                </c:pt>
                <c:pt idx="24368">
                  <c:v>-99.13900000000001</c:v>
                </c:pt>
                <c:pt idx="24369">
                  <c:v>-99.137</c:v>
                </c:pt>
                <c:pt idx="24370">
                  <c:v>-99.134999999999991</c:v>
                </c:pt>
                <c:pt idx="24371">
                  <c:v>-99.13300000000001</c:v>
                </c:pt>
                <c:pt idx="24372">
                  <c:v>-99.131</c:v>
                </c:pt>
                <c:pt idx="24373">
                  <c:v>-99.128999999999991</c:v>
                </c:pt>
                <c:pt idx="24374">
                  <c:v>-99.12700000000001</c:v>
                </c:pt>
                <c:pt idx="24375">
                  <c:v>-99.125</c:v>
                </c:pt>
                <c:pt idx="24376">
                  <c:v>-99.12299999999999</c:v>
                </c:pt>
                <c:pt idx="24377">
                  <c:v>-99.121000000000009</c:v>
                </c:pt>
                <c:pt idx="24378">
                  <c:v>-99.119</c:v>
                </c:pt>
                <c:pt idx="24379">
                  <c:v>-99.11699999999999</c:v>
                </c:pt>
                <c:pt idx="24380">
                  <c:v>-99.115000000000009</c:v>
                </c:pt>
                <c:pt idx="24381">
                  <c:v>-99.113</c:v>
                </c:pt>
                <c:pt idx="24382">
                  <c:v>-99.11099999999999</c:v>
                </c:pt>
                <c:pt idx="24383">
                  <c:v>-99.109000000000009</c:v>
                </c:pt>
                <c:pt idx="24384">
                  <c:v>-99.106999999999999</c:v>
                </c:pt>
                <c:pt idx="24385">
                  <c:v>-99.10499999999999</c:v>
                </c:pt>
                <c:pt idx="24386">
                  <c:v>-99.103000000000009</c:v>
                </c:pt>
                <c:pt idx="24387">
                  <c:v>-99.100999999999999</c:v>
                </c:pt>
                <c:pt idx="24388">
                  <c:v>-99.09899999999999</c:v>
                </c:pt>
                <c:pt idx="24389">
                  <c:v>-99.097000000000008</c:v>
                </c:pt>
                <c:pt idx="24390">
                  <c:v>-99.094999999999999</c:v>
                </c:pt>
                <c:pt idx="24391">
                  <c:v>-99.093000000000004</c:v>
                </c:pt>
                <c:pt idx="24392">
                  <c:v>-99.091000000000008</c:v>
                </c:pt>
                <c:pt idx="24393">
                  <c:v>-99.088999999999999</c:v>
                </c:pt>
                <c:pt idx="24394">
                  <c:v>-99.087000000000003</c:v>
                </c:pt>
                <c:pt idx="24395">
                  <c:v>-99.085000000000008</c:v>
                </c:pt>
                <c:pt idx="24396">
                  <c:v>-99.082999999999998</c:v>
                </c:pt>
                <c:pt idx="24397">
                  <c:v>-99.081000000000003</c:v>
                </c:pt>
                <c:pt idx="24398">
                  <c:v>-99.079000000000008</c:v>
                </c:pt>
                <c:pt idx="24399">
                  <c:v>-99.076999999999998</c:v>
                </c:pt>
                <c:pt idx="24400">
                  <c:v>-99.075000000000003</c:v>
                </c:pt>
                <c:pt idx="24401">
                  <c:v>-99.073000000000008</c:v>
                </c:pt>
                <c:pt idx="24402">
                  <c:v>-99.070999999999998</c:v>
                </c:pt>
                <c:pt idx="24403">
                  <c:v>-99.069000000000003</c:v>
                </c:pt>
                <c:pt idx="24404">
                  <c:v>-99.067000000000007</c:v>
                </c:pt>
                <c:pt idx="24405">
                  <c:v>-99.064999999999998</c:v>
                </c:pt>
                <c:pt idx="24406">
                  <c:v>-99.063000000000002</c:v>
                </c:pt>
                <c:pt idx="24407">
                  <c:v>-99.061000000000007</c:v>
                </c:pt>
                <c:pt idx="24408">
                  <c:v>-99.058999999999997</c:v>
                </c:pt>
                <c:pt idx="24409">
                  <c:v>-99.057000000000002</c:v>
                </c:pt>
                <c:pt idx="24410">
                  <c:v>-99.055000000000007</c:v>
                </c:pt>
                <c:pt idx="24411">
                  <c:v>-99.052999999999997</c:v>
                </c:pt>
                <c:pt idx="24412">
                  <c:v>-99.051000000000002</c:v>
                </c:pt>
                <c:pt idx="24413">
                  <c:v>-99.049000000000007</c:v>
                </c:pt>
                <c:pt idx="24414">
                  <c:v>-99.046999999999997</c:v>
                </c:pt>
                <c:pt idx="24415">
                  <c:v>-99.045000000000002</c:v>
                </c:pt>
                <c:pt idx="24416">
                  <c:v>-99.043000000000006</c:v>
                </c:pt>
                <c:pt idx="24417">
                  <c:v>-99.040999999999997</c:v>
                </c:pt>
                <c:pt idx="24418">
                  <c:v>-99.039000000000001</c:v>
                </c:pt>
                <c:pt idx="24419">
                  <c:v>-99.037000000000006</c:v>
                </c:pt>
                <c:pt idx="24420">
                  <c:v>-99.034999999999997</c:v>
                </c:pt>
                <c:pt idx="24421">
                  <c:v>-99.033000000000001</c:v>
                </c:pt>
                <c:pt idx="24422">
                  <c:v>-99.031000000000006</c:v>
                </c:pt>
                <c:pt idx="24423">
                  <c:v>-99.028999999999996</c:v>
                </c:pt>
                <c:pt idx="24424">
                  <c:v>-99.027000000000001</c:v>
                </c:pt>
                <c:pt idx="24425">
                  <c:v>-99.025000000000006</c:v>
                </c:pt>
                <c:pt idx="24426">
                  <c:v>-99.022999999999996</c:v>
                </c:pt>
                <c:pt idx="24427">
                  <c:v>-99.021000000000001</c:v>
                </c:pt>
                <c:pt idx="24428">
                  <c:v>-99.019000000000005</c:v>
                </c:pt>
                <c:pt idx="24429">
                  <c:v>-99.016999999999996</c:v>
                </c:pt>
                <c:pt idx="24430">
                  <c:v>-99.015000000000001</c:v>
                </c:pt>
                <c:pt idx="24431">
                  <c:v>-99.013000000000005</c:v>
                </c:pt>
                <c:pt idx="24432">
                  <c:v>-99.010999999999996</c:v>
                </c:pt>
                <c:pt idx="24433">
                  <c:v>-99.009</c:v>
                </c:pt>
                <c:pt idx="24434">
                  <c:v>-99.007000000000005</c:v>
                </c:pt>
                <c:pt idx="24435">
                  <c:v>-99.004999999999995</c:v>
                </c:pt>
                <c:pt idx="24436">
                  <c:v>-99.003</c:v>
                </c:pt>
                <c:pt idx="24437">
                  <c:v>-99.001000000000005</c:v>
                </c:pt>
                <c:pt idx="24438">
                  <c:v>-98.998999999999995</c:v>
                </c:pt>
                <c:pt idx="24439">
                  <c:v>-98.997</c:v>
                </c:pt>
                <c:pt idx="24440">
                  <c:v>-98.995000000000005</c:v>
                </c:pt>
                <c:pt idx="24441">
                  <c:v>-98.992999999999995</c:v>
                </c:pt>
                <c:pt idx="24442">
                  <c:v>-98.991</c:v>
                </c:pt>
                <c:pt idx="24443">
                  <c:v>-98.989000000000004</c:v>
                </c:pt>
                <c:pt idx="24444">
                  <c:v>-98.986999999999995</c:v>
                </c:pt>
                <c:pt idx="24445">
                  <c:v>-98.984999999999999</c:v>
                </c:pt>
                <c:pt idx="24446">
                  <c:v>-98.983000000000004</c:v>
                </c:pt>
                <c:pt idx="24447">
                  <c:v>-98.980999999999995</c:v>
                </c:pt>
                <c:pt idx="24448">
                  <c:v>-98.978999999999999</c:v>
                </c:pt>
                <c:pt idx="24449">
                  <c:v>-98.977000000000004</c:v>
                </c:pt>
                <c:pt idx="24450">
                  <c:v>-98.974999999999994</c:v>
                </c:pt>
                <c:pt idx="24451">
                  <c:v>-98.972999999999999</c:v>
                </c:pt>
                <c:pt idx="24452">
                  <c:v>-98.971000000000004</c:v>
                </c:pt>
                <c:pt idx="24453">
                  <c:v>-98.968999999999994</c:v>
                </c:pt>
                <c:pt idx="24454">
                  <c:v>-98.966999999999999</c:v>
                </c:pt>
                <c:pt idx="24455">
                  <c:v>-98.965000000000003</c:v>
                </c:pt>
                <c:pt idx="24456">
                  <c:v>-98.962999999999994</c:v>
                </c:pt>
                <c:pt idx="24457">
                  <c:v>-98.960999999999999</c:v>
                </c:pt>
                <c:pt idx="24458">
                  <c:v>-98.959000000000003</c:v>
                </c:pt>
                <c:pt idx="24459">
                  <c:v>-98.956999999999994</c:v>
                </c:pt>
                <c:pt idx="24460">
                  <c:v>-98.954999999999998</c:v>
                </c:pt>
                <c:pt idx="24461">
                  <c:v>-98.953000000000003</c:v>
                </c:pt>
                <c:pt idx="24462">
                  <c:v>-98.950999999999993</c:v>
                </c:pt>
                <c:pt idx="24463">
                  <c:v>-98.948999999999998</c:v>
                </c:pt>
                <c:pt idx="24464">
                  <c:v>-98.947000000000003</c:v>
                </c:pt>
                <c:pt idx="24465">
                  <c:v>-98.944999999999993</c:v>
                </c:pt>
                <c:pt idx="24466">
                  <c:v>-98.942999999999998</c:v>
                </c:pt>
                <c:pt idx="24467">
                  <c:v>-98.941000000000003</c:v>
                </c:pt>
                <c:pt idx="24468">
                  <c:v>-98.938999999999993</c:v>
                </c:pt>
                <c:pt idx="24469">
                  <c:v>-98.936999999999998</c:v>
                </c:pt>
                <c:pt idx="24470">
                  <c:v>-98.935000000000002</c:v>
                </c:pt>
                <c:pt idx="24471">
                  <c:v>-98.932999999999993</c:v>
                </c:pt>
                <c:pt idx="24472">
                  <c:v>-98.930999999999997</c:v>
                </c:pt>
                <c:pt idx="24473">
                  <c:v>-98.929000000000002</c:v>
                </c:pt>
                <c:pt idx="24474">
                  <c:v>-98.926999999999992</c:v>
                </c:pt>
                <c:pt idx="24475">
                  <c:v>-98.924999999999997</c:v>
                </c:pt>
                <c:pt idx="24476">
                  <c:v>-98.923000000000002</c:v>
                </c:pt>
                <c:pt idx="24477">
                  <c:v>-98.920999999999992</c:v>
                </c:pt>
                <c:pt idx="24478">
                  <c:v>-98.918999999999997</c:v>
                </c:pt>
                <c:pt idx="24479">
                  <c:v>-98.917000000000002</c:v>
                </c:pt>
                <c:pt idx="24480">
                  <c:v>-98.914999999999992</c:v>
                </c:pt>
                <c:pt idx="24481">
                  <c:v>-98.912999999999997</c:v>
                </c:pt>
                <c:pt idx="24482">
                  <c:v>-98.911000000000001</c:v>
                </c:pt>
                <c:pt idx="24483">
                  <c:v>-98.908999999999992</c:v>
                </c:pt>
                <c:pt idx="24484">
                  <c:v>-98.906999999999996</c:v>
                </c:pt>
                <c:pt idx="24485">
                  <c:v>-98.905000000000001</c:v>
                </c:pt>
                <c:pt idx="24486">
                  <c:v>-98.902999999999992</c:v>
                </c:pt>
                <c:pt idx="24487">
                  <c:v>-98.90100000000001</c:v>
                </c:pt>
                <c:pt idx="24488">
                  <c:v>-98.899000000000001</c:v>
                </c:pt>
                <c:pt idx="24489">
                  <c:v>-98.896999999999991</c:v>
                </c:pt>
                <c:pt idx="24490">
                  <c:v>-98.89500000000001</c:v>
                </c:pt>
                <c:pt idx="24491">
                  <c:v>-98.893000000000001</c:v>
                </c:pt>
                <c:pt idx="24492">
                  <c:v>-98.890999999999991</c:v>
                </c:pt>
                <c:pt idx="24493">
                  <c:v>-98.88900000000001</c:v>
                </c:pt>
                <c:pt idx="24494">
                  <c:v>-98.887</c:v>
                </c:pt>
                <c:pt idx="24495">
                  <c:v>-98.884999999999991</c:v>
                </c:pt>
                <c:pt idx="24496">
                  <c:v>-98.88300000000001</c:v>
                </c:pt>
                <c:pt idx="24497">
                  <c:v>-98.881</c:v>
                </c:pt>
                <c:pt idx="24498">
                  <c:v>-98.878999999999991</c:v>
                </c:pt>
                <c:pt idx="24499">
                  <c:v>-98.87700000000001</c:v>
                </c:pt>
                <c:pt idx="24500">
                  <c:v>-98.875</c:v>
                </c:pt>
                <c:pt idx="24501">
                  <c:v>-98.87299999999999</c:v>
                </c:pt>
                <c:pt idx="24502">
                  <c:v>-98.871000000000009</c:v>
                </c:pt>
                <c:pt idx="24503">
                  <c:v>-98.869</c:v>
                </c:pt>
                <c:pt idx="24504">
                  <c:v>-98.86699999999999</c:v>
                </c:pt>
                <c:pt idx="24505">
                  <c:v>-98.865000000000009</c:v>
                </c:pt>
                <c:pt idx="24506">
                  <c:v>-98.863</c:v>
                </c:pt>
                <c:pt idx="24507">
                  <c:v>-98.86099999999999</c:v>
                </c:pt>
                <c:pt idx="24508">
                  <c:v>-98.859000000000009</c:v>
                </c:pt>
                <c:pt idx="24509">
                  <c:v>-98.856999999999999</c:v>
                </c:pt>
                <c:pt idx="24510">
                  <c:v>-98.85499999999999</c:v>
                </c:pt>
                <c:pt idx="24511">
                  <c:v>-98.853000000000009</c:v>
                </c:pt>
                <c:pt idx="24512">
                  <c:v>-98.850999999999999</c:v>
                </c:pt>
                <c:pt idx="24513">
                  <c:v>-98.84899999999999</c:v>
                </c:pt>
                <c:pt idx="24514">
                  <c:v>-98.847000000000008</c:v>
                </c:pt>
                <c:pt idx="24515">
                  <c:v>-98.844999999999999</c:v>
                </c:pt>
                <c:pt idx="24516">
                  <c:v>-98.843000000000004</c:v>
                </c:pt>
                <c:pt idx="24517">
                  <c:v>-98.841000000000008</c:v>
                </c:pt>
                <c:pt idx="24518">
                  <c:v>-98.838999999999999</c:v>
                </c:pt>
                <c:pt idx="24519">
                  <c:v>-98.837000000000003</c:v>
                </c:pt>
                <c:pt idx="24520">
                  <c:v>-98.835000000000008</c:v>
                </c:pt>
                <c:pt idx="24521">
                  <c:v>-98.832999999999998</c:v>
                </c:pt>
                <c:pt idx="24522">
                  <c:v>-98.831000000000003</c:v>
                </c:pt>
                <c:pt idx="24523">
                  <c:v>-98.829000000000008</c:v>
                </c:pt>
                <c:pt idx="24524">
                  <c:v>-98.826999999999998</c:v>
                </c:pt>
                <c:pt idx="24525">
                  <c:v>-98.825000000000003</c:v>
                </c:pt>
                <c:pt idx="24526">
                  <c:v>-98.823000000000008</c:v>
                </c:pt>
                <c:pt idx="24527">
                  <c:v>-98.820999999999998</c:v>
                </c:pt>
                <c:pt idx="24528">
                  <c:v>-98.819000000000003</c:v>
                </c:pt>
                <c:pt idx="24529">
                  <c:v>-98.817000000000007</c:v>
                </c:pt>
                <c:pt idx="24530">
                  <c:v>-98.814999999999998</c:v>
                </c:pt>
                <c:pt idx="24531">
                  <c:v>-98.813000000000002</c:v>
                </c:pt>
                <c:pt idx="24532">
                  <c:v>-98.811000000000007</c:v>
                </c:pt>
                <c:pt idx="24533">
                  <c:v>-98.808999999999997</c:v>
                </c:pt>
                <c:pt idx="24534">
                  <c:v>-98.807000000000002</c:v>
                </c:pt>
                <c:pt idx="24535">
                  <c:v>-98.805000000000007</c:v>
                </c:pt>
                <c:pt idx="24536">
                  <c:v>-98.802999999999997</c:v>
                </c:pt>
                <c:pt idx="24537">
                  <c:v>-98.801000000000002</c:v>
                </c:pt>
                <c:pt idx="24538">
                  <c:v>-98.799000000000007</c:v>
                </c:pt>
                <c:pt idx="24539">
                  <c:v>-98.796999999999997</c:v>
                </c:pt>
                <c:pt idx="24540">
                  <c:v>-98.795000000000002</c:v>
                </c:pt>
                <c:pt idx="24541">
                  <c:v>-98.793000000000006</c:v>
                </c:pt>
                <c:pt idx="24542">
                  <c:v>-98.790999999999997</c:v>
                </c:pt>
                <c:pt idx="24543">
                  <c:v>-98.789000000000001</c:v>
                </c:pt>
                <c:pt idx="24544">
                  <c:v>-98.787000000000006</c:v>
                </c:pt>
                <c:pt idx="24545">
                  <c:v>-98.784999999999997</c:v>
                </c:pt>
                <c:pt idx="24546">
                  <c:v>-98.783000000000001</c:v>
                </c:pt>
                <c:pt idx="24547">
                  <c:v>-98.781000000000006</c:v>
                </c:pt>
                <c:pt idx="24548">
                  <c:v>-98.778999999999996</c:v>
                </c:pt>
                <c:pt idx="24549">
                  <c:v>-98.777000000000001</c:v>
                </c:pt>
                <c:pt idx="24550">
                  <c:v>-98.775000000000006</c:v>
                </c:pt>
                <c:pt idx="24551">
                  <c:v>-98.772999999999996</c:v>
                </c:pt>
                <c:pt idx="24552">
                  <c:v>-98.771000000000001</c:v>
                </c:pt>
                <c:pt idx="24553">
                  <c:v>-98.769000000000005</c:v>
                </c:pt>
                <c:pt idx="24554">
                  <c:v>-98.766999999999996</c:v>
                </c:pt>
                <c:pt idx="24555">
                  <c:v>-98.765000000000001</c:v>
                </c:pt>
                <c:pt idx="24556">
                  <c:v>-98.763000000000005</c:v>
                </c:pt>
                <c:pt idx="24557">
                  <c:v>-98.760999999999996</c:v>
                </c:pt>
                <c:pt idx="24558">
                  <c:v>-98.759</c:v>
                </c:pt>
                <c:pt idx="24559">
                  <c:v>-98.757000000000005</c:v>
                </c:pt>
                <c:pt idx="24560">
                  <c:v>-98.754999999999995</c:v>
                </c:pt>
                <c:pt idx="24561">
                  <c:v>-98.753</c:v>
                </c:pt>
                <c:pt idx="24562">
                  <c:v>-98.751000000000005</c:v>
                </c:pt>
                <c:pt idx="24563">
                  <c:v>-98.748999999999995</c:v>
                </c:pt>
                <c:pt idx="24564">
                  <c:v>-98.747</c:v>
                </c:pt>
                <c:pt idx="24565">
                  <c:v>-98.745000000000005</c:v>
                </c:pt>
                <c:pt idx="24566">
                  <c:v>-98.742999999999995</c:v>
                </c:pt>
                <c:pt idx="24567">
                  <c:v>-98.741</c:v>
                </c:pt>
                <c:pt idx="24568">
                  <c:v>-98.739000000000004</c:v>
                </c:pt>
                <c:pt idx="24569">
                  <c:v>-98.736999999999995</c:v>
                </c:pt>
                <c:pt idx="24570">
                  <c:v>-98.734999999999999</c:v>
                </c:pt>
                <c:pt idx="24571">
                  <c:v>-98.733000000000004</c:v>
                </c:pt>
                <c:pt idx="24572">
                  <c:v>-98.730999999999995</c:v>
                </c:pt>
                <c:pt idx="24573">
                  <c:v>-98.728999999999999</c:v>
                </c:pt>
                <c:pt idx="24574">
                  <c:v>-98.727000000000004</c:v>
                </c:pt>
                <c:pt idx="24575">
                  <c:v>-98.724999999999994</c:v>
                </c:pt>
                <c:pt idx="24576">
                  <c:v>-98.722999999999999</c:v>
                </c:pt>
                <c:pt idx="24577">
                  <c:v>-98.721000000000004</c:v>
                </c:pt>
                <c:pt idx="24578">
                  <c:v>-98.718999999999994</c:v>
                </c:pt>
                <c:pt idx="24579">
                  <c:v>-98.716999999999999</c:v>
                </c:pt>
                <c:pt idx="24580">
                  <c:v>-98.715000000000003</c:v>
                </c:pt>
                <c:pt idx="24581">
                  <c:v>-98.712999999999994</c:v>
                </c:pt>
                <c:pt idx="24582">
                  <c:v>-98.710999999999999</c:v>
                </c:pt>
                <c:pt idx="24583">
                  <c:v>-98.709000000000003</c:v>
                </c:pt>
                <c:pt idx="24584">
                  <c:v>-98.706999999999994</c:v>
                </c:pt>
                <c:pt idx="24585">
                  <c:v>-98.704999999999998</c:v>
                </c:pt>
                <c:pt idx="24586">
                  <c:v>-98.703000000000003</c:v>
                </c:pt>
                <c:pt idx="24587">
                  <c:v>-98.700999999999993</c:v>
                </c:pt>
                <c:pt idx="24588">
                  <c:v>-98.698999999999998</c:v>
                </c:pt>
                <c:pt idx="24589">
                  <c:v>-98.697000000000003</c:v>
                </c:pt>
                <c:pt idx="24590">
                  <c:v>-98.694999999999993</c:v>
                </c:pt>
                <c:pt idx="24591">
                  <c:v>-98.692999999999998</c:v>
                </c:pt>
                <c:pt idx="24592">
                  <c:v>-98.691000000000003</c:v>
                </c:pt>
                <c:pt idx="24593">
                  <c:v>-98.688999999999993</c:v>
                </c:pt>
                <c:pt idx="24594">
                  <c:v>-98.686999999999998</c:v>
                </c:pt>
                <c:pt idx="24595">
                  <c:v>-98.685000000000002</c:v>
                </c:pt>
                <c:pt idx="24596">
                  <c:v>-98.682999999999993</c:v>
                </c:pt>
                <c:pt idx="24597">
                  <c:v>-98.680999999999997</c:v>
                </c:pt>
                <c:pt idx="24598">
                  <c:v>-98.679000000000002</c:v>
                </c:pt>
                <c:pt idx="24599">
                  <c:v>-98.676999999999992</c:v>
                </c:pt>
                <c:pt idx="24600">
                  <c:v>-98.674999999999997</c:v>
                </c:pt>
                <c:pt idx="24601">
                  <c:v>-98.673000000000002</c:v>
                </c:pt>
                <c:pt idx="24602">
                  <c:v>-98.670999999999992</c:v>
                </c:pt>
                <c:pt idx="24603">
                  <c:v>-98.668999999999997</c:v>
                </c:pt>
                <c:pt idx="24604">
                  <c:v>-98.667000000000002</c:v>
                </c:pt>
                <c:pt idx="24605">
                  <c:v>-98.664999999999992</c:v>
                </c:pt>
                <c:pt idx="24606">
                  <c:v>-98.662999999999997</c:v>
                </c:pt>
                <c:pt idx="24607">
                  <c:v>-98.661000000000001</c:v>
                </c:pt>
                <c:pt idx="24608">
                  <c:v>-98.658999999999992</c:v>
                </c:pt>
                <c:pt idx="24609">
                  <c:v>-98.656999999999996</c:v>
                </c:pt>
                <c:pt idx="24610">
                  <c:v>-98.655000000000001</c:v>
                </c:pt>
                <c:pt idx="24611">
                  <c:v>-98.652999999999992</c:v>
                </c:pt>
                <c:pt idx="24612">
                  <c:v>-98.65100000000001</c:v>
                </c:pt>
                <c:pt idx="24613">
                  <c:v>-98.649000000000001</c:v>
                </c:pt>
                <c:pt idx="24614">
                  <c:v>-98.646999999999991</c:v>
                </c:pt>
                <c:pt idx="24615">
                  <c:v>-98.64500000000001</c:v>
                </c:pt>
                <c:pt idx="24616">
                  <c:v>-98.643000000000001</c:v>
                </c:pt>
                <c:pt idx="24617">
                  <c:v>-98.640999999999991</c:v>
                </c:pt>
                <c:pt idx="24618">
                  <c:v>-98.63900000000001</c:v>
                </c:pt>
                <c:pt idx="24619">
                  <c:v>-98.637</c:v>
                </c:pt>
                <c:pt idx="24620">
                  <c:v>-98.634999999999991</c:v>
                </c:pt>
                <c:pt idx="24621">
                  <c:v>-98.63300000000001</c:v>
                </c:pt>
                <c:pt idx="24622">
                  <c:v>-98.631</c:v>
                </c:pt>
                <c:pt idx="24623">
                  <c:v>-98.628999999999991</c:v>
                </c:pt>
                <c:pt idx="24624">
                  <c:v>-98.62700000000001</c:v>
                </c:pt>
                <c:pt idx="24625">
                  <c:v>-98.625</c:v>
                </c:pt>
                <c:pt idx="24626">
                  <c:v>-98.62299999999999</c:v>
                </c:pt>
                <c:pt idx="24627">
                  <c:v>-98.621000000000009</c:v>
                </c:pt>
                <c:pt idx="24628">
                  <c:v>-98.619</c:v>
                </c:pt>
                <c:pt idx="24629">
                  <c:v>-98.61699999999999</c:v>
                </c:pt>
                <c:pt idx="24630">
                  <c:v>-98.615000000000009</c:v>
                </c:pt>
                <c:pt idx="24631">
                  <c:v>-98.613</c:v>
                </c:pt>
                <c:pt idx="24632">
                  <c:v>-98.61099999999999</c:v>
                </c:pt>
                <c:pt idx="24633">
                  <c:v>-98.609000000000009</c:v>
                </c:pt>
                <c:pt idx="24634">
                  <c:v>-98.606999999999999</c:v>
                </c:pt>
                <c:pt idx="24635">
                  <c:v>-98.60499999999999</c:v>
                </c:pt>
                <c:pt idx="24636">
                  <c:v>-98.603000000000009</c:v>
                </c:pt>
                <c:pt idx="24637">
                  <c:v>-98.600999999999999</c:v>
                </c:pt>
                <c:pt idx="24638">
                  <c:v>-98.59899999999999</c:v>
                </c:pt>
                <c:pt idx="24639">
                  <c:v>-98.597000000000008</c:v>
                </c:pt>
                <c:pt idx="24640">
                  <c:v>-98.594999999999999</c:v>
                </c:pt>
                <c:pt idx="24641">
                  <c:v>-98.593000000000004</c:v>
                </c:pt>
                <c:pt idx="24642">
                  <c:v>-98.591000000000008</c:v>
                </c:pt>
                <c:pt idx="24643">
                  <c:v>-98.588999999999999</c:v>
                </c:pt>
                <c:pt idx="24644">
                  <c:v>-98.587000000000003</c:v>
                </c:pt>
                <c:pt idx="24645">
                  <c:v>-98.585000000000008</c:v>
                </c:pt>
                <c:pt idx="24646">
                  <c:v>-98.582999999999998</c:v>
                </c:pt>
                <c:pt idx="24647">
                  <c:v>-98.581000000000003</c:v>
                </c:pt>
                <c:pt idx="24648">
                  <c:v>-98.579000000000008</c:v>
                </c:pt>
                <c:pt idx="24649">
                  <c:v>-98.576999999999998</c:v>
                </c:pt>
                <c:pt idx="24650">
                  <c:v>-98.575000000000003</c:v>
                </c:pt>
                <c:pt idx="24651">
                  <c:v>-98.573000000000008</c:v>
                </c:pt>
                <c:pt idx="24652">
                  <c:v>-98.570999999999998</c:v>
                </c:pt>
                <c:pt idx="24653">
                  <c:v>-98.569000000000003</c:v>
                </c:pt>
                <c:pt idx="24654">
                  <c:v>-98.567000000000007</c:v>
                </c:pt>
                <c:pt idx="24655">
                  <c:v>-98.564999999999998</c:v>
                </c:pt>
                <c:pt idx="24656">
                  <c:v>-98.563000000000002</c:v>
                </c:pt>
                <c:pt idx="24657">
                  <c:v>-98.561000000000007</c:v>
                </c:pt>
                <c:pt idx="24658">
                  <c:v>-98.558999999999997</c:v>
                </c:pt>
                <c:pt idx="24659">
                  <c:v>-98.557000000000002</c:v>
                </c:pt>
                <c:pt idx="24660">
                  <c:v>-98.555000000000007</c:v>
                </c:pt>
                <c:pt idx="24661">
                  <c:v>-98.552999999999997</c:v>
                </c:pt>
                <c:pt idx="24662">
                  <c:v>-98.551000000000002</c:v>
                </c:pt>
                <c:pt idx="24663">
                  <c:v>-98.549000000000007</c:v>
                </c:pt>
                <c:pt idx="24664">
                  <c:v>-98.546999999999997</c:v>
                </c:pt>
                <c:pt idx="24665">
                  <c:v>-98.545000000000002</c:v>
                </c:pt>
                <c:pt idx="24666">
                  <c:v>-98.543000000000006</c:v>
                </c:pt>
                <c:pt idx="24667">
                  <c:v>-98.540999999999997</c:v>
                </c:pt>
                <c:pt idx="24668">
                  <c:v>-98.539000000000001</c:v>
                </c:pt>
                <c:pt idx="24669">
                  <c:v>-98.537000000000006</c:v>
                </c:pt>
                <c:pt idx="24670">
                  <c:v>-98.534999999999997</c:v>
                </c:pt>
                <c:pt idx="24671">
                  <c:v>-98.533000000000001</c:v>
                </c:pt>
                <c:pt idx="24672">
                  <c:v>-98.531000000000006</c:v>
                </c:pt>
                <c:pt idx="24673">
                  <c:v>-98.528999999999996</c:v>
                </c:pt>
                <c:pt idx="24674">
                  <c:v>-98.527000000000001</c:v>
                </c:pt>
                <c:pt idx="24675">
                  <c:v>-98.525000000000006</c:v>
                </c:pt>
                <c:pt idx="24676">
                  <c:v>-98.522999999999996</c:v>
                </c:pt>
                <c:pt idx="24677">
                  <c:v>-98.521000000000001</c:v>
                </c:pt>
                <c:pt idx="24678">
                  <c:v>-98.519000000000005</c:v>
                </c:pt>
                <c:pt idx="24679">
                  <c:v>-98.516999999999996</c:v>
                </c:pt>
                <c:pt idx="24680">
                  <c:v>-98.515000000000001</c:v>
                </c:pt>
                <c:pt idx="24681">
                  <c:v>-98.513000000000005</c:v>
                </c:pt>
                <c:pt idx="24682">
                  <c:v>-98.510999999999996</c:v>
                </c:pt>
                <c:pt idx="24683">
                  <c:v>-98.509</c:v>
                </c:pt>
                <c:pt idx="24684">
                  <c:v>-98.507000000000005</c:v>
                </c:pt>
                <c:pt idx="24685">
                  <c:v>-98.504999999999995</c:v>
                </c:pt>
                <c:pt idx="24686">
                  <c:v>-98.503</c:v>
                </c:pt>
                <c:pt idx="24687">
                  <c:v>-98.501000000000005</c:v>
                </c:pt>
                <c:pt idx="24688">
                  <c:v>-98.498999999999995</c:v>
                </c:pt>
                <c:pt idx="24689">
                  <c:v>-98.497</c:v>
                </c:pt>
                <c:pt idx="24690">
                  <c:v>-98.495000000000005</c:v>
                </c:pt>
                <c:pt idx="24691">
                  <c:v>-98.492999999999995</c:v>
                </c:pt>
                <c:pt idx="24692">
                  <c:v>-98.491</c:v>
                </c:pt>
                <c:pt idx="24693">
                  <c:v>-98.489000000000004</c:v>
                </c:pt>
                <c:pt idx="24694">
                  <c:v>-98.486999999999995</c:v>
                </c:pt>
                <c:pt idx="24695">
                  <c:v>-98.484999999999999</c:v>
                </c:pt>
                <c:pt idx="24696">
                  <c:v>-98.483000000000004</c:v>
                </c:pt>
                <c:pt idx="24697">
                  <c:v>-98.480999999999995</c:v>
                </c:pt>
                <c:pt idx="24698">
                  <c:v>-98.478999999999999</c:v>
                </c:pt>
                <c:pt idx="24699">
                  <c:v>-98.477000000000004</c:v>
                </c:pt>
                <c:pt idx="24700">
                  <c:v>-98.474999999999994</c:v>
                </c:pt>
                <c:pt idx="24701">
                  <c:v>-98.472999999999999</c:v>
                </c:pt>
                <c:pt idx="24702">
                  <c:v>-98.471000000000004</c:v>
                </c:pt>
                <c:pt idx="24703">
                  <c:v>-98.468999999999994</c:v>
                </c:pt>
                <c:pt idx="24704">
                  <c:v>-98.466999999999999</c:v>
                </c:pt>
                <c:pt idx="24705">
                  <c:v>-98.465000000000003</c:v>
                </c:pt>
                <c:pt idx="24706">
                  <c:v>-98.462999999999994</c:v>
                </c:pt>
                <c:pt idx="24707">
                  <c:v>-98.460999999999999</c:v>
                </c:pt>
                <c:pt idx="24708">
                  <c:v>-98.459000000000003</c:v>
                </c:pt>
                <c:pt idx="24709">
                  <c:v>-98.456999999999994</c:v>
                </c:pt>
                <c:pt idx="24710">
                  <c:v>-98.454999999999998</c:v>
                </c:pt>
                <c:pt idx="24711">
                  <c:v>-98.453000000000003</c:v>
                </c:pt>
                <c:pt idx="24712">
                  <c:v>-98.450999999999993</c:v>
                </c:pt>
                <c:pt idx="24713">
                  <c:v>-98.448999999999998</c:v>
                </c:pt>
                <c:pt idx="24714">
                  <c:v>-98.447000000000003</c:v>
                </c:pt>
                <c:pt idx="24715">
                  <c:v>-98.444999999999993</c:v>
                </c:pt>
                <c:pt idx="24716">
                  <c:v>-98.442999999999998</c:v>
                </c:pt>
                <c:pt idx="24717">
                  <c:v>-98.441000000000003</c:v>
                </c:pt>
                <c:pt idx="24718">
                  <c:v>-98.438999999999993</c:v>
                </c:pt>
                <c:pt idx="24719">
                  <c:v>-98.436999999999998</c:v>
                </c:pt>
                <c:pt idx="24720">
                  <c:v>-98.435000000000002</c:v>
                </c:pt>
                <c:pt idx="24721">
                  <c:v>-98.432999999999993</c:v>
                </c:pt>
                <c:pt idx="24722">
                  <c:v>-98.430999999999997</c:v>
                </c:pt>
                <c:pt idx="24723">
                  <c:v>-98.429000000000002</c:v>
                </c:pt>
                <c:pt idx="24724">
                  <c:v>-98.426999999999992</c:v>
                </c:pt>
                <c:pt idx="24725">
                  <c:v>-98.424999999999997</c:v>
                </c:pt>
                <c:pt idx="24726">
                  <c:v>-98.423000000000002</c:v>
                </c:pt>
                <c:pt idx="24727">
                  <c:v>-98.420999999999992</c:v>
                </c:pt>
                <c:pt idx="24728">
                  <c:v>-98.418999999999997</c:v>
                </c:pt>
                <c:pt idx="24729">
                  <c:v>-98.417000000000002</c:v>
                </c:pt>
                <c:pt idx="24730">
                  <c:v>-98.414999999999992</c:v>
                </c:pt>
                <c:pt idx="24731">
                  <c:v>-98.412999999999997</c:v>
                </c:pt>
                <c:pt idx="24732">
                  <c:v>-98.411000000000001</c:v>
                </c:pt>
                <c:pt idx="24733">
                  <c:v>-98.408999999999992</c:v>
                </c:pt>
                <c:pt idx="24734">
                  <c:v>-98.406999999999996</c:v>
                </c:pt>
                <c:pt idx="24735">
                  <c:v>-98.405000000000001</c:v>
                </c:pt>
                <c:pt idx="24736">
                  <c:v>-98.402999999999992</c:v>
                </c:pt>
                <c:pt idx="24737">
                  <c:v>-98.40100000000001</c:v>
                </c:pt>
                <c:pt idx="24738">
                  <c:v>-98.399000000000001</c:v>
                </c:pt>
                <c:pt idx="24739">
                  <c:v>-98.396999999999991</c:v>
                </c:pt>
                <c:pt idx="24740">
                  <c:v>-98.39500000000001</c:v>
                </c:pt>
                <c:pt idx="24741">
                  <c:v>-98.393000000000001</c:v>
                </c:pt>
                <c:pt idx="24742">
                  <c:v>-98.390999999999991</c:v>
                </c:pt>
                <c:pt idx="24743">
                  <c:v>-98.38900000000001</c:v>
                </c:pt>
                <c:pt idx="24744">
                  <c:v>-98.387</c:v>
                </c:pt>
                <c:pt idx="24745">
                  <c:v>-98.384999999999991</c:v>
                </c:pt>
                <c:pt idx="24746">
                  <c:v>-98.38300000000001</c:v>
                </c:pt>
                <c:pt idx="24747">
                  <c:v>-98.381</c:v>
                </c:pt>
                <c:pt idx="24748">
                  <c:v>-98.378999999999991</c:v>
                </c:pt>
                <c:pt idx="24749">
                  <c:v>-98.37700000000001</c:v>
                </c:pt>
                <c:pt idx="24750">
                  <c:v>-98.375</c:v>
                </c:pt>
                <c:pt idx="24751">
                  <c:v>-98.37299999999999</c:v>
                </c:pt>
                <c:pt idx="24752">
                  <c:v>-98.371000000000009</c:v>
                </c:pt>
                <c:pt idx="24753">
                  <c:v>-98.369</c:v>
                </c:pt>
                <c:pt idx="24754">
                  <c:v>-98.36699999999999</c:v>
                </c:pt>
                <c:pt idx="24755">
                  <c:v>-98.365000000000009</c:v>
                </c:pt>
                <c:pt idx="24756">
                  <c:v>-98.363</c:v>
                </c:pt>
                <c:pt idx="24757">
                  <c:v>-98.36099999999999</c:v>
                </c:pt>
                <c:pt idx="24758">
                  <c:v>-98.359000000000009</c:v>
                </c:pt>
                <c:pt idx="24759">
                  <c:v>-98.356999999999999</c:v>
                </c:pt>
                <c:pt idx="24760">
                  <c:v>-98.35499999999999</c:v>
                </c:pt>
                <c:pt idx="24761">
                  <c:v>-98.353000000000009</c:v>
                </c:pt>
                <c:pt idx="24762">
                  <c:v>-98.350999999999999</c:v>
                </c:pt>
                <c:pt idx="24763">
                  <c:v>-98.34899999999999</c:v>
                </c:pt>
                <c:pt idx="24764">
                  <c:v>-98.347000000000008</c:v>
                </c:pt>
                <c:pt idx="24765">
                  <c:v>-98.344999999999999</c:v>
                </c:pt>
                <c:pt idx="24766">
                  <c:v>-98.343000000000004</c:v>
                </c:pt>
                <c:pt idx="24767">
                  <c:v>-98.341000000000008</c:v>
                </c:pt>
                <c:pt idx="24768">
                  <c:v>-98.338999999999999</c:v>
                </c:pt>
                <c:pt idx="24769">
                  <c:v>-98.337000000000003</c:v>
                </c:pt>
                <c:pt idx="24770">
                  <c:v>-98.335000000000008</c:v>
                </c:pt>
                <c:pt idx="24771">
                  <c:v>-98.332999999999998</c:v>
                </c:pt>
                <c:pt idx="24772">
                  <c:v>-98.331000000000003</c:v>
                </c:pt>
                <c:pt idx="24773">
                  <c:v>-98.329000000000008</c:v>
                </c:pt>
                <c:pt idx="24774">
                  <c:v>-98.326999999999998</c:v>
                </c:pt>
                <c:pt idx="24775">
                  <c:v>-98.325000000000003</c:v>
                </c:pt>
                <c:pt idx="24776">
                  <c:v>-98.323000000000008</c:v>
                </c:pt>
                <c:pt idx="24777">
                  <c:v>-98.320999999999998</c:v>
                </c:pt>
                <c:pt idx="24778">
                  <c:v>-98.319000000000003</c:v>
                </c:pt>
                <c:pt idx="24779">
                  <c:v>-98.317000000000007</c:v>
                </c:pt>
                <c:pt idx="24780">
                  <c:v>-98.314999999999998</c:v>
                </c:pt>
                <c:pt idx="24781">
                  <c:v>-98.313000000000002</c:v>
                </c:pt>
                <c:pt idx="24782">
                  <c:v>-98.311000000000007</c:v>
                </c:pt>
                <c:pt idx="24783">
                  <c:v>-98.308999999999997</c:v>
                </c:pt>
                <c:pt idx="24784">
                  <c:v>-98.307000000000002</c:v>
                </c:pt>
                <c:pt idx="24785">
                  <c:v>-98.305000000000007</c:v>
                </c:pt>
                <c:pt idx="24786">
                  <c:v>-98.302999999999997</c:v>
                </c:pt>
                <c:pt idx="24787">
                  <c:v>-98.301000000000002</c:v>
                </c:pt>
                <c:pt idx="24788">
                  <c:v>-98.299000000000007</c:v>
                </c:pt>
                <c:pt idx="24789">
                  <c:v>-98.296999999999997</c:v>
                </c:pt>
                <c:pt idx="24790">
                  <c:v>-98.295000000000002</c:v>
                </c:pt>
                <c:pt idx="24791">
                  <c:v>-98.293000000000006</c:v>
                </c:pt>
                <c:pt idx="24792">
                  <c:v>-98.290999999999997</c:v>
                </c:pt>
                <c:pt idx="24793">
                  <c:v>-98.289000000000001</c:v>
                </c:pt>
                <c:pt idx="24794">
                  <c:v>-98.287000000000006</c:v>
                </c:pt>
                <c:pt idx="24795">
                  <c:v>-98.284999999999997</c:v>
                </c:pt>
                <c:pt idx="24796">
                  <c:v>-98.283000000000001</c:v>
                </c:pt>
                <c:pt idx="24797">
                  <c:v>-98.281000000000006</c:v>
                </c:pt>
                <c:pt idx="24798">
                  <c:v>-98.278999999999996</c:v>
                </c:pt>
                <c:pt idx="24799">
                  <c:v>-98.277000000000001</c:v>
                </c:pt>
                <c:pt idx="24800">
                  <c:v>-98.275000000000006</c:v>
                </c:pt>
                <c:pt idx="24801">
                  <c:v>-98.272999999999996</c:v>
                </c:pt>
                <c:pt idx="24802">
                  <c:v>-98.271000000000001</c:v>
                </c:pt>
                <c:pt idx="24803">
                  <c:v>-98.269000000000005</c:v>
                </c:pt>
                <c:pt idx="24804">
                  <c:v>-98.266999999999996</c:v>
                </c:pt>
                <c:pt idx="24805">
                  <c:v>-98.265000000000001</c:v>
                </c:pt>
                <c:pt idx="24806">
                  <c:v>-98.263000000000005</c:v>
                </c:pt>
                <c:pt idx="24807">
                  <c:v>-98.260999999999996</c:v>
                </c:pt>
                <c:pt idx="24808">
                  <c:v>-98.259</c:v>
                </c:pt>
                <c:pt idx="24809">
                  <c:v>-98.257000000000005</c:v>
                </c:pt>
                <c:pt idx="24810">
                  <c:v>-98.254999999999995</c:v>
                </c:pt>
                <c:pt idx="24811">
                  <c:v>-98.253</c:v>
                </c:pt>
                <c:pt idx="24812">
                  <c:v>-98.251000000000005</c:v>
                </c:pt>
                <c:pt idx="24813">
                  <c:v>-98.248999999999995</c:v>
                </c:pt>
                <c:pt idx="24814">
                  <c:v>-98.247</c:v>
                </c:pt>
                <c:pt idx="24815">
                  <c:v>-98.245000000000005</c:v>
                </c:pt>
                <c:pt idx="24816">
                  <c:v>-98.242999999999995</c:v>
                </c:pt>
                <c:pt idx="24817">
                  <c:v>-98.241</c:v>
                </c:pt>
                <c:pt idx="24818">
                  <c:v>-98.239000000000004</c:v>
                </c:pt>
                <c:pt idx="24819">
                  <c:v>-98.236999999999995</c:v>
                </c:pt>
                <c:pt idx="24820">
                  <c:v>-98.234999999999999</c:v>
                </c:pt>
                <c:pt idx="24821">
                  <c:v>-98.233000000000004</c:v>
                </c:pt>
                <c:pt idx="24822">
                  <c:v>-98.230999999999995</c:v>
                </c:pt>
                <c:pt idx="24823">
                  <c:v>-98.228999999999999</c:v>
                </c:pt>
                <c:pt idx="24824">
                  <c:v>-98.227000000000004</c:v>
                </c:pt>
                <c:pt idx="24825">
                  <c:v>-98.224999999999994</c:v>
                </c:pt>
                <c:pt idx="24826">
                  <c:v>-98.222999999999999</c:v>
                </c:pt>
                <c:pt idx="24827">
                  <c:v>-98.221000000000004</c:v>
                </c:pt>
                <c:pt idx="24828">
                  <c:v>-98.218999999999994</c:v>
                </c:pt>
                <c:pt idx="24829">
                  <c:v>-98.216999999999999</c:v>
                </c:pt>
                <c:pt idx="24830">
                  <c:v>-98.215000000000003</c:v>
                </c:pt>
                <c:pt idx="24831">
                  <c:v>-98.212999999999994</c:v>
                </c:pt>
                <c:pt idx="24832">
                  <c:v>-98.210999999999999</c:v>
                </c:pt>
                <c:pt idx="24833">
                  <c:v>-98.209000000000003</c:v>
                </c:pt>
                <c:pt idx="24834">
                  <c:v>-98.206999999999994</c:v>
                </c:pt>
                <c:pt idx="24835">
                  <c:v>-98.204999999999998</c:v>
                </c:pt>
                <c:pt idx="24836">
                  <c:v>-98.203000000000003</c:v>
                </c:pt>
                <c:pt idx="24837">
                  <c:v>-98.200999999999993</c:v>
                </c:pt>
                <c:pt idx="24838">
                  <c:v>-98.198999999999998</c:v>
                </c:pt>
                <c:pt idx="24839">
                  <c:v>-98.197000000000003</c:v>
                </c:pt>
                <c:pt idx="24840">
                  <c:v>-98.194999999999993</c:v>
                </c:pt>
                <c:pt idx="24841">
                  <c:v>-98.192999999999998</c:v>
                </c:pt>
                <c:pt idx="24842">
                  <c:v>-98.191000000000003</c:v>
                </c:pt>
                <c:pt idx="24843">
                  <c:v>-98.188999999999993</c:v>
                </c:pt>
                <c:pt idx="24844">
                  <c:v>-98.186999999999998</c:v>
                </c:pt>
                <c:pt idx="24845">
                  <c:v>-98.185000000000002</c:v>
                </c:pt>
                <c:pt idx="24846">
                  <c:v>-98.182999999999993</c:v>
                </c:pt>
                <c:pt idx="24847">
                  <c:v>-98.180999999999997</c:v>
                </c:pt>
                <c:pt idx="24848">
                  <c:v>-98.179000000000002</c:v>
                </c:pt>
                <c:pt idx="24849">
                  <c:v>-98.176999999999992</c:v>
                </c:pt>
                <c:pt idx="24850">
                  <c:v>-98.174999999999997</c:v>
                </c:pt>
                <c:pt idx="24851">
                  <c:v>-98.173000000000002</c:v>
                </c:pt>
                <c:pt idx="24852">
                  <c:v>-98.170999999999992</c:v>
                </c:pt>
                <c:pt idx="24853">
                  <c:v>-98.168999999999997</c:v>
                </c:pt>
                <c:pt idx="24854">
                  <c:v>-98.167000000000002</c:v>
                </c:pt>
                <c:pt idx="24855">
                  <c:v>-98.164999999999992</c:v>
                </c:pt>
                <c:pt idx="24856">
                  <c:v>-98.162999999999997</c:v>
                </c:pt>
                <c:pt idx="24857">
                  <c:v>-98.161000000000001</c:v>
                </c:pt>
                <c:pt idx="24858">
                  <c:v>-98.158999999999992</c:v>
                </c:pt>
                <c:pt idx="24859">
                  <c:v>-98.156999999999996</c:v>
                </c:pt>
                <c:pt idx="24860">
                  <c:v>-98.155000000000001</c:v>
                </c:pt>
                <c:pt idx="24861">
                  <c:v>-98.152999999999992</c:v>
                </c:pt>
                <c:pt idx="24862">
                  <c:v>-98.15100000000001</c:v>
                </c:pt>
                <c:pt idx="24863">
                  <c:v>-98.149000000000001</c:v>
                </c:pt>
                <c:pt idx="24864">
                  <c:v>-98.146999999999991</c:v>
                </c:pt>
                <c:pt idx="24865">
                  <c:v>-98.14500000000001</c:v>
                </c:pt>
                <c:pt idx="24866">
                  <c:v>-98.143000000000001</c:v>
                </c:pt>
                <c:pt idx="24867">
                  <c:v>-98.140999999999991</c:v>
                </c:pt>
                <c:pt idx="24868">
                  <c:v>-98.13900000000001</c:v>
                </c:pt>
                <c:pt idx="24869">
                  <c:v>-98.137</c:v>
                </c:pt>
                <c:pt idx="24870">
                  <c:v>-98.134999999999991</c:v>
                </c:pt>
                <c:pt idx="24871">
                  <c:v>-98.13300000000001</c:v>
                </c:pt>
                <c:pt idx="24872">
                  <c:v>-98.131</c:v>
                </c:pt>
                <c:pt idx="24873">
                  <c:v>-98.128999999999991</c:v>
                </c:pt>
                <c:pt idx="24874">
                  <c:v>-98.12700000000001</c:v>
                </c:pt>
                <c:pt idx="24875">
                  <c:v>-98.125</c:v>
                </c:pt>
                <c:pt idx="24876">
                  <c:v>-98.12299999999999</c:v>
                </c:pt>
                <c:pt idx="24877">
                  <c:v>-98.121000000000009</c:v>
                </c:pt>
                <c:pt idx="24878">
                  <c:v>-98.119</c:v>
                </c:pt>
                <c:pt idx="24879">
                  <c:v>-98.11699999999999</c:v>
                </c:pt>
                <c:pt idx="24880">
                  <c:v>-98.115000000000009</c:v>
                </c:pt>
                <c:pt idx="24881">
                  <c:v>-98.113</c:v>
                </c:pt>
                <c:pt idx="24882">
                  <c:v>-98.11099999999999</c:v>
                </c:pt>
                <c:pt idx="24883">
                  <c:v>-98.109000000000009</c:v>
                </c:pt>
                <c:pt idx="24884">
                  <c:v>-98.106999999999999</c:v>
                </c:pt>
                <c:pt idx="24885">
                  <c:v>-98.10499999999999</c:v>
                </c:pt>
                <c:pt idx="24886">
                  <c:v>-98.103000000000009</c:v>
                </c:pt>
                <c:pt idx="24887">
                  <c:v>-98.100999999999999</c:v>
                </c:pt>
                <c:pt idx="24888">
                  <c:v>-98.09899999999999</c:v>
                </c:pt>
                <c:pt idx="24889">
                  <c:v>-98.097000000000008</c:v>
                </c:pt>
                <c:pt idx="24890">
                  <c:v>-98.094999999999999</c:v>
                </c:pt>
                <c:pt idx="24891">
                  <c:v>-98.093000000000004</c:v>
                </c:pt>
                <c:pt idx="24892">
                  <c:v>-98.091000000000008</c:v>
                </c:pt>
                <c:pt idx="24893">
                  <c:v>-98.088999999999999</c:v>
                </c:pt>
                <c:pt idx="24894">
                  <c:v>-98.087000000000003</c:v>
                </c:pt>
                <c:pt idx="24895">
                  <c:v>-98.085000000000008</c:v>
                </c:pt>
                <c:pt idx="24896">
                  <c:v>-98.082999999999998</c:v>
                </c:pt>
                <c:pt idx="24897">
                  <c:v>-98.081000000000003</c:v>
                </c:pt>
                <c:pt idx="24898">
                  <c:v>-98.079000000000008</c:v>
                </c:pt>
                <c:pt idx="24899">
                  <c:v>-98.076999999999998</c:v>
                </c:pt>
                <c:pt idx="24900">
                  <c:v>-98.075000000000003</c:v>
                </c:pt>
                <c:pt idx="24901">
                  <c:v>-98.073000000000008</c:v>
                </c:pt>
                <c:pt idx="24902">
                  <c:v>-98.070999999999998</c:v>
                </c:pt>
                <c:pt idx="24903">
                  <c:v>-98.069000000000003</c:v>
                </c:pt>
                <c:pt idx="24904">
                  <c:v>-98.067000000000007</c:v>
                </c:pt>
                <c:pt idx="24905">
                  <c:v>-98.064999999999998</c:v>
                </c:pt>
                <c:pt idx="24906">
                  <c:v>-98.063000000000002</c:v>
                </c:pt>
                <c:pt idx="24907">
                  <c:v>-98.061000000000007</c:v>
                </c:pt>
                <c:pt idx="24908">
                  <c:v>-98.058999999999997</c:v>
                </c:pt>
                <c:pt idx="24909">
                  <c:v>-98.057000000000002</c:v>
                </c:pt>
                <c:pt idx="24910">
                  <c:v>-98.055000000000007</c:v>
                </c:pt>
                <c:pt idx="24911">
                  <c:v>-98.052999999999997</c:v>
                </c:pt>
                <c:pt idx="24912">
                  <c:v>-98.051000000000002</c:v>
                </c:pt>
                <c:pt idx="24913">
                  <c:v>-98.049000000000007</c:v>
                </c:pt>
                <c:pt idx="24914">
                  <c:v>-98.046999999999997</c:v>
                </c:pt>
                <c:pt idx="24915">
                  <c:v>-98.045000000000002</c:v>
                </c:pt>
                <c:pt idx="24916">
                  <c:v>-98.043000000000006</c:v>
                </c:pt>
                <c:pt idx="24917">
                  <c:v>-98.040999999999997</c:v>
                </c:pt>
                <c:pt idx="24918">
                  <c:v>-98.039000000000001</c:v>
                </c:pt>
                <c:pt idx="24919">
                  <c:v>-98.037000000000006</c:v>
                </c:pt>
                <c:pt idx="24920">
                  <c:v>-98.034999999999997</c:v>
                </c:pt>
                <c:pt idx="24921">
                  <c:v>-98.033000000000001</c:v>
                </c:pt>
                <c:pt idx="24922">
                  <c:v>-98.031000000000006</c:v>
                </c:pt>
                <c:pt idx="24923">
                  <c:v>-98.028999999999996</c:v>
                </c:pt>
                <c:pt idx="24924">
                  <c:v>-98.027000000000001</c:v>
                </c:pt>
                <c:pt idx="24925">
                  <c:v>-98.025000000000006</c:v>
                </c:pt>
                <c:pt idx="24926">
                  <c:v>-98.022999999999996</c:v>
                </c:pt>
                <c:pt idx="24927">
                  <c:v>-98.021000000000001</c:v>
                </c:pt>
                <c:pt idx="24928">
                  <c:v>-98.019000000000005</c:v>
                </c:pt>
                <c:pt idx="24929">
                  <c:v>-98.016999999999996</c:v>
                </c:pt>
                <c:pt idx="24930">
                  <c:v>-98.015000000000001</c:v>
                </c:pt>
                <c:pt idx="24931">
                  <c:v>-98.013000000000005</c:v>
                </c:pt>
                <c:pt idx="24932">
                  <c:v>-98.010999999999996</c:v>
                </c:pt>
                <c:pt idx="24933">
                  <c:v>-98.009</c:v>
                </c:pt>
                <c:pt idx="24934">
                  <c:v>-98.007000000000005</c:v>
                </c:pt>
                <c:pt idx="24935">
                  <c:v>-98.004999999999995</c:v>
                </c:pt>
                <c:pt idx="24936">
                  <c:v>-98.003</c:v>
                </c:pt>
                <c:pt idx="24937">
                  <c:v>-98.001000000000005</c:v>
                </c:pt>
                <c:pt idx="24938">
                  <c:v>-97.998999999999995</c:v>
                </c:pt>
                <c:pt idx="24939">
                  <c:v>-97.997</c:v>
                </c:pt>
                <c:pt idx="24940">
                  <c:v>-97.995000000000005</c:v>
                </c:pt>
                <c:pt idx="24941">
                  <c:v>-97.992999999999995</c:v>
                </c:pt>
                <c:pt idx="24942">
                  <c:v>-97.991</c:v>
                </c:pt>
                <c:pt idx="24943">
                  <c:v>-97.989000000000004</c:v>
                </c:pt>
                <c:pt idx="24944">
                  <c:v>-97.986999999999995</c:v>
                </c:pt>
                <c:pt idx="24945">
                  <c:v>-97.984999999999999</c:v>
                </c:pt>
                <c:pt idx="24946">
                  <c:v>-97.983000000000004</c:v>
                </c:pt>
                <c:pt idx="24947">
                  <c:v>-97.980999999999995</c:v>
                </c:pt>
                <c:pt idx="24948">
                  <c:v>-97.978999999999999</c:v>
                </c:pt>
                <c:pt idx="24949">
                  <c:v>-97.977000000000004</c:v>
                </c:pt>
                <c:pt idx="24950">
                  <c:v>-97.974999999999994</c:v>
                </c:pt>
                <c:pt idx="24951">
                  <c:v>-97.972999999999999</c:v>
                </c:pt>
                <c:pt idx="24952">
                  <c:v>-97.971000000000004</c:v>
                </c:pt>
                <c:pt idx="24953">
                  <c:v>-97.968999999999994</c:v>
                </c:pt>
                <c:pt idx="24954">
                  <c:v>-97.966999999999999</c:v>
                </c:pt>
                <c:pt idx="24955">
                  <c:v>-97.965000000000003</c:v>
                </c:pt>
                <c:pt idx="24956">
                  <c:v>-97.962999999999994</c:v>
                </c:pt>
                <c:pt idx="24957">
                  <c:v>-97.960999999999999</c:v>
                </c:pt>
                <c:pt idx="24958">
                  <c:v>-97.959000000000003</c:v>
                </c:pt>
                <c:pt idx="24959">
                  <c:v>-97.956999999999994</c:v>
                </c:pt>
                <c:pt idx="24960">
                  <c:v>-97.954999999999998</c:v>
                </c:pt>
                <c:pt idx="24961">
                  <c:v>-97.953000000000003</c:v>
                </c:pt>
                <c:pt idx="24962">
                  <c:v>-97.950999999999993</c:v>
                </c:pt>
                <c:pt idx="24963">
                  <c:v>-97.948999999999998</c:v>
                </c:pt>
                <c:pt idx="24964">
                  <c:v>-97.947000000000003</c:v>
                </c:pt>
                <c:pt idx="24965">
                  <c:v>-97.944999999999993</c:v>
                </c:pt>
                <c:pt idx="24966">
                  <c:v>-97.942999999999998</c:v>
                </c:pt>
                <c:pt idx="24967">
                  <c:v>-97.941000000000003</c:v>
                </c:pt>
                <c:pt idx="24968">
                  <c:v>-97.938999999999993</c:v>
                </c:pt>
                <c:pt idx="24969">
                  <c:v>-97.936999999999998</c:v>
                </c:pt>
                <c:pt idx="24970">
                  <c:v>-97.935000000000002</c:v>
                </c:pt>
                <c:pt idx="24971">
                  <c:v>-97.932999999999993</c:v>
                </c:pt>
                <c:pt idx="24972">
                  <c:v>-97.930999999999997</c:v>
                </c:pt>
                <c:pt idx="24973">
                  <c:v>-97.929000000000002</c:v>
                </c:pt>
                <c:pt idx="24974">
                  <c:v>-97.926999999999992</c:v>
                </c:pt>
                <c:pt idx="24975">
                  <c:v>-97.924999999999997</c:v>
                </c:pt>
                <c:pt idx="24976">
                  <c:v>-97.923000000000002</c:v>
                </c:pt>
                <c:pt idx="24977">
                  <c:v>-97.920999999999992</c:v>
                </c:pt>
                <c:pt idx="24978">
                  <c:v>-97.918999999999997</c:v>
                </c:pt>
                <c:pt idx="24979">
                  <c:v>-97.917000000000002</c:v>
                </c:pt>
                <c:pt idx="24980">
                  <c:v>-97.914999999999992</c:v>
                </c:pt>
                <c:pt idx="24981">
                  <c:v>-97.912999999999997</c:v>
                </c:pt>
                <c:pt idx="24982">
                  <c:v>-97.911000000000001</c:v>
                </c:pt>
                <c:pt idx="24983">
                  <c:v>-97.908999999999992</c:v>
                </c:pt>
                <c:pt idx="24984">
                  <c:v>-97.906999999999996</c:v>
                </c:pt>
                <c:pt idx="24985">
                  <c:v>-97.905000000000001</c:v>
                </c:pt>
                <c:pt idx="24986">
                  <c:v>-97.902999999999992</c:v>
                </c:pt>
                <c:pt idx="24987">
                  <c:v>-97.90100000000001</c:v>
                </c:pt>
                <c:pt idx="24988">
                  <c:v>-97.899000000000001</c:v>
                </c:pt>
                <c:pt idx="24989">
                  <c:v>-97.896999999999991</c:v>
                </c:pt>
                <c:pt idx="24990">
                  <c:v>-97.89500000000001</c:v>
                </c:pt>
                <c:pt idx="24991">
                  <c:v>-97.893000000000001</c:v>
                </c:pt>
                <c:pt idx="24992">
                  <c:v>-97.890999999999991</c:v>
                </c:pt>
                <c:pt idx="24993">
                  <c:v>-97.88900000000001</c:v>
                </c:pt>
                <c:pt idx="24994">
                  <c:v>-97.887</c:v>
                </c:pt>
                <c:pt idx="24995">
                  <c:v>-97.884999999999991</c:v>
                </c:pt>
                <c:pt idx="24996">
                  <c:v>-97.88300000000001</c:v>
                </c:pt>
                <c:pt idx="24997">
                  <c:v>-97.881</c:v>
                </c:pt>
                <c:pt idx="24998">
                  <c:v>-97.878999999999991</c:v>
                </c:pt>
                <c:pt idx="24999">
                  <c:v>-97.87700000000001</c:v>
                </c:pt>
                <c:pt idx="25000">
                  <c:v>-97.875</c:v>
                </c:pt>
                <c:pt idx="25001">
                  <c:v>-97.87299999999999</c:v>
                </c:pt>
                <c:pt idx="25002">
                  <c:v>-97.871000000000009</c:v>
                </c:pt>
                <c:pt idx="25003">
                  <c:v>-97.869</c:v>
                </c:pt>
                <c:pt idx="25004">
                  <c:v>-97.86699999999999</c:v>
                </c:pt>
                <c:pt idx="25005">
                  <c:v>-97.865000000000009</c:v>
                </c:pt>
                <c:pt idx="25006">
                  <c:v>-97.863</c:v>
                </c:pt>
                <c:pt idx="25007">
                  <c:v>-97.86099999999999</c:v>
                </c:pt>
                <c:pt idx="25008">
                  <c:v>-97.859000000000009</c:v>
                </c:pt>
                <c:pt idx="25009">
                  <c:v>-97.856999999999999</c:v>
                </c:pt>
                <c:pt idx="25010">
                  <c:v>-97.85499999999999</c:v>
                </c:pt>
                <c:pt idx="25011">
                  <c:v>-97.853000000000009</c:v>
                </c:pt>
                <c:pt idx="25012">
                  <c:v>-97.850999999999999</c:v>
                </c:pt>
                <c:pt idx="25013">
                  <c:v>-97.84899999999999</c:v>
                </c:pt>
                <c:pt idx="25014">
                  <c:v>-97.847000000000008</c:v>
                </c:pt>
                <c:pt idx="25015">
                  <c:v>-97.844999999999999</c:v>
                </c:pt>
                <c:pt idx="25016">
                  <c:v>-97.843000000000004</c:v>
                </c:pt>
                <c:pt idx="25017">
                  <c:v>-97.841000000000008</c:v>
                </c:pt>
                <c:pt idx="25018">
                  <c:v>-97.838999999999999</c:v>
                </c:pt>
                <c:pt idx="25019">
                  <c:v>-97.837000000000003</c:v>
                </c:pt>
                <c:pt idx="25020">
                  <c:v>-97.835000000000008</c:v>
                </c:pt>
                <c:pt idx="25021">
                  <c:v>-97.832999999999998</c:v>
                </c:pt>
                <c:pt idx="25022">
                  <c:v>-97.831000000000003</c:v>
                </c:pt>
                <c:pt idx="25023">
                  <c:v>-97.829000000000008</c:v>
                </c:pt>
                <c:pt idx="25024">
                  <c:v>-97.826999999999998</c:v>
                </c:pt>
                <c:pt idx="25025">
                  <c:v>-97.825000000000003</c:v>
                </c:pt>
                <c:pt idx="25026">
                  <c:v>-97.823000000000008</c:v>
                </c:pt>
                <c:pt idx="25027">
                  <c:v>-97.820999999999998</c:v>
                </c:pt>
                <c:pt idx="25028">
                  <c:v>-97.819000000000003</c:v>
                </c:pt>
                <c:pt idx="25029">
                  <c:v>-97.817000000000007</c:v>
                </c:pt>
                <c:pt idx="25030">
                  <c:v>-97.814999999999998</c:v>
                </c:pt>
                <c:pt idx="25031">
                  <c:v>-97.813000000000002</c:v>
                </c:pt>
                <c:pt idx="25032">
                  <c:v>-97.811000000000007</c:v>
                </c:pt>
                <c:pt idx="25033">
                  <c:v>-97.808999999999997</c:v>
                </c:pt>
                <c:pt idx="25034">
                  <c:v>-97.807000000000002</c:v>
                </c:pt>
                <c:pt idx="25035">
                  <c:v>-97.805000000000007</c:v>
                </c:pt>
                <c:pt idx="25036">
                  <c:v>-97.802999999999997</c:v>
                </c:pt>
                <c:pt idx="25037">
                  <c:v>-97.801000000000002</c:v>
                </c:pt>
                <c:pt idx="25038">
                  <c:v>-97.799000000000007</c:v>
                </c:pt>
                <c:pt idx="25039">
                  <c:v>-97.796999999999997</c:v>
                </c:pt>
                <c:pt idx="25040">
                  <c:v>-97.795000000000002</c:v>
                </c:pt>
                <c:pt idx="25041">
                  <c:v>-97.793000000000006</c:v>
                </c:pt>
                <c:pt idx="25042">
                  <c:v>-97.790999999999997</c:v>
                </c:pt>
                <c:pt idx="25043">
                  <c:v>-97.789000000000001</c:v>
                </c:pt>
                <c:pt idx="25044">
                  <c:v>-97.787000000000006</c:v>
                </c:pt>
                <c:pt idx="25045">
                  <c:v>-97.784999999999997</c:v>
                </c:pt>
                <c:pt idx="25046">
                  <c:v>-97.783000000000001</c:v>
                </c:pt>
                <c:pt idx="25047">
                  <c:v>-97.781000000000006</c:v>
                </c:pt>
                <c:pt idx="25048">
                  <c:v>-97.778999999999996</c:v>
                </c:pt>
                <c:pt idx="25049">
                  <c:v>-97.777000000000001</c:v>
                </c:pt>
                <c:pt idx="25050">
                  <c:v>-97.775000000000006</c:v>
                </c:pt>
                <c:pt idx="25051">
                  <c:v>-97.772999999999996</c:v>
                </c:pt>
                <c:pt idx="25052">
                  <c:v>-97.771000000000001</c:v>
                </c:pt>
                <c:pt idx="25053">
                  <c:v>-97.769000000000005</c:v>
                </c:pt>
                <c:pt idx="25054">
                  <c:v>-97.766999999999996</c:v>
                </c:pt>
                <c:pt idx="25055">
                  <c:v>-97.765000000000001</c:v>
                </c:pt>
                <c:pt idx="25056">
                  <c:v>-97.763000000000005</c:v>
                </c:pt>
                <c:pt idx="25057">
                  <c:v>-97.760999999999996</c:v>
                </c:pt>
                <c:pt idx="25058">
                  <c:v>-97.759</c:v>
                </c:pt>
                <c:pt idx="25059">
                  <c:v>-97.757000000000005</c:v>
                </c:pt>
                <c:pt idx="25060">
                  <c:v>-97.754999999999995</c:v>
                </c:pt>
                <c:pt idx="25061">
                  <c:v>-97.753</c:v>
                </c:pt>
                <c:pt idx="25062">
                  <c:v>-97.751000000000005</c:v>
                </c:pt>
                <c:pt idx="25063">
                  <c:v>-97.748999999999995</c:v>
                </c:pt>
                <c:pt idx="25064">
                  <c:v>-97.747</c:v>
                </c:pt>
                <c:pt idx="25065">
                  <c:v>-97.745000000000005</c:v>
                </c:pt>
                <c:pt idx="25066">
                  <c:v>-97.742999999999995</c:v>
                </c:pt>
                <c:pt idx="25067">
                  <c:v>-97.741</c:v>
                </c:pt>
                <c:pt idx="25068">
                  <c:v>-97.739000000000004</c:v>
                </c:pt>
                <c:pt idx="25069">
                  <c:v>-97.736999999999995</c:v>
                </c:pt>
                <c:pt idx="25070">
                  <c:v>-97.734999999999999</c:v>
                </c:pt>
                <c:pt idx="25071">
                  <c:v>-97.733000000000004</c:v>
                </c:pt>
                <c:pt idx="25072">
                  <c:v>-97.730999999999995</c:v>
                </c:pt>
                <c:pt idx="25073">
                  <c:v>-97.728999999999999</c:v>
                </c:pt>
                <c:pt idx="25074">
                  <c:v>-97.727000000000004</c:v>
                </c:pt>
                <c:pt idx="25075">
                  <c:v>-97.724999999999994</c:v>
                </c:pt>
                <c:pt idx="25076">
                  <c:v>-97.722999999999999</c:v>
                </c:pt>
                <c:pt idx="25077">
                  <c:v>-97.721000000000004</c:v>
                </c:pt>
                <c:pt idx="25078">
                  <c:v>-97.718999999999994</c:v>
                </c:pt>
                <c:pt idx="25079">
                  <c:v>-97.716999999999999</c:v>
                </c:pt>
                <c:pt idx="25080">
                  <c:v>-97.715000000000003</c:v>
                </c:pt>
                <c:pt idx="25081">
                  <c:v>-97.712999999999994</c:v>
                </c:pt>
                <c:pt idx="25082">
                  <c:v>-97.710999999999999</c:v>
                </c:pt>
                <c:pt idx="25083">
                  <c:v>-97.709000000000003</c:v>
                </c:pt>
                <c:pt idx="25084">
                  <c:v>-97.706999999999994</c:v>
                </c:pt>
                <c:pt idx="25085">
                  <c:v>-97.704999999999998</c:v>
                </c:pt>
                <c:pt idx="25086">
                  <c:v>-97.703000000000003</c:v>
                </c:pt>
                <c:pt idx="25087">
                  <c:v>-97.700999999999993</c:v>
                </c:pt>
                <c:pt idx="25088">
                  <c:v>-97.698999999999998</c:v>
                </c:pt>
                <c:pt idx="25089">
                  <c:v>-97.697000000000003</c:v>
                </c:pt>
                <c:pt idx="25090">
                  <c:v>-97.694999999999993</c:v>
                </c:pt>
                <c:pt idx="25091">
                  <c:v>-97.692999999999998</c:v>
                </c:pt>
                <c:pt idx="25092">
                  <c:v>-97.691000000000003</c:v>
                </c:pt>
                <c:pt idx="25093">
                  <c:v>-97.688999999999993</c:v>
                </c:pt>
                <c:pt idx="25094">
                  <c:v>-97.686999999999998</c:v>
                </c:pt>
                <c:pt idx="25095">
                  <c:v>-97.685000000000002</c:v>
                </c:pt>
                <c:pt idx="25096">
                  <c:v>-97.682999999999993</c:v>
                </c:pt>
                <c:pt idx="25097">
                  <c:v>-97.680999999999997</c:v>
                </c:pt>
                <c:pt idx="25098">
                  <c:v>-97.679000000000002</c:v>
                </c:pt>
                <c:pt idx="25099">
                  <c:v>-97.676999999999992</c:v>
                </c:pt>
                <c:pt idx="25100">
                  <c:v>-97.674999999999997</c:v>
                </c:pt>
                <c:pt idx="25101">
                  <c:v>-97.673000000000002</c:v>
                </c:pt>
                <c:pt idx="25102">
                  <c:v>-97.670999999999992</c:v>
                </c:pt>
                <c:pt idx="25103">
                  <c:v>-97.668999999999997</c:v>
                </c:pt>
                <c:pt idx="25104">
                  <c:v>-97.667000000000002</c:v>
                </c:pt>
                <c:pt idx="25105">
                  <c:v>-97.664999999999992</c:v>
                </c:pt>
                <c:pt idx="25106">
                  <c:v>-97.662999999999997</c:v>
                </c:pt>
                <c:pt idx="25107">
                  <c:v>-97.661000000000001</c:v>
                </c:pt>
                <c:pt idx="25108">
                  <c:v>-97.658999999999992</c:v>
                </c:pt>
                <c:pt idx="25109">
                  <c:v>-97.656999999999996</c:v>
                </c:pt>
                <c:pt idx="25110">
                  <c:v>-97.655000000000001</c:v>
                </c:pt>
                <c:pt idx="25111">
                  <c:v>-97.652999999999992</c:v>
                </c:pt>
                <c:pt idx="25112">
                  <c:v>-97.65100000000001</c:v>
                </c:pt>
                <c:pt idx="25113">
                  <c:v>-97.649000000000001</c:v>
                </c:pt>
                <c:pt idx="25114">
                  <c:v>-97.646999999999991</c:v>
                </c:pt>
                <c:pt idx="25115">
                  <c:v>-97.64500000000001</c:v>
                </c:pt>
                <c:pt idx="25116">
                  <c:v>-97.643000000000001</c:v>
                </c:pt>
                <c:pt idx="25117">
                  <c:v>-97.640999999999991</c:v>
                </c:pt>
                <c:pt idx="25118">
                  <c:v>-97.63900000000001</c:v>
                </c:pt>
                <c:pt idx="25119">
                  <c:v>-97.637</c:v>
                </c:pt>
                <c:pt idx="25120">
                  <c:v>-97.634999999999991</c:v>
                </c:pt>
                <c:pt idx="25121">
                  <c:v>-97.63300000000001</c:v>
                </c:pt>
                <c:pt idx="25122">
                  <c:v>-97.631</c:v>
                </c:pt>
                <c:pt idx="25123">
                  <c:v>-97.628999999999991</c:v>
                </c:pt>
                <c:pt idx="25124">
                  <c:v>-97.62700000000001</c:v>
                </c:pt>
                <c:pt idx="25125">
                  <c:v>-97.625</c:v>
                </c:pt>
                <c:pt idx="25126">
                  <c:v>-97.62299999999999</c:v>
                </c:pt>
                <c:pt idx="25127">
                  <c:v>-97.621000000000009</c:v>
                </c:pt>
                <c:pt idx="25128">
                  <c:v>-97.619</c:v>
                </c:pt>
                <c:pt idx="25129">
                  <c:v>-97.61699999999999</c:v>
                </c:pt>
                <c:pt idx="25130">
                  <c:v>-97.615000000000009</c:v>
                </c:pt>
                <c:pt idx="25131">
                  <c:v>-97.613</c:v>
                </c:pt>
                <c:pt idx="25132">
                  <c:v>-97.61099999999999</c:v>
                </c:pt>
                <c:pt idx="25133">
                  <c:v>-97.609000000000009</c:v>
                </c:pt>
                <c:pt idx="25134">
                  <c:v>-97.606999999999999</c:v>
                </c:pt>
                <c:pt idx="25135">
                  <c:v>-97.60499999999999</c:v>
                </c:pt>
                <c:pt idx="25136">
                  <c:v>-97.603000000000009</c:v>
                </c:pt>
                <c:pt idx="25137">
                  <c:v>-97.600999999999999</c:v>
                </c:pt>
                <c:pt idx="25138">
                  <c:v>-97.59899999999999</c:v>
                </c:pt>
                <c:pt idx="25139">
                  <c:v>-97.597000000000008</c:v>
                </c:pt>
                <c:pt idx="25140">
                  <c:v>-97.594999999999999</c:v>
                </c:pt>
                <c:pt idx="25141">
                  <c:v>-97.593000000000004</c:v>
                </c:pt>
                <c:pt idx="25142">
                  <c:v>-97.591000000000008</c:v>
                </c:pt>
                <c:pt idx="25143">
                  <c:v>-97.588999999999999</c:v>
                </c:pt>
                <c:pt idx="25144">
                  <c:v>-97.587000000000003</c:v>
                </c:pt>
                <c:pt idx="25145">
                  <c:v>-97.585000000000008</c:v>
                </c:pt>
                <c:pt idx="25146">
                  <c:v>-97.582999999999998</c:v>
                </c:pt>
                <c:pt idx="25147">
                  <c:v>-97.581000000000003</c:v>
                </c:pt>
                <c:pt idx="25148">
                  <c:v>-97.579000000000008</c:v>
                </c:pt>
                <c:pt idx="25149">
                  <c:v>-97.576999999999998</c:v>
                </c:pt>
                <c:pt idx="25150">
                  <c:v>-97.575000000000003</c:v>
                </c:pt>
                <c:pt idx="25151">
                  <c:v>-97.573000000000008</c:v>
                </c:pt>
                <c:pt idx="25152">
                  <c:v>-97.570999999999998</c:v>
                </c:pt>
                <c:pt idx="25153">
                  <c:v>-97.569000000000003</c:v>
                </c:pt>
                <c:pt idx="25154">
                  <c:v>-97.567000000000007</c:v>
                </c:pt>
                <c:pt idx="25155">
                  <c:v>-97.564999999999998</c:v>
                </c:pt>
                <c:pt idx="25156">
                  <c:v>-97.563000000000002</c:v>
                </c:pt>
                <c:pt idx="25157">
                  <c:v>-97.561000000000007</c:v>
                </c:pt>
                <c:pt idx="25158">
                  <c:v>-97.558999999999997</c:v>
                </c:pt>
                <c:pt idx="25159">
                  <c:v>-97.557000000000002</c:v>
                </c:pt>
                <c:pt idx="25160">
                  <c:v>-97.555000000000007</c:v>
                </c:pt>
                <c:pt idx="25161">
                  <c:v>-97.552999999999997</c:v>
                </c:pt>
                <c:pt idx="25162">
                  <c:v>-97.551000000000002</c:v>
                </c:pt>
                <c:pt idx="25163">
                  <c:v>-97.549000000000007</c:v>
                </c:pt>
                <c:pt idx="25164">
                  <c:v>-97.546999999999997</c:v>
                </c:pt>
                <c:pt idx="25165">
                  <c:v>-97.545000000000002</c:v>
                </c:pt>
                <c:pt idx="25166">
                  <c:v>-97.543000000000006</c:v>
                </c:pt>
                <c:pt idx="25167">
                  <c:v>-97.540999999999997</c:v>
                </c:pt>
                <c:pt idx="25168">
                  <c:v>-97.539000000000001</c:v>
                </c:pt>
                <c:pt idx="25169">
                  <c:v>-97.537000000000006</c:v>
                </c:pt>
                <c:pt idx="25170">
                  <c:v>-97.534999999999997</c:v>
                </c:pt>
                <c:pt idx="25171">
                  <c:v>-97.533000000000001</c:v>
                </c:pt>
                <c:pt idx="25172">
                  <c:v>-97.531000000000006</c:v>
                </c:pt>
                <c:pt idx="25173">
                  <c:v>-97.528999999999996</c:v>
                </c:pt>
                <c:pt idx="25174">
                  <c:v>-97.527000000000001</c:v>
                </c:pt>
                <c:pt idx="25175">
                  <c:v>-97.525000000000006</c:v>
                </c:pt>
                <c:pt idx="25176">
                  <c:v>-97.522999999999996</c:v>
                </c:pt>
                <c:pt idx="25177">
                  <c:v>-97.521000000000001</c:v>
                </c:pt>
                <c:pt idx="25178">
                  <c:v>-97.519000000000005</c:v>
                </c:pt>
                <c:pt idx="25179">
                  <c:v>-97.516999999999996</c:v>
                </c:pt>
                <c:pt idx="25180">
                  <c:v>-97.515000000000001</c:v>
                </c:pt>
                <c:pt idx="25181">
                  <c:v>-97.513000000000005</c:v>
                </c:pt>
                <c:pt idx="25182">
                  <c:v>-97.510999999999996</c:v>
                </c:pt>
                <c:pt idx="25183">
                  <c:v>-97.509</c:v>
                </c:pt>
                <c:pt idx="25184">
                  <c:v>-97.507000000000005</c:v>
                </c:pt>
                <c:pt idx="25185">
                  <c:v>-97.504999999999995</c:v>
                </c:pt>
                <c:pt idx="25186">
                  <c:v>-97.503</c:v>
                </c:pt>
                <c:pt idx="25187">
                  <c:v>-97.501000000000005</c:v>
                </c:pt>
                <c:pt idx="25188">
                  <c:v>-97.498999999999995</c:v>
                </c:pt>
                <c:pt idx="25189">
                  <c:v>-97.497</c:v>
                </c:pt>
                <c:pt idx="25190">
                  <c:v>-97.495000000000005</c:v>
                </c:pt>
                <c:pt idx="25191">
                  <c:v>-97.492999999999995</c:v>
                </c:pt>
                <c:pt idx="25192">
                  <c:v>-97.491</c:v>
                </c:pt>
                <c:pt idx="25193">
                  <c:v>-97.489000000000004</c:v>
                </c:pt>
                <c:pt idx="25194">
                  <c:v>-97.486999999999995</c:v>
                </c:pt>
                <c:pt idx="25195">
                  <c:v>-97.484999999999999</c:v>
                </c:pt>
                <c:pt idx="25196">
                  <c:v>-97.483000000000004</c:v>
                </c:pt>
                <c:pt idx="25197">
                  <c:v>-97.480999999999995</c:v>
                </c:pt>
                <c:pt idx="25198">
                  <c:v>-97.478999999999999</c:v>
                </c:pt>
                <c:pt idx="25199">
                  <c:v>-97.477000000000004</c:v>
                </c:pt>
                <c:pt idx="25200">
                  <c:v>-97.474999999999994</c:v>
                </c:pt>
                <c:pt idx="25201">
                  <c:v>-97.472999999999999</c:v>
                </c:pt>
                <c:pt idx="25202">
                  <c:v>-97.471000000000004</c:v>
                </c:pt>
                <c:pt idx="25203">
                  <c:v>-97.468999999999994</c:v>
                </c:pt>
                <c:pt idx="25204">
                  <c:v>-97.466999999999999</c:v>
                </c:pt>
                <c:pt idx="25205">
                  <c:v>-97.465000000000003</c:v>
                </c:pt>
                <c:pt idx="25206">
                  <c:v>-97.462999999999994</c:v>
                </c:pt>
                <c:pt idx="25207">
                  <c:v>-97.460999999999999</c:v>
                </c:pt>
                <c:pt idx="25208">
                  <c:v>-97.459000000000003</c:v>
                </c:pt>
                <c:pt idx="25209">
                  <c:v>-97.456999999999994</c:v>
                </c:pt>
                <c:pt idx="25210">
                  <c:v>-97.454999999999998</c:v>
                </c:pt>
                <c:pt idx="25211">
                  <c:v>-97.453000000000003</c:v>
                </c:pt>
                <c:pt idx="25212">
                  <c:v>-97.450999999999993</c:v>
                </c:pt>
                <c:pt idx="25213">
                  <c:v>-97.448999999999998</c:v>
                </c:pt>
                <c:pt idx="25214">
                  <c:v>-97.447000000000003</c:v>
                </c:pt>
                <c:pt idx="25215">
                  <c:v>-97.444999999999993</c:v>
                </c:pt>
                <c:pt idx="25216">
                  <c:v>-97.442999999999998</c:v>
                </c:pt>
                <c:pt idx="25217">
                  <c:v>-97.441000000000003</c:v>
                </c:pt>
                <c:pt idx="25218">
                  <c:v>-97.438999999999993</c:v>
                </c:pt>
                <c:pt idx="25219">
                  <c:v>-97.436999999999998</c:v>
                </c:pt>
                <c:pt idx="25220">
                  <c:v>-97.435000000000002</c:v>
                </c:pt>
                <c:pt idx="25221">
                  <c:v>-97.432999999999993</c:v>
                </c:pt>
                <c:pt idx="25222">
                  <c:v>-97.430999999999997</c:v>
                </c:pt>
                <c:pt idx="25223">
                  <c:v>-97.429000000000002</c:v>
                </c:pt>
                <c:pt idx="25224">
                  <c:v>-97.426999999999992</c:v>
                </c:pt>
                <c:pt idx="25225">
                  <c:v>-97.424999999999997</c:v>
                </c:pt>
                <c:pt idx="25226">
                  <c:v>-97.423000000000002</c:v>
                </c:pt>
                <c:pt idx="25227">
                  <c:v>-97.420999999999992</c:v>
                </c:pt>
                <c:pt idx="25228">
                  <c:v>-97.418999999999997</c:v>
                </c:pt>
                <c:pt idx="25229">
                  <c:v>-97.417000000000002</c:v>
                </c:pt>
                <c:pt idx="25230">
                  <c:v>-97.414999999999992</c:v>
                </c:pt>
                <c:pt idx="25231">
                  <c:v>-97.412999999999997</c:v>
                </c:pt>
                <c:pt idx="25232">
                  <c:v>-97.411000000000001</c:v>
                </c:pt>
                <c:pt idx="25233">
                  <c:v>-97.408999999999992</c:v>
                </c:pt>
                <c:pt idx="25234">
                  <c:v>-97.406999999999996</c:v>
                </c:pt>
                <c:pt idx="25235">
                  <c:v>-97.405000000000001</c:v>
                </c:pt>
                <c:pt idx="25236">
                  <c:v>-97.402999999999992</c:v>
                </c:pt>
                <c:pt idx="25237">
                  <c:v>-97.40100000000001</c:v>
                </c:pt>
                <c:pt idx="25238">
                  <c:v>-97.399000000000001</c:v>
                </c:pt>
                <c:pt idx="25239">
                  <c:v>-97.396999999999991</c:v>
                </c:pt>
                <c:pt idx="25240">
                  <c:v>-97.39500000000001</c:v>
                </c:pt>
                <c:pt idx="25241">
                  <c:v>-97.393000000000001</c:v>
                </c:pt>
                <c:pt idx="25242">
                  <c:v>-97.390999999999991</c:v>
                </c:pt>
                <c:pt idx="25243">
                  <c:v>-97.38900000000001</c:v>
                </c:pt>
                <c:pt idx="25244">
                  <c:v>-97.387</c:v>
                </c:pt>
                <c:pt idx="25245">
                  <c:v>-97.384999999999991</c:v>
                </c:pt>
                <c:pt idx="25246">
                  <c:v>-97.38300000000001</c:v>
                </c:pt>
                <c:pt idx="25247">
                  <c:v>-97.381</c:v>
                </c:pt>
                <c:pt idx="25248">
                  <c:v>-97.378999999999991</c:v>
                </c:pt>
                <c:pt idx="25249">
                  <c:v>-97.37700000000001</c:v>
                </c:pt>
                <c:pt idx="25250">
                  <c:v>-97.375</c:v>
                </c:pt>
                <c:pt idx="25251">
                  <c:v>-97.37299999999999</c:v>
                </c:pt>
                <c:pt idx="25252">
                  <c:v>-97.371000000000009</c:v>
                </c:pt>
                <c:pt idx="25253">
                  <c:v>-97.369</c:v>
                </c:pt>
                <c:pt idx="25254">
                  <c:v>-97.36699999999999</c:v>
                </c:pt>
                <c:pt idx="25255">
                  <c:v>-97.365000000000009</c:v>
                </c:pt>
                <c:pt idx="25256">
                  <c:v>-97.363</c:v>
                </c:pt>
                <c:pt idx="25257">
                  <c:v>-97.36099999999999</c:v>
                </c:pt>
                <c:pt idx="25258">
                  <c:v>-97.359000000000009</c:v>
                </c:pt>
                <c:pt idx="25259">
                  <c:v>-97.356999999999999</c:v>
                </c:pt>
                <c:pt idx="25260">
                  <c:v>-97.35499999999999</c:v>
                </c:pt>
                <c:pt idx="25261">
                  <c:v>-97.353000000000009</c:v>
                </c:pt>
                <c:pt idx="25262">
                  <c:v>-97.350999999999999</c:v>
                </c:pt>
                <c:pt idx="25263">
                  <c:v>-97.34899999999999</c:v>
                </c:pt>
                <c:pt idx="25264">
                  <c:v>-97.347000000000008</c:v>
                </c:pt>
                <c:pt idx="25265">
                  <c:v>-97.344999999999999</c:v>
                </c:pt>
                <c:pt idx="25266">
                  <c:v>-97.343000000000004</c:v>
                </c:pt>
                <c:pt idx="25267">
                  <c:v>-97.341000000000008</c:v>
                </c:pt>
                <c:pt idx="25268">
                  <c:v>-97.338999999999999</c:v>
                </c:pt>
                <c:pt idx="25269">
                  <c:v>-97.337000000000003</c:v>
                </c:pt>
                <c:pt idx="25270">
                  <c:v>-97.335000000000008</c:v>
                </c:pt>
                <c:pt idx="25271">
                  <c:v>-97.332999999999998</c:v>
                </c:pt>
                <c:pt idx="25272">
                  <c:v>-97.331000000000003</c:v>
                </c:pt>
                <c:pt idx="25273">
                  <c:v>-97.329000000000008</c:v>
                </c:pt>
                <c:pt idx="25274">
                  <c:v>-97.326999999999998</c:v>
                </c:pt>
                <c:pt idx="25275">
                  <c:v>-97.325000000000003</c:v>
                </c:pt>
                <c:pt idx="25276">
                  <c:v>-97.323000000000008</c:v>
                </c:pt>
                <c:pt idx="25277">
                  <c:v>-97.320999999999998</c:v>
                </c:pt>
                <c:pt idx="25278">
                  <c:v>-97.319000000000003</c:v>
                </c:pt>
                <c:pt idx="25279">
                  <c:v>-97.317000000000007</c:v>
                </c:pt>
                <c:pt idx="25280">
                  <c:v>-97.314999999999998</c:v>
                </c:pt>
                <c:pt idx="25281">
                  <c:v>-97.313000000000002</c:v>
                </c:pt>
                <c:pt idx="25282">
                  <c:v>-97.311000000000007</c:v>
                </c:pt>
                <c:pt idx="25283">
                  <c:v>-97.308999999999997</c:v>
                </c:pt>
                <c:pt idx="25284">
                  <c:v>-97.307000000000002</c:v>
                </c:pt>
                <c:pt idx="25285">
                  <c:v>-97.305000000000007</c:v>
                </c:pt>
                <c:pt idx="25286">
                  <c:v>-97.302999999999997</c:v>
                </c:pt>
                <c:pt idx="25287">
                  <c:v>-97.301000000000002</c:v>
                </c:pt>
                <c:pt idx="25288">
                  <c:v>-97.299000000000007</c:v>
                </c:pt>
                <c:pt idx="25289">
                  <c:v>-97.296999999999997</c:v>
                </c:pt>
                <c:pt idx="25290">
                  <c:v>-97.295000000000002</c:v>
                </c:pt>
                <c:pt idx="25291">
                  <c:v>-97.293000000000006</c:v>
                </c:pt>
                <c:pt idx="25292">
                  <c:v>-97.290999999999997</c:v>
                </c:pt>
                <c:pt idx="25293">
                  <c:v>-97.289000000000001</c:v>
                </c:pt>
                <c:pt idx="25294">
                  <c:v>-97.287000000000006</c:v>
                </c:pt>
                <c:pt idx="25295">
                  <c:v>-97.284999999999997</c:v>
                </c:pt>
                <c:pt idx="25296">
                  <c:v>-97.283000000000001</c:v>
                </c:pt>
                <c:pt idx="25297">
                  <c:v>-97.281000000000006</c:v>
                </c:pt>
                <c:pt idx="25298">
                  <c:v>-97.278999999999996</c:v>
                </c:pt>
                <c:pt idx="25299">
                  <c:v>-97.277000000000001</c:v>
                </c:pt>
                <c:pt idx="25300">
                  <c:v>-97.275000000000006</c:v>
                </c:pt>
                <c:pt idx="25301">
                  <c:v>-97.272999999999996</c:v>
                </c:pt>
                <c:pt idx="25302">
                  <c:v>-97.271000000000001</c:v>
                </c:pt>
                <c:pt idx="25303">
                  <c:v>-97.269000000000005</c:v>
                </c:pt>
                <c:pt idx="25304">
                  <c:v>-97.266999999999996</c:v>
                </c:pt>
                <c:pt idx="25305">
                  <c:v>-97.265000000000001</c:v>
                </c:pt>
                <c:pt idx="25306">
                  <c:v>-97.263000000000005</c:v>
                </c:pt>
                <c:pt idx="25307">
                  <c:v>-97.260999999999996</c:v>
                </c:pt>
                <c:pt idx="25308">
                  <c:v>-97.259</c:v>
                </c:pt>
                <c:pt idx="25309">
                  <c:v>-97.257000000000005</c:v>
                </c:pt>
                <c:pt idx="25310">
                  <c:v>-97.254999999999995</c:v>
                </c:pt>
                <c:pt idx="25311">
                  <c:v>-97.253</c:v>
                </c:pt>
                <c:pt idx="25312">
                  <c:v>-97.251000000000005</c:v>
                </c:pt>
                <c:pt idx="25313">
                  <c:v>-97.248999999999995</c:v>
                </c:pt>
                <c:pt idx="25314">
                  <c:v>-97.247</c:v>
                </c:pt>
                <c:pt idx="25315">
                  <c:v>-97.245000000000005</c:v>
                </c:pt>
                <c:pt idx="25316">
                  <c:v>-97.242999999999995</c:v>
                </c:pt>
                <c:pt idx="25317">
                  <c:v>-97.241</c:v>
                </c:pt>
                <c:pt idx="25318">
                  <c:v>-97.239000000000004</c:v>
                </c:pt>
                <c:pt idx="25319">
                  <c:v>-97.236999999999995</c:v>
                </c:pt>
                <c:pt idx="25320">
                  <c:v>-97.234999999999999</c:v>
                </c:pt>
                <c:pt idx="25321">
                  <c:v>-97.233000000000004</c:v>
                </c:pt>
                <c:pt idx="25322">
                  <c:v>-97.230999999999995</c:v>
                </c:pt>
                <c:pt idx="25323">
                  <c:v>-97.228999999999999</c:v>
                </c:pt>
                <c:pt idx="25324">
                  <c:v>-97.227000000000004</c:v>
                </c:pt>
                <c:pt idx="25325">
                  <c:v>-97.224999999999994</c:v>
                </c:pt>
                <c:pt idx="25326">
                  <c:v>-97.222999999999999</c:v>
                </c:pt>
                <c:pt idx="25327">
                  <c:v>-97.221000000000004</c:v>
                </c:pt>
                <c:pt idx="25328">
                  <c:v>-97.218999999999994</c:v>
                </c:pt>
                <c:pt idx="25329">
                  <c:v>-97.216999999999999</c:v>
                </c:pt>
                <c:pt idx="25330">
                  <c:v>-97.215000000000003</c:v>
                </c:pt>
                <c:pt idx="25331">
                  <c:v>-97.212999999999994</c:v>
                </c:pt>
                <c:pt idx="25332">
                  <c:v>-97.210999999999999</c:v>
                </c:pt>
                <c:pt idx="25333">
                  <c:v>-97.209000000000003</c:v>
                </c:pt>
                <c:pt idx="25334">
                  <c:v>-97.206999999999994</c:v>
                </c:pt>
                <c:pt idx="25335">
                  <c:v>-97.204999999999998</c:v>
                </c:pt>
                <c:pt idx="25336">
                  <c:v>-97.203000000000003</c:v>
                </c:pt>
                <c:pt idx="25337">
                  <c:v>-97.200999999999993</c:v>
                </c:pt>
                <c:pt idx="25338">
                  <c:v>-97.198999999999998</c:v>
                </c:pt>
                <c:pt idx="25339">
                  <c:v>-97.197000000000003</c:v>
                </c:pt>
                <c:pt idx="25340">
                  <c:v>-97.194999999999993</c:v>
                </c:pt>
                <c:pt idx="25341">
                  <c:v>-97.192999999999998</c:v>
                </c:pt>
                <c:pt idx="25342">
                  <c:v>-97.191000000000003</c:v>
                </c:pt>
                <c:pt idx="25343">
                  <c:v>-97.188999999999993</c:v>
                </c:pt>
                <c:pt idx="25344">
                  <c:v>-97.186999999999998</c:v>
                </c:pt>
                <c:pt idx="25345">
                  <c:v>-97.185000000000002</c:v>
                </c:pt>
                <c:pt idx="25346">
                  <c:v>-97.182999999999993</c:v>
                </c:pt>
                <c:pt idx="25347">
                  <c:v>-97.180999999999997</c:v>
                </c:pt>
                <c:pt idx="25348">
                  <c:v>-97.179000000000002</c:v>
                </c:pt>
                <c:pt idx="25349">
                  <c:v>-97.176999999999992</c:v>
                </c:pt>
                <c:pt idx="25350">
                  <c:v>-97.174999999999997</c:v>
                </c:pt>
                <c:pt idx="25351">
                  <c:v>-97.173000000000002</c:v>
                </c:pt>
                <c:pt idx="25352">
                  <c:v>-97.170999999999992</c:v>
                </c:pt>
                <c:pt idx="25353">
                  <c:v>-97.168999999999997</c:v>
                </c:pt>
                <c:pt idx="25354">
                  <c:v>-97.167000000000002</c:v>
                </c:pt>
                <c:pt idx="25355">
                  <c:v>-97.164999999999992</c:v>
                </c:pt>
                <c:pt idx="25356">
                  <c:v>-97.162999999999997</c:v>
                </c:pt>
                <c:pt idx="25357">
                  <c:v>-97.161000000000001</c:v>
                </c:pt>
                <c:pt idx="25358">
                  <c:v>-97.158999999999992</c:v>
                </c:pt>
                <c:pt idx="25359">
                  <c:v>-97.156999999999996</c:v>
                </c:pt>
                <c:pt idx="25360">
                  <c:v>-97.155000000000001</c:v>
                </c:pt>
                <c:pt idx="25361">
                  <c:v>-97.152999999999992</c:v>
                </c:pt>
                <c:pt idx="25362">
                  <c:v>-97.15100000000001</c:v>
                </c:pt>
                <c:pt idx="25363">
                  <c:v>-97.149000000000001</c:v>
                </c:pt>
                <c:pt idx="25364">
                  <c:v>-97.146999999999991</c:v>
                </c:pt>
                <c:pt idx="25365">
                  <c:v>-97.14500000000001</c:v>
                </c:pt>
                <c:pt idx="25366">
                  <c:v>-97.143000000000001</c:v>
                </c:pt>
                <c:pt idx="25367">
                  <c:v>-97.140999999999991</c:v>
                </c:pt>
                <c:pt idx="25368">
                  <c:v>-97.13900000000001</c:v>
                </c:pt>
                <c:pt idx="25369">
                  <c:v>-97.137</c:v>
                </c:pt>
                <c:pt idx="25370">
                  <c:v>-97.134999999999991</c:v>
                </c:pt>
                <c:pt idx="25371">
                  <c:v>-97.13300000000001</c:v>
                </c:pt>
                <c:pt idx="25372">
                  <c:v>-97.131</c:v>
                </c:pt>
                <c:pt idx="25373">
                  <c:v>-97.128999999999991</c:v>
                </c:pt>
                <c:pt idx="25374">
                  <c:v>-97.12700000000001</c:v>
                </c:pt>
                <c:pt idx="25375">
                  <c:v>-97.125</c:v>
                </c:pt>
                <c:pt idx="25376">
                  <c:v>-97.12299999999999</c:v>
                </c:pt>
                <c:pt idx="25377">
                  <c:v>-97.121000000000009</c:v>
                </c:pt>
                <c:pt idx="25378">
                  <c:v>-97.119</c:v>
                </c:pt>
                <c:pt idx="25379">
                  <c:v>-97.11699999999999</c:v>
                </c:pt>
                <c:pt idx="25380">
                  <c:v>-97.115000000000009</c:v>
                </c:pt>
                <c:pt idx="25381">
                  <c:v>-97.113</c:v>
                </c:pt>
                <c:pt idx="25382">
                  <c:v>-97.11099999999999</c:v>
                </c:pt>
                <c:pt idx="25383">
                  <c:v>-97.109000000000009</c:v>
                </c:pt>
                <c:pt idx="25384">
                  <c:v>-97.106999999999999</c:v>
                </c:pt>
                <c:pt idx="25385">
                  <c:v>-97.10499999999999</c:v>
                </c:pt>
                <c:pt idx="25386">
                  <c:v>-97.103000000000009</c:v>
                </c:pt>
                <c:pt idx="25387">
                  <c:v>-97.100999999999999</c:v>
                </c:pt>
                <c:pt idx="25388">
                  <c:v>-97.09899999999999</c:v>
                </c:pt>
                <c:pt idx="25389">
                  <c:v>-97.097000000000008</c:v>
                </c:pt>
                <c:pt idx="25390">
                  <c:v>-97.094999999999999</c:v>
                </c:pt>
                <c:pt idx="25391">
                  <c:v>-97.093000000000004</c:v>
                </c:pt>
                <c:pt idx="25392">
                  <c:v>-97.091000000000008</c:v>
                </c:pt>
                <c:pt idx="25393">
                  <c:v>-97.088999999999999</c:v>
                </c:pt>
                <c:pt idx="25394">
                  <c:v>-97.087000000000003</c:v>
                </c:pt>
                <c:pt idx="25395">
                  <c:v>-97.085000000000008</c:v>
                </c:pt>
                <c:pt idx="25396">
                  <c:v>-97.082999999999998</c:v>
                </c:pt>
                <c:pt idx="25397">
                  <c:v>-97.081000000000003</c:v>
                </c:pt>
                <c:pt idx="25398">
                  <c:v>-97.079000000000008</c:v>
                </c:pt>
                <c:pt idx="25399">
                  <c:v>-97.076999999999998</c:v>
                </c:pt>
                <c:pt idx="25400">
                  <c:v>-97.075000000000003</c:v>
                </c:pt>
                <c:pt idx="25401">
                  <c:v>-97.073000000000008</c:v>
                </c:pt>
                <c:pt idx="25402">
                  <c:v>-97.070999999999998</c:v>
                </c:pt>
                <c:pt idx="25403">
                  <c:v>-97.069000000000003</c:v>
                </c:pt>
                <c:pt idx="25404">
                  <c:v>-97.067000000000007</c:v>
                </c:pt>
                <c:pt idx="25405">
                  <c:v>-97.064999999999998</c:v>
                </c:pt>
                <c:pt idx="25406">
                  <c:v>-97.063000000000002</c:v>
                </c:pt>
                <c:pt idx="25407">
                  <c:v>-97.061000000000007</c:v>
                </c:pt>
                <c:pt idx="25408">
                  <c:v>-97.058999999999997</c:v>
                </c:pt>
                <c:pt idx="25409">
                  <c:v>-97.057000000000002</c:v>
                </c:pt>
                <c:pt idx="25410">
                  <c:v>-97.055000000000007</c:v>
                </c:pt>
                <c:pt idx="25411">
                  <c:v>-97.052999999999997</c:v>
                </c:pt>
                <c:pt idx="25412">
                  <c:v>-97.051000000000002</c:v>
                </c:pt>
                <c:pt idx="25413">
                  <c:v>-97.049000000000007</c:v>
                </c:pt>
                <c:pt idx="25414">
                  <c:v>-97.046999999999997</c:v>
                </c:pt>
                <c:pt idx="25415">
                  <c:v>-97.045000000000002</c:v>
                </c:pt>
                <c:pt idx="25416">
                  <c:v>-97.043000000000006</c:v>
                </c:pt>
                <c:pt idx="25417">
                  <c:v>-97.040999999999997</c:v>
                </c:pt>
                <c:pt idx="25418">
                  <c:v>-97.039000000000001</c:v>
                </c:pt>
                <c:pt idx="25419">
                  <c:v>-97.037000000000006</c:v>
                </c:pt>
                <c:pt idx="25420">
                  <c:v>-97.034999999999997</c:v>
                </c:pt>
                <c:pt idx="25421">
                  <c:v>-97.033000000000001</c:v>
                </c:pt>
                <c:pt idx="25422">
                  <c:v>-97.031000000000006</c:v>
                </c:pt>
                <c:pt idx="25423">
                  <c:v>-97.028999999999996</c:v>
                </c:pt>
                <c:pt idx="25424">
                  <c:v>-97.027000000000001</c:v>
                </c:pt>
                <c:pt idx="25425">
                  <c:v>-97.025000000000006</c:v>
                </c:pt>
                <c:pt idx="25426">
                  <c:v>-97.022999999999996</c:v>
                </c:pt>
                <c:pt idx="25427">
                  <c:v>-97.021000000000001</c:v>
                </c:pt>
                <c:pt idx="25428">
                  <c:v>-97.019000000000005</c:v>
                </c:pt>
                <c:pt idx="25429">
                  <c:v>-97.016999999999996</c:v>
                </c:pt>
                <c:pt idx="25430">
                  <c:v>-97.015000000000001</c:v>
                </c:pt>
                <c:pt idx="25431">
                  <c:v>-97.013000000000005</c:v>
                </c:pt>
                <c:pt idx="25432">
                  <c:v>-97.010999999999996</c:v>
                </c:pt>
                <c:pt idx="25433">
                  <c:v>-97.009</c:v>
                </c:pt>
                <c:pt idx="25434">
                  <c:v>-97.007000000000005</c:v>
                </c:pt>
                <c:pt idx="25435">
                  <c:v>-97.004999999999995</c:v>
                </c:pt>
                <c:pt idx="25436">
                  <c:v>-97.003</c:v>
                </c:pt>
                <c:pt idx="25437">
                  <c:v>-97.001000000000005</c:v>
                </c:pt>
                <c:pt idx="25438">
                  <c:v>-96.998999999999995</c:v>
                </c:pt>
                <c:pt idx="25439">
                  <c:v>-96.997</c:v>
                </c:pt>
                <c:pt idx="25440">
                  <c:v>-96.995000000000005</c:v>
                </c:pt>
                <c:pt idx="25441">
                  <c:v>-96.992999999999995</c:v>
                </c:pt>
                <c:pt idx="25442">
                  <c:v>-96.991</c:v>
                </c:pt>
                <c:pt idx="25443">
                  <c:v>-96.989000000000004</c:v>
                </c:pt>
                <c:pt idx="25444">
                  <c:v>-96.986999999999995</c:v>
                </c:pt>
                <c:pt idx="25445">
                  <c:v>-96.984999999999999</c:v>
                </c:pt>
                <c:pt idx="25446">
                  <c:v>-96.983000000000004</c:v>
                </c:pt>
                <c:pt idx="25447">
                  <c:v>-96.980999999999995</c:v>
                </c:pt>
                <c:pt idx="25448">
                  <c:v>-96.978999999999999</c:v>
                </c:pt>
                <c:pt idx="25449">
                  <c:v>-96.977000000000004</c:v>
                </c:pt>
                <c:pt idx="25450">
                  <c:v>-96.974999999999994</c:v>
                </c:pt>
                <c:pt idx="25451">
                  <c:v>-96.972999999999999</c:v>
                </c:pt>
                <c:pt idx="25452">
                  <c:v>-96.971000000000004</c:v>
                </c:pt>
                <c:pt idx="25453">
                  <c:v>-96.968999999999994</c:v>
                </c:pt>
                <c:pt idx="25454">
                  <c:v>-96.966999999999999</c:v>
                </c:pt>
                <c:pt idx="25455">
                  <c:v>-96.965000000000003</c:v>
                </c:pt>
                <c:pt idx="25456">
                  <c:v>-96.962999999999994</c:v>
                </c:pt>
                <c:pt idx="25457">
                  <c:v>-96.960999999999999</c:v>
                </c:pt>
                <c:pt idx="25458">
                  <c:v>-96.959000000000003</c:v>
                </c:pt>
                <c:pt idx="25459">
                  <c:v>-96.956999999999994</c:v>
                </c:pt>
                <c:pt idx="25460">
                  <c:v>-96.954999999999998</c:v>
                </c:pt>
                <c:pt idx="25461">
                  <c:v>-96.953000000000003</c:v>
                </c:pt>
                <c:pt idx="25462">
                  <c:v>-96.950999999999993</c:v>
                </c:pt>
                <c:pt idx="25463">
                  <c:v>-96.948999999999998</c:v>
                </c:pt>
                <c:pt idx="25464">
                  <c:v>-96.947000000000003</c:v>
                </c:pt>
                <c:pt idx="25465">
                  <c:v>-96.944999999999993</c:v>
                </c:pt>
                <c:pt idx="25466">
                  <c:v>-96.942999999999998</c:v>
                </c:pt>
                <c:pt idx="25467">
                  <c:v>-96.941000000000003</c:v>
                </c:pt>
                <c:pt idx="25468">
                  <c:v>-96.938999999999993</c:v>
                </c:pt>
                <c:pt idx="25469">
                  <c:v>-96.936999999999998</c:v>
                </c:pt>
                <c:pt idx="25470">
                  <c:v>-96.935000000000002</c:v>
                </c:pt>
                <c:pt idx="25471">
                  <c:v>-96.932999999999993</c:v>
                </c:pt>
                <c:pt idx="25472">
                  <c:v>-96.930999999999997</c:v>
                </c:pt>
                <c:pt idx="25473">
                  <c:v>-96.929000000000002</c:v>
                </c:pt>
                <c:pt idx="25474">
                  <c:v>-96.926999999999992</c:v>
                </c:pt>
                <c:pt idx="25475">
                  <c:v>-96.924999999999997</c:v>
                </c:pt>
                <c:pt idx="25476">
                  <c:v>-96.923000000000002</c:v>
                </c:pt>
                <c:pt idx="25477">
                  <c:v>-96.920999999999992</c:v>
                </c:pt>
                <c:pt idx="25478">
                  <c:v>-96.918999999999997</c:v>
                </c:pt>
                <c:pt idx="25479">
                  <c:v>-96.917000000000002</c:v>
                </c:pt>
                <c:pt idx="25480">
                  <c:v>-96.914999999999992</c:v>
                </c:pt>
                <c:pt idx="25481">
                  <c:v>-96.912999999999997</c:v>
                </c:pt>
                <c:pt idx="25482">
                  <c:v>-96.911000000000001</c:v>
                </c:pt>
                <c:pt idx="25483">
                  <c:v>-96.908999999999992</c:v>
                </c:pt>
                <c:pt idx="25484">
                  <c:v>-96.906999999999996</c:v>
                </c:pt>
                <c:pt idx="25485">
                  <c:v>-96.905000000000001</c:v>
                </c:pt>
                <c:pt idx="25486">
                  <c:v>-96.902999999999992</c:v>
                </c:pt>
                <c:pt idx="25487">
                  <c:v>-96.90100000000001</c:v>
                </c:pt>
                <c:pt idx="25488">
                  <c:v>-96.899000000000001</c:v>
                </c:pt>
                <c:pt idx="25489">
                  <c:v>-96.896999999999991</c:v>
                </c:pt>
                <c:pt idx="25490">
                  <c:v>-96.89500000000001</c:v>
                </c:pt>
                <c:pt idx="25491">
                  <c:v>-96.893000000000001</c:v>
                </c:pt>
                <c:pt idx="25492">
                  <c:v>-96.890999999999991</c:v>
                </c:pt>
                <c:pt idx="25493">
                  <c:v>-96.88900000000001</c:v>
                </c:pt>
                <c:pt idx="25494">
                  <c:v>-96.887</c:v>
                </c:pt>
                <c:pt idx="25495">
                  <c:v>-96.884999999999991</c:v>
                </c:pt>
                <c:pt idx="25496">
                  <c:v>-96.88300000000001</c:v>
                </c:pt>
                <c:pt idx="25497">
                  <c:v>-96.881</c:v>
                </c:pt>
                <c:pt idx="25498">
                  <c:v>-96.878999999999991</c:v>
                </c:pt>
                <c:pt idx="25499">
                  <c:v>-96.87700000000001</c:v>
                </c:pt>
                <c:pt idx="25500">
                  <c:v>-96.875</c:v>
                </c:pt>
                <c:pt idx="25501">
                  <c:v>-96.87299999999999</c:v>
                </c:pt>
                <c:pt idx="25502">
                  <c:v>-96.871000000000009</c:v>
                </c:pt>
                <c:pt idx="25503">
                  <c:v>-96.869</c:v>
                </c:pt>
                <c:pt idx="25504">
                  <c:v>-96.86699999999999</c:v>
                </c:pt>
                <c:pt idx="25505">
                  <c:v>-96.865000000000009</c:v>
                </c:pt>
                <c:pt idx="25506">
                  <c:v>-96.863</c:v>
                </c:pt>
                <c:pt idx="25507">
                  <c:v>-96.86099999999999</c:v>
                </c:pt>
                <c:pt idx="25508">
                  <c:v>-96.859000000000009</c:v>
                </c:pt>
                <c:pt idx="25509">
                  <c:v>-96.856999999999999</c:v>
                </c:pt>
                <c:pt idx="25510">
                  <c:v>-96.85499999999999</c:v>
                </c:pt>
                <c:pt idx="25511">
                  <c:v>-96.853000000000009</c:v>
                </c:pt>
                <c:pt idx="25512">
                  <c:v>-96.850999999999999</c:v>
                </c:pt>
                <c:pt idx="25513">
                  <c:v>-96.84899999999999</c:v>
                </c:pt>
                <c:pt idx="25514">
                  <c:v>-96.847000000000008</c:v>
                </c:pt>
                <c:pt idx="25515">
                  <c:v>-96.844999999999999</c:v>
                </c:pt>
                <c:pt idx="25516">
                  <c:v>-96.843000000000004</c:v>
                </c:pt>
                <c:pt idx="25517">
                  <c:v>-96.841000000000008</c:v>
                </c:pt>
                <c:pt idx="25518">
                  <c:v>-96.838999999999999</c:v>
                </c:pt>
                <c:pt idx="25519">
                  <c:v>-96.837000000000003</c:v>
                </c:pt>
                <c:pt idx="25520">
                  <c:v>-96.835000000000008</c:v>
                </c:pt>
                <c:pt idx="25521">
                  <c:v>-96.832999999999998</c:v>
                </c:pt>
                <c:pt idx="25522">
                  <c:v>-96.831000000000003</c:v>
                </c:pt>
                <c:pt idx="25523">
                  <c:v>-96.829000000000008</c:v>
                </c:pt>
                <c:pt idx="25524">
                  <c:v>-96.826999999999998</c:v>
                </c:pt>
                <c:pt idx="25525">
                  <c:v>-96.825000000000003</c:v>
                </c:pt>
                <c:pt idx="25526">
                  <c:v>-96.823000000000008</c:v>
                </c:pt>
                <c:pt idx="25527">
                  <c:v>-96.820999999999998</c:v>
                </c:pt>
                <c:pt idx="25528">
                  <c:v>-96.819000000000003</c:v>
                </c:pt>
                <c:pt idx="25529">
                  <c:v>-96.817000000000007</c:v>
                </c:pt>
                <c:pt idx="25530">
                  <c:v>-96.814999999999998</c:v>
                </c:pt>
                <c:pt idx="25531">
                  <c:v>-96.813000000000002</c:v>
                </c:pt>
                <c:pt idx="25532">
                  <c:v>-96.811000000000007</c:v>
                </c:pt>
                <c:pt idx="25533">
                  <c:v>-96.808999999999997</c:v>
                </c:pt>
                <c:pt idx="25534">
                  <c:v>-96.807000000000002</c:v>
                </c:pt>
                <c:pt idx="25535">
                  <c:v>-96.805000000000007</c:v>
                </c:pt>
                <c:pt idx="25536">
                  <c:v>-96.802999999999997</c:v>
                </c:pt>
                <c:pt idx="25537">
                  <c:v>-96.801000000000002</c:v>
                </c:pt>
                <c:pt idx="25538">
                  <c:v>-96.799000000000007</c:v>
                </c:pt>
                <c:pt idx="25539">
                  <c:v>-96.796999999999997</c:v>
                </c:pt>
                <c:pt idx="25540">
                  <c:v>-96.795000000000002</c:v>
                </c:pt>
                <c:pt idx="25541">
                  <c:v>-96.793000000000006</c:v>
                </c:pt>
                <c:pt idx="25542">
                  <c:v>-96.790999999999997</c:v>
                </c:pt>
                <c:pt idx="25543">
                  <c:v>-96.789000000000001</c:v>
                </c:pt>
                <c:pt idx="25544">
                  <c:v>-96.787000000000006</c:v>
                </c:pt>
                <c:pt idx="25545">
                  <c:v>-96.784999999999997</c:v>
                </c:pt>
                <c:pt idx="25546">
                  <c:v>-96.783000000000001</c:v>
                </c:pt>
                <c:pt idx="25547">
                  <c:v>-96.781000000000006</c:v>
                </c:pt>
                <c:pt idx="25548">
                  <c:v>-96.778999999999996</c:v>
                </c:pt>
                <c:pt idx="25549">
                  <c:v>-96.777000000000001</c:v>
                </c:pt>
                <c:pt idx="25550">
                  <c:v>-96.775000000000006</c:v>
                </c:pt>
                <c:pt idx="25551">
                  <c:v>-96.772999999999996</c:v>
                </c:pt>
                <c:pt idx="25552">
                  <c:v>-96.771000000000001</c:v>
                </c:pt>
                <c:pt idx="25553">
                  <c:v>-96.769000000000005</c:v>
                </c:pt>
                <c:pt idx="25554">
                  <c:v>-96.766999999999996</c:v>
                </c:pt>
                <c:pt idx="25555">
                  <c:v>-96.765000000000001</c:v>
                </c:pt>
                <c:pt idx="25556">
                  <c:v>-96.763000000000005</c:v>
                </c:pt>
                <c:pt idx="25557">
                  <c:v>-96.760999999999996</c:v>
                </c:pt>
                <c:pt idx="25558">
                  <c:v>-96.759</c:v>
                </c:pt>
                <c:pt idx="25559">
                  <c:v>-96.757000000000005</c:v>
                </c:pt>
                <c:pt idx="25560">
                  <c:v>-96.754999999999995</c:v>
                </c:pt>
                <c:pt idx="25561">
                  <c:v>-96.753</c:v>
                </c:pt>
                <c:pt idx="25562">
                  <c:v>-96.751000000000005</c:v>
                </c:pt>
                <c:pt idx="25563">
                  <c:v>-96.748999999999995</c:v>
                </c:pt>
                <c:pt idx="25564">
                  <c:v>-96.747</c:v>
                </c:pt>
                <c:pt idx="25565">
                  <c:v>-96.745000000000005</c:v>
                </c:pt>
                <c:pt idx="25566">
                  <c:v>-96.742999999999995</c:v>
                </c:pt>
                <c:pt idx="25567">
                  <c:v>-96.741</c:v>
                </c:pt>
                <c:pt idx="25568">
                  <c:v>-96.739000000000004</c:v>
                </c:pt>
                <c:pt idx="25569">
                  <c:v>-96.736999999999995</c:v>
                </c:pt>
                <c:pt idx="25570">
                  <c:v>-96.734999999999999</c:v>
                </c:pt>
                <c:pt idx="25571">
                  <c:v>-96.733000000000004</c:v>
                </c:pt>
                <c:pt idx="25572">
                  <c:v>-96.730999999999995</c:v>
                </c:pt>
                <c:pt idx="25573">
                  <c:v>-96.728999999999999</c:v>
                </c:pt>
                <c:pt idx="25574">
                  <c:v>-96.727000000000004</c:v>
                </c:pt>
                <c:pt idx="25575">
                  <c:v>-96.724999999999994</c:v>
                </c:pt>
                <c:pt idx="25576">
                  <c:v>-96.722999999999999</c:v>
                </c:pt>
                <c:pt idx="25577">
                  <c:v>-96.721000000000004</c:v>
                </c:pt>
                <c:pt idx="25578">
                  <c:v>-96.718999999999994</c:v>
                </c:pt>
                <c:pt idx="25579">
                  <c:v>-96.716999999999999</c:v>
                </c:pt>
                <c:pt idx="25580">
                  <c:v>-96.715000000000003</c:v>
                </c:pt>
                <c:pt idx="25581">
                  <c:v>-96.712999999999994</c:v>
                </c:pt>
                <c:pt idx="25582">
                  <c:v>-96.710999999999999</c:v>
                </c:pt>
                <c:pt idx="25583">
                  <c:v>-96.709000000000003</c:v>
                </c:pt>
                <c:pt idx="25584">
                  <c:v>-96.706999999999994</c:v>
                </c:pt>
                <c:pt idx="25585">
                  <c:v>-96.704999999999998</c:v>
                </c:pt>
                <c:pt idx="25586">
                  <c:v>-96.703000000000003</c:v>
                </c:pt>
                <c:pt idx="25587">
                  <c:v>-96.700999999999993</c:v>
                </c:pt>
                <c:pt idx="25588">
                  <c:v>-96.698999999999998</c:v>
                </c:pt>
                <c:pt idx="25589">
                  <c:v>-96.697000000000003</c:v>
                </c:pt>
                <c:pt idx="25590">
                  <c:v>-96.694999999999993</c:v>
                </c:pt>
                <c:pt idx="25591">
                  <c:v>-96.692999999999998</c:v>
                </c:pt>
                <c:pt idx="25592">
                  <c:v>-96.691000000000003</c:v>
                </c:pt>
                <c:pt idx="25593">
                  <c:v>-96.688999999999993</c:v>
                </c:pt>
                <c:pt idx="25594">
                  <c:v>-96.686999999999998</c:v>
                </c:pt>
                <c:pt idx="25595">
                  <c:v>-96.685000000000002</c:v>
                </c:pt>
                <c:pt idx="25596">
                  <c:v>-96.682999999999993</c:v>
                </c:pt>
                <c:pt idx="25597">
                  <c:v>-96.680999999999997</c:v>
                </c:pt>
                <c:pt idx="25598">
                  <c:v>-96.679000000000002</c:v>
                </c:pt>
                <c:pt idx="25599">
                  <c:v>-96.676999999999992</c:v>
                </c:pt>
                <c:pt idx="25600">
                  <c:v>-96.674999999999997</c:v>
                </c:pt>
                <c:pt idx="25601">
                  <c:v>-96.673000000000002</c:v>
                </c:pt>
                <c:pt idx="25602">
                  <c:v>-96.670999999999992</c:v>
                </c:pt>
                <c:pt idx="25603">
                  <c:v>-96.668999999999997</c:v>
                </c:pt>
                <c:pt idx="25604">
                  <c:v>-96.667000000000002</c:v>
                </c:pt>
                <c:pt idx="25605">
                  <c:v>-96.664999999999992</c:v>
                </c:pt>
                <c:pt idx="25606">
                  <c:v>-96.662999999999997</c:v>
                </c:pt>
                <c:pt idx="25607">
                  <c:v>-96.661000000000001</c:v>
                </c:pt>
                <c:pt idx="25608">
                  <c:v>-96.658999999999992</c:v>
                </c:pt>
                <c:pt idx="25609">
                  <c:v>-96.656999999999996</c:v>
                </c:pt>
                <c:pt idx="25610">
                  <c:v>-96.655000000000001</c:v>
                </c:pt>
                <c:pt idx="25611">
                  <c:v>-96.652999999999992</c:v>
                </c:pt>
                <c:pt idx="25612">
                  <c:v>-96.65100000000001</c:v>
                </c:pt>
                <c:pt idx="25613">
                  <c:v>-96.649000000000001</c:v>
                </c:pt>
                <c:pt idx="25614">
                  <c:v>-96.646999999999991</c:v>
                </c:pt>
                <c:pt idx="25615">
                  <c:v>-96.64500000000001</c:v>
                </c:pt>
                <c:pt idx="25616">
                  <c:v>-96.643000000000001</c:v>
                </c:pt>
                <c:pt idx="25617">
                  <c:v>-96.640999999999991</c:v>
                </c:pt>
                <c:pt idx="25618">
                  <c:v>-96.63900000000001</c:v>
                </c:pt>
                <c:pt idx="25619">
                  <c:v>-96.637</c:v>
                </c:pt>
                <c:pt idx="25620">
                  <c:v>-96.634999999999991</c:v>
                </c:pt>
                <c:pt idx="25621">
                  <c:v>-96.63300000000001</c:v>
                </c:pt>
                <c:pt idx="25622">
                  <c:v>-96.631</c:v>
                </c:pt>
                <c:pt idx="25623">
                  <c:v>-96.628999999999991</c:v>
                </c:pt>
                <c:pt idx="25624">
                  <c:v>-96.62700000000001</c:v>
                </c:pt>
                <c:pt idx="25625">
                  <c:v>-96.625</c:v>
                </c:pt>
                <c:pt idx="25626">
                  <c:v>-96.62299999999999</c:v>
                </c:pt>
                <c:pt idx="25627">
                  <c:v>-96.621000000000009</c:v>
                </c:pt>
                <c:pt idx="25628">
                  <c:v>-96.619</c:v>
                </c:pt>
                <c:pt idx="25629">
                  <c:v>-96.61699999999999</c:v>
                </c:pt>
                <c:pt idx="25630">
                  <c:v>-96.615000000000009</c:v>
                </c:pt>
                <c:pt idx="25631">
                  <c:v>-96.613</c:v>
                </c:pt>
                <c:pt idx="25632">
                  <c:v>-96.61099999999999</c:v>
                </c:pt>
                <c:pt idx="25633">
                  <c:v>-96.609000000000009</c:v>
                </c:pt>
                <c:pt idx="25634">
                  <c:v>-96.606999999999999</c:v>
                </c:pt>
                <c:pt idx="25635">
                  <c:v>-96.60499999999999</c:v>
                </c:pt>
                <c:pt idx="25636">
                  <c:v>-96.603000000000009</c:v>
                </c:pt>
                <c:pt idx="25637">
                  <c:v>-96.600999999999999</c:v>
                </c:pt>
                <c:pt idx="25638">
                  <c:v>-96.59899999999999</c:v>
                </c:pt>
                <c:pt idx="25639">
                  <c:v>-96.597000000000008</c:v>
                </c:pt>
                <c:pt idx="25640">
                  <c:v>-96.594999999999999</c:v>
                </c:pt>
                <c:pt idx="25641">
                  <c:v>-96.593000000000004</c:v>
                </c:pt>
                <c:pt idx="25642">
                  <c:v>-96.591000000000008</c:v>
                </c:pt>
                <c:pt idx="25643">
                  <c:v>-96.588999999999999</c:v>
                </c:pt>
                <c:pt idx="25644">
                  <c:v>-96.587000000000003</c:v>
                </c:pt>
                <c:pt idx="25645">
                  <c:v>-96.585000000000008</c:v>
                </c:pt>
                <c:pt idx="25646">
                  <c:v>-96.582999999999998</c:v>
                </c:pt>
                <c:pt idx="25647">
                  <c:v>-96.581000000000003</c:v>
                </c:pt>
                <c:pt idx="25648">
                  <c:v>-96.579000000000008</c:v>
                </c:pt>
                <c:pt idx="25649">
                  <c:v>-96.576999999999998</c:v>
                </c:pt>
                <c:pt idx="25650">
                  <c:v>-96.575000000000003</c:v>
                </c:pt>
                <c:pt idx="25651">
                  <c:v>-96.573000000000008</c:v>
                </c:pt>
                <c:pt idx="25652">
                  <c:v>-96.570999999999998</c:v>
                </c:pt>
                <c:pt idx="25653">
                  <c:v>-96.569000000000003</c:v>
                </c:pt>
                <c:pt idx="25654">
                  <c:v>-96.567000000000007</c:v>
                </c:pt>
                <c:pt idx="25655">
                  <c:v>-96.564999999999998</c:v>
                </c:pt>
                <c:pt idx="25656">
                  <c:v>-96.563000000000002</c:v>
                </c:pt>
                <c:pt idx="25657">
                  <c:v>-96.561000000000007</c:v>
                </c:pt>
                <c:pt idx="25658">
                  <c:v>-96.558999999999997</c:v>
                </c:pt>
                <c:pt idx="25659">
                  <c:v>-96.557000000000002</c:v>
                </c:pt>
                <c:pt idx="25660">
                  <c:v>-96.555000000000007</c:v>
                </c:pt>
                <c:pt idx="25661">
                  <c:v>-96.552999999999997</c:v>
                </c:pt>
                <c:pt idx="25662">
                  <c:v>-96.551000000000002</c:v>
                </c:pt>
                <c:pt idx="25663">
                  <c:v>-96.549000000000007</c:v>
                </c:pt>
                <c:pt idx="25664">
                  <c:v>-96.546999999999997</c:v>
                </c:pt>
                <c:pt idx="25665">
                  <c:v>-96.545000000000002</c:v>
                </c:pt>
                <c:pt idx="25666">
                  <c:v>-96.543000000000006</c:v>
                </c:pt>
                <c:pt idx="25667">
                  <c:v>-96.540999999999997</c:v>
                </c:pt>
                <c:pt idx="25668">
                  <c:v>-96.539000000000001</c:v>
                </c:pt>
                <c:pt idx="25669">
                  <c:v>-96.537000000000006</c:v>
                </c:pt>
                <c:pt idx="25670">
                  <c:v>-96.534999999999997</c:v>
                </c:pt>
                <c:pt idx="25671">
                  <c:v>-96.533000000000001</c:v>
                </c:pt>
                <c:pt idx="25672">
                  <c:v>-96.531000000000006</c:v>
                </c:pt>
                <c:pt idx="25673">
                  <c:v>-96.528999999999996</c:v>
                </c:pt>
                <c:pt idx="25674">
                  <c:v>-96.527000000000001</c:v>
                </c:pt>
                <c:pt idx="25675">
                  <c:v>-96.525000000000006</c:v>
                </c:pt>
                <c:pt idx="25676">
                  <c:v>-96.522999999999996</c:v>
                </c:pt>
                <c:pt idx="25677">
                  <c:v>-96.521000000000001</c:v>
                </c:pt>
                <c:pt idx="25678">
                  <c:v>-96.519000000000005</c:v>
                </c:pt>
                <c:pt idx="25679">
                  <c:v>-96.516999999999996</c:v>
                </c:pt>
                <c:pt idx="25680">
                  <c:v>-96.515000000000001</c:v>
                </c:pt>
                <c:pt idx="25681">
                  <c:v>-96.513000000000005</c:v>
                </c:pt>
                <c:pt idx="25682">
                  <c:v>-96.510999999999996</c:v>
                </c:pt>
                <c:pt idx="25683">
                  <c:v>-96.509</c:v>
                </c:pt>
                <c:pt idx="25684">
                  <c:v>-96.507000000000005</c:v>
                </c:pt>
                <c:pt idx="25685">
                  <c:v>-96.504999999999995</c:v>
                </c:pt>
                <c:pt idx="25686">
                  <c:v>-96.503</c:v>
                </c:pt>
                <c:pt idx="25687">
                  <c:v>-96.501000000000005</c:v>
                </c:pt>
                <c:pt idx="25688">
                  <c:v>-96.498999999999995</c:v>
                </c:pt>
                <c:pt idx="25689">
                  <c:v>-96.497</c:v>
                </c:pt>
                <c:pt idx="25690">
                  <c:v>-96.495000000000005</c:v>
                </c:pt>
                <c:pt idx="25691">
                  <c:v>-96.492999999999995</c:v>
                </c:pt>
                <c:pt idx="25692">
                  <c:v>-96.491</c:v>
                </c:pt>
                <c:pt idx="25693">
                  <c:v>-96.489000000000004</c:v>
                </c:pt>
                <c:pt idx="25694">
                  <c:v>-96.486999999999995</c:v>
                </c:pt>
                <c:pt idx="25695">
                  <c:v>-96.484999999999999</c:v>
                </c:pt>
                <c:pt idx="25696">
                  <c:v>-96.483000000000004</c:v>
                </c:pt>
                <c:pt idx="25697">
                  <c:v>-96.480999999999995</c:v>
                </c:pt>
                <c:pt idx="25698">
                  <c:v>-96.478999999999999</c:v>
                </c:pt>
                <c:pt idx="25699">
                  <c:v>-96.477000000000004</c:v>
                </c:pt>
                <c:pt idx="25700">
                  <c:v>-96.474999999999994</c:v>
                </c:pt>
                <c:pt idx="25701">
                  <c:v>-96.472999999999999</c:v>
                </c:pt>
                <c:pt idx="25702">
                  <c:v>-96.471000000000004</c:v>
                </c:pt>
                <c:pt idx="25703">
                  <c:v>-96.468999999999994</c:v>
                </c:pt>
                <c:pt idx="25704">
                  <c:v>-96.466999999999999</c:v>
                </c:pt>
                <c:pt idx="25705">
                  <c:v>-96.465000000000003</c:v>
                </c:pt>
                <c:pt idx="25706">
                  <c:v>-96.462999999999994</c:v>
                </c:pt>
                <c:pt idx="25707">
                  <c:v>-96.460999999999999</c:v>
                </c:pt>
                <c:pt idx="25708">
                  <c:v>-96.459000000000003</c:v>
                </c:pt>
                <c:pt idx="25709">
                  <c:v>-96.456999999999994</c:v>
                </c:pt>
                <c:pt idx="25710">
                  <c:v>-96.454999999999998</c:v>
                </c:pt>
                <c:pt idx="25711">
                  <c:v>-96.453000000000003</c:v>
                </c:pt>
                <c:pt idx="25712">
                  <c:v>-96.450999999999993</c:v>
                </c:pt>
                <c:pt idx="25713">
                  <c:v>-96.448999999999998</c:v>
                </c:pt>
                <c:pt idx="25714">
                  <c:v>-96.447000000000003</c:v>
                </c:pt>
                <c:pt idx="25715">
                  <c:v>-96.444999999999993</c:v>
                </c:pt>
                <c:pt idx="25716">
                  <c:v>-96.442999999999998</c:v>
                </c:pt>
                <c:pt idx="25717">
                  <c:v>-96.441000000000003</c:v>
                </c:pt>
                <c:pt idx="25718">
                  <c:v>-96.438999999999993</c:v>
                </c:pt>
                <c:pt idx="25719">
                  <c:v>-96.436999999999998</c:v>
                </c:pt>
                <c:pt idx="25720">
                  <c:v>-96.435000000000002</c:v>
                </c:pt>
                <c:pt idx="25721">
                  <c:v>-96.432999999999993</c:v>
                </c:pt>
                <c:pt idx="25722">
                  <c:v>-96.430999999999997</c:v>
                </c:pt>
                <c:pt idx="25723">
                  <c:v>-96.429000000000002</c:v>
                </c:pt>
                <c:pt idx="25724">
                  <c:v>-96.426999999999992</c:v>
                </c:pt>
                <c:pt idx="25725">
                  <c:v>-96.424999999999997</c:v>
                </c:pt>
                <c:pt idx="25726">
                  <c:v>-96.423000000000002</c:v>
                </c:pt>
                <c:pt idx="25727">
                  <c:v>-96.420999999999992</c:v>
                </c:pt>
                <c:pt idx="25728">
                  <c:v>-96.418999999999997</c:v>
                </c:pt>
                <c:pt idx="25729">
                  <c:v>-96.417000000000002</c:v>
                </c:pt>
                <c:pt idx="25730">
                  <c:v>-96.414999999999992</c:v>
                </c:pt>
                <c:pt idx="25731">
                  <c:v>-96.412999999999997</c:v>
                </c:pt>
                <c:pt idx="25732">
                  <c:v>-96.411000000000001</c:v>
                </c:pt>
                <c:pt idx="25733">
                  <c:v>-96.408999999999992</c:v>
                </c:pt>
                <c:pt idx="25734">
                  <c:v>-96.406999999999996</c:v>
                </c:pt>
                <c:pt idx="25735">
                  <c:v>-96.405000000000001</c:v>
                </c:pt>
                <c:pt idx="25736">
                  <c:v>-96.402999999999992</c:v>
                </c:pt>
                <c:pt idx="25737">
                  <c:v>-96.40100000000001</c:v>
                </c:pt>
                <c:pt idx="25738">
                  <c:v>-96.399000000000001</c:v>
                </c:pt>
                <c:pt idx="25739">
                  <c:v>-96.396999999999991</c:v>
                </c:pt>
                <c:pt idx="25740">
                  <c:v>-96.39500000000001</c:v>
                </c:pt>
                <c:pt idx="25741">
                  <c:v>-96.393000000000001</c:v>
                </c:pt>
                <c:pt idx="25742">
                  <c:v>-96.390999999999991</c:v>
                </c:pt>
                <c:pt idx="25743">
                  <c:v>-96.38900000000001</c:v>
                </c:pt>
                <c:pt idx="25744">
                  <c:v>-96.387</c:v>
                </c:pt>
                <c:pt idx="25745">
                  <c:v>-96.384999999999991</c:v>
                </c:pt>
                <c:pt idx="25746">
                  <c:v>-96.38300000000001</c:v>
                </c:pt>
                <c:pt idx="25747">
                  <c:v>-96.381</c:v>
                </c:pt>
                <c:pt idx="25748">
                  <c:v>-96.378999999999991</c:v>
                </c:pt>
                <c:pt idx="25749">
                  <c:v>-96.37700000000001</c:v>
                </c:pt>
                <c:pt idx="25750">
                  <c:v>-96.375</c:v>
                </c:pt>
                <c:pt idx="25751">
                  <c:v>-96.37299999999999</c:v>
                </c:pt>
                <c:pt idx="25752">
                  <c:v>-96.371000000000009</c:v>
                </c:pt>
                <c:pt idx="25753">
                  <c:v>-96.369</c:v>
                </c:pt>
                <c:pt idx="25754">
                  <c:v>-96.36699999999999</c:v>
                </c:pt>
                <c:pt idx="25755">
                  <c:v>-96.365000000000009</c:v>
                </c:pt>
                <c:pt idx="25756">
                  <c:v>-96.363</c:v>
                </c:pt>
                <c:pt idx="25757">
                  <c:v>-96.36099999999999</c:v>
                </c:pt>
                <c:pt idx="25758">
                  <c:v>-96.359000000000009</c:v>
                </c:pt>
                <c:pt idx="25759">
                  <c:v>-96.356999999999999</c:v>
                </c:pt>
                <c:pt idx="25760">
                  <c:v>-96.35499999999999</c:v>
                </c:pt>
                <c:pt idx="25761">
                  <c:v>-96.353000000000009</c:v>
                </c:pt>
                <c:pt idx="25762">
                  <c:v>-96.350999999999999</c:v>
                </c:pt>
                <c:pt idx="25763">
                  <c:v>-96.34899999999999</c:v>
                </c:pt>
                <c:pt idx="25764">
                  <c:v>-96.347000000000008</c:v>
                </c:pt>
                <c:pt idx="25765">
                  <c:v>-96.344999999999999</c:v>
                </c:pt>
                <c:pt idx="25766">
                  <c:v>-96.343000000000004</c:v>
                </c:pt>
                <c:pt idx="25767">
                  <c:v>-96.341000000000008</c:v>
                </c:pt>
                <c:pt idx="25768">
                  <c:v>-96.338999999999999</c:v>
                </c:pt>
                <c:pt idx="25769">
                  <c:v>-96.337000000000003</c:v>
                </c:pt>
                <c:pt idx="25770">
                  <c:v>-96.335000000000008</c:v>
                </c:pt>
                <c:pt idx="25771">
                  <c:v>-96.332999999999998</c:v>
                </c:pt>
                <c:pt idx="25772">
                  <c:v>-96.331000000000003</c:v>
                </c:pt>
                <c:pt idx="25773">
                  <c:v>-96.329000000000008</c:v>
                </c:pt>
                <c:pt idx="25774">
                  <c:v>-96.326999999999998</c:v>
                </c:pt>
                <c:pt idx="25775">
                  <c:v>-96.325000000000003</c:v>
                </c:pt>
                <c:pt idx="25776">
                  <c:v>-96.323000000000008</c:v>
                </c:pt>
                <c:pt idx="25777">
                  <c:v>-96.320999999999998</c:v>
                </c:pt>
                <c:pt idx="25778">
                  <c:v>-96.319000000000003</c:v>
                </c:pt>
                <c:pt idx="25779">
                  <c:v>-96.317000000000007</c:v>
                </c:pt>
                <c:pt idx="25780">
                  <c:v>-96.314999999999998</c:v>
                </c:pt>
                <c:pt idx="25781">
                  <c:v>-96.313000000000002</c:v>
                </c:pt>
                <c:pt idx="25782">
                  <c:v>-96.311000000000007</c:v>
                </c:pt>
                <c:pt idx="25783">
                  <c:v>-96.308999999999997</c:v>
                </c:pt>
                <c:pt idx="25784">
                  <c:v>-96.307000000000002</c:v>
                </c:pt>
                <c:pt idx="25785">
                  <c:v>-96.305000000000007</c:v>
                </c:pt>
                <c:pt idx="25786">
                  <c:v>-96.302999999999997</c:v>
                </c:pt>
                <c:pt idx="25787">
                  <c:v>-96.301000000000002</c:v>
                </c:pt>
                <c:pt idx="25788">
                  <c:v>-96.299000000000007</c:v>
                </c:pt>
                <c:pt idx="25789">
                  <c:v>-96.296999999999997</c:v>
                </c:pt>
                <c:pt idx="25790">
                  <c:v>-96.295000000000002</c:v>
                </c:pt>
                <c:pt idx="25791">
                  <c:v>-96.293000000000006</c:v>
                </c:pt>
                <c:pt idx="25792">
                  <c:v>-96.290999999999997</c:v>
                </c:pt>
                <c:pt idx="25793">
                  <c:v>-96.289000000000001</c:v>
                </c:pt>
                <c:pt idx="25794">
                  <c:v>-96.287000000000006</c:v>
                </c:pt>
                <c:pt idx="25795">
                  <c:v>-96.284999999999997</c:v>
                </c:pt>
                <c:pt idx="25796">
                  <c:v>-96.283000000000001</c:v>
                </c:pt>
                <c:pt idx="25797">
                  <c:v>-96.281000000000006</c:v>
                </c:pt>
                <c:pt idx="25798">
                  <c:v>-96.278999999999996</c:v>
                </c:pt>
                <c:pt idx="25799">
                  <c:v>-96.277000000000001</c:v>
                </c:pt>
                <c:pt idx="25800">
                  <c:v>-96.275000000000006</c:v>
                </c:pt>
                <c:pt idx="25801">
                  <c:v>-96.272999999999996</c:v>
                </c:pt>
                <c:pt idx="25802">
                  <c:v>-96.271000000000001</c:v>
                </c:pt>
                <c:pt idx="25803">
                  <c:v>-96.269000000000005</c:v>
                </c:pt>
                <c:pt idx="25804">
                  <c:v>-96.266999999999996</c:v>
                </c:pt>
                <c:pt idx="25805">
                  <c:v>-96.265000000000001</c:v>
                </c:pt>
                <c:pt idx="25806">
                  <c:v>-96.263000000000005</c:v>
                </c:pt>
                <c:pt idx="25807">
                  <c:v>-96.260999999999996</c:v>
                </c:pt>
                <c:pt idx="25808">
                  <c:v>-96.259</c:v>
                </c:pt>
                <c:pt idx="25809">
                  <c:v>-96.257000000000005</c:v>
                </c:pt>
                <c:pt idx="25810">
                  <c:v>-96.254999999999995</c:v>
                </c:pt>
                <c:pt idx="25811">
                  <c:v>-96.253</c:v>
                </c:pt>
                <c:pt idx="25812">
                  <c:v>-96.251000000000005</c:v>
                </c:pt>
                <c:pt idx="25813">
                  <c:v>-96.248999999999995</c:v>
                </c:pt>
                <c:pt idx="25814">
                  <c:v>-96.247</c:v>
                </c:pt>
                <c:pt idx="25815">
                  <c:v>-96.245000000000005</c:v>
                </c:pt>
                <c:pt idx="25816">
                  <c:v>-96.242999999999995</c:v>
                </c:pt>
                <c:pt idx="25817">
                  <c:v>-96.241</c:v>
                </c:pt>
                <c:pt idx="25818">
                  <c:v>-96.239000000000004</c:v>
                </c:pt>
                <c:pt idx="25819">
                  <c:v>-96.236999999999995</c:v>
                </c:pt>
                <c:pt idx="25820">
                  <c:v>-96.234999999999999</c:v>
                </c:pt>
                <c:pt idx="25821">
                  <c:v>-96.233000000000004</c:v>
                </c:pt>
                <c:pt idx="25822">
                  <c:v>-96.230999999999995</c:v>
                </c:pt>
                <c:pt idx="25823">
                  <c:v>-96.228999999999999</c:v>
                </c:pt>
                <c:pt idx="25824">
                  <c:v>-96.227000000000004</c:v>
                </c:pt>
                <c:pt idx="25825">
                  <c:v>-96.224999999999994</c:v>
                </c:pt>
                <c:pt idx="25826">
                  <c:v>-96.222999999999999</c:v>
                </c:pt>
                <c:pt idx="25827">
                  <c:v>-96.221000000000004</c:v>
                </c:pt>
                <c:pt idx="25828">
                  <c:v>-96.218999999999994</c:v>
                </c:pt>
                <c:pt idx="25829">
                  <c:v>-96.216999999999999</c:v>
                </c:pt>
                <c:pt idx="25830">
                  <c:v>-96.215000000000003</c:v>
                </c:pt>
                <c:pt idx="25831">
                  <c:v>-96.212999999999994</c:v>
                </c:pt>
                <c:pt idx="25832">
                  <c:v>-96.210999999999999</c:v>
                </c:pt>
                <c:pt idx="25833">
                  <c:v>-96.209000000000003</c:v>
                </c:pt>
                <c:pt idx="25834">
                  <c:v>-96.206999999999994</c:v>
                </c:pt>
                <c:pt idx="25835">
                  <c:v>-96.204999999999998</c:v>
                </c:pt>
                <c:pt idx="25836">
                  <c:v>-96.203000000000003</c:v>
                </c:pt>
                <c:pt idx="25837">
                  <c:v>-96.200999999999993</c:v>
                </c:pt>
                <c:pt idx="25838">
                  <c:v>-96.198999999999998</c:v>
                </c:pt>
                <c:pt idx="25839">
                  <c:v>-96.197000000000003</c:v>
                </c:pt>
                <c:pt idx="25840">
                  <c:v>-96.194999999999993</c:v>
                </c:pt>
                <c:pt idx="25841">
                  <c:v>-96.192999999999998</c:v>
                </c:pt>
                <c:pt idx="25842">
                  <c:v>-96.191000000000003</c:v>
                </c:pt>
                <c:pt idx="25843">
                  <c:v>-96.188999999999993</c:v>
                </c:pt>
                <c:pt idx="25844">
                  <c:v>-96.186999999999998</c:v>
                </c:pt>
                <c:pt idx="25845">
                  <c:v>-96.185000000000002</c:v>
                </c:pt>
                <c:pt idx="25846">
                  <c:v>-96.182999999999993</c:v>
                </c:pt>
                <c:pt idx="25847">
                  <c:v>-96.180999999999997</c:v>
                </c:pt>
                <c:pt idx="25848">
                  <c:v>-96.179000000000002</c:v>
                </c:pt>
                <c:pt idx="25849">
                  <c:v>-96.176999999999992</c:v>
                </c:pt>
                <c:pt idx="25850">
                  <c:v>-96.174999999999997</c:v>
                </c:pt>
                <c:pt idx="25851">
                  <c:v>-96.173000000000002</c:v>
                </c:pt>
                <c:pt idx="25852">
                  <c:v>-96.170999999999992</c:v>
                </c:pt>
                <c:pt idx="25853">
                  <c:v>-96.168999999999997</c:v>
                </c:pt>
                <c:pt idx="25854">
                  <c:v>-96.167000000000002</c:v>
                </c:pt>
                <c:pt idx="25855">
                  <c:v>-96.164999999999992</c:v>
                </c:pt>
                <c:pt idx="25856">
                  <c:v>-96.162999999999997</c:v>
                </c:pt>
                <c:pt idx="25857">
                  <c:v>-96.161000000000001</c:v>
                </c:pt>
                <c:pt idx="25858">
                  <c:v>-96.158999999999992</c:v>
                </c:pt>
                <c:pt idx="25859">
                  <c:v>-96.156999999999996</c:v>
                </c:pt>
                <c:pt idx="25860">
                  <c:v>-96.155000000000001</c:v>
                </c:pt>
                <c:pt idx="25861">
                  <c:v>-96.152999999999992</c:v>
                </c:pt>
                <c:pt idx="25862">
                  <c:v>-96.15100000000001</c:v>
                </c:pt>
                <c:pt idx="25863">
                  <c:v>-96.149000000000001</c:v>
                </c:pt>
                <c:pt idx="25864">
                  <c:v>-96.146999999999991</c:v>
                </c:pt>
                <c:pt idx="25865">
                  <c:v>-96.14500000000001</c:v>
                </c:pt>
                <c:pt idx="25866">
                  <c:v>-96.143000000000001</c:v>
                </c:pt>
                <c:pt idx="25867">
                  <c:v>-96.140999999999991</c:v>
                </c:pt>
                <c:pt idx="25868">
                  <c:v>-96.13900000000001</c:v>
                </c:pt>
                <c:pt idx="25869">
                  <c:v>-96.137</c:v>
                </c:pt>
                <c:pt idx="25870">
                  <c:v>-96.134999999999991</c:v>
                </c:pt>
                <c:pt idx="25871">
                  <c:v>-96.13300000000001</c:v>
                </c:pt>
                <c:pt idx="25872">
                  <c:v>-96.131</c:v>
                </c:pt>
                <c:pt idx="25873">
                  <c:v>-96.128999999999991</c:v>
                </c:pt>
                <c:pt idx="25874">
                  <c:v>-96.12700000000001</c:v>
                </c:pt>
                <c:pt idx="25875">
                  <c:v>-96.125</c:v>
                </c:pt>
                <c:pt idx="25876">
                  <c:v>-96.12299999999999</c:v>
                </c:pt>
                <c:pt idx="25877">
                  <c:v>-96.121000000000009</c:v>
                </c:pt>
                <c:pt idx="25878">
                  <c:v>-96.119</c:v>
                </c:pt>
                <c:pt idx="25879">
                  <c:v>-96.11699999999999</c:v>
                </c:pt>
                <c:pt idx="25880">
                  <c:v>-96.115000000000009</c:v>
                </c:pt>
                <c:pt idx="25881">
                  <c:v>-96.113</c:v>
                </c:pt>
                <c:pt idx="25882">
                  <c:v>-96.11099999999999</c:v>
                </c:pt>
                <c:pt idx="25883">
                  <c:v>-96.109000000000009</c:v>
                </c:pt>
                <c:pt idx="25884">
                  <c:v>-96.106999999999999</c:v>
                </c:pt>
                <c:pt idx="25885">
                  <c:v>-96.10499999999999</c:v>
                </c:pt>
                <c:pt idx="25886">
                  <c:v>-96.103000000000009</c:v>
                </c:pt>
                <c:pt idx="25887">
                  <c:v>-96.100999999999999</c:v>
                </c:pt>
                <c:pt idx="25888">
                  <c:v>-96.09899999999999</c:v>
                </c:pt>
                <c:pt idx="25889">
                  <c:v>-96.097000000000008</c:v>
                </c:pt>
                <c:pt idx="25890">
                  <c:v>-96.094999999999999</c:v>
                </c:pt>
                <c:pt idx="25891">
                  <c:v>-96.093000000000004</c:v>
                </c:pt>
                <c:pt idx="25892">
                  <c:v>-96.091000000000008</c:v>
                </c:pt>
                <c:pt idx="25893">
                  <c:v>-96.088999999999999</c:v>
                </c:pt>
                <c:pt idx="25894">
                  <c:v>-96.087000000000003</c:v>
                </c:pt>
                <c:pt idx="25895">
                  <c:v>-96.085000000000008</c:v>
                </c:pt>
                <c:pt idx="25896">
                  <c:v>-96.082999999999998</c:v>
                </c:pt>
                <c:pt idx="25897">
                  <c:v>-96.081000000000003</c:v>
                </c:pt>
                <c:pt idx="25898">
                  <c:v>-96.079000000000008</c:v>
                </c:pt>
                <c:pt idx="25899">
                  <c:v>-96.076999999999998</c:v>
                </c:pt>
                <c:pt idx="25900">
                  <c:v>-96.075000000000003</c:v>
                </c:pt>
                <c:pt idx="25901">
                  <c:v>-96.073000000000008</c:v>
                </c:pt>
                <c:pt idx="25902">
                  <c:v>-96.070999999999998</c:v>
                </c:pt>
                <c:pt idx="25903">
                  <c:v>-96.069000000000003</c:v>
                </c:pt>
                <c:pt idx="25904">
                  <c:v>-96.067000000000007</c:v>
                </c:pt>
                <c:pt idx="25905">
                  <c:v>-96.064999999999998</c:v>
                </c:pt>
                <c:pt idx="25906">
                  <c:v>-96.063000000000002</c:v>
                </c:pt>
                <c:pt idx="25907">
                  <c:v>-96.061000000000007</c:v>
                </c:pt>
                <c:pt idx="25908">
                  <c:v>-96.058999999999997</c:v>
                </c:pt>
                <c:pt idx="25909">
                  <c:v>-96.057000000000002</c:v>
                </c:pt>
                <c:pt idx="25910">
                  <c:v>-96.055000000000007</c:v>
                </c:pt>
                <c:pt idx="25911">
                  <c:v>-96.052999999999997</c:v>
                </c:pt>
                <c:pt idx="25912">
                  <c:v>-96.051000000000002</c:v>
                </c:pt>
                <c:pt idx="25913">
                  <c:v>-96.049000000000007</c:v>
                </c:pt>
                <c:pt idx="25914">
                  <c:v>-96.046999999999997</c:v>
                </c:pt>
                <c:pt idx="25915">
                  <c:v>-96.045000000000002</c:v>
                </c:pt>
                <c:pt idx="25916">
                  <c:v>-96.043000000000006</c:v>
                </c:pt>
                <c:pt idx="25917">
                  <c:v>-96.040999999999997</c:v>
                </c:pt>
                <c:pt idx="25918">
                  <c:v>-96.039000000000001</c:v>
                </c:pt>
                <c:pt idx="25919">
                  <c:v>-96.037000000000006</c:v>
                </c:pt>
                <c:pt idx="25920">
                  <c:v>-96.034999999999997</c:v>
                </c:pt>
                <c:pt idx="25921">
                  <c:v>-96.033000000000001</c:v>
                </c:pt>
                <c:pt idx="25922">
                  <c:v>-96.031000000000006</c:v>
                </c:pt>
                <c:pt idx="25923">
                  <c:v>-96.028999999999996</c:v>
                </c:pt>
                <c:pt idx="25924">
                  <c:v>-96.027000000000001</c:v>
                </c:pt>
                <c:pt idx="25925">
                  <c:v>-96.025000000000006</c:v>
                </c:pt>
                <c:pt idx="25926">
                  <c:v>-96.022999999999996</c:v>
                </c:pt>
                <c:pt idx="25927">
                  <c:v>-96.021000000000001</c:v>
                </c:pt>
                <c:pt idx="25928">
                  <c:v>-96.019000000000005</c:v>
                </c:pt>
                <c:pt idx="25929">
                  <c:v>-96.016999999999996</c:v>
                </c:pt>
                <c:pt idx="25930">
                  <c:v>-96.015000000000001</c:v>
                </c:pt>
                <c:pt idx="25931">
                  <c:v>-96.013000000000005</c:v>
                </c:pt>
                <c:pt idx="25932">
                  <c:v>-96.010999999999996</c:v>
                </c:pt>
                <c:pt idx="25933">
                  <c:v>-96.009</c:v>
                </c:pt>
                <c:pt idx="25934">
                  <c:v>-96.007000000000005</c:v>
                </c:pt>
                <c:pt idx="25935">
                  <c:v>-96.004999999999995</c:v>
                </c:pt>
                <c:pt idx="25936">
                  <c:v>-96.003</c:v>
                </c:pt>
                <c:pt idx="25937">
                  <c:v>-96.001000000000005</c:v>
                </c:pt>
                <c:pt idx="25938">
                  <c:v>-95.998999999999995</c:v>
                </c:pt>
                <c:pt idx="25939">
                  <c:v>-95.997</c:v>
                </c:pt>
                <c:pt idx="25940">
                  <c:v>-95.995000000000005</c:v>
                </c:pt>
                <c:pt idx="25941">
                  <c:v>-95.992999999999995</c:v>
                </c:pt>
                <c:pt idx="25942">
                  <c:v>-95.991</c:v>
                </c:pt>
                <c:pt idx="25943">
                  <c:v>-95.989000000000004</c:v>
                </c:pt>
                <c:pt idx="25944">
                  <c:v>-95.986999999999995</c:v>
                </c:pt>
                <c:pt idx="25945">
                  <c:v>-95.984999999999999</c:v>
                </c:pt>
                <c:pt idx="25946">
                  <c:v>-95.983000000000004</c:v>
                </c:pt>
                <c:pt idx="25947">
                  <c:v>-95.980999999999995</c:v>
                </c:pt>
                <c:pt idx="25948">
                  <c:v>-95.978999999999999</c:v>
                </c:pt>
                <c:pt idx="25949">
                  <c:v>-95.977000000000004</c:v>
                </c:pt>
                <c:pt idx="25950">
                  <c:v>-95.974999999999994</c:v>
                </c:pt>
                <c:pt idx="25951">
                  <c:v>-95.972999999999999</c:v>
                </c:pt>
                <c:pt idx="25952">
                  <c:v>-95.971000000000004</c:v>
                </c:pt>
                <c:pt idx="25953">
                  <c:v>-95.968999999999994</c:v>
                </c:pt>
                <c:pt idx="25954">
                  <c:v>-95.966999999999999</c:v>
                </c:pt>
                <c:pt idx="25955">
                  <c:v>-95.965000000000003</c:v>
                </c:pt>
                <c:pt idx="25956">
                  <c:v>-95.962999999999994</c:v>
                </c:pt>
                <c:pt idx="25957">
                  <c:v>-95.960999999999999</c:v>
                </c:pt>
                <c:pt idx="25958">
                  <c:v>-95.959000000000003</c:v>
                </c:pt>
                <c:pt idx="25959">
                  <c:v>-95.956999999999994</c:v>
                </c:pt>
                <c:pt idx="25960">
                  <c:v>-95.954999999999998</c:v>
                </c:pt>
                <c:pt idx="25961">
                  <c:v>-95.953000000000003</c:v>
                </c:pt>
                <c:pt idx="25962">
                  <c:v>-95.950999999999993</c:v>
                </c:pt>
                <c:pt idx="25963">
                  <c:v>-95.948999999999998</c:v>
                </c:pt>
                <c:pt idx="25964">
                  <c:v>-95.947000000000003</c:v>
                </c:pt>
                <c:pt idx="25965">
                  <c:v>-95.944999999999993</c:v>
                </c:pt>
                <c:pt idx="25966">
                  <c:v>-95.942999999999998</c:v>
                </c:pt>
                <c:pt idx="25967">
                  <c:v>-95.941000000000003</c:v>
                </c:pt>
                <c:pt idx="25968">
                  <c:v>-95.938999999999993</c:v>
                </c:pt>
                <c:pt idx="25969">
                  <c:v>-95.936999999999998</c:v>
                </c:pt>
                <c:pt idx="25970">
                  <c:v>-95.935000000000002</c:v>
                </c:pt>
                <c:pt idx="25971">
                  <c:v>-95.932999999999993</c:v>
                </c:pt>
                <c:pt idx="25972">
                  <c:v>-95.930999999999997</c:v>
                </c:pt>
                <c:pt idx="25973">
                  <c:v>-95.929000000000002</c:v>
                </c:pt>
                <c:pt idx="25974">
                  <c:v>-95.926999999999992</c:v>
                </c:pt>
                <c:pt idx="25975">
                  <c:v>-95.924999999999997</c:v>
                </c:pt>
                <c:pt idx="25976">
                  <c:v>-95.923000000000002</c:v>
                </c:pt>
                <c:pt idx="25977">
                  <c:v>-95.920999999999992</c:v>
                </c:pt>
                <c:pt idx="25978">
                  <c:v>-95.918999999999997</c:v>
                </c:pt>
                <c:pt idx="25979">
                  <c:v>-95.917000000000002</c:v>
                </c:pt>
                <c:pt idx="25980">
                  <c:v>-95.914999999999992</c:v>
                </c:pt>
                <c:pt idx="25981">
                  <c:v>-95.912999999999997</c:v>
                </c:pt>
                <c:pt idx="25982">
                  <c:v>-95.911000000000001</c:v>
                </c:pt>
                <c:pt idx="25983">
                  <c:v>-95.908999999999992</c:v>
                </c:pt>
                <c:pt idx="25984">
                  <c:v>-95.906999999999996</c:v>
                </c:pt>
                <c:pt idx="25985">
                  <c:v>-95.905000000000001</c:v>
                </c:pt>
                <c:pt idx="25986">
                  <c:v>-95.902999999999992</c:v>
                </c:pt>
                <c:pt idx="25987">
                  <c:v>-95.90100000000001</c:v>
                </c:pt>
                <c:pt idx="25988">
                  <c:v>-95.899000000000001</c:v>
                </c:pt>
                <c:pt idx="25989">
                  <c:v>-95.896999999999991</c:v>
                </c:pt>
                <c:pt idx="25990">
                  <c:v>-95.89500000000001</c:v>
                </c:pt>
                <c:pt idx="25991">
                  <c:v>-95.893000000000001</c:v>
                </c:pt>
                <c:pt idx="25992">
                  <c:v>-95.890999999999991</c:v>
                </c:pt>
                <c:pt idx="25993">
                  <c:v>-95.88900000000001</c:v>
                </c:pt>
                <c:pt idx="25994">
                  <c:v>-95.887</c:v>
                </c:pt>
                <c:pt idx="25995">
                  <c:v>-95.884999999999991</c:v>
                </c:pt>
                <c:pt idx="25996">
                  <c:v>-95.88300000000001</c:v>
                </c:pt>
                <c:pt idx="25997">
                  <c:v>-95.881</c:v>
                </c:pt>
                <c:pt idx="25998">
                  <c:v>-95.878999999999991</c:v>
                </c:pt>
                <c:pt idx="25999">
                  <c:v>-95.87700000000001</c:v>
                </c:pt>
                <c:pt idx="26000">
                  <c:v>-95.875</c:v>
                </c:pt>
                <c:pt idx="26001">
                  <c:v>-95.87299999999999</c:v>
                </c:pt>
                <c:pt idx="26002">
                  <c:v>-95.871000000000009</c:v>
                </c:pt>
                <c:pt idx="26003">
                  <c:v>-95.869</c:v>
                </c:pt>
                <c:pt idx="26004">
                  <c:v>-95.86699999999999</c:v>
                </c:pt>
                <c:pt idx="26005">
                  <c:v>-95.865000000000009</c:v>
                </c:pt>
                <c:pt idx="26006">
                  <c:v>-95.863</c:v>
                </c:pt>
                <c:pt idx="26007">
                  <c:v>-95.86099999999999</c:v>
                </c:pt>
                <c:pt idx="26008">
                  <c:v>-95.859000000000009</c:v>
                </c:pt>
                <c:pt idx="26009">
                  <c:v>-95.856999999999999</c:v>
                </c:pt>
                <c:pt idx="26010">
                  <c:v>-95.85499999999999</c:v>
                </c:pt>
                <c:pt idx="26011">
                  <c:v>-95.853000000000009</c:v>
                </c:pt>
                <c:pt idx="26012">
                  <c:v>-95.850999999999999</c:v>
                </c:pt>
                <c:pt idx="26013">
                  <c:v>-95.84899999999999</c:v>
                </c:pt>
                <c:pt idx="26014">
                  <c:v>-95.847000000000008</c:v>
                </c:pt>
                <c:pt idx="26015">
                  <c:v>-95.844999999999999</c:v>
                </c:pt>
                <c:pt idx="26016">
                  <c:v>-95.843000000000004</c:v>
                </c:pt>
                <c:pt idx="26017">
                  <c:v>-95.841000000000008</c:v>
                </c:pt>
                <c:pt idx="26018">
                  <c:v>-95.838999999999999</c:v>
                </c:pt>
                <c:pt idx="26019">
                  <c:v>-95.837000000000003</c:v>
                </c:pt>
                <c:pt idx="26020">
                  <c:v>-95.835000000000008</c:v>
                </c:pt>
                <c:pt idx="26021">
                  <c:v>-95.832999999999998</c:v>
                </c:pt>
                <c:pt idx="26022">
                  <c:v>-95.831000000000003</c:v>
                </c:pt>
                <c:pt idx="26023">
                  <c:v>-95.829000000000008</c:v>
                </c:pt>
                <c:pt idx="26024">
                  <c:v>-95.826999999999998</c:v>
                </c:pt>
                <c:pt idx="26025">
                  <c:v>-95.825000000000003</c:v>
                </c:pt>
                <c:pt idx="26026">
                  <c:v>-95.823000000000008</c:v>
                </c:pt>
                <c:pt idx="26027">
                  <c:v>-95.820999999999998</c:v>
                </c:pt>
                <c:pt idx="26028">
                  <c:v>-95.819000000000003</c:v>
                </c:pt>
                <c:pt idx="26029">
                  <c:v>-95.817000000000007</c:v>
                </c:pt>
                <c:pt idx="26030">
                  <c:v>-95.814999999999998</c:v>
                </c:pt>
                <c:pt idx="26031">
                  <c:v>-95.813000000000002</c:v>
                </c:pt>
                <c:pt idx="26032">
                  <c:v>-95.811000000000007</c:v>
                </c:pt>
                <c:pt idx="26033">
                  <c:v>-95.808999999999997</c:v>
                </c:pt>
                <c:pt idx="26034">
                  <c:v>-95.807000000000002</c:v>
                </c:pt>
                <c:pt idx="26035">
                  <c:v>-95.805000000000007</c:v>
                </c:pt>
                <c:pt idx="26036">
                  <c:v>-95.802999999999997</c:v>
                </c:pt>
                <c:pt idx="26037">
                  <c:v>-95.801000000000002</c:v>
                </c:pt>
                <c:pt idx="26038">
                  <c:v>-95.799000000000007</c:v>
                </c:pt>
                <c:pt idx="26039">
                  <c:v>-95.796999999999997</c:v>
                </c:pt>
                <c:pt idx="26040">
                  <c:v>-95.795000000000002</c:v>
                </c:pt>
                <c:pt idx="26041">
                  <c:v>-95.793000000000006</c:v>
                </c:pt>
                <c:pt idx="26042">
                  <c:v>-95.790999999999997</c:v>
                </c:pt>
                <c:pt idx="26043">
                  <c:v>-95.789000000000001</c:v>
                </c:pt>
                <c:pt idx="26044">
                  <c:v>-95.787000000000006</c:v>
                </c:pt>
                <c:pt idx="26045">
                  <c:v>-95.784999999999997</c:v>
                </c:pt>
                <c:pt idx="26046">
                  <c:v>-95.783000000000001</c:v>
                </c:pt>
                <c:pt idx="26047">
                  <c:v>-95.781000000000006</c:v>
                </c:pt>
                <c:pt idx="26048">
                  <c:v>-95.778999999999996</c:v>
                </c:pt>
                <c:pt idx="26049">
                  <c:v>-95.777000000000001</c:v>
                </c:pt>
                <c:pt idx="26050">
                  <c:v>-95.775000000000006</c:v>
                </c:pt>
                <c:pt idx="26051">
                  <c:v>-95.772999999999996</c:v>
                </c:pt>
                <c:pt idx="26052">
                  <c:v>-95.771000000000001</c:v>
                </c:pt>
                <c:pt idx="26053">
                  <c:v>-95.769000000000005</c:v>
                </c:pt>
                <c:pt idx="26054">
                  <c:v>-95.766999999999996</c:v>
                </c:pt>
                <c:pt idx="26055">
                  <c:v>-95.765000000000001</c:v>
                </c:pt>
                <c:pt idx="26056">
                  <c:v>-95.763000000000005</c:v>
                </c:pt>
                <c:pt idx="26057">
                  <c:v>-95.760999999999996</c:v>
                </c:pt>
                <c:pt idx="26058">
                  <c:v>-95.759</c:v>
                </c:pt>
                <c:pt idx="26059">
                  <c:v>-95.757000000000005</c:v>
                </c:pt>
                <c:pt idx="26060">
                  <c:v>-95.754999999999995</c:v>
                </c:pt>
                <c:pt idx="26061">
                  <c:v>-95.753</c:v>
                </c:pt>
                <c:pt idx="26062">
                  <c:v>-95.751000000000005</c:v>
                </c:pt>
                <c:pt idx="26063">
                  <c:v>-95.748999999999995</c:v>
                </c:pt>
                <c:pt idx="26064">
                  <c:v>-95.747</c:v>
                </c:pt>
                <c:pt idx="26065">
                  <c:v>-95.745000000000005</c:v>
                </c:pt>
                <c:pt idx="26066">
                  <c:v>-95.742999999999995</c:v>
                </c:pt>
                <c:pt idx="26067">
                  <c:v>-95.741</c:v>
                </c:pt>
                <c:pt idx="26068">
                  <c:v>-95.739000000000004</c:v>
                </c:pt>
                <c:pt idx="26069">
                  <c:v>-95.736999999999995</c:v>
                </c:pt>
                <c:pt idx="26070">
                  <c:v>-95.734999999999999</c:v>
                </c:pt>
                <c:pt idx="26071">
                  <c:v>-95.733000000000004</c:v>
                </c:pt>
                <c:pt idx="26072">
                  <c:v>-95.730999999999995</c:v>
                </c:pt>
                <c:pt idx="26073">
                  <c:v>-95.728999999999999</c:v>
                </c:pt>
                <c:pt idx="26074">
                  <c:v>-95.727000000000004</c:v>
                </c:pt>
                <c:pt idx="26075">
                  <c:v>-95.724999999999994</c:v>
                </c:pt>
                <c:pt idx="26076">
                  <c:v>-95.722999999999999</c:v>
                </c:pt>
                <c:pt idx="26077">
                  <c:v>-95.721000000000004</c:v>
                </c:pt>
                <c:pt idx="26078">
                  <c:v>-95.718999999999994</c:v>
                </c:pt>
                <c:pt idx="26079">
                  <c:v>-95.716999999999999</c:v>
                </c:pt>
                <c:pt idx="26080">
                  <c:v>-95.715000000000003</c:v>
                </c:pt>
                <c:pt idx="26081">
                  <c:v>-95.712999999999994</c:v>
                </c:pt>
                <c:pt idx="26082">
                  <c:v>-95.710999999999999</c:v>
                </c:pt>
                <c:pt idx="26083">
                  <c:v>-95.709000000000003</c:v>
                </c:pt>
                <c:pt idx="26084">
                  <c:v>-95.706999999999994</c:v>
                </c:pt>
                <c:pt idx="26085">
                  <c:v>-95.704999999999998</c:v>
                </c:pt>
                <c:pt idx="26086">
                  <c:v>-95.703000000000003</c:v>
                </c:pt>
                <c:pt idx="26087">
                  <c:v>-95.700999999999993</c:v>
                </c:pt>
                <c:pt idx="26088">
                  <c:v>-95.698999999999998</c:v>
                </c:pt>
                <c:pt idx="26089">
                  <c:v>-95.697000000000003</c:v>
                </c:pt>
                <c:pt idx="26090">
                  <c:v>-95.694999999999993</c:v>
                </c:pt>
                <c:pt idx="26091">
                  <c:v>-95.692999999999998</c:v>
                </c:pt>
                <c:pt idx="26092">
                  <c:v>-95.691000000000003</c:v>
                </c:pt>
                <c:pt idx="26093">
                  <c:v>-95.688999999999993</c:v>
                </c:pt>
                <c:pt idx="26094">
                  <c:v>-95.686999999999998</c:v>
                </c:pt>
                <c:pt idx="26095">
                  <c:v>-95.685000000000002</c:v>
                </c:pt>
                <c:pt idx="26096">
                  <c:v>-95.682999999999993</c:v>
                </c:pt>
                <c:pt idx="26097">
                  <c:v>-95.680999999999997</c:v>
                </c:pt>
                <c:pt idx="26098">
                  <c:v>-95.679000000000002</c:v>
                </c:pt>
                <c:pt idx="26099">
                  <c:v>-95.676999999999992</c:v>
                </c:pt>
                <c:pt idx="26100">
                  <c:v>-95.674999999999997</c:v>
                </c:pt>
                <c:pt idx="26101">
                  <c:v>-95.673000000000002</c:v>
                </c:pt>
                <c:pt idx="26102">
                  <c:v>-95.670999999999992</c:v>
                </c:pt>
                <c:pt idx="26103">
                  <c:v>-95.668999999999997</c:v>
                </c:pt>
                <c:pt idx="26104">
                  <c:v>-95.667000000000002</c:v>
                </c:pt>
                <c:pt idx="26105">
                  <c:v>-95.664999999999992</c:v>
                </c:pt>
                <c:pt idx="26106">
                  <c:v>-95.662999999999997</c:v>
                </c:pt>
                <c:pt idx="26107">
                  <c:v>-95.661000000000001</c:v>
                </c:pt>
                <c:pt idx="26108">
                  <c:v>-95.658999999999992</c:v>
                </c:pt>
                <c:pt idx="26109">
                  <c:v>-95.656999999999996</c:v>
                </c:pt>
                <c:pt idx="26110">
                  <c:v>-95.655000000000001</c:v>
                </c:pt>
                <c:pt idx="26111">
                  <c:v>-95.652999999999992</c:v>
                </c:pt>
                <c:pt idx="26112">
                  <c:v>-95.65100000000001</c:v>
                </c:pt>
                <c:pt idx="26113">
                  <c:v>-95.649000000000001</c:v>
                </c:pt>
                <c:pt idx="26114">
                  <c:v>-95.646999999999991</c:v>
                </c:pt>
                <c:pt idx="26115">
                  <c:v>-95.64500000000001</c:v>
                </c:pt>
                <c:pt idx="26116">
                  <c:v>-95.643000000000001</c:v>
                </c:pt>
                <c:pt idx="26117">
                  <c:v>-95.640999999999991</c:v>
                </c:pt>
                <c:pt idx="26118">
                  <c:v>-95.63900000000001</c:v>
                </c:pt>
                <c:pt idx="26119">
                  <c:v>-95.637</c:v>
                </c:pt>
                <c:pt idx="26120">
                  <c:v>-95.634999999999991</c:v>
                </c:pt>
                <c:pt idx="26121">
                  <c:v>-95.63300000000001</c:v>
                </c:pt>
                <c:pt idx="26122">
                  <c:v>-95.631</c:v>
                </c:pt>
                <c:pt idx="26123">
                  <c:v>-95.628999999999991</c:v>
                </c:pt>
                <c:pt idx="26124">
                  <c:v>-95.62700000000001</c:v>
                </c:pt>
                <c:pt idx="26125">
                  <c:v>-95.625</c:v>
                </c:pt>
                <c:pt idx="26126">
                  <c:v>-95.62299999999999</c:v>
                </c:pt>
                <c:pt idx="26127">
                  <c:v>-95.621000000000009</c:v>
                </c:pt>
                <c:pt idx="26128">
                  <c:v>-95.619</c:v>
                </c:pt>
                <c:pt idx="26129">
                  <c:v>-95.61699999999999</c:v>
                </c:pt>
                <c:pt idx="26130">
                  <c:v>-95.615000000000009</c:v>
                </c:pt>
                <c:pt idx="26131">
                  <c:v>-95.613</c:v>
                </c:pt>
                <c:pt idx="26132">
                  <c:v>-95.61099999999999</c:v>
                </c:pt>
                <c:pt idx="26133">
                  <c:v>-95.609000000000009</c:v>
                </c:pt>
                <c:pt idx="26134">
                  <c:v>-95.606999999999999</c:v>
                </c:pt>
                <c:pt idx="26135">
                  <c:v>-95.60499999999999</c:v>
                </c:pt>
                <c:pt idx="26136">
                  <c:v>-95.603000000000009</c:v>
                </c:pt>
                <c:pt idx="26137">
                  <c:v>-95.600999999999999</c:v>
                </c:pt>
                <c:pt idx="26138">
                  <c:v>-95.59899999999999</c:v>
                </c:pt>
                <c:pt idx="26139">
                  <c:v>-95.597000000000008</c:v>
                </c:pt>
                <c:pt idx="26140">
                  <c:v>-95.594999999999999</c:v>
                </c:pt>
                <c:pt idx="26141">
                  <c:v>-95.593000000000004</c:v>
                </c:pt>
                <c:pt idx="26142">
                  <c:v>-95.591000000000008</c:v>
                </c:pt>
                <c:pt idx="26143">
                  <c:v>-95.588999999999999</c:v>
                </c:pt>
                <c:pt idx="26144">
                  <c:v>-95.587000000000003</c:v>
                </c:pt>
                <c:pt idx="26145">
                  <c:v>-95.585000000000008</c:v>
                </c:pt>
                <c:pt idx="26146">
                  <c:v>-95.582999999999998</c:v>
                </c:pt>
                <c:pt idx="26147">
                  <c:v>-95.581000000000003</c:v>
                </c:pt>
                <c:pt idx="26148">
                  <c:v>-95.579000000000008</c:v>
                </c:pt>
                <c:pt idx="26149">
                  <c:v>-95.576999999999998</c:v>
                </c:pt>
                <c:pt idx="26150">
                  <c:v>-95.575000000000003</c:v>
                </c:pt>
                <c:pt idx="26151">
                  <c:v>-95.573000000000008</c:v>
                </c:pt>
                <c:pt idx="26152">
                  <c:v>-95.570999999999998</c:v>
                </c:pt>
                <c:pt idx="26153">
                  <c:v>-95.569000000000003</c:v>
                </c:pt>
                <c:pt idx="26154">
                  <c:v>-95.567000000000007</c:v>
                </c:pt>
                <c:pt idx="26155">
                  <c:v>-95.564999999999998</c:v>
                </c:pt>
                <c:pt idx="26156">
                  <c:v>-95.563000000000002</c:v>
                </c:pt>
                <c:pt idx="26157">
                  <c:v>-95.561000000000007</c:v>
                </c:pt>
                <c:pt idx="26158">
                  <c:v>-95.558999999999997</c:v>
                </c:pt>
                <c:pt idx="26159">
                  <c:v>-95.557000000000002</c:v>
                </c:pt>
                <c:pt idx="26160">
                  <c:v>-95.555000000000007</c:v>
                </c:pt>
                <c:pt idx="26161">
                  <c:v>-95.552999999999997</c:v>
                </c:pt>
                <c:pt idx="26162">
                  <c:v>-95.551000000000002</c:v>
                </c:pt>
                <c:pt idx="26163">
                  <c:v>-95.549000000000007</c:v>
                </c:pt>
                <c:pt idx="26164">
                  <c:v>-95.546999999999997</c:v>
                </c:pt>
                <c:pt idx="26165">
                  <c:v>-95.545000000000002</c:v>
                </c:pt>
                <c:pt idx="26166">
                  <c:v>-95.543000000000006</c:v>
                </c:pt>
                <c:pt idx="26167">
                  <c:v>-95.540999999999997</c:v>
                </c:pt>
                <c:pt idx="26168">
                  <c:v>-95.539000000000001</c:v>
                </c:pt>
                <c:pt idx="26169">
                  <c:v>-95.537000000000006</c:v>
                </c:pt>
                <c:pt idx="26170">
                  <c:v>-95.534999999999997</c:v>
                </c:pt>
                <c:pt idx="26171">
                  <c:v>-95.533000000000001</c:v>
                </c:pt>
                <c:pt idx="26172">
                  <c:v>-95.531000000000006</c:v>
                </c:pt>
                <c:pt idx="26173">
                  <c:v>-95.528999999999996</c:v>
                </c:pt>
                <c:pt idx="26174">
                  <c:v>-95.527000000000001</c:v>
                </c:pt>
                <c:pt idx="26175">
                  <c:v>-95.525000000000006</c:v>
                </c:pt>
                <c:pt idx="26176">
                  <c:v>-95.522999999999996</c:v>
                </c:pt>
                <c:pt idx="26177">
                  <c:v>-95.521000000000001</c:v>
                </c:pt>
                <c:pt idx="26178">
                  <c:v>-95.519000000000005</c:v>
                </c:pt>
                <c:pt idx="26179">
                  <c:v>-95.516999999999996</c:v>
                </c:pt>
                <c:pt idx="26180">
                  <c:v>-95.515000000000001</c:v>
                </c:pt>
                <c:pt idx="26181">
                  <c:v>-95.513000000000005</c:v>
                </c:pt>
                <c:pt idx="26182">
                  <c:v>-95.510999999999996</c:v>
                </c:pt>
                <c:pt idx="26183">
                  <c:v>-95.509</c:v>
                </c:pt>
                <c:pt idx="26184">
                  <c:v>-95.507000000000005</c:v>
                </c:pt>
                <c:pt idx="26185">
                  <c:v>-95.504999999999995</c:v>
                </c:pt>
                <c:pt idx="26186">
                  <c:v>-95.503</c:v>
                </c:pt>
                <c:pt idx="26187">
                  <c:v>-95.501000000000005</c:v>
                </c:pt>
                <c:pt idx="26188">
                  <c:v>-95.498999999999995</c:v>
                </c:pt>
                <c:pt idx="26189">
                  <c:v>-95.497</c:v>
                </c:pt>
                <c:pt idx="26190">
                  <c:v>-95.495000000000005</c:v>
                </c:pt>
                <c:pt idx="26191">
                  <c:v>-95.492999999999995</c:v>
                </c:pt>
                <c:pt idx="26192">
                  <c:v>-95.491</c:v>
                </c:pt>
                <c:pt idx="26193">
                  <c:v>-95.489000000000004</c:v>
                </c:pt>
                <c:pt idx="26194">
                  <c:v>-95.486999999999995</c:v>
                </c:pt>
                <c:pt idx="26195">
                  <c:v>-95.484999999999999</c:v>
                </c:pt>
                <c:pt idx="26196">
                  <c:v>-95.483000000000004</c:v>
                </c:pt>
                <c:pt idx="26197">
                  <c:v>-95.480999999999995</c:v>
                </c:pt>
                <c:pt idx="26198">
                  <c:v>-95.478999999999999</c:v>
                </c:pt>
                <c:pt idx="26199">
                  <c:v>-95.477000000000004</c:v>
                </c:pt>
                <c:pt idx="26200">
                  <c:v>-95.474999999999994</c:v>
                </c:pt>
                <c:pt idx="26201">
                  <c:v>-95.472999999999999</c:v>
                </c:pt>
                <c:pt idx="26202">
                  <c:v>-95.471000000000004</c:v>
                </c:pt>
                <c:pt idx="26203">
                  <c:v>-95.468999999999994</c:v>
                </c:pt>
                <c:pt idx="26204">
                  <c:v>-95.466999999999999</c:v>
                </c:pt>
                <c:pt idx="26205">
                  <c:v>-95.465000000000003</c:v>
                </c:pt>
                <c:pt idx="26206">
                  <c:v>-95.462999999999994</c:v>
                </c:pt>
                <c:pt idx="26207">
                  <c:v>-95.460999999999999</c:v>
                </c:pt>
                <c:pt idx="26208">
                  <c:v>-95.459000000000003</c:v>
                </c:pt>
                <c:pt idx="26209">
                  <c:v>-95.456999999999994</c:v>
                </c:pt>
                <c:pt idx="26210">
                  <c:v>-95.454999999999998</c:v>
                </c:pt>
                <c:pt idx="26211">
                  <c:v>-95.453000000000003</c:v>
                </c:pt>
                <c:pt idx="26212">
                  <c:v>-95.450999999999993</c:v>
                </c:pt>
                <c:pt idx="26213">
                  <c:v>-95.448999999999998</c:v>
                </c:pt>
                <c:pt idx="26214">
                  <c:v>-95.447000000000003</c:v>
                </c:pt>
                <c:pt idx="26215">
                  <c:v>-95.444999999999993</c:v>
                </c:pt>
                <c:pt idx="26216">
                  <c:v>-95.442999999999998</c:v>
                </c:pt>
                <c:pt idx="26217">
                  <c:v>-95.441000000000003</c:v>
                </c:pt>
                <c:pt idx="26218">
                  <c:v>-95.438999999999993</c:v>
                </c:pt>
                <c:pt idx="26219">
                  <c:v>-95.436999999999998</c:v>
                </c:pt>
                <c:pt idx="26220">
                  <c:v>-95.435000000000002</c:v>
                </c:pt>
                <c:pt idx="26221">
                  <c:v>-95.432999999999993</c:v>
                </c:pt>
                <c:pt idx="26222">
                  <c:v>-95.430999999999997</c:v>
                </c:pt>
                <c:pt idx="26223">
                  <c:v>-95.429000000000002</c:v>
                </c:pt>
                <c:pt idx="26224">
                  <c:v>-95.426999999999992</c:v>
                </c:pt>
                <c:pt idx="26225">
                  <c:v>-95.424999999999997</c:v>
                </c:pt>
                <c:pt idx="26226">
                  <c:v>-95.423000000000002</c:v>
                </c:pt>
                <c:pt idx="26227">
                  <c:v>-95.420999999999992</c:v>
                </c:pt>
                <c:pt idx="26228">
                  <c:v>-95.418999999999997</c:v>
                </c:pt>
                <c:pt idx="26229">
                  <c:v>-95.417000000000002</c:v>
                </c:pt>
                <c:pt idx="26230">
                  <c:v>-95.414999999999992</c:v>
                </c:pt>
                <c:pt idx="26231">
                  <c:v>-95.412999999999997</c:v>
                </c:pt>
                <c:pt idx="26232">
                  <c:v>-95.411000000000001</c:v>
                </c:pt>
                <c:pt idx="26233">
                  <c:v>-95.408999999999992</c:v>
                </c:pt>
                <c:pt idx="26234">
                  <c:v>-95.406999999999996</c:v>
                </c:pt>
                <c:pt idx="26235">
                  <c:v>-95.405000000000001</c:v>
                </c:pt>
                <c:pt idx="26236">
                  <c:v>-95.402999999999992</c:v>
                </c:pt>
                <c:pt idx="26237">
                  <c:v>-95.40100000000001</c:v>
                </c:pt>
                <c:pt idx="26238">
                  <c:v>-95.399000000000001</c:v>
                </c:pt>
                <c:pt idx="26239">
                  <c:v>-95.396999999999991</c:v>
                </c:pt>
                <c:pt idx="26240">
                  <c:v>-95.39500000000001</c:v>
                </c:pt>
                <c:pt idx="26241">
                  <c:v>-95.393000000000001</c:v>
                </c:pt>
                <c:pt idx="26242">
                  <c:v>-95.390999999999991</c:v>
                </c:pt>
                <c:pt idx="26243">
                  <c:v>-95.38900000000001</c:v>
                </c:pt>
                <c:pt idx="26244">
                  <c:v>-95.387</c:v>
                </c:pt>
                <c:pt idx="26245">
                  <c:v>-95.384999999999991</c:v>
                </c:pt>
                <c:pt idx="26246">
                  <c:v>-95.38300000000001</c:v>
                </c:pt>
                <c:pt idx="26247">
                  <c:v>-95.381</c:v>
                </c:pt>
                <c:pt idx="26248">
                  <c:v>-95.378999999999991</c:v>
                </c:pt>
                <c:pt idx="26249">
                  <c:v>-95.37700000000001</c:v>
                </c:pt>
                <c:pt idx="26250">
                  <c:v>-95.375</c:v>
                </c:pt>
                <c:pt idx="26251">
                  <c:v>-95.37299999999999</c:v>
                </c:pt>
                <c:pt idx="26252">
                  <c:v>-95.371000000000009</c:v>
                </c:pt>
                <c:pt idx="26253">
                  <c:v>-95.369</c:v>
                </c:pt>
                <c:pt idx="26254">
                  <c:v>-95.36699999999999</c:v>
                </c:pt>
                <c:pt idx="26255">
                  <c:v>-95.365000000000009</c:v>
                </c:pt>
                <c:pt idx="26256">
                  <c:v>-95.363</c:v>
                </c:pt>
                <c:pt idx="26257">
                  <c:v>-95.36099999999999</c:v>
                </c:pt>
                <c:pt idx="26258">
                  <c:v>-95.359000000000009</c:v>
                </c:pt>
                <c:pt idx="26259">
                  <c:v>-95.356999999999999</c:v>
                </c:pt>
                <c:pt idx="26260">
                  <c:v>-95.35499999999999</c:v>
                </c:pt>
                <c:pt idx="26261">
                  <c:v>-95.353000000000009</c:v>
                </c:pt>
                <c:pt idx="26262">
                  <c:v>-95.350999999999999</c:v>
                </c:pt>
                <c:pt idx="26263">
                  <c:v>-95.34899999999999</c:v>
                </c:pt>
                <c:pt idx="26264">
                  <c:v>-95.347000000000008</c:v>
                </c:pt>
                <c:pt idx="26265">
                  <c:v>-95.344999999999999</c:v>
                </c:pt>
                <c:pt idx="26266">
                  <c:v>-95.343000000000004</c:v>
                </c:pt>
                <c:pt idx="26267">
                  <c:v>-95.341000000000008</c:v>
                </c:pt>
                <c:pt idx="26268">
                  <c:v>-95.338999999999999</c:v>
                </c:pt>
                <c:pt idx="26269">
                  <c:v>-95.337000000000003</c:v>
                </c:pt>
                <c:pt idx="26270">
                  <c:v>-95.335000000000008</c:v>
                </c:pt>
                <c:pt idx="26271">
                  <c:v>-95.332999999999998</c:v>
                </c:pt>
                <c:pt idx="26272">
                  <c:v>-95.331000000000003</c:v>
                </c:pt>
                <c:pt idx="26273">
                  <c:v>-95.329000000000008</c:v>
                </c:pt>
                <c:pt idx="26274">
                  <c:v>-95.326999999999998</c:v>
                </c:pt>
                <c:pt idx="26275">
                  <c:v>-95.325000000000003</c:v>
                </c:pt>
                <c:pt idx="26276">
                  <c:v>-95.323000000000008</c:v>
                </c:pt>
                <c:pt idx="26277">
                  <c:v>-95.320999999999998</c:v>
                </c:pt>
                <c:pt idx="26278">
                  <c:v>-95.319000000000003</c:v>
                </c:pt>
                <c:pt idx="26279">
                  <c:v>-95.317000000000007</c:v>
                </c:pt>
                <c:pt idx="26280">
                  <c:v>-95.314999999999998</c:v>
                </c:pt>
                <c:pt idx="26281">
                  <c:v>-95.313000000000002</c:v>
                </c:pt>
                <c:pt idx="26282">
                  <c:v>-95.311000000000007</c:v>
                </c:pt>
                <c:pt idx="26283">
                  <c:v>-95.308999999999997</c:v>
                </c:pt>
                <c:pt idx="26284">
                  <c:v>-95.307000000000002</c:v>
                </c:pt>
                <c:pt idx="26285">
                  <c:v>-95.305000000000007</c:v>
                </c:pt>
                <c:pt idx="26286">
                  <c:v>-95.302999999999997</c:v>
                </c:pt>
                <c:pt idx="26287">
                  <c:v>-95.301000000000002</c:v>
                </c:pt>
                <c:pt idx="26288">
                  <c:v>-95.299000000000007</c:v>
                </c:pt>
                <c:pt idx="26289">
                  <c:v>-95.296999999999997</c:v>
                </c:pt>
                <c:pt idx="26290">
                  <c:v>-95.295000000000002</c:v>
                </c:pt>
                <c:pt idx="26291">
                  <c:v>-95.293000000000006</c:v>
                </c:pt>
                <c:pt idx="26292">
                  <c:v>-95.290999999999997</c:v>
                </c:pt>
                <c:pt idx="26293">
                  <c:v>-95.289000000000001</c:v>
                </c:pt>
                <c:pt idx="26294">
                  <c:v>-95.287000000000006</c:v>
                </c:pt>
                <c:pt idx="26295">
                  <c:v>-95.284999999999997</c:v>
                </c:pt>
                <c:pt idx="26296">
                  <c:v>-95.283000000000001</c:v>
                </c:pt>
                <c:pt idx="26297">
                  <c:v>-95.281000000000006</c:v>
                </c:pt>
                <c:pt idx="26298">
                  <c:v>-95.278999999999996</c:v>
                </c:pt>
                <c:pt idx="26299">
                  <c:v>-95.277000000000001</c:v>
                </c:pt>
                <c:pt idx="26300">
                  <c:v>-95.275000000000006</c:v>
                </c:pt>
                <c:pt idx="26301">
                  <c:v>-95.272999999999996</c:v>
                </c:pt>
                <c:pt idx="26302">
                  <c:v>-95.271000000000001</c:v>
                </c:pt>
                <c:pt idx="26303">
                  <c:v>-95.269000000000005</c:v>
                </c:pt>
                <c:pt idx="26304">
                  <c:v>-95.266999999999996</c:v>
                </c:pt>
                <c:pt idx="26305">
                  <c:v>-95.265000000000001</c:v>
                </c:pt>
                <c:pt idx="26306">
                  <c:v>-95.263000000000005</c:v>
                </c:pt>
                <c:pt idx="26307">
                  <c:v>-95.260999999999996</c:v>
                </c:pt>
                <c:pt idx="26308">
                  <c:v>-95.259</c:v>
                </c:pt>
                <c:pt idx="26309">
                  <c:v>-95.257000000000005</c:v>
                </c:pt>
                <c:pt idx="26310">
                  <c:v>-95.254999999999995</c:v>
                </c:pt>
                <c:pt idx="26311">
                  <c:v>-95.253</c:v>
                </c:pt>
                <c:pt idx="26312">
                  <c:v>-95.251000000000005</c:v>
                </c:pt>
                <c:pt idx="26313">
                  <c:v>-95.248999999999995</c:v>
                </c:pt>
                <c:pt idx="26314">
                  <c:v>-95.247</c:v>
                </c:pt>
                <c:pt idx="26315">
                  <c:v>-95.245000000000005</c:v>
                </c:pt>
                <c:pt idx="26316">
                  <c:v>-95.242999999999995</c:v>
                </c:pt>
                <c:pt idx="26317">
                  <c:v>-95.241</c:v>
                </c:pt>
                <c:pt idx="26318">
                  <c:v>-95.239000000000004</c:v>
                </c:pt>
                <c:pt idx="26319">
                  <c:v>-95.236999999999995</c:v>
                </c:pt>
                <c:pt idx="26320">
                  <c:v>-95.234999999999999</c:v>
                </c:pt>
                <c:pt idx="26321">
                  <c:v>-95.233000000000004</c:v>
                </c:pt>
                <c:pt idx="26322">
                  <c:v>-95.230999999999995</c:v>
                </c:pt>
                <c:pt idx="26323">
                  <c:v>-95.228999999999999</c:v>
                </c:pt>
                <c:pt idx="26324">
                  <c:v>-95.227000000000004</c:v>
                </c:pt>
                <c:pt idx="26325">
                  <c:v>-95.224999999999994</c:v>
                </c:pt>
                <c:pt idx="26326">
                  <c:v>-95.222999999999999</c:v>
                </c:pt>
                <c:pt idx="26327">
                  <c:v>-95.221000000000004</c:v>
                </c:pt>
                <c:pt idx="26328">
                  <c:v>-95.218999999999994</c:v>
                </c:pt>
                <c:pt idx="26329">
                  <c:v>-95.216999999999999</c:v>
                </c:pt>
                <c:pt idx="26330">
                  <c:v>-95.215000000000003</c:v>
                </c:pt>
                <c:pt idx="26331">
                  <c:v>-95.212999999999994</c:v>
                </c:pt>
                <c:pt idx="26332">
                  <c:v>-95.210999999999999</c:v>
                </c:pt>
                <c:pt idx="26333">
                  <c:v>-95.209000000000003</c:v>
                </c:pt>
                <c:pt idx="26334">
                  <c:v>-95.206999999999994</c:v>
                </c:pt>
                <c:pt idx="26335">
                  <c:v>-95.204999999999998</c:v>
                </c:pt>
                <c:pt idx="26336">
                  <c:v>-95.203000000000003</c:v>
                </c:pt>
                <c:pt idx="26337">
                  <c:v>-95.200999999999993</c:v>
                </c:pt>
                <c:pt idx="26338">
                  <c:v>-95.198999999999998</c:v>
                </c:pt>
                <c:pt idx="26339">
                  <c:v>-95.197000000000003</c:v>
                </c:pt>
                <c:pt idx="26340">
                  <c:v>-95.194999999999993</c:v>
                </c:pt>
                <c:pt idx="26341">
                  <c:v>-95.192999999999998</c:v>
                </c:pt>
                <c:pt idx="26342">
                  <c:v>-95.191000000000003</c:v>
                </c:pt>
                <c:pt idx="26343">
                  <c:v>-95.188999999999993</c:v>
                </c:pt>
                <c:pt idx="26344">
                  <c:v>-95.186999999999998</c:v>
                </c:pt>
                <c:pt idx="26345">
                  <c:v>-95.185000000000002</c:v>
                </c:pt>
                <c:pt idx="26346">
                  <c:v>-95.182999999999993</c:v>
                </c:pt>
                <c:pt idx="26347">
                  <c:v>-95.180999999999997</c:v>
                </c:pt>
                <c:pt idx="26348">
                  <c:v>-95.179000000000002</c:v>
                </c:pt>
                <c:pt idx="26349">
                  <c:v>-95.176999999999992</c:v>
                </c:pt>
                <c:pt idx="26350">
                  <c:v>-95.174999999999997</c:v>
                </c:pt>
                <c:pt idx="26351">
                  <c:v>-95.173000000000002</c:v>
                </c:pt>
                <c:pt idx="26352">
                  <c:v>-95.170999999999992</c:v>
                </c:pt>
                <c:pt idx="26353">
                  <c:v>-95.168999999999997</c:v>
                </c:pt>
                <c:pt idx="26354">
                  <c:v>-95.167000000000002</c:v>
                </c:pt>
                <c:pt idx="26355">
                  <c:v>-95.164999999999992</c:v>
                </c:pt>
                <c:pt idx="26356">
                  <c:v>-95.162999999999997</c:v>
                </c:pt>
                <c:pt idx="26357">
                  <c:v>-95.161000000000001</c:v>
                </c:pt>
                <c:pt idx="26358">
                  <c:v>-95.158999999999992</c:v>
                </c:pt>
                <c:pt idx="26359">
                  <c:v>-95.156999999999996</c:v>
                </c:pt>
                <c:pt idx="26360">
                  <c:v>-95.155000000000001</c:v>
                </c:pt>
                <c:pt idx="26361">
                  <c:v>-95.152999999999992</c:v>
                </c:pt>
                <c:pt idx="26362">
                  <c:v>-95.15100000000001</c:v>
                </c:pt>
                <c:pt idx="26363">
                  <c:v>-95.149000000000001</c:v>
                </c:pt>
                <c:pt idx="26364">
                  <c:v>-95.146999999999991</c:v>
                </c:pt>
                <c:pt idx="26365">
                  <c:v>-95.14500000000001</c:v>
                </c:pt>
                <c:pt idx="26366">
                  <c:v>-95.143000000000001</c:v>
                </c:pt>
                <c:pt idx="26367">
                  <c:v>-95.140999999999991</c:v>
                </c:pt>
                <c:pt idx="26368">
                  <c:v>-95.13900000000001</c:v>
                </c:pt>
                <c:pt idx="26369">
                  <c:v>-95.137</c:v>
                </c:pt>
                <c:pt idx="26370">
                  <c:v>-95.134999999999991</c:v>
                </c:pt>
                <c:pt idx="26371">
                  <c:v>-95.13300000000001</c:v>
                </c:pt>
                <c:pt idx="26372">
                  <c:v>-95.131</c:v>
                </c:pt>
                <c:pt idx="26373">
                  <c:v>-95.128999999999991</c:v>
                </c:pt>
                <c:pt idx="26374">
                  <c:v>-95.12700000000001</c:v>
                </c:pt>
                <c:pt idx="26375">
                  <c:v>-95.125</c:v>
                </c:pt>
                <c:pt idx="26376">
                  <c:v>-95.12299999999999</c:v>
                </c:pt>
                <c:pt idx="26377">
                  <c:v>-95.121000000000009</c:v>
                </c:pt>
                <c:pt idx="26378">
                  <c:v>-95.119</c:v>
                </c:pt>
                <c:pt idx="26379">
                  <c:v>-95.11699999999999</c:v>
                </c:pt>
                <c:pt idx="26380">
                  <c:v>-95.115000000000009</c:v>
                </c:pt>
                <c:pt idx="26381">
                  <c:v>-95.113</c:v>
                </c:pt>
                <c:pt idx="26382">
                  <c:v>-95.11099999999999</c:v>
                </c:pt>
                <c:pt idx="26383">
                  <c:v>-95.109000000000009</c:v>
                </c:pt>
                <c:pt idx="26384">
                  <c:v>-95.106999999999999</c:v>
                </c:pt>
                <c:pt idx="26385">
                  <c:v>-95.10499999999999</c:v>
                </c:pt>
                <c:pt idx="26386">
                  <c:v>-95.103000000000009</c:v>
                </c:pt>
                <c:pt idx="26387">
                  <c:v>-95.100999999999999</c:v>
                </c:pt>
                <c:pt idx="26388">
                  <c:v>-95.09899999999999</c:v>
                </c:pt>
                <c:pt idx="26389">
                  <c:v>-95.097000000000008</c:v>
                </c:pt>
                <c:pt idx="26390">
                  <c:v>-95.094999999999999</c:v>
                </c:pt>
                <c:pt idx="26391">
                  <c:v>-95.093000000000004</c:v>
                </c:pt>
                <c:pt idx="26392">
                  <c:v>-95.091000000000008</c:v>
                </c:pt>
                <c:pt idx="26393">
                  <c:v>-95.088999999999999</c:v>
                </c:pt>
                <c:pt idx="26394">
                  <c:v>-95.087000000000003</c:v>
                </c:pt>
                <c:pt idx="26395">
                  <c:v>-95.085000000000008</c:v>
                </c:pt>
                <c:pt idx="26396">
                  <c:v>-95.082999999999998</c:v>
                </c:pt>
                <c:pt idx="26397">
                  <c:v>-95.081000000000003</c:v>
                </c:pt>
                <c:pt idx="26398">
                  <c:v>-95.079000000000008</c:v>
                </c:pt>
                <c:pt idx="26399">
                  <c:v>-95.076999999999998</c:v>
                </c:pt>
                <c:pt idx="26400">
                  <c:v>-95.075000000000003</c:v>
                </c:pt>
                <c:pt idx="26401">
                  <c:v>-95.073000000000008</c:v>
                </c:pt>
                <c:pt idx="26402">
                  <c:v>-95.070999999999998</c:v>
                </c:pt>
                <c:pt idx="26403">
                  <c:v>-95.069000000000003</c:v>
                </c:pt>
                <c:pt idx="26404">
                  <c:v>-95.067000000000007</c:v>
                </c:pt>
                <c:pt idx="26405">
                  <c:v>-95.064999999999998</c:v>
                </c:pt>
                <c:pt idx="26406">
                  <c:v>-95.063000000000002</c:v>
                </c:pt>
                <c:pt idx="26407">
                  <c:v>-95.061000000000007</c:v>
                </c:pt>
                <c:pt idx="26408">
                  <c:v>-95.058999999999997</c:v>
                </c:pt>
                <c:pt idx="26409">
                  <c:v>-95.057000000000002</c:v>
                </c:pt>
                <c:pt idx="26410">
                  <c:v>-95.055000000000007</c:v>
                </c:pt>
                <c:pt idx="26411">
                  <c:v>-95.052999999999997</c:v>
                </c:pt>
                <c:pt idx="26412">
                  <c:v>-95.051000000000002</c:v>
                </c:pt>
                <c:pt idx="26413">
                  <c:v>-95.049000000000007</c:v>
                </c:pt>
                <c:pt idx="26414">
                  <c:v>-95.046999999999997</c:v>
                </c:pt>
                <c:pt idx="26415">
                  <c:v>-95.045000000000002</c:v>
                </c:pt>
                <c:pt idx="26416">
                  <c:v>-95.043000000000006</c:v>
                </c:pt>
                <c:pt idx="26417">
                  <c:v>-95.040999999999997</c:v>
                </c:pt>
                <c:pt idx="26418">
                  <c:v>-95.039000000000001</c:v>
                </c:pt>
                <c:pt idx="26419">
                  <c:v>-95.037000000000006</c:v>
                </c:pt>
                <c:pt idx="26420">
                  <c:v>-95.034999999999997</c:v>
                </c:pt>
                <c:pt idx="26421">
                  <c:v>-95.033000000000001</c:v>
                </c:pt>
                <c:pt idx="26422">
                  <c:v>-95.031000000000006</c:v>
                </c:pt>
                <c:pt idx="26423">
                  <c:v>-95.028999999999996</c:v>
                </c:pt>
                <c:pt idx="26424">
                  <c:v>-95.027000000000001</c:v>
                </c:pt>
                <c:pt idx="26425">
                  <c:v>-95.025000000000006</c:v>
                </c:pt>
                <c:pt idx="26426">
                  <c:v>-95.022999999999996</c:v>
                </c:pt>
                <c:pt idx="26427">
                  <c:v>-95.021000000000001</c:v>
                </c:pt>
                <c:pt idx="26428">
                  <c:v>-95.019000000000005</c:v>
                </c:pt>
                <c:pt idx="26429">
                  <c:v>-95.016999999999996</c:v>
                </c:pt>
                <c:pt idx="26430">
                  <c:v>-95.015000000000001</c:v>
                </c:pt>
                <c:pt idx="26431">
                  <c:v>-95.013000000000005</c:v>
                </c:pt>
                <c:pt idx="26432">
                  <c:v>-95.010999999999996</c:v>
                </c:pt>
                <c:pt idx="26433">
                  <c:v>-95.009</c:v>
                </c:pt>
                <c:pt idx="26434">
                  <c:v>-95.007000000000005</c:v>
                </c:pt>
                <c:pt idx="26435">
                  <c:v>-95.004999999999995</c:v>
                </c:pt>
                <c:pt idx="26436">
                  <c:v>-95.003</c:v>
                </c:pt>
                <c:pt idx="26437">
                  <c:v>-95.001000000000005</c:v>
                </c:pt>
                <c:pt idx="26438">
                  <c:v>-94.998999999999995</c:v>
                </c:pt>
                <c:pt idx="26439">
                  <c:v>-94.997</c:v>
                </c:pt>
                <c:pt idx="26440">
                  <c:v>-94.995000000000005</c:v>
                </c:pt>
                <c:pt idx="26441">
                  <c:v>-94.992999999999995</c:v>
                </c:pt>
                <c:pt idx="26442">
                  <c:v>-94.991</c:v>
                </c:pt>
                <c:pt idx="26443">
                  <c:v>-94.989000000000004</c:v>
                </c:pt>
                <c:pt idx="26444">
                  <c:v>-94.986999999999995</c:v>
                </c:pt>
                <c:pt idx="26445">
                  <c:v>-94.984999999999999</c:v>
                </c:pt>
                <c:pt idx="26446">
                  <c:v>-94.983000000000004</c:v>
                </c:pt>
                <c:pt idx="26447">
                  <c:v>-94.980999999999995</c:v>
                </c:pt>
                <c:pt idx="26448">
                  <c:v>-94.978999999999999</c:v>
                </c:pt>
                <c:pt idx="26449">
                  <c:v>-94.977000000000004</c:v>
                </c:pt>
                <c:pt idx="26450">
                  <c:v>-94.974999999999994</c:v>
                </c:pt>
                <c:pt idx="26451">
                  <c:v>-94.972999999999999</c:v>
                </c:pt>
                <c:pt idx="26452">
                  <c:v>-94.971000000000004</c:v>
                </c:pt>
                <c:pt idx="26453">
                  <c:v>-94.968999999999994</c:v>
                </c:pt>
                <c:pt idx="26454">
                  <c:v>-94.966999999999999</c:v>
                </c:pt>
                <c:pt idx="26455">
                  <c:v>-94.965000000000003</c:v>
                </c:pt>
                <c:pt idx="26456">
                  <c:v>-94.962999999999994</c:v>
                </c:pt>
                <c:pt idx="26457">
                  <c:v>-94.960999999999999</c:v>
                </c:pt>
                <c:pt idx="26458">
                  <c:v>-94.959000000000003</c:v>
                </c:pt>
                <c:pt idx="26459">
                  <c:v>-94.956999999999994</c:v>
                </c:pt>
                <c:pt idx="26460">
                  <c:v>-94.954999999999998</c:v>
                </c:pt>
                <c:pt idx="26461">
                  <c:v>-94.953000000000003</c:v>
                </c:pt>
                <c:pt idx="26462">
                  <c:v>-94.950999999999993</c:v>
                </c:pt>
                <c:pt idx="26463">
                  <c:v>-94.948999999999998</c:v>
                </c:pt>
                <c:pt idx="26464">
                  <c:v>-94.947000000000003</c:v>
                </c:pt>
                <c:pt idx="26465">
                  <c:v>-94.944999999999993</c:v>
                </c:pt>
                <c:pt idx="26466">
                  <c:v>-94.942999999999998</c:v>
                </c:pt>
                <c:pt idx="26467">
                  <c:v>-94.941000000000003</c:v>
                </c:pt>
                <c:pt idx="26468">
                  <c:v>-94.938999999999993</c:v>
                </c:pt>
                <c:pt idx="26469">
                  <c:v>-94.936999999999998</c:v>
                </c:pt>
                <c:pt idx="26470">
                  <c:v>-94.935000000000002</c:v>
                </c:pt>
                <c:pt idx="26471">
                  <c:v>-94.932999999999993</c:v>
                </c:pt>
                <c:pt idx="26472">
                  <c:v>-94.930999999999997</c:v>
                </c:pt>
                <c:pt idx="26473">
                  <c:v>-94.929000000000002</c:v>
                </c:pt>
                <c:pt idx="26474">
                  <c:v>-94.926999999999992</c:v>
                </c:pt>
                <c:pt idx="26475">
                  <c:v>-94.924999999999997</c:v>
                </c:pt>
                <c:pt idx="26476">
                  <c:v>-94.923000000000002</c:v>
                </c:pt>
                <c:pt idx="26477">
                  <c:v>-94.920999999999992</c:v>
                </c:pt>
                <c:pt idx="26478">
                  <c:v>-94.918999999999997</c:v>
                </c:pt>
                <c:pt idx="26479">
                  <c:v>-94.917000000000002</c:v>
                </c:pt>
                <c:pt idx="26480">
                  <c:v>-94.914999999999992</c:v>
                </c:pt>
                <c:pt idx="26481">
                  <c:v>-94.912999999999997</c:v>
                </c:pt>
                <c:pt idx="26482">
                  <c:v>-94.911000000000001</c:v>
                </c:pt>
                <c:pt idx="26483">
                  <c:v>-94.908999999999992</c:v>
                </c:pt>
                <c:pt idx="26484">
                  <c:v>-94.906999999999996</c:v>
                </c:pt>
                <c:pt idx="26485">
                  <c:v>-94.905000000000001</c:v>
                </c:pt>
                <c:pt idx="26486">
                  <c:v>-94.902999999999992</c:v>
                </c:pt>
                <c:pt idx="26487">
                  <c:v>-94.90100000000001</c:v>
                </c:pt>
                <c:pt idx="26488">
                  <c:v>-94.899000000000001</c:v>
                </c:pt>
                <c:pt idx="26489">
                  <c:v>-94.896999999999991</c:v>
                </c:pt>
                <c:pt idx="26490">
                  <c:v>-94.89500000000001</c:v>
                </c:pt>
                <c:pt idx="26491">
                  <c:v>-94.893000000000001</c:v>
                </c:pt>
                <c:pt idx="26492">
                  <c:v>-94.890999999999991</c:v>
                </c:pt>
                <c:pt idx="26493">
                  <c:v>-94.88900000000001</c:v>
                </c:pt>
                <c:pt idx="26494">
                  <c:v>-94.887</c:v>
                </c:pt>
                <c:pt idx="26495">
                  <c:v>-94.884999999999991</c:v>
                </c:pt>
                <c:pt idx="26496">
                  <c:v>-94.88300000000001</c:v>
                </c:pt>
                <c:pt idx="26497">
                  <c:v>-94.881</c:v>
                </c:pt>
                <c:pt idx="26498">
                  <c:v>-94.878999999999991</c:v>
                </c:pt>
                <c:pt idx="26499">
                  <c:v>-94.87700000000001</c:v>
                </c:pt>
                <c:pt idx="26500">
                  <c:v>-94.875</c:v>
                </c:pt>
                <c:pt idx="26501">
                  <c:v>-94.87299999999999</c:v>
                </c:pt>
                <c:pt idx="26502">
                  <c:v>-94.871000000000009</c:v>
                </c:pt>
                <c:pt idx="26503">
                  <c:v>-94.869</c:v>
                </c:pt>
                <c:pt idx="26504">
                  <c:v>-94.86699999999999</c:v>
                </c:pt>
                <c:pt idx="26505">
                  <c:v>-94.865000000000009</c:v>
                </c:pt>
                <c:pt idx="26506">
                  <c:v>-94.863</c:v>
                </c:pt>
                <c:pt idx="26507">
                  <c:v>-94.86099999999999</c:v>
                </c:pt>
                <c:pt idx="26508">
                  <c:v>-94.859000000000009</c:v>
                </c:pt>
                <c:pt idx="26509">
                  <c:v>-94.856999999999999</c:v>
                </c:pt>
                <c:pt idx="26510">
                  <c:v>-94.85499999999999</c:v>
                </c:pt>
                <c:pt idx="26511">
                  <c:v>-94.853000000000009</c:v>
                </c:pt>
                <c:pt idx="26512">
                  <c:v>-94.850999999999999</c:v>
                </c:pt>
                <c:pt idx="26513">
                  <c:v>-94.84899999999999</c:v>
                </c:pt>
                <c:pt idx="26514">
                  <c:v>-94.847000000000008</c:v>
                </c:pt>
                <c:pt idx="26515">
                  <c:v>-94.844999999999999</c:v>
                </c:pt>
                <c:pt idx="26516">
                  <c:v>-94.843000000000004</c:v>
                </c:pt>
                <c:pt idx="26517">
                  <c:v>-94.841000000000008</c:v>
                </c:pt>
                <c:pt idx="26518">
                  <c:v>-94.838999999999999</c:v>
                </c:pt>
                <c:pt idx="26519">
                  <c:v>-94.837000000000003</c:v>
                </c:pt>
                <c:pt idx="26520">
                  <c:v>-94.835000000000008</c:v>
                </c:pt>
                <c:pt idx="26521">
                  <c:v>-94.832999999999998</c:v>
                </c:pt>
                <c:pt idx="26522">
                  <c:v>-94.831000000000003</c:v>
                </c:pt>
                <c:pt idx="26523">
                  <c:v>-94.829000000000008</c:v>
                </c:pt>
                <c:pt idx="26524">
                  <c:v>-94.826999999999998</c:v>
                </c:pt>
                <c:pt idx="26525">
                  <c:v>-94.825000000000003</c:v>
                </c:pt>
                <c:pt idx="26526">
                  <c:v>-94.823000000000008</c:v>
                </c:pt>
                <c:pt idx="26527">
                  <c:v>-94.820999999999998</c:v>
                </c:pt>
                <c:pt idx="26528">
                  <c:v>-94.819000000000003</c:v>
                </c:pt>
                <c:pt idx="26529">
                  <c:v>-94.817000000000007</c:v>
                </c:pt>
                <c:pt idx="26530">
                  <c:v>-94.814999999999998</c:v>
                </c:pt>
                <c:pt idx="26531">
                  <c:v>-94.813000000000002</c:v>
                </c:pt>
                <c:pt idx="26532">
                  <c:v>-94.811000000000007</c:v>
                </c:pt>
                <c:pt idx="26533">
                  <c:v>-94.808999999999997</c:v>
                </c:pt>
                <c:pt idx="26534">
                  <c:v>-94.807000000000002</c:v>
                </c:pt>
                <c:pt idx="26535">
                  <c:v>-94.805000000000007</c:v>
                </c:pt>
                <c:pt idx="26536">
                  <c:v>-94.802999999999997</c:v>
                </c:pt>
                <c:pt idx="26537">
                  <c:v>-94.801000000000002</c:v>
                </c:pt>
                <c:pt idx="26538">
                  <c:v>-94.799000000000007</c:v>
                </c:pt>
                <c:pt idx="26539">
                  <c:v>-94.796999999999997</c:v>
                </c:pt>
                <c:pt idx="26540">
                  <c:v>-94.795000000000002</c:v>
                </c:pt>
                <c:pt idx="26541">
                  <c:v>-94.793000000000006</c:v>
                </c:pt>
                <c:pt idx="26542">
                  <c:v>-94.790999999999997</c:v>
                </c:pt>
                <c:pt idx="26543">
                  <c:v>-94.789000000000001</c:v>
                </c:pt>
                <c:pt idx="26544">
                  <c:v>-94.787000000000006</c:v>
                </c:pt>
                <c:pt idx="26545">
                  <c:v>-94.784999999999997</c:v>
                </c:pt>
                <c:pt idx="26546">
                  <c:v>-94.783000000000001</c:v>
                </c:pt>
                <c:pt idx="26547">
                  <c:v>-94.781000000000006</c:v>
                </c:pt>
                <c:pt idx="26548">
                  <c:v>-94.778999999999996</c:v>
                </c:pt>
                <c:pt idx="26549">
                  <c:v>-94.777000000000001</c:v>
                </c:pt>
                <c:pt idx="26550">
                  <c:v>-94.775000000000006</c:v>
                </c:pt>
                <c:pt idx="26551">
                  <c:v>-94.772999999999996</c:v>
                </c:pt>
                <c:pt idx="26552">
                  <c:v>-94.771000000000001</c:v>
                </c:pt>
                <c:pt idx="26553">
                  <c:v>-94.769000000000005</c:v>
                </c:pt>
                <c:pt idx="26554">
                  <c:v>-94.766999999999996</c:v>
                </c:pt>
                <c:pt idx="26555">
                  <c:v>-94.765000000000001</c:v>
                </c:pt>
                <c:pt idx="26556">
                  <c:v>-94.763000000000005</c:v>
                </c:pt>
                <c:pt idx="26557">
                  <c:v>-94.760999999999996</c:v>
                </c:pt>
                <c:pt idx="26558">
                  <c:v>-94.759</c:v>
                </c:pt>
                <c:pt idx="26559">
                  <c:v>-94.757000000000005</c:v>
                </c:pt>
                <c:pt idx="26560">
                  <c:v>-94.754999999999995</c:v>
                </c:pt>
                <c:pt idx="26561">
                  <c:v>-94.753</c:v>
                </c:pt>
                <c:pt idx="26562">
                  <c:v>-94.751000000000005</c:v>
                </c:pt>
                <c:pt idx="26563">
                  <c:v>-94.748999999999995</c:v>
                </c:pt>
                <c:pt idx="26564">
                  <c:v>-94.747</c:v>
                </c:pt>
                <c:pt idx="26565">
                  <c:v>-94.745000000000005</c:v>
                </c:pt>
                <c:pt idx="26566">
                  <c:v>-94.742999999999995</c:v>
                </c:pt>
                <c:pt idx="26567">
                  <c:v>-94.741</c:v>
                </c:pt>
                <c:pt idx="26568">
                  <c:v>-94.739000000000004</c:v>
                </c:pt>
                <c:pt idx="26569">
                  <c:v>-94.736999999999995</c:v>
                </c:pt>
                <c:pt idx="26570">
                  <c:v>-94.734999999999999</c:v>
                </c:pt>
                <c:pt idx="26571">
                  <c:v>-94.733000000000004</c:v>
                </c:pt>
                <c:pt idx="26572">
                  <c:v>-94.730999999999995</c:v>
                </c:pt>
                <c:pt idx="26573">
                  <c:v>-94.728999999999999</c:v>
                </c:pt>
                <c:pt idx="26574">
                  <c:v>-94.727000000000004</c:v>
                </c:pt>
                <c:pt idx="26575">
                  <c:v>-94.724999999999994</c:v>
                </c:pt>
                <c:pt idx="26576">
                  <c:v>-94.722999999999999</c:v>
                </c:pt>
                <c:pt idx="26577">
                  <c:v>-94.721000000000004</c:v>
                </c:pt>
                <c:pt idx="26578">
                  <c:v>-94.718999999999994</c:v>
                </c:pt>
                <c:pt idx="26579">
                  <c:v>-94.716999999999999</c:v>
                </c:pt>
                <c:pt idx="26580">
                  <c:v>-94.715000000000003</c:v>
                </c:pt>
                <c:pt idx="26581">
                  <c:v>-94.712999999999994</c:v>
                </c:pt>
                <c:pt idx="26582">
                  <c:v>-94.710999999999999</c:v>
                </c:pt>
                <c:pt idx="26583">
                  <c:v>-94.709000000000003</c:v>
                </c:pt>
                <c:pt idx="26584">
                  <c:v>-94.706999999999994</c:v>
                </c:pt>
                <c:pt idx="26585">
                  <c:v>-94.704999999999998</c:v>
                </c:pt>
                <c:pt idx="26586">
                  <c:v>-94.703000000000003</c:v>
                </c:pt>
                <c:pt idx="26587">
                  <c:v>-94.700999999999993</c:v>
                </c:pt>
                <c:pt idx="26588">
                  <c:v>-94.698999999999998</c:v>
                </c:pt>
                <c:pt idx="26589">
                  <c:v>-94.697000000000003</c:v>
                </c:pt>
                <c:pt idx="26590">
                  <c:v>-94.694999999999993</c:v>
                </c:pt>
                <c:pt idx="26591">
                  <c:v>-94.692999999999998</c:v>
                </c:pt>
                <c:pt idx="26592">
                  <c:v>-94.691000000000003</c:v>
                </c:pt>
                <c:pt idx="26593">
                  <c:v>-94.688999999999993</c:v>
                </c:pt>
                <c:pt idx="26594">
                  <c:v>-94.686999999999998</c:v>
                </c:pt>
                <c:pt idx="26595">
                  <c:v>-94.685000000000002</c:v>
                </c:pt>
                <c:pt idx="26596">
                  <c:v>-94.682999999999993</c:v>
                </c:pt>
                <c:pt idx="26597">
                  <c:v>-94.680999999999997</c:v>
                </c:pt>
                <c:pt idx="26598">
                  <c:v>-94.679000000000002</c:v>
                </c:pt>
                <c:pt idx="26599">
                  <c:v>-94.676999999999992</c:v>
                </c:pt>
                <c:pt idx="26600">
                  <c:v>-94.674999999999997</c:v>
                </c:pt>
                <c:pt idx="26601">
                  <c:v>-94.673000000000002</c:v>
                </c:pt>
                <c:pt idx="26602">
                  <c:v>-94.670999999999992</c:v>
                </c:pt>
                <c:pt idx="26603">
                  <c:v>-94.668999999999997</c:v>
                </c:pt>
                <c:pt idx="26604">
                  <c:v>-94.667000000000002</c:v>
                </c:pt>
                <c:pt idx="26605">
                  <c:v>-94.664999999999992</c:v>
                </c:pt>
                <c:pt idx="26606">
                  <c:v>-94.662999999999997</c:v>
                </c:pt>
                <c:pt idx="26607">
                  <c:v>-94.661000000000001</c:v>
                </c:pt>
                <c:pt idx="26608">
                  <c:v>-94.658999999999992</c:v>
                </c:pt>
                <c:pt idx="26609">
                  <c:v>-94.656999999999996</c:v>
                </c:pt>
                <c:pt idx="26610">
                  <c:v>-94.655000000000001</c:v>
                </c:pt>
                <c:pt idx="26611">
                  <c:v>-94.652999999999992</c:v>
                </c:pt>
                <c:pt idx="26612">
                  <c:v>-94.65100000000001</c:v>
                </c:pt>
                <c:pt idx="26613">
                  <c:v>-94.649000000000001</c:v>
                </c:pt>
                <c:pt idx="26614">
                  <c:v>-94.646999999999991</c:v>
                </c:pt>
                <c:pt idx="26615">
                  <c:v>-94.64500000000001</c:v>
                </c:pt>
                <c:pt idx="26616">
                  <c:v>-94.643000000000001</c:v>
                </c:pt>
                <c:pt idx="26617">
                  <c:v>-94.640999999999991</c:v>
                </c:pt>
                <c:pt idx="26618">
                  <c:v>-94.63900000000001</c:v>
                </c:pt>
                <c:pt idx="26619">
                  <c:v>-94.637</c:v>
                </c:pt>
                <c:pt idx="26620">
                  <c:v>-94.634999999999991</c:v>
                </c:pt>
                <c:pt idx="26621">
                  <c:v>-94.63300000000001</c:v>
                </c:pt>
                <c:pt idx="26622">
                  <c:v>-94.631</c:v>
                </c:pt>
                <c:pt idx="26623">
                  <c:v>-94.628999999999991</c:v>
                </c:pt>
                <c:pt idx="26624">
                  <c:v>-94.62700000000001</c:v>
                </c:pt>
                <c:pt idx="26625">
                  <c:v>-94.625</c:v>
                </c:pt>
                <c:pt idx="26626">
                  <c:v>-94.62299999999999</c:v>
                </c:pt>
                <c:pt idx="26627">
                  <c:v>-94.621000000000009</c:v>
                </c:pt>
                <c:pt idx="26628">
                  <c:v>-94.619</c:v>
                </c:pt>
                <c:pt idx="26629">
                  <c:v>-94.61699999999999</c:v>
                </c:pt>
                <c:pt idx="26630">
                  <c:v>-94.615000000000009</c:v>
                </c:pt>
                <c:pt idx="26631">
                  <c:v>-94.613</c:v>
                </c:pt>
                <c:pt idx="26632">
                  <c:v>-94.61099999999999</c:v>
                </c:pt>
                <c:pt idx="26633">
                  <c:v>-94.609000000000009</c:v>
                </c:pt>
                <c:pt idx="26634">
                  <c:v>-94.606999999999999</c:v>
                </c:pt>
                <c:pt idx="26635">
                  <c:v>-94.60499999999999</c:v>
                </c:pt>
                <c:pt idx="26636">
                  <c:v>-94.603000000000009</c:v>
                </c:pt>
                <c:pt idx="26637">
                  <c:v>-94.600999999999999</c:v>
                </c:pt>
                <c:pt idx="26638">
                  <c:v>-94.59899999999999</c:v>
                </c:pt>
                <c:pt idx="26639">
                  <c:v>-94.597000000000008</c:v>
                </c:pt>
                <c:pt idx="26640">
                  <c:v>-94.594999999999999</c:v>
                </c:pt>
                <c:pt idx="26641">
                  <c:v>-94.593000000000004</c:v>
                </c:pt>
                <c:pt idx="26642">
                  <c:v>-94.591000000000008</c:v>
                </c:pt>
                <c:pt idx="26643">
                  <c:v>-94.588999999999999</c:v>
                </c:pt>
                <c:pt idx="26644">
                  <c:v>-94.587000000000003</c:v>
                </c:pt>
                <c:pt idx="26645">
                  <c:v>-94.585000000000008</c:v>
                </c:pt>
                <c:pt idx="26646">
                  <c:v>-94.582999999999998</c:v>
                </c:pt>
                <c:pt idx="26647">
                  <c:v>-94.581000000000003</c:v>
                </c:pt>
                <c:pt idx="26648">
                  <c:v>-94.579000000000008</c:v>
                </c:pt>
                <c:pt idx="26649">
                  <c:v>-94.576999999999998</c:v>
                </c:pt>
                <c:pt idx="26650">
                  <c:v>-94.575000000000003</c:v>
                </c:pt>
                <c:pt idx="26651">
                  <c:v>-94.573000000000008</c:v>
                </c:pt>
                <c:pt idx="26652">
                  <c:v>-94.570999999999998</c:v>
                </c:pt>
                <c:pt idx="26653">
                  <c:v>-94.569000000000003</c:v>
                </c:pt>
                <c:pt idx="26654">
                  <c:v>-94.567000000000007</c:v>
                </c:pt>
                <c:pt idx="26655">
                  <c:v>-94.564999999999998</c:v>
                </c:pt>
                <c:pt idx="26656">
                  <c:v>-94.563000000000002</c:v>
                </c:pt>
                <c:pt idx="26657">
                  <c:v>-94.561000000000007</c:v>
                </c:pt>
                <c:pt idx="26658">
                  <c:v>-94.558999999999997</c:v>
                </c:pt>
                <c:pt idx="26659">
                  <c:v>-94.557000000000002</c:v>
                </c:pt>
                <c:pt idx="26660">
                  <c:v>-94.555000000000007</c:v>
                </c:pt>
                <c:pt idx="26661">
                  <c:v>-94.552999999999997</c:v>
                </c:pt>
                <c:pt idx="26662">
                  <c:v>-94.551000000000002</c:v>
                </c:pt>
                <c:pt idx="26663">
                  <c:v>-94.549000000000007</c:v>
                </c:pt>
                <c:pt idx="26664">
                  <c:v>-94.546999999999997</c:v>
                </c:pt>
                <c:pt idx="26665">
                  <c:v>-94.545000000000002</c:v>
                </c:pt>
                <c:pt idx="26666">
                  <c:v>-94.543000000000006</c:v>
                </c:pt>
                <c:pt idx="26667">
                  <c:v>-94.540999999999997</c:v>
                </c:pt>
                <c:pt idx="26668">
                  <c:v>-94.539000000000001</c:v>
                </c:pt>
                <c:pt idx="26669">
                  <c:v>-94.537000000000006</c:v>
                </c:pt>
                <c:pt idx="26670">
                  <c:v>-94.534999999999997</c:v>
                </c:pt>
                <c:pt idx="26671">
                  <c:v>-94.533000000000001</c:v>
                </c:pt>
                <c:pt idx="26672">
                  <c:v>-94.531000000000006</c:v>
                </c:pt>
                <c:pt idx="26673">
                  <c:v>-94.528999999999996</c:v>
                </c:pt>
                <c:pt idx="26674">
                  <c:v>-94.527000000000001</c:v>
                </c:pt>
                <c:pt idx="26675">
                  <c:v>-94.525000000000006</c:v>
                </c:pt>
                <c:pt idx="26676">
                  <c:v>-94.522999999999996</c:v>
                </c:pt>
                <c:pt idx="26677">
                  <c:v>-94.521000000000001</c:v>
                </c:pt>
                <c:pt idx="26678">
                  <c:v>-94.519000000000005</c:v>
                </c:pt>
                <c:pt idx="26679">
                  <c:v>-94.516999999999996</c:v>
                </c:pt>
                <c:pt idx="26680">
                  <c:v>-94.515000000000001</c:v>
                </c:pt>
                <c:pt idx="26681">
                  <c:v>-94.513000000000005</c:v>
                </c:pt>
                <c:pt idx="26682">
                  <c:v>-94.510999999999996</c:v>
                </c:pt>
                <c:pt idx="26683">
                  <c:v>-94.509</c:v>
                </c:pt>
                <c:pt idx="26684">
                  <c:v>-94.507000000000005</c:v>
                </c:pt>
                <c:pt idx="26685">
                  <c:v>-94.504999999999995</c:v>
                </c:pt>
                <c:pt idx="26686">
                  <c:v>-94.503</c:v>
                </c:pt>
                <c:pt idx="26687">
                  <c:v>-94.501000000000005</c:v>
                </c:pt>
                <c:pt idx="26688">
                  <c:v>-94.498999999999995</c:v>
                </c:pt>
                <c:pt idx="26689">
                  <c:v>-94.497</c:v>
                </c:pt>
                <c:pt idx="26690">
                  <c:v>-94.495000000000005</c:v>
                </c:pt>
                <c:pt idx="26691">
                  <c:v>-94.492999999999995</c:v>
                </c:pt>
                <c:pt idx="26692">
                  <c:v>-94.491</c:v>
                </c:pt>
                <c:pt idx="26693">
                  <c:v>-94.489000000000004</c:v>
                </c:pt>
                <c:pt idx="26694">
                  <c:v>-94.486999999999995</c:v>
                </c:pt>
                <c:pt idx="26695">
                  <c:v>-94.484999999999999</c:v>
                </c:pt>
                <c:pt idx="26696">
                  <c:v>-94.483000000000004</c:v>
                </c:pt>
                <c:pt idx="26697">
                  <c:v>-94.480999999999995</c:v>
                </c:pt>
                <c:pt idx="26698">
                  <c:v>-94.478999999999999</c:v>
                </c:pt>
                <c:pt idx="26699">
                  <c:v>-94.477000000000004</c:v>
                </c:pt>
                <c:pt idx="26700">
                  <c:v>-94.474999999999994</c:v>
                </c:pt>
                <c:pt idx="26701">
                  <c:v>-94.472999999999999</c:v>
                </c:pt>
                <c:pt idx="26702">
                  <c:v>-94.471000000000004</c:v>
                </c:pt>
                <c:pt idx="26703">
                  <c:v>-94.468999999999994</c:v>
                </c:pt>
                <c:pt idx="26704">
                  <c:v>-94.466999999999999</c:v>
                </c:pt>
                <c:pt idx="26705">
                  <c:v>-94.465000000000003</c:v>
                </c:pt>
                <c:pt idx="26706">
                  <c:v>-94.462999999999994</c:v>
                </c:pt>
                <c:pt idx="26707">
                  <c:v>-94.460999999999999</c:v>
                </c:pt>
                <c:pt idx="26708">
                  <c:v>-94.459000000000003</c:v>
                </c:pt>
                <c:pt idx="26709">
                  <c:v>-94.456999999999994</c:v>
                </c:pt>
                <c:pt idx="26710">
                  <c:v>-94.454999999999998</c:v>
                </c:pt>
                <c:pt idx="26711">
                  <c:v>-94.453000000000003</c:v>
                </c:pt>
                <c:pt idx="26712">
                  <c:v>-94.450999999999993</c:v>
                </c:pt>
                <c:pt idx="26713">
                  <c:v>-94.448999999999998</c:v>
                </c:pt>
                <c:pt idx="26714">
                  <c:v>-94.447000000000003</c:v>
                </c:pt>
                <c:pt idx="26715">
                  <c:v>-94.444999999999993</c:v>
                </c:pt>
                <c:pt idx="26716">
                  <c:v>-94.442999999999998</c:v>
                </c:pt>
                <c:pt idx="26717">
                  <c:v>-94.441000000000003</c:v>
                </c:pt>
                <c:pt idx="26718">
                  <c:v>-94.438999999999993</c:v>
                </c:pt>
                <c:pt idx="26719">
                  <c:v>-94.436999999999998</c:v>
                </c:pt>
                <c:pt idx="26720">
                  <c:v>-94.435000000000002</c:v>
                </c:pt>
                <c:pt idx="26721">
                  <c:v>-94.432999999999993</c:v>
                </c:pt>
                <c:pt idx="26722">
                  <c:v>-94.430999999999997</c:v>
                </c:pt>
                <c:pt idx="26723">
                  <c:v>-94.429000000000002</c:v>
                </c:pt>
                <c:pt idx="26724">
                  <c:v>-94.426999999999992</c:v>
                </c:pt>
                <c:pt idx="26725">
                  <c:v>-94.424999999999997</c:v>
                </c:pt>
                <c:pt idx="26726">
                  <c:v>-94.423000000000002</c:v>
                </c:pt>
                <c:pt idx="26727">
                  <c:v>-94.420999999999992</c:v>
                </c:pt>
                <c:pt idx="26728">
                  <c:v>-94.418999999999997</c:v>
                </c:pt>
                <c:pt idx="26729">
                  <c:v>-94.417000000000002</c:v>
                </c:pt>
                <c:pt idx="26730">
                  <c:v>-94.414999999999992</c:v>
                </c:pt>
                <c:pt idx="26731">
                  <c:v>-94.412999999999997</c:v>
                </c:pt>
                <c:pt idx="26732">
                  <c:v>-94.411000000000001</c:v>
                </c:pt>
                <c:pt idx="26733">
                  <c:v>-94.408999999999992</c:v>
                </c:pt>
                <c:pt idx="26734">
                  <c:v>-94.406999999999996</c:v>
                </c:pt>
                <c:pt idx="26735">
                  <c:v>-94.405000000000001</c:v>
                </c:pt>
                <c:pt idx="26736">
                  <c:v>-94.402999999999992</c:v>
                </c:pt>
                <c:pt idx="26737">
                  <c:v>-94.40100000000001</c:v>
                </c:pt>
                <c:pt idx="26738">
                  <c:v>-94.399000000000001</c:v>
                </c:pt>
                <c:pt idx="26739">
                  <c:v>-94.396999999999991</c:v>
                </c:pt>
                <c:pt idx="26740">
                  <c:v>-94.39500000000001</c:v>
                </c:pt>
                <c:pt idx="26741">
                  <c:v>-94.393000000000001</c:v>
                </c:pt>
                <c:pt idx="26742">
                  <c:v>-94.390999999999991</c:v>
                </c:pt>
                <c:pt idx="26743">
                  <c:v>-94.38900000000001</c:v>
                </c:pt>
                <c:pt idx="26744">
                  <c:v>-94.387</c:v>
                </c:pt>
                <c:pt idx="26745">
                  <c:v>-94.384999999999991</c:v>
                </c:pt>
                <c:pt idx="26746">
                  <c:v>-94.38300000000001</c:v>
                </c:pt>
                <c:pt idx="26747">
                  <c:v>-94.381</c:v>
                </c:pt>
                <c:pt idx="26748">
                  <c:v>-94.378999999999991</c:v>
                </c:pt>
                <c:pt idx="26749">
                  <c:v>-94.37700000000001</c:v>
                </c:pt>
                <c:pt idx="26750">
                  <c:v>-94.375</c:v>
                </c:pt>
                <c:pt idx="26751">
                  <c:v>-94.37299999999999</c:v>
                </c:pt>
                <c:pt idx="26752">
                  <c:v>-94.371000000000009</c:v>
                </c:pt>
                <c:pt idx="26753">
                  <c:v>-94.369</c:v>
                </c:pt>
                <c:pt idx="26754">
                  <c:v>-94.36699999999999</c:v>
                </c:pt>
                <c:pt idx="26755">
                  <c:v>-94.365000000000009</c:v>
                </c:pt>
                <c:pt idx="26756">
                  <c:v>-94.363</c:v>
                </c:pt>
                <c:pt idx="26757">
                  <c:v>-94.36099999999999</c:v>
                </c:pt>
                <c:pt idx="26758">
                  <c:v>-94.359000000000009</c:v>
                </c:pt>
                <c:pt idx="26759">
                  <c:v>-94.356999999999999</c:v>
                </c:pt>
                <c:pt idx="26760">
                  <c:v>-94.35499999999999</c:v>
                </c:pt>
                <c:pt idx="26761">
                  <c:v>-94.353000000000009</c:v>
                </c:pt>
                <c:pt idx="26762">
                  <c:v>-94.350999999999999</c:v>
                </c:pt>
                <c:pt idx="26763">
                  <c:v>-94.34899999999999</c:v>
                </c:pt>
                <c:pt idx="26764">
                  <c:v>-94.347000000000008</c:v>
                </c:pt>
                <c:pt idx="26765">
                  <c:v>-94.344999999999999</c:v>
                </c:pt>
                <c:pt idx="26766">
                  <c:v>-94.343000000000004</c:v>
                </c:pt>
                <c:pt idx="26767">
                  <c:v>-94.341000000000008</c:v>
                </c:pt>
                <c:pt idx="26768">
                  <c:v>-94.338999999999999</c:v>
                </c:pt>
                <c:pt idx="26769">
                  <c:v>-94.337000000000003</c:v>
                </c:pt>
                <c:pt idx="26770">
                  <c:v>-94.335000000000008</c:v>
                </c:pt>
                <c:pt idx="26771">
                  <c:v>-94.332999999999998</c:v>
                </c:pt>
                <c:pt idx="26772">
                  <c:v>-94.331000000000003</c:v>
                </c:pt>
                <c:pt idx="26773">
                  <c:v>-94.329000000000008</c:v>
                </c:pt>
                <c:pt idx="26774">
                  <c:v>-94.326999999999998</c:v>
                </c:pt>
                <c:pt idx="26775">
                  <c:v>-94.325000000000003</c:v>
                </c:pt>
                <c:pt idx="26776">
                  <c:v>-94.323000000000008</c:v>
                </c:pt>
                <c:pt idx="26777">
                  <c:v>-94.320999999999998</c:v>
                </c:pt>
                <c:pt idx="26778">
                  <c:v>-94.319000000000003</c:v>
                </c:pt>
                <c:pt idx="26779">
                  <c:v>-94.317000000000007</c:v>
                </c:pt>
                <c:pt idx="26780">
                  <c:v>-94.314999999999998</c:v>
                </c:pt>
                <c:pt idx="26781">
                  <c:v>-94.313000000000002</c:v>
                </c:pt>
                <c:pt idx="26782">
                  <c:v>-94.311000000000007</c:v>
                </c:pt>
                <c:pt idx="26783">
                  <c:v>-94.308999999999997</c:v>
                </c:pt>
                <c:pt idx="26784">
                  <c:v>-94.307000000000002</c:v>
                </c:pt>
                <c:pt idx="26785">
                  <c:v>-94.305000000000007</c:v>
                </c:pt>
                <c:pt idx="26786">
                  <c:v>-94.302999999999997</c:v>
                </c:pt>
                <c:pt idx="26787">
                  <c:v>-94.301000000000002</c:v>
                </c:pt>
                <c:pt idx="26788">
                  <c:v>-94.299000000000007</c:v>
                </c:pt>
                <c:pt idx="26789">
                  <c:v>-94.296999999999997</c:v>
                </c:pt>
                <c:pt idx="26790">
                  <c:v>-94.295000000000002</c:v>
                </c:pt>
                <c:pt idx="26791">
                  <c:v>-94.293000000000006</c:v>
                </c:pt>
                <c:pt idx="26792">
                  <c:v>-94.290999999999997</c:v>
                </c:pt>
                <c:pt idx="26793">
                  <c:v>-94.289000000000001</c:v>
                </c:pt>
                <c:pt idx="26794">
                  <c:v>-94.287000000000006</c:v>
                </c:pt>
                <c:pt idx="26795">
                  <c:v>-94.284999999999997</c:v>
                </c:pt>
                <c:pt idx="26796">
                  <c:v>-94.283000000000001</c:v>
                </c:pt>
                <c:pt idx="26797">
                  <c:v>-94.281000000000006</c:v>
                </c:pt>
                <c:pt idx="26798">
                  <c:v>-94.278999999999996</c:v>
                </c:pt>
                <c:pt idx="26799">
                  <c:v>-94.277000000000001</c:v>
                </c:pt>
                <c:pt idx="26800">
                  <c:v>-94.275000000000006</c:v>
                </c:pt>
                <c:pt idx="26801">
                  <c:v>-94.272999999999996</c:v>
                </c:pt>
                <c:pt idx="26802">
                  <c:v>-94.271000000000001</c:v>
                </c:pt>
                <c:pt idx="26803">
                  <c:v>-94.269000000000005</c:v>
                </c:pt>
                <c:pt idx="26804">
                  <c:v>-94.266999999999996</c:v>
                </c:pt>
                <c:pt idx="26805">
                  <c:v>-94.265000000000001</c:v>
                </c:pt>
                <c:pt idx="26806">
                  <c:v>-94.263000000000005</c:v>
                </c:pt>
                <c:pt idx="26807">
                  <c:v>-94.260999999999996</c:v>
                </c:pt>
                <c:pt idx="26808">
                  <c:v>-94.259</c:v>
                </c:pt>
                <c:pt idx="26809">
                  <c:v>-94.257000000000005</c:v>
                </c:pt>
                <c:pt idx="26810">
                  <c:v>-94.254999999999995</c:v>
                </c:pt>
                <c:pt idx="26811">
                  <c:v>-94.253</c:v>
                </c:pt>
                <c:pt idx="26812">
                  <c:v>-94.251000000000005</c:v>
                </c:pt>
                <c:pt idx="26813">
                  <c:v>-94.248999999999995</c:v>
                </c:pt>
                <c:pt idx="26814">
                  <c:v>-94.247</c:v>
                </c:pt>
                <c:pt idx="26815">
                  <c:v>-94.245000000000005</c:v>
                </c:pt>
                <c:pt idx="26816">
                  <c:v>-94.242999999999995</c:v>
                </c:pt>
                <c:pt idx="26817">
                  <c:v>-94.241</c:v>
                </c:pt>
                <c:pt idx="26818">
                  <c:v>-94.239000000000004</c:v>
                </c:pt>
                <c:pt idx="26819">
                  <c:v>-94.236999999999995</c:v>
                </c:pt>
                <c:pt idx="26820">
                  <c:v>-94.234999999999999</c:v>
                </c:pt>
                <c:pt idx="26821">
                  <c:v>-94.233000000000004</c:v>
                </c:pt>
                <c:pt idx="26822">
                  <c:v>-94.230999999999995</c:v>
                </c:pt>
                <c:pt idx="26823">
                  <c:v>-94.228999999999999</c:v>
                </c:pt>
                <c:pt idx="26824">
                  <c:v>-94.227000000000004</c:v>
                </c:pt>
                <c:pt idx="26825">
                  <c:v>-94.224999999999994</c:v>
                </c:pt>
                <c:pt idx="26826">
                  <c:v>-94.222999999999999</c:v>
                </c:pt>
                <c:pt idx="26827">
                  <c:v>-94.221000000000004</c:v>
                </c:pt>
                <c:pt idx="26828">
                  <c:v>-94.218999999999994</c:v>
                </c:pt>
                <c:pt idx="26829">
                  <c:v>-94.216999999999999</c:v>
                </c:pt>
                <c:pt idx="26830">
                  <c:v>-94.215000000000003</c:v>
                </c:pt>
                <c:pt idx="26831">
                  <c:v>-94.212999999999994</c:v>
                </c:pt>
                <c:pt idx="26832">
                  <c:v>-94.210999999999999</c:v>
                </c:pt>
                <c:pt idx="26833">
                  <c:v>-94.209000000000003</c:v>
                </c:pt>
                <c:pt idx="26834">
                  <c:v>-94.206999999999994</c:v>
                </c:pt>
                <c:pt idx="26835">
                  <c:v>-94.204999999999998</c:v>
                </c:pt>
                <c:pt idx="26836">
                  <c:v>-94.203000000000003</c:v>
                </c:pt>
                <c:pt idx="26837">
                  <c:v>-94.200999999999993</c:v>
                </c:pt>
                <c:pt idx="26838">
                  <c:v>-94.198999999999998</c:v>
                </c:pt>
                <c:pt idx="26839">
                  <c:v>-94.197000000000003</c:v>
                </c:pt>
                <c:pt idx="26840">
                  <c:v>-94.194999999999993</c:v>
                </c:pt>
                <c:pt idx="26841">
                  <c:v>-94.192999999999998</c:v>
                </c:pt>
                <c:pt idx="26842">
                  <c:v>-94.191000000000003</c:v>
                </c:pt>
                <c:pt idx="26843">
                  <c:v>-94.188999999999993</c:v>
                </c:pt>
                <c:pt idx="26844">
                  <c:v>-94.186999999999998</c:v>
                </c:pt>
                <c:pt idx="26845">
                  <c:v>-94.185000000000002</c:v>
                </c:pt>
                <c:pt idx="26846">
                  <c:v>-94.182999999999993</c:v>
                </c:pt>
                <c:pt idx="26847">
                  <c:v>-94.180999999999997</c:v>
                </c:pt>
                <c:pt idx="26848">
                  <c:v>-94.179000000000002</c:v>
                </c:pt>
                <c:pt idx="26849">
                  <c:v>-94.176999999999992</c:v>
                </c:pt>
                <c:pt idx="26850">
                  <c:v>-94.174999999999997</c:v>
                </c:pt>
                <c:pt idx="26851">
                  <c:v>-94.173000000000002</c:v>
                </c:pt>
                <c:pt idx="26852">
                  <c:v>-94.170999999999992</c:v>
                </c:pt>
                <c:pt idx="26853">
                  <c:v>-94.168999999999997</c:v>
                </c:pt>
                <c:pt idx="26854">
                  <c:v>-94.167000000000002</c:v>
                </c:pt>
                <c:pt idx="26855">
                  <c:v>-94.164999999999992</c:v>
                </c:pt>
                <c:pt idx="26856">
                  <c:v>-94.162999999999997</c:v>
                </c:pt>
                <c:pt idx="26857">
                  <c:v>-94.161000000000001</c:v>
                </c:pt>
                <c:pt idx="26858">
                  <c:v>-94.158999999999992</c:v>
                </c:pt>
                <c:pt idx="26859">
                  <c:v>-94.156999999999996</c:v>
                </c:pt>
                <c:pt idx="26860">
                  <c:v>-94.155000000000001</c:v>
                </c:pt>
                <c:pt idx="26861">
                  <c:v>-94.152999999999992</c:v>
                </c:pt>
                <c:pt idx="26862">
                  <c:v>-94.15100000000001</c:v>
                </c:pt>
                <c:pt idx="26863">
                  <c:v>-94.149000000000001</c:v>
                </c:pt>
                <c:pt idx="26864">
                  <c:v>-94.146999999999991</c:v>
                </c:pt>
                <c:pt idx="26865">
                  <c:v>-94.14500000000001</c:v>
                </c:pt>
                <c:pt idx="26866">
                  <c:v>-94.143000000000001</c:v>
                </c:pt>
                <c:pt idx="26867">
                  <c:v>-94.140999999999991</c:v>
                </c:pt>
                <c:pt idx="26868">
                  <c:v>-94.13900000000001</c:v>
                </c:pt>
                <c:pt idx="26869">
                  <c:v>-94.137</c:v>
                </c:pt>
                <c:pt idx="26870">
                  <c:v>-94.134999999999991</c:v>
                </c:pt>
                <c:pt idx="26871">
                  <c:v>-94.13300000000001</c:v>
                </c:pt>
                <c:pt idx="26872">
                  <c:v>-94.131</c:v>
                </c:pt>
                <c:pt idx="26873">
                  <c:v>-94.128999999999991</c:v>
                </c:pt>
                <c:pt idx="26874">
                  <c:v>-94.12700000000001</c:v>
                </c:pt>
                <c:pt idx="26875">
                  <c:v>-94.125</c:v>
                </c:pt>
                <c:pt idx="26876">
                  <c:v>-94.12299999999999</c:v>
                </c:pt>
                <c:pt idx="26877">
                  <c:v>-94.121000000000009</c:v>
                </c:pt>
                <c:pt idx="26878">
                  <c:v>-94.119</c:v>
                </c:pt>
                <c:pt idx="26879">
                  <c:v>-94.11699999999999</c:v>
                </c:pt>
                <c:pt idx="26880">
                  <c:v>-94.115000000000009</c:v>
                </c:pt>
                <c:pt idx="26881">
                  <c:v>-94.113</c:v>
                </c:pt>
                <c:pt idx="26882">
                  <c:v>-94.11099999999999</c:v>
                </c:pt>
                <c:pt idx="26883">
                  <c:v>-94.109000000000009</c:v>
                </c:pt>
                <c:pt idx="26884">
                  <c:v>-94.106999999999999</c:v>
                </c:pt>
                <c:pt idx="26885">
                  <c:v>-94.10499999999999</c:v>
                </c:pt>
                <c:pt idx="26886">
                  <c:v>-94.103000000000009</c:v>
                </c:pt>
                <c:pt idx="26887">
                  <c:v>-94.100999999999999</c:v>
                </c:pt>
                <c:pt idx="26888">
                  <c:v>-94.09899999999999</c:v>
                </c:pt>
                <c:pt idx="26889">
                  <c:v>-94.097000000000008</c:v>
                </c:pt>
                <c:pt idx="26890">
                  <c:v>-94.094999999999999</c:v>
                </c:pt>
                <c:pt idx="26891">
                  <c:v>-94.093000000000004</c:v>
                </c:pt>
                <c:pt idx="26892">
                  <c:v>-94.091000000000008</c:v>
                </c:pt>
                <c:pt idx="26893">
                  <c:v>-94.088999999999999</c:v>
                </c:pt>
                <c:pt idx="26894">
                  <c:v>-94.087000000000003</c:v>
                </c:pt>
                <c:pt idx="26895">
                  <c:v>-94.085000000000008</c:v>
                </c:pt>
                <c:pt idx="26896">
                  <c:v>-94.082999999999998</c:v>
                </c:pt>
                <c:pt idx="26897">
                  <c:v>-94.081000000000003</c:v>
                </c:pt>
                <c:pt idx="26898">
                  <c:v>-94.079000000000008</c:v>
                </c:pt>
                <c:pt idx="26899">
                  <c:v>-94.076999999999998</c:v>
                </c:pt>
                <c:pt idx="26900">
                  <c:v>-94.075000000000003</c:v>
                </c:pt>
                <c:pt idx="26901">
                  <c:v>-94.073000000000008</c:v>
                </c:pt>
                <c:pt idx="26902">
                  <c:v>-94.070999999999998</c:v>
                </c:pt>
                <c:pt idx="26903">
                  <c:v>-94.069000000000003</c:v>
                </c:pt>
                <c:pt idx="26904">
                  <c:v>-94.067000000000007</c:v>
                </c:pt>
                <c:pt idx="26905">
                  <c:v>-94.064999999999998</c:v>
                </c:pt>
                <c:pt idx="26906">
                  <c:v>-94.063000000000002</c:v>
                </c:pt>
                <c:pt idx="26907">
                  <c:v>-94.061000000000007</c:v>
                </c:pt>
                <c:pt idx="26908">
                  <c:v>-94.058999999999997</c:v>
                </c:pt>
                <c:pt idx="26909">
                  <c:v>-94.057000000000002</c:v>
                </c:pt>
                <c:pt idx="26910">
                  <c:v>-94.055000000000007</c:v>
                </c:pt>
                <c:pt idx="26911">
                  <c:v>-94.052999999999997</c:v>
                </c:pt>
                <c:pt idx="26912">
                  <c:v>-94.051000000000002</c:v>
                </c:pt>
                <c:pt idx="26913">
                  <c:v>-94.049000000000007</c:v>
                </c:pt>
                <c:pt idx="26914">
                  <c:v>-94.046999999999997</c:v>
                </c:pt>
                <c:pt idx="26915">
                  <c:v>-94.045000000000002</c:v>
                </c:pt>
                <c:pt idx="26916">
                  <c:v>-94.043000000000006</c:v>
                </c:pt>
                <c:pt idx="26917">
                  <c:v>-94.040999999999997</c:v>
                </c:pt>
                <c:pt idx="26918">
                  <c:v>-94.039000000000001</c:v>
                </c:pt>
                <c:pt idx="26919">
                  <c:v>-94.037000000000006</c:v>
                </c:pt>
                <c:pt idx="26920">
                  <c:v>-94.034999999999997</c:v>
                </c:pt>
                <c:pt idx="26921">
                  <c:v>-94.033000000000001</c:v>
                </c:pt>
                <c:pt idx="26922">
                  <c:v>-94.031000000000006</c:v>
                </c:pt>
                <c:pt idx="26923">
                  <c:v>-94.028999999999996</c:v>
                </c:pt>
                <c:pt idx="26924">
                  <c:v>-94.027000000000001</c:v>
                </c:pt>
                <c:pt idx="26925">
                  <c:v>-94.025000000000006</c:v>
                </c:pt>
                <c:pt idx="26926">
                  <c:v>-94.022999999999996</c:v>
                </c:pt>
                <c:pt idx="26927">
                  <c:v>-94.021000000000001</c:v>
                </c:pt>
                <c:pt idx="26928">
                  <c:v>-94.019000000000005</c:v>
                </c:pt>
                <c:pt idx="26929">
                  <c:v>-94.016999999999996</c:v>
                </c:pt>
                <c:pt idx="26930">
                  <c:v>-94.015000000000001</c:v>
                </c:pt>
                <c:pt idx="26931">
                  <c:v>-94.013000000000005</c:v>
                </c:pt>
                <c:pt idx="26932">
                  <c:v>-94.010999999999996</c:v>
                </c:pt>
                <c:pt idx="26933">
                  <c:v>-94.009</c:v>
                </c:pt>
                <c:pt idx="26934">
                  <c:v>-94.007000000000005</c:v>
                </c:pt>
                <c:pt idx="26935">
                  <c:v>-94.004999999999995</c:v>
                </c:pt>
                <c:pt idx="26936">
                  <c:v>-94.003</c:v>
                </c:pt>
                <c:pt idx="26937">
                  <c:v>-94.001000000000005</c:v>
                </c:pt>
                <c:pt idx="26938">
                  <c:v>-93.998999999999995</c:v>
                </c:pt>
                <c:pt idx="26939">
                  <c:v>-93.997</c:v>
                </c:pt>
                <c:pt idx="26940">
                  <c:v>-93.995000000000005</c:v>
                </c:pt>
                <c:pt idx="26941">
                  <c:v>-93.992999999999995</c:v>
                </c:pt>
                <c:pt idx="26942">
                  <c:v>-93.991</c:v>
                </c:pt>
                <c:pt idx="26943">
                  <c:v>-93.989000000000004</c:v>
                </c:pt>
                <c:pt idx="26944">
                  <c:v>-93.986999999999995</c:v>
                </c:pt>
                <c:pt idx="26945">
                  <c:v>-93.984999999999999</c:v>
                </c:pt>
                <c:pt idx="26946">
                  <c:v>-93.983000000000004</c:v>
                </c:pt>
                <c:pt idx="26947">
                  <c:v>-93.980999999999995</c:v>
                </c:pt>
                <c:pt idx="26948">
                  <c:v>-93.978999999999999</c:v>
                </c:pt>
                <c:pt idx="26949">
                  <c:v>-93.977000000000004</c:v>
                </c:pt>
                <c:pt idx="26950">
                  <c:v>-93.974999999999994</c:v>
                </c:pt>
                <c:pt idx="26951">
                  <c:v>-93.972999999999999</c:v>
                </c:pt>
                <c:pt idx="26952">
                  <c:v>-93.971000000000004</c:v>
                </c:pt>
                <c:pt idx="26953">
                  <c:v>-93.968999999999994</c:v>
                </c:pt>
                <c:pt idx="26954">
                  <c:v>-93.966999999999999</c:v>
                </c:pt>
                <c:pt idx="26955">
                  <c:v>-93.965000000000003</c:v>
                </c:pt>
                <c:pt idx="26956">
                  <c:v>-93.962999999999994</c:v>
                </c:pt>
                <c:pt idx="26957">
                  <c:v>-93.960999999999999</c:v>
                </c:pt>
                <c:pt idx="26958">
                  <c:v>-93.959000000000003</c:v>
                </c:pt>
                <c:pt idx="26959">
                  <c:v>-93.956999999999994</c:v>
                </c:pt>
                <c:pt idx="26960">
                  <c:v>-93.954999999999998</c:v>
                </c:pt>
                <c:pt idx="26961">
                  <c:v>-93.953000000000003</c:v>
                </c:pt>
                <c:pt idx="26962">
                  <c:v>-93.950999999999993</c:v>
                </c:pt>
                <c:pt idx="26963">
                  <c:v>-93.948999999999998</c:v>
                </c:pt>
                <c:pt idx="26964">
                  <c:v>-93.947000000000003</c:v>
                </c:pt>
                <c:pt idx="26965">
                  <c:v>-93.944999999999993</c:v>
                </c:pt>
                <c:pt idx="26966">
                  <c:v>-93.942999999999998</c:v>
                </c:pt>
                <c:pt idx="26967">
                  <c:v>-93.941000000000003</c:v>
                </c:pt>
                <c:pt idx="26968">
                  <c:v>-93.938999999999993</c:v>
                </c:pt>
                <c:pt idx="26969">
                  <c:v>-93.936999999999998</c:v>
                </c:pt>
                <c:pt idx="26970">
                  <c:v>-93.935000000000002</c:v>
                </c:pt>
                <c:pt idx="26971">
                  <c:v>-93.932999999999993</c:v>
                </c:pt>
                <c:pt idx="26972">
                  <c:v>-93.930999999999997</c:v>
                </c:pt>
                <c:pt idx="26973">
                  <c:v>-93.929000000000002</c:v>
                </c:pt>
                <c:pt idx="26974">
                  <c:v>-93.926999999999992</c:v>
                </c:pt>
                <c:pt idx="26975">
                  <c:v>-93.924999999999997</c:v>
                </c:pt>
                <c:pt idx="26976">
                  <c:v>-93.923000000000002</c:v>
                </c:pt>
                <c:pt idx="26977">
                  <c:v>-93.920999999999992</c:v>
                </c:pt>
                <c:pt idx="26978">
                  <c:v>-93.918999999999997</c:v>
                </c:pt>
                <c:pt idx="26979">
                  <c:v>-93.917000000000002</c:v>
                </c:pt>
                <c:pt idx="26980">
                  <c:v>-93.914999999999992</c:v>
                </c:pt>
                <c:pt idx="26981">
                  <c:v>-93.912999999999997</c:v>
                </c:pt>
                <c:pt idx="26982">
                  <c:v>-93.911000000000001</c:v>
                </c:pt>
                <c:pt idx="26983">
                  <c:v>-93.908999999999992</c:v>
                </c:pt>
                <c:pt idx="26984">
                  <c:v>-93.906999999999996</c:v>
                </c:pt>
                <c:pt idx="26985">
                  <c:v>-93.905000000000001</c:v>
                </c:pt>
                <c:pt idx="26986">
                  <c:v>-93.902999999999992</c:v>
                </c:pt>
                <c:pt idx="26987">
                  <c:v>-93.90100000000001</c:v>
                </c:pt>
                <c:pt idx="26988">
                  <c:v>-93.899000000000001</c:v>
                </c:pt>
                <c:pt idx="26989">
                  <c:v>-93.896999999999991</c:v>
                </c:pt>
                <c:pt idx="26990">
                  <c:v>-93.89500000000001</c:v>
                </c:pt>
                <c:pt idx="26991">
                  <c:v>-93.893000000000001</c:v>
                </c:pt>
                <c:pt idx="26992">
                  <c:v>-93.890999999999991</c:v>
                </c:pt>
                <c:pt idx="26993">
                  <c:v>-93.88900000000001</c:v>
                </c:pt>
                <c:pt idx="26994">
                  <c:v>-93.887</c:v>
                </c:pt>
                <c:pt idx="26995">
                  <c:v>-93.884999999999991</c:v>
                </c:pt>
                <c:pt idx="26996">
                  <c:v>-93.88300000000001</c:v>
                </c:pt>
                <c:pt idx="26997">
                  <c:v>-93.881</c:v>
                </c:pt>
                <c:pt idx="26998">
                  <c:v>-93.878999999999991</c:v>
                </c:pt>
                <c:pt idx="26999">
                  <c:v>-93.87700000000001</c:v>
                </c:pt>
                <c:pt idx="27000">
                  <c:v>-93.875</c:v>
                </c:pt>
                <c:pt idx="27001">
                  <c:v>-93.87299999999999</c:v>
                </c:pt>
                <c:pt idx="27002">
                  <c:v>-93.871000000000009</c:v>
                </c:pt>
                <c:pt idx="27003">
                  <c:v>-93.869</c:v>
                </c:pt>
                <c:pt idx="27004">
                  <c:v>-93.86699999999999</c:v>
                </c:pt>
                <c:pt idx="27005">
                  <c:v>-93.865000000000009</c:v>
                </c:pt>
                <c:pt idx="27006">
                  <c:v>-93.863</c:v>
                </c:pt>
                <c:pt idx="27007">
                  <c:v>-93.86099999999999</c:v>
                </c:pt>
                <c:pt idx="27008">
                  <c:v>-93.859000000000009</c:v>
                </c:pt>
                <c:pt idx="27009">
                  <c:v>-93.856999999999999</c:v>
                </c:pt>
                <c:pt idx="27010">
                  <c:v>-93.85499999999999</c:v>
                </c:pt>
                <c:pt idx="27011">
                  <c:v>-93.853000000000009</c:v>
                </c:pt>
                <c:pt idx="27012">
                  <c:v>-93.850999999999999</c:v>
                </c:pt>
                <c:pt idx="27013">
                  <c:v>-93.84899999999999</c:v>
                </c:pt>
                <c:pt idx="27014">
                  <c:v>-93.847000000000008</c:v>
                </c:pt>
                <c:pt idx="27015">
                  <c:v>-93.844999999999999</c:v>
                </c:pt>
                <c:pt idx="27016">
                  <c:v>-93.843000000000004</c:v>
                </c:pt>
                <c:pt idx="27017">
                  <c:v>-93.841000000000008</c:v>
                </c:pt>
                <c:pt idx="27018">
                  <c:v>-93.838999999999999</c:v>
                </c:pt>
                <c:pt idx="27019">
                  <c:v>-93.837000000000003</c:v>
                </c:pt>
                <c:pt idx="27020">
                  <c:v>-93.835000000000008</c:v>
                </c:pt>
                <c:pt idx="27021">
                  <c:v>-93.832999999999998</c:v>
                </c:pt>
                <c:pt idx="27022">
                  <c:v>-93.831000000000003</c:v>
                </c:pt>
                <c:pt idx="27023">
                  <c:v>-93.829000000000008</c:v>
                </c:pt>
                <c:pt idx="27024">
                  <c:v>-93.826999999999998</c:v>
                </c:pt>
                <c:pt idx="27025">
                  <c:v>-93.825000000000003</c:v>
                </c:pt>
                <c:pt idx="27026">
                  <c:v>-93.823000000000008</c:v>
                </c:pt>
                <c:pt idx="27027">
                  <c:v>-93.820999999999998</c:v>
                </c:pt>
                <c:pt idx="27028">
                  <c:v>-93.819000000000003</c:v>
                </c:pt>
                <c:pt idx="27029">
                  <c:v>-93.817000000000007</c:v>
                </c:pt>
                <c:pt idx="27030">
                  <c:v>-93.814999999999998</c:v>
                </c:pt>
                <c:pt idx="27031">
                  <c:v>-93.813000000000002</c:v>
                </c:pt>
                <c:pt idx="27032">
                  <c:v>-93.811000000000007</c:v>
                </c:pt>
                <c:pt idx="27033">
                  <c:v>-93.808999999999997</c:v>
                </c:pt>
                <c:pt idx="27034">
                  <c:v>-93.807000000000002</c:v>
                </c:pt>
                <c:pt idx="27035">
                  <c:v>-93.805000000000007</c:v>
                </c:pt>
                <c:pt idx="27036">
                  <c:v>-93.802999999999997</c:v>
                </c:pt>
                <c:pt idx="27037">
                  <c:v>-93.801000000000002</c:v>
                </c:pt>
                <c:pt idx="27038">
                  <c:v>-93.799000000000007</c:v>
                </c:pt>
                <c:pt idx="27039">
                  <c:v>-93.796999999999997</c:v>
                </c:pt>
                <c:pt idx="27040">
                  <c:v>-93.795000000000002</c:v>
                </c:pt>
                <c:pt idx="27041">
                  <c:v>-93.793000000000006</c:v>
                </c:pt>
                <c:pt idx="27042">
                  <c:v>-93.790999999999997</c:v>
                </c:pt>
                <c:pt idx="27043">
                  <c:v>-93.789000000000001</c:v>
                </c:pt>
                <c:pt idx="27044">
                  <c:v>-93.787000000000006</c:v>
                </c:pt>
                <c:pt idx="27045">
                  <c:v>-93.784999999999997</c:v>
                </c:pt>
                <c:pt idx="27046">
                  <c:v>-93.783000000000001</c:v>
                </c:pt>
                <c:pt idx="27047">
                  <c:v>-93.781000000000006</c:v>
                </c:pt>
                <c:pt idx="27048">
                  <c:v>-93.778999999999996</c:v>
                </c:pt>
                <c:pt idx="27049">
                  <c:v>-93.777000000000001</c:v>
                </c:pt>
                <c:pt idx="27050">
                  <c:v>-93.775000000000006</c:v>
                </c:pt>
                <c:pt idx="27051">
                  <c:v>-93.772999999999996</c:v>
                </c:pt>
                <c:pt idx="27052">
                  <c:v>-93.771000000000001</c:v>
                </c:pt>
                <c:pt idx="27053">
                  <c:v>-93.769000000000005</c:v>
                </c:pt>
                <c:pt idx="27054">
                  <c:v>-93.766999999999996</c:v>
                </c:pt>
                <c:pt idx="27055">
                  <c:v>-93.765000000000001</c:v>
                </c:pt>
                <c:pt idx="27056">
                  <c:v>-93.763000000000005</c:v>
                </c:pt>
                <c:pt idx="27057">
                  <c:v>-93.760999999999996</c:v>
                </c:pt>
                <c:pt idx="27058">
                  <c:v>-93.759</c:v>
                </c:pt>
                <c:pt idx="27059">
                  <c:v>-93.757000000000005</c:v>
                </c:pt>
                <c:pt idx="27060">
                  <c:v>-93.754999999999995</c:v>
                </c:pt>
                <c:pt idx="27061">
                  <c:v>-93.753</c:v>
                </c:pt>
                <c:pt idx="27062">
                  <c:v>-93.751000000000005</c:v>
                </c:pt>
                <c:pt idx="27063">
                  <c:v>-93.748999999999995</c:v>
                </c:pt>
                <c:pt idx="27064">
                  <c:v>-93.747</c:v>
                </c:pt>
                <c:pt idx="27065">
                  <c:v>-93.745000000000005</c:v>
                </c:pt>
                <c:pt idx="27066">
                  <c:v>-93.742999999999995</c:v>
                </c:pt>
                <c:pt idx="27067">
                  <c:v>-93.741</c:v>
                </c:pt>
                <c:pt idx="27068">
                  <c:v>-93.739000000000004</c:v>
                </c:pt>
                <c:pt idx="27069">
                  <c:v>-93.736999999999995</c:v>
                </c:pt>
                <c:pt idx="27070">
                  <c:v>-93.734999999999999</c:v>
                </c:pt>
                <c:pt idx="27071">
                  <c:v>-93.733000000000004</c:v>
                </c:pt>
                <c:pt idx="27072">
                  <c:v>-93.730999999999995</c:v>
                </c:pt>
                <c:pt idx="27073">
                  <c:v>-93.728999999999999</c:v>
                </c:pt>
                <c:pt idx="27074">
                  <c:v>-93.727000000000004</c:v>
                </c:pt>
                <c:pt idx="27075">
                  <c:v>-93.724999999999994</c:v>
                </c:pt>
                <c:pt idx="27076">
                  <c:v>-93.722999999999999</c:v>
                </c:pt>
                <c:pt idx="27077">
                  <c:v>-93.721000000000004</c:v>
                </c:pt>
                <c:pt idx="27078">
                  <c:v>-93.718999999999994</c:v>
                </c:pt>
                <c:pt idx="27079">
                  <c:v>-93.716999999999999</c:v>
                </c:pt>
                <c:pt idx="27080">
                  <c:v>-93.715000000000003</c:v>
                </c:pt>
                <c:pt idx="27081">
                  <c:v>-93.712999999999994</c:v>
                </c:pt>
                <c:pt idx="27082">
                  <c:v>-93.710999999999999</c:v>
                </c:pt>
                <c:pt idx="27083">
                  <c:v>-93.709000000000003</c:v>
                </c:pt>
                <c:pt idx="27084">
                  <c:v>-93.706999999999994</c:v>
                </c:pt>
                <c:pt idx="27085">
                  <c:v>-93.704999999999998</c:v>
                </c:pt>
                <c:pt idx="27086">
                  <c:v>-93.703000000000003</c:v>
                </c:pt>
                <c:pt idx="27087">
                  <c:v>-93.700999999999993</c:v>
                </c:pt>
                <c:pt idx="27088">
                  <c:v>-93.698999999999998</c:v>
                </c:pt>
                <c:pt idx="27089">
                  <c:v>-93.697000000000003</c:v>
                </c:pt>
                <c:pt idx="27090">
                  <c:v>-93.694999999999993</c:v>
                </c:pt>
                <c:pt idx="27091">
                  <c:v>-93.692999999999998</c:v>
                </c:pt>
                <c:pt idx="27092">
                  <c:v>-93.691000000000003</c:v>
                </c:pt>
                <c:pt idx="27093">
                  <c:v>-93.688999999999993</c:v>
                </c:pt>
                <c:pt idx="27094">
                  <c:v>-93.686999999999998</c:v>
                </c:pt>
                <c:pt idx="27095">
                  <c:v>-93.685000000000002</c:v>
                </c:pt>
                <c:pt idx="27096">
                  <c:v>-93.682999999999993</c:v>
                </c:pt>
                <c:pt idx="27097">
                  <c:v>-93.680999999999997</c:v>
                </c:pt>
                <c:pt idx="27098">
                  <c:v>-93.679000000000002</c:v>
                </c:pt>
                <c:pt idx="27099">
                  <c:v>-93.676999999999992</c:v>
                </c:pt>
                <c:pt idx="27100">
                  <c:v>-93.674999999999997</c:v>
                </c:pt>
                <c:pt idx="27101">
                  <c:v>-93.673000000000002</c:v>
                </c:pt>
                <c:pt idx="27102">
                  <c:v>-93.670999999999992</c:v>
                </c:pt>
                <c:pt idx="27103">
                  <c:v>-93.668999999999997</c:v>
                </c:pt>
                <c:pt idx="27104">
                  <c:v>-93.667000000000002</c:v>
                </c:pt>
                <c:pt idx="27105">
                  <c:v>-93.664999999999992</c:v>
                </c:pt>
                <c:pt idx="27106">
                  <c:v>-93.662999999999997</c:v>
                </c:pt>
                <c:pt idx="27107">
                  <c:v>-93.661000000000001</c:v>
                </c:pt>
                <c:pt idx="27108">
                  <c:v>-93.658999999999992</c:v>
                </c:pt>
                <c:pt idx="27109">
                  <c:v>-93.656999999999996</c:v>
                </c:pt>
                <c:pt idx="27110">
                  <c:v>-93.655000000000001</c:v>
                </c:pt>
                <c:pt idx="27111">
                  <c:v>-93.652999999999992</c:v>
                </c:pt>
                <c:pt idx="27112">
                  <c:v>-93.65100000000001</c:v>
                </c:pt>
                <c:pt idx="27113">
                  <c:v>-93.649000000000001</c:v>
                </c:pt>
                <c:pt idx="27114">
                  <c:v>-93.646999999999991</c:v>
                </c:pt>
                <c:pt idx="27115">
                  <c:v>-93.64500000000001</c:v>
                </c:pt>
                <c:pt idx="27116">
                  <c:v>-93.643000000000001</c:v>
                </c:pt>
                <c:pt idx="27117">
                  <c:v>-93.640999999999991</c:v>
                </c:pt>
                <c:pt idx="27118">
                  <c:v>-93.63900000000001</c:v>
                </c:pt>
                <c:pt idx="27119">
                  <c:v>-93.637</c:v>
                </c:pt>
                <c:pt idx="27120">
                  <c:v>-93.634999999999991</c:v>
                </c:pt>
                <c:pt idx="27121">
                  <c:v>-93.63300000000001</c:v>
                </c:pt>
                <c:pt idx="27122">
                  <c:v>-93.631</c:v>
                </c:pt>
                <c:pt idx="27123">
                  <c:v>-93.628999999999991</c:v>
                </c:pt>
                <c:pt idx="27124">
                  <c:v>-93.62700000000001</c:v>
                </c:pt>
                <c:pt idx="27125">
                  <c:v>-93.625</c:v>
                </c:pt>
                <c:pt idx="27126">
                  <c:v>-93.62299999999999</c:v>
                </c:pt>
                <c:pt idx="27127">
                  <c:v>-93.621000000000009</c:v>
                </c:pt>
                <c:pt idx="27128">
                  <c:v>-93.619</c:v>
                </c:pt>
                <c:pt idx="27129">
                  <c:v>-93.61699999999999</c:v>
                </c:pt>
                <c:pt idx="27130">
                  <c:v>-93.615000000000009</c:v>
                </c:pt>
                <c:pt idx="27131">
                  <c:v>-93.613</c:v>
                </c:pt>
                <c:pt idx="27132">
                  <c:v>-93.61099999999999</c:v>
                </c:pt>
                <c:pt idx="27133">
                  <c:v>-93.609000000000009</c:v>
                </c:pt>
                <c:pt idx="27134">
                  <c:v>-93.606999999999999</c:v>
                </c:pt>
                <c:pt idx="27135">
                  <c:v>-93.60499999999999</c:v>
                </c:pt>
                <c:pt idx="27136">
                  <c:v>-93.603000000000009</c:v>
                </c:pt>
                <c:pt idx="27137">
                  <c:v>-93.600999999999999</c:v>
                </c:pt>
                <c:pt idx="27138">
                  <c:v>-93.59899999999999</c:v>
                </c:pt>
                <c:pt idx="27139">
                  <c:v>-93.597000000000008</c:v>
                </c:pt>
                <c:pt idx="27140">
                  <c:v>-93.594999999999999</c:v>
                </c:pt>
                <c:pt idx="27141">
                  <c:v>-93.593000000000004</c:v>
                </c:pt>
                <c:pt idx="27142">
                  <c:v>-93.591000000000008</c:v>
                </c:pt>
                <c:pt idx="27143">
                  <c:v>-93.588999999999999</c:v>
                </c:pt>
                <c:pt idx="27144">
                  <c:v>-93.587000000000003</c:v>
                </c:pt>
                <c:pt idx="27145">
                  <c:v>-93.585000000000008</c:v>
                </c:pt>
                <c:pt idx="27146">
                  <c:v>-93.582999999999998</c:v>
                </c:pt>
                <c:pt idx="27147">
                  <c:v>-93.581000000000003</c:v>
                </c:pt>
                <c:pt idx="27148">
                  <c:v>-93.579000000000008</c:v>
                </c:pt>
                <c:pt idx="27149">
                  <c:v>-93.576999999999998</c:v>
                </c:pt>
                <c:pt idx="27150">
                  <c:v>-93.575000000000003</c:v>
                </c:pt>
                <c:pt idx="27151">
                  <c:v>-93.573000000000008</c:v>
                </c:pt>
                <c:pt idx="27152">
                  <c:v>-93.570999999999998</c:v>
                </c:pt>
                <c:pt idx="27153">
                  <c:v>-93.569000000000003</c:v>
                </c:pt>
                <c:pt idx="27154">
                  <c:v>-93.567000000000007</c:v>
                </c:pt>
                <c:pt idx="27155">
                  <c:v>-93.564999999999998</c:v>
                </c:pt>
                <c:pt idx="27156">
                  <c:v>-93.563000000000002</c:v>
                </c:pt>
                <c:pt idx="27157">
                  <c:v>-93.561000000000007</c:v>
                </c:pt>
                <c:pt idx="27158">
                  <c:v>-93.558999999999997</c:v>
                </c:pt>
                <c:pt idx="27159">
                  <c:v>-93.557000000000002</c:v>
                </c:pt>
                <c:pt idx="27160">
                  <c:v>-93.555000000000007</c:v>
                </c:pt>
                <c:pt idx="27161">
                  <c:v>-93.552999999999997</c:v>
                </c:pt>
                <c:pt idx="27162">
                  <c:v>-93.551000000000002</c:v>
                </c:pt>
                <c:pt idx="27163">
                  <c:v>-93.549000000000007</c:v>
                </c:pt>
                <c:pt idx="27164">
                  <c:v>-93.546999999999997</c:v>
                </c:pt>
                <c:pt idx="27165">
                  <c:v>-93.545000000000002</c:v>
                </c:pt>
                <c:pt idx="27166">
                  <c:v>-93.543000000000006</c:v>
                </c:pt>
                <c:pt idx="27167">
                  <c:v>-93.540999999999997</c:v>
                </c:pt>
                <c:pt idx="27168">
                  <c:v>-93.539000000000001</c:v>
                </c:pt>
                <c:pt idx="27169">
                  <c:v>-93.537000000000006</c:v>
                </c:pt>
                <c:pt idx="27170">
                  <c:v>-93.534999999999997</c:v>
                </c:pt>
                <c:pt idx="27171">
                  <c:v>-93.533000000000001</c:v>
                </c:pt>
                <c:pt idx="27172">
                  <c:v>-93.531000000000006</c:v>
                </c:pt>
                <c:pt idx="27173">
                  <c:v>-93.528999999999996</c:v>
                </c:pt>
                <c:pt idx="27174">
                  <c:v>-93.527000000000001</c:v>
                </c:pt>
                <c:pt idx="27175">
                  <c:v>-93.525000000000006</c:v>
                </c:pt>
                <c:pt idx="27176">
                  <c:v>-93.522999999999996</c:v>
                </c:pt>
                <c:pt idx="27177">
                  <c:v>-93.521000000000001</c:v>
                </c:pt>
                <c:pt idx="27178">
                  <c:v>-93.519000000000005</c:v>
                </c:pt>
                <c:pt idx="27179">
                  <c:v>-93.516999999999996</c:v>
                </c:pt>
                <c:pt idx="27180">
                  <c:v>-93.515000000000001</c:v>
                </c:pt>
                <c:pt idx="27181">
                  <c:v>-93.513000000000005</c:v>
                </c:pt>
                <c:pt idx="27182">
                  <c:v>-93.510999999999996</c:v>
                </c:pt>
                <c:pt idx="27183">
                  <c:v>-93.509</c:v>
                </c:pt>
                <c:pt idx="27184">
                  <c:v>-93.507000000000005</c:v>
                </c:pt>
                <c:pt idx="27185">
                  <c:v>-93.504999999999995</c:v>
                </c:pt>
                <c:pt idx="27186">
                  <c:v>-93.503</c:v>
                </c:pt>
                <c:pt idx="27187">
                  <c:v>-93.501000000000005</c:v>
                </c:pt>
                <c:pt idx="27188">
                  <c:v>-93.498999999999995</c:v>
                </c:pt>
                <c:pt idx="27189">
                  <c:v>-93.497</c:v>
                </c:pt>
                <c:pt idx="27190">
                  <c:v>-93.495000000000005</c:v>
                </c:pt>
                <c:pt idx="27191">
                  <c:v>-93.492999999999995</c:v>
                </c:pt>
                <c:pt idx="27192">
                  <c:v>-93.491</c:v>
                </c:pt>
                <c:pt idx="27193">
                  <c:v>-93.489000000000004</c:v>
                </c:pt>
                <c:pt idx="27194">
                  <c:v>-93.486999999999995</c:v>
                </c:pt>
                <c:pt idx="27195">
                  <c:v>-93.484999999999999</c:v>
                </c:pt>
                <c:pt idx="27196">
                  <c:v>-93.483000000000004</c:v>
                </c:pt>
                <c:pt idx="27197">
                  <c:v>-93.480999999999995</c:v>
                </c:pt>
                <c:pt idx="27198">
                  <c:v>-93.478999999999999</c:v>
                </c:pt>
                <c:pt idx="27199">
                  <c:v>-93.477000000000004</c:v>
                </c:pt>
                <c:pt idx="27200">
                  <c:v>-93.474999999999994</c:v>
                </c:pt>
                <c:pt idx="27201">
                  <c:v>-93.472999999999999</c:v>
                </c:pt>
                <c:pt idx="27202">
                  <c:v>-93.471000000000004</c:v>
                </c:pt>
                <c:pt idx="27203">
                  <c:v>-93.468999999999994</c:v>
                </c:pt>
                <c:pt idx="27204">
                  <c:v>-93.466999999999999</c:v>
                </c:pt>
                <c:pt idx="27205">
                  <c:v>-93.465000000000003</c:v>
                </c:pt>
                <c:pt idx="27206">
                  <c:v>-93.462999999999994</c:v>
                </c:pt>
                <c:pt idx="27207">
                  <c:v>-93.460999999999999</c:v>
                </c:pt>
                <c:pt idx="27208">
                  <c:v>-93.459000000000003</c:v>
                </c:pt>
                <c:pt idx="27209">
                  <c:v>-93.456999999999994</c:v>
                </c:pt>
                <c:pt idx="27210">
                  <c:v>-93.454999999999998</c:v>
                </c:pt>
                <c:pt idx="27211">
                  <c:v>-93.453000000000003</c:v>
                </c:pt>
                <c:pt idx="27212">
                  <c:v>-93.450999999999993</c:v>
                </c:pt>
                <c:pt idx="27213">
                  <c:v>-93.448999999999998</c:v>
                </c:pt>
                <c:pt idx="27214">
                  <c:v>-93.447000000000003</c:v>
                </c:pt>
                <c:pt idx="27215">
                  <c:v>-93.444999999999993</c:v>
                </c:pt>
                <c:pt idx="27216">
                  <c:v>-93.442999999999998</c:v>
                </c:pt>
                <c:pt idx="27217">
                  <c:v>-93.441000000000003</c:v>
                </c:pt>
                <c:pt idx="27218">
                  <c:v>-93.438999999999993</c:v>
                </c:pt>
                <c:pt idx="27219">
                  <c:v>-93.436999999999998</c:v>
                </c:pt>
                <c:pt idx="27220">
                  <c:v>-93.435000000000002</c:v>
                </c:pt>
                <c:pt idx="27221">
                  <c:v>-93.432999999999993</c:v>
                </c:pt>
                <c:pt idx="27222">
                  <c:v>-93.430999999999997</c:v>
                </c:pt>
                <c:pt idx="27223">
                  <c:v>-93.429000000000002</c:v>
                </c:pt>
                <c:pt idx="27224">
                  <c:v>-93.426999999999992</c:v>
                </c:pt>
                <c:pt idx="27225">
                  <c:v>-93.424999999999997</c:v>
                </c:pt>
                <c:pt idx="27226">
                  <c:v>-93.423000000000002</c:v>
                </c:pt>
                <c:pt idx="27227">
                  <c:v>-93.420999999999992</c:v>
                </c:pt>
                <c:pt idx="27228">
                  <c:v>-93.418999999999997</c:v>
                </c:pt>
                <c:pt idx="27229">
                  <c:v>-93.417000000000002</c:v>
                </c:pt>
                <c:pt idx="27230">
                  <c:v>-93.414999999999992</c:v>
                </c:pt>
                <c:pt idx="27231">
                  <c:v>-93.412999999999997</c:v>
                </c:pt>
                <c:pt idx="27232">
                  <c:v>-93.411000000000001</c:v>
                </c:pt>
                <c:pt idx="27233">
                  <c:v>-93.408999999999992</c:v>
                </c:pt>
                <c:pt idx="27234">
                  <c:v>-93.406999999999996</c:v>
                </c:pt>
                <c:pt idx="27235">
                  <c:v>-93.405000000000001</c:v>
                </c:pt>
                <c:pt idx="27236">
                  <c:v>-93.402999999999992</c:v>
                </c:pt>
                <c:pt idx="27237">
                  <c:v>-93.40100000000001</c:v>
                </c:pt>
                <c:pt idx="27238">
                  <c:v>-93.399000000000001</c:v>
                </c:pt>
                <c:pt idx="27239">
                  <c:v>-93.396999999999991</c:v>
                </c:pt>
                <c:pt idx="27240">
                  <c:v>-93.39500000000001</c:v>
                </c:pt>
                <c:pt idx="27241">
                  <c:v>-93.393000000000001</c:v>
                </c:pt>
                <c:pt idx="27242">
                  <c:v>-93.390999999999991</c:v>
                </c:pt>
                <c:pt idx="27243">
                  <c:v>-93.38900000000001</c:v>
                </c:pt>
                <c:pt idx="27244">
                  <c:v>-93.387</c:v>
                </c:pt>
                <c:pt idx="27245">
                  <c:v>-93.384999999999991</c:v>
                </c:pt>
                <c:pt idx="27246">
                  <c:v>-93.38300000000001</c:v>
                </c:pt>
                <c:pt idx="27247">
                  <c:v>-93.381</c:v>
                </c:pt>
                <c:pt idx="27248">
                  <c:v>-93.378999999999991</c:v>
                </c:pt>
                <c:pt idx="27249">
                  <c:v>-93.37700000000001</c:v>
                </c:pt>
                <c:pt idx="27250">
                  <c:v>-93.375</c:v>
                </c:pt>
                <c:pt idx="27251">
                  <c:v>-93.37299999999999</c:v>
                </c:pt>
                <c:pt idx="27252">
                  <c:v>-93.371000000000009</c:v>
                </c:pt>
                <c:pt idx="27253">
                  <c:v>-93.369</c:v>
                </c:pt>
                <c:pt idx="27254">
                  <c:v>-93.36699999999999</c:v>
                </c:pt>
                <c:pt idx="27255">
                  <c:v>-93.365000000000009</c:v>
                </c:pt>
                <c:pt idx="27256">
                  <c:v>-93.363</c:v>
                </c:pt>
                <c:pt idx="27257">
                  <c:v>-93.36099999999999</c:v>
                </c:pt>
                <c:pt idx="27258">
                  <c:v>-93.359000000000009</c:v>
                </c:pt>
                <c:pt idx="27259">
                  <c:v>-93.356999999999999</c:v>
                </c:pt>
                <c:pt idx="27260">
                  <c:v>-93.35499999999999</c:v>
                </c:pt>
                <c:pt idx="27261">
                  <c:v>-93.353000000000009</c:v>
                </c:pt>
                <c:pt idx="27262">
                  <c:v>-93.350999999999999</c:v>
                </c:pt>
                <c:pt idx="27263">
                  <c:v>-93.34899999999999</c:v>
                </c:pt>
                <c:pt idx="27264">
                  <c:v>-93.347000000000008</c:v>
                </c:pt>
                <c:pt idx="27265">
                  <c:v>-93.344999999999999</c:v>
                </c:pt>
                <c:pt idx="27266">
                  <c:v>-93.343000000000004</c:v>
                </c:pt>
                <c:pt idx="27267">
                  <c:v>-93.341000000000008</c:v>
                </c:pt>
                <c:pt idx="27268">
                  <c:v>-93.338999999999999</c:v>
                </c:pt>
                <c:pt idx="27269">
                  <c:v>-93.337000000000003</c:v>
                </c:pt>
                <c:pt idx="27270">
                  <c:v>-93.335000000000008</c:v>
                </c:pt>
                <c:pt idx="27271">
                  <c:v>-93.332999999999998</c:v>
                </c:pt>
                <c:pt idx="27272">
                  <c:v>-93.331000000000003</c:v>
                </c:pt>
                <c:pt idx="27273">
                  <c:v>-93.329000000000008</c:v>
                </c:pt>
                <c:pt idx="27274">
                  <c:v>-93.326999999999998</c:v>
                </c:pt>
                <c:pt idx="27275">
                  <c:v>-93.325000000000003</c:v>
                </c:pt>
                <c:pt idx="27276">
                  <c:v>-93.323000000000008</c:v>
                </c:pt>
                <c:pt idx="27277">
                  <c:v>-93.320999999999998</c:v>
                </c:pt>
                <c:pt idx="27278">
                  <c:v>-93.319000000000003</c:v>
                </c:pt>
                <c:pt idx="27279">
                  <c:v>-93.317000000000007</c:v>
                </c:pt>
                <c:pt idx="27280">
                  <c:v>-93.314999999999998</c:v>
                </c:pt>
                <c:pt idx="27281">
                  <c:v>-93.313000000000002</c:v>
                </c:pt>
                <c:pt idx="27282">
                  <c:v>-93.311000000000007</c:v>
                </c:pt>
                <c:pt idx="27283">
                  <c:v>-93.308999999999997</c:v>
                </c:pt>
                <c:pt idx="27284">
                  <c:v>-93.307000000000002</c:v>
                </c:pt>
                <c:pt idx="27285">
                  <c:v>-93.305000000000007</c:v>
                </c:pt>
                <c:pt idx="27286">
                  <c:v>-93.302999999999997</c:v>
                </c:pt>
                <c:pt idx="27287">
                  <c:v>-93.301000000000002</c:v>
                </c:pt>
                <c:pt idx="27288">
                  <c:v>-93.299000000000007</c:v>
                </c:pt>
                <c:pt idx="27289">
                  <c:v>-93.296999999999997</c:v>
                </c:pt>
                <c:pt idx="27290">
                  <c:v>-93.295000000000002</c:v>
                </c:pt>
                <c:pt idx="27291">
                  <c:v>-93.293000000000006</c:v>
                </c:pt>
                <c:pt idx="27292">
                  <c:v>-93.290999999999997</c:v>
                </c:pt>
                <c:pt idx="27293">
                  <c:v>-93.289000000000001</c:v>
                </c:pt>
                <c:pt idx="27294">
                  <c:v>-93.287000000000006</c:v>
                </c:pt>
                <c:pt idx="27295">
                  <c:v>-93.284999999999997</c:v>
                </c:pt>
                <c:pt idx="27296">
                  <c:v>-93.283000000000001</c:v>
                </c:pt>
                <c:pt idx="27297">
                  <c:v>-93.281000000000006</c:v>
                </c:pt>
                <c:pt idx="27298">
                  <c:v>-93.278999999999996</c:v>
                </c:pt>
                <c:pt idx="27299">
                  <c:v>-93.277000000000001</c:v>
                </c:pt>
                <c:pt idx="27300">
                  <c:v>-93.275000000000006</c:v>
                </c:pt>
                <c:pt idx="27301">
                  <c:v>-93.272999999999996</c:v>
                </c:pt>
                <c:pt idx="27302">
                  <c:v>-93.271000000000001</c:v>
                </c:pt>
                <c:pt idx="27303">
                  <c:v>-93.269000000000005</c:v>
                </c:pt>
                <c:pt idx="27304">
                  <c:v>-93.266999999999996</c:v>
                </c:pt>
                <c:pt idx="27305">
                  <c:v>-93.265000000000001</c:v>
                </c:pt>
                <c:pt idx="27306">
                  <c:v>-93.263000000000005</c:v>
                </c:pt>
                <c:pt idx="27307">
                  <c:v>-93.260999999999996</c:v>
                </c:pt>
                <c:pt idx="27308">
                  <c:v>-93.259</c:v>
                </c:pt>
                <c:pt idx="27309">
                  <c:v>-93.257000000000005</c:v>
                </c:pt>
                <c:pt idx="27310">
                  <c:v>-93.254999999999995</c:v>
                </c:pt>
                <c:pt idx="27311">
                  <c:v>-93.253</c:v>
                </c:pt>
                <c:pt idx="27312">
                  <c:v>-93.251000000000005</c:v>
                </c:pt>
                <c:pt idx="27313">
                  <c:v>-93.248999999999995</c:v>
                </c:pt>
                <c:pt idx="27314">
                  <c:v>-93.247</c:v>
                </c:pt>
                <c:pt idx="27315">
                  <c:v>-93.245000000000005</c:v>
                </c:pt>
                <c:pt idx="27316">
                  <c:v>-93.242999999999995</c:v>
                </c:pt>
                <c:pt idx="27317">
                  <c:v>-93.241</c:v>
                </c:pt>
                <c:pt idx="27318">
                  <c:v>-93.239000000000004</c:v>
                </c:pt>
                <c:pt idx="27319">
                  <c:v>-93.236999999999995</c:v>
                </c:pt>
                <c:pt idx="27320">
                  <c:v>-93.234999999999999</c:v>
                </c:pt>
                <c:pt idx="27321">
                  <c:v>-93.233000000000004</c:v>
                </c:pt>
                <c:pt idx="27322">
                  <c:v>-93.230999999999995</c:v>
                </c:pt>
                <c:pt idx="27323">
                  <c:v>-93.228999999999999</c:v>
                </c:pt>
                <c:pt idx="27324">
                  <c:v>-93.227000000000004</c:v>
                </c:pt>
                <c:pt idx="27325">
                  <c:v>-93.224999999999994</c:v>
                </c:pt>
                <c:pt idx="27326">
                  <c:v>-93.222999999999999</c:v>
                </c:pt>
                <c:pt idx="27327">
                  <c:v>-93.221000000000004</c:v>
                </c:pt>
                <c:pt idx="27328">
                  <c:v>-93.218999999999994</c:v>
                </c:pt>
                <c:pt idx="27329">
                  <c:v>-93.216999999999999</c:v>
                </c:pt>
                <c:pt idx="27330">
                  <c:v>-93.215000000000003</c:v>
                </c:pt>
                <c:pt idx="27331">
                  <c:v>-93.212999999999994</c:v>
                </c:pt>
                <c:pt idx="27332">
                  <c:v>-93.210999999999999</c:v>
                </c:pt>
                <c:pt idx="27333">
                  <c:v>-93.209000000000003</c:v>
                </c:pt>
                <c:pt idx="27334">
                  <c:v>-93.206999999999994</c:v>
                </c:pt>
                <c:pt idx="27335">
                  <c:v>-93.204999999999998</c:v>
                </c:pt>
                <c:pt idx="27336">
                  <c:v>-93.203000000000003</c:v>
                </c:pt>
                <c:pt idx="27337">
                  <c:v>-93.200999999999993</c:v>
                </c:pt>
                <c:pt idx="27338">
                  <c:v>-93.198999999999998</c:v>
                </c:pt>
                <c:pt idx="27339">
                  <c:v>-93.197000000000003</c:v>
                </c:pt>
                <c:pt idx="27340">
                  <c:v>-93.194999999999993</c:v>
                </c:pt>
                <c:pt idx="27341">
                  <c:v>-93.192999999999998</c:v>
                </c:pt>
                <c:pt idx="27342">
                  <c:v>-93.191000000000003</c:v>
                </c:pt>
                <c:pt idx="27343">
                  <c:v>-93.188999999999993</c:v>
                </c:pt>
                <c:pt idx="27344">
                  <c:v>-93.186999999999998</c:v>
                </c:pt>
                <c:pt idx="27345">
                  <c:v>-93.185000000000002</c:v>
                </c:pt>
                <c:pt idx="27346">
                  <c:v>-93.182999999999993</c:v>
                </c:pt>
                <c:pt idx="27347">
                  <c:v>-93.180999999999997</c:v>
                </c:pt>
                <c:pt idx="27348">
                  <c:v>-93.179000000000002</c:v>
                </c:pt>
                <c:pt idx="27349">
                  <c:v>-93.176999999999992</c:v>
                </c:pt>
                <c:pt idx="27350">
                  <c:v>-93.174999999999997</c:v>
                </c:pt>
                <c:pt idx="27351">
                  <c:v>-93.173000000000002</c:v>
                </c:pt>
                <c:pt idx="27352">
                  <c:v>-93.170999999999992</c:v>
                </c:pt>
                <c:pt idx="27353">
                  <c:v>-93.168999999999997</c:v>
                </c:pt>
                <c:pt idx="27354">
                  <c:v>-93.167000000000002</c:v>
                </c:pt>
                <c:pt idx="27355">
                  <c:v>-93.164999999999992</c:v>
                </c:pt>
                <c:pt idx="27356">
                  <c:v>-93.162999999999997</c:v>
                </c:pt>
                <c:pt idx="27357">
                  <c:v>-93.161000000000001</c:v>
                </c:pt>
                <c:pt idx="27358">
                  <c:v>-93.158999999999992</c:v>
                </c:pt>
                <c:pt idx="27359">
                  <c:v>-93.156999999999996</c:v>
                </c:pt>
                <c:pt idx="27360">
                  <c:v>-93.155000000000001</c:v>
                </c:pt>
                <c:pt idx="27361">
                  <c:v>-93.152999999999992</c:v>
                </c:pt>
                <c:pt idx="27362">
                  <c:v>-93.15100000000001</c:v>
                </c:pt>
                <c:pt idx="27363">
                  <c:v>-93.149000000000001</c:v>
                </c:pt>
                <c:pt idx="27364">
                  <c:v>-93.146999999999991</c:v>
                </c:pt>
                <c:pt idx="27365">
                  <c:v>-93.14500000000001</c:v>
                </c:pt>
                <c:pt idx="27366">
                  <c:v>-93.143000000000001</c:v>
                </c:pt>
                <c:pt idx="27367">
                  <c:v>-93.140999999999991</c:v>
                </c:pt>
                <c:pt idx="27368">
                  <c:v>-93.13900000000001</c:v>
                </c:pt>
                <c:pt idx="27369">
                  <c:v>-93.137</c:v>
                </c:pt>
                <c:pt idx="27370">
                  <c:v>-93.134999999999991</c:v>
                </c:pt>
                <c:pt idx="27371">
                  <c:v>-93.13300000000001</c:v>
                </c:pt>
                <c:pt idx="27372">
                  <c:v>-93.131</c:v>
                </c:pt>
                <c:pt idx="27373">
                  <c:v>-93.128999999999991</c:v>
                </c:pt>
                <c:pt idx="27374">
                  <c:v>-93.12700000000001</c:v>
                </c:pt>
                <c:pt idx="27375">
                  <c:v>-93.125</c:v>
                </c:pt>
                <c:pt idx="27376">
                  <c:v>-93.12299999999999</c:v>
                </c:pt>
                <c:pt idx="27377">
                  <c:v>-93.121000000000009</c:v>
                </c:pt>
                <c:pt idx="27378">
                  <c:v>-93.119</c:v>
                </c:pt>
                <c:pt idx="27379">
                  <c:v>-93.11699999999999</c:v>
                </c:pt>
                <c:pt idx="27380">
                  <c:v>-93.115000000000009</c:v>
                </c:pt>
                <c:pt idx="27381">
                  <c:v>-93.113</c:v>
                </c:pt>
                <c:pt idx="27382">
                  <c:v>-93.11099999999999</c:v>
                </c:pt>
                <c:pt idx="27383">
                  <c:v>-93.109000000000009</c:v>
                </c:pt>
                <c:pt idx="27384">
                  <c:v>-93.106999999999999</c:v>
                </c:pt>
                <c:pt idx="27385">
                  <c:v>-93.10499999999999</c:v>
                </c:pt>
                <c:pt idx="27386">
                  <c:v>-93.103000000000009</c:v>
                </c:pt>
                <c:pt idx="27387">
                  <c:v>-93.100999999999999</c:v>
                </c:pt>
                <c:pt idx="27388">
                  <c:v>-93.09899999999999</c:v>
                </c:pt>
                <c:pt idx="27389">
                  <c:v>-93.097000000000008</c:v>
                </c:pt>
                <c:pt idx="27390">
                  <c:v>-93.094999999999999</c:v>
                </c:pt>
                <c:pt idx="27391">
                  <c:v>-93.093000000000004</c:v>
                </c:pt>
                <c:pt idx="27392">
                  <c:v>-93.091000000000008</c:v>
                </c:pt>
                <c:pt idx="27393">
                  <c:v>-93.088999999999999</c:v>
                </c:pt>
                <c:pt idx="27394">
                  <c:v>-93.087000000000003</c:v>
                </c:pt>
                <c:pt idx="27395">
                  <c:v>-93.085000000000008</c:v>
                </c:pt>
                <c:pt idx="27396">
                  <c:v>-93.082999999999998</c:v>
                </c:pt>
                <c:pt idx="27397">
                  <c:v>-93.081000000000003</c:v>
                </c:pt>
                <c:pt idx="27398">
                  <c:v>-93.079000000000008</c:v>
                </c:pt>
                <c:pt idx="27399">
                  <c:v>-93.076999999999998</c:v>
                </c:pt>
                <c:pt idx="27400">
                  <c:v>-93.075000000000003</c:v>
                </c:pt>
                <c:pt idx="27401">
                  <c:v>-93.073000000000008</c:v>
                </c:pt>
                <c:pt idx="27402">
                  <c:v>-93.070999999999998</c:v>
                </c:pt>
                <c:pt idx="27403">
                  <c:v>-93.069000000000003</c:v>
                </c:pt>
                <c:pt idx="27404">
                  <c:v>-93.067000000000007</c:v>
                </c:pt>
                <c:pt idx="27405">
                  <c:v>-93.064999999999998</c:v>
                </c:pt>
                <c:pt idx="27406">
                  <c:v>-93.063000000000002</c:v>
                </c:pt>
                <c:pt idx="27407">
                  <c:v>-93.061000000000007</c:v>
                </c:pt>
                <c:pt idx="27408">
                  <c:v>-93.058999999999997</c:v>
                </c:pt>
                <c:pt idx="27409">
                  <c:v>-93.057000000000002</c:v>
                </c:pt>
                <c:pt idx="27410">
                  <c:v>-93.055000000000007</c:v>
                </c:pt>
                <c:pt idx="27411">
                  <c:v>-93.052999999999997</c:v>
                </c:pt>
                <c:pt idx="27412">
                  <c:v>-93.051000000000002</c:v>
                </c:pt>
                <c:pt idx="27413">
                  <c:v>-93.049000000000007</c:v>
                </c:pt>
                <c:pt idx="27414">
                  <c:v>-93.046999999999997</c:v>
                </c:pt>
                <c:pt idx="27415">
                  <c:v>-93.045000000000002</c:v>
                </c:pt>
                <c:pt idx="27416">
                  <c:v>-93.043000000000006</c:v>
                </c:pt>
                <c:pt idx="27417">
                  <c:v>-93.040999999999997</c:v>
                </c:pt>
                <c:pt idx="27418">
                  <c:v>-93.039000000000001</c:v>
                </c:pt>
                <c:pt idx="27419">
                  <c:v>-93.037000000000006</c:v>
                </c:pt>
                <c:pt idx="27420">
                  <c:v>-93.034999999999997</c:v>
                </c:pt>
                <c:pt idx="27421">
                  <c:v>-93.033000000000001</c:v>
                </c:pt>
                <c:pt idx="27422">
                  <c:v>-93.031000000000006</c:v>
                </c:pt>
                <c:pt idx="27423">
                  <c:v>-93.028999999999996</c:v>
                </c:pt>
                <c:pt idx="27424">
                  <c:v>-93.027000000000001</c:v>
                </c:pt>
                <c:pt idx="27425">
                  <c:v>-93.025000000000006</c:v>
                </c:pt>
                <c:pt idx="27426">
                  <c:v>-93.022999999999996</c:v>
                </c:pt>
                <c:pt idx="27427">
                  <c:v>-93.021000000000001</c:v>
                </c:pt>
                <c:pt idx="27428">
                  <c:v>-93.019000000000005</c:v>
                </c:pt>
                <c:pt idx="27429">
                  <c:v>-93.016999999999996</c:v>
                </c:pt>
                <c:pt idx="27430">
                  <c:v>-93.015000000000001</c:v>
                </c:pt>
                <c:pt idx="27431">
                  <c:v>-93.013000000000005</c:v>
                </c:pt>
                <c:pt idx="27432">
                  <c:v>-93.010999999999996</c:v>
                </c:pt>
                <c:pt idx="27433">
                  <c:v>-93.009</c:v>
                </c:pt>
                <c:pt idx="27434">
                  <c:v>-93.007000000000005</c:v>
                </c:pt>
                <c:pt idx="27435">
                  <c:v>-93.004999999999995</c:v>
                </c:pt>
                <c:pt idx="27436">
                  <c:v>-93.003</c:v>
                </c:pt>
                <c:pt idx="27437">
                  <c:v>-93.001000000000005</c:v>
                </c:pt>
                <c:pt idx="27438">
                  <c:v>-92.998999999999995</c:v>
                </c:pt>
                <c:pt idx="27439">
                  <c:v>-92.997</c:v>
                </c:pt>
                <c:pt idx="27440">
                  <c:v>-92.995000000000005</c:v>
                </c:pt>
                <c:pt idx="27441">
                  <c:v>-92.992999999999995</c:v>
                </c:pt>
                <c:pt idx="27442">
                  <c:v>-92.991</c:v>
                </c:pt>
                <c:pt idx="27443">
                  <c:v>-92.989000000000004</c:v>
                </c:pt>
                <c:pt idx="27444">
                  <c:v>-92.986999999999995</c:v>
                </c:pt>
                <c:pt idx="27445">
                  <c:v>-92.984999999999999</c:v>
                </c:pt>
                <c:pt idx="27446">
                  <c:v>-92.983000000000004</c:v>
                </c:pt>
                <c:pt idx="27447">
                  <c:v>-92.980999999999995</c:v>
                </c:pt>
                <c:pt idx="27448">
                  <c:v>-92.978999999999999</c:v>
                </c:pt>
                <c:pt idx="27449">
                  <c:v>-92.977000000000004</c:v>
                </c:pt>
                <c:pt idx="27450">
                  <c:v>-92.974999999999994</c:v>
                </c:pt>
                <c:pt idx="27451">
                  <c:v>-92.972999999999999</c:v>
                </c:pt>
                <c:pt idx="27452">
                  <c:v>-92.971000000000004</c:v>
                </c:pt>
                <c:pt idx="27453">
                  <c:v>-92.968999999999994</c:v>
                </c:pt>
                <c:pt idx="27454">
                  <c:v>-92.966999999999999</c:v>
                </c:pt>
                <c:pt idx="27455">
                  <c:v>-92.965000000000003</c:v>
                </c:pt>
                <c:pt idx="27456">
                  <c:v>-92.962999999999994</c:v>
                </c:pt>
                <c:pt idx="27457">
                  <c:v>-92.960999999999999</c:v>
                </c:pt>
                <c:pt idx="27458">
                  <c:v>-92.959000000000003</c:v>
                </c:pt>
                <c:pt idx="27459">
                  <c:v>-92.956999999999994</c:v>
                </c:pt>
                <c:pt idx="27460">
                  <c:v>-92.954999999999998</c:v>
                </c:pt>
                <c:pt idx="27461">
                  <c:v>-92.953000000000003</c:v>
                </c:pt>
                <c:pt idx="27462">
                  <c:v>-92.950999999999993</c:v>
                </c:pt>
                <c:pt idx="27463">
                  <c:v>-92.948999999999998</c:v>
                </c:pt>
                <c:pt idx="27464">
                  <c:v>-92.947000000000003</c:v>
                </c:pt>
                <c:pt idx="27465">
                  <c:v>-92.944999999999993</c:v>
                </c:pt>
                <c:pt idx="27466">
                  <c:v>-92.942999999999998</c:v>
                </c:pt>
                <c:pt idx="27467">
                  <c:v>-92.941000000000003</c:v>
                </c:pt>
                <c:pt idx="27468">
                  <c:v>-92.938999999999993</c:v>
                </c:pt>
                <c:pt idx="27469">
                  <c:v>-92.936999999999998</c:v>
                </c:pt>
                <c:pt idx="27470">
                  <c:v>-92.935000000000002</c:v>
                </c:pt>
                <c:pt idx="27471">
                  <c:v>-92.932999999999993</c:v>
                </c:pt>
                <c:pt idx="27472">
                  <c:v>-92.930999999999997</c:v>
                </c:pt>
                <c:pt idx="27473">
                  <c:v>-92.929000000000002</c:v>
                </c:pt>
                <c:pt idx="27474">
                  <c:v>-92.926999999999992</c:v>
                </c:pt>
                <c:pt idx="27475">
                  <c:v>-92.924999999999997</c:v>
                </c:pt>
                <c:pt idx="27476">
                  <c:v>-92.923000000000002</c:v>
                </c:pt>
                <c:pt idx="27477">
                  <c:v>-92.920999999999992</c:v>
                </c:pt>
                <c:pt idx="27478">
                  <c:v>-92.918999999999997</c:v>
                </c:pt>
                <c:pt idx="27479">
                  <c:v>-92.917000000000002</c:v>
                </c:pt>
                <c:pt idx="27480">
                  <c:v>-92.914999999999992</c:v>
                </c:pt>
                <c:pt idx="27481">
                  <c:v>-92.912999999999997</c:v>
                </c:pt>
                <c:pt idx="27482">
                  <c:v>-92.911000000000001</c:v>
                </c:pt>
                <c:pt idx="27483">
                  <c:v>-92.908999999999992</c:v>
                </c:pt>
                <c:pt idx="27484">
                  <c:v>-92.906999999999996</c:v>
                </c:pt>
                <c:pt idx="27485">
                  <c:v>-92.905000000000001</c:v>
                </c:pt>
                <c:pt idx="27486">
                  <c:v>-92.902999999999992</c:v>
                </c:pt>
                <c:pt idx="27487">
                  <c:v>-92.90100000000001</c:v>
                </c:pt>
                <c:pt idx="27488">
                  <c:v>-92.899000000000001</c:v>
                </c:pt>
                <c:pt idx="27489">
                  <c:v>-92.896999999999991</c:v>
                </c:pt>
                <c:pt idx="27490">
                  <c:v>-92.89500000000001</c:v>
                </c:pt>
                <c:pt idx="27491">
                  <c:v>-92.893000000000001</c:v>
                </c:pt>
                <c:pt idx="27492">
                  <c:v>-92.890999999999991</c:v>
                </c:pt>
                <c:pt idx="27493">
                  <c:v>-92.88900000000001</c:v>
                </c:pt>
                <c:pt idx="27494">
                  <c:v>-92.887</c:v>
                </c:pt>
                <c:pt idx="27495">
                  <c:v>-92.884999999999991</c:v>
                </c:pt>
                <c:pt idx="27496">
                  <c:v>-92.88300000000001</c:v>
                </c:pt>
                <c:pt idx="27497">
                  <c:v>-92.881</c:v>
                </c:pt>
                <c:pt idx="27498">
                  <c:v>-92.878999999999991</c:v>
                </c:pt>
                <c:pt idx="27499">
                  <c:v>-92.87700000000001</c:v>
                </c:pt>
                <c:pt idx="27500">
                  <c:v>-92.875</c:v>
                </c:pt>
                <c:pt idx="27501">
                  <c:v>-92.87299999999999</c:v>
                </c:pt>
                <c:pt idx="27502">
                  <c:v>-92.871000000000009</c:v>
                </c:pt>
                <c:pt idx="27503">
                  <c:v>-92.869</c:v>
                </c:pt>
                <c:pt idx="27504">
                  <c:v>-92.86699999999999</c:v>
                </c:pt>
                <c:pt idx="27505">
                  <c:v>-92.865000000000009</c:v>
                </c:pt>
                <c:pt idx="27506">
                  <c:v>-92.863</c:v>
                </c:pt>
                <c:pt idx="27507">
                  <c:v>-92.86099999999999</c:v>
                </c:pt>
                <c:pt idx="27508">
                  <c:v>-92.859000000000009</c:v>
                </c:pt>
                <c:pt idx="27509">
                  <c:v>-92.856999999999999</c:v>
                </c:pt>
                <c:pt idx="27510">
                  <c:v>-92.85499999999999</c:v>
                </c:pt>
                <c:pt idx="27511">
                  <c:v>-92.853000000000009</c:v>
                </c:pt>
                <c:pt idx="27512">
                  <c:v>-92.850999999999999</c:v>
                </c:pt>
                <c:pt idx="27513">
                  <c:v>-92.84899999999999</c:v>
                </c:pt>
                <c:pt idx="27514">
                  <c:v>-92.847000000000008</c:v>
                </c:pt>
                <c:pt idx="27515">
                  <c:v>-92.844999999999999</c:v>
                </c:pt>
                <c:pt idx="27516">
                  <c:v>-92.843000000000004</c:v>
                </c:pt>
                <c:pt idx="27517">
                  <c:v>-92.841000000000008</c:v>
                </c:pt>
                <c:pt idx="27518">
                  <c:v>-92.838999999999999</c:v>
                </c:pt>
                <c:pt idx="27519">
                  <c:v>-92.837000000000003</c:v>
                </c:pt>
                <c:pt idx="27520">
                  <c:v>-92.835000000000008</c:v>
                </c:pt>
                <c:pt idx="27521">
                  <c:v>-92.832999999999998</c:v>
                </c:pt>
                <c:pt idx="27522">
                  <c:v>-92.831000000000003</c:v>
                </c:pt>
                <c:pt idx="27523">
                  <c:v>-92.829000000000008</c:v>
                </c:pt>
                <c:pt idx="27524">
                  <c:v>-92.826999999999998</c:v>
                </c:pt>
                <c:pt idx="27525">
                  <c:v>-92.825000000000003</c:v>
                </c:pt>
                <c:pt idx="27526">
                  <c:v>-92.823000000000008</c:v>
                </c:pt>
                <c:pt idx="27527">
                  <c:v>-92.820999999999998</c:v>
                </c:pt>
                <c:pt idx="27528">
                  <c:v>-92.819000000000003</c:v>
                </c:pt>
                <c:pt idx="27529">
                  <c:v>-92.817000000000007</c:v>
                </c:pt>
                <c:pt idx="27530">
                  <c:v>-92.814999999999998</c:v>
                </c:pt>
                <c:pt idx="27531">
                  <c:v>-92.813000000000002</c:v>
                </c:pt>
                <c:pt idx="27532">
                  <c:v>-92.811000000000007</c:v>
                </c:pt>
                <c:pt idx="27533">
                  <c:v>-92.808999999999997</c:v>
                </c:pt>
                <c:pt idx="27534">
                  <c:v>-92.807000000000002</c:v>
                </c:pt>
                <c:pt idx="27535">
                  <c:v>-92.805000000000007</c:v>
                </c:pt>
                <c:pt idx="27536">
                  <c:v>-92.802999999999997</c:v>
                </c:pt>
                <c:pt idx="27537">
                  <c:v>-92.801000000000002</c:v>
                </c:pt>
                <c:pt idx="27538">
                  <c:v>-92.799000000000007</c:v>
                </c:pt>
                <c:pt idx="27539">
                  <c:v>-92.796999999999997</c:v>
                </c:pt>
                <c:pt idx="27540">
                  <c:v>-92.795000000000002</c:v>
                </c:pt>
                <c:pt idx="27541">
                  <c:v>-92.793000000000006</c:v>
                </c:pt>
                <c:pt idx="27542">
                  <c:v>-92.790999999999997</c:v>
                </c:pt>
                <c:pt idx="27543">
                  <c:v>-92.789000000000001</c:v>
                </c:pt>
                <c:pt idx="27544">
                  <c:v>-92.787000000000006</c:v>
                </c:pt>
                <c:pt idx="27545">
                  <c:v>-92.784999999999997</c:v>
                </c:pt>
                <c:pt idx="27546">
                  <c:v>-92.783000000000001</c:v>
                </c:pt>
                <c:pt idx="27547">
                  <c:v>-92.781000000000006</c:v>
                </c:pt>
                <c:pt idx="27548">
                  <c:v>-92.778999999999996</c:v>
                </c:pt>
                <c:pt idx="27549">
                  <c:v>-92.777000000000001</c:v>
                </c:pt>
                <c:pt idx="27550">
                  <c:v>-92.775000000000006</c:v>
                </c:pt>
                <c:pt idx="27551">
                  <c:v>-92.772999999999996</c:v>
                </c:pt>
                <c:pt idx="27552">
                  <c:v>-92.771000000000001</c:v>
                </c:pt>
                <c:pt idx="27553">
                  <c:v>-92.769000000000005</c:v>
                </c:pt>
                <c:pt idx="27554">
                  <c:v>-92.766999999999996</c:v>
                </c:pt>
                <c:pt idx="27555">
                  <c:v>-92.765000000000001</c:v>
                </c:pt>
                <c:pt idx="27556">
                  <c:v>-92.763000000000005</c:v>
                </c:pt>
                <c:pt idx="27557">
                  <c:v>-92.760999999999996</c:v>
                </c:pt>
                <c:pt idx="27558">
                  <c:v>-92.759</c:v>
                </c:pt>
                <c:pt idx="27559">
                  <c:v>-92.757000000000005</c:v>
                </c:pt>
                <c:pt idx="27560">
                  <c:v>-92.754999999999995</c:v>
                </c:pt>
                <c:pt idx="27561">
                  <c:v>-92.753</c:v>
                </c:pt>
                <c:pt idx="27562">
                  <c:v>-92.751000000000005</c:v>
                </c:pt>
                <c:pt idx="27563">
                  <c:v>-92.748999999999995</c:v>
                </c:pt>
                <c:pt idx="27564">
                  <c:v>-92.747</c:v>
                </c:pt>
                <c:pt idx="27565">
                  <c:v>-92.745000000000005</c:v>
                </c:pt>
                <c:pt idx="27566">
                  <c:v>-92.742999999999995</c:v>
                </c:pt>
                <c:pt idx="27567">
                  <c:v>-92.741</c:v>
                </c:pt>
                <c:pt idx="27568">
                  <c:v>-92.739000000000004</c:v>
                </c:pt>
                <c:pt idx="27569">
                  <c:v>-92.736999999999995</c:v>
                </c:pt>
                <c:pt idx="27570">
                  <c:v>-92.734999999999999</c:v>
                </c:pt>
                <c:pt idx="27571">
                  <c:v>-92.733000000000004</c:v>
                </c:pt>
                <c:pt idx="27572">
                  <c:v>-92.730999999999995</c:v>
                </c:pt>
                <c:pt idx="27573">
                  <c:v>-92.728999999999999</c:v>
                </c:pt>
                <c:pt idx="27574">
                  <c:v>-92.727000000000004</c:v>
                </c:pt>
                <c:pt idx="27575">
                  <c:v>-92.724999999999994</c:v>
                </c:pt>
                <c:pt idx="27576">
                  <c:v>-92.722999999999999</c:v>
                </c:pt>
                <c:pt idx="27577">
                  <c:v>-92.721000000000004</c:v>
                </c:pt>
                <c:pt idx="27578">
                  <c:v>-92.718999999999994</c:v>
                </c:pt>
                <c:pt idx="27579">
                  <c:v>-92.716999999999999</c:v>
                </c:pt>
                <c:pt idx="27580">
                  <c:v>-92.715000000000003</c:v>
                </c:pt>
                <c:pt idx="27581">
                  <c:v>-92.712999999999994</c:v>
                </c:pt>
                <c:pt idx="27582">
                  <c:v>-92.710999999999999</c:v>
                </c:pt>
                <c:pt idx="27583">
                  <c:v>-92.709000000000003</c:v>
                </c:pt>
                <c:pt idx="27584">
                  <c:v>-92.706999999999994</c:v>
                </c:pt>
                <c:pt idx="27585">
                  <c:v>-92.704999999999998</c:v>
                </c:pt>
                <c:pt idx="27586">
                  <c:v>-92.703000000000003</c:v>
                </c:pt>
                <c:pt idx="27587">
                  <c:v>-92.700999999999993</c:v>
                </c:pt>
                <c:pt idx="27588">
                  <c:v>-92.698999999999998</c:v>
                </c:pt>
                <c:pt idx="27589">
                  <c:v>-92.697000000000003</c:v>
                </c:pt>
                <c:pt idx="27590">
                  <c:v>-92.694999999999993</c:v>
                </c:pt>
                <c:pt idx="27591">
                  <c:v>-92.692999999999998</c:v>
                </c:pt>
                <c:pt idx="27592">
                  <c:v>-92.691000000000003</c:v>
                </c:pt>
                <c:pt idx="27593">
                  <c:v>-92.688999999999993</c:v>
                </c:pt>
                <c:pt idx="27594">
                  <c:v>-92.686999999999998</c:v>
                </c:pt>
                <c:pt idx="27595">
                  <c:v>-92.685000000000002</c:v>
                </c:pt>
                <c:pt idx="27596">
                  <c:v>-92.682999999999993</c:v>
                </c:pt>
                <c:pt idx="27597">
                  <c:v>-92.680999999999997</c:v>
                </c:pt>
                <c:pt idx="27598">
                  <c:v>-92.679000000000002</c:v>
                </c:pt>
                <c:pt idx="27599">
                  <c:v>-92.676999999999992</c:v>
                </c:pt>
                <c:pt idx="27600">
                  <c:v>-92.674999999999997</c:v>
                </c:pt>
                <c:pt idx="27601">
                  <c:v>-92.673000000000002</c:v>
                </c:pt>
                <c:pt idx="27602">
                  <c:v>-92.670999999999992</c:v>
                </c:pt>
                <c:pt idx="27603">
                  <c:v>-92.668999999999997</c:v>
                </c:pt>
                <c:pt idx="27604">
                  <c:v>-92.667000000000002</c:v>
                </c:pt>
                <c:pt idx="27605">
                  <c:v>-92.664999999999992</c:v>
                </c:pt>
                <c:pt idx="27606">
                  <c:v>-92.662999999999997</c:v>
                </c:pt>
                <c:pt idx="27607">
                  <c:v>-92.661000000000001</c:v>
                </c:pt>
                <c:pt idx="27608">
                  <c:v>-92.658999999999992</c:v>
                </c:pt>
                <c:pt idx="27609">
                  <c:v>-92.656999999999996</c:v>
                </c:pt>
                <c:pt idx="27610">
                  <c:v>-92.655000000000001</c:v>
                </c:pt>
                <c:pt idx="27611">
                  <c:v>-92.652999999999992</c:v>
                </c:pt>
                <c:pt idx="27612">
                  <c:v>-92.65100000000001</c:v>
                </c:pt>
                <c:pt idx="27613">
                  <c:v>-92.649000000000001</c:v>
                </c:pt>
                <c:pt idx="27614">
                  <c:v>-92.646999999999991</c:v>
                </c:pt>
                <c:pt idx="27615">
                  <c:v>-92.64500000000001</c:v>
                </c:pt>
                <c:pt idx="27616">
                  <c:v>-92.643000000000001</c:v>
                </c:pt>
                <c:pt idx="27617">
                  <c:v>-92.640999999999991</c:v>
                </c:pt>
                <c:pt idx="27618">
                  <c:v>-92.63900000000001</c:v>
                </c:pt>
                <c:pt idx="27619">
                  <c:v>-92.637</c:v>
                </c:pt>
                <c:pt idx="27620">
                  <c:v>-92.634999999999991</c:v>
                </c:pt>
                <c:pt idx="27621">
                  <c:v>-92.63300000000001</c:v>
                </c:pt>
                <c:pt idx="27622">
                  <c:v>-92.631</c:v>
                </c:pt>
                <c:pt idx="27623">
                  <c:v>-92.628999999999991</c:v>
                </c:pt>
                <c:pt idx="27624">
                  <c:v>-92.62700000000001</c:v>
                </c:pt>
                <c:pt idx="27625">
                  <c:v>-92.625</c:v>
                </c:pt>
                <c:pt idx="27626">
                  <c:v>-92.62299999999999</c:v>
                </c:pt>
                <c:pt idx="27627">
                  <c:v>-92.621000000000009</c:v>
                </c:pt>
                <c:pt idx="27628">
                  <c:v>-92.619</c:v>
                </c:pt>
                <c:pt idx="27629">
                  <c:v>-92.61699999999999</c:v>
                </c:pt>
                <c:pt idx="27630">
                  <c:v>-92.615000000000009</c:v>
                </c:pt>
                <c:pt idx="27631">
                  <c:v>-92.613</c:v>
                </c:pt>
                <c:pt idx="27632">
                  <c:v>-92.61099999999999</c:v>
                </c:pt>
                <c:pt idx="27633">
                  <c:v>-92.609000000000009</c:v>
                </c:pt>
                <c:pt idx="27634">
                  <c:v>-92.606999999999999</c:v>
                </c:pt>
                <c:pt idx="27635">
                  <c:v>-92.60499999999999</c:v>
                </c:pt>
                <c:pt idx="27636">
                  <c:v>-92.603000000000009</c:v>
                </c:pt>
                <c:pt idx="27637">
                  <c:v>-92.600999999999999</c:v>
                </c:pt>
                <c:pt idx="27638">
                  <c:v>-92.59899999999999</c:v>
                </c:pt>
                <c:pt idx="27639">
                  <c:v>-92.597000000000008</c:v>
                </c:pt>
                <c:pt idx="27640">
                  <c:v>-92.594999999999999</c:v>
                </c:pt>
                <c:pt idx="27641">
                  <c:v>-92.593000000000004</c:v>
                </c:pt>
                <c:pt idx="27642">
                  <c:v>-92.591000000000008</c:v>
                </c:pt>
                <c:pt idx="27643">
                  <c:v>-92.588999999999999</c:v>
                </c:pt>
                <c:pt idx="27644">
                  <c:v>-92.587000000000003</c:v>
                </c:pt>
                <c:pt idx="27645">
                  <c:v>-92.585000000000008</c:v>
                </c:pt>
                <c:pt idx="27646">
                  <c:v>-92.582999999999998</c:v>
                </c:pt>
                <c:pt idx="27647">
                  <c:v>-92.581000000000003</c:v>
                </c:pt>
                <c:pt idx="27648">
                  <c:v>-92.579000000000008</c:v>
                </c:pt>
                <c:pt idx="27649">
                  <c:v>-92.576999999999998</c:v>
                </c:pt>
                <c:pt idx="27650">
                  <c:v>-92.575000000000003</c:v>
                </c:pt>
                <c:pt idx="27651">
                  <c:v>-92.573000000000008</c:v>
                </c:pt>
                <c:pt idx="27652">
                  <c:v>-92.570999999999998</c:v>
                </c:pt>
                <c:pt idx="27653">
                  <c:v>-92.569000000000003</c:v>
                </c:pt>
                <c:pt idx="27654">
                  <c:v>-92.567000000000007</c:v>
                </c:pt>
                <c:pt idx="27655">
                  <c:v>-92.564999999999998</c:v>
                </c:pt>
                <c:pt idx="27656">
                  <c:v>-92.563000000000002</c:v>
                </c:pt>
                <c:pt idx="27657">
                  <c:v>-92.561000000000007</c:v>
                </c:pt>
                <c:pt idx="27658">
                  <c:v>-92.558999999999997</c:v>
                </c:pt>
                <c:pt idx="27659">
                  <c:v>-92.557000000000002</c:v>
                </c:pt>
                <c:pt idx="27660">
                  <c:v>-92.555000000000007</c:v>
                </c:pt>
                <c:pt idx="27661">
                  <c:v>-92.552999999999997</c:v>
                </c:pt>
                <c:pt idx="27662">
                  <c:v>-92.551000000000002</c:v>
                </c:pt>
                <c:pt idx="27663">
                  <c:v>-92.549000000000007</c:v>
                </c:pt>
                <c:pt idx="27664">
                  <c:v>-92.546999999999997</c:v>
                </c:pt>
                <c:pt idx="27665">
                  <c:v>-92.545000000000002</c:v>
                </c:pt>
                <c:pt idx="27666">
                  <c:v>-92.543000000000006</c:v>
                </c:pt>
                <c:pt idx="27667">
                  <c:v>-92.540999999999997</c:v>
                </c:pt>
                <c:pt idx="27668">
                  <c:v>-92.539000000000001</c:v>
                </c:pt>
                <c:pt idx="27669">
                  <c:v>-92.537000000000006</c:v>
                </c:pt>
                <c:pt idx="27670">
                  <c:v>-92.534999999999997</c:v>
                </c:pt>
                <c:pt idx="27671">
                  <c:v>-92.533000000000001</c:v>
                </c:pt>
                <c:pt idx="27672">
                  <c:v>-92.531000000000006</c:v>
                </c:pt>
                <c:pt idx="27673">
                  <c:v>-92.528999999999996</c:v>
                </c:pt>
                <c:pt idx="27674">
                  <c:v>-92.527000000000001</c:v>
                </c:pt>
                <c:pt idx="27675">
                  <c:v>-92.525000000000006</c:v>
                </c:pt>
                <c:pt idx="27676">
                  <c:v>-92.522999999999996</c:v>
                </c:pt>
                <c:pt idx="27677">
                  <c:v>-92.521000000000001</c:v>
                </c:pt>
                <c:pt idx="27678">
                  <c:v>-92.519000000000005</c:v>
                </c:pt>
                <c:pt idx="27679">
                  <c:v>-92.516999999999996</c:v>
                </c:pt>
                <c:pt idx="27680">
                  <c:v>-92.515000000000001</c:v>
                </c:pt>
                <c:pt idx="27681">
                  <c:v>-92.513000000000005</c:v>
                </c:pt>
                <c:pt idx="27682">
                  <c:v>-92.510999999999996</c:v>
                </c:pt>
                <c:pt idx="27683">
                  <c:v>-92.509</c:v>
                </c:pt>
                <c:pt idx="27684">
                  <c:v>-92.507000000000005</c:v>
                </c:pt>
                <c:pt idx="27685">
                  <c:v>-92.504999999999995</c:v>
                </c:pt>
                <c:pt idx="27686">
                  <c:v>-92.503</c:v>
                </c:pt>
                <c:pt idx="27687">
                  <c:v>-92.501000000000005</c:v>
                </c:pt>
                <c:pt idx="27688">
                  <c:v>-92.498999999999995</c:v>
                </c:pt>
                <c:pt idx="27689">
                  <c:v>-92.497</c:v>
                </c:pt>
                <c:pt idx="27690">
                  <c:v>-92.495000000000005</c:v>
                </c:pt>
                <c:pt idx="27691">
                  <c:v>-92.492999999999995</c:v>
                </c:pt>
                <c:pt idx="27692">
                  <c:v>-92.491</c:v>
                </c:pt>
                <c:pt idx="27693">
                  <c:v>-92.489000000000004</c:v>
                </c:pt>
                <c:pt idx="27694">
                  <c:v>-92.486999999999995</c:v>
                </c:pt>
                <c:pt idx="27695">
                  <c:v>-92.484999999999999</c:v>
                </c:pt>
                <c:pt idx="27696">
                  <c:v>-92.483000000000004</c:v>
                </c:pt>
                <c:pt idx="27697">
                  <c:v>-92.480999999999995</c:v>
                </c:pt>
                <c:pt idx="27698">
                  <c:v>-92.478999999999999</c:v>
                </c:pt>
                <c:pt idx="27699">
                  <c:v>-92.477000000000004</c:v>
                </c:pt>
                <c:pt idx="27700">
                  <c:v>-92.474999999999994</c:v>
                </c:pt>
                <c:pt idx="27701">
                  <c:v>-92.472999999999999</c:v>
                </c:pt>
                <c:pt idx="27702">
                  <c:v>-92.471000000000004</c:v>
                </c:pt>
                <c:pt idx="27703">
                  <c:v>-92.468999999999994</c:v>
                </c:pt>
                <c:pt idx="27704">
                  <c:v>-92.466999999999999</c:v>
                </c:pt>
                <c:pt idx="27705">
                  <c:v>-92.465000000000003</c:v>
                </c:pt>
                <c:pt idx="27706">
                  <c:v>-92.462999999999994</c:v>
                </c:pt>
                <c:pt idx="27707">
                  <c:v>-92.460999999999999</c:v>
                </c:pt>
                <c:pt idx="27708">
                  <c:v>-92.459000000000003</c:v>
                </c:pt>
                <c:pt idx="27709">
                  <c:v>-92.456999999999994</c:v>
                </c:pt>
                <c:pt idx="27710">
                  <c:v>-92.454999999999998</c:v>
                </c:pt>
                <c:pt idx="27711">
                  <c:v>-92.453000000000003</c:v>
                </c:pt>
                <c:pt idx="27712">
                  <c:v>-92.450999999999993</c:v>
                </c:pt>
                <c:pt idx="27713">
                  <c:v>-92.448999999999998</c:v>
                </c:pt>
                <c:pt idx="27714">
                  <c:v>-92.447000000000003</c:v>
                </c:pt>
                <c:pt idx="27715">
                  <c:v>-92.444999999999993</c:v>
                </c:pt>
                <c:pt idx="27716">
                  <c:v>-92.442999999999998</c:v>
                </c:pt>
                <c:pt idx="27717">
                  <c:v>-92.441000000000003</c:v>
                </c:pt>
                <c:pt idx="27718">
                  <c:v>-92.438999999999993</c:v>
                </c:pt>
                <c:pt idx="27719">
                  <c:v>-92.436999999999998</c:v>
                </c:pt>
                <c:pt idx="27720">
                  <c:v>-92.435000000000002</c:v>
                </c:pt>
                <c:pt idx="27721">
                  <c:v>-92.432999999999993</c:v>
                </c:pt>
                <c:pt idx="27722">
                  <c:v>-92.430999999999997</c:v>
                </c:pt>
                <c:pt idx="27723">
                  <c:v>-92.429000000000002</c:v>
                </c:pt>
                <c:pt idx="27724">
                  <c:v>-92.426999999999992</c:v>
                </c:pt>
                <c:pt idx="27725">
                  <c:v>-92.424999999999997</c:v>
                </c:pt>
                <c:pt idx="27726">
                  <c:v>-92.423000000000002</c:v>
                </c:pt>
                <c:pt idx="27727">
                  <c:v>-92.420999999999992</c:v>
                </c:pt>
                <c:pt idx="27728">
                  <c:v>-92.418999999999997</c:v>
                </c:pt>
                <c:pt idx="27729">
                  <c:v>-92.417000000000002</c:v>
                </c:pt>
                <c:pt idx="27730">
                  <c:v>-92.414999999999992</c:v>
                </c:pt>
                <c:pt idx="27731">
                  <c:v>-92.412999999999997</c:v>
                </c:pt>
                <c:pt idx="27732">
                  <c:v>-92.411000000000001</c:v>
                </c:pt>
                <c:pt idx="27733">
                  <c:v>-92.408999999999992</c:v>
                </c:pt>
                <c:pt idx="27734">
                  <c:v>-92.406999999999996</c:v>
                </c:pt>
                <c:pt idx="27735">
                  <c:v>-92.405000000000001</c:v>
                </c:pt>
                <c:pt idx="27736">
                  <c:v>-92.402999999999992</c:v>
                </c:pt>
                <c:pt idx="27737">
                  <c:v>-92.40100000000001</c:v>
                </c:pt>
                <c:pt idx="27738">
                  <c:v>-92.399000000000001</c:v>
                </c:pt>
                <c:pt idx="27739">
                  <c:v>-92.396999999999991</c:v>
                </c:pt>
                <c:pt idx="27740">
                  <c:v>-92.39500000000001</c:v>
                </c:pt>
                <c:pt idx="27741">
                  <c:v>-92.393000000000001</c:v>
                </c:pt>
                <c:pt idx="27742">
                  <c:v>-92.390999999999991</c:v>
                </c:pt>
                <c:pt idx="27743">
                  <c:v>-92.38900000000001</c:v>
                </c:pt>
                <c:pt idx="27744">
                  <c:v>-92.387</c:v>
                </c:pt>
                <c:pt idx="27745">
                  <c:v>-92.384999999999991</c:v>
                </c:pt>
                <c:pt idx="27746">
                  <c:v>-92.38300000000001</c:v>
                </c:pt>
                <c:pt idx="27747">
                  <c:v>-92.381</c:v>
                </c:pt>
                <c:pt idx="27748">
                  <c:v>-92.378999999999991</c:v>
                </c:pt>
                <c:pt idx="27749">
                  <c:v>-92.37700000000001</c:v>
                </c:pt>
                <c:pt idx="27750">
                  <c:v>-92.375</c:v>
                </c:pt>
                <c:pt idx="27751">
                  <c:v>-92.37299999999999</c:v>
                </c:pt>
                <c:pt idx="27752">
                  <c:v>-92.371000000000009</c:v>
                </c:pt>
                <c:pt idx="27753">
                  <c:v>-92.369</c:v>
                </c:pt>
                <c:pt idx="27754">
                  <c:v>-92.36699999999999</c:v>
                </c:pt>
                <c:pt idx="27755">
                  <c:v>-92.365000000000009</c:v>
                </c:pt>
                <c:pt idx="27756">
                  <c:v>-92.363</c:v>
                </c:pt>
                <c:pt idx="27757">
                  <c:v>-92.36099999999999</c:v>
                </c:pt>
                <c:pt idx="27758">
                  <c:v>-92.359000000000009</c:v>
                </c:pt>
                <c:pt idx="27759">
                  <c:v>-92.356999999999999</c:v>
                </c:pt>
                <c:pt idx="27760">
                  <c:v>-92.35499999999999</c:v>
                </c:pt>
                <c:pt idx="27761">
                  <c:v>-92.353000000000009</c:v>
                </c:pt>
                <c:pt idx="27762">
                  <c:v>-92.350999999999999</c:v>
                </c:pt>
                <c:pt idx="27763">
                  <c:v>-92.34899999999999</c:v>
                </c:pt>
                <c:pt idx="27764">
                  <c:v>-92.347000000000008</c:v>
                </c:pt>
                <c:pt idx="27765">
                  <c:v>-92.344999999999999</c:v>
                </c:pt>
                <c:pt idx="27766">
                  <c:v>-92.343000000000004</c:v>
                </c:pt>
                <c:pt idx="27767">
                  <c:v>-92.341000000000008</c:v>
                </c:pt>
                <c:pt idx="27768">
                  <c:v>-92.338999999999999</c:v>
                </c:pt>
                <c:pt idx="27769">
                  <c:v>-92.337000000000003</c:v>
                </c:pt>
                <c:pt idx="27770">
                  <c:v>-92.335000000000008</c:v>
                </c:pt>
                <c:pt idx="27771">
                  <c:v>-92.332999999999998</c:v>
                </c:pt>
                <c:pt idx="27772">
                  <c:v>-92.331000000000003</c:v>
                </c:pt>
                <c:pt idx="27773">
                  <c:v>-92.329000000000008</c:v>
                </c:pt>
                <c:pt idx="27774">
                  <c:v>-92.326999999999998</c:v>
                </c:pt>
                <c:pt idx="27775">
                  <c:v>-92.325000000000003</c:v>
                </c:pt>
                <c:pt idx="27776">
                  <c:v>-92.323000000000008</c:v>
                </c:pt>
                <c:pt idx="27777">
                  <c:v>-92.320999999999998</c:v>
                </c:pt>
                <c:pt idx="27778">
                  <c:v>-92.319000000000003</c:v>
                </c:pt>
                <c:pt idx="27779">
                  <c:v>-92.317000000000007</c:v>
                </c:pt>
                <c:pt idx="27780">
                  <c:v>-92.314999999999998</c:v>
                </c:pt>
                <c:pt idx="27781">
                  <c:v>-92.313000000000002</c:v>
                </c:pt>
                <c:pt idx="27782">
                  <c:v>-92.311000000000007</c:v>
                </c:pt>
                <c:pt idx="27783">
                  <c:v>-92.308999999999997</c:v>
                </c:pt>
                <c:pt idx="27784">
                  <c:v>-92.307000000000002</c:v>
                </c:pt>
                <c:pt idx="27785">
                  <c:v>-92.305000000000007</c:v>
                </c:pt>
                <c:pt idx="27786">
                  <c:v>-92.302999999999997</c:v>
                </c:pt>
                <c:pt idx="27787">
                  <c:v>-92.301000000000002</c:v>
                </c:pt>
                <c:pt idx="27788">
                  <c:v>-92.299000000000007</c:v>
                </c:pt>
                <c:pt idx="27789">
                  <c:v>-92.296999999999997</c:v>
                </c:pt>
                <c:pt idx="27790">
                  <c:v>-92.295000000000002</c:v>
                </c:pt>
                <c:pt idx="27791">
                  <c:v>-92.293000000000006</c:v>
                </c:pt>
                <c:pt idx="27792">
                  <c:v>-92.290999999999997</c:v>
                </c:pt>
                <c:pt idx="27793">
                  <c:v>-92.289000000000001</c:v>
                </c:pt>
                <c:pt idx="27794">
                  <c:v>-92.287000000000006</c:v>
                </c:pt>
                <c:pt idx="27795">
                  <c:v>-92.284999999999997</c:v>
                </c:pt>
                <c:pt idx="27796">
                  <c:v>-92.283000000000001</c:v>
                </c:pt>
                <c:pt idx="27797">
                  <c:v>-92.281000000000006</c:v>
                </c:pt>
                <c:pt idx="27798">
                  <c:v>-92.278999999999996</c:v>
                </c:pt>
                <c:pt idx="27799">
                  <c:v>-92.277000000000001</c:v>
                </c:pt>
                <c:pt idx="27800">
                  <c:v>-92.275000000000006</c:v>
                </c:pt>
                <c:pt idx="27801">
                  <c:v>-92.272999999999996</c:v>
                </c:pt>
                <c:pt idx="27802">
                  <c:v>-92.271000000000001</c:v>
                </c:pt>
                <c:pt idx="27803">
                  <c:v>-92.269000000000005</c:v>
                </c:pt>
                <c:pt idx="27804">
                  <c:v>-92.266999999999996</c:v>
                </c:pt>
                <c:pt idx="27805">
                  <c:v>-92.265000000000001</c:v>
                </c:pt>
                <c:pt idx="27806">
                  <c:v>-92.263000000000005</c:v>
                </c:pt>
                <c:pt idx="27807">
                  <c:v>-92.260999999999996</c:v>
                </c:pt>
                <c:pt idx="27808">
                  <c:v>-92.259</c:v>
                </c:pt>
                <c:pt idx="27809">
                  <c:v>-92.257000000000005</c:v>
                </c:pt>
                <c:pt idx="27810">
                  <c:v>-92.254999999999995</c:v>
                </c:pt>
                <c:pt idx="27811">
                  <c:v>-92.253</c:v>
                </c:pt>
                <c:pt idx="27812">
                  <c:v>-92.251000000000005</c:v>
                </c:pt>
                <c:pt idx="27813">
                  <c:v>-92.248999999999995</c:v>
                </c:pt>
                <c:pt idx="27814">
                  <c:v>-92.247</c:v>
                </c:pt>
                <c:pt idx="27815">
                  <c:v>-92.245000000000005</c:v>
                </c:pt>
                <c:pt idx="27816">
                  <c:v>-92.242999999999995</c:v>
                </c:pt>
                <c:pt idx="27817">
                  <c:v>-92.241</c:v>
                </c:pt>
                <c:pt idx="27818">
                  <c:v>-92.239000000000004</c:v>
                </c:pt>
                <c:pt idx="27819">
                  <c:v>-92.236999999999995</c:v>
                </c:pt>
                <c:pt idx="27820">
                  <c:v>-92.234999999999999</c:v>
                </c:pt>
                <c:pt idx="27821">
                  <c:v>-92.233000000000004</c:v>
                </c:pt>
                <c:pt idx="27822">
                  <c:v>-92.230999999999995</c:v>
                </c:pt>
                <c:pt idx="27823">
                  <c:v>-92.228999999999999</c:v>
                </c:pt>
                <c:pt idx="27824">
                  <c:v>-92.227000000000004</c:v>
                </c:pt>
                <c:pt idx="27825">
                  <c:v>-92.224999999999994</c:v>
                </c:pt>
                <c:pt idx="27826">
                  <c:v>-92.222999999999999</c:v>
                </c:pt>
                <c:pt idx="27827">
                  <c:v>-92.221000000000004</c:v>
                </c:pt>
                <c:pt idx="27828">
                  <c:v>-92.218999999999994</c:v>
                </c:pt>
                <c:pt idx="27829">
                  <c:v>-92.216999999999999</c:v>
                </c:pt>
                <c:pt idx="27830">
                  <c:v>-92.215000000000003</c:v>
                </c:pt>
                <c:pt idx="27831">
                  <c:v>-92.212999999999994</c:v>
                </c:pt>
                <c:pt idx="27832">
                  <c:v>-92.210999999999999</c:v>
                </c:pt>
                <c:pt idx="27833">
                  <c:v>-92.209000000000003</c:v>
                </c:pt>
                <c:pt idx="27834">
                  <c:v>-92.206999999999994</c:v>
                </c:pt>
                <c:pt idx="27835">
                  <c:v>-92.204999999999998</c:v>
                </c:pt>
                <c:pt idx="27836">
                  <c:v>-92.203000000000003</c:v>
                </c:pt>
                <c:pt idx="27837">
                  <c:v>-92.200999999999993</c:v>
                </c:pt>
                <c:pt idx="27838">
                  <c:v>-92.198999999999998</c:v>
                </c:pt>
                <c:pt idx="27839">
                  <c:v>-92.197000000000003</c:v>
                </c:pt>
                <c:pt idx="27840">
                  <c:v>-92.194999999999993</c:v>
                </c:pt>
                <c:pt idx="27841">
                  <c:v>-92.192999999999998</c:v>
                </c:pt>
                <c:pt idx="27842">
                  <c:v>-92.191000000000003</c:v>
                </c:pt>
                <c:pt idx="27843">
                  <c:v>-92.188999999999993</c:v>
                </c:pt>
                <c:pt idx="27844">
                  <c:v>-92.186999999999998</c:v>
                </c:pt>
                <c:pt idx="27845">
                  <c:v>-92.185000000000002</c:v>
                </c:pt>
                <c:pt idx="27846">
                  <c:v>-92.182999999999993</c:v>
                </c:pt>
                <c:pt idx="27847">
                  <c:v>-92.180999999999997</c:v>
                </c:pt>
                <c:pt idx="27848">
                  <c:v>-92.179000000000002</c:v>
                </c:pt>
                <c:pt idx="27849">
                  <c:v>-92.176999999999992</c:v>
                </c:pt>
                <c:pt idx="27850">
                  <c:v>-92.174999999999997</c:v>
                </c:pt>
                <c:pt idx="27851">
                  <c:v>-92.173000000000002</c:v>
                </c:pt>
                <c:pt idx="27852">
                  <c:v>-92.170999999999992</c:v>
                </c:pt>
                <c:pt idx="27853">
                  <c:v>-92.168999999999997</c:v>
                </c:pt>
                <c:pt idx="27854">
                  <c:v>-92.167000000000002</c:v>
                </c:pt>
                <c:pt idx="27855">
                  <c:v>-92.164999999999992</c:v>
                </c:pt>
                <c:pt idx="27856">
                  <c:v>-92.162999999999997</c:v>
                </c:pt>
                <c:pt idx="27857">
                  <c:v>-92.161000000000001</c:v>
                </c:pt>
                <c:pt idx="27858">
                  <c:v>-92.158999999999992</c:v>
                </c:pt>
                <c:pt idx="27859">
                  <c:v>-92.156999999999996</c:v>
                </c:pt>
                <c:pt idx="27860">
                  <c:v>-92.155000000000001</c:v>
                </c:pt>
                <c:pt idx="27861">
                  <c:v>-92.152999999999992</c:v>
                </c:pt>
                <c:pt idx="27862">
                  <c:v>-92.15100000000001</c:v>
                </c:pt>
                <c:pt idx="27863">
                  <c:v>-92.149000000000001</c:v>
                </c:pt>
                <c:pt idx="27864">
                  <c:v>-92.146999999999991</c:v>
                </c:pt>
                <c:pt idx="27865">
                  <c:v>-92.14500000000001</c:v>
                </c:pt>
                <c:pt idx="27866">
                  <c:v>-92.143000000000001</c:v>
                </c:pt>
                <c:pt idx="27867">
                  <c:v>-92.140999999999991</c:v>
                </c:pt>
                <c:pt idx="27868">
                  <c:v>-92.13900000000001</c:v>
                </c:pt>
                <c:pt idx="27869">
                  <c:v>-92.137</c:v>
                </c:pt>
                <c:pt idx="27870">
                  <c:v>-92.134999999999991</c:v>
                </c:pt>
                <c:pt idx="27871">
                  <c:v>-92.13300000000001</c:v>
                </c:pt>
                <c:pt idx="27872">
                  <c:v>-92.131</c:v>
                </c:pt>
                <c:pt idx="27873">
                  <c:v>-92.128999999999991</c:v>
                </c:pt>
                <c:pt idx="27874">
                  <c:v>-92.12700000000001</c:v>
                </c:pt>
                <c:pt idx="27875">
                  <c:v>-92.125</c:v>
                </c:pt>
                <c:pt idx="27876">
                  <c:v>-92.12299999999999</c:v>
                </c:pt>
                <c:pt idx="27877">
                  <c:v>-92.121000000000009</c:v>
                </c:pt>
                <c:pt idx="27878">
                  <c:v>-92.119</c:v>
                </c:pt>
                <c:pt idx="27879">
                  <c:v>-92.11699999999999</c:v>
                </c:pt>
                <c:pt idx="27880">
                  <c:v>-92.115000000000009</c:v>
                </c:pt>
                <c:pt idx="27881">
                  <c:v>-92.113</c:v>
                </c:pt>
                <c:pt idx="27882">
                  <c:v>-92.11099999999999</c:v>
                </c:pt>
                <c:pt idx="27883">
                  <c:v>-92.109000000000009</c:v>
                </c:pt>
                <c:pt idx="27884">
                  <c:v>-92.106999999999999</c:v>
                </c:pt>
                <c:pt idx="27885">
                  <c:v>-92.10499999999999</c:v>
                </c:pt>
                <c:pt idx="27886">
                  <c:v>-92.103000000000009</c:v>
                </c:pt>
                <c:pt idx="27887">
                  <c:v>-92.100999999999999</c:v>
                </c:pt>
                <c:pt idx="27888">
                  <c:v>-92.09899999999999</c:v>
                </c:pt>
                <c:pt idx="27889">
                  <c:v>-92.097000000000008</c:v>
                </c:pt>
                <c:pt idx="27890">
                  <c:v>-92.094999999999999</c:v>
                </c:pt>
                <c:pt idx="27891">
                  <c:v>-92.093000000000004</c:v>
                </c:pt>
                <c:pt idx="27892">
                  <c:v>-92.091000000000008</c:v>
                </c:pt>
                <c:pt idx="27893">
                  <c:v>-92.088999999999999</c:v>
                </c:pt>
                <c:pt idx="27894">
                  <c:v>-92.087000000000003</c:v>
                </c:pt>
                <c:pt idx="27895">
                  <c:v>-92.085000000000008</c:v>
                </c:pt>
                <c:pt idx="27896">
                  <c:v>-92.082999999999998</c:v>
                </c:pt>
                <c:pt idx="27897">
                  <c:v>-92.081000000000003</c:v>
                </c:pt>
                <c:pt idx="27898">
                  <c:v>-92.079000000000008</c:v>
                </c:pt>
                <c:pt idx="27899">
                  <c:v>-92.076999999999998</c:v>
                </c:pt>
                <c:pt idx="27900">
                  <c:v>-92.075000000000003</c:v>
                </c:pt>
                <c:pt idx="27901">
                  <c:v>-92.073000000000008</c:v>
                </c:pt>
                <c:pt idx="27902">
                  <c:v>-92.070999999999998</c:v>
                </c:pt>
                <c:pt idx="27903">
                  <c:v>-92.069000000000003</c:v>
                </c:pt>
                <c:pt idx="27904">
                  <c:v>-92.067000000000007</c:v>
                </c:pt>
                <c:pt idx="27905">
                  <c:v>-92.064999999999998</c:v>
                </c:pt>
                <c:pt idx="27906">
                  <c:v>-92.063000000000002</c:v>
                </c:pt>
                <c:pt idx="27907">
                  <c:v>-92.061000000000007</c:v>
                </c:pt>
                <c:pt idx="27908">
                  <c:v>-92.058999999999997</c:v>
                </c:pt>
                <c:pt idx="27909">
                  <c:v>-92.057000000000002</c:v>
                </c:pt>
                <c:pt idx="27910">
                  <c:v>-92.055000000000007</c:v>
                </c:pt>
                <c:pt idx="27911">
                  <c:v>-92.052999999999997</c:v>
                </c:pt>
                <c:pt idx="27912">
                  <c:v>-92.051000000000002</c:v>
                </c:pt>
                <c:pt idx="27913">
                  <c:v>-92.049000000000007</c:v>
                </c:pt>
                <c:pt idx="27914">
                  <c:v>-92.046999999999997</c:v>
                </c:pt>
                <c:pt idx="27915">
                  <c:v>-92.045000000000002</c:v>
                </c:pt>
                <c:pt idx="27916">
                  <c:v>-92.043000000000006</c:v>
                </c:pt>
                <c:pt idx="27917">
                  <c:v>-92.040999999999997</c:v>
                </c:pt>
                <c:pt idx="27918">
                  <c:v>-92.039000000000001</c:v>
                </c:pt>
                <c:pt idx="27919">
                  <c:v>-92.037000000000006</c:v>
                </c:pt>
                <c:pt idx="27920">
                  <c:v>-92.034999999999997</c:v>
                </c:pt>
                <c:pt idx="27921">
                  <c:v>-92.033000000000001</c:v>
                </c:pt>
                <c:pt idx="27922">
                  <c:v>-92.031000000000006</c:v>
                </c:pt>
                <c:pt idx="27923">
                  <c:v>-92.028999999999996</c:v>
                </c:pt>
                <c:pt idx="27924">
                  <c:v>-92.027000000000001</c:v>
                </c:pt>
                <c:pt idx="27925">
                  <c:v>-92.025000000000006</c:v>
                </c:pt>
                <c:pt idx="27926">
                  <c:v>-92.022999999999996</c:v>
                </c:pt>
                <c:pt idx="27927">
                  <c:v>-92.021000000000001</c:v>
                </c:pt>
                <c:pt idx="27928">
                  <c:v>-92.019000000000005</c:v>
                </c:pt>
                <c:pt idx="27929">
                  <c:v>-92.016999999999996</c:v>
                </c:pt>
                <c:pt idx="27930">
                  <c:v>-92.015000000000001</c:v>
                </c:pt>
                <c:pt idx="27931">
                  <c:v>-92.013000000000005</c:v>
                </c:pt>
                <c:pt idx="27932">
                  <c:v>-92.010999999999996</c:v>
                </c:pt>
                <c:pt idx="27933">
                  <c:v>-92.009</c:v>
                </c:pt>
                <c:pt idx="27934">
                  <c:v>-92.007000000000005</c:v>
                </c:pt>
                <c:pt idx="27935">
                  <c:v>-92.004999999999995</c:v>
                </c:pt>
                <c:pt idx="27936">
                  <c:v>-92.003</c:v>
                </c:pt>
                <c:pt idx="27937">
                  <c:v>-92.001000000000005</c:v>
                </c:pt>
                <c:pt idx="27938">
                  <c:v>-91.998999999999995</c:v>
                </c:pt>
                <c:pt idx="27939">
                  <c:v>-91.997</c:v>
                </c:pt>
                <c:pt idx="27940">
                  <c:v>-91.995000000000005</c:v>
                </c:pt>
                <c:pt idx="27941">
                  <c:v>-91.992999999999995</c:v>
                </c:pt>
                <c:pt idx="27942">
                  <c:v>-91.991</c:v>
                </c:pt>
                <c:pt idx="27943">
                  <c:v>-91.989000000000004</c:v>
                </c:pt>
                <c:pt idx="27944">
                  <c:v>-91.986999999999995</c:v>
                </c:pt>
                <c:pt idx="27945">
                  <c:v>-91.984999999999999</c:v>
                </c:pt>
                <c:pt idx="27946">
                  <c:v>-91.983000000000004</c:v>
                </c:pt>
                <c:pt idx="27947">
                  <c:v>-91.980999999999995</c:v>
                </c:pt>
                <c:pt idx="27948">
                  <c:v>-91.978999999999999</c:v>
                </c:pt>
                <c:pt idx="27949">
                  <c:v>-91.977000000000004</c:v>
                </c:pt>
                <c:pt idx="27950">
                  <c:v>-91.974999999999994</c:v>
                </c:pt>
                <c:pt idx="27951">
                  <c:v>-91.972999999999999</c:v>
                </c:pt>
                <c:pt idx="27952">
                  <c:v>-91.971000000000004</c:v>
                </c:pt>
                <c:pt idx="27953">
                  <c:v>-91.968999999999994</c:v>
                </c:pt>
                <c:pt idx="27954">
                  <c:v>-91.966999999999999</c:v>
                </c:pt>
                <c:pt idx="27955">
                  <c:v>-91.965000000000003</c:v>
                </c:pt>
                <c:pt idx="27956">
                  <c:v>-91.962999999999994</c:v>
                </c:pt>
                <c:pt idx="27957">
                  <c:v>-91.960999999999999</c:v>
                </c:pt>
                <c:pt idx="27958">
                  <c:v>-91.959000000000003</c:v>
                </c:pt>
                <c:pt idx="27959">
                  <c:v>-91.956999999999994</c:v>
                </c:pt>
                <c:pt idx="27960">
                  <c:v>-91.954999999999998</c:v>
                </c:pt>
                <c:pt idx="27961">
                  <c:v>-91.953000000000003</c:v>
                </c:pt>
                <c:pt idx="27962">
                  <c:v>-91.950999999999993</c:v>
                </c:pt>
                <c:pt idx="27963">
                  <c:v>-91.948999999999998</c:v>
                </c:pt>
                <c:pt idx="27964">
                  <c:v>-91.947000000000003</c:v>
                </c:pt>
                <c:pt idx="27965">
                  <c:v>-91.944999999999993</c:v>
                </c:pt>
                <c:pt idx="27966">
                  <c:v>-91.942999999999998</c:v>
                </c:pt>
                <c:pt idx="27967">
                  <c:v>-91.941000000000003</c:v>
                </c:pt>
                <c:pt idx="27968">
                  <c:v>-91.938999999999993</c:v>
                </c:pt>
                <c:pt idx="27969">
                  <c:v>-91.936999999999998</c:v>
                </c:pt>
                <c:pt idx="27970">
                  <c:v>-91.935000000000002</c:v>
                </c:pt>
                <c:pt idx="27971">
                  <c:v>-91.932999999999993</c:v>
                </c:pt>
                <c:pt idx="27972">
                  <c:v>-91.930999999999997</c:v>
                </c:pt>
                <c:pt idx="27973">
                  <c:v>-91.929000000000002</c:v>
                </c:pt>
                <c:pt idx="27974">
                  <c:v>-91.926999999999992</c:v>
                </c:pt>
                <c:pt idx="27975">
                  <c:v>-91.924999999999997</c:v>
                </c:pt>
                <c:pt idx="27976">
                  <c:v>-91.923000000000002</c:v>
                </c:pt>
                <c:pt idx="27977">
                  <c:v>-91.920999999999992</c:v>
                </c:pt>
                <c:pt idx="27978">
                  <c:v>-91.918999999999997</c:v>
                </c:pt>
                <c:pt idx="27979">
                  <c:v>-91.917000000000002</c:v>
                </c:pt>
                <c:pt idx="27980">
                  <c:v>-91.914999999999992</c:v>
                </c:pt>
                <c:pt idx="27981">
                  <c:v>-91.912999999999997</c:v>
                </c:pt>
                <c:pt idx="27982">
                  <c:v>-91.911000000000001</c:v>
                </c:pt>
                <c:pt idx="27983">
                  <c:v>-91.908999999999992</c:v>
                </c:pt>
                <c:pt idx="27984">
                  <c:v>-91.906999999999996</c:v>
                </c:pt>
                <c:pt idx="27985">
                  <c:v>-91.905000000000001</c:v>
                </c:pt>
                <c:pt idx="27986">
                  <c:v>-91.902999999999992</c:v>
                </c:pt>
                <c:pt idx="27987">
                  <c:v>-91.90100000000001</c:v>
                </c:pt>
                <c:pt idx="27988">
                  <c:v>-91.899000000000001</c:v>
                </c:pt>
                <c:pt idx="27989">
                  <c:v>-91.896999999999991</c:v>
                </c:pt>
                <c:pt idx="27990">
                  <c:v>-91.89500000000001</c:v>
                </c:pt>
                <c:pt idx="27991">
                  <c:v>-91.893000000000001</c:v>
                </c:pt>
                <c:pt idx="27992">
                  <c:v>-91.890999999999991</c:v>
                </c:pt>
                <c:pt idx="27993">
                  <c:v>-91.88900000000001</c:v>
                </c:pt>
                <c:pt idx="27994">
                  <c:v>-91.887</c:v>
                </c:pt>
                <c:pt idx="27995">
                  <c:v>-91.884999999999991</c:v>
                </c:pt>
                <c:pt idx="27996">
                  <c:v>-91.88300000000001</c:v>
                </c:pt>
                <c:pt idx="27997">
                  <c:v>-91.881</c:v>
                </c:pt>
                <c:pt idx="27998">
                  <c:v>-91.878999999999991</c:v>
                </c:pt>
                <c:pt idx="27999">
                  <c:v>-91.87700000000001</c:v>
                </c:pt>
                <c:pt idx="28000">
                  <c:v>-91.875</c:v>
                </c:pt>
                <c:pt idx="28001">
                  <c:v>-91.87299999999999</c:v>
                </c:pt>
                <c:pt idx="28002">
                  <c:v>-91.871000000000009</c:v>
                </c:pt>
                <c:pt idx="28003">
                  <c:v>-91.869</c:v>
                </c:pt>
                <c:pt idx="28004">
                  <c:v>-91.86699999999999</c:v>
                </c:pt>
                <c:pt idx="28005">
                  <c:v>-91.865000000000009</c:v>
                </c:pt>
                <c:pt idx="28006">
                  <c:v>-91.863</c:v>
                </c:pt>
                <c:pt idx="28007">
                  <c:v>-91.86099999999999</c:v>
                </c:pt>
                <c:pt idx="28008">
                  <c:v>-91.859000000000009</c:v>
                </c:pt>
                <c:pt idx="28009">
                  <c:v>-91.856999999999999</c:v>
                </c:pt>
                <c:pt idx="28010">
                  <c:v>-91.85499999999999</c:v>
                </c:pt>
                <c:pt idx="28011">
                  <c:v>-91.853000000000009</c:v>
                </c:pt>
                <c:pt idx="28012">
                  <c:v>-91.850999999999999</c:v>
                </c:pt>
                <c:pt idx="28013">
                  <c:v>-91.84899999999999</c:v>
                </c:pt>
                <c:pt idx="28014">
                  <c:v>-91.847000000000008</c:v>
                </c:pt>
                <c:pt idx="28015">
                  <c:v>-91.844999999999999</c:v>
                </c:pt>
                <c:pt idx="28016">
                  <c:v>-91.843000000000004</c:v>
                </c:pt>
                <c:pt idx="28017">
                  <c:v>-91.841000000000008</c:v>
                </c:pt>
                <c:pt idx="28018">
                  <c:v>-91.838999999999999</c:v>
                </c:pt>
                <c:pt idx="28019">
                  <c:v>-91.837000000000003</c:v>
                </c:pt>
                <c:pt idx="28020">
                  <c:v>-91.835000000000008</c:v>
                </c:pt>
                <c:pt idx="28021">
                  <c:v>-91.832999999999998</c:v>
                </c:pt>
                <c:pt idx="28022">
                  <c:v>-91.831000000000003</c:v>
                </c:pt>
                <c:pt idx="28023">
                  <c:v>-91.829000000000008</c:v>
                </c:pt>
                <c:pt idx="28024">
                  <c:v>-91.826999999999998</c:v>
                </c:pt>
                <c:pt idx="28025">
                  <c:v>-91.825000000000003</c:v>
                </c:pt>
                <c:pt idx="28026">
                  <c:v>-91.823000000000008</c:v>
                </c:pt>
                <c:pt idx="28027">
                  <c:v>-91.820999999999998</c:v>
                </c:pt>
                <c:pt idx="28028">
                  <c:v>-91.819000000000003</c:v>
                </c:pt>
                <c:pt idx="28029">
                  <c:v>-91.817000000000007</c:v>
                </c:pt>
                <c:pt idx="28030">
                  <c:v>-91.814999999999998</c:v>
                </c:pt>
                <c:pt idx="28031">
                  <c:v>-91.813000000000002</c:v>
                </c:pt>
                <c:pt idx="28032">
                  <c:v>-91.811000000000007</c:v>
                </c:pt>
                <c:pt idx="28033">
                  <c:v>-91.808999999999997</c:v>
                </c:pt>
                <c:pt idx="28034">
                  <c:v>-91.807000000000002</c:v>
                </c:pt>
                <c:pt idx="28035">
                  <c:v>-91.805000000000007</c:v>
                </c:pt>
                <c:pt idx="28036">
                  <c:v>-91.802999999999997</c:v>
                </c:pt>
                <c:pt idx="28037">
                  <c:v>-91.801000000000002</c:v>
                </c:pt>
                <c:pt idx="28038">
                  <c:v>-91.799000000000007</c:v>
                </c:pt>
                <c:pt idx="28039">
                  <c:v>-91.796999999999997</c:v>
                </c:pt>
                <c:pt idx="28040">
                  <c:v>-91.795000000000002</c:v>
                </c:pt>
                <c:pt idx="28041">
                  <c:v>-91.793000000000006</c:v>
                </c:pt>
                <c:pt idx="28042">
                  <c:v>-91.790999999999997</c:v>
                </c:pt>
                <c:pt idx="28043">
                  <c:v>-91.789000000000001</c:v>
                </c:pt>
                <c:pt idx="28044">
                  <c:v>-91.787000000000006</c:v>
                </c:pt>
                <c:pt idx="28045">
                  <c:v>-91.784999999999997</c:v>
                </c:pt>
                <c:pt idx="28046">
                  <c:v>-91.783000000000001</c:v>
                </c:pt>
                <c:pt idx="28047">
                  <c:v>-91.781000000000006</c:v>
                </c:pt>
                <c:pt idx="28048">
                  <c:v>-91.778999999999996</c:v>
                </c:pt>
                <c:pt idx="28049">
                  <c:v>-91.777000000000001</c:v>
                </c:pt>
                <c:pt idx="28050">
                  <c:v>-91.775000000000006</c:v>
                </c:pt>
                <c:pt idx="28051">
                  <c:v>-91.772999999999996</c:v>
                </c:pt>
                <c:pt idx="28052">
                  <c:v>-91.771000000000001</c:v>
                </c:pt>
                <c:pt idx="28053">
                  <c:v>-91.769000000000005</c:v>
                </c:pt>
                <c:pt idx="28054">
                  <c:v>-91.766999999999996</c:v>
                </c:pt>
                <c:pt idx="28055">
                  <c:v>-91.765000000000001</c:v>
                </c:pt>
                <c:pt idx="28056">
                  <c:v>-91.763000000000005</c:v>
                </c:pt>
                <c:pt idx="28057">
                  <c:v>-91.760999999999996</c:v>
                </c:pt>
                <c:pt idx="28058">
                  <c:v>-91.759</c:v>
                </c:pt>
                <c:pt idx="28059">
                  <c:v>-91.757000000000005</c:v>
                </c:pt>
                <c:pt idx="28060">
                  <c:v>-91.754999999999995</c:v>
                </c:pt>
                <c:pt idx="28061">
                  <c:v>-91.753</c:v>
                </c:pt>
                <c:pt idx="28062">
                  <c:v>-91.751000000000005</c:v>
                </c:pt>
                <c:pt idx="28063">
                  <c:v>-91.748999999999995</c:v>
                </c:pt>
                <c:pt idx="28064">
                  <c:v>-91.747</c:v>
                </c:pt>
                <c:pt idx="28065">
                  <c:v>-91.745000000000005</c:v>
                </c:pt>
                <c:pt idx="28066">
                  <c:v>-91.742999999999995</c:v>
                </c:pt>
                <c:pt idx="28067">
                  <c:v>-91.741</c:v>
                </c:pt>
                <c:pt idx="28068">
                  <c:v>-91.739000000000004</c:v>
                </c:pt>
                <c:pt idx="28069">
                  <c:v>-91.736999999999995</c:v>
                </c:pt>
                <c:pt idx="28070">
                  <c:v>-91.734999999999999</c:v>
                </c:pt>
                <c:pt idx="28071">
                  <c:v>-91.733000000000004</c:v>
                </c:pt>
                <c:pt idx="28072">
                  <c:v>-91.730999999999995</c:v>
                </c:pt>
                <c:pt idx="28073">
                  <c:v>-91.728999999999999</c:v>
                </c:pt>
                <c:pt idx="28074">
                  <c:v>-91.727000000000004</c:v>
                </c:pt>
                <c:pt idx="28075">
                  <c:v>-91.724999999999994</c:v>
                </c:pt>
                <c:pt idx="28076">
                  <c:v>-91.722999999999999</c:v>
                </c:pt>
                <c:pt idx="28077">
                  <c:v>-91.721000000000004</c:v>
                </c:pt>
                <c:pt idx="28078">
                  <c:v>-91.718999999999994</c:v>
                </c:pt>
                <c:pt idx="28079">
                  <c:v>-91.716999999999999</c:v>
                </c:pt>
                <c:pt idx="28080">
                  <c:v>-91.715000000000003</c:v>
                </c:pt>
                <c:pt idx="28081">
                  <c:v>-91.712999999999994</c:v>
                </c:pt>
                <c:pt idx="28082">
                  <c:v>-91.710999999999999</c:v>
                </c:pt>
                <c:pt idx="28083">
                  <c:v>-91.709000000000003</c:v>
                </c:pt>
                <c:pt idx="28084">
                  <c:v>-91.706999999999994</c:v>
                </c:pt>
                <c:pt idx="28085">
                  <c:v>-91.704999999999998</c:v>
                </c:pt>
                <c:pt idx="28086">
                  <c:v>-91.703000000000003</c:v>
                </c:pt>
                <c:pt idx="28087">
                  <c:v>-91.700999999999993</c:v>
                </c:pt>
                <c:pt idx="28088">
                  <c:v>-91.698999999999998</c:v>
                </c:pt>
                <c:pt idx="28089">
                  <c:v>-91.697000000000003</c:v>
                </c:pt>
                <c:pt idx="28090">
                  <c:v>-91.694999999999993</c:v>
                </c:pt>
                <c:pt idx="28091">
                  <c:v>-91.692999999999998</c:v>
                </c:pt>
                <c:pt idx="28092">
                  <c:v>-91.691000000000003</c:v>
                </c:pt>
                <c:pt idx="28093">
                  <c:v>-91.688999999999993</c:v>
                </c:pt>
                <c:pt idx="28094">
                  <c:v>-91.686999999999998</c:v>
                </c:pt>
                <c:pt idx="28095">
                  <c:v>-91.685000000000002</c:v>
                </c:pt>
                <c:pt idx="28096">
                  <c:v>-91.682999999999993</c:v>
                </c:pt>
                <c:pt idx="28097">
                  <c:v>-91.680999999999997</c:v>
                </c:pt>
                <c:pt idx="28098">
                  <c:v>-91.679000000000002</c:v>
                </c:pt>
                <c:pt idx="28099">
                  <c:v>-91.676999999999992</c:v>
                </c:pt>
                <c:pt idx="28100">
                  <c:v>-91.674999999999997</c:v>
                </c:pt>
                <c:pt idx="28101">
                  <c:v>-91.673000000000002</c:v>
                </c:pt>
                <c:pt idx="28102">
                  <c:v>-91.670999999999992</c:v>
                </c:pt>
                <c:pt idx="28103">
                  <c:v>-91.668999999999997</c:v>
                </c:pt>
                <c:pt idx="28104">
                  <c:v>-91.667000000000002</c:v>
                </c:pt>
                <c:pt idx="28105">
                  <c:v>-91.664999999999992</c:v>
                </c:pt>
                <c:pt idx="28106">
                  <c:v>-91.662999999999997</c:v>
                </c:pt>
                <c:pt idx="28107">
                  <c:v>-91.661000000000001</c:v>
                </c:pt>
                <c:pt idx="28108">
                  <c:v>-91.658999999999992</c:v>
                </c:pt>
                <c:pt idx="28109">
                  <c:v>-91.656999999999996</c:v>
                </c:pt>
                <c:pt idx="28110">
                  <c:v>-91.655000000000001</c:v>
                </c:pt>
                <c:pt idx="28111">
                  <c:v>-91.652999999999992</c:v>
                </c:pt>
                <c:pt idx="28112">
                  <c:v>-91.65100000000001</c:v>
                </c:pt>
                <c:pt idx="28113">
                  <c:v>-91.649000000000001</c:v>
                </c:pt>
                <c:pt idx="28114">
                  <c:v>-91.646999999999991</c:v>
                </c:pt>
                <c:pt idx="28115">
                  <c:v>-91.64500000000001</c:v>
                </c:pt>
                <c:pt idx="28116">
                  <c:v>-91.643000000000001</c:v>
                </c:pt>
                <c:pt idx="28117">
                  <c:v>-91.640999999999991</c:v>
                </c:pt>
                <c:pt idx="28118">
                  <c:v>-91.63900000000001</c:v>
                </c:pt>
                <c:pt idx="28119">
                  <c:v>-91.637</c:v>
                </c:pt>
                <c:pt idx="28120">
                  <c:v>-91.634999999999991</c:v>
                </c:pt>
                <c:pt idx="28121">
                  <c:v>-91.63300000000001</c:v>
                </c:pt>
                <c:pt idx="28122">
                  <c:v>-91.631</c:v>
                </c:pt>
                <c:pt idx="28123">
                  <c:v>-91.628999999999991</c:v>
                </c:pt>
                <c:pt idx="28124">
                  <c:v>-91.62700000000001</c:v>
                </c:pt>
                <c:pt idx="28125">
                  <c:v>-91.625</c:v>
                </c:pt>
                <c:pt idx="28126">
                  <c:v>-91.62299999999999</c:v>
                </c:pt>
                <c:pt idx="28127">
                  <c:v>-91.621000000000009</c:v>
                </c:pt>
                <c:pt idx="28128">
                  <c:v>-91.619</c:v>
                </c:pt>
                <c:pt idx="28129">
                  <c:v>-91.61699999999999</c:v>
                </c:pt>
                <c:pt idx="28130">
                  <c:v>-91.615000000000009</c:v>
                </c:pt>
                <c:pt idx="28131">
                  <c:v>-91.613</c:v>
                </c:pt>
                <c:pt idx="28132">
                  <c:v>-91.61099999999999</c:v>
                </c:pt>
                <c:pt idx="28133">
                  <c:v>-91.609000000000009</c:v>
                </c:pt>
                <c:pt idx="28134">
                  <c:v>-91.606999999999999</c:v>
                </c:pt>
                <c:pt idx="28135">
                  <c:v>-91.60499999999999</c:v>
                </c:pt>
                <c:pt idx="28136">
                  <c:v>-91.603000000000009</c:v>
                </c:pt>
                <c:pt idx="28137">
                  <c:v>-91.600999999999999</c:v>
                </c:pt>
                <c:pt idx="28138">
                  <c:v>-91.59899999999999</c:v>
                </c:pt>
                <c:pt idx="28139">
                  <c:v>-91.597000000000008</c:v>
                </c:pt>
                <c:pt idx="28140">
                  <c:v>-91.594999999999999</c:v>
                </c:pt>
                <c:pt idx="28141">
                  <c:v>-91.593000000000004</c:v>
                </c:pt>
                <c:pt idx="28142">
                  <c:v>-91.591000000000008</c:v>
                </c:pt>
                <c:pt idx="28143">
                  <c:v>-91.588999999999999</c:v>
                </c:pt>
                <c:pt idx="28144">
                  <c:v>-91.587000000000003</c:v>
                </c:pt>
                <c:pt idx="28145">
                  <c:v>-91.585000000000008</c:v>
                </c:pt>
                <c:pt idx="28146">
                  <c:v>-91.582999999999998</c:v>
                </c:pt>
                <c:pt idx="28147">
                  <c:v>-91.581000000000003</c:v>
                </c:pt>
                <c:pt idx="28148">
                  <c:v>-91.579000000000008</c:v>
                </c:pt>
                <c:pt idx="28149">
                  <c:v>-91.576999999999998</c:v>
                </c:pt>
                <c:pt idx="28150">
                  <c:v>-91.575000000000003</c:v>
                </c:pt>
                <c:pt idx="28151">
                  <c:v>-91.573000000000008</c:v>
                </c:pt>
                <c:pt idx="28152">
                  <c:v>-91.570999999999998</c:v>
                </c:pt>
                <c:pt idx="28153">
                  <c:v>-91.569000000000003</c:v>
                </c:pt>
                <c:pt idx="28154">
                  <c:v>-91.567000000000007</c:v>
                </c:pt>
                <c:pt idx="28155">
                  <c:v>-91.564999999999998</c:v>
                </c:pt>
                <c:pt idx="28156">
                  <c:v>-91.563000000000002</c:v>
                </c:pt>
                <c:pt idx="28157">
                  <c:v>-91.561000000000007</c:v>
                </c:pt>
                <c:pt idx="28158">
                  <c:v>-91.558999999999997</c:v>
                </c:pt>
                <c:pt idx="28159">
                  <c:v>-91.557000000000002</c:v>
                </c:pt>
                <c:pt idx="28160">
                  <c:v>-91.555000000000007</c:v>
                </c:pt>
                <c:pt idx="28161">
                  <c:v>-91.552999999999997</c:v>
                </c:pt>
                <c:pt idx="28162">
                  <c:v>-91.551000000000002</c:v>
                </c:pt>
                <c:pt idx="28163">
                  <c:v>-91.549000000000007</c:v>
                </c:pt>
                <c:pt idx="28164">
                  <c:v>-91.546999999999997</c:v>
                </c:pt>
                <c:pt idx="28165">
                  <c:v>-91.545000000000002</c:v>
                </c:pt>
                <c:pt idx="28166">
                  <c:v>-91.543000000000006</c:v>
                </c:pt>
                <c:pt idx="28167">
                  <c:v>-91.540999999999997</c:v>
                </c:pt>
                <c:pt idx="28168">
                  <c:v>-91.539000000000001</c:v>
                </c:pt>
                <c:pt idx="28169">
                  <c:v>-91.537000000000006</c:v>
                </c:pt>
                <c:pt idx="28170">
                  <c:v>-91.534999999999997</c:v>
                </c:pt>
                <c:pt idx="28171">
                  <c:v>-91.533000000000001</c:v>
                </c:pt>
                <c:pt idx="28172">
                  <c:v>-91.531000000000006</c:v>
                </c:pt>
                <c:pt idx="28173">
                  <c:v>-91.528999999999996</c:v>
                </c:pt>
                <c:pt idx="28174">
                  <c:v>-91.527000000000001</c:v>
                </c:pt>
                <c:pt idx="28175">
                  <c:v>-91.525000000000006</c:v>
                </c:pt>
                <c:pt idx="28176">
                  <c:v>-91.522999999999996</c:v>
                </c:pt>
                <c:pt idx="28177">
                  <c:v>-91.521000000000001</c:v>
                </c:pt>
                <c:pt idx="28178">
                  <c:v>-91.519000000000005</c:v>
                </c:pt>
                <c:pt idx="28179">
                  <c:v>-91.516999999999996</c:v>
                </c:pt>
                <c:pt idx="28180">
                  <c:v>-91.515000000000001</c:v>
                </c:pt>
                <c:pt idx="28181">
                  <c:v>-91.513000000000005</c:v>
                </c:pt>
                <c:pt idx="28182">
                  <c:v>-91.510999999999996</c:v>
                </c:pt>
                <c:pt idx="28183">
                  <c:v>-91.509</c:v>
                </c:pt>
                <c:pt idx="28184">
                  <c:v>-91.507000000000005</c:v>
                </c:pt>
                <c:pt idx="28185">
                  <c:v>-91.504999999999995</c:v>
                </c:pt>
                <c:pt idx="28186">
                  <c:v>-91.503</c:v>
                </c:pt>
                <c:pt idx="28187">
                  <c:v>-91.501000000000005</c:v>
                </c:pt>
                <c:pt idx="28188">
                  <c:v>-91.498999999999995</c:v>
                </c:pt>
                <c:pt idx="28189">
                  <c:v>-91.497</c:v>
                </c:pt>
                <c:pt idx="28190">
                  <c:v>-91.495000000000005</c:v>
                </c:pt>
                <c:pt idx="28191">
                  <c:v>-91.492999999999995</c:v>
                </c:pt>
                <c:pt idx="28192">
                  <c:v>-91.491</c:v>
                </c:pt>
                <c:pt idx="28193">
                  <c:v>-91.489000000000004</c:v>
                </c:pt>
                <c:pt idx="28194">
                  <c:v>-91.486999999999995</c:v>
                </c:pt>
                <c:pt idx="28195">
                  <c:v>-91.484999999999999</c:v>
                </c:pt>
                <c:pt idx="28196">
                  <c:v>-91.483000000000004</c:v>
                </c:pt>
                <c:pt idx="28197">
                  <c:v>-91.480999999999995</c:v>
                </c:pt>
                <c:pt idx="28198">
                  <c:v>-91.478999999999999</c:v>
                </c:pt>
                <c:pt idx="28199">
                  <c:v>-91.477000000000004</c:v>
                </c:pt>
                <c:pt idx="28200">
                  <c:v>-91.474999999999994</c:v>
                </c:pt>
                <c:pt idx="28201">
                  <c:v>-91.472999999999999</c:v>
                </c:pt>
                <c:pt idx="28202">
                  <c:v>-91.471000000000004</c:v>
                </c:pt>
                <c:pt idx="28203">
                  <c:v>-91.468999999999994</c:v>
                </c:pt>
                <c:pt idx="28204">
                  <c:v>-91.466999999999999</c:v>
                </c:pt>
                <c:pt idx="28205">
                  <c:v>-91.465000000000003</c:v>
                </c:pt>
                <c:pt idx="28206">
                  <c:v>-91.462999999999994</c:v>
                </c:pt>
                <c:pt idx="28207">
                  <c:v>-91.460999999999999</c:v>
                </c:pt>
                <c:pt idx="28208">
                  <c:v>-91.459000000000003</c:v>
                </c:pt>
                <c:pt idx="28209">
                  <c:v>-91.456999999999994</c:v>
                </c:pt>
                <c:pt idx="28210">
                  <c:v>-91.454999999999998</c:v>
                </c:pt>
                <c:pt idx="28211">
                  <c:v>-91.453000000000003</c:v>
                </c:pt>
                <c:pt idx="28212">
                  <c:v>-91.450999999999993</c:v>
                </c:pt>
                <c:pt idx="28213">
                  <c:v>-91.448999999999998</c:v>
                </c:pt>
                <c:pt idx="28214">
                  <c:v>-91.447000000000003</c:v>
                </c:pt>
                <c:pt idx="28215">
                  <c:v>-91.444999999999993</c:v>
                </c:pt>
                <c:pt idx="28216">
                  <c:v>-91.442999999999998</c:v>
                </c:pt>
                <c:pt idx="28217">
                  <c:v>-91.441000000000003</c:v>
                </c:pt>
                <c:pt idx="28218">
                  <c:v>-91.438999999999993</c:v>
                </c:pt>
                <c:pt idx="28219">
                  <c:v>-91.436999999999998</c:v>
                </c:pt>
                <c:pt idx="28220">
                  <c:v>-91.435000000000002</c:v>
                </c:pt>
                <c:pt idx="28221">
                  <c:v>-91.432999999999993</c:v>
                </c:pt>
                <c:pt idx="28222">
                  <c:v>-91.430999999999997</c:v>
                </c:pt>
                <c:pt idx="28223">
                  <c:v>-91.429000000000002</c:v>
                </c:pt>
                <c:pt idx="28224">
                  <c:v>-91.426999999999992</c:v>
                </c:pt>
                <c:pt idx="28225">
                  <c:v>-91.424999999999997</c:v>
                </c:pt>
                <c:pt idx="28226">
                  <c:v>-91.423000000000002</c:v>
                </c:pt>
                <c:pt idx="28227">
                  <c:v>-91.420999999999992</c:v>
                </c:pt>
                <c:pt idx="28228">
                  <c:v>-91.418999999999997</c:v>
                </c:pt>
                <c:pt idx="28229">
                  <c:v>-91.417000000000002</c:v>
                </c:pt>
                <c:pt idx="28230">
                  <c:v>-91.414999999999992</c:v>
                </c:pt>
                <c:pt idx="28231">
                  <c:v>-91.412999999999997</c:v>
                </c:pt>
                <c:pt idx="28232">
                  <c:v>-91.411000000000001</c:v>
                </c:pt>
                <c:pt idx="28233">
                  <c:v>-91.408999999999992</c:v>
                </c:pt>
                <c:pt idx="28234">
                  <c:v>-91.406999999999996</c:v>
                </c:pt>
                <c:pt idx="28235">
                  <c:v>-91.405000000000001</c:v>
                </c:pt>
                <c:pt idx="28236">
                  <c:v>-91.402999999999992</c:v>
                </c:pt>
                <c:pt idx="28237">
                  <c:v>-91.40100000000001</c:v>
                </c:pt>
                <c:pt idx="28238">
                  <c:v>-91.399000000000001</c:v>
                </c:pt>
                <c:pt idx="28239">
                  <c:v>-91.396999999999991</c:v>
                </c:pt>
                <c:pt idx="28240">
                  <c:v>-91.39500000000001</c:v>
                </c:pt>
                <c:pt idx="28241">
                  <c:v>-91.393000000000001</c:v>
                </c:pt>
                <c:pt idx="28242">
                  <c:v>-91.390999999999991</c:v>
                </c:pt>
                <c:pt idx="28243">
                  <c:v>-91.38900000000001</c:v>
                </c:pt>
                <c:pt idx="28244">
                  <c:v>-91.387</c:v>
                </c:pt>
                <c:pt idx="28245">
                  <c:v>-91.384999999999991</c:v>
                </c:pt>
                <c:pt idx="28246">
                  <c:v>-91.38300000000001</c:v>
                </c:pt>
                <c:pt idx="28247">
                  <c:v>-91.381</c:v>
                </c:pt>
                <c:pt idx="28248">
                  <c:v>-91.378999999999991</c:v>
                </c:pt>
                <c:pt idx="28249">
                  <c:v>-91.37700000000001</c:v>
                </c:pt>
                <c:pt idx="28250">
                  <c:v>-91.375</c:v>
                </c:pt>
                <c:pt idx="28251">
                  <c:v>-91.37299999999999</c:v>
                </c:pt>
                <c:pt idx="28252">
                  <c:v>-91.371000000000009</c:v>
                </c:pt>
                <c:pt idx="28253">
                  <c:v>-91.369</c:v>
                </c:pt>
                <c:pt idx="28254">
                  <c:v>-91.36699999999999</c:v>
                </c:pt>
                <c:pt idx="28255">
                  <c:v>-91.365000000000009</c:v>
                </c:pt>
                <c:pt idx="28256">
                  <c:v>-91.363</c:v>
                </c:pt>
                <c:pt idx="28257">
                  <c:v>-91.36099999999999</c:v>
                </c:pt>
                <c:pt idx="28258">
                  <c:v>-91.359000000000009</c:v>
                </c:pt>
                <c:pt idx="28259">
                  <c:v>-91.356999999999999</c:v>
                </c:pt>
                <c:pt idx="28260">
                  <c:v>-91.35499999999999</c:v>
                </c:pt>
                <c:pt idx="28261">
                  <c:v>-91.353000000000009</c:v>
                </c:pt>
                <c:pt idx="28262">
                  <c:v>-91.350999999999999</c:v>
                </c:pt>
                <c:pt idx="28263">
                  <c:v>-91.34899999999999</c:v>
                </c:pt>
                <c:pt idx="28264">
                  <c:v>-91.347000000000008</c:v>
                </c:pt>
                <c:pt idx="28265">
                  <c:v>-91.344999999999999</c:v>
                </c:pt>
                <c:pt idx="28266">
                  <c:v>-91.343000000000004</c:v>
                </c:pt>
                <c:pt idx="28267">
                  <c:v>-91.341000000000008</c:v>
                </c:pt>
                <c:pt idx="28268">
                  <c:v>-91.338999999999999</c:v>
                </c:pt>
                <c:pt idx="28269">
                  <c:v>-91.337000000000003</c:v>
                </c:pt>
                <c:pt idx="28270">
                  <c:v>-91.335000000000008</c:v>
                </c:pt>
                <c:pt idx="28271">
                  <c:v>-91.332999999999998</c:v>
                </c:pt>
                <c:pt idx="28272">
                  <c:v>-91.331000000000003</c:v>
                </c:pt>
                <c:pt idx="28273">
                  <c:v>-91.329000000000008</c:v>
                </c:pt>
                <c:pt idx="28274">
                  <c:v>-91.326999999999998</c:v>
                </c:pt>
                <c:pt idx="28275">
                  <c:v>-91.325000000000003</c:v>
                </c:pt>
                <c:pt idx="28276">
                  <c:v>-91.323000000000008</c:v>
                </c:pt>
                <c:pt idx="28277">
                  <c:v>-91.320999999999998</c:v>
                </c:pt>
                <c:pt idx="28278">
                  <c:v>-91.319000000000003</c:v>
                </c:pt>
                <c:pt idx="28279">
                  <c:v>-91.317000000000007</c:v>
                </c:pt>
                <c:pt idx="28280">
                  <c:v>-91.314999999999998</c:v>
                </c:pt>
                <c:pt idx="28281">
                  <c:v>-91.313000000000002</c:v>
                </c:pt>
                <c:pt idx="28282">
                  <c:v>-91.311000000000007</c:v>
                </c:pt>
                <c:pt idx="28283">
                  <c:v>-91.308999999999997</c:v>
                </c:pt>
                <c:pt idx="28284">
                  <c:v>-91.307000000000002</c:v>
                </c:pt>
                <c:pt idx="28285">
                  <c:v>-91.305000000000007</c:v>
                </c:pt>
                <c:pt idx="28286">
                  <c:v>-91.302999999999997</c:v>
                </c:pt>
                <c:pt idx="28287">
                  <c:v>-91.301000000000002</c:v>
                </c:pt>
                <c:pt idx="28288">
                  <c:v>-91.299000000000007</c:v>
                </c:pt>
                <c:pt idx="28289">
                  <c:v>-91.296999999999997</c:v>
                </c:pt>
                <c:pt idx="28290">
                  <c:v>-91.295000000000002</c:v>
                </c:pt>
                <c:pt idx="28291">
                  <c:v>-91.293000000000006</c:v>
                </c:pt>
                <c:pt idx="28292">
                  <c:v>-91.290999999999997</c:v>
                </c:pt>
                <c:pt idx="28293">
                  <c:v>-91.289000000000001</c:v>
                </c:pt>
                <c:pt idx="28294">
                  <c:v>-91.287000000000006</c:v>
                </c:pt>
                <c:pt idx="28295">
                  <c:v>-91.284999999999997</c:v>
                </c:pt>
                <c:pt idx="28296">
                  <c:v>-91.283000000000001</c:v>
                </c:pt>
                <c:pt idx="28297">
                  <c:v>-91.281000000000006</c:v>
                </c:pt>
                <c:pt idx="28298">
                  <c:v>-91.278999999999996</c:v>
                </c:pt>
                <c:pt idx="28299">
                  <c:v>-91.277000000000001</c:v>
                </c:pt>
                <c:pt idx="28300">
                  <c:v>-91.275000000000006</c:v>
                </c:pt>
                <c:pt idx="28301">
                  <c:v>-91.272999999999996</c:v>
                </c:pt>
                <c:pt idx="28302">
                  <c:v>-91.271000000000001</c:v>
                </c:pt>
                <c:pt idx="28303">
                  <c:v>-91.269000000000005</c:v>
                </c:pt>
                <c:pt idx="28304">
                  <c:v>-91.266999999999996</c:v>
                </c:pt>
                <c:pt idx="28305">
                  <c:v>-91.265000000000001</c:v>
                </c:pt>
                <c:pt idx="28306">
                  <c:v>-91.263000000000005</c:v>
                </c:pt>
                <c:pt idx="28307">
                  <c:v>-91.260999999999996</c:v>
                </c:pt>
                <c:pt idx="28308">
                  <c:v>-91.259</c:v>
                </c:pt>
                <c:pt idx="28309">
                  <c:v>-91.257000000000005</c:v>
                </c:pt>
                <c:pt idx="28310">
                  <c:v>-91.254999999999995</c:v>
                </c:pt>
                <c:pt idx="28311">
                  <c:v>-91.253</c:v>
                </c:pt>
                <c:pt idx="28312">
                  <c:v>-91.251000000000005</c:v>
                </c:pt>
                <c:pt idx="28313">
                  <c:v>-91.248999999999995</c:v>
                </c:pt>
                <c:pt idx="28314">
                  <c:v>-91.247</c:v>
                </c:pt>
                <c:pt idx="28315">
                  <c:v>-91.245000000000005</c:v>
                </c:pt>
                <c:pt idx="28316">
                  <c:v>-91.242999999999995</c:v>
                </c:pt>
                <c:pt idx="28317">
                  <c:v>-91.241</c:v>
                </c:pt>
                <c:pt idx="28318">
                  <c:v>-91.239000000000004</c:v>
                </c:pt>
                <c:pt idx="28319">
                  <c:v>-91.236999999999995</c:v>
                </c:pt>
                <c:pt idx="28320">
                  <c:v>-91.234999999999999</c:v>
                </c:pt>
                <c:pt idx="28321">
                  <c:v>-91.233000000000004</c:v>
                </c:pt>
                <c:pt idx="28322">
                  <c:v>-91.230999999999995</c:v>
                </c:pt>
                <c:pt idx="28323">
                  <c:v>-91.228999999999999</c:v>
                </c:pt>
                <c:pt idx="28324">
                  <c:v>-91.227000000000004</c:v>
                </c:pt>
                <c:pt idx="28325">
                  <c:v>-91.224999999999994</c:v>
                </c:pt>
                <c:pt idx="28326">
                  <c:v>-91.222999999999999</c:v>
                </c:pt>
                <c:pt idx="28327">
                  <c:v>-91.221000000000004</c:v>
                </c:pt>
                <c:pt idx="28328">
                  <c:v>-91.218999999999994</c:v>
                </c:pt>
                <c:pt idx="28329">
                  <c:v>-91.216999999999999</c:v>
                </c:pt>
                <c:pt idx="28330">
                  <c:v>-91.215000000000003</c:v>
                </c:pt>
                <c:pt idx="28331">
                  <c:v>-91.212999999999994</c:v>
                </c:pt>
                <c:pt idx="28332">
                  <c:v>-91.210999999999999</c:v>
                </c:pt>
                <c:pt idx="28333">
                  <c:v>-91.209000000000003</c:v>
                </c:pt>
                <c:pt idx="28334">
                  <c:v>-91.206999999999994</c:v>
                </c:pt>
                <c:pt idx="28335">
                  <c:v>-91.204999999999998</c:v>
                </c:pt>
                <c:pt idx="28336">
                  <c:v>-91.203000000000003</c:v>
                </c:pt>
                <c:pt idx="28337">
                  <c:v>-91.200999999999993</c:v>
                </c:pt>
                <c:pt idx="28338">
                  <c:v>-91.198999999999998</c:v>
                </c:pt>
                <c:pt idx="28339">
                  <c:v>-91.197000000000003</c:v>
                </c:pt>
                <c:pt idx="28340">
                  <c:v>-91.194999999999993</c:v>
                </c:pt>
                <c:pt idx="28341">
                  <c:v>-91.192999999999998</c:v>
                </c:pt>
                <c:pt idx="28342">
                  <c:v>-91.191000000000003</c:v>
                </c:pt>
                <c:pt idx="28343">
                  <c:v>-91.188999999999993</c:v>
                </c:pt>
                <c:pt idx="28344">
                  <c:v>-91.186999999999998</c:v>
                </c:pt>
                <c:pt idx="28345">
                  <c:v>-91.185000000000002</c:v>
                </c:pt>
                <c:pt idx="28346">
                  <c:v>-91.182999999999993</c:v>
                </c:pt>
                <c:pt idx="28347">
                  <c:v>-91.180999999999997</c:v>
                </c:pt>
                <c:pt idx="28348">
                  <c:v>-91.179000000000002</c:v>
                </c:pt>
                <c:pt idx="28349">
                  <c:v>-91.176999999999992</c:v>
                </c:pt>
                <c:pt idx="28350">
                  <c:v>-91.174999999999997</c:v>
                </c:pt>
                <c:pt idx="28351">
                  <c:v>-91.173000000000002</c:v>
                </c:pt>
                <c:pt idx="28352">
                  <c:v>-91.170999999999992</c:v>
                </c:pt>
                <c:pt idx="28353">
                  <c:v>-91.168999999999997</c:v>
                </c:pt>
                <c:pt idx="28354">
                  <c:v>-91.167000000000002</c:v>
                </c:pt>
                <c:pt idx="28355">
                  <c:v>-91.164999999999992</c:v>
                </c:pt>
                <c:pt idx="28356">
                  <c:v>-91.162999999999997</c:v>
                </c:pt>
                <c:pt idx="28357">
                  <c:v>-91.161000000000001</c:v>
                </c:pt>
                <c:pt idx="28358">
                  <c:v>-91.158999999999992</c:v>
                </c:pt>
                <c:pt idx="28359">
                  <c:v>-91.156999999999996</c:v>
                </c:pt>
                <c:pt idx="28360">
                  <c:v>-91.155000000000001</c:v>
                </c:pt>
                <c:pt idx="28361">
                  <c:v>-91.152999999999992</c:v>
                </c:pt>
                <c:pt idx="28362">
                  <c:v>-91.15100000000001</c:v>
                </c:pt>
                <c:pt idx="28363">
                  <c:v>-91.149000000000001</c:v>
                </c:pt>
                <c:pt idx="28364">
                  <c:v>-91.146999999999991</c:v>
                </c:pt>
                <c:pt idx="28365">
                  <c:v>-91.14500000000001</c:v>
                </c:pt>
                <c:pt idx="28366">
                  <c:v>-91.143000000000001</c:v>
                </c:pt>
                <c:pt idx="28367">
                  <c:v>-91.140999999999991</c:v>
                </c:pt>
                <c:pt idx="28368">
                  <c:v>-91.13900000000001</c:v>
                </c:pt>
                <c:pt idx="28369">
                  <c:v>-91.137</c:v>
                </c:pt>
                <c:pt idx="28370">
                  <c:v>-91.134999999999991</c:v>
                </c:pt>
                <c:pt idx="28371">
                  <c:v>-91.13300000000001</c:v>
                </c:pt>
                <c:pt idx="28372">
                  <c:v>-91.131</c:v>
                </c:pt>
                <c:pt idx="28373">
                  <c:v>-91.128999999999991</c:v>
                </c:pt>
                <c:pt idx="28374">
                  <c:v>-91.12700000000001</c:v>
                </c:pt>
                <c:pt idx="28375">
                  <c:v>-91.125</c:v>
                </c:pt>
                <c:pt idx="28376">
                  <c:v>-91.12299999999999</c:v>
                </c:pt>
                <c:pt idx="28377">
                  <c:v>-91.121000000000009</c:v>
                </c:pt>
                <c:pt idx="28378">
                  <c:v>-91.119</c:v>
                </c:pt>
                <c:pt idx="28379">
                  <c:v>-91.11699999999999</c:v>
                </c:pt>
                <c:pt idx="28380">
                  <c:v>-91.115000000000009</c:v>
                </c:pt>
                <c:pt idx="28381">
                  <c:v>-91.113</c:v>
                </c:pt>
                <c:pt idx="28382">
                  <c:v>-91.11099999999999</c:v>
                </c:pt>
                <c:pt idx="28383">
                  <c:v>-91.109000000000009</c:v>
                </c:pt>
                <c:pt idx="28384">
                  <c:v>-91.106999999999999</c:v>
                </c:pt>
                <c:pt idx="28385">
                  <c:v>-91.10499999999999</c:v>
                </c:pt>
                <c:pt idx="28386">
                  <c:v>-91.103000000000009</c:v>
                </c:pt>
                <c:pt idx="28387">
                  <c:v>-91.100999999999999</c:v>
                </c:pt>
                <c:pt idx="28388">
                  <c:v>-91.09899999999999</c:v>
                </c:pt>
                <c:pt idx="28389">
                  <c:v>-91.097000000000008</c:v>
                </c:pt>
                <c:pt idx="28390">
                  <c:v>-91.094999999999999</c:v>
                </c:pt>
                <c:pt idx="28391">
                  <c:v>-91.093000000000004</c:v>
                </c:pt>
                <c:pt idx="28392">
                  <c:v>-91.091000000000008</c:v>
                </c:pt>
                <c:pt idx="28393">
                  <c:v>-91.088999999999999</c:v>
                </c:pt>
                <c:pt idx="28394">
                  <c:v>-91.087000000000003</c:v>
                </c:pt>
                <c:pt idx="28395">
                  <c:v>-91.085000000000008</c:v>
                </c:pt>
                <c:pt idx="28396">
                  <c:v>-91.082999999999998</c:v>
                </c:pt>
                <c:pt idx="28397">
                  <c:v>-91.081000000000003</c:v>
                </c:pt>
                <c:pt idx="28398">
                  <c:v>-91.079000000000008</c:v>
                </c:pt>
                <c:pt idx="28399">
                  <c:v>-91.076999999999998</c:v>
                </c:pt>
                <c:pt idx="28400">
                  <c:v>-91.075000000000003</c:v>
                </c:pt>
                <c:pt idx="28401">
                  <c:v>-91.073000000000008</c:v>
                </c:pt>
                <c:pt idx="28402">
                  <c:v>-91.070999999999998</c:v>
                </c:pt>
                <c:pt idx="28403">
                  <c:v>-91.069000000000003</c:v>
                </c:pt>
                <c:pt idx="28404">
                  <c:v>-91.067000000000007</c:v>
                </c:pt>
                <c:pt idx="28405">
                  <c:v>-91.064999999999998</c:v>
                </c:pt>
                <c:pt idx="28406">
                  <c:v>-91.063000000000002</c:v>
                </c:pt>
                <c:pt idx="28407">
                  <c:v>-91.061000000000007</c:v>
                </c:pt>
                <c:pt idx="28408">
                  <c:v>-91.058999999999997</c:v>
                </c:pt>
                <c:pt idx="28409">
                  <c:v>-91.057000000000002</c:v>
                </c:pt>
                <c:pt idx="28410">
                  <c:v>-91.055000000000007</c:v>
                </c:pt>
                <c:pt idx="28411">
                  <c:v>-91.052999999999997</c:v>
                </c:pt>
                <c:pt idx="28412">
                  <c:v>-91.051000000000002</c:v>
                </c:pt>
                <c:pt idx="28413">
                  <c:v>-91.049000000000007</c:v>
                </c:pt>
                <c:pt idx="28414">
                  <c:v>-91.046999999999997</c:v>
                </c:pt>
                <c:pt idx="28415">
                  <c:v>-91.045000000000002</c:v>
                </c:pt>
                <c:pt idx="28416">
                  <c:v>-91.043000000000006</c:v>
                </c:pt>
                <c:pt idx="28417">
                  <c:v>-91.040999999999997</c:v>
                </c:pt>
                <c:pt idx="28418">
                  <c:v>-91.039000000000001</c:v>
                </c:pt>
                <c:pt idx="28419">
                  <c:v>-91.037000000000006</c:v>
                </c:pt>
                <c:pt idx="28420">
                  <c:v>-91.034999999999997</c:v>
                </c:pt>
                <c:pt idx="28421">
                  <c:v>-91.033000000000001</c:v>
                </c:pt>
                <c:pt idx="28422">
                  <c:v>-91.031000000000006</c:v>
                </c:pt>
                <c:pt idx="28423">
                  <c:v>-91.028999999999996</c:v>
                </c:pt>
                <c:pt idx="28424">
                  <c:v>-91.027000000000001</c:v>
                </c:pt>
                <c:pt idx="28425">
                  <c:v>-91.025000000000006</c:v>
                </c:pt>
                <c:pt idx="28426">
                  <c:v>-91.022999999999996</c:v>
                </c:pt>
                <c:pt idx="28427">
                  <c:v>-91.021000000000001</c:v>
                </c:pt>
                <c:pt idx="28428">
                  <c:v>-91.019000000000005</c:v>
                </c:pt>
                <c:pt idx="28429">
                  <c:v>-91.016999999999996</c:v>
                </c:pt>
                <c:pt idx="28430">
                  <c:v>-91.015000000000001</c:v>
                </c:pt>
                <c:pt idx="28431">
                  <c:v>-91.013000000000005</c:v>
                </c:pt>
                <c:pt idx="28432">
                  <c:v>-91.010999999999996</c:v>
                </c:pt>
                <c:pt idx="28433">
                  <c:v>-91.009</c:v>
                </c:pt>
                <c:pt idx="28434">
                  <c:v>-91.007000000000005</c:v>
                </c:pt>
                <c:pt idx="28435">
                  <c:v>-91.004999999999995</c:v>
                </c:pt>
                <c:pt idx="28436">
                  <c:v>-91.003</c:v>
                </c:pt>
                <c:pt idx="28437">
                  <c:v>-91.001000000000005</c:v>
                </c:pt>
                <c:pt idx="28438">
                  <c:v>-90.998999999999995</c:v>
                </c:pt>
                <c:pt idx="28439">
                  <c:v>-90.997</c:v>
                </c:pt>
                <c:pt idx="28440">
                  <c:v>-90.995000000000005</c:v>
                </c:pt>
                <c:pt idx="28441">
                  <c:v>-90.992999999999995</c:v>
                </c:pt>
                <c:pt idx="28442">
                  <c:v>-90.991</c:v>
                </c:pt>
                <c:pt idx="28443">
                  <c:v>-90.989000000000004</c:v>
                </c:pt>
                <c:pt idx="28444">
                  <c:v>-90.986999999999995</c:v>
                </c:pt>
                <c:pt idx="28445">
                  <c:v>-90.984999999999999</c:v>
                </c:pt>
                <c:pt idx="28446">
                  <c:v>-90.983000000000004</c:v>
                </c:pt>
                <c:pt idx="28447">
                  <c:v>-90.980999999999995</c:v>
                </c:pt>
                <c:pt idx="28448">
                  <c:v>-90.978999999999999</c:v>
                </c:pt>
                <c:pt idx="28449">
                  <c:v>-90.977000000000004</c:v>
                </c:pt>
                <c:pt idx="28450">
                  <c:v>-90.974999999999994</c:v>
                </c:pt>
                <c:pt idx="28451">
                  <c:v>-90.972999999999999</c:v>
                </c:pt>
                <c:pt idx="28452">
                  <c:v>-90.971000000000004</c:v>
                </c:pt>
                <c:pt idx="28453">
                  <c:v>-90.968999999999994</c:v>
                </c:pt>
                <c:pt idx="28454">
                  <c:v>-90.966999999999999</c:v>
                </c:pt>
                <c:pt idx="28455">
                  <c:v>-90.965000000000003</c:v>
                </c:pt>
                <c:pt idx="28456">
                  <c:v>-90.962999999999994</c:v>
                </c:pt>
                <c:pt idx="28457">
                  <c:v>-90.960999999999999</c:v>
                </c:pt>
                <c:pt idx="28458">
                  <c:v>-90.959000000000003</c:v>
                </c:pt>
                <c:pt idx="28459">
                  <c:v>-90.956999999999994</c:v>
                </c:pt>
                <c:pt idx="28460">
                  <c:v>-90.954999999999998</c:v>
                </c:pt>
                <c:pt idx="28461">
                  <c:v>-90.953000000000003</c:v>
                </c:pt>
                <c:pt idx="28462">
                  <c:v>-90.950999999999993</c:v>
                </c:pt>
                <c:pt idx="28463">
                  <c:v>-90.948999999999998</c:v>
                </c:pt>
                <c:pt idx="28464">
                  <c:v>-90.947000000000003</c:v>
                </c:pt>
                <c:pt idx="28465">
                  <c:v>-90.944999999999993</c:v>
                </c:pt>
                <c:pt idx="28466">
                  <c:v>-90.942999999999998</c:v>
                </c:pt>
                <c:pt idx="28467">
                  <c:v>-90.941000000000003</c:v>
                </c:pt>
                <c:pt idx="28468">
                  <c:v>-90.938999999999993</c:v>
                </c:pt>
                <c:pt idx="28469">
                  <c:v>-90.936999999999998</c:v>
                </c:pt>
                <c:pt idx="28470">
                  <c:v>-90.935000000000002</c:v>
                </c:pt>
                <c:pt idx="28471">
                  <c:v>-90.932999999999993</c:v>
                </c:pt>
                <c:pt idx="28472">
                  <c:v>-90.930999999999997</c:v>
                </c:pt>
                <c:pt idx="28473">
                  <c:v>-90.929000000000002</c:v>
                </c:pt>
                <c:pt idx="28474">
                  <c:v>-90.926999999999992</c:v>
                </c:pt>
                <c:pt idx="28475">
                  <c:v>-90.924999999999997</c:v>
                </c:pt>
                <c:pt idx="28476">
                  <c:v>-90.923000000000002</c:v>
                </c:pt>
                <c:pt idx="28477">
                  <c:v>-90.920999999999992</c:v>
                </c:pt>
                <c:pt idx="28478">
                  <c:v>-90.918999999999997</c:v>
                </c:pt>
                <c:pt idx="28479">
                  <c:v>-90.917000000000002</c:v>
                </c:pt>
                <c:pt idx="28480">
                  <c:v>-90.914999999999992</c:v>
                </c:pt>
                <c:pt idx="28481">
                  <c:v>-90.912999999999997</c:v>
                </c:pt>
                <c:pt idx="28482">
                  <c:v>-90.911000000000001</c:v>
                </c:pt>
                <c:pt idx="28483">
                  <c:v>-90.908999999999992</c:v>
                </c:pt>
                <c:pt idx="28484">
                  <c:v>-90.906999999999996</c:v>
                </c:pt>
                <c:pt idx="28485">
                  <c:v>-90.905000000000001</c:v>
                </c:pt>
                <c:pt idx="28486">
                  <c:v>-90.902999999999992</c:v>
                </c:pt>
                <c:pt idx="28487">
                  <c:v>-90.90100000000001</c:v>
                </c:pt>
                <c:pt idx="28488">
                  <c:v>-90.899000000000001</c:v>
                </c:pt>
                <c:pt idx="28489">
                  <c:v>-90.896999999999991</c:v>
                </c:pt>
                <c:pt idx="28490">
                  <c:v>-90.89500000000001</c:v>
                </c:pt>
                <c:pt idx="28491">
                  <c:v>-90.893000000000001</c:v>
                </c:pt>
                <c:pt idx="28492">
                  <c:v>-90.890999999999991</c:v>
                </c:pt>
                <c:pt idx="28493">
                  <c:v>-90.88900000000001</c:v>
                </c:pt>
                <c:pt idx="28494">
                  <c:v>-90.887</c:v>
                </c:pt>
                <c:pt idx="28495">
                  <c:v>-90.884999999999991</c:v>
                </c:pt>
                <c:pt idx="28496">
                  <c:v>-90.88300000000001</c:v>
                </c:pt>
                <c:pt idx="28497">
                  <c:v>-90.881</c:v>
                </c:pt>
                <c:pt idx="28498">
                  <c:v>-90.878999999999991</c:v>
                </c:pt>
                <c:pt idx="28499">
                  <c:v>-90.87700000000001</c:v>
                </c:pt>
                <c:pt idx="28500">
                  <c:v>-90.875</c:v>
                </c:pt>
                <c:pt idx="28501">
                  <c:v>-90.87299999999999</c:v>
                </c:pt>
                <c:pt idx="28502">
                  <c:v>-90.871000000000009</c:v>
                </c:pt>
                <c:pt idx="28503">
                  <c:v>-90.869</c:v>
                </c:pt>
                <c:pt idx="28504">
                  <c:v>-90.86699999999999</c:v>
                </c:pt>
                <c:pt idx="28505">
                  <c:v>-90.865000000000009</c:v>
                </c:pt>
                <c:pt idx="28506">
                  <c:v>-90.863</c:v>
                </c:pt>
                <c:pt idx="28507">
                  <c:v>-90.86099999999999</c:v>
                </c:pt>
                <c:pt idx="28508">
                  <c:v>-90.859000000000009</c:v>
                </c:pt>
                <c:pt idx="28509">
                  <c:v>-90.856999999999999</c:v>
                </c:pt>
                <c:pt idx="28510">
                  <c:v>-90.85499999999999</c:v>
                </c:pt>
                <c:pt idx="28511">
                  <c:v>-90.853000000000009</c:v>
                </c:pt>
                <c:pt idx="28512">
                  <c:v>-90.850999999999999</c:v>
                </c:pt>
                <c:pt idx="28513">
                  <c:v>-90.84899999999999</c:v>
                </c:pt>
                <c:pt idx="28514">
                  <c:v>-90.847000000000008</c:v>
                </c:pt>
                <c:pt idx="28515">
                  <c:v>-90.844999999999999</c:v>
                </c:pt>
                <c:pt idx="28516">
                  <c:v>-90.843000000000004</c:v>
                </c:pt>
                <c:pt idx="28517">
                  <c:v>-90.841000000000008</c:v>
                </c:pt>
                <c:pt idx="28518">
                  <c:v>-90.838999999999999</c:v>
                </c:pt>
                <c:pt idx="28519">
                  <c:v>-90.837000000000003</c:v>
                </c:pt>
                <c:pt idx="28520">
                  <c:v>-90.835000000000008</c:v>
                </c:pt>
                <c:pt idx="28521">
                  <c:v>-90.832999999999998</c:v>
                </c:pt>
                <c:pt idx="28522">
                  <c:v>-90.831000000000003</c:v>
                </c:pt>
                <c:pt idx="28523">
                  <c:v>-90.829000000000008</c:v>
                </c:pt>
                <c:pt idx="28524">
                  <c:v>-90.826999999999998</c:v>
                </c:pt>
                <c:pt idx="28525">
                  <c:v>-90.825000000000003</c:v>
                </c:pt>
                <c:pt idx="28526">
                  <c:v>-90.823000000000008</c:v>
                </c:pt>
                <c:pt idx="28527">
                  <c:v>-90.820999999999998</c:v>
                </c:pt>
                <c:pt idx="28528">
                  <c:v>-90.819000000000003</c:v>
                </c:pt>
                <c:pt idx="28529">
                  <c:v>-90.817000000000007</c:v>
                </c:pt>
                <c:pt idx="28530">
                  <c:v>-90.814999999999998</c:v>
                </c:pt>
                <c:pt idx="28531">
                  <c:v>-90.813000000000002</c:v>
                </c:pt>
                <c:pt idx="28532">
                  <c:v>-90.811000000000007</c:v>
                </c:pt>
                <c:pt idx="28533">
                  <c:v>-90.808999999999997</c:v>
                </c:pt>
                <c:pt idx="28534">
                  <c:v>-90.807000000000002</c:v>
                </c:pt>
                <c:pt idx="28535">
                  <c:v>-90.805000000000007</c:v>
                </c:pt>
                <c:pt idx="28536">
                  <c:v>-90.802999999999997</c:v>
                </c:pt>
                <c:pt idx="28537">
                  <c:v>-90.801000000000002</c:v>
                </c:pt>
                <c:pt idx="28538">
                  <c:v>-90.799000000000007</c:v>
                </c:pt>
                <c:pt idx="28539">
                  <c:v>-90.796999999999997</c:v>
                </c:pt>
                <c:pt idx="28540">
                  <c:v>-90.795000000000002</c:v>
                </c:pt>
                <c:pt idx="28541">
                  <c:v>-90.793000000000006</c:v>
                </c:pt>
                <c:pt idx="28542">
                  <c:v>-90.790999999999997</c:v>
                </c:pt>
                <c:pt idx="28543">
                  <c:v>-90.789000000000001</c:v>
                </c:pt>
                <c:pt idx="28544">
                  <c:v>-90.787000000000006</c:v>
                </c:pt>
                <c:pt idx="28545">
                  <c:v>-90.784999999999997</c:v>
                </c:pt>
                <c:pt idx="28546">
                  <c:v>-90.783000000000001</c:v>
                </c:pt>
                <c:pt idx="28547">
                  <c:v>-90.781000000000006</c:v>
                </c:pt>
                <c:pt idx="28548">
                  <c:v>-90.778999999999996</c:v>
                </c:pt>
                <c:pt idx="28549">
                  <c:v>-90.777000000000001</c:v>
                </c:pt>
                <c:pt idx="28550">
                  <c:v>-90.775000000000006</c:v>
                </c:pt>
                <c:pt idx="28551">
                  <c:v>-90.772999999999996</c:v>
                </c:pt>
                <c:pt idx="28552">
                  <c:v>-90.771000000000001</c:v>
                </c:pt>
                <c:pt idx="28553">
                  <c:v>-90.769000000000005</c:v>
                </c:pt>
                <c:pt idx="28554">
                  <c:v>-90.766999999999996</c:v>
                </c:pt>
                <c:pt idx="28555">
                  <c:v>-90.765000000000001</c:v>
                </c:pt>
                <c:pt idx="28556">
                  <c:v>-90.763000000000005</c:v>
                </c:pt>
                <c:pt idx="28557">
                  <c:v>-90.760999999999996</c:v>
                </c:pt>
                <c:pt idx="28558">
                  <c:v>-90.759</c:v>
                </c:pt>
                <c:pt idx="28559">
                  <c:v>-90.757000000000005</c:v>
                </c:pt>
                <c:pt idx="28560">
                  <c:v>-90.754999999999995</c:v>
                </c:pt>
                <c:pt idx="28561">
                  <c:v>-90.753</c:v>
                </c:pt>
                <c:pt idx="28562">
                  <c:v>-90.751000000000005</c:v>
                </c:pt>
                <c:pt idx="28563">
                  <c:v>-90.748999999999995</c:v>
                </c:pt>
                <c:pt idx="28564">
                  <c:v>-90.747</c:v>
                </c:pt>
                <c:pt idx="28565">
                  <c:v>-90.745000000000005</c:v>
                </c:pt>
                <c:pt idx="28566">
                  <c:v>-90.742999999999995</c:v>
                </c:pt>
                <c:pt idx="28567">
                  <c:v>-90.741</c:v>
                </c:pt>
                <c:pt idx="28568">
                  <c:v>-90.739000000000004</c:v>
                </c:pt>
                <c:pt idx="28569">
                  <c:v>-90.736999999999995</c:v>
                </c:pt>
                <c:pt idx="28570">
                  <c:v>-90.734999999999999</c:v>
                </c:pt>
                <c:pt idx="28571">
                  <c:v>-90.733000000000004</c:v>
                </c:pt>
                <c:pt idx="28572">
                  <c:v>-90.730999999999995</c:v>
                </c:pt>
                <c:pt idx="28573">
                  <c:v>-90.728999999999999</c:v>
                </c:pt>
                <c:pt idx="28574">
                  <c:v>-90.727000000000004</c:v>
                </c:pt>
                <c:pt idx="28575">
                  <c:v>-90.724999999999994</c:v>
                </c:pt>
                <c:pt idx="28576">
                  <c:v>-90.722999999999999</c:v>
                </c:pt>
                <c:pt idx="28577">
                  <c:v>-90.721000000000004</c:v>
                </c:pt>
                <c:pt idx="28578">
                  <c:v>-90.718999999999994</c:v>
                </c:pt>
                <c:pt idx="28579">
                  <c:v>-90.716999999999999</c:v>
                </c:pt>
                <c:pt idx="28580">
                  <c:v>-90.715000000000003</c:v>
                </c:pt>
                <c:pt idx="28581">
                  <c:v>-90.712999999999994</c:v>
                </c:pt>
                <c:pt idx="28582">
                  <c:v>-90.710999999999999</c:v>
                </c:pt>
                <c:pt idx="28583">
                  <c:v>-90.709000000000003</c:v>
                </c:pt>
                <c:pt idx="28584">
                  <c:v>-90.706999999999994</c:v>
                </c:pt>
                <c:pt idx="28585">
                  <c:v>-90.704999999999998</c:v>
                </c:pt>
                <c:pt idx="28586">
                  <c:v>-90.703000000000003</c:v>
                </c:pt>
                <c:pt idx="28587">
                  <c:v>-90.700999999999993</c:v>
                </c:pt>
                <c:pt idx="28588">
                  <c:v>-90.698999999999998</c:v>
                </c:pt>
                <c:pt idx="28589">
                  <c:v>-90.697000000000003</c:v>
                </c:pt>
                <c:pt idx="28590">
                  <c:v>-90.694999999999993</c:v>
                </c:pt>
                <c:pt idx="28591">
                  <c:v>-90.692999999999998</c:v>
                </c:pt>
                <c:pt idx="28592">
                  <c:v>-90.691000000000003</c:v>
                </c:pt>
                <c:pt idx="28593">
                  <c:v>-90.688999999999993</c:v>
                </c:pt>
                <c:pt idx="28594">
                  <c:v>-90.686999999999998</c:v>
                </c:pt>
                <c:pt idx="28595">
                  <c:v>-90.685000000000002</c:v>
                </c:pt>
                <c:pt idx="28596">
                  <c:v>-90.682999999999993</c:v>
                </c:pt>
                <c:pt idx="28597">
                  <c:v>-90.680999999999997</c:v>
                </c:pt>
                <c:pt idx="28598">
                  <c:v>-90.679000000000002</c:v>
                </c:pt>
                <c:pt idx="28599">
                  <c:v>-90.676999999999992</c:v>
                </c:pt>
                <c:pt idx="28600">
                  <c:v>-90.674999999999997</c:v>
                </c:pt>
                <c:pt idx="28601">
                  <c:v>-90.673000000000002</c:v>
                </c:pt>
                <c:pt idx="28602">
                  <c:v>-90.670999999999992</c:v>
                </c:pt>
                <c:pt idx="28603">
                  <c:v>-90.668999999999997</c:v>
                </c:pt>
                <c:pt idx="28604">
                  <c:v>-90.667000000000002</c:v>
                </c:pt>
                <c:pt idx="28605">
                  <c:v>-90.664999999999992</c:v>
                </c:pt>
                <c:pt idx="28606">
                  <c:v>-90.662999999999997</c:v>
                </c:pt>
                <c:pt idx="28607">
                  <c:v>-90.661000000000001</c:v>
                </c:pt>
                <c:pt idx="28608">
                  <c:v>-90.658999999999992</c:v>
                </c:pt>
                <c:pt idx="28609">
                  <c:v>-90.656999999999996</c:v>
                </c:pt>
                <c:pt idx="28610">
                  <c:v>-90.655000000000001</c:v>
                </c:pt>
                <c:pt idx="28611">
                  <c:v>-90.652999999999992</c:v>
                </c:pt>
                <c:pt idx="28612">
                  <c:v>-90.65100000000001</c:v>
                </c:pt>
                <c:pt idx="28613">
                  <c:v>-90.649000000000001</c:v>
                </c:pt>
                <c:pt idx="28614">
                  <c:v>-90.646999999999991</c:v>
                </c:pt>
                <c:pt idx="28615">
                  <c:v>-90.64500000000001</c:v>
                </c:pt>
                <c:pt idx="28616">
                  <c:v>-90.643000000000001</c:v>
                </c:pt>
                <c:pt idx="28617">
                  <c:v>-90.640999999999991</c:v>
                </c:pt>
                <c:pt idx="28618">
                  <c:v>-90.63900000000001</c:v>
                </c:pt>
                <c:pt idx="28619">
                  <c:v>-90.637</c:v>
                </c:pt>
                <c:pt idx="28620">
                  <c:v>-90.634999999999991</c:v>
                </c:pt>
                <c:pt idx="28621">
                  <c:v>-90.63300000000001</c:v>
                </c:pt>
                <c:pt idx="28622">
                  <c:v>-90.631</c:v>
                </c:pt>
                <c:pt idx="28623">
                  <c:v>-90.628999999999991</c:v>
                </c:pt>
                <c:pt idx="28624">
                  <c:v>-90.62700000000001</c:v>
                </c:pt>
                <c:pt idx="28625">
                  <c:v>-90.625</c:v>
                </c:pt>
                <c:pt idx="28626">
                  <c:v>-90.62299999999999</c:v>
                </c:pt>
                <c:pt idx="28627">
                  <c:v>-90.621000000000009</c:v>
                </c:pt>
                <c:pt idx="28628">
                  <c:v>-90.619</c:v>
                </c:pt>
                <c:pt idx="28629">
                  <c:v>-90.61699999999999</c:v>
                </c:pt>
                <c:pt idx="28630">
                  <c:v>-90.615000000000009</c:v>
                </c:pt>
                <c:pt idx="28631">
                  <c:v>-90.613</c:v>
                </c:pt>
                <c:pt idx="28632">
                  <c:v>-90.61099999999999</c:v>
                </c:pt>
                <c:pt idx="28633">
                  <c:v>-90.609000000000009</c:v>
                </c:pt>
                <c:pt idx="28634">
                  <c:v>-90.606999999999999</c:v>
                </c:pt>
                <c:pt idx="28635">
                  <c:v>-90.60499999999999</c:v>
                </c:pt>
                <c:pt idx="28636">
                  <c:v>-90.603000000000009</c:v>
                </c:pt>
                <c:pt idx="28637">
                  <c:v>-90.600999999999999</c:v>
                </c:pt>
                <c:pt idx="28638">
                  <c:v>-90.59899999999999</c:v>
                </c:pt>
                <c:pt idx="28639">
                  <c:v>-90.597000000000008</c:v>
                </c:pt>
                <c:pt idx="28640">
                  <c:v>-90.594999999999999</c:v>
                </c:pt>
                <c:pt idx="28641">
                  <c:v>-90.593000000000004</c:v>
                </c:pt>
                <c:pt idx="28642">
                  <c:v>-90.591000000000008</c:v>
                </c:pt>
                <c:pt idx="28643">
                  <c:v>-90.588999999999999</c:v>
                </c:pt>
                <c:pt idx="28644">
                  <c:v>-90.587000000000003</c:v>
                </c:pt>
                <c:pt idx="28645">
                  <c:v>-90.585000000000008</c:v>
                </c:pt>
                <c:pt idx="28646">
                  <c:v>-90.582999999999998</c:v>
                </c:pt>
                <c:pt idx="28647">
                  <c:v>-90.581000000000003</c:v>
                </c:pt>
                <c:pt idx="28648">
                  <c:v>-90.579000000000008</c:v>
                </c:pt>
                <c:pt idx="28649">
                  <c:v>-90.576999999999998</c:v>
                </c:pt>
                <c:pt idx="28650">
                  <c:v>-90.575000000000003</c:v>
                </c:pt>
                <c:pt idx="28651">
                  <c:v>-90.573000000000008</c:v>
                </c:pt>
                <c:pt idx="28652">
                  <c:v>-90.570999999999998</c:v>
                </c:pt>
                <c:pt idx="28653">
                  <c:v>-90.569000000000003</c:v>
                </c:pt>
                <c:pt idx="28654">
                  <c:v>-90.567000000000007</c:v>
                </c:pt>
                <c:pt idx="28655">
                  <c:v>-90.564999999999998</c:v>
                </c:pt>
                <c:pt idx="28656">
                  <c:v>-90.563000000000002</c:v>
                </c:pt>
                <c:pt idx="28657">
                  <c:v>-90.561000000000007</c:v>
                </c:pt>
                <c:pt idx="28658">
                  <c:v>-90.558999999999997</c:v>
                </c:pt>
                <c:pt idx="28659">
                  <c:v>-90.557000000000002</c:v>
                </c:pt>
                <c:pt idx="28660">
                  <c:v>-90.555000000000007</c:v>
                </c:pt>
                <c:pt idx="28661">
                  <c:v>-90.552999999999997</c:v>
                </c:pt>
                <c:pt idx="28662">
                  <c:v>-90.551000000000002</c:v>
                </c:pt>
                <c:pt idx="28663">
                  <c:v>-90.549000000000007</c:v>
                </c:pt>
                <c:pt idx="28664">
                  <c:v>-90.546999999999997</c:v>
                </c:pt>
                <c:pt idx="28665">
                  <c:v>-90.545000000000002</c:v>
                </c:pt>
                <c:pt idx="28666">
                  <c:v>-90.543000000000006</c:v>
                </c:pt>
                <c:pt idx="28667">
                  <c:v>-90.540999999999997</c:v>
                </c:pt>
                <c:pt idx="28668">
                  <c:v>-90.539000000000001</c:v>
                </c:pt>
                <c:pt idx="28669">
                  <c:v>-90.537000000000006</c:v>
                </c:pt>
                <c:pt idx="28670">
                  <c:v>-90.534999999999997</c:v>
                </c:pt>
                <c:pt idx="28671">
                  <c:v>-90.533000000000001</c:v>
                </c:pt>
                <c:pt idx="28672">
                  <c:v>-90.531000000000006</c:v>
                </c:pt>
                <c:pt idx="28673">
                  <c:v>-90.528999999999996</c:v>
                </c:pt>
                <c:pt idx="28674">
                  <c:v>-90.527000000000001</c:v>
                </c:pt>
                <c:pt idx="28675">
                  <c:v>-90.525000000000006</c:v>
                </c:pt>
                <c:pt idx="28676">
                  <c:v>-90.522999999999996</c:v>
                </c:pt>
                <c:pt idx="28677">
                  <c:v>-90.521000000000001</c:v>
                </c:pt>
                <c:pt idx="28678">
                  <c:v>-90.519000000000005</c:v>
                </c:pt>
                <c:pt idx="28679">
                  <c:v>-90.516999999999996</c:v>
                </c:pt>
                <c:pt idx="28680">
                  <c:v>-90.515000000000001</c:v>
                </c:pt>
                <c:pt idx="28681">
                  <c:v>-90.513000000000005</c:v>
                </c:pt>
                <c:pt idx="28682">
                  <c:v>-90.510999999999996</c:v>
                </c:pt>
                <c:pt idx="28683">
                  <c:v>-90.509</c:v>
                </c:pt>
                <c:pt idx="28684">
                  <c:v>-90.507000000000005</c:v>
                </c:pt>
                <c:pt idx="28685">
                  <c:v>-90.504999999999995</c:v>
                </c:pt>
                <c:pt idx="28686">
                  <c:v>-90.503</c:v>
                </c:pt>
                <c:pt idx="28687">
                  <c:v>-90.501000000000005</c:v>
                </c:pt>
                <c:pt idx="28688">
                  <c:v>-90.498999999999995</c:v>
                </c:pt>
                <c:pt idx="28689">
                  <c:v>-90.497</c:v>
                </c:pt>
                <c:pt idx="28690">
                  <c:v>-90.495000000000005</c:v>
                </c:pt>
                <c:pt idx="28691">
                  <c:v>-90.492999999999995</c:v>
                </c:pt>
                <c:pt idx="28692">
                  <c:v>-90.491</c:v>
                </c:pt>
                <c:pt idx="28693">
                  <c:v>-90.489000000000004</c:v>
                </c:pt>
                <c:pt idx="28694">
                  <c:v>-90.486999999999995</c:v>
                </c:pt>
                <c:pt idx="28695">
                  <c:v>-90.484999999999999</c:v>
                </c:pt>
                <c:pt idx="28696">
                  <c:v>-90.483000000000004</c:v>
                </c:pt>
                <c:pt idx="28697">
                  <c:v>-90.480999999999995</c:v>
                </c:pt>
                <c:pt idx="28698">
                  <c:v>-90.478999999999999</c:v>
                </c:pt>
                <c:pt idx="28699">
                  <c:v>-90.477000000000004</c:v>
                </c:pt>
                <c:pt idx="28700">
                  <c:v>-90.474999999999994</c:v>
                </c:pt>
                <c:pt idx="28701">
                  <c:v>-90.472999999999999</c:v>
                </c:pt>
                <c:pt idx="28702">
                  <c:v>-90.471000000000004</c:v>
                </c:pt>
                <c:pt idx="28703">
                  <c:v>-90.468999999999994</c:v>
                </c:pt>
                <c:pt idx="28704">
                  <c:v>-90.466999999999999</c:v>
                </c:pt>
                <c:pt idx="28705">
                  <c:v>-90.465000000000003</c:v>
                </c:pt>
                <c:pt idx="28706">
                  <c:v>-90.462999999999994</c:v>
                </c:pt>
                <c:pt idx="28707">
                  <c:v>-90.460999999999999</c:v>
                </c:pt>
                <c:pt idx="28708">
                  <c:v>-90.459000000000003</c:v>
                </c:pt>
                <c:pt idx="28709">
                  <c:v>-90.456999999999994</c:v>
                </c:pt>
                <c:pt idx="28710">
                  <c:v>-90.454999999999998</c:v>
                </c:pt>
                <c:pt idx="28711">
                  <c:v>-90.453000000000003</c:v>
                </c:pt>
                <c:pt idx="28712">
                  <c:v>-90.450999999999993</c:v>
                </c:pt>
                <c:pt idx="28713">
                  <c:v>-90.448999999999998</c:v>
                </c:pt>
                <c:pt idx="28714">
                  <c:v>-90.447000000000003</c:v>
                </c:pt>
                <c:pt idx="28715">
                  <c:v>-90.444999999999993</c:v>
                </c:pt>
                <c:pt idx="28716">
                  <c:v>-90.442999999999998</c:v>
                </c:pt>
                <c:pt idx="28717">
                  <c:v>-90.441000000000003</c:v>
                </c:pt>
                <c:pt idx="28718">
                  <c:v>-90.438999999999993</c:v>
                </c:pt>
                <c:pt idx="28719">
                  <c:v>-90.436999999999998</c:v>
                </c:pt>
                <c:pt idx="28720">
                  <c:v>-90.435000000000002</c:v>
                </c:pt>
                <c:pt idx="28721">
                  <c:v>-90.432999999999993</c:v>
                </c:pt>
                <c:pt idx="28722">
                  <c:v>-90.430999999999997</c:v>
                </c:pt>
                <c:pt idx="28723">
                  <c:v>-90.429000000000002</c:v>
                </c:pt>
                <c:pt idx="28724">
                  <c:v>-90.426999999999992</c:v>
                </c:pt>
                <c:pt idx="28725">
                  <c:v>-90.424999999999997</c:v>
                </c:pt>
                <c:pt idx="28726">
                  <c:v>-90.423000000000002</c:v>
                </c:pt>
                <c:pt idx="28727">
                  <c:v>-90.420999999999992</c:v>
                </c:pt>
                <c:pt idx="28728">
                  <c:v>-90.418999999999997</c:v>
                </c:pt>
                <c:pt idx="28729">
                  <c:v>-90.417000000000002</c:v>
                </c:pt>
                <c:pt idx="28730">
                  <c:v>-90.414999999999992</c:v>
                </c:pt>
                <c:pt idx="28731">
                  <c:v>-90.412999999999997</c:v>
                </c:pt>
                <c:pt idx="28732">
                  <c:v>-90.411000000000001</c:v>
                </c:pt>
                <c:pt idx="28733">
                  <c:v>-90.408999999999992</c:v>
                </c:pt>
                <c:pt idx="28734">
                  <c:v>-90.406999999999996</c:v>
                </c:pt>
                <c:pt idx="28735">
                  <c:v>-90.405000000000001</c:v>
                </c:pt>
                <c:pt idx="28736">
                  <c:v>-90.402999999999992</c:v>
                </c:pt>
                <c:pt idx="28737">
                  <c:v>-90.40100000000001</c:v>
                </c:pt>
                <c:pt idx="28738">
                  <c:v>-90.399000000000001</c:v>
                </c:pt>
                <c:pt idx="28739">
                  <c:v>-90.396999999999991</c:v>
                </c:pt>
                <c:pt idx="28740">
                  <c:v>-90.39500000000001</c:v>
                </c:pt>
                <c:pt idx="28741">
                  <c:v>-90.393000000000001</c:v>
                </c:pt>
                <c:pt idx="28742">
                  <c:v>-90.390999999999991</c:v>
                </c:pt>
                <c:pt idx="28743">
                  <c:v>-90.38900000000001</c:v>
                </c:pt>
                <c:pt idx="28744">
                  <c:v>-90.387</c:v>
                </c:pt>
                <c:pt idx="28745">
                  <c:v>-90.384999999999991</c:v>
                </c:pt>
                <c:pt idx="28746">
                  <c:v>-90.38300000000001</c:v>
                </c:pt>
                <c:pt idx="28747">
                  <c:v>-90.381</c:v>
                </c:pt>
                <c:pt idx="28748">
                  <c:v>-90.378999999999991</c:v>
                </c:pt>
                <c:pt idx="28749">
                  <c:v>-90.37700000000001</c:v>
                </c:pt>
                <c:pt idx="28750">
                  <c:v>-90.375</c:v>
                </c:pt>
                <c:pt idx="28751">
                  <c:v>-90.37299999999999</c:v>
                </c:pt>
                <c:pt idx="28752">
                  <c:v>-90.371000000000009</c:v>
                </c:pt>
                <c:pt idx="28753">
                  <c:v>-90.369</c:v>
                </c:pt>
                <c:pt idx="28754">
                  <c:v>-90.36699999999999</c:v>
                </c:pt>
                <c:pt idx="28755">
                  <c:v>-90.365000000000009</c:v>
                </c:pt>
                <c:pt idx="28756">
                  <c:v>-90.363</c:v>
                </c:pt>
                <c:pt idx="28757">
                  <c:v>-90.36099999999999</c:v>
                </c:pt>
                <c:pt idx="28758">
                  <c:v>-90.359000000000009</c:v>
                </c:pt>
                <c:pt idx="28759">
                  <c:v>-90.356999999999999</c:v>
                </c:pt>
                <c:pt idx="28760">
                  <c:v>-90.35499999999999</c:v>
                </c:pt>
                <c:pt idx="28761">
                  <c:v>-90.353000000000009</c:v>
                </c:pt>
                <c:pt idx="28762">
                  <c:v>-90.350999999999999</c:v>
                </c:pt>
                <c:pt idx="28763">
                  <c:v>-90.34899999999999</c:v>
                </c:pt>
                <c:pt idx="28764">
                  <c:v>-90.347000000000008</c:v>
                </c:pt>
                <c:pt idx="28765">
                  <c:v>-90.344999999999999</c:v>
                </c:pt>
                <c:pt idx="28766">
                  <c:v>-90.343000000000004</c:v>
                </c:pt>
                <c:pt idx="28767">
                  <c:v>-90.341000000000008</c:v>
                </c:pt>
                <c:pt idx="28768">
                  <c:v>-90.338999999999999</c:v>
                </c:pt>
                <c:pt idx="28769">
                  <c:v>-90.337000000000003</c:v>
                </c:pt>
                <c:pt idx="28770">
                  <c:v>-90.335000000000008</c:v>
                </c:pt>
                <c:pt idx="28771">
                  <c:v>-90.332999999999998</c:v>
                </c:pt>
                <c:pt idx="28772">
                  <c:v>-90.331000000000003</c:v>
                </c:pt>
                <c:pt idx="28773">
                  <c:v>-90.329000000000008</c:v>
                </c:pt>
                <c:pt idx="28774">
                  <c:v>-90.326999999999998</c:v>
                </c:pt>
                <c:pt idx="28775">
                  <c:v>-90.325000000000003</c:v>
                </c:pt>
                <c:pt idx="28776">
                  <c:v>-90.323000000000008</c:v>
                </c:pt>
                <c:pt idx="28777">
                  <c:v>-90.320999999999998</c:v>
                </c:pt>
                <c:pt idx="28778">
                  <c:v>-90.319000000000003</c:v>
                </c:pt>
                <c:pt idx="28779">
                  <c:v>-90.317000000000007</c:v>
                </c:pt>
                <c:pt idx="28780">
                  <c:v>-90.314999999999998</c:v>
                </c:pt>
                <c:pt idx="28781">
                  <c:v>-90.313000000000002</c:v>
                </c:pt>
                <c:pt idx="28782">
                  <c:v>-90.311000000000007</c:v>
                </c:pt>
                <c:pt idx="28783">
                  <c:v>-90.308999999999997</c:v>
                </c:pt>
                <c:pt idx="28784">
                  <c:v>-90.307000000000002</c:v>
                </c:pt>
                <c:pt idx="28785">
                  <c:v>-90.305000000000007</c:v>
                </c:pt>
                <c:pt idx="28786">
                  <c:v>-90.302999999999997</c:v>
                </c:pt>
                <c:pt idx="28787">
                  <c:v>-90.301000000000002</c:v>
                </c:pt>
                <c:pt idx="28788">
                  <c:v>-90.299000000000007</c:v>
                </c:pt>
                <c:pt idx="28789">
                  <c:v>-90.296999999999997</c:v>
                </c:pt>
                <c:pt idx="28790">
                  <c:v>-90.295000000000002</c:v>
                </c:pt>
                <c:pt idx="28791">
                  <c:v>-90.293000000000006</c:v>
                </c:pt>
                <c:pt idx="28792">
                  <c:v>-90.290999999999997</c:v>
                </c:pt>
                <c:pt idx="28793">
                  <c:v>-90.289000000000001</c:v>
                </c:pt>
                <c:pt idx="28794">
                  <c:v>-90.287000000000006</c:v>
                </c:pt>
                <c:pt idx="28795">
                  <c:v>-90.284999999999997</c:v>
                </c:pt>
                <c:pt idx="28796">
                  <c:v>-90.283000000000001</c:v>
                </c:pt>
                <c:pt idx="28797">
                  <c:v>-90.281000000000006</c:v>
                </c:pt>
                <c:pt idx="28798">
                  <c:v>-90.278999999999996</c:v>
                </c:pt>
                <c:pt idx="28799">
                  <c:v>-90.277000000000001</c:v>
                </c:pt>
                <c:pt idx="28800">
                  <c:v>-90.275000000000006</c:v>
                </c:pt>
                <c:pt idx="28801">
                  <c:v>-90.272999999999996</c:v>
                </c:pt>
                <c:pt idx="28802">
                  <c:v>-90.271000000000001</c:v>
                </c:pt>
                <c:pt idx="28803">
                  <c:v>-90.269000000000005</c:v>
                </c:pt>
                <c:pt idx="28804">
                  <c:v>-90.266999999999996</c:v>
                </c:pt>
                <c:pt idx="28805">
                  <c:v>-90.265000000000001</c:v>
                </c:pt>
                <c:pt idx="28806">
                  <c:v>-90.263000000000005</c:v>
                </c:pt>
                <c:pt idx="28807">
                  <c:v>-90.260999999999996</c:v>
                </c:pt>
                <c:pt idx="28808">
                  <c:v>-90.259</c:v>
                </c:pt>
                <c:pt idx="28809">
                  <c:v>-90.257000000000005</c:v>
                </c:pt>
                <c:pt idx="28810">
                  <c:v>-90.254999999999995</c:v>
                </c:pt>
                <c:pt idx="28811">
                  <c:v>-90.253</c:v>
                </c:pt>
                <c:pt idx="28812">
                  <c:v>-90.251000000000005</c:v>
                </c:pt>
                <c:pt idx="28813">
                  <c:v>-90.248999999999995</c:v>
                </c:pt>
                <c:pt idx="28814">
                  <c:v>-90.247</c:v>
                </c:pt>
                <c:pt idx="28815">
                  <c:v>-90.245000000000005</c:v>
                </c:pt>
                <c:pt idx="28816">
                  <c:v>-90.242999999999995</c:v>
                </c:pt>
                <c:pt idx="28817">
                  <c:v>-90.241</c:v>
                </c:pt>
                <c:pt idx="28818">
                  <c:v>-90.239000000000004</c:v>
                </c:pt>
                <c:pt idx="28819">
                  <c:v>-90.236999999999995</c:v>
                </c:pt>
                <c:pt idx="28820">
                  <c:v>-90.234999999999999</c:v>
                </c:pt>
                <c:pt idx="28821">
                  <c:v>-90.233000000000004</c:v>
                </c:pt>
                <c:pt idx="28822">
                  <c:v>-90.230999999999995</c:v>
                </c:pt>
                <c:pt idx="28823">
                  <c:v>-90.228999999999999</c:v>
                </c:pt>
                <c:pt idx="28824">
                  <c:v>-90.227000000000004</c:v>
                </c:pt>
                <c:pt idx="28825">
                  <c:v>-90.224999999999994</c:v>
                </c:pt>
                <c:pt idx="28826">
                  <c:v>-90.222999999999999</c:v>
                </c:pt>
                <c:pt idx="28827">
                  <c:v>-90.221000000000004</c:v>
                </c:pt>
                <c:pt idx="28828">
                  <c:v>-90.218999999999994</c:v>
                </c:pt>
                <c:pt idx="28829">
                  <c:v>-90.216999999999999</c:v>
                </c:pt>
                <c:pt idx="28830">
                  <c:v>-90.215000000000003</c:v>
                </c:pt>
                <c:pt idx="28831">
                  <c:v>-90.212999999999994</c:v>
                </c:pt>
                <c:pt idx="28832">
                  <c:v>-90.210999999999999</c:v>
                </c:pt>
                <c:pt idx="28833">
                  <c:v>-90.209000000000003</c:v>
                </c:pt>
                <c:pt idx="28834">
                  <c:v>-90.206999999999994</c:v>
                </c:pt>
                <c:pt idx="28835">
                  <c:v>-90.204999999999998</c:v>
                </c:pt>
                <c:pt idx="28836">
                  <c:v>-90.203000000000003</c:v>
                </c:pt>
                <c:pt idx="28837">
                  <c:v>-90.200999999999993</c:v>
                </c:pt>
                <c:pt idx="28838">
                  <c:v>-90.198999999999998</c:v>
                </c:pt>
                <c:pt idx="28839">
                  <c:v>-90.197000000000003</c:v>
                </c:pt>
                <c:pt idx="28840">
                  <c:v>-90.194999999999993</c:v>
                </c:pt>
                <c:pt idx="28841">
                  <c:v>-90.192999999999998</c:v>
                </c:pt>
                <c:pt idx="28842">
                  <c:v>-90.191000000000003</c:v>
                </c:pt>
                <c:pt idx="28843">
                  <c:v>-90.188999999999993</c:v>
                </c:pt>
                <c:pt idx="28844">
                  <c:v>-90.186999999999998</c:v>
                </c:pt>
                <c:pt idx="28845">
                  <c:v>-90.185000000000002</c:v>
                </c:pt>
                <c:pt idx="28846">
                  <c:v>-90.182999999999993</c:v>
                </c:pt>
                <c:pt idx="28847">
                  <c:v>-90.180999999999997</c:v>
                </c:pt>
                <c:pt idx="28848">
                  <c:v>-90.179000000000002</c:v>
                </c:pt>
                <c:pt idx="28849">
                  <c:v>-90.176999999999992</c:v>
                </c:pt>
                <c:pt idx="28850">
                  <c:v>-90.174999999999997</c:v>
                </c:pt>
                <c:pt idx="28851">
                  <c:v>-90.173000000000002</c:v>
                </c:pt>
                <c:pt idx="28852">
                  <c:v>-90.170999999999992</c:v>
                </c:pt>
                <c:pt idx="28853">
                  <c:v>-90.168999999999997</c:v>
                </c:pt>
                <c:pt idx="28854">
                  <c:v>-90.167000000000002</c:v>
                </c:pt>
                <c:pt idx="28855">
                  <c:v>-90.164999999999992</c:v>
                </c:pt>
                <c:pt idx="28856">
                  <c:v>-90.162999999999997</c:v>
                </c:pt>
                <c:pt idx="28857">
                  <c:v>-90.161000000000001</c:v>
                </c:pt>
                <c:pt idx="28858">
                  <c:v>-90.158999999999992</c:v>
                </c:pt>
                <c:pt idx="28859">
                  <c:v>-90.156999999999996</c:v>
                </c:pt>
                <c:pt idx="28860">
                  <c:v>-90.155000000000001</c:v>
                </c:pt>
                <c:pt idx="28861">
                  <c:v>-90.152999999999992</c:v>
                </c:pt>
                <c:pt idx="28862">
                  <c:v>-90.15100000000001</c:v>
                </c:pt>
                <c:pt idx="28863">
                  <c:v>-90.149000000000001</c:v>
                </c:pt>
                <c:pt idx="28864">
                  <c:v>-90.146999999999991</c:v>
                </c:pt>
                <c:pt idx="28865">
                  <c:v>-90.14500000000001</c:v>
                </c:pt>
                <c:pt idx="28866">
                  <c:v>-90.143000000000001</c:v>
                </c:pt>
                <c:pt idx="28867">
                  <c:v>-90.140999999999991</c:v>
                </c:pt>
                <c:pt idx="28868">
                  <c:v>-90.13900000000001</c:v>
                </c:pt>
                <c:pt idx="28869">
                  <c:v>-90.137</c:v>
                </c:pt>
                <c:pt idx="28870">
                  <c:v>-90.134999999999991</c:v>
                </c:pt>
                <c:pt idx="28871">
                  <c:v>-90.13300000000001</c:v>
                </c:pt>
                <c:pt idx="28872">
                  <c:v>-90.131</c:v>
                </c:pt>
                <c:pt idx="28873">
                  <c:v>-90.128999999999991</c:v>
                </c:pt>
                <c:pt idx="28874">
                  <c:v>-90.12700000000001</c:v>
                </c:pt>
                <c:pt idx="28875">
                  <c:v>-90.125</c:v>
                </c:pt>
                <c:pt idx="28876">
                  <c:v>-90.12299999999999</c:v>
                </c:pt>
                <c:pt idx="28877">
                  <c:v>-90.121000000000009</c:v>
                </c:pt>
                <c:pt idx="28878">
                  <c:v>-90.119</c:v>
                </c:pt>
                <c:pt idx="28879">
                  <c:v>-90.11699999999999</c:v>
                </c:pt>
                <c:pt idx="28880">
                  <c:v>-90.115000000000009</c:v>
                </c:pt>
                <c:pt idx="28881">
                  <c:v>-90.113</c:v>
                </c:pt>
                <c:pt idx="28882">
                  <c:v>-90.11099999999999</c:v>
                </c:pt>
                <c:pt idx="28883">
                  <c:v>-90.109000000000009</c:v>
                </c:pt>
                <c:pt idx="28884">
                  <c:v>-90.106999999999999</c:v>
                </c:pt>
                <c:pt idx="28885">
                  <c:v>-90.10499999999999</c:v>
                </c:pt>
                <c:pt idx="28886">
                  <c:v>-90.103000000000009</c:v>
                </c:pt>
                <c:pt idx="28887">
                  <c:v>-90.100999999999999</c:v>
                </c:pt>
                <c:pt idx="28888">
                  <c:v>-90.09899999999999</c:v>
                </c:pt>
                <c:pt idx="28889">
                  <c:v>-90.097000000000008</c:v>
                </c:pt>
                <c:pt idx="28890">
                  <c:v>-90.094999999999999</c:v>
                </c:pt>
                <c:pt idx="28891">
                  <c:v>-90.093000000000004</c:v>
                </c:pt>
                <c:pt idx="28892">
                  <c:v>-90.091000000000008</c:v>
                </c:pt>
                <c:pt idx="28893">
                  <c:v>-90.088999999999999</c:v>
                </c:pt>
                <c:pt idx="28894">
                  <c:v>-90.087000000000003</c:v>
                </c:pt>
                <c:pt idx="28895">
                  <c:v>-90.085000000000008</c:v>
                </c:pt>
                <c:pt idx="28896">
                  <c:v>-90.082999999999998</c:v>
                </c:pt>
                <c:pt idx="28897">
                  <c:v>-90.081000000000003</c:v>
                </c:pt>
                <c:pt idx="28898">
                  <c:v>-90.079000000000008</c:v>
                </c:pt>
                <c:pt idx="28899">
                  <c:v>-90.076999999999998</c:v>
                </c:pt>
                <c:pt idx="28900">
                  <c:v>-90.075000000000003</c:v>
                </c:pt>
                <c:pt idx="28901">
                  <c:v>-90.073000000000008</c:v>
                </c:pt>
                <c:pt idx="28902">
                  <c:v>-90.070999999999998</c:v>
                </c:pt>
                <c:pt idx="28903">
                  <c:v>-90.069000000000003</c:v>
                </c:pt>
                <c:pt idx="28904">
                  <c:v>-90.067000000000007</c:v>
                </c:pt>
                <c:pt idx="28905">
                  <c:v>-90.064999999999998</c:v>
                </c:pt>
                <c:pt idx="28906">
                  <c:v>-90.063000000000002</c:v>
                </c:pt>
                <c:pt idx="28907">
                  <c:v>-90.061000000000007</c:v>
                </c:pt>
                <c:pt idx="28908">
                  <c:v>-90.058999999999997</c:v>
                </c:pt>
                <c:pt idx="28909">
                  <c:v>-90.057000000000002</c:v>
                </c:pt>
                <c:pt idx="28910">
                  <c:v>-90.055000000000007</c:v>
                </c:pt>
                <c:pt idx="28911">
                  <c:v>-90.052999999999997</c:v>
                </c:pt>
                <c:pt idx="28912">
                  <c:v>-90.051000000000002</c:v>
                </c:pt>
                <c:pt idx="28913">
                  <c:v>-90.049000000000007</c:v>
                </c:pt>
                <c:pt idx="28914">
                  <c:v>-90.046999999999997</c:v>
                </c:pt>
                <c:pt idx="28915">
                  <c:v>-90.045000000000002</c:v>
                </c:pt>
                <c:pt idx="28916">
                  <c:v>-90.043000000000006</c:v>
                </c:pt>
                <c:pt idx="28917">
                  <c:v>-90.040999999999997</c:v>
                </c:pt>
                <c:pt idx="28918">
                  <c:v>-90.039000000000001</c:v>
                </c:pt>
                <c:pt idx="28919">
                  <c:v>-90.037000000000006</c:v>
                </c:pt>
                <c:pt idx="28920">
                  <c:v>-90.034999999999997</c:v>
                </c:pt>
                <c:pt idx="28921">
                  <c:v>-90.033000000000001</c:v>
                </c:pt>
                <c:pt idx="28922">
                  <c:v>-90.031000000000006</c:v>
                </c:pt>
                <c:pt idx="28923">
                  <c:v>-90.028999999999996</c:v>
                </c:pt>
                <c:pt idx="28924">
                  <c:v>-90.027000000000001</c:v>
                </c:pt>
                <c:pt idx="28925">
                  <c:v>-90.025000000000006</c:v>
                </c:pt>
                <c:pt idx="28926">
                  <c:v>-90.022999999999996</c:v>
                </c:pt>
                <c:pt idx="28927">
                  <c:v>-90.021000000000001</c:v>
                </c:pt>
                <c:pt idx="28928">
                  <c:v>-90.019000000000005</c:v>
                </c:pt>
                <c:pt idx="28929">
                  <c:v>-90.016999999999996</c:v>
                </c:pt>
                <c:pt idx="28930">
                  <c:v>-90.015000000000001</c:v>
                </c:pt>
                <c:pt idx="28931">
                  <c:v>-90.013000000000005</c:v>
                </c:pt>
                <c:pt idx="28932">
                  <c:v>-90.010999999999996</c:v>
                </c:pt>
                <c:pt idx="28933">
                  <c:v>-90.009</c:v>
                </c:pt>
                <c:pt idx="28934">
                  <c:v>-90.007000000000005</c:v>
                </c:pt>
                <c:pt idx="28935">
                  <c:v>-90.004999999999995</c:v>
                </c:pt>
                <c:pt idx="28936">
                  <c:v>-90.003</c:v>
                </c:pt>
                <c:pt idx="28937">
                  <c:v>-90.001000000000005</c:v>
                </c:pt>
                <c:pt idx="28938">
                  <c:v>-89.998999999999995</c:v>
                </c:pt>
                <c:pt idx="28939">
                  <c:v>-89.997</c:v>
                </c:pt>
                <c:pt idx="28940">
                  <c:v>-89.995000000000005</c:v>
                </c:pt>
                <c:pt idx="28941">
                  <c:v>-89.992999999999995</c:v>
                </c:pt>
                <c:pt idx="28942">
                  <c:v>-89.991</c:v>
                </c:pt>
                <c:pt idx="28943">
                  <c:v>-89.989000000000004</c:v>
                </c:pt>
                <c:pt idx="28944">
                  <c:v>-89.986999999999995</c:v>
                </c:pt>
                <c:pt idx="28945">
                  <c:v>-89.984999999999999</c:v>
                </c:pt>
                <c:pt idx="28946">
                  <c:v>-89.983000000000004</c:v>
                </c:pt>
                <c:pt idx="28947">
                  <c:v>-89.980999999999995</c:v>
                </c:pt>
                <c:pt idx="28948">
                  <c:v>-89.978999999999999</c:v>
                </c:pt>
                <c:pt idx="28949">
                  <c:v>-89.977000000000004</c:v>
                </c:pt>
                <c:pt idx="28950">
                  <c:v>-89.974999999999994</c:v>
                </c:pt>
                <c:pt idx="28951">
                  <c:v>-89.972999999999999</c:v>
                </c:pt>
                <c:pt idx="28952">
                  <c:v>-89.971000000000004</c:v>
                </c:pt>
                <c:pt idx="28953">
                  <c:v>-89.968999999999994</c:v>
                </c:pt>
                <c:pt idx="28954">
                  <c:v>-89.966999999999999</c:v>
                </c:pt>
                <c:pt idx="28955">
                  <c:v>-89.965000000000003</c:v>
                </c:pt>
                <c:pt idx="28956">
                  <c:v>-89.962999999999994</c:v>
                </c:pt>
                <c:pt idx="28957">
                  <c:v>-89.960999999999999</c:v>
                </c:pt>
                <c:pt idx="28958">
                  <c:v>-89.959000000000003</c:v>
                </c:pt>
                <c:pt idx="28959">
                  <c:v>-89.956999999999994</c:v>
                </c:pt>
                <c:pt idx="28960">
                  <c:v>-89.954999999999998</c:v>
                </c:pt>
                <c:pt idx="28961">
                  <c:v>-89.953000000000003</c:v>
                </c:pt>
                <c:pt idx="28962">
                  <c:v>-89.950999999999993</c:v>
                </c:pt>
                <c:pt idx="28963">
                  <c:v>-89.948999999999998</c:v>
                </c:pt>
                <c:pt idx="28964">
                  <c:v>-89.947000000000003</c:v>
                </c:pt>
                <c:pt idx="28965">
                  <c:v>-89.944999999999993</c:v>
                </c:pt>
                <c:pt idx="28966">
                  <c:v>-89.942999999999998</c:v>
                </c:pt>
                <c:pt idx="28967">
                  <c:v>-89.941000000000003</c:v>
                </c:pt>
                <c:pt idx="28968">
                  <c:v>-89.938999999999993</c:v>
                </c:pt>
                <c:pt idx="28969">
                  <c:v>-89.936999999999998</c:v>
                </c:pt>
                <c:pt idx="28970">
                  <c:v>-89.935000000000002</c:v>
                </c:pt>
                <c:pt idx="28971">
                  <c:v>-89.932999999999993</c:v>
                </c:pt>
                <c:pt idx="28972">
                  <c:v>-89.930999999999997</c:v>
                </c:pt>
                <c:pt idx="28973">
                  <c:v>-89.929000000000002</c:v>
                </c:pt>
                <c:pt idx="28974">
                  <c:v>-89.926999999999992</c:v>
                </c:pt>
                <c:pt idx="28975">
                  <c:v>-89.924999999999997</c:v>
                </c:pt>
                <c:pt idx="28976">
                  <c:v>-89.923000000000002</c:v>
                </c:pt>
                <c:pt idx="28977">
                  <c:v>-89.920999999999992</c:v>
                </c:pt>
                <c:pt idx="28978">
                  <c:v>-89.918999999999997</c:v>
                </c:pt>
                <c:pt idx="28979">
                  <c:v>-89.917000000000002</c:v>
                </c:pt>
                <c:pt idx="28980">
                  <c:v>-89.914999999999992</c:v>
                </c:pt>
                <c:pt idx="28981">
                  <c:v>-89.912999999999997</c:v>
                </c:pt>
                <c:pt idx="28982">
                  <c:v>-89.911000000000001</c:v>
                </c:pt>
                <c:pt idx="28983">
                  <c:v>-89.908999999999992</c:v>
                </c:pt>
                <c:pt idx="28984">
                  <c:v>-89.906999999999996</c:v>
                </c:pt>
                <c:pt idx="28985">
                  <c:v>-89.905000000000001</c:v>
                </c:pt>
                <c:pt idx="28986">
                  <c:v>-89.902999999999992</c:v>
                </c:pt>
                <c:pt idx="28987">
                  <c:v>-89.90100000000001</c:v>
                </c:pt>
                <c:pt idx="28988">
                  <c:v>-89.899000000000001</c:v>
                </c:pt>
                <c:pt idx="28989">
                  <c:v>-89.896999999999991</c:v>
                </c:pt>
                <c:pt idx="28990">
                  <c:v>-89.89500000000001</c:v>
                </c:pt>
                <c:pt idx="28991">
                  <c:v>-89.893000000000001</c:v>
                </c:pt>
                <c:pt idx="28992">
                  <c:v>-89.890999999999991</c:v>
                </c:pt>
                <c:pt idx="28993">
                  <c:v>-89.88900000000001</c:v>
                </c:pt>
                <c:pt idx="28994">
                  <c:v>-89.887</c:v>
                </c:pt>
                <c:pt idx="28995">
                  <c:v>-89.884999999999991</c:v>
                </c:pt>
                <c:pt idx="28996">
                  <c:v>-89.88300000000001</c:v>
                </c:pt>
                <c:pt idx="28997">
                  <c:v>-89.881</c:v>
                </c:pt>
                <c:pt idx="28998">
                  <c:v>-89.878999999999991</c:v>
                </c:pt>
                <c:pt idx="28999">
                  <c:v>-89.87700000000001</c:v>
                </c:pt>
                <c:pt idx="29000">
                  <c:v>-89.875</c:v>
                </c:pt>
                <c:pt idx="29001">
                  <c:v>-89.87299999999999</c:v>
                </c:pt>
                <c:pt idx="29002">
                  <c:v>-89.871000000000009</c:v>
                </c:pt>
                <c:pt idx="29003">
                  <c:v>-89.869</c:v>
                </c:pt>
                <c:pt idx="29004">
                  <c:v>-89.86699999999999</c:v>
                </c:pt>
                <c:pt idx="29005">
                  <c:v>-89.865000000000009</c:v>
                </c:pt>
                <c:pt idx="29006">
                  <c:v>-89.863</c:v>
                </c:pt>
                <c:pt idx="29007">
                  <c:v>-89.86099999999999</c:v>
                </c:pt>
                <c:pt idx="29008">
                  <c:v>-89.859000000000009</c:v>
                </c:pt>
                <c:pt idx="29009">
                  <c:v>-89.856999999999999</c:v>
                </c:pt>
                <c:pt idx="29010">
                  <c:v>-89.85499999999999</c:v>
                </c:pt>
                <c:pt idx="29011">
                  <c:v>-89.853000000000009</c:v>
                </c:pt>
                <c:pt idx="29012">
                  <c:v>-89.850999999999999</c:v>
                </c:pt>
                <c:pt idx="29013">
                  <c:v>-89.84899999999999</c:v>
                </c:pt>
                <c:pt idx="29014">
                  <c:v>-89.847000000000008</c:v>
                </c:pt>
                <c:pt idx="29015">
                  <c:v>-89.844999999999999</c:v>
                </c:pt>
                <c:pt idx="29016">
                  <c:v>-89.843000000000004</c:v>
                </c:pt>
                <c:pt idx="29017">
                  <c:v>-89.841000000000008</c:v>
                </c:pt>
                <c:pt idx="29018">
                  <c:v>-89.838999999999999</c:v>
                </c:pt>
                <c:pt idx="29019">
                  <c:v>-89.837000000000003</c:v>
                </c:pt>
                <c:pt idx="29020">
                  <c:v>-89.835000000000008</c:v>
                </c:pt>
                <c:pt idx="29021">
                  <c:v>-89.832999999999998</c:v>
                </c:pt>
                <c:pt idx="29022">
                  <c:v>-89.831000000000003</c:v>
                </c:pt>
                <c:pt idx="29023">
                  <c:v>-89.829000000000008</c:v>
                </c:pt>
                <c:pt idx="29024">
                  <c:v>-89.826999999999998</c:v>
                </c:pt>
                <c:pt idx="29025">
                  <c:v>-89.825000000000003</c:v>
                </c:pt>
                <c:pt idx="29026">
                  <c:v>-89.823000000000008</c:v>
                </c:pt>
                <c:pt idx="29027">
                  <c:v>-89.820999999999998</c:v>
                </c:pt>
                <c:pt idx="29028">
                  <c:v>-89.819000000000003</c:v>
                </c:pt>
                <c:pt idx="29029">
                  <c:v>-89.817000000000007</c:v>
                </c:pt>
                <c:pt idx="29030">
                  <c:v>-89.814999999999998</c:v>
                </c:pt>
                <c:pt idx="29031">
                  <c:v>-89.813000000000002</c:v>
                </c:pt>
                <c:pt idx="29032">
                  <c:v>-89.811000000000007</c:v>
                </c:pt>
                <c:pt idx="29033">
                  <c:v>-89.808999999999997</c:v>
                </c:pt>
                <c:pt idx="29034">
                  <c:v>-89.807000000000002</c:v>
                </c:pt>
                <c:pt idx="29035">
                  <c:v>-89.805000000000007</c:v>
                </c:pt>
                <c:pt idx="29036">
                  <c:v>-89.802999999999997</c:v>
                </c:pt>
                <c:pt idx="29037">
                  <c:v>-89.801000000000002</c:v>
                </c:pt>
                <c:pt idx="29038">
                  <c:v>-89.799000000000007</c:v>
                </c:pt>
                <c:pt idx="29039">
                  <c:v>-89.796999999999997</c:v>
                </c:pt>
                <c:pt idx="29040">
                  <c:v>-89.795000000000002</c:v>
                </c:pt>
                <c:pt idx="29041">
                  <c:v>-89.793000000000006</c:v>
                </c:pt>
                <c:pt idx="29042">
                  <c:v>-89.790999999999997</c:v>
                </c:pt>
                <c:pt idx="29043">
                  <c:v>-89.789000000000001</c:v>
                </c:pt>
                <c:pt idx="29044">
                  <c:v>-89.787000000000006</c:v>
                </c:pt>
                <c:pt idx="29045">
                  <c:v>-89.784999999999997</c:v>
                </c:pt>
                <c:pt idx="29046">
                  <c:v>-89.783000000000001</c:v>
                </c:pt>
                <c:pt idx="29047">
                  <c:v>-89.781000000000006</c:v>
                </c:pt>
                <c:pt idx="29048">
                  <c:v>-89.778999999999996</c:v>
                </c:pt>
                <c:pt idx="29049">
                  <c:v>-89.777000000000001</c:v>
                </c:pt>
                <c:pt idx="29050">
                  <c:v>-89.775000000000006</c:v>
                </c:pt>
                <c:pt idx="29051">
                  <c:v>-89.772999999999996</c:v>
                </c:pt>
                <c:pt idx="29052">
                  <c:v>-89.771000000000001</c:v>
                </c:pt>
                <c:pt idx="29053">
                  <c:v>-89.769000000000005</c:v>
                </c:pt>
                <c:pt idx="29054">
                  <c:v>-89.766999999999996</c:v>
                </c:pt>
                <c:pt idx="29055">
                  <c:v>-89.765000000000001</c:v>
                </c:pt>
                <c:pt idx="29056">
                  <c:v>-89.763000000000005</c:v>
                </c:pt>
                <c:pt idx="29057">
                  <c:v>-89.760999999999996</c:v>
                </c:pt>
                <c:pt idx="29058">
                  <c:v>-89.759</c:v>
                </c:pt>
                <c:pt idx="29059">
                  <c:v>-89.757000000000005</c:v>
                </c:pt>
                <c:pt idx="29060">
                  <c:v>-89.754999999999995</c:v>
                </c:pt>
                <c:pt idx="29061">
                  <c:v>-89.753</c:v>
                </c:pt>
                <c:pt idx="29062">
                  <c:v>-89.751000000000005</c:v>
                </c:pt>
                <c:pt idx="29063">
                  <c:v>-89.748999999999995</c:v>
                </c:pt>
                <c:pt idx="29064">
                  <c:v>-89.747</c:v>
                </c:pt>
                <c:pt idx="29065">
                  <c:v>-89.745000000000005</c:v>
                </c:pt>
                <c:pt idx="29066">
                  <c:v>-89.742999999999995</c:v>
                </c:pt>
                <c:pt idx="29067">
                  <c:v>-89.741</c:v>
                </c:pt>
                <c:pt idx="29068">
                  <c:v>-89.739000000000004</c:v>
                </c:pt>
                <c:pt idx="29069">
                  <c:v>-89.736999999999995</c:v>
                </c:pt>
                <c:pt idx="29070">
                  <c:v>-89.734999999999999</c:v>
                </c:pt>
                <c:pt idx="29071">
                  <c:v>-89.733000000000004</c:v>
                </c:pt>
                <c:pt idx="29072">
                  <c:v>-89.730999999999995</c:v>
                </c:pt>
                <c:pt idx="29073">
                  <c:v>-89.728999999999999</c:v>
                </c:pt>
                <c:pt idx="29074">
                  <c:v>-89.727000000000004</c:v>
                </c:pt>
                <c:pt idx="29075">
                  <c:v>-89.724999999999994</c:v>
                </c:pt>
                <c:pt idx="29076">
                  <c:v>-89.722999999999999</c:v>
                </c:pt>
                <c:pt idx="29077">
                  <c:v>-89.721000000000004</c:v>
                </c:pt>
                <c:pt idx="29078">
                  <c:v>-89.718999999999994</c:v>
                </c:pt>
                <c:pt idx="29079">
                  <c:v>-89.716999999999999</c:v>
                </c:pt>
                <c:pt idx="29080">
                  <c:v>-89.715000000000003</c:v>
                </c:pt>
                <c:pt idx="29081">
                  <c:v>-89.712999999999994</c:v>
                </c:pt>
                <c:pt idx="29082">
                  <c:v>-89.710999999999999</c:v>
                </c:pt>
                <c:pt idx="29083">
                  <c:v>-89.709000000000003</c:v>
                </c:pt>
                <c:pt idx="29084">
                  <c:v>-89.706999999999994</c:v>
                </c:pt>
                <c:pt idx="29085">
                  <c:v>-89.704999999999998</c:v>
                </c:pt>
                <c:pt idx="29086">
                  <c:v>-89.703000000000003</c:v>
                </c:pt>
                <c:pt idx="29087">
                  <c:v>-89.700999999999993</c:v>
                </c:pt>
                <c:pt idx="29088">
                  <c:v>-89.698999999999998</c:v>
                </c:pt>
                <c:pt idx="29089">
                  <c:v>-89.697000000000003</c:v>
                </c:pt>
                <c:pt idx="29090">
                  <c:v>-89.694999999999993</c:v>
                </c:pt>
                <c:pt idx="29091">
                  <c:v>-89.692999999999998</c:v>
                </c:pt>
                <c:pt idx="29092">
                  <c:v>-89.691000000000003</c:v>
                </c:pt>
                <c:pt idx="29093">
                  <c:v>-89.688999999999993</c:v>
                </c:pt>
                <c:pt idx="29094">
                  <c:v>-89.686999999999998</c:v>
                </c:pt>
                <c:pt idx="29095">
                  <c:v>-89.685000000000002</c:v>
                </c:pt>
                <c:pt idx="29096">
                  <c:v>-89.682999999999993</c:v>
                </c:pt>
                <c:pt idx="29097">
                  <c:v>-89.680999999999997</c:v>
                </c:pt>
                <c:pt idx="29098">
                  <c:v>-89.679000000000002</c:v>
                </c:pt>
                <c:pt idx="29099">
                  <c:v>-89.676999999999992</c:v>
                </c:pt>
                <c:pt idx="29100">
                  <c:v>-89.674999999999997</c:v>
                </c:pt>
                <c:pt idx="29101">
                  <c:v>-89.673000000000002</c:v>
                </c:pt>
                <c:pt idx="29102">
                  <c:v>-89.670999999999992</c:v>
                </c:pt>
                <c:pt idx="29103">
                  <c:v>-89.668999999999997</c:v>
                </c:pt>
                <c:pt idx="29104">
                  <c:v>-89.667000000000002</c:v>
                </c:pt>
                <c:pt idx="29105">
                  <c:v>-89.664999999999992</c:v>
                </c:pt>
                <c:pt idx="29106">
                  <c:v>-89.662999999999997</c:v>
                </c:pt>
                <c:pt idx="29107">
                  <c:v>-89.661000000000001</c:v>
                </c:pt>
                <c:pt idx="29108">
                  <c:v>-89.658999999999992</c:v>
                </c:pt>
                <c:pt idx="29109">
                  <c:v>-89.656999999999996</c:v>
                </c:pt>
                <c:pt idx="29110">
                  <c:v>-89.655000000000001</c:v>
                </c:pt>
                <c:pt idx="29111">
                  <c:v>-89.652999999999992</c:v>
                </c:pt>
                <c:pt idx="29112">
                  <c:v>-89.65100000000001</c:v>
                </c:pt>
                <c:pt idx="29113">
                  <c:v>-89.649000000000001</c:v>
                </c:pt>
                <c:pt idx="29114">
                  <c:v>-89.646999999999991</c:v>
                </c:pt>
                <c:pt idx="29115">
                  <c:v>-89.64500000000001</c:v>
                </c:pt>
                <c:pt idx="29116">
                  <c:v>-89.643000000000001</c:v>
                </c:pt>
                <c:pt idx="29117">
                  <c:v>-89.640999999999991</c:v>
                </c:pt>
                <c:pt idx="29118">
                  <c:v>-89.63900000000001</c:v>
                </c:pt>
                <c:pt idx="29119">
                  <c:v>-89.637</c:v>
                </c:pt>
                <c:pt idx="29120">
                  <c:v>-89.634999999999991</c:v>
                </c:pt>
                <c:pt idx="29121">
                  <c:v>-89.63300000000001</c:v>
                </c:pt>
                <c:pt idx="29122">
                  <c:v>-89.631</c:v>
                </c:pt>
                <c:pt idx="29123">
                  <c:v>-89.628999999999991</c:v>
                </c:pt>
                <c:pt idx="29124">
                  <c:v>-89.62700000000001</c:v>
                </c:pt>
                <c:pt idx="29125">
                  <c:v>-89.625</c:v>
                </c:pt>
                <c:pt idx="29126">
                  <c:v>-89.62299999999999</c:v>
                </c:pt>
                <c:pt idx="29127">
                  <c:v>-89.621000000000009</c:v>
                </c:pt>
                <c:pt idx="29128">
                  <c:v>-89.619</c:v>
                </c:pt>
                <c:pt idx="29129">
                  <c:v>-89.61699999999999</c:v>
                </c:pt>
                <c:pt idx="29130">
                  <c:v>-89.615000000000009</c:v>
                </c:pt>
                <c:pt idx="29131">
                  <c:v>-89.613</c:v>
                </c:pt>
                <c:pt idx="29132">
                  <c:v>-89.61099999999999</c:v>
                </c:pt>
                <c:pt idx="29133">
                  <c:v>-89.609000000000009</c:v>
                </c:pt>
                <c:pt idx="29134">
                  <c:v>-89.606999999999999</c:v>
                </c:pt>
                <c:pt idx="29135">
                  <c:v>-89.60499999999999</c:v>
                </c:pt>
                <c:pt idx="29136">
                  <c:v>-89.603000000000009</c:v>
                </c:pt>
                <c:pt idx="29137">
                  <c:v>-89.600999999999999</c:v>
                </c:pt>
                <c:pt idx="29138">
                  <c:v>-89.59899999999999</c:v>
                </c:pt>
                <c:pt idx="29139">
                  <c:v>-89.597000000000008</c:v>
                </c:pt>
                <c:pt idx="29140">
                  <c:v>-89.594999999999999</c:v>
                </c:pt>
                <c:pt idx="29141">
                  <c:v>-89.593000000000004</c:v>
                </c:pt>
                <c:pt idx="29142">
                  <c:v>-89.591000000000008</c:v>
                </c:pt>
                <c:pt idx="29143">
                  <c:v>-89.588999999999999</c:v>
                </c:pt>
                <c:pt idx="29144">
                  <c:v>-89.587000000000003</c:v>
                </c:pt>
                <c:pt idx="29145">
                  <c:v>-89.585000000000008</c:v>
                </c:pt>
                <c:pt idx="29146">
                  <c:v>-89.582999999999998</c:v>
                </c:pt>
                <c:pt idx="29147">
                  <c:v>-89.581000000000003</c:v>
                </c:pt>
                <c:pt idx="29148">
                  <c:v>-89.579000000000008</c:v>
                </c:pt>
                <c:pt idx="29149">
                  <c:v>-89.576999999999998</c:v>
                </c:pt>
                <c:pt idx="29150">
                  <c:v>-89.575000000000003</c:v>
                </c:pt>
                <c:pt idx="29151">
                  <c:v>-89.573000000000008</c:v>
                </c:pt>
                <c:pt idx="29152">
                  <c:v>-89.570999999999998</c:v>
                </c:pt>
                <c:pt idx="29153">
                  <c:v>-89.569000000000003</c:v>
                </c:pt>
                <c:pt idx="29154">
                  <c:v>-89.567000000000007</c:v>
                </c:pt>
                <c:pt idx="29155">
                  <c:v>-89.564999999999998</c:v>
                </c:pt>
                <c:pt idx="29156">
                  <c:v>-89.563000000000002</c:v>
                </c:pt>
                <c:pt idx="29157">
                  <c:v>-89.561000000000007</c:v>
                </c:pt>
                <c:pt idx="29158">
                  <c:v>-89.558999999999997</c:v>
                </c:pt>
                <c:pt idx="29159">
                  <c:v>-89.557000000000002</c:v>
                </c:pt>
                <c:pt idx="29160">
                  <c:v>-89.555000000000007</c:v>
                </c:pt>
                <c:pt idx="29161">
                  <c:v>-89.552999999999997</c:v>
                </c:pt>
                <c:pt idx="29162">
                  <c:v>-89.551000000000002</c:v>
                </c:pt>
                <c:pt idx="29163">
                  <c:v>-89.549000000000007</c:v>
                </c:pt>
                <c:pt idx="29164">
                  <c:v>-89.546999999999997</c:v>
                </c:pt>
                <c:pt idx="29165">
                  <c:v>-89.545000000000002</c:v>
                </c:pt>
                <c:pt idx="29166">
                  <c:v>-89.543000000000006</c:v>
                </c:pt>
                <c:pt idx="29167">
                  <c:v>-89.540999999999997</c:v>
                </c:pt>
                <c:pt idx="29168">
                  <c:v>-89.539000000000001</c:v>
                </c:pt>
                <c:pt idx="29169">
                  <c:v>-89.537000000000006</c:v>
                </c:pt>
                <c:pt idx="29170">
                  <c:v>-89.534999999999997</c:v>
                </c:pt>
                <c:pt idx="29171">
                  <c:v>-89.533000000000001</c:v>
                </c:pt>
                <c:pt idx="29172">
                  <c:v>-89.531000000000006</c:v>
                </c:pt>
                <c:pt idx="29173">
                  <c:v>-89.528999999999996</c:v>
                </c:pt>
                <c:pt idx="29174">
                  <c:v>-89.527000000000001</c:v>
                </c:pt>
                <c:pt idx="29175">
                  <c:v>-89.525000000000006</c:v>
                </c:pt>
                <c:pt idx="29176">
                  <c:v>-89.522999999999996</c:v>
                </c:pt>
                <c:pt idx="29177">
                  <c:v>-89.521000000000001</c:v>
                </c:pt>
                <c:pt idx="29178">
                  <c:v>-89.519000000000005</c:v>
                </c:pt>
                <c:pt idx="29179">
                  <c:v>-89.516999999999996</c:v>
                </c:pt>
                <c:pt idx="29180">
                  <c:v>-89.515000000000001</c:v>
                </c:pt>
                <c:pt idx="29181">
                  <c:v>-89.513000000000005</c:v>
                </c:pt>
                <c:pt idx="29182">
                  <c:v>-89.510999999999996</c:v>
                </c:pt>
                <c:pt idx="29183">
                  <c:v>-89.509</c:v>
                </c:pt>
                <c:pt idx="29184">
                  <c:v>-89.507000000000005</c:v>
                </c:pt>
                <c:pt idx="29185">
                  <c:v>-89.504999999999995</c:v>
                </c:pt>
                <c:pt idx="29186">
                  <c:v>-89.503</c:v>
                </c:pt>
                <c:pt idx="29187">
                  <c:v>-89.501000000000005</c:v>
                </c:pt>
                <c:pt idx="29188">
                  <c:v>-89.498999999999995</c:v>
                </c:pt>
                <c:pt idx="29189">
                  <c:v>-89.497</c:v>
                </c:pt>
                <c:pt idx="29190">
                  <c:v>-89.495000000000005</c:v>
                </c:pt>
                <c:pt idx="29191">
                  <c:v>-89.492999999999995</c:v>
                </c:pt>
                <c:pt idx="29192">
                  <c:v>-89.491</c:v>
                </c:pt>
                <c:pt idx="29193">
                  <c:v>-89.489000000000004</c:v>
                </c:pt>
                <c:pt idx="29194">
                  <c:v>-89.486999999999995</c:v>
                </c:pt>
                <c:pt idx="29195">
                  <c:v>-89.484999999999999</c:v>
                </c:pt>
                <c:pt idx="29196">
                  <c:v>-89.483000000000004</c:v>
                </c:pt>
                <c:pt idx="29197">
                  <c:v>-89.480999999999995</c:v>
                </c:pt>
                <c:pt idx="29198">
                  <c:v>-89.478999999999999</c:v>
                </c:pt>
                <c:pt idx="29199">
                  <c:v>-89.477000000000004</c:v>
                </c:pt>
                <c:pt idx="29200">
                  <c:v>-89.474999999999994</c:v>
                </c:pt>
                <c:pt idx="29201">
                  <c:v>-89.472999999999999</c:v>
                </c:pt>
                <c:pt idx="29202">
                  <c:v>-89.471000000000004</c:v>
                </c:pt>
                <c:pt idx="29203">
                  <c:v>-89.468999999999994</c:v>
                </c:pt>
                <c:pt idx="29204">
                  <c:v>-89.466999999999999</c:v>
                </c:pt>
                <c:pt idx="29205">
                  <c:v>-89.465000000000003</c:v>
                </c:pt>
                <c:pt idx="29206">
                  <c:v>-89.462999999999994</c:v>
                </c:pt>
                <c:pt idx="29207">
                  <c:v>-89.460999999999999</c:v>
                </c:pt>
                <c:pt idx="29208">
                  <c:v>-89.459000000000003</c:v>
                </c:pt>
                <c:pt idx="29209">
                  <c:v>-89.456999999999994</c:v>
                </c:pt>
                <c:pt idx="29210">
                  <c:v>-89.454999999999998</c:v>
                </c:pt>
                <c:pt idx="29211">
                  <c:v>-89.453000000000003</c:v>
                </c:pt>
                <c:pt idx="29212">
                  <c:v>-89.450999999999993</c:v>
                </c:pt>
                <c:pt idx="29213">
                  <c:v>-89.448999999999998</c:v>
                </c:pt>
                <c:pt idx="29214">
                  <c:v>-89.447000000000003</c:v>
                </c:pt>
                <c:pt idx="29215">
                  <c:v>-89.444999999999993</c:v>
                </c:pt>
                <c:pt idx="29216">
                  <c:v>-89.442999999999998</c:v>
                </c:pt>
                <c:pt idx="29217">
                  <c:v>-89.441000000000003</c:v>
                </c:pt>
                <c:pt idx="29218">
                  <c:v>-89.438999999999993</c:v>
                </c:pt>
                <c:pt idx="29219">
                  <c:v>-89.436999999999998</c:v>
                </c:pt>
                <c:pt idx="29220">
                  <c:v>-89.435000000000002</c:v>
                </c:pt>
                <c:pt idx="29221">
                  <c:v>-89.432999999999993</c:v>
                </c:pt>
                <c:pt idx="29222">
                  <c:v>-89.430999999999997</c:v>
                </c:pt>
                <c:pt idx="29223">
                  <c:v>-89.429000000000002</c:v>
                </c:pt>
                <c:pt idx="29224">
                  <c:v>-89.426999999999992</c:v>
                </c:pt>
                <c:pt idx="29225">
                  <c:v>-89.424999999999997</c:v>
                </c:pt>
                <c:pt idx="29226">
                  <c:v>-89.423000000000002</c:v>
                </c:pt>
                <c:pt idx="29227">
                  <c:v>-89.420999999999992</c:v>
                </c:pt>
                <c:pt idx="29228">
                  <c:v>-89.418999999999997</c:v>
                </c:pt>
                <c:pt idx="29229">
                  <c:v>-89.417000000000002</c:v>
                </c:pt>
                <c:pt idx="29230">
                  <c:v>-89.414999999999992</c:v>
                </c:pt>
                <c:pt idx="29231">
                  <c:v>-89.412999999999997</c:v>
                </c:pt>
                <c:pt idx="29232">
                  <c:v>-89.411000000000001</c:v>
                </c:pt>
                <c:pt idx="29233">
                  <c:v>-89.408999999999992</c:v>
                </c:pt>
                <c:pt idx="29234">
                  <c:v>-89.406999999999996</c:v>
                </c:pt>
                <c:pt idx="29235">
                  <c:v>-89.405000000000001</c:v>
                </c:pt>
                <c:pt idx="29236">
                  <c:v>-89.402999999999992</c:v>
                </c:pt>
                <c:pt idx="29237">
                  <c:v>-89.40100000000001</c:v>
                </c:pt>
                <c:pt idx="29238">
                  <c:v>-89.399000000000001</c:v>
                </c:pt>
                <c:pt idx="29239">
                  <c:v>-89.396999999999991</c:v>
                </c:pt>
                <c:pt idx="29240">
                  <c:v>-89.39500000000001</c:v>
                </c:pt>
                <c:pt idx="29241">
                  <c:v>-89.393000000000001</c:v>
                </c:pt>
                <c:pt idx="29242">
                  <c:v>-89.390999999999991</c:v>
                </c:pt>
                <c:pt idx="29243">
                  <c:v>-89.38900000000001</c:v>
                </c:pt>
                <c:pt idx="29244">
                  <c:v>-89.387</c:v>
                </c:pt>
                <c:pt idx="29245">
                  <c:v>-89.384999999999991</c:v>
                </c:pt>
                <c:pt idx="29246">
                  <c:v>-89.38300000000001</c:v>
                </c:pt>
                <c:pt idx="29247">
                  <c:v>-89.381</c:v>
                </c:pt>
                <c:pt idx="29248">
                  <c:v>-89.378999999999991</c:v>
                </c:pt>
                <c:pt idx="29249">
                  <c:v>-89.37700000000001</c:v>
                </c:pt>
                <c:pt idx="29250">
                  <c:v>-89.375</c:v>
                </c:pt>
                <c:pt idx="29251">
                  <c:v>-89.37299999999999</c:v>
                </c:pt>
                <c:pt idx="29252">
                  <c:v>-89.371000000000009</c:v>
                </c:pt>
                <c:pt idx="29253">
                  <c:v>-89.369</c:v>
                </c:pt>
                <c:pt idx="29254">
                  <c:v>-89.36699999999999</c:v>
                </c:pt>
                <c:pt idx="29255">
                  <c:v>-89.365000000000009</c:v>
                </c:pt>
                <c:pt idx="29256">
                  <c:v>-89.363</c:v>
                </c:pt>
                <c:pt idx="29257">
                  <c:v>-89.36099999999999</c:v>
                </c:pt>
                <c:pt idx="29258">
                  <c:v>-89.359000000000009</c:v>
                </c:pt>
                <c:pt idx="29259">
                  <c:v>-89.356999999999999</c:v>
                </c:pt>
                <c:pt idx="29260">
                  <c:v>-89.35499999999999</c:v>
                </c:pt>
                <c:pt idx="29261">
                  <c:v>-89.353000000000009</c:v>
                </c:pt>
                <c:pt idx="29262">
                  <c:v>-89.350999999999999</c:v>
                </c:pt>
                <c:pt idx="29263">
                  <c:v>-89.34899999999999</c:v>
                </c:pt>
                <c:pt idx="29264">
                  <c:v>-89.347000000000008</c:v>
                </c:pt>
                <c:pt idx="29265">
                  <c:v>-89.344999999999999</c:v>
                </c:pt>
                <c:pt idx="29266">
                  <c:v>-89.343000000000004</c:v>
                </c:pt>
                <c:pt idx="29267">
                  <c:v>-89.341000000000008</c:v>
                </c:pt>
                <c:pt idx="29268">
                  <c:v>-89.338999999999999</c:v>
                </c:pt>
                <c:pt idx="29269">
                  <c:v>-89.337000000000003</c:v>
                </c:pt>
                <c:pt idx="29270">
                  <c:v>-89.335000000000008</c:v>
                </c:pt>
                <c:pt idx="29271">
                  <c:v>-89.332999999999998</c:v>
                </c:pt>
                <c:pt idx="29272">
                  <c:v>-89.331000000000003</c:v>
                </c:pt>
                <c:pt idx="29273">
                  <c:v>-89.329000000000008</c:v>
                </c:pt>
                <c:pt idx="29274">
                  <c:v>-89.326999999999998</c:v>
                </c:pt>
                <c:pt idx="29275">
                  <c:v>-89.325000000000003</c:v>
                </c:pt>
                <c:pt idx="29276">
                  <c:v>-89.323000000000008</c:v>
                </c:pt>
                <c:pt idx="29277">
                  <c:v>-89.320999999999998</c:v>
                </c:pt>
                <c:pt idx="29278">
                  <c:v>-89.319000000000003</c:v>
                </c:pt>
                <c:pt idx="29279">
                  <c:v>-89.317000000000007</c:v>
                </c:pt>
                <c:pt idx="29280">
                  <c:v>-89.314999999999998</c:v>
                </c:pt>
                <c:pt idx="29281">
                  <c:v>-89.313000000000002</c:v>
                </c:pt>
                <c:pt idx="29282">
                  <c:v>-89.311000000000007</c:v>
                </c:pt>
                <c:pt idx="29283">
                  <c:v>-89.308999999999997</c:v>
                </c:pt>
                <c:pt idx="29284">
                  <c:v>-89.307000000000002</c:v>
                </c:pt>
                <c:pt idx="29285">
                  <c:v>-89.305000000000007</c:v>
                </c:pt>
                <c:pt idx="29286">
                  <c:v>-89.302999999999997</c:v>
                </c:pt>
                <c:pt idx="29287">
                  <c:v>-89.301000000000002</c:v>
                </c:pt>
                <c:pt idx="29288">
                  <c:v>-89.299000000000007</c:v>
                </c:pt>
                <c:pt idx="29289">
                  <c:v>-89.296999999999997</c:v>
                </c:pt>
                <c:pt idx="29290">
                  <c:v>-89.295000000000002</c:v>
                </c:pt>
                <c:pt idx="29291">
                  <c:v>-89.293000000000006</c:v>
                </c:pt>
                <c:pt idx="29292">
                  <c:v>-89.290999999999997</c:v>
                </c:pt>
                <c:pt idx="29293">
                  <c:v>-89.289000000000001</c:v>
                </c:pt>
                <c:pt idx="29294">
                  <c:v>-89.287000000000006</c:v>
                </c:pt>
                <c:pt idx="29295">
                  <c:v>-89.284999999999997</c:v>
                </c:pt>
                <c:pt idx="29296">
                  <c:v>-89.283000000000001</c:v>
                </c:pt>
                <c:pt idx="29297">
                  <c:v>-89.281000000000006</c:v>
                </c:pt>
                <c:pt idx="29298">
                  <c:v>-89.278999999999996</c:v>
                </c:pt>
                <c:pt idx="29299">
                  <c:v>-89.277000000000001</c:v>
                </c:pt>
                <c:pt idx="29300">
                  <c:v>-89.275000000000006</c:v>
                </c:pt>
                <c:pt idx="29301">
                  <c:v>-89.272999999999996</c:v>
                </c:pt>
                <c:pt idx="29302">
                  <c:v>-89.271000000000001</c:v>
                </c:pt>
                <c:pt idx="29303">
                  <c:v>-89.269000000000005</c:v>
                </c:pt>
                <c:pt idx="29304">
                  <c:v>-89.266999999999996</c:v>
                </c:pt>
                <c:pt idx="29305">
                  <c:v>-89.265000000000001</c:v>
                </c:pt>
                <c:pt idx="29306">
                  <c:v>-89.263000000000005</c:v>
                </c:pt>
                <c:pt idx="29307">
                  <c:v>-89.260999999999996</c:v>
                </c:pt>
                <c:pt idx="29308">
                  <c:v>-89.259</c:v>
                </c:pt>
                <c:pt idx="29309">
                  <c:v>-89.257000000000005</c:v>
                </c:pt>
                <c:pt idx="29310">
                  <c:v>-89.254999999999995</c:v>
                </c:pt>
                <c:pt idx="29311">
                  <c:v>-89.253</c:v>
                </c:pt>
                <c:pt idx="29312">
                  <c:v>-89.251000000000005</c:v>
                </c:pt>
                <c:pt idx="29313">
                  <c:v>-89.248999999999995</c:v>
                </c:pt>
                <c:pt idx="29314">
                  <c:v>-89.247</c:v>
                </c:pt>
                <c:pt idx="29315">
                  <c:v>-89.245000000000005</c:v>
                </c:pt>
                <c:pt idx="29316">
                  <c:v>-89.242999999999995</c:v>
                </c:pt>
                <c:pt idx="29317">
                  <c:v>-89.241</c:v>
                </c:pt>
                <c:pt idx="29318">
                  <c:v>-89.239000000000004</c:v>
                </c:pt>
                <c:pt idx="29319">
                  <c:v>-89.236999999999995</c:v>
                </c:pt>
                <c:pt idx="29320">
                  <c:v>-89.234999999999999</c:v>
                </c:pt>
                <c:pt idx="29321">
                  <c:v>-89.233000000000004</c:v>
                </c:pt>
                <c:pt idx="29322">
                  <c:v>-89.230999999999995</c:v>
                </c:pt>
                <c:pt idx="29323">
                  <c:v>-89.228999999999999</c:v>
                </c:pt>
                <c:pt idx="29324">
                  <c:v>-89.227000000000004</c:v>
                </c:pt>
                <c:pt idx="29325">
                  <c:v>-89.224999999999994</c:v>
                </c:pt>
                <c:pt idx="29326">
                  <c:v>-89.222999999999999</c:v>
                </c:pt>
                <c:pt idx="29327">
                  <c:v>-89.221000000000004</c:v>
                </c:pt>
                <c:pt idx="29328">
                  <c:v>-89.218999999999994</c:v>
                </c:pt>
                <c:pt idx="29329">
                  <c:v>-89.216999999999999</c:v>
                </c:pt>
                <c:pt idx="29330">
                  <c:v>-89.215000000000003</c:v>
                </c:pt>
                <c:pt idx="29331">
                  <c:v>-89.212999999999994</c:v>
                </c:pt>
                <c:pt idx="29332">
                  <c:v>-89.210999999999999</c:v>
                </c:pt>
                <c:pt idx="29333">
                  <c:v>-89.209000000000003</c:v>
                </c:pt>
                <c:pt idx="29334">
                  <c:v>-89.206999999999994</c:v>
                </c:pt>
                <c:pt idx="29335">
                  <c:v>-89.204999999999998</c:v>
                </c:pt>
                <c:pt idx="29336">
                  <c:v>-89.203000000000003</c:v>
                </c:pt>
                <c:pt idx="29337">
                  <c:v>-89.200999999999993</c:v>
                </c:pt>
                <c:pt idx="29338">
                  <c:v>-89.198999999999998</c:v>
                </c:pt>
                <c:pt idx="29339">
                  <c:v>-89.197000000000003</c:v>
                </c:pt>
                <c:pt idx="29340">
                  <c:v>-89.194999999999993</c:v>
                </c:pt>
                <c:pt idx="29341">
                  <c:v>-89.192999999999998</c:v>
                </c:pt>
                <c:pt idx="29342">
                  <c:v>-89.191000000000003</c:v>
                </c:pt>
                <c:pt idx="29343">
                  <c:v>-89.188999999999993</c:v>
                </c:pt>
                <c:pt idx="29344">
                  <c:v>-89.186999999999998</c:v>
                </c:pt>
                <c:pt idx="29345">
                  <c:v>-89.185000000000002</c:v>
                </c:pt>
                <c:pt idx="29346">
                  <c:v>-89.182999999999993</c:v>
                </c:pt>
                <c:pt idx="29347">
                  <c:v>-89.180999999999997</c:v>
                </c:pt>
                <c:pt idx="29348">
                  <c:v>-89.179000000000002</c:v>
                </c:pt>
                <c:pt idx="29349">
                  <c:v>-89.176999999999992</c:v>
                </c:pt>
                <c:pt idx="29350">
                  <c:v>-89.174999999999997</c:v>
                </c:pt>
                <c:pt idx="29351">
                  <c:v>-89.173000000000002</c:v>
                </c:pt>
                <c:pt idx="29352">
                  <c:v>-89.170999999999992</c:v>
                </c:pt>
                <c:pt idx="29353">
                  <c:v>-89.168999999999997</c:v>
                </c:pt>
                <c:pt idx="29354">
                  <c:v>-89.167000000000002</c:v>
                </c:pt>
                <c:pt idx="29355">
                  <c:v>-89.164999999999992</c:v>
                </c:pt>
                <c:pt idx="29356">
                  <c:v>-89.162999999999997</c:v>
                </c:pt>
                <c:pt idx="29357">
                  <c:v>-89.161000000000001</c:v>
                </c:pt>
                <c:pt idx="29358">
                  <c:v>-89.158999999999992</c:v>
                </c:pt>
                <c:pt idx="29359">
                  <c:v>-89.156999999999996</c:v>
                </c:pt>
                <c:pt idx="29360">
                  <c:v>-89.155000000000001</c:v>
                </c:pt>
                <c:pt idx="29361">
                  <c:v>-89.152999999999992</c:v>
                </c:pt>
                <c:pt idx="29362">
                  <c:v>-89.15100000000001</c:v>
                </c:pt>
                <c:pt idx="29363">
                  <c:v>-89.149000000000001</c:v>
                </c:pt>
                <c:pt idx="29364">
                  <c:v>-89.146999999999991</c:v>
                </c:pt>
                <c:pt idx="29365">
                  <c:v>-89.14500000000001</c:v>
                </c:pt>
                <c:pt idx="29366">
                  <c:v>-89.143000000000001</c:v>
                </c:pt>
                <c:pt idx="29367">
                  <c:v>-89.140999999999991</c:v>
                </c:pt>
                <c:pt idx="29368">
                  <c:v>-89.13900000000001</c:v>
                </c:pt>
                <c:pt idx="29369">
                  <c:v>-89.137</c:v>
                </c:pt>
                <c:pt idx="29370">
                  <c:v>-89.134999999999991</c:v>
                </c:pt>
                <c:pt idx="29371">
                  <c:v>-89.13300000000001</c:v>
                </c:pt>
                <c:pt idx="29372">
                  <c:v>-89.131</c:v>
                </c:pt>
                <c:pt idx="29373">
                  <c:v>-89.128999999999991</c:v>
                </c:pt>
                <c:pt idx="29374">
                  <c:v>-89.12700000000001</c:v>
                </c:pt>
                <c:pt idx="29375">
                  <c:v>-89.125</c:v>
                </c:pt>
                <c:pt idx="29376">
                  <c:v>-89.12299999999999</c:v>
                </c:pt>
                <c:pt idx="29377">
                  <c:v>-89.121000000000009</c:v>
                </c:pt>
                <c:pt idx="29378">
                  <c:v>-89.119</c:v>
                </c:pt>
                <c:pt idx="29379">
                  <c:v>-89.11699999999999</c:v>
                </c:pt>
                <c:pt idx="29380">
                  <c:v>-89.115000000000009</c:v>
                </c:pt>
                <c:pt idx="29381">
                  <c:v>-89.113</c:v>
                </c:pt>
                <c:pt idx="29382">
                  <c:v>-89.11099999999999</c:v>
                </c:pt>
                <c:pt idx="29383">
                  <c:v>-89.109000000000009</c:v>
                </c:pt>
                <c:pt idx="29384">
                  <c:v>-89.106999999999999</c:v>
                </c:pt>
                <c:pt idx="29385">
                  <c:v>-89.10499999999999</c:v>
                </c:pt>
                <c:pt idx="29386">
                  <c:v>-89.103000000000009</c:v>
                </c:pt>
                <c:pt idx="29387">
                  <c:v>-89.100999999999999</c:v>
                </c:pt>
                <c:pt idx="29388">
                  <c:v>-89.09899999999999</c:v>
                </c:pt>
                <c:pt idx="29389">
                  <c:v>-89.097000000000008</c:v>
                </c:pt>
                <c:pt idx="29390">
                  <c:v>-89.094999999999999</c:v>
                </c:pt>
                <c:pt idx="29391">
                  <c:v>-89.093000000000004</c:v>
                </c:pt>
                <c:pt idx="29392">
                  <c:v>-89.091000000000008</c:v>
                </c:pt>
                <c:pt idx="29393">
                  <c:v>-89.088999999999999</c:v>
                </c:pt>
                <c:pt idx="29394">
                  <c:v>-89.087000000000003</c:v>
                </c:pt>
                <c:pt idx="29395">
                  <c:v>-89.085000000000008</c:v>
                </c:pt>
                <c:pt idx="29396">
                  <c:v>-89.082999999999998</c:v>
                </c:pt>
                <c:pt idx="29397">
                  <c:v>-89.081000000000003</c:v>
                </c:pt>
                <c:pt idx="29398">
                  <c:v>-89.079000000000008</c:v>
                </c:pt>
                <c:pt idx="29399">
                  <c:v>-89.076999999999998</c:v>
                </c:pt>
                <c:pt idx="29400">
                  <c:v>-89.075000000000003</c:v>
                </c:pt>
                <c:pt idx="29401">
                  <c:v>-89.073000000000008</c:v>
                </c:pt>
                <c:pt idx="29402">
                  <c:v>-89.070999999999998</c:v>
                </c:pt>
                <c:pt idx="29403">
                  <c:v>-89.069000000000003</c:v>
                </c:pt>
                <c:pt idx="29404">
                  <c:v>-89.067000000000007</c:v>
                </c:pt>
                <c:pt idx="29405">
                  <c:v>-89.064999999999998</c:v>
                </c:pt>
                <c:pt idx="29406">
                  <c:v>-89.063000000000002</c:v>
                </c:pt>
                <c:pt idx="29407">
                  <c:v>-89.061000000000007</c:v>
                </c:pt>
                <c:pt idx="29408">
                  <c:v>-89.058999999999997</c:v>
                </c:pt>
                <c:pt idx="29409">
                  <c:v>-89.057000000000002</c:v>
                </c:pt>
                <c:pt idx="29410">
                  <c:v>-89.055000000000007</c:v>
                </c:pt>
                <c:pt idx="29411">
                  <c:v>-89.052999999999997</c:v>
                </c:pt>
                <c:pt idx="29412">
                  <c:v>-89.051000000000002</c:v>
                </c:pt>
                <c:pt idx="29413">
                  <c:v>-89.049000000000007</c:v>
                </c:pt>
                <c:pt idx="29414">
                  <c:v>-89.046999999999997</c:v>
                </c:pt>
                <c:pt idx="29415">
                  <c:v>-89.045000000000002</c:v>
                </c:pt>
                <c:pt idx="29416">
                  <c:v>-89.043000000000006</c:v>
                </c:pt>
                <c:pt idx="29417">
                  <c:v>-89.040999999999997</c:v>
                </c:pt>
                <c:pt idx="29418">
                  <c:v>-89.039000000000001</c:v>
                </c:pt>
                <c:pt idx="29419">
                  <c:v>-89.037000000000006</c:v>
                </c:pt>
                <c:pt idx="29420">
                  <c:v>-89.034999999999997</c:v>
                </c:pt>
                <c:pt idx="29421">
                  <c:v>-89.033000000000001</c:v>
                </c:pt>
                <c:pt idx="29422">
                  <c:v>-89.031000000000006</c:v>
                </c:pt>
                <c:pt idx="29423">
                  <c:v>-89.028999999999996</c:v>
                </c:pt>
                <c:pt idx="29424">
                  <c:v>-89.027000000000001</c:v>
                </c:pt>
                <c:pt idx="29425">
                  <c:v>-89.025000000000006</c:v>
                </c:pt>
                <c:pt idx="29426">
                  <c:v>-89.022999999999996</c:v>
                </c:pt>
                <c:pt idx="29427">
                  <c:v>-89.021000000000001</c:v>
                </c:pt>
                <c:pt idx="29428">
                  <c:v>-89.019000000000005</c:v>
                </c:pt>
                <c:pt idx="29429">
                  <c:v>-89.016999999999996</c:v>
                </c:pt>
                <c:pt idx="29430">
                  <c:v>-89.015000000000001</c:v>
                </c:pt>
                <c:pt idx="29431">
                  <c:v>-89.013000000000005</c:v>
                </c:pt>
                <c:pt idx="29432">
                  <c:v>-89.010999999999996</c:v>
                </c:pt>
                <c:pt idx="29433">
                  <c:v>-89.009</c:v>
                </c:pt>
                <c:pt idx="29434">
                  <c:v>-89.007000000000005</c:v>
                </c:pt>
                <c:pt idx="29435">
                  <c:v>-89.004999999999995</c:v>
                </c:pt>
                <c:pt idx="29436">
                  <c:v>-89.003</c:v>
                </c:pt>
                <c:pt idx="29437">
                  <c:v>-89.001000000000005</c:v>
                </c:pt>
                <c:pt idx="29438">
                  <c:v>-88.998999999999995</c:v>
                </c:pt>
                <c:pt idx="29439">
                  <c:v>-88.997</c:v>
                </c:pt>
                <c:pt idx="29440">
                  <c:v>-88.995000000000005</c:v>
                </c:pt>
                <c:pt idx="29441">
                  <c:v>-88.992999999999995</c:v>
                </c:pt>
                <c:pt idx="29442">
                  <c:v>-88.991</c:v>
                </c:pt>
                <c:pt idx="29443">
                  <c:v>-88.989000000000004</c:v>
                </c:pt>
                <c:pt idx="29444">
                  <c:v>-88.986999999999995</c:v>
                </c:pt>
                <c:pt idx="29445">
                  <c:v>-88.984999999999999</c:v>
                </c:pt>
                <c:pt idx="29446">
                  <c:v>-88.983000000000004</c:v>
                </c:pt>
                <c:pt idx="29447">
                  <c:v>-88.980999999999995</c:v>
                </c:pt>
                <c:pt idx="29448">
                  <c:v>-88.978999999999999</c:v>
                </c:pt>
                <c:pt idx="29449">
                  <c:v>-88.977000000000004</c:v>
                </c:pt>
                <c:pt idx="29450">
                  <c:v>-88.974999999999994</c:v>
                </c:pt>
                <c:pt idx="29451">
                  <c:v>-88.972999999999999</c:v>
                </c:pt>
                <c:pt idx="29452">
                  <c:v>-88.971000000000004</c:v>
                </c:pt>
                <c:pt idx="29453">
                  <c:v>-88.968999999999994</c:v>
                </c:pt>
                <c:pt idx="29454">
                  <c:v>-88.966999999999999</c:v>
                </c:pt>
                <c:pt idx="29455">
                  <c:v>-88.965000000000003</c:v>
                </c:pt>
                <c:pt idx="29456">
                  <c:v>-88.962999999999994</c:v>
                </c:pt>
                <c:pt idx="29457">
                  <c:v>-88.960999999999999</c:v>
                </c:pt>
                <c:pt idx="29458">
                  <c:v>-88.959000000000003</c:v>
                </c:pt>
                <c:pt idx="29459">
                  <c:v>-88.956999999999994</c:v>
                </c:pt>
                <c:pt idx="29460">
                  <c:v>-88.954999999999998</c:v>
                </c:pt>
                <c:pt idx="29461">
                  <c:v>-88.953000000000003</c:v>
                </c:pt>
                <c:pt idx="29462">
                  <c:v>-88.950999999999993</c:v>
                </c:pt>
                <c:pt idx="29463">
                  <c:v>-88.948999999999998</c:v>
                </c:pt>
                <c:pt idx="29464">
                  <c:v>-88.947000000000003</c:v>
                </c:pt>
                <c:pt idx="29465">
                  <c:v>-88.944999999999993</c:v>
                </c:pt>
                <c:pt idx="29466">
                  <c:v>-88.942999999999998</c:v>
                </c:pt>
                <c:pt idx="29467">
                  <c:v>-88.941000000000003</c:v>
                </c:pt>
                <c:pt idx="29468">
                  <c:v>-88.938999999999993</c:v>
                </c:pt>
                <c:pt idx="29469">
                  <c:v>-88.936999999999998</c:v>
                </c:pt>
                <c:pt idx="29470">
                  <c:v>-88.935000000000002</c:v>
                </c:pt>
                <c:pt idx="29471">
                  <c:v>-88.932999999999993</c:v>
                </c:pt>
                <c:pt idx="29472">
                  <c:v>-88.930999999999997</c:v>
                </c:pt>
                <c:pt idx="29473">
                  <c:v>-88.929000000000002</c:v>
                </c:pt>
                <c:pt idx="29474">
                  <c:v>-88.926999999999992</c:v>
                </c:pt>
                <c:pt idx="29475">
                  <c:v>-88.924999999999997</c:v>
                </c:pt>
                <c:pt idx="29476">
                  <c:v>-88.923000000000002</c:v>
                </c:pt>
                <c:pt idx="29477">
                  <c:v>-88.920999999999992</c:v>
                </c:pt>
                <c:pt idx="29478">
                  <c:v>-88.918999999999997</c:v>
                </c:pt>
                <c:pt idx="29479">
                  <c:v>-88.917000000000002</c:v>
                </c:pt>
                <c:pt idx="29480">
                  <c:v>-88.914999999999992</c:v>
                </c:pt>
                <c:pt idx="29481">
                  <c:v>-88.912999999999997</c:v>
                </c:pt>
                <c:pt idx="29482">
                  <c:v>-88.911000000000001</c:v>
                </c:pt>
                <c:pt idx="29483">
                  <c:v>-88.908999999999992</c:v>
                </c:pt>
                <c:pt idx="29484">
                  <c:v>-88.906999999999996</c:v>
                </c:pt>
                <c:pt idx="29485">
                  <c:v>-88.905000000000001</c:v>
                </c:pt>
                <c:pt idx="29486">
                  <c:v>-88.902999999999992</c:v>
                </c:pt>
                <c:pt idx="29487">
                  <c:v>-88.90100000000001</c:v>
                </c:pt>
                <c:pt idx="29488">
                  <c:v>-88.899000000000001</c:v>
                </c:pt>
                <c:pt idx="29489">
                  <c:v>-88.896999999999991</c:v>
                </c:pt>
                <c:pt idx="29490">
                  <c:v>-88.89500000000001</c:v>
                </c:pt>
                <c:pt idx="29491">
                  <c:v>-88.893000000000001</c:v>
                </c:pt>
                <c:pt idx="29492">
                  <c:v>-88.890999999999991</c:v>
                </c:pt>
                <c:pt idx="29493">
                  <c:v>-88.88900000000001</c:v>
                </c:pt>
                <c:pt idx="29494">
                  <c:v>-88.887</c:v>
                </c:pt>
                <c:pt idx="29495">
                  <c:v>-88.884999999999991</c:v>
                </c:pt>
                <c:pt idx="29496">
                  <c:v>-88.88300000000001</c:v>
                </c:pt>
                <c:pt idx="29497">
                  <c:v>-88.881</c:v>
                </c:pt>
                <c:pt idx="29498">
                  <c:v>-88.878999999999991</c:v>
                </c:pt>
                <c:pt idx="29499">
                  <c:v>-88.87700000000001</c:v>
                </c:pt>
                <c:pt idx="29500">
                  <c:v>-88.875</c:v>
                </c:pt>
                <c:pt idx="29501">
                  <c:v>-88.87299999999999</c:v>
                </c:pt>
                <c:pt idx="29502">
                  <c:v>-88.871000000000009</c:v>
                </c:pt>
                <c:pt idx="29503">
                  <c:v>-88.869</c:v>
                </c:pt>
                <c:pt idx="29504">
                  <c:v>-88.86699999999999</c:v>
                </c:pt>
                <c:pt idx="29505">
                  <c:v>-88.865000000000009</c:v>
                </c:pt>
                <c:pt idx="29506">
                  <c:v>-88.863</c:v>
                </c:pt>
                <c:pt idx="29507">
                  <c:v>-88.86099999999999</c:v>
                </c:pt>
                <c:pt idx="29508">
                  <c:v>-88.859000000000009</c:v>
                </c:pt>
                <c:pt idx="29509">
                  <c:v>-88.856999999999999</c:v>
                </c:pt>
                <c:pt idx="29510">
                  <c:v>-88.85499999999999</c:v>
                </c:pt>
                <c:pt idx="29511">
                  <c:v>-88.853000000000009</c:v>
                </c:pt>
                <c:pt idx="29512">
                  <c:v>-88.850999999999999</c:v>
                </c:pt>
                <c:pt idx="29513">
                  <c:v>-88.84899999999999</c:v>
                </c:pt>
                <c:pt idx="29514">
                  <c:v>-88.847000000000008</c:v>
                </c:pt>
                <c:pt idx="29515">
                  <c:v>-88.844999999999999</c:v>
                </c:pt>
                <c:pt idx="29516">
                  <c:v>-88.843000000000004</c:v>
                </c:pt>
                <c:pt idx="29517">
                  <c:v>-88.841000000000008</c:v>
                </c:pt>
                <c:pt idx="29518">
                  <c:v>-88.838999999999999</c:v>
                </c:pt>
                <c:pt idx="29519">
                  <c:v>-88.837000000000003</c:v>
                </c:pt>
                <c:pt idx="29520">
                  <c:v>-88.835000000000008</c:v>
                </c:pt>
                <c:pt idx="29521">
                  <c:v>-88.832999999999998</c:v>
                </c:pt>
                <c:pt idx="29522">
                  <c:v>-88.831000000000003</c:v>
                </c:pt>
                <c:pt idx="29523">
                  <c:v>-88.829000000000008</c:v>
                </c:pt>
                <c:pt idx="29524">
                  <c:v>-88.826999999999998</c:v>
                </c:pt>
                <c:pt idx="29525">
                  <c:v>-88.825000000000003</c:v>
                </c:pt>
                <c:pt idx="29526">
                  <c:v>-88.823000000000008</c:v>
                </c:pt>
                <c:pt idx="29527">
                  <c:v>-88.820999999999998</c:v>
                </c:pt>
                <c:pt idx="29528">
                  <c:v>-88.819000000000003</c:v>
                </c:pt>
                <c:pt idx="29529">
                  <c:v>-88.817000000000007</c:v>
                </c:pt>
                <c:pt idx="29530">
                  <c:v>-88.814999999999998</c:v>
                </c:pt>
                <c:pt idx="29531">
                  <c:v>-88.813000000000002</c:v>
                </c:pt>
                <c:pt idx="29532">
                  <c:v>-88.811000000000007</c:v>
                </c:pt>
                <c:pt idx="29533">
                  <c:v>-88.808999999999997</c:v>
                </c:pt>
                <c:pt idx="29534">
                  <c:v>-88.807000000000002</c:v>
                </c:pt>
                <c:pt idx="29535">
                  <c:v>-88.805000000000007</c:v>
                </c:pt>
                <c:pt idx="29536">
                  <c:v>-88.802999999999997</c:v>
                </c:pt>
                <c:pt idx="29537">
                  <c:v>-88.801000000000002</c:v>
                </c:pt>
                <c:pt idx="29538">
                  <c:v>-88.799000000000007</c:v>
                </c:pt>
                <c:pt idx="29539">
                  <c:v>-88.796999999999997</c:v>
                </c:pt>
                <c:pt idx="29540">
                  <c:v>-88.795000000000002</c:v>
                </c:pt>
                <c:pt idx="29541">
                  <c:v>-88.793000000000006</c:v>
                </c:pt>
                <c:pt idx="29542">
                  <c:v>-88.790999999999997</c:v>
                </c:pt>
                <c:pt idx="29543">
                  <c:v>-88.789000000000001</c:v>
                </c:pt>
                <c:pt idx="29544">
                  <c:v>-88.787000000000006</c:v>
                </c:pt>
                <c:pt idx="29545">
                  <c:v>-88.784999999999997</c:v>
                </c:pt>
                <c:pt idx="29546">
                  <c:v>-88.783000000000001</c:v>
                </c:pt>
                <c:pt idx="29547">
                  <c:v>-88.781000000000006</c:v>
                </c:pt>
                <c:pt idx="29548">
                  <c:v>-88.778999999999996</c:v>
                </c:pt>
                <c:pt idx="29549">
                  <c:v>-88.777000000000001</c:v>
                </c:pt>
                <c:pt idx="29550">
                  <c:v>-88.775000000000006</c:v>
                </c:pt>
                <c:pt idx="29551">
                  <c:v>-88.772999999999996</c:v>
                </c:pt>
                <c:pt idx="29552">
                  <c:v>-88.771000000000001</c:v>
                </c:pt>
                <c:pt idx="29553">
                  <c:v>-88.769000000000005</c:v>
                </c:pt>
                <c:pt idx="29554">
                  <c:v>-88.766999999999996</c:v>
                </c:pt>
                <c:pt idx="29555">
                  <c:v>-88.765000000000001</c:v>
                </c:pt>
                <c:pt idx="29556">
                  <c:v>-88.763000000000005</c:v>
                </c:pt>
                <c:pt idx="29557">
                  <c:v>-88.760999999999996</c:v>
                </c:pt>
                <c:pt idx="29558">
                  <c:v>-88.759</c:v>
                </c:pt>
                <c:pt idx="29559">
                  <c:v>-88.757000000000005</c:v>
                </c:pt>
                <c:pt idx="29560">
                  <c:v>-88.754999999999995</c:v>
                </c:pt>
                <c:pt idx="29561">
                  <c:v>-88.753</c:v>
                </c:pt>
                <c:pt idx="29562">
                  <c:v>-88.751000000000005</c:v>
                </c:pt>
                <c:pt idx="29563">
                  <c:v>-88.748999999999995</c:v>
                </c:pt>
                <c:pt idx="29564">
                  <c:v>-88.747</c:v>
                </c:pt>
                <c:pt idx="29565">
                  <c:v>-88.745000000000005</c:v>
                </c:pt>
                <c:pt idx="29566">
                  <c:v>-88.742999999999995</c:v>
                </c:pt>
                <c:pt idx="29567">
                  <c:v>-88.741</c:v>
                </c:pt>
                <c:pt idx="29568">
                  <c:v>-88.739000000000004</c:v>
                </c:pt>
                <c:pt idx="29569">
                  <c:v>-88.736999999999995</c:v>
                </c:pt>
                <c:pt idx="29570">
                  <c:v>-88.734999999999999</c:v>
                </c:pt>
                <c:pt idx="29571">
                  <c:v>-88.733000000000004</c:v>
                </c:pt>
                <c:pt idx="29572">
                  <c:v>-88.730999999999995</c:v>
                </c:pt>
                <c:pt idx="29573">
                  <c:v>-88.728999999999999</c:v>
                </c:pt>
                <c:pt idx="29574">
                  <c:v>-88.727000000000004</c:v>
                </c:pt>
                <c:pt idx="29575">
                  <c:v>-88.724999999999994</c:v>
                </c:pt>
                <c:pt idx="29576">
                  <c:v>-88.722999999999999</c:v>
                </c:pt>
                <c:pt idx="29577">
                  <c:v>-88.721000000000004</c:v>
                </c:pt>
                <c:pt idx="29578">
                  <c:v>-88.718999999999994</c:v>
                </c:pt>
                <c:pt idx="29579">
                  <c:v>-88.716999999999999</c:v>
                </c:pt>
                <c:pt idx="29580">
                  <c:v>-88.715000000000003</c:v>
                </c:pt>
                <c:pt idx="29581">
                  <c:v>-88.712999999999994</c:v>
                </c:pt>
                <c:pt idx="29582">
                  <c:v>-88.710999999999999</c:v>
                </c:pt>
                <c:pt idx="29583">
                  <c:v>-88.709000000000003</c:v>
                </c:pt>
                <c:pt idx="29584">
                  <c:v>-88.706999999999994</c:v>
                </c:pt>
                <c:pt idx="29585">
                  <c:v>-88.704999999999998</c:v>
                </c:pt>
                <c:pt idx="29586">
                  <c:v>-88.703000000000003</c:v>
                </c:pt>
                <c:pt idx="29587">
                  <c:v>-88.700999999999993</c:v>
                </c:pt>
                <c:pt idx="29588">
                  <c:v>-88.698999999999998</c:v>
                </c:pt>
                <c:pt idx="29589">
                  <c:v>-88.697000000000003</c:v>
                </c:pt>
                <c:pt idx="29590">
                  <c:v>-88.694999999999993</c:v>
                </c:pt>
                <c:pt idx="29591">
                  <c:v>-88.692999999999998</c:v>
                </c:pt>
                <c:pt idx="29592">
                  <c:v>-88.691000000000003</c:v>
                </c:pt>
                <c:pt idx="29593">
                  <c:v>-88.688999999999993</c:v>
                </c:pt>
                <c:pt idx="29594">
                  <c:v>-88.686999999999998</c:v>
                </c:pt>
                <c:pt idx="29595">
                  <c:v>-88.685000000000002</c:v>
                </c:pt>
                <c:pt idx="29596">
                  <c:v>-88.682999999999993</c:v>
                </c:pt>
                <c:pt idx="29597">
                  <c:v>-88.680999999999997</c:v>
                </c:pt>
                <c:pt idx="29598">
                  <c:v>-88.679000000000002</c:v>
                </c:pt>
                <c:pt idx="29599">
                  <c:v>-88.676999999999992</c:v>
                </c:pt>
                <c:pt idx="29600">
                  <c:v>-88.674999999999997</c:v>
                </c:pt>
                <c:pt idx="29601">
                  <c:v>-88.673000000000002</c:v>
                </c:pt>
                <c:pt idx="29602">
                  <c:v>-88.670999999999992</c:v>
                </c:pt>
                <c:pt idx="29603">
                  <c:v>-88.668999999999997</c:v>
                </c:pt>
                <c:pt idx="29604">
                  <c:v>-88.667000000000002</c:v>
                </c:pt>
                <c:pt idx="29605">
                  <c:v>-88.664999999999992</c:v>
                </c:pt>
                <c:pt idx="29606">
                  <c:v>-88.662999999999997</c:v>
                </c:pt>
                <c:pt idx="29607">
                  <c:v>-88.661000000000001</c:v>
                </c:pt>
                <c:pt idx="29608">
                  <c:v>-88.658999999999992</c:v>
                </c:pt>
                <c:pt idx="29609">
                  <c:v>-88.656999999999996</c:v>
                </c:pt>
                <c:pt idx="29610">
                  <c:v>-88.655000000000001</c:v>
                </c:pt>
                <c:pt idx="29611">
                  <c:v>-88.652999999999992</c:v>
                </c:pt>
                <c:pt idx="29612">
                  <c:v>-88.65100000000001</c:v>
                </c:pt>
                <c:pt idx="29613">
                  <c:v>-88.649000000000001</c:v>
                </c:pt>
                <c:pt idx="29614">
                  <c:v>-88.646999999999991</c:v>
                </c:pt>
                <c:pt idx="29615">
                  <c:v>-88.64500000000001</c:v>
                </c:pt>
                <c:pt idx="29616">
                  <c:v>-88.643000000000001</c:v>
                </c:pt>
                <c:pt idx="29617">
                  <c:v>-88.640999999999991</c:v>
                </c:pt>
                <c:pt idx="29618">
                  <c:v>-88.63900000000001</c:v>
                </c:pt>
                <c:pt idx="29619">
                  <c:v>-88.637</c:v>
                </c:pt>
                <c:pt idx="29620">
                  <c:v>-88.634999999999991</c:v>
                </c:pt>
                <c:pt idx="29621">
                  <c:v>-88.63300000000001</c:v>
                </c:pt>
                <c:pt idx="29622">
                  <c:v>-88.631</c:v>
                </c:pt>
                <c:pt idx="29623">
                  <c:v>-88.628999999999991</c:v>
                </c:pt>
                <c:pt idx="29624">
                  <c:v>-88.62700000000001</c:v>
                </c:pt>
                <c:pt idx="29625">
                  <c:v>-88.625</c:v>
                </c:pt>
                <c:pt idx="29626">
                  <c:v>-88.62299999999999</c:v>
                </c:pt>
                <c:pt idx="29627">
                  <c:v>-88.621000000000009</c:v>
                </c:pt>
                <c:pt idx="29628">
                  <c:v>-88.619</c:v>
                </c:pt>
                <c:pt idx="29629">
                  <c:v>-88.61699999999999</c:v>
                </c:pt>
                <c:pt idx="29630">
                  <c:v>-88.615000000000009</c:v>
                </c:pt>
                <c:pt idx="29631">
                  <c:v>-88.613</c:v>
                </c:pt>
                <c:pt idx="29632">
                  <c:v>-88.61099999999999</c:v>
                </c:pt>
                <c:pt idx="29633">
                  <c:v>-88.609000000000009</c:v>
                </c:pt>
                <c:pt idx="29634">
                  <c:v>-88.606999999999999</c:v>
                </c:pt>
                <c:pt idx="29635">
                  <c:v>-88.60499999999999</c:v>
                </c:pt>
                <c:pt idx="29636">
                  <c:v>-88.603000000000009</c:v>
                </c:pt>
                <c:pt idx="29637">
                  <c:v>-88.600999999999999</c:v>
                </c:pt>
                <c:pt idx="29638">
                  <c:v>-88.59899999999999</c:v>
                </c:pt>
                <c:pt idx="29639">
                  <c:v>-88.597000000000008</c:v>
                </c:pt>
                <c:pt idx="29640">
                  <c:v>-88.594999999999999</c:v>
                </c:pt>
                <c:pt idx="29641">
                  <c:v>-88.593000000000004</c:v>
                </c:pt>
                <c:pt idx="29642">
                  <c:v>-88.591000000000008</c:v>
                </c:pt>
                <c:pt idx="29643">
                  <c:v>-88.588999999999999</c:v>
                </c:pt>
                <c:pt idx="29644">
                  <c:v>-88.587000000000003</c:v>
                </c:pt>
                <c:pt idx="29645">
                  <c:v>-88.585000000000008</c:v>
                </c:pt>
                <c:pt idx="29646">
                  <c:v>-88.582999999999998</c:v>
                </c:pt>
                <c:pt idx="29647">
                  <c:v>-88.581000000000003</c:v>
                </c:pt>
                <c:pt idx="29648">
                  <c:v>-88.579000000000008</c:v>
                </c:pt>
                <c:pt idx="29649">
                  <c:v>-88.576999999999998</c:v>
                </c:pt>
                <c:pt idx="29650">
                  <c:v>-88.575000000000003</c:v>
                </c:pt>
                <c:pt idx="29651">
                  <c:v>-88.573000000000008</c:v>
                </c:pt>
                <c:pt idx="29652">
                  <c:v>-88.570999999999998</c:v>
                </c:pt>
                <c:pt idx="29653">
                  <c:v>-88.569000000000003</c:v>
                </c:pt>
                <c:pt idx="29654">
                  <c:v>-88.567000000000007</c:v>
                </c:pt>
                <c:pt idx="29655">
                  <c:v>-88.564999999999998</c:v>
                </c:pt>
                <c:pt idx="29656">
                  <c:v>-88.563000000000002</c:v>
                </c:pt>
                <c:pt idx="29657">
                  <c:v>-88.561000000000007</c:v>
                </c:pt>
                <c:pt idx="29658">
                  <c:v>-88.558999999999997</c:v>
                </c:pt>
                <c:pt idx="29659">
                  <c:v>-88.557000000000002</c:v>
                </c:pt>
                <c:pt idx="29660">
                  <c:v>-88.555000000000007</c:v>
                </c:pt>
                <c:pt idx="29661">
                  <c:v>-88.552999999999997</c:v>
                </c:pt>
                <c:pt idx="29662">
                  <c:v>-88.551000000000002</c:v>
                </c:pt>
                <c:pt idx="29663">
                  <c:v>-88.549000000000007</c:v>
                </c:pt>
                <c:pt idx="29664">
                  <c:v>-88.546999999999997</c:v>
                </c:pt>
                <c:pt idx="29665">
                  <c:v>-88.545000000000002</c:v>
                </c:pt>
                <c:pt idx="29666">
                  <c:v>-88.543000000000006</c:v>
                </c:pt>
                <c:pt idx="29667">
                  <c:v>-88.540999999999997</c:v>
                </c:pt>
                <c:pt idx="29668">
                  <c:v>-88.539000000000001</c:v>
                </c:pt>
                <c:pt idx="29669">
                  <c:v>-88.537000000000006</c:v>
                </c:pt>
                <c:pt idx="29670">
                  <c:v>-88.534999999999997</c:v>
                </c:pt>
                <c:pt idx="29671">
                  <c:v>-88.533000000000001</c:v>
                </c:pt>
                <c:pt idx="29672">
                  <c:v>-88.531000000000006</c:v>
                </c:pt>
                <c:pt idx="29673">
                  <c:v>-88.528999999999996</c:v>
                </c:pt>
                <c:pt idx="29674">
                  <c:v>-88.527000000000001</c:v>
                </c:pt>
                <c:pt idx="29675">
                  <c:v>-88.525000000000006</c:v>
                </c:pt>
                <c:pt idx="29676">
                  <c:v>-88.522999999999996</c:v>
                </c:pt>
                <c:pt idx="29677">
                  <c:v>-88.521000000000001</c:v>
                </c:pt>
                <c:pt idx="29678">
                  <c:v>-88.519000000000005</c:v>
                </c:pt>
                <c:pt idx="29679">
                  <c:v>-88.516999999999996</c:v>
                </c:pt>
                <c:pt idx="29680">
                  <c:v>-88.515000000000001</c:v>
                </c:pt>
                <c:pt idx="29681">
                  <c:v>-88.513000000000005</c:v>
                </c:pt>
                <c:pt idx="29682">
                  <c:v>-88.510999999999996</c:v>
                </c:pt>
                <c:pt idx="29683">
                  <c:v>-88.509</c:v>
                </c:pt>
                <c:pt idx="29684">
                  <c:v>-88.507000000000005</c:v>
                </c:pt>
                <c:pt idx="29685">
                  <c:v>-88.504999999999995</c:v>
                </c:pt>
                <c:pt idx="29686">
                  <c:v>-88.503</c:v>
                </c:pt>
                <c:pt idx="29687">
                  <c:v>-88.501000000000005</c:v>
                </c:pt>
                <c:pt idx="29688">
                  <c:v>-88.498999999999995</c:v>
                </c:pt>
                <c:pt idx="29689">
                  <c:v>-88.497</c:v>
                </c:pt>
                <c:pt idx="29690">
                  <c:v>-88.495000000000005</c:v>
                </c:pt>
                <c:pt idx="29691">
                  <c:v>-88.492999999999995</c:v>
                </c:pt>
                <c:pt idx="29692">
                  <c:v>-88.491</c:v>
                </c:pt>
                <c:pt idx="29693">
                  <c:v>-88.489000000000004</c:v>
                </c:pt>
                <c:pt idx="29694">
                  <c:v>-88.486999999999995</c:v>
                </c:pt>
                <c:pt idx="29695">
                  <c:v>-88.484999999999999</c:v>
                </c:pt>
                <c:pt idx="29696">
                  <c:v>-88.483000000000004</c:v>
                </c:pt>
                <c:pt idx="29697">
                  <c:v>-88.480999999999995</c:v>
                </c:pt>
                <c:pt idx="29698">
                  <c:v>-88.478999999999999</c:v>
                </c:pt>
                <c:pt idx="29699">
                  <c:v>-88.477000000000004</c:v>
                </c:pt>
                <c:pt idx="29700">
                  <c:v>-88.474999999999994</c:v>
                </c:pt>
                <c:pt idx="29701">
                  <c:v>-88.472999999999999</c:v>
                </c:pt>
                <c:pt idx="29702">
                  <c:v>-88.471000000000004</c:v>
                </c:pt>
                <c:pt idx="29703">
                  <c:v>-88.468999999999994</c:v>
                </c:pt>
                <c:pt idx="29704">
                  <c:v>-88.466999999999999</c:v>
                </c:pt>
                <c:pt idx="29705">
                  <c:v>-88.465000000000003</c:v>
                </c:pt>
                <c:pt idx="29706">
                  <c:v>-88.462999999999994</c:v>
                </c:pt>
                <c:pt idx="29707">
                  <c:v>-88.460999999999999</c:v>
                </c:pt>
                <c:pt idx="29708">
                  <c:v>-88.459000000000003</c:v>
                </c:pt>
                <c:pt idx="29709">
                  <c:v>-88.456999999999994</c:v>
                </c:pt>
                <c:pt idx="29710">
                  <c:v>-88.454999999999998</c:v>
                </c:pt>
                <c:pt idx="29711">
                  <c:v>-88.453000000000003</c:v>
                </c:pt>
                <c:pt idx="29712">
                  <c:v>-88.450999999999993</c:v>
                </c:pt>
                <c:pt idx="29713">
                  <c:v>-88.448999999999998</c:v>
                </c:pt>
                <c:pt idx="29714">
                  <c:v>-88.447000000000003</c:v>
                </c:pt>
                <c:pt idx="29715">
                  <c:v>-88.444999999999993</c:v>
                </c:pt>
                <c:pt idx="29716">
                  <c:v>-88.442999999999998</c:v>
                </c:pt>
                <c:pt idx="29717">
                  <c:v>-88.441000000000003</c:v>
                </c:pt>
                <c:pt idx="29718">
                  <c:v>-88.438999999999993</c:v>
                </c:pt>
                <c:pt idx="29719">
                  <c:v>-88.436999999999998</c:v>
                </c:pt>
                <c:pt idx="29720">
                  <c:v>-88.435000000000002</c:v>
                </c:pt>
                <c:pt idx="29721">
                  <c:v>-88.432999999999993</c:v>
                </c:pt>
                <c:pt idx="29722">
                  <c:v>-88.430999999999997</c:v>
                </c:pt>
                <c:pt idx="29723">
                  <c:v>-88.429000000000002</c:v>
                </c:pt>
                <c:pt idx="29724">
                  <c:v>-88.426999999999992</c:v>
                </c:pt>
                <c:pt idx="29725">
                  <c:v>-88.424999999999997</c:v>
                </c:pt>
                <c:pt idx="29726">
                  <c:v>-88.423000000000002</c:v>
                </c:pt>
                <c:pt idx="29727">
                  <c:v>-88.420999999999992</c:v>
                </c:pt>
                <c:pt idx="29728">
                  <c:v>-88.418999999999997</c:v>
                </c:pt>
                <c:pt idx="29729">
                  <c:v>-88.417000000000002</c:v>
                </c:pt>
                <c:pt idx="29730">
                  <c:v>-88.414999999999992</c:v>
                </c:pt>
                <c:pt idx="29731">
                  <c:v>-88.412999999999997</c:v>
                </c:pt>
                <c:pt idx="29732">
                  <c:v>-88.411000000000001</c:v>
                </c:pt>
                <c:pt idx="29733">
                  <c:v>-88.408999999999992</c:v>
                </c:pt>
                <c:pt idx="29734">
                  <c:v>-88.406999999999996</c:v>
                </c:pt>
                <c:pt idx="29735">
                  <c:v>-88.405000000000001</c:v>
                </c:pt>
                <c:pt idx="29736">
                  <c:v>-88.402999999999992</c:v>
                </c:pt>
                <c:pt idx="29737">
                  <c:v>-88.40100000000001</c:v>
                </c:pt>
                <c:pt idx="29738">
                  <c:v>-88.399000000000001</c:v>
                </c:pt>
                <c:pt idx="29739">
                  <c:v>-88.396999999999991</c:v>
                </c:pt>
                <c:pt idx="29740">
                  <c:v>-88.39500000000001</c:v>
                </c:pt>
                <c:pt idx="29741">
                  <c:v>-88.393000000000001</c:v>
                </c:pt>
                <c:pt idx="29742">
                  <c:v>-88.390999999999991</c:v>
                </c:pt>
                <c:pt idx="29743">
                  <c:v>-88.38900000000001</c:v>
                </c:pt>
                <c:pt idx="29744">
                  <c:v>-88.387</c:v>
                </c:pt>
                <c:pt idx="29745">
                  <c:v>-88.384999999999991</c:v>
                </c:pt>
                <c:pt idx="29746">
                  <c:v>-88.38300000000001</c:v>
                </c:pt>
                <c:pt idx="29747">
                  <c:v>-88.381</c:v>
                </c:pt>
                <c:pt idx="29748">
                  <c:v>-88.378999999999991</c:v>
                </c:pt>
                <c:pt idx="29749">
                  <c:v>-88.37700000000001</c:v>
                </c:pt>
                <c:pt idx="29750">
                  <c:v>-88.375</c:v>
                </c:pt>
                <c:pt idx="29751">
                  <c:v>-88.37299999999999</c:v>
                </c:pt>
                <c:pt idx="29752">
                  <c:v>-88.371000000000009</c:v>
                </c:pt>
                <c:pt idx="29753">
                  <c:v>-88.369</c:v>
                </c:pt>
                <c:pt idx="29754">
                  <c:v>-88.36699999999999</c:v>
                </c:pt>
                <c:pt idx="29755">
                  <c:v>-88.365000000000009</c:v>
                </c:pt>
                <c:pt idx="29756">
                  <c:v>-88.363</c:v>
                </c:pt>
                <c:pt idx="29757">
                  <c:v>-88.36099999999999</c:v>
                </c:pt>
                <c:pt idx="29758">
                  <c:v>-88.359000000000009</c:v>
                </c:pt>
                <c:pt idx="29759">
                  <c:v>-88.356999999999999</c:v>
                </c:pt>
                <c:pt idx="29760">
                  <c:v>-88.35499999999999</c:v>
                </c:pt>
                <c:pt idx="29761">
                  <c:v>-88.353000000000009</c:v>
                </c:pt>
                <c:pt idx="29762">
                  <c:v>-88.350999999999999</c:v>
                </c:pt>
                <c:pt idx="29763">
                  <c:v>-88.34899999999999</c:v>
                </c:pt>
                <c:pt idx="29764">
                  <c:v>-88.347000000000008</c:v>
                </c:pt>
                <c:pt idx="29765">
                  <c:v>-88.344999999999999</c:v>
                </c:pt>
                <c:pt idx="29766">
                  <c:v>-88.343000000000004</c:v>
                </c:pt>
                <c:pt idx="29767">
                  <c:v>-88.341000000000008</c:v>
                </c:pt>
                <c:pt idx="29768">
                  <c:v>-88.338999999999999</c:v>
                </c:pt>
                <c:pt idx="29769">
                  <c:v>-88.337000000000003</c:v>
                </c:pt>
                <c:pt idx="29770">
                  <c:v>-88.335000000000008</c:v>
                </c:pt>
                <c:pt idx="29771">
                  <c:v>-88.332999999999998</c:v>
                </c:pt>
                <c:pt idx="29772">
                  <c:v>-88.331000000000003</c:v>
                </c:pt>
                <c:pt idx="29773">
                  <c:v>-88.329000000000008</c:v>
                </c:pt>
                <c:pt idx="29774">
                  <c:v>-88.326999999999998</c:v>
                </c:pt>
                <c:pt idx="29775">
                  <c:v>-88.325000000000003</c:v>
                </c:pt>
                <c:pt idx="29776">
                  <c:v>-88.323000000000008</c:v>
                </c:pt>
                <c:pt idx="29777">
                  <c:v>-88.320999999999998</c:v>
                </c:pt>
                <c:pt idx="29778">
                  <c:v>-88.319000000000003</c:v>
                </c:pt>
                <c:pt idx="29779">
                  <c:v>-88.317000000000007</c:v>
                </c:pt>
                <c:pt idx="29780">
                  <c:v>-88.314999999999998</c:v>
                </c:pt>
                <c:pt idx="29781">
                  <c:v>-88.313000000000002</c:v>
                </c:pt>
                <c:pt idx="29782">
                  <c:v>-88.311000000000007</c:v>
                </c:pt>
                <c:pt idx="29783">
                  <c:v>-88.308999999999997</c:v>
                </c:pt>
                <c:pt idx="29784">
                  <c:v>-88.307000000000002</c:v>
                </c:pt>
                <c:pt idx="29785">
                  <c:v>-88.305000000000007</c:v>
                </c:pt>
                <c:pt idx="29786">
                  <c:v>-88.302999999999997</c:v>
                </c:pt>
                <c:pt idx="29787">
                  <c:v>-88.301000000000002</c:v>
                </c:pt>
                <c:pt idx="29788">
                  <c:v>-88.299000000000007</c:v>
                </c:pt>
                <c:pt idx="29789">
                  <c:v>-88.296999999999997</c:v>
                </c:pt>
                <c:pt idx="29790">
                  <c:v>-88.295000000000002</c:v>
                </c:pt>
                <c:pt idx="29791">
                  <c:v>-88.293000000000006</c:v>
                </c:pt>
                <c:pt idx="29792">
                  <c:v>-88.290999999999997</c:v>
                </c:pt>
                <c:pt idx="29793">
                  <c:v>-88.289000000000001</c:v>
                </c:pt>
                <c:pt idx="29794">
                  <c:v>-88.287000000000006</c:v>
                </c:pt>
                <c:pt idx="29795">
                  <c:v>-88.284999999999997</c:v>
                </c:pt>
                <c:pt idx="29796">
                  <c:v>-88.283000000000001</c:v>
                </c:pt>
                <c:pt idx="29797">
                  <c:v>-88.281000000000006</c:v>
                </c:pt>
                <c:pt idx="29798">
                  <c:v>-88.278999999999996</c:v>
                </c:pt>
                <c:pt idx="29799">
                  <c:v>-88.277000000000001</c:v>
                </c:pt>
                <c:pt idx="29800">
                  <c:v>-88.275000000000006</c:v>
                </c:pt>
                <c:pt idx="29801">
                  <c:v>-88.272999999999996</c:v>
                </c:pt>
                <c:pt idx="29802">
                  <c:v>-88.271000000000001</c:v>
                </c:pt>
                <c:pt idx="29803">
                  <c:v>-88.269000000000005</c:v>
                </c:pt>
                <c:pt idx="29804">
                  <c:v>-88.266999999999996</c:v>
                </c:pt>
                <c:pt idx="29805">
                  <c:v>-88.265000000000001</c:v>
                </c:pt>
                <c:pt idx="29806">
                  <c:v>-88.263000000000005</c:v>
                </c:pt>
                <c:pt idx="29807">
                  <c:v>-88.260999999999996</c:v>
                </c:pt>
                <c:pt idx="29808">
                  <c:v>-88.259</c:v>
                </c:pt>
                <c:pt idx="29809">
                  <c:v>-88.257000000000005</c:v>
                </c:pt>
                <c:pt idx="29810">
                  <c:v>-88.254999999999995</c:v>
                </c:pt>
                <c:pt idx="29811">
                  <c:v>-88.253</c:v>
                </c:pt>
                <c:pt idx="29812">
                  <c:v>-88.251000000000005</c:v>
                </c:pt>
                <c:pt idx="29813">
                  <c:v>-88.248999999999995</c:v>
                </c:pt>
                <c:pt idx="29814">
                  <c:v>-88.247</c:v>
                </c:pt>
                <c:pt idx="29815">
                  <c:v>-88.245000000000005</c:v>
                </c:pt>
                <c:pt idx="29816">
                  <c:v>-88.242999999999995</c:v>
                </c:pt>
                <c:pt idx="29817">
                  <c:v>-88.241</c:v>
                </c:pt>
                <c:pt idx="29818">
                  <c:v>-88.239000000000004</c:v>
                </c:pt>
                <c:pt idx="29819">
                  <c:v>-88.236999999999995</c:v>
                </c:pt>
                <c:pt idx="29820">
                  <c:v>-88.234999999999999</c:v>
                </c:pt>
                <c:pt idx="29821">
                  <c:v>-88.233000000000004</c:v>
                </c:pt>
                <c:pt idx="29822">
                  <c:v>-88.230999999999995</c:v>
                </c:pt>
                <c:pt idx="29823">
                  <c:v>-88.228999999999999</c:v>
                </c:pt>
                <c:pt idx="29824">
                  <c:v>-88.227000000000004</c:v>
                </c:pt>
                <c:pt idx="29825">
                  <c:v>-88.224999999999994</c:v>
                </c:pt>
                <c:pt idx="29826">
                  <c:v>-88.222999999999999</c:v>
                </c:pt>
                <c:pt idx="29827">
                  <c:v>-88.221000000000004</c:v>
                </c:pt>
                <c:pt idx="29828">
                  <c:v>-88.218999999999994</c:v>
                </c:pt>
                <c:pt idx="29829">
                  <c:v>-88.216999999999999</c:v>
                </c:pt>
                <c:pt idx="29830">
                  <c:v>-88.215000000000003</c:v>
                </c:pt>
                <c:pt idx="29831">
                  <c:v>-88.212999999999994</c:v>
                </c:pt>
                <c:pt idx="29832">
                  <c:v>-88.210999999999999</c:v>
                </c:pt>
                <c:pt idx="29833">
                  <c:v>-88.209000000000003</c:v>
                </c:pt>
                <c:pt idx="29834">
                  <c:v>-88.206999999999994</c:v>
                </c:pt>
                <c:pt idx="29835">
                  <c:v>-88.204999999999998</c:v>
                </c:pt>
                <c:pt idx="29836">
                  <c:v>-88.203000000000003</c:v>
                </c:pt>
                <c:pt idx="29837">
                  <c:v>-88.200999999999993</c:v>
                </c:pt>
                <c:pt idx="29838">
                  <c:v>-88.198999999999998</c:v>
                </c:pt>
                <c:pt idx="29839">
                  <c:v>-88.197000000000003</c:v>
                </c:pt>
                <c:pt idx="29840">
                  <c:v>-88.194999999999993</c:v>
                </c:pt>
                <c:pt idx="29841">
                  <c:v>-88.192999999999998</c:v>
                </c:pt>
                <c:pt idx="29842">
                  <c:v>-88.191000000000003</c:v>
                </c:pt>
                <c:pt idx="29843">
                  <c:v>-88.188999999999993</c:v>
                </c:pt>
                <c:pt idx="29844">
                  <c:v>-88.186999999999998</c:v>
                </c:pt>
                <c:pt idx="29845">
                  <c:v>-88.185000000000002</c:v>
                </c:pt>
                <c:pt idx="29846">
                  <c:v>-88.182999999999993</c:v>
                </c:pt>
                <c:pt idx="29847">
                  <c:v>-88.180999999999997</c:v>
                </c:pt>
                <c:pt idx="29848">
                  <c:v>-88.179000000000002</c:v>
                </c:pt>
                <c:pt idx="29849">
                  <c:v>-88.176999999999992</c:v>
                </c:pt>
                <c:pt idx="29850">
                  <c:v>-88.174999999999997</c:v>
                </c:pt>
                <c:pt idx="29851">
                  <c:v>-88.173000000000002</c:v>
                </c:pt>
                <c:pt idx="29852">
                  <c:v>-88.170999999999992</c:v>
                </c:pt>
                <c:pt idx="29853">
                  <c:v>-88.168999999999997</c:v>
                </c:pt>
                <c:pt idx="29854">
                  <c:v>-88.167000000000002</c:v>
                </c:pt>
                <c:pt idx="29855">
                  <c:v>-88.164999999999992</c:v>
                </c:pt>
                <c:pt idx="29856">
                  <c:v>-88.162999999999997</c:v>
                </c:pt>
                <c:pt idx="29857">
                  <c:v>-88.161000000000001</c:v>
                </c:pt>
                <c:pt idx="29858">
                  <c:v>-88.158999999999992</c:v>
                </c:pt>
                <c:pt idx="29859">
                  <c:v>-88.156999999999996</c:v>
                </c:pt>
                <c:pt idx="29860">
                  <c:v>-88.155000000000001</c:v>
                </c:pt>
                <c:pt idx="29861">
                  <c:v>-88.152999999999992</c:v>
                </c:pt>
                <c:pt idx="29862">
                  <c:v>-88.15100000000001</c:v>
                </c:pt>
                <c:pt idx="29863">
                  <c:v>-88.149000000000001</c:v>
                </c:pt>
                <c:pt idx="29864">
                  <c:v>-88.146999999999991</c:v>
                </c:pt>
                <c:pt idx="29865">
                  <c:v>-88.14500000000001</c:v>
                </c:pt>
                <c:pt idx="29866">
                  <c:v>-88.143000000000001</c:v>
                </c:pt>
                <c:pt idx="29867">
                  <c:v>-88.140999999999991</c:v>
                </c:pt>
                <c:pt idx="29868">
                  <c:v>-88.13900000000001</c:v>
                </c:pt>
                <c:pt idx="29869">
                  <c:v>-88.137</c:v>
                </c:pt>
                <c:pt idx="29870">
                  <c:v>-88.134999999999991</c:v>
                </c:pt>
                <c:pt idx="29871">
                  <c:v>-88.13300000000001</c:v>
                </c:pt>
                <c:pt idx="29872">
                  <c:v>-88.131</c:v>
                </c:pt>
                <c:pt idx="29873">
                  <c:v>-88.128999999999991</c:v>
                </c:pt>
                <c:pt idx="29874">
                  <c:v>-88.12700000000001</c:v>
                </c:pt>
                <c:pt idx="29875">
                  <c:v>-88.125</c:v>
                </c:pt>
                <c:pt idx="29876">
                  <c:v>-88.12299999999999</c:v>
                </c:pt>
                <c:pt idx="29877">
                  <c:v>-88.121000000000009</c:v>
                </c:pt>
                <c:pt idx="29878">
                  <c:v>-88.119</c:v>
                </c:pt>
                <c:pt idx="29879">
                  <c:v>-88.11699999999999</c:v>
                </c:pt>
                <c:pt idx="29880">
                  <c:v>-88.115000000000009</c:v>
                </c:pt>
                <c:pt idx="29881">
                  <c:v>-88.113</c:v>
                </c:pt>
                <c:pt idx="29882">
                  <c:v>-88.11099999999999</c:v>
                </c:pt>
                <c:pt idx="29883">
                  <c:v>-88.109000000000009</c:v>
                </c:pt>
                <c:pt idx="29884">
                  <c:v>-88.106999999999999</c:v>
                </c:pt>
                <c:pt idx="29885">
                  <c:v>-88.10499999999999</c:v>
                </c:pt>
                <c:pt idx="29886">
                  <c:v>-88.103000000000009</c:v>
                </c:pt>
                <c:pt idx="29887">
                  <c:v>-88.100999999999999</c:v>
                </c:pt>
                <c:pt idx="29888">
                  <c:v>-88.09899999999999</c:v>
                </c:pt>
                <c:pt idx="29889">
                  <c:v>-88.097000000000008</c:v>
                </c:pt>
                <c:pt idx="29890">
                  <c:v>-88.094999999999999</c:v>
                </c:pt>
                <c:pt idx="29891">
                  <c:v>-88.093000000000004</c:v>
                </c:pt>
                <c:pt idx="29892">
                  <c:v>-88.091000000000008</c:v>
                </c:pt>
                <c:pt idx="29893">
                  <c:v>-88.088999999999999</c:v>
                </c:pt>
                <c:pt idx="29894">
                  <c:v>-88.087000000000003</c:v>
                </c:pt>
                <c:pt idx="29895">
                  <c:v>-88.085000000000008</c:v>
                </c:pt>
                <c:pt idx="29896">
                  <c:v>-88.082999999999998</c:v>
                </c:pt>
                <c:pt idx="29897">
                  <c:v>-88.081000000000003</c:v>
                </c:pt>
                <c:pt idx="29898">
                  <c:v>-88.079000000000008</c:v>
                </c:pt>
                <c:pt idx="29899">
                  <c:v>-88.076999999999998</c:v>
                </c:pt>
                <c:pt idx="29900">
                  <c:v>-88.075000000000003</c:v>
                </c:pt>
                <c:pt idx="29901">
                  <c:v>-88.073000000000008</c:v>
                </c:pt>
                <c:pt idx="29902">
                  <c:v>-88.070999999999998</c:v>
                </c:pt>
                <c:pt idx="29903">
                  <c:v>-88.069000000000003</c:v>
                </c:pt>
                <c:pt idx="29904">
                  <c:v>-88.067000000000007</c:v>
                </c:pt>
                <c:pt idx="29905">
                  <c:v>-88.064999999999998</c:v>
                </c:pt>
                <c:pt idx="29906">
                  <c:v>-88.063000000000002</c:v>
                </c:pt>
                <c:pt idx="29907">
                  <c:v>-88.061000000000007</c:v>
                </c:pt>
                <c:pt idx="29908">
                  <c:v>-88.058999999999997</c:v>
                </c:pt>
                <c:pt idx="29909">
                  <c:v>-88.057000000000002</c:v>
                </c:pt>
                <c:pt idx="29910">
                  <c:v>-88.055000000000007</c:v>
                </c:pt>
                <c:pt idx="29911">
                  <c:v>-88.052999999999997</c:v>
                </c:pt>
                <c:pt idx="29912">
                  <c:v>-88.051000000000002</c:v>
                </c:pt>
                <c:pt idx="29913">
                  <c:v>-88.049000000000007</c:v>
                </c:pt>
                <c:pt idx="29914">
                  <c:v>-88.046999999999997</c:v>
                </c:pt>
                <c:pt idx="29915">
                  <c:v>-88.045000000000002</c:v>
                </c:pt>
                <c:pt idx="29916">
                  <c:v>-88.043000000000006</c:v>
                </c:pt>
                <c:pt idx="29917">
                  <c:v>-88.040999999999997</c:v>
                </c:pt>
                <c:pt idx="29918">
                  <c:v>-88.039000000000001</c:v>
                </c:pt>
                <c:pt idx="29919">
                  <c:v>-88.037000000000006</c:v>
                </c:pt>
                <c:pt idx="29920">
                  <c:v>-88.034999999999997</c:v>
                </c:pt>
                <c:pt idx="29921">
                  <c:v>-88.033000000000001</c:v>
                </c:pt>
                <c:pt idx="29922">
                  <c:v>-88.031000000000006</c:v>
                </c:pt>
                <c:pt idx="29923">
                  <c:v>-88.028999999999996</c:v>
                </c:pt>
                <c:pt idx="29924">
                  <c:v>-88.027000000000001</c:v>
                </c:pt>
                <c:pt idx="29925">
                  <c:v>-88.025000000000006</c:v>
                </c:pt>
                <c:pt idx="29926">
                  <c:v>-88.022999999999996</c:v>
                </c:pt>
                <c:pt idx="29927">
                  <c:v>-88.021000000000001</c:v>
                </c:pt>
                <c:pt idx="29928">
                  <c:v>-88.019000000000005</c:v>
                </c:pt>
                <c:pt idx="29929">
                  <c:v>-88.016999999999996</c:v>
                </c:pt>
                <c:pt idx="29930">
                  <c:v>-88.015000000000001</c:v>
                </c:pt>
                <c:pt idx="29931">
                  <c:v>-88.013000000000005</c:v>
                </c:pt>
                <c:pt idx="29932">
                  <c:v>-88.010999999999996</c:v>
                </c:pt>
                <c:pt idx="29933">
                  <c:v>-88.009</c:v>
                </c:pt>
                <c:pt idx="29934">
                  <c:v>-88.007000000000005</c:v>
                </c:pt>
                <c:pt idx="29935">
                  <c:v>-88.004999999999995</c:v>
                </c:pt>
                <c:pt idx="29936">
                  <c:v>-88.003</c:v>
                </c:pt>
                <c:pt idx="29937">
                  <c:v>-88.001000000000005</c:v>
                </c:pt>
                <c:pt idx="29938">
                  <c:v>-87.998999999999995</c:v>
                </c:pt>
                <c:pt idx="29939">
                  <c:v>-87.997</c:v>
                </c:pt>
                <c:pt idx="29940">
                  <c:v>-87.995000000000005</c:v>
                </c:pt>
                <c:pt idx="29941">
                  <c:v>-87.992999999999995</c:v>
                </c:pt>
                <c:pt idx="29942">
                  <c:v>-87.991</c:v>
                </c:pt>
                <c:pt idx="29943">
                  <c:v>-87.989000000000004</c:v>
                </c:pt>
                <c:pt idx="29944">
                  <c:v>-87.986999999999995</c:v>
                </c:pt>
                <c:pt idx="29945">
                  <c:v>-87.984999999999999</c:v>
                </c:pt>
                <c:pt idx="29946">
                  <c:v>-87.983000000000004</c:v>
                </c:pt>
                <c:pt idx="29947">
                  <c:v>-87.980999999999995</c:v>
                </c:pt>
                <c:pt idx="29948">
                  <c:v>-87.978999999999999</c:v>
                </c:pt>
                <c:pt idx="29949">
                  <c:v>-87.977000000000004</c:v>
                </c:pt>
                <c:pt idx="29950">
                  <c:v>-87.974999999999994</c:v>
                </c:pt>
                <c:pt idx="29951">
                  <c:v>-87.972999999999999</c:v>
                </c:pt>
                <c:pt idx="29952">
                  <c:v>-87.971000000000004</c:v>
                </c:pt>
                <c:pt idx="29953">
                  <c:v>-87.968999999999994</c:v>
                </c:pt>
                <c:pt idx="29954">
                  <c:v>-87.966999999999999</c:v>
                </c:pt>
                <c:pt idx="29955">
                  <c:v>-87.965000000000003</c:v>
                </c:pt>
                <c:pt idx="29956">
                  <c:v>-87.962999999999994</c:v>
                </c:pt>
                <c:pt idx="29957">
                  <c:v>-87.960999999999999</c:v>
                </c:pt>
                <c:pt idx="29958">
                  <c:v>-87.959000000000003</c:v>
                </c:pt>
                <c:pt idx="29959">
                  <c:v>-87.956999999999994</c:v>
                </c:pt>
                <c:pt idx="29960">
                  <c:v>-87.954999999999998</c:v>
                </c:pt>
                <c:pt idx="29961">
                  <c:v>-87.953000000000003</c:v>
                </c:pt>
                <c:pt idx="29962">
                  <c:v>-87.950999999999993</c:v>
                </c:pt>
                <c:pt idx="29963">
                  <c:v>-87.948999999999998</c:v>
                </c:pt>
                <c:pt idx="29964">
                  <c:v>-87.947000000000003</c:v>
                </c:pt>
                <c:pt idx="29965">
                  <c:v>-87.944999999999993</c:v>
                </c:pt>
                <c:pt idx="29966">
                  <c:v>-87.942999999999998</c:v>
                </c:pt>
                <c:pt idx="29967">
                  <c:v>-87.941000000000003</c:v>
                </c:pt>
                <c:pt idx="29968">
                  <c:v>-87.938999999999993</c:v>
                </c:pt>
                <c:pt idx="29969">
                  <c:v>-87.936999999999998</c:v>
                </c:pt>
                <c:pt idx="29970">
                  <c:v>-87.935000000000002</c:v>
                </c:pt>
                <c:pt idx="29971">
                  <c:v>-87.932999999999993</c:v>
                </c:pt>
                <c:pt idx="29972">
                  <c:v>-87.930999999999997</c:v>
                </c:pt>
                <c:pt idx="29973">
                  <c:v>-87.929000000000002</c:v>
                </c:pt>
                <c:pt idx="29974">
                  <c:v>-87.926999999999992</c:v>
                </c:pt>
                <c:pt idx="29975">
                  <c:v>-87.924999999999997</c:v>
                </c:pt>
                <c:pt idx="29976">
                  <c:v>-87.923000000000002</c:v>
                </c:pt>
                <c:pt idx="29977">
                  <c:v>-87.920999999999992</c:v>
                </c:pt>
                <c:pt idx="29978">
                  <c:v>-87.918999999999997</c:v>
                </c:pt>
                <c:pt idx="29979">
                  <c:v>-87.917000000000002</c:v>
                </c:pt>
                <c:pt idx="29980">
                  <c:v>-87.914999999999992</c:v>
                </c:pt>
                <c:pt idx="29981">
                  <c:v>-87.912999999999997</c:v>
                </c:pt>
                <c:pt idx="29982">
                  <c:v>-87.911000000000001</c:v>
                </c:pt>
                <c:pt idx="29983">
                  <c:v>-87.908999999999992</c:v>
                </c:pt>
                <c:pt idx="29984">
                  <c:v>-87.906999999999996</c:v>
                </c:pt>
                <c:pt idx="29985">
                  <c:v>-87.905000000000001</c:v>
                </c:pt>
                <c:pt idx="29986">
                  <c:v>-87.902999999999992</c:v>
                </c:pt>
                <c:pt idx="29987">
                  <c:v>-87.90100000000001</c:v>
                </c:pt>
                <c:pt idx="29988">
                  <c:v>-87.899000000000001</c:v>
                </c:pt>
                <c:pt idx="29989">
                  <c:v>-87.896999999999991</c:v>
                </c:pt>
                <c:pt idx="29990">
                  <c:v>-87.89500000000001</c:v>
                </c:pt>
                <c:pt idx="29991">
                  <c:v>-87.893000000000001</c:v>
                </c:pt>
                <c:pt idx="29992">
                  <c:v>-87.890999999999991</c:v>
                </c:pt>
                <c:pt idx="29993">
                  <c:v>-87.88900000000001</c:v>
                </c:pt>
                <c:pt idx="29994">
                  <c:v>-87.887</c:v>
                </c:pt>
                <c:pt idx="29995">
                  <c:v>-87.884999999999991</c:v>
                </c:pt>
                <c:pt idx="29996">
                  <c:v>-87.88300000000001</c:v>
                </c:pt>
                <c:pt idx="29997">
                  <c:v>-87.881</c:v>
                </c:pt>
                <c:pt idx="29998">
                  <c:v>-87.878999999999991</c:v>
                </c:pt>
                <c:pt idx="29999">
                  <c:v>-87.87700000000001</c:v>
                </c:pt>
                <c:pt idx="30000">
                  <c:v>-87.875</c:v>
                </c:pt>
                <c:pt idx="30001">
                  <c:v>-87.87299999999999</c:v>
                </c:pt>
                <c:pt idx="30002">
                  <c:v>-87.871000000000009</c:v>
                </c:pt>
                <c:pt idx="30003">
                  <c:v>-87.869</c:v>
                </c:pt>
                <c:pt idx="30004">
                  <c:v>-87.86699999999999</c:v>
                </c:pt>
                <c:pt idx="30005">
                  <c:v>-87.865000000000009</c:v>
                </c:pt>
                <c:pt idx="30006">
                  <c:v>-87.863</c:v>
                </c:pt>
                <c:pt idx="30007">
                  <c:v>-87.86099999999999</c:v>
                </c:pt>
                <c:pt idx="30008">
                  <c:v>-87.859000000000009</c:v>
                </c:pt>
                <c:pt idx="30009">
                  <c:v>-87.856999999999999</c:v>
                </c:pt>
                <c:pt idx="30010">
                  <c:v>-87.85499999999999</c:v>
                </c:pt>
                <c:pt idx="30011">
                  <c:v>-87.853000000000009</c:v>
                </c:pt>
                <c:pt idx="30012">
                  <c:v>-87.850999999999999</c:v>
                </c:pt>
                <c:pt idx="30013">
                  <c:v>-87.84899999999999</c:v>
                </c:pt>
                <c:pt idx="30014">
                  <c:v>-87.847000000000008</c:v>
                </c:pt>
                <c:pt idx="30015">
                  <c:v>-87.844999999999999</c:v>
                </c:pt>
                <c:pt idx="30016">
                  <c:v>-87.843000000000004</c:v>
                </c:pt>
                <c:pt idx="30017">
                  <c:v>-87.841000000000008</c:v>
                </c:pt>
                <c:pt idx="30018">
                  <c:v>-87.838999999999999</c:v>
                </c:pt>
                <c:pt idx="30019">
                  <c:v>-87.837000000000003</c:v>
                </c:pt>
                <c:pt idx="30020">
                  <c:v>-87.835000000000008</c:v>
                </c:pt>
                <c:pt idx="30021">
                  <c:v>-87.832999999999998</c:v>
                </c:pt>
                <c:pt idx="30022">
                  <c:v>-87.831000000000003</c:v>
                </c:pt>
                <c:pt idx="30023">
                  <c:v>-87.829000000000008</c:v>
                </c:pt>
                <c:pt idx="30024">
                  <c:v>-87.826999999999998</c:v>
                </c:pt>
                <c:pt idx="30025">
                  <c:v>-87.825000000000003</c:v>
                </c:pt>
                <c:pt idx="30026">
                  <c:v>-87.823000000000008</c:v>
                </c:pt>
                <c:pt idx="30027">
                  <c:v>-87.820999999999998</c:v>
                </c:pt>
                <c:pt idx="30028">
                  <c:v>-87.819000000000003</c:v>
                </c:pt>
                <c:pt idx="30029">
                  <c:v>-87.817000000000007</c:v>
                </c:pt>
                <c:pt idx="30030">
                  <c:v>-87.814999999999998</c:v>
                </c:pt>
                <c:pt idx="30031">
                  <c:v>-87.813000000000002</c:v>
                </c:pt>
                <c:pt idx="30032">
                  <c:v>-87.811000000000007</c:v>
                </c:pt>
                <c:pt idx="30033">
                  <c:v>-87.808999999999997</c:v>
                </c:pt>
                <c:pt idx="30034">
                  <c:v>-87.807000000000002</c:v>
                </c:pt>
                <c:pt idx="30035">
                  <c:v>-87.805000000000007</c:v>
                </c:pt>
                <c:pt idx="30036">
                  <c:v>-87.802999999999997</c:v>
                </c:pt>
                <c:pt idx="30037">
                  <c:v>-87.801000000000002</c:v>
                </c:pt>
                <c:pt idx="30038">
                  <c:v>-87.799000000000007</c:v>
                </c:pt>
                <c:pt idx="30039">
                  <c:v>-87.796999999999997</c:v>
                </c:pt>
                <c:pt idx="30040">
                  <c:v>-87.795000000000002</c:v>
                </c:pt>
                <c:pt idx="30041">
                  <c:v>-87.793000000000006</c:v>
                </c:pt>
                <c:pt idx="30042">
                  <c:v>-87.790999999999997</c:v>
                </c:pt>
                <c:pt idx="30043">
                  <c:v>-87.789000000000001</c:v>
                </c:pt>
                <c:pt idx="30044">
                  <c:v>-87.787000000000006</c:v>
                </c:pt>
                <c:pt idx="30045">
                  <c:v>-87.784999999999997</c:v>
                </c:pt>
                <c:pt idx="30046">
                  <c:v>-87.783000000000001</c:v>
                </c:pt>
                <c:pt idx="30047">
                  <c:v>-87.781000000000006</c:v>
                </c:pt>
                <c:pt idx="30048">
                  <c:v>-87.778999999999996</c:v>
                </c:pt>
                <c:pt idx="30049">
                  <c:v>-87.777000000000001</c:v>
                </c:pt>
                <c:pt idx="30050">
                  <c:v>-87.775000000000006</c:v>
                </c:pt>
                <c:pt idx="30051">
                  <c:v>-87.772999999999996</c:v>
                </c:pt>
                <c:pt idx="30052">
                  <c:v>-87.771000000000001</c:v>
                </c:pt>
                <c:pt idx="30053">
                  <c:v>-87.769000000000005</c:v>
                </c:pt>
                <c:pt idx="30054">
                  <c:v>-87.766999999999996</c:v>
                </c:pt>
                <c:pt idx="30055">
                  <c:v>-87.765000000000001</c:v>
                </c:pt>
                <c:pt idx="30056">
                  <c:v>-87.763000000000005</c:v>
                </c:pt>
                <c:pt idx="30057">
                  <c:v>-87.760999999999996</c:v>
                </c:pt>
                <c:pt idx="30058">
                  <c:v>-87.759</c:v>
                </c:pt>
                <c:pt idx="30059">
                  <c:v>-87.757000000000005</c:v>
                </c:pt>
                <c:pt idx="30060">
                  <c:v>-87.754999999999995</c:v>
                </c:pt>
                <c:pt idx="30061">
                  <c:v>-87.753</c:v>
                </c:pt>
                <c:pt idx="30062">
                  <c:v>-87.751000000000005</c:v>
                </c:pt>
                <c:pt idx="30063">
                  <c:v>-87.748999999999995</c:v>
                </c:pt>
                <c:pt idx="30064">
                  <c:v>-87.747</c:v>
                </c:pt>
                <c:pt idx="30065">
                  <c:v>-87.745000000000005</c:v>
                </c:pt>
                <c:pt idx="30066">
                  <c:v>-87.742999999999995</c:v>
                </c:pt>
                <c:pt idx="30067">
                  <c:v>-87.741</c:v>
                </c:pt>
                <c:pt idx="30068">
                  <c:v>-87.739000000000004</c:v>
                </c:pt>
                <c:pt idx="30069">
                  <c:v>-87.736999999999995</c:v>
                </c:pt>
                <c:pt idx="30070">
                  <c:v>-87.734999999999999</c:v>
                </c:pt>
                <c:pt idx="30071">
                  <c:v>-87.733000000000004</c:v>
                </c:pt>
                <c:pt idx="30072">
                  <c:v>-87.730999999999995</c:v>
                </c:pt>
                <c:pt idx="30073">
                  <c:v>-87.728999999999999</c:v>
                </c:pt>
                <c:pt idx="30074">
                  <c:v>-87.727000000000004</c:v>
                </c:pt>
                <c:pt idx="30075">
                  <c:v>-87.724999999999994</c:v>
                </c:pt>
                <c:pt idx="30076">
                  <c:v>-87.722999999999999</c:v>
                </c:pt>
                <c:pt idx="30077">
                  <c:v>-87.721000000000004</c:v>
                </c:pt>
                <c:pt idx="30078">
                  <c:v>-87.718999999999994</c:v>
                </c:pt>
                <c:pt idx="30079">
                  <c:v>-87.716999999999999</c:v>
                </c:pt>
                <c:pt idx="30080">
                  <c:v>-87.715000000000003</c:v>
                </c:pt>
                <c:pt idx="30081">
                  <c:v>-87.712999999999994</c:v>
                </c:pt>
                <c:pt idx="30082">
                  <c:v>-87.710999999999999</c:v>
                </c:pt>
                <c:pt idx="30083">
                  <c:v>-87.709000000000003</c:v>
                </c:pt>
                <c:pt idx="30084">
                  <c:v>-87.706999999999994</c:v>
                </c:pt>
                <c:pt idx="30085">
                  <c:v>-87.704999999999998</c:v>
                </c:pt>
                <c:pt idx="30086">
                  <c:v>-87.703000000000003</c:v>
                </c:pt>
                <c:pt idx="30087">
                  <c:v>-87.700999999999993</c:v>
                </c:pt>
                <c:pt idx="30088">
                  <c:v>-87.698999999999998</c:v>
                </c:pt>
                <c:pt idx="30089">
                  <c:v>-87.697000000000003</c:v>
                </c:pt>
                <c:pt idx="30090">
                  <c:v>-87.694999999999993</c:v>
                </c:pt>
                <c:pt idx="30091">
                  <c:v>-87.692999999999998</c:v>
                </c:pt>
                <c:pt idx="30092">
                  <c:v>-87.691000000000003</c:v>
                </c:pt>
                <c:pt idx="30093">
                  <c:v>-87.688999999999993</c:v>
                </c:pt>
                <c:pt idx="30094">
                  <c:v>-87.686999999999998</c:v>
                </c:pt>
                <c:pt idx="30095">
                  <c:v>-87.685000000000002</c:v>
                </c:pt>
                <c:pt idx="30096">
                  <c:v>-87.682999999999993</c:v>
                </c:pt>
                <c:pt idx="30097">
                  <c:v>-87.680999999999997</c:v>
                </c:pt>
                <c:pt idx="30098">
                  <c:v>-87.679000000000002</c:v>
                </c:pt>
                <c:pt idx="30099">
                  <c:v>-87.676999999999992</c:v>
                </c:pt>
                <c:pt idx="30100">
                  <c:v>-87.674999999999997</c:v>
                </c:pt>
                <c:pt idx="30101">
                  <c:v>-87.673000000000002</c:v>
                </c:pt>
                <c:pt idx="30102">
                  <c:v>-87.670999999999992</c:v>
                </c:pt>
                <c:pt idx="30103">
                  <c:v>-87.668999999999997</c:v>
                </c:pt>
                <c:pt idx="30104">
                  <c:v>-87.667000000000002</c:v>
                </c:pt>
                <c:pt idx="30105">
                  <c:v>-87.664999999999992</c:v>
                </c:pt>
                <c:pt idx="30106">
                  <c:v>-87.662999999999997</c:v>
                </c:pt>
                <c:pt idx="30107">
                  <c:v>-87.661000000000001</c:v>
                </c:pt>
                <c:pt idx="30108">
                  <c:v>-87.658999999999992</c:v>
                </c:pt>
                <c:pt idx="30109">
                  <c:v>-87.656999999999996</c:v>
                </c:pt>
                <c:pt idx="30110">
                  <c:v>-87.655000000000001</c:v>
                </c:pt>
                <c:pt idx="30111">
                  <c:v>-87.652999999999992</c:v>
                </c:pt>
                <c:pt idx="30112">
                  <c:v>-87.65100000000001</c:v>
                </c:pt>
                <c:pt idx="30113">
                  <c:v>-87.649000000000001</c:v>
                </c:pt>
                <c:pt idx="30114">
                  <c:v>-87.646999999999991</c:v>
                </c:pt>
                <c:pt idx="30115">
                  <c:v>-87.64500000000001</c:v>
                </c:pt>
                <c:pt idx="30116">
                  <c:v>-87.643000000000001</c:v>
                </c:pt>
                <c:pt idx="30117">
                  <c:v>-87.640999999999991</c:v>
                </c:pt>
                <c:pt idx="30118">
                  <c:v>-87.63900000000001</c:v>
                </c:pt>
                <c:pt idx="30119">
                  <c:v>-87.637</c:v>
                </c:pt>
                <c:pt idx="30120">
                  <c:v>-87.634999999999991</c:v>
                </c:pt>
                <c:pt idx="30121">
                  <c:v>-87.63300000000001</c:v>
                </c:pt>
                <c:pt idx="30122">
                  <c:v>-87.631</c:v>
                </c:pt>
                <c:pt idx="30123">
                  <c:v>-87.628999999999991</c:v>
                </c:pt>
                <c:pt idx="30124">
                  <c:v>-87.62700000000001</c:v>
                </c:pt>
                <c:pt idx="30125">
                  <c:v>-87.625</c:v>
                </c:pt>
                <c:pt idx="30126">
                  <c:v>-87.62299999999999</c:v>
                </c:pt>
                <c:pt idx="30127">
                  <c:v>-87.621000000000009</c:v>
                </c:pt>
                <c:pt idx="30128">
                  <c:v>-87.619</c:v>
                </c:pt>
                <c:pt idx="30129">
                  <c:v>-87.61699999999999</c:v>
                </c:pt>
                <c:pt idx="30130">
                  <c:v>-87.615000000000009</c:v>
                </c:pt>
                <c:pt idx="30131">
                  <c:v>-87.613</c:v>
                </c:pt>
                <c:pt idx="30132">
                  <c:v>-87.61099999999999</c:v>
                </c:pt>
                <c:pt idx="30133">
                  <c:v>-87.609000000000009</c:v>
                </c:pt>
                <c:pt idx="30134">
                  <c:v>-87.606999999999999</c:v>
                </c:pt>
                <c:pt idx="30135">
                  <c:v>-87.60499999999999</c:v>
                </c:pt>
                <c:pt idx="30136">
                  <c:v>-87.603000000000009</c:v>
                </c:pt>
                <c:pt idx="30137">
                  <c:v>-87.600999999999999</c:v>
                </c:pt>
                <c:pt idx="30138">
                  <c:v>-87.59899999999999</c:v>
                </c:pt>
                <c:pt idx="30139">
                  <c:v>-87.597000000000008</c:v>
                </c:pt>
                <c:pt idx="30140">
                  <c:v>-87.594999999999999</c:v>
                </c:pt>
                <c:pt idx="30141">
                  <c:v>-87.593000000000004</c:v>
                </c:pt>
                <c:pt idx="30142">
                  <c:v>-87.591000000000008</c:v>
                </c:pt>
                <c:pt idx="30143">
                  <c:v>-87.588999999999999</c:v>
                </c:pt>
                <c:pt idx="30144">
                  <c:v>-87.587000000000003</c:v>
                </c:pt>
                <c:pt idx="30145">
                  <c:v>-87.585000000000008</c:v>
                </c:pt>
                <c:pt idx="30146">
                  <c:v>-87.582999999999998</c:v>
                </c:pt>
                <c:pt idx="30147">
                  <c:v>-87.581000000000003</c:v>
                </c:pt>
                <c:pt idx="30148">
                  <c:v>-87.579000000000008</c:v>
                </c:pt>
                <c:pt idx="30149">
                  <c:v>-87.576999999999998</c:v>
                </c:pt>
                <c:pt idx="30150">
                  <c:v>-87.575000000000003</c:v>
                </c:pt>
                <c:pt idx="30151">
                  <c:v>-87.573000000000008</c:v>
                </c:pt>
                <c:pt idx="30152">
                  <c:v>-87.570999999999998</c:v>
                </c:pt>
                <c:pt idx="30153">
                  <c:v>-87.569000000000003</c:v>
                </c:pt>
                <c:pt idx="30154">
                  <c:v>-87.567000000000007</c:v>
                </c:pt>
                <c:pt idx="30155">
                  <c:v>-87.564999999999998</c:v>
                </c:pt>
                <c:pt idx="30156">
                  <c:v>-87.563000000000002</c:v>
                </c:pt>
                <c:pt idx="30157">
                  <c:v>-87.561000000000007</c:v>
                </c:pt>
                <c:pt idx="30158">
                  <c:v>-87.558999999999997</c:v>
                </c:pt>
                <c:pt idx="30159">
                  <c:v>-87.557000000000002</c:v>
                </c:pt>
                <c:pt idx="30160">
                  <c:v>-87.555000000000007</c:v>
                </c:pt>
                <c:pt idx="30161">
                  <c:v>-87.552999999999997</c:v>
                </c:pt>
                <c:pt idx="30162">
                  <c:v>-87.551000000000002</c:v>
                </c:pt>
                <c:pt idx="30163">
                  <c:v>-87.549000000000007</c:v>
                </c:pt>
                <c:pt idx="30164">
                  <c:v>-87.546999999999997</c:v>
                </c:pt>
                <c:pt idx="30165">
                  <c:v>-87.545000000000002</c:v>
                </c:pt>
                <c:pt idx="30166">
                  <c:v>-87.543000000000006</c:v>
                </c:pt>
                <c:pt idx="30167">
                  <c:v>-87.540999999999997</c:v>
                </c:pt>
                <c:pt idx="30168">
                  <c:v>-87.539000000000001</c:v>
                </c:pt>
                <c:pt idx="30169">
                  <c:v>-87.537000000000006</c:v>
                </c:pt>
                <c:pt idx="30170">
                  <c:v>-87.534999999999997</c:v>
                </c:pt>
                <c:pt idx="30171">
                  <c:v>-87.533000000000001</c:v>
                </c:pt>
                <c:pt idx="30172">
                  <c:v>-87.531000000000006</c:v>
                </c:pt>
                <c:pt idx="30173">
                  <c:v>-87.528999999999996</c:v>
                </c:pt>
                <c:pt idx="30174">
                  <c:v>-87.527000000000001</c:v>
                </c:pt>
                <c:pt idx="30175">
                  <c:v>-87.525000000000006</c:v>
                </c:pt>
                <c:pt idx="30176">
                  <c:v>-87.522999999999996</c:v>
                </c:pt>
                <c:pt idx="30177">
                  <c:v>-87.521000000000001</c:v>
                </c:pt>
                <c:pt idx="30178">
                  <c:v>-87.519000000000005</c:v>
                </c:pt>
                <c:pt idx="30179">
                  <c:v>-87.516999999999996</c:v>
                </c:pt>
                <c:pt idx="30180">
                  <c:v>-87.515000000000001</c:v>
                </c:pt>
                <c:pt idx="30181">
                  <c:v>-87.513000000000005</c:v>
                </c:pt>
                <c:pt idx="30182">
                  <c:v>-87.510999999999996</c:v>
                </c:pt>
                <c:pt idx="30183">
                  <c:v>-87.509</c:v>
                </c:pt>
                <c:pt idx="30184">
                  <c:v>-87.507000000000005</c:v>
                </c:pt>
                <c:pt idx="30185">
                  <c:v>-87.504999999999995</c:v>
                </c:pt>
                <c:pt idx="30186">
                  <c:v>-87.503</c:v>
                </c:pt>
                <c:pt idx="30187">
                  <c:v>-87.501000000000005</c:v>
                </c:pt>
                <c:pt idx="30188">
                  <c:v>-87.498999999999995</c:v>
                </c:pt>
                <c:pt idx="30189">
                  <c:v>-87.497</c:v>
                </c:pt>
                <c:pt idx="30190">
                  <c:v>-87.495000000000005</c:v>
                </c:pt>
                <c:pt idx="30191">
                  <c:v>-87.492999999999995</c:v>
                </c:pt>
                <c:pt idx="30192">
                  <c:v>-87.491</c:v>
                </c:pt>
                <c:pt idx="30193">
                  <c:v>-87.489000000000004</c:v>
                </c:pt>
                <c:pt idx="30194">
                  <c:v>-87.486999999999995</c:v>
                </c:pt>
                <c:pt idx="30195">
                  <c:v>-87.484999999999999</c:v>
                </c:pt>
                <c:pt idx="30196">
                  <c:v>-87.483000000000004</c:v>
                </c:pt>
                <c:pt idx="30197">
                  <c:v>-87.480999999999995</c:v>
                </c:pt>
                <c:pt idx="30198">
                  <c:v>-87.478999999999999</c:v>
                </c:pt>
                <c:pt idx="30199">
                  <c:v>-87.477000000000004</c:v>
                </c:pt>
                <c:pt idx="30200">
                  <c:v>-87.474999999999994</c:v>
                </c:pt>
                <c:pt idx="30201">
                  <c:v>-87.472999999999999</c:v>
                </c:pt>
                <c:pt idx="30202">
                  <c:v>-87.471000000000004</c:v>
                </c:pt>
                <c:pt idx="30203">
                  <c:v>-87.468999999999994</c:v>
                </c:pt>
                <c:pt idx="30204">
                  <c:v>-87.466999999999999</c:v>
                </c:pt>
                <c:pt idx="30205">
                  <c:v>-87.465000000000003</c:v>
                </c:pt>
                <c:pt idx="30206">
                  <c:v>-87.462999999999994</c:v>
                </c:pt>
                <c:pt idx="30207">
                  <c:v>-87.460999999999999</c:v>
                </c:pt>
                <c:pt idx="30208">
                  <c:v>-87.459000000000003</c:v>
                </c:pt>
                <c:pt idx="30209">
                  <c:v>-87.456999999999994</c:v>
                </c:pt>
                <c:pt idx="30210">
                  <c:v>-87.454999999999998</c:v>
                </c:pt>
                <c:pt idx="30211">
                  <c:v>-87.453000000000003</c:v>
                </c:pt>
                <c:pt idx="30212">
                  <c:v>-87.450999999999993</c:v>
                </c:pt>
                <c:pt idx="30213">
                  <c:v>-87.448999999999998</c:v>
                </c:pt>
                <c:pt idx="30214">
                  <c:v>-87.447000000000003</c:v>
                </c:pt>
                <c:pt idx="30215">
                  <c:v>-87.444999999999993</c:v>
                </c:pt>
                <c:pt idx="30216">
                  <c:v>-87.442999999999998</c:v>
                </c:pt>
                <c:pt idx="30217">
                  <c:v>-87.441000000000003</c:v>
                </c:pt>
                <c:pt idx="30218">
                  <c:v>-87.438999999999993</c:v>
                </c:pt>
                <c:pt idx="30219">
                  <c:v>-87.436999999999998</c:v>
                </c:pt>
                <c:pt idx="30220">
                  <c:v>-87.435000000000002</c:v>
                </c:pt>
                <c:pt idx="30221">
                  <c:v>-87.432999999999993</c:v>
                </c:pt>
                <c:pt idx="30222">
                  <c:v>-87.430999999999997</c:v>
                </c:pt>
                <c:pt idx="30223">
                  <c:v>-87.429000000000002</c:v>
                </c:pt>
                <c:pt idx="30224">
                  <c:v>-87.426999999999992</c:v>
                </c:pt>
                <c:pt idx="30225">
                  <c:v>-87.424999999999997</c:v>
                </c:pt>
                <c:pt idx="30226">
                  <c:v>-87.423000000000002</c:v>
                </c:pt>
                <c:pt idx="30227">
                  <c:v>-87.420999999999992</c:v>
                </c:pt>
                <c:pt idx="30228">
                  <c:v>-87.418999999999997</c:v>
                </c:pt>
                <c:pt idx="30229">
                  <c:v>-87.417000000000002</c:v>
                </c:pt>
                <c:pt idx="30230">
                  <c:v>-87.414999999999992</c:v>
                </c:pt>
                <c:pt idx="30231">
                  <c:v>-87.412999999999997</c:v>
                </c:pt>
                <c:pt idx="30232">
                  <c:v>-87.411000000000001</c:v>
                </c:pt>
                <c:pt idx="30233">
                  <c:v>-87.408999999999992</c:v>
                </c:pt>
                <c:pt idx="30234">
                  <c:v>-87.406999999999996</c:v>
                </c:pt>
                <c:pt idx="30235">
                  <c:v>-87.405000000000001</c:v>
                </c:pt>
                <c:pt idx="30236">
                  <c:v>-87.402999999999992</c:v>
                </c:pt>
                <c:pt idx="30237">
                  <c:v>-87.40100000000001</c:v>
                </c:pt>
                <c:pt idx="30238">
                  <c:v>-87.399000000000001</c:v>
                </c:pt>
                <c:pt idx="30239">
                  <c:v>-87.396999999999991</c:v>
                </c:pt>
                <c:pt idx="30240">
                  <c:v>-87.39500000000001</c:v>
                </c:pt>
                <c:pt idx="30241">
                  <c:v>-87.393000000000001</c:v>
                </c:pt>
                <c:pt idx="30242">
                  <c:v>-87.390999999999991</c:v>
                </c:pt>
                <c:pt idx="30243">
                  <c:v>-87.38900000000001</c:v>
                </c:pt>
                <c:pt idx="30244">
                  <c:v>-87.387</c:v>
                </c:pt>
                <c:pt idx="30245">
                  <c:v>-87.384999999999991</c:v>
                </c:pt>
                <c:pt idx="30246">
                  <c:v>-87.38300000000001</c:v>
                </c:pt>
                <c:pt idx="30247">
                  <c:v>-87.381</c:v>
                </c:pt>
                <c:pt idx="30248">
                  <c:v>-87.378999999999991</c:v>
                </c:pt>
                <c:pt idx="30249">
                  <c:v>-87.37700000000001</c:v>
                </c:pt>
                <c:pt idx="30250">
                  <c:v>-87.375</c:v>
                </c:pt>
                <c:pt idx="30251">
                  <c:v>-87.37299999999999</c:v>
                </c:pt>
                <c:pt idx="30252">
                  <c:v>-87.371000000000009</c:v>
                </c:pt>
                <c:pt idx="30253">
                  <c:v>-87.369</c:v>
                </c:pt>
                <c:pt idx="30254">
                  <c:v>-87.36699999999999</c:v>
                </c:pt>
                <c:pt idx="30255">
                  <c:v>-87.365000000000009</c:v>
                </c:pt>
                <c:pt idx="30256">
                  <c:v>-87.363</c:v>
                </c:pt>
                <c:pt idx="30257">
                  <c:v>-87.36099999999999</c:v>
                </c:pt>
                <c:pt idx="30258">
                  <c:v>-87.359000000000009</c:v>
                </c:pt>
                <c:pt idx="30259">
                  <c:v>-87.356999999999999</c:v>
                </c:pt>
                <c:pt idx="30260">
                  <c:v>-87.35499999999999</c:v>
                </c:pt>
                <c:pt idx="30261">
                  <c:v>-87.353000000000009</c:v>
                </c:pt>
                <c:pt idx="30262">
                  <c:v>-87.350999999999999</c:v>
                </c:pt>
                <c:pt idx="30263">
                  <c:v>-87.34899999999999</c:v>
                </c:pt>
                <c:pt idx="30264">
                  <c:v>-87.347000000000008</c:v>
                </c:pt>
                <c:pt idx="30265">
                  <c:v>-87.344999999999999</c:v>
                </c:pt>
                <c:pt idx="30266">
                  <c:v>-87.343000000000004</c:v>
                </c:pt>
                <c:pt idx="30267">
                  <c:v>-87.341000000000008</c:v>
                </c:pt>
                <c:pt idx="30268">
                  <c:v>-87.338999999999999</c:v>
                </c:pt>
                <c:pt idx="30269">
                  <c:v>-87.337000000000003</c:v>
                </c:pt>
                <c:pt idx="30270">
                  <c:v>-87.335000000000008</c:v>
                </c:pt>
                <c:pt idx="30271">
                  <c:v>-87.332999999999998</c:v>
                </c:pt>
                <c:pt idx="30272">
                  <c:v>-87.331000000000003</c:v>
                </c:pt>
                <c:pt idx="30273">
                  <c:v>-87.329000000000008</c:v>
                </c:pt>
                <c:pt idx="30274">
                  <c:v>-87.326999999999998</c:v>
                </c:pt>
                <c:pt idx="30275">
                  <c:v>-87.325000000000003</c:v>
                </c:pt>
                <c:pt idx="30276">
                  <c:v>-87.323000000000008</c:v>
                </c:pt>
                <c:pt idx="30277">
                  <c:v>-87.320999999999998</c:v>
                </c:pt>
                <c:pt idx="30278">
                  <c:v>-87.319000000000003</c:v>
                </c:pt>
                <c:pt idx="30279">
                  <c:v>-87.317000000000007</c:v>
                </c:pt>
                <c:pt idx="30280">
                  <c:v>-87.314999999999998</c:v>
                </c:pt>
                <c:pt idx="30281">
                  <c:v>-87.313000000000002</c:v>
                </c:pt>
                <c:pt idx="30282">
                  <c:v>-87.311000000000007</c:v>
                </c:pt>
                <c:pt idx="30283">
                  <c:v>-87.308999999999997</c:v>
                </c:pt>
                <c:pt idx="30284">
                  <c:v>-87.307000000000002</c:v>
                </c:pt>
                <c:pt idx="30285">
                  <c:v>-87.305000000000007</c:v>
                </c:pt>
                <c:pt idx="30286">
                  <c:v>-87.302999999999997</c:v>
                </c:pt>
                <c:pt idx="30287">
                  <c:v>-87.301000000000002</c:v>
                </c:pt>
                <c:pt idx="30288">
                  <c:v>-87.299000000000007</c:v>
                </c:pt>
                <c:pt idx="30289">
                  <c:v>-87.296999999999997</c:v>
                </c:pt>
                <c:pt idx="30290">
                  <c:v>-87.295000000000002</c:v>
                </c:pt>
                <c:pt idx="30291">
                  <c:v>-87.293000000000006</c:v>
                </c:pt>
                <c:pt idx="30292">
                  <c:v>-87.290999999999997</c:v>
                </c:pt>
                <c:pt idx="30293">
                  <c:v>-87.289000000000001</c:v>
                </c:pt>
                <c:pt idx="30294">
                  <c:v>-87.287000000000006</c:v>
                </c:pt>
                <c:pt idx="30295">
                  <c:v>-87.284999999999997</c:v>
                </c:pt>
                <c:pt idx="30296">
                  <c:v>-87.283000000000001</c:v>
                </c:pt>
                <c:pt idx="30297">
                  <c:v>-87.281000000000006</c:v>
                </c:pt>
                <c:pt idx="30298">
                  <c:v>-87.278999999999996</c:v>
                </c:pt>
                <c:pt idx="30299">
                  <c:v>-87.277000000000001</c:v>
                </c:pt>
                <c:pt idx="30300">
                  <c:v>-87.275000000000006</c:v>
                </c:pt>
                <c:pt idx="30301">
                  <c:v>-87.272999999999996</c:v>
                </c:pt>
                <c:pt idx="30302">
                  <c:v>-87.271000000000001</c:v>
                </c:pt>
                <c:pt idx="30303">
                  <c:v>-87.269000000000005</c:v>
                </c:pt>
                <c:pt idx="30304">
                  <c:v>-87.266999999999996</c:v>
                </c:pt>
                <c:pt idx="30305">
                  <c:v>-87.265000000000001</c:v>
                </c:pt>
                <c:pt idx="30306">
                  <c:v>-87.263000000000005</c:v>
                </c:pt>
                <c:pt idx="30307">
                  <c:v>-87.260999999999996</c:v>
                </c:pt>
                <c:pt idx="30308">
                  <c:v>-87.259</c:v>
                </c:pt>
                <c:pt idx="30309">
                  <c:v>-87.257000000000005</c:v>
                </c:pt>
                <c:pt idx="30310">
                  <c:v>-87.254999999999995</c:v>
                </c:pt>
                <c:pt idx="30311">
                  <c:v>-87.253</c:v>
                </c:pt>
                <c:pt idx="30312">
                  <c:v>-87.251000000000005</c:v>
                </c:pt>
                <c:pt idx="30313">
                  <c:v>-87.248999999999995</c:v>
                </c:pt>
                <c:pt idx="30314">
                  <c:v>-87.247</c:v>
                </c:pt>
                <c:pt idx="30315">
                  <c:v>-87.245000000000005</c:v>
                </c:pt>
                <c:pt idx="30316">
                  <c:v>-87.242999999999995</c:v>
                </c:pt>
                <c:pt idx="30317">
                  <c:v>-87.241</c:v>
                </c:pt>
                <c:pt idx="30318">
                  <c:v>-87.239000000000004</c:v>
                </c:pt>
                <c:pt idx="30319">
                  <c:v>-87.236999999999995</c:v>
                </c:pt>
                <c:pt idx="30320">
                  <c:v>-87.234999999999999</c:v>
                </c:pt>
                <c:pt idx="30321">
                  <c:v>-87.233000000000004</c:v>
                </c:pt>
                <c:pt idx="30322">
                  <c:v>-87.230999999999995</c:v>
                </c:pt>
                <c:pt idx="30323">
                  <c:v>-87.228999999999999</c:v>
                </c:pt>
                <c:pt idx="30324">
                  <c:v>-87.227000000000004</c:v>
                </c:pt>
                <c:pt idx="30325">
                  <c:v>-87.224999999999994</c:v>
                </c:pt>
                <c:pt idx="30326">
                  <c:v>-87.222999999999999</c:v>
                </c:pt>
                <c:pt idx="30327">
                  <c:v>-87.221000000000004</c:v>
                </c:pt>
                <c:pt idx="30328">
                  <c:v>-87.218999999999994</c:v>
                </c:pt>
                <c:pt idx="30329">
                  <c:v>-87.216999999999999</c:v>
                </c:pt>
                <c:pt idx="30330">
                  <c:v>-87.215000000000003</c:v>
                </c:pt>
                <c:pt idx="30331">
                  <c:v>-87.212999999999994</c:v>
                </c:pt>
                <c:pt idx="30332">
                  <c:v>-87.210999999999999</c:v>
                </c:pt>
                <c:pt idx="30333">
                  <c:v>-87.209000000000003</c:v>
                </c:pt>
                <c:pt idx="30334">
                  <c:v>-87.206999999999994</c:v>
                </c:pt>
                <c:pt idx="30335">
                  <c:v>-87.204999999999998</c:v>
                </c:pt>
                <c:pt idx="30336">
                  <c:v>-87.203000000000003</c:v>
                </c:pt>
                <c:pt idx="30337">
                  <c:v>-87.200999999999993</c:v>
                </c:pt>
                <c:pt idx="30338">
                  <c:v>-87.198999999999998</c:v>
                </c:pt>
                <c:pt idx="30339">
                  <c:v>-87.197000000000003</c:v>
                </c:pt>
                <c:pt idx="30340">
                  <c:v>-87.194999999999993</c:v>
                </c:pt>
                <c:pt idx="30341">
                  <c:v>-87.192999999999998</c:v>
                </c:pt>
                <c:pt idx="30342">
                  <c:v>-87.191000000000003</c:v>
                </c:pt>
                <c:pt idx="30343">
                  <c:v>-87.188999999999993</c:v>
                </c:pt>
                <c:pt idx="30344">
                  <c:v>-87.186999999999998</c:v>
                </c:pt>
                <c:pt idx="30345">
                  <c:v>-87.185000000000002</c:v>
                </c:pt>
                <c:pt idx="30346">
                  <c:v>-87.182999999999993</c:v>
                </c:pt>
                <c:pt idx="30347">
                  <c:v>-87.180999999999997</c:v>
                </c:pt>
                <c:pt idx="30348">
                  <c:v>-87.179000000000002</c:v>
                </c:pt>
                <c:pt idx="30349">
                  <c:v>-87.176999999999992</c:v>
                </c:pt>
                <c:pt idx="30350">
                  <c:v>-87.174999999999997</c:v>
                </c:pt>
                <c:pt idx="30351">
                  <c:v>-87.173000000000002</c:v>
                </c:pt>
                <c:pt idx="30352">
                  <c:v>-87.170999999999992</c:v>
                </c:pt>
                <c:pt idx="30353">
                  <c:v>-87.168999999999997</c:v>
                </c:pt>
                <c:pt idx="30354">
                  <c:v>-87.167000000000002</c:v>
                </c:pt>
                <c:pt idx="30355">
                  <c:v>-87.164999999999992</c:v>
                </c:pt>
                <c:pt idx="30356">
                  <c:v>-87.162999999999997</c:v>
                </c:pt>
                <c:pt idx="30357">
                  <c:v>-87.161000000000001</c:v>
                </c:pt>
                <c:pt idx="30358">
                  <c:v>-87.158999999999992</c:v>
                </c:pt>
                <c:pt idx="30359">
                  <c:v>-87.156999999999996</c:v>
                </c:pt>
                <c:pt idx="30360">
                  <c:v>-87.155000000000001</c:v>
                </c:pt>
                <c:pt idx="30361">
                  <c:v>-87.152999999999992</c:v>
                </c:pt>
                <c:pt idx="30362">
                  <c:v>-87.15100000000001</c:v>
                </c:pt>
                <c:pt idx="30363">
                  <c:v>-87.149000000000001</c:v>
                </c:pt>
                <c:pt idx="30364">
                  <c:v>-87.146999999999991</c:v>
                </c:pt>
                <c:pt idx="30365">
                  <c:v>-87.14500000000001</c:v>
                </c:pt>
                <c:pt idx="30366">
                  <c:v>-87.143000000000001</c:v>
                </c:pt>
                <c:pt idx="30367">
                  <c:v>-87.140999999999991</c:v>
                </c:pt>
                <c:pt idx="30368">
                  <c:v>-87.13900000000001</c:v>
                </c:pt>
                <c:pt idx="30369">
                  <c:v>-87.137</c:v>
                </c:pt>
                <c:pt idx="30370">
                  <c:v>-87.134999999999991</c:v>
                </c:pt>
                <c:pt idx="30371">
                  <c:v>-87.13300000000001</c:v>
                </c:pt>
                <c:pt idx="30372">
                  <c:v>-87.131</c:v>
                </c:pt>
                <c:pt idx="30373">
                  <c:v>-87.128999999999991</c:v>
                </c:pt>
                <c:pt idx="30374">
                  <c:v>-87.12700000000001</c:v>
                </c:pt>
                <c:pt idx="30375">
                  <c:v>-87.125</c:v>
                </c:pt>
                <c:pt idx="30376">
                  <c:v>-87.12299999999999</c:v>
                </c:pt>
                <c:pt idx="30377">
                  <c:v>-87.121000000000009</c:v>
                </c:pt>
                <c:pt idx="30378">
                  <c:v>-87.119</c:v>
                </c:pt>
                <c:pt idx="30379">
                  <c:v>-87.11699999999999</c:v>
                </c:pt>
                <c:pt idx="30380">
                  <c:v>-87.115000000000009</c:v>
                </c:pt>
                <c:pt idx="30381">
                  <c:v>-87.113</c:v>
                </c:pt>
                <c:pt idx="30382">
                  <c:v>-87.11099999999999</c:v>
                </c:pt>
                <c:pt idx="30383">
                  <c:v>-87.109000000000009</c:v>
                </c:pt>
                <c:pt idx="30384">
                  <c:v>-87.106999999999999</c:v>
                </c:pt>
                <c:pt idx="30385">
                  <c:v>-87.10499999999999</c:v>
                </c:pt>
                <c:pt idx="30386">
                  <c:v>-87.103000000000009</c:v>
                </c:pt>
                <c:pt idx="30387">
                  <c:v>-87.100999999999999</c:v>
                </c:pt>
                <c:pt idx="30388">
                  <c:v>-87.09899999999999</c:v>
                </c:pt>
                <c:pt idx="30389">
                  <c:v>-87.097000000000008</c:v>
                </c:pt>
                <c:pt idx="30390">
                  <c:v>-87.094999999999999</c:v>
                </c:pt>
                <c:pt idx="30391">
                  <c:v>-87.093000000000004</c:v>
                </c:pt>
                <c:pt idx="30392">
                  <c:v>-87.091000000000008</c:v>
                </c:pt>
                <c:pt idx="30393">
                  <c:v>-87.088999999999999</c:v>
                </c:pt>
                <c:pt idx="30394">
                  <c:v>-87.087000000000003</c:v>
                </c:pt>
                <c:pt idx="30395">
                  <c:v>-87.085000000000008</c:v>
                </c:pt>
                <c:pt idx="30396">
                  <c:v>-87.082999999999998</c:v>
                </c:pt>
                <c:pt idx="30397">
                  <c:v>-87.081000000000003</c:v>
                </c:pt>
                <c:pt idx="30398">
                  <c:v>-87.079000000000008</c:v>
                </c:pt>
                <c:pt idx="30399">
                  <c:v>-87.076999999999998</c:v>
                </c:pt>
                <c:pt idx="30400">
                  <c:v>-87.075000000000003</c:v>
                </c:pt>
                <c:pt idx="30401">
                  <c:v>-87.073000000000008</c:v>
                </c:pt>
                <c:pt idx="30402">
                  <c:v>-87.070999999999998</c:v>
                </c:pt>
                <c:pt idx="30403">
                  <c:v>-87.069000000000003</c:v>
                </c:pt>
                <c:pt idx="30404">
                  <c:v>-87.067000000000007</c:v>
                </c:pt>
                <c:pt idx="30405">
                  <c:v>-87.064999999999998</c:v>
                </c:pt>
                <c:pt idx="30406">
                  <c:v>-87.063000000000002</c:v>
                </c:pt>
                <c:pt idx="30407">
                  <c:v>-87.061000000000007</c:v>
                </c:pt>
                <c:pt idx="30408">
                  <c:v>-87.058999999999997</c:v>
                </c:pt>
                <c:pt idx="30409">
                  <c:v>-87.057000000000002</c:v>
                </c:pt>
                <c:pt idx="30410">
                  <c:v>-87.055000000000007</c:v>
                </c:pt>
                <c:pt idx="30411">
                  <c:v>-87.052999999999997</c:v>
                </c:pt>
                <c:pt idx="30412">
                  <c:v>-87.051000000000002</c:v>
                </c:pt>
                <c:pt idx="30413">
                  <c:v>-87.049000000000007</c:v>
                </c:pt>
                <c:pt idx="30414">
                  <c:v>-87.046999999999997</c:v>
                </c:pt>
                <c:pt idx="30415">
                  <c:v>-87.045000000000002</c:v>
                </c:pt>
                <c:pt idx="30416">
                  <c:v>-87.043000000000006</c:v>
                </c:pt>
                <c:pt idx="30417">
                  <c:v>-87.040999999999997</c:v>
                </c:pt>
                <c:pt idx="30418">
                  <c:v>-87.039000000000001</c:v>
                </c:pt>
                <c:pt idx="30419">
                  <c:v>-87.037000000000006</c:v>
                </c:pt>
                <c:pt idx="30420">
                  <c:v>-87.034999999999997</c:v>
                </c:pt>
                <c:pt idx="30421">
                  <c:v>-87.033000000000001</c:v>
                </c:pt>
                <c:pt idx="30422">
                  <c:v>-87.031000000000006</c:v>
                </c:pt>
                <c:pt idx="30423">
                  <c:v>-87.028999999999996</c:v>
                </c:pt>
                <c:pt idx="30424">
                  <c:v>-87.027000000000001</c:v>
                </c:pt>
                <c:pt idx="30425">
                  <c:v>-87.025000000000006</c:v>
                </c:pt>
                <c:pt idx="30426">
                  <c:v>-87.022999999999996</c:v>
                </c:pt>
                <c:pt idx="30427">
                  <c:v>-87.021000000000001</c:v>
                </c:pt>
                <c:pt idx="30428">
                  <c:v>-87.019000000000005</c:v>
                </c:pt>
                <c:pt idx="30429">
                  <c:v>-87.016999999999996</c:v>
                </c:pt>
                <c:pt idx="30430">
                  <c:v>-87.015000000000001</c:v>
                </c:pt>
                <c:pt idx="30431">
                  <c:v>-87.013000000000005</c:v>
                </c:pt>
                <c:pt idx="30432">
                  <c:v>-87.010999999999996</c:v>
                </c:pt>
                <c:pt idx="30433">
                  <c:v>-87.009</c:v>
                </c:pt>
                <c:pt idx="30434">
                  <c:v>-87.007000000000005</c:v>
                </c:pt>
                <c:pt idx="30435">
                  <c:v>-87.004999999999995</c:v>
                </c:pt>
                <c:pt idx="30436">
                  <c:v>-87.003</c:v>
                </c:pt>
                <c:pt idx="30437">
                  <c:v>-87.001000000000005</c:v>
                </c:pt>
                <c:pt idx="30438">
                  <c:v>-86.998999999999995</c:v>
                </c:pt>
                <c:pt idx="30439">
                  <c:v>-86.997</c:v>
                </c:pt>
                <c:pt idx="30440">
                  <c:v>-86.995000000000005</c:v>
                </c:pt>
                <c:pt idx="30441">
                  <c:v>-86.992999999999995</c:v>
                </c:pt>
                <c:pt idx="30442">
                  <c:v>-86.991</c:v>
                </c:pt>
                <c:pt idx="30443">
                  <c:v>-86.989000000000004</c:v>
                </c:pt>
                <c:pt idx="30444">
                  <c:v>-86.986999999999995</c:v>
                </c:pt>
                <c:pt idx="30445">
                  <c:v>-86.984999999999999</c:v>
                </c:pt>
                <c:pt idx="30446">
                  <c:v>-86.983000000000004</c:v>
                </c:pt>
                <c:pt idx="30447">
                  <c:v>-86.980999999999995</c:v>
                </c:pt>
                <c:pt idx="30448">
                  <c:v>-86.978999999999999</c:v>
                </c:pt>
                <c:pt idx="30449">
                  <c:v>-86.977000000000004</c:v>
                </c:pt>
                <c:pt idx="30450">
                  <c:v>-86.974999999999994</c:v>
                </c:pt>
                <c:pt idx="30451">
                  <c:v>-86.972999999999999</c:v>
                </c:pt>
                <c:pt idx="30452">
                  <c:v>-86.971000000000004</c:v>
                </c:pt>
                <c:pt idx="30453">
                  <c:v>-86.968999999999994</c:v>
                </c:pt>
                <c:pt idx="30454">
                  <c:v>-86.966999999999999</c:v>
                </c:pt>
                <c:pt idx="30455">
                  <c:v>-86.965000000000003</c:v>
                </c:pt>
                <c:pt idx="30456">
                  <c:v>-86.962999999999994</c:v>
                </c:pt>
                <c:pt idx="30457">
                  <c:v>-86.960999999999999</c:v>
                </c:pt>
                <c:pt idx="30458">
                  <c:v>-86.959000000000003</c:v>
                </c:pt>
                <c:pt idx="30459">
                  <c:v>-86.956999999999994</c:v>
                </c:pt>
                <c:pt idx="30460">
                  <c:v>-86.954999999999998</c:v>
                </c:pt>
                <c:pt idx="30461">
                  <c:v>-86.953000000000003</c:v>
                </c:pt>
                <c:pt idx="30462">
                  <c:v>-86.950999999999993</c:v>
                </c:pt>
                <c:pt idx="30463">
                  <c:v>-86.948999999999998</c:v>
                </c:pt>
                <c:pt idx="30464">
                  <c:v>-86.947000000000003</c:v>
                </c:pt>
                <c:pt idx="30465">
                  <c:v>-86.944999999999993</c:v>
                </c:pt>
                <c:pt idx="30466">
                  <c:v>-86.942999999999998</c:v>
                </c:pt>
                <c:pt idx="30467">
                  <c:v>-86.941000000000003</c:v>
                </c:pt>
                <c:pt idx="30468">
                  <c:v>-86.938999999999993</c:v>
                </c:pt>
                <c:pt idx="30469">
                  <c:v>-86.936999999999998</c:v>
                </c:pt>
                <c:pt idx="30470">
                  <c:v>-86.935000000000002</c:v>
                </c:pt>
                <c:pt idx="30471">
                  <c:v>-86.932999999999993</c:v>
                </c:pt>
                <c:pt idx="30472">
                  <c:v>-86.930999999999997</c:v>
                </c:pt>
                <c:pt idx="30473">
                  <c:v>-86.929000000000002</c:v>
                </c:pt>
                <c:pt idx="30474">
                  <c:v>-86.926999999999992</c:v>
                </c:pt>
                <c:pt idx="30475">
                  <c:v>-86.924999999999997</c:v>
                </c:pt>
                <c:pt idx="30476">
                  <c:v>-86.923000000000002</c:v>
                </c:pt>
                <c:pt idx="30477">
                  <c:v>-86.920999999999992</c:v>
                </c:pt>
                <c:pt idx="30478">
                  <c:v>-86.918999999999997</c:v>
                </c:pt>
                <c:pt idx="30479">
                  <c:v>-86.917000000000002</c:v>
                </c:pt>
                <c:pt idx="30480">
                  <c:v>-86.914999999999992</c:v>
                </c:pt>
                <c:pt idx="30481">
                  <c:v>-86.912999999999997</c:v>
                </c:pt>
                <c:pt idx="30482">
                  <c:v>-86.911000000000001</c:v>
                </c:pt>
                <c:pt idx="30483">
                  <c:v>-86.908999999999992</c:v>
                </c:pt>
                <c:pt idx="30484">
                  <c:v>-86.906999999999996</c:v>
                </c:pt>
                <c:pt idx="30485">
                  <c:v>-86.905000000000001</c:v>
                </c:pt>
                <c:pt idx="30486">
                  <c:v>-86.902999999999992</c:v>
                </c:pt>
                <c:pt idx="30487">
                  <c:v>-86.90100000000001</c:v>
                </c:pt>
                <c:pt idx="30488">
                  <c:v>-86.899000000000001</c:v>
                </c:pt>
                <c:pt idx="30489">
                  <c:v>-86.896999999999991</c:v>
                </c:pt>
                <c:pt idx="30490">
                  <c:v>-86.89500000000001</c:v>
                </c:pt>
                <c:pt idx="30491">
                  <c:v>-86.893000000000001</c:v>
                </c:pt>
                <c:pt idx="30492">
                  <c:v>-86.890999999999991</c:v>
                </c:pt>
                <c:pt idx="30493">
                  <c:v>-86.88900000000001</c:v>
                </c:pt>
                <c:pt idx="30494">
                  <c:v>-86.887</c:v>
                </c:pt>
                <c:pt idx="30495">
                  <c:v>-86.884999999999991</c:v>
                </c:pt>
                <c:pt idx="30496">
                  <c:v>-86.88300000000001</c:v>
                </c:pt>
                <c:pt idx="30497">
                  <c:v>-86.881</c:v>
                </c:pt>
                <c:pt idx="30498">
                  <c:v>-86.878999999999991</c:v>
                </c:pt>
                <c:pt idx="30499">
                  <c:v>-86.87700000000001</c:v>
                </c:pt>
                <c:pt idx="30500">
                  <c:v>-86.875</c:v>
                </c:pt>
                <c:pt idx="30501">
                  <c:v>-86.87299999999999</c:v>
                </c:pt>
                <c:pt idx="30502">
                  <c:v>-86.871000000000009</c:v>
                </c:pt>
                <c:pt idx="30503">
                  <c:v>-86.869</c:v>
                </c:pt>
                <c:pt idx="30504">
                  <c:v>-86.86699999999999</c:v>
                </c:pt>
                <c:pt idx="30505">
                  <c:v>-86.865000000000009</c:v>
                </c:pt>
                <c:pt idx="30506">
                  <c:v>-86.863</c:v>
                </c:pt>
                <c:pt idx="30507">
                  <c:v>-86.86099999999999</c:v>
                </c:pt>
                <c:pt idx="30508">
                  <c:v>-86.859000000000009</c:v>
                </c:pt>
                <c:pt idx="30509">
                  <c:v>-86.856999999999999</c:v>
                </c:pt>
                <c:pt idx="30510">
                  <c:v>-86.85499999999999</c:v>
                </c:pt>
                <c:pt idx="30511">
                  <c:v>-86.853000000000009</c:v>
                </c:pt>
                <c:pt idx="30512">
                  <c:v>-86.850999999999999</c:v>
                </c:pt>
                <c:pt idx="30513">
                  <c:v>-86.84899999999999</c:v>
                </c:pt>
                <c:pt idx="30514">
                  <c:v>-86.847000000000008</c:v>
                </c:pt>
                <c:pt idx="30515">
                  <c:v>-86.844999999999999</c:v>
                </c:pt>
                <c:pt idx="30516">
                  <c:v>-86.843000000000004</c:v>
                </c:pt>
                <c:pt idx="30517">
                  <c:v>-86.841000000000008</c:v>
                </c:pt>
                <c:pt idx="30518">
                  <c:v>-86.838999999999999</c:v>
                </c:pt>
                <c:pt idx="30519">
                  <c:v>-86.837000000000003</c:v>
                </c:pt>
                <c:pt idx="30520">
                  <c:v>-86.835000000000008</c:v>
                </c:pt>
                <c:pt idx="30521">
                  <c:v>-86.832999999999998</c:v>
                </c:pt>
                <c:pt idx="30522">
                  <c:v>-86.831000000000003</c:v>
                </c:pt>
                <c:pt idx="30523">
                  <c:v>-86.829000000000008</c:v>
                </c:pt>
                <c:pt idx="30524">
                  <c:v>-86.826999999999998</c:v>
                </c:pt>
                <c:pt idx="30525">
                  <c:v>-86.825000000000003</c:v>
                </c:pt>
                <c:pt idx="30526">
                  <c:v>-86.823000000000008</c:v>
                </c:pt>
                <c:pt idx="30527">
                  <c:v>-86.820999999999998</c:v>
                </c:pt>
                <c:pt idx="30528">
                  <c:v>-86.819000000000003</c:v>
                </c:pt>
                <c:pt idx="30529">
                  <c:v>-86.817000000000007</c:v>
                </c:pt>
                <c:pt idx="30530">
                  <c:v>-86.814999999999998</c:v>
                </c:pt>
                <c:pt idx="30531">
                  <c:v>-86.813000000000002</c:v>
                </c:pt>
                <c:pt idx="30532">
                  <c:v>-86.811000000000007</c:v>
                </c:pt>
                <c:pt idx="30533">
                  <c:v>-86.808999999999997</c:v>
                </c:pt>
                <c:pt idx="30534">
                  <c:v>-86.807000000000002</c:v>
                </c:pt>
                <c:pt idx="30535">
                  <c:v>-86.805000000000007</c:v>
                </c:pt>
                <c:pt idx="30536">
                  <c:v>-86.802999999999997</c:v>
                </c:pt>
                <c:pt idx="30537">
                  <c:v>-86.801000000000002</c:v>
                </c:pt>
                <c:pt idx="30538">
                  <c:v>-86.799000000000007</c:v>
                </c:pt>
                <c:pt idx="30539">
                  <c:v>-86.796999999999997</c:v>
                </c:pt>
                <c:pt idx="30540">
                  <c:v>-86.795000000000002</c:v>
                </c:pt>
                <c:pt idx="30541">
                  <c:v>-86.793000000000006</c:v>
                </c:pt>
                <c:pt idx="30542">
                  <c:v>-86.790999999999997</c:v>
                </c:pt>
                <c:pt idx="30543">
                  <c:v>-86.789000000000001</c:v>
                </c:pt>
                <c:pt idx="30544">
                  <c:v>-86.787000000000006</c:v>
                </c:pt>
                <c:pt idx="30545">
                  <c:v>-86.784999999999997</c:v>
                </c:pt>
                <c:pt idx="30546">
                  <c:v>-86.783000000000001</c:v>
                </c:pt>
                <c:pt idx="30547">
                  <c:v>-86.781000000000006</c:v>
                </c:pt>
                <c:pt idx="30548">
                  <c:v>-86.778999999999996</c:v>
                </c:pt>
                <c:pt idx="30549">
                  <c:v>-86.777000000000001</c:v>
                </c:pt>
                <c:pt idx="30550">
                  <c:v>-86.775000000000006</c:v>
                </c:pt>
                <c:pt idx="30551">
                  <c:v>-86.772999999999996</c:v>
                </c:pt>
                <c:pt idx="30552">
                  <c:v>-86.771000000000001</c:v>
                </c:pt>
                <c:pt idx="30553">
                  <c:v>-86.769000000000005</c:v>
                </c:pt>
                <c:pt idx="30554">
                  <c:v>-86.766999999999996</c:v>
                </c:pt>
                <c:pt idx="30555">
                  <c:v>-86.765000000000001</c:v>
                </c:pt>
                <c:pt idx="30556">
                  <c:v>-86.763000000000005</c:v>
                </c:pt>
                <c:pt idx="30557">
                  <c:v>-86.760999999999996</c:v>
                </c:pt>
                <c:pt idx="30558">
                  <c:v>-86.759</c:v>
                </c:pt>
                <c:pt idx="30559">
                  <c:v>-86.757000000000005</c:v>
                </c:pt>
                <c:pt idx="30560">
                  <c:v>-86.754999999999995</c:v>
                </c:pt>
                <c:pt idx="30561">
                  <c:v>-86.753</c:v>
                </c:pt>
                <c:pt idx="30562">
                  <c:v>-86.751000000000005</c:v>
                </c:pt>
                <c:pt idx="30563">
                  <c:v>-86.748999999999995</c:v>
                </c:pt>
                <c:pt idx="30564">
                  <c:v>-86.747</c:v>
                </c:pt>
                <c:pt idx="30565">
                  <c:v>-86.745000000000005</c:v>
                </c:pt>
                <c:pt idx="30566">
                  <c:v>-86.742999999999995</c:v>
                </c:pt>
                <c:pt idx="30567">
                  <c:v>-86.741</c:v>
                </c:pt>
                <c:pt idx="30568">
                  <c:v>-86.739000000000004</c:v>
                </c:pt>
                <c:pt idx="30569">
                  <c:v>-86.736999999999995</c:v>
                </c:pt>
                <c:pt idx="30570">
                  <c:v>-86.734999999999999</c:v>
                </c:pt>
                <c:pt idx="30571">
                  <c:v>-86.733000000000004</c:v>
                </c:pt>
                <c:pt idx="30572">
                  <c:v>-86.730999999999995</c:v>
                </c:pt>
                <c:pt idx="30573">
                  <c:v>-86.728999999999999</c:v>
                </c:pt>
                <c:pt idx="30574">
                  <c:v>-86.727000000000004</c:v>
                </c:pt>
                <c:pt idx="30575">
                  <c:v>-86.724999999999994</c:v>
                </c:pt>
                <c:pt idx="30576">
                  <c:v>-86.722999999999999</c:v>
                </c:pt>
                <c:pt idx="30577">
                  <c:v>-86.721000000000004</c:v>
                </c:pt>
                <c:pt idx="30578">
                  <c:v>-86.718999999999994</c:v>
                </c:pt>
                <c:pt idx="30579">
                  <c:v>-86.716999999999999</c:v>
                </c:pt>
                <c:pt idx="30580">
                  <c:v>-86.715000000000003</c:v>
                </c:pt>
                <c:pt idx="30581">
                  <c:v>-86.712999999999994</c:v>
                </c:pt>
                <c:pt idx="30582">
                  <c:v>-86.710999999999999</c:v>
                </c:pt>
                <c:pt idx="30583">
                  <c:v>-86.709000000000003</c:v>
                </c:pt>
                <c:pt idx="30584">
                  <c:v>-86.706999999999994</c:v>
                </c:pt>
                <c:pt idx="30585">
                  <c:v>-86.704999999999998</c:v>
                </c:pt>
                <c:pt idx="30586">
                  <c:v>-86.703000000000003</c:v>
                </c:pt>
                <c:pt idx="30587">
                  <c:v>-86.700999999999993</c:v>
                </c:pt>
                <c:pt idx="30588">
                  <c:v>-86.698999999999998</c:v>
                </c:pt>
                <c:pt idx="30589">
                  <c:v>-86.697000000000003</c:v>
                </c:pt>
                <c:pt idx="30590">
                  <c:v>-86.694999999999993</c:v>
                </c:pt>
                <c:pt idx="30591">
                  <c:v>-86.692999999999998</c:v>
                </c:pt>
                <c:pt idx="30592">
                  <c:v>-86.691000000000003</c:v>
                </c:pt>
                <c:pt idx="30593">
                  <c:v>-86.688999999999993</c:v>
                </c:pt>
                <c:pt idx="30594">
                  <c:v>-86.686999999999998</c:v>
                </c:pt>
                <c:pt idx="30595">
                  <c:v>-86.685000000000002</c:v>
                </c:pt>
                <c:pt idx="30596">
                  <c:v>-86.682999999999993</c:v>
                </c:pt>
                <c:pt idx="30597">
                  <c:v>-86.680999999999997</c:v>
                </c:pt>
                <c:pt idx="30598">
                  <c:v>-86.679000000000002</c:v>
                </c:pt>
                <c:pt idx="30599">
                  <c:v>-86.676999999999992</c:v>
                </c:pt>
                <c:pt idx="30600">
                  <c:v>-86.674999999999997</c:v>
                </c:pt>
                <c:pt idx="30601">
                  <c:v>-86.673000000000002</c:v>
                </c:pt>
                <c:pt idx="30602">
                  <c:v>-86.670999999999992</c:v>
                </c:pt>
                <c:pt idx="30603">
                  <c:v>-86.668999999999997</c:v>
                </c:pt>
                <c:pt idx="30604">
                  <c:v>-86.667000000000002</c:v>
                </c:pt>
                <c:pt idx="30605">
                  <c:v>-86.664999999999992</c:v>
                </c:pt>
                <c:pt idx="30606">
                  <c:v>-86.662999999999997</c:v>
                </c:pt>
                <c:pt idx="30607">
                  <c:v>-86.661000000000001</c:v>
                </c:pt>
                <c:pt idx="30608">
                  <c:v>-86.658999999999992</c:v>
                </c:pt>
                <c:pt idx="30609">
                  <c:v>-86.656999999999996</c:v>
                </c:pt>
                <c:pt idx="30610">
                  <c:v>-86.655000000000001</c:v>
                </c:pt>
                <c:pt idx="30611">
                  <c:v>-86.652999999999992</c:v>
                </c:pt>
                <c:pt idx="30612">
                  <c:v>-86.65100000000001</c:v>
                </c:pt>
                <c:pt idx="30613">
                  <c:v>-86.649000000000001</c:v>
                </c:pt>
                <c:pt idx="30614">
                  <c:v>-86.646999999999991</c:v>
                </c:pt>
                <c:pt idx="30615">
                  <c:v>-86.64500000000001</c:v>
                </c:pt>
                <c:pt idx="30616">
                  <c:v>-86.643000000000001</c:v>
                </c:pt>
                <c:pt idx="30617">
                  <c:v>-86.640999999999991</c:v>
                </c:pt>
                <c:pt idx="30618">
                  <c:v>-86.63900000000001</c:v>
                </c:pt>
                <c:pt idx="30619">
                  <c:v>-86.637</c:v>
                </c:pt>
                <c:pt idx="30620">
                  <c:v>-86.634999999999991</c:v>
                </c:pt>
                <c:pt idx="30621">
                  <c:v>-86.63300000000001</c:v>
                </c:pt>
                <c:pt idx="30622">
                  <c:v>-86.631</c:v>
                </c:pt>
                <c:pt idx="30623">
                  <c:v>-86.628999999999991</c:v>
                </c:pt>
                <c:pt idx="30624">
                  <c:v>-86.62700000000001</c:v>
                </c:pt>
                <c:pt idx="30625">
                  <c:v>-86.625</c:v>
                </c:pt>
                <c:pt idx="30626">
                  <c:v>-86.62299999999999</c:v>
                </c:pt>
                <c:pt idx="30627">
                  <c:v>-86.621000000000009</c:v>
                </c:pt>
                <c:pt idx="30628">
                  <c:v>-86.619</c:v>
                </c:pt>
                <c:pt idx="30629">
                  <c:v>-86.61699999999999</c:v>
                </c:pt>
                <c:pt idx="30630">
                  <c:v>-86.615000000000009</c:v>
                </c:pt>
                <c:pt idx="30631">
                  <c:v>-86.613</c:v>
                </c:pt>
                <c:pt idx="30632">
                  <c:v>-86.61099999999999</c:v>
                </c:pt>
                <c:pt idx="30633">
                  <c:v>-86.609000000000009</c:v>
                </c:pt>
                <c:pt idx="30634">
                  <c:v>-86.606999999999999</c:v>
                </c:pt>
                <c:pt idx="30635">
                  <c:v>-86.60499999999999</c:v>
                </c:pt>
                <c:pt idx="30636">
                  <c:v>-86.603000000000009</c:v>
                </c:pt>
                <c:pt idx="30637">
                  <c:v>-86.600999999999999</c:v>
                </c:pt>
                <c:pt idx="30638">
                  <c:v>-86.59899999999999</c:v>
                </c:pt>
                <c:pt idx="30639">
                  <c:v>-86.597000000000008</c:v>
                </c:pt>
                <c:pt idx="30640">
                  <c:v>-86.594999999999999</c:v>
                </c:pt>
                <c:pt idx="30641">
                  <c:v>-86.593000000000004</c:v>
                </c:pt>
                <c:pt idx="30642">
                  <c:v>-86.591000000000008</c:v>
                </c:pt>
                <c:pt idx="30643">
                  <c:v>-86.588999999999999</c:v>
                </c:pt>
                <c:pt idx="30644">
                  <c:v>-86.587000000000003</c:v>
                </c:pt>
                <c:pt idx="30645">
                  <c:v>-86.585000000000008</c:v>
                </c:pt>
                <c:pt idx="30646">
                  <c:v>-86.582999999999998</c:v>
                </c:pt>
                <c:pt idx="30647">
                  <c:v>-86.581000000000003</c:v>
                </c:pt>
                <c:pt idx="30648">
                  <c:v>-86.579000000000008</c:v>
                </c:pt>
                <c:pt idx="30649">
                  <c:v>-86.576999999999998</c:v>
                </c:pt>
                <c:pt idx="30650">
                  <c:v>-86.575000000000003</c:v>
                </c:pt>
                <c:pt idx="30651">
                  <c:v>-86.573000000000008</c:v>
                </c:pt>
                <c:pt idx="30652">
                  <c:v>-86.570999999999998</c:v>
                </c:pt>
                <c:pt idx="30653">
                  <c:v>-86.569000000000003</c:v>
                </c:pt>
                <c:pt idx="30654">
                  <c:v>-86.567000000000007</c:v>
                </c:pt>
                <c:pt idx="30655">
                  <c:v>-86.564999999999998</c:v>
                </c:pt>
                <c:pt idx="30656">
                  <c:v>-86.563000000000002</c:v>
                </c:pt>
                <c:pt idx="30657">
                  <c:v>-86.561000000000007</c:v>
                </c:pt>
                <c:pt idx="30658">
                  <c:v>-86.558999999999997</c:v>
                </c:pt>
                <c:pt idx="30659">
                  <c:v>-86.557000000000002</c:v>
                </c:pt>
                <c:pt idx="30660">
                  <c:v>-86.555000000000007</c:v>
                </c:pt>
                <c:pt idx="30661">
                  <c:v>-86.552999999999997</c:v>
                </c:pt>
                <c:pt idx="30662">
                  <c:v>-86.551000000000002</c:v>
                </c:pt>
                <c:pt idx="30663">
                  <c:v>-86.549000000000007</c:v>
                </c:pt>
                <c:pt idx="30664">
                  <c:v>-86.546999999999997</c:v>
                </c:pt>
                <c:pt idx="30665">
                  <c:v>-86.545000000000002</c:v>
                </c:pt>
                <c:pt idx="30666">
                  <c:v>-86.543000000000006</c:v>
                </c:pt>
                <c:pt idx="30667">
                  <c:v>-86.540999999999997</c:v>
                </c:pt>
                <c:pt idx="30668">
                  <c:v>-86.539000000000001</c:v>
                </c:pt>
                <c:pt idx="30669">
                  <c:v>-86.537000000000006</c:v>
                </c:pt>
                <c:pt idx="30670">
                  <c:v>-86.534999999999997</c:v>
                </c:pt>
                <c:pt idx="30671">
                  <c:v>-86.533000000000001</c:v>
                </c:pt>
                <c:pt idx="30672">
                  <c:v>-86.531000000000006</c:v>
                </c:pt>
                <c:pt idx="30673">
                  <c:v>-86.528999999999996</c:v>
                </c:pt>
                <c:pt idx="30674">
                  <c:v>-86.527000000000001</c:v>
                </c:pt>
                <c:pt idx="30675">
                  <c:v>-86.525000000000006</c:v>
                </c:pt>
                <c:pt idx="30676">
                  <c:v>-86.522999999999996</c:v>
                </c:pt>
                <c:pt idx="30677">
                  <c:v>-86.521000000000001</c:v>
                </c:pt>
                <c:pt idx="30678">
                  <c:v>-86.519000000000005</c:v>
                </c:pt>
                <c:pt idx="30679">
                  <c:v>-86.516999999999996</c:v>
                </c:pt>
                <c:pt idx="30680">
                  <c:v>-86.515000000000001</c:v>
                </c:pt>
                <c:pt idx="30681">
                  <c:v>-86.513000000000005</c:v>
                </c:pt>
                <c:pt idx="30682">
                  <c:v>-86.510999999999996</c:v>
                </c:pt>
                <c:pt idx="30683">
                  <c:v>-86.509</c:v>
                </c:pt>
                <c:pt idx="30684">
                  <c:v>-86.507000000000005</c:v>
                </c:pt>
                <c:pt idx="30685">
                  <c:v>-86.504999999999995</c:v>
                </c:pt>
                <c:pt idx="30686">
                  <c:v>-86.503</c:v>
                </c:pt>
                <c:pt idx="30687">
                  <c:v>-86.501000000000005</c:v>
                </c:pt>
                <c:pt idx="30688">
                  <c:v>-86.498999999999995</c:v>
                </c:pt>
                <c:pt idx="30689">
                  <c:v>-86.497</c:v>
                </c:pt>
                <c:pt idx="30690">
                  <c:v>-86.495000000000005</c:v>
                </c:pt>
                <c:pt idx="30691">
                  <c:v>-86.492999999999995</c:v>
                </c:pt>
                <c:pt idx="30692">
                  <c:v>-86.491</c:v>
                </c:pt>
                <c:pt idx="30693">
                  <c:v>-86.489000000000004</c:v>
                </c:pt>
                <c:pt idx="30694">
                  <c:v>-86.486999999999995</c:v>
                </c:pt>
                <c:pt idx="30695">
                  <c:v>-86.484999999999999</c:v>
                </c:pt>
                <c:pt idx="30696">
                  <c:v>-86.483000000000004</c:v>
                </c:pt>
                <c:pt idx="30697">
                  <c:v>-86.480999999999995</c:v>
                </c:pt>
                <c:pt idx="30698">
                  <c:v>-86.478999999999999</c:v>
                </c:pt>
                <c:pt idx="30699">
                  <c:v>-86.477000000000004</c:v>
                </c:pt>
                <c:pt idx="30700">
                  <c:v>-86.474999999999994</c:v>
                </c:pt>
                <c:pt idx="30701">
                  <c:v>-86.472999999999999</c:v>
                </c:pt>
                <c:pt idx="30702">
                  <c:v>-86.471000000000004</c:v>
                </c:pt>
                <c:pt idx="30703">
                  <c:v>-86.468999999999994</c:v>
                </c:pt>
                <c:pt idx="30704">
                  <c:v>-86.466999999999999</c:v>
                </c:pt>
                <c:pt idx="30705">
                  <c:v>-86.465000000000003</c:v>
                </c:pt>
                <c:pt idx="30706">
                  <c:v>-86.462999999999994</c:v>
                </c:pt>
                <c:pt idx="30707">
                  <c:v>-86.460999999999999</c:v>
                </c:pt>
                <c:pt idx="30708">
                  <c:v>-86.459000000000003</c:v>
                </c:pt>
                <c:pt idx="30709">
                  <c:v>-86.456999999999994</c:v>
                </c:pt>
                <c:pt idx="30710">
                  <c:v>-86.454999999999998</c:v>
                </c:pt>
                <c:pt idx="30711">
                  <c:v>-86.453000000000003</c:v>
                </c:pt>
                <c:pt idx="30712">
                  <c:v>-86.450999999999993</c:v>
                </c:pt>
                <c:pt idx="30713">
                  <c:v>-86.448999999999998</c:v>
                </c:pt>
                <c:pt idx="30714">
                  <c:v>-86.447000000000003</c:v>
                </c:pt>
                <c:pt idx="30715">
                  <c:v>-86.444999999999993</c:v>
                </c:pt>
                <c:pt idx="30716">
                  <c:v>-86.442999999999998</c:v>
                </c:pt>
                <c:pt idx="30717">
                  <c:v>-86.441000000000003</c:v>
                </c:pt>
                <c:pt idx="30718">
                  <c:v>-86.438999999999993</c:v>
                </c:pt>
                <c:pt idx="30719">
                  <c:v>-86.436999999999998</c:v>
                </c:pt>
                <c:pt idx="30720">
                  <c:v>-86.435000000000002</c:v>
                </c:pt>
                <c:pt idx="30721">
                  <c:v>-86.432999999999993</c:v>
                </c:pt>
                <c:pt idx="30722">
                  <c:v>-86.430999999999997</c:v>
                </c:pt>
                <c:pt idx="30723">
                  <c:v>-86.429000000000002</c:v>
                </c:pt>
                <c:pt idx="30724">
                  <c:v>-86.426999999999992</c:v>
                </c:pt>
                <c:pt idx="30725">
                  <c:v>-86.424999999999997</c:v>
                </c:pt>
                <c:pt idx="30726">
                  <c:v>-86.423000000000002</c:v>
                </c:pt>
                <c:pt idx="30727">
                  <c:v>-86.420999999999992</c:v>
                </c:pt>
                <c:pt idx="30728">
                  <c:v>-86.418999999999997</c:v>
                </c:pt>
                <c:pt idx="30729">
                  <c:v>-86.417000000000002</c:v>
                </c:pt>
                <c:pt idx="30730">
                  <c:v>-86.414999999999992</c:v>
                </c:pt>
                <c:pt idx="30731">
                  <c:v>-86.412999999999997</c:v>
                </c:pt>
                <c:pt idx="30732">
                  <c:v>-86.411000000000001</c:v>
                </c:pt>
                <c:pt idx="30733">
                  <c:v>-86.408999999999992</c:v>
                </c:pt>
                <c:pt idx="30734">
                  <c:v>-86.406999999999996</c:v>
                </c:pt>
                <c:pt idx="30735">
                  <c:v>-86.405000000000001</c:v>
                </c:pt>
                <c:pt idx="30736">
                  <c:v>-86.402999999999992</c:v>
                </c:pt>
                <c:pt idx="30737">
                  <c:v>-86.40100000000001</c:v>
                </c:pt>
                <c:pt idx="30738">
                  <c:v>-86.399000000000001</c:v>
                </c:pt>
                <c:pt idx="30739">
                  <c:v>-86.396999999999991</c:v>
                </c:pt>
                <c:pt idx="30740">
                  <c:v>-86.39500000000001</c:v>
                </c:pt>
                <c:pt idx="30741">
                  <c:v>-86.393000000000001</c:v>
                </c:pt>
                <c:pt idx="30742">
                  <c:v>-86.390999999999991</c:v>
                </c:pt>
                <c:pt idx="30743">
                  <c:v>-86.38900000000001</c:v>
                </c:pt>
                <c:pt idx="30744">
                  <c:v>-86.387</c:v>
                </c:pt>
                <c:pt idx="30745">
                  <c:v>-86.384999999999991</c:v>
                </c:pt>
                <c:pt idx="30746">
                  <c:v>-86.38300000000001</c:v>
                </c:pt>
                <c:pt idx="30747">
                  <c:v>-86.381</c:v>
                </c:pt>
                <c:pt idx="30748">
                  <c:v>-86.378999999999991</c:v>
                </c:pt>
                <c:pt idx="30749">
                  <c:v>-86.37700000000001</c:v>
                </c:pt>
                <c:pt idx="30750">
                  <c:v>-86.375</c:v>
                </c:pt>
                <c:pt idx="30751">
                  <c:v>-86.37299999999999</c:v>
                </c:pt>
                <c:pt idx="30752">
                  <c:v>-86.371000000000009</c:v>
                </c:pt>
                <c:pt idx="30753">
                  <c:v>-86.369</c:v>
                </c:pt>
                <c:pt idx="30754">
                  <c:v>-86.36699999999999</c:v>
                </c:pt>
                <c:pt idx="30755">
                  <c:v>-86.365000000000009</c:v>
                </c:pt>
                <c:pt idx="30756">
                  <c:v>-86.363</c:v>
                </c:pt>
                <c:pt idx="30757">
                  <c:v>-86.36099999999999</c:v>
                </c:pt>
                <c:pt idx="30758">
                  <c:v>-86.359000000000009</c:v>
                </c:pt>
                <c:pt idx="30759">
                  <c:v>-86.356999999999999</c:v>
                </c:pt>
                <c:pt idx="30760">
                  <c:v>-86.35499999999999</c:v>
                </c:pt>
                <c:pt idx="30761">
                  <c:v>-86.353000000000009</c:v>
                </c:pt>
                <c:pt idx="30762">
                  <c:v>-86.350999999999999</c:v>
                </c:pt>
                <c:pt idx="30763">
                  <c:v>-86.34899999999999</c:v>
                </c:pt>
                <c:pt idx="30764">
                  <c:v>-86.347000000000008</c:v>
                </c:pt>
                <c:pt idx="30765">
                  <c:v>-86.344999999999999</c:v>
                </c:pt>
                <c:pt idx="30766">
                  <c:v>-86.343000000000004</c:v>
                </c:pt>
                <c:pt idx="30767">
                  <c:v>-86.341000000000008</c:v>
                </c:pt>
                <c:pt idx="30768">
                  <c:v>-86.338999999999999</c:v>
                </c:pt>
                <c:pt idx="30769">
                  <c:v>-86.337000000000003</c:v>
                </c:pt>
                <c:pt idx="30770">
                  <c:v>-86.335000000000008</c:v>
                </c:pt>
                <c:pt idx="30771">
                  <c:v>-86.332999999999998</c:v>
                </c:pt>
                <c:pt idx="30772">
                  <c:v>-86.331000000000003</c:v>
                </c:pt>
                <c:pt idx="30773">
                  <c:v>-86.329000000000008</c:v>
                </c:pt>
                <c:pt idx="30774">
                  <c:v>-86.326999999999998</c:v>
                </c:pt>
                <c:pt idx="30775">
                  <c:v>-86.325000000000003</c:v>
                </c:pt>
                <c:pt idx="30776">
                  <c:v>-86.323000000000008</c:v>
                </c:pt>
                <c:pt idx="30777">
                  <c:v>-86.320999999999998</c:v>
                </c:pt>
                <c:pt idx="30778">
                  <c:v>-86.319000000000003</c:v>
                </c:pt>
                <c:pt idx="30779">
                  <c:v>-86.317000000000007</c:v>
                </c:pt>
                <c:pt idx="30780">
                  <c:v>-86.314999999999998</c:v>
                </c:pt>
                <c:pt idx="30781">
                  <c:v>-86.313000000000002</c:v>
                </c:pt>
                <c:pt idx="30782">
                  <c:v>-86.311000000000007</c:v>
                </c:pt>
                <c:pt idx="30783">
                  <c:v>-86.308999999999997</c:v>
                </c:pt>
                <c:pt idx="30784">
                  <c:v>-86.307000000000002</c:v>
                </c:pt>
                <c:pt idx="30785">
                  <c:v>-86.305000000000007</c:v>
                </c:pt>
                <c:pt idx="30786">
                  <c:v>-86.302999999999997</c:v>
                </c:pt>
                <c:pt idx="30787">
                  <c:v>-86.301000000000002</c:v>
                </c:pt>
                <c:pt idx="30788">
                  <c:v>-86.299000000000007</c:v>
                </c:pt>
                <c:pt idx="30789">
                  <c:v>-86.296999999999997</c:v>
                </c:pt>
                <c:pt idx="30790">
                  <c:v>-86.295000000000002</c:v>
                </c:pt>
                <c:pt idx="30791">
                  <c:v>-86.293000000000006</c:v>
                </c:pt>
                <c:pt idx="30792">
                  <c:v>-86.290999999999997</c:v>
                </c:pt>
                <c:pt idx="30793">
                  <c:v>-86.289000000000001</c:v>
                </c:pt>
                <c:pt idx="30794">
                  <c:v>-86.287000000000006</c:v>
                </c:pt>
                <c:pt idx="30795">
                  <c:v>-86.284999999999997</c:v>
                </c:pt>
                <c:pt idx="30796">
                  <c:v>-86.283000000000001</c:v>
                </c:pt>
                <c:pt idx="30797">
                  <c:v>-86.281000000000006</c:v>
                </c:pt>
                <c:pt idx="30798">
                  <c:v>-86.278999999999996</c:v>
                </c:pt>
                <c:pt idx="30799">
                  <c:v>-86.277000000000001</c:v>
                </c:pt>
                <c:pt idx="30800">
                  <c:v>-86.275000000000006</c:v>
                </c:pt>
                <c:pt idx="30801">
                  <c:v>-86.272999999999996</c:v>
                </c:pt>
                <c:pt idx="30802">
                  <c:v>-86.271000000000001</c:v>
                </c:pt>
                <c:pt idx="30803">
                  <c:v>-86.269000000000005</c:v>
                </c:pt>
                <c:pt idx="30804">
                  <c:v>-86.266999999999996</c:v>
                </c:pt>
                <c:pt idx="30805">
                  <c:v>-86.265000000000001</c:v>
                </c:pt>
                <c:pt idx="30806">
                  <c:v>-86.263000000000005</c:v>
                </c:pt>
                <c:pt idx="30807">
                  <c:v>-86.260999999999996</c:v>
                </c:pt>
                <c:pt idx="30808">
                  <c:v>-86.259</c:v>
                </c:pt>
                <c:pt idx="30809">
                  <c:v>-86.257000000000005</c:v>
                </c:pt>
                <c:pt idx="30810">
                  <c:v>-86.254999999999995</c:v>
                </c:pt>
                <c:pt idx="30811">
                  <c:v>-86.253</c:v>
                </c:pt>
                <c:pt idx="30812">
                  <c:v>-86.251000000000005</c:v>
                </c:pt>
                <c:pt idx="30813">
                  <c:v>-86.248999999999995</c:v>
                </c:pt>
                <c:pt idx="30814">
                  <c:v>-86.247</c:v>
                </c:pt>
                <c:pt idx="30815">
                  <c:v>-86.245000000000005</c:v>
                </c:pt>
                <c:pt idx="30816">
                  <c:v>-86.242999999999995</c:v>
                </c:pt>
                <c:pt idx="30817">
                  <c:v>-86.241</c:v>
                </c:pt>
                <c:pt idx="30818">
                  <c:v>-86.239000000000004</c:v>
                </c:pt>
                <c:pt idx="30819">
                  <c:v>-86.236999999999995</c:v>
                </c:pt>
                <c:pt idx="30820">
                  <c:v>-86.234999999999999</c:v>
                </c:pt>
                <c:pt idx="30821">
                  <c:v>-86.233000000000004</c:v>
                </c:pt>
                <c:pt idx="30822">
                  <c:v>-86.230999999999995</c:v>
                </c:pt>
                <c:pt idx="30823">
                  <c:v>-86.228999999999999</c:v>
                </c:pt>
                <c:pt idx="30824">
                  <c:v>-86.227000000000004</c:v>
                </c:pt>
                <c:pt idx="30825">
                  <c:v>-86.224999999999994</c:v>
                </c:pt>
                <c:pt idx="30826">
                  <c:v>-86.222999999999999</c:v>
                </c:pt>
                <c:pt idx="30827">
                  <c:v>-86.221000000000004</c:v>
                </c:pt>
                <c:pt idx="30828">
                  <c:v>-86.218999999999994</c:v>
                </c:pt>
                <c:pt idx="30829">
                  <c:v>-86.216999999999999</c:v>
                </c:pt>
                <c:pt idx="30830">
                  <c:v>-86.215000000000003</c:v>
                </c:pt>
                <c:pt idx="30831">
                  <c:v>-86.212999999999994</c:v>
                </c:pt>
                <c:pt idx="30832">
                  <c:v>-86.210999999999999</c:v>
                </c:pt>
                <c:pt idx="30833">
                  <c:v>-86.209000000000003</c:v>
                </c:pt>
                <c:pt idx="30834">
                  <c:v>-86.206999999999994</c:v>
                </c:pt>
                <c:pt idx="30835">
                  <c:v>-86.204999999999998</c:v>
                </c:pt>
                <c:pt idx="30836">
                  <c:v>-86.203000000000003</c:v>
                </c:pt>
                <c:pt idx="30837">
                  <c:v>-86.200999999999993</c:v>
                </c:pt>
                <c:pt idx="30838">
                  <c:v>-86.198999999999998</c:v>
                </c:pt>
                <c:pt idx="30839">
                  <c:v>-86.197000000000003</c:v>
                </c:pt>
                <c:pt idx="30840">
                  <c:v>-86.194999999999993</c:v>
                </c:pt>
                <c:pt idx="30841">
                  <c:v>-86.192999999999998</c:v>
                </c:pt>
                <c:pt idx="30842">
                  <c:v>-86.191000000000003</c:v>
                </c:pt>
                <c:pt idx="30843">
                  <c:v>-86.188999999999993</c:v>
                </c:pt>
                <c:pt idx="30844">
                  <c:v>-86.186999999999998</c:v>
                </c:pt>
                <c:pt idx="30845">
                  <c:v>-86.185000000000002</c:v>
                </c:pt>
                <c:pt idx="30846">
                  <c:v>-86.182999999999993</c:v>
                </c:pt>
                <c:pt idx="30847">
                  <c:v>-86.180999999999997</c:v>
                </c:pt>
                <c:pt idx="30848">
                  <c:v>-86.179000000000002</c:v>
                </c:pt>
                <c:pt idx="30849">
                  <c:v>-86.176999999999992</c:v>
                </c:pt>
                <c:pt idx="30850">
                  <c:v>-86.174999999999997</c:v>
                </c:pt>
                <c:pt idx="30851">
                  <c:v>-86.173000000000002</c:v>
                </c:pt>
                <c:pt idx="30852">
                  <c:v>-86.170999999999992</c:v>
                </c:pt>
                <c:pt idx="30853">
                  <c:v>-86.168999999999997</c:v>
                </c:pt>
                <c:pt idx="30854">
                  <c:v>-86.167000000000002</c:v>
                </c:pt>
                <c:pt idx="30855">
                  <c:v>-86.164999999999992</c:v>
                </c:pt>
                <c:pt idx="30856">
                  <c:v>-86.162999999999997</c:v>
                </c:pt>
                <c:pt idx="30857">
                  <c:v>-86.161000000000001</c:v>
                </c:pt>
                <c:pt idx="30858">
                  <c:v>-86.158999999999992</c:v>
                </c:pt>
                <c:pt idx="30859">
                  <c:v>-86.156999999999996</c:v>
                </c:pt>
                <c:pt idx="30860">
                  <c:v>-86.155000000000001</c:v>
                </c:pt>
                <c:pt idx="30861">
                  <c:v>-86.152999999999992</c:v>
                </c:pt>
                <c:pt idx="30862">
                  <c:v>-86.15100000000001</c:v>
                </c:pt>
                <c:pt idx="30863">
                  <c:v>-86.149000000000001</c:v>
                </c:pt>
                <c:pt idx="30864">
                  <c:v>-86.146999999999991</c:v>
                </c:pt>
                <c:pt idx="30865">
                  <c:v>-86.14500000000001</c:v>
                </c:pt>
                <c:pt idx="30866">
                  <c:v>-86.143000000000001</c:v>
                </c:pt>
                <c:pt idx="30867">
                  <c:v>-86.140999999999991</c:v>
                </c:pt>
                <c:pt idx="30868">
                  <c:v>-86.13900000000001</c:v>
                </c:pt>
                <c:pt idx="30869">
                  <c:v>-86.137</c:v>
                </c:pt>
                <c:pt idx="30870">
                  <c:v>-86.134999999999991</c:v>
                </c:pt>
                <c:pt idx="30871">
                  <c:v>-86.13300000000001</c:v>
                </c:pt>
                <c:pt idx="30872">
                  <c:v>-86.131</c:v>
                </c:pt>
                <c:pt idx="30873">
                  <c:v>-86.128999999999991</c:v>
                </c:pt>
                <c:pt idx="30874">
                  <c:v>-86.12700000000001</c:v>
                </c:pt>
                <c:pt idx="30875">
                  <c:v>-86.125</c:v>
                </c:pt>
                <c:pt idx="30876">
                  <c:v>-86.12299999999999</c:v>
                </c:pt>
                <c:pt idx="30877">
                  <c:v>-86.121000000000009</c:v>
                </c:pt>
                <c:pt idx="30878">
                  <c:v>-86.119</c:v>
                </c:pt>
                <c:pt idx="30879">
                  <c:v>-86.11699999999999</c:v>
                </c:pt>
                <c:pt idx="30880">
                  <c:v>-86.115000000000009</c:v>
                </c:pt>
                <c:pt idx="30881">
                  <c:v>-86.113</c:v>
                </c:pt>
                <c:pt idx="30882">
                  <c:v>-86.11099999999999</c:v>
                </c:pt>
                <c:pt idx="30883">
                  <c:v>-86.109000000000009</c:v>
                </c:pt>
                <c:pt idx="30884">
                  <c:v>-86.106999999999999</c:v>
                </c:pt>
                <c:pt idx="30885">
                  <c:v>-86.10499999999999</c:v>
                </c:pt>
                <c:pt idx="30886">
                  <c:v>-86.103000000000009</c:v>
                </c:pt>
                <c:pt idx="30887">
                  <c:v>-86.100999999999999</c:v>
                </c:pt>
                <c:pt idx="30888">
                  <c:v>-86.09899999999999</c:v>
                </c:pt>
                <c:pt idx="30889">
                  <c:v>-86.097000000000008</c:v>
                </c:pt>
                <c:pt idx="30890">
                  <c:v>-86.094999999999999</c:v>
                </c:pt>
                <c:pt idx="30891">
                  <c:v>-86.093000000000004</c:v>
                </c:pt>
                <c:pt idx="30892">
                  <c:v>-86.091000000000008</c:v>
                </c:pt>
                <c:pt idx="30893">
                  <c:v>-86.088999999999999</c:v>
                </c:pt>
                <c:pt idx="30894">
                  <c:v>-86.087000000000003</c:v>
                </c:pt>
                <c:pt idx="30895">
                  <c:v>-86.085000000000008</c:v>
                </c:pt>
                <c:pt idx="30896">
                  <c:v>-86.082999999999998</c:v>
                </c:pt>
                <c:pt idx="30897">
                  <c:v>-86.081000000000003</c:v>
                </c:pt>
                <c:pt idx="30898">
                  <c:v>-86.079000000000008</c:v>
                </c:pt>
                <c:pt idx="30899">
                  <c:v>-86.076999999999998</c:v>
                </c:pt>
                <c:pt idx="30900">
                  <c:v>-86.075000000000003</c:v>
                </c:pt>
                <c:pt idx="30901">
                  <c:v>-86.073000000000008</c:v>
                </c:pt>
                <c:pt idx="30902">
                  <c:v>-86.070999999999998</c:v>
                </c:pt>
                <c:pt idx="30903">
                  <c:v>-86.069000000000003</c:v>
                </c:pt>
                <c:pt idx="30904">
                  <c:v>-86.067000000000007</c:v>
                </c:pt>
                <c:pt idx="30905">
                  <c:v>-86.064999999999998</c:v>
                </c:pt>
                <c:pt idx="30906">
                  <c:v>-86.063000000000002</c:v>
                </c:pt>
                <c:pt idx="30907">
                  <c:v>-86.061000000000007</c:v>
                </c:pt>
                <c:pt idx="30908">
                  <c:v>-86.058999999999997</c:v>
                </c:pt>
                <c:pt idx="30909">
                  <c:v>-86.057000000000002</c:v>
                </c:pt>
                <c:pt idx="30910">
                  <c:v>-86.055000000000007</c:v>
                </c:pt>
                <c:pt idx="30911">
                  <c:v>-86.052999999999997</c:v>
                </c:pt>
                <c:pt idx="30912">
                  <c:v>-86.051000000000002</c:v>
                </c:pt>
                <c:pt idx="30913">
                  <c:v>-86.049000000000007</c:v>
                </c:pt>
                <c:pt idx="30914">
                  <c:v>-86.046999999999997</c:v>
                </c:pt>
                <c:pt idx="30915">
                  <c:v>-86.045000000000002</c:v>
                </c:pt>
                <c:pt idx="30916">
                  <c:v>-86.043000000000006</c:v>
                </c:pt>
                <c:pt idx="30917">
                  <c:v>-86.040999999999997</c:v>
                </c:pt>
                <c:pt idx="30918">
                  <c:v>-86.039000000000001</c:v>
                </c:pt>
                <c:pt idx="30919">
                  <c:v>-86.037000000000006</c:v>
                </c:pt>
                <c:pt idx="30920">
                  <c:v>-86.034999999999997</c:v>
                </c:pt>
                <c:pt idx="30921">
                  <c:v>-86.033000000000001</c:v>
                </c:pt>
                <c:pt idx="30922">
                  <c:v>-86.031000000000006</c:v>
                </c:pt>
                <c:pt idx="30923">
                  <c:v>-86.028999999999996</c:v>
                </c:pt>
                <c:pt idx="30924">
                  <c:v>-86.027000000000001</c:v>
                </c:pt>
                <c:pt idx="30925">
                  <c:v>-86.025000000000006</c:v>
                </c:pt>
                <c:pt idx="30926">
                  <c:v>-86.022999999999996</c:v>
                </c:pt>
                <c:pt idx="30927">
                  <c:v>-86.021000000000001</c:v>
                </c:pt>
                <c:pt idx="30928">
                  <c:v>-86.019000000000005</c:v>
                </c:pt>
                <c:pt idx="30929">
                  <c:v>-86.016999999999996</c:v>
                </c:pt>
                <c:pt idx="30930">
                  <c:v>-86.015000000000001</c:v>
                </c:pt>
                <c:pt idx="30931">
                  <c:v>-86.013000000000005</c:v>
                </c:pt>
                <c:pt idx="30932">
                  <c:v>-86.010999999999996</c:v>
                </c:pt>
                <c:pt idx="30933">
                  <c:v>-86.009</c:v>
                </c:pt>
                <c:pt idx="30934">
                  <c:v>-86.007000000000005</c:v>
                </c:pt>
                <c:pt idx="30935">
                  <c:v>-86.004999999999995</c:v>
                </c:pt>
                <c:pt idx="30936">
                  <c:v>-86.003</c:v>
                </c:pt>
                <c:pt idx="30937">
                  <c:v>-86.001000000000005</c:v>
                </c:pt>
                <c:pt idx="30938">
                  <c:v>-85.998999999999995</c:v>
                </c:pt>
                <c:pt idx="30939">
                  <c:v>-85.997</c:v>
                </c:pt>
                <c:pt idx="30940">
                  <c:v>-85.995000000000005</c:v>
                </c:pt>
                <c:pt idx="30941">
                  <c:v>-85.992999999999995</c:v>
                </c:pt>
                <c:pt idx="30942">
                  <c:v>-85.991</c:v>
                </c:pt>
                <c:pt idx="30943">
                  <c:v>-85.989000000000004</c:v>
                </c:pt>
                <c:pt idx="30944">
                  <c:v>-85.986999999999995</c:v>
                </c:pt>
                <c:pt idx="30945">
                  <c:v>-85.984999999999999</c:v>
                </c:pt>
                <c:pt idx="30946">
                  <c:v>-85.983000000000004</c:v>
                </c:pt>
                <c:pt idx="30947">
                  <c:v>-85.980999999999995</c:v>
                </c:pt>
                <c:pt idx="30948">
                  <c:v>-85.978999999999999</c:v>
                </c:pt>
                <c:pt idx="30949">
                  <c:v>-85.977000000000004</c:v>
                </c:pt>
                <c:pt idx="30950">
                  <c:v>-85.974999999999994</c:v>
                </c:pt>
                <c:pt idx="30951">
                  <c:v>-85.972999999999999</c:v>
                </c:pt>
                <c:pt idx="30952">
                  <c:v>-85.971000000000004</c:v>
                </c:pt>
                <c:pt idx="30953">
                  <c:v>-85.968999999999994</c:v>
                </c:pt>
                <c:pt idx="30954">
                  <c:v>-85.966999999999999</c:v>
                </c:pt>
                <c:pt idx="30955">
                  <c:v>-85.965000000000003</c:v>
                </c:pt>
                <c:pt idx="30956">
                  <c:v>-85.962999999999994</c:v>
                </c:pt>
                <c:pt idx="30957">
                  <c:v>-85.960999999999999</c:v>
                </c:pt>
                <c:pt idx="30958">
                  <c:v>-85.959000000000003</c:v>
                </c:pt>
                <c:pt idx="30959">
                  <c:v>-85.956999999999994</c:v>
                </c:pt>
                <c:pt idx="30960">
                  <c:v>-85.954999999999998</c:v>
                </c:pt>
                <c:pt idx="30961">
                  <c:v>-85.953000000000003</c:v>
                </c:pt>
                <c:pt idx="30962">
                  <c:v>-85.950999999999993</c:v>
                </c:pt>
                <c:pt idx="30963">
                  <c:v>-85.948999999999998</c:v>
                </c:pt>
                <c:pt idx="30964">
                  <c:v>-85.947000000000003</c:v>
                </c:pt>
                <c:pt idx="30965">
                  <c:v>-85.944999999999993</c:v>
                </c:pt>
                <c:pt idx="30966">
                  <c:v>-85.942999999999998</c:v>
                </c:pt>
                <c:pt idx="30967">
                  <c:v>-85.941000000000003</c:v>
                </c:pt>
                <c:pt idx="30968">
                  <c:v>-85.938999999999993</c:v>
                </c:pt>
                <c:pt idx="30969">
                  <c:v>-85.936999999999998</c:v>
                </c:pt>
                <c:pt idx="30970">
                  <c:v>-85.935000000000002</c:v>
                </c:pt>
                <c:pt idx="30971">
                  <c:v>-85.932999999999993</c:v>
                </c:pt>
                <c:pt idx="30972">
                  <c:v>-85.930999999999997</c:v>
                </c:pt>
                <c:pt idx="30973">
                  <c:v>-85.929000000000002</c:v>
                </c:pt>
                <c:pt idx="30974">
                  <c:v>-85.926999999999992</c:v>
                </c:pt>
                <c:pt idx="30975">
                  <c:v>-85.924999999999997</c:v>
                </c:pt>
                <c:pt idx="30976">
                  <c:v>-85.923000000000002</c:v>
                </c:pt>
                <c:pt idx="30977">
                  <c:v>-85.920999999999992</c:v>
                </c:pt>
                <c:pt idx="30978">
                  <c:v>-85.918999999999997</c:v>
                </c:pt>
                <c:pt idx="30979">
                  <c:v>-85.917000000000002</c:v>
                </c:pt>
                <c:pt idx="30980">
                  <c:v>-85.914999999999992</c:v>
                </c:pt>
                <c:pt idx="30981">
                  <c:v>-85.912999999999997</c:v>
                </c:pt>
                <c:pt idx="30982">
                  <c:v>-85.911000000000001</c:v>
                </c:pt>
                <c:pt idx="30983">
                  <c:v>-85.908999999999992</c:v>
                </c:pt>
                <c:pt idx="30984">
                  <c:v>-85.906999999999996</c:v>
                </c:pt>
                <c:pt idx="30985">
                  <c:v>-85.905000000000001</c:v>
                </c:pt>
                <c:pt idx="30986">
                  <c:v>-85.902999999999992</c:v>
                </c:pt>
                <c:pt idx="30987">
                  <c:v>-85.90100000000001</c:v>
                </c:pt>
                <c:pt idx="30988">
                  <c:v>-85.899000000000001</c:v>
                </c:pt>
                <c:pt idx="30989">
                  <c:v>-85.896999999999991</c:v>
                </c:pt>
                <c:pt idx="30990">
                  <c:v>-85.89500000000001</c:v>
                </c:pt>
                <c:pt idx="30991">
                  <c:v>-85.893000000000001</c:v>
                </c:pt>
                <c:pt idx="30992">
                  <c:v>-85.890999999999991</c:v>
                </c:pt>
                <c:pt idx="30993">
                  <c:v>-85.88900000000001</c:v>
                </c:pt>
                <c:pt idx="30994">
                  <c:v>-85.887</c:v>
                </c:pt>
                <c:pt idx="30995">
                  <c:v>-85.884999999999991</c:v>
                </c:pt>
                <c:pt idx="30996">
                  <c:v>-85.88300000000001</c:v>
                </c:pt>
                <c:pt idx="30997">
                  <c:v>-85.881</c:v>
                </c:pt>
                <c:pt idx="30998">
                  <c:v>-85.878999999999991</c:v>
                </c:pt>
                <c:pt idx="30999">
                  <c:v>-85.87700000000001</c:v>
                </c:pt>
                <c:pt idx="31000">
                  <c:v>-85.875</c:v>
                </c:pt>
                <c:pt idx="31001">
                  <c:v>-85.87299999999999</c:v>
                </c:pt>
                <c:pt idx="31002">
                  <c:v>-85.871000000000009</c:v>
                </c:pt>
                <c:pt idx="31003">
                  <c:v>-85.869</c:v>
                </c:pt>
                <c:pt idx="31004">
                  <c:v>-85.86699999999999</c:v>
                </c:pt>
                <c:pt idx="31005">
                  <c:v>-85.865000000000009</c:v>
                </c:pt>
                <c:pt idx="31006">
                  <c:v>-85.863</c:v>
                </c:pt>
                <c:pt idx="31007">
                  <c:v>-85.86099999999999</c:v>
                </c:pt>
                <c:pt idx="31008">
                  <c:v>-85.859000000000009</c:v>
                </c:pt>
                <c:pt idx="31009">
                  <c:v>-85.856999999999999</c:v>
                </c:pt>
                <c:pt idx="31010">
                  <c:v>-85.85499999999999</c:v>
                </c:pt>
                <c:pt idx="31011">
                  <c:v>-85.853000000000009</c:v>
                </c:pt>
                <c:pt idx="31012">
                  <c:v>-85.850999999999999</c:v>
                </c:pt>
                <c:pt idx="31013">
                  <c:v>-85.84899999999999</c:v>
                </c:pt>
                <c:pt idx="31014">
                  <c:v>-85.847000000000008</c:v>
                </c:pt>
                <c:pt idx="31015">
                  <c:v>-85.844999999999999</c:v>
                </c:pt>
                <c:pt idx="31016">
                  <c:v>-85.843000000000004</c:v>
                </c:pt>
                <c:pt idx="31017">
                  <c:v>-85.841000000000008</c:v>
                </c:pt>
                <c:pt idx="31018">
                  <c:v>-85.838999999999999</c:v>
                </c:pt>
                <c:pt idx="31019">
                  <c:v>-85.837000000000003</c:v>
                </c:pt>
                <c:pt idx="31020">
                  <c:v>-85.835000000000008</c:v>
                </c:pt>
                <c:pt idx="31021">
                  <c:v>-85.832999999999998</c:v>
                </c:pt>
                <c:pt idx="31022">
                  <c:v>-85.831000000000003</c:v>
                </c:pt>
                <c:pt idx="31023">
                  <c:v>-85.829000000000008</c:v>
                </c:pt>
                <c:pt idx="31024">
                  <c:v>-85.826999999999998</c:v>
                </c:pt>
                <c:pt idx="31025">
                  <c:v>-85.825000000000003</c:v>
                </c:pt>
                <c:pt idx="31026">
                  <c:v>-85.823000000000008</c:v>
                </c:pt>
                <c:pt idx="31027">
                  <c:v>-85.820999999999998</c:v>
                </c:pt>
                <c:pt idx="31028">
                  <c:v>-85.819000000000003</c:v>
                </c:pt>
                <c:pt idx="31029">
                  <c:v>-85.817000000000007</c:v>
                </c:pt>
                <c:pt idx="31030">
                  <c:v>-85.814999999999998</c:v>
                </c:pt>
                <c:pt idx="31031">
                  <c:v>-85.813000000000002</c:v>
                </c:pt>
                <c:pt idx="31032">
                  <c:v>-85.811000000000007</c:v>
                </c:pt>
                <c:pt idx="31033">
                  <c:v>-85.808999999999997</c:v>
                </c:pt>
                <c:pt idx="31034">
                  <c:v>-85.807000000000002</c:v>
                </c:pt>
                <c:pt idx="31035">
                  <c:v>-85.805000000000007</c:v>
                </c:pt>
                <c:pt idx="31036">
                  <c:v>-85.802999999999997</c:v>
                </c:pt>
                <c:pt idx="31037">
                  <c:v>-85.801000000000002</c:v>
                </c:pt>
                <c:pt idx="31038">
                  <c:v>-85.799000000000007</c:v>
                </c:pt>
                <c:pt idx="31039">
                  <c:v>-85.796999999999997</c:v>
                </c:pt>
                <c:pt idx="31040">
                  <c:v>-85.795000000000002</c:v>
                </c:pt>
                <c:pt idx="31041">
                  <c:v>-85.793000000000006</c:v>
                </c:pt>
                <c:pt idx="31042">
                  <c:v>-85.790999999999997</c:v>
                </c:pt>
                <c:pt idx="31043">
                  <c:v>-85.789000000000001</c:v>
                </c:pt>
                <c:pt idx="31044">
                  <c:v>-85.787000000000006</c:v>
                </c:pt>
                <c:pt idx="31045">
                  <c:v>-85.784999999999997</c:v>
                </c:pt>
                <c:pt idx="31046">
                  <c:v>-85.783000000000001</c:v>
                </c:pt>
                <c:pt idx="31047">
                  <c:v>-85.781000000000006</c:v>
                </c:pt>
                <c:pt idx="31048">
                  <c:v>-85.778999999999996</c:v>
                </c:pt>
                <c:pt idx="31049">
                  <c:v>-85.777000000000001</c:v>
                </c:pt>
                <c:pt idx="31050">
                  <c:v>-85.775000000000006</c:v>
                </c:pt>
                <c:pt idx="31051">
                  <c:v>-85.772999999999996</c:v>
                </c:pt>
                <c:pt idx="31052">
                  <c:v>-85.771000000000001</c:v>
                </c:pt>
                <c:pt idx="31053">
                  <c:v>-85.769000000000005</c:v>
                </c:pt>
                <c:pt idx="31054">
                  <c:v>-85.766999999999996</c:v>
                </c:pt>
                <c:pt idx="31055">
                  <c:v>-85.765000000000001</c:v>
                </c:pt>
                <c:pt idx="31056">
                  <c:v>-85.763000000000005</c:v>
                </c:pt>
                <c:pt idx="31057">
                  <c:v>-85.760999999999996</c:v>
                </c:pt>
                <c:pt idx="31058">
                  <c:v>-85.759</c:v>
                </c:pt>
                <c:pt idx="31059">
                  <c:v>-85.757000000000005</c:v>
                </c:pt>
                <c:pt idx="31060">
                  <c:v>-85.754999999999995</c:v>
                </c:pt>
                <c:pt idx="31061">
                  <c:v>-85.753</c:v>
                </c:pt>
                <c:pt idx="31062">
                  <c:v>-85.751000000000005</c:v>
                </c:pt>
                <c:pt idx="31063">
                  <c:v>-85.748999999999995</c:v>
                </c:pt>
                <c:pt idx="31064">
                  <c:v>-85.747</c:v>
                </c:pt>
                <c:pt idx="31065">
                  <c:v>-85.745000000000005</c:v>
                </c:pt>
                <c:pt idx="31066">
                  <c:v>-85.742999999999995</c:v>
                </c:pt>
                <c:pt idx="31067">
                  <c:v>-85.741</c:v>
                </c:pt>
                <c:pt idx="31068">
                  <c:v>-85.739000000000004</c:v>
                </c:pt>
                <c:pt idx="31069">
                  <c:v>-85.736999999999995</c:v>
                </c:pt>
                <c:pt idx="31070">
                  <c:v>-85.734999999999999</c:v>
                </c:pt>
                <c:pt idx="31071">
                  <c:v>-85.733000000000004</c:v>
                </c:pt>
                <c:pt idx="31072">
                  <c:v>-85.730999999999995</c:v>
                </c:pt>
                <c:pt idx="31073">
                  <c:v>-85.728999999999999</c:v>
                </c:pt>
                <c:pt idx="31074">
                  <c:v>-85.727000000000004</c:v>
                </c:pt>
                <c:pt idx="31075">
                  <c:v>-85.724999999999994</c:v>
                </c:pt>
                <c:pt idx="31076">
                  <c:v>-85.722999999999999</c:v>
                </c:pt>
                <c:pt idx="31077">
                  <c:v>-85.721000000000004</c:v>
                </c:pt>
                <c:pt idx="31078">
                  <c:v>-85.718999999999994</c:v>
                </c:pt>
                <c:pt idx="31079">
                  <c:v>-85.716999999999999</c:v>
                </c:pt>
                <c:pt idx="31080">
                  <c:v>-85.715000000000003</c:v>
                </c:pt>
                <c:pt idx="31081">
                  <c:v>-85.712999999999994</c:v>
                </c:pt>
                <c:pt idx="31082">
                  <c:v>-85.710999999999999</c:v>
                </c:pt>
                <c:pt idx="31083">
                  <c:v>-85.709000000000003</c:v>
                </c:pt>
                <c:pt idx="31084">
                  <c:v>-85.706999999999994</c:v>
                </c:pt>
                <c:pt idx="31085">
                  <c:v>-85.704999999999998</c:v>
                </c:pt>
                <c:pt idx="31086">
                  <c:v>-85.703000000000003</c:v>
                </c:pt>
                <c:pt idx="31087">
                  <c:v>-85.700999999999993</c:v>
                </c:pt>
                <c:pt idx="31088">
                  <c:v>-85.698999999999998</c:v>
                </c:pt>
                <c:pt idx="31089">
                  <c:v>-85.697000000000003</c:v>
                </c:pt>
                <c:pt idx="31090">
                  <c:v>-85.694999999999993</c:v>
                </c:pt>
                <c:pt idx="31091">
                  <c:v>-85.692999999999998</c:v>
                </c:pt>
                <c:pt idx="31092">
                  <c:v>-85.691000000000003</c:v>
                </c:pt>
                <c:pt idx="31093">
                  <c:v>-85.688999999999993</c:v>
                </c:pt>
                <c:pt idx="31094">
                  <c:v>-85.686999999999998</c:v>
                </c:pt>
                <c:pt idx="31095">
                  <c:v>-85.685000000000002</c:v>
                </c:pt>
                <c:pt idx="31096">
                  <c:v>-85.682999999999993</c:v>
                </c:pt>
                <c:pt idx="31097">
                  <c:v>-85.680999999999997</c:v>
                </c:pt>
                <c:pt idx="31098">
                  <c:v>-85.679000000000002</c:v>
                </c:pt>
                <c:pt idx="31099">
                  <c:v>-85.676999999999992</c:v>
                </c:pt>
                <c:pt idx="31100">
                  <c:v>-85.674999999999997</c:v>
                </c:pt>
                <c:pt idx="31101">
                  <c:v>-85.673000000000002</c:v>
                </c:pt>
                <c:pt idx="31102">
                  <c:v>-85.670999999999992</c:v>
                </c:pt>
                <c:pt idx="31103">
                  <c:v>-85.668999999999997</c:v>
                </c:pt>
                <c:pt idx="31104">
                  <c:v>-85.667000000000002</c:v>
                </c:pt>
                <c:pt idx="31105">
                  <c:v>-85.664999999999992</c:v>
                </c:pt>
                <c:pt idx="31106">
                  <c:v>-85.662999999999997</c:v>
                </c:pt>
                <c:pt idx="31107">
                  <c:v>-85.661000000000001</c:v>
                </c:pt>
                <c:pt idx="31108">
                  <c:v>-85.658999999999992</c:v>
                </c:pt>
                <c:pt idx="31109">
                  <c:v>-85.656999999999996</c:v>
                </c:pt>
                <c:pt idx="31110">
                  <c:v>-85.655000000000001</c:v>
                </c:pt>
                <c:pt idx="31111">
                  <c:v>-85.652999999999992</c:v>
                </c:pt>
                <c:pt idx="31112">
                  <c:v>-85.65100000000001</c:v>
                </c:pt>
                <c:pt idx="31113">
                  <c:v>-85.649000000000001</c:v>
                </c:pt>
                <c:pt idx="31114">
                  <c:v>-85.646999999999991</c:v>
                </c:pt>
                <c:pt idx="31115">
                  <c:v>-85.64500000000001</c:v>
                </c:pt>
                <c:pt idx="31116">
                  <c:v>-85.643000000000001</c:v>
                </c:pt>
                <c:pt idx="31117">
                  <c:v>-85.640999999999991</c:v>
                </c:pt>
                <c:pt idx="31118">
                  <c:v>-85.63900000000001</c:v>
                </c:pt>
                <c:pt idx="31119">
                  <c:v>-85.637</c:v>
                </c:pt>
                <c:pt idx="31120">
                  <c:v>-85.634999999999991</c:v>
                </c:pt>
                <c:pt idx="31121">
                  <c:v>-85.63300000000001</c:v>
                </c:pt>
                <c:pt idx="31122">
                  <c:v>-85.631</c:v>
                </c:pt>
                <c:pt idx="31123">
                  <c:v>-85.628999999999991</c:v>
                </c:pt>
                <c:pt idx="31124">
                  <c:v>-85.62700000000001</c:v>
                </c:pt>
                <c:pt idx="31125">
                  <c:v>-85.625</c:v>
                </c:pt>
                <c:pt idx="31126">
                  <c:v>-85.62299999999999</c:v>
                </c:pt>
                <c:pt idx="31127">
                  <c:v>-85.621000000000009</c:v>
                </c:pt>
                <c:pt idx="31128">
                  <c:v>-85.619</c:v>
                </c:pt>
                <c:pt idx="31129">
                  <c:v>-85.61699999999999</c:v>
                </c:pt>
                <c:pt idx="31130">
                  <c:v>-85.615000000000009</c:v>
                </c:pt>
                <c:pt idx="31131">
                  <c:v>-85.613</c:v>
                </c:pt>
                <c:pt idx="31132">
                  <c:v>-85.61099999999999</c:v>
                </c:pt>
                <c:pt idx="31133">
                  <c:v>-85.609000000000009</c:v>
                </c:pt>
                <c:pt idx="31134">
                  <c:v>-85.606999999999999</c:v>
                </c:pt>
                <c:pt idx="31135">
                  <c:v>-85.60499999999999</c:v>
                </c:pt>
                <c:pt idx="31136">
                  <c:v>-85.603000000000009</c:v>
                </c:pt>
                <c:pt idx="31137">
                  <c:v>-85.600999999999999</c:v>
                </c:pt>
                <c:pt idx="31138">
                  <c:v>-85.59899999999999</c:v>
                </c:pt>
                <c:pt idx="31139">
                  <c:v>-85.597000000000008</c:v>
                </c:pt>
                <c:pt idx="31140">
                  <c:v>-85.594999999999999</c:v>
                </c:pt>
                <c:pt idx="31141">
                  <c:v>-85.593000000000004</c:v>
                </c:pt>
                <c:pt idx="31142">
                  <c:v>-85.591000000000008</c:v>
                </c:pt>
                <c:pt idx="31143">
                  <c:v>-85.588999999999999</c:v>
                </c:pt>
                <c:pt idx="31144">
                  <c:v>-85.587000000000003</c:v>
                </c:pt>
                <c:pt idx="31145">
                  <c:v>-85.585000000000008</c:v>
                </c:pt>
                <c:pt idx="31146">
                  <c:v>-85.582999999999998</c:v>
                </c:pt>
                <c:pt idx="31147">
                  <c:v>-85.581000000000003</c:v>
                </c:pt>
                <c:pt idx="31148">
                  <c:v>-85.579000000000008</c:v>
                </c:pt>
                <c:pt idx="31149">
                  <c:v>-85.576999999999998</c:v>
                </c:pt>
                <c:pt idx="31150">
                  <c:v>-85.575000000000003</c:v>
                </c:pt>
                <c:pt idx="31151">
                  <c:v>-85.573000000000008</c:v>
                </c:pt>
                <c:pt idx="31152">
                  <c:v>-85.570999999999998</c:v>
                </c:pt>
                <c:pt idx="31153">
                  <c:v>-85.569000000000003</c:v>
                </c:pt>
                <c:pt idx="31154">
                  <c:v>-85.567000000000007</c:v>
                </c:pt>
                <c:pt idx="31155">
                  <c:v>-85.564999999999998</c:v>
                </c:pt>
                <c:pt idx="31156">
                  <c:v>-85.563000000000002</c:v>
                </c:pt>
                <c:pt idx="31157">
                  <c:v>-85.561000000000007</c:v>
                </c:pt>
                <c:pt idx="31158">
                  <c:v>-85.558999999999997</c:v>
                </c:pt>
                <c:pt idx="31159">
                  <c:v>-85.557000000000002</c:v>
                </c:pt>
                <c:pt idx="31160">
                  <c:v>-85.555000000000007</c:v>
                </c:pt>
                <c:pt idx="31161">
                  <c:v>-85.552999999999997</c:v>
                </c:pt>
                <c:pt idx="31162">
                  <c:v>-85.551000000000002</c:v>
                </c:pt>
                <c:pt idx="31163">
                  <c:v>-85.549000000000007</c:v>
                </c:pt>
                <c:pt idx="31164">
                  <c:v>-85.546999999999997</c:v>
                </c:pt>
                <c:pt idx="31165">
                  <c:v>-85.545000000000002</c:v>
                </c:pt>
                <c:pt idx="31166">
                  <c:v>-85.543000000000006</c:v>
                </c:pt>
                <c:pt idx="31167">
                  <c:v>-85.540999999999997</c:v>
                </c:pt>
                <c:pt idx="31168">
                  <c:v>-85.539000000000001</c:v>
                </c:pt>
                <c:pt idx="31169">
                  <c:v>-85.537000000000006</c:v>
                </c:pt>
                <c:pt idx="31170">
                  <c:v>-85.534999999999997</c:v>
                </c:pt>
                <c:pt idx="31171">
                  <c:v>-85.533000000000001</c:v>
                </c:pt>
                <c:pt idx="31172">
                  <c:v>-85.531000000000006</c:v>
                </c:pt>
                <c:pt idx="31173">
                  <c:v>-85.528999999999996</c:v>
                </c:pt>
                <c:pt idx="31174">
                  <c:v>-85.527000000000001</c:v>
                </c:pt>
                <c:pt idx="31175">
                  <c:v>-85.525000000000006</c:v>
                </c:pt>
                <c:pt idx="31176">
                  <c:v>-85.522999999999996</c:v>
                </c:pt>
                <c:pt idx="31177">
                  <c:v>-85.521000000000001</c:v>
                </c:pt>
                <c:pt idx="31178">
                  <c:v>-85.519000000000005</c:v>
                </c:pt>
                <c:pt idx="31179">
                  <c:v>-85.516999999999996</c:v>
                </c:pt>
                <c:pt idx="31180">
                  <c:v>-85.515000000000001</c:v>
                </c:pt>
                <c:pt idx="31181">
                  <c:v>-85.513000000000005</c:v>
                </c:pt>
                <c:pt idx="31182">
                  <c:v>-85.510999999999996</c:v>
                </c:pt>
                <c:pt idx="31183">
                  <c:v>-85.509</c:v>
                </c:pt>
                <c:pt idx="31184">
                  <c:v>-85.507000000000005</c:v>
                </c:pt>
                <c:pt idx="31185">
                  <c:v>-85.504999999999995</c:v>
                </c:pt>
                <c:pt idx="31186">
                  <c:v>-85.503</c:v>
                </c:pt>
                <c:pt idx="31187">
                  <c:v>-85.501000000000005</c:v>
                </c:pt>
                <c:pt idx="31188">
                  <c:v>-85.498999999999995</c:v>
                </c:pt>
                <c:pt idx="31189">
                  <c:v>-85.497</c:v>
                </c:pt>
                <c:pt idx="31190">
                  <c:v>-85.495000000000005</c:v>
                </c:pt>
                <c:pt idx="31191">
                  <c:v>-85.492999999999995</c:v>
                </c:pt>
                <c:pt idx="31192">
                  <c:v>-85.491</c:v>
                </c:pt>
                <c:pt idx="31193">
                  <c:v>-85.489000000000004</c:v>
                </c:pt>
                <c:pt idx="31194">
                  <c:v>-85.486999999999995</c:v>
                </c:pt>
                <c:pt idx="31195">
                  <c:v>-85.484999999999999</c:v>
                </c:pt>
                <c:pt idx="31196">
                  <c:v>-85.483000000000004</c:v>
                </c:pt>
                <c:pt idx="31197">
                  <c:v>-85.480999999999995</c:v>
                </c:pt>
                <c:pt idx="31198">
                  <c:v>-85.478999999999999</c:v>
                </c:pt>
                <c:pt idx="31199">
                  <c:v>-85.477000000000004</c:v>
                </c:pt>
                <c:pt idx="31200">
                  <c:v>-85.474999999999994</c:v>
                </c:pt>
                <c:pt idx="31201">
                  <c:v>-85.472999999999999</c:v>
                </c:pt>
                <c:pt idx="31202">
                  <c:v>-85.471000000000004</c:v>
                </c:pt>
                <c:pt idx="31203">
                  <c:v>-85.468999999999994</c:v>
                </c:pt>
                <c:pt idx="31204">
                  <c:v>-85.466999999999999</c:v>
                </c:pt>
                <c:pt idx="31205">
                  <c:v>-85.465000000000003</c:v>
                </c:pt>
                <c:pt idx="31206">
                  <c:v>-85.462999999999994</c:v>
                </c:pt>
                <c:pt idx="31207">
                  <c:v>-85.460999999999999</c:v>
                </c:pt>
                <c:pt idx="31208">
                  <c:v>-85.459000000000003</c:v>
                </c:pt>
                <c:pt idx="31209">
                  <c:v>-85.456999999999994</c:v>
                </c:pt>
                <c:pt idx="31210">
                  <c:v>-85.454999999999998</c:v>
                </c:pt>
                <c:pt idx="31211">
                  <c:v>-85.453000000000003</c:v>
                </c:pt>
                <c:pt idx="31212">
                  <c:v>-85.450999999999993</c:v>
                </c:pt>
                <c:pt idx="31213">
                  <c:v>-85.448999999999998</c:v>
                </c:pt>
                <c:pt idx="31214">
                  <c:v>-85.447000000000003</c:v>
                </c:pt>
                <c:pt idx="31215">
                  <c:v>-85.444999999999993</c:v>
                </c:pt>
                <c:pt idx="31216">
                  <c:v>-85.442999999999998</c:v>
                </c:pt>
                <c:pt idx="31217">
                  <c:v>-85.441000000000003</c:v>
                </c:pt>
                <c:pt idx="31218">
                  <c:v>-85.438999999999993</c:v>
                </c:pt>
                <c:pt idx="31219">
                  <c:v>-85.436999999999998</c:v>
                </c:pt>
                <c:pt idx="31220">
                  <c:v>-85.435000000000002</c:v>
                </c:pt>
                <c:pt idx="31221">
                  <c:v>-85.432999999999993</c:v>
                </c:pt>
                <c:pt idx="31222">
                  <c:v>-85.430999999999997</c:v>
                </c:pt>
                <c:pt idx="31223">
                  <c:v>-85.429000000000002</c:v>
                </c:pt>
                <c:pt idx="31224">
                  <c:v>-85.426999999999992</c:v>
                </c:pt>
                <c:pt idx="31225">
                  <c:v>-85.424999999999997</c:v>
                </c:pt>
                <c:pt idx="31226">
                  <c:v>-85.423000000000002</c:v>
                </c:pt>
                <c:pt idx="31227">
                  <c:v>-85.420999999999992</c:v>
                </c:pt>
                <c:pt idx="31228">
                  <c:v>-85.418999999999997</c:v>
                </c:pt>
                <c:pt idx="31229">
                  <c:v>-85.417000000000002</c:v>
                </c:pt>
                <c:pt idx="31230">
                  <c:v>-85.414999999999992</c:v>
                </c:pt>
                <c:pt idx="31231">
                  <c:v>-85.412999999999997</c:v>
                </c:pt>
                <c:pt idx="31232">
                  <c:v>-85.411000000000001</c:v>
                </c:pt>
                <c:pt idx="31233">
                  <c:v>-85.408999999999992</c:v>
                </c:pt>
                <c:pt idx="31234">
                  <c:v>-85.406999999999996</c:v>
                </c:pt>
                <c:pt idx="31235">
                  <c:v>-85.405000000000001</c:v>
                </c:pt>
                <c:pt idx="31236">
                  <c:v>-85.402999999999992</c:v>
                </c:pt>
                <c:pt idx="31237">
                  <c:v>-85.40100000000001</c:v>
                </c:pt>
                <c:pt idx="31238">
                  <c:v>-85.399000000000001</c:v>
                </c:pt>
                <c:pt idx="31239">
                  <c:v>-85.396999999999991</c:v>
                </c:pt>
                <c:pt idx="31240">
                  <c:v>-85.39500000000001</c:v>
                </c:pt>
                <c:pt idx="31241">
                  <c:v>-85.393000000000001</c:v>
                </c:pt>
                <c:pt idx="31242">
                  <c:v>-85.390999999999991</c:v>
                </c:pt>
                <c:pt idx="31243">
                  <c:v>-85.38900000000001</c:v>
                </c:pt>
                <c:pt idx="31244">
                  <c:v>-85.387</c:v>
                </c:pt>
                <c:pt idx="31245">
                  <c:v>-85.384999999999991</c:v>
                </c:pt>
                <c:pt idx="31246">
                  <c:v>-85.38300000000001</c:v>
                </c:pt>
                <c:pt idx="31247">
                  <c:v>-85.381</c:v>
                </c:pt>
                <c:pt idx="31248">
                  <c:v>-85.378999999999991</c:v>
                </c:pt>
                <c:pt idx="31249">
                  <c:v>-85.37700000000001</c:v>
                </c:pt>
                <c:pt idx="31250">
                  <c:v>-85.375</c:v>
                </c:pt>
                <c:pt idx="31251">
                  <c:v>-85.37299999999999</c:v>
                </c:pt>
                <c:pt idx="31252">
                  <c:v>-85.371000000000009</c:v>
                </c:pt>
                <c:pt idx="31253">
                  <c:v>-85.369</c:v>
                </c:pt>
                <c:pt idx="31254">
                  <c:v>-85.36699999999999</c:v>
                </c:pt>
                <c:pt idx="31255">
                  <c:v>-85.365000000000009</c:v>
                </c:pt>
                <c:pt idx="31256">
                  <c:v>-85.363</c:v>
                </c:pt>
                <c:pt idx="31257">
                  <c:v>-85.36099999999999</c:v>
                </c:pt>
                <c:pt idx="31258">
                  <c:v>-85.359000000000009</c:v>
                </c:pt>
                <c:pt idx="31259">
                  <c:v>-85.356999999999999</c:v>
                </c:pt>
                <c:pt idx="31260">
                  <c:v>-85.35499999999999</c:v>
                </c:pt>
                <c:pt idx="31261">
                  <c:v>-85.353000000000009</c:v>
                </c:pt>
                <c:pt idx="31262">
                  <c:v>-85.350999999999999</c:v>
                </c:pt>
                <c:pt idx="31263">
                  <c:v>-85.34899999999999</c:v>
                </c:pt>
                <c:pt idx="31264">
                  <c:v>-85.347000000000008</c:v>
                </c:pt>
                <c:pt idx="31265">
                  <c:v>-85.344999999999999</c:v>
                </c:pt>
                <c:pt idx="31266">
                  <c:v>-85.343000000000004</c:v>
                </c:pt>
                <c:pt idx="31267">
                  <c:v>-85.341000000000008</c:v>
                </c:pt>
                <c:pt idx="31268">
                  <c:v>-85.338999999999999</c:v>
                </c:pt>
                <c:pt idx="31269">
                  <c:v>-85.337000000000003</c:v>
                </c:pt>
                <c:pt idx="31270">
                  <c:v>-85.335000000000008</c:v>
                </c:pt>
                <c:pt idx="31271">
                  <c:v>-85.332999999999998</c:v>
                </c:pt>
                <c:pt idx="31272">
                  <c:v>-85.331000000000003</c:v>
                </c:pt>
                <c:pt idx="31273">
                  <c:v>-85.329000000000008</c:v>
                </c:pt>
                <c:pt idx="31274">
                  <c:v>-85.326999999999998</c:v>
                </c:pt>
                <c:pt idx="31275">
                  <c:v>-85.325000000000003</c:v>
                </c:pt>
                <c:pt idx="31276">
                  <c:v>-85.323000000000008</c:v>
                </c:pt>
                <c:pt idx="31277">
                  <c:v>-85.320999999999998</c:v>
                </c:pt>
                <c:pt idx="31278">
                  <c:v>-85.319000000000003</c:v>
                </c:pt>
                <c:pt idx="31279">
                  <c:v>-85.317000000000007</c:v>
                </c:pt>
                <c:pt idx="31280">
                  <c:v>-85.314999999999998</c:v>
                </c:pt>
                <c:pt idx="31281">
                  <c:v>-85.313000000000002</c:v>
                </c:pt>
                <c:pt idx="31282">
                  <c:v>-85.311000000000007</c:v>
                </c:pt>
                <c:pt idx="31283">
                  <c:v>-85.308999999999997</c:v>
                </c:pt>
                <c:pt idx="31284">
                  <c:v>-85.307000000000002</c:v>
                </c:pt>
                <c:pt idx="31285">
                  <c:v>-85.305000000000007</c:v>
                </c:pt>
                <c:pt idx="31286">
                  <c:v>-85.302999999999997</c:v>
                </c:pt>
                <c:pt idx="31287">
                  <c:v>-85.301000000000002</c:v>
                </c:pt>
                <c:pt idx="31288">
                  <c:v>-85.299000000000007</c:v>
                </c:pt>
                <c:pt idx="31289">
                  <c:v>-85.296999999999997</c:v>
                </c:pt>
                <c:pt idx="31290">
                  <c:v>-85.295000000000002</c:v>
                </c:pt>
                <c:pt idx="31291">
                  <c:v>-85.293000000000006</c:v>
                </c:pt>
                <c:pt idx="31292">
                  <c:v>-85.290999999999997</c:v>
                </c:pt>
                <c:pt idx="31293">
                  <c:v>-85.289000000000001</c:v>
                </c:pt>
                <c:pt idx="31294">
                  <c:v>-85.287000000000006</c:v>
                </c:pt>
                <c:pt idx="31295">
                  <c:v>-85.284999999999997</c:v>
                </c:pt>
                <c:pt idx="31296">
                  <c:v>-85.283000000000001</c:v>
                </c:pt>
                <c:pt idx="31297">
                  <c:v>-85.281000000000006</c:v>
                </c:pt>
                <c:pt idx="31298">
                  <c:v>-85.278999999999996</c:v>
                </c:pt>
                <c:pt idx="31299">
                  <c:v>-85.277000000000001</c:v>
                </c:pt>
                <c:pt idx="31300">
                  <c:v>-85.275000000000006</c:v>
                </c:pt>
                <c:pt idx="31301">
                  <c:v>-85.272999999999996</c:v>
                </c:pt>
                <c:pt idx="31302">
                  <c:v>-85.271000000000001</c:v>
                </c:pt>
                <c:pt idx="31303">
                  <c:v>-85.269000000000005</c:v>
                </c:pt>
                <c:pt idx="31304">
                  <c:v>-85.266999999999996</c:v>
                </c:pt>
                <c:pt idx="31305">
                  <c:v>-85.265000000000001</c:v>
                </c:pt>
                <c:pt idx="31306">
                  <c:v>-85.263000000000005</c:v>
                </c:pt>
                <c:pt idx="31307">
                  <c:v>-85.260999999999996</c:v>
                </c:pt>
                <c:pt idx="31308">
                  <c:v>-85.259</c:v>
                </c:pt>
                <c:pt idx="31309">
                  <c:v>-85.257000000000005</c:v>
                </c:pt>
                <c:pt idx="31310">
                  <c:v>-85.254999999999995</c:v>
                </c:pt>
                <c:pt idx="31311">
                  <c:v>-85.253</c:v>
                </c:pt>
                <c:pt idx="31312">
                  <c:v>-85.251000000000005</c:v>
                </c:pt>
                <c:pt idx="31313">
                  <c:v>-85.248999999999995</c:v>
                </c:pt>
                <c:pt idx="31314">
                  <c:v>-85.247</c:v>
                </c:pt>
                <c:pt idx="31315">
                  <c:v>-85.245000000000005</c:v>
                </c:pt>
                <c:pt idx="31316">
                  <c:v>-85.242999999999995</c:v>
                </c:pt>
                <c:pt idx="31317">
                  <c:v>-85.241</c:v>
                </c:pt>
                <c:pt idx="31318">
                  <c:v>-85.239000000000004</c:v>
                </c:pt>
                <c:pt idx="31319">
                  <c:v>-85.236999999999995</c:v>
                </c:pt>
                <c:pt idx="31320">
                  <c:v>-85.234999999999999</c:v>
                </c:pt>
                <c:pt idx="31321">
                  <c:v>-85.233000000000004</c:v>
                </c:pt>
                <c:pt idx="31322">
                  <c:v>-85.230999999999995</c:v>
                </c:pt>
                <c:pt idx="31323">
                  <c:v>-85.228999999999999</c:v>
                </c:pt>
                <c:pt idx="31324">
                  <c:v>-85.227000000000004</c:v>
                </c:pt>
                <c:pt idx="31325">
                  <c:v>-85.224999999999994</c:v>
                </c:pt>
                <c:pt idx="31326">
                  <c:v>-85.222999999999999</c:v>
                </c:pt>
                <c:pt idx="31327">
                  <c:v>-85.221000000000004</c:v>
                </c:pt>
                <c:pt idx="31328">
                  <c:v>-85.218999999999994</c:v>
                </c:pt>
                <c:pt idx="31329">
                  <c:v>-85.216999999999999</c:v>
                </c:pt>
                <c:pt idx="31330">
                  <c:v>-85.215000000000003</c:v>
                </c:pt>
                <c:pt idx="31331">
                  <c:v>-85.212999999999994</c:v>
                </c:pt>
                <c:pt idx="31332">
                  <c:v>-85.210999999999999</c:v>
                </c:pt>
                <c:pt idx="31333">
                  <c:v>-85.209000000000003</c:v>
                </c:pt>
                <c:pt idx="31334">
                  <c:v>-85.206999999999994</c:v>
                </c:pt>
                <c:pt idx="31335">
                  <c:v>-85.204999999999998</c:v>
                </c:pt>
                <c:pt idx="31336">
                  <c:v>-85.203000000000003</c:v>
                </c:pt>
                <c:pt idx="31337">
                  <c:v>-85.200999999999993</c:v>
                </c:pt>
                <c:pt idx="31338">
                  <c:v>-85.198999999999998</c:v>
                </c:pt>
                <c:pt idx="31339">
                  <c:v>-85.197000000000003</c:v>
                </c:pt>
                <c:pt idx="31340">
                  <c:v>-85.194999999999993</c:v>
                </c:pt>
                <c:pt idx="31341">
                  <c:v>-85.192999999999998</c:v>
                </c:pt>
                <c:pt idx="31342">
                  <c:v>-85.191000000000003</c:v>
                </c:pt>
                <c:pt idx="31343">
                  <c:v>-85.188999999999993</c:v>
                </c:pt>
                <c:pt idx="31344">
                  <c:v>-85.186999999999998</c:v>
                </c:pt>
                <c:pt idx="31345">
                  <c:v>-85.185000000000002</c:v>
                </c:pt>
                <c:pt idx="31346">
                  <c:v>-85.182999999999993</c:v>
                </c:pt>
                <c:pt idx="31347">
                  <c:v>-85.180999999999997</c:v>
                </c:pt>
                <c:pt idx="31348">
                  <c:v>-85.179000000000002</c:v>
                </c:pt>
                <c:pt idx="31349">
                  <c:v>-85.176999999999992</c:v>
                </c:pt>
                <c:pt idx="31350">
                  <c:v>-85.174999999999997</c:v>
                </c:pt>
                <c:pt idx="31351">
                  <c:v>-85.173000000000002</c:v>
                </c:pt>
                <c:pt idx="31352">
                  <c:v>-85.170999999999992</c:v>
                </c:pt>
                <c:pt idx="31353">
                  <c:v>-85.168999999999997</c:v>
                </c:pt>
                <c:pt idx="31354">
                  <c:v>-85.167000000000002</c:v>
                </c:pt>
                <c:pt idx="31355">
                  <c:v>-85.164999999999992</c:v>
                </c:pt>
                <c:pt idx="31356">
                  <c:v>-85.162999999999997</c:v>
                </c:pt>
                <c:pt idx="31357">
                  <c:v>-85.161000000000001</c:v>
                </c:pt>
                <c:pt idx="31358">
                  <c:v>-85.158999999999992</c:v>
                </c:pt>
                <c:pt idx="31359">
                  <c:v>-85.156999999999996</c:v>
                </c:pt>
                <c:pt idx="31360">
                  <c:v>-85.155000000000001</c:v>
                </c:pt>
                <c:pt idx="31361">
                  <c:v>-85.152999999999992</c:v>
                </c:pt>
                <c:pt idx="31362">
                  <c:v>-85.15100000000001</c:v>
                </c:pt>
                <c:pt idx="31363">
                  <c:v>-85.149000000000001</c:v>
                </c:pt>
                <c:pt idx="31364">
                  <c:v>-85.146999999999991</c:v>
                </c:pt>
                <c:pt idx="31365">
                  <c:v>-85.14500000000001</c:v>
                </c:pt>
                <c:pt idx="31366">
                  <c:v>-85.143000000000001</c:v>
                </c:pt>
                <c:pt idx="31367">
                  <c:v>-85.140999999999991</c:v>
                </c:pt>
                <c:pt idx="31368">
                  <c:v>-85.13900000000001</c:v>
                </c:pt>
                <c:pt idx="31369">
                  <c:v>-85.137</c:v>
                </c:pt>
                <c:pt idx="31370">
                  <c:v>-85.134999999999991</c:v>
                </c:pt>
                <c:pt idx="31371">
                  <c:v>-85.13300000000001</c:v>
                </c:pt>
                <c:pt idx="31372">
                  <c:v>-85.131</c:v>
                </c:pt>
                <c:pt idx="31373">
                  <c:v>-85.128999999999991</c:v>
                </c:pt>
                <c:pt idx="31374">
                  <c:v>-85.12700000000001</c:v>
                </c:pt>
                <c:pt idx="31375">
                  <c:v>-85.125</c:v>
                </c:pt>
                <c:pt idx="31376">
                  <c:v>-85.12299999999999</c:v>
                </c:pt>
                <c:pt idx="31377">
                  <c:v>-85.121000000000009</c:v>
                </c:pt>
                <c:pt idx="31378">
                  <c:v>-85.119</c:v>
                </c:pt>
                <c:pt idx="31379">
                  <c:v>-85.11699999999999</c:v>
                </c:pt>
                <c:pt idx="31380">
                  <c:v>-85.115000000000009</c:v>
                </c:pt>
                <c:pt idx="31381">
                  <c:v>-85.113</c:v>
                </c:pt>
                <c:pt idx="31382">
                  <c:v>-85.11099999999999</c:v>
                </c:pt>
                <c:pt idx="31383">
                  <c:v>-85.109000000000009</c:v>
                </c:pt>
                <c:pt idx="31384">
                  <c:v>-85.106999999999999</c:v>
                </c:pt>
                <c:pt idx="31385">
                  <c:v>-85.10499999999999</c:v>
                </c:pt>
                <c:pt idx="31386">
                  <c:v>-85.103000000000009</c:v>
                </c:pt>
                <c:pt idx="31387">
                  <c:v>-85.100999999999999</c:v>
                </c:pt>
                <c:pt idx="31388">
                  <c:v>-85.09899999999999</c:v>
                </c:pt>
                <c:pt idx="31389">
                  <c:v>-85.097000000000008</c:v>
                </c:pt>
                <c:pt idx="31390">
                  <c:v>-85.094999999999999</c:v>
                </c:pt>
                <c:pt idx="31391">
                  <c:v>-85.093000000000004</c:v>
                </c:pt>
                <c:pt idx="31392">
                  <c:v>-85.091000000000008</c:v>
                </c:pt>
                <c:pt idx="31393">
                  <c:v>-85.088999999999999</c:v>
                </c:pt>
                <c:pt idx="31394">
                  <c:v>-85.087000000000003</c:v>
                </c:pt>
                <c:pt idx="31395">
                  <c:v>-85.085000000000008</c:v>
                </c:pt>
                <c:pt idx="31396">
                  <c:v>-85.082999999999998</c:v>
                </c:pt>
                <c:pt idx="31397">
                  <c:v>-85.081000000000003</c:v>
                </c:pt>
                <c:pt idx="31398">
                  <c:v>-85.079000000000008</c:v>
                </c:pt>
                <c:pt idx="31399">
                  <c:v>-85.076999999999998</c:v>
                </c:pt>
                <c:pt idx="31400">
                  <c:v>-85.075000000000003</c:v>
                </c:pt>
                <c:pt idx="31401">
                  <c:v>-85.073000000000008</c:v>
                </c:pt>
                <c:pt idx="31402">
                  <c:v>-85.070999999999998</c:v>
                </c:pt>
                <c:pt idx="31403">
                  <c:v>-85.069000000000003</c:v>
                </c:pt>
                <c:pt idx="31404">
                  <c:v>-85.067000000000007</c:v>
                </c:pt>
                <c:pt idx="31405">
                  <c:v>-85.064999999999998</c:v>
                </c:pt>
                <c:pt idx="31406">
                  <c:v>-85.063000000000002</c:v>
                </c:pt>
                <c:pt idx="31407">
                  <c:v>-85.061000000000007</c:v>
                </c:pt>
                <c:pt idx="31408">
                  <c:v>-85.058999999999997</c:v>
                </c:pt>
                <c:pt idx="31409">
                  <c:v>-85.057000000000002</c:v>
                </c:pt>
                <c:pt idx="31410">
                  <c:v>-85.055000000000007</c:v>
                </c:pt>
                <c:pt idx="31411">
                  <c:v>-85.052999999999997</c:v>
                </c:pt>
                <c:pt idx="31412">
                  <c:v>-85.051000000000002</c:v>
                </c:pt>
                <c:pt idx="31413">
                  <c:v>-85.049000000000007</c:v>
                </c:pt>
                <c:pt idx="31414">
                  <c:v>-85.046999999999997</c:v>
                </c:pt>
                <c:pt idx="31415">
                  <c:v>-85.045000000000002</c:v>
                </c:pt>
                <c:pt idx="31416">
                  <c:v>-85.043000000000006</c:v>
                </c:pt>
                <c:pt idx="31417">
                  <c:v>-85.040999999999997</c:v>
                </c:pt>
                <c:pt idx="31418">
                  <c:v>-85.039000000000001</c:v>
                </c:pt>
                <c:pt idx="31419">
                  <c:v>-85.037000000000006</c:v>
                </c:pt>
                <c:pt idx="31420">
                  <c:v>-85.034999999999997</c:v>
                </c:pt>
                <c:pt idx="31421">
                  <c:v>-85.033000000000001</c:v>
                </c:pt>
                <c:pt idx="31422">
                  <c:v>-85.031000000000006</c:v>
                </c:pt>
                <c:pt idx="31423">
                  <c:v>-85.028999999999996</c:v>
                </c:pt>
                <c:pt idx="31424">
                  <c:v>-85.027000000000001</c:v>
                </c:pt>
                <c:pt idx="31425">
                  <c:v>-85.025000000000006</c:v>
                </c:pt>
                <c:pt idx="31426">
                  <c:v>-85.022999999999996</c:v>
                </c:pt>
                <c:pt idx="31427">
                  <c:v>-85.021000000000001</c:v>
                </c:pt>
                <c:pt idx="31428">
                  <c:v>-85.019000000000005</c:v>
                </c:pt>
                <c:pt idx="31429">
                  <c:v>-85.016999999999996</c:v>
                </c:pt>
                <c:pt idx="31430">
                  <c:v>-85.015000000000001</c:v>
                </c:pt>
                <c:pt idx="31431">
                  <c:v>-85.013000000000005</c:v>
                </c:pt>
                <c:pt idx="31432">
                  <c:v>-85.010999999999996</c:v>
                </c:pt>
                <c:pt idx="31433">
                  <c:v>-85.009</c:v>
                </c:pt>
                <c:pt idx="31434">
                  <c:v>-85.007000000000005</c:v>
                </c:pt>
                <c:pt idx="31435">
                  <c:v>-85.004999999999995</c:v>
                </c:pt>
                <c:pt idx="31436">
                  <c:v>-85.003</c:v>
                </c:pt>
                <c:pt idx="31437">
                  <c:v>-85.001000000000005</c:v>
                </c:pt>
                <c:pt idx="31438">
                  <c:v>-84.998999999999995</c:v>
                </c:pt>
                <c:pt idx="31439">
                  <c:v>-84.997</c:v>
                </c:pt>
                <c:pt idx="31440">
                  <c:v>-84.995000000000005</c:v>
                </c:pt>
                <c:pt idx="31441">
                  <c:v>-84.992999999999995</c:v>
                </c:pt>
                <c:pt idx="31442">
                  <c:v>-84.991</c:v>
                </c:pt>
                <c:pt idx="31443">
                  <c:v>-84.989000000000004</c:v>
                </c:pt>
                <c:pt idx="31444">
                  <c:v>-84.986999999999995</c:v>
                </c:pt>
                <c:pt idx="31445">
                  <c:v>-84.984999999999999</c:v>
                </c:pt>
                <c:pt idx="31446">
                  <c:v>-84.983000000000004</c:v>
                </c:pt>
                <c:pt idx="31447">
                  <c:v>-84.980999999999995</c:v>
                </c:pt>
                <c:pt idx="31448">
                  <c:v>-84.978999999999999</c:v>
                </c:pt>
                <c:pt idx="31449">
                  <c:v>-84.977000000000004</c:v>
                </c:pt>
                <c:pt idx="31450">
                  <c:v>-84.974999999999994</c:v>
                </c:pt>
                <c:pt idx="31451">
                  <c:v>-84.972999999999999</c:v>
                </c:pt>
                <c:pt idx="31452">
                  <c:v>-84.971000000000004</c:v>
                </c:pt>
                <c:pt idx="31453">
                  <c:v>-84.968999999999994</c:v>
                </c:pt>
                <c:pt idx="31454">
                  <c:v>-84.966999999999999</c:v>
                </c:pt>
                <c:pt idx="31455">
                  <c:v>-84.965000000000003</c:v>
                </c:pt>
                <c:pt idx="31456">
                  <c:v>-84.962999999999994</c:v>
                </c:pt>
                <c:pt idx="31457">
                  <c:v>-84.960999999999999</c:v>
                </c:pt>
                <c:pt idx="31458">
                  <c:v>-84.959000000000003</c:v>
                </c:pt>
                <c:pt idx="31459">
                  <c:v>-84.956999999999994</c:v>
                </c:pt>
                <c:pt idx="31460">
                  <c:v>-84.954999999999998</c:v>
                </c:pt>
                <c:pt idx="31461">
                  <c:v>-84.953000000000003</c:v>
                </c:pt>
                <c:pt idx="31462">
                  <c:v>-84.950999999999993</c:v>
                </c:pt>
                <c:pt idx="31463">
                  <c:v>-84.948999999999998</c:v>
                </c:pt>
                <c:pt idx="31464">
                  <c:v>-84.947000000000003</c:v>
                </c:pt>
                <c:pt idx="31465">
                  <c:v>-84.944999999999993</c:v>
                </c:pt>
                <c:pt idx="31466">
                  <c:v>-84.942999999999998</c:v>
                </c:pt>
                <c:pt idx="31467">
                  <c:v>-84.941000000000003</c:v>
                </c:pt>
                <c:pt idx="31468">
                  <c:v>-84.938999999999993</c:v>
                </c:pt>
                <c:pt idx="31469">
                  <c:v>-84.936999999999998</c:v>
                </c:pt>
                <c:pt idx="31470">
                  <c:v>-84.935000000000002</c:v>
                </c:pt>
                <c:pt idx="31471">
                  <c:v>-84.932999999999993</c:v>
                </c:pt>
                <c:pt idx="31472">
                  <c:v>-84.930999999999997</c:v>
                </c:pt>
                <c:pt idx="31473">
                  <c:v>-84.929000000000002</c:v>
                </c:pt>
                <c:pt idx="31474">
                  <c:v>-84.926999999999992</c:v>
                </c:pt>
                <c:pt idx="31475">
                  <c:v>-84.924999999999997</c:v>
                </c:pt>
                <c:pt idx="31476">
                  <c:v>-84.923000000000002</c:v>
                </c:pt>
                <c:pt idx="31477">
                  <c:v>-84.920999999999992</c:v>
                </c:pt>
                <c:pt idx="31478">
                  <c:v>-84.918999999999997</c:v>
                </c:pt>
                <c:pt idx="31479">
                  <c:v>-84.917000000000002</c:v>
                </c:pt>
                <c:pt idx="31480">
                  <c:v>-84.914999999999992</c:v>
                </c:pt>
                <c:pt idx="31481">
                  <c:v>-84.912999999999997</c:v>
                </c:pt>
                <c:pt idx="31482">
                  <c:v>-84.911000000000001</c:v>
                </c:pt>
                <c:pt idx="31483">
                  <c:v>-84.908999999999992</c:v>
                </c:pt>
                <c:pt idx="31484">
                  <c:v>-84.906999999999996</c:v>
                </c:pt>
                <c:pt idx="31485">
                  <c:v>-84.905000000000001</c:v>
                </c:pt>
                <c:pt idx="31486">
                  <c:v>-84.902999999999992</c:v>
                </c:pt>
                <c:pt idx="31487">
                  <c:v>-84.90100000000001</c:v>
                </c:pt>
                <c:pt idx="31488">
                  <c:v>-84.899000000000001</c:v>
                </c:pt>
                <c:pt idx="31489">
                  <c:v>-84.896999999999991</c:v>
                </c:pt>
                <c:pt idx="31490">
                  <c:v>-84.89500000000001</c:v>
                </c:pt>
                <c:pt idx="31491">
                  <c:v>-84.893000000000001</c:v>
                </c:pt>
                <c:pt idx="31492">
                  <c:v>-84.890999999999991</c:v>
                </c:pt>
                <c:pt idx="31493">
                  <c:v>-84.88900000000001</c:v>
                </c:pt>
                <c:pt idx="31494">
                  <c:v>-84.887</c:v>
                </c:pt>
                <c:pt idx="31495">
                  <c:v>-84.884999999999991</c:v>
                </c:pt>
                <c:pt idx="31496">
                  <c:v>-84.88300000000001</c:v>
                </c:pt>
                <c:pt idx="31497">
                  <c:v>-84.881</c:v>
                </c:pt>
                <c:pt idx="31498">
                  <c:v>-84.878999999999991</c:v>
                </c:pt>
                <c:pt idx="31499">
                  <c:v>-84.87700000000001</c:v>
                </c:pt>
                <c:pt idx="31500">
                  <c:v>-84.875</c:v>
                </c:pt>
                <c:pt idx="31501">
                  <c:v>-84.87299999999999</c:v>
                </c:pt>
                <c:pt idx="31502">
                  <c:v>-84.871000000000009</c:v>
                </c:pt>
                <c:pt idx="31503">
                  <c:v>-84.869</c:v>
                </c:pt>
                <c:pt idx="31504">
                  <c:v>-84.86699999999999</c:v>
                </c:pt>
                <c:pt idx="31505">
                  <c:v>-84.865000000000009</c:v>
                </c:pt>
                <c:pt idx="31506">
                  <c:v>-84.863</c:v>
                </c:pt>
                <c:pt idx="31507">
                  <c:v>-84.86099999999999</c:v>
                </c:pt>
                <c:pt idx="31508">
                  <c:v>-84.859000000000009</c:v>
                </c:pt>
                <c:pt idx="31509">
                  <c:v>-84.856999999999999</c:v>
                </c:pt>
                <c:pt idx="31510">
                  <c:v>-84.85499999999999</c:v>
                </c:pt>
                <c:pt idx="31511">
                  <c:v>-84.853000000000009</c:v>
                </c:pt>
                <c:pt idx="31512">
                  <c:v>-84.850999999999999</c:v>
                </c:pt>
                <c:pt idx="31513">
                  <c:v>-84.84899999999999</c:v>
                </c:pt>
                <c:pt idx="31514">
                  <c:v>-84.847000000000008</c:v>
                </c:pt>
                <c:pt idx="31515">
                  <c:v>-84.844999999999999</c:v>
                </c:pt>
                <c:pt idx="31516">
                  <c:v>-84.843000000000004</c:v>
                </c:pt>
                <c:pt idx="31517">
                  <c:v>-84.841000000000008</c:v>
                </c:pt>
                <c:pt idx="31518">
                  <c:v>-84.838999999999999</c:v>
                </c:pt>
                <c:pt idx="31519">
                  <c:v>-84.837000000000003</c:v>
                </c:pt>
                <c:pt idx="31520">
                  <c:v>-84.835000000000008</c:v>
                </c:pt>
                <c:pt idx="31521">
                  <c:v>-84.832999999999998</c:v>
                </c:pt>
                <c:pt idx="31522">
                  <c:v>-84.831000000000003</c:v>
                </c:pt>
                <c:pt idx="31523">
                  <c:v>-84.829000000000008</c:v>
                </c:pt>
                <c:pt idx="31524">
                  <c:v>-84.826999999999998</c:v>
                </c:pt>
                <c:pt idx="31525">
                  <c:v>-84.825000000000003</c:v>
                </c:pt>
                <c:pt idx="31526">
                  <c:v>-84.823000000000008</c:v>
                </c:pt>
                <c:pt idx="31527">
                  <c:v>-84.820999999999998</c:v>
                </c:pt>
                <c:pt idx="31528">
                  <c:v>-84.819000000000003</c:v>
                </c:pt>
                <c:pt idx="31529">
                  <c:v>-84.817000000000007</c:v>
                </c:pt>
                <c:pt idx="31530">
                  <c:v>-84.814999999999998</c:v>
                </c:pt>
                <c:pt idx="31531">
                  <c:v>-84.813000000000002</c:v>
                </c:pt>
                <c:pt idx="31532">
                  <c:v>-84.811000000000007</c:v>
                </c:pt>
                <c:pt idx="31533">
                  <c:v>-84.808999999999997</c:v>
                </c:pt>
                <c:pt idx="31534">
                  <c:v>-84.807000000000002</c:v>
                </c:pt>
                <c:pt idx="31535">
                  <c:v>-84.805000000000007</c:v>
                </c:pt>
                <c:pt idx="31536">
                  <c:v>-84.802999999999997</c:v>
                </c:pt>
                <c:pt idx="31537">
                  <c:v>-84.801000000000002</c:v>
                </c:pt>
                <c:pt idx="31538">
                  <c:v>-84.799000000000007</c:v>
                </c:pt>
                <c:pt idx="31539">
                  <c:v>-84.796999999999997</c:v>
                </c:pt>
                <c:pt idx="31540">
                  <c:v>-84.795000000000002</c:v>
                </c:pt>
                <c:pt idx="31541">
                  <c:v>-84.793000000000006</c:v>
                </c:pt>
                <c:pt idx="31542">
                  <c:v>-84.790999999999997</c:v>
                </c:pt>
                <c:pt idx="31543">
                  <c:v>-84.789000000000001</c:v>
                </c:pt>
                <c:pt idx="31544">
                  <c:v>-84.787000000000006</c:v>
                </c:pt>
                <c:pt idx="31545">
                  <c:v>-84.784999999999997</c:v>
                </c:pt>
                <c:pt idx="31546">
                  <c:v>-84.783000000000001</c:v>
                </c:pt>
                <c:pt idx="31547">
                  <c:v>-84.781000000000006</c:v>
                </c:pt>
                <c:pt idx="31548">
                  <c:v>-84.778999999999996</c:v>
                </c:pt>
                <c:pt idx="31549">
                  <c:v>-84.777000000000001</c:v>
                </c:pt>
                <c:pt idx="31550">
                  <c:v>-84.775000000000006</c:v>
                </c:pt>
                <c:pt idx="31551">
                  <c:v>-84.772999999999996</c:v>
                </c:pt>
                <c:pt idx="31552">
                  <c:v>-84.771000000000001</c:v>
                </c:pt>
                <c:pt idx="31553">
                  <c:v>-84.769000000000005</c:v>
                </c:pt>
                <c:pt idx="31554">
                  <c:v>-84.766999999999996</c:v>
                </c:pt>
                <c:pt idx="31555">
                  <c:v>-84.765000000000001</c:v>
                </c:pt>
                <c:pt idx="31556">
                  <c:v>-84.763000000000005</c:v>
                </c:pt>
                <c:pt idx="31557">
                  <c:v>-84.760999999999996</c:v>
                </c:pt>
                <c:pt idx="31558">
                  <c:v>-84.759</c:v>
                </c:pt>
                <c:pt idx="31559">
                  <c:v>-84.757000000000005</c:v>
                </c:pt>
                <c:pt idx="31560">
                  <c:v>-84.754999999999995</c:v>
                </c:pt>
                <c:pt idx="31561">
                  <c:v>-84.753</c:v>
                </c:pt>
                <c:pt idx="31562">
                  <c:v>-84.751000000000005</c:v>
                </c:pt>
                <c:pt idx="31563">
                  <c:v>-84.748999999999995</c:v>
                </c:pt>
                <c:pt idx="31564">
                  <c:v>-84.747</c:v>
                </c:pt>
                <c:pt idx="31565">
                  <c:v>-84.745000000000005</c:v>
                </c:pt>
                <c:pt idx="31566">
                  <c:v>-84.742999999999995</c:v>
                </c:pt>
                <c:pt idx="31567">
                  <c:v>-84.741</c:v>
                </c:pt>
                <c:pt idx="31568">
                  <c:v>-84.739000000000004</c:v>
                </c:pt>
                <c:pt idx="31569">
                  <c:v>-84.736999999999995</c:v>
                </c:pt>
                <c:pt idx="31570">
                  <c:v>-84.734999999999999</c:v>
                </c:pt>
                <c:pt idx="31571">
                  <c:v>-84.733000000000004</c:v>
                </c:pt>
                <c:pt idx="31572">
                  <c:v>-84.730999999999995</c:v>
                </c:pt>
                <c:pt idx="31573">
                  <c:v>-84.728999999999999</c:v>
                </c:pt>
                <c:pt idx="31574">
                  <c:v>-84.727000000000004</c:v>
                </c:pt>
                <c:pt idx="31575">
                  <c:v>-84.724999999999994</c:v>
                </c:pt>
                <c:pt idx="31576">
                  <c:v>-84.722999999999999</c:v>
                </c:pt>
                <c:pt idx="31577">
                  <c:v>-84.721000000000004</c:v>
                </c:pt>
                <c:pt idx="31578">
                  <c:v>-84.718999999999994</c:v>
                </c:pt>
                <c:pt idx="31579">
                  <c:v>-84.716999999999999</c:v>
                </c:pt>
                <c:pt idx="31580">
                  <c:v>-84.715000000000003</c:v>
                </c:pt>
                <c:pt idx="31581">
                  <c:v>-84.712999999999994</c:v>
                </c:pt>
                <c:pt idx="31582">
                  <c:v>-84.710999999999999</c:v>
                </c:pt>
                <c:pt idx="31583">
                  <c:v>-84.709000000000003</c:v>
                </c:pt>
                <c:pt idx="31584">
                  <c:v>-84.706999999999994</c:v>
                </c:pt>
                <c:pt idx="31585">
                  <c:v>-84.704999999999998</c:v>
                </c:pt>
                <c:pt idx="31586">
                  <c:v>-84.703000000000003</c:v>
                </c:pt>
                <c:pt idx="31587">
                  <c:v>-84.700999999999993</c:v>
                </c:pt>
                <c:pt idx="31588">
                  <c:v>-84.698999999999998</c:v>
                </c:pt>
                <c:pt idx="31589">
                  <c:v>-84.697000000000003</c:v>
                </c:pt>
                <c:pt idx="31590">
                  <c:v>-84.694999999999993</c:v>
                </c:pt>
                <c:pt idx="31591">
                  <c:v>-84.692999999999998</c:v>
                </c:pt>
                <c:pt idx="31592">
                  <c:v>-84.691000000000003</c:v>
                </c:pt>
                <c:pt idx="31593">
                  <c:v>-84.688999999999993</c:v>
                </c:pt>
                <c:pt idx="31594">
                  <c:v>-84.686999999999998</c:v>
                </c:pt>
                <c:pt idx="31595">
                  <c:v>-84.685000000000002</c:v>
                </c:pt>
                <c:pt idx="31596">
                  <c:v>-84.682999999999993</c:v>
                </c:pt>
                <c:pt idx="31597">
                  <c:v>-84.680999999999997</c:v>
                </c:pt>
                <c:pt idx="31598">
                  <c:v>-84.679000000000002</c:v>
                </c:pt>
                <c:pt idx="31599">
                  <c:v>-84.676999999999992</c:v>
                </c:pt>
                <c:pt idx="31600">
                  <c:v>-84.674999999999997</c:v>
                </c:pt>
                <c:pt idx="31601">
                  <c:v>-84.673000000000002</c:v>
                </c:pt>
                <c:pt idx="31602">
                  <c:v>-84.670999999999992</c:v>
                </c:pt>
                <c:pt idx="31603">
                  <c:v>-84.668999999999997</c:v>
                </c:pt>
                <c:pt idx="31604">
                  <c:v>-84.667000000000002</c:v>
                </c:pt>
                <c:pt idx="31605">
                  <c:v>-84.664999999999992</c:v>
                </c:pt>
                <c:pt idx="31606">
                  <c:v>-84.662999999999997</c:v>
                </c:pt>
                <c:pt idx="31607">
                  <c:v>-84.661000000000001</c:v>
                </c:pt>
                <c:pt idx="31608">
                  <c:v>-84.658999999999992</c:v>
                </c:pt>
                <c:pt idx="31609">
                  <c:v>-84.656999999999996</c:v>
                </c:pt>
                <c:pt idx="31610">
                  <c:v>-84.655000000000001</c:v>
                </c:pt>
                <c:pt idx="31611">
                  <c:v>-84.652999999999992</c:v>
                </c:pt>
                <c:pt idx="31612">
                  <c:v>-84.65100000000001</c:v>
                </c:pt>
                <c:pt idx="31613">
                  <c:v>-84.649000000000001</c:v>
                </c:pt>
                <c:pt idx="31614">
                  <c:v>-84.646999999999991</c:v>
                </c:pt>
                <c:pt idx="31615">
                  <c:v>-84.64500000000001</c:v>
                </c:pt>
                <c:pt idx="31616">
                  <c:v>-84.643000000000001</c:v>
                </c:pt>
                <c:pt idx="31617">
                  <c:v>-84.640999999999991</c:v>
                </c:pt>
                <c:pt idx="31618">
                  <c:v>-84.63900000000001</c:v>
                </c:pt>
                <c:pt idx="31619">
                  <c:v>-84.637</c:v>
                </c:pt>
                <c:pt idx="31620">
                  <c:v>-84.634999999999991</c:v>
                </c:pt>
                <c:pt idx="31621">
                  <c:v>-84.63300000000001</c:v>
                </c:pt>
                <c:pt idx="31622">
                  <c:v>-84.631</c:v>
                </c:pt>
                <c:pt idx="31623">
                  <c:v>-84.628999999999991</c:v>
                </c:pt>
                <c:pt idx="31624">
                  <c:v>-84.62700000000001</c:v>
                </c:pt>
                <c:pt idx="31625">
                  <c:v>-84.625</c:v>
                </c:pt>
                <c:pt idx="31626">
                  <c:v>-84.62299999999999</c:v>
                </c:pt>
                <c:pt idx="31627">
                  <c:v>-84.621000000000009</c:v>
                </c:pt>
                <c:pt idx="31628">
                  <c:v>-84.619</c:v>
                </c:pt>
                <c:pt idx="31629">
                  <c:v>-84.61699999999999</c:v>
                </c:pt>
                <c:pt idx="31630">
                  <c:v>-84.615000000000009</c:v>
                </c:pt>
                <c:pt idx="31631">
                  <c:v>-84.613</c:v>
                </c:pt>
                <c:pt idx="31632">
                  <c:v>-84.61099999999999</c:v>
                </c:pt>
                <c:pt idx="31633">
                  <c:v>-84.609000000000009</c:v>
                </c:pt>
                <c:pt idx="31634">
                  <c:v>-84.606999999999999</c:v>
                </c:pt>
                <c:pt idx="31635">
                  <c:v>-84.60499999999999</c:v>
                </c:pt>
                <c:pt idx="31636">
                  <c:v>-84.603000000000009</c:v>
                </c:pt>
                <c:pt idx="31637">
                  <c:v>-84.600999999999999</c:v>
                </c:pt>
                <c:pt idx="31638">
                  <c:v>-84.59899999999999</c:v>
                </c:pt>
                <c:pt idx="31639">
                  <c:v>-84.597000000000008</c:v>
                </c:pt>
                <c:pt idx="31640">
                  <c:v>-84.594999999999999</c:v>
                </c:pt>
                <c:pt idx="31641">
                  <c:v>-84.593000000000004</c:v>
                </c:pt>
                <c:pt idx="31642">
                  <c:v>-84.591000000000008</c:v>
                </c:pt>
                <c:pt idx="31643">
                  <c:v>-84.588999999999999</c:v>
                </c:pt>
                <c:pt idx="31644">
                  <c:v>-84.587000000000003</c:v>
                </c:pt>
                <c:pt idx="31645">
                  <c:v>-84.585000000000008</c:v>
                </c:pt>
                <c:pt idx="31646">
                  <c:v>-84.582999999999998</c:v>
                </c:pt>
                <c:pt idx="31647">
                  <c:v>-84.581000000000003</c:v>
                </c:pt>
                <c:pt idx="31648">
                  <c:v>-84.579000000000008</c:v>
                </c:pt>
                <c:pt idx="31649">
                  <c:v>-84.576999999999998</c:v>
                </c:pt>
                <c:pt idx="31650">
                  <c:v>-84.575000000000003</c:v>
                </c:pt>
                <c:pt idx="31651">
                  <c:v>-84.573000000000008</c:v>
                </c:pt>
                <c:pt idx="31652">
                  <c:v>-84.570999999999998</c:v>
                </c:pt>
                <c:pt idx="31653">
                  <c:v>-84.569000000000003</c:v>
                </c:pt>
                <c:pt idx="31654">
                  <c:v>-84.567000000000007</c:v>
                </c:pt>
                <c:pt idx="31655">
                  <c:v>-84.564999999999998</c:v>
                </c:pt>
                <c:pt idx="31656">
                  <c:v>-84.563000000000002</c:v>
                </c:pt>
                <c:pt idx="31657">
                  <c:v>-84.561000000000007</c:v>
                </c:pt>
                <c:pt idx="31658">
                  <c:v>-84.558999999999997</c:v>
                </c:pt>
                <c:pt idx="31659">
                  <c:v>-84.557000000000002</c:v>
                </c:pt>
                <c:pt idx="31660">
                  <c:v>-84.555000000000007</c:v>
                </c:pt>
                <c:pt idx="31661">
                  <c:v>-84.552999999999997</c:v>
                </c:pt>
                <c:pt idx="31662">
                  <c:v>-84.551000000000002</c:v>
                </c:pt>
                <c:pt idx="31663">
                  <c:v>-84.549000000000007</c:v>
                </c:pt>
                <c:pt idx="31664">
                  <c:v>-84.546999999999997</c:v>
                </c:pt>
                <c:pt idx="31665">
                  <c:v>-84.545000000000002</c:v>
                </c:pt>
                <c:pt idx="31666">
                  <c:v>-84.543000000000006</c:v>
                </c:pt>
                <c:pt idx="31667">
                  <c:v>-84.540999999999997</c:v>
                </c:pt>
                <c:pt idx="31668">
                  <c:v>-84.539000000000001</c:v>
                </c:pt>
                <c:pt idx="31669">
                  <c:v>-84.537000000000006</c:v>
                </c:pt>
                <c:pt idx="31670">
                  <c:v>-84.534999999999997</c:v>
                </c:pt>
                <c:pt idx="31671">
                  <c:v>-84.533000000000001</c:v>
                </c:pt>
                <c:pt idx="31672">
                  <c:v>-84.531000000000006</c:v>
                </c:pt>
                <c:pt idx="31673">
                  <c:v>-84.528999999999996</c:v>
                </c:pt>
                <c:pt idx="31674">
                  <c:v>-84.527000000000001</c:v>
                </c:pt>
                <c:pt idx="31675">
                  <c:v>-84.525000000000006</c:v>
                </c:pt>
                <c:pt idx="31676">
                  <c:v>-84.522999999999996</c:v>
                </c:pt>
                <c:pt idx="31677">
                  <c:v>-84.521000000000001</c:v>
                </c:pt>
                <c:pt idx="31678">
                  <c:v>-84.519000000000005</c:v>
                </c:pt>
                <c:pt idx="31679">
                  <c:v>-84.516999999999996</c:v>
                </c:pt>
                <c:pt idx="31680">
                  <c:v>-84.515000000000001</c:v>
                </c:pt>
                <c:pt idx="31681">
                  <c:v>-84.513000000000005</c:v>
                </c:pt>
                <c:pt idx="31682">
                  <c:v>-84.510999999999996</c:v>
                </c:pt>
                <c:pt idx="31683">
                  <c:v>-84.509</c:v>
                </c:pt>
                <c:pt idx="31684">
                  <c:v>-84.507000000000005</c:v>
                </c:pt>
                <c:pt idx="31685">
                  <c:v>-84.504999999999995</c:v>
                </c:pt>
                <c:pt idx="31686">
                  <c:v>-84.503</c:v>
                </c:pt>
                <c:pt idx="31687">
                  <c:v>-84.501000000000005</c:v>
                </c:pt>
                <c:pt idx="31688">
                  <c:v>-84.498999999999995</c:v>
                </c:pt>
                <c:pt idx="31689">
                  <c:v>-84.497</c:v>
                </c:pt>
                <c:pt idx="31690">
                  <c:v>-84.495000000000005</c:v>
                </c:pt>
                <c:pt idx="31691">
                  <c:v>-84.492999999999995</c:v>
                </c:pt>
                <c:pt idx="31692">
                  <c:v>-84.491</c:v>
                </c:pt>
                <c:pt idx="31693">
                  <c:v>-84.489000000000004</c:v>
                </c:pt>
                <c:pt idx="31694">
                  <c:v>-84.486999999999995</c:v>
                </c:pt>
                <c:pt idx="31695">
                  <c:v>-84.484999999999999</c:v>
                </c:pt>
                <c:pt idx="31696">
                  <c:v>-84.483000000000004</c:v>
                </c:pt>
                <c:pt idx="31697">
                  <c:v>-84.480999999999995</c:v>
                </c:pt>
                <c:pt idx="31698">
                  <c:v>-84.478999999999999</c:v>
                </c:pt>
                <c:pt idx="31699">
                  <c:v>-84.477000000000004</c:v>
                </c:pt>
                <c:pt idx="31700">
                  <c:v>-84.474999999999994</c:v>
                </c:pt>
                <c:pt idx="31701">
                  <c:v>-84.472999999999999</c:v>
                </c:pt>
                <c:pt idx="31702">
                  <c:v>-84.471000000000004</c:v>
                </c:pt>
                <c:pt idx="31703">
                  <c:v>-84.468999999999994</c:v>
                </c:pt>
                <c:pt idx="31704">
                  <c:v>-84.466999999999999</c:v>
                </c:pt>
                <c:pt idx="31705">
                  <c:v>-84.465000000000003</c:v>
                </c:pt>
                <c:pt idx="31706">
                  <c:v>-84.462999999999994</c:v>
                </c:pt>
                <c:pt idx="31707">
                  <c:v>-84.460999999999999</c:v>
                </c:pt>
                <c:pt idx="31708">
                  <c:v>-84.459000000000003</c:v>
                </c:pt>
                <c:pt idx="31709">
                  <c:v>-84.456999999999994</c:v>
                </c:pt>
                <c:pt idx="31710">
                  <c:v>-84.454999999999998</c:v>
                </c:pt>
                <c:pt idx="31711">
                  <c:v>-84.453000000000003</c:v>
                </c:pt>
                <c:pt idx="31712">
                  <c:v>-84.450999999999993</c:v>
                </c:pt>
                <c:pt idx="31713">
                  <c:v>-84.448999999999998</c:v>
                </c:pt>
                <c:pt idx="31714">
                  <c:v>-84.447000000000003</c:v>
                </c:pt>
                <c:pt idx="31715">
                  <c:v>-84.444999999999993</c:v>
                </c:pt>
                <c:pt idx="31716">
                  <c:v>-84.442999999999998</c:v>
                </c:pt>
                <c:pt idx="31717">
                  <c:v>-84.441000000000003</c:v>
                </c:pt>
                <c:pt idx="31718">
                  <c:v>-84.438999999999993</c:v>
                </c:pt>
                <c:pt idx="31719">
                  <c:v>-84.436999999999998</c:v>
                </c:pt>
                <c:pt idx="31720">
                  <c:v>-84.435000000000002</c:v>
                </c:pt>
                <c:pt idx="31721">
                  <c:v>-84.432999999999993</c:v>
                </c:pt>
                <c:pt idx="31722">
                  <c:v>-84.430999999999997</c:v>
                </c:pt>
                <c:pt idx="31723">
                  <c:v>-84.429000000000002</c:v>
                </c:pt>
                <c:pt idx="31724">
                  <c:v>-84.426999999999992</c:v>
                </c:pt>
                <c:pt idx="31725">
                  <c:v>-84.424999999999997</c:v>
                </c:pt>
                <c:pt idx="31726">
                  <c:v>-84.423000000000002</c:v>
                </c:pt>
                <c:pt idx="31727">
                  <c:v>-84.420999999999992</c:v>
                </c:pt>
                <c:pt idx="31728">
                  <c:v>-84.418999999999997</c:v>
                </c:pt>
                <c:pt idx="31729">
                  <c:v>-84.417000000000002</c:v>
                </c:pt>
                <c:pt idx="31730">
                  <c:v>-84.414999999999992</c:v>
                </c:pt>
                <c:pt idx="31731">
                  <c:v>-84.412999999999997</c:v>
                </c:pt>
                <c:pt idx="31732">
                  <c:v>-84.411000000000001</c:v>
                </c:pt>
                <c:pt idx="31733">
                  <c:v>-84.408999999999992</c:v>
                </c:pt>
                <c:pt idx="31734">
                  <c:v>-84.406999999999996</c:v>
                </c:pt>
                <c:pt idx="31735">
                  <c:v>-84.405000000000001</c:v>
                </c:pt>
                <c:pt idx="31736">
                  <c:v>-84.402999999999992</c:v>
                </c:pt>
                <c:pt idx="31737">
                  <c:v>-84.40100000000001</c:v>
                </c:pt>
                <c:pt idx="31738">
                  <c:v>-84.399000000000001</c:v>
                </c:pt>
                <c:pt idx="31739">
                  <c:v>-84.396999999999991</c:v>
                </c:pt>
                <c:pt idx="31740">
                  <c:v>-84.39500000000001</c:v>
                </c:pt>
                <c:pt idx="31741">
                  <c:v>-84.393000000000001</c:v>
                </c:pt>
                <c:pt idx="31742">
                  <c:v>-84.390999999999991</c:v>
                </c:pt>
                <c:pt idx="31743">
                  <c:v>-84.38900000000001</c:v>
                </c:pt>
                <c:pt idx="31744">
                  <c:v>-84.387</c:v>
                </c:pt>
                <c:pt idx="31745">
                  <c:v>-84.384999999999991</c:v>
                </c:pt>
                <c:pt idx="31746">
                  <c:v>-84.38300000000001</c:v>
                </c:pt>
                <c:pt idx="31747">
                  <c:v>-84.381</c:v>
                </c:pt>
                <c:pt idx="31748">
                  <c:v>-84.378999999999991</c:v>
                </c:pt>
                <c:pt idx="31749">
                  <c:v>-84.37700000000001</c:v>
                </c:pt>
                <c:pt idx="31750">
                  <c:v>-84.375</c:v>
                </c:pt>
                <c:pt idx="31751">
                  <c:v>-84.37299999999999</c:v>
                </c:pt>
                <c:pt idx="31752">
                  <c:v>-84.371000000000009</c:v>
                </c:pt>
                <c:pt idx="31753">
                  <c:v>-84.369</c:v>
                </c:pt>
                <c:pt idx="31754">
                  <c:v>-84.36699999999999</c:v>
                </c:pt>
                <c:pt idx="31755">
                  <c:v>-84.365000000000009</c:v>
                </c:pt>
                <c:pt idx="31756">
                  <c:v>-84.363</c:v>
                </c:pt>
                <c:pt idx="31757">
                  <c:v>-84.36099999999999</c:v>
                </c:pt>
                <c:pt idx="31758">
                  <c:v>-84.359000000000009</c:v>
                </c:pt>
                <c:pt idx="31759">
                  <c:v>-84.356999999999999</c:v>
                </c:pt>
                <c:pt idx="31760">
                  <c:v>-84.35499999999999</c:v>
                </c:pt>
                <c:pt idx="31761">
                  <c:v>-84.353000000000009</c:v>
                </c:pt>
                <c:pt idx="31762">
                  <c:v>-84.350999999999999</c:v>
                </c:pt>
                <c:pt idx="31763">
                  <c:v>-84.34899999999999</c:v>
                </c:pt>
                <c:pt idx="31764">
                  <c:v>-84.347000000000008</c:v>
                </c:pt>
                <c:pt idx="31765">
                  <c:v>-84.344999999999999</c:v>
                </c:pt>
                <c:pt idx="31766">
                  <c:v>-84.343000000000004</c:v>
                </c:pt>
                <c:pt idx="31767">
                  <c:v>-84.341000000000008</c:v>
                </c:pt>
                <c:pt idx="31768">
                  <c:v>-84.338999999999999</c:v>
                </c:pt>
                <c:pt idx="31769">
                  <c:v>-84.337000000000003</c:v>
                </c:pt>
                <c:pt idx="31770">
                  <c:v>-84.335000000000008</c:v>
                </c:pt>
                <c:pt idx="31771">
                  <c:v>-84.332999999999998</c:v>
                </c:pt>
                <c:pt idx="31772">
                  <c:v>-84.331000000000003</c:v>
                </c:pt>
                <c:pt idx="31773">
                  <c:v>-84.329000000000008</c:v>
                </c:pt>
                <c:pt idx="31774">
                  <c:v>-84.326999999999998</c:v>
                </c:pt>
                <c:pt idx="31775">
                  <c:v>-84.325000000000003</c:v>
                </c:pt>
                <c:pt idx="31776">
                  <c:v>-84.323000000000008</c:v>
                </c:pt>
                <c:pt idx="31777">
                  <c:v>-84.320999999999998</c:v>
                </c:pt>
                <c:pt idx="31778">
                  <c:v>-84.319000000000003</c:v>
                </c:pt>
                <c:pt idx="31779">
                  <c:v>-84.317000000000007</c:v>
                </c:pt>
                <c:pt idx="31780">
                  <c:v>-84.314999999999998</c:v>
                </c:pt>
                <c:pt idx="31781">
                  <c:v>-84.313000000000002</c:v>
                </c:pt>
                <c:pt idx="31782">
                  <c:v>-84.311000000000007</c:v>
                </c:pt>
                <c:pt idx="31783">
                  <c:v>-84.308999999999997</c:v>
                </c:pt>
                <c:pt idx="31784">
                  <c:v>-84.307000000000002</c:v>
                </c:pt>
                <c:pt idx="31785">
                  <c:v>-84.305000000000007</c:v>
                </c:pt>
                <c:pt idx="31786">
                  <c:v>-84.302999999999997</c:v>
                </c:pt>
                <c:pt idx="31787">
                  <c:v>-84.301000000000002</c:v>
                </c:pt>
                <c:pt idx="31788">
                  <c:v>-84.299000000000007</c:v>
                </c:pt>
                <c:pt idx="31789">
                  <c:v>-84.296999999999997</c:v>
                </c:pt>
                <c:pt idx="31790">
                  <c:v>-84.295000000000002</c:v>
                </c:pt>
                <c:pt idx="31791">
                  <c:v>-84.293000000000006</c:v>
                </c:pt>
                <c:pt idx="31792">
                  <c:v>-84.290999999999997</c:v>
                </c:pt>
                <c:pt idx="31793">
                  <c:v>-84.289000000000001</c:v>
                </c:pt>
                <c:pt idx="31794">
                  <c:v>-84.287000000000006</c:v>
                </c:pt>
                <c:pt idx="31795">
                  <c:v>-84.284999999999997</c:v>
                </c:pt>
                <c:pt idx="31796">
                  <c:v>-84.283000000000001</c:v>
                </c:pt>
                <c:pt idx="31797">
                  <c:v>-84.281000000000006</c:v>
                </c:pt>
                <c:pt idx="31798">
                  <c:v>-84.278999999999996</c:v>
                </c:pt>
                <c:pt idx="31799">
                  <c:v>-84.277000000000001</c:v>
                </c:pt>
                <c:pt idx="31800">
                  <c:v>-84.275000000000006</c:v>
                </c:pt>
                <c:pt idx="31801">
                  <c:v>-84.272999999999996</c:v>
                </c:pt>
                <c:pt idx="31802">
                  <c:v>-84.271000000000001</c:v>
                </c:pt>
                <c:pt idx="31803">
                  <c:v>-84.269000000000005</c:v>
                </c:pt>
                <c:pt idx="31804">
                  <c:v>-84.266999999999996</c:v>
                </c:pt>
                <c:pt idx="31805">
                  <c:v>-84.265000000000001</c:v>
                </c:pt>
                <c:pt idx="31806">
                  <c:v>-84.263000000000005</c:v>
                </c:pt>
                <c:pt idx="31807">
                  <c:v>-84.260999999999996</c:v>
                </c:pt>
                <c:pt idx="31808">
                  <c:v>-84.259</c:v>
                </c:pt>
                <c:pt idx="31809">
                  <c:v>-84.257000000000005</c:v>
                </c:pt>
                <c:pt idx="31810">
                  <c:v>-84.254999999999995</c:v>
                </c:pt>
                <c:pt idx="31811">
                  <c:v>-84.253</c:v>
                </c:pt>
                <c:pt idx="31812">
                  <c:v>-84.251000000000005</c:v>
                </c:pt>
                <c:pt idx="31813">
                  <c:v>-84.248999999999995</c:v>
                </c:pt>
                <c:pt idx="31814">
                  <c:v>-84.247</c:v>
                </c:pt>
                <c:pt idx="31815">
                  <c:v>-84.245000000000005</c:v>
                </c:pt>
                <c:pt idx="31816">
                  <c:v>-84.242999999999995</c:v>
                </c:pt>
                <c:pt idx="31817">
                  <c:v>-84.241</c:v>
                </c:pt>
                <c:pt idx="31818">
                  <c:v>-84.239000000000004</c:v>
                </c:pt>
                <c:pt idx="31819">
                  <c:v>-84.236999999999995</c:v>
                </c:pt>
                <c:pt idx="31820">
                  <c:v>-84.234999999999999</c:v>
                </c:pt>
                <c:pt idx="31821">
                  <c:v>-84.233000000000004</c:v>
                </c:pt>
                <c:pt idx="31822">
                  <c:v>-84.230999999999995</c:v>
                </c:pt>
                <c:pt idx="31823">
                  <c:v>-84.228999999999999</c:v>
                </c:pt>
                <c:pt idx="31824">
                  <c:v>-84.227000000000004</c:v>
                </c:pt>
                <c:pt idx="31825">
                  <c:v>-84.224999999999994</c:v>
                </c:pt>
                <c:pt idx="31826">
                  <c:v>-84.222999999999999</c:v>
                </c:pt>
                <c:pt idx="31827">
                  <c:v>-84.221000000000004</c:v>
                </c:pt>
                <c:pt idx="31828">
                  <c:v>-84.218999999999994</c:v>
                </c:pt>
                <c:pt idx="31829">
                  <c:v>-84.216999999999999</c:v>
                </c:pt>
                <c:pt idx="31830">
                  <c:v>-84.215000000000003</c:v>
                </c:pt>
                <c:pt idx="31831">
                  <c:v>-84.212999999999994</c:v>
                </c:pt>
                <c:pt idx="31832">
                  <c:v>-84.210999999999999</c:v>
                </c:pt>
                <c:pt idx="31833">
                  <c:v>-84.209000000000003</c:v>
                </c:pt>
                <c:pt idx="31834">
                  <c:v>-84.206999999999994</c:v>
                </c:pt>
                <c:pt idx="31835">
                  <c:v>-84.204999999999998</c:v>
                </c:pt>
                <c:pt idx="31836">
                  <c:v>-84.203000000000003</c:v>
                </c:pt>
                <c:pt idx="31837">
                  <c:v>-84.200999999999993</c:v>
                </c:pt>
                <c:pt idx="31838">
                  <c:v>-84.198999999999998</c:v>
                </c:pt>
                <c:pt idx="31839">
                  <c:v>-84.197000000000003</c:v>
                </c:pt>
                <c:pt idx="31840">
                  <c:v>-84.194999999999993</c:v>
                </c:pt>
                <c:pt idx="31841">
                  <c:v>-84.192999999999998</c:v>
                </c:pt>
                <c:pt idx="31842">
                  <c:v>-84.191000000000003</c:v>
                </c:pt>
                <c:pt idx="31843">
                  <c:v>-84.188999999999993</c:v>
                </c:pt>
                <c:pt idx="31844">
                  <c:v>-84.186999999999998</c:v>
                </c:pt>
                <c:pt idx="31845">
                  <c:v>-84.185000000000002</c:v>
                </c:pt>
                <c:pt idx="31846">
                  <c:v>-84.182999999999993</c:v>
                </c:pt>
                <c:pt idx="31847">
                  <c:v>-84.180999999999997</c:v>
                </c:pt>
                <c:pt idx="31848">
                  <c:v>-84.179000000000002</c:v>
                </c:pt>
                <c:pt idx="31849">
                  <c:v>-84.176999999999992</c:v>
                </c:pt>
                <c:pt idx="31850">
                  <c:v>-84.174999999999997</c:v>
                </c:pt>
                <c:pt idx="31851">
                  <c:v>-84.173000000000002</c:v>
                </c:pt>
                <c:pt idx="31852">
                  <c:v>-84.170999999999992</c:v>
                </c:pt>
                <c:pt idx="31853">
                  <c:v>-84.168999999999997</c:v>
                </c:pt>
                <c:pt idx="31854">
                  <c:v>-84.167000000000002</c:v>
                </c:pt>
                <c:pt idx="31855">
                  <c:v>-84.164999999999992</c:v>
                </c:pt>
                <c:pt idx="31856">
                  <c:v>-84.162999999999997</c:v>
                </c:pt>
                <c:pt idx="31857">
                  <c:v>-84.161000000000001</c:v>
                </c:pt>
                <c:pt idx="31858">
                  <c:v>-84.158999999999992</c:v>
                </c:pt>
                <c:pt idx="31859">
                  <c:v>-84.156999999999996</c:v>
                </c:pt>
                <c:pt idx="31860">
                  <c:v>-84.155000000000001</c:v>
                </c:pt>
                <c:pt idx="31861">
                  <c:v>-84.152999999999992</c:v>
                </c:pt>
                <c:pt idx="31862">
                  <c:v>-84.15100000000001</c:v>
                </c:pt>
                <c:pt idx="31863">
                  <c:v>-84.149000000000001</c:v>
                </c:pt>
                <c:pt idx="31864">
                  <c:v>-84.146999999999991</c:v>
                </c:pt>
                <c:pt idx="31865">
                  <c:v>-84.14500000000001</c:v>
                </c:pt>
                <c:pt idx="31866">
                  <c:v>-84.143000000000001</c:v>
                </c:pt>
                <c:pt idx="31867">
                  <c:v>-84.140999999999991</c:v>
                </c:pt>
                <c:pt idx="31868">
                  <c:v>-84.13900000000001</c:v>
                </c:pt>
                <c:pt idx="31869">
                  <c:v>-84.137</c:v>
                </c:pt>
                <c:pt idx="31870">
                  <c:v>-84.134999999999991</c:v>
                </c:pt>
                <c:pt idx="31871">
                  <c:v>-84.13300000000001</c:v>
                </c:pt>
                <c:pt idx="31872">
                  <c:v>-84.131</c:v>
                </c:pt>
                <c:pt idx="31873">
                  <c:v>-84.128999999999991</c:v>
                </c:pt>
                <c:pt idx="31874">
                  <c:v>-84.12700000000001</c:v>
                </c:pt>
                <c:pt idx="31875">
                  <c:v>-84.125</c:v>
                </c:pt>
                <c:pt idx="31876">
                  <c:v>-84.12299999999999</c:v>
                </c:pt>
                <c:pt idx="31877">
                  <c:v>-84.121000000000009</c:v>
                </c:pt>
                <c:pt idx="31878">
                  <c:v>-84.119</c:v>
                </c:pt>
                <c:pt idx="31879">
                  <c:v>-84.11699999999999</c:v>
                </c:pt>
                <c:pt idx="31880">
                  <c:v>-84.115000000000009</c:v>
                </c:pt>
                <c:pt idx="31881">
                  <c:v>-84.113</c:v>
                </c:pt>
                <c:pt idx="31882">
                  <c:v>-84.11099999999999</c:v>
                </c:pt>
                <c:pt idx="31883">
                  <c:v>-84.109000000000009</c:v>
                </c:pt>
                <c:pt idx="31884">
                  <c:v>-84.106999999999999</c:v>
                </c:pt>
                <c:pt idx="31885">
                  <c:v>-84.10499999999999</c:v>
                </c:pt>
                <c:pt idx="31886">
                  <c:v>-84.103000000000009</c:v>
                </c:pt>
                <c:pt idx="31887">
                  <c:v>-84.100999999999999</c:v>
                </c:pt>
                <c:pt idx="31888">
                  <c:v>-84.09899999999999</c:v>
                </c:pt>
                <c:pt idx="31889">
                  <c:v>-84.097000000000008</c:v>
                </c:pt>
                <c:pt idx="31890">
                  <c:v>-84.094999999999999</c:v>
                </c:pt>
                <c:pt idx="31891">
                  <c:v>-84.093000000000004</c:v>
                </c:pt>
                <c:pt idx="31892">
                  <c:v>-84.091000000000008</c:v>
                </c:pt>
                <c:pt idx="31893">
                  <c:v>-84.088999999999999</c:v>
                </c:pt>
                <c:pt idx="31894">
                  <c:v>-84.087000000000003</c:v>
                </c:pt>
                <c:pt idx="31895">
                  <c:v>-84.085000000000008</c:v>
                </c:pt>
                <c:pt idx="31896">
                  <c:v>-84.082999999999998</c:v>
                </c:pt>
                <c:pt idx="31897">
                  <c:v>-84.081000000000003</c:v>
                </c:pt>
                <c:pt idx="31898">
                  <c:v>-84.079000000000008</c:v>
                </c:pt>
                <c:pt idx="31899">
                  <c:v>-84.076999999999998</c:v>
                </c:pt>
                <c:pt idx="31900">
                  <c:v>-84.075000000000003</c:v>
                </c:pt>
                <c:pt idx="31901">
                  <c:v>-84.073000000000008</c:v>
                </c:pt>
                <c:pt idx="31902">
                  <c:v>-84.070999999999998</c:v>
                </c:pt>
                <c:pt idx="31903">
                  <c:v>-84.069000000000003</c:v>
                </c:pt>
                <c:pt idx="31904">
                  <c:v>-84.067000000000007</c:v>
                </c:pt>
                <c:pt idx="31905">
                  <c:v>-84.064999999999998</c:v>
                </c:pt>
                <c:pt idx="31906">
                  <c:v>-84.063000000000002</c:v>
                </c:pt>
                <c:pt idx="31907">
                  <c:v>-84.061000000000007</c:v>
                </c:pt>
                <c:pt idx="31908">
                  <c:v>-84.058999999999997</c:v>
                </c:pt>
                <c:pt idx="31909">
                  <c:v>-84.057000000000002</c:v>
                </c:pt>
                <c:pt idx="31910">
                  <c:v>-84.055000000000007</c:v>
                </c:pt>
                <c:pt idx="31911">
                  <c:v>-84.052999999999997</c:v>
                </c:pt>
                <c:pt idx="31912">
                  <c:v>-84.051000000000002</c:v>
                </c:pt>
                <c:pt idx="31913">
                  <c:v>-84.049000000000007</c:v>
                </c:pt>
                <c:pt idx="31914">
                  <c:v>-84.046999999999997</c:v>
                </c:pt>
                <c:pt idx="31915">
                  <c:v>-84.045000000000002</c:v>
                </c:pt>
                <c:pt idx="31916">
                  <c:v>-84.043000000000006</c:v>
                </c:pt>
                <c:pt idx="31917">
                  <c:v>-84.040999999999997</c:v>
                </c:pt>
                <c:pt idx="31918">
                  <c:v>-84.039000000000001</c:v>
                </c:pt>
                <c:pt idx="31919">
                  <c:v>-84.037000000000006</c:v>
                </c:pt>
                <c:pt idx="31920">
                  <c:v>-84.034999999999997</c:v>
                </c:pt>
                <c:pt idx="31921">
                  <c:v>-84.033000000000001</c:v>
                </c:pt>
                <c:pt idx="31922">
                  <c:v>-84.031000000000006</c:v>
                </c:pt>
                <c:pt idx="31923">
                  <c:v>-84.028999999999996</c:v>
                </c:pt>
                <c:pt idx="31924">
                  <c:v>-84.027000000000001</c:v>
                </c:pt>
                <c:pt idx="31925">
                  <c:v>-84.025000000000006</c:v>
                </c:pt>
                <c:pt idx="31926">
                  <c:v>-84.022999999999996</c:v>
                </c:pt>
                <c:pt idx="31927">
                  <c:v>-84.021000000000001</c:v>
                </c:pt>
                <c:pt idx="31928">
                  <c:v>-84.019000000000005</c:v>
                </c:pt>
                <c:pt idx="31929">
                  <c:v>-84.016999999999996</c:v>
                </c:pt>
                <c:pt idx="31930">
                  <c:v>-84.015000000000001</c:v>
                </c:pt>
                <c:pt idx="31931">
                  <c:v>-84.013000000000005</c:v>
                </c:pt>
                <c:pt idx="31932">
                  <c:v>-84.010999999999996</c:v>
                </c:pt>
                <c:pt idx="31933">
                  <c:v>-84.009</c:v>
                </c:pt>
                <c:pt idx="31934">
                  <c:v>-84.007000000000005</c:v>
                </c:pt>
                <c:pt idx="31935">
                  <c:v>-84.004999999999995</c:v>
                </c:pt>
                <c:pt idx="31936">
                  <c:v>-84.003</c:v>
                </c:pt>
                <c:pt idx="31937">
                  <c:v>-84.001000000000005</c:v>
                </c:pt>
                <c:pt idx="31938">
                  <c:v>-83.998999999999995</c:v>
                </c:pt>
                <c:pt idx="31939">
                  <c:v>-83.997</c:v>
                </c:pt>
                <c:pt idx="31940">
                  <c:v>-83.995000000000005</c:v>
                </c:pt>
                <c:pt idx="31941">
                  <c:v>-83.992999999999995</c:v>
                </c:pt>
                <c:pt idx="31942">
                  <c:v>-83.991</c:v>
                </c:pt>
                <c:pt idx="31943">
                  <c:v>-83.989000000000004</c:v>
                </c:pt>
                <c:pt idx="31944">
                  <c:v>-83.986999999999995</c:v>
                </c:pt>
                <c:pt idx="31945">
                  <c:v>-83.984999999999999</c:v>
                </c:pt>
                <c:pt idx="31946">
                  <c:v>-83.983000000000004</c:v>
                </c:pt>
                <c:pt idx="31947">
                  <c:v>-83.980999999999995</c:v>
                </c:pt>
                <c:pt idx="31948">
                  <c:v>-83.978999999999999</c:v>
                </c:pt>
                <c:pt idx="31949">
                  <c:v>-83.977000000000004</c:v>
                </c:pt>
                <c:pt idx="31950">
                  <c:v>-83.974999999999994</c:v>
                </c:pt>
                <c:pt idx="31951">
                  <c:v>-83.972999999999999</c:v>
                </c:pt>
                <c:pt idx="31952">
                  <c:v>-83.971000000000004</c:v>
                </c:pt>
                <c:pt idx="31953">
                  <c:v>-83.968999999999994</c:v>
                </c:pt>
                <c:pt idx="31954">
                  <c:v>-83.966999999999999</c:v>
                </c:pt>
                <c:pt idx="31955">
                  <c:v>-83.965000000000003</c:v>
                </c:pt>
                <c:pt idx="31956">
                  <c:v>-83.962999999999994</c:v>
                </c:pt>
                <c:pt idx="31957">
                  <c:v>-83.960999999999999</c:v>
                </c:pt>
                <c:pt idx="31958">
                  <c:v>-83.959000000000003</c:v>
                </c:pt>
                <c:pt idx="31959">
                  <c:v>-83.956999999999994</c:v>
                </c:pt>
                <c:pt idx="31960">
                  <c:v>-83.954999999999998</c:v>
                </c:pt>
                <c:pt idx="31961">
                  <c:v>-83.953000000000003</c:v>
                </c:pt>
                <c:pt idx="31962">
                  <c:v>-83.950999999999993</c:v>
                </c:pt>
                <c:pt idx="31963">
                  <c:v>-83.948999999999998</c:v>
                </c:pt>
                <c:pt idx="31964">
                  <c:v>-83.947000000000003</c:v>
                </c:pt>
                <c:pt idx="31965">
                  <c:v>-83.944999999999993</c:v>
                </c:pt>
                <c:pt idx="31966">
                  <c:v>-83.942999999999998</c:v>
                </c:pt>
                <c:pt idx="31967">
                  <c:v>-83.941000000000003</c:v>
                </c:pt>
                <c:pt idx="31968">
                  <c:v>-83.938999999999993</c:v>
                </c:pt>
                <c:pt idx="31969">
                  <c:v>-83.936999999999998</c:v>
                </c:pt>
                <c:pt idx="31970">
                  <c:v>-83.935000000000002</c:v>
                </c:pt>
                <c:pt idx="31971">
                  <c:v>-83.932999999999993</c:v>
                </c:pt>
                <c:pt idx="31972">
                  <c:v>-83.930999999999997</c:v>
                </c:pt>
                <c:pt idx="31973">
                  <c:v>-83.929000000000002</c:v>
                </c:pt>
                <c:pt idx="31974">
                  <c:v>-83.926999999999992</c:v>
                </c:pt>
                <c:pt idx="31975">
                  <c:v>-83.924999999999997</c:v>
                </c:pt>
                <c:pt idx="31976">
                  <c:v>-83.923000000000002</c:v>
                </c:pt>
                <c:pt idx="31977">
                  <c:v>-83.920999999999992</c:v>
                </c:pt>
                <c:pt idx="31978">
                  <c:v>-83.918999999999997</c:v>
                </c:pt>
                <c:pt idx="31979">
                  <c:v>-83.917000000000002</c:v>
                </c:pt>
                <c:pt idx="31980">
                  <c:v>-83.914999999999992</c:v>
                </c:pt>
                <c:pt idx="31981">
                  <c:v>-83.912999999999997</c:v>
                </c:pt>
                <c:pt idx="31982">
                  <c:v>-83.911000000000001</c:v>
                </c:pt>
                <c:pt idx="31983">
                  <c:v>-83.908999999999992</c:v>
                </c:pt>
                <c:pt idx="31984">
                  <c:v>-83.906999999999996</c:v>
                </c:pt>
                <c:pt idx="31985">
                  <c:v>-83.905000000000001</c:v>
                </c:pt>
                <c:pt idx="31986">
                  <c:v>-83.902999999999992</c:v>
                </c:pt>
                <c:pt idx="31987">
                  <c:v>-83.90100000000001</c:v>
                </c:pt>
                <c:pt idx="31988">
                  <c:v>-83.899000000000001</c:v>
                </c:pt>
                <c:pt idx="31989">
                  <c:v>-83.896999999999991</c:v>
                </c:pt>
                <c:pt idx="31990">
                  <c:v>-83.89500000000001</c:v>
                </c:pt>
                <c:pt idx="31991">
                  <c:v>-83.893000000000001</c:v>
                </c:pt>
                <c:pt idx="31992">
                  <c:v>-83.890999999999991</c:v>
                </c:pt>
                <c:pt idx="31993">
                  <c:v>-83.88900000000001</c:v>
                </c:pt>
                <c:pt idx="31994">
                  <c:v>-83.887</c:v>
                </c:pt>
                <c:pt idx="31995">
                  <c:v>-83.884999999999991</c:v>
                </c:pt>
                <c:pt idx="31996">
                  <c:v>-83.88300000000001</c:v>
                </c:pt>
                <c:pt idx="31997">
                  <c:v>-83.881</c:v>
                </c:pt>
                <c:pt idx="31998">
                  <c:v>-83.878999999999991</c:v>
                </c:pt>
                <c:pt idx="31999">
                  <c:v>-83.87700000000001</c:v>
                </c:pt>
                <c:pt idx="32000">
                  <c:v>-83.875</c:v>
                </c:pt>
                <c:pt idx="32001">
                  <c:v>-83.873000000000005</c:v>
                </c:pt>
                <c:pt idx="32002">
                  <c:v>-83.870999999999995</c:v>
                </c:pt>
                <c:pt idx="32003">
                  <c:v>-83.869</c:v>
                </c:pt>
                <c:pt idx="32004">
                  <c:v>-83.867000000000004</c:v>
                </c:pt>
                <c:pt idx="32005">
                  <c:v>-83.864999999999995</c:v>
                </c:pt>
                <c:pt idx="32006">
                  <c:v>-83.863</c:v>
                </c:pt>
                <c:pt idx="32007">
                  <c:v>-83.861000000000004</c:v>
                </c:pt>
                <c:pt idx="32008">
                  <c:v>-83.858999999999995</c:v>
                </c:pt>
                <c:pt idx="32009">
                  <c:v>-83.856999999999999</c:v>
                </c:pt>
                <c:pt idx="32010">
                  <c:v>-83.855000000000004</c:v>
                </c:pt>
                <c:pt idx="32011">
                  <c:v>-83.852999999999994</c:v>
                </c:pt>
                <c:pt idx="32012">
                  <c:v>-83.850999999999999</c:v>
                </c:pt>
                <c:pt idx="32013">
                  <c:v>-83.849000000000004</c:v>
                </c:pt>
                <c:pt idx="32014">
                  <c:v>-83.846999999999994</c:v>
                </c:pt>
                <c:pt idx="32015">
                  <c:v>-83.844999999999999</c:v>
                </c:pt>
                <c:pt idx="32016">
                  <c:v>-83.843000000000004</c:v>
                </c:pt>
                <c:pt idx="32017">
                  <c:v>-83.840999999999994</c:v>
                </c:pt>
                <c:pt idx="32018">
                  <c:v>-83.838999999999999</c:v>
                </c:pt>
                <c:pt idx="32019">
                  <c:v>-83.837000000000003</c:v>
                </c:pt>
                <c:pt idx="32020">
                  <c:v>-83.834999999999994</c:v>
                </c:pt>
                <c:pt idx="32021">
                  <c:v>-83.832999999999998</c:v>
                </c:pt>
                <c:pt idx="32022">
                  <c:v>-83.831000000000003</c:v>
                </c:pt>
                <c:pt idx="32023">
                  <c:v>-83.828999999999994</c:v>
                </c:pt>
                <c:pt idx="32024">
                  <c:v>-83.826999999999998</c:v>
                </c:pt>
                <c:pt idx="32025">
                  <c:v>-83.825000000000003</c:v>
                </c:pt>
                <c:pt idx="32026">
                  <c:v>-83.822999999999993</c:v>
                </c:pt>
                <c:pt idx="32027">
                  <c:v>-83.820999999999998</c:v>
                </c:pt>
                <c:pt idx="32028">
                  <c:v>-83.819000000000003</c:v>
                </c:pt>
                <c:pt idx="32029">
                  <c:v>-83.816999999999993</c:v>
                </c:pt>
                <c:pt idx="32030">
                  <c:v>-83.814999999999998</c:v>
                </c:pt>
                <c:pt idx="32031">
                  <c:v>-83.813000000000002</c:v>
                </c:pt>
                <c:pt idx="32032">
                  <c:v>-83.811000000000007</c:v>
                </c:pt>
                <c:pt idx="32033">
                  <c:v>-83.808999999999997</c:v>
                </c:pt>
                <c:pt idx="32034">
                  <c:v>-83.807000000000002</c:v>
                </c:pt>
                <c:pt idx="32035">
                  <c:v>-83.805000000000007</c:v>
                </c:pt>
                <c:pt idx="32036">
                  <c:v>-83.802999999999997</c:v>
                </c:pt>
                <c:pt idx="32037">
                  <c:v>-83.801000000000002</c:v>
                </c:pt>
                <c:pt idx="32038">
                  <c:v>-83.799000000000007</c:v>
                </c:pt>
                <c:pt idx="32039">
                  <c:v>-83.796999999999997</c:v>
                </c:pt>
                <c:pt idx="32040">
                  <c:v>-83.795000000000002</c:v>
                </c:pt>
                <c:pt idx="32041">
                  <c:v>-83.793000000000006</c:v>
                </c:pt>
                <c:pt idx="32042">
                  <c:v>-83.790999999999997</c:v>
                </c:pt>
                <c:pt idx="32043">
                  <c:v>-83.789000000000001</c:v>
                </c:pt>
                <c:pt idx="32044">
                  <c:v>-83.787000000000006</c:v>
                </c:pt>
                <c:pt idx="32045">
                  <c:v>-83.784999999999997</c:v>
                </c:pt>
                <c:pt idx="32046">
                  <c:v>-83.783000000000001</c:v>
                </c:pt>
                <c:pt idx="32047">
                  <c:v>-83.781000000000006</c:v>
                </c:pt>
                <c:pt idx="32048">
                  <c:v>-83.778999999999996</c:v>
                </c:pt>
                <c:pt idx="32049">
                  <c:v>-83.777000000000001</c:v>
                </c:pt>
                <c:pt idx="32050">
                  <c:v>-83.775000000000006</c:v>
                </c:pt>
                <c:pt idx="32051">
                  <c:v>-83.772999999999996</c:v>
                </c:pt>
                <c:pt idx="32052">
                  <c:v>-83.771000000000001</c:v>
                </c:pt>
                <c:pt idx="32053">
                  <c:v>-83.769000000000005</c:v>
                </c:pt>
                <c:pt idx="32054">
                  <c:v>-83.766999999999996</c:v>
                </c:pt>
                <c:pt idx="32055">
                  <c:v>-83.765000000000001</c:v>
                </c:pt>
                <c:pt idx="32056">
                  <c:v>-83.763000000000005</c:v>
                </c:pt>
                <c:pt idx="32057">
                  <c:v>-83.760999999999996</c:v>
                </c:pt>
                <c:pt idx="32058">
                  <c:v>-83.759</c:v>
                </c:pt>
                <c:pt idx="32059">
                  <c:v>-83.757000000000005</c:v>
                </c:pt>
                <c:pt idx="32060">
                  <c:v>-83.754999999999995</c:v>
                </c:pt>
                <c:pt idx="32061">
                  <c:v>-83.753</c:v>
                </c:pt>
                <c:pt idx="32062">
                  <c:v>-83.751000000000005</c:v>
                </c:pt>
                <c:pt idx="32063">
                  <c:v>-83.748999999999995</c:v>
                </c:pt>
                <c:pt idx="32064">
                  <c:v>-83.747</c:v>
                </c:pt>
                <c:pt idx="32065">
                  <c:v>-83.745000000000005</c:v>
                </c:pt>
                <c:pt idx="32066">
                  <c:v>-83.742999999999995</c:v>
                </c:pt>
                <c:pt idx="32067">
                  <c:v>-83.741</c:v>
                </c:pt>
                <c:pt idx="32068">
                  <c:v>-83.739000000000004</c:v>
                </c:pt>
                <c:pt idx="32069">
                  <c:v>-83.736999999999995</c:v>
                </c:pt>
                <c:pt idx="32070">
                  <c:v>-83.734999999999999</c:v>
                </c:pt>
                <c:pt idx="32071">
                  <c:v>-83.733000000000004</c:v>
                </c:pt>
                <c:pt idx="32072">
                  <c:v>-83.730999999999995</c:v>
                </c:pt>
                <c:pt idx="32073">
                  <c:v>-83.728999999999999</c:v>
                </c:pt>
                <c:pt idx="32074">
                  <c:v>-83.727000000000004</c:v>
                </c:pt>
                <c:pt idx="32075">
                  <c:v>-83.724999999999994</c:v>
                </c:pt>
                <c:pt idx="32076">
                  <c:v>-83.722999999999999</c:v>
                </c:pt>
                <c:pt idx="32077">
                  <c:v>-83.721000000000004</c:v>
                </c:pt>
                <c:pt idx="32078">
                  <c:v>-83.718999999999994</c:v>
                </c:pt>
                <c:pt idx="32079">
                  <c:v>-83.716999999999999</c:v>
                </c:pt>
                <c:pt idx="32080">
                  <c:v>-83.715000000000003</c:v>
                </c:pt>
                <c:pt idx="32081">
                  <c:v>-83.712999999999994</c:v>
                </c:pt>
                <c:pt idx="32082">
                  <c:v>-83.710999999999999</c:v>
                </c:pt>
                <c:pt idx="32083">
                  <c:v>-83.709000000000003</c:v>
                </c:pt>
                <c:pt idx="32084">
                  <c:v>-83.706999999999994</c:v>
                </c:pt>
                <c:pt idx="32085">
                  <c:v>-83.704999999999998</c:v>
                </c:pt>
                <c:pt idx="32086">
                  <c:v>-83.703000000000003</c:v>
                </c:pt>
                <c:pt idx="32087">
                  <c:v>-83.700999999999993</c:v>
                </c:pt>
                <c:pt idx="32088">
                  <c:v>-83.698999999999998</c:v>
                </c:pt>
                <c:pt idx="32089">
                  <c:v>-83.697000000000003</c:v>
                </c:pt>
                <c:pt idx="32090">
                  <c:v>-83.694999999999993</c:v>
                </c:pt>
                <c:pt idx="32091">
                  <c:v>-83.692999999999998</c:v>
                </c:pt>
                <c:pt idx="32092">
                  <c:v>-83.691000000000003</c:v>
                </c:pt>
                <c:pt idx="32093">
                  <c:v>-83.688999999999993</c:v>
                </c:pt>
                <c:pt idx="32094">
                  <c:v>-83.686999999999998</c:v>
                </c:pt>
                <c:pt idx="32095">
                  <c:v>-83.685000000000002</c:v>
                </c:pt>
                <c:pt idx="32096">
                  <c:v>-83.683000000000007</c:v>
                </c:pt>
                <c:pt idx="32097">
                  <c:v>-83.680999999999997</c:v>
                </c:pt>
                <c:pt idx="32098">
                  <c:v>-83.679000000000002</c:v>
                </c:pt>
                <c:pt idx="32099">
                  <c:v>-83.677000000000007</c:v>
                </c:pt>
                <c:pt idx="32100">
                  <c:v>-83.674999999999997</c:v>
                </c:pt>
                <c:pt idx="32101">
                  <c:v>-83.673000000000002</c:v>
                </c:pt>
                <c:pt idx="32102">
                  <c:v>-83.671000000000006</c:v>
                </c:pt>
                <c:pt idx="32103">
                  <c:v>-83.668999999999997</c:v>
                </c:pt>
                <c:pt idx="32104">
                  <c:v>-83.667000000000002</c:v>
                </c:pt>
                <c:pt idx="32105">
                  <c:v>-83.665000000000006</c:v>
                </c:pt>
                <c:pt idx="32106">
                  <c:v>-83.662999999999997</c:v>
                </c:pt>
                <c:pt idx="32107">
                  <c:v>-83.661000000000001</c:v>
                </c:pt>
                <c:pt idx="32108">
                  <c:v>-83.659000000000006</c:v>
                </c:pt>
                <c:pt idx="32109">
                  <c:v>-83.656999999999996</c:v>
                </c:pt>
                <c:pt idx="32110">
                  <c:v>-83.655000000000001</c:v>
                </c:pt>
                <c:pt idx="32111">
                  <c:v>-83.653000000000006</c:v>
                </c:pt>
                <c:pt idx="32112">
                  <c:v>-83.650999999999996</c:v>
                </c:pt>
                <c:pt idx="32113">
                  <c:v>-83.649000000000001</c:v>
                </c:pt>
                <c:pt idx="32114">
                  <c:v>-83.647000000000006</c:v>
                </c:pt>
                <c:pt idx="32115">
                  <c:v>-83.644999999999996</c:v>
                </c:pt>
                <c:pt idx="32116">
                  <c:v>-83.643000000000001</c:v>
                </c:pt>
                <c:pt idx="32117">
                  <c:v>-83.641000000000005</c:v>
                </c:pt>
                <c:pt idx="32118">
                  <c:v>-83.638999999999996</c:v>
                </c:pt>
                <c:pt idx="32119">
                  <c:v>-83.637</c:v>
                </c:pt>
                <c:pt idx="32120">
                  <c:v>-83.635000000000005</c:v>
                </c:pt>
                <c:pt idx="32121">
                  <c:v>-83.632999999999996</c:v>
                </c:pt>
                <c:pt idx="32122">
                  <c:v>-83.631</c:v>
                </c:pt>
                <c:pt idx="32123">
                  <c:v>-83.629000000000005</c:v>
                </c:pt>
                <c:pt idx="32124">
                  <c:v>-83.626999999999995</c:v>
                </c:pt>
                <c:pt idx="32125">
                  <c:v>-83.625</c:v>
                </c:pt>
                <c:pt idx="32126">
                  <c:v>-83.623000000000005</c:v>
                </c:pt>
                <c:pt idx="32127">
                  <c:v>-83.620999999999995</c:v>
                </c:pt>
                <c:pt idx="32128">
                  <c:v>-83.619</c:v>
                </c:pt>
                <c:pt idx="32129">
                  <c:v>-83.617000000000004</c:v>
                </c:pt>
                <c:pt idx="32130">
                  <c:v>-83.614999999999995</c:v>
                </c:pt>
                <c:pt idx="32131">
                  <c:v>-83.613</c:v>
                </c:pt>
                <c:pt idx="32132">
                  <c:v>-83.611000000000004</c:v>
                </c:pt>
                <c:pt idx="32133">
                  <c:v>-83.608999999999995</c:v>
                </c:pt>
                <c:pt idx="32134">
                  <c:v>-83.606999999999999</c:v>
                </c:pt>
                <c:pt idx="32135">
                  <c:v>-83.605000000000004</c:v>
                </c:pt>
                <c:pt idx="32136">
                  <c:v>-83.602999999999994</c:v>
                </c:pt>
                <c:pt idx="32137">
                  <c:v>-83.600999999999999</c:v>
                </c:pt>
                <c:pt idx="32138">
                  <c:v>-83.599000000000004</c:v>
                </c:pt>
                <c:pt idx="32139">
                  <c:v>-83.596999999999994</c:v>
                </c:pt>
                <c:pt idx="32140">
                  <c:v>-83.594999999999999</c:v>
                </c:pt>
                <c:pt idx="32141">
                  <c:v>-83.593000000000004</c:v>
                </c:pt>
                <c:pt idx="32142">
                  <c:v>-83.590999999999994</c:v>
                </c:pt>
                <c:pt idx="32143">
                  <c:v>-83.588999999999999</c:v>
                </c:pt>
                <c:pt idx="32144">
                  <c:v>-83.587000000000003</c:v>
                </c:pt>
                <c:pt idx="32145">
                  <c:v>-83.584999999999994</c:v>
                </c:pt>
                <c:pt idx="32146">
                  <c:v>-83.582999999999998</c:v>
                </c:pt>
                <c:pt idx="32147">
                  <c:v>-83.581000000000003</c:v>
                </c:pt>
                <c:pt idx="32148">
                  <c:v>-83.578999999999994</c:v>
                </c:pt>
                <c:pt idx="32149">
                  <c:v>-83.576999999999998</c:v>
                </c:pt>
                <c:pt idx="32150">
                  <c:v>-83.575000000000003</c:v>
                </c:pt>
                <c:pt idx="32151">
                  <c:v>-83.572999999999993</c:v>
                </c:pt>
                <c:pt idx="32152">
                  <c:v>-83.570999999999998</c:v>
                </c:pt>
                <c:pt idx="32153">
                  <c:v>-83.569000000000003</c:v>
                </c:pt>
                <c:pt idx="32154">
                  <c:v>-83.566999999999993</c:v>
                </c:pt>
                <c:pt idx="32155">
                  <c:v>-83.564999999999998</c:v>
                </c:pt>
                <c:pt idx="32156">
                  <c:v>-83.563000000000002</c:v>
                </c:pt>
                <c:pt idx="32157">
                  <c:v>-83.561000000000007</c:v>
                </c:pt>
                <c:pt idx="32158">
                  <c:v>-83.558999999999997</c:v>
                </c:pt>
                <c:pt idx="32159">
                  <c:v>-83.557000000000002</c:v>
                </c:pt>
                <c:pt idx="32160">
                  <c:v>-83.555000000000007</c:v>
                </c:pt>
                <c:pt idx="32161">
                  <c:v>-83.552999999999997</c:v>
                </c:pt>
                <c:pt idx="32162">
                  <c:v>-83.551000000000002</c:v>
                </c:pt>
                <c:pt idx="32163">
                  <c:v>-83.549000000000007</c:v>
                </c:pt>
                <c:pt idx="32164">
                  <c:v>-83.546999999999997</c:v>
                </c:pt>
                <c:pt idx="32165">
                  <c:v>-83.545000000000002</c:v>
                </c:pt>
                <c:pt idx="32166">
                  <c:v>-83.543000000000006</c:v>
                </c:pt>
                <c:pt idx="32167">
                  <c:v>-83.540999999999997</c:v>
                </c:pt>
                <c:pt idx="32168">
                  <c:v>-83.539000000000001</c:v>
                </c:pt>
                <c:pt idx="32169">
                  <c:v>-83.537000000000006</c:v>
                </c:pt>
                <c:pt idx="32170">
                  <c:v>-83.534999999999997</c:v>
                </c:pt>
                <c:pt idx="32171">
                  <c:v>-83.533000000000001</c:v>
                </c:pt>
                <c:pt idx="32172">
                  <c:v>-83.531000000000006</c:v>
                </c:pt>
                <c:pt idx="32173">
                  <c:v>-83.528999999999996</c:v>
                </c:pt>
                <c:pt idx="32174">
                  <c:v>-83.527000000000001</c:v>
                </c:pt>
                <c:pt idx="32175">
                  <c:v>-83.525000000000006</c:v>
                </c:pt>
                <c:pt idx="32176">
                  <c:v>-83.522999999999996</c:v>
                </c:pt>
                <c:pt idx="32177">
                  <c:v>-83.521000000000001</c:v>
                </c:pt>
                <c:pt idx="32178">
                  <c:v>-83.519000000000005</c:v>
                </c:pt>
                <c:pt idx="32179">
                  <c:v>-83.516999999999996</c:v>
                </c:pt>
                <c:pt idx="32180">
                  <c:v>-83.515000000000001</c:v>
                </c:pt>
                <c:pt idx="32181">
                  <c:v>-83.513000000000005</c:v>
                </c:pt>
                <c:pt idx="32182">
                  <c:v>-83.510999999999996</c:v>
                </c:pt>
                <c:pt idx="32183">
                  <c:v>-83.509</c:v>
                </c:pt>
                <c:pt idx="32184">
                  <c:v>-83.507000000000005</c:v>
                </c:pt>
                <c:pt idx="32185">
                  <c:v>-83.504999999999995</c:v>
                </c:pt>
                <c:pt idx="32186">
                  <c:v>-83.503</c:v>
                </c:pt>
                <c:pt idx="32187">
                  <c:v>-83.501000000000005</c:v>
                </c:pt>
                <c:pt idx="32188">
                  <c:v>-83.498999999999995</c:v>
                </c:pt>
                <c:pt idx="32189">
                  <c:v>-83.497</c:v>
                </c:pt>
                <c:pt idx="32190">
                  <c:v>-83.495000000000005</c:v>
                </c:pt>
                <c:pt idx="32191">
                  <c:v>-83.492999999999995</c:v>
                </c:pt>
                <c:pt idx="32192">
                  <c:v>-83.491</c:v>
                </c:pt>
                <c:pt idx="32193">
                  <c:v>-83.489000000000004</c:v>
                </c:pt>
                <c:pt idx="32194">
                  <c:v>-83.486999999999995</c:v>
                </c:pt>
                <c:pt idx="32195">
                  <c:v>-83.484999999999999</c:v>
                </c:pt>
                <c:pt idx="32196">
                  <c:v>-83.483000000000004</c:v>
                </c:pt>
                <c:pt idx="32197">
                  <c:v>-83.480999999999995</c:v>
                </c:pt>
                <c:pt idx="32198">
                  <c:v>-83.478999999999999</c:v>
                </c:pt>
                <c:pt idx="32199">
                  <c:v>-83.477000000000004</c:v>
                </c:pt>
                <c:pt idx="32200">
                  <c:v>-83.474999999999994</c:v>
                </c:pt>
                <c:pt idx="32201">
                  <c:v>-83.472999999999999</c:v>
                </c:pt>
                <c:pt idx="32202">
                  <c:v>-83.471000000000004</c:v>
                </c:pt>
                <c:pt idx="32203">
                  <c:v>-83.468999999999994</c:v>
                </c:pt>
                <c:pt idx="32204">
                  <c:v>-83.466999999999999</c:v>
                </c:pt>
                <c:pt idx="32205">
                  <c:v>-83.465000000000003</c:v>
                </c:pt>
                <c:pt idx="32206">
                  <c:v>-83.462999999999994</c:v>
                </c:pt>
                <c:pt idx="32207">
                  <c:v>-83.460999999999999</c:v>
                </c:pt>
                <c:pt idx="32208">
                  <c:v>-83.459000000000003</c:v>
                </c:pt>
                <c:pt idx="32209">
                  <c:v>-83.456999999999994</c:v>
                </c:pt>
                <c:pt idx="32210">
                  <c:v>-83.454999999999998</c:v>
                </c:pt>
                <c:pt idx="32211">
                  <c:v>-83.453000000000003</c:v>
                </c:pt>
                <c:pt idx="32212">
                  <c:v>-83.450999999999993</c:v>
                </c:pt>
                <c:pt idx="32213">
                  <c:v>-83.448999999999998</c:v>
                </c:pt>
                <c:pt idx="32214">
                  <c:v>-83.447000000000003</c:v>
                </c:pt>
                <c:pt idx="32215">
                  <c:v>-83.444999999999993</c:v>
                </c:pt>
                <c:pt idx="32216">
                  <c:v>-83.442999999999998</c:v>
                </c:pt>
                <c:pt idx="32217">
                  <c:v>-83.441000000000003</c:v>
                </c:pt>
                <c:pt idx="32218">
                  <c:v>-83.438999999999993</c:v>
                </c:pt>
                <c:pt idx="32219">
                  <c:v>-83.436999999999998</c:v>
                </c:pt>
                <c:pt idx="32220">
                  <c:v>-83.435000000000002</c:v>
                </c:pt>
                <c:pt idx="32221">
                  <c:v>-83.433000000000007</c:v>
                </c:pt>
                <c:pt idx="32222">
                  <c:v>-83.430999999999997</c:v>
                </c:pt>
                <c:pt idx="32223">
                  <c:v>-83.429000000000002</c:v>
                </c:pt>
                <c:pt idx="32224">
                  <c:v>-83.427000000000007</c:v>
                </c:pt>
                <c:pt idx="32225">
                  <c:v>-83.424999999999997</c:v>
                </c:pt>
                <c:pt idx="32226">
                  <c:v>-83.423000000000002</c:v>
                </c:pt>
                <c:pt idx="32227">
                  <c:v>-83.421000000000006</c:v>
                </c:pt>
                <c:pt idx="32228">
                  <c:v>-83.418999999999997</c:v>
                </c:pt>
                <c:pt idx="32229">
                  <c:v>-83.417000000000002</c:v>
                </c:pt>
                <c:pt idx="32230">
                  <c:v>-83.415000000000006</c:v>
                </c:pt>
                <c:pt idx="32231">
                  <c:v>-83.412999999999997</c:v>
                </c:pt>
                <c:pt idx="32232">
                  <c:v>-83.411000000000001</c:v>
                </c:pt>
                <c:pt idx="32233">
                  <c:v>-83.409000000000006</c:v>
                </c:pt>
                <c:pt idx="32234">
                  <c:v>-83.406999999999996</c:v>
                </c:pt>
                <c:pt idx="32235">
                  <c:v>-83.405000000000001</c:v>
                </c:pt>
                <c:pt idx="32236">
                  <c:v>-83.403000000000006</c:v>
                </c:pt>
                <c:pt idx="32237">
                  <c:v>-83.400999999999996</c:v>
                </c:pt>
                <c:pt idx="32238">
                  <c:v>-83.399000000000001</c:v>
                </c:pt>
                <c:pt idx="32239">
                  <c:v>-83.397000000000006</c:v>
                </c:pt>
                <c:pt idx="32240">
                  <c:v>-83.394999999999996</c:v>
                </c:pt>
                <c:pt idx="32241">
                  <c:v>-83.393000000000001</c:v>
                </c:pt>
                <c:pt idx="32242">
                  <c:v>-83.391000000000005</c:v>
                </c:pt>
                <c:pt idx="32243">
                  <c:v>-83.388999999999996</c:v>
                </c:pt>
                <c:pt idx="32244">
                  <c:v>-83.387</c:v>
                </c:pt>
                <c:pt idx="32245">
                  <c:v>-83.385000000000005</c:v>
                </c:pt>
                <c:pt idx="32246">
                  <c:v>-83.382999999999996</c:v>
                </c:pt>
                <c:pt idx="32247">
                  <c:v>-83.381</c:v>
                </c:pt>
                <c:pt idx="32248">
                  <c:v>-83.379000000000005</c:v>
                </c:pt>
                <c:pt idx="32249">
                  <c:v>-83.376999999999995</c:v>
                </c:pt>
                <c:pt idx="32250">
                  <c:v>-83.375</c:v>
                </c:pt>
                <c:pt idx="32251">
                  <c:v>-83.373000000000005</c:v>
                </c:pt>
                <c:pt idx="32252">
                  <c:v>-83.370999999999995</c:v>
                </c:pt>
                <c:pt idx="32253">
                  <c:v>-83.369</c:v>
                </c:pt>
                <c:pt idx="32254">
                  <c:v>-83.367000000000004</c:v>
                </c:pt>
                <c:pt idx="32255">
                  <c:v>-83.364999999999995</c:v>
                </c:pt>
                <c:pt idx="32256">
                  <c:v>-83.363</c:v>
                </c:pt>
                <c:pt idx="32257">
                  <c:v>-83.361000000000004</c:v>
                </c:pt>
                <c:pt idx="32258">
                  <c:v>-83.358999999999995</c:v>
                </c:pt>
                <c:pt idx="32259">
                  <c:v>-83.356999999999999</c:v>
                </c:pt>
                <c:pt idx="32260">
                  <c:v>-83.355000000000004</c:v>
                </c:pt>
                <c:pt idx="32261">
                  <c:v>-83.352999999999994</c:v>
                </c:pt>
                <c:pt idx="32262">
                  <c:v>-83.350999999999999</c:v>
                </c:pt>
                <c:pt idx="32263">
                  <c:v>-83.349000000000004</c:v>
                </c:pt>
                <c:pt idx="32264">
                  <c:v>-83.346999999999994</c:v>
                </c:pt>
                <c:pt idx="32265">
                  <c:v>-83.344999999999999</c:v>
                </c:pt>
                <c:pt idx="32266">
                  <c:v>-83.343000000000004</c:v>
                </c:pt>
                <c:pt idx="32267">
                  <c:v>-83.340999999999994</c:v>
                </c:pt>
                <c:pt idx="32268">
                  <c:v>-83.338999999999999</c:v>
                </c:pt>
                <c:pt idx="32269">
                  <c:v>-83.337000000000003</c:v>
                </c:pt>
                <c:pt idx="32270">
                  <c:v>-83.334999999999994</c:v>
                </c:pt>
                <c:pt idx="32271">
                  <c:v>-83.332999999999998</c:v>
                </c:pt>
                <c:pt idx="32272">
                  <c:v>-83.331000000000003</c:v>
                </c:pt>
                <c:pt idx="32273">
                  <c:v>-83.328999999999994</c:v>
                </c:pt>
                <c:pt idx="32274">
                  <c:v>-83.326999999999998</c:v>
                </c:pt>
                <c:pt idx="32275">
                  <c:v>-83.325000000000003</c:v>
                </c:pt>
                <c:pt idx="32276">
                  <c:v>-83.322999999999993</c:v>
                </c:pt>
                <c:pt idx="32277">
                  <c:v>-83.320999999999998</c:v>
                </c:pt>
                <c:pt idx="32278">
                  <c:v>-83.319000000000003</c:v>
                </c:pt>
                <c:pt idx="32279">
                  <c:v>-83.316999999999993</c:v>
                </c:pt>
                <c:pt idx="32280">
                  <c:v>-83.314999999999998</c:v>
                </c:pt>
                <c:pt idx="32281">
                  <c:v>-83.313000000000002</c:v>
                </c:pt>
                <c:pt idx="32282">
                  <c:v>-83.311000000000007</c:v>
                </c:pt>
                <c:pt idx="32283">
                  <c:v>-83.308999999999997</c:v>
                </c:pt>
                <c:pt idx="32284">
                  <c:v>-83.307000000000002</c:v>
                </c:pt>
                <c:pt idx="32285">
                  <c:v>-83.305000000000007</c:v>
                </c:pt>
                <c:pt idx="32286">
                  <c:v>-83.302999999999997</c:v>
                </c:pt>
                <c:pt idx="32287">
                  <c:v>-83.301000000000002</c:v>
                </c:pt>
                <c:pt idx="32288">
                  <c:v>-83.299000000000007</c:v>
                </c:pt>
                <c:pt idx="32289">
                  <c:v>-83.296999999999997</c:v>
                </c:pt>
                <c:pt idx="32290">
                  <c:v>-83.295000000000002</c:v>
                </c:pt>
                <c:pt idx="32291">
                  <c:v>-83.293000000000006</c:v>
                </c:pt>
                <c:pt idx="32292">
                  <c:v>-83.290999999999997</c:v>
                </c:pt>
                <c:pt idx="32293">
                  <c:v>-83.289000000000001</c:v>
                </c:pt>
                <c:pt idx="32294">
                  <c:v>-83.287000000000006</c:v>
                </c:pt>
                <c:pt idx="32295">
                  <c:v>-83.284999999999997</c:v>
                </c:pt>
                <c:pt idx="32296">
                  <c:v>-83.283000000000001</c:v>
                </c:pt>
                <c:pt idx="32297">
                  <c:v>-83.281000000000006</c:v>
                </c:pt>
                <c:pt idx="32298">
                  <c:v>-83.278999999999996</c:v>
                </c:pt>
                <c:pt idx="32299">
                  <c:v>-83.277000000000001</c:v>
                </c:pt>
                <c:pt idx="32300">
                  <c:v>-83.275000000000006</c:v>
                </c:pt>
                <c:pt idx="32301">
                  <c:v>-83.272999999999996</c:v>
                </c:pt>
                <c:pt idx="32302">
                  <c:v>-83.271000000000001</c:v>
                </c:pt>
                <c:pt idx="32303">
                  <c:v>-83.269000000000005</c:v>
                </c:pt>
                <c:pt idx="32304">
                  <c:v>-83.266999999999996</c:v>
                </c:pt>
                <c:pt idx="32305">
                  <c:v>-83.265000000000001</c:v>
                </c:pt>
                <c:pt idx="32306">
                  <c:v>-83.263000000000005</c:v>
                </c:pt>
                <c:pt idx="32307">
                  <c:v>-83.260999999999996</c:v>
                </c:pt>
                <c:pt idx="32308">
                  <c:v>-83.259</c:v>
                </c:pt>
                <c:pt idx="32309">
                  <c:v>-83.257000000000005</c:v>
                </c:pt>
                <c:pt idx="32310">
                  <c:v>-83.254999999999995</c:v>
                </c:pt>
                <c:pt idx="32311">
                  <c:v>-83.253</c:v>
                </c:pt>
                <c:pt idx="32312">
                  <c:v>-83.251000000000005</c:v>
                </c:pt>
                <c:pt idx="32313">
                  <c:v>-83.248999999999995</c:v>
                </c:pt>
                <c:pt idx="32314">
                  <c:v>-83.247</c:v>
                </c:pt>
                <c:pt idx="32315">
                  <c:v>-83.245000000000005</c:v>
                </c:pt>
                <c:pt idx="32316">
                  <c:v>-83.242999999999995</c:v>
                </c:pt>
                <c:pt idx="32317">
                  <c:v>-83.241</c:v>
                </c:pt>
                <c:pt idx="32318">
                  <c:v>-83.239000000000004</c:v>
                </c:pt>
                <c:pt idx="32319">
                  <c:v>-83.236999999999995</c:v>
                </c:pt>
                <c:pt idx="32320">
                  <c:v>-83.234999999999999</c:v>
                </c:pt>
                <c:pt idx="32321">
                  <c:v>-83.233000000000004</c:v>
                </c:pt>
                <c:pt idx="32322">
                  <c:v>-83.230999999999995</c:v>
                </c:pt>
                <c:pt idx="32323">
                  <c:v>-83.228999999999999</c:v>
                </c:pt>
                <c:pt idx="32324">
                  <c:v>-83.227000000000004</c:v>
                </c:pt>
                <c:pt idx="32325">
                  <c:v>-83.224999999999994</c:v>
                </c:pt>
                <c:pt idx="32326">
                  <c:v>-83.222999999999999</c:v>
                </c:pt>
                <c:pt idx="32327">
                  <c:v>-83.221000000000004</c:v>
                </c:pt>
                <c:pt idx="32328">
                  <c:v>-83.218999999999994</c:v>
                </c:pt>
                <c:pt idx="32329">
                  <c:v>-83.216999999999999</c:v>
                </c:pt>
                <c:pt idx="32330">
                  <c:v>-83.215000000000003</c:v>
                </c:pt>
                <c:pt idx="32331">
                  <c:v>-83.212999999999994</c:v>
                </c:pt>
                <c:pt idx="32332">
                  <c:v>-83.210999999999999</c:v>
                </c:pt>
                <c:pt idx="32333">
                  <c:v>-83.209000000000003</c:v>
                </c:pt>
                <c:pt idx="32334">
                  <c:v>-83.206999999999994</c:v>
                </c:pt>
                <c:pt idx="32335">
                  <c:v>-83.204999999999998</c:v>
                </c:pt>
                <c:pt idx="32336">
                  <c:v>-83.203000000000003</c:v>
                </c:pt>
                <c:pt idx="32337">
                  <c:v>-83.200999999999993</c:v>
                </c:pt>
                <c:pt idx="32338">
                  <c:v>-83.198999999999998</c:v>
                </c:pt>
                <c:pt idx="32339">
                  <c:v>-83.197000000000003</c:v>
                </c:pt>
                <c:pt idx="32340">
                  <c:v>-83.194999999999993</c:v>
                </c:pt>
                <c:pt idx="32341">
                  <c:v>-83.192999999999998</c:v>
                </c:pt>
                <c:pt idx="32342">
                  <c:v>-83.191000000000003</c:v>
                </c:pt>
                <c:pt idx="32343">
                  <c:v>-83.188999999999993</c:v>
                </c:pt>
                <c:pt idx="32344">
                  <c:v>-83.186999999999998</c:v>
                </c:pt>
                <c:pt idx="32345">
                  <c:v>-83.185000000000002</c:v>
                </c:pt>
                <c:pt idx="32346">
                  <c:v>-83.183000000000007</c:v>
                </c:pt>
                <c:pt idx="32347">
                  <c:v>-83.180999999999997</c:v>
                </c:pt>
                <c:pt idx="32348">
                  <c:v>-83.179000000000002</c:v>
                </c:pt>
                <c:pt idx="32349">
                  <c:v>-83.177000000000007</c:v>
                </c:pt>
                <c:pt idx="32350">
                  <c:v>-83.174999999999997</c:v>
                </c:pt>
                <c:pt idx="32351">
                  <c:v>-83.173000000000002</c:v>
                </c:pt>
                <c:pt idx="32352">
                  <c:v>-83.171000000000006</c:v>
                </c:pt>
                <c:pt idx="32353">
                  <c:v>-83.168999999999997</c:v>
                </c:pt>
                <c:pt idx="32354">
                  <c:v>-83.167000000000002</c:v>
                </c:pt>
                <c:pt idx="32355">
                  <c:v>-83.165000000000006</c:v>
                </c:pt>
                <c:pt idx="32356">
                  <c:v>-83.162999999999997</c:v>
                </c:pt>
                <c:pt idx="32357">
                  <c:v>-83.161000000000001</c:v>
                </c:pt>
                <c:pt idx="32358">
                  <c:v>-83.159000000000006</c:v>
                </c:pt>
                <c:pt idx="32359">
                  <c:v>-83.156999999999996</c:v>
                </c:pt>
                <c:pt idx="32360">
                  <c:v>-83.155000000000001</c:v>
                </c:pt>
                <c:pt idx="32361">
                  <c:v>-83.153000000000006</c:v>
                </c:pt>
                <c:pt idx="32362">
                  <c:v>-83.150999999999996</c:v>
                </c:pt>
                <c:pt idx="32363">
                  <c:v>-83.149000000000001</c:v>
                </c:pt>
                <c:pt idx="32364">
                  <c:v>-83.147000000000006</c:v>
                </c:pt>
                <c:pt idx="32365">
                  <c:v>-83.144999999999996</c:v>
                </c:pt>
                <c:pt idx="32366">
                  <c:v>-83.143000000000001</c:v>
                </c:pt>
                <c:pt idx="32367">
                  <c:v>-83.141000000000005</c:v>
                </c:pt>
                <c:pt idx="32368">
                  <c:v>-83.138999999999996</c:v>
                </c:pt>
                <c:pt idx="32369">
                  <c:v>-83.137</c:v>
                </c:pt>
                <c:pt idx="32370">
                  <c:v>-83.135000000000005</c:v>
                </c:pt>
                <c:pt idx="32371">
                  <c:v>-83.132999999999996</c:v>
                </c:pt>
                <c:pt idx="32372">
                  <c:v>-83.131</c:v>
                </c:pt>
                <c:pt idx="32373">
                  <c:v>-83.129000000000005</c:v>
                </c:pt>
                <c:pt idx="32374">
                  <c:v>-83.126999999999995</c:v>
                </c:pt>
                <c:pt idx="32375">
                  <c:v>-83.125</c:v>
                </c:pt>
                <c:pt idx="32376">
                  <c:v>-83.123000000000005</c:v>
                </c:pt>
                <c:pt idx="32377">
                  <c:v>-83.120999999999995</c:v>
                </c:pt>
                <c:pt idx="32378">
                  <c:v>-83.119</c:v>
                </c:pt>
                <c:pt idx="32379">
                  <c:v>-83.117000000000004</c:v>
                </c:pt>
                <c:pt idx="32380">
                  <c:v>-83.114999999999995</c:v>
                </c:pt>
                <c:pt idx="32381">
                  <c:v>-83.113</c:v>
                </c:pt>
                <c:pt idx="32382">
                  <c:v>-83.111000000000004</c:v>
                </c:pt>
                <c:pt idx="32383">
                  <c:v>-83.108999999999995</c:v>
                </c:pt>
                <c:pt idx="32384">
                  <c:v>-83.106999999999999</c:v>
                </c:pt>
                <c:pt idx="32385">
                  <c:v>-83.105000000000004</c:v>
                </c:pt>
                <c:pt idx="32386">
                  <c:v>-83.102999999999994</c:v>
                </c:pt>
                <c:pt idx="32387">
                  <c:v>-83.100999999999999</c:v>
                </c:pt>
                <c:pt idx="32388">
                  <c:v>-83.099000000000004</c:v>
                </c:pt>
                <c:pt idx="32389">
                  <c:v>-83.096999999999994</c:v>
                </c:pt>
                <c:pt idx="32390">
                  <c:v>-83.094999999999999</c:v>
                </c:pt>
                <c:pt idx="32391">
                  <c:v>-83.093000000000004</c:v>
                </c:pt>
                <c:pt idx="32392">
                  <c:v>-83.090999999999994</c:v>
                </c:pt>
                <c:pt idx="32393">
                  <c:v>-83.088999999999999</c:v>
                </c:pt>
                <c:pt idx="32394">
                  <c:v>-83.087000000000003</c:v>
                </c:pt>
                <c:pt idx="32395">
                  <c:v>-83.084999999999994</c:v>
                </c:pt>
                <c:pt idx="32396">
                  <c:v>-83.082999999999998</c:v>
                </c:pt>
                <c:pt idx="32397">
                  <c:v>-83.081000000000003</c:v>
                </c:pt>
                <c:pt idx="32398">
                  <c:v>-83.078999999999994</c:v>
                </c:pt>
                <c:pt idx="32399">
                  <c:v>-83.076999999999998</c:v>
                </c:pt>
                <c:pt idx="32400">
                  <c:v>-83.075000000000003</c:v>
                </c:pt>
                <c:pt idx="32401">
                  <c:v>-83.072999999999993</c:v>
                </c:pt>
                <c:pt idx="32402">
                  <c:v>-83.070999999999998</c:v>
                </c:pt>
                <c:pt idx="32403">
                  <c:v>-83.069000000000003</c:v>
                </c:pt>
                <c:pt idx="32404">
                  <c:v>-83.066999999999993</c:v>
                </c:pt>
                <c:pt idx="32405">
                  <c:v>-83.064999999999998</c:v>
                </c:pt>
                <c:pt idx="32406">
                  <c:v>-83.063000000000002</c:v>
                </c:pt>
                <c:pt idx="32407">
                  <c:v>-83.061000000000007</c:v>
                </c:pt>
                <c:pt idx="32408">
                  <c:v>-83.058999999999997</c:v>
                </c:pt>
                <c:pt idx="32409">
                  <c:v>-83.057000000000002</c:v>
                </c:pt>
                <c:pt idx="32410">
                  <c:v>-83.055000000000007</c:v>
                </c:pt>
                <c:pt idx="32411">
                  <c:v>-83.052999999999997</c:v>
                </c:pt>
                <c:pt idx="32412">
                  <c:v>-83.051000000000002</c:v>
                </c:pt>
                <c:pt idx="32413">
                  <c:v>-83.049000000000007</c:v>
                </c:pt>
                <c:pt idx="32414">
                  <c:v>-83.046999999999997</c:v>
                </c:pt>
                <c:pt idx="32415">
                  <c:v>-83.045000000000002</c:v>
                </c:pt>
                <c:pt idx="32416">
                  <c:v>-83.043000000000006</c:v>
                </c:pt>
                <c:pt idx="32417">
                  <c:v>-83.040999999999997</c:v>
                </c:pt>
                <c:pt idx="32418">
                  <c:v>-83.039000000000001</c:v>
                </c:pt>
                <c:pt idx="32419">
                  <c:v>-83.037000000000006</c:v>
                </c:pt>
                <c:pt idx="32420">
                  <c:v>-83.034999999999997</c:v>
                </c:pt>
                <c:pt idx="32421">
                  <c:v>-83.033000000000001</c:v>
                </c:pt>
                <c:pt idx="32422">
                  <c:v>-83.031000000000006</c:v>
                </c:pt>
                <c:pt idx="32423">
                  <c:v>-83.028999999999996</c:v>
                </c:pt>
                <c:pt idx="32424">
                  <c:v>-83.027000000000001</c:v>
                </c:pt>
                <c:pt idx="32425">
                  <c:v>-83.025000000000006</c:v>
                </c:pt>
                <c:pt idx="32426">
                  <c:v>-83.022999999999996</c:v>
                </c:pt>
                <c:pt idx="32427">
                  <c:v>-83.021000000000001</c:v>
                </c:pt>
                <c:pt idx="32428">
                  <c:v>-83.019000000000005</c:v>
                </c:pt>
                <c:pt idx="32429">
                  <c:v>-83.016999999999996</c:v>
                </c:pt>
                <c:pt idx="32430">
                  <c:v>-83.015000000000001</c:v>
                </c:pt>
                <c:pt idx="32431">
                  <c:v>-83.013000000000005</c:v>
                </c:pt>
                <c:pt idx="32432">
                  <c:v>-83.010999999999996</c:v>
                </c:pt>
                <c:pt idx="32433">
                  <c:v>-83.009</c:v>
                </c:pt>
                <c:pt idx="32434">
                  <c:v>-83.007000000000005</c:v>
                </c:pt>
                <c:pt idx="32435">
                  <c:v>-83.004999999999995</c:v>
                </c:pt>
                <c:pt idx="32436">
                  <c:v>-83.003</c:v>
                </c:pt>
                <c:pt idx="32437">
                  <c:v>-83.001000000000005</c:v>
                </c:pt>
                <c:pt idx="32438">
                  <c:v>-82.998999999999995</c:v>
                </c:pt>
                <c:pt idx="32439">
                  <c:v>-82.997</c:v>
                </c:pt>
                <c:pt idx="32440">
                  <c:v>-82.995000000000005</c:v>
                </c:pt>
                <c:pt idx="32441">
                  <c:v>-82.992999999999995</c:v>
                </c:pt>
                <c:pt idx="32442">
                  <c:v>-82.991</c:v>
                </c:pt>
                <c:pt idx="32443">
                  <c:v>-82.989000000000004</c:v>
                </c:pt>
                <c:pt idx="32444">
                  <c:v>-82.986999999999995</c:v>
                </c:pt>
                <c:pt idx="32445">
                  <c:v>-82.984999999999999</c:v>
                </c:pt>
                <c:pt idx="32446">
                  <c:v>-82.983000000000004</c:v>
                </c:pt>
                <c:pt idx="32447">
                  <c:v>-82.980999999999995</c:v>
                </c:pt>
                <c:pt idx="32448">
                  <c:v>-82.978999999999999</c:v>
                </c:pt>
                <c:pt idx="32449">
                  <c:v>-82.977000000000004</c:v>
                </c:pt>
                <c:pt idx="32450">
                  <c:v>-82.974999999999994</c:v>
                </c:pt>
                <c:pt idx="32451">
                  <c:v>-82.972999999999999</c:v>
                </c:pt>
                <c:pt idx="32452">
                  <c:v>-82.971000000000004</c:v>
                </c:pt>
                <c:pt idx="32453">
                  <c:v>-82.968999999999994</c:v>
                </c:pt>
                <c:pt idx="32454">
                  <c:v>-82.966999999999999</c:v>
                </c:pt>
                <c:pt idx="32455">
                  <c:v>-82.965000000000003</c:v>
                </c:pt>
                <c:pt idx="32456">
                  <c:v>-82.962999999999994</c:v>
                </c:pt>
                <c:pt idx="32457">
                  <c:v>-82.960999999999999</c:v>
                </c:pt>
                <c:pt idx="32458">
                  <c:v>-82.959000000000003</c:v>
                </c:pt>
                <c:pt idx="32459">
                  <c:v>-82.956999999999994</c:v>
                </c:pt>
                <c:pt idx="32460">
                  <c:v>-82.954999999999998</c:v>
                </c:pt>
                <c:pt idx="32461">
                  <c:v>-82.953000000000003</c:v>
                </c:pt>
                <c:pt idx="32462">
                  <c:v>-82.950999999999993</c:v>
                </c:pt>
                <c:pt idx="32463">
                  <c:v>-82.948999999999998</c:v>
                </c:pt>
                <c:pt idx="32464">
                  <c:v>-82.947000000000003</c:v>
                </c:pt>
                <c:pt idx="32465">
                  <c:v>-82.944999999999993</c:v>
                </c:pt>
                <c:pt idx="32466">
                  <c:v>-82.942999999999998</c:v>
                </c:pt>
                <c:pt idx="32467">
                  <c:v>-82.941000000000003</c:v>
                </c:pt>
                <c:pt idx="32468">
                  <c:v>-82.938999999999993</c:v>
                </c:pt>
                <c:pt idx="32469">
                  <c:v>-82.936999999999998</c:v>
                </c:pt>
                <c:pt idx="32470">
                  <c:v>-82.935000000000002</c:v>
                </c:pt>
                <c:pt idx="32471">
                  <c:v>-82.933000000000007</c:v>
                </c:pt>
                <c:pt idx="32472">
                  <c:v>-82.930999999999997</c:v>
                </c:pt>
                <c:pt idx="32473">
                  <c:v>-82.929000000000002</c:v>
                </c:pt>
                <c:pt idx="32474">
                  <c:v>-82.927000000000007</c:v>
                </c:pt>
                <c:pt idx="32475">
                  <c:v>-82.924999999999997</c:v>
                </c:pt>
                <c:pt idx="32476">
                  <c:v>-82.923000000000002</c:v>
                </c:pt>
                <c:pt idx="32477">
                  <c:v>-82.921000000000006</c:v>
                </c:pt>
                <c:pt idx="32478">
                  <c:v>-82.918999999999997</c:v>
                </c:pt>
                <c:pt idx="32479">
                  <c:v>-82.917000000000002</c:v>
                </c:pt>
                <c:pt idx="32480">
                  <c:v>-82.915000000000006</c:v>
                </c:pt>
                <c:pt idx="32481">
                  <c:v>-82.912999999999997</c:v>
                </c:pt>
                <c:pt idx="32482">
                  <c:v>-82.911000000000001</c:v>
                </c:pt>
                <c:pt idx="32483">
                  <c:v>-82.909000000000006</c:v>
                </c:pt>
                <c:pt idx="32484">
                  <c:v>-82.906999999999996</c:v>
                </c:pt>
                <c:pt idx="32485">
                  <c:v>-82.905000000000001</c:v>
                </c:pt>
                <c:pt idx="32486">
                  <c:v>-82.903000000000006</c:v>
                </c:pt>
                <c:pt idx="32487">
                  <c:v>-82.900999999999996</c:v>
                </c:pt>
                <c:pt idx="32488">
                  <c:v>-82.899000000000001</c:v>
                </c:pt>
                <c:pt idx="32489">
                  <c:v>-82.897000000000006</c:v>
                </c:pt>
                <c:pt idx="32490">
                  <c:v>-82.894999999999996</c:v>
                </c:pt>
                <c:pt idx="32491">
                  <c:v>-82.893000000000001</c:v>
                </c:pt>
                <c:pt idx="32492">
                  <c:v>-82.891000000000005</c:v>
                </c:pt>
                <c:pt idx="32493">
                  <c:v>-82.888999999999996</c:v>
                </c:pt>
                <c:pt idx="32494">
                  <c:v>-82.887</c:v>
                </c:pt>
                <c:pt idx="32495">
                  <c:v>-82.885000000000005</c:v>
                </c:pt>
                <c:pt idx="32496">
                  <c:v>-82.882999999999996</c:v>
                </c:pt>
                <c:pt idx="32497">
                  <c:v>-82.881</c:v>
                </c:pt>
                <c:pt idx="32498">
                  <c:v>-82.879000000000005</c:v>
                </c:pt>
                <c:pt idx="32499">
                  <c:v>-82.876999999999995</c:v>
                </c:pt>
                <c:pt idx="32500">
                  <c:v>-82.875</c:v>
                </c:pt>
                <c:pt idx="32501">
                  <c:v>-82.873000000000005</c:v>
                </c:pt>
                <c:pt idx="32502">
                  <c:v>-82.870999999999995</c:v>
                </c:pt>
                <c:pt idx="32503">
                  <c:v>-82.869</c:v>
                </c:pt>
                <c:pt idx="32504">
                  <c:v>-82.867000000000004</c:v>
                </c:pt>
                <c:pt idx="32505">
                  <c:v>-82.864999999999995</c:v>
                </c:pt>
                <c:pt idx="32506">
                  <c:v>-82.863</c:v>
                </c:pt>
                <c:pt idx="32507">
                  <c:v>-82.861000000000004</c:v>
                </c:pt>
                <c:pt idx="32508">
                  <c:v>-82.858999999999995</c:v>
                </c:pt>
                <c:pt idx="32509">
                  <c:v>-82.856999999999999</c:v>
                </c:pt>
                <c:pt idx="32510">
                  <c:v>-82.855000000000004</c:v>
                </c:pt>
                <c:pt idx="32511">
                  <c:v>-82.852999999999994</c:v>
                </c:pt>
                <c:pt idx="32512">
                  <c:v>-82.850999999999999</c:v>
                </c:pt>
                <c:pt idx="32513">
                  <c:v>-82.849000000000004</c:v>
                </c:pt>
                <c:pt idx="32514">
                  <c:v>-82.846999999999994</c:v>
                </c:pt>
                <c:pt idx="32515">
                  <c:v>-82.844999999999999</c:v>
                </c:pt>
                <c:pt idx="32516">
                  <c:v>-82.843000000000004</c:v>
                </c:pt>
                <c:pt idx="32517">
                  <c:v>-82.840999999999994</c:v>
                </c:pt>
                <c:pt idx="32518">
                  <c:v>-82.838999999999999</c:v>
                </c:pt>
                <c:pt idx="32519">
                  <c:v>-82.837000000000003</c:v>
                </c:pt>
                <c:pt idx="32520">
                  <c:v>-82.834999999999994</c:v>
                </c:pt>
                <c:pt idx="32521">
                  <c:v>-82.832999999999998</c:v>
                </c:pt>
                <c:pt idx="32522">
                  <c:v>-82.831000000000003</c:v>
                </c:pt>
                <c:pt idx="32523">
                  <c:v>-82.828999999999994</c:v>
                </c:pt>
                <c:pt idx="32524">
                  <c:v>-82.826999999999998</c:v>
                </c:pt>
                <c:pt idx="32525">
                  <c:v>-82.825000000000003</c:v>
                </c:pt>
                <c:pt idx="32526">
                  <c:v>-82.822999999999993</c:v>
                </c:pt>
                <c:pt idx="32527">
                  <c:v>-82.820999999999998</c:v>
                </c:pt>
                <c:pt idx="32528">
                  <c:v>-82.819000000000003</c:v>
                </c:pt>
                <c:pt idx="32529">
                  <c:v>-82.816999999999993</c:v>
                </c:pt>
                <c:pt idx="32530">
                  <c:v>-82.814999999999998</c:v>
                </c:pt>
                <c:pt idx="32531">
                  <c:v>-82.813000000000002</c:v>
                </c:pt>
                <c:pt idx="32532">
                  <c:v>-82.811000000000007</c:v>
                </c:pt>
                <c:pt idx="32533">
                  <c:v>-82.808999999999997</c:v>
                </c:pt>
                <c:pt idx="32534">
                  <c:v>-82.807000000000002</c:v>
                </c:pt>
                <c:pt idx="32535">
                  <c:v>-82.805000000000007</c:v>
                </c:pt>
                <c:pt idx="32536">
                  <c:v>-82.802999999999997</c:v>
                </c:pt>
                <c:pt idx="32537">
                  <c:v>-82.801000000000002</c:v>
                </c:pt>
                <c:pt idx="32538">
                  <c:v>-82.799000000000007</c:v>
                </c:pt>
                <c:pt idx="32539">
                  <c:v>-82.796999999999997</c:v>
                </c:pt>
                <c:pt idx="32540">
                  <c:v>-82.795000000000002</c:v>
                </c:pt>
                <c:pt idx="32541">
                  <c:v>-82.793000000000006</c:v>
                </c:pt>
                <c:pt idx="32542">
                  <c:v>-82.790999999999997</c:v>
                </c:pt>
                <c:pt idx="32543">
                  <c:v>-82.789000000000001</c:v>
                </c:pt>
                <c:pt idx="32544">
                  <c:v>-82.787000000000006</c:v>
                </c:pt>
                <c:pt idx="32545">
                  <c:v>-82.784999999999997</c:v>
                </c:pt>
                <c:pt idx="32546">
                  <c:v>-82.783000000000001</c:v>
                </c:pt>
                <c:pt idx="32547">
                  <c:v>-82.781000000000006</c:v>
                </c:pt>
                <c:pt idx="32548">
                  <c:v>-82.778999999999996</c:v>
                </c:pt>
                <c:pt idx="32549">
                  <c:v>-82.777000000000001</c:v>
                </c:pt>
                <c:pt idx="32550">
                  <c:v>-82.775000000000006</c:v>
                </c:pt>
                <c:pt idx="32551">
                  <c:v>-82.772999999999996</c:v>
                </c:pt>
                <c:pt idx="32552">
                  <c:v>-82.771000000000001</c:v>
                </c:pt>
                <c:pt idx="32553">
                  <c:v>-82.769000000000005</c:v>
                </c:pt>
                <c:pt idx="32554">
                  <c:v>-82.766999999999996</c:v>
                </c:pt>
                <c:pt idx="32555">
                  <c:v>-82.765000000000001</c:v>
                </c:pt>
                <c:pt idx="32556">
                  <c:v>-82.763000000000005</c:v>
                </c:pt>
                <c:pt idx="32557">
                  <c:v>-82.760999999999996</c:v>
                </c:pt>
                <c:pt idx="32558">
                  <c:v>-82.759</c:v>
                </c:pt>
                <c:pt idx="32559">
                  <c:v>-82.757000000000005</c:v>
                </c:pt>
                <c:pt idx="32560">
                  <c:v>-82.754999999999995</c:v>
                </c:pt>
                <c:pt idx="32561">
                  <c:v>-82.753</c:v>
                </c:pt>
                <c:pt idx="32562">
                  <c:v>-82.751000000000005</c:v>
                </c:pt>
                <c:pt idx="32563">
                  <c:v>-82.748999999999995</c:v>
                </c:pt>
                <c:pt idx="32564">
                  <c:v>-82.747</c:v>
                </c:pt>
                <c:pt idx="32565">
                  <c:v>-82.745000000000005</c:v>
                </c:pt>
                <c:pt idx="32566">
                  <c:v>-82.742999999999995</c:v>
                </c:pt>
                <c:pt idx="32567">
                  <c:v>-82.741</c:v>
                </c:pt>
                <c:pt idx="32568">
                  <c:v>-82.739000000000004</c:v>
                </c:pt>
                <c:pt idx="32569">
                  <c:v>-82.736999999999995</c:v>
                </c:pt>
                <c:pt idx="32570">
                  <c:v>-82.734999999999999</c:v>
                </c:pt>
                <c:pt idx="32571">
                  <c:v>-82.733000000000004</c:v>
                </c:pt>
                <c:pt idx="32572">
                  <c:v>-82.730999999999995</c:v>
                </c:pt>
                <c:pt idx="32573">
                  <c:v>-82.728999999999999</c:v>
                </c:pt>
                <c:pt idx="32574">
                  <c:v>-82.727000000000004</c:v>
                </c:pt>
                <c:pt idx="32575">
                  <c:v>-82.724999999999994</c:v>
                </c:pt>
                <c:pt idx="32576">
                  <c:v>-82.722999999999999</c:v>
                </c:pt>
                <c:pt idx="32577">
                  <c:v>-82.721000000000004</c:v>
                </c:pt>
                <c:pt idx="32578">
                  <c:v>-82.718999999999994</c:v>
                </c:pt>
                <c:pt idx="32579">
                  <c:v>-82.716999999999999</c:v>
                </c:pt>
                <c:pt idx="32580">
                  <c:v>-82.715000000000003</c:v>
                </c:pt>
                <c:pt idx="32581">
                  <c:v>-82.712999999999994</c:v>
                </c:pt>
                <c:pt idx="32582">
                  <c:v>-82.710999999999999</c:v>
                </c:pt>
                <c:pt idx="32583">
                  <c:v>-82.709000000000003</c:v>
                </c:pt>
                <c:pt idx="32584">
                  <c:v>-82.706999999999994</c:v>
                </c:pt>
                <c:pt idx="32585">
                  <c:v>-82.704999999999998</c:v>
                </c:pt>
                <c:pt idx="32586">
                  <c:v>-82.703000000000003</c:v>
                </c:pt>
                <c:pt idx="32587">
                  <c:v>-82.700999999999993</c:v>
                </c:pt>
                <c:pt idx="32588">
                  <c:v>-82.698999999999998</c:v>
                </c:pt>
                <c:pt idx="32589">
                  <c:v>-82.697000000000003</c:v>
                </c:pt>
                <c:pt idx="32590">
                  <c:v>-82.694999999999993</c:v>
                </c:pt>
                <c:pt idx="32591">
                  <c:v>-82.692999999999998</c:v>
                </c:pt>
                <c:pt idx="32592">
                  <c:v>-82.691000000000003</c:v>
                </c:pt>
                <c:pt idx="32593">
                  <c:v>-82.688999999999993</c:v>
                </c:pt>
                <c:pt idx="32594">
                  <c:v>-82.686999999999998</c:v>
                </c:pt>
                <c:pt idx="32595">
                  <c:v>-82.685000000000002</c:v>
                </c:pt>
                <c:pt idx="32596">
                  <c:v>-82.683000000000007</c:v>
                </c:pt>
                <c:pt idx="32597">
                  <c:v>-82.680999999999997</c:v>
                </c:pt>
                <c:pt idx="32598">
                  <c:v>-82.679000000000002</c:v>
                </c:pt>
                <c:pt idx="32599">
                  <c:v>-82.677000000000007</c:v>
                </c:pt>
                <c:pt idx="32600">
                  <c:v>-82.674999999999997</c:v>
                </c:pt>
                <c:pt idx="32601">
                  <c:v>-82.673000000000002</c:v>
                </c:pt>
                <c:pt idx="32602">
                  <c:v>-82.671000000000006</c:v>
                </c:pt>
                <c:pt idx="32603">
                  <c:v>-82.668999999999997</c:v>
                </c:pt>
                <c:pt idx="32604">
                  <c:v>-82.667000000000002</c:v>
                </c:pt>
                <c:pt idx="32605">
                  <c:v>-82.665000000000006</c:v>
                </c:pt>
                <c:pt idx="32606">
                  <c:v>-82.662999999999997</c:v>
                </c:pt>
                <c:pt idx="32607">
                  <c:v>-82.661000000000001</c:v>
                </c:pt>
                <c:pt idx="32608">
                  <c:v>-82.659000000000006</c:v>
                </c:pt>
                <c:pt idx="32609">
                  <c:v>-82.656999999999996</c:v>
                </c:pt>
                <c:pt idx="32610">
                  <c:v>-82.655000000000001</c:v>
                </c:pt>
                <c:pt idx="32611">
                  <c:v>-82.653000000000006</c:v>
                </c:pt>
                <c:pt idx="32612">
                  <c:v>-82.650999999999996</c:v>
                </c:pt>
                <c:pt idx="32613">
                  <c:v>-82.649000000000001</c:v>
                </c:pt>
                <c:pt idx="32614">
                  <c:v>-82.647000000000006</c:v>
                </c:pt>
                <c:pt idx="32615">
                  <c:v>-82.644999999999996</c:v>
                </c:pt>
                <c:pt idx="32616">
                  <c:v>-82.643000000000001</c:v>
                </c:pt>
                <c:pt idx="32617">
                  <c:v>-82.641000000000005</c:v>
                </c:pt>
                <c:pt idx="32618">
                  <c:v>-82.638999999999996</c:v>
                </c:pt>
                <c:pt idx="32619">
                  <c:v>-82.637</c:v>
                </c:pt>
                <c:pt idx="32620">
                  <c:v>-82.635000000000005</c:v>
                </c:pt>
                <c:pt idx="32621">
                  <c:v>-82.632999999999996</c:v>
                </c:pt>
                <c:pt idx="32622">
                  <c:v>-82.631</c:v>
                </c:pt>
                <c:pt idx="32623">
                  <c:v>-82.629000000000005</c:v>
                </c:pt>
                <c:pt idx="32624">
                  <c:v>-82.626999999999995</c:v>
                </c:pt>
                <c:pt idx="32625">
                  <c:v>-82.625</c:v>
                </c:pt>
                <c:pt idx="32626">
                  <c:v>-82.623000000000005</c:v>
                </c:pt>
                <c:pt idx="32627">
                  <c:v>-82.620999999999995</c:v>
                </c:pt>
                <c:pt idx="32628">
                  <c:v>-82.619</c:v>
                </c:pt>
                <c:pt idx="32629">
                  <c:v>-82.617000000000004</c:v>
                </c:pt>
                <c:pt idx="32630">
                  <c:v>-82.614999999999995</c:v>
                </c:pt>
                <c:pt idx="32631">
                  <c:v>-82.613</c:v>
                </c:pt>
                <c:pt idx="32632">
                  <c:v>-82.611000000000004</c:v>
                </c:pt>
                <c:pt idx="32633">
                  <c:v>-82.608999999999995</c:v>
                </c:pt>
                <c:pt idx="32634">
                  <c:v>-82.606999999999999</c:v>
                </c:pt>
                <c:pt idx="32635">
                  <c:v>-82.605000000000004</c:v>
                </c:pt>
                <c:pt idx="32636">
                  <c:v>-82.602999999999994</c:v>
                </c:pt>
                <c:pt idx="32637">
                  <c:v>-82.600999999999999</c:v>
                </c:pt>
                <c:pt idx="32638">
                  <c:v>-82.599000000000004</c:v>
                </c:pt>
                <c:pt idx="32639">
                  <c:v>-82.596999999999994</c:v>
                </c:pt>
                <c:pt idx="32640">
                  <c:v>-82.594999999999999</c:v>
                </c:pt>
                <c:pt idx="32641">
                  <c:v>-82.593000000000004</c:v>
                </c:pt>
                <c:pt idx="32642">
                  <c:v>-82.590999999999994</c:v>
                </c:pt>
                <c:pt idx="32643">
                  <c:v>-82.588999999999999</c:v>
                </c:pt>
                <c:pt idx="32644">
                  <c:v>-82.587000000000003</c:v>
                </c:pt>
                <c:pt idx="32645">
                  <c:v>-82.584999999999994</c:v>
                </c:pt>
                <c:pt idx="32646">
                  <c:v>-82.582999999999998</c:v>
                </c:pt>
                <c:pt idx="32647">
                  <c:v>-82.581000000000003</c:v>
                </c:pt>
                <c:pt idx="32648">
                  <c:v>-82.578999999999994</c:v>
                </c:pt>
                <c:pt idx="32649">
                  <c:v>-82.576999999999998</c:v>
                </c:pt>
                <c:pt idx="32650">
                  <c:v>-82.575000000000003</c:v>
                </c:pt>
                <c:pt idx="32651">
                  <c:v>-82.572999999999993</c:v>
                </c:pt>
                <c:pt idx="32652">
                  <c:v>-82.570999999999998</c:v>
                </c:pt>
                <c:pt idx="32653">
                  <c:v>-82.569000000000003</c:v>
                </c:pt>
                <c:pt idx="32654">
                  <c:v>-82.566999999999993</c:v>
                </c:pt>
                <c:pt idx="32655">
                  <c:v>-82.564999999999998</c:v>
                </c:pt>
                <c:pt idx="32656">
                  <c:v>-82.563000000000002</c:v>
                </c:pt>
                <c:pt idx="32657">
                  <c:v>-82.561000000000007</c:v>
                </c:pt>
                <c:pt idx="32658">
                  <c:v>-82.558999999999997</c:v>
                </c:pt>
                <c:pt idx="32659">
                  <c:v>-82.557000000000002</c:v>
                </c:pt>
                <c:pt idx="32660">
                  <c:v>-82.555000000000007</c:v>
                </c:pt>
                <c:pt idx="32661">
                  <c:v>-82.552999999999997</c:v>
                </c:pt>
                <c:pt idx="32662">
                  <c:v>-82.551000000000002</c:v>
                </c:pt>
                <c:pt idx="32663">
                  <c:v>-82.549000000000007</c:v>
                </c:pt>
                <c:pt idx="32664">
                  <c:v>-82.546999999999997</c:v>
                </c:pt>
                <c:pt idx="32665">
                  <c:v>-82.545000000000002</c:v>
                </c:pt>
                <c:pt idx="32666">
                  <c:v>-82.543000000000006</c:v>
                </c:pt>
                <c:pt idx="32667">
                  <c:v>-82.540999999999997</c:v>
                </c:pt>
                <c:pt idx="32668">
                  <c:v>-82.539000000000001</c:v>
                </c:pt>
                <c:pt idx="32669">
                  <c:v>-82.537000000000006</c:v>
                </c:pt>
                <c:pt idx="32670">
                  <c:v>-82.534999999999997</c:v>
                </c:pt>
                <c:pt idx="32671">
                  <c:v>-82.533000000000001</c:v>
                </c:pt>
                <c:pt idx="32672">
                  <c:v>-82.531000000000006</c:v>
                </c:pt>
                <c:pt idx="32673">
                  <c:v>-82.528999999999996</c:v>
                </c:pt>
                <c:pt idx="32674">
                  <c:v>-82.527000000000001</c:v>
                </c:pt>
                <c:pt idx="32675">
                  <c:v>-82.525000000000006</c:v>
                </c:pt>
                <c:pt idx="32676">
                  <c:v>-82.522999999999996</c:v>
                </c:pt>
                <c:pt idx="32677">
                  <c:v>-82.521000000000001</c:v>
                </c:pt>
                <c:pt idx="32678">
                  <c:v>-82.519000000000005</c:v>
                </c:pt>
                <c:pt idx="32679">
                  <c:v>-82.516999999999996</c:v>
                </c:pt>
                <c:pt idx="32680">
                  <c:v>-82.515000000000001</c:v>
                </c:pt>
                <c:pt idx="32681">
                  <c:v>-82.513000000000005</c:v>
                </c:pt>
                <c:pt idx="32682">
                  <c:v>-82.510999999999996</c:v>
                </c:pt>
                <c:pt idx="32683">
                  <c:v>-82.509</c:v>
                </c:pt>
                <c:pt idx="32684">
                  <c:v>-82.507000000000005</c:v>
                </c:pt>
                <c:pt idx="32685">
                  <c:v>-82.504999999999995</c:v>
                </c:pt>
                <c:pt idx="32686">
                  <c:v>-82.503</c:v>
                </c:pt>
                <c:pt idx="32687">
                  <c:v>-82.501000000000005</c:v>
                </c:pt>
                <c:pt idx="32688">
                  <c:v>-82.498999999999995</c:v>
                </c:pt>
                <c:pt idx="32689">
                  <c:v>-82.497</c:v>
                </c:pt>
                <c:pt idx="32690">
                  <c:v>-82.495000000000005</c:v>
                </c:pt>
                <c:pt idx="32691">
                  <c:v>-82.492999999999995</c:v>
                </c:pt>
                <c:pt idx="32692">
                  <c:v>-82.491</c:v>
                </c:pt>
                <c:pt idx="32693">
                  <c:v>-82.489000000000004</c:v>
                </c:pt>
                <c:pt idx="32694">
                  <c:v>-82.486999999999995</c:v>
                </c:pt>
                <c:pt idx="32695">
                  <c:v>-82.484999999999999</c:v>
                </c:pt>
                <c:pt idx="32696">
                  <c:v>-82.483000000000004</c:v>
                </c:pt>
                <c:pt idx="32697">
                  <c:v>-82.480999999999995</c:v>
                </c:pt>
                <c:pt idx="32698">
                  <c:v>-82.478999999999999</c:v>
                </c:pt>
                <c:pt idx="32699">
                  <c:v>-82.477000000000004</c:v>
                </c:pt>
                <c:pt idx="32700">
                  <c:v>-82.474999999999994</c:v>
                </c:pt>
                <c:pt idx="32701">
                  <c:v>-82.472999999999999</c:v>
                </c:pt>
                <c:pt idx="32702">
                  <c:v>-82.471000000000004</c:v>
                </c:pt>
                <c:pt idx="32703">
                  <c:v>-82.468999999999994</c:v>
                </c:pt>
                <c:pt idx="32704">
                  <c:v>-82.466999999999999</c:v>
                </c:pt>
                <c:pt idx="32705">
                  <c:v>-82.465000000000003</c:v>
                </c:pt>
                <c:pt idx="32706">
                  <c:v>-82.462999999999994</c:v>
                </c:pt>
                <c:pt idx="32707">
                  <c:v>-82.460999999999999</c:v>
                </c:pt>
                <c:pt idx="32708">
                  <c:v>-82.459000000000003</c:v>
                </c:pt>
                <c:pt idx="32709">
                  <c:v>-82.456999999999994</c:v>
                </c:pt>
                <c:pt idx="32710">
                  <c:v>-82.454999999999998</c:v>
                </c:pt>
                <c:pt idx="32711">
                  <c:v>-82.453000000000003</c:v>
                </c:pt>
                <c:pt idx="32712">
                  <c:v>-82.450999999999993</c:v>
                </c:pt>
                <c:pt idx="32713">
                  <c:v>-82.448999999999998</c:v>
                </c:pt>
                <c:pt idx="32714">
                  <c:v>-82.447000000000003</c:v>
                </c:pt>
                <c:pt idx="32715">
                  <c:v>-82.444999999999993</c:v>
                </c:pt>
                <c:pt idx="32716">
                  <c:v>-82.442999999999998</c:v>
                </c:pt>
                <c:pt idx="32717">
                  <c:v>-82.441000000000003</c:v>
                </c:pt>
                <c:pt idx="32718">
                  <c:v>-82.438999999999993</c:v>
                </c:pt>
                <c:pt idx="32719">
                  <c:v>-82.436999999999998</c:v>
                </c:pt>
                <c:pt idx="32720">
                  <c:v>-82.435000000000002</c:v>
                </c:pt>
                <c:pt idx="32721">
                  <c:v>-82.433000000000007</c:v>
                </c:pt>
                <c:pt idx="32722">
                  <c:v>-82.430999999999997</c:v>
                </c:pt>
                <c:pt idx="32723">
                  <c:v>-82.429000000000002</c:v>
                </c:pt>
                <c:pt idx="32724">
                  <c:v>-82.427000000000007</c:v>
                </c:pt>
                <c:pt idx="32725">
                  <c:v>-82.424999999999997</c:v>
                </c:pt>
                <c:pt idx="32726">
                  <c:v>-82.423000000000002</c:v>
                </c:pt>
                <c:pt idx="32727">
                  <c:v>-82.421000000000006</c:v>
                </c:pt>
                <c:pt idx="32728">
                  <c:v>-82.418999999999997</c:v>
                </c:pt>
                <c:pt idx="32729">
                  <c:v>-82.417000000000002</c:v>
                </c:pt>
                <c:pt idx="32730">
                  <c:v>-82.415000000000006</c:v>
                </c:pt>
                <c:pt idx="32731">
                  <c:v>-82.412999999999997</c:v>
                </c:pt>
                <c:pt idx="32732">
                  <c:v>-82.411000000000001</c:v>
                </c:pt>
                <c:pt idx="32733">
                  <c:v>-82.409000000000006</c:v>
                </c:pt>
                <c:pt idx="32734">
                  <c:v>-82.406999999999996</c:v>
                </c:pt>
                <c:pt idx="32735">
                  <c:v>-82.405000000000001</c:v>
                </c:pt>
                <c:pt idx="32736">
                  <c:v>-82.403000000000006</c:v>
                </c:pt>
                <c:pt idx="32737">
                  <c:v>-82.400999999999996</c:v>
                </c:pt>
                <c:pt idx="32738">
                  <c:v>-82.399000000000001</c:v>
                </c:pt>
                <c:pt idx="32739">
                  <c:v>-82.397000000000006</c:v>
                </c:pt>
                <c:pt idx="32740">
                  <c:v>-82.394999999999996</c:v>
                </c:pt>
                <c:pt idx="32741">
                  <c:v>-82.393000000000001</c:v>
                </c:pt>
                <c:pt idx="32742">
                  <c:v>-82.391000000000005</c:v>
                </c:pt>
                <c:pt idx="32743">
                  <c:v>-82.388999999999996</c:v>
                </c:pt>
                <c:pt idx="32744">
                  <c:v>-82.387</c:v>
                </c:pt>
                <c:pt idx="32745">
                  <c:v>-82.385000000000005</c:v>
                </c:pt>
                <c:pt idx="32746">
                  <c:v>-82.382999999999996</c:v>
                </c:pt>
                <c:pt idx="32747">
                  <c:v>-82.381</c:v>
                </c:pt>
                <c:pt idx="32748">
                  <c:v>-82.379000000000005</c:v>
                </c:pt>
                <c:pt idx="32749">
                  <c:v>-82.376999999999995</c:v>
                </c:pt>
                <c:pt idx="32750">
                  <c:v>-82.375</c:v>
                </c:pt>
                <c:pt idx="32751">
                  <c:v>-82.373000000000005</c:v>
                </c:pt>
                <c:pt idx="32752">
                  <c:v>-82.370999999999995</c:v>
                </c:pt>
                <c:pt idx="32753">
                  <c:v>-82.369</c:v>
                </c:pt>
                <c:pt idx="32754">
                  <c:v>-82.367000000000004</c:v>
                </c:pt>
                <c:pt idx="32755">
                  <c:v>-82.364999999999995</c:v>
                </c:pt>
                <c:pt idx="32756">
                  <c:v>-82.363</c:v>
                </c:pt>
                <c:pt idx="32757">
                  <c:v>-82.361000000000004</c:v>
                </c:pt>
                <c:pt idx="32758">
                  <c:v>-82.358999999999995</c:v>
                </c:pt>
                <c:pt idx="32759">
                  <c:v>-82.356999999999999</c:v>
                </c:pt>
                <c:pt idx="32760">
                  <c:v>-82.355000000000004</c:v>
                </c:pt>
                <c:pt idx="32761">
                  <c:v>-82.352999999999994</c:v>
                </c:pt>
                <c:pt idx="32762">
                  <c:v>-82.350999999999999</c:v>
                </c:pt>
                <c:pt idx="32763">
                  <c:v>-82.349000000000004</c:v>
                </c:pt>
                <c:pt idx="32764">
                  <c:v>-82.346999999999994</c:v>
                </c:pt>
                <c:pt idx="32765">
                  <c:v>-82.344999999999999</c:v>
                </c:pt>
                <c:pt idx="32766">
                  <c:v>-82.343000000000004</c:v>
                </c:pt>
                <c:pt idx="32767">
                  <c:v>-82.340999999999994</c:v>
                </c:pt>
                <c:pt idx="32768">
                  <c:v>-82.338999999999999</c:v>
                </c:pt>
                <c:pt idx="32769">
                  <c:v>-82.337000000000003</c:v>
                </c:pt>
                <c:pt idx="32770">
                  <c:v>-82.334999999999994</c:v>
                </c:pt>
                <c:pt idx="32771">
                  <c:v>-82.332999999999998</c:v>
                </c:pt>
                <c:pt idx="32772">
                  <c:v>-82.331000000000003</c:v>
                </c:pt>
                <c:pt idx="32773">
                  <c:v>-82.328999999999994</c:v>
                </c:pt>
                <c:pt idx="32774">
                  <c:v>-82.326999999999998</c:v>
                </c:pt>
                <c:pt idx="32775">
                  <c:v>-82.325000000000003</c:v>
                </c:pt>
                <c:pt idx="32776">
                  <c:v>-82.322999999999993</c:v>
                </c:pt>
                <c:pt idx="32777">
                  <c:v>-82.320999999999998</c:v>
                </c:pt>
                <c:pt idx="32778">
                  <c:v>-82.319000000000003</c:v>
                </c:pt>
                <c:pt idx="32779">
                  <c:v>-82.316999999999993</c:v>
                </c:pt>
                <c:pt idx="32780">
                  <c:v>-82.314999999999998</c:v>
                </c:pt>
                <c:pt idx="32781">
                  <c:v>-82.313000000000002</c:v>
                </c:pt>
                <c:pt idx="32782">
                  <c:v>-82.311000000000007</c:v>
                </c:pt>
                <c:pt idx="32783">
                  <c:v>-82.308999999999997</c:v>
                </c:pt>
                <c:pt idx="32784">
                  <c:v>-82.307000000000002</c:v>
                </c:pt>
                <c:pt idx="32785">
                  <c:v>-82.305000000000007</c:v>
                </c:pt>
                <c:pt idx="32786">
                  <c:v>-82.302999999999997</c:v>
                </c:pt>
                <c:pt idx="32787">
                  <c:v>-82.301000000000002</c:v>
                </c:pt>
                <c:pt idx="32788">
                  <c:v>-82.299000000000007</c:v>
                </c:pt>
                <c:pt idx="32789">
                  <c:v>-82.296999999999997</c:v>
                </c:pt>
                <c:pt idx="32790">
                  <c:v>-82.295000000000002</c:v>
                </c:pt>
                <c:pt idx="32791">
                  <c:v>-82.293000000000006</c:v>
                </c:pt>
                <c:pt idx="32792">
                  <c:v>-82.290999999999997</c:v>
                </c:pt>
                <c:pt idx="32793">
                  <c:v>-82.289000000000001</c:v>
                </c:pt>
                <c:pt idx="32794">
                  <c:v>-82.287000000000006</c:v>
                </c:pt>
                <c:pt idx="32795">
                  <c:v>-82.284999999999997</c:v>
                </c:pt>
                <c:pt idx="32796">
                  <c:v>-82.283000000000001</c:v>
                </c:pt>
                <c:pt idx="32797">
                  <c:v>-82.281000000000006</c:v>
                </c:pt>
                <c:pt idx="32798">
                  <c:v>-82.278999999999996</c:v>
                </c:pt>
                <c:pt idx="32799">
                  <c:v>-82.277000000000001</c:v>
                </c:pt>
                <c:pt idx="32800">
                  <c:v>-82.275000000000006</c:v>
                </c:pt>
                <c:pt idx="32801">
                  <c:v>-82.272999999999996</c:v>
                </c:pt>
                <c:pt idx="32802">
                  <c:v>-82.271000000000001</c:v>
                </c:pt>
                <c:pt idx="32803">
                  <c:v>-82.269000000000005</c:v>
                </c:pt>
                <c:pt idx="32804">
                  <c:v>-82.266999999999996</c:v>
                </c:pt>
                <c:pt idx="32805">
                  <c:v>-82.265000000000001</c:v>
                </c:pt>
                <c:pt idx="32806">
                  <c:v>-82.263000000000005</c:v>
                </c:pt>
                <c:pt idx="32807">
                  <c:v>-82.260999999999996</c:v>
                </c:pt>
                <c:pt idx="32808">
                  <c:v>-82.259</c:v>
                </c:pt>
                <c:pt idx="32809">
                  <c:v>-82.257000000000005</c:v>
                </c:pt>
                <c:pt idx="32810">
                  <c:v>-82.254999999999995</c:v>
                </c:pt>
                <c:pt idx="32811">
                  <c:v>-82.253</c:v>
                </c:pt>
                <c:pt idx="32812">
                  <c:v>-82.251000000000005</c:v>
                </c:pt>
                <c:pt idx="32813">
                  <c:v>-82.248999999999995</c:v>
                </c:pt>
                <c:pt idx="32814">
                  <c:v>-82.247</c:v>
                </c:pt>
                <c:pt idx="32815">
                  <c:v>-82.245000000000005</c:v>
                </c:pt>
                <c:pt idx="32816">
                  <c:v>-82.242999999999995</c:v>
                </c:pt>
                <c:pt idx="32817">
                  <c:v>-82.241</c:v>
                </c:pt>
                <c:pt idx="32818">
                  <c:v>-82.239000000000004</c:v>
                </c:pt>
                <c:pt idx="32819">
                  <c:v>-82.236999999999995</c:v>
                </c:pt>
                <c:pt idx="32820">
                  <c:v>-82.234999999999999</c:v>
                </c:pt>
                <c:pt idx="32821">
                  <c:v>-82.233000000000004</c:v>
                </c:pt>
                <c:pt idx="32822">
                  <c:v>-82.230999999999995</c:v>
                </c:pt>
                <c:pt idx="32823">
                  <c:v>-82.228999999999999</c:v>
                </c:pt>
                <c:pt idx="32824">
                  <c:v>-82.227000000000004</c:v>
                </c:pt>
                <c:pt idx="32825">
                  <c:v>-82.224999999999994</c:v>
                </c:pt>
                <c:pt idx="32826">
                  <c:v>-82.222999999999999</c:v>
                </c:pt>
                <c:pt idx="32827">
                  <c:v>-82.221000000000004</c:v>
                </c:pt>
                <c:pt idx="32828">
                  <c:v>-82.218999999999994</c:v>
                </c:pt>
                <c:pt idx="32829">
                  <c:v>-82.216999999999999</c:v>
                </c:pt>
                <c:pt idx="32830">
                  <c:v>-82.215000000000003</c:v>
                </c:pt>
                <c:pt idx="32831">
                  <c:v>-82.212999999999994</c:v>
                </c:pt>
                <c:pt idx="32832">
                  <c:v>-82.210999999999999</c:v>
                </c:pt>
                <c:pt idx="32833">
                  <c:v>-82.209000000000003</c:v>
                </c:pt>
                <c:pt idx="32834">
                  <c:v>-82.206999999999994</c:v>
                </c:pt>
                <c:pt idx="32835">
                  <c:v>-82.204999999999998</c:v>
                </c:pt>
                <c:pt idx="32836">
                  <c:v>-82.203000000000003</c:v>
                </c:pt>
                <c:pt idx="32837">
                  <c:v>-82.200999999999993</c:v>
                </c:pt>
                <c:pt idx="32838">
                  <c:v>-82.198999999999998</c:v>
                </c:pt>
                <c:pt idx="32839">
                  <c:v>-82.197000000000003</c:v>
                </c:pt>
                <c:pt idx="32840">
                  <c:v>-82.194999999999993</c:v>
                </c:pt>
                <c:pt idx="32841">
                  <c:v>-82.192999999999998</c:v>
                </c:pt>
                <c:pt idx="32842">
                  <c:v>-82.191000000000003</c:v>
                </c:pt>
                <c:pt idx="32843">
                  <c:v>-82.188999999999993</c:v>
                </c:pt>
                <c:pt idx="32844">
                  <c:v>-82.186999999999998</c:v>
                </c:pt>
                <c:pt idx="32845">
                  <c:v>-82.185000000000002</c:v>
                </c:pt>
                <c:pt idx="32846">
                  <c:v>-82.183000000000007</c:v>
                </c:pt>
                <c:pt idx="32847">
                  <c:v>-82.180999999999997</c:v>
                </c:pt>
                <c:pt idx="32848">
                  <c:v>-82.179000000000002</c:v>
                </c:pt>
                <c:pt idx="32849">
                  <c:v>-82.177000000000007</c:v>
                </c:pt>
                <c:pt idx="32850">
                  <c:v>-82.174999999999997</c:v>
                </c:pt>
                <c:pt idx="32851">
                  <c:v>-82.173000000000002</c:v>
                </c:pt>
                <c:pt idx="32852">
                  <c:v>-82.171000000000006</c:v>
                </c:pt>
                <c:pt idx="32853">
                  <c:v>-82.168999999999997</c:v>
                </c:pt>
                <c:pt idx="32854">
                  <c:v>-82.167000000000002</c:v>
                </c:pt>
                <c:pt idx="32855">
                  <c:v>-82.165000000000006</c:v>
                </c:pt>
                <c:pt idx="32856">
                  <c:v>-82.162999999999997</c:v>
                </c:pt>
                <c:pt idx="32857">
                  <c:v>-82.161000000000001</c:v>
                </c:pt>
                <c:pt idx="32858">
                  <c:v>-82.159000000000006</c:v>
                </c:pt>
                <c:pt idx="32859">
                  <c:v>-82.156999999999996</c:v>
                </c:pt>
                <c:pt idx="32860">
                  <c:v>-82.155000000000001</c:v>
                </c:pt>
                <c:pt idx="32861">
                  <c:v>-82.153000000000006</c:v>
                </c:pt>
                <c:pt idx="32862">
                  <c:v>-82.150999999999996</c:v>
                </c:pt>
                <c:pt idx="32863">
                  <c:v>-82.149000000000001</c:v>
                </c:pt>
                <c:pt idx="32864">
                  <c:v>-82.147000000000006</c:v>
                </c:pt>
                <c:pt idx="32865">
                  <c:v>-82.144999999999996</c:v>
                </c:pt>
                <c:pt idx="32866">
                  <c:v>-82.143000000000001</c:v>
                </c:pt>
                <c:pt idx="32867">
                  <c:v>-82.141000000000005</c:v>
                </c:pt>
                <c:pt idx="32868">
                  <c:v>-82.138999999999996</c:v>
                </c:pt>
                <c:pt idx="32869">
                  <c:v>-82.137</c:v>
                </c:pt>
                <c:pt idx="32870">
                  <c:v>-82.135000000000005</c:v>
                </c:pt>
                <c:pt idx="32871">
                  <c:v>-82.132999999999996</c:v>
                </c:pt>
                <c:pt idx="32872">
                  <c:v>-82.131</c:v>
                </c:pt>
                <c:pt idx="32873">
                  <c:v>-82.129000000000005</c:v>
                </c:pt>
                <c:pt idx="32874">
                  <c:v>-82.126999999999995</c:v>
                </c:pt>
                <c:pt idx="32875">
                  <c:v>-82.125</c:v>
                </c:pt>
                <c:pt idx="32876">
                  <c:v>-82.123000000000005</c:v>
                </c:pt>
                <c:pt idx="32877">
                  <c:v>-82.120999999999995</c:v>
                </c:pt>
                <c:pt idx="32878">
                  <c:v>-82.119</c:v>
                </c:pt>
                <c:pt idx="32879">
                  <c:v>-82.117000000000004</c:v>
                </c:pt>
                <c:pt idx="32880">
                  <c:v>-82.114999999999995</c:v>
                </c:pt>
                <c:pt idx="32881">
                  <c:v>-82.113</c:v>
                </c:pt>
                <c:pt idx="32882">
                  <c:v>-82.111000000000004</c:v>
                </c:pt>
                <c:pt idx="32883">
                  <c:v>-82.108999999999995</c:v>
                </c:pt>
                <c:pt idx="32884">
                  <c:v>-82.106999999999999</c:v>
                </c:pt>
                <c:pt idx="32885">
                  <c:v>-82.105000000000004</c:v>
                </c:pt>
                <c:pt idx="32886">
                  <c:v>-82.102999999999994</c:v>
                </c:pt>
                <c:pt idx="32887">
                  <c:v>-82.100999999999999</c:v>
                </c:pt>
                <c:pt idx="32888">
                  <c:v>-82.099000000000004</c:v>
                </c:pt>
                <c:pt idx="32889">
                  <c:v>-82.096999999999994</c:v>
                </c:pt>
                <c:pt idx="32890">
                  <c:v>-82.094999999999999</c:v>
                </c:pt>
                <c:pt idx="32891">
                  <c:v>-82.093000000000004</c:v>
                </c:pt>
                <c:pt idx="32892">
                  <c:v>-82.090999999999994</c:v>
                </c:pt>
                <c:pt idx="32893">
                  <c:v>-82.088999999999999</c:v>
                </c:pt>
                <c:pt idx="32894">
                  <c:v>-82.087000000000003</c:v>
                </c:pt>
                <c:pt idx="32895">
                  <c:v>-82.084999999999994</c:v>
                </c:pt>
                <c:pt idx="32896">
                  <c:v>-82.082999999999998</c:v>
                </c:pt>
                <c:pt idx="32897">
                  <c:v>-82.081000000000003</c:v>
                </c:pt>
                <c:pt idx="32898">
                  <c:v>-82.078999999999994</c:v>
                </c:pt>
                <c:pt idx="32899">
                  <c:v>-82.076999999999998</c:v>
                </c:pt>
                <c:pt idx="32900">
                  <c:v>-82.075000000000003</c:v>
                </c:pt>
                <c:pt idx="32901">
                  <c:v>-82.072999999999993</c:v>
                </c:pt>
                <c:pt idx="32902">
                  <c:v>-82.070999999999998</c:v>
                </c:pt>
                <c:pt idx="32903">
                  <c:v>-82.069000000000003</c:v>
                </c:pt>
                <c:pt idx="32904">
                  <c:v>-82.066999999999993</c:v>
                </c:pt>
                <c:pt idx="32905">
                  <c:v>-82.064999999999998</c:v>
                </c:pt>
                <c:pt idx="32906">
                  <c:v>-82.063000000000002</c:v>
                </c:pt>
                <c:pt idx="32907">
                  <c:v>-82.061000000000007</c:v>
                </c:pt>
                <c:pt idx="32908">
                  <c:v>-82.058999999999997</c:v>
                </c:pt>
                <c:pt idx="32909">
                  <c:v>-82.057000000000002</c:v>
                </c:pt>
                <c:pt idx="32910">
                  <c:v>-82.055000000000007</c:v>
                </c:pt>
                <c:pt idx="32911">
                  <c:v>-82.052999999999997</c:v>
                </c:pt>
                <c:pt idx="32912">
                  <c:v>-82.051000000000002</c:v>
                </c:pt>
                <c:pt idx="32913">
                  <c:v>-82.049000000000007</c:v>
                </c:pt>
                <c:pt idx="32914">
                  <c:v>-82.046999999999997</c:v>
                </c:pt>
                <c:pt idx="32915">
                  <c:v>-82.045000000000002</c:v>
                </c:pt>
                <c:pt idx="32916">
                  <c:v>-82.043000000000006</c:v>
                </c:pt>
                <c:pt idx="32917">
                  <c:v>-82.040999999999997</c:v>
                </c:pt>
                <c:pt idx="32918">
                  <c:v>-82.039000000000001</c:v>
                </c:pt>
                <c:pt idx="32919">
                  <c:v>-82.037000000000006</c:v>
                </c:pt>
                <c:pt idx="32920">
                  <c:v>-82.034999999999997</c:v>
                </c:pt>
                <c:pt idx="32921">
                  <c:v>-82.033000000000001</c:v>
                </c:pt>
                <c:pt idx="32922">
                  <c:v>-82.031000000000006</c:v>
                </c:pt>
                <c:pt idx="32923">
                  <c:v>-82.028999999999996</c:v>
                </c:pt>
                <c:pt idx="32924">
                  <c:v>-82.027000000000001</c:v>
                </c:pt>
                <c:pt idx="32925">
                  <c:v>-82.025000000000006</c:v>
                </c:pt>
                <c:pt idx="32926">
                  <c:v>-82.022999999999996</c:v>
                </c:pt>
                <c:pt idx="32927">
                  <c:v>-82.021000000000001</c:v>
                </c:pt>
                <c:pt idx="32928">
                  <c:v>-82.019000000000005</c:v>
                </c:pt>
                <c:pt idx="32929">
                  <c:v>-82.016999999999996</c:v>
                </c:pt>
                <c:pt idx="32930">
                  <c:v>-82.015000000000001</c:v>
                </c:pt>
                <c:pt idx="32931">
                  <c:v>-82.013000000000005</c:v>
                </c:pt>
                <c:pt idx="32932">
                  <c:v>-82.010999999999996</c:v>
                </c:pt>
                <c:pt idx="32933">
                  <c:v>-82.009</c:v>
                </c:pt>
                <c:pt idx="32934">
                  <c:v>-82.007000000000005</c:v>
                </c:pt>
                <c:pt idx="32935">
                  <c:v>-82.004999999999995</c:v>
                </c:pt>
                <c:pt idx="32936">
                  <c:v>-82.003</c:v>
                </c:pt>
                <c:pt idx="32937">
                  <c:v>-82.001000000000005</c:v>
                </c:pt>
                <c:pt idx="32938">
                  <c:v>-81.998999999999995</c:v>
                </c:pt>
                <c:pt idx="32939">
                  <c:v>-81.997</c:v>
                </c:pt>
                <c:pt idx="32940">
                  <c:v>-81.995000000000005</c:v>
                </c:pt>
                <c:pt idx="32941">
                  <c:v>-81.992999999999995</c:v>
                </c:pt>
                <c:pt idx="32942">
                  <c:v>-81.991</c:v>
                </c:pt>
                <c:pt idx="32943">
                  <c:v>-81.989000000000004</c:v>
                </c:pt>
                <c:pt idx="32944">
                  <c:v>-81.986999999999995</c:v>
                </c:pt>
                <c:pt idx="32945">
                  <c:v>-81.984999999999999</c:v>
                </c:pt>
                <c:pt idx="32946">
                  <c:v>-81.983000000000004</c:v>
                </c:pt>
                <c:pt idx="32947">
                  <c:v>-81.980999999999995</c:v>
                </c:pt>
                <c:pt idx="32948">
                  <c:v>-81.978999999999999</c:v>
                </c:pt>
                <c:pt idx="32949">
                  <c:v>-81.977000000000004</c:v>
                </c:pt>
                <c:pt idx="32950">
                  <c:v>-81.974999999999994</c:v>
                </c:pt>
                <c:pt idx="32951">
                  <c:v>-81.972999999999999</c:v>
                </c:pt>
                <c:pt idx="32952">
                  <c:v>-81.971000000000004</c:v>
                </c:pt>
                <c:pt idx="32953">
                  <c:v>-81.968999999999994</c:v>
                </c:pt>
                <c:pt idx="32954">
                  <c:v>-81.966999999999999</c:v>
                </c:pt>
                <c:pt idx="32955">
                  <c:v>-81.965000000000003</c:v>
                </c:pt>
                <c:pt idx="32956">
                  <c:v>-81.962999999999994</c:v>
                </c:pt>
                <c:pt idx="32957">
                  <c:v>-81.960999999999999</c:v>
                </c:pt>
                <c:pt idx="32958">
                  <c:v>-81.959000000000003</c:v>
                </c:pt>
                <c:pt idx="32959">
                  <c:v>-81.956999999999994</c:v>
                </c:pt>
                <c:pt idx="32960">
                  <c:v>-81.954999999999998</c:v>
                </c:pt>
                <c:pt idx="32961">
                  <c:v>-81.953000000000003</c:v>
                </c:pt>
                <c:pt idx="32962">
                  <c:v>-81.950999999999993</c:v>
                </c:pt>
                <c:pt idx="32963">
                  <c:v>-81.948999999999998</c:v>
                </c:pt>
                <c:pt idx="32964">
                  <c:v>-81.947000000000003</c:v>
                </c:pt>
                <c:pt idx="32965">
                  <c:v>-81.944999999999993</c:v>
                </c:pt>
                <c:pt idx="32966">
                  <c:v>-81.942999999999998</c:v>
                </c:pt>
                <c:pt idx="32967">
                  <c:v>-81.941000000000003</c:v>
                </c:pt>
                <c:pt idx="32968">
                  <c:v>-81.938999999999993</c:v>
                </c:pt>
                <c:pt idx="32969">
                  <c:v>-81.936999999999998</c:v>
                </c:pt>
                <c:pt idx="32970">
                  <c:v>-81.935000000000002</c:v>
                </c:pt>
                <c:pt idx="32971">
                  <c:v>-81.933000000000007</c:v>
                </c:pt>
                <c:pt idx="32972">
                  <c:v>-81.930999999999997</c:v>
                </c:pt>
                <c:pt idx="32973">
                  <c:v>-81.929000000000002</c:v>
                </c:pt>
                <c:pt idx="32974">
                  <c:v>-81.927000000000007</c:v>
                </c:pt>
                <c:pt idx="32975">
                  <c:v>-81.924999999999997</c:v>
                </c:pt>
                <c:pt idx="32976">
                  <c:v>-81.923000000000002</c:v>
                </c:pt>
                <c:pt idx="32977">
                  <c:v>-81.921000000000006</c:v>
                </c:pt>
                <c:pt idx="32978">
                  <c:v>-81.918999999999997</c:v>
                </c:pt>
                <c:pt idx="32979">
                  <c:v>-81.917000000000002</c:v>
                </c:pt>
                <c:pt idx="32980">
                  <c:v>-81.915000000000006</c:v>
                </c:pt>
                <c:pt idx="32981">
                  <c:v>-81.912999999999997</c:v>
                </c:pt>
                <c:pt idx="32982">
                  <c:v>-81.911000000000001</c:v>
                </c:pt>
                <c:pt idx="32983">
                  <c:v>-81.909000000000006</c:v>
                </c:pt>
                <c:pt idx="32984">
                  <c:v>-81.906999999999996</c:v>
                </c:pt>
                <c:pt idx="32985">
                  <c:v>-81.905000000000001</c:v>
                </c:pt>
                <c:pt idx="32986">
                  <c:v>-81.903000000000006</c:v>
                </c:pt>
                <c:pt idx="32987">
                  <c:v>-81.900999999999996</c:v>
                </c:pt>
                <c:pt idx="32988">
                  <c:v>-81.899000000000001</c:v>
                </c:pt>
                <c:pt idx="32989">
                  <c:v>-81.897000000000006</c:v>
                </c:pt>
                <c:pt idx="32990">
                  <c:v>-81.894999999999996</c:v>
                </c:pt>
                <c:pt idx="32991">
                  <c:v>-81.893000000000001</c:v>
                </c:pt>
                <c:pt idx="32992">
                  <c:v>-81.891000000000005</c:v>
                </c:pt>
                <c:pt idx="32993">
                  <c:v>-81.888999999999996</c:v>
                </c:pt>
                <c:pt idx="32994">
                  <c:v>-81.887</c:v>
                </c:pt>
                <c:pt idx="32995">
                  <c:v>-81.885000000000005</c:v>
                </c:pt>
                <c:pt idx="32996">
                  <c:v>-81.882999999999996</c:v>
                </c:pt>
                <c:pt idx="32997">
                  <c:v>-81.881</c:v>
                </c:pt>
                <c:pt idx="32998">
                  <c:v>-81.879000000000005</c:v>
                </c:pt>
                <c:pt idx="32999">
                  <c:v>-81.876999999999995</c:v>
                </c:pt>
                <c:pt idx="33000">
                  <c:v>-81.875</c:v>
                </c:pt>
                <c:pt idx="33001">
                  <c:v>-81.873000000000005</c:v>
                </c:pt>
                <c:pt idx="33002">
                  <c:v>-81.870999999999995</c:v>
                </c:pt>
                <c:pt idx="33003">
                  <c:v>-81.869</c:v>
                </c:pt>
                <c:pt idx="33004">
                  <c:v>-81.867000000000004</c:v>
                </c:pt>
                <c:pt idx="33005">
                  <c:v>-81.864999999999995</c:v>
                </c:pt>
                <c:pt idx="33006">
                  <c:v>-81.863</c:v>
                </c:pt>
                <c:pt idx="33007">
                  <c:v>-81.861000000000004</c:v>
                </c:pt>
                <c:pt idx="33008">
                  <c:v>-81.858999999999995</c:v>
                </c:pt>
                <c:pt idx="33009">
                  <c:v>-81.856999999999999</c:v>
                </c:pt>
                <c:pt idx="33010">
                  <c:v>-81.855000000000004</c:v>
                </c:pt>
                <c:pt idx="33011">
                  <c:v>-81.852999999999994</c:v>
                </c:pt>
                <c:pt idx="33012">
                  <c:v>-81.850999999999999</c:v>
                </c:pt>
                <c:pt idx="33013">
                  <c:v>-81.849000000000004</c:v>
                </c:pt>
                <c:pt idx="33014">
                  <c:v>-81.846999999999994</c:v>
                </c:pt>
                <c:pt idx="33015">
                  <c:v>-81.844999999999999</c:v>
                </c:pt>
                <c:pt idx="33016">
                  <c:v>-81.843000000000004</c:v>
                </c:pt>
                <c:pt idx="33017">
                  <c:v>-81.840999999999994</c:v>
                </c:pt>
                <c:pt idx="33018">
                  <c:v>-81.838999999999999</c:v>
                </c:pt>
                <c:pt idx="33019">
                  <c:v>-81.837000000000003</c:v>
                </c:pt>
                <c:pt idx="33020">
                  <c:v>-81.834999999999994</c:v>
                </c:pt>
                <c:pt idx="33021">
                  <c:v>-81.832999999999998</c:v>
                </c:pt>
                <c:pt idx="33022">
                  <c:v>-81.831000000000003</c:v>
                </c:pt>
                <c:pt idx="33023">
                  <c:v>-81.828999999999994</c:v>
                </c:pt>
                <c:pt idx="33024">
                  <c:v>-81.826999999999998</c:v>
                </c:pt>
                <c:pt idx="33025">
                  <c:v>-81.825000000000003</c:v>
                </c:pt>
                <c:pt idx="33026">
                  <c:v>-81.822999999999993</c:v>
                </c:pt>
                <c:pt idx="33027">
                  <c:v>-81.820999999999998</c:v>
                </c:pt>
                <c:pt idx="33028">
                  <c:v>-81.819000000000003</c:v>
                </c:pt>
                <c:pt idx="33029">
                  <c:v>-81.816999999999993</c:v>
                </c:pt>
                <c:pt idx="33030">
                  <c:v>-81.814999999999998</c:v>
                </c:pt>
                <c:pt idx="33031">
                  <c:v>-81.813000000000002</c:v>
                </c:pt>
                <c:pt idx="33032">
                  <c:v>-81.811000000000007</c:v>
                </c:pt>
                <c:pt idx="33033">
                  <c:v>-81.808999999999997</c:v>
                </c:pt>
                <c:pt idx="33034">
                  <c:v>-81.807000000000002</c:v>
                </c:pt>
                <c:pt idx="33035">
                  <c:v>-81.805000000000007</c:v>
                </c:pt>
                <c:pt idx="33036">
                  <c:v>-81.802999999999997</c:v>
                </c:pt>
                <c:pt idx="33037">
                  <c:v>-81.801000000000002</c:v>
                </c:pt>
                <c:pt idx="33038">
                  <c:v>-81.799000000000007</c:v>
                </c:pt>
                <c:pt idx="33039">
                  <c:v>-81.796999999999997</c:v>
                </c:pt>
                <c:pt idx="33040">
                  <c:v>-81.795000000000002</c:v>
                </c:pt>
                <c:pt idx="33041">
                  <c:v>-81.793000000000006</c:v>
                </c:pt>
                <c:pt idx="33042">
                  <c:v>-81.790999999999997</c:v>
                </c:pt>
                <c:pt idx="33043">
                  <c:v>-81.789000000000001</c:v>
                </c:pt>
                <c:pt idx="33044">
                  <c:v>-81.787000000000006</c:v>
                </c:pt>
                <c:pt idx="33045">
                  <c:v>-81.784999999999997</c:v>
                </c:pt>
                <c:pt idx="33046">
                  <c:v>-81.783000000000001</c:v>
                </c:pt>
                <c:pt idx="33047">
                  <c:v>-81.781000000000006</c:v>
                </c:pt>
                <c:pt idx="33048">
                  <c:v>-81.778999999999996</c:v>
                </c:pt>
                <c:pt idx="33049">
                  <c:v>-81.777000000000001</c:v>
                </c:pt>
                <c:pt idx="33050">
                  <c:v>-81.775000000000006</c:v>
                </c:pt>
                <c:pt idx="33051">
                  <c:v>-81.772999999999996</c:v>
                </c:pt>
                <c:pt idx="33052">
                  <c:v>-81.771000000000001</c:v>
                </c:pt>
                <c:pt idx="33053">
                  <c:v>-81.769000000000005</c:v>
                </c:pt>
                <c:pt idx="33054">
                  <c:v>-81.766999999999996</c:v>
                </c:pt>
                <c:pt idx="33055">
                  <c:v>-81.765000000000001</c:v>
                </c:pt>
                <c:pt idx="33056">
                  <c:v>-81.763000000000005</c:v>
                </c:pt>
                <c:pt idx="33057">
                  <c:v>-81.760999999999996</c:v>
                </c:pt>
                <c:pt idx="33058">
                  <c:v>-81.759</c:v>
                </c:pt>
                <c:pt idx="33059">
                  <c:v>-81.757000000000005</c:v>
                </c:pt>
                <c:pt idx="33060">
                  <c:v>-81.754999999999995</c:v>
                </c:pt>
                <c:pt idx="33061">
                  <c:v>-81.753</c:v>
                </c:pt>
                <c:pt idx="33062">
                  <c:v>-81.751000000000005</c:v>
                </c:pt>
                <c:pt idx="33063">
                  <c:v>-81.748999999999995</c:v>
                </c:pt>
                <c:pt idx="33064">
                  <c:v>-81.747</c:v>
                </c:pt>
                <c:pt idx="33065">
                  <c:v>-81.745000000000005</c:v>
                </c:pt>
                <c:pt idx="33066">
                  <c:v>-81.742999999999995</c:v>
                </c:pt>
                <c:pt idx="33067">
                  <c:v>-81.741</c:v>
                </c:pt>
                <c:pt idx="33068">
                  <c:v>-81.739000000000004</c:v>
                </c:pt>
                <c:pt idx="33069">
                  <c:v>-81.736999999999995</c:v>
                </c:pt>
                <c:pt idx="33070">
                  <c:v>-81.734999999999999</c:v>
                </c:pt>
                <c:pt idx="33071">
                  <c:v>-81.733000000000004</c:v>
                </c:pt>
                <c:pt idx="33072">
                  <c:v>-81.730999999999995</c:v>
                </c:pt>
                <c:pt idx="33073">
                  <c:v>-81.728999999999999</c:v>
                </c:pt>
                <c:pt idx="33074">
                  <c:v>-81.727000000000004</c:v>
                </c:pt>
                <c:pt idx="33075">
                  <c:v>-81.724999999999994</c:v>
                </c:pt>
                <c:pt idx="33076">
                  <c:v>-81.722999999999999</c:v>
                </c:pt>
                <c:pt idx="33077">
                  <c:v>-81.721000000000004</c:v>
                </c:pt>
                <c:pt idx="33078">
                  <c:v>-81.718999999999994</c:v>
                </c:pt>
                <c:pt idx="33079">
                  <c:v>-81.716999999999999</c:v>
                </c:pt>
                <c:pt idx="33080">
                  <c:v>-81.715000000000003</c:v>
                </c:pt>
                <c:pt idx="33081">
                  <c:v>-81.712999999999994</c:v>
                </c:pt>
                <c:pt idx="33082">
                  <c:v>-81.710999999999999</c:v>
                </c:pt>
                <c:pt idx="33083">
                  <c:v>-81.709000000000003</c:v>
                </c:pt>
                <c:pt idx="33084">
                  <c:v>-81.706999999999994</c:v>
                </c:pt>
                <c:pt idx="33085">
                  <c:v>-81.704999999999998</c:v>
                </c:pt>
                <c:pt idx="33086">
                  <c:v>-81.703000000000003</c:v>
                </c:pt>
                <c:pt idx="33087">
                  <c:v>-81.700999999999993</c:v>
                </c:pt>
                <c:pt idx="33088">
                  <c:v>-81.698999999999998</c:v>
                </c:pt>
                <c:pt idx="33089">
                  <c:v>-81.697000000000003</c:v>
                </c:pt>
                <c:pt idx="33090">
                  <c:v>-81.694999999999993</c:v>
                </c:pt>
                <c:pt idx="33091">
                  <c:v>-81.692999999999998</c:v>
                </c:pt>
                <c:pt idx="33092">
                  <c:v>-81.691000000000003</c:v>
                </c:pt>
                <c:pt idx="33093">
                  <c:v>-81.688999999999993</c:v>
                </c:pt>
                <c:pt idx="33094">
                  <c:v>-81.686999999999998</c:v>
                </c:pt>
                <c:pt idx="33095">
                  <c:v>-81.685000000000002</c:v>
                </c:pt>
                <c:pt idx="33096">
                  <c:v>-81.683000000000007</c:v>
                </c:pt>
                <c:pt idx="33097">
                  <c:v>-81.680999999999997</c:v>
                </c:pt>
                <c:pt idx="33098">
                  <c:v>-81.679000000000002</c:v>
                </c:pt>
                <c:pt idx="33099">
                  <c:v>-81.677000000000007</c:v>
                </c:pt>
                <c:pt idx="33100">
                  <c:v>-81.674999999999997</c:v>
                </c:pt>
                <c:pt idx="33101">
                  <c:v>-81.673000000000002</c:v>
                </c:pt>
                <c:pt idx="33102">
                  <c:v>-81.671000000000006</c:v>
                </c:pt>
                <c:pt idx="33103">
                  <c:v>-81.668999999999997</c:v>
                </c:pt>
                <c:pt idx="33104">
                  <c:v>-81.667000000000002</c:v>
                </c:pt>
                <c:pt idx="33105">
                  <c:v>-81.665000000000006</c:v>
                </c:pt>
                <c:pt idx="33106">
                  <c:v>-81.662999999999997</c:v>
                </c:pt>
                <c:pt idx="33107">
                  <c:v>-81.661000000000001</c:v>
                </c:pt>
                <c:pt idx="33108">
                  <c:v>-81.659000000000006</c:v>
                </c:pt>
                <c:pt idx="33109">
                  <c:v>-81.656999999999996</c:v>
                </c:pt>
                <c:pt idx="33110">
                  <c:v>-81.655000000000001</c:v>
                </c:pt>
                <c:pt idx="33111">
                  <c:v>-81.653000000000006</c:v>
                </c:pt>
                <c:pt idx="33112">
                  <c:v>-81.650999999999996</c:v>
                </c:pt>
                <c:pt idx="33113">
                  <c:v>-81.649000000000001</c:v>
                </c:pt>
                <c:pt idx="33114">
                  <c:v>-81.647000000000006</c:v>
                </c:pt>
                <c:pt idx="33115">
                  <c:v>-81.644999999999996</c:v>
                </c:pt>
                <c:pt idx="33116">
                  <c:v>-81.643000000000001</c:v>
                </c:pt>
                <c:pt idx="33117">
                  <c:v>-81.641000000000005</c:v>
                </c:pt>
                <c:pt idx="33118">
                  <c:v>-81.638999999999996</c:v>
                </c:pt>
                <c:pt idx="33119">
                  <c:v>-81.637</c:v>
                </c:pt>
                <c:pt idx="33120">
                  <c:v>-81.635000000000005</c:v>
                </c:pt>
                <c:pt idx="33121">
                  <c:v>-81.632999999999996</c:v>
                </c:pt>
                <c:pt idx="33122">
                  <c:v>-81.631</c:v>
                </c:pt>
                <c:pt idx="33123">
                  <c:v>-81.629000000000005</c:v>
                </c:pt>
                <c:pt idx="33124">
                  <c:v>-81.626999999999995</c:v>
                </c:pt>
                <c:pt idx="33125">
                  <c:v>-81.625</c:v>
                </c:pt>
                <c:pt idx="33126">
                  <c:v>-81.623000000000005</c:v>
                </c:pt>
                <c:pt idx="33127">
                  <c:v>-81.620999999999995</c:v>
                </c:pt>
                <c:pt idx="33128">
                  <c:v>-81.619</c:v>
                </c:pt>
                <c:pt idx="33129">
                  <c:v>-81.617000000000004</c:v>
                </c:pt>
                <c:pt idx="33130">
                  <c:v>-81.614999999999995</c:v>
                </c:pt>
                <c:pt idx="33131">
                  <c:v>-81.613</c:v>
                </c:pt>
                <c:pt idx="33132">
                  <c:v>-81.611000000000004</c:v>
                </c:pt>
                <c:pt idx="33133">
                  <c:v>-81.608999999999995</c:v>
                </c:pt>
                <c:pt idx="33134">
                  <c:v>-81.606999999999999</c:v>
                </c:pt>
                <c:pt idx="33135">
                  <c:v>-81.605000000000004</c:v>
                </c:pt>
                <c:pt idx="33136">
                  <c:v>-81.602999999999994</c:v>
                </c:pt>
                <c:pt idx="33137">
                  <c:v>-81.600999999999999</c:v>
                </c:pt>
                <c:pt idx="33138">
                  <c:v>-81.599000000000004</c:v>
                </c:pt>
                <c:pt idx="33139">
                  <c:v>-81.596999999999994</c:v>
                </c:pt>
                <c:pt idx="33140">
                  <c:v>-81.594999999999999</c:v>
                </c:pt>
                <c:pt idx="33141">
                  <c:v>-81.593000000000004</c:v>
                </c:pt>
                <c:pt idx="33142">
                  <c:v>-81.590999999999994</c:v>
                </c:pt>
                <c:pt idx="33143">
                  <c:v>-81.588999999999999</c:v>
                </c:pt>
                <c:pt idx="33144">
                  <c:v>-81.587000000000003</c:v>
                </c:pt>
                <c:pt idx="33145">
                  <c:v>-81.584999999999994</c:v>
                </c:pt>
                <c:pt idx="33146">
                  <c:v>-81.582999999999998</c:v>
                </c:pt>
                <c:pt idx="33147">
                  <c:v>-81.581000000000003</c:v>
                </c:pt>
                <c:pt idx="33148">
                  <c:v>-81.578999999999994</c:v>
                </c:pt>
                <c:pt idx="33149">
                  <c:v>-81.576999999999998</c:v>
                </c:pt>
                <c:pt idx="33150">
                  <c:v>-81.575000000000003</c:v>
                </c:pt>
                <c:pt idx="33151">
                  <c:v>-81.572999999999993</c:v>
                </c:pt>
                <c:pt idx="33152">
                  <c:v>-81.570999999999998</c:v>
                </c:pt>
                <c:pt idx="33153">
                  <c:v>-81.569000000000003</c:v>
                </c:pt>
                <c:pt idx="33154">
                  <c:v>-81.566999999999993</c:v>
                </c:pt>
                <c:pt idx="33155">
                  <c:v>-81.564999999999998</c:v>
                </c:pt>
                <c:pt idx="33156">
                  <c:v>-81.563000000000002</c:v>
                </c:pt>
                <c:pt idx="33157">
                  <c:v>-81.561000000000007</c:v>
                </c:pt>
                <c:pt idx="33158">
                  <c:v>-81.558999999999997</c:v>
                </c:pt>
                <c:pt idx="33159">
                  <c:v>-81.557000000000002</c:v>
                </c:pt>
                <c:pt idx="33160">
                  <c:v>-81.555000000000007</c:v>
                </c:pt>
                <c:pt idx="33161">
                  <c:v>-81.552999999999997</c:v>
                </c:pt>
                <c:pt idx="33162">
                  <c:v>-81.551000000000002</c:v>
                </c:pt>
                <c:pt idx="33163">
                  <c:v>-81.549000000000007</c:v>
                </c:pt>
                <c:pt idx="33164">
                  <c:v>-81.546999999999997</c:v>
                </c:pt>
                <c:pt idx="33165">
                  <c:v>-81.545000000000002</c:v>
                </c:pt>
                <c:pt idx="33166">
                  <c:v>-81.543000000000006</c:v>
                </c:pt>
                <c:pt idx="33167">
                  <c:v>-81.540999999999997</c:v>
                </c:pt>
                <c:pt idx="33168">
                  <c:v>-81.539000000000001</c:v>
                </c:pt>
                <c:pt idx="33169">
                  <c:v>-81.537000000000006</c:v>
                </c:pt>
                <c:pt idx="33170">
                  <c:v>-81.534999999999997</c:v>
                </c:pt>
                <c:pt idx="33171">
                  <c:v>-81.533000000000001</c:v>
                </c:pt>
                <c:pt idx="33172">
                  <c:v>-81.531000000000006</c:v>
                </c:pt>
                <c:pt idx="33173">
                  <c:v>-81.528999999999996</c:v>
                </c:pt>
                <c:pt idx="33174">
                  <c:v>-81.527000000000001</c:v>
                </c:pt>
                <c:pt idx="33175">
                  <c:v>-81.525000000000006</c:v>
                </c:pt>
                <c:pt idx="33176">
                  <c:v>-81.522999999999996</c:v>
                </c:pt>
                <c:pt idx="33177">
                  <c:v>-81.521000000000001</c:v>
                </c:pt>
                <c:pt idx="33178">
                  <c:v>-81.519000000000005</c:v>
                </c:pt>
                <c:pt idx="33179">
                  <c:v>-81.516999999999996</c:v>
                </c:pt>
                <c:pt idx="33180">
                  <c:v>-81.515000000000001</c:v>
                </c:pt>
                <c:pt idx="33181">
                  <c:v>-81.513000000000005</c:v>
                </c:pt>
                <c:pt idx="33182">
                  <c:v>-81.510999999999996</c:v>
                </c:pt>
                <c:pt idx="33183">
                  <c:v>-81.509</c:v>
                </c:pt>
                <c:pt idx="33184">
                  <c:v>-81.507000000000005</c:v>
                </c:pt>
                <c:pt idx="33185">
                  <c:v>-81.504999999999995</c:v>
                </c:pt>
                <c:pt idx="33186">
                  <c:v>-81.503</c:v>
                </c:pt>
                <c:pt idx="33187">
                  <c:v>-81.501000000000005</c:v>
                </c:pt>
                <c:pt idx="33188">
                  <c:v>-81.498999999999995</c:v>
                </c:pt>
                <c:pt idx="33189">
                  <c:v>-81.497</c:v>
                </c:pt>
                <c:pt idx="33190">
                  <c:v>-81.495000000000005</c:v>
                </c:pt>
                <c:pt idx="33191">
                  <c:v>-81.492999999999995</c:v>
                </c:pt>
                <c:pt idx="33192">
                  <c:v>-81.491</c:v>
                </c:pt>
                <c:pt idx="33193">
                  <c:v>-81.489000000000004</c:v>
                </c:pt>
                <c:pt idx="33194">
                  <c:v>-81.486999999999995</c:v>
                </c:pt>
                <c:pt idx="33195">
                  <c:v>-81.484999999999999</c:v>
                </c:pt>
                <c:pt idx="33196">
                  <c:v>-81.483000000000004</c:v>
                </c:pt>
                <c:pt idx="33197">
                  <c:v>-81.480999999999995</c:v>
                </c:pt>
                <c:pt idx="33198">
                  <c:v>-81.478999999999999</c:v>
                </c:pt>
                <c:pt idx="33199">
                  <c:v>-81.477000000000004</c:v>
                </c:pt>
                <c:pt idx="33200">
                  <c:v>-81.474999999999994</c:v>
                </c:pt>
                <c:pt idx="33201">
                  <c:v>-81.472999999999999</c:v>
                </c:pt>
                <c:pt idx="33202">
                  <c:v>-81.471000000000004</c:v>
                </c:pt>
                <c:pt idx="33203">
                  <c:v>-81.468999999999994</c:v>
                </c:pt>
                <c:pt idx="33204">
                  <c:v>-81.466999999999999</c:v>
                </c:pt>
                <c:pt idx="33205">
                  <c:v>-81.465000000000003</c:v>
                </c:pt>
                <c:pt idx="33206">
                  <c:v>-81.462999999999994</c:v>
                </c:pt>
                <c:pt idx="33207">
                  <c:v>-81.460999999999999</c:v>
                </c:pt>
                <c:pt idx="33208">
                  <c:v>-81.459000000000003</c:v>
                </c:pt>
                <c:pt idx="33209">
                  <c:v>-81.456999999999994</c:v>
                </c:pt>
                <c:pt idx="33210">
                  <c:v>-81.454999999999998</c:v>
                </c:pt>
                <c:pt idx="33211">
                  <c:v>-81.453000000000003</c:v>
                </c:pt>
                <c:pt idx="33212">
                  <c:v>-81.450999999999993</c:v>
                </c:pt>
                <c:pt idx="33213">
                  <c:v>-81.448999999999998</c:v>
                </c:pt>
                <c:pt idx="33214">
                  <c:v>-81.447000000000003</c:v>
                </c:pt>
                <c:pt idx="33215">
                  <c:v>-81.444999999999993</c:v>
                </c:pt>
                <c:pt idx="33216">
                  <c:v>-81.442999999999998</c:v>
                </c:pt>
                <c:pt idx="33217">
                  <c:v>-81.441000000000003</c:v>
                </c:pt>
                <c:pt idx="33218">
                  <c:v>-81.438999999999993</c:v>
                </c:pt>
                <c:pt idx="33219">
                  <c:v>-81.436999999999998</c:v>
                </c:pt>
                <c:pt idx="33220">
                  <c:v>-81.435000000000002</c:v>
                </c:pt>
                <c:pt idx="33221">
                  <c:v>-81.433000000000007</c:v>
                </c:pt>
                <c:pt idx="33222">
                  <c:v>-81.430999999999997</c:v>
                </c:pt>
                <c:pt idx="33223">
                  <c:v>-81.429000000000002</c:v>
                </c:pt>
                <c:pt idx="33224">
                  <c:v>-81.427000000000007</c:v>
                </c:pt>
                <c:pt idx="33225">
                  <c:v>-81.424999999999997</c:v>
                </c:pt>
                <c:pt idx="33226">
                  <c:v>-81.423000000000002</c:v>
                </c:pt>
                <c:pt idx="33227">
                  <c:v>-81.421000000000006</c:v>
                </c:pt>
                <c:pt idx="33228">
                  <c:v>-81.418999999999997</c:v>
                </c:pt>
                <c:pt idx="33229">
                  <c:v>-81.417000000000002</c:v>
                </c:pt>
                <c:pt idx="33230">
                  <c:v>-81.415000000000006</c:v>
                </c:pt>
                <c:pt idx="33231">
                  <c:v>-81.412999999999997</c:v>
                </c:pt>
                <c:pt idx="33232">
                  <c:v>-81.411000000000001</c:v>
                </c:pt>
                <c:pt idx="33233">
                  <c:v>-81.409000000000006</c:v>
                </c:pt>
                <c:pt idx="33234">
                  <c:v>-81.406999999999996</c:v>
                </c:pt>
                <c:pt idx="33235">
                  <c:v>-81.405000000000001</c:v>
                </c:pt>
                <c:pt idx="33236">
                  <c:v>-81.403000000000006</c:v>
                </c:pt>
                <c:pt idx="33237">
                  <c:v>-81.400999999999996</c:v>
                </c:pt>
                <c:pt idx="33238">
                  <c:v>-81.399000000000001</c:v>
                </c:pt>
                <c:pt idx="33239">
                  <c:v>-81.397000000000006</c:v>
                </c:pt>
                <c:pt idx="33240">
                  <c:v>-81.394999999999996</c:v>
                </c:pt>
                <c:pt idx="33241">
                  <c:v>-81.393000000000001</c:v>
                </c:pt>
                <c:pt idx="33242">
                  <c:v>-81.391000000000005</c:v>
                </c:pt>
                <c:pt idx="33243">
                  <c:v>-81.388999999999996</c:v>
                </c:pt>
                <c:pt idx="33244">
                  <c:v>-81.387</c:v>
                </c:pt>
                <c:pt idx="33245">
                  <c:v>-81.385000000000005</c:v>
                </c:pt>
                <c:pt idx="33246">
                  <c:v>-81.382999999999996</c:v>
                </c:pt>
                <c:pt idx="33247">
                  <c:v>-81.381</c:v>
                </c:pt>
                <c:pt idx="33248">
                  <c:v>-81.379000000000005</c:v>
                </c:pt>
                <c:pt idx="33249">
                  <c:v>-81.376999999999995</c:v>
                </c:pt>
                <c:pt idx="33250">
                  <c:v>-81.375</c:v>
                </c:pt>
                <c:pt idx="33251">
                  <c:v>-81.373000000000005</c:v>
                </c:pt>
                <c:pt idx="33252">
                  <c:v>-81.370999999999995</c:v>
                </c:pt>
                <c:pt idx="33253">
                  <c:v>-81.369</c:v>
                </c:pt>
                <c:pt idx="33254">
                  <c:v>-81.367000000000004</c:v>
                </c:pt>
                <c:pt idx="33255">
                  <c:v>-81.364999999999995</c:v>
                </c:pt>
                <c:pt idx="33256">
                  <c:v>-81.363</c:v>
                </c:pt>
                <c:pt idx="33257">
                  <c:v>-81.361000000000004</c:v>
                </c:pt>
                <c:pt idx="33258">
                  <c:v>-81.358999999999995</c:v>
                </c:pt>
                <c:pt idx="33259">
                  <c:v>-81.356999999999999</c:v>
                </c:pt>
                <c:pt idx="33260">
                  <c:v>-81.355000000000004</c:v>
                </c:pt>
                <c:pt idx="33261">
                  <c:v>-81.352999999999994</c:v>
                </c:pt>
                <c:pt idx="33262">
                  <c:v>-81.350999999999999</c:v>
                </c:pt>
                <c:pt idx="33263">
                  <c:v>-81.349000000000004</c:v>
                </c:pt>
                <c:pt idx="33264">
                  <c:v>-81.346999999999994</c:v>
                </c:pt>
                <c:pt idx="33265">
                  <c:v>-81.344999999999999</c:v>
                </c:pt>
                <c:pt idx="33266">
                  <c:v>-81.343000000000004</c:v>
                </c:pt>
                <c:pt idx="33267">
                  <c:v>-81.340999999999994</c:v>
                </c:pt>
                <c:pt idx="33268">
                  <c:v>-81.338999999999999</c:v>
                </c:pt>
                <c:pt idx="33269">
                  <c:v>-81.337000000000003</c:v>
                </c:pt>
                <c:pt idx="33270">
                  <c:v>-81.334999999999994</c:v>
                </c:pt>
                <c:pt idx="33271">
                  <c:v>-81.332999999999998</c:v>
                </c:pt>
                <c:pt idx="33272">
                  <c:v>-81.331000000000003</c:v>
                </c:pt>
                <c:pt idx="33273">
                  <c:v>-81.328999999999994</c:v>
                </c:pt>
                <c:pt idx="33274">
                  <c:v>-81.326999999999998</c:v>
                </c:pt>
                <c:pt idx="33275">
                  <c:v>-81.325000000000003</c:v>
                </c:pt>
                <c:pt idx="33276">
                  <c:v>-81.322999999999993</c:v>
                </c:pt>
                <c:pt idx="33277">
                  <c:v>-81.320999999999998</c:v>
                </c:pt>
                <c:pt idx="33278">
                  <c:v>-81.319000000000003</c:v>
                </c:pt>
                <c:pt idx="33279">
                  <c:v>-81.316999999999993</c:v>
                </c:pt>
                <c:pt idx="33280">
                  <c:v>-81.314999999999998</c:v>
                </c:pt>
                <c:pt idx="33281">
                  <c:v>-81.313000000000002</c:v>
                </c:pt>
                <c:pt idx="33282">
                  <c:v>-81.311000000000007</c:v>
                </c:pt>
                <c:pt idx="33283">
                  <c:v>-81.308999999999997</c:v>
                </c:pt>
                <c:pt idx="33284">
                  <c:v>-81.307000000000002</c:v>
                </c:pt>
                <c:pt idx="33285">
                  <c:v>-81.305000000000007</c:v>
                </c:pt>
                <c:pt idx="33286">
                  <c:v>-81.302999999999997</c:v>
                </c:pt>
                <c:pt idx="33287">
                  <c:v>-81.301000000000002</c:v>
                </c:pt>
                <c:pt idx="33288">
                  <c:v>-81.299000000000007</c:v>
                </c:pt>
                <c:pt idx="33289">
                  <c:v>-81.296999999999997</c:v>
                </c:pt>
                <c:pt idx="33290">
                  <c:v>-81.295000000000002</c:v>
                </c:pt>
                <c:pt idx="33291">
                  <c:v>-81.293000000000006</c:v>
                </c:pt>
                <c:pt idx="33292">
                  <c:v>-81.290999999999997</c:v>
                </c:pt>
                <c:pt idx="33293">
                  <c:v>-81.289000000000001</c:v>
                </c:pt>
                <c:pt idx="33294">
                  <c:v>-81.287000000000006</c:v>
                </c:pt>
                <c:pt idx="33295">
                  <c:v>-81.284999999999997</c:v>
                </c:pt>
                <c:pt idx="33296">
                  <c:v>-81.283000000000001</c:v>
                </c:pt>
                <c:pt idx="33297">
                  <c:v>-81.281000000000006</c:v>
                </c:pt>
                <c:pt idx="33298">
                  <c:v>-81.278999999999996</c:v>
                </c:pt>
                <c:pt idx="33299">
                  <c:v>-81.277000000000001</c:v>
                </c:pt>
                <c:pt idx="33300">
                  <c:v>-81.275000000000006</c:v>
                </c:pt>
                <c:pt idx="33301">
                  <c:v>-81.272999999999996</c:v>
                </c:pt>
                <c:pt idx="33302">
                  <c:v>-81.271000000000001</c:v>
                </c:pt>
                <c:pt idx="33303">
                  <c:v>-81.269000000000005</c:v>
                </c:pt>
                <c:pt idx="33304">
                  <c:v>-81.266999999999996</c:v>
                </c:pt>
                <c:pt idx="33305">
                  <c:v>-81.265000000000001</c:v>
                </c:pt>
                <c:pt idx="33306">
                  <c:v>-81.263000000000005</c:v>
                </c:pt>
                <c:pt idx="33307">
                  <c:v>-81.260999999999996</c:v>
                </c:pt>
                <c:pt idx="33308">
                  <c:v>-81.259</c:v>
                </c:pt>
                <c:pt idx="33309">
                  <c:v>-81.257000000000005</c:v>
                </c:pt>
                <c:pt idx="33310">
                  <c:v>-81.254999999999995</c:v>
                </c:pt>
                <c:pt idx="33311">
                  <c:v>-81.253</c:v>
                </c:pt>
                <c:pt idx="33312">
                  <c:v>-81.251000000000005</c:v>
                </c:pt>
                <c:pt idx="33313">
                  <c:v>-81.248999999999995</c:v>
                </c:pt>
                <c:pt idx="33314">
                  <c:v>-81.247</c:v>
                </c:pt>
                <c:pt idx="33315">
                  <c:v>-81.245000000000005</c:v>
                </c:pt>
                <c:pt idx="33316">
                  <c:v>-81.242999999999995</c:v>
                </c:pt>
                <c:pt idx="33317">
                  <c:v>-81.241</c:v>
                </c:pt>
                <c:pt idx="33318">
                  <c:v>-81.239000000000004</c:v>
                </c:pt>
                <c:pt idx="33319">
                  <c:v>-81.236999999999995</c:v>
                </c:pt>
                <c:pt idx="33320">
                  <c:v>-81.234999999999999</c:v>
                </c:pt>
                <c:pt idx="33321">
                  <c:v>-81.233000000000004</c:v>
                </c:pt>
                <c:pt idx="33322">
                  <c:v>-81.230999999999995</c:v>
                </c:pt>
                <c:pt idx="33323">
                  <c:v>-81.228999999999999</c:v>
                </c:pt>
                <c:pt idx="33324">
                  <c:v>-81.227000000000004</c:v>
                </c:pt>
                <c:pt idx="33325">
                  <c:v>-81.224999999999994</c:v>
                </c:pt>
                <c:pt idx="33326">
                  <c:v>-81.222999999999999</c:v>
                </c:pt>
                <c:pt idx="33327">
                  <c:v>-81.221000000000004</c:v>
                </c:pt>
                <c:pt idx="33328">
                  <c:v>-81.218999999999994</c:v>
                </c:pt>
                <c:pt idx="33329">
                  <c:v>-81.216999999999999</c:v>
                </c:pt>
                <c:pt idx="33330">
                  <c:v>-81.215000000000003</c:v>
                </c:pt>
                <c:pt idx="33331">
                  <c:v>-81.212999999999994</c:v>
                </c:pt>
                <c:pt idx="33332">
                  <c:v>-81.210999999999999</c:v>
                </c:pt>
                <c:pt idx="33333">
                  <c:v>-81.209000000000003</c:v>
                </c:pt>
                <c:pt idx="33334">
                  <c:v>-81.206999999999994</c:v>
                </c:pt>
                <c:pt idx="33335">
                  <c:v>-81.204999999999998</c:v>
                </c:pt>
                <c:pt idx="33336">
                  <c:v>-81.203000000000003</c:v>
                </c:pt>
                <c:pt idx="33337">
                  <c:v>-81.200999999999993</c:v>
                </c:pt>
                <c:pt idx="33338">
                  <c:v>-81.198999999999998</c:v>
                </c:pt>
                <c:pt idx="33339">
                  <c:v>-81.197000000000003</c:v>
                </c:pt>
                <c:pt idx="33340">
                  <c:v>-81.194999999999993</c:v>
                </c:pt>
                <c:pt idx="33341">
                  <c:v>-81.192999999999998</c:v>
                </c:pt>
                <c:pt idx="33342">
                  <c:v>-81.191000000000003</c:v>
                </c:pt>
                <c:pt idx="33343">
                  <c:v>-81.188999999999993</c:v>
                </c:pt>
                <c:pt idx="33344">
                  <c:v>-81.186999999999998</c:v>
                </c:pt>
                <c:pt idx="33345">
                  <c:v>-81.185000000000002</c:v>
                </c:pt>
                <c:pt idx="33346">
                  <c:v>-81.183000000000007</c:v>
                </c:pt>
                <c:pt idx="33347">
                  <c:v>-81.180999999999997</c:v>
                </c:pt>
                <c:pt idx="33348">
                  <c:v>-81.179000000000002</c:v>
                </c:pt>
                <c:pt idx="33349">
                  <c:v>-81.177000000000007</c:v>
                </c:pt>
                <c:pt idx="33350">
                  <c:v>-81.174999999999997</c:v>
                </c:pt>
                <c:pt idx="33351">
                  <c:v>-81.173000000000002</c:v>
                </c:pt>
                <c:pt idx="33352">
                  <c:v>-81.171000000000006</c:v>
                </c:pt>
                <c:pt idx="33353">
                  <c:v>-81.168999999999997</c:v>
                </c:pt>
                <c:pt idx="33354">
                  <c:v>-81.167000000000002</c:v>
                </c:pt>
                <c:pt idx="33355">
                  <c:v>-81.165000000000006</c:v>
                </c:pt>
                <c:pt idx="33356">
                  <c:v>-81.162999999999997</c:v>
                </c:pt>
                <c:pt idx="33357">
                  <c:v>-81.161000000000001</c:v>
                </c:pt>
                <c:pt idx="33358">
                  <c:v>-81.159000000000006</c:v>
                </c:pt>
                <c:pt idx="33359">
                  <c:v>-81.156999999999996</c:v>
                </c:pt>
                <c:pt idx="33360">
                  <c:v>-81.155000000000001</c:v>
                </c:pt>
                <c:pt idx="33361">
                  <c:v>-81.153000000000006</c:v>
                </c:pt>
                <c:pt idx="33362">
                  <c:v>-81.150999999999996</c:v>
                </c:pt>
                <c:pt idx="33363">
                  <c:v>-81.149000000000001</c:v>
                </c:pt>
                <c:pt idx="33364">
                  <c:v>-81.147000000000006</c:v>
                </c:pt>
                <c:pt idx="33365">
                  <c:v>-81.144999999999996</c:v>
                </c:pt>
                <c:pt idx="33366">
                  <c:v>-81.143000000000001</c:v>
                </c:pt>
                <c:pt idx="33367">
                  <c:v>-81.141000000000005</c:v>
                </c:pt>
                <c:pt idx="33368">
                  <c:v>-81.138999999999996</c:v>
                </c:pt>
                <c:pt idx="33369">
                  <c:v>-81.137</c:v>
                </c:pt>
                <c:pt idx="33370">
                  <c:v>-81.135000000000005</c:v>
                </c:pt>
                <c:pt idx="33371">
                  <c:v>-81.132999999999996</c:v>
                </c:pt>
                <c:pt idx="33372">
                  <c:v>-81.131</c:v>
                </c:pt>
                <c:pt idx="33373">
                  <c:v>-81.129000000000005</c:v>
                </c:pt>
                <c:pt idx="33374">
                  <c:v>-81.126999999999995</c:v>
                </c:pt>
                <c:pt idx="33375">
                  <c:v>-81.125</c:v>
                </c:pt>
                <c:pt idx="33376">
                  <c:v>-81.123000000000005</c:v>
                </c:pt>
                <c:pt idx="33377">
                  <c:v>-81.120999999999995</c:v>
                </c:pt>
                <c:pt idx="33378">
                  <c:v>-81.119</c:v>
                </c:pt>
                <c:pt idx="33379">
                  <c:v>-81.117000000000004</c:v>
                </c:pt>
                <c:pt idx="33380">
                  <c:v>-81.114999999999995</c:v>
                </c:pt>
                <c:pt idx="33381">
                  <c:v>-81.113</c:v>
                </c:pt>
                <c:pt idx="33382">
                  <c:v>-81.111000000000004</c:v>
                </c:pt>
                <c:pt idx="33383">
                  <c:v>-81.108999999999995</c:v>
                </c:pt>
                <c:pt idx="33384">
                  <c:v>-81.106999999999999</c:v>
                </c:pt>
                <c:pt idx="33385">
                  <c:v>-81.105000000000004</c:v>
                </c:pt>
                <c:pt idx="33386">
                  <c:v>-81.102999999999994</c:v>
                </c:pt>
                <c:pt idx="33387">
                  <c:v>-81.100999999999999</c:v>
                </c:pt>
                <c:pt idx="33388">
                  <c:v>-81.099000000000004</c:v>
                </c:pt>
                <c:pt idx="33389">
                  <c:v>-81.096999999999994</c:v>
                </c:pt>
                <c:pt idx="33390">
                  <c:v>-81.094999999999999</c:v>
                </c:pt>
                <c:pt idx="33391">
                  <c:v>-81.093000000000004</c:v>
                </c:pt>
                <c:pt idx="33392">
                  <c:v>-81.090999999999994</c:v>
                </c:pt>
                <c:pt idx="33393">
                  <c:v>-81.088999999999999</c:v>
                </c:pt>
                <c:pt idx="33394">
                  <c:v>-81.087000000000003</c:v>
                </c:pt>
                <c:pt idx="33395">
                  <c:v>-81.084999999999994</c:v>
                </c:pt>
                <c:pt idx="33396">
                  <c:v>-81.082999999999998</c:v>
                </c:pt>
                <c:pt idx="33397">
                  <c:v>-81.081000000000003</c:v>
                </c:pt>
                <c:pt idx="33398">
                  <c:v>-81.078999999999994</c:v>
                </c:pt>
                <c:pt idx="33399">
                  <c:v>-81.076999999999998</c:v>
                </c:pt>
                <c:pt idx="33400">
                  <c:v>-81.075000000000003</c:v>
                </c:pt>
                <c:pt idx="33401">
                  <c:v>-81.072999999999993</c:v>
                </c:pt>
                <c:pt idx="33402">
                  <c:v>-81.070999999999998</c:v>
                </c:pt>
                <c:pt idx="33403">
                  <c:v>-81.069000000000003</c:v>
                </c:pt>
                <c:pt idx="33404">
                  <c:v>-81.066999999999993</c:v>
                </c:pt>
                <c:pt idx="33405">
                  <c:v>-81.064999999999998</c:v>
                </c:pt>
                <c:pt idx="33406">
                  <c:v>-81.063000000000002</c:v>
                </c:pt>
                <c:pt idx="33407">
                  <c:v>-81.061000000000007</c:v>
                </c:pt>
                <c:pt idx="33408">
                  <c:v>-81.058999999999997</c:v>
                </c:pt>
                <c:pt idx="33409">
                  <c:v>-81.057000000000002</c:v>
                </c:pt>
                <c:pt idx="33410">
                  <c:v>-81.055000000000007</c:v>
                </c:pt>
                <c:pt idx="33411">
                  <c:v>-81.052999999999997</c:v>
                </c:pt>
                <c:pt idx="33412">
                  <c:v>-81.051000000000002</c:v>
                </c:pt>
                <c:pt idx="33413">
                  <c:v>-81.049000000000007</c:v>
                </c:pt>
                <c:pt idx="33414">
                  <c:v>-81.046999999999997</c:v>
                </c:pt>
                <c:pt idx="33415">
                  <c:v>-81.045000000000002</c:v>
                </c:pt>
                <c:pt idx="33416">
                  <c:v>-81.043000000000006</c:v>
                </c:pt>
                <c:pt idx="33417">
                  <c:v>-81.040999999999997</c:v>
                </c:pt>
                <c:pt idx="33418">
                  <c:v>-81.039000000000001</c:v>
                </c:pt>
                <c:pt idx="33419">
                  <c:v>-81.037000000000006</c:v>
                </c:pt>
                <c:pt idx="33420">
                  <c:v>-81.034999999999997</c:v>
                </c:pt>
                <c:pt idx="33421">
                  <c:v>-81.033000000000001</c:v>
                </c:pt>
                <c:pt idx="33422">
                  <c:v>-81.031000000000006</c:v>
                </c:pt>
                <c:pt idx="33423">
                  <c:v>-81.028999999999996</c:v>
                </c:pt>
                <c:pt idx="33424">
                  <c:v>-81.027000000000001</c:v>
                </c:pt>
                <c:pt idx="33425">
                  <c:v>-81.025000000000006</c:v>
                </c:pt>
                <c:pt idx="33426">
                  <c:v>-81.022999999999996</c:v>
                </c:pt>
                <c:pt idx="33427">
                  <c:v>-81.021000000000001</c:v>
                </c:pt>
                <c:pt idx="33428">
                  <c:v>-81.019000000000005</c:v>
                </c:pt>
                <c:pt idx="33429">
                  <c:v>-81.016999999999996</c:v>
                </c:pt>
                <c:pt idx="33430">
                  <c:v>-81.015000000000001</c:v>
                </c:pt>
                <c:pt idx="33431">
                  <c:v>-81.013000000000005</c:v>
                </c:pt>
                <c:pt idx="33432">
                  <c:v>-81.010999999999996</c:v>
                </c:pt>
                <c:pt idx="33433">
                  <c:v>-81.009</c:v>
                </c:pt>
                <c:pt idx="33434">
                  <c:v>-81.007000000000005</c:v>
                </c:pt>
                <c:pt idx="33435">
                  <c:v>-81.004999999999995</c:v>
                </c:pt>
                <c:pt idx="33436">
                  <c:v>-81.003</c:v>
                </c:pt>
                <c:pt idx="33437">
                  <c:v>-81.001000000000005</c:v>
                </c:pt>
                <c:pt idx="33438">
                  <c:v>-80.998999999999995</c:v>
                </c:pt>
                <c:pt idx="33439">
                  <c:v>-80.997</c:v>
                </c:pt>
                <c:pt idx="33440">
                  <c:v>-80.995000000000005</c:v>
                </c:pt>
                <c:pt idx="33441">
                  <c:v>-80.992999999999995</c:v>
                </c:pt>
                <c:pt idx="33442">
                  <c:v>-80.991</c:v>
                </c:pt>
                <c:pt idx="33443">
                  <c:v>-80.989000000000004</c:v>
                </c:pt>
                <c:pt idx="33444">
                  <c:v>-80.986999999999995</c:v>
                </c:pt>
                <c:pt idx="33445">
                  <c:v>-80.984999999999999</c:v>
                </c:pt>
                <c:pt idx="33446">
                  <c:v>-80.983000000000004</c:v>
                </c:pt>
                <c:pt idx="33447">
                  <c:v>-80.980999999999995</c:v>
                </c:pt>
                <c:pt idx="33448">
                  <c:v>-80.978999999999999</c:v>
                </c:pt>
                <c:pt idx="33449">
                  <c:v>-80.977000000000004</c:v>
                </c:pt>
                <c:pt idx="33450">
                  <c:v>-80.974999999999994</c:v>
                </c:pt>
                <c:pt idx="33451">
                  <c:v>-80.972999999999999</c:v>
                </c:pt>
                <c:pt idx="33452">
                  <c:v>-80.971000000000004</c:v>
                </c:pt>
                <c:pt idx="33453">
                  <c:v>-80.968999999999994</c:v>
                </c:pt>
                <c:pt idx="33454">
                  <c:v>-80.966999999999999</c:v>
                </c:pt>
                <c:pt idx="33455">
                  <c:v>-80.965000000000003</c:v>
                </c:pt>
                <c:pt idx="33456">
                  <c:v>-80.962999999999994</c:v>
                </c:pt>
                <c:pt idx="33457">
                  <c:v>-80.960999999999999</c:v>
                </c:pt>
                <c:pt idx="33458">
                  <c:v>-80.959000000000003</c:v>
                </c:pt>
                <c:pt idx="33459">
                  <c:v>-80.956999999999994</c:v>
                </c:pt>
                <c:pt idx="33460">
                  <c:v>-80.954999999999998</c:v>
                </c:pt>
                <c:pt idx="33461">
                  <c:v>-80.953000000000003</c:v>
                </c:pt>
                <c:pt idx="33462">
                  <c:v>-80.950999999999993</c:v>
                </c:pt>
                <c:pt idx="33463">
                  <c:v>-80.948999999999998</c:v>
                </c:pt>
                <c:pt idx="33464">
                  <c:v>-80.947000000000003</c:v>
                </c:pt>
                <c:pt idx="33465">
                  <c:v>-80.944999999999993</c:v>
                </c:pt>
                <c:pt idx="33466">
                  <c:v>-80.942999999999998</c:v>
                </c:pt>
                <c:pt idx="33467">
                  <c:v>-80.941000000000003</c:v>
                </c:pt>
                <c:pt idx="33468">
                  <c:v>-80.938999999999993</c:v>
                </c:pt>
                <c:pt idx="33469">
                  <c:v>-80.936999999999998</c:v>
                </c:pt>
                <c:pt idx="33470">
                  <c:v>-80.935000000000002</c:v>
                </c:pt>
                <c:pt idx="33471">
                  <c:v>-80.933000000000007</c:v>
                </c:pt>
                <c:pt idx="33472">
                  <c:v>-80.930999999999997</c:v>
                </c:pt>
                <c:pt idx="33473">
                  <c:v>-80.929000000000002</c:v>
                </c:pt>
                <c:pt idx="33474">
                  <c:v>-80.927000000000007</c:v>
                </c:pt>
                <c:pt idx="33475">
                  <c:v>-80.924999999999997</c:v>
                </c:pt>
                <c:pt idx="33476">
                  <c:v>-80.923000000000002</c:v>
                </c:pt>
                <c:pt idx="33477">
                  <c:v>-80.921000000000006</c:v>
                </c:pt>
                <c:pt idx="33478">
                  <c:v>-80.918999999999997</c:v>
                </c:pt>
                <c:pt idx="33479">
                  <c:v>-80.917000000000002</c:v>
                </c:pt>
                <c:pt idx="33480">
                  <c:v>-80.915000000000006</c:v>
                </c:pt>
                <c:pt idx="33481">
                  <c:v>-80.912999999999997</c:v>
                </c:pt>
                <c:pt idx="33482">
                  <c:v>-80.911000000000001</c:v>
                </c:pt>
                <c:pt idx="33483">
                  <c:v>-80.909000000000006</c:v>
                </c:pt>
                <c:pt idx="33484">
                  <c:v>-80.906999999999996</c:v>
                </c:pt>
                <c:pt idx="33485">
                  <c:v>-80.905000000000001</c:v>
                </c:pt>
                <c:pt idx="33486">
                  <c:v>-80.903000000000006</c:v>
                </c:pt>
                <c:pt idx="33487">
                  <c:v>-80.900999999999996</c:v>
                </c:pt>
                <c:pt idx="33488">
                  <c:v>-80.899000000000001</c:v>
                </c:pt>
                <c:pt idx="33489">
                  <c:v>-80.897000000000006</c:v>
                </c:pt>
                <c:pt idx="33490">
                  <c:v>-80.894999999999996</c:v>
                </c:pt>
                <c:pt idx="33491">
                  <c:v>-80.893000000000001</c:v>
                </c:pt>
                <c:pt idx="33492">
                  <c:v>-80.891000000000005</c:v>
                </c:pt>
                <c:pt idx="33493">
                  <c:v>-80.888999999999996</c:v>
                </c:pt>
                <c:pt idx="33494">
                  <c:v>-80.887</c:v>
                </c:pt>
                <c:pt idx="33495">
                  <c:v>-80.885000000000005</c:v>
                </c:pt>
                <c:pt idx="33496">
                  <c:v>-80.882999999999996</c:v>
                </c:pt>
                <c:pt idx="33497">
                  <c:v>-80.881</c:v>
                </c:pt>
                <c:pt idx="33498">
                  <c:v>-80.879000000000005</c:v>
                </c:pt>
                <c:pt idx="33499">
                  <c:v>-80.876999999999995</c:v>
                </c:pt>
                <c:pt idx="33500">
                  <c:v>-80.875</c:v>
                </c:pt>
                <c:pt idx="33501">
                  <c:v>-80.873000000000005</c:v>
                </c:pt>
                <c:pt idx="33502">
                  <c:v>-80.870999999999995</c:v>
                </c:pt>
                <c:pt idx="33503">
                  <c:v>-80.869</c:v>
                </c:pt>
                <c:pt idx="33504">
                  <c:v>-80.867000000000004</c:v>
                </c:pt>
                <c:pt idx="33505">
                  <c:v>-80.864999999999995</c:v>
                </c:pt>
                <c:pt idx="33506">
                  <c:v>-80.863</c:v>
                </c:pt>
                <c:pt idx="33507">
                  <c:v>-80.861000000000004</c:v>
                </c:pt>
                <c:pt idx="33508">
                  <c:v>-80.858999999999995</c:v>
                </c:pt>
                <c:pt idx="33509">
                  <c:v>-80.856999999999999</c:v>
                </c:pt>
                <c:pt idx="33510">
                  <c:v>-80.855000000000004</c:v>
                </c:pt>
                <c:pt idx="33511">
                  <c:v>-80.852999999999994</c:v>
                </c:pt>
                <c:pt idx="33512">
                  <c:v>-80.850999999999999</c:v>
                </c:pt>
                <c:pt idx="33513">
                  <c:v>-80.849000000000004</c:v>
                </c:pt>
                <c:pt idx="33514">
                  <c:v>-80.846999999999994</c:v>
                </c:pt>
                <c:pt idx="33515">
                  <c:v>-80.844999999999999</c:v>
                </c:pt>
                <c:pt idx="33516">
                  <c:v>-80.843000000000004</c:v>
                </c:pt>
                <c:pt idx="33517">
                  <c:v>-80.840999999999994</c:v>
                </c:pt>
                <c:pt idx="33518">
                  <c:v>-80.838999999999999</c:v>
                </c:pt>
                <c:pt idx="33519">
                  <c:v>-80.837000000000003</c:v>
                </c:pt>
                <c:pt idx="33520">
                  <c:v>-80.834999999999994</c:v>
                </c:pt>
                <c:pt idx="33521">
                  <c:v>-80.832999999999998</c:v>
                </c:pt>
                <c:pt idx="33522">
                  <c:v>-80.831000000000003</c:v>
                </c:pt>
                <c:pt idx="33523">
                  <c:v>-80.828999999999994</c:v>
                </c:pt>
                <c:pt idx="33524">
                  <c:v>-80.826999999999998</c:v>
                </c:pt>
                <c:pt idx="33525">
                  <c:v>-80.825000000000003</c:v>
                </c:pt>
                <c:pt idx="33526">
                  <c:v>-80.822999999999993</c:v>
                </c:pt>
                <c:pt idx="33527">
                  <c:v>-80.820999999999998</c:v>
                </c:pt>
                <c:pt idx="33528">
                  <c:v>-80.819000000000003</c:v>
                </c:pt>
                <c:pt idx="33529">
                  <c:v>-80.816999999999993</c:v>
                </c:pt>
                <c:pt idx="33530">
                  <c:v>-80.814999999999998</c:v>
                </c:pt>
                <c:pt idx="33531">
                  <c:v>-80.813000000000002</c:v>
                </c:pt>
                <c:pt idx="33532">
                  <c:v>-80.811000000000007</c:v>
                </c:pt>
                <c:pt idx="33533">
                  <c:v>-80.808999999999997</c:v>
                </c:pt>
                <c:pt idx="33534">
                  <c:v>-80.807000000000002</c:v>
                </c:pt>
                <c:pt idx="33535">
                  <c:v>-80.805000000000007</c:v>
                </c:pt>
                <c:pt idx="33536">
                  <c:v>-80.802999999999997</c:v>
                </c:pt>
                <c:pt idx="33537">
                  <c:v>-80.801000000000002</c:v>
                </c:pt>
                <c:pt idx="33538">
                  <c:v>-80.799000000000007</c:v>
                </c:pt>
                <c:pt idx="33539">
                  <c:v>-80.796999999999997</c:v>
                </c:pt>
                <c:pt idx="33540">
                  <c:v>-80.795000000000002</c:v>
                </c:pt>
                <c:pt idx="33541">
                  <c:v>-80.793000000000006</c:v>
                </c:pt>
                <c:pt idx="33542">
                  <c:v>-80.790999999999997</c:v>
                </c:pt>
                <c:pt idx="33543">
                  <c:v>-80.789000000000001</c:v>
                </c:pt>
                <c:pt idx="33544">
                  <c:v>-80.787000000000006</c:v>
                </c:pt>
                <c:pt idx="33545">
                  <c:v>-80.784999999999997</c:v>
                </c:pt>
                <c:pt idx="33546">
                  <c:v>-80.783000000000001</c:v>
                </c:pt>
                <c:pt idx="33547">
                  <c:v>-80.781000000000006</c:v>
                </c:pt>
                <c:pt idx="33548">
                  <c:v>-80.778999999999996</c:v>
                </c:pt>
                <c:pt idx="33549">
                  <c:v>-80.777000000000001</c:v>
                </c:pt>
                <c:pt idx="33550">
                  <c:v>-80.775000000000006</c:v>
                </c:pt>
                <c:pt idx="33551">
                  <c:v>-80.772999999999996</c:v>
                </c:pt>
                <c:pt idx="33552">
                  <c:v>-80.771000000000001</c:v>
                </c:pt>
                <c:pt idx="33553">
                  <c:v>-80.769000000000005</c:v>
                </c:pt>
                <c:pt idx="33554">
                  <c:v>-80.766999999999996</c:v>
                </c:pt>
                <c:pt idx="33555">
                  <c:v>-80.765000000000001</c:v>
                </c:pt>
                <c:pt idx="33556">
                  <c:v>-80.763000000000005</c:v>
                </c:pt>
                <c:pt idx="33557">
                  <c:v>-80.760999999999996</c:v>
                </c:pt>
                <c:pt idx="33558">
                  <c:v>-80.759</c:v>
                </c:pt>
                <c:pt idx="33559">
                  <c:v>-80.757000000000005</c:v>
                </c:pt>
                <c:pt idx="33560">
                  <c:v>-80.754999999999995</c:v>
                </c:pt>
                <c:pt idx="33561">
                  <c:v>-80.753</c:v>
                </c:pt>
                <c:pt idx="33562">
                  <c:v>-80.751000000000005</c:v>
                </c:pt>
                <c:pt idx="33563">
                  <c:v>-80.748999999999995</c:v>
                </c:pt>
                <c:pt idx="33564">
                  <c:v>-80.747</c:v>
                </c:pt>
                <c:pt idx="33565">
                  <c:v>-80.745000000000005</c:v>
                </c:pt>
                <c:pt idx="33566">
                  <c:v>-80.742999999999995</c:v>
                </c:pt>
                <c:pt idx="33567">
                  <c:v>-80.741</c:v>
                </c:pt>
                <c:pt idx="33568">
                  <c:v>-80.739000000000004</c:v>
                </c:pt>
                <c:pt idx="33569">
                  <c:v>-80.736999999999995</c:v>
                </c:pt>
                <c:pt idx="33570">
                  <c:v>-80.734999999999999</c:v>
                </c:pt>
                <c:pt idx="33571">
                  <c:v>-80.733000000000004</c:v>
                </c:pt>
                <c:pt idx="33572">
                  <c:v>-80.730999999999995</c:v>
                </c:pt>
                <c:pt idx="33573">
                  <c:v>-80.728999999999999</c:v>
                </c:pt>
                <c:pt idx="33574">
                  <c:v>-80.727000000000004</c:v>
                </c:pt>
                <c:pt idx="33575">
                  <c:v>-80.724999999999994</c:v>
                </c:pt>
                <c:pt idx="33576">
                  <c:v>-80.722999999999999</c:v>
                </c:pt>
                <c:pt idx="33577">
                  <c:v>-80.721000000000004</c:v>
                </c:pt>
                <c:pt idx="33578">
                  <c:v>-80.718999999999994</c:v>
                </c:pt>
                <c:pt idx="33579">
                  <c:v>-80.716999999999999</c:v>
                </c:pt>
                <c:pt idx="33580">
                  <c:v>-80.715000000000003</c:v>
                </c:pt>
                <c:pt idx="33581">
                  <c:v>-80.712999999999994</c:v>
                </c:pt>
                <c:pt idx="33582">
                  <c:v>-80.710999999999999</c:v>
                </c:pt>
                <c:pt idx="33583">
                  <c:v>-80.709000000000003</c:v>
                </c:pt>
                <c:pt idx="33584">
                  <c:v>-80.706999999999994</c:v>
                </c:pt>
                <c:pt idx="33585">
                  <c:v>-80.704999999999998</c:v>
                </c:pt>
                <c:pt idx="33586">
                  <c:v>-80.703000000000003</c:v>
                </c:pt>
                <c:pt idx="33587">
                  <c:v>-80.700999999999993</c:v>
                </c:pt>
                <c:pt idx="33588">
                  <c:v>-80.698999999999998</c:v>
                </c:pt>
                <c:pt idx="33589">
                  <c:v>-80.697000000000003</c:v>
                </c:pt>
                <c:pt idx="33590">
                  <c:v>-80.694999999999993</c:v>
                </c:pt>
                <c:pt idx="33591">
                  <c:v>-80.692999999999998</c:v>
                </c:pt>
                <c:pt idx="33592">
                  <c:v>-80.691000000000003</c:v>
                </c:pt>
                <c:pt idx="33593">
                  <c:v>-80.688999999999993</c:v>
                </c:pt>
                <c:pt idx="33594">
                  <c:v>-80.686999999999998</c:v>
                </c:pt>
                <c:pt idx="33595">
                  <c:v>-80.685000000000002</c:v>
                </c:pt>
                <c:pt idx="33596">
                  <c:v>-80.683000000000007</c:v>
                </c:pt>
                <c:pt idx="33597">
                  <c:v>-80.680999999999997</c:v>
                </c:pt>
                <c:pt idx="33598">
                  <c:v>-80.679000000000002</c:v>
                </c:pt>
                <c:pt idx="33599">
                  <c:v>-80.677000000000007</c:v>
                </c:pt>
                <c:pt idx="33600">
                  <c:v>-80.674999999999997</c:v>
                </c:pt>
                <c:pt idx="33601">
                  <c:v>-80.673000000000002</c:v>
                </c:pt>
                <c:pt idx="33602">
                  <c:v>-80.671000000000006</c:v>
                </c:pt>
                <c:pt idx="33603">
                  <c:v>-80.668999999999997</c:v>
                </c:pt>
                <c:pt idx="33604">
                  <c:v>-80.667000000000002</c:v>
                </c:pt>
                <c:pt idx="33605">
                  <c:v>-80.665000000000006</c:v>
                </c:pt>
                <c:pt idx="33606">
                  <c:v>-80.662999999999997</c:v>
                </c:pt>
                <c:pt idx="33607">
                  <c:v>-80.661000000000001</c:v>
                </c:pt>
                <c:pt idx="33608">
                  <c:v>-80.659000000000006</c:v>
                </c:pt>
                <c:pt idx="33609">
                  <c:v>-80.656999999999996</c:v>
                </c:pt>
                <c:pt idx="33610">
                  <c:v>-80.655000000000001</c:v>
                </c:pt>
                <c:pt idx="33611">
                  <c:v>-80.653000000000006</c:v>
                </c:pt>
                <c:pt idx="33612">
                  <c:v>-80.650999999999996</c:v>
                </c:pt>
                <c:pt idx="33613">
                  <c:v>-80.649000000000001</c:v>
                </c:pt>
                <c:pt idx="33614">
                  <c:v>-80.647000000000006</c:v>
                </c:pt>
                <c:pt idx="33615">
                  <c:v>-80.644999999999996</c:v>
                </c:pt>
                <c:pt idx="33616">
                  <c:v>-80.643000000000001</c:v>
                </c:pt>
                <c:pt idx="33617">
                  <c:v>-80.641000000000005</c:v>
                </c:pt>
                <c:pt idx="33618">
                  <c:v>-80.638999999999996</c:v>
                </c:pt>
                <c:pt idx="33619">
                  <c:v>-80.637</c:v>
                </c:pt>
                <c:pt idx="33620">
                  <c:v>-80.635000000000005</c:v>
                </c:pt>
                <c:pt idx="33621">
                  <c:v>-80.632999999999996</c:v>
                </c:pt>
                <c:pt idx="33622">
                  <c:v>-80.631</c:v>
                </c:pt>
                <c:pt idx="33623">
                  <c:v>-80.629000000000005</c:v>
                </c:pt>
                <c:pt idx="33624">
                  <c:v>-80.626999999999995</c:v>
                </c:pt>
                <c:pt idx="33625">
                  <c:v>-80.625</c:v>
                </c:pt>
                <c:pt idx="33626">
                  <c:v>-80.623000000000005</c:v>
                </c:pt>
                <c:pt idx="33627">
                  <c:v>-80.620999999999995</c:v>
                </c:pt>
                <c:pt idx="33628">
                  <c:v>-80.619</c:v>
                </c:pt>
                <c:pt idx="33629">
                  <c:v>-80.617000000000004</c:v>
                </c:pt>
                <c:pt idx="33630">
                  <c:v>-80.614999999999995</c:v>
                </c:pt>
                <c:pt idx="33631">
                  <c:v>-80.613</c:v>
                </c:pt>
                <c:pt idx="33632">
                  <c:v>-80.611000000000004</c:v>
                </c:pt>
                <c:pt idx="33633">
                  <c:v>-80.608999999999995</c:v>
                </c:pt>
                <c:pt idx="33634">
                  <c:v>-80.606999999999999</c:v>
                </c:pt>
                <c:pt idx="33635">
                  <c:v>-80.605000000000004</c:v>
                </c:pt>
                <c:pt idx="33636">
                  <c:v>-80.602999999999994</c:v>
                </c:pt>
                <c:pt idx="33637">
                  <c:v>-80.600999999999999</c:v>
                </c:pt>
                <c:pt idx="33638">
                  <c:v>-80.599000000000004</c:v>
                </c:pt>
                <c:pt idx="33639">
                  <c:v>-80.596999999999994</c:v>
                </c:pt>
                <c:pt idx="33640">
                  <c:v>-80.594999999999999</c:v>
                </c:pt>
                <c:pt idx="33641">
                  <c:v>-80.593000000000004</c:v>
                </c:pt>
                <c:pt idx="33642">
                  <c:v>-80.590999999999994</c:v>
                </c:pt>
                <c:pt idx="33643">
                  <c:v>-80.588999999999999</c:v>
                </c:pt>
                <c:pt idx="33644">
                  <c:v>-80.587000000000003</c:v>
                </c:pt>
                <c:pt idx="33645">
                  <c:v>-80.584999999999994</c:v>
                </c:pt>
                <c:pt idx="33646">
                  <c:v>-80.582999999999998</c:v>
                </c:pt>
                <c:pt idx="33647">
                  <c:v>-80.581000000000003</c:v>
                </c:pt>
                <c:pt idx="33648">
                  <c:v>-80.578999999999994</c:v>
                </c:pt>
                <c:pt idx="33649">
                  <c:v>-80.576999999999998</c:v>
                </c:pt>
                <c:pt idx="33650">
                  <c:v>-80.575000000000003</c:v>
                </c:pt>
                <c:pt idx="33651">
                  <c:v>-80.572999999999993</c:v>
                </c:pt>
                <c:pt idx="33652">
                  <c:v>-80.570999999999998</c:v>
                </c:pt>
                <c:pt idx="33653">
                  <c:v>-80.569000000000003</c:v>
                </c:pt>
                <c:pt idx="33654">
                  <c:v>-80.566999999999993</c:v>
                </c:pt>
                <c:pt idx="33655">
                  <c:v>-80.564999999999998</c:v>
                </c:pt>
                <c:pt idx="33656">
                  <c:v>-80.563000000000002</c:v>
                </c:pt>
                <c:pt idx="33657">
                  <c:v>-80.561000000000007</c:v>
                </c:pt>
                <c:pt idx="33658">
                  <c:v>-80.558999999999997</c:v>
                </c:pt>
                <c:pt idx="33659">
                  <c:v>-80.557000000000002</c:v>
                </c:pt>
                <c:pt idx="33660">
                  <c:v>-80.555000000000007</c:v>
                </c:pt>
                <c:pt idx="33661">
                  <c:v>-80.552999999999997</c:v>
                </c:pt>
                <c:pt idx="33662">
                  <c:v>-80.551000000000002</c:v>
                </c:pt>
                <c:pt idx="33663">
                  <c:v>-80.549000000000007</c:v>
                </c:pt>
                <c:pt idx="33664">
                  <c:v>-80.546999999999997</c:v>
                </c:pt>
                <c:pt idx="33665">
                  <c:v>-80.545000000000002</c:v>
                </c:pt>
                <c:pt idx="33666">
                  <c:v>-80.543000000000006</c:v>
                </c:pt>
                <c:pt idx="33667">
                  <c:v>-80.540999999999997</c:v>
                </c:pt>
                <c:pt idx="33668">
                  <c:v>-80.539000000000001</c:v>
                </c:pt>
                <c:pt idx="33669">
                  <c:v>-80.537000000000006</c:v>
                </c:pt>
                <c:pt idx="33670">
                  <c:v>-80.534999999999997</c:v>
                </c:pt>
                <c:pt idx="33671">
                  <c:v>-80.533000000000001</c:v>
                </c:pt>
                <c:pt idx="33672">
                  <c:v>-80.531000000000006</c:v>
                </c:pt>
                <c:pt idx="33673">
                  <c:v>-80.528999999999996</c:v>
                </c:pt>
                <c:pt idx="33674">
                  <c:v>-80.527000000000001</c:v>
                </c:pt>
                <c:pt idx="33675">
                  <c:v>-80.525000000000006</c:v>
                </c:pt>
                <c:pt idx="33676">
                  <c:v>-80.522999999999996</c:v>
                </c:pt>
                <c:pt idx="33677">
                  <c:v>-80.521000000000001</c:v>
                </c:pt>
                <c:pt idx="33678">
                  <c:v>-80.519000000000005</c:v>
                </c:pt>
                <c:pt idx="33679">
                  <c:v>-80.516999999999996</c:v>
                </c:pt>
                <c:pt idx="33680">
                  <c:v>-80.515000000000001</c:v>
                </c:pt>
                <c:pt idx="33681">
                  <c:v>-80.513000000000005</c:v>
                </c:pt>
                <c:pt idx="33682">
                  <c:v>-80.510999999999996</c:v>
                </c:pt>
                <c:pt idx="33683">
                  <c:v>-80.509</c:v>
                </c:pt>
                <c:pt idx="33684">
                  <c:v>-80.507000000000005</c:v>
                </c:pt>
                <c:pt idx="33685">
                  <c:v>-80.504999999999995</c:v>
                </c:pt>
                <c:pt idx="33686">
                  <c:v>-80.503</c:v>
                </c:pt>
                <c:pt idx="33687">
                  <c:v>-80.501000000000005</c:v>
                </c:pt>
                <c:pt idx="33688">
                  <c:v>-80.498999999999995</c:v>
                </c:pt>
                <c:pt idx="33689">
                  <c:v>-80.497</c:v>
                </c:pt>
                <c:pt idx="33690">
                  <c:v>-80.495000000000005</c:v>
                </c:pt>
                <c:pt idx="33691">
                  <c:v>-80.492999999999995</c:v>
                </c:pt>
                <c:pt idx="33692">
                  <c:v>-80.491</c:v>
                </c:pt>
                <c:pt idx="33693">
                  <c:v>-80.489000000000004</c:v>
                </c:pt>
                <c:pt idx="33694">
                  <c:v>-80.486999999999995</c:v>
                </c:pt>
                <c:pt idx="33695">
                  <c:v>-80.484999999999999</c:v>
                </c:pt>
                <c:pt idx="33696">
                  <c:v>-80.483000000000004</c:v>
                </c:pt>
                <c:pt idx="33697">
                  <c:v>-80.480999999999995</c:v>
                </c:pt>
                <c:pt idx="33698">
                  <c:v>-80.478999999999999</c:v>
                </c:pt>
                <c:pt idx="33699">
                  <c:v>-80.477000000000004</c:v>
                </c:pt>
                <c:pt idx="33700">
                  <c:v>-80.474999999999994</c:v>
                </c:pt>
                <c:pt idx="33701">
                  <c:v>-80.472999999999999</c:v>
                </c:pt>
                <c:pt idx="33702">
                  <c:v>-80.471000000000004</c:v>
                </c:pt>
                <c:pt idx="33703">
                  <c:v>-80.468999999999994</c:v>
                </c:pt>
                <c:pt idx="33704">
                  <c:v>-80.466999999999999</c:v>
                </c:pt>
                <c:pt idx="33705">
                  <c:v>-80.465000000000003</c:v>
                </c:pt>
                <c:pt idx="33706">
                  <c:v>-80.462999999999994</c:v>
                </c:pt>
                <c:pt idx="33707">
                  <c:v>-80.460999999999999</c:v>
                </c:pt>
                <c:pt idx="33708">
                  <c:v>-80.459000000000003</c:v>
                </c:pt>
                <c:pt idx="33709">
                  <c:v>-80.456999999999994</c:v>
                </c:pt>
                <c:pt idx="33710">
                  <c:v>-80.454999999999998</c:v>
                </c:pt>
                <c:pt idx="33711">
                  <c:v>-80.453000000000003</c:v>
                </c:pt>
                <c:pt idx="33712">
                  <c:v>-80.450999999999993</c:v>
                </c:pt>
                <c:pt idx="33713">
                  <c:v>-80.448999999999998</c:v>
                </c:pt>
                <c:pt idx="33714">
                  <c:v>-80.447000000000003</c:v>
                </c:pt>
                <c:pt idx="33715">
                  <c:v>-80.444999999999993</c:v>
                </c:pt>
                <c:pt idx="33716">
                  <c:v>-80.442999999999998</c:v>
                </c:pt>
                <c:pt idx="33717">
                  <c:v>-80.441000000000003</c:v>
                </c:pt>
                <c:pt idx="33718">
                  <c:v>-80.438999999999993</c:v>
                </c:pt>
                <c:pt idx="33719">
                  <c:v>-80.436999999999998</c:v>
                </c:pt>
                <c:pt idx="33720">
                  <c:v>-80.435000000000002</c:v>
                </c:pt>
                <c:pt idx="33721">
                  <c:v>-80.433000000000007</c:v>
                </c:pt>
                <c:pt idx="33722">
                  <c:v>-80.430999999999997</c:v>
                </c:pt>
                <c:pt idx="33723">
                  <c:v>-80.429000000000002</c:v>
                </c:pt>
                <c:pt idx="33724">
                  <c:v>-80.427000000000007</c:v>
                </c:pt>
                <c:pt idx="33725">
                  <c:v>-80.424999999999997</c:v>
                </c:pt>
                <c:pt idx="33726">
                  <c:v>-80.423000000000002</c:v>
                </c:pt>
                <c:pt idx="33727">
                  <c:v>-80.421000000000006</c:v>
                </c:pt>
                <c:pt idx="33728">
                  <c:v>-80.418999999999997</c:v>
                </c:pt>
                <c:pt idx="33729">
                  <c:v>-80.417000000000002</c:v>
                </c:pt>
                <c:pt idx="33730">
                  <c:v>-80.415000000000006</c:v>
                </c:pt>
                <c:pt idx="33731">
                  <c:v>-80.412999999999997</c:v>
                </c:pt>
                <c:pt idx="33732">
                  <c:v>-80.411000000000001</c:v>
                </c:pt>
                <c:pt idx="33733">
                  <c:v>-80.409000000000006</c:v>
                </c:pt>
                <c:pt idx="33734">
                  <c:v>-80.406999999999996</c:v>
                </c:pt>
                <c:pt idx="33735">
                  <c:v>-80.405000000000001</c:v>
                </c:pt>
                <c:pt idx="33736">
                  <c:v>-80.403000000000006</c:v>
                </c:pt>
                <c:pt idx="33737">
                  <c:v>-80.400999999999996</c:v>
                </c:pt>
                <c:pt idx="33738">
                  <c:v>-80.399000000000001</c:v>
                </c:pt>
                <c:pt idx="33739">
                  <c:v>-80.397000000000006</c:v>
                </c:pt>
                <c:pt idx="33740">
                  <c:v>-80.394999999999996</c:v>
                </c:pt>
                <c:pt idx="33741">
                  <c:v>-80.393000000000001</c:v>
                </c:pt>
                <c:pt idx="33742">
                  <c:v>-80.391000000000005</c:v>
                </c:pt>
                <c:pt idx="33743">
                  <c:v>-80.388999999999996</c:v>
                </c:pt>
                <c:pt idx="33744">
                  <c:v>-80.387</c:v>
                </c:pt>
                <c:pt idx="33745">
                  <c:v>-80.385000000000005</c:v>
                </c:pt>
                <c:pt idx="33746">
                  <c:v>-80.382999999999996</c:v>
                </c:pt>
                <c:pt idx="33747">
                  <c:v>-80.381</c:v>
                </c:pt>
                <c:pt idx="33748">
                  <c:v>-80.379000000000005</c:v>
                </c:pt>
                <c:pt idx="33749">
                  <c:v>-80.376999999999995</c:v>
                </c:pt>
                <c:pt idx="33750">
                  <c:v>-80.375</c:v>
                </c:pt>
                <c:pt idx="33751">
                  <c:v>-80.373000000000005</c:v>
                </c:pt>
                <c:pt idx="33752">
                  <c:v>-80.370999999999995</c:v>
                </c:pt>
                <c:pt idx="33753">
                  <c:v>-80.369</c:v>
                </c:pt>
                <c:pt idx="33754">
                  <c:v>-80.367000000000004</c:v>
                </c:pt>
                <c:pt idx="33755">
                  <c:v>-80.364999999999995</c:v>
                </c:pt>
                <c:pt idx="33756">
                  <c:v>-80.363</c:v>
                </c:pt>
                <c:pt idx="33757">
                  <c:v>-80.361000000000004</c:v>
                </c:pt>
                <c:pt idx="33758">
                  <c:v>-80.358999999999995</c:v>
                </c:pt>
                <c:pt idx="33759">
                  <c:v>-80.356999999999999</c:v>
                </c:pt>
                <c:pt idx="33760">
                  <c:v>-80.355000000000004</c:v>
                </c:pt>
                <c:pt idx="33761">
                  <c:v>-80.352999999999994</c:v>
                </c:pt>
                <c:pt idx="33762">
                  <c:v>-80.350999999999999</c:v>
                </c:pt>
                <c:pt idx="33763">
                  <c:v>-80.349000000000004</c:v>
                </c:pt>
                <c:pt idx="33764">
                  <c:v>-80.346999999999994</c:v>
                </c:pt>
                <c:pt idx="33765">
                  <c:v>-80.344999999999999</c:v>
                </c:pt>
                <c:pt idx="33766">
                  <c:v>-80.343000000000004</c:v>
                </c:pt>
                <c:pt idx="33767">
                  <c:v>-80.340999999999994</c:v>
                </c:pt>
                <c:pt idx="33768">
                  <c:v>-80.338999999999999</c:v>
                </c:pt>
                <c:pt idx="33769">
                  <c:v>-80.337000000000003</c:v>
                </c:pt>
                <c:pt idx="33770">
                  <c:v>-80.334999999999994</c:v>
                </c:pt>
                <c:pt idx="33771">
                  <c:v>-80.332999999999998</c:v>
                </c:pt>
                <c:pt idx="33772">
                  <c:v>-80.331000000000003</c:v>
                </c:pt>
                <c:pt idx="33773">
                  <c:v>-80.328999999999994</c:v>
                </c:pt>
                <c:pt idx="33774">
                  <c:v>-80.326999999999998</c:v>
                </c:pt>
                <c:pt idx="33775">
                  <c:v>-80.325000000000003</c:v>
                </c:pt>
                <c:pt idx="33776">
                  <c:v>-80.322999999999993</c:v>
                </c:pt>
                <c:pt idx="33777">
                  <c:v>-80.320999999999998</c:v>
                </c:pt>
                <c:pt idx="33778">
                  <c:v>-80.319000000000003</c:v>
                </c:pt>
                <c:pt idx="33779">
                  <c:v>-80.316999999999993</c:v>
                </c:pt>
                <c:pt idx="33780">
                  <c:v>-80.314999999999998</c:v>
                </c:pt>
                <c:pt idx="33781">
                  <c:v>-80.313000000000002</c:v>
                </c:pt>
                <c:pt idx="33782">
                  <c:v>-80.311000000000007</c:v>
                </c:pt>
                <c:pt idx="33783">
                  <c:v>-80.308999999999997</c:v>
                </c:pt>
                <c:pt idx="33784">
                  <c:v>-80.307000000000002</c:v>
                </c:pt>
                <c:pt idx="33785">
                  <c:v>-80.305000000000007</c:v>
                </c:pt>
                <c:pt idx="33786">
                  <c:v>-80.302999999999997</c:v>
                </c:pt>
                <c:pt idx="33787">
                  <c:v>-80.301000000000002</c:v>
                </c:pt>
                <c:pt idx="33788">
                  <c:v>-80.299000000000007</c:v>
                </c:pt>
                <c:pt idx="33789">
                  <c:v>-80.296999999999997</c:v>
                </c:pt>
                <c:pt idx="33790">
                  <c:v>-80.295000000000002</c:v>
                </c:pt>
                <c:pt idx="33791">
                  <c:v>-80.293000000000006</c:v>
                </c:pt>
                <c:pt idx="33792">
                  <c:v>-80.290999999999997</c:v>
                </c:pt>
                <c:pt idx="33793">
                  <c:v>-80.289000000000001</c:v>
                </c:pt>
                <c:pt idx="33794">
                  <c:v>-80.287000000000006</c:v>
                </c:pt>
                <c:pt idx="33795">
                  <c:v>-80.284999999999997</c:v>
                </c:pt>
                <c:pt idx="33796">
                  <c:v>-80.283000000000001</c:v>
                </c:pt>
                <c:pt idx="33797">
                  <c:v>-80.281000000000006</c:v>
                </c:pt>
                <c:pt idx="33798">
                  <c:v>-80.278999999999996</c:v>
                </c:pt>
                <c:pt idx="33799">
                  <c:v>-80.277000000000001</c:v>
                </c:pt>
                <c:pt idx="33800">
                  <c:v>-80.275000000000006</c:v>
                </c:pt>
                <c:pt idx="33801">
                  <c:v>-80.272999999999996</c:v>
                </c:pt>
                <c:pt idx="33802">
                  <c:v>-80.271000000000001</c:v>
                </c:pt>
                <c:pt idx="33803">
                  <c:v>-80.269000000000005</c:v>
                </c:pt>
                <c:pt idx="33804">
                  <c:v>-80.266999999999996</c:v>
                </c:pt>
                <c:pt idx="33805">
                  <c:v>-80.265000000000001</c:v>
                </c:pt>
                <c:pt idx="33806">
                  <c:v>-80.263000000000005</c:v>
                </c:pt>
                <c:pt idx="33807">
                  <c:v>-80.260999999999996</c:v>
                </c:pt>
                <c:pt idx="33808">
                  <c:v>-80.259</c:v>
                </c:pt>
                <c:pt idx="33809">
                  <c:v>-80.257000000000005</c:v>
                </c:pt>
                <c:pt idx="33810">
                  <c:v>-80.254999999999995</c:v>
                </c:pt>
                <c:pt idx="33811">
                  <c:v>-80.253</c:v>
                </c:pt>
                <c:pt idx="33812">
                  <c:v>-80.251000000000005</c:v>
                </c:pt>
                <c:pt idx="33813">
                  <c:v>-80.248999999999995</c:v>
                </c:pt>
                <c:pt idx="33814">
                  <c:v>-80.247</c:v>
                </c:pt>
                <c:pt idx="33815">
                  <c:v>-80.245000000000005</c:v>
                </c:pt>
                <c:pt idx="33816">
                  <c:v>-80.242999999999995</c:v>
                </c:pt>
                <c:pt idx="33817">
                  <c:v>-80.241</c:v>
                </c:pt>
                <c:pt idx="33818">
                  <c:v>-80.239000000000004</c:v>
                </c:pt>
                <c:pt idx="33819">
                  <c:v>-80.236999999999995</c:v>
                </c:pt>
                <c:pt idx="33820">
                  <c:v>-80.234999999999999</c:v>
                </c:pt>
                <c:pt idx="33821">
                  <c:v>-80.233000000000004</c:v>
                </c:pt>
                <c:pt idx="33822">
                  <c:v>-80.230999999999995</c:v>
                </c:pt>
                <c:pt idx="33823">
                  <c:v>-80.228999999999999</c:v>
                </c:pt>
                <c:pt idx="33824">
                  <c:v>-80.227000000000004</c:v>
                </c:pt>
                <c:pt idx="33825">
                  <c:v>-80.224999999999994</c:v>
                </c:pt>
                <c:pt idx="33826">
                  <c:v>-80.222999999999999</c:v>
                </c:pt>
                <c:pt idx="33827">
                  <c:v>-80.221000000000004</c:v>
                </c:pt>
                <c:pt idx="33828">
                  <c:v>-80.218999999999994</c:v>
                </c:pt>
                <c:pt idx="33829">
                  <c:v>-80.216999999999999</c:v>
                </c:pt>
                <c:pt idx="33830">
                  <c:v>-80.215000000000003</c:v>
                </c:pt>
                <c:pt idx="33831">
                  <c:v>-80.212999999999994</c:v>
                </c:pt>
                <c:pt idx="33832">
                  <c:v>-80.210999999999999</c:v>
                </c:pt>
                <c:pt idx="33833">
                  <c:v>-80.209000000000003</c:v>
                </c:pt>
                <c:pt idx="33834">
                  <c:v>-80.206999999999994</c:v>
                </c:pt>
                <c:pt idx="33835">
                  <c:v>-80.204999999999998</c:v>
                </c:pt>
                <c:pt idx="33836">
                  <c:v>-80.203000000000003</c:v>
                </c:pt>
                <c:pt idx="33837">
                  <c:v>-80.200999999999993</c:v>
                </c:pt>
                <c:pt idx="33838">
                  <c:v>-80.198999999999998</c:v>
                </c:pt>
                <c:pt idx="33839">
                  <c:v>-80.197000000000003</c:v>
                </c:pt>
                <c:pt idx="33840">
                  <c:v>-80.194999999999993</c:v>
                </c:pt>
                <c:pt idx="33841">
                  <c:v>-80.192999999999998</c:v>
                </c:pt>
                <c:pt idx="33842">
                  <c:v>-80.191000000000003</c:v>
                </c:pt>
                <c:pt idx="33843">
                  <c:v>-80.188999999999993</c:v>
                </c:pt>
                <c:pt idx="33844">
                  <c:v>-80.186999999999998</c:v>
                </c:pt>
                <c:pt idx="33845">
                  <c:v>-80.185000000000002</c:v>
                </c:pt>
                <c:pt idx="33846">
                  <c:v>-80.183000000000007</c:v>
                </c:pt>
                <c:pt idx="33847">
                  <c:v>-80.180999999999997</c:v>
                </c:pt>
                <c:pt idx="33848">
                  <c:v>-80.179000000000002</c:v>
                </c:pt>
                <c:pt idx="33849">
                  <c:v>-80.177000000000007</c:v>
                </c:pt>
                <c:pt idx="33850">
                  <c:v>-80.174999999999997</c:v>
                </c:pt>
                <c:pt idx="33851">
                  <c:v>-80.173000000000002</c:v>
                </c:pt>
                <c:pt idx="33852">
                  <c:v>-80.171000000000006</c:v>
                </c:pt>
                <c:pt idx="33853">
                  <c:v>-80.168999999999997</c:v>
                </c:pt>
                <c:pt idx="33854">
                  <c:v>-80.167000000000002</c:v>
                </c:pt>
                <c:pt idx="33855">
                  <c:v>-80.165000000000006</c:v>
                </c:pt>
                <c:pt idx="33856">
                  <c:v>-80.162999999999997</c:v>
                </c:pt>
                <c:pt idx="33857">
                  <c:v>-80.161000000000001</c:v>
                </c:pt>
                <c:pt idx="33858">
                  <c:v>-80.159000000000006</c:v>
                </c:pt>
                <c:pt idx="33859">
                  <c:v>-80.156999999999996</c:v>
                </c:pt>
                <c:pt idx="33860">
                  <c:v>-80.155000000000001</c:v>
                </c:pt>
                <c:pt idx="33861">
                  <c:v>-80.153000000000006</c:v>
                </c:pt>
                <c:pt idx="33862">
                  <c:v>-80.150999999999996</c:v>
                </c:pt>
                <c:pt idx="33863">
                  <c:v>-80.149000000000001</c:v>
                </c:pt>
                <c:pt idx="33864">
                  <c:v>-80.147000000000006</c:v>
                </c:pt>
                <c:pt idx="33865">
                  <c:v>-80.144999999999996</c:v>
                </c:pt>
                <c:pt idx="33866">
                  <c:v>-80.143000000000001</c:v>
                </c:pt>
                <c:pt idx="33867">
                  <c:v>-80.141000000000005</c:v>
                </c:pt>
                <c:pt idx="33868">
                  <c:v>-80.138999999999996</c:v>
                </c:pt>
                <c:pt idx="33869">
                  <c:v>-80.137</c:v>
                </c:pt>
                <c:pt idx="33870">
                  <c:v>-80.135000000000005</c:v>
                </c:pt>
                <c:pt idx="33871">
                  <c:v>-80.132999999999996</c:v>
                </c:pt>
                <c:pt idx="33872">
                  <c:v>-80.131</c:v>
                </c:pt>
                <c:pt idx="33873">
                  <c:v>-80.129000000000005</c:v>
                </c:pt>
                <c:pt idx="33874">
                  <c:v>-80.126999999999995</c:v>
                </c:pt>
                <c:pt idx="33875">
                  <c:v>-80.125</c:v>
                </c:pt>
                <c:pt idx="33876">
                  <c:v>-80.123000000000005</c:v>
                </c:pt>
                <c:pt idx="33877">
                  <c:v>-80.120999999999995</c:v>
                </c:pt>
                <c:pt idx="33878">
                  <c:v>-80.119</c:v>
                </c:pt>
                <c:pt idx="33879">
                  <c:v>-80.117000000000004</c:v>
                </c:pt>
                <c:pt idx="33880">
                  <c:v>-80.114999999999995</c:v>
                </c:pt>
                <c:pt idx="33881">
                  <c:v>-80.113</c:v>
                </c:pt>
                <c:pt idx="33882">
                  <c:v>-80.111000000000004</c:v>
                </c:pt>
                <c:pt idx="33883">
                  <c:v>-80.108999999999995</c:v>
                </c:pt>
                <c:pt idx="33884">
                  <c:v>-80.106999999999999</c:v>
                </c:pt>
                <c:pt idx="33885">
                  <c:v>-80.105000000000004</c:v>
                </c:pt>
                <c:pt idx="33886">
                  <c:v>-80.102999999999994</c:v>
                </c:pt>
                <c:pt idx="33887">
                  <c:v>-80.100999999999999</c:v>
                </c:pt>
                <c:pt idx="33888">
                  <c:v>-80.099000000000004</c:v>
                </c:pt>
                <c:pt idx="33889">
                  <c:v>-80.096999999999994</c:v>
                </c:pt>
                <c:pt idx="33890">
                  <c:v>-80.094999999999999</c:v>
                </c:pt>
                <c:pt idx="33891">
                  <c:v>-80.093000000000004</c:v>
                </c:pt>
                <c:pt idx="33892">
                  <c:v>-80.090999999999994</c:v>
                </c:pt>
                <c:pt idx="33893">
                  <c:v>-80.088999999999999</c:v>
                </c:pt>
                <c:pt idx="33894">
                  <c:v>-80.087000000000003</c:v>
                </c:pt>
                <c:pt idx="33895">
                  <c:v>-80.084999999999994</c:v>
                </c:pt>
                <c:pt idx="33896">
                  <c:v>-80.082999999999998</c:v>
                </c:pt>
                <c:pt idx="33897">
                  <c:v>-80.081000000000003</c:v>
                </c:pt>
                <c:pt idx="33898">
                  <c:v>-80.078999999999994</c:v>
                </c:pt>
                <c:pt idx="33899">
                  <c:v>-80.076999999999998</c:v>
                </c:pt>
                <c:pt idx="33900">
                  <c:v>-80.075000000000003</c:v>
                </c:pt>
                <c:pt idx="33901">
                  <c:v>-80.072999999999993</c:v>
                </c:pt>
                <c:pt idx="33902">
                  <c:v>-80.070999999999998</c:v>
                </c:pt>
                <c:pt idx="33903">
                  <c:v>-80.069000000000003</c:v>
                </c:pt>
                <c:pt idx="33904">
                  <c:v>-80.066999999999993</c:v>
                </c:pt>
                <c:pt idx="33905">
                  <c:v>-80.064999999999998</c:v>
                </c:pt>
                <c:pt idx="33906">
                  <c:v>-80.063000000000002</c:v>
                </c:pt>
                <c:pt idx="33907">
                  <c:v>-80.061000000000007</c:v>
                </c:pt>
                <c:pt idx="33908">
                  <c:v>-80.058999999999997</c:v>
                </c:pt>
                <c:pt idx="33909">
                  <c:v>-80.057000000000002</c:v>
                </c:pt>
                <c:pt idx="33910">
                  <c:v>-80.055000000000007</c:v>
                </c:pt>
                <c:pt idx="33911">
                  <c:v>-80.052999999999997</c:v>
                </c:pt>
                <c:pt idx="33912">
                  <c:v>-80.051000000000002</c:v>
                </c:pt>
                <c:pt idx="33913">
                  <c:v>-80.049000000000007</c:v>
                </c:pt>
                <c:pt idx="33914">
                  <c:v>-80.046999999999997</c:v>
                </c:pt>
                <c:pt idx="33915">
                  <c:v>-80.045000000000002</c:v>
                </c:pt>
                <c:pt idx="33916">
                  <c:v>-80.043000000000006</c:v>
                </c:pt>
                <c:pt idx="33917">
                  <c:v>-80.040999999999997</c:v>
                </c:pt>
                <c:pt idx="33918">
                  <c:v>-80.039000000000001</c:v>
                </c:pt>
                <c:pt idx="33919">
                  <c:v>-80.037000000000006</c:v>
                </c:pt>
                <c:pt idx="33920">
                  <c:v>-80.034999999999997</c:v>
                </c:pt>
                <c:pt idx="33921">
                  <c:v>-80.033000000000001</c:v>
                </c:pt>
                <c:pt idx="33922">
                  <c:v>-80.031000000000006</c:v>
                </c:pt>
                <c:pt idx="33923">
                  <c:v>-80.028999999999996</c:v>
                </c:pt>
                <c:pt idx="33924">
                  <c:v>-80.027000000000001</c:v>
                </c:pt>
                <c:pt idx="33925">
                  <c:v>-80.025000000000006</c:v>
                </c:pt>
                <c:pt idx="33926">
                  <c:v>-80.022999999999996</c:v>
                </c:pt>
                <c:pt idx="33927">
                  <c:v>-80.021000000000001</c:v>
                </c:pt>
                <c:pt idx="33928">
                  <c:v>-80.019000000000005</c:v>
                </c:pt>
                <c:pt idx="33929">
                  <c:v>-80.016999999999996</c:v>
                </c:pt>
                <c:pt idx="33930">
                  <c:v>-80.015000000000001</c:v>
                </c:pt>
                <c:pt idx="33931">
                  <c:v>-80.013000000000005</c:v>
                </c:pt>
                <c:pt idx="33932">
                  <c:v>-80.010999999999996</c:v>
                </c:pt>
                <c:pt idx="33933">
                  <c:v>-80.009</c:v>
                </c:pt>
                <c:pt idx="33934">
                  <c:v>-80.007000000000005</c:v>
                </c:pt>
                <c:pt idx="33935">
                  <c:v>-80.004999999999995</c:v>
                </c:pt>
                <c:pt idx="33936">
                  <c:v>-80.003</c:v>
                </c:pt>
                <c:pt idx="33937">
                  <c:v>-80.001000000000005</c:v>
                </c:pt>
                <c:pt idx="33938">
                  <c:v>-79.998999999999995</c:v>
                </c:pt>
                <c:pt idx="33939">
                  <c:v>-79.997</c:v>
                </c:pt>
                <c:pt idx="33940">
                  <c:v>-79.995000000000005</c:v>
                </c:pt>
                <c:pt idx="33941">
                  <c:v>-79.992999999999995</c:v>
                </c:pt>
                <c:pt idx="33942">
                  <c:v>-79.991</c:v>
                </c:pt>
                <c:pt idx="33943">
                  <c:v>-79.989000000000004</c:v>
                </c:pt>
                <c:pt idx="33944">
                  <c:v>-79.986999999999995</c:v>
                </c:pt>
                <c:pt idx="33945">
                  <c:v>-79.984999999999999</c:v>
                </c:pt>
                <c:pt idx="33946">
                  <c:v>-79.983000000000004</c:v>
                </c:pt>
                <c:pt idx="33947">
                  <c:v>-79.980999999999995</c:v>
                </c:pt>
                <c:pt idx="33948">
                  <c:v>-79.978999999999999</c:v>
                </c:pt>
                <c:pt idx="33949">
                  <c:v>-79.977000000000004</c:v>
                </c:pt>
                <c:pt idx="33950">
                  <c:v>-79.974999999999994</c:v>
                </c:pt>
                <c:pt idx="33951">
                  <c:v>-79.972999999999999</c:v>
                </c:pt>
                <c:pt idx="33952">
                  <c:v>-79.971000000000004</c:v>
                </c:pt>
                <c:pt idx="33953">
                  <c:v>-79.968999999999994</c:v>
                </c:pt>
                <c:pt idx="33954">
                  <c:v>-79.966999999999999</c:v>
                </c:pt>
                <c:pt idx="33955">
                  <c:v>-79.965000000000003</c:v>
                </c:pt>
                <c:pt idx="33956">
                  <c:v>-79.962999999999994</c:v>
                </c:pt>
                <c:pt idx="33957">
                  <c:v>-79.960999999999999</c:v>
                </c:pt>
                <c:pt idx="33958">
                  <c:v>-79.959000000000003</c:v>
                </c:pt>
                <c:pt idx="33959">
                  <c:v>-79.956999999999994</c:v>
                </c:pt>
                <c:pt idx="33960">
                  <c:v>-79.954999999999998</c:v>
                </c:pt>
                <c:pt idx="33961">
                  <c:v>-79.953000000000003</c:v>
                </c:pt>
                <c:pt idx="33962">
                  <c:v>-79.950999999999993</c:v>
                </c:pt>
                <c:pt idx="33963">
                  <c:v>-79.948999999999998</c:v>
                </c:pt>
                <c:pt idx="33964">
                  <c:v>-79.947000000000003</c:v>
                </c:pt>
                <c:pt idx="33965">
                  <c:v>-79.944999999999993</c:v>
                </c:pt>
                <c:pt idx="33966">
                  <c:v>-79.942999999999998</c:v>
                </c:pt>
                <c:pt idx="33967">
                  <c:v>-79.941000000000003</c:v>
                </c:pt>
                <c:pt idx="33968">
                  <c:v>-79.938999999999993</c:v>
                </c:pt>
                <c:pt idx="33969">
                  <c:v>-79.936999999999998</c:v>
                </c:pt>
                <c:pt idx="33970">
                  <c:v>-79.935000000000002</c:v>
                </c:pt>
                <c:pt idx="33971">
                  <c:v>-79.933000000000007</c:v>
                </c:pt>
                <c:pt idx="33972">
                  <c:v>-79.930999999999997</c:v>
                </c:pt>
                <c:pt idx="33973">
                  <c:v>-79.929000000000002</c:v>
                </c:pt>
                <c:pt idx="33974">
                  <c:v>-79.927000000000007</c:v>
                </c:pt>
                <c:pt idx="33975">
                  <c:v>-79.924999999999997</c:v>
                </c:pt>
                <c:pt idx="33976">
                  <c:v>-79.923000000000002</c:v>
                </c:pt>
                <c:pt idx="33977">
                  <c:v>-79.921000000000006</c:v>
                </c:pt>
                <c:pt idx="33978">
                  <c:v>-79.918999999999997</c:v>
                </c:pt>
                <c:pt idx="33979">
                  <c:v>-79.917000000000002</c:v>
                </c:pt>
                <c:pt idx="33980">
                  <c:v>-79.915000000000006</c:v>
                </c:pt>
                <c:pt idx="33981">
                  <c:v>-79.912999999999997</c:v>
                </c:pt>
                <c:pt idx="33982">
                  <c:v>-79.911000000000001</c:v>
                </c:pt>
                <c:pt idx="33983">
                  <c:v>-79.909000000000006</c:v>
                </c:pt>
                <c:pt idx="33984">
                  <c:v>-79.906999999999996</c:v>
                </c:pt>
                <c:pt idx="33985">
                  <c:v>-79.905000000000001</c:v>
                </c:pt>
                <c:pt idx="33986">
                  <c:v>-79.903000000000006</c:v>
                </c:pt>
                <c:pt idx="33987">
                  <c:v>-79.900999999999996</c:v>
                </c:pt>
                <c:pt idx="33988">
                  <c:v>-79.899000000000001</c:v>
                </c:pt>
                <c:pt idx="33989">
                  <c:v>-79.897000000000006</c:v>
                </c:pt>
                <c:pt idx="33990">
                  <c:v>-79.894999999999996</c:v>
                </c:pt>
                <c:pt idx="33991">
                  <c:v>-79.893000000000001</c:v>
                </c:pt>
                <c:pt idx="33992">
                  <c:v>-79.891000000000005</c:v>
                </c:pt>
                <c:pt idx="33993">
                  <c:v>-79.888999999999996</c:v>
                </c:pt>
                <c:pt idx="33994">
                  <c:v>-79.887</c:v>
                </c:pt>
                <c:pt idx="33995">
                  <c:v>-79.885000000000005</c:v>
                </c:pt>
                <c:pt idx="33996">
                  <c:v>-79.882999999999996</c:v>
                </c:pt>
                <c:pt idx="33997">
                  <c:v>-79.881</c:v>
                </c:pt>
                <c:pt idx="33998">
                  <c:v>-79.879000000000005</c:v>
                </c:pt>
                <c:pt idx="33999">
                  <c:v>-79.876999999999995</c:v>
                </c:pt>
                <c:pt idx="34000">
                  <c:v>-79.875</c:v>
                </c:pt>
                <c:pt idx="34001">
                  <c:v>-79.873000000000005</c:v>
                </c:pt>
                <c:pt idx="34002">
                  <c:v>-79.870999999999995</c:v>
                </c:pt>
                <c:pt idx="34003">
                  <c:v>-79.869</c:v>
                </c:pt>
                <c:pt idx="34004">
                  <c:v>-79.867000000000004</c:v>
                </c:pt>
                <c:pt idx="34005">
                  <c:v>-79.864999999999995</c:v>
                </c:pt>
                <c:pt idx="34006">
                  <c:v>-79.863</c:v>
                </c:pt>
                <c:pt idx="34007">
                  <c:v>-79.861000000000004</c:v>
                </c:pt>
                <c:pt idx="34008">
                  <c:v>-79.858999999999995</c:v>
                </c:pt>
                <c:pt idx="34009">
                  <c:v>-79.856999999999999</c:v>
                </c:pt>
                <c:pt idx="34010">
                  <c:v>-79.855000000000004</c:v>
                </c:pt>
                <c:pt idx="34011">
                  <c:v>-79.852999999999994</c:v>
                </c:pt>
                <c:pt idx="34012">
                  <c:v>-79.850999999999999</c:v>
                </c:pt>
                <c:pt idx="34013">
                  <c:v>-79.849000000000004</c:v>
                </c:pt>
                <c:pt idx="34014">
                  <c:v>-79.846999999999994</c:v>
                </c:pt>
                <c:pt idx="34015">
                  <c:v>-79.844999999999999</c:v>
                </c:pt>
                <c:pt idx="34016">
                  <c:v>-79.843000000000004</c:v>
                </c:pt>
                <c:pt idx="34017">
                  <c:v>-79.840999999999994</c:v>
                </c:pt>
                <c:pt idx="34018">
                  <c:v>-79.838999999999999</c:v>
                </c:pt>
                <c:pt idx="34019">
                  <c:v>-79.837000000000003</c:v>
                </c:pt>
                <c:pt idx="34020">
                  <c:v>-79.834999999999994</c:v>
                </c:pt>
                <c:pt idx="34021">
                  <c:v>-79.832999999999998</c:v>
                </c:pt>
                <c:pt idx="34022">
                  <c:v>-79.831000000000003</c:v>
                </c:pt>
                <c:pt idx="34023">
                  <c:v>-79.828999999999994</c:v>
                </c:pt>
                <c:pt idx="34024">
                  <c:v>-79.826999999999998</c:v>
                </c:pt>
                <c:pt idx="34025">
                  <c:v>-79.825000000000003</c:v>
                </c:pt>
                <c:pt idx="34026">
                  <c:v>-79.822999999999993</c:v>
                </c:pt>
                <c:pt idx="34027">
                  <c:v>-79.820999999999998</c:v>
                </c:pt>
                <c:pt idx="34028">
                  <c:v>-79.819000000000003</c:v>
                </c:pt>
                <c:pt idx="34029">
                  <c:v>-79.816999999999993</c:v>
                </c:pt>
                <c:pt idx="34030">
                  <c:v>-79.814999999999998</c:v>
                </c:pt>
                <c:pt idx="34031">
                  <c:v>-79.813000000000002</c:v>
                </c:pt>
                <c:pt idx="34032">
                  <c:v>-79.811000000000007</c:v>
                </c:pt>
                <c:pt idx="34033">
                  <c:v>-79.808999999999997</c:v>
                </c:pt>
                <c:pt idx="34034">
                  <c:v>-79.807000000000002</c:v>
                </c:pt>
                <c:pt idx="34035">
                  <c:v>-79.805000000000007</c:v>
                </c:pt>
                <c:pt idx="34036">
                  <c:v>-79.802999999999997</c:v>
                </c:pt>
                <c:pt idx="34037">
                  <c:v>-79.801000000000002</c:v>
                </c:pt>
                <c:pt idx="34038">
                  <c:v>-79.799000000000007</c:v>
                </c:pt>
                <c:pt idx="34039">
                  <c:v>-79.796999999999997</c:v>
                </c:pt>
                <c:pt idx="34040">
                  <c:v>-79.795000000000002</c:v>
                </c:pt>
                <c:pt idx="34041">
                  <c:v>-79.793000000000006</c:v>
                </c:pt>
                <c:pt idx="34042">
                  <c:v>-79.790999999999997</c:v>
                </c:pt>
                <c:pt idx="34043">
                  <c:v>-79.789000000000001</c:v>
                </c:pt>
                <c:pt idx="34044">
                  <c:v>-79.787000000000006</c:v>
                </c:pt>
                <c:pt idx="34045">
                  <c:v>-79.784999999999997</c:v>
                </c:pt>
                <c:pt idx="34046">
                  <c:v>-79.783000000000001</c:v>
                </c:pt>
                <c:pt idx="34047">
                  <c:v>-79.781000000000006</c:v>
                </c:pt>
                <c:pt idx="34048">
                  <c:v>-79.778999999999996</c:v>
                </c:pt>
                <c:pt idx="34049">
                  <c:v>-79.777000000000001</c:v>
                </c:pt>
                <c:pt idx="34050">
                  <c:v>-79.775000000000006</c:v>
                </c:pt>
                <c:pt idx="34051">
                  <c:v>-79.772999999999996</c:v>
                </c:pt>
                <c:pt idx="34052">
                  <c:v>-79.771000000000001</c:v>
                </c:pt>
                <c:pt idx="34053">
                  <c:v>-79.769000000000005</c:v>
                </c:pt>
                <c:pt idx="34054">
                  <c:v>-79.766999999999996</c:v>
                </c:pt>
                <c:pt idx="34055">
                  <c:v>-79.765000000000001</c:v>
                </c:pt>
                <c:pt idx="34056">
                  <c:v>-79.763000000000005</c:v>
                </c:pt>
                <c:pt idx="34057">
                  <c:v>-79.760999999999996</c:v>
                </c:pt>
                <c:pt idx="34058">
                  <c:v>-79.759</c:v>
                </c:pt>
                <c:pt idx="34059">
                  <c:v>-79.757000000000005</c:v>
                </c:pt>
                <c:pt idx="34060">
                  <c:v>-79.754999999999995</c:v>
                </c:pt>
                <c:pt idx="34061">
                  <c:v>-79.753</c:v>
                </c:pt>
                <c:pt idx="34062">
                  <c:v>-79.751000000000005</c:v>
                </c:pt>
                <c:pt idx="34063">
                  <c:v>-79.748999999999995</c:v>
                </c:pt>
                <c:pt idx="34064">
                  <c:v>-79.747</c:v>
                </c:pt>
                <c:pt idx="34065">
                  <c:v>-79.745000000000005</c:v>
                </c:pt>
                <c:pt idx="34066">
                  <c:v>-79.742999999999995</c:v>
                </c:pt>
                <c:pt idx="34067">
                  <c:v>-79.741</c:v>
                </c:pt>
                <c:pt idx="34068">
                  <c:v>-79.739000000000004</c:v>
                </c:pt>
                <c:pt idx="34069">
                  <c:v>-79.736999999999995</c:v>
                </c:pt>
                <c:pt idx="34070">
                  <c:v>-79.734999999999999</c:v>
                </c:pt>
                <c:pt idx="34071">
                  <c:v>-79.733000000000004</c:v>
                </c:pt>
                <c:pt idx="34072">
                  <c:v>-79.730999999999995</c:v>
                </c:pt>
                <c:pt idx="34073">
                  <c:v>-79.728999999999999</c:v>
                </c:pt>
                <c:pt idx="34074">
                  <c:v>-79.727000000000004</c:v>
                </c:pt>
                <c:pt idx="34075">
                  <c:v>-79.724999999999994</c:v>
                </c:pt>
                <c:pt idx="34076">
                  <c:v>-79.722999999999999</c:v>
                </c:pt>
                <c:pt idx="34077">
                  <c:v>-79.721000000000004</c:v>
                </c:pt>
                <c:pt idx="34078">
                  <c:v>-79.718999999999994</c:v>
                </c:pt>
                <c:pt idx="34079">
                  <c:v>-79.716999999999999</c:v>
                </c:pt>
                <c:pt idx="34080">
                  <c:v>-79.715000000000003</c:v>
                </c:pt>
                <c:pt idx="34081">
                  <c:v>-79.712999999999994</c:v>
                </c:pt>
                <c:pt idx="34082">
                  <c:v>-79.710999999999999</c:v>
                </c:pt>
                <c:pt idx="34083">
                  <c:v>-79.709000000000003</c:v>
                </c:pt>
                <c:pt idx="34084">
                  <c:v>-79.706999999999994</c:v>
                </c:pt>
                <c:pt idx="34085">
                  <c:v>-79.704999999999998</c:v>
                </c:pt>
                <c:pt idx="34086">
                  <c:v>-79.703000000000003</c:v>
                </c:pt>
                <c:pt idx="34087">
                  <c:v>-79.700999999999993</c:v>
                </c:pt>
                <c:pt idx="34088">
                  <c:v>-79.698999999999998</c:v>
                </c:pt>
                <c:pt idx="34089">
                  <c:v>-79.697000000000003</c:v>
                </c:pt>
                <c:pt idx="34090">
                  <c:v>-79.694999999999993</c:v>
                </c:pt>
                <c:pt idx="34091">
                  <c:v>-79.692999999999998</c:v>
                </c:pt>
                <c:pt idx="34092">
                  <c:v>-79.691000000000003</c:v>
                </c:pt>
                <c:pt idx="34093">
                  <c:v>-79.688999999999993</c:v>
                </c:pt>
                <c:pt idx="34094">
                  <c:v>-79.686999999999998</c:v>
                </c:pt>
                <c:pt idx="34095">
                  <c:v>-79.685000000000002</c:v>
                </c:pt>
                <c:pt idx="34096">
                  <c:v>-79.683000000000007</c:v>
                </c:pt>
                <c:pt idx="34097">
                  <c:v>-79.680999999999997</c:v>
                </c:pt>
                <c:pt idx="34098">
                  <c:v>-79.679000000000002</c:v>
                </c:pt>
                <c:pt idx="34099">
                  <c:v>-79.677000000000007</c:v>
                </c:pt>
                <c:pt idx="34100">
                  <c:v>-79.674999999999997</c:v>
                </c:pt>
                <c:pt idx="34101">
                  <c:v>-79.673000000000002</c:v>
                </c:pt>
                <c:pt idx="34102">
                  <c:v>-79.671000000000006</c:v>
                </c:pt>
                <c:pt idx="34103">
                  <c:v>-79.668999999999997</c:v>
                </c:pt>
                <c:pt idx="34104">
                  <c:v>-79.667000000000002</c:v>
                </c:pt>
                <c:pt idx="34105">
                  <c:v>-79.665000000000006</c:v>
                </c:pt>
                <c:pt idx="34106">
                  <c:v>-79.662999999999997</c:v>
                </c:pt>
                <c:pt idx="34107">
                  <c:v>-79.661000000000001</c:v>
                </c:pt>
                <c:pt idx="34108">
                  <c:v>-79.659000000000006</c:v>
                </c:pt>
                <c:pt idx="34109">
                  <c:v>-79.656999999999996</c:v>
                </c:pt>
                <c:pt idx="34110">
                  <c:v>-79.655000000000001</c:v>
                </c:pt>
                <c:pt idx="34111">
                  <c:v>-79.653000000000006</c:v>
                </c:pt>
                <c:pt idx="34112">
                  <c:v>-79.650999999999996</c:v>
                </c:pt>
                <c:pt idx="34113">
                  <c:v>-79.649000000000001</c:v>
                </c:pt>
                <c:pt idx="34114">
                  <c:v>-79.647000000000006</c:v>
                </c:pt>
                <c:pt idx="34115">
                  <c:v>-79.644999999999996</c:v>
                </c:pt>
                <c:pt idx="34116">
                  <c:v>-79.643000000000001</c:v>
                </c:pt>
                <c:pt idx="34117">
                  <c:v>-79.641000000000005</c:v>
                </c:pt>
                <c:pt idx="34118">
                  <c:v>-79.638999999999996</c:v>
                </c:pt>
                <c:pt idx="34119">
                  <c:v>-79.637</c:v>
                </c:pt>
                <c:pt idx="34120">
                  <c:v>-79.635000000000005</c:v>
                </c:pt>
                <c:pt idx="34121">
                  <c:v>-79.632999999999996</c:v>
                </c:pt>
                <c:pt idx="34122">
                  <c:v>-79.631</c:v>
                </c:pt>
                <c:pt idx="34123">
                  <c:v>-79.629000000000005</c:v>
                </c:pt>
                <c:pt idx="34124">
                  <c:v>-79.626999999999995</c:v>
                </c:pt>
                <c:pt idx="34125">
                  <c:v>-79.625</c:v>
                </c:pt>
                <c:pt idx="34126">
                  <c:v>-79.623000000000005</c:v>
                </c:pt>
                <c:pt idx="34127">
                  <c:v>-79.620999999999995</c:v>
                </c:pt>
                <c:pt idx="34128">
                  <c:v>-79.619</c:v>
                </c:pt>
                <c:pt idx="34129">
                  <c:v>-79.617000000000004</c:v>
                </c:pt>
                <c:pt idx="34130">
                  <c:v>-79.614999999999995</c:v>
                </c:pt>
                <c:pt idx="34131">
                  <c:v>-79.613</c:v>
                </c:pt>
                <c:pt idx="34132">
                  <c:v>-79.611000000000004</c:v>
                </c:pt>
                <c:pt idx="34133">
                  <c:v>-79.608999999999995</c:v>
                </c:pt>
                <c:pt idx="34134">
                  <c:v>-79.606999999999999</c:v>
                </c:pt>
                <c:pt idx="34135">
                  <c:v>-79.605000000000004</c:v>
                </c:pt>
                <c:pt idx="34136">
                  <c:v>-79.602999999999994</c:v>
                </c:pt>
                <c:pt idx="34137">
                  <c:v>-79.600999999999999</c:v>
                </c:pt>
                <c:pt idx="34138">
                  <c:v>-79.599000000000004</c:v>
                </c:pt>
                <c:pt idx="34139">
                  <c:v>-79.596999999999994</c:v>
                </c:pt>
                <c:pt idx="34140">
                  <c:v>-79.594999999999999</c:v>
                </c:pt>
                <c:pt idx="34141">
                  <c:v>-79.593000000000004</c:v>
                </c:pt>
                <c:pt idx="34142">
                  <c:v>-79.590999999999994</c:v>
                </c:pt>
                <c:pt idx="34143">
                  <c:v>-79.588999999999999</c:v>
                </c:pt>
                <c:pt idx="34144">
                  <c:v>-79.587000000000003</c:v>
                </c:pt>
                <c:pt idx="34145">
                  <c:v>-79.584999999999994</c:v>
                </c:pt>
                <c:pt idx="34146">
                  <c:v>-79.582999999999998</c:v>
                </c:pt>
                <c:pt idx="34147">
                  <c:v>-79.581000000000003</c:v>
                </c:pt>
                <c:pt idx="34148">
                  <c:v>-79.578999999999994</c:v>
                </c:pt>
                <c:pt idx="34149">
                  <c:v>-79.576999999999998</c:v>
                </c:pt>
                <c:pt idx="34150">
                  <c:v>-79.575000000000003</c:v>
                </c:pt>
                <c:pt idx="34151">
                  <c:v>-79.572999999999993</c:v>
                </c:pt>
                <c:pt idx="34152">
                  <c:v>-79.570999999999998</c:v>
                </c:pt>
                <c:pt idx="34153">
                  <c:v>-79.569000000000003</c:v>
                </c:pt>
                <c:pt idx="34154">
                  <c:v>-79.566999999999993</c:v>
                </c:pt>
                <c:pt idx="34155">
                  <c:v>-79.564999999999998</c:v>
                </c:pt>
                <c:pt idx="34156">
                  <c:v>-79.563000000000002</c:v>
                </c:pt>
                <c:pt idx="34157">
                  <c:v>-79.561000000000007</c:v>
                </c:pt>
                <c:pt idx="34158">
                  <c:v>-79.558999999999997</c:v>
                </c:pt>
                <c:pt idx="34159">
                  <c:v>-79.557000000000002</c:v>
                </c:pt>
                <c:pt idx="34160">
                  <c:v>-79.555000000000007</c:v>
                </c:pt>
                <c:pt idx="34161">
                  <c:v>-79.552999999999997</c:v>
                </c:pt>
                <c:pt idx="34162">
                  <c:v>-79.551000000000002</c:v>
                </c:pt>
                <c:pt idx="34163">
                  <c:v>-79.549000000000007</c:v>
                </c:pt>
                <c:pt idx="34164">
                  <c:v>-79.546999999999997</c:v>
                </c:pt>
                <c:pt idx="34165">
                  <c:v>-79.545000000000002</c:v>
                </c:pt>
                <c:pt idx="34166">
                  <c:v>-79.543000000000006</c:v>
                </c:pt>
                <c:pt idx="34167">
                  <c:v>-79.540999999999997</c:v>
                </c:pt>
                <c:pt idx="34168">
                  <c:v>-79.539000000000001</c:v>
                </c:pt>
                <c:pt idx="34169">
                  <c:v>-79.537000000000006</c:v>
                </c:pt>
                <c:pt idx="34170">
                  <c:v>-79.534999999999997</c:v>
                </c:pt>
                <c:pt idx="34171">
                  <c:v>-79.533000000000001</c:v>
                </c:pt>
                <c:pt idx="34172">
                  <c:v>-79.531000000000006</c:v>
                </c:pt>
                <c:pt idx="34173">
                  <c:v>-79.528999999999996</c:v>
                </c:pt>
                <c:pt idx="34174">
                  <c:v>-79.527000000000001</c:v>
                </c:pt>
                <c:pt idx="34175">
                  <c:v>-79.525000000000006</c:v>
                </c:pt>
                <c:pt idx="34176">
                  <c:v>-79.522999999999996</c:v>
                </c:pt>
                <c:pt idx="34177">
                  <c:v>-79.521000000000001</c:v>
                </c:pt>
                <c:pt idx="34178">
                  <c:v>-79.519000000000005</c:v>
                </c:pt>
                <c:pt idx="34179">
                  <c:v>-79.516999999999996</c:v>
                </c:pt>
                <c:pt idx="34180">
                  <c:v>-79.515000000000001</c:v>
                </c:pt>
                <c:pt idx="34181">
                  <c:v>-79.513000000000005</c:v>
                </c:pt>
                <c:pt idx="34182">
                  <c:v>-79.510999999999996</c:v>
                </c:pt>
                <c:pt idx="34183">
                  <c:v>-79.509</c:v>
                </c:pt>
                <c:pt idx="34184">
                  <c:v>-79.507000000000005</c:v>
                </c:pt>
                <c:pt idx="34185">
                  <c:v>-79.504999999999995</c:v>
                </c:pt>
                <c:pt idx="34186">
                  <c:v>-79.503</c:v>
                </c:pt>
                <c:pt idx="34187">
                  <c:v>-79.501000000000005</c:v>
                </c:pt>
                <c:pt idx="34188">
                  <c:v>-79.498999999999995</c:v>
                </c:pt>
                <c:pt idx="34189">
                  <c:v>-79.497</c:v>
                </c:pt>
                <c:pt idx="34190">
                  <c:v>-79.495000000000005</c:v>
                </c:pt>
                <c:pt idx="34191">
                  <c:v>-79.492999999999995</c:v>
                </c:pt>
                <c:pt idx="34192">
                  <c:v>-79.491</c:v>
                </c:pt>
                <c:pt idx="34193">
                  <c:v>-79.489000000000004</c:v>
                </c:pt>
                <c:pt idx="34194">
                  <c:v>-79.486999999999995</c:v>
                </c:pt>
                <c:pt idx="34195">
                  <c:v>-79.484999999999999</c:v>
                </c:pt>
                <c:pt idx="34196">
                  <c:v>-79.483000000000004</c:v>
                </c:pt>
                <c:pt idx="34197">
                  <c:v>-79.480999999999995</c:v>
                </c:pt>
                <c:pt idx="34198">
                  <c:v>-79.478999999999999</c:v>
                </c:pt>
                <c:pt idx="34199">
                  <c:v>-79.477000000000004</c:v>
                </c:pt>
                <c:pt idx="34200">
                  <c:v>-79.474999999999994</c:v>
                </c:pt>
                <c:pt idx="34201">
                  <c:v>-79.472999999999999</c:v>
                </c:pt>
                <c:pt idx="34202">
                  <c:v>-79.471000000000004</c:v>
                </c:pt>
                <c:pt idx="34203">
                  <c:v>-79.468999999999994</c:v>
                </c:pt>
                <c:pt idx="34204">
                  <c:v>-79.466999999999999</c:v>
                </c:pt>
                <c:pt idx="34205">
                  <c:v>-79.465000000000003</c:v>
                </c:pt>
                <c:pt idx="34206">
                  <c:v>-79.462999999999994</c:v>
                </c:pt>
                <c:pt idx="34207">
                  <c:v>-79.460999999999999</c:v>
                </c:pt>
                <c:pt idx="34208">
                  <c:v>-79.459000000000003</c:v>
                </c:pt>
                <c:pt idx="34209">
                  <c:v>-79.456999999999994</c:v>
                </c:pt>
                <c:pt idx="34210">
                  <c:v>-79.454999999999998</c:v>
                </c:pt>
                <c:pt idx="34211">
                  <c:v>-79.453000000000003</c:v>
                </c:pt>
                <c:pt idx="34212">
                  <c:v>-79.450999999999993</c:v>
                </c:pt>
                <c:pt idx="34213">
                  <c:v>-79.448999999999998</c:v>
                </c:pt>
                <c:pt idx="34214">
                  <c:v>-79.447000000000003</c:v>
                </c:pt>
                <c:pt idx="34215">
                  <c:v>-79.444999999999993</c:v>
                </c:pt>
                <c:pt idx="34216">
                  <c:v>-79.442999999999998</c:v>
                </c:pt>
                <c:pt idx="34217">
                  <c:v>-79.441000000000003</c:v>
                </c:pt>
                <c:pt idx="34218">
                  <c:v>-79.438999999999993</c:v>
                </c:pt>
                <c:pt idx="34219">
                  <c:v>-79.436999999999998</c:v>
                </c:pt>
                <c:pt idx="34220">
                  <c:v>-79.435000000000002</c:v>
                </c:pt>
                <c:pt idx="34221">
                  <c:v>-79.433000000000007</c:v>
                </c:pt>
                <c:pt idx="34222">
                  <c:v>-79.430999999999997</c:v>
                </c:pt>
                <c:pt idx="34223">
                  <c:v>-79.429000000000002</c:v>
                </c:pt>
                <c:pt idx="34224">
                  <c:v>-79.427000000000007</c:v>
                </c:pt>
                <c:pt idx="34225">
                  <c:v>-79.424999999999997</c:v>
                </c:pt>
                <c:pt idx="34226">
                  <c:v>-79.423000000000002</c:v>
                </c:pt>
                <c:pt idx="34227">
                  <c:v>-79.421000000000006</c:v>
                </c:pt>
                <c:pt idx="34228">
                  <c:v>-79.418999999999997</c:v>
                </c:pt>
                <c:pt idx="34229">
                  <c:v>-79.417000000000002</c:v>
                </c:pt>
                <c:pt idx="34230">
                  <c:v>-79.415000000000006</c:v>
                </c:pt>
                <c:pt idx="34231">
                  <c:v>-79.412999999999997</c:v>
                </c:pt>
                <c:pt idx="34232">
                  <c:v>-79.411000000000001</c:v>
                </c:pt>
                <c:pt idx="34233">
                  <c:v>-79.409000000000006</c:v>
                </c:pt>
                <c:pt idx="34234">
                  <c:v>-79.406999999999996</c:v>
                </c:pt>
                <c:pt idx="34235">
                  <c:v>-79.405000000000001</c:v>
                </c:pt>
                <c:pt idx="34236">
                  <c:v>-79.403000000000006</c:v>
                </c:pt>
                <c:pt idx="34237">
                  <c:v>-79.400999999999996</c:v>
                </c:pt>
                <c:pt idx="34238">
                  <c:v>-79.399000000000001</c:v>
                </c:pt>
                <c:pt idx="34239">
                  <c:v>-79.397000000000006</c:v>
                </c:pt>
                <c:pt idx="34240">
                  <c:v>-79.394999999999996</c:v>
                </c:pt>
                <c:pt idx="34241">
                  <c:v>-79.393000000000001</c:v>
                </c:pt>
                <c:pt idx="34242">
                  <c:v>-79.391000000000005</c:v>
                </c:pt>
                <c:pt idx="34243">
                  <c:v>-79.388999999999996</c:v>
                </c:pt>
                <c:pt idx="34244">
                  <c:v>-79.387</c:v>
                </c:pt>
                <c:pt idx="34245">
                  <c:v>-79.385000000000005</c:v>
                </c:pt>
                <c:pt idx="34246">
                  <c:v>-79.382999999999996</c:v>
                </c:pt>
                <c:pt idx="34247">
                  <c:v>-79.381</c:v>
                </c:pt>
                <c:pt idx="34248">
                  <c:v>-79.379000000000005</c:v>
                </c:pt>
                <c:pt idx="34249">
                  <c:v>-79.376999999999995</c:v>
                </c:pt>
                <c:pt idx="34250">
                  <c:v>-79.375</c:v>
                </c:pt>
                <c:pt idx="34251">
                  <c:v>-79.373000000000005</c:v>
                </c:pt>
                <c:pt idx="34252">
                  <c:v>-79.370999999999995</c:v>
                </c:pt>
                <c:pt idx="34253">
                  <c:v>-79.369</c:v>
                </c:pt>
                <c:pt idx="34254">
                  <c:v>-79.367000000000004</c:v>
                </c:pt>
                <c:pt idx="34255">
                  <c:v>-79.364999999999995</c:v>
                </c:pt>
                <c:pt idx="34256">
                  <c:v>-79.363</c:v>
                </c:pt>
                <c:pt idx="34257">
                  <c:v>-79.361000000000004</c:v>
                </c:pt>
                <c:pt idx="34258">
                  <c:v>-79.358999999999995</c:v>
                </c:pt>
                <c:pt idx="34259">
                  <c:v>-79.356999999999999</c:v>
                </c:pt>
                <c:pt idx="34260">
                  <c:v>-79.355000000000004</c:v>
                </c:pt>
                <c:pt idx="34261">
                  <c:v>-79.352999999999994</c:v>
                </c:pt>
                <c:pt idx="34262">
                  <c:v>-79.350999999999999</c:v>
                </c:pt>
                <c:pt idx="34263">
                  <c:v>-79.349000000000004</c:v>
                </c:pt>
                <c:pt idx="34264">
                  <c:v>-79.346999999999994</c:v>
                </c:pt>
                <c:pt idx="34265">
                  <c:v>-79.344999999999999</c:v>
                </c:pt>
                <c:pt idx="34266">
                  <c:v>-79.343000000000004</c:v>
                </c:pt>
                <c:pt idx="34267">
                  <c:v>-79.340999999999994</c:v>
                </c:pt>
                <c:pt idx="34268">
                  <c:v>-79.338999999999999</c:v>
                </c:pt>
                <c:pt idx="34269">
                  <c:v>-79.337000000000003</c:v>
                </c:pt>
                <c:pt idx="34270">
                  <c:v>-79.334999999999994</c:v>
                </c:pt>
                <c:pt idx="34271">
                  <c:v>-79.332999999999998</c:v>
                </c:pt>
                <c:pt idx="34272">
                  <c:v>-79.331000000000003</c:v>
                </c:pt>
                <c:pt idx="34273">
                  <c:v>-79.328999999999994</c:v>
                </c:pt>
                <c:pt idx="34274">
                  <c:v>-79.326999999999998</c:v>
                </c:pt>
                <c:pt idx="34275">
                  <c:v>-79.325000000000003</c:v>
                </c:pt>
                <c:pt idx="34276">
                  <c:v>-79.322999999999993</c:v>
                </c:pt>
                <c:pt idx="34277">
                  <c:v>-79.320999999999998</c:v>
                </c:pt>
                <c:pt idx="34278">
                  <c:v>-79.319000000000003</c:v>
                </c:pt>
                <c:pt idx="34279">
                  <c:v>-79.316999999999993</c:v>
                </c:pt>
                <c:pt idx="34280">
                  <c:v>-79.314999999999998</c:v>
                </c:pt>
                <c:pt idx="34281">
                  <c:v>-79.313000000000002</c:v>
                </c:pt>
                <c:pt idx="34282">
                  <c:v>-79.311000000000007</c:v>
                </c:pt>
                <c:pt idx="34283">
                  <c:v>-79.308999999999997</c:v>
                </c:pt>
                <c:pt idx="34284">
                  <c:v>-79.307000000000002</c:v>
                </c:pt>
                <c:pt idx="34285">
                  <c:v>-79.305000000000007</c:v>
                </c:pt>
                <c:pt idx="34286">
                  <c:v>-79.302999999999997</c:v>
                </c:pt>
                <c:pt idx="34287">
                  <c:v>-79.301000000000002</c:v>
                </c:pt>
                <c:pt idx="34288">
                  <c:v>-79.299000000000007</c:v>
                </c:pt>
                <c:pt idx="34289">
                  <c:v>-79.296999999999997</c:v>
                </c:pt>
                <c:pt idx="34290">
                  <c:v>-79.295000000000002</c:v>
                </c:pt>
                <c:pt idx="34291">
                  <c:v>-79.293000000000006</c:v>
                </c:pt>
                <c:pt idx="34292">
                  <c:v>-79.290999999999997</c:v>
                </c:pt>
                <c:pt idx="34293">
                  <c:v>-79.289000000000001</c:v>
                </c:pt>
                <c:pt idx="34294">
                  <c:v>-79.287000000000006</c:v>
                </c:pt>
                <c:pt idx="34295">
                  <c:v>-79.284999999999997</c:v>
                </c:pt>
                <c:pt idx="34296">
                  <c:v>-79.283000000000001</c:v>
                </c:pt>
                <c:pt idx="34297">
                  <c:v>-79.281000000000006</c:v>
                </c:pt>
                <c:pt idx="34298">
                  <c:v>-79.278999999999996</c:v>
                </c:pt>
                <c:pt idx="34299">
                  <c:v>-79.277000000000001</c:v>
                </c:pt>
                <c:pt idx="34300">
                  <c:v>-79.275000000000006</c:v>
                </c:pt>
                <c:pt idx="34301">
                  <c:v>-79.272999999999996</c:v>
                </c:pt>
                <c:pt idx="34302">
                  <c:v>-79.271000000000001</c:v>
                </c:pt>
                <c:pt idx="34303">
                  <c:v>-79.269000000000005</c:v>
                </c:pt>
                <c:pt idx="34304">
                  <c:v>-79.266999999999996</c:v>
                </c:pt>
                <c:pt idx="34305">
                  <c:v>-79.265000000000001</c:v>
                </c:pt>
                <c:pt idx="34306">
                  <c:v>-79.263000000000005</c:v>
                </c:pt>
                <c:pt idx="34307">
                  <c:v>-79.260999999999996</c:v>
                </c:pt>
                <c:pt idx="34308">
                  <c:v>-79.259</c:v>
                </c:pt>
                <c:pt idx="34309">
                  <c:v>-79.257000000000005</c:v>
                </c:pt>
                <c:pt idx="34310">
                  <c:v>-79.254999999999995</c:v>
                </c:pt>
                <c:pt idx="34311">
                  <c:v>-79.253</c:v>
                </c:pt>
                <c:pt idx="34312">
                  <c:v>-79.251000000000005</c:v>
                </c:pt>
                <c:pt idx="34313">
                  <c:v>-79.248999999999995</c:v>
                </c:pt>
                <c:pt idx="34314">
                  <c:v>-79.247</c:v>
                </c:pt>
                <c:pt idx="34315">
                  <c:v>-79.245000000000005</c:v>
                </c:pt>
                <c:pt idx="34316">
                  <c:v>-79.242999999999995</c:v>
                </c:pt>
                <c:pt idx="34317">
                  <c:v>-79.241</c:v>
                </c:pt>
                <c:pt idx="34318">
                  <c:v>-79.239000000000004</c:v>
                </c:pt>
                <c:pt idx="34319">
                  <c:v>-79.236999999999995</c:v>
                </c:pt>
                <c:pt idx="34320">
                  <c:v>-79.234999999999999</c:v>
                </c:pt>
                <c:pt idx="34321">
                  <c:v>-79.233000000000004</c:v>
                </c:pt>
                <c:pt idx="34322">
                  <c:v>-79.230999999999995</c:v>
                </c:pt>
                <c:pt idx="34323">
                  <c:v>-79.228999999999999</c:v>
                </c:pt>
                <c:pt idx="34324">
                  <c:v>-79.227000000000004</c:v>
                </c:pt>
                <c:pt idx="34325">
                  <c:v>-79.224999999999994</c:v>
                </c:pt>
                <c:pt idx="34326">
                  <c:v>-79.222999999999999</c:v>
                </c:pt>
                <c:pt idx="34327">
                  <c:v>-79.221000000000004</c:v>
                </c:pt>
                <c:pt idx="34328">
                  <c:v>-79.218999999999994</c:v>
                </c:pt>
                <c:pt idx="34329">
                  <c:v>-79.216999999999999</c:v>
                </c:pt>
                <c:pt idx="34330">
                  <c:v>-79.215000000000003</c:v>
                </c:pt>
                <c:pt idx="34331">
                  <c:v>-79.212999999999994</c:v>
                </c:pt>
                <c:pt idx="34332">
                  <c:v>-79.210999999999999</c:v>
                </c:pt>
                <c:pt idx="34333">
                  <c:v>-79.209000000000003</c:v>
                </c:pt>
                <c:pt idx="34334">
                  <c:v>-79.206999999999994</c:v>
                </c:pt>
                <c:pt idx="34335">
                  <c:v>-79.204999999999998</c:v>
                </c:pt>
                <c:pt idx="34336">
                  <c:v>-79.203000000000003</c:v>
                </c:pt>
                <c:pt idx="34337">
                  <c:v>-79.200999999999993</c:v>
                </c:pt>
                <c:pt idx="34338">
                  <c:v>-79.198999999999998</c:v>
                </c:pt>
                <c:pt idx="34339">
                  <c:v>-79.197000000000003</c:v>
                </c:pt>
                <c:pt idx="34340">
                  <c:v>-79.194999999999993</c:v>
                </c:pt>
                <c:pt idx="34341">
                  <c:v>-79.192999999999998</c:v>
                </c:pt>
                <c:pt idx="34342">
                  <c:v>-79.191000000000003</c:v>
                </c:pt>
                <c:pt idx="34343">
                  <c:v>-79.188999999999993</c:v>
                </c:pt>
                <c:pt idx="34344">
                  <c:v>-79.186999999999998</c:v>
                </c:pt>
                <c:pt idx="34345">
                  <c:v>-79.185000000000002</c:v>
                </c:pt>
                <c:pt idx="34346">
                  <c:v>-79.183000000000007</c:v>
                </c:pt>
                <c:pt idx="34347">
                  <c:v>-79.180999999999997</c:v>
                </c:pt>
                <c:pt idx="34348">
                  <c:v>-79.179000000000002</c:v>
                </c:pt>
                <c:pt idx="34349">
                  <c:v>-79.177000000000007</c:v>
                </c:pt>
                <c:pt idx="34350">
                  <c:v>-79.174999999999997</c:v>
                </c:pt>
                <c:pt idx="34351">
                  <c:v>-79.173000000000002</c:v>
                </c:pt>
                <c:pt idx="34352">
                  <c:v>-79.171000000000006</c:v>
                </c:pt>
                <c:pt idx="34353">
                  <c:v>-79.168999999999997</c:v>
                </c:pt>
                <c:pt idx="34354">
                  <c:v>-79.167000000000002</c:v>
                </c:pt>
                <c:pt idx="34355">
                  <c:v>-79.165000000000006</c:v>
                </c:pt>
                <c:pt idx="34356">
                  <c:v>-79.162999999999997</c:v>
                </c:pt>
                <c:pt idx="34357">
                  <c:v>-79.161000000000001</c:v>
                </c:pt>
                <c:pt idx="34358">
                  <c:v>-79.159000000000006</c:v>
                </c:pt>
                <c:pt idx="34359">
                  <c:v>-79.156999999999996</c:v>
                </c:pt>
                <c:pt idx="34360">
                  <c:v>-79.155000000000001</c:v>
                </c:pt>
                <c:pt idx="34361">
                  <c:v>-79.153000000000006</c:v>
                </c:pt>
                <c:pt idx="34362">
                  <c:v>-79.150999999999996</c:v>
                </c:pt>
                <c:pt idx="34363">
                  <c:v>-79.149000000000001</c:v>
                </c:pt>
                <c:pt idx="34364">
                  <c:v>-79.147000000000006</c:v>
                </c:pt>
                <c:pt idx="34365">
                  <c:v>-79.144999999999996</c:v>
                </c:pt>
                <c:pt idx="34366">
                  <c:v>-79.143000000000001</c:v>
                </c:pt>
                <c:pt idx="34367">
                  <c:v>-79.141000000000005</c:v>
                </c:pt>
                <c:pt idx="34368">
                  <c:v>-79.138999999999996</c:v>
                </c:pt>
                <c:pt idx="34369">
                  <c:v>-79.137</c:v>
                </c:pt>
                <c:pt idx="34370">
                  <c:v>-79.135000000000005</c:v>
                </c:pt>
                <c:pt idx="34371">
                  <c:v>-79.132999999999996</c:v>
                </c:pt>
                <c:pt idx="34372">
                  <c:v>-79.131</c:v>
                </c:pt>
                <c:pt idx="34373">
                  <c:v>-79.129000000000005</c:v>
                </c:pt>
                <c:pt idx="34374">
                  <c:v>-79.126999999999995</c:v>
                </c:pt>
                <c:pt idx="34375">
                  <c:v>-79.125</c:v>
                </c:pt>
                <c:pt idx="34376">
                  <c:v>-79.123000000000005</c:v>
                </c:pt>
                <c:pt idx="34377">
                  <c:v>-79.120999999999995</c:v>
                </c:pt>
                <c:pt idx="34378">
                  <c:v>-79.119</c:v>
                </c:pt>
                <c:pt idx="34379">
                  <c:v>-79.117000000000004</c:v>
                </c:pt>
                <c:pt idx="34380">
                  <c:v>-79.114999999999995</c:v>
                </c:pt>
                <c:pt idx="34381">
                  <c:v>-79.113</c:v>
                </c:pt>
                <c:pt idx="34382">
                  <c:v>-79.111000000000004</c:v>
                </c:pt>
                <c:pt idx="34383">
                  <c:v>-79.108999999999995</c:v>
                </c:pt>
                <c:pt idx="34384">
                  <c:v>-79.106999999999999</c:v>
                </c:pt>
                <c:pt idx="34385">
                  <c:v>-79.105000000000004</c:v>
                </c:pt>
                <c:pt idx="34386">
                  <c:v>-79.102999999999994</c:v>
                </c:pt>
                <c:pt idx="34387">
                  <c:v>-79.100999999999999</c:v>
                </c:pt>
                <c:pt idx="34388">
                  <c:v>-79.099000000000004</c:v>
                </c:pt>
                <c:pt idx="34389">
                  <c:v>-79.096999999999994</c:v>
                </c:pt>
                <c:pt idx="34390">
                  <c:v>-79.094999999999999</c:v>
                </c:pt>
                <c:pt idx="34391">
                  <c:v>-79.093000000000004</c:v>
                </c:pt>
                <c:pt idx="34392">
                  <c:v>-79.090999999999994</c:v>
                </c:pt>
                <c:pt idx="34393">
                  <c:v>-79.088999999999999</c:v>
                </c:pt>
                <c:pt idx="34394">
                  <c:v>-79.087000000000003</c:v>
                </c:pt>
                <c:pt idx="34395">
                  <c:v>-79.084999999999994</c:v>
                </c:pt>
                <c:pt idx="34396">
                  <c:v>-79.082999999999998</c:v>
                </c:pt>
                <c:pt idx="34397">
                  <c:v>-79.081000000000003</c:v>
                </c:pt>
                <c:pt idx="34398">
                  <c:v>-79.078999999999994</c:v>
                </c:pt>
                <c:pt idx="34399">
                  <c:v>-79.076999999999998</c:v>
                </c:pt>
                <c:pt idx="34400">
                  <c:v>-79.075000000000003</c:v>
                </c:pt>
                <c:pt idx="34401">
                  <c:v>-79.072999999999993</c:v>
                </c:pt>
                <c:pt idx="34402">
                  <c:v>-79.070999999999998</c:v>
                </c:pt>
                <c:pt idx="34403">
                  <c:v>-79.069000000000003</c:v>
                </c:pt>
                <c:pt idx="34404">
                  <c:v>-79.066999999999993</c:v>
                </c:pt>
                <c:pt idx="34405">
                  <c:v>-79.064999999999998</c:v>
                </c:pt>
                <c:pt idx="34406">
                  <c:v>-79.063000000000002</c:v>
                </c:pt>
                <c:pt idx="34407">
                  <c:v>-79.061000000000007</c:v>
                </c:pt>
                <c:pt idx="34408">
                  <c:v>-79.058999999999997</c:v>
                </c:pt>
                <c:pt idx="34409">
                  <c:v>-79.057000000000002</c:v>
                </c:pt>
                <c:pt idx="34410">
                  <c:v>-79.055000000000007</c:v>
                </c:pt>
                <c:pt idx="34411">
                  <c:v>-79.052999999999997</c:v>
                </c:pt>
                <c:pt idx="34412">
                  <c:v>-79.051000000000002</c:v>
                </c:pt>
                <c:pt idx="34413">
                  <c:v>-79.049000000000007</c:v>
                </c:pt>
                <c:pt idx="34414">
                  <c:v>-79.046999999999997</c:v>
                </c:pt>
                <c:pt idx="34415">
                  <c:v>-79.045000000000002</c:v>
                </c:pt>
                <c:pt idx="34416">
                  <c:v>-79.043000000000006</c:v>
                </c:pt>
                <c:pt idx="34417">
                  <c:v>-79.040999999999997</c:v>
                </c:pt>
                <c:pt idx="34418">
                  <c:v>-79.039000000000001</c:v>
                </c:pt>
                <c:pt idx="34419">
                  <c:v>-79.037000000000006</c:v>
                </c:pt>
                <c:pt idx="34420">
                  <c:v>-79.034999999999997</c:v>
                </c:pt>
                <c:pt idx="34421">
                  <c:v>-79.033000000000001</c:v>
                </c:pt>
                <c:pt idx="34422">
                  <c:v>-79.031000000000006</c:v>
                </c:pt>
                <c:pt idx="34423">
                  <c:v>-79.028999999999996</c:v>
                </c:pt>
                <c:pt idx="34424">
                  <c:v>-79.027000000000001</c:v>
                </c:pt>
                <c:pt idx="34425">
                  <c:v>-79.025000000000006</c:v>
                </c:pt>
                <c:pt idx="34426">
                  <c:v>-79.022999999999996</c:v>
                </c:pt>
                <c:pt idx="34427">
                  <c:v>-79.021000000000001</c:v>
                </c:pt>
                <c:pt idx="34428">
                  <c:v>-79.019000000000005</c:v>
                </c:pt>
                <c:pt idx="34429">
                  <c:v>-79.016999999999996</c:v>
                </c:pt>
                <c:pt idx="34430">
                  <c:v>-79.015000000000001</c:v>
                </c:pt>
                <c:pt idx="34431">
                  <c:v>-79.013000000000005</c:v>
                </c:pt>
                <c:pt idx="34432">
                  <c:v>-79.010999999999996</c:v>
                </c:pt>
                <c:pt idx="34433">
                  <c:v>-79.009</c:v>
                </c:pt>
                <c:pt idx="34434">
                  <c:v>-79.007000000000005</c:v>
                </c:pt>
                <c:pt idx="34435">
                  <c:v>-79.004999999999995</c:v>
                </c:pt>
                <c:pt idx="34436">
                  <c:v>-79.003</c:v>
                </c:pt>
                <c:pt idx="34437">
                  <c:v>-79.001000000000005</c:v>
                </c:pt>
                <c:pt idx="34438">
                  <c:v>-78.998999999999995</c:v>
                </c:pt>
                <c:pt idx="34439">
                  <c:v>-78.997</c:v>
                </c:pt>
                <c:pt idx="34440">
                  <c:v>-78.995000000000005</c:v>
                </c:pt>
                <c:pt idx="34441">
                  <c:v>-78.992999999999995</c:v>
                </c:pt>
                <c:pt idx="34442">
                  <c:v>-78.991</c:v>
                </c:pt>
                <c:pt idx="34443">
                  <c:v>-78.989000000000004</c:v>
                </c:pt>
                <c:pt idx="34444">
                  <c:v>-78.986999999999995</c:v>
                </c:pt>
                <c:pt idx="34445">
                  <c:v>-78.984999999999999</c:v>
                </c:pt>
                <c:pt idx="34446">
                  <c:v>-78.983000000000004</c:v>
                </c:pt>
                <c:pt idx="34447">
                  <c:v>-78.980999999999995</c:v>
                </c:pt>
                <c:pt idx="34448">
                  <c:v>-78.978999999999999</c:v>
                </c:pt>
                <c:pt idx="34449">
                  <c:v>-78.977000000000004</c:v>
                </c:pt>
                <c:pt idx="34450">
                  <c:v>-78.974999999999994</c:v>
                </c:pt>
                <c:pt idx="34451">
                  <c:v>-78.972999999999999</c:v>
                </c:pt>
                <c:pt idx="34452">
                  <c:v>-78.971000000000004</c:v>
                </c:pt>
                <c:pt idx="34453">
                  <c:v>-78.968999999999994</c:v>
                </c:pt>
                <c:pt idx="34454">
                  <c:v>-78.966999999999999</c:v>
                </c:pt>
                <c:pt idx="34455">
                  <c:v>-78.965000000000003</c:v>
                </c:pt>
                <c:pt idx="34456">
                  <c:v>-78.962999999999994</c:v>
                </c:pt>
                <c:pt idx="34457">
                  <c:v>-78.960999999999999</c:v>
                </c:pt>
                <c:pt idx="34458">
                  <c:v>-78.959000000000003</c:v>
                </c:pt>
                <c:pt idx="34459">
                  <c:v>-78.956999999999994</c:v>
                </c:pt>
                <c:pt idx="34460">
                  <c:v>-78.954999999999998</c:v>
                </c:pt>
                <c:pt idx="34461">
                  <c:v>-78.953000000000003</c:v>
                </c:pt>
                <c:pt idx="34462">
                  <c:v>-78.950999999999993</c:v>
                </c:pt>
                <c:pt idx="34463">
                  <c:v>-78.948999999999998</c:v>
                </c:pt>
                <c:pt idx="34464">
                  <c:v>-78.947000000000003</c:v>
                </c:pt>
                <c:pt idx="34465">
                  <c:v>-78.944999999999993</c:v>
                </c:pt>
                <c:pt idx="34466">
                  <c:v>-78.942999999999998</c:v>
                </c:pt>
                <c:pt idx="34467">
                  <c:v>-78.941000000000003</c:v>
                </c:pt>
                <c:pt idx="34468">
                  <c:v>-78.938999999999993</c:v>
                </c:pt>
                <c:pt idx="34469">
                  <c:v>-78.936999999999998</c:v>
                </c:pt>
                <c:pt idx="34470">
                  <c:v>-78.935000000000002</c:v>
                </c:pt>
                <c:pt idx="34471">
                  <c:v>-78.933000000000007</c:v>
                </c:pt>
                <c:pt idx="34472">
                  <c:v>-78.930999999999997</c:v>
                </c:pt>
                <c:pt idx="34473">
                  <c:v>-78.929000000000002</c:v>
                </c:pt>
                <c:pt idx="34474">
                  <c:v>-78.927000000000007</c:v>
                </c:pt>
                <c:pt idx="34475">
                  <c:v>-78.924999999999997</c:v>
                </c:pt>
                <c:pt idx="34476">
                  <c:v>-78.923000000000002</c:v>
                </c:pt>
                <c:pt idx="34477">
                  <c:v>-78.921000000000006</c:v>
                </c:pt>
                <c:pt idx="34478">
                  <c:v>-78.918999999999997</c:v>
                </c:pt>
                <c:pt idx="34479">
                  <c:v>-78.917000000000002</c:v>
                </c:pt>
                <c:pt idx="34480">
                  <c:v>-78.915000000000006</c:v>
                </c:pt>
                <c:pt idx="34481">
                  <c:v>-78.912999999999997</c:v>
                </c:pt>
                <c:pt idx="34482">
                  <c:v>-78.911000000000001</c:v>
                </c:pt>
                <c:pt idx="34483">
                  <c:v>-78.909000000000006</c:v>
                </c:pt>
                <c:pt idx="34484">
                  <c:v>-78.906999999999996</c:v>
                </c:pt>
                <c:pt idx="34485">
                  <c:v>-78.905000000000001</c:v>
                </c:pt>
                <c:pt idx="34486">
                  <c:v>-78.903000000000006</c:v>
                </c:pt>
                <c:pt idx="34487">
                  <c:v>-78.900999999999996</c:v>
                </c:pt>
                <c:pt idx="34488">
                  <c:v>-78.899000000000001</c:v>
                </c:pt>
                <c:pt idx="34489">
                  <c:v>-78.897000000000006</c:v>
                </c:pt>
                <c:pt idx="34490">
                  <c:v>-78.894999999999996</c:v>
                </c:pt>
                <c:pt idx="34491">
                  <c:v>-78.893000000000001</c:v>
                </c:pt>
                <c:pt idx="34492">
                  <c:v>-78.891000000000005</c:v>
                </c:pt>
                <c:pt idx="34493">
                  <c:v>-78.888999999999996</c:v>
                </c:pt>
                <c:pt idx="34494">
                  <c:v>-78.887</c:v>
                </c:pt>
                <c:pt idx="34495">
                  <c:v>-78.885000000000005</c:v>
                </c:pt>
                <c:pt idx="34496">
                  <c:v>-78.882999999999996</c:v>
                </c:pt>
                <c:pt idx="34497">
                  <c:v>-78.881</c:v>
                </c:pt>
                <c:pt idx="34498">
                  <c:v>-78.879000000000005</c:v>
                </c:pt>
                <c:pt idx="34499">
                  <c:v>-78.876999999999995</c:v>
                </c:pt>
                <c:pt idx="34500">
                  <c:v>-78.875</c:v>
                </c:pt>
                <c:pt idx="34501">
                  <c:v>-78.873000000000005</c:v>
                </c:pt>
                <c:pt idx="34502">
                  <c:v>-78.870999999999995</c:v>
                </c:pt>
                <c:pt idx="34503">
                  <c:v>-78.869</c:v>
                </c:pt>
                <c:pt idx="34504">
                  <c:v>-78.867000000000004</c:v>
                </c:pt>
                <c:pt idx="34505">
                  <c:v>-78.864999999999995</c:v>
                </c:pt>
                <c:pt idx="34506">
                  <c:v>-78.863</c:v>
                </c:pt>
                <c:pt idx="34507">
                  <c:v>-78.861000000000004</c:v>
                </c:pt>
                <c:pt idx="34508">
                  <c:v>-78.858999999999995</c:v>
                </c:pt>
                <c:pt idx="34509">
                  <c:v>-78.856999999999999</c:v>
                </c:pt>
                <c:pt idx="34510">
                  <c:v>-78.855000000000004</c:v>
                </c:pt>
                <c:pt idx="34511">
                  <c:v>-78.852999999999994</c:v>
                </c:pt>
                <c:pt idx="34512">
                  <c:v>-78.850999999999999</c:v>
                </c:pt>
                <c:pt idx="34513">
                  <c:v>-78.849000000000004</c:v>
                </c:pt>
                <c:pt idx="34514">
                  <c:v>-78.846999999999994</c:v>
                </c:pt>
                <c:pt idx="34515">
                  <c:v>-78.844999999999999</c:v>
                </c:pt>
                <c:pt idx="34516">
                  <c:v>-78.843000000000004</c:v>
                </c:pt>
                <c:pt idx="34517">
                  <c:v>-78.840999999999994</c:v>
                </c:pt>
                <c:pt idx="34518">
                  <c:v>-78.838999999999999</c:v>
                </c:pt>
                <c:pt idx="34519">
                  <c:v>-78.837000000000003</c:v>
                </c:pt>
                <c:pt idx="34520">
                  <c:v>-78.834999999999994</c:v>
                </c:pt>
                <c:pt idx="34521">
                  <c:v>-78.832999999999998</c:v>
                </c:pt>
                <c:pt idx="34522">
                  <c:v>-78.831000000000003</c:v>
                </c:pt>
                <c:pt idx="34523">
                  <c:v>-78.828999999999994</c:v>
                </c:pt>
                <c:pt idx="34524">
                  <c:v>-78.826999999999998</c:v>
                </c:pt>
                <c:pt idx="34525">
                  <c:v>-78.825000000000003</c:v>
                </c:pt>
                <c:pt idx="34526">
                  <c:v>-78.822999999999993</c:v>
                </c:pt>
                <c:pt idx="34527">
                  <c:v>-78.820999999999998</c:v>
                </c:pt>
                <c:pt idx="34528">
                  <c:v>-78.819000000000003</c:v>
                </c:pt>
                <c:pt idx="34529">
                  <c:v>-78.816999999999993</c:v>
                </c:pt>
                <c:pt idx="34530">
                  <c:v>-78.814999999999998</c:v>
                </c:pt>
                <c:pt idx="34531">
                  <c:v>-78.813000000000002</c:v>
                </c:pt>
                <c:pt idx="34532">
                  <c:v>-78.811000000000007</c:v>
                </c:pt>
                <c:pt idx="34533">
                  <c:v>-78.808999999999997</c:v>
                </c:pt>
                <c:pt idx="34534">
                  <c:v>-78.807000000000002</c:v>
                </c:pt>
                <c:pt idx="34535">
                  <c:v>-78.805000000000007</c:v>
                </c:pt>
                <c:pt idx="34536">
                  <c:v>-78.802999999999997</c:v>
                </c:pt>
                <c:pt idx="34537">
                  <c:v>-78.801000000000002</c:v>
                </c:pt>
                <c:pt idx="34538">
                  <c:v>-78.799000000000007</c:v>
                </c:pt>
                <c:pt idx="34539">
                  <c:v>-78.796999999999997</c:v>
                </c:pt>
                <c:pt idx="34540">
                  <c:v>-78.795000000000002</c:v>
                </c:pt>
                <c:pt idx="34541">
                  <c:v>-78.793000000000006</c:v>
                </c:pt>
                <c:pt idx="34542">
                  <c:v>-78.790999999999997</c:v>
                </c:pt>
                <c:pt idx="34543">
                  <c:v>-78.789000000000001</c:v>
                </c:pt>
                <c:pt idx="34544">
                  <c:v>-78.787000000000006</c:v>
                </c:pt>
                <c:pt idx="34545">
                  <c:v>-78.784999999999997</c:v>
                </c:pt>
                <c:pt idx="34546">
                  <c:v>-78.783000000000001</c:v>
                </c:pt>
                <c:pt idx="34547">
                  <c:v>-78.781000000000006</c:v>
                </c:pt>
                <c:pt idx="34548">
                  <c:v>-78.778999999999996</c:v>
                </c:pt>
                <c:pt idx="34549">
                  <c:v>-78.777000000000001</c:v>
                </c:pt>
                <c:pt idx="34550">
                  <c:v>-78.775000000000006</c:v>
                </c:pt>
                <c:pt idx="34551">
                  <c:v>-78.772999999999996</c:v>
                </c:pt>
                <c:pt idx="34552">
                  <c:v>-78.771000000000001</c:v>
                </c:pt>
                <c:pt idx="34553">
                  <c:v>-78.769000000000005</c:v>
                </c:pt>
                <c:pt idx="34554">
                  <c:v>-78.766999999999996</c:v>
                </c:pt>
                <c:pt idx="34555">
                  <c:v>-78.765000000000001</c:v>
                </c:pt>
                <c:pt idx="34556">
                  <c:v>-78.763000000000005</c:v>
                </c:pt>
                <c:pt idx="34557">
                  <c:v>-78.760999999999996</c:v>
                </c:pt>
                <c:pt idx="34558">
                  <c:v>-78.759</c:v>
                </c:pt>
                <c:pt idx="34559">
                  <c:v>-78.757000000000005</c:v>
                </c:pt>
                <c:pt idx="34560">
                  <c:v>-78.754999999999995</c:v>
                </c:pt>
                <c:pt idx="34561">
                  <c:v>-78.753</c:v>
                </c:pt>
                <c:pt idx="34562">
                  <c:v>-78.751000000000005</c:v>
                </c:pt>
                <c:pt idx="34563">
                  <c:v>-78.748999999999995</c:v>
                </c:pt>
                <c:pt idx="34564">
                  <c:v>-78.747</c:v>
                </c:pt>
                <c:pt idx="34565">
                  <c:v>-78.745000000000005</c:v>
                </c:pt>
                <c:pt idx="34566">
                  <c:v>-78.742999999999995</c:v>
                </c:pt>
                <c:pt idx="34567">
                  <c:v>-78.741</c:v>
                </c:pt>
                <c:pt idx="34568">
                  <c:v>-78.739000000000004</c:v>
                </c:pt>
                <c:pt idx="34569">
                  <c:v>-78.736999999999995</c:v>
                </c:pt>
                <c:pt idx="34570">
                  <c:v>-78.734999999999999</c:v>
                </c:pt>
                <c:pt idx="34571">
                  <c:v>-78.733000000000004</c:v>
                </c:pt>
                <c:pt idx="34572">
                  <c:v>-78.730999999999995</c:v>
                </c:pt>
                <c:pt idx="34573">
                  <c:v>-78.728999999999999</c:v>
                </c:pt>
                <c:pt idx="34574">
                  <c:v>-78.727000000000004</c:v>
                </c:pt>
                <c:pt idx="34575">
                  <c:v>-78.724999999999994</c:v>
                </c:pt>
                <c:pt idx="34576">
                  <c:v>-78.722999999999999</c:v>
                </c:pt>
                <c:pt idx="34577">
                  <c:v>-78.721000000000004</c:v>
                </c:pt>
                <c:pt idx="34578">
                  <c:v>-78.718999999999994</c:v>
                </c:pt>
                <c:pt idx="34579">
                  <c:v>-78.716999999999999</c:v>
                </c:pt>
                <c:pt idx="34580">
                  <c:v>-78.715000000000003</c:v>
                </c:pt>
                <c:pt idx="34581">
                  <c:v>-78.712999999999994</c:v>
                </c:pt>
                <c:pt idx="34582">
                  <c:v>-78.710999999999999</c:v>
                </c:pt>
                <c:pt idx="34583">
                  <c:v>-78.709000000000003</c:v>
                </c:pt>
                <c:pt idx="34584">
                  <c:v>-78.706999999999994</c:v>
                </c:pt>
                <c:pt idx="34585">
                  <c:v>-78.704999999999998</c:v>
                </c:pt>
                <c:pt idx="34586">
                  <c:v>-78.703000000000003</c:v>
                </c:pt>
                <c:pt idx="34587">
                  <c:v>-78.700999999999993</c:v>
                </c:pt>
                <c:pt idx="34588">
                  <c:v>-78.698999999999998</c:v>
                </c:pt>
                <c:pt idx="34589">
                  <c:v>-78.697000000000003</c:v>
                </c:pt>
                <c:pt idx="34590">
                  <c:v>-78.694999999999993</c:v>
                </c:pt>
                <c:pt idx="34591">
                  <c:v>-78.692999999999998</c:v>
                </c:pt>
                <c:pt idx="34592">
                  <c:v>-78.691000000000003</c:v>
                </c:pt>
                <c:pt idx="34593">
                  <c:v>-78.688999999999993</c:v>
                </c:pt>
                <c:pt idx="34594">
                  <c:v>-78.686999999999998</c:v>
                </c:pt>
                <c:pt idx="34595">
                  <c:v>-78.685000000000002</c:v>
                </c:pt>
                <c:pt idx="34596">
                  <c:v>-78.683000000000007</c:v>
                </c:pt>
                <c:pt idx="34597">
                  <c:v>-78.680999999999997</c:v>
                </c:pt>
                <c:pt idx="34598">
                  <c:v>-78.679000000000002</c:v>
                </c:pt>
                <c:pt idx="34599">
                  <c:v>-78.677000000000007</c:v>
                </c:pt>
                <c:pt idx="34600">
                  <c:v>-78.674999999999997</c:v>
                </c:pt>
                <c:pt idx="34601">
                  <c:v>-78.673000000000002</c:v>
                </c:pt>
                <c:pt idx="34602">
                  <c:v>-78.671000000000006</c:v>
                </c:pt>
                <c:pt idx="34603">
                  <c:v>-78.668999999999997</c:v>
                </c:pt>
                <c:pt idx="34604">
                  <c:v>-78.667000000000002</c:v>
                </c:pt>
                <c:pt idx="34605">
                  <c:v>-78.665000000000006</c:v>
                </c:pt>
                <c:pt idx="34606">
                  <c:v>-78.662999999999997</c:v>
                </c:pt>
                <c:pt idx="34607">
                  <c:v>-78.661000000000001</c:v>
                </c:pt>
                <c:pt idx="34608">
                  <c:v>-78.659000000000006</c:v>
                </c:pt>
                <c:pt idx="34609">
                  <c:v>-78.656999999999996</c:v>
                </c:pt>
                <c:pt idx="34610">
                  <c:v>-78.655000000000001</c:v>
                </c:pt>
                <c:pt idx="34611">
                  <c:v>-78.653000000000006</c:v>
                </c:pt>
                <c:pt idx="34612">
                  <c:v>-78.650999999999996</c:v>
                </c:pt>
                <c:pt idx="34613">
                  <c:v>-78.649000000000001</c:v>
                </c:pt>
                <c:pt idx="34614">
                  <c:v>-78.647000000000006</c:v>
                </c:pt>
                <c:pt idx="34615">
                  <c:v>-78.644999999999996</c:v>
                </c:pt>
                <c:pt idx="34616">
                  <c:v>-78.643000000000001</c:v>
                </c:pt>
                <c:pt idx="34617">
                  <c:v>-78.641000000000005</c:v>
                </c:pt>
                <c:pt idx="34618">
                  <c:v>-78.638999999999996</c:v>
                </c:pt>
                <c:pt idx="34619">
                  <c:v>-78.637</c:v>
                </c:pt>
                <c:pt idx="34620">
                  <c:v>-78.635000000000005</c:v>
                </c:pt>
                <c:pt idx="34621">
                  <c:v>-78.632999999999996</c:v>
                </c:pt>
                <c:pt idx="34622">
                  <c:v>-78.631</c:v>
                </c:pt>
                <c:pt idx="34623">
                  <c:v>-78.629000000000005</c:v>
                </c:pt>
                <c:pt idx="34624">
                  <c:v>-78.626999999999995</c:v>
                </c:pt>
                <c:pt idx="34625">
                  <c:v>-78.625</c:v>
                </c:pt>
                <c:pt idx="34626">
                  <c:v>-78.623000000000005</c:v>
                </c:pt>
                <c:pt idx="34627">
                  <c:v>-78.620999999999995</c:v>
                </c:pt>
                <c:pt idx="34628">
                  <c:v>-78.619</c:v>
                </c:pt>
                <c:pt idx="34629">
                  <c:v>-78.617000000000004</c:v>
                </c:pt>
                <c:pt idx="34630">
                  <c:v>-78.614999999999995</c:v>
                </c:pt>
                <c:pt idx="34631">
                  <c:v>-78.613</c:v>
                </c:pt>
                <c:pt idx="34632">
                  <c:v>-78.611000000000004</c:v>
                </c:pt>
                <c:pt idx="34633">
                  <c:v>-78.608999999999995</c:v>
                </c:pt>
                <c:pt idx="34634">
                  <c:v>-78.606999999999999</c:v>
                </c:pt>
                <c:pt idx="34635">
                  <c:v>-78.605000000000004</c:v>
                </c:pt>
                <c:pt idx="34636">
                  <c:v>-78.602999999999994</c:v>
                </c:pt>
                <c:pt idx="34637">
                  <c:v>-78.600999999999999</c:v>
                </c:pt>
                <c:pt idx="34638">
                  <c:v>-78.599000000000004</c:v>
                </c:pt>
                <c:pt idx="34639">
                  <c:v>-78.596999999999994</c:v>
                </c:pt>
                <c:pt idx="34640">
                  <c:v>-78.594999999999999</c:v>
                </c:pt>
                <c:pt idx="34641">
                  <c:v>-78.593000000000004</c:v>
                </c:pt>
                <c:pt idx="34642">
                  <c:v>-78.590999999999994</c:v>
                </c:pt>
                <c:pt idx="34643">
                  <c:v>-78.588999999999999</c:v>
                </c:pt>
                <c:pt idx="34644">
                  <c:v>-78.587000000000003</c:v>
                </c:pt>
                <c:pt idx="34645">
                  <c:v>-78.584999999999994</c:v>
                </c:pt>
                <c:pt idx="34646">
                  <c:v>-78.582999999999998</c:v>
                </c:pt>
                <c:pt idx="34647">
                  <c:v>-78.581000000000003</c:v>
                </c:pt>
                <c:pt idx="34648">
                  <c:v>-78.578999999999994</c:v>
                </c:pt>
                <c:pt idx="34649">
                  <c:v>-78.576999999999998</c:v>
                </c:pt>
                <c:pt idx="34650">
                  <c:v>-78.575000000000003</c:v>
                </c:pt>
                <c:pt idx="34651">
                  <c:v>-78.572999999999993</c:v>
                </c:pt>
                <c:pt idx="34652">
                  <c:v>-78.570999999999998</c:v>
                </c:pt>
                <c:pt idx="34653">
                  <c:v>-78.569000000000003</c:v>
                </c:pt>
                <c:pt idx="34654">
                  <c:v>-78.566999999999993</c:v>
                </c:pt>
                <c:pt idx="34655">
                  <c:v>-78.564999999999998</c:v>
                </c:pt>
                <c:pt idx="34656">
                  <c:v>-78.563000000000002</c:v>
                </c:pt>
                <c:pt idx="34657">
                  <c:v>-78.561000000000007</c:v>
                </c:pt>
                <c:pt idx="34658">
                  <c:v>-78.558999999999997</c:v>
                </c:pt>
                <c:pt idx="34659">
                  <c:v>-78.557000000000002</c:v>
                </c:pt>
                <c:pt idx="34660">
                  <c:v>-78.555000000000007</c:v>
                </c:pt>
                <c:pt idx="34661">
                  <c:v>-78.552999999999997</c:v>
                </c:pt>
                <c:pt idx="34662">
                  <c:v>-78.551000000000002</c:v>
                </c:pt>
                <c:pt idx="34663">
                  <c:v>-78.549000000000007</c:v>
                </c:pt>
                <c:pt idx="34664">
                  <c:v>-78.546999999999997</c:v>
                </c:pt>
                <c:pt idx="34665">
                  <c:v>-78.545000000000002</c:v>
                </c:pt>
                <c:pt idx="34666">
                  <c:v>-78.543000000000006</c:v>
                </c:pt>
                <c:pt idx="34667">
                  <c:v>-78.540999999999997</c:v>
                </c:pt>
                <c:pt idx="34668">
                  <c:v>-78.539000000000001</c:v>
                </c:pt>
                <c:pt idx="34669">
                  <c:v>-78.537000000000006</c:v>
                </c:pt>
                <c:pt idx="34670">
                  <c:v>-78.534999999999997</c:v>
                </c:pt>
                <c:pt idx="34671">
                  <c:v>-78.533000000000001</c:v>
                </c:pt>
                <c:pt idx="34672">
                  <c:v>-78.531000000000006</c:v>
                </c:pt>
                <c:pt idx="34673">
                  <c:v>-78.528999999999996</c:v>
                </c:pt>
                <c:pt idx="34674">
                  <c:v>-78.527000000000001</c:v>
                </c:pt>
                <c:pt idx="34675">
                  <c:v>-78.525000000000006</c:v>
                </c:pt>
                <c:pt idx="34676">
                  <c:v>-78.522999999999996</c:v>
                </c:pt>
                <c:pt idx="34677">
                  <c:v>-78.521000000000001</c:v>
                </c:pt>
                <c:pt idx="34678">
                  <c:v>-78.519000000000005</c:v>
                </c:pt>
                <c:pt idx="34679">
                  <c:v>-78.516999999999996</c:v>
                </c:pt>
                <c:pt idx="34680">
                  <c:v>-78.515000000000001</c:v>
                </c:pt>
                <c:pt idx="34681">
                  <c:v>-78.513000000000005</c:v>
                </c:pt>
                <c:pt idx="34682">
                  <c:v>-78.510999999999996</c:v>
                </c:pt>
                <c:pt idx="34683">
                  <c:v>-78.509</c:v>
                </c:pt>
                <c:pt idx="34684">
                  <c:v>-78.507000000000005</c:v>
                </c:pt>
                <c:pt idx="34685">
                  <c:v>-78.504999999999995</c:v>
                </c:pt>
                <c:pt idx="34686">
                  <c:v>-78.503</c:v>
                </c:pt>
                <c:pt idx="34687">
                  <c:v>-78.501000000000005</c:v>
                </c:pt>
                <c:pt idx="34688">
                  <c:v>-78.498999999999995</c:v>
                </c:pt>
                <c:pt idx="34689">
                  <c:v>-78.497</c:v>
                </c:pt>
                <c:pt idx="34690">
                  <c:v>-78.495000000000005</c:v>
                </c:pt>
                <c:pt idx="34691">
                  <c:v>-78.492999999999995</c:v>
                </c:pt>
                <c:pt idx="34692">
                  <c:v>-78.491</c:v>
                </c:pt>
                <c:pt idx="34693">
                  <c:v>-78.489000000000004</c:v>
                </c:pt>
                <c:pt idx="34694">
                  <c:v>-78.486999999999995</c:v>
                </c:pt>
                <c:pt idx="34695">
                  <c:v>-78.484999999999999</c:v>
                </c:pt>
                <c:pt idx="34696">
                  <c:v>-78.483000000000004</c:v>
                </c:pt>
                <c:pt idx="34697">
                  <c:v>-78.480999999999995</c:v>
                </c:pt>
                <c:pt idx="34698">
                  <c:v>-78.478999999999999</c:v>
                </c:pt>
                <c:pt idx="34699">
                  <c:v>-78.477000000000004</c:v>
                </c:pt>
                <c:pt idx="34700">
                  <c:v>-78.474999999999994</c:v>
                </c:pt>
                <c:pt idx="34701">
                  <c:v>-78.472999999999999</c:v>
                </c:pt>
                <c:pt idx="34702">
                  <c:v>-78.471000000000004</c:v>
                </c:pt>
                <c:pt idx="34703">
                  <c:v>-78.468999999999994</c:v>
                </c:pt>
                <c:pt idx="34704">
                  <c:v>-78.466999999999999</c:v>
                </c:pt>
                <c:pt idx="34705">
                  <c:v>-78.465000000000003</c:v>
                </c:pt>
                <c:pt idx="34706">
                  <c:v>-78.462999999999994</c:v>
                </c:pt>
                <c:pt idx="34707">
                  <c:v>-78.460999999999999</c:v>
                </c:pt>
                <c:pt idx="34708">
                  <c:v>-78.459000000000003</c:v>
                </c:pt>
                <c:pt idx="34709">
                  <c:v>-78.456999999999994</c:v>
                </c:pt>
                <c:pt idx="34710">
                  <c:v>-78.454999999999998</c:v>
                </c:pt>
                <c:pt idx="34711">
                  <c:v>-78.453000000000003</c:v>
                </c:pt>
                <c:pt idx="34712">
                  <c:v>-78.450999999999993</c:v>
                </c:pt>
                <c:pt idx="34713">
                  <c:v>-78.448999999999998</c:v>
                </c:pt>
                <c:pt idx="34714">
                  <c:v>-78.447000000000003</c:v>
                </c:pt>
                <c:pt idx="34715">
                  <c:v>-78.444999999999993</c:v>
                </c:pt>
                <c:pt idx="34716">
                  <c:v>-78.442999999999998</c:v>
                </c:pt>
                <c:pt idx="34717">
                  <c:v>-78.441000000000003</c:v>
                </c:pt>
                <c:pt idx="34718">
                  <c:v>-78.438999999999993</c:v>
                </c:pt>
                <c:pt idx="34719">
                  <c:v>-78.436999999999998</c:v>
                </c:pt>
                <c:pt idx="34720">
                  <c:v>-78.435000000000002</c:v>
                </c:pt>
                <c:pt idx="34721">
                  <c:v>-78.433000000000007</c:v>
                </c:pt>
                <c:pt idx="34722">
                  <c:v>-78.430999999999997</c:v>
                </c:pt>
                <c:pt idx="34723">
                  <c:v>-78.429000000000002</c:v>
                </c:pt>
                <c:pt idx="34724">
                  <c:v>-78.427000000000007</c:v>
                </c:pt>
                <c:pt idx="34725">
                  <c:v>-78.424999999999997</c:v>
                </c:pt>
                <c:pt idx="34726">
                  <c:v>-78.423000000000002</c:v>
                </c:pt>
                <c:pt idx="34727">
                  <c:v>-78.421000000000006</c:v>
                </c:pt>
                <c:pt idx="34728">
                  <c:v>-78.418999999999997</c:v>
                </c:pt>
                <c:pt idx="34729">
                  <c:v>-78.417000000000002</c:v>
                </c:pt>
                <c:pt idx="34730">
                  <c:v>-78.415000000000006</c:v>
                </c:pt>
                <c:pt idx="34731">
                  <c:v>-78.412999999999997</c:v>
                </c:pt>
                <c:pt idx="34732">
                  <c:v>-78.411000000000001</c:v>
                </c:pt>
                <c:pt idx="34733">
                  <c:v>-78.409000000000006</c:v>
                </c:pt>
                <c:pt idx="34734">
                  <c:v>-78.406999999999996</c:v>
                </c:pt>
                <c:pt idx="34735">
                  <c:v>-78.405000000000001</c:v>
                </c:pt>
                <c:pt idx="34736">
                  <c:v>-78.403000000000006</c:v>
                </c:pt>
                <c:pt idx="34737">
                  <c:v>-78.400999999999996</c:v>
                </c:pt>
                <c:pt idx="34738">
                  <c:v>-78.399000000000001</c:v>
                </c:pt>
                <c:pt idx="34739">
                  <c:v>-78.397000000000006</c:v>
                </c:pt>
                <c:pt idx="34740">
                  <c:v>-78.394999999999996</c:v>
                </c:pt>
                <c:pt idx="34741">
                  <c:v>-78.393000000000001</c:v>
                </c:pt>
                <c:pt idx="34742">
                  <c:v>-78.391000000000005</c:v>
                </c:pt>
                <c:pt idx="34743">
                  <c:v>-78.388999999999996</c:v>
                </c:pt>
                <c:pt idx="34744">
                  <c:v>-78.387</c:v>
                </c:pt>
                <c:pt idx="34745">
                  <c:v>-78.385000000000005</c:v>
                </c:pt>
                <c:pt idx="34746">
                  <c:v>-78.382999999999996</c:v>
                </c:pt>
                <c:pt idx="34747">
                  <c:v>-78.381</c:v>
                </c:pt>
                <c:pt idx="34748">
                  <c:v>-78.379000000000005</c:v>
                </c:pt>
                <c:pt idx="34749">
                  <c:v>-78.376999999999995</c:v>
                </c:pt>
                <c:pt idx="34750">
                  <c:v>-78.375</c:v>
                </c:pt>
                <c:pt idx="34751">
                  <c:v>-78.373000000000005</c:v>
                </c:pt>
                <c:pt idx="34752">
                  <c:v>-78.370999999999995</c:v>
                </c:pt>
                <c:pt idx="34753">
                  <c:v>-78.369</c:v>
                </c:pt>
                <c:pt idx="34754">
                  <c:v>-78.367000000000004</c:v>
                </c:pt>
                <c:pt idx="34755">
                  <c:v>-78.364999999999995</c:v>
                </c:pt>
                <c:pt idx="34756">
                  <c:v>-78.363</c:v>
                </c:pt>
                <c:pt idx="34757">
                  <c:v>-78.361000000000004</c:v>
                </c:pt>
                <c:pt idx="34758">
                  <c:v>-78.358999999999995</c:v>
                </c:pt>
                <c:pt idx="34759">
                  <c:v>-78.356999999999999</c:v>
                </c:pt>
                <c:pt idx="34760">
                  <c:v>-78.355000000000004</c:v>
                </c:pt>
                <c:pt idx="34761">
                  <c:v>-78.352999999999994</c:v>
                </c:pt>
                <c:pt idx="34762">
                  <c:v>-78.350999999999999</c:v>
                </c:pt>
                <c:pt idx="34763">
                  <c:v>-78.349000000000004</c:v>
                </c:pt>
                <c:pt idx="34764">
                  <c:v>-78.346999999999994</c:v>
                </c:pt>
                <c:pt idx="34765">
                  <c:v>-78.344999999999999</c:v>
                </c:pt>
                <c:pt idx="34766">
                  <c:v>-78.343000000000004</c:v>
                </c:pt>
                <c:pt idx="34767">
                  <c:v>-78.340999999999994</c:v>
                </c:pt>
                <c:pt idx="34768">
                  <c:v>-78.338999999999999</c:v>
                </c:pt>
                <c:pt idx="34769">
                  <c:v>-78.337000000000003</c:v>
                </c:pt>
                <c:pt idx="34770">
                  <c:v>-78.334999999999994</c:v>
                </c:pt>
                <c:pt idx="34771">
                  <c:v>-78.332999999999998</c:v>
                </c:pt>
                <c:pt idx="34772">
                  <c:v>-78.331000000000003</c:v>
                </c:pt>
                <c:pt idx="34773">
                  <c:v>-78.328999999999994</c:v>
                </c:pt>
                <c:pt idx="34774">
                  <c:v>-78.326999999999998</c:v>
                </c:pt>
                <c:pt idx="34775">
                  <c:v>-78.325000000000003</c:v>
                </c:pt>
                <c:pt idx="34776">
                  <c:v>-78.322999999999993</c:v>
                </c:pt>
                <c:pt idx="34777">
                  <c:v>-78.320999999999998</c:v>
                </c:pt>
                <c:pt idx="34778">
                  <c:v>-78.319000000000003</c:v>
                </c:pt>
                <c:pt idx="34779">
                  <c:v>-78.316999999999993</c:v>
                </c:pt>
                <c:pt idx="34780">
                  <c:v>-78.314999999999998</c:v>
                </c:pt>
                <c:pt idx="34781">
                  <c:v>-78.313000000000002</c:v>
                </c:pt>
                <c:pt idx="34782">
                  <c:v>-78.311000000000007</c:v>
                </c:pt>
                <c:pt idx="34783">
                  <c:v>-78.308999999999997</c:v>
                </c:pt>
                <c:pt idx="34784">
                  <c:v>-78.307000000000002</c:v>
                </c:pt>
                <c:pt idx="34785">
                  <c:v>-78.305000000000007</c:v>
                </c:pt>
                <c:pt idx="34786">
                  <c:v>-78.302999999999997</c:v>
                </c:pt>
                <c:pt idx="34787">
                  <c:v>-78.301000000000002</c:v>
                </c:pt>
                <c:pt idx="34788">
                  <c:v>-78.299000000000007</c:v>
                </c:pt>
                <c:pt idx="34789">
                  <c:v>-78.296999999999997</c:v>
                </c:pt>
                <c:pt idx="34790">
                  <c:v>-78.295000000000002</c:v>
                </c:pt>
                <c:pt idx="34791">
                  <c:v>-78.293000000000006</c:v>
                </c:pt>
                <c:pt idx="34792">
                  <c:v>-78.290999999999997</c:v>
                </c:pt>
                <c:pt idx="34793">
                  <c:v>-78.289000000000001</c:v>
                </c:pt>
                <c:pt idx="34794">
                  <c:v>-78.287000000000006</c:v>
                </c:pt>
                <c:pt idx="34795">
                  <c:v>-78.284999999999997</c:v>
                </c:pt>
                <c:pt idx="34796">
                  <c:v>-78.283000000000001</c:v>
                </c:pt>
                <c:pt idx="34797">
                  <c:v>-78.281000000000006</c:v>
                </c:pt>
                <c:pt idx="34798">
                  <c:v>-78.278999999999996</c:v>
                </c:pt>
                <c:pt idx="34799">
                  <c:v>-78.277000000000001</c:v>
                </c:pt>
                <c:pt idx="34800">
                  <c:v>-78.275000000000006</c:v>
                </c:pt>
                <c:pt idx="34801">
                  <c:v>-78.272999999999996</c:v>
                </c:pt>
                <c:pt idx="34802">
                  <c:v>-78.271000000000001</c:v>
                </c:pt>
                <c:pt idx="34803">
                  <c:v>-78.269000000000005</c:v>
                </c:pt>
                <c:pt idx="34804">
                  <c:v>-78.266999999999996</c:v>
                </c:pt>
                <c:pt idx="34805">
                  <c:v>-78.265000000000001</c:v>
                </c:pt>
                <c:pt idx="34806">
                  <c:v>-78.263000000000005</c:v>
                </c:pt>
                <c:pt idx="34807">
                  <c:v>-78.260999999999996</c:v>
                </c:pt>
                <c:pt idx="34808">
                  <c:v>-78.259</c:v>
                </c:pt>
                <c:pt idx="34809">
                  <c:v>-78.257000000000005</c:v>
                </c:pt>
                <c:pt idx="34810">
                  <c:v>-78.254999999999995</c:v>
                </c:pt>
                <c:pt idx="34811">
                  <c:v>-78.253</c:v>
                </c:pt>
                <c:pt idx="34812">
                  <c:v>-78.251000000000005</c:v>
                </c:pt>
                <c:pt idx="34813">
                  <c:v>-78.248999999999995</c:v>
                </c:pt>
                <c:pt idx="34814">
                  <c:v>-78.247</c:v>
                </c:pt>
                <c:pt idx="34815">
                  <c:v>-78.245000000000005</c:v>
                </c:pt>
                <c:pt idx="34816">
                  <c:v>-78.242999999999995</c:v>
                </c:pt>
                <c:pt idx="34817">
                  <c:v>-78.241</c:v>
                </c:pt>
                <c:pt idx="34818">
                  <c:v>-78.239000000000004</c:v>
                </c:pt>
                <c:pt idx="34819">
                  <c:v>-78.236999999999995</c:v>
                </c:pt>
                <c:pt idx="34820">
                  <c:v>-78.234999999999999</c:v>
                </c:pt>
                <c:pt idx="34821">
                  <c:v>-78.233000000000004</c:v>
                </c:pt>
                <c:pt idx="34822">
                  <c:v>-78.230999999999995</c:v>
                </c:pt>
                <c:pt idx="34823">
                  <c:v>-78.228999999999999</c:v>
                </c:pt>
                <c:pt idx="34824">
                  <c:v>-78.227000000000004</c:v>
                </c:pt>
                <c:pt idx="34825">
                  <c:v>-78.224999999999994</c:v>
                </c:pt>
                <c:pt idx="34826">
                  <c:v>-78.222999999999999</c:v>
                </c:pt>
                <c:pt idx="34827">
                  <c:v>-78.221000000000004</c:v>
                </c:pt>
                <c:pt idx="34828">
                  <c:v>-78.218999999999994</c:v>
                </c:pt>
                <c:pt idx="34829">
                  <c:v>-78.216999999999999</c:v>
                </c:pt>
                <c:pt idx="34830">
                  <c:v>-78.215000000000003</c:v>
                </c:pt>
                <c:pt idx="34831">
                  <c:v>-78.212999999999994</c:v>
                </c:pt>
                <c:pt idx="34832">
                  <c:v>-78.210999999999999</c:v>
                </c:pt>
                <c:pt idx="34833">
                  <c:v>-78.209000000000003</c:v>
                </c:pt>
                <c:pt idx="34834">
                  <c:v>-78.206999999999994</c:v>
                </c:pt>
                <c:pt idx="34835">
                  <c:v>-78.204999999999998</c:v>
                </c:pt>
                <c:pt idx="34836">
                  <c:v>-78.203000000000003</c:v>
                </c:pt>
                <c:pt idx="34837">
                  <c:v>-78.200999999999993</c:v>
                </c:pt>
                <c:pt idx="34838">
                  <c:v>-78.198999999999998</c:v>
                </c:pt>
                <c:pt idx="34839">
                  <c:v>-78.197000000000003</c:v>
                </c:pt>
                <c:pt idx="34840">
                  <c:v>-78.194999999999993</c:v>
                </c:pt>
                <c:pt idx="34841">
                  <c:v>-78.192999999999998</c:v>
                </c:pt>
                <c:pt idx="34842">
                  <c:v>-78.191000000000003</c:v>
                </c:pt>
                <c:pt idx="34843">
                  <c:v>-78.188999999999993</c:v>
                </c:pt>
                <c:pt idx="34844">
                  <c:v>-78.186999999999998</c:v>
                </c:pt>
                <c:pt idx="34845">
                  <c:v>-78.185000000000002</c:v>
                </c:pt>
                <c:pt idx="34846">
                  <c:v>-78.183000000000007</c:v>
                </c:pt>
                <c:pt idx="34847">
                  <c:v>-78.180999999999997</c:v>
                </c:pt>
                <c:pt idx="34848">
                  <c:v>-78.179000000000002</c:v>
                </c:pt>
                <c:pt idx="34849">
                  <c:v>-78.177000000000007</c:v>
                </c:pt>
                <c:pt idx="34850">
                  <c:v>-78.174999999999997</c:v>
                </c:pt>
                <c:pt idx="34851">
                  <c:v>-78.173000000000002</c:v>
                </c:pt>
                <c:pt idx="34852">
                  <c:v>-78.171000000000006</c:v>
                </c:pt>
                <c:pt idx="34853">
                  <c:v>-78.168999999999997</c:v>
                </c:pt>
                <c:pt idx="34854">
                  <c:v>-78.167000000000002</c:v>
                </c:pt>
                <c:pt idx="34855">
                  <c:v>-78.165000000000006</c:v>
                </c:pt>
                <c:pt idx="34856">
                  <c:v>-78.162999999999997</c:v>
                </c:pt>
                <c:pt idx="34857">
                  <c:v>-78.161000000000001</c:v>
                </c:pt>
                <c:pt idx="34858">
                  <c:v>-78.159000000000006</c:v>
                </c:pt>
                <c:pt idx="34859">
                  <c:v>-78.156999999999996</c:v>
                </c:pt>
                <c:pt idx="34860">
                  <c:v>-78.155000000000001</c:v>
                </c:pt>
                <c:pt idx="34861">
                  <c:v>-78.153000000000006</c:v>
                </c:pt>
                <c:pt idx="34862">
                  <c:v>-78.150999999999996</c:v>
                </c:pt>
                <c:pt idx="34863">
                  <c:v>-78.149000000000001</c:v>
                </c:pt>
                <c:pt idx="34864">
                  <c:v>-78.147000000000006</c:v>
                </c:pt>
                <c:pt idx="34865">
                  <c:v>-78.144999999999996</c:v>
                </c:pt>
                <c:pt idx="34866">
                  <c:v>-78.143000000000001</c:v>
                </c:pt>
                <c:pt idx="34867">
                  <c:v>-78.141000000000005</c:v>
                </c:pt>
                <c:pt idx="34868">
                  <c:v>-78.138999999999996</c:v>
                </c:pt>
                <c:pt idx="34869">
                  <c:v>-78.137</c:v>
                </c:pt>
                <c:pt idx="34870">
                  <c:v>-78.135000000000005</c:v>
                </c:pt>
                <c:pt idx="34871">
                  <c:v>-78.132999999999996</c:v>
                </c:pt>
                <c:pt idx="34872">
                  <c:v>-78.131</c:v>
                </c:pt>
                <c:pt idx="34873">
                  <c:v>-78.129000000000005</c:v>
                </c:pt>
                <c:pt idx="34874">
                  <c:v>-78.126999999999995</c:v>
                </c:pt>
                <c:pt idx="34875">
                  <c:v>-78.125</c:v>
                </c:pt>
                <c:pt idx="34876">
                  <c:v>-78.123000000000005</c:v>
                </c:pt>
                <c:pt idx="34877">
                  <c:v>-78.120999999999995</c:v>
                </c:pt>
                <c:pt idx="34878">
                  <c:v>-78.119</c:v>
                </c:pt>
                <c:pt idx="34879">
                  <c:v>-78.117000000000004</c:v>
                </c:pt>
                <c:pt idx="34880">
                  <c:v>-78.114999999999995</c:v>
                </c:pt>
                <c:pt idx="34881">
                  <c:v>-78.113</c:v>
                </c:pt>
                <c:pt idx="34882">
                  <c:v>-78.111000000000004</c:v>
                </c:pt>
                <c:pt idx="34883">
                  <c:v>-78.108999999999995</c:v>
                </c:pt>
                <c:pt idx="34884">
                  <c:v>-78.106999999999999</c:v>
                </c:pt>
                <c:pt idx="34885">
                  <c:v>-78.105000000000004</c:v>
                </c:pt>
                <c:pt idx="34886">
                  <c:v>-78.102999999999994</c:v>
                </c:pt>
                <c:pt idx="34887">
                  <c:v>-78.100999999999999</c:v>
                </c:pt>
                <c:pt idx="34888">
                  <c:v>-78.099000000000004</c:v>
                </c:pt>
                <c:pt idx="34889">
                  <c:v>-78.096999999999994</c:v>
                </c:pt>
                <c:pt idx="34890">
                  <c:v>-78.094999999999999</c:v>
                </c:pt>
                <c:pt idx="34891">
                  <c:v>-78.093000000000004</c:v>
                </c:pt>
                <c:pt idx="34892">
                  <c:v>-78.090999999999994</c:v>
                </c:pt>
                <c:pt idx="34893">
                  <c:v>-78.088999999999999</c:v>
                </c:pt>
                <c:pt idx="34894">
                  <c:v>-78.087000000000003</c:v>
                </c:pt>
                <c:pt idx="34895">
                  <c:v>-78.084999999999994</c:v>
                </c:pt>
                <c:pt idx="34896">
                  <c:v>-78.082999999999998</c:v>
                </c:pt>
                <c:pt idx="34897">
                  <c:v>-78.081000000000003</c:v>
                </c:pt>
                <c:pt idx="34898">
                  <c:v>-78.078999999999994</c:v>
                </c:pt>
                <c:pt idx="34899">
                  <c:v>-78.076999999999998</c:v>
                </c:pt>
                <c:pt idx="34900">
                  <c:v>-78.075000000000003</c:v>
                </c:pt>
                <c:pt idx="34901">
                  <c:v>-78.072999999999993</c:v>
                </c:pt>
                <c:pt idx="34902">
                  <c:v>-78.070999999999998</c:v>
                </c:pt>
                <c:pt idx="34903">
                  <c:v>-78.069000000000003</c:v>
                </c:pt>
                <c:pt idx="34904">
                  <c:v>-78.066999999999993</c:v>
                </c:pt>
                <c:pt idx="34905">
                  <c:v>-78.064999999999998</c:v>
                </c:pt>
                <c:pt idx="34906">
                  <c:v>-78.063000000000002</c:v>
                </c:pt>
                <c:pt idx="34907">
                  <c:v>-78.061000000000007</c:v>
                </c:pt>
                <c:pt idx="34908">
                  <c:v>-78.058999999999997</c:v>
                </c:pt>
                <c:pt idx="34909">
                  <c:v>-78.057000000000002</c:v>
                </c:pt>
                <c:pt idx="34910">
                  <c:v>-78.055000000000007</c:v>
                </c:pt>
                <c:pt idx="34911">
                  <c:v>-78.052999999999997</c:v>
                </c:pt>
                <c:pt idx="34912">
                  <c:v>-78.051000000000002</c:v>
                </c:pt>
                <c:pt idx="34913">
                  <c:v>-78.049000000000007</c:v>
                </c:pt>
                <c:pt idx="34914">
                  <c:v>-78.046999999999997</c:v>
                </c:pt>
                <c:pt idx="34915">
                  <c:v>-78.045000000000002</c:v>
                </c:pt>
                <c:pt idx="34916">
                  <c:v>-78.043000000000006</c:v>
                </c:pt>
                <c:pt idx="34917">
                  <c:v>-78.040999999999997</c:v>
                </c:pt>
                <c:pt idx="34918">
                  <c:v>-78.039000000000001</c:v>
                </c:pt>
                <c:pt idx="34919">
                  <c:v>-78.037000000000006</c:v>
                </c:pt>
                <c:pt idx="34920">
                  <c:v>-78.034999999999997</c:v>
                </c:pt>
                <c:pt idx="34921">
                  <c:v>-78.033000000000001</c:v>
                </c:pt>
                <c:pt idx="34922">
                  <c:v>-78.031000000000006</c:v>
                </c:pt>
                <c:pt idx="34923">
                  <c:v>-78.028999999999996</c:v>
                </c:pt>
                <c:pt idx="34924">
                  <c:v>-78.027000000000001</c:v>
                </c:pt>
                <c:pt idx="34925">
                  <c:v>-78.025000000000006</c:v>
                </c:pt>
                <c:pt idx="34926">
                  <c:v>-78.022999999999996</c:v>
                </c:pt>
                <c:pt idx="34927">
                  <c:v>-78.021000000000001</c:v>
                </c:pt>
                <c:pt idx="34928">
                  <c:v>-78.019000000000005</c:v>
                </c:pt>
                <c:pt idx="34929">
                  <c:v>-78.016999999999996</c:v>
                </c:pt>
                <c:pt idx="34930">
                  <c:v>-78.015000000000001</c:v>
                </c:pt>
                <c:pt idx="34931">
                  <c:v>-78.013000000000005</c:v>
                </c:pt>
                <c:pt idx="34932">
                  <c:v>-78.010999999999996</c:v>
                </c:pt>
                <c:pt idx="34933">
                  <c:v>-78.009</c:v>
                </c:pt>
                <c:pt idx="34934">
                  <c:v>-78.007000000000005</c:v>
                </c:pt>
                <c:pt idx="34935">
                  <c:v>-78.004999999999995</c:v>
                </c:pt>
                <c:pt idx="34936">
                  <c:v>-78.003</c:v>
                </c:pt>
                <c:pt idx="34937">
                  <c:v>-78.001000000000005</c:v>
                </c:pt>
                <c:pt idx="34938">
                  <c:v>-77.998999999999995</c:v>
                </c:pt>
                <c:pt idx="34939">
                  <c:v>-77.997</c:v>
                </c:pt>
                <c:pt idx="34940">
                  <c:v>-77.995000000000005</c:v>
                </c:pt>
                <c:pt idx="34941">
                  <c:v>-77.992999999999995</c:v>
                </c:pt>
                <c:pt idx="34942">
                  <c:v>-77.991</c:v>
                </c:pt>
                <c:pt idx="34943">
                  <c:v>-77.989000000000004</c:v>
                </c:pt>
                <c:pt idx="34944">
                  <c:v>-77.986999999999995</c:v>
                </c:pt>
                <c:pt idx="34945">
                  <c:v>-77.984999999999999</c:v>
                </c:pt>
                <c:pt idx="34946">
                  <c:v>-77.983000000000004</c:v>
                </c:pt>
                <c:pt idx="34947">
                  <c:v>-77.980999999999995</c:v>
                </c:pt>
                <c:pt idx="34948">
                  <c:v>-77.978999999999999</c:v>
                </c:pt>
                <c:pt idx="34949">
                  <c:v>-77.977000000000004</c:v>
                </c:pt>
                <c:pt idx="34950">
                  <c:v>-77.974999999999994</c:v>
                </c:pt>
                <c:pt idx="34951">
                  <c:v>-77.972999999999999</c:v>
                </c:pt>
                <c:pt idx="34952">
                  <c:v>-77.971000000000004</c:v>
                </c:pt>
                <c:pt idx="34953">
                  <c:v>-77.968999999999994</c:v>
                </c:pt>
                <c:pt idx="34954">
                  <c:v>-77.966999999999999</c:v>
                </c:pt>
                <c:pt idx="34955">
                  <c:v>-77.965000000000003</c:v>
                </c:pt>
                <c:pt idx="34956">
                  <c:v>-77.962999999999994</c:v>
                </c:pt>
                <c:pt idx="34957">
                  <c:v>-77.960999999999999</c:v>
                </c:pt>
                <c:pt idx="34958">
                  <c:v>-77.959000000000003</c:v>
                </c:pt>
                <c:pt idx="34959">
                  <c:v>-77.956999999999994</c:v>
                </c:pt>
                <c:pt idx="34960">
                  <c:v>-77.954999999999998</c:v>
                </c:pt>
                <c:pt idx="34961">
                  <c:v>-77.953000000000003</c:v>
                </c:pt>
                <c:pt idx="34962">
                  <c:v>-77.950999999999993</c:v>
                </c:pt>
                <c:pt idx="34963">
                  <c:v>-77.948999999999998</c:v>
                </c:pt>
                <c:pt idx="34964">
                  <c:v>-77.947000000000003</c:v>
                </c:pt>
                <c:pt idx="34965">
                  <c:v>-77.944999999999993</c:v>
                </c:pt>
                <c:pt idx="34966">
                  <c:v>-77.942999999999998</c:v>
                </c:pt>
                <c:pt idx="34967">
                  <c:v>-77.941000000000003</c:v>
                </c:pt>
                <c:pt idx="34968">
                  <c:v>-77.938999999999993</c:v>
                </c:pt>
                <c:pt idx="34969">
                  <c:v>-77.936999999999998</c:v>
                </c:pt>
                <c:pt idx="34970">
                  <c:v>-77.935000000000002</c:v>
                </c:pt>
                <c:pt idx="34971">
                  <c:v>-77.933000000000007</c:v>
                </c:pt>
                <c:pt idx="34972">
                  <c:v>-77.930999999999997</c:v>
                </c:pt>
                <c:pt idx="34973">
                  <c:v>-77.929000000000002</c:v>
                </c:pt>
                <c:pt idx="34974">
                  <c:v>-77.927000000000007</c:v>
                </c:pt>
                <c:pt idx="34975">
                  <c:v>-77.924999999999997</c:v>
                </c:pt>
                <c:pt idx="34976">
                  <c:v>-77.923000000000002</c:v>
                </c:pt>
                <c:pt idx="34977">
                  <c:v>-77.921000000000006</c:v>
                </c:pt>
                <c:pt idx="34978">
                  <c:v>-77.918999999999997</c:v>
                </c:pt>
                <c:pt idx="34979">
                  <c:v>-77.917000000000002</c:v>
                </c:pt>
                <c:pt idx="34980">
                  <c:v>-77.915000000000006</c:v>
                </c:pt>
                <c:pt idx="34981">
                  <c:v>-77.912999999999997</c:v>
                </c:pt>
                <c:pt idx="34982">
                  <c:v>-77.911000000000001</c:v>
                </c:pt>
                <c:pt idx="34983">
                  <c:v>-77.909000000000006</c:v>
                </c:pt>
                <c:pt idx="34984">
                  <c:v>-77.906999999999996</c:v>
                </c:pt>
                <c:pt idx="34985">
                  <c:v>-77.905000000000001</c:v>
                </c:pt>
                <c:pt idx="34986">
                  <c:v>-77.903000000000006</c:v>
                </c:pt>
                <c:pt idx="34987">
                  <c:v>-77.900999999999996</c:v>
                </c:pt>
                <c:pt idx="34988">
                  <c:v>-77.899000000000001</c:v>
                </c:pt>
                <c:pt idx="34989">
                  <c:v>-77.897000000000006</c:v>
                </c:pt>
                <c:pt idx="34990">
                  <c:v>-77.894999999999996</c:v>
                </c:pt>
                <c:pt idx="34991">
                  <c:v>-77.893000000000001</c:v>
                </c:pt>
                <c:pt idx="34992">
                  <c:v>-77.891000000000005</c:v>
                </c:pt>
                <c:pt idx="34993">
                  <c:v>-77.888999999999996</c:v>
                </c:pt>
                <c:pt idx="34994">
                  <c:v>-77.887</c:v>
                </c:pt>
                <c:pt idx="34995">
                  <c:v>-77.885000000000005</c:v>
                </c:pt>
                <c:pt idx="34996">
                  <c:v>-77.882999999999996</c:v>
                </c:pt>
                <c:pt idx="34997">
                  <c:v>-77.881</c:v>
                </c:pt>
                <c:pt idx="34998">
                  <c:v>-77.879000000000005</c:v>
                </c:pt>
                <c:pt idx="34999">
                  <c:v>-77.876999999999995</c:v>
                </c:pt>
                <c:pt idx="35000">
                  <c:v>-77.875</c:v>
                </c:pt>
                <c:pt idx="35001">
                  <c:v>-77.873000000000005</c:v>
                </c:pt>
                <c:pt idx="35002">
                  <c:v>-77.870999999999995</c:v>
                </c:pt>
                <c:pt idx="35003">
                  <c:v>-77.869</c:v>
                </c:pt>
                <c:pt idx="35004">
                  <c:v>-77.867000000000004</c:v>
                </c:pt>
                <c:pt idx="35005">
                  <c:v>-77.864999999999995</c:v>
                </c:pt>
                <c:pt idx="35006">
                  <c:v>-77.863</c:v>
                </c:pt>
                <c:pt idx="35007">
                  <c:v>-77.861000000000004</c:v>
                </c:pt>
                <c:pt idx="35008">
                  <c:v>-77.858999999999995</c:v>
                </c:pt>
                <c:pt idx="35009">
                  <c:v>-77.856999999999999</c:v>
                </c:pt>
                <c:pt idx="35010">
                  <c:v>-77.855000000000004</c:v>
                </c:pt>
                <c:pt idx="35011">
                  <c:v>-77.852999999999994</c:v>
                </c:pt>
                <c:pt idx="35012">
                  <c:v>-77.850999999999999</c:v>
                </c:pt>
                <c:pt idx="35013">
                  <c:v>-77.849000000000004</c:v>
                </c:pt>
                <c:pt idx="35014">
                  <c:v>-77.846999999999994</c:v>
                </c:pt>
                <c:pt idx="35015">
                  <c:v>-77.844999999999999</c:v>
                </c:pt>
                <c:pt idx="35016">
                  <c:v>-77.843000000000004</c:v>
                </c:pt>
                <c:pt idx="35017">
                  <c:v>-77.840999999999994</c:v>
                </c:pt>
                <c:pt idx="35018">
                  <c:v>-77.838999999999999</c:v>
                </c:pt>
                <c:pt idx="35019">
                  <c:v>-77.837000000000003</c:v>
                </c:pt>
                <c:pt idx="35020">
                  <c:v>-77.834999999999994</c:v>
                </c:pt>
                <c:pt idx="35021">
                  <c:v>-77.832999999999998</c:v>
                </c:pt>
                <c:pt idx="35022">
                  <c:v>-77.831000000000003</c:v>
                </c:pt>
                <c:pt idx="35023">
                  <c:v>-77.828999999999994</c:v>
                </c:pt>
                <c:pt idx="35024">
                  <c:v>-77.826999999999998</c:v>
                </c:pt>
                <c:pt idx="35025">
                  <c:v>-77.825000000000003</c:v>
                </c:pt>
                <c:pt idx="35026">
                  <c:v>-77.822999999999993</c:v>
                </c:pt>
                <c:pt idx="35027">
                  <c:v>-77.820999999999998</c:v>
                </c:pt>
                <c:pt idx="35028">
                  <c:v>-77.819000000000003</c:v>
                </c:pt>
                <c:pt idx="35029">
                  <c:v>-77.816999999999993</c:v>
                </c:pt>
                <c:pt idx="35030">
                  <c:v>-77.814999999999998</c:v>
                </c:pt>
                <c:pt idx="35031">
                  <c:v>-77.813000000000002</c:v>
                </c:pt>
                <c:pt idx="35032">
                  <c:v>-77.811000000000007</c:v>
                </c:pt>
                <c:pt idx="35033">
                  <c:v>-77.808999999999997</c:v>
                </c:pt>
                <c:pt idx="35034">
                  <c:v>-77.807000000000002</c:v>
                </c:pt>
                <c:pt idx="35035">
                  <c:v>-77.805000000000007</c:v>
                </c:pt>
                <c:pt idx="35036">
                  <c:v>-77.802999999999997</c:v>
                </c:pt>
                <c:pt idx="35037">
                  <c:v>-77.801000000000002</c:v>
                </c:pt>
                <c:pt idx="35038">
                  <c:v>-77.799000000000007</c:v>
                </c:pt>
                <c:pt idx="35039">
                  <c:v>-77.796999999999997</c:v>
                </c:pt>
                <c:pt idx="35040">
                  <c:v>-77.795000000000002</c:v>
                </c:pt>
                <c:pt idx="35041">
                  <c:v>-77.793000000000006</c:v>
                </c:pt>
                <c:pt idx="35042">
                  <c:v>-77.790999999999997</c:v>
                </c:pt>
                <c:pt idx="35043">
                  <c:v>-77.789000000000001</c:v>
                </c:pt>
                <c:pt idx="35044">
                  <c:v>-77.787000000000006</c:v>
                </c:pt>
                <c:pt idx="35045">
                  <c:v>-77.784999999999997</c:v>
                </c:pt>
                <c:pt idx="35046">
                  <c:v>-77.783000000000001</c:v>
                </c:pt>
                <c:pt idx="35047">
                  <c:v>-77.781000000000006</c:v>
                </c:pt>
                <c:pt idx="35048">
                  <c:v>-77.778999999999996</c:v>
                </c:pt>
                <c:pt idx="35049">
                  <c:v>-77.777000000000001</c:v>
                </c:pt>
                <c:pt idx="35050">
                  <c:v>-77.775000000000006</c:v>
                </c:pt>
                <c:pt idx="35051">
                  <c:v>-77.772999999999996</c:v>
                </c:pt>
                <c:pt idx="35052">
                  <c:v>-77.771000000000001</c:v>
                </c:pt>
                <c:pt idx="35053">
                  <c:v>-77.769000000000005</c:v>
                </c:pt>
                <c:pt idx="35054">
                  <c:v>-77.766999999999996</c:v>
                </c:pt>
                <c:pt idx="35055">
                  <c:v>-77.765000000000001</c:v>
                </c:pt>
                <c:pt idx="35056">
                  <c:v>-77.763000000000005</c:v>
                </c:pt>
                <c:pt idx="35057">
                  <c:v>-77.760999999999996</c:v>
                </c:pt>
                <c:pt idx="35058">
                  <c:v>-77.759</c:v>
                </c:pt>
                <c:pt idx="35059">
                  <c:v>-77.757000000000005</c:v>
                </c:pt>
                <c:pt idx="35060">
                  <c:v>-77.754999999999995</c:v>
                </c:pt>
                <c:pt idx="35061">
                  <c:v>-77.753</c:v>
                </c:pt>
                <c:pt idx="35062">
                  <c:v>-77.751000000000005</c:v>
                </c:pt>
                <c:pt idx="35063">
                  <c:v>-77.748999999999995</c:v>
                </c:pt>
                <c:pt idx="35064">
                  <c:v>-77.747</c:v>
                </c:pt>
                <c:pt idx="35065">
                  <c:v>-77.745000000000005</c:v>
                </c:pt>
                <c:pt idx="35066">
                  <c:v>-77.742999999999995</c:v>
                </c:pt>
                <c:pt idx="35067">
                  <c:v>-77.741</c:v>
                </c:pt>
                <c:pt idx="35068">
                  <c:v>-77.739000000000004</c:v>
                </c:pt>
                <c:pt idx="35069">
                  <c:v>-77.736999999999995</c:v>
                </c:pt>
                <c:pt idx="35070">
                  <c:v>-77.734999999999999</c:v>
                </c:pt>
                <c:pt idx="35071">
                  <c:v>-77.733000000000004</c:v>
                </c:pt>
                <c:pt idx="35072">
                  <c:v>-77.730999999999995</c:v>
                </c:pt>
                <c:pt idx="35073">
                  <c:v>-77.728999999999999</c:v>
                </c:pt>
                <c:pt idx="35074">
                  <c:v>-77.727000000000004</c:v>
                </c:pt>
                <c:pt idx="35075">
                  <c:v>-77.724999999999994</c:v>
                </c:pt>
                <c:pt idx="35076">
                  <c:v>-77.722999999999999</c:v>
                </c:pt>
                <c:pt idx="35077">
                  <c:v>-77.721000000000004</c:v>
                </c:pt>
                <c:pt idx="35078">
                  <c:v>-77.718999999999994</c:v>
                </c:pt>
                <c:pt idx="35079">
                  <c:v>-77.716999999999999</c:v>
                </c:pt>
                <c:pt idx="35080">
                  <c:v>-77.715000000000003</c:v>
                </c:pt>
                <c:pt idx="35081">
                  <c:v>-77.712999999999994</c:v>
                </c:pt>
                <c:pt idx="35082">
                  <c:v>-77.710999999999999</c:v>
                </c:pt>
                <c:pt idx="35083">
                  <c:v>-77.709000000000003</c:v>
                </c:pt>
                <c:pt idx="35084">
                  <c:v>-77.706999999999994</c:v>
                </c:pt>
                <c:pt idx="35085">
                  <c:v>-77.704999999999998</c:v>
                </c:pt>
                <c:pt idx="35086">
                  <c:v>-77.703000000000003</c:v>
                </c:pt>
                <c:pt idx="35087">
                  <c:v>-77.700999999999993</c:v>
                </c:pt>
                <c:pt idx="35088">
                  <c:v>-77.698999999999998</c:v>
                </c:pt>
                <c:pt idx="35089">
                  <c:v>-77.697000000000003</c:v>
                </c:pt>
                <c:pt idx="35090">
                  <c:v>-77.694999999999993</c:v>
                </c:pt>
                <c:pt idx="35091">
                  <c:v>-77.692999999999998</c:v>
                </c:pt>
                <c:pt idx="35092">
                  <c:v>-77.691000000000003</c:v>
                </c:pt>
                <c:pt idx="35093">
                  <c:v>-77.688999999999993</c:v>
                </c:pt>
                <c:pt idx="35094">
                  <c:v>-77.686999999999998</c:v>
                </c:pt>
                <c:pt idx="35095">
                  <c:v>-77.685000000000002</c:v>
                </c:pt>
                <c:pt idx="35096">
                  <c:v>-77.683000000000007</c:v>
                </c:pt>
                <c:pt idx="35097">
                  <c:v>-77.680999999999997</c:v>
                </c:pt>
                <c:pt idx="35098">
                  <c:v>-77.679000000000002</c:v>
                </c:pt>
                <c:pt idx="35099">
                  <c:v>-77.677000000000007</c:v>
                </c:pt>
                <c:pt idx="35100">
                  <c:v>-77.674999999999997</c:v>
                </c:pt>
                <c:pt idx="35101">
                  <c:v>-77.673000000000002</c:v>
                </c:pt>
                <c:pt idx="35102">
                  <c:v>-77.671000000000006</c:v>
                </c:pt>
                <c:pt idx="35103">
                  <c:v>-77.668999999999997</c:v>
                </c:pt>
                <c:pt idx="35104">
                  <c:v>-77.667000000000002</c:v>
                </c:pt>
                <c:pt idx="35105">
                  <c:v>-77.665000000000006</c:v>
                </c:pt>
                <c:pt idx="35106">
                  <c:v>-77.662999999999997</c:v>
                </c:pt>
                <c:pt idx="35107">
                  <c:v>-77.661000000000001</c:v>
                </c:pt>
                <c:pt idx="35108">
                  <c:v>-77.659000000000006</c:v>
                </c:pt>
                <c:pt idx="35109">
                  <c:v>-77.656999999999996</c:v>
                </c:pt>
                <c:pt idx="35110">
                  <c:v>-77.655000000000001</c:v>
                </c:pt>
                <c:pt idx="35111">
                  <c:v>-77.653000000000006</c:v>
                </c:pt>
                <c:pt idx="35112">
                  <c:v>-77.650999999999996</c:v>
                </c:pt>
                <c:pt idx="35113">
                  <c:v>-77.649000000000001</c:v>
                </c:pt>
                <c:pt idx="35114">
                  <c:v>-77.647000000000006</c:v>
                </c:pt>
                <c:pt idx="35115">
                  <c:v>-77.644999999999996</c:v>
                </c:pt>
                <c:pt idx="35116">
                  <c:v>-77.643000000000001</c:v>
                </c:pt>
                <c:pt idx="35117">
                  <c:v>-77.641000000000005</c:v>
                </c:pt>
                <c:pt idx="35118">
                  <c:v>-77.638999999999996</c:v>
                </c:pt>
                <c:pt idx="35119">
                  <c:v>-77.637</c:v>
                </c:pt>
                <c:pt idx="35120">
                  <c:v>-77.635000000000005</c:v>
                </c:pt>
                <c:pt idx="35121">
                  <c:v>-77.632999999999996</c:v>
                </c:pt>
                <c:pt idx="35122">
                  <c:v>-77.631</c:v>
                </c:pt>
                <c:pt idx="35123">
                  <c:v>-77.629000000000005</c:v>
                </c:pt>
                <c:pt idx="35124">
                  <c:v>-77.626999999999995</c:v>
                </c:pt>
                <c:pt idx="35125">
                  <c:v>-77.625</c:v>
                </c:pt>
                <c:pt idx="35126">
                  <c:v>-77.623000000000005</c:v>
                </c:pt>
                <c:pt idx="35127">
                  <c:v>-77.620999999999995</c:v>
                </c:pt>
                <c:pt idx="35128">
                  <c:v>-77.619</c:v>
                </c:pt>
                <c:pt idx="35129">
                  <c:v>-77.617000000000004</c:v>
                </c:pt>
                <c:pt idx="35130">
                  <c:v>-77.614999999999995</c:v>
                </c:pt>
                <c:pt idx="35131">
                  <c:v>-77.613</c:v>
                </c:pt>
                <c:pt idx="35132">
                  <c:v>-77.611000000000004</c:v>
                </c:pt>
                <c:pt idx="35133">
                  <c:v>-77.608999999999995</c:v>
                </c:pt>
                <c:pt idx="35134">
                  <c:v>-77.606999999999999</c:v>
                </c:pt>
                <c:pt idx="35135">
                  <c:v>-77.605000000000004</c:v>
                </c:pt>
                <c:pt idx="35136">
                  <c:v>-77.602999999999994</c:v>
                </c:pt>
                <c:pt idx="35137">
                  <c:v>-77.600999999999999</c:v>
                </c:pt>
                <c:pt idx="35138">
                  <c:v>-77.599000000000004</c:v>
                </c:pt>
                <c:pt idx="35139">
                  <c:v>-77.596999999999994</c:v>
                </c:pt>
                <c:pt idx="35140">
                  <c:v>-77.594999999999999</c:v>
                </c:pt>
                <c:pt idx="35141">
                  <c:v>-77.593000000000004</c:v>
                </c:pt>
                <c:pt idx="35142">
                  <c:v>-77.590999999999994</c:v>
                </c:pt>
                <c:pt idx="35143">
                  <c:v>-77.588999999999999</c:v>
                </c:pt>
                <c:pt idx="35144">
                  <c:v>-77.587000000000003</c:v>
                </c:pt>
                <c:pt idx="35145">
                  <c:v>-77.584999999999994</c:v>
                </c:pt>
                <c:pt idx="35146">
                  <c:v>-77.582999999999998</c:v>
                </c:pt>
                <c:pt idx="35147">
                  <c:v>-77.581000000000003</c:v>
                </c:pt>
                <c:pt idx="35148">
                  <c:v>-77.578999999999994</c:v>
                </c:pt>
                <c:pt idx="35149">
                  <c:v>-77.576999999999998</c:v>
                </c:pt>
                <c:pt idx="35150">
                  <c:v>-77.575000000000003</c:v>
                </c:pt>
                <c:pt idx="35151">
                  <c:v>-77.572999999999993</c:v>
                </c:pt>
                <c:pt idx="35152">
                  <c:v>-77.570999999999998</c:v>
                </c:pt>
                <c:pt idx="35153">
                  <c:v>-77.569000000000003</c:v>
                </c:pt>
                <c:pt idx="35154">
                  <c:v>-77.566999999999993</c:v>
                </c:pt>
                <c:pt idx="35155">
                  <c:v>-77.564999999999998</c:v>
                </c:pt>
                <c:pt idx="35156">
                  <c:v>-77.563000000000002</c:v>
                </c:pt>
                <c:pt idx="35157">
                  <c:v>-77.561000000000007</c:v>
                </c:pt>
                <c:pt idx="35158">
                  <c:v>-77.558999999999997</c:v>
                </c:pt>
                <c:pt idx="35159">
                  <c:v>-77.557000000000002</c:v>
                </c:pt>
                <c:pt idx="35160">
                  <c:v>-77.555000000000007</c:v>
                </c:pt>
                <c:pt idx="35161">
                  <c:v>-77.552999999999997</c:v>
                </c:pt>
                <c:pt idx="35162">
                  <c:v>-77.551000000000002</c:v>
                </c:pt>
                <c:pt idx="35163">
                  <c:v>-77.549000000000007</c:v>
                </c:pt>
                <c:pt idx="35164">
                  <c:v>-77.546999999999997</c:v>
                </c:pt>
                <c:pt idx="35165">
                  <c:v>-77.545000000000002</c:v>
                </c:pt>
                <c:pt idx="35166">
                  <c:v>-77.543000000000006</c:v>
                </c:pt>
                <c:pt idx="35167">
                  <c:v>-77.540999999999997</c:v>
                </c:pt>
                <c:pt idx="35168">
                  <c:v>-77.539000000000001</c:v>
                </c:pt>
                <c:pt idx="35169">
                  <c:v>-77.537000000000006</c:v>
                </c:pt>
                <c:pt idx="35170">
                  <c:v>-77.534999999999997</c:v>
                </c:pt>
                <c:pt idx="35171">
                  <c:v>-77.533000000000001</c:v>
                </c:pt>
                <c:pt idx="35172">
                  <c:v>-77.531000000000006</c:v>
                </c:pt>
                <c:pt idx="35173">
                  <c:v>-77.528999999999996</c:v>
                </c:pt>
                <c:pt idx="35174">
                  <c:v>-77.527000000000001</c:v>
                </c:pt>
                <c:pt idx="35175">
                  <c:v>-77.525000000000006</c:v>
                </c:pt>
                <c:pt idx="35176">
                  <c:v>-77.522999999999996</c:v>
                </c:pt>
                <c:pt idx="35177">
                  <c:v>-77.521000000000001</c:v>
                </c:pt>
                <c:pt idx="35178">
                  <c:v>-77.519000000000005</c:v>
                </c:pt>
                <c:pt idx="35179">
                  <c:v>-77.516999999999996</c:v>
                </c:pt>
                <c:pt idx="35180">
                  <c:v>-77.515000000000001</c:v>
                </c:pt>
                <c:pt idx="35181">
                  <c:v>-77.513000000000005</c:v>
                </c:pt>
                <c:pt idx="35182">
                  <c:v>-77.510999999999996</c:v>
                </c:pt>
                <c:pt idx="35183">
                  <c:v>-77.509</c:v>
                </c:pt>
                <c:pt idx="35184">
                  <c:v>-77.507000000000005</c:v>
                </c:pt>
                <c:pt idx="35185">
                  <c:v>-77.504999999999995</c:v>
                </c:pt>
                <c:pt idx="35186">
                  <c:v>-77.503</c:v>
                </c:pt>
                <c:pt idx="35187">
                  <c:v>-77.501000000000005</c:v>
                </c:pt>
                <c:pt idx="35188">
                  <c:v>-77.498999999999995</c:v>
                </c:pt>
                <c:pt idx="35189">
                  <c:v>-77.497</c:v>
                </c:pt>
                <c:pt idx="35190">
                  <c:v>-77.495000000000005</c:v>
                </c:pt>
                <c:pt idx="35191">
                  <c:v>-77.492999999999995</c:v>
                </c:pt>
                <c:pt idx="35192">
                  <c:v>-77.491</c:v>
                </c:pt>
                <c:pt idx="35193">
                  <c:v>-77.489000000000004</c:v>
                </c:pt>
                <c:pt idx="35194">
                  <c:v>-77.486999999999995</c:v>
                </c:pt>
                <c:pt idx="35195">
                  <c:v>-77.484999999999999</c:v>
                </c:pt>
                <c:pt idx="35196">
                  <c:v>-77.483000000000004</c:v>
                </c:pt>
                <c:pt idx="35197">
                  <c:v>-77.480999999999995</c:v>
                </c:pt>
                <c:pt idx="35198">
                  <c:v>-77.478999999999999</c:v>
                </c:pt>
                <c:pt idx="35199">
                  <c:v>-77.477000000000004</c:v>
                </c:pt>
                <c:pt idx="35200">
                  <c:v>-77.474999999999994</c:v>
                </c:pt>
                <c:pt idx="35201">
                  <c:v>-77.472999999999999</c:v>
                </c:pt>
                <c:pt idx="35202">
                  <c:v>-77.471000000000004</c:v>
                </c:pt>
                <c:pt idx="35203">
                  <c:v>-77.468999999999994</c:v>
                </c:pt>
                <c:pt idx="35204">
                  <c:v>-77.466999999999999</c:v>
                </c:pt>
                <c:pt idx="35205">
                  <c:v>-77.465000000000003</c:v>
                </c:pt>
                <c:pt idx="35206">
                  <c:v>-77.462999999999994</c:v>
                </c:pt>
                <c:pt idx="35207">
                  <c:v>-77.460999999999999</c:v>
                </c:pt>
                <c:pt idx="35208">
                  <c:v>-77.459000000000003</c:v>
                </c:pt>
                <c:pt idx="35209">
                  <c:v>-77.456999999999994</c:v>
                </c:pt>
                <c:pt idx="35210">
                  <c:v>-77.454999999999998</c:v>
                </c:pt>
                <c:pt idx="35211">
                  <c:v>-77.453000000000003</c:v>
                </c:pt>
                <c:pt idx="35212">
                  <c:v>-77.450999999999993</c:v>
                </c:pt>
                <c:pt idx="35213">
                  <c:v>-77.448999999999998</c:v>
                </c:pt>
                <c:pt idx="35214">
                  <c:v>-77.447000000000003</c:v>
                </c:pt>
                <c:pt idx="35215">
                  <c:v>-77.444999999999993</c:v>
                </c:pt>
                <c:pt idx="35216">
                  <c:v>-77.442999999999998</c:v>
                </c:pt>
                <c:pt idx="35217">
                  <c:v>-77.441000000000003</c:v>
                </c:pt>
                <c:pt idx="35218">
                  <c:v>-77.438999999999993</c:v>
                </c:pt>
                <c:pt idx="35219">
                  <c:v>-77.436999999999998</c:v>
                </c:pt>
                <c:pt idx="35220">
                  <c:v>-77.435000000000002</c:v>
                </c:pt>
                <c:pt idx="35221">
                  <c:v>-77.433000000000007</c:v>
                </c:pt>
                <c:pt idx="35222">
                  <c:v>-77.430999999999997</c:v>
                </c:pt>
                <c:pt idx="35223">
                  <c:v>-77.429000000000002</c:v>
                </c:pt>
                <c:pt idx="35224">
                  <c:v>-77.427000000000007</c:v>
                </c:pt>
                <c:pt idx="35225">
                  <c:v>-77.424999999999997</c:v>
                </c:pt>
                <c:pt idx="35226">
                  <c:v>-77.423000000000002</c:v>
                </c:pt>
                <c:pt idx="35227">
                  <c:v>-77.421000000000006</c:v>
                </c:pt>
                <c:pt idx="35228">
                  <c:v>-77.418999999999997</c:v>
                </c:pt>
                <c:pt idx="35229">
                  <c:v>-77.417000000000002</c:v>
                </c:pt>
                <c:pt idx="35230">
                  <c:v>-77.415000000000006</c:v>
                </c:pt>
                <c:pt idx="35231">
                  <c:v>-77.412999999999997</c:v>
                </c:pt>
                <c:pt idx="35232">
                  <c:v>-77.411000000000001</c:v>
                </c:pt>
                <c:pt idx="35233">
                  <c:v>-77.409000000000006</c:v>
                </c:pt>
                <c:pt idx="35234">
                  <c:v>-77.406999999999996</c:v>
                </c:pt>
                <c:pt idx="35235">
                  <c:v>-77.405000000000001</c:v>
                </c:pt>
                <c:pt idx="35236">
                  <c:v>-77.403000000000006</c:v>
                </c:pt>
                <c:pt idx="35237">
                  <c:v>-77.400999999999996</c:v>
                </c:pt>
                <c:pt idx="35238">
                  <c:v>-77.399000000000001</c:v>
                </c:pt>
                <c:pt idx="35239">
                  <c:v>-77.397000000000006</c:v>
                </c:pt>
                <c:pt idx="35240">
                  <c:v>-77.394999999999996</c:v>
                </c:pt>
                <c:pt idx="35241">
                  <c:v>-77.393000000000001</c:v>
                </c:pt>
                <c:pt idx="35242">
                  <c:v>-77.391000000000005</c:v>
                </c:pt>
                <c:pt idx="35243">
                  <c:v>-77.388999999999996</c:v>
                </c:pt>
                <c:pt idx="35244">
                  <c:v>-77.387</c:v>
                </c:pt>
                <c:pt idx="35245">
                  <c:v>-77.385000000000005</c:v>
                </c:pt>
                <c:pt idx="35246">
                  <c:v>-77.382999999999996</c:v>
                </c:pt>
                <c:pt idx="35247">
                  <c:v>-77.381</c:v>
                </c:pt>
                <c:pt idx="35248">
                  <c:v>-77.379000000000005</c:v>
                </c:pt>
                <c:pt idx="35249">
                  <c:v>-77.376999999999995</c:v>
                </c:pt>
                <c:pt idx="35250">
                  <c:v>-77.375</c:v>
                </c:pt>
                <c:pt idx="35251">
                  <c:v>-77.373000000000005</c:v>
                </c:pt>
                <c:pt idx="35252">
                  <c:v>-77.370999999999995</c:v>
                </c:pt>
                <c:pt idx="35253">
                  <c:v>-77.369</c:v>
                </c:pt>
                <c:pt idx="35254">
                  <c:v>-77.367000000000004</c:v>
                </c:pt>
                <c:pt idx="35255">
                  <c:v>-77.364999999999995</c:v>
                </c:pt>
                <c:pt idx="35256">
                  <c:v>-77.363</c:v>
                </c:pt>
                <c:pt idx="35257">
                  <c:v>-77.361000000000004</c:v>
                </c:pt>
                <c:pt idx="35258">
                  <c:v>-77.358999999999995</c:v>
                </c:pt>
                <c:pt idx="35259">
                  <c:v>-77.356999999999999</c:v>
                </c:pt>
                <c:pt idx="35260">
                  <c:v>-77.355000000000004</c:v>
                </c:pt>
                <c:pt idx="35261">
                  <c:v>-77.352999999999994</c:v>
                </c:pt>
                <c:pt idx="35262">
                  <c:v>-77.350999999999999</c:v>
                </c:pt>
                <c:pt idx="35263">
                  <c:v>-77.349000000000004</c:v>
                </c:pt>
                <c:pt idx="35264">
                  <c:v>-77.346999999999994</c:v>
                </c:pt>
                <c:pt idx="35265">
                  <c:v>-77.344999999999999</c:v>
                </c:pt>
                <c:pt idx="35266">
                  <c:v>-77.343000000000004</c:v>
                </c:pt>
                <c:pt idx="35267">
                  <c:v>-77.340999999999994</c:v>
                </c:pt>
                <c:pt idx="35268">
                  <c:v>-77.338999999999999</c:v>
                </c:pt>
                <c:pt idx="35269">
                  <c:v>-77.337000000000003</c:v>
                </c:pt>
                <c:pt idx="35270">
                  <c:v>-77.334999999999994</c:v>
                </c:pt>
                <c:pt idx="35271">
                  <c:v>-77.332999999999998</c:v>
                </c:pt>
                <c:pt idx="35272">
                  <c:v>-77.331000000000003</c:v>
                </c:pt>
                <c:pt idx="35273">
                  <c:v>-77.328999999999994</c:v>
                </c:pt>
                <c:pt idx="35274">
                  <c:v>-77.326999999999998</c:v>
                </c:pt>
                <c:pt idx="35275">
                  <c:v>-77.325000000000003</c:v>
                </c:pt>
                <c:pt idx="35276">
                  <c:v>-77.322999999999993</c:v>
                </c:pt>
                <c:pt idx="35277">
                  <c:v>-77.320999999999998</c:v>
                </c:pt>
                <c:pt idx="35278">
                  <c:v>-77.319000000000003</c:v>
                </c:pt>
                <c:pt idx="35279">
                  <c:v>-77.316999999999993</c:v>
                </c:pt>
                <c:pt idx="35280">
                  <c:v>-77.314999999999998</c:v>
                </c:pt>
                <c:pt idx="35281">
                  <c:v>-77.313000000000002</c:v>
                </c:pt>
                <c:pt idx="35282">
                  <c:v>-77.311000000000007</c:v>
                </c:pt>
                <c:pt idx="35283">
                  <c:v>-77.308999999999997</c:v>
                </c:pt>
                <c:pt idx="35284">
                  <c:v>-77.307000000000002</c:v>
                </c:pt>
                <c:pt idx="35285">
                  <c:v>-77.305000000000007</c:v>
                </c:pt>
                <c:pt idx="35286">
                  <c:v>-77.302999999999997</c:v>
                </c:pt>
                <c:pt idx="35287">
                  <c:v>-77.301000000000002</c:v>
                </c:pt>
                <c:pt idx="35288">
                  <c:v>-77.299000000000007</c:v>
                </c:pt>
                <c:pt idx="35289">
                  <c:v>-77.296999999999997</c:v>
                </c:pt>
                <c:pt idx="35290">
                  <c:v>-77.295000000000002</c:v>
                </c:pt>
                <c:pt idx="35291">
                  <c:v>-77.293000000000006</c:v>
                </c:pt>
                <c:pt idx="35292">
                  <c:v>-77.290999999999997</c:v>
                </c:pt>
                <c:pt idx="35293">
                  <c:v>-77.289000000000001</c:v>
                </c:pt>
                <c:pt idx="35294">
                  <c:v>-77.287000000000006</c:v>
                </c:pt>
                <c:pt idx="35295">
                  <c:v>-77.284999999999997</c:v>
                </c:pt>
                <c:pt idx="35296">
                  <c:v>-77.283000000000001</c:v>
                </c:pt>
                <c:pt idx="35297">
                  <c:v>-77.281000000000006</c:v>
                </c:pt>
                <c:pt idx="35298">
                  <c:v>-77.278999999999996</c:v>
                </c:pt>
                <c:pt idx="35299">
                  <c:v>-77.277000000000001</c:v>
                </c:pt>
                <c:pt idx="35300">
                  <c:v>-77.275000000000006</c:v>
                </c:pt>
                <c:pt idx="35301">
                  <c:v>-77.272999999999996</c:v>
                </c:pt>
                <c:pt idx="35302">
                  <c:v>-77.271000000000001</c:v>
                </c:pt>
                <c:pt idx="35303">
                  <c:v>-77.269000000000005</c:v>
                </c:pt>
                <c:pt idx="35304">
                  <c:v>-77.266999999999996</c:v>
                </c:pt>
                <c:pt idx="35305">
                  <c:v>-77.265000000000001</c:v>
                </c:pt>
                <c:pt idx="35306">
                  <c:v>-77.263000000000005</c:v>
                </c:pt>
                <c:pt idx="35307">
                  <c:v>-77.260999999999996</c:v>
                </c:pt>
                <c:pt idx="35308">
                  <c:v>-77.259</c:v>
                </c:pt>
                <c:pt idx="35309">
                  <c:v>-77.257000000000005</c:v>
                </c:pt>
                <c:pt idx="35310">
                  <c:v>-77.254999999999995</c:v>
                </c:pt>
                <c:pt idx="35311">
                  <c:v>-77.253</c:v>
                </c:pt>
                <c:pt idx="35312">
                  <c:v>-77.251000000000005</c:v>
                </c:pt>
                <c:pt idx="35313">
                  <c:v>-77.248999999999995</c:v>
                </c:pt>
                <c:pt idx="35314">
                  <c:v>-77.247</c:v>
                </c:pt>
                <c:pt idx="35315">
                  <c:v>-77.245000000000005</c:v>
                </c:pt>
                <c:pt idx="35316">
                  <c:v>-77.242999999999995</c:v>
                </c:pt>
                <c:pt idx="35317">
                  <c:v>-77.241</c:v>
                </c:pt>
                <c:pt idx="35318">
                  <c:v>-77.239000000000004</c:v>
                </c:pt>
                <c:pt idx="35319">
                  <c:v>-77.236999999999995</c:v>
                </c:pt>
                <c:pt idx="35320">
                  <c:v>-77.234999999999999</c:v>
                </c:pt>
                <c:pt idx="35321">
                  <c:v>-77.233000000000004</c:v>
                </c:pt>
                <c:pt idx="35322">
                  <c:v>-77.230999999999995</c:v>
                </c:pt>
                <c:pt idx="35323">
                  <c:v>-77.228999999999999</c:v>
                </c:pt>
                <c:pt idx="35324">
                  <c:v>-77.227000000000004</c:v>
                </c:pt>
                <c:pt idx="35325">
                  <c:v>-77.224999999999994</c:v>
                </c:pt>
                <c:pt idx="35326">
                  <c:v>-77.222999999999999</c:v>
                </c:pt>
                <c:pt idx="35327">
                  <c:v>-77.221000000000004</c:v>
                </c:pt>
                <c:pt idx="35328">
                  <c:v>-77.218999999999994</c:v>
                </c:pt>
                <c:pt idx="35329">
                  <c:v>-77.216999999999999</c:v>
                </c:pt>
                <c:pt idx="35330">
                  <c:v>-77.215000000000003</c:v>
                </c:pt>
                <c:pt idx="35331">
                  <c:v>-77.212999999999994</c:v>
                </c:pt>
                <c:pt idx="35332">
                  <c:v>-77.210999999999999</c:v>
                </c:pt>
                <c:pt idx="35333">
                  <c:v>-77.209000000000003</c:v>
                </c:pt>
                <c:pt idx="35334">
                  <c:v>-77.206999999999994</c:v>
                </c:pt>
                <c:pt idx="35335">
                  <c:v>-77.204999999999998</c:v>
                </c:pt>
                <c:pt idx="35336">
                  <c:v>-77.203000000000003</c:v>
                </c:pt>
                <c:pt idx="35337">
                  <c:v>-77.200999999999993</c:v>
                </c:pt>
                <c:pt idx="35338">
                  <c:v>-77.198999999999998</c:v>
                </c:pt>
                <c:pt idx="35339">
                  <c:v>-77.197000000000003</c:v>
                </c:pt>
                <c:pt idx="35340">
                  <c:v>-77.194999999999993</c:v>
                </c:pt>
                <c:pt idx="35341">
                  <c:v>-77.192999999999998</c:v>
                </c:pt>
                <c:pt idx="35342">
                  <c:v>-77.191000000000003</c:v>
                </c:pt>
                <c:pt idx="35343">
                  <c:v>-77.188999999999993</c:v>
                </c:pt>
                <c:pt idx="35344">
                  <c:v>-77.186999999999998</c:v>
                </c:pt>
                <c:pt idx="35345">
                  <c:v>-77.185000000000002</c:v>
                </c:pt>
                <c:pt idx="35346">
                  <c:v>-77.183000000000007</c:v>
                </c:pt>
                <c:pt idx="35347">
                  <c:v>-77.180999999999997</c:v>
                </c:pt>
                <c:pt idx="35348">
                  <c:v>-77.179000000000002</c:v>
                </c:pt>
                <c:pt idx="35349">
                  <c:v>-77.177000000000007</c:v>
                </c:pt>
                <c:pt idx="35350">
                  <c:v>-77.174999999999997</c:v>
                </c:pt>
                <c:pt idx="35351">
                  <c:v>-77.173000000000002</c:v>
                </c:pt>
                <c:pt idx="35352">
                  <c:v>-77.171000000000006</c:v>
                </c:pt>
                <c:pt idx="35353">
                  <c:v>-77.168999999999997</c:v>
                </c:pt>
                <c:pt idx="35354">
                  <c:v>-77.167000000000002</c:v>
                </c:pt>
                <c:pt idx="35355">
                  <c:v>-77.165000000000006</c:v>
                </c:pt>
                <c:pt idx="35356">
                  <c:v>-77.162999999999997</c:v>
                </c:pt>
                <c:pt idx="35357">
                  <c:v>-77.161000000000001</c:v>
                </c:pt>
                <c:pt idx="35358">
                  <c:v>-77.159000000000006</c:v>
                </c:pt>
                <c:pt idx="35359">
                  <c:v>-77.156999999999996</c:v>
                </c:pt>
                <c:pt idx="35360">
                  <c:v>-77.155000000000001</c:v>
                </c:pt>
                <c:pt idx="35361">
                  <c:v>-77.153000000000006</c:v>
                </c:pt>
                <c:pt idx="35362">
                  <c:v>-77.150999999999996</c:v>
                </c:pt>
                <c:pt idx="35363">
                  <c:v>-77.149000000000001</c:v>
                </c:pt>
                <c:pt idx="35364">
                  <c:v>-77.147000000000006</c:v>
                </c:pt>
                <c:pt idx="35365">
                  <c:v>-77.144999999999996</c:v>
                </c:pt>
                <c:pt idx="35366">
                  <c:v>-77.143000000000001</c:v>
                </c:pt>
                <c:pt idx="35367">
                  <c:v>-77.141000000000005</c:v>
                </c:pt>
                <c:pt idx="35368">
                  <c:v>-77.138999999999996</c:v>
                </c:pt>
                <c:pt idx="35369">
                  <c:v>-77.137</c:v>
                </c:pt>
                <c:pt idx="35370">
                  <c:v>-77.135000000000005</c:v>
                </c:pt>
                <c:pt idx="35371">
                  <c:v>-77.132999999999996</c:v>
                </c:pt>
                <c:pt idx="35372">
                  <c:v>-77.131</c:v>
                </c:pt>
                <c:pt idx="35373">
                  <c:v>-77.129000000000005</c:v>
                </c:pt>
                <c:pt idx="35374">
                  <c:v>-77.126999999999995</c:v>
                </c:pt>
                <c:pt idx="35375">
                  <c:v>-77.125</c:v>
                </c:pt>
                <c:pt idx="35376">
                  <c:v>-77.123000000000005</c:v>
                </c:pt>
                <c:pt idx="35377">
                  <c:v>-77.120999999999995</c:v>
                </c:pt>
                <c:pt idx="35378">
                  <c:v>-77.119</c:v>
                </c:pt>
                <c:pt idx="35379">
                  <c:v>-77.117000000000004</c:v>
                </c:pt>
                <c:pt idx="35380">
                  <c:v>-77.114999999999995</c:v>
                </c:pt>
                <c:pt idx="35381">
                  <c:v>-77.113</c:v>
                </c:pt>
                <c:pt idx="35382">
                  <c:v>-77.111000000000004</c:v>
                </c:pt>
                <c:pt idx="35383">
                  <c:v>-77.108999999999995</c:v>
                </c:pt>
                <c:pt idx="35384">
                  <c:v>-77.106999999999999</c:v>
                </c:pt>
                <c:pt idx="35385">
                  <c:v>-77.105000000000004</c:v>
                </c:pt>
                <c:pt idx="35386">
                  <c:v>-77.102999999999994</c:v>
                </c:pt>
                <c:pt idx="35387">
                  <c:v>-77.100999999999999</c:v>
                </c:pt>
                <c:pt idx="35388">
                  <c:v>-77.099000000000004</c:v>
                </c:pt>
                <c:pt idx="35389">
                  <c:v>-77.096999999999994</c:v>
                </c:pt>
                <c:pt idx="35390">
                  <c:v>-77.094999999999999</c:v>
                </c:pt>
                <c:pt idx="35391">
                  <c:v>-77.093000000000004</c:v>
                </c:pt>
                <c:pt idx="35392">
                  <c:v>-77.090999999999994</c:v>
                </c:pt>
                <c:pt idx="35393">
                  <c:v>-77.088999999999999</c:v>
                </c:pt>
                <c:pt idx="35394">
                  <c:v>-77.087000000000003</c:v>
                </c:pt>
                <c:pt idx="35395">
                  <c:v>-77.084999999999994</c:v>
                </c:pt>
                <c:pt idx="35396">
                  <c:v>-77.082999999999998</c:v>
                </c:pt>
                <c:pt idx="35397">
                  <c:v>-77.081000000000003</c:v>
                </c:pt>
                <c:pt idx="35398">
                  <c:v>-77.078999999999994</c:v>
                </c:pt>
                <c:pt idx="35399">
                  <c:v>-77.076999999999998</c:v>
                </c:pt>
                <c:pt idx="35400">
                  <c:v>-77.075000000000003</c:v>
                </c:pt>
                <c:pt idx="35401">
                  <c:v>-77.072999999999993</c:v>
                </c:pt>
                <c:pt idx="35402">
                  <c:v>-77.070999999999998</c:v>
                </c:pt>
                <c:pt idx="35403">
                  <c:v>-77.069000000000003</c:v>
                </c:pt>
                <c:pt idx="35404">
                  <c:v>-77.066999999999993</c:v>
                </c:pt>
                <c:pt idx="35405">
                  <c:v>-77.064999999999998</c:v>
                </c:pt>
                <c:pt idx="35406">
                  <c:v>-77.063000000000002</c:v>
                </c:pt>
                <c:pt idx="35407">
                  <c:v>-77.061000000000007</c:v>
                </c:pt>
                <c:pt idx="35408">
                  <c:v>-77.058999999999997</c:v>
                </c:pt>
                <c:pt idx="35409">
                  <c:v>-77.057000000000002</c:v>
                </c:pt>
                <c:pt idx="35410">
                  <c:v>-77.055000000000007</c:v>
                </c:pt>
                <c:pt idx="35411">
                  <c:v>-77.052999999999997</c:v>
                </c:pt>
                <c:pt idx="35412">
                  <c:v>-77.051000000000002</c:v>
                </c:pt>
                <c:pt idx="35413">
                  <c:v>-77.049000000000007</c:v>
                </c:pt>
                <c:pt idx="35414">
                  <c:v>-77.046999999999997</c:v>
                </c:pt>
                <c:pt idx="35415">
                  <c:v>-77.045000000000002</c:v>
                </c:pt>
                <c:pt idx="35416">
                  <c:v>-77.043000000000006</c:v>
                </c:pt>
                <c:pt idx="35417">
                  <c:v>-77.040999999999997</c:v>
                </c:pt>
                <c:pt idx="35418">
                  <c:v>-77.039000000000001</c:v>
                </c:pt>
                <c:pt idx="35419">
                  <c:v>-77.037000000000006</c:v>
                </c:pt>
                <c:pt idx="35420">
                  <c:v>-77.034999999999997</c:v>
                </c:pt>
                <c:pt idx="35421">
                  <c:v>-77.033000000000001</c:v>
                </c:pt>
                <c:pt idx="35422">
                  <c:v>-77.031000000000006</c:v>
                </c:pt>
                <c:pt idx="35423">
                  <c:v>-77.028999999999996</c:v>
                </c:pt>
                <c:pt idx="35424">
                  <c:v>-77.027000000000001</c:v>
                </c:pt>
                <c:pt idx="35425">
                  <c:v>-77.025000000000006</c:v>
                </c:pt>
                <c:pt idx="35426">
                  <c:v>-77.022999999999996</c:v>
                </c:pt>
                <c:pt idx="35427">
                  <c:v>-77.021000000000001</c:v>
                </c:pt>
                <c:pt idx="35428">
                  <c:v>-77.019000000000005</c:v>
                </c:pt>
                <c:pt idx="35429">
                  <c:v>-77.016999999999996</c:v>
                </c:pt>
                <c:pt idx="35430">
                  <c:v>-77.015000000000001</c:v>
                </c:pt>
                <c:pt idx="35431">
                  <c:v>-77.013000000000005</c:v>
                </c:pt>
                <c:pt idx="35432">
                  <c:v>-77.010999999999996</c:v>
                </c:pt>
                <c:pt idx="35433">
                  <c:v>-77.009</c:v>
                </c:pt>
                <c:pt idx="35434">
                  <c:v>-77.007000000000005</c:v>
                </c:pt>
                <c:pt idx="35435">
                  <c:v>-77.004999999999995</c:v>
                </c:pt>
                <c:pt idx="35436">
                  <c:v>-77.003</c:v>
                </c:pt>
                <c:pt idx="35437">
                  <c:v>-77.001000000000005</c:v>
                </c:pt>
                <c:pt idx="35438">
                  <c:v>-76.998999999999995</c:v>
                </c:pt>
                <c:pt idx="35439">
                  <c:v>-76.997</c:v>
                </c:pt>
                <c:pt idx="35440">
                  <c:v>-76.995000000000005</c:v>
                </c:pt>
                <c:pt idx="35441">
                  <c:v>-76.992999999999995</c:v>
                </c:pt>
                <c:pt idx="35442">
                  <c:v>-76.991</c:v>
                </c:pt>
                <c:pt idx="35443">
                  <c:v>-76.989000000000004</c:v>
                </c:pt>
                <c:pt idx="35444">
                  <c:v>-76.986999999999995</c:v>
                </c:pt>
                <c:pt idx="35445">
                  <c:v>-76.984999999999999</c:v>
                </c:pt>
                <c:pt idx="35446">
                  <c:v>-76.983000000000004</c:v>
                </c:pt>
                <c:pt idx="35447">
                  <c:v>-76.980999999999995</c:v>
                </c:pt>
                <c:pt idx="35448">
                  <c:v>-76.978999999999999</c:v>
                </c:pt>
                <c:pt idx="35449">
                  <c:v>-76.977000000000004</c:v>
                </c:pt>
                <c:pt idx="35450">
                  <c:v>-76.974999999999994</c:v>
                </c:pt>
                <c:pt idx="35451">
                  <c:v>-76.972999999999999</c:v>
                </c:pt>
                <c:pt idx="35452">
                  <c:v>-76.971000000000004</c:v>
                </c:pt>
                <c:pt idx="35453">
                  <c:v>-76.968999999999994</c:v>
                </c:pt>
                <c:pt idx="35454">
                  <c:v>-76.966999999999999</c:v>
                </c:pt>
                <c:pt idx="35455">
                  <c:v>-76.965000000000003</c:v>
                </c:pt>
                <c:pt idx="35456">
                  <c:v>-76.962999999999994</c:v>
                </c:pt>
                <c:pt idx="35457">
                  <c:v>-76.960999999999999</c:v>
                </c:pt>
                <c:pt idx="35458">
                  <c:v>-76.959000000000003</c:v>
                </c:pt>
                <c:pt idx="35459">
                  <c:v>-76.956999999999994</c:v>
                </c:pt>
                <c:pt idx="35460">
                  <c:v>-76.954999999999998</c:v>
                </c:pt>
                <c:pt idx="35461">
                  <c:v>-76.953000000000003</c:v>
                </c:pt>
                <c:pt idx="35462">
                  <c:v>-76.950999999999993</c:v>
                </c:pt>
                <c:pt idx="35463">
                  <c:v>-76.948999999999998</c:v>
                </c:pt>
                <c:pt idx="35464">
                  <c:v>-76.947000000000003</c:v>
                </c:pt>
                <c:pt idx="35465">
                  <c:v>-76.944999999999993</c:v>
                </c:pt>
                <c:pt idx="35466">
                  <c:v>-76.942999999999998</c:v>
                </c:pt>
                <c:pt idx="35467">
                  <c:v>-76.941000000000003</c:v>
                </c:pt>
                <c:pt idx="35468">
                  <c:v>-76.938999999999993</c:v>
                </c:pt>
                <c:pt idx="35469">
                  <c:v>-76.936999999999998</c:v>
                </c:pt>
                <c:pt idx="35470">
                  <c:v>-76.935000000000002</c:v>
                </c:pt>
                <c:pt idx="35471">
                  <c:v>-76.933000000000007</c:v>
                </c:pt>
                <c:pt idx="35472">
                  <c:v>-76.930999999999997</c:v>
                </c:pt>
                <c:pt idx="35473">
                  <c:v>-76.929000000000002</c:v>
                </c:pt>
                <c:pt idx="35474">
                  <c:v>-76.927000000000007</c:v>
                </c:pt>
                <c:pt idx="35475">
                  <c:v>-76.924999999999997</c:v>
                </c:pt>
                <c:pt idx="35476">
                  <c:v>-76.923000000000002</c:v>
                </c:pt>
                <c:pt idx="35477">
                  <c:v>-76.921000000000006</c:v>
                </c:pt>
                <c:pt idx="35478">
                  <c:v>-76.918999999999997</c:v>
                </c:pt>
                <c:pt idx="35479">
                  <c:v>-76.917000000000002</c:v>
                </c:pt>
                <c:pt idx="35480">
                  <c:v>-76.915000000000006</c:v>
                </c:pt>
                <c:pt idx="35481">
                  <c:v>-76.912999999999997</c:v>
                </c:pt>
                <c:pt idx="35482">
                  <c:v>-76.911000000000001</c:v>
                </c:pt>
                <c:pt idx="35483">
                  <c:v>-76.909000000000006</c:v>
                </c:pt>
                <c:pt idx="35484">
                  <c:v>-76.906999999999996</c:v>
                </c:pt>
                <c:pt idx="35485">
                  <c:v>-76.905000000000001</c:v>
                </c:pt>
                <c:pt idx="35486">
                  <c:v>-76.903000000000006</c:v>
                </c:pt>
                <c:pt idx="35487">
                  <c:v>-76.900999999999996</c:v>
                </c:pt>
                <c:pt idx="35488">
                  <c:v>-76.899000000000001</c:v>
                </c:pt>
                <c:pt idx="35489">
                  <c:v>-76.897000000000006</c:v>
                </c:pt>
                <c:pt idx="35490">
                  <c:v>-76.894999999999996</c:v>
                </c:pt>
                <c:pt idx="35491">
                  <c:v>-76.893000000000001</c:v>
                </c:pt>
                <c:pt idx="35492">
                  <c:v>-76.891000000000005</c:v>
                </c:pt>
                <c:pt idx="35493">
                  <c:v>-76.888999999999996</c:v>
                </c:pt>
                <c:pt idx="35494">
                  <c:v>-76.887</c:v>
                </c:pt>
                <c:pt idx="35495">
                  <c:v>-76.885000000000005</c:v>
                </c:pt>
                <c:pt idx="35496">
                  <c:v>-76.882999999999996</c:v>
                </c:pt>
                <c:pt idx="35497">
                  <c:v>-76.881</c:v>
                </c:pt>
                <c:pt idx="35498">
                  <c:v>-76.879000000000005</c:v>
                </c:pt>
                <c:pt idx="35499">
                  <c:v>-76.876999999999995</c:v>
                </c:pt>
                <c:pt idx="35500">
                  <c:v>-76.875</c:v>
                </c:pt>
                <c:pt idx="35501">
                  <c:v>-76.873000000000005</c:v>
                </c:pt>
                <c:pt idx="35502">
                  <c:v>-76.870999999999995</c:v>
                </c:pt>
                <c:pt idx="35503">
                  <c:v>-76.869</c:v>
                </c:pt>
                <c:pt idx="35504">
                  <c:v>-76.867000000000004</c:v>
                </c:pt>
                <c:pt idx="35505">
                  <c:v>-76.864999999999995</c:v>
                </c:pt>
                <c:pt idx="35506">
                  <c:v>-76.863</c:v>
                </c:pt>
                <c:pt idx="35507">
                  <c:v>-76.861000000000004</c:v>
                </c:pt>
                <c:pt idx="35508">
                  <c:v>-76.858999999999995</c:v>
                </c:pt>
                <c:pt idx="35509">
                  <c:v>-76.856999999999999</c:v>
                </c:pt>
                <c:pt idx="35510">
                  <c:v>-76.855000000000004</c:v>
                </c:pt>
                <c:pt idx="35511">
                  <c:v>-76.852999999999994</c:v>
                </c:pt>
                <c:pt idx="35512">
                  <c:v>-76.850999999999999</c:v>
                </c:pt>
                <c:pt idx="35513">
                  <c:v>-76.849000000000004</c:v>
                </c:pt>
                <c:pt idx="35514">
                  <c:v>-76.846999999999994</c:v>
                </c:pt>
                <c:pt idx="35515">
                  <c:v>-76.844999999999999</c:v>
                </c:pt>
                <c:pt idx="35516">
                  <c:v>-76.843000000000004</c:v>
                </c:pt>
                <c:pt idx="35517">
                  <c:v>-76.840999999999994</c:v>
                </c:pt>
                <c:pt idx="35518">
                  <c:v>-76.838999999999999</c:v>
                </c:pt>
                <c:pt idx="35519">
                  <c:v>-76.837000000000003</c:v>
                </c:pt>
                <c:pt idx="35520">
                  <c:v>-76.834999999999994</c:v>
                </c:pt>
                <c:pt idx="35521">
                  <c:v>-76.832999999999998</c:v>
                </c:pt>
                <c:pt idx="35522">
                  <c:v>-76.831000000000003</c:v>
                </c:pt>
                <c:pt idx="35523">
                  <c:v>-76.828999999999994</c:v>
                </c:pt>
                <c:pt idx="35524">
                  <c:v>-76.826999999999998</c:v>
                </c:pt>
                <c:pt idx="35525">
                  <c:v>-76.825000000000003</c:v>
                </c:pt>
                <c:pt idx="35526">
                  <c:v>-76.822999999999993</c:v>
                </c:pt>
                <c:pt idx="35527">
                  <c:v>-76.820999999999998</c:v>
                </c:pt>
                <c:pt idx="35528">
                  <c:v>-76.819000000000003</c:v>
                </c:pt>
                <c:pt idx="35529">
                  <c:v>-76.816999999999993</c:v>
                </c:pt>
                <c:pt idx="35530">
                  <c:v>-76.814999999999998</c:v>
                </c:pt>
                <c:pt idx="35531">
                  <c:v>-76.813000000000002</c:v>
                </c:pt>
                <c:pt idx="35532">
                  <c:v>-76.811000000000007</c:v>
                </c:pt>
                <c:pt idx="35533">
                  <c:v>-76.808999999999997</c:v>
                </c:pt>
                <c:pt idx="35534">
                  <c:v>-76.807000000000002</c:v>
                </c:pt>
                <c:pt idx="35535">
                  <c:v>-76.805000000000007</c:v>
                </c:pt>
                <c:pt idx="35536">
                  <c:v>-76.802999999999997</c:v>
                </c:pt>
                <c:pt idx="35537">
                  <c:v>-76.801000000000002</c:v>
                </c:pt>
                <c:pt idx="35538">
                  <c:v>-76.799000000000007</c:v>
                </c:pt>
                <c:pt idx="35539">
                  <c:v>-76.796999999999997</c:v>
                </c:pt>
                <c:pt idx="35540">
                  <c:v>-76.795000000000002</c:v>
                </c:pt>
                <c:pt idx="35541">
                  <c:v>-76.793000000000006</c:v>
                </c:pt>
                <c:pt idx="35542">
                  <c:v>-76.790999999999997</c:v>
                </c:pt>
                <c:pt idx="35543">
                  <c:v>-76.789000000000001</c:v>
                </c:pt>
                <c:pt idx="35544">
                  <c:v>-76.787000000000006</c:v>
                </c:pt>
                <c:pt idx="35545">
                  <c:v>-76.784999999999997</c:v>
                </c:pt>
                <c:pt idx="35546">
                  <c:v>-76.783000000000001</c:v>
                </c:pt>
                <c:pt idx="35547">
                  <c:v>-76.781000000000006</c:v>
                </c:pt>
                <c:pt idx="35548">
                  <c:v>-76.778999999999996</c:v>
                </c:pt>
                <c:pt idx="35549">
                  <c:v>-76.777000000000001</c:v>
                </c:pt>
                <c:pt idx="35550">
                  <c:v>-76.775000000000006</c:v>
                </c:pt>
                <c:pt idx="35551">
                  <c:v>-76.772999999999996</c:v>
                </c:pt>
                <c:pt idx="35552">
                  <c:v>-76.771000000000001</c:v>
                </c:pt>
                <c:pt idx="35553">
                  <c:v>-76.769000000000005</c:v>
                </c:pt>
                <c:pt idx="35554">
                  <c:v>-76.766999999999996</c:v>
                </c:pt>
                <c:pt idx="35555">
                  <c:v>-76.765000000000001</c:v>
                </c:pt>
                <c:pt idx="35556">
                  <c:v>-76.763000000000005</c:v>
                </c:pt>
                <c:pt idx="35557">
                  <c:v>-76.760999999999996</c:v>
                </c:pt>
                <c:pt idx="35558">
                  <c:v>-76.759</c:v>
                </c:pt>
                <c:pt idx="35559">
                  <c:v>-76.757000000000005</c:v>
                </c:pt>
                <c:pt idx="35560">
                  <c:v>-76.754999999999995</c:v>
                </c:pt>
                <c:pt idx="35561">
                  <c:v>-76.753</c:v>
                </c:pt>
                <c:pt idx="35562">
                  <c:v>-76.751000000000005</c:v>
                </c:pt>
                <c:pt idx="35563">
                  <c:v>-76.748999999999995</c:v>
                </c:pt>
                <c:pt idx="35564">
                  <c:v>-76.747</c:v>
                </c:pt>
                <c:pt idx="35565">
                  <c:v>-76.745000000000005</c:v>
                </c:pt>
                <c:pt idx="35566">
                  <c:v>-76.742999999999995</c:v>
                </c:pt>
                <c:pt idx="35567">
                  <c:v>-76.741</c:v>
                </c:pt>
                <c:pt idx="35568">
                  <c:v>-76.739000000000004</c:v>
                </c:pt>
                <c:pt idx="35569">
                  <c:v>-76.736999999999995</c:v>
                </c:pt>
                <c:pt idx="35570">
                  <c:v>-76.734999999999999</c:v>
                </c:pt>
                <c:pt idx="35571">
                  <c:v>-76.733000000000004</c:v>
                </c:pt>
                <c:pt idx="35572">
                  <c:v>-76.730999999999995</c:v>
                </c:pt>
                <c:pt idx="35573">
                  <c:v>-76.728999999999999</c:v>
                </c:pt>
                <c:pt idx="35574">
                  <c:v>-76.727000000000004</c:v>
                </c:pt>
                <c:pt idx="35575">
                  <c:v>-76.724999999999994</c:v>
                </c:pt>
                <c:pt idx="35576">
                  <c:v>-76.722999999999999</c:v>
                </c:pt>
                <c:pt idx="35577">
                  <c:v>-76.721000000000004</c:v>
                </c:pt>
                <c:pt idx="35578">
                  <c:v>-76.718999999999994</c:v>
                </c:pt>
                <c:pt idx="35579">
                  <c:v>-76.716999999999999</c:v>
                </c:pt>
                <c:pt idx="35580">
                  <c:v>-76.715000000000003</c:v>
                </c:pt>
                <c:pt idx="35581">
                  <c:v>-76.712999999999994</c:v>
                </c:pt>
                <c:pt idx="35582">
                  <c:v>-76.710999999999999</c:v>
                </c:pt>
                <c:pt idx="35583">
                  <c:v>-76.709000000000003</c:v>
                </c:pt>
                <c:pt idx="35584">
                  <c:v>-76.706999999999994</c:v>
                </c:pt>
                <c:pt idx="35585">
                  <c:v>-76.704999999999998</c:v>
                </c:pt>
                <c:pt idx="35586">
                  <c:v>-76.703000000000003</c:v>
                </c:pt>
                <c:pt idx="35587">
                  <c:v>-76.700999999999993</c:v>
                </c:pt>
                <c:pt idx="35588">
                  <c:v>-76.698999999999998</c:v>
                </c:pt>
                <c:pt idx="35589">
                  <c:v>-76.697000000000003</c:v>
                </c:pt>
                <c:pt idx="35590">
                  <c:v>-76.694999999999993</c:v>
                </c:pt>
                <c:pt idx="35591">
                  <c:v>-76.692999999999998</c:v>
                </c:pt>
                <c:pt idx="35592">
                  <c:v>-76.691000000000003</c:v>
                </c:pt>
                <c:pt idx="35593">
                  <c:v>-76.688999999999993</c:v>
                </c:pt>
                <c:pt idx="35594">
                  <c:v>-76.686999999999998</c:v>
                </c:pt>
                <c:pt idx="35595">
                  <c:v>-76.685000000000002</c:v>
                </c:pt>
                <c:pt idx="35596">
                  <c:v>-76.683000000000007</c:v>
                </c:pt>
                <c:pt idx="35597">
                  <c:v>-76.680999999999997</c:v>
                </c:pt>
                <c:pt idx="35598">
                  <c:v>-76.679000000000002</c:v>
                </c:pt>
                <c:pt idx="35599">
                  <c:v>-76.677000000000007</c:v>
                </c:pt>
                <c:pt idx="35600">
                  <c:v>-76.674999999999997</c:v>
                </c:pt>
                <c:pt idx="35601">
                  <c:v>-76.673000000000002</c:v>
                </c:pt>
                <c:pt idx="35602">
                  <c:v>-76.671000000000006</c:v>
                </c:pt>
                <c:pt idx="35603">
                  <c:v>-76.668999999999997</c:v>
                </c:pt>
                <c:pt idx="35604">
                  <c:v>-76.667000000000002</c:v>
                </c:pt>
                <c:pt idx="35605">
                  <c:v>-76.665000000000006</c:v>
                </c:pt>
                <c:pt idx="35606">
                  <c:v>-76.662999999999997</c:v>
                </c:pt>
                <c:pt idx="35607">
                  <c:v>-76.661000000000001</c:v>
                </c:pt>
                <c:pt idx="35608">
                  <c:v>-76.659000000000006</c:v>
                </c:pt>
                <c:pt idx="35609">
                  <c:v>-76.656999999999996</c:v>
                </c:pt>
                <c:pt idx="35610">
                  <c:v>-76.655000000000001</c:v>
                </c:pt>
                <c:pt idx="35611">
                  <c:v>-76.653000000000006</c:v>
                </c:pt>
                <c:pt idx="35612">
                  <c:v>-76.650999999999996</c:v>
                </c:pt>
                <c:pt idx="35613">
                  <c:v>-76.649000000000001</c:v>
                </c:pt>
                <c:pt idx="35614">
                  <c:v>-76.647000000000006</c:v>
                </c:pt>
                <c:pt idx="35615">
                  <c:v>-76.644999999999996</c:v>
                </c:pt>
                <c:pt idx="35616">
                  <c:v>-76.643000000000001</c:v>
                </c:pt>
                <c:pt idx="35617">
                  <c:v>-76.641000000000005</c:v>
                </c:pt>
                <c:pt idx="35618">
                  <c:v>-76.638999999999996</c:v>
                </c:pt>
                <c:pt idx="35619">
                  <c:v>-76.637</c:v>
                </c:pt>
                <c:pt idx="35620">
                  <c:v>-76.635000000000005</c:v>
                </c:pt>
                <c:pt idx="35621">
                  <c:v>-76.632999999999996</c:v>
                </c:pt>
                <c:pt idx="35622">
                  <c:v>-76.631</c:v>
                </c:pt>
                <c:pt idx="35623">
                  <c:v>-76.629000000000005</c:v>
                </c:pt>
                <c:pt idx="35624">
                  <c:v>-76.626999999999995</c:v>
                </c:pt>
                <c:pt idx="35625">
                  <c:v>-76.625</c:v>
                </c:pt>
                <c:pt idx="35626">
                  <c:v>-76.623000000000005</c:v>
                </c:pt>
                <c:pt idx="35627">
                  <c:v>-76.620999999999995</c:v>
                </c:pt>
                <c:pt idx="35628">
                  <c:v>-76.619</c:v>
                </c:pt>
                <c:pt idx="35629">
                  <c:v>-76.617000000000004</c:v>
                </c:pt>
                <c:pt idx="35630">
                  <c:v>-76.614999999999995</c:v>
                </c:pt>
                <c:pt idx="35631">
                  <c:v>-76.613</c:v>
                </c:pt>
                <c:pt idx="35632">
                  <c:v>-76.611000000000004</c:v>
                </c:pt>
                <c:pt idx="35633">
                  <c:v>-76.608999999999995</c:v>
                </c:pt>
                <c:pt idx="35634">
                  <c:v>-76.606999999999999</c:v>
                </c:pt>
                <c:pt idx="35635">
                  <c:v>-76.605000000000004</c:v>
                </c:pt>
                <c:pt idx="35636">
                  <c:v>-76.602999999999994</c:v>
                </c:pt>
                <c:pt idx="35637">
                  <c:v>-76.600999999999999</c:v>
                </c:pt>
                <c:pt idx="35638">
                  <c:v>-76.599000000000004</c:v>
                </c:pt>
                <c:pt idx="35639">
                  <c:v>-76.596999999999994</c:v>
                </c:pt>
                <c:pt idx="35640">
                  <c:v>-76.594999999999999</c:v>
                </c:pt>
                <c:pt idx="35641">
                  <c:v>-76.593000000000004</c:v>
                </c:pt>
                <c:pt idx="35642">
                  <c:v>-76.590999999999994</c:v>
                </c:pt>
                <c:pt idx="35643">
                  <c:v>-76.588999999999999</c:v>
                </c:pt>
                <c:pt idx="35644">
                  <c:v>-76.587000000000003</c:v>
                </c:pt>
                <c:pt idx="35645">
                  <c:v>-76.584999999999994</c:v>
                </c:pt>
                <c:pt idx="35646">
                  <c:v>-76.582999999999998</c:v>
                </c:pt>
                <c:pt idx="35647">
                  <c:v>-76.581000000000003</c:v>
                </c:pt>
                <c:pt idx="35648">
                  <c:v>-76.578999999999994</c:v>
                </c:pt>
                <c:pt idx="35649">
                  <c:v>-76.576999999999998</c:v>
                </c:pt>
                <c:pt idx="35650">
                  <c:v>-76.575000000000003</c:v>
                </c:pt>
                <c:pt idx="35651">
                  <c:v>-76.572999999999993</c:v>
                </c:pt>
                <c:pt idx="35652">
                  <c:v>-76.570999999999998</c:v>
                </c:pt>
                <c:pt idx="35653">
                  <c:v>-76.569000000000003</c:v>
                </c:pt>
                <c:pt idx="35654">
                  <c:v>-76.566999999999993</c:v>
                </c:pt>
                <c:pt idx="35655">
                  <c:v>-76.564999999999998</c:v>
                </c:pt>
                <c:pt idx="35656">
                  <c:v>-76.563000000000002</c:v>
                </c:pt>
                <c:pt idx="35657">
                  <c:v>-76.561000000000007</c:v>
                </c:pt>
                <c:pt idx="35658">
                  <c:v>-76.558999999999997</c:v>
                </c:pt>
                <c:pt idx="35659">
                  <c:v>-76.557000000000002</c:v>
                </c:pt>
                <c:pt idx="35660">
                  <c:v>-76.555000000000007</c:v>
                </c:pt>
                <c:pt idx="35661">
                  <c:v>-76.552999999999997</c:v>
                </c:pt>
                <c:pt idx="35662">
                  <c:v>-76.551000000000002</c:v>
                </c:pt>
                <c:pt idx="35663">
                  <c:v>-76.549000000000007</c:v>
                </c:pt>
                <c:pt idx="35664">
                  <c:v>-76.546999999999997</c:v>
                </c:pt>
                <c:pt idx="35665">
                  <c:v>-76.545000000000002</c:v>
                </c:pt>
                <c:pt idx="35666">
                  <c:v>-76.543000000000006</c:v>
                </c:pt>
                <c:pt idx="35667">
                  <c:v>-76.540999999999997</c:v>
                </c:pt>
                <c:pt idx="35668">
                  <c:v>-76.539000000000001</c:v>
                </c:pt>
                <c:pt idx="35669">
                  <c:v>-76.537000000000006</c:v>
                </c:pt>
                <c:pt idx="35670">
                  <c:v>-76.534999999999997</c:v>
                </c:pt>
                <c:pt idx="35671">
                  <c:v>-76.533000000000001</c:v>
                </c:pt>
                <c:pt idx="35672">
                  <c:v>-76.531000000000006</c:v>
                </c:pt>
                <c:pt idx="35673">
                  <c:v>-76.528999999999996</c:v>
                </c:pt>
                <c:pt idx="35674">
                  <c:v>-76.527000000000001</c:v>
                </c:pt>
                <c:pt idx="35675">
                  <c:v>-76.525000000000006</c:v>
                </c:pt>
                <c:pt idx="35676">
                  <c:v>-76.522999999999996</c:v>
                </c:pt>
                <c:pt idx="35677">
                  <c:v>-76.521000000000001</c:v>
                </c:pt>
                <c:pt idx="35678">
                  <c:v>-76.519000000000005</c:v>
                </c:pt>
                <c:pt idx="35679">
                  <c:v>-76.516999999999996</c:v>
                </c:pt>
                <c:pt idx="35680">
                  <c:v>-76.515000000000001</c:v>
                </c:pt>
                <c:pt idx="35681">
                  <c:v>-76.513000000000005</c:v>
                </c:pt>
                <c:pt idx="35682">
                  <c:v>-76.510999999999996</c:v>
                </c:pt>
                <c:pt idx="35683">
                  <c:v>-76.509</c:v>
                </c:pt>
                <c:pt idx="35684">
                  <c:v>-76.507000000000005</c:v>
                </c:pt>
                <c:pt idx="35685">
                  <c:v>-76.504999999999995</c:v>
                </c:pt>
                <c:pt idx="35686">
                  <c:v>-76.503</c:v>
                </c:pt>
                <c:pt idx="35687">
                  <c:v>-76.501000000000005</c:v>
                </c:pt>
                <c:pt idx="35688">
                  <c:v>-76.498999999999995</c:v>
                </c:pt>
                <c:pt idx="35689">
                  <c:v>-76.497</c:v>
                </c:pt>
                <c:pt idx="35690">
                  <c:v>-76.495000000000005</c:v>
                </c:pt>
                <c:pt idx="35691">
                  <c:v>-76.492999999999995</c:v>
                </c:pt>
                <c:pt idx="35692">
                  <c:v>-76.491</c:v>
                </c:pt>
                <c:pt idx="35693">
                  <c:v>-76.489000000000004</c:v>
                </c:pt>
                <c:pt idx="35694">
                  <c:v>-76.486999999999995</c:v>
                </c:pt>
                <c:pt idx="35695">
                  <c:v>-76.484999999999999</c:v>
                </c:pt>
                <c:pt idx="35696">
                  <c:v>-76.483000000000004</c:v>
                </c:pt>
                <c:pt idx="35697">
                  <c:v>-76.480999999999995</c:v>
                </c:pt>
                <c:pt idx="35698">
                  <c:v>-76.478999999999999</c:v>
                </c:pt>
                <c:pt idx="35699">
                  <c:v>-76.477000000000004</c:v>
                </c:pt>
                <c:pt idx="35700">
                  <c:v>-76.474999999999994</c:v>
                </c:pt>
                <c:pt idx="35701">
                  <c:v>-76.472999999999999</c:v>
                </c:pt>
                <c:pt idx="35702">
                  <c:v>-76.471000000000004</c:v>
                </c:pt>
                <c:pt idx="35703">
                  <c:v>-76.468999999999994</c:v>
                </c:pt>
                <c:pt idx="35704">
                  <c:v>-76.466999999999999</c:v>
                </c:pt>
                <c:pt idx="35705">
                  <c:v>-76.465000000000003</c:v>
                </c:pt>
                <c:pt idx="35706">
                  <c:v>-76.462999999999994</c:v>
                </c:pt>
                <c:pt idx="35707">
                  <c:v>-76.460999999999999</c:v>
                </c:pt>
                <c:pt idx="35708">
                  <c:v>-76.459000000000003</c:v>
                </c:pt>
                <c:pt idx="35709">
                  <c:v>-76.456999999999994</c:v>
                </c:pt>
                <c:pt idx="35710">
                  <c:v>-76.454999999999998</c:v>
                </c:pt>
                <c:pt idx="35711">
                  <c:v>-76.453000000000003</c:v>
                </c:pt>
                <c:pt idx="35712">
                  <c:v>-76.450999999999993</c:v>
                </c:pt>
                <c:pt idx="35713">
                  <c:v>-76.448999999999998</c:v>
                </c:pt>
                <c:pt idx="35714">
                  <c:v>-76.447000000000003</c:v>
                </c:pt>
                <c:pt idx="35715">
                  <c:v>-76.444999999999993</c:v>
                </c:pt>
                <c:pt idx="35716">
                  <c:v>-76.442999999999998</c:v>
                </c:pt>
                <c:pt idx="35717">
                  <c:v>-76.441000000000003</c:v>
                </c:pt>
                <c:pt idx="35718">
                  <c:v>-76.438999999999993</c:v>
                </c:pt>
                <c:pt idx="35719">
                  <c:v>-76.436999999999998</c:v>
                </c:pt>
                <c:pt idx="35720">
                  <c:v>-76.435000000000002</c:v>
                </c:pt>
                <c:pt idx="35721">
                  <c:v>-76.433000000000007</c:v>
                </c:pt>
                <c:pt idx="35722">
                  <c:v>-76.430999999999997</c:v>
                </c:pt>
                <c:pt idx="35723">
                  <c:v>-76.429000000000002</c:v>
                </c:pt>
                <c:pt idx="35724">
                  <c:v>-76.427000000000007</c:v>
                </c:pt>
                <c:pt idx="35725">
                  <c:v>-76.424999999999997</c:v>
                </c:pt>
                <c:pt idx="35726">
                  <c:v>-76.423000000000002</c:v>
                </c:pt>
                <c:pt idx="35727">
                  <c:v>-76.421000000000006</c:v>
                </c:pt>
                <c:pt idx="35728">
                  <c:v>-76.418999999999997</c:v>
                </c:pt>
                <c:pt idx="35729">
                  <c:v>-76.417000000000002</c:v>
                </c:pt>
                <c:pt idx="35730">
                  <c:v>-76.415000000000006</c:v>
                </c:pt>
                <c:pt idx="35731">
                  <c:v>-76.412999999999997</c:v>
                </c:pt>
                <c:pt idx="35732">
                  <c:v>-76.411000000000001</c:v>
                </c:pt>
                <c:pt idx="35733">
                  <c:v>-76.409000000000006</c:v>
                </c:pt>
                <c:pt idx="35734">
                  <c:v>-76.406999999999996</c:v>
                </c:pt>
                <c:pt idx="35735">
                  <c:v>-76.405000000000001</c:v>
                </c:pt>
                <c:pt idx="35736">
                  <c:v>-76.403000000000006</c:v>
                </c:pt>
                <c:pt idx="35737">
                  <c:v>-76.400999999999996</c:v>
                </c:pt>
                <c:pt idx="35738">
                  <c:v>-76.399000000000001</c:v>
                </c:pt>
                <c:pt idx="35739">
                  <c:v>-76.397000000000006</c:v>
                </c:pt>
                <c:pt idx="35740">
                  <c:v>-76.394999999999996</c:v>
                </c:pt>
                <c:pt idx="35741">
                  <c:v>-76.393000000000001</c:v>
                </c:pt>
                <c:pt idx="35742">
                  <c:v>-76.391000000000005</c:v>
                </c:pt>
                <c:pt idx="35743">
                  <c:v>-76.388999999999996</c:v>
                </c:pt>
                <c:pt idx="35744">
                  <c:v>-76.387</c:v>
                </c:pt>
                <c:pt idx="35745">
                  <c:v>-76.385000000000005</c:v>
                </c:pt>
                <c:pt idx="35746">
                  <c:v>-76.382999999999996</c:v>
                </c:pt>
                <c:pt idx="35747">
                  <c:v>-76.381</c:v>
                </c:pt>
                <c:pt idx="35748">
                  <c:v>-76.379000000000005</c:v>
                </c:pt>
                <c:pt idx="35749">
                  <c:v>-76.376999999999995</c:v>
                </c:pt>
                <c:pt idx="35750">
                  <c:v>-76.375</c:v>
                </c:pt>
                <c:pt idx="35751">
                  <c:v>-76.373000000000005</c:v>
                </c:pt>
                <c:pt idx="35752">
                  <c:v>-76.370999999999995</c:v>
                </c:pt>
                <c:pt idx="35753">
                  <c:v>-76.369</c:v>
                </c:pt>
                <c:pt idx="35754">
                  <c:v>-76.367000000000004</c:v>
                </c:pt>
                <c:pt idx="35755">
                  <c:v>-76.364999999999995</c:v>
                </c:pt>
                <c:pt idx="35756">
                  <c:v>-76.363</c:v>
                </c:pt>
                <c:pt idx="35757">
                  <c:v>-76.361000000000004</c:v>
                </c:pt>
                <c:pt idx="35758">
                  <c:v>-76.358999999999995</c:v>
                </c:pt>
                <c:pt idx="35759">
                  <c:v>-76.356999999999999</c:v>
                </c:pt>
                <c:pt idx="35760">
                  <c:v>-76.355000000000004</c:v>
                </c:pt>
                <c:pt idx="35761">
                  <c:v>-76.352999999999994</c:v>
                </c:pt>
                <c:pt idx="35762">
                  <c:v>-76.350999999999999</c:v>
                </c:pt>
                <c:pt idx="35763">
                  <c:v>-76.349000000000004</c:v>
                </c:pt>
                <c:pt idx="35764">
                  <c:v>-76.346999999999994</c:v>
                </c:pt>
                <c:pt idx="35765">
                  <c:v>-76.344999999999999</c:v>
                </c:pt>
                <c:pt idx="35766">
                  <c:v>-76.343000000000004</c:v>
                </c:pt>
                <c:pt idx="35767">
                  <c:v>-76.340999999999994</c:v>
                </c:pt>
                <c:pt idx="35768">
                  <c:v>-76.338999999999999</c:v>
                </c:pt>
                <c:pt idx="35769">
                  <c:v>-76.337000000000003</c:v>
                </c:pt>
                <c:pt idx="35770">
                  <c:v>-76.334999999999994</c:v>
                </c:pt>
                <c:pt idx="35771">
                  <c:v>-76.332999999999998</c:v>
                </c:pt>
                <c:pt idx="35772">
                  <c:v>-76.331000000000003</c:v>
                </c:pt>
                <c:pt idx="35773">
                  <c:v>-76.328999999999994</c:v>
                </c:pt>
                <c:pt idx="35774">
                  <c:v>-76.326999999999998</c:v>
                </c:pt>
                <c:pt idx="35775">
                  <c:v>-76.325000000000003</c:v>
                </c:pt>
                <c:pt idx="35776">
                  <c:v>-76.322999999999993</c:v>
                </c:pt>
                <c:pt idx="35777">
                  <c:v>-76.320999999999998</c:v>
                </c:pt>
                <c:pt idx="35778">
                  <c:v>-76.319000000000003</c:v>
                </c:pt>
                <c:pt idx="35779">
                  <c:v>-76.316999999999993</c:v>
                </c:pt>
                <c:pt idx="35780">
                  <c:v>-76.314999999999998</c:v>
                </c:pt>
                <c:pt idx="35781">
                  <c:v>-76.313000000000002</c:v>
                </c:pt>
                <c:pt idx="35782">
                  <c:v>-76.311000000000007</c:v>
                </c:pt>
                <c:pt idx="35783">
                  <c:v>-76.308999999999997</c:v>
                </c:pt>
                <c:pt idx="35784">
                  <c:v>-76.307000000000002</c:v>
                </c:pt>
                <c:pt idx="35785">
                  <c:v>-76.305000000000007</c:v>
                </c:pt>
                <c:pt idx="35786">
                  <c:v>-76.302999999999997</c:v>
                </c:pt>
                <c:pt idx="35787">
                  <c:v>-76.301000000000002</c:v>
                </c:pt>
                <c:pt idx="35788">
                  <c:v>-76.299000000000007</c:v>
                </c:pt>
                <c:pt idx="35789">
                  <c:v>-76.296999999999997</c:v>
                </c:pt>
                <c:pt idx="35790">
                  <c:v>-76.295000000000002</c:v>
                </c:pt>
                <c:pt idx="35791">
                  <c:v>-76.293000000000006</c:v>
                </c:pt>
                <c:pt idx="35792">
                  <c:v>-76.290999999999997</c:v>
                </c:pt>
                <c:pt idx="35793">
                  <c:v>-76.289000000000001</c:v>
                </c:pt>
                <c:pt idx="35794">
                  <c:v>-76.287000000000006</c:v>
                </c:pt>
                <c:pt idx="35795">
                  <c:v>-76.284999999999997</c:v>
                </c:pt>
                <c:pt idx="35796">
                  <c:v>-76.283000000000001</c:v>
                </c:pt>
                <c:pt idx="35797">
                  <c:v>-76.281000000000006</c:v>
                </c:pt>
                <c:pt idx="35798">
                  <c:v>-76.278999999999996</c:v>
                </c:pt>
                <c:pt idx="35799">
                  <c:v>-76.277000000000001</c:v>
                </c:pt>
                <c:pt idx="35800">
                  <c:v>-76.275000000000006</c:v>
                </c:pt>
                <c:pt idx="35801">
                  <c:v>-76.272999999999996</c:v>
                </c:pt>
                <c:pt idx="35802">
                  <c:v>-76.271000000000001</c:v>
                </c:pt>
                <c:pt idx="35803">
                  <c:v>-76.269000000000005</c:v>
                </c:pt>
                <c:pt idx="35804">
                  <c:v>-76.266999999999996</c:v>
                </c:pt>
                <c:pt idx="35805">
                  <c:v>-76.265000000000001</c:v>
                </c:pt>
                <c:pt idx="35806">
                  <c:v>-76.263000000000005</c:v>
                </c:pt>
                <c:pt idx="35807">
                  <c:v>-76.260999999999996</c:v>
                </c:pt>
                <c:pt idx="35808">
                  <c:v>-76.259</c:v>
                </c:pt>
                <c:pt idx="35809">
                  <c:v>-76.257000000000005</c:v>
                </c:pt>
                <c:pt idx="35810">
                  <c:v>-76.254999999999995</c:v>
                </c:pt>
                <c:pt idx="35811">
                  <c:v>-76.253</c:v>
                </c:pt>
                <c:pt idx="35812">
                  <c:v>-76.251000000000005</c:v>
                </c:pt>
                <c:pt idx="35813">
                  <c:v>-76.248999999999995</c:v>
                </c:pt>
                <c:pt idx="35814">
                  <c:v>-76.247</c:v>
                </c:pt>
                <c:pt idx="35815">
                  <c:v>-76.245000000000005</c:v>
                </c:pt>
                <c:pt idx="35816">
                  <c:v>-76.242999999999995</c:v>
                </c:pt>
                <c:pt idx="35817">
                  <c:v>-76.241</c:v>
                </c:pt>
                <c:pt idx="35818">
                  <c:v>-76.239000000000004</c:v>
                </c:pt>
                <c:pt idx="35819">
                  <c:v>-76.236999999999995</c:v>
                </c:pt>
                <c:pt idx="35820">
                  <c:v>-76.234999999999999</c:v>
                </c:pt>
                <c:pt idx="35821">
                  <c:v>-76.233000000000004</c:v>
                </c:pt>
                <c:pt idx="35822">
                  <c:v>-76.230999999999995</c:v>
                </c:pt>
                <c:pt idx="35823">
                  <c:v>-76.228999999999999</c:v>
                </c:pt>
                <c:pt idx="35824">
                  <c:v>-76.227000000000004</c:v>
                </c:pt>
                <c:pt idx="35825">
                  <c:v>-76.224999999999994</c:v>
                </c:pt>
                <c:pt idx="35826">
                  <c:v>-76.222999999999999</c:v>
                </c:pt>
                <c:pt idx="35827">
                  <c:v>-76.221000000000004</c:v>
                </c:pt>
                <c:pt idx="35828">
                  <c:v>-76.218999999999994</c:v>
                </c:pt>
                <c:pt idx="35829">
                  <c:v>-76.216999999999999</c:v>
                </c:pt>
                <c:pt idx="35830">
                  <c:v>-76.215000000000003</c:v>
                </c:pt>
                <c:pt idx="35831">
                  <c:v>-76.212999999999994</c:v>
                </c:pt>
                <c:pt idx="35832">
                  <c:v>-76.210999999999999</c:v>
                </c:pt>
                <c:pt idx="35833">
                  <c:v>-76.209000000000003</c:v>
                </c:pt>
                <c:pt idx="35834">
                  <c:v>-76.206999999999994</c:v>
                </c:pt>
                <c:pt idx="35835">
                  <c:v>-76.204999999999998</c:v>
                </c:pt>
                <c:pt idx="35836">
                  <c:v>-76.203000000000003</c:v>
                </c:pt>
                <c:pt idx="35837">
                  <c:v>-76.200999999999993</c:v>
                </c:pt>
                <c:pt idx="35838">
                  <c:v>-76.198999999999998</c:v>
                </c:pt>
                <c:pt idx="35839">
                  <c:v>-76.197000000000003</c:v>
                </c:pt>
                <c:pt idx="35840">
                  <c:v>-76.194999999999993</c:v>
                </c:pt>
                <c:pt idx="35841">
                  <c:v>-76.192999999999998</c:v>
                </c:pt>
                <c:pt idx="35842">
                  <c:v>-76.191000000000003</c:v>
                </c:pt>
                <c:pt idx="35843">
                  <c:v>-76.188999999999993</c:v>
                </c:pt>
                <c:pt idx="35844">
                  <c:v>-76.186999999999998</c:v>
                </c:pt>
                <c:pt idx="35845">
                  <c:v>-76.185000000000002</c:v>
                </c:pt>
                <c:pt idx="35846">
                  <c:v>-76.183000000000007</c:v>
                </c:pt>
                <c:pt idx="35847">
                  <c:v>-76.180999999999997</c:v>
                </c:pt>
                <c:pt idx="35848">
                  <c:v>-76.179000000000002</c:v>
                </c:pt>
                <c:pt idx="35849">
                  <c:v>-76.177000000000007</c:v>
                </c:pt>
                <c:pt idx="35850">
                  <c:v>-76.174999999999997</c:v>
                </c:pt>
                <c:pt idx="35851">
                  <c:v>-76.173000000000002</c:v>
                </c:pt>
                <c:pt idx="35852">
                  <c:v>-76.171000000000006</c:v>
                </c:pt>
                <c:pt idx="35853">
                  <c:v>-76.168999999999997</c:v>
                </c:pt>
                <c:pt idx="35854">
                  <c:v>-76.167000000000002</c:v>
                </c:pt>
                <c:pt idx="35855">
                  <c:v>-76.165000000000006</c:v>
                </c:pt>
                <c:pt idx="35856">
                  <c:v>-76.162999999999997</c:v>
                </c:pt>
                <c:pt idx="35857">
                  <c:v>-76.161000000000001</c:v>
                </c:pt>
                <c:pt idx="35858">
                  <c:v>-76.159000000000006</c:v>
                </c:pt>
                <c:pt idx="35859">
                  <c:v>-76.156999999999996</c:v>
                </c:pt>
                <c:pt idx="35860">
                  <c:v>-76.155000000000001</c:v>
                </c:pt>
                <c:pt idx="35861">
                  <c:v>-76.153000000000006</c:v>
                </c:pt>
                <c:pt idx="35862">
                  <c:v>-76.150999999999996</c:v>
                </c:pt>
                <c:pt idx="35863">
                  <c:v>-76.149000000000001</c:v>
                </c:pt>
                <c:pt idx="35864">
                  <c:v>-76.147000000000006</c:v>
                </c:pt>
                <c:pt idx="35865">
                  <c:v>-76.144999999999996</c:v>
                </c:pt>
                <c:pt idx="35866">
                  <c:v>-76.143000000000001</c:v>
                </c:pt>
                <c:pt idx="35867">
                  <c:v>-76.141000000000005</c:v>
                </c:pt>
                <c:pt idx="35868">
                  <c:v>-76.138999999999996</c:v>
                </c:pt>
                <c:pt idx="35869">
                  <c:v>-76.137</c:v>
                </c:pt>
                <c:pt idx="35870">
                  <c:v>-76.135000000000005</c:v>
                </c:pt>
                <c:pt idx="35871">
                  <c:v>-76.132999999999996</c:v>
                </c:pt>
                <c:pt idx="35872">
                  <c:v>-76.131</c:v>
                </c:pt>
                <c:pt idx="35873">
                  <c:v>-76.129000000000005</c:v>
                </c:pt>
                <c:pt idx="35874">
                  <c:v>-76.126999999999995</c:v>
                </c:pt>
                <c:pt idx="35875">
                  <c:v>-76.125</c:v>
                </c:pt>
                <c:pt idx="35876">
                  <c:v>-76.123000000000005</c:v>
                </c:pt>
                <c:pt idx="35877">
                  <c:v>-76.120999999999995</c:v>
                </c:pt>
                <c:pt idx="35878">
                  <c:v>-76.119</c:v>
                </c:pt>
                <c:pt idx="35879">
                  <c:v>-76.117000000000004</c:v>
                </c:pt>
                <c:pt idx="35880">
                  <c:v>-76.114999999999995</c:v>
                </c:pt>
                <c:pt idx="35881">
                  <c:v>-76.113</c:v>
                </c:pt>
                <c:pt idx="35882">
                  <c:v>-76.111000000000004</c:v>
                </c:pt>
                <c:pt idx="35883">
                  <c:v>-76.108999999999995</c:v>
                </c:pt>
                <c:pt idx="35884">
                  <c:v>-76.106999999999999</c:v>
                </c:pt>
                <c:pt idx="35885">
                  <c:v>-76.105000000000004</c:v>
                </c:pt>
                <c:pt idx="35886">
                  <c:v>-76.102999999999994</c:v>
                </c:pt>
                <c:pt idx="35887">
                  <c:v>-76.100999999999999</c:v>
                </c:pt>
                <c:pt idx="35888">
                  <c:v>-76.099000000000004</c:v>
                </c:pt>
                <c:pt idx="35889">
                  <c:v>-76.096999999999994</c:v>
                </c:pt>
                <c:pt idx="35890">
                  <c:v>-76.094999999999999</c:v>
                </c:pt>
                <c:pt idx="35891">
                  <c:v>-76.093000000000004</c:v>
                </c:pt>
                <c:pt idx="35892">
                  <c:v>-76.090999999999994</c:v>
                </c:pt>
                <c:pt idx="35893">
                  <c:v>-76.088999999999999</c:v>
                </c:pt>
                <c:pt idx="35894">
                  <c:v>-76.087000000000003</c:v>
                </c:pt>
                <c:pt idx="35895">
                  <c:v>-76.084999999999994</c:v>
                </c:pt>
                <c:pt idx="35896">
                  <c:v>-76.082999999999998</c:v>
                </c:pt>
                <c:pt idx="35897">
                  <c:v>-76.081000000000003</c:v>
                </c:pt>
                <c:pt idx="35898">
                  <c:v>-76.078999999999994</c:v>
                </c:pt>
                <c:pt idx="35899">
                  <c:v>-76.076999999999998</c:v>
                </c:pt>
                <c:pt idx="35900">
                  <c:v>-76.075000000000003</c:v>
                </c:pt>
                <c:pt idx="35901">
                  <c:v>-76.072999999999993</c:v>
                </c:pt>
                <c:pt idx="35902">
                  <c:v>-76.070999999999998</c:v>
                </c:pt>
                <c:pt idx="35903">
                  <c:v>-76.069000000000003</c:v>
                </c:pt>
                <c:pt idx="35904">
                  <c:v>-76.066999999999993</c:v>
                </c:pt>
                <c:pt idx="35905">
                  <c:v>-76.064999999999998</c:v>
                </c:pt>
                <c:pt idx="35906">
                  <c:v>-76.063000000000002</c:v>
                </c:pt>
                <c:pt idx="35907">
                  <c:v>-76.061000000000007</c:v>
                </c:pt>
                <c:pt idx="35908">
                  <c:v>-76.058999999999997</c:v>
                </c:pt>
                <c:pt idx="35909">
                  <c:v>-76.057000000000002</c:v>
                </c:pt>
                <c:pt idx="35910">
                  <c:v>-76.055000000000007</c:v>
                </c:pt>
                <c:pt idx="35911">
                  <c:v>-76.052999999999997</c:v>
                </c:pt>
                <c:pt idx="35912">
                  <c:v>-76.051000000000002</c:v>
                </c:pt>
                <c:pt idx="35913">
                  <c:v>-76.049000000000007</c:v>
                </c:pt>
                <c:pt idx="35914">
                  <c:v>-76.046999999999997</c:v>
                </c:pt>
                <c:pt idx="35915">
                  <c:v>-76.045000000000002</c:v>
                </c:pt>
                <c:pt idx="35916">
                  <c:v>-76.043000000000006</c:v>
                </c:pt>
                <c:pt idx="35917">
                  <c:v>-76.040999999999997</c:v>
                </c:pt>
                <c:pt idx="35918">
                  <c:v>-76.039000000000001</c:v>
                </c:pt>
                <c:pt idx="35919">
                  <c:v>-76.037000000000006</c:v>
                </c:pt>
                <c:pt idx="35920">
                  <c:v>-76.034999999999997</c:v>
                </c:pt>
                <c:pt idx="35921">
                  <c:v>-76.033000000000001</c:v>
                </c:pt>
                <c:pt idx="35922">
                  <c:v>-76.031000000000006</c:v>
                </c:pt>
                <c:pt idx="35923">
                  <c:v>-76.028999999999996</c:v>
                </c:pt>
                <c:pt idx="35924">
                  <c:v>-76.027000000000001</c:v>
                </c:pt>
                <c:pt idx="35925">
                  <c:v>-76.025000000000006</c:v>
                </c:pt>
                <c:pt idx="35926">
                  <c:v>-76.022999999999996</c:v>
                </c:pt>
                <c:pt idx="35927">
                  <c:v>-76.021000000000001</c:v>
                </c:pt>
                <c:pt idx="35928">
                  <c:v>-76.019000000000005</c:v>
                </c:pt>
                <c:pt idx="35929">
                  <c:v>-76.016999999999996</c:v>
                </c:pt>
                <c:pt idx="35930">
                  <c:v>-76.015000000000001</c:v>
                </c:pt>
                <c:pt idx="35931">
                  <c:v>-76.013000000000005</c:v>
                </c:pt>
                <c:pt idx="35932">
                  <c:v>-76.010999999999996</c:v>
                </c:pt>
                <c:pt idx="35933">
                  <c:v>-76.009</c:v>
                </c:pt>
                <c:pt idx="35934">
                  <c:v>-76.007000000000005</c:v>
                </c:pt>
                <c:pt idx="35935">
                  <c:v>-76.004999999999995</c:v>
                </c:pt>
                <c:pt idx="35936">
                  <c:v>-76.003</c:v>
                </c:pt>
                <c:pt idx="35937">
                  <c:v>-76.001000000000005</c:v>
                </c:pt>
                <c:pt idx="35938">
                  <c:v>-75.998999999999995</c:v>
                </c:pt>
                <c:pt idx="35939">
                  <c:v>-75.997</c:v>
                </c:pt>
                <c:pt idx="35940">
                  <c:v>-75.995000000000005</c:v>
                </c:pt>
                <c:pt idx="35941">
                  <c:v>-75.992999999999995</c:v>
                </c:pt>
                <c:pt idx="35942">
                  <c:v>-75.991</c:v>
                </c:pt>
                <c:pt idx="35943">
                  <c:v>-75.989000000000004</c:v>
                </c:pt>
                <c:pt idx="35944">
                  <c:v>-75.986999999999995</c:v>
                </c:pt>
                <c:pt idx="35945">
                  <c:v>-75.984999999999999</c:v>
                </c:pt>
                <c:pt idx="35946">
                  <c:v>-75.983000000000004</c:v>
                </c:pt>
                <c:pt idx="35947">
                  <c:v>-75.980999999999995</c:v>
                </c:pt>
                <c:pt idx="35948">
                  <c:v>-75.978999999999999</c:v>
                </c:pt>
                <c:pt idx="35949">
                  <c:v>-75.977000000000004</c:v>
                </c:pt>
                <c:pt idx="35950">
                  <c:v>-75.974999999999994</c:v>
                </c:pt>
                <c:pt idx="35951">
                  <c:v>-75.972999999999999</c:v>
                </c:pt>
                <c:pt idx="35952">
                  <c:v>-75.971000000000004</c:v>
                </c:pt>
                <c:pt idx="35953">
                  <c:v>-75.968999999999994</c:v>
                </c:pt>
                <c:pt idx="35954">
                  <c:v>-75.966999999999999</c:v>
                </c:pt>
                <c:pt idx="35955">
                  <c:v>-75.965000000000003</c:v>
                </c:pt>
                <c:pt idx="35956">
                  <c:v>-75.962999999999994</c:v>
                </c:pt>
                <c:pt idx="35957">
                  <c:v>-75.960999999999999</c:v>
                </c:pt>
                <c:pt idx="35958">
                  <c:v>-75.959000000000003</c:v>
                </c:pt>
                <c:pt idx="35959">
                  <c:v>-75.956999999999994</c:v>
                </c:pt>
                <c:pt idx="35960">
                  <c:v>-75.954999999999998</c:v>
                </c:pt>
                <c:pt idx="35961">
                  <c:v>-75.953000000000003</c:v>
                </c:pt>
                <c:pt idx="35962">
                  <c:v>-75.950999999999993</c:v>
                </c:pt>
                <c:pt idx="35963">
                  <c:v>-75.948999999999998</c:v>
                </c:pt>
                <c:pt idx="35964">
                  <c:v>-75.947000000000003</c:v>
                </c:pt>
                <c:pt idx="35965">
                  <c:v>-75.944999999999993</c:v>
                </c:pt>
                <c:pt idx="35966">
                  <c:v>-75.942999999999998</c:v>
                </c:pt>
                <c:pt idx="35967">
                  <c:v>-75.941000000000003</c:v>
                </c:pt>
                <c:pt idx="35968">
                  <c:v>-75.938999999999993</c:v>
                </c:pt>
                <c:pt idx="35969">
                  <c:v>-75.936999999999998</c:v>
                </c:pt>
                <c:pt idx="35970">
                  <c:v>-75.935000000000002</c:v>
                </c:pt>
                <c:pt idx="35971">
                  <c:v>-75.933000000000007</c:v>
                </c:pt>
                <c:pt idx="35972">
                  <c:v>-75.930999999999997</c:v>
                </c:pt>
                <c:pt idx="35973">
                  <c:v>-75.929000000000002</c:v>
                </c:pt>
                <c:pt idx="35974">
                  <c:v>-75.927000000000007</c:v>
                </c:pt>
                <c:pt idx="35975">
                  <c:v>-75.924999999999997</c:v>
                </c:pt>
                <c:pt idx="35976">
                  <c:v>-75.923000000000002</c:v>
                </c:pt>
                <c:pt idx="35977">
                  <c:v>-75.921000000000006</c:v>
                </c:pt>
                <c:pt idx="35978">
                  <c:v>-75.918999999999997</c:v>
                </c:pt>
                <c:pt idx="35979">
                  <c:v>-75.917000000000002</c:v>
                </c:pt>
                <c:pt idx="35980">
                  <c:v>-75.915000000000006</c:v>
                </c:pt>
                <c:pt idx="35981">
                  <c:v>-75.912999999999997</c:v>
                </c:pt>
                <c:pt idx="35982">
                  <c:v>-75.911000000000001</c:v>
                </c:pt>
                <c:pt idx="35983">
                  <c:v>-75.909000000000006</c:v>
                </c:pt>
                <c:pt idx="35984">
                  <c:v>-75.906999999999996</c:v>
                </c:pt>
                <c:pt idx="35985">
                  <c:v>-75.905000000000001</c:v>
                </c:pt>
                <c:pt idx="35986">
                  <c:v>-75.903000000000006</c:v>
                </c:pt>
                <c:pt idx="35987">
                  <c:v>-75.900999999999996</c:v>
                </c:pt>
                <c:pt idx="35988">
                  <c:v>-75.899000000000001</c:v>
                </c:pt>
                <c:pt idx="35989">
                  <c:v>-75.897000000000006</c:v>
                </c:pt>
                <c:pt idx="35990">
                  <c:v>-75.894999999999996</c:v>
                </c:pt>
                <c:pt idx="35991">
                  <c:v>-75.893000000000001</c:v>
                </c:pt>
                <c:pt idx="35992">
                  <c:v>-75.891000000000005</c:v>
                </c:pt>
                <c:pt idx="35993">
                  <c:v>-75.888999999999996</c:v>
                </c:pt>
                <c:pt idx="35994">
                  <c:v>-75.887</c:v>
                </c:pt>
                <c:pt idx="35995">
                  <c:v>-75.885000000000005</c:v>
                </c:pt>
                <c:pt idx="35996">
                  <c:v>-75.882999999999996</c:v>
                </c:pt>
                <c:pt idx="35997">
                  <c:v>-75.881</c:v>
                </c:pt>
                <c:pt idx="35998">
                  <c:v>-75.879000000000005</c:v>
                </c:pt>
                <c:pt idx="35999">
                  <c:v>-75.876999999999995</c:v>
                </c:pt>
                <c:pt idx="36000">
                  <c:v>-75.875</c:v>
                </c:pt>
                <c:pt idx="36001">
                  <c:v>-75.873000000000005</c:v>
                </c:pt>
                <c:pt idx="36002">
                  <c:v>-75.870999999999995</c:v>
                </c:pt>
                <c:pt idx="36003">
                  <c:v>-75.869</c:v>
                </c:pt>
                <c:pt idx="36004">
                  <c:v>-75.867000000000004</c:v>
                </c:pt>
                <c:pt idx="36005">
                  <c:v>-75.864999999999995</c:v>
                </c:pt>
                <c:pt idx="36006">
                  <c:v>-75.863</c:v>
                </c:pt>
                <c:pt idx="36007">
                  <c:v>-75.861000000000004</c:v>
                </c:pt>
                <c:pt idx="36008">
                  <c:v>-75.858999999999995</c:v>
                </c:pt>
                <c:pt idx="36009">
                  <c:v>-75.856999999999999</c:v>
                </c:pt>
                <c:pt idx="36010">
                  <c:v>-75.855000000000004</c:v>
                </c:pt>
                <c:pt idx="36011">
                  <c:v>-75.852999999999994</c:v>
                </c:pt>
                <c:pt idx="36012">
                  <c:v>-75.850999999999999</c:v>
                </c:pt>
                <c:pt idx="36013">
                  <c:v>-75.849000000000004</c:v>
                </c:pt>
                <c:pt idx="36014">
                  <c:v>-75.846999999999994</c:v>
                </c:pt>
                <c:pt idx="36015">
                  <c:v>-75.844999999999999</c:v>
                </c:pt>
                <c:pt idx="36016">
                  <c:v>-75.843000000000004</c:v>
                </c:pt>
                <c:pt idx="36017">
                  <c:v>-75.840999999999994</c:v>
                </c:pt>
                <c:pt idx="36018">
                  <c:v>-75.838999999999999</c:v>
                </c:pt>
                <c:pt idx="36019">
                  <c:v>-75.837000000000003</c:v>
                </c:pt>
                <c:pt idx="36020">
                  <c:v>-75.834999999999994</c:v>
                </c:pt>
                <c:pt idx="36021">
                  <c:v>-75.832999999999998</c:v>
                </c:pt>
                <c:pt idx="36022">
                  <c:v>-75.831000000000003</c:v>
                </c:pt>
                <c:pt idx="36023">
                  <c:v>-75.828999999999994</c:v>
                </c:pt>
                <c:pt idx="36024">
                  <c:v>-75.826999999999998</c:v>
                </c:pt>
                <c:pt idx="36025">
                  <c:v>-75.825000000000003</c:v>
                </c:pt>
                <c:pt idx="36026">
                  <c:v>-75.822999999999993</c:v>
                </c:pt>
                <c:pt idx="36027">
                  <c:v>-75.820999999999998</c:v>
                </c:pt>
                <c:pt idx="36028">
                  <c:v>-75.819000000000003</c:v>
                </c:pt>
                <c:pt idx="36029">
                  <c:v>-75.816999999999993</c:v>
                </c:pt>
                <c:pt idx="36030">
                  <c:v>-75.814999999999998</c:v>
                </c:pt>
                <c:pt idx="36031">
                  <c:v>-75.813000000000002</c:v>
                </c:pt>
                <c:pt idx="36032">
                  <c:v>-75.811000000000007</c:v>
                </c:pt>
                <c:pt idx="36033">
                  <c:v>-75.808999999999997</c:v>
                </c:pt>
                <c:pt idx="36034">
                  <c:v>-75.807000000000002</c:v>
                </c:pt>
                <c:pt idx="36035">
                  <c:v>-75.805000000000007</c:v>
                </c:pt>
                <c:pt idx="36036">
                  <c:v>-75.802999999999997</c:v>
                </c:pt>
                <c:pt idx="36037">
                  <c:v>-75.801000000000002</c:v>
                </c:pt>
                <c:pt idx="36038">
                  <c:v>-75.799000000000007</c:v>
                </c:pt>
                <c:pt idx="36039">
                  <c:v>-75.796999999999997</c:v>
                </c:pt>
                <c:pt idx="36040">
                  <c:v>-75.795000000000002</c:v>
                </c:pt>
                <c:pt idx="36041">
                  <c:v>-75.793000000000006</c:v>
                </c:pt>
                <c:pt idx="36042">
                  <c:v>-75.790999999999997</c:v>
                </c:pt>
                <c:pt idx="36043">
                  <c:v>-75.789000000000001</c:v>
                </c:pt>
                <c:pt idx="36044">
                  <c:v>-75.787000000000006</c:v>
                </c:pt>
                <c:pt idx="36045">
                  <c:v>-75.784999999999997</c:v>
                </c:pt>
                <c:pt idx="36046">
                  <c:v>-75.783000000000001</c:v>
                </c:pt>
                <c:pt idx="36047">
                  <c:v>-75.781000000000006</c:v>
                </c:pt>
                <c:pt idx="36048">
                  <c:v>-75.778999999999996</c:v>
                </c:pt>
                <c:pt idx="36049">
                  <c:v>-75.777000000000001</c:v>
                </c:pt>
                <c:pt idx="36050">
                  <c:v>-75.775000000000006</c:v>
                </c:pt>
                <c:pt idx="36051">
                  <c:v>-75.772999999999996</c:v>
                </c:pt>
                <c:pt idx="36052">
                  <c:v>-75.771000000000001</c:v>
                </c:pt>
                <c:pt idx="36053">
                  <c:v>-75.769000000000005</c:v>
                </c:pt>
                <c:pt idx="36054">
                  <c:v>-75.766999999999996</c:v>
                </c:pt>
                <c:pt idx="36055">
                  <c:v>-75.765000000000001</c:v>
                </c:pt>
                <c:pt idx="36056">
                  <c:v>-75.763000000000005</c:v>
                </c:pt>
                <c:pt idx="36057">
                  <c:v>-75.760999999999996</c:v>
                </c:pt>
                <c:pt idx="36058">
                  <c:v>-75.759</c:v>
                </c:pt>
                <c:pt idx="36059">
                  <c:v>-75.757000000000005</c:v>
                </c:pt>
                <c:pt idx="36060">
                  <c:v>-75.754999999999995</c:v>
                </c:pt>
                <c:pt idx="36061">
                  <c:v>-75.753</c:v>
                </c:pt>
                <c:pt idx="36062">
                  <c:v>-75.751000000000005</c:v>
                </c:pt>
                <c:pt idx="36063">
                  <c:v>-75.748999999999995</c:v>
                </c:pt>
                <c:pt idx="36064">
                  <c:v>-75.747</c:v>
                </c:pt>
                <c:pt idx="36065">
                  <c:v>-75.745000000000005</c:v>
                </c:pt>
                <c:pt idx="36066">
                  <c:v>-75.742999999999995</c:v>
                </c:pt>
                <c:pt idx="36067">
                  <c:v>-75.741</c:v>
                </c:pt>
                <c:pt idx="36068">
                  <c:v>-75.739000000000004</c:v>
                </c:pt>
                <c:pt idx="36069">
                  <c:v>-75.736999999999995</c:v>
                </c:pt>
                <c:pt idx="36070">
                  <c:v>-75.734999999999999</c:v>
                </c:pt>
                <c:pt idx="36071">
                  <c:v>-75.733000000000004</c:v>
                </c:pt>
                <c:pt idx="36072">
                  <c:v>-75.730999999999995</c:v>
                </c:pt>
                <c:pt idx="36073">
                  <c:v>-75.728999999999999</c:v>
                </c:pt>
                <c:pt idx="36074">
                  <c:v>-75.727000000000004</c:v>
                </c:pt>
                <c:pt idx="36075">
                  <c:v>-75.724999999999994</c:v>
                </c:pt>
                <c:pt idx="36076">
                  <c:v>-75.722999999999999</c:v>
                </c:pt>
                <c:pt idx="36077">
                  <c:v>-75.721000000000004</c:v>
                </c:pt>
                <c:pt idx="36078">
                  <c:v>-75.718999999999994</c:v>
                </c:pt>
                <c:pt idx="36079">
                  <c:v>-75.716999999999999</c:v>
                </c:pt>
                <c:pt idx="36080">
                  <c:v>-75.715000000000003</c:v>
                </c:pt>
                <c:pt idx="36081">
                  <c:v>-75.712999999999994</c:v>
                </c:pt>
                <c:pt idx="36082">
                  <c:v>-75.710999999999999</c:v>
                </c:pt>
                <c:pt idx="36083">
                  <c:v>-75.709000000000003</c:v>
                </c:pt>
                <c:pt idx="36084">
                  <c:v>-75.706999999999994</c:v>
                </c:pt>
                <c:pt idx="36085">
                  <c:v>-75.704999999999998</c:v>
                </c:pt>
                <c:pt idx="36086">
                  <c:v>-75.703000000000003</c:v>
                </c:pt>
                <c:pt idx="36087">
                  <c:v>-75.700999999999993</c:v>
                </c:pt>
                <c:pt idx="36088">
                  <c:v>-75.698999999999998</c:v>
                </c:pt>
                <c:pt idx="36089">
                  <c:v>-75.697000000000003</c:v>
                </c:pt>
                <c:pt idx="36090">
                  <c:v>-75.694999999999993</c:v>
                </c:pt>
                <c:pt idx="36091">
                  <c:v>-75.692999999999998</c:v>
                </c:pt>
                <c:pt idx="36092">
                  <c:v>-75.691000000000003</c:v>
                </c:pt>
                <c:pt idx="36093">
                  <c:v>-75.688999999999993</c:v>
                </c:pt>
                <c:pt idx="36094">
                  <c:v>-75.686999999999998</c:v>
                </c:pt>
                <c:pt idx="36095">
                  <c:v>-75.685000000000002</c:v>
                </c:pt>
                <c:pt idx="36096">
                  <c:v>-75.683000000000007</c:v>
                </c:pt>
                <c:pt idx="36097">
                  <c:v>-75.680999999999997</c:v>
                </c:pt>
                <c:pt idx="36098">
                  <c:v>-75.679000000000002</c:v>
                </c:pt>
                <c:pt idx="36099">
                  <c:v>-75.677000000000007</c:v>
                </c:pt>
                <c:pt idx="36100">
                  <c:v>-75.674999999999997</c:v>
                </c:pt>
                <c:pt idx="36101">
                  <c:v>-75.673000000000002</c:v>
                </c:pt>
                <c:pt idx="36102">
                  <c:v>-75.671000000000006</c:v>
                </c:pt>
                <c:pt idx="36103">
                  <c:v>-75.668999999999997</c:v>
                </c:pt>
                <c:pt idx="36104">
                  <c:v>-75.667000000000002</c:v>
                </c:pt>
                <c:pt idx="36105">
                  <c:v>-75.665000000000006</c:v>
                </c:pt>
                <c:pt idx="36106">
                  <c:v>-75.662999999999997</c:v>
                </c:pt>
                <c:pt idx="36107">
                  <c:v>-75.661000000000001</c:v>
                </c:pt>
                <c:pt idx="36108">
                  <c:v>-75.659000000000006</c:v>
                </c:pt>
                <c:pt idx="36109">
                  <c:v>-75.656999999999996</c:v>
                </c:pt>
                <c:pt idx="36110">
                  <c:v>-75.655000000000001</c:v>
                </c:pt>
                <c:pt idx="36111">
                  <c:v>-75.653000000000006</c:v>
                </c:pt>
                <c:pt idx="36112">
                  <c:v>-75.650999999999996</c:v>
                </c:pt>
                <c:pt idx="36113">
                  <c:v>-75.649000000000001</c:v>
                </c:pt>
                <c:pt idx="36114">
                  <c:v>-75.647000000000006</c:v>
                </c:pt>
                <c:pt idx="36115">
                  <c:v>-75.644999999999996</c:v>
                </c:pt>
                <c:pt idx="36116">
                  <c:v>-75.643000000000001</c:v>
                </c:pt>
                <c:pt idx="36117">
                  <c:v>-75.641000000000005</c:v>
                </c:pt>
                <c:pt idx="36118">
                  <c:v>-75.638999999999996</c:v>
                </c:pt>
                <c:pt idx="36119">
                  <c:v>-75.637</c:v>
                </c:pt>
                <c:pt idx="36120">
                  <c:v>-75.635000000000005</c:v>
                </c:pt>
                <c:pt idx="36121">
                  <c:v>-75.632999999999996</c:v>
                </c:pt>
                <c:pt idx="36122">
                  <c:v>-75.631</c:v>
                </c:pt>
                <c:pt idx="36123">
                  <c:v>-75.629000000000005</c:v>
                </c:pt>
                <c:pt idx="36124">
                  <c:v>-75.626999999999995</c:v>
                </c:pt>
                <c:pt idx="36125">
                  <c:v>-75.625</c:v>
                </c:pt>
                <c:pt idx="36126">
                  <c:v>-75.623000000000005</c:v>
                </c:pt>
                <c:pt idx="36127">
                  <c:v>-75.620999999999995</c:v>
                </c:pt>
                <c:pt idx="36128">
                  <c:v>-75.619</c:v>
                </c:pt>
                <c:pt idx="36129">
                  <c:v>-75.617000000000004</c:v>
                </c:pt>
                <c:pt idx="36130">
                  <c:v>-75.614999999999995</c:v>
                </c:pt>
                <c:pt idx="36131">
                  <c:v>-75.613</c:v>
                </c:pt>
                <c:pt idx="36132">
                  <c:v>-75.611000000000004</c:v>
                </c:pt>
                <c:pt idx="36133">
                  <c:v>-75.608999999999995</c:v>
                </c:pt>
                <c:pt idx="36134">
                  <c:v>-75.606999999999999</c:v>
                </c:pt>
                <c:pt idx="36135">
                  <c:v>-75.605000000000004</c:v>
                </c:pt>
                <c:pt idx="36136">
                  <c:v>-75.602999999999994</c:v>
                </c:pt>
                <c:pt idx="36137">
                  <c:v>-75.600999999999999</c:v>
                </c:pt>
                <c:pt idx="36138">
                  <c:v>-75.599000000000004</c:v>
                </c:pt>
                <c:pt idx="36139">
                  <c:v>-75.596999999999994</c:v>
                </c:pt>
                <c:pt idx="36140">
                  <c:v>-75.594999999999999</c:v>
                </c:pt>
                <c:pt idx="36141">
                  <c:v>-75.593000000000004</c:v>
                </c:pt>
                <c:pt idx="36142">
                  <c:v>-75.590999999999994</c:v>
                </c:pt>
                <c:pt idx="36143">
                  <c:v>-75.588999999999999</c:v>
                </c:pt>
                <c:pt idx="36144">
                  <c:v>-75.587000000000003</c:v>
                </c:pt>
                <c:pt idx="36145">
                  <c:v>-75.584999999999994</c:v>
                </c:pt>
                <c:pt idx="36146">
                  <c:v>-75.582999999999998</c:v>
                </c:pt>
                <c:pt idx="36147">
                  <c:v>-75.581000000000003</c:v>
                </c:pt>
                <c:pt idx="36148">
                  <c:v>-75.578999999999994</c:v>
                </c:pt>
                <c:pt idx="36149">
                  <c:v>-75.576999999999998</c:v>
                </c:pt>
                <c:pt idx="36150">
                  <c:v>-75.575000000000003</c:v>
                </c:pt>
                <c:pt idx="36151">
                  <c:v>-75.572999999999993</c:v>
                </c:pt>
                <c:pt idx="36152">
                  <c:v>-75.570999999999998</c:v>
                </c:pt>
                <c:pt idx="36153">
                  <c:v>-75.569000000000003</c:v>
                </c:pt>
                <c:pt idx="36154">
                  <c:v>-75.566999999999993</c:v>
                </c:pt>
                <c:pt idx="36155">
                  <c:v>-75.564999999999998</c:v>
                </c:pt>
                <c:pt idx="36156">
                  <c:v>-75.563000000000002</c:v>
                </c:pt>
                <c:pt idx="36157">
                  <c:v>-75.561000000000007</c:v>
                </c:pt>
                <c:pt idx="36158">
                  <c:v>-75.558999999999997</c:v>
                </c:pt>
                <c:pt idx="36159">
                  <c:v>-75.557000000000002</c:v>
                </c:pt>
                <c:pt idx="36160">
                  <c:v>-75.555000000000007</c:v>
                </c:pt>
                <c:pt idx="36161">
                  <c:v>-75.552999999999997</c:v>
                </c:pt>
                <c:pt idx="36162">
                  <c:v>-75.551000000000002</c:v>
                </c:pt>
                <c:pt idx="36163">
                  <c:v>-75.549000000000007</c:v>
                </c:pt>
                <c:pt idx="36164">
                  <c:v>-75.546999999999997</c:v>
                </c:pt>
                <c:pt idx="36165">
                  <c:v>-75.545000000000002</c:v>
                </c:pt>
                <c:pt idx="36166">
                  <c:v>-75.543000000000006</c:v>
                </c:pt>
                <c:pt idx="36167">
                  <c:v>-75.540999999999997</c:v>
                </c:pt>
                <c:pt idx="36168">
                  <c:v>-75.539000000000001</c:v>
                </c:pt>
                <c:pt idx="36169">
                  <c:v>-75.537000000000006</c:v>
                </c:pt>
                <c:pt idx="36170">
                  <c:v>-75.534999999999997</c:v>
                </c:pt>
                <c:pt idx="36171">
                  <c:v>-75.533000000000001</c:v>
                </c:pt>
                <c:pt idx="36172">
                  <c:v>-75.531000000000006</c:v>
                </c:pt>
                <c:pt idx="36173">
                  <c:v>-75.528999999999996</c:v>
                </c:pt>
                <c:pt idx="36174">
                  <c:v>-75.527000000000001</c:v>
                </c:pt>
                <c:pt idx="36175">
                  <c:v>-75.525000000000006</c:v>
                </c:pt>
                <c:pt idx="36176">
                  <c:v>-75.522999999999996</c:v>
                </c:pt>
                <c:pt idx="36177">
                  <c:v>-75.521000000000001</c:v>
                </c:pt>
                <c:pt idx="36178">
                  <c:v>-75.519000000000005</c:v>
                </c:pt>
                <c:pt idx="36179">
                  <c:v>-75.516999999999996</c:v>
                </c:pt>
                <c:pt idx="36180">
                  <c:v>-75.515000000000001</c:v>
                </c:pt>
                <c:pt idx="36181">
                  <c:v>-75.513000000000005</c:v>
                </c:pt>
                <c:pt idx="36182">
                  <c:v>-75.510999999999996</c:v>
                </c:pt>
                <c:pt idx="36183">
                  <c:v>-75.509</c:v>
                </c:pt>
                <c:pt idx="36184">
                  <c:v>-75.507000000000005</c:v>
                </c:pt>
                <c:pt idx="36185">
                  <c:v>-75.504999999999995</c:v>
                </c:pt>
                <c:pt idx="36186">
                  <c:v>-75.503</c:v>
                </c:pt>
                <c:pt idx="36187">
                  <c:v>-75.501000000000005</c:v>
                </c:pt>
                <c:pt idx="36188">
                  <c:v>-75.498999999999995</c:v>
                </c:pt>
                <c:pt idx="36189">
                  <c:v>-75.497</c:v>
                </c:pt>
                <c:pt idx="36190">
                  <c:v>-75.495000000000005</c:v>
                </c:pt>
                <c:pt idx="36191">
                  <c:v>-75.492999999999995</c:v>
                </c:pt>
                <c:pt idx="36192">
                  <c:v>-75.491</c:v>
                </c:pt>
                <c:pt idx="36193">
                  <c:v>-75.489000000000004</c:v>
                </c:pt>
                <c:pt idx="36194">
                  <c:v>-75.486999999999995</c:v>
                </c:pt>
                <c:pt idx="36195">
                  <c:v>-75.484999999999999</c:v>
                </c:pt>
                <c:pt idx="36196">
                  <c:v>-75.483000000000004</c:v>
                </c:pt>
                <c:pt idx="36197">
                  <c:v>-75.480999999999995</c:v>
                </c:pt>
                <c:pt idx="36198">
                  <c:v>-75.478999999999999</c:v>
                </c:pt>
                <c:pt idx="36199">
                  <c:v>-75.477000000000004</c:v>
                </c:pt>
                <c:pt idx="36200">
                  <c:v>-75.474999999999994</c:v>
                </c:pt>
                <c:pt idx="36201">
                  <c:v>-75.472999999999999</c:v>
                </c:pt>
                <c:pt idx="36202">
                  <c:v>-75.471000000000004</c:v>
                </c:pt>
                <c:pt idx="36203">
                  <c:v>-75.468999999999994</c:v>
                </c:pt>
                <c:pt idx="36204">
                  <c:v>-75.466999999999999</c:v>
                </c:pt>
                <c:pt idx="36205">
                  <c:v>-75.465000000000003</c:v>
                </c:pt>
                <c:pt idx="36206">
                  <c:v>-75.462999999999994</c:v>
                </c:pt>
                <c:pt idx="36207">
                  <c:v>-75.460999999999999</c:v>
                </c:pt>
                <c:pt idx="36208">
                  <c:v>-75.459000000000003</c:v>
                </c:pt>
                <c:pt idx="36209">
                  <c:v>-75.456999999999994</c:v>
                </c:pt>
                <c:pt idx="36210">
                  <c:v>-75.454999999999998</c:v>
                </c:pt>
                <c:pt idx="36211">
                  <c:v>-75.453000000000003</c:v>
                </c:pt>
                <c:pt idx="36212">
                  <c:v>-75.450999999999993</c:v>
                </c:pt>
                <c:pt idx="36213">
                  <c:v>-75.448999999999998</c:v>
                </c:pt>
                <c:pt idx="36214">
                  <c:v>-75.447000000000003</c:v>
                </c:pt>
                <c:pt idx="36215">
                  <c:v>-75.444999999999993</c:v>
                </c:pt>
                <c:pt idx="36216">
                  <c:v>-75.442999999999998</c:v>
                </c:pt>
                <c:pt idx="36217">
                  <c:v>-75.441000000000003</c:v>
                </c:pt>
                <c:pt idx="36218">
                  <c:v>-75.438999999999993</c:v>
                </c:pt>
                <c:pt idx="36219">
                  <c:v>-75.436999999999998</c:v>
                </c:pt>
                <c:pt idx="36220">
                  <c:v>-75.435000000000002</c:v>
                </c:pt>
                <c:pt idx="36221">
                  <c:v>-75.433000000000007</c:v>
                </c:pt>
                <c:pt idx="36222">
                  <c:v>-75.430999999999997</c:v>
                </c:pt>
                <c:pt idx="36223">
                  <c:v>-75.429000000000002</c:v>
                </c:pt>
                <c:pt idx="36224">
                  <c:v>-75.427000000000007</c:v>
                </c:pt>
                <c:pt idx="36225">
                  <c:v>-75.424999999999997</c:v>
                </c:pt>
                <c:pt idx="36226">
                  <c:v>-75.423000000000002</c:v>
                </c:pt>
                <c:pt idx="36227">
                  <c:v>-75.421000000000006</c:v>
                </c:pt>
                <c:pt idx="36228">
                  <c:v>-75.418999999999997</c:v>
                </c:pt>
                <c:pt idx="36229">
                  <c:v>-75.417000000000002</c:v>
                </c:pt>
                <c:pt idx="36230">
                  <c:v>-75.415000000000006</c:v>
                </c:pt>
                <c:pt idx="36231">
                  <c:v>-75.412999999999997</c:v>
                </c:pt>
                <c:pt idx="36232">
                  <c:v>-75.411000000000001</c:v>
                </c:pt>
                <c:pt idx="36233">
                  <c:v>-75.409000000000006</c:v>
                </c:pt>
                <c:pt idx="36234">
                  <c:v>-75.406999999999996</c:v>
                </c:pt>
                <c:pt idx="36235">
                  <c:v>-75.405000000000001</c:v>
                </c:pt>
                <c:pt idx="36236">
                  <c:v>-75.403000000000006</c:v>
                </c:pt>
                <c:pt idx="36237">
                  <c:v>-75.400999999999996</c:v>
                </c:pt>
                <c:pt idx="36238">
                  <c:v>-75.399000000000001</c:v>
                </c:pt>
                <c:pt idx="36239">
                  <c:v>-75.397000000000006</c:v>
                </c:pt>
                <c:pt idx="36240">
                  <c:v>-75.394999999999996</c:v>
                </c:pt>
                <c:pt idx="36241">
                  <c:v>-75.393000000000001</c:v>
                </c:pt>
                <c:pt idx="36242">
                  <c:v>-75.391000000000005</c:v>
                </c:pt>
                <c:pt idx="36243">
                  <c:v>-75.388999999999996</c:v>
                </c:pt>
                <c:pt idx="36244">
                  <c:v>-75.387</c:v>
                </c:pt>
                <c:pt idx="36245">
                  <c:v>-75.385000000000005</c:v>
                </c:pt>
                <c:pt idx="36246">
                  <c:v>-75.382999999999996</c:v>
                </c:pt>
                <c:pt idx="36247">
                  <c:v>-75.381</c:v>
                </c:pt>
                <c:pt idx="36248">
                  <c:v>-75.379000000000005</c:v>
                </c:pt>
                <c:pt idx="36249">
                  <c:v>-75.376999999999995</c:v>
                </c:pt>
                <c:pt idx="36250">
                  <c:v>-75.375</c:v>
                </c:pt>
                <c:pt idx="36251">
                  <c:v>-75.373000000000005</c:v>
                </c:pt>
                <c:pt idx="36252">
                  <c:v>-75.370999999999995</c:v>
                </c:pt>
                <c:pt idx="36253">
                  <c:v>-75.369</c:v>
                </c:pt>
                <c:pt idx="36254">
                  <c:v>-75.367000000000004</c:v>
                </c:pt>
                <c:pt idx="36255">
                  <c:v>-75.364999999999995</c:v>
                </c:pt>
                <c:pt idx="36256">
                  <c:v>-75.363</c:v>
                </c:pt>
                <c:pt idx="36257">
                  <c:v>-75.361000000000004</c:v>
                </c:pt>
                <c:pt idx="36258">
                  <c:v>-75.358999999999995</c:v>
                </c:pt>
                <c:pt idx="36259">
                  <c:v>-75.356999999999999</c:v>
                </c:pt>
                <c:pt idx="36260">
                  <c:v>-75.355000000000004</c:v>
                </c:pt>
                <c:pt idx="36261">
                  <c:v>-75.352999999999994</c:v>
                </c:pt>
                <c:pt idx="36262">
                  <c:v>-75.350999999999999</c:v>
                </c:pt>
                <c:pt idx="36263">
                  <c:v>-75.349000000000004</c:v>
                </c:pt>
                <c:pt idx="36264">
                  <c:v>-75.346999999999994</c:v>
                </c:pt>
                <c:pt idx="36265">
                  <c:v>-75.344999999999999</c:v>
                </c:pt>
                <c:pt idx="36266">
                  <c:v>-75.343000000000004</c:v>
                </c:pt>
                <c:pt idx="36267">
                  <c:v>-75.340999999999994</c:v>
                </c:pt>
                <c:pt idx="36268">
                  <c:v>-75.338999999999999</c:v>
                </c:pt>
                <c:pt idx="36269">
                  <c:v>-75.337000000000003</c:v>
                </c:pt>
                <c:pt idx="36270">
                  <c:v>-75.334999999999994</c:v>
                </c:pt>
                <c:pt idx="36271">
                  <c:v>-75.332999999999998</c:v>
                </c:pt>
                <c:pt idx="36272">
                  <c:v>-75.331000000000003</c:v>
                </c:pt>
                <c:pt idx="36273">
                  <c:v>-75.328999999999994</c:v>
                </c:pt>
                <c:pt idx="36274">
                  <c:v>-75.326999999999998</c:v>
                </c:pt>
                <c:pt idx="36275">
                  <c:v>-75.325000000000003</c:v>
                </c:pt>
                <c:pt idx="36276">
                  <c:v>-75.322999999999993</c:v>
                </c:pt>
                <c:pt idx="36277">
                  <c:v>-75.320999999999998</c:v>
                </c:pt>
                <c:pt idx="36278">
                  <c:v>-75.319000000000003</c:v>
                </c:pt>
                <c:pt idx="36279">
                  <c:v>-75.316999999999993</c:v>
                </c:pt>
                <c:pt idx="36280">
                  <c:v>-75.314999999999998</c:v>
                </c:pt>
                <c:pt idx="36281">
                  <c:v>-75.313000000000002</c:v>
                </c:pt>
                <c:pt idx="36282">
                  <c:v>-75.311000000000007</c:v>
                </c:pt>
                <c:pt idx="36283">
                  <c:v>-75.308999999999997</c:v>
                </c:pt>
                <c:pt idx="36284">
                  <c:v>-75.307000000000002</c:v>
                </c:pt>
                <c:pt idx="36285">
                  <c:v>-75.305000000000007</c:v>
                </c:pt>
                <c:pt idx="36286">
                  <c:v>-75.302999999999997</c:v>
                </c:pt>
                <c:pt idx="36287">
                  <c:v>-75.301000000000002</c:v>
                </c:pt>
                <c:pt idx="36288">
                  <c:v>-75.299000000000007</c:v>
                </c:pt>
                <c:pt idx="36289">
                  <c:v>-75.296999999999997</c:v>
                </c:pt>
                <c:pt idx="36290">
                  <c:v>-75.295000000000002</c:v>
                </c:pt>
                <c:pt idx="36291">
                  <c:v>-75.293000000000006</c:v>
                </c:pt>
                <c:pt idx="36292">
                  <c:v>-75.290999999999997</c:v>
                </c:pt>
                <c:pt idx="36293">
                  <c:v>-75.289000000000001</c:v>
                </c:pt>
                <c:pt idx="36294">
                  <c:v>-75.287000000000006</c:v>
                </c:pt>
                <c:pt idx="36295">
                  <c:v>-75.284999999999997</c:v>
                </c:pt>
                <c:pt idx="36296">
                  <c:v>-75.283000000000001</c:v>
                </c:pt>
                <c:pt idx="36297">
                  <c:v>-75.281000000000006</c:v>
                </c:pt>
                <c:pt idx="36298">
                  <c:v>-75.278999999999996</c:v>
                </c:pt>
                <c:pt idx="36299">
                  <c:v>-75.277000000000001</c:v>
                </c:pt>
                <c:pt idx="36300">
                  <c:v>-75.275000000000006</c:v>
                </c:pt>
                <c:pt idx="36301">
                  <c:v>-75.272999999999996</c:v>
                </c:pt>
                <c:pt idx="36302">
                  <c:v>-75.271000000000001</c:v>
                </c:pt>
                <c:pt idx="36303">
                  <c:v>-75.269000000000005</c:v>
                </c:pt>
                <c:pt idx="36304">
                  <c:v>-75.266999999999996</c:v>
                </c:pt>
                <c:pt idx="36305">
                  <c:v>-75.265000000000001</c:v>
                </c:pt>
                <c:pt idx="36306">
                  <c:v>-75.263000000000005</c:v>
                </c:pt>
                <c:pt idx="36307">
                  <c:v>-75.260999999999996</c:v>
                </c:pt>
                <c:pt idx="36308">
                  <c:v>-75.259</c:v>
                </c:pt>
                <c:pt idx="36309">
                  <c:v>-75.257000000000005</c:v>
                </c:pt>
                <c:pt idx="36310">
                  <c:v>-75.254999999999995</c:v>
                </c:pt>
                <c:pt idx="36311">
                  <c:v>-75.253</c:v>
                </c:pt>
                <c:pt idx="36312">
                  <c:v>-75.251000000000005</c:v>
                </c:pt>
                <c:pt idx="36313">
                  <c:v>-75.248999999999995</c:v>
                </c:pt>
                <c:pt idx="36314">
                  <c:v>-75.247</c:v>
                </c:pt>
                <c:pt idx="36315">
                  <c:v>-75.245000000000005</c:v>
                </c:pt>
                <c:pt idx="36316">
                  <c:v>-75.242999999999995</c:v>
                </c:pt>
                <c:pt idx="36317">
                  <c:v>-75.241</c:v>
                </c:pt>
                <c:pt idx="36318">
                  <c:v>-75.239000000000004</c:v>
                </c:pt>
                <c:pt idx="36319">
                  <c:v>-75.236999999999995</c:v>
                </c:pt>
                <c:pt idx="36320">
                  <c:v>-75.234999999999999</c:v>
                </c:pt>
                <c:pt idx="36321">
                  <c:v>-75.233000000000004</c:v>
                </c:pt>
                <c:pt idx="36322">
                  <c:v>-75.230999999999995</c:v>
                </c:pt>
                <c:pt idx="36323">
                  <c:v>-75.228999999999999</c:v>
                </c:pt>
                <c:pt idx="36324">
                  <c:v>-75.227000000000004</c:v>
                </c:pt>
                <c:pt idx="36325">
                  <c:v>-75.224999999999994</c:v>
                </c:pt>
                <c:pt idx="36326">
                  <c:v>-75.222999999999999</c:v>
                </c:pt>
                <c:pt idx="36327">
                  <c:v>-75.221000000000004</c:v>
                </c:pt>
                <c:pt idx="36328">
                  <c:v>-75.218999999999994</c:v>
                </c:pt>
                <c:pt idx="36329">
                  <c:v>-75.216999999999999</c:v>
                </c:pt>
                <c:pt idx="36330">
                  <c:v>-75.215000000000003</c:v>
                </c:pt>
                <c:pt idx="36331">
                  <c:v>-75.212999999999994</c:v>
                </c:pt>
                <c:pt idx="36332">
                  <c:v>-75.210999999999999</c:v>
                </c:pt>
                <c:pt idx="36333">
                  <c:v>-75.209000000000003</c:v>
                </c:pt>
                <c:pt idx="36334">
                  <c:v>-75.206999999999994</c:v>
                </c:pt>
                <c:pt idx="36335">
                  <c:v>-75.204999999999998</c:v>
                </c:pt>
                <c:pt idx="36336">
                  <c:v>-75.203000000000003</c:v>
                </c:pt>
                <c:pt idx="36337">
                  <c:v>-75.200999999999993</c:v>
                </c:pt>
                <c:pt idx="36338">
                  <c:v>-75.198999999999998</c:v>
                </c:pt>
                <c:pt idx="36339">
                  <c:v>-75.197000000000003</c:v>
                </c:pt>
                <c:pt idx="36340">
                  <c:v>-75.194999999999993</c:v>
                </c:pt>
                <c:pt idx="36341">
                  <c:v>-75.192999999999998</c:v>
                </c:pt>
                <c:pt idx="36342">
                  <c:v>-75.191000000000003</c:v>
                </c:pt>
                <c:pt idx="36343">
                  <c:v>-75.188999999999993</c:v>
                </c:pt>
                <c:pt idx="36344">
                  <c:v>-75.186999999999998</c:v>
                </c:pt>
                <c:pt idx="36345">
                  <c:v>-75.185000000000002</c:v>
                </c:pt>
                <c:pt idx="36346">
                  <c:v>-75.183000000000007</c:v>
                </c:pt>
                <c:pt idx="36347">
                  <c:v>-75.180999999999997</c:v>
                </c:pt>
                <c:pt idx="36348">
                  <c:v>-75.179000000000002</c:v>
                </c:pt>
                <c:pt idx="36349">
                  <c:v>-75.177000000000007</c:v>
                </c:pt>
                <c:pt idx="36350">
                  <c:v>-75.174999999999997</c:v>
                </c:pt>
                <c:pt idx="36351">
                  <c:v>-75.173000000000002</c:v>
                </c:pt>
                <c:pt idx="36352">
                  <c:v>-75.171000000000006</c:v>
                </c:pt>
                <c:pt idx="36353">
                  <c:v>-75.168999999999997</c:v>
                </c:pt>
                <c:pt idx="36354">
                  <c:v>-75.167000000000002</c:v>
                </c:pt>
                <c:pt idx="36355">
                  <c:v>-75.165000000000006</c:v>
                </c:pt>
                <c:pt idx="36356">
                  <c:v>-75.162999999999997</c:v>
                </c:pt>
                <c:pt idx="36357">
                  <c:v>-75.161000000000001</c:v>
                </c:pt>
                <c:pt idx="36358">
                  <c:v>-75.159000000000006</c:v>
                </c:pt>
                <c:pt idx="36359">
                  <c:v>-75.156999999999996</c:v>
                </c:pt>
                <c:pt idx="36360">
                  <c:v>-75.155000000000001</c:v>
                </c:pt>
                <c:pt idx="36361">
                  <c:v>-75.153000000000006</c:v>
                </c:pt>
                <c:pt idx="36362">
                  <c:v>-75.150999999999996</c:v>
                </c:pt>
                <c:pt idx="36363">
                  <c:v>-75.149000000000001</c:v>
                </c:pt>
                <c:pt idx="36364">
                  <c:v>-75.147000000000006</c:v>
                </c:pt>
                <c:pt idx="36365">
                  <c:v>-75.144999999999996</c:v>
                </c:pt>
                <c:pt idx="36366">
                  <c:v>-75.143000000000001</c:v>
                </c:pt>
                <c:pt idx="36367">
                  <c:v>-75.141000000000005</c:v>
                </c:pt>
                <c:pt idx="36368">
                  <c:v>-75.138999999999996</c:v>
                </c:pt>
                <c:pt idx="36369">
                  <c:v>-75.137</c:v>
                </c:pt>
                <c:pt idx="36370">
                  <c:v>-75.135000000000005</c:v>
                </c:pt>
                <c:pt idx="36371">
                  <c:v>-75.132999999999996</c:v>
                </c:pt>
                <c:pt idx="36372">
                  <c:v>-75.131</c:v>
                </c:pt>
                <c:pt idx="36373">
                  <c:v>-75.129000000000005</c:v>
                </c:pt>
                <c:pt idx="36374">
                  <c:v>-75.126999999999995</c:v>
                </c:pt>
                <c:pt idx="36375">
                  <c:v>-75.125</c:v>
                </c:pt>
                <c:pt idx="36376">
                  <c:v>-75.123000000000005</c:v>
                </c:pt>
                <c:pt idx="36377">
                  <c:v>-75.120999999999995</c:v>
                </c:pt>
                <c:pt idx="36378">
                  <c:v>-75.119</c:v>
                </c:pt>
                <c:pt idx="36379">
                  <c:v>-75.117000000000004</c:v>
                </c:pt>
                <c:pt idx="36380">
                  <c:v>-75.114999999999995</c:v>
                </c:pt>
                <c:pt idx="36381">
                  <c:v>-75.113</c:v>
                </c:pt>
                <c:pt idx="36382">
                  <c:v>-75.111000000000004</c:v>
                </c:pt>
                <c:pt idx="36383">
                  <c:v>-75.108999999999995</c:v>
                </c:pt>
                <c:pt idx="36384">
                  <c:v>-75.106999999999999</c:v>
                </c:pt>
                <c:pt idx="36385">
                  <c:v>-75.105000000000004</c:v>
                </c:pt>
                <c:pt idx="36386">
                  <c:v>-75.102999999999994</c:v>
                </c:pt>
                <c:pt idx="36387">
                  <c:v>-75.100999999999999</c:v>
                </c:pt>
                <c:pt idx="36388">
                  <c:v>-75.099000000000004</c:v>
                </c:pt>
                <c:pt idx="36389">
                  <c:v>-75.096999999999994</c:v>
                </c:pt>
                <c:pt idx="36390">
                  <c:v>-75.094999999999999</c:v>
                </c:pt>
                <c:pt idx="36391">
                  <c:v>-75.093000000000004</c:v>
                </c:pt>
                <c:pt idx="36392">
                  <c:v>-75.090999999999994</c:v>
                </c:pt>
                <c:pt idx="36393">
                  <c:v>-75.088999999999999</c:v>
                </c:pt>
                <c:pt idx="36394">
                  <c:v>-75.087000000000003</c:v>
                </c:pt>
                <c:pt idx="36395">
                  <c:v>-75.084999999999994</c:v>
                </c:pt>
                <c:pt idx="36396">
                  <c:v>-75.082999999999998</c:v>
                </c:pt>
                <c:pt idx="36397">
                  <c:v>-75.081000000000003</c:v>
                </c:pt>
                <c:pt idx="36398">
                  <c:v>-75.078999999999994</c:v>
                </c:pt>
                <c:pt idx="36399">
                  <c:v>-75.076999999999998</c:v>
                </c:pt>
                <c:pt idx="36400">
                  <c:v>-75.075000000000003</c:v>
                </c:pt>
                <c:pt idx="36401">
                  <c:v>-75.072999999999993</c:v>
                </c:pt>
                <c:pt idx="36402">
                  <c:v>-75.070999999999998</c:v>
                </c:pt>
                <c:pt idx="36403">
                  <c:v>-75.069000000000003</c:v>
                </c:pt>
                <c:pt idx="36404">
                  <c:v>-75.066999999999993</c:v>
                </c:pt>
                <c:pt idx="36405">
                  <c:v>-75.064999999999998</c:v>
                </c:pt>
                <c:pt idx="36406">
                  <c:v>-75.063000000000002</c:v>
                </c:pt>
                <c:pt idx="36407">
                  <c:v>-75.061000000000007</c:v>
                </c:pt>
                <c:pt idx="36408">
                  <c:v>-75.058999999999997</c:v>
                </c:pt>
                <c:pt idx="36409">
                  <c:v>-75.057000000000002</c:v>
                </c:pt>
                <c:pt idx="36410">
                  <c:v>-75.055000000000007</c:v>
                </c:pt>
                <c:pt idx="36411">
                  <c:v>-75.052999999999997</c:v>
                </c:pt>
                <c:pt idx="36412">
                  <c:v>-75.051000000000002</c:v>
                </c:pt>
                <c:pt idx="36413">
                  <c:v>-75.049000000000007</c:v>
                </c:pt>
                <c:pt idx="36414">
                  <c:v>-75.046999999999997</c:v>
                </c:pt>
                <c:pt idx="36415">
                  <c:v>-75.045000000000002</c:v>
                </c:pt>
                <c:pt idx="36416">
                  <c:v>-75.043000000000006</c:v>
                </c:pt>
                <c:pt idx="36417">
                  <c:v>-75.040999999999997</c:v>
                </c:pt>
                <c:pt idx="36418">
                  <c:v>-75.039000000000001</c:v>
                </c:pt>
                <c:pt idx="36419">
                  <c:v>-75.037000000000006</c:v>
                </c:pt>
                <c:pt idx="36420">
                  <c:v>-75.034999999999997</c:v>
                </c:pt>
                <c:pt idx="36421">
                  <c:v>-75.033000000000001</c:v>
                </c:pt>
                <c:pt idx="36422">
                  <c:v>-75.031000000000006</c:v>
                </c:pt>
                <c:pt idx="36423">
                  <c:v>-75.028999999999996</c:v>
                </c:pt>
                <c:pt idx="36424">
                  <c:v>-75.027000000000001</c:v>
                </c:pt>
                <c:pt idx="36425">
                  <c:v>-75.025000000000006</c:v>
                </c:pt>
                <c:pt idx="36426">
                  <c:v>-75.022999999999996</c:v>
                </c:pt>
                <c:pt idx="36427">
                  <c:v>-75.021000000000001</c:v>
                </c:pt>
                <c:pt idx="36428">
                  <c:v>-75.019000000000005</c:v>
                </c:pt>
                <c:pt idx="36429">
                  <c:v>-75.016999999999996</c:v>
                </c:pt>
                <c:pt idx="36430">
                  <c:v>-75.015000000000001</c:v>
                </c:pt>
                <c:pt idx="36431">
                  <c:v>-75.013000000000005</c:v>
                </c:pt>
                <c:pt idx="36432">
                  <c:v>-75.010999999999996</c:v>
                </c:pt>
                <c:pt idx="36433">
                  <c:v>-75.009</c:v>
                </c:pt>
                <c:pt idx="36434">
                  <c:v>-75.007000000000005</c:v>
                </c:pt>
                <c:pt idx="36435">
                  <c:v>-75.004999999999995</c:v>
                </c:pt>
                <c:pt idx="36436">
                  <c:v>-75.003</c:v>
                </c:pt>
                <c:pt idx="36437">
                  <c:v>-75.001000000000005</c:v>
                </c:pt>
                <c:pt idx="36438">
                  <c:v>-74.998999999999995</c:v>
                </c:pt>
                <c:pt idx="36439">
                  <c:v>-74.997</c:v>
                </c:pt>
                <c:pt idx="36440">
                  <c:v>-74.995000000000005</c:v>
                </c:pt>
                <c:pt idx="36441">
                  <c:v>-74.992999999999995</c:v>
                </c:pt>
                <c:pt idx="36442">
                  <c:v>-74.991</c:v>
                </c:pt>
                <c:pt idx="36443">
                  <c:v>-74.989000000000004</c:v>
                </c:pt>
                <c:pt idx="36444">
                  <c:v>-74.986999999999995</c:v>
                </c:pt>
                <c:pt idx="36445">
                  <c:v>-74.984999999999999</c:v>
                </c:pt>
                <c:pt idx="36446">
                  <c:v>-74.983000000000004</c:v>
                </c:pt>
                <c:pt idx="36447">
                  <c:v>-74.980999999999995</c:v>
                </c:pt>
                <c:pt idx="36448">
                  <c:v>-74.978999999999999</c:v>
                </c:pt>
                <c:pt idx="36449">
                  <c:v>-74.977000000000004</c:v>
                </c:pt>
                <c:pt idx="36450">
                  <c:v>-74.974999999999994</c:v>
                </c:pt>
                <c:pt idx="36451">
                  <c:v>-74.972999999999999</c:v>
                </c:pt>
                <c:pt idx="36452">
                  <c:v>-74.971000000000004</c:v>
                </c:pt>
                <c:pt idx="36453">
                  <c:v>-74.968999999999994</c:v>
                </c:pt>
                <c:pt idx="36454">
                  <c:v>-74.966999999999999</c:v>
                </c:pt>
                <c:pt idx="36455">
                  <c:v>-74.965000000000003</c:v>
                </c:pt>
                <c:pt idx="36456">
                  <c:v>-74.962999999999994</c:v>
                </c:pt>
                <c:pt idx="36457">
                  <c:v>-74.960999999999999</c:v>
                </c:pt>
                <c:pt idx="36458">
                  <c:v>-74.959000000000003</c:v>
                </c:pt>
                <c:pt idx="36459">
                  <c:v>-74.956999999999994</c:v>
                </c:pt>
                <c:pt idx="36460">
                  <c:v>-74.954999999999998</c:v>
                </c:pt>
                <c:pt idx="36461">
                  <c:v>-74.953000000000003</c:v>
                </c:pt>
                <c:pt idx="36462">
                  <c:v>-74.950999999999993</c:v>
                </c:pt>
                <c:pt idx="36463">
                  <c:v>-74.948999999999998</c:v>
                </c:pt>
                <c:pt idx="36464">
                  <c:v>-74.947000000000003</c:v>
                </c:pt>
                <c:pt idx="36465">
                  <c:v>-74.944999999999993</c:v>
                </c:pt>
                <c:pt idx="36466">
                  <c:v>-74.942999999999998</c:v>
                </c:pt>
                <c:pt idx="36467">
                  <c:v>-74.941000000000003</c:v>
                </c:pt>
                <c:pt idx="36468">
                  <c:v>-74.938999999999993</c:v>
                </c:pt>
                <c:pt idx="36469">
                  <c:v>-74.936999999999998</c:v>
                </c:pt>
                <c:pt idx="36470">
                  <c:v>-74.935000000000002</c:v>
                </c:pt>
                <c:pt idx="36471">
                  <c:v>-74.933000000000007</c:v>
                </c:pt>
                <c:pt idx="36472">
                  <c:v>-74.930999999999997</c:v>
                </c:pt>
                <c:pt idx="36473">
                  <c:v>-74.929000000000002</c:v>
                </c:pt>
                <c:pt idx="36474">
                  <c:v>-74.927000000000007</c:v>
                </c:pt>
                <c:pt idx="36475">
                  <c:v>-74.924999999999997</c:v>
                </c:pt>
                <c:pt idx="36476">
                  <c:v>-74.923000000000002</c:v>
                </c:pt>
                <c:pt idx="36477">
                  <c:v>-74.921000000000006</c:v>
                </c:pt>
                <c:pt idx="36478">
                  <c:v>-74.918999999999997</c:v>
                </c:pt>
                <c:pt idx="36479">
                  <c:v>-74.917000000000002</c:v>
                </c:pt>
                <c:pt idx="36480">
                  <c:v>-74.915000000000006</c:v>
                </c:pt>
                <c:pt idx="36481">
                  <c:v>-74.912999999999997</c:v>
                </c:pt>
                <c:pt idx="36482">
                  <c:v>-74.911000000000001</c:v>
                </c:pt>
                <c:pt idx="36483">
                  <c:v>-74.909000000000006</c:v>
                </c:pt>
                <c:pt idx="36484">
                  <c:v>-74.906999999999996</c:v>
                </c:pt>
                <c:pt idx="36485">
                  <c:v>-74.905000000000001</c:v>
                </c:pt>
                <c:pt idx="36486">
                  <c:v>-74.903000000000006</c:v>
                </c:pt>
                <c:pt idx="36487">
                  <c:v>-74.900999999999996</c:v>
                </c:pt>
                <c:pt idx="36488">
                  <c:v>-74.899000000000001</c:v>
                </c:pt>
                <c:pt idx="36489">
                  <c:v>-74.897000000000006</c:v>
                </c:pt>
                <c:pt idx="36490">
                  <c:v>-74.894999999999996</c:v>
                </c:pt>
                <c:pt idx="36491">
                  <c:v>-74.893000000000001</c:v>
                </c:pt>
                <c:pt idx="36492">
                  <c:v>-74.891000000000005</c:v>
                </c:pt>
                <c:pt idx="36493">
                  <c:v>-74.888999999999996</c:v>
                </c:pt>
                <c:pt idx="36494">
                  <c:v>-74.887</c:v>
                </c:pt>
                <c:pt idx="36495">
                  <c:v>-74.885000000000005</c:v>
                </c:pt>
                <c:pt idx="36496">
                  <c:v>-74.882999999999996</c:v>
                </c:pt>
                <c:pt idx="36497">
                  <c:v>-74.881</c:v>
                </c:pt>
                <c:pt idx="36498">
                  <c:v>-74.879000000000005</c:v>
                </c:pt>
                <c:pt idx="36499">
                  <c:v>-74.876999999999995</c:v>
                </c:pt>
                <c:pt idx="36500">
                  <c:v>-74.875</c:v>
                </c:pt>
                <c:pt idx="36501">
                  <c:v>-74.873000000000005</c:v>
                </c:pt>
                <c:pt idx="36502">
                  <c:v>-74.870999999999995</c:v>
                </c:pt>
                <c:pt idx="36503">
                  <c:v>-74.869</c:v>
                </c:pt>
                <c:pt idx="36504">
                  <c:v>-74.867000000000004</c:v>
                </c:pt>
                <c:pt idx="36505">
                  <c:v>-74.864999999999995</c:v>
                </c:pt>
                <c:pt idx="36506">
                  <c:v>-74.863</c:v>
                </c:pt>
                <c:pt idx="36507">
                  <c:v>-74.861000000000004</c:v>
                </c:pt>
                <c:pt idx="36508">
                  <c:v>-74.858999999999995</c:v>
                </c:pt>
                <c:pt idx="36509">
                  <c:v>-74.856999999999999</c:v>
                </c:pt>
                <c:pt idx="36510">
                  <c:v>-74.855000000000004</c:v>
                </c:pt>
                <c:pt idx="36511">
                  <c:v>-74.852999999999994</c:v>
                </c:pt>
                <c:pt idx="36512">
                  <c:v>-74.850999999999999</c:v>
                </c:pt>
                <c:pt idx="36513">
                  <c:v>-74.849000000000004</c:v>
                </c:pt>
                <c:pt idx="36514">
                  <c:v>-74.846999999999994</c:v>
                </c:pt>
                <c:pt idx="36515">
                  <c:v>-74.844999999999999</c:v>
                </c:pt>
                <c:pt idx="36516">
                  <c:v>-74.843000000000004</c:v>
                </c:pt>
                <c:pt idx="36517">
                  <c:v>-74.840999999999994</c:v>
                </c:pt>
                <c:pt idx="36518">
                  <c:v>-74.838999999999999</c:v>
                </c:pt>
                <c:pt idx="36519">
                  <c:v>-74.837000000000003</c:v>
                </c:pt>
                <c:pt idx="36520">
                  <c:v>-74.834999999999994</c:v>
                </c:pt>
                <c:pt idx="36521">
                  <c:v>-74.832999999999998</c:v>
                </c:pt>
                <c:pt idx="36522">
                  <c:v>-74.831000000000003</c:v>
                </c:pt>
                <c:pt idx="36523">
                  <c:v>-74.828999999999994</c:v>
                </c:pt>
                <c:pt idx="36524">
                  <c:v>-74.826999999999998</c:v>
                </c:pt>
                <c:pt idx="36525">
                  <c:v>-74.825000000000003</c:v>
                </c:pt>
                <c:pt idx="36526">
                  <c:v>-74.822999999999993</c:v>
                </c:pt>
                <c:pt idx="36527">
                  <c:v>-74.820999999999998</c:v>
                </c:pt>
                <c:pt idx="36528">
                  <c:v>-74.819000000000003</c:v>
                </c:pt>
                <c:pt idx="36529">
                  <c:v>-74.816999999999993</c:v>
                </c:pt>
                <c:pt idx="36530">
                  <c:v>-74.814999999999998</c:v>
                </c:pt>
                <c:pt idx="36531">
                  <c:v>-74.813000000000002</c:v>
                </c:pt>
                <c:pt idx="36532">
                  <c:v>-74.811000000000007</c:v>
                </c:pt>
                <c:pt idx="36533">
                  <c:v>-74.808999999999997</c:v>
                </c:pt>
                <c:pt idx="36534">
                  <c:v>-74.807000000000002</c:v>
                </c:pt>
                <c:pt idx="36535">
                  <c:v>-74.805000000000007</c:v>
                </c:pt>
                <c:pt idx="36536">
                  <c:v>-74.802999999999997</c:v>
                </c:pt>
                <c:pt idx="36537">
                  <c:v>-74.801000000000002</c:v>
                </c:pt>
                <c:pt idx="36538">
                  <c:v>-74.799000000000007</c:v>
                </c:pt>
                <c:pt idx="36539">
                  <c:v>-74.796999999999997</c:v>
                </c:pt>
                <c:pt idx="36540">
                  <c:v>-74.795000000000002</c:v>
                </c:pt>
                <c:pt idx="36541">
                  <c:v>-74.793000000000006</c:v>
                </c:pt>
                <c:pt idx="36542">
                  <c:v>-74.790999999999997</c:v>
                </c:pt>
                <c:pt idx="36543">
                  <c:v>-74.789000000000001</c:v>
                </c:pt>
                <c:pt idx="36544">
                  <c:v>-74.787000000000006</c:v>
                </c:pt>
                <c:pt idx="36545">
                  <c:v>-74.784999999999997</c:v>
                </c:pt>
                <c:pt idx="36546">
                  <c:v>-74.783000000000001</c:v>
                </c:pt>
                <c:pt idx="36547">
                  <c:v>-74.781000000000006</c:v>
                </c:pt>
                <c:pt idx="36548">
                  <c:v>-74.778999999999996</c:v>
                </c:pt>
                <c:pt idx="36549">
                  <c:v>-74.777000000000001</c:v>
                </c:pt>
                <c:pt idx="36550">
                  <c:v>-74.775000000000006</c:v>
                </c:pt>
                <c:pt idx="36551">
                  <c:v>-74.772999999999996</c:v>
                </c:pt>
                <c:pt idx="36552">
                  <c:v>-74.771000000000001</c:v>
                </c:pt>
                <c:pt idx="36553">
                  <c:v>-74.769000000000005</c:v>
                </c:pt>
                <c:pt idx="36554">
                  <c:v>-74.766999999999996</c:v>
                </c:pt>
                <c:pt idx="36555">
                  <c:v>-74.765000000000001</c:v>
                </c:pt>
                <c:pt idx="36556">
                  <c:v>-74.763000000000005</c:v>
                </c:pt>
                <c:pt idx="36557">
                  <c:v>-74.760999999999996</c:v>
                </c:pt>
                <c:pt idx="36558">
                  <c:v>-74.759</c:v>
                </c:pt>
                <c:pt idx="36559">
                  <c:v>-74.757000000000005</c:v>
                </c:pt>
                <c:pt idx="36560">
                  <c:v>-74.754999999999995</c:v>
                </c:pt>
                <c:pt idx="36561">
                  <c:v>-74.753</c:v>
                </c:pt>
                <c:pt idx="36562">
                  <c:v>-74.751000000000005</c:v>
                </c:pt>
                <c:pt idx="36563">
                  <c:v>-74.748999999999995</c:v>
                </c:pt>
                <c:pt idx="36564">
                  <c:v>-74.747</c:v>
                </c:pt>
                <c:pt idx="36565">
                  <c:v>-74.745000000000005</c:v>
                </c:pt>
                <c:pt idx="36566">
                  <c:v>-74.742999999999995</c:v>
                </c:pt>
                <c:pt idx="36567">
                  <c:v>-74.741</c:v>
                </c:pt>
                <c:pt idx="36568">
                  <c:v>-74.739000000000004</c:v>
                </c:pt>
                <c:pt idx="36569">
                  <c:v>-74.736999999999995</c:v>
                </c:pt>
                <c:pt idx="36570">
                  <c:v>-74.734999999999999</c:v>
                </c:pt>
                <c:pt idx="36571">
                  <c:v>-74.733000000000004</c:v>
                </c:pt>
                <c:pt idx="36572">
                  <c:v>-74.730999999999995</c:v>
                </c:pt>
                <c:pt idx="36573">
                  <c:v>-74.728999999999999</c:v>
                </c:pt>
                <c:pt idx="36574">
                  <c:v>-74.727000000000004</c:v>
                </c:pt>
                <c:pt idx="36575">
                  <c:v>-74.724999999999994</c:v>
                </c:pt>
                <c:pt idx="36576">
                  <c:v>-74.722999999999999</c:v>
                </c:pt>
                <c:pt idx="36577">
                  <c:v>-74.721000000000004</c:v>
                </c:pt>
                <c:pt idx="36578">
                  <c:v>-74.718999999999994</c:v>
                </c:pt>
                <c:pt idx="36579">
                  <c:v>-74.716999999999999</c:v>
                </c:pt>
                <c:pt idx="36580">
                  <c:v>-74.715000000000003</c:v>
                </c:pt>
                <c:pt idx="36581">
                  <c:v>-74.712999999999994</c:v>
                </c:pt>
                <c:pt idx="36582">
                  <c:v>-74.710999999999999</c:v>
                </c:pt>
                <c:pt idx="36583">
                  <c:v>-74.709000000000003</c:v>
                </c:pt>
                <c:pt idx="36584">
                  <c:v>-74.706999999999994</c:v>
                </c:pt>
                <c:pt idx="36585">
                  <c:v>-74.704999999999998</c:v>
                </c:pt>
                <c:pt idx="36586">
                  <c:v>-74.703000000000003</c:v>
                </c:pt>
                <c:pt idx="36587">
                  <c:v>-74.700999999999993</c:v>
                </c:pt>
                <c:pt idx="36588">
                  <c:v>-74.698999999999998</c:v>
                </c:pt>
                <c:pt idx="36589">
                  <c:v>-74.697000000000003</c:v>
                </c:pt>
                <c:pt idx="36590">
                  <c:v>-74.694999999999993</c:v>
                </c:pt>
                <c:pt idx="36591">
                  <c:v>-74.692999999999998</c:v>
                </c:pt>
                <c:pt idx="36592">
                  <c:v>-74.691000000000003</c:v>
                </c:pt>
                <c:pt idx="36593">
                  <c:v>-74.688999999999993</c:v>
                </c:pt>
                <c:pt idx="36594">
                  <c:v>-74.686999999999998</c:v>
                </c:pt>
                <c:pt idx="36595">
                  <c:v>-74.685000000000002</c:v>
                </c:pt>
                <c:pt idx="36596">
                  <c:v>-74.683000000000007</c:v>
                </c:pt>
                <c:pt idx="36597">
                  <c:v>-74.680999999999997</c:v>
                </c:pt>
                <c:pt idx="36598">
                  <c:v>-74.679000000000002</c:v>
                </c:pt>
                <c:pt idx="36599">
                  <c:v>-74.677000000000007</c:v>
                </c:pt>
                <c:pt idx="36600">
                  <c:v>-74.674999999999997</c:v>
                </c:pt>
                <c:pt idx="36601">
                  <c:v>-74.673000000000002</c:v>
                </c:pt>
                <c:pt idx="36602">
                  <c:v>-74.671000000000006</c:v>
                </c:pt>
                <c:pt idx="36603">
                  <c:v>-74.668999999999997</c:v>
                </c:pt>
                <c:pt idx="36604">
                  <c:v>-74.667000000000002</c:v>
                </c:pt>
                <c:pt idx="36605">
                  <c:v>-74.665000000000006</c:v>
                </c:pt>
                <c:pt idx="36606">
                  <c:v>-74.662999999999997</c:v>
                </c:pt>
                <c:pt idx="36607">
                  <c:v>-74.661000000000001</c:v>
                </c:pt>
                <c:pt idx="36608">
                  <c:v>-74.659000000000006</c:v>
                </c:pt>
                <c:pt idx="36609">
                  <c:v>-74.656999999999996</c:v>
                </c:pt>
                <c:pt idx="36610">
                  <c:v>-74.655000000000001</c:v>
                </c:pt>
                <c:pt idx="36611">
                  <c:v>-74.653000000000006</c:v>
                </c:pt>
                <c:pt idx="36612">
                  <c:v>-74.650999999999996</c:v>
                </c:pt>
                <c:pt idx="36613">
                  <c:v>-74.649000000000001</c:v>
                </c:pt>
                <c:pt idx="36614">
                  <c:v>-74.647000000000006</c:v>
                </c:pt>
                <c:pt idx="36615">
                  <c:v>-74.644999999999996</c:v>
                </c:pt>
                <c:pt idx="36616">
                  <c:v>-74.643000000000001</c:v>
                </c:pt>
                <c:pt idx="36617">
                  <c:v>-74.641000000000005</c:v>
                </c:pt>
                <c:pt idx="36618">
                  <c:v>-74.638999999999996</c:v>
                </c:pt>
                <c:pt idx="36619">
                  <c:v>-74.637</c:v>
                </c:pt>
                <c:pt idx="36620">
                  <c:v>-74.635000000000005</c:v>
                </c:pt>
                <c:pt idx="36621">
                  <c:v>-74.632999999999996</c:v>
                </c:pt>
                <c:pt idx="36622">
                  <c:v>-74.631</c:v>
                </c:pt>
                <c:pt idx="36623">
                  <c:v>-74.629000000000005</c:v>
                </c:pt>
                <c:pt idx="36624">
                  <c:v>-74.626999999999995</c:v>
                </c:pt>
                <c:pt idx="36625">
                  <c:v>-74.625</c:v>
                </c:pt>
                <c:pt idx="36626">
                  <c:v>-74.623000000000005</c:v>
                </c:pt>
                <c:pt idx="36627">
                  <c:v>-74.620999999999995</c:v>
                </c:pt>
                <c:pt idx="36628">
                  <c:v>-74.619</c:v>
                </c:pt>
                <c:pt idx="36629">
                  <c:v>-74.617000000000004</c:v>
                </c:pt>
                <c:pt idx="36630">
                  <c:v>-74.614999999999995</c:v>
                </c:pt>
                <c:pt idx="36631">
                  <c:v>-74.613</c:v>
                </c:pt>
                <c:pt idx="36632">
                  <c:v>-74.611000000000004</c:v>
                </c:pt>
                <c:pt idx="36633">
                  <c:v>-74.608999999999995</c:v>
                </c:pt>
                <c:pt idx="36634">
                  <c:v>-74.606999999999999</c:v>
                </c:pt>
                <c:pt idx="36635">
                  <c:v>-74.605000000000004</c:v>
                </c:pt>
                <c:pt idx="36636">
                  <c:v>-74.602999999999994</c:v>
                </c:pt>
                <c:pt idx="36637">
                  <c:v>-74.600999999999999</c:v>
                </c:pt>
                <c:pt idx="36638">
                  <c:v>-74.599000000000004</c:v>
                </c:pt>
                <c:pt idx="36639">
                  <c:v>-74.596999999999994</c:v>
                </c:pt>
                <c:pt idx="36640">
                  <c:v>-74.594999999999999</c:v>
                </c:pt>
                <c:pt idx="36641">
                  <c:v>-74.593000000000004</c:v>
                </c:pt>
                <c:pt idx="36642">
                  <c:v>-74.590999999999994</c:v>
                </c:pt>
                <c:pt idx="36643">
                  <c:v>-74.588999999999999</c:v>
                </c:pt>
                <c:pt idx="36644">
                  <c:v>-74.587000000000003</c:v>
                </c:pt>
                <c:pt idx="36645">
                  <c:v>-74.584999999999994</c:v>
                </c:pt>
                <c:pt idx="36646">
                  <c:v>-74.582999999999998</c:v>
                </c:pt>
                <c:pt idx="36647">
                  <c:v>-74.581000000000003</c:v>
                </c:pt>
                <c:pt idx="36648">
                  <c:v>-74.578999999999994</c:v>
                </c:pt>
                <c:pt idx="36649">
                  <c:v>-74.576999999999998</c:v>
                </c:pt>
                <c:pt idx="36650">
                  <c:v>-74.575000000000003</c:v>
                </c:pt>
                <c:pt idx="36651">
                  <c:v>-74.572999999999993</c:v>
                </c:pt>
                <c:pt idx="36652">
                  <c:v>-74.570999999999998</c:v>
                </c:pt>
                <c:pt idx="36653">
                  <c:v>-74.569000000000003</c:v>
                </c:pt>
                <c:pt idx="36654">
                  <c:v>-74.566999999999993</c:v>
                </c:pt>
                <c:pt idx="36655">
                  <c:v>-74.564999999999998</c:v>
                </c:pt>
                <c:pt idx="36656">
                  <c:v>-74.563000000000002</c:v>
                </c:pt>
                <c:pt idx="36657">
                  <c:v>-74.561000000000007</c:v>
                </c:pt>
                <c:pt idx="36658">
                  <c:v>-74.558999999999997</c:v>
                </c:pt>
                <c:pt idx="36659">
                  <c:v>-74.557000000000002</c:v>
                </c:pt>
                <c:pt idx="36660">
                  <c:v>-74.555000000000007</c:v>
                </c:pt>
                <c:pt idx="36661">
                  <c:v>-74.552999999999997</c:v>
                </c:pt>
                <c:pt idx="36662">
                  <c:v>-74.551000000000002</c:v>
                </c:pt>
                <c:pt idx="36663">
                  <c:v>-74.549000000000007</c:v>
                </c:pt>
                <c:pt idx="36664">
                  <c:v>-74.546999999999997</c:v>
                </c:pt>
                <c:pt idx="36665">
                  <c:v>-74.545000000000002</c:v>
                </c:pt>
                <c:pt idx="36666">
                  <c:v>-74.543000000000006</c:v>
                </c:pt>
                <c:pt idx="36667">
                  <c:v>-74.540999999999997</c:v>
                </c:pt>
                <c:pt idx="36668">
                  <c:v>-74.539000000000001</c:v>
                </c:pt>
                <c:pt idx="36669">
                  <c:v>-74.537000000000006</c:v>
                </c:pt>
                <c:pt idx="36670">
                  <c:v>-74.534999999999997</c:v>
                </c:pt>
                <c:pt idx="36671">
                  <c:v>-74.533000000000001</c:v>
                </c:pt>
                <c:pt idx="36672">
                  <c:v>-74.531000000000006</c:v>
                </c:pt>
                <c:pt idx="36673">
                  <c:v>-74.528999999999996</c:v>
                </c:pt>
                <c:pt idx="36674">
                  <c:v>-74.527000000000001</c:v>
                </c:pt>
                <c:pt idx="36675">
                  <c:v>-74.525000000000006</c:v>
                </c:pt>
                <c:pt idx="36676">
                  <c:v>-74.522999999999996</c:v>
                </c:pt>
                <c:pt idx="36677">
                  <c:v>-74.521000000000001</c:v>
                </c:pt>
                <c:pt idx="36678">
                  <c:v>-74.519000000000005</c:v>
                </c:pt>
                <c:pt idx="36679">
                  <c:v>-74.516999999999996</c:v>
                </c:pt>
                <c:pt idx="36680">
                  <c:v>-74.515000000000001</c:v>
                </c:pt>
                <c:pt idx="36681">
                  <c:v>-74.513000000000005</c:v>
                </c:pt>
                <c:pt idx="36682">
                  <c:v>-74.510999999999996</c:v>
                </c:pt>
                <c:pt idx="36683">
                  <c:v>-74.509</c:v>
                </c:pt>
                <c:pt idx="36684">
                  <c:v>-74.507000000000005</c:v>
                </c:pt>
                <c:pt idx="36685">
                  <c:v>-74.504999999999995</c:v>
                </c:pt>
                <c:pt idx="36686">
                  <c:v>-74.503</c:v>
                </c:pt>
                <c:pt idx="36687">
                  <c:v>-74.501000000000005</c:v>
                </c:pt>
                <c:pt idx="36688">
                  <c:v>-74.498999999999995</c:v>
                </c:pt>
                <c:pt idx="36689">
                  <c:v>-74.497</c:v>
                </c:pt>
                <c:pt idx="36690">
                  <c:v>-74.495000000000005</c:v>
                </c:pt>
                <c:pt idx="36691">
                  <c:v>-74.492999999999995</c:v>
                </c:pt>
                <c:pt idx="36692">
                  <c:v>-74.491</c:v>
                </c:pt>
                <c:pt idx="36693">
                  <c:v>-74.489000000000004</c:v>
                </c:pt>
                <c:pt idx="36694">
                  <c:v>-74.486999999999995</c:v>
                </c:pt>
                <c:pt idx="36695">
                  <c:v>-74.484999999999999</c:v>
                </c:pt>
                <c:pt idx="36696">
                  <c:v>-74.483000000000004</c:v>
                </c:pt>
                <c:pt idx="36697">
                  <c:v>-74.480999999999995</c:v>
                </c:pt>
                <c:pt idx="36698">
                  <c:v>-74.478999999999999</c:v>
                </c:pt>
                <c:pt idx="36699">
                  <c:v>-74.477000000000004</c:v>
                </c:pt>
                <c:pt idx="36700">
                  <c:v>-74.474999999999994</c:v>
                </c:pt>
                <c:pt idx="36701">
                  <c:v>-74.472999999999999</c:v>
                </c:pt>
                <c:pt idx="36702">
                  <c:v>-74.471000000000004</c:v>
                </c:pt>
                <c:pt idx="36703">
                  <c:v>-74.468999999999994</c:v>
                </c:pt>
                <c:pt idx="36704">
                  <c:v>-74.466999999999999</c:v>
                </c:pt>
                <c:pt idx="36705">
                  <c:v>-74.465000000000003</c:v>
                </c:pt>
                <c:pt idx="36706">
                  <c:v>-74.462999999999994</c:v>
                </c:pt>
                <c:pt idx="36707">
                  <c:v>-74.460999999999999</c:v>
                </c:pt>
                <c:pt idx="36708">
                  <c:v>-74.459000000000003</c:v>
                </c:pt>
                <c:pt idx="36709">
                  <c:v>-74.456999999999994</c:v>
                </c:pt>
                <c:pt idx="36710">
                  <c:v>-74.454999999999998</c:v>
                </c:pt>
                <c:pt idx="36711">
                  <c:v>-74.453000000000003</c:v>
                </c:pt>
                <c:pt idx="36712">
                  <c:v>-74.450999999999993</c:v>
                </c:pt>
                <c:pt idx="36713">
                  <c:v>-74.448999999999998</c:v>
                </c:pt>
                <c:pt idx="36714">
                  <c:v>-74.447000000000003</c:v>
                </c:pt>
                <c:pt idx="36715">
                  <c:v>-74.444999999999993</c:v>
                </c:pt>
                <c:pt idx="36716">
                  <c:v>-74.442999999999998</c:v>
                </c:pt>
                <c:pt idx="36717">
                  <c:v>-74.441000000000003</c:v>
                </c:pt>
                <c:pt idx="36718">
                  <c:v>-74.438999999999993</c:v>
                </c:pt>
                <c:pt idx="36719">
                  <c:v>-74.436999999999998</c:v>
                </c:pt>
                <c:pt idx="36720">
                  <c:v>-74.435000000000002</c:v>
                </c:pt>
                <c:pt idx="36721">
                  <c:v>-74.433000000000007</c:v>
                </c:pt>
                <c:pt idx="36722">
                  <c:v>-74.430999999999997</c:v>
                </c:pt>
                <c:pt idx="36723">
                  <c:v>-74.429000000000002</c:v>
                </c:pt>
                <c:pt idx="36724">
                  <c:v>-74.427000000000007</c:v>
                </c:pt>
                <c:pt idx="36725">
                  <c:v>-74.424999999999997</c:v>
                </c:pt>
                <c:pt idx="36726">
                  <c:v>-74.423000000000002</c:v>
                </c:pt>
                <c:pt idx="36727">
                  <c:v>-74.421000000000006</c:v>
                </c:pt>
                <c:pt idx="36728">
                  <c:v>-74.418999999999997</c:v>
                </c:pt>
                <c:pt idx="36729">
                  <c:v>-74.417000000000002</c:v>
                </c:pt>
                <c:pt idx="36730">
                  <c:v>-74.415000000000006</c:v>
                </c:pt>
                <c:pt idx="36731">
                  <c:v>-74.412999999999997</c:v>
                </c:pt>
                <c:pt idx="36732">
                  <c:v>-74.411000000000001</c:v>
                </c:pt>
                <c:pt idx="36733">
                  <c:v>-74.409000000000006</c:v>
                </c:pt>
                <c:pt idx="36734">
                  <c:v>-74.406999999999996</c:v>
                </c:pt>
                <c:pt idx="36735">
                  <c:v>-74.405000000000001</c:v>
                </c:pt>
                <c:pt idx="36736">
                  <c:v>-74.403000000000006</c:v>
                </c:pt>
                <c:pt idx="36737">
                  <c:v>-74.400999999999996</c:v>
                </c:pt>
                <c:pt idx="36738">
                  <c:v>-74.399000000000001</c:v>
                </c:pt>
                <c:pt idx="36739">
                  <c:v>-74.397000000000006</c:v>
                </c:pt>
                <c:pt idx="36740">
                  <c:v>-74.394999999999996</c:v>
                </c:pt>
                <c:pt idx="36741">
                  <c:v>-74.393000000000001</c:v>
                </c:pt>
                <c:pt idx="36742">
                  <c:v>-74.391000000000005</c:v>
                </c:pt>
                <c:pt idx="36743">
                  <c:v>-74.388999999999996</c:v>
                </c:pt>
                <c:pt idx="36744">
                  <c:v>-74.387</c:v>
                </c:pt>
                <c:pt idx="36745">
                  <c:v>-74.385000000000005</c:v>
                </c:pt>
                <c:pt idx="36746">
                  <c:v>-74.382999999999996</c:v>
                </c:pt>
                <c:pt idx="36747">
                  <c:v>-74.381</c:v>
                </c:pt>
                <c:pt idx="36748">
                  <c:v>-74.379000000000005</c:v>
                </c:pt>
                <c:pt idx="36749">
                  <c:v>-74.376999999999995</c:v>
                </c:pt>
                <c:pt idx="36750">
                  <c:v>-74.375</c:v>
                </c:pt>
                <c:pt idx="36751">
                  <c:v>-74.373000000000005</c:v>
                </c:pt>
                <c:pt idx="36752">
                  <c:v>-74.370999999999995</c:v>
                </c:pt>
                <c:pt idx="36753">
                  <c:v>-74.369</c:v>
                </c:pt>
                <c:pt idx="36754">
                  <c:v>-74.367000000000004</c:v>
                </c:pt>
                <c:pt idx="36755">
                  <c:v>-74.364999999999995</c:v>
                </c:pt>
                <c:pt idx="36756">
                  <c:v>-74.363</c:v>
                </c:pt>
                <c:pt idx="36757">
                  <c:v>-74.361000000000004</c:v>
                </c:pt>
                <c:pt idx="36758">
                  <c:v>-74.358999999999995</c:v>
                </c:pt>
                <c:pt idx="36759">
                  <c:v>-74.356999999999999</c:v>
                </c:pt>
                <c:pt idx="36760">
                  <c:v>-74.355000000000004</c:v>
                </c:pt>
                <c:pt idx="36761">
                  <c:v>-74.352999999999994</c:v>
                </c:pt>
                <c:pt idx="36762">
                  <c:v>-74.350999999999999</c:v>
                </c:pt>
                <c:pt idx="36763">
                  <c:v>-74.349000000000004</c:v>
                </c:pt>
                <c:pt idx="36764">
                  <c:v>-74.346999999999994</c:v>
                </c:pt>
                <c:pt idx="36765">
                  <c:v>-74.344999999999999</c:v>
                </c:pt>
                <c:pt idx="36766">
                  <c:v>-74.343000000000004</c:v>
                </c:pt>
                <c:pt idx="36767">
                  <c:v>-74.340999999999994</c:v>
                </c:pt>
                <c:pt idx="36768">
                  <c:v>-74.338999999999999</c:v>
                </c:pt>
                <c:pt idx="36769">
                  <c:v>-74.337000000000003</c:v>
                </c:pt>
                <c:pt idx="36770">
                  <c:v>-74.334999999999994</c:v>
                </c:pt>
                <c:pt idx="36771">
                  <c:v>-74.332999999999998</c:v>
                </c:pt>
                <c:pt idx="36772">
                  <c:v>-74.331000000000003</c:v>
                </c:pt>
                <c:pt idx="36773">
                  <c:v>-74.328999999999994</c:v>
                </c:pt>
                <c:pt idx="36774">
                  <c:v>-74.326999999999998</c:v>
                </c:pt>
                <c:pt idx="36775">
                  <c:v>-74.325000000000003</c:v>
                </c:pt>
                <c:pt idx="36776">
                  <c:v>-74.322999999999993</c:v>
                </c:pt>
                <c:pt idx="36777">
                  <c:v>-74.320999999999998</c:v>
                </c:pt>
                <c:pt idx="36778">
                  <c:v>-74.319000000000003</c:v>
                </c:pt>
                <c:pt idx="36779">
                  <c:v>-74.316999999999993</c:v>
                </c:pt>
                <c:pt idx="36780">
                  <c:v>-74.314999999999998</c:v>
                </c:pt>
                <c:pt idx="36781">
                  <c:v>-74.313000000000002</c:v>
                </c:pt>
                <c:pt idx="36782">
                  <c:v>-74.311000000000007</c:v>
                </c:pt>
                <c:pt idx="36783">
                  <c:v>-74.308999999999997</c:v>
                </c:pt>
                <c:pt idx="36784">
                  <c:v>-74.307000000000002</c:v>
                </c:pt>
                <c:pt idx="36785">
                  <c:v>-74.305000000000007</c:v>
                </c:pt>
                <c:pt idx="36786">
                  <c:v>-74.302999999999997</c:v>
                </c:pt>
                <c:pt idx="36787">
                  <c:v>-74.301000000000002</c:v>
                </c:pt>
                <c:pt idx="36788">
                  <c:v>-74.299000000000007</c:v>
                </c:pt>
                <c:pt idx="36789">
                  <c:v>-74.296999999999997</c:v>
                </c:pt>
                <c:pt idx="36790">
                  <c:v>-74.295000000000002</c:v>
                </c:pt>
                <c:pt idx="36791">
                  <c:v>-74.293000000000006</c:v>
                </c:pt>
                <c:pt idx="36792">
                  <c:v>-74.290999999999997</c:v>
                </c:pt>
                <c:pt idx="36793">
                  <c:v>-74.289000000000001</c:v>
                </c:pt>
                <c:pt idx="36794">
                  <c:v>-74.287000000000006</c:v>
                </c:pt>
                <c:pt idx="36795">
                  <c:v>-74.284999999999997</c:v>
                </c:pt>
                <c:pt idx="36796">
                  <c:v>-74.283000000000001</c:v>
                </c:pt>
                <c:pt idx="36797">
                  <c:v>-74.281000000000006</c:v>
                </c:pt>
                <c:pt idx="36798">
                  <c:v>-74.278999999999996</c:v>
                </c:pt>
                <c:pt idx="36799">
                  <c:v>-74.277000000000001</c:v>
                </c:pt>
                <c:pt idx="36800">
                  <c:v>-74.275000000000006</c:v>
                </c:pt>
                <c:pt idx="36801">
                  <c:v>-74.272999999999996</c:v>
                </c:pt>
                <c:pt idx="36802">
                  <c:v>-74.271000000000001</c:v>
                </c:pt>
                <c:pt idx="36803">
                  <c:v>-74.269000000000005</c:v>
                </c:pt>
                <c:pt idx="36804">
                  <c:v>-74.266999999999996</c:v>
                </c:pt>
                <c:pt idx="36805">
                  <c:v>-74.265000000000001</c:v>
                </c:pt>
                <c:pt idx="36806">
                  <c:v>-74.263000000000005</c:v>
                </c:pt>
                <c:pt idx="36807">
                  <c:v>-74.260999999999996</c:v>
                </c:pt>
                <c:pt idx="36808">
                  <c:v>-74.259</c:v>
                </c:pt>
                <c:pt idx="36809">
                  <c:v>-74.257000000000005</c:v>
                </c:pt>
                <c:pt idx="36810">
                  <c:v>-74.254999999999995</c:v>
                </c:pt>
                <c:pt idx="36811">
                  <c:v>-74.253</c:v>
                </c:pt>
                <c:pt idx="36812">
                  <c:v>-74.251000000000005</c:v>
                </c:pt>
                <c:pt idx="36813">
                  <c:v>-74.248999999999995</c:v>
                </c:pt>
                <c:pt idx="36814">
                  <c:v>-74.247</c:v>
                </c:pt>
                <c:pt idx="36815">
                  <c:v>-74.245000000000005</c:v>
                </c:pt>
                <c:pt idx="36816">
                  <c:v>-74.242999999999995</c:v>
                </c:pt>
                <c:pt idx="36817">
                  <c:v>-74.241</c:v>
                </c:pt>
                <c:pt idx="36818">
                  <c:v>-74.239000000000004</c:v>
                </c:pt>
                <c:pt idx="36819">
                  <c:v>-74.236999999999995</c:v>
                </c:pt>
                <c:pt idx="36820">
                  <c:v>-74.234999999999999</c:v>
                </c:pt>
                <c:pt idx="36821">
                  <c:v>-74.233000000000004</c:v>
                </c:pt>
                <c:pt idx="36822">
                  <c:v>-74.230999999999995</c:v>
                </c:pt>
                <c:pt idx="36823">
                  <c:v>-74.228999999999999</c:v>
                </c:pt>
                <c:pt idx="36824">
                  <c:v>-74.227000000000004</c:v>
                </c:pt>
                <c:pt idx="36825">
                  <c:v>-74.224999999999994</c:v>
                </c:pt>
                <c:pt idx="36826">
                  <c:v>-74.222999999999999</c:v>
                </c:pt>
                <c:pt idx="36827">
                  <c:v>-74.221000000000004</c:v>
                </c:pt>
                <c:pt idx="36828">
                  <c:v>-74.218999999999994</c:v>
                </c:pt>
                <c:pt idx="36829">
                  <c:v>-74.216999999999999</c:v>
                </c:pt>
                <c:pt idx="36830">
                  <c:v>-74.215000000000003</c:v>
                </c:pt>
                <c:pt idx="36831">
                  <c:v>-74.212999999999994</c:v>
                </c:pt>
                <c:pt idx="36832">
                  <c:v>-74.210999999999999</c:v>
                </c:pt>
                <c:pt idx="36833">
                  <c:v>-74.209000000000003</c:v>
                </c:pt>
                <c:pt idx="36834">
                  <c:v>-74.206999999999994</c:v>
                </c:pt>
                <c:pt idx="36835">
                  <c:v>-74.204999999999998</c:v>
                </c:pt>
                <c:pt idx="36836">
                  <c:v>-74.203000000000003</c:v>
                </c:pt>
                <c:pt idx="36837">
                  <c:v>-74.200999999999993</c:v>
                </c:pt>
                <c:pt idx="36838">
                  <c:v>-74.198999999999998</c:v>
                </c:pt>
                <c:pt idx="36839">
                  <c:v>-74.197000000000003</c:v>
                </c:pt>
                <c:pt idx="36840">
                  <c:v>-74.194999999999993</c:v>
                </c:pt>
                <c:pt idx="36841">
                  <c:v>-74.192999999999998</c:v>
                </c:pt>
                <c:pt idx="36842">
                  <c:v>-74.191000000000003</c:v>
                </c:pt>
                <c:pt idx="36843">
                  <c:v>-74.188999999999993</c:v>
                </c:pt>
                <c:pt idx="36844">
                  <c:v>-74.186999999999998</c:v>
                </c:pt>
                <c:pt idx="36845">
                  <c:v>-74.185000000000002</c:v>
                </c:pt>
                <c:pt idx="36846">
                  <c:v>-74.183000000000007</c:v>
                </c:pt>
                <c:pt idx="36847">
                  <c:v>-74.180999999999997</c:v>
                </c:pt>
                <c:pt idx="36848">
                  <c:v>-74.179000000000002</c:v>
                </c:pt>
                <c:pt idx="36849">
                  <c:v>-74.177000000000007</c:v>
                </c:pt>
                <c:pt idx="36850">
                  <c:v>-74.174999999999997</c:v>
                </c:pt>
                <c:pt idx="36851">
                  <c:v>-74.173000000000002</c:v>
                </c:pt>
                <c:pt idx="36852">
                  <c:v>-74.171000000000006</c:v>
                </c:pt>
                <c:pt idx="36853">
                  <c:v>-74.168999999999997</c:v>
                </c:pt>
                <c:pt idx="36854">
                  <c:v>-74.167000000000002</c:v>
                </c:pt>
                <c:pt idx="36855">
                  <c:v>-74.165000000000006</c:v>
                </c:pt>
                <c:pt idx="36856">
                  <c:v>-74.162999999999997</c:v>
                </c:pt>
                <c:pt idx="36857">
                  <c:v>-74.161000000000001</c:v>
                </c:pt>
                <c:pt idx="36858">
                  <c:v>-74.159000000000006</c:v>
                </c:pt>
                <c:pt idx="36859">
                  <c:v>-74.156999999999996</c:v>
                </c:pt>
                <c:pt idx="36860">
                  <c:v>-74.155000000000001</c:v>
                </c:pt>
                <c:pt idx="36861">
                  <c:v>-74.153000000000006</c:v>
                </c:pt>
                <c:pt idx="36862">
                  <c:v>-74.150999999999996</c:v>
                </c:pt>
                <c:pt idx="36863">
                  <c:v>-74.149000000000001</c:v>
                </c:pt>
                <c:pt idx="36864">
                  <c:v>-74.147000000000006</c:v>
                </c:pt>
                <c:pt idx="36865">
                  <c:v>-74.144999999999996</c:v>
                </c:pt>
                <c:pt idx="36866">
                  <c:v>-74.143000000000001</c:v>
                </c:pt>
                <c:pt idx="36867">
                  <c:v>-74.141000000000005</c:v>
                </c:pt>
                <c:pt idx="36868">
                  <c:v>-74.138999999999996</c:v>
                </c:pt>
                <c:pt idx="36869">
                  <c:v>-74.137</c:v>
                </c:pt>
                <c:pt idx="36870">
                  <c:v>-74.135000000000005</c:v>
                </c:pt>
                <c:pt idx="36871">
                  <c:v>-74.132999999999996</c:v>
                </c:pt>
                <c:pt idx="36872">
                  <c:v>-74.131</c:v>
                </c:pt>
                <c:pt idx="36873">
                  <c:v>-74.129000000000005</c:v>
                </c:pt>
                <c:pt idx="36874">
                  <c:v>-74.126999999999995</c:v>
                </c:pt>
                <c:pt idx="36875">
                  <c:v>-74.125</c:v>
                </c:pt>
                <c:pt idx="36876">
                  <c:v>-74.123000000000005</c:v>
                </c:pt>
                <c:pt idx="36877">
                  <c:v>-74.120999999999995</c:v>
                </c:pt>
                <c:pt idx="36878">
                  <c:v>-74.119</c:v>
                </c:pt>
                <c:pt idx="36879">
                  <c:v>-74.117000000000004</c:v>
                </c:pt>
                <c:pt idx="36880">
                  <c:v>-74.114999999999995</c:v>
                </c:pt>
                <c:pt idx="36881">
                  <c:v>-74.113</c:v>
                </c:pt>
                <c:pt idx="36882">
                  <c:v>-74.111000000000004</c:v>
                </c:pt>
                <c:pt idx="36883">
                  <c:v>-74.108999999999995</c:v>
                </c:pt>
                <c:pt idx="36884">
                  <c:v>-74.106999999999999</c:v>
                </c:pt>
                <c:pt idx="36885">
                  <c:v>-74.105000000000004</c:v>
                </c:pt>
                <c:pt idx="36886">
                  <c:v>-74.102999999999994</c:v>
                </c:pt>
                <c:pt idx="36887">
                  <c:v>-74.100999999999999</c:v>
                </c:pt>
                <c:pt idx="36888">
                  <c:v>-74.099000000000004</c:v>
                </c:pt>
                <c:pt idx="36889">
                  <c:v>-74.096999999999994</c:v>
                </c:pt>
                <c:pt idx="36890">
                  <c:v>-74.094999999999999</c:v>
                </c:pt>
                <c:pt idx="36891">
                  <c:v>-74.093000000000004</c:v>
                </c:pt>
                <c:pt idx="36892">
                  <c:v>-74.090999999999994</c:v>
                </c:pt>
                <c:pt idx="36893">
                  <c:v>-74.088999999999999</c:v>
                </c:pt>
                <c:pt idx="36894">
                  <c:v>-74.087000000000003</c:v>
                </c:pt>
                <c:pt idx="36895">
                  <c:v>-74.084999999999994</c:v>
                </c:pt>
                <c:pt idx="36896">
                  <c:v>-74.082999999999998</c:v>
                </c:pt>
                <c:pt idx="36897">
                  <c:v>-74.081000000000003</c:v>
                </c:pt>
                <c:pt idx="36898">
                  <c:v>-74.078999999999994</c:v>
                </c:pt>
                <c:pt idx="36899">
                  <c:v>-74.076999999999998</c:v>
                </c:pt>
                <c:pt idx="36900">
                  <c:v>-74.075000000000003</c:v>
                </c:pt>
                <c:pt idx="36901">
                  <c:v>-74.072999999999993</c:v>
                </c:pt>
                <c:pt idx="36902">
                  <c:v>-74.070999999999998</c:v>
                </c:pt>
                <c:pt idx="36903">
                  <c:v>-74.069000000000003</c:v>
                </c:pt>
                <c:pt idx="36904">
                  <c:v>-74.066999999999993</c:v>
                </c:pt>
                <c:pt idx="36905">
                  <c:v>-74.064999999999998</c:v>
                </c:pt>
                <c:pt idx="36906">
                  <c:v>-74.063000000000002</c:v>
                </c:pt>
                <c:pt idx="36907">
                  <c:v>-74.061000000000007</c:v>
                </c:pt>
                <c:pt idx="36908">
                  <c:v>-74.058999999999997</c:v>
                </c:pt>
                <c:pt idx="36909">
                  <c:v>-74.057000000000002</c:v>
                </c:pt>
                <c:pt idx="36910">
                  <c:v>-74.055000000000007</c:v>
                </c:pt>
                <c:pt idx="36911">
                  <c:v>-74.052999999999997</c:v>
                </c:pt>
                <c:pt idx="36912">
                  <c:v>-74.051000000000002</c:v>
                </c:pt>
                <c:pt idx="36913">
                  <c:v>-74.049000000000007</c:v>
                </c:pt>
                <c:pt idx="36914">
                  <c:v>-74.046999999999997</c:v>
                </c:pt>
                <c:pt idx="36915">
                  <c:v>-74.045000000000002</c:v>
                </c:pt>
                <c:pt idx="36916">
                  <c:v>-74.043000000000006</c:v>
                </c:pt>
                <c:pt idx="36917">
                  <c:v>-74.040999999999997</c:v>
                </c:pt>
                <c:pt idx="36918">
                  <c:v>-74.039000000000001</c:v>
                </c:pt>
                <c:pt idx="36919">
                  <c:v>-74.037000000000006</c:v>
                </c:pt>
                <c:pt idx="36920">
                  <c:v>-74.034999999999997</c:v>
                </c:pt>
                <c:pt idx="36921">
                  <c:v>-74.033000000000001</c:v>
                </c:pt>
                <c:pt idx="36922">
                  <c:v>-74.031000000000006</c:v>
                </c:pt>
                <c:pt idx="36923">
                  <c:v>-74.028999999999996</c:v>
                </c:pt>
                <c:pt idx="36924">
                  <c:v>-74.027000000000001</c:v>
                </c:pt>
                <c:pt idx="36925">
                  <c:v>-74.025000000000006</c:v>
                </c:pt>
                <c:pt idx="36926">
                  <c:v>-74.022999999999996</c:v>
                </c:pt>
                <c:pt idx="36927">
                  <c:v>-74.021000000000001</c:v>
                </c:pt>
                <c:pt idx="36928">
                  <c:v>-74.019000000000005</c:v>
                </c:pt>
                <c:pt idx="36929">
                  <c:v>-74.016999999999996</c:v>
                </c:pt>
                <c:pt idx="36930">
                  <c:v>-74.015000000000001</c:v>
                </c:pt>
                <c:pt idx="36931">
                  <c:v>-74.013000000000005</c:v>
                </c:pt>
                <c:pt idx="36932">
                  <c:v>-74.010999999999996</c:v>
                </c:pt>
                <c:pt idx="36933">
                  <c:v>-74.009</c:v>
                </c:pt>
                <c:pt idx="36934">
                  <c:v>-74.007000000000005</c:v>
                </c:pt>
                <c:pt idx="36935">
                  <c:v>-74.004999999999995</c:v>
                </c:pt>
                <c:pt idx="36936">
                  <c:v>-74.003</c:v>
                </c:pt>
                <c:pt idx="36937">
                  <c:v>-74.001000000000005</c:v>
                </c:pt>
                <c:pt idx="36938">
                  <c:v>-73.998999999999995</c:v>
                </c:pt>
                <c:pt idx="36939">
                  <c:v>-73.997</c:v>
                </c:pt>
                <c:pt idx="36940">
                  <c:v>-73.995000000000005</c:v>
                </c:pt>
                <c:pt idx="36941">
                  <c:v>-73.992999999999995</c:v>
                </c:pt>
                <c:pt idx="36942">
                  <c:v>-73.991</c:v>
                </c:pt>
                <c:pt idx="36943">
                  <c:v>-73.989000000000004</c:v>
                </c:pt>
                <c:pt idx="36944">
                  <c:v>-73.986999999999995</c:v>
                </c:pt>
                <c:pt idx="36945">
                  <c:v>-73.984999999999999</c:v>
                </c:pt>
                <c:pt idx="36946">
                  <c:v>-73.983000000000004</c:v>
                </c:pt>
                <c:pt idx="36947">
                  <c:v>-73.980999999999995</c:v>
                </c:pt>
                <c:pt idx="36948">
                  <c:v>-73.978999999999999</c:v>
                </c:pt>
                <c:pt idx="36949">
                  <c:v>-73.977000000000004</c:v>
                </c:pt>
                <c:pt idx="36950">
                  <c:v>-73.974999999999994</c:v>
                </c:pt>
                <c:pt idx="36951">
                  <c:v>-73.972999999999999</c:v>
                </c:pt>
                <c:pt idx="36952">
                  <c:v>-73.971000000000004</c:v>
                </c:pt>
                <c:pt idx="36953">
                  <c:v>-73.968999999999994</c:v>
                </c:pt>
                <c:pt idx="36954">
                  <c:v>-73.966999999999999</c:v>
                </c:pt>
                <c:pt idx="36955">
                  <c:v>-73.965000000000003</c:v>
                </c:pt>
                <c:pt idx="36956">
                  <c:v>-73.962999999999994</c:v>
                </c:pt>
                <c:pt idx="36957">
                  <c:v>-73.960999999999999</c:v>
                </c:pt>
                <c:pt idx="36958">
                  <c:v>-73.959000000000003</c:v>
                </c:pt>
                <c:pt idx="36959">
                  <c:v>-73.956999999999994</c:v>
                </c:pt>
                <c:pt idx="36960">
                  <c:v>-73.954999999999998</c:v>
                </c:pt>
                <c:pt idx="36961">
                  <c:v>-73.953000000000003</c:v>
                </c:pt>
                <c:pt idx="36962">
                  <c:v>-73.950999999999993</c:v>
                </c:pt>
                <c:pt idx="36963">
                  <c:v>-73.948999999999998</c:v>
                </c:pt>
                <c:pt idx="36964">
                  <c:v>-73.947000000000003</c:v>
                </c:pt>
                <c:pt idx="36965">
                  <c:v>-73.944999999999993</c:v>
                </c:pt>
                <c:pt idx="36966">
                  <c:v>-73.942999999999998</c:v>
                </c:pt>
                <c:pt idx="36967">
                  <c:v>-73.941000000000003</c:v>
                </c:pt>
                <c:pt idx="36968">
                  <c:v>-73.938999999999993</c:v>
                </c:pt>
                <c:pt idx="36969">
                  <c:v>-73.936999999999998</c:v>
                </c:pt>
                <c:pt idx="36970">
                  <c:v>-73.935000000000002</c:v>
                </c:pt>
                <c:pt idx="36971">
                  <c:v>-73.933000000000007</c:v>
                </c:pt>
                <c:pt idx="36972">
                  <c:v>-73.930999999999997</c:v>
                </c:pt>
                <c:pt idx="36973">
                  <c:v>-73.929000000000002</c:v>
                </c:pt>
                <c:pt idx="36974">
                  <c:v>-73.927000000000007</c:v>
                </c:pt>
                <c:pt idx="36975">
                  <c:v>-73.924999999999997</c:v>
                </c:pt>
                <c:pt idx="36976">
                  <c:v>-73.923000000000002</c:v>
                </c:pt>
                <c:pt idx="36977">
                  <c:v>-73.921000000000006</c:v>
                </c:pt>
                <c:pt idx="36978">
                  <c:v>-73.918999999999997</c:v>
                </c:pt>
                <c:pt idx="36979">
                  <c:v>-73.917000000000002</c:v>
                </c:pt>
                <c:pt idx="36980">
                  <c:v>-73.915000000000006</c:v>
                </c:pt>
                <c:pt idx="36981">
                  <c:v>-73.912999999999997</c:v>
                </c:pt>
                <c:pt idx="36982">
                  <c:v>-73.911000000000001</c:v>
                </c:pt>
                <c:pt idx="36983">
                  <c:v>-73.909000000000006</c:v>
                </c:pt>
                <c:pt idx="36984">
                  <c:v>-73.906999999999996</c:v>
                </c:pt>
                <c:pt idx="36985">
                  <c:v>-73.905000000000001</c:v>
                </c:pt>
                <c:pt idx="36986">
                  <c:v>-73.903000000000006</c:v>
                </c:pt>
                <c:pt idx="36987">
                  <c:v>-73.900999999999996</c:v>
                </c:pt>
                <c:pt idx="36988">
                  <c:v>-73.899000000000001</c:v>
                </c:pt>
                <c:pt idx="36989">
                  <c:v>-73.897000000000006</c:v>
                </c:pt>
                <c:pt idx="36990">
                  <c:v>-73.894999999999996</c:v>
                </c:pt>
                <c:pt idx="36991">
                  <c:v>-73.893000000000001</c:v>
                </c:pt>
                <c:pt idx="36992">
                  <c:v>-73.891000000000005</c:v>
                </c:pt>
                <c:pt idx="36993">
                  <c:v>-73.888999999999996</c:v>
                </c:pt>
                <c:pt idx="36994">
                  <c:v>-73.887</c:v>
                </c:pt>
                <c:pt idx="36995">
                  <c:v>-73.885000000000005</c:v>
                </c:pt>
                <c:pt idx="36996">
                  <c:v>-73.882999999999996</c:v>
                </c:pt>
                <c:pt idx="36997">
                  <c:v>-73.881</c:v>
                </c:pt>
                <c:pt idx="36998">
                  <c:v>-73.879000000000005</c:v>
                </c:pt>
                <c:pt idx="36999">
                  <c:v>-73.876999999999995</c:v>
                </c:pt>
                <c:pt idx="37000">
                  <c:v>-73.875</c:v>
                </c:pt>
                <c:pt idx="37001">
                  <c:v>-73.873000000000005</c:v>
                </c:pt>
                <c:pt idx="37002">
                  <c:v>-73.870999999999995</c:v>
                </c:pt>
                <c:pt idx="37003">
                  <c:v>-73.869</c:v>
                </c:pt>
                <c:pt idx="37004">
                  <c:v>-73.867000000000004</c:v>
                </c:pt>
                <c:pt idx="37005">
                  <c:v>-73.864999999999995</c:v>
                </c:pt>
                <c:pt idx="37006">
                  <c:v>-73.863</c:v>
                </c:pt>
                <c:pt idx="37007">
                  <c:v>-73.861000000000004</c:v>
                </c:pt>
                <c:pt idx="37008">
                  <c:v>-73.858999999999995</c:v>
                </c:pt>
                <c:pt idx="37009">
                  <c:v>-73.856999999999999</c:v>
                </c:pt>
                <c:pt idx="37010">
                  <c:v>-73.855000000000004</c:v>
                </c:pt>
                <c:pt idx="37011">
                  <c:v>-73.852999999999994</c:v>
                </c:pt>
                <c:pt idx="37012">
                  <c:v>-73.850999999999999</c:v>
                </c:pt>
                <c:pt idx="37013">
                  <c:v>-73.849000000000004</c:v>
                </c:pt>
                <c:pt idx="37014">
                  <c:v>-73.846999999999994</c:v>
                </c:pt>
                <c:pt idx="37015">
                  <c:v>-73.844999999999999</c:v>
                </c:pt>
                <c:pt idx="37016">
                  <c:v>-73.843000000000004</c:v>
                </c:pt>
                <c:pt idx="37017">
                  <c:v>-73.840999999999994</c:v>
                </c:pt>
                <c:pt idx="37018">
                  <c:v>-73.838999999999999</c:v>
                </c:pt>
                <c:pt idx="37019">
                  <c:v>-73.837000000000003</c:v>
                </c:pt>
                <c:pt idx="37020">
                  <c:v>-73.834999999999994</c:v>
                </c:pt>
                <c:pt idx="37021">
                  <c:v>-73.832999999999998</c:v>
                </c:pt>
                <c:pt idx="37022">
                  <c:v>-73.831000000000003</c:v>
                </c:pt>
                <c:pt idx="37023">
                  <c:v>-73.828999999999994</c:v>
                </c:pt>
                <c:pt idx="37024">
                  <c:v>-73.826999999999998</c:v>
                </c:pt>
                <c:pt idx="37025">
                  <c:v>-73.825000000000003</c:v>
                </c:pt>
                <c:pt idx="37026">
                  <c:v>-73.822999999999993</c:v>
                </c:pt>
                <c:pt idx="37027">
                  <c:v>-73.820999999999998</c:v>
                </c:pt>
                <c:pt idx="37028">
                  <c:v>-73.819000000000003</c:v>
                </c:pt>
                <c:pt idx="37029">
                  <c:v>-73.816999999999993</c:v>
                </c:pt>
                <c:pt idx="37030">
                  <c:v>-73.814999999999998</c:v>
                </c:pt>
                <c:pt idx="37031">
                  <c:v>-73.813000000000002</c:v>
                </c:pt>
                <c:pt idx="37032">
                  <c:v>-73.811000000000007</c:v>
                </c:pt>
                <c:pt idx="37033">
                  <c:v>-73.808999999999997</c:v>
                </c:pt>
                <c:pt idx="37034">
                  <c:v>-73.807000000000002</c:v>
                </c:pt>
                <c:pt idx="37035">
                  <c:v>-73.805000000000007</c:v>
                </c:pt>
                <c:pt idx="37036">
                  <c:v>-73.802999999999997</c:v>
                </c:pt>
                <c:pt idx="37037">
                  <c:v>-73.801000000000002</c:v>
                </c:pt>
                <c:pt idx="37038">
                  <c:v>-73.799000000000007</c:v>
                </c:pt>
                <c:pt idx="37039">
                  <c:v>-73.796999999999997</c:v>
                </c:pt>
                <c:pt idx="37040">
                  <c:v>-73.795000000000002</c:v>
                </c:pt>
                <c:pt idx="37041">
                  <c:v>-73.793000000000006</c:v>
                </c:pt>
                <c:pt idx="37042">
                  <c:v>-73.790999999999997</c:v>
                </c:pt>
                <c:pt idx="37043">
                  <c:v>-73.789000000000001</c:v>
                </c:pt>
                <c:pt idx="37044">
                  <c:v>-73.787000000000006</c:v>
                </c:pt>
                <c:pt idx="37045">
                  <c:v>-73.784999999999997</c:v>
                </c:pt>
                <c:pt idx="37046">
                  <c:v>-73.783000000000001</c:v>
                </c:pt>
                <c:pt idx="37047">
                  <c:v>-73.781000000000006</c:v>
                </c:pt>
                <c:pt idx="37048">
                  <c:v>-73.778999999999996</c:v>
                </c:pt>
                <c:pt idx="37049">
                  <c:v>-73.777000000000001</c:v>
                </c:pt>
                <c:pt idx="37050">
                  <c:v>-73.775000000000006</c:v>
                </c:pt>
                <c:pt idx="37051">
                  <c:v>-73.772999999999996</c:v>
                </c:pt>
                <c:pt idx="37052">
                  <c:v>-73.771000000000001</c:v>
                </c:pt>
                <c:pt idx="37053">
                  <c:v>-73.769000000000005</c:v>
                </c:pt>
                <c:pt idx="37054">
                  <c:v>-73.766999999999996</c:v>
                </c:pt>
                <c:pt idx="37055">
                  <c:v>-73.765000000000001</c:v>
                </c:pt>
                <c:pt idx="37056">
                  <c:v>-73.763000000000005</c:v>
                </c:pt>
                <c:pt idx="37057">
                  <c:v>-73.760999999999996</c:v>
                </c:pt>
                <c:pt idx="37058">
                  <c:v>-73.759</c:v>
                </c:pt>
                <c:pt idx="37059">
                  <c:v>-73.757000000000005</c:v>
                </c:pt>
                <c:pt idx="37060">
                  <c:v>-73.754999999999995</c:v>
                </c:pt>
                <c:pt idx="37061">
                  <c:v>-73.753</c:v>
                </c:pt>
                <c:pt idx="37062">
                  <c:v>-73.751000000000005</c:v>
                </c:pt>
                <c:pt idx="37063">
                  <c:v>-73.748999999999995</c:v>
                </c:pt>
                <c:pt idx="37064">
                  <c:v>-73.747</c:v>
                </c:pt>
                <c:pt idx="37065">
                  <c:v>-73.745000000000005</c:v>
                </c:pt>
                <c:pt idx="37066">
                  <c:v>-73.742999999999995</c:v>
                </c:pt>
                <c:pt idx="37067">
                  <c:v>-73.741</c:v>
                </c:pt>
                <c:pt idx="37068">
                  <c:v>-73.739000000000004</c:v>
                </c:pt>
                <c:pt idx="37069">
                  <c:v>-73.736999999999995</c:v>
                </c:pt>
                <c:pt idx="37070">
                  <c:v>-73.734999999999999</c:v>
                </c:pt>
                <c:pt idx="37071">
                  <c:v>-73.733000000000004</c:v>
                </c:pt>
                <c:pt idx="37072">
                  <c:v>-73.730999999999995</c:v>
                </c:pt>
                <c:pt idx="37073">
                  <c:v>-73.728999999999999</c:v>
                </c:pt>
                <c:pt idx="37074">
                  <c:v>-73.727000000000004</c:v>
                </c:pt>
                <c:pt idx="37075">
                  <c:v>-73.724999999999994</c:v>
                </c:pt>
                <c:pt idx="37076">
                  <c:v>-73.722999999999999</c:v>
                </c:pt>
                <c:pt idx="37077">
                  <c:v>-73.721000000000004</c:v>
                </c:pt>
                <c:pt idx="37078">
                  <c:v>-73.718999999999994</c:v>
                </c:pt>
                <c:pt idx="37079">
                  <c:v>-73.716999999999999</c:v>
                </c:pt>
                <c:pt idx="37080">
                  <c:v>-73.715000000000003</c:v>
                </c:pt>
                <c:pt idx="37081">
                  <c:v>-73.712999999999994</c:v>
                </c:pt>
                <c:pt idx="37082">
                  <c:v>-73.710999999999999</c:v>
                </c:pt>
                <c:pt idx="37083">
                  <c:v>-73.709000000000003</c:v>
                </c:pt>
                <c:pt idx="37084">
                  <c:v>-73.706999999999994</c:v>
                </c:pt>
                <c:pt idx="37085">
                  <c:v>-73.704999999999998</c:v>
                </c:pt>
                <c:pt idx="37086">
                  <c:v>-73.703000000000003</c:v>
                </c:pt>
                <c:pt idx="37087">
                  <c:v>-73.700999999999993</c:v>
                </c:pt>
                <c:pt idx="37088">
                  <c:v>-73.698999999999998</c:v>
                </c:pt>
                <c:pt idx="37089">
                  <c:v>-73.697000000000003</c:v>
                </c:pt>
                <c:pt idx="37090">
                  <c:v>-73.694999999999993</c:v>
                </c:pt>
                <c:pt idx="37091">
                  <c:v>-73.692999999999998</c:v>
                </c:pt>
                <c:pt idx="37092">
                  <c:v>-73.691000000000003</c:v>
                </c:pt>
                <c:pt idx="37093">
                  <c:v>-73.688999999999993</c:v>
                </c:pt>
                <c:pt idx="37094">
                  <c:v>-73.686999999999998</c:v>
                </c:pt>
                <c:pt idx="37095">
                  <c:v>-73.685000000000002</c:v>
                </c:pt>
                <c:pt idx="37096">
                  <c:v>-73.683000000000007</c:v>
                </c:pt>
                <c:pt idx="37097">
                  <c:v>-73.680999999999997</c:v>
                </c:pt>
                <c:pt idx="37098">
                  <c:v>-73.679000000000002</c:v>
                </c:pt>
                <c:pt idx="37099">
                  <c:v>-73.677000000000007</c:v>
                </c:pt>
                <c:pt idx="37100">
                  <c:v>-73.674999999999997</c:v>
                </c:pt>
                <c:pt idx="37101">
                  <c:v>-73.673000000000002</c:v>
                </c:pt>
                <c:pt idx="37102">
                  <c:v>-73.671000000000006</c:v>
                </c:pt>
                <c:pt idx="37103">
                  <c:v>-73.668999999999997</c:v>
                </c:pt>
                <c:pt idx="37104">
                  <c:v>-73.667000000000002</c:v>
                </c:pt>
                <c:pt idx="37105">
                  <c:v>-73.665000000000006</c:v>
                </c:pt>
                <c:pt idx="37106">
                  <c:v>-73.662999999999997</c:v>
                </c:pt>
                <c:pt idx="37107">
                  <c:v>-73.661000000000001</c:v>
                </c:pt>
                <c:pt idx="37108">
                  <c:v>-73.659000000000006</c:v>
                </c:pt>
                <c:pt idx="37109">
                  <c:v>-73.656999999999996</c:v>
                </c:pt>
                <c:pt idx="37110">
                  <c:v>-73.655000000000001</c:v>
                </c:pt>
                <c:pt idx="37111">
                  <c:v>-73.653000000000006</c:v>
                </c:pt>
                <c:pt idx="37112">
                  <c:v>-73.650999999999996</c:v>
                </c:pt>
                <c:pt idx="37113">
                  <c:v>-73.649000000000001</c:v>
                </c:pt>
                <c:pt idx="37114">
                  <c:v>-73.647000000000006</c:v>
                </c:pt>
                <c:pt idx="37115">
                  <c:v>-73.644999999999996</c:v>
                </c:pt>
                <c:pt idx="37116">
                  <c:v>-73.643000000000001</c:v>
                </c:pt>
                <c:pt idx="37117">
                  <c:v>-73.641000000000005</c:v>
                </c:pt>
                <c:pt idx="37118">
                  <c:v>-73.638999999999996</c:v>
                </c:pt>
                <c:pt idx="37119">
                  <c:v>-73.637</c:v>
                </c:pt>
                <c:pt idx="37120">
                  <c:v>-73.635000000000005</c:v>
                </c:pt>
                <c:pt idx="37121">
                  <c:v>-73.632999999999996</c:v>
                </c:pt>
                <c:pt idx="37122">
                  <c:v>-73.631</c:v>
                </c:pt>
                <c:pt idx="37123">
                  <c:v>-73.629000000000005</c:v>
                </c:pt>
                <c:pt idx="37124">
                  <c:v>-73.626999999999995</c:v>
                </c:pt>
                <c:pt idx="37125">
                  <c:v>-73.625</c:v>
                </c:pt>
                <c:pt idx="37126">
                  <c:v>-73.623000000000005</c:v>
                </c:pt>
                <c:pt idx="37127">
                  <c:v>-73.620999999999995</c:v>
                </c:pt>
                <c:pt idx="37128">
                  <c:v>-73.619</c:v>
                </c:pt>
                <c:pt idx="37129">
                  <c:v>-73.617000000000004</c:v>
                </c:pt>
                <c:pt idx="37130">
                  <c:v>-73.614999999999995</c:v>
                </c:pt>
                <c:pt idx="37131">
                  <c:v>-73.613</c:v>
                </c:pt>
                <c:pt idx="37132">
                  <c:v>-73.611000000000004</c:v>
                </c:pt>
                <c:pt idx="37133">
                  <c:v>-73.608999999999995</c:v>
                </c:pt>
                <c:pt idx="37134">
                  <c:v>-73.606999999999999</c:v>
                </c:pt>
                <c:pt idx="37135">
                  <c:v>-73.605000000000004</c:v>
                </c:pt>
                <c:pt idx="37136">
                  <c:v>-73.602999999999994</c:v>
                </c:pt>
                <c:pt idx="37137">
                  <c:v>-73.600999999999999</c:v>
                </c:pt>
                <c:pt idx="37138">
                  <c:v>-73.599000000000004</c:v>
                </c:pt>
                <c:pt idx="37139">
                  <c:v>-73.596999999999994</c:v>
                </c:pt>
                <c:pt idx="37140">
                  <c:v>-73.594999999999999</c:v>
                </c:pt>
                <c:pt idx="37141">
                  <c:v>-73.593000000000004</c:v>
                </c:pt>
                <c:pt idx="37142">
                  <c:v>-73.590999999999994</c:v>
                </c:pt>
                <c:pt idx="37143">
                  <c:v>-73.588999999999999</c:v>
                </c:pt>
                <c:pt idx="37144">
                  <c:v>-73.587000000000003</c:v>
                </c:pt>
                <c:pt idx="37145">
                  <c:v>-73.584999999999994</c:v>
                </c:pt>
                <c:pt idx="37146">
                  <c:v>-73.582999999999998</c:v>
                </c:pt>
                <c:pt idx="37147">
                  <c:v>-73.581000000000003</c:v>
                </c:pt>
                <c:pt idx="37148">
                  <c:v>-73.578999999999994</c:v>
                </c:pt>
                <c:pt idx="37149">
                  <c:v>-73.576999999999998</c:v>
                </c:pt>
                <c:pt idx="37150">
                  <c:v>-73.575000000000003</c:v>
                </c:pt>
                <c:pt idx="37151">
                  <c:v>-73.572999999999993</c:v>
                </c:pt>
                <c:pt idx="37152">
                  <c:v>-73.570999999999998</c:v>
                </c:pt>
                <c:pt idx="37153">
                  <c:v>-73.569000000000003</c:v>
                </c:pt>
                <c:pt idx="37154">
                  <c:v>-73.566999999999993</c:v>
                </c:pt>
                <c:pt idx="37155">
                  <c:v>-73.564999999999998</c:v>
                </c:pt>
                <c:pt idx="37156">
                  <c:v>-73.563000000000002</c:v>
                </c:pt>
                <c:pt idx="37157">
                  <c:v>-73.561000000000007</c:v>
                </c:pt>
                <c:pt idx="37158">
                  <c:v>-73.558999999999997</c:v>
                </c:pt>
                <c:pt idx="37159">
                  <c:v>-73.557000000000002</c:v>
                </c:pt>
                <c:pt idx="37160">
                  <c:v>-73.555000000000007</c:v>
                </c:pt>
                <c:pt idx="37161">
                  <c:v>-73.552999999999997</c:v>
                </c:pt>
                <c:pt idx="37162">
                  <c:v>-73.551000000000002</c:v>
                </c:pt>
                <c:pt idx="37163">
                  <c:v>-73.549000000000007</c:v>
                </c:pt>
                <c:pt idx="37164">
                  <c:v>-73.546999999999997</c:v>
                </c:pt>
                <c:pt idx="37165">
                  <c:v>-73.545000000000002</c:v>
                </c:pt>
                <c:pt idx="37166">
                  <c:v>-73.543000000000006</c:v>
                </c:pt>
                <c:pt idx="37167">
                  <c:v>-73.540999999999997</c:v>
                </c:pt>
                <c:pt idx="37168">
                  <c:v>-73.539000000000001</c:v>
                </c:pt>
                <c:pt idx="37169">
                  <c:v>-73.537000000000006</c:v>
                </c:pt>
                <c:pt idx="37170">
                  <c:v>-73.534999999999997</c:v>
                </c:pt>
                <c:pt idx="37171">
                  <c:v>-73.533000000000001</c:v>
                </c:pt>
                <c:pt idx="37172">
                  <c:v>-73.531000000000006</c:v>
                </c:pt>
                <c:pt idx="37173">
                  <c:v>-73.528999999999996</c:v>
                </c:pt>
                <c:pt idx="37174">
                  <c:v>-73.527000000000001</c:v>
                </c:pt>
                <c:pt idx="37175">
                  <c:v>-73.525000000000006</c:v>
                </c:pt>
                <c:pt idx="37176">
                  <c:v>-73.522999999999996</c:v>
                </c:pt>
                <c:pt idx="37177">
                  <c:v>-73.521000000000001</c:v>
                </c:pt>
                <c:pt idx="37178">
                  <c:v>-73.519000000000005</c:v>
                </c:pt>
                <c:pt idx="37179">
                  <c:v>-73.516999999999996</c:v>
                </c:pt>
                <c:pt idx="37180">
                  <c:v>-73.515000000000001</c:v>
                </c:pt>
                <c:pt idx="37181">
                  <c:v>-73.513000000000005</c:v>
                </c:pt>
                <c:pt idx="37182">
                  <c:v>-73.510999999999996</c:v>
                </c:pt>
                <c:pt idx="37183">
                  <c:v>-73.509</c:v>
                </c:pt>
                <c:pt idx="37184">
                  <c:v>-73.507000000000005</c:v>
                </c:pt>
                <c:pt idx="37185">
                  <c:v>-73.504999999999995</c:v>
                </c:pt>
                <c:pt idx="37186">
                  <c:v>-73.503</c:v>
                </c:pt>
                <c:pt idx="37187">
                  <c:v>-73.501000000000005</c:v>
                </c:pt>
                <c:pt idx="37188">
                  <c:v>-73.498999999999995</c:v>
                </c:pt>
                <c:pt idx="37189">
                  <c:v>-73.497</c:v>
                </c:pt>
                <c:pt idx="37190">
                  <c:v>-73.495000000000005</c:v>
                </c:pt>
                <c:pt idx="37191">
                  <c:v>-73.492999999999995</c:v>
                </c:pt>
                <c:pt idx="37192">
                  <c:v>-73.491</c:v>
                </c:pt>
                <c:pt idx="37193">
                  <c:v>-73.489000000000004</c:v>
                </c:pt>
                <c:pt idx="37194">
                  <c:v>-73.486999999999995</c:v>
                </c:pt>
                <c:pt idx="37195">
                  <c:v>-73.484999999999999</c:v>
                </c:pt>
                <c:pt idx="37196">
                  <c:v>-73.483000000000004</c:v>
                </c:pt>
                <c:pt idx="37197">
                  <c:v>-73.480999999999995</c:v>
                </c:pt>
                <c:pt idx="37198">
                  <c:v>-73.478999999999999</c:v>
                </c:pt>
                <c:pt idx="37199">
                  <c:v>-73.477000000000004</c:v>
                </c:pt>
                <c:pt idx="37200">
                  <c:v>-73.474999999999994</c:v>
                </c:pt>
                <c:pt idx="37201">
                  <c:v>-73.472999999999999</c:v>
                </c:pt>
                <c:pt idx="37202">
                  <c:v>-73.471000000000004</c:v>
                </c:pt>
                <c:pt idx="37203">
                  <c:v>-73.468999999999994</c:v>
                </c:pt>
                <c:pt idx="37204">
                  <c:v>-73.466999999999999</c:v>
                </c:pt>
                <c:pt idx="37205">
                  <c:v>-73.465000000000003</c:v>
                </c:pt>
                <c:pt idx="37206">
                  <c:v>-73.462999999999994</c:v>
                </c:pt>
                <c:pt idx="37207">
                  <c:v>-73.460999999999999</c:v>
                </c:pt>
                <c:pt idx="37208">
                  <c:v>-73.459000000000003</c:v>
                </c:pt>
                <c:pt idx="37209">
                  <c:v>-73.456999999999994</c:v>
                </c:pt>
                <c:pt idx="37210">
                  <c:v>-73.454999999999998</c:v>
                </c:pt>
                <c:pt idx="37211">
                  <c:v>-73.453000000000003</c:v>
                </c:pt>
                <c:pt idx="37212">
                  <c:v>-73.450999999999993</c:v>
                </c:pt>
                <c:pt idx="37213">
                  <c:v>-73.448999999999998</c:v>
                </c:pt>
                <c:pt idx="37214">
                  <c:v>-73.447000000000003</c:v>
                </c:pt>
                <c:pt idx="37215">
                  <c:v>-73.444999999999993</c:v>
                </c:pt>
                <c:pt idx="37216">
                  <c:v>-73.442999999999998</c:v>
                </c:pt>
                <c:pt idx="37217">
                  <c:v>-73.441000000000003</c:v>
                </c:pt>
                <c:pt idx="37218">
                  <c:v>-73.438999999999993</c:v>
                </c:pt>
                <c:pt idx="37219">
                  <c:v>-73.436999999999998</c:v>
                </c:pt>
                <c:pt idx="37220">
                  <c:v>-73.435000000000002</c:v>
                </c:pt>
                <c:pt idx="37221">
                  <c:v>-73.433000000000007</c:v>
                </c:pt>
                <c:pt idx="37222">
                  <c:v>-73.430999999999997</c:v>
                </c:pt>
                <c:pt idx="37223">
                  <c:v>-73.429000000000002</c:v>
                </c:pt>
                <c:pt idx="37224">
                  <c:v>-73.427000000000007</c:v>
                </c:pt>
                <c:pt idx="37225">
                  <c:v>-73.424999999999997</c:v>
                </c:pt>
                <c:pt idx="37226">
                  <c:v>-73.423000000000002</c:v>
                </c:pt>
                <c:pt idx="37227">
                  <c:v>-73.421000000000006</c:v>
                </c:pt>
                <c:pt idx="37228">
                  <c:v>-73.418999999999997</c:v>
                </c:pt>
                <c:pt idx="37229">
                  <c:v>-73.417000000000002</c:v>
                </c:pt>
                <c:pt idx="37230">
                  <c:v>-73.415000000000006</c:v>
                </c:pt>
                <c:pt idx="37231">
                  <c:v>-73.412999999999997</c:v>
                </c:pt>
                <c:pt idx="37232">
                  <c:v>-73.411000000000001</c:v>
                </c:pt>
                <c:pt idx="37233">
                  <c:v>-73.409000000000006</c:v>
                </c:pt>
                <c:pt idx="37234">
                  <c:v>-73.406999999999996</c:v>
                </c:pt>
                <c:pt idx="37235">
                  <c:v>-73.405000000000001</c:v>
                </c:pt>
                <c:pt idx="37236">
                  <c:v>-73.403000000000006</c:v>
                </c:pt>
                <c:pt idx="37237">
                  <c:v>-73.400999999999996</c:v>
                </c:pt>
                <c:pt idx="37238">
                  <c:v>-73.399000000000001</c:v>
                </c:pt>
                <c:pt idx="37239">
                  <c:v>-73.397000000000006</c:v>
                </c:pt>
                <c:pt idx="37240">
                  <c:v>-73.394999999999996</c:v>
                </c:pt>
                <c:pt idx="37241">
                  <c:v>-73.393000000000001</c:v>
                </c:pt>
                <c:pt idx="37242">
                  <c:v>-73.391000000000005</c:v>
                </c:pt>
                <c:pt idx="37243">
                  <c:v>-73.388999999999996</c:v>
                </c:pt>
                <c:pt idx="37244">
                  <c:v>-73.387</c:v>
                </c:pt>
                <c:pt idx="37245">
                  <c:v>-73.385000000000005</c:v>
                </c:pt>
                <c:pt idx="37246">
                  <c:v>-73.382999999999996</c:v>
                </c:pt>
                <c:pt idx="37247">
                  <c:v>-73.381</c:v>
                </c:pt>
                <c:pt idx="37248">
                  <c:v>-73.379000000000005</c:v>
                </c:pt>
                <c:pt idx="37249">
                  <c:v>-73.376999999999995</c:v>
                </c:pt>
                <c:pt idx="37250">
                  <c:v>-73.375</c:v>
                </c:pt>
                <c:pt idx="37251">
                  <c:v>-73.373000000000005</c:v>
                </c:pt>
                <c:pt idx="37252">
                  <c:v>-73.370999999999995</c:v>
                </c:pt>
                <c:pt idx="37253">
                  <c:v>-73.369</c:v>
                </c:pt>
                <c:pt idx="37254">
                  <c:v>-73.367000000000004</c:v>
                </c:pt>
                <c:pt idx="37255">
                  <c:v>-73.364999999999995</c:v>
                </c:pt>
                <c:pt idx="37256">
                  <c:v>-73.363</c:v>
                </c:pt>
                <c:pt idx="37257">
                  <c:v>-73.361000000000004</c:v>
                </c:pt>
                <c:pt idx="37258">
                  <c:v>-73.358999999999995</c:v>
                </c:pt>
                <c:pt idx="37259">
                  <c:v>-73.356999999999999</c:v>
                </c:pt>
                <c:pt idx="37260">
                  <c:v>-73.355000000000004</c:v>
                </c:pt>
                <c:pt idx="37261">
                  <c:v>-73.352999999999994</c:v>
                </c:pt>
                <c:pt idx="37262">
                  <c:v>-73.350999999999999</c:v>
                </c:pt>
                <c:pt idx="37263">
                  <c:v>-73.349000000000004</c:v>
                </c:pt>
                <c:pt idx="37264">
                  <c:v>-73.346999999999994</c:v>
                </c:pt>
                <c:pt idx="37265">
                  <c:v>-73.344999999999999</c:v>
                </c:pt>
                <c:pt idx="37266">
                  <c:v>-73.343000000000004</c:v>
                </c:pt>
                <c:pt idx="37267">
                  <c:v>-73.340999999999994</c:v>
                </c:pt>
                <c:pt idx="37268">
                  <c:v>-73.338999999999999</c:v>
                </c:pt>
                <c:pt idx="37269">
                  <c:v>-73.337000000000003</c:v>
                </c:pt>
                <c:pt idx="37270">
                  <c:v>-73.334999999999994</c:v>
                </c:pt>
                <c:pt idx="37271">
                  <c:v>-73.332999999999998</c:v>
                </c:pt>
                <c:pt idx="37272">
                  <c:v>-73.331000000000003</c:v>
                </c:pt>
                <c:pt idx="37273">
                  <c:v>-73.328999999999994</c:v>
                </c:pt>
                <c:pt idx="37274">
                  <c:v>-73.326999999999998</c:v>
                </c:pt>
                <c:pt idx="37275">
                  <c:v>-73.325000000000003</c:v>
                </c:pt>
                <c:pt idx="37276">
                  <c:v>-73.322999999999993</c:v>
                </c:pt>
                <c:pt idx="37277">
                  <c:v>-73.320999999999998</c:v>
                </c:pt>
                <c:pt idx="37278">
                  <c:v>-73.319000000000003</c:v>
                </c:pt>
                <c:pt idx="37279">
                  <c:v>-73.316999999999993</c:v>
                </c:pt>
                <c:pt idx="37280">
                  <c:v>-73.314999999999998</c:v>
                </c:pt>
                <c:pt idx="37281">
                  <c:v>-73.313000000000002</c:v>
                </c:pt>
                <c:pt idx="37282">
                  <c:v>-73.311000000000007</c:v>
                </c:pt>
                <c:pt idx="37283">
                  <c:v>-73.308999999999997</c:v>
                </c:pt>
                <c:pt idx="37284">
                  <c:v>-73.307000000000002</c:v>
                </c:pt>
                <c:pt idx="37285">
                  <c:v>-73.305000000000007</c:v>
                </c:pt>
                <c:pt idx="37286">
                  <c:v>-73.302999999999997</c:v>
                </c:pt>
                <c:pt idx="37287">
                  <c:v>-73.301000000000002</c:v>
                </c:pt>
                <c:pt idx="37288">
                  <c:v>-73.299000000000007</c:v>
                </c:pt>
                <c:pt idx="37289">
                  <c:v>-73.296999999999997</c:v>
                </c:pt>
                <c:pt idx="37290">
                  <c:v>-73.295000000000002</c:v>
                </c:pt>
                <c:pt idx="37291">
                  <c:v>-73.293000000000006</c:v>
                </c:pt>
                <c:pt idx="37292">
                  <c:v>-73.290999999999997</c:v>
                </c:pt>
                <c:pt idx="37293">
                  <c:v>-73.289000000000001</c:v>
                </c:pt>
                <c:pt idx="37294">
                  <c:v>-73.287000000000006</c:v>
                </c:pt>
                <c:pt idx="37295">
                  <c:v>-73.284999999999997</c:v>
                </c:pt>
                <c:pt idx="37296">
                  <c:v>-73.283000000000001</c:v>
                </c:pt>
                <c:pt idx="37297">
                  <c:v>-73.281000000000006</c:v>
                </c:pt>
                <c:pt idx="37298">
                  <c:v>-73.278999999999996</c:v>
                </c:pt>
                <c:pt idx="37299">
                  <c:v>-73.277000000000001</c:v>
                </c:pt>
                <c:pt idx="37300">
                  <c:v>-73.275000000000006</c:v>
                </c:pt>
                <c:pt idx="37301">
                  <c:v>-73.272999999999996</c:v>
                </c:pt>
                <c:pt idx="37302">
                  <c:v>-73.271000000000001</c:v>
                </c:pt>
                <c:pt idx="37303">
                  <c:v>-73.269000000000005</c:v>
                </c:pt>
                <c:pt idx="37304">
                  <c:v>-73.266999999999996</c:v>
                </c:pt>
                <c:pt idx="37305">
                  <c:v>-73.265000000000001</c:v>
                </c:pt>
                <c:pt idx="37306">
                  <c:v>-73.263000000000005</c:v>
                </c:pt>
                <c:pt idx="37307">
                  <c:v>-73.260999999999996</c:v>
                </c:pt>
                <c:pt idx="37308">
                  <c:v>-73.259</c:v>
                </c:pt>
                <c:pt idx="37309">
                  <c:v>-73.257000000000005</c:v>
                </c:pt>
                <c:pt idx="37310">
                  <c:v>-73.254999999999995</c:v>
                </c:pt>
                <c:pt idx="37311">
                  <c:v>-73.253</c:v>
                </c:pt>
                <c:pt idx="37312">
                  <c:v>-73.251000000000005</c:v>
                </c:pt>
                <c:pt idx="37313">
                  <c:v>-73.248999999999995</c:v>
                </c:pt>
                <c:pt idx="37314">
                  <c:v>-73.247</c:v>
                </c:pt>
                <c:pt idx="37315">
                  <c:v>-73.245000000000005</c:v>
                </c:pt>
                <c:pt idx="37316">
                  <c:v>-73.242999999999995</c:v>
                </c:pt>
                <c:pt idx="37317">
                  <c:v>-73.241</c:v>
                </c:pt>
                <c:pt idx="37318">
                  <c:v>-73.239000000000004</c:v>
                </c:pt>
                <c:pt idx="37319">
                  <c:v>-73.236999999999995</c:v>
                </c:pt>
                <c:pt idx="37320">
                  <c:v>-73.234999999999999</c:v>
                </c:pt>
                <c:pt idx="37321">
                  <c:v>-73.233000000000004</c:v>
                </c:pt>
                <c:pt idx="37322">
                  <c:v>-73.230999999999995</c:v>
                </c:pt>
                <c:pt idx="37323">
                  <c:v>-73.228999999999999</c:v>
                </c:pt>
                <c:pt idx="37324">
                  <c:v>-73.227000000000004</c:v>
                </c:pt>
                <c:pt idx="37325">
                  <c:v>-73.224999999999994</c:v>
                </c:pt>
                <c:pt idx="37326">
                  <c:v>-73.222999999999999</c:v>
                </c:pt>
                <c:pt idx="37327">
                  <c:v>-73.221000000000004</c:v>
                </c:pt>
                <c:pt idx="37328">
                  <c:v>-73.218999999999994</c:v>
                </c:pt>
                <c:pt idx="37329">
                  <c:v>-73.216999999999999</c:v>
                </c:pt>
                <c:pt idx="37330">
                  <c:v>-73.215000000000003</c:v>
                </c:pt>
                <c:pt idx="37331">
                  <c:v>-73.212999999999994</c:v>
                </c:pt>
                <c:pt idx="37332">
                  <c:v>-73.210999999999999</c:v>
                </c:pt>
                <c:pt idx="37333">
                  <c:v>-73.209000000000003</c:v>
                </c:pt>
                <c:pt idx="37334">
                  <c:v>-73.206999999999994</c:v>
                </c:pt>
                <c:pt idx="37335">
                  <c:v>-73.204999999999998</c:v>
                </c:pt>
                <c:pt idx="37336">
                  <c:v>-73.203000000000003</c:v>
                </c:pt>
                <c:pt idx="37337">
                  <c:v>-73.200999999999993</c:v>
                </c:pt>
                <c:pt idx="37338">
                  <c:v>-73.198999999999998</c:v>
                </c:pt>
                <c:pt idx="37339">
                  <c:v>-73.197000000000003</c:v>
                </c:pt>
                <c:pt idx="37340">
                  <c:v>-73.194999999999993</c:v>
                </c:pt>
                <c:pt idx="37341">
                  <c:v>-73.192999999999998</c:v>
                </c:pt>
                <c:pt idx="37342">
                  <c:v>-73.191000000000003</c:v>
                </c:pt>
                <c:pt idx="37343">
                  <c:v>-73.188999999999993</c:v>
                </c:pt>
                <c:pt idx="37344">
                  <c:v>-73.186999999999998</c:v>
                </c:pt>
                <c:pt idx="37345">
                  <c:v>-73.185000000000002</c:v>
                </c:pt>
                <c:pt idx="37346">
                  <c:v>-73.183000000000007</c:v>
                </c:pt>
                <c:pt idx="37347">
                  <c:v>-73.180999999999997</c:v>
                </c:pt>
                <c:pt idx="37348">
                  <c:v>-73.179000000000002</c:v>
                </c:pt>
                <c:pt idx="37349">
                  <c:v>-73.177000000000007</c:v>
                </c:pt>
                <c:pt idx="37350">
                  <c:v>-73.174999999999997</c:v>
                </c:pt>
                <c:pt idx="37351">
                  <c:v>-73.173000000000002</c:v>
                </c:pt>
                <c:pt idx="37352">
                  <c:v>-73.171000000000006</c:v>
                </c:pt>
                <c:pt idx="37353">
                  <c:v>-73.168999999999997</c:v>
                </c:pt>
                <c:pt idx="37354">
                  <c:v>-73.167000000000002</c:v>
                </c:pt>
                <c:pt idx="37355">
                  <c:v>-73.165000000000006</c:v>
                </c:pt>
                <c:pt idx="37356">
                  <c:v>-73.162999999999997</c:v>
                </c:pt>
                <c:pt idx="37357">
                  <c:v>-73.161000000000001</c:v>
                </c:pt>
                <c:pt idx="37358">
                  <c:v>-73.159000000000006</c:v>
                </c:pt>
                <c:pt idx="37359">
                  <c:v>-73.156999999999996</c:v>
                </c:pt>
                <c:pt idx="37360">
                  <c:v>-73.155000000000001</c:v>
                </c:pt>
                <c:pt idx="37361">
                  <c:v>-73.153000000000006</c:v>
                </c:pt>
                <c:pt idx="37362">
                  <c:v>-73.150999999999996</c:v>
                </c:pt>
                <c:pt idx="37363">
                  <c:v>-73.149000000000001</c:v>
                </c:pt>
                <c:pt idx="37364">
                  <c:v>-73.147000000000006</c:v>
                </c:pt>
                <c:pt idx="37365">
                  <c:v>-73.144999999999996</c:v>
                </c:pt>
                <c:pt idx="37366">
                  <c:v>-73.143000000000001</c:v>
                </c:pt>
                <c:pt idx="37367">
                  <c:v>-73.141000000000005</c:v>
                </c:pt>
                <c:pt idx="37368">
                  <c:v>-73.138999999999996</c:v>
                </c:pt>
                <c:pt idx="37369">
                  <c:v>-73.137</c:v>
                </c:pt>
                <c:pt idx="37370">
                  <c:v>-73.135000000000005</c:v>
                </c:pt>
                <c:pt idx="37371">
                  <c:v>-73.132999999999996</c:v>
                </c:pt>
                <c:pt idx="37372">
                  <c:v>-73.131</c:v>
                </c:pt>
                <c:pt idx="37373">
                  <c:v>-73.129000000000005</c:v>
                </c:pt>
                <c:pt idx="37374">
                  <c:v>-73.126999999999995</c:v>
                </c:pt>
                <c:pt idx="37375">
                  <c:v>-73.125</c:v>
                </c:pt>
                <c:pt idx="37376">
                  <c:v>-73.123000000000005</c:v>
                </c:pt>
                <c:pt idx="37377">
                  <c:v>-73.120999999999995</c:v>
                </c:pt>
                <c:pt idx="37378">
                  <c:v>-73.119</c:v>
                </c:pt>
                <c:pt idx="37379">
                  <c:v>-73.117000000000004</c:v>
                </c:pt>
                <c:pt idx="37380">
                  <c:v>-73.114999999999995</c:v>
                </c:pt>
                <c:pt idx="37381">
                  <c:v>-73.113</c:v>
                </c:pt>
                <c:pt idx="37382">
                  <c:v>-73.111000000000004</c:v>
                </c:pt>
                <c:pt idx="37383">
                  <c:v>-73.108999999999995</c:v>
                </c:pt>
                <c:pt idx="37384">
                  <c:v>-73.106999999999999</c:v>
                </c:pt>
                <c:pt idx="37385">
                  <c:v>-73.105000000000004</c:v>
                </c:pt>
                <c:pt idx="37386">
                  <c:v>-73.102999999999994</c:v>
                </c:pt>
                <c:pt idx="37387">
                  <c:v>-73.100999999999999</c:v>
                </c:pt>
                <c:pt idx="37388">
                  <c:v>-73.099000000000004</c:v>
                </c:pt>
                <c:pt idx="37389">
                  <c:v>-73.096999999999994</c:v>
                </c:pt>
                <c:pt idx="37390">
                  <c:v>-73.094999999999999</c:v>
                </c:pt>
                <c:pt idx="37391">
                  <c:v>-73.093000000000004</c:v>
                </c:pt>
                <c:pt idx="37392">
                  <c:v>-73.090999999999994</c:v>
                </c:pt>
                <c:pt idx="37393">
                  <c:v>-73.088999999999999</c:v>
                </c:pt>
                <c:pt idx="37394">
                  <c:v>-73.087000000000003</c:v>
                </c:pt>
                <c:pt idx="37395">
                  <c:v>-73.084999999999994</c:v>
                </c:pt>
                <c:pt idx="37396">
                  <c:v>-73.082999999999998</c:v>
                </c:pt>
                <c:pt idx="37397">
                  <c:v>-73.081000000000003</c:v>
                </c:pt>
                <c:pt idx="37398">
                  <c:v>-73.078999999999994</c:v>
                </c:pt>
                <c:pt idx="37399">
                  <c:v>-73.076999999999998</c:v>
                </c:pt>
                <c:pt idx="37400">
                  <c:v>-73.075000000000003</c:v>
                </c:pt>
                <c:pt idx="37401">
                  <c:v>-73.072999999999993</c:v>
                </c:pt>
                <c:pt idx="37402">
                  <c:v>-73.070999999999998</c:v>
                </c:pt>
                <c:pt idx="37403">
                  <c:v>-73.069000000000003</c:v>
                </c:pt>
                <c:pt idx="37404">
                  <c:v>-73.066999999999993</c:v>
                </c:pt>
                <c:pt idx="37405">
                  <c:v>-73.064999999999998</c:v>
                </c:pt>
                <c:pt idx="37406">
                  <c:v>-73.063000000000002</c:v>
                </c:pt>
                <c:pt idx="37407">
                  <c:v>-73.061000000000007</c:v>
                </c:pt>
                <c:pt idx="37408">
                  <c:v>-73.058999999999997</c:v>
                </c:pt>
                <c:pt idx="37409">
                  <c:v>-73.057000000000002</c:v>
                </c:pt>
                <c:pt idx="37410">
                  <c:v>-73.055000000000007</c:v>
                </c:pt>
                <c:pt idx="37411">
                  <c:v>-73.052999999999997</c:v>
                </c:pt>
                <c:pt idx="37412">
                  <c:v>-73.051000000000002</c:v>
                </c:pt>
                <c:pt idx="37413">
                  <c:v>-73.049000000000007</c:v>
                </c:pt>
                <c:pt idx="37414">
                  <c:v>-73.046999999999997</c:v>
                </c:pt>
                <c:pt idx="37415">
                  <c:v>-73.045000000000002</c:v>
                </c:pt>
                <c:pt idx="37416">
                  <c:v>-73.043000000000006</c:v>
                </c:pt>
                <c:pt idx="37417">
                  <c:v>-73.040999999999997</c:v>
                </c:pt>
                <c:pt idx="37418">
                  <c:v>-73.039000000000001</c:v>
                </c:pt>
                <c:pt idx="37419">
                  <c:v>-73.037000000000006</c:v>
                </c:pt>
                <c:pt idx="37420">
                  <c:v>-73.034999999999997</c:v>
                </c:pt>
                <c:pt idx="37421">
                  <c:v>-73.033000000000001</c:v>
                </c:pt>
                <c:pt idx="37422">
                  <c:v>-73.031000000000006</c:v>
                </c:pt>
                <c:pt idx="37423">
                  <c:v>-73.028999999999996</c:v>
                </c:pt>
                <c:pt idx="37424">
                  <c:v>-73.027000000000001</c:v>
                </c:pt>
                <c:pt idx="37425">
                  <c:v>-73.025000000000006</c:v>
                </c:pt>
                <c:pt idx="37426">
                  <c:v>-73.022999999999996</c:v>
                </c:pt>
                <c:pt idx="37427">
                  <c:v>-73.021000000000001</c:v>
                </c:pt>
                <c:pt idx="37428">
                  <c:v>-73.019000000000005</c:v>
                </c:pt>
                <c:pt idx="37429">
                  <c:v>-73.016999999999996</c:v>
                </c:pt>
                <c:pt idx="37430">
                  <c:v>-73.015000000000001</c:v>
                </c:pt>
                <c:pt idx="37431">
                  <c:v>-73.013000000000005</c:v>
                </c:pt>
                <c:pt idx="37432">
                  <c:v>-73.010999999999996</c:v>
                </c:pt>
                <c:pt idx="37433">
                  <c:v>-73.009</c:v>
                </c:pt>
                <c:pt idx="37434">
                  <c:v>-73.007000000000005</c:v>
                </c:pt>
                <c:pt idx="37435">
                  <c:v>-73.004999999999995</c:v>
                </c:pt>
                <c:pt idx="37436">
                  <c:v>-73.003</c:v>
                </c:pt>
                <c:pt idx="37437">
                  <c:v>-73.001000000000005</c:v>
                </c:pt>
                <c:pt idx="37438">
                  <c:v>-72.998999999999995</c:v>
                </c:pt>
                <c:pt idx="37439">
                  <c:v>-72.997</c:v>
                </c:pt>
                <c:pt idx="37440">
                  <c:v>-72.995000000000005</c:v>
                </c:pt>
                <c:pt idx="37441">
                  <c:v>-72.992999999999995</c:v>
                </c:pt>
                <c:pt idx="37442">
                  <c:v>-72.991</c:v>
                </c:pt>
                <c:pt idx="37443">
                  <c:v>-72.989000000000004</c:v>
                </c:pt>
                <c:pt idx="37444">
                  <c:v>-72.986999999999995</c:v>
                </c:pt>
                <c:pt idx="37445">
                  <c:v>-72.984999999999999</c:v>
                </c:pt>
                <c:pt idx="37446">
                  <c:v>-72.983000000000004</c:v>
                </c:pt>
                <c:pt idx="37447">
                  <c:v>-72.980999999999995</c:v>
                </c:pt>
                <c:pt idx="37448">
                  <c:v>-72.978999999999999</c:v>
                </c:pt>
                <c:pt idx="37449">
                  <c:v>-72.977000000000004</c:v>
                </c:pt>
                <c:pt idx="37450">
                  <c:v>-72.974999999999994</c:v>
                </c:pt>
                <c:pt idx="37451">
                  <c:v>-72.972999999999999</c:v>
                </c:pt>
                <c:pt idx="37452">
                  <c:v>-72.971000000000004</c:v>
                </c:pt>
                <c:pt idx="37453">
                  <c:v>-72.968999999999994</c:v>
                </c:pt>
                <c:pt idx="37454">
                  <c:v>-72.966999999999999</c:v>
                </c:pt>
                <c:pt idx="37455">
                  <c:v>-72.965000000000003</c:v>
                </c:pt>
                <c:pt idx="37456">
                  <c:v>-72.962999999999994</c:v>
                </c:pt>
                <c:pt idx="37457">
                  <c:v>-72.960999999999999</c:v>
                </c:pt>
                <c:pt idx="37458">
                  <c:v>-72.959000000000003</c:v>
                </c:pt>
                <c:pt idx="37459">
                  <c:v>-72.956999999999994</c:v>
                </c:pt>
                <c:pt idx="37460">
                  <c:v>-72.954999999999998</c:v>
                </c:pt>
                <c:pt idx="37461">
                  <c:v>-72.953000000000003</c:v>
                </c:pt>
                <c:pt idx="37462">
                  <c:v>-72.950999999999993</c:v>
                </c:pt>
                <c:pt idx="37463">
                  <c:v>-72.948999999999998</c:v>
                </c:pt>
                <c:pt idx="37464">
                  <c:v>-72.947000000000003</c:v>
                </c:pt>
                <c:pt idx="37465">
                  <c:v>-72.944999999999993</c:v>
                </c:pt>
                <c:pt idx="37466">
                  <c:v>-72.942999999999998</c:v>
                </c:pt>
                <c:pt idx="37467">
                  <c:v>-72.941000000000003</c:v>
                </c:pt>
                <c:pt idx="37468">
                  <c:v>-72.938999999999993</c:v>
                </c:pt>
                <c:pt idx="37469">
                  <c:v>-72.936999999999998</c:v>
                </c:pt>
                <c:pt idx="37470">
                  <c:v>-72.935000000000002</c:v>
                </c:pt>
                <c:pt idx="37471">
                  <c:v>-72.933000000000007</c:v>
                </c:pt>
                <c:pt idx="37472">
                  <c:v>-72.930999999999997</c:v>
                </c:pt>
                <c:pt idx="37473">
                  <c:v>-72.929000000000002</c:v>
                </c:pt>
                <c:pt idx="37474">
                  <c:v>-72.927000000000007</c:v>
                </c:pt>
                <c:pt idx="37475">
                  <c:v>-72.924999999999997</c:v>
                </c:pt>
                <c:pt idx="37476">
                  <c:v>-72.923000000000002</c:v>
                </c:pt>
                <c:pt idx="37477">
                  <c:v>-72.921000000000006</c:v>
                </c:pt>
                <c:pt idx="37478">
                  <c:v>-72.918999999999997</c:v>
                </c:pt>
                <c:pt idx="37479">
                  <c:v>-72.917000000000002</c:v>
                </c:pt>
                <c:pt idx="37480">
                  <c:v>-72.915000000000006</c:v>
                </c:pt>
                <c:pt idx="37481">
                  <c:v>-72.912999999999997</c:v>
                </c:pt>
                <c:pt idx="37482">
                  <c:v>-72.911000000000001</c:v>
                </c:pt>
                <c:pt idx="37483">
                  <c:v>-72.909000000000006</c:v>
                </c:pt>
                <c:pt idx="37484">
                  <c:v>-72.906999999999996</c:v>
                </c:pt>
                <c:pt idx="37485">
                  <c:v>-72.905000000000001</c:v>
                </c:pt>
                <c:pt idx="37486">
                  <c:v>-72.903000000000006</c:v>
                </c:pt>
                <c:pt idx="37487">
                  <c:v>-72.900999999999996</c:v>
                </c:pt>
                <c:pt idx="37488">
                  <c:v>-72.899000000000001</c:v>
                </c:pt>
                <c:pt idx="37489">
                  <c:v>-72.897000000000006</c:v>
                </c:pt>
                <c:pt idx="37490">
                  <c:v>-72.894999999999996</c:v>
                </c:pt>
                <c:pt idx="37491">
                  <c:v>-72.893000000000001</c:v>
                </c:pt>
                <c:pt idx="37492">
                  <c:v>-72.891000000000005</c:v>
                </c:pt>
                <c:pt idx="37493">
                  <c:v>-72.888999999999996</c:v>
                </c:pt>
                <c:pt idx="37494">
                  <c:v>-72.887</c:v>
                </c:pt>
                <c:pt idx="37495">
                  <c:v>-72.885000000000005</c:v>
                </c:pt>
                <c:pt idx="37496">
                  <c:v>-72.882999999999996</c:v>
                </c:pt>
                <c:pt idx="37497">
                  <c:v>-72.881</c:v>
                </c:pt>
                <c:pt idx="37498">
                  <c:v>-72.879000000000005</c:v>
                </c:pt>
                <c:pt idx="37499">
                  <c:v>-72.876999999999995</c:v>
                </c:pt>
                <c:pt idx="37500">
                  <c:v>-72.875</c:v>
                </c:pt>
                <c:pt idx="37501">
                  <c:v>-72.873000000000005</c:v>
                </c:pt>
                <c:pt idx="37502">
                  <c:v>-72.870999999999995</c:v>
                </c:pt>
                <c:pt idx="37503">
                  <c:v>-72.869</c:v>
                </c:pt>
                <c:pt idx="37504">
                  <c:v>-72.867000000000004</c:v>
                </c:pt>
                <c:pt idx="37505">
                  <c:v>-72.864999999999995</c:v>
                </c:pt>
                <c:pt idx="37506">
                  <c:v>-72.863</c:v>
                </c:pt>
                <c:pt idx="37507">
                  <c:v>-72.861000000000004</c:v>
                </c:pt>
                <c:pt idx="37508">
                  <c:v>-72.858999999999995</c:v>
                </c:pt>
                <c:pt idx="37509">
                  <c:v>-72.856999999999999</c:v>
                </c:pt>
                <c:pt idx="37510">
                  <c:v>-72.855000000000004</c:v>
                </c:pt>
                <c:pt idx="37511">
                  <c:v>-72.852999999999994</c:v>
                </c:pt>
                <c:pt idx="37512">
                  <c:v>-72.850999999999999</c:v>
                </c:pt>
                <c:pt idx="37513">
                  <c:v>-72.849000000000004</c:v>
                </c:pt>
                <c:pt idx="37514">
                  <c:v>-72.846999999999994</c:v>
                </c:pt>
                <c:pt idx="37515">
                  <c:v>-72.844999999999999</c:v>
                </c:pt>
                <c:pt idx="37516">
                  <c:v>-72.843000000000004</c:v>
                </c:pt>
                <c:pt idx="37517">
                  <c:v>-72.840999999999994</c:v>
                </c:pt>
                <c:pt idx="37518">
                  <c:v>-72.838999999999999</c:v>
                </c:pt>
                <c:pt idx="37519">
                  <c:v>-72.837000000000003</c:v>
                </c:pt>
                <c:pt idx="37520">
                  <c:v>-72.834999999999994</c:v>
                </c:pt>
                <c:pt idx="37521">
                  <c:v>-72.832999999999998</c:v>
                </c:pt>
                <c:pt idx="37522">
                  <c:v>-72.831000000000003</c:v>
                </c:pt>
                <c:pt idx="37523">
                  <c:v>-72.828999999999994</c:v>
                </c:pt>
                <c:pt idx="37524">
                  <c:v>-72.826999999999998</c:v>
                </c:pt>
                <c:pt idx="37525">
                  <c:v>-72.825000000000003</c:v>
                </c:pt>
                <c:pt idx="37526">
                  <c:v>-72.822999999999993</c:v>
                </c:pt>
                <c:pt idx="37527">
                  <c:v>-72.820999999999998</c:v>
                </c:pt>
                <c:pt idx="37528">
                  <c:v>-72.819000000000003</c:v>
                </c:pt>
                <c:pt idx="37529">
                  <c:v>-72.816999999999993</c:v>
                </c:pt>
                <c:pt idx="37530">
                  <c:v>-72.814999999999998</c:v>
                </c:pt>
                <c:pt idx="37531">
                  <c:v>-72.813000000000002</c:v>
                </c:pt>
                <c:pt idx="37532">
                  <c:v>-72.811000000000007</c:v>
                </c:pt>
                <c:pt idx="37533">
                  <c:v>-72.808999999999997</c:v>
                </c:pt>
                <c:pt idx="37534">
                  <c:v>-72.807000000000002</c:v>
                </c:pt>
                <c:pt idx="37535">
                  <c:v>-72.805000000000007</c:v>
                </c:pt>
                <c:pt idx="37536">
                  <c:v>-72.802999999999997</c:v>
                </c:pt>
                <c:pt idx="37537">
                  <c:v>-72.801000000000002</c:v>
                </c:pt>
                <c:pt idx="37538">
                  <c:v>-72.799000000000007</c:v>
                </c:pt>
                <c:pt idx="37539">
                  <c:v>-72.796999999999997</c:v>
                </c:pt>
                <c:pt idx="37540">
                  <c:v>-72.795000000000002</c:v>
                </c:pt>
                <c:pt idx="37541">
                  <c:v>-72.793000000000006</c:v>
                </c:pt>
                <c:pt idx="37542">
                  <c:v>-72.790999999999997</c:v>
                </c:pt>
                <c:pt idx="37543">
                  <c:v>-72.789000000000001</c:v>
                </c:pt>
                <c:pt idx="37544">
                  <c:v>-72.787000000000006</c:v>
                </c:pt>
                <c:pt idx="37545">
                  <c:v>-72.784999999999997</c:v>
                </c:pt>
                <c:pt idx="37546">
                  <c:v>-72.783000000000001</c:v>
                </c:pt>
                <c:pt idx="37547">
                  <c:v>-72.781000000000006</c:v>
                </c:pt>
                <c:pt idx="37548">
                  <c:v>-72.778999999999996</c:v>
                </c:pt>
                <c:pt idx="37549">
                  <c:v>-72.777000000000001</c:v>
                </c:pt>
                <c:pt idx="37550">
                  <c:v>-72.775000000000006</c:v>
                </c:pt>
                <c:pt idx="37551">
                  <c:v>-72.772999999999996</c:v>
                </c:pt>
                <c:pt idx="37552">
                  <c:v>-72.771000000000001</c:v>
                </c:pt>
                <c:pt idx="37553">
                  <c:v>-72.769000000000005</c:v>
                </c:pt>
                <c:pt idx="37554">
                  <c:v>-72.766999999999996</c:v>
                </c:pt>
                <c:pt idx="37555">
                  <c:v>-72.765000000000001</c:v>
                </c:pt>
                <c:pt idx="37556">
                  <c:v>-72.763000000000005</c:v>
                </c:pt>
                <c:pt idx="37557">
                  <c:v>-72.760999999999996</c:v>
                </c:pt>
                <c:pt idx="37558">
                  <c:v>-72.759</c:v>
                </c:pt>
                <c:pt idx="37559">
                  <c:v>-72.757000000000005</c:v>
                </c:pt>
                <c:pt idx="37560">
                  <c:v>-72.754999999999995</c:v>
                </c:pt>
                <c:pt idx="37561">
                  <c:v>-72.753</c:v>
                </c:pt>
                <c:pt idx="37562">
                  <c:v>-72.751000000000005</c:v>
                </c:pt>
                <c:pt idx="37563">
                  <c:v>-72.748999999999995</c:v>
                </c:pt>
                <c:pt idx="37564">
                  <c:v>-72.747</c:v>
                </c:pt>
                <c:pt idx="37565">
                  <c:v>-72.745000000000005</c:v>
                </c:pt>
                <c:pt idx="37566">
                  <c:v>-72.742999999999995</c:v>
                </c:pt>
                <c:pt idx="37567">
                  <c:v>-72.741</c:v>
                </c:pt>
                <c:pt idx="37568">
                  <c:v>-72.739000000000004</c:v>
                </c:pt>
                <c:pt idx="37569">
                  <c:v>-72.736999999999995</c:v>
                </c:pt>
                <c:pt idx="37570">
                  <c:v>-72.734999999999999</c:v>
                </c:pt>
                <c:pt idx="37571">
                  <c:v>-72.733000000000004</c:v>
                </c:pt>
                <c:pt idx="37572">
                  <c:v>-72.730999999999995</c:v>
                </c:pt>
                <c:pt idx="37573">
                  <c:v>-72.728999999999999</c:v>
                </c:pt>
                <c:pt idx="37574">
                  <c:v>-72.727000000000004</c:v>
                </c:pt>
                <c:pt idx="37575">
                  <c:v>-72.724999999999994</c:v>
                </c:pt>
                <c:pt idx="37576">
                  <c:v>-72.722999999999999</c:v>
                </c:pt>
                <c:pt idx="37577">
                  <c:v>-72.721000000000004</c:v>
                </c:pt>
                <c:pt idx="37578">
                  <c:v>-72.718999999999994</c:v>
                </c:pt>
                <c:pt idx="37579">
                  <c:v>-72.716999999999999</c:v>
                </c:pt>
                <c:pt idx="37580">
                  <c:v>-72.715000000000003</c:v>
                </c:pt>
                <c:pt idx="37581">
                  <c:v>-72.712999999999994</c:v>
                </c:pt>
                <c:pt idx="37582">
                  <c:v>-72.710999999999999</c:v>
                </c:pt>
                <c:pt idx="37583">
                  <c:v>-72.709000000000003</c:v>
                </c:pt>
                <c:pt idx="37584">
                  <c:v>-72.706999999999994</c:v>
                </c:pt>
                <c:pt idx="37585">
                  <c:v>-72.704999999999998</c:v>
                </c:pt>
                <c:pt idx="37586">
                  <c:v>-72.703000000000003</c:v>
                </c:pt>
                <c:pt idx="37587">
                  <c:v>-72.700999999999993</c:v>
                </c:pt>
                <c:pt idx="37588">
                  <c:v>-72.698999999999998</c:v>
                </c:pt>
                <c:pt idx="37589">
                  <c:v>-72.697000000000003</c:v>
                </c:pt>
                <c:pt idx="37590">
                  <c:v>-72.694999999999993</c:v>
                </c:pt>
                <c:pt idx="37591">
                  <c:v>-72.692999999999998</c:v>
                </c:pt>
                <c:pt idx="37592">
                  <c:v>-72.691000000000003</c:v>
                </c:pt>
                <c:pt idx="37593">
                  <c:v>-72.688999999999993</c:v>
                </c:pt>
                <c:pt idx="37594">
                  <c:v>-72.686999999999998</c:v>
                </c:pt>
                <c:pt idx="37595">
                  <c:v>-72.685000000000002</c:v>
                </c:pt>
                <c:pt idx="37596">
                  <c:v>-72.683000000000007</c:v>
                </c:pt>
                <c:pt idx="37597">
                  <c:v>-72.680999999999997</c:v>
                </c:pt>
                <c:pt idx="37598">
                  <c:v>-72.679000000000002</c:v>
                </c:pt>
                <c:pt idx="37599">
                  <c:v>-72.677000000000007</c:v>
                </c:pt>
                <c:pt idx="37600">
                  <c:v>-72.674999999999997</c:v>
                </c:pt>
                <c:pt idx="37601">
                  <c:v>-72.673000000000002</c:v>
                </c:pt>
                <c:pt idx="37602">
                  <c:v>-72.671000000000006</c:v>
                </c:pt>
                <c:pt idx="37603">
                  <c:v>-72.668999999999997</c:v>
                </c:pt>
                <c:pt idx="37604">
                  <c:v>-72.667000000000002</c:v>
                </c:pt>
                <c:pt idx="37605">
                  <c:v>-72.665000000000006</c:v>
                </c:pt>
                <c:pt idx="37606">
                  <c:v>-72.662999999999997</c:v>
                </c:pt>
                <c:pt idx="37607">
                  <c:v>-72.661000000000001</c:v>
                </c:pt>
                <c:pt idx="37608">
                  <c:v>-72.659000000000006</c:v>
                </c:pt>
                <c:pt idx="37609">
                  <c:v>-72.656999999999996</c:v>
                </c:pt>
                <c:pt idx="37610">
                  <c:v>-72.655000000000001</c:v>
                </c:pt>
                <c:pt idx="37611">
                  <c:v>-72.653000000000006</c:v>
                </c:pt>
                <c:pt idx="37612">
                  <c:v>-72.650999999999996</c:v>
                </c:pt>
                <c:pt idx="37613">
                  <c:v>-72.649000000000001</c:v>
                </c:pt>
                <c:pt idx="37614">
                  <c:v>-72.647000000000006</c:v>
                </c:pt>
                <c:pt idx="37615">
                  <c:v>-72.644999999999996</c:v>
                </c:pt>
                <c:pt idx="37616">
                  <c:v>-72.643000000000001</c:v>
                </c:pt>
                <c:pt idx="37617">
                  <c:v>-72.641000000000005</c:v>
                </c:pt>
                <c:pt idx="37618">
                  <c:v>-72.638999999999996</c:v>
                </c:pt>
                <c:pt idx="37619">
                  <c:v>-72.637</c:v>
                </c:pt>
                <c:pt idx="37620">
                  <c:v>-72.635000000000005</c:v>
                </c:pt>
                <c:pt idx="37621">
                  <c:v>-72.632999999999996</c:v>
                </c:pt>
                <c:pt idx="37622">
                  <c:v>-72.631</c:v>
                </c:pt>
                <c:pt idx="37623">
                  <c:v>-72.629000000000005</c:v>
                </c:pt>
                <c:pt idx="37624">
                  <c:v>-72.626999999999995</c:v>
                </c:pt>
                <c:pt idx="37625">
                  <c:v>-72.625</c:v>
                </c:pt>
                <c:pt idx="37626">
                  <c:v>-72.623000000000005</c:v>
                </c:pt>
                <c:pt idx="37627">
                  <c:v>-72.620999999999995</c:v>
                </c:pt>
                <c:pt idx="37628">
                  <c:v>-72.619</c:v>
                </c:pt>
                <c:pt idx="37629">
                  <c:v>-72.617000000000004</c:v>
                </c:pt>
                <c:pt idx="37630">
                  <c:v>-72.614999999999995</c:v>
                </c:pt>
                <c:pt idx="37631">
                  <c:v>-72.613</c:v>
                </c:pt>
                <c:pt idx="37632">
                  <c:v>-72.611000000000004</c:v>
                </c:pt>
                <c:pt idx="37633">
                  <c:v>-72.608999999999995</c:v>
                </c:pt>
                <c:pt idx="37634">
                  <c:v>-72.606999999999999</c:v>
                </c:pt>
                <c:pt idx="37635">
                  <c:v>-72.605000000000004</c:v>
                </c:pt>
                <c:pt idx="37636">
                  <c:v>-72.602999999999994</c:v>
                </c:pt>
                <c:pt idx="37637">
                  <c:v>-72.600999999999999</c:v>
                </c:pt>
                <c:pt idx="37638">
                  <c:v>-72.599000000000004</c:v>
                </c:pt>
                <c:pt idx="37639">
                  <c:v>-72.596999999999994</c:v>
                </c:pt>
                <c:pt idx="37640">
                  <c:v>-72.594999999999999</c:v>
                </c:pt>
                <c:pt idx="37641">
                  <c:v>-72.593000000000004</c:v>
                </c:pt>
                <c:pt idx="37642">
                  <c:v>-72.590999999999994</c:v>
                </c:pt>
                <c:pt idx="37643">
                  <c:v>-72.588999999999999</c:v>
                </c:pt>
                <c:pt idx="37644">
                  <c:v>-72.587000000000003</c:v>
                </c:pt>
                <c:pt idx="37645">
                  <c:v>-72.584999999999994</c:v>
                </c:pt>
                <c:pt idx="37646">
                  <c:v>-72.582999999999998</c:v>
                </c:pt>
                <c:pt idx="37647">
                  <c:v>-72.581000000000003</c:v>
                </c:pt>
                <c:pt idx="37648">
                  <c:v>-72.578999999999994</c:v>
                </c:pt>
                <c:pt idx="37649">
                  <c:v>-72.576999999999998</c:v>
                </c:pt>
                <c:pt idx="37650">
                  <c:v>-72.575000000000003</c:v>
                </c:pt>
                <c:pt idx="37651">
                  <c:v>-72.572999999999993</c:v>
                </c:pt>
                <c:pt idx="37652">
                  <c:v>-72.570999999999998</c:v>
                </c:pt>
                <c:pt idx="37653">
                  <c:v>-72.569000000000003</c:v>
                </c:pt>
                <c:pt idx="37654">
                  <c:v>-72.566999999999993</c:v>
                </c:pt>
                <c:pt idx="37655">
                  <c:v>-72.564999999999998</c:v>
                </c:pt>
                <c:pt idx="37656">
                  <c:v>-72.563000000000002</c:v>
                </c:pt>
                <c:pt idx="37657">
                  <c:v>-72.561000000000007</c:v>
                </c:pt>
                <c:pt idx="37658">
                  <c:v>-72.558999999999997</c:v>
                </c:pt>
                <c:pt idx="37659">
                  <c:v>-72.557000000000002</c:v>
                </c:pt>
                <c:pt idx="37660">
                  <c:v>-72.555000000000007</c:v>
                </c:pt>
                <c:pt idx="37661">
                  <c:v>-72.552999999999997</c:v>
                </c:pt>
                <c:pt idx="37662">
                  <c:v>-72.551000000000002</c:v>
                </c:pt>
                <c:pt idx="37663">
                  <c:v>-72.549000000000007</c:v>
                </c:pt>
                <c:pt idx="37664">
                  <c:v>-72.546999999999997</c:v>
                </c:pt>
                <c:pt idx="37665">
                  <c:v>-72.545000000000002</c:v>
                </c:pt>
                <c:pt idx="37666">
                  <c:v>-72.543000000000006</c:v>
                </c:pt>
                <c:pt idx="37667">
                  <c:v>-72.540999999999997</c:v>
                </c:pt>
                <c:pt idx="37668">
                  <c:v>-72.539000000000001</c:v>
                </c:pt>
                <c:pt idx="37669">
                  <c:v>-72.537000000000006</c:v>
                </c:pt>
                <c:pt idx="37670">
                  <c:v>-72.534999999999997</c:v>
                </c:pt>
                <c:pt idx="37671">
                  <c:v>-72.533000000000001</c:v>
                </c:pt>
                <c:pt idx="37672">
                  <c:v>-72.531000000000006</c:v>
                </c:pt>
                <c:pt idx="37673">
                  <c:v>-72.528999999999996</c:v>
                </c:pt>
                <c:pt idx="37674">
                  <c:v>-72.527000000000001</c:v>
                </c:pt>
                <c:pt idx="37675">
                  <c:v>-72.525000000000006</c:v>
                </c:pt>
                <c:pt idx="37676">
                  <c:v>-72.522999999999996</c:v>
                </c:pt>
                <c:pt idx="37677">
                  <c:v>-72.521000000000001</c:v>
                </c:pt>
                <c:pt idx="37678">
                  <c:v>-72.519000000000005</c:v>
                </c:pt>
                <c:pt idx="37679">
                  <c:v>-72.516999999999996</c:v>
                </c:pt>
                <c:pt idx="37680">
                  <c:v>-72.515000000000001</c:v>
                </c:pt>
                <c:pt idx="37681">
                  <c:v>-72.513000000000005</c:v>
                </c:pt>
                <c:pt idx="37682">
                  <c:v>-72.510999999999996</c:v>
                </c:pt>
                <c:pt idx="37683">
                  <c:v>-72.509</c:v>
                </c:pt>
                <c:pt idx="37684">
                  <c:v>-72.507000000000005</c:v>
                </c:pt>
                <c:pt idx="37685">
                  <c:v>-72.504999999999995</c:v>
                </c:pt>
                <c:pt idx="37686">
                  <c:v>-72.503</c:v>
                </c:pt>
                <c:pt idx="37687">
                  <c:v>-72.501000000000005</c:v>
                </c:pt>
                <c:pt idx="37688">
                  <c:v>-72.498999999999995</c:v>
                </c:pt>
                <c:pt idx="37689">
                  <c:v>-72.497</c:v>
                </c:pt>
                <c:pt idx="37690">
                  <c:v>-72.495000000000005</c:v>
                </c:pt>
                <c:pt idx="37691">
                  <c:v>-72.492999999999995</c:v>
                </c:pt>
                <c:pt idx="37692">
                  <c:v>-72.491</c:v>
                </c:pt>
                <c:pt idx="37693">
                  <c:v>-72.489000000000004</c:v>
                </c:pt>
                <c:pt idx="37694">
                  <c:v>-72.486999999999995</c:v>
                </c:pt>
                <c:pt idx="37695">
                  <c:v>-72.484999999999999</c:v>
                </c:pt>
                <c:pt idx="37696">
                  <c:v>-72.483000000000004</c:v>
                </c:pt>
                <c:pt idx="37697">
                  <c:v>-72.480999999999995</c:v>
                </c:pt>
                <c:pt idx="37698">
                  <c:v>-72.478999999999999</c:v>
                </c:pt>
                <c:pt idx="37699">
                  <c:v>-72.477000000000004</c:v>
                </c:pt>
                <c:pt idx="37700">
                  <c:v>-72.474999999999994</c:v>
                </c:pt>
                <c:pt idx="37701">
                  <c:v>-72.472999999999999</c:v>
                </c:pt>
                <c:pt idx="37702">
                  <c:v>-72.471000000000004</c:v>
                </c:pt>
                <c:pt idx="37703">
                  <c:v>-72.468999999999994</c:v>
                </c:pt>
                <c:pt idx="37704">
                  <c:v>-72.466999999999999</c:v>
                </c:pt>
                <c:pt idx="37705">
                  <c:v>-72.465000000000003</c:v>
                </c:pt>
                <c:pt idx="37706">
                  <c:v>-72.462999999999994</c:v>
                </c:pt>
                <c:pt idx="37707">
                  <c:v>-72.460999999999999</c:v>
                </c:pt>
                <c:pt idx="37708">
                  <c:v>-72.459000000000003</c:v>
                </c:pt>
                <c:pt idx="37709">
                  <c:v>-72.456999999999994</c:v>
                </c:pt>
                <c:pt idx="37710">
                  <c:v>-72.454999999999998</c:v>
                </c:pt>
                <c:pt idx="37711">
                  <c:v>-72.453000000000003</c:v>
                </c:pt>
                <c:pt idx="37712">
                  <c:v>-72.450999999999993</c:v>
                </c:pt>
                <c:pt idx="37713">
                  <c:v>-72.448999999999998</c:v>
                </c:pt>
                <c:pt idx="37714">
                  <c:v>-72.447000000000003</c:v>
                </c:pt>
                <c:pt idx="37715">
                  <c:v>-72.444999999999993</c:v>
                </c:pt>
                <c:pt idx="37716">
                  <c:v>-72.442999999999998</c:v>
                </c:pt>
                <c:pt idx="37717">
                  <c:v>-72.441000000000003</c:v>
                </c:pt>
                <c:pt idx="37718">
                  <c:v>-72.438999999999993</c:v>
                </c:pt>
                <c:pt idx="37719">
                  <c:v>-72.436999999999998</c:v>
                </c:pt>
                <c:pt idx="37720">
                  <c:v>-72.435000000000002</c:v>
                </c:pt>
                <c:pt idx="37721">
                  <c:v>-72.433000000000007</c:v>
                </c:pt>
                <c:pt idx="37722">
                  <c:v>-72.430999999999997</c:v>
                </c:pt>
                <c:pt idx="37723">
                  <c:v>-72.429000000000002</c:v>
                </c:pt>
                <c:pt idx="37724">
                  <c:v>-72.427000000000007</c:v>
                </c:pt>
                <c:pt idx="37725">
                  <c:v>-72.424999999999997</c:v>
                </c:pt>
                <c:pt idx="37726">
                  <c:v>-72.423000000000002</c:v>
                </c:pt>
                <c:pt idx="37727">
                  <c:v>-72.421000000000006</c:v>
                </c:pt>
                <c:pt idx="37728">
                  <c:v>-72.418999999999997</c:v>
                </c:pt>
                <c:pt idx="37729">
                  <c:v>-72.417000000000002</c:v>
                </c:pt>
                <c:pt idx="37730">
                  <c:v>-72.415000000000006</c:v>
                </c:pt>
                <c:pt idx="37731">
                  <c:v>-72.412999999999997</c:v>
                </c:pt>
                <c:pt idx="37732">
                  <c:v>-72.411000000000001</c:v>
                </c:pt>
                <c:pt idx="37733">
                  <c:v>-72.409000000000006</c:v>
                </c:pt>
                <c:pt idx="37734">
                  <c:v>-72.406999999999996</c:v>
                </c:pt>
                <c:pt idx="37735">
                  <c:v>-72.405000000000001</c:v>
                </c:pt>
                <c:pt idx="37736">
                  <c:v>-72.403000000000006</c:v>
                </c:pt>
                <c:pt idx="37737">
                  <c:v>-72.400999999999996</c:v>
                </c:pt>
                <c:pt idx="37738">
                  <c:v>-72.399000000000001</c:v>
                </c:pt>
                <c:pt idx="37739">
                  <c:v>-72.397000000000006</c:v>
                </c:pt>
                <c:pt idx="37740">
                  <c:v>-72.394999999999996</c:v>
                </c:pt>
                <c:pt idx="37741">
                  <c:v>-72.393000000000001</c:v>
                </c:pt>
                <c:pt idx="37742">
                  <c:v>-72.391000000000005</c:v>
                </c:pt>
                <c:pt idx="37743">
                  <c:v>-72.388999999999996</c:v>
                </c:pt>
                <c:pt idx="37744">
                  <c:v>-72.387</c:v>
                </c:pt>
                <c:pt idx="37745">
                  <c:v>-72.385000000000005</c:v>
                </c:pt>
                <c:pt idx="37746">
                  <c:v>-72.382999999999996</c:v>
                </c:pt>
                <c:pt idx="37747">
                  <c:v>-72.381</c:v>
                </c:pt>
                <c:pt idx="37748">
                  <c:v>-72.379000000000005</c:v>
                </c:pt>
                <c:pt idx="37749">
                  <c:v>-72.376999999999995</c:v>
                </c:pt>
                <c:pt idx="37750">
                  <c:v>-72.375</c:v>
                </c:pt>
                <c:pt idx="37751">
                  <c:v>-72.373000000000005</c:v>
                </c:pt>
                <c:pt idx="37752">
                  <c:v>-72.370999999999995</c:v>
                </c:pt>
                <c:pt idx="37753">
                  <c:v>-72.369</c:v>
                </c:pt>
                <c:pt idx="37754">
                  <c:v>-72.367000000000004</c:v>
                </c:pt>
                <c:pt idx="37755">
                  <c:v>-72.364999999999995</c:v>
                </c:pt>
                <c:pt idx="37756">
                  <c:v>-72.363</c:v>
                </c:pt>
                <c:pt idx="37757">
                  <c:v>-72.361000000000004</c:v>
                </c:pt>
                <c:pt idx="37758">
                  <c:v>-72.358999999999995</c:v>
                </c:pt>
                <c:pt idx="37759">
                  <c:v>-72.356999999999999</c:v>
                </c:pt>
                <c:pt idx="37760">
                  <c:v>-72.355000000000004</c:v>
                </c:pt>
                <c:pt idx="37761">
                  <c:v>-72.352999999999994</c:v>
                </c:pt>
                <c:pt idx="37762">
                  <c:v>-72.350999999999999</c:v>
                </c:pt>
                <c:pt idx="37763">
                  <c:v>-72.349000000000004</c:v>
                </c:pt>
                <c:pt idx="37764">
                  <c:v>-72.346999999999994</c:v>
                </c:pt>
                <c:pt idx="37765">
                  <c:v>-72.344999999999999</c:v>
                </c:pt>
                <c:pt idx="37766">
                  <c:v>-72.343000000000004</c:v>
                </c:pt>
                <c:pt idx="37767">
                  <c:v>-72.340999999999994</c:v>
                </c:pt>
                <c:pt idx="37768">
                  <c:v>-72.338999999999999</c:v>
                </c:pt>
                <c:pt idx="37769">
                  <c:v>-72.337000000000003</c:v>
                </c:pt>
                <c:pt idx="37770">
                  <c:v>-72.334999999999994</c:v>
                </c:pt>
                <c:pt idx="37771">
                  <c:v>-72.332999999999998</c:v>
                </c:pt>
                <c:pt idx="37772">
                  <c:v>-72.331000000000003</c:v>
                </c:pt>
                <c:pt idx="37773">
                  <c:v>-72.328999999999994</c:v>
                </c:pt>
                <c:pt idx="37774">
                  <c:v>-72.326999999999998</c:v>
                </c:pt>
                <c:pt idx="37775">
                  <c:v>-72.325000000000003</c:v>
                </c:pt>
                <c:pt idx="37776">
                  <c:v>-72.322999999999993</c:v>
                </c:pt>
                <c:pt idx="37777">
                  <c:v>-72.320999999999998</c:v>
                </c:pt>
                <c:pt idx="37778">
                  <c:v>-72.319000000000003</c:v>
                </c:pt>
                <c:pt idx="37779">
                  <c:v>-72.316999999999993</c:v>
                </c:pt>
                <c:pt idx="37780">
                  <c:v>-72.314999999999998</c:v>
                </c:pt>
                <c:pt idx="37781">
                  <c:v>-72.313000000000002</c:v>
                </c:pt>
                <c:pt idx="37782">
                  <c:v>-72.311000000000007</c:v>
                </c:pt>
                <c:pt idx="37783">
                  <c:v>-72.308999999999997</c:v>
                </c:pt>
                <c:pt idx="37784">
                  <c:v>-72.307000000000002</c:v>
                </c:pt>
                <c:pt idx="37785">
                  <c:v>-72.305000000000007</c:v>
                </c:pt>
                <c:pt idx="37786">
                  <c:v>-72.302999999999997</c:v>
                </c:pt>
                <c:pt idx="37787">
                  <c:v>-72.301000000000002</c:v>
                </c:pt>
                <c:pt idx="37788">
                  <c:v>-72.299000000000007</c:v>
                </c:pt>
                <c:pt idx="37789">
                  <c:v>-72.296999999999997</c:v>
                </c:pt>
                <c:pt idx="37790">
                  <c:v>-72.295000000000002</c:v>
                </c:pt>
                <c:pt idx="37791">
                  <c:v>-72.293000000000006</c:v>
                </c:pt>
                <c:pt idx="37792">
                  <c:v>-72.290999999999997</c:v>
                </c:pt>
                <c:pt idx="37793">
                  <c:v>-72.289000000000001</c:v>
                </c:pt>
                <c:pt idx="37794">
                  <c:v>-72.287000000000006</c:v>
                </c:pt>
                <c:pt idx="37795">
                  <c:v>-72.284999999999997</c:v>
                </c:pt>
                <c:pt idx="37796">
                  <c:v>-72.283000000000001</c:v>
                </c:pt>
                <c:pt idx="37797">
                  <c:v>-72.281000000000006</c:v>
                </c:pt>
                <c:pt idx="37798">
                  <c:v>-72.278999999999996</c:v>
                </c:pt>
                <c:pt idx="37799">
                  <c:v>-72.277000000000001</c:v>
                </c:pt>
                <c:pt idx="37800">
                  <c:v>-72.275000000000006</c:v>
                </c:pt>
                <c:pt idx="37801">
                  <c:v>-72.272999999999996</c:v>
                </c:pt>
                <c:pt idx="37802">
                  <c:v>-72.271000000000001</c:v>
                </c:pt>
                <c:pt idx="37803">
                  <c:v>-72.269000000000005</c:v>
                </c:pt>
                <c:pt idx="37804">
                  <c:v>-72.266999999999996</c:v>
                </c:pt>
                <c:pt idx="37805">
                  <c:v>-72.265000000000001</c:v>
                </c:pt>
                <c:pt idx="37806">
                  <c:v>-72.263000000000005</c:v>
                </c:pt>
                <c:pt idx="37807">
                  <c:v>-72.260999999999996</c:v>
                </c:pt>
                <c:pt idx="37808">
                  <c:v>-72.259</c:v>
                </c:pt>
                <c:pt idx="37809">
                  <c:v>-72.257000000000005</c:v>
                </c:pt>
                <c:pt idx="37810">
                  <c:v>-72.254999999999995</c:v>
                </c:pt>
                <c:pt idx="37811">
                  <c:v>-72.253</c:v>
                </c:pt>
                <c:pt idx="37812">
                  <c:v>-72.251000000000005</c:v>
                </c:pt>
                <c:pt idx="37813">
                  <c:v>-72.248999999999995</c:v>
                </c:pt>
                <c:pt idx="37814">
                  <c:v>-72.247</c:v>
                </c:pt>
                <c:pt idx="37815">
                  <c:v>-72.245000000000005</c:v>
                </c:pt>
                <c:pt idx="37816">
                  <c:v>-72.242999999999995</c:v>
                </c:pt>
                <c:pt idx="37817">
                  <c:v>-72.241</c:v>
                </c:pt>
                <c:pt idx="37818">
                  <c:v>-72.239000000000004</c:v>
                </c:pt>
                <c:pt idx="37819">
                  <c:v>-72.236999999999995</c:v>
                </c:pt>
                <c:pt idx="37820">
                  <c:v>-72.234999999999999</c:v>
                </c:pt>
                <c:pt idx="37821">
                  <c:v>-72.233000000000004</c:v>
                </c:pt>
                <c:pt idx="37822">
                  <c:v>-72.230999999999995</c:v>
                </c:pt>
                <c:pt idx="37823">
                  <c:v>-72.228999999999999</c:v>
                </c:pt>
                <c:pt idx="37824">
                  <c:v>-72.227000000000004</c:v>
                </c:pt>
                <c:pt idx="37825">
                  <c:v>-72.224999999999994</c:v>
                </c:pt>
                <c:pt idx="37826">
                  <c:v>-72.222999999999999</c:v>
                </c:pt>
                <c:pt idx="37827">
                  <c:v>-72.221000000000004</c:v>
                </c:pt>
                <c:pt idx="37828">
                  <c:v>-72.218999999999994</c:v>
                </c:pt>
                <c:pt idx="37829">
                  <c:v>-72.216999999999999</c:v>
                </c:pt>
                <c:pt idx="37830">
                  <c:v>-72.215000000000003</c:v>
                </c:pt>
                <c:pt idx="37831">
                  <c:v>-72.212999999999994</c:v>
                </c:pt>
                <c:pt idx="37832">
                  <c:v>-72.210999999999999</c:v>
                </c:pt>
                <c:pt idx="37833">
                  <c:v>-72.209000000000003</c:v>
                </c:pt>
                <c:pt idx="37834">
                  <c:v>-72.206999999999994</c:v>
                </c:pt>
                <c:pt idx="37835">
                  <c:v>-72.204999999999998</c:v>
                </c:pt>
                <c:pt idx="37836">
                  <c:v>-72.203000000000003</c:v>
                </c:pt>
                <c:pt idx="37837">
                  <c:v>-72.200999999999993</c:v>
                </c:pt>
                <c:pt idx="37838">
                  <c:v>-72.198999999999998</c:v>
                </c:pt>
                <c:pt idx="37839">
                  <c:v>-72.197000000000003</c:v>
                </c:pt>
                <c:pt idx="37840">
                  <c:v>-72.194999999999993</c:v>
                </c:pt>
                <c:pt idx="37841">
                  <c:v>-72.192999999999998</c:v>
                </c:pt>
                <c:pt idx="37842">
                  <c:v>-72.191000000000003</c:v>
                </c:pt>
                <c:pt idx="37843">
                  <c:v>-72.188999999999993</c:v>
                </c:pt>
                <c:pt idx="37844">
                  <c:v>-72.186999999999998</c:v>
                </c:pt>
                <c:pt idx="37845">
                  <c:v>-72.185000000000002</c:v>
                </c:pt>
                <c:pt idx="37846">
                  <c:v>-72.183000000000007</c:v>
                </c:pt>
                <c:pt idx="37847">
                  <c:v>-72.180999999999997</c:v>
                </c:pt>
                <c:pt idx="37848">
                  <c:v>-72.179000000000002</c:v>
                </c:pt>
                <c:pt idx="37849">
                  <c:v>-72.177000000000007</c:v>
                </c:pt>
                <c:pt idx="37850">
                  <c:v>-72.174999999999997</c:v>
                </c:pt>
                <c:pt idx="37851">
                  <c:v>-72.173000000000002</c:v>
                </c:pt>
                <c:pt idx="37852">
                  <c:v>-72.171000000000006</c:v>
                </c:pt>
                <c:pt idx="37853">
                  <c:v>-72.168999999999997</c:v>
                </c:pt>
                <c:pt idx="37854">
                  <c:v>-72.167000000000002</c:v>
                </c:pt>
                <c:pt idx="37855">
                  <c:v>-72.165000000000006</c:v>
                </c:pt>
                <c:pt idx="37856">
                  <c:v>-72.162999999999997</c:v>
                </c:pt>
                <c:pt idx="37857">
                  <c:v>-72.161000000000001</c:v>
                </c:pt>
                <c:pt idx="37858">
                  <c:v>-72.159000000000006</c:v>
                </c:pt>
                <c:pt idx="37859">
                  <c:v>-72.156999999999996</c:v>
                </c:pt>
                <c:pt idx="37860">
                  <c:v>-72.155000000000001</c:v>
                </c:pt>
                <c:pt idx="37861">
                  <c:v>-72.153000000000006</c:v>
                </c:pt>
                <c:pt idx="37862">
                  <c:v>-72.150999999999996</c:v>
                </c:pt>
                <c:pt idx="37863">
                  <c:v>-72.149000000000001</c:v>
                </c:pt>
                <c:pt idx="37864">
                  <c:v>-72.147000000000006</c:v>
                </c:pt>
                <c:pt idx="37865">
                  <c:v>-72.144999999999996</c:v>
                </c:pt>
                <c:pt idx="37866">
                  <c:v>-72.143000000000001</c:v>
                </c:pt>
                <c:pt idx="37867">
                  <c:v>-72.141000000000005</c:v>
                </c:pt>
                <c:pt idx="37868">
                  <c:v>-72.138999999999996</c:v>
                </c:pt>
                <c:pt idx="37869">
                  <c:v>-72.137</c:v>
                </c:pt>
                <c:pt idx="37870">
                  <c:v>-72.135000000000005</c:v>
                </c:pt>
                <c:pt idx="37871">
                  <c:v>-72.132999999999996</c:v>
                </c:pt>
                <c:pt idx="37872">
                  <c:v>-72.131</c:v>
                </c:pt>
                <c:pt idx="37873">
                  <c:v>-72.129000000000005</c:v>
                </c:pt>
                <c:pt idx="37874">
                  <c:v>-72.126999999999995</c:v>
                </c:pt>
                <c:pt idx="37875">
                  <c:v>-72.125</c:v>
                </c:pt>
                <c:pt idx="37876">
                  <c:v>-72.123000000000005</c:v>
                </c:pt>
                <c:pt idx="37877">
                  <c:v>-72.120999999999995</c:v>
                </c:pt>
                <c:pt idx="37878">
                  <c:v>-72.119</c:v>
                </c:pt>
                <c:pt idx="37879">
                  <c:v>-72.117000000000004</c:v>
                </c:pt>
                <c:pt idx="37880">
                  <c:v>-72.114999999999995</c:v>
                </c:pt>
                <c:pt idx="37881">
                  <c:v>-72.113</c:v>
                </c:pt>
                <c:pt idx="37882">
                  <c:v>-72.111000000000004</c:v>
                </c:pt>
                <c:pt idx="37883">
                  <c:v>-72.108999999999995</c:v>
                </c:pt>
                <c:pt idx="37884">
                  <c:v>-72.106999999999999</c:v>
                </c:pt>
                <c:pt idx="37885">
                  <c:v>-72.105000000000004</c:v>
                </c:pt>
                <c:pt idx="37886">
                  <c:v>-72.102999999999994</c:v>
                </c:pt>
                <c:pt idx="37887">
                  <c:v>-72.100999999999999</c:v>
                </c:pt>
                <c:pt idx="37888">
                  <c:v>-72.099000000000004</c:v>
                </c:pt>
                <c:pt idx="37889">
                  <c:v>-72.096999999999994</c:v>
                </c:pt>
                <c:pt idx="37890">
                  <c:v>-72.094999999999999</c:v>
                </c:pt>
                <c:pt idx="37891">
                  <c:v>-72.093000000000004</c:v>
                </c:pt>
                <c:pt idx="37892">
                  <c:v>-72.090999999999994</c:v>
                </c:pt>
                <c:pt idx="37893">
                  <c:v>-72.088999999999999</c:v>
                </c:pt>
                <c:pt idx="37894">
                  <c:v>-72.087000000000003</c:v>
                </c:pt>
                <c:pt idx="37895">
                  <c:v>-72.084999999999994</c:v>
                </c:pt>
                <c:pt idx="37896">
                  <c:v>-72.082999999999998</c:v>
                </c:pt>
                <c:pt idx="37897">
                  <c:v>-72.081000000000003</c:v>
                </c:pt>
                <c:pt idx="37898">
                  <c:v>-72.078999999999994</c:v>
                </c:pt>
                <c:pt idx="37899">
                  <c:v>-72.076999999999998</c:v>
                </c:pt>
                <c:pt idx="37900">
                  <c:v>-72.075000000000003</c:v>
                </c:pt>
                <c:pt idx="37901">
                  <c:v>-72.072999999999993</c:v>
                </c:pt>
                <c:pt idx="37902">
                  <c:v>-72.070999999999998</c:v>
                </c:pt>
                <c:pt idx="37903">
                  <c:v>-72.069000000000003</c:v>
                </c:pt>
                <c:pt idx="37904">
                  <c:v>-72.066999999999993</c:v>
                </c:pt>
                <c:pt idx="37905">
                  <c:v>-72.064999999999998</c:v>
                </c:pt>
                <c:pt idx="37906">
                  <c:v>-72.063000000000002</c:v>
                </c:pt>
                <c:pt idx="37907">
                  <c:v>-72.061000000000007</c:v>
                </c:pt>
                <c:pt idx="37908">
                  <c:v>-72.058999999999997</c:v>
                </c:pt>
                <c:pt idx="37909">
                  <c:v>-72.057000000000002</c:v>
                </c:pt>
                <c:pt idx="37910">
                  <c:v>-72.055000000000007</c:v>
                </c:pt>
                <c:pt idx="37911">
                  <c:v>-72.052999999999997</c:v>
                </c:pt>
                <c:pt idx="37912">
                  <c:v>-72.051000000000002</c:v>
                </c:pt>
                <c:pt idx="37913">
                  <c:v>-72.049000000000007</c:v>
                </c:pt>
                <c:pt idx="37914">
                  <c:v>-72.046999999999997</c:v>
                </c:pt>
                <c:pt idx="37915">
                  <c:v>-72.045000000000002</c:v>
                </c:pt>
                <c:pt idx="37916">
                  <c:v>-72.043000000000006</c:v>
                </c:pt>
                <c:pt idx="37917">
                  <c:v>-72.040999999999997</c:v>
                </c:pt>
                <c:pt idx="37918">
                  <c:v>-72.039000000000001</c:v>
                </c:pt>
                <c:pt idx="37919">
                  <c:v>-72.037000000000006</c:v>
                </c:pt>
                <c:pt idx="37920">
                  <c:v>-72.034999999999997</c:v>
                </c:pt>
                <c:pt idx="37921">
                  <c:v>-72.033000000000001</c:v>
                </c:pt>
                <c:pt idx="37922">
                  <c:v>-72.031000000000006</c:v>
                </c:pt>
                <c:pt idx="37923">
                  <c:v>-72.028999999999996</c:v>
                </c:pt>
                <c:pt idx="37924">
                  <c:v>-72.027000000000001</c:v>
                </c:pt>
                <c:pt idx="37925">
                  <c:v>-72.025000000000006</c:v>
                </c:pt>
                <c:pt idx="37926">
                  <c:v>-72.022999999999996</c:v>
                </c:pt>
                <c:pt idx="37927">
                  <c:v>-72.021000000000001</c:v>
                </c:pt>
                <c:pt idx="37928">
                  <c:v>-72.019000000000005</c:v>
                </c:pt>
                <c:pt idx="37929">
                  <c:v>-72.016999999999996</c:v>
                </c:pt>
                <c:pt idx="37930">
                  <c:v>-72.015000000000001</c:v>
                </c:pt>
                <c:pt idx="37931">
                  <c:v>-72.013000000000005</c:v>
                </c:pt>
                <c:pt idx="37932">
                  <c:v>-72.010999999999996</c:v>
                </c:pt>
                <c:pt idx="37933">
                  <c:v>-72.009</c:v>
                </c:pt>
                <c:pt idx="37934">
                  <c:v>-72.007000000000005</c:v>
                </c:pt>
                <c:pt idx="37935">
                  <c:v>-72.004999999999995</c:v>
                </c:pt>
                <c:pt idx="37936">
                  <c:v>-72.003</c:v>
                </c:pt>
                <c:pt idx="37937">
                  <c:v>-72.001000000000005</c:v>
                </c:pt>
                <c:pt idx="37938">
                  <c:v>-71.998999999999995</c:v>
                </c:pt>
                <c:pt idx="37939">
                  <c:v>-71.997</c:v>
                </c:pt>
                <c:pt idx="37940">
                  <c:v>-71.995000000000005</c:v>
                </c:pt>
                <c:pt idx="37941">
                  <c:v>-71.992999999999995</c:v>
                </c:pt>
                <c:pt idx="37942">
                  <c:v>-71.991</c:v>
                </c:pt>
                <c:pt idx="37943">
                  <c:v>-71.989000000000004</c:v>
                </c:pt>
                <c:pt idx="37944">
                  <c:v>-71.986999999999995</c:v>
                </c:pt>
                <c:pt idx="37945">
                  <c:v>-71.984999999999999</c:v>
                </c:pt>
                <c:pt idx="37946">
                  <c:v>-71.983000000000004</c:v>
                </c:pt>
                <c:pt idx="37947">
                  <c:v>-71.980999999999995</c:v>
                </c:pt>
                <c:pt idx="37948">
                  <c:v>-71.978999999999999</c:v>
                </c:pt>
                <c:pt idx="37949">
                  <c:v>-71.977000000000004</c:v>
                </c:pt>
                <c:pt idx="37950">
                  <c:v>-71.974999999999994</c:v>
                </c:pt>
                <c:pt idx="37951">
                  <c:v>-71.972999999999999</c:v>
                </c:pt>
                <c:pt idx="37952">
                  <c:v>-71.971000000000004</c:v>
                </c:pt>
                <c:pt idx="37953">
                  <c:v>-71.968999999999994</c:v>
                </c:pt>
                <c:pt idx="37954">
                  <c:v>-71.966999999999999</c:v>
                </c:pt>
                <c:pt idx="37955">
                  <c:v>-71.965000000000003</c:v>
                </c:pt>
                <c:pt idx="37956">
                  <c:v>-71.962999999999994</c:v>
                </c:pt>
                <c:pt idx="37957">
                  <c:v>-71.960999999999999</c:v>
                </c:pt>
                <c:pt idx="37958">
                  <c:v>-71.959000000000003</c:v>
                </c:pt>
                <c:pt idx="37959">
                  <c:v>-71.956999999999994</c:v>
                </c:pt>
                <c:pt idx="37960">
                  <c:v>-71.954999999999998</c:v>
                </c:pt>
                <c:pt idx="37961">
                  <c:v>-71.953000000000003</c:v>
                </c:pt>
                <c:pt idx="37962">
                  <c:v>-71.950999999999993</c:v>
                </c:pt>
                <c:pt idx="37963">
                  <c:v>-71.948999999999998</c:v>
                </c:pt>
                <c:pt idx="37964">
                  <c:v>-71.947000000000003</c:v>
                </c:pt>
                <c:pt idx="37965">
                  <c:v>-71.944999999999993</c:v>
                </c:pt>
                <c:pt idx="37966">
                  <c:v>-71.942999999999998</c:v>
                </c:pt>
                <c:pt idx="37967">
                  <c:v>-71.941000000000003</c:v>
                </c:pt>
                <c:pt idx="37968">
                  <c:v>-71.938999999999993</c:v>
                </c:pt>
                <c:pt idx="37969">
                  <c:v>-71.936999999999998</c:v>
                </c:pt>
                <c:pt idx="37970">
                  <c:v>-71.935000000000002</c:v>
                </c:pt>
                <c:pt idx="37971">
                  <c:v>-71.933000000000007</c:v>
                </c:pt>
                <c:pt idx="37972">
                  <c:v>-71.930999999999997</c:v>
                </c:pt>
                <c:pt idx="37973">
                  <c:v>-71.929000000000002</c:v>
                </c:pt>
                <c:pt idx="37974">
                  <c:v>-71.927000000000007</c:v>
                </c:pt>
                <c:pt idx="37975">
                  <c:v>-71.924999999999997</c:v>
                </c:pt>
                <c:pt idx="37976">
                  <c:v>-71.923000000000002</c:v>
                </c:pt>
                <c:pt idx="37977">
                  <c:v>-71.921000000000006</c:v>
                </c:pt>
                <c:pt idx="37978">
                  <c:v>-71.918999999999997</c:v>
                </c:pt>
                <c:pt idx="37979">
                  <c:v>-71.917000000000002</c:v>
                </c:pt>
                <c:pt idx="37980">
                  <c:v>-71.915000000000006</c:v>
                </c:pt>
                <c:pt idx="37981">
                  <c:v>-71.912999999999997</c:v>
                </c:pt>
                <c:pt idx="37982">
                  <c:v>-71.911000000000001</c:v>
                </c:pt>
                <c:pt idx="37983">
                  <c:v>-71.909000000000006</c:v>
                </c:pt>
                <c:pt idx="37984">
                  <c:v>-71.906999999999996</c:v>
                </c:pt>
                <c:pt idx="37985">
                  <c:v>-71.905000000000001</c:v>
                </c:pt>
                <c:pt idx="37986">
                  <c:v>-71.903000000000006</c:v>
                </c:pt>
                <c:pt idx="37987">
                  <c:v>-71.900999999999996</c:v>
                </c:pt>
                <c:pt idx="37988">
                  <c:v>-71.899000000000001</c:v>
                </c:pt>
                <c:pt idx="37989">
                  <c:v>-71.897000000000006</c:v>
                </c:pt>
                <c:pt idx="37990">
                  <c:v>-71.894999999999996</c:v>
                </c:pt>
                <c:pt idx="37991">
                  <c:v>-71.893000000000001</c:v>
                </c:pt>
                <c:pt idx="37992">
                  <c:v>-71.891000000000005</c:v>
                </c:pt>
                <c:pt idx="37993">
                  <c:v>-71.888999999999996</c:v>
                </c:pt>
                <c:pt idx="37994">
                  <c:v>-71.887</c:v>
                </c:pt>
                <c:pt idx="37995">
                  <c:v>-71.885000000000005</c:v>
                </c:pt>
                <c:pt idx="37996">
                  <c:v>-71.882999999999996</c:v>
                </c:pt>
                <c:pt idx="37997">
                  <c:v>-71.881</c:v>
                </c:pt>
                <c:pt idx="37998">
                  <c:v>-71.879000000000005</c:v>
                </c:pt>
                <c:pt idx="37999">
                  <c:v>-71.876999999999995</c:v>
                </c:pt>
                <c:pt idx="38000">
                  <c:v>-71.875</c:v>
                </c:pt>
                <c:pt idx="38001">
                  <c:v>-71.873000000000005</c:v>
                </c:pt>
                <c:pt idx="38002">
                  <c:v>-71.870999999999995</c:v>
                </c:pt>
                <c:pt idx="38003">
                  <c:v>-71.869</c:v>
                </c:pt>
                <c:pt idx="38004">
                  <c:v>-71.867000000000004</c:v>
                </c:pt>
                <c:pt idx="38005">
                  <c:v>-71.864999999999995</c:v>
                </c:pt>
                <c:pt idx="38006">
                  <c:v>-71.863</c:v>
                </c:pt>
                <c:pt idx="38007">
                  <c:v>-71.861000000000004</c:v>
                </c:pt>
                <c:pt idx="38008">
                  <c:v>-71.858999999999995</c:v>
                </c:pt>
                <c:pt idx="38009">
                  <c:v>-71.856999999999999</c:v>
                </c:pt>
                <c:pt idx="38010">
                  <c:v>-71.855000000000004</c:v>
                </c:pt>
                <c:pt idx="38011">
                  <c:v>-71.852999999999994</c:v>
                </c:pt>
                <c:pt idx="38012">
                  <c:v>-71.850999999999999</c:v>
                </c:pt>
                <c:pt idx="38013">
                  <c:v>-71.849000000000004</c:v>
                </c:pt>
                <c:pt idx="38014">
                  <c:v>-71.846999999999994</c:v>
                </c:pt>
                <c:pt idx="38015">
                  <c:v>-71.844999999999999</c:v>
                </c:pt>
                <c:pt idx="38016">
                  <c:v>-71.843000000000004</c:v>
                </c:pt>
                <c:pt idx="38017">
                  <c:v>-71.840999999999994</c:v>
                </c:pt>
                <c:pt idx="38018">
                  <c:v>-71.838999999999999</c:v>
                </c:pt>
                <c:pt idx="38019">
                  <c:v>-71.837000000000003</c:v>
                </c:pt>
                <c:pt idx="38020">
                  <c:v>-71.834999999999994</c:v>
                </c:pt>
                <c:pt idx="38021">
                  <c:v>-71.832999999999998</c:v>
                </c:pt>
                <c:pt idx="38022">
                  <c:v>-71.831000000000003</c:v>
                </c:pt>
                <c:pt idx="38023">
                  <c:v>-71.828999999999994</c:v>
                </c:pt>
                <c:pt idx="38024">
                  <c:v>-71.826999999999998</c:v>
                </c:pt>
                <c:pt idx="38025">
                  <c:v>-71.825000000000003</c:v>
                </c:pt>
                <c:pt idx="38026">
                  <c:v>-71.822999999999993</c:v>
                </c:pt>
                <c:pt idx="38027">
                  <c:v>-71.820999999999998</c:v>
                </c:pt>
                <c:pt idx="38028">
                  <c:v>-71.819000000000003</c:v>
                </c:pt>
                <c:pt idx="38029">
                  <c:v>-71.816999999999993</c:v>
                </c:pt>
                <c:pt idx="38030">
                  <c:v>-71.814999999999998</c:v>
                </c:pt>
                <c:pt idx="38031">
                  <c:v>-71.813000000000002</c:v>
                </c:pt>
                <c:pt idx="38032">
                  <c:v>-71.811000000000007</c:v>
                </c:pt>
                <c:pt idx="38033">
                  <c:v>-71.808999999999997</c:v>
                </c:pt>
                <c:pt idx="38034">
                  <c:v>-71.807000000000002</c:v>
                </c:pt>
                <c:pt idx="38035">
                  <c:v>-71.805000000000007</c:v>
                </c:pt>
                <c:pt idx="38036">
                  <c:v>-71.802999999999997</c:v>
                </c:pt>
                <c:pt idx="38037">
                  <c:v>-71.801000000000002</c:v>
                </c:pt>
                <c:pt idx="38038">
                  <c:v>-71.799000000000007</c:v>
                </c:pt>
                <c:pt idx="38039">
                  <c:v>-71.796999999999997</c:v>
                </c:pt>
                <c:pt idx="38040">
                  <c:v>-71.795000000000002</c:v>
                </c:pt>
                <c:pt idx="38041">
                  <c:v>-71.793000000000006</c:v>
                </c:pt>
                <c:pt idx="38042">
                  <c:v>-71.790999999999997</c:v>
                </c:pt>
                <c:pt idx="38043">
                  <c:v>-71.789000000000001</c:v>
                </c:pt>
                <c:pt idx="38044">
                  <c:v>-71.787000000000006</c:v>
                </c:pt>
                <c:pt idx="38045">
                  <c:v>-71.784999999999997</c:v>
                </c:pt>
                <c:pt idx="38046">
                  <c:v>-71.783000000000001</c:v>
                </c:pt>
                <c:pt idx="38047">
                  <c:v>-71.781000000000006</c:v>
                </c:pt>
                <c:pt idx="38048">
                  <c:v>-71.778999999999996</c:v>
                </c:pt>
                <c:pt idx="38049">
                  <c:v>-71.777000000000001</c:v>
                </c:pt>
                <c:pt idx="38050">
                  <c:v>-71.775000000000006</c:v>
                </c:pt>
                <c:pt idx="38051">
                  <c:v>-71.772999999999996</c:v>
                </c:pt>
                <c:pt idx="38052">
                  <c:v>-71.771000000000001</c:v>
                </c:pt>
                <c:pt idx="38053">
                  <c:v>-71.769000000000005</c:v>
                </c:pt>
                <c:pt idx="38054">
                  <c:v>-71.766999999999996</c:v>
                </c:pt>
                <c:pt idx="38055">
                  <c:v>-71.765000000000001</c:v>
                </c:pt>
                <c:pt idx="38056">
                  <c:v>-71.763000000000005</c:v>
                </c:pt>
                <c:pt idx="38057">
                  <c:v>-71.760999999999996</c:v>
                </c:pt>
                <c:pt idx="38058">
                  <c:v>-71.759</c:v>
                </c:pt>
                <c:pt idx="38059">
                  <c:v>-71.757000000000005</c:v>
                </c:pt>
                <c:pt idx="38060">
                  <c:v>-71.754999999999995</c:v>
                </c:pt>
                <c:pt idx="38061">
                  <c:v>-71.753</c:v>
                </c:pt>
                <c:pt idx="38062">
                  <c:v>-71.751000000000005</c:v>
                </c:pt>
                <c:pt idx="38063">
                  <c:v>-71.748999999999995</c:v>
                </c:pt>
                <c:pt idx="38064">
                  <c:v>-71.747</c:v>
                </c:pt>
                <c:pt idx="38065">
                  <c:v>-71.745000000000005</c:v>
                </c:pt>
                <c:pt idx="38066">
                  <c:v>-71.742999999999995</c:v>
                </c:pt>
                <c:pt idx="38067">
                  <c:v>-71.741</c:v>
                </c:pt>
                <c:pt idx="38068">
                  <c:v>-71.739000000000004</c:v>
                </c:pt>
                <c:pt idx="38069">
                  <c:v>-71.736999999999995</c:v>
                </c:pt>
                <c:pt idx="38070">
                  <c:v>-71.734999999999999</c:v>
                </c:pt>
                <c:pt idx="38071">
                  <c:v>-71.733000000000004</c:v>
                </c:pt>
                <c:pt idx="38072">
                  <c:v>-71.730999999999995</c:v>
                </c:pt>
                <c:pt idx="38073">
                  <c:v>-71.728999999999999</c:v>
                </c:pt>
                <c:pt idx="38074">
                  <c:v>-71.727000000000004</c:v>
                </c:pt>
                <c:pt idx="38075">
                  <c:v>-71.724999999999994</c:v>
                </c:pt>
                <c:pt idx="38076">
                  <c:v>-71.722999999999999</c:v>
                </c:pt>
                <c:pt idx="38077">
                  <c:v>-71.721000000000004</c:v>
                </c:pt>
                <c:pt idx="38078">
                  <c:v>-71.718999999999994</c:v>
                </c:pt>
                <c:pt idx="38079">
                  <c:v>-71.716999999999999</c:v>
                </c:pt>
                <c:pt idx="38080">
                  <c:v>-71.715000000000003</c:v>
                </c:pt>
                <c:pt idx="38081">
                  <c:v>-71.712999999999994</c:v>
                </c:pt>
                <c:pt idx="38082">
                  <c:v>-71.710999999999999</c:v>
                </c:pt>
                <c:pt idx="38083">
                  <c:v>-71.709000000000003</c:v>
                </c:pt>
                <c:pt idx="38084">
                  <c:v>-71.706999999999994</c:v>
                </c:pt>
                <c:pt idx="38085">
                  <c:v>-71.704999999999998</c:v>
                </c:pt>
                <c:pt idx="38086">
                  <c:v>-71.703000000000003</c:v>
                </c:pt>
                <c:pt idx="38087">
                  <c:v>-71.700999999999993</c:v>
                </c:pt>
                <c:pt idx="38088">
                  <c:v>-71.698999999999998</c:v>
                </c:pt>
                <c:pt idx="38089">
                  <c:v>-71.697000000000003</c:v>
                </c:pt>
                <c:pt idx="38090">
                  <c:v>-71.694999999999993</c:v>
                </c:pt>
                <c:pt idx="38091">
                  <c:v>-71.692999999999998</c:v>
                </c:pt>
                <c:pt idx="38092">
                  <c:v>-71.691000000000003</c:v>
                </c:pt>
                <c:pt idx="38093">
                  <c:v>-71.688999999999993</c:v>
                </c:pt>
                <c:pt idx="38094">
                  <c:v>-71.686999999999998</c:v>
                </c:pt>
                <c:pt idx="38095">
                  <c:v>-71.685000000000002</c:v>
                </c:pt>
                <c:pt idx="38096">
                  <c:v>-71.683000000000007</c:v>
                </c:pt>
                <c:pt idx="38097">
                  <c:v>-71.680999999999997</c:v>
                </c:pt>
                <c:pt idx="38098">
                  <c:v>-71.679000000000002</c:v>
                </c:pt>
                <c:pt idx="38099">
                  <c:v>-71.677000000000007</c:v>
                </c:pt>
                <c:pt idx="38100">
                  <c:v>-71.674999999999997</c:v>
                </c:pt>
                <c:pt idx="38101">
                  <c:v>-71.673000000000002</c:v>
                </c:pt>
                <c:pt idx="38102">
                  <c:v>-71.671000000000006</c:v>
                </c:pt>
                <c:pt idx="38103">
                  <c:v>-71.668999999999997</c:v>
                </c:pt>
                <c:pt idx="38104">
                  <c:v>-71.667000000000002</c:v>
                </c:pt>
                <c:pt idx="38105">
                  <c:v>-71.665000000000006</c:v>
                </c:pt>
                <c:pt idx="38106">
                  <c:v>-71.662999999999997</c:v>
                </c:pt>
                <c:pt idx="38107">
                  <c:v>-71.661000000000001</c:v>
                </c:pt>
                <c:pt idx="38108">
                  <c:v>-71.659000000000006</c:v>
                </c:pt>
                <c:pt idx="38109">
                  <c:v>-71.656999999999996</c:v>
                </c:pt>
                <c:pt idx="38110">
                  <c:v>-71.655000000000001</c:v>
                </c:pt>
                <c:pt idx="38111">
                  <c:v>-71.653000000000006</c:v>
                </c:pt>
                <c:pt idx="38112">
                  <c:v>-71.650999999999996</c:v>
                </c:pt>
                <c:pt idx="38113">
                  <c:v>-71.649000000000001</c:v>
                </c:pt>
                <c:pt idx="38114">
                  <c:v>-71.647000000000006</c:v>
                </c:pt>
                <c:pt idx="38115">
                  <c:v>-71.644999999999996</c:v>
                </c:pt>
                <c:pt idx="38116">
                  <c:v>-71.643000000000001</c:v>
                </c:pt>
                <c:pt idx="38117">
                  <c:v>-71.641000000000005</c:v>
                </c:pt>
                <c:pt idx="38118">
                  <c:v>-71.638999999999996</c:v>
                </c:pt>
                <c:pt idx="38119">
                  <c:v>-71.637</c:v>
                </c:pt>
                <c:pt idx="38120">
                  <c:v>-71.635000000000005</c:v>
                </c:pt>
                <c:pt idx="38121">
                  <c:v>-71.632999999999996</c:v>
                </c:pt>
                <c:pt idx="38122">
                  <c:v>-71.631</c:v>
                </c:pt>
                <c:pt idx="38123">
                  <c:v>-71.629000000000005</c:v>
                </c:pt>
                <c:pt idx="38124">
                  <c:v>-71.626999999999995</c:v>
                </c:pt>
                <c:pt idx="38125">
                  <c:v>-71.625</c:v>
                </c:pt>
                <c:pt idx="38126">
                  <c:v>-71.623000000000005</c:v>
                </c:pt>
                <c:pt idx="38127">
                  <c:v>-71.620999999999995</c:v>
                </c:pt>
                <c:pt idx="38128">
                  <c:v>-71.619</c:v>
                </c:pt>
                <c:pt idx="38129">
                  <c:v>-71.617000000000004</c:v>
                </c:pt>
                <c:pt idx="38130">
                  <c:v>-71.614999999999995</c:v>
                </c:pt>
                <c:pt idx="38131">
                  <c:v>-71.613</c:v>
                </c:pt>
                <c:pt idx="38132">
                  <c:v>-71.611000000000004</c:v>
                </c:pt>
                <c:pt idx="38133">
                  <c:v>-71.608999999999995</c:v>
                </c:pt>
                <c:pt idx="38134">
                  <c:v>-71.606999999999999</c:v>
                </c:pt>
                <c:pt idx="38135">
                  <c:v>-71.605000000000004</c:v>
                </c:pt>
                <c:pt idx="38136">
                  <c:v>-71.602999999999994</c:v>
                </c:pt>
                <c:pt idx="38137">
                  <c:v>-71.600999999999999</c:v>
                </c:pt>
                <c:pt idx="38138">
                  <c:v>-71.599000000000004</c:v>
                </c:pt>
                <c:pt idx="38139">
                  <c:v>-71.596999999999994</c:v>
                </c:pt>
                <c:pt idx="38140">
                  <c:v>-71.594999999999999</c:v>
                </c:pt>
                <c:pt idx="38141">
                  <c:v>-71.593000000000004</c:v>
                </c:pt>
                <c:pt idx="38142">
                  <c:v>-71.590999999999994</c:v>
                </c:pt>
                <c:pt idx="38143">
                  <c:v>-71.588999999999999</c:v>
                </c:pt>
                <c:pt idx="38144">
                  <c:v>-71.587000000000003</c:v>
                </c:pt>
                <c:pt idx="38145">
                  <c:v>-71.584999999999994</c:v>
                </c:pt>
                <c:pt idx="38146">
                  <c:v>-71.582999999999998</c:v>
                </c:pt>
                <c:pt idx="38147">
                  <c:v>-71.581000000000003</c:v>
                </c:pt>
                <c:pt idx="38148">
                  <c:v>-71.578999999999994</c:v>
                </c:pt>
                <c:pt idx="38149">
                  <c:v>-71.576999999999998</c:v>
                </c:pt>
                <c:pt idx="38150">
                  <c:v>-71.575000000000003</c:v>
                </c:pt>
                <c:pt idx="38151">
                  <c:v>-71.572999999999993</c:v>
                </c:pt>
                <c:pt idx="38152">
                  <c:v>-71.570999999999998</c:v>
                </c:pt>
                <c:pt idx="38153">
                  <c:v>-71.569000000000003</c:v>
                </c:pt>
                <c:pt idx="38154">
                  <c:v>-71.566999999999993</c:v>
                </c:pt>
                <c:pt idx="38155">
                  <c:v>-71.564999999999998</c:v>
                </c:pt>
                <c:pt idx="38156">
                  <c:v>-71.563000000000002</c:v>
                </c:pt>
                <c:pt idx="38157">
                  <c:v>-71.561000000000007</c:v>
                </c:pt>
                <c:pt idx="38158">
                  <c:v>-71.558999999999997</c:v>
                </c:pt>
                <c:pt idx="38159">
                  <c:v>-71.557000000000002</c:v>
                </c:pt>
                <c:pt idx="38160">
                  <c:v>-71.555000000000007</c:v>
                </c:pt>
                <c:pt idx="38161">
                  <c:v>-71.552999999999997</c:v>
                </c:pt>
                <c:pt idx="38162">
                  <c:v>-71.551000000000002</c:v>
                </c:pt>
                <c:pt idx="38163">
                  <c:v>-71.549000000000007</c:v>
                </c:pt>
                <c:pt idx="38164">
                  <c:v>-71.546999999999997</c:v>
                </c:pt>
                <c:pt idx="38165">
                  <c:v>-71.545000000000002</c:v>
                </c:pt>
                <c:pt idx="38166">
                  <c:v>-71.543000000000006</c:v>
                </c:pt>
                <c:pt idx="38167">
                  <c:v>-71.540999999999997</c:v>
                </c:pt>
                <c:pt idx="38168">
                  <c:v>-71.539000000000001</c:v>
                </c:pt>
                <c:pt idx="38169">
                  <c:v>-71.537000000000006</c:v>
                </c:pt>
                <c:pt idx="38170">
                  <c:v>-71.534999999999997</c:v>
                </c:pt>
                <c:pt idx="38171">
                  <c:v>-71.533000000000001</c:v>
                </c:pt>
                <c:pt idx="38172">
                  <c:v>-71.531000000000006</c:v>
                </c:pt>
                <c:pt idx="38173">
                  <c:v>-71.528999999999996</c:v>
                </c:pt>
                <c:pt idx="38174">
                  <c:v>-71.527000000000001</c:v>
                </c:pt>
                <c:pt idx="38175">
                  <c:v>-71.525000000000006</c:v>
                </c:pt>
                <c:pt idx="38176">
                  <c:v>-71.522999999999996</c:v>
                </c:pt>
                <c:pt idx="38177">
                  <c:v>-71.521000000000001</c:v>
                </c:pt>
                <c:pt idx="38178">
                  <c:v>-71.519000000000005</c:v>
                </c:pt>
                <c:pt idx="38179">
                  <c:v>-71.516999999999996</c:v>
                </c:pt>
                <c:pt idx="38180">
                  <c:v>-71.515000000000001</c:v>
                </c:pt>
                <c:pt idx="38181">
                  <c:v>-71.513000000000005</c:v>
                </c:pt>
                <c:pt idx="38182">
                  <c:v>-71.510999999999996</c:v>
                </c:pt>
                <c:pt idx="38183">
                  <c:v>-71.509</c:v>
                </c:pt>
                <c:pt idx="38184">
                  <c:v>-71.507000000000005</c:v>
                </c:pt>
                <c:pt idx="38185">
                  <c:v>-71.504999999999995</c:v>
                </c:pt>
                <c:pt idx="38186">
                  <c:v>-71.503</c:v>
                </c:pt>
                <c:pt idx="38187">
                  <c:v>-71.501000000000005</c:v>
                </c:pt>
                <c:pt idx="38188">
                  <c:v>-71.498999999999995</c:v>
                </c:pt>
                <c:pt idx="38189">
                  <c:v>-71.497</c:v>
                </c:pt>
                <c:pt idx="38190">
                  <c:v>-71.495000000000005</c:v>
                </c:pt>
                <c:pt idx="38191">
                  <c:v>-71.492999999999995</c:v>
                </c:pt>
                <c:pt idx="38192">
                  <c:v>-71.491</c:v>
                </c:pt>
                <c:pt idx="38193">
                  <c:v>-71.489000000000004</c:v>
                </c:pt>
                <c:pt idx="38194">
                  <c:v>-71.486999999999995</c:v>
                </c:pt>
                <c:pt idx="38195">
                  <c:v>-71.484999999999999</c:v>
                </c:pt>
                <c:pt idx="38196">
                  <c:v>-71.483000000000004</c:v>
                </c:pt>
                <c:pt idx="38197">
                  <c:v>-71.480999999999995</c:v>
                </c:pt>
                <c:pt idx="38198">
                  <c:v>-71.478999999999999</c:v>
                </c:pt>
                <c:pt idx="38199">
                  <c:v>-71.477000000000004</c:v>
                </c:pt>
                <c:pt idx="38200">
                  <c:v>-71.474999999999994</c:v>
                </c:pt>
                <c:pt idx="38201">
                  <c:v>-71.472999999999999</c:v>
                </c:pt>
                <c:pt idx="38202">
                  <c:v>-71.471000000000004</c:v>
                </c:pt>
                <c:pt idx="38203">
                  <c:v>-71.468999999999994</c:v>
                </c:pt>
                <c:pt idx="38204">
                  <c:v>-71.466999999999999</c:v>
                </c:pt>
                <c:pt idx="38205">
                  <c:v>-71.465000000000003</c:v>
                </c:pt>
                <c:pt idx="38206">
                  <c:v>-71.462999999999994</c:v>
                </c:pt>
                <c:pt idx="38207">
                  <c:v>-71.460999999999999</c:v>
                </c:pt>
                <c:pt idx="38208">
                  <c:v>-71.459000000000003</c:v>
                </c:pt>
                <c:pt idx="38209">
                  <c:v>-71.456999999999994</c:v>
                </c:pt>
                <c:pt idx="38210">
                  <c:v>-71.454999999999998</c:v>
                </c:pt>
                <c:pt idx="38211">
                  <c:v>-71.453000000000003</c:v>
                </c:pt>
                <c:pt idx="38212">
                  <c:v>-71.450999999999993</c:v>
                </c:pt>
                <c:pt idx="38213">
                  <c:v>-71.448999999999998</c:v>
                </c:pt>
                <c:pt idx="38214">
                  <c:v>-71.447000000000003</c:v>
                </c:pt>
                <c:pt idx="38215">
                  <c:v>-71.444999999999993</c:v>
                </c:pt>
                <c:pt idx="38216">
                  <c:v>-71.442999999999998</c:v>
                </c:pt>
                <c:pt idx="38217">
                  <c:v>-71.441000000000003</c:v>
                </c:pt>
                <c:pt idx="38218">
                  <c:v>-71.438999999999993</c:v>
                </c:pt>
                <c:pt idx="38219">
                  <c:v>-71.436999999999998</c:v>
                </c:pt>
                <c:pt idx="38220">
                  <c:v>-71.435000000000002</c:v>
                </c:pt>
                <c:pt idx="38221">
                  <c:v>-71.433000000000007</c:v>
                </c:pt>
                <c:pt idx="38222">
                  <c:v>-71.430999999999997</c:v>
                </c:pt>
                <c:pt idx="38223">
                  <c:v>-71.429000000000002</c:v>
                </c:pt>
                <c:pt idx="38224">
                  <c:v>-71.427000000000007</c:v>
                </c:pt>
                <c:pt idx="38225">
                  <c:v>-71.424999999999997</c:v>
                </c:pt>
                <c:pt idx="38226">
                  <c:v>-71.423000000000002</c:v>
                </c:pt>
                <c:pt idx="38227">
                  <c:v>-71.421000000000006</c:v>
                </c:pt>
                <c:pt idx="38228">
                  <c:v>-71.418999999999997</c:v>
                </c:pt>
                <c:pt idx="38229">
                  <c:v>-71.417000000000002</c:v>
                </c:pt>
                <c:pt idx="38230">
                  <c:v>-71.415000000000006</c:v>
                </c:pt>
                <c:pt idx="38231">
                  <c:v>-71.412999999999997</c:v>
                </c:pt>
                <c:pt idx="38232">
                  <c:v>-71.411000000000001</c:v>
                </c:pt>
                <c:pt idx="38233">
                  <c:v>-71.409000000000006</c:v>
                </c:pt>
                <c:pt idx="38234">
                  <c:v>-71.406999999999996</c:v>
                </c:pt>
                <c:pt idx="38235">
                  <c:v>-71.405000000000001</c:v>
                </c:pt>
                <c:pt idx="38236">
                  <c:v>-71.403000000000006</c:v>
                </c:pt>
                <c:pt idx="38237">
                  <c:v>-71.400999999999996</c:v>
                </c:pt>
                <c:pt idx="38238">
                  <c:v>-71.399000000000001</c:v>
                </c:pt>
                <c:pt idx="38239">
                  <c:v>-71.397000000000006</c:v>
                </c:pt>
                <c:pt idx="38240">
                  <c:v>-71.394999999999996</c:v>
                </c:pt>
                <c:pt idx="38241">
                  <c:v>-71.393000000000001</c:v>
                </c:pt>
                <c:pt idx="38242">
                  <c:v>-71.391000000000005</c:v>
                </c:pt>
                <c:pt idx="38243">
                  <c:v>-71.388999999999996</c:v>
                </c:pt>
                <c:pt idx="38244">
                  <c:v>-71.387</c:v>
                </c:pt>
                <c:pt idx="38245">
                  <c:v>-71.385000000000005</c:v>
                </c:pt>
                <c:pt idx="38246">
                  <c:v>-71.382999999999996</c:v>
                </c:pt>
                <c:pt idx="38247">
                  <c:v>-71.381</c:v>
                </c:pt>
                <c:pt idx="38248">
                  <c:v>-71.379000000000005</c:v>
                </c:pt>
                <c:pt idx="38249">
                  <c:v>-71.376999999999995</c:v>
                </c:pt>
                <c:pt idx="38250">
                  <c:v>-71.375</c:v>
                </c:pt>
                <c:pt idx="38251">
                  <c:v>-71.373000000000005</c:v>
                </c:pt>
                <c:pt idx="38252">
                  <c:v>-71.370999999999995</c:v>
                </c:pt>
                <c:pt idx="38253">
                  <c:v>-71.369</c:v>
                </c:pt>
                <c:pt idx="38254">
                  <c:v>-71.367000000000004</c:v>
                </c:pt>
                <c:pt idx="38255">
                  <c:v>-71.364999999999995</c:v>
                </c:pt>
                <c:pt idx="38256">
                  <c:v>-71.363</c:v>
                </c:pt>
                <c:pt idx="38257">
                  <c:v>-71.361000000000004</c:v>
                </c:pt>
                <c:pt idx="38258">
                  <c:v>-71.358999999999995</c:v>
                </c:pt>
                <c:pt idx="38259">
                  <c:v>-71.356999999999999</c:v>
                </c:pt>
                <c:pt idx="38260">
                  <c:v>-71.355000000000004</c:v>
                </c:pt>
                <c:pt idx="38261">
                  <c:v>-71.352999999999994</c:v>
                </c:pt>
                <c:pt idx="38262">
                  <c:v>-71.350999999999999</c:v>
                </c:pt>
                <c:pt idx="38263">
                  <c:v>-71.349000000000004</c:v>
                </c:pt>
                <c:pt idx="38264">
                  <c:v>-71.346999999999994</c:v>
                </c:pt>
                <c:pt idx="38265">
                  <c:v>-71.344999999999999</c:v>
                </c:pt>
                <c:pt idx="38266">
                  <c:v>-71.343000000000004</c:v>
                </c:pt>
                <c:pt idx="38267">
                  <c:v>-71.340999999999994</c:v>
                </c:pt>
                <c:pt idx="38268">
                  <c:v>-71.338999999999999</c:v>
                </c:pt>
                <c:pt idx="38269">
                  <c:v>-71.337000000000003</c:v>
                </c:pt>
                <c:pt idx="38270">
                  <c:v>-71.334999999999994</c:v>
                </c:pt>
                <c:pt idx="38271">
                  <c:v>-71.332999999999998</c:v>
                </c:pt>
                <c:pt idx="38272">
                  <c:v>-71.331000000000003</c:v>
                </c:pt>
                <c:pt idx="38273">
                  <c:v>-71.328999999999994</c:v>
                </c:pt>
                <c:pt idx="38274">
                  <c:v>-71.326999999999998</c:v>
                </c:pt>
                <c:pt idx="38275">
                  <c:v>-71.325000000000003</c:v>
                </c:pt>
                <c:pt idx="38276">
                  <c:v>-71.322999999999993</c:v>
                </c:pt>
                <c:pt idx="38277">
                  <c:v>-71.320999999999998</c:v>
                </c:pt>
                <c:pt idx="38278">
                  <c:v>-71.319000000000003</c:v>
                </c:pt>
                <c:pt idx="38279">
                  <c:v>-71.316999999999993</c:v>
                </c:pt>
                <c:pt idx="38280">
                  <c:v>-71.314999999999998</c:v>
                </c:pt>
                <c:pt idx="38281">
                  <c:v>-71.313000000000002</c:v>
                </c:pt>
                <c:pt idx="38282">
                  <c:v>-71.311000000000007</c:v>
                </c:pt>
                <c:pt idx="38283">
                  <c:v>-71.308999999999997</c:v>
                </c:pt>
                <c:pt idx="38284">
                  <c:v>-71.307000000000002</c:v>
                </c:pt>
                <c:pt idx="38285">
                  <c:v>-71.305000000000007</c:v>
                </c:pt>
                <c:pt idx="38286">
                  <c:v>-71.302999999999997</c:v>
                </c:pt>
                <c:pt idx="38287">
                  <c:v>-71.301000000000002</c:v>
                </c:pt>
                <c:pt idx="38288">
                  <c:v>-71.299000000000007</c:v>
                </c:pt>
                <c:pt idx="38289">
                  <c:v>-71.296999999999997</c:v>
                </c:pt>
                <c:pt idx="38290">
                  <c:v>-71.295000000000002</c:v>
                </c:pt>
                <c:pt idx="38291">
                  <c:v>-71.293000000000006</c:v>
                </c:pt>
                <c:pt idx="38292">
                  <c:v>-71.290999999999997</c:v>
                </c:pt>
                <c:pt idx="38293">
                  <c:v>-71.289000000000001</c:v>
                </c:pt>
                <c:pt idx="38294">
                  <c:v>-71.287000000000006</c:v>
                </c:pt>
                <c:pt idx="38295">
                  <c:v>-71.284999999999997</c:v>
                </c:pt>
                <c:pt idx="38296">
                  <c:v>-71.283000000000001</c:v>
                </c:pt>
                <c:pt idx="38297">
                  <c:v>-71.281000000000006</c:v>
                </c:pt>
                <c:pt idx="38298">
                  <c:v>-71.278999999999996</c:v>
                </c:pt>
                <c:pt idx="38299">
                  <c:v>-71.277000000000001</c:v>
                </c:pt>
                <c:pt idx="38300">
                  <c:v>-71.275000000000006</c:v>
                </c:pt>
                <c:pt idx="38301">
                  <c:v>-71.272999999999996</c:v>
                </c:pt>
                <c:pt idx="38302">
                  <c:v>-71.271000000000001</c:v>
                </c:pt>
                <c:pt idx="38303">
                  <c:v>-71.269000000000005</c:v>
                </c:pt>
                <c:pt idx="38304">
                  <c:v>-71.266999999999996</c:v>
                </c:pt>
                <c:pt idx="38305">
                  <c:v>-71.265000000000001</c:v>
                </c:pt>
                <c:pt idx="38306">
                  <c:v>-71.263000000000005</c:v>
                </c:pt>
                <c:pt idx="38307">
                  <c:v>-71.260999999999996</c:v>
                </c:pt>
                <c:pt idx="38308">
                  <c:v>-71.259</c:v>
                </c:pt>
                <c:pt idx="38309">
                  <c:v>-71.257000000000005</c:v>
                </c:pt>
                <c:pt idx="38310">
                  <c:v>-71.254999999999995</c:v>
                </c:pt>
                <c:pt idx="38311">
                  <c:v>-71.253</c:v>
                </c:pt>
                <c:pt idx="38312">
                  <c:v>-71.251000000000005</c:v>
                </c:pt>
                <c:pt idx="38313">
                  <c:v>-71.248999999999995</c:v>
                </c:pt>
                <c:pt idx="38314">
                  <c:v>-71.247</c:v>
                </c:pt>
                <c:pt idx="38315">
                  <c:v>-71.245000000000005</c:v>
                </c:pt>
                <c:pt idx="38316">
                  <c:v>-71.242999999999995</c:v>
                </c:pt>
                <c:pt idx="38317">
                  <c:v>-71.241</c:v>
                </c:pt>
                <c:pt idx="38318">
                  <c:v>-71.239000000000004</c:v>
                </c:pt>
                <c:pt idx="38319">
                  <c:v>-71.236999999999995</c:v>
                </c:pt>
                <c:pt idx="38320">
                  <c:v>-71.234999999999999</c:v>
                </c:pt>
                <c:pt idx="38321">
                  <c:v>-71.233000000000004</c:v>
                </c:pt>
                <c:pt idx="38322">
                  <c:v>-71.230999999999995</c:v>
                </c:pt>
                <c:pt idx="38323">
                  <c:v>-71.228999999999999</c:v>
                </c:pt>
                <c:pt idx="38324">
                  <c:v>-71.227000000000004</c:v>
                </c:pt>
                <c:pt idx="38325">
                  <c:v>-71.224999999999994</c:v>
                </c:pt>
                <c:pt idx="38326">
                  <c:v>-71.222999999999999</c:v>
                </c:pt>
                <c:pt idx="38327">
                  <c:v>-71.221000000000004</c:v>
                </c:pt>
                <c:pt idx="38328">
                  <c:v>-71.218999999999994</c:v>
                </c:pt>
                <c:pt idx="38329">
                  <c:v>-71.216999999999999</c:v>
                </c:pt>
                <c:pt idx="38330">
                  <c:v>-71.215000000000003</c:v>
                </c:pt>
                <c:pt idx="38331">
                  <c:v>-71.212999999999994</c:v>
                </c:pt>
                <c:pt idx="38332">
                  <c:v>-71.210999999999999</c:v>
                </c:pt>
                <c:pt idx="38333">
                  <c:v>-71.209000000000003</c:v>
                </c:pt>
                <c:pt idx="38334">
                  <c:v>-71.206999999999994</c:v>
                </c:pt>
                <c:pt idx="38335">
                  <c:v>-71.204999999999998</c:v>
                </c:pt>
                <c:pt idx="38336">
                  <c:v>-71.203000000000003</c:v>
                </c:pt>
                <c:pt idx="38337">
                  <c:v>-71.200999999999993</c:v>
                </c:pt>
                <c:pt idx="38338">
                  <c:v>-71.198999999999998</c:v>
                </c:pt>
                <c:pt idx="38339">
                  <c:v>-71.197000000000003</c:v>
                </c:pt>
                <c:pt idx="38340">
                  <c:v>-71.194999999999993</c:v>
                </c:pt>
                <c:pt idx="38341">
                  <c:v>-71.192999999999998</c:v>
                </c:pt>
                <c:pt idx="38342">
                  <c:v>-71.191000000000003</c:v>
                </c:pt>
                <c:pt idx="38343">
                  <c:v>-71.188999999999993</c:v>
                </c:pt>
                <c:pt idx="38344">
                  <c:v>-71.186999999999998</c:v>
                </c:pt>
                <c:pt idx="38345">
                  <c:v>-71.185000000000002</c:v>
                </c:pt>
                <c:pt idx="38346">
                  <c:v>-71.183000000000007</c:v>
                </c:pt>
                <c:pt idx="38347">
                  <c:v>-71.180999999999997</c:v>
                </c:pt>
                <c:pt idx="38348">
                  <c:v>-71.179000000000002</c:v>
                </c:pt>
                <c:pt idx="38349">
                  <c:v>-71.177000000000007</c:v>
                </c:pt>
                <c:pt idx="38350">
                  <c:v>-71.174999999999997</c:v>
                </c:pt>
                <c:pt idx="38351">
                  <c:v>-71.173000000000002</c:v>
                </c:pt>
                <c:pt idx="38352">
                  <c:v>-71.171000000000006</c:v>
                </c:pt>
                <c:pt idx="38353">
                  <c:v>-71.168999999999997</c:v>
                </c:pt>
                <c:pt idx="38354">
                  <c:v>-71.167000000000002</c:v>
                </c:pt>
                <c:pt idx="38355">
                  <c:v>-71.165000000000006</c:v>
                </c:pt>
                <c:pt idx="38356">
                  <c:v>-71.162999999999997</c:v>
                </c:pt>
                <c:pt idx="38357">
                  <c:v>-71.161000000000001</c:v>
                </c:pt>
                <c:pt idx="38358">
                  <c:v>-71.159000000000006</c:v>
                </c:pt>
                <c:pt idx="38359">
                  <c:v>-71.156999999999996</c:v>
                </c:pt>
                <c:pt idx="38360">
                  <c:v>-71.155000000000001</c:v>
                </c:pt>
                <c:pt idx="38361">
                  <c:v>-71.153000000000006</c:v>
                </c:pt>
                <c:pt idx="38362">
                  <c:v>-71.150999999999996</c:v>
                </c:pt>
                <c:pt idx="38363">
                  <c:v>-71.149000000000001</c:v>
                </c:pt>
                <c:pt idx="38364">
                  <c:v>-71.147000000000006</c:v>
                </c:pt>
                <c:pt idx="38365">
                  <c:v>-71.144999999999996</c:v>
                </c:pt>
                <c:pt idx="38366">
                  <c:v>-71.143000000000001</c:v>
                </c:pt>
                <c:pt idx="38367">
                  <c:v>-71.141000000000005</c:v>
                </c:pt>
                <c:pt idx="38368">
                  <c:v>-71.138999999999996</c:v>
                </c:pt>
                <c:pt idx="38369">
                  <c:v>-71.137</c:v>
                </c:pt>
                <c:pt idx="38370">
                  <c:v>-71.135000000000005</c:v>
                </c:pt>
                <c:pt idx="38371">
                  <c:v>-71.132999999999996</c:v>
                </c:pt>
                <c:pt idx="38372">
                  <c:v>-71.131</c:v>
                </c:pt>
                <c:pt idx="38373">
                  <c:v>-71.129000000000005</c:v>
                </c:pt>
                <c:pt idx="38374">
                  <c:v>-71.126999999999995</c:v>
                </c:pt>
                <c:pt idx="38375">
                  <c:v>-71.125</c:v>
                </c:pt>
                <c:pt idx="38376">
                  <c:v>-71.123000000000005</c:v>
                </c:pt>
                <c:pt idx="38377">
                  <c:v>-71.120999999999995</c:v>
                </c:pt>
                <c:pt idx="38378">
                  <c:v>-71.119</c:v>
                </c:pt>
                <c:pt idx="38379">
                  <c:v>-71.117000000000004</c:v>
                </c:pt>
                <c:pt idx="38380">
                  <c:v>-71.114999999999995</c:v>
                </c:pt>
                <c:pt idx="38381">
                  <c:v>-71.113</c:v>
                </c:pt>
                <c:pt idx="38382">
                  <c:v>-71.111000000000004</c:v>
                </c:pt>
                <c:pt idx="38383">
                  <c:v>-71.108999999999995</c:v>
                </c:pt>
                <c:pt idx="38384">
                  <c:v>-71.106999999999999</c:v>
                </c:pt>
                <c:pt idx="38385">
                  <c:v>-71.105000000000004</c:v>
                </c:pt>
                <c:pt idx="38386">
                  <c:v>-71.102999999999994</c:v>
                </c:pt>
                <c:pt idx="38387">
                  <c:v>-71.100999999999999</c:v>
                </c:pt>
                <c:pt idx="38388">
                  <c:v>-71.099000000000004</c:v>
                </c:pt>
                <c:pt idx="38389">
                  <c:v>-71.096999999999994</c:v>
                </c:pt>
                <c:pt idx="38390">
                  <c:v>-71.094999999999999</c:v>
                </c:pt>
                <c:pt idx="38391">
                  <c:v>-71.093000000000004</c:v>
                </c:pt>
                <c:pt idx="38392">
                  <c:v>-71.090999999999994</c:v>
                </c:pt>
                <c:pt idx="38393">
                  <c:v>-71.088999999999999</c:v>
                </c:pt>
                <c:pt idx="38394">
                  <c:v>-71.087000000000003</c:v>
                </c:pt>
                <c:pt idx="38395">
                  <c:v>-71.084999999999994</c:v>
                </c:pt>
                <c:pt idx="38396">
                  <c:v>-71.082999999999998</c:v>
                </c:pt>
                <c:pt idx="38397">
                  <c:v>-71.081000000000003</c:v>
                </c:pt>
                <c:pt idx="38398">
                  <c:v>-71.078999999999994</c:v>
                </c:pt>
                <c:pt idx="38399">
                  <c:v>-71.076999999999998</c:v>
                </c:pt>
                <c:pt idx="38400">
                  <c:v>-71.075000000000003</c:v>
                </c:pt>
                <c:pt idx="38401">
                  <c:v>-71.072999999999993</c:v>
                </c:pt>
                <c:pt idx="38402">
                  <c:v>-71.070999999999998</c:v>
                </c:pt>
                <c:pt idx="38403">
                  <c:v>-71.069000000000003</c:v>
                </c:pt>
                <c:pt idx="38404">
                  <c:v>-71.066999999999993</c:v>
                </c:pt>
                <c:pt idx="38405">
                  <c:v>-71.064999999999998</c:v>
                </c:pt>
                <c:pt idx="38406">
                  <c:v>-71.063000000000002</c:v>
                </c:pt>
                <c:pt idx="38407">
                  <c:v>-71.061000000000007</c:v>
                </c:pt>
                <c:pt idx="38408">
                  <c:v>-71.058999999999997</c:v>
                </c:pt>
                <c:pt idx="38409">
                  <c:v>-71.057000000000002</c:v>
                </c:pt>
                <c:pt idx="38410">
                  <c:v>-71.055000000000007</c:v>
                </c:pt>
                <c:pt idx="38411">
                  <c:v>-71.052999999999997</c:v>
                </c:pt>
                <c:pt idx="38412">
                  <c:v>-71.051000000000002</c:v>
                </c:pt>
                <c:pt idx="38413">
                  <c:v>-71.049000000000007</c:v>
                </c:pt>
                <c:pt idx="38414">
                  <c:v>-71.046999999999997</c:v>
                </c:pt>
                <c:pt idx="38415">
                  <c:v>-71.045000000000002</c:v>
                </c:pt>
                <c:pt idx="38416">
                  <c:v>-71.043000000000006</c:v>
                </c:pt>
                <c:pt idx="38417">
                  <c:v>-71.040999999999997</c:v>
                </c:pt>
                <c:pt idx="38418">
                  <c:v>-71.039000000000001</c:v>
                </c:pt>
                <c:pt idx="38419">
                  <c:v>-71.037000000000006</c:v>
                </c:pt>
                <c:pt idx="38420">
                  <c:v>-71.034999999999997</c:v>
                </c:pt>
                <c:pt idx="38421">
                  <c:v>-71.033000000000001</c:v>
                </c:pt>
                <c:pt idx="38422">
                  <c:v>-71.031000000000006</c:v>
                </c:pt>
                <c:pt idx="38423">
                  <c:v>-71.028999999999996</c:v>
                </c:pt>
                <c:pt idx="38424">
                  <c:v>-71.027000000000001</c:v>
                </c:pt>
                <c:pt idx="38425">
                  <c:v>-71.025000000000006</c:v>
                </c:pt>
                <c:pt idx="38426">
                  <c:v>-71.022999999999996</c:v>
                </c:pt>
                <c:pt idx="38427">
                  <c:v>-71.021000000000001</c:v>
                </c:pt>
                <c:pt idx="38428">
                  <c:v>-71.019000000000005</c:v>
                </c:pt>
                <c:pt idx="38429">
                  <c:v>-71.016999999999996</c:v>
                </c:pt>
                <c:pt idx="38430">
                  <c:v>-71.015000000000001</c:v>
                </c:pt>
                <c:pt idx="38431">
                  <c:v>-71.013000000000005</c:v>
                </c:pt>
                <c:pt idx="38432">
                  <c:v>-71.010999999999996</c:v>
                </c:pt>
                <c:pt idx="38433">
                  <c:v>-71.009</c:v>
                </c:pt>
                <c:pt idx="38434">
                  <c:v>-71.007000000000005</c:v>
                </c:pt>
                <c:pt idx="38435">
                  <c:v>-71.004999999999995</c:v>
                </c:pt>
                <c:pt idx="38436">
                  <c:v>-71.003</c:v>
                </c:pt>
                <c:pt idx="38437">
                  <c:v>-71.001000000000005</c:v>
                </c:pt>
                <c:pt idx="38438">
                  <c:v>-70.998999999999995</c:v>
                </c:pt>
                <c:pt idx="38439">
                  <c:v>-70.997</c:v>
                </c:pt>
                <c:pt idx="38440">
                  <c:v>-70.995000000000005</c:v>
                </c:pt>
                <c:pt idx="38441">
                  <c:v>-70.992999999999995</c:v>
                </c:pt>
                <c:pt idx="38442">
                  <c:v>-70.991</c:v>
                </c:pt>
                <c:pt idx="38443">
                  <c:v>-70.989000000000004</c:v>
                </c:pt>
                <c:pt idx="38444">
                  <c:v>-70.986999999999995</c:v>
                </c:pt>
                <c:pt idx="38445">
                  <c:v>-70.984999999999999</c:v>
                </c:pt>
                <c:pt idx="38446">
                  <c:v>-70.983000000000004</c:v>
                </c:pt>
                <c:pt idx="38447">
                  <c:v>-70.980999999999995</c:v>
                </c:pt>
                <c:pt idx="38448">
                  <c:v>-70.978999999999999</c:v>
                </c:pt>
                <c:pt idx="38449">
                  <c:v>-70.977000000000004</c:v>
                </c:pt>
                <c:pt idx="38450">
                  <c:v>-70.974999999999994</c:v>
                </c:pt>
                <c:pt idx="38451">
                  <c:v>-70.972999999999999</c:v>
                </c:pt>
                <c:pt idx="38452">
                  <c:v>-70.971000000000004</c:v>
                </c:pt>
                <c:pt idx="38453">
                  <c:v>-70.968999999999994</c:v>
                </c:pt>
                <c:pt idx="38454">
                  <c:v>-70.966999999999999</c:v>
                </c:pt>
                <c:pt idx="38455">
                  <c:v>-70.965000000000003</c:v>
                </c:pt>
                <c:pt idx="38456">
                  <c:v>-70.962999999999994</c:v>
                </c:pt>
                <c:pt idx="38457">
                  <c:v>-70.960999999999999</c:v>
                </c:pt>
                <c:pt idx="38458">
                  <c:v>-70.959000000000003</c:v>
                </c:pt>
                <c:pt idx="38459">
                  <c:v>-70.956999999999994</c:v>
                </c:pt>
                <c:pt idx="38460">
                  <c:v>-70.954999999999998</c:v>
                </c:pt>
                <c:pt idx="38461">
                  <c:v>-70.953000000000003</c:v>
                </c:pt>
                <c:pt idx="38462">
                  <c:v>-70.950999999999993</c:v>
                </c:pt>
                <c:pt idx="38463">
                  <c:v>-70.948999999999998</c:v>
                </c:pt>
                <c:pt idx="38464">
                  <c:v>-70.947000000000003</c:v>
                </c:pt>
                <c:pt idx="38465">
                  <c:v>-70.944999999999993</c:v>
                </c:pt>
                <c:pt idx="38466">
                  <c:v>-70.942999999999998</c:v>
                </c:pt>
                <c:pt idx="38467">
                  <c:v>-70.941000000000003</c:v>
                </c:pt>
                <c:pt idx="38468">
                  <c:v>-70.938999999999993</c:v>
                </c:pt>
                <c:pt idx="38469">
                  <c:v>-70.936999999999998</c:v>
                </c:pt>
                <c:pt idx="38470">
                  <c:v>-70.935000000000002</c:v>
                </c:pt>
                <c:pt idx="38471">
                  <c:v>-70.933000000000007</c:v>
                </c:pt>
                <c:pt idx="38472">
                  <c:v>-70.930999999999997</c:v>
                </c:pt>
                <c:pt idx="38473">
                  <c:v>-70.929000000000002</c:v>
                </c:pt>
                <c:pt idx="38474">
                  <c:v>-70.927000000000007</c:v>
                </c:pt>
                <c:pt idx="38475">
                  <c:v>-70.924999999999997</c:v>
                </c:pt>
                <c:pt idx="38476">
                  <c:v>-70.923000000000002</c:v>
                </c:pt>
                <c:pt idx="38477">
                  <c:v>-70.921000000000006</c:v>
                </c:pt>
                <c:pt idx="38478">
                  <c:v>-70.918999999999997</c:v>
                </c:pt>
                <c:pt idx="38479">
                  <c:v>-70.917000000000002</c:v>
                </c:pt>
                <c:pt idx="38480">
                  <c:v>-70.915000000000006</c:v>
                </c:pt>
                <c:pt idx="38481">
                  <c:v>-70.912999999999997</c:v>
                </c:pt>
                <c:pt idx="38482">
                  <c:v>-70.911000000000001</c:v>
                </c:pt>
                <c:pt idx="38483">
                  <c:v>-70.909000000000006</c:v>
                </c:pt>
                <c:pt idx="38484">
                  <c:v>-70.906999999999996</c:v>
                </c:pt>
                <c:pt idx="38485">
                  <c:v>-70.905000000000001</c:v>
                </c:pt>
                <c:pt idx="38486">
                  <c:v>-70.903000000000006</c:v>
                </c:pt>
                <c:pt idx="38487">
                  <c:v>-70.900999999999996</c:v>
                </c:pt>
                <c:pt idx="38488">
                  <c:v>-70.899000000000001</c:v>
                </c:pt>
                <c:pt idx="38489">
                  <c:v>-70.897000000000006</c:v>
                </c:pt>
                <c:pt idx="38490">
                  <c:v>-70.894999999999996</c:v>
                </c:pt>
                <c:pt idx="38491">
                  <c:v>-70.893000000000001</c:v>
                </c:pt>
                <c:pt idx="38492">
                  <c:v>-70.891000000000005</c:v>
                </c:pt>
                <c:pt idx="38493">
                  <c:v>-70.888999999999996</c:v>
                </c:pt>
                <c:pt idx="38494">
                  <c:v>-70.887</c:v>
                </c:pt>
                <c:pt idx="38495">
                  <c:v>-70.885000000000005</c:v>
                </c:pt>
                <c:pt idx="38496">
                  <c:v>-70.882999999999996</c:v>
                </c:pt>
                <c:pt idx="38497">
                  <c:v>-70.881</c:v>
                </c:pt>
                <c:pt idx="38498">
                  <c:v>-70.879000000000005</c:v>
                </c:pt>
                <c:pt idx="38499">
                  <c:v>-70.876999999999995</c:v>
                </c:pt>
                <c:pt idx="38500">
                  <c:v>-70.875</c:v>
                </c:pt>
                <c:pt idx="38501">
                  <c:v>-70.873000000000005</c:v>
                </c:pt>
                <c:pt idx="38502">
                  <c:v>-70.870999999999995</c:v>
                </c:pt>
                <c:pt idx="38503">
                  <c:v>-70.869</c:v>
                </c:pt>
                <c:pt idx="38504">
                  <c:v>-70.867000000000004</c:v>
                </c:pt>
                <c:pt idx="38505">
                  <c:v>-70.864999999999995</c:v>
                </c:pt>
                <c:pt idx="38506">
                  <c:v>-70.863</c:v>
                </c:pt>
                <c:pt idx="38507">
                  <c:v>-70.861000000000004</c:v>
                </c:pt>
                <c:pt idx="38508">
                  <c:v>-70.858999999999995</c:v>
                </c:pt>
                <c:pt idx="38509">
                  <c:v>-70.856999999999999</c:v>
                </c:pt>
                <c:pt idx="38510">
                  <c:v>-70.855000000000004</c:v>
                </c:pt>
                <c:pt idx="38511">
                  <c:v>-70.852999999999994</c:v>
                </c:pt>
                <c:pt idx="38512">
                  <c:v>-70.850999999999999</c:v>
                </c:pt>
                <c:pt idx="38513">
                  <c:v>-70.849000000000004</c:v>
                </c:pt>
                <c:pt idx="38514">
                  <c:v>-70.846999999999994</c:v>
                </c:pt>
                <c:pt idx="38515">
                  <c:v>-70.844999999999999</c:v>
                </c:pt>
                <c:pt idx="38516">
                  <c:v>-70.843000000000004</c:v>
                </c:pt>
                <c:pt idx="38517">
                  <c:v>-70.840999999999994</c:v>
                </c:pt>
                <c:pt idx="38518">
                  <c:v>-70.838999999999999</c:v>
                </c:pt>
                <c:pt idx="38519">
                  <c:v>-70.837000000000003</c:v>
                </c:pt>
                <c:pt idx="38520">
                  <c:v>-70.834999999999994</c:v>
                </c:pt>
                <c:pt idx="38521">
                  <c:v>-70.832999999999998</c:v>
                </c:pt>
                <c:pt idx="38522">
                  <c:v>-70.831000000000003</c:v>
                </c:pt>
                <c:pt idx="38523">
                  <c:v>-70.828999999999994</c:v>
                </c:pt>
                <c:pt idx="38524">
                  <c:v>-70.826999999999998</c:v>
                </c:pt>
                <c:pt idx="38525">
                  <c:v>-70.825000000000003</c:v>
                </c:pt>
                <c:pt idx="38526">
                  <c:v>-70.822999999999993</c:v>
                </c:pt>
                <c:pt idx="38527">
                  <c:v>-70.820999999999998</c:v>
                </c:pt>
                <c:pt idx="38528">
                  <c:v>-70.819000000000003</c:v>
                </c:pt>
                <c:pt idx="38529">
                  <c:v>-70.816999999999993</c:v>
                </c:pt>
                <c:pt idx="38530">
                  <c:v>-70.814999999999998</c:v>
                </c:pt>
                <c:pt idx="38531">
                  <c:v>-70.813000000000002</c:v>
                </c:pt>
                <c:pt idx="38532">
                  <c:v>-70.811000000000007</c:v>
                </c:pt>
                <c:pt idx="38533">
                  <c:v>-70.808999999999997</c:v>
                </c:pt>
                <c:pt idx="38534">
                  <c:v>-70.807000000000002</c:v>
                </c:pt>
                <c:pt idx="38535">
                  <c:v>-70.805000000000007</c:v>
                </c:pt>
                <c:pt idx="38536">
                  <c:v>-70.802999999999997</c:v>
                </c:pt>
                <c:pt idx="38537">
                  <c:v>-70.801000000000002</c:v>
                </c:pt>
                <c:pt idx="38538">
                  <c:v>-70.799000000000007</c:v>
                </c:pt>
                <c:pt idx="38539">
                  <c:v>-70.796999999999997</c:v>
                </c:pt>
                <c:pt idx="38540">
                  <c:v>-70.795000000000002</c:v>
                </c:pt>
                <c:pt idx="38541">
                  <c:v>-70.793000000000006</c:v>
                </c:pt>
                <c:pt idx="38542">
                  <c:v>-70.790999999999997</c:v>
                </c:pt>
                <c:pt idx="38543">
                  <c:v>-70.789000000000001</c:v>
                </c:pt>
                <c:pt idx="38544">
                  <c:v>-70.787000000000006</c:v>
                </c:pt>
                <c:pt idx="38545">
                  <c:v>-70.784999999999997</c:v>
                </c:pt>
                <c:pt idx="38546">
                  <c:v>-70.783000000000001</c:v>
                </c:pt>
                <c:pt idx="38547">
                  <c:v>-70.781000000000006</c:v>
                </c:pt>
                <c:pt idx="38548">
                  <c:v>-70.778999999999996</c:v>
                </c:pt>
                <c:pt idx="38549">
                  <c:v>-70.777000000000001</c:v>
                </c:pt>
                <c:pt idx="38550">
                  <c:v>-70.775000000000006</c:v>
                </c:pt>
                <c:pt idx="38551">
                  <c:v>-70.772999999999996</c:v>
                </c:pt>
                <c:pt idx="38552">
                  <c:v>-70.771000000000001</c:v>
                </c:pt>
                <c:pt idx="38553">
                  <c:v>-70.769000000000005</c:v>
                </c:pt>
                <c:pt idx="38554">
                  <c:v>-70.766999999999996</c:v>
                </c:pt>
                <c:pt idx="38555">
                  <c:v>-70.765000000000001</c:v>
                </c:pt>
                <c:pt idx="38556">
                  <c:v>-70.763000000000005</c:v>
                </c:pt>
                <c:pt idx="38557">
                  <c:v>-70.760999999999996</c:v>
                </c:pt>
                <c:pt idx="38558">
                  <c:v>-70.759</c:v>
                </c:pt>
                <c:pt idx="38559">
                  <c:v>-70.757000000000005</c:v>
                </c:pt>
                <c:pt idx="38560">
                  <c:v>-70.754999999999995</c:v>
                </c:pt>
                <c:pt idx="38561">
                  <c:v>-70.753</c:v>
                </c:pt>
                <c:pt idx="38562">
                  <c:v>-70.751000000000005</c:v>
                </c:pt>
                <c:pt idx="38563">
                  <c:v>-70.748999999999995</c:v>
                </c:pt>
                <c:pt idx="38564">
                  <c:v>-70.747</c:v>
                </c:pt>
                <c:pt idx="38565">
                  <c:v>-70.745000000000005</c:v>
                </c:pt>
                <c:pt idx="38566">
                  <c:v>-70.742999999999995</c:v>
                </c:pt>
                <c:pt idx="38567">
                  <c:v>-70.741</c:v>
                </c:pt>
                <c:pt idx="38568">
                  <c:v>-70.739000000000004</c:v>
                </c:pt>
                <c:pt idx="38569">
                  <c:v>-70.736999999999995</c:v>
                </c:pt>
                <c:pt idx="38570">
                  <c:v>-70.734999999999999</c:v>
                </c:pt>
                <c:pt idx="38571">
                  <c:v>-70.733000000000004</c:v>
                </c:pt>
                <c:pt idx="38572">
                  <c:v>-70.730999999999995</c:v>
                </c:pt>
                <c:pt idx="38573">
                  <c:v>-70.728999999999999</c:v>
                </c:pt>
                <c:pt idx="38574">
                  <c:v>-70.727000000000004</c:v>
                </c:pt>
                <c:pt idx="38575">
                  <c:v>-70.724999999999994</c:v>
                </c:pt>
                <c:pt idx="38576">
                  <c:v>-70.722999999999999</c:v>
                </c:pt>
                <c:pt idx="38577">
                  <c:v>-70.721000000000004</c:v>
                </c:pt>
                <c:pt idx="38578">
                  <c:v>-70.718999999999994</c:v>
                </c:pt>
                <c:pt idx="38579">
                  <c:v>-70.716999999999999</c:v>
                </c:pt>
                <c:pt idx="38580">
                  <c:v>-70.715000000000003</c:v>
                </c:pt>
                <c:pt idx="38581">
                  <c:v>-70.712999999999994</c:v>
                </c:pt>
                <c:pt idx="38582">
                  <c:v>-70.710999999999999</c:v>
                </c:pt>
                <c:pt idx="38583">
                  <c:v>-70.709000000000003</c:v>
                </c:pt>
                <c:pt idx="38584">
                  <c:v>-70.706999999999994</c:v>
                </c:pt>
                <c:pt idx="38585">
                  <c:v>-70.704999999999998</c:v>
                </c:pt>
                <c:pt idx="38586">
                  <c:v>-70.703000000000003</c:v>
                </c:pt>
                <c:pt idx="38587">
                  <c:v>-70.700999999999993</c:v>
                </c:pt>
                <c:pt idx="38588">
                  <c:v>-70.698999999999998</c:v>
                </c:pt>
                <c:pt idx="38589">
                  <c:v>-70.697000000000003</c:v>
                </c:pt>
                <c:pt idx="38590">
                  <c:v>-70.694999999999993</c:v>
                </c:pt>
                <c:pt idx="38591">
                  <c:v>-70.692999999999998</c:v>
                </c:pt>
                <c:pt idx="38592">
                  <c:v>-70.691000000000003</c:v>
                </c:pt>
                <c:pt idx="38593">
                  <c:v>-70.688999999999993</c:v>
                </c:pt>
                <c:pt idx="38594">
                  <c:v>-70.686999999999998</c:v>
                </c:pt>
                <c:pt idx="38595">
                  <c:v>-70.685000000000002</c:v>
                </c:pt>
                <c:pt idx="38596">
                  <c:v>-70.683000000000007</c:v>
                </c:pt>
                <c:pt idx="38597">
                  <c:v>-70.680999999999997</c:v>
                </c:pt>
                <c:pt idx="38598">
                  <c:v>-70.679000000000002</c:v>
                </c:pt>
                <c:pt idx="38599">
                  <c:v>-70.677000000000007</c:v>
                </c:pt>
                <c:pt idx="38600">
                  <c:v>-70.674999999999997</c:v>
                </c:pt>
                <c:pt idx="38601">
                  <c:v>-70.673000000000002</c:v>
                </c:pt>
                <c:pt idx="38602">
                  <c:v>-70.671000000000006</c:v>
                </c:pt>
                <c:pt idx="38603">
                  <c:v>-70.668999999999997</c:v>
                </c:pt>
                <c:pt idx="38604">
                  <c:v>-70.667000000000002</c:v>
                </c:pt>
                <c:pt idx="38605">
                  <c:v>-70.665000000000006</c:v>
                </c:pt>
                <c:pt idx="38606">
                  <c:v>-70.662999999999997</c:v>
                </c:pt>
                <c:pt idx="38607">
                  <c:v>-70.661000000000001</c:v>
                </c:pt>
                <c:pt idx="38608">
                  <c:v>-70.659000000000006</c:v>
                </c:pt>
                <c:pt idx="38609">
                  <c:v>-70.656999999999996</c:v>
                </c:pt>
                <c:pt idx="38610">
                  <c:v>-70.655000000000001</c:v>
                </c:pt>
                <c:pt idx="38611">
                  <c:v>-70.653000000000006</c:v>
                </c:pt>
                <c:pt idx="38612">
                  <c:v>-70.650999999999996</c:v>
                </c:pt>
                <c:pt idx="38613">
                  <c:v>-70.649000000000001</c:v>
                </c:pt>
                <c:pt idx="38614">
                  <c:v>-70.647000000000006</c:v>
                </c:pt>
                <c:pt idx="38615">
                  <c:v>-70.644999999999996</c:v>
                </c:pt>
                <c:pt idx="38616">
                  <c:v>-70.643000000000001</c:v>
                </c:pt>
                <c:pt idx="38617">
                  <c:v>-70.641000000000005</c:v>
                </c:pt>
                <c:pt idx="38618">
                  <c:v>-70.638999999999996</c:v>
                </c:pt>
                <c:pt idx="38619">
                  <c:v>-70.637</c:v>
                </c:pt>
                <c:pt idx="38620">
                  <c:v>-70.635000000000005</c:v>
                </c:pt>
                <c:pt idx="38621">
                  <c:v>-70.632999999999996</c:v>
                </c:pt>
                <c:pt idx="38622">
                  <c:v>-70.631</c:v>
                </c:pt>
                <c:pt idx="38623">
                  <c:v>-70.629000000000005</c:v>
                </c:pt>
                <c:pt idx="38624">
                  <c:v>-70.626999999999995</c:v>
                </c:pt>
                <c:pt idx="38625">
                  <c:v>-70.625</c:v>
                </c:pt>
                <c:pt idx="38626">
                  <c:v>-70.623000000000005</c:v>
                </c:pt>
                <c:pt idx="38627">
                  <c:v>-70.620999999999995</c:v>
                </c:pt>
                <c:pt idx="38628">
                  <c:v>-70.619</c:v>
                </c:pt>
                <c:pt idx="38629">
                  <c:v>-70.617000000000004</c:v>
                </c:pt>
                <c:pt idx="38630">
                  <c:v>-70.614999999999995</c:v>
                </c:pt>
                <c:pt idx="38631">
                  <c:v>-70.613</c:v>
                </c:pt>
                <c:pt idx="38632">
                  <c:v>-70.611000000000004</c:v>
                </c:pt>
                <c:pt idx="38633">
                  <c:v>-70.608999999999995</c:v>
                </c:pt>
                <c:pt idx="38634">
                  <c:v>-70.606999999999999</c:v>
                </c:pt>
                <c:pt idx="38635">
                  <c:v>-70.605000000000004</c:v>
                </c:pt>
                <c:pt idx="38636">
                  <c:v>-70.602999999999994</c:v>
                </c:pt>
                <c:pt idx="38637">
                  <c:v>-70.600999999999999</c:v>
                </c:pt>
                <c:pt idx="38638">
                  <c:v>-70.599000000000004</c:v>
                </c:pt>
                <c:pt idx="38639">
                  <c:v>-70.596999999999994</c:v>
                </c:pt>
                <c:pt idx="38640">
                  <c:v>-70.594999999999999</c:v>
                </c:pt>
                <c:pt idx="38641">
                  <c:v>-70.593000000000004</c:v>
                </c:pt>
                <c:pt idx="38642">
                  <c:v>-70.590999999999994</c:v>
                </c:pt>
                <c:pt idx="38643">
                  <c:v>-70.588999999999999</c:v>
                </c:pt>
                <c:pt idx="38644">
                  <c:v>-70.587000000000003</c:v>
                </c:pt>
                <c:pt idx="38645">
                  <c:v>-70.584999999999994</c:v>
                </c:pt>
                <c:pt idx="38646">
                  <c:v>-70.582999999999998</c:v>
                </c:pt>
                <c:pt idx="38647">
                  <c:v>-70.581000000000003</c:v>
                </c:pt>
                <c:pt idx="38648">
                  <c:v>-70.578999999999994</c:v>
                </c:pt>
                <c:pt idx="38649">
                  <c:v>-70.576999999999998</c:v>
                </c:pt>
                <c:pt idx="38650">
                  <c:v>-70.575000000000003</c:v>
                </c:pt>
                <c:pt idx="38651">
                  <c:v>-70.572999999999993</c:v>
                </c:pt>
                <c:pt idx="38652">
                  <c:v>-70.570999999999998</c:v>
                </c:pt>
                <c:pt idx="38653">
                  <c:v>-70.569000000000003</c:v>
                </c:pt>
                <c:pt idx="38654">
                  <c:v>-70.566999999999993</c:v>
                </c:pt>
                <c:pt idx="38655">
                  <c:v>-70.564999999999998</c:v>
                </c:pt>
                <c:pt idx="38656">
                  <c:v>-70.563000000000002</c:v>
                </c:pt>
                <c:pt idx="38657">
                  <c:v>-70.561000000000007</c:v>
                </c:pt>
                <c:pt idx="38658">
                  <c:v>-70.558999999999997</c:v>
                </c:pt>
                <c:pt idx="38659">
                  <c:v>-70.557000000000002</c:v>
                </c:pt>
                <c:pt idx="38660">
                  <c:v>-70.555000000000007</c:v>
                </c:pt>
                <c:pt idx="38661">
                  <c:v>-70.552999999999997</c:v>
                </c:pt>
                <c:pt idx="38662">
                  <c:v>-70.551000000000002</c:v>
                </c:pt>
                <c:pt idx="38663">
                  <c:v>-70.549000000000007</c:v>
                </c:pt>
                <c:pt idx="38664">
                  <c:v>-70.546999999999997</c:v>
                </c:pt>
                <c:pt idx="38665">
                  <c:v>-70.545000000000002</c:v>
                </c:pt>
                <c:pt idx="38666">
                  <c:v>-70.543000000000006</c:v>
                </c:pt>
                <c:pt idx="38667">
                  <c:v>-70.540999999999997</c:v>
                </c:pt>
                <c:pt idx="38668">
                  <c:v>-70.539000000000001</c:v>
                </c:pt>
                <c:pt idx="38669">
                  <c:v>-70.537000000000006</c:v>
                </c:pt>
                <c:pt idx="38670">
                  <c:v>-70.534999999999997</c:v>
                </c:pt>
                <c:pt idx="38671">
                  <c:v>-70.533000000000001</c:v>
                </c:pt>
                <c:pt idx="38672">
                  <c:v>-70.531000000000006</c:v>
                </c:pt>
                <c:pt idx="38673">
                  <c:v>-70.528999999999996</c:v>
                </c:pt>
                <c:pt idx="38674">
                  <c:v>-70.527000000000001</c:v>
                </c:pt>
                <c:pt idx="38675">
                  <c:v>-70.525000000000006</c:v>
                </c:pt>
                <c:pt idx="38676">
                  <c:v>-70.522999999999996</c:v>
                </c:pt>
                <c:pt idx="38677">
                  <c:v>-70.521000000000001</c:v>
                </c:pt>
                <c:pt idx="38678">
                  <c:v>-70.519000000000005</c:v>
                </c:pt>
                <c:pt idx="38679">
                  <c:v>-70.516999999999996</c:v>
                </c:pt>
                <c:pt idx="38680">
                  <c:v>-70.515000000000001</c:v>
                </c:pt>
                <c:pt idx="38681">
                  <c:v>-70.513000000000005</c:v>
                </c:pt>
                <c:pt idx="38682">
                  <c:v>-70.510999999999996</c:v>
                </c:pt>
                <c:pt idx="38683">
                  <c:v>-70.509</c:v>
                </c:pt>
                <c:pt idx="38684">
                  <c:v>-70.507000000000005</c:v>
                </c:pt>
                <c:pt idx="38685">
                  <c:v>-70.504999999999995</c:v>
                </c:pt>
                <c:pt idx="38686">
                  <c:v>-70.503</c:v>
                </c:pt>
                <c:pt idx="38687">
                  <c:v>-70.501000000000005</c:v>
                </c:pt>
                <c:pt idx="38688">
                  <c:v>-70.498999999999995</c:v>
                </c:pt>
                <c:pt idx="38689">
                  <c:v>-70.497</c:v>
                </c:pt>
                <c:pt idx="38690">
                  <c:v>-70.495000000000005</c:v>
                </c:pt>
                <c:pt idx="38691">
                  <c:v>-70.492999999999995</c:v>
                </c:pt>
                <c:pt idx="38692">
                  <c:v>-70.491</c:v>
                </c:pt>
                <c:pt idx="38693">
                  <c:v>-70.489000000000004</c:v>
                </c:pt>
                <c:pt idx="38694">
                  <c:v>-70.486999999999995</c:v>
                </c:pt>
                <c:pt idx="38695">
                  <c:v>-70.484999999999999</c:v>
                </c:pt>
                <c:pt idx="38696">
                  <c:v>-70.483000000000004</c:v>
                </c:pt>
                <c:pt idx="38697">
                  <c:v>-70.480999999999995</c:v>
                </c:pt>
                <c:pt idx="38698">
                  <c:v>-70.478999999999999</c:v>
                </c:pt>
                <c:pt idx="38699">
                  <c:v>-70.477000000000004</c:v>
                </c:pt>
                <c:pt idx="38700">
                  <c:v>-70.474999999999994</c:v>
                </c:pt>
                <c:pt idx="38701">
                  <c:v>-70.472999999999999</c:v>
                </c:pt>
                <c:pt idx="38702">
                  <c:v>-70.471000000000004</c:v>
                </c:pt>
                <c:pt idx="38703">
                  <c:v>-70.468999999999994</c:v>
                </c:pt>
                <c:pt idx="38704">
                  <c:v>-70.466999999999999</c:v>
                </c:pt>
                <c:pt idx="38705">
                  <c:v>-70.465000000000003</c:v>
                </c:pt>
                <c:pt idx="38706">
                  <c:v>-70.462999999999994</c:v>
                </c:pt>
                <c:pt idx="38707">
                  <c:v>-70.460999999999999</c:v>
                </c:pt>
                <c:pt idx="38708">
                  <c:v>-70.459000000000003</c:v>
                </c:pt>
                <c:pt idx="38709">
                  <c:v>-70.456999999999994</c:v>
                </c:pt>
                <c:pt idx="38710">
                  <c:v>-70.454999999999998</c:v>
                </c:pt>
                <c:pt idx="38711">
                  <c:v>-70.453000000000003</c:v>
                </c:pt>
                <c:pt idx="38712">
                  <c:v>-70.450999999999993</c:v>
                </c:pt>
                <c:pt idx="38713">
                  <c:v>-70.448999999999998</c:v>
                </c:pt>
                <c:pt idx="38714">
                  <c:v>-70.447000000000003</c:v>
                </c:pt>
                <c:pt idx="38715">
                  <c:v>-70.444999999999993</c:v>
                </c:pt>
                <c:pt idx="38716">
                  <c:v>-70.442999999999998</c:v>
                </c:pt>
                <c:pt idx="38717">
                  <c:v>-70.441000000000003</c:v>
                </c:pt>
                <c:pt idx="38718">
                  <c:v>-70.438999999999993</c:v>
                </c:pt>
                <c:pt idx="38719">
                  <c:v>-70.436999999999998</c:v>
                </c:pt>
                <c:pt idx="38720">
                  <c:v>-70.435000000000002</c:v>
                </c:pt>
                <c:pt idx="38721">
                  <c:v>-70.433000000000007</c:v>
                </c:pt>
                <c:pt idx="38722">
                  <c:v>-70.430999999999997</c:v>
                </c:pt>
                <c:pt idx="38723">
                  <c:v>-70.429000000000002</c:v>
                </c:pt>
                <c:pt idx="38724">
                  <c:v>-70.427000000000007</c:v>
                </c:pt>
                <c:pt idx="38725">
                  <c:v>-70.424999999999997</c:v>
                </c:pt>
                <c:pt idx="38726">
                  <c:v>-70.423000000000002</c:v>
                </c:pt>
                <c:pt idx="38727">
                  <c:v>-70.421000000000006</c:v>
                </c:pt>
                <c:pt idx="38728">
                  <c:v>-70.418999999999997</c:v>
                </c:pt>
                <c:pt idx="38729">
                  <c:v>-70.417000000000002</c:v>
                </c:pt>
                <c:pt idx="38730">
                  <c:v>-70.415000000000006</c:v>
                </c:pt>
                <c:pt idx="38731">
                  <c:v>-70.412999999999997</c:v>
                </c:pt>
                <c:pt idx="38732">
                  <c:v>-70.411000000000001</c:v>
                </c:pt>
                <c:pt idx="38733">
                  <c:v>-70.409000000000006</c:v>
                </c:pt>
                <c:pt idx="38734">
                  <c:v>-70.406999999999996</c:v>
                </c:pt>
                <c:pt idx="38735">
                  <c:v>-70.405000000000001</c:v>
                </c:pt>
                <c:pt idx="38736">
                  <c:v>-70.403000000000006</c:v>
                </c:pt>
                <c:pt idx="38737">
                  <c:v>-70.400999999999996</c:v>
                </c:pt>
                <c:pt idx="38738">
                  <c:v>-70.399000000000001</c:v>
                </c:pt>
                <c:pt idx="38739">
                  <c:v>-70.397000000000006</c:v>
                </c:pt>
                <c:pt idx="38740">
                  <c:v>-70.394999999999996</c:v>
                </c:pt>
                <c:pt idx="38741">
                  <c:v>-70.393000000000001</c:v>
                </c:pt>
                <c:pt idx="38742">
                  <c:v>-70.391000000000005</c:v>
                </c:pt>
                <c:pt idx="38743">
                  <c:v>-70.388999999999996</c:v>
                </c:pt>
                <c:pt idx="38744">
                  <c:v>-70.387</c:v>
                </c:pt>
                <c:pt idx="38745">
                  <c:v>-70.385000000000005</c:v>
                </c:pt>
                <c:pt idx="38746">
                  <c:v>-70.382999999999996</c:v>
                </c:pt>
                <c:pt idx="38747">
                  <c:v>-70.381</c:v>
                </c:pt>
                <c:pt idx="38748">
                  <c:v>-70.379000000000005</c:v>
                </c:pt>
                <c:pt idx="38749">
                  <c:v>-70.376999999999995</c:v>
                </c:pt>
                <c:pt idx="38750">
                  <c:v>-70.375</c:v>
                </c:pt>
                <c:pt idx="38751">
                  <c:v>-70.373000000000005</c:v>
                </c:pt>
                <c:pt idx="38752">
                  <c:v>-70.370999999999995</c:v>
                </c:pt>
                <c:pt idx="38753">
                  <c:v>-70.369</c:v>
                </c:pt>
                <c:pt idx="38754">
                  <c:v>-70.367000000000004</c:v>
                </c:pt>
                <c:pt idx="38755">
                  <c:v>-70.364999999999995</c:v>
                </c:pt>
                <c:pt idx="38756">
                  <c:v>-70.363</c:v>
                </c:pt>
                <c:pt idx="38757">
                  <c:v>-70.361000000000004</c:v>
                </c:pt>
                <c:pt idx="38758">
                  <c:v>-70.358999999999995</c:v>
                </c:pt>
                <c:pt idx="38759">
                  <c:v>-70.356999999999999</c:v>
                </c:pt>
                <c:pt idx="38760">
                  <c:v>-70.355000000000004</c:v>
                </c:pt>
                <c:pt idx="38761">
                  <c:v>-70.352999999999994</c:v>
                </c:pt>
                <c:pt idx="38762">
                  <c:v>-70.350999999999999</c:v>
                </c:pt>
                <c:pt idx="38763">
                  <c:v>-70.349000000000004</c:v>
                </c:pt>
                <c:pt idx="38764">
                  <c:v>-70.346999999999994</c:v>
                </c:pt>
                <c:pt idx="38765">
                  <c:v>-70.344999999999999</c:v>
                </c:pt>
                <c:pt idx="38766">
                  <c:v>-70.343000000000004</c:v>
                </c:pt>
                <c:pt idx="38767">
                  <c:v>-70.340999999999994</c:v>
                </c:pt>
                <c:pt idx="38768">
                  <c:v>-70.338999999999999</c:v>
                </c:pt>
                <c:pt idx="38769">
                  <c:v>-70.337000000000003</c:v>
                </c:pt>
                <c:pt idx="38770">
                  <c:v>-70.334999999999994</c:v>
                </c:pt>
                <c:pt idx="38771">
                  <c:v>-70.332999999999998</c:v>
                </c:pt>
                <c:pt idx="38772">
                  <c:v>-70.331000000000003</c:v>
                </c:pt>
                <c:pt idx="38773">
                  <c:v>-70.328999999999994</c:v>
                </c:pt>
                <c:pt idx="38774">
                  <c:v>-70.326999999999998</c:v>
                </c:pt>
                <c:pt idx="38775">
                  <c:v>-70.325000000000003</c:v>
                </c:pt>
                <c:pt idx="38776">
                  <c:v>-70.322999999999993</c:v>
                </c:pt>
                <c:pt idx="38777">
                  <c:v>-70.320999999999998</c:v>
                </c:pt>
                <c:pt idx="38778">
                  <c:v>-70.319000000000003</c:v>
                </c:pt>
                <c:pt idx="38779">
                  <c:v>-70.316999999999993</c:v>
                </c:pt>
                <c:pt idx="38780">
                  <c:v>-70.314999999999998</c:v>
                </c:pt>
                <c:pt idx="38781">
                  <c:v>-70.313000000000002</c:v>
                </c:pt>
                <c:pt idx="38782">
                  <c:v>-70.311000000000007</c:v>
                </c:pt>
                <c:pt idx="38783">
                  <c:v>-70.308999999999997</c:v>
                </c:pt>
                <c:pt idx="38784">
                  <c:v>-70.307000000000002</c:v>
                </c:pt>
                <c:pt idx="38785">
                  <c:v>-70.305000000000007</c:v>
                </c:pt>
                <c:pt idx="38786">
                  <c:v>-70.302999999999997</c:v>
                </c:pt>
                <c:pt idx="38787">
                  <c:v>-70.301000000000002</c:v>
                </c:pt>
                <c:pt idx="38788">
                  <c:v>-70.299000000000007</c:v>
                </c:pt>
                <c:pt idx="38789">
                  <c:v>-70.296999999999997</c:v>
                </c:pt>
                <c:pt idx="38790">
                  <c:v>-70.295000000000002</c:v>
                </c:pt>
                <c:pt idx="38791">
                  <c:v>-70.293000000000006</c:v>
                </c:pt>
                <c:pt idx="38792">
                  <c:v>-70.290999999999997</c:v>
                </c:pt>
                <c:pt idx="38793">
                  <c:v>-70.289000000000001</c:v>
                </c:pt>
                <c:pt idx="38794">
                  <c:v>-70.287000000000006</c:v>
                </c:pt>
                <c:pt idx="38795">
                  <c:v>-70.284999999999997</c:v>
                </c:pt>
                <c:pt idx="38796">
                  <c:v>-70.283000000000001</c:v>
                </c:pt>
                <c:pt idx="38797">
                  <c:v>-70.281000000000006</c:v>
                </c:pt>
                <c:pt idx="38798">
                  <c:v>-70.278999999999996</c:v>
                </c:pt>
                <c:pt idx="38799">
                  <c:v>-70.277000000000001</c:v>
                </c:pt>
                <c:pt idx="38800">
                  <c:v>-70.275000000000006</c:v>
                </c:pt>
                <c:pt idx="38801">
                  <c:v>-70.272999999999996</c:v>
                </c:pt>
                <c:pt idx="38802">
                  <c:v>-70.271000000000001</c:v>
                </c:pt>
                <c:pt idx="38803">
                  <c:v>-70.269000000000005</c:v>
                </c:pt>
                <c:pt idx="38804">
                  <c:v>-70.266999999999996</c:v>
                </c:pt>
                <c:pt idx="38805">
                  <c:v>-70.265000000000001</c:v>
                </c:pt>
                <c:pt idx="38806">
                  <c:v>-70.263000000000005</c:v>
                </c:pt>
                <c:pt idx="38807">
                  <c:v>-70.260999999999996</c:v>
                </c:pt>
                <c:pt idx="38808">
                  <c:v>-70.259</c:v>
                </c:pt>
                <c:pt idx="38809">
                  <c:v>-70.257000000000005</c:v>
                </c:pt>
                <c:pt idx="38810">
                  <c:v>-70.254999999999995</c:v>
                </c:pt>
                <c:pt idx="38811">
                  <c:v>-70.253</c:v>
                </c:pt>
                <c:pt idx="38812">
                  <c:v>-70.251000000000005</c:v>
                </c:pt>
                <c:pt idx="38813">
                  <c:v>-70.248999999999995</c:v>
                </c:pt>
                <c:pt idx="38814">
                  <c:v>-70.247</c:v>
                </c:pt>
                <c:pt idx="38815">
                  <c:v>-70.245000000000005</c:v>
                </c:pt>
                <c:pt idx="38816">
                  <c:v>-70.242999999999995</c:v>
                </c:pt>
                <c:pt idx="38817">
                  <c:v>-70.241</c:v>
                </c:pt>
                <c:pt idx="38818">
                  <c:v>-70.239000000000004</c:v>
                </c:pt>
                <c:pt idx="38819">
                  <c:v>-70.236999999999995</c:v>
                </c:pt>
                <c:pt idx="38820">
                  <c:v>-70.234999999999999</c:v>
                </c:pt>
                <c:pt idx="38821">
                  <c:v>-70.233000000000004</c:v>
                </c:pt>
                <c:pt idx="38822">
                  <c:v>-70.230999999999995</c:v>
                </c:pt>
                <c:pt idx="38823">
                  <c:v>-70.228999999999999</c:v>
                </c:pt>
                <c:pt idx="38824">
                  <c:v>-70.227000000000004</c:v>
                </c:pt>
                <c:pt idx="38825">
                  <c:v>-70.224999999999994</c:v>
                </c:pt>
                <c:pt idx="38826">
                  <c:v>-70.222999999999999</c:v>
                </c:pt>
                <c:pt idx="38827">
                  <c:v>-70.221000000000004</c:v>
                </c:pt>
                <c:pt idx="38828">
                  <c:v>-70.218999999999994</c:v>
                </c:pt>
                <c:pt idx="38829">
                  <c:v>-70.216999999999999</c:v>
                </c:pt>
                <c:pt idx="38830">
                  <c:v>-70.215000000000003</c:v>
                </c:pt>
                <c:pt idx="38831">
                  <c:v>-70.212999999999994</c:v>
                </c:pt>
                <c:pt idx="38832">
                  <c:v>-70.210999999999999</c:v>
                </c:pt>
                <c:pt idx="38833">
                  <c:v>-70.209000000000003</c:v>
                </c:pt>
                <c:pt idx="38834">
                  <c:v>-70.206999999999994</c:v>
                </c:pt>
                <c:pt idx="38835">
                  <c:v>-70.204999999999998</c:v>
                </c:pt>
                <c:pt idx="38836">
                  <c:v>-70.203000000000003</c:v>
                </c:pt>
                <c:pt idx="38837">
                  <c:v>-70.200999999999993</c:v>
                </c:pt>
                <c:pt idx="38838">
                  <c:v>-70.198999999999998</c:v>
                </c:pt>
                <c:pt idx="38839">
                  <c:v>-70.197000000000003</c:v>
                </c:pt>
                <c:pt idx="38840">
                  <c:v>-70.194999999999993</c:v>
                </c:pt>
                <c:pt idx="38841">
                  <c:v>-70.192999999999998</c:v>
                </c:pt>
                <c:pt idx="38842">
                  <c:v>-70.191000000000003</c:v>
                </c:pt>
                <c:pt idx="38843">
                  <c:v>-70.188999999999993</c:v>
                </c:pt>
                <c:pt idx="38844">
                  <c:v>-70.186999999999998</c:v>
                </c:pt>
                <c:pt idx="38845">
                  <c:v>-70.185000000000002</c:v>
                </c:pt>
                <c:pt idx="38846">
                  <c:v>-70.183000000000007</c:v>
                </c:pt>
                <c:pt idx="38847">
                  <c:v>-70.180999999999997</c:v>
                </c:pt>
                <c:pt idx="38848">
                  <c:v>-70.179000000000002</c:v>
                </c:pt>
                <c:pt idx="38849">
                  <c:v>-70.177000000000007</c:v>
                </c:pt>
                <c:pt idx="38850">
                  <c:v>-70.174999999999997</c:v>
                </c:pt>
                <c:pt idx="38851">
                  <c:v>-70.173000000000002</c:v>
                </c:pt>
                <c:pt idx="38852">
                  <c:v>-70.171000000000006</c:v>
                </c:pt>
                <c:pt idx="38853">
                  <c:v>-70.168999999999997</c:v>
                </c:pt>
                <c:pt idx="38854">
                  <c:v>-70.167000000000002</c:v>
                </c:pt>
                <c:pt idx="38855">
                  <c:v>-70.165000000000006</c:v>
                </c:pt>
                <c:pt idx="38856">
                  <c:v>-70.162999999999997</c:v>
                </c:pt>
                <c:pt idx="38857">
                  <c:v>-70.161000000000001</c:v>
                </c:pt>
                <c:pt idx="38858">
                  <c:v>-70.159000000000006</c:v>
                </c:pt>
                <c:pt idx="38859">
                  <c:v>-70.156999999999996</c:v>
                </c:pt>
                <c:pt idx="38860">
                  <c:v>-70.155000000000001</c:v>
                </c:pt>
                <c:pt idx="38861">
                  <c:v>-70.153000000000006</c:v>
                </c:pt>
                <c:pt idx="38862">
                  <c:v>-70.150999999999996</c:v>
                </c:pt>
                <c:pt idx="38863">
                  <c:v>-70.149000000000001</c:v>
                </c:pt>
                <c:pt idx="38864">
                  <c:v>-70.147000000000006</c:v>
                </c:pt>
                <c:pt idx="38865">
                  <c:v>-70.144999999999996</c:v>
                </c:pt>
                <c:pt idx="38866">
                  <c:v>-70.143000000000001</c:v>
                </c:pt>
                <c:pt idx="38867">
                  <c:v>-70.141000000000005</c:v>
                </c:pt>
                <c:pt idx="38868">
                  <c:v>-70.138999999999996</c:v>
                </c:pt>
                <c:pt idx="38869">
                  <c:v>-70.137</c:v>
                </c:pt>
                <c:pt idx="38870">
                  <c:v>-70.135000000000005</c:v>
                </c:pt>
                <c:pt idx="38871">
                  <c:v>-70.132999999999996</c:v>
                </c:pt>
                <c:pt idx="38872">
                  <c:v>-70.131</c:v>
                </c:pt>
                <c:pt idx="38873">
                  <c:v>-70.129000000000005</c:v>
                </c:pt>
                <c:pt idx="38874">
                  <c:v>-70.126999999999995</c:v>
                </c:pt>
                <c:pt idx="38875">
                  <c:v>-70.125</c:v>
                </c:pt>
                <c:pt idx="38876">
                  <c:v>-70.123000000000005</c:v>
                </c:pt>
                <c:pt idx="38877">
                  <c:v>-70.120999999999995</c:v>
                </c:pt>
                <c:pt idx="38878">
                  <c:v>-70.119</c:v>
                </c:pt>
                <c:pt idx="38879">
                  <c:v>-70.117000000000004</c:v>
                </c:pt>
                <c:pt idx="38880">
                  <c:v>-70.114999999999995</c:v>
                </c:pt>
                <c:pt idx="38881">
                  <c:v>-70.113</c:v>
                </c:pt>
                <c:pt idx="38882">
                  <c:v>-70.111000000000004</c:v>
                </c:pt>
                <c:pt idx="38883">
                  <c:v>-70.108999999999995</c:v>
                </c:pt>
                <c:pt idx="38884">
                  <c:v>-70.106999999999999</c:v>
                </c:pt>
                <c:pt idx="38885">
                  <c:v>-70.105000000000004</c:v>
                </c:pt>
                <c:pt idx="38886">
                  <c:v>-70.102999999999994</c:v>
                </c:pt>
                <c:pt idx="38887">
                  <c:v>-70.100999999999999</c:v>
                </c:pt>
                <c:pt idx="38888">
                  <c:v>-70.099000000000004</c:v>
                </c:pt>
                <c:pt idx="38889">
                  <c:v>-70.096999999999994</c:v>
                </c:pt>
                <c:pt idx="38890">
                  <c:v>-70.094999999999999</c:v>
                </c:pt>
                <c:pt idx="38891">
                  <c:v>-70.093000000000004</c:v>
                </c:pt>
                <c:pt idx="38892">
                  <c:v>-70.090999999999994</c:v>
                </c:pt>
                <c:pt idx="38893">
                  <c:v>-70.088999999999999</c:v>
                </c:pt>
                <c:pt idx="38894">
                  <c:v>-70.087000000000003</c:v>
                </c:pt>
                <c:pt idx="38895">
                  <c:v>-70.084999999999994</c:v>
                </c:pt>
                <c:pt idx="38896">
                  <c:v>-70.082999999999998</c:v>
                </c:pt>
                <c:pt idx="38897">
                  <c:v>-70.081000000000003</c:v>
                </c:pt>
                <c:pt idx="38898">
                  <c:v>-70.078999999999994</c:v>
                </c:pt>
                <c:pt idx="38899">
                  <c:v>-70.076999999999998</c:v>
                </c:pt>
                <c:pt idx="38900">
                  <c:v>-70.075000000000003</c:v>
                </c:pt>
                <c:pt idx="38901">
                  <c:v>-70.072999999999993</c:v>
                </c:pt>
                <c:pt idx="38902">
                  <c:v>-70.070999999999998</c:v>
                </c:pt>
                <c:pt idx="38903">
                  <c:v>-70.069000000000003</c:v>
                </c:pt>
                <c:pt idx="38904">
                  <c:v>-70.066999999999993</c:v>
                </c:pt>
                <c:pt idx="38905">
                  <c:v>-70.064999999999998</c:v>
                </c:pt>
                <c:pt idx="38906">
                  <c:v>-70.063000000000002</c:v>
                </c:pt>
                <c:pt idx="38907">
                  <c:v>-70.061000000000007</c:v>
                </c:pt>
                <c:pt idx="38908">
                  <c:v>-70.058999999999997</c:v>
                </c:pt>
                <c:pt idx="38909">
                  <c:v>-70.057000000000002</c:v>
                </c:pt>
                <c:pt idx="38910">
                  <c:v>-70.055000000000007</c:v>
                </c:pt>
                <c:pt idx="38911">
                  <c:v>-70.052999999999997</c:v>
                </c:pt>
                <c:pt idx="38912">
                  <c:v>-70.051000000000002</c:v>
                </c:pt>
                <c:pt idx="38913">
                  <c:v>-70.049000000000007</c:v>
                </c:pt>
                <c:pt idx="38914">
                  <c:v>-70.046999999999997</c:v>
                </c:pt>
                <c:pt idx="38915">
                  <c:v>-70.045000000000002</c:v>
                </c:pt>
                <c:pt idx="38916">
                  <c:v>-70.043000000000006</c:v>
                </c:pt>
                <c:pt idx="38917">
                  <c:v>-70.040999999999997</c:v>
                </c:pt>
                <c:pt idx="38918">
                  <c:v>-70.039000000000001</c:v>
                </c:pt>
                <c:pt idx="38919">
                  <c:v>-70.037000000000006</c:v>
                </c:pt>
                <c:pt idx="38920">
                  <c:v>-70.034999999999997</c:v>
                </c:pt>
                <c:pt idx="38921">
                  <c:v>-70.033000000000001</c:v>
                </c:pt>
                <c:pt idx="38922">
                  <c:v>-70.031000000000006</c:v>
                </c:pt>
                <c:pt idx="38923">
                  <c:v>-70.028999999999996</c:v>
                </c:pt>
                <c:pt idx="38924">
                  <c:v>-70.027000000000001</c:v>
                </c:pt>
                <c:pt idx="38925">
                  <c:v>-70.025000000000006</c:v>
                </c:pt>
                <c:pt idx="38926">
                  <c:v>-70.022999999999996</c:v>
                </c:pt>
                <c:pt idx="38927">
                  <c:v>-70.021000000000001</c:v>
                </c:pt>
                <c:pt idx="38928">
                  <c:v>-70.019000000000005</c:v>
                </c:pt>
                <c:pt idx="38929">
                  <c:v>-70.016999999999996</c:v>
                </c:pt>
                <c:pt idx="38930">
                  <c:v>-70.015000000000001</c:v>
                </c:pt>
                <c:pt idx="38931">
                  <c:v>-70.013000000000005</c:v>
                </c:pt>
                <c:pt idx="38932">
                  <c:v>-70.010999999999996</c:v>
                </c:pt>
                <c:pt idx="38933">
                  <c:v>-70.009</c:v>
                </c:pt>
                <c:pt idx="38934">
                  <c:v>-70.007000000000005</c:v>
                </c:pt>
                <c:pt idx="38935">
                  <c:v>-70.004999999999995</c:v>
                </c:pt>
                <c:pt idx="38936">
                  <c:v>-70.003</c:v>
                </c:pt>
                <c:pt idx="38937">
                  <c:v>-70.001000000000005</c:v>
                </c:pt>
                <c:pt idx="38938">
                  <c:v>-69.998999999999995</c:v>
                </c:pt>
                <c:pt idx="38939">
                  <c:v>-69.997</c:v>
                </c:pt>
                <c:pt idx="38940">
                  <c:v>-69.995000000000005</c:v>
                </c:pt>
                <c:pt idx="38941">
                  <c:v>-69.992999999999995</c:v>
                </c:pt>
                <c:pt idx="38942">
                  <c:v>-69.991</c:v>
                </c:pt>
                <c:pt idx="38943">
                  <c:v>-69.989000000000004</c:v>
                </c:pt>
                <c:pt idx="38944">
                  <c:v>-69.986999999999995</c:v>
                </c:pt>
                <c:pt idx="38945">
                  <c:v>-69.984999999999999</c:v>
                </c:pt>
                <c:pt idx="38946">
                  <c:v>-69.983000000000004</c:v>
                </c:pt>
                <c:pt idx="38947">
                  <c:v>-69.980999999999995</c:v>
                </c:pt>
                <c:pt idx="38948">
                  <c:v>-69.978999999999999</c:v>
                </c:pt>
                <c:pt idx="38949">
                  <c:v>-69.977000000000004</c:v>
                </c:pt>
                <c:pt idx="38950">
                  <c:v>-69.974999999999994</c:v>
                </c:pt>
                <c:pt idx="38951">
                  <c:v>-69.972999999999999</c:v>
                </c:pt>
                <c:pt idx="38952">
                  <c:v>-69.971000000000004</c:v>
                </c:pt>
                <c:pt idx="38953">
                  <c:v>-69.968999999999994</c:v>
                </c:pt>
                <c:pt idx="38954">
                  <c:v>-69.966999999999999</c:v>
                </c:pt>
                <c:pt idx="38955">
                  <c:v>-69.965000000000003</c:v>
                </c:pt>
                <c:pt idx="38956">
                  <c:v>-69.962999999999994</c:v>
                </c:pt>
                <c:pt idx="38957">
                  <c:v>-69.960999999999999</c:v>
                </c:pt>
                <c:pt idx="38958">
                  <c:v>-69.959000000000003</c:v>
                </c:pt>
                <c:pt idx="38959">
                  <c:v>-69.956999999999994</c:v>
                </c:pt>
                <c:pt idx="38960">
                  <c:v>-69.954999999999998</c:v>
                </c:pt>
                <c:pt idx="38961">
                  <c:v>-69.953000000000003</c:v>
                </c:pt>
                <c:pt idx="38962">
                  <c:v>-69.950999999999993</c:v>
                </c:pt>
                <c:pt idx="38963">
                  <c:v>-69.948999999999998</c:v>
                </c:pt>
                <c:pt idx="38964">
                  <c:v>-69.947000000000003</c:v>
                </c:pt>
                <c:pt idx="38965">
                  <c:v>-69.944999999999993</c:v>
                </c:pt>
                <c:pt idx="38966">
                  <c:v>-69.942999999999998</c:v>
                </c:pt>
                <c:pt idx="38967">
                  <c:v>-69.941000000000003</c:v>
                </c:pt>
                <c:pt idx="38968">
                  <c:v>-69.938999999999993</c:v>
                </c:pt>
                <c:pt idx="38969">
                  <c:v>-69.936999999999998</c:v>
                </c:pt>
                <c:pt idx="38970">
                  <c:v>-69.935000000000002</c:v>
                </c:pt>
                <c:pt idx="38971">
                  <c:v>-69.933000000000007</c:v>
                </c:pt>
                <c:pt idx="38972">
                  <c:v>-69.930999999999997</c:v>
                </c:pt>
                <c:pt idx="38973">
                  <c:v>-69.929000000000002</c:v>
                </c:pt>
                <c:pt idx="38974">
                  <c:v>-69.927000000000007</c:v>
                </c:pt>
                <c:pt idx="38975">
                  <c:v>-69.924999999999997</c:v>
                </c:pt>
                <c:pt idx="38976">
                  <c:v>-69.923000000000002</c:v>
                </c:pt>
                <c:pt idx="38977">
                  <c:v>-69.921000000000006</c:v>
                </c:pt>
                <c:pt idx="38978">
                  <c:v>-69.918999999999997</c:v>
                </c:pt>
                <c:pt idx="38979">
                  <c:v>-69.917000000000002</c:v>
                </c:pt>
                <c:pt idx="38980">
                  <c:v>-69.915000000000006</c:v>
                </c:pt>
                <c:pt idx="38981">
                  <c:v>-69.912999999999997</c:v>
                </c:pt>
                <c:pt idx="38982">
                  <c:v>-69.911000000000001</c:v>
                </c:pt>
                <c:pt idx="38983">
                  <c:v>-69.909000000000006</c:v>
                </c:pt>
                <c:pt idx="38984">
                  <c:v>-69.906999999999996</c:v>
                </c:pt>
                <c:pt idx="38985">
                  <c:v>-69.905000000000001</c:v>
                </c:pt>
                <c:pt idx="38986">
                  <c:v>-69.903000000000006</c:v>
                </c:pt>
                <c:pt idx="38987">
                  <c:v>-69.900999999999996</c:v>
                </c:pt>
                <c:pt idx="38988">
                  <c:v>-69.899000000000001</c:v>
                </c:pt>
                <c:pt idx="38989">
                  <c:v>-69.897000000000006</c:v>
                </c:pt>
                <c:pt idx="38990">
                  <c:v>-69.894999999999996</c:v>
                </c:pt>
                <c:pt idx="38991">
                  <c:v>-69.893000000000001</c:v>
                </c:pt>
                <c:pt idx="38992">
                  <c:v>-69.891000000000005</c:v>
                </c:pt>
                <c:pt idx="38993">
                  <c:v>-69.888999999999996</c:v>
                </c:pt>
                <c:pt idx="38994">
                  <c:v>-69.887</c:v>
                </c:pt>
                <c:pt idx="38995">
                  <c:v>-69.885000000000005</c:v>
                </c:pt>
                <c:pt idx="38996">
                  <c:v>-69.882999999999996</c:v>
                </c:pt>
                <c:pt idx="38997">
                  <c:v>-69.881</c:v>
                </c:pt>
                <c:pt idx="38998">
                  <c:v>-69.879000000000005</c:v>
                </c:pt>
                <c:pt idx="38999">
                  <c:v>-69.876999999999995</c:v>
                </c:pt>
                <c:pt idx="39000">
                  <c:v>-69.875</c:v>
                </c:pt>
                <c:pt idx="39001">
                  <c:v>-69.873000000000005</c:v>
                </c:pt>
                <c:pt idx="39002">
                  <c:v>-69.870999999999995</c:v>
                </c:pt>
                <c:pt idx="39003">
                  <c:v>-69.869</c:v>
                </c:pt>
                <c:pt idx="39004">
                  <c:v>-69.867000000000004</c:v>
                </c:pt>
                <c:pt idx="39005">
                  <c:v>-69.864999999999995</c:v>
                </c:pt>
                <c:pt idx="39006">
                  <c:v>-69.863</c:v>
                </c:pt>
                <c:pt idx="39007">
                  <c:v>-69.861000000000004</c:v>
                </c:pt>
                <c:pt idx="39008">
                  <c:v>-69.858999999999995</c:v>
                </c:pt>
                <c:pt idx="39009">
                  <c:v>-69.856999999999999</c:v>
                </c:pt>
                <c:pt idx="39010">
                  <c:v>-69.855000000000004</c:v>
                </c:pt>
                <c:pt idx="39011">
                  <c:v>-69.852999999999994</c:v>
                </c:pt>
                <c:pt idx="39012">
                  <c:v>-69.850999999999999</c:v>
                </c:pt>
                <c:pt idx="39013">
                  <c:v>-69.849000000000004</c:v>
                </c:pt>
                <c:pt idx="39014">
                  <c:v>-69.846999999999994</c:v>
                </c:pt>
                <c:pt idx="39015">
                  <c:v>-69.844999999999999</c:v>
                </c:pt>
                <c:pt idx="39016">
                  <c:v>-69.843000000000004</c:v>
                </c:pt>
                <c:pt idx="39017">
                  <c:v>-69.840999999999994</c:v>
                </c:pt>
                <c:pt idx="39018">
                  <c:v>-69.838999999999999</c:v>
                </c:pt>
                <c:pt idx="39019">
                  <c:v>-69.837000000000003</c:v>
                </c:pt>
                <c:pt idx="39020">
                  <c:v>-69.834999999999994</c:v>
                </c:pt>
                <c:pt idx="39021">
                  <c:v>-69.832999999999998</c:v>
                </c:pt>
                <c:pt idx="39022">
                  <c:v>-69.831000000000003</c:v>
                </c:pt>
                <c:pt idx="39023">
                  <c:v>-69.828999999999994</c:v>
                </c:pt>
                <c:pt idx="39024">
                  <c:v>-69.826999999999998</c:v>
                </c:pt>
                <c:pt idx="39025">
                  <c:v>-69.825000000000003</c:v>
                </c:pt>
                <c:pt idx="39026">
                  <c:v>-69.822999999999993</c:v>
                </c:pt>
                <c:pt idx="39027">
                  <c:v>-69.820999999999998</c:v>
                </c:pt>
                <c:pt idx="39028">
                  <c:v>-69.819000000000003</c:v>
                </c:pt>
                <c:pt idx="39029">
                  <c:v>-69.816999999999993</c:v>
                </c:pt>
                <c:pt idx="39030">
                  <c:v>-69.814999999999998</c:v>
                </c:pt>
                <c:pt idx="39031">
                  <c:v>-69.813000000000002</c:v>
                </c:pt>
                <c:pt idx="39032">
                  <c:v>-69.811000000000007</c:v>
                </c:pt>
                <c:pt idx="39033">
                  <c:v>-69.808999999999997</c:v>
                </c:pt>
                <c:pt idx="39034">
                  <c:v>-69.807000000000002</c:v>
                </c:pt>
                <c:pt idx="39035">
                  <c:v>-69.805000000000007</c:v>
                </c:pt>
                <c:pt idx="39036">
                  <c:v>-69.802999999999997</c:v>
                </c:pt>
                <c:pt idx="39037">
                  <c:v>-69.801000000000002</c:v>
                </c:pt>
                <c:pt idx="39038">
                  <c:v>-69.799000000000007</c:v>
                </c:pt>
                <c:pt idx="39039">
                  <c:v>-69.796999999999997</c:v>
                </c:pt>
                <c:pt idx="39040">
                  <c:v>-69.795000000000002</c:v>
                </c:pt>
                <c:pt idx="39041">
                  <c:v>-69.793000000000006</c:v>
                </c:pt>
                <c:pt idx="39042">
                  <c:v>-69.790999999999997</c:v>
                </c:pt>
                <c:pt idx="39043">
                  <c:v>-69.789000000000001</c:v>
                </c:pt>
                <c:pt idx="39044">
                  <c:v>-69.787000000000006</c:v>
                </c:pt>
                <c:pt idx="39045">
                  <c:v>-69.784999999999997</c:v>
                </c:pt>
                <c:pt idx="39046">
                  <c:v>-69.783000000000001</c:v>
                </c:pt>
                <c:pt idx="39047">
                  <c:v>-69.781000000000006</c:v>
                </c:pt>
                <c:pt idx="39048">
                  <c:v>-69.778999999999996</c:v>
                </c:pt>
                <c:pt idx="39049">
                  <c:v>-69.777000000000001</c:v>
                </c:pt>
                <c:pt idx="39050">
                  <c:v>-69.775000000000006</c:v>
                </c:pt>
                <c:pt idx="39051">
                  <c:v>-69.772999999999996</c:v>
                </c:pt>
                <c:pt idx="39052">
                  <c:v>-69.771000000000001</c:v>
                </c:pt>
                <c:pt idx="39053">
                  <c:v>-69.769000000000005</c:v>
                </c:pt>
                <c:pt idx="39054">
                  <c:v>-69.766999999999996</c:v>
                </c:pt>
                <c:pt idx="39055">
                  <c:v>-69.765000000000001</c:v>
                </c:pt>
                <c:pt idx="39056">
                  <c:v>-69.763000000000005</c:v>
                </c:pt>
                <c:pt idx="39057">
                  <c:v>-69.760999999999996</c:v>
                </c:pt>
                <c:pt idx="39058">
                  <c:v>-69.759</c:v>
                </c:pt>
                <c:pt idx="39059">
                  <c:v>-69.757000000000005</c:v>
                </c:pt>
                <c:pt idx="39060">
                  <c:v>-69.754999999999995</c:v>
                </c:pt>
                <c:pt idx="39061">
                  <c:v>-69.753</c:v>
                </c:pt>
                <c:pt idx="39062">
                  <c:v>-69.751000000000005</c:v>
                </c:pt>
                <c:pt idx="39063">
                  <c:v>-69.748999999999995</c:v>
                </c:pt>
                <c:pt idx="39064">
                  <c:v>-69.747</c:v>
                </c:pt>
                <c:pt idx="39065">
                  <c:v>-69.745000000000005</c:v>
                </c:pt>
                <c:pt idx="39066">
                  <c:v>-69.742999999999995</c:v>
                </c:pt>
                <c:pt idx="39067">
                  <c:v>-69.741</c:v>
                </c:pt>
                <c:pt idx="39068">
                  <c:v>-69.739000000000004</c:v>
                </c:pt>
                <c:pt idx="39069">
                  <c:v>-69.736999999999995</c:v>
                </c:pt>
                <c:pt idx="39070">
                  <c:v>-69.734999999999999</c:v>
                </c:pt>
                <c:pt idx="39071">
                  <c:v>-69.733000000000004</c:v>
                </c:pt>
                <c:pt idx="39072">
                  <c:v>-69.730999999999995</c:v>
                </c:pt>
                <c:pt idx="39073">
                  <c:v>-69.728999999999999</c:v>
                </c:pt>
                <c:pt idx="39074">
                  <c:v>-69.727000000000004</c:v>
                </c:pt>
                <c:pt idx="39075">
                  <c:v>-69.724999999999994</c:v>
                </c:pt>
                <c:pt idx="39076">
                  <c:v>-69.722999999999999</c:v>
                </c:pt>
                <c:pt idx="39077">
                  <c:v>-69.721000000000004</c:v>
                </c:pt>
                <c:pt idx="39078">
                  <c:v>-69.718999999999994</c:v>
                </c:pt>
                <c:pt idx="39079">
                  <c:v>-69.716999999999999</c:v>
                </c:pt>
                <c:pt idx="39080">
                  <c:v>-69.715000000000003</c:v>
                </c:pt>
                <c:pt idx="39081">
                  <c:v>-69.712999999999994</c:v>
                </c:pt>
                <c:pt idx="39082">
                  <c:v>-69.710999999999999</c:v>
                </c:pt>
                <c:pt idx="39083">
                  <c:v>-69.709000000000003</c:v>
                </c:pt>
                <c:pt idx="39084">
                  <c:v>-69.706999999999994</c:v>
                </c:pt>
                <c:pt idx="39085">
                  <c:v>-69.704999999999998</c:v>
                </c:pt>
                <c:pt idx="39086">
                  <c:v>-69.703000000000003</c:v>
                </c:pt>
                <c:pt idx="39087">
                  <c:v>-69.700999999999993</c:v>
                </c:pt>
                <c:pt idx="39088">
                  <c:v>-69.698999999999998</c:v>
                </c:pt>
                <c:pt idx="39089">
                  <c:v>-69.697000000000003</c:v>
                </c:pt>
                <c:pt idx="39090">
                  <c:v>-69.694999999999993</c:v>
                </c:pt>
                <c:pt idx="39091">
                  <c:v>-69.692999999999998</c:v>
                </c:pt>
                <c:pt idx="39092">
                  <c:v>-69.691000000000003</c:v>
                </c:pt>
                <c:pt idx="39093">
                  <c:v>-69.688999999999993</c:v>
                </c:pt>
                <c:pt idx="39094">
                  <c:v>-69.686999999999998</c:v>
                </c:pt>
                <c:pt idx="39095">
                  <c:v>-69.685000000000002</c:v>
                </c:pt>
                <c:pt idx="39096">
                  <c:v>-69.683000000000007</c:v>
                </c:pt>
                <c:pt idx="39097">
                  <c:v>-69.680999999999997</c:v>
                </c:pt>
                <c:pt idx="39098">
                  <c:v>-69.679000000000002</c:v>
                </c:pt>
                <c:pt idx="39099">
                  <c:v>-69.677000000000007</c:v>
                </c:pt>
                <c:pt idx="39100">
                  <c:v>-69.674999999999997</c:v>
                </c:pt>
                <c:pt idx="39101">
                  <c:v>-69.673000000000002</c:v>
                </c:pt>
                <c:pt idx="39102">
                  <c:v>-69.671000000000006</c:v>
                </c:pt>
                <c:pt idx="39103">
                  <c:v>-69.668999999999997</c:v>
                </c:pt>
                <c:pt idx="39104">
                  <c:v>-69.667000000000002</c:v>
                </c:pt>
                <c:pt idx="39105">
                  <c:v>-69.665000000000006</c:v>
                </c:pt>
                <c:pt idx="39106">
                  <c:v>-69.662999999999997</c:v>
                </c:pt>
                <c:pt idx="39107">
                  <c:v>-69.661000000000001</c:v>
                </c:pt>
                <c:pt idx="39108">
                  <c:v>-69.659000000000006</c:v>
                </c:pt>
                <c:pt idx="39109">
                  <c:v>-69.656999999999996</c:v>
                </c:pt>
                <c:pt idx="39110">
                  <c:v>-69.655000000000001</c:v>
                </c:pt>
                <c:pt idx="39111">
                  <c:v>-69.653000000000006</c:v>
                </c:pt>
                <c:pt idx="39112">
                  <c:v>-69.650999999999996</c:v>
                </c:pt>
                <c:pt idx="39113">
                  <c:v>-69.649000000000001</c:v>
                </c:pt>
                <c:pt idx="39114">
                  <c:v>-69.647000000000006</c:v>
                </c:pt>
                <c:pt idx="39115">
                  <c:v>-69.644999999999996</c:v>
                </c:pt>
                <c:pt idx="39116">
                  <c:v>-69.643000000000001</c:v>
                </c:pt>
                <c:pt idx="39117">
                  <c:v>-69.641000000000005</c:v>
                </c:pt>
                <c:pt idx="39118">
                  <c:v>-69.638999999999996</c:v>
                </c:pt>
                <c:pt idx="39119">
                  <c:v>-69.637</c:v>
                </c:pt>
                <c:pt idx="39120">
                  <c:v>-69.635000000000005</c:v>
                </c:pt>
                <c:pt idx="39121">
                  <c:v>-69.632999999999996</c:v>
                </c:pt>
                <c:pt idx="39122">
                  <c:v>-69.631</c:v>
                </c:pt>
                <c:pt idx="39123">
                  <c:v>-69.629000000000005</c:v>
                </c:pt>
                <c:pt idx="39124">
                  <c:v>-69.626999999999995</c:v>
                </c:pt>
                <c:pt idx="39125">
                  <c:v>-69.625</c:v>
                </c:pt>
                <c:pt idx="39126">
                  <c:v>-69.623000000000005</c:v>
                </c:pt>
                <c:pt idx="39127">
                  <c:v>-69.620999999999995</c:v>
                </c:pt>
                <c:pt idx="39128">
                  <c:v>-69.619</c:v>
                </c:pt>
                <c:pt idx="39129">
                  <c:v>-69.617000000000004</c:v>
                </c:pt>
                <c:pt idx="39130">
                  <c:v>-69.614999999999995</c:v>
                </c:pt>
                <c:pt idx="39131">
                  <c:v>-69.613</c:v>
                </c:pt>
                <c:pt idx="39132">
                  <c:v>-69.611000000000004</c:v>
                </c:pt>
                <c:pt idx="39133">
                  <c:v>-69.608999999999995</c:v>
                </c:pt>
                <c:pt idx="39134">
                  <c:v>-69.606999999999999</c:v>
                </c:pt>
                <c:pt idx="39135">
                  <c:v>-69.605000000000004</c:v>
                </c:pt>
                <c:pt idx="39136">
                  <c:v>-69.602999999999994</c:v>
                </c:pt>
                <c:pt idx="39137">
                  <c:v>-69.600999999999999</c:v>
                </c:pt>
                <c:pt idx="39138">
                  <c:v>-69.599000000000004</c:v>
                </c:pt>
                <c:pt idx="39139">
                  <c:v>-69.596999999999994</c:v>
                </c:pt>
                <c:pt idx="39140">
                  <c:v>-69.594999999999999</c:v>
                </c:pt>
                <c:pt idx="39141">
                  <c:v>-69.593000000000004</c:v>
                </c:pt>
                <c:pt idx="39142">
                  <c:v>-69.590999999999994</c:v>
                </c:pt>
                <c:pt idx="39143">
                  <c:v>-69.588999999999999</c:v>
                </c:pt>
                <c:pt idx="39144">
                  <c:v>-69.587000000000003</c:v>
                </c:pt>
                <c:pt idx="39145">
                  <c:v>-69.584999999999994</c:v>
                </c:pt>
                <c:pt idx="39146">
                  <c:v>-69.582999999999998</c:v>
                </c:pt>
                <c:pt idx="39147">
                  <c:v>-69.581000000000003</c:v>
                </c:pt>
                <c:pt idx="39148">
                  <c:v>-69.578999999999994</c:v>
                </c:pt>
                <c:pt idx="39149">
                  <c:v>-69.576999999999998</c:v>
                </c:pt>
                <c:pt idx="39150">
                  <c:v>-69.575000000000003</c:v>
                </c:pt>
                <c:pt idx="39151">
                  <c:v>-69.572999999999993</c:v>
                </c:pt>
                <c:pt idx="39152">
                  <c:v>-69.570999999999998</c:v>
                </c:pt>
                <c:pt idx="39153">
                  <c:v>-69.569000000000003</c:v>
                </c:pt>
                <c:pt idx="39154">
                  <c:v>-69.566999999999993</c:v>
                </c:pt>
                <c:pt idx="39155">
                  <c:v>-69.564999999999998</c:v>
                </c:pt>
                <c:pt idx="39156">
                  <c:v>-69.563000000000002</c:v>
                </c:pt>
                <c:pt idx="39157">
                  <c:v>-69.561000000000007</c:v>
                </c:pt>
                <c:pt idx="39158">
                  <c:v>-69.558999999999997</c:v>
                </c:pt>
                <c:pt idx="39159">
                  <c:v>-69.557000000000002</c:v>
                </c:pt>
                <c:pt idx="39160">
                  <c:v>-69.555000000000007</c:v>
                </c:pt>
                <c:pt idx="39161">
                  <c:v>-69.552999999999997</c:v>
                </c:pt>
                <c:pt idx="39162">
                  <c:v>-69.551000000000002</c:v>
                </c:pt>
                <c:pt idx="39163">
                  <c:v>-69.549000000000007</c:v>
                </c:pt>
                <c:pt idx="39164">
                  <c:v>-69.546999999999997</c:v>
                </c:pt>
                <c:pt idx="39165">
                  <c:v>-69.545000000000002</c:v>
                </c:pt>
                <c:pt idx="39166">
                  <c:v>-69.543000000000006</c:v>
                </c:pt>
                <c:pt idx="39167">
                  <c:v>-69.540999999999997</c:v>
                </c:pt>
                <c:pt idx="39168">
                  <c:v>-69.539000000000001</c:v>
                </c:pt>
                <c:pt idx="39169">
                  <c:v>-69.537000000000006</c:v>
                </c:pt>
                <c:pt idx="39170">
                  <c:v>-69.534999999999997</c:v>
                </c:pt>
                <c:pt idx="39171">
                  <c:v>-69.533000000000001</c:v>
                </c:pt>
                <c:pt idx="39172">
                  <c:v>-69.531000000000006</c:v>
                </c:pt>
                <c:pt idx="39173">
                  <c:v>-69.528999999999996</c:v>
                </c:pt>
                <c:pt idx="39174">
                  <c:v>-69.527000000000001</c:v>
                </c:pt>
                <c:pt idx="39175">
                  <c:v>-69.525000000000006</c:v>
                </c:pt>
                <c:pt idx="39176">
                  <c:v>-69.522999999999996</c:v>
                </c:pt>
                <c:pt idx="39177">
                  <c:v>-69.521000000000001</c:v>
                </c:pt>
                <c:pt idx="39178">
                  <c:v>-69.519000000000005</c:v>
                </c:pt>
                <c:pt idx="39179">
                  <c:v>-69.516999999999996</c:v>
                </c:pt>
                <c:pt idx="39180">
                  <c:v>-69.515000000000001</c:v>
                </c:pt>
                <c:pt idx="39181">
                  <c:v>-69.513000000000005</c:v>
                </c:pt>
                <c:pt idx="39182">
                  <c:v>-69.510999999999996</c:v>
                </c:pt>
                <c:pt idx="39183">
                  <c:v>-69.509</c:v>
                </c:pt>
                <c:pt idx="39184">
                  <c:v>-69.507000000000005</c:v>
                </c:pt>
                <c:pt idx="39185">
                  <c:v>-69.504999999999995</c:v>
                </c:pt>
                <c:pt idx="39186">
                  <c:v>-69.503</c:v>
                </c:pt>
                <c:pt idx="39187">
                  <c:v>-69.501000000000005</c:v>
                </c:pt>
                <c:pt idx="39188">
                  <c:v>-69.498999999999995</c:v>
                </c:pt>
                <c:pt idx="39189">
                  <c:v>-69.497</c:v>
                </c:pt>
                <c:pt idx="39190">
                  <c:v>-69.495000000000005</c:v>
                </c:pt>
                <c:pt idx="39191">
                  <c:v>-69.492999999999995</c:v>
                </c:pt>
                <c:pt idx="39192">
                  <c:v>-69.491</c:v>
                </c:pt>
                <c:pt idx="39193">
                  <c:v>-69.489000000000004</c:v>
                </c:pt>
                <c:pt idx="39194">
                  <c:v>-69.486999999999995</c:v>
                </c:pt>
                <c:pt idx="39195">
                  <c:v>-69.484999999999999</c:v>
                </c:pt>
                <c:pt idx="39196">
                  <c:v>-69.483000000000004</c:v>
                </c:pt>
                <c:pt idx="39197">
                  <c:v>-69.480999999999995</c:v>
                </c:pt>
                <c:pt idx="39198">
                  <c:v>-69.478999999999999</c:v>
                </c:pt>
                <c:pt idx="39199">
                  <c:v>-69.477000000000004</c:v>
                </c:pt>
                <c:pt idx="39200">
                  <c:v>-69.474999999999994</c:v>
                </c:pt>
                <c:pt idx="39201">
                  <c:v>-69.472999999999999</c:v>
                </c:pt>
                <c:pt idx="39202">
                  <c:v>-69.471000000000004</c:v>
                </c:pt>
                <c:pt idx="39203">
                  <c:v>-69.468999999999994</c:v>
                </c:pt>
                <c:pt idx="39204">
                  <c:v>-69.466999999999999</c:v>
                </c:pt>
                <c:pt idx="39205">
                  <c:v>-69.465000000000003</c:v>
                </c:pt>
                <c:pt idx="39206">
                  <c:v>-69.462999999999994</c:v>
                </c:pt>
                <c:pt idx="39207">
                  <c:v>-69.460999999999999</c:v>
                </c:pt>
                <c:pt idx="39208">
                  <c:v>-69.459000000000003</c:v>
                </c:pt>
                <c:pt idx="39209">
                  <c:v>-69.456999999999994</c:v>
                </c:pt>
                <c:pt idx="39210">
                  <c:v>-69.454999999999998</c:v>
                </c:pt>
                <c:pt idx="39211">
                  <c:v>-69.453000000000003</c:v>
                </c:pt>
                <c:pt idx="39212">
                  <c:v>-69.450999999999993</c:v>
                </c:pt>
                <c:pt idx="39213">
                  <c:v>-69.448999999999998</c:v>
                </c:pt>
                <c:pt idx="39214">
                  <c:v>-69.447000000000003</c:v>
                </c:pt>
                <c:pt idx="39215">
                  <c:v>-69.444999999999993</c:v>
                </c:pt>
                <c:pt idx="39216">
                  <c:v>-69.442999999999998</c:v>
                </c:pt>
                <c:pt idx="39217">
                  <c:v>-69.441000000000003</c:v>
                </c:pt>
                <c:pt idx="39218">
                  <c:v>-69.438999999999993</c:v>
                </c:pt>
                <c:pt idx="39219">
                  <c:v>-69.436999999999998</c:v>
                </c:pt>
                <c:pt idx="39220">
                  <c:v>-69.435000000000002</c:v>
                </c:pt>
                <c:pt idx="39221">
                  <c:v>-69.433000000000007</c:v>
                </c:pt>
                <c:pt idx="39222">
                  <c:v>-69.430999999999997</c:v>
                </c:pt>
                <c:pt idx="39223">
                  <c:v>-69.429000000000002</c:v>
                </c:pt>
                <c:pt idx="39224">
                  <c:v>-69.427000000000007</c:v>
                </c:pt>
                <c:pt idx="39225">
                  <c:v>-69.424999999999997</c:v>
                </c:pt>
                <c:pt idx="39226">
                  <c:v>-69.423000000000002</c:v>
                </c:pt>
                <c:pt idx="39227">
                  <c:v>-69.421000000000006</c:v>
                </c:pt>
                <c:pt idx="39228">
                  <c:v>-69.418999999999997</c:v>
                </c:pt>
                <c:pt idx="39229">
                  <c:v>-69.417000000000002</c:v>
                </c:pt>
                <c:pt idx="39230">
                  <c:v>-69.415000000000006</c:v>
                </c:pt>
                <c:pt idx="39231">
                  <c:v>-69.412999999999997</c:v>
                </c:pt>
                <c:pt idx="39232">
                  <c:v>-69.411000000000001</c:v>
                </c:pt>
                <c:pt idx="39233">
                  <c:v>-69.409000000000006</c:v>
                </c:pt>
                <c:pt idx="39234">
                  <c:v>-69.406999999999996</c:v>
                </c:pt>
                <c:pt idx="39235">
                  <c:v>-69.405000000000001</c:v>
                </c:pt>
                <c:pt idx="39236">
                  <c:v>-69.403000000000006</c:v>
                </c:pt>
                <c:pt idx="39237">
                  <c:v>-69.400999999999996</c:v>
                </c:pt>
                <c:pt idx="39238">
                  <c:v>-69.399000000000001</c:v>
                </c:pt>
                <c:pt idx="39239">
                  <c:v>-69.397000000000006</c:v>
                </c:pt>
                <c:pt idx="39240">
                  <c:v>-69.394999999999996</c:v>
                </c:pt>
                <c:pt idx="39241">
                  <c:v>-69.393000000000001</c:v>
                </c:pt>
                <c:pt idx="39242">
                  <c:v>-69.391000000000005</c:v>
                </c:pt>
                <c:pt idx="39243">
                  <c:v>-69.388999999999996</c:v>
                </c:pt>
                <c:pt idx="39244">
                  <c:v>-69.387</c:v>
                </c:pt>
                <c:pt idx="39245">
                  <c:v>-69.385000000000005</c:v>
                </c:pt>
                <c:pt idx="39246">
                  <c:v>-69.382999999999996</c:v>
                </c:pt>
                <c:pt idx="39247">
                  <c:v>-69.381</c:v>
                </c:pt>
                <c:pt idx="39248">
                  <c:v>-69.379000000000005</c:v>
                </c:pt>
                <c:pt idx="39249">
                  <c:v>-69.376999999999995</c:v>
                </c:pt>
                <c:pt idx="39250">
                  <c:v>-69.375</c:v>
                </c:pt>
                <c:pt idx="39251">
                  <c:v>-69.373000000000005</c:v>
                </c:pt>
                <c:pt idx="39252">
                  <c:v>-69.370999999999995</c:v>
                </c:pt>
                <c:pt idx="39253">
                  <c:v>-69.369</c:v>
                </c:pt>
                <c:pt idx="39254">
                  <c:v>-69.367000000000004</c:v>
                </c:pt>
                <c:pt idx="39255">
                  <c:v>-69.364999999999995</c:v>
                </c:pt>
                <c:pt idx="39256">
                  <c:v>-69.363</c:v>
                </c:pt>
                <c:pt idx="39257">
                  <c:v>-69.361000000000004</c:v>
                </c:pt>
                <c:pt idx="39258">
                  <c:v>-69.358999999999995</c:v>
                </c:pt>
                <c:pt idx="39259">
                  <c:v>-69.356999999999999</c:v>
                </c:pt>
                <c:pt idx="39260">
                  <c:v>-69.355000000000004</c:v>
                </c:pt>
                <c:pt idx="39261">
                  <c:v>-69.352999999999994</c:v>
                </c:pt>
                <c:pt idx="39262">
                  <c:v>-69.350999999999999</c:v>
                </c:pt>
                <c:pt idx="39263">
                  <c:v>-69.349000000000004</c:v>
                </c:pt>
                <c:pt idx="39264">
                  <c:v>-69.346999999999994</c:v>
                </c:pt>
                <c:pt idx="39265">
                  <c:v>-69.344999999999999</c:v>
                </c:pt>
                <c:pt idx="39266">
                  <c:v>-69.343000000000004</c:v>
                </c:pt>
                <c:pt idx="39267">
                  <c:v>-69.340999999999994</c:v>
                </c:pt>
                <c:pt idx="39268">
                  <c:v>-69.338999999999999</c:v>
                </c:pt>
                <c:pt idx="39269">
                  <c:v>-69.337000000000003</c:v>
                </c:pt>
                <c:pt idx="39270">
                  <c:v>-69.334999999999994</c:v>
                </c:pt>
                <c:pt idx="39271">
                  <c:v>-69.332999999999998</c:v>
                </c:pt>
                <c:pt idx="39272">
                  <c:v>-69.331000000000003</c:v>
                </c:pt>
                <c:pt idx="39273">
                  <c:v>-69.328999999999994</c:v>
                </c:pt>
                <c:pt idx="39274">
                  <c:v>-69.326999999999998</c:v>
                </c:pt>
                <c:pt idx="39275">
                  <c:v>-69.325000000000003</c:v>
                </c:pt>
                <c:pt idx="39276">
                  <c:v>-69.322999999999993</c:v>
                </c:pt>
                <c:pt idx="39277">
                  <c:v>-69.320999999999998</c:v>
                </c:pt>
                <c:pt idx="39278">
                  <c:v>-69.319000000000003</c:v>
                </c:pt>
                <c:pt idx="39279">
                  <c:v>-69.316999999999993</c:v>
                </c:pt>
                <c:pt idx="39280">
                  <c:v>-69.314999999999998</c:v>
                </c:pt>
                <c:pt idx="39281">
                  <c:v>-69.313000000000002</c:v>
                </c:pt>
                <c:pt idx="39282">
                  <c:v>-69.311000000000007</c:v>
                </c:pt>
                <c:pt idx="39283">
                  <c:v>-69.308999999999997</c:v>
                </c:pt>
                <c:pt idx="39284">
                  <c:v>-69.307000000000002</c:v>
                </c:pt>
                <c:pt idx="39285">
                  <c:v>-69.305000000000007</c:v>
                </c:pt>
                <c:pt idx="39286">
                  <c:v>-69.302999999999997</c:v>
                </c:pt>
                <c:pt idx="39287">
                  <c:v>-69.301000000000002</c:v>
                </c:pt>
                <c:pt idx="39288">
                  <c:v>-69.299000000000007</c:v>
                </c:pt>
                <c:pt idx="39289">
                  <c:v>-69.296999999999997</c:v>
                </c:pt>
                <c:pt idx="39290">
                  <c:v>-69.295000000000002</c:v>
                </c:pt>
                <c:pt idx="39291">
                  <c:v>-69.293000000000006</c:v>
                </c:pt>
                <c:pt idx="39292">
                  <c:v>-69.290999999999997</c:v>
                </c:pt>
                <c:pt idx="39293">
                  <c:v>-69.289000000000001</c:v>
                </c:pt>
                <c:pt idx="39294">
                  <c:v>-69.287000000000006</c:v>
                </c:pt>
                <c:pt idx="39295">
                  <c:v>-69.284999999999997</c:v>
                </c:pt>
                <c:pt idx="39296">
                  <c:v>-69.283000000000001</c:v>
                </c:pt>
                <c:pt idx="39297">
                  <c:v>-69.281000000000006</c:v>
                </c:pt>
                <c:pt idx="39298">
                  <c:v>-69.278999999999996</c:v>
                </c:pt>
                <c:pt idx="39299">
                  <c:v>-69.277000000000001</c:v>
                </c:pt>
                <c:pt idx="39300">
                  <c:v>-69.275000000000006</c:v>
                </c:pt>
                <c:pt idx="39301">
                  <c:v>-69.272999999999996</c:v>
                </c:pt>
                <c:pt idx="39302">
                  <c:v>-69.271000000000001</c:v>
                </c:pt>
                <c:pt idx="39303">
                  <c:v>-69.269000000000005</c:v>
                </c:pt>
                <c:pt idx="39304">
                  <c:v>-69.266999999999996</c:v>
                </c:pt>
                <c:pt idx="39305">
                  <c:v>-69.265000000000001</c:v>
                </c:pt>
                <c:pt idx="39306">
                  <c:v>-69.263000000000005</c:v>
                </c:pt>
                <c:pt idx="39307">
                  <c:v>-69.260999999999996</c:v>
                </c:pt>
                <c:pt idx="39308">
                  <c:v>-69.259</c:v>
                </c:pt>
                <c:pt idx="39309">
                  <c:v>-69.257000000000005</c:v>
                </c:pt>
                <c:pt idx="39310">
                  <c:v>-69.254999999999995</c:v>
                </c:pt>
                <c:pt idx="39311">
                  <c:v>-69.253</c:v>
                </c:pt>
                <c:pt idx="39312">
                  <c:v>-69.251000000000005</c:v>
                </c:pt>
                <c:pt idx="39313">
                  <c:v>-69.248999999999995</c:v>
                </c:pt>
                <c:pt idx="39314">
                  <c:v>-69.247</c:v>
                </c:pt>
                <c:pt idx="39315">
                  <c:v>-69.245000000000005</c:v>
                </c:pt>
                <c:pt idx="39316">
                  <c:v>-69.242999999999995</c:v>
                </c:pt>
                <c:pt idx="39317">
                  <c:v>-69.241</c:v>
                </c:pt>
                <c:pt idx="39318">
                  <c:v>-69.239000000000004</c:v>
                </c:pt>
                <c:pt idx="39319">
                  <c:v>-69.236999999999995</c:v>
                </c:pt>
                <c:pt idx="39320">
                  <c:v>-69.234999999999999</c:v>
                </c:pt>
                <c:pt idx="39321">
                  <c:v>-69.233000000000004</c:v>
                </c:pt>
                <c:pt idx="39322">
                  <c:v>-69.230999999999995</c:v>
                </c:pt>
                <c:pt idx="39323">
                  <c:v>-69.228999999999999</c:v>
                </c:pt>
                <c:pt idx="39324">
                  <c:v>-69.227000000000004</c:v>
                </c:pt>
                <c:pt idx="39325">
                  <c:v>-69.224999999999994</c:v>
                </c:pt>
                <c:pt idx="39326">
                  <c:v>-69.222999999999999</c:v>
                </c:pt>
                <c:pt idx="39327">
                  <c:v>-69.221000000000004</c:v>
                </c:pt>
                <c:pt idx="39328">
                  <c:v>-69.218999999999994</c:v>
                </c:pt>
                <c:pt idx="39329">
                  <c:v>-69.216999999999999</c:v>
                </c:pt>
                <c:pt idx="39330">
                  <c:v>-69.215000000000003</c:v>
                </c:pt>
                <c:pt idx="39331">
                  <c:v>-69.212999999999994</c:v>
                </c:pt>
                <c:pt idx="39332">
                  <c:v>-69.210999999999999</c:v>
                </c:pt>
                <c:pt idx="39333">
                  <c:v>-69.209000000000003</c:v>
                </c:pt>
                <c:pt idx="39334">
                  <c:v>-69.206999999999994</c:v>
                </c:pt>
                <c:pt idx="39335">
                  <c:v>-69.204999999999998</c:v>
                </c:pt>
                <c:pt idx="39336">
                  <c:v>-69.203000000000003</c:v>
                </c:pt>
                <c:pt idx="39337">
                  <c:v>-69.200999999999993</c:v>
                </c:pt>
                <c:pt idx="39338">
                  <c:v>-69.198999999999998</c:v>
                </c:pt>
                <c:pt idx="39339">
                  <c:v>-69.197000000000003</c:v>
                </c:pt>
                <c:pt idx="39340">
                  <c:v>-69.194999999999993</c:v>
                </c:pt>
                <c:pt idx="39341">
                  <c:v>-69.192999999999998</c:v>
                </c:pt>
                <c:pt idx="39342">
                  <c:v>-69.191000000000003</c:v>
                </c:pt>
                <c:pt idx="39343">
                  <c:v>-69.188999999999993</c:v>
                </c:pt>
                <c:pt idx="39344">
                  <c:v>-69.186999999999998</c:v>
                </c:pt>
                <c:pt idx="39345">
                  <c:v>-69.185000000000002</c:v>
                </c:pt>
                <c:pt idx="39346">
                  <c:v>-69.183000000000007</c:v>
                </c:pt>
                <c:pt idx="39347">
                  <c:v>-69.180999999999997</c:v>
                </c:pt>
                <c:pt idx="39348">
                  <c:v>-69.179000000000002</c:v>
                </c:pt>
                <c:pt idx="39349">
                  <c:v>-69.177000000000007</c:v>
                </c:pt>
                <c:pt idx="39350">
                  <c:v>-69.174999999999997</c:v>
                </c:pt>
                <c:pt idx="39351">
                  <c:v>-69.173000000000002</c:v>
                </c:pt>
                <c:pt idx="39352">
                  <c:v>-69.171000000000006</c:v>
                </c:pt>
                <c:pt idx="39353">
                  <c:v>-69.168999999999997</c:v>
                </c:pt>
                <c:pt idx="39354">
                  <c:v>-69.167000000000002</c:v>
                </c:pt>
                <c:pt idx="39355">
                  <c:v>-69.165000000000006</c:v>
                </c:pt>
                <c:pt idx="39356">
                  <c:v>-69.162999999999997</c:v>
                </c:pt>
                <c:pt idx="39357">
                  <c:v>-69.161000000000001</c:v>
                </c:pt>
                <c:pt idx="39358">
                  <c:v>-69.159000000000006</c:v>
                </c:pt>
                <c:pt idx="39359">
                  <c:v>-69.156999999999996</c:v>
                </c:pt>
                <c:pt idx="39360">
                  <c:v>-69.155000000000001</c:v>
                </c:pt>
                <c:pt idx="39361">
                  <c:v>-69.153000000000006</c:v>
                </c:pt>
                <c:pt idx="39362">
                  <c:v>-69.150999999999996</c:v>
                </c:pt>
                <c:pt idx="39363">
                  <c:v>-69.149000000000001</c:v>
                </c:pt>
                <c:pt idx="39364">
                  <c:v>-69.147000000000006</c:v>
                </c:pt>
                <c:pt idx="39365">
                  <c:v>-69.144999999999996</c:v>
                </c:pt>
                <c:pt idx="39366">
                  <c:v>-69.143000000000001</c:v>
                </c:pt>
                <c:pt idx="39367">
                  <c:v>-69.141000000000005</c:v>
                </c:pt>
                <c:pt idx="39368">
                  <c:v>-69.138999999999996</c:v>
                </c:pt>
                <c:pt idx="39369">
                  <c:v>-69.137</c:v>
                </c:pt>
                <c:pt idx="39370">
                  <c:v>-69.135000000000005</c:v>
                </c:pt>
                <c:pt idx="39371">
                  <c:v>-69.132999999999996</c:v>
                </c:pt>
                <c:pt idx="39372">
                  <c:v>-69.131</c:v>
                </c:pt>
                <c:pt idx="39373">
                  <c:v>-69.129000000000005</c:v>
                </c:pt>
                <c:pt idx="39374">
                  <c:v>-69.126999999999995</c:v>
                </c:pt>
                <c:pt idx="39375">
                  <c:v>-69.125</c:v>
                </c:pt>
                <c:pt idx="39376">
                  <c:v>-69.123000000000005</c:v>
                </c:pt>
                <c:pt idx="39377">
                  <c:v>-69.120999999999995</c:v>
                </c:pt>
                <c:pt idx="39378">
                  <c:v>-69.119</c:v>
                </c:pt>
                <c:pt idx="39379">
                  <c:v>-69.117000000000004</c:v>
                </c:pt>
                <c:pt idx="39380">
                  <c:v>-69.114999999999995</c:v>
                </c:pt>
                <c:pt idx="39381">
                  <c:v>-69.113</c:v>
                </c:pt>
                <c:pt idx="39382">
                  <c:v>-69.111000000000004</c:v>
                </c:pt>
                <c:pt idx="39383">
                  <c:v>-69.108999999999995</c:v>
                </c:pt>
                <c:pt idx="39384">
                  <c:v>-69.106999999999999</c:v>
                </c:pt>
                <c:pt idx="39385">
                  <c:v>-69.105000000000004</c:v>
                </c:pt>
                <c:pt idx="39386">
                  <c:v>-69.102999999999994</c:v>
                </c:pt>
                <c:pt idx="39387">
                  <c:v>-69.100999999999999</c:v>
                </c:pt>
                <c:pt idx="39388">
                  <c:v>-69.099000000000004</c:v>
                </c:pt>
                <c:pt idx="39389">
                  <c:v>-69.096999999999994</c:v>
                </c:pt>
                <c:pt idx="39390">
                  <c:v>-69.094999999999999</c:v>
                </c:pt>
                <c:pt idx="39391">
                  <c:v>-69.093000000000004</c:v>
                </c:pt>
                <c:pt idx="39392">
                  <c:v>-69.090999999999994</c:v>
                </c:pt>
                <c:pt idx="39393">
                  <c:v>-69.088999999999999</c:v>
                </c:pt>
                <c:pt idx="39394">
                  <c:v>-69.087000000000003</c:v>
                </c:pt>
                <c:pt idx="39395">
                  <c:v>-69.084999999999994</c:v>
                </c:pt>
                <c:pt idx="39396">
                  <c:v>-69.082999999999998</c:v>
                </c:pt>
                <c:pt idx="39397">
                  <c:v>-69.081000000000003</c:v>
                </c:pt>
                <c:pt idx="39398">
                  <c:v>-69.078999999999994</c:v>
                </c:pt>
                <c:pt idx="39399">
                  <c:v>-69.076999999999998</c:v>
                </c:pt>
                <c:pt idx="39400">
                  <c:v>-69.075000000000003</c:v>
                </c:pt>
                <c:pt idx="39401">
                  <c:v>-69.072999999999993</c:v>
                </c:pt>
                <c:pt idx="39402">
                  <c:v>-69.070999999999998</c:v>
                </c:pt>
                <c:pt idx="39403">
                  <c:v>-69.069000000000003</c:v>
                </c:pt>
                <c:pt idx="39404">
                  <c:v>-69.066999999999993</c:v>
                </c:pt>
                <c:pt idx="39405">
                  <c:v>-69.064999999999998</c:v>
                </c:pt>
                <c:pt idx="39406">
                  <c:v>-69.063000000000002</c:v>
                </c:pt>
                <c:pt idx="39407">
                  <c:v>-69.061000000000007</c:v>
                </c:pt>
                <c:pt idx="39408">
                  <c:v>-69.058999999999997</c:v>
                </c:pt>
                <c:pt idx="39409">
                  <c:v>-69.057000000000002</c:v>
                </c:pt>
                <c:pt idx="39410">
                  <c:v>-69.055000000000007</c:v>
                </c:pt>
                <c:pt idx="39411">
                  <c:v>-69.052999999999997</c:v>
                </c:pt>
                <c:pt idx="39412">
                  <c:v>-69.051000000000002</c:v>
                </c:pt>
                <c:pt idx="39413">
                  <c:v>-69.049000000000007</c:v>
                </c:pt>
                <c:pt idx="39414">
                  <c:v>-69.046999999999997</c:v>
                </c:pt>
                <c:pt idx="39415">
                  <c:v>-69.045000000000002</c:v>
                </c:pt>
                <c:pt idx="39416">
                  <c:v>-69.043000000000006</c:v>
                </c:pt>
                <c:pt idx="39417">
                  <c:v>-69.040999999999997</c:v>
                </c:pt>
                <c:pt idx="39418">
                  <c:v>-69.039000000000001</c:v>
                </c:pt>
                <c:pt idx="39419">
                  <c:v>-69.037000000000006</c:v>
                </c:pt>
                <c:pt idx="39420">
                  <c:v>-69.034999999999997</c:v>
                </c:pt>
                <c:pt idx="39421">
                  <c:v>-69.033000000000001</c:v>
                </c:pt>
                <c:pt idx="39422">
                  <c:v>-69.031000000000006</c:v>
                </c:pt>
                <c:pt idx="39423">
                  <c:v>-69.028999999999996</c:v>
                </c:pt>
                <c:pt idx="39424">
                  <c:v>-69.027000000000001</c:v>
                </c:pt>
                <c:pt idx="39425">
                  <c:v>-69.025000000000006</c:v>
                </c:pt>
                <c:pt idx="39426">
                  <c:v>-69.022999999999996</c:v>
                </c:pt>
                <c:pt idx="39427">
                  <c:v>-69.021000000000001</c:v>
                </c:pt>
                <c:pt idx="39428">
                  <c:v>-69.019000000000005</c:v>
                </c:pt>
                <c:pt idx="39429">
                  <c:v>-69.016999999999996</c:v>
                </c:pt>
                <c:pt idx="39430">
                  <c:v>-69.015000000000001</c:v>
                </c:pt>
                <c:pt idx="39431">
                  <c:v>-69.013000000000005</c:v>
                </c:pt>
                <c:pt idx="39432">
                  <c:v>-69.010999999999996</c:v>
                </c:pt>
                <c:pt idx="39433">
                  <c:v>-69.009</c:v>
                </c:pt>
                <c:pt idx="39434">
                  <c:v>-69.007000000000005</c:v>
                </c:pt>
                <c:pt idx="39435">
                  <c:v>-69.004999999999995</c:v>
                </c:pt>
                <c:pt idx="39436">
                  <c:v>-69.003</c:v>
                </c:pt>
                <c:pt idx="39437">
                  <c:v>-69.001000000000005</c:v>
                </c:pt>
                <c:pt idx="39438">
                  <c:v>-68.998999999999995</c:v>
                </c:pt>
                <c:pt idx="39439">
                  <c:v>-68.997</c:v>
                </c:pt>
                <c:pt idx="39440">
                  <c:v>-68.995000000000005</c:v>
                </c:pt>
                <c:pt idx="39441">
                  <c:v>-68.992999999999995</c:v>
                </c:pt>
                <c:pt idx="39442">
                  <c:v>-68.991</c:v>
                </c:pt>
                <c:pt idx="39443">
                  <c:v>-68.989000000000004</c:v>
                </c:pt>
                <c:pt idx="39444">
                  <c:v>-68.986999999999995</c:v>
                </c:pt>
                <c:pt idx="39445">
                  <c:v>-68.984999999999999</c:v>
                </c:pt>
                <c:pt idx="39446">
                  <c:v>-68.983000000000004</c:v>
                </c:pt>
                <c:pt idx="39447">
                  <c:v>-68.980999999999995</c:v>
                </c:pt>
                <c:pt idx="39448">
                  <c:v>-68.978999999999999</c:v>
                </c:pt>
                <c:pt idx="39449">
                  <c:v>-68.977000000000004</c:v>
                </c:pt>
                <c:pt idx="39450">
                  <c:v>-68.974999999999994</c:v>
                </c:pt>
                <c:pt idx="39451">
                  <c:v>-68.972999999999999</c:v>
                </c:pt>
                <c:pt idx="39452">
                  <c:v>-68.971000000000004</c:v>
                </c:pt>
                <c:pt idx="39453">
                  <c:v>-68.968999999999994</c:v>
                </c:pt>
                <c:pt idx="39454">
                  <c:v>-68.966999999999999</c:v>
                </c:pt>
                <c:pt idx="39455">
                  <c:v>-68.965000000000003</c:v>
                </c:pt>
                <c:pt idx="39456">
                  <c:v>-68.962999999999994</c:v>
                </c:pt>
                <c:pt idx="39457">
                  <c:v>-68.960999999999999</c:v>
                </c:pt>
                <c:pt idx="39458">
                  <c:v>-68.959000000000003</c:v>
                </c:pt>
                <c:pt idx="39459">
                  <c:v>-68.956999999999994</c:v>
                </c:pt>
                <c:pt idx="39460">
                  <c:v>-68.954999999999998</c:v>
                </c:pt>
                <c:pt idx="39461">
                  <c:v>-68.953000000000003</c:v>
                </c:pt>
                <c:pt idx="39462">
                  <c:v>-68.950999999999993</c:v>
                </c:pt>
                <c:pt idx="39463">
                  <c:v>-68.948999999999998</c:v>
                </c:pt>
                <c:pt idx="39464">
                  <c:v>-68.947000000000003</c:v>
                </c:pt>
                <c:pt idx="39465">
                  <c:v>-68.944999999999993</c:v>
                </c:pt>
                <c:pt idx="39466">
                  <c:v>-68.942999999999998</c:v>
                </c:pt>
                <c:pt idx="39467">
                  <c:v>-68.941000000000003</c:v>
                </c:pt>
                <c:pt idx="39468">
                  <c:v>-68.938999999999993</c:v>
                </c:pt>
                <c:pt idx="39469">
                  <c:v>-68.936999999999998</c:v>
                </c:pt>
                <c:pt idx="39470">
                  <c:v>-68.935000000000002</c:v>
                </c:pt>
                <c:pt idx="39471">
                  <c:v>-68.933000000000007</c:v>
                </c:pt>
                <c:pt idx="39472">
                  <c:v>-68.930999999999997</c:v>
                </c:pt>
                <c:pt idx="39473">
                  <c:v>-68.929000000000002</c:v>
                </c:pt>
                <c:pt idx="39474">
                  <c:v>-68.927000000000007</c:v>
                </c:pt>
                <c:pt idx="39475">
                  <c:v>-68.924999999999997</c:v>
                </c:pt>
                <c:pt idx="39476">
                  <c:v>-68.923000000000002</c:v>
                </c:pt>
                <c:pt idx="39477">
                  <c:v>-68.921000000000006</c:v>
                </c:pt>
                <c:pt idx="39478">
                  <c:v>-68.918999999999997</c:v>
                </c:pt>
                <c:pt idx="39479">
                  <c:v>-68.917000000000002</c:v>
                </c:pt>
                <c:pt idx="39480">
                  <c:v>-68.915000000000006</c:v>
                </c:pt>
                <c:pt idx="39481">
                  <c:v>-68.912999999999997</c:v>
                </c:pt>
                <c:pt idx="39482">
                  <c:v>-68.911000000000001</c:v>
                </c:pt>
                <c:pt idx="39483">
                  <c:v>-68.909000000000006</c:v>
                </c:pt>
                <c:pt idx="39484">
                  <c:v>-68.906999999999996</c:v>
                </c:pt>
                <c:pt idx="39485">
                  <c:v>-68.905000000000001</c:v>
                </c:pt>
                <c:pt idx="39486">
                  <c:v>-68.903000000000006</c:v>
                </c:pt>
                <c:pt idx="39487">
                  <c:v>-68.900999999999996</c:v>
                </c:pt>
                <c:pt idx="39488">
                  <c:v>-68.899000000000001</c:v>
                </c:pt>
                <c:pt idx="39489">
                  <c:v>-68.897000000000006</c:v>
                </c:pt>
                <c:pt idx="39490">
                  <c:v>-68.894999999999996</c:v>
                </c:pt>
                <c:pt idx="39491">
                  <c:v>-68.893000000000001</c:v>
                </c:pt>
                <c:pt idx="39492">
                  <c:v>-68.891000000000005</c:v>
                </c:pt>
                <c:pt idx="39493">
                  <c:v>-68.888999999999996</c:v>
                </c:pt>
                <c:pt idx="39494">
                  <c:v>-68.887</c:v>
                </c:pt>
                <c:pt idx="39495">
                  <c:v>-68.885000000000005</c:v>
                </c:pt>
                <c:pt idx="39496">
                  <c:v>-68.882999999999996</c:v>
                </c:pt>
                <c:pt idx="39497">
                  <c:v>-68.881</c:v>
                </c:pt>
                <c:pt idx="39498">
                  <c:v>-68.879000000000005</c:v>
                </c:pt>
                <c:pt idx="39499">
                  <c:v>-68.876999999999995</c:v>
                </c:pt>
                <c:pt idx="39500">
                  <c:v>-68.875</c:v>
                </c:pt>
                <c:pt idx="39501">
                  <c:v>-68.873000000000005</c:v>
                </c:pt>
                <c:pt idx="39502">
                  <c:v>-68.870999999999995</c:v>
                </c:pt>
                <c:pt idx="39503">
                  <c:v>-68.869</c:v>
                </c:pt>
                <c:pt idx="39504">
                  <c:v>-68.867000000000004</c:v>
                </c:pt>
                <c:pt idx="39505">
                  <c:v>-68.864999999999995</c:v>
                </c:pt>
                <c:pt idx="39506">
                  <c:v>-68.863</c:v>
                </c:pt>
                <c:pt idx="39507">
                  <c:v>-68.861000000000004</c:v>
                </c:pt>
                <c:pt idx="39508">
                  <c:v>-68.858999999999995</c:v>
                </c:pt>
                <c:pt idx="39509">
                  <c:v>-68.856999999999999</c:v>
                </c:pt>
                <c:pt idx="39510">
                  <c:v>-68.855000000000004</c:v>
                </c:pt>
                <c:pt idx="39511">
                  <c:v>-68.852999999999994</c:v>
                </c:pt>
                <c:pt idx="39512">
                  <c:v>-68.850999999999999</c:v>
                </c:pt>
                <c:pt idx="39513">
                  <c:v>-68.849000000000004</c:v>
                </c:pt>
                <c:pt idx="39514">
                  <c:v>-68.846999999999994</c:v>
                </c:pt>
                <c:pt idx="39515">
                  <c:v>-68.844999999999999</c:v>
                </c:pt>
                <c:pt idx="39516">
                  <c:v>-68.843000000000004</c:v>
                </c:pt>
                <c:pt idx="39517">
                  <c:v>-68.840999999999994</c:v>
                </c:pt>
                <c:pt idx="39518">
                  <c:v>-68.838999999999999</c:v>
                </c:pt>
                <c:pt idx="39519">
                  <c:v>-68.837000000000003</c:v>
                </c:pt>
                <c:pt idx="39520">
                  <c:v>-68.834999999999994</c:v>
                </c:pt>
                <c:pt idx="39521">
                  <c:v>-68.832999999999998</c:v>
                </c:pt>
                <c:pt idx="39522">
                  <c:v>-68.831000000000003</c:v>
                </c:pt>
                <c:pt idx="39523">
                  <c:v>-68.828999999999994</c:v>
                </c:pt>
                <c:pt idx="39524">
                  <c:v>-68.826999999999998</c:v>
                </c:pt>
                <c:pt idx="39525">
                  <c:v>-68.825000000000003</c:v>
                </c:pt>
                <c:pt idx="39526">
                  <c:v>-68.822999999999993</c:v>
                </c:pt>
                <c:pt idx="39527">
                  <c:v>-68.820999999999998</c:v>
                </c:pt>
                <c:pt idx="39528">
                  <c:v>-68.819000000000003</c:v>
                </c:pt>
                <c:pt idx="39529">
                  <c:v>-68.816999999999993</c:v>
                </c:pt>
                <c:pt idx="39530">
                  <c:v>-68.814999999999998</c:v>
                </c:pt>
                <c:pt idx="39531">
                  <c:v>-68.813000000000002</c:v>
                </c:pt>
                <c:pt idx="39532">
                  <c:v>-68.811000000000007</c:v>
                </c:pt>
                <c:pt idx="39533">
                  <c:v>-68.808999999999997</c:v>
                </c:pt>
                <c:pt idx="39534">
                  <c:v>-68.807000000000002</c:v>
                </c:pt>
                <c:pt idx="39535">
                  <c:v>-68.805000000000007</c:v>
                </c:pt>
                <c:pt idx="39536">
                  <c:v>-68.802999999999997</c:v>
                </c:pt>
                <c:pt idx="39537">
                  <c:v>-68.801000000000002</c:v>
                </c:pt>
                <c:pt idx="39538">
                  <c:v>-68.799000000000007</c:v>
                </c:pt>
                <c:pt idx="39539">
                  <c:v>-68.796999999999997</c:v>
                </c:pt>
                <c:pt idx="39540">
                  <c:v>-68.795000000000002</c:v>
                </c:pt>
                <c:pt idx="39541">
                  <c:v>-68.793000000000006</c:v>
                </c:pt>
                <c:pt idx="39542">
                  <c:v>-68.790999999999997</c:v>
                </c:pt>
                <c:pt idx="39543">
                  <c:v>-68.789000000000001</c:v>
                </c:pt>
                <c:pt idx="39544">
                  <c:v>-68.787000000000006</c:v>
                </c:pt>
                <c:pt idx="39545">
                  <c:v>-68.784999999999997</c:v>
                </c:pt>
                <c:pt idx="39546">
                  <c:v>-68.783000000000001</c:v>
                </c:pt>
                <c:pt idx="39547">
                  <c:v>-68.781000000000006</c:v>
                </c:pt>
                <c:pt idx="39548">
                  <c:v>-68.778999999999996</c:v>
                </c:pt>
                <c:pt idx="39549">
                  <c:v>-68.777000000000001</c:v>
                </c:pt>
                <c:pt idx="39550">
                  <c:v>-68.775000000000006</c:v>
                </c:pt>
                <c:pt idx="39551">
                  <c:v>-68.772999999999996</c:v>
                </c:pt>
                <c:pt idx="39552">
                  <c:v>-68.771000000000001</c:v>
                </c:pt>
                <c:pt idx="39553">
                  <c:v>-68.769000000000005</c:v>
                </c:pt>
                <c:pt idx="39554">
                  <c:v>-68.766999999999996</c:v>
                </c:pt>
                <c:pt idx="39555">
                  <c:v>-68.765000000000001</c:v>
                </c:pt>
                <c:pt idx="39556">
                  <c:v>-68.763000000000005</c:v>
                </c:pt>
                <c:pt idx="39557">
                  <c:v>-68.760999999999996</c:v>
                </c:pt>
                <c:pt idx="39558">
                  <c:v>-68.759</c:v>
                </c:pt>
                <c:pt idx="39559">
                  <c:v>-68.757000000000005</c:v>
                </c:pt>
                <c:pt idx="39560">
                  <c:v>-68.754999999999995</c:v>
                </c:pt>
                <c:pt idx="39561">
                  <c:v>-68.753</c:v>
                </c:pt>
                <c:pt idx="39562">
                  <c:v>-68.751000000000005</c:v>
                </c:pt>
                <c:pt idx="39563">
                  <c:v>-68.748999999999995</c:v>
                </c:pt>
                <c:pt idx="39564">
                  <c:v>-68.747</c:v>
                </c:pt>
                <c:pt idx="39565">
                  <c:v>-68.745000000000005</c:v>
                </c:pt>
                <c:pt idx="39566">
                  <c:v>-68.742999999999995</c:v>
                </c:pt>
                <c:pt idx="39567">
                  <c:v>-68.741</c:v>
                </c:pt>
                <c:pt idx="39568">
                  <c:v>-68.739000000000004</c:v>
                </c:pt>
                <c:pt idx="39569">
                  <c:v>-68.736999999999995</c:v>
                </c:pt>
                <c:pt idx="39570">
                  <c:v>-68.734999999999999</c:v>
                </c:pt>
                <c:pt idx="39571">
                  <c:v>-68.733000000000004</c:v>
                </c:pt>
                <c:pt idx="39572">
                  <c:v>-68.730999999999995</c:v>
                </c:pt>
                <c:pt idx="39573">
                  <c:v>-68.728999999999999</c:v>
                </c:pt>
                <c:pt idx="39574">
                  <c:v>-68.727000000000004</c:v>
                </c:pt>
                <c:pt idx="39575">
                  <c:v>-68.724999999999994</c:v>
                </c:pt>
                <c:pt idx="39576">
                  <c:v>-68.722999999999999</c:v>
                </c:pt>
                <c:pt idx="39577">
                  <c:v>-68.721000000000004</c:v>
                </c:pt>
                <c:pt idx="39578">
                  <c:v>-68.718999999999994</c:v>
                </c:pt>
                <c:pt idx="39579">
                  <c:v>-68.716999999999999</c:v>
                </c:pt>
                <c:pt idx="39580">
                  <c:v>-68.715000000000003</c:v>
                </c:pt>
                <c:pt idx="39581">
                  <c:v>-68.712999999999994</c:v>
                </c:pt>
                <c:pt idx="39582">
                  <c:v>-68.710999999999999</c:v>
                </c:pt>
                <c:pt idx="39583">
                  <c:v>-68.709000000000003</c:v>
                </c:pt>
                <c:pt idx="39584">
                  <c:v>-68.706999999999994</c:v>
                </c:pt>
                <c:pt idx="39585">
                  <c:v>-68.704999999999998</c:v>
                </c:pt>
                <c:pt idx="39586">
                  <c:v>-68.703000000000003</c:v>
                </c:pt>
                <c:pt idx="39587">
                  <c:v>-68.700999999999993</c:v>
                </c:pt>
                <c:pt idx="39588">
                  <c:v>-68.698999999999998</c:v>
                </c:pt>
                <c:pt idx="39589">
                  <c:v>-68.697000000000003</c:v>
                </c:pt>
                <c:pt idx="39590">
                  <c:v>-68.694999999999993</c:v>
                </c:pt>
                <c:pt idx="39591">
                  <c:v>-68.692999999999998</c:v>
                </c:pt>
                <c:pt idx="39592">
                  <c:v>-68.691000000000003</c:v>
                </c:pt>
                <c:pt idx="39593">
                  <c:v>-68.688999999999993</c:v>
                </c:pt>
                <c:pt idx="39594">
                  <c:v>-68.686999999999998</c:v>
                </c:pt>
                <c:pt idx="39595">
                  <c:v>-68.685000000000002</c:v>
                </c:pt>
                <c:pt idx="39596">
                  <c:v>-68.683000000000007</c:v>
                </c:pt>
                <c:pt idx="39597">
                  <c:v>-68.680999999999997</c:v>
                </c:pt>
                <c:pt idx="39598">
                  <c:v>-68.679000000000002</c:v>
                </c:pt>
                <c:pt idx="39599">
                  <c:v>-68.677000000000007</c:v>
                </c:pt>
                <c:pt idx="39600">
                  <c:v>-68.674999999999997</c:v>
                </c:pt>
                <c:pt idx="39601">
                  <c:v>-68.673000000000002</c:v>
                </c:pt>
                <c:pt idx="39602">
                  <c:v>-68.671000000000006</c:v>
                </c:pt>
                <c:pt idx="39603">
                  <c:v>-68.668999999999997</c:v>
                </c:pt>
                <c:pt idx="39604">
                  <c:v>-68.667000000000002</c:v>
                </c:pt>
                <c:pt idx="39605">
                  <c:v>-68.665000000000006</c:v>
                </c:pt>
                <c:pt idx="39606">
                  <c:v>-68.662999999999997</c:v>
                </c:pt>
                <c:pt idx="39607">
                  <c:v>-68.661000000000001</c:v>
                </c:pt>
                <c:pt idx="39608">
                  <c:v>-68.659000000000006</c:v>
                </c:pt>
                <c:pt idx="39609">
                  <c:v>-68.656999999999996</c:v>
                </c:pt>
                <c:pt idx="39610">
                  <c:v>-68.655000000000001</c:v>
                </c:pt>
                <c:pt idx="39611">
                  <c:v>-68.653000000000006</c:v>
                </c:pt>
                <c:pt idx="39612">
                  <c:v>-68.650999999999996</c:v>
                </c:pt>
                <c:pt idx="39613">
                  <c:v>-68.649000000000001</c:v>
                </c:pt>
                <c:pt idx="39614">
                  <c:v>-68.647000000000006</c:v>
                </c:pt>
                <c:pt idx="39615">
                  <c:v>-68.644999999999996</c:v>
                </c:pt>
                <c:pt idx="39616">
                  <c:v>-68.643000000000001</c:v>
                </c:pt>
                <c:pt idx="39617">
                  <c:v>-68.641000000000005</c:v>
                </c:pt>
                <c:pt idx="39618">
                  <c:v>-68.638999999999996</c:v>
                </c:pt>
                <c:pt idx="39619">
                  <c:v>-68.637</c:v>
                </c:pt>
                <c:pt idx="39620">
                  <c:v>-68.635000000000005</c:v>
                </c:pt>
                <c:pt idx="39621">
                  <c:v>-68.632999999999996</c:v>
                </c:pt>
                <c:pt idx="39622">
                  <c:v>-68.631</c:v>
                </c:pt>
                <c:pt idx="39623">
                  <c:v>-68.629000000000005</c:v>
                </c:pt>
                <c:pt idx="39624">
                  <c:v>-68.626999999999995</c:v>
                </c:pt>
                <c:pt idx="39625">
                  <c:v>-68.625</c:v>
                </c:pt>
                <c:pt idx="39626">
                  <c:v>-68.623000000000005</c:v>
                </c:pt>
                <c:pt idx="39627">
                  <c:v>-68.620999999999995</c:v>
                </c:pt>
                <c:pt idx="39628">
                  <c:v>-68.619</c:v>
                </c:pt>
                <c:pt idx="39629">
                  <c:v>-68.617000000000004</c:v>
                </c:pt>
                <c:pt idx="39630">
                  <c:v>-68.614999999999995</c:v>
                </c:pt>
                <c:pt idx="39631">
                  <c:v>-68.613</c:v>
                </c:pt>
                <c:pt idx="39632">
                  <c:v>-68.611000000000004</c:v>
                </c:pt>
                <c:pt idx="39633">
                  <c:v>-68.608999999999995</c:v>
                </c:pt>
                <c:pt idx="39634">
                  <c:v>-68.606999999999999</c:v>
                </c:pt>
                <c:pt idx="39635">
                  <c:v>-68.605000000000004</c:v>
                </c:pt>
                <c:pt idx="39636">
                  <c:v>-68.602999999999994</c:v>
                </c:pt>
                <c:pt idx="39637">
                  <c:v>-68.600999999999999</c:v>
                </c:pt>
                <c:pt idx="39638">
                  <c:v>-68.599000000000004</c:v>
                </c:pt>
                <c:pt idx="39639">
                  <c:v>-68.596999999999994</c:v>
                </c:pt>
                <c:pt idx="39640">
                  <c:v>-68.594999999999999</c:v>
                </c:pt>
                <c:pt idx="39641">
                  <c:v>-68.593000000000004</c:v>
                </c:pt>
                <c:pt idx="39642">
                  <c:v>-68.590999999999994</c:v>
                </c:pt>
                <c:pt idx="39643">
                  <c:v>-68.588999999999999</c:v>
                </c:pt>
                <c:pt idx="39644">
                  <c:v>-68.587000000000003</c:v>
                </c:pt>
                <c:pt idx="39645">
                  <c:v>-68.584999999999994</c:v>
                </c:pt>
                <c:pt idx="39646">
                  <c:v>-68.582999999999998</c:v>
                </c:pt>
                <c:pt idx="39647">
                  <c:v>-68.581000000000003</c:v>
                </c:pt>
                <c:pt idx="39648">
                  <c:v>-68.578999999999994</c:v>
                </c:pt>
                <c:pt idx="39649">
                  <c:v>-68.576999999999998</c:v>
                </c:pt>
                <c:pt idx="39650">
                  <c:v>-68.575000000000003</c:v>
                </c:pt>
                <c:pt idx="39651">
                  <c:v>-68.572999999999993</c:v>
                </c:pt>
                <c:pt idx="39652">
                  <c:v>-68.570999999999998</c:v>
                </c:pt>
                <c:pt idx="39653">
                  <c:v>-68.569000000000003</c:v>
                </c:pt>
                <c:pt idx="39654">
                  <c:v>-68.566999999999993</c:v>
                </c:pt>
                <c:pt idx="39655">
                  <c:v>-68.564999999999998</c:v>
                </c:pt>
                <c:pt idx="39656">
                  <c:v>-68.563000000000002</c:v>
                </c:pt>
                <c:pt idx="39657">
                  <c:v>-68.561000000000007</c:v>
                </c:pt>
                <c:pt idx="39658">
                  <c:v>-68.558999999999997</c:v>
                </c:pt>
                <c:pt idx="39659">
                  <c:v>-68.557000000000002</c:v>
                </c:pt>
                <c:pt idx="39660">
                  <c:v>-68.555000000000007</c:v>
                </c:pt>
                <c:pt idx="39661">
                  <c:v>-68.552999999999997</c:v>
                </c:pt>
                <c:pt idx="39662">
                  <c:v>-68.551000000000002</c:v>
                </c:pt>
                <c:pt idx="39663">
                  <c:v>-68.549000000000007</c:v>
                </c:pt>
                <c:pt idx="39664">
                  <c:v>-68.546999999999997</c:v>
                </c:pt>
                <c:pt idx="39665">
                  <c:v>-68.545000000000002</c:v>
                </c:pt>
                <c:pt idx="39666">
                  <c:v>-68.543000000000006</c:v>
                </c:pt>
                <c:pt idx="39667">
                  <c:v>-68.540999999999997</c:v>
                </c:pt>
                <c:pt idx="39668">
                  <c:v>-68.539000000000001</c:v>
                </c:pt>
                <c:pt idx="39669">
                  <c:v>-68.537000000000006</c:v>
                </c:pt>
                <c:pt idx="39670">
                  <c:v>-68.534999999999997</c:v>
                </c:pt>
                <c:pt idx="39671">
                  <c:v>-68.533000000000001</c:v>
                </c:pt>
                <c:pt idx="39672">
                  <c:v>-68.531000000000006</c:v>
                </c:pt>
                <c:pt idx="39673">
                  <c:v>-68.528999999999996</c:v>
                </c:pt>
                <c:pt idx="39674">
                  <c:v>-68.527000000000001</c:v>
                </c:pt>
                <c:pt idx="39675">
                  <c:v>-68.525000000000006</c:v>
                </c:pt>
                <c:pt idx="39676">
                  <c:v>-68.522999999999996</c:v>
                </c:pt>
                <c:pt idx="39677">
                  <c:v>-68.521000000000001</c:v>
                </c:pt>
                <c:pt idx="39678">
                  <c:v>-68.519000000000005</c:v>
                </c:pt>
                <c:pt idx="39679">
                  <c:v>-68.516999999999996</c:v>
                </c:pt>
                <c:pt idx="39680">
                  <c:v>-68.515000000000001</c:v>
                </c:pt>
                <c:pt idx="39681">
                  <c:v>-68.513000000000005</c:v>
                </c:pt>
                <c:pt idx="39682">
                  <c:v>-68.510999999999996</c:v>
                </c:pt>
                <c:pt idx="39683">
                  <c:v>-68.509</c:v>
                </c:pt>
                <c:pt idx="39684">
                  <c:v>-68.507000000000005</c:v>
                </c:pt>
                <c:pt idx="39685">
                  <c:v>-68.504999999999995</c:v>
                </c:pt>
                <c:pt idx="39686">
                  <c:v>-68.503</c:v>
                </c:pt>
                <c:pt idx="39687">
                  <c:v>-68.501000000000005</c:v>
                </c:pt>
                <c:pt idx="39688">
                  <c:v>-68.498999999999995</c:v>
                </c:pt>
                <c:pt idx="39689">
                  <c:v>-68.497</c:v>
                </c:pt>
                <c:pt idx="39690">
                  <c:v>-68.495000000000005</c:v>
                </c:pt>
                <c:pt idx="39691">
                  <c:v>-68.492999999999995</c:v>
                </c:pt>
                <c:pt idx="39692">
                  <c:v>-68.491</c:v>
                </c:pt>
                <c:pt idx="39693">
                  <c:v>-68.489000000000004</c:v>
                </c:pt>
                <c:pt idx="39694">
                  <c:v>-68.486999999999995</c:v>
                </c:pt>
                <c:pt idx="39695">
                  <c:v>-68.484999999999999</c:v>
                </c:pt>
                <c:pt idx="39696">
                  <c:v>-68.483000000000004</c:v>
                </c:pt>
                <c:pt idx="39697">
                  <c:v>-68.480999999999995</c:v>
                </c:pt>
                <c:pt idx="39698">
                  <c:v>-68.478999999999999</c:v>
                </c:pt>
                <c:pt idx="39699">
                  <c:v>-68.477000000000004</c:v>
                </c:pt>
                <c:pt idx="39700">
                  <c:v>-68.474999999999994</c:v>
                </c:pt>
                <c:pt idx="39701">
                  <c:v>-68.472999999999999</c:v>
                </c:pt>
                <c:pt idx="39702">
                  <c:v>-68.471000000000004</c:v>
                </c:pt>
                <c:pt idx="39703">
                  <c:v>-68.468999999999994</c:v>
                </c:pt>
                <c:pt idx="39704">
                  <c:v>-68.466999999999999</c:v>
                </c:pt>
                <c:pt idx="39705">
                  <c:v>-68.465000000000003</c:v>
                </c:pt>
                <c:pt idx="39706">
                  <c:v>-68.462999999999994</c:v>
                </c:pt>
                <c:pt idx="39707">
                  <c:v>-68.460999999999999</c:v>
                </c:pt>
                <c:pt idx="39708">
                  <c:v>-68.459000000000003</c:v>
                </c:pt>
                <c:pt idx="39709">
                  <c:v>-68.456999999999994</c:v>
                </c:pt>
                <c:pt idx="39710">
                  <c:v>-68.454999999999998</c:v>
                </c:pt>
                <c:pt idx="39711">
                  <c:v>-68.453000000000003</c:v>
                </c:pt>
                <c:pt idx="39712">
                  <c:v>-68.450999999999993</c:v>
                </c:pt>
                <c:pt idx="39713">
                  <c:v>-68.448999999999998</c:v>
                </c:pt>
                <c:pt idx="39714">
                  <c:v>-68.447000000000003</c:v>
                </c:pt>
                <c:pt idx="39715">
                  <c:v>-68.444999999999993</c:v>
                </c:pt>
                <c:pt idx="39716">
                  <c:v>-68.442999999999998</c:v>
                </c:pt>
                <c:pt idx="39717">
                  <c:v>-68.441000000000003</c:v>
                </c:pt>
                <c:pt idx="39718">
                  <c:v>-68.438999999999993</c:v>
                </c:pt>
                <c:pt idx="39719">
                  <c:v>-68.436999999999998</c:v>
                </c:pt>
                <c:pt idx="39720">
                  <c:v>-68.435000000000002</c:v>
                </c:pt>
                <c:pt idx="39721">
                  <c:v>-68.433000000000007</c:v>
                </c:pt>
                <c:pt idx="39722">
                  <c:v>-68.430999999999997</c:v>
                </c:pt>
                <c:pt idx="39723">
                  <c:v>-68.429000000000002</c:v>
                </c:pt>
                <c:pt idx="39724">
                  <c:v>-68.427000000000007</c:v>
                </c:pt>
                <c:pt idx="39725">
                  <c:v>-68.424999999999997</c:v>
                </c:pt>
                <c:pt idx="39726">
                  <c:v>-68.423000000000002</c:v>
                </c:pt>
                <c:pt idx="39727">
                  <c:v>-68.421000000000006</c:v>
                </c:pt>
                <c:pt idx="39728">
                  <c:v>-68.418999999999997</c:v>
                </c:pt>
                <c:pt idx="39729">
                  <c:v>-68.417000000000002</c:v>
                </c:pt>
                <c:pt idx="39730">
                  <c:v>-68.415000000000006</c:v>
                </c:pt>
                <c:pt idx="39731">
                  <c:v>-68.412999999999997</c:v>
                </c:pt>
                <c:pt idx="39732">
                  <c:v>-68.411000000000001</c:v>
                </c:pt>
                <c:pt idx="39733">
                  <c:v>-68.409000000000006</c:v>
                </c:pt>
                <c:pt idx="39734">
                  <c:v>-68.406999999999996</c:v>
                </c:pt>
                <c:pt idx="39735">
                  <c:v>-68.405000000000001</c:v>
                </c:pt>
                <c:pt idx="39736">
                  <c:v>-68.403000000000006</c:v>
                </c:pt>
                <c:pt idx="39737">
                  <c:v>-68.400999999999996</c:v>
                </c:pt>
                <c:pt idx="39738">
                  <c:v>-68.399000000000001</c:v>
                </c:pt>
                <c:pt idx="39739">
                  <c:v>-68.397000000000006</c:v>
                </c:pt>
                <c:pt idx="39740">
                  <c:v>-68.394999999999996</c:v>
                </c:pt>
                <c:pt idx="39741">
                  <c:v>-68.393000000000001</c:v>
                </c:pt>
                <c:pt idx="39742">
                  <c:v>-68.391000000000005</c:v>
                </c:pt>
                <c:pt idx="39743">
                  <c:v>-68.388999999999996</c:v>
                </c:pt>
                <c:pt idx="39744">
                  <c:v>-68.387</c:v>
                </c:pt>
                <c:pt idx="39745">
                  <c:v>-68.385000000000005</c:v>
                </c:pt>
                <c:pt idx="39746">
                  <c:v>-68.382999999999996</c:v>
                </c:pt>
                <c:pt idx="39747">
                  <c:v>-68.381</c:v>
                </c:pt>
                <c:pt idx="39748">
                  <c:v>-68.379000000000005</c:v>
                </c:pt>
                <c:pt idx="39749">
                  <c:v>-68.376999999999995</c:v>
                </c:pt>
                <c:pt idx="39750">
                  <c:v>-68.375</c:v>
                </c:pt>
                <c:pt idx="39751">
                  <c:v>-68.373000000000005</c:v>
                </c:pt>
                <c:pt idx="39752">
                  <c:v>-68.370999999999995</c:v>
                </c:pt>
                <c:pt idx="39753">
                  <c:v>-68.369</c:v>
                </c:pt>
                <c:pt idx="39754">
                  <c:v>-68.367000000000004</c:v>
                </c:pt>
                <c:pt idx="39755">
                  <c:v>-68.364999999999995</c:v>
                </c:pt>
                <c:pt idx="39756">
                  <c:v>-68.363</c:v>
                </c:pt>
                <c:pt idx="39757">
                  <c:v>-68.361000000000004</c:v>
                </c:pt>
                <c:pt idx="39758">
                  <c:v>-68.358999999999995</c:v>
                </c:pt>
                <c:pt idx="39759">
                  <c:v>-68.356999999999999</c:v>
                </c:pt>
                <c:pt idx="39760">
                  <c:v>-68.355000000000004</c:v>
                </c:pt>
                <c:pt idx="39761">
                  <c:v>-68.352999999999994</c:v>
                </c:pt>
                <c:pt idx="39762">
                  <c:v>-68.350999999999999</c:v>
                </c:pt>
                <c:pt idx="39763">
                  <c:v>-68.349000000000004</c:v>
                </c:pt>
                <c:pt idx="39764">
                  <c:v>-68.346999999999994</c:v>
                </c:pt>
                <c:pt idx="39765">
                  <c:v>-68.344999999999999</c:v>
                </c:pt>
                <c:pt idx="39766">
                  <c:v>-68.343000000000004</c:v>
                </c:pt>
                <c:pt idx="39767">
                  <c:v>-68.340999999999994</c:v>
                </c:pt>
                <c:pt idx="39768">
                  <c:v>-68.338999999999999</c:v>
                </c:pt>
                <c:pt idx="39769">
                  <c:v>-68.337000000000003</c:v>
                </c:pt>
                <c:pt idx="39770">
                  <c:v>-68.334999999999994</c:v>
                </c:pt>
                <c:pt idx="39771">
                  <c:v>-68.332999999999998</c:v>
                </c:pt>
                <c:pt idx="39772">
                  <c:v>-68.331000000000003</c:v>
                </c:pt>
                <c:pt idx="39773">
                  <c:v>-68.328999999999994</c:v>
                </c:pt>
                <c:pt idx="39774">
                  <c:v>-68.326999999999998</c:v>
                </c:pt>
                <c:pt idx="39775">
                  <c:v>-68.325000000000003</c:v>
                </c:pt>
                <c:pt idx="39776">
                  <c:v>-68.322999999999993</c:v>
                </c:pt>
                <c:pt idx="39777">
                  <c:v>-68.320999999999998</c:v>
                </c:pt>
                <c:pt idx="39778">
                  <c:v>-68.319000000000003</c:v>
                </c:pt>
                <c:pt idx="39779">
                  <c:v>-68.316999999999993</c:v>
                </c:pt>
                <c:pt idx="39780">
                  <c:v>-68.314999999999998</c:v>
                </c:pt>
                <c:pt idx="39781">
                  <c:v>-68.313000000000002</c:v>
                </c:pt>
                <c:pt idx="39782">
                  <c:v>-68.311000000000007</c:v>
                </c:pt>
                <c:pt idx="39783">
                  <c:v>-68.308999999999997</c:v>
                </c:pt>
                <c:pt idx="39784">
                  <c:v>-68.307000000000002</c:v>
                </c:pt>
                <c:pt idx="39785">
                  <c:v>-68.305000000000007</c:v>
                </c:pt>
                <c:pt idx="39786">
                  <c:v>-68.302999999999997</c:v>
                </c:pt>
                <c:pt idx="39787">
                  <c:v>-68.301000000000002</c:v>
                </c:pt>
                <c:pt idx="39788">
                  <c:v>-68.299000000000007</c:v>
                </c:pt>
                <c:pt idx="39789">
                  <c:v>-68.296999999999997</c:v>
                </c:pt>
                <c:pt idx="39790">
                  <c:v>-68.295000000000002</c:v>
                </c:pt>
                <c:pt idx="39791">
                  <c:v>-68.293000000000006</c:v>
                </c:pt>
                <c:pt idx="39792">
                  <c:v>-68.290999999999997</c:v>
                </c:pt>
                <c:pt idx="39793">
                  <c:v>-68.289000000000001</c:v>
                </c:pt>
                <c:pt idx="39794">
                  <c:v>-68.287000000000006</c:v>
                </c:pt>
                <c:pt idx="39795">
                  <c:v>-68.284999999999997</c:v>
                </c:pt>
                <c:pt idx="39796">
                  <c:v>-68.283000000000001</c:v>
                </c:pt>
                <c:pt idx="39797">
                  <c:v>-68.281000000000006</c:v>
                </c:pt>
                <c:pt idx="39798">
                  <c:v>-68.278999999999996</c:v>
                </c:pt>
                <c:pt idx="39799">
                  <c:v>-68.277000000000001</c:v>
                </c:pt>
                <c:pt idx="39800">
                  <c:v>-68.275000000000006</c:v>
                </c:pt>
                <c:pt idx="39801">
                  <c:v>-68.272999999999996</c:v>
                </c:pt>
                <c:pt idx="39802">
                  <c:v>-68.271000000000001</c:v>
                </c:pt>
                <c:pt idx="39803">
                  <c:v>-68.269000000000005</c:v>
                </c:pt>
                <c:pt idx="39804">
                  <c:v>-68.266999999999996</c:v>
                </c:pt>
                <c:pt idx="39805">
                  <c:v>-68.265000000000001</c:v>
                </c:pt>
                <c:pt idx="39806">
                  <c:v>-68.263000000000005</c:v>
                </c:pt>
                <c:pt idx="39807">
                  <c:v>-68.260999999999996</c:v>
                </c:pt>
                <c:pt idx="39808">
                  <c:v>-68.259</c:v>
                </c:pt>
                <c:pt idx="39809">
                  <c:v>-68.257000000000005</c:v>
                </c:pt>
                <c:pt idx="39810">
                  <c:v>-68.254999999999995</c:v>
                </c:pt>
                <c:pt idx="39811">
                  <c:v>-68.253</c:v>
                </c:pt>
                <c:pt idx="39812">
                  <c:v>-68.251000000000005</c:v>
                </c:pt>
                <c:pt idx="39813">
                  <c:v>-68.248999999999995</c:v>
                </c:pt>
                <c:pt idx="39814">
                  <c:v>-68.247</c:v>
                </c:pt>
                <c:pt idx="39815">
                  <c:v>-68.245000000000005</c:v>
                </c:pt>
                <c:pt idx="39816">
                  <c:v>-68.242999999999995</c:v>
                </c:pt>
                <c:pt idx="39817">
                  <c:v>-68.241</c:v>
                </c:pt>
                <c:pt idx="39818">
                  <c:v>-68.239000000000004</c:v>
                </c:pt>
                <c:pt idx="39819">
                  <c:v>-68.236999999999995</c:v>
                </c:pt>
                <c:pt idx="39820">
                  <c:v>-68.234999999999999</c:v>
                </c:pt>
                <c:pt idx="39821">
                  <c:v>-68.233000000000004</c:v>
                </c:pt>
                <c:pt idx="39822">
                  <c:v>-68.230999999999995</c:v>
                </c:pt>
                <c:pt idx="39823">
                  <c:v>-68.228999999999999</c:v>
                </c:pt>
                <c:pt idx="39824">
                  <c:v>-68.227000000000004</c:v>
                </c:pt>
                <c:pt idx="39825">
                  <c:v>-68.224999999999994</c:v>
                </c:pt>
                <c:pt idx="39826">
                  <c:v>-68.222999999999999</c:v>
                </c:pt>
                <c:pt idx="39827">
                  <c:v>-68.221000000000004</c:v>
                </c:pt>
                <c:pt idx="39828">
                  <c:v>-68.218999999999994</c:v>
                </c:pt>
                <c:pt idx="39829">
                  <c:v>-68.216999999999999</c:v>
                </c:pt>
                <c:pt idx="39830">
                  <c:v>-68.215000000000003</c:v>
                </c:pt>
                <c:pt idx="39831">
                  <c:v>-68.212999999999994</c:v>
                </c:pt>
                <c:pt idx="39832">
                  <c:v>-68.210999999999999</c:v>
                </c:pt>
                <c:pt idx="39833">
                  <c:v>-68.209000000000003</c:v>
                </c:pt>
                <c:pt idx="39834">
                  <c:v>-68.206999999999994</c:v>
                </c:pt>
                <c:pt idx="39835">
                  <c:v>-68.204999999999998</c:v>
                </c:pt>
                <c:pt idx="39836">
                  <c:v>-68.203000000000003</c:v>
                </c:pt>
                <c:pt idx="39837">
                  <c:v>-68.200999999999993</c:v>
                </c:pt>
                <c:pt idx="39838">
                  <c:v>-68.198999999999998</c:v>
                </c:pt>
                <c:pt idx="39839">
                  <c:v>-68.197000000000003</c:v>
                </c:pt>
                <c:pt idx="39840">
                  <c:v>-68.194999999999993</c:v>
                </c:pt>
                <c:pt idx="39841">
                  <c:v>-68.192999999999998</c:v>
                </c:pt>
                <c:pt idx="39842">
                  <c:v>-68.191000000000003</c:v>
                </c:pt>
                <c:pt idx="39843">
                  <c:v>-68.188999999999993</c:v>
                </c:pt>
                <c:pt idx="39844">
                  <c:v>-68.186999999999998</c:v>
                </c:pt>
                <c:pt idx="39845">
                  <c:v>-68.185000000000002</c:v>
                </c:pt>
                <c:pt idx="39846">
                  <c:v>-68.183000000000007</c:v>
                </c:pt>
                <c:pt idx="39847">
                  <c:v>-68.180999999999997</c:v>
                </c:pt>
                <c:pt idx="39848">
                  <c:v>-68.179000000000002</c:v>
                </c:pt>
                <c:pt idx="39849">
                  <c:v>-68.177000000000007</c:v>
                </c:pt>
                <c:pt idx="39850">
                  <c:v>-68.174999999999997</c:v>
                </c:pt>
                <c:pt idx="39851">
                  <c:v>-68.173000000000002</c:v>
                </c:pt>
                <c:pt idx="39852">
                  <c:v>-68.171000000000006</c:v>
                </c:pt>
                <c:pt idx="39853">
                  <c:v>-68.168999999999997</c:v>
                </c:pt>
                <c:pt idx="39854">
                  <c:v>-68.167000000000002</c:v>
                </c:pt>
                <c:pt idx="39855">
                  <c:v>-68.165000000000006</c:v>
                </c:pt>
                <c:pt idx="39856">
                  <c:v>-68.162999999999997</c:v>
                </c:pt>
                <c:pt idx="39857">
                  <c:v>-68.161000000000001</c:v>
                </c:pt>
                <c:pt idx="39858">
                  <c:v>-68.159000000000006</c:v>
                </c:pt>
                <c:pt idx="39859">
                  <c:v>-68.156999999999996</c:v>
                </c:pt>
                <c:pt idx="39860">
                  <c:v>-68.155000000000001</c:v>
                </c:pt>
                <c:pt idx="39861">
                  <c:v>-68.153000000000006</c:v>
                </c:pt>
                <c:pt idx="39862">
                  <c:v>-68.150999999999996</c:v>
                </c:pt>
                <c:pt idx="39863">
                  <c:v>-68.149000000000001</c:v>
                </c:pt>
                <c:pt idx="39864">
                  <c:v>-68.147000000000006</c:v>
                </c:pt>
                <c:pt idx="39865">
                  <c:v>-68.144999999999996</c:v>
                </c:pt>
                <c:pt idx="39866">
                  <c:v>-68.143000000000001</c:v>
                </c:pt>
                <c:pt idx="39867">
                  <c:v>-68.141000000000005</c:v>
                </c:pt>
                <c:pt idx="39868">
                  <c:v>-68.138999999999996</c:v>
                </c:pt>
                <c:pt idx="39869">
                  <c:v>-68.137</c:v>
                </c:pt>
                <c:pt idx="39870">
                  <c:v>-68.135000000000005</c:v>
                </c:pt>
                <c:pt idx="39871">
                  <c:v>-68.132999999999996</c:v>
                </c:pt>
                <c:pt idx="39872">
                  <c:v>-68.131</c:v>
                </c:pt>
                <c:pt idx="39873">
                  <c:v>-68.129000000000005</c:v>
                </c:pt>
                <c:pt idx="39874">
                  <c:v>-68.126999999999995</c:v>
                </c:pt>
                <c:pt idx="39875">
                  <c:v>-68.125</c:v>
                </c:pt>
                <c:pt idx="39876">
                  <c:v>-68.123000000000005</c:v>
                </c:pt>
                <c:pt idx="39877">
                  <c:v>-68.120999999999995</c:v>
                </c:pt>
                <c:pt idx="39878">
                  <c:v>-68.119</c:v>
                </c:pt>
                <c:pt idx="39879">
                  <c:v>-68.117000000000004</c:v>
                </c:pt>
                <c:pt idx="39880">
                  <c:v>-68.114999999999995</c:v>
                </c:pt>
                <c:pt idx="39881">
                  <c:v>-68.113</c:v>
                </c:pt>
                <c:pt idx="39882">
                  <c:v>-68.111000000000004</c:v>
                </c:pt>
                <c:pt idx="39883">
                  <c:v>-68.108999999999995</c:v>
                </c:pt>
                <c:pt idx="39884">
                  <c:v>-68.106999999999999</c:v>
                </c:pt>
                <c:pt idx="39885">
                  <c:v>-68.105000000000004</c:v>
                </c:pt>
                <c:pt idx="39886">
                  <c:v>-68.102999999999994</c:v>
                </c:pt>
                <c:pt idx="39887">
                  <c:v>-68.100999999999999</c:v>
                </c:pt>
                <c:pt idx="39888">
                  <c:v>-68.099000000000004</c:v>
                </c:pt>
                <c:pt idx="39889">
                  <c:v>-68.096999999999994</c:v>
                </c:pt>
                <c:pt idx="39890">
                  <c:v>-68.094999999999999</c:v>
                </c:pt>
                <c:pt idx="39891">
                  <c:v>-68.093000000000004</c:v>
                </c:pt>
                <c:pt idx="39892">
                  <c:v>-68.090999999999994</c:v>
                </c:pt>
                <c:pt idx="39893">
                  <c:v>-68.088999999999999</c:v>
                </c:pt>
                <c:pt idx="39894">
                  <c:v>-68.087000000000003</c:v>
                </c:pt>
                <c:pt idx="39895">
                  <c:v>-68.084999999999994</c:v>
                </c:pt>
                <c:pt idx="39896">
                  <c:v>-68.082999999999998</c:v>
                </c:pt>
                <c:pt idx="39897">
                  <c:v>-68.081000000000003</c:v>
                </c:pt>
                <c:pt idx="39898">
                  <c:v>-68.078999999999994</c:v>
                </c:pt>
                <c:pt idx="39899">
                  <c:v>-68.076999999999998</c:v>
                </c:pt>
                <c:pt idx="39900">
                  <c:v>-68.075000000000003</c:v>
                </c:pt>
                <c:pt idx="39901">
                  <c:v>-68.072999999999993</c:v>
                </c:pt>
                <c:pt idx="39902">
                  <c:v>-68.070999999999998</c:v>
                </c:pt>
                <c:pt idx="39903">
                  <c:v>-68.069000000000003</c:v>
                </c:pt>
                <c:pt idx="39904">
                  <c:v>-68.066999999999993</c:v>
                </c:pt>
                <c:pt idx="39905">
                  <c:v>-68.064999999999998</c:v>
                </c:pt>
                <c:pt idx="39906">
                  <c:v>-68.063000000000002</c:v>
                </c:pt>
                <c:pt idx="39907">
                  <c:v>-68.061000000000007</c:v>
                </c:pt>
                <c:pt idx="39908">
                  <c:v>-68.058999999999997</c:v>
                </c:pt>
                <c:pt idx="39909">
                  <c:v>-68.057000000000002</c:v>
                </c:pt>
                <c:pt idx="39910">
                  <c:v>-68.055000000000007</c:v>
                </c:pt>
                <c:pt idx="39911">
                  <c:v>-68.052999999999997</c:v>
                </c:pt>
                <c:pt idx="39912">
                  <c:v>-68.051000000000002</c:v>
                </c:pt>
                <c:pt idx="39913">
                  <c:v>-68.049000000000007</c:v>
                </c:pt>
                <c:pt idx="39914">
                  <c:v>-68.046999999999997</c:v>
                </c:pt>
                <c:pt idx="39915">
                  <c:v>-68.045000000000002</c:v>
                </c:pt>
                <c:pt idx="39916">
                  <c:v>-68.043000000000006</c:v>
                </c:pt>
                <c:pt idx="39917">
                  <c:v>-68.040999999999997</c:v>
                </c:pt>
                <c:pt idx="39918">
                  <c:v>-68.039000000000001</c:v>
                </c:pt>
                <c:pt idx="39919">
                  <c:v>-68.037000000000006</c:v>
                </c:pt>
                <c:pt idx="39920">
                  <c:v>-68.034999999999997</c:v>
                </c:pt>
                <c:pt idx="39921">
                  <c:v>-68.033000000000001</c:v>
                </c:pt>
                <c:pt idx="39922">
                  <c:v>-68.031000000000006</c:v>
                </c:pt>
                <c:pt idx="39923">
                  <c:v>-68.028999999999996</c:v>
                </c:pt>
                <c:pt idx="39924">
                  <c:v>-68.027000000000001</c:v>
                </c:pt>
                <c:pt idx="39925">
                  <c:v>-68.025000000000006</c:v>
                </c:pt>
                <c:pt idx="39926">
                  <c:v>-68.022999999999996</c:v>
                </c:pt>
                <c:pt idx="39927">
                  <c:v>-68.021000000000001</c:v>
                </c:pt>
                <c:pt idx="39928">
                  <c:v>-68.019000000000005</c:v>
                </c:pt>
                <c:pt idx="39929">
                  <c:v>-68.016999999999996</c:v>
                </c:pt>
                <c:pt idx="39930">
                  <c:v>-68.015000000000001</c:v>
                </c:pt>
                <c:pt idx="39931">
                  <c:v>-68.013000000000005</c:v>
                </c:pt>
                <c:pt idx="39932">
                  <c:v>-68.010999999999996</c:v>
                </c:pt>
                <c:pt idx="39933">
                  <c:v>-68.009</c:v>
                </c:pt>
                <c:pt idx="39934">
                  <c:v>-68.007000000000005</c:v>
                </c:pt>
                <c:pt idx="39935">
                  <c:v>-68.004999999999995</c:v>
                </c:pt>
                <c:pt idx="39936">
                  <c:v>-68.003</c:v>
                </c:pt>
                <c:pt idx="39937">
                  <c:v>-68.001000000000005</c:v>
                </c:pt>
                <c:pt idx="39938">
                  <c:v>-67.998999999999995</c:v>
                </c:pt>
                <c:pt idx="39939">
                  <c:v>-67.997</c:v>
                </c:pt>
                <c:pt idx="39940">
                  <c:v>-67.995000000000005</c:v>
                </c:pt>
                <c:pt idx="39941">
                  <c:v>-67.992999999999995</c:v>
                </c:pt>
                <c:pt idx="39942">
                  <c:v>-67.991</c:v>
                </c:pt>
                <c:pt idx="39943">
                  <c:v>-67.989000000000004</c:v>
                </c:pt>
                <c:pt idx="39944">
                  <c:v>-67.986999999999995</c:v>
                </c:pt>
                <c:pt idx="39945">
                  <c:v>-67.984999999999999</c:v>
                </c:pt>
                <c:pt idx="39946">
                  <c:v>-67.983000000000004</c:v>
                </c:pt>
                <c:pt idx="39947">
                  <c:v>-67.980999999999995</c:v>
                </c:pt>
                <c:pt idx="39948">
                  <c:v>-67.978999999999999</c:v>
                </c:pt>
                <c:pt idx="39949">
                  <c:v>-67.977000000000004</c:v>
                </c:pt>
                <c:pt idx="39950">
                  <c:v>-67.974999999999994</c:v>
                </c:pt>
                <c:pt idx="39951">
                  <c:v>-67.972999999999999</c:v>
                </c:pt>
                <c:pt idx="39952">
                  <c:v>-67.971000000000004</c:v>
                </c:pt>
                <c:pt idx="39953">
                  <c:v>-67.968999999999994</c:v>
                </c:pt>
                <c:pt idx="39954">
                  <c:v>-67.966999999999999</c:v>
                </c:pt>
                <c:pt idx="39955">
                  <c:v>-67.965000000000003</c:v>
                </c:pt>
                <c:pt idx="39956">
                  <c:v>-67.962999999999994</c:v>
                </c:pt>
                <c:pt idx="39957">
                  <c:v>-67.960999999999999</c:v>
                </c:pt>
                <c:pt idx="39958">
                  <c:v>-67.959000000000003</c:v>
                </c:pt>
                <c:pt idx="39959">
                  <c:v>-67.956999999999994</c:v>
                </c:pt>
                <c:pt idx="39960">
                  <c:v>-67.954999999999998</c:v>
                </c:pt>
                <c:pt idx="39961">
                  <c:v>-67.953000000000003</c:v>
                </c:pt>
                <c:pt idx="39962">
                  <c:v>-67.950999999999993</c:v>
                </c:pt>
                <c:pt idx="39963">
                  <c:v>-67.948999999999998</c:v>
                </c:pt>
                <c:pt idx="39964">
                  <c:v>-67.947000000000003</c:v>
                </c:pt>
                <c:pt idx="39965">
                  <c:v>-67.944999999999993</c:v>
                </c:pt>
                <c:pt idx="39966">
                  <c:v>-67.942999999999998</c:v>
                </c:pt>
                <c:pt idx="39967">
                  <c:v>-67.941000000000003</c:v>
                </c:pt>
                <c:pt idx="39968">
                  <c:v>-67.938999999999993</c:v>
                </c:pt>
                <c:pt idx="39969">
                  <c:v>-67.936999999999998</c:v>
                </c:pt>
                <c:pt idx="39970">
                  <c:v>-67.935000000000002</c:v>
                </c:pt>
                <c:pt idx="39971">
                  <c:v>-67.933000000000007</c:v>
                </c:pt>
                <c:pt idx="39972">
                  <c:v>-67.930999999999997</c:v>
                </c:pt>
                <c:pt idx="39973">
                  <c:v>-67.929000000000002</c:v>
                </c:pt>
                <c:pt idx="39974">
                  <c:v>-67.927000000000007</c:v>
                </c:pt>
                <c:pt idx="39975">
                  <c:v>-67.924999999999997</c:v>
                </c:pt>
                <c:pt idx="39976">
                  <c:v>-67.923000000000002</c:v>
                </c:pt>
                <c:pt idx="39977">
                  <c:v>-67.921000000000006</c:v>
                </c:pt>
                <c:pt idx="39978">
                  <c:v>-67.918999999999997</c:v>
                </c:pt>
                <c:pt idx="39979">
                  <c:v>-67.917000000000002</c:v>
                </c:pt>
                <c:pt idx="39980">
                  <c:v>-67.915000000000006</c:v>
                </c:pt>
                <c:pt idx="39981">
                  <c:v>-67.912999999999997</c:v>
                </c:pt>
                <c:pt idx="39982">
                  <c:v>-67.911000000000001</c:v>
                </c:pt>
                <c:pt idx="39983">
                  <c:v>-67.909000000000006</c:v>
                </c:pt>
                <c:pt idx="39984">
                  <c:v>-67.906999999999996</c:v>
                </c:pt>
                <c:pt idx="39985">
                  <c:v>-67.905000000000001</c:v>
                </c:pt>
                <c:pt idx="39986">
                  <c:v>-67.903000000000006</c:v>
                </c:pt>
                <c:pt idx="39987">
                  <c:v>-67.900999999999996</c:v>
                </c:pt>
                <c:pt idx="39988">
                  <c:v>-67.899000000000001</c:v>
                </c:pt>
                <c:pt idx="39989">
                  <c:v>-67.897000000000006</c:v>
                </c:pt>
                <c:pt idx="39990">
                  <c:v>-67.894999999999996</c:v>
                </c:pt>
                <c:pt idx="39991">
                  <c:v>-67.893000000000001</c:v>
                </c:pt>
                <c:pt idx="39992">
                  <c:v>-67.891000000000005</c:v>
                </c:pt>
                <c:pt idx="39993">
                  <c:v>-67.888999999999996</c:v>
                </c:pt>
                <c:pt idx="39994">
                  <c:v>-67.887</c:v>
                </c:pt>
                <c:pt idx="39995">
                  <c:v>-67.885000000000005</c:v>
                </c:pt>
                <c:pt idx="39996">
                  <c:v>-67.882999999999996</c:v>
                </c:pt>
                <c:pt idx="39997">
                  <c:v>-67.881</c:v>
                </c:pt>
                <c:pt idx="39998">
                  <c:v>-67.879000000000005</c:v>
                </c:pt>
                <c:pt idx="39999">
                  <c:v>-67.876999999999995</c:v>
                </c:pt>
                <c:pt idx="40000">
                  <c:v>-67.875</c:v>
                </c:pt>
                <c:pt idx="40001">
                  <c:v>-67.873000000000005</c:v>
                </c:pt>
                <c:pt idx="40002">
                  <c:v>-67.870999999999995</c:v>
                </c:pt>
                <c:pt idx="40003">
                  <c:v>-67.869</c:v>
                </c:pt>
                <c:pt idx="40004">
                  <c:v>-67.867000000000004</c:v>
                </c:pt>
                <c:pt idx="40005">
                  <c:v>-67.864999999999995</c:v>
                </c:pt>
                <c:pt idx="40006">
                  <c:v>-67.863</c:v>
                </c:pt>
                <c:pt idx="40007">
                  <c:v>-67.861000000000004</c:v>
                </c:pt>
                <c:pt idx="40008">
                  <c:v>-67.858999999999995</c:v>
                </c:pt>
                <c:pt idx="40009">
                  <c:v>-67.856999999999999</c:v>
                </c:pt>
                <c:pt idx="40010">
                  <c:v>-67.855000000000004</c:v>
                </c:pt>
                <c:pt idx="40011">
                  <c:v>-67.852999999999994</c:v>
                </c:pt>
                <c:pt idx="40012">
                  <c:v>-67.850999999999999</c:v>
                </c:pt>
                <c:pt idx="40013">
                  <c:v>-67.849000000000004</c:v>
                </c:pt>
                <c:pt idx="40014">
                  <c:v>-67.846999999999994</c:v>
                </c:pt>
                <c:pt idx="40015">
                  <c:v>-67.844999999999999</c:v>
                </c:pt>
                <c:pt idx="40016">
                  <c:v>-67.843000000000004</c:v>
                </c:pt>
                <c:pt idx="40017">
                  <c:v>-67.840999999999994</c:v>
                </c:pt>
                <c:pt idx="40018">
                  <c:v>-67.838999999999999</c:v>
                </c:pt>
                <c:pt idx="40019">
                  <c:v>-67.837000000000003</c:v>
                </c:pt>
                <c:pt idx="40020">
                  <c:v>-67.834999999999994</c:v>
                </c:pt>
                <c:pt idx="40021">
                  <c:v>-67.832999999999998</c:v>
                </c:pt>
                <c:pt idx="40022">
                  <c:v>-67.831000000000003</c:v>
                </c:pt>
                <c:pt idx="40023">
                  <c:v>-67.828999999999994</c:v>
                </c:pt>
                <c:pt idx="40024">
                  <c:v>-67.826999999999998</c:v>
                </c:pt>
                <c:pt idx="40025">
                  <c:v>-67.825000000000003</c:v>
                </c:pt>
                <c:pt idx="40026">
                  <c:v>-67.822999999999993</c:v>
                </c:pt>
                <c:pt idx="40027">
                  <c:v>-67.820999999999998</c:v>
                </c:pt>
                <c:pt idx="40028">
                  <c:v>-67.819000000000003</c:v>
                </c:pt>
                <c:pt idx="40029">
                  <c:v>-67.816999999999993</c:v>
                </c:pt>
                <c:pt idx="40030">
                  <c:v>-67.814999999999998</c:v>
                </c:pt>
                <c:pt idx="40031">
                  <c:v>-67.813000000000002</c:v>
                </c:pt>
                <c:pt idx="40032">
                  <c:v>-67.811000000000007</c:v>
                </c:pt>
                <c:pt idx="40033">
                  <c:v>-67.808999999999997</c:v>
                </c:pt>
                <c:pt idx="40034">
                  <c:v>-67.807000000000002</c:v>
                </c:pt>
                <c:pt idx="40035">
                  <c:v>-67.805000000000007</c:v>
                </c:pt>
                <c:pt idx="40036">
                  <c:v>-67.802999999999997</c:v>
                </c:pt>
                <c:pt idx="40037">
                  <c:v>-67.801000000000002</c:v>
                </c:pt>
                <c:pt idx="40038">
                  <c:v>-67.799000000000007</c:v>
                </c:pt>
                <c:pt idx="40039">
                  <c:v>-67.796999999999997</c:v>
                </c:pt>
                <c:pt idx="40040">
                  <c:v>-67.795000000000002</c:v>
                </c:pt>
                <c:pt idx="40041">
                  <c:v>-67.793000000000006</c:v>
                </c:pt>
                <c:pt idx="40042">
                  <c:v>-67.790999999999997</c:v>
                </c:pt>
                <c:pt idx="40043">
                  <c:v>-67.789000000000001</c:v>
                </c:pt>
                <c:pt idx="40044">
                  <c:v>-67.787000000000006</c:v>
                </c:pt>
                <c:pt idx="40045">
                  <c:v>-67.784999999999997</c:v>
                </c:pt>
                <c:pt idx="40046">
                  <c:v>-67.783000000000001</c:v>
                </c:pt>
                <c:pt idx="40047">
                  <c:v>-67.781000000000006</c:v>
                </c:pt>
                <c:pt idx="40048">
                  <c:v>-67.778999999999996</c:v>
                </c:pt>
                <c:pt idx="40049">
                  <c:v>-67.777000000000001</c:v>
                </c:pt>
                <c:pt idx="40050">
                  <c:v>-67.775000000000006</c:v>
                </c:pt>
                <c:pt idx="40051">
                  <c:v>-67.772999999999996</c:v>
                </c:pt>
                <c:pt idx="40052">
                  <c:v>-67.771000000000001</c:v>
                </c:pt>
                <c:pt idx="40053">
                  <c:v>-67.769000000000005</c:v>
                </c:pt>
                <c:pt idx="40054">
                  <c:v>-67.766999999999996</c:v>
                </c:pt>
                <c:pt idx="40055">
                  <c:v>-67.765000000000001</c:v>
                </c:pt>
                <c:pt idx="40056">
                  <c:v>-67.763000000000005</c:v>
                </c:pt>
                <c:pt idx="40057">
                  <c:v>-67.760999999999996</c:v>
                </c:pt>
                <c:pt idx="40058">
                  <c:v>-67.759</c:v>
                </c:pt>
                <c:pt idx="40059">
                  <c:v>-67.757000000000005</c:v>
                </c:pt>
                <c:pt idx="40060">
                  <c:v>-67.754999999999995</c:v>
                </c:pt>
                <c:pt idx="40061">
                  <c:v>-67.753</c:v>
                </c:pt>
                <c:pt idx="40062">
                  <c:v>-67.751000000000005</c:v>
                </c:pt>
                <c:pt idx="40063">
                  <c:v>-67.748999999999995</c:v>
                </c:pt>
                <c:pt idx="40064">
                  <c:v>-67.747</c:v>
                </c:pt>
                <c:pt idx="40065">
                  <c:v>-67.745000000000005</c:v>
                </c:pt>
                <c:pt idx="40066">
                  <c:v>-67.742999999999995</c:v>
                </c:pt>
                <c:pt idx="40067">
                  <c:v>-67.741</c:v>
                </c:pt>
                <c:pt idx="40068">
                  <c:v>-67.739000000000004</c:v>
                </c:pt>
                <c:pt idx="40069">
                  <c:v>-67.736999999999995</c:v>
                </c:pt>
                <c:pt idx="40070">
                  <c:v>-67.734999999999999</c:v>
                </c:pt>
                <c:pt idx="40071">
                  <c:v>-67.733000000000004</c:v>
                </c:pt>
                <c:pt idx="40072">
                  <c:v>-67.730999999999995</c:v>
                </c:pt>
                <c:pt idx="40073">
                  <c:v>-67.728999999999999</c:v>
                </c:pt>
                <c:pt idx="40074">
                  <c:v>-67.727000000000004</c:v>
                </c:pt>
                <c:pt idx="40075">
                  <c:v>-67.724999999999994</c:v>
                </c:pt>
                <c:pt idx="40076">
                  <c:v>-67.722999999999999</c:v>
                </c:pt>
                <c:pt idx="40077">
                  <c:v>-67.721000000000004</c:v>
                </c:pt>
                <c:pt idx="40078">
                  <c:v>-67.718999999999994</c:v>
                </c:pt>
                <c:pt idx="40079">
                  <c:v>-67.716999999999999</c:v>
                </c:pt>
                <c:pt idx="40080">
                  <c:v>-67.715000000000003</c:v>
                </c:pt>
                <c:pt idx="40081">
                  <c:v>-67.712999999999994</c:v>
                </c:pt>
                <c:pt idx="40082">
                  <c:v>-67.710999999999999</c:v>
                </c:pt>
                <c:pt idx="40083">
                  <c:v>-67.709000000000003</c:v>
                </c:pt>
                <c:pt idx="40084">
                  <c:v>-67.706999999999994</c:v>
                </c:pt>
                <c:pt idx="40085">
                  <c:v>-67.704999999999998</c:v>
                </c:pt>
                <c:pt idx="40086">
                  <c:v>-67.703000000000003</c:v>
                </c:pt>
                <c:pt idx="40087">
                  <c:v>-67.700999999999993</c:v>
                </c:pt>
                <c:pt idx="40088">
                  <c:v>-67.698999999999998</c:v>
                </c:pt>
                <c:pt idx="40089">
                  <c:v>-67.697000000000003</c:v>
                </c:pt>
                <c:pt idx="40090">
                  <c:v>-67.694999999999993</c:v>
                </c:pt>
                <c:pt idx="40091">
                  <c:v>-67.692999999999998</c:v>
                </c:pt>
                <c:pt idx="40092">
                  <c:v>-67.691000000000003</c:v>
                </c:pt>
                <c:pt idx="40093">
                  <c:v>-67.688999999999993</c:v>
                </c:pt>
                <c:pt idx="40094">
                  <c:v>-67.686999999999998</c:v>
                </c:pt>
                <c:pt idx="40095">
                  <c:v>-67.685000000000002</c:v>
                </c:pt>
                <c:pt idx="40096">
                  <c:v>-67.683000000000007</c:v>
                </c:pt>
                <c:pt idx="40097">
                  <c:v>-67.680999999999997</c:v>
                </c:pt>
                <c:pt idx="40098">
                  <c:v>-67.679000000000002</c:v>
                </c:pt>
                <c:pt idx="40099">
                  <c:v>-67.677000000000007</c:v>
                </c:pt>
                <c:pt idx="40100">
                  <c:v>-67.674999999999997</c:v>
                </c:pt>
                <c:pt idx="40101">
                  <c:v>-67.673000000000002</c:v>
                </c:pt>
                <c:pt idx="40102">
                  <c:v>-67.671000000000006</c:v>
                </c:pt>
                <c:pt idx="40103">
                  <c:v>-67.668999999999997</c:v>
                </c:pt>
                <c:pt idx="40104">
                  <c:v>-67.667000000000002</c:v>
                </c:pt>
                <c:pt idx="40105">
                  <c:v>-67.665000000000006</c:v>
                </c:pt>
                <c:pt idx="40106">
                  <c:v>-67.662999999999997</c:v>
                </c:pt>
                <c:pt idx="40107">
                  <c:v>-67.661000000000001</c:v>
                </c:pt>
                <c:pt idx="40108">
                  <c:v>-67.659000000000006</c:v>
                </c:pt>
                <c:pt idx="40109">
                  <c:v>-67.656999999999996</c:v>
                </c:pt>
                <c:pt idx="40110">
                  <c:v>-67.655000000000001</c:v>
                </c:pt>
                <c:pt idx="40111">
                  <c:v>-67.653000000000006</c:v>
                </c:pt>
                <c:pt idx="40112">
                  <c:v>-67.650999999999996</c:v>
                </c:pt>
                <c:pt idx="40113">
                  <c:v>-67.649000000000001</c:v>
                </c:pt>
                <c:pt idx="40114">
                  <c:v>-67.647000000000006</c:v>
                </c:pt>
                <c:pt idx="40115">
                  <c:v>-67.644999999999996</c:v>
                </c:pt>
                <c:pt idx="40116">
                  <c:v>-67.643000000000001</c:v>
                </c:pt>
                <c:pt idx="40117">
                  <c:v>-67.641000000000005</c:v>
                </c:pt>
                <c:pt idx="40118">
                  <c:v>-67.638999999999996</c:v>
                </c:pt>
                <c:pt idx="40119">
                  <c:v>-67.637</c:v>
                </c:pt>
                <c:pt idx="40120">
                  <c:v>-67.635000000000005</c:v>
                </c:pt>
                <c:pt idx="40121">
                  <c:v>-67.632999999999996</c:v>
                </c:pt>
                <c:pt idx="40122">
                  <c:v>-67.631</c:v>
                </c:pt>
                <c:pt idx="40123">
                  <c:v>-67.629000000000005</c:v>
                </c:pt>
                <c:pt idx="40124">
                  <c:v>-67.626999999999995</c:v>
                </c:pt>
                <c:pt idx="40125">
                  <c:v>-67.625</c:v>
                </c:pt>
                <c:pt idx="40126">
                  <c:v>-67.623000000000005</c:v>
                </c:pt>
                <c:pt idx="40127">
                  <c:v>-67.620999999999995</c:v>
                </c:pt>
                <c:pt idx="40128">
                  <c:v>-67.619</c:v>
                </c:pt>
                <c:pt idx="40129">
                  <c:v>-67.617000000000004</c:v>
                </c:pt>
                <c:pt idx="40130">
                  <c:v>-67.614999999999995</c:v>
                </c:pt>
                <c:pt idx="40131">
                  <c:v>-67.613</c:v>
                </c:pt>
                <c:pt idx="40132">
                  <c:v>-67.611000000000004</c:v>
                </c:pt>
                <c:pt idx="40133">
                  <c:v>-67.608999999999995</c:v>
                </c:pt>
                <c:pt idx="40134">
                  <c:v>-67.606999999999999</c:v>
                </c:pt>
                <c:pt idx="40135">
                  <c:v>-67.605000000000004</c:v>
                </c:pt>
                <c:pt idx="40136">
                  <c:v>-67.602999999999994</c:v>
                </c:pt>
                <c:pt idx="40137">
                  <c:v>-67.600999999999999</c:v>
                </c:pt>
                <c:pt idx="40138">
                  <c:v>-67.599000000000004</c:v>
                </c:pt>
                <c:pt idx="40139">
                  <c:v>-67.596999999999994</c:v>
                </c:pt>
                <c:pt idx="40140">
                  <c:v>-67.594999999999999</c:v>
                </c:pt>
                <c:pt idx="40141">
                  <c:v>-67.593000000000004</c:v>
                </c:pt>
                <c:pt idx="40142">
                  <c:v>-67.590999999999994</c:v>
                </c:pt>
                <c:pt idx="40143">
                  <c:v>-67.588999999999999</c:v>
                </c:pt>
                <c:pt idx="40144">
                  <c:v>-67.587000000000003</c:v>
                </c:pt>
                <c:pt idx="40145">
                  <c:v>-67.584999999999994</c:v>
                </c:pt>
                <c:pt idx="40146">
                  <c:v>-67.582999999999998</c:v>
                </c:pt>
                <c:pt idx="40147">
                  <c:v>-67.581000000000003</c:v>
                </c:pt>
                <c:pt idx="40148">
                  <c:v>-67.578999999999994</c:v>
                </c:pt>
                <c:pt idx="40149">
                  <c:v>-67.576999999999998</c:v>
                </c:pt>
                <c:pt idx="40150">
                  <c:v>-67.575000000000003</c:v>
                </c:pt>
                <c:pt idx="40151">
                  <c:v>-67.572999999999993</c:v>
                </c:pt>
                <c:pt idx="40152">
                  <c:v>-67.570999999999998</c:v>
                </c:pt>
                <c:pt idx="40153">
                  <c:v>-67.569000000000003</c:v>
                </c:pt>
                <c:pt idx="40154">
                  <c:v>-67.566999999999993</c:v>
                </c:pt>
                <c:pt idx="40155">
                  <c:v>-67.564999999999998</c:v>
                </c:pt>
                <c:pt idx="40156">
                  <c:v>-67.563000000000002</c:v>
                </c:pt>
                <c:pt idx="40157">
                  <c:v>-67.561000000000007</c:v>
                </c:pt>
                <c:pt idx="40158">
                  <c:v>-67.558999999999997</c:v>
                </c:pt>
                <c:pt idx="40159">
                  <c:v>-67.557000000000002</c:v>
                </c:pt>
                <c:pt idx="40160">
                  <c:v>-67.555000000000007</c:v>
                </c:pt>
                <c:pt idx="40161">
                  <c:v>-67.552999999999997</c:v>
                </c:pt>
                <c:pt idx="40162">
                  <c:v>-67.551000000000002</c:v>
                </c:pt>
                <c:pt idx="40163">
                  <c:v>-67.549000000000007</c:v>
                </c:pt>
                <c:pt idx="40164">
                  <c:v>-67.546999999999997</c:v>
                </c:pt>
                <c:pt idx="40165">
                  <c:v>-67.545000000000002</c:v>
                </c:pt>
                <c:pt idx="40166">
                  <c:v>-67.543000000000006</c:v>
                </c:pt>
                <c:pt idx="40167">
                  <c:v>-67.540999999999997</c:v>
                </c:pt>
                <c:pt idx="40168">
                  <c:v>-67.539000000000001</c:v>
                </c:pt>
                <c:pt idx="40169">
                  <c:v>-67.537000000000006</c:v>
                </c:pt>
                <c:pt idx="40170">
                  <c:v>-67.534999999999997</c:v>
                </c:pt>
                <c:pt idx="40171">
                  <c:v>-67.533000000000001</c:v>
                </c:pt>
                <c:pt idx="40172">
                  <c:v>-67.531000000000006</c:v>
                </c:pt>
                <c:pt idx="40173">
                  <c:v>-67.528999999999996</c:v>
                </c:pt>
                <c:pt idx="40174">
                  <c:v>-67.527000000000001</c:v>
                </c:pt>
                <c:pt idx="40175">
                  <c:v>-67.525000000000006</c:v>
                </c:pt>
                <c:pt idx="40176">
                  <c:v>-67.522999999999996</c:v>
                </c:pt>
                <c:pt idx="40177">
                  <c:v>-67.521000000000001</c:v>
                </c:pt>
                <c:pt idx="40178">
                  <c:v>-67.519000000000005</c:v>
                </c:pt>
                <c:pt idx="40179">
                  <c:v>-67.516999999999996</c:v>
                </c:pt>
                <c:pt idx="40180">
                  <c:v>-67.515000000000001</c:v>
                </c:pt>
                <c:pt idx="40181">
                  <c:v>-67.513000000000005</c:v>
                </c:pt>
                <c:pt idx="40182">
                  <c:v>-67.510999999999996</c:v>
                </c:pt>
                <c:pt idx="40183">
                  <c:v>-67.509</c:v>
                </c:pt>
                <c:pt idx="40184">
                  <c:v>-67.507000000000005</c:v>
                </c:pt>
                <c:pt idx="40185">
                  <c:v>-67.504999999999995</c:v>
                </c:pt>
                <c:pt idx="40186">
                  <c:v>-67.503</c:v>
                </c:pt>
                <c:pt idx="40187">
                  <c:v>-67.501000000000005</c:v>
                </c:pt>
                <c:pt idx="40188">
                  <c:v>-67.498999999999995</c:v>
                </c:pt>
                <c:pt idx="40189">
                  <c:v>-67.497</c:v>
                </c:pt>
                <c:pt idx="40190">
                  <c:v>-67.495000000000005</c:v>
                </c:pt>
                <c:pt idx="40191">
                  <c:v>-67.492999999999995</c:v>
                </c:pt>
                <c:pt idx="40192">
                  <c:v>-67.491</c:v>
                </c:pt>
                <c:pt idx="40193">
                  <c:v>-67.489000000000004</c:v>
                </c:pt>
                <c:pt idx="40194">
                  <c:v>-67.486999999999995</c:v>
                </c:pt>
                <c:pt idx="40195">
                  <c:v>-67.484999999999999</c:v>
                </c:pt>
                <c:pt idx="40196">
                  <c:v>-67.483000000000004</c:v>
                </c:pt>
                <c:pt idx="40197">
                  <c:v>-67.480999999999995</c:v>
                </c:pt>
                <c:pt idx="40198">
                  <c:v>-67.478999999999999</c:v>
                </c:pt>
                <c:pt idx="40199">
                  <c:v>-67.477000000000004</c:v>
                </c:pt>
                <c:pt idx="40200">
                  <c:v>-67.474999999999994</c:v>
                </c:pt>
                <c:pt idx="40201">
                  <c:v>-67.472999999999999</c:v>
                </c:pt>
                <c:pt idx="40202">
                  <c:v>-67.471000000000004</c:v>
                </c:pt>
                <c:pt idx="40203">
                  <c:v>-67.468999999999994</c:v>
                </c:pt>
                <c:pt idx="40204">
                  <c:v>-67.466999999999999</c:v>
                </c:pt>
                <c:pt idx="40205">
                  <c:v>-67.465000000000003</c:v>
                </c:pt>
                <c:pt idx="40206">
                  <c:v>-67.462999999999994</c:v>
                </c:pt>
                <c:pt idx="40207">
                  <c:v>-67.460999999999999</c:v>
                </c:pt>
                <c:pt idx="40208">
                  <c:v>-67.459000000000003</c:v>
                </c:pt>
                <c:pt idx="40209">
                  <c:v>-67.456999999999994</c:v>
                </c:pt>
                <c:pt idx="40210">
                  <c:v>-67.454999999999998</c:v>
                </c:pt>
                <c:pt idx="40211">
                  <c:v>-67.453000000000003</c:v>
                </c:pt>
                <c:pt idx="40212">
                  <c:v>-67.450999999999993</c:v>
                </c:pt>
                <c:pt idx="40213">
                  <c:v>-67.448999999999998</c:v>
                </c:pt>
                <c:pt idx="40214">
                  <c:v>-67.447000000000003</c:v>
                </c:pt>
                <c:pt idx="40215">
                  <c:v>-67.444999999999993</c:v>
                </c:pt>
                <c:pt idx="40216">
                  <c:v>-67.442999999999998</c:v>
                </c:pt>
                <c:pt idx="40217">
                  <c:v>-67.441000000000003</c:v>
                </c:pt>
                <c:pt idx="40218">
                  <c:v>-67.438999999999993</c:v>
                </c:pt>
                <c:pt idx="40219">
                  <c:v>-67.436999999999998</c:v>
                </c:pt>
                <c:pt idx="40220">
                  <c:v>-67.435000000000002</c:v>
                </c:pt>
                <c:pt idx="40221">
                  <c:v>-67.433000000000007</c:v>
                </c:pt>
                <c:pt idx="40222">
                  <c:v>-67.430999999999997</c:v>
                </c:pt>
                <c:pt idx="40223">
                  <c:v>-67.429000000000002</c:v>
                </c:pt>
                <c:pt idx="40224">
                  <c:v>-67.427000000000007</c:v>
                </c:pt>
                <c:pt idx="40225">
                  <c:v>-67.424999999999997</c:v>
                </c:pt>
                <c:pt idx="40226">
                  <c:v>-67.423000000000002</c:v>
                </c:pt>
                <c:pt idx="40227">
                  <c:v>-67.421000000000006</c:v>
                </c:pt>
                <c:pt idx="40228">
                  <c:v>-67.418999999999997</c:v>
                </c:pt>
                <c:pt idx="40229">
                  <c:v>-67.417000000000002</c:v>
                </c:pt>
                <c:pt idx="40230">
                  <c:v>-67.415000000000006</c:v>
                </c:pt>
                <c:pt idx="40231">
                  <c:v>-67.412999999999997</c:v>
                </c:pt>
                <c:pt idx="40232">
                  <c:v>-67.411000000000001</c:v>
                </c:pt>
                <c:pt idx="40233">
                  <c:v>-67.409000000000006</c:v>
                </c:pt>
                <c:pt idx="40234">
                  <c:v>-67.406999999999996</c:v>
                </c:pt>
                <c:pt idx="40235">
                  <c:v>-67.405000000000001</c:v>
                </c:pt>
                <c:pt idx="40236">
                  <c:v>-67.403000000000006</c:v>
                </c:pt>
                <c:pt idx="40237">
                  <c:v>-67.400999999999996</c:v>
                </c:pt>
                <c:pt idx="40238">
                  <c:v>-67.399000000000001</c:v>
                </c:pt>
                <c:pt idx="40239">
                  <c:v>-67.397000000000006</c:v>
                </c:pt>
                <c:pt idx="40240">
                  <c:v>-67.394999999999996</c:v>
                </c:pt>
                <c:pt idx="40241">
                  <c:v>-67.393000000000001</c:v>
                </c:pt>
                <c:pt idx="40242">
                  <c:v>-67.391000000000005</c:v>
                </c:pt>
                <c:pt idx="40243">
                  <c:v>-67.388999999999996</c:v>
                </c:pt>
                <c:pt idx="40244">
                  <c:v>-67.387</c:v>
                </c:pt>
                <c:pt idx="40245">
                  <c:v>-67.385000000000005</c:v>
                </c:pt>
                <c:pt idx="40246">
                  <c:v>-67.382999999999996</c:v>
                </c:pt>
                <c:pt idx="40247">
                  <c:v>-67.381</c:v>
                </c:pt>
                <c:pt idx="40248">
                  <c:v>-67.379000000000005</c:v>
                </c:pt>
                <c:pt idx="40249">
                  <c:v>-67.376999999999995</c:v>
                </c:pt>
                <c:pt idx="40250">
                  <c:v>-67.375</c:v>
                </c:pt>
                <c:pt idx="40251">
                  <c:v>-67.373000000000005</c:v>
                </c:pt>
                <c:pt idx="40252">
                  <c:v>-67.370999999999995</c:v>
                </c:pt>
                <c:pt idx="40253">
                  <c:v>-67.369</c:v>
                </c:pt>
                <c:pt idx="40254">
                  <c:v>-67.367000000000004</c:v>
                </c:pt>
                <c:pt idx="40255">
                  <c:v>-67.364999999999995</c:v>
                </c:pt>
                <c:pt idx="40256">
                  <c:v>-67.363</c:v>
                </c:pt>
                <c:pt idx="40257">
                  <c:v>-67.361000000000004</c:v>
                </c:pt>
                <c:pt idx="40258">
                  <c:v>-67.358999999999995</c:v>
                </c:pt>
                <c:pt idx="40259">
                  <c:v>-67.356999999999999</c:v>
                </c:pt>
                <c:pt idx="40260">
                  <c:v>-67.355000000000004</c:v>
                </c:pt>
                <c:pt idx="40261">
                  <c:v>-67.352999999999994</c:v>
                </c:pt>
                <c:pt idx="40262">
                  <c:v>-67.350999999999999</c:v>
                </c:pt>
                <c:pt idx="40263">
                  <c:v>-67.349000000000004</c:v>
                </c:pt>
                <c:pt idx="40264">
                  <c:v>-67.346999999999994</c:v>
                </c:pt>
                <c:pt idx="40265">
                  <c:v>-67.344999999999999</c:v>
                </c:pt>
                <c:pt idx="40266">
                  <c:v>-67.343000000000004</c:v>
                </c:pt>
                <c:pt idx="40267">
                  <c:v>-67.340999999999994</c:v>
                </c:pt>
                <c:pt idx="40268">
                  <c:v>-67.338999999999999</c:v>
                </c:pt>
                <c:pt idx="40269">
                  <c:v>-67.337000000000003</c:v>
                </c:pt>
                <c:pt idx="40270">
                  <c:v>-67.334999999999994</c:v>
                </c:pt>
                <c:pt idx="40271">
                  <c:v>-67.332999999999998</c:v>
                </c:pt>
                <c:pt idx="40272">
                  <c:v>-67.331000000000003</c:v>
                </c:pt>
                <c:pt idx="40273">
                  <c:v>-67.328999999999994</c:v>
                </c:pt>
                <c:pt idx="40274">
                  <c:v>-67.326999999999998</c:v>
                </c:pt>
                <c:pt idx="40275">
                  <c:v>-67.325000000000003</c:v>
                </c:pt>
                <c:pt idx="40276">
                  <c:v>-67.322999999999993</c:v>
                </c:pt>
                <c:pt idx="40277">
                  <c:v>-67.320999999999998</c:v>
                </c:pt>
                <c:pt idx="40278">
                  <c:v>-67.319000000000003</c:v>
                </c:pt>
                <c:pt idx="40279">
                  <c:v>-67.316999999999993</c:v>
                </c:pt>
                <c:pt idx="40280">
                  <c:v>-67.314999999999998</c:v>
                </c:pt>
                <c:pt idx="40281">
                  <c:v>-67.313000000000002</c:v>
                </c:pt>
                <c:pt idx="40282">
                  <c:v>-67.311000000000007</c:v>
                </c:pt>
                <c:pt idx="40283">
                  <c:v>-67.308999999999997</c:v>
                </c:pt>
                <c:pt idx="40284">
                  <c:v>-67.307000000000002</c:v>
                </c:pt>
                <c:pt idx="40285">
                  <c:v>-67.305000000000007</c:v>
                </c:pt>
                <c:pt idx="40286">
                  <c:v>-67.302999999999997</c:v>
                </c:pt>
                <c:pt idx="40287">
                  <c:v>-67.301000000000002</c:v>
                </c:pt>
                <c:pt idx="40288">
                  <c:v>-67.299000000000007</c:v>
                </c:pt>
                <c:pt idx="40289">
                  <c:v>-67.296999999999997</c:v>
                </c:pt>
                <c:pt idx="40290">
                  <c:v>-67.295000000000002</c:v>
                </c:pt>
                <c:pt idx="40291">
                  <c:v>-67.293000000000006</c:v>
                </c:pt>
                <c:pt idx="40292">
                  <c:v>-67.290999999999997</c:v>
                </c:pt>
                <c:pt idx="40293">
                  <c:v>-67.289000000000001</c:v>
                </c:pt>
                <c:pt idx="40294">
                  <c:v>-67.287000000000006</c:v>
                </c:pt>
                <c:pt idx="40295">
                  <c:v>-67.284999999999997</c:v>
                </c:pt>
                <c:pt idx="40296">
                  <c:v>-67.283000000000001</c:v>
                </c:pt>
                <c:pt idx="40297">
                  <c:v>-67.281000000000006</c:v>
                </c:pt>
                <c:pt idx="40298">
                  <c:v>-67.278999999999996</c:v>
                </c:pt>
                <c:pt idx="40299">
                  <c:v>-67.277000000000001</c:v>
                </c:pt>
                <c:pt idx="40300">
                  <c:v>-67.275000000000006</c:v>
                </c:pt>
                <c:pt idx="40301">
                  <c:v>-67.272999999999996</c:v>
                </c:pt>
                <c:pt idx="40302">
                  <c:v>-67.271000000000001</c:v>
                </c:pt>
                <c:pt idx="40303">
                  <c:v>-67.269000000000005</c:v>
                </c:pt>
                <c:pt idx="40304">
                  <c:v>-67.266999999999996</c:v>
                </c:pt>
                <c:pt idx="40305">
                  <c:v>-67.265000000000001</c:v>
                </c:pt>
                <c:pt idx="40306">
                  <c:v>-67.263000000000005</c:v>
                </c:pt>
                <c:pt idx="40307">
                  <c:v>-67.260999999999996</c:v>
                </c:pt>
                <c:pt idx="40308">
                  <c:v>-67.259</c:v>
                </c:pt>
                <c:pt idx="40309">
                  <c:v>-67.257000000000005</c:v>
                </c:pt>
                <c:pt idx="40310">
                  <c:v>-67.254999999999995</c:v>
                </c:pt>
                <c:pt idx="40311">
                  <c:v>-67.253</c:v>
                </c:pt>
                <c:pt idx="40312">
                  <c:v>-67.251000000000005</c:v>
                </c:pt>
                <c:pt idx="40313">
                  <c:v>-67.248999999999995</c:v>
                </c:pt>
                <c:pt idx="40314">
                  <c:v>-67.247</c:v>
                </c:pt>
                <c:pt idx="40315">
                  <c:v>-67.245000000000005</c:v>
                </c:pt>
                <c:pt idx="40316">
                  <c:v>-67.242999999999995</c:v>
                </c:pt>
                <c:pt idx="40317">
                  <c:v>-67.241</c:v>
                </c:pt>
                <c:pt idx="40318">
                  <c:v>-67.239000000000004</c:v>
                </c:pt>
                <c:pt idx="40319">
                  <c:v>-67.236999999999995</c:v>
                </c:pt>
                <c:pt idx="40320">
                  <c:v>-67.234999999999999</c:v>
                </c:pt>
                <c:pt idx="40321">
                  <c:v>-67.233000000000004</c:v>
                </c:pt>
                <c:pt idx="40322">
                  <c:v>-67.230999999999995</c:v>
                </c:pt>
                <c:pt idx="40323">
                  <c:v>-67.228999999999999</c:v>
                </c:pt>
                <c:pt idx="40324">
                  <c:v>-67.227000000000004</c:v>
                </c:pt>
                <c:pt idx="40325">
                  <c:v>-67.224999999999994</c:v>
                </c:pt>
                <c:pt idx="40326">
                  <c:v>-67.222999999999999</c:v>
                </c:pt>
                <c:pt idx="40327">
                  <c:v>-67.221000000000004</c:v>
                </c:pt>
                <c:pt idx="40328">
                  <c:v>-67.218999999999994</c:v>
                </c:pt>
                <c:pt idx="40329">
                  <c:v>-67.216999999999999</c:v>
                </c:pt>
                <c:pt idx="40330">
                  <c:v>-67.215000000000003</c:v>
                </c:pt>
                <c:pt idx="40331">
                  <c:v>-67.212999999999994</c:v>
                </c:pt>
                <c:pt idx="40332">
                  <c:v>-67.210999999999999</c:v>
                </c:pt>
                <c:pt idx="40333">
                  <c:v>-67.209000000000003</c:v>
                </c:pt>
                <c:pt idx="40334">
                  <c:v>-67.206999999999994</c:v>
                </c:pt>
                <c:pt idx="40335">
                  <c:v>-67.204999999999998</c:v>
                </c:pt>
                <c:pt idx="40336">
                  <c:v>-67.203000000000003</c:v>
                </c:pt>
                <c:pt idx="40337">
                  <c:v>-67.200999999999993</c:v>
                </c:pt>
                <c:pt idx="40338">
                  <c:v>-67.198999999999998</c:v>
                </c:pt>
                <c:pt idx="40339">
                  <c:v>-67.197000000000003</c:v>
                </c:pt>
                <c:pt idx="40340">
                  <c:v>-67.194999999999993</c:v>
                </c:pt>
                <c:pt idx="40341">
                  <c:v>-67.192999999999998</c:v>
                </c:pt>
                <c:pt idx="40342">
                  <c:v>-67.191000000000003</c:v>
                </c:pt>
                <c:pt idx="40343">
                  <c:v>-67.188999999999993</c:v>
                </c:pt>
                <c:pt idx="40344">
                  <c:v>-67.186999999999998</c:v>
                </c:pt>
                <c:pt idx="40345">
                  <c:v>-67.185000000000002</c:v>
                </c:pt>
                <c:pt idx="40346">
                  <c:v>-67.183000000000007</c:v>
                </c:pt>
                <c:pt idx="40347">
                  <c:v>-67.180999999999997</c:v>
                </c:pt>
                <c:pt idx="40348">
                  <c:v>-67.179000000000002</c:v>
                </c:pt>
                <c:pt idx="40349">
                  <c:v>-67.177000000000007</c:v>
                </c:pt>
                <c:pt idx="40350">
                  <c:v>-67.174999999999997</c:v>
                </c:pt>
                <c:pt idx="40351">
                  <c:v>-67.173000000000002</c:v>
                </c:pt>
                <c:pt idx="40352">
                  <c:v>-67.171000000000006</c:v>
                </c:pt>
                <c:pt idx="40353">
                  <c:v>-67.168999999999997</c:v>
                </c:pt>
                <c:pt idx="40354">
                  <c:v>-67.167000000000002</c:v>
                </c:pt>
                <c:pt idx="40355">
                  <c:v>-67.165000000000006</c:v>
                </c:pt>
                <c:pt idx="40356">
                  <c:v>-67.162999999999997</c:v>
                </c:pt>
                <c:pt idx="40357">
                  <c:v>-67.161000000000001</c:v>
                </c:pt>
                <c:pt idx="40358">
                  <c:v>-67.159000000000006</c:v>
                </c:pt>
                <c:pt idx="40359">
                  <c:v>-67.156999999999996</c:v>
                </c:pt>
                <c:pt idx="40360">
                  <c:v>-67.155000000000001</c:v>
                </c:pt>
                <c:pt idx="40361">
                  <c:v>-67.153000000000006</c:v>
                </c:pt>
                <c:pt idx="40362">
                  <c:v>-67.150999999999996</c:v>
                </c:pt>
                <c:pt idx="40363">
                  <c:v>-67.149000000000001</c:v>
                </c:pt>
                <c:pt idx="40364">
                  <c:v>-67.147000000000006</c:v>
                </c:pt>
                <c:pt idx="40365">
                  <c:v>-67.144999999999996</c:v>
                </c:pt>
                <c:pt idx="40366">
                  <c:v>-67.143000000000001</c:v>
                </c:pt>
                <c:pt idx="40367">
                  <c:v>-67.141000000000005</c:v>
                </c:pt>
                <c:pt idx="40368">
                  <c:v>-67.138999999999996</c:v>
                </c:pt>
                <c:pt idx="40369">
                  <c:v>-67.137</c:v>
                </c:pt>
                <c:pt idx="40370">
                  <c:v>-67.135000000000005</c:v>
                </c:pt>
                <c:pt idx="40371">
                  <c:v>-67.132999999999996</c:v>
                </c:pt>
                <c:pt idx="40372">
                  <c:v>-67.131</c:v>
                </c:pt>
                <c:pt idx="40373">
                  <c:v>-67.129000000000005</c:v>
                </c:pt>
                <c:pt idx="40374">
                  <c:v>-67.126999999999995</c:v>
                </c:pt>
                <c:pt idx="40375">
                  <c:v>-67.125</c:v>
                </c:pt>
                <c:pt idx="40376">
                  <c:v>-67.123000000000005</c:v>
                </c:pt>
                <c:pt idx="40377">
                  <c:v>-67.120999999999995</c:v>
                </c:pt>
                <c:pt idx="40378">
                  <c:v>-67.119</c:v>
                </c:pt>
                <c:pt idx="40379">
                  <c:v>-67.117000000000004</c:v>
                </c:pt>
                <c:pt idx="40380">
                  <c:v>-67.114999999999995</c:v>
                </c:pt>
                <c:pt idx="40381">
                  <c:v>-67.113</c:v>
                </c:pt>
                <c:pt idx="40382">
                  <c:v>-67.111000000000004</c:v>
                </c:pt>
                <c:pt idx="40383">
                  <c:v>-67.108999999999995</c:v>
                </c:pt>
                <c:pt idx="40384">
                  <c:v>-67.106999999999999</c:v>
                </c:pt>
                <c:pt idx="40385">
                  <c:v>-67.105000000000004</c:v>
                </c:pt>
                <c:pt idx="40386">
                  <c:v>-67.102999999999994</c:v>
                </c:pt>
                <c:pt idx="40387">
                  <c:v>-67.100999999999999</c:v>
                </c:pt>
                <c:pt idx="40388">
                  <c:v>-67.099000000000004</c:v>
                </c:pt>
                <c:pt idx="40389">
                  <c:v>-67.096999999999994</c:v>
                </c:pt>
                <c:pt idx="40390">
                  <c:v>-67.094999999999999</c:v>
                </c:pt>
                <c:pt idx="40391">
                  <c:v>-67.093000000000004</c:v>
                </c:pt>
                <c:pt idx="40392">
                  <c:v>-67.090999999999994</c:v>
                </c:pt>
                <c:pt idx="40393">
                  <c:v>-67.088999999999999</c:v>
                </c:pt>
                <c:pt idx="40394">
                  <c:v>-67.087000000000003</c:v>
                </c:pt>
                <c:pt idx="40395">
                  <c:v>-67.084999999999994</c:v>
                </c:pt>
                <c:pt idx="40396">
                  <c:v>-67.082999999999998</c:v>
                </c:pt>
                <c:pt idx="40397">
                  <c:v>-67.081000000000003</c:v>
                </c:pt>
                <c:pt idx="40398">
                  <c:v>-67.078999999999994</c:v>
                </c:pt>
                <c:pt idx="40399">
                  <c:v>-67.076999999999998</c:v>
                </c:pt>
                <c:pt idx="40400">
                  <c:v>-67.075000000000003</c:v>
                </c:pt>
                <c:pt idx="40401">
                  <c:v>-67.072999999999993</c:v>
                </c:pt>
                <c:pt idx="40402">
                  <c:v>-67.070999999999998</c:v>
                </c:pt>
                <c:pt idx="40403">
                  <c:v>-67.069000000000003</c:v>
                </c:pt>
                <c:pt idx="40404">
                  <c:v>-67.066999999999993</c:v>
                </c:pt>
                <c:pt idx="40405">
                  <c:v>-67.064999999999998</c:v>
                </c:pt>
                <c:pt idx="40406">
                  <c:v>-67.063000000000002</c:v>
                </c:pt>
                <c:pt idx="40407">
                  <c:v>-67.061000000000007</c:v>
                </c:pt>
                <c:pt idx="40408">
                  <c:v>-67.058999999999997</c:v>
                </c:pt>
                <c:pt idx="40409">
                  <c:v>-67.057000000000002</c:v>
                </c:pt>
                <c:pt idx="40410">
                  <c:v>-67.055000000000007</c:v>
                </c:pt>
                <c:pt idx="40411">
                  <c:v>-67.052999999999997</c:v>
                </c:pt>
                <c:pt idx="40412">
                  <c:v>-67.051000000000002</c:v>
                </c:pt>
                <c:pt idx="40413">
                  <c:v>-67.049000000000007</c:v>
                </c:pt>
                <c:pt idx="40414">
                  <c:v>-67.046999999999997</c:v>
                </c:pt>
                <c:pt idx="40415">
                  <c:v>-67.045000000000002</c:v>
                </c:pt>
                <c:pt idx="40416">
                  <c:v>-67.043000000000006</c:v>
                </c:pt>
                <c:pt idx="40417">
                  <c:v>-67.040999999999997</c:v>
                </c:pt>
                <c:pt idx="40418">
                  <c:v>-67.039000000000001</c:v>
                </c:pt>
                <c:pt idx="40419">
                  <c:v>-67.037000000000006</c:v>
                </c:pt>
                <c:pt idx="40420">
                  <c:v>-67.034999999999997</c:v>
                </c:pt>
                <c:pt idx="40421">
                  <c:v>-67.033000000000001</c:v>
                </c:pt>
                <c:pt idx="40422">
                  <c:v>-67.031000000000006</c:v>
                </c:pt>
                <c:pt idx="40423">
                  <c:v>-67.028999999999996</c:v>
                </c:pt>
                <c:pt idx="40424">
                  <c:v>-67.027000000000001</c:v>
                </c:pt>
                <c:pt idx="40425">
                  <c:v>-67.025000000000006</c:v>
                </c:pt>
                <c:pt idx="40426">
                  <c:v>-67.022999999999996</c:v>
                </c:pt>
                <c:pt idx="40427">
                  <c:v>-67.021000000000001</c:v>
                </c:pt>
                <c:pt idx="40428">
                  <c:v>-67.019000000000005</c:v>
                </c:pt>
                <c:pt idx="40429">
                  <c:v>-67.016999999999996</c:v>
                </c:pt>
                <c:pt idx="40430">
                  <c:v>-67.015000000000001</c:v>
                </c:pt>
                <c:pt idx="40431">
                  <c:v>-67.013000000000005</c:v>
                </c:pt>
                <c:pt idx="40432">
                  <c:v>-67.010999999999996</c:v>
                </c:pt>
                <c:pt idx="40433">
                  <c:v>-67.009</c:v>
                </c:pt>
                <c:pt idx="40434">
                  <c:v>-67.007000000000005</c:v>
                </c:pt>
                <c:pt idx="40435">
                  <c:v>-67.004999999999995</c:v>
                </c:pt>
                <c:pt idx="40436">
                  <c:v>-67.003</c:v>
                </c:pt>
                <c:pt idx="40437">
                  <c:v>-67.001000000000005</c:v>
                </c:pt>
                <c:pt idx="40438">
                  <c:v>-66.998999999999995</c:v>
                </c:pt>
                <c:pt idx="40439">
                  <c:v>-66.997</c:v>
                </c:pt>
                <c:pt idx="40440">
                  <c:v>-66.995000000000005</c:v>
                </c:pt>
                <c:pt idx="40441">
                  <c:v>-66.992999999999995</c:v>
                </c:pt>
                <c:pt idx="40442">
                  <c:v>-66.991</c:v>
                </c:pt>
                <c:pt idx="40443">
                  <c:v>-66.989000000000004</c:v>
                </c:pt>
                <c:pt idx="40444">
                  <c:v>-66.986999999999995</c:v>
                </c:pt>
                <c:pt idx="40445">
                  <c:v>-66.984999999999999</c:v>
                </c:pt>
                <c:pt idx="40446">
                  <c:v>-66.983000000000004</c:v>
                </c:pt>
                <c:pt idx="40447">
                  <c:v>-66.980999999999995</c:v>
                </c:pt>
                <c:pt idx="40448">
                  <c:v>-66.978999999999999</c:v>
                </c:pt>
                <c:pt idx="40449">
                  <c:v>-66.977000000000004</c:v>
                </c:pt>
                <c:pt idx="40450">
                  <c:v>-66.974999999999994</c:v>
                </c:pt>
                <c:pt idx="40451">
                  <c:v>-66.972999999999999</c:v>
                </c:pt>
                <c:pt idx="40452">
                  <c:v>-66.971000000000004</c:v>
                </c:pt>
                <c:pt idx="40453">
                  <c:v>-66.968999999999994</c:v>
                </c:pt>
                <c:pt idx="40454">
                  <c:v>-66.966999999999999</c:v>
                </c:pt>
                <c:pt idx="40455">
                  <c:v>-66.965000000000003</c:v>
                </c:pt>
                <c:pt idx="40456">
                  <c:v>-66.962999999999994</c:v>
                </c:pt>
                <c:pt idx="40457">
                  <c:v>-66.960999999999999</c:v>
                </c:pt>
                <c:pt idx="40458">
                  <c:v>-66.959000000000003</c:v>
                </c:pt>
                <c:pt idx="40459">
                  <c:v>-66.956999999999994</c:v>
                </c:pt>
                <c:pt idx="40460">
                  <c:v>-66.954999999999998</c:v>
                </c:pt>
                <c:pt idx="40461">
                  <c:v>-66.953000000000003</c:v>
                </c:pt>
                <c:pt idx="40462">
                  <c:v>-66.950999999999993</c:v>
                </c:pt>
                <c:pt idx="40463">
                  <c:v>-66.948999999999998</c:v>
                </c:pt>
                <c:pt idx="40464">
                  <c:v>-66.947000000000003</c:v>
                </c:pt>
                <c:pt idx="40465">
                  <c:v>-66.944999999999993</c:v>
                </c:pt>
                <c:pt idx="40466">
                  <c:v>-66.942999999999998</c:v>
                </c:pt>
                <c:pt idx="40467">
                  <c:v>-66.941000000000003</c:v>
                </c:pt>
                <c:pt idx="40468">
                  <c:v>-66.938999999999993</c:v>
                </c:pt>
                <c:pt idx="40469">
                  <c:v>-66.936999999999998</c:v>
                </c:pt>
                <c:pt idx="40470">
                  <c:v>-66.935000000000002</c:v>
                </c:pt>
                <c:pt idx="40471">
                  <c:v>-66.933000000000007</c:v>
                </c:pt>
                <c:pt idx="40472">
                  <c:v>-66.930999999999997</c:v>
                </c:pt>
                <c:pt idx="40473">
                  <c:v>-66.929000000000002</c:v>
                </c:pt>
                <c:pt idx="40474">
                  <c:v>-66.927000000000007</c:v>
                </c:pt>
                <c:pt idx="40475">
                  <c:v>-66.924999999999997</c:v>
                </c:pt>
                <c:pt idx="40476">
                  <c:v>-66.923000000000002</c:v>
                </c:pt>
                <c:pt idx="40477">
                  <c:v>-66.921000000000006</c:v>
                </c:pt>
                <c:pt idx="40478">
                  <c:v>-66.918999999999997</c:v>
                </c:pt>
                <c:pt idx="40479">
                  <c:v>-66.917000000000002</c:v>
                </c:pt>
                <c:pt idx="40480">
                  <c:v>-66.915000000000006</c:v>
                </c:pt>
                <c:pt idx="40481">
                  <c:v>-66.912999999999997</c:v>
                </c:pt>
                <c:pt idx="40482">
                  <c:v>-66.911000000000001</c:v>
                </c:pt>
                <c:pt idx="40483">
                  <c:v>-66.909000000000006</c:v>
                </c:pt>
                <c:pt idx="40484">
                  <c:v>-66.906999999999996</c:v>
                </c:pt>
                <c:pt idx="40485">
                  <c:v>-66.905000000000001</c:v>
                </c:pt>
                <c:pt idx="40486">
                  <c:v>-66.903000000000006</c:v>
                </c:pt>
                <c:pt idx="40487">
                  <c:v>-66.900999999999996</c:v>
                </c:pt>
                <c:pt idx="40488">
                  <c:v>-66.899000000000001</c:v>
                </c:pt>
                <c:pt idx="40489">
                  <c:v>-66.897000000000006</c:v>
                </c:pt>
                <c:pt idx="40490">
                  <c:v>-66.894999999999996</c:v>
                </c:pt>
                <c:pt idx="40491">
                  <c:v>-66.893000000000001</c:v>
                </c:pt>
                <c:pt idx="40492">
                  <c:v>-66.891000000000005</c:v>
                </c:pt>
                <c:pt idx="40493">
                  <c:v>-66.888999999999996</c:v>
                </c:pt>
                <c:pt idx="40494">
                  <c:v>-66.887</c:v>
                </c:pt>
                <c:pt idx="40495">
                  <c:v>-66.885000000000005</c:v>
                </c:pt>
                <c:pt idx="40496">
                  <c:v>-66.882999999999996</c:v>
                </c:pt>
                <c:pt idx="40497">
                  <c:v>-66.881</c:v>
                </c:pt>
                <c:pt idx="40498">
                  <c:v>-66.879000000000005</c:v>
                </c:pt>
                <c:pt idx="40499">
                  <c:v>-66.876999999999995</c:v>
                </c:pt>
                <c:pt idx="40500">
                  <c:v>-66.875</c:v>
                </c:pt>
                <c:pt idx="40501">
                  <c:v>-66.873000000000005</c:v>
                </c:pt>
                <c:pt idx="40502">
                  <c:v>-66.870999999999995</c:v>
                </c:pt>
                <c:pt idx="40503">
                  <c:v>-66.869</c:v>
                </c:pt>
                <c:pt idx="40504">
                  <c:v>-66.867000000000004</c:v>
                </c:pt>
                <c:pt idx="40505">
                  <c:v>-66.864999999999995</c:v>
                </c:pt>
                <c:pt idx="40506">
                  <c:v>-66.863</c:v>
                </c:pt>
                <c:pt idx="40507">
                  <c:v>-66.861000000000004</c:v>
                </c:pt>
                <c:pt idx="40508">
                  <c:v>-66.858999999999995</c:v>
                </c:pt>
                <c:pt idx="40509">
                  <c:v>-66.856999999999999</c:v>
                </c:pt>
                <c:pt idx="40510">
                  <c:v>-66.855000000000004</c:v>
                </c:pt>
                <c:pt idx="40511">
                  <c:v>-66.852999999999994</c:v>
                </c:pt>
                <c:pt idx="40512">
                  <c:v>-66.850999999999999</c:v>
                </c:pt>
                <c:pt idx="40513">
                  <c:v>-66.849000000000004</c:v>
                </c:pt>
                <c:pt idx="40514">
                  <c:v>-66.846999999999994</c:v>
                </c:pt>
                <c:pt idx="40515">
                  <c:v>-66.844999999999999</c:v>
                </c:pt>
                <c:pt idx="40516">
                  <c:v>-66.843000000000004</c:v>
                </c:pt>
                <c:pt idx="40517">
                  <c:v>-66.840999999999994</c:v>
                </c:pt>
                <c:pt idx="40518">
                  <c:v>-66.838999999999999</c:v>
                </c:pt>
                <c:pt idx="40519">
                  <c:v>-66.837000000000003</c:v>
                </c:pt>
                <c:pt idx="40520">
                  <c:v>-66.834999999999994</c:v>
                </c:pt>
                <c:pt idx="40521">
                  <c:v>-66.832999999999998</c:v>
                </c:pt>
                <c:pt idx="40522">
                  <c:v>-66.831000000000003</c:v>
                </c:pt>
                <c:pt idx="40523">
                  <c:v>-66.828999999999994</c:v>
                </c:pt>
                <c:pt idx="40524">
                  <c:v>-66.826999999999998</c:v>
                </c:pt>
                <c:pt idx="40525">
                  <c:v>-66.825000000000003</c:v>
                </c:pt>
                <c:pt idx="40526">
                  <c:v>-66.822999999999993</c:v>
                </c:pt>
                <c:pt idx="40527">
                  <c:v>-66.820999999999998</c:v>
                </c:pt>
                <c:pt idx="40528">
                  <c:v>-66.819000000000003</c:v>
                </c:pt>
                <c:pt idx="40529">
                  <c:v>-66.816999999999993</c:v>
                </c:pt>
                <c:pt idx="40530">
                  <c:v>-66.814999999999998</c:v>
                </c:pt>
                <c:pt idx="40531">
                  <c:v>-66.813000000000002</c:v>
                </c:pt>
                <c:pt idx="40532">
                  <c:v>-66.811000000000007</c:v>
                </c:pt>
                <c:pt idx="40533">
                  <c:v>-66.808999999999997</c:v>
                </c:pt>
                <c:pt idx="40534">
                  <c:v>-66.807000000000002</c:v>
                </c:pt>
                <c:pt idx="40535">
                  <c:v>-66.805000000000007</c:v>
                </c:pt>
                <c:pt idx="40536">
                  <c:v>-66.802999999999997</c:v>
                </c:pt>
                <c:pt idx="40537">
                  <c:v>-66.801000000000002</c:v>
                </c:pt>
                <c:pt idx="40538">
                  <c:v>-66.799000000000007</c:v>
                </c:pt>
                <c:pt idx="40539">
                  <c:v>-66.796999999999997</c:v>
                </c:pt>
                <c:pt idx="40540">
                  <c:v>-66.795000000000002</c:v>
                </c:pt>
                <c:pt idx="40541">
                  <c:v>-66.793000000000006</c:v>
                </c:pt>
                <c:pt idx="40542">
                  <c:v>-66.790999999999997</c:v>
                </c:pt>
                <c:pt idx="40543">
                  <c:v>-66.789000000000001</c:v>
                </c:pt>
                <c:pt idx="40544">
                  <c:v>-66.787000000000006</c:v>
                </c:pt>
                <c:pt idx="40545">
                  <c:v>-66.784999999999997</c:v>
                </c:pt>
                <c:pt idx="40546">
                  <c:v>-66.783000000000001</c:v>
                </c:pt>
                <c:pt idx="40547">
                  <c:v>-66.781000000000006</c:v>
                </c:pt>
                <c:pt idx="40548">
                  <c:v>-66.778999999999996</c:v>
                </c:pt>
                <c:pt idx="40549">
                  <c:v>-66.777000000000001</c:v>
                </c:pt>
                <c:pt idx="40550">
                  <c:v>-66.775000000000006</c:v>
                </c:pt>
                <c:pt idx="40551">
                  <c:v>-66.772999999999996</c:v>
                </c:pt>
                <c:pt idx="40552">
                  <c:v>-66.771000000000001</c:v>
                </c:pt>
                <c:pt idx="40553">
                  <c:v>-66.769000000000005</c:v>
                </c:pt>
                <c:pt idx="40554">
                  <c:v>-66.766999999999996</c:v>
                </c:pt>
                <c:pt idx="40555">
                  <c:v>-66.765000000000001</c:v>
                </c:pt>
                <c:pt idx="40556">
                  <c:v>-66.763000000000005</c:v>
                </c:pt>
                <c:pt idx="40557">
                  <c:v>-66.760999999999996</c:v>
                </c:pt>
                <c:pt idx="40558">
                  <c:v>-66.759</c:v>
                </c:pt>
                <c:pt idx="40559">
                  <c:v>-66.757000000000005</c:v>
                </c:pt>
                <c:pt idx="40560">
                  <c:v>-66.754999999999995</c:v>
                </c:pt>
                <c:pt idx="40561">
                  <c:v>-66.753</c:v>
                </c:pt>
                <c:pt idx="40562">
                  <c:v>-66.751000000000005</c:v>
                </c:pt>
                <c:pt idx="40563">
                  <c:v>-66.748999999999995</c:v>
                </c:pt>
                <c:pt idx="40564">
                  <c:v>-66.747</c:v>
                </c:pt>
                <c:pt idx="40565">
                  <c:v>-66.745000000000005</c:v>
                </c:pt>
                <c:pt idx="40566">
                  <c:v>-66.742999999999995</c:v>
                </c:pt>
                <c:pt idx="40567">
                  <c:v>-66.741</c:v>
                </c:pt>
                <c:pt idx="40568">
                  <c:v>-66.739000000000004</c:v>
                </c:pt>
                <c:pt idx="40569">
                  <c:v>-66.736999999999995</c:v>
                </c:pt>
                <c:pt idx="40570">
                  <c:v>-66.734999999999999</c:v>
                </c:pt>
                <c:pt idx="40571">
                  <c:v>-66.733000000000004</c:v>
                </c:pt>
                <c:pt idx="40572">
                  <c:v>-66.730999999999995</c:v>
                </c:pt>
                <c:pt idx="40573">
                  <c:v>-66.728999999999999</c:v>
                </c:pt>
                <c:pt idx="40574">
                  <c:v>-66.727000000000004</c:v>
                </c:pt>
                <c:pt idx="40575">
                  <c:v>-66.724999999999994</c:v>
                </c:pt>
                <c:pt idx="40576">
                  <c:v>-66.722999999999999</c:v>
                </c:pt>
                <c:pt idx="40577">
                  <c:v>-66.721000000000004</c:v>
                </c:pt>
                <c:pt idx="40578">
                  <c:v>-66.718999999999994</c:v>
                </c:pt>
                <c:pt idx="40579">
                  <c:v>-66.716999999999999</c:v>
                </c:pt>
                <c:pt idx="40580">
                  <c:v>-66.715000000000003</c:v>
                </c:pt>
                <c:pt idx="40581">
                  <c:v>-66.712999999999994</c:v>
                </c:pt>
                <c:pt idx="40582">
                  <c:v>-66.710999999999999</c:v>
                </c:pt>
                <c:pt idx="40583">
                  <c:v>-66.709000000000003</c:v>
                </c:pt>
                <c:pt idx="40584">
                  <c:v>-66.706999999999994</c:v>
                </c:pt>
                <c:pt idx="40585">
                  <c:v>-66.704999999999998</c:v>
                </c:pt>
                <c:pt idx="40586">
                  <c:v>-66.703000000000003</c:v>
                </c:pt>
                <c:pt idx="40587">
                  <c:v>-66.700999999999993</c:v>
                </c:pt>
                <c:pt idx="40588">
                  <c:v>-66.698999999999998</c:v>
                </c:pt>
                <c:pt idx="40589">
                  <c:v>-66.697000000000003</c:v>
                </c:pt>
                <c:pt idx="40590">
                  <c:v>-66.694999999999993</c:v>
                </c:pt>
                <c:pt idx="40591">
                  <c:v>-66.692999999999998</c:v>
                </c:pt>
                <c:pt idx="40592">
                  <c:v>-66.691000000000003</c:v>
                </c:pt>
                <c:pt idx="40593">
                  <c:v>-66.688999999999993</c:v>
                </c:pt>
                <c:pt idx="40594">
                  <c:v>-66.686999999999998</c:v>
                </c:pt>
                <c:pt idx="40595">
                  <c:v>-66.685000000000002</c:v>
                </c:pt>
                <c:pt idx="40596">
                  <c:v>-66.683000000000007</c:v>
                </c:pt>
                <c:pt idx="40597">
                  <c:v>-66.680999999999997</c:v>
                </c:pt>
                <c:pt idx="40598">
                  <c:v>-66.679000000000002</c:v>
                </c:pt>
                <c:pt idx="40599">
                  <c:v>-66.677000000000007</c:v>
                </c:pt>
                <c:pt idx="40600">
                  <c:v>-66.674999999999997</c:v>
                </c:pt>
                <c:pt idx="40601">
                  <c:v>-66.673000000000002</c:v>
                </c:pt>
                <c:pt idx="40602">
                  <c:v>-66.671000000000006</c:v>
                </c:pt>
                <c:pt idx="40603">
                  <c:v>-66.668999999999997</c:v>
                </c:pt>
                <c:pt idx="40604">
                  <c:v>-66.667000000000002</c:v>
                </c:pt>
                <c:pt idx="40605">
                  <c:v>-66.665000000000006</c:v>
                </c:pt>
                <c:pt idx="40606">
                  <c:v>-66.662999999999997</c:v>
                </c:pt>
                <c:pt idx="40607">
                  <c:v>-66.661000000000001</c:v>
                </c:pt>
                <c:pt idx="40608">
                  <c:v>-66.659000000000006</c:v>
                </c:pt>
                <c:pt idx="40609">
                  <c:v>-66.656999999999996</c:v>
                </c:pt>
                <c:pt idx="40610">
                  <c:v>-66.655000000000001</c:v>
                </c:pt>
                <c:pt idx="40611">
                  <c:v>-66.653000000000006</c:v>
                </c:pt>
                <c:pt idx="40612">
                  <c:v>-66.650999999999996</c:v>
                </c:pt>
                <c:pt idx="40613">
                  <c:v>-66.649000000000001</c:v>
                </c:pt>
                <c:pt idx="40614">
                  <c:v>-66.647000000000006</c:v>
                </c:pt>
                <c:pt idx="40615">
                  <c:v>-66.644999999999996</c:v>
                </c:pt>
                <c:pt idx="40616">
                  <c:v>-66.643000000000001</c:v>
                </c:pt>
                <c:pt idx="40617">
                  <c:v>-66.641000000000005</c:v>
                </c:pt>
                <c:pt idx="40618">
                  <c:v>-66.638999999999996</c:v>
                </c:pt>
                <c:pt idx="40619">
                  <c:v>-66.637</c:v>
                </c:pt>
                <c:pt idx="40620">
                  <c:v>-66.635000000000005</c:v>
                </c:pt>
                <c:pt idx="40621">
                  <c:v>-66.632999999999996</c:v>
                </c:pt>
                <c:pt idx="40622">
                  <c:v>-66.631</c:v>
                </c:pt>
                <c:pt idx="40623">
                  <c:v>-66.629000000000005</c:v>
                </c:pt>
                <c:pt idx="40624">
                  <c:v>-66.626999999999995</c:v>
                </c:pt>
                <c:pt idx="40625">
                  <c:v>-66.625</c:v>
                </c:pt>
                <c:pt idx="40626">
                  <c:v>-66.623000000000005</c:v>
                </c:pt>
                <c:pt idx="40627">
                  <c:v>-66.620999999999995</c:v>
                </c:pt>
                <c:pt idx="40628">
                  <c:v>-66.619</c:v>
                </c:pt>
                <c:pt idx="40629">
                  <c:v>-66.617000000000004</c:v>
                </c:pt>
                <c:pt idx="40630">
                  <c:v>-66.614999999999995</c:v>
                </c:pt>
                <c:pt idx="40631">
                  <c:v>-66.613</c:v>
                </c:pt>
                <c:pt idx="40632">
                  <c:v>-66.611000000000004</c:v>
                </c:pt>
                <c:pt idx="40633">
                  <c:v>-66.608999999999995</c:v>
                </c:pt>
                <c:pt idx="40634">
                  <c:v>-66.606999999999999</c:v>
                </c:pt>
                <c:pt idx="40635">
                  <c:v>-66.605000000000004</c:v>
                </c:pt>
                <c:pt idx="40636">
                  <c:v>-66.602999999999994</c:v>
                </c:pt>
                <c:pt idx="40637">
                  <c:v>-66.600999999999999</c:v>
                </c:pt>
                <c:pt idx="40638">
                  <c:v>-66.599000000000004</c:v>
                </c:pt>
                <c:pt idx="40639">
                  <c:v>-66.596999999999994</c:v>
                </c:pt>
                <c:pt idx="40640">
                  <c:v>-66.594999999999999</c:v>
                </c:pt>
                <c:pt idx="40641">
                  <c:v>-66.593000000000004</c:v>
                </c:pt>
                <c:pt idx="40642">
                  <c:v>-66.590999999999994</c:v>
                </c:pt>
                <c:pt idx="40643">
                  <c:v>-66.588999999999999</c:v>
                </c:pt>
                <c:pt idx="40644">
                  <c:v>-66.587000000000003</c:v>
                </c:pt>
                <c:pt idx="40645">
                  <c:v>-66.584999999999994</c:v>
                </c:pt>
                <c:pt idx="40646">
                  <c:v>-66.582999999999998</c:v>
                </c:pt>
                <c:pt idx="40647">
                  <c:v>-66.581000000000003</c:v>
                </c:pt>
                <c:pt idx="40648">
                  <c:v>-66.578999999999994</c:v>
                </c:pt>
                <c:pt idx="40649">
                  <c:v>-66.576999999999998</c:v>
                </c:pt>
                <c:pt idx="40650">
                  <c:v>-66.575000000000003</c:v>
                </c:pt>
                <c:pt idx="40651">
                  <c:v>-66.572999999999993</c:v>
                </c:pt>
                <c:pt idx="40652">
                  <c:v>-66.570999999999998</c:v>
                </c:pt>
                <c:pt idx="40653">
                  <c:v>-66.569000000000003</c:v>
                </c:pt>
                <c:pt idx="40654">
                  <c:v>-66.566999999999993</c:v>
                </c:pt>
                <c:pt idx="40655">
                  <c:v>-66.564999999999998</c:v>
                </c:pt>
                <c:pt idx="40656">
                  <c:v>-66.563000000000002</c:v>
                </c:pt>
                <c:pt idx="40657">
                  <c:v>-66.561000000000007</c:v>
                </c:pt>
                <c:pt idx="40658">
                  <c:v>-66.558999999999997</c:v>
                </c:pt>
                <c:pt idx="40659">
                  <c:v>-66.557000000000002</c:v>
                </c:pt>
                <c:pt idx="40660">
                  <c:v>-66.555000000000007</c:v>
                </c:pt>
                <c:pt idx="40661">
                  <c:v>-66.552999999999997</c:v>
                </c:pt>
                <c:pt idx="40662">
                  <c:v>-66.551000000000002</c:v>
                </c:pt>
                <c:pt idx="40663">
                  <c:v>-66.549000000000007</c:v>
                </c:pt>
                <c:pt idx="40664">
                  <c:v>-66.546999999999997</c:v>
                </c:pt>
                <c:pt idx="40665">
                  <c:v>-66.545000000000002</c:v>
                </c:pt>
                <c:pt idx="40666">
                  <c:v>-66.543000000000006</c:v>
                </c:pt>
                <c:pt idx="40667">
                  <c:v>-66.540999999999997</c:v>
                </c:pt>
                <c:pt idx="40668">
                  <c:v>-66.539000000000001</c:v>
                </c:pt>
                <c:pt idx="40669">
                  <c:v>-66.537000000000006</c:v>
                </c:pt>
                <c:pt idx="40670">
                  <c:v>-66.534999999999997</c:v>
                </c:pt>
                <c:pt idx="40671">
                  <c:v>-66.533000000000001</c:v>
                </c:pt>
                <c:pt idx="40672">
                  <c:v>-66.531000000000006</c:v>
                </c:pt>
                <c:pt idx="40673">
                  <c:v>-66.528999999999996</c:v>
                </c:pt>
                <c:pt idx="40674">
                  <c:v>-66.527000000000001</c:v>
                </c:pt>
                <c:pt idx="40675">
                  <c:v>-66.525000000000006</c:v>
                </c:pt>
                <c:pt idx="40676">
                  <c:v>-66.522999999999996</c:v>
                </c:pt>
                <c:pt idx="40677">
                  <c:v>-66.521000000000001</c:v>
                </c:pt>
                <c:pt idx="40678">
                  <c:v>-66.519000000000005</c:v>
                </c:pt>
                <c:pt idx="40679">
                  <c:v>-66.516999999999996</c:v>
                </c:pt>
                <c:pt idx="40680">
                  <c:v>-66.515000000000001</c:v>
                </c:pt>
                <c:pt idx="40681">
                  <c:v>-66.513000000000005</c:v>
                </c:pt>
                <c:pt idx="40682">
                  <c:v>-66.510999999999996</c:v>
                </c:pt>
                <c:pt idx="40683">
                  <c:v>-66.509</c:v>
                </c:pt>
                <c:pt idx="40684">
                  <c:v>-66.507000000000005</c:v>
                </c:pt>
                <c:pt idx="40685">
                  <c:v>-66.504999999999995</c:v>
                </c:pt>
                <c:pt idx="40686">
                  <c:v>-66.503</c:v>
                </c:pt>
                <c:pt idx="40687">
                  <c:v>-66.501000000000005</c:v>
                </c:pt>
                <c:pt idx="40688">
                  <c:v>-66.498999999999995</c:v>
                </c:pt>
                <c:pt idx="40689">
                  <c:v>-66.497</c:v>
                </c:pt>
                <c:pt idx="40690">
                  <c:v>-66.495000000000005</c:v>
                </c:pt>
                <c:pt idx="40691">
                  <c:v>-66.492999999999995</c:v>
                </c:pt>
                <c:pt idx="40692">
                  <c:v>-66.491</c:v>
                </c:pt>
                <c:pt idx="40693">
                  <c:v>-66.489000000000004</c:v>
                </c:pt>
                <c:pt idx="40694">
                  <c:v>-66.486999999999995</c:v>
                </c:pt>
                <c:pt idx="40695">
                  <c:v>-66.484999999999999</c:v>
                </c:pt>
                <c:pt idx="40696">
                  <c:v>-66.483000000000004</c:v>
                </c:pt>
                <c:pt idx="40697">
                  <c:v>-66.480999999999995</c:v>
                </c:pt>
                <c:pt idx="40698">
                  <c:v>-66.478999999999999</c:v>
                </c:pt>
                <c:pt idx="40699">
                  <c:v>-66.477000000000004</c:v>
                </c:pt>
                <c:pt idx="40700">
                  <c:v>-66.474999999999994</c:v>
                </c:pt>
                <c:pt idx="40701">
                  <c:v>-66.472999999999999</c:v>
                </c:pt>
                <c:pt idx="40702">
                  <c:v>-66.471000000000004</c:v>
                </c:pt>
                <c:pt idx="40703">
                  <c:v>-66.468999999999994</c:v>
                </c:pt>
                <c:pt idx="40704">
                  <c:v>-66.466999999999999</c:v>
                </c:pt>
                <c:pt idx="40705">
                  <c:v>-66.465000000000003</c:v>
                </c:pt>
                <c:pt idx="40706">
                  <c:v>-66.462999999999994</c:v>
                </c:pt>
                <c:pt idx="40707">
                  <c:v>-66.460999999999999</c:v>
                </c:pt>
                <c:pt idx="40708">
                  <c:v>-66.459000000000003</c:v>
                </c:pt>
                <c:pt idx="40709">
                  <c:v>-66.456999999999994</c:v>
                </c:pt>
                <c:pt idx="40710">
                  <c:v>-66.454999999999998</c:v>
                </c:pt>
                <c:pt idx="40711">
                  <c:v>-66.453000000000003</c:v>
                </c:pt>
                <c:pt idx="40712">
                  <c:v>-66.450999999999993</c:v>
                </c:pt>
                <c:pt idx="40713">
                  <c:v>-66.448999999999998</c:v>
                </c:pt>
                <c:pt idx="40714">
                  <c:v>-66.447000000000003</c:v>
                </c:pt>
                <c:pt idx="40715">
                  <c:v>-66.444999999999993</c:v>
                </c:pt>
                <c:pt idx="40716">
                  <c:v>-66.442999999999998</c:v>
                </c:pt>
                <c:pt idx="40717">
                  <c:v>-66.441000000000003</c:v>
                </c:pt>
                <c:pt idx="40718">
                  <c:v>-66.438999999999993</c:v>
                </c:pt>
                <c:pt idx="40719">
                  <c:v>-66.436999999999998</c:v>
                </c:pt>
                <c:pt idx="40720">
                  <c:v>-66.435000000000002</c:v>
                </c:pt>
                <c:pt idx="40721">
                  <c:v>-66.433000000000007</c:v>
                </c:pt>
                <c:pt idx="40722">
                  <c:v>-66.430999999999997</c:v>
                </c:pt>
                <c:pt idx="40723">
                  <c:v>-66.429000000000002</c:v>
                </c:pt>
                <c:pt idx="40724">
                  <c:v>-66.427000000000007</c:v>
                </c:pt>
                <c:pt idx="40725">
                  <c:v>-66.424999999999997</c:v>
                </c:pt>
                <c:pt idx="40726">
                  <c:v>-66.423000000000002</c:v>
                </c:pt>
                <c:pt idx="40727">
                  <c:v>-66.421000000000006</c:v>
                </c:pt>
                <c:pt idx="40728">
                  <c:v>-66.418999999999997</c:v>
                </c:pt>
                <c:pt idx="40729">
                  <c:v>-66.417000000000002</c:v>
                </c:pt>
                <c:pt idx="40730">
                  <c:v>-66.415000000000006</c:v>
                </c:pt>
                <c:pt idx="40731">
                  <c:v>-66.412999999999997</c:v>
                </c:pt>
                <c:pt idx="40732">
                  <c:v>-66.411000000000001</c:v>
                </c:pt>
                <c:pt idx="40733">
                  <c:v>-66.409000000000006</c:v>
                </c:pt>
                <c:pt idx="40734">
                  <c:v>-66.406999999999996</c:v>
                </c:pt>
                <c:pt idx="40735">
                  <c:v>-66.405000000000001</c:v>
                </c:pt>
                <c:pt idx="40736">
                  <c:v>-66.403000000000006</c:v>
                </c:pt>
                <c:pt idx="40737">
                  <c:v>-66.400999999999996</c:v>
                </c:pt>
                <c:pt idx="40738">
                  <c:v>-66.399000000000001</c:v>
                </c:pt>
                <c:pt idx="40739">
                  <c:v>-66.397000000000006</c:v>
                </c:pt>
                <c:pt idx="40740">
                  <c:v>-66.394999999999996</c:v>
                </c:pt>
                <c:pt idx="40741">
                  <c:v>-66.393000000000001</c:v>
                </c:pt>
                <c:pt idx="40742">
                  <c:v>-66.391000000000005</c:v>
                </c:pt>
                <c:pt idx="40743">
                  <c:v>-66.388999999999996</c:v>
                </c:pt>
                <c:pt idx="40744">
                  <c:v>-66.387</c:v>
                </c:pt>
                <c:pt idx="40745">
                  <c:v>-66.385000000000005</c:v>
                </c:pt>
                <c:pt idx="40746">
                  <c:v>-66.382999999999996</c:v>
                </c:pt>
                <c:pt idx="40747">
                  <c:v>-66.381</c:v>
                </c:pt>
                <c:pt idx="40748">
                  <c:v>-66.379000000000005</c:v>
                </c:pt>
                <c:pt idx="40749">
                  <c:v>-66.376999999999995</c:v>
                </c:pt>
                <c:pt idx="40750">
                  <c:v>-66.375</c:v>
                </c:pt>
                <c:pt idx="40751">
                  <c:v>-66.373000000000005</c:v>
                </c:pt>
                <c:pt idx="40752">
                  <c:v>-66.370999999999995</c:v>
                </c:pt>
                <c:pt idx="40753">
                  <c:v>-66.369</c:v>
                </c:pt>
                <c:pt idx="40754">
                  <c:v>-66.367000000000004</c:v>
                </c:pt>
                <c:pt idx="40755">
                  <c:v>-66.364999999999995</c:v>
                </c:pt>
                <c:pt idx="40756">
                  <c:v>-66.363</c:v>
                </c:pt>
                <c:pt idx="40757">
                  <c:v>-66.361000000000004</c:v>
                </c:pt>
                <c:pt idx="40758">
                  <c:v>-66.358999999999995</c:v>
                </c:pt>
                <c:pt idx="40759">
                  <c:v>-66.356999999999999</c:v>
                </c:pt>
                <c:pt idx="40760">
                  <c:v>-66.355000000000004</c:v>
                </c:pt>
                <c:pt idx="40761">
                  <c:v>-66.352999999999994</c:v>
                </c:pt>
                <c:pt idx="40762">
                  <c:v>-66.350999999999999</c:v>
                </c:pt>
                <c:pt idx="40763">
                  <c:v>-66.349000000000004</c:v>
                </c:pt>
                <c:pt idx="40764">
                  <c:v>-66.346999999999994</c:v>
                </c:pt>
                <c:pt idx="40765">
                  <c:v>-66.344999999999999</c:v>
                </c:pt>
                <c:pt idx="40766">
                  <c:v>-66.343000000000004</c:v>
                </c:pt>
                <c:pt idx="40767">
                  <c:v>-66.340999999999994</c:v>
                </c:pt>
                <c:pt idx="40768">
                  <c:v>-66.338999999999999</c:v>
                </c:pt>
                <c:pt idx="40769">
                  <c:v>-66.337000000000003</c:v>
                </c:pt>
                <c:pt idx="40770">
                  <c:v>-66.334999999999994</c:v>
                </c:pt>
                <c:pt idx="40771">
                  <c:v>-66.332999999999998</c:v>
                </c:pt>
                <c:pt idx="40772">
                  <c:v>-66.331000000000003</c:v>
                </c:pt>
                <c:pt idx="40773">
                  <c:v>-66.328999999999994</c:v>
                </c:pt>
                <c:pt idx="40774">
                  <c:v>-66.326999999999998</c:v>
                </c:pt>
                <c:pt idx="40775">
                  <c:v>-66.325000000000003</c:v>
                </c:pt>
                <c:pt idx="40776">
                  <c:v>-66.322999999999993</c:v>
                </c:pt>
                <c:pt idx="40777">
                  <c:v>-66.320999999999998</c:v>
                </c:pt>
                <c:pt idx="40778">
                  <c:v>-66.319000000000003</c:v>
                </c:pt>
                <c:pt idx="40779">
                  <c:v>-66.316999999999993</c:v>
                </c:pt>
                <c:pt idx="40780">
                  <c:v>-66.314999999999998</c:v>
                </c:pt>
                <c:pt idx="40781">
                  <c:v>-66.313000000000002</c:v>
                </c:pt>
                <c:pt idx="40782">
                  <c:v>-66.311000000000007</c:v>
                </c:pt>
                <c:pt idx="40783">
                  <c:v>-66.308999999999997</c:v>
                </c:pt>
                <c:pt idx="40784">
                  <c:v>-66.307000000000002</c:v>
                </c:pt>
                <c:pt idx="40785">
                  <c:v>-66.305000000000007</c:v>
                </c:pt>
                <c:pt idx="40786">
                  <c:v>-66.302999999999997</c:v>
                </c:pt>
                <c:pt idx="40787">
                  <c:v>-66.301000000000002</c:v>
                </c:pt>
                <c:pt idx="40788">
                  <c:v>-66.299000000000007</c:v>
                </c:pt>
                <c:pt idx="40789">
                  <c:v>-66.296999999999997</c:v>
                </c:pt>
                <c:pt idx="40790">
                  <c:v>-66.295000000000002</c:v>
                </c:pt>
                <c:pt idx="40791">
                  <c:v>-66.293000000000006</c:v>
                </c:pt>
                <c:pt idx="40792">
                  <c:v>-66.290999999999997</c:v>
                </c:pt>
                <c:pt idx="40793">
                  <c:v>-66.289000000000001</c:v>
                </c:pt>
                <c:pt idx="40794">
                  <c:v>-66.287000000000006</c:v>
                </c:pt>
                <c:pt idx="40795">
                  <c:v>-66.284999999999997</c:v>
                </c:pt>
                <c:pt idx="40796">
                  <c:v>-66.283000000000001</c:v>
                </c:pt>
                <c:pt idx="40797">
                  <c:v>-66.281000000000006</c:v>
                </c:pt>
                <c:pt idx="40798">
                  <c:v>-66.278999999999996</c:v>
                </c:pt>
                <c:pt idx="40799">
                  <c:v>-66.277000000000001</c:v>
                </c:pt>
                <c:pt idx="40800">
                  <c:v>-66.275000000000006</c:v>
                </c:pt>
                <c:pt idx="40801">
                  <c:v>-66.272999999999996</c:v>
                </c:pt>
                <c:pt idx="40802">
                  <c:v>-66.271000000000001</c:v>
                </c:pt>
                <c:pt idx="40803">
                  <c:v>-66.269000000000005</c:v>
                </c:pt>
                <c:pt idx="40804">
                  <c:v>-66.266999999999996</c:v>
                </c:pt>
                <c:pt idx="40805">
                  <c:v>-66.265000000000001</c:v>
                </c:pt>
                <c:pt idx="40806">
                  <c:v>-66.263000000000005</c:v>
                </c:pt>
                <c:pt idx="40807">
                  <c:v>-66.260999999999996</c:v>
                </c:pt>
                <c:pt idx="40808">
                  <c:v>-66.259</c:v>
                </c:pt>
                <c:pt idx="40809">
                  <c:v>-66.257000000000005</c:v>
                </c:pt>
                <c:pt idx="40810">
                  <c:v>-66.254999999999995</c:v>
                </c:pt>
                <c:pt idx="40811">
                  <c:v>-66.253</c:v>
                </c:pt>
                <c:pt idx="40812">
                  <c:v>-66.251000000000005</c:v>
                </c:pt>
                <c:pt idx="40813">
                  <c:v>-66.248999999999995</c:v>
                </c:pt>
                <c:pt idx="40814">
                  <c:v>-66.247</c:v>
                </c:pt>
                <c:pt idx="40815">
                  <c:v>-66.245000000000005</c:v>
                </c:pt>
                <c:pt idx="40816">
                  <c:v>-66.242999999999995</c:v>
                </c:pt>
                <c:pt idx="40817">
                  <c:v>-66.241</c:v>
                </c:pt>
                <c:pt idx="40818">
                  <c:v>-66.239000000000004</c:v>
                </c:pt>
                <c:pt idx="40819">
                  <c:v>-66.236999999999995</c:v>
                </c:pt>
                <c:pt idx="40820">
                  <c:v>-66.234999999999999</c:v>
                </c:pt>
                <c:pt idx="40821">
                  <c:v>-66.233000000000004</c:v>
                </c:pt>
                <c:pt idx="40822">
                  <c:v>-66.230999999999995</c:v>
                </c:pt>
                <c:pt idx="40823">
                  <c:v>-66.228999999999999</c:v>
                </c:pt>
                <c:pt idx="40824">
                  <c:v>-66.227000000000004</c:v>
                </c:pt>
                <c:pt idx="40825">
                  <c:v>-66.224999999999994</c:v>
                </c:pt>
                <c:pt idx="40826">
                  <c:v>-66.222999999999999</c:v>
                </c:pt>
                <c:pt idx="40827">
                  <c:v>-66.221000000000004</c:v>
                </c:pt>
                <c:pt idx="40828">
                  <c:v>-66.218999999999994</c:v>
                </c:pt>
                <c:pt idx="40829">
                  <c:v>-66.216999999999999</c:v>
                </c:pt>
                <c:pt idx="40830">
                  <c:v>-66.215000000000003</c:v>
                </c:pt>
                <c:pt idx="40831">
                  <c:v>-66.212999999999994</c:v>
                </c:pt>
                <c:pt idx="40832">
                  <c:v>-66.210999999999999</c:v>
                </c:pt>
                <c:pt idx="40833">
                  <c:v>-66.209000000000003</c:v>
                </c:pt>
                <c:pt idx="40834">
                  <c:v>-66.206999999999994</c:v>
                </c:pt>
                <c:pt idx="40835">
                  <c:v>-66.204999999999998</c:v>
                </c:pt>
                <c:pt idx="40836">
                  <c:v>-66.203000000000003</c:v>
                </c:pt>
                <c:pt idx="40837">
                  <c:v>-66.200999999999993</c:v>
                </c:pt>
                <c:pt idx="40838">
                  <c:v>-66.198999999999998</c:v>
                </c:pt>
                <c:pt idx="40839">
                  <c:v>-66.197000000000003</c:v>
                </c:pt>
                <c:pt idx="40840">
                  <c:v>-66.194999999999993</c:v>
                </c:pt>
                <c:pt idx="40841">
                  <c:v>-66.192999999999998</c:v>
                </c:pt>
                <c:pt idx="40842">
                  <c:v>-66.191000000000003</c:v>
                </c:pt>
                <c:pt idx="40843">
                  <c:v>-66.188999999999993</c:v>
                </c:pt>
                <c:pt idx="40844">
                  <c:v>-66.186999999999998</c:v>
                </c:pt>
                <c:pt idx="40845">
                  <c:v>-66.185000000000002</c:v>
                </c:pt>
                <c:pt idx="40846">
                  <c:v>-66.183000000000007</c:v>
                </c:pt>
                <c:pt idx="40847">
                  <c:v>-66.180999999999997</c:v>
                </c:pt>
                <c:pt idx="40848">
                  <c:v>-66.179000000000002</c:v>
                </c:pt>
                <c:pt idx="40849">
                  <c:v>-66.177000000000007</c:v>
                </c:pt>
                <c:pt idx="40850">
                  <c:v>-66.174999999999997</c:v>
                </c:pt>
                <c:pt idx="40851">
                  <c:v>-66.173000000000002</c:v>
                </c:pt>
                <c:pt idx="40852">
                  <c:v>-66.171000000000006</c:v>
                </c:pt>
                <c:pt idx="40853">
                  <c:v>-66.168999999999997</c:v>
                </c:pt>
                <c:pt idx="40854">
                  <c:v>-66.167000000000002</c:v>
                </c:pt>
                <c:pt idx="40855">
                  <c:v>-66.165000000000006</c:v>
                </c:pt>
                <c:pt idx="40856">
                  <c:v>-66.162999999999997</c:v>
                </c:pt>
                <c:pt idx="40857">
                  <c:v>-66.161000000000001</c:v>
                </c:pt>
                <c:pt idx="40858">
                  <c:v>-66.159000000000006</c:v>
                </c:pt>
                <c:pt idx="40859">
                  <c:v>-66.156999999999996</c:v>
                </c:pt>
                <c:pt idx="40860">
                  <c:v>-66.155000000000001</c:v>
                </c:pt>
                <c:pt idx="40861">
                  <c:v>-66.153000000000006</c:v>
                </c:pt>
                <c:pt idx="40862">
                  <c:v>-66.150999999999996</c:v>
                </c:pt>
                <c:pt idx="40863">
                  <c:v>-66.149000000000001</c:v>
                </c:pt>
                <c:pt idx="40864">
                  <c:v>-66.147000000000006</c:v>
                </c:pt>
                <c:pt idx="40865">
                  <c:v>-66.144999999999996</c:v>
                </c:pt>
                <c:pt idx="40866">
                  <c:v>-66.143000000000001</c:v>
                </c:pt>
                <c:pt idx="40867">
                  <c:v>-66.141000000000005</c:v>
                </c:pt>
                <c:pt idx="40868">
                  <c:v>-66.138999999999996</c:v>
                </c:pt>
                <c:pt idx="40869">
                  <c:v>-66.137</c:v>
                </c:pt>
                <c:pt idx="40870">
                  <c:v>-66.135000000000005</c:v>
                </c:pt>
                <c:pt idx="40871">
                  <c:v>-66.132999999999996</c:v>
                </c:pt>
                <c:pt idx="40872">
                  <c:v>-66.131</c:v>
                </c:pt>
                <c:pt idx="40873">
                  <c:v>-66.129000000000005</c:v>
                </c:pt>
                <c:pt idx="40874">
                  <c:v>-66.126999999999995</c:v>
                </c:pt>
                <c:pt idx="40875">
                  <c:v>-66.125</c:v>
                </c:pt>
                <c:pt idx="40876">
                  <c:v>-66.123000000000005</c:v>
                </c:pt>
                <c:pt idx="40877">
                  <c:v>-66.120999999999995</c:v>
                </c:pt>
                <c:pt idx="40878">
                  <c:v>-66.119</c:v>
                </c:pt>
                <c:pt idx="40879">
                  <c:v>-66.117000000000004</c:v>
                </c:pt>
                <c:pt idx="40880">
                  <c:v>-66.114999999999995</c:v>
                </c:pt>
                <c:pt idx="40881">
                  <c:v>-66.113</c:v>
                </c:pt>
                <c:pt idx="40882">
                  <c:v>-66.111000000000004</c:v>
                </c:pt>
                <c:pt idx="40883">
                  <c:v>-66.108999999999995</c:v>
                </c:pt>
                <c:pt idx="40884">
                  <c:v>-66.106999999999999</c:v>
                </c:pt>
                <c:pt idx="40885">
                  <c:v>-66.105000000000004</c:v>
                </c:pt>
                <c:pt idx="40886">
                  <c:v>-66.102999999999994</c:v>
                </c:pt>
                <c:pt idx="40887">
                  <c:v>-66.100999999999999</c:v>
                </c:pt>
                <c:pt idx="40888">
                  <c:v>-66.099000000000004</c:v>
                </c:pt>
                <c:pt idx="40889">
                  <c:v>-66.096999999999994</c:v>
                </c:pt>
                <c:pt idx="40890">
                  <c:v>-66.094999999999999</c:v>
                </c:pt>
                <c:pt idx="40891">
                  <c:v>-66.093000000000004</c:v>
                </c:pt>
                <c:pt idx="40892">
                  <c:v>-66.090999999999994</c:v>
                </c:pt>
                <c:pt idx="40893">
                  <c:v>-66.088999999999999</c:v>
                </c:pt>
                <c:pt idx="40894">
                  <c:v>-66.087000000000003</c:v>
                </c:pt>
                <c:pt idx="40895">
                  <c:v>-66.084999999999994</c:v>
                </c:pt>
                <c:pt idx="40896">
                  <c:v>-66.082999999999998</c:v>
                </c:pt>
                <c:pt idx="40897">
                  <c:v>-66.081000000000003</c:v>
                </c:pt>
                <c:pt idx="40898">
                  <c:v>-66.078999999999994</c:v>
                </c:pt>
                <c:pt idx="40899">
                  <c:v>-66.076999999999998</c:v>
                </c:pt>
                <c:pt idx="40900">
                  <c:v>-66.075000000000003</c:v>
                </c:pt>
                <c:pt idx="40901">
                  <c:v>-66.072999999999993</c:v>
                </c:pt>
                <c:pt idx="40902">
                  <c:v>-66.070999999999998</c:v>
                </c:pt>
                <c:pt idx="40903">
                  <c:v>-66.069000000000003</c:v>
                </c:pt>
                <c:pt idx="40904">
                  <c:v>-66.066999999999993</c:v>
                </c:pt>
                <c:pt idx="40905">
                  <c:v>-66.064999999999998</c:v>
                </c:pt>
                <c:pt idx="40906">
                  <c:v>-66.063000000000002</c:v>
                </c:pt>
                <c:pt idx="40907">
                  <c:v>-66.061000000000007</c:v>
                </c:pt>
                <c:pt idx="40908">
                  <c:v>-66.058999999999997</c:v>
                </c:pt>
                <c:pt idx="40909">
                  <c:v>-66.057000000000002</c:v>
                </c:pt>
                <c:pt idx="40910">
                  <c:v>-66.055000000000007</c:v>
                </c:pt>
                <c:pt idx="40911">
                  <c:v>-66.052999999999997</c:v>
                </c:pt>
                <c:pt idx="40912">
                  <c:v>-66.051000000000002</c:v>
                </c:pt>
                <c:pt idx="40913">
                  <c:v>-66.049000000000007</c:v>
                </c:pt>
                <c:pt idx="40914">
                  <c:v>-66.046999999999997</c:v>
                </c:pt>
                <c:pt idx="40915">
                  <c:v>-66.045000000000002</c:v>
                </c:pt>
                <c:pt idx="40916">
                  <c:v>-66.043000000000006</c:v>
                </c:pt>
                <c:pt idx="40917">
                  <c:v>-66.040999999999997</c:v>
                </c:pt>
                <c:pt idx="40918">
                  <c:v>-66.039000000000001</c:v>
                </c:pt>
                <c:pt idx="40919">
                  <c:v>-66.037000000000006</c:v>
                </c:pt>
                <c:pt idx="40920">
                  <c:v>-66.034999999999997</c:v>
                </c:pt>
                <c:pt idx="40921">
                  <c:v>-66.033000000000001</c:v>
                </c:pt>
                <c:pt idx="40922">
                  <c:v>-66.031000000000006</c:v>
                </c:pt>
                <c:pt idx="40923">
                  <c:v>-66.028999999999996</c:v>
                </c:pt>
                <c:pt idx="40924">
                  <c:v>-66.027000000000001</c:v>
                </c:pt>
                <c:pt idx="40925">
                  <c:v>-66.025000000000006</c:v>
                </c:pt>
                <c:pt idx="40926">
                  <c:v>-66.022999999999996</c:v>
                </c:pt>
                <c:pt idx="40927">
                  <c:v>-66.021000000000001</c:v>
                </c:pt>
                <c:pt idx="40928">
                  <c:v>-66.019000000000005</c:v>
                </c:pt>
                <c:pt idx="40929">
                  <c:v>-66.016999999999996</c:v>
                </c:pt>
                <c:pt idx="40930">
                  <c:v>-66.015000000000001</c:v>
                </c:pt>
                <c:pt idx="40931">
                  <c:v>-66.013000000000005</c:v>
                </c:pt>
                <c:pt idx="40932">
                  <c:v>-66.010999999999996</c:v>
                </c:pt>
                <c:pt idx="40933">
                  <c:v>-66.009</c:v>
                </c:pt>
                <c:pt idx="40934">
                  <c:v>-66.007000000000005</c:v>
                </c:pt>
                <c:pt idx="40935">
                  <c:v>-66.004999999999995</c:v>
                </c:pt>
                <c:pt idx="40936">
                  <c:v>-66.003</c:v>
                </c:pt>
                <c:pt idx="40937">
                  <c:v>-66.001000000000005</c:v>
                </c:pt>
                <c:pt idx="40938">
                  <c:v>-65.998999999999995</c:v>
                </c:pt>
                <c:pt idx="40939">
                  <c:v>-65.997</c:v>
                </c:pt>
                <c:pt idx="40940">
                  <c:v>-65.995000000000005</c:v>
                </c:pt>
                <c:pt idx="40941">
                  <c:v>-65.992999999999995</c:v>
                </c:pt>
                <c:pt idx="40942">
                  <c:v>-65.991</c:v>
                </c:pt>
                <c:pt idx="40943">
                  <c:v>-65.989000000000004</c:v>
                </c:pt>
                <c:pt idx="40944">
                  <c:v>-65.986999999999995</c:v>
                </c:pt>
                <c:pt idx="40945">
                  <c:v>-65.984999999999999</c:v>
                </c:pt>
                <c:pt idx="40946">
                  <c:v>-65.983000000000004</c:v>
                </c:pt>
                <c:pt idx="40947">
                  <c:v>-65.980999999999995</c:v>
                </c:pt>
                <c:pt idx="40948">
                  <c:v>-65.978999999999999</c:v>
                </c:pt>
                <c:pt idx="40949">
                  <c:v>-65.977000000000004</c:v>
                </c:pt>
                <c:pt idx="40950">
                  <c:v>-65.974999999999994</c:v>
                </c:pt>
                <c:pt idx="40951">
                  <c:v>-65.972999999999999</c:v>
                </c:pt>
                <c:pt idx="40952">
                  <c:v>-65.971000000000004</c:v>
                </c:pt>
                <c:pt idx="40953">
                  <c:v>-65.968999999999994</c:v>
                </c:pt>
                <c:pt idx="40954">
                  <c:v>-65.966999999999999</c:v>
                </c:pt>
                <c:pt idx="40955">
                  <c:v>-65.965000000000003</c:v>
                </c:pt>
                <c:pt idx="40956">
                  <c:v>-65.962999999999994</c:v>
                </c:pt>
                <c:pt idx="40957">
                  <c:v>-65.960999999999999</c:v>
                </c:pt>
                <c:pt idx="40958">
                  <c:v>-65.959000000000003</c:v>
                </c:pt>
                <c:pt idx="40959">
                  <c:v>-65.956999999999994</c:v>
                </c:pt>
                <c:pt idx="40960">
                  <c:v>-65.954999999999998</c:v>
                </c:pt>
                <c:pt idx="40961">
                  <c:v>-65.953000000000003</c:v>
                </c:pt>
                <c:pt idx="40962">
                  <c:v>-65.950999999999993</c:v>
                </c:pt>
                <c:pt idx="40963">
                  <c:v>-65.948999999999998</c:v>
                </c:pt>
                <c:pt idx="40964">
                  <c:v>-65.947000000000003</c:v>
                </c:pt>
                <c:pt idx="40965">
                  <c:v>-65.944999999999993</c:v>
                </c:pt>
                <c:pt idx="40966">
                  <c:v>-65.942999999999998</c:v>
                </c:pt>
                <c:pt idx="40967">
                  <c:v>-65.941000000000003</c:v>
                </c:pt>
                <c:pt idx="40968">
                  <c:v>-65.938999999999993</c:v>
                </c:pt>
                <c:pt idx="40969">
                  <c:v>-65.936999999999998</c:v>
                </c:pt>
                <c:pt idx="40970">
                  <c:v>-65.935000000000002</c:v>
                </c:pt>
                <c:pt idx="40971">
                  <c:v>-65.933000000000007</c:v>
                </c:pt>
                <c:pt idx="40972">
                  <c:v>-65.930999999999997</c:v>
                </c:pt>
                <c:pt idx="40973">
                  <c:v>-65.929000000000002</c:v>
                </c:pt>
                <c:pt idx="40974">
                  <c:v>-65.927000000000007</c:v>
                </c:pt>
                <c:pt idx="40975">
                  <c:v>-65.924999999999997</c:v>
                </c:pt>
                <c:pt idx="40976">
                  <c:v>-65.923000000000002</c:v>
                </c:pt>
                <c:pt idx="40977">
                  <c:v>-65.921000000000006</c:v>
                </c:pt>
                <c:pt idx="40978">
                  <c:v>-65.918999999999997</c:v>
                </c:pt>
                <c:pt idx="40979">
                  <c:v>-65.917000000000002</c:v>
                </c:pt>
                <c:pt idx="40980">
                  <c:v>-65.915000000000006</c:v>
                </c:pt>
                <c:pt idx="40981">
                  <c:v>-65.912999999999997</c:v>
                </c:pt>
                <c:pt idx="40982">
                  <c:v>-65.911000000000001</c:v>
                </c:pt>
                <c:pt idx="40983">
                  <c:v>-65.909000000000006</c:v>
                </c:pt>
                <c:pt idx="40984">
                  <c:v>-65.906999999999996</c:v>
                </c:pt>
                <c:pt idx="40985">
                  <c:v>-65.905000000000001</c:v>
                </c:pt>
                <c:pt idx="40986">
                  <c:v>-65.903000000000006</c:v>
                </c:pt>
                <c:pt idx="40987">
                  <c:v>-65.900999999999996</c:v>
                </c:pt>
                <c:pt idx="40988">
                  <c:v>-65.899000000000001</c:v>
                </c:pt>
                <c:pt idx="40989">
                  <c:v>-65.897000000000006</c:v>
                </c:pt>
                <c:pt idx="40990">
                  <c:v>-65.894999999999996</c:v>
                </c:pt>
                <c:pt idx="40991">
                  <c:v>-65.893000000000001</c:v>
                </c:pt>
                <c:pt idx="40992">
                  <c:v>-65.891000000000005</c:v>
                </c:pt>
                <c:pt idx="40993">
                  <c:v>-65.888999999999996</c:v>
                </c:pt>
                <c:pt idx="40994">
                  <c:v>-65.887</c:v>
                </c:pt>
                <c:pt idx="40995">
                  <c:v>-65.885000000000005</c:v>
                </c:pt>
                <c:pt idx="40996">
                  <c:v>-65.882999999999996</c:v>
                </c:pt>
                <c:pt idx="40997">
                  <c:v>-65.881</c:v>
                </c:pt>
                <c:pt idx="40998">
                  <c:v>-65.879000000000005</c:v>
                </c:pt>
                <c:pt idx="40999">
                  <c:v>-65.876999999999995</c:v>
                </c:pt>
                <c:pt idx="41000">
                  <c:v>-65.875</c:v>
                </c:pt>
                <c:pt idx="41001">
                  <c:v>-65.873000000000005</c:v>
                </c:pt>
                <c:pt idx="41002">
                  <c:v>-65.870999999999995</c:v>
                </c:pt>
                <c:pt idx="41003">
                  <c:v>-65.869</c:v>
                </c:pt>
                <c:pt idx="41004">
                  <c:v>-65.867000000000004</c:v>
                </c:pt>
                <c:pt idx="41005">
                  <c:v>-65.864999999999995</c:v>
                </c:pt>
                <c:pt idx="41006">
                  <c:v>-65.863</c:v>
                </c:pt>
                <c:pt idx="41007">
                  <c:v>-65.861000000000004</c:v>
                </c:pt>
                <c:pt idx="41008">
                  <c:v>-65.858999999999995</c:v>
                </c:pt>
                <c:pt idx="41009">
                  <c:v>-65.856999999999999</c:v>
                </c:pt>
                <c:pt idx="41010">
                  <c:v>-65.855000000000004</c:v>
                </c:pt>
                <c:pt idx="41011">
                  <c:v>-65.852999999999994</c:v>
                </c:pt>
                <c:pt idx="41012">
                  <c:v>-65.850999999999999</c:v>
                </c:pt>
                <c:pt idx="41013">
                  <c:v>-65.849000000000004</c:v>
                </c:pt>
                <c:pt idx="41014">
                  <c:v>-65.846999999999994</c:v>
                </c:pt>
                <c:pt idx="41015">
                  <c:v>-65.844999999999999</c:v>
                </c:pt>
                <c:pt idx="41016">
                  <c:v>-65.843000000000004</c:v>
                </c:pt>
                <c:pt idx="41017">
                  <c:v>-65.840999999999994</c:v>
                </c:pt>
                <c:pt idx="41018">
                  <c:v>-65.838999999999999</c:v>
                </c:pt>
                <c:pt idx="41019">
                  <c:v>-65.837000000000003</c:v>
                </c:pt>
                <c:pt idx="41020">
                  <c:v>-65.834999999999994</c:v>
                </c:pt>
                <c:pt idx="41021">
                  <c:v>-65.832999999999998</c:v>
                </c:pt>
                <c:pt idx="41022">
                  <c:v>-65.831000000000003</c:v>
                </c:pt>
                <c:pt idx="41023">
                  <c:v>-65.828999999999994</c:v>
                </c:pt>
                <c:pt idx="41024">
                  <c:v>-65.826999999999998</c:v>
                </c:pt>
                <c:pt idx="41025">
                  <c:v>-65.825000000000003</c:v>
                </c:pt>
                <c:pt idx="41026">
                  <c:v>-65.822999999999993</c:v>
                </c:pt>
                <c:pt idx="41027">
                  <c:v>-65.820999999999998</c:v>
                </c:pt>
                <c:pt idx="41028">
                  <c:v>-65.819000000000003</c:v>
                </c:pt>
                <c:pt idx="41029">
                  <c:v>-65.816999999999993</c:v>
                </c:pt>
                <c:pt idx="41030">
                  <c:v>-65.814999999999998</c:v>
                </c:pt>
                <c:pt idx="41031">
                  <c:v>-65.813000000000002</c:v>
                </c:pt>
                <c:pt idx="41032">
                  <c:v>-65.811000000000007</c:v>
                </c:pt>
                <c:pt idx="41033">
                  <c:v>-65.808999999999997</c:v>
                </c:pt>
                <c:pt idx="41034">
                  <c:v>-65.807000000000002</c:v>
                </c:pt>
                <c:pt idx="41035">
                  <c:v>-65.805000000000007</c:v>
                </c:pt>
                <c:pt idx="41036">
                  <c:v>-65.802999999999997</c:v>
                </c:pt>
                <c:pt idx="41037">
                  <c:v>-65.801000000000002</c:v>
                </c:pt>
                <c:pt idx="41038">
                  <c:v>-65.799000000000007</c:v>
                </c:pt>
                <c:pt idx="41039">
                  <c:v>-65.796999999999997</c:v>
                </c:pt>
                <c:pt idx="41040">
                  <c:v>-65.795000000000002</c:v>
                </c:pt>
                <c:pt idx="41041">
                  <c:v>-65.793000000000006</c:v>
                </c:pt>
                <c:pt idx="41042">
                  <c:v>-65.790999999999997</c:v>
                </c:pt>
                <c:pt idx="41043">
                  <c:v>-65.789000000000001</c:v>
                </c:pt>
                <c:pt idx="41044">
                  <c:v>-65.787000000000006</c:v>
                </c:pt>
                <c:pt idx="41045">
                  <c:v>-65.784999999999997</c:v>
                </c:pt>
                <c:pt idx="41046">
                  <c:v>-65.783000000000001</c:v>
                </c:pt>
                <c:pt idx="41047">
                  <c:v>-65.781000000000006</c:v>
                </c:pt>
                <c:pt idx="41048">
                  <c:v>-65.778999999999996</c:v>
                </c:pt>
                <c:pt idx="41049">
                  <c:v>-65.777000000000001</c:v>
                </c:pt>
                <c:pt idx="41050">
                  <c:v>-65.775000000000006</c:v>
                </c:pt>
                <c:pt idx="41051">
                  <c:v>-65.772999999999996</c:v>
                </c:pt>
                <c:pt idx="41052">
                  <c:v>-65.771000000000001</c:v>
                </c:pt>
                <c:pt idx="41053">
                  <c:v>-65.769000000000005</c:v>
                </c:pt>
                <c:pt idx="41054">
                  <c:v>-65.766999999999996</c:v>
                </c:pt>
                <c:pt idx="41055">
                  <c:v>-65.765000000000001</c:v>
                </c:pt>
                <c:pt idx="41056">
                  <c:v>-65.763000000000005</c:v>
                </c:pt>
                <c:pt idx="41057">
                  <c:v>-65.760999999999996</c:v>
                </c:pt>
                <c:pt idx="41058">
                  <c:v>-65.759</c:v>
                </c:pt>
                <c:pt idx="41059">
                  <c:v>-65.757000000000005</c:v>
                </c:pt>
                <c:pt idx="41060">
                  <c:v>-65.754999999999995</c:v>
                </c:pt>
                <c:pt idx="41061">
                  <c:v>-65.753</c:v>
                </c:pt>
                <c:pt idx="41062">
                  <c:v>-65.751000000000005</c:v>
                </c:pt>
                <c:pt idx="41063">
                  <c:v>-65.748999999999995</c:v>
                </c:pt>
                <c:pt idx="41064">
                  <c:v>-65.747</c:v>
                </c:pt>
                <c:pt idx="41065">
                  <c:v>-65.745000000000005</c:v>
                </c:pt>
                <c:pt idx="41066">
                  <c:v>-65.742999999999995</c:v>
                </c:pt>
                <c:pt idx="41067">
                  <c:v>-65.741</c:v>
                </c:pt>
                <c:pt idx="41068">
                  <c:v>-65.739000000000004</c:v>
                </c:pt>
                <c:pt idx="41069">
                  <c:v>-65.736999999999995</c:v>
                </c:pt>
                <c:pt idx="41070">
                  <c:v>-65.734999999999999</c:v>
                </c:pt>
                <c:pt idx="41071">
                  <c:v>-65.733000000000004</c:v>
                </c:pt>
                <c:pt idx="41072">
                  <c:v>-65.730999999999995</c:v>
                </c:pt>
                <c:pt idx="41073">
                  <c:v>-65.728999999999999</c:v>
                </c:pt>
                <c:pt idx="41074">
                  <c:v>-65.727000000000004</c:v>
                </c:pt>
                <c:pt idx="41075">
                  <c:v>-65.724999999999994</c:v>
                </c:pt>
                <c:pt idx="41076">
                  <c:v>-65.722999999999999</c:v>
                </c:pt>
                <c:pt idx="41077">
                  <c:v>-65.721000000000004</c:v>
                </c:pt>
                <c:pt idx="41078">
                  <c:v>-65.718999999999994</c:v>
                </c:pt>
                <c:pt idx="41079">
                  <c:v>-65.716999999999999</c:v>
                </c:pt>
                <c:pt idx="41080">
                  <c:v>-65.715000000000003</c:v>
                </c:pt>
                <c:pt idx="41081">
                  <c:v>-65.712999999999994</c:v>
                </c:pt>
                <c:pt idx="41082">
                  <c:v>-65.710999999999999</c:v>
                </c:pt>
                <c:pt idx="41083">
                  <c:v>-65.709000000000003</c:v>
                </c:pt>
                <c:pt idx="41084">
                  <c:v>-65.706999999999994</c:v>
                </c:pt>
                <c:pt idx="41085">
                  <c:v>-65.704999999999998</c:v>
                </c:pt>
                <c:pt idx="41086">
                  <c:v>-65.703000000000003</c:v>
                </c:pt>
                <c:pt idx="41087">
                  <c:v>-65.700999999999993</c:v>
                </c:pt>
                <c:pt idx="41088">
                  <c:v>-65.698999999999998</c:v>
                </c:pt>
                <c:pt idx="41089">
                  <c:v>-65.697000000000003</c:v>
                </c:pt>
                <c:pt idx="41090">
                  <c:v>-65.694999999999993</c:v>
                </c:pt>
                <c:pt idx="41091">
                  <c:v>-65.692999999999998</c:v>
                </c:pt>
                <c:pt idx="41092">
                  <c:v>-65.691000000000003</c:v>
                </c:pt>
                <c:pt idx="41093">
                  <c:v>-65.688999999999993</c:v>
                </c:pt>
                <c:pt idx="41094">
                  <c:v>-65.686999999999998</c:v>
                </c:pt>
                <c:pt idx="41095">
                  <c:v>-65.685000000000002</c:v>
                </c:pt>
                <c:pt idx="41096">
                  <c:v>-65.683000000000007</c:v>
                </c:pt>
                <c:pt idx="41097">
                  <c:v>-65.680999999999997</c:v>
                </c:pt>
                <c:pt idx="41098">
                  <c:v>-65.679000000000002</c:v>
                </c:pt>
                <c:pt idx="41099">
                  <c:v>-65.677000000000007</c:v>
                </c:pt>
                <c:pt idx="41100">
                  <c:v>-65.674999999999997</c:v>
                </c:pt>
                <c:pt idx="41101">
                  <c:v>-65.673000000000002</c:v>
                </c:pt>
                <c:pt idx="41102">
                  <c:v>-65.671000000000006</c:v>
                </c:pt>
                <c:pt idx="41103">
                  <c:v>-65.668999999999997</c:v>
                </c:pt>
                <c:pt idx="41104">
                  <c:v>-65.667000000000002</c:v>
                </c:pt>
                <c:pt idx="41105">
                  <c:v>-65.665000000000006</c:v>
                </c:pt>
                <c:pt idx="41106">
                  <c:v>-65.662999999999997</c:v>
                </c:pt>
                <c:pt idx="41107">
                  <c:v>-65.661000000000001</c:v>
                </c:pt>
                <c:pt idx="41108">
                  <c:v>-65.659000000000006</c:v>
                </c:pt>
                <c:pt idx="41109">
                  <c:v>-65.656999999999996</c:v>
                </c:pt>
                <c:pt idx="41110">
                  <c:v>-65.655000000000001</c:v>
                </c:pt>
                <c:pt idx="41111">
                  <c:v>-65.653000000000006</c:v>
                </c:pt>
                <c:pt idx="41112">
                  <c:v>-65.650999999999996</c:v>
                </c:pt>
                <c:pt idx="41113">
                  <c:v>-65.649000000000001</c:v>
                </c:pt>
                <c:pt idx="41114">
                  <c:v>-65.647000000000006</c:v>
                </c:pt>
                <c:pt idx="41115">
                  <c:v>-65.644999999999996</c:v>
                </c:pt>
                <c:pt idx="41116">
                  <c:v>-65.643000000000001</c:v>
                </c:pt>
                <c:pt idx="41117">
                  <c:v>-65.641000000000005</c:v>
                </c:pt>
                <c:pt idx="41118">
                  <c:v>-65.638999999999996</c:v>
                </c:pt>
                <c:pt idx="41119">
                  <c:v>-65.637</c:v>
                </c:pt>
                <c:pt idx="41120">
                  <c:v>-65.635000000000005</c:v>
                </c:pt>
                <c:pt idx="41121">
                  <c:v>-65.632999999999996</c:v>
                </c:pt>
                <c:pt idx="41122">
                  <c:v>-65.631</c:v>
                </c:pt>
                <c:pt idx="41123">
                  <c:v>-65.629000000000005</c:v>
                </c:pt>
                <c:pt idx="41124">
                  <c:v>-65.626999999999995</c:v>
                </c:pt>
                <c:pt idx="41125">
                  <c:v>-65.625</c:v>
                </c:pt>
                <c:pt idx="41126">
                  <c:v>-65.623000000000005</c:v>
                </c:pt>
                <c:pt idx="41127">
                  <c:v>-65.620999999999995</c:v>
                </c:pt>
                <c:pt idx="41128">
                  <c:v>-65.619</c:v>
                </c:pt>
                <c:pt idx="41129">
                  <c:v>-65.617000000000004</c:v>
                </c:pt>
                <c:pt idx="41130">
                  <c:v>-65.614999999999995</c:v>
                </c:pt>
                <c:pt idx="41131">
                  <c:v>-65.613</c:v>
                </c:pt>
                <c:pt idx="41132">
                  <c:v>-65.611000000000004</c:v>
                </c:pt>
                <c:pt idx="41133">
                  <c:v>-65.608999999999995</c:v>
                </c:pt>
                <c:pt idx="41134">
                  <c:v>-65.606999999999999</c:v>
                </c:pt>
                <c:pt idx="41135">
                  <c:v>-65.605000000000004</c:v>
                </c:pt>
                <c:pt idx="41136">
                  <c:v>-65.602999999999994</c:v>
                </c:pt>
                <c:pt idx="41137">
                  <c:v>-65.600999999999999</c:v>
                </c:pt>
                <c:pt idx="41138">
                  <c:v>-65.599000000000004</c:v>
                </c:pt>
                <c:pt idx="41139">
                  <c:v>-65.596999999999994</c:v>
                </c:pt>
                <c:pt idx="41140">
                  <c:v>-65.594999999999999</c:v>
                </c:pt>
                <c:pt idx="41141">
                  <c:v>-65.593000000000004</c:v>
                </c:pt>
                <c:pt idx="41142">
                  <c:v>-65.590999999999994</c:v>
                </c:pt>
                <c:pt idx="41143">
                  <c:v>-65.588999999999999</c:v>
                </c:pt>
                <c:pt idx="41144">
                  <c:v>-65.587000000000003</c:v>
                </c:pt>
                <c:pt idx="41145">
                  <c:v>-65.584999999999994</c:v>
                </c:pt>
                <c:pt idx="41146">
                  <c:v>-65.582999999999998</c:v>
                </c:pt>
                <c:pt idx="41147">
                  <c:v>-65.581000000000003</c:v>
                </c:pt>
                <c:pt idx="41148">
                  <c:v>-65.578999999999994</c:v>
                </c:pt>
                <c:pt idx="41149">
                  <c:v>-65.576999999999998</c:v>
                </c:pt>
                <c:pt idx="41150">
                  <c:v>-65.575000000000003</c:v>
                </c:pt>
                <c:pt idx="41151">
                  <c:v>-65.572999999999993</c:v>
                </c:pt>
                <c:pt idx="41152">
                  <c:v>-65.570999999999998</c:v>
                </c:pt>
                <c:pt idx="41153">
                  <c:v>-65.569000000000003</c:v>
                </c:pt>
                <c:pt idx="41154">
                  <c:v>-65.566999999999993</c:v>
                </c:pt>
                <c:pt idx="41155">
                  <c:v>-65.564999999999998</c:v>
                </c:pt>
                <c:pt idx="41156">
                  <c:v>-65.563000000000002</c:v>
                </c:pt>
                <c:pt idx="41157">
                  <c:v>-65.561000000000007</c:v>
                </c:pt>
                <c:pt idx="41158">
                  <c:v>-65.558999999999997</c:v>
                </c:pt>
                <c:pt idx="41159">
                  <c:v>-65.557000000000002</c:v>
                </c:pt>
                <c:pt idx="41160">
                  <c:v>-65.555000000000007</c:v>
                </c:pt>
                <c:pt idx="41161">
                  <c:v>-65.552999999999997</c:v>
                </c:pt>
                <c:pt idx="41162">
                  <c:v>-65.551000000000002</c:v>
                </c:pt>
                <c:pt idx="41163">
                  <c:v>-65.549000000000007</c:v>
                </c:pt>
                <c:pt idx="41164">
                  <c:v>-65.546999999999997</c:v>
                </c:pt>
                <c:pt idx="41165">
                  <c:v>-65.545000000000002</c:v>
                </c:pt>
                <c:pt idx="41166">
                  <c:v>-65.543000000000006</c:v>
                </c:pt>
                <c:pt idx="41167">
                  <c:v>-65.540999999999997</c:v>
                </c:pt>
                <c:pt idx="41168">
                  <c:v>-65.539000000000001</c:v>
                </c:pt>
                <c:pt idx="41169">
                  <c:v>-65.537000000000006</c:v>
                </c:pt>
                <c:pt idx="41170">
                  <c:v>-65.534999999999997</c:v>
                </c:pt>
                <c:pt idx="41171">
                  <c:v>-65.533000000000001</c:v>
                </c:pt>
                <c:pt idx="41172">
                  <c:v>-65.531000000000006</c:v>
                </c:pt>
                <c:pt idx="41173">
                  <c:v>-65.528999999999996</c:v>
                </c:pt>
                <c:pt idx="41174">
                  <c:v>-65.527000000000001</c:v>
                </c:pt>
                <c:pt idx="41175">
                  <c:v>-65.525000000000006</c:v>
                </c:pt>
                <c:pt idx="41176">
                  <c:v>-65.522999999999996</c:v>
                </c:pt>
                <c:pt idx="41177">
                  <c:v>-65.521000000000001</c:v>
                </c:pt>
                <c:pt idx="41178">
                  <c:v>-65.519000000000005</c:v>
                </c:pt>
                <c:pt idx="41179">
                  <c:v>-65.516999999999996</c:v>
                </c:pt>
                <c:pt idx="41180">
                  <c:v>-65.515000000000001</c:v>
                </c:pt>
                <c:pt idx="41181">
                  <c:v>-65.513000000000005</c:v>
                </c:pt>
                <c:pt idx="41182">
                  <c:v>-65.510999999999996</c:v>
                </c:pt>
                <c:pt idx="41183">
                  <c:v>-65.509</c:v>
                </c:pt>
                <c:pt idx="41184">
                  <c:v>-65.507000000000005</c:v>
                </c:pt>
                <c:pt idx="41185">
                  <c:v>-65.504999999999995</c:v>
                </c:pt>
                <c:pt idx="41186">
                  <c:v>-65.503</c:v>
                </c:pt>
                <c:pt idx="41187">
                  <c:v>-65.501000000000005</c:v>
                </c:pt>
                <c:pt idx="41188">
                  <c:v>-65.498999999999995</c:v>
                </c:pt>
                <c:pt idx="41189">
                  <c:v>-65.497</c:v>
                </c:pt>
                <c:pt idx="41190">
                  <c:v>-65.495000000000005</c:v>
                </c:pt>
                <c:pt idx="41191">
                  <c:v>-65.492999999999995</c:v>
                </c:pt>
                <c:pt idx="41192">
                  <c:v>-65.491</c:v>
                </c:pt>
                <c:pt idx="41193">
                  <c:v>-65.489000000000004</c:v>
                </c:pt>
                <c:pt idx="41194">
                  <c:v>-65.486999999999995</c:v>
                </c:pt>
                <c:pt idx="41195">
                  <c:v>-65.484999999999999</c:v>
                </c:pt>
                <c:pt idx="41196">
                  <c:v>-65.483000000000004</c:v>
                </c:pt>
                <c:pt idx="41197">
                  <c:v>-65.480999999999995</c:v>
                </c:pt>
                <c:pt idx="41198">
                  <c:v>-65.478999999999999</c:v>
                </c:pt>
                <c:pt idx="41199">
                  <c:v>-65.477000000000004</c:v>
                </c:pt>
                <c:pt idx="41200">
                  <c:v>-65.474999999999994</c:v>
                </c:pt>
                <c:pt idx="41201">
                  <c:v>-65.472999999999999</c:v>
                </c:pt>
                <c:pt idx="41202">
                  <c:v>-65.471000000000004</c:v>
                </c:pt>
                <c:pt idx="41203">
                  <c:v>-65.468999999999994</c:v>
                </c:pt>
                <c:pt idx="41204">
                  <c:v>-65.466999999999999</c:v>
                </c:pt>
                <c:pt idx="41205">
                  <c:v>-65.465000000000003</c:v>
                </c:pt>
                <c:pt idx="41206">
                  <c:v>-65.462999999999994</c:v>
                </c:pt>
                <c:pt idx="41207">
                  <c:v>-65.460999999999999</c:v>
                </c:pt>
                <c:pt idx="41208">
                  <c:v>-65.459000000000003</c:v>
                </c:pt>
                <c:pt idx="41209">
                  <c:v>-65.456999999999994</c:v>
                </c:pt>
                <c:pt idx="41210">
                  <c:v>-65.454999999999998</c:v>
                </c:pt>
                <c:pt idx="41211">
                  <c:v>-65.453000000000003</c:v>
                </c:pt>
                <c:pt idx="41212">
                  <c:v>-65.450999999999993</c:v>
                </c:pt>
                <c:pt idx="41213">
                  <c:v>-65.448999999999998</c:v>
                </c:pt>
                <c:pt idx="41214">
                  <c:v>-65.447000000000003</c:v>
                </c:pt>
                <c:pt idx="41215">
                  <c:v>-65.444999999999993</c:v>
                </c:pt>
                <c:pt idx="41216">
                  <c:v>-65.442999999999998</c:v>
                </c:pt>
                <c:pt idx="41217">
                  <c:v>-65.441000000000003</c:v>
                </c:pt>
                <c:pt idx="41218">
                  <c:v>-65.438999999999993</c:v>
                </c:pt>
                <c:pt idx="41219">
                  <c:v>-65.436999999999998</c:v>
                </c:pt>
                <c:pt idx="41220">
                  <c:v>-65.435000000000002</c:v>
                </c:pt>
                <c:pt idx="41221">
                  <c:v>-65.433000000000007</c:v>
                </c:pt>
                <c:pt idx="41222">
                  <c:v>-65.430999999999997</c:v>
                </c:pt>
                <c:pt idx="41223">
                  <c:v>-65.429000000000002</c:v>
                </c:pt>
                <c:pt idx="41224">
                  <c:v>-65.427000000000007</c:v>
                </c:pt>
                <c:pt idx="41225">
                  <c:v>-65.424999999999997</c:v>
                </c:pt>
                <c:pt idx="41226">
                  <c:v>-65.423000000000002</c:v>
                </c:pt>
                <c:pt idx="41227">
                  <c:v>-65.421000000000006</c:v>
                </c:pt>
                <c:pt idx="41228">
                  <c:v>-65.418999999999997</c:v>
                </c:pt>
                <c:pt idx="41229">
                  <c:v>-65.417000000000002</c:v>
                </c:pt>
                <c:pt idx="41230">
                  <c:v>-65.415000000000006</c:v>
                </c:pt>
                <c:pt idx="41231">
                  <c:v>-65.412999999999997</c:v>
                </c:pt>
                <c:pt idx="41232">
                  <c:v>-65.411000000000001</c:v>
                </c:pt>
                <c:pt idx="41233">
                  <c:v>-65.409000000000006</c:v>
                </c:pt>
                <c:pt idx="41234">
                  <c:v>-65.406999999999996</c:v>
                </c:pt>
                <c:pt idx="41235">
                  <c:v>-65.405000000000001</c:v>
                </c:pt>
                <c:pt idx="41236">
                  <c:v>-65.403000000000006</c:v>
                </c:pt>
                <c:pt idx="41237">
                  <c:v>-65.400999999999996</c:v>
                </c:pt>
                <c:pt idx="41238">
                  <c:v>-65.399000000000001</c:v>
                </c:pt>
                <c:pt idx="41239">
                  <c:v>-65.397000000000006</c:v>
                </c:pt>
                <c:pt idx="41240">
                  <c:v>-65.394999999999996</c:v>
                </c:pt>
                <c:pt idx="41241">
                  <c:v>-65.393000000000001</c:v>
                </c:pt>
                <c:pt idx="41242">
                  <c:v>-65.391000000000005</c:v>
                </c:pt>
                <c:pt idx="41243">
                  <c:v>-65.388999999999996</c:v>
                </c:pt>
                <c:pt idx="41244">
                  <c:v>-65.387</c:v>
                </c:pt>
                <c:pt idx="41245">
                  <c:v>-65.385000000000005</c:v>
                </c:pt>
                <c:pt idx="41246">
                  <c:v>-65.382999999999996</c:v>
                </c:pt>
                <c:pt idx="41247">
                  <c:v>-65.381</c:v>
                </c:pt>
                <c:pt idx="41248">
                  <c:v>-65.379000000000005</c:v>
                </c:pt>
                <c:pt idx="41249">
                  <c:v>-65.376999999999995</c:v>
                </c:pt>
                <c:pt idx="41250">
                  <c:v>-65.375</c:v>
                </c:pt>
                <c:pt idx="41251">
                  <c:v>-65.373000000000005</c:v>
                </c:pt>
                <c:pt idx="41252">
                  <c:v>-65.370999999999995</c:v>
                </c:pt>
                <c:pt idx="41253">
                  <c:v>-65.369</c:v>
                </c:pt>
                <c:pt idx="41254">
                  <c:v>-65.367000000000004</c:v>
                </c:pt>
                <c:pt idx="41255">
                  <c:v>-65.364999999999995</c:v>
                </c:pt>
                <c:pt idx="41256">
                  <c:v>-65.363</c:v>
                </c:pt>
                <c:pt idx="41257">
                  <c:v>-65.361000000000004</c:v>
                </c:pt>
                <c:pt idx="41258">
                  <c:v>-65.358999999999995</c:v>
                </c:pt>
                <c:pt idx="41259">
                  <c:v>-65.356999999999999</c:v>
                </c:pt>
                <c:pt idx="41260">
                  <c:v>-65.355000000000004</c:v>
                </c:pt>
                <c:pt idx="41261">
                  <c:v>-65.352999999999994</c:v>
                </c:pt>
                <c:pt idx="41262">
                  <c:v>-65.350999999999999</c:v>
                </c:pt>
                <c:pt idx="41263">
                  <c:v>-65.349000000000004</c:v>
                </c:pt>
                <c:pt idx="41264">
                  <c:v>-65.346999999999994</c:v>
                </c:pt>
                <c:pt idx="41265">
                  <c:v>-65.344999999999999</c:v>
                </c:pt>
                <c:pt idx="41266">
                  <c:v>-65.343000000000004</c:v>
                </c:pt>
                <c:pt idx="41267">
                  <c:v>-65.340999999999994</c:v>
                </c:pt>
                <c:pt idx="41268">
                  <c:v>-65.338999999999999</c:v>
                </c:pt>
                <c:pt idx="41269">
                  <c:v>-65.337000000000003</c:v>
                </c:pt>
                <c:pt idx="41270">
                  <c:v>-65.334999999999994</c:v>
                </c:pt>
                <c:pt idx="41271">
                  <c:v>-65.332999999999998</c:v>
                </c:pt>
                <c:pt idx="41272">
                  <c:v>-65.331000000000003</c:v>
                </c:pt>
                <c:pt idx="41273">
                  <c:v>-65.328999999999994</c:v>
                </c:pt>
                <c:pt idx="41274">
                  <c:v>-65.326999999999998</c:v>
                </c:pt>
                <c:pt idx="41275">
                  <c:v>-65.325000000000003</c:v>
                </c:pt>
                <c:pt idx="41276">
                  <c:v>-65.322999999999993</c:v>
                </c:pt>
                <c:pt idx="41277">
                  <c:v>-65.320999999999998</c:v>
                </c:pt>
                <c:pt idx="41278">
                  <c:v>-65.319000000000003</c:v>
                </c:pt>
                <c:pt idx="41279">
                  <c:v>-65.316999999999993</c:v>
                </c:pt>
                <c:pt idx="41280">
                  <c:v>-65.314999999999998</c:v>
                </c:pt>
                <c:pt idx="41281">
                  <c:v>-65.313000000000002</c:v>
                </c:pt>
                <c:pt idx="41282">
                  <c:v>-65.311000000000007</c:v>
                </c:pt>
                <c:pt idx="41283">
                  <c:v>-65.308999999999997</c:v>
                </c:pt>
                <c:pt idx="41284">
                  <c:v>-65.307000000000002</c:v>
                </c:pt>
                <c:pt idx="41285">
                  <c:v>-65.305000000000007</c:v>
                </c:pt>
                <c:pt idx="41286">
                  <c:v>-65.302999999999997</c:v>
                </c:pt>
                <c:pt idx="41287">
                  <c:v>-65.301000000000002</c:v>
                </c:pt>
                <c:pt idx="41288">
                  <c:v>-65.299000000000007</c:v>
                </c:pt>
                <c:pt idx="41289">
                  <c:v>-65.296999999999997</c:v>
                </c:pt>
                <c:pt idx="41290">
                  <c:v>-65.295000000000002</c:v>
                </c:pt>
                <c:pt idx="41291">
                  <c:v>-65.293000000000006</c:v>
                </c:pt>
                <c:pt idx="41292">
                  <c:v>-65.290999999999997</c:v>
                </c:pt>
                <c:pt idx="41293">
                  <c:v>-65.289000000000001</c:v>
                </c:pt>
                <c:pt idx="41294">
                  <c:v>-65.287000000000006</c:v>
                </c:pt>
                <c:pt idx="41295">
                  <c:v>-65.284999999999997</c:v>
                </c:pt>
                <c:pt idx="41296">
                  <c:v>-65.283000000000001</c:v>
                </c:pt>
                <c:pt idx="41297">
                  <c:v>-65.281000000000006</c:v>
                </c:pt>
                <c:pt idx="41298">
                  <c:v>-65.278999999999996</c:v>
                </c:pt>
                <c:pt idx="41299">
                  <c:v>-65.277000000000001</c:v>
                </c:pt>
                <c:pt idx="41300">
                  <c:v>-65.275000000000006</c:v>
                </c:pt>
                <c:pt idx="41301">
                  <c:v>-65.272999999999996</c:v>
                </c:pt>
                <c:pt idx="41302">
                  <c:v>-65.271000000000001</c:v>
                </c:pt>
                <c:pt idx="41303">
                  <c:v>-65.269000000000005</c:v>
                </c:pt>
                <c:pt idx="41304">
                  <c:v>-65.266999999999996</c:v>
                </c:pt>
                <c:pt idx="41305">
                  <c:v>-65.265000000000001</c:v>
                </c:pt>
                <c:pt idx="41306">
                  <c:v>-65.263000000000005</c:v>
                </c:pt>
                <c:pt idx="41307">
                  <c:v>-65.260999999999996</c:v>
                </c:pt>
                <c:pt idx="41308">
                  <c:v>-65.259</c:v>
                </c:pt>
                <c:pt idx="41309">
                  <c:v>-65.257000000000005</c:v>
                </c:pt>
                <c:pt idx="41310">
                  <c:v>-65.254999999999995</c:v>
                </c:pt>
                <c:pt idx="41311">
                  <c:v>-65.253</c:v>
                </c:pt>
                <c:pt idx="41312">
                  <c:v>-65.251000000000005</c:v>
                </c:pt>
                <c:pt idx="41313">
                  <c:v>-65.248999999999995</c:v>
                </c:pt>
                <c:pt idx="41314">
                  <c:v>-65.247</c:v>
                </c:pt>
                <c:pt idx="41315">
                  <c:v>-65.245000000000005</c:v>
                </c:pt>
                <c:pt idx="41316">
                  <c:v>-65.242999999999995</c:v>
                </c:pt>
                <c:pt idx="41317">
                  <c:v>-65.241</c:v>
                </c:pt>
                <c:pt idx="41318">
                  <c:v>-65.239000000000004</c:v>
                </c:pt>
                <c:pt idx="41319">
                  <c:v>-65.236999999999995</c:v>
                </c:pt>
                <c:pt idx="41320">
                  <c:v>-65.234999999999999</c:v>
                </c:pt>
                <c:pt idx="41321">
                  <c:v>-65.233000000000004</c:v>
                </c:pt>
                <c:pt idx="41322">
                  <c:v>-65.230999999999995</c:v>
                </c:pt>
                <c:pt idx="41323">
                  <c:v>-65.228999999999999</c:v>
                </c:pt>
                <c:pt idx="41324">
                  <c:v>-65.227000000000004</c:v>
                </c:pt>
                <c:pt idx="41325">
                  <c:v>-65.224999999999994</c:v>
                </c:pt>
                <c:pt idx="41326">
                  <c:v>-65.222999999999999</c:v>
                </c:pt>
                <c:pt idx="41327">
                  <c:v>-65.221000000000004</c:v>
                </c:pt>
                <c:pt idx="41328">
                  <c:v>-65.218999999999994</c:v>
                </c:pt>
                <c:pt idx="41329">
                  <c:v>-65.216999999999999</c:v>
                </c:pt>
                <c:pt idx="41330">
                  <c:v>-65.215000000000003</c:v>
                </c:pt>
                <c:pt idx="41331">
                  <c:v>-65.212999999999994</c:v>
                </c:pt>
                <c:pt idx="41332">
                  <c:v>-65.210999999999999</c:v>
                </c:pt>
                <c:pt idx="41333">
                  <c:v>-65.209000000000003</c:v>
                </c:pt>
                <c:pt idx="41334">
                  <c:v>-65.206999999999994</c:v>
                </c:pt>
                <c:pt idx="41335">
                  <c:v>-65.204999999999998</c:v>
                </c:pt>
                <c:pt idx="41336">
                  <c:v>-65.203000000000003</c:v>
                </c:pt>
                <c:pt idx="41337">
                  <c:v>-65.200999999999993</c:v>
                </c:pt>
                <c:pt idx="41338">
                  <c:v>-65.198999999999998</c:v>
                </c:pt>
                <c:pt idx="41339">
                  <c:v>-65.197000000000003</c:v>
                </c:pt>
                <c:pt idx="41340">
                  <c:v>-65.194999999999993</c:v>
                </c:pt>
                <c:pt idx="41341">
                  <c:v>-65.192999999999998</c:v>
                </c:pt>
                <c:pt idx="41342">
                  <c:v>-65.191000000000003</c:v>
                </c:pt>
                <c:pt idx="41343">
                  <c:v>-65.188999999999993</c:v>
                </c:pt>
                <c:pt idx="41344">
                  <c:v>-65.186999999999998</c:v>
                </c:pt>
                <c:pt idx="41345">
                  <c:v>-65.185000000000002</c:v>
                </c:pt>
                <c:pt idx="41346">
                  <c:v>-65.183000000000007</c:v>
                </c:pt>
                <c:pt idx="41347">
                  <c:v>-65.180999999999997</c:v>
                </c:pt>
                <c:pt idx="41348">
                  <c:v>-65.179000000000002</c:v>
                </c:pt>
                <c:pt idx="41349">
                  <c:v>-65.177000000000007</c:v>
                </c:pt>
                <c:pt idx="41350">
                  <c:v>-65.174999999999997</c:v>
                </c:pt>
                <c:pt idx="41351">
                  <c:v>-65.173000000000002</c:v>
                </c:pt>
                <c:pt idx="41352">
                  <c:v>-65.171000000000006</c:v>
                </c:pt>
                <c:pt idx="41353">
                  <c:v>-65.168999999999997</c:v>
                </c:pt>
                <c:pt idx="41354">
                  <c:v>-65.167000000000002</c:v>
                </c:pt>
                <c:pt idx="41355">
                  <c:v>-65.165000000000006</c:v>
                </c:pt>
                <c:pt idx="41356">
                  <c:v>-65.162999999999997</c:v>
                </c:pt>
                <c:pt idx="41357">
                  <c:v>-65.161000000000001</c:v>
                </c:pt>
                <c:pt idx="41358">
                  <c:v>-65.159000000000006</c:v>
                </c:pt>
                <c:pt idx="41359">
                  <c:v>-65.156999999999996</c:v>
                </c:pt>
                <c:pt idx="41360">
                  <c:v>-65.155000000000001</c:v>
                </c:pt>
                <c:pt idx="41361">
                  <c:v>-65.153000000000006</c:v>
                </c:pt>
                <c:pt idx="41362">
                  <c:v>-65.150999999999996</c:v>
                </c:pt>
                <c:pt idx="41363">
                  <c:v>-65.149000000000001</c:v>
                </c:pt>
                <c:pt idx="41364">
                  <c:v>-65.147000000000006</c:v>
                </c:pt>
                <c:pt idx="41365">
                  <c:v>-65.144999999999996</c:v>
                </c:pt>
                <c:pt idx="41366">
                  <c:v>-65.143000000000001</c:v>
                </c:pt>
                <c:pt idx="41367">
                  <c:v>-65.141000000000005</c:v>
                </c:pt>
                <c:pt idx="41368">
                  <c:v>-65.138999999999996</c:v>
                </c:pt>
                <c:pt idx="41369">
                  <c:v>-65.137</c:v>
                </c:pt>
                <c:pt idx="41370">
                  <c:v>-65.135000000000005</c:v>
                </c:pt>
                <c:pt idx="41371">
                  <c:v>-65.132999999999996</c:v>
                </c:pt>
                <c:pt idx="41372">
                  <c:v>-65.131</c:v>
                </c:pt>
                <c:pt idx="41373">
                  <c:v>-65.129000000000005</c:v>
                </c:pt>
                <c:pt idx="41374">
                  <c:v>-65.126999999999995</c:v>
                </c:pt>
                <c:pt idx="41375">
                  <c:v>-65.125</c:v>
                </c:pt>
                <c:pt idx="41376">
                  <c:v>-65.123000000000005</c:v>
                </c:pt>
                <c:pt idx="41377">
                  <c:v>-65.120999999999995</c:v>
                </c:pt>
                <c:pt idx="41378">
                  <c:v>-65.119</c:v>
                </c:pt>
                <c:pt idx="41379">
                  <c:v>-65.117000000000004</c:v>
                </c:pt>
                <c:pt idx="41380">
                  <c:v>-65.114999999999995</c:v>
                </c:pt>
                <c:pt idx="41381">
                  <c:v>-65.113</c:v>
                </c:pt>
                <c:pt idx="41382">
                  <c:v>-65.111000000000004</c:v>
                </c:pt>
                <c:pt idx="41383">
                  <c:v>-65.108999999999995</c:v>
                </c:pt>
                <c:pt idx="41384">
                  <c:v>-65.106999999999999</c:v>
                </c:pt>
                <c:pt idx="41385">
                  <c:v>-65.105000000000004</c:v>
                </c:pt>
                <c:pt idx="41386">
                  <c:v>-65.102999999999994</c:v>
                </c:pt>
                <c:pt idx="41387">
                  <c:v>-65.100999999999999</c:v>
                </c:pt>
                <c:pt idx="41388">
                  <c:v>-65.099000000000004</c:v>
                </c:pt>
                <c:pt idx="41389">
                  <c:v>-65.096999999999994</c:v>
                </c:pt>
                <c:pt idx="41390">
                  <c:v>-65.094999999999999</c:v>
                </c:pt>
                <c:pt idx="41391">
                  <c:v>-65.093000000000004</c:v>
                </c:pt>
                <c:pt idx="41392">
                  <c:v>-65.090999999999994</c:v>
                </c:pt>
                <c:pt idx="41393">
                  <c:v>-65.088999999999999</c:v>
                </c:pt>
                <c:pt idx="41394">
                  <c:v>-65.087000000000003</c:v>
                </c:pt>
                <c:pt idx="41395">
                  <c:v>-65.084999999999994</c:v>
                </c:pt>
                <c:pt idx="41396">
                  <c:v>-65.082999999999998</c:v>
                </c:pt>
                <c:pt idx="41397">
                  <c:v>-65.081000000000003</c:v>
                </c:pt>
                <c:pt idx="41398">
                  <c:v>-65.078999999999994</c:v>
                </c:pt>
                <c:pt idx="41399">
                  <c:v>-65.076999999999998</c:v>
                </c:pt>
                <c:pt idx="41400">
                  <c:v>-65.075000000000003</c:v>
                </c:pt>
                <c:pt idx="41401">
                  <c:v>-65.072999999999993</c:v>
                </c:pt>
                <c:pt idx="41402">
                  <c:v>-65.070999999999998</c:v>
                </c:pt>
                <c:pt idx="41403">
                  <c:v>-65.069000000000003</c:v>
                </c:pt>
                <c:pt idx="41404">
                  <c:v>-65.066999999999993</c:v>
                </c:pt>
                <c:pt idx="41405">
                  <c:v>-65.064999999999998</c:v>
                </c:pt>
                <c:pt idx="41406">
                  <c:v>-65.063000000000002</c:v>
                </c:pt>
                <c:pt idx="41407">
                  <c:v>-65.061000000000007</c:v>
                </c:pt>
                <c:pt idx="41408">
                  <c:v>-65.058999999999997</c:v>
                </c:pt>
                <c:pt idx="41409">
                  <c:v>-65.057000000000002</c:v>
                </c:pt>
                <c:pt idx="41410">
                  <c:v>-65.055000000000007</c:v>
                </c:pt>
                <c:pt idx="41411">
                  <c:v>-65.052999999999997</c:v>
                </c:pt>
                <c:pt idx="41412">
                  <c:v>-65.051000000000002</c:v>
                </c:pt>
                <c:pt idx="41413">
                  <c:v>-65.049000000000007</c:v>
                </c:pt>
                <c:pt idx="41414">
                  <c:v>-65.046999999999997</c:v>
                </c:pt>
                <c:pt idx="41415">
                  <c:v>-65.045000000000002</c:v>
                </c:pt>
                <c:pt idx="41416">
                  <c:v>-65.043000000000006</c:v>
                </c:pt>
                <c:pt idx="41417">
                  <c:v>-65.040999999999997</c:v>
                </c:pt>
                <c:pt idx="41418">
                  <c:v>-65.039000000000001</c:v>
                </c:pt>
                <c:pt idx="41419">
                  <c:v>-65.037000000000006</c:v>
                </c:pt>
                <c:pt idx="41420">
                  <c:v>-65.034999999999997</c:v>
                </c:pt>
                <c:pt idx="41421">
                  <c:v>-65.033000000000001</c:v>
                </c:pt>
                <c:pt idx="41422">
                  <c:v>-65.031000000000006</c:v>
                </c:pt>
                <c:pt idx="41423">
                  <c:v>-65.028999999999996</c:v>
                </c:pt>
                <c:pt idx="41424">
                  <c:v>-65.027000000000001</c:v>
                </c:pt>
                <c:pt idx="41425">
                  <c:v>-65.025000000000006</c:v>
                </c:pt>
                <c:pt idx="41426">
                  <c:v>-65.022999999999996</c:v>
                </c:pt>
                <c:pt idx="41427">
                  <c:v>-65.021000000000001</c:v>
                </c:pt>
                <c:pt idx="41428">
                  <c:v>-65.019000000000005</c:v>
                </c:pt>
                <c:pt idx="41429">
                  <c:v>-65.016999999999996</c:v>
                </c:pt>
                <c:pt idx="41430">
                  <c:v>-65.015000000000001</c:v>
                </c:pt>
                <c:pt idx="41431">
                  <c:v>-65.013000000000005</c:v>
                </c:pt>
                <c:pt idx="41432">
                  <c:v>-65.010999999999996</c:v>
                </c:pt>
                <c:pt idx="41433">
                  <c:v>-65.009</c:v>
                </c:pt>
                <c:pt idx="41434">
                  <c:v>-65.007000000000005</c:v>
                </c:pt>
                <c:pt idx="41435">
                  <c:v>-65.004999999999995</c:v>
                </c:pt>
                <c:pt idx="41436">
                  <c:v>-65.003</c:v>
                </c:pt>
                <c:pt idx="41437">
                  <c:v>-65.001000000000005</c:v>
                </c:pt>
                <c:pt idx="41438">
                  <c:v>-64.998999999999995</c:v>
                </c:pt>
                <c:pt idx="41439">
                  <c:v>-64.997</c:v>
                </c:pt>
                <c:pt idx="41440">
                  <c:v>-64.995000000000005</c:v>
                </c:pt>
                <c:pt idx="41441">
                  <c:v>-64.992999999999995</c:v>
                </c:pt>
                <c:pt idx="41442">
                  <c:v>-64.991</c:v>
                </c:pt>
                <c:pt idx="41443">
                  <c:v>-64.989000000000004</c:v>
                </c:pt>
                <c:pt idx="41444">
                  <c:v>-64.986999999999995</c:v>
                </c:pt>
                <c:pt idx="41445">
                  <c:v>-64.984999999999999</c:v>
                </c:pt>
                <c:pt idx="41446">
                  <c:v>-64.983000000000004</c:v>
                </c:pt>
                <c:pt idx="41447">
                  <c:v>-64.980999999999995</c:v>
                </c:pt>
                <c:pt idx="41448">
                  <c:v>-64.978999999999999</c:v>
                </c:pt>
                <c:pt idx="41449">
                  <c:v>-64.977000000000004</c:v>
                </c:pt>
                <c:pt idx="41450">
                  <c:v>-64.974999999999994</c:v>
                </c:pt>
                <c:pt idx="41451">
                  <c:v>-64.972999999999999</c:v>
                </c:pt>
                <c:pt idx="41452">
                  <c:v>-64.971000000000004</c:v>
                </c:pt>
                <c:pt idx="41453">
                  <c:v>-64.968999999999994</c:v>
                </c:pt>
                <c:pt idx="41454">
                  <c:v>-64.966999999999999</c:v>
                </c:pt>
                <c:pt idx="41455">
                  <c:v>-64.965000000000003</c:v>
                </c:pt>
                <c:pt idx="41456">
                  <c:v>-64.962999999999994</c:v>
                </c:pt>
                <c:pt idx="41457">
                  <c:v>-64.960999999999999</c:v>
                </c:pt>
                <c:pt idx="41458">
                  <c:v>-64.959000000000003</c:v>
                </c:pt>
                <c:pt idx="41459">
                  <c:v>-64.956999999999994</c:v>
                </c:pt>
                <c:pt idx="41460">
                  <c:v>-64.954999999999998</c:v>
                </c:pt>
                <c:pt idx="41461">
                  <c:v>-64.953000000000003</c:v>
                </c:pt>
                <c:pt idx="41462">
                  <c:v>-64.950999999999993</c:v>
                </c:pt>
                <c:pt idx="41463">
                  <c:v>-64.948999999999998</c:v>
                </c:pt>
                <c:pt idx="41464">
                  <c:v>-64.947000000000003</c:v>
                </c:pt>
                <c:pt idx="41465">
                  <c:v>-64.944999999999993</c:v>
                </c:pt>
                <c:pt idx="41466">
                  <c:v>-64.942999999999998</c:v>
                </c:pt>
                <c:pt idx="41467">
                  <c:v>-64.941000000000003</c:v>
                </c:pt>
                <c:pt idx="41468">
                  <c:v>-64.938999999999993</c:v>
                </c:pt>
                <c:pt idx="41469">
                  <c:v>-64.936999999999998</c:v>
                </c:pt>
                <c:pt idx="41470">
                  <c:v>-64.935000000000002</c:v>
                </c:pt>
                <c:pt idx="41471">
                  <c:v>-64.933000000000007</c:v>
                </c:pt>
                <c:pt idx="41472">
                  <c:v>-64.930999999999997</c:v>
                </c:pt>
                <c:pt idx="41473">
                  <c:v>-64.929000000000002</c:v>
                </c:pt>
                <c:pt idx="41474">
                  <c:v>-64.927000000000007</c:v>
                </c:pt>
                <c:pt idx="41475">
                  <c:v>-64.924999999999997</c:v>
                </c:pt>
                <c:pt idx="41476">
                  <c:v>-64.923000000000002</c:v>
                </c:pt>
                <c:pt idx="41477">
                  <c:v>-64.921000000000006</c:v>
                </c:pt>
                <c:pt idx="41478">
                  <c:v>-64.918999999999997</c:v>
                </c:pt>
                <c:pt idx="41479">
                  <c:v>-64.917000000000002</c:v>
                </c:pt>
                <c:pt idx="41480">
                  <c:v>-64.915000000000006</c:v>
                </c:pt>
                <c:pt idx="41481">
                  <c:v>-64.912999999999997</c:v>
                </c:pt>
                <c:pt idx="41482">
                  <c:v>-64.911000000000001</c:v>
                </c:pt>
                <c:pt idx="41483">
                  <c:v>-64.909000000000006</c:v>
                </c:pt>
                <c:pt idx="41484">
                  <c:v>-64.906999999999996</c:v>
                </c:pt>
                <c:pt idx="41485">
                  <c:v>-64.905000000000001</c:v>
                </c:pt>
                <c:pt idx="41486">
                  <c:v>-64.903000000000006</c:v>
                </c:pt>
                <c:pt idx="41487">
                  <c:v>-64.900999999999996</c:v>
                </c:pt>
                <c:pt idx="41488">
                  <c:v>-64.899000000000001</c:v>
                </c:pt>
                <c:pt idx="41489">
                  <c:v>-64.897000000000006</c:v>
                </c:pt>
                <c:pt idx="41490">
                  <c:v>-64.894999999999996</c:v>
                </c:pt>
                <c:pt idx="41491">
                  <c:v>-64.893000000000001</c:v>
                </c:pt>
                <c:pt idx="41492">
                  <c:v>-64.891000000000005</c:v>
                </c:pt>
                <c:pt idx="41493">
                  <c:v>-64.888999999999996</c:v>
                </c:pt>
                <c:pt idx="41494">
                  <c:v>-64.887</c:v>
                </c:pt>
                <c:pt idx="41495">
                  <c:v>-64.885000000000005</c:v>
                </c:pt>
                <c:pt idx="41496">
                  <c:v>-64.882999999999996</c:v>
                </c:pt>
                <c:pt idx="41497">
                  <c:v>-64.881</c:v>
                </c:pt>
                <c:pt idx="41498">
                  <c:v>-64.879000000000005</c:v>
                </c:pt>
                <c:pt idx="41499">
                  <c:v>-64.876999999999995</c:v>
                </c:pt>
                <c:pt idx="41500">
                  <c:v>-64.875</c:v>
                </c:pt>
                <c:pt idx="41501">
                  <c:v>-64.873000000000005</c:v>
                </c:pt>
                <c:pt idx="41502">
                  <c:v>-64.870999999999995</c:v>
                </c:pt>
                <c:pt idx="41503">
                  <c:v>-64.869</c:v>
                </c:pt>
                <c:pt idx="41504">
                  <c:v>-64.867000000000004</c:v>
                </c:pt>
                <c:pt idx="41505">
                  <c:v>-64.864999999999995</c:v>
                </c:pt>
                <c:pt idx="41506">
                  <c:v>-64.863</c:v>
                </c:pt>
                <c:pt idx="41507">
                  <c:v>-64.861000000000004</c:v>
                </c:pt>
                <c:pt idx="41508">
                  <c:v>-64.858999999999995</c:v>
                </c:pt>
                <c:pt idx="41509">
                  <c:v>-64.856999999999999</c:v>
                </c:pt>
                <c:pt idx="41510">
                  <c:v>-64.855000000000004</c:v>
                </c:pt>
                <c:pt idx="41511">
                  <c:v>-64.852999999999994</c:v>
                </c:pt>
                <c:pt idx="41512">
                  <c:v>-64.850999999999999</c:v>
                </c:pt>
                <c:pt idx="41513">
                  <c:v>-64.849000000000004</c:v>
                </c:pt>
                <c:pt idx="41514">
                  <c:v>-64.846999999999994</c:v>
                </c:pt>
                <c:pt idx="41515">
                  <c:v>-64.844999999999999</c:v>
                </c:pt>
                <c:pt idx="41516">
                  <c:v>-64.843000000000004</c:v>
                </c:pt>
                <c:pt idx="41517">
                  <c:v>-64.840999999999994</c:v>
                </c:pt>
                <c:pt idx="41518">
                  <c:v>-64.838999999999999</c:v>
                </c:pt>
                <c:pt idx="41519">
                  <c:v>-64.837000000000003</c:v>
                </c:pt>
                <c:pt idx="41520">
                  <c:v>-64.834999999999994</c:v>
                </c:pt>
                <c:pt idx="41521">
                  <c:v>-64.832999999999998</c:v>
                </c:pt>
                <c:pt idx="41522">
                  <c:v>-64.831000000000003</c:v>
                </c:pt>
                <c:pt idx="41523">
                  <c:v>-64.828999999999994</c:v>
                </c:pt>
                <c:pt idx="41524">
                  <c:v>-64.826999999999998</c:v>
                </c:pt>
                <c:pt idx="41525">
                  <c:v>-64.825000000000003</c:v>
                </c:pt>
                <c:pt idx="41526">
                  <c:v>-64.822999999999993</c:v>
                </c:pt>
                <c:pt idx="41527">
                  <c:v>-64.820999999999998</c:v>
                </c:pt>
                <c:pt idx="41528">
                  <c:v>-64.819000000000003</c:v>
                </c:pt>
                <c:pt idx="41529">
                  <c:v>-64.816999999999993</c:v>
                </c:pt>
                <c:pt idx="41530">
                  <c:v>-64.814999999999998</c:v>
                </c:pt>
                <c:pt idx="41531">
                  <c:v>-64.813000000000002</c:v>
                </c:pt>
                <c:pt idx="41532">
                  <c:v>-64.811000000000007</c:v>
                </c:pt>
                <c:pt idx="41533">
                  <c:v>-64.808999999999997</c:v>
                </c:pt>
                <c:pt idx="41534">
                  <c:v>-64.807000000000002</c:v>
                </c:pt>
                <c:pt idx="41535">
                  <c:v>-64.805000000000007</c:v>
                </c:pt>
                <c:pt idx="41536">
                  <c:v>-64.802999999999997</c:v>
                </c:pt>
                <c:pt idx="41537">
                  <c:v>-64.801000000000002</c:v>
                </c:pt>
                <c:pt idx="41538">
                  <c:v>-64.799000000000007</c:v>
                </c:pt>
                <c:pt idx="41539">
                  <c:v>-64.796999999999997</c:v>
                </c:pt>
                <c:pt idx="41540">
                  <c:v>-64.795000000000002</c:v>
                </c:pt>
                <c:pt idx="41541">
                  <c:v>-64.793000000000006</c:v>
                </c:pt>
                <c:pt idx="41542">
                  <c:v>-64.790999999999997</c:v>
                </c:pt>
                <c:pt idx="41543">
                  <c:v>-64.789000000000001</c:v>
                </c:pt>
                <c:pt idx="41544">
                  <c:v>-64.787000000000006</c:v>
                </c:pt>
                <c:pt idx="41545">
                  <c:v>-64.784999999999997</c:v>
                </c:pt>
                <c:pt idx="41546">
                  <c:v>-64.783000000000001</c:v>
                </c:pt>
                <c:pt idx="41547">
                  <c:v>-64.781000000000006</c:v>
                </c:pt>
                <c:pt idx="41548">
                  <c:v>-64.778999999999996</c:v>
                </c:pt>
                <c:pt idx="41549">
                  <c:v>-64.777000000000001</c:v>
                </c:pt>
                <c:pt idx="41550">
                  <c:v>-64.775000000000006</c:v>
                </c:pt>
                <c:pt idx="41551">
                  <c:v>-64.772999999999996</c:v>
                </c:pt>
                <c:pt idx="41552">
                  <c:v>-64.771000000000001</c:v>
                </c:pt>
                <c:pt idx="41553">
                  <c:v>-64.769000000000005</c:v>
                </c:pt>
                <c:pt idx="41554">
                  <c:v>-64.766999999999996</c:v>
                </c:pt>
                <c:pt idx="41555">
                  <c:v>-64.765000000000001</c:v>
                </c:pt>
                <c:pt idx="41556">
                  <c:v>-64.763000000000005</c:v>
                </c:pt>
                <c:pt idx="41557">
                  <c:v>-64.760999999999996</c:v>
                </c:pt>
                <c:pt idx="41558">
                  <c:v>-64.759</c:v>
                </c:pt>
                <c:pt idx="41559">
                  <c:v>-64.757000000000005</c:v>
                </c:pt>
                <c:pt idx="41560">
                  <c:v>-64.754999999999995</c:v>
                </c:pt>
                <c:pt idx="41561">
                  <c:v>-64.753</c:v>
                </c:pt>
                <c:pt idx="41562">
                  <c:v>-64.751000000000005</c:v>
                </c:pt>
                <c:pt idx="41563">
                  <c:v>-64.748999999999995</c:v>
                </c:pt>
                <c:pt idx="41564">
                  <c:v>-64.747</c:v>
                </c:pt>
                <c:pt idx="41565">
                  <c:v>-64.745000000000005</c:v>
                </c:pt>
                <c:pt idx="41566">
                  <c:v>-64.742999999999995</c:v>
                </c:pt>
                <c:pt idx="41567">
                  <c:v>-64.741</c:v>
                </c:pt>
                <c:pt idx="41568">
                  <c:v>-64.739000000000004</c:v>
                </c:pt>
                <c:pt idx="41569">
                  <c:v>-64.736999999999995</c:v>
                </c:pt>
                <c:pt idx="41570">
                  <c:v>-64.734999999999999</c:v>
                </c:pt>
                <c:pt idx="41571">
                  <c:v>-64.733000000000004</c:v>
                </c:pt>
                <c:pt idx="41572">
                  <c:v>-64.730999999999995</c:v>
                </c:pt>
                <c:pt idx="41573">
                  <c:v>-64.728999999999999</c:v>
                </c:pt>
                <c:pt idx="41574">
                  <c:v>-64.727000000000004</c:v>
                </c:pt>
                <c:pt idx="41575">
                  <c:v>-64.724999999999994</c:v>
                </c:pt>
                <c:pt idx="41576">
                  <c:v>-64.722999999999999</c:v>
                </c:pt>
                <c:pt idx="41577">
                  <c:v>-64.721000000000004</c:v>
                </c:pt>
                <c:pt idx="41578">
                  <c:v>-64.718999999999994</c:v>
                </c:pt>
                <c:pt idx="41579">
                  <c:v>-64.716999999999999</c:v>
                </c:pt>
                <c:pt idx="41580">
                  <c:v>-64.715000000000003</c:v>
                </c:pt>
                <c:pt idx="41581">
                  <c:v>-64.712999999999994</c:v>
                </c:pt>
                <c:pt idx="41582">
                  <c:v>-64.710999999999999</c:v>
                </c:pt>
                <c:pt idx="41583">
                  <c:v>-64.709000000000003</c:v>
                </c:pt>
                <c:pt idx="41584">
                  <c:v>-64.706999999999994</c:v>
                </c:pt>
                <c:pt idx="41585">
                  <c:v>-64.704999999999998</c:v>
                </c:pt>
                <c:pt idx="41586">
                  <c:v>-64.703000000000003</c:v>
                </c:pt>
                <c:pt idx="41587">
                  <c:v>-64.700999999999993</c:v>
                </c:pt>
                <c:pt idx="41588">
                  <c:v>-64.698999999999998</c:v>
                </c:pt>
                <c:pt idx="41589">
                  <c:v>-64.697000000000003</c:v>
                </c:pt>
                <c:pt idx="41590">
                  <c:v>-64.694999999999993</c:v>
                </c:pt>
                <c:pt idx="41591">
                  <c:v>-64.692999999999998</c:v>
                </c:pt>
                <c:pt idx="41592">
                  <c:v>-64.691000000000003</c:v>
                </c:pt>
                <c:pt idx="41593">
                  <c:v>-64.688999999999993</c:v>
                </c:pt>
                <c:pt idx="41594">
                  <c:v>-64.686999999999998</c:v>
                </c:pt>
                <c:pt idx="41595">
                  <c:v>-64.685000000000002</c:v>
                </c:pt>
                <c:pt idx="41596">
                  <c:v>-64.683000000000007</c:v>
                </c:pt>
                <c:pt idx="41597">
                  <c:v>-64.680999999999997</c:v>
                </c:pt>
                <c:pt idx="41598">
                  <c:v>-64.679000000000002</c:v>
                </c:pt>
                <c:pt idx="41599">
                  <c:v>-64.677000000000007</c:v>
                </c:pt>
                <c:pt idx="41600">
                  <c:v>-64.674999999999997</c:v>
                </c:pt>
                <c:pt idx="41601">
                  <c:v>-64.673000000000002</c:v>
                </c:pt>
                <c:pt idx="41602">
                  <c:v>-64.671000000000006</c:v>
                </c:pt>
                <c:pt idx="41603">
                  <c:v>-64.668999999999997</c:v>
                </c:pt>
                <c:pt idx="41604">
                  <c:v>-64.667000000000002</c:v>
                </c:pt>
                <c:pt idx="41605">
                  <c:v>-64.665000000000006</c:v>
                </c:pt>
                <c:pt idx="41606">
                  <c:v>-64.662999999999997</c:v>
                </c:pt>
                <c:pt idx="41607">
                  <c:v>-64.661000000000001</c:v>
                </c:pt>
                <c:pt idx="41608">
                  <c:v>-64.659000000000006</c:v>
                </c:pt>
                <c:pt idx="41609">
                  <c:v>-64.656999999999996</c:v>
                </c:pt>
                <c:pt idx="41610">
                  <c:v>-64.655000000000001</c:v>
                </c:pt>
                <c:pt idx="41611">
                  <c:v>-64.653000000000006</c:v>
                </c:pt>
                <c:pt idx="41612">
                  <c:v>-64.650999999999996</c:v>
                </c:pt>
                <c:pt idx="41613">
                  <c:v>-64.649000000000001</c:v>
                </c:pt>
                <c:pt idx="41614">
                  <c:v>-64.647000000000006</c:v>
                </c:pt>
                <c:pt idx="41615">
                  <c:v>-64.644999999999996</c:v>
                </c:pt>
                <c:pt idx="41616">
                  <c:v>-64.643000000000001</c:v>
                </c:pt>
                <c:pt idx="41617">
                  <c:v>-64.641000000000005</c:v>
                </c:pt>
                <c:pt idx="41618">
                  <c:v>-64.638999999999996</c:v>
                </c:pt>
                <c:pt idx="41619">
                  <c:v>-64.637</c:v>
                </c:pt>
                <c:pt idx="41620">
                  <c:v>-64.635000000000005</c:v>
                </c:pt>
                <c:pt idx="41621">
                  <c:v>-64.632999999999996</c:v>
                </c:pt>
                <c:pt idx="41622">
                  <c:v>-64.631</c:v>
                </c:pt>
                <c:pt idx="41623">
                  <c:v>-64.629000000000005</c:v>
                </c:pt>
                <c:pt idx="41624">
                  <c:v>-64.626999999999995</c:v>
                </c:pt>
                <c:pt idx="41625">
                  <c:v>-64.625</c:v>
                </c:pt>
                <c:pt idx="41626">
                  <c:v>-64.623000000000005</c:v>
                </c:pt>
                <c:pt idx="41627">
                  <c:v>-64.620999999999995</c:v>
                </c:pt>
                <c:pt idx="41628">
                  <c:v>-64.619</c:v>
                </c:pt>
                <c:pt idx="41629">
                  <c:v>-64.617000000000004</c:v>
                </c:pt>
                <c:pt idx="41630">
                  <c:v>-64.614999999999995</c:v>
                </c:pt>
                <c:pt idx="41631">
                  <c:v>-64.613</c:v>
                </c:pt>
                <c:pt idx="41632">
                  <c:v>-64.611000000000004</c:v>
                </c:pt>
                <c:pt idx="41633">
                  <c:v>-64.608999999999995</c:v>
                </c:pt>
                <c:pt idx="41634">
                  <c:v>-64.606999999999999</c:v>
                </c:pt>
                <c:pt idx="41635">
                  <c:v>-64.605000000000004</c:v>
                </c:pt>
                <c:pt idx="41636">
                  <c:v>-64.602999999999994</c:v>
                </c:pt>
                <c:pt idx="41637">
                  <c:v>-64.600999999999999</c:v>
                </c:pt>
                <c:pt idx="41638">
                  <c:v>-64.599000000000004</c:v>
                </c:pt>
                <c:pt idx="41639">
                  <c:v>-64.596999999999994</c:v>
                </c:pt>
                <c:pt idx="41640">
                  <c:v>-64.594999999999999</c:v>
                </c:pt>
                <c:pt idx="41641">
                  <c:v>-64.593000000000004</c:v>
                </c:pt>
                <c:pt idx="41642">
                  <c:v>-64.590999999999994</c:v>
                </c:pt>
                <c:pt idx="41643">
                  <c:v>-64.588999999999999</c:v>
                </c:pt>
                <c:pt idx="41644">
                  <c:v>-64.587000000000003</c:v>
                </c:pt>
                <c:pt idx="41645">
                  <c:v>-64.584999999999994</c:v>
                </c:pt>
                <c:pt idx="41646">
                  <c:v>-64.582999999999998</c:v>
                </c:pt>
                <c:pt idx="41647">
                  <c:v>-64.581000000000003</c:v>
                </c:pt>
                <c:pt idx="41648">
                  <c:v>-64.578999999999994</c:v>
                </c:pt>
                <c:pt idx="41649">
                  <c:v>-64.576999999999998</c:v>
                </c:pt>
                <c:pt idx="41650">
                  <c:v>-64.575000000000003</c:v>
                </c:pt>
                <c:pt idx="41651">
                  <c:v>-64.572999999999993</c:v>
                </c:pt>
                <c:pt idx="41652">
                  <c:v>-64.570999999999998</c:v>
                </c:pt>
                <c:pt idx="41653">
                  <c:v>-64.569000000000003</c:v>
                </c:pt>
                <c:pt idx="41654">
                  <c:v>-64.566999999999993</c:v>
                </c:pt>
                <c:pt idx="41655">
                  <c:v>-64.564999999999998</c:v>
                </c:pt>
                <c:pt idx="41656">
                  <c:v>-64.563000000000002</c:v>
                </c:pt>
                <c:pt idx="41657">
                  <c:v>-64.561000000000007</c:v>
                </c:pt>
                <c:pt idx="41658">
                  <c:v>-64.558999999999997</c:v>
                </c:pt>
                <c:pt idx="41659">
                  <c:v>-64.557000000000002</c:v>
                </c:pt>
                <c:pt idx="41660">
                  <c:v>-64.555000000000007</c:v>
                </c:pt>
                <c:pt idx="41661">
                  <c:v>-64.552999999999997</c:v>
                </c:pt>
                <c:pt idx="41662">
                  <c:v>-64.551000000000002</c:v>
                </c:pt>
                <c:pt idx="41663">
                  <c:v>-64.549000000000007</c:v>
                </c:pt>
                <c:pt idx="41664">
                  <c:v>-64.546999999999997</c:v>
                </c:pt>
                <c:pt idx="41665">
                  <c:v>-64.545000000000002</c:v>
                </c:pt>
                <c:pt idx="41666">
                  <c:v>-64.543000000000006</c:v>
                </c:pt>
                <c:pt idx="41667">
                  <c:v>-64.540999999999997</c:v>
                </c:pt>
                <c:pt idx="41668">
                  <c:v>-64.539000000000001</c:v>
                </c:pt>
                <c:pt idx="41669">
                  <c:v>-64.537000000000006</c:v>
                </c:pt>
                <c:pt idx="41670">
                  <c:v>-64.534999999999997</c:v>
                </c:pt>
                <c:pt idx="41671">
                  <c:v>-64.533000000000001</c:v>
                </c:pt>
                <c:pt idx="41672">
                  <c:v>-64.531000000000006</c:v>
                </c:pt>
                <c:pt idx="41673">
                  <c:v>-64.528999999999996</c:v>
                </c:pt>
                <c:pt idx="41674">
                  <c:v>-64.527000000000001</c:v>
                </c:pt>
                <c:pt idx="41675">
                  <c:v>-64.525000000000006</c:v>
                </c:pt>
                <c:pt idx="41676">
                  <c:v>-64.522999999999996</c:v>
                </c:pt>
                <c:pt idx="41677">
                  <c:v>-64.521000000000001</c:v>
                </c:pt>
                <c:pt idx="41678">
                  <c:v>-64.519000000000005</c:v>
                </c:pt>
                <c:pt idx="41679">
                  <c:v>-64.516999999999996</c:v>
                </c:pt>
                <c:pt idx="41680">
                  <c:v>-64.515000000000001</c:v>
                </c:pt>
                <c:pt idx="41681">
                  <c:v>-64.513000000000005</c:v>
                </c:pt>
                <c:pt idx="41682">
                  <c:v>-64.510999999999996</c:v>
                </c:pt>
                <c:pt idx="41683">
                  <c:v>-64.509</c:v>
                </c:pt>
                <c:pt idx="41684">
                  <c:v>-64.507000000000005</c:v>
                </c:pt>
                <c:pt idx="41685">
                  <c:v>-64.504999999999995</c:v>
                </c:pt>
                <c:pt idx="41686">
                  <c:v>-64.503</c:v>
                </c:pt>
                <c:pt idx="41687">
                  <c:v>-64.501000000000005</c:v>
                </c:pt>
                <c:pt idx="41688">
                  <c:v>-64.498999999999995</c:v>
                </c:pt>
                <c:pt idx="41689">
                  <c:v>-64.497</c:v>
                </c:pt>
                <c:pt idx="41690">
                  <c:v>-64.495000000000005</c:v>
                </c:pt>
                <c:pt idx="41691">
                  <c:v>-64.492999999999995</c:v>
                </c:pt>
                <c:pt idx="41692">
                  <c:v>-64.491</c:v>
                </c:pt>
                <c:pt idx="41693">
                  <c:v>-64.489000000000004</c:v>
                </c:pt>
                <c:pt idx="41694">
                  <c:v>-64.486999999999995</c:v>
                </c:pt>
                <c:pt idx="41695">
                  <c:v>-64.484999999999999</c:v>
                </c:pt>
                <c:pt idx="41696">
                  <c:v>-64.483000000000004</c:v>
                </c:pt>
                <c:pt idx="41697">
                  <c:v>-64.480999999999995</c:v>
                </c:pt>
                <c:pt idx="41698">
                  <c:v>-64.478999999999999</c:v>
                </c:pt>
                <c:pt idx="41699">
                  <c:v>-64.477000000000004</c:v>
                </c:pt>
                <c:pt idx="41700">
                  <c:v>-64.474999999999994</c:v>
                </c:pt>
                <c:pt idx="41701">
                  <c:v>-64.472999999999999</c:v>
                </c:pt>
                <c:pt idx="41702">
                  <c:v>-64.471000000000004</c:v>
                </c:pt>
                <c:pt idx="41703">
                  <c:v>-64.468999999999994</c:v>
                </c:pt>
                <c:pt idx="41704">
                  <c:v>-64.466999999999999</c:v>
                </c:pt>
                <c:pt idx="41705">
                  <c:v>-64.465000000000003</c:v>
                </c:pt>
                <c:pt idx="41706">
                  <c:v>-64.462999999999994</c:v>
                </c:pt>
                <c:pt idx="41707">
                  <c:v>-64.460999999999999</c:v>
                </c:pt>
                <c:pt idx="41708">
                  <c:v>-64.459000000000003</c:v>
                </c:pt>
                <c:pt idx="41709">
                  <c:v>-64.456999999999994</c:v>
                </c:pt>
                <c:pt idx="41710">
                  <c:v>-64.454999999999998</c:v>
                </c:pt>
                <c:pt idx="41711">
                  <c:v>-64.453000000000003</c:v>
                </c:pt>
                <c:pt idx="41712">
                  <c:v>-64.450999999999993</c:v>
                </c:pt>
                <c:pt idx="41713">
                  <c:v>-64.448999999999998</c:v>
                </c:pt>
                <c:pt idx="41714">
                  <c:v>-64.447000000000003</c:v>
                </c:pt>
                <c:pt idx="41715">
                  <c:v>-64.444999999999993</c:v>
                </c:pt>
                <c:pt idx="41716">
                  <c:v>-64.442999999999998</c:v>
                </c:pt>
                <c:pt idx="41717">
                  <c:v>-64.441000000000003</c:v>
                </c:pt>
                <c:pt idx="41718">
                  <c:v>-64.438999999999993</c:v>
                </c:pt>
                <c:pt idx="41719">
                  <c:v>-64.436999999999998</c:v>
                </c:pt>
                <c:pt idx="41720">
                  <c:v>-64.435000000000002</c:v>
                </c:pt>
                <c:pt idx="41721">
                  <c:v>-64.433000000000007</c:v>
                </c:pt>
                <c:pt idx="41722">
                  <c:v>-64.430999999999997</c:v>
                </c:pt>
                <c:pt idx="41723">
                  <c:v>-64.429000000000002</c:v>
                </c:pt>
                <c:pt idx="41724">
                  <c:v>-64.427000000000007</c:v>
                </c:pt>
                <c:pt idx="41725">
                  <c:v>-64.424999999999997</c:v>
                </c:pt>
                <c:pt idx="41726">
                  <c:v>-64.423000000000002</c:v>
                </c:pt>
                <c:pt idx="41727">
                  <c:v>-64.421000000000006</c:v>
                </c:pt>
                <c:pt idx="41728">
                  <c:v>-64.418999999999997</c:v>
                </c:pt>
                <c:pt idx="41729">
                  <c:v>-64.417000000000002</c:v>
                </c:pt>
                <c:pt idx="41730">
                  <c:v>-64.415000000000006</c:v>
                </c:pt>
                <c:pt idx="41731">
                  <c:v>-64.412999999999997</c:v>
                </c:pt>
                <c:pt idx="41732">
                  <c:v>-64.411000000000001</c:v>
                </c:pt>
                <c:pt idx="41733">
                  <c:v>-64.409000000000006</c:v>
                </c:pt>
                <c:pt idx="41734">
                  <c:v>-64.406999999999996</c:v>
                </c:pt>
                <c:pt idx="41735">
                  <c:v>-64.405000000000001</c:v>
                </c:pt>
                <c:pt idx="41736">
                  <c:v>-64.403000000000006</c:v>
                </c:pt>
                <c:pt idx="41737">
                  <c:v>-64.400999999999996</c:v>
                </c:pt>
                <c:pt idx="41738">
                  <c:v>-64.399000000000001</c:v>
                </c:pt>
                <c:pt idx="41739">
                  <c:v>-64.397000000000006</c:v>
                </c:pt>
                <c:pt idx="41740">
                  <c:v>-64.394999999999996</c:v>
                </c:pt>
                <c:pt idx="41741">
                  <c:v>-64.393000000000001</c:v>
                </c:pt>
                <c:pt idx="41742">
                  <c:v>-64.391000000000005</c:v>
                </c:pt>
                <c:pt idx="41743">
                  <c:v>-64.388999999999996</c:v>
                </c:pt>
                <c:pt idx="41744">
                  <c:v>-64.387</c:v>
                </c:pt>
                <c:pt idx="41745">
                  <c:v>-64.385000000000005</c:v>
                </c:pt>
                <c:pt idx="41746">
                  <c:v>-64.382999999999996</c:v>
                </c:pt>
                <c:pt idx="41747">
                  <c:v>-64.381</c:v>
                </c:pt>
                <c:pt idx="41748">
                  <c:v>-64.379000000000005</c:v>
                </c:pt>
                <c:pt idx="41749">
                  <c:v>-64.376999999999995</c:v>
                </c:pt>
                <c:pt idx="41750">
                  <c:v>-64.375</c:v>
                </c:pt>
                <c:pt idx="41751">
                  <c:v>-64.373000000000005</c:v>
                </c:pt>
                <c:pt idx="41752">
                  <c:v>-64.370999999999995</c:v>
                </c:pt>
                <c:pt idx="41753">
                  <c:v>-64.369</c:v>
                </c:pt>
                <c:pt idx="41754">
                  <c:v>-64.367000000000004</c:v>
                </c:pt>
                <c:pt idx="41755">
                  <c:v>-64.364999999999995</c:v>
                </c:pt>
                <c:pt idx="41756">
                  <c:v>-64.363</c:v>
                </c:pt>
                <c:pt idx="41757">
                  <c:v>-64.361000000000004</c:v>
                </c:pt>
                <c:pt idx="41758">
                  <c:v>-64.358999999999995</c:v>
                </c:pt>
                <c:pt idx="41759">
                  <c:v>-64.356999999999999</c:v>
                </c:pt>
                <c:pt idx="41760">
                  <c:v>-64.355000000000004</c:v>
                </c:pt>
                <c:pt idx="41761">
                  <c:v>-64.352999999999994</c:v>
                </c:pt>
                <c:pt idx="41762">
                  <c:v>-64.350999999999999</c:v>
                </c:pt>
                <c:pt idx="41763">
                  <c:v>-64.349000000000004</c:v>
                </c:pt>
                <c:pt idx="41764">
                  <c:v>-64.346999999999994</c:v>
                </c:pt>
                <c:pt idx="41765">
                  <c:v>-64.344999999999999</c:v>
                </c:pt>
                <c:pt idx="41766">
                  <c:v>-64.343000000000004</c:v>
                </c:pt>
                <c:pt idx="41767">
                  <c:v>-64.340999999999994</c:v>
                </c:pt>
                <c:pt idx="41768">
                  <c:v>-64.338999999999999</c:v>
                </c:pt>
                <c:pt idx="41769">
                  <c:v>-64.337000000000003</c:v>
                </c:pt>
                <c:pt idx="41770">
                  <c:v>-64.334999999999994</c:v>
                </c:pt>
                <c:pt idx="41771">
                  <c:v>-64.332999999999998</c:v>
                </c:pt>
                <c:pt idx="41772">
                  <c:v>-64.331000000000003</c:v>
                </c:pt>
                <c:pt idx="41773">
                  <c:v>-64.328999999999994</c:v>
                </c:pt>
                <c:pt idx="41774">
                  <c:v>-64.326999999999998</c:v>
                </c:pt>
                <c:pt idx="41775">
                  <c:v>-64.325000000000003</c:v>
                </c:pt>
                <c:pt idx="41776">
                  <c:v>-64.322999999999993</c:v>
                </c:pt>
                <c:pt idx="41777">
                  <c:v>-64.320999999999998</c:v>
                </c:pt>
                <c:pt idx="41778">
                  <c:v>-64.319000000000003</c:v>
                </c:pt>
                <c:pt idx="41779">
                  <c:v>-64.316999999999993</c:v>
                </c:pt>
                <c:pt idx="41780">
                  <c:v>-64.314999999999998</c:v>
                </c:pt>
                <c:pt idx="41781">
                  <c:v>-64.313000000000002</c:v>
                </c:pt>
                <c:pt idx="41782">
                  <c:v>-64.311000000000007</c:v>
                </c:pt>
                <c:pt idx="41783">
                  <c:v>-64.308999999999997</c:v>
                </c:pt>
                <c:pt idx="41784">
                  <c:v>-64.307000000000002</c:v>
                </c:pt>
                <c:pt idx="41785">
                  <c:v>-64.305000000000007</c:v>
                </c:pt>
                <c:pt idx="41786">
                  <c:v>-64.302999999999997</c:v>
                </c:pt>
                <c:pt idx="41787">
                  <c:v>-64.301000000000002</c:v>
                </c:pt>
                <c:pt idx="41788">
                  <c:v>-64.299000000000007</c:v>
                </c:pt>
                <c:pt idx="41789">
                  <c:v>-64.296999999999997</c:v>
                </c:pt>
                <c:pt idx="41790">
                  <c:v>-64.295000000000002</c:v>
                </c:pt>
                <c:pt idx="41791">
                  <c:v>-64.293000000000006</c:v>
                </c:pt>
                <c:pt idx="41792">
                  <c:v>-64.290999999999997</c:v>
                </c:pt>
                <c:pt idx="41793">
                  <c:v>-64.289000000000001</c:v>
                </c:pt>
                <c:pt idx="41794">
                  <c:v>-64.287000000000006</c:v>
                </c:pt>
                <c:pt idx="41795">
                  <c:v>-64.284999999999997</c:v>
                </c:pt>
                <c:pt idx="41796">
                  <c:v>-64.283000000000001</c:v>
                </c:pt>
                <c:pt idx="41797">
                  <c:v>-64.281000000000006</c:v>
                </c:pt>
                <c:pt idx="41798">
                  <c:v>-64.278999999999996</c:v>
                </c:pt>
                <c:pt idx="41799">
                  <c:v>-64.277000000000001</c:v>
                </c:pt>
                <c:pt idx="41800">
                  <c:v>-64.275000000000006</c:v>
                </c:pt>
                <c:pt idx="41801">
                  <c:v>-64.272999999999996</c:v>
                </c:pt>
                <c:pt idx="41802">
                  <c:v>-64.271000000000001</c:v>
                </c:pt>
                <c:pt idx="41803">
                  <c:v>-64.269000000000005</c:v>
                </c:pt>
                <c:pt idx="41804">
                  <c:v>-64.266999999999996</c:v>
                </c:pt>
                <c:pt idx="41805">
                  <c:v>-64.265000000000001</c:v>
                </c:pt>
                <c:pt idx="41806">
                  <c:v>-64.263000000000005</c:v>
                </c:pt>
                <c:pt idx="41807">
                  <c:v>-64.260999999999996</c:v>
                </c:pt>
                <c:pt idx="41808">
                  <c:v>-64.259</c:v>
                </c:pt>
                <c:pt idx="41809">
                  <c:v>-64.257000000000005</c:v>
                </c:pt>
                <c:pt idx="41810">
                  <c:v>-64.254999999999995</c:v>
                </c:pt>
                <c:pt idx="41811">
                  <c:v>-64.253</c:v>
                </c:pt>
                <c:pt idx="41812">
                  <c:v>-64.251000000000005</c:v>
                </c:pt>
                <c:pt idx="41813">
                  <c:v>-64.248999999999995</c:v>
                </c:pt>
                <c:pt idx="41814">
                  <c:v>-64.247</c:v>
                </c:pt>
                <c:pt idx="41815">
                  <c:v>-64.245000000000005</c:v>
                </c:pt>
                <c:pt idx="41816">
                  <c:v>-64.242999999999995</c:v>
                </c:pt>
                <c:pt idx="41817">
                  <c:v>-64.241</c:v>
                </c:pt>
                <c:pt idx="41818">
                  <c:v>-64.239000000000004</c:v>
                </c:pt>
                <c:pt idx="41819">
                  <c:v>-64.236999999999995</c:v>
                </c:pt>
                <c:pt idx="41820">
                  <c:v>-64.234999999999999</c:v>
                </c:pt>
                <c:pt idx="41821">
                  <c:v>-64.233000000000004</c:v>
                </c:pt>
                <c:pt idx="41822">
                  <c:v>-64.230999999999995</c:v>
                </c:pt>
                <c:pt idx="41823">
                  <c:v>-64.228999999999999</c:v>
                </c:pt>
                <c:pt idx="41824">
                  <c:v>-64.227000000000004</c:v>
                </c:pt>
                <c:pt idx="41825">
                  <c:v>-64.224999999999994</c:v>
                </c:pt>
                <c:pt idx="41826">
                  <c:v>-64.222999999999999</c:v>
                </c:pt>
                <c:pt idx="41827">
                  <c:v>-64.221000000000004</c:v>
                </c:pt>
                <c:pt idx="41828">
                  <c:v>-64.218999999999994</c:v>
                </c:pt>
                <c:pt idx="41829">
                  <c:v>-64.216999999999999</c:v>
                </c:pt>
                <c:pt idx="41830">
                  <c:v>-64.215000000000003</c:v>
                </c:pt>
                <c:pt idx="41831">
                  <c:v>-64.212999999999994</c:v>
                </c:pt>
                <c:pt idx="41832">
                  <c:v>-64.210999999999999</c:v>
                </c:pt>
                <c:pt idx="41833">
                  <c:v>-64.209000000000003</c:v>
                </c:pt>
                <c:pt idx="41834">
                  <c:v>-64.206999999999994</c:v>
                </c:pt>
                <c:pt idx="41835">
                  <c:v>-64.204999999999998</c:v>
                </c:pt>
                <c:pt idx="41836">
                  <c:v>-64.203000000000003</c:v>
                </c:pt>
                <c:pt idx="41837">
                  <c:v>-64.200999999999993</c:v>
                </c:pt>
                <c:pt idx="41838">
                  <c:v>-64.198999999999998</c:v>
                </c:pt>
                <c:pt idx="41839">
                  <c:v>-64.197000000000003</c:v>
                </c:pt>
                <c:pt idx="41840">
                  <c:v>-64.194999999999993</c:v>
                </c:pt>
                <c:pt idx="41841">
                  <c:v>-64.192999999999998</c:v>
                </c:pt>
                <c:pt idx="41842">
                  <c:v>-64.191000000000003</c:v>
                </c:pt>
                <c:pt idx="41843">
                  <c:v>-64.188999999999993</c:v>
                </c:pt>
                <c:pt idx="41844">
                  <c:v>-64.186999999999998</c:v>
                </c:pt>
                <c:pt idx="41845">
                  <c:v>-64.185000000000002</c:v>
                </c:pt>
                <c:pt idx="41846">
                  <c:v>-64.183000000000007</c:v>
                </c:pt>
                <c:pt idx="41847">
                  <c:v>-64.180999999999997</c:v>
                </c:pt>
                <c:pt idx="41848">
                  <c:v>-64.179000000000002</c:v>
                </c:pt>
                <c:pt idx="41849">
                  <c:v>-64.177000000000007</c:v>
                </c:pt>
                <c:pt idx="41850">
                  <c:v>-64.174999999999997</c:v>
                </c:pt>
                <c:pt idx="41851">
                  <c:v>-64.173000000000002</c:v>
                </c:pt>
                <c:pt idx="41852">
                  <c:v>-64.171000000000006</c:v>
                </c:pt>
                <c:pt idx="41853">
                  <c:v>-64.168999999999997</c:v>
                </c:pt>
                <c:pt idx="41854">
                  <c:v>-64.167000000000002</c:v>
                </c:pt>
                <c:pt idx="41855">
                  <c:v>-64.165000000000006</c:v>
                </c:pt>
                <c:pt idx="41856">
                  <c:v>-64.162999999999997</c:v>
                </c:pt>
                <c:pt idx="41857">
                  <c:v>-64.161000000000001</c:v>
                </c:pt>
                <c:pt idx="41858">
                  <c:v>-64.159000000000006</c:v>
                </c:pt>
                <c:pt idx="41859">
                  <c:v>-64.156999999999996</c:v>
                </c:pt>
                <c:pt idx="41860">
                  <c:v>-64.155000000000001</c:v>
                </c:pt>
                <c:pt idx="41861">
                  <c:v>-64.153000000000006</c:v>
                </c:pt>
                <c:pt idx="41862">
                  <c:v>-64.150999999999996</c:v>
                </c:pt>
                <c:pt idx="41863">
                  <c:v>-64.149000000000001</c:v>
                </c:pt>
                <c:pt idx="41864">
                  <c:v>-64.147000000000006</c:v>
                </c:pt>
                <c:pt idx="41865">
                  <c:v>-64.144999999999996</c:v>
                </c:pt>
                <c:pt idx="41866">
                  <c:v>-64.143000000000001</c:v>
                </c:pt>
                <c:pt idx="41867">
                  <c:v>-64.141000000000005</c:v>
                </c:pt>
                <c:pt idx="41868">
                  <c:v>-64.138999999999996</c:v>
                </c:pt>
                <c:pt idx="41869">
                  <c:v>-64.137</c:v>
                </c:pt>
                <c:pt idx="41870">
                  <c:v>-64.135000000000005</c:v>
                </c:pt>
                <c:pt idx="41871">
                  <c:v>-64.132999999999996</c:v>
                </c:pt>
                <c:pt idx="41872">
                  <c:v>-64.131</c:v>
                </c:pt>
                <c:pt idx="41873">
                  <c:v>-64.129000000000005</c:v>
                </c:pt>
                <c:pt idx="41874">
                  <c:v>-64.126999999999995</c:v>
                </c:pt>
                <c:pt idx="41875">
                  <c:v>-64.125</c:v>
                </c:pt>
                <c:pt idx="41876">
                  <c:v>-64.123000000000005</c:v>
                </c:pt>
                <c:pt idx="41877">
                  <c:v>-64.120999999999995</c:v>
                </c:pt>
                <c:pt idx="41878">
                  <c:v>-64.119</c:v>
                </c:pt>
                <c:pt idx="41879">
                  <c:v>-64.117000000000004</c:v>
                </c:pt>
                <c:pt idx="41880">
                  <c:v>-64.114999999999995</c:v>
                </c:pt>
                <c:pt idx="41881">
                  <c:v>-64.113</c:v>
                </c:pt>
                <c:pt idx="41882">
                  <c:v>-64.111000000000004</c:v>
                </c:pt>
                <c:pt idx="41883">
                  <c:v>-64.108999999999995</c:v>
                </c:pt>
                <c:pt idx="41884">
                  <c:v>-64.106999999999999</c:v>
                </c:pt>
                <c:pt idx="41885">
                  <c:v>-64.105000000000004</c:v>
                </c:pt>
                <c:pt idx="41886">
                  <c:v>-64.102999999999994</c:v>
                </c:pt>
                <c:pt idx="41887">
                  <c:v>-64.100999999999999</c:v>
                </c:pt>
                <c:pt idx="41888">
                  <c:v>-64.099000000000004</c:v>
                </c:pt>
                <c:pt idx="41889">
                  <c:v>-64.096999999999994</c:v>
                </c:pt>
                <c:pt idx="41890">
                  <c:v>-64.094999999999999</c:v>
                </c:pt>
                <c:pt idx="41891">
                  <c:v>-64.093000000000004</c:v>
                </c:pt>
                <c:pt idx="41892">
                  <c:v>-64.090999999999994</c:v>
                </c:pt>
                <c:pt idx="41893">
                  <c:v>-64.088999999999999</c:v>
                </c:pt>
                <c:pt idx="41894">
                  <c:v>-64.087000000000003</c:v>
                </c:pt>
                <c:pt idx="41895">
                  <c:v>-64.084999999999994</c:v>
                </c:pt>
                <c:pt idx="41896">
                  <c:v>-64.082999999999998</c:v>
                </c:pt>
                <c:pt idx="41897">
                  <c:v>-64.081000000000003</c:v>
                </c:pt>
                <c:pt idx="41898">
                  <c:v>-64.078999999999994</c:v>
                </c:pt>
                <c:pt idx="41899">
                  <c:v>-64.076999999999998</c:v>
                </c:pt>
                <c:pt idx="41900">
                  <c:v>-64.075000000000003</c:v>
                </c:pt>
                <c:pt idx="41901">
                  <c:v>-64.072999999999993</c:v>
                </c:pt>
                <c:pt idx="41902">
                  <c:v>-64.070999999999998</c:v>
                </c:pt>
                <c:pt idx="41903">
                  <c:v>-64.069000000000003</c:v>
                </c:pt>
                <c:pt idx="41904">
                  <c:v>-64.066999999999993</c:v>
                </c:pt>
                <c:pt idx="41905">
                  <c:v>-64.064999999999998</c:v>
                </c:pt>
                <c:pt idx="41906">
                  <c:v>-64.063000000000002</c:v>
                </c:pt>
                <c:pt idx="41907">
                  <c:v>-64.061000000000007</c:v>
                </c:pt>
                <c:pt idx="41908">
                  <c:v>-64.058999999999997</c:v>
                </c:pt>
                <c:pt idx="41909">
                  <c:v>-64.057000000000002</c:v>
                </c:pt>
                <c:pt idx="41910">
                  <c:v>-64.055000000000007</c:v>
                </c:pt>
                <c:pt idx="41911">
                  <c:v>-64.052999999999997</c:v>
                </c:pt>
                <c:pt idx="41912">
                  <c:v>-64.051000000000002</c:v>
                </c:pt>
                <c:pt idx="41913">
                  <c:v>-64.049000000000007</c:v>
                </c:pt>
                <c:pt idx="41914">
                  <c:v>-64.046999999999997</c:v>
                </c:pt>
                <c:pt idx="41915">
                  <c:v>-64.045000000000002</c:v>
                </c:pt>
                <c:pt idx="41916">
                  <c:v>-64.043000000000006</c:v>
                </c:pt>
                <c:pt idx="41917">
                  <c:v>-64.040999999999997</c:v>
                </c:pt>
                <c:pt idx="41918">
                  <c:v>-64.039000000000001</c:v>
                </c:pt>
                <c:pt idx="41919">
                  <c:v>-64.037000000000006</c:v>
                </c:pt>
                <c:pt idx="41920">
                  <c:v>-64.034999999999997</c:v>
                </c:pt>
                <c:pt idx="41921">
                  <c:v>-64.033000000000001</c:v>
                </c:pt>
                <c:pt idx="41922">
                  <c:v>-64.031000000000006</c:v>
                </c:pt>
                <c:pt idx="41923">
                  <c:v>-64.028999999999996</c:v>
                </c:pt>
                <c:pt idx="41924">
                  <c:v>-64.027000000000001</c:v>
                </c:pt>
                <c:pt idx="41925">
                  <c:v>-64.025000000000006</c:v>
                </c:pt>
                <c:pt idx="41926">
                  <c:v>-64.022999999999996</c:v>
                </c:pt>
                <c:pt idx="41927">
                  <c:v>-64.021000000000001</c:v>
                </c:pt>
                <c:pt idx="41928">
                  <c:v>-64.019000000000005</c:v>
                </c:pt>
                <c:pt idx="41929">
                  <c:v>-64.016999999999996</c:v>
                </c:pt>
                <c:pt idx="41930">
                  <c:v>-64.015000000000001</c:v>
                </c:pt>
                <c:pt idx="41931">
                  <c:v>-64.013000000000005</c:v>
                </c:pt>
                <c:pt idx="41932">
                  <c:v>-64.010999999999996</c:v>
                </c:pt>
                <c:pt idx="41933">
                  <c:v>-64.009</c:v>
                </c:pt>
                <c:pt idx="41934">
                  <c:v>-64.007000000000005</c:v>
                </c:pt>
                <c:pt idx="41935">
                  <c:v>-64.004999999999995</c:v>
                </c:pt>
                <c:pt idx="41936">
                  <c:v>-64.003</c:v>
                </c:pt>
                <c:pt idx="41937">
                  <c:v>-64.001000000000005</c:v>
                </c:pt>
                <c:pt idx="41938">
                  <c:v>-63.998999999999995</c:v>
                </c:pt>
                <c:pt idx="41939">
                  <c:v>-63.997</c:v>
                </c:pt>
                <c:pt idx="41940">
                  <c:v>-63.995000000000005</c:v>
                </c:pt>
                <c:pt idx="41941">
                  <c:v>-63.992999999999995</c:v>
                </c:pt>
                <c:pt idx="41942">
                  <c:v>-63.991</c:v>
                </c:pt>
                <c:pt idx="41943">
                  <c:v>-63.989000000000004</c:v>
                </c:pt>
                <c:pt idx="41944">
                  <c:v>-63.986999999999995</c:v>
                </c:pt>
                <c:pt idx="41945">
                  <c:v>-63.984999999999999</c:v>
                </c:pt>
                <c:pt idx="41946">
                  <c:v>-63.983000000000004</c:v>
                </c:pt>
                <c:pt idx="41947">
                  <c:v>-63.980999999999995</c:v>
                </c:pt>
                <c:pt idx="41948">
                  <c:v>-63.978999999999999</c:v>
                </c:pt>
                <c:pt idx="41949">
                  <c:v>-63.977000000000004</c:v>
                </c:pt>
                <c:pt idx="41950">
                  <c:v>-63.974999999999994</c:v>
                </c:pt>
                <c:pt idx="41951">
                  <c:v>-63.972999999999999</c:v>
                </c:pt>
                <c:pt idx="41952">
                  <c:v>-63.971000000000004</c:v>
                </c:pt>
                <c:pt idx="41953">
                  <c:v>-63.968999999999994</c:v>
                </c:pt>
                <c:pt idx="41954">
                  <c:v>-63.966999999999999</c:v>
                </c:pt>
                <c:pt idx="41955">
                  <c:v>-63.965000000000003</c:v>
                </c:pt>
                <c:pt idx="41956">
                  <c:v>-63.962999999999994</c:v>
                </c:pt>
                <c:pt idx="41957">
                  <c:v>-63.960999999999999</c:v>
                </c:pt>
                <c:pt idx="41958">
                  <c:v>-63.959000000000003</c:v>
                </c:pt>
                <c:pt idx="41959">
                  <c:v>-63.956999999999994</c:v>
                </c:pt>
                <c:pt idx="41960">
                  <c:v>-63.954999999999998</c:v>
                </c:pt>
                <c:pt idx="41961">
                  <c:v>-63.953000000000003</c:v>
                </c:pt>
                <c:pt idx="41962">
                  <c:v>-63.950999999999993</c:v>
                </c:pt>
                <c:pt idx="41963">
                  <c:v>-63.948999999999998</c:v>
                </c:pt>
                <c:pt idx="41964">
                  <c:v>-63.947000000000003</c:v>
                </c:pt>
                <c:pt idx="41965">
                  <c:v>-63.944999999999993</c:v>
                </c:pt>
                <c:pt idx="41966">
                  <c:v>-63.942999999999998</c:v>
                </c:pt>
                <c:pt idx="41967">
                  <c:v>-63.941000000000003</c:v>
                </c:pt>
                <c:pt idx="41968">
                  <c:v>-63.938999999999993</c:v>
                </c:pt>
                <c:pt idx="41969">
                  <c:v>-63.936999999999998</c:v>
                </c:pt>
                <c:pt idx="41970">
                  <c:v>-63.935000000000002</c:v>
                </c:pt>
                <c:pt idx="41971">
                  <c:v>-63.933000000000007</c:v>
                </c:pt>
                <c:pt idx="41972">
                  <c:v>-63.930999999999997</c:v>
                </c:pt>
                <c:pt idx="41973">
                  <c:v>-63.929000000000002</c:v>
                </c:pt>
                <c:pt idx="41974">
                  <c:v>-63.927000000000007</c:v>
                </c:pt>
                <c:pt idx="41975">
                  <c:v>-63.924999999999997</c:v>
                </c:pt>
                <c:pt idx="41976">
                  <c:v>-63.923000000000002</c:v>
                </c:pt>
                <c:pt idx="41977">
                  <c:v>-63.921000000000006</c:v>
                </c:pt>
                <c:pt idx="41978">
                  <c:v>-63.918999999999997</c:v>
                </c:pt>
                <c:pt idx="41979">
                  <c:v>-63.917000000000002</c:v>
                </c:pt>
                <c:pt idx="41980">
                  <c:v>-63.915000000000006</c:v>
                </c:pt>
                <c:pt idx="41981">
                  <c:v>-63.912999999999997</c:v>
                </c:pt>
                <c:pt idx="41982">
                  <c:v>-63.911000000000001</c:v>
                </c:pt>
                <c:pt idx="41983">
                  <c:v>-63.909000000000006</c:v>
                </c:pt>
                <c:pt idx="41984">
                  <c:v>-63.906999999999996</c:v>
                </c:pt>
                <c:pt idx="41985">
                  <c:v>-63.905000000000001</c:v>
                </c:pt>
                <c:pt idx="41986">
                  <c:v>-63.903000000000006</c:v>
                </c:pt>
                <c:pt idx="41987">
                  <c:v>-63.900999999999996</c:v>
                </c:pt>
                <c:pt idx="41988">
                  <c:v>-63.899000000000001</c:v>
                </c:pt>
                <c:pt idx="41989">
                  <c:v>-63.897000000000006</c:v>
                </c:pt>
                <c:pt idx="41990">
                  <c:v>-63.894999999999996</c:v>
                </c:pt>
                <c:pt idx="41991">
                  <c:v>-63.893000000000001</c:v>
                </c:pt>
                <c:pt idx="41992">
                  <c:v>-63.891000000000005</c:v>
                </c:pt>
                <c:pt idx="41993">
                  <c:v>-63.888999999999996</c:v>
                </c:pt>
                <c:pt idx="41994">
                  <c:v>-63.887</c:v>
                </c:pt>
                <c:pt idx="41995">
                  <c:v>-63.885000000000005</c:v>
                </c:pt>
                <c:pt idx="41996">
                  <c:v>-63.882999999999996</c:v>
                </c:pt>
                <c:pt idx="41997">
                  <c:v>-63.881</c:v>
                </c:pt>
                <c:pt idx="41998">
                  <c:v>-63.879000000000005</c:v>
                </c:pt>
                <c:pt idx="41999">
                  <c:v>-63.876999999999995</c:v>
                </c:pt>
                <c:pt idx="42000">
                  <c:v>-63.875</c:v>
                </c:pt>
                <c:pt idx="42001">
                  <c:v>-63.873000000000005</c:v>
                </c:pt>
                <c:pt idx="42002">
                  <c:v>-63.870999999999995</c:v>
                </c:pt>
                <c:pt idx="42003">
                  <c:v>-63.869</c:v>
                </c:pt>
                <c:pt idx="42004">
                  <c:v>-63.867000000000004</c:v>
                </c:pt>
                <c:pt idx="42005">
                  <c:v>-63.864999999999995</c:v>
                </c:pt>
                <c:pt idx="42006">
                  <c:v>-63.863</c:v>
                </c:pt>
                <c:pt idx="42007">
                  <c:v>-63.861000000000004</c:v>
                </c:pt>
                <c:pt idx="42008">
                  <c:v>-63.858999999999995</c:v>
                </c:pt>
                <c:pt idx="42009">
                  <c:v>-63.856999999999999</c:v>
                </c:pt>
                <c:pt idx="42010">
                  <c:v>-63.855000000000004</c:v>
                </c:pt>
                <c:pt idx="42011">
                  <c:v>-63.852999999999994</c:v>
                </c:pt>
                <c:pt idx="42012">
                  <c:v>-63.850999999999999</c:v>
                </c:pt>
                <c:pt idx="42013">
                  <c:v>-63.849000000000004</c:v>
                </c:pt>
                <c:pt idx="42014">
                  <c:v>-63.846999999999994</c:v>
                </c:pt>
                <c:pt idx="42015">
                  <c:v>-63.844999999999999</c:v>
                </c:pt>
                <c:pt idx="42016">
                  <c:v>-63.843000000000004</c:v>
                </c:pt>
                <c:pt idx="42017">
                  <c:v>-63.840999999999994</c:v>
                </c:pt>
                <c:pt idx="42018">
                  <c:v>-63.838999999999999</c:v>
                </c:pt>
                <c:pt idx="42019">
                  <c:v>-63.837000000000003</c:v>
                </c:pt>
                <c:pt idx="42020">
                  <c:v>-63.834999999999994</c:v>
                </c:pt>
                <c:pt idx="42021">
                  <c:v>-63.832999999999998</c:v>
                </c:pt>
                <c:pt idx="42022">
                  <c:v>-63.831000000000003</c:v>
                </c:pt>
                <c:pt idx="42023">
                  <c:v>-63.828999999999994</c:v>
                </c:pt>
                <c:pt idx="42024">
                  <c:v>-63.826999999999998</c:v>
                </c:pt>
                <c:pt idx="42025">
                  <c:v>-63.825000000000003</c:v>
                </c:pt>
                <c:pt idx="42026">
                  <c:v>-63.822999999999993</c:v>
                </c:pt>
                <c:pt idx="42027">
                  <c:v>-63.820999999999998</c:v>
                </c:pt>
                <c:pt idx="42028">
                  <c:v>-63.819000000000003</c:v>
                </c:pt>
                <c:pt idx="42029">
                  <c:v>-63.816999999999993</c:v>
                </c:pt>
                <c:pt idx="42030">
                  <c:v>-63.814999999999998</c:v>
                </c:pt>
                <c:pt idx="42031">
                  <c:v>-63.813000000000002</c:v>
                </c:pt>
                <c:pt idx="42032">
                  <c:v>-63.811000000000007</c:v>
                </c:pt>
                <c:pt idx="42033">
                  <c:v>-63.808999999999997</c:v>
                </c:pt>
                <c:pt idx="42034">
                  <c:v>-63.807000000000002</c:v>
                </c:pt>
                <c:pt idx="42035">
                  <c:v>-63.805000000000007</c:v>
                </c:pt>
                <c:pt idx="42036">
                  <c:v>-63.802999999999997</c:v>
                </c:pt>
                <c:pt idx="42037">
                  <c:v>-63.801000000000002</c:v>
                </c:pt>
                <c:pt idx="42038">
                  <c:v>-63.799000000000007</c:v>
                </c:pt>
                <c:pt idx="42039">
                  <c:v>-63.796999999999997</c:v>
                </c:pt>
                <c:pt idx="42040">
                  <c:v>-63.795000000000002</c:v>
                </c:pt>
                <c:pt idx="42041">
                  <c:v>-63.793000000000006</c:v>
                </c:pt>
                <c:pt idx="42042">
                  <c:v>-63.790999999999997</c:v>
                </c:pt>
                <c:pt idx="42043">
                  <c:v>-63.789000000000001</c:v>
                </c:pt>
                <c:pt idx="42044">
                  <c:v>-63.787000000000006</c:v>
                </c:pt>
                <c:pt idx="42045">
                  <c:v>-63.784999999999997</c:v>
                </c:pt>
                <c:pt idx="42046">
                  <c:v>-63.783000000000001</c:v>
                </c:pt>
                <c:pt idx="42047">
                  <c:v>-63.781000000000006</c:v>
                </c:pt>
                <c:pt idx="42048">
                  <c:v>-63.778999999999996</c:v>
                </c:pt>
                <c:pt idx="42049">
                  <c:v>-63.777000000000001</c:v>
                </c:pt>
                <c:pt idx="42050">
                  <c:v>-63.775000000000006</c:v>
                </c:pt>
                <c:pt idx="42051">
                  <c:v>-63.772999999999996</c:v>
                </c:pt>
                <c:pt idx="42052">
                  <c:v>-63.771000000000001</c:v>
                </c:pt>
                <c:pt idx="42053">
                  <c:v>-63.769000000000005</c:v>
                </c:pt>
                <c:pt idx="42054">
                  <c:v>-63.766999999999996</c:v>
                </c:pt>
                <c:pt idx="42055">
                  <c:v>-63.765000000000001</c:v>
                </c:pt>
                <c:pt idx="42056">
                  <c:v>-63.763000000000005</c:v>
                </c:pt>
                <c:pt idx="42057">
                  <c:v>-63.760999999999996</c:v>
                </c:pt>
                <c:pt idx="42058">
                  <c:v>-63.759</c:v>
                </c:pt>
                <c:pt idx="42059">
                  <c:v>-63.757000000000005</c:v>
                </c:pt>
                <c:pt idx="42060">
                  <c:v>-63.754999999999995</c:v>
                </c:pt>
                <c:pt idx="42061">
                  <c:v>-63.753</c:v>
                </c:pt>
                <c:pt idx="42062">
                  <c:v>-63.751000000000005</c:v>
                </c:pt>
                <c:pt idx="42063">
                  <c:v>-63.748999999999995</c:v>
                </c:pt>
                <c:pt idx="42064">
                  <c:v>-63.747</c:v>
                </c:pt>
                <c:pt idx="42065">
                  <c:v>-63.745000000000005</c:v>
                </c:pt>
                <c:pt idx="42066">
                  <c:v>-63.742999999999995</c:v>
                </c:pt>
                <c:pt idx="42067">
                  <c:v>-63.741</c:v>
                </c:pt>
                <c:pt idx="42068">
                  <c:v>-63.739000000000004</c:v>
                </c:pt>
                <c:pt idx="42069">
                  <c:v>-63.736999999999995</c:v>
                </c:pt>
                <c:pt idx="42070">
                  <c:v>-63.734999999999999</c:v>
                </c:pt>
                <c:pt idx="42071">
                  <c:v>-63.733000000000004</c:v>
                </c:pt>
                <c:pt idx="42072">
                  <c:v>-63.730999999999995</c:v>
                </c:pt>
                <c:pt idx="42073">
                  <c:v>-63.728999999999999</c:v>
                </c:pt>
                <c:pt idx="42074">
                  <c:v>-63.727000000000004</c:v>
                </c:pt>
                <c:pt idx="42075">
                  <c:v>-63.724999999999994</c:v>
                </c:pt>
                <c:pt idx="42076">
                  <c:v>-63.722999999999999</c:v>
                </c:pt>
                <c:pt idx="42077">
                  <c:v>-63.721000000000004</c:v>
                </c:pt>
                <c:pt idx="42078">
                  <c:v>-63.718999999999994</c:v>
                </c:pt>
                <c:pt idx="42079">
                  <c:v>-63.716999999999999</c:v>
                </c:pt>
                <c:pt idx="42080">
                  <c:v>-63.715000000000003</c:v>
                </c:pt>
                <c:pt idx="42081">
                  <c:v>-63.712999999999994</c:v>
                </c:pt>
                <c:pt idx="42082">
                  <c:v>-63.710999999999999</c:v>
                </c:pt>
                <c:pt idx="42083">
                  <c:v>-63.709000000000003</c:v>
                </c:pt>
                <c:pt idx="42084">
                  <c:v>-63.706999999999994</c:v>
                </c:pt>
                <c:pt idx="42085">
                  <c:v>-63.704999999999998</c:v>
                </c:pt>
                <c:pt idx="42086">
                  <c:v>-63.703000000000003</c:v>
                </c:pt>
                <c:pt idx="42087">
                  <c:v>-63.700999999999993</c:v>
                </c:pt>
                <c:pt idx="42088">
                  <c:v>-63.698999999999998</c:v>
                </c:pt>
                <c:pt idx="42089">
                  <c:v>-63.697000000000003</c:v>
                </c:pt>
                <c:pt idx="42090">
                  <c:v>-63.694999999999993</c:v>
                </c:pt>
                <c:pt idx="42091">
                  <c:v>-63.692999999999998</c:v>
                </c:pt>
                <c:pt idx="42092">
                  <c:v>-63.691000000000003</c:v>
                </c:pt>
                <c:pt idx="42093">
                  <c:v>-63.688999999999993</c:v>
                </c:pt>
                <c:pt idx="42094">
                  <c:v>-63.686999999999998</c:v>
                </c:pt>
                <c:pt idx="42095">
                  <c:v>-63.685000000000002</c:v>
                </c:pt>
                <c:pt idx="42096">
                  <c:v>-63.683000000000007</c:v>
                </c:pt>
                <c:pt idx="42097">
                  <c:v>-63.680999999999997</c:v>
                </c:pt>
                <c:pt idx="42098">
                  <c:v>-63.679000000000002</c:v>
                </c:pt>
                <c:pt idx="42099">
                  <c:v>-63.677000000000007</c:v>
                </c:pt>
                <c:pt idx="42100">
                  <c:v>-63.674999999999997</c:v>
                </c:pt>
                <c:pt idx="42101">
                  <c:v>-63.673000000000002</c:v>
                </c:pt>
                <c:pt idx="42102">
                  <c:v>-63.671000000000006</c:v>
                </c:pt>
                <c:pt idx="42103">
                  <c:v>-63.668999999999997</c:v>
                </c:pt>
                <c:pt idx="42104">
                  <c:v>-63.667000000000002</c:v>
                </c:pt>
                <c:pt idx="42105">
                  <c:v>-63.665000000000006</c:v>
                </c:pt>
                <c:pt idx="42106">
                  <c:v>-63.662999999999997</c:v>
                </c:pt>
                <c:pt idx="42107">
                  <c:v>-63.661000000000001</c:v>
                </c:pt>
                <c:pt idx="42108">
                  <c:v>-63.659000000000006</c:v>
                </c:pt>
                <c:pt idx="42109">
                  <c:v>-63.656999999999996</c:v>
                </c:pt>
                <c:pt idx="42110">
                  <c:v>-63.655000000000001</c:v>
                </c:pt>
                <c:pt idx="42111">
                  <c:v>-63.653000000000006</c:v>
                </c:pt>
                <c:pt idx="42112">
                  <c:v>-63.650999999999996</c:v>
                </c:pt>
                <c:pt idx="42113">
                  <c:v>-63.649000000000001</c:v>
                </c:pt>
                <c:pt idx="42114">
                  <c:v>-63.647000000000006</c:v>
                </c:pt>
                <c:pt idx="42115">
                  <c:v>-63.644999999999996</c:v>
                </c:pt>
                <c:pt idx="42116">
                  <c:v>-63.643000000000001</c:v>
                </c:pt>
                <c:pt idx="42117">
                  <c:v>-63.641000000000005</c:v>
                </c:pt>
                <c:pt idx="42118">
                  <c:v>-63.638999999999996</c:v>
                </c:pt>
                <c:pt idx="42119">
                  <c:v>-63.637</c:v>
                </c:pt>
                <c:pt idx="42120">
                  <c:v>-63.635000000000005</c:v>
                </c:pt>
                <c:pt idx="42121">
                  <c:v>-63.632999999999996</c:v>
                </c:pt>
                <c:pt idx="42122">
                  <c:v>-63.631</c:v>
                </c:pt>
                <c:pt idx="42123">
                  <c:v>-63.629000000000005</c:v>
                </c:pt>
                <c:pt idx="42124">
                  <c:v>-63.626999999999995</c:v>
                </c:pt>
                <c:pt idx="42125">
                  <c:v>-63.625</c:v>
                </c:pt>
                <c:pt idx="42126">
                  <c:v>-63.623000000000005</c:v>
                </c:pt>
                <c:pt idx="42127">
                  <c:v>-63.620999999999995</c:v>
                </c:pt>
                <c:pt idx="42128">
                  <c:v>-63.619</c:v>
                </c:pt>
                <c:pt idx="42129">
                  <c:v>-63.617000000000004</c:v>
                </c:pt>
                <c:pt idx="42130">
                  <c:v>-63.614999999999995</c:v>
                </c:pt>
                <c:pt idx="42131">
                  <c:v>-63.613</c:v>
                </c:pt>
                <c:pt idx="42132">
                  <c:v>-63.611000000000004</c:v>
                </c:pt>
                <c:pt idx="42133">
                  <c:v>-63.608999999999995</c:v>
                </c:pt>
                <c:pt idx="42134">
                  <c:v>-63.606999999999999</c:v>
                </c:pt>
                <c:pt idx="42135">
                  <c:v>-63.605000000000004</c:v>
                </c:pt>
                <c:pt idx="42136">
                  <c:v>-63.602999999999994</c:v>
                </c:pt>
                <c:pt idx="42137">
                  <c:v>-63.600999999999999</c:v>
                </c:pt>
                <c:pt idx="42138">
                  <c:v>-63.599000000000004</c:v>
                </c:pt>
                <c:pt idx="42139">
                  <c:v>-63.596999999999994</c:v>
                </c:pt>
                <c:pt idx="42140">
                  <c:v>-63.594999999999999</c:v>
                </c:pt>
                <c:pt idx="42141">
                  <c:v>-63.593000000000004</c:v>
                </c:pt>
                <c:pt idx="42142">
                  <c:v>-63.590999999999994</c:v>
                </c:pt>
                <c:pt idx="42143">
                  <c:v>-63.588999999999999</c:v>
                </c:pt>
                <c:pt idx="42144">
                  <c:v>-63.587000000000003</c:v>
                </c:pt>
                <c:pt idx="42145">
                  <c:v>-63.584999999999994</c:v>
                </c:pt>
                <c:pt idx="42146">
                  <c:v>-63.582999999999998</c:v>
                </c:pt>
                <c:pt idx="42147">
                  <c:v>-63.581000000000003</c:v>
                </c:pt>
                <c:pt idx="42148">
                  <c:v>-63.578999999999994</c:v>
                </c:pt>
                <c:pt idx="42149">
                  <c:v>-63.576999999999998</c:v>
                </c:pt>
                <c:pt idx="42150">
                  <c:v>-63.575000000000003</c:v>
                </c:pt>
                <c:pt idx="42151">
                  <c:v>-63.572999999999993</c:v>
                </c:pt>
                <c:pt idx="42152">
                  <c:v>-63.570999999999998</c:v>
                </c:pt>
                <c:pt idx="42153">
                  <c:v>-63.569000000000003</c:v>
                </c:pt>
                <c:pt idx="42154">
                  <c:v>-63.566999999999993</c:v>
                </c:pt>
                <c:pt idx="42155">
                  <c:v>-63.564999999999998</c:v>
                </c:pt>
                <c:pt idx="42156">
                  <c:v>-63.563000000000002</c:v>
                </c:pt>
                <c:pt idx="42157">
                  <c:v>-63.561000000000007</c:v>
                </c:pt>
                <c:pt idx="42158">
                  <c:v>-63.558999999999997</c:v>
                </c:pt>
                <c:pt idx="42159">
                  <c:v>-63.557000000000002</c:v>
                </c:pt>
                <c:pt idx="42160">
                  <c:v>-63.555000000000007</c:v>
                </c:pt>
                <c:pt idx="42161">
                  <c:v>-63.552999999999997</c:v>
                </c:pt>
                <c:pt idx="42162">
                  <c:v>-63.551000000000002</c:v>
                </c:pt>
                <c:pt idx="42163">
                  <c:v>-63.549000000000007</c:v>
                </c:pt>
                <c:pt idx="42164">
                  <c:v>-63.546999999999997</c:v>
                </c:pt>
                <c:pt idx="42165">
                  <c:v>-63.545000000000002</c:v>
                </c:pt>
                <c:pt idx="42166">
                  <c:v>-63.543000000000006</c:v>
                </c:pt>
                <c:pt idx="42167">
                  <c:v>-63.540999999999997</c:v>
                </c:pt>
                <c:pt idx="42168">
                  <c:v>-63.539000000000001</c:v>
                </c:pt>
                <c:pt idx="42169">
                  <c:v>-63.537000000000006</c:v>
                </c:pt>
                <c:pt idx="42170">
                  <c:v>-63.534999999999997</c:v>
                </c:pt>
                <c:pt idx="42171">
                  <c:v>-63.533000000000001</c:v>
                </c:pt>
                <c:pt idx="42172">
                  <c:v>-63.531000000000006</c:v>
                </c:pt>
                <c:pt idx="42173">
                  <c:v>-63.528999999999996</c:v>
                </c:pt>
                <c:pt idx="42174">
                  <c:v>-63.527000000000001</c:v>
                </c:pt>
                <c:pt idx="42175">
                  <c:v>-63.525000000000006</c:v>
                </c:pt>
                <c:pt idx="42176">
                  <c:v>-63.522999999999996</c:v>
                </c:pt>
                <c:pt idx="42177">
                  <c:v>-63.521000000000001</c:v>
                </c:pt>
                <c:pt idx="42178">
                  <c:v>-63.519000000000005</c:v>
                </c:pt>
                <c:pt idx="42179">
                  <c:v>-63.516999999999996</c:v>
                </c:pt>
                <c:pt idx="42180">
                  <c:v>-63.515000000000001</c:v>
                </c:pt>
                <c:pt idx="42181">
                  <c:v>-63.513000000000005</c:v>
                </c:pt>
                <c:pt idx="42182">
                  <c:v>-63.510999999999996</c:v>
                </c:pt>
                <c:pt idx="42183">
                  <c:v>-63.509</c:v>
                </c:pt>
                <c:pt idx="42184">
                  <c:v>-63.507000000000005</c:v>
                </c:pt>
                <c:pt idx="42185">
                  <c:v>-63.504999999999995</c:v>
                </c:pt>
                <c:pt idx="42186">
                  <c:v>-63.503</c:v>
                </c:pt>
                <c:pt idx="42187">
                  <c:v>-63.501000000000005</c:v>
                </c:pt>
                <c:pt idx="42188">
                  <c:v>-63.498999999999995</c:v>
                </c:pt>
                <c:pt idx="42189">
                  <c:v>-63.497</c:v>
                </c:pt>
                <c:pt idx="42190">
                  <c:v>-63.495000000000005</c:v>
                </c:pt>
                <c:pt idx="42191">
                  <c:v>-63.492999999999995</c:v>
                </c:pt>
                <c:pt idx="42192">
                  <c:v>-63.491</c:v>
                </c:pt>
                <c:pt idx="42193">
                  <c:v>-63.489000000000004</c:v>
                </c:pt>
                <c:pt idx="42194">
                  <c:v>-63.486999999999995</c:v>
                </c:pt>
                <c:pt idx="42195">
                  <c:v>-63.484999999999999</c:v>
                </c:pt>
                <c:pt idx="42196">
                  <c:v>-63.483000000000004</c:v>
                </c:pt>
                <c:pt idx="42197">
                  <c:v>-63.480999999999995</c:v>
                </c:pt>
                <c:pt idx="42198">
                  <c:v>-63.478999999999999</c:v>
                </c:pt>
                <c:pt idx="42199">
                  <c:v>-63.477000000000004</c:v>
                </c:pt>
                <c:pt idx="42200">
                  <c:v>-63.474999999999994</c:v>
                </c:pt>
                <c:pt idx="42201">
                  <c:v>-63.472999999999999</c:v>
                </c:pt>
                <c:pt idx="42202">
                  <c:v>-63.471000000000004</c:v>
                </c:pt>
                <c:pt idx="42203">
                  <c:v>-63.468999999999994</c:v>
                </c:pt>
                <c:pt idx="42204">
                  <c:v>-63.466999999999999</c:v>
                </c:pt>
                <c:pt idx="42205">
                  <c:v>-63.465000000000003</c:v>
                </c:pt>
                <c:pt idx="42206">
                  <c:v>-63.462999999999994</c:v>
                </c:pt>
                <c:pt idx="42207">
                  <c:v>-63.460999999999999</c:v>
                </c:pt>
                <c:pt idx="42208">
                  <c:v>-63.459000000000003</c:v>
                </c:pt>
                <c:pt idx="42209">
                  <c:v>-63.456999999999994</c:v>
                </c:pt>
                <c:pt idx="42210">
                  <c:v>-63.454999999999998</c:v>
                </c:pt>
                <c:pt idx="42211">
                  <c:v>-63.453000000000003</c:v>
                </c:pt>
                <c:pt idx="42212">
                  <c:v>-63.450999999999993</c:v>
                </c:pt>
                <c:pt idx="42213">
                  <c:v>-63.448999999999998</c:v>
                </c:pt>
                <c:pt idx="42214">
                  <c:v>-63.447000000000003</c:v>
                </c:pt>
                <c:pt idx="42215">
                  <c:v>-63.444999999999993</c:v>
                </c:pt>
                <c:pt idx="42216">
                  <c:v>-63.442999999999998</c:v>
                </c:pt>
                <c:pt idx="42217">
                  <c:v>-63.441000000000003</c:v>
                </c:pt>
                <c:pt idx="42218">
                  <c:v>-63.438999999999993</c:v>
                </c:pt>
                <c:pt idx="42219">
                  <c:v>-63.436999999999998</c:v>
                </c:pt>
                <c:pt idx="42220">
                  <c:v>-63.435000000000002</c:v>
                </c:pt>
                <c:pt idx="42221">
                  <c:v>-63.433000000000007</c:v>
                </c:pt>
                <c:pt idx="42222">
                  <c:v>-63.430999999999997</c:v>
                </c:pt>
                <c:pt idx="42223">
                  <c:v>-63.429000000000002</c:v>
                </c:pt>
                <c:pt idx="42224">
                  <c:v>-63.427000000000007</c:v>
                </c:pt>
                <c:pt idx="42225">
                  <c:v>-63.424999999999997</c:v>
                </c:pt>
                <c:pt idx="42226">
                  <c:v>-63.423000000000002</c:v>
                </c:pt>
                <c:pt idx="42227">
                  <c:v>-63.421000000000006</c:v>
                </c:pt>
                <c:pt idx="42228">
                  <c:v>-63.418999999999997</c:v>
                </c:pt>
                <c:pt idx="42229">
                  <c:v>-63.417000000000002</c:v>
                </c:pt>
                <c:pt idx="42230">
                  <c:v>-63.415000000000006</c:v>
                </c:pt>
                <c:pt idx="42231">
                  <c:v>-63.412999999999997</c:v>
                </c:pt>
                <c:pt idx="42232">
                  <c:v>-63.411000000000001</c:v>
                </c:pt>
                <c:pt idx="42233">
                  <c:v>-63.409000000000006</c:v>
                </c:pt>
                <c:pt idx="42234">
                  <c:v>-63.406999999999996</c:v>
                </c:pt>
                <c:pt idx="42235">
                  <c:v>-63.405000000000001</c:v>
                </c:pt>
                <c:pt idx="42236">
                  <c:v>-63.403000000000006</c:v>
                </c:pt>
                <c:pt idx="42237">
                  <c:v>-63.400999999999996</c:v>
                </c:pt>
                <c:pt idx="42238">
                  <c:v>-63.399000000000001</c:v>
                </c:pt>
                <c:pt idx="42239">
                  <c:v>-63.397000000000006</c:v>
                </c:pt>
                <c:pt idx="42240">
                  <c:v>-63.394999999999996</c:v>
                </c:pt>
                <c:pt idx="42241">
                  <c:v>-63.393000000000001</c:v>
                </c:pt>
                <c:pt idx="42242">
                  <c:v>-63.391000000000005</c:v>
                </c:pt>
                <c:pt idx="42243">
                  <c:v>-63.388999999999996</c:v>
                </c:pt>
                <c:pt idx="42244">
                  <c:v>-63.387</c:v>
                </c:pt>
                <c:pt idx="42245">
                  <c:v>-63.385000000000005</c:v>
                </c:pt>
                <c:pt idx="42246">
                  <c:v>-63.382999999999996</c:v>
                </c:pt>
                <c:pt idx="42247">
                  <c:v>-63.381</c:v>
                </c:pt>
                <c:pt idx="42248">
                  <c:v>-63.379000000000005</c:v>
                </c:pt>
                <c:pt idx="42249">
                  <c:v>-63.376999999999995</c:v>
                </c:pt>
                <c:pt idx="42250">
                  <c:v>-63.375</c:v>
                </c:pt>
                <c:pt idx="42251">
                  <c:v>-63.373000000000005</c:v>
                </c:pt>
                <c:pt idx="42252">
                  <c:v>-63.370999999999995</c:v>
                </c:pt>
                <c:pt idx="42253">
                  <c:v>-63.369</c:v>
                </c:pt>
                <c:pt idx="42254">
                  <c:v>-63.367000000000004</c:v>
                </c:pt>
                <c:pt idx="42255">
                  <c:v>-63.364999999999995</c:v>
                </c:pt>
                <c:pt idx="42256">
                  <c:v>-63.363</c:v>
                </c:pt>
                <c:pt idx="42257">
                  <c:v>-63.361000000000004</c:v>
                </c:pt>
                <c:pt idx="42258">
                  <c:v>-63.358999999999995</c:v>
                </c:pt>
                <c:pt idx="42259">
                  <c:v>-63.356999999999999</c:v>
                </c:pt>
                <c:pt idx="42260">
                  <c:v>-63.355000000000004</c:v>
                </c:pt>
                <c:pt idx="42261">
                  <c:v>-63.352999999999994</c:v>
                </c:pt>
                <c:pt idx="42262">
                  <c:v>-63.350999999999999</c:v>
                </c:pt>
                <c:pt idx="42263">
                  <c:v>-63.349000000000004</c:v>
                </c:pt>
                <c:pt idx="42264">
                  <c:v>-63.346999999999994</c:v>
                </c:pt>
                <c:pt idx="42265">
                  <c:v>-63.344999999999999</c:v>
                </c:pt>
                <c:pt idx="42266">
                  <c:v>-63.343000000000004</c:v>
                </c:pt>
                <c:pt idx="42267">
                  <c:v>-63.340999999999994</c:v>
                </c:pt>
                <c:pt idx="42268">
                  <c:v>-63.338999999999999</c:v>
                </c:pt>
                <c:pt idx="42269">
                  <c:v>-63.337000000000003</c:v>
                </c:pt>
                <c:pt idx="42270">
                  <c:v>-63.334999999999994</c:v>
                </c:pt>
                <c:pt idx="42271">
                  <c:v>-63.332999999999998</c:v>
                </c:pt>
                <c:pt idx="42272">
                  <c:v>-63.331000000000003</c:v>
                </c:pt>
                <c:pt idx="42273">
                  <c:v>-63.328999999999994</c:v>
                </c:pt>
                <c:pt idx="42274">
                  <c:v>-63.326999999999998</c:v>
                </c:pt>
                <c:pt idx="42275">
                  <c:v>-63.325000000000003</c:v>
                </c:pt>
                <c:pt idx="42276">
                  <c:v>-63.322999999999993</c:v>
                </c:pt>
                <c:pt idx="42277">
                  <c:v>-63.320999999999998</c:v>
                </c:pt>
                <c:pt idx="42278">
                  <c:v>-63.319000000000003</c:v>
                </c:pt>
                <c:pt idx="42279">
                  <c:v>-63.316999999999993</c:v>
                </c:pt>
                <c:pt idx="42280">
                  <c:v>-63.314999999999998</c:v>
                </c:pt>
                <c:pt idx="42281">
                  <c:v>-63.313000000000002</c:v>
                </c:pt>
                <c:pt idx="42282">
                  <c:v>-63.311000000000007</c:v>
                </c:pt>
                <c:pt idx="42283">
                  <c:v>-63.308999999999997</c:v>
                </c:pt>
                <c:pt idx="42284">
                  <c:v>-63.307000000000002</c:v>
                </c:pt>
                <c:pt idx="42285">
                  <c:v>-63.305000000000007</c:v>
                </c:pt>
                <c:pt idx="42286">
                  <c:v>-63.302999999999997</c:v>
                </c:pt>
                <c:pt idx="42287">
                  <c:v>-63.301000000000002</c:v>
                </c:pt>
                <c:pt idx="42288">
                  <c:v>-63.299000000000007</c:v>
                </c:pt>
                <c:pt idx="42289">
                  <c:v>-63.296999999999997</c:v>
                </c:pt>
                <c:pt idx="42290">
                  <c:v>-63.295000000000002</c:v>
                </c:pt>
                <c:pt idx="42291">
                  <c:v>-63.293000000000006</c:v>
                </c:pt>
                <c:pt idx="42292">
                  <c:v>-63.290999999999997</c:v>
                </c:pt>
                <c:pt idx="42293">
                  <c:v>-63.289000000000001</c:v>
                </c:pt>
                <c:pt idx="42294">
                  <c:v>-63.287000000000006</c:v>
                </c:pt>
                <c:pt idx="42295">
                  <c:v>-63.284999999999997</c:v>
                </c:pt>
                <c:pt idx="42296">
                  <c:v>-63.283000000000001</c:v>
                </c:pt>
                <c:pt idx="42297">
                  <c:v>-63.281000000000006</c:v>
                </c:pt>
                <c:pt idx="42298">
                  <c:v>-63.278999999999996</c:v>
                </c:pt>
                <c:pt idx="42299">
                  <c:v>-63.277000000000001</c:v>
                </c:pt>
                <c:pt idx="42300">
                  <c:v>-63.275000000000006</c:v>
                </c:pt>
                <c:pt idx="42301">
                  <c:v>-63.272999999999996</c:v>
                </c:pt>
                <c:pt idx="42302">
                  <c:v>-63.271000000000001</c:v>
                </c:pt>
                <c:pt idx="42303">
                  <c:v>-63.269000000000005</c:v>
                </c:pt>
                <c:pt idx="42304">
                  <c:v>-63.266999999999996</c:v>
                </c:pt>
                <c:pt idx="42305">
                  <c:v>-63.265000000000001</c:v>
                </c:pt>
                <c:pt idx="42306">
                  <c:v>-63.263000000000005</c:v>
                </c:pt>
                <c:pt idx="42307">
                  <c:v>-63.260999999999996</c:v>
                </c:pt>
                <c:pt idx="42308">
                  <c:v>-63.259</c:v>
                </c:pt>
                <c:pt idx="42309">
                  <c:v>-63.257000000000005</c:v>
                </c:pt>
                <c:pt idx="42310">
                  <c:v>-63.254999999999995</c:v>
                </c:pt>
                <c:pt idx="42311">
                  <c:v>-63.253</c:v>
                </c:pt>
                <c:pt idx="42312">
                  <c:v>-63.251000000000005</c:v>
                </c:pt>
                <c:pt idx="42313">
                  <c:v>-63.248999999999995</c:v>
                </c:pt>
                <c:pt idx="42314">
                  <c:v>-63.247</c:v>
                </c:pt>
                <c:pt idx="42315">
                  <c:v>-63.245000000000005</c:v>
                </c:pt>
                <c:pt idx="42316">
                  <c:v>-63.242999999999995</c:v>
                </c:pt>
                <c:pt idx="42317">
                  <c:v>-63.241</c:v>
                </c:pt>
                <c:pt idx="42318">
                  <c:v>-63.239000000000004</c:v>
                </c:pt>
                <c:pt idx="42319">
                  <c:v>-63.236999999999995</c:v>
                </c:pt>
                <c:pt idx="42320">
                  <c:v>-63.234999999999999</c:v>
                </c:pt>
                <c:pt idx="42321">
                  <c:v>-63.233000000000004</c:v>
                </c:pt>
                <c:pt idx="42322">
                  <c:v>-63.230999999999995</c:v>
                </c:pt>
                <c:pt idx="42323">
                  <c:v>-63.228999999999999</c:v>
                </c:pt>
                <c:pt idx="42324">
                  <c:v>-63.227000000000004</c:v>
                </c:pt>
                <c:pt idx="42325">
                  <c:v>-63.224999999999994</c:v>
                </c:pt>
                <c:pt idx="42326">
                  <c:v>-63.222999999999999</c:v>
                </c:pt>
                <c:pt idx="42327">
                  <c:v>-63.221000000000004</c:v>
                </c:pt>
                <c:pt idx="42328">
                  <c:v>-63.218999999999994</c:v>
                </c:pt>
                <c:pt idx="42329">
                  <c:v>-63.216999999999999</c:v>
                </c:pt>
                <c:pt idx="42330">
                  <c:v>-63.215000000000003</c:v>
                </c:pt>
                <c:pt idx="42331">
                  <c:v>-63.212999999999994</c:v>
                </c:pt>
                <c:pt idx="42332">
                  <c:v>-63.210999999999999</c:v>
                </c:pt>
                <c:pt idx="42333">
                  <c:v>-63.209000000000003</c:v>
                </c:pt>
                <c:pt idx="42334">
                  <c:v>-63.206999999999994</c:v>
                </c:pt>
                <c:pt idx="42335">
                  <c:v>-63.204999999999998</c:v>
                </c:pt>
                <c:pt idx="42336">
                  <c:v>-63.203000000000003</c:v>
                </c:pt>
                <c:pt idx="42337">
                  <c:v>-63.200999999999993</c:v>
                </c:pt>
                <c:pt idx="42338">
                  <c:v>-63.198999999999998</c:v>
                </c:pt>
                <c:pt idx="42339">
                  <c:v>-63.197000000000003</c:v>
                </c:pt>
                <c:pt idx="42340">
                  <c:v>-63.194999999999993</c:v>
                </c:pt>
                <c:pt idx="42341">
                  <c:v>-63.192999999999998</c:v>
                </c:pt>
                <c:pt idx="42342">
                  <c:v>-63.191000000000003</c:v>
                </c:pt>
                <c:pt idx="42343">
                  <c:v>-63.188999999999993</c:v>
                </c:pt>
                <c:pt idx="42344">
                  <c:v>-63.186999999999998</c:v>
                </c:pt>
                <c:pt idx="42345">
                  <c:v>-63.185000000000002</c:v>
                </c:pt>
                <c:pt idx="42346">
                  <c:v>-63.183000000000007</c:v>
                </c:pt>
                <c:pt idx="42347">
                  <c:v>-63.180999999999997</c:v>
                </c:pt>
                <c:pt idx="42348">
                  <c:v>-63.179000000000002</c:v>
                </c:pt>
                <c:pt idx="42349">
                  <c:v>-63.177000000000007</c:v>
                </c:pt>
                <c:pt idx="42350">
                  <c:v>-63.174999999999997</c:v>
                </c:pt>
                <c:pt idx="42351">
                  <c:v>-63.173000000000002</c:v>
                </c:pt>
                <c:pt idx="42352">
                  <c:v>-63.171000000000006</c:v>
                </c:pt>
                <c:pt idx="42353">
                  <c:v>-63.168999999999997</c:v>
                </c:pt>
                <c:pt idx="42354">
                  <c:v>-63.167000000000002</c:v>
                </c:pt>
                <c:pt idx="42355">
                  <c:v>-63.165000000000006</c:v>
                </c:pt>
                <c:pt idx="42356">
                  <c:v>-63.162999999999997</c:v>
                </c:pt>
                <c:pt idx="42357">
                  <c:v>-63.161000000000001</c:v>
                </c:pt>
                <c:pt idx="42358">
                  <c:v>-63.159000000000006</c:v>
                </c:pt>
                <c:pt idx="42359">
                  <c:v>-63.156999999999996</c:v>
                </c:pt>
                <c:pt idx="42360">
                  <c:v>-63.155000000000001</c:v>
                </c:pt>
                <c:pt idx="42361">
                  <c:v>-63.153000000000006</c:v>
                </c:pt>
                <c:pt idx="42362">
                  <c:v>-63.150999999999996</c:v>
                </c:pt>
                <c:pt idx="42363">
                  <c:v>-63.149000000000001</c:v>
                </c:pt>
                <c:pt idx="42364">
                  <c:v>-63.147000000000006</c:v>
                </c:pt>
                <c:pt idx="42365">
                  <c:v>-63.144999999999996</c:v>
                </c:pt>
                <c:pt idx="42366">
                  <c:v>-63.143000000000001</c:v>
                </c:pt>
                <c:pt idx="42367">
                  <c:v>-63.141000000000005</c:v>
                </c:pt>
                <c:pt idx="42368">
                  <c:v>-63.138999999999996</c:v>
                </c:pt>
                <c:pt idx="42369">
                  <c:v>-63.137</c:v>
                </c:pt>
                <c:pt idx="42370">
                  <c:v>-63.135000000000005</c:v>
                </c:pt>
                <c:pt idx="42371">
                  <c:v>-63.132999999999996</c:v>
                </c:pt>
                <c:pt idx="42372">
                  <c:v>-63.131</c:v>
                </c:pt>
                <c:pt idx="42373">
                  <c:v>-63.129000000000005</c:v>
                </c:pt>
                <c:pt idx="42374">
                  <c:v>-63.126999999999995</c:v>
                </c:pt>
                <c:pt idx="42375">
                  <c:v>-63.125</c:v>
                </c:pt>
                <c:pt idx="42376">
                  <c:v>-63.123000000000005</c:v>
                </c:pt>
                <c:pt idx="42377">
                  <c:v>-63.120999999999995</c:v>
                </c:pt>
                <c:pt idx="42378">
                  <c:v>-63.119</c:v>
                </c:pt>
                <c:pt idx="42379">
                  <c:v>-63.117000000000004</c:v>
                </c:pt>
                <c:pt idx="42380">
                  <c:v>-63.114999999999995</c:v>
                </c:pt>
                <c:pt idx="42381">
                  <c:v>-63.113</c:v>
                </c:pt>
                <c:pt idx="42382">
                  <c:v>-63.111000000000004</c:v>
                </c:pt>
                <c:pt idx="42383">
                  <c:v>-63.108999999999995</c:v>
                </c:pt>
                <c:pt idx="42384">
                  <c:v>-63.106999999999999</c:v>
                </c:pt>
                <c:pt idx="42385">
                  <c:v>-63.105000000000004</c:v>
                </c:pt>
                <c:pt idx="42386">
                  <c:v>-63.102999999999994</c:v>
                </c:pt>
                <c:pt idx="42387">
                  <c:v>-63.100999999999999</c:v>
                </c:pt>
                <c:pt idx="42388">
                  <c:v>-63.099000000000004</c:v>
                </c:pt>
                <c:pt idx="42389">
                  <c:v>-63.096999999999994</c:v>
                </c:pt>
                <c:pt idx="42390">
                  <c:v>-63.094999999999999</c:v>
                </c:pt>
                <c:pt idx="42391">
                  <c:v>-63.093000000000004</c:v>
                </c:pt>
                <c:pt idx="42392">
                  <c:v>-63.090999999999994</c:v>
                </c:pt>
                <c:pt idx="42393">
                  <c:v>-63.088999999999999</c:v>
                </c:pt>
                <c:pt idx="42394">
                  <c:v>-63.087000000000003</c:v>
                </c:pt>
                <c:pt idx="42395">
                  <c:v>-63.084999999999994</c:v>
                </c:pt>
                <c:pt idx="42396">
                  <c:v>-63.082999999999998</c:v>
                </c:pt>
                <c:pt idx="42397">
                  <c:v>-63.081000000000003</c:v>
                </c:pt>
                <c:pt idx="42398">
                  <c:v>-63.078999999999994</c:v>
                </c:pt>
                <c:pt idx="42399">
                  <c:v>-63.076999999999998</c:v>
                </c:pt>
                <c:pt idx="42400">
                  <c:v>-63.075000000000003</c:v>
                </c:pt>
                <c:pt idx="42401">
                  <c:v>-63.072999999999993</c:v>
                </c:pt>
                <c:pt idx="42402">
                  <c:v>-63.070999999999998</c:v>
                </c:pt>
                <c:pt idx="42403">
                  <c:v>-63.069000000000003</c:v>
                </c:pt>
                <c:pt idx="42404">
                  <c:v>-63.066999999999993</c:v>
                </c:pt>
                <c:pt idx="42405">
                  <c:v>-63.064999999999998</c:v>
                </c:pt>
                <c:pt idx="42406">
                  <c:v>-63.063000000000002</c:v>
                </c:pt>
                <c:pt idx="42407">
                  <c:v>-63.061000000000007</c:v>
                </c:pt>
                <c:pt idx="42408">
                  <c:v>-63.058999999999997</c:v>
                </c:pt>
                <c:pt idx="42409">
                  <c:v>-63.057000000000002</c:v>
                </c:pt>
                <c:pt idx="42410">
                  <c:v>-63.055000000000007</c:v>
                </c:pt>
                <c:pt idx="42411">
                  <c:v>-63.052999999999997</c:v>
                </c:pt>
                <c:pt idx="42412">
                  <c:v>-63.051000000000002</c:v>
                </c:pt>
                <c:pt idx="42413">
                  <c:v>-63.049000000000007</c:v>
                </c:pt>
                <c:pt idx="42414">
                  <c:v>-63.046999999999997</c:v>
                </c:pt>
                <c:pt idx="42415">
                  <c:v>-63.045000000000002</c:v>
                </c:pt>
                <c:pt idx="42416">
                  <c:v>-63.043000000000006</c:v>
                </c:pt>
                <c:pt idx="42417">
                  <c:v>-63.040999999999997</c:v>
                </c:pt>
                <c:pt idx="42418">
                  <c:v>-63.039000000000001</c:v>
                </c:pt>
                <c:pt idx="42419">
                  <c:v>-63.037000000000006</c:v>
                </c:pt>
                <c:pt idx="42420">
                  <c:v>-63.034999999999997</c:v>
                </c:pt>
                <c:pt idx="42421">
                  <c:v>-63.033000000000001</c:v>
                </c:pt>
                <c:pt idx="42422">
                  <c:v>-63.031000000000006</c:v>
                </c:pt>
                <c:pt idx="42423">
                  <c:v>-63.028999999999996</c:v>
                </c:pt>
                <c:pt idx="42424">
                  <c:v>-63.027000000000001</c:v>
                </c:pt>
                <c:pt idx="42425">
                  <c:v>-63.025000000000006</c:v>
                </c:pt>
                <c:pt idx="42426">
                  <c:v>-63.022999999999996</c:v>
                </c:pt>
                <c:pt idx="42427">
                  <c:v>-63.021000000000001</c:v>
                </c:pt>
                <c:pt idx="42428">
                  <c:v>-63.019000000000005</c:v>
                </c:pt>
                <c:pt idx="42429">
                  <c:v>-63.016999999999996</c:v>
                </c:pt>
                <c:pt idx="42430">
                  <c:v>-63.015000000000001</c:v>
                </c:pt>
                <c:pt idx="42431">
                  <c:v>-63.013000000000005</c:v>
                </c:pt>
                <c:pt idx="42432">
                  <c:v>-63.010999999999996</c:v>
                </c:pt>
                <c:pt idx="42433">
                  <c:v>-63.009</c:v>
                </c:pt>
                <c:pt idx="42434">
                  <c:v>-63.007000000000005</c:v>
                </c:pt>
                <c:pt idx="42435">
                  <c:v>-63.004999999999995</c:v>
                </c:pt>
                <c:pt idx="42436">
                  <c:v>-63.003</c:v>
                </c:pt>
                <c:pt idx="42437">
                  <c:v>-63.001000000000005</c:v>
                </c:pt>
                <c:pt idx="42438">
                  <c:v>-62.998999999999995</c:v>
                </c:pt>
                <c:pt idx="42439">
                  <c:v>-62.997</c:v>
                </c:pt>
                <c:pt idx="42440">
                  <c:v>-62.995000000000005</c:v>
                </c:pt>
                <c:pt idx="42441">
                  <c:v>-62.992999999999995</c:v>
                </c:pt>
                <c:pt idx="42442">
                  <c:v>-62.991</c:v>
                </c:pt>
                <c:pt idx="42443">
                  <c:v>-62.989000000000004</c:v>
                </c:pt>
                <c:pt idx="42444">
                  <c:v>-62.986999999999995</c:v>
                </c:pt>
                <c:pt idx="42445">
                  <c:v>-62.984999999999999</c:v>
                </c:pt>
                <c:pt idx="42446">
                  <c:v>-62.983000000000004</c:v>
                </c:pt>
                <c:pt idx="42447">
                  <c:v>-62.980999999999995</c:v>
                </c:pt>
                <c:pt idx="42448">
                  <c:v>-62.978999999999999</c:v>
                </c:pt>
                <c:pt idx="42449">
                  <c:v>-62.977000000000004</c:v>
                </c:pt>
                <c:pt idx="42450">
                  <c:v>-62.974999999999994</c:v>
                </c:pt>
                <c:pt idx="42451">
                  <c:v>-62.972999999999999</c:v>
                </c:pt>
                <c:pt idx="42452">
                  <c:v>-62.971000000000004</c:v>
                </c:pt>
                <c:pt idx="42453">
                  <c:v>-62.968999999999994</c:v>
                </c:pt>
                <c:pt idx="42454">
                  <c:v>-62.966999999999999</c:v>
                </c:pt>
                <c:pt idx="42455">
                  <c:v>-62.965000000000003</c:v>
                </c:pt>
                <c:pt idx="42456">
                  <c:v>-62.962999999999994</c:v>
                </c:pt>
                <c:pt idx="42457">
                  <c:v>-62.960999999999999</c:v>
                </c:pt>
                <c:pt idx="42458">
                  <c:v>-62.959000000000003</c:v>
                </c:pt>
                <c:pt idx="42459">
                  <c:v>-62.956999999999994</c:v>
                </c:pt>
                <c:pt idx="42460">
                  <c:v>-62.954999999999998</c:v>
                </c:pt>
                <c:pt idx="42461">
                  <c:v>-62.953000000000003</c:v>
                </c:pt>
                <c:pt idx="42462">
                  <c:v>-62.950999999999993</c:v>
                </c:pt>
                <c:pt idx="42463">
                  <c:v>-62.948999999999998</c:v>
                </c:pt>
                <c:pt idx="42464">
                  <c:v>-62.947000000000003</c:v>
                </c:pt>
                <c:pt idx="42465">
                  <c:v>-62.944999999999993</c:v>
                </c:pt>
                <c:pt idx="42466">
                  <c:v>-62.942999999999998</c:v>
                </c:pt>
                <c:pt idx="42467">
                  <c:v>-62.941000000000003</c:v>
                </c:pt>
                <c:pt idx="42468">
                  <c:v>-62.938999999999993</c:v>
                </c:pt>
                <c:pt idx="42469">
                  <c:v>-62.936999999999998</c:v>
                </c:pt>
                <c:pt idx="42470">
                  <c:v>-62.935000000000002</c:v>
                </c:pt>
                <c:pt idx="42471">
                  <c:v>-62.933000000000007</c:v>
                </c:pt>
                <c:pt idx="42472">
                  <c:v>-62.930999999999997</c:v>
                </c:pt>
                <c:pt idx="42473">
                  <c:v>-62.929000000000002</c:v>
                </c:pt>
                <c:pt idx="42474">
                  <c:v>-62.927000000000007</c:v>
                </c:pt>
                <c:pt idx="42475">
                  <c:v>-62.924999999999997</c:v>
                </c:pt>
                <c:pt idx="42476">
                  <c:v>-62.923000000000002</c:v>
                </c:pt>
                <c:pt idx="42477">
                  <c:v>-62.921000000000006</c:v>
                </c:pt>
                <c:pt idx="42478">
                  <c:v>-62.918999999999997</c:v>
                </c:pt>
                <c:pt idx="42479">
                  <c:v>-62.917000000000002</c:v>
                </c:pt>
                <c:pt idx="42480">
                  <c:v>-62.915000000000006</c:v>
                </c:pt>
                <c:pt idx="42481">
                  <c:v>-62.912999999999997</c:v>
                </c:pt>
                <c:pt idx="42482">
                  <c:v>-62.911000000000001</c:v>
                </c:pt>
                <c:pt idx="42483">
                  <c:v>-62.909000000000006</c:v>
                </c:pt>
                <c:pt idx="42484">
                  <c:v>-62.906999999999996</c:v>
                </c:pt>
                <c:pt idx="42485">
                  <c:v>-62.905000000000001</c:v>
                </c:pt>
                <c:pt idx="42486">
                  <c:v>-62.903000000000006</c:v>
                </c:pt>
                <c:pt idx="42487">
                  <c:v>-62.900999999999996</c:v>
                </c:pt>
                <c:pt idx="42488">
                  <c:v>-62.899000000000001</c:v>
                </c:pt>
                <c:pt idx="42489">
                  <c:v>-62.897000000000006</c:v>
                </c:pt>
                <c:pt idx="42490">
                  <c:v>-62.894999999999996</c:v>
                </c:pt>
                <c:pt idx="42491">
                  <c:v>-62.893000000000001</c:v>
                </c:pt>
                <c:pt idx="42492">
                  <c:v>-62.891000000000005</c:v>
                </c:pt>
                <c:pt idx="42493">
                  <c:v>-62.888999999999996</c:v>
                </c:pt>
                <c:pt idx="42494">
                  <c:v>-62.887</c:v>
                </c:pt>
                <c:pt idx="42495">
                  <c:v>-62.885000000000005</c:v>
                </c:pt>
                <c:pt idx="42496">
                  <c:v>-62.882999999999996</c:v>
                </c:pt>
                <c:pt idx="42497">
                  <c:v>-62.881</c:v>
                </c:pt>
                <c:pt idx="42498">
                  <c:v>-62.879000000000005</c:v>
                </c:pt>
                <c:pt idx="42499">
                  <c:v>-62.876999999999995</c:v>
                </c:pt>
                <c:pt idx="42500">
                  <c:v>-62.875</c:v>
                </c:pt>
                <c:pt idx="42501">
                  <c:v>-62.873000000000005</c:v>
                </c:pt>
                <c:pt idx="42502">
                  <c:v>-62.870999999999995</c:v>
                </c:pt>
                <c:pt idx="42503">
                  <c:v>-62.869</c:v>
                </c:pt>
                <c:pt idx="42504">
                  <c:v>-62.867000000000004</c:v>
                </c:pt>
                <c:pt idx="42505">
                  <c:v>-62.864999999999995</c:v>
                </c:pt>
                <c:pt idx="42506">
                  <c:v>-62.863</c:v>
                </c:pt>
                <c:pt idx="42507">
                  <c:v>-62.861000000000004</c:v>
                </c:pt>
                <c:pt idx="42508">
                  <c:v>-62.858999999999995</c:v>
                </c:pt>
                <c:pt idx="42509">
                  <c:v>-62.856999999999999</c:v>
                </c:pt>
                <c:pt idx="42510">
                  <c:v>-62.855000000000004</c:v>
                </c:pt>
                <c:pt idx="42511">
                  <c:v>-62.852999999999994</c:v>
                </c:pt>
                <c:pt idx="42512">
                  <c:v>-62.850999999999999</c:v>
                </c:pt>
                <c:pt idx="42513">
                  <c:v>-62.849000000000004</c:v>
                </c:pt>
                <c:pt idx="42514">
                  <c:v>-62.846999999999994</c:v>
                </c:pt>
                <c:pt idx="42515">
                  <c:v>-62.844999999999999</c:v>
                </c:pt>
                <c:pt idx="42516">
                  <c:v>-62.843000000000004</c:v>
                </c:pt>
                <c:pt idx="42517">
                  <c:v>-62.840999999999994</c:v>
                </c:pt>
                <c:pt idx="42518">
                  <c:v>-62.838999999999999</c:v>
                </c:pt>
                <c:pt idx="42519">
                  <c:v>-62.837000000000003</c:v>
                </c:pt>
                <c:pt idx="42520">
                  <c:v>-62.834999999999994</c:v>
                </c:pt>
                <c:pt idx="42521">
                  <c:v>-62.832999999999998</c:v>
                </c:pt>
                <c:pt idx="42522">
                  <c:v>-62.831000000000003</c:v>
                </c:pt>
                <c:pt idx="42523">
                  <c:v>-62.828999999999994</c:v>
                </c:pt>
                <c:pt idx="42524">
                  <c:v>-62.826999999999998</c:v>
                </c:pt>
                <c:pt idx="42525">
                  <c:v>-62.825000000000003</c:v>
                </c:pt>
                <c:pt idx="42526">
                  <c:v>-62.822999999999993</c:v>
                </c:pt>
                <c:pt idx="42527">
                  <c:v>-62.820999999999998</c:v>
                </c:pt>
                <c:pt idx="42528">
                  <c:v>-62.819000000000003</c:v>
                </c:pt>
                <c:pt idx="42529">
                  <c:v>-62.816999999999993</c:v>
                </c:pt>
                <c:pt idx="42530">
                  <c:v>-62.814999999999998</c:v>
                </c:pt>
                <c:pt idx="42531">
                  <c:v>-62.813000000000002</c:v>
                </c:pt>
                <c:pt idx="42532">
                  <c:v>-62.811000000000007</c:v>
                </c:pt>
                <c:pt idx="42533">
                  <c:v>-62.808999999999997</c:v>
                </c:pt>
                <c:pt idx="42534">
                  <c:v>-62.807000000000002</c:v>
                </c:pt>
                <c:pt idx="42535">
                  <c:v>-62.805000000000007</c:v>
                </c:pt>
                <c:pt idx="42536">
                  <c:v>-62.802999999999997</c:v>
                </c:pt>
                <c:pt idx="42537">
                  <c:v>-62.801000000000002</c:v>
                </c:pt>
                <c:pt idx="42538">
                  <c:v>-62.799000000000007</c:v>
                </c:pt>
                <c:pt idx="42539">
                  <c:v>-62.796999999999997</c:v>
                </c:pt>
                <c:pt idx="42540">
                  <c:v>-62.795000000000002</c:v>
                </c:pt>
                <c:pt idx="42541">
                  <c:v>-62.793000000000006</c:v>
                </c:pt>
                <c:pt idx="42542">
                  <c:v>-62.790999999999997</c:v>
                </c:pt>
                <c:pt idx="42543">
                  <c:v>-62.789000000000001</c:v>
                </c:pt>
                <c:pt idx="42544">
                  <c:v>-62.787000000000006</c:v>
                </c:pt>
                <c:pt idx="42545">
                  <c:v>-62.784999999999997</c:v>
                </c:pt>
                <c:pt idx="42546">
                  <c:v>-62.783000000000001</c:v>
                </c:pt>
                <c:pt idx="42547">
                  <c:v>-62.781000000000006</c:v>
                </c:pt>
                <c:pt idx="42548">
                  <c:v>-62.778999999999996</c:v>
                </c:pt>
                <c:pt idx="42549">
                  <c:v>-62.777000000000001</c:v>
                </c:pt>
                <c:pt idx="42550">
                  <c:v>-62.775000000000006</c:v>
                </c:pt>
                <c:pt idx="42551">
                  <c:v>-62.772999999999996</c:v>
                </c:pt>
                <c:pt idx="42552">
                  <c:v>-62.771000000000001</c:v>
                </c:pt>
                <c:pt idx="42553">
                  <c:v>-62.769000000000005</c:v>
                </c:pt>
                <c:pt idx="42554">
                  <c:v>-62.766999999999996</c:v>
                </c:pt>
                <c:pt idx="42555">
                  <c:v>-62.765000000000001</c:v>
                </c:pt>
                <c:pt idx="42556">
                  <c:v>-62.763000000000005</c:v>
                </c:pt>
                <c:pt idx="42557">
                  <c:v>-62.760999999999996</c:v>
                </c:pt>
                <c:pt idx="42558">
                  <c:v>-62.759</c:v>
                </c:pt>
                <c:pt idx="42559">
                  <c:v>-62.757000000000005</c:v>
                </c:pt>
                <c:pt idx="42560">
                  <c:v>-62.754999999999995</c:v>
                </c:pt>
                <c:pt idx="42561">
                  <c:v>-62.753</c:v>
                </c:pt>
                <c:pt idx="42562">
                  <c:v>-62.751000000000005</c:v>
                </c:pt>
                <c:pt idx="42563">
                  <c:v>-62.748999999999995</c:v>
                </c:pt>
                <c:pt idx="42564">
                  <c:v>-62.747</c:v>
                </c:pt>
                <c:pt idx="42565">
                  <c:v>-62.745000000000005</c:v>
                </c:pt>
                <c:pt idx="42566">
                  <c:v>-62.742999999999995</c:v>
                </c:pt>
                <c:pt idx="42567">
                  <c:v>-62.741</c:v>
                </c:pt>
                <c:pt idx="42568">
                  <c:v>-62.739000000000004</c:v>
                </c:pt>
                <c:pt idx="42569">
                  <c:v>-62.736999999999995</c:v>
                </c:pt>
                <c:pt idx="42570">
                  <c:v>-62.734999999999999</c:v>
                </c:pt>
                <c:pt idx="42571">
                  <c:v>-62.733000000000004</c:v>
                </c:pt>
                <c:pt idx="42572">
                  <c:v>-62.730999999999995</c:v>
                </c:pt>
                <c:pt idx="42573">
                  <c:v>-62.728999999999999</c:v>
                </c:pt>
                <c:pt idx="42574">
                  <c:v>-62.727000000000004</c:v>
                </c:pt>
                <c:pt idx="42575">
                  <c:v>-62.724999999999994</c:v>
                </c:pt>
                <c:pt idx="42576">
                  <c:v>-62.722999999999999</c:v>
                </c:pt>
                <c:pt idx="42577">
                  <c:v>-62.721000000000004</c:v>
                </c:pt>
                <c:pt idx="42578">
                  <c:v>-62.718999999999994</c:v>
                </c:pt>
                <c:pt idx="42579">
                  <c:v>-62.716999999999999</c:v>
                </c:pt>
                <c:pt idx="42580">
                  <c:v>-62.715000000000003</c:v>
                </c:pt>
                <c:pt idx="42581">
                  <c:v>-62.712999999999994</c:v>
                </c:pt>
                <c:pt idx="42582">
                  <c:v>-62.710999999999999</c:v>
                </c:pt>
                <c:pt idx="42583">
                  <c:v>-62.709000000000003</c:v>
                </c:pt>
                <c:pt idx="42584">
                  <c:v>-62.706999999999994</c:v>
                </c:pt>
                <c:pt idx="42585">
                  <c:v>-62.704999999999998</c:v>
                </c:pt>
                <c:pt idx="42586">
                  <c:v>-62.703000000000003</c:v>
                </c:pt>
                <c:pt idx="42587">
                  <c:v>-62.700999999999993</c:v>
                </c:pt>
                <c:pt idx="42588">
                  <c:v>-62.698999999999998</c:v>
                </c:pt>
                <c:pt idx="42589">
                  <c:v>-62.697000000000003</c:v>
                </c:pt>
                <c:pt idx="42590">
                  <c:v>-62.694999999999993</c:v>
                </c:pt>
                <c:pt idx="42591">
                  <c:v>-62.692999999999998</c:v>
                </c:pt>
                <c:pt idx="42592">
                  <c:v>-62.691000000000003</c:v>
                </c:pt>
                <c:pt idx="42593">
                  <c:v>-62.688999999999993</c:v>
                </c:pt>
                <c:pt idx="42594">
                  <c:v>-62.686999999999998</c:v>
                </c:pt>
                <c:pt idx="42595">
                  <c:v>-62.685000000000002</c:v>
                </c:pt>
                <c:pt idx="42596">
                  <c:v>-62.683000000000007</c:v>
                </c:pt>
                <c:pt idx="42597">
                  <c:v>-62.680999999999997</c:v>
                </c:pt>
                <c:pt idx="42598">
                  <c:v>-62.679000000000002</c:v>
                </c:pt>
                <c:pt idx="42599">
                  <c:v>-62.677000000000007</c:v>
                </c:pt>
                <c:pt idx="42600">
                  <c:v>-62.674999999999997</c:v>
                </c:pt>
                <c:pt idx="42601">
                  <c:v>-62.673000000000002</c:v>
                </c:pt>
                <c:pt idx="42602">
                  <c:v>-62.671000000000006</c:v>
                </c:pt>
                <c:pt idx="42603">
                  <c:v>-62.668999999999997</c:v>
                </c:pt>
                <c:pt idx="42604">
                  <c:v>-62.667000000000002</c:v>
                </c:pt>
                <c:pt idx="42605">
                  <c:v>-62.665000000000006</c:v>
                </c:pt>
                <c:pt idx="42606">
                  <c:v>-62.662999999999997</c:v>
                </c:pt>
                <c:pt idx="42607">
                  <c:v>-62.661000000000001</c:v>
                </c:pt>
                <c:pt idx="42608">
                  <c:v>-62.659000000000006</c:v>
                </c:pt>
                <c:pt idx="42609">
                  <c:v>-62.656999999999996</c:v>
                </c:pt>
                <c:pt idx="42610">
                  <c:v>-62.655000000000001</c:v>
                </c:pt>
                <c:pt idx="42611">
                  <c:v>-62.653000000000006</c:v>
                </c:pt>
                <c:pt idx="42612">
                  <c:v>-62.650999999999996</c:v>
                </c:pt>
                <c:pt idx="42613">
                  <c:v>-62.649000000000001</c:v>
                </c:pt>
                <c:pt idx="42614">
                  <c:v>-62.647000000000006</c:v>
                </c:pt>
                <c:pt idx="42615">
                  <c:v>-62.644999999999996</c:v>
                </c:pt>
                <c:pt idx="42616">
                  <c:v>-62.643000000000001</c:v>
                </c:pt>
                <c:pt idx="42617">
                  <c:v>-62.641000000000005</c:v>
                </c:pt>
                <c:pt idx="42618">
                  <c:v>-62.638999999999996</c:v>
                </c:pt>
                <c:pt idx="42619">
                  <c:v>-62.637</c:v>
                </c:pt>
                <c:pt idx="42620">
                  <c:v>-62.635000000000005</c:v>
                </c:pt>
                <c:pt idx="42621">
                  <c:v>-62.632999999999996</c:v>
                </c:pt>
                <c:pt idx="42622">
                  <c:v>-62.631</c:v>
                </c:pt>
                <c:pt idx="42623">
                  <c:v>-62.629000000000005</c:v>
                </c:pt>
                <c:pt idx="42624">
                  <c:v>-62.626999999999995</c:v>
                </c:pt>
                <c:pt idx="42625">
                  <c:v>-62.625</c:v>
                </c:pt>
                <c:pt idx="42626">
                  <c:v>-62.623000000000005</c:v>
                </c:pt>
                <c:pt idx="42627">
                  <c:v>-62.620999999999995</c:v>
                </c:pt>
                <c:pt idx="42628">
                  <c:v>-62.619</c:v>
                </c:pt>
                <c:pt idx="42629">
                  <c:v>-62.617000000000004</c:v>
                </c:pt>
                <c:pt idx="42630">
                  <c:v>-62.614999999999995</c:v>
                </c:pt>
                <c:pt idx="42631">
                  <c:v>-62.613</c:v>
                </c:pt>
                <c:pt idx="42632">
                  <c:v>-62.611000000000004</c:v>
                </c:pt>
                <c:pt idx="42633">
                  <c:v>-62.608999999999995</c:v>
                </c:pt>
                <c:pt idx="42634">
                  <c:v>-62.606999999999999</c:v>
                </c:pt>
                <c:pt idx="42635">
                  <c:v>-62.605000000000004</c:v>
                </c:pt>
                <c:pt idx="42636">
                  <c:v>-62.602999999999994</c:v>
                </c:pt>
                <c:pt idx="42637">
                  <c:v>-62.600999999999999</c:v>
                </c:pt>
                <c:pt idx="42638">
                  <c:v>-62.599000000000004</c:v>
                </c:pt>
                <c:pt idx="42639">
                  <c:v>-62.596999999999994</c:v>
                </c:pt>
                <c:pt idx="42640">
                  <c:v>-62.594999999999999</c:v>
                </c:pt>
                <c:pt idx="42641">
                  <c:v>-62.593000000000004</c:v>
                </c:pt>
                <c:pt idx="42642">
                  <c:v>-62.590999999999994</c:v>
                </c:pt>
                <c:pt idx="42643">
                  <c:v>-62.588999999999999</c:v>
                </c:pt>
                <c:pt idx="42644">
                  <c:v>-62.587000000000003</c:v>
                </c:pt>
                <c:pt idx="42645">
                  <c:v>-62.584999999999994</c:v>
                </c:pt>
                <c:pt idx="42646">
                  <c:v>-62.582999999999998</c:v>
                </c:pt>
                <c:pt idx="42647">
                  <c:v>-62.581000000000003</c:v>
                </c:pt>
                <c:pt idx="42648">
                  <c:v>-62.578999999999994</c:v>
                </c:pt>
                <c:pt idx="42649">
                  <c:v>-62.576999999999998</c:v>
                </c:pt>
                <c:pt idx="42650">
                  <c:v>-62.575000000000003</c:v>
                </c:pt>
                <c:pt idx="42651">
                  <c:v>-62.572999999999993</c:v>
                </c:pt>
                <c:pt idx="42652">
                  <c:v>-62.570999999999998</c:v>
                </c:pt>
                <c:pt idx="42653">
                  <c:v>-62.569000000000003</c:v>
                </c:pt>
                <c:pt idx="42654">
                  <c:v>-62.566999999999993</c:v>
                </c:pt>
                <c:pt idx="42655">
                  <c:v>-62.564999999999998</c:v>
                </c:pt>
                <c:pt idx="42656">
                  <c:v>-62.563000000000002</c:v>
                </c:pt>
                <c:pt idx="42657">
                  <c:v>-62.561000000000007</c:v>
                </c:pt>
                <c:pt idx="42658">
                  <c:v>-62.558999999999997</c:v>
                </c:pt>
                <c:pt idx="42659">
                  <c:v>-62.557000000000002</c:v>
                </c:pt>
                <c:pt idx="42660">
                  <c:v>-62.555000000000007</c:v>
                </c:pt>
                <c:pt idx="42661">
                  <c:v>-62.552999999999997</c:v>
                </c:pt>
                <c:pt idx="42662">
                  <c:v>-62.551000000000002</c:v>
                </c:pt>
                <c:pt idx="42663">
                  <c:v>-62.549000000000007</c:v>
                </c:pt>
                <c:pt idx="42664">
                  <c:v>-62.546999999999997</c:v>
                </c:pt>
                <c:pt idx="42665">
                  <c:v>-62.545000000000002</c:v>
                </c:pt>
                <c:pt idx="42666">
                  <c:v>-62.543000000000006</c:v>
                </c:pt>
                <c:pt idx="42667">
                  <c:v>-62.540999999999997</c:v>
                </c:pt>
                <c:pt idx="42668">
                  <c:v>-62.539000000000001</c:v>
                </c:pt>
                <c:pt idx="42669">
                  <c:v>-62.537000000000006</c:v>
                </c:pt>
                <c:pt idx="42670">
                  <c:v>-62.534999999999997</c:v>
                </c:pt>
                <c:pt idx="42671">
                  <c:v>-62.533000000000001</c:v>
                </c:pt>
                <c:pt idx="42672">
                  <c:v>-62.531000000000006</c:v>
                </c:pt>
                <c:pt idx="42673">
                  <c:v>-62.528999999999996</c:v>
                </c:pt>
                <c:pt idx="42674">
                  <c:v>-62.527000000000001</c:v>
                </c:pt>
                <c:pt idx="42675">
                  <c:v>-62.525000000000006</c:v>
                </c:pt>
                <c:pt idx="42676">
                  <c:v>-62.522999999999996</c:v>
                </c:pt>
                <c:pt idx="42677">
                  <c:v>-62.521000000000001</c:v>
                </c:pt>
                <c:pt idx="42678">
                  <c:v>-62.519000000000005</c:v>
                </c:pt>
                <c:pt idx="42679">
                  <c:v>-62.516999999999996</c:v>
                </c:pt>
                <c:pt idx="42680">
                  <c:v>-62.515000000000001</c:v>
                </c:pt>
                <c:pt idx="42681">
                  <c:v>-62.513000000000005</c:v>
                </c:pt>
                <c:pt idx="42682">
                  <c:v>-62.510999999999996</c:v>
                </c:pt>
                <c:pt idx="42683">
                  <c:v>-62.509</c:v>
                </c:pt>
                <c:pt idx="42684">
                  <c:v>-62.507000000000005</c:v>
                </c:pt>
                <c:pt idx="42685">
                  <c:v>-62.504999999999995</c:v>
                </c:pt>
                <c:pt idx="42686">
                  <c:v>-62.503</c:v>
                </c:pt>
                <c:pt idx="42687">
                  <c:v>-62.501000000000005</c:v>
                </c:pt>
                <c:pt idx="42688">
                  <c:v>-62.498999999999995</c:v>
                </c:pt>
                <c:pt idx="42689">
                  <c:v>-62.497</c:v>
                </c:pt>
                <c:pt idx="42690">
                  <c:v>-62.495000000000005</c:v>
                </c:pt>
                <c:pt idx="42691">
                  <c:v>-62.492999999999995</c:v>
                </c:pt>
                <c:pt idx="42692">
                  <c:v>-62.491</c:v>
                </c:pt>
                <c:pt idx="42693">
                  <c:v>-62.489000000000004</c:v>
                </c:pt>
                <c:pt idx="42694">
                  <c:v>-62.486999999999995</c:v>
                </c:pt>
                <c:pt idx="42695">
                  <c:v>-62.484999999999999</c:v>
                </c:pt>
                <c:pt idx="42696">
                  <c:v>-62.483000000000004</c:v>
                </c:pt>
                <c:pt idx="42697">
                  <c:v>-62.480999999999995</c:v>
                </c:pt>
                <c:pt idx="42698">
                  <c:v>-62.478999999999999</c:v>
                </c:pt>
                <c:pt idx="42699">
                  <c:v>-62.477000000000004</c:v>
                </c:pt>
                <c:pt idx="42700">
                  <c:v>-62.474999999999994</c:v>
                </c:pt>
                <c:pt idx="42701">
                  <c:v>-62.472999999999999</c:v>
                </c:pt>
                <c:pt idx="42702">
                  <c:v>-62.471000000000004</c:v>
                </c:pt>
                <c:pt idx="42703">
                  <c:v>-62.468999999999994</c:v>
                </c:pt>
                <c:pt idx="42704">
                  <c:v>-62.466999999999999</c:v>
                </c:pt>
                <c:pt idx="42705">
                  <c:v>-62.465000000000003</c:v>
                </c:pt>
                <c:pt idx="42706">
                  <c:v>-62.462999999999994</c:v>
                </c:pt>
                <c:pt idx="42707">
                  <c:v>-62.460999999999999</c:v>
                </c:pt>
                <c:pt idx="42708">
                  <c:v>-62.459000000000003</c:v>
                </c:pt>
                <c:pt idx="42709">
                  <c:v>-62.456999999999994</c:v>
                </c:pt>
                <c:pt idx="42710">
                  <c:v>-62.454999999999998</c:v>
                </c:pt>
                <c:pt idx="42711">
                  <c:v>-62.453000000000003</c:v>
                </c:pt>
                <c:pt idx="42712">
                  <c:v>-62.450999999999993</c:v>
                </c:pt>
                <c:pt idx="42713">
                  <c:v>-62.448999999999998</c:v>
                </c:pt>
                <c:pt idx="42714">
                  <c:v>-62.447000000000003</c:v>
                </c:pt>
                <c:pt idx="42715">
                  <c:v>-62.444999999999993</c:v>
                </c:pt>
                <c:pt idx="42716">
                  <c:v>-62.442999999999998</c:v>
                </c:pt>
                <c:pt idx="42717">
                  <c:v>-62.441000000000003</c:v>
                </c:pt>
                <c:pt idx="42718">
                  <c:v>-62.438999999999993</c:v>
                </c:pt>
                <c:pt idx="42719">
                  <c:v>-62.436999999999998</c:v>
                </c:pt>
                <c:pt idx="42720">
                  <c:v>-62.435000000000002</c:v>
                </c:pt>
                <c:pt idx="42721">
                  <c:v>-62.433000000000007</c:v>
                </c:pt>
                <c:pt idx="42722">
                  <c:v>-62.430999999999997</c:v>
                </c:pt>
                <c:pt idx="42723">
                  <c:v>-62.429000000000002</c:v>
                </c:pt>
                <c:pt idx="42724">
                  <c:v>-62.427000000000007</c:v>
                </c:pt>
                <c:pt idx="42725">
                  <c:v>-62.424999999999997</c:v>
                </c:pt>
                <c:pt idx="42726">
                  <c:v>-62.423000000000002</c:v>
                </c:pt>
                <c:pt idx="42727">
                  <c:v>-62.421000000000006</c:v>
                </c:pt>
                <c:pt idx="42728">
                  <c:v>-62.418999999999997</c:v>
                </c:pt>
                <c:pt idx="42729">
                  <c:v>-62.417000000000002</c:v>
                </c:pt>
                <c:pt idx="42730">
                  <c:v>-62.415000000000006</c:v>
                </c:pt>
                <c:pt idx="42731">
                  <c:v>-62.412999999999997</c:v>
                </c:pt>
                <c:pt idx="42732">
                  <c:v>-62.411000000000001</c:v>
                </c:pt>
                <c:pt idx="42733">
                  <c:v>-62.409000000000006</c:v>
                </c:pt>
                <c:pt idx="42734">
                  <c:v>-62.406999999999996</c:v>
                </c:pt>
                <c:pt idx="42735">
                  <c:v>-62.405000000000001</c:v>
                </c:pt>
                <c:pt idx="42736">
                  <c:v>-62.403000000000006</c:v>
                </c:pt>
                <c:pt idx="42737">
                  <c:v>-62.400999999999996</c:v>
                </c:pt>
                <c:pt idx="42738">
                  <c:v>-62.399000000000001</c:v>
                </c:pt>
                <c:pt idx="42739">
                  <c:v>-62.397000000000006</c:v>
                </c:pt>
                <c:pt idx="42740">
                  <c:v>-62.394999999999996</c:v>
                </c:pt>
                <c:pt idx="42741">
                  <c:v>-62.393000000000001</c:v>
                </c:pt>
                <c:pt idx="42742">
                  <c:v>-62.391000000000005</c:v>
                </c:pt>
                <c:pt idx="42743">
                  <c:v>-62.388999999999996</c:v>
                </c:pt>
                <c:pt idx="42744">
                  <c:v>-62.387</c:v>
                </c:pt>
                <c:pt idx="42745">
                  <c:v>-62.385000000000005</c:v>
                </c:pt>
                <c:pt idx="42746">
                  <c:v>-62.382999999999996</c:v>
                </c:pt>
                <c:pt idx="42747">
                  <c:v>-62.381</c:v>
                </c:pt>
                <c:pt idx="42748">
                  <c:v>-62.379000000000005</c:v>
                </c:pt>
                <c:pt idx="42749">
                  <c:v>-62.376999999999995</c:v>
                </c:pt>
                <c:pt idx="42750">
                  <c:v>-62.375</c:v>
                </c:pt>
                <c:pt idx="42751">
                  <c:v>-62.373000000000005</c:v>
                </c:pt>
                <c:pt idx="42752">
                  <c:v>-62.370999999999995</c:v>
                </c:pt>
                <c:pt idx="42753">
                  <c:v>-62.369</c:v>
                </c:pt>
                <c:pt idx="42754">
                  <c:v>-62.367000000000004</c:v>
                </c:pt>
                <c:pt idx="42755">
                  <c:v>-62.364999999999995</c:v>
                </c:pt>
                <c:pt idx="42756">
                  <c:v>-62.363</c:v>
                </c:pt>
                <c:pt idx="42757">
                  <c:v>-62.361000000000004</c:v>
                </c:pt>
                <c:pt idx="42758">
                  <c:v>-62.358999999999995</c:v>
                </c:pt>
                <c:pt idx="42759">
                  <c:v>-62.356999999999999</c:v>
                </c:pt>
                <c:pt idx="42760">
                  <c:v>-62.355000000000004</c:v>
                </c:pt>
                <c:pt idx="42761">
                  <c:v>-62.352999999999994</c:v>
                </c:pt>
                <c:pt idx="42762">
                  <c:v>-62.350999999999999</c:v>
                </c:pt>
                <c:pt idx="42763">
                  <c:v>-62.349000000000004</c:v>
                </c:pt>
                <c:pt idx="42764">
                  <c:v>-62.346999999999994</c:v>
                </c:pt>
                <c:pt idx="42765">
                  <c:v>-62.344999999999999</c:v>
                </c:pt>
                <c:pt idx="42766">
                  <c:v>-62.343000000000004</c:v>
                </c:pt>
                <c:pt idx="42767">
                  <c:v>-62.340999999999994</c:v>
                </c:pt>
                <c:pt idx="42768">
                  <c:v>-62.338999999999999</c:v>
                </c:pt>
                <c:pt idx="42769">
                  <c:v>-62.337000000000003</c:v>
                </c:pt>
                <c:pt idx="42770">
                  <c:v>-62.334999999999994</c:v>
                </c:pt>
                <c:pt idx="42771">
                  <c:v>-62.332999999999998</c:v>
                </c:pt>
                <c:pt idx="42772">
                  <c:v>-62.331000000000003</c:v>
                </c:pt>
                <c:pt idx="42773">
                  <c:v>-62.328999999999994</c:v>
                </c:pt>
                <c:pt idx="42774">
                  <c:v>-62.326999999999998</c:v>
                </c:pt>
                <c:pt idx="42775">
                  <c:v>-62.325000000000003</c:v>
                </c:pt>
                <c:pt idx="42776">
                  <c:v>-62.322999999999993</c:v>
                </c:pt>
                <c:pt idx="42777">
                  <c:v>-62.320999999999998</c:v>
                </c:pt>
                <c:pt idx="42778">
                  <c:v>-62.319000000000003</c:v>
                </c:pt>
                <c:pt idx="42779">
                  <c:v>-62.316999999999993</c:v>
                </c:pt>
                <c:pt idx="42780">
                  <c:v>-62.314999999999998</c:v>
                </c:pt>
                <c:pt idx="42781">
                  <c:v>-62.313000000000002</c:v>
                </c:pt>
                <c:pt idx="42782">
                  <c:v>-62.311000000000007</c:v>
                </c:pt>
                <c:pt idx="42783">
                  <c:v>-62.308999999999997</c:v>
                </c:pt>
                <c:pt idx="42784">
                  <c:v>-62.307000000000002</c:v>
                </c:pt>
                <c:pt idx="42785">
                  <c:v>-62.305000000000007</c:v>
                </c:pt>
                <c:pt idx="42786">
                  <c:v>-62.302999999999997</c:v>
                </c:pt>
                <c:pt idx="42787">
                  <c:v>-62.301000000000002</c:v>
                </c:pt>
                <c:pt idx="42788">
                  <c:v>-62.299000000000007</c:v>
                </c:pt>
                <c:pt idx="42789">
                  <c:v>-62.296999999999997</c:v>
                </c:pt>
                <c:pt idx="42790">
                  <c:v>-62.295000000000002</c:v>
                </c:pt>
                <c:pt idx="42791">
                  <c:v>-62.293000000000006</c:v>
                </c:pt>
                <c:pt idx="42792">
                  <c:v>-62.290999999999997</c:v>
                </c:pt>
                <c:pt idx="42793">
                  <c:v>-62.289000000000001</c:v>
                </c:pt>
                <c:pt idx="42794">
                  <c:v>-62.287000000000006</c:v>
                </c:pt>
                <c:pt idx="42795">
                  <c:v>-62.284999999999997</c:v>
                </c:pt>
                <c:pt idx="42796">
                  <c:v>-62.283000000000001</c:v>
                </c:pt>
                <c:pt idx="42797">
                  <c:v>-62.281000000000006</c:v>
                </c:pt>
                <c:pt idx="42798">
                  <c:v>-62.278999999999996</c:v>
                </c:pt>
                <c:pt idx="42799">
                  <c:v>-62.277000000000001</c:v>
                </c:pt>
                <c:pt idx="42800">
                  <c:v>-62.275000000000006</c:v>
                </c:pt>
                <c:pt idx="42801">
                  <c:v>-62.272999999999996</c:v>
                </c:pt>
                <c:pt idx="42802">
                  <c:v>-62.271000000000001</c:v>
                </c:pt>
                <c:pt idx="42803">
                  <c:v>-62.269000000000005</c:v>
                </c:pt>
                <c:pt idx="42804">
                  <c:v>-62.266999999999996</c:v>
                </c:pt>
                <c:pt idx="42805">
                  <c:v>-62.265000000000001</c:v>
                </c:pt>
                <c:pt idx="42806">
                  <c:v>-62.263000000000005</c:v>
                </c:pt>
                <c:pt idx="42807">
                  <c:v>-62.260999999999996</c:v>
                </c:pt>
                <c:pt idx="42808">
                  <c:v>-62.259</c:v>
                </c:pt>
                <c:pt idx="42809">
                  <c:v>-62.257000000000005</c:v>
                </c:pt>
                <c:pt idx="42810">
                  <c:v>-62.254999999999995</c:v>
                </c:pt>
                <c:pt idx="42811">
                  <c:v>-62.253</c:v>
                </c:pt>
                <c:pt idx="42812">
                  <c:v>-62.251000000000005</c:v>
                </c:pt>
                <c:pt idx="42813">
                  <c:v>-62.248999999999995</c:v>
                </c:pt>
                <c:pt idx="42814">
                  <c:v>-62.247</c:v>
                </c:pt>
                <c:pt idx="42815">
                  <c:v>-62.245000000000005</c:v>
                </c:pt>
                <c:pt idx="42816">
                  <c:v>-62.242999999999995</c:v>
                </c:pt>
                <c:pt idx="42817">
                  <c:v>-62.241</c:v>
                </c:pt>
                <c:pt idx="42818">
                  <c:v>-62.239000000000004</c:v>
                </c:pt>
                <c:pt idx="42819">
                  <c:v>-62.236999999999995</c:v>
                </c:pt>
                <c:pt idx="42820">
                  <c:v>-62.234999999999999</c:v>
                </c:pt>
                <c:pt idx="42821">
                  <c:v>-62.233000000000004</c:v>
                </c:pt>
                <c:pt idx="42822">
                  <c:v>-62.230999999999995</c:v>
                </c:pt>
                <c:pt idx="42823">
                  <c:v>-62.228999999999999</c:v>
                </c:pt>
                <c:pt idx="42824">
                  <c:v>-62.227000000000004</c:v>
                </c:pt>
                <c:pt idx="42825">
                  <c:v>-62.224999999999994</c:v>
                </c:pt>
                <c:pt idx="42826">
                  <c:v>-62.222999999999999</c:v>
                </c:pt>
                <c:pt idx="42827">
                  <c:v>-62.221000000000004</c:v>
                </c:pt>
                <c:pt idx="42828">
                  <c:v>-62.218999999999994</c:v>
                </c:pt>
                <c:pt idx="42829">
                  <c:v>-62.216999999999999</c:v>
                </c:pt>
                <c:pt idx="42830">
                  <c:v>-62.215000000000003</c:v>
                </c:pt>
                <c:pt idx="42831">
                  <c:v>-62.212999999999994</c:v>
                </c:pt>
                <c:pt idx="42832">
                  <c:v>-62.210999999999999</c:v>
                </c:pt>
                <c:pt idx="42833">
                  <c:v>-62.209000000000003</c:v>
                </c:pt>
                <c:pt idx="42834">
                  <c:v>-62.206999999999994</c:v>
                </c:pt>
                <c:pt idx="42835">
                  <c:v>-62.204999999999998</c:v>
                </c:pt>
                <c:pt idx="42836">
                  <c:v>-62.203000000000003</c:v>
                </c:pt>
                <c:pt idx="42837">
                  <c:v>-62.200999999999993</c:v>
                </c:pt>
                <c:pt idx="42838">
                  <c:v>-62.198999999999998</c:v>
                </c:pt>
                <c:pt idx="42839">
                  <c:v>-62.197000000000003</c:v>
                </c:pt>
                <c:pt idx="42840">
                  <c:v>-62.194999999999993</c:v>
                </c:pt>
                <c:pt idx="42841">
                  <c:v>-62.192999999999998</c:v>
                </c:pt>
                <c:pt idx="42842">
                  <c:v>-62.191000000000003</c:v>
                </c:pt>
                <c:pt idx="42843">
                  <c:v>-62.188999999999993</c:v>
                </c:pt>
                <c:pt idx="42844">
                  <c:v>-62.186999999999998</c:v>
                </c:pt>
                <c:pt idx="42845">
                  <c:v>-62.185000000000002</c:v>
                </c:pt>
                <c:pt idx="42846">
                  <c:v>-62.183000000000007</c:v>
                </c:pt>
                <c:pt idx="42847">
                  <c:v>-62.180999999999997</c:v>
                </c:pt>
                <c:pt idx="42848">
                  <c:v>-62.179000000000002</c:v>
                </c:pt>
                <c:pt idx="42849">
                  <c:v>-62.177000000000007</c:v>
                </c:pt>
                <c:pt idx="42850">
                  <c:v>-62.174999999999997</c:v>
                </c:pt>
                <c:pt idx="42851">
                  <c:v>-62.173000000000002</c:v>
                </c:pt>
                <c:pt idx="42852">
                  <c:v>-62.171000000000006</c:v>
                </c:pt>
                <c:pt idx="42853">
                  <c:v>-62.168999999999997</c:v>
                </c:pt>
                <c:pt idx="42854">
                  <c:v>-62.167000000000002</c:v>
                </c:pt>
                <c:pt idx="42855">
                  <c:v>-62.165000000000006</c:v>
                </c:pt>
                <c:pt idx="42856">
                  <c:v>-62.162999999999997</c:v>
                </c:pt>
                <c:pt idx="42857">
                  <c:v>-62.161000000000001</c:v>
                </c:pt>
                <c:pt idx="42858">
                  <c:v>-62.159000000000006</c:v>
                </c:pt>
                <c:pt idx="42859">
                  <c:v>-62.156999999999996</c:v>
                </c:pt>
                <c:pt idx="42860">
                  <c:v>-62.155000000000001</c:v>
                </c:pt>
                <c:pt idx="42861">
                  <c:v>-62.153000000000006</c:v>
                </c:pt>
                <c:pt idx="42862">
                  <c:v>-62.150999999999996</c:v>
                </c:pt>
                <c:pt idx="42863">
                  <c:v>-62.149000000000001</c:v>
                </c:pt>
                <c:pt idx="42864">
                  <c:v>-62.147000000000006</c:v>
                </c:pt>
                <c:pt idx="42865">
                  <c:v>-62.144999999999996</c:v>
                </c:pt>
                <c:pt idx="42866">
                  <c:v>-62.143000000000001</c:v>
                </c:pt>
                <c:pt idx="42867">
                  <c:v>-62.141000000000005</c:v>
                </c:pt>
                <c:pt idx="42868">
                  <c:v>-62.138999999999996</c:v>
                </c:pt>
                <c:pt idx="42869">
                  <c:v>-62.137</c:v>
                </c:pt>
                <c:pt idx="42870">
                  <c:v>-62.135000000000005</c:v>
                </c:pt>
                <c:pt idx="42871">
                  <c:v>-62.132999999999996</c:v>
                </c:pt>
                <c:pt idx="42872">
                  <c:v>-62.131</c:v>
                </c:pt>
                <c:pt idx="42873">
                  <c:v>-62.129000000000005</c:v>
                </c:pt>
                <c:pt idx="42874">
                  <c:v>-62.126999999999995</c:v>
                </c:pt>
                <c:pt idx="42875">
                  <c:v>-62.125</c:v>
                </c:pt>
                <c:pt idx="42876">
                  <c:v>-62.123000000000005</c:v>
                </c:pt>
                <c:pt idx="42877">
                  <c:v>-62.120999999999995</c:v>
                </c:pt>
                <c:pt idx="42878">
                  <c:v>-62.119</c:v>
                </c:pt>
                <c:pt idx="42879">
                  <c:v>-62.117000000000004</c:v>
                </c:pt>
                <c:pt idx="42880">
                  <c:v>-62.114999999999995</c:v>
                </c:pt>
                <c:pt idx="42881">
                  <c:v>-62.113</c:v>
                </c:pt>
                <c:pt idx="42882">
                  <c:v>-62.111000000000004</c:v>
                </c:pt>
                <c:pt idx="42883">
                  <c:v>-62.108999999999995</c:v>
                </c:pt>
                <c:pt idx="42884">
                  <c:v>-62.106999999999999</c:v>
                </c:pt>
                <c:pt idx="42885">
                  <c:v>-62.105000000000004</c:v>
                </c:pt>
                <c:pt idx="42886">
                  <c:v>-62.102999999999994</c:v>
                </c:pt>
                <c:pt idx="42887">
                  <c:v>-62.100999999999999</c:v>
                </c:pt>
                <c:pt idx="42888">
                  <c:v>-62.099000000000004</c:v>
                </c:pt>
                <c:pt idx="42889">
                  <c:v>-62.096999999999994</c:v>
                </c:pt>
                <c:pt idx="42890">
                  <c:v>-62.094999999999999</c:v>
                </c:pt>
                <c:pt idx="42891">
                  <c:v>-62.093000000000004</c:v>
                </c:pt>
                <c:pt idx="42892">
                  <c:v>-62.090999999999994</c:v>
                </c:pt>
                <c:pt idx="42893">
                  <c:v>-62.088999999999999</c:v>
                </c:pt>
                <c:pt idx="42894">
                  <c:v>-62.087000000000003</c:v>
                </c:pt>
                <c:pt idx="42895">
                  <c:v>-62.084999999999994</c:v>
                </c:pt>
                <c:pt idx="42896">
                  <c:v>-62.082999999999998</c:v>
                </c:pt>
                <c:pt idx="42897">
                  <c:v>-62.081000000000003</c:v>
                </c:pt>
                <c:pt idx="42898">
                  <c:v>-62.078999999999994</c:v>
                </c:pt>
                <c:pt idx="42899">
                  <c:v>-62.076999999999998</c:v>
                </c:pt>
                <c:pt idx="42900">
                  <c:v>-62.075000000000003</c:v>
                </c:pt>
                <c:pt idx="42901">
                  <c:v>-62.072999999999993</c:v>
                </c:pt>
                <c:pt idx="42902">
                  <c:v>-62.070999999999998</c:v>
                </c:pt>
                <c:pt idx="42903">
                  <c:v>-62.069000000000003</c:v>
                </c:pt>
                <c:pt idx="42904">
                  <c:v>-62.066999999999993</c:v>
                </c:pt>
                <c:pt idx="42905">
                  <c:v>-62.064999999999998</c:v>
                </c:pt>
                <c:pt idx="42906">
                  <c:v>-62.063000000000002</c:v>
                </c:pt>
                <c:pt idx="42907">
                  <c:v>-62.061000000000007</c:v>
                </c:pt>
                <c:pt idx="42908">
                  <c:v>-62.058999999999997</c:v>
                </c:pt>
                <c:pt idx="42909">
                  <c:v>-62.057000000000002</c:v>
                </c:pt>
                <c:pt idx="42910">
                  <c:v>-62.055000000000007</c:v>
                </c:pt>
                <c:pt idx="42911">
                  <c:v>-62.052999999999997</c:v>
                </c:pt>
                <c:pt idx="42912">
                  <c:v>-62.051000000000002</c:v>
                </c:pt>
                <c:pt idx="42913">
                  <c:v>-62.049000000000007</c:v>
                </c:pt>
                <c:pt idx="42914">
                  <c:v>-62.046999999999997</c:v>
                </c:pt>
                <c:pt idx="42915">
                  <c:v>-62.045000000000002</c:v>
                </c:pt>
                <c:pt idx="42916">
                  <c:v>-62.043000000000006</c:v>
                </c:pt>
                <c:pt idx="42917">
                  <c:v>-62.040999999999997</c:v>
                </c:pt>
                <c:pt idx="42918">
                  <c:v>-62.039000000000001</c:v>
                </c:pt>
                <c:pt idx="42919">
                  <c:v>-62.037000000000006</c:v>
                </c:pt>
                <c:pt idx="42920">
                  <c:v>-62.034999999999997</c:v>
                </c:pt>
                <c:pt idx="42921">
                  <c:v>-62.033000000000001</c:v>
                </c:pt>
                <c:pt idx="42922">
                  <c:v>-62.031000000000006</c:v>
                </c:pt>
                <c:pt idx="42923">
                  <c:v>-62.028999999999996</c:v>
                </c:pt>
                <c:pt idx="42924">
                  <c:v>-62.027000000000001</c:v>
                </c:pt>
                <c:pt idx="42925">
                  <c:v>-62.025000000000006</c:v>
                </c:pt>
                <c:pt idx="42926">
                  <c:v>-62.022999999999996</c:v>
                </c:pt>
                <c:pt idx="42927">
                  <c:v>-62.021000000000001</c:v>
                </c:pt>
                <c:pt idx="42928">
                  <c:v>-62.019000000000005</c:v>
                </c:pt>
                <c:pt idx="42929">
                  <c:v>-62.016999999999996</c:v>
                </c:pt>
                <c:pt idx="42930">
                  <c:v>-62.015000000000001</c:v>
                </c:pt>
                <c:pt idx="42931">
                  <c:v>-62.013000000000005</c:v>
                </c:pt>
                <c:pt idx="42932">
                  <c:v>-62.010999999999996</c:v>
                </c:pt>
                <c:pt idx="42933">
                  <c:v>-62.009</c:v>
                </c:pt>
                <c:pt idx="42934">
                  <c:v>-62.007000000000005</c:v>
                </c:pt>
                <c:pt idx="42935">
                  <c:v>-62.004999999999995</c:v>
                </c:pt>
                <c:pt idx="42936">
                  <c:v>-62.003</c:v>
                </c:pt>
                <c:pt idx="42937">
                  <c:v>-62.001000000000005</c:v>
                </c:pt>
                <c:pt idx="42938">
                  <c:v>-61.998999999999995</c:v>
                </c:pt>
                <c:pt idx="42939">
                  <c:v>-61.997</c:v>
                </c:pt>
                <c:pt idx="42940">
                  <c:v>-61.995000000000005</c:v>
                </c:pt>
                <c:pt idx="42941">
                  <c:v>-61.992999999999995</c:v>
                </c:pt>
                <c:pt idx="42942">
                  <c:v>-61.991</c:v>
                </c:pt>
                <c:pt idx="42943">
                  <c:v>-61.989000000000004</c:v>
                </c:pt>
                <c:pt idx="42944">
                  <c:v>-61.986999999999995</c:v>
                </c:pt>
                <c:pt idx="42945">
                  <c:v>-61.984999999999999</c:v>
                </c:pt>
                <c:pt idx="42946">
                  <c:v>-61.983000000000004</c:v>
                </c:pt>
                <c:pt idx="42947">
                  <c:v>-61.980999999999995</c:v>
                </c:pt>
                <c:pt idx="42948">
                  <c:v>-61.978999999999999</c:v>
                </c:pt>
                <c:pt idx="42949">
                  <c:v>-61.977000000000004</c:v>
                </c:pt>
                <c:pt idx="42950">
                  <c:v>-61.974999999999994</c:v>
                </c:pt>
                <c:pt idx="42951">
                  <c:v>-61.972999999999999</c:v>
                </c:pt>
                <c:pt idx="42952">
                  <c:v>-61.971000000000004</c:v>
                </c:pt>
                <c:pt idx="42953">
                  <c:v>-61.968999999999994</c:v>
                </c:pt>
                <c:pt idx="42954">
                  <c:v>-61.966999999999999</c:v>
                </c:pt>
                <c:pt idx="42955">
                  <c:v>-61.965000000000003</c:v>
                </c:pt>
                <c:pt idx="42956">
                  <c:v>-61.962999999999994</c:v>
                </c:pt>
                <c:pt idx="42957">
                  <c:v>-61.960999999999999</c:v>
                </c:pt>
                <c:pt idx="42958">
                  <c:v>-61.959000000000003</c:v>
                </c:pt>
                <c:pt idx="42959">
                  <c:v>-61.956999999999994</c:v>
                </c:pt>
                <c:pt idx="42960">
                  <c:v>-61.954999999999998</c:v>
                </c:pt>
                <c:pt idx="42961">
                  <c:v>-61.953000000000003</c:v>
                </c:pt>
                <c:pt idx="42962">
                  <c:v>-61.950999999999993</c:v>
                </c:pt>
                <c:pt idx="42963">
                  <c:v>-61.948999999999998</c:v>
                </c:pt>
                <c:pt idx="42964">
                  <c:v>-61.947000000000003</c:v>
                </c:pt>
                <c:pt idx="42965">
                  <c:v>-61.944999999999993</c:v>
                </c:pt>
                <c:pt idx="42966">
                  <c:v>-61.942999999999998</c:v>
                </c:pt>
                <c:pt idx="42967">
                  <c:v>-61.941000000000003</c:v>
                </c:pt>
                <c:pt idx="42968">
                  <c:v>-61.938999999999993</c:v>
                </c:pt>
                <c:pt idx="42969">
                  <c:v>-61.936999999999998</c:v>
                </c:pt>
                <c:pt idx="42970">
                  <c:v>-61.935000000000002</c:v>
                </c:pt>
                <c:pt idx="42971">
                  <c:v>-61.933000000000007</c:v>
                </c:pt>
                <c:pt idx="42972">
                  <c:v>-61.930999999999997</c:v>
                </c:pt>
                <c:pt idx="42973">
                  <c:v>-61.929000000000002</c:v>
                </c:pt>
                <c:pt idx="42974">
                  <c:v>-61.927000000000007</c:v>
                </c:pt>
                <c:pt idx="42975">
                  <c:v>-61.924999999999997</c:v>
                </c:pt>
                <c:pt idx="42976">
                  <c:v>-61.923000000000002</c:v>
                </c:pt>
                <c:pt idx="42977">
                  <c:v>-61.921000000000006</c:v>
                </c:pt>
                <c:pt idx="42978">
                  <c:v>-61.918999999999997</c:v>
                </c:pt>
                <c:pt idx="42979">
                  <c:v>-61.917000000000002</c:v>
                </c:pt>
                <c:pt idx="42980">
                  <c:v>-61.915000000000006</c:v>
                </c:pt>
                <c:pt idx="42981">
                  <c:v>-61.912999999999997</c:v>
                </c:pt>
                <c:pt idx="42982">
                  <c:v>-61.911000000000001</c:v>
                </c:pt>
                <c:pt idx="42983">
                  <c:v>-61.909000000000006</c:v>
                </c:pt>
                <c:pt idx="42984">
                  <c:v>-61.906999999999996</c:v>
                </c:pt>
                <c:pt idx="42985">
                  <c:v>-61.905000000000001</c:v>
                </c:pt>
                <c:pt idx="42986">
                  <c:v>-61.903000000000006</c:v>
                </c:pt>
                <c:pt idx="42987">
                  <c:v>-61.900999999999996</c:v>
                </c:pt>
                <c:pt idx="42988">
                  <c:v>-61.899000000000001</c:v>
                </c:pt>
                <c:pt idx="42989">
                  <c:v>-61.897000000000006</c:v>
                </c:pt>
                <c:pt idx="42990">
                  <c:v>-61.894999999999996</c:v>
                </c:pt>
                <c:pt idx="42991">
                  <c:v>-61.893000000000001</c:v>
                </c:pt>
                <c:pt idx="42992">
                  <c:v>-61.891000000000005</c:v>
                </c:pt>
                <c:pt idx="42993">
                  <c:v>-61.888999999999996</c:v>
                </c:pt>
                <c:pt idx="42994">
                  <c:v>-61.887</c:v>
                </c:pt>
                <c:pt idx="42995">
                  <c:v>-61.885000000000005</c:v>
                </c:pt>
                <c:pt idx="42996">
                  <c:v>-61.882999999999996</c:v>
                </c:pt>
                <c:pt idx="42997">
                  <c:v>-61.881</c:v>
                </c:pt>
                <c:pt idx="42998">
                  <c:v>-61.879000000000005</c:v>
                </c:pt>
                <c:pt idx="42999">
                  <c:v>-61.876999999999995</c:v>
                </c:pt>
                <c:pt idx="43000">
                  <c:v>-61.875</c:v>
                </c:pt>
                <c:pt idx="43001">
                  <c:v>-61.873000000000005</c:v>
                </c:pt>
                <c:pt idx="43002">
                  <c:v>-61.870999999999995</c:v>
                </c:pt>
                <c:pt idx="43003">
                  <c:v>-61.869</c:v>
                </c:pt>
                <c:pt idx="43004">
                  <c:v>-61.867000000000004</c:v>
                </c:pt>
                <c:pt idx="43005">
                  <c:v>-61.864999999999995</c:v>
                </c:pt>
                <c:pt idx="43006">
                  <c:v>-61.863</c:v>
                </c:pt>
                <c:pt idx="43007">
                  <c:v>-61.861000000000004</c:v>
                </c:pt>
                <c:pt idx="43008">
                  <c:v>-61.858999999999995</c:v>
                </c:pt>
                <c:pt idx="43009">
                  <c:v>-61.856999999999999</c:v>
                </c:pt>
                <c:pt idx="43010">
                  <c:v>-61.855000000000004</c:v>
                </c:pt>
                <c:pt idx="43011">
                  <c:v>-61.852999999999994</c:v>
                </c:pt>
                <c:pt idx="43012">
                  <c:v>-61.850999999999999</c:v>
                </c:pt>
                <c:pt idx="43013">
                  <c:v>-61.849000000000004</c:v>
                </c:pt>
                <c:pt idx="43014">
                  <c:v>-61.846999999999994</c:v>
                </c:pt>
                <c:pt idx="43015">
                  <c:v>-61.844999999999999</c:v>
                </c:pt>
                <c:pt idx="43016">
                  <c:v>-61.843000000000004</c:v>
                </c:pt>
                <c:pt idx="43017">
                  <c:v>-61.840999999999994</c:v>
                </c:pt>
                <c:pt idx="43018">
                  <c:v>-61.838999999999999</c:v>
                </c:pt>
                <c:pt idx="43019">
                  <c:v>-61.837000000000003</c:v>
                </c:pt>
                <c:pt idx="43020">
                  <c:v>-61.834999999999994</c:v>
                </c:pt>
                <c:pt idx="43021">
                  <c:v>-61.832999999999998</c:v>
                </c:pt>
                <c:pt idx="43022">
                  <c:v>-61.831000000000003</c:v>
                </c:pt>
                <c:pt idx="43023">
                  <c:v>-61.828999999999994</c:v>
                </c:pt>
                <c:pt idx="43024">
                  <c:v>-61.826999999999998</c:v>
                </c:pt>
                <c:pt idx="43025">
                  <c:v>-61.825000000000003</c:v>
                </c:pt>
                <c:pt idx="43026">
                  <c:v>-61.822999999999993</c:v>
                </c:pt>
                <c:pt idx="43027">
                  <c:v>-61.820999999999998</c:v>
                </c:pt>
                <c:pt idx="43028">
                  <c:v>-61.819000000000003</c:v>
                </c:pt>
                <c:pt idx="43029">
                  <c:v>-61.816999999999993</c:v>
                </c:pt>
                <c:pt idx="43030">
                  <c:v>-61.814999999999998</c:v>
                </c:pt>
                <c:pt idx="43031">
                  <c:v>-61.813000000000002</c:v>
                </c:pt>
                <c:pt idx="43032">
                  <c:v>-61.811000000000007</c:v>
                </c:pt>
                <c:pt idx="43033">
                  <c:v>-61.808999999999997</c:v>
                </c:pt>
                <c:pt idx="43034">
                  <c:v>-61.807000000000002</c:v>
                </c:pt>
                <c:pt idx="43035">
                  <c:v>-61.805000000000007</c:v>
                </c:pt>
                <c:pt idx="43036">
                  <c:v>-61.802999999999997</c:v>
                </c:pt>
                <c:pt idx="43037">
                  <c:v>-61.801000000000002</c:v>
                </c:pt>
                <c:pt idx="43038">
                  <c:v>-61.799000000000007</c:v>
                </c:pt>
                <c:pt idx="43039">
                  <c:v>-61.796999999999997</c:v>
                </c:pt>
                <c:pt idx="43040">
                  <c:v>-61.795000000000002</c:v>
                </c:pt>
                <c:pt idx="43041">
                  <c:v>-61.793000000000006</c:v>
                </c:pt>
                <c:pt idx="43042">
                  <c:v>-61.790999999999997</c:v>
                </c:pt>
                <c:pt idx="43043">
                  <c:v>-61.789000000000001</c:v>
                </c:pt>
                <c:pt idx="43044">
                  <c:v>-61.787000000000006</c:v>
                </c:pt>
                <c:pt idx="43045">
                  <c:v>-61.784999999999997</c:v>
                </c:pt>
                <c:pt idx="43046">
                  <c:v>-61.783000000000001</c:v>
                </c:pt>
                <c:pt idx="43047">
                  <c:v>-61.781000000000006</c:v>
                </c:pt>
                <c:pt idx="43048">
                  <c:v>-61.778999999999996</c:v>
                </c:pt>
                <c:pt idx="43049">
                  <c:v>-61.777000000000001</c:v>
                </c:pt>
                <c:pt idx="43050">
                  <c:v>-61.775000000000006</c:v>
                </c:pt>
                <c:pt idx="43051">
                  <c:v>-61.772999999999996</c:v>
                </c:pt>
                <c:pt idx="43052">
                  <c:v>-61.771000000000001</c:v>
                </c:pt>
                <c:pt idx="43053">
                  <c:v>-61.769000000000005</c:v>
                </c:pt>
                <c:pt idx="43054">
                  <c:v>-61.766999999999996</c:v>
                </c:pt>
                <c:pt idx="43055">
                  <c:v>-61.765000000000001</c:v>
                </c:pt>
                <c:pt idx="43056">
                  <c:v>-61.763000000000005</c:v>
                </c:pt>
                <c:pt idx="43057">
                  <c:v>-61.760999999999996</c:v>
                </c:pt>
                <c:pt idx="43058">
                  <c:v>-61.759</c:v>
                </c:pt>
                <c:pt idx="43059">
                  <c:v>-61.757000000000005</c:v>
                </c:pt>
                <c:pt idx="43060">
                  <c:v>-61.754999999999995</c:v>
                </c:pt>
                <c:pt idx="43061">
                  <c:v>-61.753</c:v>
                </c:pt>
                <c:pt idx="43062">
                  <c:v>-61.751000000000005</c:v>
                </c:pt>
                <c:pt idx="43063">
                  <c:v>-61.748999999999995</c:v>
                </c:pt>
                <c:pt idx="43064">
                  <c:v>-61.747</c:v>
                </c:pt>
                <c:pt idx="43065">
                  <c:v>-61.745000000000005</c:v>
                </c:pt>
                <c:pt idx="43066">
                  <c:v>-61.742999999999995</c:v>
                </c:pt>
                <c:pt idx="43067">
                  <c:v>-61.741</c:v>
                </c:pt>
                <c:pt idx="43068">
                  <c:v>-61.739000000000004</c:v>
                </c:pt>
                <c:pt idx="43069">
                  <c:v>-61.736999999999995</c:v>
                </c:pt>
                <c:pt idx="43070">
                  <c:v>-61.734999999999999</c:v>
                </c:pt>
                <c:pt idx="43071">
                  <c:v>-61.733000000000004</c:v>
                </c:pt>
                <c:pt idx="43072">
                  <c:v>-61.730999999999995</c:v>
                </c:pt>
                <c:pt idx="43073">
                  <c:v>-61.728999999999999</c:v>
                </c:pt>
                <c:pt idx="43074">
                  <c:v>-61.727000000000004</c:v>
                </c:pt>
                <c:pt idx="43075">
                  <c:v>-61.724999999999994</c:v>
                </c:pt>
                <c:pt idx="43076">
                  <c:v>-61.722999999999999</c:v>
                </c:pt>
                <c:pt idx="43077">
                  <c:v>-61.721000000000004</c:v>
                </c:pt>
                <c:pt idx="43078">
                  <c:v>-61.718999999999994</c:v>
                </c:pt>
                <c:pt idx="43079">
                  <c:v>-61.716999999999999</c:v>
                </c:pt>
                <c:pt idx="43080">
                  <c:v>-61.715000000000003</c:v>
                </c:pt>
                <c:pt idx="43081">
                  <c:v>-61.712999999999994</c:v>
                </c:pt>
                <c:pt idx="43082">
                  <c:v>-61.710999999999999</c:v>
                </c:pt>
                <c:pt idx="43083">
                  <c:v>-61.709000000000003</c:v>
                </c:pt>
                <c:pt idx="43084">
                  <c:v>-61.706999999999994</c:v>
                </c:pt>
                <c:pt idx="43085">
                  <c:v>-61.704999999999998</c:v>
                </c:pt>
                <c:pt idx="43086">
                  <c:v>-61.703000000000003</c:v>
                </c:pt>
                <c:pt idx="43087">
                  <c:v>-61.700999999999993</c:v>
                </c:pt>
                <c:pt idx="43088">
                  <c:v>-61.698999999999998</c:v>
                </c:pt>
                <c:pt idx="43089">
                  <c:v>-61.697000000000003</c:v>
                </c:pt>
                <c:pt idx="43090">
                  <c:v>-61.694999999999993</c:v>
                </c:pt>
                <c:pt idx="43091">
                  <c:v>-61.692999999999998</c:v>
                </c:pt>
                <c:pt idx="43092">
                  <c:v>-61.691000000000003</c:v>
                </c:pt>
                <c:pt idx="43093">
                  <c:v>-61.688999999999993</c:v>
                </c:pt>
                <c:pt idx="43094">
                  <c:v>-61.686999999999998</c:v>
                </c:pt>
                <c:pt idx="43095">
                  <c:v>-61.685000000000002</c:v>
                </c:pt>
                <c:pt idx="43096">
                  <c:v>-61.683000000000007</c:v>
                </c:pt>
                <c:pt idx="43097">
                  <c:v>-61.680999999999997</c:v>
                </c:pt>
                <c:pt idx="43098">
                  <c:v>-61.679000000000002</c:v>
                </c:pt>
                <c:pt idx="43099">
                  <c:v>-61.677000000000007</c:v>
                </c:pt>
                <c:pt idx="43100">
                  <c:v>-61.674999999999997</c:v>
                </c:pt>
                <c:pt idx="43101">
                  <c:v>-61.673000000000002</c:v>
                </c:pt>
                <c:pt idx="43102">
                  <c:v>-61.671000000000006</c:v>
                </c:pt>
                <c:pt idx="43103">
                  <c:v>-61.668999999999997</c:v>
                </c:pt>
                <c:pt idx="43104">
                  <c:v>-61.667000000000002</c:v>
                </c:pt>
                <c:pt idx="43105">
                  <c:v>-61.665000000000006</c:v>
                </c:pt>
                <c:pt idx="43106">
                  <c:v>-61.662999999999997</c:v>
                </c:pt>
                <c:pt idx="43107">
                  <c:v>-61.661000000000001</c:v>
                </c:pt>
                <c:pt idx="43108">
                  <c:v>-61.659000000000006</c:v>
                </c:pt>
                <c:pt idx="43109">
                  <c:v>-61.656999999999996</c:v>
                </c:pt>
                <c:pt idx="43110">
                  <c:v>-61.655000000000001</c:v>
                </c:pt>
                <c:pt idx="43111">
                  <c:v>-61.653000000000006</c:v>
                </c:pt>
                <c:pt idx="43112">
                  <c:v>-61.650999999999996</c:v>
                </c:pt>
                <c:pt idx="43113">
                  <c:v>-61.649000000000001</c:v>
                </c:pt>
                <c:pt idx="43114">
                  <c:v>-61.647000000000006</c:v>
                </c:pt>
                <c:pt idx="43115">
                  <c:v>-61.644999999999996</c:v>
                </c:pt>
                <c:pt idx="43116">
                  <c:v>-61.643000000000001</c:v>
                </c:pt>
                <c:pt idx="43117">
                  <c:v>-61.641000000000005</c:v>
                </c:pt>
                <c:pt idx="43118">
                  <c:v>-61.638999999999996</c:v>
                </c:pt>
                <c:pt idx="43119">
                  <c:v>-61.637</c:v>
                </c:pt>
                <c:pt idx="43120">
                  <c:v>-61.635000000000005</c:v>
                </c:pt>
                <c:pt idx="43121">
                  <c:v>-61.632999999999996</c:v>
                </c:pt>
                <c:pt idx="43122">
                  <c:v>-61.631</c:v>
                </c:pt>
                <c:pt idx="43123">
                  <c:v>-61.629000000000005</c:v>
                </c:pt>
                <c:pt idx="43124">
                  <c:v>-61.626999999999995</c:v>
                </c:pt>
                <c:pt idx="43125">
                  <c:v>-61.625</c:v>
                </c:pt>
                <c:pt idx="43126">
                  <c:v>-61.623000000000005</c:v>
                </c:pt>
                <c:pt idx="43127">
                  <c:v>-61.620999999999995</c:v>
                </c:pt>
                <c:pt idx="43128">
                  <c:v>-61.619</c:v>
                </c:pt>
                <c:pt idx="43129">
                  <c:v>-61.617000000000004</c:v>
                </c:pt>
                <c:pt idx="43130">
                  <c:v>-61.614999999999995</c:v>
                </c:pt>
                <c:pt idx="43131">
                  <c:v>-61.613</c:v>
                </c:pt>
                <c:pt idx="43132">
                  <c:v>-61.611000000000004</c:v>
                </c:pt>
                <c:pt idx="43133">
                  <c:v>-61.608999999999995</c:v>
                </c:pt>
                <c:pt idx="43134">
                  <c:v>-61.606999999999999</c:v>
                </c:pt>
                <c:pt idx="43135">
                  <c:v>-61.605000000000004</c:v>
                </c:pt>
                <c:pt idx="43136">
                  <c:v>-61.602999999999994</c:v>
                </c:pt>
                <c:pt idx="43137">
                  <c:v>-61.600999999999999</c:v>
                </c:pt>
                <c:pt idx="43138">
                  <c:v>-61.599000000000004</c:v>
                </c:pt>
                <c:pt idx="43139">
                  <c:v>-61.596999999999994</c:v>
                </c:pt>
                <c:pt idx="43140">
                  <c:v>-61.594999999999999</c:v>
                </c:pt>
                <c:pt idx="43141">
                  <c:v>-61.593000000000004</c:v>
                </c:pt>
                <c:pt idx="43142">
                  <c:v>-61.590999999999994</c:v>
                </c:pt>
                <c:pt idx="43143">
                  <c:v>-61.588999999999999</c:v>
                </c:pt>
                <c:pt idx="43144">
                  <c:v>-61.587000000000003</c:v>
                </c:pt>
                <c:pt idx="43145">
                  <c:v>-61.584999999999994</c:v>
                </c:pt>
                <c:pt idx="43146">
                  <c:v>-61.582999999999998</c:v>
                </c:pt>
                <c:pt idx="43147">
                  <c:v>-61.581000000000003</c:v>
                </c:pt>
                <c:pt idx="43148">
                  <c:v>-61.578999999999994</c:v>
                </c:pt>
                <c:pt idx="43149">
                  <c:v>-61.576999999999998</c:v>
                </c:pt>
                <c:pt idx="43150">
                  <c:v>-61.575000000000003</c:v>
                </c:pt>
                <c:pt idx="43151">
                  <c:v>-61.572999999999993</c:v>
                </c:pt>
                <c:pt idx="43152">
                  <c:v>-61.570999999999998</c:v>
                </c:pt>
                <c:pt idx="43153">
                  <c:v>-61.569000000000003</c:v>
                </c:pt>
                <c:pt idx="43154">
                  <c:v>-61.566999999999993</c:v>
                </c:pt>
                <c:pt idx="43155">
                  <c:v>-61.564999999999998</c:v>
                </c:pt>
                <c:pt idx="43156">
                  <c:v>-61.563000000000002</c:v>
                </c:pt>
                <c:pt idx="43157">
                  <c:v>-61.561000000000007</c:v>
                </c:pt>
                <c:pt idx="43158">
                  <c:v>-61.558999999999997</c:v>
                </c:pt>
                <c:pt idx="43159">
                  <c:v>-61.557000000000002</c:v>
                </c:pt>
                <c:pt idx="43160">
                  <c:v>-61.555000000000007</c:v>
                </c:pt>
                <c:pt idx="43161">
                  <c:v>-61.552999999999997</c:v>
                </c:pt>
                <c:pt idx="43162">
                  <c:v>-61.551000000000002</c:v>
                </c:pt>
                <c:pt idx="43163">
                  <c:v>-61.549000000000007</c:v>
                </c:pt>
                <c:pt idx="43164">
                  <c:v>-61.546999999999997</c:v>
                </c:pt>
                <c:pt idx="43165">
                  <c:v>-61.545000000000002</c:v>
                </c:pt>
                <c:pt idx="43166">
                  <c:v>-61.543000000000006</c:v>
                </c:pt>
                <c:pt idx="43167">
                  <c:v>-61.540999999999997</c:v>
                </c:pt>
                <c:pt idx="43168">
                  <c:v>-61.539000000000001</c:v>
                </c:pt>
                <c:pt idx="43169">
                  <c:v>-61.537000000000006</c:v>
                </c:pt>
                <c:pt idx="43170">
                  <c:v>-61.534999999999997</c:v>
                </c:pt>
                <c:pt idx="43171">
                  <c:v>-61.533000000000001</c:v>
                </c:pt>
                <c:pt idx="43172">
                  <c:v>-61.531000000000006</c:v>
                </c:pt>
                <c:pt idx="43173">
                  <c:v>-61.528999999999996</c:v>
                </c:pt>
                <c:pt idx="43174">
                  <c:v>-61.527000000000001</c:v>
                </c:pt>
                <c:pt idx="43175">
                  <c:v>-61.525000000000006</c:v>
                </c:pt>
                <c:pt idx="43176">
                  <c:v>-61.522999999999996</c:v>
                </c:pt>
                <c:pt idx="43177">
                  <c:v>-61.521000000000001</c:v>
                </c:pt>
                <c:pt idx="43178">
                  <c:v>-61.519000000000005</c:v>
                </c:pt>
                <c:pt idx="43179">
                  <c:v>-61.516999999999996</c:v>
                </c:pt>
                <c:pt idx="43180">
                  <c:v>-61.515000000000001</c:v>
                </c:pt>
                <c:pt idx="43181">
                  <c:v>-61.513000000000005</c:v>
                </c:pt>
                <c:pt idx="43182">
                  <c:v>-61.510999999999996</c:v>
                </c:pt>
                <c:pt idx="43183">
                  <c:v>-61.509</c:v>
                </c:pt>
                <c:pt idx="43184">
                  <c:v>-61.507000000000005</c:v>
                </c:pt>
                <c:pt idx="43185">
                  <c:v>-61.504999999999995</c:v>
                </c:pt>
                <c:pt idx="43186">
                  <c:v>-61.503</c:v>
                </c:pt>
                <c:pt idx="43187">
                  <c:v>-61.501000000000005</c:v>
                </c:pt>
                <c:pt idx="43188">
                  <c:v>-61.498999999999995</c:v>
                </c:pt>
                <c:pt idx="43189">
                  <c:v>-61.497</c:v>
                </c:pt>
                <c:pt idx="43190">
                  <c:v>-61.495000000000005</c:v>
                </c:pt>
                <c:pt idx="43191">
                  <c:v>-61.492999999999995</c:v>
                </c:pt>
                <c:pt idx="43192">
                  <c:v>-61.491</c:v>
                </c:pt>
                <c:pt idx="43193">
                  <c:v>-61.489000000000004</c:v>
                </c:pt>
                <c:pt idx="43194">
                  <c:v>-61.486999999999995</c:v>
                </c:pt>
                <c:pt idx="43195">
                  <c:v>-61.484999999999999</c:v>
                </c:pt>
                <c:pt idx="43196">
                  <c:v>-61.483000000000004</c:v>
                </c:pt>
                <c:pt idx="43197">
                  <c:v>-61.480999999999995</c:v>
                </c:pt>
                <c:pt idx="43198">
                  <c:v>-61.478999999999999</c:v>
                </c:pt>
                <c:pt idx="43199">
                  <c:v>-61.477000000000004</c:v>
                </c:pt>
                <c:pt idx="43200">
                  <c:v>-61.474999999999994</c:v>
                </c:pt>
                <c:pt idx="43201">
                  <c:v>-61.472999999999999</c:v>
                </c:pt>
                <c:pt idx="43202">
                  <c:v>-61.471000000000004</c:v>
                </c:pt>
                <c:pt idx="43203">
                  <c:v>-61.468999999999994</c:v>
                </c:pt>
                <c:pt idx="43204">
                  <c:v>-61.466999999999999</c:v>
                </c:pt>
                <c:pt idx="43205">
                  <c:v>-61.465000000000003</c:v>
                </c:pt>
                <c:pt idx="43206">
                  <c:v>-61.462999999999994</c:v>
                </c:pt>
                <c:pt idx="43207">
                  <c:v>-61.460999999999999</c:v>
                </c:pt>
                <c:pt idx="43208">
                  <c:v>-61.459000000000003</c:v>
                </c:pt>
                <c:pt idx="43209">
                  <c:v>-61.456999999999994</c:v>
                </c:pt>
                <c:pt idx="43210">
                  <c:v>-61.454999999999998</c:v>
                </c:pt>
                <c:pt idx="43211">
                  <c:v>-61.453000000000003</c:v>
                </c:pt>
                <c:pt idx="43212">
                  <c:v>-61.450999999999993</c:v>
                </c:pt>
                <c:pt idx="43213">
                  <c:v>-61.448999999999998</c:v>
                </c:pt>
                <c:pt idx="43214">
                  <c:v>-61.447000000000003</c:v>
                </c:pt>
                <c:pt idx="43215">
                  <c:v>-61.444999999999993</c:v>
                </c:pt>
                <c:pt idx="43216">
                  <c:v>-61.442999999999998</c:v>
                </c:pt>
                <c:pt idx="43217">
                  <c:v>-61.441000000000003</c:v>
                </c:pt>
                <c:pt idx="43218">
                  <c:v>-61.438999999999993</c:v>
                </c:pt>
                <c:pt idx="43219">
                  <c:v>-61.436999999999998</c:v>
                </c:pt>
                <c:pt idx="43220">
                  <c:v>-61.435000000000002</c:v>
                </c:pt>
                <c:pt idx="43221">
                  <c:v>-61.433000000000007</c:v>
                </c:pt>
                <c:pt idx="43222">
                  <c:v>-61.430999999999997</c:v>
                </c:pt>
                <c:pt idx="43223">
                  <c:v>-61.429000000000002</c:v>
                </c:pt>
                <c:pt idx="43224">
                  <c:v>-61.427000000000007</c:v>
                </c:pt>
                <c:pt idx="43225">
                  <c:v>-61.424999999999997</c:v>
                </c:pt>
                <c:pt idx="43226">
                  <c:v>-61.423000000000002</c:v>
                </c:pt>
                <c:pt idx="43227">
                  <c:v>-61.421000000000006</c:v>
                </c:pt>
                <c:pt idx="43228">
                  <c:v>-61.418999999999997</c:v>
                </c:pt>
                <c:pt idx="43229">
                  <c:v>-61.417000000000002</c:v>
                </c:pt>
                <c:pt idx="43230">
                  <c:v>-61.415000000000006</c:v>
                </c:pt>
                <c:pt idx="43231">
                  <c:v>-61.412999999999997</c:v>
                </c:pt>
                <c:pt idx="43232">
                  <c:v>-61.411000000000001</c:v>
                </c:pt>
                <c:pt idx="43233">
                  <c:v>-61.409000000000006</c:v>
                </c:pt>
                <c:pt idx="43234">
                  <c:v>-61.406999999999996</c:v>
                </c:pt>
                <c:pt idx="43235">
                  <c:v>-61.405000000000001</c:v>
                </c:pt>
                <c:pt idx="43236">
                  <c:v>-61.403000000000006</c:v>
                </c:pt>
                <c:pt idx="43237">
                  <c:v>-61.400999999999996</c:v>
                </c:pt>
                <c:pt idx="43238">
                  <c:v>-61.399000000000001</c:v>
                </c:pt>
                <c:pt idx="43239">
                  <c:v>-61.397000000000006</c:v>
                </c:pt>
                <c:pt idx="43240">
                  <c:v>-61.394999999999996</c:v>
                </c:pt>
                <c:pt idx="43241">
                  <c:v>-61.393000000000001</c:v>
                </c:pt>
                <c:pt idx="43242">
                  <c:v>-61.391000000000005</c:v>
                </c:pt>
                <c:pt idx="43243">
                  <c:v>-61.388999999999996</c:v>
                </c:pt>
                <c:pt idx="43244">
                  <c:v>-61.387</c:v>
                </c:pt>
                <c:pt idx="43245">
                  <c:v>-61.385000000000005</c:v>
                </c:pt>
                <c:pt idx="43246">
                  <c:v>-61.382999999999996</c:v>
                </c:pt>
                <c:pt idx="43247">
                  <c:v>-61.381</c:v>
                </c:pt>
                <c:pt idx="43248">
                  <c:v>-61.379000000000005</c:v>
                </c:pt>
                <c:pt idx="43249">
                  <c:v>-61.376999999999995</c:v>
                </c:pt>
                <c:pt idx="43250">
                  <c:v>-61.375</c:v>
                </c:pt>
                <c:pt idx="43251">
                  <c:v>-61.373000000000005</c:v>
                </c:pt>
                <c:pt idx="43252">
                  <c:v>-61.370999999999995</c:v>
                </c:pt>
                <c:pt idx="43253">
                  <c:v>-61.369</c:v>
                </c:pt>
                <c:pt idx="43254">
                  <c:v>-61.367000000000004</c:v>
                </c:pt>
                <c:pt idx="43255">
                  <c:v>-61.364999999999995</c:v>
                </c:pt>
                <c:pt idx="43256">
                  <c:v>-61.363</c:v>
                </c:pt>
                <c:pt idx="43257">
                  <c:v>-61.361000000000004</c:v>
                </c:pt>
                <c:pt idx="43258">
                  <c:v>-61.358999999999995</c:v>
                </c:pt>
                <c:pt idx="43259">
                  <c:v>-61.356999999999999</c:v>
                </c:pt>
                <c:pt idx="43260">
                  <c:v>-61.355000000000004</c:v>
                </c:pt>
                <c:pt idx="43261">
                  <c:v>-61.352999999999994</c:v>
                </c:pt>
                <c:pt idx="43262">
                  <c:v>-61.350999999999999</c:v>
                </c:pt>
                <c:pt idx="43263">
                  <c:v>-61.349000000000004</c:v>
                </c:pt>
                <c:pt idx="43264">
                  <c:v>-61.346999999999994</c:v>
                </c:pt>
                <c:pt idx="43265">
                  <c:v>-61.344999999999999</c:v>
                </c:pt>
                <c:pt idx="43266">
                  <c:v>-61.343000000000004</c:v>
                </c:pt>
                <c:pt idx="43267">
                  <c:v>-61.340999999999994</c:v>
                </c:pt>
                <c:pt idx="43268">
                  <c:v>-61.338999999999999</c:v>
                </c:pt>
                <c:pt idx="43269">
                  <c:v>-61.337000000000003</c:v>
                </c:pt>
                <c:pt idx="43270">
                  <c:v>-61.334999999999994</c:v>
                </c:pt>
                <c:pt idx="43271">
                  <c:v>-61.332999999999998</c:v>
                </c:pt>
                <c:pt idx="43272">
                  <c:v>-61.331000000000003</c:v>
                </c:pt>
                <c:pt idx="43273">
                  <c:v>-61.328999999999994</c:v>
                </c:pt>
                <c:pt idx="43274">
                  <c:v>-61.326999999999998</c:v>
                </c:pt>
                <c:pt idx="43275">
                  <c:v>-61.325000000000003</c:v>
                </c:pt>
                <c:pt idx="43276">
                  <c:v>-61.322999999999993</c:v>
                </c:pt>
                <c:pt idx="43277">
                  <c:v>-61.320999999999998</c:v>
                </c:pt>
                <c:pt idx="43278">
                  <c:v>-61.319000000000003</c:v>
                </c:pt>
                <c:pt idx="43279">
                  <c:v>-61.316999999999993</c:v>
                </c:pt>
                <c:pt idx="43280">
                  <c:v>-61.314999999999998</c:v>
                </c:pt>
                <c:pt idx="43281">
                  <c:v>-61.313000000000002</c:v>
                </c:pt>
                <c:pt idx="43282">
                  <c:v>-61.311000000000007</c:v>
                </c:pt>
                <c:pt idx="43283">
                  <c:v>-61.308999999999997</c:v>
                </c:pt>
                <c:pt idx="43284">
                  <c:v>-61.307000000000002</c:v>
                </c:pt>
                <c:pt idx="43285">
                  <c:v>-61.305000000000007</c:v>
                </c:pt>
                <c:pt idx="43286">
                  <c:v>-61.302999999999997</c:v>
                </c:pt>
                <c:pt idx="43287">
                  <c:v>-61.301000000000002</c:v>
                </c:pt>
                <c:pt idx="43288">
                  <c:v>-61.299000000000007</c:v>
                </c:pt>
                <c:pt idx="43289">
                  <c:v>-61.296999999999997</c:v>
                </c:pt>
                <c:pt idx="43290">
                  <c:v>-61.295000000000002</c:v>
                </c:pt>
                <c:pt idx="43291">
                  <c:v>-61.293000000000006</c:v>
                </c:pt>
                <c:pt idx="43292">
                  <c:v>-61.290999999999997</c:v>
                </c:pt>
                <c:pt idx="43293">
                  <c:v>-61.289000000000001</c:v>
                </c:pt>
                <c:pt idx="43294">
                  <c:v>-61.287000000000006</c:v>
                </c:pt>
                <c:pt idx="43295">
                  <c:v>-61.284999999999997</c:v>
                </c:pt>
                <c:pt idx="43296">
                  <c:v>-61.283000000000001</c:v>
                </c:pt>
                <c:pt idx="43297">
                  <c:v>-61.281000000000006</c:v>
                </c:pt>
                <c:pt idx="43298">
                  <c:v>-61.278999999999996</c:v>
                </c:pt>
                <c:pt idx="43299">
                  <c:v>-61.277000000000001</c:v>
                </c:pt>
                <c:pt idx="43300">
                  <c:v>-61.275000000000006</c:v>
                </c:pt>
                <c:pt idx="43301">
                  <c:v>-61.272999999999996</c:v>
                </c:pt>
                <c:pt idx="43302">
                  <c:v>-61.271000000000001</c:v>
                </c:pt>
                <c:pt idx="43303">
                  <c:v>-61.269000000000005</c:v>
                </c:pt>
                <c:pt idx="43304">
                  <c:v>-61.266999999999996</c:v>
                </c:pt>
                <c:pt idx="43305">
                  <c:v>-61.265000000000001</c:v>
                </c:pt>
                <c:pt idx="43306">
                  <c:v>-61.263000000000005</c:v>
                </c:pt>
                <c:pt idx="43307">
                  <c:v>-61.260999999999996</c:v>
                </c:pt>
                <c:pt idx="43308">
                  <c:v>-61.259</c:v>
                </c:pt>
                <c:pt idx="43309">
                  <c:v>-61.257000000000005</c:v>
                </c:pt>
                <c:pt idx="43310">
                  <c:v>-61.254999999999995</c:v>
                </c:pt>
                <c:pt idx="43311">
                  <c:v>-61.253</c:v>
                </c:pt>
                <c:pt idx="43312">
                  <c:v>-61.251000000000005</c:v>
                </c:pt>
                <c:pt idx="43313">
                  <c:v>-61.248999999999995</c:v>
                </c:pt>
                <c:pt idx="43314">
                  <c:v>-61.247</c:v>
                </c:pt>
                <c:pt idx="43315">
                  <c:v>-61.245000000000005</c:v>
                </c:pt>
                <c:pt idx="43316">
                  <c:v>-61.242999999999995</c:v>
                </c:pt>
                <c:pt idx="43317">
                  <c:v>-61.241</c:v>
                </c:pt>
                <c:pt idx="43318">
                  <c:v>-61.239000000000004</c:v>
                </c:pt>
                <c:pt idx="43319">
                  <c:v>-61.236999999999995</c:v>
                </c:pt>
                <c:pt idx="43320">
                  <c:v>-61.234999999999999</c:v>
                </c:pt>
                <c:pt idx="43321">
                  <c:v>-61.233000000000004</c:v>
                </c:pt>
                <c:pt idx="43322">
                  <c:v>-61.230999999999995</c:v>
                </c:pt>
                <c:pt idx="43323">
                  <c:v>-61.228999999999999</c:v>
                </c:pt>
                <c:pt idx="43324">
                  <c:v>-61.227000000000004</c:v>
                </c:pt>
                <c:pt idx="43325">
                  <c:v>-61.224999999999994</c:v>
                </c:pt>
                <c:pt idx="43326">
                  <c:v>-61.222999999999999</c:v>
                </c:pt>
                <c:pt idx="43327">
                  <c:v>-61.221000000000004</c:v>
                </c:pt>
                <c:pt idx="43328">
                  <c:v>-61.218999999999994</c:v>
                </c:pt>
                <c:pt idx="43329">
                  <c:v>-61.216999999999999</c:v>
                </c:pt>
                <c:pt idx="43330">
                  <c:v>-61.215000000000003</c:v>
                </c:pt>
                <c:pt idx="43331">
                  <c:v>-61.212999999999994</c:v>
                </c:pt>
                <c:pt idx="43332">
                  <c:v>-61.210999999999999</c:v>
                </c:pt>
                <c:pt idx="43333">
                  <c:v>-61.209000000000003</c:v>
                </c:pt>
                <c:pt idx="43334">
                  <c:v>-61.206999999999994</c:v>
                </c:pt>
                <c:pt idx="43335">
                  <c:v>-61.204999999999998</c:v>
                </c:pt>
                <c:pt idx="43336">
                  <c:v>-61.203000000000003</c:v>
                </c:pt>
                <c:pt idx="43337">
                  <c:v>-61.200999999999993</c:v>
                </c:pt>
                <c:pt idx="43338">
                  <c:v>-61.198999999999998</c:v>
                </c:pt>
                <c:pt idx="43339">
                  <c:v>-61.197000000000003</c:v>
                </c:pt>
                <c:pt idx="43340">
                  <c:v>-61.194999999999993</c:v>
                </c:pt>
                <c:pt idx="43341">
                  <c:v>-61.192999999999998</c:v>
                </c:pt>
                <c:pt idx="43342">
                  <c:v>-61.191000000000003</c:v>
                </c:pt>
                <c:pt idx="43343">
                  <c:v>-61.188999999999993</c:v>
                </c:pt>
                <c:pt idx="43344">
                  <c:v>-61.186999999999998</c:v>
                </c:pt>
                <c:pt idx="43345">
                  <c:v>-61.185000000000002</c:v>
                </c:pt>
                <c:pt idx="43346">
                  <c:v>-61.183000000000007</c:v>
                </c:pt>
                <c:pt idx="43347">
                  <c:v>-61.180999999999997</c:v>
                </c:pt>
                <c:pt idx="43348">
                  <c:v>-61.179000000000002</c:v>
                </c:pt>
                <c:pt idx="43349">
                  <c:v>-61.177000000000007</c:v>
                </c:pt>
                <c:pt idx="43350">
                  <c:v>-61.174999999999997</c:v>
                </c:pt>
                <c:pt idx="43351">
                  <c:v>-61.173000000000002</c:v>
                </c:pt>
                <c:pt idx="43352">
                  <c:v>-61.171000000000006</c:v>
                </c:pt>
                <c:pt idx="43353">
                  <c:v>-61.168999999999997</c:v>
                </c:pt>
                <c:pt idx="43354">
                  <c:v>-61.167000000000002</c:v>
                </c:pt>
                <c:pt idx="43355">
                  <c:v>-61.165000000000006</c:v>
                </c:pt>
                <c:pt idx="43356">
                  <c:v>-61.162999999999997</c:v>
                </c:pt>
                <c:pt idx="43357">
                  <c:v>-61.161000000000001</c:v>
                </c:pt>
                <c:pt idx="43358">
                  <c:v>-61.159000000000006</c:v>
                </c:pt>
                <c:pt idx="43359">
                  <c:v>-61.156999999999996</c:v>
                </c:pt>
                <c:pt idx="43360">
                  <c:v>-61.155000000000001</c:v>
                </c:pt>
                <c:pt idx="43361">
                  <c:v>-61.153000000000006</c:v>
                </c:pt>
                <c:pt idx="43362">
                  <c:v>-61.150999999999996</c:v>
                </c:pt>
                <c:pt idx="43363">
                  <c:v>-61.149000000000001</c:v>
                </c:pt>
                <c:pt idx="43364">
                  <c:v>-61.147000000000006</c:v>
                </c:pt>
                <c:pt idx="43365">
                  <c:v>-61.144999999999996</c:v>
                </c:pt>
                <c:pt idx="43366">
                  <c:v>-61.143000000000001</c:v>
                </c:pt>
                <c:pt idx="43367">
                  <c:v>-61.141000000000005</c:v>
                </c:pt>
                <c:pt idx="43368">
                  <c:v>-61.138999999999996</c:v>
                </c:pt>
                <c:pt idx="43369">
                  <c:v>-61.137</c:v>
                </c:pt>
                <c:pt idx="43370">
                  <c:v>-61.135000000000005</c:v>
                </c:pt>
                <c:pt idx="43371">
                  <c:v>-61.132999999999996</c:v>
                </c:pt>
                <c:pt idx="43372">
                  <c:v>-61.131</c:v>
                </c:pt>
                <c:pt idx="43373">
                  <c:v>-61.129000000000005</c:v>
                </c:pt>
                <c:pt idx="43374">
                  <c:v>-61.126999999999995</c:v>
                </c:pt>
                <c:pt idx="43375">
                  <c:v>-61.125</c:v>
                </c:pt>
                <c:pt idx="43376">
                  <c:v>-61.123000000000005</c:v>
                </c:pt>
                <c:pt idx="43377">
                  <c:v>-61.120999999999995</c:v>
                </c:pt>
                <c:pt idx="43378">
                  <c:v>-61.119</c:v>
                </c:pt>
                <c:pt idx="43379">
                  <c:v>-61.117000000000004</c:v>
                </c:pt>
                <c:pt idx="43380">
                  <c:v>-61.114999999999995</c:v>
                </c:pt>
                <c:pt idx="43381">
                  <c:v>-61.113</c:v>
                </c:pt>
                <c:pt idx="43382">
                  <c:v>-61.111000000000004</c:v>
                </c:pt>
                <c:pt idx="43383">
                  <c:v>-61.108999999999995</c:v>
                </c:pt>
                <c:pt idx="43384">
                  <c:v>-61.106999999999999</c:v>
                </c:pt>
                <c:pt idx="43385">
                  <c:v>-61.105000000000004</c:v>
                </c:pt>
                <c:pt idx="43386">
                  <c:v>-61.102999999999994</c:v>
                </c:pt>
                <c:pt idx="43387">
                  <c:v>-61.100999999999999</c:v>
                </c:pt>
                <c:pt idx="43388">
                  <c:v>-61.099000000000004</c:v>
                </c:pt>
                <c:pt idx="43389">
                  <c:v>-61.096999999999994</c:v>
                </c:pt>
                <c:pt idx="43390">
                  <c:v>-61.094999999999999</c:v>
                </c:pt>
                <c:pt idx="43391">
                  <c:v>-61.093000000000004</c:v>
                </c:pt>
                <c:pt idx="43392">
                  <c:v>-61.090999999999994</c:v>
                </c:pt>
                <c:pt idx="43393">
                  <c:v>-61.088999999999999</c:v>
                </c:pt>
                <c:pt idx="43394">
                  <c:v>-61.087000000000003</c:v>
                </c:pt>
                <c:pt idx="43395">
                  <c:v>-61.084999999999994</c:v>
                </c:pt>
                <c:pt idx="43396">
                  <c:v>-61.082999999999998</c:v>
                </c:pt>
                <c:pt idx="43397">
                  <c:v>-61.081000000000003</c:v>
                </c:pt>
                <c:pt idx="43398">
                  <c:v>-61.078999999999994</c:v>
                </c:pt>
                <c:pt idx="43399">
                  <c:v>-61.076999999999998</c:v>
                </c:pt>
                <c:pt idx="43400">
                  <c:v>-61.075000000000003</c:v>
                </c:pt>
                <c:pt idx="43401">
                  <c:v>-61.072999999999993</c:v>
                </c:pt>
                <c:pt idx="43402">
                  <c:v>-61.070999999999998</c:v>
                </c:pt>
                <c:pt idx="43403">
                  <c:v>-61.069000000000003</c:v>
                </c:pt>
                <c:pt idx="43404">
                  <c:v>-61.066999999999993</c:v>
                </c:pt>
                <c:pt idx="43405">
                  <c:v>-61.064999999999998</c:v>
                </c:pt>
                <c:pt idx="43406">
                  <c:v>-61.063000000000002</c:v>
                </c:pt>
                <c:pt idx="43407">
                  <c:v>-61.061000000000007</c:v>
                </c:pt>
                <c:pt idx="43408">
                  <c:v>-61.058999999999997</c:v>
                </c:pt>
                <c:pt idx="43409">
                  <c:v>-61.057000000000002</c:v>
                </c:pt>
                <c:pt idx="43410">
                  <c:v>-61.055000000000007</c:v>
                </c:pt>
                <c:pt idx="43411">
                  <c:v>-61.052999999999997</c:v>
                </c:pt>
                <c:pt idx="43412">
                  <c:v>-61.051000000000002</c:v>
                </c:pt>
                <c:pt idx="43413">
                  <c:v>-61.049000000000007</c:v>
                </c:pt>
                <c:pt idx="43414">
                  <c:v>-61.046999999999997</c:v>
                </c:pt>
                <c:pt idx="43415">
                  <c:v>-61.045000000000002</c:v>
                </c:pt>
                <c:pt idx="43416">
                  <c:v>-61.043000000000006</c:v>
                </c:pt>
                <c:pt idx="43417">
                  <c:v>-61.040999999999997</c:v>
                </c:pt>
                <c:pt idx="43418">
                  <c:v>-61.039000000000001</c:v>
                </c:pt>
                <c:pt idx="43419">
                  <c:v>-61.037000000000006</c:v>
                </c:pt>
                <c:pt idx="43420">
                  <c:v>-61.034999999999997</c:v>
                </c:pt>
                <c:pt idx="43421">
                  <c:v>-61.033000000000001</c:v>
                </c:pt>
                <c:pt idx="43422">
                  <c:v>-61.031000000000006</c:v>
                </c:pt>
                <c:pt idx="43423">
                  <c:v>-61.028999999999996</c:v>
                </c:pt>
                <c:pt idx="43424">
                  <c:v>-61.027000000000001</c:v>
                </c:pt>
                <c:pt idx="43425">
                  <c:v>-61.025000000000006</c:v>
                </c:pt>
                <c:pt idx="43426">
                  <c:v>-61.022999999999996</c:v>
                </c:pt>
                <c:pt idx="43427">
                  <c:v>-61.021000000000001</c:v>
                </c:pt>
                <c:pt idx="43428">
                  <c:v>-61.019000000000005</c:v>
                </c:pt>
                <c:pt idx="43429">
                  <c:v>-61.016999999999996</c:v>
                </c:pt>
                <c:pt idx="43430">
                  <c:v>-61.015000000000001</c:v>
                </c:pt>
                <c:pt idx="43431">
                  <c:v>-61.013000000000005</c:v>
                </c:pt>
                <c:pt idx="43432">
                  <c:v>-61.010999999999996</c:v>
                </c:pt>
                <c:pt idx="43433">
                  <c:v>-61.009</c:v>
                </c:pt>
                <c:pt idx="43434">
                  <c:v>-61.007000000000005</c:v>
                </c:pt>
                <c:pt idx="43435">
                  <c:v>-61.004999999999995</c:v>
                </c:pt>
                <c:pt idx="43436">
                  <c:v>-61.003</c:v>
                </c:pt>
                <c:pt idx="43437">
                  <c:v>-61.001000000000005</c:v>
                </c:pt>
                <c:pt idx="43438">
                  <c:v>-60.998999999999995</c:v>
                </c:pt>
                <c:pt idx="43439">
                  <c:v>-60.997</c:v>
                </c:pt>
                <c:pt idx="43440">
                  <c:v>-60.995000000000005</c:v>
                </c:pt>
                <c:pt idx="43441">
                  <c:v>-60.992999999999995</c:v>
                </c:pt>
                <c:pt idx="43442">
                  <c:v>-60.991</c:v>
                </c:pt>
                <c:pt idx="43443">
                  <c:v>-60.989000000000004</c:v>
                </c:pt>
                <c:pt idx="43444">
                  <c:v>-60.986999999999995</c:v>
                </c:pt>
                <c:pt idx="43445">
                  <c:v>-60.984999999999999</c:v>
                </c:pt>
                <c:pt idx="43446">
                  <c:v>-60.983000000000004</c:v>
                </c:pt>
                <c:pt idx="43447">
                  <c:v>-60.980999999999995</c:v>
                </c:pt>
                <c:pt idx="43448">
                  <c:v>-60.978999999999999</c:v>
                </c:pt>
                <c:pt idx="43449">
                  <c:v>-60.977000000000004</c:v>
                </c:pt>
                <c:pt idx="43450">
                  <c:v>-60.974999999999994</c:v>
                </c:pt>
                <c:pt idx="43451">
                  <c:v>-60.972999999999999</c:v>
                </c:pt>
                <c:pt idx="43452">
                  <c:v>-60.971000000000004</c:v>
                </c:pt>
                <c:pt idx="43453">
                  <c:v>-60.968999999999994</c:v>
                </c:pt>
                <c:pt idx="43454">
                  <c:v>-60.966999999999999</c:v>
                </c:pt>
                <c:pt idx="43455">
                  <c:v>-60.965000000000003</c:v>
                </c:pt>
                <c:pt idx="43456">
                  <c:v>-60.962999999999994</c:v>
                </c:pt>
                <c:pt idx="43457">
                  <c:v>-60.960999999999999</c:v>
                </c:pt>
                <c:pt idx="43458">
                  <c:v>-60.959000000000003</c:v>
                </c:pt>
                <c:pt idx="43459">
                  <c:v>-60.956999999999994</c:v>
                </c:pt>
                <c:pt idx="43460">
                  <c:v>-60.954999999999998</c:v>
                </c:pt>
                <c:pt idx="43461">
                  <c:v>-60.953000000000003</c:v>
                </c:pt>
                <c:pt idx="43462">
                  <c:v>-60.950999999999993</c:v>
                </c:pt>
                <c:pt idx="43463">
                  <c:v>-60.948999999999998</c:v>
                </c:pt>
                <c:pt idx="43464">
                  <c:v>-60.947000000000003</c:v>
                </c:pt>
                <c:pt idx="43465">
                  <c:v>-60.944999999999993</c:v>
                </c:pt>
                <c:pt idx="43466">
                  <c:v>-60.942999999999998</c:v>
                </c:pt>
                <c:pt idx="43467">
                  <c:v>-60.941000000000003</c:v>
                </c:pt>
                <c:pt idx="43468">
                  <c:v>-60.938999999999993</c:v>
                </c:pt>
                <c:pt idx="43469">
                  <c:v>-60.936999999999998</c:v>
                </c:pt>
                <c:pt idx="43470">
                  <c:v>-60.935000000000002</c:v>
                </c:pt>
                <c:pt idx="43471">
                  <c:v>-60.933000000000007</c:v>
                </c:pt>
                <c:pt idx="43472">
                  <c:v>-60.930999999999997</c:v>
                </c:pt>
                <c:pt idx="43473">
                  <c:v>-60.929000000000002</c:v>
                </c:pt>
                <c:pt idx="43474">
                  <c:v>-60.927000000000007</c:v>
                </c:pt>
                <c:pt idx="43475">
                  <c:v>-60.924999999999997</c:v>
                </c:pt>
                <c:pt idx="43476">
                  <c:v>-60.923000000000002</c:v>
                </c:pt>
                <c:pt idx="43477">
                  <c:v>-60.921000000000006</c:v>
                </c:pt>
                <c:pt idx="43478">
                  <c:v>-60.918999999999997</c:v>
                </c:pt>
                <c:pt idx="43479">
                  <c:v>-60.917000000000002</c:v>
                </c:pt>
                <c:pt idx="43480">
                  <c:v>-60.915000000000006</c:v>
                </c:pt>
                <c:pt idx="43481">
                  <c:v>-60.912999999999997</c:v>
                </c:pt>
                <c:pt idx="43482">
                  <c:v>-60.911000000000001</c:v>
                </c:pt>
                <c:pt idx="43483">
                  <c:v>-60.909000000000006</c:v>
                </c:pt>
                <c:pt idx="43484">
                  <c:v>-60.906999999999996</c:v>
                </c:pt>
                <c:pt idx="43485">
                  <c:v>-60.905000000000001</c:v>
                </c:pt>
                <c:pt idx="43486">
                  <c:v>-60.903000000000006</c:v>
                </c:pt>
                <c:pt idx="43487">
                  <c:v>-60.900999999999996</c:v>
                </c:pt>
                <c:pt idx="43488">
                  <c:v>-60.899000000000001</c:v>
                </c:pt>
                <c:pt idx="43489">
                  <c:v>-60.897000000000006</c:v>
                </c:pt>
                <c:pt idx="43490">
                  <c:v>-60.894999999999996</c:v>
                </c:pt>
                <c:pt idx="43491">
                  <c:v>-60.893000000000001</c:v>
                </c:pt>
                <c:pt idx="43492">
                  <c:v>-60.891000000000005</c:v>
                </c:pt>
                <c:pt idx="43493">
                  <c:v>-60.888999999999996</c:v>
                </c:pt>
                <c:pt idx="43494">
                  <c:v>-60.887</c:v>
                </c:pt>
                <c:pt idx="43495">
                  <c:v>-60.885000000000005</c:v>
                </c:pt>
                <c:pt idx="43496">
                  <c:v>-60.882999999999996</c:v>
                </c:pt>
                <c:pt idx="43497">
                  <c:v>-60.881</c:v>
                </c:pt>
                <c:pt idx="43498">
                  <c:v>-60.879000000000005</c:v>
                </c:pt>
                <c:pt idx="43499">
                  <c:v>-60.876999999999995</c:v>
                </c:pt>
                <c:pt idx="43500">
                  <c:v>-60.875</c:v>
                </c:pt>
                <c:pt idx="43501">
                  <c:v>-60.873000000000005</c:v>
                </c:pt>
                <c:pt idx="43502">
                  <c:v>-60.870999999999995</c:v>
                </c:pt>
                <c:pt idx="43503">
                  <c:v>-60.869</c:v>
                </c:pt>
                <c:pt idx="43504">
                  <c:v>-60.867000000000004</c:v>
                </c:pt>
                <c:pt idx="43505">
                  <c:v>-60.864999999999995</c:v>
                </c:pt>
                <c:pt idx="43506">
                  <c:v>-60.863</c:v>
                </c:pt>
                <c:pt idx="43507">
                  <c:v>-60.861000000000004</c:v>
                </c:pt>
                <c:pt idx="43508">
                  <c:v>-60.858999999999995</c:v>
                </c:pt>
                <c:pt idx="43509">
                  <c:v>-60.856999999999999</c:v>
                </c:pt>
                <c:pt idx="43510">
                  <c:v>-60.855000000000004</c:v>
                </c:pt>
                <c:pt idx="43511">
                  <c:v>-60.852999999999994</c:v>
                </c:pt>
                <c:pt idx="43512">
                  <c:v>-60.850999999999999</c:v>
                </c:pt>
                <c:pt idx="43513">
                  <c:v>-60.849000000000004</c:v>
                </c:pt>
                <c:pt idx="43514">
                  <c:v>-60.846999999999994</c:v>
                </c:pt>
                <c:pt idx="43515">
                  <c:v>-60.844999999999999</c:v>
                </c:pt>
                <c:pt idx="43516">
                  <c:v>-60.843000000000004</c:v>
                </c:pt>
                <c:pt idx="43517">
                  <c:v>-60.840999999999994</c:v>
                </c:pt>
                <c:pt idx="43518">
                  <c:v>-60.838999999999999</c:v>
                </c:pt>
                <c:pt idx="43519">
                  <c:v>-60.837000000000003</c:v>
                </c:pt>
                <c:pt idx="43520">
                  <c:v>-60.834999999999994</c:v>
                </c:pt>
                <c:pt idx="43521">
                  <c:v>-60.832999999999998</c:v>
                </c:pt>
                <c:pt idx="43522">
                  <c:v>-60.831000000000003</c:v>
                </c:pt>
                <c:pt idx="43523">
                  <c:v>-60.828999999999994</c:v>
                </c:pt>
                <c:pt idx="43524">
                  <c:v>-60.826999999999998</c:v>
                </c:pt>
                <c:pt idx="43525">
                  <c:v>-60.825000000000003</c:v>
                </c:pt>
                <c:pt idx="43526">
                  <c:v>-60.822999999999993</c:v>
                </c:pt>
                <c:pt idx="43527">
                  <c:v>-60.820999999999998</c:v>
                </c:pt>
                <c:pt idx="43528">
                  <c:v>-60.819000000000003</c:v>
                </c:pt>
                <c:pt idx="43529">
                  <c:v>-60.816999999999993</c:v>
                </c:pt>
                <c:pt idx="43530">
                  <c:v>-60.814999999999998</c:v>
                </c:pt>
                <c:pt idx="43531">
                  <c:v>-60.813000000000002</c:v>
                </c:pt>
                <c:pt idx="43532">
                  <c:v>-60.811000000000007</c:v>
                </c:pt>
                <c:pt idx="43533">
                  <c:v>-60.808999999999997</c:v>
                </c:pt>
                <c:pt idx="43534">
                  <c:v>-60.807000000000002</c:v>
                </c:pt>
                <c:pt idx="43535">
                  <c:v>-60.805000000000007</c:v>
                </c:pt>
                <c:pt idx="43536">
                  <c:v>-60.802999999999997</c:v>
                </c:pt>
                <c:pt idx="43537">
                  <c:v>-60.801000000000002</c:v>
                </c:pt>
                <c:pt idx="43538">
                  <c:v>-60.799000000000007</c:v>
                </c:pt>
                <c:pt idx="43539">
                  <c:v>-60.796999999999997</c:v>
                </c:pt>
                <c:pt idx="43540">
                  <c:v>-60.795000000000002</c:v>
                </c:pt>
                <c:pt idx="43541">
                  <c:v>-60.793000000000006</c:v>
                </c:pt>
                <c:pt idx="43542">
                  <c:v>-60.790999999999997</c:v>
                </c:pt>
                <c:pt idx="43543">
                  <c:v>-60.789000000000001</c:v>
                </c:pt>
                <c:pt idx="43544">
                  <c:v>-60.787000000000006</c:v>
                </c:pt>
                <c:pt idx="43545">
                  <c:v>-60.784999999999997</c:v>
                </c:pt>
                <c:pt idx="43546">
                  <c:v>-60.783000000000001</c:v>
                </c:pt>
                <c:pt idx="43547">
                  <c:v>-60.781000000000006</c:v>
                </c:pt>
                <c:pt idx="43548">
                  <c:v>-60.778999999999996</c:v>
                </c:pt>
                <c:pt idx="43549">
                  <c:v>-60.777000000000001</c:v>
                </c:pt>
                <c:pt idx="43550">
                  <c:v>-60.775000000000006</c:v>
                </c:pt>
                <c:pt idx="43551">
                  <c:v>-60.772999999999996</c:v>
                </c:pt>
                <c:pt idx="43552">
                  <c:v>-60.771000000000001</c:v>
                </c:pt>
                <c:pt idx="43553">
                  <c:v>-60.769000000000005</c:v>
                </c:pt>
                <c:pt idx="43554">
                  <c:v>-60.766999999999996</c:v>
                </c:pt>
                <c:pt idx="43555">
                  <c:v>-60.765000000000001</c:v>
                </c:pt>
                <c:pt idx="43556">
                  <c:v>-60.763000000000005</c:v>
                </c:pt>
                <c:pt idx="43557">
                  <c:v>-60.760999999999996</c:v>
                </c:pt>
                <c:pt idx="43558">
                  <c:v>-60.759</c:v>
                </c:pt>
                <c:pt idx="43559">
                  <c:v>-60.757000000000005</c:v>
                </c:pt>
                <c:pt idx="43560">
                  <c:v>-60.754999999999995</c:v>
                </c:pt>
                <c:pt idx="43561">
                  <c:v>-60.753</c:v>
                </c:pt>
                <c:pt idx="43562">
                  <c:v>-60.751000000000005</c:v>
                </c:pt>
                <c:pt idx="43563">
                  <c:v>-60.748999999999995</c:v>
                </c:pt>
                <c:pt idx="43564">
                  <c:v>-60.747</c:v>
                </c:pt>
                <c:pt idx="43565">
                  <c:v>-60.745000000000005</c:v>
                </c:pt>
                <c:pt idx="43566">
                  <c:v>-60.742999999999995</c:v>
                </c:pt>
                <c:pt idx="43567">
                  <c:v>-60.741</c:v>
                </c:pt>
                <c:pt idx="43568">
                  <c:v>-60.739000000000004</c:v>
                </c:pt>
                <c:pt idx="43569">
                  <c:v>-60.736999999999995</c:v>
                </c:pt>
                <c:pt idx="43570">
                  <c:v>-60.734999999999999</c:v>
                </c:pt>
                <c:pt idx="43571">
                  <c:v>-60.733000000000004</c:v>
                </c:pt>
                <c:pt idx="43572">
                  <c:v>-60.730999999999995</c:v>
                </c:pt>
                <c:pt idx="43573">
                  <c:v>-60.728999999999999</c:v>
                </c:pt>
                <c:pt idx="43574">
                  <c:v>-60.727000000000004</c:v>
                </c:pt>
                <c:pt idx="43575">
                  <c:v>-60.724999999999994</c:v>
                </c:pt>
                <c:pt idx="43576">
                  <c:v>-60.722999999999999</c:v>
                </c:pt>
                <c:pt idx="43577">
                  <c:v>-60.721000000000004</c:v>
                </c:pt>
                <c:pt idx="43578">
                  <c:v>-60.718999999999994</c:v>
                </c:pt>
                <c:pt idx="43579">
                  <c:v>-60.716999999999999</c:v>
                </c:pt>
                <c:pt idx="43580">
                  <c:v>-60.715000000000003</c:v>
                </c:pt>
                <c:pt idx="43581">
                  <c:v>-60.712999999999994</c:v>
                </c:pt>
                <c:pt idx="43582">
                  <c:v>-60.710999999999999</c:v>
                </c:pt>
                <c:pt idx="43583">
                  <c:v>-60.709000000000003</c:v>
                </c:pt>
                <c:pt idx="43584">
                  <c:v>-60.706999999999994</c:v>
                </c:pt>
                <c:pt idx="43585">
                  <c:v>-60.704999999999998</c:v>
                </c:pt>
                <c:pt idx="43586">
                  <c:v>-60.703000000000003</c:v>
                </c:pt>
                <c:pt idx="43587">
                  <c:v>-60.700999999999993</c:v>
                </c:pt>
                <c:pt idx="43588">
                  <c:v>-60.698999999999998</c:v>
                </c:pt>
                <c:pt idx="43589">
                  <c:v>-60.697000000000003</c:v>
                </c:pt>
                <c:pt idx="43590">
                  <c:v>-60.694999999999993</c:v>
                </c:pt>
                <c:pt idx="43591">
                  <c:v>-60.692999999999998</c:v>
                </c:pt>
                <c:pt idx="43592">
                  <c:v>-60.691000000000003</c:v>
                </c:pt>
                <c:pt idx="43593">
                  <c:v>-60.688999999999993</c:v>
                </c:pt>
                <c:pt idx="43594">
                  <c:v>-60.686999999999998</c:v>
                </c:pt>
                <c:pt idx="43595">
                  <c:v>-60.685000000000002</c:v>
                </c:pt>
                <c:pt idx="43596">
                  <c:v>-60.683000000000007</c:v>
                </c:pt>
                <c:pt idx="43597">
                  <c:v>-60.680999999999997</c:v>
                </c:pt>
                <c:pt idx="43598">
                  <c:v>-60.679000000000002</c:v>
                </c:pt>
                <c:pt idx="43599">
                  <c:v>-60.677000000000007</c:v>
                </c:pt>
                <c:pt idx="43600">
                  <c:v>-60.674999999999997</c:v>
                </c:pt>
                <c:pt idx="43601">
                  <c:v>-60.673000000000002</c:v>
                </c:pt>
                <c:pt idx="43602">
                  <c:v>-60.671000000000006</c:v>
                </c:pt>
                <c:pt idx="43603">
                  <c:v>-60.668999999999997</c:v>
                </c:pt>
                <c:pt idx="43604">
                  <c:v>-60.667000000000002</c:v>
                </c:pt>
                <c:pt idx="43605">
                  <c:v>-60.665000000000006</c:v>
                </c:pt>
                <c:pt idx="43606">
                  <c:v>-60.662999999999997</c:v>
                </c:pt>
                <c:pt idx="43607">
                  <c:v>-60.661000000000001</c:v>
                </c:pt>
                <c:pt idx="43608">
                  <c:v>-60.659000000000006</c:v>
                </c:pt>
                <c:pt idx="43609">
                  <c:v>-60.656999999999996</c:v>
                </c:pt>
                <c:pt idx="43610">
                  <c:v>-60.655000000000001</c:v>
                </c:pt>
                <c:pt idx="43611">
                  <c:v>-60.653000000000006</c:v>
                </c:pt>
                <c:pt idx="43612">
                  <c:v>-60.650999999999996</c:v>
                </c:pt>
                <c:pt idx="43613">
                  <c:v>-60.649000000000001</c:v>
                </c:pt>
                <c:pt idx="43614">
                  <c:v>-60.647000000000006</c:v>
                </c:pt>
                <c:pt idx="43615">
                  <c:v>-60.644999999999996</c:v>
                </c:pt>
                <c:pt idx="43616">
                  <c:v>-60.643000000000001</c:v>
                </c:pt>
                <c:pt idx="43617">
                  <c:v>-60.641000000000005</c:v>
                </c:pt>
                <c:pt idx="43618">
                  <c:v>-60.638999999999996</c:v>
                </c:pt>
                <c:pt idx="43619">
                  <c:v>-60.637</c:v>
                </c:pt>
                <c:pt idx="43620">
                  <c:v>-60.635000000000005</c:v>
                </c:pt>
                <c:pt idx="43621">
                  <c:v>-60.632999999999996</c:v>
                </c:pt>
                <c:pt idx="43622">
                  <c:v>-60.631</c:v>
                </c:pt>
                <c:pt idx="43623">
                  <c:v>-60.629000000000005</c:v>
                </c:pt>
                <c:pt idx="43624">
                  <c:v>-60.626999999999995</c:v>
                </c:pt>
                <c:pt idx="43625">
                  <c:v>-60.625</c:v>
                </c:pt>
                <c:pt idx="43626">
                  <c:v>-60.623000000000005</c:v>
                </c:pt>
                <c:pt idx="43627">
                  <c:v>-60.620999999999995</c:v>
                </c:pt>
                <c:pt idx="43628">
                  <c:v>-60.619</c:v>
                </c:pt>
                <c:pt idx="43629">
                  <c:v>-60.617000000000004</c:v>
                </c:pt>
                <c:pt idx="43630">
                  <c:v>-60.614999999999995</c:v>
                </c:pt>
                <c:pt idx="43631">
                  <c:v>-60.613</c:v>
                </c:pt>
                <c:pt idx="43632">
                  <c:v>-60.611000000000004</c:v>
                </c:pt>
                <c:pt idx="43633">
                  <c:v>-60.608999999999995</c:v>
                </c:pt>
                <c:pt idx="43634">
                  <c:v>-60.606999999999999</c:v>
                </c:pt>
                <c:pt idx="43635">
                  <c:v>-60.605000000000004</c:v>
                </c:pt>
                <c:pt idx="43636">
                  <c:v>-60.602999999999994</c:v>
                </c:pt>
                <c:pt idx="43637">
                  <c:v>-60.600999999999999</c:v>
                </c:pt>
                <c:pt idx="43638">
                  <c:v>-60.599000000000004</c:v>
                </c:pt>
                <c:pt idx="43639">
                  <c:v>-60.596999999999994</c:v>
                </c:pt>
                <c:pt idx="43640">
                  <c:v>-60.594999999999999</c:v>
                </c:pt>
                <c:pt idx="43641">
                  <c:v>-60.593000000000004</c:v>
                </c:pt>
                <c:pt idx="43642">
                  <c:v>-60.590999999999994</c:v>
                </c:pt>
                <c:pt idx="43643">
                  <c:v>-60.588999999999999</c:v>
                </c:pt>
                <c:pt idx="43644">
                  <c:v>-60.587000000000003</c:v>
                </c:pt>
                <c:pt idx="43645">
                  <c:v>-60.584999999999994</c:v>
                </c:pt>
                <c:pt idx="43646">
                  <c:v>-60.582999999999998</c:v>
                </c:pt>
                <c:pt idx="43647">
                  <c:v>-60.581000000000003</c:v>
                </c:pt>
                <c:pt idx="43648">
                  <c:v>-60.578999999999994</c:v>
                </c:pt>
                <c:pt idx="43649">
                  <c:v>-60.576999999999998</c:v>
                </c:pt>
                <c:pt idx="43650">
                  <c:v>-60.575000000000003</c:v>
                </c:pt>
                <c:pt idx="43651">
                  <c:v>-60.572999999999993</c:v>
                </c:pt>
                <c:pt idx="43652">
                  <c:v>-60.570999999999998</c:v>
                </c:pt>
                <c:pt idx="43653">
                  <c:v>-60.569000000000003</c:v>
                </c:pt>
                <c:pt idx="43654">
                  <c:v>-60.566999999999993</c:v>
                </c:pt>
                <c:pt idx="43655">
                  <c:v>-60.564999999999998</c:v>
                </c:pt>
                <c:pt idx="43656">
                  <c:v>-60.563000000000002</c:v>
                </c:pt>
                <c:pt idx="43657">
                  <c:v>-60.561000000000007</c:v>
                </c:pt>
                <c:pt idx="43658">
                  <c:v>-60.558999999999997</c:v>
                </c:pt>
                <c:pt idx="43659">
                  <c:v>-60.557000000000002</c:v>
                </c:pt>
                <c:pt idx="43660">
                  <c:v>-60.555000000000007</c:v>
                </c:pt>
                <c:pt idx="43661">
                  <c:v>-60.552999999999997</c:v>
                </c:pt>
                <c:pt idx="43662">
                  <c:v>-60.551000000000002</c:v>
                </c:pt>
                <c:pt idx="43663">
                  <c:v>-60.549000000000007</c:v>
                </c:pt>
                <c:pt idx="43664">
                  <c:v>-60.546999999999997</c:v>
                </c:pt>
                <c:pt idx="43665">
                  <c:v>-60.545000000000002</c:v>
                </c:pt>
                <c:pt idx="43666">
                  <c:v>-60.543000000000006</c:v>
                </c:pt>
                <c:pt idx="43667">
                  <c:v>-60.540999999999997</c:v>
                </c:pt>
                <c:pt idx="43668">
                  <c:v>-60.539000000000001</c:v>
                </c:pt>
                <c:pt idx="43669">
                  <c:v>-60.537000000000006</c:v>
                </c:pt>
                <c:pt idx="43670">
                  <c:v>-60.534999999999997</c:v>
                </c:pt>
                <c:pt idx="43671">
                  <c:v>-60.533000000000001</c:v>
                </c:pt>
                <c:pt idx="43672">
                  <c:v>-60.531000000000006</c:v>
                </c:pt>
                <c:pt idx="43673">
                  <c:v>-60.528999999999996</c:v>
                </c:pt>
                <c:pt idx="43674">
                  <c:v>-60.527000000000001</c:v>
                </c:pt>
                <c:pt idx="43675">
                  <c:v>-60.525000000000006</c:v>
                </c:pt>
                <c:pt idx="43676">
                  <c:v>-60.522999999999996</c:v>
                </c:pt>
                <c:pt idx="43677">
                  <c:v>-60.521000000000001</c:v>
                </c:pt>
                <c:pt idx="43678">
                  <c:v>-60.519000000000005</c:v>
                </c:pt>
                <c:pt idx="43679">
                  <c:v>-60.516999999999996</c:v>
                </c:pt>
                <c:pt idx="43680">
                  <c:v>-60.515000000000001</c:v>
                </c:pt>
                <c:pt idx="43681">
                  <c:v>-60.513000000000005</c:v>
                </c:pt>
                <c:pt idx="43682">
                  <c:v>-60.510999999999996</c:v>
                </c:pt>
                <c:pt idx="43683">
                  <c:v>-60.509</c:v>
                </c:pt>
                <c:pt idx="43684">
                  <c:v>-60.507000000000005</c:v>
                </c:pt>
                <c:pt idx="43685">
                  <c:v>-60.504999999999995</c:v>
                </c:pt>
                <c:pt idx="43686">
                  <c:v>-60.503</c:v>
                </c:pt>
                <c:pt idx="43687">
                  <c:v>-60.501000000000005</c:v>
                </c:pt>
                <c:pt idx="43688">
                  <c:v>-60.498999999999995</c:v>
                </c:pt>
                <c:pt idx="43689">
                  <c:v>-60.497</c:v>
                </c:pt>
                <c:pt idx="43690">
                  <c:v>-60.495000000000005</c:v>
                </c:pt>
                <c:pt idx="43691">
                  <c:v>-60.492999999999995</c:v>
                </c:pt>
                <c:pt idx="43692">
                  <c:v>-60.491</c:v>
                </c:pt>
                <c:pt idx="43693">
                  <c:v>-60.489000000000004</c:v>
                </c:pt>
                <c:pt idx="43694">
                  <c:v>-60.486999999999995</c:v>
                </c:pt>
                <c:pt idx="43695">
                  <c:v>-60.484999999999999</c:v>
                </c:pt>
                <c:pt idx="43696">
                  <c:v>-60.483000000000004</c:v>
                </c:pt>
                <c:pt idx="43697">
                  <c:v>-60.480999999999995</c:v>
                </c:pt>
                <c:pt idx="43698">
                  <c:v>-60.478999999999999</c:v>
                </c:pt>
                <c:pt idx="43699">
                  <c:v>-60.477000000000004</c:v>
                </c:pt>
                <c:pt idx="43700">
                  <c:v>-60.474999999999994</c:v>
                </c:pt>
                <c:pt idx="43701">
                  <c:v>-60.472999999999999</c:v>
                </c:pt>
                <c:pt idx="43702">
                  <c:v>-60.471000000000004</c:v>
                </c:pt>
                <c:pt idx="43703">
                  <c:v>-60.468999999999994</c:v>
                </c:pt>
                <c:pt idx="43704">
                  <c:v>-60.466999999999999</c:v>
                </c:pt>
                <c:pt idx="43705">
                  <c:v>-60.465000000000003</c:v>
                </c:pt>
                <c:pt idx="43706">
                  <c:v>-60.462999999999994</c:v>
                </c:pt>
                <c:pt idx="43707">
                  <c:v>-60.460999999999999</c:v>
                </c:pt>
                <c:pt idx="43708">
                  <c:v>-60.459000000000003</c:v>
                </c:pt>
                <c:pt idx="43709">
                  <c:v>-60.456999999999994</c:v>
                </c:pt>
                <c:pt idx="43710">
                  <c:v>-60.454999999999998</c:v>
                </c:pt>
                <c:pt idx="43711">
                  <c:v>-60.453000000000003</c:v>
                </c:pt>
                <c:pt idx="43712">
                  <c:v>-60.450999999999993</c:v>
                </c:pt>
                <c:pt idx="43713">
                  <c:v>-60.448999999999998</c:v>
                </c:pt>
                <c:pt idx="43714">
                  <c:v>-60.447000000000003</c:v>
                </c:pt>
                <c:pt idx="43715">
                  <c:v>-60.444999999999993</c:v>
                </c:pt>
                <c:pt idx="43716">
                  <c:v>-60.442999999999998</c:v>
                </c:pt>
                <c:pt idx="43717">
                  <c:v>-60.441000000000003</c:v>
                </c:pt>
                <c:pt idx="43718">
                  <c:v>-60.438999999999993</c:v>
                </c:pt>
                <c:pt idx="43719">
                  <c:v>-60.436999999999998</c:v>
                </c:pt>
                <c:pt idx="43720">
                  <c:v>-60.435000000000002</c:v>
                </c:pt>
                <c:pt idx="43721">
                  <c:v>-60.433000000000007</c:v>
                </c:pt>
                <c:pt idx="43722">
                  <c:v>-60.430999999999997</c:v>
                </c:pt>
                <c:pt idx="43723">
                  <c:v>-60.429000000000002</c:v>
                </c:pt>
                <c:pt idx="43724">
                  <c:v>-60.427000000000007</c:v>
                </c:pt>
                <c:pt idx="43725">
                  <c:v>-60.424999999999997</c:v>
                </c:pt>
                <c:pt idx="43726">
                  <c:v>-60.423000000000002</c:v>
                </c:pt>
                <c:pt idx="43727">
                  <c:v>-60.421000000000006</c:v>
                </c:pt>
                <c:pt idx="43728">
                  <c:v>-60.418999999999997</c:v>
                </c:pt>
                <c:pt idx="43729">
                  <c:v>-60.417000000000002</c:v>
                </c:pt>
                <c:pt idx="43730">
                  <c:v>-60.415000000000006</c:v>
                </c:pt>
                <c:pt idx="43731">
                  <c:v>-60.412999999999997</c:v>
                </c:pt>
                <c:pt idx="43732">
                  <c:v>-60.411000000000001</c:v>
                </c:pt>
                <c:pt idx="43733">
                  <c:v>-60.409000000000006</c:v>
                </c:pt>
                <c:pt idx="43734">
                  <c:v>-60.406999999999996</c:v>
                </c:pt>
                <c:pt idx="43735">
                  <c:v>-60.405000000000001</c:v>
                </c:pt>
                <c:pt idx="43736">
                  <c:v>-60.403000000000006</c:v>
                </c:pt>
                <c:pt idx="43737">
                  <c:v>-60.400999999999996</c:v>
                </c:pt>
                <c:pt idx="43738">
                  <c:v>-60.399000000000001</c:v>
                </c:pt>
                <c:pt idx="43739">
                  <c:v>-60.397000000000006</c:v>
                </c:pt>
                <c:pt idx="43740">
                  <c:v>-60.394999999999996</c:v>
                </c:pt>
                <c:pt idx="43741">
                  <c:v>-60.393000000000001</c:v>
                </c:pt>
                <c:pt idx="43742">
                  <c:v>-60.391000000000005</c:v>
                </c:pt>
                <c:pt idx="43743">
                  <c:v>-60.388999999999996</c:v>
                </c:pt>
                <c:pt idx="43744">
                  <c:v>-60.387</c:v>
                </c:pt>
                <c:pt idx="43745">
                  <c:v>-60.385000000000005</c:v>
                </c:pt>
                <c:pt idx="43746">
                  <c:v>-60.382999999999996</c:v>
                </c:pt>
                <c:pt idx="43747">
                  <c:v>-60.381</c:v>
                </c:pt>
                <c:pt idx="43748">
                  <c:v>-60.379000000000005</c:v>
                </c:pt>
                <c:pt idx="43749">
                  <c:v>-60.376999999999995</c:v>
                </c:pt>
                <c:pt idx="43750">
                  <c:v>-60.375</c:v>
                </c:pt>
                <c:pt idx="43751">
                  <c:v>-60.373000000000005</c:v>
                </c:pt>
                <c:pt idx="43752">
                  <c:v>-60.370999999999995</c:v>
                </c:pt>
                <c:pt idx="43753">
                  <c:v>-60.369</c:v>
                </c:pt>
                <c:pt idx="43754">
                  <c:v>-60.367000000000004</c:v>
                </c:pt>
                <c:pt idx="43755">
                  <c:v>-60.364999999999995</c:v>
                </c:pt>
                <c:pt idx="43756">
                  <c:v>-60.363</c:v>
                </c:pt>
                <c:pt idx="43757">
                  <c:v>-60.361000000000004</c:v>
                </c:pt>
                <c:pt idx="43758">
                  <c:v>-60.358999999999995</c:v>
                </c:pt>
                <c:pt idx="43759">
                  <c:v>-60.356999999999999</c:v>
                </c:pt>
                <c:pt idx="43760">
                  <c:v>-60.355000000000004</c:v>
                </c:pt>
                <c:pt idx="43761">
                  <c:v>-60.352999999999994</c:v>
                </c:pt>
                <c:pt idx="43762">
                  <c:v>-60.350999999999999</c:v>
                </c:pt>
                <c:pt idx="43763">
                  <c:v>-60.349000000000004</c:v>
                </c:pt>
                <c:pt idx="43764">
                  <c:v>-60.346999999999994</c:v>
                </c:pt>
                <c:pt idx="43765">
                  <c:v>-60.344999999999999</c:v>
                </c:pt>
                <c:pt idx="43766">
                  <c:v>-60.343000000000004</c:v>
                </c:pt>
                <c:pt idx="43767">
                  <c:v>-60.340999999999994</c:v>
                </c:pt>
                <c:pt idx="43768">
                  <c:v>-60.338999999999999</c:v>
                </c:pt>
                <c:pt idx="43769">
                  <c:v>-60.337000000000003</c:v>
                </c:pt>
                <c:pt idx="43770">
                  <c:v>-60.334999999999994</c:v>
                </c:pt>
                <c:pt idx="43771">
                  <c:v>-60.332999999999998</c:v>
                </c:pt>
                <c:pt idx="43772">
                  <c:v>-60.331000000000003</c:v>
                </c:pt>
                <c:pt idx="43773">
                  <c:v>-60.328999999999994</c:v>
                </c:pt>
                <c:pt idx="43774">
                  <c:v>-60.326999999999998</c:v>
                </c:pt>
                <c:pt idx="43775">
                  <c:v>-60.325000000000003</c:v>
                </c:pt>
                <c:pt idx="43776">
                  <c:v>-60.322999999999993</c:v>
                </c:pt>
                <c:pt idx="43777">
                  <c:v>-60.320999999999998</c:v>
                </c:pt>
                <c:pt idx="43778">
                  <c:v>-60.319000000000003</c:v>
                </c:pt>
                <c:pt idx="43779">
                  <c:v>-60.316999999999993</c:v>
                </c:pt>
                <c:pt idx="43780">
                  <c:v>-60.314999999999998</c:v>
                </c:pt>
                <c:pt idx="43781">
                  <c:v>-60.313000000000002</c:v>
                </c:pt>
                <c:pt idx="43782">
                  <c:v>-60.311000000000007</c:v>
                </c:pt>
                <c:pt idx="43783">
                  <c:v>-60.308999999999997</c:v>
                </c:pt>
                <c:pt idx="43784">
                  <c:v>-60.307000000000002</c:v>
                </c:pt>
                <c:pt idx="43785">
                  <c:v>-60.305000000000007</c:v>
                </c:pt>
                <c:pt idx="43786">
                  <c:v>-60.302999999999997</c:v>
                </c:pt>
                <c:pt idx="43787">
                  <c:v>-60.301000000000002</c:v>
                </c:pt>
                <c:pt idx="43788">
                  <c:v>-60.299000000000007</c:v>
                </c:pt>
                <c:pt idx="43789">
                  <c:v>-60.296999999999997</c:v>
                </c:pt>
                <c:pt idx="43790">
                  <c:v>-60.295000000000002</c:v>
                </c:pt>
                <c:pt idx="43791">
                  <c:v>-60.293000000000006</c:v>
                </c:pt>
                <c:pt idx="43792">
                  <c:v>-60.290999999999997</c:v>
                </c:pt>
                <c:pt idx="43793">
                  <c:v>-60.289000000000001</c:v>
                </c:pt>
                <c:pt idx="43794">
                  <c:v>-60.287000000000006</c:v>
                </c:pt>
                <c:pt idx="43795">
                  <c:v>-60.284999999999997</c:v>
                </c:pt>
                <c:pt idx="43796">
                  <c:v>-60.283000000000001</c:v>
                </c:pt>
                <c:pt idx="43797">
                  <c:v>-60.281000000000006</c:v>
                </c:pt>
                <c:pt idx="43798">
                  <c:v>-60.278999999999996</c:v>
                </c:pt>
                <c:pt idx="43799">
                  <c:v>-60.277000000000001</c:v>
                </c:pt>
                <c:pt idx="43800">
                  <c:v>-60.275000000000006</c:v>
                </c:pt>
                <c:pt idx="43801">
                  <c:v>-60.272999999999996</c:v>
                </c:pt>
                <c:pt idx="43802">
                  <c:v>-60.271000000000001</c:v>
                </c:pt>
                <c:pt idx="43803">
                  <c:v>-60.269000000000005</c:v>
                </c:pt>
                <c:pt idx="43804">
                  <c:v>-60.266999999999996</c:v>
                </c:pt>
                <c:pt idx="43805">
                  <c:v>-60.265000000000001</c:v>
                </c:pt>
                <c:pt idx="43806">
                  <c:v>-60.263000000000005</c:v>
                </c:pt>
                <c:pt idx="43807">
                  <c:v>-60.260999999999996</c:v>
                </c:pt>
                <c:pt idx="43808">
                  <c:v>-60.259</c:v>
                </c:pt>
                <c:pt idx="43809">
                  <c:v>-60.257000000000005</c:v>
                </c:pt>
                <c:pt idx="43810">
                  <c:v>-60.254999999999995</c:v>
                </c:pt>
                <c:pt idx="43811">
                  <c:v>-60.253</c:v>
                </c:pt>
                <c:pt idx="43812">
                  <c:v>-60.251000000000005</c:v>
                </c:pt>
                <c:pt idx="43813">
                  <c:v>-60.248999999999995</c:v>
                </c:pt>
                <c:pt idx="43814">
                  <c:v>-60.247</c:v>
                </c:pt>
                <c:pt idx="43815">
                  <c:v>-60.245000000000005</c:v>
                </c:pt>
                <c:pt idx="43816">
                  <c:v>-60.242999999999995</c:v>
                </c:pt>
                <c:pt idx="43817">
                  <c:v>-60.241</c:v>
                </c:pt>
                <c:pt idx="43818">
                  <c:v>-60.239000000000004</c:v>
                </c:pt>
                <c:pt idx="43819">
                  <c:v>-60.236999999999995</c:v>
                </c:pt>
                <c:pt idx="43820">
                  <c:v>-60.234999999999999</c:v>
                </c:pt>
                <c:pt idx="43821">
                  <c:v>-60.233000000000004</c:v>
                </c:pt>
                <c:pt idx="43822">
                  <c:v>-60.230999999999995</c:v>
                </c:pt>
                <c:pt idx="43823">
                  <c:v>-60.228999999999999</c:v>
                </c:pt>
                <c:pt idx="43824">
                  <c:v>-60.227000000000004</c:v>
                </c:pt>
                <c:pt idx="43825">
                  <c:v>-60.224999999999994</c:v>
                </c:pt>
                <c:pt idx="43826">
                  <c:v>-60.222999999999999</c:v>
                </c:pt>
                <c:pt idx="43827">
                  <c:v>-60.221000000000004</c:v>
                </c:pt>
                <c:pt idx="43828">
                  <c:v>-60.218999999999994</c:v>
                </c:pt>
                <c:pt idx="43829">
                  <c:v>-60.216999999999999</c:v>
                </c:pt>
                <c:pt idx="43830">
                  <c:v>-60.215000000000003</c:v>
                </c:pt>
                <c:pt idx="43831">
                  <c:v>-60.212999999999994</c:v>
                </c:pt>
                <c:pt idx="43832">
                  <c:v>-60.210999999999999</c:v>
                </c:pt>
                <c:pt idx="43833">
                  <c:v>-60.209000000000003</c:v>
                </c:pt>
                <c:pt idx="43834">
                  <c:v>-60.206999999999994</c:v>
                </c:pt>
                <c:pt idx="43835">
                  <c:v>-60.204999999999998</c:v>
                </c:pt>
                <c:pt idx="43836">
                  <c:v>-60.203000000000003</c:v>
                </c:pt>
                <c:pt idx="43837">
                  <c:v>-60.200999999999993</c:v>
                </c:pt>
                <c:pt idx="43838">
                  <c:v>-60.198999999999998</c:v>
                </c:pt>
                <c:pt idx="43839">
                  <c:v>-60.197000000000003</c:v>
                </c:pt>
                <c:pt idx="43840">
                  <c:v>-60.194999999999993</c:v>
                </c:pt>
                <c:pt idx="43841">
                  <c:v>-60.192999999999998</c:v>
                </c:pt>
                <c:pt idx="43842">
                  <c:v>-60.191000000000003</c:v>
                </c:pt>
                <c:pt idx="43843">
                  <c:v>-60.188999999999993</c:v>
                </c:pt>
                <c:pt idx="43844">
                  <c:v>-60.186999999999998</c:v>
                </c:pt>
                <c:pt idx="43845">
                  <c:v>-60.185000000000002</c:v>
                </c:pt>
                <c:pt idx="43846">
                  <c:v>-60.183000000000007</c:v>
                </c:pt>
                <c:pt idx="43847">
                  <c:v>-60.180999999999997</c:v>
                </c:pt>
                <c:pt idx="43848">
                  <c:v>-60.179000000000002</c:v>
                </c:pt>
                <c:pt idx="43849">
                  <c:v>-60.177000000000007</c:v>
                </c:pt>
                <c:pt idx="43850">
                  <c:v>-60.174999999999997</c:v>
                </c:pt>
                <c:pt idx="43851">
                  <c:v>-60.173000000000002</c:v>
                </c:pt>
                <c:pt idx="43852">
                  <c:v>-60.171000000000006</c:v>
                </c:pt>
                <c:pt idx="43853">
                  <c:v>-60.168999999999997</c:v>
                </c:pt>
                <c:pt idx="43854">
                  <c:v>-60.167000000000002</c:v>
                </c:pt>
                <c:pt idx="43855">
                  <c:v>-60.165000000000006</c:v>
                </c:pt>
                <c:pt idx="43856">
                  <c:v>-60.162999999999997</c:v>
                </c:pt>
                <c:pt idx="43857">
                  <c:v>-60.161000000000001</c:v>
                </c:pt>
                <c:pt idx="43858">
                  <c:v>-60.159000000000006</c:v>
                </c:pt>
                <c:pt idx="43859">
                  <c:v>-60.156999999999996</c:v>
                </c:pt>
                <c:pt idx="43860">
                  <c:v>-60.155000000000001</c:v>
                </c:pt>
                <c:pt idx="43861">
                  <c:v>-60.153000000000006</c:v>
                </c:pt>
                <c:pt idx="43862">
                  <c:v>-60.150999999999996</c:v>
                </c:pt>
                <c:pt idx="43863">
                  <c:v>-60.149000000000001</c:v>
                </c:pt>
                <c:pt idx="43864">
                  <c:v>-60.147000000000006</c:v>
                </c:pt>
                <c:pt idx="43865">
                  <c:v>-60.144999999999996</c:v>
                </c:pt>
                <c:pt idx="43866">
                  <c:v>-60.143000000000001</c:v>
                </c:pt>
                <c:pt idx="43867">
                  <c:v>-60.141000000000005</c:v>
                </c:pt>
                <c:pt idx="43868">
                  <c:v>-60.138999999999996</c:v>
                </c:pt>
                <c:pt idx="43869">
                  <c:v>-60.137</c:v>
                </c:pt>
                <c:pt idx="43870">
                  <c:v>-60.135000000000005</c:v>
                </c:pt>
                <c:pt idx="43871">
                  <c:v>-60.132999999999996</c:v>
                </c:pt>
                <c:pt idx="43872">
                  <c:v>-60.131</c:v>
                </c:pt>
                <c:pt idx="43873">
                  <c:v>-60.129000000000005</c:v>
                </c:pt>
                <c:pt idx="43874">
                  <c:v>-60.126999999999995</c:v>
                </c:pt>
                <c:pt idx="43875">
                  <c:v>-60.125</c:v>
                </c:pt>
                <c:pt idx="43876">
                  <c:v>-60.123000000000005</c:v>
                </c:pt>
                <c:pt idx="43877">
                  <c:v>-60.120999999999995</c:v>
                </c:pt>
                <c:pt idx="43878">
                  <c:v>-60.119</c:v>
                </c:pt>
                <c:pt idx="43879">
                  <c:v>-60.117000000000004</c:v>
                </c:pt>
                <c:pt idx="43880">
                  <c:v>-60.114999999999995</c:v>
                </c:pt>
                <c:pt idx="43881">
                  <c:v>-60.113</c:v>
                </c:pt>
                <c:pt idx="43882">
                  <c:v>-60.111000000000004</c:v>
                </c:pt>
                <c:pt idx="43883">
                  <c:v>-60.108999999999995</c:v>
                </c:pt>
                <c:pt idx="43884">
                  <c:v>-60.106999999999999</c:v>
                </c:pt>
                <c:pt idx="43885">
                  <c:v>-60.105000000000004</c:v>
                </c:pt>
                <c:pt idx="43886">
                  <c:v>-60.102999999999994</c:v>
                </c:pt>
                <c:pt idx="43887">
                  <c:v>-60.100999999999999</c:v>
                </c:pt>
                <c:pt idx="43888">
                  <c:v>-60.099000000000004</c:v>
                </c:pt>
                <c:pt idx="43889">
                  <c:v>-60.096999999999994</c:v>
                </c:pt>
                <c:pt idx="43890">
                  <c:v>-60.094999999999999</c:v>
                </c:pt>
                <c:pt idx="43891">
                  <c:v>-60.093000000000004</c:v>
                </c:pt>
                <c:pt idx="43892">
                  <c:v>-60.090999999999994</c:v>
                </c:pt>
                <c:pt idx="43893">
                  <c:v>-60.088999999999999</c:v>
                </c:pt>
                <c:pt idx="43894">
                  <c:v>-60.087000000000003</c:v>
                </c:pt>
                <c:pt idx="43895">
                  <c:v>-60.084999999999994</c:v>
                </c:pt>
                <c:pt idx="43896">
                  <c:v>-60.082999999999998</c:v>
                </c:pt>
                <c:pt idx="43897">
                  <c:v>-60.081000000000003</c:v>
                </c:pt>
                <c:pt idx="43898">
                  <c:v>-60.078999999999994</c:v>
                </c:pt>
                <c:pt idx="43899">
                  <c:v>-60.076999999999998</c:v>
                </c:pt>
                <c:pt idx="43900">
                  <c:v>-60.075000000000003</c:v>
                </c:pt>
                <c:pt idx="43901">
                  <c:v>-60.072999999999993</c:v>
                </c:pt>
                <c:pt idx="43902">
                  <c:v>-60.070999999999998</c:v>
                </c:pt>
                <c:pt idx="43903">
                  <c:v>-60.069000000000003</c:v>
                </c:pt>
                <c:pt idx="43904">
                  <c:v>-60.066999999999993</c:v>
                </c:pt>
                <c:pt idx="43905">
                  <c:v>-60.064999999999998</c:v>
                </c:pt>
                <c:pt idx="43906">
                  <c:v>-60.063000000000002</c:v>
                </c:pt>
                <c:pt idx="43907">
                  <c:v>-60.061000000000007</c:v>
                </c:pt>
                <c:pt idx="43908">
                  <c:v>-60.058999999999997</c:v>
                </c:pt>
                <c:pt idx="43909">
                  <c:v>-60.057000000000002</c:v>
                </c:pt>
                <c:pt idx="43910">
                  <c:v>-60.055000000000007</c:v>
                </c:pt>
                <c:pt idx="43911">
                  <c:v>-60.052999999999997</c:v>
                </c:pt>
                <c:pt idx="43912">
                  <c:v>-60.051000000000002</c:v>
                </c:pt>
                <c:pt idx="43913">
                  <c:v>-60.049000000000007</c:v>
                </c:pt>
                <c:pt idx="43914">
                  <c:v>-60.046999999999997</c:v>
                </c:pt>
                <c:pt idx="43915">
                  <c:v>-60.045000000000002</c:v>
                </c:pt>
                <c:pt idx="43916">
                  <c:v>-60.043000000000006</c:v>
                </c:pt>
                <c:pt idx="43917">
                  <c:v>-60.040999999999997</c:v>
                </c:pt>
                <c:pt idx="43918">
                  <c:v>-60.039000000000001</c:v>
                </c:pt>
                <c:pt idx="43919">
                  <c:v>-60.037000000000006</c:v>
                </c:pt>
                <c:pt idx="43920">
                  <c:v>-60.034999999999997</c:v>
                </c:pt>
                <c:pt idx="43921">
                  <c:v>-60.033000000000001</c:v>
                </c:pt>
                <c:pt idx="43922">
                  <c:v>-60.031000000000006</c:v>
                </c:pt>
                <c:pt idx="43923">
                  <c:v>-60.028999999999996</c:v>
                </c:pt>
                <c:pt idx="43924">
                  <c:v>-60.027000000000001</c:v>
                </c:pt>
                <c:pt idx="43925">
                  <c:v>-60.025000000000006</c:v>
                </c:pt>
                <c:pt idx="43926">
                  <c:v>-60.022999999999996</c:v>
                </c:pt>
                <c:pt idx="43927">
                  <c:v>-60.021000000000001</c:v>
                </c:pt>
                <c:pt idx="43928">
                  <c:v>-60.019000000000005</c:v>
                </c:pt>
                <c:pt idx="43929">
                  <c:v>-60.016999999999996</c:v>
                </c:pt>
                <c:pt idx="43930">
                  <c:v>-60.015000000000001</c:v>
                </c:pt>
                <c:pt idx="43931">
                  <c:v>-60.013000000000005</c:v>
                </c:pt>
                <c:pt idx="43932">
                  <c:v>-60.010999999999996</c:v>
                </c:pt>
                <c:pt idx="43933">
                  <c:v>-60.009</c:v>
                </c:pt>
                <c:pt idx="43934">
                  <c:v>-60.007000000000005</c:v>
                </c:pt>
                <c:pt idx="43935">
                  <c:v>-60.004999999999995</c:v>
                </c:pt>
                <c:pt idx="43936">
                  <c:v>-60.003</c:v>
                </c:pt>
                <c:pt idx="43937">
                  <c:v>-60.001000000000005</c:v>
                </c:pt>
                <c:pt idx="43938">
                  <c:v>-59.998999999999995</c:v>
                </c:pt>
                <c:pt idx="43939">
                  <c:v>-59.997</c:v>
                </c:pt>
                <c:pt idx="43940">
                  <c:v>-59.995000000000005</c:v>
                </c:pt>
                <c:pt idx="43941">
                  <c:v>-59.992999999999995</c:v>
                </c:pt>
                <c:pt idx="43942">
                  <c:v>-59.991</c:v>
                </c:pt>
                <c:pt idx="43943">
                  <c:v>-59.989000000000004</c:v>
                </c:pt>
                <c:pt idx="43944">
                  <c:v>-59.986999999999995</c:v>
                </c:pt>
                <c:pt idx="43945">
                  <c:v>-59.984999999999999</c:v>
                </c:pt>
                <c:pt idx="43946">
                  <c:v>-59.983000000000004</c:v>
                </c:pt>
                <c:pt idx="43947">
                  <c:v>-59.980999999999995</c:v>
                </c:pt>
                <c:pt idx="43948">
                  <c:v>-59.978999999999999</c:v>
                </c:pt>
                <c:pt idx="43949">
                  <c:v>-59.977000000000004</c:v>
                </c:pt>
                <c:pt idx="43950">
                  <c:v>-59.974999999999994</c:v>
                </c:pt>
                <c:pt idx="43951">
                  <c:v>-59.972999999999999</c:v>
                </c:pt>
                <c:pt idx="43952">
                  <c:v>-59.971000000000004</c:v>
                </c:pt>
                <c:pt idx="43953">
                  <c:v>-59.968999999999994</c:v>
                </c:pt>
                <c:pt idx="43954">
                  <c:v>-59.966999999999999</c:v>
                </c:pt>
                <c:pt idx="43955">
                  <c:v>-59.965000000000003</c:v>
                </c:pt>
                <c:pt idx="43956">
                  <c:v>-59.962999999999994</c:v>
                </c:pt>
                <c:pt idx="43957">
                  <c:v>-59.960999999999999</c:v>
                </c:pt>
                <c:pt idx="43958">
                  <c:v>-59.959000000000003</c:v>
                </c:pt>
                <c:pt idx="43959">
                  <c:v>-59.956999999999994</c:v>
                </c:pt>
                <c:pt idx="43960">
                  <c:v>-59.954999999999998</c:v>
                </c:pt>
                <c:pt idx="43961">
                  <c:v>-59.953000000000003</c:v>
                </c:pt>
                <c:pt idx="43962">
                  <c:v>-59.950999999999993</c:v>
                </c:pt>
                <c:pt idx="43963">
                  <c:v>-59.948999999999998</c:v>
                </c:pt>
                <c:pt idx="43964">
                  <c:v>-59.947000000000003</c:v>
                </c:pt>
                <c:pt idx="43965">
                  <c:v>-59.944999999999993</c:v>
                </c:pt>
                <c:pt idx="43966">
                  <c:v>-59.942999999999998</c:v>
                </c:pt>
                <c:pt idx="43967">
                  <c:v>-59.941000000000003</c:v>
                </c:pt>
                <c:pt idx="43968">
                  <c:v>-59.938999999999993</c:v>
                </c:pt>
                <c:pt idx="43969">
                  <c:v>-59.936999999999998</c:v>
                </c:pt>
                <c:pt idx="43970">
                  <c:v>-59.935000000000002</c:v>
                </c:pt>
                <c:pt idx="43971">
                  <c:v>-59.933000000000007</c:v>
                </c:pt>
                <c:pt idx="43972">
                  <c:v>-59.930999999999997</c:v>
                </c:pt>
                <c:pt idx="43973">
                  <c:v>-59.929000000000002</c:v>
                </c:pt>
                <c:pt idx="43974">
                  <c:v>-59.927000000000007</c:v>
                </c:pt>
                <c:pt idx="43975">
                  <c:v>-59.924999999999997</c:v>
                </c:pt>
                <c:pt idx="43976">
                  <c:v>-59.923000000000002</c:v>
                </c:pt>
                <c:pt idx="43977">
                  <c:v>-59.921000000000006</c:v>
                </c:pt>
                <c:pt idx="43978">
                  <c:v>-59.918999999999997</c:v>
                </c:pt>
                <c:pt idx="43979">
                  <c:v>-59.917000000000002</c:v>
                </c:pt>
                <c:pt idx="43980">
                  <c:v>-59.915000000000006</c:v>
                </c:pt>
                <c:pt idx="43981">
                  <c:v>-59.912999999999997</c:v>
                </c:pt>
                <c:pt idx="43982">
                  <c:v>-59.911000000000001</c:v>
                </c:pt>
                <c:pt idx="43983">
                  <c:v>-59.909000000000006</c:v>
                </c:pt>
                <c:pt idx="43984">
                  <c:v>-59.906999999999996</c:v>
                </c:pt>
                <c:pt idx="43985">
                  <c:v>-59.905000000000001</c:v>
                </c:pt>
                <c:pt idx="43986">
                  <c:v>-59.903000000000006</c:v>
                </c:pt>
                <c:pt idx="43987">
                  <c:v>-59.900999999999996</c:v>
                </c:pt>
                <c:pt idx="43988">
                  <c:v>-59.899000000000001</c:v>
                </c:pt>
                <c:pt idx="43989">
                  <c:v>-59.897000000000006</c:v>
                </c:pt>
                <c:pt idx="43990">
                  <c:v>-59.894999999999996</c:v>
                </c:pt>
                <c:pt idx="43991">
                  <c:v>-59.893000000000001</c:v>
                </c:pt>
                <c:pt idx="43992">
                  <c:v>-59.891000000000005</c:v>
                </c:pt>
                <c:pt idx="43993">
                  <c:v>-59.888999999999996</c:v>
                </c:pt>
                <c:pt idx="43994">
                  <c:v>-59.887</c:v>
                </c:pt>
                <c:pt idx="43995">
                  <c:v>-59.885000000000005</c:v>
                </c:pt>
                <c:pt idx="43996">
                  <c:v>-59.882999999999996</c:v>
                </c:pt>
                <c:pt idx="43997">
                  <c:v>-59.881</c:v>
                </c:pt>
                <c:pt idx="43998">
                  <c:v>-59.879000000000005</c:v>
                </c:pt>
                <c:pt idx="43999">
                  <c:v>-59.876999999999995</c:v>
                </c:pt>
                <c:pt idx="44000">
                  <c:v>-59.875</c:v>
                </c:pt>
                <c:pt idx="44001">
                  <c:v>-59.873000000000005</c:v>
                </c:pt>
                <c:pt idx="44002">
                  <c:v>-59.870999999999995</c:v>
                </c:pt>
                <c:pt idx="44003">
                  <c:v>-59.869</c:v>
                </c:pt>
                <c:pt idx="44004">
                  <c:v>-59.867000000000004</c:v>
                </c:pt>
                <c:pt idx="44005">
                  <c:v>-59.864999999999995</c:v>
                </c:pt>
                <c:pt idx="44006">
                  <c:v>-59.863</c:v>
                </c:pt>
                <c:pt idx="44007">
                  <c:v>-59.861000000000004</c:v>
                </c:pt>
                <c:pt idx="44008">
                  <c:v>-59.858999999999995</c:v>
                </c:pt>
                <c:pt idx="44009">
                  <c:v>-59.856999999999999</c:v>
                </c:pt>
                <c:pt idx="44010">
                  <c:v>-59.855000000000004</c:v>
                </c:pt>
                <c:pt idx="44011">
                  <c:v>-59.852999999999994</c:v>
                </c:pt>
                <c:pt idx="44012">
                  <c:v>-59.850999999999999</c:v>
                </c:pt>
                <c:pt idx="44013">
                  <c:v>-59.849000000000004</c:v>
                </c:pt>
                <c:pt idx="44014">
                  <c:v>-59.846999999999994</c:v>
                </c:pt>
                <c:pt idx="44015">
                  <c:v>-59.844999999999999</c:v>
                </c:pt>
                <c:pt idx="44016">
                  <c:v>-59.843000000000004</c:v>
                </c:pt>
                <c:pt idx="44017">
                  <c:v>-59.840999999999994</c:v>
                </c:pt>
                <c:pt idx="44018">
                  <c:v>-59.838999999999999</c:v>
                </c:pt>
                <c:pt idx="44019">
                  <c:v>-59.837000000000003</c:v>
                </c:pt>
                <c:pt idx="44020">
                  <c:v>-59.834999999999994</c:v>
                </c:pt>
                <c:pt idx="44021">
                  <c:v>-59.832999999999998</c:v>
                </c:pt>
                <c:pt idx="44022">
                  <c:v>-59.831000000000003</c:v>
                </c:pt>
                <c:pt idx="44023">
                  <c:v>-59.828999999999994</c:v>
                </c:pt>
                <c:pt idx="44024">
                  <c:v>-59.826999999999998</c:v>
                </c:pt>
                <c:pt idx="44025">
                  <c:v>-59.825000000000003</c:v>
                </c:pt>
                <c:pt idx="44026">
                  <c:v>-59.822999999999993</c:v>
                </c:pt>
                <c:pt idx="44027">
                  <c:v>-59.820999999999998</c:v>
                </c:pt>
                <c:pt idx="44028">
                  <c:v>-59.819000000000003</c:v>
                </c:pt>
                <c:pt idx="44029">
                  <c:v>-59.816999999999993</c:v>
                </c:pt>
                <c:pt idx="44030">
                  <c:v>-59.814999999999998</c:v>
                </c:pt>
                <c:pt idx="44031">
                  <c:v>-59.813000000000002</c:v>
                </c:pt>
                <c:pt idx="44032">
                  <c:v>-59.811000000000007</c:v>
                </c:pt>
                <c:pt idx="44033">
                  <c:v>-59.808999999999997</c:v>
                </c:pt>
                <c:pt idx="44034">
                  <c:v>-59.807000000000002</c:v>
                </c:pt>
                <c:pt idx="44035">
                  <c:v>-59.805000000000007</c:v>
                </c:pt>
                <c:pt idx="44036">
                  <c:v>-59.802999999999997</c:v>
                </c:pt>
                <c:pt idx="44037">
                  <c:v>-59.801000000000002</c:v>
                </c:pt>
                <c:pt idx="44038">
                  <c:v>-59.799000000000007</c:v>
                </c:pt>
                <c:pt idx="44039">
                  <c:v>-59.796999999999997</c:v>
                </c:pt>
                <c:pt idx="44040">
                  <c:v>-59.795000000000002</c:v>
                </c:pt>
                <c:pt idx="44041">
                  <c:v>-59.793000000000006</c:v>
                </c:pt>
                <c:pt idx="44042">
                  <c:v>-59.790999999999997</c:v>
                </c:pt>
                <c:pt idx="44043">
                  <c:v>-59.789000000000001</c:v>
                </c:pt>
                <c:pt idx="44044">
                  <c:v>-59.787000000000006</c:v>
                </c:pt>
                <c:pt idx="44045">
                  <c:v>-59.784999999999997</c:v>
                </c:pt>
                <c:pt idx="44046">
                  <c:v>-59.783000000000001</c:v>
                </c:pt>
                <c:pt idx="44047">
                  <c:v>-59.781000000000006</c:v>
                </c:pt>
                <c:pt idx="44048">
                  <c:v>-59.778999999999996</c:v>
                </c:pt>
                <c:pt idx="44049">
                  <c:v>-59.777000000000001</c:v>
                </c:pt>
                <c:pt idx="44050">
                  <c:v>-59.775000000000006</c:v>
                </c:pt>
                <c:pt idx="44051">
                  <c:v>-59.772999999999996</c:v>
                </c:pt>
                <c:pt idx="44052">
                  <c:v>-59.771000000000001</c:v>
                </c:pt>
                <c:pt idx="44053">
                  <c:v>-59.769000000000005</c:v>
                </c:pt>
                <c:pt idx="44054">
                  <c:v>-59.766999999999996</c:v>
                </c:pt>
                <c:pt idx="44055">
                  <c:v>-59.765000000000001</c:v>
                </c:pt>
                <c:pt idx="44056">
                  <c:v>-59.763000000000005</c:v>
                </c:pt>
                <c:pt idx="44057">
                  <c:v>-59.760999999999996</c:v>
                </c:pt>
                <c:pt idx="44058">
                  <c:v>-59.759</c:v>
                </c:pt>
                <c:pt idx="44059">
                  <c:v>-59.757000000000005</c:v>
                </c:pt>
                <c:pt idx="44060">
                  <c:v>-59.754999999999995</c:v>
                </c:pt>
                <c:pt idx="44061">
                  <c:v>-59.753</c:v>
                </c:pt>
                <c:pt idx="44062">
                  <c:v>-59.751000000000005</c:v>
                </c:pt>
                <c:pt idx="44063">
                  <c:v>-59.748999999999995</c:v>
                </c:pt>
                <c:pt idx="44064">
                  <c:v>-59.747</c:v>
                </c:pt>
                <c:pt idx="44065">
                  <c:v>-59.745000000000005</c:v>
                </c:pt>
                <c:pt idx="44066">
                  <c:v>-59.742999999999995</c:v>
                </c:pt>
                <c:pt idx="44067">
                  <c:v>-59.741</c:v>
                </c:pt>
                <c:pt idx="44068">
                  <c:v>-59.739000000000004</c:v>
                </c:pt>
                <c:pt idx="44069">
                  <c:v>-59.736999999999995</c:v>
                </c:pt>
                <c:pt idx="44070">
                  <c:v>-59.734999999999999</c:v>
                </c:pt>
                <c:pt idx="44071">
                  <c:v>-59.733000000000004</c:v>
                </c:pt>
                <c:pt idx="44072">
                  <c:v>-59.730999999999995</c:v>
                </c:pt>
                <c:pt idx="44073">
                  <c:v>-59.728999999999999</c:v>
                </c:pt>
                <c:pt idx="44074">
                  <c:v>-59.727000000000004</c:v>
                </c:pt>
                <c:pt idx="44075">
                  <c:v>-59.724999999999994</c:v>
                </c:pt>
                <c:pt idx="44076">
                  <c:v>-59.722999999999999</c:v>
                </c:pt>
                <c:pt idx="44077">
                  <c:v>-59.721000000000004</c:v>
                </c:pt>
                <c:pt idx="44078">
                  <c:v>-59.718999999999994</c:v>
                </c:pt>
                <c:pt idx="44079">
                  <c:v>-59.716999999999999</c:v>
                </c:pt>
                <c:pt idx="44080">
                  <c:v>-59.715000000000003</c:v>
                </c:pt>
                <c:pt idx="44081">
                  <c:v>-59.712999999999994</c:v>
                </c:pt>
                <c:pt idx="44082">
                  <c:v>-59.710999999999999</c:v>
                </c:pt>
                <c:pt idx="44083">
                  <c:v>-59.709000000000003</c:v>
                </c:pt>
                <c:pt idx="44084">
                  <c:v>-59.706999999999994</c:v>
                </c:pt>
                <c:pt idx="44085">
                  <c:v>-59.704999999999998</c:v>
                </c:pt>
                <c:pt idx="44086">
                  <c:v>-59.703000000000003</c:v>
                </c:pt>
                <c:pt idx="44087">
                  <c:v>-59.700999999999993</c:v>
                </c:pt>
                <c:pt idx="44088">
                  <c:v>-59.698999999999998</c:v>
                </c:pt>
                <c:pt idx="44089">
                  <c:v>-59.697000000000003</c:v>
                </c:pt>
                <c:pt idx="44090">
                  <c:v>-59.694999999999993</c:v>
                </c:pt>
                <c:pt idx="44091">
                  <c:v>-59.692999999999998</c:v>
                </c:pt>
                <c:pt idx="44092">
                  <c:v>-59.691000000000003</c:v>
                </c:pt>
                <c:pt idx="44093">
                  <c:v>-59.688999999999993</c:v>
                </c:pt>
                <c:pt idx="44094">
                  <c:v>-59.686999999999998</c:v>
                </c:pt>
                <c:pt idx="44095">
                  <c:v>-59.685000000000002</c:v>
                </c:pt>
                <c:pt idx="44096">
                  <c:v>-59.683000000000007</c:v>
                </c:pt>
                <c:pt idx="44097">
                  <c:v>-59.680999999999997</c:v>
                </c:pt>
                <c:pt idx="44098">
                  <c:v>-59.679000000000002</c:v>
                </c:pt>
                <c:pt idx="44099">
                  <c:v>-59.677000000000007</c:v>
                </c:pt>
                <c:pt idx="44100">
                  <c:v>-59.674999999999997</c:v>
                </c:pt>
                <c:pt idx="44101">
                  <c:v>-59.673000000000002</c:v>
                </c:pt>
                <c:pt idx="44102">
                  <c:v>-59.671000000000006</c:v>
                </c:pt>
                <c:pt idx="44103">
                  <c:v>-59.668999999999997</c:v>
                </c:pt>
                <c:pt idx="44104">
                  <c:v>-59.667000000000002</c:v>
                </c:pt>
                <c:pt idx="44105">
                  <c:v>-59.665000000000006</c:v>
                </c:pt>
                <c:pt idx="44106">
                  <c:v>-59.662999999999997</c:v>
                </c:pt>
                <c:pt idx="44107">
                  <c:v>-59.661000000000001</c:v>
                </c:pt>
                <c:pt idx="44108">
                  <c:v>-59.659000000000006</c:v>
                </c:pt>
                <c:pt idx="44109">
                  <c:v>-59.656999999999996</c:v>
                </c:pt>
                <c:pt idx="44110">
                  <c:v>-59.655000000000001</c:v>
                </c:pt>
                <c:pt idx="44111">
                  <c:v>-59.653000000000006</c:v>
                </c:pt>
                <c:pt idx="44112">
                  <c:v>-59.650999999999996</c:v>
                </c:pt>
                <c:pt idx="44113">
                  <c:v>-59.649000000000001</c:v>
                </c:pt>
                <c:pt idx="44114">
                  <c:v>-59.647000000000006</c:v>
                </c:pt>
                <c:pt idx="44115">
                  <c:v>-59.644999999999996</c:v>
                </c:pt>
                <c:pt idx="44116">
                  <c:v>-59.643000000000001</c:v>
                </c:pt>
                <c:pt idx="44117">
                  <c:v>-59.641000000000005</c:v>
                </c:pt>
                <c:pt idx="44118">
                  <c:v>-59.638999999999996</c:v>
                </c:pt>
                <c:pt idx="44119">
                  <c:v>-59.637</c:v>
                </c:pt>
                <c:pt idx="44120">
                  <c:v>-59.635000000000005</c:v>
                </c:pt>
                <c:pt idx="44121">
                  <c:v>-59.632999999999996</c:v>
                </c:pt>
                <c:pt idx="44122">
                  <c:v>-59.631</c:v>
                </c:pt>
                <c:pt idx="44123">
                  <c:v>-59.629000000000005</c:v>
                </c:pt>
                <c:pt idx="44124">
                  <c:v>-59.626999999999995</c:v>
                </c:pt>
                <c:pt idx="44125">
                  <c:v>-59.625</c:v>
                </c:pt>
                <c:pt idx="44126">
                  <c:v>-59.623000000000005</c:v>
                </c:pt>
                <c:pt idx="44127">
                  <c:v>-59.620999999999995</c:v>
                </c:pt>
                <c:pt idx="44128">
                  <c:v>-59.619</c:v>
                </c:pt>
                <c:pt idx="44129">
                  <c:v>-59.617000000000004</c:v>
                </c:pt>
                <c:pt idx="44130">
                  <c:v>-59.614999999999995</c:v>
                </c:pt>
                <c:pt idx="44131">
                  <c:v>-59.613</c:v>
                </c:pt>
                <c:pt idx="44132">
                  <c:v>-59.611000000000004</c:v>
                </c:pt>
                <c:pt idx="44133">
                  <c:v>-59.608999999999995</c:v>
                </c:pt>
                <c:pt idx="44134">
                  <c:v>-59.606999999999999</c:v>
                </c:pt>
                <c:pt idx="44135">
                  <c:v>-59.605000000000004</c:v>
                </c:pt>
                <c:pt idx="44136">
                  <c:v>-59.602999999999994</c:v>
                </c:pt>
                <c:pt idx="44137">
                  <c:v>-59.600999999999999</c:v>
                </c:pt>
                <c:pt idx="44138">
                  <c:v>-59.599000000000004</c:v>
                </c:pt>
                <c:pt idx="44139">
                  <c:v>-59.596999999999994</c:v>
                </c:pt>
                <c:pt idx="44140">
                  <c:v>-59.594999999999999</c:v>
                </c:pt>
                <c:pt idx="44141">
                  <c:v>-59.593000000000004</c:v>
                </c:pt>
                <c:pt idx="44142">
                  <c:v>-59.590999999999994</c:v>
                </c:pt>
                <c:pt idx="44143">
                  <c:v>-59.588999999999999</c:v>
                </c:pt>
                <c:pt idx="44144">
                  <c:v>-59.587000000000003</c:v>
                </c:pt>
                <c:pt idx="44145">
                  <c:v>-59.584999999999994</c:v>
                </c:pt>
                <c:pt idx="44146">
                  <c:v>-59.582999999999998</c:v>
                </c:pt>
                <c:pt idx="44147">
                  <c:v>-59.581000000000003</c:v>
                </c:pt>
                <c:pt idx="44148">
                  <c:v>-59.578999999999994</c:v>
                </c:pt>
                <c:pt idx="44149">
                  <c:v>-59.576999999999998</c:v>
                </c:pt>
                <c:pt idx="44150">
                  <c:v>-59.575000000000003</c:v>
                </c:pt>
                <c:pt idx="44151">
                  <c:v>-59.572999999999993</c:v>
                </c:pt>
                <c:pt idx="44152">
                  <c:v>-59.570999999999998</c:v>
                </c:pt>
                <c:pt idx="44153">
                  <c:v>-59.569000000000003</c:v>
                </c:pt>
                <c:pt idx="44154">
                  <c:v>-59.566999999999993</c:v>
                </c:pt>
                <c:pt idx="44155">
                  <c:v>-59.564999999999998</c:v>
                </c:pt>
                <c:pt idx="44156">
                  <c:v>-59.563000000000002</c:v>
                </c:pt>
                <c:pt idx="44157">
                  <c:v>-59.561000000000007</c:v>
                </c:pt>
                <c:pt idx="44158">
                  <c:v>-59.558999999999997</c:v>
                </c:pt>
                <c:pt idx="44159">
                  <c:v>-59.557000000000002</c:v>
                </c:pt>
                <c:pt idx="44160">
                  <c:v>-59.555000000000007</c:v>
                </c:pt>
                <c:pt idx="44161">
                  <c:v>-59.552999999999997</c:v>
                </c:pt>
                <c:pt idx="44162">
                  <c:v>-59.551000000000002</c:v>
                </c:pt>
                <c:pt idx="44163">
                  <c:v>-59.549000000000007</c:v>
                </c:pt>
                <c:pt idx="44164">
                  <c:v>-59.546999999999997</c:v>
                </c:pt>
                <c:pt idx="44165">
                  <c:v>-59.545000000000002</c:v>
                </c:pt>
                <c:pt idx="44166">
                  <c:v>-59.543000000000006</c:v>
                </c:pt>
                <c:pt idx="44167">
                  <c:v>-59.540999999999997</c:v>
                </c:pt>
                <c:pt idx="44168">
                  <c:v>-59.539000000000001</c:v>
                </c:pt>
                <c:pt idx="44169">
                  <c:v>-59.537000000000006</c:v>
                </c:pt>
                <c:pt idx="44170">
                  <c:v>-59.534999999999997</c:v>
                </c:pt>
                <c:pt idx="44171">
                  <c:v>-59.533000000000001</c:v>
                </c:pt>
                <c:pt idx="44172">
                  <c:v>-59.531000000000006</c:v>
                </c:pt>
                <c:pt idx="44173">
                  <c:v>-59.528999999999996</c:v>
                </c:pt>
                <c:pt idx="44174">
                  <c:v>-59.527000000000001</c:v>
                </c:pt>
                <c:pt idx="44175">
                  <c:v>-59.525000000000006</c:v>
                </c:pt>
                <c:pt idx="44176">
                  <c:v>-59.522999999999996</c:v>
                </c:pt>
                <c:pt idx="44177">
                  <c:v>-59.521000000000001</c:v>
                </c:pt>
                <c:pt idx="44178">
                  <c:v>-59.519000000000005</c:v>
                </c:pt>
                <c:pt idx="44179">
                  <c:v>-59.516999999999996</c:v>
                </c:pt>
                <c:pt idx="44180">
                  <c:v>-59.515000000000001</c:v>
                </c:pt>
                <c:pt idx="44181">
                  <c:v>-59.513000000000005</c:v>
                </c:pt>
                <c:pt idx="44182">
                  <c:v>-59.510999999999996</c:v>
                </c:pt>
                <c:pt idx="44183">
                  <c:v>-59.509</c:v>
                </c:pt>
                <c:pt idx="44184">
                  <c:v>-59.507000000000005</c:v>
                </c:pt>
                <c:pt idx="44185">
                  <c:v>-59.504999999999995</c:v>
                </c:pt>
                <c:pt idx="44186">
                  <c:v>-59.503</c:v>
                </c:pt>
                <c:pt idx="44187">
                  <c:v>-59.501000000000005</c:v>
                </c:pt>
                <c:pt idx="44188">
                  <c:v>-59.498999999999995</c:v>
                </c:pt>
                <c:pt idx="44189">
                  <c:v>-59.497</c:v>
                </c:pt>
                <c:pt idx="44190">
                  <c:v>-59.495000000000005</c:v>
                </c:pt>
                <c:pt idx="44191">
                  <c:v>-59.492999999999995</c:v>
                </c:pt>
                <c:pt idx="44192">
                  <c:v>-59.491</c:v>
                </c:pt>
                <c:pt idx="44193">
                  <c:v>-59.489000000000004</c:v>
                </c:pt>
                <c:pt idx="44194">
                  <c:v>-59.486999999999995</c:v>
                </c:pt>
                <c:pt idx="44195">
                  <c:v>-59.484999999999999</c:v>
                </c:pt>
                <c:pt idx="44196">
                  <c:v>-59.483000000000004</c:v>
                </c:pt>
                <c:pt idx="44197">
                  <c:v>-59.480999999999995</c:v>
                </c:pt>
                <c:pt idx="44198">
                  <c:v>-59.478999999999999</c:v>
                </c:pt>
                <c:pt idx="44199">
                  <c:v>-59.477000000000004</c:v>
                </c:pt>
                <c:pt idx="44200">
                  <c:v>-59.474999999999994</c:v>
                </c:pt>
                <c:pt idx="44201">
                  <c:v>-59.472999999999999</c:v>
                </c:pt>
                <c:pt idx="44202">
                  <c:v>-59.471000000000004</c:v>
                </c:pt>
                <c:pt idx="44203">
                  <c:v>-59.468999999999994</c:v>
                </c:pt>
                <c:pt idx="44204">
                  <c:v>-59.466999999999999</c:v>
                </c:pt>
                <c:pt idx="44205">
                  <c:v>-59.465000000000003</c:v>
                </c:pt>
                <c:pt idx="44206">
                  <c:v>-59.462999999999994</c:v>
                </c:pt>
                <c:pt idx="44207">
                  <c:v>-59.460999999999999</c:v>
                </c:pt>
                <c:pt idx="44208">
                  <c:v>-59.459000000000003</c:v>
                </c:pt>
                <c:pt idx="44209">
                  <c:v>-59.456999999999994</c:v>
                </c:pt>
                <c:pt idx="44210">
                  <c:v>-59.454999999999998</c:v>
                </c:pt>
                <c:pt idx="44211">
                  <c:v>-59.453000000000003</c:v>
                </c:pt>
                <c:pt idx="44212">
                  <c:v>-59.450999999999993</c:v>
                </c:pt>
                <c:pt idx="44213">
                  <c:v>-59.448999999999998</c:v>
                </c:pt>
                <c:pt idx="44214">
                  <c:v>-59.447000000000003</c:v>
                </c:pt>
                <c:pt idx="44215">
                  <c:v>-59.444999999999993</c:v>
                </c:pt>
                <c:pt idx="44216">
                  <c:v>-59.442999999999998</c:v>
                </c:pt>
                <c:pt idx="44217">
                  <c:v>-59.441000000000003</c:v>
                </c:pt>
                <c:pt idx="44218">
                  <c:v>-59.438999999999993</c:v>
                </c:pt>
                <c:pt idx="44219">
                  <c:v>-59.436999999999998</c:v>
                </c:pt>
                <c:pt idx="44220">
                  <c:v>-59.435000000000002</c:v>
                </c:pt>
                <c:pt idx="44221">
                  <c:v>-59.433000000000007</c:v>
                </c:pt>
                <c:pt idx="44222">
                  <c:v>-59.430999999999997</c:v>
                </c:pt>
                <c:pt idx="44223">
                  <c:v>-59.429000000000002</c:v>
                </c:pt>
                <c:pt idx="44224">
                  <c:v>-59.427000000000007</c:v>
                </c:pt>
                <c:pt idx="44225">
                  <c:v>-59.424999999999997</c:v>
                </c:pt>
                <c:pt idx="44226">
                  <c:v>-59.423000000000002</c:v>
                </c:pt>
                <c:pt idx="44227">
                  <c:v>-59.421000000000006</c:v>
                </c:pt>
                <c:pt idx="44228">
                  <c:v>-59.418999999999997</c:v>
                </c:pt>
                <c:pt idx="44229">
                  <c:v>-59.417000000000002</c:v>
                </c:pt>
                <c:pt idx="44230">
                  <c:v>-59.415000000000006</c:v>
                </c:pt>
                <c:pt idx="44231">
                  <c:v>-59.412999999999997</c:v>
                </c:pt>
                <c:pt idx="44232">
                  <c:v>-59.411000000000001</c:v>
                </c:pt>
                <c:pt idx="44233">
                  <c:v>-59.409000000000006</c:v>
                </c:pt>
                <c:pt idx="44234">
                  <c:v>-59.406999999999996</c:v>
                </c:pt>
                <c:pt idx="44235">
                  <c:v>-59.405000000000001</c:v>
                </c:pt>
                <c:pt idx="44236">
                  <c:v>-59.403000000000006</c:v>
                </c:pt>
                <c:pt idx="44237">
                  <c:v>-59.400999999999996</c:v>
                </c:pt>
                <c:pt idx="44238">
                  <c:v>-59.399000000000001</c:v>
                </c:pt>
                <c:pt idx="44239">
                  <c:v>-59.397000000000006</c:v>
                </c:pt>
                <c:pt idx="44240">
                  <c:v>-59.394999999999996</c:v>
                </c:pt>
                <c:pt idx="44241">
                  <c:v>-59.393000000000001</c:v>
                </c:pt>
                <c:pt idx="44242">
                  <c:v>-59.391000000000005</c:v>
                </c:pt>
                <c:pt idx="44243">
                  <c:v>-59.388999999999996</c:v>
                </c:pt>
                <c:pt idx="44244">
                  <c:v>-59.387</c:v>
                </c:pt>
                <c:pt idx="44245">
                  <c:v>-59.385000000000005</c:v>
                </c:pt>
                <c:pt idx="44246">
                  <c:v>-59.382999999999996</c:v>
                </c:pt>
                <c:pt idx="44247">
                  <c:v>-59.381</c:v>
                </c:pt>
                <c:pt idx="44248">
                  <c:v>-59.379000000000005</c:v>
                </c:pt>
                <c:pt idx="44249">
                  <c:v>-59.376999999999995</c:v>
                </c:pt>
                <c:pt idx="44250">
                  <c:v>-59.375</c:v>
                </c:pt>
                <c:pt idx="44251">
                  <c:v>-59.373000000000005</c:v>
                </c:pt>
                <c:pt idx="44252">
                  <c:v>-59.370999999999995</c:v>
                </c:pt>
                <c:pt idx="44253">
                  <c:v>-59.369</c:v>
                </c:pt>
                <c:pt idx="44254">
                  <c:v>-59.367000000000004</c:v>
                </c:pt>
                <c:pt idx="44255">
                  <c:v>-59.364999999999995</c:v>
                </c:pt>
                <c:pt idx="44256">
                  <c:v>-59.363</c:v>
                </c:pt>
                <c:pt idx="44257">
                  <c:v>-59.361000000000004</c:v>
                </c:pt>
                <c:pt idx="44258">
                  <c:v>-59.358999999999995</c:v>
                </c:pt>
                <c:pt idx="44259">
                  <c:v>-59.356999999999999</c:v>
                </c:pt>
                <c:pt idx="44260">
                  <c:v>-59.355000000000004</c:v>
                </c:pt>
                <c:pt idx="44261">
                  <c:v>-59.352999999999994</c:v>
                </c:pt>
                <c:pt idx="44262">
                  <c:v>-59.350999999999999</c:v>
                </c:pt>
                <c:pt idx="44263">
                  <c:v>-59.349000000000004</c:v>
                </c:pt>
                <c:pt idx="44264">
                  <c:v>-59.346999999999994</c:v>
                </c:pt>
                <c:pt idx="44265">
                  <c:v>-59.344999999999999</c:v>
                </c:pt>
                <c:pt idx="44266">
                  <c:v>-59.343000000000004</c:v>
                </c:pt>
                <c:pt idx="44267">
                  <c:v>-59.340999999999994</c:v>
                </c:pt>
                <c:pt idx="44268">
                  <c:v>-59.338999999999999</c:v>
                </c:pt>
                <c:pt idx="44269">
                  <c:v>-59.337000000000003</c:v>
                </c:pt>
                <c:pt idx="44270">
                  <c:v>-59.334999999999994</c:v>
                </c:pt>
                <c:pt idx="44271">
                  <c:v>-59.332999999999998</c:v>
                </c:pt>
                <c:pt idx="44272">
                  <c:v>-59.331000000000003</c:v>
                </c:pt>
                <c:pt idx="44273">
                  <c:v>-59.328999999999994</c:v>
                </c:pt>
                <c:pt idx="44274">
                  <c:v>-59.326999999999998</c:v>
                </c:pt>
                <c:pt idx="44275">
                  <c:v>-59.325000000000003</c:v>
                </c:pt>
                <c:pt idx="44276">
                  <c:v>-59.322999999999993</c:v>
                </c:pt>
                <c:pt idx="44277">
                  <c:v>-59.320999999999998</c:v>
                </c:pt>
                <c:pt idx="44278">
                  <c:v>-59.319000000000003</c:v>
                </c:pt>
                <c:pt idx="44279">
                  <c:v>-59.316999999999993</c:v>
                </c:pt>
                <c:pt idx="44280">
                  <c:v>-59.314999999999998</c:v>
                </c:pt>
                <c:pt idx="44281">
                  <c:v>-59.313000000000002</c:v>
                </c:pt>
                <c:pt idx="44282">
                  <c:v>-59.311000000000007</c:v>
                </c:pt>
                <c:pt idx="44283">
                  <c:v>-59.308999999999997</c:v>
                </c:pt>
                <c:pt idx="44284">
                  <c:v>-59.307000000000002</c:v>
                </c:pt>
                <c:pt idx="44285">
                  <c:v>-59.305000000000007</c:v>
                </c:pt>
                <c:pt idx="44286">
                  <c:v>-59.302999999999997</c:v>
                </c:pt>
                <c:pt idx="44287">
                  <c:v>-59.301000000000002</c:v>
                </c:pt>
                <c:pt idx="44288">
                  <c:v>-59.299000000000007</c:v>
                </c:pt>
                <c:pt idx="44289">
                  <c:v>-59.296999999999997</c:v>
                </c:pt>
                <c:pt idx="44290">
                  <c:v>-59.295000000000002</c:v>
                </c:pt>
                <c:pt idx="44291">
                  <c:v>-59.293000000000006</c:v>
                </c:pt>
                <c:pt idx="44292">
                  <c:v>-59.290999999999997</c:v>
                </c:pt>
                <c:pt idx="44293">
                  <c:v>-59.289000000000001</c:v>
                </c:pt>
                <c:pt idx="44294">
                  <c:v>-59.287000000000006</c:v>
                </c:pt>
                <c:pt idx="44295">
                  <c:v>-59.284999999999997</c:v>
                </c:pt>
                <c:pt idx="44296">
                  <c:v>-59.283000000000001</c:v>
                </c:pt>
                <c:pt idx="44297">
                  <c:v>-59.281000000000006</c:v>
                </c:pt>
                <c:pt idx="44298">
                  <c:v>-59.278999999999996</c:v>
                </c:pt>
                <c:pt idx="44299">
                  <c:v>-59.277000000000001</c:v>
                </c:pt>
                <c:pt idx="44300">
                  <c:v>-59.275000000000006</c:v>
                </c:pt>
                <c:pt idx="44301">
                  <c:v>-59.272999999999996</c:v>
                </c:pt>
                <c:pt idx="44302">
                  <c:v>-59.271000000000001</c:v>
                </c:pt>
                <c:pt idx="44303">
                  <c:v>-59.269000000000005</c:v>
                </c:pt>
                <c:pt idx="44304">
                  <c:v>-59.266999999999996</c:v>
                </c:pt>
                <c:pt idx="44305">
                  <c:v>-59.265000000000001</c:v>
                </c:pt>
                <c:pt idx="44306">
                  <c:v>-59.263000000000005</c:v>
                </c:pt>
                <c:pt idx="44307">
                  <c:v>-59.260999999999996</c:v>
                </c:pt>
                <c:pt idx="44308">
                  <c:v>-59.259</c:v>
                </c:pt>
                <c:pt idx="44309">
                  <c:v>-59.257000000000005</c:v>
                </c:pt>
                <c:pt idx="44310">
                  <c:v>-59.254999999999995</c:v>
                </c:pt>
                <c:pt idx="44311">
                  <c:v>-59.253</c:v>
                </c:pt>
                <c:pt idx="44312">
                  <c:v>-59.251000000000005</c:v>
                </c:pt>
                <c:pt idx="44313">
                  <c:v>-59.248999999999995</c:v>
                </c:pt>
                <c:pt idx="44314">
                  <c:v>-59.247</c:v>
                </c:pt>
                <c:pt idx="44315">
                  <c:v>-59.245000000000005</c:v>
                </c:pt>
                <c:pt idx="44316">
                  <c:v>-59.242999999999995</c:v>
                </c:pt>
                <c:pt idx="44317">
                  <c:v>-59.241</c:v>
                </c:pt>
                <c:pt idx="44318">
                  <c:v>-59.239000000000004</c:v>
                </c:pt>
                <c:pt idx="44319">
                  <c:v>-59.236999999999995</c:v>
                </c:pt>
                <c:pt idx="44320">
                  <c:v>-59.234999999999999</c:v>
                </c:pt>
                <c:pt idx="44321">
                  <c:v>-59.233000000000004</c:v>
                </c:pt>
                <c:pt idx="44322">
                  <c:v>-59.230999999999995</c:v>
                </c:pt>
                <c:pt idx="44323">
                  <c:v>-59.228999999999999</c:v>
                </c:pt>
                <c:pt idx="44324">
                  <c:v>-59.227000000000004</c:v>
                </c:pt>
                <c:pt idx="44325">
                  <c:v>-59.224999999999994</c:v>
                </c:pt>
                <c:pt idx="44326">
                  <c:v>-59.222999999999999</c:v>
                </c:pt>
                <c:pt idx="44327">
                  <c:v>-59.221000000000004</c:v>
                </c:pt>
                <c:pt idx="44328">
                  <c:v>-59.218999999999994</c:v>
                </c:pt>
                <c:pt idx="44329">
                  <c:v>-59.216999999999999</c:v>
                </c:pt>
                <c:pt idx="44330">
                  <c:v>-59.215000000000003</c:v>
                </c:pt>
                <c:pt idx="44331">
                  <c:v>-59.212999999999994</c:v>
                </c:pt>
                <c:pt idx="44332">
                  <c:v>-59.210999999999999</c:v>
                </c:pt>
                <c:pt idx="44333">
                  <c:v>-59.209000000000003</c:v>
                </c:pt>
                <c:pt idx="44334">
                  <c:v>-59.206999999999994</c:v>
                </c:pt>
                <c:pt idx="44335">
                  <c:v>-59.204999999999998</c:v>
                </c:pt>
                <c:pt idx="44336">
                  <c:v>-59.203000000000003</c:v>
                </c:pt>
                <c:pt idx="44337">
                  <c:v>-59.200999999999993</c:v>
                </c:pt>
                <c:pt idx="44338">
                  <c:v>-59.198999999999998</c:v>
                </c:pt>
                <c:pt idx="44339">
                  <c:v>-59.197000000000003</c:v>
                </c:pt>
                <c:pt idx="44340">
                  <c:v>-59.194999999999993</c:v>
                </c:pt>
                <c:pt idx="44341">
                  <c:v>-59.192999999999998</c:v>
                </c:pt>
                <c:pt idx="44342">
                  <c:v>-59.191000000000003</c:v>
                </c:pt>
                <c:pt idx="44343">
                  <c:v>-59.188999999999993</c:v>
                </c:pt>
                <c:pt idx="44344">
                  <c:v>-59.186999999999998</c:v>
                </c:pt>
                <c:pt idx="44345">
                  <c:v>-59.185000000000002</c:v>
                </c:pt>
                <c:pt idx="44346">
                  <c:v>-59.183000000000007</c:v>
                </c:pt>
                <c:pt idx="44347">
                  <c:v>-59.180999999999997</c:v>
                </c:pt>
                <c:pt idx="44348">
                  <c:v>-59.179000000000002</c:v>
                </c:pt>
                <c:pt idx="44349">
                  <c:v>-59.177000000000007</c:v>
                </c:pt>
                <c:pt idx="44350">
                  <c:v>-59.174999999999997</c:v>
                </c:pt>
                <c:pt idx="44351">
                  <c:v>-59.173000000000002</c:v>
                </c:pt>
                <c:pt idx="44352">
                  <c:v>-59.171000000000006</c:v>
                </c:pt>
                <c:pt idx="44353">
                  <c:v>-59.168999999999997</c:v>
                </c:pt>
                <c:pt idx="44354">
                  <c:v>-59.167000000000002</c:v>
                </c:pt>
                <c:pt idx="44355">
                  <c:v>-59.165000000000006</c:v>
                </c:pt>
                <c:pt idx="44356">
                  <c:v>-59.162999999999997</c:v>
                </c:pt>
                <c:pt idx="44357">
                  <c:v>-59.161000000000001</c:v>
                </c:pt>
                <c:pt idx="44358">
                  <c:v>-59.159000000000006</c:v>
                </c:pt>
                <c:pt idx="44359">
                  <c:v>-59.156999999999996</c:v>
                </c:pt>
                <c:pt idx="44360">
                  <c:v>-59.155000000000001</c:v>
                </c:pt>
                <c:pt idx="44361">
                  <c:v>-59.153000000000006</c:v>
                </c:pt>
                <c:pt idx="44362">
                  <c:v>-59.150999999999996</c:v>
                </c:pt>
                <c:pt idx="44363">
                  <c:v>-59.149000000000001</c:v>
                </c:pt>
                <c:pt idx="44364">
                  <c:v>-59.147000000000006</c:v>
                </c:pt>
                <c:pt idx="44365">
                  <c:v>-59.144999999999996</c:v>
                </c:pt>
                <c:pt idx="44366">
                  <c:v>-59.143000000000001</c:v>
                </c:pt>
                <c:pt idx="44367">
                  <c:v>-59.141000000000005</c:v>
                </c:pt>
                <c:pt idx="44368">
                  <c:v>-59.138999999999996</c:v>
                </c:pt>
                <c:pt idx="44369">
                  <c:v>-59.137</c:v>
                </c:pt>
                <c:pt idx="44370">
                  <c:v>-59.135000000000005</c:v>
                </c:pt>
                <c:pt idx="44371">
                  <c:v>-59.132999999999996</c:v>
                </c:pt>
                <c:pt idx="44372">
                  <c:v>-59.131</c:v>
                </c:pt>
                <c:pt idx="44373">
                  <c:v>-59.129000000000005</c:v>
                </c:pt>
                <c:pt idx="44374">
                  <c:v>-59.126999999999995</c:v>
                </c:pt>
                <c:pt idx="44375">
                  <c:v>-59.125</c:v>
                </c:pt>
                <c:pt idx="44376">
                  <c:v>-59.123000000000005</c:v>
                </c:pt>
                <c:pt idx="44377">
                  <c:v>-59.120999999999995</c:v>
                </c:pt>
                <c:pt idx="44378">
                  <c:v>-59.119</c:v>
                </c:pt>
                <c:pt idx="44379">
                  <c:v>-59.117000000000004</c:v>
                </c:pt>
                <c:pt idx="44380">
                  <c:v>-59.114999999999995</c:v>
                </c:pt>
                <c:pt idx="44381">
                  <c:v>-59.113</c:v>
                </c:pt>
                <c:pt idx="44382">
                  <c:v>-59.111000000000004</c:v>
                </c:pt>
                <c:pt idx="44383">
                  <c:v>-59.108999999999995</c:v>
                </c:pt>
                <c:pt idx="44384">
                  <c:v>-59.106999999999999</c:v>
                </c:pt>
                <c:pt idx="44385">
                  <c:v>-59.105000000000004</c:v>
                </c:pt>
                <c:pt idx="44386">
                  <c:v>-59.102999999999994</c:v>
                </c:pt>
                <c:pt idx="44387">
                  <c:v>-59.100999999999999</c:v>
                </c:pt>
                <c:pt idx="44388">
                  <c:v>-59.099000000000004</c:v>
                </c:pt>
                <c:pt idx="44389">
                  <c:v>-59.096999999999994</c:v>
                </c:pt>
                <c:pt idx="44390">
                  <c:v>-59.094999999999999</c:v>
                </c:pt>
                <c:pt idx="44391">
                  <c:v>-59.093000000000004</c:v>
                </c:pt>
                <c:pt idx="44392">
                  <c:v>-59.090999999999994</c:v>
                </c:pt>
                <c:pt idx="44393">
                  <c:v>-59.088999999999999</c:v>
                </c:pt>
                <c:pt idx="44394">
                  <c:v>-59.087000000000003</c:v>
                </c:pt>
                <c:pt idx="44395">
                  <c:v>-59.084999999999994</c:v>
                </c:pt>
                <c:pt idx="44396">
                  <c:v>-59.082999999999998</c:v>
                </c:pt>
                <c:pt idx="44397">
                  <c:v>-59.081000000000003</c:v>
                </c:pt>
                <c:pt idx="44398">
                  <c:v>-59.078999999999994</c:v>
                </c:pt>
                <c:pt idx="44399">
                  <c:v>-59.076999999999998</c:v>
                </c:pt>
                <c:pt idx="44400">
                  <c:v>-59.075000000000003</c:v>
                </c:pt>
                <c:pt idx="44401">
                  <c:v>-59.072999999999993</c:v>
                </c:pt>
                <c:pt idx="44402">
                  <c:v>-59.070999999999998</c:v>
                </c:pt>
                <c:pt idx="44403">
                  <c:v>-59.069000000000003</c:v>
                </c:pt>
                <c:pt idx="44404">
                  <c:v>-59.066999999999993</c:v>
                </c:pt>
                <c:pt idx="44405">
                  <c:v>-59.064999999999998</c:v>
                </c:pt>
                <c:pt idx="44406">
                  <c:v>-59.063000000000002</c:v>
                </c:pt>
                <c:pt idx="44407">
                  <c:v>-59.061000000000007</c:v>
                </c:pt>
                <c:pt idx="44408">
                  <c:v>-59.058999999999997</c:v>
                </c:pt>
                <c:pt idx="44409">
                  <c:v>-59.057000000000002</c:v>
                </c:pt>
                <c:pt idx="44410">
                  <c:v>-59.055000000000007</c:v>
                </c:pt>
                <c:pt idx="44411">
                  <c:v>-59.052999999999997</c:v>
                </c:pt>
                <c:pt idx="44412">
                  <c:v>-59.051000000000002</c:v>
                </c:pt>
                <c:pt idx="44413">
                  <c:v>-59.049000000000007</c:v>
                </c:pt>
                <c:pt idx="44414">
                  <c:v>-59.046999999999997</c:v>
                </c:pt>
                <c:pt idx="44415">
                  <c:v>-59.045000000000002</c:v>
                </c:pt>
                <c:pt idx="44416">
                  <c:v>-59.043000000000006</c:v>
                </c:pt>
                <c:pt idx="44417">
                  <c:v>-59.040999999999997</c:v>
                </c:pt>
                <c:pt idx="44418">
                  <c:v>-59.039000000000001</c:v>
                </c:pt>
                <c:pt idx="44419">
                  <c:v>-59.037000000000006</c:v>
                </c:pt>
                <c:pt idx="44420">
                  <c:v>-59.034999999999997</c:v>
                </c:pt>
                <c:pt idx="44421">
                  <c:v>-59.033000000000001</c:v>
                </c:pt>
                <c:pt idx="44422">
                  <c:v>-59.031000000000006</c:v>
                </c:pt>
                <c:pt idx="44423">
                  <c:v>-59.028999999999996</c:v>
                </c:pt>
                <c:pt idx="44424">
                  <c:v>-59.027000000000001</c:v>
                </c:pt>
                <c:pt idx="44425">
                  <c:v>-59.025000000000006</c:v>
                </c:pt>
                <c:pt idx="44426">
                  <c:v>-59.022999999999996</c:v>
                </c:pt>
                <c:pt idx="44427">
                  <c:v>-59.021000000000001</c:v>
                </c:pt>
                <c:pt idx="44428">
                  <c:v>-59.019000000000005</c:v>
                </c:pt>
                <c:pt idx="44429">
                  <c:v>-59.016999999999996</c:v>
                </c:pt>
                <c:pt idx="44430">
                  <c:v>-59.015000000000001</c:v>
                </c:pt>
                <c:pt idx="44431">
                  <c:v>-59.013000000000005</c:v>
                </c:pt>
                <c:pt idx="44432">
                  <c:v>-59.010999999999996</c:v>
                </c:pt>
                <c:pt idx="44433">
                  <c:v>-59.009</c:v>
                </c:pt>
                <c:pt idx="44434">
                  <c:v>-59.007000000000005</c:v>
                </c:pt>
                <c:pt idx="44435">
                  <c:v>-59.004999999999995</c:v>
                </c:pt>
                <c:pt idx="44436">
                  <c:v>-59.003</c:v>
                </c:pt>
                <c:pt idx="44437">
                  <c:v>-59.001000000000005</c:v>
                </c:pt>
                <c:pt idx="44438">
                  <c:v>-58.998999999999995</c:v>
                </c:pt>
                <c:pt idx="44439">
                  <c:v>-58.997</c:v>
                </c:pt>
                <c:pt idx="44440">
                  <c:v>-58.995000000000005</c:v>
                </c:pt>
                <c:pt idx="44441">
                  <c:v>-58.992999999999995</c:v>
                </c:pt>
                <c:pt idx="44442">
                  <c:v>-58.991</c:v>
                </c:pt>
                <c:pt idx="44443">
                  <c:v>-58.989000000000004</c:v>
                </c:pt>
                <c:pt idx="44444">
                  <c:v>-58.986999999999995</c:v>
                </c:pt>
                <c:pt idx="44445">
                  <c:v>-58.984999999999999</c:v>
                </c:pt>
                <c:pt idx="44446">
                  <c:v>-58.983000000000004</c:v>
                </c:pt>
                <c:pt idx="44447">
                  <c:v>-58.980999999999995</c:v>
                </c:pt>
                <c:pt idx="44448">
                  <c:v>-58.978999999999999</c:v>
                </c:pt>
                <c:pt idx="44449">
                  <c:v>-58.977000000000004</c:v>
                </c:pt>
                <c:pt idx="44450">
                  <c:v>-58.974999999999994</c:v>
                </c:pt>
                <c:pt idx="44451">
                  <c:v>-58.972999999999999</c:v>
                </c:pt>
                <c:pt idx="44452">
                  <c:v>-58.971000000000004</c:v>
                </c:pt>
                <c:pt idx="44453">
                  <c:v>-58.968999999999994</c:v>
                </c:pt>
                <c:pt idx="44454">
                  <c:v>-58.966999999999999</c:v>
                </c:pt>
                <c:pt idx="44455">
                  <c:v>-58.965000000000003</c:v>
                </c:pt>
                <c:pt idx="44456">
                  <c:v>-58.962999999999994</c:v>
                </c:pt>
                <c:pt idx="44457">
                  <c:v>-58.960999999999999</c:v>
                </c:pt>
                <c:pt idx="44458">
                  <c:v>-58.959000000000003</c:v>
                </c:pt>
                <c:pt idx="44459">
                  <c:v>-58.956999999999994</c:v>
                </c:pt>
                <c:pt idx="44460">
                  <c:v>-58.954999999999998</c:v>
                </c:pt>
                <c:pt idx="44461">
                  <c:v>-58.953000000000003</c:v>
                </c:pt>
                <c:pt idx="44462">
                  <c:v>-58.950999999999993</c:v>
                </c:pt>
                <c:pt idx="44463">
                  <c:v>-58.948999999999998</c:v>
                </c:pt>
                <c:pt idx="44464">
                  <c:v>-58.947000000000003</c:v>
                </c:pt>
                <c:pt idx="44465">
                  <c:v>-58.944999999999993</c:v>
                </c:pt>
                <c:pt idx="44466">
                  <c:v>-58.942999999999998</c:v>
                </c:pt>
                <c:pt idx="44467">
                  <c:v>-58.941000000000003</c:v>
                </c:pt>
                <c:pt idx="44468">
                  <c:v>-58.938999999999993</c:v>
                </c:pt>
                <c:pt idx="44469">
                  <c:v>-58.936999999999998</c:v>
                </c:pt>
                <c:pt idx="44470">
                  <c:v>-58.935000000000002</c:v>
                </c:pt>
                <c:pt idx="44471">
                  <c:v>-58.933000000000007</c:v>
                </c:pt>
                <c:pt idx="44472">
                  <c:v>-58.930999999999997</c:v>
                </c:pt>
                <c:pt idx="44473">
                  <c:v>-58.929000000000002</c:v>
                </c:pt>
                <c:pt idx="44474">
                  <c:v>-58.927000000000007</c:v>
                </c:pt>
                <c:pt idx="44475">
                  <c:v>-58.924999999999997</c:v>
                </c:pt>
                <c:pt idx="44476">
                  <c:v>-58.923000000000002</c:v>
                </c:pt>
                <c:pt idx="44477">
                  <c:v>-58.921000000000006</c:v>
                </c:pt>
                <c:pt idx="44478">
                  <c:v>-58.918999999999997</c:v>
                </c:pt>
                <c:pt idx="44479">
                  <c:v>-58.917000000000002</c:v>
                </c:pt>
                <c:pt idx="44480">
                  <c:v>-58.915000000000006</c:v>
                </c:pt>
                <c:pt idx="44481">
                  <c:v>-58.912999999999997</c:v>
                </c:pt>
                <c:pt idx="44482">
                  <c:v>-58.911000000000001</c:v>
                </c:pt>
                <c:pt idx="44483">
                  <c:v>-58.909000000000006</c:v>
                </c:pt>
                <c:pt idx="44484">
                  <c:v>-58.906999999999996</c:v>
                </c:pt>
                <c:pt idx="44485">
                  <c:v>-58.905000000000001</c:v>
                </c:pt>
                <c:pt idx="44486">
                  <c:v>-58.903000000000006</c:v>
                </c:pt>
                <c:pt idx="44487">
                  <c:v>-58.900999999999996</c:v>
                </c:pt>
                <c:pt idx="44488">
                  <c:v>-58.899000000000001</c:v>
                </c:pt>
                <c:pt idx="44489">
                  <c:v>-58.897000000000006</c:v>
                </c:pt>
                <c:pt idx="44490">
                  <c:v>-58.894999999999996</c:v>
                </c:pt>
                <c:pt idx="44491">
                  <c:v>-58.893000000000001</c:v>
                </c:pt>
                <c:pt idx="44492">
                  <c:v>-58.891000000000005</c:v>
                </c:pt>
                <c:pt idx="44493">
                  <c:v>-58.888999999999996</c:v>
                </c:pt>
                <c:pt idx="44494">
                  <c:v>-58.887</c:v>
                </c:pt>
                <c:pt idx="44495">
                  <c:v>-58.885000000000005</c:v>
                </c:pt>
                <c:pt idx="44496">
                  <c:v>-58.882999999999996</c:v>
                </c:pt>
                <c:pt idx="44497">
                  <c:v>-58.881</c:v>
                </c:pt>
                <c:pt idx="44498">
                  <c:v>-58.879000000000005</c:v>
                </c:pt>
                <c:pt idx="44499">
                  <c:v>-58.876999999999995</c:v>
                </c:pt>
                <c:pt idx="44500">
                  <c:v>-58.875</c:v>
                </c:pt>
                <c:pt idx="44501">
                  <c:v>-58.873000000000005</c:v>
                </c:pt>
                <c:pt idx="44502">
                  <c:v>-58.870999999999995</c:v>
                </c:pt>
                <c:pt idx="44503">
                  <c:v>-58.869</c:v>
                </c:pt>
                <c:pt idx="44504">
                  <c:v>-58.867000000000004</c:v>
                </c:pt>
                <c:pt idx="44505">
                  <c:v>-58.864999999999995</c:v>
                </c:pt>
                <c:pt idx="44506">
                  <c:v>-58.863</c:v>
                </c:pt>
                <c:pt idx="44507">
                  <c:v>-58.861000000000004</c:v>
                </c:pt>
                <c:pt idx="44508">
                  <c:v>-58.858999999999995</c:v>
                </c:pt>
                <c:pt idx="44509">
                  <c:v>-58.856999999999999</c:v>
                </c:pt>
                <c:pt idx="44510">
                  <c:v>-58.855000000000004</c:v>
                </c:pt>
                <c:pt idx="44511">
                  <c:v>-58.852999999999994</c:v>
                </c:pt>
                <c:pt idx="44512">
                  <c:v>-58.850999999999999</c:v>
                </c:pt>
                <c:pt idx="44513">
                  <c:v>-58.849000000000004</c:v>
                </c:pt>
                <c:pt idx="44514">
                  <c:v>-58.846999999999994</c:v>
                </c:pt>
                <c:pt idx="44515">
                  <c:v>-58.844999999999999</c:v>
                </c:pt>
                <c:pt idx="44516">
                  <c:v>-58.843000000000004</c:v>
                </c:pt>
                <c:pt idx="44517">
                  <c:v>-58.840999999999994</c:v>
                </c:pt>
                <c:pt idx="44518">
                  <c:v>-58.838999999999999</c:v>
                </c:pt>
                <c:pt idx="44519">
                  <c:v>-58.837000000000003</c:v>
                </c:pt>
                <c:pt idx="44520">
                  <c:v>-58.834999999999994</c:v>
                </c:pt>
                <c:pt idx="44521">
                  <c:v>-58.832999999999998</c:v>
                </c:pt>
                <c:pt idx="44522">
                  <c:v>-58.831000000000003</c:v>
                </c:pt>
                <c:pt idx="44523">
                  <c:v>-58.828999999999994</c:v>
                </c:pt>
                <c:pt idx="44524">
                  <c:v>-58.826999999999998</c:v>
                </c:pt>
                <c:pt idx="44525">
                  <c:v>-58.825000000000003</c:v>
                </c:pt>
                <c:pt idx="44526">
                  <c:v>-58.822999999999993</c:v>
                </c:pt>
                <c:pt idx="44527">
                  <c:v>-58.820999999999998</c:v>
                </c:pt>
                <c:pt idx="44528">
                  <c:v>-58.819000000000003</c:v>
                </c:pt>
                <c:pt idx="44529">
                  <c:v>-58.816999999999993</c:v>
                </c:pt>
                <c:pt idx="44530">
                  <c:v>-58.814999999999998</c:v>
                </c:pt>
                <c:pt idx="44531">
                  <c:v>-58.813000000000002</c:v>
                </c:pt>
                <c:pt idx="44532">
                  <c:v>-58.811000000000007</c:v>
                </c:pt>
                <c:pt idx="44533">
                  <c:v>-58.808999999999997</c:v>
                </c:pt>
                <c:pt idx="44534">
                  <c:v>-58.807000000000002</c:v>
                </c:pt>
                <c:pt idx="44535">
                  <c:v>-58.805000000000007</c:v>
                </c:pt>
                <c:pt idx="44536">
                  <c:v>-58.802999999999997</c:v>
                </c:pt>
                <c:pt idx="44537">
                  <c:v>-58.801000000000002</c:v>
                </c:pt>
                <c:pt idx="44538">
                  <c:v>-58.799000000000007</c:v>
                </c:pt>
                <c:pt idx="44539">
                  <c:v>-58.796999999999997</c:v>
                </c:pt>
                <c:pt idx="44540">
                  <c:v>-58.795000000000002</c:v>
                </c:pt>
                <c:pt idx="44541">
                  <c:v>-58.793000000000006</c:v>
                </c:pt>
                <c:pt idx="44542">
                  <c:v>-58.790999999999997</c:v>
                </c:pt>
                <c:pt idx="44543">
                  <c:v>-58.789000000000001</c:v>
                </c:pt>
                <c:pt idx="44544">
                  <c:v>-58.787000000000006</c:v>
                </c:pt>
                <c:pt idx="44545">
                  <c:v>-58.784999999999997</c:v>
                </c:pt>
                <c:pt idx="44546">
                  <c:v>-58.783000000000001</c:v>
                </c:pt>
                <c:pt idx="44547">
                  <c:v>-58.781000000000006</c:v>
                </c:pt>
                <c:pt idx="44548">
                  <c:v>-58.778999999999996</c:v>
                </c:pt>
                <c:pt idx="44549">
                  <c:v>-58.777000000000001</c:v>
                </c:pt>
                <c:pt idx="44550">
                  <c:v>-58.775000000000006</c:v>
                </c:pt>
                <c:pt idx="44551">
                  <c:v>-58.772999999999996</c:v>
                </c:pt>
                <c:pt idx="44552">
                  <c:v>-58.771000000000001</c:v>
                </c:pt>
                <c:pt idx="44553">
                  <c:v>-58.769000000000005</c:v>
                </c:pt>
                <c:pt idx="44554">
                  <c:v>-58.766999999999996</c:v>
                </c:pt>
                <c:pt idx="44555">
                  <c:v>-58.765000000000001</c:v>
                </c:pt>
                <c:pt idx="44556">
                  <c:v>-58.763000000000005</c:v>
                </c:pt>
                <c:pt idx="44557">
                  <c:v>-58.760999999999996</c:v>
                </c:pt>
                <c:pt idx="44558">
                  <c:v>-58.759</c:v>
                </c:pt>
                <c:pt idx="44559">
                  <c:v>-58.757000000000005</c:v>
                </c:pt>
                <c:pt idx="44560">
                  <c:v>-58.754999999999995</c:v>
                </c:pt>
                <c:pt idx="44561">
                  <c:v>-58.753</c:v>
                </c:pt>
                <c:pt idx="44562">
                  <c:v>-58.751000000000005</c:v>
                </c:pt>
                <c:pt idx="44563">
                  <c:v>-58.748999999999995</c:v>
                </c:pt>
                <c:pt idx="44564">
                  <c:v>-58.747</c:v>
                </c:pt>
                <c:pt idx="44565">
                  <c:v>-58.745000000000005</c:v>
                </c:pt>
                <c:pt idx="44566">
                  <c:v>-58.742999999999995</c:v>
                </c:pt>
                <c:pt idx="44567">
                  <c:v>-58.741</c:v>
                </c:pt>
                <c:pt idx="44568">
                  <c:v>-58.739000000000004</c:v>
                </c:pt>
                <c:pt idx="44569">
                  <c:v>-58.736999999999995</c:v>
                </c:pt>
                <c:pt idx="44570">
                  <c:v>-58.734999999999999</c:v>
                </c:pt>
                <c:pt idx="44571">
                  <c:v>-58.733000000000004</c:v>
                </c:pt>
                <c:pt idx="44572">
                  <c:v>-58.730999999999995</c:v>
                </c:pt>
                <c:pt idx="44573">
                  <c:v>-58.728999999999999</c:v>
                </c:pt>
                <c:pt idx="44574">
                  <c:v>-58.727000000000004</c:v>
                </c:pt>
                <c:pt idx="44575">
                  <c:v>-58.724999999999994</c:v>
                </c:pt>
                <c:pt idx="44576">
                  <c:v>-58.722999999999999</c:v>
                </c:pt>
                <c:pt idx="44577">
                  <c:v>-58.721000000000004</c:v>
                </c:pt>
                <c:pt idx="44578">
                  <c:v>-58.718999999999994</c:v>
                </c:pt>
                <c:pt idx="44579">
                  <c:v>-58.716999999999999</c:v>
                </c:pt>
                <c:pt idx="44580">
                  <c:v>-58.715000000000003</c:v>
                </c:pt>
                <c:pt idx="44581">
                  <c:v>-58.712999999999994</c:v>
                </c:pt>
                <c:pt idx="44582">
                  <c:v>-58.710999999999999</c:v>
                </c:pt>
                <c:pt idx="44583">
                  <c:v>-58.709000000000003</c:v>
                </c:pt>
                <c:pt idx="44584">
                  <c:v>-58.706999999999994</c:v>
                </c:pt>
                <c:pt idx="44585">
                  <c:v>-58.704999999999998</c:v>
                </c:pt>
                <c:pt idx="44586">
                  <c:v>-58.703000000000003</c:v>
                </c:pt>
                <c:pt idx="44587">
                  <c:v>-58.700999999999993</c:v>
                </c:pt>
                <c:pt idx="44588">
                  <c:v>-58.698999999999998</c:v>
                </c:pt>
                <c:pt idx="44589">
                  <c:v>-58.697000000000003</c:v>
                </c:pt>
                <c:pt idx="44590">
                  <c:v>-58.694999999999993</c:v>
                </c:pt>
                <c:pt idx="44591">
                  <c:v>-58.692999999999998</c:v>
                </c:pt>
                <c:pt idx="44592">
                  <c:v>-58.691000000000003</c:v>
                </c:pt>
                <c:pt idx="44593">
                  <c:v>-58.688999999999993</c:v>
                </c:pt>
                <c:pt idx="44594">
                  <c:v>-58.686999999999998</c:v>
                </c:pt>
                <c:pt idx="44595">
                  <c:v>-58.685000000000002</c:v>
                </c:pt>
                <c:pt idx="44596">
                  <c:v>-58.683000000000007</c:v>
                </c:pt>
                <c:pt idx="44597">
                  <c:v>-58.680999999999997</c:v>
                </c:pt>
                <c:pt idx="44598">
                  <c:v>-58.679000000000002</c:v>
                </c:pt>
                <c:pt idx="44599">
                  <c:v>-58.677000000000007</c:v>
                </c:pt>
                <c:pt idx="44600">
                  <c:v>-58.674999999999997</c:v>
                </c:pt>
                <c:pt idx="44601">
                  <c:v>-58.673000000000002</c:v>
                </c:pt>
                <c:pt idx="44602">
                  <c:v>-58.671000000000006</c:v>
                </c:pt>
                <c:pt idx="44603">
                  <c:v>-58.668999999999997</c:v>
                </c:pt>
                <c:pt idx="44604">
                  <c:v>-58.667000000000002</c:v>
                </c:pt>
                <c:pt idx="44605">
                  <c:v>-58.665000000000006</c:v>
                </c:pt>
                <c:pt idx="44606">
                  <c:v>-58.662999999999997</c:v>
                </c:pt>
                <c:pt idx="44607">
                  <c:v>-58.661000000000001</c:v>
                </c:pt>
                <c:pt idx="44608">
                  <c:v>-58.659000000000006</c:v>
                </c:pt>
                <c:pt idx="44609">
                  <c:v>-58.656999999999996</c:v>
                </c:pt>
                <c:pt idx="44610">
                  <c:v>-58.655000000000001</c:v>
                </c:pt>
                <c:pt idx="44611">
                  <c:v>-58.653000000000006</c:v>
                </c:pt>
                <c:pt idx="44612">
                  <c:v>-58.650999999999996</c:v>
                </c:pt>
                <c:pt idx="44613">
                  <c:v>-58.649000000000001</c:v>
                </c:pt>
                <c:pt idx="44614">
                  <c:v>-58.647000000000006</c:v>
                </c:pt>
                <c:pt idx="44615">
                  <c:v>-58.644999999999996</c:v>
                </c:pt>
                <c:pt idx="44616">
                  <c:v>-58.643000000000001</c:v>
                </c:pt>
                <c:pt idx="44617">
                  <c:v>-58.641000000000005</c:v>
                </c:pt>
                <c:pt idx="44618">
                  <c:v>-58.638999999999996</c:v>
                </c:pt>
                <c:pt idx="44619">
                  <c:v>-58.637</c:v>
                </c:pt>
                <c:pt idx="44620">
                  <c:v>-58.635000000000005</c:v>
                </c:pt>
                <c:pt idx="44621">
                  <c:v>-58.632999999999996</c:v>
                </c:pt>
                <c:pt idx="44622">
                  <c:v>-58.631</c:v>
                </c:pt>
                <c:pt idx="44623">
                  <c:v>-58.629000000000005</c:v>
                </c:pt>
                <c:pt idx="44624">
                  <c:v>-58.626999999999995</c:v>
                </c:pt>
                <c:pt idx="44625">
                  <c:v>-58.625</c:v>
                </c:pt>
                <c:pt idx="44626">
                  <c:v>-58.623000000000005</c:v>
                </c:pt>
                <c:pt idx="44627">
                  <c:v>-58.620999999999995</c:v>
                </c:pt>
                <c:pt idx="44628">
                  <c:v>-58.619</c:v>
                </c:pt>
                <c:pt idx="44629">
                  <c:v>-58.617000000000004</c:v>
                </c:pt>
                <c:pt idx="44630">
                  <c:v>-58.614999999999995</c:v>
                </c:pt>
                <c:pt idx="44631">
                  <c:v>-58.613</c:v>
                </c:pt>
                <c:pt idx="44632">
                  <c:v>-58.611000000000004</c:v>
                </c:pt>
                <c:pt idx="44633">
                  <c:v>-58.608999999999995</c:v>
                </c:pt>
                <c:pt idx="44634">
                  <c:v>-58.606999999999999</c:v>
                </c:pt>
                <c:pt idx="44635">
                  <c:v>-58.605000000000004</c:v>
                </c:pt>
                <c:pt idx="44636">
                  <c:v>-58.602999999999994</c:v>
                </c:pt>
                <c:pt idx="44637">
                  <c:v>-58.600999999999999</c:v>
                </c:pt>
                <c:pt idx="44638">
                  <c:v>-58.599000000000004</c:v>
                </c:pt>
                <c:pt idx="44639">
                  <c:v>-58.596999999999994</c:v>
                </c:pt>
                <c:pt idx="44640">
                  <c:v>-58.594999999999999</c:v>
                </c:pt>
                <c:pt idx="44641">
                  <c:v>-58.593000000000004</c:v>
                </c:pt>
                <c:pt idx="44642">
                  <c:v>-58.590999999999994</c:v>
                </c:pt>
                <c:pt idx="44643">
                  <c:v>-58.588999999999999</c:v>
                </c:pt>
                <c:pt idx="44644">
                  <c:v>-58.587000000000003</c:v>
                </c:pt>
                <c:pt idx="44645">
                  <c:v>-58.584999999999994</c:v>
                </c:pt>
                <c:pt idx="44646">
                  <c:v>-58.582999999999998</c:v>
                </c:pt>
                <c:pt idx="44647">
                  <c:v>-58.581000000000003</c:v>
                </c:pt>
                <c:pt idx="44648">
                  <c:v>-58.578999999999994</c:v>
                </c:pt>
                <c:pt idx="44649">
                  <c:v>-58.576999999999998</c:v>
                </c:pt>
                <c:pt idx="44650">
                  <c:v>-58.575000000000003</c:v>
                </c:pt>
                <c:pt idx="44651">
                  <c:v>-58.572999999999993</c:v>
                </c:pt>
                <c:pt idx="44652">
                  <c:v>-58.570999999999998</c:v>
                </c:pt>
                <c:pt idx="44653">
                  <c:v>-58.569000000000003</c:v>
                </c:pt>
                <c:pt idx="44654">
                  <c:v>-58.566999999999993</c:v>
                </c:pt>
                <c:pt idx="44655">
                  <c:v>-58.564999999999998</c:v>
                </c:pt>
                <c:pt idx="44656">
                  <c:v>-58.563000000000002</c:v>
                </c:pt>
                <c:pt idx="44657">
                  <c:v>-58.561000000000007</c:v>
                </c:pt>
                <c:pt idx="44658">
                  <c:v>-58.558999999999997</c:v>
                </c:pt>
                <c:pt idx="44659">
                  <c:v>-58.557000000000002</c:v>
                </c:pt>
                <c:pt idx="44660">
                  <c:v>-58.555000000000007</c:v>
                </c:pt>
                <c:pt idx="44661">
                  <c:v>-58.552999999999997</c:v>
                </c:pt>
                <c:pt idx="44662">
                  <c:v>-58.551000000000002</c:v>
                </c:pt>
                <c:pt idx="44663">
                  <c:v>-58.549000000000007</c:v>
                </c:pt>
                <c:pt idx="44664">
                  <c:v>-58.546999999999997</c:v>
                </c:pt>
                <c:pt idx="44665">
                  <c:v>-58.545000000000002</c:v>
                </c:pt>
                <c:pt idx="44666">
                  <c:v>-58.543000000000006</c:v>
                </c:pt>
                <c:pt idx="44667">
                  <c:v>-58.540999999999997</c:v>
                </c:pt>
                <c:pt idx="44668">
                  <c:v>-58.539000000000001</c:v>
                </c:pt>
                <c:pt idx="44669">
                  <c:v>-58.537000000000006</c:v>
                </c:pt>
                <c:pt idx="44670">
                  <c:v>-58.534999999999997</c:v>
                </c:pt>
                <c:pt idx="44671">
                  <c:v>-58.533000000000001</c:v>
                </c:pt>
                <c:pt idx="44672">
                  <c:v>-58.531000000000006</c:v>
                </c:pt>
                <c:pt idx="44673">
                  <c:v>-58.528999999999996</c:v>
                </c:pt>
                <c:pt idx="44674">
                  <c:v>-58.527000000000001</c:v>
                </c:pt>
                <c:pt idx="44675">
                  <c:v>-58.525000000000006</c:v>
                </c:pt>
                <c:pt idx="44676">
                  <c:v>-58.522999999999996</c:v>
                </c:pt>
                <c:pt idx="44677">
                  <c:v>-58.521000000000001</c:v>
                </c:pt>
                <c:pt idx="44678">
                  <c:v>-58.519000000000005</c:v>
                </c:pt>
                <c:pt idx="44679">
                  <c:v>-58.516999999999996</c:v>
                </c:pt>
                <c:pt idx="44680">
                  <c:v>-58.515000000000001</c:v>
                </c:pt>
                <c:pt idx="44681">
                  <c:v>-58.513000000000005</c:v>
                </c:pt>
                <c:pt idx="44682">
                  <c:v>-58.510999999999996</c:v>
                </c:pt>
                <c:pt idx="44683">
                  <c:v>-58.509</c:v>
                </c:pt>
                <c:pt idx="44684">
                  <c:v>-58.507000000000005</c:v>
                </c:pt>
                <c:pt idx="44685">
                  <c:v>-58.504999999999995</c:v>
                </c:pt>
                <c:pt idx="44686">
                  <c:v>-58.503</c:v>
                </c:pt>
                <c:pt idx="44687">
                  <c:v>-58.501000000000005</c:v>
                </c:pt>
                <c:pt idx="44688">
                  <c:v>-58.498999999999995</c:v>
                </c:pt>
                <c:pt idx="44689">
                  <c:v>-58.497</c:v>
                </c:pt>
                <c:pt idx="44690">
                  <c:v>-58.495000000000005</c:v>
                </c:pt>
                <c:pt idx="44691">
                  <c:v>-58.492999999999995</c:v>
                </c:pt>
                <c:pt idx="44692">
                  <c:v>-58.491</c:v>
                </c:pt>
                <c:pt idx="44693">
                  <c:v>-58.489000000000004</c:v>
                </c:pt>
                <c:pt idx="44694">
                  <c:v>-58.486999999999995</c:v>
                </c:pt>
                <c:pt idx="44695">
                  <c:v>-58.484999999999999</c:v>
                </c:pt>
                <c:pt idx="44696">
                  <c:v>-58.483000000000004</c:v>
                </c:pt>
                <c:pt idx="44697">
                  <c:v>-58.480999999999995</c:v>
                </c:pt>
                <c:pt idx="44698">
                  <c:v>-58.478999999999999</c:v>
                </c:pt>
                <c:pt idx="44699">
                  <c:v>-58.477000000000004</c:v>
                </c:pt>
                <c:pt idx="44700">
                  <c:v>-58.474999999999994</c:v>
                </c:pt>
                <c:pt idx="44701">
                  <c:v>-58.472999999999999</c:v>
                </c:pt>
                <c:pt idx="44702">
                  <c:v>-58.471000000000004</c:v>
                </c:pt>
                <c:pt idx="44703">
                  <c:v>-58.468999999999994</c:v>
                </c:pt>
                <c:pt idx="44704">
                  <c:v>-58.466999999999999</c:v>
                </c:pt>
                <c:pt idx="44705">
                  <c:v>-58.465000000000003</c:v>
                </c:pt>
                <c:pt idx="44706">
                  <c:v>-58.462999999999994</c:v>
                </c:pt>
                <c:pt idx="44707">
                  <c:v>-58.460999999999999</c:v>
                </c:pt>
                <c:pt idx="44708">
                  <c:v>-58.459000000000003</c:v>
                </c:pt>
                <c:pt idx="44709">
                  <c:v>-58.456999999999994</c:v>
                </c:pt>
                <c:pt idx="44710">
                  <c:v>-58.454999999999998</c:v>
                </c:pt>
                <c:pt idx="44711">
                  <c:v>-58.453000000000003</c:v>
                </c:pt>
                <c:pt idx="44712">
                  <c:v>-58.450999999999993</c:v>
                </c:pt>
                <c:pt idx="44713">
                  <c:v>-58.448999999999998</c:v>
                </c:pt>
                <c:pt idx="44714">
                  <c:v>-58.447000000000003</c:v>
                </c:pt>
                <c:pt idx="44715">
                  <c:v>-58.444999999999993</c:v>
                </c:pt>
                <c:pt idx="44716">
                  <c:v>-58.442999999999998</c:v>
                </c:pt>
                <c:pt idx="44717">
                  <c:v>-58.441000000000003</c:v>
                </c:pt>
                <c:pt idx="44718">
                  <c:v>-58.438999999999993</c:v>
                </c:pt>
                <c:pt idx="44719">
                  <c:v>-58.436999999999998</c:v>
                </c:pt>
                <c:pt idx="44720">
                  <c:v>-58.435000000000002</c:v>
                </c:pt>
                <c:pt idx="44721">
                  <c:v>-58.433000000000007</c:v>
                </c:pt>
                <c:pt idx="44722">
                  <c:v>-58.430999999999997</c:v>
                </c:pt>
                <c:pt idx="44723">
                  <c:v>-58.429000000000002</c:v>
                </c:pt>
                <c:pt idx="44724">
                  <c:v>-58.427000000000007</c:v>
                </c:pt>
                <c:pt idx="44725">
                  <c:v>-58.424999999999997</c:v>
                </c:pt>
                <c:pt idx="44726">
                  <c:v>-58.423000000000002</c:v>
                </c:pt>
                <c:pt idx="44727">
                  <c:v>-58.421000000000006</c:v>
                </c:pt>
                <c:pt idx="44728">
                  <c:v>-58.418999999999997</c:v>
                </c:pt>
                <c:pt idx="44729">
                  <c:v>-58.417000000000002</c:v>
                </c:pt>
                <c:pt idx="44730">
                  <c:v>-58.415000000000006</c:v>
                </c:pt>
                <c:pt idx="44731">
                  <c:v>-58.412999999999997</c:v>
                </c:pt>
                <c:pt idx="44732">
                  <c:v>-58.411000000000001</c:v>
                </c:pt>
                <c:pt idx="44733">
                  <c:v>-58.409000000000006</c:v>
                </c:pt>
                <c:pt idx="44734">
                  <c:v>-58.406999999999996</c:v>
                </c:pt>
                <c:pt idx="44735">
                  <c:v>-58.405000000000001</c:v>
                </c:pt>
                <c:pt idx="44736">
                  <c:v>-58.403000000000006</c:v>
                </c:pt>
                <c:pt idx="44737">
                  <c:v>-58.400999999999996</c:v>
                </c:pt>
                <c:pt idx="44738">
                  <c:v>-58.399000000000001</c:v>
                </c:pt>
                <c:pt idx="44739">
                  <c:v>-58.397000000000006</c:v>
                </c:pt>
                <c:pt idx="44740">
                  <c:v>-58.394999999999996</c:v>
                </c:pt>
                <c:pt idx="44741">
                  <c:v>-58.393000000000001</c:v>
                </c:pt>
                <c:pt idx="44742">
                  <c:v>-58.391000000000005</c:v>
                </c:pt>
                <c:pt idx="44743">
                  <c:v>-58.388999999999996</c:v>
                </c:pt>
                <c:pt idx="44744">
                  <c:v>-58.387</c:v>
                </c:pt>
                <c:pt idx="44745">
                  <c:v>-58.385000000000005</c:v>
                </c:pt>
                <c:pt idx="44746">
                  <c:v>-58.382999999999996</c:v>
                </c:pt>
                <c:pt idx="44747">
                  <c:v>-58.381</c:v>
                </c:pt>
                <c:pt idx="44748">
                  <c:v>-58.379000000000005</c:v>
                </c:pt>
                <c:pt idx="44749">
                  <c:v>-58.376999999999995</c:v>
                </c:pt>
                <c:pt idx="44750">
                  <c:v>-58.375</c:v>
                </c:pt>
                <c:pt idx="44751">
                  <c:v>-58.373000000000005</c:v>
                </c:pt>
                <c:pt idx="44752">
                  <c:v>-58.370999999999995</c:v>
                </c:pt>
                <c:pt idx="44753">
                  <c:v>-58.369</c:v>
                </c:pt>
                <c:pt idx="44754">
                  <c:v>-58.367000000000004</c:v>
                </c:pt>
                <c:pt idx="44755">
                  <c:v>-58.364999999999995</c:v>
                </c:pt>
                <c:pt idx="44756">
                  <c:v>-58.363</c:v>
                </c:pt>
                <c:pt idx="44757">
                  <c:v>-58.361000000000004</c:v>
                </c:pt>
                <c:pt idx="44758">
                  <c:v>-58.358999999999995</c:v>
                </c:pt>
                <c:pt idx="44759">
                  <c:v>-58.356999999999999</c:v>
                </c:pt>
                <c:pt idx="44760">
                  <c:v>-58.355000000000004</c:v>
                </c:pt>
                <c:pt idx="44761">
                  <c:v>-58.352999999999994</c:v>
                </c:pt>
                <c:pt idx="44762">
                  <c:v>-58.350999999999999</c:v>
                </c:pt>
                <c:pt idx="44763">
                  <c:v>-58.349000000000004</c:v>
                </c:pt>
                <c:pt idx="44764">
                  <c:v>-58.346999999999994</c:v>
                </c:pt>
                <c:pt idx="44765">
                  <c:v>-58.344999999999999</c:v>
                </c:pt>
                <c:pt idx="44766">
                  <c:v>-58.343000000000004</c:v>
                </c:pt>
                <c:pt idx="44767">
                  <c:v>-58.340999999999994</c:v>
                </c:pt>
                <c:pt idx="44768">
                  <c:v>-58.338999999999999</c:v>
                </c:pt>
                <c:pt idx="44769">
                  <c:v>-58.337000000000003</c:v>
                </c:pt>
                <c:pt idx="44770">
                  <c:v>-58.334999999999994</c:v>
                </c:pt>
                <c:pt idx="44771">
                  <c:v>-58.332999999999998</c:v>
                </c:pt>
                <c:pt idx="44772">
                  <c:v>-58.331000000000003</c:v>
                </c:pt>
                <c:pt idx="44773">
                  <c:v>-58.328999999999994</c:v>
                </c:pt>
                <c:pt idx="44774">
                  <c:v>-58.326999999999998</c:v>
                </c:pt>
                <c:pt idx="44775">
                  <c:v>-58.325000000000003</c:v>
                </c:pt>
                <c:pt idx="44776">
                  <c:v>-58.322999999999993</c:v>
                </c:pt>
                <c:pt idx="44777">
                  <c:v>-58.320999999999998</c:v>
                </c:pt>
                <c:pt idx="44778">
                  <c:v>-58.319000000000003</c:v>
                </c:pt>
                <c:pt idx="44779">
                  <c:v>-58.316999999999993</c:v>
                </c:pt>
                <c:pt idx="44780">
                  <c:v>-58.314999999999998</c:v>
                </c:pt>
                <c:pt idx="44781">
                  <c:v>-58.313000000000002</c:v>
                </c:pt>
                <c:pt idx="44782">
                  <c:v>-58.311000000000007</c:v>
                </c:pt>
                <c:pt idx="44783">
                  <c:v>-58.308999999999997</c:v>
                </c:pt>
                <c:pt idx="44784">
                  <c:v>-58.307000000000002</c:v>
                </c:pt>
                <c:pt idx="44785">
                  <c:v>-58.305000000000007</c:v>
                </c:pt>
                <c:pt idx="44786">
                  <c:v>-58.302999999999997</c:v>
                </c:pt>
                <c:pt idx="44787">
                  <c:v>-58.301000000000002</c:v>
                </c:pt>
                <c:pt idx="44788">
                  <c:v>-58.299000000000007</c:v>
                </c:pt>
                <c:pt idx="44789">
                  <c:v>-58.296999999999997</c:v>
                </c:pt>
                <c:pt idx="44790">
                  <c:v>-58.295000000000002</c:v>
                </c:pt>
                <c:pt idx="44791">
                  <c:v>-58.293000000000006</c:v>
                </c:pt>
                <c:pt idx="44792">
                  <c:v>-58.290999999999997</c:v>
                </c:pt>
                <c:pt idx="44793">
                  <c:v>-58.289000000000001</c:v>
                </c:pt>
                <c:pt idx="44794">
                  <c:v>-58.287000000000006</c:v>
                </c:pt>
                <c:pt idx="44795">
                  <c:v>-58.284999999999997</c:v>
                </c:pt>
                <c:pt idx="44796">
                  <c:v>-58.283000000000001</c:v>
                </c:pt>
                <c:pt idx="44797">
                  <c:v>-58.281000000000006</c:v>
                </c:pt>
                <c:pt idx="44798">
                  <c:v>-58.278999999999996</c:v>
                </c:pt>
                <c:pt idx="44799">
                  <c:v>-58.277000000000001</c:v>
                </c:pt>
                <c:pt idx="44800">
                  <c:v>-58.275000000000006</c:v>
                </c:pt>
                <c:pt idx="44801">
                  <c:v>-58.272999999999996</c:v>
                </c:pt>
                <c:pt idx="44802">
                  <c:v>-58.271000000000001</c:v>
                </c:pt>
                <c:pt idx="44803">
                  <c:v>-58.269000000000005</c:v>
                </c:pt>
                <c:pt idx="44804">
                  <c:v>-58.266999999999996</c:v>
                </c:pt>
                <c:pt idx="44805">
                  <c:v>-58.265000000000001</c:v>
                </c:pt>
                <c:pt idx="44806">
                  <c:v>-58.263000000000005</c:v>
                </c:pt>
                <c:pt idx="44807">
                  <c:v>-58.260999999999996</c:v>
                </c:pt>
                <c:pt idx="44808">
                  <c:v>-58.259</c:v>
                </c:pt>
                <c:pt idx="44809">
                  <c:v>-58.257000000000005</c:v>
                </c:pt>
                <c:pt idx="44810">
                  <c:v>-58.254999999999995</c:v>
                </c:pt>
                <c:pt idx="44811">
                  <c:v>-58.253</c:v>
                </c:pt>
                <c:pt idx="44812">
                  <c:v>-58.251000000000005</c:v>
                </c:pt>
                <c:pt idx="44813">
                  <c:v>-58.248999999999995</c:v>
                </c:pt>
                <c:pt idx="44814">
                  <c:v>-58.247</c:v>
                </c:pt>
                <c:pt idx="44815">
                  <c:v>-58.245000000000005</c:v>
                </c:pt>
                <c:pt idx="44816">
                  <c:v>-58.242999999999995</c:v>
                </c:pt>
                <c:pt idx="44817">
                  <c:v>-58.241</c:v>
                </c:pt>
                <c:pt idx="44818">
                  <c:v>-58.239000000000004</c:v>
                </c:pt>
                <c:pt idx="44819">
                  <c:v>-58.236999999999995</c:v>
                </c:pt>
                <c:pt idx="44820">
                  <c:v>-58.234999999999999</c:v>
                </c:pt>
                <c:pt idx="44821">
                  <c:v>-58.233000000000004</c:v>
                </c:pt>
                <c:pt idx="44822">
                  <c:v>-58.230999999999995</c:v>
                </c:pt>
                <c:pt idx="44823">
                  <c:v>-58.228999999999999</c:v>
                </c:pt>
                <c:pt idx="44824">
                  <c:v>-58.227000000000004</c:v>
                </c:pt>
                <c:pt idx="44825">
                  <c:v>-58.224999999999994</c:v>
                </c:pt>
                <c:pt idx="44826">
                  <c:v>-58.222999999999999</c:v>
                </c:pt>
                <c:pt idx="44827">
                  <c:v>-58.221000000000004</c:v>
                </c:pt>
                <c:pt idx="44828">
                  <c:v>-58.218999999999994</c:v>
                </c:pt>
                <c:pt idx="44829">
                  <c:v>-58.216999999999999</c:v>
                </c:pt>
                <c:pt idx="44830">
                  <c:v>-58.215000000000003</c:v>
                </c:pt>
                <c:pt idx="44831">
                  <c:v>-58.212999999999994</c:v>
                </c:pt>
                <c:pt idx="44832">
                  <c:v>-58.210999999999999</c:v>
                </c:pt>
                <c:pt idx="44833">
                  <c:v>-58.209000000000003</c:v>
                </c:pt>
                <c:pt idx="44834">
                  <c:v>-58.206999999999994</c:v>
                </c:pt>
                <c:pt idx="44835">
                  <c:v>-58.204999999999998</c:v>
                </c:pt>
                <c:pt idx="44836">
                  <c:v>-58.203000000000003</c:v>
                </c:pt>
                <c:pt idx="44837">
                  <c:v>-58.200999999999993</c:v>
                </c:pt>
                <c:pt idx="44838">
                  <c:v>-58.198999999999998</c:v>
                </c:pt>
                <c:pt idx="44839">
                  <c:v>-58.197000000000003</c:v>
                </c:pt>
                <c:pt idx="44840">
                  <c:v>-58.194999999999993</c:v>
                </c:pt>
                <c:pt idx="44841">
                  <c:v>-58.192999999999998</c:v>
                </c:pt>
                <c:pt idx="44842">
                  <c:v>-58.191000000000003</c:v>
                </c:pt>
                <c:pt idx="44843">
                  <c:v>-58.188999999999993</c:v>
                </c:pt>
                <c:pt idx="44844">
                  <c:v>-58.186999999999998</c:v>
                </c:pt>
                <c:pt idx="44845">
                  <c:v>-58.185000000000002</c:v>
                </c:pt>
                <c:pt idx="44846">
                  <c:v>-58.183000000000007</c:v>
                </c:pt>
                <c:pt idx="44847">
                  <c:v>-58.180999999999997</c:v>
                </c:pt>
                <c:pt idx="44848">
                  <c:v>-58.179000000000002</c:v>
                </c:pt>
                <c:pt idx="44849">
                  <c:v>-58.177000000000007</c:v>
                </c:pt>
                <c:pt idx="44850">
                  <c:v>-58.174999999999997</c:v>
                </c:pt>
                <c:pt idx="44851">
                  <c:v>-58.173000000000002</c:v>
                </c:pt>
                <c:pt idx="44852">
                  <c:v>-58.171000000000006</c:v>
                </c:pt>
                <c:pt idx="44853">
                  <c:v>-58.168999999999997</c:v>
                </c:pt>
                <c:pt idx="44854">
                  <c:v>-58.167000000000002</c:v>
                </c:pt>
                <c:pt idx="44855">
                  <c:v>-58.165000000000006</c:v>
                </c:pt>
                <c:pt idx="44856">
                  <c:v>-58.162999999999997</c:v>
                </c:pt>
                <c:pt idx="44857">
                  <c:v>-58.161000000000001</c:v>
                </c:pt>
                <c:pt idx="44858">
                  <c:v>-58.159000000000006</c:v>
                </c:pt>
                <c:pt idx="44859">
                  <c:v>-58.156999999999996</c:v>
                </c:pt>
                <c:pt idx="44860">
                  <c:v>-58.155000000000001</c:v>
                </c:pt>
                <c:pt idx="44861">
                  <c:v>-58.153000000000006</c:v>
                </c:pt>
                <c:pt idx="44862">
                  <c:v>-58.150999999999996</c:v>
                </c:pt>
                <c:pt idx="44863">
                  <c:v>-58.149000000000001</c:v>
                </c:pt>
                <c:pt idx="44864">
                  <c:v>-58.147000000000006</c:v>
                </c:pt>
                <c:pt idx="44865">
                  <c:v>-58.144999999999996</c:v>
                </c:pt>
                <c:pt idx="44866">
                  <c:v>-58.143000000000001</c:v>
                </c:pt>
                <c:pt idx="44867">
                  <c:v>-58.141000000000005</c:v>
                </c:pt>
                <c:pt idx="44868">
                  <c:v>-58.138999999999996</c:v>
                </c:pt>
                <c:pt idx="44869">
                  <c:v>-58.137</c:v>
                </c:pt>
                <c:pt idx="44870">
                  <c:v>-58.135000000000005</c:v>
                </c:pt>
                <c:pt idx="44871">
                  <c:v>-58.132999999999996</c:v>
                </c:pt>
                <c:pt idx="44872">
                  <c:v>-58.131</c:v>
                </c:pt>
                <c:pt idx="44873">
                  <c:v>-58.129000000000005</c:v>
                </c:pt>
                <c:pt idx="44874">
                  <c:v>-58.126999999999995</c:v>
                </c:pt>
                <c:pt idx="44875">
                  <c:v>-58.125</c:v>
                </c:pt>
                <c:pt idx="44876">
                  <c:v>-58.123000000000005</c:v>
                </c:pt>
                <c:pt idx="44877">
                  <c:v>-58.120999999999995</c:v>
                </c:pt>
                <c:pt idx="44878">
                  <c:v>-58.119</c:v>
                </c:pt>
                <c:pt idx="44879">
                  <c:v>-58.117000000000004</c:v>
                </c:pt>
                <c:pt idx="44880">
                  <c:v>-58.114999999999995</c:v>
                </c:pt>
                <c:pt idx="44881">
                  <c:v>-58.113</c:v>
                </c:pt>
                <c:pt idx="44882">
                  <c:v>-58.111000000000004</c:v>
                </c:pt>
                <c:pt idx="44883">
                  <c:v>-58.108999999999995</c:v>
                </c:pt>
                <c:pt idx="44884">
                  <c:v>-58.106999999999999</c:v>
                </c:pt>
                <c:pt idx="44885">
                  <c:v>-58.105000000000004</c:v>
                </c:pt>
                <c:pt idx="44886">
                  <c:v>-58.102999999999994</c:v>
                </c:pt>
                <c:pt idx="44887">
                  <c:v>-58.100999999999999</c:v>
                </c:pt>
                <c:pt idx="44888">
                  <c:v>-58.099000000000004</c:v>
                </c:pt>
                <c:pt idx="44889">
                  <c:v>-58.096999999999994</c:v>
                </c:pt>
                <c:pt idx="44890">
                  <c:v>-58.094999999999999</c:v>
                </c:pt>
                <c:pt idx="44891">
                  <c:v>-58.093000000000004</c:v>
                </c:pt>
                <c:pt idx="44892">
                  <c:v>-58.090999999999994</c:v>
                </c:pt>
                <c:pt idx="44893">
                  <c:v>-58.088999999999999</c:v>
                </c:pt>
                <c:pt idx="44894">
                  <c:v>-58.087000000000003</c:v>
                </c:pt>
                <c:pt idx="44895">
                  <c:v>-58.084999999999994</c:v>
                </c:pt>
                <c:pt idx="44896">
                  <c:v>-58.082999999999998</c:v>
                </c:pt>
                <c:pt idx="44897">
                  <c:v>-58.081000000000003</c:v>
                </c:pt>
                <c:pt idx="44898">
                  <c:v>-58.078999999999994</c:v>
                </c:pt>
                <c:pt idx="44899">
                  <c:v>-58.076999999999998</c:v>
                </c:pt>
                <c:pt idx="44900">
                  <c:v>-58.075000000000003</c:v>
                </c:pt>
                <c:pt idx="44901">
                  <c:v>-58.072999999999993</c:v>
                </c:pt>
                <c:pt idx="44902">
                  <c:v>-58.070999999999998</c:v>
                </c:pt>
                <c:pt idx="44903">
                  <c:v>-58.069000000000003</c:v>
                </c:pt>
                <c:pt idx="44904">
                  <c:v>-58.066999999999993</c:v>
                </c:pt>
                <c:pt idx="44905">
                  <c:v>-58.064999999999998</c:v>
                </c:pt>
                <c:pt idx="44906">
                  <c:v>-58.063000000000002</c:v>
                </c:pt>
                <c:pt idx="44907">
                  <c:v>-58.061000000000007</c:v>
                </c:pt>
                <c:pt idx="44908">
                  <c:v>-58.058999999999997</c:v>
                </c:pt>
                <c:pt idx="44909">
                  <c:v>-58.057000000000002</c:v>
                </c:pt>
                <c:pt idx="44910">
                  <c:v>-58.055000000000007</c:v>
                </c:pt>
                <c:pt idx="44911">
                  <c:v>-58.052999999999997</c:v>
                </c:pt>
                <c:pt idx="44912">
                  <c:v>-58.051000000000002</c:v>
                </c:pt>
                <c:pt idx="44913">
                  <c:v>-58.049000000000007</c:v>
                </c:pt>
                <c:pt idx="44914">
                  <c:v>-58.046999999999997</c:v>
                </c:pt>
                <c:pt idx="44915">
                  <c:v>-58.045000000000002</c:v>
                </c:pt>
                <c:pt idx="44916">
                  <c:v>-58.043000000000006</c:v>
                </c:pt>
                <c:pt idx="44917">
                  <c:v>-58.040999999999997</c:v>
                </c:pt>
                <c:pt idx="44918">
                  <c:v>-58.039000000000001</c:v>
                </c:pt>
                <c:pt idx="44919">
                  <c:v>-58.037000000000006</c:v>
                </c:pt>
                <c:pt idx="44920">
                  <c:v>-58.034999999999997</c:v>
                </c:pt>
                <c:pt idx="44921">
                  <c:v>-58.033000000000001</c:v>
                </c:pt>
                <c:pt idx="44922">
                  <c:v>-58.031000000000006</c:v>
                </c:pt>
                <c:pt idx="44923">
                  <c:v>-58.028999999999996</c:v>
                </c:pt>
                <c:pt idx="44924">
                  <c:v>-58.027000000000001</c:v>
                </c:pt>
                <c:pt idx="44925">
                  <c:v>-58.025000000000006</c:v>
                </c:pt>
                <c:pt idx="44926">
                  <c:v>-58.022999999999996</c:v>
                </c:pt>
                <c:pt idx="44927">
                  <c:v>-58.021000000000001</c:v>
                </c:pt>
                <c:pt idx="44928">
                  <c:v>-58.019000000000005</c:v>
                </c:pt>
                <c:pt idx="44929">
                  <c:v>-58.016999999999996</c:v>
                </c:pt>
                <c:pt idx="44930">
                  <c:v>-58.015000000000001</c:v>
                </c:pt>
                <c:pt idx="44931">
                  <c:v>-58.013000000000005</c:v>
                </c:pt>
                <c:pt idx="44932">
                  <c:v>-58.010999999999996</c:v>
                </c:pt>
                <c:pt idx="44933">
                  <c:v>-58.009</c:v>
                </c:pt>
                <c:pt idx="44934">
                  <c:v>-58.007000000000005</c:v>
                </c:pt>
                <c:pt idx="44935">
                  <c:v>-58.004999999999995</c:v>
                </c:pt>
                <c:pt idx="44936">
                  <c:v>-58.003</c:v>
                </c:pt>
                <c:pt idx="44937">
                  <c:v>-58.001000000000005</c:v>
                </c:pt>
                <c:pt idx="44938">
                  <c:v>-57.998999999999995</c:v>
                </c:pt>
                <c:pt idx="44939">
                  <c:v>-57.997</c:v>
                </c:pt>
                <c:pt idx="44940">
                  <c:v>-57.995000000000005</c:v>
                </c:pt>
                <c:pt idx="44941">
                  <c:v>-57.992999999999995</c:v>
                </c:pt>
                <c:pt idx="44942">
                  <c:v>-57.991</c:v>
                </c:pt>
                <c:pt idx="44943">
                  <c:v>-57.989000000000004</c:v>
                </c:pt>
                <c:pt idx="44944">
                  <c:v>-57.986999999999995</c:v>
                </c:pt>
                <c:pt idx="44945">
                  <c:v>-57.984999999999999</c:v>
                </c:pt>
                <c:pt idx="44946">
                  <c:v>-57.983000000000004</c:v>
                </c:pt>
                <c:pt idx="44947">
                  <c:v>-57.980999999999995</c:v>
                </c:pt>
                <c:pt idx="44948">
                  <c:v>-57.978999999999999</c:v>
                </c:pt>
                <c:pt idx="44949">
                  <c:v>-57.977000000000004</c:v>
                </c:pt>
                <c:pt idx="44950">
                  <c:v>-57.974999999999994</c:v>
                </c:pt>
                <c:pt idx="44951">
                  <c:v>-57.972999999999999</c:v>
                </c:pt>
                <c:pt idx="44952">
                  <c:v>-57.971000000000004</c:v>
                </c:pt>
                <c:pt idx="44953">
                  <c:v>-57.968999999999994</c:v>
                </c:pt>
                <c:pt idx="44954">
                  <c:v>-57.966999999999999</c:v>
                </c:pt>
                <c:pt idx="44955">
                  <c:v>-57.965000000000003</c:v>
                </c:pt>
                <c:pt idx="44956">
                  <c:v>-57.962999999999994</c:v>
                </c:pt>
                <c:pt idx="44957">
                  <c:v>-57.960999999999999</c:v>
                </c:pt>
                <c:pt idx="44958">
                  <c:v>-57.959000000000003</c:v>
                </c:pt>
                <c:pt idx="44959">
                  <c:v>-57.956999999999994</c:v>
                </c:pt>
                <c:pt idx="44960">
                  <c:v>-57.954999999999998</c:v>
                </c:pt>
                <c:pt idx="44961">
                  <c:v>-57.953000000000003</c:v>
                </c:pt>
                <c:pt idx="44962">
                  <c:v>-57.950999999999993</c:v>
                </c:pt>
                <c:pt idx="44963">
                  <c:v>-57.948999999999998</c:v>
                </c:pt>
                <c:pt idx="44964">
                  <c:v>-57.947000000000003</c:v>
                </c:pt>
                <c:pt idx="44965">
                  <c:v>-57.944999999999993</c:v>
                </c:pt>
                <c:pt idx="44966">
                  <c:v>-57.942999999999998</c:v>
                </c:pt>
                <c:pt idx="44967">
                  <c:v>-57.941000000000003</c:v>
                </c:pt>
                <c:pt idx="44968">
                  <c:v>-57.938999999999993</c:v>
                </c:pt>
                <c:pt idx="44969">
                  <c:v>-57.936999999999998</c:v>
                </c:pt>
                <c:pt idx="44970">
                  <c:v>-57.935000000000002</c:v>
                </c:pt>
                <c:pt idx="44971">
                  <c:v>-57.933000000000007</c:v>
                </c:pt>
                <c:pt idx="44972">
                  <c:v>-57.930999999999997</c:v>
                </c:pt>
                <c:pt idx="44973">
                  <c:v>-57.929000000000002</c:v>
                </c:pt>
                <c:pt idx="44974">
                  <c:v>-57.927000000000007</c:v>
                </c:pt>
                <c:pt idx="44975">
                  <c:v>-57.924999999999997</c:v>
                </c:pt>
                <c:pt idx="44976">
                  <c:v>-57.923000000000002</c:v>
                </c:pt>
                <c:pt idx="44977">
                  <c:v>-57.921000000000006</c:v>
                </c:pt>
                <c:pt idx="44978">
                  <c:v>-57.918999999999997</c:v>
                </c:pt>
                <c:pt idx="44979">
                  <c:v>-57.917000000000002</c:v>
                </c:pt>
                <c:pt idx="44980">
                  <c:v>-57.915000000000006</c:v>
                </c:pt>
                <c:pt idx="44981">
                  <c:v>-57.912999999999997</c:v>
                </c:pt>
                <c:pt idx="44982">
                  <c:v>-57.911000000000001</c:v>
                </c:pt>
                <c:pt idx="44983">
                  <c:v>-57.909000000000006</c:v>
                </c:pt>
                <c:pt idx="44984">
                  <c:v>-57.906999999999996</c:v>
                </c:pt>
                <c:pt idx="44985">
                  <c:v>-57.905000000000001</c:v>
                </c:pt>
                <c:pt idx="44986">
                  <c:v>-57.903000000000006</c:v>
                </c:pt>
                <c:pt idx="44987">
                  <c:v>-57.900999999999996</c:v>
                </c:pt>
                <c:pt idx="44988">
                  <c:v>-57.899000000000001</c:v>
                </c:pt>
                <c:pt idx="44989">
                  <c:v>-57.897000000000006</c:v>
                </c:pt>
                <c:pt idx="44990">
                  <c:v>-57.894999999999996</c:v>
                </c:pt>
                <c:pt idx="44991">
                  <c:v>-57.893000000000001</c:v>
                </c:pt>
                <c:pt idx="44992">
                  <c:v>-57.891000000000005</c:v>
                </c:pt>
                <c:pt idx="44993">
                  <c:v>-57.888999999999996</c:v>
                </c:pt>
                <c:pt idx="44994">
                  <c:v>-57.887</c:v>
                </c:pt>
                <c:pt idx="44995">
                  <c:v>-57.885000000000005</c:v>
                </c:pt>
                <c:pt idx="44996">
                  <c:v>-57.882999999999996</c:v>
                </c:pt>
                <c:pt idx="44997">
                  <c:v>-57.881</c:v>
                </c:pt>
                <c:pt idx="44998">
                  <c:v>-57.879000000000005</c:v>
                </c:pt>
                <c:pt idx="44999">
                  <c:v>-57.876999999999995</c:v>
                </c:pt>
                <c:pt idx="45000">
                  <c:v>-57.875</c:v>
                </c:pt>
                <c:pt idx="45001">
                  <c:v>-57.873000000000005</c:v>
                </c:pt>
                <c:pt idx="45002">
                  <c:v>-57.870999999999995</c:v>
                </c:pt>
                <c:pt idx="45003">
                  <c:v>-57.869</c:v>
                </c:pt>
                <c:pt idx="45004">
                  <c:v>-57.867000000000004</c:v>
                </c:pt>
                <c:pt idx="45005">
                  <c:v>-57.864999999999995</c:v>
                </c:pt>
                <c:pt idx="45006">
                  <c:v>-57.863</c:v>
                </c:pt>
                <c:pt idx="45007">
                  <c:v>-57.861000000000004</c:v>
                </c:pt>
                <c:pt idx="45008">
                  <c:v>-57.858999999999995</c:v>
                </c:pt>
                <c:pt idx="45009">
                  <c:v>-57.856999999999999</c:v>
                </c:pt>
                <c:pt idx="45010">
                  <c:v>-57.855000000000004</c:v>
                </c:pt>
                <c:pt idx="45011">
                  <c:v>-57.852999999999994</c:v>
                </c:pt>
                <c:pt idx="45012">
                  <c:v>-57.850999999999999</c:v>
                </c:pt>
                <c:pt idx="45013">
                  <c:v>-57.849000000000004</c:v>
                </c:pt>
                <c:pt idx="45014">
                  <c:v>-57.846999999999994</c:v>
                </c:pt>
                <c:pt idx="45015">
                  <c:v>-57.844999999999999</c:v>
                </c:pt>
                <c:pt idx="45016">
                  <c:v>-57.843000000000004</c:v>
                </c:pt>
                <c:pt idx="45017">
                  <c:v>-57.840999999999994</c:v>
                </c:pt>
                <c:pt idx="45018">
                  <c:v>-57.838999999999999</c:v>
                </c:pt>
                <c:pt idx="45019">
                  <c:v>-57.837000000000003</c:v>
                </c:pt>
                <c:pt idx="45020">
                  <c:v>-57.834999999999994</c:v>
                </c:pt>
                <c:pt idx="45021">
                  <c:v>-57.832999999999998</c:v>
                </c:pt>
                <c:pt idx="45022">
                  <c:v>-57.831000000000003</c:v>
                </c:pt>
                <c:pt idx="45023">
                  <c:v>-57.828999999999994</c:v>
                </c:pt>
                <c:pt idx="45024">
                  <c:v>-57.826999999999998</c:v>
                </c:pt>
                <c:pt idx="45025">
                  <c:v>-57.825000000000003</c:v>
                </c:pt>
                <c:pt idx="45026">
                  <c:v>-57.822999999999993</c:v>
                </c:pt>
                <c:pt idx="45027">
                  <c:v>-57.820999999999998</c:v>
                </c:pt>
                <c:pt idx="45028">
                  <c:v>-57.819000000000003</c:v>
                </c:pt>
                <c:pt idx="45029">
                  <c:v>-57.816999999999993</c:v>
                </c:pt>
                <c:pt idx="45030">
                  <c:v>-57.814999999999998</c:v>
                </c:pt>
                <c:pt idx="45031">
                  <c:v>-57.813000000000002</c:v>
                </c:pt>
                <c:pt idx="45032">
                  <c:v>-57.811000000000007</c:v>
                </c:pt>
                <c:pt idx="45033">
                  <c:v>-57.808999999999997</c:v>
                </c:pt>
                <c:pt idx="45034">
                  <c:v>-57.807000000000002</c:v>
                </c:pt>
                <c:pt idx="45035">
                  <c:v>-57.805000000000007</c:v>
                </c:pt>
                <c:pt idx="45036">
                  <c:v>-57.802999999999997</c:v>
                </c:pt>
                <c:pt idx="45037">
                  <c:v>-57.801000000000002</c:v>
                </c:pt>
                <c:pt idx="45038">
                  <c:v>-57.799000000000007</c:v>
                </c:pt>
                <c:pt idx="45039">
                  <c:v>-57.796999999999997</c:v>
                </c:pt>
                <c:pt idx="45040">
                  <c:v>-57.795000000000002</c:v>
                </c:pt>
                <c:pt idx="45041">
                  <c:v>-57.793000000000006</c:v>
                </c:pt>
                <c:pt idx="45042">
                  <c:v>-57.790999999999997</c:v>
                </c:pt>
                <c:pt idx="45043">
                  <c:v>-57.789000000000001</c:v>
                </c:pt>
                <c:pt idx="45044">
                  <c:v>-57.787000000000006</c:v>
                </c:pt>
                <c:pt idx="45045">
                  <c:v>-57.784999999999997</c:v>
                </c:pt>
                <c:pt idx="45046">
                  <c:v>-57.783000000000001</c:v>
                </c:pt>
                <c:pt idx="45047">
                  <c:v>-57.781000000000006</c:v>
                </c:pt>
                <c:pt idx="45048">
                  <c:v>-57.778999999999996</c:v>
                </c:pt>
                <c:pt idx="45049">
                  <c:v>-57.777000000000001</c:v>
                </c:pt>
                <c:pt idx="45050">
                  <c:v>-57.775000000000006</c:v>
                </c:pt>
                <c:pt idx="45051">
                  <c:v>-57.772999999999996</c:v>
                </c:pt>
                <c:pt idx="45052">
                  <c:v>-57.771000000000001</c:v>
                </c:pt>
                <c:pt idx="45053">
                  <c:v>-57.769000000000005</c:v>
                </c:pt>
                <c:pt idx="45054">
                  <c:v>-57.766999999999996</c:v>
                </c:pt>
                <c:pt idx="45055">
                  <c:v>-57.765000000000001</c:v>
                </c:pt>
                <c:pt idx="45056">
                  <c:v>-57.763000000000005</c:v>
                </c:pt>
                <c:pt idx="45057">
                  <c:v>-57.760999999999996</c:v>
                </c:pt>
                <c:pt idx="45058">
                  <c:v>-57.759</c:v>
                </c:pt>
                <c:pt idx="45059">
                  <c:v>-57.757000000000005</c:v>
                </c:pt>
                <c:pt idx="45060">
                  <c:v>-57.754999999999995</c:v>
                </c:pt>
                <c:pt idx="45061">
                  <c:v>-57.753</c:v>
                </c:pt>
                <c:pt idx="45062">
                  <c:v>-57.751000000000005</c:v>
                </c:pt>
                <c:pt idx="45063">
                  <c:v>-57.748999999999995</c:v>
                </c:pt>
                <c:pt idx="45064">
                  <c:v>-57.747</c:v>
                </c:pt>
                <c:pt idx="45065">
                  <c:v>-57.745000000000005</c:v>
                </c:pt>
                <c:pt idx="45066">
                  <c:v>-57.742999999999995</c:v>
                </c:pt>
                <c:pt idx="45067">
                  <c:v>-57.741</c:v>
                </c:pt>
                <c:pt idx="45068">
                  <c:v>-57.739000000000004</c:v>
                </c:pt>
                <c:pt idx="45069">
                  <c:v>-57.736999999999995</c:v>
                </c:pt>
                <c:pt idx="45070">
                  <c:v>-57.734999999999999</c:v>
                </c:pt>
                <c:pt idx="45071">
                  <c:v>-57.733000000000004</c:v>
                </c:pt>
                <c:pt idx="45072">
                  <c:v>-57.730999999999995</c:v>
                </c:pt>
                <c:pt idx="45073">
                  <c:v>-57.728999999999999</c:v>
                </c:pt>
                <c:pt idx="45074">
                  <c:v>-57.727000000000004</c:v>
                </c:pt>
                <c:pt idx="45075">
                  <c:v>-57.724999999999994</c:v>
                </c:pt>
                <c:pt idx="45076">
                  <c:v>-57.722999999999999</c:v>
                </c:pt>
                <c:pt idx="45077">
                  <c:v>-57.721000000000004</c:v>
                </c:pt>
                <c:pt idx="45078">
                  <c:v>-57.718999999999994</c:v>
                </c:pt>
                <c:pt idx="45079">
                  <c:v>-57.716999999999999</c:v>
                </c:pt>
                <c:pt idx="45080">
                  <c:v>-57.715000000000003</c:v>
                </c:pt>
                <c:pt idx="45081">
                  <c:v>-57.712999999999994</c:v>
                </c:pt>
                <c:pt idx="45082">
                  <c:v>-57.710999999999999</c:v>
                </c:pt>
                <c:pt idx="45083">
                  <c:v>-57.709000000000003</c:v>
                </c:pt>
                <c:pt idx="45084">
                  <c:v>-57.706999999999994</c:v>
                </c:pt>
                <c:pt idx="45085">
                  <c:v>-57.704999999999998</c:v>
                </c:pt>
                <c:pt idx="45086">
                  <c:v>-57.703000000000003</c:v>
                </c:pt>
                <c:pt idx="45087">
                  <c:v>-57.700999999999993</c:v>
                </c:pt>
                <c:pt idx="45088">
                  <c:v>-57.698999999999998</c:v>
                </c:pt>
                <c:pt idx="45089">
                  <c:v>-57.697000000000003</c:v>
                </c:pt>
                <c:pt idx="45090">
                  <c:v>-57.694999999999993</c:v>
                </c:pt>
                <c:pt idx="45091">
                  <c:v>-57.692999999999998</c:v>
                </c:pt>
                <c:pt idx="45092">
                  <c:v>-57.691000000000003</c:v>
                </c:pt>
                <c:pt idx="45093">
                  <c:v>-57.688999999999993</c:v>
                </c:pt>
                <c:pt idx="45094">
                  <c:v>-57.686999999999998</c:v>
                </c:pt>
                <c:pt idx="45095">
                  <c:v>-57.685000000000002</c:v>
                </c:pt>
                <c:pt idx="45096">
                  <c:v>-57.683000000000007</c:v>
                </c:pt>
                <c:pt idx="45097">
                  <c:v>-57.680999999999997</c:v>
                </c:pt>
                <c:pt idx="45098">
                  <c:v>-57.679000000000002</c:v>
                </c:pt>
                <c:pt idx="45099">
                  <c:v>-57.677000000000007</c:v>
                </c:pt>
                <c:pt idx="45100">
                  <c:v>-57.674999999999997</c:v>
                </c:pt>
                <c:pt idx="45101">
                  <c:v>-57.673000000000002</c:v>
                </c:pt>
                <c:pt idx="45102">
                  <c:v>-57.671000000000006</c:v>
                </c:pt>
                <c:pt idx="45103">
                  <c:v>-57.668999999999997</c:v>
                </c:pt>
                <c:pt idx="45104">
                  <c:v>-57.667000000000002</c:v>
                </c:pt>
                <c:pt idx="45105">
                  <c:v>-57.665000000000006</c:v>
                </c:pt>
                <c:pt idx="45106">
                  <c:v>-57.662999999999997</c:v>
                </c:pt>
                <c:pt idx="45107">
                  <c:v>-57.661000000000001</c:v>
                </c:pt>
                <c:pt idx="45108">
                  <c:v>-57.659000000000006</c:v>
                </c:pt>
                <c:pt idx="45109">
                  <c:v>-57.656999999999996</c:v>
                </c:pt>
                <c:pt idx="45110">
                  <c:v>-57.655000000000001</c:v>
                </c:pt>
                <c:pt idx="45111">
                  <c:v>-57.653000000000006</c:v>
                </c:pt>
                <c:pt idx="45112">
                  <c:v>-57.650999999999996</c:v>
                </c:pt>
                <c:pt idx="45113">
                  <c:v>-57.649000000000001</c:v>
                </c:pt>
                <c:pt idx="45114">
                  <c:v>-57.647000000000006</c:v>
                </c:pt>
                <c:pt idx="45115">
                  <c:v>-57.644999999999996</c:v>
                </c:pt>
                <c:pt idx="45116">
                  <c:v>-57.643000000000001</c:v>
                </c:pt>
                <c:pt idx="45117">
                  <c:v>-57.641000000000005</c:v>
                </c:pt>
                <c:pt idx="45118">
                  <c:v>-57.638999999999996</c:v>
                </c:pt>
                <c:pt idx="45119">
                  <c:v>-57.637</c:v>
                </c:pt>
                <c:pt idx="45120">
                  <c:v>-57.635000000000005</c:v>
                </c:pt>
                <c:pt idx="45121">
                  <c:v>-57.632999999999996</c:v>
                </c:pt>
                <c:pt idx="45122">
                  <c:v>-57.631</c:v>
                </c:pt>
                <c:pt idx="45123">
                  <c:v>-57.629000000000005</c:v>
                </c:pt>
                <c:pt idx="45124">
                  <c:v>-57.626999999999995</c:v>
                </c:pt>
                <c:pt idx="45125">
                  <c:v>-57.625</c:v>
                </c:pt>
                <c:pt idx="45126">
                  <c:v>-57.623000000000005</c:v>
                </c:pt>
                <c:pt idx="45127">
                  <c:v>-57.620999999999995</c:v>
                </c:pt>
                <c:pt idx="45128">
                  <c:v>-57.619</c:v>
                </c:pt>
                <c:pt idx="45129">
                  <c:v>-57.617000000000004</c:v>
                </c:pt>
                <c:pt idx="45130">
                  <c:v>-57.614999999999995</c:v>
                </c:pt>
                <c:pt idx="45131">
                  <c:v>-57.613</c:v>
                </c:pt>
                <c:pt idx="45132">
                  <c:v>-57.611000000000004</c:v>
                </c:pt>
                <c:pt idx="45133">
                  <c:v>-57.608999999999995</c:v>
                </c:pt>
                <c:pt idx="45134">
                  <c:v>-57.606999999999999</c:v>
                </c:pt>
                <c:pt idx="45135">
                  <c:v>-57.605000000000004</c:v>
                </c:pt>
                <c:pt idx="45136">
                  <c:v>-57.602999999999994</c:v>
                </c:pt>
                <c:pt idx="45137">
                  <c:v>-57.600999999999999</c:v>
                </c:pt>
                <c:pt idx="45138">
                  <c:v>-57.599000000000004</c:v>
                </c:pt>
                <c:pt idx="45139">
                  <c:v>-57.596999999999994</c:v>
                </c:pt>
                <c:pt idx="45140">
                  <c:v>-57.594999999999999</c:v>
                </c:pt>
                <c:pt idx="45141">
                  <c:v>-57.593000000000004</c:v>
                </c:pt>
                <c:pt idx="45142">
                  <c:v>-57.590999999999994</c:v>
                </c:pt>
                <c:pt idx="45143">
                  <c:v>-57.588999999999999</c:v>
                </c:pt>
                <c:pt idx="45144">
                  <c:v>-57.587000000000003</c:v>
                </c:pt>
                <c:pt idx="45145">
                  <c:v>-57.584999999999994</c:v>
                </c:pt>
                <c:pt idx="45146">
                  <c:v>-57.582999999999998</c:v>
                </c:pt>
                <c:pt idx="45147">
                  <c:v>-57.581000000000003</c:v>
                </c:pt>
                <c:pt idx="45148">
                  <c:v>-57.578999999999994</c:v>
                </c:pt>
                <c:pt idx="45149">
                  <c:v>-57.576999999999998</c:v>
                </c:pt>
                <c:pt idx="45150">
                  <c:v>-57.575000000000003</c:v>
                </c:pt>
                <c:pt idx="45151">
                  <c:v>-57.572999999999993</c:v>
                </c:pt>
                <c:pt idx="45152">
                  <c:v>-57.570999999999998</c:v>
                </c:pt>
                <c:pt idx="45153">
                  <c:v>-57.569000000000003</c:v>
                </c:pt>
                <c:pt idx="45154">
                  <c:v>-57.566999999999993</c:v>
                </c:pt>
                <c:pt idx="45155">
                  <c:v>-57.564999999999998</c:v>
                </c:pt>
                <c:pt idx="45156">
                  <c:v>-57.563000000000002</c:v>
                </c:pt>
                <c:pt idx="45157">
                  <c:v>-57.561000000000007</c:v>
                </c:pt>
                <c:pt idx="45158">
                  <c:v>-57.558999999999997</c:v>
                </c:pt>
                <c:pt idx="45159">
                  <c:v>-57.557000000000002</c:v>
                </c:pt>
                <c:pt idx="45160">
                  <c:v>-57.555000000000007</c:v>
                </c:pt>
                <c:pt idx="45161">
                  <c:v>-57.552999999999997</c:v>
                </c:pt>
                <c:pt idx="45162">
                  <c:v>-57.551000000000002</c:v>
                </c:pt>
                <c:pt idx="45163">
                  <c:v>-57.549000000000007</c:v>
                </c:pt>
                <c:pt idx="45164">
                  <c:v>-57.546999999999997</c:v>
                </c:pt>
                <c:pt idx="45165">
                  <c:v>-57.545000000000002</c:v>
                </c:pt>
                <c:pt idx="45166">
                  <c:v>-57.543000000000006</c:v>
                </c:pt>
                <c:pt idx="45167">
                  <c:v>-57.540999999999997</c:v>
                </c:pt>
                <c:pt idx="45168">
                  <c:v>-57.539000000000001</c:v>
                </c:pt>
                <c:pt idx="45169">
                  <c:v>-57.537000000000006</c:v>
                </c:pt>
                <c:pt idx="45170">
                  <c:v>-57.534999999999997</c:v>
                </c:pt>
                <c:pt idx="45171">
                  <c:v>-57.533000000000001</c:v>
                </c:pt>
                <c:pt idx="45172">
                  <c:v>-57.531000000000006</c:v>
                </c:pt>
                <c:pt idx="45173">
                  <c:v>-57.528999999999996</c:v>
                </c:pt>
                <c:pt idx="45174">
                  <c:v>-57.527000000000001</c:v>
                </c:pt>
                <c:pt idx="45175">
                  <c:v>-57.525000000000006</c:v>
                </c:pt>
                <c:pt idx="45176">
                  <c:v>-57.522999999999996</c:v>
                </c:pt>
                <c:pt idx="45177">
                  <c:v>-57.521000000000001</c:v>
                </c:pt>
                <c:pt idx="45178">
                  <c:v>-57.519000000000005</c:v>
                </c:pt>
                <c:pt idx="45179">
                  <c:v>-57.516999999999996</c:v>
                </c:pt>
                <c:pt idx="45180">
                  <c:v>-57.515000000000001</c:v>
                </c:pt>
                <c:pt idx="45181">
                  <c:v>-57.513000000000005</c:v>
                </c:pt>
                <c:pt idx="45182">
                  <c:v>-57.510999999999996</c:v>
                </c:pt>
                <c:pt idx="45183">
                  <c:v>-57.509</c:v>
                </c:pt>
                <c:pt idx="45184">
                  <c:v>-57.507000000000005</c:v>
                </c:pt>
                <c:pt idx="45185">
                  <c:v>-57.504999999999995</c:v>
                </c:pt>
                <c:pt idx="45186">
                  <c:v>-57.503</c:v>
                </c:pt>
                <c:pt idx="45187">
                  <c:v>-57.501000000000005</c:v>
                </c:pt>
                <c:pt idx="45188">
                  <c:v>-57.498999999999995</c:v>
                </c:pt>
                <c:pt idx="45189">
                  <c:v>-57.497</c:v>
                </c:pt>
                <c:pt idx="45190">
                  <c:v>-57.495000000000005</c:v>
                </c:pt>
                <c:pt idx="45191">
                  <c:v>-57.492999999999995</c:v>
                </c:pt>
                <c:pt idx="45192">
                  <c:v>-57.491</c:v>
                </c:pt>
                <c:pt idx="45193">
                  <c:v>-57.489000000000004</c:v>
                </c:pt>
                <c:pt idx="45194">
                  <c:v>-57.486999999999995</c:v>
                </c:pt>
                <c:pt idx="45195">
                  <c:v>-57.484999999999999</c:v>
                </c:pt>
                <c:pt idx="45196">
                  <c:v>-57.483000000000004</c:v>
                </c:pt>
                <c:pt idx="45197">
                  <c:v>-57.480999999999995</c:v>
                </c:pt>
                <c:pt idx="45198">
                  <c:v>-57.478999999999999</c:v>
                </c:pt>
                <c:pt idx="45199">
                  <c:v>-57.477000000000004</c:v>
                </c:pt>
                <c:pt idx="45200">
                  <c:v>-57.474999999999994</c:v>
                </c:pt>
                <c:pt idx="45201">
                  <c:v>-57.472999999999999</c:v>
                </c:pt>
                <c:pt idx="45202">
                  <c:v>-57.471000000000004</c:v>
                </c:pt>
                <c:pt idx="45203">
                  <c:v>-57.468999999999994</c:v>
                </c:pt>
                <c:pt idx="45204">
                  <c:v>-57.466999999999999</c:v>
                </c:pt>
                <c:pt idx="45205">
                  <c:v>-57.465000000000003</c:v>
                </c:pt>
                <c:pt idx="45206">
                  <c:v>-57.462999999999994</c:v>
                </c:pt>
                <c:pt idx="45207">
                  <c:v>-57.460999999999999</c:v>
                </c:pt>
                <c:pt idx="45208">
                  <c:v>-57.459000000000003</c:v>
                </c:pt>
                <c:pt idx="45209">
                  <c:v>-57.456999999999994</c:v>
                </c:pt>
                <c:pt idx="45210">
                  <c:v>-57.454999999999998</c:v>
                </c:pt>
                <c:pt idx="45211">
                  <c:v>-57.453000000000003</c:v>
                </c:pt>
                <c:pt idx="45212">
                  <c:v>-57.450999999999993</c:v>
                </c:pt>
                <c:pt idx="45213">
                  <c:v>-57.448999999999998</c:v>
                </c:pt>
                <c:pt idx="45214">
                  <c:v>-57.447000000000003</c:v>
                </c:pt>
                <c:pt idx="45215">
                  <c:v>-57.444999999999993</c:v>
                </c:pt>
                <c:pt idx="45216">
                  <c:v>-57.442999999999998</c:v>
                </c:pt>
                <c:pt idx="45217">
                  <c:v>-57.441000000000003</c:v>
                </c:pt>
                <c:pt idx="45218">
                  <c:v>-57.438999999999993</c:v>
                </c:pt>
                <c:pt idx="45219">
                  <c:v>-57.436999999999998</c:v>
                </c:pt>
                <c:pt idx="45220">
                  <c:v>-57.435000000000002</c:v>
                </c:pt>
                <c:pt idx="45221">
                  <c:v>-57.433000000000007</c:v>
                </c:pt>
                <c:pt idx="45222">
                  <c:v>-57.430999999999997</c:v>
                </c:pt>
                <c:pt idx="45223">
                  <c:v>-57.429000000000002</c:v>
                </c:pt>
                <c:pt idx="45224">
                  <c:v>-57.427000000000007</c:v>
                </c:pt>
                <c:pt idx="45225">
                  <c:v>-57.424999999999997</c:v>
                </c:pt>
                <c:pt idx="45226">
                  <c:v>-57.423000000000002</c:v>
                </c:pt>
                <c:pt idx="45227">
                  <c:v>-57.421000000000006</c:v>
                </c:pt>
                <c:pt idx="45228">
                  <c:v>-57.418999999999997</c:v>
                </c:pt>
                <c:pt idx="45229">
                  <c:v>-57.417000000000002</c:v>
                </c:pt>
                <c:pt idx="45230">
                  <c:v>-57.415000000000006</c:v>
                </c:pt>
                <c:pt idx="45231">
                  <c:v>-57.412999999999997</c:v>
                </c:pt>
                <c:pt idx="45232">
                  <c:v>-57.411000000000001</c:v>
                </c:pt>
                <c:pt idx="45233">
                  <c:v>-57.409000000000006</c:v>
                </c:pt>
                <c:pt idx="45234">
                  <c:v>-57.406999999999996</c:v>
                </c:pt>
                <c:pt idx="45235">
                  <c:v>-57.405000000000001</c:v>
                </c:pt>
                <c:pt idx="45236">
                  <c:v>-57.403000000000006</c:v>
                </c:pt>
                <c:pt idx="45237">
                  <c:v>-57.400999999999996</c:v>
                </c:pt>
                <c:pt idx="45238">
                  <c:v>-57.399000000000001</c:v>
                </c:pt>
                <c:pt idx="45239">
                  <c:v>-57.397000000000006</c:v>
                </c:pt>
                <c:pt idx="45240">
                  <c:v>-57.394999999999996</c:v>
                </c:pt>
                <c:pt idx="45241">
                  <c:v>-57.393000000000001</c:v>
                </c:pt>
                <c:pt idx="45242">
                  <c:v>-57.391000000000005</c:v>
                </c:pt>
                <c:pt idx="45243">
                  <c:v>-57.388999999999996</c:v>
                </c:pt>
                <c:pt idx="45244">
                  <c:v>-57.387</c:v>
                </c:pt>
                <c:pt idx="45245">
                  <c:v>-57.385000000000005</c:v>
                </c:pt>
                <c:pt idx="45246">
                  <c:v>-57.382999999999996</c:v>
                </c:pt>
                <c:pt idx="45247">
                  <c:v>-57.381</c:v>
                </c:pt>
                <c:pt idx="45248">
                  <c:v>-57.379000000000005</c:v>
                </c:pt>
                <c:pt idx="45249">
                  <c:v>-57.376999999999995</c:v>
                </c:pt>
                <c:pt idx="45250">
                  <c:v>-57.375</c:v>
                </c:pt>
                <c:pt idx="45251">
                  <c:v>-57.373000000000005</c:v>
                </c:pt>
                <c:pt idx="45252">
                  <c:v>-57.370999999999995</c:v>
                </c:pt>
                <c:pt idx="45253">
                  <c:v>-57.369</c:v>
                </c:pt>
                <c:pt idx="45254">
                  <c:v>-57.367000000000004</c:v>
                </c:pt>
                <c:pt idx="45255">
                  <c:v>-57.364999999999995</c:v>
                </c:pt>
                <c:pt idx="45256">
                  <c:v>-57.363</c:v>
                </c:pt>
                <c:pt idx="45257">
                  <c:v>-57.361000000000004</c:v>
                </c:pt>
                <c:pt idx="45258">
                  <c:v>-57.358999999999995</c:v>
                </c:pt>
                <c:pt idx="45259">
                  <c:v>-57.356999999999999</c:v>
                </c:pt>
                <c:pt idx="45260">
                  <c:v>-57.355000000000004</c:v>
                </c:pt>
                <c:pt idx="45261">
                  <c:v>-57.352999999999994</c:v>
                </c:pt>
                <c:pt idx="45262">
                  <c:v>-57.350999999999999</c:v>
                </c:pt>
                <c:pt idx="45263">
                  <c:v>-57.349000000000004</c:v>
                </c:pt>
                <c:pt idx="45264">
                  <c:v>-57.346999999999994</c:v>
                </c:pt>
                <c:pt idx="45265">
                  <c:v>-57.344999999999999</c:v>
                </c:pt>
                <c:pt idx="45266">
                  <c:v>-57.343000000000004</c:v>
                </c:pt>
                <c:pt idx="45267">
                  <c:v>-57.340999999999994</c:v>
                </c:pt>
                <c:pt idx="45268">
                  <c:v>-57.338999999999999</c:v>
                </c:pt>
                <c:pt idx="45269">
                  <c:v>-57.337000000000003</c:v>
                </c:pt>
                <c:pt idx="45270">
                  <c:v>-57.334999999999994</c:v>
                </c:pt>
                <c:pt idx="45271">
                  <c:v>-57.332999999999998</c:v>
                </c:pt>
                <c:pt idx="45272">
                  <c:v>-57.331000000000003</c:v>
                </c:pt>
                <c:pt idx="45273">
                  <c:v>-57.328999999999994</c:v>
                </c:pt>
                <c:pt idx="45274">
                  <c:v>-57.326999999999998</c:v>
                </c:pt>
                <c:pt idx="45275">
                  <c:v>-57.325000000000003</c:v>
                </c:pt>
                <c:pt idx="45276">
                  <c:v>-57.322999999999993</c:v>
                </c:pt>
                <c:pt idx="45277">
                  <c:v>-57.320999999999998</c:v>
                </c:pt>
                <c:pt idx="45278">
                  <c:v>-57.319000000000003</c:v>
                </c:pt>
                <c:pt idx="45279">
                  <c:v>-57.316999999999993</c:v>
                </c:pt>
                <c:pt idx="45280">
                  <c:v>-57.314999999999998</c:v>
                </c:pt>
                <c:pt idx="45281">
                  <c:v>-57.313000000000002</c:v>
                </c:pt>
                <c:pt idx="45282">
                  <c:v>-57.311000000000007</c:v>
                </c:pt>
                <c:pt idx="45283">
                  <c:v>-57.308999999999997</c:v>
                </c:pt>
                <c:pt idx="45284">
                  <c:v>-57.307000000000002</c:v>
                </c:pt>
                <c:pt idx="45285">
                  <c:v>-57.305000000000007</c:v>
                </c:pt>
                <c:pt idx="45286">
                  <c:v>-57.302999999999997</c:v>
                </c:pt>
                <c:pt idx="45287">
                  <c:v>-57.301000000000002</c:v>
                </c:pt>
                <c:pt idx="45288">
                  <c:v>-57.299000000000007</c:v>
                </c:pt>
                <c:pt idx="45289">
                  <c:v>-57.296999999999997</c:v>
                </c:pt>
                <c:pt idx="45290">
                  <c:v>-57.295000000000002</c:v>
                </c:pt>
                <c:pt idx="45291">
                  <c:v>-57.293000000000006</c:v>
                </c:pt>
                <c:pt idx="45292">
                  <c:v>-57.290999999999997</c:v>
                </c:pt>
                <c:pt idx="45293">
                  <c:v>-57.289000000000001</c:v>
                </c:pt>
                <c:pt idx="45294">
                  <c:v>-57.287000000000006</c:v>
                </c:pt>
                <c:pt idx="45295">
                  <c:v>-57.284999999999997</c:v>
                </c:pt>
                <c:pt idx="45296">
                  <c:v>-57.283000000000001</c:v>
                </c:pt>
                <c:pt idx="45297">
                  <c:v>-57.281000000000006</c:v>
                </c:pt>
                <c:pt idx="45298">
                  <c:v>-57.278999999999996</c:v>
                </c:pt>
                <c:pt idx="45299">
                  <c:v>-57.277000000000001</c:v>
                </c:pt>
                <c:pt idx="45300">
                  <c:v>-57.275000000000006</c:v>
                </c:pt>
                <c:pt idx="45301">
                  <c:v>-57.272999999999996</c:v>
                </c:pt>
                <c:pt idx="45302">
                  <c:v>-57.271000000000001</c:v>
                </c:pt>
                <c:pt idx="45303">
                  <c:v>-57.269000000000005</c:v>
                </c:pt>
                <c:pt idx="45304">
                  <c:v>-57.266999999999996</c:v>
                </c:pt>
                <c:pt idx="45305">
                  <c:v>-57.265000000000001</c:v>
                </c:pt>
                <c:pt idx="45306">
                  <c:v>-57.263000000000005</c:v>
                </c:pt>
                <c:pt idx="45307">
                  <c:v>-57.260999999999996</c:v>
                </c:pt>
                <c:pt idx="45308">
                  <c:v>-57.259</c:v>
                </c:pt>
                <c:pt idx="45309">
                  <c:v>-57.257000000000005</c:v>
                </c:pt>
                <c:pt idx="45310">
                  <c:v>-57.254999999999995</c:v>
                </c:pt>
                <c:pt idx="45311">
                  <c:v>-57.253</c:v>
                </c:pt>
                <c:pt idx="45312">
                  <c:v>-57.251000000000005</c:v>
                </c:pt>
                <c:pt idx="45313">
                  <c:v>-57.248999999999995</c:v>
                </c:pt>
                <c:pt idx="45314">
                  <c:v>-57.247</c:v>
                </c:pt>
                <c:pt idx="45315">
                  <c:v>-57.245000000000005</c:v>
                </c:pt>
                <c:pt idx="45316">
                  <c:v>-57.242999999999995</c:v>
                </c:pt>
                <c:pt idx="45317">
                  <c:v>-57.241</c:v>
                </c:pt>
                <c:pt idx="45318">
                  <c:v>-57.239000000000004</c:v>
                </c:pt>
                <c:pt idx="45319">
                  <c:v>-57.236999999999995</c:v>
                </c:pt>
                <c:pt idx="45320">
                  <c:v>-57.234999999999999</c:v>
                </c:pt>
                <c:pt idx="45321">
                  <c:v>-57.233000000000004</c:v>
                </c:pt>
                <c:pt idx="45322">
                  <c:v>-57.230999999999995</c:v>
                </c:pt>
                <c:pt idx="45323">
                  <c:v>-57.228999999999999</c:v>
                </c:pt>
                <c:pt idx="45324">
                  <c:v>-57.227000000000004</c:v>
                </c:pt>
                <c:pt idx="45325">
                  <c:v>-57.224999999999994</c:v>
                </c:pt>
                <c:pt idx="45326">
                  <c:v>-57.222999999999999</c:v>
                </c:pt>
                <c:pt idx="45327">
                  <c:v>-57.221000000000004</c:v>
                </c:pt>
                <c:pt idx="45328">
                  <c:v>-57.218999999999994</c:v>
                </c:pt>
                <c:pt idx="45329">
                  <c:v>-57.216999999999999</c:v>
                </c:pt>
                <c:pt idx="45330">
                  <c:v>-57.215000000000003</c:v>
                </c:pt>
                <c:pt idx="45331">
                  <c:v>-57.212999999999994</c:v>
                </c:pt>
                <c:pt idx="45332">
                  <c:v>-57.210999999999999</c:v>
                </c:pt>
                <c:pt idx="45333">
                  <c:v>-57.209000000000003</c:v>
                </c:pt>
                <c:pt idx="45334">
                  <c:v>-57.206999999999994</c:v>
                </c:pt>
                <c:pt idx="45335">
                  <c:v>-57.204999999999998</c:v>
                </c:pt>
                <c:pt idx="45336">
                  <c:v>-57.203000000000003</c:v>
                </c:pt>
                <c:pt idx="45337">
                  <c:v>-57.200999999999993</c:v>
                </c:pt>
                <c:pt idx="45338">
                  <c:v>-57.198999999999998</c:v>
                </c:pt>
                <c:pt idx="45339">
                  <c:v>-57.197000000000003</c:v>
                </c:pt>
                <c:pt idx="45340">
                  <c:v>-57.194999999999993</c:v>
                </c:pt>
                <c:pt idx="45341">
                  <c:v>-57.192999999999998</c:v>
                </c:pt>
                <c:pt idx="45342">
                  <c:v>-57.191000000000003</c:v>
                </c:pt>
                <c:pt idx="45343">
                  <c:v>-57.188999999999993</c:v>
                </c:pt>
                <c:pt idx="45344">
                  <c:v>-57.186999999999998</c:v>
                </c:pt>
                <c:pt idx="45345">
                  <c:v>-57.185000000000002</c:v>
                </c:pt>
                <c:pt idx="45346">
                  <c:v>-57.183000000000007</c:v>
                </c:pt>
                <c:pt idx="45347">
                  <c:v>-57.180999999999997</c:v>
                </c:pt>
                <c:pt idx="45348">
                  <c:v>-57.179000000000002</c:v>
                </c:pt>
                <c:pt idx="45349">
                  <c:v>-57.177000000000007</c:v>
                </c:pt>
                <c:pt idx="45350">
                  <c:v>-57.174999999999997</c:v>
                </c:pt>
                <c:pt idx="45351">
                  <c:v>-57.173000000000002</c:v>
                </c:pt>
                <c:pt idx="45352">
                  <c:v>-57.171000000000006</c:v>
                </c:pt>
                <c:pt idx="45353">
                  <c:v>-57.168999999999997</c:v>
                </c:pt>
                <c:pt idx="45354">
                  <c:v>-57.167000000000002</c:v>
                </c:pt>
                <c:pt idx="45355">
                  <c:v>-57.165000000000006</c:v>
                </c:pt>
                <c:pt idx="45356">
                  <c:v>-57.162999999999997</c:v>
                </c:pt>
                <c:pt idx="45357">
                  <c:v>-57.161000000000001</c:v>
                </c:pt>
                <c:pt idx="45358">
                  <c:v>-57.159000000000006</c:v>
                </c:pt>
                <c:pt idx="45359">
                  <c:v>-57.156999999999996</c:v>
                </c:pt>
                <c:pt idx="45360">
                  <c:v>-57.155000000000001</c:v>
                </c:pt>
                <c:pt idx="45361">
                  <c:v>-57.153000000000006</c:v>
                </c:pt>
                <c:pt idx="45362">
                  <c:v>-57.150999999999996</c:v>
                </c:pt>
                <c:pt idx="45363">
                  <c:v>-57.149000000000001</c:v>
                </c:pt>
                <c:pt idx="45364">
                  <c:v>-57.147000000000006</c:v>
                </c:pt>
                <c:pt idx="45365">
                  <c:v>-57.144999999999996</c:v>
                </c:pt>
                <c:pt idx="45366">
                  <c:v>-57.143000000000001</c:v>
                </c:pt>
                <c:pt idx="45367">
                  <c:v>-57.141000000000005</c:v>
                </c:pt>
                <c:pt idx="45368">
                  <c:v>-57.138999999999996</c:v>
                </c:pt>
                <c:pt idx="45369">
                  <c:v>-57.137</c:v>
                </c:pt>
                <c:pt idx="45370">
                  <c:v>-57.135000000000005</c:v>
                </c:pt>
                <c:pt idx="45371">
                  <c:v>-57.132999999999996</c:v>
                </c:pt>
                <c:pt idx="45372">
                  <c:v>-57.131</c:v>
                </c:pt>
                <c:pt idx="45373">
                  <c:v>-57.129000000000005</c:v>
                </c:pt>
                <c:pt idx="45374">
                  <c:v>-57.126999999999995</c:v>
                </c:pt>
                <c:pt idx="45375">
                  <c:v>-57.125</c:v>
                </c:pt>
                <c:pt idx="45376">
                  <c:v>-57.123000000000005</c:v>
                </c:pt>
                <c:pt idx="45377">
                  <c:v>-57.120999999999995</c:v>
                </c:pt>
                <c:pt idx="45378">
                  <c:v>-57.119</c:v>
                </c:pt>
                <c:pt idx="45379">
                  <c:v>-57.117000000000004</c:v>
                </c:pt>
                <c:pt idx="45380">
                  <c:v>-57.114999999999995</c:v>
                </c:pt>
                <c:pt idx="45381">
                  <c:v>-57.113</c:v>
                </c:pt>
                <c:pt idx="45382">
                  <c:v>-57.111000000000004</c:v>
                </c:pt>
                <c:pt idx="45383">
                  <c:v>-57.108999999999995</c:v>
                </c:pt>
                <c:pt idx="45384">
                  <c:v>-57.106999999999999</c:v>
                </c:pt>
                <c:pt idx="45385">
                  <c:v>-57.105000000000004</c:v>
                </c:pt>
                <c:pt idx="45386">
                  <c:v>-57.102999999999994</c:v>
                </c:pt>
                <c:pt idx="45387">
                  <c:v>-57.100999999999999</c:v>
                </c:pt>
                <c:pt idx="45388">
                  <c:v>-57.099000000000004</c:v>
                </c:pt>
                <c:pt idx="45389">
                  <c:v>-57.096999999999994</c:v>
                </c:pt>
                <c:pt idx="45390">
                  <c:v>-57.094999999999999</c:v>
                </c:pt>
                <c:pt idx="45391">
                  <c:v>-57.093000000000004</c:v>
                </c:pt>
                <c:pt idx="45392">
                  <c:v>-57.090999999999994</c:v>
                </c:pt>
                <c:pt idx="45393">
                  <c:v>-57.088999999999999</c:v>
                </c:pt>
                <c:pt idx="45394">
                  <c:v>-57.087000000000003</c:v>
                </c:pt>
                <c:pt idx="45395">
                  <c:v>-57.084999999999994</c:v>
                </c:pt>
                <c:pt idx="45396">
                  <c:v>-57.082999999999998</c:v>
                </c:pt>
                <c:pt idx="45397">
                  <c:v>-57.081000000000003</c:v>
                </c:pt>
                <c:pt idx="45398">
                  <c:v>-57.078999999999994</c:v>
                </c:pt>
                <c:pt idx="45399">
                  <c:v>-57.076999999999998</c:v>
                </c:pt>
                <c:pt idx="45400">
                  <c:v>-57.075000000000003</c:v>
                </c:pt>
                <c:pt idx="45401">
                  <c:v>-57.072999999999993</c:v>
                </c:pt>
                <c:pt idx="45402">
                  <c:v>-57.070999999999998</c:v>
                </c:pt>
                <c:pt idx="45403">
                  <c:v>-57.069000000000003</c:v>
                </c:pt>
                <c:pt idx="45404">
                  <c:v>-57.066999999999993</c:v>
                </c:pt>
                <c:pt idx="45405">
                  <c:v>-57.064999999999998</c:v>
                </c:pt>
                <c:pt idx="45406">
                  <c:v>-57.063000000000002</c:v>
                </c:pt>
                <c:pt idx="45407">
                  <c:v>-57.061000000000007</c:v>
                </c:pt>
                <c:pt idx="45408">
                  <c:v>-57.058999999999997</c:v>
                </c:pt>
                <c:pt idx="45409">
                  <c:v>-57.057000000000002</c:v>
                </c:pt>
                <c:pt idx="45410">
                  <c:v>-57.055000000000007</c:v>
                </c:pt>
                <c:pt idx="45411">
                  <c:v>-57.052999999999997</c:v>
                </c:pt>
                <c:pt idx="45412">
                  <c:v>-57.051000000000002</c:v>
                </c:pt>
                <c:pt idx="45413">
                  <c:v>-57.049000000000007</c:v>
                </c:pt>
                <c:pt idx="45414">
                  <c:v>-57.046999999999997</c:v>
                </c:pt>
                <c:pt idx="45415">
                  <c:v>-57.045000000000002</c:v>
                </c:pt>
                <c:pt idx="45416">
                  <c:v>-57.043000000000006</c:v>
                </c:pt>
                <c:pt idx="45417">
                  <c:v>-57.040999999999997</c:v>
                </c:pt>
                <c:pt idx="45418">
                  <c:v>-57.039000000000001</c:v>
                </c:pt>
                <c:pt idx="45419">
                  <c:v>-57.037000000000006</c:v>
                </c:pt>
                <c:pt idx="45420">
                  <c:v>-57.034999999999997</c:v>
                </c:pt>
                <c:pt idx="45421">
                  <c:v>-57.033000000000001</c:v>
                </c:pt>
                <c:pt idx="45422">
                  <c:v>-57.031000000000006</c:v>
                </c:pt>
                <c:pt idx="45423">
                  <c:v>-57.028999999999996</c:v>
                </c:pt>
                <c:pt idx="45424">
                  <c:v>-57.027000000000001</c:v>
                </c:pt>
                <c:pt idx="45425">
                  <c:v>-57.025000000000006</c:v>
                </c:pt>
                <c:pt idx="45426">
                  <c:v>-57.022999999999996</c:v>
                </c:pt>
                <c:pt idx="45427">
                  <c:v>-57.021000000000001</c:v>
                </c:pt>
                <c:pt idx="45428">
                  <c:v>-57.019000000000005</c:v>
                </c:pt>
                <c:pt idx="45429">
                  <c:v>-57.016999999999996</c:v>
                </c:pt>
                <c:pt idx="45430">
                  <c:v>-57.015000000000001</c:v>
                </c:pt>
                <c:pt idx="45431">
                  <c:v>-57.013000000000005</c:v>
                </c:pt>
                <c:pt idx="45432">
                  <c:v>-57.010999999999996</c:v>
                </c:pt>
                <c:pt idx="45433">
                  <c:v>-57.009</c:v>
                </c:pt>
                <c:pt idx="45434">
                  <c:v>-57.007000000000005</c:v>
                </c:pt>
                <c:pt idx="45435">
                  <c:v>-57.004999999999995</c:v>
                </c:pt>
                <c:pt idx="45436">
                  <c:v>-57.003</c:v>
                </c:pt>
                <c:pt idx="45437">
                  <c:v>-57.001000000000005</c:v>
                </c:pt>
                <c:pt idx="45438">
                  <c:v>-56.998999999999995</c:v>
                </c:pt>
                <c:pt idx="45439">
                  <c:v>-56.997</c:v>
                </c:pt>
                <c:pt idx="45440">
                  <c:v>-56.995000000000005</c:v>
                </c:pt>
                <c:pt idx="45441">
                  <c:v>-56.992999999999995</c:v>
                </c:pt>
                <c:pt idx="45442">
                  <c:v>-56.991</c:v>
                </c:pt>
                <c:pt idx="45443">
                  <c:v>-56.989000000000004</c:v>
                </c:pt>
                <c:pt idx="45444">
                  <c:v>-56.986999999999995</c:v>
                </c:pt>
                <c:pt idx="45445">
                  <c:v>-56.984999999999999</c:v>
                </c:pt>
                <c:pt idx="45446">
                  <c:v>-56.983000000000004</c:v>
                </c:pt>
                <c:pt idx="45447">
                  <c:v>-56.980999999999995</c:v>
                </c:pt>
                <c:pt idx="45448">
                  <c:v>-56.978999999999999</c:v>
                </c:pt>
                <c:pt idx="45449">
                  <c:v>-56.977000000000004</c:v>
                </c:pt>
                <c:pt idx="45450">
                  <c:v>-56.974999999999994</c:v>
                </c:pt>
                <c:pt idx="45451">
                  <c:v>-56.972999999999999</c:v>
                </c:pt>
                <c:pt idx="45452">
                  <c:v>-56.971000000000004</c:v>
                </c:pt>
                <c:pt idx="45453">
                  <c:v>-56.968999999999994</c:v>
                </c:pt>
                <c:pt idx="45454">
                  <c:v>-56.966999999999999</c:v>
                </c:pt>
                <c:pt idx="45455">
                  <c:v>-56.965000000000003</c:v>
                </c:pt>
                <c:pt idx="45456">
                  <c:v>-56.962999999999994</c:v>
                </c:pt>
                <c:pt idx="45457">
                  <c:v>-56.960999999999999</c:v>
                </c:pt>
                <c:pt idx="45458">
                  <c:v>-56.959000000000003</c:v>
                </c:pt>
                <c:pt idx="45459">
                  <c:v>-56.956999999999994</c:v>
                </c:pt>
                <c:pt idx="45460">
                  <c:v>-56.954999999999998</c:v>
                </c:pt>
                <c:pt idx="45461">
                  <c:v>-56.953000000000003</c:v>
                </c:pt>
                <c:pt idx="45462">
                  <c:v>-56.950999999999993</c:v>
                </c:pt>
                <c:pt idx="45463">
                  <c:v>-56.948999999999998</c:v>
                </c:pt>
                <c:pt idx="45464">
                  <c:v>-56.947000000000003</c:v>
                </c:pt>
                <c:pt idx="45465">
                  <c:v>-56.944999999999993</c:v>
                </c:pt>
                <c:pt idx="45466">
                  <c:v>-56.942999999999998</c:v>
                </c:pt>
                <c:pt idx="45467">
                  <c:v>-56.941000000000003</c:v>
                </c:pt>
                <c:pt idx="45468">
                  <c:v>-56.938999999999993</c:v>
                </c:pt>
                <c:pt idx="45469">
                  <c:v>-56.936999999999998</c:v>
                </c:pt>
                <c:pt idx="45470">
                  <c:v>-56.935000000000002</c:v>
                </c:pt>
                <c:pt idx="45471">
                  <c:v>-56.933000000000007</c:v>
                </c:pt>
                <c:pt idx="45472">
                  <c:v>-56.930999999999997</c:v>
                </c:pt>
                <c:pt idx="45473">
                  <c:v>-56.929000000000002</c:v>
                </c:pt>
                <c:pt idx="45474">
                  <c:v>-56.927000000000007</c:v>
                </c:pt>
                <c:pt idx="45475">
                  <c:v>-56.924999999999997</c:v>
                </c:pt>
                <c:pt idx="45476">
                  <c:v>-56.923000000000002</c:v>
                </c:pt>
                <c:pt idx="45477">
                  <c:v>-56.921000000000006</c:v>
                </c:pt>
                <c:pt idx="45478">
                  <c:v>-56.918999999999997</c:v>
                </c:pt>
                <c:pt idx="45479">
                  <c:v>-56.917000000000002</c:v>
                </c:pt>
                <c:pt idx="45480">
                  <c:v>-56.915000000000006</c:v>
                </c:pt>
                <c:pt idx="45481">
                  <c:v>-56.912999999999997</c:v>
                </c:pt>
                <c:pt idx="45482">
                  <c:v>-56.911000000000001</c:v>
                </c:pt>
                <c:pt idx="45483">
                  <c:v>-56.909000000000006</c:v>
                </c:pt>
                <c:pt idx="45484">
                  <c:v>-56.906999999999996</c:v>
                </c:pt>
                <c:pt idx="45485">
                  <c:v>-56.905000000000001</c:v>
                </c:pt>
                <c:pt idx="45486">
                  <c:v>-56.903000000000006</c:v>
                </c:pt>
                <c:pt idx="45487">
                  <c:v>-56.900999999999996</c:v>
                </c:pt>
                <c:pt idx="45488">
                  <c:v>-56.899000000000001</c:v>
                </c:pt>
                <c:pt idx="45489">
                  <c:v>-56.897000000000006</c:v>
                </c:pt>
                <c:pt idx="45490">
                  <c:v>-56.894999999999996</c:v>
                </c:pt>
                <c:pt idx="45491">
                  <c:v>-56.893000000000001</c:v>
                </c:pt>
                <c:pt idx="45492">
                  <c:v>-56.891000000000005</c:v>
                </c:pt>
                <c:pt idx="45493">
                  <c:v>-56.888999999999996</c:v>
                </c:pt>
                <c:pt idx="45494">
                  <c:v>-56.887</c:v>
                </c:pt>
                <c:pt idx="45495">
                  <c:v>-56.885000000000005</c:v>
                </c:pt>
                <c:pt idx="45496">
                  <c:v>-56.882999999999996</c:v>
                </c:pt>
                <c:pt idx="45497">
                  <c:v>-56.881</c:v>
                </c:pt>
                <c:pt idx="45498">
                  <c:v>-56.879000000000005</c:v>
                </c:pt>
                <c:pt idx="45499">
                  <c:v>-56.876999999999995</c:v>
                </c:pt>
                <c:pt idx="45500">
                  <c:v>-56.875</c:v>
                </c:pt>
                <c:pt idx="45501">
                  <c:v>-56.873000000000005</c:v>
                </c:pt>
                <c:pt idx="45502">
                  <c:v>-56.870999999999995</c:v>
                </c:pt>
                <c:pt idx="45503">
                  <c:v>-56.869</c:v>
                </c:pt>
                <c:pt idx="45504">
                  <c:v>-56.867000000000004</c:v>
                </c:pt>
                <c:pt idx="45505">
                  <c:v>-56.864999999999995</c:v>
                </c:pt>
                <c:pt idx="45506">
                  <c:v>-56.863</c:v>
                </c:pt>
                <c:pt idx="45507">
                  <c:v>-56.861000000000004</c:v>
                </c:pt>
                <c:pt idx="45508">
                  <c:v>-56.858999999999995</c:v>
                </c:pt>
                <c:pt idx="45509">
                  <c:v>-56.856999999999999</c:v>
                </c:pt>
                <c:pt idx="45510">
                  <c:v>-56.855000000000004</c:v>
                </c:pt>
                <c:pt idx="45511">
                  <c:v>-56.852999999999994</c:v>
                </c:pt>
                <c:pt idx="45512">
                  <c:v>-56.850999999999999</c:v>
                </c:pt>
                <c:pt idx="45513">
                  <c:v>-56.849000000000004</c:v>
                </c:pt>
                <c:pt idx="45514">
                  <c:v>-56.846999999999994</c:v>
                </c:pt>
                <c:pt idx="45515">
                  <c:v>-56.844999999999999</c:v>
                </c:pt>
                <c:pt idx="45516">
                  <c:v>-56.843000000000004</c:v>
                </c:pt>
                <c:pt idx="45517">
                  <c:v>-56.840999999999994</c:v>
                </c:pt>
                <c:pt idx="45518">
                  <c:v>-56.838999999999999</c:v>
                </c:pt>
                <c:pt idx="45519">
                  <c:v>-56.837000000000003</c:v>
                </c:pt>
                <c:pt idx="45520">
                  <c:v>-56.834999999999994</c:v>
                </c:pt>
                <c:pt idx="45521">
                  <c:v>-56.832999999999998</c:v>
                </c:pt>
                <c:pt idx="45522">
                  <c:v>-56.831000000000003</c:v>
                </c:pt>
                <c:pt idx="45523">
                  <c:v>-56.828999999999994</c:v>
                </c:pt>
                <c:pt idx="45524">
                  <c:v>-56.826999999999998</c:v>
                </c:pt>
                <c:pt idx="45525">
                  <c:v>-56.825000000000003</c:v>
                </c:pt>
                <c:pt idx="45526">
                  <c:v>-56.822999999999993</c:v>
                </c:pt>
                <c:pt idx="45527">
                  <c:v>-56.820999999999998</c:v>
                </c:pt>
                <c:pt idx="45528">
                  <c:v>-56.819000000000003</c:v>
                </c:pt>
                <c:pt idx="45529">
                  <c:v>-56.816999999999993</c:v>
                </c:pt>
                <c:pt idx="45530">
                  <c:v>-56.814999999999998</c:v>
                </c:pt>
                <c:pt idx="45531">
                  <c:v>-56.813000000000002</c:v>
                </c:pt>
                <c:pt idx="45532">
                  <c:v>-56.811000000000007</c:v>
                </c:pt>
                <c:pt idx="45533">
                  <c:v>-56.808999999999997</c:v>
                </c:pt>
                <c:pt idx="45534">
                  <c:v>-56.807000000000002</c:v>
                </c:pt>
                <c:pt idx="45535">
                  <c:v>-56.805000000000007</c:v>
                </c:pt>
                <c:pt idx="45536">
                  <c:v>-56.802999999999997</c:v>
                </c:pt>
                <c:pt idx="45537">
                  <c:v>-56.801000000000002</c:v>
                </c:pt>
                <c:pt idx="45538">
                  <c:v>-56.799000000000007</c:v>
                </c:pt>
                <c:pt idx="45539">
                  <c:v>-56.796999999999997</c:v>
                </c:pt>
                <c:pt idx="45540">
                  <c:v>-56.795000000000002</c:v>
                </c:pt>
                <c:pt idx="45541">
                  <c:v>-56.793000000000006</c:v>
                </c:pt>
                <c:pt idx="45542">
                  <c:v>-56.790999999999997</c:v>
                </c:pt>
                <c:pt idx="45543">
                  <c:v>-56.789000000000001</c:v>
                </c:pt>
                <c:pt idx="45544">
                  <c:v>-56.787000000000006</c:v>
                </c:pt>
                <c:pt idx="45545">
                  <c:v>-56.784999999999997</c:v>
                </c:pt>
                <c:pt idx="45546">
                  <c:v>-56.783000000000001</c:v>
                </c:pt>
                <c:pt idx="45547">
                  <c:v>-56.781000000000006</c:v>
                </c:pt>
                <c:pt idx="45548">
                  <c:v>-56.778999999999996</c:v>
                </c:pt>
                <c:pt idx="45549">
                  <c:v>-56.777000000000001</c:v>
                </c:pt>
                <c:pt idx="45550">
                  <c:v>-56.775000000000006</c:v>
                </c:pt>
                <c:pt idx="45551">
                  <c:v>-56.772999999999996</c:v>
                </c:pt>
                <c:pt idx="45552">
                  <c:v>-56.771000000000001</c:v>
                </c:pt>
                <c:pt idx="45553">
                  <c:v>-56.769000000000005</c:v>
                </c:pt>
                <c:pt idx="45554">
                  <c:v>-56.766999999999996</c:v>
                </c:pt>
                <c:pt idx="45555">
                  <c:v>-56.765000000000001</c:v>
                </c:pt>
                <c:pt idx="45556">
                  <c:v>-56.763000000000005</c:v>
                </c:pt>
                <c:pt idx="45557">
                  <c:v>-56.760999999999996</c:v>
                </c:pt>
                <c:pt idx="45558">
                  <c:v>-56.759</c:v>
                </c:pt>
                <c:pt idx="45559">
                  <c:v>-56.757000000000005</c:v>
                </c:pt>
                <c:pt idx="45560">
                  <c:v>-56.754999999999995</c:v>
                </c:pt>
                <c:pt idx="45561">
                  <c:v>-56.753</c:v>
                </c:pt>
                <c:pt idx="45562">
                  <c:v>-56.751000000000005</c:v>
                </c:pt>
                <c:pt idx="45563">
                  <c:v>-56.748999999999995</c:v>
                </c:pt>
                <c:pt idx="45564">
                  <c:v>-56.747</c:v>
                </c:pt>
                <c:pt idx="45565">
                  <c:v>-56.745000000000005</c:v>
                </c:pt>
                <c:pt idx="45566">
                  <c:v>-56.742999999999995</c:v>
                </c:pt>
                <c:pt idx="45567">
                  <c:v>-56.741</c:v>
                </c:pt>
                <c:pt idx="45568">
                  <c:v>-56.739000000000004</c:v>
                </c:pt>
                <c:pt idx="45569">
                  <c:v>-56.736999999999995</c:v>
                </c:pt>
                <c:pt idx="45570">
                  <c:v>-56.734999999999999</c:v>
                </c:pt>
                <c:pt idx="45571">
                  <c:v>-56.733000000000004</c:v>
                </c:pt>
                <c:pt idx="45572">
                  <c:v>-56.730999999999995</c:v>
                </c:pt>
                <c:pt idx="45573">
                  <c:v>-56.728999999999999</c:v>
                </c:pt>
                <c:pt idx="45574">
                  <c:v>-56.727000000000004</c:v>
                </c:pt>
                <c:pt idx="45575">
                  <c:v>-56.724999999999994</c:v>
                </c:pt>
                <c:pt idx="45576">
                  <c:v>-56.722999999999999</c:v>
                </c:pt>
                <c:pt idx="45577">
                  <c:v>-56.721000000000004</c:v>
                </c:pt>
                <c:pt idx="45578">
                  <c:v>-56.718999999999994</c:v>
                </c:pt>
                <c:pt idx="45579">
                  <c:v>-56.716999999999999</c:v>
                </c:pt>
                <c:pt idx="45580">
                  <c:v>-56.715000000000003</c:v>
                </c:pt>
                <c:pt idx="45581">
                  <c:v>-56.712999999999994</c:v>
                </c:pt>
                <c:pt idx="45582">
                  <c:v>-56.710999999999999</c:v>
                </c:pt>
                <c:pt idx="45583">
                  <c:v>-56.709000000000003</c:v>
                </c:pt>
                <c:pt idx="45584">
                  <c:v>-56.706999999999994</c:v>
                </c:pt>
                <c:pt idx="45585">
                  <c:v>-56.704999999999998</c:v>
                </c:pt>
                <c:pt idx="45586">
                  <c:v>-56.703000000000003</c:v>
                </c:pt>
                <c:pt idx="45587">
                  <c:v>-56.700999999999993</c:v>
                </c:pt>
                <c:pt idx="45588">
                  <c:v>-56.698999999999998</c:v>
                </c:pt>
                <c:pt idx="45589">
                  <c:v>-56.697000000000003</c:v>
                </c:pt>
                <c:pt idx="45590">
                  <c:v>-56.694999999999993</c:v>
                </c:pt>
                <c:pt idx="45591">
                  <c:v>-56.692999999999998</c:v>
                </c:pt>
                <c:pt idx="45592">
                  <c:v>-56.691000000000003</c:v>
                </c:pt>
                <c:pt idx="45593">
                  <c:v>-56.688999999999993</c:v>
                </c:pt>
                <c:pt idx="45594">
                  <c:v>-56.686999999999998</c:v>
                </c:pt>
                <c:pt idx="45595">
                  <c:v>-56.685000000000002</c:v>
                </c:pt>
                <c:pt idx="45596">
                  <c:v>-56.683000000000007</c:v>
                </c:pt>
                <c:pt idx="45597">
                  <c:v>-56.680999999999997</c:v>
                </c:pt>
                <c:pt idx="45598">
                  <c:v>-56.679000000000002</c:v>
                </c:pt>
                <c:pt idx="45599">
                  <c:v>-56.677000000000007</c:v>
                </c:pt>
                <c:pt idx="45600">
                  <c:v>-56.674999999999997</c:v>
                </c:pt>
                <c:pt idx="45601">
                  <c:v>-56.673000000000002</c:v>
                </c:pt>
                <c:pt idx="45602">
                  <c:v>-56.671000000000006</c:v>
                </c:pt>
                <c:pt idx="45603">
                  <c:v>-56.668999999999997</c:v>
                </c:pt>
                <c:pt idx="45604">
                  <c:v>-56.667000000000002</c:v>
                </c:pt>
                <c:pt idx="45605">
                  <c:v>-56.665000000000006</c:v>
                </c:pt>
                <c:pt idx="45606">
                  <c:v>-56.662999999999997</c:v>
                </c:pt>
                <c:pt idx="45607">
                  <c:v>-56.661000000000001</c:v>
                </c:pt>
                <c:pt idx="45608">
                  <c:v>-56.659000000000006</c:v>
                </c:pt>
                <c:pt idx="45609">
                  <c:v>-56.656999999999996</c:v>
                </c:pt>
                <c:pt idx="45610">
                  <c:v>-56.655000000000001</c:v>
                </c:pt>
                <c:pt idx="45611">
                  <c:v>-56.653000000000006</c:v>
                </c:pt>
                <c:pt idx="45612">
                  <c:v>-56.650999999999996</c:v>
                </c:pt>
                <c:pt idx="45613">
                  <c:v>-56.649000000000001</c:v>
                </c:pt>
                <c:pt idx="45614">
                  <c:v>-56.647000000000006</c:v>
                </c:pt>
                <c:pt idx="45615">
                  <c:v>-56.644999999999996</c:v>
                </c:pt>
                <c:pt idx="45616">
                  <c:v>-56.643000000000001</c:v>
                </c:pt>
                <c:pt idx="45617">
                  <c:v>-56.641000000000005</c:v>
                </c:pt>
                <c:pt idx="45618">
                  <c:v>-56.638999999999996</c:v>
                </c:pt>
                <c:pt idx="45619">
                  <c:v>-56.637</c:v>
                </c:pt>
                <c:pt idx="45620">
                  <c:v>-56.635000000000005</c:v>
                </c:pt>
                <c:pt idx="45621">
                  <c:v>-56.632999999999996</c:v>
                </c:pt>
                <c:pt idx="45622">
                  <c:v>-56.631</c:v>
                </c:pt>
                <c:pt idx="45623">
                  <c:v>-56.629000000000005</c:v>
                </c:pt>
                <c:pt idx="45624">
                  <c:v>-56.626999999999995</c:v>
                </c:pt>
                <c:pt idx="45625">
                  <c:v>-56.625</c:v>
                </c:pt>
                <c:pt idx="45626">
                  <c:v>-56.623000000000005</c:v>
                </c:pt>
                <c:pt idx="45627">
                  <c:v>-56.620999999999995</c:v>
                </c:pt>
                <c:pt idx="45628">
                  <c:v>-56.619</c:v>
                </c:pt>
                <c:pt idx="45629">
                  <c:v>-56.617000000000004</c:v>
                </c:pt>
                <c:pt idx="45630">
                  <c:v>-56.614999999999995</c:v>
                </c:pt>
                <c:pt idx="45631">
                  <c:v>-56.613</c:v>
                </c:pt>
                <c:pt idx="45632">
                  <c:v>-56.611000000000004</c:v>
                </c:pt>
                <c:pt idx="45633">
                  <c:v>-56.608999999999995</c:v>
                </c:pt>
                <c:pt idx="45634">
                  <c:v>-56.606999999999999</c:v>
                </c:pt>
                <c:pt idx="45635">
                  <c:v>-56.605000000000004</c:v>
                </c:pt>
                <c:pt idx="45636">
                  <c:v>-56.602999999999994</c:v>
                </c:pt>
                <c:pt idx="45637">
                  <c:v>-56.600999999999999</c:v>
                </c:pt>
                <c:pt idx="45638">
                  <c:v>-56.599000000000004</c:v>
                </c:pt>
                <c:pt idx="45639">
                  <c:v>-56.596999999999994</c:v>
                </c:pt>
                <c:pt idx="45640">
                  <c:v>-56.594999999999999</c:v>
                </c:pt>
                <c:pt idx="45641">
                  <c:v>-56.593000000000004</c:v>
                </c:pt>
                <c:pt idx="45642">
                  <c:v>-56.590999999999994</c:v>
                </c:pt>
                <c:pt idx="45643">
                  <c:v>-56.588999999999999</c:v>
                </c:pt>
                <c:pt idx="45644">
                  <c:v>-56.587000000000003</c:v>
                </c:pt>
                <c:pt idx="45645">
                  <c:v>-56.584999999999994</c:v>
                </c:pt>
                <c:pt idx="45646">
                  <c:v>-56.582999999999998</c:v>
                </c:pt>
                <c:pt idx="45647">
                  <c:v>-56.581000000000003</c:v>
                </c:pt>
                <c:pt idx="45648">
                  <c:v>-56.578999999999994</c:v>
                </c:pt>
                <c:pt idx="45649">
                  <c:v>-56.576999999999998</c:v>
                </c:pt>
                <c:pt idx="45650">
                  <c:v>-56.575000000000003</c:v>
                </c:pt>
                <c:pt idx="45651">
                  <c:v>-56.572999999999993</c:v>
                </c:pt>
                <c:pt idx="45652">
                  <c:v>-56.570999999999998</c:v>
                </c:pt>
                <c:pt idx="45653">
                  <c:v>-56.569000000000003</c:v>
                </c:pt>
                <c:pt idx="45654">
                  <c:v>-56.566999999999993</c:v>
                </c:pt>
                <c:pt idx="45655">
                  <c:v>-56.564999999999998</c:v>
                </c:pt>
                <c:pt idx="45656">
                  <c:v>-56.563000000000002</c:v>
                </c:pt>
                <c:pt idx="45657">
                  <c:v>-56.561000000000007</c:v>
                </c:pt>
                <c:pt idx="45658">
                  <c:v>-56.558999999999997</c:v>
                </c:pt>
                <c:pt idx="45659">
                  <c:v>-56.557000000000002</c:v>
                </c:pt>
                <c:pt idx="45660">
                  <c:v>-56.555000000000007</c:v>
                </c:pt>
                <c:pt idx="45661">
                  <c:v>-56.552999999999997</c:v>
                </c:pt>
                <c:pt idx="45662">
                  <c:v>-56.551000000000002</c:v>
                </c:pt>
                <c:pt idx="45663">
                  <c:v>-56.549000000000007</c:v>
                </c:pt>
                <c:pt idx="45664">
                  <c:v>-56.546999999999997</c:v>
                </c:pt>
                <c:pt idx="45665">
                  <c:v>-56.545000000000002</c:v>
                </c:pt>
                <c:pt idx="45666">
                  <c:v>-56.543000000000006</c:v>
                </c:pt>
                <c:pt idx="45667">
                  <c:v>-56.540999999999997</c:v>
                </c:pt>
                <c:pt idx="45668">
                  <c:v>-56.539000000000001</c:v>
                </c:pt>
                <c:pt idx="45669">
                  <c:v>-56.537000000000006</c:v>
                </c:pt>
                <c:pt idx="45670">
                  <c:v>-56.534999999999997</c:v>
                </c:pt>
                <c:pt idx="45671">
                  <c:v>-56.533000000000001</c:v>
                </c:pt>
                <c:pt idx="45672">
                  <c:v>-56.531000000000006</c:v>
                </c:pt>
                <c:pt idx="45673">
                  <c:v>-56.528999999999996</c:v>
                </c:pt>
                <c:pt idx="45674">
                  <c:v>-56.527000000000001</c:v>
                </c:pt>
                <c:pt idx="45675">
                  <c:v>-56.525000000000006</c:v>
                </c:pt>
                <c:pt idx="45676">
                  <c:v>-56.522999999999996</c:v>
                </c:pt>
                <c:pt idx="45677">
                  <c:v>-56.521000000000001</c:v>
                </c:pt>
                <c:pt idx="45678">
                  <c:v>-56.519000000000005</c:v>
                </c:pt>
                <c:pt idx="45679">
                  <c:v>-56.516999999999996</c:v>
                </c:pt>
                <c:pt idx="45680">
                  <c:v>-56.515000000000001</c:v>
                </c:pt>
                <c:pt idx="45681">
                  <c:v>-56.513000000000005</c:v>
                </c:pt>
                <c:pt idx="45682">
                  <c:v>-56.510999999999996</c:v>
                </c:pt>
                <c:pt idx="45683">
                  <c:v>-56.509</c:v>
                </c:pt>
                <c:pt idx="45684">
                  <c:v>-56.507000000000005</c:v>
                </c:pt>
                <c:pt idx="45685">
                  <c:v>-56.504999999999995</c:v>
                </c:pt>
                <c:pt idx="45686">
                  <c:v>-56.503</c:v>
                </c:pt>
                <c:pt idx="45687">
                  <c:v>-56.501000000000005</c:v>
                </c:pt>
                <c:pt idx="45688">
                  <c:v>-56.498999999999995</c:v>
                </c:pt>
                <c:pt idx="45689">
                  <c:v>-56.497</c:v>
                </c:pt>
                <c:pt idx="45690">
                  <c:v>-56.495000000000005</c:v>
                </c:pt>
                <c:pt idx="45691">
                  <c:v>-56.492999999999995</c:v>
                </c:pt>
                <c:pt idx="45692">
                  <c:v>-56.491</c:v>
                </c:pt>
                <c:pt idx="45693">
                  <c:v>-56.489000000000004</c:v>
                </c:pt>
                <c:pt idx="45694">
                  <c:v>-56.486999999999995</c:v>
                </c:pt>
                <c:pt idx="45695">
                  <c:v>-56.484999999999999</c:v>
                </c:pt>
                <c:pt idx="45696">
                  <c:v>-56.483000000000004</c:v>
                </c:pt>
                <c:pt idx="45697">
                  <c:v>-56.480999999999995</c:v>
                </c:pt>
                <c:pt idx="45698">
                  <c:v>-56.478999999999999</c:v>
                </c:pt>
                <c:pt idx="45699">
                  <c:v>-56.477000000000004</c:v>
                </c:pt>
                <c:pt idx="45700">
                  <c:v>-56.474999999999994</c:v>
                </c:pt>
                <c:pt idx="45701">
                  <c:v>-56.472999999999999</c:v>
                </c:pt>
                <c:pt idx="45702">
                  <c:v>-56.471000000000004</c:v>
                </c:pt>
                <c:pt idx="45703">
                  <c:v>-56.468999999999994</c:v>
                </c:pt>
                <c:pt idx="45704">
                  <c:v>-56.466999999999999</c:v>
                </c:pt>
                <c:pt idx="45705">
                  <c:v>-56.465000000000003</c:v>
                </c:pt>
                <c:pt idx="45706">
                  <c:v>-56.462999999999994</c:v>
                </c:pt>
                <c:pt idx="45707">
                  <c:v>-56.460999999999999</c:v>
                </c:pt>
                <c:pt idx="45708">
                  <c:v>-56.459000000000003</c:v>
                </c:pt>
                <c:pt idx="45709">
                  <c:v>-56.456999999999994</c:v>
                </c:pt>
                <c:pt idx="45710">
                  <c:v>-56.454999999999998</c:v>
                </c:pt>
                <c:pt idx="45711">
                  <c:v>-56.453000000000003</c:v>
                </c:pt>
                <c:pt idx="45712">
                  <c:v>-56.450999999999993</c:v>
                </c:pt>
                <c:pt idx="45713">
                  <c:v>-56.448999999999998</c:v>
                </c:pt>
                <c:pt idx="45714">
                  <c:v>-56.447000000000003</c:v>
                </c:pt>
                <c:pt idx="45715">
                  <c:v>-56.444999999999993</c:v>
                </c:pt>
                <c:pt idx="45716">
                  <c:v>-56.442999999999998</c:v>
                </c:pt>
                <c:pt idx="45717">
                  <c:v>-56.441000000000003</c:v>
                </c:pt>
                <c:pt idx="45718">
                  <c:v>-56.438999999999993</c:v>
                </c:pt>
                <c:pt idx="45719">
                  <c:v>-56.436999999999998</c:v>
                </c:pt>
                <c:pt idx="45720">
                  <c:v>-56.435000000000002</c:v>
                </c:pt>
                <c:pt idx="45721">
                  <c:v>-56.433000000000007</c:v>
                </c:pt>
                <c:pt idx="45722">
                  <c:v>-56.430999999999997</c:v>
                </c:pt>
                <c:pt idx="45723">
                  <c:v>-56.429000000000002</c:v>
                </c:pt>
                <c:pt idx="45724">
                  <c:v>-56.427000000000007</c:v>
                </c:pt>
                <c:pt idx="45725">
                  <c:v>-56.424999999999997</c:v>
                </c:pt>
                <c:pt idx="45726">
                  <c:v>-56.423000000000002</c:v>
                </c:pt>
                <c:pt idx="45727">
                  <c:v>-56.421000000000006</c:v>
                </c:pt>
                <c:pt idx="45728">
                  <c:v>-56.418999999999997</c:v>
                </c:pt>
                <c:pt idx="45729">
                  <c:v>-56.417000000000002</c:v>
                </c:pt>
                <c:pt idx="45730">
                  <c:v>-56.415000000000006</c:v>
                </c:pt>
                <c:pt idx="45731">
                  <c:v>-56.412999999999997</c:v>
                </c:pt>
                <c:pt idx="45732">
                  <c:v>-56.411000000000001</c:v>
                </c:pt>
                <c:pt idx="45733">
                  <c:v>-56.409000000000006</c:v>
                </c:pt>
                <c:pt idx="45734">
                  <c:v>-56.406999999999996</c:v>
                </c:pt>
                <c:pt idx="45735">
                  <c:v>-56.405000000000001</c:v>
                </c:pt>
                <c:pt idx="45736">
                  <c:v>-56.403000000000006</c:v>
                </c:pt>
                <c:pt idx="45737">
                  <c:v>-56.400999999999996</c:v>
                </c:pt>
                <c:pt idx="45738">
                  <c:v>-56.399000000000001</c:v>
                </c:pt>
                <c:pt idx="45739">
                  <c:v>-56.397000000000006</c:v>
                </c:pt>
                <c:pt idx="45740">
                  <c:v>-56.394999999999996</c:v>
                </c:pt>
                <c:pt idx="45741">
                  <c:v>-56.393000000000001</c:v>
                </c:pt>
                <c:pt idx="45742">
                  <c:v>-56.391000000000005</c:v>
                </c:pt>
                <c:pt idx="45743">
                  <c:v>-56.388999999999996</c:v>
                </c:pt>
                <c:pt idx="45744">
                  <c:v>-56.387</c:v>
                </c:pt>
                <c:pt idx="45745">
                  <c:v>-56.385000000000005</c:v>
                </c:pt>
                <c:pt idx="45746">
                  <c:v>-56.382999999999996</c:v>
                </c:pt>
                <c:pt idx="45747">
                  <c:v>-56.381</c:v>
                </c:pt>
                <c:pt idx="45748">
                  <c:v>-56.379000000000005</c:v>
                </c:pt>
                <c:pt idx="45749">
                  <c:v>-56.376999999999995</c:v>
                </c:pt>
                <c:pt idx="45750">
                  <c:v>-56.375</c:v>
                </c:pt>
                <c:pt idx="45751">
                  <c:v>-56.373000000000005</c:v>
                </c:pt>
                <c:pt idx="45752">
                  <c:v>-56.370999999999995</c:v>
                </c:pt>
                <c:pt idx="45753">
                  <c:v>-56.369</c:v>
                </c:pt>
                <c:pt idx="45754">
                  <c:v>-56.367000000000004</c:v>
                </c:pt>
                <c:pt idx="45755">
                  <c:v>-56.364999999999995</c:v>
                </c:pt>
                <c:pt idx="45756">
                  <c:v>-56.363</c:v>
                </c:pt>
                <c:pt idx="45757">
                  <c:v>-56.361000000000004</c:v>
                </c:pt>
                <c:pt idx="45758">
                  <c:v>-56.358999999999995</c:v>
                </c:pt>
                <c:pt idx="45759">
                  <c:v>-56.356999999999999</c:v>
                </c:pt>
                <c:pt idx="45760">
                  <c:v>-56.355000000000004</c:v>
                </c:pt>
                <c:pt idx="45761">
                  <c:v>-56.352999999999994</c:v>
                </c:pt>
                <c:pt idx="45762">
                  <c:v>-56.350999999999999</c:v>
                </c:pt>
                <c:pt idx="45763">
                  <c:v>-56.349000000000004</c:v>
                </c:pt>
                <c:pt idx="45764">
                  <c:v>-56.346999999999994</c:v>
                </c:pt>
                <c:pt idx="45765">
                  <c:v>-56.344999999999999</c:v>
                </c:pt>
                <c:pt idx="45766">
                  <c:v>-56.343000000000004</c:v>
                </c:pt>
                <c:pt idx="45767">
                  <c:v>-56.340999999999994</c:v>
                </c:pt>
                <c:pt idx="45768">
                  <c:v>-56.338999999999999</c:v>
                </c:pt>
                <c:pt idx="45769">
                  <c:v>-56.337000000000003</c:v>
                </c:pt>
                <c:pt idx="45770">
                  <c:v>-56.334999999999994</c:v>
                </c:pt>
                <c:pt idx="45771">
                  <c:v>-56.332999999999998</c:v>
                </c:pt>
                <c:pt idx="45772">
                  <c:v>-56.331000000000003</c:v>
                </c:pt>
                <c:pt idx="45773">
                  <c:v>-56.328999999999994</c:v>
                </c:pt>
                <c:pt idx="45774">
                  <c:v>-56.326999999999998</c:v>
                </c:pt>
                <c:pt idx="45775">
                  <c:v>-56.325000000000003</c:v>
                </c:pt>
                <c:pt idx="45776">
                  <c:v>-56.322999999999993</c:v>
                </c:pt>
                <c:pt idx="45777">
                  <c:v>-56.320999999999998</c:v>
                </c:pt>
                <c:pt idx="45778">
                  <c:v>-56.319000000000003</c:v>
                </c:pt>
                <c:pt idx="45779">
                  <c:v>-56.316999999999993</c:v>
                </c:pt>
                <c:pt idx="45780">
                  <c:v>-56.314999999999998</c:v>
                </c:pt>
                <c:pt idx="45781">
                  <c:v>-56.313000000000002</c:v>
                </c:pt>
                <c:pt idx="45782">
                  <c:v>-56.311000000000007</c:v>
                </c:pt>
                <c:pt idx="45783">
                  <c:v>-56.308999999999997</c:v>
                </c:pt>
                <c:pt idx="45784">
                  <c:v>-56.307000000000002</c:v>
                </c:pt>
                <c:pt idx="45785">
                  <c:v>-56.305000000000007</c:v>
                </c:pt>
                <c:pt idx="45786">
                  <c:v>-56.302999999999997</c:v>
                </c:pt>
                <c:pt idx="45787">
                  <c:v>-56.301000000000002</c:v>
                </c:pt>
                <c:pt idx="45788">
                  <c:v>-56.299000000000007</c:v>
                </c:pt>
                <c:pt idx="45789">
                  <c:v>-56.296999999999997</c:v>
                </c:pt>
                <c:pt idx="45790">
                  <c:v>-56.295000000000002</c:v>
                </c:pt>
                <c:pt idx="45791">
                  <c:v>-56.293000000000006</c:v>
                </c:pt>
                <c:pt idx="45792">
                  <c:v>-56.290999999999997</c:v>
                </c:pt>
                <c:pt idx="45793">
                  <c:v>-56.289000000000001</c:v>
                </c:pt>
                <c:pt idx="45794">
                  <c:v>-56.287000000000006</c:v>
                </c:pt>
                <c:pt idx="45795">
                  <c:v>-56.284999999999997</c:v>
                </c:pt>
                <c:pt idx="45796">
                  <c:v>-56.283000000000001</c:v>
                </c:pt>
                <c:pt idx="45797">
                  <c:v>-56.281000000000006</c:v>
                </c:pt>
                <c:pt idx="45798">
                  <c:v>-56.278999999999996</c:v>
                </c:pt>
                <c:pt idx="45799">
                  <c:v>-56.277000000000001</c:v>
                </c:pt>
                <c:pt idx="45800">
                  <c:v>-56.275000000000006</c:v>
                </c:pt>
                <c:pt idx="45801">
                  <c:v>-56.272999999999996</c:v>
                </c:pt>
                <c:pt idx="45802">
                  <c:v>-56.271000000000001</c:v>
                </c:pt>
                <c:pt idx="45803">
                  <c:v>-56.269000000000005</c:v>
                </c:pt>
                <c:pt idx="45804">
                  <c:v>-56.266999999999996</c:v>
                </c:pt>
                <c:pt idx="45805">
                  <c:v>-56.265000000000001</c:v>
                </c:pt>
                <c:pt idx="45806">
                  <c:v>-56.263000000000005</c:v>
                </c:pt>
                <c:pt idx="45807">
                  <c:v>-56.260999999999996</c:v>
                </c:pt>
                <c:pt idx="45808">
                  <c:v>-56.259</c:v>
                </c:pt>
                <c:pt idx="45809">
                  <c:v>-56.257000000000005</c:v>
                </c:pt>
                <c:pt idx="45810">
                  <c:v>-56.254999999999995</c:v>
                </c:pt>
                <c:pt idx="45811">
                  <c:v>-56.253</c:v>
                </c:pt>
                <c:pt idx="45812">
                  <c:v>-56.251000000000005</c:v>
                </c:pt>
                <c:pt idx="45813">
                  <c:v>-56.248999999999995</c:v>
                </c:pt>
                <c:pt idx="45814">
                  <c:v>-56.247</c:v>
                </c:pt>
                <c:pt idx="45815">
                  <c:v>-56.245000000000005</c:v>
                </c:pt>
                <c:pt idx="45816">
                  <c:v>-56.242999999999995</c:v>
                </c:pt>
                <c:pt idx="45817">
                  <c:v>-56.241</c:v>
                </c:pt>
                <c:pt idx="45818">
                  <c:v>-56.239000000000004</c:v>
                </c:pt>
                <c:pt idx="45819">
                  <c:v>-56.236999999999995</c:v>
                </c:pt>
                <c:pt idx="45820">
                  <c:v>-56.234999999999999</c:v>
                </c:pt>
                <c:pt idx="45821">
                  <c:v>-56.233000000000004</c:v>
                </c:pt>
                <c:pt idx="45822">
                  <c:v>-56.230999999999995</c:v>
                </c:pt>
                <c:pt idx="45823">
                  <c:v>-56.228999999999999</c:v>
                </c:pt>
                <c:pt idx="45824">
                  <c:v>-56.227000000000004</c:v>
                </c:pt>
                <c:pt idx="45825">
                  <c:v>-56.224999999999994</c:v>
                </c:pt>
                <c:pt idx="45826">
                  <c:v>-56.222999999999999</c:v>
                </c:pt>
                <c:pt idx="45827">
                  <c:v>-56.221000000000004</c:v>
                </c:pt>
                <c:pt idx="45828">
                  <c:v>-56.218999999999994</c:v>
                </c:pt>
                <c:pt idx="45829">
                  <c:v>-56.216999999999999</c:v>
                </c:pt>
                <c:pt idx="45830">
                  <c:v>-56.215000000000003</c:v>
                </c:pt>
                <c:pt idx="45831">
                  <c:v>-56.212999999999994</c:v>
                </c:pt>
                <c:pt idx="45832">
                  <c:v>-56.210999999999999</c:v>
                </c:pt>
                <c:pt idx="45833">
                  <c:v>-56.209000000000003</c:v>
                </c:pt>
                <c:pt idx="45834">
                  <c:v>-56.206999999999994</c:v>
                </c:pt>
                <c:pt idx="45835">
                  <c:v>-56.204999999999998</c:v>
                </c:pt>
                <c:pt idx="45836">
                  <c:v>-56.203000000000003</c:v>
                </c:pt>
                <c:pt idx="45837">
                  <c:v>-56.200999999999993</c:v>
                </c:pt>
                <c:pt idx="45838">
                  <c:v>-56.198999999999998</c:v>
                </c:pt>
                <c:pt idx="45839">
                  <c:v>-56.197000000000003</c:v>
                </c:pt>
                <c:pt idx="45840">
                  <c:v>-56.194999999999993</c:v>
                </c:pt>
                <c:pt idx="45841">
                  <c:v>-56.192999999999998</c:v>
                </c:pt>
                <c:pt idx="45842">
                  <c:v>-56.191000000000003</c:v>
                </c:pt>
                <c:pt idx="45843">
                  <c:v>-56.188999999999993</c:v>
                </c:pt>
                <c:pt idx="45844">
                  <c:v>-56.186999999999998</c:v>
                </c:pt>
                <c:pt idx="45845">
                  <c:v>-56.185000000000002</c:v>
                </c:pt>
                <c:pt idx="45846">
                  <c:v>-56.183000000000007</c:v>
                </c:pt>
                <c:pt idx="45847">
                  <c:v>-56.180999999999997</c:v>
                </c:pt>
                <c:pt idx="45848">
                  <c:v>-56.179000000000002</c:v>
                </c:pt>
                <c:pt idx="45849">
                  <c:v>-56.177000000000007</c:v>
                </c:pt>
                <c:pt idx="45850">
                  <c:v>-56.174999999999997</c:v>
                </c:pt>
                <c:pt idx="45851">
                  <c:v>-56.173000000000002</c:v>
                </c:pt>
                <c:pt idx="45852">
                  <c:v>-56.171000000000006</c:v>
                </c:pt>
                <c:pt idx="45853">
                  <c:v>-56.168999999999997</c:v>
                </c:pt>
                <c:pt idx="45854">
                  <c:v>-56.167000000000002</c:v>
                </c:pt>
                <c:pt idx="45855">
                  <c:v>-56.165000000000006</c:v>
                </c:pt>
                <c:pt idx="45856">
                  <c:v>-56.162999999999997</c:v>
                </c:pt>
                <c:pt idx="45857">
                  <c:v>-56.161000000000001</c:v>
                </c:pt>
                <c:pt idx="45858">
                  <c:v>-56.159000000000006</c:v>
                </c:pt>
                <c:pt idx="45859">
                  <c:v>-56.156999999999996</c:v>
                </c:pt>
                <c:pt idx="45860">
                  <c:v>-56.155000000000001</c:v>
                </c:pt>
                <c:pt idx="45861">
                  <c:v>-56.153000000000006</c:v>
                </c:pt>
                <c:pt idx="45862">
                  <c:v>-56.150999999999996</c:v>
                </c:pt>
                <c:pt idx="45863">
                  <c:v>-56.149000000000001</c:v>
                </c:pt>
                <c:pt idx="45864">
                  <c:v>-56.147000000000006</c:v>
                </c:pt>
                <c:pt idx="45865">
                  <c:v>-56.144999999999996</c:v>
                </c:pt>
                <c:pt idx="45866">
                  <c:v>-56.143000000000001</c:v>
                </c:pt>
                <c:pt idx="45867">
                  <c:v>-56.141000000000005</c:v>
                </c:pt>
                <c:pt idx="45868">
                  <c:v>-56.138999999999996</c:v>
                </c:pt>
                <c:pt idx="45869">
                  <c:v>-56.137</c:v>
                </c:pt>
                <c:pt idx="45870">
                  <c:v>-56.135000000000005</c:v>
                </c:pt>
                <c:pt idx="45871">
                  <c:v>-56.132999999999996</c:v>
                </c:pt>
                <c:pt idx="45872">
                  <c:v>-56.131</c:v>
                </c:pt>
                <c:pt idx="45873">
                  <c:v>-56.129000000000005</c:v>
                </c:pt>
                <c:pt idx="45874">
                  <c:v>-56.126999999999995</c:v>
                </c:pt>
                <c:pt idx="45875">
                  <c:v>-56.125</c:v>
                </c:pt>
                <c:pt idx="45876">
                  <c:v>-56.123000000000005</c:v>
                </c:pt>
                <c:pt idx="45877">
                  <c:v>-56.120999999999995</c:v>
                </c:pt>
                <c:pt idx="45878">
                  <c:v>-56.119</c:v>
                </c:pt>
                <c:pt idx="45879">
                  <c:v>-56.117000000000004</c:v>
                </c:pt>
                <c:pt idx="45880">
                  <c:v>-56.114999999999995</c:v>
                </c:pt>
                <c:pt idx="45881">
                  <c:v>-56.113</c:v>
                </c:pt>
                <c:pt idx="45882">
                  <c:v>-56.111000000000004</c:v>
                </c:pt>
                <c:pt idx="45883">
                  <c:v>-56.108999999999995</c:v>
                </c:pt>
                <c:pt idx="45884">
                  <c:v>-56.106999999999999</c:v>
                </c:pt>
                <c:pt idx="45885">
                  <c:v>-56.105000000000004</c:v>
                </c:pt>
                <c:pt idx="45886">
                  <c:v>-56.102999999999994</c:v>
                </c:pt>
                <c:pt idx="45887">
                  <c:v>-56.100999999999999</c:v>
                </c:pt>
                <c:pt idx="45888">
                  <c:v>-56.099000000000004</c:v>
                </c:pt>
                <c:pt idx="45889">
                  <c:v>-56.096999999999994</c:v>
                </c:pt>
                <c:pt idx="45890">
                  <c:v>-56.094999999999999</c:v>
                </c:pt>
                <c:pt idx="45891">
                  <c:v>-56.093000000000004</c:v>
                </c:pt>
                <c:pt idx="45892">
                  <c:v>-56.090999999999994</c:v>
                </c:pt>
                <c:pt idx="45893">
                  <c:v>-56.088999999999999</c:v>
                </c:pt>
                <c:pt idx="45894">
                  <c:v>-56.087000000000003</c:v>
                </c:pt>
                <c:pt idx="45895">
                  <c:v>-56.084999999999994</c:v>
                </c:pt>
                <c:pt idx="45896">
                  <c:v>-56.082999999999998</c:v>
                </c:pt>
                <c:pt idx="45897">
                  <c:v>-56.081000000000003</c:v>
                </c:pt>
                <c:pt idx="45898">
                  <c:v>-56.078999999999994</c:v>
                </c:pt>
                <c:pt idx="45899">
                  <c:v>-56.076999999999998</c:v>
                </c:pt>
                <c:pt idx="45900">
                  <c:v>-56.075000000000003</c:v>
                </c:pt>
                <c:pt idx="45901">
                  <c:v>-56.072999999999993</c:v>
                </c:pt>
                <c:pt idx="45902">
                  <c:v>-56.070999999999998</c:v>
                </c:pt>
                <c:pt idx="45903">
                  <c:v>-56.069000000000003</c:v>
                </c:pt>
                <c:pt idx="45904">
                  <c:v>-56.066999999999993</c:v>
                </c:pt>
                <c:pt idx="45905">
                  <c:v>-56.064999999999998</c:v>
                </c:pt>
                <c:pt idx="45906">
                  <c:v>-56.063000000000002</c:v>
                </c:pt>
                <c:pt idx="45907">
                  <c:v>-56.061000000000007</c:v>
                </c:pt>
                <c:pt idx="45908">
                  <c:v>-56.058999999999997</c:v>
                </c:pt>
                <c:pt idx="45909">
                  <c:v>-56.057000000000002</c:v>
                </c:pt>
                <c:pt idx="45910">
                  <c:v>-56.055000000000007</c:v>
                </c:pt>
                <c:pt idx="45911">
                  <c:v>-56.052999999999997</c:v>
                </c:pt>
                <c:pt idx="45912">
                  <c:v>-56.051000000000002</c:v>
                </c:pt>
                <c:pt idx="45913">
                  <c:v>-56.049000000000007</c:v>
                </c:pt>
                <c:pt idx="45914">
                  <c:v>-56.046999999999997</c:v>
                </c:pt>
                <c:pt idx="45915">
                  <c:v>-56.045000000000002</c:v>
                </c:pt>
                <c:pt idx="45916">
                  <c:v>-56.043000000000006</c:v>
                </c:pt>
                <c:pt idx="45917">
                  <c:v>-56.040999999999997</c:v>
                </c:pt>
                <c:pt idx="45918">
                  <c:v>-56.039000000000001</c:v>
                </c:pt>
                <c:pt idx="45919">
                  <c:v>-56.037000000000006</c:v>
                </c:pt>
                <c:pt idx="45920">
                  <c:v>-56.034999999999997</c:v>
                </c:pt>
                <c:pt idx="45921">
                  <c:v>-56.033000000000001</c:v>
                </c:pt>
                <c:pt idx="45922">
                  <c:v>-56.031000000000006</c:v>
                </c:pt>
                <c:pt idx="45923">
                  <c:v>-56.028999999999996</c:v>
                </c:pt>
                <c:pt idx="45924">
                  <c:v>-56.027000000000001</c:v>
                </c:pt>
                <c:pt idx="45925">
                  <c:v>-56.025000000000006</c:v>
                </c:pt>
                <c:pt idx="45926">
                  <c:v>-56.022999999999996</c:v>
                </c:pt>
                <c:pt idx="45927">
                  <c:v>-56.021000000000001</c:v>
                </c:pt>
                <c:pt idx="45928">
                  <c:v>-56.019000000000005</c:v>
                </c:pt>
                <c:pt idx="45929">
                  <c:v>-56.016999999999996</c:v>
                </c:pt>
                <c:pt idx="45930">
                  <c:v>-56.015000000000001</c:v>
                </c:pt>
                <c:pt idx="45931">
                  <c:v>-56.013000000000005</c:v>
                </c:pt>
                <c:pt idx="45932">
                  <c:v>-56.010999999999996</c:v>
                </c:pt>
                <c:pt idx="45933">
                  <c:v>-56.009</c:v>
                </c:pt>
                <c:pt idx="45934">
                  <c:v>-56.007000000000005</c:v>
                </c:pt>
                <c:pt idx="45935">
                  <c:v>-56.004999999999995</c:v>
                </c:pt>
                <c:pt idx="45936">
                  <c:v>-56.003</c:v>
                </c:pt>
                <c:pt idx="45937">
                  <c:v>-56.001000000000005</c:v>
                </c:pt>
                <c:pt idx="45938">
                  <c:v>-55.998999999999995</c:v>
                </c:pt>
                <c:pt idx="45939">
                  <c:v>-55.997</c:v>
                </c:pt>
                <c:pt idx="45940">
                  <c:v>-55.995000000000005</c:v>
                </c:pt>
                <c:pt idx="45941">
                  <c:v>-55.992999999999995</c:v>
                </c:pt>
                <c:pt idx="45942">
                  <c:v>-55.991</c:v>
                </c:pt>
                <c:pt idx="45943">
                  <c:v>-55.989000000000004</c:v>
                </c:pt>
                <c:pt idx="45944">
                  <c:v>-55.986999999999995</c:v>
                </c:pt>
                <c:pt idx="45945">
                  <c:v>-55.984999999999999</c:v>
                </c:pt>
                <c:pt idx="45946">
                  <c:v>-55.983000000000004</c:v>
                </c:pt>
                <c:pt idx="45947">
                  <c:v>-55.980999999999995</c:v>
                </c:pt>
                <c:pt idx="45948">
                  <c:v>-55.978999999999999</c:v>
                </c:pt>
                <c:pt idx="45949">
                  <c:v>-55.977000000000004</c:v>
                </c:pt>
                <c:pt idx="45950">
                  <c:v>-55.974999999999994</c:v>
                </c:pt>
                <c:pt idx="45951">
                  <c:v>-55.972999999999999</c:v>
                </c:pt>
                <c:pt idx="45952">
                  <c:v>-55.971000000000004</c:v>
                </c:pt>
                <c:pt idx="45953">
                  <c:v>-55.968999999999994</c:v>
                </c:pt>
                <c:pt idx="45954">
                  <c:v>-55.966999999999999</c:v>
                </c:pt>
                <c:pt idx="45955">
                  <c:v>-55.965000000000003</c:v>
                </c:pt>
                <c:pt idx="45956">
                  <c:v>-55.962999999999994</c:v>
                </c:pt>
                <c:pt idx="45957">
                  <c:v>-55.960999999999999</c:v>
                </c:pt>
                <c:pt idx="45958">
                  <c:v>-55.959000000000003</c:v>
                </c:pt>
                <c:pt idx="45959">
                  <c:v>-55.956999999999994</c:v>
                </c:pt>
                <c:pt idx="45960">
                  <c:v>-55.954999999999998</c:v>
                </c:pt>
                <c:pt idx="45961">
                  <c:v>-55.953000000000003</c:v>
                </c:pt>
                <c:pt idx="45962">
                  <c:v>-55.950999999999993</c:v>
                </c:pt>
                <c:pt idx="45963">
                  <c:v>-55.948999999999998</c:v>
                </c:pt>
                <c:pt idx="45964">
                  <c:v>-55.947000000000003</c:v>
                </c:pt>
                <c:pt idx="45965">
                  <c:v>-55.944999999999993</c:v>
                </c:pt>
                <c:pt idx="45966">
                  <c:v>-55.942999999999998</c:v>
                </c:pt>
                <c:pt idx="45967">
                  <c:v>-55.941000000000003</c:v>
                </c:pt>
                <c:pt idx="45968">
                  <c:v>-55.938999999999993</c:v>
                </c:pt>
                <c:pt idx="45969">
                  <c:v>-55.936999999999998</c:v>
                </c:pt>
                <c:pt idx="45970">
                  <c:v>-55.935000000000002</c:v>
                </c:pt>
                <c:pt idx="45971">
                  <c:v>-55.933000000000007</c:v>
                </c:pt>
                <c:pt idx="45972">
                  <c:v>-55.930999999999997</c:v>
                </c:pt>
                <c:pt idx="45973">
                  <c:v>-55.929000000000002</c:v>
                </c:pt>
                <c:pt idx="45974">
                  <c:v>-55.927000000000007</c:v>
                </c:pt>
                <c:pt idx="45975">
                  <c:v>-55.924999999999997</c:v>
                </c:pt>
                <c:pt idx="45976">
                  <c:v>-55.923000000000002</c:v>
                </c:pt>
                <c:pt idx="45977">
                  <c:v>-55.921000000000006</c:v>
                </c:pt>
                <c:pt idx="45978">
                  <c:v>-55.918999999999997</c:v>
                </c:pt>
                <c:pt idx="45979">
                  <c:v>-55.917000000000002</c:v>
                </c:pt>
                <c:pt idx="45980">
                  <c:v>-55.915000000000006</c:v>
                </c:pt>
                <c:pt idx="45981">
                  <c:v>-55.912999999999997</c:v>
                </c:pt>
                <c:pt idx="45982">
                  <c:v>-55.911000000000001</c:v>
                </c:pt>
                <c:pt idx="45983">
                  <c:v>-55.909000000000006</c:v>
                </c:pt>
                <c:pt idx="45984">
                  <c:v>-55.906999999999996</c:v>
                </c:pt>
                <c:pt idx="45985">
                  <c:v>-55.905000000000001</c:v>
                </c:pt>
                <c:pt idx="45986">
                  <c:v>-55.903000000000006</c:v>
                </c:pt>
                <c:pt idx="45987">
                  <c:v>-55.900999999999996</c:v>
                </c:pt>
                <c:pt idx="45988">
                  <c:v>-55.899000000000001</c:v>
                </c:pt>
                <c:pt idx="45989">
                  <c:v>-55.897000000000006</c:v>
                </c:pt>
                <c:pt idx="45990">
                  <c:v>-55.894999999999996</c:v>
                </c:pt>
                <c:pt idx="45991">
                  <c:v>-55.893000000000001</c:v>
                </c:pt>
                <c:pt idx="45992">
                  <c:v>-55.891000000000005</c:v>
                </c:pt>
                <c:pt idx="45993">
                  <c:v>-55.888999999999996</c:v>
                </c:pt>
                <c:pt idx="45994">
                  <c:v>-55.887</c:v>
                </c:pt>
                <c:pt idx="45995">
                  <c:v>-55.885000000000005</c:v>
                </c:pt>
                <c:pt idx="45996">
                  <c:v>-55.882999999999996</c:v>
                </c:pt>
                <c:pt idx="45997">
                  <c:v>-55.881</c:v>
                </c:pt>
                <c:pt idx="45998">
                  <c:v>-55.879000000000005</c:v>
                </c:pt>
                <c:pt idx="45999">
                  <c:v>-55.876999999999995</c:v>
                </c:pt>
                <c:pt idx="46000">
                  <c:v>-55.875</c:v>
                </c:pt>
                <c:pt idx="46001">
                  <c:v>-55.873000000000005</c:v>
                </c:pt>
                <c:pt idx="46002">
                  <c:v>-55.870999999999995</c:v>
                </c:pt>
                <c:pt idx="46003">
                  <c:v>-55.869</c:v>
                </c:pt>
                <c:pt idx="46004">
                  <c:v>-55.867000000000004</c:v>
                </c:pt>
                <c:pt idx="46005">
                  <c:v>-55.864999999999995</c:v>
                </c:pt>
                <c:pt idx="46006">
                  <c:v>-55.863</c:v>
                </c:pt>
                <c:pt idx="46007">
                  <c:v>-55.861000000000004</c:v>
                </c:pt>
                <c:pt idx="46008">
                  <c:v>-55.858999999999995</c:v>
                </c:pt>
                <c:pt idx="46009">
                  <c:v>-55.856999999999999</c:v>
                </c:pt>
                <c:pt idx="46010">
                  <c:v>-55.855000000000004</c:v>
                </c:pt>
                <c:pt idx="46011">
                  <c:v>-55.852999999999994</c:v>
                </c:pt>
                <c:pt idx="46012">
                  <c:v>-55.850999999999999</c:v>
                </c:pt>
                <c:pt idx="46013">
                  <c:v>-55.849000000000004</c:v>
                </c:pt>
                <c:pt idx="46014">
                  <c:v>-55.846999999999994</c:v>
                </c:pt>
                <c:pt idx="46015">
                  <c:v>-55.844999999999999</c:v>
                </c:pt>
                <c:pt idx="46016">
                  <c:v>-55.843000000000004</c:v>
                </c:pt>
                <c:pt idx="46017">
                  <c:v>-55.840999999999994</c:v>
                </c:pt>
                <c:pt idx="46018">
                  <c:v>-55.838999999999999</c:v>
                </c:pt>
                <c:pt idx="46019">
                  <c:v>-55.837000000000003</c:v>
                </c:pt>
                <c:pt idx="46020">
                  <c:v>-55.834999999999994</c:v>
                </c:pt>
                <c:pt idx="46021">
                  <c:v>-55.832999999999998</c:v>
                </c:pt>
                <c:pt idx="46022">
                  <c:v>-55.831000000000003</c:v>
                </c:pt>
                <c:pt idx="46023">
                  <c:v>-55.828999999999994</c:v>
                </c:pt>
                <c:pt idx="46024">
                  <c:v>-55.826999999999998</c:v>
                </c:pt>
                <c:pt idx="46025">
                  <c:v>-55.825000000000003</c:v>
                </c:pt>
                <c:pt idx="46026">
                  <c:v>-55.822999999999993</c:v>
                </c:pt>
                <c:pt idx="46027">
                  <c:v>-55.820999999999998</c:v>
                </c:pt>
                <c:pt idx="46028">
                  <c:v>-55.819000000000003</c:v>
                </c:pt>
                <c:pt idx="46029">
                  <c:v>-55.816999999999993</c:v>
                </c:pt>
                <c:pt idx="46030">
                  <c:v>-55.814999999999998</c:v>
                </c:pt>
                <c:pt idx="46031">
                  <c:v>-55.813000000000002</c:v>
                </c:pt>
                <c:pt idx="46032">
                  <c:v>-55.811000000000007</c:v>
                </c:pt>
                <c:pt idx="46033">
                  <c:v>-55.808999999999997</c:v>
                </c:pt>
                <c:pt idx="46034">
                  <c:v>-55.807000000000002</c:v>
                </c:pt>
                <c:pt idx="46035">
                  <c:v>-55.805000000000007</c:v>
                </c:pt>
                <c:pt idx="46036">
                  <c:v>-55.802999999999997</c:v>
                </c:pt>
                <c:pt idx="46037">
                  <c:v>-55.801000000000002</c:v>
                </c:pt>
                <c:pt idx="46038">
                  <c:v>-55.799000000000007</c:v>
                </c:pt>
                <c:pt idx="46039">
                  <c:v>-55.796999999999997</c:v>
                </c:pt>
                <c:pt idx="46040">
                  <c:v>-55.795000000000002</c:v>
                </c:pt>
                <c:pt idx="46041">
                  <c:v>-55.793000000000006</c:v>
                </c:pt>
                <c:pt idx="46042">
                  <c:v>-55.790999999999997</c:v>
                </c:pt>
                <c:pt idx="46043">
                  <c:v>-55.789000000000001</c:v>
                </c:pt>
                <c:pt idx="46044">
                  <c:v>-55.787000000000006</c:v>
                </c:pt>
                <c:pt idx="46045">
                  <c:v>-55.784999999999997</c:v>
                </c:pt>
                <c:pt idx="46046">
                  <c:v>-55.783000000000001</c:v>
                </c:pt>
                <c:pt idx="46047">
                  <c:v>-55.781000000000006</c:v>
                </c:pt>
                <c:pt idx="46048">
                  <c:v>-55.778999999999996</c:v>
                </c:pt>
                <c:pt idx="46049">
                  <c:v>-55.777000000000001</c:v>
                </c:pt>
                <c:pt idx="46050">
                  <c:v>-55.775000000000006</c:v>
                </c:pt>
                <c:pt idx="46051">
                  <c:v>-55.772999999999996</c:v>
                </c:pt>
                <c:pt idx="46052">
                  <c:v>-55.771000000000001</c:v>
                </c:pt>
                <c:pt idx="46053">
                  <c:v>-55.769000000000005</c:v>
                </c:pt>
                <c:pt idx="46054">
                  <c:v>-55.766999999999996</c:v>
                </c:pt>
                <c:pt idx="46055">
                  <c:v>-55.765000000000001</c:v>
                </c:pt>
                <c:pt idx="46056">
                  <c:v>-55.763000000000005</c:v>
                </c:pt>
                <c:pt idx="46057">
                  <c:v>-55.760999999999996</c:v>
                </c:pt>
                <c:pt idx="46058">
                  <c:v>-55.759</c:v>
                </c:pt>
                <c:pt idx="46059">
                  <c:v>-55.757000000000005</c:v>
                </c:pt>
                <c:pt idx="46060">
                  <c:v>-55.754999999999995</c:v>
                </c:pt>
                <c:pt idx="46061">
                  <c:v>-55.753</c:v>
                </c:pt>
                <c:pt idx="46062">
                  <c:v>-55.751000000000005</c:v>
                </c:pt>
                <c:pt idx="46063">
                  <c:v>-55.748999999999995</c:v>
                </c:pt>
                <c:pt idx="46064">
                  <c:v>-55.747</c:v>
                </c:pt>
                <c:pt idx="46065">
                  <c:v>-55.745000000000005</c:v>
                </c:pt>
                <c:pt idx="46066">
                  <c:v>-55.742999999999995</c:v>
                </c:pt>
                <c:pt idx="46067">
                  <c:v>-55.741</c:v>
                </c:pt>
                <c:pt idx="46068">
                  <c:v>-55.739000000000004</c:v>
                </c:pt>
                <c:pt idx="46069">
                  <c:v>-55.736999999999995</c:v>
                </c:pt>
                <c:pt idx="46070">
                  <c:v>-55.734999999999999</c:v>
                </c:pt>
                <c:pt idx="46071">
                  <c:v>-55.733000000000004</c:v>
                </c:pt>
                <c:pt idx="46072">
                  <c:v>-55.730999999999995</c:v>
                </c:pt>
                <c:pt idx="46073">
                  <c:v>-55.728999999999999</c:v>
                </c:pt>
                <c:pt idx="46074">
                  <c:v>-55.727000000000004</c:v>
                </c:pt>
                <c:pt idx="46075">
                  <c:v>-55.724999999999994</c:v>
                </c:pt>
                <c:pt idx="46076">
                  <c:v>-55.722999999999999</c:v>
                </c:pt>
                <c:pt idx="46077">
                  <c:v>-55.721000000000004</c:v>
                </c:pt>
                <c:pt idx="46078">
                  <c:v>-55.718999999999994</c:v>
                </c:pt>
                <c:pt idx="46079">
                  <c:v>-55.716999999999999</c:v>
                </c:pt>
                <c:pt idx="46080">
                  <c:v>-55.715000000000003</c:v>
                </c:pt>
                <c:pt idx="46081">
                  <c:v>-55.712999999999994</c:v>
                </c:pt>
                <c:pt idx="46082">
                  <c:v>-55.710999999999999</c:v>
                </c:pt>
                <c:pt idx="46083">
                  <c:v>-55.709000000000003</c:v>
                </c:pt>
                <c:pt idx="46084">
                  <c:v>-55.706999999999994</c:v>
                </c:pt>
                <c:pt idx="46085">
                  <c:v>-55.704999999999998</c:v>
                </c:pt>
                <c:pt idx="46086">
                  <c:v>-55.703000000000003</c:v>
                </c:pt>
                <c:pt idx="46087">
                  <c:v>-55.700999999999993</c:v>
                </c:pt>
                <c:pt idx="46088">
                  <c:v>-55.698999999999998</c:v>
                </c:pt>
                <c:pt idx="46089">
                  <c:v>-55.697000000000003</c:v>
                </c:pt>
                <c:pt idx="46090">
                  <c:v>-55.694999999999993</c:v>
                </c:pt>
                <c:pt idx="46091">
                  <c:v>-55.692999999999998</c:v>
                </c:pt>
                <c:pt idx="46092">
                  <c:v>-55.691000000000003</c:v>
                </c:pt>
                <c:pt idx="46093">
                  <c:v>-55.688999999999993</c:v>
                </c:pt>
                <c:pt idx="46094">
                  <c:v>-55.686999999999998</c:v>
                </c:pt>
                <c:pt idx="46095">
                  <c:v>-55.685000000000002</c:v>
                </c:pt>
                <c:pt idx="46096">
                  <c:v>-55.683000000000007</c:v>
                </c:pt>
                <c:pt idx="46097">
                  <c:v>-55.680999999999997</c:v>
                </c:pt>
                <c:pt idx="46098">
                  <c:v>-55.679000000000002</c:v>
                </c:pt>
                <c:pt idx="46099">
                  <c:v>-55.677000000000007</c:v>
                </c:pt>
                <c:pt idx="46100">
                  <c:v>-55.674999999999997</c:v>
                </c:pt>
                <c:pt idx="46101">
                  <c:v>-55.673000000000002</c:v>
                </c:pt>
                <c:pt idx="46102">
                  <c:v>-55.671000000000006</c:v>
                </c:pt>
                <c:pt idx="46103">
                  <c:v>-55.668999999999997</c:v>
                </c:pt>
                <c:pt idx="46104">
                  <c:v>-55.667000000000002</c:v>
                </c:pt>
                <c:pt idx="46105">
                  <c:v>-55.665000000000006</c:v>
                </c:pt>
                <c:pt idx="46106">
                  <c:v>-55.662999999999997</c:v>
                </c:pt>
                <c:pt idx="46107">
                  <c:v>-55.661000000000001</c:v>
                </c:pt>
                <c:pt idx="46108">
                  <c:v>-55.659000000000006</c:v>
                </c:pt>
                <c:pt idx="46109">
                  <c:v>-55.656999999999996</c:v>
                </c:pt>
                <c:pt idx="46110">
                  <c:v>-55.655000000000001</c:v>
                </c:pt>
                <c:pt idx="46111">
                  <c:v>-55.653000000000006</c:v>
                </c:pt>
                <c:pt idx="46112">
                  <c:v>-55.650999999999996</c:v>
                </c:pt>
                <c:pt idx="46113">
                  <c:v>-55.649000000000001</c:v>
                </c:pt>
                <c:pt idx="46114">
                  <c:v>-55.647000000000006</c:v>
                </c:pt>
                <c:pt idx="46115">
                  <c:v>-55.644999999999996</c:v>
                </c:pt>
                <c:pt idx="46116">
                  <c:v>-55.643000000000001</c:v>
                </c:pt>
                <c:pt idx="46117">
                  <c:v>-55.641000000000005</c:v>
                </c:pt>
                <c:pt idx="46118">
                  <c:v>-55.638999999999996</c:v>
                </c:pt>
                <c:pt idx="46119">
                  <c:v>-55.637</c:v>
                </c:pt>
                <c:pt idx="46120">
                  <c:v>-55.635000000000005</c:v>
                </c:pt>
                <c:pt idx="46121">
                  <c:v>-55.632999999999996</c:v>
                </c:pt>
                <c:pt idx="46122">
                  <c:v>-55.631</c:v>
                </c:pt>
                <c:pt idx="46123">
                  <c:v>-55.629000000000005</c:v>
                </c:pt>
                <c:pt idx="46124">
                  <c:v>-55.626999999999995</c:v>
                </c:pt>
                <c:pt idx="46125">
                  <c:v>-55.625</c:v>
                </c:pt>
                <c:pt idx="46126">
                  <c:v>-55.623000000000005</c:v>
                </c:pt>
                <c:pt idx="46127">
                  <c:v>-55.620999999999995</c:v>
                </c:pt>
                <c:pt idx="46128">
                  <c:v>-55.619</c:v>
                </c:pt>
                <c:pt idx="46129">
                  <c:v>-55.617000000000004</c:v>
                </c:pt>
                <c:pt idx="46130">
                  <c:v>-55.614999999999995</c:v>
                </c:pt>
                <c:pt idx="46131">
                  <c:v>-55.613</c:v>
                </c:pt>
                <c:pt idx="46132">
                  <c:v>-55.611000000000004</c:v>
                </c:pt>
                <c:pt idx="46133">
                  <c:v>-55.608999999999995</c:v>
                </c:pt>
                <c:pt idx="46134">
                  <c:v>-55.606999999999999</c:v>
                </c:pt>
                <c:pt idx="46135">
                  <c:v>-55.605000000000004</c:v>
                </c:pt>
                <c:pt idx="46136">
                  <c:v>-55.602999999999994</c:v>
                </c:pt>
                <c:pt idx="46137">
                  <c:v>-55.600999999999999</c:v>
                </c:pt>
                <c:pt idx="46138">
                  <c:v>-55.599000000000004</c:v>
                </c:pt>
                <c:pt idx="46139">
                  <c:v>-55.596999999999994</c:v>
                </c:pt>
                <c:pt idx="46140">
                  <c:v>-55.594999999999999</c:v>
                </c:pt>
                <c:pt idx="46141">
                  <c:v>-55.593000000000004</c:v>
                </c:pt>
                <c:pt idx="46142">
                  <c:v>-55.590999999999994</c:v>
                </c:pt>
                <c:pt idx="46143">
                  <c:v>-55.588999999999999</c:v>
                </c:pt>
                <c:pt idx="46144">
                  <c:v>-55.587000000000003</c:v>
                </c:pt>
                <c:pt idx="46145">
                  <c:v>-55.584999999999994</c:v>
                </c:pt>
                <c:pt idx="46146">
                  <c:v>-55.582999999999998</c:v>
                </c:pt>
                <c:pt idx="46147">
                  <c:v>-55.581000000000003</c:v>
                </c:pt>
                <c:pt idx="46148">
                  <c:v>-55.578999999999994</c:v>
                </c:pt>
                <c:pt idx="46149">
                  <c:v>-55.576999999999998</c:v>
                </c:pt>
                <c:pt idx="46150">
                  <c:v>-55.575000000000003</c:v>
                </c:pt>
                <c:pt idx="46151">
                  <c:v>-55.572999999999993</c:v>
                </c:pt>
                <c:pt idx="46152">
                  <c:v>-55.570999999999998</c:v>
                </c:pt>
                <c:pt idx="46153">
                  <c:v>-55.569000000000003</c:v>
                </c:pt>
                <c:pt idx="46154">
                  <c:v>-55.566999999999993</c:v>
                </c:pt>
                <c:pt idx="46155">
                  <c:v>-55.564999999999998</c:v>
                </c:pt>
                <c:pt idx="46156">
                  <c:v>-55.563000000000002</c:v>
                </c:pt>
                <c:pt idx="46157">
                  <c:v>-55.561000000000007</c:v>
                </c:pt>
                <c:pt idx="46158">
                  <c:v>-55.558999999999997</c:v>
                </c:pt>
                <c:pt idx="46159">
                  <c:v>-55.557000000000002</c:v>
                </c:pt>
                <c:pt idx="46160">
                  <c:v>-55.555000000000007</c:v>
                </c:pt>
                <c:pt idx="46161">
                  <c:v>-55.552999999999997</c:v>
                </c:pt>
                <c:pt idx="46162">
                  <c:v>-55.551000000000002</c:v>
                </c:pt>
                <c:pt idx="46163">
                  <c:v>-55.549000000000007</c:v>
                </c:pt>
                <c:pt idx="46164">
                  <c:v>-55.546999999999997</c:v>
                </c:pt>
                <c:pt idx="46165">
                  <c:v>-55.545000000000002</c:v>
                </c:pt>
                <c:pt idx="46166">
                  <c:v>-55.543000000000006</c:v>
                </c:pt>
                <c:pt idx="46167">
                  <c:v>-55.540999999999997</c:v>
                </c:pt>
                <c:pt idx="46168">
                  <c:v>-55.539000000000001</c:v>
                </c:pt>
                <c:pt idx="46169">
                  <c:v>-55.537000000000006</c:v>
                </c:pt>
                <c:pt idx="46170">
                  <c:v>-55.534999999999997</c:v>
                </c:pt>
                <c:pt idx="46171">
                  <c:v>-55.533000000000001</c:v>
                </c:pt>
                <c:pt idx="46172">
                  <c:v>-55.531000000000006</c:v>
                </c:pt>
                <c:pt idx="46173">
                  <c:v>-55.528999999999996</c:v>
                </c:pt>
                <c:pt idx="46174">
                  <c:v>-55.527000000000001</c:v>
                </c:pt>
                <c:pt idx="46175">
                  <c:v>-55.525000000000006</c:v>
                </c:pt>
                <c:pt idx="46176">
                  <c:v>-55.522999999999996</c:v>
                </c:pt>
                <c:pt idx="46177">
                  <c:v>-55.521000000000001</c:v>
                </c:pt>
                <c:pt idx="46178">
                  <c:v>-55.519000000000005</c:v>
                </c:pt>
                <c:pt idx="46179">
                  <c:v>-55.516999999999996</c:v>
                </c:pt>
                <c:pt idx="46180">
                  <c:v>-55.515000000000001</c:v>
                </c:pt>
                <c:pt idx="46181">
                  <c:v>-55.513000000000005</c:v>
                </c:pt>
                <c:pt idx="46182">
                  <c:v>-55.510999999999996</c:v>
                </c:pt>
                <c:pt idx="46183">
                  <c:v>-55.509</c:v>
                </c:pt>
                <c:pt idx="46184">
                  <c:v>-55.507000000000005</c:v>
                </c:pt>
                <c:pt idx="46185">
                  <c:v>-55.504999999999995</c:v>
                </c:pt>
                <c:pt idx="46186">
                  <c:v>-55.503</c:v>
                </c:pt>
                <c:pt idx="46187">
                  <c:v>-55.501000000000005</c:v>
                </c:pt>
                <c:pt idx="46188">
                  <c:v>-55.498999999999995</c:v>
                </c:pt>
                <c:pt idx="46189">
                  <c:v>-55.497</c:v>
                </c:pt>
                <c:pt idx="46190">
                  <c:v>-55.495000000000005</c:v>
                </c:pt>
                <c:pt idx="46191">
                  <c:v>-55.492999999999995</c:v>
                </c:pt>
                <c:pt idx="46192">
                  <c:v>-55.491</c:v>
                </c:pt>
                <c:pt idx="46193">
                  <c:v>-55.489000000000004</c:v>
                </c:pt>
                <c:pt idx="46194">
                  <c:v>-55.486999999999995</c:v>
                </c:pt>
                <c:pt idx="46195">
                  <c:v>-55.484999999999999</c:v>
                </c:pt>
                <c:pt idx="46196">
                  <c:v>-55.483000000000004</c:v>
                </c:pt>
                <c:pt idx="46197">
                  <c:v>-55.480999999999995</c:v>
                </c:pt>
                <c:pt idx="46198">
                  <c:v>-55.478999999999999</c:v>
                </c:pt>
                <c:pt idx="46199">
                  <c:v>-55.477000000000004</c:v>
                </c:pt>
                <c:pt idx="46200">
                  <c:v>-55.474999999999994</c:v>
                </c:pt>
                <c:pt idx="46201">
                  <c:v>-55.472999999999999</c:v>
                </c:pt>
                <c:pt idx="46202">
                  <c:v>-55.471000000000004</c:v>
                </c:pt>
                <c:pt idx="46203">
                  <c:v>-55.468999999999994</c:v>
                </c:pt>
                <c:pt idx="46204">
                  <c:v>-55.466999999999999</c:v>
                </c:pt>
                <c:pt idx="46205">
                  <c:v>-55.465000000000003</c:v>
                </c:pt>
                <c:pt idx="46206">
                  <c:v>-55.462999999999994</c:v>
                </c:pt>
                <c:pt idx="46207">
                  <c:v>-55.460999999999999</c:v>
                </c:pt>
                <c:pt idx="46208">
                  <c:v>-55.459000000000003</c:v>
                </c:pt>
                <c:pt idx="46209">
                  <c:v>-55.456999999999994</c:v>
                </c:pt>
                <c:pt idx="46210">
                  <c:v>-55.454999999999998</c:v>
                </c:pt>
                <c:pt idx="46211">
                  <c:v>-55.453000000000003</c:v>
                </c:pt>
                <c:pt idx="46212">
                  <c:v>-55.450999999999993</c:v>
                </c:pt>
                <c:pt idx="46213">
                  <c:v>-55.448999999999998</c:v>
                </c:pt>
                <c:pt idx="46214">
                  <c:v>-55.447000000000003</c:v>
                </c:pt>
                <c:pt idx="46215">
                  <c:v>-55.444999999999993</c:v>
                </c:pt>
                <c:pt idx="46216">
                  <c:v>-55.442999999999998</c:v>
                </c:pt>
                <c:pt idx="46217">
                  <c:v>-55.441000000000003</c:v>
                </c:pt>
                <c:pt idx="46218">
                  <c:v>-55.438999999999993</c:v>
                </c:pt>
                <c:pt idx="46219">
                  <c:v>-55.436999999999998</c:v>
                </c:pt>
                <c:pt idx="46220">
                  <c:v>-55.435000000000002</c:v>
                </c:pt>
                <c:pt idx="46221">
                  <c:v>-55.433000000000007</c:v>
                </c:pt>
                <c:pt idx="46222">
                  <c:v>-55.430999999999997</c:v>
                </c:pt>
                <c:pt idx="46223">
                  <c:v>-55.429000000000002</c:v>
                </c:pt>
                <c:pt idx="46224">
                  <c:v>-55.427000000000007</c:v>
                </c:pt>
                <c:pt idx="46225">
                  <c:v>-55.424999999999997</c:v>
                </c:pt>
                <c:pt idx="46226">
                  <c:v>-55.423000000000002</c:v>
                </c:pt>
                <c:pt idx="46227">
                  <c:v>-55.421000000000006</c:v>
                </c:pt>
                <c:pt idx="46228">
                  <c:v>-55.418999999999997</c:v>
                </c:pt>
                <c:pt idx="46229">
                  <c:v>-55.417000000000002</c:v>
                </c:pt>
                <c:pt idx="46230">
                  <c:v>-55.415000000000006</c:v>
                </c:pt>
                <c:pt idx="46231">
                  <c:v>-55.412999999999997</c:v>
                </c:pt>
                <c:pt idx="46232">
                  <c:v>-55.411000000000001</c:v>
                </c:pt>
                <c:pt idx="46233">
                  <c:v>-55.409000000000006</c:v>
                </c:pt>
                <c:pt idx="46234">
                  <c:v>-55.406999999999996</c:v>
                </c:pt>
                <c:pt idx="46235">
                  <c:v>-55.405000000000001</c:v>
                </c:pt>
                <c:pt idx="46236">
                  <c:v>-55.403000000000006</c:v>
                </c:pt>
                <c:pt idx="46237">
                  <c:v>-55.400999999999996</c:v>
                </c:pt>
                <c:pt idx="46238">
                  <c:v>-55.399000000000001</c:v>
                </c:pt>
                <c:pt idx="46239">
                  <c:v>-55.397000000000006</c:v>
                </c:pt>
                <c:pt idx="46240">
                  <c:v>-55.394999999999996</c:v>
                </c:pt>
                <c:pt idx="46241">
                  <c:v>-55.393000000000001</c:v>
                </c:pt>
                <c:pt idx="46242">
                  <c:v>-55.391000000000005</c:v>
                </c:pt>
                <c:pt idx="46243">
                  <c:v>-55.388999999999996</c:v>
                </c:pt>
                <c:pt idx="46244">
                  <c:v>-55.387</c:v>
                </c:pt>
                <c:pt idx="46245">
                  <c:v>-55.385000000000005</c:v>
                </c:pt>
                <c:pt idx="46246">
                  <c:v>-55.382999999999996</c:v>
                </c:pt>
                <c:pt idx="46247">
                  <c:v>-55.381</c:v>
                </c:pt>
                <c:pt idx="46248">
                  <c:v>-55.379000000000005</c:v>
                </c:pt>
                <c:pt idx="46249">
                  <c:v>-55.376999999999995</c:v>
                </c:pt>
                <c:pt idx="46250">
                  <c:v>-55.375</c:v>
                </c:pt>
                <c:pt idx="46251">
                  <c:v>-55.373000000000005</c:v>
                </c:pt>
                <c:pt idx="46252">
                  <c:v>-55.370999999999995</c:v>
                </c:pt>
                <c:pt idx="46253">
                  <c:v>-55.369</c:v>
                </c:pt>
                <c:pt idx="46254">
                  <c:v>-55.367000000000004</c:v>
                </c:pt>
                <c:pt idx="46255">
                  <c:v>-55.364999999999995</c:v>
                </c:pt>
                <c:pt idx="46256">
                  <c:v>-55.363</c:v>
                </c:pt>
                <c:pt idx="46257">
                  <c:v>-55.361000000000004</c:v>
                </c:pt>
                <c:pt idx="46258">
                  <c:v>-55.358999999999995</c:v>
                </c:pt>
                <c:pt idx="46259">
                  <c:v>-55.356999999999999</c:v>
                </c:pt>
                <c:pt idx="46260">
                  <c:v>-55.355000000000004</c:v>
                </c:pt>
                <c:pt idx="46261">
                  <c:v>-55.352999999999994</c:v>
                </c:pt>
                <c:pt idx="46262">
                  <c:v>-55.350999999999999</c:v>
                </c:pt>
                <c:pt idx="46263">
                  <c:v>-55.349000000000004</c:v>
                </c:pt>
                <c:pt idx="46264">
                  <c:v>-55.346999999999994</c:v>
                </c:pt>
                <c:pt idx="46265">
                  <c:v>-55.344999999999999</c:v>
                </c:pt>
                <c:pt idx="46266">
                  <c:v>-55.343000000000004</c:v>
                </c:pt>
                <c:pt idx="46267">
                  <c:v>-55.340999999999994</c:v>
                </c:pt>
                <c:pt idx="46268">
                  <c:v>-55.338999999999999</c:v>
                </c:pt>
                <c:pt idx="46269">
                  <c:v>-55.337000000000003</c:v>
                </c:pt>
                <c:pt idx="46270">
                  <c:v>-55.334999999999994</c:v>
                </c:pt>
                <c:pt idx="46271">
                  <c:v>-55.332999999999998</c:v>
                </c:pt>
                <c:pt idx="46272">
                  <c:v>-55.331000000000003</c:v>
                </c:pt>
                <c:pt idx="46273">
                  <c:v>-55.328999999999994</c:v>
                </c:pt>
                <c:pt idx="46274">
                  <c:v>-55.326999999999998</c:v>
                </c:pt>
                <c:pt idx="46275">
                  <c:v>-55.325000000000003</c:v>
                </c:pt>
                <c:pt idx="46276">
                  <c:v>-55.322999999999993</c:v>
                </c:pt>
                <c:pt idx="46277">
                  <c:v>-55.320999999999998</c:v>
                </c:pt>
                <c:pt idx="46278">
                  <c:v>-55.319000000000003</c:v>
                </c:pt>
                <c:pt idx="46279">
                  <c:v>-55.316999999999993</c:v>
                </c:pt>
                <c:pt idx="46280">
                  <c:v>-55.314999999999998</c:v>
                </c:pt>
                <c:pt idx="46281">
                  <c:v>-55.313000000000002</c:v>
                </c:pt>
                <c:pt idx="46282">
                  <c:v>-55.311000000000007</c:v>
                </c:pt>
                <c:pt idx="46283">
                  <c:v>-55.308999999999997</c:v>
                </c:pt>
                <c:pt idx="46284">
                  <c:v>-55.307000000000002</c:v>
                </c:pt>
                <c:pt idx="46285">
                  <c:v>-55.305000000000007</c:v>
                </c:pt>
                <c:pt idx="46286">
                  <c:v>-55.302999999999997</c:v>
                </c:pt>
                <c:pt idx="46287">
                  <c:v>-55.301000000000002</c:v>
                </c:pt>
                <c:pt idx="46288">
                  <c:v>-55.299000000000007</c:v>
                </c:pt>
                <c:pt idx="46289">
                  <c:v>-55.296999999999997</c:v>
                </c:pt>
                <c:pt idx="46290">
                  <c:v>-55.295000000000002</c:v>
                </c:pt>
                <c:pt idx="46291">
                  <c:v>-55.293000000000006</c:v>
                </c:pt>
                <c:pt idx="46292">
                  <c:v>-55.290999999999997</c:v>
                </c:pt>
                <c:pt idx="46293">
                  <c:v>-55.289000000000001</c:v>
                </c:pt>
                <c:pt idx="46294">
                  <c:v>-55.287000000000006</c:v>
                </c:pt>
                <c:pt idx="46295">
                  <c:v>-55.284999999999997</c:v>
                </c:pt>
                <c:pt idx="46296">
                  <c:v>-55.283000000000001</c:v>
                </c:pt>
                <c:pt idx="46297">
                  <c:v>-55.281000000000006</c:v>
                </c:pt>
                <c:pt idx="46298">
                  <c:v>-55.278999999999996</c:v>
                </c:pt>
                <c:pt idx="46299">
                  <c:v>-55.277000000000001</c:v>
                </c:pt>
                <c:pt idx="46300">
                  <c:v>-55.275000000000006</c:v>
                </c:pt>
                <c:pt idx="46301">
                  <c:v>-55.272999999999996</c:v>
                </c:pt>
                <c:pt idx="46302">
                  <c:v>-55.271000000000001</c:v>
                </c:pt>
                <c:pt idx="46303">
                  <c:v>-55.269000000000005</c:v>
                </c:pt>
                <c:pt idx="46304">
                  <c:v>-55.266999999999996</c:v>
                </c:pt>
                <c:pt idx="46305">
                  <c:v>-55.265000000000001</c:v>
                </c:pt>
                <c:pt idx="46306">
                  <c:v>-55.263000000000005</c:v>
                </c:pt>
                <c:pt idx="46307">
                  <c:v>-55.260999999999996</c:v>
                </c:pt>
                <c:pt idx="46308">
                  <c:v>-55.259</c:v>
                </c:pt>
                <c:pt idx="46309">
                  <c:v>-55.257000000000005</c:v>
                </c:pt>
                <c:pt idx="46310">
                  <c:v>-55.254999999999995</c:v>
                </c:pt>
                <c:pt idx="46311">
                  <c:v>-55.253</c:v>
                </c:pt>
                <c:pt idx="46312">
                  <c:v>-55.251000000000005</c:v>
                </c:pt>
                <c:pt idx="46313">
                  <c:v>-55.248999999999995</c:v>
                </c:pt>
                <c:pt idx="46314">
                  <c:v>-55.247</c:v>
                </c:pt>
                <c:pt idx="46315">
                  <c:v>-55.245000000000005</c:v>
                </c:pt>
                <c:pt idx="46316">
                  <c:v>-55.242999999999995</c:v>
                </c:pt>
                <c:pt idx="46317">
                  <c:v>-55.241</c:v>
                </c:pt>
                <c:pt idx="46318">
                  <c:v>-55.239000000000004</c:v>
                </c:pt>
                <c:pt idx="46319">
                  <c:v>-55.236999999999995</c:v>
                </c:pt>
                <c:pt idx="46320">
                  <c:v>-55.234999999999999</c:v>
                </c:pt>
                <c:pt idx="46321">
                  <c:v>-55.233000000000004</c:v>
                </c:pt>
                <c:pt idx="46322">
                  <c:v>-55.230999999999995</c:v>
                </c:pt>
                <c:pt idx="46323">
                  <c:v>-55.228999999999999</c:v>
                </c:pt>
                <c:pt idx="46324">
                  <c:v>-55.227000000000004</c:v>
                </c:pt>
                <c:pt idx="46325">
                  <c:v>-55.224999999999994</c:v>
                </c:pt>
                <c:pt idx="46326">
                  <c:v>-55.222999999999999</c:v>
                </c:pt>
                <c:pt idx="46327">
                  <c:v>-55.221000000000004</c:v>
                </c:pt>
                <c:pt idx="46328">
                  <c:v>-55.218999999999994</c:v>
                </c:pt>
                <c:pt idx="46329">
                  <c:v>-55.216999999999999</c:v>
                </c:pt>
                <c:pt idx="46330">
                  <c:v>-55.215000000000003</c:v>
                </c:pt>
                <c:pt idx="46331">
                  <c:v>-55.212999999999994</c:v>
                </c:pt>
                <c:pt idx="46332">
                  <c:v>-55.210999999999999</c:v>
                </c:pt>
                <c:pt idx="46333">
                  <c:v>-55.209000000000003</c:v>
                </c:pt>
                <c:pt idx="46334">
                  <c:v>-55.206999999999994</c:v>
                </c:pt>
                <c:pt idx="46335">
                  <c:v>-55.204999999999998</c:v>
                </c:pt>
                <c:pt idx="46336">
                  <c:v>-55.203000000000003</c:v>
                </c:pt>
                <c:pt idx="46337">
                  <c:v>-55.200999999999993</c:v>
                </c:pt>
                <c:pt idx="46338">
                  <c:v>-55.198999999999998</c:v>
                </c:pt>
                <c:pt idx="46339">
                  <c:v>-55.197000000000003</c:v>
                </c:pt>
                <c:pt idx="46340">
                  <c:v>-55.194999999999993</c:v>
                </c:pt>
                <c:pt idx="46341">
                  <c:v>-55.192999999999998</c:v>
                </c:pt>
                <c:pt idx="46342">
                  <c:v>-55.191000000000003</c:v>
                </c:pt>
                <c:pt idx="46343">
                  <c:v>-55.188999999999993</c:v>
                </c:pt>
                <c:pt idx="46344">
                  <c:v>-55.186999999999998</c:v>
                </c:pt>
                <c:pt idx="46345">
                  <c:v>-55.185000000000002</c:v>
                </c:pt>
                <c:pt idx="46346">
                  <c:v>-55.183000000000007</c:v>
                </c:pt>
                <c:pt idx="46347">
                  <c:v>-55.180999999999997</c:v>
                </c:pt>
                <c:pt idx="46348">
                  <c:v>-55.179000000000002</c:v>
                </c:pt>
                <c:pt idx="46349">
                  <c:v>-55.177000000000007</c:v>
                </c:pt>
                <c:pt idx="46350">
                  <c:v>-55.174999999999997</c:v>
                </c:pt>
                <c:pt idx="46351">
                  <c:v>-55.173000000000002</c:v>
                </c:pt>
                <c:pt idx="46352">
                  <c:v>-55.171000000000006</c:v>
                </c:pt>
                <c:pt idx="46353">
                  <c:v>-55.168999999999997</c:v>
                </c:pt>
                <c:pt idx="46354">
                  <c:v>-55.167000000000002</c:v>
                </c:pt>
                <c:pt idx="46355">
                  <c:v>-55.165000000000006</c:v>
                </c:pt>
                <c:pt idx="46356">
                  <c:v>-55.162999999999997</c:v>
                </c:pt>
                <c:pt idx="46357">
                  <c:v>-55.161000000000001</c:v>
                </c:pt>
                <c:pt idx="46358">
                  <c:v>-55.159000000000006</c:v>
                </c:pt>
                <c:pt idx="46359">
                  <c:v>-55.156999999999996</c:v>
                </c:pt>
                <c:pt idx="46360">
                  <c:v>-55.155000000000001</c:v>
                </c:pt>
                <c:pt idx="46361">
                  <c:v>-55.153000000000006</c:v>
                </c:pt>
                <c:pt idx="46362">
                  <c:v>-55.150999999999996</c:v>
                </c:pt>
                <c:pt idx="46363">
                  <c:v>-55.149000000000001</c:v>
                </c:pt>
                <c:pt idx="46364">
                  <c:v>-55.147000000000006</c:v>
                </c:pt>
                <c:pt idx="46365">
                  <c:v>-55.144999999999996</c:v>
                </c:pt>
                <c:pt idx="46366">
                  <c:v>-55.143000000000001</c:v>
                </c:pt>
                <c:pt idx="46367">
                  <c:v>-55.141000000000005</c:v>
                </c:pt>
                <c:pt idx="46368">
                  <c:v>-55.138999999999996</c:v>
                </c:pt>
                <c:pt idx="46369">
                  <c:v>-55.137</c:v>
                </c:pt>
                <c:pt idx="46370">
                  <c:v>-55.135000000000005</c:v>
                </c:pt>
                <c:pt idx="46371">
                  <c:v>-55.132999999999996</c:v>
                </c:pt>
                <c:pt idx="46372">
                  <c:v>-55.131</c:v>
                </c:pt>
                <c:pt idx="46373">
                  <c:v>-55.129000000000005</c:v>
                </c:pt>
                <c:pt idx="46374">
                  <c:v>-55.126999999999995</c:v>
                </c:pt>
                <c:pt idx="46375">
                  <c:v>-55.125</c:v>
                </c:pt>
                <c:pt idx="46376">
                  <c:v>-55.123000000000005</c:v>
                </c:pt>
                <c:pt idx="46377">
                  <c:v>-55.120999999999995</c:v>
                </c:pt>
                <c:pt idx="46378">
                  <c:v>-55.119</c:v>
                </c:pt>
                <c:pt idx="46379">
                  <c:v>-55.117000000000004</c:v>
                </c:pt>
                <c:pt idx="46380">
                  <c:v>-55.114999999999995</c:v>
                </c:pt>
                <c:pt idx="46381">
                  <c:v>-55.113</c:v>
                </c:pt>
                <c:pt idx="46382">
                  <c:v>-55.111000000000004</c:v>
                </c:pt>
                <c:pt idx="46383">
                  <c:v>-55.108999999999995</c:v>
                </c:pt>
                <c:pt idx="46384">
                  <c:v>-55.106999999999999</c:v>
                </c:pt>
                <c:pt idx="46385">
                  <c:v>-55.105000000000004</c:v>
                </c:pt>
                <c:pt idx="46386">
                  <c:v>-55.102999999999994</c:v>
                </c:pt>
                <c:pt idx="46387">
                  <c:v>-55.100999999999999</c:v>
                </c:pt>
                <c:pt idx="46388">
                  <c:v>-55.099000000000004</c:v>
                </c:pt>
                <c:pt idx="46389">
                  <c:v>-55.096999999999994</c:v>
                </c:pt>
                <c:pt idx="46390">
                  <c:v>-55.094999999999999</c:v>
                </c:pt>
                <c:pt idx="46391">
                  <c:v>-55.093000000000004</c:v>
                </c:pt>
                <c:pt idx="46392">
                  <c:v>-55.090999999999994</c:v>
                </c:pt>
                <c:pt idx="46393">
                  <c:v>-55.088999999999999</c:v>
                </c:pt>
                <c:pt idx="46394">
                  <c:v>-55.087000000000003</c:v>
                </c:pt>
                <c:pt idx="46395">
                  <c:v>-55.084999999999994</c:v>
                </c:pt>
                <c:pt idx="46396">
                  <c:v>-55.082999999999998</c:v>
                </c:pt>
                <c:pt idx="46397">
                  <c:v>-55.081000000000003</c:v>
                </c:pt>
                <c:pt idx="46398">
                  <c:v>-55.078999999999994</c:v>
                </c:pt>
                <c:pt idx="46399">
                  <c:v>-55.076999999999998</c:v>
                </c:pt>
                <c:pt idx="46400">
                  <c:v>-55.075000000000003</c:v>
                </c:pt>
                <c:pt idx="46401">
                  <c:v>-55.072999999999993</c:v>
                </c:pt>
                <c:pt idx="46402">
                  <c:v>-55.070999999999998</c:v>
                </c:pt>
                <c:pt idx="46403">
                  <c:v>-55.069000000000003</c:v>
                </c:pt>
                <c:pt idx="46404">
                  <c:v>-55.066999999999993</c:v>
                </c:pt>
                <c:pt idx="46405">
                  <c:v>-55.064999999999998</c:v>
                </c:pt>
                <c:pt idx="46406">
                  <c:v>-55.063000000000002</c:v>
                </c:pt>
                <c:pt idx="46407">
                  <c:v>-55.061000000000007</c:v>
                </c:pt>
                <c:pt idx="46408">
                  <c:v>-55.058999999999997</c:v>
                </c:pt>
                <c:pt idx="46409">
                  <c:v>-55.057000000000002</c:v>
                </c:pt>
                <c:pt idx="46410">
                  <c:v>-55.055000000000007</c:v>
                </c:pt>
                <c:pt idx="46411">
                  <c:v>-55.052999999999997</c:v>
                </c:pt>
                <c:pt idx="46412">
                  <c:v>-55.051000000000002</c:v>
                </c:pt>
                <c:pt idx="46413">
                  <c:v>-55.049000000000007</c:v>
                </c:pt>
                <c:pt idx="46414">
                  <c:v>-55.046999999999997</c:v>
                </c:pt>
                <c:pt idx="46415">
                  <c:v>-55.045000000000002</c:v>
                </c:pt>
                <c:pt idx="46416">
                  <c:v>-55.043000000000006</c:v>
                </c:pt>
                <c:pt idx="46417">
                  <c:v>-55.040999999999997</c:v>
                </c:pt>
                <c:pt idx="46418">
                  <c:v>-55.039000000000001</c:v>
                </c:pt>
                <c:pt idx="46419">
                  <c:v>-55.037000000000006</c:v>
                </c:pt>
                <c:pt idx="46420">
                  <c:v>-55.034999999999997</c:v>
                </c:pt>
                <c:pt idx="46421">
                  <c:v>-55.033000000000001</c:v>
                </c:pt>
                <c:pt idx="46422">
                  <c:v>-55.031000000000006</c:v>
                </c:pt>
                <c:pt idx="46423">
                  <c:v>-55.028999999999996</c:v>
                </c:pt>
                <c:pt idx="46424">
                  <c:v>-55.027000000000001</c:v>
                </c:pt>
                <c:pt idx="46425">
                  <c:v>-55.025000000000006</c:v>
                </c:pt>
                <c:pt idx="46426">
                  <c:v>-55.022999999999996</c:v>
                </c:pt>
                <c:pt idx="46427">
                  <c:v>-55.021000000000001</c:v>
                </c:pt>
                <c:pt idx="46428">
                  <c:v>-55.019000000000005</c:v>
                </c:pt>
                <c:pt idx="46429">
                  <c:v>-55.016999999999996</c:v>
                </c:pt>
                <c:pt idx="46430">
                  <c:v>-55.015000000000001</c:v>
                </c:pt>
                <c:pt idx="46431">
                  <c:v>-55.013000000000005</c:v>
                </c:pt>
                <c:pt idx="46432">
                  <c:v>-55.010999999999996</c:v>
                </c:pt>
                <c:pt idx="46433">
                  <c:v>-55.009</c:v>
                </c:pt>
                <c:pt idx="46434">
                  <c:v>-55.007000000000005</c:v>
                </c:pt>
                <c:pt idx="46435">
                  <c:v>-55.004999999999995</c:v>
                </c:pt>
                <c:pt idx="46436">
                  <c:v>-55.003</c:v>
                </c:pt>
                <c:pt idx="46437">
                  <c:v>-55.001000000000005</c:v>
                </c:pt>
                <c:pt idx="46438">
                  <c:v>-54.998999999999995</c:v>
                </c:pt>
                <c:pt idx="46439">
                  <c:v>-54.997</c:v>
                </c:pt>
                <c:pt idx="46440">
                  <c:v>-54.995000000000005</c:v>
                </c:pt>
                <c:pt idx="46441">
                  <c:v>-54.992999999999995</c:v>
                </c:pt>
                <c:pt idx="46442">
                  <c:v>-54.991</c:v>
                </c:pt>
                <c:pt idx="46443">
                  <c:v>-54.989000000000004</c:v>
                </c:pt>
                <c:pt idx="46444">
                  <c:v>-54.986999999999995</c:v>
                </c:pt>
                <c:pt idx="46445">
                  <c:v>-54.984999999999999</c:v>
                </c:pt>
                <c:pt idx="46446">
                  <c:v>-54.983000000000004</c:v>
                </c:pt>
                <c:pt idx="46447">
                  <c:v>-54.980999999999995</c:v>
                </c:pt>
                <c:pt idx="46448">
                  <c:v>-54.978999999999999</c:v>
                </c:pt>
                <c:pt idx="46449">
                  <c:v>-54.977000000000004</c:v>
                </c:pt>
                <c:pt idx="46450">
                  <c:v>-54.974999999999994</c:v>
                </c:pt>
                <c:pt idx="46451">
                  <c:v>-54.972999999999999</c:v>
                </c:pt>
                <c:pt idx="46452">
                  <c:v>-54.971000000000004</c:v>
                </c:pt>
                <c:pt idx="46453">
                  <c:v>-54.968999999999994</c:v>
                </c:pt>
                <c:pt idx="46454">
                  <c:v>-54.966999999999999</c:v>
                </c:pt>
                <c:pt idx="46455">
                  <c:v>-54.965000000000003</c:v>
                </c:pt>
                <c:pt idx="46456">
                  <c:v>-54.962999999999994</c:v>
                </c:pt>
                <c:pt idx="46457">
                  <c:v>-54.960999999999999</c:v>
                </c:pt>
                <c:pt idx="46458">
                  <c:v>-54.959000000000003</c:v>
                </c:pt>
                <c:pt idx="46459">
                  <c:v>-54.956999999999994</c:v>
                </c:pt>
                <c:pt idx="46460">
                  <c:v>-54.954999999999998</c:v>
                </c:pt>
                <c:pt idx="46461">
                  <c:v>-54.953000000000003</c:v>
                </c:pt>
                <c:pt idx="46462">
                  <c:v>-54.950999999999993</c:v>
                </c:pt>
                <c:pt idx="46463">
                  <c:v>-54.948999999999998</c:v>
                </c:pt>
                <c:pt idx="46464">
                  <c:v>-54.947000000000003</c:v>
                </c:pt>
                <c:pt idx="46465">
                  <c:v>-54.944999999999993</c:v>
                </c:pt>
                <c:pt idx="46466">
                  <c:v>-54.942999999999998</c:v>
                </c:pt>
                <c:pt idx="46467">
                  <c:v>-54.941000000000003</c:v>
                </c:pt>
                <c:pt idx="46468">
                  <c:v>-54.938999999999993</c:v>
                </c:pt>
                <c:pt idx="46469">
                  <c:v>-54.936999999999998</c:v>
                </c:pt>
                <c:pt idx="46470">
                  <c:v>-54.935000000000002</c:v>
                </c:pt>
                <c:pt idx="46471">
                  <c:v>-54.933000000000007</c:v>
                </c:pt>
                <c:pt idx="46472">
                  <c:v>-54.930999999999997</c:v>
                </c:pt>
                <c:pt idx="46473">
                  <c:v>-54.929000000000002</c:v>
                </c:pt>
                <c:pt idx="46474">
                  <c:v>-54.927000000000007</c:v>
                </c:pt>
                <c:pt idx="46475">
                  <c:v>-54.924999999999997</c:v>
                </c:pt>
                <c:pt idx="46476">
                  <c:v>-54.923000000000002</c:v>
                </c:pt>
                <c:pt idx="46477">
                  <c:v>-54.921000000000006</c:v>
                </c:pt>
                <c:pt idx="46478">
                  <c:v>-54.918999999999997</c:v>
                </c:pt>
                <c:pt idx="46479">
                  <c:v>-54.917000000000002</c:v>
                </c:pt>
                <c:pt idx="46480">
                  <c:v>-54.915000000000006</c:v>
                </c:pt>
                <c:pt idx="46481">
                  <c:v>-54.912999999999997</c:v>
                </c:pt>
                <c:pt idx="46482">
                  <c:v>-54.911000000000001</c:v>
                </c:pt>
                <c:pt idx="46483">
                  <c:v>-54.909000000000006</c:v>
                </c:pt>
                <c:pt idx="46484">
                  <c:v>-54.906999999999996</c:v>
                </c:pt>
                <c:pt idx="46485">
                  <c:v>-54.905000000000001</c:v>
                </c:pt>
                <c:pt idx="46486">
                  <c:v>-54.903000000000006</c:v>
                </c:pt>
                <c:pt idx="46487">
                  <c:v>-54.900999999999996</c:v>
                </c:pt>
                <c:pt idx="46488">
                  <c:v>-54.899000000000001</c:v>
                </c:pt>
                <c:pt idx="46489">
                  <c:v>-54.897000000000006</c:v>
                </c:pt>
                <c:pt idx="46490">
                  <c:v>-54.894999999999996</c:v>
                </c:pt>
                <c:pt idx="46491">
                  <c:v>-54.893000000000001</c:v>
                </c:pt>
                <c:pt idx="46492">
                  <c:v>-54.891000000000005</c:v>
                </c:pt>
                <c:pt idx="46493">
                  <c:v>-54.888999999999996</c:v>
                </c:pt>
                <c:pt idx="46494">
                  <c:v>-54.887</c:v>
                </c:pt>
                <c:pt idx="46495">
                  <c:v>-54.885000000000005</c:v>
                </c:pt>
                <c:pt idx="46496">
                  <c:v>-54.882999999999996</c:v>
                </c:pt>
                <c:pt idx="46497">
                  <c:v>-54.881</c:v>
                </c:pt>
                <c:pt idx="46498">
                  <c:v>-54.879000000000005</c:v>
                </c:pt>
                <c:pt idx="46499">
                  <c:v>-54.876999999999995</c:v>
                </c:pt>
                <c:pt idx="46500">
                  <c:v>-54.875</c:v>
                </c:pt>
                <c:pt idx="46501">
                  <c:v>-54.873000000000005</c:v>
                </c:pt>
                <c:pt idx="46502">
                  <c:v>-54.870999999999995</c:v>
                </c:pt>
                <c:pt idx="46503">
                  <c:v>-54.869</c:v>
                </c:pt>
                <c:pt idx="46504">
                  <c:v>-54.867000000000004</c:v>
                </c:pt>
                <c:pt idx="46505">
                  <c:v>-54.864999999999995</c:v>
                </c:pt>
                <c:pt idx="46506">
                  <c:v>-54.863</c:v>
                </c:pt>
                <c:pt idx="46507">
                  <c:v>-54.861000000000004</c:v>
                </c:pt>
                <c:pt idx="46508">
                  <c:v>-54.858999999999995</c:v>
                </c:pt>
                <c:pt idx="46509">
                  <c:v>-54.856999999999999</c:v>
                </c:pt>
                <c:pt idx="46510">
                  <c:v>-54.855000000000004</c:v>
                </c:pt>
                <c:pt idx="46511">
                  <c:v>-54.852999999999994</c:v>
                </c:pt>
                <c:pt idx="46512">
                  <c:v>-54.850999999999999</c:v>
                </c:pt>
                <c:pt idx="46513">
                  <c:v>-54.849000000000004</c:v>
                </c:pt>
                <c:pt idx="46514">
                  <c:v>-54.846999999999994</c:v>
                </c:pt>
                <c:pt idx="46515">
                  <c:v>-54.844999999999999</c:v>
                </c:pt>
                <c:pt idx="46516">
                  <c:v>-54.843000000000004</c:v>
                </c:pt>
                <c:pt idx="46517">
                  <c:v>-54.840999999999994</c:v>
                </c:pt>
                <c:pt idx="46518">
                  <c:v>-54.838999999999999</c:v>
                </c:pt>
                <c:pt idx="46519">
                  <c:v>-54.837000000000003</c:v>
                </c:pt>
                <c:pt idx="46520">
                  <c:v>-54.834999999999994</c:v>
                </c:pt>
                <c:pt idx="46521">
                  <c:v>-54.832999999999998</c:v>
                </c:pt>
                <c:pt idx="46522">
                  <c:v>-54.831000000000003</c:v>
                </c:pt>
                <c:pt idx="46523">
                  <c:v>-54.828999999999994</c:v>
                </c:pt>
                <c:pt idx="46524">
                  <c:v>-54.826999999999998</c:v>
                </c:pt>
                <c:pt idx="46525">
                  <c:v>-54.825000000000003</c:v>
                </c:pt>
                <c:pt idx="46526">
                  <c:v>-54.822999999999993</c:v>
                </c:pt>
                <c:pt idx="46527">
                  <c:v>-54.820999999999998</c:v>
                </c:pt>
                <c:pt idx="46528">
                  <c:v>-54.819000000000003</c:v>
                </c:pt>
                <c:pt idx="46529">
                  <c:v>-54.816999999999993</c:v>
                </c:pt>
                <c:pt idx="46530">
                  <c:v>-54.814999999999998</c:v>
                </c:pt>
                <c:pt idx="46531">
                  <c:v>-54.813000000000002</c:v>
                </c:pt>
                <c:pt idx="46532">
                  <c:v>-54.811000000000007</c:v>
                </c:pt>
                <c:pt idx="46533">
                  <c:v>-54.808999999999997</c:v>
                </c:pt>
                <c:pt idx="46534">
                  <c:v>-54.807000000000002</c:v>
                </c:pt>
                <c:pt idx="46535">
                  <c:v>-54.805000000000007</c:v>
                </c:pt>
                <c:pt idx="46536">
                  <c:v>-54.802999999999997</c:v>
                </c:pt>
                <c:pt idx="46537">
                  <c:v>-54.801000000000002</c:v>
                </c:pt>
                <c:pt idx="46538">
                  <c:v>-54.799000000000007</c:v>
                </c:pt>
                <c:pt idx="46539">
                  <c:v>-54.796999999999997</c:v>
                </c:pt>
                <c:pt idx="46540">
                  <c:v>-54.795000000000002</c:v>
                </c:pt>
                <c:pt idx="46541">
                  <c:v>-54.793000000000006</c:v>
                </c:pt>
                <c:pt idx="46542">
                  <c:v>-54.790999999999997</c:v>
                </c:pt>
                <c:pt idx="46543">
                  <c:v>-54.789000000000001</c:v>
                </c:pt>
                <c:pt idx="46544">
                  <c:v>-54.787000000000006</c:v>
                </c:pt>
                <c:pt idx="46545">
                  <c:v>-54.784999999999997</c:v>
                </c:pt>
                <c:pt idx="46546">
                  <c:v>-54.783000000000001</c:v>
                </c:pt>
                <c:pt idx="46547">
                  <c:v>-54.781000000000006</c:v>
                </c:pt>
                <c:pt idx="46548">
                  <c:v>-54.778999999999996</c:v>
                </c:pt>
                <c:pt idx="46549">
                  <c:v>-54.777000000000001</c:v>
                </c:pt>
                <c:pt idx="46550">
                  <c:v>-54.775000000000006</c:v>
                </c:pt>
                <c:pt idx="46551">
                  <c:v>-54.772999999999996</c:v>
                </c:pt>
                <c:pt idx="46552">
                  <c:v>-54.771000000000001</c:v>
                </c:pt>
                <c:pt idx="46553">
                  <c:v>-54.769000000000005</c:v>
                </c:pt>
                <c:pt idx="46554">
                  <c:v>-54.766999999999996</c:v>
                </c:pt>
                <c:pt idx="46555">
                  <c:v>-54.765000000000001</c:v>
                </c:pt>
                <c:pt idx="46556">
                  <c:v>-54.763000000000005</c:v>
                </c:pt>
                <c:pt idx="46557">
                  <c:v>-54.760999999999996</c:v>
                </c:pt>
                <c:pt idx="46558">
                  <c:v>-54.759</c:v>
                </c:pt>
                <c:pt idx="46559">
                  <c:v>-54.757000000000005</c:v>
                </c:pt>
                <c:pt idx="46560">
                  <c:v>-54.754999999999995</c:v>
                </c:pt>
                <c:pt idx="46561">
                  <c:v>-54.753</c:v>
                </c:pt>
                <c:pt idx="46562">
                  <c:v>-54.751000000000005</c:v>
                </c:pt>
                <c:pt idx="46563">
                  <c:v>-54.748999999999995</c:v>
                </c:pt>
                <c:pt idx="46564">
                  <c:v>-54.747</c:v>
                </c:pt>
                <c:pt idx="46565">
                  <c:v>-54.745000000000005</c:v>
                </c:pt>
                <c:pt idx="46566">
                  <c:v>-54.742999999999995</c:v>
                </c:pt>
                <c:pt idx="46567">
                  <c:v>-54.741</c:v>
                </c:pt>
                <c:pt idx="46568">
                  <c:v>-54.739000000000004</c:v>
                </c:pt>
                <c:pt idx="46569">
                  <c:v>-54.736999999999995</c:v>
                </c:pt>
                <c:pt idx="46570">
                  <c:v>-54.734999999999999</c:v>
                </c:pt>
                <c:pt idx="46571">
                  <c:v>-54.733000000000004</c:v>
                </c:pt>
                <c:pt idx="46572">
                  <c:v>-54.730999999999995</c:v>
                </c:pt>
                <c:pt idx="46573">
                  <c:v>-54.728999999999999</c:v>
                </c:pt>
                <c:pt idx="46574">
                  <c:v>-54.727000000000004</c:v>
                </c:pt>
                <c:pt idx="46575">
                  <c:v>-54.724999999999994</c:v>
                </c:pt>
                <c:pt idx="46576">
                  <c:v>-54.722999999999999</c:v>
                </c:pt>
                <c:pt idx="46577">
                  <c:v>-54.721000000000004</c:v>
                </c:pt>
                <c:pt idx="46578">
                  <c:v>-54.718999999999994</c:v>
                </c:pt>
                <c:pt idx="46579">
                  <c:v>-54.716999999999999</c:v>
                </c:pt>
                <c:pt idx="46580">
                  <c:v>-54.715000000000003</c:v>
                </c:pt>
                <c:pt idx="46581">
                  <c:v>-54.712999999999994</c:v>
                </c:pt>
                <c:pt idx="46582">
                  <c:v>-54.710999999999999</c:v>
                </c:pt>
                <c:pt idx="46583">
                  <c:v>-54.709000000000003</c:v>
                </c:pt>
                <c:pt idx="46584">
                  <c:v>-54.706999999999994</c:v>
                </c:pt>
                <c:pt idx="46585">
                  <c:v>-54.704999999999998</c:v>
                </c:pt>
                <c:pt idx="46586">
                  <c:v>-54.703000000000003</c:v>
                </c:pt>
                <c:pt idx="46587">
                  <c:v>-54.700999999999993</c:v>
                </c:pt>
                <c:pt idx="46588">
                  <c:v>-54.698999999999998</c:v>
                </c:pt>
                <c:pt idx="46589">
                  <c:v>-54.697000000000003</c:v>
                </c:pt>
                <c:pt idx="46590">
                  <c:v>-54.694999999999993</c:v>
                </c:pt>
                <c:pt idx="46591">
                  <c:v>-54.692999999999998</c:v>
                </c:pt>
                <c:pt idx="46592">
                  <c:v>-54.691000000000003</c:v>
                </c:pt>
                <c:pt idx="46593">
                  <c:v>-54.688999999999993</c:v>
                </c:pt>
                <c:pt idx="46594">
                  <c:v>-54.686999999999998</c:v>
                </c:pt>
                <c:pt idx="46595">
                  <c:v>-54.685000000000002</c:v>
                </c:pt>
                <c:pt idx="46596">
                  <c:v>-54.683000000000007</c:v>
                </c:pt>
                <c:pt idx="46597">
                  <c:v>-54.680999999999997</c:v>
                </c:pt>
                <c:pt idx="46598">
                  <c:v>-54.679000000000002</c:v>
                </c:pt>
                <c:pt idx="46599">
                  <c:v>-54.677000000000007</c:v>
                </c:pt>
                <c:pt idx="46600">
                  <c:v>-54.674999999999997</c:v>
                </c:pt>
                <c:pt idx="46601">
                  <c:v>-54.673000000000002</c:v>
                </c:pt>
                <c:pt idx="46602">
                  <c:v>-54.671000000000006</c:v>
                </c:pt>
                <c:pt idx="46603">
                  <c:v>-54.668999999999997</c:v>
                </c:pt>
                <c:pt idx="46604">
                  <c:v>-54.667000000000002</c:v>
                </c:pt>
                <c:pt idx="46605">
                  <c:v>-54.665000000000006</c:v>
                </c:pt>
                <c:pt idx="46606">
                  <c:v>-54.662999999999997</c:v>
                </c:pt>
                <c:pt idx="46607">
                  <c:v>-54.661000000000001</c:v>
                </c:pt>
                <c:pt idx="46608">
                  <c:v>-54.659000000000006</c:v>
                </c:pt>
                <c:pt idx="46609">
                  <c:v>-54.656999999999996</c:v>
                </c:pt>
                <c:pt idx="46610">
                  <c:v>-54.655000000000001</c:v>
                </c:pt>
                <c:pt idx="46611">
                  <c:v>-54.653000000000006</c:v>
                </c:pt>
                <c:pt idx="46612">
                  <c:v>-54.650999999999996</c:v>
                </c:pt>
                <c:pt idx="46613">
                  <c:v>-54.649000000000001</c:v>
                </c:pt>
                <c:pt idx="46614">
                  <c:v>-54.647000000000006</c:v>
                </c:pt>
                <c:pt idx="46615">
                  <c:v>-54.644999999999996</c:v>
                </c:pt>
                <c:pt idx="46616">
                  <c:v>-54.643000000000001</c:v>
                </c:pt>
                <c:pt idx="46617">
                  <c:v>-54.641000000000005</c:v>
                </c:pt>
                <c:pt idx="46618">
                  <c:v>-54.638999999999996</c:v>
                </c:pt>
                <c:pt idx="46619">
                  <c:v>-54.637</c:v>
                </c:pt>
                <c:pt idx="46620">
                  <c:v>-54.635000000000005</c:v>
                </c:pt>
                <c:pt idx="46621">
                  <c:v>-54.632999999999996</c:v>
                </c:pt>
                <c:pt idx="46622">
                  <c:v>-54.631</c:v>
                </c:pt>
                <c:pt idx="46623">
                  <c:v>-54.629000000000005</c:v>
                </c:pt>
                <c:pt idx="46624">
                  <c:v>-54.626999999999995</c:v>
                </c:pt>
                <c:pt idx="46625">
                  <c:v>-54.625</c:v>
                </c:pt>
                <c:pt idx="46626">
                  <c:v>-54.623000000000005</c:v>
                </c:pt>
                <c:pt idx="46627">
                  <c:v>-54.620999999999995</c:v>
                </c:pt>
                <c:pt idx="46628">
                  <c:v>-54.619</c:v>
                </c:pt>
                <c:pt idx="46629">
                  <c:v>-54.617000000000004</c:v>
                </c:pt>
                <c:pt idx="46630">
                  <c:v>-54.614999999999995</c:v>
                </c:pt>
                <c:pt idx="46631">
                  <c:v>-54.613</c:v>
                </c:pt>
                <c:pt idx="46632">
                  <c:v>-54.611000000000004</c:v>
                </c:pt>
                <c:pt idx="46633">
                  <c:v>-54.608999999999995</c:v>
                </c:pt>
                <c:pt idx="46634">
                  <c:v>-54.606999999999999</c:v>
                </c:pt>
                <c:pt idx="46635">
                  <c:v>-54.605000000000004</c:v>
                </c:pt>
                <c:pt idx="46636">
                  <c:v>-54.602999999999994</c:v>
                </c:pt>
                <c:pt idx="46637">
                  <c:v>-54.600999999999999</c:v>
                </c:pt>
                <c:pt idx="46638">
                  <c:v>-54.599000000000004</c:v>
                </c:pt>
                <c:pt idx="46639">
                  <c:v>-54.596999999999994</c:v>
                </c:pt>
                <c:pt idx="46640">
                  <c:v>-54.594999999999999</c:v>
                </c:pt>
                <c:pt idx="46641">
                  <c:v>-54.593000000000004</c:v>
                </c:pt>
                <c:pt idx="46642">
                  <c:v>-54.590999999999994</c:v>
                </c:pt>
                <c:pt idx="46643">
                  <c:v>-54.588999999999999</c:v>
                </c:pt>
                <c:pt idx="46644">
                  <c:v>-54.587000000000003</c:v>
                </c:pt>
                <c:pt idx="46645">
                  <c:v>-54.584999999999994</c:v>
                </c:pt>
                <c:pt idx="46646">
                  <c:v>-54.582999999999998</c:v>
                </c:pt>
                <c:pt idx="46647">
                  <c:v>-54.581000000000003</c:v>
                </c:pt>
                <c:pt idx="46648">
                  <c:v>-54.578999999999994</c:v>
                </c:pt>
                <c:pt idx="46649">
                  <c:v>-54.576999999999998</c:v>
                </c:pt>
                <c:pt idx="46650">
                  <c:v>-54.575000000000003</c:v>
                </c:pt>
                <c:pt idx="46651">
                  <c:v>-54.572999999999993</c:v>
                </c:pt>
                <c:pt idx="46652">
                  <c:v>-54.570999999999998</c:v>
                </c:pt>
                <c:pt idx="46653">
                  <c:v>-54.569000000000003</c:v>
                </c:pt>
                <c:pt idx="46654">
                  <c:v>-54.566999999999993</c:v>
                </c:pt>
                <c:pt idx="46655">
                  <c:v>-54.564999999999998</c:v>
                </c:pt>
                <c:pt idx="46656">
                  <c:v>-54.563000000000002</c:v>
                </c:pt>
                <c:pt idx="46657">
                  <c:v>-54.561000000000007</c:v>
                </c:pt>
                <c:pt idx="46658">
                  <c:v>-54.558999999999997</c:v>
                </c:pt>
                <c:pt idx="46659">
                  <c:v>-54.557000000000002</c:v>
                </c:pt>
                <c:pt idx="46660">
                  <c:v>-54.555000000000007</c:v>
                </c:pt>
                <c:pt idx="46661">
                  <c:v>-54.552999999999997</c:v>
                </c:pt>
                <c:pt idx="46662">
                  <c:v>-54.551000000000002</c:v>
                </c:pt>
                <c:pt idx="46663">
                  <c:v>-54.549000000000007</c:v>
                </c:pt>
                <c:pt idx="46664">
                  <c:v>-54.546999999999997</c:v>
                </c:pt>
                <c:pt idx="46665">
                  <c:v>-54.545000000000002</c:v>
                </c:pt>
                <c:pt idx="46666">
                  <c:v>-54.543000000000006</c:v>
                </c:pt>
                <c:pt idx="46667">
                  <c:v>-54.540999999999997</c:v>
                </c:pt>
                <c:pt idx="46668">
                  <c:v>-54.539000000000001</c:v>
                </c:pt>
                <c:pt idx="46669">
                  <c:v>-54.537000000000006</c:v>
                </c:pt>
                <c:pt idx="46670">
                  <c:v>-54.534999999999997</c:v>
                </c:pt>
                <c:pt idx="46671">
                  <c:v>-54.533000000000001</c:v>
                </c:pt>
                <c:pt idx="46672">
                  <c:v>-54.531000000000006</c:v>
                </c:pt>
                <c:pt idx="46673">
                  <c:v>-54.528999999999996</c:v>
                </c:pt>
                <c:pt idx="46674">
                  <c:v>-54.527000000000001</c:v>
                </c:pt>
                <c:pt idx="46675">
                  <c:v>-54.525000000000006</c:v>
                </c:pt>
                <c:pt idx="46676">
                  <c:v>-54.522999999999996</c:v>
                </c:pt>
                <c:pt idx="46677">
                  <c:v>-54.521000000000001</c:v>
                </c:pt>
                <c:pt idx="46678">
                  <c:v>-54.519000000000005</c:v>
                </c:pt>
                <c:pt idx="46679">
                  <c:v>-54.516999999999996</c:v>
                </c:pt>
                <c:pt idx="46680">
                  <c:v>-54.515000000000001</c:v>
                </c:pt>
                <c:pt idx="46681">
                  <c:v>-54.513000000000005</c:v>
                </c:pt>
                <c:pt idx="46682">
                  <c:v>-54.510999999999996</c:v>
                </c:pt>
                <c:pt idx="46683">
                  <c:v>-54.509</c:v>
                </c:pt>
                <c:pt idx="46684">
                  <c:v>-54.507000000000005</c:v>
                </c:pt>
                <c:pt idx="46685">
                  <c:v>-54.504999999999995</c:v>
                </c:pt>
                <c:pt idx="46686">
                  <c:v>-54.503</c:v>
                </c:pt>
                <c:pt idx="46687">
                  <c:v>-54.501000000000005</c:v>
                </c:pt>
                <c:pt idx="46688">
                  <c:v>-54.498999999999995</c:v>
                </c:pt>
                <c:pt idx="46689">
                  <c:v>-54.497</c:v>
                </c:pt>
                <c:pt idx="46690">
                  <c:v>-54.495000000000005</c:v>
                </c:pt>
                <c:pt idx="46691">
                  <c:v>-54.492999999999995</c:v>
                </c:pt>
                <c:pt idx="46692">
                  <c:v>-54.491</c:v>
                </c:pt>
                <c:pt idx="46693">
                  <c:v>-54.489000000000004</c:v>
                </c:pt>
                <c:pt idx="46694">
                  <c:v>-54.486999999999995</c:v>
                </c:pt>
                <c:pt idx="46695">
                  <c:v>-54.484999999999999</c:v>
                </c:pt>
                <c:pt idx="46696">
                  <c:v>-54.483000000000004</c:v>
                </c:pt>
                <c:pt idx="46697">
                  <c:v>-54.480999999999995</c:v>
                </c:pt>
                <c:pt idx="46698">
                  <c:v>-54.478999999999999</c:v>
                </c:pt>
                <c:pt idx="46699">
                  <c:v>-54.477000000000004</c:v>
                </c:pt>
                <c:pt idx="46700">
                  <c:v>-54.474999999999994</c:v>
                </c:pt>
                <c:pt idx="46701">
                  <c:v>-54.472999999999999</c:v>
                </c:pt>
                <c:pt idx="46702">
                  <c:v>-54.471000000000004</c:v>
                </c:pt>
                <c:pt idx="46703">
                  <c:v>-54.468999999999994</c:v>
                </c:pt>
                <c:pt idx="46704">
                  <c:v>-54.466999999999999</c:v>
                </c:pt>
                <c:pt idx="46705">
                  <c:v>-54.465000000000003</c:v>
                </c:pt>
                <c:pt idx="46706">
                  <c:v>-54.462999999999994</c:v>
                </c:pt>
                <c:pt idx="46707">
                  <c:v>-54.460999999999999</c:v>
                </c:pt>
                <c:pt idx="46708">
                  <c:v>-54.459000000000003</c:v>
                </c:pt>
                <c:pt idx="46709">
                  <c:v>-54.456999999999994</c:v>
                </c:pt>
                <c:pt idx="46710">
                  <c:v>-54.454999999999998</c:v>
                </c:pt>
                <c:pt idx="46711">
                  <c:v>-54.453000000000003</c:v>
                </c:pt>
                <c:pt idx="46712">
                  <c:v>-54.450999999999993</c:v>
                </c:pt>
                <c:pt idx="46713">
                  <c:v>-54.448999999999998</c:v>
                </c:pt>
                <c:pt idx="46714">
                  <c:v>-54.447000000000003</c:v>
                </c:pt>
                <c:pt idx="46715">
                  <c:v>-54.444999999999993</c:v>
                </c:pt>
                <c:pt idx="46716">
                  <c:v>-54.442999999999998</c:v>
                </c:pt>
                <c:pt idx="46717">
                  <c:v>-54.441000000000003</c:v>
                </c:pt>
                <c:pt idx="46718">
                  <c:v>-54.438999999999993</c:v>
                </c:pt>
                <c:pt idx="46719">
                  <c:v>-54.436999999999998</c:v>
                </c:pt>
                <c:pt idx="46720">
                  <c:v>-54.435000000000002</c:v>
                </c:pt>
                <c:pt idx="46721">
                  <c:v>-54.433000000000007</c:v>
                </c:pt>
                <c:pt idx="46722">
                  <c:v>-54.430999999999997</c:v>
                </c:pt>
                <c:pt idx="46723">
                  <c:v>-54.429000000000002</c:v>
                </c:pt>
                <c:pt idx="46724">
                  <c:v>-54.427000000000007</c:v>
                </c:pt>
                <c:pt idx="46725">
                  <c:v>-54.424999999999997</c:v>
                </c:pt>
                <c:pt idx="46726">
                  <c:v>-54.423000000000002</c:v>
                </c:pt>
                <c:pt idx="46727">
                  <c:v>-54.421000000000006</c:v>
                </c:pt>
                <c:pt idx="46728">
                  <c:v>-54.418999999999997</c:v>
                </c:pt>
                <c:pt idx="46729">
                  <c:v>-54.417000000000002</c:v>
                </c:pt>
                <c:pt idx="46730">
                  <c:v>-54.415000000000006</c:v>
                </c:pt>
                <c:pt idx="46731">
                  <c:v>-54.412999999999997</c:v>
                </c:pt>
                <c:pt idx="46732">
                  <c:v>-54.411000000000001</c:v>
                </c:pt>
                <c:pt idx="46733">
                  <c:v>-54.409000000000006</c:v>
                </c:pt>
                <c:pt idx="46734">
                  <c:v>-54.406999999999996</c:v>
                </c:pt>
                <c:pt idx="46735">
                  <c:v>-54.405000000000001</c:v>
                </c:pt>
                <c:pt idx="46736">
                  <c:v>-54.403000000000006</c:v>
                </c:pt>
                <c:pt idx="46737">
                  <c:v>-54.400999999999996</c:v>
                </c:pt>
                <c:pt idx="46738">
                  <c:v>-54.399000000000001</c:v>
                </c:pt>
                <c:pt idx="46739">
                  <c:v>-54.397000000000006</c:v>
                </c:pt>
                <c:pt idx="46740">
                  <c:v>-54.394999999999996</c:v>
                </c:pt>
                <c:pt idx="46741">
                  <c:v>-54.393000000000001</c:v>
                </c:pt>
                <c:pt idx="46742">
                  <c:v>-54.391000000000005</c:v>
                </c:pt>
                <c:pt idx="46743">
                  <c:v>-54.388999999999996</c:v>
                </c:pt>
                <c:pt idx="46744">
                  <c:v>-54.387</c:v>
                </c:pt>
                <c:pt idx="46745">
                  <c:v>-54.385000000000005</c:v>
                </c:pt>
                <c:pt idx="46746">
                  <c:v>-54.382999999999996</c:v>
                </c:pt>
                <c:pt idx="46747">
                  <c:v>-54.381</c:v>
                </c:pt>
                <c:pt idx="46748">
                  <c:v>-54.379000000000005</c:v>
                </c:pt>
                <c:pt idx="46749">
                  <c:v>-54.376999999999995</c:v>
                </c:pt>
                <c:pt idx="46750">
                  <c:v>-54.375</c:v>
                </c:pt>
                <c:pt idx="46751">
                  <c:v>-54.373000000000005</c:v>
                </c:pt>
                <c:pt idx="46752">
                  <c:v>-54.370999999999995</c:v>
                </c:pt>
                <c:pt idx="46753">
                  <c:v>-54.369</c:v>
                </c:pt>
                <c:pt idx="46754">
                  <c:v>-54.367000000000004</c:v>
                </c:pt>
                <c:pt idx="46755">
                  <c:v>-54.364999999999995</c:v>
                </c:pt>
                <c:pt idx="46756">
                  <c:v>-54.363</c:v>
                </c:pt>
                <c:pt idx="46757">
                  <c:v>-54.361000000000004</c:v>
                </c:pt>
                <c:pt idx="46758">
                  <c:v>-54.358999999999995</c:v>
                </c:pt>
                <c:pt idx="46759">
                  <c:v>-54.356999999999999</c:v>
                </c:pt>
                <c:pt idx="46760">
                  <c:v>-54.355000000000004</c:v>
                </c:pt>
                <c:pt idx="46761">
                  <c:v>-54.352999999999994</c:v>
                </c:pt>
                <c:pt idx="46762">
                  <c:v>-54.350999999999999</c:v>
                </c:pt>
                <c:pt idx="46763">
                  <c:v>-54.349000000000004</c:v>
                </c:pt>
                <c:pt idx="46764">
                  <c:v>-54.346999999999994</c:v>
                </c:pt>
                <c:pt idx="46765">
                  <c:v>-54.344999999999999</c:v>
                </c:pt>
                <c:pt idx="46766">
                  <c:v>-54.343000000000004</c:v>
                </c:pt>
                <c:pt idx="46767">
                  <c:v>-54.340999999999994</c:v>
                </c:pt>
                <c:pt idx="46768">
                  <c:v>-54.338999999999999</c:v>
                </c:pt>
                <c:pt idx="46769">
                  <c:v>-54.337000000000003</c:v>
                </c:pt>
                <c:pt idx="46770">
                  <c:v>-54.334999999999994</c:v>
                </c:pt>
                <c:pt idx="46771">
                  <c:v>-54.332999999999998</c:v>
                </c:pt>
                <c:pt idx="46772">
                  <c:v>-54.331000000000003</c:v>
                </c:pt>
                <c:pt idx="46773">
                  <c:v>-54.328999999999994</c:v>
                </c:pt>
                <c:pt idx="46774">
                  <c:v>-54.326999999999998</c:v>
                </c:pt>
                <c:pt idx="46775">
                  <c:v>-54.325000000000003</c:v>
                </c:pt>
                <c:pt idx="46776">
                  <c:v>-54.322999999999993</c:v>
                </c:pt>
                <c:pt idx="46777">
                  <c:v>-54.320999999999998</c:v>
                </c:pt>
                <c:pt idx="46778">
                  <c:v>-54.319000000000003</c:v>
                </c:pt>
                <c:pt idx="46779">
                  <c:v>-54.316999999999993</c:v>
                </c:pt>
                <c:pt idx="46780">
                  <c:v>-54.314999999999998</c:v>
                </c:pt>
                <c:pt idx="46781">
                  <c:v>-54.313000000000002</c:v>
                </c:pt>
                <c:pt idx="46782">
                  <c:v>-54.311000000000007</c:v>
                </c:pt>
                <c:pt idx="46783">
                  <c:v>-54.308999999999997</c:v>
                </c:pt>
                <c:pt idx="46784">
                  <c:v>-54.307000000000002</c:v>
                </c:pt>
                <c:pt idx="46785">
                  <c:v>-54.305000000000007</c:v>
                </c:pt>
                <c:pt idx="46786">
                  <c:v>-54.302999999999997</c:v>
                </c:pt>
                <c:pt idx="46787">
                  <c:v>-54.301000000000002</c:v>
                </c:pt>
                <c:pt idx="46788">
                  <c:v>-54.299000000000007</c:v>
                </c:pt>
                <c:pt idx="46789">
                  <c:v>-54.296999999999997</c:v>
                </c:pt>
                <c:pt idx="46790">
                  <c:v>-54.295000000000002</c:v>
                </c:pt>
                <c:pt idx="46791">
                  <c:v>-54.293000000000006</c:v>
                </c:pt>
                <c:pt idx="46792">
                  <c:v>-54.290999999999997</c:v>
                </c:pt>
                <c:pt idx="46793">
                  <c:v>-54.289000000000001</c:v>
                </c:pt>
                <c:pt idx="46794">
                  <c:v>-54.287000000000006</c:v>
                </c:pt>
                <c:pt idx="46795">
                  <c:v>-54.284999999999997</c:v>
                </c:pt>
                <c:pt idx="46796">
                  <c:v>-54.283000000000001</c:v>
                </c:pt>
                <c:pt idx="46797">
                  <c:v>-54.281000000000006</c:v>
                </c:pt>
                <c:pt idx="46798">
                  <c:v>-54.278999999999996</c:v>
                </c:pt>
                <c:pt idx="46799">
                  <c:v>-54.277000000000001</c:v>
                </c:pt>
                <c:pt idx="46800">
                  <c:v>-54.275000000000006</c:v>
                </c:pt>
                <c:pt idx="46801">
                  <c:v>-54.272999999999996</c:v>
                </c:pt>
                <c:pt idx="46802">
                  <c:v>-54.271000000000001</c:v>
                </c:pt>
                <c:pt idx="46803">
                  <c:v>-54.269000000000005</c:v>
                </c:pt>
                <c:pt idx="46804">
                  <c:v>-54.266999999999996</c:v>
                </c:pt>
                <c:pt idx="46805">
                  <c:v>-54.265000000000001</c:v>
                </c:pt>
                <c:pt idx="46806">
                  <c:v>-54.263000000000005</c:v>
                </c:pt>
                <c:pt idx="46807">
                  <c:v>-54.260999999999996</c:v>
                </c:pt>
                <c:pt idx="46808">
                  <c:v>-54.259</c:v>
                </c:pt>
                <c:pt idx="46809">
                  <c:v>-54.257000000000005</c:v>
                </c:pt>
                <c:pt idx="46810">
                  <c:v>-54.254999999999995</c:v>
                </c:pt>
                <c:pt idx="46811">
                  <c:v>-54.253</c:v>
                </c:pt>
                <c:pt idx="46812">
                  <c:v>-54.251000000000005</c:v>
                </c:pt>
                <c:pt idx="46813">
                  <c:v>-54.248999999999995</c:v>
                </c:pt>
                <c:pt idx="46814">
                  <c:v>-54.247</c:v>
                </c:pt>
                <c:pt idx="46815">
                  <c:v>-54.245000000000005</c:v>
                </c:pt>
                <c:pt idx="46816">
                  <c:v>-54.242999999999995</c:v>
                </c:pt>
                <c:pt idx="46817">
                  <c:v>-54.241</c:v>
                </c:pt>
                <c:pt idx="46818">
                  <c:v>-54.239000000000004</c:v>
                </c:pt>
                <c:pt idx="46819">
                  <c:v>-54.236999999999995</c:v>
                </c:pt>
                <c:pt idx="46820">
                  <c:v>-54.234999999999999</c:v>
                </c:pt>
                <c:pt idx="46821">
                  <c:v>-54.233000000000004</c:v>
                </c:pt>
                <c:pt idx="46822">
                  <c:v>-54.230999999999995</c:v>
                </c:pt>
                <c:pt idx="46823">
                  <c:v>-54.228999999999999</c:v>
                </c:pt>
                <c:pt idx="46824">
                  <c:v>-54.227000000000004</c:v>
                </c:pt>
                <c:pt idx="46825">
                  <c:v>-54.224999999999994</c:v>
                </c:pt>
                <c:pt idx="46826">
                  <c:v>-54.222999999999999</c:v>
                </c:pt>
                <c:pt idx="46827">
                  <c:v>-54.221000000000004</c:v>
                </c:pt>
                <c:pt idx="46828">
                  <c:v>-54.218999999999994</c:v>
                </c:pt>
                <c:pt idx="46829">
                  <c:v>-54.216999999999999</c:v>
                </c:pt>
                <c:pt idx="46830">
                  <c:v>-54.215000000000003</c:v>
                </c:pt>
                <c:pt idx="46831">
                  <c:v>-54.212999999999994</c:v>
                </c:pt>
                <c:pt idx="46832">
                  <c:v>-54.210999999999999</c:v>
                </c:pt>
                <c:pt idx="46833">
                  <c:v>-54.209000000000003</c:v>
                </c:pt>
                <c:pt idx="46834">
                  <c:v>-54.206999999999994</c:v>
                </c:pt>
                <c:pt idx="46835">
                  <c:v>-54.204999999999998</c:v>
                </c:pt>
                <c:pt idx="46836">
                  <c:v>-54.203000000000003</c:v>
                </c:pt>
                <c:pt idx="46837">
                  <c:v>-54.200999999999993</c:v>
                </c:pt>
                <c:pt idx="46838">
                  <c:v>-54.198999999999998</c:v>
                </c:pt>
                <c:pt idx="46839">
                  <c:v>-54.197000000000003</c:v>
                </c:pt>
                <c:pt idx="46840">
                  <c:v>-54.194999999999993</c:v>
                </c:pt>
                <c:pt idx="46841">
                  <c:v>-54.192999999999998</c:v>
                </c:pt>
                <c:pt idx="46842">
                  <c:v>-54.191000000000003</c:v>
                </c:pt>
                <c:pt idx="46843">
                  <c:v>-54.188999999999993</c:v>
                </c:pt>
                <c:pt idx="46844">
                  <c:v>-54.186999999999998</c:v>
                </c:pt>
                <c:pt idx="46845">
                  <c:v>-54.185000000000002</c:v>
                </c:pt>
                <c:pt idx="46846">
                  <c:v>-54.183000000000007</c:v>
                </c:pt>
                <c:pt idx="46847">
                  <c:v>-54.180999999999997</c:v>
                </c:pt>
                <c:pt idx="46848">
                  <c:v>-54.179000000000002</c:v>
                </c:pt>
                <c:pt idx="46849">
                  <c:v>-54.177000000000007</c:v>
                </c:pt>
                <c:pt idx="46850">
                  <c:v>-54.174999999999997</c:v>
                </c:pt>
                <c:pt idx="46851">
                  <c:v>-54.173000000000002</c:v>
                </c:pt>
                <c:pt idx="46852">
                  <c:v>-54.171000000000006</c:v>
                </c:pt>
                <c:pt idx="46853">
                  <c:v>-54.168999999999997</c:v>
                </c:pt>
                <c:pt idx="46854">
                  <c:v>-54.167000000000002</c:v>
                </c:pt>
                <c:pt idx="46855">
                  <c:v>-54.165000000000006</c:v>
                </c:pt>
                <c:pt idx="46856">
                  <c:v>-54.162999999999997</c:v>
                </c:pt>
                <c:pt idx="46857">
                  <c:v>-54.161000000000001</c:v>
                </c:pt>
                <c:pt idx="46858">
                  <c:v>-54.159000000000006</c:v>
                </c:pt>
                <c:pt idx="46859">
                  <c:v>-54.156999999999996</c:v>
                </c:pt>
                <c:pt idx="46860">
                  <c:v>-54.155000000000001</c:v>
                </c:pt>
                <c:pt idx="46861">
                  <c:v>-54.153000000000006</c:v>
                </c:pt>
                <c:pt idx="46862">
                  <c:v>-54.150999999999996</c:v>
                </c:pt>
                <c:pt idx="46863">
                  <c:v>-54.149000000000001</c:v>
                </c:pt>
                <c:pt idx="46864">
                  <c:v>-54.147000000000006</c:v>
                </c:pt>
                <c:pt idx="46865">
                  <c:v>-54.144999999999996</c:v>
                </c:pt>
                <c:pt idx="46866">
                  <c:v>-54.143000000000001</c:v>
                </c:pt>
                <c:pt idx="46867">
                  <c:v>-54.141000000000005</c:v>
                </c:pt>
                <c:pt idx="46868">
                  <c:v>-54.138999999999996</c:v>
                </c:pt>
                <c:pt idx="46869">
                  <c:v>-54.137</c:v>
                </c:pt>
                <c:pt idx="46870">
                  <c:v>-54.135000000000005</c:v>
                </c:pt>
                <c:pt idx="46871">
                  <c:v>-54.132999999999996</c:v>
                </c:pt>
                <c:pt idx="46872">
                  <c:v>-54.131</c:v>
                </c:pt>
                <c:pt idx="46873">
                  <c:v>-54.129000000000005</c:v>
                </c:pt>
                <c:pt idx="46874">
                  <c:v>-54.126999999999995</c:v>
                </c:pt>
                <c:pt idx="46875">
                  <c:v>-54.125</c:v>
                </c:pt>
                <c:pt idx="46876">
                  <c:v>-54.123000000000005</c:v>
                </c:pt>
                <c:pt idx="46877">
                  <c:v>-54.120999999999995</c:v>
                </c:pt>
                <c:pt idx="46878">
                  <c:v>-54.119</c:v>
                </c:pt>
                <c:pt idx="46879">
                  <c:v>-54.117000000000004</c:v>
                </c:pt>
                <c:pt idx="46880">
                  <c:v>-54.114999999999995</c:v>
                </c:pt>
                <c:pt idx="46881">
                  <c:v>-54.113</c:v>
                </c:pt>
                <c:pt idx="46882">
                  <c:v>-54.111000000000004</c:v>
                </c:pt>
                <c:pt idx="46883">
                  <c:v>-54.108999999999995</c:v>
                </c:pt>
                <c:pt idx="46884">
                  <c:v>-54.106999999999999</c:v>
                </c:pt>
                <c:pt idx="46885">
                  <c:v>-54.105000000000004</c:v>
                </c:pt>
                <c:pt idx="46886">
                  <c:v>-54.102999999999994</c:v>
                </c:pt>
                <c:pt idx="46887">
                  <c:v>-54.100999999999999</c:v>
                </c:pt>
                <c:pt idx="46888">
                  <c:v>-54.099000000000004</c:v>
                </c:pt>
                <c:pt idx="46889">
                  <c:v>-54.096999999999994</c:v>
                </c:pt>
                <c:pt idx="46890">
                  <c:v>-54.094999999999999</c:v>
                </c:pt>
                <c:pt idx="46891">
                  <c:v>-54.093000000000004</c:v>
                </c:pt>
                <c:pt idx="46892">
                  <c:v>-54.090999999999994</c:v>
                </c:pt>
                <c:pt idx="46893">
                  <c:v>-54.088999999999999</c:v>
                </c:pt>
                <c:pt idx="46894">
                  <c:v>-54.087000000000003</c:v>
                </c:pt>
                <c:pt idx="46895">
                  <c:v>-54.084999999999994</c:v>
                </c:pt>
                <c:pt idx="46896">
                  <c:v>-54.082999999999998</c:v>
                </c:pt>
                <c:pt idx="46897">
                  <c:v>-54.081000000000003</c:v>
                </c:pt>
                <c:pt idx="46898">
                  <c:v>-54.078999999999994</c:v>
                </c:pt>
                <c:pt idx="46899">
                  <c:v>-54.076999999999998</c:v>
                </c:pt>
                <c:pt idx="46900">
                  <c:v>-54.075000000000003</c:v>
                </c:pt>
                <c:pt idx="46901">
                  <c:v>-54.072999999999993</c:v>
                </c:pt>
                <c:pt idx="46902">
                  <c:v>-54.070999999999998</c:v>
                </c:pt>
                <c:pt idx="46903">
                  <c:v>-54.069000000000003</c:v>
                </c:pt>
                <c:pt idx="46904">
                  <c:v>-54.066999999999993</c:v>
                </c:pt>
                <c:pt idx="46905">
                  <c:v>-54.064999999999998</c:v>
                </c:pt>
                <c:pt idx="46906">
                  <c:v>-54.063000000000002</c:v>
                </c:pt>
                <c:pt idx="46907">
                  <c:v>-54.061000000000007</c:v>
                </c:pt>
                <c:pt idx="46908">
                  <c:v>-54.058999999999997</c:v>
                </c:pt>
                <c:pt idx="46909">
                  <c:v>-54.057000000000002</c:v>
                </c:pt>
                <c:pt idx="46910">
                  <c:v>-54.055000000000007</c:v>
                </c:pt>
                <c:pt idx="46911">
                  <c:v>-54.052999999999997</c:v>
                </c:pt>
                <c:pt idx="46912">
                  <c:v>-54.051000000000002</c:v>
                </c:pt>
                <c:pt idx="46913">
                  <c:v>-54.049000000000007</c:v>
                </c:pt>
                <c:pt idx="46914">
                  <c:v>-54.046999999999997</c:v>
                </c:pt>
                <c:pt idx="46915">
                  <c:v>-54.045000000000002</c:v>
                </c:pt>
                <c:pt idx="46916">
                  <c:v>-54.043000000000006</c:v>
                </c:pt>
                <c:pt idx="46917">
                  <c:v>-54.040999999999997</c:v>
                </c:pt>
                <c:pt idx="46918">
                  <c:v>-54.039000000000001</c:v>
                </c:pt>
                <c:pt idx="46919">
                  <c:v>-54.037000000000006</c:v>
                </c:pt>
                <c:pt idx="46920">
                  <c:v>-54.034999999999997</c:v>
                </c:pt>
                <c:pt idx="46921">
                  <c:v>-54.033000000000001</c:v>
                </c:pt>
                <c:pt idx="46922">
                  <c:v>-54.031000000000006</c:v>
                </c:pt>
                <c:pt idx="46923">
                  <c:v>-54.028999999999996</c:v>
                </c:pt>
                <c:pt idx="46924">
                  <c:v>-54.027000000000001</c:v>
                </c:pt>
                <c:pt idx="46925">
                  <c:v>-54.025000000000006</c:v>
                </c:pt>
                <c:pt idx="46926">
                  <c:v>-54.022999999999996</c:v>
                </c:pt>
                <c:pt idx="46927">
                  <c:v>-54.021000000000001</c:v>
                </c:pt>
                <c:pt idx="46928">
                  <c:v>-54.019000000000005</c:v>
                </c:pt>
                <c:pt idx="46929">
                  <c:v>-54.016999999999996</c:v>
                </c:pt>
                <c:pt idx="46930">
                  <c:v>-54.015000000000001</c:v>
                </c:pt>
                <c:pt idx="46931">
                  <c:v>-54.013000000000005</c:v>
                </c:pt>
                <c:pt idx="46932">
                  <c:v>-54.010999999999996</c:v>
                </c:pt>
                <c:pt idx="46933">
                  <c:v>-54.009</c:v>
                </c:pt>
                <c:pt idx="46934">
                  <c:v>-54.007000000000005</c:v>
                </c:pt>
                <c:pt idx="46935">
                  <c:v>-54.004999999999995</c:v>
                </c:pt>
                <c:pt idx="46936">
                  <c:v>-54.003</c:v>
                </c:pt>
                <c:pt idx="46937">
                  <c:v>-54.001000000000005</c:v>
                </c:pt>
                <c:pt idx="46938">
                  <c:v>-53.998999999999995</c:v>
                </c:pt>
                <c:pt idx="46939">
                  <c:v>-53.997</c:v>
                </c:pt>
                <c:pt idx="46940">
                  <c:v>-53.995000000000005</c:v>
                </c:pt>
                <c:pt idx="46941">
                  <c:v>-53.992999999999995</c:v>
                </c:pt>
                <c:pt idx="46942">
                  <c:v>-53.991</c:v>
                </c:pt>
                <c:pt idx="46943">
                  <c:v>-53.989000000000004</c:v>
                </c:pt>
                <c:pt idx="46944">
                  <c:v>-53.986999999999995</c:v>
                </c:pt>
                <c:pt idx="46945">
                  <c:v>-53.984999999999999</c:v>
                </c:pt>
                <c:pt idx="46946">
                  <c:v>-53.983000000000004</c:v>
                </c:pt>
                <c:pt idx="46947">
                  <c:v>-53.980999999999995</c:v>
                </c:pt>
                <c:pt idx="46948">
                  <c:v>-53.978999999999999</c:v>
                </c:pt>
                <c:pt idx="46949">
                  <c:v>-53.977000000000004</c:v>
                </c:pt>
                <c:pt idx="46950">
                  <c:v>-53.974999999999994</c:v>
                </c:pt>
                <c:pt idx="46951">
                  <c:v>-53.972999999999999</c:v>
                </c:pt>
                <c:pt idx="46952">
                  <c:v>-53.971000000000004</c:v>
                </c:pt>
                <c:pt idx="46953">
                  <c:v>-53.968999999999994</c:v>
                </c:pt>
                <c:pt idx="46954">
                  <c:v>-53.966999999999999</c:v>
                </c:pt>
                <c:pt idx="46955">
                  <c:v>-53.965000000000003</c:v>
                </c:pt>
                <c:pt idx="46956">
                  <c:v>-53.962999999999994</c:v>
                </c:pt>
                <c:pt idx="46957">
                  <c:v>-53.960999999999999</c:v>
                </c:pt>
                <c:pt idx="46958">
                  <c:v>-53.959000000000003</c:v>
                </c:pt>
                <c:pt idx="46959">
                  <c:v>-53.956999999999994</c:v>
                </c:pt>
                <c:pt idx="46960">
                  <c:v>-53.954999999999998</c:v>
                </c:pt>
                <c:pt idx="46961">
                  <c:v>-53.953000000000003</c:v>
                </c:pt>
                <c:pt idx="46962">
                  <c:v>-53.950999999999993</c:v>
                </c:pt>
                <c:pt idx="46963">
                  <c:v>-53.948999999999998</c:v>
                </c:pt>
                <c:pt idx="46964">
                  <c:v>-53.947000000000003</c:v>
                </c:pt>
                <c:pt idx="46965">
                  <c:v>-53.944999999999993</c:v>
                </c:pt>
                <c:pt idx="46966">
                  <c:v>-53.942999999999998</c:v>
                </c:pt>
                <c:pt idx="46967">
                  <c:v>-53.941000000000003</c:v>
                </c:pt>
                <c:pt idx="46968">
                  <c:v>-53.938999999999993</c:v>
                </c:pt>
                <c:pt idx="46969">
                  <c:v>-53.936999999999998</c:v>
                </c:pt>
                <c:pt idx="46970">
                  <c:v>-53.935000000000002</c:v>
                </c:pt>
                <c:pt idx="46971">
                  <c:v>-53.933000000000007</c:v>
                </c:pt>
                <c:pt idx="46972">
                  <c:v>-53.930999999999997</c:v>
                </c:pt>
                <c:pt idx="46973">
                  <c:v>-53.929000000000002</c:v>
                </c:pt>
                <c:pt idx="46974">
                  <c:v>-53.927000000000007</c:v>
                </c:pt>
                <c:pt idx="46975">
                  <c:v>-53.924999999999997</c:v>
                </c:pt>
                <c:pt idx="46976">
                  <c:v>-53.923000000000002</c:v>
                </c:pt>
                <c:pt idx="46977">
                  <c:v>-53.921000000000006</c:v>
                </c:pt>
                <c:pt idx="46978">
                  <c:v>-53.918999999999997</c:v>
                </c:pt>
                <c:pt idx="46979">
                  <c:v>-53.917000000000002</c:v>
                </c:pt>
                <c:pt idx="46980">
                  <c:v>-53.915000000000006</c:v>
                </c:pt>
                <c:pt idx="46981">
                  <c:v>-53.912999999999997</c:v>
                </c:pt>
                <c:pt idx="46982">
                  <c:v>-53.911000000000001</c:v>
                </c:pt>
                <c:pt idx="46983">
                  <c:v>-53.909000000000006</c:v>
                </c:pt>
                <c:pt idx="46984">
                  <c:v>-53.906999999999996</c:v>
                </c:pt>
                <c:pt idx="46985">
                  <c:v>-53.905000000000001</c:v>
                </c:pt>
                <c:pt idx="46986">
                  <c:v>-53.903000000000006</c:v>
                </c:pt>
                <c:pt idx="46987">
                  <c:v>-53.900999999999996</c:v>
                </c:pt>
                <c:pt idx="46988">
                  <c:v>-53.899000000000001</c:v>
                </c:pt>
                <c:pt idx="46989">
                  <c:v>-53.897000000000006</c:v>
                </c:pt>
                <c:pt idx="46990">
                  <c:v>-53.894999999999996</c:v>
                </c:pt>
                <c:pt idx="46991">
                  <c:v>-53.893000000000001</c:v>
                </c:pt>
                <c:pt idx="46992">
                  <c:v>-53.891000000000005</c:v>
                </c:pt>
                <c:pt idx="46993">
                  <c:v>-53.888999999999996</c:v>
                </c:pt>
                <c:pt idx="46994">
                  <c:v>-53.887</c:v>
                </c:pt>
                <c:pt idx="46995">
                  <c:v>-53.885000000000005</c:v>
                </c:pt>
                <c:pt idx="46996">
                  <c:v>-53.882999999999996</c:v>
                </c:pt>
                <c:pt idx="46997">
                  <c:v>-53.881</c:v>
                </c:pt>
                <c:pt idx="46998">
                  <c:v>-53.879000000000005</c:v>
                </c:pt>
                <c:pt idx="46999">
                  <c:v>-53.876999999999995</c:v>
                </c:pt>
                <c:pt idx="47000">
                  <c:v>-53.875</c:v>
                </c:pt>
                <c:pt idx="47001">
                  <c:v>-53.873000000000005</c:v>
                </c:pt>
                <c:pt idx="47002">
                  <c:v>-53.870999999999995</c:v>
                </c:pt>
                <c:pt idx="47003">
                  <c:v>-53.869</c:v>
                </c:pt>
                <c:pt idx="47004">
                  <c:v>-53.867000000000004</c:v>
                </c:pt>
                <c:pt idx="47005">
                  <c:v>-53.864999999999995</c:v>
                </c:pt>
                <c:pt idx="47006">
                  <c:v>-53.863</c:v>
                </c:pt>
                <c:pt idx="47007">
                  <c:v>-53.861000000000004</c:v>
                </c:pt>
                <c:pt idx="47008">
                  <c:v>-53.858999999999995</c:v>
                </c:pt>
                <c:pt idx="47009">
                  <c:v>-53.856999999999999</c:v>
                </c:pt>
                <c:pt idx="47010">
                  <c:v>-53.855000000000004</c:v>
                </c:pt>
                <c:pt idx="47011">
                  <c:v>-53.852999999999994</c:v>
                </c:pt>
                <c:pt idx="47012">
                  <c:v>-53.850999999999999</c:v>
                </c:pt>
                <c:pt idx="47013">
                  <c:v>-53.849000000000004</c:v>
                </c:pt>
                <c:pt idx="47014">
                  <c:v>-53.846999999999994</c:v>
                </c:pt>
                <c:pt idx="47015">
                  <c:v>-53.844999999999999</c:v>
                </c:pt>
                <c:pt idx="47016">
                  <c:v>-53.843000000000004</c:v>
                </c:pt>
                <c:pt idx="47017">
                  <c:v>-53.840999999999994</c:v>
                </c:pt>
                <c:pt idx="47018">
                  <c:v>-53.838999999999999</c:v>
                </c:pt>
                <c:pt idx="47019">
                  <c:v>-53.837000000000003</c:v>
                </c:pt>
                <c:pt idx="47020">
                  <c:v>-53.834999999999994</c:v>
                </c:pt>
                <c:pt idx="47021">
                  <c:v>-53.832999999999998</c:v>
                </c:pt>
                <c:pt idx="47022">
                  <c:v>-53.831000000000003</c:v>
                </c:pt>
                <c:pt idx="47023">
                  <c:v>-53.828999999999994</c:v>
                </c:pt>
                <c:pt idx="47024">
                  <c:v>-53.826999999999998</c:v>
                </c:pt>
                <c:pt idx="47025">
                  <c:v>-53.825000000000003</c:v>
                </c:pt>
                <c:pt idx="47026">
                  <c:v>-53.822999999999993</c:v>
                </c:pt>
                <c:pt idx="47027">
                  <c:v>-53.820999999999998</c:v>
                </c:pt>
                <c:pt idx="47028">
                  <c:v>-53.819000000000003</c:v>
                </c:pt>
                <c:pt idx="47029">
                  <c:v>-53.816999999999993</c:v>
                </c:pt>
                <c:pt idx="47030">
                  <c:v>-53.814999999999998</c:v>
                </c:pt>
                <c:pt idx="47031">
                  <c:v>-53.813000000000002</c:v>
                </c:pt>
                <c:pt idx="47032">
                  <c:v>-53.811000000000007</c:v>
                </c:pt>
                <c:pt idx="47033">
                  <c:v>-53.808999999999997</c:v>
                </c:pt>
                <c:pt idx="47034">
                  <c:v>-53.807000000000002</c:v>
                </c:pt>
                <c:pt idx="47035">
                  <c:v>-53.805000000000007</c:v>
                </c:pt>
                <c:pt idx="47036">
                  <c:v>-53.802999999999997</c:v>
                </c:pt>
                <c:pt idx="47037">
                  <c:v>-53.801000000000002</c:v>
                </c:pt>
                <c:pt idx="47038">
                  <c:v>-53.799000000000007</c:v>
                </c:pt>
                <c:pt idx="47039">
                  <c:v>-53.796999999999997</c:v>
                </c:pt>
                <c:pt idx="47040">
                  <c:v>-53.795000000000002</c:v>
                </c:pt>
                <c:pt idx="47041">
                  <c:v>-53.793000000000006</c:v>
                </c:pt>
                <c:pt idx="47042">
                  <c:v>-53.790999999999997</c:v>
                </c:pt>
                <c:pt idx="47043">
                  <c:v>-53.789000000000001</c:v>
                </c:pt>
                <c:pt idx="47044">
                  <c:v>-53.787000000000006</c:v>
                </c:pt>
                <c:pt idx="47045">
                  <c:v>-53.784999999999997</c:v>
                </c:pt>
                <c:pt idx="47046">
                  <c:v>-53.783000000000001</c:v>
                </c:pt>
                <c:pt idx="47047">
                  <c:v>-53.781000000000006</c:v>
                </c:pt>
                <c:pt idx="47048">
                  <c:v>-53.778999999999996</c:v>
                </c:pt>
                <c:pt idx="47049">
                  <c:v>-53.777000000000001</c:v>
                </c:pt>
                <c:pt idx="47050">
                  <c:v>-53.775000000000006</c:v>
                </c:pt>
                <c:pt idx="47051">
                  <c:v>-53.772999999999996</c:v>
                </c:pt>
                <c:pt idx="47052">
                  <c:v>-53.771000000000001</c:v>
                </c:pt>
                <c:pt idx="47053">
                  <c:v>-53.769000000000005</c:v>
                </c:pt>
                <c:pt idx="47054">
                  <c:v>-53.766999999999996</c:v>
                </c:pt>
                <c:pt idx="47055">
                  <c:v>-53.765000000000001</c:v>
                </c:pt>
                <c:pt idx="47056">
                  <c:v>-53.763000000000005</c:v>
                </c:pt>
                <c:pt idx="47057">
                  <c:v>-53.760999999999996</c:v>
                </c:pt>
                <c:pt idx="47058">
                  <c:v>-53.759</c:v>
                </c:pt>
                <c:pt idx="47059">
                  <c:v>-53.757000000000005</c:v>
                </c:pt>
                <c:pt idx="47060">
                  <c:v>-53.754999999999995</c:v>
                </c:pt>
                <c:pt idx="47061">
                  <c:v>-53.753</c:v>
                </c:pt>
                <c:pt idx="47062">
                  <c:v>-53.751000000000005</c:v>
                </c:pt>
                <c:pt idx="47063">
                  <c:v>-53.748999999999995</c:v>
                </c:pt>
                <c:pt idx="47064">
                  <c:v>-53.747</c:v>
                </c:pt>
                <c:pt idx="47065">
                  <c:v>-53.745000000000005</c:v>
                </c:pt>
                <c:pt idx="47066">
                  <c:v>-53.742999999999995</c:v>
                </c:pt>
                <c:pt idx="47067">
                  <c:v>-53.741</c:v>
                </c:pt>
                <c:pt idx="47068">
                  <c:v>-53.739000000000004</c:v>
                </c:pt>
                <c:pt idx="47069">
                  <c:v>-53.736999999999995</c:v>
                </c:pt>
                <c:pt idx="47070">
                  <c:v>-53.734999999999999</c:v>
                </c:pt>
                <c:pt idx="47071">
                  <c:v>-53.733000000000004</c:v>
                </c:pt>
                <c:pt idx="47072">
                  <c:v>-53.730999999999995</c:v>
                </c:pt>
                <c:pt idx="47073">
                  <c:v>-53.728999999999999</c:v>
                </c:pt>
                <c:pt idx="47074">
                  <c:v>-53.727000000000004</c:v>
                </c:pt>
                <c:pt idx="47075">
                  <c:v>-53.724999999999994</c:v>
                </c:pt>
                <c:pt idx="47076">
                  <c:v>-53.722999999999999</c:v>
                </c:pt>
                <c:pt idx="47077">
                  <c:v>-53.721000000000004</c:v>
                </c:pt>
                <c:pt idx="47078">
                  <c:v>-53.718999999999994</c:v>
                </c:pt>
                <c:pt idx="47079">
                  <c:v>-53.716999999999999</c:v>
                </c:pt>
                <c:pt idx="47080">
                  <c:v>-53.715000000000003</c:v>
                </c:pt>
                <c:pt idx="47081">
                  <c:v>-53.712999999999994</c:v>
                </c:pt>
                <c:pt idx="47082">
                  <c:v>-53.710999999999999</c:v>
                </c:pt>
                <c:pt idx="47083">
                  <c:v>-53.709000000000003</c:v>
                </c:pt>
                <c:pt idx="47084">
                  <c:v>-53.706999999999994</c:v>
                </c:pt>
                <c:pt idx="47085">
                  <c:v>-53.704999999999998</c:v>
                </c:pt>
                <c:pt idx="47086">
                  <c:v>-53.703000000000003</c:v>
                </c:pt>
                <c:pt idx="47087">
                  <c:v>-53.700999999999993</c:v>
                </c:pt>
                <c:pt idx="47088">
                  <c:v>-53.698999999999998</c:v>
                </c:pt>
                <c:pt idx="47089">
                  <c:v>-53.697000000000003</c:v>
                </c:pt>
                <c:pt idx="47090">
                  <c:v>-53.694999999999993</c:v>
                </c:pt>
                <c:pt idx="47091">
                  <c:v>-53.692999999999998</c:v>
                </c:pt>
                <c:pt idx="47092">
                  <c:v>-53.691000000000003</c:v>
                </c:pt>
                <c:pt idx="47093">
                  <c:v>-53.688999999999993</c:v>
                </c:pt>
                <c:pt idx="47094">
                  <c:v>-53.686999999999998</c:v>
                </c:pt>
                <c:pt idx="47095">
                  <c:v>-53.685000000000002</c:v>
                </c:pt>
                <c:pt idx="47096">
                  <c:v>-53.683000000000007</c:v>
                </c:pt>
                <c:pt idx="47097">
                  <c:v>-53.680999999999997</c:v>
                </c:pt>
                <c:pt idx="47098">
                  <c:v>-53.679000000000002</c:v>
                </c:pt>
                <c:pt idx="47099">
                  <c:v>-53.677000000000007</c:v>
                </c:pt>
                <c:pt idx="47100">
                  <c:v>-53.674999999999997</c:v>
                </c:pt>
                <c:pt idx="47101">
                  <c:v>-53.673000000000002</c:v>
                </c:pt>
                <c:pt idx="47102">
                  <c:v>-53.671000000000006</c:v>
                </c:pt>
                <c:pt idx="47103">
                  <c:v>-53.668999999999997</c:v>
                </c:pt>
                <c:pt idx="47104">
                  <c:v>-53.667000000000002</c:v>
                </c:pt>
                <c:pt idx="47105">
                  <c:v>-53.665000000000006</c:v>
                </c:pt>
                <c:pt idx="47106">
                  <c:v>-53.662999999999997</c:v>
                </c:pt>
                <c:pt idx="47107">
                  <c:v>-53.661000000000001</c:v>
                </c:pt>
                <c:pt idx="47108">
                  <c:v>-53.659000000000006</c:v>
                </c:pt>
                <c:pt idx="47109">
                  <c:v>-53.656999999999996</c:v>
                </c:pt>
                <c:pt idx="47110">
                  <c:v>-53.655000000000001</c:v>
                </c:pt>
                <c:pt idx="47111">
                  <c:v>-53.653000000000006</c:v>
                </c:pt>
                <c:pt idx="47112">
                  <c:v>-53.650999999999996</c:v>
                </c:pt>
                <c:pt idx="47113">
                  <c:v>-53.649000000000001</c:v>
                </c:pt>
                <c:pt idx="47114">
                  <c:v>-53.647000000000006</c:v>
                </c:pt>
                <c:pt idx="47115">
                  <c:v>-53.644999999999996</c:v>
                </c:pt>
                <c:pt idx="47116">
                  <c:v>-53.643000000000001</c:v>
                </c:pt>
                <c:pt idx="47117">
                  <c:v>-53.641000000000005</c:v>
                </c:pt>
                <c:pt idx="47118">
                  <c:v>-53.638999999999996</c:v>
                </c:pt>
                <c:pt idx="47119">
                  <c:v>-53.637</c:v>
                </c:pt>
                <c:pt idx="47120">
                  <c:v>-53.635000000000005</c:v>
                </c:pt>
                <c:pt idx="47121">
                  <c:v>-53.632999999999996</c:v>
                </c:pt>
                <c:pt idx="47122">
                  <c:v>-53.631</c:v>
                </c:pt>
                <c:pt idx="47123">
                  <c:v>-53.629000000000005</c:v>
                </c:pt>
                <c:pt idx="47124">
                  <c:v>-53.626999999999995</c:v>
                </c:pt>
                <c:pt idx="47125">
                  <c:v>-53.625</c:v>
                </c:pt>
                <c:pt idx="47126">
                  <c:v>-53.623000000000005</c:v>
                </c:pt>
                <c:pt idx="47127">
                  <c:v>-53.620999999999995</c:v>
                </c:pt>
                <c:pt idx="47128">
                  <c:v>-53.619</c:v>
                </c:pt>
                <c:pt idx="47129">
                  <c:v>-53.617000000000004</c:v>
                </c:pt>
                <c:pt idx="47130">
                  <c:v>-53.614999999999995</c:v>
                </c:pt>
                <c:pt idx="47131">
                  <c:v>-53.613</c:v>
                </c:pt>
                <c:pt idx="47132">
                  <c:v>-53.611000000000004</c:v>
                </c:pt>
                <c:pt idx="47133">
                  <c:v>-53.608999999999995</c:v>
                </c:pt>
                <c:pt idx="47134">
                  <c:v>-53.606999999999999</c:v>
                </c:pt>
                <c:pt idx="47135">
                  <c:v>-53.605000000000004</c:v>
                </c:pt>
                <c:pt idx="47136">
                  <c:v>-53.602999999999994</c:v>
                </c:pt>
                <c:pt idx="47137">
                  <c:v>-53.600999999999999</c:v>
                </c:pt>
                <c:pt idx="47138">
                  <c:v>-53.599000000000004</c:v>
                </c:pt>
                <c:pt idx="47139">
                  <c:v>-53.596999999999994</c:v>
                </c:pt>
                <c:pt idx="47140">
                  <c:v>-53.594999999999999</c:v>
                </c:pt>
                <c:pt idx="47141">
                  <c:v>-53.593000000000004</c:v>
                </c:pt>
                <c:pt idx="47142">
                  <c:v>-53.590999999999994</c:v>
                </c:pt>
                <c:pt idx="47143">
                  <c:v>-53.588999999999999</c:v>
                </c:pt>
                <c:pt idx="47144">
                  <c:v>-53.587000000000003</c:v>
                </c:pt>
                <c:pt idx="47145">
                  <c:v>-53.584999999999994</c:v>
                </c:pt>
                <c:pt idx="47146">
                  <c:v>-53.582999999999998</c:v>
                </c:pt>
                <c:pt idx="47147">
                  <c:v>-53.581000000000003</c:v>
                </c:pt>
                <c:pt idx="47148">
                  <c:v>-53.578999999999994</c:v>
                </c:pt>
                <c:pt idx="47149">
                  <c:v>-53.576999999999998</c:v>
                </c:pt>
                <c:pt idx="47150">
                  <c:v>-53.575000000000003</c:v>
                </c:pt>
                <c:pt idx="47151">
                  <c:v>-53.572999999999993</c:v>
                </c:pt>
                <c:pt idx="47152">
                  <c:v>-53.570999999999998</c:v>
                </c:pt>
                <c:pt idx="47153">
                  <c:v>-53.569000000000003</c:v>
                </c:pt>
                <c:pt idx="47154">
                  <c:v>-53.566999999999993</c:v>
                </c:pt>
                <c:pt idx="47155">
                  <c:v>-53.564999999999998</c:v>
                </c:pt>
                <c:pt idx="47156">
                  <c:v>-53.563000000000002</c:v>
                </c:pt>
                <c:pt idx="47157">
                  <c:v>-53.561000000000007</c:v>
                </c:pt>
                <c:pt idx="47158">
                  <c:v>-53.558999999999997</c:v>
                </c:pt>
                <c:pt idx="47159">
                  <c:v>-53.557000000000002</c:v>
                </c:pt>
                <c:pt idx="47160">
                  <c:v>-53.555000000000007</c:v>
                </c:pt>
                <c:pt idx="47161">
                  <c:v>-53.552999999999997</c:v>
                </c:pt>
                <c:pt idx="47162">
                  <c:v>-53.551000000000002</c:v>
                </c:pt>
                <c:pt idx="47163">
                  <c:v>-53.549000000000007</c:v>
                </c:pt>
                <c:pt idx="47164">
                  <c:v>-53.546999999999997</c:v>
                </c:pt>
                <c:pt idx="47165">
                  <c:v>-53.545000000000002</c:v>
                </c:pt>
                <c:pt idx="47166">
                  <c:v>-53.543000000000006</c:v>
                </c:pt>
                <c:pt idx="47167">
                  <c:v>-53.540999999999997</c:v>
                </c:pt>
                <c:pt idx="47168">
                  <c:v>-53.539000000000001</c:v>
                </c:pt>
                <c:pt idx="47169">
                  <c:v>-53.537000000000006</c:v>
                </c:pt>
                <c:pt idx="47170">
                  <c:v>-53.534999999999997</c:v>
                </c:pt>
                <c:pt idx="47171">
                  <c:v>-53.533000000000001</c:v>
                </c:pt>
                <c:pt idx="47172">
                  <c:v>-53.531000000000006</c:v>
                </c:pt>
                <c:pt idx="47173">
                  <c:v>-53.528999999999996</c:v>
                </c:pt>
                <c:pt idx="47174">
                  <c:v>-53.527000000000001</c:v>
                </c:pt>
                <c:pt idx="47175">
                  <c:v>-53.525000000000006</c:v>
                </c:pt>
                <c:pt idx="47176">
                  <c:v>-53.522999999999996</c:v>
                </c:pt>
                <c:pt idx="47177">
                  <c:v>-53.521000000000001</c:v>
                </c:pt>
                <c:pt idx="47178">
                  <c:v>-53.519000000000005</c:v>
                </c:pt>
                <c:pt idx="47179">
                  <c:v>-53.516999999999996</c:v>
                </c:pt>
                <c:pt idx="47180">
                  <c:v>-53.515000000000001</c:v>
                </c:pt>
                <c:pt idx="47181">
                  <c:v>-53.513000000000005</c:v>
                </c:pt>
                <c:pt idx="47182">
                  <c:v>-53.510999999999996</c:v>
                </c:pt>
                <c:pt idx="47183">
                  <c:v>-53.509</c:v>
                </c:pt>
                <c:pt idx="47184">
                  <c:v>-53.507000000000005</c:v>
                </c:pt>
                <c:pt idx="47185">
                  <c:v>-53.504999999999995</c:v>
                </c:pt>
                <c:pt idx="47186">
                  <c:v>-53.503</c:v>
                </c:pt>
                <c:pt idx="47187">
                  <c:v>-53.501000000000005</c:v>
                </c:pt>
                <c:pt idx="47188">
                  <c:v>-53.498999999999995</c:v>
                </c:pt>
                <c:pt idx="47189">
                  <c:v>-53.497</c:v>
                </c:pt>
                <c:pt idx="47190">
                  <c:v>-53.495000000000005</c:v>
                </c:pt>
                <c:pt idx="47191">
                  <c:v>-53.492999999999995</c:v>
                </c:pt>
                <c:pt idx="47192">
                  <c:v>-53.491</c:v>
                </c:pt>
                <c:pt idx="47193">
                  <c:v>-53.489000000000004</c:v>
                </c:pt>
                <c:pt idx="47194">
                  <c:v>-53.486999999999995</c:v>
                </c:pt>
                <c:pt idx="47195">
                  <c:v>-53.484999999999999</c:v>
                </c:pt>
                <c:pt idx="47196">
                  <c:v>-53.483000000000004</c:v>
                </c:pt>
                <c:pt idx="47197">
                  <c:v>-53.480999999999995</c:v>
                </c:pt>
                <c:pt idx="47198">
                  <c:v>-53.478999999999999</c:v>
                </c:pt>
                <c:pt idx="47199">
                  <c:v>-53.477000000000004</c:v>
                </c:pt>
                <c:pt idx="47200">
                  <c:v>-53.474999999999994</c:v>
                </c:pt>
                <c:pt idx="47201">
                  <c:v>-53.472999999999999</c:v>
                </c:pt>
                <c:pt idx="47202">
                  <c:v>-53.471000000000004</c:v>
                </c:pt>
                <c:pt idx="47203">
                  <c:v>-53.468999999999994</c:v>
                </c:pt>
                <c:pt idx="47204">
                  <c:v>-53.466999999999999</c:v>
                </c:pt>
                <c:pt idx="47205">
                  <c:v>-53.465000000000003</c:v>
                </c:pt>
                <c:pt idx="47206">
                  <c:v>-53.462999999999994</c:v>
                </c:pt>
                <c:pt idx="47207">
                  <c:v>-53.460999999999999</c:v>
                </c:pt>
                <c:pt idx="47208">
                  <c:v>-53.459000000000003</c:v>
                </c:pt>
                <c:pt idx="47209">
                  <c:v>-53.456999999999994</c:v>
                </c:pt>
                <c:pt idx="47210">
                  <c:v>-53.454999999999998</c:v>
                </c:pt>
                <c:pt idx="47211">
                  <c:v>-53.453000000000003</c:v>
                </c:pt>
                <c:pt idx="47212">
                  <c:v>-53.450999999999993</c:v>
                </c:pt>
                <c:pt idx="47213">
                  <c:v>-53.448999999999998</c:v>
                </c:pt>
                <c:pt idx="47214">
                  <c:v>-53.447000000000003</c:v>
                </c:pt>
                <c:pt idx="47215">
                  <c:v>-53.444999999999993</c:v>
                </c:pt>
                <c:pt idx="47216">
                  <c:v>-53.442999999999998</c:v>
                </c:pt>
                <c:pt idx="47217">
                  <c:v>-53.441000000000003</c:v>
                </c:pt>
                <c:pt idx="47218">
                  <c:v>-53.438999999999993</c:v>
                </c:pt>
                <c:pt idx="47219">
                  <c:v>-53.436999999999998</c:v>
                </c:pt>
                <c:pt idx="47220">
                  <c:v>-53.435000000000002</c:v>
                </c:pt>
                <c:pt idx="47221">
                  <c:v>-53.433000000000007</c:v>
                </c:pt>
                <c:pt idx="47222">
                  <c:v>-53.430999999999997</c:v>
                </c:pt>
                <c:pt idx="47223">
                  <c:v>-53.429000000000002</c:v>
                </c:pt>
                <c:pt idx="47224">
                  <c:v>-53.427000000000007</c:v>
                </c:pt>
                <c:pt idx="47225">
                  <c:v>-53.424999999999997</c:v>
                </c:pt>
                <c:pt idx="47226">
                  <c:v>-53.423000000000002</c:v>
                </c:pt>
                <c:pt idx="47227">
                  <c:v>-53.421000000000006</c:v>
                </c:pt>
                <c:pt idx="47228">
                  <c:v>-53.418999999999997</c:v>
                </c:pt>
                <c:pt idx="47229">
                  <c:v>-53.417000000000002</c:v>
                </c:pt>
                <c:pt idx="47230">
                  <c:v>-53.415000000000006</c:v>
                </c:pt>
                <c:pt idx="47231">
                  <c:v>-53.412999999999997</c:v>
                </c:pt>
                <c:pt idx="47232">
                  <c:v>-53.411000000000001</c:v>
                </c:pt>
                <c:pt idx="47233">
                  <c:v>-53.409000000000006</c:v>
                </c:pt>
                <c:pt idx="47234">
                  <c:v>-53.406999999999996</c:v>
                </c:pt>
                <c:pt idx="47235">
                  <c:v>-53.405000000000001</c:v>
                </c:pt>
                <c:pt idx="47236">
                  <c:v>-53.403000000000006</c:v>
                </c:pt>
                <c:pt idx="47237">
                  <c:v>-53.400999999999996</c:v>
                </c:pt>
                <c:pt idx="47238">
                  <c:v>-53.399000000000001</c:v>
                </c:pt>
                <c:pt idx="47239">
                  <c:v>-53.397000000000006</c:v>
                </c:pt>
                <c:pt idx="47240">
                  <c:v>-53.394999999999996</c:v>
                </c:pt>
                <c:pt idx="47241">
                  <c:v>-53.393000000000001</c:v>
                </c:pt>
                <c:pt idx="47242">
                  <c:v>-53.391000000000005</c:v>
                </c:pt>
                <c:pt idx="47243">
                  <c:v>-53.388999999999996</c:v>
                </c:pt>
                <c:pt idx="47244">
                  <c:v>-53.387</c:v>
                </c:pt>
                <c:pt idx="47245">
                  <c:v>-53.385000000000005</c:v>
                </c:pt>
                <c:pt idx="47246">
                  <c:v>-53.382999999999996</c:v>
                </c:pt>
                <c:pt idx="47247">
                  <c:v>-53.381</c:v>
                </c:pt>
                <c:pt idx="47248">
                  <c:v>-53.379000000000005</c:v>
                </c:pt>
                <c:pt idx="47249">
                  <c:v>-53.376999999999995</c:v>
                </c:pt>
                <c:pt idx="47250">
                  <c:v>-53.375</c:v>
                </c:pt>
                <c:pt idx="47251">
                  <c:v>-53.373000000000005</c:v>
                </c:pt>
                <c:pt idx="47252">
                  <c:v>-53.370999999999995</c:v>
                </c:pt>
                <c:pt idx="47253">
                  <c:v>-53.369</c:v>
                </c:pt>
                <c:pt idx="47254">
                  <c:v>-53.367000000000004</c:v>
                </c:pt>
                <c:pt idx="47255">
                  <c:v>-53.364999999999995</c:v>
                </c:pt>
                <c:pt idx="47256">
                  <c:v>-53.363</c:v>
                </c:pt>
                <c:pt idx="47257">
                  <c:v>-53.361000000000004</c:v>
                </c:pt>
                <c:pt idx="47258">
                  <c:v>-53.358999999999995</c:v>
                </c:pt>
                <c:pt idx="47259">
                  <c:v>-53.356999999999999</c:v>
                </c:pt>
                <c:pt idx="47260">
                  <c:v>-53.355000000000004</c:v>
                </c:pt>
                <c:pt idx="47261">
                  <c:v>-53.352999999999994</c:v>
                </c:pt>
                <c:pt idx="47262">
                  <c:v>-53.350999999999999</c:v>
                </c:pt>
                <c:pt idx="47263">
                  <c:v>-53.349000000000004</c:v>
                </c:pt>
                <c:pt idx="47264">
                  <c:v>-53.346999999999994</c:v>
                </c:pt>
                <c:pt idx="47265">
                  <c:v>-53.344999999999999</c:v>
                </c:pt>
                <c:pt idx="47266">
                  <c:v>-53.343000000000004</c:v>
                </c:pt>
                <c:pt idx="47267">
                  <c:v>-53.340999999999994</c:v>
                </c:pt>
                <c:pt idx="47268">
                  <c:v>-53.338999999999999</c:v>
                </c:pt>
                <c:pt idx="47269">
                  <c:v>-53.337000000000003</c:v>
                </c:pt>
                <c:pt idx="47270">
                  <c:v>-53.334999999999994</c:v>
                </c:pt>
                <c:pt idx="47271">
                  <c:v>-53.332999999999998</c:v>
                </c:pt>
                <c:pt idx="47272">
                  <c:v>-53.331000000000003</c:v>
                </c:pt>
                <c:pt idx="47273">
                  <c:v>-53.328999999999994</c:v>
                </c:pt>
                <c:pt idx="47274">
                  <c:v>-53.326999999999998</c:v>
                </c:pt>
                <c:pt idx="47275">
                  <c:v>-53.325000000000003</c:v>
                </c:pt>
                <c:pt idx="47276">
                  <c:v>-53.322999999999993</c:v>
                </c:pt>
                <c:pt idx="47277">
                  <c:v>-53.320999999999998</c:v>
                </c:pt>
                <c:pt idx="47278">
                  <c:v>-53.319000000000003</c:v>
                </c:pt>
                <c:pt idx="47279">
                  <c:v>-53.316999999999993</c:v>
                </c:pt>
                <c:pt idx="47280">
                  <c:v>-53.314999999999998</c:v>
                </c:pt>
                <c:pt idx="47281">
                  <c:v>-53.313000000000002</c:v>
                </c:pt>
                <c:pt idx="47282">
                  <c:v>-53.311000000000007</c:v>
                </c:pt>
                <c:pt idx="47283">
                  <c:v>-53.308999999999997</c:v>
                </c:pt>
                <c:pt idx="47284">
                  <c:v>-53.307000000000002</c:v>
                </c:pt>
                <c:pt idx="47285">
                  <c:v>-53.305000000000007</c:v>
                </c:pt>
                <c:pt idx="47286">
                  <c:v>-53.302999999999997</c:v>
                </c:pt>
                <c:pt idx="47287">
                  <c:v>-53.301000000000002</c:v>
                </c:pt>
                <c:pt idx="47288">
                  <c:v>-53.299000000000007</c:v>
                </c:pt>
                <c:pt idx="47289">
                  <c:v>-53.296999999999997</c:v>
                </c:pt>
                <c:pt idx="47290">
                  <c:v>-53.295000000000002</c:v>
                </c:pt>
                <c:pt idx="47291">
                  <c:v>-53.293000000000006</c:v>
                </c:pt>
                <c:pt idx="47292">
                  <c:v>-53.290999999999997</c:v>
                </c:pt>
                <c:pt idx="47293">
                  <c:v>-53.289000000000001</c:v>
                </c:pt>
                <c:pt idx="47294">
                  <c:v>-53.287000000000006</c:v>
                </c:pt>
                <c:pt idx="47295">
                  <c:v>-53.284999999999997</c:v>
                </c:pt>
                <c:pt idx="47296">
                  <c:v>-53.283000000000001</c:v>
                </c:pt>
                <c:pt idx="47297">
                  <c:v>-53.281000000000006</c:v>
                </c:pt>
                <c:pt idx="47298">
                  <c:v>-53.278999999999996</c:v>
                </c:pt>
                <c:pt idx="47299">
                  <c:v>-53.277000000000001</c:v>
                </c:pt>
                <c:pt idx="47300">
                  <c:v>-53.275000000000006</c:v>
                </c:pt>
                <c:pt idx="47301">
                  <c:v>-53.272999999999996</c:v>
                </c:pt>
                <c:pt idx="47302">
                  <c:v>-53.271000000000001</c:v>
                </c:pt>
                <c:pt idx="47303">
                  <c:v>-53.269000000000005</c:v>
                </c:pt>
                <c:pt idx="47304">
                  <c:v>-53.266999999999996</c:v>
                </c:pt>
                <c:pt idx="47305">
                  <c:v>-53.265000000000001</c:v>
                </c:pt>
                <c:pt idx="47306">
                  <c:v>-53.263000000000005</c:v>
                </c:pt>
                <c:pt idx="47307">
                  <c:v>-53.260999999999996</c:v>
                </c:pt>
                <c:pt idx="47308">
                  <c:v>-53.259</c:v>
                </c:pt>
                <c:pt idx="47309">
                  <c:v>-53.257000000000005</c:v>
                </c:pt>
                <c:pt idx="47310">
                  <c:v>-53.254999999999995</c:v>
                </c:pt>
                <c:pt idx="47311">
                  <c:v>-53.253</c:v>
                </c:pt>
                <c:pt idx="47312">
                  <c:v>-53.251000000000005</c:v>
                </c:pt>
                <c:pt idx="47313">
                  <c:v>-53.248999999999995</c:v>
                </c:pt>
                <c:pt idx="47314">
                  <c:v>-53.247</c:v>
                </c:pt>
                <c:pt idx="47315">
                  <c:v>-53.245000000000005</c:v>
                </c:pt>
                <c:pt idx="47316">
                  <c:v>-53.242999999999995</c:v>
                </c:pt>
                <c:pt idx="47317">
                  <c:v>-53.241</c:v>
                </c:pt>
                <c:pt idx="47318">
                  <c:v>-53.239000000000004</c:v>
                </c:pt>
                <c:pt idx="47319">
                  <c:v>-53.236999999999995</c:v>
                </c:pt>
                <c:pt idx="47320">
                  <c:v>-53.234999999999999</c:v>
                </c:pt>
                <c:pt idx="47321">
                  <c:v>-53.233000000000004</c:v>
                </c:pt>
                <c:pt idx="47322">
                  <c:v>-53.230999999999995</c:v>
                </c:pt>
                <c:pt idx="47323">
                  <c:v>-53.228999999999999</c:v>
                </c:pt>
                <c:pt idx="47324">
                  <c:v>-53.227000000000004</c:v>
                </c:pt>
                <c:pt idx="47325">
                  <c:v>-53.224999999999994</c:v>
                </c:pt>
                <c:pt idx="47326">
                  <c:v>-53.222999999999999</c:v>
                </c:pt>
                <c:pt idx="47327">
                  <c:v>-53.221000000000004</c:v>
                </c:pt>
                <c:pt idx="47328">
                  <c:v>-53.218999999999994</c:v>
                </c:pt>
                <c:pt idx="47329">
                  <c:v>-53.216999999999999</c:v>
                </c:pt>
                <c:pt idx="47330">
                  <c:v>-53.215000000000003</c:v>
                </c:pt>
                <c:pt idx="47331">
                  <c:v>-53.212999999999994</c:v>
                </c:pt>
                <c:pt idx="47332">
                  <c:v>-53.210999999999999</c:v>
                </c:pt>
                <c:pt idx="47333">
                  <c:v>-53.209000000000003</c:v>
                </c:pt>
                <c:pt idx="47334">
                  <c:v>-53.206999999999994</c:v>
                </c:pt>
                <c:pt idx="47335">
                  <c:v>-53.204999999999998</c:v>
                </c:pt>
                <c:pt idx="47336">
                  <c:v>-53.203000000000003</c:v>
                </c:pt>
                <c:pt idx="47337">
                  <c:v>-53.200999999999993</c:v>
                </c:pt>
                <c:pt idx="47338">
                  <c:v>-53.198999999999998</c:v>
                </c:pt>
                <c:pt idx="47339">
                  <c:v>-53.197000000000003</c:v>
                </c:pt>
                <c:pt idx="47340">
                  <c:v>-53.194999999999993</c:v>
                </c:pt>
                <c:pt idx="47341">
                  <c:v>-53.192999999999998</c:v>
                </c:pt>
                <c:pt idx="47342">
                  <c:v>-53.191000000000003</c:v>
                </c:pt>
                <c:pt idx="47343">
                  <c:v>-53.188999999999993</c:v>
                </c:pt>
                <c:pt idx="47344">
                  <c:v>-53.186999999999998</c:v>
                </c:pt>
                <c:pt idx="47345">
                  <c:v>-53.185000000000002</c:v>
                </c:pt>
                <c:pt idx="47346">
                  <c:v>-53.183000000000007</c:v>
                </c:pt>
                <c:pt idx="47347">
                  <c:v>-53.180999999999997</c:v>
                </c:pt>
                <c:pt idx="47348">
                  <c:v>-53.179000000000002</c:v>
                </c:pt>
                <c:pt idx="47349">
                  <c:v>-53.177000000000007</c:v>
                </c:pt>
                <c:pt idx="47350">
                  <c:v>-53.174999999999997</c:v>
                </c:pt>
                <c:pt idx="47351">
                  <c:v>-53.173000000000002</c:v>
                </c:pt>
                <c:pt idx="47352">
                  <c:v>-53.171000000000006</c:v>
                </c:pt>
                <c:pt idx="47353">
                  <c:v>-53.168999999999997</c:v>
                </c:pt>
                <c:pt idx="47354">
                  <c:v>-53.167000000000002</c:v>
                </c:pt>
                <c:pt idx="47355">
                  <c:v>-53.165000000000006</c:v>
                </c:pt>
                <c:pt idx="47356">
                  <c:v>-53.162999999999997</c:v>
                </c:pt>
                <c:pt idx="47357">
                  <c:v>-53.161000000000001</c:v>
                </c:pt>
                <c:pt idx="47358">
                  <c:v>-53.159000000000006</c:v>
                </c:pt>
                <c:pt idx="47359">
                  <c:v>-53.156999999999996</c:v>
                </c:pt>
                <c:pt idx="47360">
                  <c:v>-53.155000000000001</c:v>
                </c:pt>
                <c:pt idx="47361">
                  <c:v>-53.153000000000006</c:v>
                </c:pt>
                <c:pt idx="47362">
                  <c:v>-53.150999999999996</c:v>
                </c:pt>
                <c:pt idx="47363">
                  <c:v>-53.149000000000001</c:v>
                </c:pt>
                <c:pt idx="47364">
                  <c:v>-53.147000000000006</c:v>
                </c:pt>
                <c:pt idx="47365">
                  <c:v>-53.144999999999996</c:v>
                </c:pt>
                <c:pt idx="47366">
                  <c:v>-53.143000000000001</c:v>
                </c:pt>
                <c:pt idx="47367">
                  <c:v>-53.141000000000005</c:v>
                </c:pt>
                <c:pt idx="47368">
                  <c:v>-53.138999999999996</c:v>
                </c:pt>
                <c:pt idx="47369">
                  <c:v>-53.137</c:v>
                </c:pt>
                <c:pt idx="47370">
                  <c:v>-53.135000000000005</c:v>
                </c:pt>
                <c:pt idx="47371">
                  <c:v>-53.132999999999996</c:v>
                </c:pt>
                <c:pt idx="47372">
                  <c:v>-53.131</c:v>
                </c:pt>
                <c:pt idx="47373">
                  <c:v>-53.129000000000005</c:v>
                </c:pt>
                <c:pt idx="47374">
                  <c:v>-53.126999999999995</c:v>
                </c:pt>
                <c:pt idx="47375">
                  <c:v>-53.125</c:v>
                </c:pt>
                <c:pt idx="47376">
                  <c:v>-53.123000000000005</c:v>
                </c:pt>
                <c:pt idx="47377">
                  <c:v>-53.120999999999995</c:v>
                </c:pt>
                <c:pt idx="47378">
                  <c:v>-53.119</c:v>
                </c:pt>
                <c:pt idx="47379">
                  <c:v>-53.117000000000004</c:v>
                </c:pt>
                <c:pt idx="47380">
                  <c:v>-53.114999999999995</c:v>
                </c:pt>
                <c:pt idx="47381">
                  <c:v>-53.113</c:v>
                </c:pt>
                <c:pt idx="47382">
                  <c:v>-53.111000000000004</c:v>
                </c:pt>
                <c:pt idx="47383">
                  <c:v>-53.108999999999995</c:v>
                </c:pt>
                <c:pt idx="47384">
                  <c:v>-53.106999999999999</c:v>
                </c:pt>
                <c:pt idx="47385">
                  <c:v>-53.105000000000004</c:v>
                </c:pt>
                <c:pt idx="47386">
                  <c:v>-53.102999999999994</c:v>
                </c:pt>
                <c:pt idx="47387">
                  <c:v>-53.100999999999999</c:v>
                </c:pt>
                <c:pt idx="47388">
                  <c:v>-53.099000000000004</c:v>
                </c:pt>
                <c:pt idx="47389">
                  <c:v>-53.096999999999994</c:v>
                </c:pt>
                <c:pt idx="47390">
                  <c:v>-53.094999999999999</c:v>
                </c:pt>
                <c:pt idx="47391">
                  <c:v>-53.093000000000004</c:v>
                </c:pt>
                <c:pt idx="47392">
                  <c:v>-53.090999999999994</c:v>
                </c:pt>
                <c:pt idx="47393">
                  <c:v>-53.088999999999999</c:v>
                </c:pt>
                <c:pt idx="47394">
                  <c:v>-53.087000000000003</c:v>
                </c:pt>
                <c:pt idx="47395">
                  <c:v>-53.084999999999994</c:v>
                </c:pt>
                <c:pt idx="47396">
                  <c:v>-53.082999999999998</c:v>
                </c:pt>
                <c:pt idx="47397">
                  <c:v>-53.081000000000003</c:v>
                </c:pt>
                <c:pt idx="47398">
                  <c:v>-53.078999999999994</c:v>
                </c:pt>
                <c:pt idx="47399">
                  <c:v>-53.076999999999998</c:v>
                </c:pt>
                <c:pt idx="47400">
                  <c:v>-53.075000000000003</c:v>
                </c:pt>
                <c:pt idx="47401">
                  <c:v>-53.072999999999993</c:v>
                </c:pt>
                <c:pt idx="47402">
                  <c:v>-53.070999999999998</c:v>
                </c:pt>
                <c:pt idx="47403">
                  <c:v>-53.069000000000003</c:v>
                </c:pt>
                <c:pt idx="47404">
                  <c:v>-53.066999999999993</c:v>
                </c:pt>
                <c:pt idx="47405">
                  <c:v>-53.064999999999998</c:v>
                </c:pt>
                <c:pt idx="47406">
                  <c:v>-53.063000000000002</c:v>
                </c:pt>
                <c:pt idx="47407">
                  <c:v>-53.061000000000007</c:v>
                </c:pt>
                <c:pt idx="47408">
                  <c:v>-53.058999999999997</c:v>
                </c:pt>
                <c:pt idx="47409">
                  <c:v>-53.057000000000002</c:v>
                </c:pt>
                <c:pt idx="47410">
                  <c:v>-53.055000000000007</c:v>
                </c:pt>
                <c:pt idx="47411">
                  <c:v>-53.052999999999997</c:v>
                </c:pt>
                <c:pt idx="47412">
                  <c:v>-53.051000000000002</c:v>
                </c:pt>
                <c:pt idx="47413">
                  <c:v>-53.049000000000007</c:v>
                </c:pt>
                <c:pt idx="47414">
                  <c:v>-53.046999999999997</c:v>
                </c:pt>
                <c:pt idx="47415">
                  <c:v>-53.045000000000002</c:v>
                </c:pt>
                <c:pt idx="47416">
                  <c:v>-53.043000000000006</c:v>
                </c:pt>
                <c:pt idx="47417">
                  <c:v>-53.040999999999997</c:v>
                </c:pt>
                <c:pt idx="47418">
                  <c:v>-53.039000000000001</c:v>
                </c:pt>
                <c:pt idx="47419">
                  <c:v>-53.037000000000006</c:v>
                </c:pt>
                <c:pt idx="47420">
                  <c:v>-53.034999999999997</c:v>
                </c:pt>
                <c:pt idx="47421">
                  <c:v>-53.033000000000001</c:v>
                </c:pt>
                <c:pt idx="47422">
                  <c:v>-53.031000000000006</c:v>
                </c:pt>
                <c:pt idx="47423">
                  <c:v>-53.028999999999996</c:v>
                </c:pt>
                <c:pt idx="47424">
                  <c:v>-53.027000000000001</c:v>
                </c:pt>
                <c:pt idx="47425">
                  <c:v>-53.025000000000006</c:v>
                </c:pt>
                <c:pt idx="47426">
                  <c:v>-53.022999999999996</c:v>
                </c:pt>
                <c:pt idx="47427">
                  <c:v>-53.021000000000001</c:v>
                </c:pt>
                <c:pt idx="47428">
                  <c:v>-53.019000000000005</c:v>
                </c:pt>
                <c:pt idx="47429">
                  <c:v>-53.016999999999996</c:v>
                </c:pt>
                <c:pt idx="47430">
                  <c:v>-53.015000000000001</c:v>
                </c:pt>
                <c:pt idx="47431">
                  <c:v>-53.013000000000005</c:v>
                </c:pt>
                <c:pt idx="47432">
                  <c:v>-53.010999999999996</c:v>
                </c:pt>
                <c:pt idx="47433">
                  <c:v>-53.009</c:v>
                </c:pt>
                <c:pt idx="47434">
                  <c:v>-53.007000000000005</c:v>
                </c:pt>
                <c:pt idx="47435">
                  <c:v>-53.004999999999995</c:v>
                </c:pt>
                <c:pt idx="47436">
                  <c:v>-53.003</c:v>
                </c:pt>
                <c:pt idx="47437">
                  <c:v>-53.001000000000005</c:v>
                </c:pt>
                <c:pt idx="47438">
                  <c:v>-52.998999999999995</c:v>
                </c:pt>
                <c:pt idx="47439">
                  <c:v>-52.997</c:v>
                </c:pt>
                <c:pt idx="47440">
                  <c:v>-52.995000000000005</c:v>
                </c:pt>
                <c:pt idx="47441">
                  <c:v>-52.992999999999995</c:v>
                </c:pt>
                <c:pt idx="47442">
                  <c:v>-52.991</c:v>
                </c:pt>
                <c:pt idx="47443">
                  <c:v>-52.989000000000004</c:v>
                </c:pt>
                <c:pt idx="47444">
                  <c:v>-52.986999999999995</c:v>
                </c:pt>
                <c:pt idx="47445">
                  <c:v>-52.984999999999999</c:v>
                </c:pt>
                <c:pt idx="47446">
                  <c:v>-52.983000000000004</c:v>
                </c:pt>
                <c:pt idx="47447">
                  <c:v>-52.980999999999995</c:v>
                </c:pt>
                <c:pt idx="47448">
                  <c:v>-52.978999999999999</c:v>
                </c:pt>
                <c:pt idx="47449">
                  <c:v>-52.977000000000004</c:v>
                </c:pt>
                <c:pt idx="47450">
                  <c:v>-52.974999999999994</c:v>
                </c:pt>
                <c:pt idx="47451">
                  <c:v>-52.972999999999999</c:v>
                </c:pt>
                <c:pt idx="47452">
                  <c:v>-52.971000000000004</c:v>
                </c:pt>
                <c:pt idx="47453">
                  <c:v>-52.968999999999994</c:v>
                </c:pt>
                <c:pt idx="47454">
                  <c:v>-52.966999999999999</c:v>
                </c:pt>
                <c:pt idx="47455">
                  <c:v>-52.965000000000003</c:v>
                </c:pt>
                <c:pt idx="47456">
                  <c:v>-52.962999999999994</c:v>
                </c:pt>
                <c:pt idx="47457">
                  <c:v>-52.960999999999999</c:v>
                </c:pt>
                <c:pt idx="47458">
                  <c:v>-52.959000000000003</c:v>
                </c:pt>
                <c:pt idx="47459">
                  <c:v>-52.956999999999994</c:v>
                </c:pt>
                <c:pt idx="47460">
                  <c:v>-52.954999999999998</c:v>
                </c:pt>
                <c:pt idx="47461">
                  <c:v>-52.953000000000003</c:v>
                </c:pt>
                <c:pt idx="47462">
                  <c:v>-52.950999999999993</c:v>
                </c:pt>
                <c:pt idx="47463">
                  <c:v>-52.948999999999998</c:v>
                </c:pt>
                <c:pt idx="47464">
                  <c:v>-52.947000000000003</c:v>
                </c:pt>
                <c:pt idx="47465">
                  <c:v>-52.944999999999993</c:v>
                </c:pt>
                <c:pt idx="47466">
                  <c:v>-52.942999999999998</c:v>
                </c:pt>
                <c:pt idx="47467">
                  <c:v>-52.941000000000003</c:v>
                </c:pt>
                <c:pt idx="47468">
                  <c:v>-52.938999999999993</c:v>
                </c:pt>
                <c:pt idx="47469">
                  <c:v>-52.936999999999998</c:v>
                </c:pt>
                <c:pt idx="47470">
                  <c:v>-52.935000000000002</c:v>
                </c:pt>
                <c:pt idx="47471">
                  <c:v>-52.933000000000007</c:v>
                </c:pt>
                <c:pt idx="47472">
                  <c:v>-52.930999999999997</c:v>
                </c:pt>
                <c:pt idx="47473">
                  <c:v>-52.929000000000002</c:v>
                </c:pt>
                <c:pt idx="47474">
                  <c:v>-52.927000000000007</c:v>
                </c:pt>
                <c:pt idx="47475">
                  <c:v>-52.924999999999997</c:v>
                </c:pt>
                <c:pt idx="47476">
                  <c:v>-52.923000000000002</c:v>
                </c:pt>
                <c:pt idx="47477">
                  <c:v>-52.921000000000006</c:v>
                </c:pt>
                <c:pt idx="47478">
                  <c:v>-52.918999999999997</c:v>
                </c:pt>
                <c:pt idx="47479">
                  <c:v>-52.917000000000002</c:v>
                </c:pt>
                <c:pt idx="47480">
                  <c:v>-52.915000000000006</c:v>
                </c:pt>
                <c:pt idx="47481">
                  <c:v>-52.912999999999997</c:v>
                </c:pt>
                <c:pt idx="47482">
                  <c:v>-52.911000000000001</c:v>
                </c:pt>
                <c:pt idx="47483">
                  <c:v>-52.909000000000006</c:v>
                </c:pt>
                <c:pt idx="47484">
                  <c:v>-52.906999999999996</c:v>
                </c:pt>
                <c:pt idx="47485">
                  <c:v>-52.905000000000001</c:v>
                </c:pt>
                <c:pt idx="47486">
                  <c:v>-52.903000000000006</c:v>
                </c:pt>
                <c:pt idx="47487">
                  <c:v>-52.900999999999996</c:v>
                </c:pt>
                <c:pt idx="47488">
                  <c:v>-52.899000000000001</c:v>
                </c:pt>
                <c:pt idx="47489">
                  <c:v>-52.897000000000006</c:v>
                </c:pt>
                <c:pt idx="47490">
                  <c:v>-52.894999999999996</c:v>
                </c:pt>
                <c:pt idx="47491">
                  <c:v>-52.893000000000001</c:v>
                </c:pt>
                <c:pt idx="47492">
                  <c:v>-52.891000000000005</c:v>
                </c:pt>
                <c:pt idx="47493">
                  <c:v>-52.888999999999996</c:v>
                </c:pt>
                <c:pt idx="47494">
                  <c:v>-52.887</c:v>
                </c:pt>
                <c:pt idx="47495">
                  <c:v>-52.885000000000005</c:v>
                </c:pt>
                <c:pt idx="47496">
                  <c:v>-52.882999999999996</c:v>
                </c:pt>
                <c:pt idx="47497">
                  <c:v>-52.881</c:v>
                </c:pt>
                <c:pt idx="47498">
                  <c:v>-52.879000000000005</c:v>
                </c:pt>
                <c:pt idx="47499">
                  <c:v>-52.876999999999995</c:v>
                </c:pt>
                <c:pt idx="47500">
                  <c:v>-52.875</c:v>
                </c:pt>
                <c:pt idx="47501">
                  <c:v>-52.873000000000005</c:v>
                </c:pt>
                <c:pt idx="47502">
                  <c:v>-52.870999999999995</c:v>
                </c:pt>
                <c:pt idx="47503">
                  <c:v>-52.869</c:v>
                </c:pt>
                <c:pt idx="47504">
                  <c:v>-52.867000000000004</c:v>
                </c:pt>
                <c:pt idx="47505">
                  <c:v>-52.864999999999995</c:v>
                </c:pt>
                <c:pt idx="47506">
                  <c:v>-52.863</c:v>
                </c:pt>
                <c:pt idx="47507">
                  <c:v>-52.861000000000004</c:v>
                </c:pt>
                <c:pt idx="47508">
                  <c:v>-52.858999999999995</c:v>
                </c:pt>
                <c:pt idx="47509">
                  <c:v>-52.856999999999999</c:v>
                </c:pt>
                <c:pt idx="47510">
                  <c:v>-52.855000000000004</c:v>
                </c:pt>
                <c:pt idx="47511">
                  <c:v>-52.852999999999994</c:v>
                </c:pt>
                <c:pt idx="47512">
                  <c:v>-52.850999999999999</c:v>
                </c:pt>
                <c:pt idx="47513">
                  <c:v>-52.849000000000004</c:v>
                </c:pt>
                <c:pt idx="47514">
                  <c:v>-52.846999999999994</c:v>
                </c:pt>
                <c:pt idx="47515">
                  <c:v>-52.844999999999999</c:v>
                </c:pt>
                <c:pt idx="47516">
                  <c:v>-52.843000000000004</c:v>
                </c:pt>
                <c:pt idx="47517">
                  <c:v>-52.840999999999994</c:v>
                </c:pt>
                <c:pt idx="47518">
                  <c:v>-52.838999999999999</c:v>
                </c:pt>
                <c:pt idx="47519">
                  <c:v>-52.837000000000003</c:v>
                </c:pt>
                <c:pt idx="47520">
                  <c:v>-52.834999999999994</c:v>
                </c:pt>
                <c:pt idx="47521">
                  <c:v>-52.832999999999998</c:v>
                </c:pt>
                <c:pt idx="47522">
                  <c:v>-52.831000000000003</c:v>
                </c:pt>
                <c:pt idx="47523">
                  <c:v>-52.828999999999994</c:v>
                </c:pt>
                <c:pt idx="47524">
                  <c:v>-52.826999999999998</c:v>
                </c:pt>
                <c:pt idx="47525">
                  <c:v>-52.825000000000003</c:v>
                </c:pt>
                <c:pt idx="47526">
                  <c:v>-52.822999999999993</c:v>
                </c:pt>
                <c:pt idx="47527">
                  <c:v>-52.820999999999998</c:v>
                </c:pt>
                <c:pt idx="47528">
                  <c:v>-52.819000000000003</c:v>
                </c:pt>
                <c:pt idx="47529">
                  <c:v>-52.816999999999993</c:v>
                </c:pt>
                <c:pt idx="47530">
                  <c:v>-52.814999999999998</c:v>
                </c:pt>
                <c:pt idx="47531">
                  <c:v>-52.813000000000002</c:v>
                </c:pt>
                <c:pt idx="47532">
                  <c:v>-52.811000000000007</c:v>
                </c:pt>
                <c:pt idx="47533">
                  <c:v>-52.808999999999997</c:v>
                </c:pt>
                <c:pt idx="47534">
                  <c:v>-52.807000000000002</c:v>
                </c:pt>
                <c:pt idx="47535">
                  <c:v>-52.805000000000007</c:v>
                </c:pt>
                <c:pt idx="47536">
                  <c:v>-52.802999999999997</c:v>
                </c:pt>
                <c:pt idx="47537">
                  <c:v>-52.801000000000002</c:v>
                </c:pt>
                <c:pt idx="47538">
                  <c:v>-52.799000000000007</c:v>
                </c:pt>
                <c:pt idx="47539">
                  <c:v>-52.796999999999997</c:v>
                </c:pt>
                <c:pt idx="47540">
                  <c:v>-52.795000000000002</c:v>
                </c:pt>
                <c:pt idx="47541">
                  <c:v>-52.793000000000006</c:v>
                </c:pt>
                <c:pt idx="47542">
                  <c:v>-52.790999999999997</c:v>
                </c:pt>
                <c:pt idx="47543">
                  <c:v>-52.789000000000001</c:v>
                </c:pt>
                <c:pt idx="47544">
                  <c:v>-52.787000000000006</c:v>
                </c:pt>
                <c:pt idx="47545">
                  <c:v>-52.784999999999997</c:v>
                </c:pt>
                <c:pt idx="47546">
                  <c:v>-52.783000000000001</c:v>
                </c:pt>
                <c:pt idx="47547">
                  <c:v>-52.781000000000006</c:v>
                </c:pt>
                <c:pt idx="47548">
                  <c:v>-52.778999999999996</c:v>
                </c:pt>
                <c:pt idx="47549">
                  <c:v>-52.777000000000001</c:v>
                </c:pt>
                <c:pt idx="47550">
                  <c:v>-52.775000000000006</c:v>
                </c:pt>
                <c:pt idx="47551">
                  <c:v>-52.772999999999996</c:v>
                </c:pt>
                <c:pt idx="47552">
                  <c:v>-52.771000000000001</c:v>
                </c:pt>
                <c:pt idx="47553">
                  <c:v>-52.769000000000005</c:v>
                </c:pt>
                <c:pt idx="47554">
                  <c:v>-52.766999999999996</c:v>
                </c:pt>
                <c:pt idx="47555">
                  <c:v>-52.765000000000001</c:v>
                </c:pt>
                <c:pt idx="47556">
                  <c:v>-52.763000000000005</c:v>
                </c:pt>
                <c:pt idx="47557">
                  <c:v>-52.760999999999996</c:v>
                </c:pt>
                <c:pt idx="47558">
                  <c:v>-52.759</c:v>
                </c:pt>
                <c:pt idx="47559">
                  <c:v>-52.757000000000005</c:v>
                </c:pt>
                <c:pt idx="47560">
                  <c:v>-52.754999999999995</c:v>
                </c:pt>
                <c:pt idx="47561">
                  <c:v>-52.753</c:v>
                </c:pt>
                <c:pt idx="47562">
                  <c:v>-52.751000000000005</c:v>
                </c:pt>
                <c:pt idx="47563">
                  <c:v>-52.748999999999995</c:v>
                </c:pt>
                <c:pt idx="47564">
                  <c:v>-52.747</c:v>
                </c:pt>
                <c:pt idx="47565">
                  <c:v>-52.745000000000005</c:v>
                </c:pt>
                <c:pt idx="47566">
                  <c:v>-52.742999999999995</c:v>
                </c:pt>
                <c:pt idx="47567">
                  <c:v>-52.741</c:v>
                </c:pt>
                <c:pt idx="47568">
                  <c:v>-52.739000000000004</c:v>
                </c:pt>
                <c:pt idx="47569">
                  <c:v>-52.736999999999995</c:v>
                </c:pt>
                <c:pt idx="47570">
                  <c:v>-52.734999999999999</c:v>
                </c:pt>
                <c:pt idx="47571">
                  <c:v>-52.733000000000004</c:v>
                </c:pt>
                <c:pt idx="47572">
                  <c:v>-52.730999999999995</c:v>
                </c:pt>
                <c:pt idx="47573">
                  <c:v>-52.728999999999999</c:v>
                </c:pt>
                <c:pt idx="47574">
                  <c:v>-52.727000000000004</c:v>
                </c:pt>
                <c:pt idx="47575">
                  <c:v>-52.724999999999994</c:v>
                </c:pt>
                <c:pt idx="47576">
                  <c:v>-52.722999999999999</c:v>
                </c:pt>
                <c:pt idx="47577">
                  <c:v>-52.721000000000004</c:v>
                </c:pt>
                <c:pt idx="47578">
                  <c:v>-52.718999999999994</c:v>
                </c:pt>
                <c:pt idx="47579">
                  <c:v>-52.716999999999999</c:v>
                </c:pt>
                <c:pt idx="47580">
                  <c:v>-52.715000000000003</c:v>
                </c:pt>
                <c:pt idx="47581">
                  <c:v>-52.712999999999994</c:v>
                </c:pt>
                <c:pt idx="47582">
                  <c:v>-52.710999999999999</c:v>
                </c:pt>
                <c:pt idx="47583">
                  <c:v>-52.709000000000003</c:v>
                </c:pt>
                <c:pt idx="47584">
                  <c:v>-52.706999999999994</c:v>
                </c:pt>
                <c:pt idx="47585">
                  <c:v>-52.704999999999998</c:v>
                </c:pt>
                <c:pt idx="47586">
                  <c:v>-52.703000000000003</c:v>
                </c:pt>
                <c:pt idx="47587">
                  <c:v>-52.700999999999993</c:v>
                </c:pt>
                <c:pt idx="47588">
                  <c:v>-52.698999999999998</c:v>
                </c:pt>
                <c:pt idx="47589">
                  <c:v>-52.697000000000003</c:v>
                </c:pt>
                <c:pt idx="47590">
                  <c:v>-52.694999999999993</c:v>
                </c:pt>
                <c:pt idx="47591">
                  <c:v>-52.692999999999998</c:v>
                </c:pt>
                <c:pt idx="47592">
                  <c:v>-52.691000000000003</c:v>
                </c:pt>
                <c:pt idx="47593">
                  <c:v>-52.688999999999993</c:v>
                </c:pt>
                <c:pt idx="47594">
                  <c:v>-52.686999999999998</c:v>
                </c:pt>
                <c:pt idx="47595">
                  <c:v>-52.685000000000002</c:v>
                </c:pt>
                <c:pt idx="47596">
                  <c:v>-52.683000000000007</c:v>
                </c:pt>
                <c:pt idx="47597">
                  <c:v>-52.680999999999997</c:v>
                </c:pt>
                <c:pt idx="47598">
                  <c:v>-52.679000000000002</c:v>
                </c:pt>
                <c:pt idx="47599">
                  <c:v>-52.677000000000007</c:v>
                </c:pt>
                <c:pt idx="47600">
                  <c:v>-52.674999999999997</c:v>
                </c:pt>
                <c:pt idx="47601">
                  <c:v>-52.673000000000002</c:v>
                </c:pt>
                <c:pt idx="47602">
                  <c:v>-52.671000000000006</c:v>
                </c:pt>
                <c:pt idx="47603">
                  <c:v>-52.668999999999997</c:v>
                </c:pt>
                <c:pt idx="47604">
                  <c:v>-52.667000000000002</c:v>
                </c:pt>
                <c:pt idx="47605">
                  <c:v>-52.665000000000006</c:v>
                </c:pt>
                <c:pt idx="47606">
                  <c:v>-52.662999999999997</c:v>
                </c:pt>
                <c:pt idx="47607">
                  <c:v>-52.661000000000001</c:v>
                </c:pt>
                <c:pt idx="47608">
                  <c:v>-52.659000000000006</c:v>
                </c:pt>
                <c:pt idx="47609">
                  <c:v>-52.656999999999996</c:v>
                </c:pt>
                <c:pt idx="47610">
                  <c:v>-52.655000000000001</c:v>
                </c:pt>
                <c:pt idx="47611">
                  <c:v>-52.653000000000006</c:v>
                </c:pt>
                <c:pt idx="47612">
                  <c:v>-52.650999999999996</c:v>
                </c:pt>
                <c:pt idx="47613">
                  <c:v>-52.649000000000001</c:v>
                </c:pt>
                <c:pt idx="47614">
                  <c:v>-52.647000000000006</c:v>
                </c:pt>
                <c:pt idx="47615">
                  <c:v>-52.644999999999996</c:v>
                </c:pt>
                <c:pt idx="47616">
                  <c:v>-52.643000000000001</c:v>
                </c:pt>
                <c:pt idx="47617">
                  <c:v>-52.641000000000005</c:v>
                </c:pt>
                <c:pt idx="47618">
                  <c:v>-52.638999999999996</c:v>
                </c:pt>
                <c:pt idx="47619">
                  <c:v>-52.637</c:v>
                </c:pt>
                <c:pt idx="47620">
                  <c:v>-52.635000000000005</c:v>
                </c:pt>
                <c:pt idx="47621">
                  <c:v>-52.632999999999996</c:v>
                </c:pt>
                <c:pt idx="47622">
                  <c:v>-52.631</c:v>
                </c:pt>
                <c:pt idx="47623">
                  <c:v>-52.629000000000005</c:v>
                </c:pt>
                <c:pt idx="47624">
                  <c:v>-52.626999999999995</c:v>
                </c:pt>
                <c:pt idx="47625">
                  <c:v>-52.625</c:v>
                </c:pt>
                <c:pt idx="47626">
                  <c:v>-52.623000000000005</c:v>
                </c:pt>
                <c:pt idx="47627">
                  <c:v>-52.620999999999995</c:v>
                </c:pt>
                <c:pt idx="47628">
                  <c:v>-52.619</c:v>
                </c:pt>
                <c:pt idx="47629">
                  <c:v>-52.617000000000004</c:v>
                </c:pt>
                <c:pt idx="47630">
                  <c:v>-52.614999999999995</c:v>
                </c:pt>
                <c:pt idx="47631">
                  <c:v>-52.613</c:v>
                </c:pt>
                <c:pt idx="47632">
                  <c:v>-52.611000000000004</c:v>
                </c:pt>
                <c:pt idx="47633">
                  <c:v>-52.608999999999995</c:v>
                </c:pt>
                <c:pt idx="47634">
                  <c:v>-52.606999999999999</c:v>
                </c:pt>
                <c:pt idx="47635">
                  <c:v>-52.605000000000004</c:v>
                </c:pt>
                <c:pt idx="47636">
                  <c:v>-52.602999999999994</c:v>
                </c:pt>
                <c:pt idx="47637">
                  <c:v>-52.600999999999999</c:v>
                </c:pt>
                <c:pt idx="47638">
                  <c:v>-52.599000000000004</c:v>
                </c:pt>
                <c:pt idx="47639">
                  <c:v>-52.596999999999994</c:v>
                </c:pt>
                <c:pt idx="47640">
                  <c:v>-52.594999999999999</c:v>
                </c:pt>
                <c:pt idx="47641">
                  <c:v>-52.593000000000004</c:v>
                </c:pt>
                <c:pt idx="47642">
                  <c:v>-52.590999999999994</c:v>
                </c:pt>
                <c:pt idx="47643">
                  <c:v>-52.588999999999999</c:v>
                </c:pt>
                <c:pt idx="47644">
                  <c:v>-52.587000000000003</c:v>
                </c:pt>
                <c:pt idx="47645">
                  <c:v>-52.584999999999994</c:v>
                </c:pt>
                <c:pt idx="47646">
                  <c:v>-52.582999999999998</c:v>
                </c:pt>
                <c:pt idx="47647">
                  <c:v>-52.581000000000003</c:v>
                </c:pt>
                <c:pt idx="47648">
                  <c:v>-52.578999999999994</c:v>
                </c:pt>
                <c:pt idx="47649">
                  <c:v>-52.576999999999998</c:v>
                </c:pt>
                <c:pt idx="47650">
                  <c:v>-52.575000000000003</c:v>
                </c:pt>
                <c:pt idx="47651">
                  <c:v>-52.572999999999993</c:v>
                </c:pt>
                <c:pt idx="47652">
                  <c:v>-52.570999999999998</c:v>
                </c:pt>
                <c:pt idx="47653">
                  <c:v>-52.569000000000003</c:v>
                </c:pt>
                <c:pt idx="47654">
                  <c:v>-52.566999999999993</c:v>
                </c:pt>
                <c:pt idx="47655">
                  <c:v>-52.564999999999998</c:v>
                </c:pt>
                <c:pt idx="47656">
                  <c:v>-52.563000000000002</c:v>
                </c:pt>
                <c:pt idx="47657">
                  <c:v>-52.561000000000007</c:v>
                </c:pt>
                <c:pt idx="47658">
                  <c:v>-52.558999999999997</c:v>
                </c:pt>
                <c:pt idx="47659">
                  <c:v>-52.557000000000002</c:v>
                </c:pt>
                <c:pt idx="47660">
                  <c:v>-52.555000000000007</c:v>
                </c:pt>
                <c:pt idx="47661">
                  <c:v>-52.552999999999997</c:v>
                </c:pt>
                <c:pt idx="47662">
                  <c:v>-52.551000000000002</c:v>
                </c:pt>
                <c:pt idx="47663">
                  <c:v>-52.549000000000007</c:v>
                </c:pt>
                <c:pt idx="47664">
                  <c:v>-52.546999999999997</c:v>
                </c:pt>
                <c:pt idx="47665">
                  <c:v>-52.545000000000002</c:v>
                </c:pt>
                <c:pt idx="47666">
                  <c:v>-52.543000000000006</c:v>
                </c:pt>
                <c:pt idx="47667">
                  <c:v>-52.540999999999997</c:v>
                </c:pt>
                <c:pt idx="47668">
                  <c:v>-52.539000000000001</c:v>
                </c:pt>
                <c:pt idx="47669">
                  <c:v>-52.537000000000006</c:v>
                </c:pt>
                <c:pt idx="47670">
                  <c:v>-52.534999999999997</c:v>
                </c:pt>
                <c:pt idx="47671">
                  <c:v>-52.533000000000001</c:v>
                </c:pt>
                <c:pt idx="47672">
                  <c:v>-52.531000000000006</c:v>
                </c:pt>
                <c:pt idx="47673">
                  <c:v>-52.528999999999996</c:v>
                </c:pt>
                <c:pt idx="47674">
                  <c:v>-52.527000000000001</c:v>
                </c:pt>
                <c:pt idx="47675">
                  <c:v>-52.525000000000006</c:v>
                </c:pt>
                <c:pt idx="47676">
                  <c:v>-52.522999999999996</c:v>
                </c:pt>
                <c:pt idx="47677">
                  <c:v>-52.521000000000001</c:v>
                </c:pt>
                <c:pt idx="47678">
                  <c:v>-52.519000000000005</c:v>
                </c:pt>
                <c:pt idx="47679">
                  <c:v>-52.516999999999996</c:v>
                </c:pt>
                <c:pt idx="47680">
                  <c:v>-52.515000000000001</c:v>
                </c:pt>
                <c:pt idx="47681">
                  <c:v>-52.513000000000005</c:v>
                </c:pt>
                <c:pt idx="47682">
                  <c:v>-52.510999999999996</c:v>
                </c:pt>
                <c:pt idx="47683">
                  <c:v>-52.509</c:v>
                </c:pt>
                <c:pt idx="47684">
                  <c:v>-52.507000000000005</c:v>
                </c:pt>
                <c:pt idx="47685">
                  <c:v>-52.504999999999995</c:v>
                </c:pt>
                <c:pt idx="47686">
                  <c:v>-52.503</c:v>
                </c:pt>
                <c:pt idx="47687">
                  <c:v>-52.501000000000005</c:v>
                </c:pt>
                <c:pt idx="47688">
                  <c:v>-52.498999999999995</c:v>
                </c:pt>
                <c:pt idx="47689">
                  <c:v>-52.497</c:v>
                </c:pt>
                <c:pt idx="47690">
                  <c:v>-52.495000000000005</c:v>
                </c:pt>
                <c:pt idx="47691">
                  <c:v>-52.492999999999995</c:v>
                </c:pt>
                <c:pt idx="47692">
                  <c:v>-52.491</c:v>
                </c:pt>
                <c:pt idx="47693">
                  <c:v>-52.489000000000004</c:v>
                </c:pt>
                <c:pt idx="47694">
                  <c:v>-52.486999999999995</c:v>
                </c:pt>
                <c:pt idx="47695">
                  <c:v>-52.484999999999999</c:v>
                </c:pt>
                <c:pt idx="47696">
                  <c:v>-52.483000000000004</c:v>
                </c:pt>
                <c:pt idx="47697">
                  <c:v>-52.480999999999995</c:v>
                </c:pt>
                <c:pt idx="47698">
                  <c:v>-52.478999999999999</c:v>
                </c:pt>
                <c:pt idx="47699">
                  <c:v>-52.477000000000004</c:v>
                </c:pt>
                <c:pt idx="47700">
                  <c:v>-52.474999999999994</c:v>
                </c:pt>
                <c:pt idx="47701">
                  <c:v>-52.472999999999999</c:v>
                </c:pt>
                <c:pt idx="47702">
                  <c:v>-52.471000000000004</c:v>
                </c:pt>
                <c:pt idx="47703">
                  <c:v>-52.468999999999994</c:v>
                </c:pt>
                <c:pt idx="47704">
                  <c:v>-52.466999999999999</c:v>
                </c:pt>
                <c:pt idx="47705">
                  <c:v>-52.465000000000003</c:v>
                </c:pt>
                <c:pt idx="47706">
                  <c:v>-52.462999999999994</c:v>
                </c:pt>
                <c:pt idx="47707">
                  <c:v>-52.460999999999999</c:v>
                </c:pt>
                <c:pt idx="47708">
                  <c:v>-52.459000000000003</c:v>
                </c:pt>
                <c:pt idx="47709">
                  <c:v>-52.456999999999994</c:v>
                </c:pt>
                <c:pt idx="47710">
                  <c:v>-52.454999999999998</c:v>
                </c:pt>
                <c:pt idx="47711">
                  <c:v>-52.453000000000003</c:v>
                </c:pt>
                <c:pt idx="47712">
                  <c:v>-52.450999999999993</c:v>
                </c:pt>
                <c:pt idx="47713">
                  <c:v>-52.448999999999998</c:v>
                </c:pt>
                <c:pt idx="47714">
                  <c:v>-52.447000000000003</c:v>
                </c:pt>
                <c:pt idx="47715">
                  <c:v>-52.444999999999993</c:v>
                </c:pt>
                <c:pt idx="47716">
                  <c:v>-52.442999999999998</c:v>
                </c:pt>
                <c:pt idx="47717">
                  <c:v>-52.441000000000003</c:v>
                </c:pt>
                <c:pt idx="47718">
                  <c:v>-52.438999999999993</c:v>
                </c:pt>
                <c:pt idx="47719">
                  <c:v>-52.436999999999998</c:v>
                </c:pt>
                <c:pt idx="47720">
                  <c:v>-52.435000000000002</c:v>
                </c:pt>
                <c:pt idx="47721">
                  <c:v>-52.433000000000007</c:v>
                </c:pt>
                <c:pt idx="47722">
                  <c:v>-52.430999999999997</c:v>
                </c:pt>
                <c:pt idx="47723">
                  <c:v>-52.429000000000002</c:v>
                </c:pt>
                <c:pt idx="47724">
                  <c:v>-52.427000000000007</c:v>
                </c:pt>
                <c:pt idx="47725">
                  <c:v>-52.424999999999997</c:v>
                </c:pt>
                <c:pt idx="47726">
                  <c:v>-52.423000000000002</c:v>
                </c:pt>
                <c:pt idx="47727">
                  <c:v>-52.421000000000006</c:v>
                </c:pt>
                <c:pt idx="47728">
                  <c:v>-52.418999999999997</c:v>
                </c:pt>
                <c:pt idx="47729">
                  <c:v>-52.417000000000002</c:v>
                </c:pt>
                <c:pt idx="47730">
                  <c:v>-52.415000000000006</c:v>
                </c:pt>
                <c:pt idx="47731">
                  <c:v>-52.412999999999997</c:v>
                </c:pt>
                <c:pt idx="47732">
                  <c:v>-52.411000000000001</c:v>
                </c:pt>
                <c:pt idx="47733">
                  <c:v>-52.409000000000006</c:v>
                </c:pt>
                <c:pt idx="47734">
                  <c:v>-52.406999999999996</c:v>
                </c:pt>
                <c:pt idx="47735">
                  <c:v>-52.405000000000001</c:v>
                </c:pt>
                <c:pt idx="47736">
                  <c:v>-52.403000000000006</c:v>
                </c:pt>
                <c:pt idx="47737">
                  <c:v>-52.400999999999996</c:v>
                </c:pt>
                <c:pt idx="47738">
                  <c:v>-52.399000000000001</c:v>
                </c:pt>
                <c:pt idx="47739">
                  <c:v>-52.397000000000006</c:v>
                </c:pt>
                <c:pt idx="47740">
                  <c:v>-52.394999999999996</c:v>
                </c:pt>
                <c:pt idx="47741">
                  <c:v>-52.393000000000001</c:v>
                </c:pt>
                <c:pt idx="47742">
                  <c:v>-52.391000000000005</c:v>
                </c:pt>
                <c:pt idx="47743">
                  <c:v>-52.388999999999996</c:v>
                </c:pt>
                <c:pt idx="47744">
                  <c:v>-52.387</c:v>
                </c:pt>
                <c:pt idx="47745">
                  <c:v>-52.385000000000005</c:v>
                </c:pt>
                <c:pt idx="47746">
                  <c:v>-52.382999999999996</c:v>
                </c:pt>
                <c:pt idx="47747">
                  <c:v>-52.381</c:v>
                </c:pt>
                <c:pt idx="47748">
                  <c:v>-52.379000000000005</c:v>
                </c:pt>
                <c:pt idx="47749">
                  <c:v>-52.376999999999995</c:v>
                </c:pt>
                <c:pt idx="47750">
                  <c:v>-52.375</c:v>
                </c:pt>
                <c:pt idx="47751">
                  <c:v>-52.373000000000005</c:v>
                </c:pt>
                <c:pt idx="47752">
                  <c:v>-52.370999999999995</c:v>
                </c:pt>
                <c:pt idx="47753">
                  <c:v>-52.369</c:v>
                </c:pt>
                <c:pt idx="47754">
                  <c:v>-52.367000000000004</c:v>
                </c:pt>
                <c:pt idx="47755">
                  <c:v>-52.364999999999995</c:v>
                </c:pt>
                <c:pt idx="47756">
                  <c:v>-52.363</c:v>
                </c:pt>
                <c:pt idx="47757">
                  <c:v>-52.361000000000004</c:v>
                </c:pt>
                <c:pt idx="47758">
                  <c:v>-52.358999999999995</c:v>
                </c:pt>
                <c:pt idx="47759">
                  <c:v>-52.356999999999999</c:v>
                </c:pt>
                <c:pt idx="47760">
                  <c:v>-52.355000000000004</c:v>
                </c:pt>
                <c:pt idx="47761">
                  <c:v>-52.352999999999994</c:v>
                </c:pt>
                <c:pt idx="47762">
                  <c:v>-52.350999999999999</c:v>
                </c:pt>
                <c:pt idx="47763">
                  <c:v>-52.349000000000004</c:v>
                </c:pt>
                <c:pt idx="47764">
                  <c:v>-52.346999999999994</c:v>
                </c:pt>
                <c:pt idx="47765">
                  <c:v>-52.344999999999999</c:v>
                </c:pt>
                <c:pt idx="47766">
                  <c:v>-52.343000000000004</c:v>
                </c:pt>
                <c:pt idx="47767">
                  <c:v>-52.340999999999994</c:v>
                </c:pt>
                <c:pt idx="47768">
                  <c:v>-52.338999999999999</c:v>
                </c:pt>
                <c:pt idx="47769">
                  <c:v>-52.337000000000003</c:v>
                </c:pt>
                <c:pt idx="47770">
                  <c:v>-52.334999999999994</c:v>
                </c:pt>
                <c:pt idx="47771">
                  <c:v>-52.332999999999998</c:v>
                </c:pt>
                <c:pt idx="47772">
                  <c:v>-52.331000000000003</c:v>
                </c:pt>
                <c:pt idx="47773">
                  <c:v>-52.328999999999994</c:v>
                </c:pt>
                <c:pt idx="47774">
                  <c:v>-52.326999999999998</c:v>
                </c:pt>
                <c:pt idx="47775">
                  <c:v>-52.325000000000003</c:v>
                </c:pt>
                <c:pt idx="47776">
                  <c:v>-52.322999999999993</c:v>
                </c:pt>
                <c:pt idx="47777">
                  <c:v>-52.320999999999998</c:v>
                </c:pt>
                <c:pt idx="47778">
                  <c:v>-52.319000000000003</c:v>
                </c:pt>
                <c:pt idx="47779">
                  <c:v>-52.316999999999993</c:v>
                </c:pt>
                <c:pt idx="47780">
                  <c:v>-52.314999999999998</c:v>
                </c:pt>
                <c:pt idx="47781">
                  <c:v>-52.313000000000002</c:v>
                </c:pt>
                <c:pt idx="47782">
                  <c:v>-52.311000000000007</c:v>
                </c:pt>
                <c:pt idx="47783">
                  <c:v>-52.308999999999997</c:v>
                </c:pt>
                <c:pt idx="47784">
                  <c:v>-52.307000000000002</c:v>
                </c:pt>
                <c:pt idx="47785">
                  <c:v>-52.305000000000007</c:v>
                </c:pt>
                <c:pt idx="47786">
                  <c:v>-52.302999999999997</c:v>
                </c:pt>
                <c:pt idx="47787">
                  <c:v>-52.301000000000002</c:v>
                </c:pt>
                <c:pt idx="47788">
                  <c:v>-52.299000000000007</c:v>
                </c:pt>
                <c:pt idx="47789">
                  <c:v>-52.296999999999997</c:v>
                </c:pt>
                <c:pt idx="47790">
                  <c:v>-52.295000000000002</c:v>
                </c:pt>
                <c:pt idx="47791">
                  <c:v>-52.293000000000006</c:v>
                </c:pt>
                <c:pt idx="47792">
                  <c:v>-52.290999999999997</c:v>
                </c:pt>
                <c:pt idx="47793">
                  <c:v>-52.289000000000001</c:v>
                </c:pt>
                <c:pt idx="47794">
                  <c:v>-52.287000000000006</c:v>
                </c:pt>
                <c:pt idx="47795">
                  <c:v>-52.284999999999997</c:v>
                </c:pt>
                <c:pt idx="47796">
                  <c:v>-52.283000000000001</c:v>
                </c:pt>
                <c:pt idx="47797">
                  <c:v>-52.281000000000006</c:v>
                </c:pt>
                <c:pt idx="47798">
                  <c:v>-52.278999999999996</c:v>
                </c:pt>
                <c:pt idx="47799">
                  <c:v>-52.277000000000001</c:v>
                </c:pt>
                <c:pt idx="47800">
                  <c:v>-52.275000000000006</c:v>
                </c:pt>
                <c:pt idx="47801">
                  <c:v>-52.272999999999996</c:v>
                </c:pt>
                <c:pt idx="47802">
                  <c:v>-52.271000000000001</c:v>
                </c:pt>
                <c:pt idx="47803">
                  <c:v>-52.269000000000005</c:v>
                </c:pt>
                <c:pt idx="47804">
                  <c:v>-52.266999999999996</c:v>
                </c:pt>
                <c:pt idx="47805">
                  <c:v>-52.265000000000001</c:v>
                </c:pt>
                <c:pt idx="47806">
                  <c:v>-52.263000000000005</c:v>
                </c:pt>
                <c:pt idx="47807">
                  <c:v>-52.260999999999996</c:v>
                </c:pt>
                <c:pt idx="47808">
                  <c:v>-52.259</c:v>
                </c:pt>
                <c:pt idx="47809">
                  <c:v>-52.257000000000005</c:v>
                </c:pt>
                <c:pt idx="47810">
                  <c:v>-52.254999999999995</c:v>
                </c:pt>
                <c:pt idx="47811">
                  <c:v>-52.253</c:v>
                </c:pt>
                <c:pt idx="47812">
                  <c:v>-52.251000000000005</c:v>
                </c:pt>
                <c:pt idx="47813">
                  <c:v>-52.248999999999995</c:v>
                </c:pt>
                <c:pt idx="47814">
                  <c:v>-52.247</c:v>
                </c:pt>
                <c:pt idx="47815">
                  <c:v>-52.245000000000005</c:v>
                </c:pt>
                <c:pt idx="47816">
                  <c:v>-52.242999999999995</c:v>
                </c:pt>
                <c:pt idx="47817">
                  <c:v>-52.241</c:v>
                </c:pt>
                <c:pt idx="47818">
                  <c:v>-52.239000000000004</c:v>
                </c:pt>
                <c:pt idx="47819">
                  <c:v>-52.236999999999995</c:v>
                </c:pt>
                <c:pt idx="47820">
                  <c:v>-52.234999999999999</c:v>
                </c:pt>
                <c:pt idx="47821">
                  <c:v>-52.233000000000004</c:v>
                </c:pt>
                <c:pt idx="47822">
                  <c:v>-52.230999999999995</c:v>
                </c:pt>
                <c:pt idx="47823">
                  <c:v>-52.228999999999999</c:v>
                </c:pt>
                <c:pt idx="47824">
                  <c:v>-52.227000000000004</c:v>
                </c:pt>
                <c:pt idx="47825">
                  <c:v>-52.224999999999994</c:v>
                </c:pt>
                <c:pt idx="47826">
                  <c:v>-52.222999999999999</c:v>
                </c:pt>
                <c:pt idx="47827">
                  <c:v>-52.221000000000004</c:v>
                </c:pt>
                <c:pt idx="47828">
                  <c:v>-52.218999999999994</c:v>
                </c:pt>
                <c:pt idx="47829">
                  <c:v>-52.216999999999999</c:v>
                </c:pt>
                <c:pt idx="47830">
                  <c:v>-52.215000000000003</c:v>
                </c:pt>
                <c:pt idx="47831">
                  <c:v>-52.212999999999994</c:v>
                </c:pt>
                <c:pt idx="47832">
                  <c:v>-52.210999999999999</c:v>
                </c:pt>
                <c:pt idx="47833">
                  <c:v>-52.209000000000003</c:v>
                </c:pt>
                <c:pt idx="47834">
                  <c:v>-52.206999999999994</c:v>
                </c:pt>
                <c:pt idx="47835">
                  <c:v>-52.204999999999998</c:v>
                </c:pt>
                <c:pt idx="47836">
                  <c:v>-52.203000000000003</c:v>
                </c:pt>
                <c:pt idx="47837">
                  <c:v>-52.200999999999993</c:v>
                </c:pt>
                <c:pt idx="47838">
                  <c:v>-52.198999999999998</c:v>
                </c:pt>
                <c:pt idx="47839">
                  <c:v>-52.197000000000003</c:v>
                </c:pt>
                <c:pt idx="47840">
                  <c:v>-52.194999999999993</c:v>
                </c:pt>
                <c:pt idx="47841">
                  <c:v>-52.192999999999998</c:v>
                </c:pt>
                <c:pt idx="47842">
                  <c:v>-52.191000000000003</c:v>
                </c:pt>
                <c:pt idx="47843">
                  <c:v>-52.188999999999993</c:v>
                </c:pt>
                <c:pt idx="47844">
                  <c:v>-52.186999999999998</c:v>
                </c:pt>
                <c:pt idx="47845">
                  <c:v>-52.185000000000002</c:v>
                </c:pt>
                <c:pt idx="47846">
                  <c:v>-52.183000000000007</c:v>
                </c:pt>
                <c:pt idx="47847">
                  <c:v>-52.180999999999997</c:v>
                </c:pt>
                <c:pt idx="47848">
                  <c:v>-52.179000000000002</c:v>
                </c:pt>
                <c:pt idx="47849">
                  <c:v>-52.177000000000007</c:v>
                </c:pt>
                <c:pt idx="47850">
                  <c:v>-52.174999999999997</c:v>
                </c:pt>
                <c:pt idx="47851">
                  <c:v>-52.173000000000002</c:v>
                </c:pt>
                <c:pt idx="47852">
                  <c:v>-52.171000000000006</c:v>
                </c:pt>
                <c:pt idx="47853">
                  <c:v>-52.168999999999997</c:v>
                </c:pt>
                <c:pt idx="47854">
                  <c:v>-52.167000000000002</c:v>
                </c:pt>
                <c:pt idx="47855">
                  <c:v>-52.165000000000006</c:v>
                </c:pt>
                <c:pt idx="47856">
                  <c:v>-52.162999999999997</c:v>
                </c:pt>
                <c:pt idx="47857">
                  <c:v>-52.161000000000001</c:v>
                </c:pt>
                <c:pt idx="47858">
                  <c:v>-52.159000000000006</c:v>
                </c:pt>
                <c:pt idx="47859">
                  <c:v>-52.156999999999996</c:v>
                </c:pt>
                <c:pt idx="47860">
                  <c:v>-52.155000000000001</c:v>
                </c:pt>
                <c:pt idx="47861">
                  <c:v>-52.153000000000006</c:v>
                </c:pt>
                <c:pt idx="47862">
                  <c:v>-52.150999999999996</c:v>
                </c:pt>
                <c:pt idx="47863">
                  <c:v>-52.149000000000001</c:v>
                </c:pt>
                <c:pt idx="47864">
                  <c:v>-52.147000000000006</c:v>
                </c:pt>
                <c:pt idx="47865">
                  <c:v>-52.144999999999996</c:v>
                </c:pt>
                <c:pt idx="47866">
                  <c:v>-52.143000000000001</c:v>
                </c:pt>
                <c:pt idx="47867">
                  <c:v>-52.141000000000005</c:v>
                </c:pt>
                <c:pt idx="47868">
                  <c:v>-52.138999999999996</c:v>
                </c:pt>
                <c:pt idx="47869">
                  <c:v>-52.137</c:v>
                </c:pt>
                <c:pt idx="47870">
                  <c:v>-52.135000000000005</c:v>
                </c:pt>
                <c:pt idx="47871">
                  <c:v>-52.132999999999996</c:v>
                </c:pt>
                <c:pt idx="47872">
                  <c:v>-52.131</c:v>
                </c:pt>
                <c:pt idx="47873">
                  <c:v>-52.129000000000005</c:v>
                </c:pt>
                <c:pt idx="47874">
                  <c:v>-52.126999999999995</c:v>
                </c:pt>
                <c:pt idx="47875">
                  <c:v>-52.125</c:v>
                </c:pt>
                <c:pt idx="47876">
                  <c:v>-52.123000000000005</c:v>
                </c:pt>
                <c:pt idx="47877">
                  <c:v>-52.120999999999995</c:v>
                </c:pt>
                <c:pt idx="47878">
                  <c:v>-52.119</c:v>
                </c:pt>
                <c:pt idx="47879">
                  <c:v>-52.117000000000004</c:v>
                </c:pt>
                <c:pt idx="47880">
                  <c:v>-52.114999999999995</c:v>
                </c:pt>
                <c:pt idx="47881">
                  <c:v>-52.113</c:v>
                </c:pt>
                <c:pt idx="47882">
                  <c:v>-52.111000000000004</c:v>
                </c:pt>
                <c:pt idx="47883">
                  <c:v>-52.108999999999995</c:v>
                </c:pt>
                <c:pt idx="47884">
                  <c:v>-52.106999999999999</c:v>
                </c:pt>
                <c:pt idx="47885">
                  <c:v>-52.105000000000004</c:v>
                </c:pt>
                <c:pt idx="47886">
                  <c:v>-52.102999999999994</c:v>
                </c:pt>
                <c:pt idx="47887">
                  <c:v>-52.100999999999999</c:v>
                </c:pt>
                <c:pt idx="47888">
                  <c:v>-52.099000000000004</c:v>
                </c:pt>
                <c:pt idx="47889">
                  <c:v>-52.096999999999994</c:v>
                </c:pt>
                <c:pt idx="47890">
                  <c:v>-52.094999999999999</c:v>
                </c:pt>
                <c:pt idx="47891">
                  <c:v>-52.093000000000004</c:v>
                </c:pt>
                <c:pt idx="47892">
                  <c:v>-52.090999999999994</c:v>
                </c:pt>
                <c:pt idx="47893">
                  <c:v>-52.088999999999999</c:v>
                </c:pt>
                <c:pt idx="47894">
                  <c:v>-52.087000000000003</c:v>
                </c:pt>
                <c:pt idx="47895">
                  <c:v>-52.084999999999994</c:v>
                </c:pt>
                <c:pt idx="47896">
                  <c:v>-52.082999999999998</c:v>
                </c:pt>
                <c:pt idx="47897">
                  <c:v>-52.081000000000003</c:v>
                </c:pt>
                <c:pt idx="47898">
                  <c:v>-52.078999999999994</c:v>
                </c:pt>
                <c:pt idx="47899">
                  <c:v>-52.076999999999998</c:v>
                </c:pt>
                <c:pt idx="47900">
                  <c:v>-52.075000000000003</c:v>
                </c:pt>
                <c:pt idx="47901">
                  <c:v>-52.072999999999993</c:v>
                </c:pt>
                <c:pt idx="47902">
                  <c:v>-52.070999999999998</c:v>
                </c:pt>
                <c:pt idx="47903">
                  <c:v>-52.069000000000003</c:v>
                </c:pt>
                <c:pt idx="47904">
                  <c:v>-52.066999999999993</c:v>
                </c:pt>
                <c:pt idx="47905">
                  <c:v>-52.064999999999998</c:v>
                </c:pt>
                <c:pt idx="47906">
                  <c:v>-52.063000000000002</c:v>
                </c:pt>
                <c:pt idx="47907">
                  <c:v>-52.061000000000007</c:v>
                </c:pt>
                <c:pt idx="47908">
                  <c:v>-52.058999999999997</c:v>
                </c:pt>
                <c:pt idx="47909">
                  <c:v>-52.057000000000002</c:v>
                </c:pt>
                <c:pt idx="47910">
                  <c:v>-52.055000000000007</c:v>
                </c:pt>
                <c:pt idx="47911">
                  <c:v>-52.052999999999997</c:v>
                </c:pt>
                <c:pt idx="47912">
                  <c:v>-52.051000000000002</c:v>
                </c:pt>
                <c:pt idx="47913">
                  <c:v>-52.049000000000007</c:v>
                </c:pt>
                <c:pt idx="47914">
                  <c:v>-52.046999999999997</c:v>
                </c:pt>
                <c:pt idx="47915">
                  <c:v>-52.045000000000002</c:v>
                </c:pt>
                <c:pt idx="47916">
                  <c:v>-52.043000000000006</c:v>
                </c:pt>
                <c:pt idx="47917">
                  <c:v>-52.040999999999997</c:v>
                </c:pt>
                <c:pt idx="47918">
                  <c:v>-52.039000000000001</c:v>
                </c:pt>
                <c:pt idx="47919">
                  <c:v>-52.037000000000006</c:v>
                </c:pt>
                <c:pt idx="47920">
                  <c:v>-52.034999999999997</c:v>
                </c:pt>
                <c:pt idx="47921">
                  <c:v>-52.033000000000001</c:v>
                </c:pt>
                <c:pt idx="47922">
                  <c:v>-52.031000000000006</c:v>
                </c:pt>
                <c:pt idx="47923">
                  <c:v>-52.028999999999996</c:v>
                </c:pt>
                <c:pt idx="47924">
                  <c:v>-52.027000000000001</c:v>
                </c:pt>
                <c:pt idx="47925">
                  <c:v>-52.025000000000006</c:v>
                </c:pt>
                <c:pt idx="47926">
                  <c:v>-52.022999999999996</c:v>
                </c:pt>
                <c:pt idx="47927">
                  <c:v>-52.021000000000001</c:v>
                </c:pt>
                <c:pt idx="47928">
                  <c:v>-52.019000000000005</c:v>
                </c:pt>
                <c:pt idx="47929">
                  <c:v>-52.016999999999996</c:v>
                </c:pt>
                <c:pt idx="47930">
                  <c:v>-52.015000000000001</c:v>
                </c:pt>
                <c:pt idx="47931">
                  <c:v>-52.013000000000005</c:v>
                </c:pt>
                <c:pt idx="47932">
                  <c:v>-52.010999999999996</c:v>
                </c:pt>
                <c:pt idx="47933">
                  <c:v>-52.009</c:v>
                </c:pt>
                <c:pt idx="47934">
                  <c:v>-52.007000000000005</c:v>
                </c:pt>
                <c:pt idx="47935">
                  <c:v>-52.004999999999995</c:v>
                </c:pt>
                <c:pt idx="47936">
                  <c:v>-52.003</c:v>
                </c:pt>
                <c:pt idx="47937">
                  <c:v>-52.001000000000005</c:v>
                </c:pt>
                <c:pt idx="47938">
                  <c:v>-51.998999999999995</c:v>
                </c:pt>
                <c:pt idx="47939">
                  <c:v>-51.997</c:v>
                </c:pt>
                <c:pt idx="47940">
                  <c:v>-51.995000000000005</c:v>
                </c:pt>
                <c:pt idx="47941">
                  <c:v>-51.992999999999995</c:v>
                </c:pt>
                <c:pt idx="47942">
                  <c:v>-51.991</c:v>
                </c:pt>
                <c:pt idx="47943">
                  <c:v>-51.989000000000004</c:v>
                </c:pt>
                <c:pt idx="47944">
                  <c:v>-51.986999999999995</c:v>
                </c:pt>
                <c:pt idx="47945">
                  <c:v>-51.984999999999999</c:v>
                </c:pt>
                <c:pt idx="47946">
                  <c:v>-51.983000000000004</c:v>
                </c:pt>
                <c:pt idx="47947">
                  <c:v>-51.980999999999995</c:v>
                </c:pt>
                <c:pt idx="47948">
                  <c:v>-51.978999999999999</c:v>
                </c:pt>
                <c:pt idx="47949">
                  <c:v>-51.977000000000004</c:v>
                </c:pt>
                <c:pt idx="47950">
                  <c:v>-51.974999999999994</c:v>
                </c:pt>
                <c:pt idx="47951">
                  <c:v>-51.972999999999999</c:v>
                </c:pt>
                <c:pt idx="47952">
                  <c:v>-51.971000000000004</c:v>
                </c:pt>
                <c:pt idx="47953">
                  <c:v>-51.968999999999994</c:v>
                </c:pt>
                <c:pt idx="47954">
                  <c:v>-51.966999999999999</c:v>
                </c:pt>
                <c:pt idx="47955">
                  <c:v>-51.965000000000003</c:v>
                </c:pt>
                <c:pt idx="47956">
                  <c:v>-51.962999999999994</c:v>
                </c:pt>
                <c:pt idx="47957">
                  <c:v>-51.960999999999999</c:v>
                </c:pt>
                <c:pt idx="47958">
                  <c:v>-51.959000000000003</c:v>
                </c:pt>
                <c:pt idx="47959">
                  <c:v>-51.956999999999994</c:v>
                </c:pt>
                <c:pt idx="47960">
                  <c:v>-51.954999999999998</c:v>
                </c:pt>
                <c:pt idx="47961">
                  <c:v>-51.953000000000003</c:v>
                </c:pt>
                <c:pt idx="47962">
                  <c:v>-51.950999999999993</c:v>
                </c:pt>
                <c:pt idx="47963">
                  <c:v>-51.948999999999998</c:v>
                </c:pt>
                <c:pt idx="47964">
                  <c:v>-51.947000000000003</c:v>
                </c:pt>
                <c:pt idx="47965">
                  <c:v>-51.944999999999993</c:v>
                </c:pt>
                <c:pt idx="47966">
                  <c:v>-51.942999999999998</c:v>
                </c:pt>
                <c:pt idx="47967">
                  <c:v>-51.941000000000003</c:v>
                </c:pt>
                <c:pt idx="47968">
                  <c:v>-51.938999999999993</c:v>
                </c:pt>
                <c:pt idx="47969">
                  <c:v>-51.936999999999998</c:v>
                </c:pt>
                <c:pt idx="47970">
                  <c:v>-51.935000000000002</c:v>
                </c:pt>
                <c:pt idx="47971">
                  <c:v>-51.933000000000007</c:v>
                </c:pt>
                <c:pt idx="47972">
                  <c:v>-51.930999999999997</c:v>
                </c:pt>
                <c:pt idx="47973">
                  <c:v>-51.929000000000002</c:v>
                </c:pt>
                <c:pt idx="47974">
                  <c:v>-51.927000000000007</c:v>
                </c:pt>
                <c:pt idx="47975">
                  <c:v>-51.924999999999997</c:v>
                </c:pt>
                <c:pt idx="47976">
                  <c:v>-51.923000000000002</c:v>
                </c:pt>
                <c:pt idx="47977">
                  <c:v>-51.921000000000006</c:v>
                </c:pt>
                <c:pt idx="47978">
                  <c:v>-51.918999999999997</c:v>
                </c:pt>
                <c:pt idx="47979">
                  <c:v>-51.917000000000002</c:v>
                </c:pt>
                <c:pt idx="47980">
                  <c:v>-51.915000000000006</c:v>
                </c:pt>
                <c:pt idx="47981">
                  <c:v>-51.912999999999997</c:v>
                </c:pt>
                <c:pt idx="47982">
                  <c:v>-51.911000000000001</c:v>
                </c:pt>
                <c:pt idx="47983">
                  <c:v>-51.909000000000006</c:v>
                </c:pt>
                <c:pt idx="47984">
                  <c:v>-51.906999999999996</c:v>
                </c:pt>
                <c:pt idx="47985">
                  <c:v>-51.905000000000001</c:v>
                </c:pt>
                <c:pt idx="47986">
                  <c:v>-51.903000000000006</c:v>
                </c:pt>
                <c:pt idx="47987">
                  <c:v>-51.900999999999996</c:v>
                </c:pt>
                <c:pt idx="47988">
                  <c:v>-51.899000000000001</c:v>
                </c:pt>
                <c:pt idx="47989">
                  <c:v>-51.897000000000006</c:v>
                </c:pt>
                <c:pt idx="47990">
                  <c:v>-51.894999999999996</c:v>
                </c:pt>
                <c:pt idx="47991">
                  <c:v>-51.893000000000001</c:v>
                </c:pt>
                <c:pt idx="47992">
                  <c:v>-51.891000000000005</c:v>
                </c:pt>
                <c:pt idx="47993">
                  <c:v>-51.888999999999996</c:v>
                </c:pt>
                <c:pt idx="47994">
                  <c:v>-51.887</c:v>
                </c:pt>
                <c:pt idx="47995">
                  <c:v>-51.885000000000005</c:v>
                </c:pt>
                <c:pt idx="47996">
                  <c:v>-51.882999999999996</c:v>
                </c:pt>
                <c:pt idx="47997">
                  <c:v>-51.881</c:v>
                </c:pt>
                <c:pt idx="47998">
                  <c:v>-51.879000000000005</c:v>
                </c:pt>
                <c:pt idx="47999">
                  <c:v>-51.876999999999995</c:v>
                </c:pt>
                <c:pt idx="48000">
                  <c:v>-51.875</c:v>
                </c:pt>
                <c:pt idx="48001">
                  <c:v>-51.873000000000005</c:v>
                </c:pt>
                <c:pt idx="48002">
                  <c:v>-51.870999999999995</c:v>
                </c:pt>
                <c:pt idx="48003">
                  <c:v>-51.869</c:v>
                </c:pt>
                <c:pt idx="48004">
                  <c:v>-51.867000000000004</c:v>
                </c:pt>
                <c:pt idx="48005">
                  <c:v>-51.864999999999995</c:v>
                </c:pt>
                <c:pt idx="48006">
                  <c:v>-51.863</c:v>
                </c:pt>
                <c:pt idx="48007">
                  <c:v>-51.861000000000004</c:v>
                </c:pt>
                <c:pt idx="48008">
                  <c:v>-51.858999999999995</c:v>
                </c:pt>
                <c:pt idx="48009">
                  <c:v>-51.856999999999999</c:v>
                </c:pt>
                <c:pt idx="48010">
                  <c:v>-51.855000000000004</c:v>
                </c:pt>
                <c:pt idx="48011">
                  <c:v>-51.852999999999994</c:v>
                </c:pt>
                <c:pt idx="48012">
                  <c:v>-51.850999999999999</c:v>
                </c:pt>
                <c:pt idx="48013">
                  <c:v>-51.849000000000004</c:v>
                </c:pt>
                <c:pt idx="48014">
                  <c:v>-51.846999999999994</c:v>
                </c:pt>
                <c:pt idx="48015">
                  <c:v>-51.844999999999999</c:v>
                </c:pt>
                <c:pt idx="48016">
                  <c:v>-51.843000000000004</c:v>
                </c:pt>
                <c:pt idx="48017">
                  <c:v>-51.840999999999994</c:v>
                </c:pt>
                <c:pt idx="48018">
                  <c:v>-51.838999999999999</c:v>
                </c:pt>
                <c:pt idx="48019">
                  <c:v>-51.837000000000003</c:v>
                </c:pt>
                <c:pt idx="48020">
                  <c:v>-51.834999999999994</c:v>
                </c:pt>
                <c:pt idx="48021">
                  <c:v>-51.832999999999998</c:v>
                </c:pt>
                <c:pt idx="48022">
                  <c:v>-51.831000000000003</c:v>
                </c:pt>
                <c:pt idx="48023">
                  <c:v>-51.828999999999994</c:v>
                </c:pt>
                <c:pt idx="48024">
                  <c:v>-51.826999999999998</c:v>
                </c:pt>
                <c:pt idx="48025">
                  <c:v>-51.825000000000003</c:v>
                </c:pt>
                <c:pt idx="48026">
                  <c:v>-51.822999999999993</c:v>
                </c:pt>
                <c:pt idx="48027">
                  <c:v>-51.820999999999998</c:v>
                </c:pt>
                <c:pt idx="48028">
                  <c:v>-51.819000000000003</c:v>
                </c:pt>
                <c:pt idx="48029">
                  <c:v>-51.816999999999993</c:v>
                </c:pt>
                <c:pt idx="48030">
                  <c:v>-51.814999999999998</c:v>
                </c:pt>
                <c:pt idx="48031">
                  <c:v>-51.813000000000002</c:v>
                </c:pt>
                <c:pt idx="48032">
                  <c:v>-51.811000000000007</c:v>
                </c:pt>
                <c:pt idx="48033">
                  <c:v>-51.808999999999997</c:v>
                </c:pt>
                <c:pt idx="48034">
                  <c:v>-51.807000000000002</c:v>
                </c:pt>
                <c:pt idx="48035">
                  <c:v>-51.805000000000007</c:v>
                </c:pt>
                <c:pt idx="48036">
                  <c:v>-51.802999999999997</c:v>
                </c:pt>
                <c:pt idx="48037">
                  <c:v>-51.801000000000002</c:v>
                </c:pt>
                <c:pt idx="48038">
                  <c:v>-51.799000000000007</c:v>
                </c:pt>
                <c:pt idx="48039">
                  <c:v>-51.796999999999997</c:v>
                </c:pt>
                <c:pt idx="48040">
                  <c:v>-51.795000000000002</c:v>
                </c:pt>
                <c:pt idx="48041">
                  <c:v>-51.793000000000006</c:v>
                </c:pt>
                <c:pt idx="48042">
                  <c:v>-51.790999999999997</c:v>
                </c:pt>
                <c:pt idx="48043">
                  <c:v>-51.789000000000001</c:v>
                </c:pt>
                <c:pt idx="48044">
                  <c:v>-51.787000000000006</c:v>
                </c:pt>
                <c:pt idx="48045">
                  <c:v>-51.784999999999997</c:v>
                </c:pt>
                <c:pt idx="48046">
                  <c:v>-51.783000000000001</c:v>
                </c:pt>
                <c:pt idx="48047">
                  <c:v>-51.781000000000006</c:v>
                </c:pt>
                <c:pt idx="48048">
                  <c:v>-51.778999999999996</c:v>
                </c:pt>
                <c:pt idx="48049">
                  <c:v>-51.777000000000001</c:v>
                </c:pt>
                <c:pt idx="48050">
                  <c:v>-51.775000000000006</c:v>
                </c:pt>
                <c:pt idx="48051">
                  <c:v>-51.772999999999996</c:v>
                </c:pt>
                <c:pt idx="48052">
                  <c:v>-51.771000000000001</c:v>
                </c:pt>
                <c:pt idx="48053">
                  <c:v>-51.769000000000005</c:v>
                </c:pt>
                <c:pt idx="48054">
                  <c:v>-51.766999999999996</c:v>
                </c:pt>
                <c:pt idx="48055">
                  <c:v>-51.765000000000001</c:v>
                </c:pt>
                <c:pt idx="48056">
                  <c:v>-51.763000000000005</c:v>
                </c:pt>
                <c:pt idx="48057">
                  <c:v>-51.760999999999996</c:v>
                </c:pt>
                <c:pt idx="48058">
                  <c:v>-51.759</c:v>
                </c:pt>
                <c:pt idx="48059">
                  <c:v>-51.757000000000005</c:v>
                </c:pt>
                <c:pt idx="48060">
                  <c:v>-51.754999999999995</c:v>
                </c:pt>
                <c:pt idx="48061">
                  <c:v>-51.753</c:v>
                </c:pt>
                <c:pt idx="48062">
                  <c:v>-51.751000000000005</c:v>
                </c:pt>
                <c:pt idx="48063">
                  <c:v>-51.748999999999995</c:v>
                </c:pt>
                <c:pt idx="48064">
                  <c:v>-51.747</c:v>
                </c:pt>
                <c:pt idx="48065">
                  <c:v>-51.745000000000005</c:v>
                </c:pt>
                <c:pt idx="48066">
                  <c:v>-51.742999999999995</c:v>
                </c:pt>
                <c:pt idx="48067">
                  <c:v>-51.741</c:v>
                </c:pt>
                <c:pt idx="48068">
                  <c:v>-51.739000000000004</c:v>
                </c:pt>
                <c:pt idx="48069">
                  <c:v>-51.736999999999995</c:v>
                </c:pt>
                <c:pt idx="48070">
                  <c:v>-51.734999999999999</c:v>
                </c:pt>
                <c:pt idx="48071">
                  <c:v>-51.733000000000004</c:v>
                </c:pt>
                <c:pt idx="48072">
                  <c:v>-51.730999999999995</c:v>
                </c:pt>
                <c:pt idx="48073">
                  <c:v>-51.728999999999999</c:v>
                </c:pt>
                <c:pt idx="48074">
                  <c:v>-51.727000000000004</c:v>
                </c:pt>
                <c:pt idx="48075">
                  <c:v>-51.724999999999994</c:v>
                </c:pt>
                <c:pt idx="48076">
                  <c:v>-51.722999999999999</c:v>
                </c:pt>
                <c:pt idx="48077">
                  <c:v>-51.721000000000004</c:v>
                </c:pt>
                <c:pt idx="48078">
                  <c:v>-51.718999999999994</c:v>
                </c:pt>
                <c:pt idx="48079">
                  <c:v>-51.716999999999999</c:v>
                </c:pt>
                <c:pt idx="48080">
                  <c:v>-51.715000000000003</c:v>
                </c:pt>
                <c:pt idx="48081">
                  <c:v>-51.712999999999994</c:v>
                </c:pt>
                <c:pt idx="48082">
                  <c:v>-51.710999999999999</c:v>
                </c:pt>
                <c:pt idx="48083">
                  <c:v>-51.709000000000003</c:v>
                </c:pt>
                <c:pt idx="48084">
                  <c:v>-51.706999999999994</c:v>
                </c:pt>
                <c:pt idx="48085">
                  <c:v>-51.704999999999998</c:v>
                </c:pt>
                <c:pt idx="48086">
                  <c:v>-51.703000000000003</c:v>
                </c:pt>
                <c:pt idx="48087">
                  <c:v>-51.700999999999993</c:v>
                </c:pt>
                <c:pt idx="48088">
                  <c:v>-51.698999999999998</c:v>
                </c:pt>
                <c:pt idx="48089">
                  <c:v>-51.697000000000003</c:v>
                </c:pt>
                <c:pt idx="48090">
                  <c:v>-51.694999999999993</c:v>
                </c:pt>
                <c:pt idx="48091">
                  <c:v>-51.692999999999998</c:v>
                </c:pt>
                <c:pt idx="48092">
                  <c:v>-51.691000000000003</c:v>
                </c:pt>
                <c:pt idx="48093">
                  <c:v>-51.688999999999993</c:v>
                </c:pt>
                <c:pt idx="48094">
                  <c:v>-51.686999999999998</c:v>
                </c:pt>
                <c:pt idx="48095">
                  <c:v>-51.685000000000002</c:v>
                </c:pt>
                <c:pt idx="48096">
                  <c:v>-51.683000000000007</c:v>
                </c:pt>
                <c:pt idx="48097">
                  <c:v>-51.680999999999997</c:v>
                </c:pt>
                <c:pt idx="48098">
                  <c:v>-51.679000000000002</c:v>
                </c:pt>
                <c:pt idx="48099">
                  <c:v>-51.677000000000007</c:v>
                </c:pt>
                <c:pt idx="48100">
                  <c:v>-51.674999999999997</c:v>
                </c:pt>
                <c:pt idx="48101">
                  <c:v>-51.673000000000002</c:v>
                </c:pt>
                <c:pt idx="48102">
                  <c:v>-51.671000000000006</c:v>
                </c:pt>
                <c:pt idx="48103">
                  <c:v>-51.668999999999997</c:v>
                </c:pt>
                <c:pt idx="48104">
                  <c:v>-51.667000000000002</c:v>
                </c:pt>
                <c:pt idx="48105">
                  <c:v>-51.665000000000006</c:v>
                </c:pt>
                <c:pt idx="48106">
                  <c:v>-51.662999999999997</c:v>
                </c:pt>
                <c:pt idx="48107">
                  <c:v>-51.661000000000001</c:v>
                </c:pt>
                <c:pt idx="48108">
                  <c:v>-51.659000000000006</c:v>
                </c:pt>
                <c:pt idx="48109">
                  <c:v>-51.656999999999996</c:v>
                </c:pt>
                <c:pt idx="48110">
                  <c:v>-51.655000000000001</c:v>
                </c:pt>
                <c:pt idx="48111">
                  <c:v>-51.653000000000006</c:v>
                </c:pt>
                <c:pt idx="48112">
                  <c:v>-51.650999999999996</c:v>
                </c:pt>
                <c:pt idx="48113">
                  <c:v>-51.649000000000001</c:v>
                </c:pt>
                <c:pt idx="48114">
                  <c:v>-51.647000000000006</c:v>
                </c:pt>
                <c:pt idx="48115">
                  <c:v>-51.644999999999996</c:v>
                </c:pt>
                <c:pt idx="48116">
                  <c:v>-51.643000000000001</c:v>
                </c:pt>
                <c:pt idx="48117">
                  <c:v>-51.641000000000005</c:v>
                </c:pt>
                <c:pt idx="48118">
                  <c:v>-51.638999999999996</c:v>
                </c:pt>
                <c:pt idx="48119">
                  <c:v>-51.637</c:v>
                </c:pt>
                <c:pt idx="48120">
                  <c:v>-51.635000000000005</c:v>
                </c:pt>
                <c:pt idx="48121">
                  <c:v>-51.632999999999996</c:v>
                </c:pt>
                <c:pt idx="48122">
                  <c:v>-51.631</c:v>
                </c:pt>
                <c:pt idx="48123">
                  <c:v>-51.629000000000005</c:v>
                </c:pt>
                <c:pt idx="48124">
                  <c:v>-51.626999999999995</c:v>
                </c:pt>
                <c:pt idx="48125">
                  <c:v>-51.625</c:v>
                </c:pt>
                <c:pt idx="48126">
                  <c:v>-51.623000000000005</c:v>
                </c:pt>
                <c:pt idx="48127">
                  <c:v>-51.620999999999995</c:v>
                </c:pt>
                <c:pt idx="48128">
                  <c:v>-51.619</c:v>
                </c:pt>
                <c:pt idx="48129">
                  <c:v>-51.617000000000004</c:v>
                </c:pt>
                <c:pt idx="48130">
                  <c:v>-51.614999999999995</c:v>
                </c:pt>
                <c:pt idx="48131">
                  <c:v>-51.613</c:v>
                </c:pt>
                <c:pt idx="48132">
                  <c:v>-51.611000000000004</c:v>
                </c:pt>
                <c:pt idx="48133">
                  <c:v>-51.608999999999995</c:v>
                </c:pt>
                <c:pt idx="48134">
                  <c:v>-51.606999999999999</c:v>
                </c:pt>
                <c:pt idx="48135">
                  <c:v>-51.605000000000004</c:v>
                </c:pt>
                <c:pt idx="48136">
                  <c:v>-51.602999999999994</c:v>
                </c:pt>
                <c:pt idx="48137">
                  <c:v>-51.600999999999999</c:v>
                </c:pt>
                <c:pt idx="48138">
                  <c:v>-51.599000000000004</c:v>
                </c:pt>
                <c:pt idx="48139">
                  <c:v>-51.596999999999994</c:v>
                </c:pt>
                <c:pt idx="48140">
                  <c:v>-51.594999999999999</c:v>
                </c:pt>
                <c:pt idx="48141">
                  <c:v>-51.593000000000004</c:v>
                </c:pt>
                <c:pt idx="48142">
                  <c:v>-51.590999999999994</c:v>
                </c:pt>
                <c:pt idx="48143">
                  <c:v>-51.588999999999999</c:v>
                </c:pt>
                <c:pt idx="48144">
                  <c:v>-51.587000000000003</c:v>
                </c:pt>
                <c:pt idx="48145">
                  <c:v>-51.584999999999994</c:v>
                </c:pt>
                <c:pt idx="48146">
                  <c:v>-51.582999999999998</c:v>
                </c:pt>
                <c:pt idx="48147">
                  <c:v>-51.581000000000003</c:v>
                </c:pt>
                <c:pt idx="48148">
                  <c:v>-51.578999999999994</c:v>
                </c:pt>
                <c:pt idx="48149">
                  <c:v>-51.576999999999998</c:v>
                </c:pt>
                <c:pt idx="48150">
                  <c:v>-51.575000000000003</c:v>
                </c:pt>
                <c:pt idx="48151">
                  <c:v>-51.572999999999993</c:v>
                </c:pt>
                <c:pt idx="48152">
                  <c:v>-51.570999999999998</c:v>
                </c:pt>
                <c:pt idx="48153">
                  <c:v>-51.569000000000003</c:v>
                </c:pt>
                <c:pt idx="48154">
                  <c:v>-51.566999999999993</c:v>
                </c:pt>
                <c:pt idx="48155">
                  <c:v>-51.564999999999998</c:v>
                </c:pt>
                <c:pt idx="48156">
                  <c:v>-51.563000000000002</c:v>
                </c:pt>
                <c:pt idx="48157">
                  <c:v>-51.561000000000007</c:v>
                </c:pt>
                <c:pt idx="48158">
                  <c:v>-51.558999999999997</c:v>
                </c:pt>
                <c:pt idx="48159">
                  <c:v>-51.557000000000002</c:v>
                </c:pt>
                <c:pt idx="48160">
                  <c:v>-51.555000000000007</c:v>
                </c:pt>
                <c:pt idx="48161">
                  <c:v>-51.552999999999997</c:v>
                </c:pt>
                <c:pt idx="48162">
                  <c:v>-51.551000000000002</c:v>
                </c:pt>
                <c:pt idx="48163">
                  <c:v>-51.549000000000007</c:v>
                </c:pt>
                <c:pt idx="48164">
                  <c:v>-51.546999999999997</c:v>
                </c:pt>
                <c:pt idx="48165">
                  <c:v>-51.545000000000002</c:v>
                </c:pt>
                <c:pt idx="48166">
                  <c:v>-51.543000000000006</c:v>
                </c:pt>
                <c:pt idx="48167">
                  <c:v>-51.540999999999997</c:v>
                </c:pt>
                <c:pt idx="48168">
                  <c:v>-51.539000000000001</c:v>
                </c:pt>
                <c:pt idx="48169">
                  <c:v>-51.537000000000006</c:v>
                </c:pt>
                <c:pt idx="48170">
                  <c:v>-51.534999999999997</c:v>
                </c:pt>
                <c:pt idx="48171">
                  <c:v>-51.533000000000001</c:v>
                </c:pt>
                <c:pt idx="48172">
                  <c:v>-51.531000000000006</c:v>
                </c:pt>
                <c:pt idx="48173">
                  <c:v>-51.528999999999996</c:v>
                </c:pt>
                <c:pt idx="48174">
                  <c:v>-51.527000000000001</c:v>
                </c:pt>
                <c:pt idx="48175">
                  <c:v>-51.525000000000006</c:v>
                </c:pt>
                <c:pt idx="48176">
                  <c:v>-51.522999999999996</c:v>
                </c:pt>
                <c:pt idx="48177">
                  <c:v>-51.521000000000001</c:v>
                </c:pt>
                <c:pt idx="48178">
                  <c:v>-51.519000000000005</c:v>
                </c:pt>
                <c:pt idx="48179">
                  <c:v>-51.516999999999996</c:v>
                </c:pt>
                <c:pt idx="48180">
                  <c:v>-51.515000000000001</c:v>
                </c:pt>
                <c:pt idx="48181">
                  <c:v>-51.513000000000005</c:v>
                </c:pt>
                <c:pt idx="48182">
                  <c:v>-51.510999999999996</c:v>
                </c:pt>
                <c:pt idx="48183">
                  <c:v>-51.509</c:v>
                </c:pt>
                <c:pt idx="48184">
                  <c:v>-51.507000000000005</c:v>
                </c:pt>
                <c:pt idx="48185">
                  <c:v>-51.504999999999995</c:v>
                </c:pt>
                <c:pt idx="48186">
                  <c:v>-51.503</c:v>
                </c:pt>
                <c:pt idx="48187">
                  <c:v>-51.501000000000005</c:v>
                </c:pt>
                <c:pt idx="48188">
                  <c:v>-51.498999999999995</c:v>
                </c:pt>
                <c:pt idx="48189">
                  <c:v>-51.497</c:v>
                </c:pt>
                <c:pt idx="48190">
                  <c:v>-51.495000000000005</c:v>
                </c:pt>
                <c:pt idx="48191">
                  <c:v>-51.492999999999995</c:v>
                </c:pt>
                <c:pt idx="48192">
                  <c:v>-51.491</c:v>
                </c:pt>
                <c:pt idx="48193">
                  <c:v>-51.489000000000004</c:v>
                </c:pt>
                <c:pt idx="48194">
                  <c:v>-51.486999999999995</c:v>
                </c:pt>
                <c:pt idx="48195">
                  <c:v>-51.484999999999999</c:v>
                </c:pt>
                <c:pt idx="48196">
                  <c:v>-51.483000000000004</c:v>
                </c:pt>
                <c:pt idx="48197">
                  <c:v>-51.480999999999995</c:v>
                </c:pt>
                <c:pt idx="48198">
                  <c:v>-51.478999999999999</c:v>
                </c:pt>
                <c:pt idx="48199">
                  <c:v>-51.477000000000004</c:v>
                </c:pt>
                <c:pt idx="48200">
                  <c:v>-51.474999999999994</c:v>
                </c:pt>
                <c:pt idx="48201">
                  <c:v>-51.472999999999999</c:v>
                </c:pt>
                <c:pt idx="48202">
                  <c:v>-51.471000000000004</c:v>
                </c:pt>
                <c:pt idx="48203">
                  <c:v>-51.468999999999994</c:v>
                </c:pt>
                <c:pt idx="48204">
                  <c:v>-51.466999999999999</c:v>
                </c:pt>
                <c:pt idx="48205">
                  <c:v>-51.465000000000003</c:v>
                </c:pt>
                <c:pt idx="48206">
                  <c:v>-51.462999999999994</c:v>
                </c:pt>
                <c:pt idx="48207">
                  <c:v>-51.460999999999999</c:v>
                </c:pt>
                <c:pt idx="48208">
                  <c:v>-51.459000000000003</c:v>
                </c:pt>
                <c:pt idx="48209">
                  <c:v>-51.456999999999994</c:v>
                </c:pt>
                <c:pt idx="48210">
                  <c:v>-51.454999999999998</c:v>
                </c:pt>
                <c:pt idx="48211">
                  <c:v>-51.453000000000003</c:v>
                </c:pt>
                <c:pt idx="48212">
                  <c:v>-51.450999999999993</c:v>
                </c:pt>
                <c:pt idx="48213">
                  <c:v>-51.448999999999998</c:v>
                </c:pt>
                <c:pt idx="48214">
                  <c:v>-51.447000000000003</c:v>
                </c:pt>
                <c:pt idx="48215">
                  <c:v>-51.444999999999993</c:v>
                </c:pt>
                <c:pt idx="48216">
                  <c:v>-51.442999999999998</c:v>
                </c:pt>
                <c:pt idx="48217">
                  <c:v>-51.441000000000003</c:v>
                </c:pt>
                <c:pt idx="48218">
                  <c:v>-51.438999999999993</c:v>
                </c:pt>
                <c:pt idx="48219">
                  <c:v>-51.436999999999998</c:v>
                </c:pt>
                <c:pt idx="48220">
                  <c:v>-51.435000000000002</c:v>
                </c:pt>
                <c:pt idx="48221">
                  <c:v>-51.433000000000007</c:v>
                </c:pt>
                <c:pt idx="48222">
                  <c:v>-51.430999999999997</c:v>
                </c:pt>
                <c:pt idx="48223">
                  <c:v>-51.429000000000002</c:v>
                </c:pt>
                <c:pt idx="48224">
                  <c:v>-51.427000000000007</c:v>
                </c:pt>
                <c:pt idx="48225">
                  <c:v>-51.424999999999997</c:v>
                </c:pt>
                <c:pt idx="48226">
                  <c:v>-51.423000000000002</c:v>
                </c:pt>
                <c:pt idx="48227">
                  <c:v>-51.421000000000006</c:v>
                </c:pt>
                <c:pt idx="48228">
                  <c:v>-51.418999999999997</c:v>
                </c:pt>
                <c:pt idx="48229">
                  <c:v>-51.417000000000002</c:v>
                </c:pt>
                <c:pt idx="48230">
                  <c:v>-51.415000000000006</c:v>
                </c:pt>
                <c:pt idx="48231">
                  <c:v>-51.412999999999997</c:v>
                </c:pt>
                <c:pt idx="48232">
                  <c:v>-51.411000000000001</c:v>
                </c:pt>
                <c:pt idx="48233">
                  <c:v>-51.409000000000006</c:v>
                </c:pt>
                <c:pt idx="48234">
                  <c:v>-51.406999999999996</c:v>
                </c:pt>
                <c:pt idx="48235">
                  <c:v>-51.405000000000001</c:v>
                </c:pt>
                <c:pt idx="48236">
                  <c:v>-51.403000000000006</c:v>
                </c:pt>
                <c:pt idx="48237">
                  <c:v>-51.400999999999996</c:v>
                </c:pt>
                <c:pt idx="48238">
                  <c:v>-51.399000000000001</c:v>
                </c:pt>
                <c:pt idx="48239">
                  <c:v>-51.397000000000006</c:v>
                </c:pt>
                <c:pt idx="48240">
                  <c:v>-51.394999999999996</c:v>
                </c:pt>
                <c:pt idx="48241">
                  <c:v>-51.393000000000001</c:v>
                </c:pt>
                <c:pt idx="48242">
                  <c:v>-51.391000000000005</c:v>
                </c:pt>
                <c:pt idx="48243">
                  <c:v>-51.388999999999996</c:v>
                </c:pt>
                <c:pt idx="48244">
                  <c:v>-51.387</c:v>
                </c:pt>
                <c:pt idx="48245">
                  <c:v>-51.385000000000005</c:v>
                </c:pt>
                <c:pt idx="48246">
                  <c:v>-51.382999999999996</c:v>
                </c:pt>
                <c:pt idx="48247">
                  <c:v>-51.381</c:v>
                </c:pt>
                <c:pt idx="48248">
                  <c:v>-51.379000000000005</c:v>
                </c:pt>
                <c:pt idx="48249">
                  <c:v>-51.376999999999995</c:v>
                </c:pt>
                <c:pt idx="48250">
                  <c:v>-51.375</c:v>
                </c:pt>
                <c:pt idx="48251">
                  <c:v>-51.373000000000005</c:v>
                </c:pt>
                <c:pt idx="48252">
                  <c:v>-51.370999999999995</c:v>
                </c:pt>
                <c:pt idx="48253">
                  <c:v>-51.369</c:v>
                </c:pt>
                <c:pt idx="48254">
                  <c:v>-51.367000000000004</c:v>
                </c:pt>
                <c:pt idx="48255">
                  <c:v>-51.364999999999995</c:v>
                </c:pt>
                <c:pt idx="48256">
                  <c:v>-51.363</c:v>
                </c:pt>
                <c:pt idx="48257">
                  <c:v>-51.361000000000004</c:v>
                </c:pt>
                <c:pt idx="48258">
                  <c:v>-51.358999999999995</c:v>
                </c:pt>
                <c:pt idx="48259">
                  <c:v>-51.356999999999999</c:v>
                </c:pt>
                <c:pt idx="48260">
                  <c:v>-51.355000000000004</c:v>
                </c:pt>
                <c:pt idx="48261">
                  <c:v>-51.352999999999994</c:v>
                </c:pt>
                <c:pt idx="48262">
                  <c:v>-51.350999999999999</c:v>
                </c:pt>
                <c:pt idx="48263">
                  <c:v>-51.349000000000004</c:v>
                </c:pt>
                <c:pt idx="48264">
                  <c:v>-51.346999999999994</c:v>
                </c:pt>
                <c:pt idx="48265">
                  <c:v>-51.344999999999999</c:v>
                </c:pt>
                <c:pt idx="48266">
                  <c:v>-51.343000000000004</c:v>
                </c:pt>
                <c:pt idx="48267">
                  <c:v>-51.340999999999994</c:v>
                </c:pt>
                <c:pt idx="48268">
                  <c:v>-51.338999999999999</c:v>
                </c:pt>
                <c:pt idx="48269">
                  <c:v>-51.337000000000003</c:v>
                </c:pt>
                <c:pt idx="48270">
                  <c:v>-51.334999999999994</c:v>
                </c:pt>
                <c:pt idx="48271">
                  <c:v>-51.332999999999998</c:v>
                </c:pt>
                <c:pt idx="48272">
                  <c:v>-51.331000000000003</c:v>
                </c:pt>
                <c:pt idx="48273">
                  <c:v>-51.328999999999994</c:v>
                </c:pt>
                <c:pt idx="48274">
                  <c:v>-51.326999999999998</c:v>
                </c:pt>
                <c:pt idx="48275">
                  <c:v>-51.325000000000003</c:v>
                </c:pt>
                <c:pt idx="48276">
                  <c:v>-51.322999999999993</c:v>
                </c:pt>
                <c:pt idx="48277">
                  <c:v>-51.320999999999998</c:v>
                </c:pt>
                <c:pt idx="48278">
                  <c:v>-51.319000000000003</c:v>
                </c:pt>
                <c:pt idx="48279">
                  <c:v>-51.316999999999993</c:v>
                </c:pt>
                <c:pt idx="48280">
                  <c:v>-51.314999999999998</c:v>
                </c:pt>
                <c:pt idx="48281">
                  <c:v>-51.313000000000002</c:v>
                </c:pt>
                <c:pt idx="48282">
                  <c:v>-51.311000000000007</c:v>
                </c:pt>
                <c:pt idx="48283">
                  <c:v>-51.308999999999997</c:v>
                </c:pt>
                <c:pt idx="48284">
                  <c:v>-51.307000000000002</c:v>
                </c:pt>
                <c:pt idx="48285">
                  <c:v>-51.305000000000007</c:v>
                </c:pt>
                <c:pt idx="48286">
                  <c:v>-51.302999999999997</c:v>
                </c:pt>
                <c:pt idx="48287">
                  <c:v>-51.301000000000002</c:v>
                </c:pt>
                <c:pt idx="48288">
                  <c:v>-51.299000000000007</c:v>
                </c:pt>
                <c:pt idx="48289">
                  <c:v>-51.296999999999997</c:v>
                </c:pt>
                <c:pt idx="48290">
                  <c:v>-51.295000000000002</c:v>
                </c:pt>
                <c:pt idx="48291">
                  <c:v>-51.293000000000006</c:v>
                </c:pt>
                <c:pt idx="48292">
                  <c:v>-51.290999999999997</c:v>
                </c:pt>
                <c:pt idx="48293">
                  <c:v>-51.289000000000001</c:v>
                </c:pt>
                <c:pt idx="48294">
                  <c:v>-51.287000000000006</c:v>
                </c:pt>
                <c:pt idx="48295">
                  <c:v>-51.284999999999997</c:v>
                </c:pt>
                <c:pt idx="48296">
                  <c:v>-51.283000000000001</c:v>
                </c:pt>
                <c:pt idx="48297">
                  <c:v>-51.281000000000006</c:v>
                </c:pt>
                <c:pt idx="48298">
                  <c:v>-51.278999999999996</c:v>
                </c:pt>
                <c:pt idx="48299">
                  <c:v>-51.277000000000001</c:v>
                </c:pt>
                <c:pt idx="48300">
                  <c:v>-51.275000000000006</c:v>
                </c:pt>
                <c:pt idx="48301">
                  <c:v>-51.272999999999996</c:v>
                </c:pt>
                <c:pt idx="48302">
                  <c:v>-51.271000000000001</c:v>
                </c:pt>
                <c:pt idx="48303">
                  <c:v>-51.269000000000005</c:v>
                </c:pt>
                <c:pt idx="48304">
                  <c:v>-51.266999999999996</c:v>
                </c:pt>
                <c:pt idx="48305">
                  <c:v>-51.265000000000001</c:v>
                </c:pt>
                <c:pt idx="48306">
                  <c:v>-51.263000000000005</c:v>
                </c:pt>
                <c:pt idx="48307">
                  <c:v>-51.260999999999996</c:v>
                </c:pt>
                <c:pt idx="48308">
                  <c:v>-51.259</c:v>
                </c:pt>
                <c:pt idx="48309">
                  <c:v>-51.257000000000005</c:v>
                </c:pt>
                <c:pt idx="48310">
                  <c:v>-51.254999999999995</c:v>
                </c:pt>
                <c:pt idx="48311">
                  <c:v>-51.253</c:v>
                </c:pt>
                <c:pt idx="48312">
                  <c:v>-51.251000000000005</c:v>
                </c:pt>
                <c:pt idx="48313">
                  <c:v>-51.248999999999995</c:v>
                </c:pt>
                <c:pt idx="48314">
                  <c:v>-51.247</c:v>
                </c:pt>
                <c:pt idx="48315">
                  <c:v>-51.245000000000005</c:v>
                </c:pt>
                <c:pt idx="48316">
                  <c:v>-51.242999999999995</c:v>
                </c:pt>
                <c:pt idx="48317">
                  <c:v>-51.241</c:v>
                </c:pt>
                <c:pt idx="48318">
                  <c:v>-51.239000000000004</c:v>
                </c:pt>
                <c:pt idx="48319">
                  <c:v>-51.236999999999995</c:v>
                </c:pt>
                <c:pt idx="48320">
                  <c:v>-51.234999999999999</c:v>
                </c:pt>
                <c:pt idx="48321">
                  <c:v>-51.233000000000004</c:v>
                </c:pt>
                <c:pt idx="48322">
                  <c:v>-51.230999999999995</c:v>
                </c:pt>
                <c:pt idx="48323">
                  <c:v>-51.228999999999999</c:v>
                </c:pt>
                <c:pt idx="48324">
                  <c:v>-51.227000000000004</c:v>
                </c:pt>
                <c:pt idx="48325">
                  <c:v>-51.224999999999994</c:v>
                </c:pt>
                <c:pt idx="48326">
                  <c:v>-51.222999999999999</c:v>
                </c:pt>
                <c:pt idx="48327">
                  <c:v>-51.221000000000004</c:v>
                </c:pt>
                <c:pt idx="48328">
                  <c:v>-51.218999999999994</c:v>
                </c:pt>
                <c:pt idx="48329">
                  <c:v>-51.216999999999999</c:v>
                </c:pt>
                <c:pt idx="48330">
                  <c:v>-51.215000000000003</c:v>
                </c:pt>
                <c:pt idx="48331">
                  <c:v>-51.212999999999994</c:v>
                </c:pt>
                <c:pt idx="48332">
                  <c:v>-51.210999999999999</c:v>
                </c:pt>
                <c:pt idx="48333">
                  <c:v>-51.209000000000003</c:v>
                </c:pt>
                <c:pt idx="48334">
                  <c:v>-51.206999999999994</c:v>
                </c:pt>
                <c:pt idx="48335">
                  <c:v>-51.204999999999998</c:v>
                </c:pt>
                <c:pt idx="48336">
                  <c:v>-51.203000000000003</c:v>
                </c:pt>
                <c:pt idx="48337">
                  <c:v>-51.200999999999993</c:v>
                </c:pt>
                <c:pt idx="48338">
                  <c:v>-51.198999999999998</c:v>
                </c:pt>
                <c:pt idx="48339">
                  <c:v>-51.197000000000003</c:v>
                </c:pt>
                <c:pt idx="48340">
                  <c:v>-51.194999999999993</c:v>
                </c:pt>
                <c:pt idx="48341">
                  <c:v>-51.192999999999998</c:v>
                </c:pt>
                <c:pt idx="48342">
                  <c:v>-51.191000000000003</c:v>
                </c:pt>
                <c:pt idx="48343">
                  <c:v>-51.188999999999993</c:v>
                </c:pt>
                <c:pt idx="48344">
                  <c:v>-51.186999999999998</c:v>
                </c:pt>
                <c:pt idx="48345">
                  <c:v>-51.185000000000002</c:v>
                </c:pt>
                <c:pt idx="48346">
                  <c:v>-51.183000000000007</c:v>
                </c:pt>
                <c:pt idx="48347">
                  <c:v>-51.180999999999997</c:v>
                </c:pt>
                <c:pt idx="48348">
                  <c:v>-51.179000000000002</c:v>
                </c:pt>
                <c:pt idx="48349">
                  <c:v>-51.177000000000007</c:v>
                </c:pt>
                <c:pt idx="48350">
                  <c:v>-51.174999999999997</c:v>
                </c:pt>
                <c:pt idx="48351">
                  <c:v>-51.173000000000002</c:v>
                </c:pt>
                <c:pt idx="48352">
                  <c:v>-51.171000000000006</c:v>
                </c:pt>
                <c:pt idx="48353">
                  <c:v>-51.168999999999997</c:v>
                </c:pt>
                <c:pt idx="48354">
                  <c:v>-51.167000000000002</c:v>
                </c:pt>
                <c:pt idx="48355">
                  <c:v>-51.165000000000006</c:v>
                </c:pt>
                <c:pt idx="48356">
                  <c:v>-51.162999999999997</c:v>
                </c:pt>
                <c:pt idx="48357">
                  <c:v>-51.161000000000001</c:v>
                </c:pt>
                <c:pt idx="48358">
                  <c:v>-51.159000000000006</c:v>
                </c:pt>
                <c:pt idx="48359">
                  <c:v>-51.156999999999996</c:v>
                </c:pt>
                <c:pt idx="48360">
                  <c:v>-51.155000000000001</c:v>
                </c:pt>
                <c:pt idx="48361">
                  <c:v>-51.153000000000006</c:v>
                </c:pt>
                <c:pt idx="48362">
                  <c:v>-51.150999999999996</c:v>
                </c:pt>
                <c:pt idx="48363">
                  <c:v>-51.149000000000001</c:v>
                </c:pt>
                <c:pt idx="48364">
                  <c:v>-51.147000000000006</c:v>
                </c:pt>
                <c:pt idx="48365">
                  <c:v>-51.144999999999996</c:v>
                </c:pt>
                <c:pt idx="48366">
                  <c:v>-51.143000000000001</c:v>
                </c:pt>
                <c:pt idx="48367">
                  <c:v>-51.141000000000005</c:v>
                </c:pt>
                <c:pt idx="48368">
                  <c:v>-51.138999999999996</c:v>
                </c:pt>
                <c:pt idx="48369">
                  <c:v>-51.137</c:v>
                </c:pt>
                <c:pt idx="48370">
                  <c:v>-51.135000000000005</c:v>
                </c:pt>
                <c:pt idx="48371">
                  <c:v>-51.132999999999996</c:v>
                </c:pt>
                <c:pt idx="48372">
                  <c:v>-51.131</c:v>
                </c:pt>
                <c:pt idx="48373">
                  <c:v>-51.129000000000005</c:v>
                </c:pt>
                <c:pt idx="48374">
                  <c:v>-51.126999999999995</c:v>
                </c:pt>
                <c:pt idx="48375">
                  <c:v>-51.125</c:v>
                </c:pt>
                <c:pt idx="48376">
                  <c:v>-51.123000000000005</c:v>
                </c:pt>
                <c:pt idx="48377">
                  <c:v>-51.120999999999995</c:v>
                </c:pt>
                <c:pt idx="48378">
                  <c:v>-51.119</c:v>
                </c:pt>
                <c:pt idx="48379">
                  <c:v>-51.117000000000004</c:v>
                </c:pt>
                <c:pt idx="48380">
                  <c:v>-51.114999999999995</c:v>
                </c:pt>
                <c:pt idx="48381">
                  <c:v>-51.113</c:v>
                </c:pt>
                <c:pt idx="48382">
                  <c:v>-51.111000000000004</c:v>
                </c:pt>
                <c:pt idx="48383">
                  <c:v>-51.108999999999995</c:v>
                </c:pt>
                <c:pt idx="48384">
                  <c:v>-51.106999999999999</c:v>
                </c:pt>
                <c:pt idx="48385">
                  <c:v>-51.105000000000004</c:v>
                </c:pt>
                <c:pt idx="48386">
                  <c:v>-51.102999999999994</c:v>
                </c:pt>
                <c:pt idx="48387">
                  <c:v>-51.100999999999999</c:v>
                </c:pt>
                <c:pt idx="48388">
                  <c:v>-51.099000000000004</c:v>
                </c:pt>
                <c:pt idx="48389">
                  <c:v>-51.096999999999994</c:v>
                </c:pt>
                <c:pt idx="48390">
                  <c:v>-51.094999999999999</c:v>
                </c:pt>
                <c:pt idx="48391">
                  <c:v>-51.093000000000004</c:v>
                </c:pt>
                <c:pt idx="48392">
                  <c:v>-51.090999999999994</c:v>
                </c:pt>
                <c:pt idx="48393">
                  <c:v>-51.088999999999999</c:v>
                </c:pt>
                <c:pt idx="48394">
                  <c:v>-51.087000000000003</c:v>
                </c:pt>
                <c:pt idx="48395">
                  <c:v>-51.084999999999994</c:v>
                </c:pt>
                <c:pt idx="48396">
                  <c:v>-51.082999999999998</c:v>
                </c:pt>
                <c:pt idx="48397">
                  <c:v>-51.081000000000003</c:v>
                </c:pt>
                <c:pt idx="48398">
                  <c:v>-51.078999999999994</c:v>
                </c:pt>
                <c:pt idx="48399">
                  <c:v>-51.076999999999998</c:v>
                </c:pt>
                <c:pt idx="48400">
                  <c:v>-51.075000000000003</c:v>
                </c:pt>
                <c:pt idx="48401">
                  <c:v>-51.072999999999993</c:v>
                </c:pt>
                <c:pt idx="48402">
                  <c:v>-51.070999999999998</c:v>
                </c:pt>
                <c:pt idx="48403">
                  <c:v>-51.069000000000003</c:v>
                </c:pt>
                <c:pt idx="48404">
                  <c:v>-51.066999999999993</c:v>
                </c:pt>
                <c:pt idx="48405">
                  <c:v>-51.064999999999998</c:v>
                </c:pt>
                <c:pt idx="48406">
                  <c:v>-51.063000000000002</c:v>
                </c:pt>
                <c:pt idx="48407">
                  <c:v>-51.061000000000007</c:v>
                </c:pt>
                <c:pt idx="48408">
                  <c:v>-51.058999999999997</c:v>
                </c:pt>
                <c:pt idx="48409">
                  <c:v>-51.057000000000002</c:v>
                </c:pt>
                <c:pt idx="48410">
                  <c:v>-51.055000000000007</c:v>
                </c:pt>
                <c:pt idx="48411">
                  <c:v>-51.052999999999997</c:v>
                </c:pt>
                <c:pt idx="48412">
                  <c:v>-51.051000000000002</c:v>
                </c:pt>
                <c:pt idx="48413">
                  <c:v>-51.049000000000007</c:v>
                </c:pt>
                <c:pt idx="48414">
                  <c:v>-51.046999999999997</c:v>
                </c:pt>
                <c:pt idx="48415">
                  <c:v>-51.045000000000002</c:v>
                </c:pt>
                <c:pt idx="48416">
                  <c:v>-51.043000000000006</c:v>
                </c:pt>
                <c:pt idx="48417">
                  <c:v>-51.040999999999997</c:v>
                </c:pt>
                <c:pt idx="48418">
                  <c:v>-51.039000000000001</c:v>
                </c:pt>
                <c:pt idx="48419">
                  <c:v>-51.037000000000006</c:v>
                </c:pt>
                <c:pt idx="48420">
                  <c:v>-51.034999999999997</c:v>
                </c:pt>
                <c:pt idx="48421">
                  <c:v>-51.033000000000001</c:v>
                </c:pt>
                <c:pt idx="48422">
                  <c:v>-51.031000000000006</c:v>
                </c:pt>
                <c:pt idx="48423">
                  <c:v>-51.028999999999996</c:v>
                </c:pt>
                <c:pt idx="48424">
                  <c:v>-51.027000000000001</c:v>
                </c:pt>
                <c:pt idx="48425">
                  <c:v>-51.025000000000006</c:v>
                </c:pt>
                <c:pt idx="48426">
                  <c:v>-51.022999999999996</c:v>
                </c:pt>
                <c:pt idx="48427">
                  <c:v>-51.021000000000001</c:v>
                </c:pt>
                <c:pt idx="48428">
                  <c:v>-51.019000000000005</c:v>
                </c:pt>
                <c:pt idx="48429">
                  <c:v>-51.016999999999996</c:v>
                </c:pt>
                <c:pt idx="48430">
                  <c:v>-51.015000000000001</c:v>
                </c:pt>
                <c:pt idx="48431">
                  <c:v>-51.013000000000005</c:v>
                </c:pt>
                <c:pt idx="48432">
                  <c:v>-51.010999999999996</c:v>
                </c:pt>
                <c:pt idx="48433">
                  <c:v>-51.009</c:v>
                </c:pt>
                <c:pt idx="48434">
                  <c:v>-51.007000000000005</c:v>
                </c:pt>
                <c:pt idx="48435">
                  <c:v>-51.004999999999995</c:v>
                </c:pt>
                <c:pt idx="48436">
                  <c:v>-51.003</c:v>
                </c:pt>
                <c:pt idx="48437">
                  <c:v>-51.001000000000005</c:v>
                </c:pt>
                <c:pt idx="48438">
                  <c:v>-50.998999999999995</c:v>
                </c:pt>
                <c:pt idx="48439">
                  <c:v>-50.997</c:v>
                </c:pt>
                <c:pt idx="48440">
                  <c:v>-50.995000000000005</c:v>
                </c:pt>
                <c:pt idx="48441">
                  <c:v>-50.992999999999995</c:v>
                </c:pt>
                <c:pt idx="48442">
                  <c:v>-50.991</c:v>
                </c:pt>
                <c:pt idx="48443">
                  <c:v>-50.989000000000004</c:v>
                </c:pt>
                <c:pt idx="48444">
                  <c:v>-50.986999999999995</c:v>
                </c:pt>
                <c:pt idx="48445">
                  <c:v>-50.984999999999999</c:v>
                </c:pt>
                <c:pt idx="48446">
                  <c:v>-50.983000000000004</c:v>
                </c:pt>
                <c:pt idx="48447">
                  <c:v>-50.980999999999995</c:v>
                </c:pt>
                <c:pt idx="48448">
                  <c:v>-50.978999999999999</c:v>
                </c:pt>
                <c:pt idx="48449">
                  <c:v>-50.977000000000004</c:v>
                </c:pt>
                <c:pt idx="48450">
                  <c:v>-50.974999999999994</c:v>
                </c:pt>
                <c:pt idx="48451">
                  <c:v>-50.972999999999999</c:v>
                </c:pt>
                <c:pt idx="48452">
                  <c:v>-50.971000000000004</c:v>
                </c:pt>
                <c:pt idx="48453">
                  <c:v>-50.968999999999994</c:v>
                </c:pt>
                <c:pt idx="48454">
                  <c:v>-50.966999999999999</c:v>
                </c:pt>
                <c:pt idx="48455">
                  <c:v>-50.965000000000003</c:v>
                </c:pt>
                <c:pt idx="48456">
                  <c:v>-50.962999999999994</c:v>
                </c:pt>
                <c:pt idx="48457">
                  <c:v>-50.960999999999999</c:v>
                </c:pt>
                <c:pt idx="48458">
                  <c:v>-50.959000000000003</c:v>
                </c:pt>
                <c:pt idx="48459">
                  <c:v>-50.956999999999994</c:v>
                </c:pt>
                <c:pt idx="48460">
                  <c:v>-50.954999999999998</c:v>
                </c:pt>
                <c:pt idx="48461">
                  <c:v>-50.953000000000003</c:v>
                </c:pt>
                <c:pt idx="48462">
                  <c:v>-50.950999999999993</c:v>
                </c:pt>
                <c:pt idx="48463">
                  <c:v>-50.948999999999998</c:v>
                </c:pt>
                <c:pt idx="48464">
                  <c:v>-50.947000000000003</c:v>
                </c:pt>
                <c:pt idx="48465">
                  <c:v>-50.944999999999993</c:v>
                </c:pt>
                <c:pt idx="48466">
                  <c:v>-50.942999999999998</c:v>
                </c:pt>
                <c:pt idx="48467">
                  <c:v>-50.941000000000003</c:v>
                </c:pt>
                <c:pt idx="48468">
                  <c:v>-50.938999999999993</c:v>
                </c:pt>
                <c:pt idx="48469">
                  <c:v>-50.936999999999998</c:v>
                </c:pt>
                <c:pt idx="48470">
                  <c:v>-50.935000000000002</c:v>
                </c:pt>
                <c:pt idx="48471">
                  <c:v>-50.933000000000007</c:v>
                </c:pt>
                <c:pt idx="48472">
                  <c:v>-50.930999999999997</c:v>
                </c:pt>
                <c:pt idx="48473">
                  <c:v>-50.929000000000002</c:v>
                </c:pt>
                <c:pt idx="48474">
                  <c:v>-50.927000000000007</c:v>
                </c:pt>
                <c:pt idx="48475">
                  <c:v>-50.924999999999997</c:v>
                </c:pt>
                <c:pt idx="48476">
                  <c:v>-50.923000000000002</c:v>
                </c:pt>
                <c:pt idx="48477">
                  <c:v>-50.921000000000006</c:v>
                </c:pt>
                <c:pt idx="48478">
                  <c:v>-50.918999999999997</c:v>
                </c:pt>
                <c:pt idx="48479">
                  <c:v>-50.917000000000002</c:v>
                </c:pt>
                <c:pt idx="48480">
                  <c:v>-50.915000000000006</c:v>
                </c:pt>
                <c:pt idx="48481">
                  <c:v>-50.912999999999997</c:v>
                </c:pt>
                <c:pt idx="48482">
                  <c:v>-50.911000000000001</c:v>
                </c:pt>
                <c:pt idx="48483">
                  <c:v>-50.909000000000006</c:v>
                </c:pt>
                <c:pt idx="48484">
                  <c:v>-50.906999999999996</c:v>
                </c:pt>
                <c:pt idx="48485">
                  <c:v>-50.905000000000001</c:v>
                </c:pt>
                <c:pt idx="48486">
                  <c:v>-50.903000000000006</c:v>
                </c:pt>
                <c:pt idx="48487">
                  <c:v>-50.900999999999996</c:v>
                </c:pt>
                <c:pt idx="48488">
                  <c:v>-50.899000000000001</c:v>
                </c:pt>
                <c:pt idx="48489">
                  <c:v>-50.897000000000006</c:v>
                </c:pt>
                <c:pt idx="48490">
                  <c:v>-50.894999999999996</c:v>
                </c:pt>
                <c:pt idx="48491">
                  <c:v>-50.893000000000001</c:v>
                </c:pt>
                <c:pt idx="48492">
                  <c:v>-50.891000000000005</c:v>
                </c:pt>
                <c:pt idx="48493">
                  <c:v>-50.888999999999996</c:v>
                </c:pt>
                <c:pt idx="48494">
                  <c:v>-50.887</c:v>
                </c:pt>
                <c:pt idx="48495">
                  <c:v>-50.885000000000005</c:v>
                </c:pt>
                <c:pt idx="48496">
                  <c:v>-50.882999999999996</c:v>
                </c:pt>
                <c:pt idx="48497">
                  <c:v>-50.881</c:v>
                </c:pt>
                <c:pt idx="48498">
                  <c:v>-50.879000000000005</c:v>
                </c:pt>
                <c:pt idx="48499">
                  <c:v>-50.876999999999995</c:v>
                </c:pt>
                <c:pt idx="48500">
                  <c:v>-50.875</c:v>
                </c:pt>
                <c:pt idx="48501">
                  <c:v>-50.873000000000005</c:v>
                </c:pt>
                <c:pt idx="48502">
                  <c:v>-50.870999999999995</c:v>
                </c:pt>
                <c:pt idx="48503">
                  <c:v>-50.869</c:v>
                </c:pt>
                <c:pt idx="48504">
                  <c:v>-50.867000000000004</c:v>
                </c:pt>
                <c:pt idx="48505">
                  <c:v>-50.864999999999995</c:v>
                </c:pt>
                <c:pt idx="48506">
                  <c:v>-50.863</c:v>
                </c:pt>
                <c:pt idx="48507">
                  <c:v>-50.861000000000004</c:v>
                </c:pt>
                <c:pt idx="48508">
                  <c:v>-50.858999999999995</c:v>
                </c:pt>
                <c:pt idx="48509">
                  <c:v>-50.856999999999999</c:v>
                </c:pt>
                <c:pt idx="48510">
                  <c:v>-50.855000000000004</c:v>
                </c:pt>
                <c:pt idx="48511">
                  <c:v>-50.852999999999994</c:v>
                </c:pt>
                <c:pt idx="48512">
                  <c:v>-50.850999999999999</c:v>
                </c:pt>
                <c:pt idx="48513">
                  <c:v>-50.849000000000004</c:v>
                </c:pt>
                <c:pt idx="48514">
                  <c:v>-50.846999999999994</c:v>
                </c:pt>
                <c:pt idx="48515">
                  <c:v>-50.844999999999999</c:v>
                </c:pt>
                <c:pt idx="48516">
                  <c:v>-50.843000000000004</c:v>
                </c:pt>
                <c:pt idx="48517">
                  <c:v>-50.840999999999994</c:v>
                </c:pt>
                <c:pt idx="48518">
                  <c:v>-50.838999999999999</c:v>
                </c:pt>
                <c:pt idx="48519">
                  <c:v>-50.837000000000003</c:v>
                </c:pt>
                <c:pt idx="48520">
                  <c:v>-50.834999999999994</c:v>
                </c:pt>
                <c:pt idx="48521">
                  <c:v>-50.832999999999998</c:v>
                </c:pt>
                <c:pt idx="48522">
                  <c:v>-50.831000000000003</c:v>
                </c:pt>
                <c:pt idx="48523">
                  <c:v>-50.828999999999994</c:v>
                </c:pt>
                <c:pt idx="48524">
                  <c:v>-50.826999999999998</c:v>
                </c:pt>
                <c:pt idx="48525">
                  <c:v>-50.825000000000003</c:v>
                </c:pt>
                <c:pt idx="48526">
                  <c:v>-50.822999999999993</c:v>
                </c:pt>
                <c:pt idx="48527">
                  <c:v>-50.820999999999998</c:v>
                </c:pt>
                <c:pt idx="48528">
                  <c:v>-50.819000000000003</c:v>
                </c:pt>
                <c:pt idx="48529">
                  <c:v>-50.816999999999993</c:v>
                </c:pt>
                <c:pt idx="48530">
                  <c:v>-50.814999999999998</c:v>
                </c:pt>
                <c:pt idx="48531">
                  <c:v>-50.813000000000002</c:v>
                </c:pt>
                <c:pt idx="48532">
                  <c:v>-50.811000000000007</c:v>
                </c:pt>
                <c:pt idx="48533">
                  <c:v>-50.808999999999997</c:v>
                </c:pt>
                <c:pt idx="48534">
                  <c:v>-50.807000000000002</c:v>
                </c:pt>
                <c:pt idx="48535">
                  <c:v>-50.805000000000007</c:v>
                </c:pt>
                <c:pt idx="48536">
                  <c:v>-50.802999999999997</c:v>
                </c:pt>
                <c:pt idx="48537">
                  <c:v>-50.801000000000002</c:v>
                </c:pt>
                <c:pt idx="48538">
                  <c:v>-50.799000000000007</c:v>
                </c:pt>
                <c:pt idx="48539">
                  <c:v>-50.796999999999997</c:v>
                </c:pt>
                <c:pt idx="48540">
                  <c:v>-50.795000000000002</c:v>
                </c:pt>
                <c:pt idx="48541">
                  <c:v>-50.793000000000006</c:v>
                </c:pt>
                <c:pt idx="48542">
                  <c:v>-50.790999999999997</c:v>
                </c:pt>
                <c:pt idx="48543">
                  <c:v>-50.789000000000001</c:v>
                </c:pt>
                <c:pt idx="48544">
                  <c:v>-50.787000000000006</c:v>
                </c:pt>
                <c:pt idx="48545">
                  <c:v>-50.784999999999997</c:v>
                </c:pt>
                <c:pt idx="48546">
                  <c:v>-50.783000000000001</c:v>
                </c:pt>
                <c:pt idx="48547">
                  <c:v>-50.781000000000006</c:v>
                </c:pt>
                <c:pt idx="48548">
                  <c:v>-50.778999999999996</c:v>
                </c:pt>
                <c:pt idx="48549">
                  <c:v>-50.777000000000001</c:v>
                </c:pt>
                <c:pt idx="48550">
                  <c:v>-50.775000000000006</c:v>
                </c:pt>
                <c:pt idx="48551">
                  <c:v>-50.772999999999996</c:v>
                </c:pt>
                <c:pt idx="48552">
                  <c:v>-50.771000000000001</c:v>
                </c:pt>
                <c:pt idx="48553">
                  <c:v>-50.769000000000005</c:v>
                </c:pt>
                <c:pt idx="48554">
                  <c:v>-50.766999999999996</c:v>
                </c:pt>
                <c:pt idx="48555">
                  <c:v>-50.765000000000001</c:v>
                </c:pt>
                <c:pt idx="48556">
                  <c:v>-50.763000000000005</c:v>
                </c:pt>
                <c:pt idx="48557">
                  <c:v>-50.760999999999996</c:v>
                </c:pt>
                <c:pt idx="48558">
                  <c:v>-50.759</c:v>
                </c:pt>
                <c:pt idx="48559">
                  <c:v>-50.757000000000005</c:v>
                </c:pt>
                <c:pt idx="48560">
                  <c:v>-50.754999999999995</c:v>
                </c:pt>
                <c:pt idx="48561">
                  <c:v>-50.753</c:v>
                </c:pt>
                <c:pt idx="48562">
                  <c:v>-50.751000000000005</c:v>
                </c:pt>
                <c:pt idx="48563">
                  <c:v>-50.748999999999995</c:v>
                </c:pt>
                <c:pt idx="48564">
                  <c:v>-50.747</c:v>
                </c:pt>
                <c:pt idx="48565">
                  <c:v>-50.745000000000005</c:v>
                </c:pt>
                <c:pt idx="48566">
                  <c:v>-50.742999999999995</c:v>
                </c:pt>
                <c:pt idx="48567">
                  <c:v>-50.741</c:v>
                </c:pt>
                <c:pt idx="48568">
                  <c:v>-50.739000000000004</c:v>
                </c:pt>
                <c:pt idx="48569">
                  <c:v>-50.736999999999995</c:v>
                </c:pt>
                <c:pt idx="48570">
                  <c:v>-50.734999999999999</c:v>
                </c:pt>
                <c:pt idx="48571">
                  <c:v>-50.733000000000004</c:v>
                </c:pt>
                <c:pt idx="48572">
                  <c:v>-50.730999999999995</c:v>
                </c:pt>
                <c:pt idx="48573">
                  <c:v>-50.728999999999999</c:v>
                </c:pt>
                <c:pt idx="48574">
                  <c:v>-50.727000000000004</c:v>
                </c:pt>
                <c:pt idx="48575">
                  <c:v>-50.724999999999994</c:v>
                </c:pt>
                <c:pt idx="48576">
                  <c:v>-50.722999999999999</c:v>
                </c:pt>
                <c:pt idx="48577">
                  <c:v>-50.721000000000004</c:v>
                </c:pt>
                <c:pt idx="48578">
                  <c:v>-50.718999999999994</c:v>
                </c:pt>
                <c:pt idx="48579">
                  <c:v>-50.716999999999999</c:v>
                </c:pt>
                <c:pt idx="48580">
                  <c:v>-50.715000000000003</c:v>
                </c:pt>
                <c:pt idx="48581">
                  <c:v>-50.712999999999994</c:v>
                </c:pt>
                <c:pt idx="48582">
                  <c:v>-50.710999999999999</c:v>
                </c:pt>
                <c:pt idx="48583">
                  <c:v>-50.709000000000003</c:v>
                </c:pt>
                <c:pt idx="48584">
                  <c:v>-50.706999999999994</c:v>
                </c:pt>
                <c:pt idx="48585">
                  <c:v>-50.704999999999998</c:v>
                </c:pt>
                <c:pt idx="48586">
                  <c:v>-50.703000000000003</c:v>
                </c:pt>
                <c:pt idx="48587">
                  <c:v>-50.700999999999993</c:v>
                </c:pt>
                <c:pt idx="48588">
                  <c:v>-50.698999999999998</c:v>
                </c:pt>
                <c:pt idx="48589">
                  <c:v>-50.697000000000003</c:v>
                </c:pt>
                <c:pt idx="48590">
                  <c:v>-50.694999999999993</c:v>
                </c:pt>
                <c:pt idx="48591">
                  <c:v>-50.692999999999998</c:v>
                </c:pt>
                <c:pt idx="48592">
                  <c:v>-50.691000000000003</c:v>
                </c:pt>
                <c:pt idx="48593">
                  <c:v>-50.688999999999993</c:v>
                </c:pt>
                <c:pt idx="48594">
                  <c:v>-50.686999999999998</c:v>
                </c:pt>
                <c:pt idx="48595">
                  <c:v>-50.685000000000002</c:v>
                </c:pt>
                <c:pt idx="48596">
                  <c:v>-50.683000000000007</c:v>
                </c:pt>
                <c:pt idx="48597">
                  <c:v>-50.680999999999997</c:v>
                </c:pt>
                <c:pt idx="48598">
                  <c:v>-50.679000000000002</c:v>
                </c:pt>
                <c:pt idx="48599">
                  <c:v>-50.677000000000007</c:v>
                </c:pt>
                <c:pt idx="48600">
                  <c:v>-50.674999999999997</c:v>
                </c:pt>
                <c:pt idx="48601">
                  <c:v>-50.673000000000002</c:v>
                </c:pt>
                <c:pt idx="48602">
                  <c:v>-50.671000000000006</c:v>
                </c:pt>
                <c:pt idx="48603">
                  <c:v>-50.668999999999997</c:v>
                </c:pt>
                <c:pt idx="48604">
                  <c:v>-50.667000000000002</c:v>
                </c:pt>
                <c:pt idx="48605">
                  <c:v>-50.665000000000006</c:v>
                </c:pt>
                <c:pt idx="48606">
                  <c:v>-50.662999999999997</c:v>
                </c:pt>
                <c:pt idx="48607">
                  <c:v>-50.661000000000001</c:v>
                </c:pt>
                <c:pt idx="48608">
                  <c:v>-50.659000000000006</c:v>
                </c:pt>
                <c:pt idx="48609">
                  <c:v>-50.656999999999996</c:v>
                </c:pt>
                <c:pt idx="48610">
                  <c:v>-50.655000000000001</c:v>
                </c:pt>
                <c:pt idx="48611">
                  <c:v>-50.653000000000006</c:v>
                </c:pt>
                <c:pt idx="48612">
                  <c:v>-50.650999999999996</c:v>
                </c:pt>
                <c:pt idx="48613">
                  <c:v>-50.649000000000001</c:v>
                </c:pt>
                <c:pt idx="48614">
                  <c:v>-50.647000000000006</c:v>
                </c:pt>
                <c:pt idx="48615">
                  <c:v>-50.644999999999996</c:v>
                </c:pt>
                <c:pt idx="48616">
                  <c:v>-50.643000000000001</c:v>
                </c:pt>
                <c:pt idx="48617">
                  <c:v>-50.641000000000005</c:v>
                </c:pt>
                <c:pt idx="48618">
                  <c:v>-50.638999999999996</c:v>
                </c:pt>
                <c:pt idx="48619">
                  <c:v>-50.637</c:v>
                </c:pt>
                <c:pt idx="48620">
                  <c:v>-50.635000000000005</c:v>
                </c:pt>
                <c:pt idx="48621">
                  <c:v>-50.632999999999996</c:v>
                </c:pt>
                <c:pt idx="48622">
                  <c:v>-50.631</c:v>
                </c:pt>
                <c:pt idx="48623">
                  <c:v>-50.629000000000005</c:v>
                </c:pt>
                <c:pt idx="48624">
                  <c:v>-50.626999999999995</c:v>
                </c:pt>
                <c:pt idx="48625">
                  <c:v>-50.625</c:v>
                </c:pt>
                <c:pt idx="48626">
                  <c:v>-50.623000000000005</c:v>
                </c:pt>
                <c:pt idx="48627">
                  <c:v>-50.620999999999995</c:v>
                </c:pt>
                <c:pt idx="48628">
                  <c:v>-50.619</c:v>
                </c:pt>
                <c:pt idx="48629">
                  <c:v>-50.617000000000004</c:v>
                </c:pt>
                <c:pt idx="48630">
                  <c:v>-50.614999999999995</c:v>
                </c:pt>
                <c:pt idx="48631">
                  <c:v>-50.613</c:v>
                </c:pt>
                <c:pt idx="48632">
                  <c:v>-50.611000000000004</c:v>
                </c:pt>
                <c:pt idx="48633">
                  <c:v>-50.608999999999995</c:v>
                </c:pt>
                <c:pt idx="48634">
                  <c:v>-50.606999999999999</c:v>
                </c:pt>
                <c:pt idx="48635">
                  <c:v>-50.605000000000004</c:v>
                </c:pt>
                <c:pt idx="48636">
                  <c:v>-50.602999999999994</c:v>
                </c:pt>
                <c:pt idx="48637">
                  <c:v>-50.600999999999999</c:v>
                </c:pt>
                <c:pt idx="48638">
                  <c:v>-50.599000000000004</c:v>
                </c:pt>
                <c:pt idx="48639">
                  <c:v>-50.596999999999994</c:v>
                </c:pt>
                <c:pt idx="48640">
                  <c:v>-50.594999999999999</c:v>
                </c:pt>
                <c:pt idx="48641">
                  <c:v>-50.593000000000004</c:v>
                </c:pt>
                <c:pt idx="48642">
                  <c:v>-50.590999999999994</c:v>
                </c:pt>
                <c:pt idx="48643">
                  <c:v>-50.588999999999999</c:v>
                </c:pt>
                <c:pt idx="48644">
                  <c:v>-50.587000000000003</c:v>
                </c:pt>
                <c:pt idx="48645">
                  <c:v>-50.584999999999994</c:v>
                </c:pt>
                <c:pt idx="48646">
                  <c:v>-50.582999999999998</c:v>
                </c:pt>
                <c:pt idx="48647">
                  <c:v>-50.581000000000003</c:v>
                </c:pt>
                <c:pt idx="48648">
                  <c:v>-50.578999999999994</c:v>
                </c:pt>
                <c:pt idx="48649">
                  <c:v>-50.576999999999998</c:v>
                </c:pt>
                <c:pt idx="48650">
                  <c:v>-50.575000000000003</c:v>
                </c:pt>
                <c:pt idx="48651">
                  <c:v>-50.572999999999993</c:v>
                </c:pt>
                <c:pt idx="48652">
                  <c:v>-50.570999999999998</c:v>
                </c:pt>
                <c:pt idx="48653">
                  <c:v>-50.569000000000003</c:v>
                </c:pt>
                <c:pt idx="48654">
                  <c:v>-50.566999999999993</c:v>
                </c:pt>
                <c:pt idx="48655">
                  <c:v>-50.564999999999998</c:v>
                </c:pt>
                <c:pt idx="48656">
                  <c:v>-50.563000000000002</c:v>
                </c:pt>
                <c:pt idx="48657">
                  <c:v>-50.561000000000007</c:v>
                </c:pt>
                <c:pt idx="48658">
                  <c:v>-50.558999999999997</c:v>
                </c:pt>
                <c:pt idx="48659">
                  <c:v>-50.557000000000002</c:v>
                </c:pt>
                <c:pt idx="48660">
                  <c:v>-50.555000000000007</c:v>
                </c:pt>
                <c:pt idx="48661">
                  <c:v>-50.552999999999997</c:v>
                </c:pt>
                <c:pt idx="48662">
                  <c:v>-50.551000000000002</c:v>
                </c:pt>
                <c:pt idx="48663">
                  <c:v>-50.549000000000007</c:v>
                </c:pt>
                <c:pt idx="48664">
                  <c:v>-50.546999999999997</c:v>
                </c:pt>
                <c:pt idx="48665">
                  <c:v>-50.545000000000002</c:v>
                </c:pt>
                <c:pt idx="48666">
                  <c:v>-50.543000000000006</c:v>
                </c:pt>
                <c:pt idx="48667">
                  <c:v>-50.540999999999997</c:v>
                </c:pt>
                <c:pt idx="48668">
                  <c:v>-50.539000000000001</c:v>
                </c:pt>
                <c:pt idx="48669">
                  <c:v>-50.537000000000006</c:v>
                </c:pt>
                <c:pt idx="48670">
                  <c:v>-50.534999999999997</c:v>
                </c:pt>
                <c:pt idx="48671">
                  <c:v>-50.533000000000001</c:v>
                </c:pt>
                <c:pt idx="48672">
                  <c:v>-50.531000000000006</c:v>
                </c:pt>
                <c:pt idx="48673">
                  <c:v>-50.528999999999996</c:v>
                </c:pt>
                <c:pt idx="48674">
                  <c:v>-50.527000000000001</c:v>
                </c:pt>
                <c:pt idx="48675">
                  <c:v>-50.525000000000006</c:v>
                </c:pt>
                <c:pt idx="48676">
                  <c:v>-50.522999999999996</c:v>
                </c:pt>
                <c:pt idx="48677">
                  <c:v>-50.521000000000001</c:v>
                </c:pt>
                <c:pt idx="48678">
                  <c:v>-50.519000000000005</c:v>
                </c:pt>
                <c:pt idx="48679">
                  <c:v>-50.516999999999996</c:v>
                </c:pt>
                <c:pt idx="48680">
                  <c:v>-50.515000000000001</c:v>
                </c:pt>
                <c:pt idx="48681">
                  <c:v>-50.513000000000005</c:v>
                </c:pt>
                <c:pt idx="48682">
                  <c:v>-50.510999999999996</c:v>
                </c:pt>
                <c:pt idx="48683">
                  <c:v>-50.509</c:v>
                </c:pt>
                <c:pt idx="48684">
                  <c:v>-50.507000000000005</c:v>
                </c:pt>
                <c:pt idx="48685">
                  <c:v>-50.504999999999995</c:v>
                </c:pt>
                <c:pt idx="48686">
                  <c:v>-50.503</c:v>
                </c:pt>
                <c:pt idx="48687">
                  <c:v>-50.501000000000005</c:v>
                </c:pt>
                <c:pt idx="48688">
                  <c:v>-50.498999999999995</c:v>
                </c:pt>
                <c:pt idx="48689">
                  <c:v>-50.497</c:v>
                </c:pt>
                <c:pt idx="48690">
                  <c:v>-50.495000000000005</c:v>
                </c:pt>
                <c:pt idx="48691">
                  <c:v>-50.492999999999995</c:v>
                </c:pt>
                <c:pt idx="48692">
                  <c:v>-50.491</c:v>
                </c:pt>
                <c:pt idx="48693">
                  <c:v>-50.489000000000004</c:v>
                </c:pt>
                <c:pt idx="48694">
                  <c:v>-50.486999999999995</c:v>
                </c:pt>
                <c:pt idx="48695">
                  <c:v>-50.484999999999999</c:v>
                </c:pt>
                <c:pt idx="48696">
                  <c:v>-50.483000000000004</c:v>
                </c:pt>
                <c:pt idx="48697">
                  <c:v>-50.480999999999995</c:v>
                </c:pt>
                <c:pt idx="48698">
                  <c:v>-50.478999999999999</c:v>
                </c:pt>
                <c:pt idx="48699">
                  <c:v>-50.477000000000004</c:v>
                </c:pt>
                <c:pt idx="48700">
                  <c:v>-50.474999999999994</c:v>
                </c:pt>
                <c:pt idx="48701">
                  <c:v>-50.472999999999999</c:v>
                </c:pt>
                <c:pt idx="48702">
                  <c:v>-50.471000000000004</c:v>
                </c:pt>
                <c:pt idx="48703">
                  <c:v>-50.468999999999994</c:v>
                </c:pt>
                <c:pt idx="48704">
                  <c:v>-50.466999999999999</c:v>
                </c:pt>
                <c:pt idx="48705">
                  <c:v>-50.465000000000003</c:v>
                </c:pt>
                <c:pt idx="48706">
                  <c:v>-50.462999999999994</c:v>
                </c:pt>
                <c:pt idx="48707">
                  <c:v>-50.460999999999999</c:v>
                </c:pt>
                <c:pt idx="48708">
                  <c:v>-50.459000000000003</c:v>
                </c:pt>
                <c:pt idx="48709">
                  <c:v>-50.456999999999994</c:v>
                </c:pt>
                <c:pt idx="48710">
                  <c:v>-50.454999999999998</c:v>
                </c:pt>
                <c:pt idx="48711">
                  <c:v>-50.453000000000003</c:v>
                </c:pt>
                <c:pt idx="48712">
                  <c:v>-50.450999999999993</c:v>
                </c:pt>
                <c:pt idx="48713">
                  <c:v>-50.448999999999998</c:v>
                </c:pt>
                <c:pt idx="48714">
                  <c:v>-50.447000000000003</c:v>
                </c:pt>
                <c:pt idx="48715">
                  <c:v>-50.444999999999993</c:v>
                </c:pt>
                <c:pt idx="48716">
                  <c:v>-50.442999999999998</c:v>
                </c:pt>
                <c:pt idx="48717">
                  <c:v>-50.441000000000003</c:v>
                </c:pt>
                <c:pt idx="48718">
                  <c:v>-50.438999999999993</c:v>
                </c:pt>
                <c:pt idx="48719">
                  <c:v>-50.436999999999998</c:v>
                </c:pt>
                <c:pt idx="48720">
                  <c:v>-50.435000000000002</c:v>
                </c:pt>
                <c:pt idx="48721">
                  <c:v>-50.433000000000007</c:v>
                </c:pt>
                <c:pt idx="48722">
                  <c:v>-50.430999999999997</c:v>
                </c:pt>
                <c:pt idx="48723">
                  <c:v>-50.429000000000002</c:v>
                </c:pt>
                <c:pt idx="48724">
                  <c:v>-50.427000000000007</c:v>
                </c:pt>
                <c:pt idx="48725">
                  <c:v>-50.424999999999997</c:v>
                </c:pt>
                <c:pt idx="48726">
                  <c:v>-50.423000000000002</c:v>
                </c:pt>
                <c:pt idx="48727">
                  <c:v>-50.421000000000006</c:v>
                </c:pt>
                <c:pt idx="48728">
                  <c:v>-50.418999999999997</c:v>
                </c:pt>
                <c:pt idx="48729">
                  <c:v>-50.417000000000002</c:v>
                </c:pt>
                <c:pt idx="48730">
                  <c:v>-50.415000000000006</c:v>
                </c:pt>
                <c:pt idx="48731">
                  <c:v>-50.412999999999997</c:v>
                </c:pt>
                <c:pt idx="48732">
                  <c:v>-50.411000000000001</c:v>
                </c:pt>
                <c:pt idx="48733">
                  <c:v>-50.409000000000006</c:v>
                </c:pt>
                <c:pt idx="48734">
                  <c:v>-50.406999999999996</c:v>
                </c:pt>
                <c:pt idx="48735">
                  <c:v>-50.405000000000001</c:v>
                </c:pt>
                <c:pt idx="48736">
                  <c:v>-50.403000000000006</c:v>
                </c:pt>
                <c:pt idx="48737">
                  <c:v>-50.400999999999996</c:v>
                </c:pt>
                <c:pt idx="48738">
                  <c:v>-50.399000000000001</c:v>
                </c:pt>
                <c:pt idx="48739">
                  <c:v>-50.397000000000006</c:v>
                </c:pt>
                <c:pt idx="48740">
                  <c:v>-50.394999999999996</c:v>
                </c:pt>
                <c:pt idx="48741">
                  <c:v>-50.393000000000001</c:v>
                </c:pt>
                <c:pt idx="48742">
                  <c:v>-50.391000000000005</c:v>
                </c:pt>
                <c:pt idx="48743">
                  <c:v>-50.388999999999996</c:v>
                </c:pt>
                <c:pt idx="48744">
                  <c:v>-50.387</c:v>
                </c:pt>
                <c:pt idx="48745">
                  <c:v>-50.385000000000005</c:v>
                </c:pt>
                <c:pt idx="48746">
                  <c:v>-50.382999999999996</c:v>
                </c:pt>
                <c:pt idx="48747">
                  <c:v>-50.381</c:v>
                </c:pt>
                <c:pt idx="48748">
                  <c:v>-50.379000000000005</c:v>
                </c:pt>
                <c:pt idx="48749">
                  <c:v>-50.376999999999995</c:v>
                </c:pt>
                <c:pt idx="48750">
                  <c:v>-50.375</c:v>
                </c:pt>
                <c:pt idx="48751">
                  <c:v>-50.373000000000005</c:v>
                </c:pt>
                <c:pt idx="48752">
                  <c:v>-50.370999999999995</c:v>
                </c:pt>
                <c:pt idx="48753">
                  <c:v>-50.369</c:v>
                </c:pt>
                <c:pt idx="48754">
                  <c:v>-50.367000000000004</c:v>
                </c:pt>
                <c:pt idx="48755">
                  <c:v>-50.364999999999995</c:v>
                </c:pt>
                <c:pt idx="48756">
                  <c:v>-50.363</c:v>
                </c:pt>
                <c:pt idx="48757">
                  <c:v>-50.361000000000004</c:v>
                </c:pt>
                <c:pt idx="48758">
                  <c:v>-50.358999999999995</c:v>
                </c:pt>
                <c:pt idx="48759">
                  <c:v>-50.356999999999999</c:v>
                </c:pt>
                <c:pt idx="48760">
                  <c:v>-50.355000000000004</c:v>
                </c:pt>
                <c:pt idx="48761">
                  <c:v>-50.352999999999994</c:v>
                </c:pt>
                <c:pt idx="48762">
                  <c:v>-50.350999999999999</c:v>
                </c:pt>
                <c:pt idx="48763">
                  <c:v>-50.349000000000004</c:v>
                </c:pt>
                <c:pt idx="48764">
                  <c:v>-50.346999999999994</c:v>
                </c:pt>
                <c:pt idx="48765">
                  <c:v>-50.344999999999999</c:v>
                </c:pt>
                <c:pt idx="48766">
                  <c:v>-50.343000000000004</c:v>
                </c:pt>
                <c:pt idx="48767">
                  <c:v>-50.340999999999994</c:v>
                </c:pt>
                <c:pt idx="48768">
                  <c:v>-50.338999999999999</c:v>
                </c:pt>
                <c:pt idx="48769">
                  <c:v>-50.337000000000003</c:v>
                </c:pt>
                <c:pt idx="48770">
                  <c:v>-50.334999999999994</c:v>
                </c:pt>
                <c:pt idx="48771">
                  <c:v>-50.332999999999998</c:v>
                </c:pt>
                <c:pt idx="48772">
                  <c:v>-50.331000000000003</c:v>
                </c:pt>
                <c:pt idx="48773">
                  <c:v>-50.328999999999994</c:v>
                </c:pt>
                <c:pt idx="48774">
                  <c:v>-50.326999999999998</c:v>
                </c:pt>
                <c:pt idx="48775">
                  <c:v>-50.325000000000003</c:v>
                </c:pt>
                <c:pt idx="48776">
                  <c:v>-50.322999999999993</c:v>
                </c:pt>
                <c:pt idx="48777">
                  <c:v>-50.320999999999998</c:v>
                </c:pt>
                <c:pt idx="48778">
                  <c:v>-50.319000000000003</c:v>
                </c:pt>
                <c:pt idx="48779">
                  <c:v>-50.316999999999993</c:v>
                </c:pt>
                <c:pt idx="48780">
                  <c:v>-50.314999999999998</c:v>
                </c:pt>
                <c:pt idx="48781">
                  <c:v>-50.313000000000002</c:v>
                </c:pt>
                <c:pt idx="48782">
                  <c:v>-50.311000000000007</c:v>
                </c:pt>
                <c:pt idx="48783">
                  <c:v>-50.308999999999997</c:v>
                </c:pt>
                <c:pt idx="48784">
                  <c:v>-50.307000000000002</c:v>
                </c:pt>
                <c:pt idx="48785">
                  <c:v>-50.305000000000007</c:v>
                </c:pt>
                <c:pt idx="48786">
                  <c:v>-50.302999999999997</c:v>
                </c:pt>
                <c:pt idx="48787">
                  <c:v>-50.301000000000002</c:v>
                </c:pt>
                <c:pt idx="48788">
                  <c:v>-50.299000000000007</c:v>
                </c:pt>
                <c:pt idx="48789">
                  <c:v>-50.296999999999997</c:v>
                </c:pt>
                <c:pt idx="48790">
                  <c:v>-50.295000000000002</c:v>
                </c:pt>
                <c:pt idx="48791">
                  <c:v>-50.293000000000006</c:v>
                </c:pt>
                <c:pt idx="48792">
                  <c:v>-50.290999999999997</c:v>
                </c:pt>
                <c:pt idx="48793">
                  <c:v>-50.289000000000001</c:v>
                </c:pt>
                <c:pt idx="48794">
                  <c:v>-50.287000000000006</c:v>
                </c:pt>
                <c:pt idx="48795">
                  <c:v>-50.284999999999997</c:v>
                </c:pt>
                <c:pt idx="48796">
                  <c:v>-50.283000000000001</c:v>
                </c:pt>
                <c:pt idx="48797">
                  <c:v>-50.281000000000006</c:v>
                </c:pt>
                <c:pt idx="48798">
                  <c:v>-50.278999999999996</c:v>
                </c:pt>
                <c:pt idx="48799">
                  <c:v>-50.277000000000001</c:v>
                </c:pt>
                <c:pt idx="48800">
                  <c:v>-50.275000000000006</c:v>
                </c:pt>
                <c:pt idx="48801">
                  <c:v>-50.272999999999996</c:v>
                </c:pt>
                <c:pt idx="48802">
                  <c:v>-50.271000000000001</c:v>
                </c:pt>
                <c:pt idx="48803">
                  <c:v>-50.269000000000005</c:v>
                </c:pt>
                <c:pt idx="48804">
                  <c:v>-50.266999999999996</c:v>
                </c:pt>
                <c:pt idx="48805">
                  <c:v>-50.265000000000001</c:v>
                </c:pt>
                <c:pt idx="48806">
                  <c:v>-50.263000000000005</c:v>
                </c:pt>
                <c:pt idx="48807">
                  <c:v>-50.260999999999996</c:v>
                </c:pt>
                <c:pt idx="48808">
                  <c:v>-50.259</c:v>
                </c:pt>
                <c:pt idx="48809">
                  <c:v>-50.257000000000005</c:v>
                </c:pt>
                <c:pt idx="48810">
                  <c:v>-50.254999999999995</c:v>
                </c:pt>
                <c:pt idx="48811">
                  <c:v>-50.253</c:v>
                </c:pt>
                <c:pt idx="48812">
                  <c:v>-50.251000000000005</c:v>
                </c:pt>
                <c:pt idx="48813">
                  <c:v>-50.248999999999995</c:v>
                </c:pt>
                <c:pt idx="48814">
                  <c:v>-50.247</c:v>
                </c:pt>
                <c:pt idx="48815">
                  <c:v>-50.245000000000005</c:v>
                </c:pt>
                <c:pt idx="48816">
                  <c:v>-50.242999999999995</c:v>
                </c:pt>
                <c:pt idx="48817">
                  <c:v>-50.241</c:v>
                </c:pt>
                <c:pt idx="48818">
                  <c:v>-50.239000000000004</c:v>
                </c:pt>
                <c:pt idx="48819">
                  <c:v>-50.236999999999995</c:v>
                </c:pt>
                <c:pt idx="48820">
                  <c:v>-50.234999999999999</c:v>
                </c:pt>
                <c:pt idx="48821">
                  <c:v>-50.233000000000004</c:v>
                </c:pt>
                <c:pt idx="48822">
                  <c:v>-50.230999999999995</c:v>
                </c:pt>
                <c:pt idx="48823">
                  <c:v>-50.228999999999999</c:v>
                </c:pt>
                <c:pt idx="48824">
                  <c:v>-50.227000000000004</c:v>
                </c:pt>
                <c:pt idx="48825">
                  <c:v>-50.224999999999994</c:v>
                </c:pt>
                <c:pt idx="48826">
                  <c:v>-50.222999999999999</c:v>
                </c:pt>
                <c:pt idx="48827">
                  <c:v>-50.221000000000004</c:v>
                </c:pt>
                <c:pt idx="48828">
                  <c:v>-50.218999999999994</c:v>
                </c:pt>
                <c:pt idx="48829">
                  <c:v>-50.216999999999999</c:v>
                </c:pt>
                <c:pt idx="48830">
                  <c:v>-50.215000000000003</c:v>
                </c:pt>
                <c:pt idx="48831">
                  <c:v>-50.212999999999994</c:v>
                </c:pt>
                <c:pt idx="48832">
                  <c:v>-50.210999999999999</c:v>
                </c:pt>
                <c:pt idx="48833">
                  <c:v>-50.209000000000003</c:v>
                </c:pt>
                <c:pt idx="48834">
                  <c:v>-50.206999999999994</c:v>
                </c:pt>
                <c:pt idx="48835">
                  <c:v>-50.204999999999998</c:v>
                </c:pt>
                <c:pt idx="48836">
                  <c:v>-50.203000000000003</c:v>
                </c:pt>
                <c:pt idx="48837">
                  <c:v>-50.200999999999993</c:v>
                </c:pt>
                <c:pt idx="48838">
                  <c:v>-50.198999999999998</c:v>
                </c:pt>
                <c:pt idx="48839">
                  <c:v>-50.197000000000003</c:v>
                </c:pt>
                <c:pt idx="48840">
                  <c:v>-50.194999999999993</c:v>
                </c:pt>
                <c:pt idx="48841">
                  <c:v>-50.192999999999998</c:v>
                </c:pt>
                <c:pt idx="48842">
                  <c:v>-50.191000000000003</c:v>
                </c:pt>
                <c:pt idx="48843">
                  <c:v>-50.188999999999993</c:v>
                </c:pt>
                <c:pt idx="48844">
                  <c:v>-50.186999999999998</c:v>
                </c:pt>
                <c:pt idx="48845">
                  <c:v>-50.185000000000002</c:v>
                </c:pt>
                <c:pt idx="48846">
                  <c:v>-50.183000000000007</c:v>
                </c:pt>
                <c:pt idx="48847">
                  <c:v>-50.180999999999997</c:v>
                </c:pt>
                <c:pt idx="48848">
                  <c:v>-50.179000000000002</c:v>
                </c:pt>
                <c:pt idx="48849">
                  <c:v>-50.177000000000007</c:v>
                </c:pt>
                <c:pt idx="48850">
                  <c:v>-50.174999999999997</c:v>
                </c:pt>
                <c:pt idx="48851">
                  <c:v>-50.173000000000002</c:v>
                </c:pt>
                <c:pt idx="48852">
                  <c:v>-50.171000000000006</c:v>
                </c:pt>
                <c:pt idx="48853">
                  <c:v>-50.168999999999997</c:v>
                </c:pt>
                <c:pt idx="48854">
                  <c:v>-50.167000000000002</c:v>
                </c:pt>
                <c:pt idx="48855">
                  <c:v>-50.165000000000006</c:v>
                </c:pt>
                <c:pt idx="48856">
                  <c:v>-50.162999999999997</c:v>
                </c:pt>
                <c:pt idx="48857">
                  <c:v>-50.161000000000001</c:v>
                </c:pt>
                <c:pt idx="48858">
                  <c:v>-50.159000000000006</c:v>
                </c:pt>
                <c:pt idx="48859">
                  <c:v>-50.156999999999996</c:v>
                </c:pt>
                <c:pt idx="48860">
                  <c:v>-50.155000000000001</c:v>
                </c:pt>
                <c:pt idx="48861">
                  <c:v>-50.153000000000006</c:v>
                </c:pt>
                <c:pt idx="48862">
                  <c:v>-50.150999999999996</c:v>
                </c:pt>
                <c:pt idx="48863">
                  <c:v>-50.149000000000001</c:v>
                </c:pt>
                <c:pt idx="48864">
                  <c:v>-50.147000000000006</c:v>
                </c:pt>
                <c:pt idx="48865">
                  <c:v>-50.144999999999996</c:v>
                </c:pt>
                <c:pt idx="48866">
                  <c:v>-50.143000000000001</c:v>
                </c:pt>
                <c:pt idx="48867">
                  <c:v>-50.141000000000005</c:v>
                </c:pt>
                <c:pt idx="48868">
                  <c:v>-50.138999999999996</c:v>
                </c:pt>
                <c:pt idx="48869">
                  <c:v>-50.137</c:v>
                </c:pt>
                <c:pt idx="48870">
                  <c:v>-50.135000000000005</c:v>
                </c:pt>
                <c:pt idx="48871">
                  <c:v>-50.132999999999996</c:v>
                </c:pt>
                <c:pt idx="48872">
                  <c:v>-50.131</c:v>
                </c:pt>
                <c:pt idx="48873">
                  <c:v>-50.129000000000005</c:v>
                </c:pt>
                <c:pt idx="48874">
                  <c:v>-50.126999999999995</c:v>
                </c:pt>
                <c:pt idx="48875">
                  <c:v>-50.125</c:v>
                </c:pt>
                <c:pt idx="48876">
                  <c:v>-50.123000000000005</c:v>
                </c:pt>
                <c:pt idx="48877">
                  <c:v>-50.120999999999995</c:v>
                </c:pt>
                <c:pt idx="48878">
                  <c:v>-50.119</c:v>
                </c:pt>
                <c:pt idx="48879">
                  <c:v>-50.117000000000004</c:v>
                </c:pt>
                <c:pt idx="48880">
                  <c:v>-50.114999999999995</c:v>
                </c:pt>
                <c:pt idx="48881">
                  <c:v>-50.113</c:v>
                </c:pt>
                <c:pt idx="48882">
                  <c:v>-50.111000000000004</c:v>
                </c:pt>
                <c:pt idx="48883">
                  <c:v>-50.108999999999995</c:v>
                </c:pt>
                <c:pt idx="48884">
                  <c:v>-50.106999999999999</c:v>
                </c:pt>
                <c:pt idx="48885">
                  <c:v>-50.105000000000004</c:v>
                </c:pt>
                <c:pt idx="48886">
                  <c:v>-50.102999999999994</c:v>
                </c:pt>
                <c:pt idx="48887">
                  <c:v>-50.100999999999999</c:v>
                </c:pt>
                <c:pt idx="48888">
                  <c:v>-50.099000000000004</c:v>
                </c:pt>
                <c:pt idx="48889">
                  <c:v>-50.096999999999994</c:v>
                </c:pt>
                <c:pt idx="48890">
                  <c:v>-50.094999999999999</c:v>
                </c:pt>
                <c:pt idx="48891">
                  <c:v>-50.093000000000004</c:v>
                </c:pt>
                <c:pt idx="48892">
                  <c:v>-50.090999999999994</c:v>
                </c:pt>
                <c:pt idx="48893">
                  <c:v>-50.088999999999999</c:v>
                </c:pt>
                <c:pt idx="48894">
                  <c:v>-50.087000000000003</c:v>
                </c:pt>
                <c:pt idx="48895">
                  <c:v>-50.084999999999994</c:v>
                </c:pt>
                <c:pt idx="48896">
                  <c:v>-50.082999999999998</c:v>
                </c:pt>
                <c:pt idx="48897">
                  <c:v>-50.081000000000003</c:v>
                </c:pt>
                <c:pt idx="48898">
                  <c:v>-50.078999999999994</c:v>
                </c:pt>
                <c:pt idx="48899">
                  <c:v>-50.076999999999998</c:v>
                </c:pt>
                <c:pt idx="48900">
                  <c:v>-50.075000000000003</c:v>
                </c:pt>
                <c:pt idx="48901">
                  <c:v>-50.072999999999993</c:v>
                </c:pt>
                <c:pt idx="48902">
                  <c:v>-50.070999999999998</c:v>
                </c:pt>
                <c:pt idx="48903">
                  <c:v>-50.069000000000003</c:v>
                </c:pt>
                <c:pt idx="48904">
                  <c:v>-50.066999999999993</c:v>
                </c:pt>
                <c:pt idx="48905">
                  <c:v>-50.064999999999998</c:v>
                </c:pt>
                <c:pt idx="48906">
                  <c:v>-50.063000000000002</c:v>
                </c:pt>
                <c:pt idx="48907">
                  <c:v>-50.061000000000007</c:v>
                </c:pt>
                <c:pt idx="48908">
                  <c:v>-50.058999999999997</c:v>
                </c:pt>
                <c:pt idx="48909">
                  <c:v>-50.057000000000002</c:v>
                </c:pt>
                <c:pt idx="48910">
                  <c:v>-50.055000000000007</c:v>
                </c:pt>
                <c:pt idx="48911">
                  <c:v>-50.052999999999997</c:v>
                </c:pt>
                <c:pt idx="48912">
                  <c:v>-50.051000000000002</c:v>
                </c:pt>
                <c:pt idx="48913">
                  <c:v>-50.049000000000007</c:v>
                </c:pt>
                <c:pt idx="48914">
                  <c:v>-50.046999999999997</c:v>
                </c:pt>
                <c:pt idx="48915">
                  <c:v>-50.045000000000002</c:v>
                </c:pt>
                <c:pt idx="48916">
                  <c:v>-50.043000000000006</c:v>
                </c:pt>
                <c:pt idx="48917">
                  <c:v>-50.040999999999997</c:v>
                </c:pt>
                <c:pt idx="48918">
                  <c:v>-50.039000000000001</c:v>
                </c:pt>
                <c:pt idx="48919">
                  <c:v>-50.037000000000006</c:v>
                </c:pt>
                <c:pt idx="48920">
                  <c:v>-50.034999999999997</c:v>
                </c:pt>
                <c:pt idx="48921">
                  <c:v>-50.033000000000001</c:v>
                </c:pt>
                <c:pt idx="48922">
                  <c:v>-50.031000000000006</c:v>
                </c:pt>
                <c:pt idx="48923">
                  <c:v>-50.028999999999996</c:v>
                </c:pt>
                <c:pt idx="48924">
                  <c:v>-50.027000000000001</c:v>
                </c:pt>
                <c:pt idx="48925">
                  <c:v>-50.025000000000006</c:v>
                </c:pt>
                <c:pt idx="48926">
                  <c:v>-50.022999999999996</c:v>
                </c:pt>
                <c:pt idx="48927">
                  <c:v>-50.021000000000001</c:v>
                </c:pt>
                <c:pt idx="48928">
                  <c:v>-50.019000000000005</c:v>
                </c:pt>
                <c:pt idx="48929">
                  <c:v>-50.016999999999996</c:v>
                </c:pt>
                <c:pt idx="48930">
                  <c:v>-50.015000000000001</c:v>
                </c:pt>
                <c:pt idx="48931">
                  <c:v>-50.013000000000005</c:v>
                </c:pt>
                <c:pt idx="48932">
                  <c:v>-50.010999999999996</c:v>
                </c:pt>
                <c:pt idx="48933">
                  <c:v>-50.009</c:v>
                </c:pt>
                <c:pt idx="48934">
                  <c:v>-50.007000000000005</c:v>
                </c:pt>
                <c:pt idx="48935">
                  <c:v>-50.004999999999995</c:v>
                </c:pt>
                <c:pt idx="48936">
                  <c:v>-50.003</c:v>
                </c:pt>
                <c:pt idx="48937">
                  <c:v>-50.001000000000005</c:v>
                </c:pt>
                <c:pt idx="48938">
                  <c:v>-49.998999999999995</c:v>
                </c:pt>
                <c:pt idx="48939">
                  <c:v>-49.997</c:v>
                </c:pt>
                <c:pt idx="48940">
                  <c:v>-49.995000000000005</c:v>
                </c:pt>
                <c:pt idx="48941">
                  <c:v>-49.992999999999995</c:v>
                </c:pt>
                <c:pt idx="48942">
                  <c:v>-49.991</c:v>
                </c:pt>
                <c:pt idx="48943">
                  <c:v>-49.989000000000004</c:v>
                </c:pt>
                <c:pt idx="48944">
                  <c:v>-49.986999999999995</c:v>
                </c:pt>
                <c:pt idx="48945">
                  <c:v>-49.984999999999999</c:v>
                </c:pt>
                <c:pt idx="48946">
                  <c:v>-49.983000000000004</c:v>
                </c:pt>
                <c:pt idx="48947">
                  <c:v>-49.980999999999995</c:v>
                </c:pt>
                <c:pt idx="48948">
                  <c:v>-49.978999999999999</c:v>
                </c:pt>
                <c:pt idx="48949">
                  <c:v>-49.977000000000004</c:v>
                </c:pt>
                <c:pt idx="48950">
                  <c:v>-49.974999999999994</c:v>
                </c:pt>
                <c:pt idx="48951">
                  <c:v>-49.972999999999999</c:v>
                </c:pt>
                <c:pt idx="48952">
                  <c:v>-49.971000000000004</c:v>
                </c:pt>
                <c:pt idx="48953">
                  <c:v>-49.968999999999994</c:v>
                </c:pt>
                <c:pt idx="48954">
                  <c:v>-49.966999999999999</c:v>
                </c:pt>
                <c:pt idx="48955">
                  <c:v>-49.965000000000003</c:v>
                </c:pt>
                <c:pt idx="48956">
                  <c:v>-49.962999999999994</c:v>
                </c:pt>
                <c:pt idx="48957">
                  <c:v>-49.960999999999999</c:v>
                </c:pt>
                <c:pt idx="48958">
                  <c:v>-49.959000000000003</c:v>
                </c:pt>
                <c:pt idx="48959">
                  <c:v>-49.956999999999994</c:v>
                </c:pt>
                <c:pt idx="48960">
                  <c:v>-49.954999999999998</c:v>
                </c:pt>
                <c:pt idx="48961">
                  <c:v>-49.953000000000003</c:v>
                </c:pt>
                <c:pt idx="48962">
                  <c:v>-49.950999999999993</c:v>
                </c:pt>
                <c:pt idx="48963">
                  <c:v>-49.948999999999998</c:v>
                </c:pt>
                <c:pt idx="48964">
                  <c:v>-49.947000000000003</c:v>
                </c:pt>
                <c:pt idx="48965">
                  <c:v>-49.944999999999993</c:v>
                </c:pt>
                <c:pt idx="48966">
                  <c:v>-49.942999999999998</c:v>
                </c:pt>
                <c:pt idx="48967">
                  <c:v>-49.941000000000003</c:v>
                </c:pt>
                <c:pt idx="48968">
                  <c:v>-49.938999999999993</c:v>
                </c:pt>
                <c:pt idx="48969">
                  <c:v>-49.936999999999998</c:v>
                </c:pt>
                <c:pt idx="48970">
                  <c:v>-49.935000000000002</c:v>
                </c:pt>
                <c:pt idx="48971">
                  <c:v>-49.933000000000007</c:v>
                </c:pt>
                <c:pt idx="48972">
                  <c:v>-49.930999999999997</c:v>
                </c:pt>
                <c:pt idx="48973">
                  <c:v>-49.929000000000002</c:v>
                </c:pt>
                <c:pt idx="48974">
                  <c:v>-49.927000000000007</c:v>
                </c:pt>
                <c:pt idx="48975">
                  <c:v>-49.924999999999997</c:v>
                </c:pt>
                <c:pt idx="48976">
                  <c:v>-49.923000000000002</c:v>
                </c:pt>
                <c:pt idx="48977">
                  <c:v>-49.921000000000006</c:v>
                </c:pt>
                <c:pt idx="48978">
                  <c:v>-49.918999999999997</c:v>
                </c:pt>
                <c:pt idx="48979">
                  <c:v>-49.917000000000002</c:v>
                </c:pt>
                <c:pt idx="48980">
                  <c:v>-49.915000000000006</c:v>
                </c:pt>
                <c:pt idx="48981">
                  <c:v>-49.912999999999997</c:v>
                </c:pt>
                <c:pt idx="48982">
                  <c:v>-49.911000000000001</c:v>
                </c:pt>
                <c:pt idx="48983">
                  <c:v>-49.909000000000006</c:v>
                </c:pt>
                <c:pt idx="48984">
                  <c:v>-49.906999999999996</c:v>
                </c:pt>
                <c:pt idx="48985">
                  <c:v>-49.905000000000001</c:v>
                </c:pt>
                <c:pt idx="48986">
                  <c:v>-49.903000000000006</c:v>
                </c:pt>
                <c:pt idx="48987">
                  <c:v>-49.900999999999996</c:v>
                </c:pt>
                <c:pt idx="48988">
                  <c:v>-49.899000000000001</c:v>
                </c:pt>
                <c:pt idx="48989">
                  <c:v>-49.897000000000006</c:v>
                </c:pt>
                <c:pt idx="48990">
                  <c:v>-49.894999999999996</c:v>
                </c:pt>
                <c:pt idx="48991">
                  <c:v>-49.893000000000001</c:v>
                </c:pt>
                <c:pt idx="48992">
                  <c:v>-49.891000000000005</c:v>
                </c:pt>
                <c:pt idx="48993">
                  <c:v>-49.888999999999996</c:v>
                </c:pt>
                <c:pt idx="48994">
                  <c:v>-49.887</c:v>
                </c:pt>
                <c:pt idx="48995">
                  <c:v>-49.885000000000005</c:v>
                </c:pt>
                <c:pt idx="48996">
                  <c:v>-49.882999999999996</c:v>
                </c:pt>
                <c:pt idx="48997">
                  <c:v>-49.881</c:v>
                </c:pt>
                <c:pt idx="48998">
                  <c:v>-49.879000000000005</c:v>
                </c:pt>
                <c:pt idx="48999">
                  <c:v>-49.876999999999995</c:v>
                </c:pt>
                <c:pt idx="49000">
                  <c:v>-49.875</c:v>
                </c:pt>
                <c:pt idx="49001">
                  <c:v>-49.873000000000005</c:v>
                </c:pt>
                <c:pt idx="49002">
                  <c:v>-49.870999999999995</c:v>
                </c:pt>
                <c:pt idx="49003">
                  <c:v>-49.869</c:v>
                </c:pt>
                <c:pt idx="49004">
                  <c:v>-49.867000000000004</c:v>
                </c:pt>
                <c:pt idx="49005">
                  <c:v>-49.864999999999995</c:v>
                </c:pt>
                <c:pt idx="49006">
                  <c:v>-49.863</c:v>
                </c:pt>
                <c:pt idx="49007">
                  <c:v>-49.861000000000004</c:v>
                </c:pt>
                <c:pt idx="49008">
                  <c:v>-49.858999999999995</c:v>
                </c:pt>
                <c:pt idx="49009">
                  <c:v>-49.856999999999999</c:v>
                </c:pt>
                <c:pt idx="49010">
                  <c:v>-49.855000000000004</c:v>
                </c:pt>
                <c:pt idx="49011">
                  <c:v>-49.852999999999994</c:v>
                </c:pt>
                <c:pt idx="49012">
                  <c:v>-49.850999999999999</c:v>
                </c:pt>
                <c:pt idx="49013">
                  <c:v>-49.849000000000004</c:v>
                </c:pt>
                <c:pt idx="49014">
                  <c:v>-49.846999999999994</c:v>
                </c:pt>
                <c:pt idx="49015">
                  <c:v>-49.844999999999999</c:v>
                </c:pt>
                <c:pt idx="49016">
                  <c:v>-49.843000000000004</c:v>
                </c:pt>
                <c:pt idx="49017">
                  <c:v>-49.840999999999994</c:v>
                </c:pt>
                <c:pt idx="49018">
                  <c:v>-49.838999999999999</c:v>
                </c:pt>
                <c:pt idx="49019">
                  <c:v>-49.837000000000003</c:v>
                </c:pt>
                <c:pt idx="49020">
                  <c:v>-49.834999999999994</c:v>
                </c:pt>
                <c:pt idx="49021">
                  <c:v>-49.832999999999998</c:v>
                </c:pt>
                <c:pt idx="49022">
                  <c:v>-49.831000000000003</c:v>
                </c:pt>
                <c:pt idx="49023">
                  <c:v>-49.828999999999994</c:v>
                </c:pt>
                <c:pt idx="49024">
                  <c:v>-49.826999999999998</c:v>
                </c:pt>
                <c:pt idx="49025">
                  <c:v>-49.825000000000003</c:v>
                </c:pt>
                <c:pt idx="49026">
                  <c:v>-49.822999999999993</c:v>
                </c:pt>
                <c:pt idx="49027">
                  <c:v>-49.820999999999998</c:v>
                </c:pt>
                <c:pt idx="49028">
                  <c:v>-49.819000000000003</c:v>
                </c:pt>
                <c:pt idx="49029">
                  <c:v>-49.816999999999993</c:v>
                </c:pt>
                <c:pt idx="49030">
                  <c:v>-49.814999999999998</c:v>
                </c:pt>
                <c:pt idx="49031">
                  <c:v>-49.813000000000002</c:v>
                </c:pt>
                <c:pt idx="49032">
                  <c:v>-49.811000000000007</c:v>
                </c:pt>
                <c:pt idx="49033">
                  <c:v>-49.808999999999997</c:v>
                </c:pt>
                <c:pt idx="49034">
                  <c:v>-49.807000000000002</c:v>
                </c:pt>
                <c:pt idx="49035">
                  <c:v>-49.805000000000007</c:v>
                </c:pt>
                <c:pt idx="49036">
                  <c:v>-49.802999999999997</c:v>
                </c:pt>
                <c:pt idx="49037">
                  <c:v>-49.801000000000002</c:v>
                </c:pt>
                <c:pt idx="49038">
                  <c:v>-49.799000000000007</c:v>
                </c:pt>
                <c:pt idx="49039">
                  <c:v>-49.796999999999997</c:v>
                </c:pt>
                <c:pt idx="49040">
                  <c:v>-49.795000000000002</c:v>
                </c:pt>
                <c:pt idx="49041">
                  <c:v>-49.793000000000006</c:v>
                </c:pt>
                <c:pt idx="49042">
                  <c:v>-49.790999999999997</c:v>
                </c:pt>
                <c:pt idx="49043">
                  <c:v>-49.789000000000001</c:v>
                </c:pt>
                <c:pt idx="49044">
                  <c:v>-49.787000000000006</c:v>
                </c:pt>
                <c:pt idx="49045">
                  <c:v>-49.784999999999997</c:v>
                </c:pt>
                <c:pt idx="49046">
                  <c:v>-49.783000000000001</c:v>
                </c:pt>
                <c:pt idx="49047">
                  <c:v>-49.781000000000006</c:v>
                </c:pt>
                <c:pt idx="49048">
                  <c:v>-49.778999999999996</c:v>
                </c:pt>
                <c:pt idx="49049">
                  <c:v>-49.777000000000001</c:v>
                </c:pt>
                <c:pt idx="49050">
                  <c:v>-49.775000000000006</c:v>
                </c:pt>
                <c:pt idx="49051">
                  <c:v>-49.772999999999996</c:v>
                </c:pt>
                <c:pt idx="49052">
                  <c:v>-49.771000000000001</c:v>
                </c:pt>
                <c:pt idx="49053">
                  <c:v>-49.769000000000005</c:v>
                </c:pt>
                <c:pt idx="49054">
                  <c:v>-49.766999999999996</c:v>
                </c:pt>
                <c:pt idx="49055">
                  <c:v>-49.765000000000001</c:v>
                </c:pt>
                <c:pt idx="49056">
                  <c:v>-49.763000000000005</c:v>
                </c:pt>
                <c:pt idx="49057">
                  <c:v>-49.760999999999996</c:v>
                </c:pt>
                <c:pt idx="49058">
                  <c:v>-49.759</c:v>
                </c:pt>
                <c:pt idx="49059">
                  <c:v>-49.757000000000005</c:v>
                </c:pt>
                <c:pt idx="49060">
                  <c:v>-49.754999999999995</c:v>
                </c:pt>
                <c:pt idx="49061">
                  <c:v>-49.753</c:v>
                </c:pt>
                <c:pt idx="49062">
                  <c:v>-49.751000000000005</c:v>
                </c:pt>
                <c:pt idx="49063">
                  <c:v>-49.748999999999995</c:v>
                </c:pt>
                <c:pt idx="49064">
                  <c:v>-49.747</c:v>
                </c:pt>
                <c:pt idx="49065">
                  <c:v>-49.745000000000005</c:v>
                </c:pt>
                <c:pt idx="49066">
                  <c:v>-49.742999999999995</c:v>
                </c:pt>
                <c:pt idx="49067">
                  <c:v>-49.741</c:v>
                </c:pt>
                <c:pt idx="49068">
                  <c:v>-49.739000000000004</c:v>
                </c:pt>
                <c:pt idx="49069">
                  <c:v>-49.736999999999995</c:v>
                </c:pt>
                <c:pt idx="49070">
                  <c:v>-49.734999999999999</c:v>
                </c:pt>
                <c:pt idx="49071">
                  <c:v>-49.733000000000004</c:v>
                </c:pt>
                <c:pt idx="49072">
                  <c:v>-49.730999999999995</c:v>
                </c:pt>
                <c:pt idx="49073">
                  <c:v>-49.728999999999999</c:v>
                </c:pt>
                <c:pt idx="49074">
                  <c:v>-49.727000000000004</c:v>
                </c:pt>
                <c:pt idx="49075">
                  <c:v>-49.724999999999994</c:v>
                </c:pt>
                <c:pt idx="49076">
                  <c:v>-49.722999999999999</c:v>
                </c:pt>
                <c:pt idx="49077">
                  <c:v>-49.721000000000004</c:v>
                </c:pt>
                <c:pt idx="49078">
                  <c:v>-49.718999999999994</c:v>
                </c:pt>
                <c:pt idx="49079">
                  <c:v>-49.716999999999999</c:v>
                </c:pt>
                <c:pt idx="49080">
                  <c:v>-49.715000000000003</c:v>
                </c:pt>
                <c:pt idx="49081">
                  <c:v>-49.712999999999994</c:v>
                </c:pt>
                <c:pt idx="49082">
                  <c:v>-49.710999999999999</c:v>
                </c:pt>
                <c:pt idx="49083">
                  <c:v>-49.709000000000003</c:v>
                </c:pt>
                <c:pt idx="49084">
                  <c:v>-49.706999999999994</c:v>
                </c:pt>
                <c:pt idx="49085">
                  <c:v>-49.704999999999998</c:v>
                </c:pt>
                <c:pt idx="49086">
                  <c:v>-49.703000000000003</c:v>
                </c:pt>
                <c:pt idx="49087">
                  <c:v>-49.700999999999993</c:v>
                </c:pt>
                <c:pt idx="49088">
                  <c:v>-49.698999999999998</c:v>
                </c:pt>
                <c:pt idx="49089">
                  <c:v>-49.697000000000003</c:v>
                </c:pt>
                <c:pt idx="49090">
                  <c:v>-49.694999999999993</c:v>
                </c:pt>
                <c:pt idx="49091">
                  <c:v>-49.692999999999998</c:v>
                </c:pt>
                <c:pt idx="49092">
                  <c:v>-49.691000000000003</c:v>
                </c:pt>
                <c:pt idx="49093">
                  <c:v>-49.688999999999993</c:v>
                </c:pt>
                <c:pt idx="49094">
                  <c:v>-49.686999999999998</c:v>
                </c:pt>
                <c:pt idx="49095">
                  <c:v>-49.685000000000002</c:v>
                </c:pt>
                <c:pt idx="49096">
                  <c:v>-49.683000000000007</c:v>
                </c:pt>
                <c:pt idx="49097">
                  <c:v>-49.680999999999997</c:v>
                </c:pt>
                <c:pt idx="49098">
                  <c:v>-49.679000000000002</c:v>
                </c:pt>
                <c:pt idx="49099">
                  <c:v>-49.677000000000007</c:v>
                </c:pt>
                <c:pt idx="49100">
                  <c:v>-49.674999999999997</c:v>
                </c:pt>
                <c:pt idx="49101">
                  <c:v>-49.673000000000002</c:v>
                </c:pt>
                <c:pt idx="49102">
                  <c:v>-49.671000000000006</c:v>
                </c:pt>
                <c:pt idx="49103">
                  <c:v>-49.668999999999997</c:v>
                </c:pt>
                <c:pt idx="49104">
                  <c:v>-49.667000000000002</c:v>
                </c:pt>
                <c:pt idx="49105">
                  <c:v>-49.665000000000006</c:v>
                </c:pt>
                <c:pt idx="49106">
                  <c:v>-49.662999999999997</c:v>
                </c:pt>
                <c:pt idx="49107">
                  <c:v>-49.661000000000001</c:v>
                </c:pt>
                <c:pt idx="49108">
                  <c:v>-49.659000000000006</c:v>
                </c:pt>
                <c:pt idx="49109">
                  <c:v>-49.656999999999996</c:v>
                </c:pt>
                <c:pt idx="49110">
                  <c:v>-49.655000000000001</c:v>
                </c:pt>
                <c:pt idx="49111">
                  <c:v>-49.653000000000006</c:v>
                </c:pt>
                <c:pt idx="49112">
                  <c:v>-49.650999999999996</c:v>
                </c:pt>
                <c:pt idx="49113">
                  <c:v>-49.649000000000001</c:v>
                </c:pt>
                <c:pt idx="49114">
                  <c:v>-49.647000000000006</c:v>
                </c:pt>
                <c:pt idx="49115">
                  <c:v>-49.644999999999996</c:v>
                </c:pt>
                <c:pt idx="49116">
                  <c:v>-49.643000000000001</c:v>
                </c:pt>
                <c:pt idx="49117">
                  <c:v>-49.641000000000005</c:v>
                </c:pt>
                <c:pt idx="49118">
                  <c:v>-49.638999999999996</c:v>
                </c:pt>
                <c:pt idx="49119">
                  <c:v>-49.637</c:v>
                </c:pt>
                <c:pt idx="49120">
                  <c:v>-49.635000000000005</c:v>
                </c:pt>
                <c:pt idx="49121">
                  <c:v>-49.632999999999996</c:v>
                </c:pt>
                <c:pt idx="49122">
                  <c:v>-49.631</c:v>
                </c:pt>
                <c:pt idx="49123">
                  <c:v>-49.629000000000005</c:v>
                </c:pt>
                <c:pt idx="49124">
                  <c:v>-49.626999999999995</c:v>
                </c:pt>
                <c:pt idx="49125">
                  <c:v>-49.625</c:v>
                </c:pt>
                <c:pt idx="49126">
                  <c:v>-49.623000000000005</c:v>
                </c:pt>
                <c:pt idx="49127">
                  <c:v>-49.620999999999995</c:v>
                </c:pt>
                <c:pt idx="49128">
                  <c:v>-49.619</c:v>
                </c:pt>
                <c:pt idx="49129">
                  <c:v>-49.617000000000004</c:v>
                </c:pt>
                <c:pt idx="49130">
                  <c:v>-49.614999999999995</c:v>
                </c:pt>
                <c:pt idx="49131">
                  <c:v>-49.613</c:v>
                </c:pt>
                <c:pt idx="49132">
                  <c:v>-49.611000000000004</c:v>
                </c:pt>
                <c:pt idx="49133">
                  <c:v>-49.608999999999995</c:v>
                </c:pt>
                <c:pt idx="49134">
                  <c:v>-49.606999999999999</c:v>
                </c:pt>
                <c:pt idx="49135">
                  <c:v>-49.605000000000004</c:v>
                </c:pt>
                <c:pt idx="49136">
                  <c:v>-49.602999999999994</c:v>
                </c:pt>
                <c:pt idx="49137">
                  <c:v>-49.600999999999999</c:v>
                </c:pt>
                <c:pt idx="49138">
                  <c:v>-49.599000000000004</c:v>
                </c:pt>
                <c:pt idx="49139">
                  <c:v>-49.596999999999994</c:v>
                </c:pt>
                <c:pt idx="49140">
                  <c:v>-49.594999999999999</c:v>
                </c:pt>
                <c:pt idx="49141">
                  <c:v>-49.593000000000004</c:v>
                </c:pt>
                <c:pt idx="49142">
                  <c:v>-49.590999999999994</c:v>
                </c:pt>
                <c:pt idx="49143">
                  <c:v>-49.588999999999999</c:v>
                </c:pt>
                <c:pt idx="49144">
                  <c:v>-49.587000000000003</c:v>
                </c:pt>
                <c:pt idx="49145">
                  <c:v>-49.584999999999994</c:v>
                </c:pt>
                <c:pt idx="49146">
                  <c:v>-49.582999999999998</c:v>
                </c:pt>
                <c:pt idx="49147">
                  <c:v>-49.581000000000003</c:v>
                </c:pt>
                <c:pt idx="49148">
                  <c:v>-49.578999999999994</c:v>
                </c:pt>
                <c:pt idx="49149">
                  <c:v>-49.576999999999998</c:v>
                </c:pt>
                <c:pt idx="49150">
                  <c:v>-49.575000000000003</c:v>
                </c:pt>
                <c:pt idx="49151">
                  <c:v>-49.572999999999993</c:v>
                </c:pt>
                <c:pt idx="49152">
                  <c:v>-49.570999999999998</c:v>
                </c:pt>
                <c:pt idx="49153">
                  <c:v>-49.569000000000003</c:v>
                </c:pt>
                <c:pt idx="49154">
                  <c:v>-49.566999999999993</c:v>
                </c:pt>
                <c:pt idx="49155">
                  <c:v>-49.564999999999998</c:v>
                </c:pt>
                <c:pt idx="49156">
                  <c:v>-49.563000000000002</c:v>
                </c:pt>
                <c:pt idx="49157">
                  <c:v>-49.561000000000007</c:v>
                </c:pt>
                <c:pt idx="49158">
                  <c:v>-49.558999999999997</c:v>
                </c:pt>
                <c:pt idx="49159">
                  <c:v>-49.557000000000002</c:v>
                </c:pt>
                <c:pt idx="49160">
                  <c:v>-49.555000000000007</c:v>
                </c:pt>
                <c:pt idx="49161">
                  <c:v>-49.552999999999997</c:v>
                </c:pt>
                <c:pt idx="49162">
                  <c:v>-49.551000000000002</c:v>
                </c:pt>
                <c:pt idx="49163">
                  <c:v>-49.549000000000007</c:v>
                </c:pt>
                <c:pt idx="49164">
                  <c:v>-49.546999999999997</c:v>
                </c:pt>
                <c:pt idx="49165">
                  <c:v>-49.545000000000002</c:v>
                </c:pt>
                <c:pt idx="49166">
                  <c:v>-49.543000000000006</c:v>
                </c:pt>
                <c:pt idx="49167">
                  <c:v>-49.540999999999997</c:v>
                </c:pt>
                <c:pt idx="49168">
                  <c:v>-49.539000000000001</c:v>
                </c:pt>
                <c:pt idx="49169">
                  <c:v>-49.537000000000006</c:v>
                </c:pt>
                <c:pt idx="49170">
                  <c:v>-49.534999999999997</c:v>
                </c:pt>
                <c:pt idx="49171">
                  <c:v>-49.533000000000001</c:v>
                </c:pt>
                <c:pt idx="49172">
                  <c:v>-49.531000000000006</c:v>
                </c:pt>
                <c:pt idx="49173">
                  <c:v>-49.528999999999996</c:v>
                </c:pt>
                <c:pt idx="49174">
                  <c:v>-49.527000000000001</c:v>
                </c:pt>
                <c:pt idx="49175">
                  <c:v>-49.525000000000006</c:v>
                </c:pt>
                <c:pt idx="49176">
                  <c:v>-49.522999999999996</c:v>
                </c:pt>
                <c:pt idx="49177">
                  <c:v>-49.521000000000001</c:v>
                </c:pt>
                <c:pt idx="49178">
                  <c:v>-49.519000000000005</c:v>
                </c:pt>
                <c:pt idx="49179">
                  <c:v>-49.516999999999996</c:v>
                </c:pt>
                <c:pt idx="49180">
                  <c:v>-49.515000000000001</c:v>
                </c:pt>
                <c:pt idx="49181">
                  <c:v>-49.513000000000005</c:v>
                </c:pt>
                <c:pt idx="49182">
                  <c:v>-49.510999999999996</c:v>
                </c:pt>
                <c:pt idx="49183">
                  <c:v>-49.509</c:v>
                </c:pt>
                <c:pt idx="49184">
                  <c:v>-49.507000000000005</c:v>
                </c:pt>
                <c:pt idx="49185">
                  <c:v>-49.504999999999995</c:v>
                </c:pt>
                <c:pt idx="49186">
                  <c:v>-49.503</c:v>
                </c:pt>
                <c:pt idx="49187">
                  <c:v>-49.501000000000005</c:v>
                </c:pt>
                <c:pt idx="49188">
                  <c:v>-49.498999999999995</c:v>
                </c:pt>
                <c:pt idx="49189">
                  <c:v>-49.497</c:v>
                </c:pt>
                <c:pt idx="49190">
                  <c:v>-49.495000000000005</c:v>
                </c:pt>
                <c:pt idx="49191">
                  <c:v>-49.492999999999995</c:v>
                </c:pt>
                <c:pt idx="49192">
                  <c:v>-49.491</c:v>
                </c:pt>
                <c:pt idx="49193">
                  <c:v>-49.489000000000004</c:v>
                </c:pt>
                <c:pt idx="49194">
                  <c:v>-49.486999999999995</c:v>
                </c:pt>
                <c:pt idx="49195">
                  <c:v>-49.484999999999999</c:v>
                </c:pt>
                <c:pt idx="49196">
                  <c:v>-49.483000000000004</c:v>
                </c:pt>
                <c:pt idx="49197">
                  <c:v>-49.480999999999995</c:v>
                </c:pt>
                <c:pt idx="49198">
                  <c:v>-49.478999999999999</c:v>
                </c:pt>
                <c:pt idx="49199">
                  <c:v>-49.477000000000004</c:v>
                </c:pt>
                <c:pt idx="49200">
                  <c:v>-49.474999999999994</c:v>
                </c:pt>
                <c:pt idx="49201">
                  <c:v>-49.472999999999999</c:v>
                </c:pt>
                <c:pt idx="49202">
                  <c:v>-49.471000000000004</c:v>
                </c:pt>
                <c:pt idx="49203">
                  <c:v>-49.468999999999994</c:v>
                </c:pt>
                <c:pt idx="49204">
                  <c:v>-49.466999999999999</c:v>
                </c:pt>
                <c:pt idx="49205">
                  <c:v>-49.465000000000003</c:v>
                </c:pt>
                <c:pt idx="49206">
                  <c:v>-49.462999999999994</c:v>
                </c:pt>
                <c:pt idx="49207">
                  <c:v>-49.460999999999999</c:v>
                </c:pt>
                <c:pt idx="49208">
                  <c:v>-49.459000000000003</c:v>
                </c:pt>
                <c:pt idx="49209">
                  <c:v>-49.456999999999994</c:v>
                </c:pt>
                <c:pt idx="49210">
                  <c:v>-49.454999999999998</c:v>
                </c:pt>
                <c:pt idx="49211">
                  <c:v>-49.453000000000003</c:v>
                </c:pt>
                <c:pt idx="49212">
                  <c:v>-49.450999999999993</c:v>
                </c:pt>
                <c:pt idx="49213">
                  <c:v>-49.448999999999998</c:v>
                </c:pt>
                <c:pt idx="49214">
                  <c:v>-49.447000000000003</c:v>
                </c:pt>
                <c:pt idx="49215">
                  <c:v>-49.444999999999993</c:v>
                </c:pt>
                <c:pt idx="49216">
                  <c:v>-49.442999999999998</c:v>
                </c:pt>
                <c:pt idx="49217">
                  <c:v>-49.441000000000003</c:v>
                </c:pt>
                <c:pt idx="49218">
                  <c:v>-49.438999999999993</c:v>
                </c:pt>
                <c:pt idx="49219">
                  <c:v>-49.436999999999998</c:v>
                </c:pt>
                <c:pt idx="49220">
                  <c:v>-49.435000000000002</c:v>
                </c:pt>
                <c:pt idx="49221">
                  <c:v>-49.433000000000007</c:v>
                </c:pt>
                <c:pt idx="49222">
                  <c:v>-49.430999999999997</c:v>
                </c:pt>
                <c:pt idx="49223">
                  <c:v>-49.429000000000002</c:v>
                </c:pt>
                <c:pt idx="49224">
                  <c:v>-49.427000000000007</c:v>
                </c:pt>
                <c:pt idx="49225">
                  <c:v>-49.424999999999997</c:v>
                </c:pt>
                <c:pt idx="49226">
                  <c:v>-49.423000000000002</c:v>
                </c:pt>
                <c:pt idx="49227">
                  <c:v>-49.421000000000006</c:v>
                </c:pt>
                <c:pt idx="49228">
                  <c:v>-49.418999999999997</c:v>
                </c:pt>
                <c:pt idx="49229">
                  <c:v>-49.417000000000002</c:v>
                </c:pt>
                <c:pt idx="49230">
                  <c:v>-49.415000000000006</c:v>
                </c:pt>
                <c:pt idx="49231">
                  <c:v>-49.412999999999997</c:v>
                </c:pt>
                <c:pt idx="49232">
                  <c:v>-49.411000000000001</c:v>
                </c:pt>
                <c:pt idx="49233">
                  <c:v>-49.409000000000006</c:v>
                </c:pt>
                <c:pt idx="49234">
                  <c:v>-49.406999999999996</c:v>
                </c:pt>
                <c:pt idx="49235">
                  <c:v>-49.405000000000001</c:v>
                </c:pt>
                <c:pt idx="49236">
                  <c:v>-49.403000000000006</c:v>
                </c:pt>
                <c:pt idx="49237">
                  <c:v>-49.400999999999996</c:v>
                </c:pt>
                <c:pt idx="49238">
                  <c:v>-49.399000000000001</c:v>
                </c:pt>
                <c:pt idx="49239">
                  <c:v>-49.397000000000006</c:v>
                </c:pt>
                <c:pt idx="49240">
                  <c:v>-49.394999999999996</c:v>
                </c:pt>
                <c:pt idx="49241">
                  <c:v>-49.393000000000001</c:v>
                </c:pt>
                <c:pt idx="49242">
                  <c:v>-49.391000000000005</c:v>
                </c:pt>
                <c:pt idx="49243">
                  <c:v>-49.388999999999996</c:v>
                </c:pt>
                <c:pt idx="49244">
                  <c:v>-49.387</c:v>
                </c:pt>
                <c:pt idx="49245">
                  <c:v>-49.385000000000005</c:v>
                </c:pt>
                <c:pt idx="49246">
                  <c:v>-49.382999999999996</c:v>
                </c:pt>
                <c:pt idx="49247">
                  <c:v>-49.381</c:v>
                </c:pt>
                <c:pt idx="49248">
                  <c:v>-49.379000000000005</c:v>
                </c:pt>
                <c:pt idx="49249">
                  <c:v>-49.376999999999995</c:v>
                </c:pt>
                <c:pt idx="49250">
                  <c:v>-49.375</c:v>
                </c:pt>
                <c:pt idx="49251">
                  <c:v>-49.373000000000005</c:v>
                </c:pt>
                <c:pt idx="49252">
                  <c:v>-49.370999999999995</c:v>
                </c:pt>
                <c:pt idx="49253">
                  <c:v>-49.369</c:v>
                </c:pt>
                <c:pt idx="49254">
                  <c:v>-49.367000000000004</c:v>
                </c:pt>
                <c:pt idx="49255">
                  <c:v>-49.364999999999995</c:v>
                </c:pt>
                <c:pt idx="49256">
                  <c:v>-49.363</c:v>
                </c:pt>
                <c:pt idx="49257">
                  <c:v>-49.361000000000004</c:v>
                </c:pt>
                <c:pt idx="49258">
                  <c:v>-49.358999999999995</c:v>
                </c:pt>
                <c:pt idx="49259">
                  <c:v>-49.356999999999999</c:v>
                </c:pt>
                <c:pt idx="49260">
                  <c:v>-49.355000000000004</c:v>
                </c:pt>
                <c:pt idx="49261">
                  <c:v>-49.352999999999994</c:v>
                </c:pt>
                <c:pt idx="49262">
                  <c:v>-49.350999999999999</c:v>
                </c:pt>
                <c:pt idx="49263">
                  <c:v>-49.349000000000004</c:v>
                </c:pt>
                <c:pt idx="49264">
                  <c:v>-49.346999999999994</c:v>
                </c:pt>
                <c:pt idx="49265">
                  <c:v>-49.344999999999999</c:v>
                </c:pt>
                <c:pt idx="49266">
                  <c:v>-49.343000000000004</c:v>
                </c:pt>
                <c:pt idx="49267">
                  <c:v>-49.340999999999994</c:v>
                </c:pt>
                <c:pt idx="49268">
                  <c:v>-49.338999999999999</c:v>
                </c:pt>
                <c:pt idx="49269">
                  <c:v>-49.337000000000003</c:v>
                </c:pt>
                <c:pt idx="49270">
                  <c:v>-49.334999999999994</c:v>
                </c:pt>
                <c:pt idx="49271">
                  <c:v>-49.332999999999998</c:v>
                </c:pt>
                <c:pt idx="49272">
                  <c:v>-49.331000000000003</c:v>
                </c:pt>
                <c:pt idx="49273">
                  <c:v>-49.328999999999994</c:v>
                </c:pt>
                <c:pt idx="49274">
                  <c:v>-49.326999999999998</c:v>
                </c:pt>
                <c:pt idx="49275">
                  <c:v>-49.325000000000003</c:v>
                </c:pt>
                <c:pt idx="49276">
                  <c:v>-49.322999999999993</c:v>
                </c:pt>
                <c:pt idx="49277">
                  <c:v>-49.320999999999998</c:v>
                </c:pt>
                <c:pt idx="49278">
                  <c:v>-49.319000000000003</c:v>
                </c:pt>
                <c:pt idx="49279">
                  <c:v>-49.316999999999993</c:v>
                </c:pt>
                <c:pt idx="49280">
                  <c:v>-49.314999999999998</c:v>
                </c:pt>
                <c:pt idx="49281">
                  <c:v>-49.313000000000002</c:v>
                </c:pt>
                <c:pt idx="49282">
                  <c:v>-49.311000000000007</c:v>
                </c:pt>
                <c:pt idx="49283">
                  <c:v>-49.308999999999997</c:v>
                </c:pt>
                <c:pt idx="49284">
                  <c:v>-49.307000000000002</c:v>
                </c:pt>
                <c:pt idx="49285">
                  <c:v>-49.305000000000007</c:v>
                </c:pt>
                <c:pt idx="49286">
                  <c:v>-49.302999999999997</c:v>
                </c:pt>
                <c:pt idx="49287">
                  <c:v>-49.301000000000002</c:v>
                </c:pt>
                <c:pt idx="49288">
                  <c:v>-49.299000000000007</c:v>
                </c:pt>
                <c:pt idx="49289">
                  <c:v>-49.296999999999997</c:v>
                </c:pt>
                <c:pt idx="49290">
                  <c:v>-49.295000000000002</c:v>
                </c:pt>
                <c:pt idx="49291">
                  <c:v>-49.293000000000006</c:v>
                </c:pt>
                <c:pt idx="49292">
                  <c:v>-49.290999999999997</c:v>
                </c:pt>
                <c:pt idx="49293">
                  <c:v>-49.289000000000001</c:v>
                </c:pt>
                <c:pt idx="49294">
                  <c:v>-49.287000000000006</c:v>
                </c:pt>
                <c:pt idx="49295">
                  <c:v>-49.284999999999997</c:v>
                </c:pt>
                <c:pt idx="49296">
                  <c:v>-49.283000000000001</c:v>
                </c:pt>
                <c:pt idx="49297">
                  <c:v>-49.281000000000006</c:v>
                </c:pt>
                <c:pt idx="49298">
                  <c:v>-49.278999999999996</c:v>
                </c:pt>
                <c:pt idx="49299">
                  <c:v>-49.277000000000001</c:v>
                </c:pt>
                <c:pt idx="49300">
                  <c:v>-49.275000000000006</c:v>
                </c:pt>
                <c:pt idx="49301">
                  <c:v>-49.272999999999996</c:v>
                </c:pt>
                <c:pt idx="49302">
                  <c:v>-49.271000000000001</c:v>
                </c:pt>
                <c:pt idx="49303">
                  <c:v>-49.269000000000005</c:v>
                </c:pt>
                <c:pt idx="49304">
                  <c:v>-49.266999999999996</c:v>
                </c:pt>
                <c:pt idx="49305">
                  <c:v>-49.265000000000001</c:v>
                </c:pt>
                <c:pt idx="49306">
                  <c:v>-49.263000000000005</c:v>
                </c:pt>
                <c:pt idx="49307">
                  <c:v>-49.260999999999996</c:v>
                </c:pt>
                <c:pt idx="49308">
                  <c:v>-49.259</c:v>
                </c:pt>
                <c:pt idx="49309">
                  <c:v>-49.257000000000005</c:v>
                </c:pt>
                <c:pt idx="49310">
                  <c:v>-49.254999999999995</c:v>
                </c:pt>
                <c:pt idx="49311">
                  <c:v>-49.253</c:v>
                </c:pt>
                <c:pt idx="49312">
                  <c:v>-49.251000000000005</c:v>
                </c:pt>
                <c:pt idx="49313">
                  <c:v>-49.248999999999995</c:v>
                </c:pt>
                <c:pt idx="49314">
                  <c:v>-49.247</c:v>
                </c:pt>
                <c:pt idx="49315">
                  <c:v>-49.245000000000005</c:v>
                </c:pt>
                <c:pt idx="49316">
                  <c:v>-49.242999999999995</c:v>
                </c:pt>
                <c:pt idx="49317">
                  <c:v>-49.241</c:v>
                </c:pt>
                <c:pt idx="49318">
                  <c:v>-49.239000000000004</c:v>
                </c:pt>
                <c:pt idx="49319">
                  <c:v>-49.236999999999995</c:v>
                </c:pt>
                <c:pt idx="49320">
                  <c:v>-49.234999999999999</c:v>
                </c:pt>
                <c:pt idx="49321">
                  <c:v>-49.233000000000004</c:v>
                </c:pt>
                <c:pt idx="49322">
                  <c:v>-49.230999999999995</c:v>
                </c:pt>
                <c:pt idx="49323">
                  <c:v>-49.228999999999999</c:v>
                </c:pt>
                <c:pt idx="49324">
                  <c:v>-49.227000000000004</c:v>
                </c:pt>
                <c:pt idx="49325">
                  <c:v>-49.224999999999994</c:v>
                </c:pt>
                <c:pt idx="49326">
                  <c:v>-49.222999999999999</c:v>
                </c:pt>
                <c:pt idx="49327">
                  <c:v>-49.221000000000004</c:v>
                </c:pt>
                <c:pt idx="49328">
                  <c:v>-49.218999999999994</c:v>
                </c:pt>
                <c:pt idx="49329">
                  <c:v>-49.216999999999999</c:v>
                </c:pt>
                <c:pt idx="49330">
                  <c:v>-49.215000000000003</c:v>
                </c:pt>
                <c:pt idx="49331">
                  <c:v>-49.212999999999994</c:v>
                </c:pt>
                <c:pt idx="49332">
                  <c:v>-49.210999999999999</c:v>
                </c:pt>
                <c:pt idx="49333">
                  <c:v>-49.209000000000003</c:v>
                </c:pt>
                <c:pt idx="49334">
                  <c:v>-49.206999999999994</c:v>
                </c:pt>
                <c:pt idx="49335">
                  <c:v>-49.204999999999998</c:v>
                </c:pt>
                <c:pt idx="49336">
                  <c:v>-49.203000000000003</c:v>
                </c:pt>
                <c:pt idx="49337">
                  <c:v>-49.200999999999993</c:v>
                </c:pt>
                <c:pt idx="49338">
                  <c:v>-49.198999999999998</c:v>
                </c:pt>
                <c:pt idx="49339">
                  <c:v>-49.197000000000003</c:v>
                </c:pt>
                <c:pt idx="49340">
                  <c:v>-49.194999999999993</c:v>
                </c:pt>
                <c:pt idx="49341">
                  <c:v>-49.192999999999998</c:v>
                </c:pt>
                <c:pt idx="49342">
                  <c:v>-49.191000000000003</c:v>
                </c:pt>
                <c:pt idx="49343">
                  <c:v>-49.188999999999993</c:v>
                </c:pt>
                <c:pt idx="49344">
                  <c:v>-49.186999999999998</c:v>
                </c:pt>
                <c:pt idx="49345">
                  <c:v>-49.185000000000002</c:v>
                </c:pt>
                <c:pt idx="49346">
                  <c:v>-49.183000000000007</c:v>
                </c:pt>
                <c:pt idx="49347">
                  <c:v>-49.180999999999997</c:v>
                </c:pt>
                <c:pt idx="49348">
                  <c:v>-49.179000000000002</c:v>
                </c:pt>
                <c:pt idx="49349">
                  <c:v>-49.177000000000007</c:v>
                </c:pt>
                <c:pt idx="49350">
                  <c:v>-49.174999999999997</c:v>
                </c:pt>
                <c:pt idx="49351">
                  <c:v>-49.173000000000002</c:v>
                </c:pt>
                <c:pt idx="49352">
                  <c:v>-49.171000000000006</c:v>
                </c:pt>
                <c:pt idx="49353">
                  <c:v>-49.168999999999997</c:v>
                </c:pt>
                <c:pt idx="49354">
                  <c:v>-49.167000000000002</c:v>
                </c:pt>
                <c:pt idx="49355">
                  <c:v>-49.165000000000006</c:v>
                </c:pt>
                <c:pt idx="49356">
                  <c:v>-49.162999999999997</c:v>
                </c:pt>
                <c:pt idx="49357">
                  <c:v>-49.161000000000001</c:v>
                </c:pt>
                <c:pt idx="49358">
                  <c:v>-49.159000000000006</c:v>
                </c:pt>
                <c:pt idx="49359">
                  <c:v>-49.156999999999996</c:v>
                </c:pt>
                <c:pt idx="49360">
                  <c:v>-49.155000000000001</c:v>
                </c:pt>
                <c:pt idx="49361">
                  <c:v>-49.153000000000006</c:v>
                </c:pt>
                <c:pt idx="49362">
                  <c:v>-49.150999999999996</c:v>
                </c:pt>
                <c:pt idx="49363">
                  <c:v>-49.149000000000001</c:v>
                </c:pt>
                <c:pt idx="49364">
                  <c:v>-49.147000000000006</c:v>
                </c:pt>
                <c:pt idx="49365">
                  <c:v>-49.144999999999996</c:v>
                </c:pt>
                <c:pt idx="49366">
                  <c:v>-49.143000000000001</c:v>
                </c:pt>
                <c:pt idx="49367">
                  <c:v>-49.141000000000005</c:v>
                </c:pt>
                <c:pt idx="49368">
                  <c:v>-49.138999999999996</c:v>
                </c:pt>
                <c:pt idx="49369">
                  <c:v>-49.137</c:v>
                </c:pt>
                <c:pt idx="49370">
                  <c:v>-49.135000000000005</c:v>
                </c:pt>
                <c:pt idx="49371">
                  <c:v>-49.132999999999996</c:v>
                </c:pt>
                <c:pt idx="49372">
                  <c:v>-49.131</c:v>
                </c:pt>
                <c:pt idx="49373">
                  <c:v>-49.129000000000005</c:v>
                </c:pt>
                <c:pt idx="49374">
                  <c:v>-49.126999999999995</c:v>
                </c:pt>
                <c:pt idx="49375">
                  <c:v>-49.125</c:v>
                </c:pt>
                <c:pt idx="49376">
                  <c:v>-49.123000000000005</c:v>
                </c:pt>
                <c:pt idx="49377">
                  <c:v>-49.120999999999995</c:v>
                </c:pt>
                <c:pt idx="49378">
                  <c:v>-49.119</c:v>
                </c:pt>
                <c:pt idx="49379">
                  <c:v>-49.117000000000004</c:v>
                </c:pt>
                <c:pt idx="49380">
                  <c:v>-49.114999999999995</c:v>
                </c:pt>
                <c:pt idx="49381">
                  <c:v>-49.113</c:v>
                </c:pt>
                <c:pt idx="49382">
                  <c:v>-49.111000000000004</c:v>
                </c:pt>
                <c:pt idx="49383">
                  <c:v>-49.108999999999995</c:v>
                </c:pt>
                <c:pt idx="49384">
                  <c:v>-49.106999999999999</c:v>
                </c:pt>
                <c:pt idx="49385">
                  <c:v>-49.105000000000004</c:v>
                </c:pt>
                <c:pt idx="49386">
                  <c:v>-49.102999999999994</c:v>
                </c:pt>
                <c:pt idx="49387">
                  <c:v>-49.100999999999999</c:v>
                </c:pt>
                <c:pt idx="49388">
                  <c:v>-49.099000000000004</c:v>
                </c:pt>
                <c:pt idx="49389">
                  <c:v>-49.096999999999994</c:v>
                </c:pt>
                <c:pt idx="49390">
                  <c:v>-49.094999999999999</c:v>
                </c:pt>
                <c:pt idx="49391">
                  <c:v>-49.093000000000004</c:v>
                </c:pt>
                <c:pt idx="49392">
                  <c:v>-49.090999999999994</c:v>
                </c:pt>
                <c:pt idx="49393">
                  <c:v>-49.088999999999999</c:v>
                </c:pt>
                <c:pt idx="49394">
                  <c:v>-49.087000000000003</c:v>
                </c:pt>
                <c:pt idx="49395">
                  <c:v>-49.084999999999994</c:v>
                </c:pt>
                <c:pt idx="49396">
                  <c:v>-49.082999999999998</c:v>
                </c:pt>
                <c:pt idx="49397">
                  <c:v>-49.081000000000003</c:v>
                </c:pt>
                <c:pt idx="49398">
                  <c:v>-49.078999999999994</c:v>
                </c:pt>
                <c:pt idx="49399">
                  <c:v>-49.076999999999998</c:v>
                </c:pt>
                <c:pt idx="49400">
                  <c:v>-49.075000000000003</c:v>
                </c:pt>
                <c:pt idx="49401">
                  <c:v>-49.072999999999993</c:v>
                </c:pt>
                <c:pt idx="49402">
                  <c:v>-49.070999999999998</c:v>
                </c:pt>
                <c:pt idx="49403">
                  <c:v>-49.069000000000003</c:v>
                </c:pt>
                <c:pt idx="49404">
                  <c:v>-49.066999999999993</c:v>
                </c:pt>
                <c:pt idx="49405">
                  <c:v>-49.064999999999998</c:v>
                </c:pt>
                <c:pt idx="49406">
                  <c:v>-49.063000000000002</c:v>
                </c:pt>
                <c:pt idx="49407">
                  <c:v>-49.061000000000007</c:v>
                </c:pt>
                <c:pt idx="49408">
                  <c:v>-49.058999999999997</c:v>
                </c:pt>
                <c:pt idx="49409">
                  <c:v>-49.057000000000002</c:v>
                </c:pt>
                <c:pt idx="49410">
                  <c:v>-49.055000000000007</c:v>
                </c:pt>
                <c:pt idx="49411">
                  <c:v>-49.052999999999997</c:v>
                </c:pt>
                <c:pt idx="49412">
                  <c:v>-49.051000000000002</c:v>
                </c:pt>
                <c:pt idx="49413">
                  <c:v>-49.049000000000007</c:v>
                </c:pt>
                <c:pt idx="49414">
                  <c:v>-49.046999999999997</c:v>
                </c:pt>
                <c:pt idx="49415">
                  <c:v>-49.045000000000002</c:v>
                </c:pt>
                <c:pt idx="49416">
                  <c:v>-49.043000000000006</c:v>
                </c:pt>
                <c:pt idx="49417">
                  <c:v>-49.040999999999997</c:v>
                </c:pt>
                <c:pt idx="49418">
                  <c:v>-49.039000000000001</c:v>
                </c:pt>
                <c:pt idx="49419">
                  <c:v>-49.037000000000006</c:v>
                </c:pt>
                <c:pt idx="49420">
                  <c:v>-49.034999999999997</c:v>
                </c:pt>
                <c:pt idx="49421">
                  <c:v>-49.033000000000001</c:v>
                </c:pt>
                <c:pt idx="49422">
                  <c:v>-49.031000000000006</c:v>
                </c:pt>
                <c:pt idx="49423">
                  <c:v>-49.028999999999996</c:v>
                </c:pt>
                <c:pt idx="49424">
                  <c:v>-49.027000000000001</c:v>
                </c:pt>
                <c:pt idx="49425">
                  <c:v>-49.025000000000006</c:v>
                </c:pt>
                <c:pt idx="49426">
                  <c:v>-49.022999999999996</c:v>
                </c:pt>
                <c:pt idx="49427">
                  <c:v>-49.021000000000001</c:v>
                </c:pt>
                <c:pt idx="49428">
                  <c:v>-49.019000000000005</c:v>
                </c:pt>
                <c:pt idx="49429">
                  <c:v>-49.016999999999996</c:v>
                </c:pt>
                <c:pt idx="49430">
                  <c:v>-49.015000000000001</c:v>
                </c:pt>
                <c:pt idx="49431">
                  <c:v>-49.013000000000005</c:v>
                </c:pt>
                <c:pt idx="49432">
                  <c:v>-49.010999999999996</c:v>
                </c:pt>
                <c:pt idx="49433">
                  <c:v>-49.009</c:v>
                </c:pt>
                <c:pt idx="49434">
                  <c:v>-49.007000000000005</c:v>
                </c:pt>
                <c:pt idx="49435">
                  <c:v>-49.004999999999995</c:v>
                </c:pt>
                <c:pt idx="49436">
                  <c:v>-49.003</c:v>
                </c:pt>
                <c:pt idx="49437">
                  <c:v>-49.001000000000005</c:v>
                </c:pt>
                <c:pt idx="49438">
                  <c:v>-48.998999999999995</c:v>
                </c:pt>
                <c:pt idx="49439">
                  <c:v>-48.997</c:v>
                </c:pt>
                <c:pt idx="49440">
                  <c:v>-48.995000000000005</c:v>
                </c:pt>
                <c:pt idx="49441">
                  <c:v>-48.992999999999995</c:v>
                </c:pt>
                <c:pt idx="49442">
                  <c:v>-48.991</c:v>
                </c:pt>
                <c:pt idx="49443">
                  <c:v>-48.989000000000004</c:v>
                </c:pt>
                <c:pt idx="49444">
                  <c:v>-48.986999999999995</c:v>
                </c:pt>
                <c:pt idx="49445">
                  <c:v>-48.984999999999999</c:v>
                </c:pt>
                <c:pt idx="49446">
                  <c:v>-48.983000000000004</c:v>
                </c:pt>
                <c:pt idx="49447">
                  <c:v>-48.980999999999995</c:v>
                </c:pt>
                <c:pt idx="49448">
                  <c:v>-48.978999999999999</c:v>
                </c:pt>
                <c:pt idx="49449">
                  <c:v>-48.977000000000004</c:v>
                </c:pt>
                <c:pt idx="49450">
                  <c:v>-48.974999999999994</c:v>
                </c:pt>
                <c:pt idx="49451">
                  <c:v>-48.972999999999999</c:v>
                </c:pt>
                <c:pt idx="49452">
                  <c:v>-48.971000000000004</c:v>
                </c:pt>
                <c:pt idx="49453">
                  <c:v>-48.968999999999994</c:v>
                </c:pt>
                <c:pt idx="49454">
                  <c:v>-48.966999999999999</c:v>
                </c:pt>
                <c:pt idx="49455">
                  <c:v>-48.965000000000003</c:v>
                </c:pt>
                <c:pt idx="49456">
                  <c:v>-48.962999999999994</c:v>
                </c:pt>
                <c:pt idx="49457">
                  <c:v>-48.960999999999999</c:v>
                </c:pt>
                <c:pt idx="49458">
                  <c:v>-48.959000000000003</c:v>
                </c:pt>
                <c:pt idx="49459">
                  <c:v>-48.956999999999994</c:v>
                </c:pt>
                <c:pt idx="49460">
                  <c:v>-48.954999999999998</c:v>
                </c:pt>
                <c:pt idx="49461">
                  <c:v>-48.953000000000003</c:v>
                </c:pt>
                <c:pt idx="49462">
                  <c:v>-48.950999999999993</c:v>
                </c:pt>
                <c:pt idx="49463">
                  <c:v>-48.948999999999998</c:v>
                </c:pt>
                <c:pt idx="49464">
                  <c:v>-48.947000000000003</c:v>
                </c:pt>
                <c:pt idx="49465">
                  <c:v>-48.944999999999993</c:v>
                </c:pt>
                <c:pt idx="49466">
                  <c:v>-48.942999999999998</c:v>
                </c:pt>
                <c:pt idx="49467">
                  <c:v>-48.941000000000003</c:v>
                </c:pt>
                <c:pt idx="49468">
                  <c:v>-48.938999999999993</c:v>
                </c:pt>
                <c:pt idx="49469">
                  <c:v>-48.936999999999998</c:v>
                </c:pt>
                <c:pt idx="49470">
                  <c:v>-48.935000000000002</c:v>
                </c:pt>
                <c:pt idx="49471">
                  <c:v>-48.933000000000007</c:v>
                </c:pt>
                <c:pt idx="49472">
                  <c:v>-48.930999999999997</c:v>
                </c:pt>
                <c:pt idx="49473">
                  <c:v>-48.929000000000002</c:v>
                </c:pt>
                <c:pt idx="49474">
                  <c:v>-48.927000000000007</c:v>
                </c:pt>
                <c:pt idx="49475">
                  <c:v>-48.924999999999997</c:v>
                </c:pt>
                <c:pt idx="49476">
                  <c:v>-48.923000000000002</c:v>
                </c:pt>
                <c:pt idx="49477">
                  <c:v>-48.921000000000006</c:v>
                </c:pt>
                <c:pt idx="49478">
                  <c:v>-48.918999999999997</c:v>
                </c:pt>
                <c:pt idx="49479">
                  <c:v>-48.917000000000002</c:v>
                </c:pt>
                <c:pt idx="49480">
                  <c:v>-48.915000000000006</c:v>
                </c:pt>
                <c:pt idx="49481">
                  <c:v>-48.912999999999997</c:v>
                </c:pt>
                <c:pt idx="49482">
                  <c:v>-48.911000000000001</c:v>
                </c:pt>
                <c:pt idx="49483">
                  <c:v>-48.909000000000006</c:v>
                </c:pt>
                <c:pt idx="49484">
                  <c:v>-48.906999999999996</c:v>
                </c:pt>
                <c:pt idx="49485">
                  <c:v>-48.905000000000001</c:v>
                </c:pt>
                <c:pt idx="49486">
                  <c:v>-48.903000000000006</c:v>
                </c:pt>
                <c:pt idx="49487">
                  <c:v>-48.900999999999996</c:v>
                </c:pt>
                <c:pt idx="49488">
                  <c:v>-48.899000000000001</c:v>
                </c:pt>
                <c:pt idx="49489">
                  <c:v>-48.897000000000006</c:v>
                </c:pt>
                <c:pt idx="49490">
                  <c:v>-48.894999999999996</c:v>
                </c:pt>
                <c:pt idx="49491">
                  <c:v>-48.893000000000001</c:v>
                </c:pt>
                <c:pt idx="49492">
                  <c:v>-48.891000000000005</c:v>
                </c:pt>
                <c:pt idx="49493">
                  <c:v>-48.888999999999996</c:v>
                </c:pt>
                <c:pt idx="49494">
                  <c:v>-48.887</c:v>
                </c:pt>
                <c:pt idx="49495">
                  <c:v>-48.885000000000005</c:v>
                </c:pt>
                <c:pt idx="49496">
                  <c:v>-48.882999999999996</c:v>
                </c:pt>
                <c:pt idx="49497">
                  <c:v>-48.881</c:v>
                </c:pt>
                <c:pt idx="49498">
                  <c:v>-48.879000000000005</c:v>
                </c:pt>
                <c:pt idx="49499">
                  <c:v>-48.876999999999995</c:v>
                </c:pt>
                <c:pt idx="49500">
                  <c:v>-48.875</c:v>
                </c:pt>
                <c:pt idx="49501">
                  <c:v>-48.873000000000005</c:v>
                </c:pt>
                <c:pt idx="49502">
                  <c:v>-48.870999999999995</c:v>
                </c:pt>
                <c:pt idx="49503">
                  <c:v>-48.869</c:v>
                </c:pt>
                <c:pt idx="49504">
                  <c:v>-48.867000000000004</c:v>
                </c:pt>
                <c:pt idx="49505">
                  <c:v>-48.864999999999995</c:v>
                </c:pt>
                <c:pt idx="49506">
                  <c:v>-48.863</c:v>
                </c:pt>
                <c:pt idx="49507">
                  <c:v>-48.861000000000004</c:v>
                </c:pt>
                <c:pt idx="49508">
                  <c:v>-48.858999999999995</c:v>
                </c:pt>
                <c:pt idx="49509">
                  <c:v>-48.856999999999999</c:v>
                </c:pt>
                <c:pt idx="49510">
                  <c:v>-48.855000000000004</c:v>
                </c:pt>
                <c:pt idx="49511">
                  <c:v>-48.852999999999994</c:v>
                </c:pt>
                <c:pt idx="49512">
                  <c:v>-48.850999999999999</c:v>
                </c:pt>
                <c:pt idx="49513">
                  <c:v>-48.849000000000004</c:v>
                </c:pt>
                <c:pt idx="49514">
                  <c:v>-48.846999999999994</c:v>
                </c:pt>
                <c:pt idx="49515">
                  <c:v>-48.844999999999999</c:v>
                </c:pt>
                <c:pt idx="49516">
                  <c:v>-48.843000000000004</c:v>
                </c:pt>
                <c:pt idx="49517">
                  <c:v>-48.840999999999994</c:v>
                </c:pt>
                <c:pt idx="49518">
                  <c:v>-48.838999999999999</c:v>
                </c:pt>
                <c:pt idx="49519">
                  <c:v>-48.837000000000003</c:v>
                </c:pt>
                <c:pt idx="49520">
                  <c:v>-48.834999999999994</c:v>
                </c:pt>
                <c:pt idx="49521">
                  <c:v>-48.832999999999998</c:v>
                </c:pt>
                <c:pt idx="49522">
                  <c:v>-48.831000000000003</c:v>
                </c:pt>
                <c:pt idx="49523">
                  <c:v>-48.828999999999994</c:v>
                </c:pt>
                <c:pt idx="49524">
                  <c:v>-48.826999999999998</c:v>
                </c:pt>
                <c:pt idx="49525">
                  <c:v>-48.825000000000003</c:v>
                </c:pt>
                <c:pt idx="49526">
                  <c:v>-48.822999999999993</c:v>
                </c:pt>
                <c:pt idx="49527">
                  <c:v>-48.820999999999998</c:v>
                </c:pt>
                <c:pt idx="49528">
                  <c:v>-48.819000000000003</c:v>
                </c:pt>
                <c:pt idx="49529">
                  <c:v>-48.816999999999993</c:v>
                </c:pt>
                <c:pt idx="49530">
                  <c:v>-48.814999999999998</c:v>
                </c:pt>
                <c:pt idx="49531">
                  <c:v>-48.813000000000002</c:v>
                </c:pt>
                <c:pt idx="49532">
                  <c:v>-48.811000000000007</c:v>
                </c:pt>
                <c:pt idx="49533">
                  <c:v>-48.808999999999997</c:v>
                </c:pt>
                <c:pt idx="49534">
                  <c:v>-48.807000000000002</c:v>
                </c:pt>
                <c:pt idx="49535">
                  <c:v>-48.805000000000007</c:v>
                </c:pt>
                <c:pt idx="49536">
                  <c:v>-48.802999999999997</c:v>
                </c:pt>
                <c:pt idx="49537">
                  <c:v>-48.801000000000002</c:v>
                </c:pt>
                <c:pt idx="49538">
                  <c:v>-48.799000000000007</c:v>
                </c:pt>
                <c:pt idx="49539">
                  <c:v>-48.796999999999997</c:v>
                </c:pt>
                <c:pt idx="49540">
                  <c:v>-48.795000000000002</c:v>
                </c:pt>
                <c:pt idx="49541">
                  <c:v>-48.793000000000006</c:v>
                </c:pt>
                <c:pt idx="49542">
                  <c:v>-48.790999999999997</c:v>
                </c:pt>
                <c:pt idx="49543">
                  <c:v>-48.789000000000001</c:v>
                </c:pt>
                <c:pt idx="49544">
                  <c:v>-48.787000000000006</c:v>
                </c:pt>
                <c:pt idx="49545">
                  <c:v>-48.784999999999997</c:v>
                </c:pt>
                <c:pt idx="49546">
                  <c:v>-48.783000000000001</c:v>
                </c:pt>
                <c:pt idx="49547">
                  <c:v>-48.781000000000006</c:v>
                </c:pt>
                <c:pt idx="49548">
                  <c:v>-48.778999999999996</c:v>
                </c:pt>
                <c:pt idx="49549">
                  <c:v>-48.777000000000001</c:v>
                </c:pt>
                <c:pt idx="49550">
                  <c:v>-48.775000000000006</c:v>
                </c:pt>
                <c:pt idx="49551">
                  <c:v>-48.772999999999996</c:v>
                </c:pt>
                <c:pt idx="49552">
                  <c:v>-48.771000000000001</c:v>
                </c:pt>
                <c:pt idx="49553">
                  <c:v>-48.769000000000005</c:v>
                </c:pt>
                <c:pt idx="49554">
                  <c:v>-48.766999999999996</c:v>
                </c:pt>
                <c:pt idx="49555">
                  <c:v>-48.765000000000001</c:v>
                </c:pt>
                <c:pt idx="49556">
                  <c:v>-48.763000000000005</c:v>
                </c:pt>
                <c:pt idx="49557">
                  <c:v>-48.760999999999996</c:v>
                </c:pt>
                <c:pt idx="49558">
                  <c:v>-48.759</c:v>
                </c:pt>
                <c:pt idx="49559">
                  <c:v>-48.757000000000005</c:v>
                </c:pt>
                <c:pt idx="49560">
                  <c:v>-48.754999999999995</c:v>
                </c:pt>
                <c:pt idx="49561">
                  <c:v>-48.753</c:v>
                </c:pt>
                <c:pt idx="49562">
                  <c:v>-48.751000000000005</c:v>
                </c:pt>
                <c:pt idx="49563">
                  <c:v>-48.748999999999995</c:v>
                </c:pt>
                <c:pt idx="49564">
                  <c:v>-48.747</c:v>
                </c:pt>
                <c:pt idx="49565">
                  <c:v>-48.745000000000005</c:v>
                </c:pt>
                <c:pt idx="49566">
                  <c:v>-48.742999999999995</c:v>
                </c:pt>
                <c:pt idx="49567">
                  <c:v>-48.741</c:v>
                </c:pt>
                <c:pt idx="49568">
                  <c:v>-48.739000000000004</c:v>
                </c:pt>
                <c:pt idx="49569">
                  <c:v>-48.736999999999995</c:v>
                </c:pt>
                <c:pt idx="49570">
                  <c:v>-48.734999999999999</c:v>
                </c:pt>
                <c:pt idx="49571">
                  <c:v>-48.733000000000004</c:v>
                </c:pt>
                <c:pt idx="49572">
                  <c:v>-48.730999999999995</c:v>
                </c:pt>
                <c:pt idx="49573">
                  <c:v>-48.728999999999999</c:v>
                </c:pt>
                <c:pt idx="49574">
                  <c:v>-48.727000000000004</c:v>
                </c:pt>
                <c:pt idx="49575">
                  <c:v>-48.724999999999994</c:v>
                </c:pt>
                <c:pt idx="49576">
                  <c:v>-48.722999999999999</c:v>
                </c:pt>
                <c:pt idx="49577">
                  <c:v>-48.721000000000004</c:v>
                </c:pt>
                <c:pt idx="49578">
                  <c:v>-48.718999999999994</c:v>
                </c:pt>
                <c:pt idx="49579">
                  <c:v>-48.716999999999999</c:v>
                </c:pt>
                <c:pt idx="49580">
                  <c:v>-48.715000000000003</c:v>
                </c:pt>
                <c:pt idx="49581">
                  <c:v>-48.712999999999994</c:v>
                </c:pt>
                <c:pt idx="49582">
                  <c:v>-48.710999999999999</c:v>
                </c:pt>
                <c:pt idx="49583">
                  <c:v>-48.709000000000003</c:v>
                </c:pt>
                <c:pt idx="49584">
                  <c:v>-48.706999999999994</c:v>
                </c:pt>
                <c:pt idx="49585">
                  <c:v>-48.704999999999998</c:v>
                </c:pt>
                <c:pt idx="49586">
                  <c:v>-48.703000000000003</c:v>
                </c:pt>
                <c:pt idx="49587">
                  <c:v>-48.700999999999993</c:v>
                </c:pt>
                <c:pt idx="49588">
                  <c:v>-48.698999999999998</c:v>
                </c:pt>
                <c:pt idx="49589">
                  <c:v>-48.697000000000003</c:v>
                </c:pt>
                <c:pt idx="49590">
                  <c:v>-48.694999999999993</c:v>
                </c:pt>
                <c:pt idx="49591">
                  <c:v>-48.692999999999998</c:v>
                </c:pt>
                <c:pt idx="49592">
                  <c:v>-48.691000000000003</c:v>
                </c:pt>
                <c:pt idx="49593">
                  <c:v>-48.688999999999993</c:v>
                </c:pt>
                <c:pt idx="49594">
                  <c:v>-48.686999999999998</c:v>
                </c:pt>
                <c:pt idx="49595">
                  <c:v>-48.685000000000002</c:v>
                </c:pt>
                <c:pt idx="49596">
                  <c:v>-48.683000000000007</c:v>
                </c:pt>
                <c:pt idx="49597">
                  <c:v>-48.680999999999997</c:v>
                </c:pt>
                <c:pt idx="49598">
                  <c:v>-48.679000000000002</c:v>
                </c:pt>
                <c:pt idx="49599">
                  <c:v>-48.677000000000007</c:v>
                </c:pt>
                <c:pt idx="49600">
                  <c:v>-48.674999999999997</c:v>
                </c:pt>
                <c:pt idx="49601">
                  <c:v>-48.673000000000002</c:v>
                </c:pt>
                <c:pt idx="49602">
                  <c:v>-48.671000000000006</c:v>
                </c:pt>
                <c:pt idx="49603">
                  <c:v>-48.668999999999997</c:v>
                </c:pt>
                <c:pt idx="49604">
                  <c:v>-48.667000000000002</c:v>
                </c:pt>
                <c:pt idx="49605">
                  <c:v>-48.665000000000006</c:v>
                </c:pt>
                <c:pt idx="49606">
                  <c:v>-48.662999999999997</c:v>
                </c:pt>
                <c:pt idx="49607">
                  <c:v>-48.661000000000001</c:v>
                </c:pt>
                <c:pt idx="49608">
                  <c:v>-48.659000000000006</c:v>
                </c:pt>
                <c:pt idx="49609">
                  <c:v>-48.656999999999996</c:v>
                </c:pt>
                <c:pt idx="49610">
                  <c:v>-48.655000000000001</c:v>
                </c:pt>
                <c:pt idx="49611">
                  <c:v>-48.653000000000006</c:v>
                </c:pt>
                <c:pt idx="49612">
                  <c:v>-48.650999999999996</c:v>
                </c:pt>
                <c:pt idx="49613">
                  <c:v>-48.649000000000001</c:v>
                </c:pt>
                <c:pt idx="49614">
                  <c:v>-48.647000000000006</c:v>
                </c:pt>
                <c:pt idx="49615">
                  <c:v>-48.644999999999996</c:v>
                </c:pt>
                <c:pt idx="49616">
                  <c:v>-48.643000000000001</c:v>
                </c:pt>
                <c:pt idx="49617">
                  <c:v>-48.641000000000005</c:v>
                </c:pt>
                <c:pt idx="49618">
                  <c:v>-48.638999999999996</c:v>
                </c:pt>
                <c:pt idx="49619">
                  <c:v>-48.637</c:v>
                </c:pt>
                <c:pt idx="49620">
                  <c:v>-48.635000000000005</c:v>
                </c:pt>
                <c:pt idx="49621">
                  <c:v>-48.632999999999996</c:v>
                </c:pt>
                <c:pt idx="49622">
                  <c:v>-48.631</c:v>
                </c:pt>
                <c:pt idx="49623">
                  <c:v>-48.629000000000005</c:v>
                </c:pt>
                <c:pt idx="49624">
                  <c:v>-48.626999999999995</c:v>
                </c:pt>
                <c:pt idx="49625">
                  <c:v>-48.625</c:v>
                </c:pt>
                <c:pt idx="49626">
                  <c:v>-48.623000000000005</c:v>
                </c:pt>
                <c:pt idx="49627">
                  <c:v>-48.620999999999995</c:v>
                </c:pt>
                <c:pt idx="49628">
                  <c:v>-48.619</c:v>
                </c:pt>
                <c:pt idx="49629">
                  <c:v>-48.617000000000004</c:v>
                </c:pt>
                <c:pt idx="49630">
                  <c:v>-48.614999999999995</c:v>
                </c:pt>
                <c:pt idx="49631">
                  <c:v>-48.613</c:v>
                </c:pt>
                <c:pt idx="49632">
                  <c:v>-48.611000000000004</c:v>
                </c:pt>
                <c:pt idx="49633">
                  <c:v>-48.608999999999995</c:v>
                </c:pt>
                <c:pt idx="49634">
                  <c:v>-48.606999999999999</c:v>
                </c:pt>
                <c:pt idx="49635">
                  <c:v>-48.605000000000004</c:v>
                </c:pt>
                <c:pt idx="49636">
                  <c:v>-48.602999999999994</c:v>
                </c:pt>
                <c:pt idx="49637">
                  <c:v>-48.600999999999999</c:v>
                </c:pt>
                <c:pt idx="49638">
                  <c:v>-48.599000000000004</c:v>
                </c:pt>
                <c:pt idx="49639">
                  <c:v>-48.596999999999994</c:v>
                </c:pt>
                <c:pt idx="49640">
                  <c:v>-48.594999999999999</c:v>
                </c:pt>
                <c:pt idx="49641">
                  <c:v>-48.593000000000004</c:v>
                </c:pt>
                <c:pt idx="49642">
                  <c:v>-48.590999999999994</c:v>
                </c:pt>
                <c:pt idx="49643">
                  <c:v>-48.588999999999999</c:v>
                </c:pt>
                <c:pt idx="49644">
                  <c:v>-48.587000000000003</c:v>
                </c:pt>
                <c:pt idx="49645">
                  <c:v>-48.584999999999994</c:v>
                </c:pt>
                <c:pt idx="49646">
                  <c:v>-48.582999999999998</c:v>
                </c:pt>
                <c:pt idx="49647">
                  <c:v>-48.581000000000003</c:v>
                </c:pt>
                <c:pt idx="49648">
                  <c:v>-48.578999999999994</c:v>
                </c:pt>
                <c:pt idx="49649">
                  <c:v>-48.576999999999998</c:v>
                </c:pt>
                <c:pt idx="49650">
                  <c:v>-48.575000000000003</c:v>
                </c:pt>
                <c:pt idx="49651">
                  <c:v>-48.572999999999993</c:v>
                </c:pt>
                <c:pt idx="49652">
                  <c:v>-48.570999999999998</c:v>
                </c:pt>
                <c:pt idx="49653">
                  <c:v>-48.569000000000003</c:v>
                </c:pt>
                <c:pt idx="49654">
                  <c:v>-48.566999999999993</c:v>
                </c:pt>
                <c:pt idx="49655">
                  <c:v>-48.564999999999998</c:v>
                </c:pt>
                <c:pt idx="49656">
                  <c:v>-48.563000000000002</c:v>
                </c:pt>
                <c:pt idx="49657">
                  <c:v>-48.561000000000007</c:v>
                </c:pt>
                <c:pt idx="49658">
                  <c:v>-48.558999999999997</c:v>
                </c:pt>
                <c:pt idx="49659">
                  <c:v>-48.557000000000002</c:v>
                </c:pt>
                <c:pt idx="49660">
                  <c:v>-48.555000000000007</c:v>
                </c:pt>
                <c:pt idx="49661">
                  <c:v>-48.552999999999997</c:v>
                </c:pt>
                <c:pt idx="49662">
                  <c:v>-48.551000000000002</c:v>
                </c:pt>
                <c:pt idx="49663">
                  <c:v>-48.549000000000007</c:v>
                </c:pt>
                <c:pt idx="49664">
                  <c:v>-48.546999999999997</c:v>
                </c:pt>
                <c:pt idx="49665">
                  <c:v>-48.545000000000002</c:v>
                </c:pt>
                <c:pt idx="49666">
                  <c:v>-48.543000000000006</c:v>
                </c:pt>
                <c:pt idx="49667">
                  <c:v>-48.540999999999997</c:v>
                </c:pt>
                <c:pt idx="49668">
                  <c:v>-48.539000000000001</c:v>
                </c:pt>
                <c:pt idx="49669">
                  <c:v>-48.537000000000006</c:v>
                </c:pt>
                <c:pt idx="49670">
                  <c:v>-48.534999999999997</c:v>
                </c:pt>
                <c:pt idx="49671">
                  <c:v>-48.533000000000001</c:v>
                </c:pt>
                <c:pt idx="49672">
                  <c:v>-48.531000000000006</c:v>
                </c:pt>
                <c:pt idx="49673">
                  <c:v>-48.528999999999996</c:v>
                </c:pt>
                <c:pt idx="49674">
                  <c:v>-48.527000000000001</c:v>
                </c:pt>
                <c:pt idx="49675">
                  <c:v>-48.525000000000006</c:v>
                </c:pt>
                <c:pt idx="49676">
                  <c:v>-48.522999999999996</c:v>
                </c:pt>
                <c:pt idx="49677">
                  <c:v>-48.521000000000001</c:v>
                </c:pt>
                <c:pt idx="49678">
                  <c:v>-48.519000000000005</c:v>
                </c:pt>
                <c:pt idx="49679">
                  <c:v>-48.516999999999996</c:v>
                </c:pt>
                <c:pt idx="49680">
                  <c:v>-48.515000000000001</c:v>
                </c:pt>
                <c:pt idx="49681">
                  <c:v>-48.513000000000005</c:v>
                </c:pt>
                <c:pt idx="49682">
                  <c:v>-48.510999999999996</c:v>
                </c:pt>
                <c:pt idx="49683">
                  <c:v>-48.509</c:v>
                </c:pt>
                <c:pt idx="49684">
                  <c:v>-48.507000000000005</c:v>
                </c:pt>
                <c:pt idx="49685">
                  <c:v>-48.504999999999995</c:v>
                </c:pt>
                <c:pt idx="49686">
                  <c:v>-48.503</c:v>
                </c:pt>
                <c:pt idx="49687">
                  <c:v>-48.501000000000005</c:v>
                </c:pt>
                <c:pt idx="49688">
                  <c:v>-48.498999999999995</c:v>
                </c:pt>
                <c:pt idx="49689">
                  <c:v>-48.497</c:v>
                </c:pt>
                <c:pt idx="49690">
                  <c:v>-48.495000000000005</c:v>
                </c:pt>
                <c:pt idx="49691">
                  <c:v>-48.492999999999995</c:v>
                </c:pt>
                <c:pt idx="49692">
                  <c:v>-48.491</c:v>
                </c:pt>
                <c:pt idx="49693">
                  <c:v>-48.489000000000004</c:v>
                </c:pt>
                <c:pt idx="49694">
                  <c:v>-48.486999999999995</c:v>
                </c:pt>
                <c:pt idx="49695">
                  <c:v>-48.484999999999999</c:v>
                </c:pt>
                <c:pt idx="49696">
                  <c:v>-48.483000000000004</c:v>
                </c:pt>
                <c:pt idx="49697">
                  <c:v>-48.480999999999995</c:v>
                </c:pt>
                <c:pt idx="49698">
                  <c:v>-48.478999999999999</c:v>
                </c:pt>
                <c:pt idx="49699">
                  <c:v>-48.477000000000004</c:v>
                </c:pt>
                <c:pt idx="49700">
                  <c:v>-48.474999999999994</c:v>
                </c:pt>
                <c:pt idx="49701">
                  <c:v>-48.472999999999999</c:v>
                </c:pt>
                <c:pt idx="49702">
                  <c:v>-48.471000000000004</c:v>
                </c:pt>
                <c:pt idx="49703">
                  <c:v>-48.468999999999994</c:v>
                </c:pt>
                <c:pt idx="49704">
                  <c:v>-48.466999999999999</c:v>
                </c:pt>
                <c:pt idx="49705">
                  <c:v>-48.465000000000003</c:v>
                </c:pt>
                <c:pt idx="49706">
                  <c:v>-48.462999999999994</c:v>
                </c:pt>
                <c:pt idx="49707">
                  <c:v>-48.460999999999999</c:v>
                </c:pt>
                <c:pt idx="49708">
                  <c:v>-48.459000000000003</c:v>
                </c:pt>
                <c:pt idx="49709">
                  <c:v>-48.456999999999994</c:v>
                </c:pt>
                <c:pt idx="49710">
                  <c:v>-48.454999999999998</c:v>
                </c:pt>
                <c:pt idx="49711">
                  <c:v>-48.453000000000003</c:v>
                </c:pt>
                <c:pt idx="49712">
                  <c:v>-48.450999999999993</c:v>
                </c:pt>
                <c:pt idx="49713">
                  <c:v>-48.448999999999998</c:v>
                </c:pt>
                <c:pt idx="49714">
                  <c:v>-48.447000000000003</c:v>
                </c:pt>
                <c:pt idx="49715">
                  <c:v>-48.444999999999993</c:v>
                </c:pt>
                <c:pt idx="49716">
                  <c:v>-48.442999999999998</c:v>
                </c:pt>
                <c:pt idx="49717">
                  <c:v>-48.441000000000003</c:v>
                </c:pt>
                <c:pt idx="49718">
                  <c:v>-48.438999999999993</c:v>
                </c:pt>
                <c:pt idx="49719">
                  <c:v>-48.436999999999998</c:v>
                </c:pt>
                <c:pt idx="49720">
                  <c:v>-48.435000000000002</c:v>
                </c:pt>
                <c:pt idx="49721">
                  <c:v>-48.433000000000007</c:v>
                </c:pt>
                <c:pt idx="49722">
                  <c:v>-48.430999999999997</c:v>
                </c:pt>
                <c:pt idx="49723">
                  <c:v>-48.429000000000002</c:v>
                </c:pt>
                <c:pt idx="49724">
                  <c:v>-48.427000000000007</c:v>
                </c:pt>
                <c:pt idx="49725">
                  <c:v>-48.424999999999997</c:v>
                </c:pt>
                <c:pt idx="49726">
                  <c:v>-48.423000000000002</c:v>
                </c:pt>
                <c:pt idx="49727">
                  <c:v>-48.421000000000006</c:v>
                </c:pt>
                <c:pt idx="49728">
                  <c:v>-48.418999999999997</c:v>
                </c:pt>
                <c:pt idx="49729">
                  <c:v>-48.417000000000002</c:v>
                </c:pt>
                <c:pt idx="49730">
                  <c:v>-48.415000000000006</c:v>
                </c:pt>
                <c:pt idx="49731">
                  <c:v>-48.412999999999997</c:v>
                </c:pt>
                <c:pt idx="49732">
                  <c:v>-48.411000000000001</c:v>
                </c:pt>
                <c:pt idx="49733">
                  <c:v>-48.409000000000006</c:v>
                </c:pt>
                <c:pt idx="49734">
                  <c:v>-48.406999999999996</c:v>
                </c:pt>
                <c:pt idx="49735">
                  <c:v>-48.405000000000001</c:v>
                </c:pt>
                <c:pt idx="49736">
                  <c:v>-48.403000000000006</c:v>
                </c:pt>
                <c:pt idx="49737">
                  <c:v>-48.400999999999996</c:v>
                </c:pt>
                <c:pt idx="49738">
                  <c:v>-48.399000000000001</c:v>
                </c:pt>
                <c:pt idx="49739">
                  <c:v>-48.397000000000006</c:v>
                </c:pt>
                <c:pt idx="49740">
                  <c:v>-48.394999999999996</c:v>
                </c:pt>
                <c:pt idx="49741">
                  <c:v>-48.393000000000001</c:v>
                </c:pt>
                <c:pt idx="49742">
                  <c:v>-48.391000000000005</c:v>
                </c:pt>
                <c:pt idx="49743">
                  <c:v>-48.388999999999996</c:v>
                </c:pt>
                <c:pt idx="49744">
                  <c:v>-48.387</c:v>
                </c:pt>
                <c:pt idx="49745">
                  <c:v>-48.385000000000005</c:v>
                </c:pt>
                <c:pt idx="49746">
                  <c:v>-48.382999999999996</c:v>
                </c:pt>
                <c:pt idx="49747">
                  <c:v>-48.381</c:v>
                </c:pt>
                <c:pt idx="49748">
                  <c:v>-48.379000000000005</c:v>
                </c:pt>
                <c:pt idx="49749">
                  <c:v>-48.376999999999995</c:v>
                </c:pt>
                <c:pt idx="49750">
                  <c:v>-48.375</c:v>
                </c:pt>
                <c:pt idx="49751">
                  <c:v>-48.373000000000005</c:v>
                </c:pt>
                <c:pt idx="49752">
                  <c:v>-48.370999999999995</c:v>
                </c:pt>
                <c:pt idx="49753">
                  <c:v>-48.369</c:v>
                </c:pt>
                <c:pt idx="49754">
                  <c:v>-48.367000000000004</c:v>
                </c:pt>
                <c:pt idx="49755">
                  <c:v>-48.364999999999995</c:v>
                </c:pt>
                <c:pt idx="49756">
                  <c:v>-48.363</c:v>
                </c:pt>
                <c:pt idx="49757">
                  <c:v>-48.361000000000004</c:v>
                </c:pt>
                <c:pt idx="49758">
                  <c:v>-48.358999999999995</c:v>
                </c:pt>
                <c:pt idx="49759">
                  <c:v>-48.356999999999999</c:v>
                </c:pt>
                <c:pt idx="49760">
                  <c:v>-48.355000000000004</c:v>
                </c:pt>
                <c:pt idx="49761">
                  <c:v>-48.352999999999994</c:v>
                </c:pt>
                <c:pt idx="49762">
                  <c:v>-48.350999999999999</c:v>
                </c:pt>
                <c:pt idx="49763">
                  <c:v>-48.349000000000004</c:v>
                </c:pt>
                <c:pt idx="49764">
                  <c:v>-48.346999999999994</c:v>
                </c:pt>
                <c:pt idx="49765">
                  <c:v>-48.344999999999999</c:v>
                </c:pt>
                <c:pt idx="49766">
                  <c:v>-48.343000000000004</c:v>
                </c:pt>
                <c:pt idx="49767">
                  <c:v>-48.340999999999994</c:v>
                </c:pt>
                <c:pt idx="49768">
                  <c:v>-48.338999999999999</c:v>
                </c:pt>
                <c:pt idx="49769">
                  <c:v>-48.337000000000003</c:v>
                </c:pt>
                <c:pt idx="49770">
                  <c:v>-48.334999999999994</c:v>
                </c:pt>
                <c:pt idx="49771">
                  <c:v>-48.332999999999998</c:v>
                </c:pt>
                <c:pt idx="49772">
                  <c:v>-48.331000000000003</c:v>
                </c:pt>
                <c:pt idx="49773">
                  <c:v>-48.328999999999994</c:v>
                </c:pt>
                <c:pt idx="49774">
                  <c:v>-48.326999999999998</c:v>
                </c:pt>
                <c:pt idx="49775">
                  <c:v>-48.325000000000003</c:v>
                </c:pt>
                <c:pt idx="49776">
                  <c:v>-48.322999999999993</c:v>
                </c:pt>
                <c:pt idx="49777">
                  <c:v>-48.320999999999998</c:v>
                </c:pt>
                <c:pt idx="49778">
                  <c:v>-48.319000000000003</c:v>
                </c:pt>
                <c:pt idx="49779">
                  <c:v>-48.316999999999993</c:v>
                </c:pt>
                <c:pt idx="49780">
                  <c:v>-48.314999999999998</c:v>
                </c:pt>
                <c:pt idx="49781">
                  <c:v>-48.313000000000002</c:v>
                </c:pt>
                <c:pt idx="49782">
                  <c:v>-48.311000000000007</c:v>
                </c:pt>
                <c:pt idx="49783">
                  <c:v>-48.308999999999997</c:v>
                </c:pt>
                <c:pt idx="49784">
                  <c:v>-48.307000000000002</c:v>
                </c:pt>
                <c:pt idx="49785">
                  <c:v>-48.305000000000007</c:v>
                </c:pt>
                <c:pt idx="49786">
                  <c:v>-48.302999999999997</c:v>
                </c:pt>
                <c:pt idx="49787">
                  <c:v>-48.301000000000002</c:v>
                </c:pt>
                <c:pt idx="49788">
                  <c:v>-48.299000000000007</c:v>
                </c:pt>
                <c:pt idx="49789">
                  <c:v>-48.296999999999997</c:v>
                </c:pt>
                <c:pt idx="49790">
                  <c:v>-48.295000000000002</c:v>
                </c:pt>
                <c:pt idx="49791">
                  <c:v>-48.293000000000006</c:v>
                </c:pt>
                <c:pt idx="49792">
                  <c:v>-48.290999999999997</c:v>
                </c:pt>
                <c:pt idx="49793">
                  <c:v>-48.289000000000001</c:v>
                </c:pt>
                <c:pt idx="49794">
                  <c:v>-48.287000000000006</c:v>
                </c:pt>
                <c:pt idx="49795">
                  <c:v>-48.284999999999997</c:v>
                </c:pt>
                <c:pt idx="49796">
                  <c:v>-48.283000000000001</c:v>
                </c:pt>
                <c:pt idx="49797">
                  <c:v>-48.281000000000006</c:v>
                </c:pt>
                <c:pt idx="49798">
                  <c:v>-48.278999999999996</c:v>
                </c:pt>
                <c:pt idx="49799">
                  <c:v>-48.277000000000001</c:v>
                </c:pt>
                <c:pt idx="49800">
                  <c:v>-48.275000000000006</c:v>
                </c:pt>
                <c:pt idx="49801">
                  <c:v>-48.272999999999996</c:v>
                </c:pt>
                <c:pt idx="49802">
                  <c:v>-48.271000000000001</c:v>
                </c:pt>
                <c:pt idx="49803">
                  <c:v>-48.269000000000005</c:v>
                </c:pt>
                <c:pt idx="49804">
                  <c:v>-48.266999999999996</c:v>
                </c:pt>
                <c:pt idx="49805">
                  <c:v>-48.265000000000001</c:v>
                </c:pt>
                <c:pt idx="49806">
                  <c:v>-48.263000000000005</c:v>
                </c:pt>
                <c:pt idx="49807">
                  <c:v>-48.260999999999996</c:v>
                </c:pt>
                <c:pt idx="49808">
                  <c:v>-48.259</c:v>
                </c:pt>
                <c:pt idx="49809">
                  <c:v>-48.257000000000005</c:v>
                </c:pt>
                <c:pt idx="49810">
                  <c:v>-48.254999999999995</c:v>
                </c:pt>
                <c:pt idx="49811">
                  <c:v>-48.253</c:v>
                </c:pt>
                <c:pt idx="49812">
                  <c:v>-48.251000000000005</c:v>
                </c:pt>
                <c:pt idx="49813">
                  <c:v>-48.248999999999995</c:v>
                </c:pt>
                <c:pt idx="49814">
                  <c:v>-48.247</c:v>
                </c:pt>
                <c:pt idx="49815">
                  <c:v>-48.245000000000005</c:v>
                </c:pt>
                <c:pt idx="49816">
                  <c:v>-48.242999999999995</c:v>
                </c:pt>
                <c:pt idx="49817">
                  <c:v>-48.241</c:v>
                </c:pt>
                <c:pt idx="49818">
                  <c:v>-48.239000000000004</c:v>
                </c:pt>
                <c:pt idx="49819">
                  <c:v>-48.236999999999995</c:v>
                </c:pt>
                <c:pt idx="49820">
                  <c:v>-48.234999999999999</c:v>
                </c:pt>
                <c:pt idx="49821">
                  <c:v>-48.233000000000004</c:v>
                </c:pt>
                <c:pt idx="49822">
                  <c:v>-48.230999999999995</c:v>
                </c:pt>
                <c:pt idx="49823">
                  <c:v>-48.228999999999999</c:v>
                </c:pt>
                <c:pt idx="49824">
                  <c:v>-48.227000000000004</c:v>
                </c:pt>
                <c:pt idx="49825">
                  <c:v>-48.224999999999994</c:v>
                </c:pt>
                <c:pt idx="49826">
                  <c:v>-48.222999999999999</c:v>
                </c:pt>
                <c:pt idx="49827">
                  <c:v>-48.221000000000004</c:v>
                </c:pt>
                <c:pt idx="49828">
                  <c:v>-48.218999999999994</c:v>
                </c:pt>
                <c:pt idx="49829">
                  <c:v>-48.216999999999999</c:v>
                </c:pt>
                <c:pt idx="49830">
                  <c:v>-48.215000000000003</c:v>
                </c:pt>
                <c:pt idx="49831">
                  <c:v>-48.212999999999994</c:v>
                </c:pt>
                <c:pt idx="49832">
                  <c:v>-48.210999999999999</c:v>
                </c:pt>
                <c:pt idx="49833">
                  <c:v>-48.209000000000003</c:v>
                </c:pt>
                <c:pt idx="49834">
                  <c:v>-48.206999999999994</c:v>
                </c:pt>
                <c:pt idx="49835">
                  <c:v>-48.204999999999998</c:v>
                </c:pt>
                <c:pt idx="49836">
                  <c:v>-48.203000000000003</c:v>
                </c:pt>
                <c:pt idx="49837">
                  <c:v>-48.200999999999993</c:v>
                </c:pt>
                <c:pt idx="49838">
                  <c:v>-48.198999999999998</c:v>
                </c:pt>
                <c:pt idx="49839">
                  <c:v>-48.197000000000003</c:v>
                </c:pt>
                <c:pt idx="49840">
                  <c:v>-48.194999999999993</c:v>
                </c:pt>
                <c:pt idx="49841">
                  <c:v>-48.192999999999998</c:v>
                </c:pt>
                <c:pt idx="49842">
                  <c:v>-48.191000000000003</c:v>
                </c:pt>
                <c:pt idx="49843">
                  <c:v>-48.188999999999993</c:v>
                </c:pt>
                <c:pt idx="49844">
                  <c:v>-48.186999999999998</c:v>
                </c:pt>
                <c:pt idx="49845">
                  <c:v>-48.185000000000002</c:v>
                </c:pt>
                <c:pt idx="49846">
                  <c:v>-48.183000000000007</c:v>
                </c:pt>
                <c:pt idx="49847">
                  <c:v>-48.180999999999997</c:v>
                </c:pt>
                <c:pt idx="49848">
                  <c:v>-48.179000000000002</c:v>
                </c:pt>
                <c:pt idx="49849">
                  <c:v>-48.177000000000007</c:v>
                </c:pt>
                <c:pt idx="49850">
                  <c:v>-48.174999999999997</c:v>
                </c:pt>
                <c:pt idx="49851">
                  <c:v>-48.173000000000002</c:v>
                </c:pt>
                <c:pt idx="49852">
                  <c:v>-48.171000000000006</c:v>
                </c:pt>
                <c:pt idx="49853">
                  <c:v>-48.168999999999997</c:v>
                </c:pt>
                <c:pt idx="49854">
                  <c:v>-48.167000000000002</c:v>
                </c:pt>
                <c:pt idx="49855">
                  <c:v>-48.165000000000006</c:v>
                </c:pt>
                <c:pt idx="49856">
                  <c:v>-48.162999999999997</c:v>
                </c:pt>
                <c:pt idx="49857">
                  <c:v>-48.161000000000001</c:v>
                </c:pt>
                <c:pt idx="49858">
                  <c:v>-48.159000000000006</c:v>
                </c:pt>
                <c:pt idx="49859">
                  <c:v>-48.156999999999996</c:v>
                </c:pt>
                <c:pt idx="49860">
                  <c:v>-48.155000000000001</c:v>
                </c:pt>
                <c:pt idx="49861">
                  <c:v>-48.153000000000006</c:v>
                </c:pt>
                <c:pt idx="49862">
                  <c:v>-48.150999999999996</c:v>
                </c:pt>
                <c:pt idx="49863">
                  <c:v>-48.149000000000001</c:v>
                </c:pt>
                <c:pt idx="49864">
                  <c:v>-48.147000000000006</c:v>
                </c:pt>
                <c:pt idx="49865">
                  <c:v>-48.144999999999996</c:v>
                </c:pt>
                <c:pt idx="49866">
                  <c:v>-48.143000000000001</c:v>
                </c:pt>
                <c:pt idx="49867">
                  <c:v>-48.141000000000005</c:v>
                </c:pt>
                <c:pt idx="49868">
                  <c:v>-48.138999999999996</c:v>
                </c:pt>
                <c:pt idx="49869">
                  <c:v>-48.137</c:v>
                </c:pt>
                <c:pt idx="49870">
                  <c:v>-48.135000000000005</c:v>
                </c:pt>
                <c:pt idx="49871">
                  <c:v>-48.132999999999996</c:v>
                </c:pt>
                <c:pt idx="49872">
                  <c:v>-48.131</c:v>
                </c:pt>
                <c:pt idx="49873">
                  <c:v>-48.129000000000005</c:v>
                </c:pt>
                <c:pt idx="49874">
                  <c:v>-48.126999999999995</c:v>
                </c:pt>
                <c:pt idx="49875">
                  <c:v>-48.125</c:v>
                </c:pt>
                <c:pt idx="49876">
                  <c:v>-48.123000000000005</c:v>
                </c:pt>
                <c:pt idx="49877">
                  <c:v>-48.120999999999995</c:v>
                </c:pt>
                <c:pt idx="49878">
                  <c:v>-48.119</c:v>
                </c:pt>
                <c:pt idx="49879">
                  <c:v>-48.117000000000004</c:v>
                </c:pt>
                <c:pt idx="49880">
                  <c:v>-48.114999999999995</c:v>
                </c:pt>
                <c:pt idx="49881">
                  <c:v>-48.113</c:v>
                </c:pt>
                <c:pt idx="49882">
                  <c:v>-48.111000000000004</c:v>
                </c:pt>
                <c:pt idx="49883">
                  <c:v>-48.108999999999995</c:v>
                </c:pt>
                <c:pt idx="49884">
                  <c:v>-48.106999999999999</c:v>
                </c:pt>
                <c:pt idx="49885">
                  <c:v>-48.105000000000004</c:v>
                </c:pt>
                <c:pt idx="49886">
                  <c:v>-48.102999999999994</c:v>
                </c:pt>
                <c:pt idx="49887">
                  <c:v>-48.100999999999999</c:v>
                </c:pt>
                <c:pt idx="49888">
                  <c:v>-48.099000000000004</c:v>
                </c:pt>
                <c:pt idx="49889">
                  <c:v>-48.096999999999994</c:v>
                </c:pt>
                <c:pt idx="49890">
                  <c:v>-48.094999999999999</c:v>
                </c:pt>
                <c:pt idx="49891">
                  <c:v>-48.093000000000004</c:v>
                </c:pt>
                <c:pt idx="49892">
                  <c:v>-48.090999999999994</c:v>
                </c:pt>
                <c:pt idx="49893">
                  <c:v>-48.088999999999999</c:v>
                </c:pt>
                <c:pt idx="49894">
                  <c:v>-48.087000000000003</c:v>
                </c:pt>
                <c:pt idx="49895">
                  <c:v>-48.084999999999994</c:v>
                </c:pt>
                <c:pt idx="49896">
                  <c:v>-48.082999999999998</c:v>
                </c:pt>
                <c:pt idx="49897">
                  <c:v>-48.081000000000003</c:v>
                </c:pt>
                <c:pt idx="49898">
                  <c:v>-48.078999999999994</c:v>
                </c:pt>
                <c:pt idx="49899">
                  <c:v>-48.076999999999998</c:v>
                </c:pt>
                <c:pt idx="49900">
                  <c:v>-48.075000000000003</c:v>
                </c:pt>
                <c:pt idx="49901">
                  <c:v>-48.072999999999993</c:v>
                </c:pt>
                <c:pt idx="49902">
                  <c:v>-48.070999999999998</c:v>
                </c:pt>
                <c:pt idx="49903">
                  <c:v>-48.069000000000003</c:v>
                </c:pt>
                <c:pt idx="49904">
                  <c:v>-48.066999999999993</c:v>
                </c:pt>
                <c:pt idx="49905">
                  <c:v>-48.064999999999998</c:v>
                </c:pt>
                <c:pt idx="49906">
                  <c:v>-48.063000000000002</c:v>
                </c:pt>
                <c:pt idx="49907">
                  <c:v>-48.061000000000007</c:v>
                </c:pt>
                <c:pt idx="49908">
                  <c:v>-48.058999999999997</c:v>
                </c:pt>
                <c:pt idx="49909">
                  <c:v>-48.057000000000002</c:v>
                </c:pt>
                <c:pt idx="49910">
                  <c:v>-48.055000000000007</c:v>
                </c:pt>
                <c:pt idx="49911">
                  <c:v>-48.052999999999997</c:v>
                </c:pt>
                <c:pt idx="49912">
                  <c:v>-48.051000000000002</c:v>
                </c:pt>
                <c:pt idx="49913">
                  <c:v>-48.049000000000007</c:v>
                </c:pt>
                <c:pt idx="49914">
                  <c:v>-48.046999999999997</c:v>
                </c:pt>
                <c:pt idx="49915">
                  <c:v>-48.045000000000002</c:v>
                </c:pt>
                <c:pt idx="49916">
                  <c:v>-48.043000000000006</c:v>
                </c:pt>
                <c:pt idx="49917">
                  <c:v>-48.040999999999997</c:v>
                </c:pt>
                <c:pt idx="49918">
                  <c:v>-48.039000000000001</c:v>
                </c:pt>
                <c:pt idx="49919">
                  <c:v>-48.037000000000006</c:v>
                </c:pt>
                <c:pt idx="49920">
                  <c:v>-48.034999999999997</c:v>
                </c:pt>
                <c:pt idx="49921">
                  <c:v>-48.033000000000001</c:v>
                </c:pt>
                <c:pt idx="49922">
                  <c:v>-48.031000000000006</c:v>
                </c:pt>
                <c:pt idx="49923">
                  <c:v>-48.028999999999996</c:v>
                </c:pt>
                <c:pt idx="49924">
                  <c:v>-48.027000000000001</c:v>
                </c:pt>
                <c:pt idx="49925">
                  <c:v>-48.025000000000006</c:v>
                </c:pt>
                <c:pt idx="49926">
                  <c:v>-48.022999999999996</c:v>
                </c:pt>
                <c:pt idx="49927">
                  <c:v>-48.021000000000001</c:v>
                </c:pt>
                <c:pt idx="49928">
                  <c:v>-48.019000000000005</c:v>
                </c:pt>
                <c:pt idx="49929">
                  <c:v>-48.016999999999996</c:v>
                </c:pt>
                <c:pt idx="49930">
                  <c:v>-48.015000000000001</c:v>
                </c:pt>
                <c:pt idx="49931">
                  <c:v>-48.013000000000005</c:v>
                </c:pt>
                <c:pt idx="49932">
                  <c:v>-48.010999999999996</c:v>
                </c:pt>
                <c:pt idx="49933">
                  <c:v>-48.009</c:v>
                </c:pt>
                <c:pt idx="49934">
                  <c:v>-48.007000000000005</c:v>
                </c:pt>
                <c:pt idx="49935">
                  <c:v>-48.004999999999995</c:v>
                </c:pt>
                <c:pt idx="49936">
                  <c:v>-48.003</c:v>
                </c:pt>
                <c:pt idx="49937">
                  <c:v>-48.001000000000005</c:v>
                </c:pt>
                <c:pt idx="49938">
                  <c:v>-47.998999999999995</c:v>
                </c:pt>
                <c:pt idx="49939">
                  <c:v>-47.997</c:v>
                </c:pt>
                <c:pt idx="49940">
                  <c:v>-47.995000000000005</c:v>
                </c:pt>
                <c:pt idx="49941">
                  <c:v>-47.992999999999995</c:v>
                </c:pt>
                <c:pt idx="49942">
                  <c:v>-47.991</c:v>
                </c:pt>
                <c:pt idx="49943">
                  <c:v>-47.989000000000004</c:v>
                </c:pt>
                <c:pt idx="49944">
                  <c:v>-47.986999999999995</c:v>
                </c:pt>
                <c:pt idx="49945">
                  <c:v>-47.984999999999999</c:v>
                </c:pt>
                <c:pt idx="49946">
                  <c:v>-47.983000000000004</c:v>
                </c:pt>
                <c:pt idx="49947">
                  <c:v>-47.980999999999995</c:v>
                </c:pt>
                <c:pt idx="49948">
                  <c:v>-47.978999999999999</c:v>
                </c:pt>
                <c:pt idx="49949">
                  <c:v>-47.977000000000004</c:v>
                </c:pt>
                <c:pt idx="49950">
                  <c:v>-47.974999999999994</c:v>
                </c:pt>
                <c:pt idx="49951">
                  <c:v>-47.972999999999999</c:v>
                </c:pt>
                <c:pt idx="49952">
                  <c:v>-47.971000000000004</c:v>
                </c:pt>
                <c:pt idx="49953">
                  <c:v>-47.968999999999994</c:v>
                </c:pt>
                <c:pt idx="49954">
                  <c:v>-47.966999999999999</c:v>
                </c:pt>
                <c:pt idx="49955">
                  <c:v>-47.965000000000003</c:v>
                </c:pt>
                <c:pt idx="49956">
                  <c:v>-47.962999999999994</c:v>
                </c:pt>
                <c:pt idx="49957">
                  <c:v>-47.960999999999999</c:v>
                </c:pt>
                <c:pt idx="49958">
                  <c:v>-47.959000000000003</c:v>
                </c:pt>
                <c:pt idx="49959">
                  <c:v>-47.956999999999994</c:v>
                </c:pt>
                <c:pt idx="49960">
                  <c:v>-47.954999999999998</c:v>
                </c:pt>
                <c:pt idx="49961">
                  <c:v>-47.953000000000003</c:v>
                </c:pt>
                <c:pt idx="49962">
                  <c:v>-47.950999999999993</c:v>
                </c:pt>
                <c:pt idx="49963">
                  <c:v>-47.948999999999998</c:v>
                </c:pt>
                <c:pt idx="49964">
                  <c:v>-47.947000000000003</c:v>
                </c:pt>
                <c:pt idx="49965">
                  <c:v>-47.944999999999993</c:v>
                </c:pt>
                <c:pt idx="49966">
                  <c:v>-47.942999999999998</c:v>
                </c:pt>
                <c:pt idx="49967">
                  <c:v>-47.941000000000003</c:v>
                </c:pt>
                <c:pt idx="49968">
                  <c:v>-47.938999999999993</c:v>
                </c:pt>
                <c:pt idx="49969">
                  <c:v>-47.936999999999998</c:v>
                </c:pt>
                <c:pt idx="49970">
                  <c:v>-47.935000000000002</c:v>
                </c:pt>
                <c:pt idx="49971">
                  <c:v>-47.933000000000007</c:v>
                </c:pt>
                <c:pt idx="49972">
                  <c:v>-47.930999999999997</c:v>
                </c:pt>
                <c:pt idx="49973">
                  <c:v>-47.929000000000002</c:v>
                </c:pt>
                <c:pt idx="49974">
                  <c:v>-47.927000000000007</c:v>
                </c:pt>
                <c:pt idx="49975">
                  <c:v>-47.924999999999997</c:v>
                </c:pt>
                <c:pt idx="49976">
                  <c:v>-47.923000000000002</c:v>
                </c:pt>
                <c:pt idx="49977">
                  <c:v>-47.921000000000006</c:v>
                </c:pt>
                <c:pt idx="49978">
                  <c:v>-47.918999999999997</c:v>
                </c:pt>
                <c:pt idx="49979">
                  <c:v>-47.917000000000002</c:v>
                </c:pt>
                <c:pt idx="49980">
                  <c:v>-47.915000000000006</c:v>
                </c:pt>
                <c:pt idx="49981">
                  <c:v>-47.912999999999997</c:v>
                </c:pt>
                <c:pt idx="49982">
                  <c:v>-47.911000000000001</c:v>
                </c:pt>
                <c:pt idx="49983">
                  <c:v>-47.909000000000006</c:v>
                </c:pt>
                <c:pt idx="49984">
                  <c:v>-47.906999999999996</c:v>
                </c:pt>
                <c:pt idx="49985">
                  <c:v>-47.905000000000001</c:v>
                </c:pt>
                <c:pt idx="49986">
                  <c:v>-47.903000000000006</c:v>
                </c:pt>
                <c:pt idx="49987">
                  <c:v>-47.900999999999996</c:v>
                </c:pt>
                <c:pt idx="49988">
                  <c:v>-47.899000000000001</c:v>
                </c:pt>
                <c:pt idx="49989">
                  <c:v>-47.897000000000006</c:v>
                </c:pt>
                <c:pt idx="49990">
                  <c:v>-47.894999999999996</c:v>
                </c:pt>
                <c:pt idx="49991">
                  <c:v>-47.893000000000001</c:v>
                </c:pt>
                <c:pt idx="49992">
                  <c:v>-47.891000000000005</c:v>
                </c:pt>
                <c:pt idx="49993">
                  <c:v>-47.888999999999996</c:v>
                </c:pt>
                <c:pt idx="49994">
                  <c:v>-47.887</c:v>
                </c:pt>
                <c:pt idx="49995">
                  <c:v>-47.885000000000005</c:v>
                </c:pt>
                <c:pt idx="49996">
                  <c:v>-47.882999999999996</c:v>
                </c:pt>
                <c:pt idx="49997">
                  <c:v>-47.881</c:v>
                </c:pt>
                <c:pt idx="49998">
                  <c:v>-47.879000000000005</c:v>
                </c:pt>
                <c:pt idx="49999">
                  <c:v>-47.876999999999995</c:v>
                </c:pt>
                <c:pt idx="50000">
                  <c:v>-47.875</c:v>
                </c:pt>
                <c:pt idx="50001">
                  <c:v>-47.873000000000005</c:v>
                </c:pt>
                <c:pt idx="50002">
                  <c:v>-47.870999999999995</c:v>
                </c:pt>
                <c:pt idx="50003">
                  <c:v>-47.869</c:v>
                </c:pt>
                <c:pt idx="50004">
                  <c:v>-47.867000000000004</c:v>
                </c:pt>
                <c:pt idx="50005">
                  <c:v>-47.864999999999995</c:v>
                </c:pt>
                <c:pt idx="50006">
                  <c:v>-47.863</c:v>
                </c:pt>
                <c:pt idx="50007">
                  <c:v>-47.861000000000004</c:v>
                </c:pt>
                <c:pt idx="50008">
                  <c:v>-47.858999999999995</c:v>
                </c:pt>
                <c:pt idx="50009">
                  <c:v>-47.856999999999999</c:v>
                </c:pt>
                <c:pt idx="50010">
                  <c:v>-47.855000000000004</c:v>
                </c:pt>
                <c:pt idx="50011">
                  <c:v>-47.852999999999994</c:v>
                </c:pt>
                <c:pt idx="50012">
                  <c:v>-47.850999999999999</c:v>
                </c:pt>
                <c:pt idx="50013">
                  <c:v>-47.849000000000004</c:v>
                </c:pt>
                <c:pt idx="50014">
                  <c:v>-47.846999999999994</c:v>
                </c:pt>
                <c:pt idx="50015">
                  <c:v>-47.844999999999999</c:v>
                </c:pt>
                <c:pt idx="50016">
                  <c:v>-47.843000000000004</c:v>
                </c:pt>
                <c:pt idx="50017">
                  <c:v>-47.840999999999994</c:v>
                </c:pt>
                <c:pt idx="50018">
                  <c:v>-47.838999999999999</c:v>
                </c:pt>
                <c:pt idx="50019">
                  <c:v>-47.837000000000003</c:v>
                </c:pt>
                <c:pt idx="50020">
                  <c:v>-47.834999999999994</c:v>
                </c:pt>
                <c:pt idx="50021">
                  <c:v>-47.832999999999998</c:v>
                </c:pt>
                <c:pt idx="50022">
                  <c:v>-47.831000000000003</c:v>
                </c:pt>
                <c:pt idx="50023">
                  <c:v>-47.828999999999994</c:v>
                </c:pt>
                <c:pt idx="50024">
                  <c:v>-47.826999999999998</c:v>
                </c:pt>
                <c:pt idx="50025">
                  <c:v>-47.825000000000003</c:v>
                </c:pt>
                <c:pt idx="50026">
                  <c:v>-47.822999999999993</c:v>
                </c:pt>
                <c:pt idx="50027">
                  <c:v>-47.820999999999998</c:v>
                </c:pt>
                <c:pt idx="50028">
                  <c:v>-47.819000000000003</c:v>
                </c:pt>
                <c:pt idx="50029">
                  <c:v>-47.816999999999993</c:v>
                </c:pt>
                <c:pt idx="50030">
                  <c:v>-47.814999999999998</c:v>
                </c:pt>
                <c:pt idx="50031">
                  <c:v>-47.813000000000002</c:v>
                </c:pt>
                <c:pt idx="50032">
                  <c:v>-47.811000000000007</c:v>
                </c:pt>
                <c:pt idx="50033">
                  <c:v>-47.808999999999997</c:v>
                </c:pt>
                <c:pt idx="50034">
                  <c:v>-47.807000000000002</c:v>
                </c:pt>
                <c:pt idx="50035">
                  <c:v>-47.805000000000007</c:v>
                </c:pt>
                <c:pt idx="50036">
                  <c:v>-47.802999999999997</c:v>
                </c:pt>
                <c:pt idx="50037">
                  <c:v>-47.801000000000002</c:v>
                </c:pt>
                <c:pt idx="50038">
                  <c:v>-47.799000000000007</c:v>
                </c:pt>
                <c:pt idx="50039">
                  <c:v>-47.796999999999997</c:v>
                </c:pt>
                <c:pt idx="50040">
                  <c:v>-47.795000000000002</c:v>
                </c:pt>
                <c:pt idx="50041">
                  <c:v>-47.793000000000006</c:v>
                </c:pt>
                <c:pt idx="50042">
                  <c:v>-47.790999999999997</c:v>
                </c:pt>
                <c:pt idx="50043">
                  <c:v>-47.789000000000001</c:v>
                </c:pt>
                <c:pt idx="50044">
                  <c:v>-47.787000000000006</c:v>
                </c:pt>
                <c:pt idx="50045">
                  <c:v>-47.784999999999997</c:v>
                </c:pt>
                <c:pt idx="50046">
                  <c:v>-47.783000000000001</c:v>
                </c:pt>
                <c:pt idx="50047">
                  <c:v>-47.781000000000006</c:v>
                </c:pt>
                <c:pt idx="50048">
                  <c:v>-47.778999999999996</c:v>
                </c:pt>
                <c:pt idx="50049">
                  <c:v>-47.777000000000001</c:v>
                </c:pt>
                <c:pt idx="50050">
                  <c:v>-47.775000000000006</c:v>
                </c:pt>
                <c:pt idx="50051">
                  <c:v>-47.772999999999996</c:v>
                </c:pt>
                <c:pt idx="50052">
                  <c:v>-47.771000000000001</c:v>
                </c:pt>
                <c:pt idx="50053">
                  <c:v>-47.769000000000005</c:v>
                </c:pt>
                <c:pt idx="50054">
                  <c:v>-47.766999999999996</c:v>
                </c:pt>
                <c:pt idx="50055">
                  <c:v>-47.765000000000001</c:v>
                </c:pt>
                <c:pt idx="50056">
                  <c:v>-47.763000000000005</c:v>
                </c:pt>
                <c:pt idx="50057">
                  <c:v>-47.760999999999996</c:v>
                </c:pt>
                <c:pt idx="50058">
                  <c:v>-47.759</c:v>
                </c:pt>
                <c:pt idx="50059">
                  <c:v>-47.757000000000005</c:v>
                </c:pt>
                <c:pt idx="50060">
                  <c:v>-47.754999999999995</c:v>
                </c:pt>
                <c:pt idx="50061">
                  <c:v>-47.753</c:v>
                </c:pt>
                <c:pt idx="50062">
                  <c:v>-47.751000000000005</c:v>
                </c:pt>
                <c:pt idx="50063">
                  <c:v>-47.748999999999995</c:v>
                </c:pt>
                <c:pt idx="50064">
                  <c:v>-47.747</c:v>
                </c:pt>
                <c:pt idx="50065">
                  <c:v>-47.745000000000005</c:v>
                </c:pt>
                <c:pt idx="50066">
                  <c:v>-47.742999999999995</c:v>
                </c:pt>
                <c:pt idx="50067">
                  <c:v>-47.741</c:v>
                </c:pt>
                <c:pt idx="50068">
                  <c:v>-47.739000000000004</c:v>
                </c:pt>
                <c:pt idx="50069">
                  <c:v>-47.736999999999995</c:v>
                </c:pt>
                <c:pt idx="50070">
                  <c:v>-47.734999999999999</c:v>
                </c:pt>
                <c:pt idx="50071">
                  <c:v>-47.733000000000004</c:v>
                </c:pt>
                <c:pt idx="50072">
                  <c:v>-47.730999999999995</c:v>
                </c:pt>
                <c:pt idx="50073">
                  <c:v>-47.728999999999999</c:v>
                </c:pt>
                <c:pt idx="50074">
                  <c:v>-47.727000000000004</c:v>
                </c:pt>
                <c:pt idx="50075">
                  <c:v>-47.724999999999994</c:v>
                </c:pt>
                <c:pt idx="50076">
                  <c:v>-47.722999999999999</c:v>
                </c:pt>
                <c:pt idx="50077">
                  <c:v>-47.721000000000004</c:v>
                </c:pt>
                <c:pt idx="50078">
                  <c:v>-47.718999999999994</c:v>
                </c:pt>
                <c:pt idx="50079">
                  <c:v>-47.716999999999999</c:v>
                </c:pt>
                <c:pt idx="50080">
                  <c:v>-47.715000000000003</c:v>
                </c:pt>
                <c:pt idx="50081">
                  <c:v>-47.712999999999994</c:v>
                </c:pt>
                <c:pt idx="50082">
                  <c:v>-47.710999999999999</c:v>
                </c:pt>
                <c:pt idx="50083">
                  <c:v>-47.709000000000003</c:v>
                </c:pt>
                <c:pt idx="50084">
                  <c:v>-47.706999999999994</c:v>
                </c:pt>
                <c:pt idx="50085">
                  <c:v>-47.704999999999998</c:v>
                </c:pt>
                <c:pt idx="50086">
                  <c:v>-47.703000000000003</c:v>
                </c:pt>
                <c:pt idx="50087">
                  <c:v>-47.700999999999993</c:v>
                </c:pt>
                <c:pt idx="50088">
                  <c:v>-47.698999999999998</c:v>
                </c:pt>
                <c:pt idx="50089">
                  <c:v>-47.697000000000003</c:v>
                </c:pt>
                <c:pt idx="50090">
                  <c:v>-47.694999999999993</c:v>
                </c:pt>
                <c:pt idx="50091">
                  <c:v>-47.692999999999998</c:v>
                </c:pt>
                <c:pt idx="50092">
                  <c:v>-47.691000000000003</c:v>
                </c:pt>
                <c:pt idx="50093">
                  <c:v>-47.688999999999993</c:v>
                </c:pt>
                <c:pt idx="50094">
                  <c:v>-47.686999999999998</c:v>
                </c:pt>
                <c:pt idx="50095">
                  <c:v>-47.685000000000002</c:v>
                </c:pt>
                <c:pt idx="50096">
                  <c:v>-47.683000000000007</c:v>
                </c:pt>
                <c:pt idx="50097">
                  <c:v>-47.680999999999997</c:v>
                </c:pt>
                <c:pt idx="50098">
                  <c:v>-47.679000000000002</c:v>
                </c:pt>
                <c:pt idx="50099">
                  <c:v>-47.677000000000007</c:v>
                </c:pt>
                <c:pt idx="50100">
                  <c:v>-47.674999999999997</c:v>
                </c:pt>
                <c:pt idx="50101">
                  <c:v>-47.673000000000002</c:v>
                </c:pt>
                <c:pt idx="50102">
                  <c:v>-47.671000000000006</c:v>
                </c:pt>
                <c:pt idx="50103">
                  <c:v>-47.668999999999997</c:v>
                </c:pt>
                <c:pt idx="50104">
                  <c:v>-47.667000000000002</c:v>
                </c:pt>
                <c:pt idx="50105">
                  <c:v>-47.665000000000006</c:v>
                </c:pt>
                <c:pt idx="50106">
                  <c:v>-47.662999999999997</c:v>
                </c:pt>
                <c:pt idx="50107">
                  <c:v>-47.661000000000001</c:v>
                </c:pt>
                <c:pt idx="50108">
                  <c:v>-47.659000000000006</c:v>
                </c:pt>
                <c:pt idx="50109">
                  <c:v>-47.656999999999996</c:v>
                </c:pt>
                <c:pt idx="50110">
                  <c:v>-47.655000000000001</c:v>
                </c:pt>
                <c:pt idx="50111">
                  <c:v>-47.653000000000006</c:v>
                </c:pt>
                <c:pt idx="50112">
                  <c:v>-47.650999999999996</c:v>
                </c:pt>
                <c:pt idx="50113">
                  <c:v>-47.649000000000001</c:v>
                </c:pt>
                <c:pt idx="50114">
                  <c:v>-47.647000000000006</c:v>
                </c:pt>
                <c:pt idx="50115">
                  <c:v>-47.644999999999996</c:v>
                </c:pt>
                <c:pt idx="50116">
                  <c:v>-47.643000000000001</c:v>
                </c:pt>
                <c:pt idx="50117">
                  <c:v>-47.641000000000005</c:v>
                </c:pt>
                <c:pt idx="50118">
                  <c:v>-47.638999999999996</c:v>
                </c:pt>
                <c:pt idx="50119">
                  <c:v>-47.637</c:v>
                </c:pt>
                <c:pt idx="50120">
                  <c:v>-47.635000000000005</c:v>
                </c:pt>
                <c:pt idx="50121">
                  <c:v>-47.632999999999996</c:v>
                </c:pt>
                <c:pt idx="50122">
                  <c:v>-47.631</c:v>
                </c:pt>
                <c:pt idx="50123">
                  <c:v>-47.629000000000005</c:v>
                </c:pt>
                <c:pt idx="50124">
                  <c:v>-47.626999999999995</c:v>
                </c:pt>
                <c:pt idx="50125">
                  <c:v>-47.625</c:v>
                </c:pt>
                <c:pt idx="50126">
                  <c:v>-47.623000000000005</c:v>
                </c:pt>
                <c:pt idx="50127">
                  <c:v>-47.620999999999995</c:v>
                </c:pt>
                <c:pt idx="50128">
                  <c:v>-47.619</c:v>
                </c:pt>
                <c:pt idx="50129">
                  <c:v>-47.617000000000004</c:v>
                </c:pt>
                <c:pt idx="50130">
                  <c:v>-47.614999999999995</c:v>
                </c:pt>
                <c:pt idx="50131">
                  <c:v>-47.613</c:v>
                </c:pt>
                <c:pt idx="50132">
                  <c:v>-47.611000000000004</c:v>
                </c:pt>
                <c:pt idx="50133">
                  <c:v>-47.608999999999995</c:v>
                </c:pt>
                <c:pt idx="50134">
                  <c:v>-47.606999999999999</c:v>
                </c:pt>
                <c:pt idx="50135">
                  <c:v>-47.605000000000004</c:v>
                </c:pt>
                <c:pt idx="50136">
                  <c:v>-47.602999999999994</c:v>
                </c:pt>
                <c:pt idx="50137">
                  <c:v>-47.600999999999999</c:v>
                </c:pt>
                <c:pt idx="50138">
                  <c:v>-47.599000000000004</c:v>
                </c:pt>
                <c:pt idx="50139">
                  <c:v>-47.596999999999994</c:v>
                </c:pt>
                <c:pt idx="50140">
                  <c:v>-47.594999999999999</c:v>
                </c:pt>
                <c:pt idx="50141">
                  <c:v>-47.593000000000004</c:v>
                </c:pt>
                <c:pt idx="50142">
                  <c:v>-47.590999999999994</c:v>
                </c:pt>
                <c:pt idx="50143">
                  <c:v>-47.588999999999999</c:v>
                </c:pt>
                <c:pt idx="50144">
                  <c:v>-47.587000000000003</c:v>
                </c:pt>
                <c:pt idx="50145">
                  <c:v>-47.584999999999994</c:v>
                </c:pt>
                <c:pt idx="50146">
                  <c:v>-47.582999999999998</c:v>
                </c:pt>
                <c:pt idx="50147">
                  <c:v>-47.581000000000003</c:v>
                </c:pt>
                <c:pt idx="50148">
                  <c:v>-47.578999999999994</c:v>
                </c:pt>
                <c:pt idx="50149">
                  <c:v>-47.576999999999998</c:v>
                </c:pt>
                <c:pt idx="50150">
                  <c:v>-47.575000000000003</c:v>
                </c:pt>
                <c:pt idx="50151">
                  <c:v>-47.572999999999993</c:v>
                </c:pt>
                <c:pt idx="50152">
                  <c:v>-47.570999999999998</c:v>
                </c:pt>
                <c:pt idx="50153">
                  <c:v>-47.569000000000003</c:v>
                </c:pt>
                <c:pt idx="50154">
                  <c:v>-47.566999999999993</c:v>
                </c:pt>
                <c:pt idx="50155">
                  <c:v>-47.564999999999998</c:v>
                </c:pt>
                <c:pt idx="50156">
                  <c:v>-47.563000000000002</c:v>
                </c:pt>
                <c:pt idx="50157">
                  <c:v>-47.561000000000007</c:v>
                </c:pt>
                <c:pt idx="50158">
                  <c:v>-47.558999999999997</c:v>
                </c:pt>
                <c:pt idx="50159">
                  <c:v>-47.557000000000002</c:v>
                </c:pt>
                <c:pt idx="50160">
                  <c:v>-47.555000000000007</c:v>
                </c:pt>
                <c:pt idx="50161">
                  <c:v>-47.552999999999997</c:v>
                </c:pt>
                <c:pt idx="50162">
                  <c:v>-47.551000000000002</c:v>
                </c:pt>
                <c:pt idx="50163">
                  <c:v>-47.549000000000007</c:v>
                </c:pt>
                <c:pt idx="50164">
                  <c:v>-47.546999999999997</c:v>
                </c:pt>
                <c:pt idx="50165">
                  <c:v>-47.545000000000002</c:v>
                </c:pt>
                <c:pt idx="50166">
                  <c:v>-47.543000000000006</c:v>
                </c:pt>
                <c:pt idx="50167">
                  <c:v>-47.540999999999997</c:v>
                </c:pt>
                <c:pt idx="50168">
                  <c:v>-47.539000000000001</c:v>
                </c:pt>
                <c:pt idx="50169">
                  <c:v>-47.537000000000006</c:v>
                </c:pt>
                <c:pt idx="50170">
                  <c:v>-47.534999999999997</c:v>
                </c:pt>
                <c:pt idx="50171">
                  <c:v>-47.533000000000001</c:v>
                </c:pt>
                <c:pt idx="50172">
                  <c:v>-47.531000000000006</c:v>
                </c:pt>
                <c:pt idx="50173">
                  <c:v>-47.528999999999996</c:v>
                </c:pt>
                <c:pt idx="50174">
                  <c:v>-47.527000000000001</c:v>
                </c:pt>
                <c:pt idx="50175">
                  <c:v>-47.525000000000006</c:v>
                </c:pt>
                <c:pt idx="50176">
                  <c:v>-47.522999999999996</c:v>
                </c:pt>
                <c:pt idx="50177">
                  <c:v>-47.521000000000001</c:v>
                </c:pt>
                <c:pt idx="50178">
                  <c:v>-47.519000000000005</c:v>
                </c:pt>
                <c:pt idx="50179">
                  <c:v>-47.516999999999996</c:v>
                </c:pt>
                <c:pt idx="50180">
                  <c:v>-47.515000000000001</c:v>
                </c:pt>
                <c:pt idx="50181">
                  <c:v>-47.513000000000005</c:v>
                </c:pt>
                <c:pt idx="50182">
                  <c:v>-47.510999999999996</c:v>
                </c:pt>
                <c:pt idx="50183">
                  <c:v>-47.509</c:v>
                </c:pt>
                <c:pt idx="50184">
                  <c:v>-47.507000000000005</c:v>
                </c:pt>
                <c:pt idx="50185">
                  <c:v>-47.504999999999995</c:v>
                </c:pt>
                <c:pt idx="50186">
                  <c:v>-47.503</c:v>
                </c:pt>
                <c:pt idx="50187">
                  <c:v>-47.501000000000005</c:v>
                </c:pt>
                <c:pt idx="50188">
                  <c:v>-47.498999999999995</c:v>
                </c:pt>
                <c:pt idx="50189">
                  <c:v>-47.497</c:v>
                </c:pt>
                <c:pt idx="50190">
                  <c:v>-47.495000000000005</c:v>
                </c:pt>
                <c:pt idx="50191">
                  <c:v>-47.492999999999995</c:v>
                </c:pt>
                <c:pt idx="50192">
                  <c:v>-47.491</c:v>
                </c:pt>
                <c:pt idx="50193">
                  <c:v>-47.489000000000004</c:v>
                </c:pt>
                <c:pt idx="50194">
                  <c:v>-47.486999999999995</c:v>
                </c:pt>
                <c:pt idx="50195">
                  <c:v>-47.484999999999999</c:v>
                </c:pt>
                <c:pt idx="50196">
                  <c:v>-47.483000000000004</c:v>
                </c:pt>
                <c:pt idx="50197">
                  <c:v>-47.480999999999995</c:v>
                </c:pt>
                <c:pt idx="50198">
                  <c:v>-47.478999999999999</c:v>
                </c:pt>
                <c:pt idx="50199">
                  <c:v>-47.477000000000004</c:v>
                </c:pt>
                <c:pt idx="50200">
                  <c:v>-47.474999999999994</c:v>
                </c:pt>
                <c:pt idx="50201">
                  <c:v>-47.472999999999999</c:v>
                </c:pt>
                <c:pt idx="50202">
                  <c:v>-47.471000000000004</c:v>
                </c:pt>
                <c:pt idx="50203">
                  <c:v>-47.468999999999994</c:v>
                </c:pt>
                <c:pt idx="50204">
                  <c:v>-47.466999999999999</c:v>
                </c:pt>
                <c:pt idx="50205">
                  <c:v>-47.465000000000003</c:v>
                </c:pt>
                <c:pt idx="50206">
                  <c:v>-47.462999999999994</c:v>
                </c:pt>
                <c:pt idx="50207">
                  <c:v>-47.460999999999999</c:v>
                </c:pt>
                <c:pt idx="50208">
                  <c:v>-47.459000000000003</c:v>
                </c:pt>
                <c:pt idx="50209">
                  <c:v>-47.456999999999994</c:v>
                </c:pt>
                <c:pt idx="50210">
                  <c:v>-47.454999999999998</c:v>
                </c:pt>
                <c:pt idx="50211">
                  <c:v>-47.453000000000003</c:v>
                </c:pt>
                <c:pt idx="50212">
                  <c:v>-47.450999999999993</c:v>
                </c:pt>
                <c:pt idx="50213">
                  <c:v>-47.448999999999998</c:v>
                </c:pt>
                <c:pt idx="50214">
                  <c:v>-47.447000000000003</c:v>
                </c:pt>
                <c:pt idx="50215">
                  <c:v>-47.444999999999993</c:v>
                </c:pt>
                <c:pt idx="50216">
                  <c:v>-47.442999999999998</c:v>
                </c:pt>
                <c:pt idx="50217">
                  <c:v>-47.441000000000003</c:v>
                </c:pt>
                <c:pt idx="50218">
                  <c:v>-47.438999999999993</c:v>
                </c:pt>
                <c:pt idx="50219">
                  <c:v>-47.436999999999998</c:v>
                </c:pt>
                <c:pt idx="50220">
                  <c:v>-47.435000000000002</c:v>
                </c:pt>
                <c:pt idx="50221">
                  <c:v>-47.433000000000007</c:v>
                </c:pt>
                <c:pt idx="50222">
                  <c:v>-47.430999999999997</c:v>
                </c:pt>
                <c:pt idx="50223">
                  <c:v>-47.429000000000002</c:v>
                </c:pt>
                <c:pt idx="50224">
                  <c:v>-47.427000000000007</c:v>
                </c:pt>
                <c:pt idx="50225">
                  <c:v>-47.424999999999997</c:v>
                </c:pt>
                <c:pt idx="50226">
                  <c:v>-47.423000000000002</c:v>
                </c:pt>
                <c:pt idx="50227">
                  <c:v>-47.421000000000006</c:v>
                </c:pt>
                <c:pt idx="50228">
                  <c:v>-47.418999999999997</c:v>
                </c:pt>
                <c:pt idx="50229">
                  <c:v>-47.417000000000002</c:v>
                </c:pt>
                <c:pt idx="50230">
                  <c:v>-47.415000000000006</c:v>
                </c:pt>
                <c:pt idx="50231">
                  <c:v>-47.412999999999997</c:v>
                </c:pt>
                <c:pt idx="50232">
                  <c:v>-47.411000000000001</c:v>
                </c:pt>
                <c:pt idx="50233">
                  <c:v>-47.409000000000006</c:v>
                </c:pt>
                <c:pt idx="50234">
                  <c:v>-47.406999999999996</c:v>
                </c:pt>
                <c:pt idx="50235">
                  <c:v>-47.405000000000001</c:v>
                </c:pt>
                <c:pt idx="50236">
                  <c:v>-47.403000000000006</c:v>
                </c:pt>
                <c:pt idx="50237">
                  <c:v>-47.400999999999996</c:v>
                </c:pt>
                <c:pt idx="50238">
                  <c:v>-47.399000000000001</c:v>
                </c:pt>
                <c:pt idx="50239">
                  <c:v>-47.397000000000006</c:v>
                </c:pt>
                <c:pt idx="50240">
                  <c:v>-47.394999999999996</c:v>
                </c:pt>
                <c:pt idx="50241">
                  <c:v>-47.393000000000001</c:v>
                </c:pt>
                <c:pt idx="50242">
                  <c:v>-47.391000000000005</c:v>
                </c:pt>
                <c:pt idx="50243">
                  <c:v>-47.388999999999996</c:v>
                </c:pt>
                <c:pt idx="50244">
                  <c:v>-47.387</c:v>
                </c:pt>
                <c:pt idx="50245">
                  <c:v>-47.385000000000005</c:v>
                </c:pt>
                <c:pt idx="50246">
                  <c:v>-47.382999999999996</c:v>
                </c:pt>
                <c:pt idx="50247">
                  <c:v>-47.381</c:v>
                </c:pt>
                <c:pt idx="50248">
                  <c:v>-47.379000000000005</c:v>
                </c:pt>
                <c:pt idx="50249">
                  <c:v>-47.376999999999995</c:v>
                </c:pt>
                <c:pt idx="50250">
                  <c:v>-47.375</c:v>
                </c:pt>
                <c:pt idx="50251">
                  <c:v>-47.373000000000005</c:v>
                </c:pt>
                <c:pt idx="50252">
                  <c:v>-47.370999999999995</c:v>
                </c:pt>
                <c:pt idx="50253">
                  <c:v>-47.369</c:v>
                </c:pt>
                <c:pt idx="50254">
                  <c:v>-47.367000000000004</c:v>
                </c:pt>
                <c:pt idx="50255">
                  <c:v>-47.364999999999995</c:v>
                </c:pt>
                <c:pt idx="50256">
                  <c:v>-47.363</c:v>
                </c:pt>
                <c:pt idx="50257">
                  <c:v>-47.361000000000004</c:v>
                </c:pt>
                <c:pt idx="50258">
                  <c:v>-47.358999999999995</c:v>
                </c:pt>
                <c:pt idx="50259">
                  <c:v>-47.356999999999999</c:v>
                </c:pt>
                <c:pt idx="50260">
                  <c:v>-47.355000000000004</c:v>
                </c:pt>
                <c:pt idx="50261">
                  <c:v>-47.352999999999994</c:v>
                </c:pt>
                <c:pt idx="50262">
                  <c:v>-47.350999999999999</c:v>
                </c:pt>
                <c:pt idx="50263">
                  <c:v>-47.349000000000004</c:v>
                </c:pt>
                <c:pt idx="50264">
                  <c:v>-47.346999999999994</c:v>
                </c:pt>
                <c:pt idx="50265">
                  <c:v>-47.344999999999999</c:v>
                </c:pt>
                <c:pt idx="50266">
                  <c:v>-47.343000000000004</c:v>
                </c:pt>
                <c:pt idx="50267">
                  <c:v>-47.340999999999994</c:v>
                </c:pt>
                <c:pt idx="50268">
                  <c:v>-47.338999999999999</c:v>
                </c:pt>
                <c:pt idx="50269">
                  <c:v>-47.337000000000003</c:v>
                </c:pt>
                <c:pt idx="50270">
                  <c:v>-47.334999999999994</c:v>
                </c:pt>
                <c:pt idx="50271">
                  <c:v>-47.332999999999998</c:v>
                </c:pt>
                <c:pt idx="50272">
                  <c:v>-47.331000000000003</c:v>
                </c:pt>
                <c:pt idx="50273">
                  <c:v>-47.328999999999994</c:v>
                </c:pt>
                <c:pt idx="50274">
                  <c:v>-47.326999999999998</c:v>
                </c:pt>
                <c:pt idx="50275">
                  <c:v>-47.325000000000003</c:v>
                </c:pt>
                <c:pt idx="50276">
                  <c:v>-47.322999999999993</c:v>
                </c:pt>
                <c:pt idx="50277">
                  <c:v>-47.320999999999998</c:v>
                </c:pt>
                <c:pt idx="50278">
                  <c:v>-47.319000000000003</c:v>
                </c:pt>
                <c:pt idx="50279">
                  <c:v>-47.316999999999993</c:v>
                </c:pt>
                <c:pt idx="50280">
                  <c:v>-47.314999999999998</c:v>
                </c:pt>
                <c:pt idx="50281">
                  <c:v>-47.313000000000002</c:v>
                </c:pt>
                <c:pt idx="50282">
                  <c:v>-47.311000000000007</c:v>
                </c:pt>
                <c:pt idx="50283">
                  <c:v>-47.308999999999997</c:v>
                </c:pt>
                <c:pt idx="50284">
                  <c:v>-47.307000000000002</c:v>
                </c:pt>
                <c:pt idx="50285">
                  <c:v>-47.305000000000007</c:v>
                </c:pt>
                <c:pt idx="50286">
                  <c:v>-47.302999999999997</c:v>
                </c:pt>
                <c:pt idx="50287">
                  <c:v>-47.301000000000002</c:v>
                </c:pt>
                <c:pt idx="50288">
                  <c:v>-47.299000000000007</c:v>
                </c:pt>
                <c:pt idx="50289">
                  <c:v>-47.296999999999997</c:v>
                </c:pt>
                <c:pt idx="50290">
                  <c:v>-47.295000000000002</c:v>
                </c:pt>
                <c:pt idx="50291">
                  <c:v>-47.293000000000006</c:v>
                </c:pt>
                <c:pt idx="50292">
                  <c:v>-47.290999999999997</c:v>
                </c:pt>
                <c:pt idx="50293">
                  <c:v>-47.289000000000001</c:v>
                </c:pt>
                <c:pt idx="50294">
                  <c:v>-47.287000000000006</c:v>
                </c:pt>
                <c:pt idx="50295">
                  <c:v>-47.284999999999997</c:v>
                </c:pt>
                <c:pt idx="50296">
                  <c:v>-47.283000000000001</c:v>
                </c:pt>
                <c:pt idx="50297">
                  <c:v>-47.281000000000006</c:v>
                </c:pt>
                <c:pt idx="50298">
                  <c:v>-47.278999999999996</c:v>
                </c:pt>
                <c:pt idx="50299">
                  <c:v>-47.277000000000001</c:v>
                </c:pt>
                <c:pt idx="50300">
                  <c:v>-47.275000000000006</c:v>
                </c:pt>
                <c:pt idx="50301">
                  <c:v>-47.272999999999996</c:v>
                </c:pt>
                <c:pt idx="50302">
                  <c:v>-47.271000000000001</c:v>
                </c:pt>
                <c:pt idx="50303">
                  <c:v>-47.269000000000005</c:v>
                </c:pt>
                <c:pt idx="50304">
                  <c:v>-47.266999999999996</c:v>
                </c:pt>
                <c:pt idx="50305">
                  <c:v>-47.265000000000001</c:v>
                </c:pt>
                <c:pt idx="50306">
                  <c:v>-47.263000000000005</c:v>
                </c:pt>
                <c:pt idx="50307">
                  <c:v>-47.260999999999996</c:v>
                </c:pt>
                <c:pt idx="50308">
                  <c:v>-47.259</c:v>
                </c:pt>
                <c:pt idx="50309">
                  <c:v>-47.257000000000005</c:v>
                </c:pt>
                <c:pt idx="50310">
                  <c:v>-47.254999999999995</c:v>
                </c:pt>
                <c:pt idx="50311">
                  <c:v>-47.253</c:v>
                </c:pt>
                <c:pt idx="50312">
                  <c:v>-47.251000000000005</c:v>
                </c:pt>
                <c:pt idx="50313">
                  <c:v>-47.248999999999995</c:v>
                </c:pt>
                <c:pt idx="50314">
                  <c:v>-47.247</c:v>
                </c:pt>
                <c:pt idx="50315">
                  <c:v>-47.245000000000005</c:v>
                </c:pt>
                <c:pt idx="50316">
                  <c:v>-47.242999999999995</c:v>
                </c:pt>
                <c:pt idx="50317">
                  <c:v>-47.241</c:v>
                </c:pt>
                <c:pt idx="50318">
                  <c:v>-47.239000000000004</c:v>
                </c:pt>
                <c:pt idx="50319">
                  <c:v>-47.236999999999995</c:v>
                </c:pt>
                <c:pt idx="50320">
                  <c:v>-47.234999999999999</c:v>
                </c:pt>
                <c:pt idx="50321">
                  <c:v>-47.233000000000004</c:v>
                </c:pt>
                <c:pt idx="50322">
                  <c:v>-47.230999999999995</c:v>
                </c:pt>
                <c:pt idx="50323">
                  <c:v>-47.228999999999999</c:v>
                </c:pt>
                <c:pt idx="50324">
                  <c:v>-47.227000000000004</c:v>
                </c:pt>
                <c:pt idx="50325">
                  <c:v>-47.224999999999994</c:v>
                </c:pt>
                <c:pt idx="50326">
                  <c:v>-47.222999999999999</c:v>
                </c:pt>
                <c:pt idx="50327">
                  <c:v>-47.221000000000004</c:v>
                </c:pt>
                <c:pt idx="50328">
                  <c:v>-47.218999999999994</c:v>
                </c:pt>
                <c:pt idx="50329">
                  <c:v>-47.216999999999999</c:v>
                </c:pt>
                <c:pt idx="50330">
                  <c:v>-47.215000000000003</c:v>
                </c:pt>
                <c:pt idx="50331">
                  <c:v>-47.212999999999994</c:v>
                </c:pt>
                <c:pt idx="50332">
                  <c:v>-47.210999999999999</c:v>
                </c:pt>
                <c:pt idx="50333">
                  <c:v>-47.209000000000003</c:v>
                </c:pt>
                <c:pt idx="50334">
                  <c:v>-47.206999999999994</c:v>
                </c:pt>
                <c:pt idx="50335">
                  <c:v>-47.204999999999998</c:v>
                </c:pt>
                <c:pt idx="50336">
                  <c:v>-47.203000000000003</c:v>
                </c:pt>
                <c:pt idx="50337">
                  <c:v>-47.200999999999993</c:v>
                </c:pt>
                <c:pt idx="50338">
                  <c:v>-47.198999999999998</c:v>
                </c:pt>
                <c:pt idx="50339">
                  <c:v>-47.197000000000003</c:v>
                </c:pt>
                <c:pt idx="50340">
                  <c:v>-47.194999999999993</c:v>
                </c:pt>
                <c:pt idx="50341">
                  <c:v>-47.192999999999998</c:v>
                </c:pt>
                <c:pt idx="50342">
                  <c:v>-47.191000000000003</c:v>
                </c:pt>
                <c:pt idx="50343">
                  <c:v>-47.188999999999993</c:v>
                </c:pt>
                <c:pt idx="50344">
                  <c:v>-47.186999999999998</c:v>
                </c:pt>
                <c:pt idx="50345">
                  <c:v>-47.185000000000002</c:v>
                </c:pt>
                <c:pt idx="50346">
                  <c:v>-47.183000000000007</c:v>
                </c:pt>
                <c:pt idx="50347">
                  <c:v>-47.180999999999997</c:v>
                </c:pt>
                <c:pt idx="50348">
                  <c:v>-47.179000000000002</c:v>
                </c:pt>
                <c:pt idx="50349">
                  <c:v>-47.177000000000007</c:v>
                </c:pt>
                <c:pt idx="50350">
                  <c:v>-47.174999999999997</c:v>
                </c:pt>
                <c:pt idx="50351">
                  <c:v>-47.173000000000002</c:v>
                </c:pt>
                <c:pt idx="50352">
                  <c:v>-47.171000000000006</c:v>
                </c:pt>
                <c:pt idx="50353">
                  <c:v>-47.168999999999997</c:v>
                </c:pt>
                <c:pt idx="50354">
                  <c:v>-47.167000000000002</c:v>
                </c:pt>
                <c:pt idx="50355">
                  <c:v>-47.165000000000006</c:v>
                </c:pt>
                <c:pt idx="50356">
                  <c:v>-47.162999999999997</c:v>
                </c:pt>
                <c:pt idx="50357">
                  <c:v>-47.161000000000001</c:v>
                </c:pt>
                <c:pt idx="50358">
                  <c:v>-47.159000000000006</c:v>
                </c:pt>
                <c:pt idx="50359">
                  <c:v>-47.156999999999996</c:v>
                </c:pt>
                <c:pt idx="50360">
                  <c:v>-47.155000000000001</c:v>
                </c:pt>
                <c:pt idx="50361">
                  <c:v>-47.153000000000006</c:v>
                </c:pt>
                <c:pt idx="50362">
                  <c:v>-47.150999999999996</c:v>
                </c:pt>
                <c:pt idx="50363">
                  <c:v>-47.149000000000001</c:v>
                </c:pt>
                <c:pt idx="50364">
                  <c:v>-47.147000000000006</c:v>
                </c:pt>
                <c:pt idx="50365">
                  <c:v>-47.144999999999996</c:v>
                </c:pt>
                <c:pt idx="50366">
                  <c:v>-47.143000000000001</c:v>
                </c:pt>
                <c:pt idx="50367">
                  <c:v>-47.141000000000005</c:v>
                </c:pt>
                <c:pt idx="50368">
                  <c:v>-47.138999999999996</c:v>
                </c:pt>
                <c:pt idx="50369">
                  <c:v>-47.137</c:v>
                </c:pt>
                <c:pt idx="50370">
                  <c:v>-47.135000000000005</c:v>
                </c:pt>
                <c:pt idx="50371">
                  <c:v>-47.132999999999996</c:v>
                </c:pt>
                <c:pt idx="50372">
                  <c:v>-47.131</c:v>
                </c:pt>
                <c:pt idx="50373">
                  <c:v>-47.129000000000005</c:v>
                </c:pt>
                <c:pt idx="50374">
                  <c:v>-47.126999999999995</c:v>
                </c:pt>
                <c:pt idx="50375">
                  <c:v>-47.125</c:v>
                </c:pt>
                <c:pt idx="50376">
                  <c:v>-47.123000000000005</c:v>
                </c:pt>
                <c:pt idx="50377">
                  <c:v>-47.120999999999995</c:v>
                </c:pt>
                <c:pt idx="50378">
                  <c:v>-47.119</c:v>
                </c:pt>
                <c:pt idx="50379">
                  <c:v>-47.117000000000004</c:v>
                </c:pt>
                <c:pt idx="50380">
                  <c:v>-47.114999999999995</c:v>
                </c:pt>
                <c:pt idx="50381">
                  <c:v>-47.113</c:v>
                </c:pt>
                <c:pt idx="50382">
                  <c:v>-47.111000000000004</c:v>
                </c:pt>
                <c:pt idx="50383">
                  <c:v>-47.108999999999995</c:v>
                </c:pt>
                <c:pt idx="50384">
                  <c:v>-47.106999999999999</c:v>
                </c:pt>
                <c:pt idx="50385">
                  <c:v>-47.105000000000004</c:v>
                </c:pt>
                <c:pt idx="50386">
                  <c:v>-47.102999999999994</c:v>
                </c:pt>
                <c:pt idx="50387">
                  <c:v>-47.100999999999999</c:v>
                </c:pt>
                <c:pt idx="50388">
                  <c:v>-47.099000000000004</c:v>
                </c:pt>
                <c:pt idx="50389">
                  <c:v>-47.096999999999994</c:v>
                </c:pt>
                <c:pt idx="50390">
                  <c:v>-47.094999999999999</c:v>
                </c:pt>
                <c:pt idx="50391">
                  <c:v>-47.093000000000004</c:v>
                </c:pt>
                <c:pt idx="50392">
                  <c:v>-47.090999999999994</c:v>
                </c:pt>
                <c:pt idx="50393">
                  <c:v>-47.088999999999999</c:v>
                </c:pt>
                <c:pt idx="50394">
                  <c:v>-47.087000000000003</c:v>
                </c:pt>
                <c:pt idx="50395">
                  <c:v>-47.084999999999994</c:v>
                </c:pt>
                <c:pt idx="50396">
                  <c:v>-47.082999999999998</c:v>
                </c:pt>
                <c:pt idx="50397">
                  <c:v>-47.081000000000003</c:v>
                </c:pt>
                <c:pt idx="50398">
                  <c:v>-47.078999999999994</c:v>
                </c:pt>
                <c:pt idx="50399">
                  <c:v>-47.076999999999998</c:v>
                </c:pt>
                <c:pt idx="50400">
                  <c:v>-47.075000000000003</c:v>
                </c:pt>
                <c:pt idx="50401">
                  <c:v>-47.072999999999993</c:v>
                </c:pt>
                <c:pt idx="50402">
                  <c:v>-47.070999999999998</c:v>
                </c:pt>
                <c:pt idx="50403">
                  <c:v>-47.069000000000003</c:v>
                </c:pt>
                <c:pt idx="50404">
                  <c:v>-47.066999999999993</c:v>
                </c:pt>
                <c:pt idx="50405">
                  <c:v>-47.064999999999998</c:v>
                </c:pt>
                <c:pt idx="50406">
                  <c:v>-47.063000000000002</c:v>
                </c:pt>
                <c:pt idx="50407">
                  <c:v>-47.061000000000007</c:v>
                </c:pt>
                <c:pt idx="50408">
                  <c:v>-47.058999999999997</c:v>
                </c:pt>
                <c:pt idx="50409">
                  <c:v>-47.057000000000002</c:v>
                </c:pt>
                <c:pt idx="50410">
                  <c:v>-47.055000000000007</c:v>
                </c:pt>
                <c:pt idx="50411">
                  <c:v>-47.052999999999997</c:v>
                </c:pt>
                <c:pt idx="50412">
                  <c:v>-47.051000000000002</c:v>
                </c:pt>
                <c:pt idx="50413">
                  <c:v>-47.049000000000007</c:v>
                </c:pt>
                <c:pt idx="50414">
                  <c:v>-47.046999999999997</c:v>
                </c:pt>
                <c:pt idx="50415">
                  <c:v>-47.045000000000002</c:v>
                </c:pt>
                <c:pt idx="50416">
                  <c:v>-47.043000000000006</c:v>
                </c:pt>
                <c:pt idx="50417">
                  <c:v>-47.040999999999997</c:v>
                </c:pt>
                <c:pt idx="50418">
                  <c:v>-47.039000000000001</c:v>
                </c:pt>
                <c:pt idx="50419">
                  <c:v>-47.037000000000006</c:v>
                </c:pt>
                <c:pt idx="50420">
                  <c:v>-47.034999999999997</c:v>
                </c:pt>
                <c:pt idx="50421">
                  <c:v>-47.033000000000001</c:v>
                </c:pt>
                <c:pt idx="50422">
                  <c:v>-47.031000000000006</c:v>
                </c:pt>
                <c:pt idx="50423">
                  <c:v>-47.028999999999996</c:v>
                </c:pt>
                <c:pt idx="50424">
                  <c:v>-47.027000000000001</c:v>
                </c:pt>
                <c:pt idx="50425">
                  <c:v>-47.025000000000006</c:v>
                </c:pt>
                <c:pt idx="50426">
                  <c:v>-47.022999999999996</c:v>
                </c:pt>
                <c:pt idx="50427">
                  <c:v>-47.021000000000001</c:v>
                </c:pt>
                <c:pt idx="50428">
                  <c:v>-47.019000000000005</c:v>
                </c:pt>
                <c:pt idx="50429">
                  <c:v>-47.016999999999996</c:v>
                </c:pt>
                <c:pt idx="50430">
                  <c:v>-47.015000000000001</c:v>
                </c:pt>
                <c:pt idx="50431">
                  <c:v>-47.013000000000005</c:v>
                </c:pt>
                <c:pt idx="50432">
                  <c:v>-47.010999999999996</c:v>
                </c:pt>
                <c:pt idx="50433">
                  <c:v>-47.009</c:v>
                </c:pt>
                <c:pt idx="50434">
                  <c:v>-47.007000000000005</c:v>
                </c:pt>
                <c:pt idx="50435">
                  <c:v>-47.004999999999995</c:v>
                </c:pt>
                <c:pt idx="50436">
                  <c:v>-47.003</c:v>
                </c:pt>
                <c:pt idx="50437">
                  <c:v>-47.001000000000005</c:v>
                </c:pt>
                <c:pt idx="50438">
                  <c:v>-46.998999999999995</c:v>
                </c:pt>
                <c:pt idx="50439">
                  <c:v>-46.997</c:v>
                </c:pt>
                <c:pt idx="50440">
                  <c:v>-46.995000000000005</c:v>
                </c:pt>
                <c:pt idx="50441">
                  <c:v>-46.992999999999995</c:v>
                </c:pt>
                <c:pt idx="50442">
                  <c:v>-46.991</c:v>
                </c:pt>
                <c:pt idx="50443">
                  <c:v>-46.989000000000004</c:v>
                </c:pt>
                <c:pt idx="50444">
                  <c:v>-46.986999999999995</c:v>
                </c:pt>
                <c:pt idx="50445">
                  <c:v>-46.984999999999999</c:v>
                </c:pt>
                <c:pt idx="50446">
                  <c:v>-46.983000000000004</c:v>
                </c:pt>
                <c:pt idx="50447">
                  <c:v>-46.980999999999995</c:v>
                </c:pt>
                <c:pt idx="50448">
                  <c:v>-46.978999999999999</c:v>
                </c:pt>
                <c:pt idx="50449">
                  <c:v>-46.977000000000004</c:v>
                </c:pt>
                <c:pt idx="50450">
                  <c:v>-46.974999999999994</c:v>
                </c:pt>
                <c:pt idx="50451">
                  <c:v>-46.972999999999999</c:v>
                </c:pt>
                <c:pt idx="50452">
                  <c:v>-46.971000000000004</c:v>
                </c:pt>
                <c:pt idx="50453">
                  <c:v>-46.968999999999994</c:v>
                </c:pt>
                <c:pt idx="50454">
                  <c:v>-46.966999999999999</c:v>
                </c:pt>
                <c:pt idx="50455">
                  <c:v>-46.965000000000003</c:v>
                </c:pt>
                <c:pt idx="50456">
                  <c:v>-46.962999999999994</c:v>
                </c:pt>
                <c:pt idx="50457">
                  <c:v>-46.960999999999999</c:v>
                </c:pt>
                <c:pt idx="50458">
                  <c:v>-46.959000000000003</c:v>
                </c:pt>
                <c:pt idx="50459">
                  <c:v>-46.956999999999994</c:v>
                </c:pt>
                <c:pt idx="50460">
                  <c:v>-46.954999999999998</c:v>
                </c:pt>
                <c:pt idx="50461">
                  <c:v>-46.953000000000003</c:v>
                </c:pt>
                <c:pt idx="50462">
                  <c:v>-46.950999999999993</c:v>
                </c:pt>
                <c:pt idx="50463">
                  <c:v>-46.948999999999998</c:v>
                </c:pt>
                <c:pt idx="50464">
                  <c:v>-46.947000000000003</c:v>
                </c:pt>
                <c:pt idx="50465">
                  <c:v>-46.944999999999993</c:v>
                </c:pt>
                <c:pt idx="50466">
                  <c:v>-46.942999999999998</c:v>
                </c:pt>
                <c:pt idx="50467">
                  <c:v>-46.941000000000003</c:v>
                </c:pt>
                <c:pt idx="50468">
                  <c:v>-46.938999999999993</c:v>
                </c:pt>
                <c:pt idx="50469">
                  <c:v>-46.936999999999998</c:v>
                </c:pt>
                <c:pt idx="50470">
                  <c:v>-46.935000000000002</c:v>
                </c:pt>
                <c:pt idx="50471">
                  <c:v>-46.933000000000007</c:v>
                </c:pt>
                <c:pt idx="50472">
                  <c:v>-46.930999999999997</c:v>
                </c:pt>
                <c:pt idx="50473">
                  <c:v>-46.929000000000002</c:v>
                </c:pt>
                <c:pt idx="50474">
                  <c:v>-46.927000000000007</c:v>
                </c:pt>
                <c:pt idx="50475">
                  <c:v>-46.924999999999997</c:v>
                </c:pt>
                <c:pt idx="50476">
                  <c:v>-46.923000000000002</c:v>
                </c:pt>
                <c:pt idx="50477">
                  <c:v>-46.921000000000006</c:v>
                </c:pt>
                <c:pt idx="50478">
                  <c:v>-46.918999999999997</c:v>
                </c:pt>
                <c:pt idx="50479">
                  <c:v>-46.917000000000002</c:v>
                </c:pt>
                <c:pt idx="50480">
                  <c:v>-46.915000000000006</c:v>
                </c:pt>
                <c:pt idx="50481">
                  <c:v>-46.912999999999997</c:v>
                </c:pt>
                <c:pt idx="50482">
                  <c:v>-46.911000000000001</c:v>
                </c:pt>
                <c:pt idx="50483">
                  <c:v>-46.909000000000006</c:v>
                </c:pt>
                <c:pt idx="50484">
                  <c:v>-46.906999999999996</c:v>
                </c:pt>
                <c:pt idx="50485">
                  <c:v>-46.905000000000001</c:v>
                </c:pt>
                <c:pt idx="50486">
                  <c:v>-46.903000000000006</c:v>
                </c:pt>
                <c:pt idx="50487">
                  <c:v>-46.900999999999996</c:v>
                </c:pt>
                <c:pt idx="50488">
                  <c:v>-46.899000000000001</c:v>
                </c:pt>
                <c:pt idx="50489">
                  <c:v>-46.897000000000006</c:v>
                </c:pt>
                <c:pt idx="50490">
                  <c:v>-46.894999999999996</c:v>
                </c:pt>
                <c:pt idx="50491">
                  <c:v>-46.893000000000001</c:v>
                </c:pt>
                <c:pt idx="50492">
                  <c:v>-46.891000000000005</c:v>
                </c:pt>
                <c:pt idx="50493">
                  <c:v>-46.888999999999996</c:v>
                </c:pt>
                <c:pt idx="50494">
                  <c:v>-46.887</c:v>
                </c:pt>
                <c:pt idx="50495">
                  <c:v>-46.885000000000005</c:v>
                </c:pt>
                <c:pt idx="50496">
                  <c:v>-46.882999999999996</c:v>
                </c:pt>
                <c:pt idx="50497">
                  <c:v>-46.881</c:v>
                </c:pt>
                <c:pt idx="50498">
                  <c:v>-46.879000000000005</c:v>
                </c:pt>
                <c:pt idx="50499">
                  <c:v>-46.876999999999995</c:v>
                </c:pt>
                <c:pt idx="50500">
                  <c:v>-46.875</c:v>
                </c:pt>
                <c:pt idx="50501">
                  <c:v>-46.873000000000005</c:v>
                </c:pt>
                <c:pt idx="50502">
                  <c:v>-46.870999999999995</c:v>
                </c:pt>
                <c:pt idx="50503">
                  <c:v>-46.869</c:v>
                </c:pt>
                <c:pt idx="50504">
                  <c:v>-46.867000000000004</c:v>
                </c:pt>
                <c:pt idx="50505">
                  <c:v>-46.864999999999995</c:v>
                </c:pt>
                <c:pt idx="50506">
                  <c:v>-46.863</c:v>
                </c:pt>
                <c:pt idx="50507">
                  <c:v>-46.861000000000004</c:v>
                </c:pt>
                <c:pt idx="50508">
                  <c:v>-46.858999999999995</c:v>
                </c:pt>
                <c:pt idx="50509">
                  <c:v>-46.856999999999999</c:v>
                </c:pt>
                <c:pt idx="50510">
                  <c:v>-46.855000000000004</c:v>
                </c:pt>
                <c:pt idx="50511">
                  <c:v>-46.852999999999994</c:v>
                </c:pt>
                <c:pt idx="50512">
                  <c:v>-46.850999999999999</c:v>
                </c:pt>
                <c:pt idx="50513">
                  <c:v>-46.849000000000004</c:v>
                </c:pt>
                <c:pt idx="50514">
                  <c:v>-46.846999999999994</c:v>
                </c:pt>
                <c:pt idx="50515">
                  <c:v>-46.844999999999999</c:v>
                </c:pt>
                <c:pt idx="50516">
                  <c:v>-46.843000000000004</c:v>
                </c:pt>
                <c:pt idx="50517">
                  <c:v>-46.840999999999994</c:v>
                </c:pt>
                <c:pt idx="50518">
                  <c:v>-46.838999999999999</c:v>
                </c:pt>
                <c:pt idx="50519">
                  <c:v>-46.837000000000003</c:v>
                </c:pt>
                <c:pt idx="50520">
                  <c:v>-46.834999999999994</c:v>
                </c:pt>
                <c:pt idx="50521">
                  <c:v>-46.832999999999998</c:v>
                </c:pt>
                <c:pt idx="50522">
                  <c:v>-46.831000000000003</c:v>
                </c:pt>
                <c:pt idx="50523">
                  <c:v>-46.828999999999994</c:v>
                </c:pt>
                <c:pt idx="50524">
                  <c:v>-46.826999999999998</c:v>
                </c:pt>
                <c:pt idx="50525">
                  <c:v>-46.825000000000003</c:v>
                </c:pt>
                <c:pt idx="50526">
                  <c:v>-46.822999999999993</c:v>
                </c:pt>
                <c:pt idx="50527">
                  <c:v>-46.820999999999998</c:v>
                </c:pt>
                <c:pt idx="50528">
                  <c:v>-46.819000000000003</c:v>
                </c:pt>
                <c:pt idx="50529">
                  <c:v>-46.816999999999993</c:v>
                </c:pt>
                <c:pt idx="50530">
                  <c:v>-46.814999999999998</c:v>
                </c:pt>
                <c:pt idx="50531">
                  <c:v>-46.813000000000002</c:v>
                </c:pt>
                <c:pt idx="50532">
                  <c:v>-46.811000000000007</c:v>
                </c:pt>
                <c:pt idx="50533">
                  <c:v>-46.808999999999997</c:v>
                </c:pt>
                <c:pt idx="50534">
                  <c:v>-46.807000000000002</c:v>
                </c:pt>
                <c:pt idx="50535">
                  <c:v>-46.805000000000007</c:v>
                </c:pt>
                <c:pt idx="50536">
                  <c:v>-46.802999999999997</c:v>
                </c:pt>
                <c:pt idx="50537">
                  <c:v>-46.801000000000002</c:v>
                </c:pt>
                <c:pt idx="50538">
                  <c:v>-46.799000000000007</c:v>
                </c:pt>
                <c:pt idx="50539">
                  <c:v>-46.796999999999997</c:v>
                </c:pt>
                <c:pt idx="50540">
                  <c:v>-46.795000000000002</c:v>
                </c:pt>
                <c:pt idx="50541">
                  <c:v>-46.793000000000006</c:v>
                </c:pt>
                <c:pt idx="50542">
                  <c:v>-46.790999999999997</c:v>
                </c:pt>
                <c:pt idx="50543">
                  <c:v>-46.789000000000001</c:v>
                </c:pt>
                <c:pt idx="50544">
                  <c:v>-46.787000000000006</c:v>
                </c:pt>
                <c:pt idx="50545">
                  <c:v>-46.784999999999997</c:v>
                </c:pt>
                <c:pt idx="50546">
                  <c:v>-46.783000000000001</c:v>
                </c:pt>
                <c:pt idx="50547">
                  <c:v>-46.781000000000006</c:v>
                </c:pt>
                <c:pt idx="50548">
                  <c:v>-46.778999999999996</c:v>
                </c:pt>
                <c:pt idx="50549">
                  <c:v>-46.777000000000001</c:v>
                </c:pt>
                <c:pt idx="50550">
                  <c:v>-46.775000000000006</c:v>
                </c:pt>
                <c:pt idx="50551">
                  <c:v>-46.772999999999996</c:v>
                </c:pt>
                <c:pt idx="50552">
                  <c:v>-46.771000000000001</c:v>
                </c:pt>
                <c:pt idx="50553">
                  <c:v>-46.769000000000005</c:v>
                </c:pt>
                <c:pt idx="50554">
                  <c:v>-46.766999999999996</c:v>
                </c:pt>
                <c:pt idx="50555">
                  <c:v>-46.765000000000001</c:v>
                </c:pt>
                <c:pt idx="50556">
                  <c:v>-46.763000000000005</c:v>
                </c:pt>
                <c:pt idx="50557">
                  <c:v>-46.760999999999996</c:v>
                </c:pt>
                <c:pt idx="50558">
                  <c:v>-46.759</c:v>
                </c:pt>
                <c:pt idx="50559">
                  <c:v>-46.757000000000005</c:v>
                </c:pt>
                <c:pt idx="50560">
                  <c:v>-46.754999999999995</c:v>
                </c:pt>
                <c:pt idx="50561">
                  <c:v>-46.753</c:v>
                </c:pt>
                <c:pt idx="50562">
                  <c:v>-46.751000000000005</c:v>
                </c:pt>
                <c:pt idx="50563">
                  <c:v>-46.748999999999995</c:v>
                </c:pt>
                <c:pt idx="50564">
                  <c:v>-46.747</c:v>
                </c:pt>
                <c:pt idx="50565">
                  <c:v>-46.745000000000005</c:v>
                </c:pt>
                <c:pt idx="50566">
                  <c:v>-46.742999999999995</c:v>
                </c:pt>
                <c:pt idx="50567">
                  <c:v>-46.741</c:v>
                </c:pt>
                <c:pt idx="50568">
                  <c:v>-46.739000000000004</c:v>
                </c:pt>
                <c:pt idx="50569">
                  <c:v>-46.736999999999995</c:v>
                </c:pt>
                <c:pt idx="50570">
                  <c:v>-46.734999999999999</c:v>
                </c:pt>
                <c:pt idx="50571">
                  <c:v>-46.733000000000004</c:v>
                </c:pt>
                <c:pt idx="50572">
                  <c:v>-46.730999999999995</c:v>
                </c:pt>
                <c:pt idx="50573">
                  <c:v>-46.728999999999999</c:v>
                </c:pt>
                <c:pt idx="50574">
                  <c:v>-46.727000000000004</c:v>
                </c:pt>
                <c:pt idx="50575">
                  <c:v>-46.724999999999994</c:v>
                </c:pt>
                <c:pt idx="50576">
                  <c:v>-46.722999999999999</c:v>
                </c:pt>
                <c:pt idx="50577">
                  <c:v>-46.721000000000004</c:v>
                </c:pt>
                <c:pt idx="50578">
                  <c:v>-46.718999999999994</c:v>
                </c:pt>
                <c:pt idx="50579">
                  <c:v>-46.716999999999999</c:v>
                </c:pt>
                <c:pt idx="50580">
                  <c:v>-46.715000000000003</c:v>
                </c:pt>
                <c:pt idx="50581">
                  <c:v>-46.712999999999994</c:v>
                </c:pt>
                <c:pt idx="50582">
                  <c:v>-46.710999999999999</c:v>
                </c:pt>
                <c:pt idx="50583">
                  <c:v>-46.709000000000003</c:v>
                </c:pt>
                <c:pt idx="50584">
                  <c:v>-46.706999999999994</c:v>
                </c:pt>
                <c:pt idx="50585">
                  <c:v>-46.704999999999998</c:v>
                </c:pt>
                <c:pt idx="50586">
                  <c:v>-46.703000000000003</c:v>
                </c:pt>
                <c:pt idx="50587">
                  <c:v>-46.700999999999993</c:v>
                </c:pt>
                <c:pt idx="50588">
                  <c:v>-46.698999999999998</c:v>
                </c:pt>
                <c:pt idx="50589">
                  <c:v>-46.697000000000003</c:v>
                </c:pt>
                <c:pt idx="50590">
                  <c:v>-46.694999999999993</c:v>
                </c:pt>
                <c:pt idx="50591">
                  <c:v>-46.692999999999998</c:v>
                </c:pt>
                <c:pt idx="50592">
                  <c:v>-46.691000000000003</c:v>
                </c:pt>
                <c:pt idx="50593">
                  <c:v>-46.688999999999993</c:v>
                </c:pt>
                <c:pt idx="50594">
                  <c:v>-46.686999999999998</c:v>
                </c:pt>
                <c:pt idx="50595">
                  <c:v>-46.685000000000002</c:v>
                </c:pt>
                <c:pt idx="50596">
                  <c:v>-46.683000000000007</c:v>
                </c:pt>
                <c:pt idx="50597">
                  <c:v>-46.680999999999997</c:v>
                </c:pt>
                <c:pt idx="50598">
                  <c:v>-46.679000000000002</c:v>
                </c:pt>
                <c:pt idx="50599">
                  <c:v>-46.677000000000007</c:v>
                </c:pt>
                <c:pt idx="50600">
                  <c:v>-46.674999999999997</c:v>
                </c:pt>
                <c:pt idx="50601">
                  <c:v>-46.673000000000002</c:v>
                </c:pt>
                <c:pt idx="50602">
                  <c:v>-46.671000000000006</c:v>
                </c:pt>
                <c:pt idx="50603">
                  <c:v>-46.668999999999997</c:v>
                </c:pt>
                <c:pt idx="50604">
                  <c:v>-46.667000000000002</c:v>
                </c:pt>
                <c:pt idx="50605">
                  <c:v>-46.665000000000006</c:v>
                </c:pt>
                <c:pt idx="50606">
                  <c:v>-46.662999999999997</c:v>
                </c:pt>
                <c:pt idx="50607">
                  <c:v>-46.661000000000001</c:v>
                </c:pt>
                <c:pt idx="50608">
                  <c:v>-46.659000000000006</c:v>
                </c:pt>
                <c:pt idx="50609">
                  <c:v>-46.656999999999996</c:v>
                </c:pt>
                <c:pt idx="50610">
                  <c:v>-46.655000000000001</c:v>
                </c:pt>
                <c:pt idx="50611">
                  <c:v>-46.653000000000006</c:v>
                </c:pt>
                <c:pt idx="50612">
                  <c:v>-46.650999999999996</c:v>
                </c:pt>
                <c:pt idx="50613">
                  <c:v>-46.649000000000001</c:v>
                </c:pt>
                <c:pt idx="50614">
                  <c:v>-46.647000000000006</c:v>
                </c:pt>
                <c:pt idx="50615">
                  <c:v>-46.644999999999996</c:v>
                </c:pt>
                <c:pt idx="50616">
                  <c:v>-46.643000000000001</c:v>
                </c:pt>
                <c:pt idx="50617">
                  <c:v>-46.641000000000005</c:v>
                </c:pt>
                <c:pt idx="50618">
                  <c:v>-46.638999999999996</c:v>
                </c:pt>
                <c:pt idx="50619">
                  <c:v>-46.637</c:v>
                </c:pt>
                <c:pt idx="50620">
                  <c:v>-46.635000000000005</c:v>
                </c:pt>
                <c:pt idx="50621">
                  <c:v>-46.632999999999996</c:v>
                </c:pt>
                <c:pt idx="50622">
                  <c:v>-46.631</c:v>
                </c:pt>
                <c:pt idx="50623">
                  <c:v>-46.629000000000005</c:v>
                </c:pt>
                <c:pt idx="50624">
                  <c:v>-46.626999999999995</c:v>
                </c:pt>
                <c:pt idx="50625">
                  <c:v>-46.625</c:v>
                </c:pt>
                <c:pt idx="50626">
                  <c:v>-46.623000000000005</c:v>
                </c:pt>
                <c:pt idx="50627">
                  <c:v>-46.620999999999995</c:v>
                </c:pt>
                <c:pt idx="50628">
                  <c:v>-46.619</c:v>
                </c:pt>
                <c:pt idx="50629">
                  <c:v>-46.617000000000004</c:v>
                </c:pt>
                <c:pt idx="50630">
                  <c:v>-46.614999999999995</c:v>
                </c:pt>
                <c:pt idx="50631">
                  <c:v>-46.613</c:v>
                </c:pt>
                <c:pt idx="50632">
                  <c:v>-46.611000000000004</c:v>
                </c:pt>
                <c:pt idx="50633">
                  <c:v>-46.608999999999995</c:v>
                </c:pt>
                <c:pt idx="50634">
                  <c:v>-46.606999999999999</c:v>
                </c:pt>
                <c:pt idx="50635">
                  <c:v>-46.605000000000004</c:v>
                </c:pt>
                <c:pt idx="50636">
                  <c:v>-46.602999999999994</c:v>
                </c:pt>
                <c:pt idx="50637">
                  <c:v>-46.600999999999999</c:v>
                </c:pt>
                <c:pt idx="50638">
                  <c:v>-46.599000000000004</c:v>
                </c:pt>
                <c:pt idx="50639">
                  <c:v>-46.596999999999994</c:v>
                </c:pt>
                <c:pt idx="50640">
                  <c:v>-46.594999999999999</c:v>
                </c:pt>
                <c:pt idx="50641">
                  <c:v>-46.593000000000004</c:v>
                </c:pt>
                <c:pt idx="50642">
                  <c:v>-46.590999999999994</c:v>
                </c:pt>
                <c:pt idx="50643">
                  <c:v>-46.588999999999999</c:v>
                </c:pt>
                <c:pt idx="50644">
                  <c:v>-46.587000000000003</c:v>
                </c:pt>
                <c:pt idx="50645">
                  <c:v>-46.584999999999994</c:v>
                </c:pt>
                <c:pt idx="50646">
                  <c:v>-46.582999999999998</c:v>
                </c:pt>
                <c:pt idx="50647">
                  <c:v>-46.581000000000003</c:v>
                </c:pt>
                <c:pt idx="50648">
                  <c:v>-46.578999999999994</c:v>
                </c:pt>
                <c:pt idx="50649">
                  <c:v>-46.576999999999998</c:v>
                </c:pt>
                <c:pt idx="50650">
                  <c:v>-46.575000000000003</c:v>
                </c:pt>
                <c:pt idx="50651">
                  <c:v>-46.572999999999993</c:v>
                </c:pt>
                <c:pt idx="50652">
                  <c:v>-46.570999999999998</c:v>
                </c:pt>
                <c:pt idx="50653">
                  <c:v>-46.569000000000003</c:v>
                </c:pt>
                <c:pt idx="50654">
                  <c:v>-46.566999999999993</c:v>
                </c:pt>
                <c:pt idx="50655">
                  <c:v>-46.564999999999998</c:v>
                </c:pt>
                <c:pt idx="50656">
                  <c:v>-46.563000000000002</c:v>
                </c:pt>
                <c:pt idx="50657">
                  <c:v>-46.561000000000007</c:v>
                </c:pt>
                <c:pt idx="50658">
                  <c:v>-46.558999999999997</c:v>
                </c:pt>
                <c:pt idx="50659">
                  <c:v>-46.557000000000002</c:v>
                </c:pt>
                <c:pt idx="50660">
                  <c:v>-46.555000000000007</c:v>
                </c:pt>
                <c:pt idx="50661">
                  <c:v>-46.552999999999997</c:v>
                </c:pt>
                <c:pt idx="50662">
                  <c:v>-46.551000000000002</c:v>
                </c:pt>
                <c:pt idx="50663">
                  <c:v>-46.549000000000007</c:v>
                </c:pt>
                <c:pt idx="50664">
                  <c:v>-46.546999999999997</c:v>
                </c:pt>
                <c:pt idx="50665">
                  <c:v>-46.545000000000002</c:v>
                </c:pt>
                <c:pt idx="50666">
                  <c:v>-46.543000000000006</c:v>
                </c:pt>
                <c:pt idx="50667">
                  <c:v>-46.540999999999997</c:v>
                </c:pt>
                <c:pt idx="50668">
                  <c:v>-46.539000000000001</c:v>
                </c:pt>
                <c:pt idx="50669">
                  <c:v>-46.537000000000006</c:v>
                </c:pt>
                <c:pt idx="50670">
                  <c:v>-46.534999999999997</c:v>
                </c:pt>
                <c:pt idx="50671">
                  <c:v>-46.533000000000001</c:v>
                </c:pt>
                <c:pt idx="50672">
                  <c:v>-46.531000000000006</c:v>
                </c:pt>
                <c:pt idx="50673">
                  <c:v>-46.528999999999996</c:v>
                </c:pt>
                <c:pt idx="50674">
                  <c:v>-46.527000000000001</c:v>
                </c:pt>
                <c:pt idx="50675">
                  <c:v>-46.525000000000006</c:v>
                </c:pt>
                <c:pt idx="50676">
                  <c:v>-46.522999999999996</c:v>
                </c:pt>
                <c:pt idx="50677">
                  <c:v>-46.521000000000001</c:v>
                </c:pt>
                <c:pt idx="50678">
                  <c:v>-46.519000000000005</c:v>
                </c:pt>
                <c:pt idx="50679">
                  <c:v>-46.516999999999996</c:v>
                </c:pt>
                <c:pt idx="50680">
                  <c:v>-46.515000000000001</c:v>
                </c:pt>
                <c:pt idx="50681">
                  <c:v>-46.513000000000005</c:v>
                </c:pt>
                <c:pt idx="50682">
                  <c:v>-46.510999999999996</c:v>
                </c:pt>
                <c:pt idx="50683">
                  <c:v>-46.509</c:v>
                </c:pt>
                <c:pt idx="50684">
                  <c:v>-46.507000000000005</c:v>
                </c:pt>
                <c:pt idx="50685">
                  <c:v>-46.504999999999995</c:v>
                </c:pt>
                <c:pt idx="50686">
                  <c:v>-46.503</c:v>
                </c:pt>
                <c:pt idx="50687">
                  <c:v>-46.501000000000005</c:v>
                </c:pt>
                <c:pt idx="50688">
                  <c:v>-46.498999999999995</c:v>
                </c:pt>
                <c:pt idx="50689">
                  <c:v>-46.497</c:v>
                </c:pt>
                <c:pt idx="50690">
                  <c:v>-46.495000000000005</c:v>
                </c:pt>
                <c:pt idx="50691">
                  <c:v>-46.492999999999995</c:v>
                </c:pt>
                <c:pt idx="50692">
                  <c:v>-46.491</c:v>
                </c:pt>
                <c:pt idx="50693">
                  <c:v>-46.489000000000004</c:v>
                </c:pt>
                <c:pt idx="50694">
                  <c:v>-46.486999999999995</c:v>
                </c:pt>
                <c:pt idx="50695">
                  <c:v>-46.484999999999999</c:v>
                </c:pt>
                <c:pt idx="50696">
                  <c:v>-46.483000000000004</c:v>
                </c:pt>
                <c:pt idx="50697">
                  <c:v>-46.480999999999995</c:v>
                </c:pt>
                <c:pt idx="50698">
                  <c:v>-46.478999999999999</c:v>
                </c:pt>
                <c:pt idx="50699">
                  <c:v>-46.477000000000004</c:v>
                </c:pt>
                <c:pt idx="50700">
                  <c:v>-46.474999999999994</c:v>
                </c:pt>
                <c:pt idx="50701">
                  <c:v>-46.472999999999999</c:v>
                </c:pt>
                <c:pt idx="50702">
                  <c:v>-46.471000000000004</c:v>
                </c:pt>
                <c:pt idx="50703">
                  <c:v>-46.468999999999994</c:v>
                </c:pt>
                <c:pt idx="50704">
                  <c:v>-46.466999999999999</c:v>
                </c:pt>
                <c:pt idx="50705">
                  <c:v>-46.465000000000003</c:v>
                </c:pt>
                <c:pt idx="50706">
                  <c:v>-46.462999999999994</c:v>
                </c:pt>
                <c:pt idx="50707">
                  <c:v>-46.460999999999999</c:v>
                </c:pt>
                <c:pt idx="50708">
                  <c:v>-46.459000000000003</c:v>
                </c:pt>
                <c:pt idx="50709">
                  <c:v>-46.456999999999994</c:v>
                </c:pt>
                <c:pt idx="50710">
                  <c:v>-46.454999999999998</c:v>
                </c:pt>
                <c:pt idx="50711">
                  <c:v>-46.453000000000003</c:v>
                </c:pt>
                <c:pt idx="50712">
                  <c:v>-46.450999999999993</c:v>
                </c:pt>
                <c:pt idx="50713">
                  <c:v>-46.448999999999998</c:v>
                </c:pt>
                <c:pt idx="50714">
                  <c:v>-46.447000000000003</c:v>
                </c:pt>
                <c:pt idx="50715">
                  <c:v>-46.444999999999993</c:v>
                </c:pt>
                <c:pt idx="50716">
                  <c:v>-46.442999999999998</c:v>
                </c:pt>
                <c:pt idx="50717">
                  <c:v>-46.441000000000003</c:v>
                </c:pt>
                <c:pt idx="50718">
                  <c:v>-46.438999999999993</c:v>
                </c:pt>
                <c:pt idx="50719">
                  <c:v>-46.436999999999998</c:v>
                </c:pt>
                <c:pt idx="50720">
                  <c:v>-46.435000000000002</c:v>
                </c:pt>
                <c:pt idx="50721">
                  <c:v>-46.433000000000007</c:v>
                </c:pt>
                <c:pt idx="50722">
                  <c:v>-46.430999999999997</c:v>
                </c:pt>
                <c:pt idx="50723">
                  <c:v>-46.429000000000002</c:v>
                </c:pt>
                <c:pt idx="50724">
                  <c:v>-46.427000000000007</c:v>
                </c:pt>
                <c:pt idx="50725">
                  <c:v>-46.424999999999997</c:v>
                </c:pt>
                <c:pt idx="50726">
                  <c:v>-46.423000000000002</c:v>
                </c:pt>
                <c:pt idx="50727">
                  <c:v>-46.421000000000006</c:v>
                </c:pt>
                <c:pt idx="50728">
                  <c:v>-46.418999999999997</c:v>
                </c:pt>
                <c:pt idx="50729">
                  <c:v>-46.417000000000002</c:v>
                </c:pt>
                <c:pt idx="50730">
                  <c:v>-46.415000000000006</c:v>
                </c:pt>
                <c:pt idx="50731">
                  <c:v>-46.412999999999997</c:v>
                </c:pt>
                <c:pt idx="50732">
                  <c:v>-46.411000000000001</c:v>
                </c:pt>
                <c:pt idx="50733">
                  <c:v>-46.409000000000006</c:v>
                </c:pt>
                <c:pt idx="50734">
                  <c:v>-46.406999999999996</c:v>
                </c:pt>
                <c:pt idx="50735">
                  <c:v>-46.405000000000001</c:v>
                </c:pt>
                <c:pt idx="50736">
                  <c:v>-46.403000000000006</c:v>
                </c:pt>
                <c:pt idx="50737">
                  <c:v>-46.400999999999996</c:v>
                </c:pt>
                <c:pt idx="50738">
                  <c:v>-46.399000000000001</c:v>
                </c:pt>
                <c:pt idx="50739">
                  <c:v>-46.397000000000006</c:v>
                </c:pt>
                <c:pt idx="50740">
                  <c:v>-46.394999999999996</c:v>
                </c:pt>
                <c:pt idx="50741">
                  <c:v>-46.393000000000001</c:v>
                </c:pt>
                <c:pt idx="50742">
                  <c:v>-46.391000000000005</c:v>
                </c:pt>
                <c:pt idx="50743">
                  <c:v>-46.388999999999996</c:v>
                </c:pt>
                <c:pt idx="50744">
                  <c:v>-46.387</c:v>
                </c:pt>
                <c:pt idx="50745">
                  <c:v>-46.385000000000005</c:v>
                </c:pt>
                <c:pt idx="50746">
                  <c:v>-46.382999999999996</c:v>
                </c:pt>
                <c:pt idx="50747">
                  <c:v>-46.381</c:v>
                </c:pt>
                <c:pt idx="50748">
                  <c:v>-46.379000000000005</c:v>
                </c:pt>
                <c:pt idx="50749">
                  <c:v>-46.376999999999995</c:v>
                </c:pt>
                <c:pt idx="50750">
                  <c:v>-46.375</c:v>
                </c:pt>
                <c:pt idx="50751">
                  <c:v>-46.373000000000005</c:v>
                </c:pt>
                <c:pt idx="50752">
                  <c:v>-46.370999999999995</c:v>
                </c:pt>
                <c:pt idx="50753">
                  <c:v>-46.369</c:v>
                </c:pt>
                <c:pt idx="50754">
                  <c:v>-46.367000000000004</c:v>
                </c:pt>
                <c:pt idx="50755">
                  <c:v>-46.364999999999995</c:v>
                </c:pt>
                <c:pt idx="50756">
                  <c:v>-46.363</c:v>
                </c:pt>
                <c:pt idx="50757">
                  <c:v>-46.361000000000004</c:v>
                </c:pt>
                <c:pt idx="50758">
                  <c:v>-46.358999999999995</c:v>
                </c:pt>
                <c:pt idx="50759">
                  <c:v>-46.356999999999999</c:v>
                </c:pt>
                <c:pt idx="50760">
                  <c:v>-46.355000000000004</c:v>
                </c:pt>
                <c:pt idx="50761">
                  <c:v>-46.352999999999994</c:v>
                </c:pt>
                <c:pt idx="50762">
                  <c:v>-46.350999999999999</c:v>
                </c:pt>
                <c:pt idx="50763">
                  <c:v>-46.349000000000004</c:v>
                </c:pt>
                <c:pt idx="50764">
                  <c:v>-46.346999999999994</c:v>
                </c:pt>
                <c:pt idx="50765">
                  <c:v>-46.344999999999999</c:v>
                </c:pt>
                <c:pt idx="50766">
                  <c:v>-46.343000000000004</c:v>
                </c:pt>
                <c:pt idx="50767">
                  <c:v>-46.340999999999994</c:v>
                </c:pt>
                <c:pt idx="50768">
                  <c:v>-46.338999999999999</c:v>
                </c:pt>
                <c:pt idx="50769">
                  <c:v>-46.337000000000003</c:v>
                </c:pt>
                <c:pt idx="50770">
                  <c:v>-46.334999999999994</c:v>
                </c:pt>
                <c:pt idx="50771">
                  <c:v>-46.332999999999998</c:v>
                </c:pt>
                <c:pt idx="50772">
                  <c:v>-46.331000000000003</c:v>
                </c:pt>
                <c:pt idx="50773">
                  <c:v>-46.328999999999994</c:v>
                </c:pt>
                <c:pt idx="50774">
                  <c:v>-46.326999999999998</c:v>
                </c:pt>
                <c:pt idx="50775">
                  <c:v>-46.325000000000003</c:v>
                </c:pt>
                <c:pt idx="50776">
                  <c:v>-46.322999999999993</c:v>
                </c:pt>
                <c:pt idx="50777">
                  <c:v>-46.320999999999998</c:v>
                </c:pt>
                <c:pt idx="50778">
                  <c:v>-46.319000000000003</c:v>
                </c:pt>
                <c:pt idx="50779">
                  <c:v>-46.316999999999993</c:v>
                </c:pt>
                <c:pt idx="50780">
                  <c:v>-46.314999999999998</c:v>
                </c:pt>
                <c:pt idx="50781">
                  <c:v>-46.313000000000002</c:v>
                </c:pt>
                <c:pt idx="50782">
                  <c:v>-46.311000000000007</c:v>
                </c:pt>
                <c:pt idx="50783">
                  <c:v>-46.308999999999997</c:v>
                </c:pt>
                <c:pt idx="50784">
                  <c:v>-46.307000000000002</c:v>
                </c:pt>
                <c:pt idx="50785">
                  <c:v>-46.305000000000007</c:v>
                </c:pt>
                <c:pt idx="50786">
                  <c:v>-46.302999999999997</c:v>
                </c:pt>
                <c:pt idx="50787">
                  <c:v>-46.301000000000002</c:v>
                </c:pt>
                <c:pt idx="50788">
                  <c:v>-46.299000000000007</c:v>
                </c:pt>
                <c:pt idx="50789">
                  <c:v>-46.296999999999997</c:v>
                </c:pt>
                <c:pt idx="50790">
                  <c:v>-46.295000000000002</c:v>
                </c:pt>
                <c:pt idx="50791">
                  <c:v>-46.293000000000006</c:v>
                </c:pt>
                <c:pt idx="50792">
                  <c:v>-46.290999999999997</c:v>
                </c:pt>
                <c:pt idx="50793">
                  <c:v>-46.289000000000001</c:v>
                </c:pt>
                <c:pt idx="50794">
                  <c:v>-46.287000000000006</c:v>
                </c:pt>
                <c:pt idx="50795">
                  <c:v>-46.284999999999997</c:v>
                </c:pt>
                <c:pt idx="50796">
                  <c:v>-46.283000000000001</c:v>
                </c:pt>
                <c:pt idx="50797">
                  <c:v>-46.281000000000006</c:v>
                </c:pt>
                <c:pt idx="50798">
                  <c:v>-46.278999999999996</c:v>
                </c:pt>
                <c:pt idx="50799">
                  <c:v>-46.277000000000001</c:v>
                </c:pt>
                <c:pt idx="50800">
                  <c:v>-46.275000000000006</c:v>
                </c:pt>
                <c:pt idx="50801">
                  <c:v>-46.272999999999996</c:v>
                </c:pt>
                <c:pt idx="50802">
                  <c:v>-46.271000000000001</c:v>
                </c:pt>
                <c:pt idx="50803">
                  <c:v>-46.269000000000005</c:v>
                </c:pt>
                <c:pt idx="50804">
                  <c:v>-46.266999999999996</c:v>
                </c:pt>
                <c:pt idx="50805">
                  <c:v>-46.265000000000001</c:v>
                </c:pt>
                <c:pt idx="50806">
                  <c:v>-46.263000000000005</c:v>
                </c:pt>
                <c:pt idx="50807">
                  <c:v>-46.260999999999996</c:v>
                </c:pt>
                <c:pt idx="50808">
                  <c:v>-46.259</c:v>
                </c:pt>
                <c:pt idx="50809">
                  <c:v>-46.257000000000005</c:v>
                </c:pt>
                <c:pt idx="50810">
                  <c:v>-46.254999999999995</c:v>
                </c:pt>
                <c:pt idx="50811">
                  <c:v>-46.253</c:v>
                </c:pt>
                <c:pt idx="50812">
                  <c:v>-46.251000000000005</c:v>
                </c:pt>
                <c:pt idx="50813">
                  <c:v>-46.248999999999995</c:v>
                </c:pt>
                <c:pt idx="50814">
                  <c:v>-46.247</c:v>
                </c:pt>
                <c:pt idx="50815">
                  <c:v>-46.245000000000005</c:v>
                </c:pt>
                <c:pt idx="50816">
                  <c:v>-46.242999999999995</c:v>
                </c:pt>
                <c:pt idx="50817">
                  <c:v>-46.241</c:v>
                </c:pt>
                <c:pt idx="50818">
                  <c:v>-46.239000000000004</c:v>
                </c:pt>
                <c:pt idx="50819">
                  <c:v>-46.236999999999995</c:v>
                </c:pt>
                <c:pt idx="50820">
                  <c:v>-46.234999999999999</c:v>
                </c:pt>
                <c:pt idx="50821">
                  <c:v>-46.233000000000004</c:v>
                </c:pt>
                <c:pt idx="50822">
                  <c:v>-46.230999999999995</c:v>
                </c:pt>
                <c:pt idx="50823">
                  <c:v>-46.228999999999999</c:v>
                </c:pt>
                <c:pt idx="50824">
                  <c:v>-46.227000000000004</c:v>
                </c:pt>
                <c:pt idx="50825">
                  <c:v>-46.224999999999994</c:v>
                </c:pt>
                <c:pt idx="50826">
                  <c:v>-46.222999999999999</c:v>
                </c:pt>
                <c:pt idx="50827">
                  <c:v>-46.221000000000004</c:v>
                </c:pt>
                <c:pt idx="50828">
                  <c:v>-46.218999999999994</c:v>
                </c:pt>
                <c:pt idx="50829">
                  <c:v>-46.216999999999999</c:v>
                </c:pt>
                <c:pt idx="50830">
                  <c:v>-46.215000000000003</c:v>
                </c:pt>
                <c:pt idx="50831">
                  <c:v>-46.212999999999994</c:v>
                </c:pt>
                <c:pt idx="50832">
                  <c:v>-46.210999999999999</c:v>
                </c:pt>
                <c:pt idx="50833">
                  <c:v>-46.209000000000003</c:v>
                </c:pt>
                <c:pt idx="50834">
                  <c:v>-46.206999999999994</c:v>
                </c:pt>
                <c:pt idx="50835">
                  <c:v>-46.204999999999998</c:v>
                </c:pt>
                <c:pt idx="50836">
                  <c:v>-46.203000000000003</c:v>
                </c:pt>
                <c:pt idx="50837">
                  <c:v>-46.200999999999993</c:v>
                </c:pt>
                <c:pt idx="50838">
                  <c:v>-46.198999999999998</c:v>
                </c:pt>
                <c:pt idx="50839">
                  <c:v>-46.197000000000003</c:v>
                </c:pt>
                <c:pt idx="50840">
                  <c:v>-46.194999999999993</c:v>
                </c:pt>
                <c:pt idx="50841">
                  <c:v>-46.192999999999998</c:v>
                </c:pt>
                <c:pt idx="50842">
                  <c:v>-46.191000000000003</c:v>
                </c:pt>
                <c:pt idx="50843">
                  <c:v>-46.188999999999993</c:v>
                </c:pt>
                <c:pt idx="50844">
                  <c:v>-46.186999999999998</c:v>
                </c:pt>
                <c:pt idx="50845">
                  <c:v>-46.185000000000002</c:v>
                </c:pt>
                <c:pt idx="50846">
                  <c:v>-46.183000000000007</c:v>
                </c:pt>
                <c:pt idx="50847">
                  <c:v>-46.180999999999997</c:v>
                </c:pt>
                <c:pt idx="50848">
                  <c:v>-46.179000000000002</c:v>
                </c:pt>
                <c:pt idx="50849">
                  <c:v>-46.177000000000007</c:v>
                </c:pt>
                <c:pt idx="50850">
                  <c:v>-46.174999999999997</c:v>
                </c:pt>
                <c:pt idx="50851">
                  <c:v>-46.173000000000002</c:v>
                </c:pt>
                <c:pt idx="50852">
                  <c:v>-46.171000000000006</c:v>
                </c:pt>
                <c:pt idx="50853">
                  <c:v>-46.168999999999997</c:v>
                </c:pt>
                <c:pt idx="50854">
                  <c:v>-46.167000000000002</c:v>
                </c:pt>
                <c:pt idx="50855">
                  <c:v>-46.165000000000006</c:v>
                </c:pt>
                <c:pt idx="50856">
                  <c:v>-46.162999999999997</c:v>
                </c:pt>
                <c:pt idx="50857">
                  <c:v>-46.161000000000001</c:v>
                </c:pt>
                <c:pt idx="50858">
                  <c:v>-46.159000000000006</c:v>
                </c:pt>
                <c:pt idx="50859">
                  <c:v>-46.156999999999996</c:v>
                </c:pt>
                <c:pt idx="50860">
                  <c:v>-46.155000000000001</c:v>
                </c:pt>
                <c:pt idx="50861">
                  <c:v>-46.153000000000006</c:v>
                </c:pt>
                <c:pt idx="50862">
                  <c:v>-46.150999999999996</c:v>
                </c:pt>
                <c:pt idx="50863">
                  <c:v>-46.149000000000001</c:v>
                </c:pt>
                <c:pt idx="50864">
                  <c:v>-46.147000000000006</c:v>
                </c:pt>
                <c:pt idx="50865">
                  <c:v>-46.144999999999996</c:v>
                </c:pt>
                <c:pt idx="50866">
                  <c:v>-46.143000000000001</c:v>
                </c:pt>
                <c:pt idx="50867">
                  <c:v>-46.141000000000005</c:v>
                </c:pt>
                <c:pt idx="50868">
                  <c:v>-46.138999999999996</c:v>
                </c:pt>
                <c:pt idx="50869">
                  <c:v>-46.137</c:v>
                </c:pt>
                <c:pt idx="50870">
                  <c:v>-46.135000000000005</c:v>
                </c:pt>
                <c:pt idx="50871">
                  <c:v>-46.132999999999996</c:v>
                </c:pt>
                <c:pt idx="50872">
                  <c:v>-46.131</c:v>
                </c:pt>
                <c:pt idx="50873">
                  <c:v>-46.129000000000005</c:v>
                </c:pt>
                <c:pt idx="50874">
                  <c:v>-46.126999999999995</c:v>
                </c:pt>
                <c:pt idx="50875">
                  <c:v>-46.125</c:v>
                </c:pt>
                <c:pt idx="50876">
                  <c:v>-46.123000000000005</c:v>
                </c:pt>
                <c:pt idx="50877">
                  <c:v>-46.120999999999995</c:v>
                </c:pt>
                <c:pt idx="50878">
                  <c:v>-46.119</c:v>
                </c:pt>
                <c:pt idx="50879">
                  <c:v>-46.117000000000004</c:v>
                </c:pt>
                <c:pt idx="50880">
                  <c:v>-46.114999999999995</c:v>
                </c:pt>
                <c:pt idx="50881">
                  <c:v>-46.113</c:v>
                </c:pt>
                <c:pt idx="50882">
                  <c:v>-46.111000000000004</c:v>
                </c:pt>
                <c:pt idx="50883">
                  <c:v>-46.108999999999995</c:v>
                </c:pt>
                <c:pt idx="50884">
                  <c:v>-46.106999999999999</c:v>
                </c:pt>
                <c:pt idx="50885">
                  <c:v>-46.105000000000004</c:v>
                </c:pt>
                <c:pt idx="50886">
                  <c:v>-46.102999999999994</c:v>
                </c:pt>
                <c:pt idx="50887">
                  <c:v>-46.100999999999999</c:v>
                </c:pt>
                <c:pt idx="50888">
                  <c:v>-46.099000000000004</c:v>
                </c:pt>
                <c:pt idx="50889">
                  <c:v>-46.096999999999994</c:v>
                </c:pt>
                <c:pt idx="50890">
                  <c:v>-46.094999999999999</c:v>
                </c:pt>
                <c:pt idx="50891">
                  <c:v>-46.093000000000004</c:v>
                </c:pt>
                <c:pt idx="50892">
                  <c:v>-46.090999999999994</c:v>
                </c:pt>
                <c:pt idx="50893">
                  <c:v>-46.088999999999999</c:v>
                </c:pt>
                <c:pt idx="50894">
                  <c:v>-46.087000000000003</c:v>
                </c:pt>
                <c:pt idx="50895">
                  <c:v>-46.084999999999994</c:v>
                </c:pt>
                <c:pt idx="50896">
                  <c:v>-46.082999999999998</c:v>
                </c:pt>
                <c:pt idx="50897">
                  <c:v>-46.081000000000003</c:v>
                </c:pt>
                <c:pt idx="50898">
                  <c:v>-46.078999999999994</c:v>
                </c:pt>
                <c:pt idx="50899">
                  <c:v>-46.076999999999998</c:v>
                </c:pt>
                <c:pt idx="50900">
                  <c:v>-46.075000000000003</c:v>
                </c:pt>
                <c:pt idx="50901">
                  <c:v>-46.072999999999993</c:v>
                </c:pt>
                <c:pt idx="50902">
                  <c:v>-46.070999999999998</c:v>
                </c:pt>
                <c:pt idx="50903">
                  <c:v>-46.069000000000003</c:v>
                </c:pt>
                <c:pt idx="50904">
                  <c:v>-46.066999999999993</c:v>
                </c:pt>
                <c:pt idx="50905">
                  <c:v>-46.064999999999998</c:v>
                </c:pt>
                <c:pt idx="50906">
                  <c:v>-46.063000000000002</c:v>
                </c:pt>
                <c:pt idx="50907">
                  <c:v>-46.061000000000007</c:v>
                </c:pt>
                <c:pt idx="50908">
                  <c:v>-46.058999999999997</c:v>
                </c:pt>
                <c:pt idx="50909">
                  <c:v>-46.057000000000002</c:v>
                </c:pt>
                <c:pt idx="50910">
                  <c:v>-46.055000000000007</c:v>
                </c:pt>
                <c:pt idx="50911">
                  <c:v>-46.052999999999997</c:v>
                </c:pt>
                <c:pt idx="50912">
                  <c:v>-46.051000000000002</c:v>
                </c:pt>
                <c:pt idx="50913">
                  <c:v>-46.049000000000007</c:v>
                </c:pt>
                <c:pt idx="50914">
                  <c:v>-46.046999999999997</c:v>
                </c:pt>
                <c:pt idx="50915">
                  <c:v>-46.045000000000002</c:v>
                </c:pt>
                <c:pt idx="50916">
                  <c:v>-46.043000000000006</c:v>
                </c:pt>
                <c:pt idx="50917">
                  <c:v>-46.040999999999997</c:v>
                </c:pt>
                <c:pt idx="50918">
                  <c:v>-46.039000000000001</c:v>
                </c:pt>
                <c:pt idx="50919">
                  <c:v>-46.037000000000006</c:v>
                </c:pt>
                <c:pt idx="50920">
                  <c:v>-46.034999999999997</c:v>
                </c:pt>
                <c:pt idx="50921">
                  <c:v>-46.033000000000001</c:v>
                </c:pt>
                <c:pt idx="50922">
                  <c:v>-46.031000000000006</c:v>
                </c:pt>
                <c:pt idx="50923">
                  <c:v>-46.028999999999996</c:v>
                </c:pt>
                <c:pt idx="50924">
                  <c:v>-46.027000000000001</c:v>
                </c:pt>
                <c:pt idx="50925">
                  <c:v>-46.025000000000006</c:v>
                </c:pt>
                <c:pt idx="50926">
                  <c:v>-46.022999999999996</c:v>
                </c:pt>
                <c:pt idx="50927">
                  <c:v>-46.021000000000001</c:v>
                </c:pt>
                <c:pt idx="50928">
                  <c:v>-46.019000000000005</c:v>
                </c:pt>
                <c:pt idx="50929">
                  <c:v>-46.016999999999996</c:v>
                </c:pt>
                <c:pt idx="50930">
                  <c:v>-46.015000000000001</c:v>
                </c:pt>
                <c:pt idx="50931">
                  <c:v>-46.013000000000005</c:v>
                </c:pt>
                <c:pt idx="50932">
                  <c:v>-46.010999999999996</c:v>
                </c:pt>
                <c:pt idx="50933">
                  <c:v>-46.009</c:v>
                </c:pt>
                <c:pt idx="50934">
                  <c:v>-46.007000000000005</c:v>
                </c:pt>
                <c:pt idx="50935">
                  <c:v>-46.004999999999995</c:v>
                </c:pt>
                <c:pt idx="50936">
                  <c:v>-46.003</c:v>
                </c:pt>
                <c:pt idx="50937">
                  <c:v>-46.001000000000005</c:v>
                </c:pt>
                <c:pt idx="50938">
                  <c:v>-45.998999999999995</c:v>
                </c:pt>
                <c:pt idx="50939">
                  <c:v>-45.997</c:v>
                </c:pt>
                <c:pt idx="50940">
                  <c:v>-45.995000000000005</c:v>
                </c:pt>
                <c:pt idx="50941">
                  <c:v>-45.992999999999995</c:v>
                </c:pt>
                <c:pt idx="50942">
                  <c:v>-45.991</c:v>
                </c:pt>
                <c:pt idx="50943">
                  <c:v>-45.989000000000004</c:v>
                </c:pt>
                <c:pt idx="50944">
                  <c:v>-45.986999999999995</c:v>
                </c:pt>
                <c:pt idx="50945">
                  <c:v>-45.984999999999999</c:v>
                </c:pt>
                <c:pt idx="50946">
                  <c:v>-45.983000000000004</c:v>
                </c:pt>
                <c:pt idx="50947">
                  <c:v>-45.980999999999995</c:v>
                </c:pt>
                <c:pt idx="50948">
                  <c:v>-45.978999999999999</c:v>
                </c:pt>
                <c:pt idx="50949">
                  <c:v>-45.977000000000004</c:v>
                </c:pt>
                <c:pt idx="50950">
                  <c:v>-45.974999999999994</c:v>
                </c:pt>
                <c:pt idx="50951">
                  <c:v>-45.972999999999999</c:v>
                </c:pt>
                <c:pt idx="50952">
                  <c:v>-45.971000000000004</c:v>
                </c:pt>
                <c:pt idx="50953">
                  <c:v>-45.968999999999994</c:v>
                </c:pt>
                <c:pt idx="50954">
                  <c:v>-45.966999999999999</c:v>
                </c:pt>
                <c:pt idx="50955">
                  <c:v>-45.965000000000003</c:v>
                </c:pt>
                <c:pt idx="50956">
                  <c:v>-45.962999999999994</c:v>
                </c:pt>
                <c:pt idx="50957">
                  <c:v>-45.960999999999999</c:v>
                </c:pt>
                <c:pt idx="50958">
                  <c:v>-45.959000000000003</c:v>
                </c:pt>
                <c:pt idx="50959">
                  <c:v>-45.956999999999994</c:v>
                </c:pt>
                <c:pt idx="50960">
                  <c:v>-45.954999999999998</c:v>
                </c:pt>
                <c:pt idx="50961">
                  <c:v>-45.953000000000003</c:v>
                </c:pt>
                <c:pt idx="50962">
                  <c:v>-45.950999999999993</c:v>
                </c:pt>
                <c:pt idx="50963">
                  <c:v>-45.948999999999998</c:v>
                </c:pt>
                <c:pt idx="50964">
                  <c:v>-45.947000000000003</c:v>
                </c:pt>
                <c:pt idx="50965">
                  <c:v>-45.944999999999993</c:v>
                </c:pt>
                <c:pt idx="50966">
                  <c:v>-45.942999999999998</c:v>
                </c:pt>
                <c:pt idx="50967">
                  <c:v>-45.941000000000003</c:v>
                </c:pt>
                <c:pt idx="50968">
                  <c:v>-45.938999999999993</c:v>
                </c:pt>
                <c:pt idx="50969">
                  <c:v>-45.936999999999998</c:v>
                </c:pt>
                <c:pt idx="50970">
                  <c:v>-45.935000000000002</c:v>
                </c:pt>
                <c:pt idx="50971">
                  <c:v>-45.933000000000007</c:v>
                </c:pt>
                <c:pt idx="50972">
                  <c:v>-45.930999999999997</c:v>
                </c:pt>
                <c:pt idx="50973">
                  <c:v>-45.929000000000002</c:v>
                </c:pt>
                <c:pt idx="50974">
                  <c:v>-45.927000000000007</c:v>
                </c:pt>
                <c:pt idx="50975">
                  <c:v>-45.924999999999997</c:v>
                </c:pt>
                <c:pt idx="50976">
                  <c:v>-45.923000000000002</c:v>
                </c:pt>
                <c:pt idx="50977">
                  <c:v>-45.921000000000006</c:v>
                </c:pt>
                <c:pt idx="50978">
                  <c:v>-45.918999999999997</c:v>
                </c:pt>
                <c:pt idx="50979">
                  <c:v>-45.917000000000002</c:v>
                </c:pt>
                <c:pt idx="50980">
                  <c:v>-45.915000000000006</c:v>
                </c:pt>
                <c:pt idx="50981">
                  <c:v>-45.912999999999997</c:v>
                </c:pt>
                <c:pt idx="50982">
                  <c:v>-45.911000000000001</c:v>
                </c:pt>
                <c:pt idx="50983">
                  <c:v>-45.909000000000006</c:v>
                </c:pt>
                <c:pt idx="50984">
                  <c:v>-45.906999999999996</c:v>
                </c:pt>
                <c:pt idx="50985">
                  <c:v>-45.905000000000001</c:v>
                </c:pt>
                <c:pt idx="50986">
                  <c:v>-45.903000000000006</c:v>
                </c:pt>
                <c:pt idx="50987">
                  <c:v>-45.900999999999996</c:v>
                </c:pt>
                <c:pt idx="50988">
                  <c:v>-45.899000000000001</c:v>
                </c:pt>
                <c:pt idx="50989">
                  <c:v>-45.897000000000006</c:v>
                </c:pt>
                <c:pt idx="50990">
                  <c:v>-45.894999999999996</c:v>
                </c:pt>
                <c:pt idx="50991">
                  <c:v>-45.893000000000001</c:v>
                </c:pt>
                <c:pt idx="50992">
                  <c:v>-45.891000000000005</c:v>
                </c:pt>
                <c:pt idx="50993">
                  <c:v>-45.888999999999996</c:v>
                </c:pt>
                <c:pt idx="50994">
                  <c:v>-45.887</c:v>
                </c:pt>
                <c:pt idx="50995">
                  <c:v>-45.885000000000005</c:v>
                </c:pt>
                <c:pt idx="50996">
                  <c:v>-45.882999999999996</c:v>
                </c:pt>
                <c:pt idx="50997">
                  <c:v>-45.881</c:v>
                </c:pt>
                <c:pt idx="50998">
                  <c:v>-45.879000000000005</c:v>
                </c:pt>
                <c:pt idx="50999">
                  <c:v>-45.876999999999995</c:v>
                </c:pt>
                <c:pt idx="51000">
                  <c:v>-45.875</c:v>
                </c:pt>
                <c:pt idx="51001">
                  <c:v>-45.873000000000005</c:v>
                </c:pt>
                <c:pt idx="51002">
                  <c:v>-45.870999999999995</c:v>
                </c:pt>
                <c:pt idx="51003">
                  <c:v>-45.869</c:v>
                </c:pt>
                <c:pt idx="51004">
                  <c:v>-45.867000000000004</c:v>
                </c:pt>
                <c:pt idx="51005">
                  <c:v>-45.864999999999995</c:v>
                </c:pt>
                <c:pt idx="51006">
                  <c:v>-45.863</c:v>
                </c:pt>
                <c:pt idx="51007">
                  <c:v>-45.861000000000004</c:v>
                </c:pt>
                <c:pt idx="51008">
                  <c:v>-45.858999999999995</c:v>
                </c:pt>
                <c:pt idx="51009">
                  <c:v>-45.856999999999999</c:v>
                </c:pt>
                <c:pt idx="51010">
                  <c:v>-45.855000000000004</c:v>
                </c:pt>
                <c:pt idx="51011">
                  <c:v>-45.852999999999994</c:v>
                </c:pt>
                <c:pt idx="51012">
                  <c:v>-45.850999999999999</c:v>
                </c:pt>
                <c:pt idx="51013">
                  <c:v>-45.849000000000004</c:v>
                </c:pt>
                <c:pt idx="51014">
                  <c:v>-45.846999999999994</c:v>
                </c:pt>
                <c:pt idx="51015">
                  <c:v>-45.844999999999999</c:v>
                </c:pt>
                <c:pt idx="51016">
                  <c:v>-45.843000000000004</c:v>
                </c:pt>
                <c:pt idx="51017">
                  <c:v>-45.840999999999994</c:v>
                </c:pt>
                <c:pt idx="51018">
                  <c:v>-45.838999999999999</c:v>
                </c:pt>
                <c:pt idx="51019">
                  <c:v>-45.837000000000003</c:v>
                </c:pt>
                <c:pt idx="51020">
                  <c:v>-45.834999999999994</c:v>
                </c:pt>
                <c:pt idx="51021">
                  <c:v>-45.832999999999998</c:v>
                </c:pt>
                <c:pt idx="51022">
                  <c:v>-45.831000000000003</c:v>
                </c:pt>
                <c:pt idx="51023">
                  <c:v>-45.828999999999994</c:v>
                </c:pt>
                <c:pt idx="51024">
                  <c:v>-45.826999999999998</c:v>
                </c:pt>
                <c:pt idx="51025">
                  <c:v>-45.825000000000003</c:v>
                </c:pt>
                <c:pt idx="51026">
                  <c:v>-45.822999999999993</c:v>
                </c:pt>
                <c:pt idx="51027">
                  <c:v>-45.820999999999998</c:v>
                </c:pt>
                <c:pt idx="51028">
                  <c:v>-45.819000000000003</c:v>
                </c:pt>
                <c:pt idx="51029">
                  <c:v>-45.816999999999993</c:v>
                </c:pt>
                <c:pt idx="51030">
                  <c:v>-45.814999999999998</c:v>
                </c:pt>
                <c:pt idx="51031">
                  <c:v>-45.813000000000002</c:v>
                </c:pt>
                <c:pt idx="51032">
                  <c:v>-45.811000000000007</c:v>
                </c:pt>
                <c:pt idx="51033">
                  <c:v>-45.808999999999997</c:v>
                </c:pt>
                <c:pt idx="51034">
                  <c:v>-45.807000000000002</c:v>
                </c:pt>
                <c:pt idx="51035">
                  <c:v>-45.805000000000007</c:v>
                </c:pt>
                <c:pt idx="51036">
                  <c:v>-45.802999999999997</c:v>
                </c:pt>
                <c:pt idx="51037">
                  <c:v>-45.801000000000002</c:v>
                </c:pt>
                <c:pt idx="51038">
                  <c:v>-45.799000000000007</c:v>
                </c:pt>
                <c:pt idx="51039">
                  <c:v>-45.796999999999997</c:v>
                </c:pt>
                <c:pt idx="51040">
                  <c:v>-45.795000000000002</c:v>
                </c:pt>
                <c:pt idx="51041">
                  <c:v>-45.793000000000006</c:v>
                </c:pt>
                <c:pt idx="51042">
                  <c:v>-45.790999999999997</c:v>
                </c:pt>
                <c:pt idx="51043">
                  <c:v>-45.789000000000001</c:v>
                </c:pt>
                <c:pt idx="51044">
                  <c:v>-45.787000000000006</c:v>
                </c:pt>
                <c:pt idx="51045">
                  <c:v>-45.784999999999997</c:v>
                </c:pt>
                <c:pt idx="51046">
                  <c:v>-45.783000000000001</c:v>
                </c:pt>
                <c:pt idx="51047">
                  <c:v>-45.781000000000006</c:v>
                </c:pt>
                <c:pt idx="51048">
                  <c:v>-45.778999999999996</c:v>
                </c:pt>
                <c:pt idx="51049">
                  <c:v>-45.777000000000001</c:v>
                </c:pt>
                <c:pt idx="51050">
                  <c:v>-45.775000000000006</c:v>
                </c:pt>
                <c:pt idx="51051">
                  <c:v>-45.772999999999996</c:v>
                </c:pt>
                <c:pt idx="51052">
                  <c:v>-45.771000000000001</c:v>
                </c:pt>
                <c:pt idx="51053">
                  <c:v>-45.769000000000005</c:v>
                </c:pt>
                <c:pt idx="51054">
                  <c:v>-45.766999999999996</c:v>
                </c:pt>
                <c:pt idx="51055">
                  <c:v>-45.765000000000001</c:v>
                </c:pt>
                <c:pt idx="51056">
                  <c:v>-45.763000000000005</c:v>
                </c:pt>
                <c:pt idx="51057">
                  <c:v>-45.760999999999996</c:v>
                </c:pt>
                <c:pt idx="51058">
                  <c:v>-45.759</c:v>
                </c:pt>
                <c:pt idx="51059">
                  <c:v>-45.757000000000005</c:v>
                </c:pt>
                <c:pt idx="51060">
                  <c:v>-45.754999999999995</c:v>
                </c:pt>
                <c:pt idx="51061">
                  <c:v>-45.753</c:v>
                </c:pt>
                <c:pt idx="51062">
                  <c:v>-45.751000000000005</c:v>
                </c:pt>
                <c:pt idx="51063">
                  <c:v>-45.748999999999995</c:v>
                </c:pt>
                <c:pt idx="51064">
                  <c:v>-45.747</c:v>
                </c:pt>
                <c:pt idx="51065">
                  <c:v>-45.745000000000005</c:v>
                </c:pt>
                <c:pt idx="51066">
                  <c:v>-45.742999999999995</c:v>
                </c:pt>
                <c:pt idx="51067">
                  <c:v>-45.741</c:v>
                </c:pt>
                <c:pt idx="51068">
                  <c:v>-45.739000000000004</c:v>
                </c:pt>
                <c:pt idx="51069">
                  <c:v>-45.736999999999995</c:v>
                </c:pt>
                <c:pt idx="51070">
                  <c:v>-45.734999999999999</c:v>
                </c:pt>
                <c:pt idx="51071">
                  <c:v>-45.733000000000004</c:v>
                </c:pt>
                <c:pt idx="51072">
                  <c:v>-45.730999999999995</c:v>
                </c:pt>
                <c:pt idx="51073">
                  <c:v>-45.728999999999999</c:v>
                </c:pt>
                <c:pt idx="51074">
                  <c:v>-45.727000000000004</c:v>
                </c:pt>
                <c:pt idx="51075">
                  <c:v>-45.724999999999994</c:v>
                </c:pt>
                <c:pt idx="51076">
                  <c:v>-45.722999999999999</c:v>
                </c:pt>
                <c:pt idx="51077">
                  <c:v>-45.721000000000004</c:v>
                </c:pt>
                <c:pt idx="51078">
                  <c:v>-45.718999999999994</c:v>
                </c:pt>
                <c:pt idx="51079">
                  <c:v>-45.716999999999999</c:v>
                </c:pt>
                <c:pt idx="51080">
                  <c:v>-45.715000000000003</c:v>
                </c:pt>
                <c:pt idx="51081">
                  <c:v>-45.712999999999994</c:v>
                </c:pt>
                <c:pt idx="51082">
                  <c:v>-45.710999999999999</c:v>
                </c:pt>
                <c:pt idx="51083">
                  <c:v>-45.709000000000003</c:v>
                </c:pt>
                <c:pt idx="51084">
                  <c:v>-45.706999999999994</c:v>
                </c:pt>
                <c:pt idx="51085">
                  <c:v>-45.704999999999998</c:v>
                </c:pt>
                <c:pt idx="51086">
                  <c:v>-45.703000000000003</c:v>
                </c:pt>
                <c:pt idx="51087">
                  <c:v>-45.700999999999993</c:v>
                </c:pt>
                <c:pt idx="51088">
                  <c:v>-45.698999999999998</c:v>
                </c:pt>
                <c:pt idx="51089">
                  <c:v>-45.697000000000003</c:v>
                </c:pt>
                <c:pt idx="51090">
                  <c:v>-45.694999999999993</c:v>
                </c:pt>
                <c:pt idx="51091">
                  <c:v>-45.692999999999998</c:v>
                </c:pt>
                <c:pt idx="51092">
                  <c:v>-45.691000000000003</c:v>
                </c:pt>
                <c:pt idx="51093">
                  <c:v>-45.688999999999993</c:v>
                </c:pt>
                <c:pt idx="51094">
                  <c:v>-45.686999999999998</c:v>
                </c:pt>
                <c:pt idx="51095">
                  <c:v>-45.685000000000002</c:v>
                </c:pt>
                <c:pt idx="51096">
                  <c:v>-45.683000000000007</c:v>
                </c:pt>
                <c:pt idx="51097">
                  <c:v>-45.680999999999997</c:v>
                </c:pt>
                <c:pt idx="51098">
                  <c:v>-45.679000000000002</c:v>
                </c:pt>
                <c:pt idx="51099">
                  <c:v>-45.677000000000007</c:v>
                </c:pt>
                <c:pt idx="51100">
                  <c:v>-45.674999999999997</c:v>
                </c:pt>
                <c:pt idx="51101">
                  <c:v>-45.673000000000002</c:v>
                </c:pt>
                <c:pt idx="51102">
                  <c:v>-45.671000000000006</c:v>
                </c:pt>
                <c:pt idx="51103">
                  <c:v>-45.668999999999997</c:v>
                </c:pt>
                <c:pt idx="51104">
                  <c:v>-45.667000000000002</c:v>
                </c:pt>
                <c:pt idx="51105">
                  <c:v>-45.665000000000006</c:v>
                </c:pt>
                <c:pt idx="51106">
                  <c:v>-45.662999999999997</c:v>
                </c:pt>
                <c:pt idx="51107">
                  <c:v>-45.661000000000001</c:v>
                </c:pt>
                <c:pt idx="51108">
                  <c:v>-45.659000000000006</c:v>
                </c:pt>
                <c:pt idx="51109">
                  <c:v>-45.656999999999996</c:v>
                </c:pt>
                <c:pt idx="51110">
                  <c:v>-45.655000000000001</c:v>
                </c:pt>
                <c:pt idx="51111">
                  <c:v>-45.653000000000006</c:v>
                </c:pt>
                <c:pt idx="51112">
                  <c:v>-45.650999999999996</c:v>
                </c:pt>
                <c:pt idx="51113">
                  <c:v>-45.649000000000001</c:v>
                </c:pt>
                <c:pt idx="51114">
                  <c:v>-45.647000000000006</c:v>
                </c:pt>
                <c:pt idx="51115">
                  <c:v>-45.644999999999996</c:v>
                </c:pt>
                <c:pt idx="51116">
                  <c:v>-45.643000000000001</c:v>
                </c:pt>
                <c:pt idx="51117">
                  <c:v>-45.641000000000005</c:v>
                </c:pt>
                <c:pt idx="51118">
                  <c:v>-45.638999999999996</c:v>
                </c:pt>
                <c:pt idx="51119">
                  <c:v>-45.637</c:v>
                </c:pt>
                <c:pt idx="51120">
                  <c:v>-45.635000000000005</c:v>
                </c:pt>
                <c:pt idx="51121">
                  <c:v>-45.632999999999996</c:v>
                </c:pt>
                <c:pt idx="51122">
                  <c:v>-45.631</c:v>
                </c:pt>
                <c:pt idx="51123">
                  <c:v>-45.629000000000005</c:v>
                </c:pt>
                <c:pt idx="51124">
                  <c:v>-45.626999999999995</c:v>
                </c:pt>
                <c:pt idx="51125">
                  <c:v>-45.625</c:v>
                </c:pt>
                <c:pt idx="51126">
                  <c:v>-45.623000000000005</c:v>
                </c:pt>
                <c:pt idx="51127">
                  <c:v>-45.620999999999995</c:v>
                </c:pt>
                <c:pt idx="51128">
                  <c:v>-45.619</c:v>
                </c:pt>
                <c:pt idx="51129">
                  <c:v>-45.617000000000004</c:v>
                </c:pt>
                <c:pt idx="51130">
                  <c:v>-45.614999999999995</c:v>
                </c:pt>
                <c:pt idx="51131">
                  <c:v>-45.613</c:v>
                </c:pt>
                <c:pt idx="51132">
                  <c:v>-45.611000000000004</c:v>
                </c:pt>
                <c:pt idx="51133">
                  <c:v>-45.608999999999995</c:v>
                </c:pt>
                <c:pt idx="51134">
                  <c:v>-45.606999999999999</c:v>
                </c:pt>
                <c:pt idx="51135">
                  <c:v>-45.605000000000004</c:v>
                </c:pt>
                <c:pt idx="51136">
                  <c:v>-45.602999999999994</c:v>
                </c:pt>
                <c:pt idx="51137">
                  <c:v>-45.600999999999999</c:v>
                </c:pt>
                <c:pt idx="51138">
                  <c:v>-45.599000000000004</c:v>
                </c:pt>
                <c:pt idx="51139">
                  <c:v>-45.596999999999994</c:v>
                </c:pt>
                <c:pt idx="51140">
                  <c:v>-45.594999999999999</c:v>
                </c:pt>
                <c:pt idx="51141">
                  <c:v>-45.593000000000004</c:v>
                </c:pt>
                <c:pt idx="51142">
                  <c:v>-45.590999999999994</c:v>
                </c:pt>
                <c:pt idx="51143">
                  <c:v>-45.588999999999999</c:v>
                </c:pt>
                <c:pt idx="51144">
                  <c:v>-45.587000000000003</c:v>
                </c:pt>
                <c:pt idx="51145">
                  <c:v>-45.584999999999994</c:v>
                </c:pt>
                <c:pt idx="51146">
                  <c:v>-45.582999999999998</c:v>
                </c:pt>
                <c:pt idx="51147">
                  <c:v>-45.581000000000003</c:v>
                </c:pt>
                <c:pt idx="51148">
                  <c:v>-45.578999999999994</c:v>
                </c:pt>
                <c:pt idx="51149">
                  <c:v>-45.576999999999998</c:v>
                </c:pt>
                <c:pt idx="51150">
                  <c:v>-45.575000000000003</c:v>
                </c:pt>
                <c:pt idx="51151">
                  <c:v>-45.572999999999993</c:v>
                </c:pt>
                <c:pt idx="51152">
                  <c:v>-45.570999999999998</c:v>
                </c:pt>
                <c:pt idx="51153">
                  <c:v>-45.569000000000003</c:v>
                </c:pt>
                <c:pt idx="51154">
                  <c:v>-45.566999999999993</c:v>
                </c:pt>
                <c:pt idx="51155">
                  <c:v>-45.564999999999998</c:v>
                </c:pt>
                <c:pt idx="51156">
                  <c:v>-45.563000000000002</c:v>
                </c:pt>
                <c:pt idx="51157">
                  <c:v>-45.561000000000007</c:v>
                </c:pt>
                <c:pt idx="51158">
                  <c:v>-45.558999999999997</c:v>
                </c:pt>
                <c:pt idx="51159">
                  <c:v>-45.557000000000002</c:v>
                </c:pt>
                <c:pt idx="51160">
                  <c:v>-45.555000000000007</c:v>
                </c:pt>
                <c:pt idx="51161">
                  <c:v>-45.552999999999997</c:v>
                </c:pt>
                <c:pt idx="51162">
                  <c:v>-45.551000000000002</c:v>
                </c:pt>
                <c:pt idx="51163">
                  <c:v>-45.549000000000007</c:v>
                </c:pt>
                <c:pt idx="51164">
                  <c:v>-45.546999999999997</c:v>
                </c:pt>
                <c:pt idx="51165">
                  <c:v>-45.545000000000002</c:v>
                </c:pt>
                <c:pt idx="51166">
                  <c:v>-45.543000000000006</c:v>
                </c:pt>
                <c:pt idx="51167">
                  <c:v>-45.540999999999997</c:v>
                </c:pt>
                <c:pt idx="51168">
                  <c:v>-45.539000000000001</c:v>
                </c:pt>
                <c:pt idx="51169">
                  <c:v>-45.537000000000006</c:v>
                </c:pt>
                <c:pt idx="51170">
                  <c:v>-45.534999999999997</c:v>
                </c:pt>
                <c:pt idx="51171">
                  <c:v>-45.533000000000001</c:v>
                </c:pt>
                <c:pt idx="51172">
                  <c:v>-45.531000000000006</c:v>
                </c:pt>
                <c:pt idx="51173">
                  <c:v>-45.528999999999996</c:v>
                </c:pt>
                <c:pt idx="51174">
                  <c:v>-45.527000000000001</c:v>
                </c:pt>
                <c:pt idx="51175">
                  <c:v>-45.525000000000006</c:v>
                </c:pt>
                <c:pt idx="51176">
                  <c:v>-45.522999999999996</c:v>
                </c:pt>
                <c:pt idx="51177">
                  <c:v>-45.521000000000001</c:v>
                </c:pt>
                <c:pt idx="51178">
                  <c:v>-45.519000000000005</c:v>
                </c:pt>
                <c:pt idx="51179">
                  <c:v>-45.516999999999996</c:v>
                </c:pt>
                <c:pt idx="51180">
                  <c:v>-45.515000000000001</c:v>
                </c:pt>
                <c:pt idx="51181">
                  <c:v>-45.513000000000005</c:v>
                </c:pt>
                <c:pt idx="51182">
                  <c:v>-45.510999999999996</c:v>
                </c:pt>
                <c:pt idx="51183">
                  <c:v>-45.509</c:v>
                </c:pt>
                <c:pt idx="51184">
                  <c:v>-45.507000000000005</c:v>
                </c:pt>
                <c:pt idx="51185">
                  <c:v>-45.504999999999995</c:v>
                </c:pt>
                <c:pt idx="51186">
                  <c:v>-45.503</c:v>
                </c:pt>
                <c:pt idx="51187">
                  <c:v>-45.501000000000005</c:v>
                </c:pt>
                <c:pt idx="51188">
                  <c:v>-45.498999999999995</c:v>
                </c:pt>
                <c:pt idx="51189">
                  <c:v>-45.497</c:v>
                </c:pt>
                <c:pt idx="51190">
                  <c:v>-45.495000000000005</c:v>
                </c:pt>
                <c:pt idx="51191">
                  <c:v>-45.492999999999995</c:v>
                </c:pt>
                <c:pt idx="51192">
                  <c:v>-45.491</c:v>
                </c:pt>
                <c:pt idx="51193">
                  <c:v>-45.489000000000004</c:v>
                </c:pt>
                <c:pt idx="51194">
                  <c:v>-45.486999999999995</c:v>
                </c:pt>
                <c:pt idx="51195">
                  <c:v>-45.484999999999999</c:v>
                </c:pt>
                <c:pt idx="51196">
                  <c:v>-45.483000000000004</c:v>
                </c:pt>
                <c:pt idx="51197">
                  <c:v>-45.480999999999995</c:v>
                </c:pt>
                <c:pt idx="51198">
                  <c:v>-45.478999999999999</c:v>
                </c:pt>
                <c:pt idx="51199">
                  <c:v>-45.477000000000004</c:v>
                </c:pt>
                <c:pt idx="51200">
                  <c:v>-45.474999999999994</c:v>
                </c:pt>
                <c:pt idx="51201">
                  <c:v>-45.472999999999999</c:v>
                </c:pt>
                <c:pt idx="51202">
                  <c:v>-45.471000000000004</c:v>
                </c:pt>
                <c:pt idx="51203">
                  <c:v>-45.468999999999994</c:v>
                </c:pt>
                <c:pt idx="51204">
                  <c:v>-45.466999999999999</c:v>
                </c:pt>
                <c:pt idx="51205">
                  <c:v>-45.465000000000003</c:v>
                </c:pt>
                <c:pt idx="51206">
                  <c:v>-45.462999999999994</c:v>
                </c:pt>
                <c:pt idx="51207">
                  <c:v>-45.460999999999999</c:v>
                </c:pt>
                <c:pt idx="51208">
                  <c:v>-45.459000000000003</c:v>
                </c:pt>
                <c:pt idx="51209">
                  <c:v>-45.456999999999994</c:v>
                </c:pt>
                <c:pt idx="51210">
                  <c:v>-45.454999999999998</c:v>
                </c:pt>
                <c:pt idx="51211">
                  <c:v>-45.453000000000003</c:v>
                </c:pt>
                <c:pt idx="51212">
                  <c:v>-45.450999999999993</c:v>
                </c:pt>
                <c:pt idx="51213">
                  <c:v>-45.448999999999998</c:v>
                </c:pt>
                <c:pt idx="51214">
                  <c:v>-45.447000000000003</c:v>
                </c:pt>
                <c:pt idx="51215">
                  <c:v>-45.444999999999993</c:v>
                </c:pt>
                <c:pt idx="51216">
                  <c:v>-45.442999999999998</c:v>
                </c:pt>
                <c:pt idx="51217">
                  <c:v>-45.441000000000003</c:v>
                </c:pt>
                <c:pt idx="51218">
                  <c:v>-45.438999999999993</c:v>
                </c:pt>
                <c:pt idx="51219">
                  <c:v>-45.436999999999998</c:v>
                </c:pt>
                <c:pt idx="51220">
                  <c:v>-45.435000000000002</c:v>
                </c:pt>
                <c:pt idx="51221">
                  <c:v>-45.433000000000007</c:v>
                </c:pt>
                <c:pt idx="51222">
                  <c:v>-45.430999999999997</c:v>
                </c:pt>
                <c:pt idx="51223">
                  <c:v>-45.429000000000002</c:v>
                </c:pt>
                <c:pt idx="51224">
                  <c:v>-45.427000000000007</c:v>
                </c:pt>
                <c:pt idx="51225">
                  <c:v>-45.424999999999997</c:v>
                </c:pt>
                <c:pt idx="51226">
                  <c:v>-45.423000000000002</c:v>
                </c:pt>
                <c:pt idx="51227">
                  <c:v>-45.421000000000006</c:v>
                </c:pt>
                <c:pt idx="51228">
                  <c:v>-45.418999999999997</c:v>
                </c:pt>
                <c:pt idx="51229">
                  <c:v>-45.417000000000002</c:v>
                </c:pt>
                <c:pt idx="51230">
                  <c:v>-45.415000000000006</c:v>
                </c:pt>
                <c:pt idx="51231">
                  <c:v>-45.412999999999997</c:v>
                </c:pt>
                <c:pt idx="51232">
                  <c:v>-45.411000000000001</c:v>
                </c:pt>
                <c:pt idx="51233">
                  <c:v>-45.409000000000006</c:v>
                </c:pt>
                <c:pt idx="51234">
                  <c:v>-45.406999999999996</c:v>
                </c:pt>
                <c:pt idx="51235">
                  <c:v>-45.405000000000001</c:v>
                </c:pt>
                <c:pt idx="51236">
                  <c:v>-45.403000000000006</c:v>
                </c:pt>
                <c:pt idx="51237">
                  <c:v>-45.400999999999996</c:v>
                </c:pt>
                <c:pt idx="51238">
                  <c:v>-45.399000000000001</c:v>
                </c:pt>
                <c:pt idx="51239">
                  <c:v>-45.397000000000006</c:v>
                </c:pt>
                <c:pt idx="51240">
                  <c:v>-45.394999999999996</c:v>
                </c:pt>
                <c:pt idx="51241">
                  <c:v>-45.393000000000001</c:v>
                </c:pt>
                <c:pt idx="51242">
                  <c:v>-45.391000000000005</c:v>
                </c:pt>
                <c:pt idx="51243">
                  <c:v>-45.388999999999996</c:v>
                </c:pt>
                <c:pt idx="51244">
                  <c:v>-45.387</c:v>
                </c:pt>
                <c:pt idx="51245">
                  <c:v>-45.385000000000005</c:v>
                </c:pt>
                <c:pt idx="51246">
                  <c:v>-45.382999999999996</c:v>
                </c:pt>
                <c:pt idx="51247">
                  <c:v>-45.381</c:v>
                </c:pt>
                <c:pt idx="51248">
                  <c:v>-45.379000000000005</c:v>
                </c:pt>
                <c:pt idx="51249">
                  <c:v>-45.376999999999995</c:v>
                </c:pt>
                <c:pt idx="51250">
                  <c:v>-45.375</c:v>
                </c:pt>
                <c:pt idx="51251">
                  <c:v>-45.373000000000005</c:v>
                </c:pt>
                <c:pt idx="51252">
                  <c:v>-45.370999999999995</c:v>
                </c:pt>
                <c:pt idx="51253">
                  <c:v>-45.369</c:v>
                </c:pt>
                <c:pt idx="51254">
                  <c:v>-45.367000000000004</c:v>
                </c:pt>
                <c:pt idx="51255">
                  <c:v>-45.364999999999995</c:v>
                </c:pt>
                <c:pt idx="51256">
                  <c:v>-45.363</c:v>
                </c:pt>
                <c:pt idx="51257">
                  <c:v>-45.361000000000004</c:v>
                </c:pt>
                <c:pt idx="51258">
                  <c:v>-45.358999999999995</c:v>
                </c:pt>
                <c:pt idx="51259">
                  <c:v>-45.356999999999999</c:v>
                </c:pt>
                <c:pt idx="51260">
                  <c:v>-45.355000000000004</c:v>
                </c:pt>
                <c:pt idx="51261">
                  <c:v>-45.352999999999994</c:v>
                </c:pt>
                <c:pt idx="51262">
                  <c:v>-45.350999999999999</c:v>
                </c:pt>
                <c:pt idx="51263">
                  <c:v>-45.349000000000004</c:v>
                </c:pt>
                <c:pt idx="51264">
                  <c:v>-45.346999999999994</c:v>
                </c:pt>
                <c:pt idx="51265">
                  <c:v>-45.344999999999999</c:v>
                </c:pt>
                <c:pt idx="51266">
                  <c:v>-45.343000000000004</c:v>
                </c:pt>
                <c:pt idx="51267">
                  <c:v>-45.340999999999994</c:v>
                </c:pt>
                <c:pt idx="51268">
                  <c:v>-45.338999999999999</c:v>
                </c:pt>
                <c:pt idx="51269">
                  <c:v>-45.337000000000003</c:v>
                </c:pt>
                <c:pt idx="51270">
                  <c:v>-45.334999999999994</c:v>
                </c:pt>
                <c:pt idx="51271">
                  <c:v>-45.332999999999998</c:v>
                </c:pt>
                <c:pt idx="51272">
                  <c:v>-45.331000000000003</c:v>
                </c:pt>
                <c:pt idx="51273">
                  <c:v>-45.328999999999994</c:v>
                </c:pt>
                <c:pt idx="51274">
                  <c:v>-45.326999999999998</c:v>
                </c:pt>
                <c:pt idx="51275">
                  <c:v>-45.325000000000003</c:v>
                </c:pt>
                <c:pt idx="51276">
                  <c:v>-45.322999999999993</c:v>
                </c:pt>
                <c:pt idx="51277">
                  <c:v>-45.320999999999998</c:v>
                </c:pt>
                <c:pt idx="51278">
                  <c:v>-45.319000000000003</c:v>
                </c:pt>
                <c:pt idx="51279">
                  <c:v>-45.316999999999993</c:v>
                </c:pt>
                <c:pt idx="51280">
                  <c:v>-45.314999999999998</c:v>
                </c:pt>
                <c:pt idx="51281">
                  <c:v>-45.313000000000002</c:v>
                </c:pt>
                <c:pt idx="51282">
                  <c:v>-45.311000000000007</c:v>
                </c:pt>
                <c:pt idx="51283">
                  <c:v>-45.308999999999997</c:v>
                </c:pt>
                <c:pt idx="51284">
                  <c:v>-45.307000000000002</c:v>
                </c:pt>
                <c:pt idx="51285">
                  <c:v>-45.305000000000007</c:v>
                </c:pt>
                <c:pt idx="51286">
                  <c:v>-45.302999999999997</c:v>
                </c:pt>
                <c:pt idx="51287">
                  <c:v>-45.301000000000002</c:v>
                </c:pt>
                <c:pt idx="51288">
                  <c:v>-45.299000000000007</c:v>
                </c:pt>
                <c:pt idx="51289">
                  <c:v>-45.296999999999997</c:v>
                </c:pt>
                <c:pt idx="51290">
                  <c:v>-45.295000000000002</c:v>
                </c:pt>
                <c:pt idx="51291">
                  <c:v>-45.293000000000006</c:v>
                </c:pt>
                <c:pt idx="51292">
                  <c:v>-45.290999999999997</c:v>
                </c:pt>
                <c:pt idx="51293">
                  <c:v>-45.289000000000001</c:v>
                </c:pt>
                <c:pt idx="51294">
                  <c:v>-45.287000000000006</c:v>
                </c:pt>
                <c:pt idx="51295">
                  <c:v>-45.284999999999997</c:v>
                </c:pt>
                <c:pt idx="51296">
                  <c:v>-45.283000000000001</c:v>
                </c:pt>
                <c:pt idx="51297">
                  <c:v>-45.281000000000006</c:v>
                </c:pt>
                <c:pt idx="51298">
                  <c:v>-45.278999999999996</c:v>
                </c:pt>
                <c:pt idx="51299">
                  <c:v>-45.277000000000001</c:v>
                </c:pt>
                <c:pt idx="51300">
                  <c:v>-45.275000000000006</c:v>
                </c:pt>
                <c:pt idx="51301">
                  <c:v>-45.272999999999996</c:v>
                </c:pt>
                <c:pt idx="51302">
                  <c:v>-45.271000000000001</c:v>
                </c:pt>
                <c:pt idx="51303">
                  <c:v>-45.269000000000005</c:v>
                </c:pt>
                <c:pt idx="51304">
                  <c:v>-45.266999999999996</c:v>
                </c:pt>
                <c:pt idx="51305">
                  <c:v>-45.265000000000001</c:v>
                </c:pt>
                <c:pt idx="51306">
                  <c:v>-45.263000000000005</c:v>
                </c:pt>
                <c:pt idx="51307">
                  <c:v>-45.260999999999996</c:v>
                </c:pt>
                <c:pt idx="51308">
                  <c:v>-45.259</c:v>
                </c:pt>
                <c:pt idx="51309">
                  <c:v>-45.257000000000005</c:v>
                </c:pt>
                <c:pt idx="51310">
                  <c:v>-45.254999999999995</c:v>
                </c:pt>
                <c:pt idx="51311">
                  <c:v>-45.253</c:v>
                </c:pt>
                <c:pt idx="51312">
                  <c:v>-45.251000000000005</c:v>
                </c:pt>
                <c:pt idx="51313">
                  <c:v>-45.248999999999995</c:v>
                </c:pt>
                <c:pt idx="51314">
                  <c:v>-45.247</c:v>
                </c:pt>
                <c:pt idx="51315">
                  <c:v>-45.245000000000005</c:v>
                </c:pt>
                <c:pt idx="51316">
                  <c:v>-45.242999999999995</c:v>
                </c:pt>
                <c:pt idx="51317">
                  <c:v>-45.241</c:v>
                </c:pt>
                <c:pt idx="51318">
                  <c:v>-45.239000000000004</c:v>
                </c:pt>
                <c:pt idx="51319">
                  <c:v>-45.236999999999995</c:v>
                </c:pt>
                <c:pt idx="51320">
                  <c:v>-45.234999999999999</c:v>
                </c:pt>
                <c:pt idx="51321">
                  <c:v>-45.233000000000004</c:v>
                </c:pt>
                <c:pt idx="51322">
                  <c:v>-45.230999999999995</c:v>
                </c:pt>
                <c:pt idx="51323">
                  <c:v>-45.228999999999999</c:v>
                </c:pt>
                <c:pt idx="51324">
                  <c:v>-45.227000000000004</c:v>
                </c:pt>
                <c:pt idx="51325">
                  <c:v>-45.224999999999994</c:v>
                </c:pt>
                <c:pt idx="51326">
                  <c:v>-45.222999999999999</c:v>
                </c:pt>
                <c:pt idx="51327">
                  <c:v>-45.221000000000004</c:v>
                </c:pt>
                <c:pt idx="51328">
                  <c:v>-45.218999999999994</c:v>
                </c:pt>
                <c:pt idx="51329">
                  <c:v>-45.216999999999999</c:v>
                </c:pt>
                <c:pt idx="51330">
                  <c:v>-45.215000000000003</c:v>
                </c:pt>
                <c:pt idx="51331">
                  <c:v>-45.212999999999994</c:v>
                </c:pt>
                <c:pt idx="51332">
                  <c:v>-45.210999999999999</c:v>
                </c:pt>
                <c:pt idx="51333">
                  <c:v>-45.209000000000003</c:v>
                </c:pt>
                <c:pt idx="51334">
                  <c:v>-45.206999999999994</c:v>
                </c:pt>
                <c:pt idx="51335">
                  <c:v>-45.204999999999998</c:v>
                </c:pt>
                <c:pt idx="51336">
                  <c:v>-45.203000000000003</c:v>
                </c:pt>
                <c:pt idx="51337">
                  <c:v>-45.200999999999993</c:v>
                </c:pt>
                <c:pt idx="51338">
                  <c:v>-45.198999999999998</c:v>
                </c:pt>
                <c:pt idx="51339">
                  <c:v>-45.197000000000003</c:v>
                </c:pt>
                <c:pt idx="51340">
                  <c:v>-45.194999999999993</c:v>
                </c:pt>
                <c:pt idx="51341">
                  <c:v>-45.192999999999998</c:v>
                </c:pt>
                <c:pt idx="51342">
                  <c:v>-45.191000000000003</c:v>
                </c:pt>
                <c:pt idx="51343">
                  <c:v>-45.188999999999993</c:v>
                </c:pt>
                <c:pt idx="51344">
                  <c:v>-45.186999999999998</c:v>
                </c:pt>
                <c:pt idx="51345">
                  <c:v>-45.185000000000002</c:v>
                </c:pt>
                <c:pt idx="51346">
                  <c:v>-45.183000000000007</c:v>
                </c:pt>
                <c:pt idx="51347">
                  <c:v>-45.180999999999997</c:v>
                </c:pt>
                <c:pt idx="51348">
                  <c:v>-45.179000000000002</c:v>
                </c:pt>
                <c:pt idx="51349">
                  <c:v>-45.177000000000007</c:v>
                </c:pt>
                <c:pt idx="51350">
                  <c:v>-45.174999999999997</c:v>
                </c:pt>
                <c:pt idx="51351">
                  <c:v>-45.173000000000002</c:v>
                </c:pt>
                <c:pt idx="51352">
                  <c:v>-45.171000000000006</c:v>
                </c:pt>
                <c:pt idx="51353">
                  <c:v>-45.168999999999997</c:v>
                </c:pt>
                <c:pt idx="51354">
                  <c:v>-45.167000000000002</c:v>
                </c:pt>
                <c:pt idx="51355">
                  <c:v>-45.165000000000006</c:v>
                </c:pt>
                <c:pt idx="51356">
                  <c:v>-45.162999999999997</c:v>
                </c:pt>
                <c:pt idx="51357">
                  <c:v>-45.161000000000001</c:v>
                </c:pt>
                <c:pt idx="51358">
                  <c:v>-45.159000000000006</c:v>
                </c:pt>
                <c:pt idx="51359">
                  <c:v>-45.156999999999996</c:v>
                </c:pt>
                <c:pt idx="51360">
                  <c:v>-45.155000000000001</c:v>
                </c:pt>
                <c:pt idx="51361">
                  <c:v>-45.153000000000006</c:v>
                </c:pt>
                <c:pt idx="51362">
                  <c:v>-45.150999999999996</c:v>
                </c:pt>
                <c:pt idx="51363">
                  <c:v>-45.149000000000001</c:v>
                </c:pt>
                <c:pt idx="51364">
                  <c:v>-45.147000000000006</c:v>
                </c:pt>
                <c:pt idx="51365">
                  <c:v>-45.144999999999996</c:v>
                </c:pt>
                <c:pt idx="51366">
                  <c:v>-45.143000000000001</c:v>
                </c:pt>
                <c:pt idx="51367">
                  <c:v>-45.141000000000005</c:v>
                </c:pt>
                <c:pt idx="51368">
                  <c:v>-45.138999999999996</c:v>
                </c:pt>
                <c:pt idx="51369">
                  <c:v>-45.137</c:v>
                </c:pt>
                <c:pt idx="51370">
                  <c:v>-45.135000000000005</c:v>
                </c:pt>
                <c:pt idx="51371">
                  <c:v>-45.132999999999996</c:v>
                </c:pt>
                <c:pt idx="51372">
                  <c:v>-45.131</c:v>
                </c:pt>
                <c:pt idx="51373">
                  <c:v>-45.129000000000005</c:v>
                </c:pt>
                <c:pt idx="51374">
                  <c:v>-45.126999999999995</c:v>
                </c:pt>
                <c:pt idx="51375">
                  <c:v>-45.125</c:v>
                </c:pt>
                <c:pt idx="51376">
                  <c:v>-45.123000000000005</c:v>
                </c:pt>
                <c:pt idx="51377">
                  <c:v>-45.120999999999995</c:v>
                </c:pt>
                <c:pt idx="51378">
                  <c:v>-45.119</c:v>
                </c:pt>
                <c:pt idx="51379">
                  <c:v>-45.117000000000004</c:v>
                </c:pt>
                <c:pt idx="51380">
                  <c:v>-45.114999999999995</c:v>
                </c:pt>
                <c:pt idx="51381">
                  <c:v>-45.113</c:v>
                </c:pt>
                <c:pt idx="51382">
                  <c:v>-45.111000000000004</c:v>
                </c:pt>
                <c:pt idx="51383">
                  <c:v>-45.108999999999995</c:v>
                </c:pt>
                <c:pt idx="51384">
                  <c:v>-45.106999999999999</c:v>
                </c:pt>
                <c:pt idx="51385">
                  <c:v>-45.105000000000004</c:v>
                </c:pt>
                <c:pt idx="51386">
                  <c:v>-45.102999999999994</c:v>
                </c:pt>
                <c:pt idx="51387">
                  <c:v>-45.100999999999999</c:v>
                </c:pt>
                <c:pt idx="51388">
                  <c:v>-45.099000000000004</c:v>
                </c:pt>
                <c:pt idx="51389">
                  <c:v>-45.096999999999994</c:v>
                </c:pt>
                <c:pt idx="51390">
                  <c:v>-45.094999999999999</c:v>
                </c:pt>
                <c:pt idx="51391">
                  <c:v>-45.093000000000004</c:v>
                </c:pt>
                <c:pt idx="51392">
                  <c:v>-45.090999999999994</c:v>
                </c:pt>
                <c:pt idx="51393">
                  <c:v>-45.088999999999999</c:v>
                </c:pt>
                <c:pt idx="51394">
                  <c:v>-45.087000000000003</c:v>
                </c:pt>
                <c:pt idx="51395">
                  <c:v>-45.084999999999994</c:v>
                </c:pt>
                <c:pt idx="51396">
                  <c:v>-45.082999999999998</c:v>
                </c:pt>
                <c:pt idx="51397">
                  <c:v>-45.081000000000003</c:v>
                </c:pt>
                <c:pt idx="51398">
                  <c:v>-45.078999999999994</c:v>
                </c:pt>
                <c:pt idx="51399">
                  <c:v>-45.076999999999998</c:v>
                </c:pt>
                <c:pt idx="51400">
                  <c:v>-45.075000000000003</c:v>
                </c:pt>
                <c:pt idx="51401">
                  <c:v>-45.072999999999993</c:v>
                </c:pt>
                <c:pt idx="51402">
                  <c:v>-45.070999999999998</c:v>
                </c:pt>
                <c:pt idx="51403">
                  <c:v>-45.069000000000003</c:v>
                </c:pt>
                <c:pt idx="51404">
                  <c:v>-45.066999999999993</c:v>
                </c:pt>
                <c:pt idx="51405">
                  <c:v>-45.064999999999998</c:v>
                </c:pt>
                <c:pt idx="51406">
                  <c:v>-45.063000000000002</c:v>
                </c:pt>
                <c:pt idx="51407">
                  <c:v>-45.061000000000007</c:v>
                </c:pt>
                <c:pt idx="51408">
                  <c:v>-45.058999999999997</c:v>
                </c:pt>
                <c:pt idx="51409">
                  <c:v>-45.057000000000002</c:v>
                </c:pt>
                <c:pt idx="51410">
                  <c:v>-45.055000000000007</c:v>
                </c:pt>
                <c:pt idx="51411">
                  <c:v>-45.052999999999997</c:v>
                </c:pt>
                <c:pt idx="51412">
                  <c:v>-45.051000000000002</c:v>
                </c:pt>
                <c:pt idx="51413">
                  <c:v>-45.049000000000007</c:v>
                </c:pt>
                <c:pt idx="51414">
                  <c:v>-45.046999999999997</c:v>
                </c:pt>
                <c:pt idx="51415">
                  <c:v>-45.045000000000002</c:v>
                </c:pt>
                <c:pt idx="51416">
                  <c:v>-45.043000000000006</c:v>
                </c:pt>
                <c:pt idx="51417">
                  <c:v>-45.040999999999997</c:v>
                </c:pt>
                <c:pt idx="51418">
                  <c:v>-45.039000000000001</c:v>
                </c:pt>
                <c:pt idx="51419">
                  <c:v>-45.037000000000006</c:v>
                </c:pt>
                <c:pt idx="51420">
                  <c:v>-45.034999999999997</c:v>
                </c:pt>
                <c:pt idx="51421">
                  <c:v>-45.033000000000001</c:v>
                </c:pt>
                <c:pt idx="51422">
                  <c:v>-45.031000000000006</c:v>
                </c:pt>
                <c:pt idx="51423">
                  <c:v>-45.028999999999996</c:v>
                </c:pt>
                <c:pt idx="51424">
                  <c:v>-45.027000000000001</c:v>
                </c:pt>
                <c:pt idx="51425">
                  <c:v>-45.025000000000006</c:v>
                </c:pt>
                <c:pt idx="51426">
                  <c:v>-45.022999999999996</c:v>
                </c:pt>
                <c:pt idx="51427">
                  <c:v>-45.021000000000001</c:v>
                </c:pt>
                <c:pt idx="51428">
                  <c:v>-45.019000000000005</c:v>
                </c:pt>
                <c:pt idx="51429">
                  <c:v>-45.016999999999996</c:v>
                </c:pt>
                <c:pt idx="51430">
                  <c:v>-45.015000000000001</c:v>
                </c:pt>
                <c:pt idx="51431">
                  <c:v>-45.013000000000005</c:v>
                </c:pt>
                <c:pt idx="51432">
                  <c:v>-45.010999999999996</c:v>
                </c:pt>
                <c:pt idx="51433">
                  <c:v>-45.009</c:v>
                </c:pt>
                <c:pt idx="51434">
                  <c:v>-45.007000000000005</c:v>
                </c:pt>
                <c:pt idx="51435">
                  <c:v>-45.004999999999995</c:v>
                </c:pt>
                <c:pt idx="51436">
                  <c:v>-45.003</c:v>
                </c:pt>
                <c:pt idx="51437">
                  <c:v>-45.001000000000005</c:v>
                </c:pt>
                <c:pt idx="51438">
                  <c:v>-44.998999999999995</c:v>
                </c:pt>
                <c:pt idx="51439">
                  <c:v>-44.997</c:v>
                </c:pt>
                <c:pt idx="51440">
                  <c:v>-44.995000000000005</c:v>
                </c:pt>
                <c:pt idx="51441">
                  <c:v>-44.992999999999995</c:v>
                </c:pt>
                <c:pt idx="51442">
                  <c:v>-44.991</c:v>
                </c:pt>
                <c:pt idx="51443">
                  <c:v>-44.989000000000004</c:v>
                </c:pt>
                <c:pt idx="51444">
                  <c:v>-44.986999999999995</c:v>
                </c:pt>
                <c:pt idx="51445">
                  <c:v>-44.984999999999999</c:v>
                </c:pt>
                <c:pt idx="51446">
                  <c:v>-44.983000000000004</c:v>
                </c:pt>
                <c:pt idx="51447">
                  <c:v>-44.980999999999995</c:v>
                </c:pt>
                <c:pt idx="51448">
                  <c:v>-44.978999999999999</c:v>
                </c:pt>
                <c:pt idx="51449">
                  <c:v>-44.977000000000004</c:v>
                </c:pt>
                <c:pt idx="51450">
                  <c:v>-44.974999999999994</c:v>
                </c:pt>
                <c:pt idx="51451">
                  <c:v>-44.972999999999999</c:v>
                </c:pt>
                <c:pt idx="51452">
                  <c:v>-44.971000000000004</c:v>
                </c:pt>
                <c:pt idx="51453">
                  <c:v>-44.968999999999994</c:v>
                </c:pt>
                <c:pt idx="51454">
                  <c:v>-44.966999999999999</c:v>
                </c:pt>
                <c:pt idx="51455">
                  <c:v>-44.965000000000003</c:v>
                </c:pt>
                <c:pt idx="51456">
                  <c:v>-44.962999999999994</c:v>
                </c:pt>
                <c:pt idx="51457">
                  <c:v>-44.960999999999999</c:v>
                </c:pt>
                <c:pt idx="51458">
                  <c:v>-44.959000000000003</c:v>
                </c:pt>
                <c:pt idx="51459">
                  <c:v>-44.956999999999994</c:v>
                </c:pt>
                <c:pt idx="51460">
                  <c:v>-44.954999999999998</c:v>
                </c:pt>
                <c:pt idx="51461">
                  <c:v>-44.953000000000003</c:v>
                </c:pt>
                <c:pt idx="51462">
                  <c:v>-44.950999999999993</c:v>
                </c:pt>
                <c:pt idx="51463">
                  <c:v>-44.948999999999998</c:v>
                </c:pt>
                <c:pt idx="51464">
                  <c:v>-44.947000000000003</c:v>
                </c:pt>
                <c:pt idx="51465">
                  <c:v>-44.944999999999993</c:v>
                </c:pt>
                <c:pt idx="51466">
                  <c:v>-44.942999999999998</c:v>
                </c:pt>
                <c:pt idx="51467">
                  <c:v>-44.941000000000003</c:v>
                </c:pt>
                <c:pt idx="51468">
                  <c:v>-44.938999999999993</c:v>
                </c:pt>
                <c:pt idx="51469">
                  <c:v>-44.936999999999998</c:v>
                </c:pt>
                <c:pt idx="51470">
                  <c:v>-44.935000000000002</c:v>
                </c:pt>
                <c:pt idx="51471">
                  <c:v>-44.933000000000007</c:v>
                </c:pt>
                <c:pt idx="51472">
                  <c:v>-44.930999999999997</c:v>
                </c:pt>
                <c:pt idx="51473">
                  <c:v>-44.929000000000002</c:v>
                </c:pt>
                <c:pt idx="51474">
                  <c:v>-44.927000000000007</c:v>
                </c:pt>
                <c:pt idx="51475">
                  <c:v>-44.924999999999997</c:v>
                </c:pt>
                <c:pt idx="51476">
                  <c:v>-44.923000000000002</c:v>
                </c:pt>
                <c:pt idx="51477">
                  <c:v>-44.921000000000006</c:v>
                </c:pt>
                <c:pt idx="51478">
                  <c:v>-44.918999999999997</c:v>
                </c:pt>
                <c:pt idx="51479">
                  <c:v>-44.917000000000002</c:v>
                </c:pt>
                <c:pt idx="51480">
                  <c:v>-44.915000000000006</c:v>
                </c:pt>
                <c:pt idx="51481">
                  <c:v>-44.912999999999997</c:v>
                </c:pt>
                <c:pt idx="51482">
                  <c:v>-44.911000000000001</c:v>
                </c:pt>
                <c:pt idx="51483">
                  <c:v>-44.909000000000006</c:v>
                </c:pt>
                <c:pt idx="51484">
                  <c:v>-44.906999999999996</c:v>
                </c:pt>
                <c:pt idx="51485">
                  <c:v>-44.905000000000001</c:v>
                </c:pt>
                <c:pt idx="51486">
                  <c:v>-44.903000000000006</c:v>
                </c:pt>
                <c:pt idx="51487">
                  <c:v>-44.900999999999996</c:v>
                </c:pt>
                <c:pt idx="51488">
                  <c:v>-44.899000000000001</c:v>
                </c:pt>
                <c:pt idx="51489">
                  <c:v>-44.897000000000006</c:v>
                </c:pt>
                <c:pt idx="51490">
                  <c:v>-44.894999999999996</c:v>
                </c:pt>
                <c:pt idx="51491">
                  <c:v>-44.893000000000001</c:v>
                </c:pt>
                <c:pt idx="51492">
                  <c:v>-44.891000000000005</c:v>
                </c:pt>
                <c:pt idx="51493">
                  <c:v>-44.888999999999996</c:v>
                </c:pt>
                <c:pt idx="51494">
                  <c:v>-44.887</c:v>
                </c:pt>
                <c:pt idx="51495">
                  <c:v>-44.885000000000005</c:v>
                </c:pt>
                <c:pt idx="51496">
                  <c:v>-44.882999999999996</c:v>
                </c:pt>
                <c:pt idx="51497">
                  <c:v>-44.881</c:v>
                </c:pt>
                <c:pt idx="51498">
                  <c:v>-44.879000000000005</c:v>
                </c:pt>
                <c:pt idx="51499">
                  <c:v>-44.876999999999995</c:v>
                </c:pt>
                <c:pt idx="51500">
                  <c:v>-44.875</c:v>
                </c:pt>
                <c:pt idx="51501">
                  <c:v>-44.873000000000005</c:v>
                </c:pt>
                <c:pt idx="51502">
                  <c:v>-44.870999999999995</c:v>
                </c:pt>
                <c:pt idx="51503">
                  <c:v>-44.869</c:v>
                </c:pt>
                <c:pt idx="51504">
                  <c:v>-44.867000000000004</c:v>
                </c:pt>
                <c:pt idx="51505">
                  <c:v>-44.864999999999995</c:v>
                </c:pt>
                <c:pt idx="51506">
                  <c:v>-44.863</c:v>
                </c:pt>
                <c:pt idx="51507">
                  <c:v>-44.861000000000004</c:v>
                </c:pt>
                <c:pt idx="51508">
                  <c:v>-44.858999999999995</c:v>
                </c:pt>
                <c:pt idx="51509">
                  <c:v>-44.856999999999999</c:v>
                </c:pt>
                <c:pt idx="51510">
                  <c:v>-44.855000000000004</c:v>
                </c:pt>
                <c:pt idx="51511">
                  <c:v>-44.852999999999994</c:v>
                </c:pt>
                <c:pt idx="51512">
                  <c:v>-44.850999999999999</c:v>
                </c:pt>
                <c:pt idx="51513">
                  <c:v>-44.849000000000004</c:v>
                </c:pt>
                <c:pt idx="51514">
                  <c:v>-44.846999999999994</c:v>
                </c:pt>
                <c:pt idx="51515">
                  <c:v>-44.844999999999999</c:v>
                </c:pt>
                <c:pt idx="51516">
                  <c:v>-44.843000000000004</c:v>
                </c:pt>
                <c:pt idx="51517">
                  <c:v>-44.840999999999994</c:v>
                </c:pt>
                <c:pt idx="51518">
                  <c:v>-44.838999999999999</c:v>
                </c:pt>
                <c:pt idx="51519">
                  <c:v>-44.837000000000003</c:v>
                </c:pt>
                <c:pt idx="51520">
                  <c:v>-44.834999999999994</c:v>
                </c:pt>
                <c:pt idx="51521">
                  <c:v>-44.832999999999998</c:v>
                </c:pt>
                <c:pt idx="51522">
                  <c:v>-44.831000000000003</c:v>
                </c:pt>
                <c:pt idx="51523">
                  <c:v>-44.828999999999994</c:v>
                </c:pt>
                <c:pt idx="51524">
                  <c:v>-44.826999999999998</c:v>
                </c:pt>
                <c:pt idx="51525">
                  <c:v>-44.825000000000003</c:v>
                </c:pt>
                <c:pt idx="51526">
                  <c:v>-44.822999999999993</c:v>
                </c:pt>
                <c:pt idx="51527">
                  <c:v>-44.820999999999998</c:v>
                </c:pt>
                <c:pt idx="51528">
                  <c:v>-44.819000000000003</c:v>
                </c:pt>
                <c:pt idx="51529">
                  <c:v>-44.816999999999993</c:v>
                </c:pt>
                <c:pt idx="51530">
                  <c:v>-44.814999999999998</c:v>
                </c:pt>
                <c:pt idx="51531">
                  <c:v>-44.813000000000002</c:v>
                </c:pt>
                <c:pt idx="51532">
                  <c:v>-44.811000000000007</c:v>
                </c:pt>
                <c:pt idx="51533">
                  <c:v>-44.808999999999997</c:v>
                </c:pt>
                <c:pt idx="51534">
                  <c:v>-44.807000000000002</c:v>
                </c:pt>
                <c:pt idx="51535">
                  <c:v>-44.805000000000007</c:v>
                </c:pt>
                <c:pt idx="51536">
                  <c:v>-44.802999999999997</c:v>
                </c:pt>
                <c:pt idx="51537">
                  <c:v>-44.801000000000002</c:v>
                </c:pt>
                <c:pt idx="51538">
                  <c:v>-44.799000000000007</c:v>
                </c:pt>
                <c:pt idx="51539">
                  <c:v>-44.796999999999997</c:v>
                </c:pt>
                <c:pt idx="51540">
                  <c:v>-44.795000000000002</c:v>
                </c:pt>
                <c:pt idx="51541">
                  <c:v>-44.793000000000006</c:v>
                </c:pt>
                <c:pt idx="51542">
                  <c:v>-44.790999999999997</c:v>
                </c:pt>
                <c:pt idx="51543">
                  <c:v>-44.789000000000001</c:v>
                </c:pt>
                <c:pt idx="51544">
                  <c:v>-44.787000000000006</c:v>
                </c:pt>
                <c:pt idx="51545">
                  <c:v>-44.784999999999997</c:v>
                </c:pt>
                <c:pt idx="51546">
                  <c:v>-44.783000000000001</c:v>
                </c:pt>
                <c:pt idx="51547">
                  <c:v>-44.781000000000006</c:v>
                </c:pt>
                <c:pt idx="51548">
                  <c:v>-44.778999999999996</c:v>
                </c:pt>
                <c:pt idx="51549">
                  <c:v>-44.777000000000001</c:v>
                </c:pt>
                <c:pt idx="51550">
                  <c:v>-44.775000000000006</c:v>
                </c:pt>
                <c:pt idx="51551">
                  <c:v>-44.772999999999996</c:v>
                </c:pt>
                <c:pt idx="51552">
                  <c:v>-44.771000000000001</c:v>
                </c:pt>
                <c:pt idx="51553">
                  <c:v>-44.769000000000005</c:v>
                </c:pt>
                <c:pt idx="51554">
                  <c:v>-44.766999999999996</c:v>
                </c:pt>
                <c:pt idx="51555">
                  <c:v>-44.765000000000001</c:v>
                </c:pt>
                <c:pt idx="51556">
                  <c:v>-44.763000000000005</c:v>
                </c:pt>
                <c:pt idx="51557">
                  <c:v>-44.760999999999996</c:v>
                </c:pt>
                <c:pt idx="51558">
                  <c:v>-44.759</c:v>
                </c:pt>
                <c:pt idx="51559">
                  <c:v>-44.757000000000005</c:v>
                </c:pt>
                <c:pt idx="51560">
                  <c:v>-44.754999999999995</c:v>
                </c:pt>
                <c:pt idx="51561">
                  <c:v>-44.753</c:v>
                </c:pt>
                <c:pt idx="51562">
                  <c:v>-44.751000000000005</c:v>
                </c:pt>
                <c:pt idx="51563">
                  <c:v>-44.748999999999995</c:v>
                </c:pt>
                <c:pt idx="51564">
                  <c:v>-44.747</c:v>
                </c:pt>
                <c:pt idx="51565">
                  <c:v>-44.745000000000005</c:v>
                </c:pt>
                <c:pt idx="51566">
                  <c:v>-44.742999999999995</c:v>
                </c:pt>
                <c:pt idx="51567">
                  <c:v>-44.741</c:v>
                </c:pt>
                <c:pt idx="51568">
                  <c:v>-44.739000000000004</c:v>
                </c:pt>
                <c:pt idx="51569">
                  <c:v>-44.736999999999995</c:v>
                </c:pt>
                <c:pt idx="51570">
                  <c:v>-44.734999999999999</c:v>
                </c:pt>
                <c:pt idx="51571">
                  <c:v>-44.733000000000004</c:v>
                </c:pt>
                <c:pt idx="51572">
                  <c:v>-44.730999999999995</c:v>
                </c:pt>
                <c:pt idx="51573">
                  <c:v>-44.728999999999999</c:v>
                </c:pt>
                <c:pt idx="51574">
                  <c:v>-44.727000000000004</c:v>
                </c:pt>
                <c:pt idx="51575">
                  <c:v>-44.724999999999994</c:v>
                </c:pt>
                <c:pt idx="51576">
                  <c:v>-44.722999999999999</c:v>
                </c:pt>
                <c:pt idx="51577">
                  <c:v>-44.721000000000004</c:v>
                </c:pt>
                <c:pt idx="51578">
                  <c:v>-44.718999999999994</c:v>
                </c:pt>
                <c:pt idx="51579">
                  <c:v>-44.716999999999999</c:v>
                </c:pt>
                <c:pt idx="51580">
                  <c:v>-44.715000000000003</c:v>
                </c:pt>
                <c:pt idx="51581">
                  <c:v>-44.712999999999994</c:v>
                </c:pt>
                <c:pt idx="51582">
                  <c:v>-44.710999999999999</c:v>
                </c:pt>
                <c:pt idx="51583">
                  <c:v>-44.709000000000003</c:v>
                </c:pt>
                <c:pt idx="51584">
                  <c:v>-44.706999999999994</c:v>
                </c:pt>
                <c:pt idx="51585">
                  <c:v>-44.704999999999998</c:v>
                </c:pt>
                <c:pt idx="51586">
                  <c:v>-44.703000000000003</c:v>
                </c:pt>
                <c:pt idx="51587">
                  <c:v>-44.700999999999993</c:v>
                </c:pt>
                <c:pt idx="51588">
                  <c:v>-44.698999999999998</c:v>
                </c:pt>
                <c:pt idx="51589">
                  <c:v>-44.697000000000003</c:v>
                </c:pt>
                <c:pt idx="51590">
                  <c:v>-44.694999999999993</c:v>
                </c:pt>
                <c:pt idx="51591">
                  <c:v>-44.692999999999998</c:v>
                </c:pt>
                <c:pt idx="51592">
                  <c:v>-44.691000000000003</c:v>
                </c:pt>
                <c:pt idx="51593">
                  <c:v>-44.688999999999993</c:v>
                </c:pt>
                <c:pt idx="51594">
                  <c:v>-44.686999999999998</c:v>
                </c:pt>
                <c:pt idx="51595">
                  <c:v>-44.685000000000002</c:v>
                </c:pt>
                <c:pt idx="51596">
                  <c:v>-44.683000000000007</c:v>
                </c:pt>
                <c:pt idx="51597">
                  <c:v>-44.680999999999997</c:v>
                </c:pt>
                <c:pt idx="51598">
                  <c:v>-44.679000000000002</c:v>
                </c:pt>
                <c:pt idx="51599">
                  <c:v>-44.677000000000007</c:v>
                </c:pt>
                <c:pt idx="51600">
                  <c:v>-44.674999999999997</c:v>
                </c:pt>
                <c:pt idx="51601">
                  <c:v>-44.673000000000002</c:v>
                </c:pt>
                <c:pt idx="51602">
                  <c:v>-44.671000000000006</c:v>
                </c:pt>
                <c:pt idx="51603">
                  <c:v>-44.668999999999997</c:v>
                </c:pt>
                <c:pt idx="51604">
                  <c:v>-44.667000000000002</c:v>
                </c:pt>
                <c:pt idx="51605">
                  <c:v>-44.665000000000006</c:v>
                </c:pt>
                <c:pt idx="51606">
                  <c:v>-44.662999999999997</c:v>
                </c:pt>
                <c:pt idx="51607">
                  <c:v>-44.661000000000001</c:v>
                </c:pt>
                <c:pt idx="51608">
                  <c:v>-44.659000000000006</c:v>
                </c:pt>
                <c:pt idx="51609">
                  <c:v>-44.656999999999996</c:v>
                </c:pt>
                <c:pt idx="51610">
                  <c:v>-44.655000000000001</c:v>
                </c:pt>
                <c:pt idx="51611">
                  <c:v>-44.653000000000006</c:v>
                </c:pt>
                <c:pt idx="51612">
                  <c:v>-44.650999999999996</c:v>
                </c:pt>
                <c:pt idx="51613">
                  <c:v>-44.649000000000001</c:v>
                </c:pt>
                <c:pt idx="51614">
                  <c:v>-44.647000000000006</c:v>
                </c:pt>
                <c:pt idx="51615">
                  <c:v>-44.644999999999996</c:v>
                </c:pt>
                <c:pt idx="51616">
                  <c:v>-44.643000000000001</c:v>
                </c:pt>
                <c:pt idx="51617">
                  <c:v>-44.641000000000005</c:v>
                </c:pt>
                <c:pt idx="51618">
                  <c:v>-44.638999999999996</c:v>
                </c:pt>
                <c:pt idx="51619">
                  <c:v>-44.637</c:v>
                </c:pt>
                <c:pt idx="51620">
                  <c:v>-44.635000000000005</c:v>
                </c:pt>
                <c:pt idx="51621">
                  <c:v>-44.632999999999996</c:v>
                </c:pt>
                <c:pt idx="51622">
                  <c:v>-44.631</c:v>
                </c:pt>
                <c:pt idx="51623">
                  <c:v>-44.629000000000005</c:v>
                </c:pt>
                <c:pt idx="51624">
                  <c:v>-44.626999999999995</c:v>
                </c:pt>
                <c:pt idx="51625">
                  <c:v>-44.625</c:v>
                </c:pt>
                <c:pt idx="51626">
                  <c:v>-44.623000000000005</c:v>
                </c:pt>
                <c:pt idx="51627">
                  <c:v>-44.620999999999995</c:v>
                </c:pt>
                <c:pt idx="51628">
                  <c:v>-44.619</c:v>
                </c:pt>
                <c:pt idx="51629">
                  <c:v>-44.617000000000004</c:v>
                </c:pt>
                <c:pt idx="51630">
                  <c:v>-44.614999999999995</c:v>
                </c:pt>
                <c:pt idx="51631">
                  <c:v>-44.613</c:v>
                </c:pt>
                <c:pt idx="51632">
                  <c:v>-44.611000000000004</c:v>
                </c:pt>
                <c:pt idx="51633">
                  <c:v>-44.608999999999995</c:v>
                </c:pt>
                <c:pt idx="51634">
                  <c:v>-44.606999999999999</c:v>
                </c:pt>
                <c:pt idx="51635">
                  <c:v>-44.605000000000004</c:v>
                </c:pt>
                <c:pt idx="51636">
                  <c:v>-44.602999999999994</c:v>
                </c:pt>
                <c:pt idx="51637">
                  <c:v>-44.600999999999999</c:v>
                </c:pt>
                <c:pt idx="51638">
                  <c:v>-44.599000000000004</c:v>
                </c:pt>
                <c:pt idx="51639">
                  <c:v>-44.596999999999994</c:v>
                </c:pt>
                <c:pt idx="51640">
                  <c:v>-44.594999999999999</c:v>
                </c:pt>
                <c:pt idx="51641">
                  <c:v>-44.593000000000004</c:v>
                </c:pt>
                <c:pt idx="51642">
                  <c:v>-44.590999999999994</c:v>
                </c:pt>
                <c:pt idx="51643">
                  <c:v>-44.588999999999999</c:v>
                </c:pt>
                <c:pt idx="51644">
                  <c:v>-44.587000000000003</c:v>
                </c:pt>
                <c:pt idx="51645">
                  <c:v>-44.584999999999994</c:v>
                </c:pt>
                <c:pt idx="51646">
                  <c:v>-44.582999999999998</c:v>
                </c:pt>
                <c:pt idx="51647">
                  <c:v>-44.581000000000003</c:v>
                </c:pt>
                <c:pt idx="51648">
                  <c:v>-44.578999999999994</c:v>
                </c:pt>
                <c:pt idx="51649">
                  <c:v>-44.576999999999998</c:v>
                </c:pt>
                <c:pt idx="51650">
                  <c:v>-44.575000000000003</c:v>
                </c:pt>
                <c:pt idx="51651">
                  <c:v>-44.572999999999993</c:v>
                </c:pt>
                <c:pt idx="51652">
                  <c:v>-44.570999999999998</c:v>
                </c:pt>
                <c:pt idx="51653">
                  <c:v>-44.569000000000003</c:v>
                </c:pt>
                <c:pt idx="51654">
                  <c:v>-44.566999999999993</c:v>
                </c:pt>
                <c:pt idx="51655">
                  <c:v>-44.564999999999998</c:v>
                </c:pt>
                <c:pt idx="51656">
                  <c:v>-44.563000000000002</c:v>
                </c:pt>
                <c:pt idx="51657">
                  <c:v>-44.561000000000007</c:v>
                </c:pt>
                <c:pt idx="51658">
                  <c:v>-44.558999999999997</c:v>
                </c:pt>
                <c:pt idx="51659">
                  <c:v>-44.557000000000002</c:v>
                </c:pt>
                <c:pt idx="51660">
                  <c:v>-44.555000000000007</c:v>
                </c:pt>
                <c:pt idx="51661">
                  <c:v>-44.552999999999997</c:v>
                </c:pt>
                <c:pt idx="51662">
                  <c:v>-44.551000000000002</c:v>
                </c:pt>
                <c:pt idx="51663">
                  <c:v>-44.549000000000007</c:v>
                </c:pt>
                <c:pt idx="51664">
                  <c:v>-44.546999999999997</c:v>
                </c:pt>
                <c:pt idx="51665">
                  <c:v>-44.545000000000002</c:v>
                </c:pt>
                <c:pt idx="51666">
                  <c:v>-44.543000000000006</c:v>
                </c:pt>
                <c:pt idx="51667">
                  <c:v>-44.540999999999997</c:v>
                </c:pt>
                <c:pt idx="51668">
                  <c:v>-44.539000000000001</c:v>
                </c:pt>
                <c:pt idx="51669">
                  <c:v>-44.537000000000006</c:v>
                </c:pt>
                <c:pt idx="51670">
                  <c:v>-44.534999999999997</c:v>
                </c:pt>
                <c:pt idx="51671">
                  <c:v>-44.533000000000001</c:v>
                </c:pt>
                <c:pt idx="51672">
                  <c:v>-44.531000000000006</c:v>
                </c:pt>
                <c:pt idx="51673">
                  <c:v>-44.528999999999996</c:v>
                </c:pt>
                <c:pt idx="51674">
                  <c:v>-44.527000000000001</c:v>
                </c:pt>
                <c:pt idx="51675">
                  <c:v>-44.525000000000006</c:v>
                </c:pt>
                <c:pt idx="51676">
                  <c:v>-44.522999999999996</c:v>
                </c:pt>
                <c:pt idx="51677">
                  <c:v>-44.521000000000001</c:v>
                </c:pt>
                <c:pt idx="51678">
                  <c:v>-44.519000000000005</c:v>
                </c:pt>
                <c:pt idx="51679">
                  <c:v>-44.516999999999996</c:v>
                </c:pt>
                <c:pt idx="51680">
                  <c:v>-44.515000000000001</c:v>
                </c:pt>
                <c:pt idx="51681">
                  <c:v>-44.513000000000005</c:v>
                </c:pt>
                <c:pt idx="51682">
                  <c:v>-44.510999999999996</c:v>
                </c:pt>
                <c:pt idx="51683">
                  <c:v>-44.509</c:v>
                </c:pt>
                <c:pt idx="51684">
                  <c:v>-44.507000000000005</c:v>
                </c:pt>
                <c:pt idx="51685">
                  <c:v>-44.504999999999995</c:v>
                </c:pt>
                <c:pt idx="51686">
                  <c:v>-44.503</c:v>
                </c:pt>
                <c:pt idx="51687">
                  <c:v>-44.501000000000005</c:v>
                </c:pt>
                <c:pt idx="51688">
                  <c:v>-44.498999999999995</c:v>
                </c:pt>
                <c:pt idx="51689">
                  <c:v>-44.497</c:v>
                </c:pt>
                <c:pt idx="51690">
                  <c:v>-44.495000000000005</c:v>
                </c:pt>
                <c:pt idx="51691">
                  <c:v>-44.492999999999995</c:v>
                </c:pt>
                <c:pt idx="51692">
                  <c:v>-44.491</c:v>
                </c:pt>
                <c:pt idx="51693">
                  <c:v>-44.489000000000004</c:v>
                </c:pt>
                <c:pt idx="51694">
                  <c:v>-44.486999999999995</c:v>
                </c:pt>
                <c:pt idx="51695">
                  <c:v>-44.484999999999999</c:v>
                </c:pt>
                <c:pt idx="51696">
                  <c:v>-44.483000000000004</c:v>
                </c:pt>
                <c:pt idx="51697">
                  <c:v>-44.480999999999995</c:v>
                </c:pt>
                <c:pt idx="51698">
                  <c:v>-44.478999999999999</c:v>
                </c:pt>
                <c:pt idx="51699">
                  <c:v>-44.477000000000004</c:v>
                </c:pt>
                <c:pt idx="51700">
                  <c:v>-44.474999999999994</c:v>
                </c:pt>
                <c:pt idx="51701">
                  <c:v>-44.472999999999999</c:v>
                </c:pt>
                <c:pt idx="51702">
                  <c:v>-44.471000000000004</c:v>
                </c:pt>
                <c:pt idx="51703">
                  <c:v>-44.468999999999994</c:v>
                </c:pt>
                <c:pt idx="51704">
                  <c:v>-44.466999999999999</c:v>
                </c:pt>
                <c:pt idx="51705">
                  <c:v>-44.465000000000003</c:v>
                </c:pt>
                <c:pt idx="51706">
                  <c:v>-44.462999999999994</c:v>
                </c:pt>
                <c:pt idx="51707">
                  <c:v>-44.460999999999999</c:v>
                </c:pt>
                <c:pt idx="51708">
                  <c:v>-44.459000000000003</c:v>
                </c:pt>
                <c:pt idx="51709">
                  <c:v>-44.456999999999994</c:v>
                </c:pt>
                <c:pt idx="51710">
                  <c:v>-44.454999999999998</c:v>
                </c:pt>
                <c:pt idx="51711">
                  <c:v>-44.453000000000003</c:v>
                </c:pt>
                <c:pt idx="51712">
                  <c:v>-44.450999999999993</c:v>
                </c:pt>
                <c:pt idx="51713">
                  <c:v>-44.448999999999998</c:v>
                </c:pt>
                <c:pt idx="51714">
                  <c:v>-44.447000000000003</c:v>
                </c:pt>
                <c:pt idx="51715">
                  <c:v>-44.444999999999993</c:v>
                </c:pt>
                <c:pt idx="51716">
                  <c:v>-44.442999999999998</c:v>
                </c:pt>
                <c:pt idx="51717">
                  <c:v>-44.441000000000003</c:v>
                </c:pt>
                <c:pt idx="51718">
                  <c:v>-44.438999999999993</c:v>
                </c:pt>
                <c:pt idx="51719">
                  <c:v>-44.436999999999998</c:v>
                </c:pt>
                <c:pt idx="51720">
                  <c:v>-44.435000000000002</c:v>
                </c:pt>
                <c:pt idx="51721">
                  <c:v>-44.433000000000007</c:v>
                </c:pt>
                <c:pt idx="51722">
                  <c:v>-44.430999999999997</c:v>
                </c:pt>
                <c:pt idx="51723">
                  <c:v>-44.429000000000002</c:v>
                </c:pt>
                <c:pt idx="51724">
                  <c:v>-44.427000000000007</c:v>
                </c:pt>
                <c:pt idx="51725">
                  <c:v>-44.424999999999997</c:v>
                </c:pt>
                <c:pt idx="51726">
                  <c:v>-44.423000000000002</c:v>
                </c:pt>
                <c:pt idx="51727">
                  <c:v>-44.421000000000006</c:v>
                </c:pt>
                <c:pt idx="51728">
                  <c:v>-44.418999999999997</c:v>
                </c:pt>
                <c:pt idx="51729">
                  <c:v>-44.417000000000002</c:v>
                </c:pt>
                <c:pt idx="51730">
                  <c:v>-44.415000000000006</c:v>
                </c:pt>
                <c:pt idx="51731">
                  <c:v>-44.412999999999997</c:v>
                </c:pt>
                <c:pt idx="51732">
                  <c:v>-44.411000000000001</c:v>
                </c:pt>
                <c:pt idx="51733">
                  <c:v>-44.409000000000006</c:v>
                </c:pt>
                <c:pt idx="51734">
                  <c:v>-44.406999999999996</c:v>
                </c:pt>
                <c:pt idx="51735">
                  <c:v>-44.405000000000001</c:v>
                </c:pt>
                <c:pt idx="51736">
                  <c:v>-44.403000000000006</c:v>
                </c:pt>
                <c:pt idx="51737">
                  <c:v>-44.400999999999996</c:v>
                </c:pt>
                <c:pt idx="51738">
                  <c:v>-44.399000000000001</c:v>
                </c:pt>
                <c:pt idx="51739">
                  <c:v>-44.397000000000006</c:v>
                </c:pt>
                <c:pt idx="51740">
                  <c:v>-44.394999999999996</c:v>
                </c:pt>
                <c:pt idx="51741">
                  <c:v>-44.393000000000001</c:v>
                </c:pt>
                <c:pt idx="51742">
                  <c:v>-44.391000000000005</c:v>
                </c:pt>
                <c:pt idx="51743">
                  <c:v>-44.388999999999996</c:v>
                </c:pt>
                <c:pt idx="51744">
                  <c:v>-44.387</c:v>
                </c:pt>
                <c:pt idx="51745">
                  <c:v>-44.385000000000005</c:v>
                </c:pt>
                <c:pt idx="51746">
                  <c:v>-44.382999999999996</c:v>
                </c:pt>
                <c:pt idx="51747">
                  <c:v>-44.381</c:v>
                </c:pt>
                <c:pt idx="51748">
                  <c:v>-44.379000000000005</c:v>
                </c:pt>
                <c:pt idx="51749">
                  <c:v>-44.376999999999995</c:v>
                </c:pt>
                <c:pt idx="51750">
                  <c:v>-44.375</c:v>
                </c:pt>
                <c:pt idx="51751">
                  <c:v>-44.373000000000005</c:v>
                </c:pt>
                <c:pt idx="51752">
                  <c:v>-44.370999999999995</c:v>
                </c:pt>
                <c:pt idx="51753">
                  <c:v>-44.369</c:v>
                </c:pt>
                <c:pt idx="51754">
                  <c:v>-44.367000000000004</c:v>
                </c:pt>
                <c:pt idx="51755">
                  <c:v>-44.364999999999995</c:v>
                </c:pt>
                <c:pt idx="51756">
                  <c:v>-44.363</c:v>
                </c:pt>
                <c:pt idx="51757">
                  <c:v>-44.361000000000004</c:v>
                </c:pt>
                <c:pt idx="51758">
                  <c:v>-44.358999999999995</c:v>
                </c:pt>
                <c:pt idx="51759">
                  <c:v>-44.356999999999999</c:v>
                </c:pt>
                <c:pt idx="51760">
                  <c:v>-44.355000000000004</c:v>
                </c:pt>
                <c:pt idx="51761">
                  <c:v>-44.352999999999994</c:v>
                </c:pt>
                <c:pt idx="51762">
                  <c:v>-44.350999999999999</c:v>
                </c:pt>
                <c:pt idx="51763">
                  <c:v>-44.349000000000004</c:v>
                </c:pt>
                <c:pt idx="51764">
                  <c:v>-44.346999999999994</c:v>
                </c:pt>
                <c:pt idx="51765">
                  <c:v>-44.344999999999999</c:v>
                </c:pt>
                <c:pt idx="51766">
                  <c:v>-44.343000000000004</c:v>
                </c:pt>
                <c:pt idx="51767">
                  <c:v>-44.340999999999994</c:v>
                </c:pt>
                <c:pt idx="51768">
                  <c:v>-44.338999999999999</c:v>
                </c:pt>
                <c:pt idx="51769">
                  <c:v>-44.337000000000003</c:v>
                </c:pt>
                <c:pt idx="51770">
                  <c:v>-44.334999999999994</c:v>
                </c:pt>
                <c:pt idx="51771">
                  <c:v>-44.332999999999998</c:v>
                </c:pt>
                <c:pt idx="51772">
                  <c:v>-44.331000000000003</c:v>
                </c:pt>
                <c:pt idx="51773">
                  <c:v>-44.328999999999994</c:v>
                </c:pt>
                <c:pt idx="51774">
                  <c:v>-44.326999999999998</c:v>
                </c:pt>
                <c:pt idx="51775">
                  <c:v>-44.325000000000003</c:v>
                </c:pt>
                <c:pt idx="51776">
                  <c:v>-44.322999999999993</c:v>
                </c:pt>
                <c:pt idx="51777">
                  <c:v>-44.320999999999998</c:v>
                </c:pt>
                <c:pt idx="51778">
                  <c:v>-44.319000000000003</c:v>
                </c:pt>
                <c:pt idx="51779">
                  <c:v>-44.316999999999993</c:v>
                </c:pt>
                <c:pt idx="51780">
                  <c:v>-44.314999999999998</c:v>
                </c:pt>
                <c:pt idx="51781">
                  <c:v>-44.313000000000002</c:v>
                </c:pt>
                <c:pt idx="51782">
                  <c:v>-44.311000000000007</c:v>
                </c:pt>
                <c:pt idx="51783">
                  <c:v>-44.308999999999997</c:v>
                </c:pt>
                <c:pt idx="51784">
                  <c:v>-44.307000000000002</c:v>
                </c:pt>
                <c:pt idx="51785">
                  <c:v>-44.305000000000007</c:v>
                </c:pt>
                <c:pt idx="51786">
                  <c:v>-44.302999999999997</c:v>
                </c:pt>
                <c:pt idx="51787">
                  <c:v>-44.301000000000002</c:v>
                </c:pt>
                <c:pt idx="51788">
                  <c:v>-44.299000000000007</c:v>
                </c:pt>
                <c:pt idx="51789">
                  <c:v>-44.296999999999997</c:v>
                </c:pt>
                <c:pt idx="51790">
                  <c:v>-44.295000000000002</c:v>
                </c:pt>
                <c:pt idx="51791">
                  <c:v>-44.293000000000006</c:v>
                </c:pt>
                <c:pt idx="51792">
                  <c:v>-44.290999999999997</c:v>
                </c:pt>
                <c:pt idx="51793">
                  <c:v>-44.289000000000001</c:v>
                </c:pt>
                <c:pt idx="51794">
                  <c:v>-44.287000000000006</c:v>
                </c:pt>
                <c:pt idx="51795">
                  <c:v>-44.284999999999997</c:v>
                </c:pt>
                <c:pt idx="51796">
                  <c:v>-44.283000000000001</c:v>
                </c:pt>
                <c:pt idx="51797">
                  <c:v>-44.281000000000006</c:v>
                </c:pt>
                <c:pt idx="51798">
                  <c:v>-44.278999999999996</c:v>
                </c:pt>
                <c:pt idx="51799">
                  <c:v>-44.277000000000001</c:v>
                </c:pt>
                <c:pt idx="51800">
                  <c:v>-44.275000000000006</c:v>
                </c:pt>
                <c:pt idx="51801">
                  <c:v>-44.272999999999996</c:v>
                </c:pt>
                <c:pt idx="51802">
                  <c:v>-44.271000000000001</c:v>
                </c:pt>
                <c:pt idx="51803">
                  <c:v>-44.269000000000005</c:v>
                </c:pt>
                <c:pt idx="51804">
                  <c:v>-44.266999999999996</c:v>
                </c:pt>
                <c:pt idx="51805">
                  <c:v>-44.265000000000001</c:v>
                </c:pt>
                <c:pt idx="51806">
                  <c:v>-44.263000000000005</c:v>
                </c:pt>
                <c:pt idx="51807">
                  <c:v>-44.260999999999996</c:v>
                </c:pt>
                <c:pt idx="51808">
                  <c:v>-44.259</c:v>
                </c:pt>
                <c:pt idx="51809">
                  <c:v>-44.257000000000005</c:v>
                </c:pt>
                <c:pt idx="51810">
                  <c:v>-44.254999999999995</c:v>
                </c:pt>
                <c:pt idx="51811">
                  <c:v>-44.253</c:v>
                </c:pt>
                <c:pt idx="51812">
                  <c:v>-44.251000000000005</c:v>
                </c:pt>
                <c:pt idx="51813">
                  <c:v>-44.248999999999995</c:v>
                </c:pt>
                <c:pt idx="51814">
                  <c:v>-44.247</c:v>
                </c:pt>
                <c:pt idx="51815">
                  <c:v>-44.245000000000005</c:v>
                </c:pt>
                <c:pt idx="51816">
                  <c:v>-44.242999999999995</c:v>
                </c:pt>
                <c:pt idx="51817">
                  <c:v>-44.241</c:v>
                </c:pt>
                <c:pt idx="51818">
                  <c:v>-44.239000000000004</c:v>
                </c:pt>
                <c:pt idx="51819">
                  <c:v>-44.236999999999995</c:v>
                </c:pt>
                <c:pt idx="51820">
                  <c:v>-44.234999999999999</c:v>
                </c:pt>
                <c:pt idx="51821">
                  <c:v>-44.233000000000004</c:v>
                </c:pt>
                <c:pt idx="51822">
                  <c:v>-44.230999999999995</c:v>
                </c:pt>
                <c:pt idx="51823">
                  <c:v>-44.228999999999999</c:v>
                </c:pt>
                <c:pt idx="51824">
                  <c:v>-44.227000000000004</c:v>
                </c:pt>
                <c:pt idx="51825">
                  <c:v>-44.224999999999994</c:v>
                </c:pt>
                <c:pt idx="51826">
                  <c:v>-44.222999999999999</c:v>
                </c:pt>
                <c:pt idx="51827">
                  <c:v>-44.221000000000004</c:v>
                </c:pt>
                <c:pt idx="51828">
                  <c:v>-44.218999999999994</c:v>
                </c:pt>
                <c:pt idx="51829">
                  <c:v>-44.216999999999999</c:v>
                </c:pt>
                <c:pt idx="51830">
                  <c:v>-44.215000000000003</c:v>
                </c:pt>
                <c:pt idx="51831">
                  <c:v>-44.212999999999994</c:v>
                </c:pt>
                <c:pt idx="51832">
                  <c:v>-44.210999999999999</c:v>
                </c:pt>
                <c:pt idx="51833">
                  <c:v>-44.209000000000003</c:v>
                </c:pt>
                <c:pt idx="51834">
                  <c:v>-44.206999999999994</c:v>
                </c:pt>
                <c:pt idx="51835">
                  <c:v>-44.204999999999998</c:v>
                </c:pt>
                <c:pt idx="51836">
                  <c:v>-44.203000000000003</c:v>
                </c:pt>
                <c:pt idx="51837">
                  <c:v>-44.200999999999993</c:v>
                </c:pt>
                <c:pt idx="51838">
                  <c:v>-44.198999999999998</c:v>
                </c:pt>
                <c:pt idx="51839">
                  <c:v>-44.197000000000003</c:v>
                </c:pt>
                <c:pt idx="51840">
                  <c:v>-44.194999999999993</c:v>
                </c:pt>
                <c:pt idx="51841">
                  <c:v>-44.192999999999998</c:v>
                </c:pt>
                <c:pt idx="51842">
                  <c:v>-44.191000000000003</c:v>
                </c:pt>
                <c:pt idx="51843">
                  <c:v>-44.188999999999993</c:v>
                </c:pt>
                <c:pt idx="51844">
                  <c:v>-44.186999999999998</c:v>
                </c:pt>
                <c:pt idx="51845">
                  <c:v>-44.185000000000002</c:v>
                </c:pt>
                <c:pt idx="51846">
                  <c:v>-44.183000000000007</c:v>
                </c:pt>
                <c:pt idx="51847">
                  <c:v>-44.180999999999997</c:v>
                </c:pt>
                <c:pt idx="51848">
                  <c:v>-44.179000000000002</c:v>
                </c:pt>
                <c:pt idx="51849">
                  <c:v>-44.177000000000007</c:v>
                </c:pt>
                <c:pt idx="51850">
                  <c:v>-44.174999999999997</c:v>
                </c:pt>
                <c:pt idx="51851">
                  <c:v>-44.173000000000002</c:v>
                </c:pt>
                <c:pt idx="51852">
                  <c:v>-44.171000000000006</c:v>
                </c:pt>
                <c:pt idx="51853">
                  <c:v>-44.168999999999997</c:v>
                </c:pt>
                <c:pt idx="51854">
                  <c:v>-44.167000000000002</c:v>
                </c:pt>
                <c:pt idx="51855">
                  <c:v>-44.165000000000006</c:v>
                </c:pt>
                <c:pt idx="51856">
                  <c:v>-44.162999999999997</c:v>
                </c:pt>
                <c:pt idx="51857">
                  <c:v>-44.161000000000001</c:v>
                </c:pt>
                <c:pt idx="51858">
                  <c:v>-44.159000000000006</c:v>
                </c:pt>
                <c:pt idx="51859">
                  <c:v>-44.156999999999996</c:v>
                </c:pt>
                <c:pt idx="51860">
                  <c:v>-44.155000000000001</c:v>
                </c:pt>
                <c:pt idx="51861">
                  <c:v>-44.153000000000006</c:v>
                </c:pt>
                <c:pt idx="51862">
                  <c:v>-44.150999999999996</c:v>
                </c:pt>
                <c:pt idx="51863">
                  <c:v>-44.149000000000001</c:v>
                </c:pt>
                <c:pt idx="51864">
                  <c:v>-44.147000000000006</c:v>
                </c:pt>
                <c:pt idx="51865">
                  <c:v>-44.144999999999996</c:v>
                </c:pt>
                <c:pt idx="51866">
                  <c:v>-44.143000000000001</c:v>
                </c:pt>
                <c:pt idx="51867">
                  <c:v>-44.141000000000005</c:v>
                </c:pt>
                <c:pt idx="51868">
                  <c:v>-44.138999999999996</c:v>
                </c:pt>
                <c:pt idx="51869">
                  <c:v>-44.137</c:v>
                </c:pt>
                <c:pt idx="51870">
                  <c:v>-44.135000000000005</c:v>
                </c:pt>
                <c:pt idx="51871">
                  <c:v>-44.132999999999996</c:v>
                </c:pt>
                <c:pt idx="51872">
                  <c:v>-44.131</c:v>
                </c:pt>
                <c:pt idx="51873">
                  <c:v>-44.129000000000005</c:v>
                </c:pt>
                <c:pt idx="51874">
                  <c:v>-44.126999999999995</c:v>
                </c:pt>
                <c:pt idx="51875">
                  <c:v>-44.125</c:v>
                </c:pt>
                <c:pt idx="51876">
                  <c:v>-44.123000000000005</c:v>
                </c:pt>
                <c:pt idx="51877">
                  <c:v>-44.120999999999995</c:v>
                </c:pt>
                <c:pt idx="51878">
                  <c:v>-44.119</c:v>
                </c:pt>
                <c:pt idx="51879">
                  <c:v>-44.117000000000004</c:v>
                </c:pt>
                <c:pt idx="51880">
                  <c:v>-44.114999999999995</c:v>
                </c:pt>
                <c:pt idx="51881">
                  <c:v>-44.113</c:v>
                </c:pt>
                <c:pt idx="51882">
                  <c:v>-44.111000000000004</c:v>
                </c:pt>
                <c:pt idx="51883">
                  <c:v>-44.108999999999995</c:v>
                </c:pt>
                <c:pt idx="51884">
                  <c:v>-44.106999999999999</c:v>
                </c:pt>
                <c:pt idx="51885">
                  <c:v>-44.105000000000004</c:v>
                </c:pt>
                <c:pt idx="51886">
                  <c:v>-44.102999999999994</c:v>
                </c:pt>
                <c:pt idx="51887">
                  <c:v>-44.100999999999999</c:v>
                </c:pt>
                <c:pt idx="51888">
                  <c:v>-44.099000000000004</c:v>
                </c:pt>
                <c:pt idx="51889">
                  <c:v>-44.096999999999994</c:v>
                </c:pt>
                <c:pt idx="51890">
                  <c:v>-44.094999999999999</c:v>
                </c:pt>
                <c:pt idx="51891">
                  <c:v>-44.093000000000004</c:v>
                </c:pt>
                <c:pt idx="51892">
                  <c:v>-44.090999999999994</c:v>
                </c:pt>
                <c:pt idx="51893">
                  <c:v>-44.088999999999999</c:v>
                </c:pt>
                <c:pt idx="51894">
                  <c:v>-44.087000000000003</c:v>
                </c:pt>
                <c:pt idx="51895">
                  <c:v>-44.084999999999994</c:v>
                </c:pt>
                <c:pt idx="51896">
                  <c:v>-44.082999999999998</c:v>
                </c:pt>
                <c:pt idx="51897">
                  <c:v>-44.081000000000003</c:v>
                </c:pt>
                <c:pt idx="51898">
                  <c:v>-44.078999999999994</c:v>
                </c:pt>
                <c:pt idx="51899">
                  <c:v>-44.076999999999998</c:v>
                </c:pt>
                <c:pt idx="51900">
                  <c:v>-44.075000000000003</c:v>
                </c:pt>
                <c:pt idx="51901">
                  <c:v>-44.072999999999993</c:v>
                </c:pt>
                <c:pt idx="51902">
                  <c:v>-44.070999999999998</c:v>
                </c:pt>
                <c:pt idx="51903">
                  <c:v>-44.069000000000003</c:v>
                </c:pt>
                <c:pt idx="51904">
                  <c:v>-44.066999999999993</c:v>
                </c:pt>
                <c:pt idx="51905">
                  <c:v>-44.064999999999998</c:v>
                </c:pt>
                <c:pt idx="51906">
                  <c:v>-44.063000000000002</c:v>
                </c:pt>
                <c:pt idx="51907">
                  <c:v>-44.061000000000007</c:v>
                </c:pt>
                <c:pt idx="51908">
                  <c:v>-44.058999999999997</c:v>
                </c:pt>
                <c:pt idx="51909">
                  <c:v>-44.057000000000002</c:v>
                </c:pt>
                <c:pt idx="51910">
                  <c:v>-44.055000000000007</c:v>
                </c:pt>
                <c:pt idx="51911">
                  <c:v>-44.052999999999997</c:v>
                </c:pt>
                <c:pt idx="51912">
                  <c:v>-44.051000000000002</c:v>
                </c:pt>
                <c:pt idx="51913">
                  <c:v>-44.049000000000007</c:v>
                </c:pt>
                <c:pt idx="51914">
                  <c:v>-44.046999999999997</c:v>
                </c:pt>
                <c:pt idx="51915">
                  <c:v>-44.045000000000002</c:v>
                </c:pt>
                <c:pt idx="51916">
                  <c:v>-44.043000000000006</c:v>
                </c:pt>
                <c:pt idx="51917">
                  <c:v>-44.040999999999997</c:v>
                </c:pt>
                <c:pt idx="51918">
                  <c:v>-44.039000000000001</c:v>
                </c:pt>
                <c:pt idx="51919">
                  <c:v>-44.037000000000006</c:v>
                </c:pt>
                <c:pt idx="51920">
                  <c:v>-44.034999999999997</c:v>
                </c:pt>
                <c:pt idx="51921">
                  <c:v>-44.033000000000001</c:v>
                </c:pt>
                <c:pt idx="51922">
                  <c:v>-44.031000000000006</c:v>
                </c:pt>
                <c:pt idx="51923">
                  <c:v>-44.028999999999996</c:v>
                </c:pt>
                <c:pt idx="51924">
                  <c:v>-44.027000000000001</c:v>
                </c:pt>
                <c:pt idx="51925">
                  <c:v>-44.025000000000006</c:v>
                </c:pt>
                <c:pt idx="51926">
                  <c:v>-44.022999999999996</c:v>
                </c:pt>
                <c:pt idx="51927">
                  <c:v>-44.021000000000001</c:v>
                </c:pt>
                <c:pt idx="51928">
                  <c:v>-44.019000000000005</c:v>
                </c:pt>
                <c:pt idx="51929">
                  <c:v>-44.016999999999996</c:v>
                </c:pt>
                <c:pt idx="51930">
                  <c:v>-44.015000000000001</c:v>
                </c:pt>
                <c:pt idx="51931">
                  <c:v>-44.013000000000005</c:v>
                </c:pt>
                <c:pt idx="51932">
                  <c:v>-44.010999999999996</c:v>
                </c:pt>
                <c:pt idx="51933">
                  <c:v>-44.009</c:v>
                </c:pt>
                <c:pt idx="51934">
                  <c:v>-44.007000000000005</c:v>
                </c:pt>
                <c:pt idx="51935">
                  <c:v>-44.004999999999995</c:v>
                </c:pt>
                <c:pt idx="51936">
                  <c:v>-44.003</c:v>
                </c:pt>
                <c:pt idx="51937">
                  <c:v>-44.001000000000005</c:v>
                </c:pt>
                <c:pt idx="51938">
                  <c:v>-43.998999999999995</c:v>
                </c:pt>
                <c:pt idx="51939">
                  <c:v>-43.997</c:v>
                </c:pt>
                <c:pt idx="51940">
                  <c:v>-43.995000000000005</c:v>
                </c:pt>
                <c:pt idx="51941">
                  <c:v>-43.992999999999995</c:v>
                </c:pt>
                <c:pt idx="51942">
                  <c:v>-43.991</c:v>
                </c:pt>
                <c:pt idx="51943">
                  <c:v>-43.989000000000004</c:v>
                </c:pt>
                <c:pt idx="51944">
                  <c:v>-43.986999999999995</c:v>
                </c:pt>
                <c:pt idx="51945">
                  <c:v>-43.984999999999999</c:v>
                </c:pt>
                <c:pt idx="51946">
                  <c:v>-43.983000000000004</c:v>
                </c:pt>
                <c:pt idx="51947">
                  <c:v>-43.980999999999995</c:v>
                </c:pt>
                <c:pt idx="51948">
                  <c:v>-43.978999999999999</c:v>
                </c:pt>
                <c:pt idx="51949">
                  <c:v>-43.977000000000004</c:v>
                </c:pt>
                <c:pt idx="51950">
                  <c:v>-43.974999999999994</c:v>
                </c:pt>
                <c:pt idx="51951">
                  <c:v>-43.972999999999999</c:v>
                </c:pt>
                <c:pt idx="51952">
                  <c:v>-43.971000000000004</c:v>
                </c:pt>
                <c:pt idx="51953">
                  <c:v>-43.968999999999994</c:v>
                </c:pt>
                <c:pt idx="51954">
                  <c:v>-43.966999999999999</c:v>
                </c:pt>
                <c:pt idx="51955">
                  <c:v>-43.965000000000003</c:v>
                </c:pt>
                <c:pt idx="51956">
                  <c:v>-43.962999999999994</c:v>
                </c:pt>
                <c:pt idx="51957">
                  <c:v>-43.960999999999999</c:v>
                </c:pt>
                <c:pt idx="51958">
                  <c:v>-43.959000000000003</c:v>
                </c:pt>
                <c:pt idx="51959">
                  <c:v>-43.956999999999994</c:v>
                </c:pt>
                <c:pt idx="51960">
                  <c:v>-43.954999999999998</c:v>
                </c:pt>
                <c:pt idx="51961">
                  <c:v>-43.953000000000003</c:v>
                </c:pt>
                <c:pt idx="51962">
                  <c:v>-43.950999999999993</c:v>
                </c:pt>
                <c:pt idx="51963">
                  <c:v>-43.948999999999998</c:v>
                </c:pt>
                <c:pt idx="51964">
                  <c:v>-43.947000000000003</c:v>
                </c:pt>
                <c:pt idx="51965">
                  <c:v>-43.944999999999993</c:v>
                </c:pt>
                <c:pt idx="51966">
                  <c:v>-43.942999999999998</c:v>
                </c:pt>
                <c:pt idx="51967">
                  <c:v>-43.941000000000003</c:v>
                </c:pt>
                <c:pt idx="51968">
                  <c:v>-43.938999999999993</c:v>
                </c:pt>
                <c:pt idx="51969">
                  <c:v>-43.936999999999998</c:v>
                </c:pt>
                <c:pt idx="51970">
                  <c:v>-43.935000000000002</c:v>
                </c:pt>
                <c:pt idx="51971">
                  <c:v>-43.933000000000007</c:v>
                </c:pt>
                <c:pt idx="51972">
                  <c:v>-43.930999999999997</c:v>
                </c:pt>
                <c:pt idx="51973">
                  <c:v>-43.929000000000002</c:v>
                </c:pt>
                <c:pt idx="51974">
                  <c:v>-43.927000000000007</c:v>
                </c:pt>
                <c:pt idx="51975">
                  <c:v>-43.924999999999997</c:v>
                </c:pt>
                <c:pt idx="51976">
                  <c:v>-43.923000000000002</c:v>
                </c:pt>
                <c:pt idx="51977">
                  <c:v>-43.921000000000006</c:v>
                </c:pt>
                <c:pt idx="51978">
                  <c:v>-43.918999999999997</c:v>
                </c:pt>
                <c:pt idx="51979">
                  <c:v>-43.917000000000002</c:v>
                </c:pt>
                <c:pt idx="51980">
                  <c:v>-43.915000000000006</c:v>
                </c:pt>
                <c:pt idx="51981">
                  <c:v>-43.912999999999997</c:v>
                </c:pt>
                <c:pt idx="51982">
                  <c:v>-43.911000000000001</c:v>
                </c:pt>
                <c:pt idx="51983">
                  <c:v>-43.909000000000006</c:v>
                </c:pt>
                <c:pt idx="51984">
                  <c:v>-43.906999999999996</c:v>
                </c:pt>
                <c:pt idx="51985">
                  <c:v>-43.905000000000001</c:v>
                </c:pt>
                <c:pt idx="51986">
                  <c:v>-43.903000000000006</c:v>
                </c:pt>
                <c:pt idx="51987">
                  <c:v>-43.900999999999996</c:v>
                </c:pt>
                <c:pt idx="51988">
                  <c:v>-43.899000000000001</c:v>
                </c:pt>
                <c:pt idx="51989">
                  <c:v>-43.897000000000006</c:v>
                </c:pt>
                <c:pt idx="51990">
                  <c:v>-43.894999999999996</c:v>
                </c:pt>
                <c:pt idx="51991">
                  <c:v>-43.893000000000001</c:v>
                </c:pt>
                <c:pt idx="51992">
                  <c:v>-43.891000000000005</c:v>
                </c:pt>
                <c:pt idx="51993">
                  <c:v>-43.888999999999996</c:v>
                </c:pt>
                <c:pt idx="51994">
                  <c:v>-43.887</c:v>
                </c:pt>
                <c:pt idx="51995">
                  <c:v>-43.885000000000005</c:v>
                </c:pt>
                <c:pt idx="51996">
                  <c:v>-43.882999999999996</c:v>
                </c:pt>
                <c:pt idx="51997">
                  <c:v>-43.881</c:v>
                </c:pt>
                <c:pt idx="51998">
                  <c:v>-43.879000000000005</c:v>
                </c:pt>
                <c:pt idx="51999">
                  <c:v>-43.876999999999995</c:v>
                </c:pt>
                <c:pt idx="52000">
                  <c:v>-43.875</c:v>
                </c:pt>
                <c:pt idx="52001">
                  <c:v>-43.873000000000005</c:v>
                </c:pt>
                <c:pt idx="52002">
                  <c:v>-43.870999999999995</c:v>
                </c:pt>
                <c:pt idx="52003">
                  <c:v>-43.869</c:v>
                </c:pt>
                <c:pt idx="52004">
                  <c:v>-43.867000000000004</c:v>
                </c:pt>
                <c:pt idx="52005">
                  <c:v>-43.864999999999995</c:v>
                </c:pt>
                <c:pt idx="52006">
                  <c:v>-43.863</c:v>
                </c:pt>
                <c:pt idx="52007">
                  <c:v>-43.861000000000004</c:v>
                </c:pt>
                <c:pt idx="52008">
                  <c:v>-43.858999999999995</c:v>
                </c:pt>
                <c:pt idx="52009">
                  <c:v>-43.856999999999999</c:v>
                </c:pt>
                <c:pt idx="52010">
                  <c:v>-43.855000000000004</c:v>
                </c:pt>
                <c:pt idx="52011">
                  <c:v>-43.852999999999994</c:v>
                </c:pt>
                <c:pt idx="52012">
                  <c:v>-43.850999999999999</c:v>
                </c:pt>
                <c:pt idx="52013">
                  <c:v>-43.849000000000004</c:v>
                </c:pt>
                <c:pt idx="52014">
                  <c:v>-43.846999999999994</c:v>
                </c:pt>
                <c:pt idx="52015">
                  <c:v>-43.844999999999999</c:v>
                </c:pt>
                <c:pt idx="52016">
                  <c:v>-43.843000000000004</c:v>
                </c:pt>
                <c:pt idx="52017">
                  <c:v>-43.840999999999994</c:v>
                </c:pt>
                <c:pt idx="52018">
                  <c:v>-43.838999999999999</c:v>
                </c:pt>
                <c:pt idx="52019">
                  <c:v>-43.837000000000003</c:v>
                </c:pt>
                <c:pt idx="52020">
                  <c:v>-43.834999999999994</c:v>
                </c:pt>
                <c:pt idx="52021">
                  <c:v>-43.832999999999998</c:v>
                </c:pt>
                <c:pt idx="52022">
                  <c:v>-43.831000000000003</c:v>
                </c:pt>
                <c:pt idx="52023">
                  <c:v>-43.828999999999994</c:v>
                </c:pt>
                <c:pt idx="52024">
                  <c:v>-43.826999999999998</c:v>
                </c:pt>
                <c:pt idx="52025">
                  <c:v>-43.825000000000003</c:v>
                </c:pt>
                <c:pt idx="52026">
                  <c:v>-43.822999999999993</c:v>
                </c:pt>
                <c:pt idx="52027">
                  <c:v>-43.820999999999998</c:v>
                </c:pt>
                <c:pt idx="52028">
                  <c:v>-43.819000000000003</c:v>
                </c:pt>
                <c:pt idx="52029">
                  <c:v>-43.816999999999993</c:v>
                </c:pt>
                <c:pt idx="52030">
                  <c:v>-43.814999999999998</c:v>
                </c:pt>
                <c:pt idx="52031">
                  <c:v>-43.813000000000002</c:v>
                </c:pt>
                <c:pt idx="52032">
                  <c:v>-43.811000000000007</c:v>
                </c:pt>
                <c:pt idx="52033">
                  <c:v>-43.808999999999997</c:v>
                </c:pt>
                <c:pt idx="52034">
                  <c:v>-43.807000000000002</c:v>
                </c:pt>
                <c:pt idx="52035">
                  <c:v>-43.805000000000007</c:v>
                </c:pt>
                <c:pt idx="52036">
                  <c:v>-43.802999999999997</c:v>
                </c:pt>
                <c:pt idx="52037">
                  <c:v>-43.801000000000002</c:v>
                </c:pt>
                <c:pt idx="52038">
                  <c:v>-43.799000000000007</c:v>
                </c:pt>
                <c:pt idx="52039">
                  <c:v>-43.796999999999997</c:v>
                </c:pt>
                <c:pt idx="52040">
                  <c:v>-43.795000000000002</c:v>
                </c:pt>
                <c:pt idx="52041">
                  <c:v>-43.793000000000006</c:v>
                </c:pt>
                <c:pt idx="52042">
                  <c:v>-43.790999999999997</c:v>
                </c:pt>
                <c:pt idx="52043">
                  <c:v>-43.789000000000001</c:v>
                </c:pt>
                <c:pt idx="52044">
                  <c:v>-43.787000000000006</c:v>
                </c:pt>
                <c:pt idx="52045">
                  <c:v>-43.784999999999997</c:v>
                </c:pt>
                <c:pt idx="52046">
                  <c:v>-43.783000000000001</c:v>
                </c:pt>
                <c:pt idx="52047">
                  <c:v>-43.781000000000006</c:v>
                </c:pt>
                <c:pt idx="52048">
                  <c:v>-43.778999999999996</c:v>
                </c:pt>
                <c:pt idx="52049">
                  <c:v>-43.777000000000001</c:v>
                </c:pt>
                <c:pt idx="52050">
                  <c:v>-43.775000000000006</c:v>
                </c:pt>
                <c:pt idx="52051">
                  <c:v>-43.772999999999996</c:v>
                </c:pt>
                <c:pt idx="52052">
                  <c:v>-43.771000000000001</c:v>
                </c:pt>
                <c:pt idx="52053">
                  <c:v>-43.769000000000005</c:v>
                </c:pt>
                <c:pt idx="52054">
                  <c:v>-43.766999999999996</c:v>
                </c:pt>
                <c:pt idx="52055">
                  <c:v>-43.765000000000001</c:v>
                </c:pt>
                <c:pt idx="52056">
                  <c:v>-43.763000000000005</c:v>
                </c:pt>
                <c:pt idx="52057">
                  <c:v>-43.760999999999996</c:v>
                </c:pt>
                <c:pt idx="52058">
                  <c:v>-43.759</c:v>
                </c:pt>
                <c:pt idx="52059">
                  <c:v>-43.757000000000005</c:v>
                </c:pt>
                <c:pt idx="52060">
                  <c:v>-43.754999999999995</c:v>
                </c:pt>
                <c:pt idx="52061">
                  <c:v>-43.753</c:v>
                </c:pt>
                <c:pt idx="52062">
                  <c:v>-43.751000000000005</c:v>
                </c:pt>
                <c:pt idx="52063">
                  <c:v>-43.748999999999995</c:v>
                </c:pt>
                <c:pt idx="52064">
                  <c:v>-43.747</c:v>
                </c:pt>
                <c:pt idx="52065">
                  <c:v>-43.745000000000005</c:v>
                </c:pt>
                <c:pt idx="52066">
                  <c:v>-43.742999999999995</c:v>
                </c:pt>
                <c:pt idx="52067">
                  <c:v>-43.741</c:v>
                </c:pt>
                <c:pt idx="52068">
                  <c:v>-43.739000000000004</c:v>
                </c:pt>
                <c:pt idx="52069">
                  <c:v>-43.736999999999995</c:v>
                </c:pt>
                <c:pt idx="52070">
                  <c:v>-43.734999999999999</c:v>
                </c:pt>
                <c:pt idx="52071">
                  <c:v>-43.733000000000004</c:v>
                </c:pt>
                <c:pt idx="52072">
                  <c:v>-43.730999999999995</c:v>
                </c:pt>
                <c:pt idx="52073">
                  <c:v>-43.728999999999999</c:v>
                </c:pt>
                <c:pt idx="52074">
                  <c:v>-43.727000000000004</c:v>
                </c:pt>
                <c:pt idx="52075">
                  <c:v>-43.724999999999994</c:v>
                </c:pt>
                <c:pt idx="52076">
                  <c:v>-43.722999999999999</c:v>
                </c:pt>
                <c:pt idx="52077">
                  <c:v>-43.721000000000004</c:v>
                </c:pt>
                <c:pt idx="52078">
                  <c:v>-43.718999999999994</c:v>
                </c:pt>
                <c:pt idx="52079">
                  <c:v>-43.716999999999999</c:v>
                </c:pt>
                <c:pt idx="52080">
                  <c:v>-43.715000000000003</c:v>
                </c:pt>
                <c:pt idx="52081">
                  <c:v>-43.712999999999994</c:v>
                </c:pt>
                <c:pt idx="52082">
                  <c:v>-43.710999999999999</c:v>
                </c:pt>
                <c:pt idx="52083">
                  <c:v>-43.709000000000003</c:v>
                </c:pt>
                <c:pt idx="52084">
                  <c:v>-43.706999999999994</c:v>
                </c:pt>
                <c:pt idx="52085">
                  <c:v>-43.704999999999998</c:v>
                </c:pt>
                <c:pt idx="52086">
                  <c:v>-43.703000000000003</c:v>
                </c:pt>
                <c:pt idx="52087">
                  <c:v>-43.700999999999993</c:v>
                </c:pt>
                <c:pt idx="52088">
                  <c:v>-43.698999999999998</c:v>
                </c:pt>
                <c:pt idx="52089">
                  <c:v>-43.697000000000003</c:v>
                </c:pt>
                <c:pt idx="52090">
                  <c:v>-43.694999999999993</c:v>
                </c:pt>
                <c:pt idx="52091">
                  <c:v>-43.692999999999998</c:v>
                </c:pt>
                <c:pt idx="52092">
                  <c:v>-43.691000000000003</c:v>
                </c:pt>
                <c:pt idx="52093">
                  <c:v>-43.688999999999993</c:v>
                </c:pt>
                <c:pt idx="52094">
                  <c:v>-43.686999999999998</c:v>
                </c:pt>
                <c:pt idx="52095">
                  <c:v>-43.685000000000002</c:v>
                </c:pt>
                <c:pt idx="52096">
                  <c:v>-43.683000000000007</c:v>
                </c:pt>
                <c:pt idx="52097">
                  <c:v>-43.680999999999997</c:v>
                </c:pt>
                <c:pt idx="52098">
                  <c:v>-43.679000000000002</c:v>
                </c:pt>
                <c:pt idx="52099">
                  <c:v>-43.677000000000007</c:v>
                </c:pt>
                <c:pt idx="52100">
                  <c:v>-43.674999999999997</c:v>
                </c:pt>
                <c:pt idx="52101">
                  <c:v>-43.673000000000002</c:v>
                </c:pt>
                <c:pt idx="52102">
                  <c:v>-43.671000000000006</c:v>
                </c:pt>
                <c:pt idx="52103">
                  <c:v>-43.668999999999997</c:v>
                </c:pt>
                <c:pt idx="52104">
                  <c:v>-43.667000000000002</c:v>
                </c:pt>
                <c:pt idx="52105">
                  <c:v>-43.665000000000006</c:v>
                </c:pt>
                <c:pt idx="52106">
                  <c:v>-43.662999999999997</c:v>
                </c:pt>
                <c:pt idx="52107">
                  <c:v>-43.661000000000001</c:v>
                </c:pt>
                <c:pt idx="52108">
                  <c:v>-43.659000000000006</c:v>
                </c:pt>
                <c:pt idx="52109">
                  <c:v>-43.656999999999996</c:v>
                </c:pt>
                <c:pt idx="52110">
                  <c:v>-43.655000000000001</c:v>
                </c:pt>
                <c:pt idx="52111">
                  <c:v>-43.653000000000006</c:v>
                </c:pt>
                <c:pt idx="52112">
                  <c:v>-43.650999999999996</c:v>
                </c:pt>
                <c:pt idx="52113">
                  <c:v>-43.649000000000001</c:v>
                </c:pt>
                <c:pt idx="52114">
                  <c:v>-43.647000000000006</c:v>
                </c:pt>
                <c:pt idx="52115">
                  <c:v>-43.644999999999996</c:v>
                </c:pt>
                <c:pt idx="52116">
                  <c:v>-43.643000000000001</c:v>
                </c:pt>
                <c:pt idx="52117">
                  <c:v>-43.641000000000005</c:v>
                </c:pt>
                <c:pt idx="52118">
                  <c:v>-43.638999999999996</c:v>
                </c:pt>
                <c:pt idx="52119">
                  <c:v>-43.637</c:v>
                </c:pt>
                <c:pt idx="52120">
                  <c:v>-43.635000000000005</c:v>
                </c:pt>
                <c:pt idx="52121">
                  <c:v>-43.632999999999996</c:v>
                </c:pt>
                <c:pt idx="52122">
                  <c:v>-43.631</c:v>
                </c:pt>
                <c:pt idx="52123">
                  <c:v>-43.629000000000005</c:v>
                </c:pt>
                <c:pt idx="52124">
                  <c:v>-43.626999999999995</c:v>
                </c:pt>
                <c:pt idx="52125">
                  <c:v>-43.625</c:v>
                </c:pt>
                <c:pt idx="52126">
                  <c:v>-43.623000000000005</c:v>
                </c:pt>
                <c:pt idx="52127">
                  <c:v>-43.620999999999995</c:v>
                </c:pt>
                <c:pt idx="52128">
                  <c:v>-43.619</c:v>
                </c:pt>
                <c:pt idx="52129">
                  <c:v>-43.617000000000004</c:v>
                </c:pt>
                <c:pt idx="52130">
                  <c:v>-43.614999999999995</c:v>
                </c:pt>
                <c:pt idx="52131">
                  <c:v>-43.613</c:v>
                </c:pt>
                <c:pt idx="52132">
                  <c:v>-43.611000000000004</c:v>
                </c:pt>
                <c:pt idx="52133">
                  <c:v>-43.608999999999995</c:v>
                </c:pt>
                <c:pt idx="52134">
                  <c:v>-43.606999999999999</c:v>
                </c:pt>
                <c:pt idx="52135">
                  <c:v>-43.605000000000004</c:v>
                </c:pt>
                <c:pt idx="52136">
                  <c:v>-43.602999999999994</c:v>
                </c:pt>
                <c:pt idx="52137">
                  <c:v>-43.600999999999999</c:v>
                </c:pt>
                <c:pt idx="52138">
                  <c:v>-43.599000000000004</c:v>
                </c:pt>
                <c:pt idx="52139">
                  <c:v>-43.596999999999994</c:v>
                </c:pt>
                <c:pt idx="52140">
                  <c:v>-43.594999999999999</c:v>
                </c:pt>
                <c:pt idx="52141">
                  <c:v>-43.593000000000004</c:v>
                </c:pt>
                <c:pt idx="52142">
                  <c:v>-43.590999999999994</c:v>
                </c:pt>
                <c:pt idx="52143">
                  <c:v>-43.588999999999999</c:v>
                </c:pt>
                <c:pt idx="52144">
                  <c:v>-43.587000000000003</c:v>
                </c:pt>
                <c:pt idx="52145">
                  <c:v>-43.584999999999994</c:v>
                </c:pt>
                <c:pt idx="52146">
                  <c:v>-43.582999999999998</c:v>
                </c:pt>
                <c:pt idx="52147">
                  <c:v>-43.581000000000003</c:v>
                </c:pt>
                <c:pt idx="52148">
                  <c:v>-43.578999999999994</c:v>
                </c:pt>
                <c:pt idx="52149">
                  <c:v>-43.576999999999998</c:v>
                </c:pt>
                <c:pt idx="52150">
                  <c:v>-43.575000000000003</c:v>
                </c:pt>
                <c:pt idx="52151">
                  <c:v>-43.572999999999993</c:v>
                </c:pt>
                <c:pt idx="52152">
                  <c:v>-43.570999999999998</c:v>
                </c:pt>
                <c:pt idx="52153">
                  <c:v>-43.569000000000003</c:v>
                </c:pt>
                <c:pt idx="52154">
                  <c:v>-43.566999999999993</c:v>
                </c:pt>
                <c:pt idx="52155">
                  <c:v>-43.564999999999998</c:v>
                </c:pt>
                <c:pt idx="52156">
                  <c:v>-43.563000000000002</c:v>
                </c:pt>
                <c:pt idx="52157">
                  <c:v>-43.561000000000007</c:v>
                </c:pt>
                <c:pt idx="52158">
                  <c:v>-43.558999999999997</c:v>
                </c:pt>
                <c:pt idx="52159">
                  <c:v>-43.557000000000002</c:v>
                </c:pt>
                <c:pt idx="52160">
                  <c:v>-43.555000000000007</c:v>
                </c:pt>
                <c:pt idx="52161">
                  <c:v>-43.552999999999997</c:v>
                </c:pt>
                <c:pt idx="52162">
                  <c:v>-43.551000000000002</c:v>
                </c:pt>
                <c:pt idx="52163">
                  <c:v>-43.549000000000007</c:v>
                </c:pt>
                <c:pt idx="52164">
                  <c:v>-43.546999999999997</c:v>
                </c:pt>
                <c:pt idx="52165">
                  <c:v>-43.545000000000002</c:v>
                </c:pt>
                <c:pt idx="52166">
                  <c:v>-43.543000000000006</c:v>
                </c:pt>
                <c:pt idx="52167">
                  <c:v>-43.540999999999997</c:v>
                </c:pt>
                <c:pt idx="52168">
                  <c:v>-43.539000000000001</c:v>
                </c:pt>
                <c:pt idx="52169">
                  <c:v>-43.537000000000006</c:v>
                </c:pt>
                <c:pt idx="52170">
                  <c:v>-43.534999999999997</c:v>
                </c:pt>
                <c:pt idx="52171">
                  <c:v>-43.533000000000001</c:v>
                </c:pt>
                <c:pt idx="52172">
                  <c:v>-43.531000000000006</c:v>
                </c:pt>
                <c:pt idx="52173">
                  <c:v>-43.528999999999996</c:v>
                </c:pt>
                <c:pt idx="52174">
                  <c:v>-43.527000000000001</c:v>
                </c:pt>
                <c:pt idx="52175">
                  <c:v>-43.525000000000006</c:v>
                </c:pt>
                <c:pt idx="52176">
                  <c:v>-43.522999999999996</c:v>
                </c:pt>
                <c:pt idx="52177">
                  <c:v>-43.521000000000001</c:v>
                </c:pt>
                <c:pt idx="52178">
                  <c:v>-43.519000000000005</c:v>
                </c:pt>
                <c:pt idx="52179">
                  <c:v>-43.516999999999996</c:v>
                </c:pt>
                <c:pt idx="52180">
                  <c:v>-43.515000000000001</c:v>
                </c:pt>
                <c:pt idx="52181">
                  <c:v>-43.513000000000005</c:v>
                </c:pt>
                <c:pt idx="52182">
                  <c:v>-43.510999999999996</c:v>
                </c:pt>
                <c:pt idx="52183">
                  <c:v>-43.509</c:v>
                </c:pt>
                <c:pt idx="52184">
                  <c:v>-43.507000000000005</c:v>
                </c:pt>
                <c:pt idx="52185">
                  <c:v>-43.504999999999995</c:v>
                </c:pt>
                <c:pt idx="52186">
                  <c:v>-43.503</c:v>
                </c:pt>
                <c:pt idx="52187">
                  <c:v>-43.501000000000005</c:v>
                </c:pt>
                <c:pt idx="52188">
                  <c:v>-43.498999999999995</c:v>
                </c:pt>
                <c:pt idx="52189">
                  <c:v>-43.497</c:v>
                </c:pt>
                <c:pt idx="52190">
                  <c:v>-43.495000000000005</c:v>
                </c:pt>
                <c:pt idx="52191">
                  <c:v>-43.492999999999995</c:v>
                </c:pt>
                <c:pt idx="52192">
                  <c:v>-43.491</c:v>
                </c:pt>
                <c:pt idx="52193">
                  <c:v>-43.489000000000004</c:v>
                </c:pt>
                <c:pt idx="52194">
                  <c:v>-43.486999999999995</c:v>
                </c:pt>
                <c:pt idx="52195">
                  <c:v>-43.484999999999999</c:v>
                </c:pt>
                <c:pt idx="52196">
                  <c:v>-43.483000000000004</c:v>
                </c:pt>
                <c:pt idx="52197">
                  <c:v>-43.480999999999995</c:v>
                </c:pt>
                <c:pt idx="52198">
                  <c:v>-43.478999999999999</c:v>
                </c:pt>
                <c:pt idx="52199">
                  <c:v>-43.477000000000004</c:v>
                </c:pt>
                <c:pt idx="52200">
                  <c:v>-43.474999999999994</c:v>
                </c:pt>
                <c:pt idx="52201">
                  <c:v>-43.472999999999999</c:v>
                </c:pt>
                <c:pt idx="52202">
                  <c:v>-43.471000000000004</c:v>
                </c:pt>
                <c:pt idx="52203">
                  <c:v>-43.468999999999994</c:v>
                </c:pt>
                <c:pt idx="52204">
                  <c:v>-43.466999999999999</c:v>
                </c:pt>
                <c:pt idx="52205">
                  <c:v>-43.465000000000003</c:v>
                </c:pt>
                <c:pt idx="52206">
                  <c:v>-43.462999999999994</c:v>
                </c:pt>
                <c:pt idx="52207">
                  <c:v>-43.460999999999999</c:v>
                </c:pt>
                <c:pt idx="52208">
                  <c:v>-43.459000000000003</c:v>
                </c:pt>
                <c:pt idx="52209">
                  <c:v>-43.456999999999994</c:v>
                </c:pt>
                <c:pt idx="52210">
                  <c:v>-43.454999999999998</c:v>
                </c:pt>
                <c:pt idx="52211">
                  <c:v>-43.453000000000003</c:v>
                </c:pt>
                <c:pt idx="52212">
                  <c:v>-43.450999999999993</c:v>
                </c:pt>
                <c:pt idx="52213">
                  <c:v>-43.448999999999998</c:v>
                </c:pt>
                <c:pt idx="52214">
                  <c:v>-43.447000000000003</c:v>
                </c:pt>
                <c:pt idx="52215">
                  <c:v>-43.444999999999993</c:v>
                </c:pt>
                <c:pt idx="52216">
                  <c:v>-43.442999999999998</c:v>
                </c:pt>
                <c:pt idx="52217">
                  <c:v>-43.441000000000003</c:v>
                </c:pt>
                <c:pt idx="52218">
                  <c:v>-43.438999999999993</c:v>
                </c:pt>
                <c:pt idx="52219">
                  <c:v>-43.436999999999998</c:v>
                </c:pt>
                <c:pt idx="52220">
                  <c:v>-43.435000000000002</c:v>
                </c:pt>
                <c:pt idx="52221">
                  <c:v>-43.433000000000007</c:v>
                </c:pt>
                <c:pt idx="52222">
                  <c:v>-43.430999999999997</c:v>
                </c:pt>
                <c:pt idx="52223">
                  <c:v>-43.429000000000002</c:v>
                </c:pt>
                <c:pt idx="52224">
                  <c:v>-43.427000000000007</c:v>
                </c:pt>
                <c:pt idx="52225">
                  <c:v>-43.424999999999997</c:v>
                </c:pt>
                <c:pt idx="52226">
                  <c:v>-43.423000000000002</c:v>
                </c:pt>
                <c:pt idx="52227">
                  <c:v>-43.421000000000006</c:v>
                </c:pt>
                <c:pt idx="52228">
                  <c:v>-43.418999999999997</c:v>
                </c:pt>
                <c:pt idx="52229">
                  <c:v>-43.417000000000002</c:v>
                </c:pt>
                <c:pt idx="52230">
                  <c:v>-43.415000000000006</c:v>
                </c:pt>
                <c:pt idx="52231">
                  <c:v>-43.412999999999997</c:v>
                </c:pt>
                <c:pt idx="52232">
                  <c:v>-43.411000000000001</c:v>
                </c:pt>
                <c:pt idx="52233">
                  <c:v>-43.409000000000006</c:v>
                </c:pt>
                <c:pt idx="52234">
                  <c:v>-43.406999999999996</c:v>
                </c:pt>
                <c:pt idx="52235">
                  <c:v>-43.405000000000001</c:v>
                </c:pt>
                <c:pt idx="52236">
                  <c:v>-43.403000000000006</c:v>
                </c:pt>
                <c:pt idx="52237">
                  <c:v>-43.400999999999996</c:v>
                </c:pt>
                <c:pt idx="52238">
                  <c:v>-43.399000000000001</c:v>
                </c:pt>
                <c:pt idx="52239">
                  <c:v>-43.397000000000006</c:v>
                </c:pt>
                <c:pt idx="52240">
                  <c:v>-43.394999999999996</c:v>
                </c:pt>
                <c:pt idx="52241">
                  <c:v>-43.393000000000001</c:v>
                </c:pt>
                <c:pt idx="52242">
                  <c:v>-43.391000000000005</c:v>
                </c:pt>
                <c:pt idx="52243">
                  <c:v>-43.388999999999996</c:v>
                </c:pt>
                <c:pt idx="52244">
                  <c:v>-43.387</c:v>
                </c:pt>
                <c:pt idx="52245">
                  <c:v>-43.385000000000005</c:v>
                </c:pt>
                <c:pt idx="52246">
                  <c:v>-43.382999999999996</c:v>
                </c:pt>
                <c:pt idx="52247">
                  <c:v>-43.381</c:v>
                </c:pt>
                <c:pt idx="52248">
                  <c:v>-43.379000000000005</c:v>
                </c:pt>
                <c:pt idx="52249">
                  <c:v>-43.376999999999995</c:v>
                </c:pt>
                <c:pt idx="52250">
                  <c:v>-43.375</c:v>
                </c:pt>
                <c:pt idx="52251">
                  <c:v>-43.373000000000005</c:v>
                </c:pt>
                <c:pt idx="52252">
                  <c:v>-43.370999999999995</c:v>
                </c:pt>
                <c:pt idx="52253">
                  <c:v>-43.369</c:v>
                </c:pt>
                <c:pt idx="52254">
                  <c:v>-43.367000000000004</c:v>
                </c:pt>
                <c:pt idx="52255">
                  <c:v>-43.364999999999995</c:v>
                </c:pt>
                <c:pt idx="52256">
                  <c:v>-43.363</c:v>
                </c:pt>
                <c:pt idx="52257">
                  <c:v>-43.361000000000004</c:v>
                </c:pt>
                <c:pt idx="52258">
                  <c:v>-43.358999999999995</c:v>
                </c:pt>
                <c:pt idx="52259">
                  <c:v>-43.356999999999999</c:v>
                </c:pt>
                <c:pt idx="52260">
                  <c:v>-43.355000000000004</c:v>
                </c:pt>
                <c:pt idx="52261">
                  <c:v>-43.352999999999994</c:v>
                </c:pt>
                <c:pt idx="52262">
                  <c:v>-43.350999999999999</c:v>
                </c:pt>
                <c:pt idx="52263">
                  <c:v>-43.349000000000004</c:v>
                </c:pt>
                <c:pt idx="52264">
                  <c:v>-43.346999999999994</c:v>
                </c:pt>
                <c:pt idx="52265">
                  <c:v>-43.344999999999999</c:v>
                </c:pt>
                <c:pt idx="52266">
                  <c:v>-43.343000000000004</c:v>
                </c:pt>
                <c:pt idx="52267">
                  <c:v>-43.340999999999994</c:v>
                </c:pt>
                <c:pt idx="52268">
                  <c:v>-43.338999999999999</c:v>
                </c:pt>
                <c:pt idx="52269">
                  <c:v>-43.337000000000003</c:v>
                </c:pt>
                <c:pt idx="52270">
                  <c:v>-43.334999999999994</c:v>
                </c:pt>
                <c:pt idx="52271">
                  <c:v>-43.332999999999998</c:v>
                </c:pt>
                <c:pt idx="52272">
                  <c:v>-43.331000000000003</c:v>
                </c:pt>
                <c:pt idx="52273">
                  <c:v>-43.328999999999994</c:v>
                </c:pt>
                <c:pt idx="52274">
                  <c:v>-43.326999999999998</c:v>
                </c:pt>
                <c:pt idx="52275">
                  <c:v>-43.325000000000003</c:v>
                </c:pt>
                <c:pt idx="52276">
                  <c:v>-43.322999999999993</c:v>
                </c:pt>
                <c:pt idx="52277">
                  <c:v>-43.320999999999998</c:v>
                </c:pt>
                <c:pt idx="52278">
                  <c:v>-43.319000000000003</c:v>
                </c:pt>
                <c:pt idx="52279">
                  <c:v>-43.316999999999993</c:v>
                </c:pt>
                <c:pt idx="52280">
                  <c:v>-43.314999999999998</c:v>
                </c:pt>
                <c:pt idx="52281">
                  <c:v>-43.313000000000002</c:v>
                </c:pt>
                <c:pt idx="52282">
                  <c:v>-43.311000000000007</c:v>
                </c:pt>
                <c:pt idx="52283">
                  <c:v>-43.308999999999997</c:v>
                </c:pt>
                <c:pt idx="52284">
                  <c:v>-43.307000000000002</c:v>
                </c:pt>
                <c:pt idx="52285">
                  <c:v>-43.305000000000007</c:v>
                </c:pt>
                <c:pt idx="52286">
                  <c:v>-43.302999999999997</c:v>
                </c:pt>
                <c:pt idx="52287">
                  <c:v>-43.301000000000002</c:v>
                </c:pt>
                <c:pt idx="52288">
                  <c:v>-43.299000000000007</c:v>
                </c:pt>
                <c:pt idx="52289">
                  <c:v>-43.296999999999997</c:v>
                </c:pt>
                <c:pt idx="52290">
                  <c:v>-43.295000000000002</c:v>
                </c:pt>
                <c:pt idx="52291">
                  <c:v>-43.293000000000006</c:v>
                </c:pt>
                <c:pt idx="52292">
                  <c:v>-43.290999999999997</c:v>
                </c:pt>
                <c:pt idx="52293">
                  <c:v>-43.289000000000001</c:v>
                </c:pt>
                <c:pt idx="52294">
                  <c:v>-43.287000000000006</c:v>
                </c:pt>
                <c:pt idx="52295">
                  <c:v>-43.284999999999997</c:v>
                </c:pt>
                <c:pt idx="52296">
                  <c:v>-43.283000000000001</c:v>
                </c:pt>
                <c:pt idx="52297">
                  <c:v>-43.281000000000006</c:v>
                </c:pt>
                <c:pt idx="52298">
                  <c:v>-43.278999999999996</c:v>
                </c:pt>
                <c:pt idx="52299">
                  <c:v>-43.277000000000001</c:v>
                </c:pt>
                <c:pt idx="52300">
                  <c:v>-43.275000000000006</c:v>
                </c:pt>
                <c:pt idx="52301">
                  <c:v>-43.272999999999996</c:v>
                </c:pt>
                <c:pt idx="52302">
                  <c:v>-43.271000000000001</c:v>
                </c:pt>
                <c:pt idx="52303">
                  <c:v>-43.269000000000005</c:v>
                </c:pt>
                <c:pt idx="52304">
                  <c:v>-43.266999999999996</c:v>
                </c:pt>
                <c:pt idx="52305">
                  <c:v>-43.265000000000001</c:v>
                </c:pt>
                <c:pt idx="52306">
                  <c:v>-43.263000000000005</c:v>
                </c:pt>
                <c:pt idx="52307">
                  <c:v>-43.260999999999996</c:v>
                </c:pt>
                <c:pt idx="52308">
                  <c:v>-43.259</c:v>
                </c:pt>
                <c:pt idx="52309">
                  <c:v>-43.257000000000005</c:v>
                </c:pt>
                <c:pt idx="52310">
                  <c:v>-43.254999999999995</c:v>
                </c:pt>
                <c:pt idx="52311">
                  <c:v>-43.253</c:v>
                </c:pt>
                <c:pt idx="52312">
                  <c:v>-43.251000000000005</c:v>
                </c:pt>
                <c:pt idx="52313">
                  <c:v>-43.248999999999995</c:v>
                </c:pt>
                <c:pt idx="52314">
                  <c:v>-43.247</c:v>
                </c:pt>
                <c:pt idx="52315">
                  <c:v>-43.245000000000005</c:v>
                </c:pt>
                <c:pt idx="52316">
                  <c:v>-43.242999999999995</c:v>
                </c:pt>
                <c:pt idx="52317">
                  <c:v>-43.241</c:v>
                </c:pt>
                <c:pt idx="52318">
                  <c:v>-43.239000000000004</c:v>
                </c:pt>
                <c:pt idx="52319">
                  <c:v>-43.236999999999995</c:v>
                </c:pt>
                <c:pt idx="52320">
                  <c:v>-43.234999999999999</c:v>
                </c:pt>
                <c:pt idx="52321">
                  <c:v>-43.233000000000004</c:v>
                </c:pt>
                <c:pt idx="52322">
                  <c:v>-43.230999999999995</c:v>
                </c:pt>
                <c:pt idx="52323">
                  <c:v>-43.228999999999999</c:v>
                </c:pt>
                <c:pt idx="52324">
                  <c:v>-43.227000000000004</c:v>
                </c:pt>
                <c:pt idx="52325">
                  <c:v>-43.224999999999994</c:v>
                </c:pt>
                <c:pt idx="52326">
                  <c:v>-43.222999999999999</c:v>
                </c:pt>
                <c:pt idx="52327">
                  <c:v>-43.221000000000004</c:v>
                </c:pt>
                <c:pt idx="52328">
                  <c:v>-43.218999999999994</c:v>
                </c:pt>
                <c:pt idx="52329">
                  <c:v>-43.216999999999999</c:v>
                </c:pt>
                <c:pt idx="52330">
                  <c:v>-43.215000000000003</c:v>
                </c:pt>
                <c:pt idx="52331">
                  <c:v>-43.212999999999994</c:v>
                </c:pt>
                <c:pt idx="52332">
                  <c:v>-43.210999999999999</c:v>
                </c:pt>
                <c:pt idx="52333">
                  <c:v>-43.209000000000003</c:v>
                </c:pt>
                <c:pt idx="52334">
                  <c:v>-43.206999999999994</c:v>
                </c:pt>
                <c:pt idx="52335">
                  <c:v>-43.204999999999998</c:v>
                </c:pt>
                <c:pt idx="52336">
                  <c:v>-43.203000000000003</c:v>
                </c:pt>
                <c:pt idx="52337">
                  <c:v>-43.200999999999993</c:v>
                </c:pt>
                <c:pt idx="52338">
                  <c:v>-43.198999999999998</c:v>
                </c:pt>
                <c:pt idx="52339">
                  <c:v>-43.197000000000003</c:v>
                </c:pt>
                <c:pt idx="52340">
                  <c:v>-43.194999999999993</c:v>
                </c:pt>
                <c:pt idx="52341">
                  <c:v>-43.192999999999998</c:v>
                </c:pt>
                <c:pt idx="52342">
                  <c:v>-43.191000000000003</c:v>
                </c:pt>
                <c:pt idx="52343">
                  <c:v>-43.188999999999993</c:v>
                </c:pt>
                <c:pt idx="52344">
                  <c:v>-43.186999999999998</c:v>
                </c:pt>
                <c:pt idx="52345">
                  <c:v>-43.185000000000002</c:v>
                </c:pt>
                <c:pt idx="52346">
                  <c:v>-43.183000000000007</c:v>
                </c:pt>
                <c:pt idx="52347">
                  <c:v>-43.180999999999997</c:v>
                </c:pt>
                <c:pt idx="52348">
                  <c:v>-43.179000000000002</c:v>
                </c:pt>
                <c:pt idx="52349">
                  <c:v>-43.177000000000007</c:v>
                </c:pt>
                <c:pt idx="52350">
                  <c:v>-43.174999999999997</c:v>
                </c:pt>
                <c:pt idx="52351">
                  <c:v>-43.173000000000002</c:v>
                </c:pt>
                <c:pt idx="52352">
                  <c:v>-43.171000000000006</c:v>
                </c:pt>
                <c:pt idx="52353">
                  <c:v>-43.168999999999997</c:v>
                </c:pt>
                <c:pt idx="52354">
                  <c:v>-43.167000000000002</c:v>
                </c:pt>
                <c:pt idx="52355">
                  <c:v>-43.165000000000006</c:v>
                </c:pt>
                <c:pt idx="52356">
                  <c:v>-43.162999999999997</c:v>
                </c:pt>
                <c:pt idx="52357">
                  <c:v>-43.161000000000001</c:v>
                </c:pt>
                <c:pt idx="52358">
                  <c:v>-43.159000000000006</c:v>
                </c:pt>
                <c:pt idx="52359">
                  <c:v>-43.156999999999996</c:v>
                </c:pt>
                <c:pt idx="52360">
                  <c:v>-43.155000000000001</c:v>
                </c:pt>
                <c:pt idx="52361">
                  <c:v>-43.153000000000006</c:v>
                </c:pt>
                <c:pt idx="52362">
                  <c:v>-43.150999999999996</c:v>
                </c:pt>
                <c:pt idx="52363">
                  <c:v>-43.149000000000001</c:v>
                </c:pt>
                <c:pt idx="52364">
                  <c:v>-43.147000000000006</c:v>
                </c:pt>
                <c:pt idx="52365">
                  <c:v>-43.144999999999996</c:v>
                </c:pt>
                <c:pt idx="52366">
                  <c:v>-43.143000000000001</c:v>
                </c:pt>
                <c:pt idx="52367">
                  <c:v>-43.141000000000005</c:v>
                </c:pt>
                <c:pt idx="52368">
                  <c:v>-43.138999999999996</c:v>
                </c:pt>
                <c:pt idx="52369">
                  <c:v>-43.137</c:v>
                </c:pt>
                <c:pt idx="52370">
                  <c:v>-43.135000000000005</c:v>
                </c:pt>
                <c:pt idx="52371">
                  <c:v>-43.132999999999996</c:v>
                </c:pt>
                <c:pt idx="52372">
                  <c:v>-43.131</c:v>
                </c:pt>
                <c:pt idx="52373">
                  <c:v>-43.129000000000005</c:v>
                </c:pt>
                <c:pt idx="52374">
                  <c:v>-43.126999999999995</c:v>
                </c:pt>
                <c:pt idx="52375">
                  <c:v>-43.125</c:v>
                </c:pt>
                <c:pt idx="52376">
                  <c:v>-43.123000000000005</c:v>
                </c:pt>
                <c:pt idx="52377">
                  <c:v>-43.120999999999995</c:v>
                </c:pt>
                <c:pt idx="52378">
                  <c:v>-43.119</c:v>
                </c:pt>
                <c:pt idx="52379">
                  <c:v>-43.117000000000004</c:v>
                </c:pt>
                <c:pt idx="52380">
                  <c:v>-43.114999999999995</c:v>
                </c:pt>
                <c:pt idx="52381">
                  <c:v>-43.113</c:v>
                </c:pt>
                <c:pt idx="52382">
                  <c:v>-43.111000000000004</c:v>
                </c:pt>
                <c:pt idx="52383">
                  <c:v>-43.108999999999995</c:v>
                </c:pt>
                <c:pt idx="52384">
                  <c:v>-43.106999999999999</c:v>
                </c:pt>
                <c:pt idx="52385">
                  <c:v>-43.105000000000004</c:v>
                </c:pt>
                <c:pt idx="52386">
                  <c:v>-43.102999999999994</c:v>
                </c:pt>
                <c:pt idx="52387">
                  <c:v>-43.100999999999999</c:v>
                </c:pt>
                <c:pt idx="52388">
                  <c:v>-43.099000000000004</c:v>
                </c:pt>
                <c:pt idx="52389">
                  <c:v>-43.096999999999994</c:v>
                </c:pt>
                <c:pt idx="52390">
                  <c:v>-43.094999999999999</c:v>
                </c:pt>
                <c:pt idx="52391">
                  <c:v>-43.093000000000004</c:v>
                </c:pt>
                <c:pt idx="52392">
                  <c:v>-43.090999999999994</c:v>
                </c:pt>
                <c:pt idx="52393">
                  <c:v>-43.088999999999999</c:v>
                </c:pt>
                <c:pt idx="52394">
                  <c:v>-43.087000000000003</c:v>
                </c:pt>
                <c:pt idx="52395">
                  <c:v>-43.084999999999994</c:v>
                </c:pt>
                <c:pt idx="52396">
                  <c:v>-43.082999999999998</c:v>
                </c:pt>
                <c:pt idx="52397">
                  <c:v>-43.081000000000003</c:v>
                </c:pt>
                <c:pt idx="52398">
                  <c:v>-43.078999999999994</c:v>
                </c:pt>
                <c:pt idx="52399">
                  <c:v>-43.076999999999998</c:v>
                </c:pt>
                <c:pt idx="52400">
                  <c:v>-43.075000000000003</c:v>
                </c:pt>
                <c:pt idx="52401">
                  <c:v>-43.072999999999993</c:v>
                </c:pt>
                <c:pt idx="52402">
                  <c:v>-43.070999999999998</c:v>
                </c:pt>
                <c:pt idx="52403">
                  <c:v>-43.069000000000003</c:v>
                </c:pt>
                <c:pt idx="52404">
                  <c:v>-43.066999999999993</c:v>
                </c:pt>
                <c:pt idx="52405">
                  <c:v>-43.064999999999998</c:v>
                </c:pt>
                <c:pt idx="52406">
                  <c:v>-43.063000000000002</c:v>
                </c:pt>
                <c:pt idx="52407">
                  <c:v>-43.061000000000007</c:v>
                </c:pt>
                <c:pt idx="52408">
                  <c:v>-43.058999999999997</c:v>
                </c:pt>
                <c:pt idx="52409">
                  <c:v>-43.057000000000002</c:v>
                </c:pt>
                <c:pt idx="52410">
                  <c:v>-43.055000000000007</c:v>
                </c:pt>
                <c:pt idx="52411">
                  <c:v>-43.052999999999997</c:v>
                </c:pt>
                <c:pt idx="52412">
                  <c:v>-43.051000000000002</c:v>
                </c:pt>
                <c:pt idx="52413">
                  <c:v>-43.049000000000007</c:v>
                </c:pt>
                <c:pt idx="52414">
                  <c:v>-43.046999999999997</c:v>
                </c:pt>
                <c:pt idx="52415">
                  <c:v>-43.045000000000002</c:v>
                </c:pt>
                <c:pt idx="52416">
                  <c:v>-43.043000000000006</c:v>
                </c:pt>
                <c:pt idx="52417">
                  <c:v>-43.040999999999997</c:v>
                </c:pt>
                <c:pt idx="52418">
                  <c:v>-43.039000000000001</c:v>
                </c:pt>
                <c:pt idx="52419">
                  <c:v>-43.037000000000006</c:v>
                </c:pt>
                <c:pt idx="52420">
                  <c:v>-43.034999999999997</c:v>
                </c:pt>
                <c:pt idx="52421">
                  <c:v>-43.033000000000001</c:v>
                </c:pt>
                <c:pt idx="52422">
                  <c:v>-43.031000000000006</c:v>
                </c:pt>
                <c:pt idx="52423">
                  <c:v>-43.028999999999996</c:v>
                </c:pt>
                <c:pt idx="52424">
                  <c:v>-43.027000000000001</c:v>
                </c:pt>
                <c:pt idx="52425">
                  <c:v>-43.025000000000006</c:v>
                </c:pt>
                <c:pt idx="52426">
                  <c:v>-43.022999999999996</c:v>
                </c:pt>
                <c:pt idx="52427">
                  <c:v>-43.021000000000001</c:v>
                </c:pt>
                <c:pt idx="52428">
                  <c:v>-43.019000000000005</c:v>
                </c:pt>
                <c:pt idx="52429">
                  <c:v>-43.016999999999996</c:v>
                </c:pt>
                <c:pt idx="52430">
                  <c:v>-43.015000000000001</c:v>
                </c:pt>
                <c:pt idx="52431">
                  <c:v>-43.013000000000005</c:v>
                </c:pt>
                <c:pt idx="52432">
                  <c:v>-43.010999999999996</c:v>
                </c:pt>
                <c:pt idx="52433">
                  <c:v>-43.009</c:v>
                </c:pt>
                <c:pt idx="52434">
                  <c:v>-43.007000000000005</c:v>
                </c:pt>
                <c:pt idx="52435">
                  <c:v>-43.004999999999995</c:v>
                </c:pt>
                <c:pt idx="52436">
                  <c:v>-43.003</c:v>
                </c:pt>
                <c:pt idx="52437">
                  <c:v>-43.001000000000005</c:v>
                </c:pt>
                <c:pt idx="52438">
                  <c:v>-42.998999999999995</c:v>
                </c:pt>
                <c:pt idx="52439">
                  <c:v>-42.997</c:v>
                </c:pt>
                <c:pt idx="52440">
                  <c:v>-42.995000000000005</c:v>
                </c:pt>
                <c:pt idx="52441">
                  <c:v>-42.992999999999995</c:v>
                </c:pt>
                <c:pt idx="52442">
                  <c:v>-42.991</c:v>
                </c:pt>
                <c:pt idx="52443">
                  <c:v>-42.989000000000004</c:v>
                </c:pt>
                <c:pt idx="52444">
                  <c:v>-42.986999999999995</c:v>
                </c:pt>
                <c:pt idx="52445">
                  <c:v>-42.984999999999999</c:v>
                </c:pt>
                <c:pt idx="52446">
                  <c:v>-42.983000000000004</c:v>
                </c:pt>
                <c:pt idx="52447">
                  <c:v>-42.980999999999995</c:v>
                </c:pt>
                <c:pt idx="52448">
                  <c:v>-42.978999999999999</c:v>
                </c:pt>
                <c:pt idx="52449">
                  <c:v>-42.977000000000004</c:v>
                </c:pt>
                <c:pt idx="52450">
                  <c:v>-42.974999999999994</c:v>
                </c:pt>
                <c:pt idx="52451">
                  <c:v>-42.972999999999999</c:v>
                </c:pt>
                <c:pt idx="52452">
                  <c:v>-42.971000000000004</c:v>
                </c:pt>
                <c:pt idx="52453">
                  <c:v>-42.968999999999994</c:v>
                </c:pt>
                <c:pt idx="52454">
                  <c:v>-42.966999999999999</c:v>
                </c:pt>
                <c:pt idx="52455">
                  <c:v>-42.965000000000003</c:v>
                </c:pt>
                <c:pt idx="52456">
                  <c:v>-42.962999999999994</c:v>
                </c:pt>
                <c:pt idx="52457">
                  <c:v>-42.960999999999999</c:v>
                </c:pt>
                <c:pt idx="52458">
                  <c:v>-42.959000000000003</c:v>
                </c:pt>
                <c:pt idx="52459">
                  <c:v>-42.956999999999994</c:v>
                </c:pt>
                <c:pt idx="52460">
                  <c:v>-42.954999999999998</c:v>
                </c:pt>
                <c:pt idx="52461">
                  <c:v>-42.953000000000003</c:v>
                </c:pt>
                <c:pt idx="52462">
                  <c:v>-42.950999999999993</c:v>
                </c:pt>
                <c:pt idx="52463">
                  <c:v>-42.948999999999998</c:v>
                </c:pt>
                <c:pt idx="52464">
                  <c:v>-42.947000000000003</c:v>
                </c:pt>
                <c:pt idx="52465">
                  <c:v>-42.944999999999993</c:v>
                </c:pt>
                <c:pt idx="52466">
                  <c:v>-42.942999999999998</c:v>
                </c:pt>
                <c:pt idx="52467">
                  <c:v>-42.941000000000003</c:v>
                </c:pt>
                <c:pt idx="52468">
                  <c:v>-42.938999999999993</c:v>
                </c:pt>
                <c:pt idx="52469">
                  <c:v>-42.936999999999998</c:v>
                </c:pt>
                <c:pt idx="52470">
                  <c:v>-42.935000000000002</c:v>
                </c:pt>
                <c:pt idx="52471">
                  <c:v>-42.933000000000007</c:v>
                </c:pt>
                <c:pt idx="52472">
                  <c:v>-42.930999999999997</c:v>
                </c:pt>
                <c:pt idx="52473">
                  <c:v>-42.929000000000002</c:v>
                </c:pt>
                <c:pt idx="52474">
                  <c:v>-42.927000000000007</c:v>
                </c:pt>
                <c:pt idx="52475">
                  <c:v>-42.924999999999997</c:v>
                </c:pt>
                <c:pt idx="52476">
                  <c:v>-42.923000000000002</c:v>
                </c:pt>
                <c:pt idx="52477">
                  <c:v>-42.921000000000006</c:v>
                </c:pt>
                <c:pt idx="52478">
                  <c:v>-42.918999999999997</c:v>
                </c:pt>
                <c:pt idx="52479">
                  <c:v>-42.917000000000002</c:v>
                </c:pt>
                <c:pt idx="52480">
                  <c:v>-42.915000000000006</c:v>
                </c:pt>
                <c:pt idx="52481">
                  <c:v>-42.912999999999997</c:v>
                </c:pt>
                <c:pt idx="52482">
                  <c:v>-42.911000000000001</c:v>
                </c:pt>
                <c:pt idx="52483">
                  <c:v>-42.909000000000006</c:v>
                </c:pt>
                <c:pt idx="52484">
                  <c:v>-42.906999999999996</c:v>
                </c:pt>
                <c:pt idx="52485">
                  <c:v>-42.905000000000001</c:v>
                </c:pt>
                <c:pt idx="52486">
                  <c:v>-42.903000000000006</c:v>
                </c:pt>
                <c:pt idx="52487">
                  <c:v>-42.900999999999996</c:v>
                </c:pt>
                <c:pt idx="52488">
                  <c:v>-42.899000000000001</c:v>
                </c:pt>
                <c:pt idx="52489">
                  <c:v>-42.897000000000006</c:v>
                </c:pt>
                <c:pt idx="52490">
                  <c:v>-42.894999999999996</c:v>
                </c:pt>
                <c:pt idx="52491">
                  <c:v>-42.893000000000001</c:v>
                </c:pt>
                <c:pt idx="52492">
                  <c:v>-42.891000000000005</c:v>
                </c:pt>
                <c:pt idx="52493">
                  <c:v>-42.888999999999996</c:v>
                </c:pt>
                <c:pt idx="52494">
                  <c:v>-42.887</c:v>
                </c:pt>
                <c:pt idx="52495">
                  <c:v>-42.885000000000005</c:v>
                </c:pt>
                <c:pt idx="52496">
                  <c:v>-42.882999999999996</c:v>
                </c:pt>
                <c:pt idx="52497">
                  <c:v>-42.881</c:v>
                </c:pt>
                <c:pt idx="52498">
                  <c:v>-42.879000000000005</c:v>
                </c:pt>
                <c:pt idx="52499">
                  <c:v>-42.876999999999995</c:v>
                </c:pt>
                <c:pt idx="52500">
                  <c:v>-42.875</c:v>
                </c:pt>
                <c:pt idx="52501">
                  <c:v>-42.873000000000005</c:v>
                </c:pt>
                <c:pt idx="52502">
                  <c:v>-42.870999999999995</c:v>
                </c:pt>
                <c:pt idx="52503">
                  <c:v>-42.869</c:v>
                </c:pt>
                <c:pt idx="52504">
                  <c:v>-42.867000000000004</c:v>
                </c:pt>
                <c:pt idx="52505">
                  <c:v>-42.864999999999995</c:v>
                </c:pt>
                <c:pt idx="52506">
                  <c:v>-42.863</c:v>
                </c:pt>
                <c:pt idx="52507">
                  <c:v>-42.861000000000004</c:v>
                </c:pt>
                <c:pt idx="52508">
                  <c:v>-42.858999999999995</c:v>
                </c:pt>
                <c:pt idx="52509">
                  <c:v>-42.856999999999999</c:v>
                </c:pt>
                <c:pt idx="52510">
                  <c:v>-42.855000000000004</c:v>
                </c:pt>
                <c:pt idx="52511">
                  <c:v>-42.852999999999994</c:v>
                </c:pt>
                <c:pt idx="52512">
                  <c:v>-42.850999999999999</c:v>
                </c:pt>
                <c:pt idx="52513">
                  <c:v>-42.849000000000004</c:v>
                </c:pt>
                <c:pt idx="52514">
                  <c:v>-42.846999999999994</c:v>
                </c:pt>
                <c:pt idx="52515">
                  <c:v>-42.844999999999999</c:v>
                </c:pt>
                <c:pt idx="52516">
                  <c:v>-42.843000000000004</c:v>
                </c:pt>
                <c:pt idx="52517">
                  <c:v>-42.840999999999994</c:v>
                </c:pt>
                <c:pt idx="52518">
                  <c:v>-42.838999999999999</c:v>
                </c:pt>
                <c:pt idx="52519">
                  <c:v>-42.837000000000003</c:v>
                </c:pt>
                <c:pt idx="52520">
                  <c:v>-42.834999999999994</c:v>
                </c:pt>
                <c:pt idx="52521">
                  <c:v>-42.832999999999998</c:v>
                </c:pt>
                <c:pt idx="52522">
                  <c:v>-42.831000000000003</c:v>
                </c:pt>
                <c:pt idx="52523">
                  <c:v>-42.828999999999994</c:v>
                </c:pt>
                <c:pt idx="52524">
                  <c:v>-42.826999999999998</c:v>
                </c:pt>
                <c:pt idx="52525">
                  <c:v>-42.825000000000003</c:v>
                </c:pt>
                <c:pt idx="52526">
                  <c:v>-42.822999999999993</c:v>
                </c:pt>
                <c:pt idx="52527">
                  <c:v>-42.820999999999998</c:v>
                </c:pt>
                <c:pt idx="52528">
                  <c:v>-42.819000000000003</c:v>
                </c:pt>
                <c:pt idx="52529">
                  <c:v>-42.816999999999993</c:v>
                </c:pt>
                <c:pt idx="52530">
                  <c:v>-42.814999999999998</c:v>
                </c:pt>
                <c:pt idx="52531">
                  <c:v>-42.813000000000002</c:v>
                </c:pt>
                <c:pt idx="52532">
                  <c:v>-42.811000000000007</c:v>
                </c:pt>
                <c:pt idx="52533">
                  <c:v>-42.808999999999997</c:v>
                </c:pt>
                <c:pt idx="52534">
                  <c:v>-42.807000000000002</c:v>
                </c:pt>
                <c:pt idx="52535">
                  <c:v>-42.805000000000007</c:v>
                </c:pt>
                <c:pt idx="52536">
                  <c:v>-42.802999999999997</c:v>
                </c:pt>
                <c:pt idx="52537">
                  <c:v>-42.801000000000002</c:v>
                </c:pt>
                <c:pt idx="52538">
                  <c:v>-42.799000000000007</c:v>
                </c:pt>
                <c:pt idx="52539">
                  <c:v>-42.796999999999997</c:v>
                </c:pt>
                <c:pt idx="52540">
                  <c:v>-42.795000000000002</c:v>
                </c:pt>
                <c:pt idx="52541">
                  <c:v>-42.793000000000006</c:v>
                </c:pt>
                <c:pt idx="52542">
                  <c:v>-42.790999999999997</c:v>
                </c:pt>
                <c:pt idx="52543">
                  <c:v>-42.789000000000001</c:v>
                </c:pt>
                <c:pt idx="52544">
                  <c:v>-42.787000000000006</c:v>
                </c:pt>
                <c:pt idx="52545">
                  <c:v>-42.784999999999997</c:v>
                </c:pt>
                <c:pt idx="52546">
                  <c:v>-42.783000000000001</c:v>
                </c:pt>
                <c:pt idx="52547">
                  <c:v>-42.781000000000006</c:v>
                </c:pt>
                <c:pt idx="52548">
                  <c:v>-42.778999999999996</c:v>
                </c:pt>
                <c:pt idx="52549">
                  <c:v>-42.777000000000001</c:v>
                </c:pt>
                <c:pt idx="52550">
                  <c:v>-42.775000000000006</c:v>
                </c:pt>
                <c:pt idx="52551">
                  <c:v>-42.772999999999996</c:v>
                </c:pt>
                <c:pt idx="52552">
                  <c:v>-42.771000000000001</c:v>
                </c:pt>
                <c:pt idx="52553">
                  <c:v>-42.769000000000005</c:v>
                </c:pt>
                <c:pt idx="52554">
                  <c:v>-42.766999999999996</c:v>
                </c:pt>
                <c:pt idx="52555">
                  <c:v>-42.765000000000001</c:v>
                </c:pt>
                <c:pt idx="52556">
                  <c:v>-42.763000000000005</c:v>
                </c:pt>
                <c:pt idx="52557">
                  <c:v>-42.760999999999996</c:v>
                </c:pt>
                <c:pt idx="52558">
                  <c:v>-42.759</c:v>
                </c:pt>
                <c:pt idx="52559">
                  <c:v>-42.757000000000005</c:v>
                </c:pt>
                <c:pt idx="52560">
                  <c:v>-42.754999999999995</c:v>
                </c:pt>
                <c:pt idx="52561">
                  <c:v>-42.753</c:v>
                </c:pt>
                <c:pt idx="52562">
                  <c:v>-42.751000000000005</c:v>
                </c:pt>
                <c:pt idx="52563">
                  <c:v>-42.748999999999995</c:v>
                </c:pt>
                <c:pt idx="52564">
                  <c:v>-42.747</c:v>
                </c:pt>
                <c:pt idx="52565">
                  <c:v>-42.745000000000005</c:v>
                </c:pt>
                <c:pt idx="52566">
                  <c:v>-42.742999999999995</c:v>
                </c:pt>
                <c:pt idx="52567">
                  <c:v>-42.741</c:v>
                </c:pt>
                <c:pt idx="52568">
                  <c:v>-42.739000000000004</c:v>
                </c:pt>
                <c:pt idx="52569">
                  <c:v>-42.736999999999995</c:v>
                </c:pt>
                <c:pt idx="52570">
                  <c:v>-42.734999999999999</c:v>
                </c:pt>
                <c:pt idx="52571">
                  <c:v>-42.733000000000004</c:v>
                </c:pt>
                <c:pt idx="52572">
                  <c:v>-42.730999999999995</c:v>
                </c:pt>
                <c:pt idx="52573">
                  <c:v>-42.728999999999999</c:v>
                </c:pt>
                <c:pt idx="52574">
                  <c:v>-42.727000000000004</c:v>
                </c:pt>
                <c:pt idx="52575">
                  <c:v>-42.724999999999994</c:v>
                </c:pt>
                <c:pt idx="52576">
                  <c:v>-42.722999999999999</c:v>
                </c:pt>
                <c:pt idx="52577">
                  <c:v>-42.721000000000004</c:v>
                </c:pt>
                <c:pt idx="52578">
                  <c:v>-42.718999999999994</c:v>
                </c:pt>
                <c:pt idx="52579">
                  <c:v>-42.716999999999999</c:v>
                </c:pt>
                <c:pt idx="52580">
                  <c:v>-42.715000000000003</c:v>
                </c:pt>
                <c:pt idx="52581">
                  <c:v>-42.712999999999994</c:v>
                </c:pt>
                <c:pt idx="52582">
                  <c:v>-42.710999999999999</c:v>
                </c:pt>
                <c:pt idx="52583">
                  <c:v>-42.709000000000003</c:v>
                </c:pt>
                <c:pt idx="52584">
                  <c:v>-42.706999999999994</c:v>
                </c:pt>
                <c:pt idx="52585">
                  <c:v>-42.704999999999998</c:v>
                </c:pt>
                <c:pt idx="52586">
                  <c:v>-42.703000000000003</c:v>
                </c:pt>
                <c:pt idx="52587">
                  <c:v>-42.700999999999993</c:v>
                </c:pt>
                <c:pt idx="52588">
                  <c:v>-42.698999999999998</c:v>
                </c:pt>
                <c:pt idx="52589">
                  <c:v>-42.697000000000003</c:v>
                </c:pt>
                <c:pt idx="52590">
                  <c:v>-42.694999999999993</c:v>
                </c:pt>
                <c:pt idx="52591">
                  <c:v>-42.692999999999998</c:v>
                </c:pt>
                <c:pt idx="52592">
                  <c:v>-42.691000000000003</c:v>
                </c:pt>
                <c:pt idx="52593">
                  <c:v>-42.688999999999993</c:v>
                </c:pt>
                <c:pt idx="52594">
                  <c:v>-42.686999999999998</c:v>
                </c:pt>
                <c:pt idx="52595">
                  <c:v>-42.685000000000002</c:v>
                </c:pt>
                <c:pt idx="52596">
                  <c:v>-42.683000000000007</c:v>
                </c:pt>
                <c:pt idx="52597">
                  <c:v>-42.680999999999997</c:v>
                </c:pt>
                <c:pt idx="52598">
                  <c:v>-42.679000000000002</c:v>
                </c:pt>
                <c:pt idx="52599">
                  <c:v>-42.677000000000007</c:v>
                </c:pt>
                <c:pt idx="52600">
                  <c:v>-42.674999999999997</c:v>
                </c:pt>
                <c:pt idx="52601">
                  <c:v>-42.673000000000002</c:v>
                </c:pt>
                <c:pt idx="52602">
                  <c:v>-42.671000000000006</c:v>
                </c:pt>
                <c:pt idx="52603">
                  <c:v>-42.668999999999997</c:v>
                </c:pt>
                <c:pt idx="52604">
                  <c:v>-42.667000000000002</c:v>
                </c:pt>
                <c:pt idx="52605">
                  <c:v>-42.665000000000006</c:v>
                </c:pt>
                <c:pt idx="52606">
                  <c:v>-42.662999999999997</c:v>
                </c:pt>
                <c:pt idx="52607">
                  <c:v>-42.661000000000001</c:v>
                </c:pt>
                <c:pt idx="52608">
                  <c:v>-42.659000000000006</c:v>
                </c:pt>
                <c:pt idx="52609">
                  <c:v>-42.656999999999996</c:v>
                </c:pt>
                <c:pt idx="52610">
                  <c:v>-42.655000000000001</c:v>
                </c:pt>
                <c:pt idx="52611">
                  <c:v>-42.653000000000006</c:v>
                </c:pt>
                <c:pt idx="52612">
                  <c:v>-42.650999999999996</c:v>
                </c:pt>
                <c:pt idx="52613">
                  <c:v>-42.649000000000001</c:v>
                </c:pt>
                <c:pt idx="52614">
                  <c:v>-42.647000000000006</c:v>
                </c:pt>
                <c:pt idx="52615">
                  <c:v>-42.644999999999996</c:v>
                </c:pt>
                <c:pt idx="52616">
                  <c:v>-42.643000000000001</c:v>
                </c:pt>
                <c:pt idx="52617">
                  <c:v>-42.641000000000005</c:v>
                </c:pt>
                <c:pt idx="52618">
                  <c:v>-42.638999999999996</c:v>
                </c:pt>
                <c:pt idx="52619">
                  <c:v>-42.637</c:v>
                </c:pt>
                <c:pt idx="52620">
                  <c:v>-42.635000000000005</c:v>
                </c:pt>
                <c:pt idx="52621">
                  <c:v>-42.632999999999996</c:v>
                </c:pt>
                <c:pt idx="52622">
                  <c:v>-42.631</c:v>
                </c:pt>
                <c:pt idx="52623">
                  <c:v>-42.629000000000005</c:v>
                </c:pt>
                <c:pt idx="52624">
                  <c:v>-42.626999999999995</c:v>
                </c:pt>
                <c:pt idx="52625">
                  <c:v>-42.625</c:v>
                </c:pt>
                <c:pt idx="52626">
                  <c:v>-42.623000000000005</c:v>
                </c:pt>
                <c:pt idx="52627">
                  <c:v>-42.620999999999995</c:v>
                </c:pt>
                <c:pt idx="52628">
                  <c:v>-42.619</c:v>
                </c:pt>
                <c:pt idx="52629">
                  <c:v>-42.617000000000004</c:v>
                </c:pt>
                <c:pt idx="52630">
                  <c:v>-42.614999999999995</c:v>
                </c:pt>
                <c:pt idx="52631">
                  <c:v>-42.613</c:v>
                </c:pt>
                <c:pt idx="52632">
                  <c:v>-42.611000000000004</c:v>
                </c:pt>
                <c:pt idx="52633">
                  <c:v>-42.608999999999995</c:v>
                </c:pt>
                <c:pt idx="52634">
                  <c:v>-42.606999999999999</c:v>
                </c:pt>
                <c:pt idx="52635">
                  <c:v>-42.605000000000004</c:v>
                </c:pt>
                <c:pt idx="52636">
                  <c:v>-42.602999999999994</c:v>
                </c:pt>
                <c:pt idx="52637">
                  <c:v>-42.600999999999999</c:v>
                </c:pt>
                <c:pt idx="52638">
                  <c:v>-42.599000000000004</c:v>
                </c:pt>
                <c:pt idx="52639">
                  <c:v>-42.596999999999994</c:v>
                </c:pt>
                <c:pt idx="52640">
                  <c:v>-42.594999999999999</c:v>
                </c:pt>
                <c:pt idx="52641">
                  <c:v>-42.593000000000004</c:v>
                </c:pt>
                <c:pt idx="52642">
                  <c:v>-42.590999999999994</c:v>
                </c:pt>
                <c:pt idx="52643">
                  <c:v>-42.588999999999999</c:v>
                </c:pt>
                <c:pt idx="52644">
                  <c:v>-42.587000000000003</c:v>
                </c:pt>
                <c:pt idx="52645">
                  <c:v>-42.584999999999994</c:v>
                </c:pt>
                <c:pt idx="52646">
                  <c:v>-42.582999999999998</c:v>
                </c:pt>
                <c:pt idx="52647">
                  <c:v>-42.581000000000003</c:v>
                </c:pt>
                <c:pt idx="52648">
                  <c:v>-42.578999999999994</c:v>
                </c:pt>
                <c:pt idx="52649">
                  <c:v>-42.576999999999998</c:v>
                </c:pt>
                <c:pt idx="52650">
                  <c:v>-42.575000000000003</c:v>
                </c:pt>
                <c:pt idx="52651">
                  <c:v>-42.572999999999993</c:v>
                </c:pt>
                <c:pt idx="52652">
                  <c:v>-42.570999999999998</c:v>
                </c:pt>
                <c:pt idx="52653">
                  <c:v>-42.569000000000003</c:v>
                </c:pt>
                <c:pt idx="52654">
                  <c:v>-42.566999999999993</c:v>
                </c:pt>
                <c:pt idx="52655">
                  <c:v>-42.564999999999998</c:v>
                </c:pt>
                <c:pt idx="52656">
                  <c:v>-42.563000000000002</c:v>
                </c:pt>
                <c:pt idx="52657">
                  <c:v>-42.561000000000007</c:v>
                </c:pt>
                <c:pt idx="52658">
                  <c:v>-42.558999999999997</c:v>
                </c:pt>
                <c:pt idx="52659">
                  <c:v>-42.557000000000002</c:v>
                </c:pt>
                <c:pt idx="52660">
                  <c:v>-42.555000000000007</c:v>
                </c:pt>
                <c:pt idx="52661">
                  <c:v>-42.552999999999997</c:v>
                </c:pt>
                <c:pt idx="52662">
                  <c:v>-42.551000000000002</c:v>
                </c:pt>
                <c:pt idx="52663">
                  <c:v>-42.549000000000007</c:v>
                </c:pt>
                <c:pt idx="52664">
                  <c:v>-42.546999999999997</c:v>
                </c:pt>
                <c:pt idx="52665">
                  <c:v>-42.545000000000002</c:v>
                </c:pt>
                <c:pt idx="52666">
                  <c:v>-42.543000000000006</c:v>
                </c:pt>
                <c:pt idx="52667">
                  <c:v>-42.540999999999997</c:v>
                </c:pt>
                <c:pt idx="52668">
                  <c:v>-42.539000000000001</c:v>
                </c:pt>
                <c:pt idx="52669">
                  <c:v>-42.537000000000006</c:v>
                </c:pt>
                <c:pt idx="52670">
                  <c:v>-42.534999999999997</c:v>
                </c:pt>
                <c:pt idx="52671">
                  <c:v>-42.533000000000001</c:v>
                </c:pt>
                <c:pt idx="52672">
                  <c:v>-42.531000000000006</c:v>
                </c:pt>
                <c:pt idx="52673">
                  <c:v>-42.528999999999996</c:v>
                </c:pt>
                <c:pt idx="52674">
                  <c:v>-42.527000000000001</c:v>
                </c:pt>
                <c:pt idx="52675">
                  <c:v>-42.525000000000006</c:v>
                </c:pt>
                <c:pt idx="52676">
                  <c:v>-42.522999999999996</c:v>
                </c:pt>
                <c:pt idx="52677">
                  <c:v>-42.521000000000001</c:v>
                </c:pt>
                <c:pt idx="52678">
                  <c:v>-42.519000000000005</c:v>
                </c:pt>
                <c:pt idx="52679">
                  <c:v>-42.516999999999996</c:v>
                </c:pt>
                <c:pt idx="52680">
                  <c:v>-42.515000000000001</c:v>
                </c:pt>
                <c:pt idx="52681">
                  <c:v>-42.513000000000005</c:v>
                </c:pt>
                <c:pt idx="52682">
                  <c:v>-42.510999999999996</c:v>
                </c:pt>
                <c:pt idx="52683">
                  <c:v>-42.509</c:v>
                </c:pt>
                <c:pt idx="52684">
                  <c:v>-42.507000000000005</c:v>
                </c:pt>
                <c:pt idx="52685">
                  <c:v>-42.504999999999995</c:v>
                </c:pt>
                <c:pt idx="52686">
                  <c:v>-42.503</c:v>
                </c:pt>
                <c:pt idx="52687">
                  <c:v>-42.501000000000005</c:v>
                </c:pt>
                <c:pt idx="52688">
                  <c:v>-42.498999999999995</c:v>
                </c:pt>
                <c:pt idx="52689">
                  <c:v>-42.497</c:v>
                </c:pt>
                <c:pt idx="52690">
                  <c:v>-42.495000000000005</c:v>
                </c:pt>
                <c:pt idx="52691">
                  <c:v>-42.492999999999995</c:v>
                </c:pt>
                <c:pt idx="52692">
                  <c:v>-42.491</c:v>
                </c:pt>
                <c:pt idx="52693">
                  <c:v>-42.489000000000004</c:v>
                </c:pt>
                <c:pt idx="52694">
                  <c:v>-42.486999999999995</c:v>
                </c:pt>
                <c:pt idx="52695">
                  <c:v>-42.484999999999999</c:v>
                </c:pt>
                <c:pt idx="52696">
                  <c:v>-42.483000000000004</c:v>
                </c:pt>
                <c:pt idx="52697">
                  <c:v>-42.480999999999995</c:v>
                </c:pt>
                <c:pt idx="52698">
                  <c:v>-42.478999999999999</c:v>
                </c:pt>
                <c:pt idx="52699">
                  <c:v>-42.477000000000004</c:v>
                </c:pt>
                <c:pt idx="52700">
                  <c:v>-42.474999999999994</c:v>
                </c:pt>
                <c:pt idx="52701">
                  <c:v>-42.472999999999999</c:v>
                </c:pt>
                <c:pt idx="52702">
                  <c:v>-42.471000000000004</c:v>
                </c:pt>
                <c:pt idx="52703">
                  <c:v>-42.468999999999994</c:v>
                </c:pt>
                <c:pt idx="52704">
                  <c:v>-42.466999999999999</c:v>
                </c:pt>
                <c:pt idx="52705">
                  <c:v>-42.465000000000003</c:v>
                </c:pt>
                <c:pt idx="52706">
                  <c:v>-42.462999999999994</c:v>
                </c:pt>
                <c:pt idx="52707">
                  <c:v>-42.460999999999999</c:v>
                </c:pt>
                <c:pt idx="52708">
                  <c:v>-42.459000000000003</c:v>
                </c:pt>
                <c:pt idx="52709">
                  <c:v>-42.456999999999994</c:v>
                </c:pt>
                <c:pt idx="52710">
                  <c:v>-42.454999999999998</c:v>
                </c:pt>
                <c:pt idx="52711">
                  <c:v>-42.453000000000003</c:v>
                </c:pt>
                <c:pt idx="52712">
                  <c:v>-42.450999999999993</c:v>
                </c:pt>
                <c:pt idx="52713">
                  <c:v>-42.448999999999998</c:v>
                </c:pt>
                <c:pt idx="52714">
                  <c:v>-42.447000000000003</c:v>
                </c:pt>
                <c:pt idx="52715">
                  <c:v>-42.444999999999993</c:v>
                </c:pt>
                <c:pt idx="52716">
                  <c:v>-42.442999999999998</c:v>
                </c:pt>
                <c:pt idx="52717">
                  <c:v>-42.441000000000003</c:v>
                </c:pt>
                <c:pt idx="52718">
                  <c:v>-42.438999999999993</c:v>
                </c:pt>
                <c:pt idx="52719">
                  <c:v>-42.436999999999998</c:v>
                </c:pt>
                <c:pt idx="52720">
                  <c:v>-42.435000000000002</c:v>
                </c:pt>
                <c:pt idx="52721">
                  <c:v>-42.433000000000007</c:v>
                </c:pt>
                <c:pt idx="52722">
                  <c:v>-42.430999999999997</c:v>
                </c:pt>
                <c:pt idx="52723">
                  <c:v>-42.429000000000002</c:v>
                </c:pt>
                <c:pt idx="52724">
                  <c:v>-42.427000000000007</c:v>
                </c:pt>
                <c:pt idx="52725">
                  <c:v>-42.424999999999997</c:v>
                </c:pt>
                <c:pt idx="52726">
                  <c:v>-42.423000000000002</c:v>
                </c:pt>
                <c:pt idx="52727">
                  <c:v>-42.421000000000006</c:v>
                </c:pt>
                <c:pt idx="52728">
                  <c:v>-42.418999999999997</c:v>
                </c:pt>
                <c:pt idx="52729">
                  <c:v>-42.417000000000002</c:v>
                </c:pt>
                <c:pt idx="52730">
                  <c:v>-42.415000000000006</c:v>
                </c:pt>
                <c:pt idx="52731">
                  <c:v>-42.412999999999997</c:v>
                </c:pt>
                <c:pt idx="52732">
                  <c:v>-42.411000000000001</c:v>
                </c:pt>
                <c:pt idx="52733">
                  <c:v>-42.409000000000006</c:v>
                </c:pt>
                <c:pt idx="52734">
                  <c:v>-42.406999999999996</c:v>
                </c:pt>
                <c:pt idx="52735">
                  <c:v>-42.405000000000001</c:v>
                </c:pt>
                <c:pt idx="52736">
                  <c:v>-42.403000000000006</c:v>
                </c:pt>
                <c:pt idx="52737">
                  <c:v>-42.400999999999996</c:v>
                </c:pt>
                <c:pt idx="52738">
                  <c:v>-42.399000000000001</c:v>
                </c:pt>
                <c:pt idx="52739">
                  <c:v>-42.397000000000006</c:v>
                </c:pt>
                <c:pt idx="52740">
                  <c:v>-42.394999999999996</c:v>
                </c:pt>
                <c:pt idx="52741">
                  <c:v>-42.393000000000001</c:v>
                </c:pt>
                <c:pt idx="52742">
                  <c:v>-42.391000000000005</c:v>
                </c:pt>
                <c:pt idx="52743">
                  <c:v>-42.388999999999996</c:v>
                </c:pt>
                <c:pt idx="52744">
                  <c:v>-42.387</c:v>
                </c:pt>
                <c:pt idx="52745">
                  <c:v>-42.385000000000005</c:v>
                </c:pt>
                <c:pt idx="52746">
                  <c:v>-42.382999999999996</c:v>
                </c:pt>
                <c:pt idx="52747">
                  <c:v>-42.381</c:v>
                </c:pt>
                <c:pt idx="52748">
                  <c:v>-42.379000000000005</c:v>
                </c:pt>
                <c:pt idx="52749">
                  <c:v>-42.376999999999995</c:v>
                </c:pt>
                <c:pt idx="52750">
                  <c:v>-42.375</c:v>
                </c:pt>
                <c:pt idx="52751">
                  <c:v>-42.373000000000005</c:v>
                </c:pt>
                <c:pt idx="52752">
                  <c:v>-42.370999999999995</c:v>
                </c:pt>
                <c:pt idx="52753">
                  <c:v>-42.369</c:v>
                </c:pt>
                <c:pt idx="52754">
                  <c:v>-42.367000000000004</c:v>
                </c:pt>
                <c:pt idx="52755">
                  <c:v>-42.364999999999995</c:v>
                </c:pt>
                <c:pt idx="52756">
                  <c:v>-42.363</c:v>
                </c:pt>
                <c:pt idx="52757">
                  <c:v>-42.361000000000004</c:v>
                </c:pt>
                <c:pt idx="52758">
                  <c:v>-42.358999999999995</c:v>
                </c:pt>
                <c:pt idx="52759">
                  <c:v>-42.356999999999999</c:v>
                </c:pt>
                <c:pt idx="52760">
                  <c:v>-42.355000000000004</c:v>
                </c:pt>
                <c:pt idx="52761">
                  <c:v>-42.352999999999994</c:v>
                </c:pt>
                <c:pt idx="52762">
                  <c:v>-42.350999999999999</c:v>
                </c:pt>
                <c:pt idx="52763">
                  <c:v>-42.349000000000004</c:v>
                </c:pt>
                <c:pt idx="52764">
                  <c:v>-42.346999999999994</c:v>
                </c:pt>
                <c:pt idx="52765">
                  <c:v>-42.344999999999999</c:v>
                </c:pt>
                <c:pt idx="52766">
                  <c:v>-42.343000000000004</c:v>
                </c:pt>
                <c:pt idx="52767">
                  <c:v>-42.340999999999994</c:v>
                </c:pt>
                <c:pt idx="52768">
                  <c:v>-42.338999999999999</c:v>
                </c:pt>
                <c:pt idx="52769">
                  <c:v>-42.337000000000003</c:v>
                </c:pt>
                <c:pt idx="52770">
                  <c:v>-42.334999999999994</c:v>
                </c:pt>
                <c:pt idx="52771">
                  <c:v>-42.332999999999998</c:v>
                </c:pt>
                <c:pt idx="52772">
                  <c:v>-42.331000000000003</c:v>
                </c:pt>
                <c:pt idx="52773">
                  <c:v>-42.328999999999994</c:v>
                </c:pt>
                <c:pt idx="52774">
                  <c:v>-42.326999999999998</c:v>
                </c:pt>
                <c:pt idx="52775">
                  <c:v>-42.325000000000003</c:v>
                </c:pt>
                <c:pt idx="52776">
                  <c:v>-42.322999999999993</c:v>
                </c:pt>
                <c:pt idx="52777">
                  <c:v>-42.320999999999998</c:v>
                </c:pt>
                <c:pt idx="52778">
                  <c:v>-42.319000000000003</c:v>
                </c:pt>
                <c:pt idx="52779">
                  <c:v>-42.316999999999993</c:v>
                </c:pt>
                <c:pt idx="52780">
                  <c:v>-42.314999999999998</c:v>
                </c:pt>
                <c:pt idx="52781">
                  <c:v>-42.313000000000002</c:v>
                </c:pt>
                <c:pt idx="52782">
                  <c:v>-42.311000000000007</c:v>
                </c:pt>
                <c:pt idx="52783">
                  <c:v>-42.308999999999997</c:v>
                </c:pt>
                <c:pt idx="52784">
                  <c:v>-42.307000000000002</c:v>
                </c:pt>
                <c:pt idx="52785">
                  <c:v>-42.305000000000007</c:v>
                </c:pt>
                <c:pt idx="52786">
                  <c:v>-42.302999999999997</c:v>
                </c:pt>
                <c:pt idx="52787">
                  <c:v>-42.301000000000002</c:v>
                </c:pt>
                <c:pt idx="52788">
                  <c:v>-42.299000000000007</c:v>
                </c:pt>
                <c:pt idx="52789">
                  <c:v>-42.296999999999997</c:v>
                </c:pt>
                <c:pt idx="52790">
                  <c:v>-42.295000000000002</c:v>
                </c:pt>
                <c:pt idx="52791">
                  <c:v>-42.293000000000006</c:v>
                </c:pt>
                <c:pt idx="52792">
                  <c:v>-42.290999999999997</c:v>
                </c:pt>
                <c:pt idx="52793">
                  <c:v>-42.289000000000001</c:v>
                </c:pt>
                <c:pt idx="52794">
                  <c:v>-42.287000000000006</c:v>
                </c:pt>
                <c:pt idx="52795">
                  <c:v>-42.284999999999997</c:v>
                </c:pt>
                <c:pt idx="52796">
                  <c:v>-42.283000000000001</c:v>
                </c:pt>
                <c:pt idx="52797">
                  <c:v>-42.281000000000006</c:v>
                </c:pt>
                <c:pt idx="52798">
                  <c:v>-42.278999999999996</c:v>
                </c:pt>
                <c:pt idx="52799">
                  <c:v>-42.277000000000001</c:v>
                </c:pt>
                <c:pt idx="52800">
                  <c:v>-42.275000000000006</c:v>
                </c:pt>
                <c:pt idx="52801">
                  <c:v>-42.272999999999996</c:v>
                </c:pt>
                <c:pt idx="52802">
                  <c:v>-42.271000000000001</c:v>
                </c:pt>
                <c:pt idx="52803">
                  <c:v>-42.269000000000005</c:v>
                </c:pt>
                <c:pt idx="52804">
                  <c:v>-42.266999999999996</c:v>
                </c:pt>
                <c:pt idx="52805">
                  <c:v>-42.265000000000001</c:v>
                </c:pt>
                <c:pt idx="52806">
                  <c:v>-42.263000000000005</c:v>
                </c:pt>
                <c:pt idx="52807">
                  <c:v>-42.260999999999996</c:v>
                </c:pt>
                <c:pt idx="52808">
                  <c:v>-42.259</c:v>
                </c:pt>
                <c:pt idx="52809">
                  <c:v>-42.257000000000005</c:v>
                </c:pt>
                <c:pt idx="52810">
                  <c:v>-42.254999999999995</c:v>
                </c:pt>
                <c:pt idx="52811">
                  <c:v>-42.253</c:v>
                </c:pt>
                <c:pt idx="52812">
                  <c:v>-42.251000000000005</c:v>
                </c:pt>
                <c:pt idx="52813">
                  <c:v>-42.248999999999995</c:v>
                </c:pt>
                <c:pt idx="52814">
                  <c:v>-42.247</c:v>
                </c:pt>
                <c:pt idx="52815">
                  <c:v>-42.245000000000005</c:v>
                </c:pt>
                <c:pt idx="52816">
                  <c:v>-42.242999999999995</c:v>
                </c:pt>
                <c:pt idx="52817">
                  <c:v>-42.241</c:v>
                </c:pt>
                <c:pt idx="52818">
                  <c:v>-42.239000000000004</c:v>
                </c:pt>
                <c:pt idx="52819">
                  <c:v>-42.236999999999995</c:v>
                </c:pt>
                <c:pt idx="52820">
                  <c:v>-42.234999999999999</c:v>
                </c:pt>
                <c:pt idx="52821">
                  <c:v>-42.233000000000004</c:v>
                </c:pt>
                <c:pt idx="52822">
                  <c:v>-42.230999999999995</c:v>
                </c:pt>
                <c:pt idx="52823">
                  <c:v>-42.228999999999999</c:v>
                </c:pt>
                <c:pt idx="52824">
                  <c:v>-42.227000000000004</c:v>
                </c:pt>
                <c:pt idx="52825">
                  <c:v>-42.224999999999994</c:v>
                </c:pt>
                <c:pt idx="52826">
                  <c:v>-42.222999999999999</c:v>
                </c:pt>
                <c:pt idx="52827">
                  <c:v>-42.221000000000004</c:v>
                </c:pt>
                <c:pt idx="52828">
                  <c:v>-42.218999999999994</c:v>
                </c:pt>
                <c:pt idx="52829">
                  <c:v>-42.216999999999999</c:v>
                </c:pt>
                <c:pt idx="52830">
                  <c:v>-42.215000000000003</c:v>
                </c:pt>
                <c:pt idx="52831">
                  <c:v>-42.212999999999994</c:v>
                </c:pt>
                <c:pt idx="52832">
                  <c:v>-42.210999999999999</c:v>
                </c:pt>
                <c:pt idx="52833">
                  <c:v>-42.209000000000003</c:v>
                </c:pt>
                <c:pt idx="52834">
                  <c:v>-42.206999999999994</c:v>
                </c:pt>
                <c:pt idx="52835">
                  <c:v>-42.204999999999998</c:v>
                </c:pt>
                <c:pt idx="52836">
                  <c:v>-42.203000000000003</c:v>
                </c:pt>
                <c:pt idx="52837">
                  <c:v>-42.200999999999993</c:v>
                </c:pt>
                <c:pt idx="52838">
                  <c:v>-42.198999999999998</c:v>
                </c:pt>
                <c:pt idx="52839">
                  <c:v>-42.197000000000003</c:v>
                </c:pt>
                <c:pt idx="52840">
                  <c:v>-42.194999999999993</c:v>
                </c:pt>
                <c:pt idx="52841">
                  <c:v>-42.192999999999998</c:v>
                </c:pt>
                <c:pt idx="52842">
                  <c:v>-42.191000000000003</c:v>
                </c:pt>
                <c:pt idx="52843">
                  <c:v>-42.188999999999993</c:v>
                </c:pt>
                <c:pt idx="52844">
                  <c:v>-42.186999999999998</c:v>
                </c:pt>
                <c:pt idx="52845">
                  <c:v>-42.185000000000002</c:v>
                </c:pt>
                <c:pt idx="52846">
                  <c:v>-42.183000000000007</c:v>
                </c:pt>
                <c:pt idx="52847">
                  <c:v>-42.180999999999997</c:v>
                </c:pt>
                <c:pt idx="52848">
                  <c:v>-42.179000000000002</c:v>
                </c:pt>
                <c:pt idx="52849">
                  <c:v>-42.177000000000007</c:v>
                </c:pt>
                <c:pt idx="52850">
                  <c:v>-42.174999999999997</c:v>
                </c:pt>
                <c:pt idx="52851">
                  <c:v>-42.173000000000002</c:v>
                </c:pt>
                <c:pt idx="52852">
                  <c:v>-42.171000000000006</c:v>
                </c:pt>
                <c:pt idx="52853">
                  <c:v>-42.168999999999997</c:v>
                </c:pt>
                <c:pt idx="52854">
                  <c:v>-42.167000000000002</c:v>
                </c:pt>
                <c:pt idx="52855">
                  <c:v>-42.165000000000006</c:v>
                </c:pt>
                <c:pt idx="52856">
                  <c:v>-42.162999999999997</c:v>
                </c:pt>
                <c:pt idx="52857">
                  <c:v>-42.161000000000001</c:v>
                </c:pt>
                <c:pt idx="52858">
                  <c:v>-42.159000000000006</c:v>
                </c:pt>
                <c:pt idx="52859">
                  <c:v>-42.156999999999996</c:v>
                </c:pt>
                <c:pt idx="52860">
                  <c:v>-42.155000000000001</c:v>
                </c:pt>
                <c:pt idx="52861">
                  <c:v>-42.153000000000006</c:v>
                </c:pt>
                <c:pt idx="52862">
                  <c:v>-42.150999999999996</c:v>
                </c:pt>
                <c:pt idx="52863">
                  <c:v>-42.149000000000001</c:v>
                </c:pt>
                <c:pt idx="52864">
                  <c:v>-42.147000000000006</c:v>
                </c:pt>
                <c:pt idx="52865">
                  <c:v>-42.144999999999996</c:v>
                </c:pt>
                <c:pt idx="52866">
                  <c:v>-42.143000000000001</c:v>
                </c:pt>
                <c:pt idx="52867">
                  <c:v>-42.141000000000005</c:v>
                </c:pt>
                <c:pt idx="52868">
                  <c:v>-42.138999999999996</c:v>
                </c:pt>
                <c:pt idx="52869">
                  <c:v>-42.137</c:v>
                </c:pt>
                <c:pt idx="52870">
                  <c:v>-42.135000000000005</c:v>
                </c:pt>
                <c:pt idx="52871">
                  <c:v>-42.132999999999996</c:v>
                </c:pt>
                <c:pt idx="52872">
                  <c:v>-42.131</c:v>
                </c:pt>
                <c:pt idx="52873">
                  <c:v>-42.129000000000005</c:v>
                </c:pt>
                <c:pt idx="52874">
                  <c:v>-42.126999999999995</c:v>
                </c:pt>
                <c:pt idx="52875">
                  <c:v>-42.125</c:v>
                </c:pt>
                <c:pt idx="52876">
                  <c:v>-42.123000000000005</c:v>
                </c:pt>
                <c:pt idx="52877">
                  <c:v>-42.120999999999995</c:v>
                </c:pt>
                <c:pt idx="52878">
                  <c:v>-42.119</c:v>
                </c:pt>
                <c:pt idx="52879">
                  <c:v>-42.117000000000004</c:v>
                </c:pt>
                <c:pt idx="52880">
                  <c:v>-42.114999999999995</c:v>
                </c:pt>
                <c:pt idx="52881">
                  <c:v>-42.113</c:v>
                </c:pt>
                <c:pt idx="52882">
                  <c:v>-42.111000000000004</c:v>
                </c:pt>
                <c:pt idx="52883">
                  <c:v>-42.108999999999995</c:v>
                </c:pt>
                <c:pt idx="52884">
                  <c:v>-42.106999999999999</c:v>
                </c:pt>
                <c:pt idx="52885">
                  <c:v>-42.105000000000004</c:v>
                </c:pt>
                <c:pt idx="52886">
                  <c:v>-42.102999999999994</c:v>
                </c:pt>
                <c:pt idx="52887">
                  <c:v>-42.100999999999999</c:v>
                </c:pt>
                <c:pt idx="52888">
                  <c:v>-42.099000000000004</c:v>
                </c:pt>
                <c:pt idx="52889">
                  <c:v>-42.096999999999994</c:v>
                </c:pt>
                <c:pt idx="52890">
                  <c:v>-42.094999999999999</c:v>
                </c:pt>
                <c:pt idx="52891">
                  <c:v>-42.093000000000004</c:v>
                </c:pt>
                <c:pt idx="52892">
                  <c:v>-42.090999999999994</c:v>
                </c:pt>
                <c:pt idx="52893">
                  <c:v>-42.088999999999999</c:v>
                </c:pt>
                <c:pt idx="52894">
                  <c:v>-42.087000000000003</c:v>
                </c:pt>
                <c:pt idx="52895">
                  <c:v>-42.084999999999994</c:v>
                </c:pt>
                <c:pt idx="52896">
                  <c:v>-42.082999999999998</c:v>
                </c:pt>
                <c:pt idx="52897">
                  <c:v>-42.081000000000003</c:v>
                </c:pt>
                <c:pt idx="52898">
                  <c:v>-42.078999999999994</c:v>
                </c:pt>
                <c:pt idx="52899">
                  <c:v>-42.076999999999998</c:v>
                </c:pt>
                <c:pt idx="52900">
                  <c:v>-42.075000000000003</c:v>
                </c:pt>
                <c:pt idx="52901">
                  <c:v>-42.072999999999993</c:v>
                </c:pt>
                <c:pt idx="52902">
                  <c:v>-42.070999999999998</c:v>
                </c:pt>
                <c:pt idx="52903">
                  <c:v>-42.069000000000003</c:v>
                </c:pt>
                <c:pt idx="52904">
                  <c:v>-42.066999999999993</c:v>
                </c:pt>
                <c:pt idx="52905">
                  <c:v>-42.064999999999998</c:v>
                </c:pt>
                <c:pt idx="52906">
                  <c:v>-42.063000000000002</c:v>
                </c:pt>
                <c:pt idx="52907">
                  <c:v>-42.061000000000007</c:v>
                </c:pt>
                <c:pt idx="52908">
                  <c:v>-42.058999999999997</c:v>
                </c:pt>
                <c:pt idx="52909">
                  <c:v>-42.057000000000002</c:v>
                </c:pt>
                <c:pt idx="52910">
                  <c:v>-42.055000000000007</c:v>
                </c:pt>
                <c:pt idx="52911">
                  <c:v>-42.052999999999997</c:v>
                </c:pt>
                <c:pt idx="52912">
                  <c:v>-42.051000000000002</c:v>
                </c:pt>
                <c:pt idx="52913">
                  <c:v>-42.049000000000007</c:v>
                </c:pt>
                <c:pt idx="52914">
                  <c:v>-42.046999999999997</c:v>
                </c:pt>
                <c:pt idx="52915">
                  <c:v>-42.045000000000002</c:v>
                </c:pt>
                <c:pt idx="52916">
                  <c:v>-42.043000000000006</c:v>
                </c:pt>
                <c:pt idx="52917">
                  <c:v>-42.040999999999997</c:v>
                </c:pt>
                <c:pt idx="52918">
                  <c:v>-42.039000000000001</c:v>
                </c:pt>
                <c:pt idx="52919">
                  <c:v>-42.037000000000006</c:v>
                </c:pt>
                <c:pt idx="52920">
                  <c:v>-42.034999999999997</c:v>
                </c:pt>
                <c:pt idx="52921">
                  <c:v>-42.033000000000001</c:v>
                </c:pt>
                <c:pt idx="52922">
                  <c:v>-42.031000000000006</c:v>
                </c:pt>
                <c:pt idx="52923">
                  <c:v>-42.028999999999996</c:v>
                </c:pt>
                <c:pt idx="52924">
                  <c:v>-42.027000000000001</c:v>
                </c:pt>
                <c:pt idx="52925">
                  <c:v>-42.025000000000006</c:v>
                </c:pt>
                <c:pt idx="52926">
                  <c:v>-42.022999999999996</c:v>
                </c:pt>
                <c:pt idx="52927">
                  <c:v>-42.021000000000001</c:v>
                </c:pt>
                <c:pt idx="52928">
                  <c:v>-42.019000000000005</c:v>
                </c:pt>
                <c:pt idx="52929">
                  <c:v>-42.016999999999996</c:v>
                </c:pt>
                <c:pt idx="52930">
                  <c:v>-42.015000000000001</c:v>
                </c:pt>
                <c:pt idx="52931">
                  <c:v>-42.013000000000005</c:v>
                </c:pt>
                <c:pt idx="52932">
                  <c:v>-42.010999999999996</c:v>
                </c:pt>
                <c:pt idx="52933">
                  <c:v>-42.009</c:v>
                </c:pt>
                <c:pt idx="52934">
                  <c:v>-42.007000000000005</c:v>
                </c:pt>
                <c:pt idx="52935">
                  <c:v>-42.004999999999995</c:v>
                </c:pt>
                <c:pt idx="52936">
                  <c:v>-42.003</c:v>
                </c:pt>
                <c:pt idx="52937">
                  <c:v>-42.001000000000005</c:v>
                </c:pt>
                <c:pt idx="52938">
                  <c:v>-41.998999999999995</c:v>
                </c:pt>
                <c:pt idx="52939">
                  <c:v>-41.997</c:v>
                </c:pt>
                <c:pt idx="52940">
                  <c:v>-41.995000000000005</c:v>
                </c:pt>
                <c:pt idx="52941">
                  <c:v>-41.992999999999995</c:v>
                </c:pt>
                <c:pt idx="52942">
                  <c:v>-41.991</c:v>
                </c:pt>
                <c:pt idx="52943">
                  <c:v>-41.989000000000004</c:v>
                </c:pt>
                <c:pt idx="52944">
                  <c:v>-41.986999999999995</c:v>
                </c:pt>
                <c:pt idx="52945">
                  <c:v>-41.984999999999999</c:v>
                </c:pt>
                <c:pt idx="52946">
                  <c:v>-41.983000000000004</c:v>
                </c:pt>
                <c:pt idx="52947">
                  <c:v>-41.980999999999995</c:v>
                </c:pt>
                <c:pt idx="52948">
                  <c:v>-41.978999999999999</c:v>
                </c:pt>
                <c:pt idx="52949">
                  <c:v>-41.977000000000004</c:v>
                </c:pt>
                <c:pt idx="52950">
                  <c:v>-41.974999999999994</c:v>
                </c:pt>
                <c:pt idx="52951">
                  <c:v>-41.972999999999999</c:v>
                </c:pt>
                <c:pt idx="52952">
                  <c:v>-41.971000000000004</c:v>
                </c:pt>
                <c:pt idx="52953">
                  <c:v>-41.968999999999994</c:v>
                </c:pt>
                <c:pt idx="52954">
                  <c:v>-41.966999999999999</c:v>
                </c:pt>
                <c:pt idx="52955">
                  <c:v>-41.965000000000003</c:v>
                </c:pt>
                <c:pt idx="52956">
                  <c:v>-41.962999999999994</c:v>
                </c:pt>
                <c:pt idx="52957">
                  <c:v>-41.960999999999999</c:v>
                </c:pt>
                <c:pt idx="52958">
                  <c:v>-41.959000000000003</c:v>
                </c:pt>
                <c:pt idx="52959">
                  <c:v>-41.956999999999994</c:v>
                </c:pt>
                <c:pt idx="52960">
                  <c:v>-41.954999999999998</c:v>
                </c:pt>
                <c:pt idx="52961">
                  <c:v>-41.953000000000003</c:v>
                </c:pt>
                <c:pt idx="52962">
                  <c:v>-41.950999999999993</c:v>
                </c:pt>
                <c:pt idx="52963">
                  <c:v>-41.948999999999998</c:v>
                </c:pt>
                <c:pt idx="52964">
                  <c:v>-41.947000000000003</c:v>
                </c:pt>
                <c:pt idx="52965">
                  <c:v>-41.944999999999993</c:v>
                </c:pt>
                <c:pt idx="52966">
                  <c:v>-41.942999999999998</c:v>
                </c:pt>
                <c:pt idx="52967">
                  <c:v>-41.941000000000003</c:v>
                </c:pt>
                <c:pt idx="52968">
                  <c:v>-41.938999999999993</c:v>
                </c:pt>
                <c:pt idx="52969">
                  <c:v>-41.936999999999998</c:v>
                </c:pt>
                <c:pt idx="52970">
                  <c:v>-41.935000000000002</c:v>
                </c:pt>
                <c:pt idx="52971">
                  <c:v>-41.933000000000007</c:v>
                </c:pt>
                <c:pt idx="52972">
                  <c:v>-41.930999999999997</c:v>
                </c:pt>
                <c:pt idx="52973">
                  <c:v>-41.929000000000002</c:v>
                </c:pt>
                <c:pt idx="52974">
                  <c:v>-41.927000000000007</c:v>
                </c:pt>
                <c:pt idx="52975">
                  <c:v>-41.924999999999997</c:v>
                </c:pt>
                <c:pt idx="52976">
                  <c:v>-41.923000000000002</c:v>
                </c:pt>
                <c:pt idx="52977">
                  <c:v>-41.921000000000006</c:v>
                </c:pt>
                <c:pt idx="52978">
                  <c:v>-41.918999999999997</c:v>
                </c:pt>
                <c:pt idx="52979">
                  <c:v>-41.917000000000002</c:v>
                </c:pt>
                <c:pt idx="52980">
                  <c:v>-41.915000000000006</c:v>
                </c:pt>
                <c:pt idx="52981">
                  <c:v>-41.912999999999997</c:v>
                </c:pt>
                <c:pt idx="52982">
                  <c:v>-41.911000000000001</c:v>
                </c:pt>
                <c:pt idx="52983">
                  <c:v>-41.909000000000006</c:v>
                </c:pt>
                <c:pt idx="52984">
                  <c:v>-41.906999999999996</c:v>
                </c:pt>
                <c:pt idx="52985">
                  <c:v>-41.905000000000001</c:v>
                </c:pt>
                <c:pt idx="52986">
                  <c:v>-41.903000000000006</c:v>
                </c:pt>
                <c:pt idx="52987">
                  <c:v>-41.900999999999996</c:v>
                </c:pt>
                <c:pt idx="52988">
                  <c:v>-41.899000000000001</c:v>
                </c:pt>
                <c:pt idx="52989">
                  <c:v>-41.897000000000006</c:v>
                </c:pt>
                <c:pt idx="52990">
                  <c:v>-41.894999999999996</c:v>
                </c:pt>
                <c:pt idx="52991">
                  <c:v>-41.893000000000001</c:v>
                </c:pt>
                <c:pt idx="52992">
                  <c:v>-41.891000000000005</c:v>
                </c:pt>
                <c:pt idx="52993">
                  <c:v>-41.888999999999996</c:v>
                </c:pt>
                <c:pt idx="52994">
                  <c:v>-41.887</c:v>
                </c:pt>
                <c:pt idx="52995">
                  <c:v>-41.885000000000005</c:v>
                </c:pt>
                <c:pt idx="52996">
                  <c:v>-41.882999999999996</c:v>
                </c:pt>
                <c:pt idx="52997">
                  <c:v>-41.881</c:v>
                </c:pt>
                <c:pt idx="52998">
                  <c:v>-41.879000000000005</c:v>
                </c:pt>
                <c:pt idx="52999">
                  <c:v>-41.876999999999995</c:v>
                </c:pt>
                <c:pt idx="53000">
                  <c:v>-41.875</c:v>
                </c:pt>
                <c:pt idx="53001">
                  <c:v>-41.873000000000005</c:v>
                </c:pt>
                <c:pt idx="53002">
                  <c:v>-41.870999999999995</c:v>
                </c:pt>
                <c:pt idx="53003">
                  <c:v>-41.869</c:v>
                </c:pt>
                <c:pt idx="53004">
                  <c:v>-41.867000000000004</c:v>
                </c:pt>
                <c:pt idx="53005">
                  <c:v>-41.864999999999995</c:v>
                </c:pt>
                <c:pt idx="53006">
                  <c:v>-41.863</c:v>
                </c:pt>
                <c:pt idx="53007">
                  <c:v>-41.861000000000004</c:v>
                </c:pt>
                <c:pt idx="53008">
                  <c:v>-41.858999999999995</c:v>
                </c:pt>
                <c:pt idx="53009">
                  <c:v>-41.856999999999999</c:v>
                </c:pt>
                <c:pt idx="53010">
                  <c:v>-41.855000000000004</c:v>
                </c:pt>
                <c:pt idx="53011">
                  <c:v>-41.852999999999994</c:v>
                </c:pt>
                <c:pt idx="53012">
                  <c:v>-41.850999999999999</c:v>
                </c:pt>
                <c:pt idx="53013">
                  <c:v>-41.849000000000004</c:v>
                </c:pt>
                <c:pt idx="53014">
                  <c:v>-41.846999999999994</c:v>
                </c:pt>
                <c:pt idx="53015">
                  <c:v>-41.844999999999999</c:v>
                </c:pt>
                <c:pt idx="53016">
                  <c:v>-41.843000000000004</c:v>
                </c:pt>
                <c:pt idx="53017">
                  <c:v>-41.840999999999994</c:v>
                </c:pt>
                <c:pt idx="53018">
                  <c:v>-41.838999999999999</c:v>
                </c:pt>
                <c:pt idx="53019">
                  <c:v>-41.837000000000003</c:v>
                </c:pt>
                <c:pt idx="53020">
                  <c:v>-41.834999999999994</c:v>
                </c:pt>
                <c:pt idx="53021">
                  <c:v>-41.832999999999998</c:v>
                </c:pt>
                <c:pt idx="53022">
                  <c:v>-41.831000000000003</c:v>
                </c:pt>
                <c:pt idx="53023">
                  <c:v>-41.828999999999994</c:v>
                </c:pt>
                <c:pt idx="53024">
                  <c:v>-41.826999999999998</c:v>
                </c:pt>
                <c:pt idx="53025">
                  <c:v>-41.825000000000003</c:v>
                </c:pt>
                <c:pt idx="53026">
                  <c:v>-41.822999999999993</c:v>
                </c:pt>
                <c:pt idx="53027">
                  <c:v>-41.820999999999998</c:v>
                </c:pt>
                <c:pt idx="53028">
                  <c:v>-41.819000000000003</c:v>
                </c:pt>
                <c:pt idx="53029">
                  <c:v>-41.816999999999993</c:v>
                </c:pt>
                <c:pt idx="53030">
                  <c:v>-41.814999999999998</c:v>
                </c:pt>
                <c:pt idx="53031">
                  <c:v>-41.813000000000002</c:v>
                </c:pt>
                <c:pt idx="53032">
                  <c:v>-41.811000000000007</c:v>
                </c:pt>
                <c:pt idx="53033">
                  <c:v>-41.808999999999997</c:v>
                </c:pt>
                <c:pt idx="53034">
                  <c:v>-41.807000000000002</c:v>
                </c:pt>
                <c:pt idx="53035">
                  <c:v>-41.805000000000007</c:v>
                </c:pt>
                <c:pt idx="53036">
                  <c:v>-41.802999999999997</c:v>
                </c:pt>
                <c:pt idx="53037">
                  <c:v>-41.801000000000002</c:v>
                </c:pt>
                <c:pt idx="53038">
                  <c:v>-41.799000000000007</c:v>
                </c:pt>
                <c:pt idx="53039">
                  <c:v>-41.796999999999997</c:v>
                </c:pt>
                <c:pt idx="53040">
                  <c:v>-41.795000000000002</c:v>
                </c:pt>
                <c:pt idx="53041">
                  <c:v>-41.793000000000006</c:v>
                </c:pt>
                <c:pt idx="53042">
                  <c:v>-41.790999999999997</c:v>
                </c:pt>
                <c:pt idx="53043">
                  <c:v>-41.789000000000001</c:v>
                </c:pt>
                <c:pt idx="53044">
                  <c:v>-41.787000000000006</c:v>
                </c:pt>
                <c:pt idx="53045">
                  <c:v>-41.784999999999997</c:v>
                </c:pt>
                <c:pt idx="53046">
                  <c:v>-41.783000000000001</c:v>
                </c:pt>
                <c:pt idx="53047">
                  <c:v>-41.781000000000006</c:v>
                </c:pt>
                <c:pt idx="53048">
                  <c:v>-41.778999999999996</c:v>
                </c:pt>
                <c:pt idx="53049">
                  <c:v>-41.777000000000001</c:v>
                </c:pt>
                <c:pt idx="53050">
                  <c:v>-41.775000000000006</c:v>
                </c:pt>
                <c:pt idx="53051">
                  <c:v>-41.772999999999996</c:v>
                </c:pt>
                <c:pt idx="53052">
                  <c:v>-41.771000000000001</c:v>
                </c:pt>
                <c:pt idx="53053">
                  <c:v>-41.769000000000005</c:v>
                </c:pt>
                <c:pt idx="53054">
                  <c:v>-41.766999999999996</c:v>
                </c:pt>
                <c:pt idx="53055">
                  <c:v>-41.765000000000001</c:v>
                </c:pt>
                <c:pt idx="53056">
                  <c:v>-41.763000000000005</c:v>
                </c:pt>
                <c:pt idx="53057">
                  <c:v>-41.760999999999996</c:v>
                </c:pt>
                <c:pt idx="53058">
                  <c:v>-41.759</c:v>
                </c:pt>
                <c:pt idx="53059">
                  <c:v>-41.757000000000005</c:v>
                </c:pt>
                <c:pt idx="53060">
                  <c:v>-41.754999999999995</c:v>
                </c:pt>
                <c:pt idx="53061">
                  <c:v>-41.753</c:v>
                </c:pt>
                <c:pt idx="53062">
                  <c:v>-41.751000000000005</c:v>
                </c:pt>
                <c:pt idx="53063">
                  <c:v>-41.748999999999995</c:v>
                </c:pt>
                <c:pt idx="53064">
                  <c:v>-41.747</c:v>
                </c:pt>
                <c:pt idx="53065">
                  <c:v>-41.745000000000005</c:v>
                </c:pt>
                <c:pt idx="53066">
                  <c:v>-41.742999999999995</c:v>
                </c:pt>
                <c:pt idx="53067">
                  <c:v>-41.741</c:v>
                </c:pt>
                <c:pt idx="53068">
                  <c:v>-41.739000000000004</c:v>
                </c:pt>
                <c:pt idx="53069">
                  <c:v>-41.736999999999995</c:v>
                </c:pt>
                <c:pt idx="53070">
                  <c:v>-41.734999999999999</c:v>
                </c:pt>
                <c:pt idx="53071">
                  <c:v>-41.733000000000004</c:v>
                </c:pt>
                <c:pt idx="53072">
                  <c:v>-41.730999999999995</c:v>
                </c:pt>
                <c:pt idx="53073">
                  <c:v>-41.728999999999999</c:v>
                </c:pt>
                <c:pt idx="53074">
                  <c:v>-41.727000000000004</c:v>
                </c:pt>
                <c:pt idx="53075">
                  <c:v>-41.724999999999994</c:v>
                </c:pt>
                <c:pt idx="53076">
                  <c:v>-41.722999999999999</c:v>
                </c:pt>
                <c:pt idx="53077">
                  <c:v>-41.721000000000004</c:v>
                </c:pt>
                <c:pt idx="53078">
                  <c:v>-41.718999999999994</c:v>
                </c:pt>
                <c:pt idx="53079">
                  <c:v>-41.716999999999999</c:v>
                </c:pt>
                <c:pt idx="53080">
                  <c:v>-41.715000000000003</c:v>
                </c:pt>
                <c:pt idx="53081">
                  <c:v>-41.712999999999994</c:v>
                </c:pt>
                <c:pt idx="53082">
                  <c:v>-41.710999999999999</c:v>
                </c:pt>
                <c:pt idx="53083">
                  <c:v>-41.709000000000003</c:v>
                </c:pt>
                <c:pt idx="53084">
                  <c:v>-41.706999999999994</c:v>
                </c:pt>
                <c:pt idx="53085">
                  <c:v>-41.704999999999998</c:v>
                </c:pt>
                <c:pt idx="53086">
                  <c:v>-41.703000000000003</c:v>
                </c:pt>
                <c:pt idx="53087">
                  <c:v>-41.700999999999993</c:v>
                </c:pt>
                <c:pt idx="53088">
                  <c:v>-41.698999999999998</c:v>
                </c:pt>
                <c:pt idx="53089">
                  <c:v>-41.697000000000003</c:v>
                </c:pt>
                <c:pt idx="53090">
                  <c:v>-41.694999999999993</c:v>
                </c:pt>
                <c:pt idx="53091">
                  <c:v>-41.692999999999998</c:v>
                </c:pt>
                <c:pt idx="53092">
                  <c:v>-41.691000000000003</c:v>
                </c:pt>
                <c:pt idx="53093">
                  <c:v>-41.688999999999993</c:v>
                </c:pt>
                <c:pt idx="53094">
                  <c:v>-41.686999999999998</c:v>
                </c:pt>
                <c:pt idx="53095">
                  <c:v>-41.685000000000002</c:v>
                </c:pt>
                <c:pt idx="53096">
                  <c:v>-41.683000000000007</c:v>
                </c:pt>
                <c:pt idx="53097">
                  <c:v>-41.680999999999997</c:v>
                </c:pt>
                <c:pt idx="53098">
                  <c:v>-41.679000000000002</c:v>
                </c:pt>
                <c:pt idx="53099">
                  <c:v>-41.677000000000007</c:v>
                </c:pt>
                <c:pt idx="53100">
                  <c:v>-41.674999999999997</c:v>
                </c:pt>
                <c:pt idx="53101">
                  <c:v>-41.673000000000002</c:v>
                </c:pt>
                <c:pt idx="53102">
                  <c:v>-41.671000000000006</c:v>
                </c:pt>
                <c:pt idx="53103">
                  <c:v>-41.668999999999997</c:v>
                </c:pt>
                <c:pt idx="53104">
                  <c:v>-41.667000000000002</c:v>
                </c:pt>
                <c:pt idx="53105">
                  <c:v>-41.665000000000006</c:v>
                </c:pt>
                <c:pt idx="53106">
                  <c:v>-41.662999999999997</c:v>
                </c:pt>
                <c:pt idx="53107">
                  <c:v>-41.661000000000001</c:v>
                </c:pt>
                <c:pt idx="53108">
                  <c:v>-41.659000000000006</c:v>
                </c:pt>
                <c:pt idx="53109">
                  <c:v>-41.656999999999996</c:v>
                </c:pt>
                <c:pt idx="53110">
                  <c:v>-41.655000000000001</c:v>
                </c:pt>
                <c:pt idx="53111">
                  <c:v>-41.653000000000006</c:v>
                </c:pt>
                <c:pt idx="53112">
                  <c:v>-41.650999999999996</c:v>
                </c:pt>
                <c:pt idx="53113">
                  <c:v>-41.649000000000001</c:v>
                </c:pt>
                <c:pt idx="53114">
                  <c:v>-41.647000000000006</c:v>
                </c:pt>
                <c:pt idx="53115">
                  <c:v>-41.644999999999996</c:v>
                </c:pt>
                <c:pt idx="53116">
                  <c:v>-41.643000000000001</c:v>
                </c:pt>
                <c:pt idx="53117">
                  <c:v>-41.641000000000005</c:v>
                </c:pt>
                <c:pt idx="53118">
                  <c:v>-41.638999999999996</c:v>
                </c:pt>
                <c:pt idx="53119">
                  <c:v>-41.637</c:v>
                </c:pt>
                <c:pt idx="53120">
                  <c:v>-41.635000000000005</c:v>
                </c:pt>
                <c:pt idx="53121">
                  <c:v>-41.632999999999996</c:v>
                </c:pt>
                <c:pt idx="53122">
                  <c:v>-41.631</c:v>
                </c:pt>
                <c:pt idx="53123">
                  <c:v>-41.629000000000005</c:v>
                </c:pt>
                <c:pt idx="53124">
                  <c:v>-41.626999999999995</c:v>
                </c:pt>
                <c:pt idx="53125">
                  <c:v>-41.625</c:v>
                </c:pt>
                <c:pt idx="53126">
                  <c:v>-41.623000000000005</c:v>
                </c:pt>
                <c:pt idx="53127">
                  <c:v>-41.620999999999995</c:v>
                </c:pt>
                <c:pt idx="53128">
                  <c:v>-41.619</c:v>
                </c:pt>
                <c:pt idx="53129">
                  <c:v>-41.617000000000004</c:v>
                </c:pt>
                <c:pt idx="53130">
                  <c:v>-41.614999999999995</c:v>
                </c:pt>
                <c:pt idx="53131">
                  <c:v>-41.613</c:v>
                </c:pt>
                <c:pt idx="53132">
                  <c:v>-41.611000000000004</c:v>
                </c:pt>
                <c:pt idx="53133">
                  <c:v>-41.608999999999995</c:v>
                </c:pt>
                <c:pt idx="53134">
                  <c:v>-41.606999999999999</c:v>
                </c:pt>
                <c:pt idx="53135">
                  <c:v>-41.605000000000004</c:v>
                </c:pt>
                <c:pt idx="53136">
                  <c:v>-41.602999999999994</c:v>
                </c:pt>
                <c:pt idx="53137">
                  <c:v>-41.600999999999999</c:v>
                </c:pt>
                <c:pt idx="53138">
                  <c:v>-41.599000000000004</c:v>
                </c:pt>
                <c:pt idx="53139">
                  <c:v>-41.596999999999994</c:v>
                </c:pt>
                <c:pt idx="53140">
                  <c:v>-41.594999999999999</c:v>
                </c:pt>
                <c:pt idx="53141">
                  <c:v>-41.593000000000004</c:v>
                </c:pt>
                <c:pt idx="53142">
                  <c:v>-41.590999999999994</c:v>
                </c:pt>
                <c:pt idx="53143">
                  <c:v>-41.588999999999999</c:v>
                </c:pt>
                <c:pt idx="53144">
                  <c:v>-41.587000000000003</c:v>
                </c:pt>
                <c:pt idx="53145">
                  <c:v>-41.584999999999994</c:v>
                </c:pt>
                <c:pt idx="53146">
                  <c:v>-41.582999999999998</c:v>
                </c:pt>
                <c:pt idx="53147">
                  <c:v>-41.581000000000003</c:v>
                </c:pt>
                <c:pt idx="53148">
                  <c:v>-41.578999999999994</c:v>
                </c:pt>
                <c:pt idx="53149">
                  <c:v>-41.576999999999998</c:v>
                </c:pt>
                <c:pt idx="53150">
                  <c:v>-41.575000000000003</c:v>
                </c:pt>
                <c:pt idx="53151">
                  <c:v>-41.572999999999993</c:v>
                </c:pt>
                <c:pt idx="53152">
                  <c:v>-41.570999999999998</c:v>
                </c:pt>
                <c:pt idx="53153">
                  <c:v>-41.569000000000003</c:v>
                </c:pt>
                <c:pt idx="53154">
                  <c:v>-41.566999999999993</c:v>
                </c:pt>
                <c:pt idx="53155">
                  <c:v>-41.564999999999998</c:v>
                </c:pt>
                <c:pt idx="53156">
                  <c:v>-41.563000000000002</c:v>
                </c:pt>
                <c:pt idx="53157">
                  <c:v>-41.561000000000007</c:v>
                </c:pt>
                <c:pt idx="53158">
                  <c:v>-41.558999999999997</c:v>
                </c:pt>
                <c:pt idx="53159">
                  <c:v>-41.557000000000002</c:v>
                </c:pt>
                <c:pt idx="53160">
                  <c:v>-41.555000000000007</c:v>
                </c:pt>
                <c:pt idx="53161">
                  <c:v>-41.552999999999997</c:v>
                </c:pt>
                <c:pt idx="53162">
                  <c:v>-41.551000000000002</c:v>
                </c:pt>
                <c:pt idx="53163">
                  <c:v>-41.549000000000007</c:v>
                </c:pt>
                <c:pt idx="53164">
                  <c:v>-41.546999999999997</c:v>
                </c:pt>
                <c:pt idx="53165">
                  <c:v>-41.545000000000002</c:v>
                </c:pt>
                <c:pt idx="53166">
                  <c:v>-41.543000000000006</c:v>
                </c:pt>
                <c:pt idx="53167">
                  <c:v>-41.540999999999997</c:v>
                </c:pt>
                <c:pt idx="53168">
                  <c:v>-41.539000000000001</c:v>
                </c:pt>
                <c:pt idx="53169">
                  <c:v>-41.537000000000006</c:v>
                </c:pt>
                <c:pt idx="53170">
                  <c:v>-41.534999999999997</c:v>
                </c:pt>
                <c:pt idx="53171">
                  <c:v>-41.533000000000001</c:v>
                </c:pt>
                <c:pt idx="53172">
                  <c:v>-41.531000000000006</c:v>
                </c:pt>
                <c:pt idx="53173">
                  <c:v>-41.528999999999996</c:v>
                </c:pt>
                <c:pt idx="53174">
                  <c:v>-41.527000000000001</c:v>
                </c:pt>
                <c:pt idx="53175">
                  <c:v>-41.525000000000006</c:v>
                </c:pt>
                <c:pt idx="53176">
                  <c:v>-41.522999999999996</c:v>
                </c:pt>
                <c:pt idx="53177">
                  <c:v>-41.521000000000001</c:v>
                </c:pt>
                <c:pt idx="53178">
                  <c:v>-41.519000000000005</c:v>
                </c:pt>
                <c:pt idx="53179">
                  <c:v>-41.516999999999996</c:v>
                </c:pt>
                <c:pt idx="53180">
                  <c:v>-41.515000000000001</c:v>
                </c:pt>
                <c:pt idx="53181">
                  <c:v>-41.513000000000005</c:v>
                </c:pt>
                <c:pt idx="53182">
                  <c:v>-41.510999999999996</c:v>
                </c:pt>
                <c:pt idx="53183">
                  <c:v>-41.509</c:v>
                </c:pt>
                <c:pt idx="53184">
                  <c:v>-41.507000000000005</c:v>
                </c:pt>
                <c:pt idx="53185">
                  <c:v>-41.504999999999995</c:v>
                </c:pt>
                <c:pt idx="53186">
                  <c:v>-41.503</c:v>
                </c:pt>
                <c:pt idx="53187">
                  <c:v>-41.501000000000005</c:v>
                </c:pt>
                <c:pt idx="53188">
                  <c:v>-41.498999999999995</c:v>
                </c:pt>
                <c:pt idx="53189">
                  <c:v>-41.497</c:v>
                </c:pt>
                <c:pt idx="53190">
                  <c:v>-41.495000000000005</c:v>
                </c:pt>
                <c:pt idx="53191">
                  <c:v>-41.492999999999995</c:v>
                </c:pt>
                <c:pt idx="53192">
                  <c:v>-41.491</c:v>
                </c:pt>
                <c:pt idx="53193">
                  <c:v>-41.489000000000004</c:v>
                </c:pt>
                <c:pt idx="53194">
                  <c:v>-41.486999999999995</c:v>
                </c:pt>
                <c:pt idx="53195">
                  <c:v>-41.484999999999999</c:v>
                </c:pt>
                <c:pt idx="53196">
                  <c:v>-41.483000000000004</c:v>
                </c:pt>
                <c:pt idx="53197">
                  <c:v>-41.480999999999995</c:v>
                </c:pt>
                <c:pt idx="53198">
                  <c:v>-41.478999999999999</c:v>
                </c:pt>
                <c:pt idx="53199">
                  <c:v>-41.477000000000004</c:v>
                </c:pt>
                <c:pt idx="53200">
                  <c:v>-41.474999999999994</c:v>
                </c:pt>
                <c:pt idx="53201">
                  <c:v>-41.472999999999999</c:v>
                </c:pt>
                <c:pt idx="53202">
                  <c:v>-41.471000000000004</c:v>
                </c:pt>
                <c:pt idx="53203">
                  <c:v>-41.468999999999994</c:v>
                </c:pt>
                <c:pt idx="53204">
                  <c:v>-41.466999999999999</c:v>
                </c:pt>
                <c:pt idx="53205">
                  <c:v>-41.465000000000003</c:v>
                </c:pt>
                <c:pt idx="53206">
                  <c:v>-41.462999999999994</c:v>
                </c:pt>
                <c:pt idx="53207">
                  <c:v>-41.460999999999999</c:v>
                </c:pt>
                <c:pt idx="53208">
                  <c:v>-41.459000000000003</c:v>
                </c:pt>
                <c:pt idx="53209">
                  <c:v>-41.456999999999994</c:v>
                </c:pt>
                <c:pt idx="53210">
                  <c:v>-41.454999999999998</c:v>
                </c:pt>
                <c:pt idx="53211">
                  <c:v>-41.453000000000003</c:v>
                </c:pt>
                <c:pt idx="53212">
                  <c:v>-41.450999999999993</c:v>
                </c:pt>
                <c:pt idx="53213">
                  <c:v>-41.448999999999998</c:v>
                </c:pt>
                <c:pt idx="53214">
                  <c:v>-41.447000000000003</c:v>
                </c:pt>
                <c:pt idx="53215">
                  <c:v>-41.444999999999993</c:v>
                </c:pt>
                <c:pt idx="53216">
                  <c:v>-41.442999999999998</c:v>
                </c:pt>
                <c:pt idx="53217">
                  <c:v>-41.441000000000003</c:v>
                </c:pt>
                <c:pt idx="53218">
                  <c:v>-41.438999999999993</c:v>
                </c:pt>
                <c:pt idx="53219">
                  <c:v>-41.436999999999998</c:v>
                </c:pt>
                <c:pt idx="53220">
                  <c:v>-41.435000000000002</c:v>
                </c:pt>
                <c:pt idx="53221">
                  <c:v>-41.433000000000007</c:v>
                </c:pt>
                <c:pt idx="53222">
                  <c:v>-41.430999999999997</c:v>
                </c:pt>
                <c:pt idx="53223">
                  <c:v>-41.429000000000002</c:v>
                </c:pt>
                <c:pt idx="53224">
                  <c:v>-41.427000000000007</c:v>
                </c:pt>
                <c:pt idx="53225">
                  <c:v>-41.424999999999997</c:v>
                </c:pt>
                <c:pt idx="53226">
                  <c:v>-41.423000000000002</c:v>
                </c:pt>
                <c:pt idx="53227">
                  <c:v>-41.421000000000006</c:v>
                </c:pt>
                <c:pt idx="53228">
                  <c:v>-41.418999999999997</c:v>
                </c:pt>
                <c:pt idx="53229">
                  <c:v>-41.417000000000002</c:v>
                </c:pt>
                <c:pt idx="53230">
                  <c:v>-41.415000000000006</c:v>
                </c:pt>
                <c:pt idx="53231">
                  <c:v>-41.412999999999997</c:v>
                </c:pt>
                <c:pt idx="53232">
                  <c:v>-41.411000000000001</c:v>
                </c:pt>
                <c:pt idx="53233">
                  <c:v>-41.409000000000006</c:v>
                </c:pt>
                <c:pt idx="53234">
                  <c:v>-41.406999999999996</c:v>
                </c:pt>
                <c:pt idx="53235">
                  <c:v>-41.405000000000001</c:v>
                </c:pt>
                <c:pt idx="53236">
                  <c:v>-41.403000000000006</c:v>
                </c:pt>
                <c:pt idx="53237">
                  <c:v>-41.400999999999996</c:v>
                </c:pt>
                <c:pt idx="53238">
                  <c:v>-41.399000000000001</c:v>
                </c:pt>
                <c:pt idx="53239">
                  <c:v>-41.397000000000006</c:v>
                </c:pt>
                <c:pt idx="53240">
                  <c:v>-41.394999999999996</c:v>
                </c:pt>
                <c:pt idx="53241">
                  <c:v>-41.393000000000001</c:v>
                </c:pt>
                <c:pt idx="53242">
                  <c:v>-41.391000000000005</c:v>
                </c:pt>
                <c:pt idx="53243">
                  <c:v>-41.388999999999996</c:v>
                </c:pt>
                <c:pt idx="53244">
                  <c:v>-41.387</c:v>
                </c:pt>
                <c:pt idx="53245">
                  <c:v>-41.385000000000005</c:v>
                </c:pt>
                <c:pt idx="53246">
                  <c:v>-41.382999999999996</c:v>
                </c:pt>
                <c:pt idx="53247">
                  <c:v>-41.381</c:v>
                </c:pt>
                <c:pt idx="53248">
                  <c:v>-41.379000000000005</c:v>
                </c:pt>
                <c:pt idx="53249">
                  <c:v>-41.376999999999995</c:v>
                </c:pt>
                <c:pt idx="53250">
                  <c:v>-41.375</c:v>
                </c:pt>
                <c:pt idx="53251">
                  <c:v>-41.373000000000005</c:v>
                </c:pt>
                <c:pt idx="53252">
                  <c:v>-41.370999999999995</c:v>
                </c:pt>
                <c:pt idx="53253">
                  <c:v>-41.369</c:v>
                </c:pt>
                <c:pt idx="53254">
                  <c:v>-41.367000000000004</c:v>
                </c:pt>
                <c:pt idx="53255">
                  <c:v>-41.364999999999995</c:v>
                </c:pt>
                <c:pt idx="53256">
                  <c:v>-41.363</c:v>
                </c:pt>
                <c:pt idx="53257">
                  <c:v>-41.361000000000004</c:v>
                </c:pt>
                <c:pt idx="53258">
                  <c:v>-41.358999999999995</c:v>
                </c:pt>
                <c:pt idx="53259">
                  <c:v>-41.356999999999999</c:v>
                </c:pt>
                <c:pt idx="53260">
                  <c:v>-41.355000000000004</c:v>
                </c:pt>
                <c:pt idx="53261">
                  <c:v>-41.352999999999994</c:v>
                </c:pt>
                <c:pt idx="53262">
                  <c:v>-41.350999999999999</c:v>
                </c:pt>
                <c:pt idx="53263">
                  <c:v>-41.349000000000004</c:v>
                </c:pt>
                <c:pt idx="53264">
                  <c:v>-41.346999999999994</c:v>
                </c:pt>
                <c:pt idx="53265">
                  <c:v>-41.344999999999999</c:v>
                </c:pt>
                <c:pt idx="53266">
                  <c:v>-41.343000000000004</c:v>
                </c:pt>
                <c:pt idx="53267">
                  <c:v>-41.340999999999994</c:v>
                </c:pt>
                <c:pt idx="53268">
                  <c:v>-41.338999999999999</c:v>
                </c:pt>
                <c:pt idx="53269">
                  <c:v>-41.337000000000003</c:v>
                </c:pt>
                <c:pt idx="53270">
                  <c:v>-41.334999999999994</c:v>
                </c:pt>
                <c:pt idx="53271">
                  <c:v>-41.332999999999998</c:v>
                </c:pt>
                <c:pt idx="53272">
                  <c:v>-41.331000000000003</c:v>
                </c:pt>
                <c:pt idx="53273">
                  <c:v>-41.328999999999994</c:v>
                </c:pt>
                <c:pt idx="53274">
                  <c:v>-41.326999999999998</c:v>
                </c:pt>
                <c:pt idx="53275">
                  <c:v>-41.325000000000003</c:v>
                </c:pt>
                <c:pt idx="53276">
                  <c:v>-41.322999999999993</c:v>
                </c:pt>
                <c:pt idx="53277">
                  <c:v>-41.320999999999998</c:v>
                </c:pt>
                <c:pt idx="53278">
                  <c:v>-41.319000000000003</c:v>
                </c:pt>
                <c:pt idx="53279">
                  <c:v>-41.316999999999993</c:v>
                </c:pt>
                <c:pt idx="53280">
                  <c:v>-41.314999999999998</c:v>
                </c:pt>
                <c:pt idx="53281">
                  <c:v>-41.313000000000002</c:v>
                </c:pt>
                <c:pt idx="53282">
                  <c:v>-41.311000000000007</c:v>
                </c:pt>
                <c:pt idx="53283">
                  <c:v>-41.308999999999997</c:v>
                </c:pt>
                <c:pt idx="53284">
                  <c:v>-41.307000000000002</c:v>
                </c:pt>
                <c:pt idx="53285">
                  <c:v>-41.305000000000007</c:v>
                </c:pt>
                <c:pt idx="53286">
                  <c:v>-41.302999999999997</c:v>
                </c:pt>
                <c:pt idx="53287">
                  <c:v>-41.301000000000002</c:v>
                </c:pt>
                <c:pt idx="53288">
                  <c:v>-41.299000000000007</c:v>
                </c:pt>
                <c:pt idx="53289">
                  <c:v>-41.296999999999997</c:v>
                </c:pt>
                <c:pt idx="53290">
                  <c:v>-41.295000000000002</c:v>
                </c:pt>
                <c:pt idx="53291">
                  <c:v>-41.293000000000006</c:v>
                </c:pt>
                <c:pt idx="53292">
                  <c:v>-41.290999999999997</c:v>
                </c:pt>
                <c:pt idx="53293">
                  <c:v>-41.289000000000001</c:v>
                </c:pt>
                <c:pt idx="53294">
                  <c:v>-41.287000000000006</c:v>
                </c:pt>
                <c:pt idx="53295">
                  <c:v>-41.284999999999997</c:v>
                </c:pt>
                <c:pt idx="53296">
                  <c:v>-41.283000000000001</c:v>
                </c:pt>
                <c:pt idx="53297">
                  <c:v>-41.281000000000006</c:v>
                </c:pt>
                <c:pt idx="53298">
                  <c:v>-41.278999999999996</c:v>
                </c:pt>
                <c:pt idx="53299">
                  <c:v>-41.277000000000001</c:v>
                </c:pt>
                <c:pt idx="53300">
                  <c:v>-41.275000000000006</c:v>
                </c:pt>
                <c:pt idx="53301">
                  <c:v>-41.272999999999996</c:v>
                </c:pt>
                <c:pt idx="53302">
                  <c:v>-41.271000000000001</c:v>
                </c:pt>
                <c:pt idx="53303">
                  <c:v>-41.269000000000005</c:v>
                </c:pt>
                <c:pt idx="53304">
                  <c:v>-41.266999999999996</c:v>
                </c:pt>
                <c:pt idx="53305">
                  <c:v>-41.265000000000001</c:v>
                </c:pt>
                <c:pt idx="53306">
                  <c:v>-41.263000000000005</c:v>
                </c:pt>
                <c:pt idx="53307">
                  <c:v>-41.260999999999996</c:v>
                </c:pt>
                <c:pt idx="53308">
                  <c:v>-41.259</c:v>
                </c:pt>
                <c:pt idx="53309">
                  <c:v>-41.257000000000005</c:v>
                </c:pt>
                <c:pt idx="53310">
                  <c:v>-41.254999999999995</c:v>
                </c:pt>
                <c:pt idx="53311">
                  <c:v>-41.253</c:v>
                </c:pt>
                <c:pt idx="53312">
                  <c:v>-41.251000000000005</c:v>
                </c:pt>
                <c:pt idx="53313">
                  <c:v>-41.248999999999995</c:v>
                </c:pt>
                <c:pt idx="53314">
                  <c:v>-41.247</c:v>
                </c:pt>
                <c:pt idx="53315">
                  <c:v>-41.245000000000005</c:v>
                </c:pt>
                <c:pt idx="53316">
                  <c:v>-41.242999999999995</c:v>
                </c:pt>
                <c:pt idx="53317">
                  <c:v>-41.241</c:v>
                </c:pt>
                <c:pt idx="53318">
                  <c:v>-41.239000000000004</c:v>
                </c:pt>
                <c:pt idx="53319">
                  <c:v>-41.236999999999995</c:v>
                </c:pt>
                <c:pt idx="53320">
                  <c:v>-41.234999999999999</c:v>
                </c:pt>
                <c:pt idx="53321">
                  <c:v>-41.233000000000004</c:v>
                </c:pt>
                <c:pt idx="53322">
                  <c:v>-41.230999999999995</c:v>
                </c:pt>
                <c:pt idx="53323">
                  <c:v>-41.228999999999999</c:v>
                </c:pt>
                <c:pt idx="53324">
                  <c:v>-41.227000000000004</c:v>
                </c:pt>
                <c:pt idx="53325">
                  <c:v>-41.224999999999994</c:v>
                </c:pt>
                <c:pt idx="53326">
                  <c:v>-41.222999999999999</c:v>
                </c:pt>
                <c:pt idx="53327">
                  <c:v>-41.221000000000004</c:v>
                </c:pt>
                <c:pt idx="53328">
                  <c:v>-41.218999999999994</c:v>
                </c:pt>
                <c:pt idx="53329">
                  <c:v>-41.216999999999999</c:v>
                </c:pt>
                <c:pt idx="53330">
                  <c:v>-41.215000000000003</c:v>
                </c:pt>
                <c:pt idx="53331">
                  <c:v>-41.212999999999994</c:v>
                </c:pt>
                <c:pt idx="53332">
                  <c:v>-41.210999999999999</c:v>
                </c:pt>
                <c:pt idx="53333">
                  <c:v>-41.209000000000003</c:v>
                </c:pt>
                <c:pt idx="53334">
                  <c:v>-41.206999999999994</c:v>
                </c:pt>
                <c:pt idx="53335">
                  <c:v>-41.204999999999998</c:v>
                </c:pt>
                <c:pt idx="53336">
                  <c:v>-41.203000000000003</c:v>
                </c:pt>
                <c:pt idx="53337">
                  <c:v>-41.200999999999993</c:v>
                </c:pt>
                <c:pt idx="53338">
                  <c:v>-41.198999999999998</c:v>
                </c:pt>
                <c:pt idx="53339">
                  <c:v>-41.197000000000003</c:v>
                </c:pt>
                <c:pt idx="53340">
                  <c:v>-41.194999999999993</c:v>
                </c:pt>
                <c:pt idx="53341">
                  <c:v>-41.192999999999998</c:v>
                </c:pt>
                <c:pt idx="53342">
                  <c:v>-41.191000000000003</c:v>
                </c:pt>
                <c:pt idx="53343">
                  <c:v>-41.188999999999993</c:v>
                </c:pt>
                <c:pt idx="53344">
                  <c:v>-41.186999999999998</c:v>
                </c:pt>
                <c:pt idx="53345">
                  <c:v>-41.185000000000002</c:v>
                </c:pt>
                <c:pt idx="53346">
                  <c:v>-41.183000000000007</c:v>
                </c:pt>
                <c:pt idx="53347">
                  <c:v>-41.180999999999997</c:v>
                </c:pt>
                <c:pt idx="53348">
                  <c:v>-41.179000000000002</c:v>
                </c:pt>
                <c:pt idx="53349">
                  <c:v>-41.177000000000007</c:v>
                </c:pt>
                <c:pt idx="53350">
                  <c:v>-41.174999999999997</c:v>
                </c:pt>
                <c:pt idx="53351">
                  <c:v>-41.173000000000002</c:v>
                </c:pt>
                <c:pt idx="53352">
                  <c:v>-41.171000000000006</c:v>
                </c:pt>
                <c:pt idx="53353">
                  <c:v>-41.168999999999997</c:v>
                </c:pt>
                <c:pt idx="53354">
                  <c:v>-41.167000000000002</c:v>
                </c:pt>
                <c:pt idx="53355">
                  <c:v>-41.165000000000006</c:v>
                </c:pt>
                <c:pt idx="53356">
                  <c:v>-41.162999999999997</c:v>
                </c:pt>
                <c:pt idx="53357">
                  <c:v>-41.161000000000001</c:v>
                </c:pt>
                <c:pt idx="53358">
                  <c:v>-41.159000000000006</c:v>
                </c:pt>
                <c:pt idx="53359">
                  <c:v>-41.156999999999996</c:v>
                </c:pt>
                <c:pt idx="53360">
                  <c:v>-41.155000000000001</c:v>
                </c:pt>
                <c:pt idx="53361">
                  <c:v>-41.153000000000006</c:v>
                </c:pt>
                <c:pt idx="53362">
                  <c:v>-41.150999999999996</c:v>
                </c:pt>
                <c:pt idx="53363">
                  <c:v>-41.149000000000001</c:v>
                </c:pt>
                <c:pt idx="53364">
                  <c:v>-41.147000000000006</c:v>
                </c:pt>
                <c:pt idx="53365">
                  <c:v>-41.144999999999996</c:v>
                </c:pt>
                <c:pt idx="53366">
                  <c:v>-41.143000000000001</c:v>
                </c:pt>
                <c:pt idx="53367">
                  <c:v>-41.141000000000005</c:v>
                </c:pt>
                <c:pt idx="53368">
                  <c:v>-41.138999999999996</c:v>
                </c:pt>
                <c:pt idx="53369">
                  <c:v>-41.137</c:v>
                </c:pt>
                <c:pt idx="53370">
                  <c:v>-41.135000000000005</c:v>
                </c:pt>
                <c:pt idx="53371">
                  <c:v>-41.132999999999996</c:v>
                </c:pt>
                <c:pt idx="53372">
                  <c:v>-41.131</c:v>
                </c:pt>
                <c:pt idx="53373">
                  <c:v>-41.129000000000005</c:v>
                </c:pt>
                <c:pt idx="53374">
                  <c:v>-41.126999999999995</c:v>
                </c:pt>
                <c:pt idx="53375">
                  <c:v>-41.125</c:v>
                </c:pt>
                <c:pt idx="53376">
                  <c:v>-41.123000000000005</c:v>
                </c:pt>
                <c:pt idx="53377">
                  <c:v>-41.120999999999995</c:v>
                </c:pt>
                <c:pt idx="53378">
                  <c:v>-41.119</c:v>
                </c:pt>
                <c:pt idx="53379">
                  <c:v>-41.117000000000004</c:v>
                </c:pt>
                <c:pt idx="53380">
                  <c:v>-41.114999999999995</c:v>
                </c:pt>
                <c:pt idx="53381">
                  <c:v>-41.113</c:v>
                </c:pt>
                <c:pt idx="53382">
                  <c:v>-41.111000000000004</c:v>
                </c:pt>
                <c:pt idx="53383">
                  <c:v>-41.108999999999995</c:v>
                </c:pt>
                <c:pt idx="53384">
                  <c:v>-41.106999999999999</c:v>
                </c:pt>
                <c:pt idx="53385">
                  <c:v>-41.105000000000004</c:v>
                </c:pt>
                <c:pt idx="53386">
                  <c:v>-41.102999999999994</c:v>
                </c:pt>
                <c:pt idx="53387">
                  <c:v>-41.100999999999999</c:v>
                </c:pt>
                <c:pt idx="53388">
                  <c:v>-41.099000000000004</c:v>
                </c:pt>
                <c:pt idx="53389">
                  <c:v>-41.096999999999994</c:v>
                </c:pt>
                <c:pt idx="53390">
                  <c:v>-41.094999999999999</c:v>
                </c:pt>
                <c:pt idx="53391">
                  <c:v>-41.093000000000004</c:v>
                </c:pt>
                <c:pt idx="53392">
                  <c:v>-41.090999999999994</c:v>
                </c:pt>
                <c:pt idx="53393">
                  <c:v>-41.088999999999999</c:v>
                </c:pt>
                <c:pt idx="53394">
                  <c:v>-41.087000000000003</c:v>
                </c:pt>
                <c:pt idx="53395">
                  <c:v>-41.084999999999994</c:v>
                </c:pt>
                <c:pt idx="53396">
                  <c:v>-41.082999999999998</c:v>
                </c:pt>
                <c:pt idx="53397">
                  <c:v>-41.081000000000003</c:v>
                </c:pt>
                <c:pt idx="53398">
                  <c:v>-41.078999999999994</c:v>
                </c:pt>
                <c:pt idx="53399">
                  <c:v>-41.076999999999998</c:v>
                </c:pt>
                <c:pt idx="53400">
                  <c:v>-41.075000000000003</c:v>
                </c:pt>
                <c:pt idx="53401">
                  <c:v>-41.072999999999993</c:v>
                </c:pt>
                <c:pt idx="53402">
                  <c:v>-41.070999999999998</c:v>
                </c:pt>
                <c:pt idx="53403">
                  <c:v>-41.069000000000003</c:v>
                </c:pt>
                <c:pt idx="53404">
                  <c:v>-41.066999999999993</c:v>
                </c:pt>
                <c:pt idx="53405">
                  <c:v>-41.064999999999998</c:v>
                </c:pt>
                <c:pt idx="53406">
                  <c:v>-41.063000000000002</c:v>
                </c:pt>
                <c:pt idx="53407">
                  <c:v>-41.061000000000007</c:v>
                </c:pt>
                <c:pt idx="53408">
                  <c:v>-41.058999999999997</c:v>
                </c:pt>
                <c:pt idx="53409">
                  <c:v>-41.057000000000002</c:v>
                </c:pt>
                <c:pt idx="53410">
                  <c:v>-41.055000000000007</c:v>
                </c:pt>
                <c:pt idx="53411">
                  <c:v>-41.052999999999997</c:v>
                </c:pt>
                <c:pt idx="53412">
                  <c:v>-41.051000000000002</c:v>
                </c:pt>
                <c:pt idx="53413">
                  <c:v>-41.049000000000007</c:v>
                </c:pt>
                <c:pt idx="53414">
                  <c:v>-41.046999999999997</c:v>
                </c:pt>
                <c:pt idx="53415">
                  <c:v>-41.045000000000002</c:v>
                </c:pt>
                <c:pt idx="53416">
                  <c:v>-41.043000000000006</c:v>
                </c:pt>
                <c:pt idx="53417">
                  <c:v>-41.040999999999997</c:v>
                </c:pt>
                <c:pt idx="53418">
                  <c:v>-41.039000000000001</c:v>
                </c:pt>
                <c:pt idx="53419">
                  <c:v>-41.037000000000006</c:v>
                </c:pt>
                <c:pt idx="53420">
                  <c:v>-41.034999999999997</c:v>
                </c:pt>
                <c:pt idx="53421">
                  <c:v>-41.033000000000001</c:v>
                </c:pt>
                <c:pt idx="53422">
                  <c:v>-41.031000000000006</c:v>
                </c:pt>
                <c:pt idx="53423">
                  <c:v>-41.028999999999996</c:v>
                </c:pt>
                <c:pt idx="53424">
                  <c:v>-41.027000000000001</c:v>
                </c:pt>
                <c:pt idx="53425">
                  <c:v>-41.025000000000006</c:v>
                </c:pt>
                <c:pt idx="53426">
                  <c:v>-41.022999999999996</c:v>
                </c:pt>
                <c:pt idx="53427">
                  <c:v>-41.021000000000001</c:v>
                </c:pt>
                <c:pt idx="53428">
                  <c:v>-41.019000000000005</c:v>
                </c:pt>
                <c:pt idx="53429">
                  <c:v>-41.016999999999996</c:v>
                </c:pt>
                <c:pt idx="53430">
                  <c:v>-41.015000000000001</c:v>
                </c:pt>
                <c:pt idx="53431">
                  <c:v>-41.013000000000005</c:v>
                </c:pt>
                <c:pt idx="53432">
                  <c:v>-41.010999999999996</c:v>
                </c:pt>
                <c:pt idx="53433">
                  <c:v>-41.009</c:v>
                </c:pt>
                <c:pt idx="53434">
                  <c:v>-41.007000000000005</c:v>
                </c:pt>
                <c:pt idx="53435">
                  <c:v>-41.004999999999995</c:v>
                </c:pt>
                <c:pt idx="53436">
                  <c:v>-41.003</c:v>
                </c:pt>
                <c:pt idx="53437">
                  <c:v>-41.001000000000005</c:v>
                </c:pt>
                <c:pt idx="53438">
                  <c:v>-40.998999999999995</c:v>
                </c:pt>
                <c:pt idx="53439">
                  <c:v>-40.997</c:v>
                </c:pt>
                <c:pt idx="53440">
                  <c:v>-40.995000000000005</c:v>
                </c:pt>
                <c:pt idx="53441">
                  <c:v>-40.992999999999995</c:v>
                </c:pt>
                <c:pt idx="53442">
                  <c:v>-40.991</c:v>
                </c:pt>
                <c:pt idx="53443">
                  <c:v>-40.989000000000004</c:v>
                </c:pt>
                <c:pt idx="53444">
                  <c:v>-40.986999999999995</c:v>
                </c:pt>
                <c:pt idx="53445">
                  <c:v>-40.984999999999999</c:v>
                </c:pt>
                <c:pt idx="53446">
                  <c:v>-40.983000000000004</c:v>
                </c:pt>
                <c:pt idx="53447">
                  <c:v>-40.980999999999995</c:v>
                </c:pt>
                <c:pt idx="53448">
                  <c:v>-40.978999999999999</c:v>
                </c:pt>
                <c:pt idx="53449">
                  <c:v>-40.977000000000004</c:v>
                </c:pt>
                <c:pt idx="53450">
                  <c:v>-40.974999999999994</c:v>
                </c:pt>
                <c:pt idx="53451">
                  <c:v>-40.972999999999999</c:v>
                </c:pt>
                <c:pt idx="53452">
                  <c:v>-40.971000000000004</c:v>
                </c:pt>
                <c:pt idx="53453">
                  <c:v>-40.968999999999994</c:v>
                </c:pt>
                <c:pt idx="53454">
                  <c:v>-40.966999999999999</c:v>
                </c:pt>
                <c:pt idx="53455">
                  <c:v>-40.965000000000003</c:v>
                </c:pt>
                <c:pt idx="53456">
                  <c:v>-40.962999999999994</c:v>
                </c:pt>
                <c:pt idx="53457">
                  <c:v>-40.960999999999999</c:v>
                </c:pt>
                <c:pt idx="53458">
                  <c:v>-40.959000000000003</c:v>
                </c:pt>
                <c:pt idx="53459">
                  <c:v>-40.956999999999994</c:v>
                </c:pt>
                <c:pt idx="53460">
                  <c:v>-40.954999999999998</c:v>
                </c:pt>
                <c:pt idx="53461">
                  <c:v>-40.953000000000003</c:v>
                </c:pt>
                <c:pt idx="53462">
                  <c:v>-40.950999999999993</c:v>
                </c:pt>
                <c:pt idx="53463">
                  <c:v>-40.948999999999998</c:v>
                </c:pt>
                <c:pt idx="53464">
                  <c:v>-40.947000000000003</c:v>
                </c:pt>
                <c:pt idx="53465">
                  <c:v>-40.944999999999993</c:v>
                </c:pt>
                <c:pt idx="53466">
                  <c:v>-40.942999999999998</c:v>
                </c:pt>
                <c:pt idx="53467">
                  <c:v>-40.941000000000003</c:v>
                </c:pt>
                <c:pt idx="53468">
                  <c:v>-40.938999999999993</c:v>
                </c:pt>
                <c:pt idx="53469">
                  <c:v>-40.936999999999998</c:v>
                </c:pt>
                <c:pt idx="53470">
                  <c:v>-40.935000000000002</c:v>
                </c:pt>
                <c:pt idx="53471">
                  <c:v>-40.933000000000007</c:v>
                </c:pt>
                <c:pt idx="53472">
                  <c:v>-40.930999999999997</c:v>
                </c:pt>
                <c:pt idx="53473">
                  <c:v>-40.929000000000002</c:v>
                </c:pt>
                <c:pt idx="53474">
                  <c:v>-40.927000000000007</c:v>
                </c:pt>
                <c:pt idx="53475">
                  <c:v>-40.924999999999997</c:v>
                </c:pt>
                <c:pt idx="53476">
                  <c:v>-40.923000000000002</c:v>
                </c:pt>
                <c:pt idx="53477">
                  <c:v>-40.921000000000006</c:v>
                </c:pt>
                <c:pt idx="53478">
                  <c:v>-40.918999999999997</c:v>
                </c:pt>
                <c:pt idx="53479">
                  <c:v>-40.917000000000002</c:v>
                </c:pt>
                <c:pt idx="53480">
                  <c:v>-40.915000000000006</c:v>
                </c:pt>
                <c:pt idx="53481">
                  <c:v>-40.912999999999997</c:v>
                </c:pt>
                <c:pt idx="53482">
                  <c:v>-40.911000000000001</c:v>
                </c:pt>
                <c:pt idx="53483">
                  <c:v>-40.909000000000006</c:v>
                </c:pt>
                <c:pt idx="53484">
                  <c:v>-40.906999999999996</c:v>
                </c:pt>
                <c:pt idx="53485">
                  <c:v>-40.905000000000001</c:v>
                </c:pt>
                <c:pt idx="53486">
                  <c:v>-40.903000000000006</c:v>
                </c:pt>
                <c:pt idx="53487">
                  <c:v>-40.900999999999996</c:v>
                </c:pt>
                <c:pt idx="53488">
                  <c:v>-40.899000000000001</c:v>
                </c:pt>
                <c:pt idx="53489">
                  <c:v>-40.897000000000006</c:v>
                </c:pt>
                <c:pt idx="53490">
                  <c:v>-40.894999999999996</c:v>
                </c:pt>
                <c:pt idx="53491">
                  <c:v>-40.893000000000001</c:v>
                </c:pt>
                <c:pt idx="53492">
                  <c:v>-40.891000000000005</c:v>
                </c:pt>
                <c:pt idx="53493">
                  <c:v>-40.888999999999996</c:v>
                </c:pt>
                <c:pt idx="53494">
                  <c:v>-40.887</c:v>
                </c:pt>
                <c:pt idx="53495">
                  <c:v>-40.885000000000005</c:v>
                </c:pt>
                <c:pt idx="53496">
                  <c:v>-40.882999999999996</c:v>
                </c:pt>
                <c:pt idx="53497">
                  <c:v>-40.881</c:v>
                </c:pt>
                <c:pt idx="53498">
                  <c:v>-40.879000000000005</c:v>
                </c:pt>
                <c:pt idx="53499">
                  <c:v>-40.876999999999995</c:v>
                </c:pt>
                <c:pt idx="53500">
                  <c:v>-40.875</c:v>
                </c:pt>
                <c:pt idx="53501">
                  <c:v>-40.873000000000005</c:v>
                </c:pt>
                <c:pt idx="53502">
                  <c:v>-40.870999999999995</c:v>
                </c:pt>
                <c:pt idx="53503">
                  <c:v>-40.869</c:v>
                </c:pt>
                <c:pt idx="53504">
                  <c:v>-40.867000000000004</c:v>
                </c:pt>
                <c:pt idx="53505">
                  <c:v>-40.864999999999995</c:v>
                </c:pt>
                <c:pt idx="53506">
                  <c:v>-40.863</c:v>
                </c:pt>
                <c:pt idx="53507">
                  <c:v>-40.861000000000004</c:v>
                </c:pt>
                <c:pt idx="53508">
                  <c:v>-40.858999999999995</c:v>
                </c:pt>
                <c:pt idx="53509">
                  <c:v>-40.856999999999999</c:v>
                </c:pt>
                <c:pt idx="53510">
                  <c:v>-40.855000000000004</c:v>
                </c:pt>
                <c:pt idx="53511">
                  <c:v>-40.852999999999994</c:v>
                </c:pt>
                <c:pt idx="53512">
                  <c:v>-40.850999999999999</c:v>
                </c:pt>
                <c:pt idx="53513">
                  <c:v>-40.849000000000004</c:v>
                </c:pt>
                <c:pt idx="53514">
                  <c:v>-40.846999999999994</c:v>
                </c:pt>
                <c:pt idx="53515">
                  <c:v>-40.844999999999999</c:v>
                </c:pt>
                <c:pt idx="53516">
                  <c:v>-40.843000000000004</c:v>
                </c:pt>
                <c:pt idx="53517">
                  <c:v>-40.840999999999994</c:v>
                </c:pt>
                <c:pt idx="53518">
                  <c:v>-40.838999999999999</c:v>
                </c:pt>
                <c:pt idx="53519">
                  <c:v>-40.837000000000003</c:v>
                </c:pt>
                <c:pt idx="53520">
                  <c:v>-40.834999999999994</c:v>
                </c:pt>
                <c:pt idx="53521">
                  <c:v>-40.832999999999998</c:v>
                </c:pt>
                <c:pt idx="53522">
                  <c:v>-40.831000000000003</c:v>
                </c:pt>
                <c:pt idx="53523">
                  <c:v>-40.828999999999994</c:v>
                </c:pt>
                <c:pt idx="53524">
                  <c:v>-40.826999999999998</c:v>
                </c:pt>
                <c:pt idx="53525">
                  <c:v>-40.825000000000003</c:v>
                </c:pt>
                <c:pt idx="53526">
                  <c:v>-40.822999999999993</c:v>
                </c:pt>
                <c:pt idx="53527">
                  <c:v>-40.820999999999998</c:v>
                </c:pt>
                <c:pt idx="53528">
                  <c:v>-40.819000000000003</c:v>
                </c:pt>
                <c:pt idx="53529">
                  <c:v>-40.816999999999993</c:v>
                </c:pt>
                <c:pt idx="53530">
                  <c:v>-40.814999999999998</c:v>
                </c:pt>
                <c:pt idx="53531">
                  <c:v>-40.813000000000002</c:v>
                </c:pt>
                <c:pt idx="53532">
                  <c:v>-40.811000000000007</c:v>
                </c:pt>
                <c:pt idx="53533">
                  <c:v>-40.808999999999997</c:v>
                </c:pt>
                <c:pt idx="53534">
                  <c:v>-40.807000000000002</c:v>
                </c:pt>
                <c:pt idx="53535">
                  <c:v>-40.805000000000007</c:v>
                </c:pt>
                <c:pt idx="53536">
                  <c:v>-40.802999999999997</c:v>
                </c:pt>
                <c:pt idx="53537">
                  <c:v>-40.801000000000002</c:v>
                </c:pt>
                <c:pt idx="53538">
                  <c:v>-40.799000000000007</c:v>
                </c:pt>
                <c:pt idx="53539">
                  <c:v>-40.796999999999997</c:v>
                </c:pt>
                <c:pt idx="53540">
                  <c:v>-40.795000000000002</c:v>
                </c:pt>
                <c:pt idx="53541">
                  <c:v>-40.793000000000006</c:v>
                </c:pt>
                <c:pt idx="53542">
                  <c:v>-40.790999999999997</c:v>
                </c:pt>
                <c:pt idx="53543">
                  <c:v>-40.789000000000001</c:v>
                </c:pt>
                <c:pt idx="53544">
                  <c:v>-40.787000000000006</c:v>
                </c:pt>
                <c:pt idx="53545">
                  <c:v>-40.784999999999997</c:v>
                </c:pt>
                <c:pt idx="53546">
                  <c:v>-40.783000000000001</c:v>
                </c:pt>
                <c:pt idx="53547">
                  <c:v>-40.781000000000006</c:v>
                </c:pt>
                <c:pt idx="53548">
                  <c:v>-40.778999999999996</c:v>
                </c:pt>
                <c:pt idx="53549">
                  <c:v>-40.777000000000001</c:v>
                </c:pt>
                <c:pt idx="53550">
                  <c:v>-40.775000000000006</c:v>
                </c:pt>
                <c:pt idx="53551">
                  <c:v>-40.772999999999996</c:v>
                </c:pt>
                <c:pt idx="53552">
                  <c:v>-40.771000000000001</c:v>
                </c:pt>
                <c:pt idx="53553">
                  <c:v>-40.769000000000005</c:v>
                </c:pt>
                <c:pt idx="53554">
                  <c:v>-40.766999999999996</c:v>
                </c:pt>
                <c:pt idx="53555">
                  <c:v>-40.765000000000001</c:v>
                </c:pt>
                <c:pt idx="53556">
                  <c:v>-40.763000000000005</c:v>
                </c:pt>
                <c:pt idx="53557">
                  <c:v>-40.760999999999996</c:v>
                </c:pt>
                <c:pt idx="53558">
                  <c:v>-40.759</c:v>
                </c:pt>
                <c:pt idx="53559">
                  <c:v>-40.757000000000005</c:v>
                </c:pt>
                <c:pt idx="53560">
                  <c:v>-40.754999999999995</c:v>
                </c:pt>
                <c:pt idx="53561">
                  <c:v>-40.753</c:v>
                </c:pt>
                <c:pt idx="53562">
                  <c:v>-40.751000000000005</c:v>
                </c:pt>
                <c:pt idx="53563">
                  <c:v>-40.748999999999995</c:v>
                </c:pt>
                <c:pt idx="53564">
                  <c:v>-40.747</c:v>
                </c:pt>
                <c:pt idx="53565">
                  <c:v>-40.745000000000005</c:v>
                </c:pt>
                <c:pt idx="53566">
                  <c:v>-40.742999999999995</c:v>
                </c:pt>
                <c:pt idx="53567">
                  <c:v>-40.741</c:v>
                </c:pt>
                <c:pt idx="53568">
                  <c:v>-40.739000000000004</c:v>
                </c:pt>
                <c:pt idx="53569">
                  <c:v>-40.736999999999995</c:v>
                </c:pt>
                <c:pt idx="53570">
                  <c:v>-40.734999999999999</c:v>
                </c:pt>
                <c:pt idx="53571">
                  <c:v>-40.733000000000004</c:v>
                </c:pt>
                <c:pt idx="53572">
                  <c:v>-40.730999999999995</c:v>
                </c:pt>
                <c:pt idx="53573">
                  <c:v>-40.728999999999999</c:v>
                </c:pt>
                <c:pt idx="53574">
                  <c:v>-40.727000000000004</c:v>
                </c:pt>
                <c:pt idx="53575">
                  <c:v>-40.724999999999994</c:v>
                </c:pt>
                <c:pt idx="53576">
                  <c:v>-40.722999999999999</c:v>
                </c:pt>
                <c:pt idx="53577">
                  <c:v>-40.721000000000004</c:v>
                </c:pt>
                <c:pt idx="53578">
                  <c:v>-40.718999999999994</c:v>
                </c:pt>
                <c:pt idx="53579">
                  <c:v>-40.716999999999999</c:v>
                </c:pt>
                <c:pt idx="53580">
                  <c:v>-40.715000000000003</c:v>
                </c:pt>
                <c:pt idx="53581">
                  <c:v>-40.712999999999994</c:v>
                </c:pt>
                <c:pt idx="53582">
                  <c:v>-40.710999999999999</c:v>
                </c:pt>
                <c:pt idx="53583">
                  <c:v>-40.709000000000003</c:v>
                </c:pt>
                <c:pt idx="53584">
                  <c:v>-40.706999999999994</c:v>
                </c:pt>
                <c:pt idx="53585">
                  <c:v>-40.704999999999998</c:v>
                </c:pt>
                <c:pt idx="53586">
                  <c:v>-40.703000000000003</c:v>
                </c:pt>
                <c:pt idx="53587">
                  <c:v>-40.700999999999993</c:v>
                </c:pt>
                <c:pt idx="53588">
                  <c:v>-40.698999999999998</c:v>
                </c:pt>
                <c:pt idx="53589">
                  <c:v>-40.697000000000003</c:v>
                </c:pt>
                <c:pt idx="53590">
                  <c:v>-40.694999999999993</c:v>
                </c:pt>
                <c:pt idx="53591">
                  <c:v>-40.692999999999998</c:v>
                </c:pt>
                <c:pt idx="53592">
                  <c:v>-40.691000000000003</c:v>
                </c:pt>
                <c:pt idx="53593">
                  <c:v>-40.688999999999993</c:v>
                </c:pt>
                <c:pt idx="53594">
                  <c:v>-40.686999999999998</c:v>
                </c:pt>
                <c:pt idx="53595">
                  <c:v>-40.685000000000002</c:v>
                </c:pt>
                <c:pt idx="53596">
                  <c:v>-40.683000000000007</c:v>
                </c:pt>
                <c:pt idx="53597">
                  <c:v>-40.680999999999997</c:v>
                </c:pt>
                <c:pt idx="53598">
                  <c:v>-40.679000000000002</c:v>
                </c:pt>
                <c:pt idx="53599">
                  <c:v>-40.677000000000007</c:v>
                </c:pt>
                <c:pt idx="53600">
                  <c:v>-40.674999999999997</c:v>
                </c:pt>
                <c:pt idx="53601">
                  <c:v>-40.673000000000002</c:v>
                </c:pt>
                <c:pt idx="53602">
                  <c:v>-40.671000000000006</c:v>
                </c:pt>
                <c:pt idx="53603">
                  <c:v>-40.668999999999997</c:v>
                </c:pt>
                <c:pt idx="53604">
                  <c:v>-40.667000000000002</c:v>
                </c:pt>
                <c:pt idx="53605">
                  <c:v>-40.665000000000006</c:v>
                </c:pt>
                <c:pt idx="53606">
                  <c:v>-40.662999999999997</c:v>
                </c:pt>
                <c:pt idx="53607">
                  <c:v>-40.661000000000001</c:v>
                </c:pt>
                <c:pt idx="53608">
                  <c:v>-40.659000000000006</c:v>
                </c:pt>
                <c:pt idx="53609">
                  <c:v>-40.656999999999996</c:v>
                </c:pt>
                <c:pt idx="53610">
                  <c:v>-40.655000000000001</c:v>
                </c:pt>
                <c:pt idx="53611">
                  <c:v>-40.653000000000006</c:v>
                </c:pt>
                <c:pt idx="53612">
                  <c:v>-40.650999999999996</c:v>
                </c:pt>
                <c:pt idx="53613">
                  <c:v>-40.649000000000001</c:v>
                </c:pt>
                <c:pt idx="53614">
                  <c:v>-40.647000000000006</c:v>
                </c:pt>
                <c:pt idx="53615">
                  <c:v>-40.644999999999996</c:v>
                </c:pt>
                <c:pt idx="53616">
                  <c:v>-40.643000000000001</c:v>
                </c:pt>
                <c:pt idx="53617">
                  <c:v>-40.641000000000005</c:v>
                </c:pt>
                <c:pt idx="53618">
                  <c:v>-40.638999999999996</c:v>
                </c:pt>
                <c:pt idx="53619">
                  <c:v>-40.637</c:v>
                </c:pt>
                <c:pt idx="53620">
                  <c:v>-40.635000000000005</c:v>
                </c:pt>
                <c:pt idx="53621">
                  <c:v>-40.632999999999996</c:v>
                </c:pt>
                <c:pt idx="53622">
                  <c:v>-40.631</c:v>
                </c:pt>
                <c:pt idx="53623">
                  <c:v>-40.629000000000005</c:v>
                </c:pt>
                <c:pt idx="53624">
                  <c:v>-40.626999999999995</c:v>
                </c:pt>
                <c:pt idx="53625">
                  <c:v>-40.625</c:v>
                </c:pt>
                <c:pt idx="53626">
                  <c:v>-40.623000000000005</c:v>
                </c:pt>
                <c:pt idx="53627">
                  <c:v>-40.620999999999995</c:v>
                </c:pt>
                <c:pt idx="53628">
                  <c:v>-40.619</c:v>
                </c:pt>
                <c:pt idx="53629">
                  <c:v>-40.617000000000004</c:v>
                </c:pt>
                <c:pt idx="53630">
                  <c:v>-40.614999999999995</c:v>
                </c:pt>
                <c:pt idx="53631">
                  <c:v>-40.613</c:v>
                </c:pt>
                <c:pt idx="53632">
                  <c:v>-40.611000000000004</c:v>
                </c:pt>
                <c:pt idx="53633">
                  <c:v>-40.608999999999995</c:v>
                </c:pt>
                <c:pt idx="53634">
                  <c:v>-40.606999999999999</c:v>
                </c:pt>
                <c:pt idx="53635">
                  <c:v>-40.605000000000004</c:v>
                </c:pt>
                <c:pt idx="53636">
                  <c:v>-40.602999999999994</c:v>
                </c:pt>
                <c:pt idx="53637">
                  <c:v>-40.600999999999999</c:v>
                </c:pt>
                <c:pt idx="53638">
                  <c:v>-40.599000000000004</c:v>
                </c:pt>
                <c:pt idx="53639">
                  <c:v>-40.596999999999994</c:v>
                </c:pt>
                <c:pt idx="53640">
                  <c:v>-40.594999999999999</c:v>
                </c:pt>
                <c:pt idx="53641">
                  <c:v>-40.593000000000004</c:v>
                </c:pt>
                <c:pt idx="53642">
                  <c:v>-40.590999999999994</c:v>
                </c:pt>
                <c:pt idx="53643">
                  <c:v>-40.588999999999999</c:v>
                </c:pt>
                <c:pt idx="53644">
                  <c:v>-40.587000000000003</c:v>
                </c:pt>
                <c:pt idx="53645">
                  <c:v>-40.584999999999994</c:v>
                </c:pt>
                <c:pt idx="53646">
                  <c:v>-40.582999999999998</c:v>
                </c:pt>
                <c:pt idx="53647">
                  <c:v>-40.581000000000003</c:v>
                </c:pt>
                <c:pt idx="53648">
                  <c:v>-40.578999999999994</c:v>
                </c:pt>
                <c:pt idx="53649">
                  <c:v>-40.576999999999998</c:v>
                </c:pt>
                <c:pt idx="53650">
                  <c:v>-40.575000000000003</c:v>
                </c:pt>
                <c:pt idx="53651">
                  <c:v>-40.572999999999993</c:v>
                </c:pt>
                <c:pt idx="53652">
                  <c:v>-40.570999999999998</c:v>
                </c:pt>
                <c:pt idx="53653">
                  <c:v>-40.569000000000003</c:v>
                </c:pt>
                <c:pt idx="53654">
                  <c:v>-40.566999999999993</c:v>
                </c:pt>
                <c:pt idx="53655">
                  <c:v>-40.564999999999998</c:v>
                </c:pt>
                <c:pt idx="53656">
                  <c:v>-40.563000000000002</c:v>
                </c:pt>
                <c:pt idx="53657">
                  <c:v>-40.561000000000007</c:v>
                </c:pt>
                <c:pt idx="53658">
                  <c:v>-40.558999999999997</c:v>
                </c:pt>
                <c:pt idx="53659">
                  <c:v>-40.557000000000002</c:v>
                </c:pt>
                <c:pt idx="53660">
                  <c:v>-40.555000000000007</c:v>
                </c:pt>
                <c:pt idx="53661">
                  <c:v>-40.552999999999997</c:v>
                </c:pt>
                <c:pt idx="53662">
                  <c:v>-40.551000000000002</c:v>
                </c:pt>
                <c:pt idx="53663">
                  <c:v>-40.549000000000007</c:v>
                </c:pt>
                <c:pt idx="53664">
                  <c:v>-40.546999999999997</c:v>
                </c:pt>
                <c:pt idx="53665">
                  <c:v>-40.545000000000002</c:v>
                </c:pt>
                <c:pt idx="53666">
                  <c:v>-40.543000000000006</c:v>
                </c:pt>
                <c:pt idx="53667">
                  <c:v>-40.540999999999997</c:v>
                </c:pt>
                <c:pt idx="53668">
                  <c:v>-40.539000000000001</c:v>
                </c:pt>
                <c:pt idx="53669">
                  <c:v>-40.537000000000006</c:v>
                </c:pt>
                <c:pt idx="53670">
                  <c:v>-40.534999999999997</c:v>
                </c:pt>
                <c:pt idx="53671">
                  <c:v>-40.533000000000001</c:v>
                </c:pt>
                <c:pt idx="53672">
                  <c:v>-40.531000000000006</c:v>
                </c:pt>
                <c:pt idx="53673">
                  <c:v>-40.528999999999996</c:v>
                </c:pt>
                <c:pt idx="53674">
                  <c:v>-40.527000000000001</c:v>
                </c:pt>
                <c:pt idx="53675">
                  <c:v>-40.525000000000006</c:v>
                </c:pt>
                <c:pt idx="53676">
                  <c:v>-40.522999999999996</c:v>
                </c:pt>
                <c:pt idx="53677">
                  <c:v>-40.521000000000001</c:v>
                </c:pt>
                <c:pt idx="53678">
                  <c:v>-40.519000000000005</c:v>
                </c:pt>
                <c:pt idx="53679">
                  <c:v>-40.516999999999996</c:v>
                </c:pt>
                <c:pt idx="53680">
                  <c:v>-40.515000000000001</c:v>
                </c:pt>
                <c:pt idx="53681">
                  <c:v>-40.513000000000005</c:v>
                </c:pt>
                <c:pt idx="53682">
                  <c:v>-40.510999999999996</c:v>
                </c:pt>
                <c:pt idx="53683">
                  <c:v>-40.509</c:v>
                </c:pt>
                <c:pt idx="53684">
                  <c:v>-40.507000000000005</c:v>
                </c:pt>
                <c:pt idx="53685">
                  <c:v>-40.504999999999995</c:v>
                </c:pt>
                <c:pt idx="53686">
                  <c:v>-40.503</c:v>
                </c:pt>
                <c:pt idx="53687">
                  <c:v>-40.501000000000005</c:v>
                </c:pt>
                <c:pt idx="53688">
                  <c:v>-40.498999999999995</c:v>
                </c:pt>
                <c:pt idx="53689">
                  <c:v>-40.497</c:v>
                </c:pt>
                <c:pt idx="53690">
                  <c:v>-40.495000000000005</c:v>
                </c:pt>
                <c:pt idx="53691">
                  <c:v>-40.492999999999995</c:v>
                </c:pt>
                <c:pt idx="53692">
                  <c:v>-40.491</c:v>
                </c:pt>
                <c:pt idx="53693">
                  <c:v>-40.489000000000004</c:v>
                </c:pt>
                <c:pt idx="53694">
                  <c:v>-40.486999999999995</c:v>
                </c:pt>
                <c:pt idx="53695">
                  <c:v>-40.484999999999999</c:v>
                </c:pt>
                <c:pt idx="53696">
                  <c:v>-40.483000000000004</c:v>
                </c:pt>
                <c:pt idx="53697">
                  <c:v>-40.480999999999995</c:v>
                </c:pt>
                <c:pt idx="53698">
                  <c:v>-40.478999999999999</c:v>
                </c:pt>
                <c:pt idx="53699">
                  <c:v>-40.477000000000004</c:v>
                </c:pt>
                <c:pt idx="53700">
                  <c:v>-40.474999999999994</c:v>
                </c:pt>
                <c:pt idx="53701">
                  <c:v>-40.472999999999999</c:v>
                </c:pt>
                <c:pt idx="53702">
                  <c:v>-40.471000000000004</c:v>
                </c:pt>
                <c:pt idx="53703">
                  <c:v>-40.468999999999994</c:v>
                </c:pt>
                <c:pt idx="53704">
                  <c:v>-40.466999999999999</c:v>
                </c:pt>
                <c:pt idx="53705">
                  <c:v>-40.465000000000003</c:v>
                </c:pt>
                <c:pt idx="53706">
                  <c:v>-40.462999999999994</c:v>
                </c:pt>
                <c:pt idx="53707">
                  <c:v>-40.460999999999999</c:v>
                </c:pt>
                <c:pt idx="53708">
                  <c:v>-40.459000000000003</c:v>
                </c:pt>
                <c:pt idx="53709">
                  <c:v>-40.456999999999994</c:v>
                </c:pt>
                <c:pt idx="53710">
                  <c:v>-40.454999999999998</c:v>
                </c:pt>
                <c:pt idx="53711">
                  <c:v>-40.453000000000003</c:v>
                </c:pt>
                <c:pt idx="53712">
                  <c:v>-40.450999999999993</c:v>
                </c:pt>
                <c:pt idx="53713">
                  <c:v>-40.448999999999998</c:v>
                </c:pt>
                <c:pt idx="53714">
                  <c:v>-40.447000000000003</c:v>
                </c:pt>
                <c:pt idx="53715">
                  <c:v>-40.444999999999993</c:v>
                </c:pt>
                <c:pt idx="53716">
                  <c:v>-40.442999999999998</c:v>
                </c:pt>
                <c:pt idx="53717">
                  <c:v>-40.441000000000003</c:v>
                </c:pt>
                <c:pt idx="53718">
                  <c:v>-40.438999999999993</c:v>
                </c:pt>
                <c:pt idx="53719">
                  <c:v>-40.436999999999998</c:v>
                </c:pt>
                <c:pt idx="53720">
                  <c:v>-40.435000000000002</c:v>
                </c:pt>
                <c:pt idx="53721">
                  <c:v>-40.433000000000007</c:v>
                </c:pt>
                <c:pt idx="53722">
                  <c:v>-40.430999999999997</c:v>
                </c:pt>
                <c:pt idx="53723">
                  <c:v>-40.429000000000002</c:v>
                </c:pt>
                <c:pt idx="53724">
                  <c:v>-40.427000000000007</c:v>
                </c:pt>
                <c:pt idx="53725">
                  <c:v>-40.424999999999997</c:v>
                </c:pt>
                <c:pt idx="53726">
                  <c:v>-40.423000000000002</c:v>
                </c:pt>
                <c:pt idx="53727">
                  <c:v>-40.421000000000006</c:v>
                </c:pt>
                <c:pt idx="53728">
                  <c:v>-40.418999999999997</c:v>
                </c:pt>
                <c:pt idx="53729">
                  <c:v>-40.417000000000002</c:v>
                </c:pt>
                <c:pt idx="53730">
                  <c:v>-40.415000000000006</c:v>
                </c:pt>
                <c:pt idx="53731">
                  <c:v>-40.412999999999997</c:v>
                </c:pt>
                <c:pt idx="53732">
                  <c:v>-40.411000000000001</c:v>
                </c:pt>
                <c:pt idx="53733">
                  <c:v>-40.409000000000006</c:v>
                </c:pt>
                <c:pt idx="53734">
                  <c:v>-40.406999999999996</c:v>
                </c:pt>
                <c:pt idx="53735">
                  <c:v>-40.405000000000001</c:v>
                </c:pt>
                <c:pt idx="53736">
                  <c:v>-40.403000000000006</c:v>
                </c:pt>
                <c:pt idx="53737">
                  <c:v>-40.400999999999996</c:v>
                </c:pt>
                <c:pt idx="53738">
                  <c:v>-40.399000000000001</c:v>
                </c:pt>
                <c:pt idx="53739">
                  <c:v>-40.397000000000006</c:v>
                </c:pt>
                <c:pt idx="53740">
                  <c:v>-40.394999999999996</c:v>
                </c:pt>
                <c:pt idx="53741">
                  <c:v>-40.393000000000001</c:v>
                </c:pt>
                <c:pt idx="53742">
                  <c:v>-40.391000000000005</c:v>
                </c:pt>
                <c:pt idx="53743">
                  <c:v>-40.388999999999996</c:v>
                </c:pt>
                <c:pt idx="53744">
                  <c:v>-40.387</c:v>
                </c:pt>
                <c:pt idx="53745">
                  <c:v>-40.385000000000005</c:v>
                </c:pt>
                <c:pt idx="53746">
                  <c:v>-40.382999999999996</c:v>
                </c:pt>
                <c:pt idx="53747">
                  <c:v>-40.381</c:v>
                </c:pt>
                <c:pt idx="53748">
                  <c:v>-40.379000000000005</c:v>
                </c:pt>
                <c:pt idx="53749">
                  <c:v>-40.376999999999995</c:v>
                </c:pt>
                <c:pt idx="53750">
                  <c:v>-40.375</c:v>
                </c:pt>
                <c:pt idx="53751">
                  <c:v>-40.373000000000005</c:v>
                </c:pt>
                <c:pt idx="53752">
                  <c:v>-40.370999999999995</c:v>
                </c:pt>
                <c:pt idx="53753">
                  <c:v>-40.369</c:v>
                </c:pt>
                <c:pt idx="53754">
                  <c:v>-40.367000000000004</c:v>
                </c:pt>
                <c:pt idx="53755">
                  <c:v>-40.364999999999995</c:v>
                </c:pt>
                <c:pt idx="53756">
                  <c:v>-40.363</c:v>
                </c:pt>
                <c:pt idx="53757">
                  <c:v>-40.361000000000004</c:v>
                </c:pt>
                <c:pt idx="53758">
                  <c:v>-40.358999999999995</c:v>
                </c:pt>
                <c:pt idx="53759">
                  <c:v>-40.356999999999999</c:v>
                </c:pt>
                <c:pt idx="53760">
                  <c:v>-40.355000000000004</c:v>
                </c:pt>
                <c:pt idx="53761">
                  <c:v>-40.352999999999994</c:v>
                </c:pt>
                <c:pt idx="53762">
                  <c:v>-40.350999999999999</c:v>
                </c:pt>
                <c:pt idx="53763">
                  <c:v>-40.349000000000004</c:v>
                </c:pt>
                <c:pt idx="53764">
                  <c:v>-40.346999999999994</c:v>
                </c:pt>
                <c:pt idx="53765">
                  <c:v>-40.344999999999999</c:v>
                </c:pt>
                <c:pt idx="53766">
                  <c:v>-40.343000000000004</c:v>
                </c:pt>
                <c:pt idx="53767">
                  <c:v>-40.340999999999994</c:v>
                </c:pt>
                <c:pt idx="53768">
                  <c:v>-40.338999999999999</c:v>
                </c:pt>
                <c:pt idx="53769">
                  <c:v>-40.337000000000003</c:v>
                </c:pt>
                <c:pt idx="53770">
                  <c:v>-40.334999999999994</c:v>
                </c:pt>
                <c:pt idx="53771">
                  <c:v>-40.332999999999998</c:v>
                </c:pt>
                <c:pt idx="53772">
                  <c:v>-40.331000000000003</c:v>
                </c:pt>
                <c:pt idx="53773">
                  <c:v>-40.328999999999994</c:v>
                </c:pt>
                <c:pt idx="53774">
                  <c:v>-40.326999999999998</c:v>
                </c:pt>
                <c:pt idx="53775">
                  <c:v>-40.325000000000003</c:v>
                </c:pt>
                <c:pt idx="53776">
                  <c:v>-40.322999999999993</c:v>
                </c:pt>
                <c:pt idx="53777">
                  <c:v>-40.320999999999998</c:v>
                </c:pt>
                <c:pt idx="53778">
                  <c:v>-40.319000000000003</c:v>
                </c:pt>
                <c:pt idx="53779">
                  <c:v>-40.316999999999993</c:v>
                </c:pt>
                <c:pt idx="53780">
                  <c:v>-40.314999999999998</c:v>
                </c:pt>
                <c:pt idx="53781">
                  <c:v>-40.313000000000002</c:v>
                </c:pt>
                <c:pt idx="53782">
                  <c:v>-40.311000000000007</c:v>
                </c:pt>
                <c:pt idx="53783">
                  <c:v>-40.308999999999997</c:v>
                </c:pt>
                <c:pt idx="53784">
                  <c:v>-40.307000000000002</c:v>
                </c:pt>
                <c:pt idx="53785">
                  <c:v>-40.305000000000007</c:v>
                </c:pt>
                <c:pt idx="53786">
                  <c:v>-40.302999999999997</c:v>
                </c:pt>
                <c:pt idx="53787">
                  <c:v>-40.301000000000002</c:v>
                </c:pt>
                <c:pt idx="53788">
                  <c:v>-40.299000000000007</c:v>
                </c:pt>
                <c:pt idx="53789">
                  <c:v>-40.296999999999997</c:v>
                </c:pt>
                <c:pt idx="53790">
                  <c:v>-40.295000000000002</c:v>
                </c:pt>
                <c:pt idx="53791">
                  <c:v>-40.293000000000006</c:v>
                </c:pt>
                <c:pt idx="53792">
                  <c:v>-40.290999999999997</c:v>
                </c:pt>
                <c:pt idx="53793">
                  <c:v>-40.289000000000001</c:v>
                </c:pt>
                <c:pt idx="53794">
                  <c:v>-40.287000000000006</c:v>
                </c:pt>
                <c:pt idx="53795">
                  <c:v>-40.284999999999997</c:v>
                </c:pt>
                <c:pt idx="53796">
                  <c:v>-40.283000000000001</c:v>
                </c:pt>
                <c:pt idx="53797">
                  <c:v>-40.281000000000006</c:v>
                </c:pt>
                <c:pt idx="53798">
                  <c:v>-40.278999999999996</c:v>
                </c:pt>
                <c:pt idx="53799">
                  <c:v>-40.277000000000001</c:v>
                </c:pt>
                <c:pt idx="53800">
                  <c:v>-40.275000000000006</c:v>
                </c:pt>
                <c:pt idx="53801">
                  <c:v>-40.272999999999996</c:v>
                </c:pt>
                <c:pt idx="53802">
                  <c:v>-40.271000000000001</c:v>
                </c:pt>
                <c:pt idx="53803">
                  <c:v>-40.269000000000005</c:v>
                </c:pt>
                <c:pt idx="53804">
                  <c:v>-40.266999999999996</c:v>
                </c:pt>
                <c:pt idx="53805">
                  <c:v>-40.265000000000001</c:v>
                </c:pt>
                <c:pt idx="53806">
                  <c:v>-40.263000000000005</c:v>
                </c:pt>
                <c:pt idx="53807">
                  <c:v>-40.260999999999996</c:v>
                </c:pt>
                <c:pt idx="53808">
                  <c:v>-40.259</c:v>
                </c:pt>
                <c:pt idx="53809">
                  <c:v>-40.257000000000005</c:v>
                </c:pt>
                <c:pt idx="53810">
                  <c:v>-40.254999999999995</c:v>
                </c:pt>
                <c:pt idx="53811">
                  <c:v>-40.253</c:v>
                </c:pt>
                <c:pt idx="53812">
                  <c:v>-40.251000000000005</c:v>
                </c:pt>
                <c:pt idx="53813">
                  <c:v>-40.248999999999995</c:v>
                </c:pt>
                <c:pt idx="53814">
                  <c:v>-40.247</c:v>
                </c:pt>
                <c:pt idx="53815">
                  <c:v>-40.245000000000005</c:v>
                </c:pt>
                <c:pt idx="53816">
                  <c:v>-40.242999999999995</c:v>
                </c:pt>
                <c:pt idx="53817">
                  <c:v>-40.241</c:v>
                </c:pt>
                <c:pt idx="53818">
                  <c:v>-40.239000000000004</c:v>
                </c:pt>
                <c:pt idx="53819">
                  <c:v>-40.236999999999995</c:v>
                </c:pt>
                <c:pt idx="53820">
                  <c:v>-40.234999999999999</c:v>
                </c:pt>
                <c:pt idx="53821">
                  <c:v>-40.233000000000004</c:v>
                </c:pt>
                <c:pt idx="53822">
                  <c:v>-40.230999999999995</c:v>
                </c:pt>
                <c:pt idx="53823">
                  <c:v>-40.228999999999999</c:v>
                </c:pt>
                <c:pt idx="53824">
                  <c:v>-40.227000000000004</c:v>
                </c:pt>
                <c:pt idx="53825">
                  <c:v>-40.224999999999994</c:v>
                </c:pt>
                <c:pt idx="53826">
                  <c:v>-40.222999999999999</c:v>
                </c:pt>
                <c:pt idx="53827">
                  <c:v>-40.221000000000004</c:v>
                </c:pt>
                <c:pt idx="53828">
                  <c:v>-40.218999999999994</c:v>
                </c:pt>
                <c:pt idx="53829">
                  <c:v>-40.216999999999999</c:v>
                </c:pt>
                <c:pt idx="53830">
                  <c:v>-40.215000000000003</c:v>
                </c:pt>
                <c:pt idx="53831">
                  <c:v>-40.212999999999994</c:v>
                </c:pt>
                <c:pt idx="53832">
                  <c:v>-40.210999999999999</c:v>
                </c:pt>
                <c:pt idx="53833">
                  <c:v>-40.209000000000003</c:v>
                </c:pt>
                <c:pt idx="53834">
                  <c:v>-40.206999999999994</c:v>
                </c:pt>
                <c:pt idx="53835">
                  <c:v>-40.204999999999998</c:v>
                </c:pt>
                <c:pt idx="53836">
                  <c:v>-40.203000000000003</c:v>
                </c:pt>
                <c:pt idx="53837">
                  <c:v>-40.200999999999993</c:v>
                </c:pt>
                <c:pt idx="53838">
                  <c:v>-40.198999999999998</c:v>
                </c:pt>
                <c:pt idx="53839">
                  <c:v>-40.197000000000003</c:v>
                </c:pt>
                <c:pt idx="53840">
                  <c:v>-40.194999999999993</c:v>
                </c:pt>
                <c:pt idx="53841">
                  <c:v>-40.192999999999998</c:v>
                </c:pt>
                <c:pt idx="53842">
                  <c:v>-40.191000000000003</c:v>
                </c:pt>
                <c:pt idx="53843">
                  <c:v>-40.188999999999993</c:v>
                </c:pt>
                <c:pt idx="53844">
                  <c:v>-40.186999999999998</c:v>
                </c:pt>
                <c:pt idx="53845">
                  <c:v>-40.185000000000002</c:v>
                </c:pt>
                <c:pt idx="53846">
                  <c:v>-40.183000000000007</c:v>
                </c:pt>
                <c:pt idx="53847">
                  <c:v>-40.180999999999997</c:v>
                </c:pt>
                <c:pt idx="53848">
                  <c:v>-40.179000000000002</c:v>
                </c:pt>
                <c:pt idx="53849">
                  <c:v>-40.177000000000007</c:v>
                </c:pt>
                <c:pt idx="53850">
                  <c:v>-40.174999999999997</c:v>
                </c:pt>
                <c:pt idx="53851">
                  <c:v>-40.173000000000002</c:v>
                </c:pt>
                <c:pt idx="53852">
                  <c:v>-40.171000000000006</c:v>
                </c:pt>
                <c:pt idx="53853">
                  <c:v>-40.168999999999997</c:v>
                </c:pt>
                <c:pt idx="53854">
                  <c:v>-40.167000000000002</c:v>
                </c:pt>
                <c:pt idx="53855">
                  <c:v>-40.165000000000006</c:v>
                </c:pt>
                <c:pt idx="53856">
                  <c:v>-40.162999999999997</c:v>
                </c:pt>
                <c:pt idx="53857">
                  <c:v>-40.161000000000001</c:v>
                </c:pt>
                <c:pt idx="53858">
                  <c:v>-40.159000000000006</c:v>
                </c:pt>
                <c:pt idx="53859">
                  <c:v>-40.156999999999996</c:v>
                </c:pt>
                <c:pt idx="53860">
                  <c:v>-40.155000000000001</c:v>
                </c:pt>
                <c:pt idx="53861">
                  <c:v>-40.153000000000006</c:v>
                </c:pt>
                <c:pt idx="53862">
                  <c:v>-40.150999999999996</c:v>
                </c:pt>
                <c:pt idx="53863">
                  <c:v>-40.149000000000001</c:v>
                </c:pt>
                <c:pt idx="53864">
                  <c:v>-40.147000000000006</c:v>
                </c:pt>
                <c:pt idx="53865">
                  <c:v>-40.144999999999996</c:v>
                </c:pt>
                <c:pt idx="53866">
                  <c:v>-40.143000000000001</c:v>
                </c:pt>
                <c:pt idx="53867">
                  <c:v>-40.141000000000005</c:v>
                </c:pt>
                <c:pt idx="53868">
                  <c:v>-40.138999999999996</c:v>
                </c:pt>
                <c:pt idx="53869">
                  <c:v>-40.137</c:v>
                </c:pt>
                <c:pt idx="53870">
                  <c:v>-40.135000000000005</c:v>
                </c:pt>
                <c:pt idx="53871">
                  <c:v>-40.132999999999996</c:v>
                </c:pt>
                <c:pt idx="53872">
                  <c:v>-40.131</c:v>
                </c:pt>
                <c:pt idx="53873">
                  <c:v>-40.129000000000005</c:v>
                </c:pt>
                <c:pt idx="53874">
                  <c:v>-40.126999999999995</c:v>
                </c:pt>
                <c:pt idx="53875">
                  <c:v>-40.125</c:v>
                </c:pt>
                <c:pt idx="53876">
                  <c:v>-40.123000000000005</c:v>
                </c:pt>
                <c:pt idx="53877">
                  <c:v>-40.120999999999995</c:v>
                </c:pt>
                <c:pt idx="53878">
                  <c:v>-40.119</c:v>
                </c:pt>
                <c:pt idx="53879">
                  <c:v>-40.117000000000004</c:v>
                </c:pt>
                <c:pt idx="53880">
                  <c:v>-40.114999999999995</c:v>
                </c:pt>
                <c:pt idx="53881">
                  <c:v>-40.113</c:v>
                </c:pt>
                <c:pt idx="53882">
                  <c:v>-40.111000000000004</c:v>
                </c:pt>
                <c:pt idx="53883">
                  <c:v>-40.108999999999995</c:v>
                </c:pt>
                <c:pt idx="53884">
                  <c:v>-40.106999999999999</c:v>
                </c:pt>
                <c:pt idx="53885">
                  <c:v>-40.105000000000004</c:v>
                </c:pt>
                <c:pt idx="53886">
                  <c:v>-40.102999999999994</c:v>
                </c:pt>
                <c:pt idx="53887">
                  <c:v>-40.100999999999999</c:v>
                </c:pt>
                <c:pt idx="53888">
                  <c:v>-40.099000000000004</c:v>
                </c:pt>
                <c:pt idx="53889">
                  <c:v>-40.096999999999994</c:v>
                </c:pt>
                <c:pt idx="53890">
                  <c:v>-40.094999999999999</c:v>
                </c:pt>
                <c:pt idx="53891">
                  <c:v>-40.093000000000004</c:v>
                </c:pt>
                <c:pt idx="53892">
                  <c:v>-40.090999999999994</c:v>
                </c:pt>
                <c:pt idx="53893">
                  <c:v>-40.088999999999999</c:v>
                </c:pt>
                <c:pt idx="53894">
                  <c:v>-40.087000000000003</c:v>
                </c:pt>
                <c:pt idx="53895">
                  <c:v>-40.084999999999994</c:v>
                </c:pt>
                <c:pt idx="53896">
                  <c:v>-40.082999999999998</c:v>
                </c:pt>
                <c:pt idx="53897">
                  <c:v>-40.081000000000003</c:v>
                </c:pt>
                <c:pt idx="53898">
                  <c:v>-40.078999999999994</c:v>
                </c:pt>
                <c:pt idx="53899">
                  <c:v>-40.076999999999998</c:v>
                </c:pt>
                <c:pt idx="53900">
                  <c:v>-40.075000000000003</c:v>
                </c:pt>
                <c:pt idx="53901">
                  <c:v>-40.072999999999993</c:v>
                </c:pt>
                <c:pt idx="53902">
                  <c:v>-40.070999999999998</c:v>
                </c:pt>
                <c:pt idx="53903">
                  <c:v>-40.069000000000003</c:v>
                </c:pt>
                <c:pt idx="53904">
                  <c:v>-40.066999999999993</c:v>
                </c:pt>
                <c:pt idx="53905">
                  <c:v>-40.064999999999998</c:v>
                </c:pt>
                <c:pt idx="53906">
                  <c:v>-40.063000000000002</c:v>
                </c:pt>
                <c:pt idx="53907">
                  <c:v>-40.061000000000007</c:v>
                </c:pt>
                <c:pt idx="53908">
                  <c:v>-40.058999999999997</c:v>
                </c:pt>
                <c:pt idx="53909">
                  <c:v>-40.057000000000002</c:v>
                </c:pt>
                <c:pt idx="53910">
                  <c:v>-40.055000000000007</c:v>
                </c:pt>
                <c:pt idx="53911">
                  <c:v>-40.052999999999997</c:v>
                </c:pt>
                <c:pt idx="53912">
                  <c:v>-40.051000000000002</c:v>
                </c:pt>
                <c:pt idx="53913">
                  <c:v>-40.049000000000007</c:v>
                </c:pt>
                <c:pt idx="53914">
                  <c:v>-40.046999999999997</c:v>
                </c:pt>
                <c:pt idx="53915">
                  <c:v>-40.045000000000002</c:v>
                </c:pt>
                <c:pt idx="53916">
                  <c:v>-40.043000000000006</c:v>
                </c:pt>
                <c:pt idx="53917">
                  <c:v>-40.040999999999997</c:v>
                </c:pt>
                <c:pt idx="53918">
                  <c:v>-40.039000000000001</c:v>
                </c:pt>
                <c:pt idx="53919">
                  <c:v>-40.037000000000006</c:v>
                </c:pt>
                <c:pt idx="53920">
                  <c:v>-40.034999999999997</c:v>
                </c:pt>
                <c:pt idx="53921">
                  <c:v>-40.033000000000001</c:v>
                </c:pt>
                <c:pt idx="53922">
                  <c:v>-40.031000000000006</c:v>
                </c:pt>
                <c:pt idx="53923">
                  <c:v>-40.028999999999996</c:v>
                </c:pt>
                <c:pt idx="53924">
                  <c:v>-40.027000000000001</c:v>
                </c:pt>
                <c:pt idx="53925">
                  <c:v>-40.025000000000006</c:v>
                </c:pt>
                <c:pt idx="53926">
                  <c:v>-40.022999999999996</c:v>
                </c:pt>
                <c:pt idx="53927">
                  <c:v>-40.021000000000001</c:v>
                </c:pt>
                <c:pt idx="53928">
                  <c:v>-40.019000000000005</c:v>
                </c:pt>
                <c:pt idx="53929">
                  <c:v>-40.016999999999996</c:v>
                </c:pt>
                <c:pt idx="53930">
                  <c:v>-40.015000000000001</c:v>
                </c:pt>
                <c:pt idx="53931">
                  <c:v>-40.013000000000005</c:v>
                </c:pt>
                <c:pt idx="53932">
                  <c:v>-40.010999999999996</c:v>
                </c:pt>
                <c:pt idx="53933">
                  <c:v>-40.009</c:v>
                </c:pt>
                <c:pt idx="53934">
                  <c:v>-40.007000000000005</c:v>
                </c:pt>
                <c:pt idx="53935">
                  <c:v>-40.004999999999995</c:v>
                </c:pt>
                <c:pt idx="53936">
                  <c:v>-40.003</c:v>
                </c:pt>
                <c:pt idx="53937">
                  <c:v>-40.001000000000005</c:v>
                </c:pt>
                <c:pt idx="53938">
                  <c:v>-39.998999999999995</c:v>
                </c:pt>
                <c:pt idx="53939">
                  <c:v>-39.997</c:v>
                </c:pt>
                <c:pt idx="53940">
                  <c:v>-39.995000000000005</c:v>
                </c:pt>
                <c:pt idx="53941">
                  <c:v>-39.992999999999995</c:v>
                </c:pt>
                <c:pt idx="53942">
                  <c:v>-39.991</c:v>
                </c:pt>
                <c:pt idx="53943">
                  <c:v>-39.989000000000004</c:v>
                </c:pt>
                <c:pt idx="53944">
                  <c:v>-39.986999999999995</c:v>
                </c:pt>
                <c:pt idx="53945">
                  <c:v>-39.984999999999999</c:v>
                </c:pt>
                <c:pt idx="53946">
                  <c:v>-39.983000000000004</c:v>
                </c:pt>
                <c:pt idx="53947">
                  <c:v>-39.980999999999995</c:v>
                </c:pt>
                <c:pt idx="53948">
                  <c:v>-39.978999999999999</c:v>
                </c:pt>
                <c:pt idx="53949">
                  <c:v>-39.977000000000004</c:v>
                </c:pt>
                <c:pt idx="53950">
                  <c:v>-39.974999999999994</c:v>
                </c:pt>
                <c:pt idx="53951">
                  <c:v>-39.972999999999999</c:v>
                </c:pt>
                <c:pt idx="53952">
                  <c:v>-39.971000000000004</c:v>
                </c:pt>
                <c:pt idx="53953">
                  <c:v>-39.968999999999994</c:v>
                </c:pt>
                <c:pt idx="53954">
                  <c:v>-39.966999999999999</c:v>
                </c:pt>
                <c:pt idx="53955">
                  <c:v>-39.965000000000003</c:v>
                </c:pt>
                <c:pt idx="53956">
                  <c:v>-39.962999999999994</c:v>
                </c:pt>
                <c:pt idx="53957">
                  <c:v>-39.960999999999999</c:v>
                </c:pt>
                <c:pt idx="53958">
                  <c:v>-39.959000000000003</c:v>
                </c:pt>
                <c:pt idx="53959">
                  <c:v>-39.956999999999994</c:v>
                </c:pt>
                <c:pt idx="53960">
                  <c:v>-39.954999999999998</c:v>
                </c:pt>
                <c:pt idx="53961">
                  <c:v>-39.953000000000003</c:v>
                </c:pt>
                <c:pt idx="53962">
                  <c:v>-39.950999999999993</c:v>
                </c:pt>
                <c:pt idx="53963">
                  <c:v>-39.948999999999998</c:v>
                </c:pt>
                <c:pt idx="53964">
                  <c:v>-39.947000000000003</c:v>
                </c:pt>
                <c:pt idx="53965">
                  <c:v>-39.944999999999993</c:v>
                </c:pt>
                <c:pt idx="53966">
                  <c:v>-39.942999999999998</c:v>
                </c:pt>
                <c:pt idx="53967">
                  <c:v>-39.941000000000003</c:v>
                </c:pt>
                <c:pt idx="53968">
                  <c:v>-39.938999999999993</c:v>
                </c:pt>
                <c:pt idx="53969">
                  <c:v>-39.936999999999998</c:v>
                </c:pt>
                <c:pt idx="53970">
                  <c:v>-39.935000000000002</c:v>
                </c:pt>
                <c:pt idx="53971">
                  <c:v>-39.933000000000007</c:v>
                </c:pt>
                <c:pt idx="53972">
                  <c:v>-39.930999999999997</c:v>
                </c:pt>
                <c:pt idx="53973">
                  <c:v>-39.929000000000002</c:v>
                </c:pt>
                <c:pt idx="53974">
                  <c:v>-39.927000000000007</c:v>
                </c:pt>
                <c:pt idx="53975">
                  <c:v>-39.924999999999997</c:v>
                </c:pt>
                <c:pt idx="53976">
                  <c:v>-39.923000000000002</c:v>
                </c:pt>
                <c:pt idx="53977">
                  <c:v>-39.921000000000006</c:v>
                </c:pt>
                <c:pt idx="53978">
                  <c:v>-39.918999999999997</c:v>
                </c:pt>
                <c:pt idx="53979">
                  <c:v>-39.917000000000002</c:v>
                </c:pt>
                <c:pt idx="53980">
                  <c:v>-39.915000000000006</c:v>
                </c:pt>
                <c:pt idx="53981">
                  <c:v>-39.912999999999997</c:v>
                </c:pt>
                <c:pt idx="53982">
                  <c:v>-39.911000000000001</c:v>
                </c:pt>
                <c:pt idx="53983">
                  <c:v>-39.909000000000006</c:v>
                </c:pt>
                <c:pt idx="53984">
                  <c:v>-39.906999999999996</c:v>
                </c:pt>
                <c:pt idx="53985">
                  <c:v>-39.905000000000001</c:v>
                </c:pt>
                <c:pt idx="53986">
                  <c:v>-39.903000000000006</c:v>
                </c:pt>
                <c:pt idx="53987">
                  <c:v>-39.900999999999996</c:v>
                </c:pt>
                <c:pt idx="53988">
                  <c:v>-39.899000000000001</c:v>
                </c:pt>
                <c:pt idx="53989">
                  <c:v>-39.897000000000006</c:v>
                </c:pt>
                <c:pt idx="53990">
                  <c:v>-39.894999999999996</c:v>
                </c:pt>
                <c:pt idx="53991">
                  <c:v>-39.893000000000001</c:v>
                </c:pt>
                <c:pt idx="53992">
                  <c:v>-39.891000000000005</c:v>
                </c:pt>
                <c:pt idx="53993">
                  <c:v>-39.888999999999996</c:v>
                </c:pt>
                <c:pt idx="53994">
                  <c:v>-39.887</c:v>
                </c:pt>
                <c:pt idx="53995">
                  <c:v>-39.885000000000005</c:v>
                </c:pt>
                <c:pt idx="53996">
                  <c:v>-39.882999999999996</c:v>
                </c:pt>
                <c:pt idx="53997">
                  <c:v>-39.881</c:v>
                </c:pt>
                <c:pt idx="53998">
                  <c:v>-39.879000000000005</c:v>
                </c:pt>
                <c:pt idx="53999">
                  <c:v>-39.876999999999995</c:v>
                </c:pt>
                <c:pt idx="54000">
                  <c:v>-39.875</c:v>
                </c:pt>
                <c:pt idx="54001">
                  <c:v>-39.873000000000005</c:v>
                </c:pt>
                <c:pt idx="54002">
                  <c:v>-39.870999999999995</c:v>
                </c:pt>
                <c:pt idx="54003">
                  <c:v>-39.869</c:v>
                </c:pt>
                <c:pt idx="54004">
                  <c:v>-39.867000000000004</c:v>
                </c:pt>
                <c:pt idx="54005">
                  <c:v>-39.864999999999995</c:v>
                </c:pt>
                <c:pt idx="54006">
                  <c:v>-39.863</c:v>
                </c:pt>
                <c:pt idx="54007">
                  <c:v>-39.861000000000004</c:v>
                </c:pt>
                <c:pt idx="54008">
                  <c:v>-39.858999999999995</c:v>
                </c:pt>
                <c:pt idx="54009">
                  <c:v>-39.856999999999999</c:v>
                </c:pt>
                <c:pt idx="54010">
                  <c:v>-39.855000000000004</c:v>
                </c:pt>
                <c:pt idx="54011">
                  <c:v>-39.852999999999994</c:v>
                </c:pt>
                <c:pt idx="54012">
                  <c:v>-39.850999999999999</c:v>
                </c:pt>
                <c:pt idx="54013">
                  <c:v>-39.849000000000004</c:v>
                </c:pt>
                <c:pt idx="54014">
                  <c:v>-39.846999999999994</c:v>
                </c:pt>
                <c:pt idx="54015">
                  <c:v>-39.844999999999999</c:v>
                </c:pt>
                <c:pt idx="54016">
                  <c:v>-39.843000000000004</c:v>
                </c:pt>
                <c:pt idx="54017">
                  <c:v>-39.840999999999994</c:v>
                </c:pt>
                <c:pt idx="54018">
                  <c:v>-39.838999999999999</c:v>
                </c:pt>
                <c:pt idx="54019">
                  <c:v>-39.837000000000003</c:v>
                </c:pt>
                <c:pt idx="54020">
                  <c:v>-39.834999999999994</c:v>
                </c:pt>
                <c:pt idx="54021">
                  <c:v>-39.832999999999998</c:v>
                </c:pt>
                <c:pt idx="54022">
                  <c:v>-39.831000000000003</c:v>
                </c:pt>
                <c:pt idx="54023">
                  <c:v>-39.828999999999994</c:v>
                </c:pt>
                <c:pt idx="54024">
                  <c:v>-39.826999999999998</c:v>
                </c:pt>
                <c:pt idx="54025">
                  <c:v>-39.825000000000003</c:v>
                </c:pt>
                <c:pt idx="54026">
                  <c:v>-39.822999999999993</c:v>
                </c:pt>
                <c:pt idx="54027">
                  <c:v>-39.820999999999998</c:v>
                </c:pt>
                <c:pt idx="54028">
                  <c:v>-39.819000000000003</c:v>
                </c:pt>
                <c:pt idx="54029">
                  <c:v>-39.816999999999993</c:v>
                </c:pt>
                <c:pt idx="54030">
                  <c:v>-39.814999999999998</c:v>
                </c:pt>
                <c:pt idx="54031">
                  <c:v>-39.813000000000002</c:v>
                </c:pt>
                <c:pt idx="54032">
                  <c:v>-39.811000000000007</c:v>
                </c:pt>
                <c:pt idx="54033">
                  <c:v>-39.808999999999997</c:v>
                </c:pt>
                <c:pt idx="54034">
                  <c:v>-39.807000000000002</c:v>
                </c:pt>
                <c:pt idx="54035">
                  <c:v>-39.805000000000007</c:v>
                </c:pt>
                <c:pt idx="54036">
                  <c:v>-39.802999999999997</c:v>
                </c:pt>
                <c:pt idx="54037">
                  <c:v>-39.801000000000002</c:v>
                </c:pt>
                <c:pt idx="54038">
                  <c:v>-39.799000000000007</c:v>
                </c:pt>
                <c:pt idx="54039">
                  <c:v>-39.796999999999997</c:v>
                </c:pt>
                <c:pt idx="54040">
                  <c:v>-39.795000000000002</c:v>
                </c:pt>
                <c:pt idx="54041">
                  <c:v>-39.793000000000006</c:v>
                </c:pt>
                <c:pt idx="54042">
                  <c:v>-39.790999999999997</c:v>
                </c:pt>
                <c:pt idx="54043">
                  <c:v>-39.789000000000001</c:v>
                </c:pt>
                <c:pt idx="54044">
                  <c:v>-39.787000000000006</c:v>
                </c:pt>
                <c:pt idx="54045">
                  <c:v>-39.784999999999997</c:v>
                </c:pt>
                <c:pt idx="54046">
                  <c:v>-39.783000000000001</c:v>
                </c:pt>
                <c:pt idx="54047">
                  <c:v>-39.781000000000006</c:v>
                </c:pt>
                <c:pt idx="54048">
                  <c:v>-39.778999999999996</c:v>
                </c:pt>
                <c:pt idx="54049">
                  <c:v>-39.777000000000001</c:v>
                </c:pt>
                <c:pt idx="54050">
                  <c:v>-39.775000000000006</c:v>
                </c:pt>
                <c:pt idx="54051">
                  <c:v>-39.772999999999996</c:v>
                </c:pt>
                <c:pt idx="54052">
                  <c:v>-39.771000000000001</c:v>
                </c:pt>
                <c:pt idx="54053">
                  <c:v>-39.769000000000005</c:v>
                </c:pt>
                <c:pt idx="54054">
                  <c:v>-39.766999999999996</c:v>
                </c:pt>
                <c:pt idx="54055">
                  <c:v>-39.765000000000001</c:v>
                </c:pt>
                <c:pt idx="54056">
                  <c:v>-39.763000000000005</c:v>
                </c:pt>
                <c:pt idx="54057">
                  <c:v>-39.760999999999996</c:v>
                </c:pt>
                <c:pt idx="54058">
                  <c:v>-39.759</c:v>
                </c:pt>
                <c:pt idx="54059">
                  <c:v>-39.757000000000005</c:v>
                </c:pt>
                <c:pt idx="54060">
                  <c:v>-39.754999999999995</c:v>
                </c:pt>
                <c:pt idx="54061">
                  <c:v>-39.753</c:v>
                </c:pt>
                <c:pt idx="54062">
                  <c:v>-39.751000000000005</c:v>
                </c:pt>
                <c:pt idx="54063">
                  <c:v>-39.748999999999995</c:v>
                </c:pt>
                <c:pt idx="54064">
                  <c:v>-39.747</c:v>
                </c:pt>
                <c:pt idx="54065">
                  <c:v>-39.745000000000005</c:v>
                </c:pt>
                <c:pt idx="54066">
                  <c:v>-39.742999999999995</c:v>
                </c:pt>
                <c:pt idx="54067">
                  <c:v>-39.741</c:v>
                </c:pt>
                <c:pt idx="54068">
                  <c:v>-39.739000000000004</c:v>
                </c:pt>
                <c:pt idx="54069">
                  <c:v>-39.736999999999995</c:v>
                </c:pt>
                <c:pt idx="54070">
                  <c:v>-39.734999999999999</c:v>
                </c:pt>
                <c:pt idx="54071">
                  <c:v>-39.733000000000004</c:v>
                </c:pt>
                <c:pt idx="54072">
                  <c:v>-39.730999999999995</c:v>
                </c:pt>
                <c:pt idx="54073">
                  <c:v>-39.728999999999999</c:v>
                </c:pt>
                <c:pt idx="54074">
                  <c:v>-39.727000000000004</c:v>
                </c:pt>
                <c:pt idx="54075">
                  <c:v>-39.724999999999994</c:v>
                </c:pt>
                <c:pt idx="54076">
                  <c:v>-39.722999999999999</c:v>
                </c:pt>
                <c:pt idx="54077">
                  <c:v>-39.721000000000004</c:v>
                </c:pt>
                <c:pt idx="54078">
                  <c:v>-39.718999999999994</c:v>
                </c:pt>
                <c:pt idx="54079">
                  <c:v>-39.716999999999999</c:v>
                </c:pt>
                <c:pt idx="54080">
                  <c:v>-39.715000000000003</c:v>
                </c:pt>
                <c:pt idx="54081">
                  <c:v>-39.712999999999994</c:v>
                </c:pt>
                <c:pt idx="54082">
                  <c:v>-39.710999999999999</c:v>
                </c:pt>
                <c:pt idx="54083">
                  <c:v>-39.709000000000003</c:v>
                </c:pt>
                <c:pt idx="54084">
                  <c:v>-39.706999999999994</c:v>
                </c:pt>
                <c:pt idx="54085">
                  <c:v>-39.704999999999998</c:v>
                </c:pt>
                <c:pt idx="54086">
                  <c:v>-39.703000000000003</c:v>
                </c:pt>
                <c:pt idx="54087">
                  <c:v>-39.700999999999993</c:v>
                </c:pt>
                <c:pt idx="54088">
                  <c:v>-39.698999999999998</c:v>
                </c:pt>
                <c:pt idx="54089">
                  <c:v>-39.697000000000003</c:v>
                </c:pt>
                <c:pt idx="54090">
                  <c:v>-39.694999999999993</c:v>
                </c:pt>
                <c:pt idx="54091">
                  <c:v>-39.692999999999998</c:v>
                </c:pt>
                <c:pt idx="54092">
                  <c:v>-39.691000000000003</c:v>
                </c:pt>
                <c:pt idx="54093">
                  <c:v>-39.688999999999993</c:v>
                </c:pt>
                <c:pt idx="54094">
                  <c:v>-39.686999999999998</c:v>
                </c:pt>
                <c:pt idx="54095">
                  <c:v>-39.685000000000002</c:v>
                </c:pt>
                <c:pt idx="54096">
                  <c:v>-39.683000000000007</c:v>
                </c:pt>
                <c:pt idx="54097">
                  <c:v>-39.680999999999997</c:v>
                </c:pt>
                <c:pt idx="54098">
                  <c:v>-39.679000000000002</c:v>
                </c:pt>
                <c:pt idx="54099">
                  <c:v>-39.677000000000007</c:v>
                </c:pt>
                <c:pt idx="54100">
                  <c:v>-39.674999999999997</c:v>
                </c:pt>
                <c:pt idx="54101">
                  <c:v>-39.673000000000002</c:v>
                </c:pt>
                <c:pt idx="54102">
                  <c:v>-39.671000000000006</c:v>
                </c:pt>
                <c:pt idx="54103">
                  <c:v>-39.668999999999997</c:v>
                </c:pt>
                <c:pt idx="54104">
                  <c:v>-39.667000000000002</c:v>
                </c:pt>
                <c:pt idx="54105">
                  <c:v>-39.665000000000006</c:v>
                </c:pt>
                <c:pt idx="54106">
                  <c:v>-39.662999999999997</c:v>
                </c:pt>
                <c:pt idx="54107">
                  <c:v>-39.661000000000001</c:v>
                </c:pt>
                <c:pt idx="54108">
                  <c:v>-39.659000000000006</c:v>
                </c:pt>
                <c:pt idx="54109">
                  <c:v>-39.656999999999996</c:v>
                </c:pt>
                <c:pt idx="54110">
                  <c:v>-39.655000000000001</c:v>
                </c:pt>
                <c:pt idx="54111">
                  <c:v>-39.653000000000006</c:v>
                </c:pt>
                <c:pt idx="54112">
                  <c:v>-39.650999999999996</c:v>
                </c:pt>
                <c:pt idx="54113">
                  <c:v>-39.649000000000001</c:v>
                </c:pt>
                <c:pt idx="54114">
                  <c:v>-39.647000000000006</c:v>
                </c:pt>
                <c:pt idx="54115">
                  <c:v>-39.644999999999996</c:v>
                </c:pt>
                <c:pt idx="54116">
                  <c:v>-39.643000000000001</c:v>
                </c:pt>
                <c:pt idx="54117">
                  <c:v>-39.641000000000005</c:v>
                </c:pt>
                <c:pt idx="54118">
                  <c:v>-39.638999999999996</c:v>
                </c:pt>
                <c:pt idx="54119">
                  <c:v>-39.637</c:v>
                </c:pt>
                <c:pt idx="54120">
                  <c:v>-39.635000000000005</c:v>
                </c:pt>
                <c:pt idx="54121">
                  <c:v>-39.632999999999996</c:v>
                </c:pt>
                <c:pt idx="54122">
                  <c:v>-39.631</c:v>
                </c:pt>
                <c:pt idx="54123">
                  <c:v>-39.629000000000005</c:v>
                </c:pt>
                <c:pt idx="54124">
                  <c:v>-39.626999999999995</c:v>
                </c:pt>
                <c:pt idx="54125">
                  <c:v>-39.625</c:v>
                </c:pt>
                <c:pt idx="54126">
                  <c:v>-39.623000000000005</c:v>
                </c:pt>
                <c:pt idx="54127">
                  <c:v>-39.620999999999995</c:v>
                </c:pt>
                <c:pt idx="54128">
                  <c:v>-39.619</c:v>
                </c:pt>
                <c:pt idx="54129">
                  <c:v>-39.617000000000004</c:v>
                </c:pt>
                <c:pt idx="54130">
                  <c:v>-39.614999999999995</c:v>
                </c:pt>
                <c:pt idx="54131">
                  <c:v>-39.613</c:v>
                </c:pt>
                <c:pt idx="54132">
                  <c:v>-39.611000000000004</c:v>
                </c:pt>
                <c:pt idx="54133">
                  <c:v>-39.608999999999995</c:v>
                </c:pt>
                <c:pt idx="54134">
                  <c:v>-39.606999999999999</c:v>
                </c:pt>
                <c:pt idx="54135">
                  <c:v>-39.605000000000004</c:v>
                </c:pt>
                <c:pt idx="54136">
                  <c:v>-39.602999999999994</c:v>
                </c:pt>
                <c:pt idx="54137">
                  <c:v>-39.600999999999999</c:v>
                </c:pt>
                <c:pt idx="54138">
                  <c:v>-39.599000000000004</c:v>
                </c:pt>
                <c:pt idx="54139">
                  <c:v>-39.596999999999994</c:v>
                </c:pt>
                <c:pt idx="54140">
                  <c:v>-39.594999999999999</c:v>
                </c:pt>
                <c:pt idx="54141">
                  <c:v>-39.593000000000004</c:v>
                </c:pt>
                <c:pt idx="54142">
                  <c:v>-39.590999999999994</c:v>
                </c:pt>
                <c:pt idx="54143">
                  <c:v>-39.588999999999999</c:v>
                </c:pt>
                <c:pt idx="54144">
                  <c:v>-39.587000000000003</c:v>
                </c:pt>
                <c:pt idx="54145">
                  <c:v>-39.584999999999994</c:v>
                </c:pt>
                <c:pt idx="54146">
                  <c:v>-39.582999999999998</c:v>
                </c:pt>
                <c:pt idx="54147">
                  <c:v>-39.581000000000003</c:v>
                </c:pt>
                <c:pt idx="54148">
                  <c:v>-39.578999999999994</c:v>
                </c:pt>
                <c:pt idx="54149">
                  <c:v>-39.576999999999998</c:v>
                </c:pt>
                <c:pt idx="54150">
                  <c:v>-39.575000000000003</c:v>
                </c:pt>
                <c:pt idx="54151">
                  <c:v>-39.572999999999993</c:v>
                </c:pt>
                <c:pt idx="54152">
                  <c:v>-39.570999999999998</c:v>
                </c:pt>
                <c:pt idx="54153">
                  <c:v>-39.569000000000003</c:v>
                </c:pt>
                <c:pt idx="54154">
                  <c:v>-39.566999999999993</c:v>
                </c:pt>
                <c:pt idx="54155">
                  <c:v>-39.564999999999998</c:v>
                </c:pt>
                <c:pt idx="54156">
                  <c:v>-39.563000000000002</c:v>
                </c:pt>
                <c:pt idx="54157">
                  <c:v>-39.561000000000007</c:v>
                </c:pt>
                <c:pt idx="54158">
                  <c:v>-39.558999999999997</c:v>
                </c:pt>
                <c:pt idx="54159">
                  <c:v>-39.557000000000002</c:v>
                </c:pt>
                <c:pt idx="54160">
                  <c:v>-39.555000000000007</c:v>
                </c:pt>
                <c:pt idx="54161">
                  <c:v>-39.552999999999997</c:v>
                </c:pt>
                <c:pt idx="54162">
                  <c:v>-39.551000000000002</c:v>
                </c:pt>
                <c:pt idx="54163">
                  <c:v>-39.549000000000007</c:v>
                </c:pt>
                <c:pt idx="54164">
                  <c:v>-39.546999999999997</c:v>
                </c:pt>
                <c:pt idx="54165">
                  <c:v>-39.545000000000002</c:v>
                </c:pt>
                <c:pt idx="54166">
                  <c:v>-39.543000000000006</c:v>
                </c:pt>
                <c:pt idx="54167">
                  <c:v>-39.540999999999997</c:v>
                </c:pt>
                <c:pt idx="54168">
                  <c:v>-39.539000000000001</c:v>
                </c:pt>
                <c:pt idx="54169">
                  <c:v>-39.537000000000006</c:v>
                </c:pt>
                <c:pt idx="54170">
                  <c:v>-39.534999999999997</c:v>
                </c:pt>
                <c:pt idx="54171">
                  <c:v>-39.533000000000001</c:v>
                </c:pt>
                <c:pt idx="54172">
                  <c:v>-39.531000000000006</c:v>
                </c:pt>
                <c:pt idx="54173">
                  <c:v>-39.528999999999996</c:v>
                </c:pt>
                <c:pt idx="54174">
                  <c:v>-39.527000000000001</c:v>
                </c:pt>
                <c:pt idx="54175">
                  <c:v>-39.525000000000006</c:v>
                </c:pt>
                <c:pt idx="54176">
                  <c:v>-39.522999999999996</c:v>
                </c:pt>
                <c:pt idx="54177">
                  <c:v>-39.521000000000001</c:v>
                </c:pt>
                <c:pt idx="54178">
                  <c:v>-39.519000000000005</c:v>
                </c:pt>
                <c:pt idx="54179">
                  <c:v>-39.516999999999996</c:v>
                </c:pt>
                <c:pt idx="54180">
                  <c:v>-39.515000000000001</c:v>
                </c:pt>
                <c:pt idx="54181">
                  <c:v>-39.513000000000005</c:v>
                </c:pt>
                <c:pt idx="54182">
                  <c:v>-39.510999999999996</c:v>
                </c:pt>
                <c:pt idx="54183">
                  <c:v>-39.509</c:v>
                </c:pt>
                <c:pt idx="54184">
                  <c:v>-39.507000000000005</c:v>
                </c:pt>
                <c:pt idx="54185">
                  <c:v>-39.504999999999995</c:v>
                </c:pt>
                <c:pt idx="54186">
                  <c:v>-39.503</c:v>
                </c:pt>
                <c:pt idx="54187">
                  <c:v>-39.501000000000005</c:v>
                </c:pt>
                <c:pt idx="54188">
                  <c:v>-39.498999999999995</c:v>
                </c:pt>
                <c:pt idx="54189">
                  <c:v>-39.497</c:v>
                </c:pt>
                <c:pt idx="54190">
                  <c:v>-39.495000000000005</c:v>
                </c:pt>
                <c:pt idx="54191">
                  <c:v>-39.492999999999995</c:v>
                </c:pt>
                <c:pt idx="54192">
                  <c:v>-39.491</c:v>
                </c:pt>
                <c:pt idx="54193">
                  <c:v>-39.489000000000004</c:v>
                </c:pt>
                <c:pt idx="54194">
                  <c:v>-39.486999999999995</c:v>
                </c:pt>
                <c:pt idx="54195">
                  <c:v>-39.484999999999999</c:v>
                </c:pt>
                <c:pt idx="54196">
                  <c:v>-39.483000000000004</c:v>
                </c:pt>
                <c:pt idx="54197">
                  <c:v>-39.480999999999995</c:v>
                </c:pt>
                <c:pt idx="54198">
                  <c:v>-39.478999999999999</c:v>
                </c:pt>
                <c:pt idx="54199">
                  <c:v>-39.477000000000004</c:v>
                </c:pt>
                <c:pt idx="54200">
                  <c:v>-39.474999999999994</c:v>
                </c:pt>
                <c:pt idx="54201">
                  <c:v>-39.472999999999999</c:v>
                </c:pt>
                <c:pt idx="54202">
                  <c:v>-39.471000000000004</c:v>
                </c:pt>
                <c:pt idx="54203">
                  <c:v>-39.468999999999994</c:v>
                </c:pt>
                <c:pt idx="54204">
                  <c:v>-39.466999999999999</c:v>
                </c:pt>
                <c:pt idx="54205">
                  <c:v>-39.465000000000003</c:v>
                </c:pt>
                <c:pt idx="54206">
                  <c:v>-39.462999999999994</c:v>
                </c:pt>
                <c:pt idx="54207">
                  <c:v>-39.460999999999999</c:v>
                </c:pt>
                <c:pt idx="54208">
                  <c:v>-39.459000000000003</c:v>
                </c:pt>
                <c:pt idx="54209">
                  <c:v>-39.456999999999994</c:v>
                </c:pt>
                <c:pt idx="54210">
                  <c:v>-39.454999999999998</c:v>
                </c:pt>
                <c:pt idx="54211">
                  <c:v>-39.453000000000003</c:v>
                </c:pt>
                <c:pt idx="54212">
                  <c:v>-39.450999999999993</c:v>
                </c:pt>
                <c:pt idx="54213">
                  <c:v>-39.448999999999998</c:v>
                </c:pt>
                <c:pt idx="54214">
                  <c:v>-39.447000000000003</c:v>
                </c:pt>
                <c:pt idx="54215">
                  <c:v>-39.444999999999993</c:v>
                </c:pt>
                <c:pt idx="54216">
                  <c:v>-39.442999999999998</c:v>
                </c:pt>
                <c:pt idx="54217">
                  <c:v>-39.441000000000003</c:v>
                </c:pt>
                <c:pt idx="54218">
                  <c:v>-39.438999999999993</c:v>
                </c:pt>
                <c:pt idx="54219">
                  <c:v>-39.436999999999998</c:v>
                </c:pt>
                <c:pt idx="54220">
                  <c:v>-39.435000000000002</c:v>
                </c:pt>
                <c:pt idx="54221">
                  <c:v>-39.433000000000007</c:v>
                </c:pt>
                <c:pt idx="54222">
                  <c:v>-39.430999999999997</c:v>
                </c:pt>
                <c:pt idx="54223">
                  <c:v>-39.429000000000002</c:v>
                </c:pt>
                <c:pt idx="54224">
                  <c:v>-39.427000000000007</c:v>
                </c:pt>
                <c:pt idx="54225">
                  <c:v>-39.424999999999997</c:v>
                </c:pt>
                <c:pt idx="54226">
                  <c:v>-39.423000000000002</c:v>
                </c:pt>
                <c:pt idx="54227">
                  <c:v>-39.421000000000006</c:v>
                </c:pt>
                <c:pt idx="54228">
                  <c:v>-39.418999999999997</c:v>
                </c:pt>
                <c:pt idx="54229">
                  <c:v>-39.417000000000002</c:v>
                </c:pt>
                <c:pt idx="54230">
                  <c:v>-39.415000000000006</c:v>
                </c:pt>
                <c:pt idx="54231">
                  <c:v>-39.412999999999997</c:v>
                </c:pt>
                <c:pt idx="54232">
                  <c:v>-39.411000000000001</c:v>
                </c:pt>
                <c:pt idx="54233">
                  <c:v>-39.409000000000006</c:v>
                </c:pt>
                <c:pt idx="54234">
                  <c:v>-39.406999999999996</c:v>
                </c:pt>
                <c:pt idx="54235">
                  <c:v>-39.405000000000001</c:v>
                </c:pt>
                <c:pt idx="54236">
                  <c:v>-39.403000000000006</c:v>
                </c:pt>
                <c:pt idx="54237">
                  <c:v>-39.400999999999996</c:v>
                </c:pt>
                <c:pt idx="54238">
                  <c:v>-39.399000000000001</c:v>
                </c:pt>
                <c:pt idx="54239">
                  <c:v>-39.397000000000006</c:v>
                </c:pt>
                <c:pt idx="54240">
                  <c:v>-39.394999999999996</c:v>
                </c:pt>
                <c:pt idx="54241">
                  <c:v>-39.393000000000001</c:v>
                </c:pt>
                <c:pt idx="54242">
                  <c:v>-39.391000000000005</c:v>
                </c:pt>
                <c:pt idx="54243">
                  <c:v>-39.388999999999996</c:v>
                </c:pt>
                <c:pt idx="54244">
                  <c:v>-39.387</c:v>
                </c:pt>
                <c:pt idx="54245">
                  <c:v>-39.385000000000005</c:v>
                </c:pt>
                <c:pt idx="54246">
                  <c:v>-39.382999999999996</c:v>
                </c:pt>
                <c:pt idx="54247">
                  <c:v>-39.381</c:v>
                </c:pt>
                <c:pt idx="54248">
                  <c:v>-39.379000000000005</c:v>
                </c:pt>
                <c:pt idx="54249">
                  <c:v>-39.376999999999995</c:v>
                </c:pt>
                <c:pt idx="54250">
                  <c:v>-39.375</c:v>
                </c:pt>
                <c:pt idx="54251">
                  <c:v>-39.373000000000005</c:v>
                </c:pt>
                <c:pt idx="54252">
                  <c:v>-39.370999999999995</c:v>
                </c:pt>
                <c:pt idx="54253">
                  <c:v>-39.369</c:v>
                </c:pt>
                <c:pt idx="54254">
                  <c:v>-39.367000000000004</c:v>
                </c:pt>
                <c:pt idx="54255">
                  <c:v>-39.364999999999995</c:v>
                </c:pt>
                <c:pt idx="54256">
                  <c:v>-39.363</c:v>
                </c:pt>
                <c:pt idx="54257">
                  <c:v>-39.361000000000004</c:v>
                </c:pt>
                <c:pt idx="54258">
                  <c:v>-39.358999999999995</c:v>
                </c:pt>
                <c:pt idx="54259">
                  <c:v>-39.356999999999999</c:v>
                </c:pt>
                <c:pt idx="54260">
                  <c:v>-39.355000000000004</c:v>
                </c:pt>
                <c:pt idx="54261">
                  <c:v>-39.352999999999994</c:v>
                </c:pt>
                <c:pt idx="54262">
                  <c:v>-39.350999999999999</c:v>
                </c:pt>
                <c:pt idx="54263">
                  <c:v>-39.349000000000004</c:v>
                </c:pt>
                <c:pt idx="54264">
                  <c:v>-39.346999999999994</c:v>
                </c:pt>
                <c:pt idx="54265">
                  <c:v>-39.344999999999999</c:v>
                </c:pt>
                <c:pt idx="54266">
                  <c:v>-39.343000000000004</c:v>
                </c:pt>
                <c:pt idx="54267">
                  <c:v>-39.340999999999994</c:v>
                </c:pt>
                <c:pt idx="54268">
                  <c:v>-39.338999999999999</c:v>
                </c:pt>
                <c:pt idx="54269">
                  <c:v>-39.337000000000003</c:v>
                </c:pt>
                <c:pt idx="54270">
                  <c:v>-39.334999999999994</c:v>
                </c:pt>
                <c:pt idx="54271">
                  <c:v>-39.332999999999998</c:v>
                </c:pt>
                <c:pt idx="54272">
                  <c:v>-39.331000000000003</c:v>
                </c:pt>
                <c:pt idx="54273">
                  <c:v>-39.328999999999994</c:v>
                </c:pt>
                <c:pt idx="54274">
                  <c:v>-39.326999999999998</c:v>
                </c:pt>
                <c:pt idx="54275">
                  <c:v>-39.325000000000003</c:v>
                </c:pt>
                <c:pt idx="54276">
                  <c:v>-39.322999999999993</c:v>
                </c:pt>
                <c:pt idx="54277">
                  <c:v>-39.320999999999998</c:v>
                </c:pt>
                <c:pt idx="54278">
                  <c:v>-39.319000000000003</c:v>
                </c:pt>
                <c:pt idx="54279">
                  <c:v>-39.316999999999993</c:v>
                </c:pt>
                <c:pt idx="54280">
                  <c:v>-39.314999999999998</c:v>
                </c:pt>
                <c:pt idx="54281">
                  <c:v>-39.313000000000002</c:v>
                </c:pt>
                <c:pt idx="54282">
                  <c:v>-39.311000000000007</c:v>
                </c:pt>
                <c:pt idx="54283">
                  <c:v>-39.308999999999997</c:v>
                </c:pt>
                <c:pt idx="54284">
                  <c:v>-39.307000000000002</c:v>
                </c:pt>
                <c:pt idx="54285">
                  <c:v>-39.305000000000007</c:v>
                </c:pt>
                <c:pt idx="54286">
                  <c:v>-39.302999999999997</c:v>
                </c:pt>
                <c:pt idx="54287">
                  <c:v>-39.301000000000002</c:v>
                </c:pt>
                <c:pt idx="54288">
                  <c:v>-39.299000000000007</c:v>
                </c:pt>
                <c:pt idx="54289">
                  <c:v>-39.296999999999997</c:v>
                </c:pt>
                <c:pt idx="54290">
                  <c:v>-39.295000000000002</c:v>
                </c:pt>
                <c:pt idx="54291">
                  <c:v>-39.293000000000006</c:v>
                </c:pt>
                <c:pt idx="54292">
                  <c:v>-39.290999999999997</c:v>
                </c:pt>
                <c:pt idx="54293">
                  <c:v>-39.289000000000001</c:v>
                </c:pt>
                <c:pt idx="54294">
                  <c:v>-39.287000000000006</c:v>
                </c:pt>
                <c:pt idx="54295">
                  <c:v>-39.284999999999997</c:v>
                </c:pt>
                <c:pt idx="54296">
                  <c:v>-39.283000000000001</c:v>
                </c:pt>
                <c:pt idx="54297">
                  <c:v>-39.281000000000006</c:v>
                </c:pt>
                <c:pt idx="54298">
                  <c:v>-39.278999999999996</c:v>
                </c:pt>
                <c:pt idx="54299">
                  <c:v>-39.277000000000001</c:v>
                </c:pt>
                <c:pt idx="54300">
                  <c:v>-39.275000000000006</c:v>
                </c:pt>
                <c:pt idx="54301">
                  <c:v>-39.272999999999996</c:v>
                </c:pt>
                <c:pt idx="54302">
                  <c:v>-39.271000000000001</c:v>
                </c:pt>
                <c:pt idx="54303">
                  <c:v>-39.269000000000005</c:v>
                </c:pt>
                <c:pt idx="54304">
                  <c:v>-39.266999999999996</c:v>
                </c:pt>
                <c:pt idx="54305">
                  <c:v>-39.265000000000001</c:v>
                </c:pt>
                <c:pt idx="54306">
                  <c:v>-39.263000000000005</c:v>
                </c:pt>
                <c:pt idx="54307">
                  <c:v>-39.260999999999996</c:v>
                </c:pt>
                <c:pt idx="54308">
                  <c:v>-39.259</c:v>
                </c:pt>
                <c:pt idx="54309">
                  <c:v>-39.257000000000005</c:v>
                </c:pt>
                <c:pt idx="54310">
                  <c:v>-39.254999999999995</c:v>
                </c:pt>
                <c:pt idx="54311">
                  <c:v>-39.253</c:v>
                </c:pt>
                <c:pt idx="54312">
                  <c:v>-39.251000000000005</c:v>
                </c:pt>
                <c:pt idx="54313">
                  <c:v>-39.248999999999995</c:v>
                </c:pt>
                <c:pt idx="54314">
                  <c:v>-39.247</c:v>
                </c:pt>
                <c:pt idx="54315">
                  <c:v>-39.245000000000005</c:v>
                </c:pt>
                <c:pt idx="54316">
                  <c:v>-39.242999999999995</c:v>
                </c:pt>
                <c:pt idx="54317">
                  <c:v>-39.241</c:v>
                </c:pt>
                <c:pt idx="54318">
                  <c:v>-39.239000000000004</c:v>
                </c:pt>
                <c:pt idx="54319">
                  <c:v>-39.236999999999995</c:v>
                </c:pt>
                <c:pt idx="54320">
                  <c:v>-39.234999999999999</c:v>
                </c:pt>
                <c:pt idx="54321">
                  <c:v>-39.233000000000004</c:v>
                </c:pt>
                <c:pt idx="54322">
                  <c:v>-39.230999999999995</c:v>
                </c:pt>
                <c:pt idx="54323">
                  <c:v>-39.228999999999999</c:v>
                </c:pt>
                <c:pt idx="54324">
                  <c:v>-39.227000000000004</c:v>
                </c:pt>
                <c:pt idx="54325">
                  <c:v>-39.224999999999994</c:v>
                </c:pt>
                <c:pt idx="54326">
                  <c:v>-39.222999999999999</c:v>
                </c:pt>
                <c:pt idx="54327">
                  <c:v>-39.221000000000004</c:v>
                </c:pt>
                <c:pt idx="54328">
                  <c:v>-39.218999999999994</c:v>
                </c:pt>
                <c:pt idx="54329">
                  <c:v>-39.216999999999999</c:v>
                </c:pt>
                <c:pt idx="54330">
                  <c:v>-39.215000000000003</c:v>
                </c:pt>
                <c:pt idx="54331">
                  <c:v>-39.212999999999994</c:v>
                </c:pt>
                <c:pt idx="54332">
                  <c:v>-39.210999999999999</c:v>
                </c:pt>
                <c:pt idx="54333">
                  <c:v>-39.209000000000003</c:v>
                </c:pt>
                <c:pt idx="54334">
                  <c:v>-39.206999999999994</c:v>
                </c:pt>
                <c:pt idx="54335">
                  <c:v>-39.204999999999998</c:v>
                </c:pt>
                <c:pt idx="54336">
                  <c:v>-39.203000000000003</c:v>
                </c:pt>
                <c:pt idx="54337">
                  <c:v>-39.200999999999993</c:v>
                </c:pt>
                <c:pt idx="54338">
                  <c:v>-39.198999999999998</c:v>
                </c:pt>
                <c:pt idx="54339">
                  <c:v>-39.197000000000003</c:v>
                </c:pt>
                <c:pt idx="54340">
                  <c:v>-39.194999999999993</c:v>
                </c:pt>
                <c:pt idx="54341">
                  <c:v>-39.192999999999998</c:v>
                </c:pt>
                <c:pt idx="54342">
                  <c:v>-39.191000000000003</c:v>
                </c:pt>
                <c:pt idx="54343">
                  <c:v>-39.188999999999993</c:v>
                </c:pt>
                <c:pt idx="54344">
                  <c:v>-39.186999999999998</c:v>
                </c:pt>
                <c:pt idx="54345">
                  <c:v>-39.185000000000002</c:v>
                </c:pt>
                <c:pt idx="54346">
                  <c:v>-39.183000000000007</c:v>
                </c:pt>
                <c:pt idx="54347">
                  <c:v>-39.180999999999997</c:v>
                </c:pt>
                <c:pt idx="54348">
                  <c:v>-39.179000000000002</c:v>
                </c:pt>
                <c:pt idx="54349">
                  <c:v>-39.177000000000007</c:v>
                </c:pt>
                <c:pt idx="54350">
                  <c:v>-39.174999999999997</c:v>
                </c:pt>
                <c:pt idx="54351">
                  <c:v>-39.173000000000002</c:v>
                </c:pt>
                <c:pt idx="54352">
                  <c:v>-39.171000000000006</c:v>
                </c:pt>
                <c:pt idx="54353">
                  <c:v>-39.168999999999997</c:v>
                </c:pt>
                <c:pt idx="54354">
                  <c:v>-39.167000000000002</c:v>
                </c:pt>
                <c:pt idx="54355">
                  <c:v>-39.165000000000006</c:v>
                </c:pt>
                <c:pt idx="54356">
                  <c:v>-39.162999999999997</c:v>
                </c:pt>
                <c:pt idx="54357">
                  <c:v>-39.161000000000001</c:v>
                </c:pt>
                <c:pt idx="54358">
                  <c:v>-39.159000000000006</c:v>
                </c:pt>
                <c:pt idx="54359">
                  <c:v>-39.156999999999996</c:v>
                </c:pt>
                <c:pt idx="54360">
                  <c:v>-39.155000000000001</c:v>
                </c:pt>
                <c:pt idx="54361">
                  <c:v>-39.153000000000006</c:v>
                </c:pt>
                <c:pt idx="54362">
                  <c:v>-39.150999999999996</c:v>
                </c:pt>
                <c:pt idx="54363">
                  <c:v>-39.149000000000001</c:v>
                </c:pt>
                <c:pt idx="54364">
                  <c:v>-39.147000000000006</c:v>
                </c:pt>
                <c:pt idx="54365">
                  <c:v>-39.144999999999996</c:v>
                </c:pt>
                <c:pt idx="54366">
                  <c:v>-39.143000000000001</c:v>
                </c:pt>
                <c:pt idx="54367">
                  <c:v>-39.141000000000005</c:v>
                </c:pt>
                <c:pt idx="54368">
                  <c:v>-39.138999999999996</c:v>
                </c:pt>
                <c:pt idx="54369">
                  <c:v>-39.137</c:v>
                </c:pt>
                <c:pt idx="54370">
                  <c:v>-39.135000000000005</c:v>
                </c:pt>
                <c:pt idx="54371">
                  <c:v>-39.132999999999996</c:v>
                </c:pt>
                <c:pt idx="54372">
                  <c:v>-39.131</c:v>
                </c:pt>
                <c:pt idx="54373">
                  <c:v>-39.129000000000005</c:v>
                </c:pt>
                <c:pt idx="54374">
                  <c:v>-39.126999999999995</c:v>
                </c:pt>
                <c:pt idx="54375">
                  <c:v>-39.125</c:v>
                </c:pt>
                <c:pt idx="54376">
                  <c:v>-39.123000000000005</c:v>
                </c:pt>
                <c:pt idx="54377">
                  <c:v>-39.120999999999995</c:v>
                </c:pt>
                <c:pt idx="54378">
                  <c:v>-39.119</c:v>
                </c:pt>
                <c:pt idx="54379">
                  <c:v>-39.117000000000004</c:v>
                </c:pt>
                <c:pt idx="54380">
                  <c:v>-39.114999999999995</c:v>
                </c:pt>
                <c:pt idx="54381">
                  <c:v>-39.113</c:v>
                </c:pt>
                <c:pt idx="54382">
                  <c:v>-39.111000000000004</c:v>
                </c:pt>
                <c:pt idx="54383">
                  <c:v>-39.108999999999995</c:v>
                </c:pt>
                <c:pt idx="54384">
                  <c:v>-39.106999999999999</c:v>
                </c:pt>
                <c:pt idx="54385">
                  <c:v>-39.105000000000004</c:v>
                </c:pt>
                <c:pt idx="54386">
                  <c:v>-39.102999999999994</c:v>
                </c:pt>
                <c:pt idx="54387">
                  <c:v>-39.100999999999999</c:v>
                </c:pt>
                <c:pt idx="54388">
                  <c:v>-39.099000000000004</c:v>
                </c:pt>
                <c:pt idx="54389">
                  <c:v>-39.096999999999994</c:v>
                </c:pt>
                <c:pt idx="54390">
                  <c:v>-39.094999999999999</c:v>
                </c:pt>
                <c:pt idx="54391">
                  <c:v>-39.093000000000004</c:v>
                </c:pt>
                <c:pt idx="54392">
                  <c:v>-39.090999999999994</c:v>
                </c:pt>
                <c:pt idx="54393">
                  <c:v>-39.088999999999999</c:v>
                </c:pt>
                <c:pt idx="54394">
                  <c:v>-39.087000000000003</c:v>
                </c:pt>
                <c:pt idx="54395">
                  <c:v>-39.084999999999994</c:v>
                </c:pt>
                <c:pt idx="54396">
                  <c:v>-39.082999999999998</c:v>
                </c:pt>
                <c:pt idx="54397">
                  <c:v>-39.081000000000003</c:v>
                </c:pt>
                <c:pt idx="54398">
                  <c:v>-39.078999999999994</c:v>
                </c:pt>
                <c:pt idx="54399">
                  <c:v>-39.076999999999998</c:v>
                </c:pt>
                <c:pt idx="54400">
                  <c:v>-39.075000000000003</c:v>
                </c:pt>
                <c:pt idx="54401">
                  <c:v>-39.072999999999993</c:v>
                </c:pt>
                <c:pt idx="54402">
                  <c:v>-39.070999999999998</c:v>
                </c:pt>
                <c:pt idx="54403">
                  <c:v>-39.069000000000003</c:v>
                </c:pt>
                <c:pt idx="54404">
                  <c:v>-39.066999999999993</c:v>
                </c:pt>
                <c:pt idx="54405">
                  <c:v>-39.064999999999998</c:v>
                </c:pt>
                <c:pt idx="54406">
                  <c:v>-39.063000000000002</c:v>
                </c:pt>
                <c:pt idx="54407">
                  <c:v>-39.061000000000007</c:v>
                </c:pt>
                <c:pt idx="54408">
                  <c:v>-39.058999999999997</c:v>
                </c:pt>
                <c:pt idx="54409">
                  <c:v>-39.057000000000002</c:v>
                </c:pt>
                <c:pt idx="54410">
                  <c:v>-39.055000000000007</c:v>
                </c:pt>
                <c:pt idx="54411">
                  <c:v>-39.052999999999997</c:v>
                </c:pt>
                <c:pt idx="54412">
                  <c:v>-39.051000000000002</c:v>
                </c:pt>
                <c:pt idx="54413">
                  <c:v>-39.049000000000007</c:v>
                </c:pt>
                <c:pt idx="54414">
                  <c:v>-39.046999999999997</c:v>
                </c:pt>
                <c:pt idx="54415">
                  <c:v>-39.045000000000002</c:v>
                </c:pt>
                <c:pt idx="54416">
                  <c:v>-39.043000000000006</c:v>
                </c:pt>
                <c:pt idx="54417">
                  <c:v>-39.040999999999997</c:v>
                </c:pt>
                <c:pt idx="54418">
                  <c:v>-39.039000000000001</c:v>
                </c:pt>
                <c:pt idx="54419">
                  <c:v>-39.037000000000006</c:v>
                </c:pt>
                <c:pt idx="54420">
                  <c:v>-39.034999999999997</c:v>
                </c:pt>
                <c:pt idx="54421">
                  <c:v>-39.033000000000001</c:v>
                </c:pt>
                <c:pt idx="54422">
                  <c:v>-39.031000000000006</c:v>
                </c:pt>
                <c:pt idx="54423">
                  <c:v>-39.028999999999996</c:v>
                </c:pt>
                <c:pt idx="54424">
                  <c:v>-39.027000000000001</c:v>
                </c:pt>
                <c:pt idx="54425">
                  <c:v>-39.025000000000006</c:v>
                </c:pt>
                <c:pt idx="54426">
                  <c:v>-39.022999999999996</c:v>
                </c:pt>
                <c:pt idx="54427">
                  <c:v>-39.021000000000001</c:v>
                </c:pt>
                <c:pt idx="54428">
                  <c:v>-39.019000000000005</c:v>
                </c:pt>
                <c:pt idx="54429">
                  <c:v>-39.016999999999996</c:v>
                </c:pt>
                <c:pt idx="54430">
                  <c:v>-39.015000000000001</c:v>
                </c:pt>
                <c:pt idx="54431">
                  <c:v>-39.013000000000005</c:v>
                </c:pt>
                <c:pt idx="54432">
                  <c:v>-39.010999999999996</c:v>
                </c:pt>
                <c:pt idx="54433">
                  <c:v>-39.009</c:v>
                </c:pt>
                <c:pt idx="54434">
                  <c:v>-39.007000000000005</c:v>
                </c:pt>
                <c:pt idx="54435">
                  <c:v>-39.004999999999995</c:v>
                </c:pt>
                <c:pt idx="54436">
                  <c:v>-39.003</c:v>
                </c:pt>
                <c:pt idx="54437">
                  <c:v>-39.001000000000005</c:v>
                </c:pt>
                <c:pt idx="54438">
                  <c:v>-38.998999999999995</c:v>
                </c:pt>
                <c:pt idx="54439">
                  <c:v>-38.997</c:v>
                </c:pt>
                <c:pt idx="54440">
                  <c:v>-38.995000000000005</c:v>
                </c:pt>
                <c:pt idx="54441">
                  <c:v>-38.992999999999995</c:v>
                </c:pt>
                <c:pt idx="54442">
                  <c:v>-38.991</c:v>
                </c:pt>
                <c:pt idx="54443">
                  <c:v>-38.989000000000004</c:v>
                </c:pt>
                <c:pt idx="54444">
                  <c:v>-38.986999999999995</c:v>
                </c:pt>
                <c:pt idx="54445">
                  <c:v>-38.984999999999999</c:v>
                </c:pt>
                <c:pt idx="54446">
                  <c:v>-38.983000000000004</c:v>
                </c:pt>
                <c:pt idx="54447">
                  <c:v>-38.980999999999995</c:v>
                </c:pt>
                <c:pt idx="54448">
                  <c:v>-38.978999999999999</c:v>
                </c:pt>
                <c:pt idx="54449">
                  <c:v>-38.977000000000004</c:v>
                </c:pt>
                <c:pt idx="54450">
                  <c:v>-38.974999999999994</c:v>
                </c:pt>
                <c:pt idx="54451">
                  <c:v>-38.972999999999999</c:v>
                </c:pt>
                <c:pt idx="54452">
                  <c:v>-38.971000000000004</c:v>
                </c:pt>
                <c:pt idx="54453">
                  <c:v>-38.968999999999994</c:v>
                </c:pt>
                <c:pt idx="54454">
                  <c:v>-38.966999999999999</c:v>
                </c:pt>
                <c:pt idx="54455">
                  <c:v>-38.965000000000003</c:v>
                </c:pt>
                <c:pt idx="54456">
                  <c:v>-38.962999999999994</c:v>
                </c:pt>
                <c:pt idx="54457">
                  <c:v>-38.960999999999999</c:v>
                </c:pt>
                <c:pt idx="54458">
                  <c:v>-38.959000000000003</c:v>
                </c:pt>
                <c:pt idx="54459">
                  <c:v>-38.956999999999994</c:v>
                </c:pt>
                <c:pt idx="54460">
                  <c:v>-38.954999999999998</c:v>
                </c:pt>
                <c:pt idx="54461">
                  <c:v>-38.953000000000003</c:v>
                </c:pt>
                <c:pt idx="54462">
                  <c:v>-38.950999999999993</c:v>
                </c:pt>
                <c:pt idx="54463">
                  <c:v>-38.948999999999998</c:v>
                </c:pt>
                <c:pt idx="54464">
                  <c:v>-38.947000000000003</c:v>
                </c:pt>
                <c:pt idx="54465">
                  <c:v>-38.944999999999993</c:v>
                </c:pt>
                <c:pt idx="54466">
                  <c:v>-38.942999999999998</c:v>
                </c:pt>
                <c:pt idx="54467">
                  <c:v>-38.941000000000003</c:v>
                </c:pt>
                <c:pt idx="54468">
                  <c:v>-38.938999999999993</c:v>
                </c:pt>
                <c:pt idx="54469">
                  <c:v>-38.936999999999998</c:v>
                </c:pt>
                <c:pt idx="54470">
                  <c:v>-38.935000000000002</c:v>
                </c:pt>
                <c:pt idx="54471">
                  <c:v>-38.933000000000007</c:v>
                </c:pt>
                <c:pt idx="54472">
                  <c:v>-38.930999999999997</c:v>
                </c:pt>
                <c:pt idx="54473">
                  <c:v>-38.929000000000002</c:v>
                </c:pt>
                <c:pt idx="54474">
                  <c:v>-38.927000000000007</c:v>
                </c:pt>
                <c:pt idx="54475">
                  <c:v>-38.924999999999997</c:v>
                </c:pt>
                <c:pt idx="54476">
                  <c:v>-38.923000000000002</c:v>
                </c:pt>
                <c:pt idx="54477">
                  <c:v>-38.921000000000006</c:v>
                </c:pt>
                <c:pt idx="54478">
                  <c:v>-38.918999999999997</c:v>
                </c:pt>
                <c:pt idx="54479">
                  <c:v>-38.917000000000002</c:v>
                </c:pt>
                <c:pt idx="54480">
                  <c:v>-38.915000000000006</c:v>
                </c:pt>
                <c:pt idx="54481">
                  <c:v>-38.912999999999997</c:v>
                </c:pt>
                <c:pt idx="54482">
                  <c:v>-38.911000000000001</c:v>
                </c:pt>
                <c:pt idx="54483">
                  <c:v>-38.909000000000006</c:v>
                </c:pt>
                <c:pt idx="54484">
                  <c:v>-38.906999999999996</c:v>
                </c:pt>
                <c:pt idx="54485">
                  <c:v>-38.905000000000001</c:v>
                </c:pt>
                <c:pt idx="54486">
                  <c:v>-38.903000000000006</c:v>
                </c:pt>
                <c:pt idx="54487">
                  <c:v>-38.900999999999996</c:v>
                </c:pt>
                <c:pt idx="54488">
                  <c:v>-38.899000000000001</c:v>
                </c:pt>
                <c:pt idx="54489">
                  <c:v>-38.897000000000006</c:v>
                </c:pt>
                <c:pt idx="54490">
                  <c:v>-38.894999999999996</c:v>
                </c:pt>
                <c:pt idx="54491">
                  <c:v>-38.893000000000001</c:v>
                </c:pt>
                <c:pt idx="54492">
                  <c:v>-38.891000000000005</c:v>
                </c:pt>
                <c:pt idx="54493">
                  <c:v>-38.888999999999996</c:v>
                </c:pt>
                <c:pt idx="54494">
                  <c:v>-38.887</c:v>
                </c:pt>
                <c:pt idx="54495">
                  <c:v>-38.885000000000005</c:v>
                </c:pt>
                <c:pt idx="54496">
                  <c:v>-38.882999999999996</c:v>
                </c:pt>
                <c:pt idx="54497">
                  <c:v>-38.881</c:v>
                </c:pt>
                <c:pt idx="54498">
                  <c:v>-38.879000000000005</c:v>
                </c:pt>
                <c:pt idx="54499">
                  <c:v>-38.876999999999995</c:v>
                </c:pt>
                <c:pt idx="54500">
                  <c:v>-38.875</c:v>
                </c:pt>
                <c:pt idx="54501">
                  <c:v>-38.873000000000005</c:v>
                </c:pt>
                <c:pt idx="54502">
                  <c:v>-38.870999999999995</c:v>
                </c:pt>
                <c:pt idx="54503">
                  <c:v>-38.869</c:v>
                </c:pt>
                <c:pt idx="54504">
                  <c:v>-38.867000000000004</c:v>
                </c:pt>
                <c:pt idx="54505">
                  <c:v>-38.864999999999995</c:v>
                </c:pt>
                <c:pt idx="54506">
                  <c:v>-38.863</c:v>
                </c:pt>
                <c:pt idx="54507">
                  <c:v>-38.861000000000004</c:v>
                </c:pt>
                <c:pt idx="54508">
                  <c:v>-38.858999999999995</c:v>
                </c:pt>
                <c:pt idx="54509">
                  <c:v>-38.856999999999999</c:v>
                </c:pt>
                <c:pt idx="54510">
                  <c:v>-38.855000000000004</c:v>
                </c:pt>
                <c:pt idx="54511">
                  <c:v>-38.852999999999994</c:v>
                </c:pt>
                <c:pt idx="54512">
                  <c:v>-38.850999999999999</c:v>
                </c:pt>
                <c:pt idx="54513">
                  <c:v>-38.849000000000004</c:v>
                </c:pt>
                <c:pt idx="54514">
                  <c:v>-38.846999999999994</c:v>
                </c:pt>
                <c:pt idx="54515">
                  <c:v>-38.844999999999999</c:v>
                </c:pt>
                <c:pt idx="54516">
                  <c:v>-38.843000000000004</c:v>
                </c:pt>
                <c:pt idx="54517">
                  <c:v>-38.840999999999994</c:v>
                </c:pt>
                <c:pt idx="54518">
                  <c:v>-38.838999999999999</c:v>
                </c:pt>
                <c:pt idx="54519">
                  <c:v>-38.837000000000003</c:v>
                </c:pt>
                <c:pt idx="54520">
                  <c:v>-38.834999999999994</c:v>
                </c:pt>
                <c:pt idx="54521">
                  <c:v>-38.832999999999998</c:v>
                </c:pt>
                <c:pt idx="54522">
                  <c:v>-38.831000000000003</c:v>
                </c:pt>
                <c:pt idx="54523">
                  <c:v>-38.828999999999994</c:v>
                </c:pt>
                <c:pt idx="54524">
                  <c:v>-38.826999999999998</c:v>
                </c:pt>
                <c:pt idx="54525">
                  <c:v>-38.825000000000003</c:v>
                </c:pt>
                <c:pt idx="54526">
                  <c:v>-38.822999999999993</c:v>
                </c:pt>
                <c:pt idx="54527">
                  <c:v>-38.820999999999998</c:v>
                </c:pt>
                <c:pt idx="54528">
                  <c:v>-38.819000000000003</c:v>
                </c:pt>
                <c:pt idx="54529">
                  <c:v>-38.816999999999993</c:v>
                </c:pt>
                <c:pt idx="54530">
                  <c:v>-38.814999999999998</c:v>
                </c:pt>
                <c:pt idx="54531">
                  <c:v>-38.813000000000002</c:v>
                </c:pt>
                <c:pt idx="54532">
                  <c:v>-38.811000000000007</c:v>
                </c:pt>
                <c:pt idx="54533">
                  <c:v>-38.808999999999997</c:v>
                </c:pt>
                <c:pt idx="54534">
                  <c:v>-38.807000000000002</c:v>
                </c:pt>
                <c:pt idx="54535">
                  <c:v>-38.805000000000007</c:v>
                </c:pt>
                <c:pt idx="54536">
                  <c:v>-38.802999999999997</c:v>
                </c:pt>
                <c:pt idx="54537">
                  <c:v>-38.801000000000002</c:v>
                </c:pt>
                <c:pt idx="54538">
                  <c:v>-38.799000000000007</c:v>
                </c:pt>
                <c:pt idx="54539">
                  <c:v>-38.796999999999997</c:v>
                </c:pt>
                <c:pt idx="54540">
                  <c:v>-38.795000000000002</c:v>
                </c:pt>
                <c:pt idx="54541">
                  <c:v>-38.793000000000006</c:v>
                </c:pt>
                <c:pt idx="54542">
                  <c:v>-38.790999999999997</c:v>
                </c:pt>
                <c:pt idx="54543">
                  <c:v>-38.789000000000001</c:v>
                </c:pt>
                <c:pt idx="54544">
                  <c:v>-38.787000000000006</c:v>
                </c:pt>
                <c:pt idx="54545">
                  <c:v>-38.784999999999997</c:v>
                </c:pt>
                <c:pt idx="54546">
                  <c:v>-38.783000000000001</c:v>
                </c:pt>
                <c:pt idx="54547">
                  <c:v>-38.781000000000006</c:v>
                </c:pt>
                <c:pt idx="54548">
                  <c:v>-38.778999999999996</c:v>
                </c:pt>
                <c:pt idx="54549">
                  <c:v>-38.777000000000001</c:v>
                </c:pt>
                <c:pt idx="54550">
                  <c:v>-38.775000000000006</c:v>
                </c:pt>
                <c:pt idx="54551">
                  <c:v>-38.772999999999996</c:v>
                </c:pt>
                <c:pt idx="54552">
                  <c:v>-38.771000000000001</c:v>
                </c:pt>
                <c:pt idx="54553">
                  <c:v>-38.769000000000005</c:v>
                </c:pt>
                <c:pt idx="54554">
                  <c:v>-38.766999999999996</c:v>
                </c:pt>
                <c:pt idx="54555">
                  <c:v>-38.765000000000001</c:v>
                </c:pt>
                <c:pt idx="54556">
                  <c:v>-38.763000000000005</c:v>
                </c:pt>
                <c:pt idx="54557">
                  <c:v>-38.760999999999996</c:v>
                </c:pt>
                <c:pt idx="54558">
                  <c:v>-38.759</c:v>
                </c:pt>
                <c:pt idx="54559">
                  <c:v>-38.757000000000005</c:v>
                </c:pt>
                <c:pt idx="54560">
                  <c:v>-38.754999999999995</c:v>
                </c:pt>
                <c:pt idx="54561">
                  <c:v>-38.753</c:v>
                </c:pt>
                <c:pt idx="54562">
                  <c:v>-38.751000000000005</c:v>
                </c:pt>
                <c:pt idx="54563">
                  <c:v>-38.748999999999995</c:v>
                </c:pt>
                <c:pt idx="54564">
                  <c:v>-38.747</c:v>
                </c:pt>
                <c:pt idx="54565">
                  <c:v>-38.745000000000005</c:v>
                </c:pt>
                <c:pt idx="54566">
                  <c:v>-38.742999999999995</c:v>
                </c:pt>
                <c:pt idx="54567">
                  <c:v>-38.741</c:v>
                </c:pt>
                <c:pt idx="54568">
                  <c:v>-38.739000000000004</c:v>
                </c:pt>
                <c:pt idx="54569">
                  <c:v>-38.736999999999995</c:v>
                </c:pt>
                <c:pt idx="54570">
                  <c:v>-38.734999999999999</c:v>
                </c:pt>
                <c:pt idx="54571">
                  <c:v>-38.733000000000004</c:v>
                </c:pt>
                <c:pt idx="54572">
                  <c:v>-38.730999999999995</c:v>
                </c:pt>
                <c:pt idx="54573">
                  <c:v>-38.728999999999999</c:v>
                </c:pt>
                <c:pt idx="54574">
                  <c:v>-38.727000000000004</c:v>
                </c:pt>
                <c:pt idx="54575">
                  <c:v>-38.724999999999994</c:v>
                </c:pt>
                <c:pt idx="54576">
                  <c:v>-38.722999999999999</c:v>
                </c:pt>
                <c:pt idx="54577">
                  <c:v>-38.721000000000004</c:v>
                </c:pt>
                <c:pt idx="54578">
                  <c:v>-38.718999999999994</c:v>
                </c:pt>
                <c:pt idx="54579">
                  <c:v>-38.716999999999999</c:v>
                </c:pt>
                <c:pt idx="54580">
                  <c:v>-38.715000000000003</c:v>
                </c:pt>
                <c:pt idx="54581">
                  <c:v>-38.712999999999994</c:v>
                </c:pt>
                <c:pt idx="54582">
                  <c:v>-38.710999999999999</c:v>
                </c:pt>
                <c:pt idx="54583">
                  <c:v>-38.709000000000003</c:v>
                </c:pt>
                <c:pt idx="54584">
                  <c:v>-38.706999999999994</c:v>
                </c:pt>
                <c:pt idx="54585">
                  <c:v>-38.704999999999998</c:v>
                </c:pt>
                <c:pt idx="54586">
                  <c:v>-38.703000000000003</c:v>
                </c:pt>
                <c:pt idx="54587">
                  <c:v>-38.700999999999993</c:v>
                </c:pt>
                <c:pt idx="54588">
                  <c:v>-38.698999999999998</c:v>
                </c:pt>
                <c:pt idx="54589">
                  <c:v>-38.697000000000003</c:v>
                </c:pt>
                <c:pt idx="54590">
                  <c:v>-38.694999999999993</c:v>
                </c:pt>
                <c:pt idx="54591">
                  <c:v>-38.692999999999998</c:v>
                </c:pt>
                <c:pt idx="54592">
                  <c:v>-38.691000000000003</c:v>
                </c:pt>
                <c:pt idx="54593">
                  <c:v>-38.688999999999993</c:v>
                </c:pt>
                <c:pt idx="54594">
                  <c:v>-38.686999999999998</c:v>
                </c:pt>
                <c:pt idx="54595">
                  <c:v>-38.685000000000002</c:v>
                </c:pt>
                <c:pt idx="54596">
                  <c:v>-38.683000000000007</c:v>
                </c:pt>
                <c:pt idx="54597">
                  <c:v>-38.680999999999997</c:v>
                </c:pt>
                <c:pt idx="54598">
                  <c:v>-38.679000000000002</c:v>
                </c:pt>
                <c:pt idx="54599">
                  <c:v>-38.677000000000007</c:v>
                </c:pt>
                <c:pt idx="54600">
                  <c:v>-38.674999999999997</c:v>
                </c:pt>
                <c:pt idx="54601">
                  <c:v>-38.673000000000002</c:v>
                </c:pt>
                <c:pt idx="54602">
                  <c:v>-38.671000000000006</c:v>
                </c:pt>
                <c:pt idx="54603">
                  <c:v>-38.668999999999997</c:v>
                </c:pt>
                <c:pt idx="54604">
                  <c:v>-38.667000000000002</c:v>
                </c:pt>
                <c:pt idx="54605">
                  <c:v>-38.665000000000006</c:v>
                </c:pt>
                <c:pt idx="54606">
                  <c:v>-38.662999999999997</c:v>
                </c:pt>
                <c:pt idx="54607">
                  <c:v>-38.661000000000001</c:v>
                </c:pt>
                <c:pt idx="54608">
                  <c:v>-38.659000000000006</c:v>
                </c:pt>
                <c:pt idx="54609">
                  <c:v>-38.656999999999996</c:v>
                </c:pt>
                <c:pt idx="54610">
                  <c:v>-38.655000000000001</c:v>
                </c:pt>
                <c:pt idx="54611">
                  <c:v>-38.653000000000006</c:v>
                </c:pt>
                <c:pt idx="54612">
                  <c:v>-38.650999999999996</c:v>
                </c:pt>
                <c:pt idx="54613">
                  <c:v>-38.649000000000001</c:v>
                </c:pt>
                <c:pt idx="54614">
                  <c:v>-38.647000000000006</c:v>
                </c:pt>
                <c:pt idx="54615">
                  <c:v>-38.644999999999996</c:v>
                </c:pt>
                <c:pt idx="54616">
                  <c:v>-38.643000000000001</c:v>
                </c:pt>
                <c:pt idx="54617">
                  <c:v>-38.641000000000005</c:v>
                </c:pt>
                <c:pt idx="54618">
                  <c:v>-38.638999999999996</c:v>
                </c:pt>
                <c:pt idx="54619">
                  <c:v>-38.637</c:v>
                </c:pt>
                <c:pt idx="54620">
                  <c:v>-38.635000000000005</c:v>
                </c:pt>
                <c:pt idx="54621">
                  <c:v>-38.632999999999996</c:v>
                </c:pt>
                <c:pt idx="54622">
                  <c:v>-38.631</c:v>
                </c:pt>
                <c:pt idx="54623">
                  <c:v>-38.629000000000005</c:v>
                </c:pt>
                <c:pt idx="54624">
                  <c:v>-38.626999999999995</c:v>
                </c:pt>
                <c:pt idx="54625">
                  <c:v>-38.625</c:v>
                </c:pt>
                <c:pt idx="54626">
                  <c:v>-38.623000000000005</c:v>
                </c:pt>
                <c:pt idx="54627">
                  <c:v>-38.620999999999995</c:v>
                </c:pt>
                <c:pt idx="54628">
                  <c:v>-38.619</c:v>
                </c:pt>
                <c:pt idx="54629">
                  <c:v>-38.617000000000004</c:v>
                </c:pt>
                <c:pt idx="54630">
                  <c:v>-38.614999999999995</c:v>
                </c:pt>
                <c:pt idx="54631">
                  <c:v>-38.613</c:v>
                </c:pt>
                <c:pt idx="54632">
                  <c:v>-38.611000000000004</c:v>
                </c:pt>
                <c:pt idx="54633">
                  <c:v>-38.608999999999995</c:v>
                </c:pt>
                <c:pt idx="54634">
                  <c:v>-38.606999999999999</c:v>
                </c:pt>
                <c:pt idx="54635">
                  <c:v>-38.605000000000004</c:v>
                </c:pt>
                <c:pt idx="54636">
                  <c:v>-38.602999999999994</c:v>
                </c:pt>
                <c:pt idx="54637">
                  <c:v>-38.600999999999999</c:v>
                </c:pt>
                <c:pt idx="54638">
                  <c:v>-38.599000000000004</c:v>
                </c:pt>
                <c:pt idx="54639">
                  <c:v>-38.596999999999994</c:v>
                </c:pt>
                <c:pt idx="54640">
                  <c:v>-38.594999999999999</c:v>
                </c:pt>
                <c:pt idx="54641">
                  <c:v>-38.593000000000004</c:v>
                </c:pt>
                <c:pt idx="54642">
                  <c:v>-38.590999999999994</c:v>
                </c:pt>
                <c:pt idx="54643">
                  <c:v>-38.588999999999999</c:v>
                </c:pt>
                <c:pt idx="54644">
                  <c:v>-38.587000000000003</c:v>
                </c:pt>
                <c:pt idx="54645">
                  <c:v>-38.584999999999994</c:v>
                </c:pt>
                <c:pt idx="54646">
                  <c:v>-38.582999999999998</c:v>
                </c:pt>
                <c:pt idx="54647">
                  <c:v>-38.581000000000003</c:v>
                </c:pt>
                <c:pt idx="54648">
                  <c:v>-38.578999999999994</c:v>
                </c:pt>
                <c:pt idx="54649">
                  <c:v>-38.576999999999998</c:v>
                </c:pt>
                <c:pt idx="54650">
                  <c:v>-38.575000000000003</c:v>
                </c:pt>
                <c:pt idx="54651">
                  <c:v>-38.572999999999993</c:v>
                </c:pt>
                <c:pt idx="54652">
                  <c:v>-38.570999999999998</c:v>
                </c:pt>
                <c:pt idx="54653">
                  <c:v>-38.569000000000003</c:v>
                </c:pt>
                <c:pt idx="54654">
                  <c:v>-38.566999999999993</c:v>
                </c:pt>
                <c:pt idx="54655">
                  <c:v>-38.564999999999998</c:v>
                </c:pt>
                <c:pt idx="54656">
                  <c:v>-38.563000000000002</c:v>
                </c:pt>
                <c:pt idx="54657">
                  <c:v>-38.561000000000007</c:v>
                </c:pt>
                <c:pt idx="54658">
                  <c:v>-38.558999999999997</c:v>
                </c:pt>
                <c:pt idx="54659">
                  <c:v>-38.557000000000002</c:v>
                </c:pt>
                <c:pt idx="54660">
                  <c:v>-38.555000000000007</c:v>
                </c:pt>
                <c:pt idx="54661">
                  <c:v>-38.552999999999997</c:v>
                </c:pt>
                <c:pt idx="54662">
                  <c:v>-38.551000000000002</c:v>
                </c:pt>
                <c:pt idx="54663">
                  <c:v>-38.549000000000007</c:v>
                </c:pt>
                <c:pt idx="54664">
                  <c:v>-38.546999999999997</c:v>
                </c:pt>
                <c:pt idx="54665">
                  <c:v>-38.545000000000002</c:v>
                </c:pt>
                <c:pt idx="54666">
                  <c:v>-38.543000000000006</c:v>
                </c:pt>
                <c:pt idx="54667">
                  <c:v>-38.540999999999997</c:v>
                </c:pt>
                <c:pt idx="54668">
                  <c:v>-38.539000000000001</c:v>
                </c:pt>
                <c:pt idx="54669">
                  <c:v>-38.537000000000006</c:v>
                </c:pt>
                <c:pt idx="54670">
                  <c:v>-38.534999999999997</c:v>
                </c:pt>
                <c:pt idx="54671">
                  <c:v>-38.533000000000001</c:v>
                </c:pt>
                <c:pt idx="54672">
                  <c:v>-38.531000000000006</c:v>
                </c:pt>
                <c:pt idx="54673">
                  <c:v>-38.528999999999996</c:v>
                </c:pt>
                <c:pt idx="54674">
                  <c:v>-38.527000000000001</c:v>
                </c:pt>
                <c:pt idx="54675">
                  <c:v>-38.525000000000006</c:v>
                </c:pt>
                <c:pt idx="54676">
                  <c:v>-38.522999999999996</c:v>
                </c:pt>
                <c:pt idx="54677">
                  <c:v>-38.521000000000001</c:v>
                </c:pt>
                <c:pt idx="54678">
                  <c:v>-38.519000000000005</c:v>
                </c:pt>
                <c:pt idx="54679">
                  <c:v>-38.516999999999996</c:v>
                </c:pt>
                <c:pt idx="54680">
                  <c:v>-38.515000000000001</c:v>
                </c:pt>
                <c:pt idx="54681">
                  <c:v>-38.513000000000005</c:v>
                </c:pt>
                <c:pt idx="54682">
                  <c:v>-38.510999999999996</c:v>
                </c:pt>
                <c:pt idx="54683">
                  <c:v>-38.509</c:v>
                </c:pt>
                <c:pt idx="54684">
                  <c:v>-38.507000000000005</c:v>
                </c:pt>
                <c:pt idx="54685">
                  <c:v>-38.504999999999995</c:v>
                </c:pt>
                <c:pt idx="54686">
                  <c:v>-38.503</c:v>
                </c:pt>
                <c:pt idx="54687">
                  <c:v>-38.501000000000005</c:v>
                </c:pt>
                <c:pt idx="54688">
                  <c:v>-38.498999999999995</c:v>
                </c:pt>
                <c:pt idx="54689">
                  <c:v>-38.497</c:v>
                </c:pt>
                <c:pt idx="54690">
                  <c:v>-38.495000000000005</c:v>
                </c:pt>
                <c:pt idx="54691">
                  <c:v>-38.492999999999995</c:v>
                </c:pt>
                <c:pt idx="54692">
                  <c:v>-38.491</c:v>
                </c:pt>
                <c:pt idx="54693">
                  <c:v>-38.489000000000004</c:v>
                </c:pt>
                <c:pt idx="54694">
                  <c:v>-38.486999999999995</c:v>
                </c:pt>
                <c:pt idx="54695">
                  <c:v>-38.484999999999999</c:v>
                </c:pt>
                <c:pt idx="54696">
                  <c:v>-38.483000000000004</c:v>
                </c:pt>
                <c:pt idx="54697">
                  <c:v>-38.480999999999995</c:v>
                </c:pt>
                <c:pt idx="54698">
                  <c:v>-38.478999999999999</c:v>
                </c:pt>
                <c:pt idx="54699">
                  <c:v>-38.477000000000004</c:v>
                </c:pt>
                <c:pt idx="54700">
                  <c:v>-38.474999999999994</c:v>
                </c:pt>
                <c:pt idx="54701">
                  <c:v>-38.472999999999999</c:v>
                </c:pt>
                <c:pt idx="54702">
                  <c:v>-38.471000000000004</c:v>
                </c:pt>
                <c:pt idx="54703">
                  <c:v>-38.468999999999994</c:v>
                </c:pt>
                <c:pt idx="54704">
                  <c:v>-38.466999999999999</c:v>
                </c:pt>
                <c:pt idx="54705">
                  <c:v>-38.465000000000003</c:v>
                </c:pt>
                <c:pt idx="54706">
                  <c:v>-38.462999999999994</c:v>
                </c:pt>
                <c:pt idx="54707">
                  <c:v>-38.460999999999999</c:v>
                </c:pt>
                <c:pt idx="54708">
                  <c:v>-38.459000000000003</c:v>
                </c:pt>
                <c:pt idx="54709">
                  <c:v>-38.456999999999994</c:v>
                </c:pt>
                <c:pt idx="54710">
                  <c:v>-38.454999999999998</c:v>
                </c:pt>
                <c:pt idx="54711">
                  <c:v>-38.453000000000003</c:v>
                </c:pt>
                <c:pt idx="54712">
                  <c:v>-38.450999999999993</c:v>
                </c:pt>
                <c:pt idx="54713">
                  <c:v>-38.448999999999998</c:v>
                </c:pt>
                <c:pt idx="54714">
                  <c:v>-38.447000000000003</c:v>
                </c:pt>
                <c:pt idx="54715">
                  <c:v>-38.444999999999993</c:v>
                </c:pt>
                <c:pt idx="54716">
                  <c:v>-38.442999999999998</c:v>
                </c:pt>
                <c:pt idx="54717">
                  <c:v>-38.441000000000003</c:v>
                </c:pt>
                <c:pt idx="54718">
                  <c:v>-38.438999999999993</c:v>
                </c:pt>
                <c:pt idx="54719">
                  <c:v>-38.436999999999998</c:v>
                </c:pt>
                <c:pt idx="54720">
                  <c:v>-38.435000000000002</c:v>
                </c:pt>
                <c:pt idx="54721">
                  <c:v>-38.433000000000007</c:v>
                </c:pt>
                <c:pt idx="54722">
                  <c:v>-38.430999999999997</c:v>
                </c:pt>
                <c:pt idx="54723">
                  <c:v>-38.429000000000002</c:v>
                </c:pt>
                <c:pt idx="54724">
                  <c:v>-38.427000000000007</c:v>
                </c:pt>
                <c:pt idx="54725">
                  <c:v>-38.424999999999997</c:v>
                </c:pt>
                <c:pt idx="54726">
                  <c:v>-38.423000000000002</c:v>
                </c:pt>
                <c:pt idx="54727">
                  <c:v>-38.421000000000006</c:v>
                </c:pt>
                <c:pt idx="54728">
                  <c:v>-38.418999999999997</c:v>
                </c:pt>
                <c:pt idx="54729">
                  <c:v>-38.417000000000002</c:v>
                </c:pt>
                <c:pt idx="54730">
                  <c:v>-38.415000000000006</c:v>
                </c:pt>
                <c:pt idx="54731">
                  <c:v>-38.412999999999997</c:v>
                </c:pt>
                <c:pt idx="54732">
                  <c:v>-38.411000000000001</c:v>
                </c:pt>
                <c:pt idx="54733">
                  <c:v>-38.409000000000006</c:v>
                </c:pt>
                <c:pt idx="54734">
                  <c:v>-38.406999999999996</c:v>
                </c:pt>
                <c:pt idx="54735">
                  <c:v>-38.405000000000001</c:v>
                </c:pt>
                <c:pt idx="54736">
                  <c:v>-38.403000000000006</c:v>
                </c:pt>
                <c:pt idx="54737">
                  <c:v>-38.400999999999996</c:v>
                </c:pt>
                <c:pt idx="54738">
                  <c:v>-38.399000000000001</c:v>
                </c:pt>
                <c:pt idx="54739">
                  <c:v>-38.397000000000006</c:v>
                </c:pt>
                <c:pt idx="54740">
                  <c:v>-38.394999999999996</c:v>
                </c:pt>
                <c:pt idx="54741">
                  <c:v>-38.393000000000001</c:v>
                </c:pt>
                <c:pt idx="54742">
                  <c:v>-38.391000000000005</c:v>
                </c:pt>
                <c:pt idx="54743">
                  <c:v>-38.388999999999996</c:v>
                </c:pt>
                <c:pt idx="54744">
                  <c:v>-38.387</c:v>
                </c:pt>
                <c:pt idx="54745">
                  <c:v>-38.385000000000005</c:v>
                </c:pt>
                <c:pt idx="54746">
                  <c:v>-38.382999999999996</c:v>
                </c:pt>
                <c:pt idx="54747">
                  <c:v>-38.381</c:v>
                </c:pt>
                <c:pt idx="54748">
                  <c:v>-38.379000000000005</c:v>
                </c:pt>
                <c:pt idx="54749">
                  <c:v>-38.376999999999995</c:v>
                </c:pt>
                <c:pt idx="54750">
                  <c:v>-38.375</c:v>
                </c:pt>
                <c:pt idx="54751">
                  <c:v>-38.373000000000005</c:v>
                </c:pt>
                <c:pt idx="54752">
                  <c:v>-38.370999999999995</c:v>
                </c:pt>
                <c:pt idx="54753">
                  <c:v>-38.369</c:v>
                </c:pt>
                <c:pt idx="54754">
                  <c:v>-38.367000000000004</c:v>
                </c:pt>
                <c:pt idx="54755">
                  <c:v>-38.364999999999995</c:v>
                </c:pt>
                <c:pt idx="54756">
                  <c:v>-38.363</c:v>
                </c:pt>
                <c:pt idx="54757">
                  <c:v>-38.361000000000004</c:v>
                </c:pt>
                <c:pt idx="54758">
                  <c:v>-38.358999999999995</c:v>
                </c:pt>
                <c:pt idx="54759">
                  <c:v>-38.356999999999999</c:v>
                </c:pt>
                <c:pt idx="54760">
                  <c:v>-38.355000000000004</c:v>
                </c:pt>
                <c:pt idx="54761">
                  <c:v>-38.352999999999994</c:v>
                </c:pt>
                <c:pt idx="54762">
                  <c:v>-38.350999999999999</c:v>
                </c:pt>
                <c:pt idx="54763">
                  <c:v>-38.349000000000004</c:v>
                </c:pt>
                <c:pt idx="54764">
                  <c:v>-38.346999999999994</c:v>
                </c:pt>
                <c:pt idx="54765">
                  <c:v>-38.344999999999999</c:v>
                </c:pt>
                <c:pt idx="54766">
                  <c:v>-38.343000000000004</c:v>
                </c:pt>
                <c:pt idx="54767">
                  <c:v>-38.340999999999994</c:v>
                </c:pt>
                <c:pt idx="54768">
                  <c:v>-38.338999999999999</c:v>
                </c:pt>
                <c:pt idx="54769">
                  <c:v>-38.337000000000003</c:v>
                </c:pt>
                <c:pt idx="54770">
                  <c:v>-38.334999999999994</c:v>
                </c:pt>
                <c:pt idx="54771">
                  <c:v>-38.332999999999998</c:v>
                </c:pt>
                <c:pt idx="54772">
                  <c:v>-38.331000000000003</c:v>
                </c:pt>
                <c:pt idx="54773">
                  <c:v>-38.328999999999994</c:v>
                </c:pt>
                <c:pt idx="54774">
                  <c:v>-38.326999999999998</c:v>
                </c:pt>
                <c:pt idx="54775">
                  <c:v>-38.325000000000003</c:v>
                </c:pt>
                <c:pt idx="54776">
                  <c:v>-38.322999999999993</c:v>
                </c:pt>
                <c:pt idx="54777">
                  <c:v>-38.320999999999998</c:v>
                </c:pt>
                <c:pt idx="54778">
                  <c:v>-38.319000000000003</c:v>
                </c:pt>
                <c:pt idx="54779">
                  <c:v>-38.316999999999993</c:v>
                </c:pt>
                <c:pt idx="54780">
                  <c:v>-38.314999999999998</c:v>
                </c:pt>
                <c:pt idx="54781">
                  <c:v>-38.313000000000002</c:v>
                </c:pt>
                <c:pt idx="54782">
                  <c:v>-38.311000000000007</c:v>
                </c:pt>
                <c:pt idx="54783">
                  <c:v>-38.308999999999997</c:v>
                </c:pt>
                <c:pt idx="54784">
                  <c:v>-38.307000000000002</c:v>
                </c:pt>
                <c:pt idx="54785">
                  <c:v>-38.305000000000007</c:v>
                </c:pt>
                <c:pt idx="54786">
                  <c:v>-38.302999999999997</c:v>
                </c:pt>
                <c:pt idx="54787">
                  <c:v>-38.301000000000002</c:v>
                </c:pt>
                <c:pt idx="54788">
                  <c:v>-38.299000000000007</c:v>
                </c:pt>
                <c:pt idx="54789">
                  <c:v>-38.296999999999997</c:v>
                </c:pt>
                <c:pt idx="54790">
                  <c:v>-38.295000000000002</c:v>
                </c:pt>
                <c:pt idx="54791">
                  <c:v>-38.293000000000006</c:v>
                </c:pt>
                <c:pt idx="54792">
                  <c:v>-38.290999999999997</c:v>
                </c:pt>
                <c:pt idx="54793">
                  <c:v>-38.289000000000001</c:v>
                </c:pt>
                <c:pt idx="54794">
                  <c:v>-38.287000000000006</c:v>
                </c:pt>
                <c:pt idx="54795">
                  <c:v>-38.284999999999997</c:v>
                </c:pt>
                <c:pt idx="54796">
                  <c:v>-38.283000000000001</c:v>
                </c:pt>
                <c:pt idx="54797">
                  <c:v>-38.281000000000006</c:v>
                </c:pt>
                <c:pt idx="54798">
                  <c:v>-38.278999999999996</c:v>
                </c:pt>
                <c:pt idx="54799">
                  <c:v>-38.277000000000001</c:v>
                </c:pt>
                <c:pt idx="54800">
                  <c:v>-38.275000000000006</c:v>
                </c:pt>
                <c:pt idx="54801">
                  <c:v>-38.272999999999996</c:v>
                </c:pt>
                <c:pt idx="54802">
                  <c:v>-38.271000000000001</c:v>
                </c:pt>
                <c:pt idx="54803">
                  <c:v>-38.269000000000005</c:v>
                </c:pt>
                <c:pt idx="54804">
                  <c:v>-38.266999999999996</c:v>
                </c:pt>
                <c:pt idx="54805">
                  <c:v>-38.265000000000001</c:v>
                </c:pt>
                <c:pt idx="54806">
                  <c:v>-38.263000000000005</c:v>
                </c:pt>
                <c:pt idx="54807">
                  <c:v>-38.260999999999996</c:v>
                </c:pt>
                <c:pt idx="54808">
                  <c:v>-38.259</c:v>
                </c:pt>
                <c:pt idx="54809">
                  <c:v>-38.257000000000005</c:v>
                </c:pt>
                <c:pt idx="54810">
                  <c:v>-38.254999999999995</c:v>
                </c:pt>
                <c:pt idx="54811">
                  <c:v>-38.253</c:v>
                </c:pt>
                <c:pt idx="54812">
                  <c:v>-38.251000000000005</c:v>
                </c:pt>
                <c:pt idx="54813">
                  <c:v>-38.248999999999995</c:v>
                </c:pt>
                <c:pt idx="54814">
                  <c:v>-38.247</c:v>
                </c:pt>
                <c:pt idx="54815">
                  <c:v>-38.245000000000005</c:v>
                </c:pt>
                <c:pt idx="54816">
                  <c:v>-38.242999999999995</c:v>
                </c:pt>
                <c:pt idx="54817">
                  <c:v>-38.241</c:v>
                </c:pt>
                <c:pt idx="54818">
                  <c:v>-38.239000000000004</c:v>
                </c:pt>
                <c:pt idx="54819">
                  <c:v>-38.236999999999995</c:v>
                </c:pt>
                <c:pt idx="54820">
                  <c:v>-38.234999999999999</c:v>
                </c:pt>
                <c:pt idx="54821">
                  <c:v>-38.233000000000004</c:v>
                </c:pt>
                <c:pt idx="54822">
                  <c:v>-38.230999999999995</c:v>
                </c:pt>
                <c:pt idx="54823">
                  <c:v>-38.228999999999999</c:v>
                </c:pt>
                <c:pt idx="54824">
                  <c:v>-38.227000000000004</c:v>
                </c:pt>
                <c:pt idx="54825">
                  <c:v>-38.224999999999994</c:v>
                </c:pt>
                <c:pt idx="54826">
                  <c:v>-38.222999999999999</c:v>
                </c:pt>
                <c:pt idx="54827">
                  <c:v>-38.221000000000004</c:v>
                </c:pt>
                <c:pt idx="54828">
                  <c:v>-38.218999999999994</c:v>
                </c:pt>
                <c:pt idx="54829">
                  <c:v>-38.216999999999999</c:v>
                </c:pt>
                <c:pt idx="54830">
                  <c:v>-38.215000000000003</c:v>
                </c:pt>
                <c:pt idx="54831">
                  <c:v>-38.212999999999994</c:v>
                </c:pt>
                <c:pt idx="54832">
                  <c:v>-38.210999999999999</c:v>
                </c:pt>
                <c:pt idx="54833">
                  <c:v>-38.209000000000003</c:v>
                </c:pt>
                <c:pt idx="54834">
                  <c:v>-38.206999999999994</c:v>
                </c:pt>
                <c:pt idx="54835">
                  <c:v>-38.204999999999998</c:v>
                </c:pt>
                <c:pt idx="54836">
                  <c:v>-38.203000000000003</c:v>
                </c:pt>
                <c:pt idx="54837">
                  <c:v>-38.200999999999993</c:v>
                </c:pt>
                <c:pt idx="54838">
                  <c:v>-38.198999999999998</c:v>
                </c:pt>
                <c:pt idx="54839">
                  <c:v>-38.197000000000003</c:v>
                </c:pt>
                <c:pt idx="54840">
                  <c:v>-38.194999999999993</c:v>
                </c:pt>
                <c:pt idx="54841">
                  <c:v>-38.192999999999998</c:v>
                </c:pt>
                <c:pt idx="54842">
                  <c:v>-38.191000000000003</c:v>
                </c:pt>
                <c:pt idx="54843">
                  <c:v>-38.188999999999993</c:v>
                </c:pt>
                <c:pt idx="54844">
                  <c:v>-38.186999999999998</c:v>
                </c:pt>
                <c:pt idx="54845">
                  <c:v>-38.185000000000002</c:v>
                </c:pt>
                <c:pt idx="54846">
                  <c:v>-38.183000000000007</c:v>
                </c:pt>
                <c:pt idx="54847">
                  <c:v>-38.180999999999997</c:v>
                </c:pt>
                <c:pt idx="54848">
                  <c:v>-38.179000000000002</c:v>
                </c:pt>
                <c:pt idx="54849">
                  <c:v>-38.177000000000007</c:v>
                </c:pt>
                <c:pt idx="54850">
                  <c:v>-38.174999999999997</c:v>
                </c:pt>
                <c:pt idx="54851">
                  <c:v>-38.173000000000002</c:v>
                </c:pt>
                <c:pt idx="54852">
                  <c:v>-38.171000000000006</c:v>
                </c:pt>
                <c:pt idx="54853">
                  <c:v>-38.168999999999997</c:v>
                </c:pt>
                <c:pt idx="54854">
                  <c:v>-38.167000000000002</c:v>
                </c:pt>
                <c:pt idx="54855">
                  <c:v>-38.165000000000006</c:v>
                </c:pt>
                <c:pt idx="54856">
                  <c:v>-38.162999999999997</c:v>
                </c:pt>
                <c:pt idx="54857">
                  <c:v>-38.161000000000001</c:v>
                </c:pt>
                <c:pt idx="54858">
                  <c:v>-38.159000000000006</c:v>
                </c:pt>
                <c:pt idx="54859">
                  <c:v>-38.156999999999996</c:v>
                </c:pt>
                <c:pt idx="54860">
                  <c:v>-38.155000000000001</c:v>
                </c:pt>
                <c:pt idx="54861">
                  <c:v>-38.153000000000006</c:v>
                </c:pt>
                <c:pt idx="54862">
                  <c:v>-38.150999999999996</c:v>
                </c:pt>
                <c:pt idx="54863">
                  <c:v>-38.149000000000001</c:v>
                </c:pt>
                <c:pt idx="54864">
                  <c:v>-38.147000000000006</c:v>
                </c:pt>
                <c:pt idx="54865">
                  <c:v>-38.144999999999996</c:v>
                </c:pt>
                <c:pt idx="54866">
                  <c:v>-38.143000000000001</c:v>
                </c:pt>
                <c:pt idx="54867">
                  <c:v>-38.141000000000005</c:v>
                </c:pt>
                <c:pt idx="54868">
                  <c:v>-38.138999999999996</c:v>
                </c:pt>
                <c:pt idx="54869">
                  <c:v>-38.137</c:v>
                </c:pt>
                <c:pt idx="54870">
                  <c:v>-38.135000000000005</c:v>
                </c:pt>
                <c:pt idx="54871">
                  <c:v>-38.132999999999996</c:v>
                </c:pt>
                <c:pt idx="54872">
                  <c:v>-38.131</c:v>
                </c:pt>
                <c:pt idx="54873">
                  <c:v>-38.129000000000005</c:v>
                </c:pt>
                <c:pt idx="54874">
                  <c:v>-38.126999999999995</c:v>
                </c:pt>
                <c:pt idx="54875">
                  <c:v>-38.125</c:v>
                </c:pt>
                <c:pt idx="54876">
                  <c:v>-38.123000000000005</c:v>
                </c:pt>
                <c:pt idx="54877">
                  <c:v>-38.120999999999995</c:v>
                </c:pt>
                <c:pt idx="54878">
                  <c:v>-38.119</c:v>
                </c:pt>
                <c:pt idx="54879">
                  <c:v>-38.117000000000004</c:v>
                </c:pt>
                <c:pt idx="54880">
                  <c:v>-38.114999999999995</c:v>
                </c:pt>
                <c:pt idx="54881">
                  <c:v>-38.113</c:v>
                </c:pt>
                <c:pt idx="54882">
                  <c:v>-38.111000000000004</c:v>
                </c:pt>
                <c:pt idx="54883">
                  <c:v>-38.108999999999995</c:v>
                </c:pt>
                <c:pt idx="54884">
                  <c:v>-38.106999999999999</c:v>
                </c:pt>
                <c:pt idx="54885">
                  <c:v>-38.105000000000004</c:v>
                </c:pt>
                <c:pt idx="54886">
                  <c:v>-38.102999999999994</c:v>
                </c:pt>
                <c:pt idx="54887">
                  <c:v>-38.100999999999999</c:v>
                </c:pt>
                <c:pt idx="54888">
                  <c:v>-38.099000000000004</c:v>
                </c:pt>
                <c:pt idx="54889">
                  <c:v>-38.096999999999994</c:v>
                </c:pt>
                <c:pt idx="54890">
                  <c:v>-38.094999999999999</c:v>
                </c:pt>
                <c:pt idx="54891">
                  <c:v>-38.093000000000004</c:v>
                </c:pt>
                <c:pt idx="54892">
                  <c:v>-38.090999999999994</c:v>
                </c:pt>
                <c:pt idx="54893">
                  <c:v>-38.088999999999999</c:v>
                </c:pt>
                <c:pt idx="54894">
                  <c:v>-38.087000000000003</c:v>
                </c:pt>
                <c:pt idx="54895">
                  <c:v>-38.084999999999994</c:v>
                </c:pt>
                <c:pt idx="54896">
                  <c:v>-38.082999999999998</c:v>
                </c:pt>
                <c:pt idx="54897">
                  <c:v>-38.081000000000003</c:v>
                </c:pt>
                <c:pt idx="54898">
                  <c:v>-38.078999999999994</c:v>
                </c:pt>
                <c:pt idx="54899">
                  <c:v>-38.076999999999998</c:v>
                </c:pt>
                <c:pt idx="54900">
                  <c:v>-38.075000000000003</c:v>
                </c:pt>
                <c:pt idx="54901">
                  <c:v>-38.072999999999993</c:v>
                </c:pt>
                <c:pt idx="54902">
                  <c:v>-38.070999999999998</c:v>
                </c:pt>
                <c:pt idx="54903">
                  <c:v>-38.069000000000003</c:v>
                </c:pt>
                <c:pt idx="54904">
                  <c:v>-38.066999999999993</c:v>
                </c:pt>
                <c:pt idx="54905">
                  <c:v>-38.064999999999998</c:v>
                </c:pt>
                <c:pt idx="54906">
                  <c:v>-38.063000000000002</c:v>
                </c:pt>
                <c:pt idx="54907">
                  <c:v>-38.061000000000007</c:v>
                </c:pt>
                <c:pt idx="54908">
                  <c:v>-38.058999999999997</c:v>
                </c:pt>
                <c:pt idx="54909">
                  <c:v>-38.057000000000002</c:v>
                </c:pt>
                <c:pt idx="54910">
                  <c:v>-38.055000000000007</c:v>
                </c:pt>
                <c:pt idx="54911">
                  <c:v>-38.052999999999997</c:v>
                </c:pt>
                <c:pt idx="54912">
                  <c:v>-38.051000000000002</c:v>
                </c:pt>
                <c:pt idx="54913">
                  <c:v>-38.049000000000007</c:v>
                </c:pt>
                <c:pt idx="54914">
                  <c:v>-38.046999999999997</c:v>
                </c:pt>
                <c:pt idx="54915">
                  <c:v>-38.045000000000002</c:v>
                </c:pt>
                <c:pt idx="54916">
                  <c:v>-38.043000000000006</c:v>
                </c:pt>
                <c:pt idx="54917">
                  <c:v>-38.040999999999997</c:v>
                </c:pt>
                <c:pt idx="54918">
                  <c:v>-38.039000000000001</c:v>
                </c:pt>
                <c:pt idx="54919">
                  <c:v>-38.037000000000006</c:v>
                </c:pt>
                <c:pt idx="54920">
                  <c:v>-38.034999999999997</c:v>
                </c:pt>
                <c:pt idx="54921">
                  <c:v>-38.033000000000001</c:v>
                </c:pt>
                <c:pt idx="54922">
                  <c:v>-38.031000000000006</c:v>
                </c:pt>
                <c:pt idx="54923">
                  <c:v>-38.028999999999996</c:v>
                </c:pt>
                <c:pt idx="54924">
                  <c:v>-38.027000000000001</c:v>
                </c:pt>
                <c:pt idx="54925">
                  <c:v>-38.025000000000006</c:v>
                </c:pt>
                <c:pt idx="54926">
                  <c:v>-38.022999999999996</c:v>
                </c:pt>
                <c:pt idx="54927">
                  <c:v>-38.021000000000001</c:v>
                </c:pt>
                <c:pt idx="54928">
                  <c:v>-38.019000000000005</c:v>
                </c:pt>
                <c:pt idx="54929">
                  <c:v>-38.016999999999996</c:v>
                </c:pt>
                <c:pt idx="54930">
                  <c:v>-38.015000000000001</c:v>
                </c:pt>
                <c:pt idx="54931">
                  <c:v>-38.013000000000005</c:v>
                </c:pt>
                <c:pt idx="54932">
                  <c:v>-38.010999999999996</c:v>
                </c:pt>
                <c:pt idx="54933">
                  <c:v>-38.009</c:v>
                </c:pt>
                <c:pt idx="54934">
                  <c:v>-38.007000000000005</c:v>
                </c:pt>
                <c:pt idx="54935">
                  <c:v>-38.004999999999995</c:v>
                </c:pt>
                <c:pt idx="54936">
                  <c:v>-38.003</c:v>
                </c:pt>
                <c:pt idx="54937">
                  <c:v>-38.001000000000005</c:v>
                </c:pt>
                <c:pt idx="54938">
                  <c:v>-37.998999999999995</c:v>
                </c:pt>
                <c:pt idx="54939">
                  <c:v>-37.997</c:v>
                </c:pt>
                <c:pt idx="54940">
                  <c:v>-37.995000000000005</c:v>
                </c:pt>
                <c:pt idx="54941">
                  <c:v>-37.992999999999995</c:v>
                </c:pt>
                <c:pt idx="54942">
                  <c:v>-37.991</c:v>
                </c:pt>
                <c:pt idx="54943">
                  <c:v>-37.989000000000004</c:v>
                </c:pt>
                <c:pt idx="54944">
                  <c:v>-37.986999999999995</c:v>
                </c:pt>
                <c:pt idx="54945">
                  <c:v>-37.984999999999999</c:v>
                </c:pt>
                <c:pt idx="54946">
                  <c:v>-37.983000000000004</c:v>
                </c:pt>
                <c:pt idx="54947">
                  <c:v>-37.980999999999995</c:v>
                </c:pt>
                <c:pt idx="54948">
                  <c:v>-37.978999999999999</c:v>
                </c:pt>
                <c:pt idx="54949">
                  <c:v>-37.977000000000004</c:v>
                </c:pt>
                <c:pt idx="54950">
                  <c:v>-37.974999999999994</c:v>
                </c:pt>
                <c:pt idx="54951">
                  <c:v>-37.972999999999999</c:v>
                </c:pt>
                <c:pt idx="54952">
                  <c:v>-37.971000000000004</c:v>
                </c:pt>
                <c:pt idx="54953">
                  <c:v>-37.968999999999994</c:v>
                </c:pt>
                <c:pt idx="54954">
                  <c:v>-37.966999999999999</c:v>
                </c:pt>
                <c:pt idx="54955">
                  <c:v>-37.965000000000003</c:v>
                </c:pt>
                <c:pt idx="54956">
                  <c:v>-37.962999999999994</c:v>
                </c:pt>
                <c:pt idx="54957">
                  <c:v>-37.960999999999999</c:v>
                </c:pt>
                <c:pt idx="54958">
                  <c:v>-37.959000000000003</c:v>
                </c:pt>
                <c:pt idx="54959">
                  <c:v>-37.956999999999994</c:v>
                </c:pt>
                <c:pt idx="54960">
                  <c:v>-37.954999999999998</c:v>
                </c:pt>
                <c:pt idx="54961">
                  <c:v>-37.953000000000003</c:v>
                </c:pt>
                <c:pt idx="54962">
                  <c:v>-37.950999999999993</c:v>
                </c:pt>
                <c:pt idx="54963">
                  <c:v>-37.948999999999998</c:v>
                </c:pt>
                <c:pt idx="54964">
                  <c:v>-37.947000000000003</c:v>
                </c:pt>
                <c:pt idx="54965">
                  <c:v>-37.944999999999993</c:v>
                </c:pt>
                <c:pt idx="54966">
                  <c:v>-37.942999999999998</c:v>
                </c:pt>
                <c:pt idx="54967">
                  <c:v>-37.941000000000003</c:v>
                </c:pt>
                <c:pt idx="54968">
                  <c:v>-37.938999999999993</c:v>
                </c:pt>
                <c:pt idx="54969">
                  <c:v>-37.936999999999998</c:v>
                </c:pt>
                <c:pt idx="54970">
                  <c:v>-37.935000000000002</c:v>
                </c:pt>
                <c:pt idx="54971">
                  <c:v>-37.933000000000007</c:v>
                </c:pt>
                <c:pt idx="54972">
                  <c:v>-37.930999999999997</c:v>
                </c:pt>
                <c:pt idx="54973">
                  <c:v>-37.929000000000002</c:v>
                </c:pt>
                <c:pt idx="54974">
                  <c:v>-37.927000000000007</c:v>
                </c:pt>
                <c:pt idx="54975">
                  <c:v>-37.924999999999997</c:v>
                </c:pt>
                <c:pt idx="54976">
                  <c:v>-37.923000000000002</c:v>
                </c:pt>
                <c:pt idx="54977">
                  <c:v>-37.921000000000006</c:v>
                </c:pt>
                <c:pt idx="54978">
                  <c:v>-37.918999999999997</c:v>
                </c:pt>
                <c:pt idx="54979">
                  <c:v>-37.917000000000002</c:v>
                </c:pt>
                <c:pt idx="54980">
                  <c:v>-37.915000000000006</c:v>
                </c:pt>
                <c:pt idx="54981">
                  <c:v>-37.912999999999997</c:v>
                </c:pt>
                <c:pt idx="54982">
                  <c:v>-37.911000000000001</c:v>
                </c:pt>
                <c:pt idx="54983">
                  <c:v>-37.909000000000006</c:v>
                </c:pt>
                <c:pt idx="54984">
                  <c:v>-37.906999999999996</c:v>
                </c:pt>
                <c:pt idx="54985">
                  <c:v>-37.905000000000001</c:v>
                </c:pt>
                <c:pt idx="54986">
                  <c:v>-37.903000000000006</c:v>
                </c:pt>
                <c:pt idx="54987">
                  <c:v>-37.900999999999996</c:v>
                </c:pt>
                <c:pt idx="54988">
                  <c:v>-37.899000000000001</c:v>
                </c:pt>
                <c:pt idx="54989">
                  <c:v>-37.897000000000006</c:v>
                </c:pt>
                <c:pt idx="54990">
                  <c:v>-37.894999999999996</c:v>
                </c:pt>
                <c:pt idx="54991">
                  <c:v>-37.893000000000001</c:v>
                </c:pt>
                <c:pt idx="54992">
                  <c:v>-37.891000000000005</c:v>
                </c:pt>
                <c:pt idx="54993">
                  <c:v>-37.888999999999996</c:v>
                </c:pt>
                <c:pt idx="54994">
                  <c:v>-37.887</c:v>
                </c:pt>
                <c:pt idx="54995">
                  <c:v>-37.885000000000005</c:v>
                </c:pt>
                <c:pt idx="54996">
                  <c:v>-37.882999999999996</c:v>
                </c:pt>
                <c:pt idx="54997">
                  <c:v>-37.881</c:v>
                </c:pt>
                <c:pt idx="54998">
                  <c:v>-37.879000000000005</c:v>
                </c:pt>
                <c:pt idx="54999">
                  <c:v>-37.876999999999995</c:v>
                </c:pt>
                <c:pt idx="55000">
                  <c:v>-37.875</c:v>
                </c:pt>
                <c:pt idx="55001">
                  <c:v>-37.873000000000005</c:v>
                </c:pt>
                <c:pt idx="55002">
                  <c:v>-37.870999999999995</c:v>
                </c:pt>
                <c:pt idx="55003">
                  <c:v>-37.869</c:v>
                </c:pt>
                <c:pt idx="55004">
                  <c:v>-37.867000000000004</c:v>
                </c:pt>
                <c:pt idx="55005">
                  <c:v>-37.864999999999995</c:v>
                </c:pt>
                <c:pt idx="55006">
                  <c:v>-37.863</c:v>
                </c:pt>
                <c:pt idx="55007">
                  <c:v>-37.861000000000004</c:v>
                </c:pt>
                <c:pt idx="55008">
                  <c:v>-37.858999999999995</c:v>
                </c:pt>
                <c:pt idx="55009">
                  <c:v>-37.856999999999999</c:v>
                </c:pt>
                <c:pt idx="55010">
                  <c:v>-37.855000000000004</c:v>
                </c:pt>
                <c:pt idx="55011">
                  <c:v>-37.852999999999994</c:v>
                </c:pt>
                <c:pt idx="55012">
                  <c:v>-37.850999999999999</c:v>
                </c:pt>
                <c:pt idx="55013">
                  <c:v>-37.849000000000004</c:v>
                </c:pt>
                <c:pt idx="55014">
                  <c:v>-37.846999999999994</c:v>
                </c:pt>
                <c:pt idx="55015">
                  <c:v>-37.844999999999999</c:v>
                </c:pt>
                <c:pt idx="55016">
                  <c:v>-37.843000000000004</c:v>
                </c:pt>
                <c:pt idx="55017">
                  <c:v>-37.840999999999994</c:v>
                </c:pt>
                <c:pt idx="55018">
                  <c:v>-37.838999999999999</c:v>
                </c:pt>
                <c:pt idx="55019">
                  <c:v>-37.837000000000003</c:v>
                </c:pt>
                <c:pt idx="55020">
                  <c:v>-37.834999999999994</c:v>
                </c:pt>
                <c:pt idx="55021">
                  <c:v>-37.832999999999998</c:v>
                </c:pt>
                <c:pt idx="55022">
                  <c:v>-37.831000000000003</c:v>
                </c:pt>
                <c:pt idx="55023">
                  <c:v>-37.828999999999994</c:v>
                </c:pt>
                <c:pt idx="55024">
                  <c:v>-37.826999999999998</c:v>
                </c:pt>
                <c:pt idx="55025">
                  <c:v>-37.825000000000003</c:v>
                </c:pt>
                <c:pt idx="55026">
                  <c:v>-37.822999999999993</c:v>
                </c:pt>
                <c:pt idx="55027">
                  <c:v>-37.820999999999998</c:v>
                </c:pt>
                <c:pt idx="55028">
                  <c:v>-37.819000000000003</c:v>
                </c:pt>
                <c:pt idx="55029">
                  <c:v>-37.816999999999993</c:v>
                </c:pt>
                <c:pt idx="55030">
                  <c:v>-37.814999999999998</c:v>
                </c:pt>
                <c:pt idx="55031">
                  <c:v>-37.813000000000002</c:v>
                </c:pt>
                <c:pt idx="55032">
                  <c:v>-37.811000000000007</c:v>
                </c:pt>
                <c:pt idx="55033">
                  <c:v>-37.808999999999997</c:v>
                </c:pt>
                <c:pt idx="55034">
                  <c:v>-37.807000000000002</c:v>
                </c:pt>
                <c:pt idx="55035">
                  <c:v>-37.805000000000007</c:v>
                </c:pt>
                <c:pt idx="55036">
                  <c:v>-37.802999999999997</c:v>
                </c:pt>
                <c:pt idx="55037">
                  <c:v>-37.801000000000002</c:v>
                </c:pt>
                <c:pt idx="55038">
                  <c:v>-37.799000000000007</c:v>
                </c:pt>
                <c:pt idx="55039">
                  <c:v>-37.796999999999997</c:v>
                </c:pt>
                <c:pt idx="55040">
                  <c:v>-37.795000000000002</c:v>
                </c:pt>
                <c:pt idx="55041">
                  <c:v>-37.793000000000006</c:v>
                </c:pt>
                <c:pt idx="55042">
                  <c:v>-37.790999999999997</c:v>
                </c:pt>
                <c:pt idx="55043">
                  <c:v>-37.789000000000001</c:v>
                </c:pt>
                <c:pt idx="55044">
                  <c:v>-37.787000000000006</c:v>
                </c:pt>
                <c:pt idx="55045">
                  <c:v>-37.784999999999997</c:v>
                </c:pt>
                <c:pt idx="55046">
                  <c:v>-37.783000000000001</c:v>
                </c:pt>
                <c:pt idx="55047">
                  <c:v>-37.781000000000006</c:v>
                </c:pt>
                <c:pt idx="55048">
                  <c:v>-37.778999999999996</c:v>
                </c:pt>
                <c:pt idx="55049">
                  <c:v>-37.777000000000001</c:v>
                </c:pt>
                <c:pt idx="55050">
                  <c:v>-37.775000000000006</c:v>
                </c:pt>
                <c:pt idx="55051">
                  <c:v>-37.772999999999996</c:v>
                </c:pt>
                <c:pt idx="55052">
                  <c:v>-37.771000000000001</c:v>
                </c:pt>
                <c:pt idx="55053">
                  <c:v>-37.769000000000005</c:v>
                </c:pt>
                <c:pt idx="55054">
                  <c:v>-37.766999999999996</c:v>
                </c:pt>
                <c:pt idx="55055">
                  <c:v>-37.765000000000001</c:v>
                </c:pt>
                <c:pt idx="55056">
                  <c:v>-37.763000000000005</c:v>
                </c:pt>
                <c:pt idx="55057">
                  <c:v>-37.760999999999996</c:v>
                </c:pt>
                <c:pt idx="55058">
                  <c:v>-37.759</c:v>
                </c:pt>
                <c:pt idx="55059">
                  <c:v>-37.757000000000005</c:v>
                </c:pt>
                <c:pt idx="55060">
                  <c:v>-37.754999999999995</c:v>
                </c:pt>
                <c:pt idx="55061">
                  <c:v>-37.753</c:v>
                </c:pt>
                <c:pt idx="55062">
                  <c:v>-37.751000000000005</c:v>
                </c:pt>
                <c:pt idx="55063">
                  <c:v>-37.748999999999995</c:v>
                </c:pt>
                <c:pt idx="55064">
                  <c:v>-37.747</c:v>
                </c:pt>
                <c:pt idx="55065">
                  <c:v>-37.745000000000005</c:v>
                </c:pt>
                <c:pt idx="55066">
                  <c:v>-37.742999999999995</c:v>
                </c:pt>
                <c:pt idx="55067">
                  <c:v>-37.741</c:v>
                </c:pt>
                <c:pt idx="55068">
                  <c:v>-37.739000000000004</c:v>
                </c:pt>
                <c:pt idx="55069">
                  <c:v>-37.736999999999995</c:v>
                </c:pt>
                <c:pt idx="55070">
                  <c:v>-37.734999999999999</c:v>
                </c:pt>
                <c:pt idx="55071">
                  <c:v>-37.733000000000004</c:v>
                </c:pt>
                <c:pt idx="55072">
                  <c:v>-37.730999999999995</c:v>
                </c:pt>
                <c:pt idx="55073">
                  <c:v>-37.728999999999999</c:v>
                </c:pt>
                <c:pt idx="55074">
                  <c:v>-37.727000000000004</c:v>
                </c:pt>
                <c:pt idx="55075">
                  <c:v>-37.724999999999994</c:v>
                </c:pt>
                <c:pt idx="55076">
                  <c:v>-37.722999999999999</c:v>
                </c:pt>
                <c:pt idx="55077">
                  <c:v>-37.721000000000004</c:v>
                </c:pt>
                <c:pt idx="55078">
                  <c:v>-37.718999999999994</c:v>
                </c:pt>
                <c:pt idx="55079">
                  <c:v>-37.716999999999999</c:v>
                </c:pt>
                <c:pt idx="55080">
                  <c:v>-37.715000000000003</c:v>
                </c:pt>
                <c:pt idx="55081">
                  <c:v>-37.712999999999994</c:v>
                </c:pt>
                <c:pt idx="55082">
                  <c:v>-37.710999999999999</c:v>
                </c:pt>
                <c:pt idx="55083">
                  <c:v>-37.709000000000003</c:v>
                </c:pt>
                <c:pt idx="55084">
                  <c:v>-37.706999999999994</c:v>
                </c:pt>
                <c:pt idx="55085">
                  <c:v>-37.704999999999998</c:v>
                </c:pt>
                <c:pt idx="55086">
                  <c:v>-37.703000000000003</c:v>
                </c:pt>
                <c:pt idx="55087">
                  <c:v>-37.700999999999993</c:v>
                </c:pt>
                <c:pt idx="55088">
                  <c:v>-37.698999999999998</c:v>
                </c:pt>
                <c:pt idx="55089">
                  <c:v>-37.697000000000003</c:v>
                </c:pt>
                <c:pt idx="55090">
                  <c:v>-37.694999999999993</c:v>
                </c:pt>
                <c:pt idx="55091">
                  <c:v>-37.692999999999998</c:v>
                </c:pt>
                <c:pt idx="55092">
                  <c:v>-37.691000000000003</c:v>
                </c:pt>
                <c:pt idx="55093">
                  <c:v>-37.688999999999993</c:v>
                </c:pt>
                <c:pt idx="55094">
                  <c:v>-37.686999999999998</c:v>
                </c:pt>
                <c:pt idx="55095">
                  <c:v>-37.685000000000002</c:v>
                </c:pt>
                <c:pt idx="55096">
                  <c:v>-37.683000000000007</c:v>
                </c:pt>
                <c:pt idx="55097">
                  <c:v>-37.680999999999997</c:v>
                </c:pt>
                <c:pt idx="55098">
                  <c:v>-37.679000000000002</c:v>
                </c:pt>
                <c:pt idx="55099">
                  <c:v>-37.677000000000007</c:v>
                </c:pt>
                <c:pt idx="55100">
                  <c:v>-37.674999999999997</c:v>
                </c:pt>
                <c:pt idx="55101">
                  <c:v>-37.673000000000002</c:v>
                </c:pt>
                <c:pt idx="55102">
                  <c:v>-37.671000000000006</c:v>
                </c:pt>
                <c:pt idx="55103">
                  <c:v>-37.668999999999997</c:v>
                </c:pt>
                <c:pt idx="55104">
                  <c:v>-37.667000000000002</c:v>
                </c:pt>
                <c:pt idx="55105">
                  <c:v>-37.665000000000006</c:v>
                </c:pt>
                <c:pt idx="55106">
                  <c:v>-37.662999999999997</c:v>
                </c:pt>
                <c:pt idx="55107">
                  <c:v>-37.661000000000001</c:v>
                </c:pt>
                <c:pt idx="55108">
                  <c:v>-37.659000000000006</c:v>
                </c:pt>
                <c:pt idx="55109">
                  <c:v>-37.656999999999996</c:v>
                </c:pt>
                <c:pt idx="55110">
                  <c:v>-37.655000000000001</c:v>
                </c:pt>
                <c:pt idx="55111">
                  <c:v>-37.653000000000006</c:v>
                </c:pt>
                <c:pt idx="55112">
                  <c:v>-37.650999999999996</c:v>
                </c:pt>
                <c:pt idx="55113">
                  <c:v>-37.649000000000001</c:v>
                </c:pt>
                <c:pt idx="55114">
                  <c:v>-37.647000000000006</c:v>
                </c:pt>
                <c:pt idx="55115">
                  <c:v>-37.644999999999996</c:v>
                </c:pt>
                <c:pt idx="55116">
                  <c:v>-37.643000000000001</c:v>
                </c:pt>
                <c:pt idx="55117">
                  <c:v>-37.641000000000005</c:v>
                </c:pt>
                <c:pt idx="55118">
                  <c:v>-37.638999999999996</c:v>
                </c:pt>
                <c:pt idx="55119">
                  <c:v>-37.637</c:v>
                </c:pt>
                <c:pt idx="55120">
                  <c:v>-37.635000000000005</c:v>
                </c:pt>
                <c:pt idx="55121">
                  <c:v>-37.632999999999996</c:v>
                </c:pt>
                <c:pt idx="55122">
                  <c:v>-37.631</c:v>
                </c:pt>
                <c:pt idx="55123">
                  <c:v>-37.629000000000005</c:v>
                </c:pt>
                <c:pt idx="55124">
                  <c:v>-37.626999999999995</c:v>
                </c:pt>
                <c:pt idx="55125">
                  <c:v>-37.625</c:v>
                </c:pt>
                <c:pt idx="55126">
                  <c:v>-37.623000000000005</c:v>
                </c:pt>
                <c:pt idx="55127">
                  <c:v>-37.620999999999995</c:v>
                </c:pt>
                <c:pt idx="55128">
                  <c:v>-37.619</c:v>
                </c:pt>
                <c:pt idx="55129">
                  <c:v>-37.617000000000004</c:v>
                </c:pt>
                <c:pt idx="55130">
                  <c:v>-37.614999999999995</c:v>
                </c:pt>
                <c:pt idx="55131">
                  <c:v>-37.613</c:v>
                </c:pt>
                <c:pt idx="55132">
                  <c:v>-37.611000000000004</c:v>
                </c:pt>
                <c:pt idx="55133">
                  <c:v>-37.608999999999995</c:v>
                </c:pt>
                <c:pt idx="55134">
                  <c:v>-37.606999999999999</c:v>
                </c:pt>
                <c:pt idx="55135">
                  <c:v>-37.605000000000004</c:v>
                </c:pt>
                <c:pt idx="55136">
                  <c:v>-37.602999999999994</c:v>
                </c:pt>
                <c:pt idx="55137">
                  <c:v>-37.600999999999999</c:v>
                </c:pt>
                <c:pt idx="55138">
                  <c:v>-37.599000000000004</c:v>
                </c:pt>
                <c:pt idx="55139">
                  <c:v>-37.596999999999994</c:v>
                </c:pt>
                <c:pt idx="55140">
                  <c:v>-37.594999999999999</c:v>
                </c:pt>
                <c:pt idx="55141">
                  <c:v>-37.593000000000004</c:v>
                </c:pt>
                <c:pt idx="55142">
                  <c:v>-37.590999999999994</c:v>
                </c:pt>
                <c:pt idx="55143">
                  <c:v>-37.588999999999999</c:v>
                </c:pt>
                <c:pt idx="55144">
                  <c:v>-37.587000000000003</c:v>
                </c:pt>
                <c:pt idx="55145">
                  <c:v>-37.584999999999994</c:v>
                </c:pt>
                <c:pt idx="55146">
                  <c:v>-37.582999999999998</c:v>
                </c:pt>
                <c:pt idx="55147">
                  <c:v>-37.581000000000003</c:v>
                </c:pt>
                <c:pt idx="55148">
                  <c:v>-37.578999999999994</c:v>
                </c:pt>
                <c:pt idx="55149">
                  <c:v>-37.576999999999998</c:v>
                </c:pt>
                <c:pt idx="55150">
                  <c:v>-37.575000000000003</c:v>
                </c:pt>
                <c:pt idx="55151">
                  <c:v>-37.572999999999993</c:v>
                </c:pt>
                <c:pt idx="55152">
                  <c:v>-37.570999999999998</c:v>
                </c:pt>
                <c:pt idx="55153">
                  <c:v>-37.569000000000003</c:v>
                </c:pt>
                <c:pt idx="55154">
                  <c:v>-37.566999999999993</c:v>
                </c:pt>
                <c:pt idx="55155">
                  <c:v>-37.564999999999998</c:v>
                </c:pt>
                <c:pt idx="55156">
                  <c:v>-37.563000000000002</c:v>
                </c:pt>
                <c:pt idx="55157">
                  <c:v>-37.561000000000007</c:v>
                </c:pt>
                <c:pt idx="55158">
                  <c:v>-37.558999999999997</c:v>
                </c:pt>
                <c:pt idx="55159">
                  <c:v>-37.557000000000002</c:v>
                </c:pt>
                <c:pt idx="55160">
                  <c:v>-37.555000000000007</c:v>
                </c:pt>
                <c:pt idx="55161">
                  <c:v>-37.552999999999997</c:v>
                </c:pt>
                <c:pt idx="55162">
                  <c:v>-37.551000000000002</c:v>
                </c:pt>
                <c:pt idx="55163">
                  <c:v>-37.549000000000007</c:v>
                </c:pt>
                <c:pt idx="55164">
                  <c:v>-37.546999999999997</c:v>
                </c:pt>
                <c:pt idx="55165">
                  <c:v>-37.545000000000002</c:v>
                </c:pt>
                <c:pt idx="55166">
                  <c:v>-37.543000000000006</c:v>
                </c:pt>
                <c:pt idx="55167">
                  <c:v>-37.540999999999997</c:v>
                </c:pt>
                <c:pt idx="55168">
                  <c:v>-37.539000000000001</c:v>
                </c:pt>
                <c:pt idx="55169">
                  <c:v>-37.537000000000006</c:v>
                </c:pt>
                <c:pt idx="55170">
                  <c:v>-37.534999999999997</c:v>
                </c:pt>
                <c:pt idx="55171">
                  <c:v>-37.533000000000001</c:v>
                </c:pt>
                <c:pt idx="55172">
                  <c:v>-37.531000000000006</c:v>
                </c:pt>
                <c:pt idx="55173">
                  <c:v>-37.528999999999996</c:v>
                </c:pt>
                <c:pt idx="55174">
                  <c:v>-37.527000000000001</c:v>
                </c:pt>
                <c:pt idx="55175">
                  <c:v>-37.525000000000006</c:v>
                </c:pt>
                <c:pt idx="55176">
                  <c:v>-37.522999999999996</c:v>
                </c:pt>
                <c:pt idx="55177">
                  <c:v>-37.521000000000001</c:v>
                </c:pt>
                <c:pt idx="55178">
                  <c:v>-37.519000000000005</c:v>
                </c:pt>
                <c:pt idx="55179">
                  <c:v>-37.516999999999996</c:v>
                </c:pt>
                <c:pt idx="55180">
                  <c:v>-37.515000000000001</c:v>
                </c:pt>
                <c:pt idx="55181">
                  <c:v>-37.513000000000005</c:v>
                </c:pt>
                <c:pt idx="55182">
                  <c:v>-37.510999999999996</c:v>
                </c:pt>
                <c:pt idx="55183">
                  <c:v>-37.509</c:v>
                </c:pt>
                <c:pt idx="55184">
                  <c:v>-37.507000000000005</c:v>
                </c:pt>
                <c:pt idx="55185">
                  <c:v>-37.504999999999995</c:v>
                </c:pt>
                <c:pt idx="55186">
                  <c:v>-37.503</c:v>
                </c:pt>
                <c:pt idx="55187">
                  <c:v>-37.501000000000005</c:v>
                </c:pt>
                <c:pt idx="55188">
                  <c:v>-37.498999999999995</c:v>
                </c:pt>
                <c:pt idx="55189">
                  <c:v>-37.497</c:v>
                </c:pt>
                <c:pt idx="55190">
                  <c:v>-37.495000000000005</c:v>
                </c:pt>
                <c:pt idx="55191">
                  <c:v>-37.492999999999995</c:v>
                </c:pt>
                <c:pt idx="55192">
                  <c:v>-37.491</c:v>
                </c:pt>
                <c:pt idx="55193">
                  <c:v>-37.489000000000004</c:v>
                </c:pt>
                <c:pt idx="55194">
                  <c:v>-37.486999999999995</c:v>
                </c:pt>
                <c:pt idx="55195">
                  <c:v>-37.484999999999999</c:v>
                </c:pt>
                <c:pt idx="55196">
                  <c:v>-37.483000000000004</c:v>
                </c:pt>
                <c:pt idx="55197">
                  <c:v>-37.480999999999995</c:v>
                </c:pt>
                <c:pt idx="55198">
                  <c:v>-37.478999999999999</c:v>
                </c:pt>
                <c:pt idx="55199">
                  <c:v>-37.477000000000004</c:v>
                </c:pt>
                <c:pt idx="55200">
                  <c:v>-37.474999999999994</c:v>
                </c:pt>
                <c:pt idx="55201">
                  <c:v>-37.472999999999999</c:v>
                </c:pt>
                <c:pt idx="55202">
                  <c:v>-37.471000000000004</c:v>
                </c:pt>
                <c:pt idx="55203">
                  <c:v>-37.468999999999994</c:v>
                </c:pt>
                <c:pt idx="55204">
                  <c:v>-37.466999999999999</c:v>
                </c:pt>
                <c:pt idx="55205">
                  <c:v>-37.465000000000003</c:v>
                </c:pt>
                <c:pt idx="55206">
                  <c:v>-37.462999999999994</c:v>
                </c:pt>
                <c:pt idx="55207">
                  <c:v>-37.460999999999999</c:v>
                </c:pt>
                <c:pt idx="55208">
                  <c:v>-37.459000000000003</c:v>
                </c:pt>
                <c:pt idx="55209">
                  <c:v>-37.456999999999994</c:v>
                </c:pt>
                <c:pt idx="55210">
                  <c:v>-37.454999999999998</c:v>
                </c:pt>
                <c:pt idx="55211">
                  <c:v>-37.453000000000003</c:v>
                </c:pt>
                <c:pt idx="55212">
                  <c:v>-37.450999999999993</c:v>
                </c:pt>
                <c:pt idx="55213">
                  <c:v>-37.448999999999998</c:v>
                </c:pt>
                <c:pt idx="55214">
                  <c:v>-37.447000000000003</c:v>
                </c:pt>
                <c:pt idx="55215">
                  <c:v>-37.444999999999993</c:v>
                </c:pt>
                <c:pt idx="55216">
                  <c:v>-37.442999999999998</c:v>
                </c:pt>
                <c:pt idx="55217">
                  <c:v>-37.441000000000003</c:v>
                </c:pt>
                <c:pt idx="55218">
                  <c:v>-37.438999999999993</c:v>
                </c:pt>
                <c:pt idx="55219">
                  <c:v>-37.436999999999998</c:v>
                </c:pt>
                <c:pt idx="55220">
                  <c:v>-37.435000000000002</c:v>
                </c:pt>
                <c:pt idx="55221">
                  <c:v>-37.433000000000007</c:v>
                </c:pt>
                <c:pt idx="55222">
                  <c:v>-37.430999999999997</c:v>
                </c:pt>
                <c:pt idx="55223">
                  <c:v>-37.429000000000002</c:v>
                </c:pt>
                <c:pt idx="55224">
                  <c:v>-37.427000000000007</c:v>
                </c:pt>
                <c:pt idx="55225">
                  <c:v>-37.424999999999997</c:v>
                </c:pt>
                <c:pt idx="55226">
                  <c:v>-37.423000000000002</c:v>
                </c:pt>
                <c:pt idx="55227">
                  <c:v>-37.421000000000006</c:v>
                </c:pt>
                <c:pt idx="55228">
                  <c:v>-37.418999999999997</c:v>
                </c:pt>
                <c:pt idx="55229">
                  <c:v>-37.417000000000002</c:v>
                </c:pt>
                <c:pt idx="55230">
                  <c:v>-37.415000000000006</c:v>
                </c:pt>
                <c:pt idx="55231">
                  <c:v>-37.412999999999997</c:v>
                </c:pt>
                <c:pt idx="55232">
                  <c:v>-37.411000000000001</c:v>
                </c:pt>
                <c:pt idx="55233">
                  <c:v>-37.409000000000006</c:v>
                </c:pt>
                <c:pt idx="55234">
                  <c:v>-37.406999999999996</c:v>
                </c:pt>
                <c:pt idx="55235">
                  <c:v>-37.405000000000001</c:v>
                </c:pt>
                <c:pt idx="55236">
                  <c:v>-37.403000000000006</c:v>
                </c:pt>
                <c:pt idx="55237">
                  <c:v>-37.400999999999996</c:v>
                </c:pt>
                <c:pt idx="55238">
                  <c:v>-37.399000000000001</c:v>
                </c:pt>
                <c:pt idx="55239">
                  <c:v>-37.397000000000006</c:v>
                </c:pt>
                <c:pt idx="55240">
                  <c:v>-37.394999999999996</c:v>
                </c:pt>
                <c:pt idx="55241">
                  <c:v>-37.393000000000001</c:v>
                </c:pt>
                <c:pt idx="55242">
                  <c:v>-37.391000000000005</c:v>
                </c:pt>
                <c:pt idx="55243">
                  <c:v>-37.388999999999996</c:v>
                </c:pt>
                <c:pt idx="55244">
                  <c:v>-37.387</c:v>
                </c:pt>
                <c:pt idx="55245">
                  <c:v>-37.385000000000005</c:v>
                </c:pt>
                <c:pt idx="55246">
                  <c:v>-37.382999999999996</c:v>
                </c:pt>
                <c:pt idx="55247">
                  <c:v>-37.381</c:v>
                </c:pt>
                <c:pt idx="55248">
                  <c:v>-37.379000000000005</c:v>
                </c:pt>
                <c:pt idx="55249">
                  <c:v>-37.376999999999995</c:v>
                </c:pt>
                <c:pt idx="55250">
                  <c:v>-37.375</c:v>
                </c:pt>
                <c:pt idx="55251">
                  <c:v>-37.373000000000005</c:v>
                </c:pt>
                <c:pt idx="55252">
                  <c:v>-37.370999999999995</c:v>
                </c:pt>
                <c:pt idx="55253">
                  <c:v>-37.369</c:v>
                </c:pt>
                <c:pt idx="55254">
                  <c:v>-37.367000000000004</c:v>
                </c:pt>
                <c:pt idx="55255">
                  <c:v>-37.364999999999995</c:v>
                </c:pt>
                <c:pt idx="55256">
                  <c:v>-37.363</c:v>
                </c:pt>
                <c:pt idx="55257">
                  <c:v>-37.361000000000004</c:v>
                </c:pt>
                <c:pt idx="55258">
                  <c:v>-37.358999999999995</c:v>
                </c:pt>
                <c:pt idx="55259">
                  <c:v>-37.356999999999999</c:v>
                </c:pt>
                <c:pt idx="55260">
                  <c:v>-37.355000000000004</c:v>
                </c:pt>
                <c:pt idx="55261">
                  <c:v>-37.352999999999994</c:v>
                </c:pt>
                <c:pt idx="55262">
                  <c:v>-37.350999999999999</c:v>
                </c:pt>
                <c:pt idx="55263">
                  <c:v>-37.349000000000004</c:v>
                </c:pt>
                <c:pt idx="55264">
                  <c:v>-37.346999999999994</c:v>
                </c:pt>
                <c:pt idx="55265">
                  <c:v>-37.344999999999999</c:v>
                </c:pt>
                <c:pt idx="55266">
                  <c:v>-37.343000000000004</c:v>
                </c:pt>
                <c:pt idx="55267">
                  <c:v>-37.340999999999994</c:v>
                </c:pt>
                <c:pt idx="55268">
                  <c:v>-37.338999999999999</c:v>
                </c:pt>
                <c:pt idx="55269">
                  <c:v>-37.337000000000003</c:v>
                </c:pt>
                <c:pt idx="55270">
                  <c:v>-37.334999999999994</c:v>
                </c:pt>
                <c:pt idx="55271">
                  <c:v>-37.332999999999998</c:v>
                </c:pt>
                <c:pt idx="55272">
                  <c:v>-37.331000000000003</c:v>
                </c:pt>
                <c:pt idx="55273">
                  <c:v>-37.328999999999994</c:v>
                </c:pt>
                <c:pt idx="55274">
                  <c:v>-37.326999999999998</c:v>
                </c:pt>
                <c:pt idx="55275">
                  <c:v>-37.325000000000003</c:v>
                </c:pt>
                <c:pt idx="55276">
                  <c:v>-37.322999999999993</c:v>
                </c:pt>
                <c:pt idx="55277">
                  <c:v>-37.320999999999998</c:v>
                </c:pt>
                <c:pt idx="55278">
                  <c:v>-37.319000000000003</c:v>
                </c:pt>
                <c:pt idx="55279">
                  <c:v>-37.316999999999993</c:v>
                </c:pt>
                <c:pt idx="55280">
                  <c:v>-37.314999999999998</c:v>
                </c:pt>
                <c:pt idx="55281">
                  <c:v>-37.313000000000002</c:v>
                </c:pt>
                <c:pt idx="55282">
                  <c:v>-37.311000000000007</c:v>
                </c:pt>
                <c:pt idx="55283">
                  <c:v>-37.308999999999997</c:v>
                </c:pt>
                <c:pt idx="55284">
                  <c:v>-37.307000000000002</c:v>
                </c:pt>
                <c:pt idx="55285">
                  <c:v>-37.305000000000007</c:v>
                </c:pt>
                <c:pt idx="55286">
                  <c:v>-37.302999999999997</c:v>
                </c:pt>
                <c:pt idx="55287">
                  <c:v>-37.301000000000002</c:v>
                </c:pt>
                <c:pt idx="55288">
                  <c:v>-37.299000000000007</c:v>
                </c:pt>
                <c:pt idx="55289">
                  <c:v>-37.296999999999997</c:v>
                </c:pt>
                <c:pt idx="55290">
                  <c:v>-37.295000000000002</c:v>
                </c:pt>
                <c:pt idx="55291">
                  <c:v>-37.293000000000006</c:v>
                </c:pt>
                <c:pt idx="55292">
                  <c:v>-37.290999999999997</c:v>
                </c:pt>
                <c:pt idx="55293">
                  <c:v>-37.289000000000001</c:v>
                </c:pt>
                <c:pt idx="55294">
                  <c:v>-37.287000000000006</c:v>
                </c:pt>
                <c:pt idx="55295">
                  <c:v>-37.284999999999997</c:v>
                </c:pt>
                <c:pt idx="55296">
                  <c:v>-37.283000000000001</c:v>
                </c:pt>
                <c:pt idx="55297">
                  <c:v>-37.281000000000006</c:v>
                </c:pt>
                <c:pt idx="55298">
                  <c:v>-37.278999999999996</c:v>
                </c:pt>
                <c:pt idx="55299">
                  <c:v>-37.277000000000001</c:v>
                </c:pt>
                <c:pt idx="55300">
                  <c:v>-37.275000000000006</c:v>
                </c:pt>
                <c:pt idx="55301">
                  <c:v>-37.272999999999996</c:v>
                </c:pt>
                <c:pt idx="55302">
                  <c:v>-37.271000000000001</c:v>
                </c:pt>
                <c:pt idx="55303">
                  <c:v>-37.269000000000005</c:v>
                </c:pt>
                <c:pt idx="55304">
                  <c:v>-37.266999999999996</c:v>
                </c:pt>
                <c:pt idx="55305">
                  <c:v>-37.265000000000001</c:v>
                </c:pt>
                <c:pt idx="55306">
                  <c:v>-37.263000000000005</c:v>
                </c:pt>
                <c:pt idx="55307">
                  <c:v>-37.260999999999996</c:v>
                </c:pt>
                <c:pt idx="55308">
                  <c:v>-37.259</c:v>
                </c:pt>
                <c:pt idx="55309">
                  <c:v>-37.257000000000005</c:v>
                </c:pt>
                <c:pt idx="55310">
                  <c:v>-37.254999999999995</c:v>
                </c:pt>
                <c:pt idx="55311">
                  <c:v>-37.253</c:v>
                </c:pt>
                <c:pt idx="55312">
                  <c:v>-37.251000000000005</c:v>
                </c:pt>
                <c:pt idx="55313">
                  <c:v>-37.248999999999995</c:v>
                </c:pt>
                <c:pt idx="55314">
                  <c:v>-37.247</c:v>
                </c:pt>
                <c:pt idx="55315">
                  <c:v>-37.245000000000005</c:v>
                </c:pt>
                <c:pt idx="55316">
                  <c:v>-37.242999999999995</c:v>
                </c:pt>
                <c:pt idx="55317">
                  <c:v>-37.241</c:v>
                </c:pt>
                <c:pt idx="55318">
                  <c:v>-37.239000000000004</c:v>
                </c:pt>
                <c:pt idx="55319">
                  <c:v>-37.236999999999995</c:v>
                </c:pt>
                <c:pt idx="55320">
                  <c:v>-37.234999999999999</c:v>
                </c:pt>
                <c:pt idx="55321">
                  <c:v>-37.233000000000004</c:v>
                </c:pt>
                <c:pt idx="55322">
                  <c:v>-37.230999999999995</c:v>
                </c:pt>
                <c:pt idx="55323">
                  <c:v>-37.228999999999999</c:v>
                </c:pt>
                <c:pt idx="55324">
                  <c:v>-37.227000000000004</c:v>
                </c:pt>
                <c:pt idx="55325">
                  <c:v>-37.224999999999994</c:v>
                </c:pt>
                <c:pt idx="55326">
                  <c:v>-37.222999999999999</c:v>
                </c:pt>
                <c:pt idx="55327">
                  <c:v>-37.221000000000004</c:v>
                </c:pt>
                <c:pt idx="55328">
                  <c:v>-37.218999999999994</c:v>
                </c:pt>
                <c:pt idx="55329">
                  <c:v>-37.216999999999999</c:v>
                </c:pt>
                <c:pt idx="55330">
                  <c:v>-37.215000000000003</c:v>
                </c:pt>
                <c:pt idx="55331">
                  <c:v>-37.212999999999994</c:v>
                </c:pt>
                <c:pt idx="55332">
                  <c:v>-37.210999999999999</c:v>
                </c:pt>
                <c:pt idx="55333">
                  <c:v>-37.209000000000003</c:v>
                </c:pt>
                <c:pt idx="55334">
                  <c:v>-37.206999999999994</c:v>
                </c:pt>
                <c:pt idx="55335">
                  <c:v>-37.204999999999998</c:v>
                </c:pt>
                <c:pt idx="55336">
                  <c:v>-37.203000000000003</c:v>
                </c:pt>
                <c:pt idx="55337">
                  <c:v>-37.200999999999993</c:v>
                </c:pt>
                <c:pt idx="55338">
                  <c:v>-37.198999999999998</c:v>
                </c:pt>
                <c:pt idx="55339">
                  <c:v>-37.197000000000003</c:v>
                </c:pt>
                <c:pt idx="55340">
                  <c:v>-37.194999999999993</c:v>
                </c:pt>
                <c:pt idx="55341">
                  <c:v>-37.192999999999998</c:v>
                </c:pt>
                <c:pt idx="55342">
                  <c:v>-37.191000000000003</c:v>
                </c:pt>
                <c:pt idx="55343">
                  <c:v>-37.188999999999993</c:v>
                </c:pt>
                <c:pt idx="55344">
                  <c:v>-37.186999999999998</c:v>
                </c:pt>
                <c:pt idx="55345">
                  <c:v>-37.185000000000002</c:v>
                </c:pt>
                <c:pt idx="55346">
                  <c:v>-37.183000000000007</c:v>
                </c:pt>
                <c:pt idx="55347">
                  <c:v>-37.180999999999997</c:v>
                </c:pt>
                <c:pt idx="55348">
                  <c:v>-37.179000000000002</c:v>
                </c:pt>
                <c:pt idx="55349">
                  <c:v>-37.177000000000007</c:v>
                </c:pt>
                <c:pt idx="55350">
                  <c:v>-37.174999999999997</c:v>
                </c:pt>
                <c:pt idx="55351">
                  <c:v>-37.173000000000002</c:v>
                </c:pt>
                <c:pt idx="55352">
                  <c:v>-37.171000000000006</c:v>
                </c:pt>
                <c:pt idx="55353">
                  <c:v>-37.168999999999997</c:v>
                </c:pt>
                <c:pt idx="55354">
                  <c:v>-37.167000000000002</c:v>
                </c:pt>
                <c:pt idx="55355">
                  <c:v>-37.165000000000006</c:v>
                </c:pt>
                <c:pt idx="55356">
                  <c:v>-37.162999999999997</c:v>
                </c:pt>
                <c:pt idx="55357">
                  <c:v>-37.161000000000001</c:v>
                </c:pt>
                <c:pt idx="55358">
                  <c:v>-37.159000000000006</c:v>
                </c:pt>
                <c:pt idx="55359">
                  <c:v>-37.156999999999996</c:v>
                </c:pt>
                <c:pt idx="55360">
                  <c:v>-37.155000000000001</c:v>
                </c:pt>
                <c:pt idx="55361">
                  <c:v>-37.153000000000006</c:v>
                </c:pt>
                <c:pt idx="55362">
                  <c:v>-37.150999999999996</c:v>
                </c:pt>
                <c:pt idx="55363">
                  <c:v>-37.149000000000001</c:v>
                </c:pt>
                <c:pt idx="55364">
                  <c:v>-37.147000000000006</c:v>
                </c:pt>
                <c:pt idx="55365">
                  <c:v>-37.144999999999996</c:v>
                </c:pt>
                <c:pt idx="55366">
                  <c:v>-37.143000000000001</c:v>
                </c:pt>
                <c:pt idx="55367">
                  <c:v>-37.141000000000005</c:v>
                </c:pt>
                <c:pt idx="55368">
                  <c:v>-37.138999999999996</c:v>
                </c:pt>
                <c:pt idx="55369">
                  <c:v>-37.137</c:v>
                </c:pt>
                <c:pt idx="55370">
                  <c:v>-37.135000000000005</c:v>
                </c:pt>
                <c:pt idx="55371">
                  <c:v>-37.132999999999996</c:v>
                </c:pt>
                <c:pt idx="55372">
                  <c:v>-37.131</c:v>
                </c:pt>
                <c:pt idx="55373">
                  <c:v>-37.129000000000005</c:v>
                </c:pt>
                <c:pt idx="55374">
                  <c:v>-37.126999999999995</c:v>
                </c:pt>
                <c:pt idx="55375">
                  <c:v>-37.125</c:v>
                </c:pt>
                <c:pt idx="55376">
                  <c:v>-37.123000000000005</c:v>
                </c:pt>
                <c:pt idx="55377">
                  <c:v>-37.120999999999995</c:v>
                </c:pt>
                <c:pt idx="55378">
                  <c:v>-37.119</c:v>
                </c:pt>
                <c:pt idx="55379">
                  <c:v>-37.117000000000004</c:v>
                </c:pt>
                <c:pt idx="55380">
                  <c:v>-37.114999999999995</c:v>
                </c:pt>
                <c:pt idx="55381">
                  <c:v>-37.113</c:v>
                </c:pt>
                <c:pt idx="55382">
                  <c:v>-37.111000000000004</c:v>
                </c:pt>
                <c:pt idx="55383">
                  <c:v>-37.108999999999995</c:v>
                </c:pt>
                <c:pt idx="55384">
                  <c:v>-37.106999999999999</c:v>
                </c:pt>
                <c:pt idx="55385">
                  <c:v>-37.105000000000004</c:v>
                </c:pt>
                <c:pt idx="55386">
                  <c:v>-37.102999999999994</c:v>
                </c:pt>
                <c:pt idx="55387">
                  <c:v>-37.100999999999999</c:v>
                </c:pt>
                <c:pt idx="55388">
                  <c:v>-37.099000000000004</c:v>
                </c:pt>
                <c:pt idx="55389">
                  <c:v>-37.096999999999994</c:v>
                </c:pt>
                <c:pt idx="55390">
                  <c:v>-37.094999999999999</c:v>
                </c:pt>
                <c:pt idx="55391">
                  <c:v>-37.093000000000004</c:v>
                </c:pt>
                <c:pt idx="55392">
                  <c:v>-37.090999999999994</c:v>
                </c:pt>
                <c:pt idx="55393">
                  <c:v>-37.088999999999999</c:v>
                </c:pt>
                <c:pt idx="55394">
                  <c:v>-37.087000000000003</c:v>
                </c:pt>
                <c:pt idx="55395">
                  <c:v>-37.084999999999994</c:v>
                </c:pt>
                <c:pt idx="55396">
                  <c:v>-37.082999999999998</c:v>
                </c:pt>
                <c:pt idx="55397">
                  <c:v>-37.081000000000003</c:v>
                </c:pt>
                <c:pt idx="55398">
                  <c:v>-37.078999999999994</c:v>
                </c:pt>
                <c:pt idx="55399">
                  <c:v>-37.076999999999998</c:v>
                </c:pt>
                <c:pt idx="55400">
                  <c:v>-37.075000000000003</c:v>
                </c:pt>
                <c:pt idx="55401">
                  <c:v>-37.072999999999993</c:v>
                </c:pt>
                <c:pt idx="55402">
                  <c:v>-37.070999999999998</c:v>
                </c:pt>
                <c:pt idx="55403">
                  <c:v>-37.069000000000003</c:v>
                </c:pt>
                <c:pt idx="55404">
                  <c:v>-37.066999999999993</c:v>
                </c:pt>
                <c:pt idx="55405">
                  <c:v>-37.064999999999998</c:v>
                </c:pt>
                <c:pt idx="55406">
                  <c:v>-37.063000000000002</c:v>
                </c:pt>
                <c:pt idx="55407">
                  <c:v>-37.061000000000007</c:v>
                </c:pt>
                <c:pt idx="55408">
                  <c:v>-37.058999999999997</c:v>
                </c:pt>
                <c:pt idx="55409">
                  <c:v>-37.057000000000002</c:v>
                </c:pt>
                <c:pt idx="55410">
                  <c:v>-37.055000000000007</c:v>
                </c:pt>
                <c:pt idx="55411">
                  <c:v>-37.052999999999997</c:v>
                </c:pt>
                <c:pt idx="55412">
                  <c:v>-37.051000000000002</c:v>
                </c:pt>
                <c:pt idx="55413">
                  <c:v>-37.049000000000007</c:v>
                </c:pt>
                <c:pt idx="55414">
                  <c:v>-37.046999999999997</c:v>
                </c:pt>
                <c:pt idx="55415">
                  <c:v>-37.045000000000002</c:v>
                </c:pt>
                <c:pt idx="55416">
                  <c:v>-37.043000000000006</c:v>
                </c:pt>
                <c:pt idx="55417">
                  <c:v>-37.040999999999997</c:v>
                </c:pt>
                <c:pt idx="55418">
                  <c:v>-37.039000000000001</c:v>
                </c:pt>
                <c:pt idx="55419">
                  <c:v>-37.037000000000006</c:v>
                </c:pt>
                <c:pt idx="55420">
                  <c:v>-37.034999999999997</c:v>
                </c:pt>
                <c:pt idx="55421">
                  <c:v>-37.033000000000001</c:v>
                </c:pt>
                <c:pt idx="55422">
                  <c:v>-37.031000000000006</c:v>
                </c:pt>
                <c:pt idx="55423">
                  <c:v>-37.028999999999996</c:v>
                </c:pt>
                <c:pt idx="55424">
                  <c:v>-37.027000000000001</c:v>
                </c:pt>
                <c:pt idx="55425">
                  <c:v>-37.025000000000006</c:v>
                </c:pt>
                <c:pt idx="55426">
                  <c:v>-37.022999999999996</c:v>
                </c:pt>
                <c:pt idx="55427">
                  <c:v>-37.021000000000001</c:v>
                </c:pt>
                <c:pt idx="55428">
                  <c:v>-37.019000000000005</c:v>
                </c:pt>
                <c:pt idx="55429">
                  <c:v>-37.016999999999996</c:v>
                </c:pt>
                <c:pt idx="55430">
                  <c:v>-37.015000000000001</c:v>
                </c:pt>
                <c:pt idx="55431">
                  <c:v>-37.013000000000005</c:v>
                </c:pt>
                <c:pt idx="55432">
                  <c:v>-37.010999999999996</c:v>
                </c:pt>
                <c:pt idx="55433">
                  <c:v>-37.009</c:v>
                </c:pt>
                <c:pt idx="55434">
                  <c:v>-37.007000000000005</c:v>
                </c:pt>
                <c:pt idx="55435">
                  <c:v>-37.004999999999995</c:v>
                </c:pt>
                <c:pt idx="55436">
                  <c:v>-37.003</c:v>
                </c:pt>
                <c:pt idx="55437">
                  <c:v>-37.001000000000005</c:v>
                </c:pt>
                <c:pt idx="55438">
                  <c:v>-36.998999999999995</c:v>
                </c:pt>
                <c:pt idx="55439">
                  <c:v>-36.997</c:v>
                </c:pt>
                <c:pt idx="55440">
                  <c:v>-36.995000000000005</c:v>
                </c:pt>
                <c:pt idx="55441">
                  <c:v>-36.992999999999995</c:v>
                </c:pt>
                <c:pt idx="55442">
                  <c:v>-36.991</c:v>
                </c:pt>
                <c:pt idx="55443">
                  <c:v>-36.989000000000004</c:v>
                </c:pt>
                <c:pt idx="55444">
                  <c:v>-36.986999999999995</c:v>
                </c:pt>
                <c:pt idx="55445">
                  <c:v>-36.984999999999999</c:v>
                </c:pt>
                <c:pt idx="55446">
                  <c:v>-36.983000000000004</c:v>
                </c:pt>
                <c:pt idx="55447">
                  <c:v>-36.980999999999995</c:v>
                </c:pt>
                <c:pt idx="55448">
                  <c:v>-36.978999999999999</c:v>
                </c:pt>
                <c:pt idx="55449">
                  <c:v>-36.977000000000004</c:v>
                </c:pt>
                <c:pt idx="55450">
                  <c:v>-36.974999999999994</c:v>
                </c:pt>
                <c:pt idx="55451">
                  <c:v>-36.972999999999999</c:v>
                </c:pt>
                <c:pt idx="55452">
                  <c:v>-36.971000000000004</c:v>
                </c:pt>
                <c:pt idx="55453">
                  <c:v>-36.968999999999994</c:v>
                </c:pt>
                <c:pt idx="55454">
                  <c:v>-36.966999999999999</c:v>
                </c:pt>
                <c:pt idx="55455">
                  <c:v>-36.965000000000003</c:v>
                </c:pt>
                <c:pt idx="55456">
                  <c:v>-36.962999999999994</c:v>
                </c:pt>
                <c:pt idx="55457">
                  <c:v>-36.960999999999999</c:v>
                </c:pt>
                <c:pt idx="55458">
                  <c:v>-36.959000000000003</c:v>
                </c:pt>
                <c:pt idx="55459">
                  <c:v>-36.956999999999994</c:v>
                </c:pt>
                <c:pt idx="55460">
                  <c:v>-36.954999999999998</c:v>
                </c:pt>
                <c:pt idx="55461">
                  <c:v>-36.953000000000003</c:v>
                </c:pt>
                <c:pt idx="55462">
                  <c:v>-36.950999999999993</c:v>
                </c:pt>
                <c:pt idx="55463">
                  <c:v>-36.948999999999998</c:v>
                </c:pt>
                <c:pt idx="55464">
                  <c:v>-36.947000000000003</c:v>
                </c:pt>
                <c:pt idx="55465">
                  <c:v>-36.944999999999993</c:v>
                </c:pt>
                <c:pt idx="55466">
                  <c:v>-36.942999999999998</c:v>
                </c:pt>
                <c:pt idx="55467">
                  <c:v>-36.941000000000003</c:v>
                </c:pt>
                <c:pt idx="55468">
                  <c:v>-36.938999999999993</c:v>
                </c:pt>
                <c:pt idx="55469">
                  <c:v>-36.936999999999998</c:v>
                </c:pt>
                <c:pt idx="55470">
                  <c:v>-36.935000000000002</c:v>
                </c:pt>
                <c:pt idx="55471">
                  <c:v>-36.933000000000007</c:v>
                </c:pt>
                <c:pt idx="55472">
                  <c:v>-36.930999999999997</c:v>
                </c:pt>
                <c:pt idx="55473">
                  <c:v>-36.929000000000002</c:v>
                </c:pt>
                <c:pt idx="55474">
                  <c:v>-36.927000000000007</c:v>
                </c:pt>
                <c:pt idx="55475">
                  <c:v>-36.924999999999997</c:v>
                </c:pt>
                <c:pt idx="55476">
                  <c:v>-36.923000000000002</c:v>
                </c:pt>
                <c:pt idx="55477">
                  <c:v>-36.921000000000006</c:v>
                </c:pt>
                <c:pt idx="55478">
                  <c:v>-36.918999999999997</c:v>
                </c:pt>
                <c:pt idx="55479">
                  <c:v>-36.917000000000002</c:v>
                </c:pt>
                <c:pt idx="55480">
                  <c:v>-36.915000000000006</c:v>
                </c:pt>
                <c:pt idx="55481">
                  <c:v>-36.912999999999997</c:v>
                </c:pt>
                <c:pt idx="55482">
                  <c:v>-36.911000000000001</c:v>
                </c:pt>
                <c:pt idx="55483">
                  <c:v>-36.909000000000006</c:v>
                </c:pt>
                <c:pt idx="55484">
                  <c:v>-36.906999999999996</c:v>
                </c:pt>
                <c:pt idx="55485">
                  <c:v>-36.905000000000001</c:v>
                </c:pt>
                <c:pt idx="55486">
                  <c:v>-36.903000000000006</c:v>
                </c:pt>
                <c:pt idx="55487">
                  <c:v>-36.900999999999996</c:v>
                </c:pt>
                <c:pt idx="55488">
                  <c:v>-36.899000000000001</c:v>
                </c:pt>
                <c:pt idx="55489">
                  <c:v>-36.897000000000006</c:v>
                </c:pt>
                <c:pt idx="55490">
                  <c:v>-36.894999999999996</c:v>
                </c:pt>
                <c:pt idx="55491">
                  <c:v>-36.893000000000001</c:v>
                </c:pt>
                <c:pt idx="55492">
                  <c:v>-36.891000000000005</c:v>
                </c:pt>
                <c:pt idx="55493">
                  <c:v>-36.888999999999996</c:v>
                </c:pt>
                <c:pt idx="55494">
                  <c:v>-36.887</c:v>
                </c:pt>
                <c:pt idx="55495">
                  <c:v>-36.885000000000005</c:v>
                </c:pt>
                <c:pt idx="55496">
                  <c:v>-36.882999999999996</c:v>
                </c:pt>
                <c:pt idx="55497">
                  <c:v>-36.881</c:v>
                </c:pt>
                <c:pt idx="55498">
                  <c:v>-36.879000000000005</c:v>
                </c:pt>
                <c:pt idx="55499">
                  <c:v>-36.876999999999995</c:v>
                </c:pt>
                <c:pt idx="55500">
                  <c:v>-36.875</c:v>
                </c:pt>
                <c:pt idx="55501">
                  <c:v>-36.873000000000005</c:v>
                </c:pt>
                <c:pt idx="55502">
                  <c:v>-36.870999999999995</c:v>
                </c:pt>
                <c:pt idx="55503">
                  <c:v>-36.869</c:v>
                </c:pt>
                <c:pt idx="55504">
                  <c:v>-36.867000000000004</c:v>
                </c:pt>
                <c:pt idx="55505">
                  <c:v>-36.864999999999995</c:v>
                </c:pt>
                <c:pt idx="55506">
                  <c:v>-36.863</c:v>
                </c:pt>
                <c:pt idx="55507">
                  <c:v>-36.861000000000004</c:v>
                </c:pt>
                <c:pt idx="55508">
                  <c:v>-36.858999999999995</c:v>
                </c:pt>
                <c:pt idx="55509">
                  <c:v>-36.856999999999999</c:v>
                </c:pt>
                <c:pt idx="55510">
                  <c:v>-36.855000000000004</c:v>
                </c:pt>
                <c:pt idx="55511">
                  <c:v>-36.852999999999994</c:v>
                </c:pt>
                <c:pt idx="55512">
                  <c:v>-36.850999999999999</c:v>
                </c:pt>
                <c:pt idx="55513">
                  <c:v>-36.849000000000004</c:v>
                </c:pt>
                <c:pt idx="55514">
                  <c:v>-36.846999999999994</c:v>
                </c:pt>
                <c:pt idx="55515">
                  <c:v>-36.844999999999999</c:v>
                </c:pt>
                <c:pt idx="55516">
                  <c:v>-36.843000000000004</c:v>
                </c:pt>
                <c:pt idx="55517">
                  <c:v>-36.840999999999994</c:v>
                </c:pt>
                <c:pt idx="55518">
                  <c:v>-36.838999999999999</c:v>
                </c:pt>
                <c:pt idx="55519">
                  <c:v>-36.837000000000003</c:v>
                </c:pt>
                <c:pt idx="55520">
                  <c:v>-36.834999999999994</c:v>
                </c:pt>
                <c:pt idx="55521">
                  <c:v>-36.832999999999998</c:v>
                </c:pt>
                <c:pt idx="55522">
                  <c:v>-36.831000000000003</c:v>
                </c:pt>
                <c:pt idx="55523">
                  <c:v>-36.828999999999994</c:v>
                </c:pt>
                <c:pt idx="55524">
                  <c:v>-36.826999999999998</c:v>
                </c:pt>
                <c:pt idx="55525">
                  <c:v>-36.825000000000003</c:v>
                </c:pt>
                <c:pt idx="55526">
                  <c:v>-36.822999999999993</c:v>
                </c:pt>
                <c:pt idx="55527">
                  <c:v>-36.820999999999998</c:v>
                </c:pt>
                <c:pt idx="55528">
                  <c:v>-36.819000000000003</c:v>
                </c:pt>
                <c:pt idx="55529">
                  <c:v>-36.816999999999993</c:v>
                </c:pt>
                <c:pt idx="55530">
                  <c:v>-36.814999999999998</c:v>
                </c:pt>
                <c:pt idx="55531">
                  <c:v>-36.813000000000002</c:v>
                </c:pt>
                <c:pt idx="55532">
                  <c:v>-36.811000000000007</c:v>
                </c:pt>
                <c:pt idx="55533">
                  <c:v>-36.808999999999997</c:v>
                </c:pt>
                <c:pt idx="55534">
                  <c:v>-36.807000000000002</c:v>
                </c:pt>
                <c:pt idx="55535">
                  <c:v>-36.805000000000007</c:v>
                </c:pt>
                <c:pt idx="55536">
                  <c:v>-36.802999999999997</c:v>
                </c:pt>
                <c:pt idx="55537">
                  <c:v>-36.801000000000002</c:v>
                </c:pt>
                <c:pt idx="55538">
                  <c:v>-36.799000000000007</c:v>
                </c:pt>
                <c:pt idx="55539">
                  <c:v>-36.796999999999997</c:v>
                </c:pt>
                <c:pt idx="55540">
                  <c:v>-36.795000000000002</c:v>
                </c:pt>
                <c:pt idx="55541">
                  <c:v>-36.793000000000006</c:v>
                </c:pt>
                <c:pt idx="55542">
                  <c:v>-36.790999999999997</c:v>
                </c:pt>
                <c:pt idx="55543">
                  <c:v>-36.789000000000001</c:v>
                </c:pt>
                <c:pt idx="55544">
                  <c:v>-36.787000000000006</c:v>
                </c:pt>
                <c:pt idx="55545">
                  <c:v>-36.784999999999997</c:v>
                </c:pt>
                <c:pt idx="55546">
                  <c:v>-36.783000000000001</c:v>
                </c:pt>
                <c:pt idx="55547">
                  <c:v>-36.781000000000006</c:v>
                </c:pt>
                <c:pt idx="55548">
                  <c:v>-36.778999999999996</c:v>
                </c:pt>
                <c:pt idx="55549">
                  <c:v>-36.777000000000001</c:v>
                </c:pt>
                <c:pt idx="55550">
                  <c:v>-36.775000000000006</c:v>
                </c:pt>
                <c:pt idx="55551">
                  <c:v>-36.772999999999996</c:v>
                </c:pt>
                <c:pt idx="55552">
                  <c:v>-36.771000000000001</c:v>
                </c:pt>
                <c:pt idx="55553">
                  <c:v>-36.769000000000005</c:v>
                </c:pt>
                <c:pt idx="55554">
                  <c:v>-36.766999999999996</c:v>
                </c:pt>
                <c:pt idx="55555">
                  <c:v>-36.765000000000001</c:v>
                </c:pt>
                <c:pt idx="55556">
                  <c:v>-36.763000000000005</c:v>
                </c:pt>
                <c:pt idx="55557">
                  <c:v>-36.760999999999996</c:v>
                </c:pt>
                <c:pt idx="55558">
                  <c:v>-36.759</c:v>
                </c:pt>
                <c:pt idx="55559">
                  <c:v>-36.757000000000005</c:v>
                </c:pt>
                <c:pt idx="55560">
                  <c:v>-36.754999999999995</c:v>
                </c:pt>
                <c:pt idx="55561">
                  <c:v>-36.753</c:v>
                </c:pt>
                <c:pt idx="55562">
                  <c:v>-36.751000000000005</c:v>
                </c:pt>
                <c:pt idx="55563">
                  <c:v>-36.748999999999995</c:v>
                </c:pt>
                <c:pt idx="55564">
                  <c:v>-36.747</c:v>
                </c:pt>
                <c:pt idx="55565">
                  <c:v>-36.745000000000005</c:v>
                </c:pt>
                <c:pt idx="55566">
                  <c:v>-36.742999999999995</c:v>
                </c:pt>
                <c:pt idx="55567">
                  <c:v>-36.741</c:v>
                </c:pt>
                <c:pt idx="55568">
                  <c:v>-36.739000000000004</c:v>
                </c:pt>
                <c:pt idx="55569">
                  <c:v>-36.736999999999995</c:v>
                </c:pt>
                <c:pt idx="55570">
                  <c:v>-36.734999999999999</c:v>
                </c:pt>
                <c:pt idx="55571">
                  <c:v>-36.733000000000004</c:v>
                </c:pt>
                <c:pt idx="55572">
                  <c:v>-36.730999999999995</c:v>
                </c:pt>
                <c:pt idx="55573">
                  <c:v>-36.728999999999999</c:v>
                </c:pt>
                <c:pt idx="55574">
                  <c:v>-36.727000000000004</c:v>
                </c:pt>
                <c:pt idx="55575">
                  <c:v>-36.724999999999994</c:v>
                </c:pt>
                <c:pt idx="55576">
                  <c:v>-36.722999999999999</c:v>
                </c:pt>
                <c:pt idx="55577">
                  <c:v>-36.721000000000004</c:v>
                </c:pt>
                <c:pt idx="55578">
                  <c:v>-36.718999999999994</c:v>
                </c:pt>
                <c:pt idx="55579">
                  <c:v>-36.716999999999999</c:v>
                </c:pt>
                <c:pt idx="55580">
                  <c:v>-36.715000000000003</c:v>
                </c:pt>
                <c:pt idx="55581">
                  <c:v>-36.712999999999994</c:v>
                </c:pt>
                <c:pt idx="55582">
                  <c:v>-36.710999999999999</c:v>
                </c:pt>
                <c:pt idx="55583">
                  <c:v>-36.709000000000003</c:v>
                </c:pt>
                <c:pt idx="55584">
                  <c:v>-36.706999999999994</c:v>
                </c:pt>
                <c:pt idx="55585">
                  <c:v>-36.704999999999998</c:v>
                </c:pt>
                <c:pt idx="55586">
                  <c:v>-36.703000000000003</c:v>
                </c:pt>
                <c:pt idx="55587">
                  <c:v>-36.700999999999993</c:v>
                </c:pt>
                <c:pt idx="55588">
                  <c:v>-36.698999999999998</c:v>
                </c:pt>
                <c:pt idx="55589">
                  <c:v>-36.697000000000003</c:v>
                </c:pt>
                <c:pt idx="55590">
                  <c:v>-36.694999999999993</c:v>
                </c:pt>
                <c:pt idx="55591">
                  <c:v>-36.692999999999998</c:v>
                </c:pt>
                <c:pt idx="55592">
                  <c:v>-36.691000000000003</c:v>
                </c:pt>
                <c:pt idx="55593">
                  <c:v>-36.688999999999993</c:v>
                </c:pt>
                <c:pt idx="55594">
                  <c:v>-36.686999999999998</c:v>
                </c:pt>
                <c:pt idx="55595">
                  <c:v>-36.685000000000002</c:v>
                </c:pt>
                <c:pt idx="55596">
                  <c:v>-36.683000000000007</c:v>
                </c:pt>
                <c:pt idx="55597">
                  <c:v>-36.680999999999997</c:v>
                </c:pt>
                <c:pt idx="55598">
                  <c:v>-36.679000000000002</c:v>
                </c:pt>
                <c:pt idx="55599">
                  <c:v>-36.677000000000007</c:v>
                </c:pt>
                <c:pt idx="55600">
                  <c:v>-36.674999999999997</c:v>
                </c:pt>
                <c:pt idx="55601">
                  <c:v>-36.673000000000002</c:v>
                </c:pt>
                <c:pt idx="55602">
                  <c:v>-36.671000000000006</c:v>
                </c:pt>
                <c:pt idx="55603">
                  <c:v>-36.668999999999997</c:v>
                </c:pt>
                <c:pt idx="55604">
                  <c:v>-36.667000000000002</c:v>
                </c:pt>
                <c:pt idx="55605">
                  <c:v>-36.665000000000006</c:v>
                </c:pt>
                <c:pt idx="55606">
                  <c:v>-36.662999999999997</c:v>
                </c:pt>
                <c:pt idx="55607">
                  <c:v>-36.661000000000001</c:v>
                </c:pt>
                <c:pt idx="55608">
                  <c:v>-36.659000000000006</c:v>
                </c:pt>
                <c:pt idx="55609">
                  <c:v>-36.656999999999996</c:v>
                </c:pt>
                <c:pt idx="55610">
                  <c:v>-36.655000000000001</c:v>
                </c:pt>
                <c:pt idx="55611">
                  <c:v>-36.653000000000006</c:v>
                </c:pt>
                <c:pt idx="55612">
                  <c:v>-36.650999999999996</c:v>
                </c:pt>
                <c:pt idx="55613">
                  <c:v>-36.649000000000001</c:v>
                </c:pt>
                <c:pt idx="55614">
                  <c:v>-36.647000000000006</c:v>
                </c:pt>
                <c:pt idx="55615">
                  <c:v>-36.644999999999996</c:v>
                </c:pt>
                <c:pt idx="55616">
                  <c:v>-36.643000000000001</c:v>
                </c:pt>
                <c:pt idx="55617">
                  <c:v>-36.641000000000005</c:v>
                </c:pt>
                <c:pt idx="55618">
                  <c:v>-36.638999999999996</c:v>
                </c:pt>
                <c:pt idx="55619">
                  <c:v>-36.637</c:v>
                </c:pt>
                <c:pt idx="55620">
                  <c:v>-36.635000000000005</c:v>
                </c:pt>
                <c:pt idx="55621">
                  <c:v>-36.632999999999996</c:v>
                </c:pt>
                <c:pt idx="55622">
                  <c:v>-36.631</c:v>
                </c:pt>
                <c:pt idx="55623">
                  <c:v>-36.629000000000005</c:v>
                </c:pt>
                <c:pt idx="55624">
                  <c:v>-36.626999999999995</c:v>
                </c:pt>
                <c:pt idx="55625">
                  <c:v>-36.625</c:v>
                </c:pt>
                <c:pt idx="55626">
                  <c:v>-36.623000000000005</c:v>
                </c:pt>
                <c:pt idx="55627">
                  <c:v>-36.620999999999995</c:v>
                </c:pt>
                <c:pt idx="55628">
                  <c:v>-36.619</c:v>
                </c:pt>
                <c:pt idx="55629">
                  <c:v>-36.617000000000004</c:v>
                </c:pt>
                <c:pt idx="55630">
                  <c:v>-36.614999999999995</c:v>
                </c:pt>
                <c:pt idx="55631">
                  <c:v>-36.613</c:v>
                </c:pt>
                <c:pt idx="55632">
                  <c:v>-36.611000000000004</c:v>
                </c:pt>
                <c:pt idx="55633">
                  <c:v>-36.608999999999995</c:v>
                </c:pt>
                <c:pt idx="55634">
                  <c:v>-36.606999999999999</c:v>
                </c:pt>
                <c:pt idx="55635">
                  <c:v>-36.605000000000004</c:v>
                </c:pt>
                <c:pt idx="55636">
                  <c:v>-36.602999999999994</c:v>
                </c:pt>
                <c:pt idx="55637">
                  <c:v>-36.600999999999999</c:v>
                </c:pt>
                <c:pt idx="55638">
                  <c:v>-36.599000000000004</c:v>
                </c:pt>
                <c:pt idx="55639">
                  <c:v>-36.596999999999994</c:v>
                </c:pt>
                <c:pt idx="55640">
                  <c:v>-36.594999999999999</c:v>
                </c:pt>
                <c:pt idx="55641">
                  <c:v>-36.593000000000004</c:v>
                </c:pt>
                <c:pt idx="55642">
                  <c:v>-36.590999999999994</c:v>
                </c:pt>
                <c:pt idx="55643">
                  <c:v>-36.588999999999999</c:v>
                </c:pt>
                <c:pt idx="55644">
                  <c:v>-36.587000000000003</c:v>
                </c:pt>
                <c:pt idx="55645">
                  <c:v>-36.584999999999994</c:v>
                </c:pt>
                <c:pt idx="55646">
                  <c:v>-36.582999999999998</c:v>
                </c:pt>
                <c:pt idx="55647">
                  <c:v>-36.581000000000003</c:v>
                </c:pt>
                <c:pt idx="55648">
                  <c:v>-36.578999999999994</c:v>
                </c:pt>
                <c:pt idx="55649">
                  <c:v>-36.576999999999998</c:v>
                </c:pt>
                <c:pt idx="55650">
                  <c:v>-36.575000000000003</c:v>
                </c:pt>
                <c:pt idx="55651">
                  <c:v>-36.572999999999993</c:v>
                </c:pt>
                <c:pt idx="55652">
                  <c:v>-36.570999999999998</c:v>
                </c:pt>
                <c:pt idx="55653">
                  <c:v>-36.569000000000003</c:v>
                </c:pt>
                <c:pt idx="55654">
                  <c:v>-36.566999999999993</c:v>
                </c:pt>
                <c:pt idx="55655">
                  <c:v>-36.564999999999998</c:v>
                </c:pt>
                <c:pt idx="55656">
                  <c:v>-36.563000000000002</c:v>
                </c:pt>
                <c:pt idx="55657">
                  <c:v>-36.561000000000007</c:v>
                </c:pt>
                <c:pt idx="55658">
                  <c:v>-36.558999999999997</c:v>
                </c:pt>
                <c:pt idx="55659">
                  <c:v>-36.557000000000002</c:v>
                </c:pt>
                <c:pt idx="55660">
                  <c:v>-36.555000000000007</c:v>
                </c:pt>
                <c:pt idx="55661">
                  <c:v>-36.552999999999997</c:v>
                </c:pt>
                <c:pt idx="55662">
                  <c:v>-36.551000000000002</c:v>
                </c:pt>
                <c:pt idx="55663">
                  <c:v>-36.549000000000007</c:v>
                </c:pt>
                <c:pt idx="55664">
                  <c:v>-36.546999999999997</c:v>
                </c:pt>
                <c:pt idx="55665">
                  <c:v>-36.545000000000002</c:v>
                </c:pt>
                <c:pt idx="55666">
                  <c:v>-36.543000000000006</c:v>
                </c:pt>
                <c:pt idx="55667">
                  <c:v>-36.540999999999997</c:v>
                </c:pt>
                <c:pt idx="55668">
                  <c:v>-36.539000000000001</c:v>
                </c:pt>
                <c:pt idx="55669">
                  <c:v>-36.537000000000006</c:v>
                </c:pt>
                <c:pt idx="55670">
                  <c:v>-36.534999999999997</c:v>
                </c:pt>
                <c:pt idx="55671">
                  <c:v>-36.533000000000001</c:v>
                </c:pt>
                <c:pt idx="55672">
                  <c:v>-36.531000000000006</c:v>
                </c:pt>
                <c:pt idx="55673">
                  <c:v>-36.528999999999996</c:v>
                </c:pt>
                <c:pt idx="55674">
                  <c:v>-36.527000000000001</c:v>
                </c:pt>
                <c:pt idx="55675">
                  <c:v>-36.525000000000006</c:v>
                </c:pt>
                <c:pt idx="55676">
                  <c:v>-36.522999999999996</c:v>
                </c:pt>
                <c:pt idx="55677">
                  <c:v>-36.521000000000001</c:v>
                </c:pt>
                <c:pt idx="55678">
                  <c:v>-36.519000000000005</c:v>
                </c:pt>
                <c:pt idx="55679">
                  <c:v>-36.516999999999996</c:v>
                </c:pt>
                <c:pt idx="55680">
                  <c:v>-36.515000000000001</c:v>
                </c:pt>
                <c:pt idx="55681">
                  <c:v>-36.513000000000005</c:v>
                </c:pt>
                <c:pt idx="55682">
                  <c:v>-36.510999999999996</c:v>
                </c:pt>
                <c:pt idx="55683">
                  <c:v>-36.509</c:v>
                </c:pt>
                <c:pt idx="55684">
                  <c:v>-36.507000000000005</c:v>
                </c:pt>
                <c:pt idx="55685">
                  <c:v>-36.504999999999995</c:v>
                </c:pt>
                <c:pt idx="55686">
                  <c:v>-36.503</c:v>
                </c:pt>
                <c:pt idx="55687">
                  <c:v>-36.501000000000005</c:v>
                </c:pt>
                <c:pt idx="55688">
                  <c:v>-36.498999999999995</c:v>
                </c:pt>
                <c:pt idx="55689">
                  <c:v>-36.497</c:v>
                </c:pt>
                <c:pt idx="55690">
                  <c:v>-36.495000000000005</c:v>
                </c:pt>
                <c:pt idx="55691">
                  <c:v>-36.492999999999995</c:v>
                </c:pt>
                <c:pt idx="55692">
                  <c:v>-36.491</c:v>
                </c:pt>
                <c:pt idx="55693">
                  <c:v>-36.489000000000004</c:v>
                </c:pt>
                <c:pt idx="55694">
                  <c:v>-36.486999999999995</c:v>
                </c:pt>
                <c:pt idx="55695">
                  <c:v>-36.484999999999999</c:v>
                </c:pt>
                <c:pt idx="55696">
                  <c:v>-36.483000000000004</c:v>
                </c:pt>
                <c:pt idx="55697">
                  <c:v>-36.480999999999995</c:v>
                </c:pt>
                <c:pt idx="55698">
                  <c:v>-36.478999999999999</c:v>
                </c:pt>
                <c:pt idx="55699">
                  <c:v>-36.477000000000004</c:v>
                </c:pt>
                <c:pt idx="55700">
                  <c:v>-36.474999999999994</c:v>
                </c:pt>
                <c:pt idx="55701">
                  <c:v>-36.472999999999999</c:v>
                </c:pt>
                <c:pt idx="55702">
                  <c:v>-36.471000000000004</c:v>
                </c:pt>
                <c:pt idx="55703">
                  <c:v>-36.468999999999994</c:v>
                </c:pt>
                <c:pt idx="55704">
                  <c:v>-36.466999999999999</c:v>
                </c:pt>
                <c:pt idx="55705">
                  <c:v>-36.465000000000003</c:v>
                </c:pt>
                <c:pt idx="55706">
                  <c:v>-36.462999999999994</c:v>
                </c:pt>
                <c:pt idx="55707">
                  <c:v>-36.460999999999999</c:v>
                </c:pt>
                <c:pt idx="55708">
                  <c:v>-36.459000000000003</c:v>
                </c:pt>
                <c:pt idx="55709">
                  <c:v>-36.456999999999994</c:v>
                </c:pt>
                <c:pt idx="55710">
                  <c:v>-36.454999999999998</c:v>
                </c:pt>
                <c:pt idx="55711">
                  <c:v>-36.453000000000003</c:v>
                </c:pt>
                <c:pt idx="55712">
                  <c:v>-36.450999999999993</c:v>
                </c:pt>
                <c:pt idx="55713">
                  <c:v>-36.448999999999998</c:v>
                </c:pt>
                <c:pt idx="55714">
                  <c:v>-36.447000000000003</c:v>
                </c:pt>
                <c:pt idx="55715">
                  <c:v>-36.444999999999993</c:v>
                </c:pt>
                <c:pt idx="55716">
                  <c:v>-36.442999999999998</c:v>
                </c:pt>
                <c:pt idx="55717">
                  <c:v>-36.441000000000003</c:v>
                </c:pt>
                <c:pt idx="55718">
                  <c:v>-36.438999999999993</c:v>
                </c:pt>
                <c:pt idx="55719">
                  <c:v>-36.436999999999998</c:v>
                </c:pt>
                <c:pt idx="55720">
                  <c:v>-36.435000000000002</c:v>
                </c:pt>
                <c:pt idx="55721">
                  <c:v>-36.433000000000007</c:v>
                </c:pt>
                <c:pt idx="55722">
                  <c:v>-36.430999999999997</c:v>
                </c:pt>
                <c:pt idx="55723">
                  <c:v>-36.429000000000002</c:v>
                </c:pt>
                <c:pt idx="55724">
                  <c:v>-36.427000000000007</c:v>
                </c:pt>
                <c:pt idx="55725">
                  <c:v>-36.424999999999997</c:v>
                </c:pt>
                <c:pt idx="55726">
                  <c:v>-36.423000000000002</c:v>
                </c:pt>
                <c:pt idx="55727">
                  <c:v>-36.421000000000006</c:v>
                </c:pt>
                <c:pt idx="55728">
                  <c:v>-36.418999999999997</c:v>
                </c:pt>
                <c:pt idx="55729">
                  <c:v>-36.417000000000002</c:v>
                </c:pt>
                <c:pt idx="55730">
                  <c:v>-36.415000000000006</c:v>
                </c:pt>
                <c:pt idx="55731">
                  <c:v>-36.412999999999997</c:v>
                </c:pt>
                <c:pt idx="55732">
                  <c:v>-36.411000000000001</c:v>
                </c:pt>
                <c:pt idx="55733">
                  <c:v>-36.409000000000006</c:v>
                </c:pt>
                <c:pt idx="55734">
                  <c:v>-36.406999999999996</c:v>
                </c:pt>
                <c:pt idx="55735">
                  <c:v>-36.405000000000001</c:v>
                </c:pt>
                <c:pt idx="55736">
                  <c:v>-36.403000000000006</c:v>
                </c:pt>
                <c:pt idx="55737">
                  <c:v>-36.400999999999996</c:v>
                </c:pt>
                <c:pt idx="55738">
                  <c:v>-36.399000000000001</c:v>
                </c:pt>
                <c:pt idx="55739">
                  <c:v>-36.397000000000006</c:v>
                </c:pt>
                <c:pt idx="55740">
                  <c:v>-36.394999999999996</c:v>
                </c:pt>
                <c:pt idx="55741">
                  <c:v>-36.393000000000001</c:v>
                </c:pt>
                <c:pt idx="55742">
                  <c:v>-36.391000000000005</c:v>
                </c:pt>
                <c:pt idx="55743">
                  <c:v>-36.388999999999996</c:v>
                </c:pt>
                <c:pt idx="55744">
                  <c:v>-36.387</c:v>
                </c:pt>
                <c:pt idx="55745">
                  <c:v>-36.385000000000005</c:v>
                </c:pt>
                <c:pt idx="55746">
                  <c:v>-36.382999999999996</c:v>
                </c:pt>
                <c:pt idx="55747">
                  <c:v>-36.381</c:v>
                </c:pt>
                <c:pt idx="55748">
                  <c:v>-36.379000000000005</c:v>
                </c:pt>
                <c:pt idx="55749">
                  <c:v>-36.376999999999995</c:v>
                </c:pt>
                <c:pt idx="55750">
                  <c:v>-36.375</c:v>
                </c:pt>
                <c:pt idx="55751">
                  <c:v>-36.373000000000005</c:v>
                </c:pt>
                <c:pt idx="55752">
                  <c:v>-36.370999999999995</c:v>
                </c:pt>
                <c:pt idx="55753">
                  <c:v>-36.369</c:v>
                </c:pt>
                <c:pt idx="55754">
                  <c:v>-36.367000000000004</c:v>
                </c:pt>
                <c:pt idx="55755">
                  <c:v>-36.364999999999995</c:v>
                </c:pt>
                <c:pt idx="55756">
                  <c:v>-36.363</c:v>
                </c:pt>
                <c:pt idx="55757">
                  <c:v>-36.361000000000004</c:v>
                </c:pt>
                <c:pt idx="55758">
                  <c:v>-36.358999999999995</c:v>
                </c:pt>
                <c:pt idx="55759">
                  <c:v>-36.356999999999999</c:v>
                </c:pt>
                <c:pt idx="55760">
                  <c:v>-36.355000000000004</c:v>
                </c:pt>
                <c:pt idx="55761">
                  <c:v>-36.352999999999994</c:v>
                </c:pt>
                <c:pt idx="55762">
                  <c:v>-36.350999999999999</c:v>
                </c:pt>
                <c:pt idx="55763">
                  <c:v>-36.349000000000004</c:v>
                </c:pt>
                <c:pt idx="55764">
                  <c:v>-36.346999999999994</c:v>
                </c:pt>
                <c:pt idx="55765">
                  <c:v>-36.344999999999999</c:v>
                </c:pt>
                <c:pt idx="55766">
                  <c:v>-36.343000000000004</c:v>
                </c:pt>
                <c:pt idx="55767">
                  <c:v>-36.340999999999994</c:v>
                </c:pt>
                <c:pt idx="55768">
                  <c:v>-36.338999999999999</c:v>
                </c:pt>
                <c:pt idx="55769">
                  <c:v>-36.337000000000003</c:v>
                </c:pt>
                <c:pt idx="55770">
                  <c:v>-36.334999999999994</c:v>
                </c:pt>
                <c:pt idx="55771">
                  <c:v>-36.332999999999998</c:v>
                </c:pt>
                <c:pt idx="55772">
                  <c:v>-36.331000000000003</c:v>
                </c:pt>
                <c:pt idx="55773">
                  <c:v>-36.328999999999994</c:v>
                </c:pt>
                <c:pt idx="55774">
                  <c:v>-36.326999999999998</c:v>
                </c:pt>
                <c:pt idx="55775">
                  <c:v>-36.325000000000003</c:v>
                </c:pt>
                <c:pt idx="55776">
                  <c:v>-36.322999999999993</c:v>
                </c:pt>
                <c:pt idx="55777">
                  <c:v>-36.320999999999998</c:v>
                </c:pt>
                <c:pt idx="55778">
                  <c:v>-36.319000000000003</c:v>
                </c:pt>
                <c:pt idx="55779">
                  <c:v>-36.316999999999993</c:v>
                </c:pt>
                <c:pt idx="55780">
                  <c:v>-36.314999999999998</c:v>
                </c:pt>
                <c:pt idx="55781">
                  <c:v>-36.313000000000002</c:v>
                </c:pt>
                <c:pt idx="55782">
                  <c:v>-36.311000000000007</c:v>
                </c:pt>
                <c:pt idx="55783">
                  <c:v>-36.308999999999997</c:v>
                </c:pt>
                <c:pt idx="55784">
                  <c:v>-36.307000000000002</c:v>
                </c:pt>
                <c:pt idx="55785">
                  <c:v>-36.305000000000007</c:v>
                </c:pt>
                <c:pt idx="55786">
                  <c:v>-36.302999999999997</c:v>
                </c:pt>
                <c:pt idx="55787">
                  <c:v>-36.301000000000002</c:v>
                </c:pt>
                <c:pt idx="55788">
                  <c:v>-36.299000000000007</c:v>
                </c:pt>
                <c:pt idx="55789">
                  <c:v>-36.296999999999997</c:v>
                </c:pt>
                <c:pt idx="55790">
                  <c:v>-36.295000000000002</c:v>
                </c:pt>
                <c:pt idx="55791">
                  <c:v>-36.293000000000006</c:v>
                </c:pt>
                <c:pt idx="55792">
                  <c:v>-36.290999999999997</c:v>
                </c:pt>
                <c:pt idx="55793">
                  <c:v>-36.289000000000001</c:v>
                </c:pt>
                <c:pt idx="55794">
                  <c:v>-36.287000000000006</c:v>
                </c:pt>
                <c:pt idx="55795">
                  <c:v>-36.284999999999997</c:v>
                </c:pt>
                <c:pt idx="55796">
                  <c:v>-36.283000000000001</c:v>
                </c:pt>
                <c:pt idx="55797">
                  <c:v>-36.281000000000006</c:v>
                </c:pt>
                <c:pt idx="55798">
                  <c:v>-36.278999999999996</c:v>
                </c:pt>
                <c:pt idx="55799">
                  <c:v>-36.277000000000001</c:v>
                </c:pt>
                <c:pt idx="55800">
                  <c:v>-36.275000000000006</c:v>
                </c:pt>
                <c:pt idx="55801">
                  <c:v>-36.272999999999996</c:v>
                </c:pt>
                <c:pt idx="55802">
                  <c:v>-36.271000000000001</c:v>
                </c:pt>
                <c:pt idx="55803">
                  <c:v>-36.269000000000005</c:v>
                </c:pt>
                <c:pt idx="55804">
                  <c:v>-36.266999999999996</c:v>
                </c:pt>
                <c:pt idx="55805">
                  <c:v>-36.265000000000001</c:v>
                </c:pt>
                <c:pt idx="55806">
                  <c:v>-36.263000000000005</c:v>
                </c:pt>
                <c:pt idx="55807">
                  <c:v>-36.260999999999996</c:v>
                </c:pt>
                <c:pt idx="55808">
                  <c:v>-36.259</c:v>
                </c:pt>
                <c:pt idx="55809">
                  <c:v>-36.257000000000005</c:v>
                </c:pt>
                <c:pt idx="55810">
                  <c:v>-36.254999999999995</c:v>
                </c:pt>
                <c:pt idx="55811">
                  <c:v>-36.253</c:v>
                </c:pt>
                <c:pt idx="55812">
                  <c:v>-36.251000000000005</c:v>
                </c:pt>
                <c:pt idx="55813">
                  <c:v>-36.248999999999995</c:v>
                </c:pt>
                <c:pt idx="55814">
                  <c:v>-36.247</c:v>
                </c:pt>
                <c:pt idx="55815">
                  <c:v>-36.245000000000005</c:v>
                </c:pt>
                <c:pt idx="55816">
                  <c:v>-36.242999999999995</c:v>
                </c:pt>
                <c:pt idx="55817">
                  <c:v>-36.241</c:v>
                </c:pt>
                <c:pt idx="55818">
                  <c:v>-36.239000000000004</c:v>
                </c:pt>
                <c:pt idx="55819">
                  <c:v>-36.236999999999995</c:v>
                </c:pt>
                <c:pt idx="55820">
                  <c:v>-36.234999999999999</c:v>
                </c:pt>
                <c:pt idx="55821">
                  <c:v>-36.233000000000004</c:v>
                </c:pt>
                <c:pt idx="55822">
                  <c:v>-36.230999999999995</c:v>
                </c:pt>
                <c:pt idx="55823">
                  <c:v>-36.228999999999999</c:v>
                </c:pt>
                <c:pt idx="55824">
                  <c:v>-36.227000000000004</c:v>
                </c:pt>
                <c:pt idx="55825">
                  <c:v>-36.224999999999994</c:v>
                </c:pt>
                <c:pt idx="55826">
                  <c:v>-36.222999999999999</c:v>
                </c:pt>
                <c:pt idx="55827">
                  <c:v>-36.221000000000004</c:v>
                </c:pt>
                <c:pt idx="55828">
                  <c:v>-36.218999999999994</c:v>
                </c:pt>
                <c:pt idx="55829">
                  <c:v>-36.216999999999999</c:v>
                </c:pt>
                <c:pt idx="55830">
                  <c:v>-36.215000000000003</c:v>
                </c:pt>
                <c:pt idx="55831">
                  <c:v>-36.212999999999994</c:v>
                </c:pt>
                <c:pt idx="55832">
                  <c:v>-36.210999999999999</c:v>
                </c:pt>
                <c:pt idx="55833">
                  <c:v>-36.209000000000003</c:v>
                </c:pt>
                <c:pt idx="55834">
                  <c:v>-36.206999999999994</c:v>
                </c:pt>
                <c:pt idx="55835">
                  <c:v>-36.204999999999998</c:v>
                </c:pt>
                <c:pt idx="55836">
                  <c:v>-36.203000000000003</c:v>
                </c:pt>
                <c:pt idx="55837">
                  <c:v>-36.200999999999993</c:v>
                </c:pt>
                <c:pt idx="55838">
                  <c:v>-36.198999999999998</c:v>
                </c:pt>
                <c:pt idx="55839">
                  <c:v>-36.197000000000003</c:v>
                </c:pt>
                <c:pt idx="55840">
                  <c:v>-36.194999999999993</c:v>
                </c:pt>
                <c:pt idx="55841">
                  <c:v>-36.192999999999998</c:v>
                </c:pt>
                <c:pt idx="55842">
                  <c:v>-36.191000000000003</c:v>
                </c:pt>
                <c:pt idx="55843">
                  <c:v>-36.188999999999993</c:v>
                </c:pt>
                <c:pt idx="55844">
                  <c:v>-36.186999999999998</c:v>
                </c:pt>
                <c:pt idx="55845">
                  <c:v>-36.185000000000002</c:v>
                </c:pt>
                <c:pt idx="55846">
                  <c:v>-36.183000000000007</c:v>
                </c:pt>
                <c:pt idx="55847">
                  <c:v>-36.180999999999997</c:v>
                </c:pt>
                <c:pt idx="55848">
                  <c:v>-36.179000000000002</c:v>
                </c:pt>
                <c:pt idx="55849">
                  <c:v>-36.177000000000007</c:v>
                </c:pt>
                <c:pt idx="55850">
                  <c:v>-36.174999999999997</c:v>
                </c:pt>
                <c:pt idx="55851">
                  <c:v>-36.173000000000002</c:v>
                </c:pt>
                <c:pt idx="55852">
                  <c:v>-36.171000000000006</c:v>
                </c:pt>
                <c:pt idx="55853">
                  <c:v>-36.168999999999997</c:v>
                </c:pt>
                <c:pt idx="55854">
                  <c:v>-36.167000000000002</c:v>
                </c:pt>
                <c:pt idx="55855">
                  <c:v>-36.165000000000006</c:v>
                </c:pt>
                <c:pt idx="55856">
                  <c:v>-36.162999999999997</c:v>
                </c:pt>
                <c:pt idx="55857">
                  <c:v>-36.161000000000001</c:v>
                </c:pt>
                <c:pt idx="55858">
                  <c:v>-36.159000000000006</c:v>
                </c:pt>
                <c:pt idx="55859">
                  <c:v>-36.156999999999996</c:v>
                </c:pt>
                <c:pt idx="55860">
                  <c:v>-36.155000000000001</c:v>
                </c:pt>
                <c:pt idx="55861">
                  <c:v>-36.153000000000006</c:v>
                </c:pt>
                <c:pt idx="55862">
                  <c:v>-36.150999999999996</c:v>
                </c:pt>
                <c:pt idx="55863">
                  <c:v>-36.149000000000001</c:v>
                </c:pt>
                <c:pt idx="55864">
                  <c:v>-36.147000000000006</c:v>
                </c:pt>
                <c:pt idx="55865">
                  <c:v>-36.144999999999996</c:v>
                </c:pt>
                <c:pt idx="55866">
                  <c:v>-36.143000000000001</c:v>
                </c:pt>
                <c:pt idx="55867">
                  <c:v>-36.141000000000005</c:v>
                </c:pt>
                <c:pt idx="55868">
                  <c:v>-36.138999999999996</c:v>
                </c:pt>
                <c:pt idx="55869">
                  <c:v>-36.137</c:v>
                </c:pt>
                <c:pt idx="55870">
                  <c:v>-36.135000000000005</c:v>
                </c:pt>
                <c:pt idx="55871">
                  <c:v>-36.132999999999996</c:v>
                </c:pt>
                <c:pt idx="55872">
                  <c:v>-36.131</c:v>
                </c:pt>
                <c:pt idx="55873">
                  <c:v>-36.129000000000005</c:v>
                </c:pt>
                <c:pt idx="55874">
                  <c:v>-36.126999999999995</c:v>
                </c:pt>
                <c:pt idx="55875">
                  <c:v>-36.125</c:v>
                </c:pt>
                <c:pt idx="55876">
                  <c:v>-36.123000000000005</c:v>
                </c:pt>
                <c:pt idx="55877">
                  <c:v>-36.120999999999995</c:v>
                </c:pt>
                <c:pt idx="55878">
                  <c:v>-36.119</c:v>
                </c:pt>
                <c:pt idx="55879">
                  <c:v>-36.117000000000004</c:v>
                </c:pt>
                <c:pt idx="55880">
                  <c:v>-36.114999999999995</c:v>
                </c:pt>
                <c:pt idx="55881">
                  <c:v>-36.113</c:v>
                </c:pt>
                <c:pt idx="55882">
                  <c:v>-36.111000000000004</c:v>
                </c:pt>
                <c:pt idx="55883">
                  <c:v>-36.108999999999995</c:v>
                </c:pt>
                <c:pt idx="55884">
                  <c:v>-36.106999999999999</c:v>
                </c:pt>
                <c:pt idx="55885">
                  <c:v>-36.105000000000004</c:v>
                </c:pt>
                <c:pt idx="55886">
                  <c:v>-36.102999999999994</c:v>
                </c:pt>
                <c:pt idx="55887">
                  <c:v>-36.100999999999999</c:v>
                </c:pt>
                <c:pt idx="55888">
                  <c:v>-36.099000000000004</c:v>
                </c:pt>
                <c:pt idx="55889">
                  <c:v>-36.096999999999994</c:v>
                </c:pt>
                <c:pt idx="55890">
                  <c:v>-36.094999999999999</c:v>
                </c:pt>
                <c:pt idx="55891">
                  <c:v>-36.093000000000004</c:v>
                </c:pt>
                <c:pt idx="55892">
                  <c:v>-36.090999999999994</c:v>
                </c:pt>
                <c:pt idx="55893">
                  <c:v>-36.088999999999999</c:v>
                </c:pt>
                <c:pt idx="55894">
                  <c:v>-36.087000000000003</c:v>
                </c:pt>
                <c:pt idx="55895">
                  <c:v>-36.084999999999994</c:v>
                </c:pt>
                <c:pt idx="55896">
                  <c:v>-36.082999999999998</c:v>
                </c:pt>
                <c:pt idx="55897">
                  <c:v>-36.081000000000003</c:v>
                </c:pt>
                <c:pt idx="55898">
                  <c:v>-36.078999999999994</c:v>
                </c:pt>
                <c:pt idx="55899">
                  <c:v>-36.076999999999998</c:v>
                </c:pt>
                <c:pt idx="55900">
                  <c:v>-36.075000000000003</c:v>
                </c:pt>
                <c:pt idx="55901">
                  <c:v>-36.072999999999993</c:v>
                </c:pt>
                <c:pt idx="55902">
                  <c:v>-36.070999999999998</c:v>
                </c:pt>
                <c:pt idx="55903">
                  <c:v>-36.069000000000003</c:v>
                </c:pt>
                <c:pt idx="55904">
                  <c:v>-36.066999999999993</c:v>
                </c:pt>
                <c:pt idx="55905">
                  <c:v>-36.064999999999998</c:v>
                </c:pt>
                <c:pt idx="55906">
                  <c:v>-36.063000000000002</c:v>
                </c:pt>
                <c:pt idx="55907">
                  <c:v>-36.061000000000007</c:v>
                </c:pt>
                <c:pt idx="55908">
                  <c:v>-36.058999999999997</c:v>
                </c:pt>
                <c:pt idx="55909">
                  <c:v>-36.057000000000002</c:v>
                </c:pt>
                <c:pt idx="55910">
                  <c:v>-36.055000000000007</c:v>
                </c:pt>
                <c:pt idx="55911">
                  <c:v>-36.052999999999997</c:v>
                </c:pt>
                <c:pt idx="55912">
                  <c:v>-36.051000000000002</c:v>
                </c:pt>
                <c:pt idx="55913">
                  <c:v>-36.049000000000007</c:v>
                </c:pt>
                <c:pt idx="55914">
                  <c:v>-36.046999999999997</c:v>
                </c:pt>
                <c:pt idx="55915">
                  <c:v>-36.045000000000002</c:v>
                </c:pt>
                <c:pt idx="55916">
                  <c:v>-36.043000000000006</c:v>
                </c:pt>
                <c:pt idx="55917">
                  <c:v>-36.040999999999997</c:v>
                </c:pt>
                <c:pt idx="55918">
                  <c:v>-36.039000000000001</c:v>
                </c:pt>
                <c:pt idx="55919">
                  <c:v>-36.037000000000006</c:v>
                </c:pt>
                <c:pt idx="55920">
                  <c:v>-36.034999999999997</c:v>
                </c:pt>
                <c:pt idx="55921">
                  <c:v>-36.033000000000001</c:v>
                </c:pt>
                <c:pt idx="55922">
                  <c:v>-36.031000000000006</c:v>
                </c:pt>
                <c:pt idx="55923">
                  <c:v>-36.028999999999996</c:v>
                </c:pt>
                <c:pt idx="55924">
                  <c:v>-36.027000000000001</c:v>
                </c:pt>
                <c:pt idx="55925">
                  <c:v>-36.025000000000006</c:v>
                </c:pt>
                <c:pt idx="55926">
                  <c:v>-36.022999999999996</c:v>
                </c:pt>
                <c:pt idx="55927">
                  <c:v>-36.021000000000001</c:v>
                </c:pt>
                <c:pt idx="55928">
                  <c:v>-36.019000000000005</c:v>
                </c:pt>
                <c:pt idx="55929">
                  <c:v>-36.016999999999996</c:v>
                </c:pt>
                <c:pt idx="55930">
                  <c:v>-36.015000000000001</c:v>
                </c:pt>
                <c:pt idx="55931">
                  <c:v>-36.013000000000005</c:v>
                </c:pt>
                <c:pt idx="55932">
                  <c:v>-36.010999999999996</c:v>
                </c:pt>
                <c:pt idx="55933">
                  <c:v>-36.009</c:v>
                </c:pt>
                <c:pt idx="55934">
                  <c:v>-36.007000000000005</c:v>
                </c:pt>
                <c:pt idx="55935">
                  <c:v>-36.004999999999995</c:v>
                </c:pt>
                <c:pt idx="55936">
                  <c:v>-36.003</c:v>
                </c:pt>
                <c:pt idx="55937">
                  <c:v>-36.001000000000005</c:v>
                </c:pt>
                <c:pt idx="55938">
                  <c:v>-35.998999999999995</c:v>
                </c:pt>
                <c:pt idx="55939">
                  <c:v>-35.997</c:v>
                </c:pt>
                <c:pt idx="55940">
                  <c:v>-35.995000000000005</c:v>
                </c:pt>
                <c:pt idx="55941">
                  <c:v>-35.992999999999995</c:v>
                </c:pt>
                <c:pt idx="55942">
                  <c:v>-35.991</c:v>
                </c:pt>
                <c:pt idx="55943">
                  <c:v>-35.989000000000004</c:v>
                </c:pt>
                <c:pt idx="55944">
                  <c:v>-35.986999999999995</c:v>
                </c:pt>
                <c:pt idx="55945">
                  <c:v>-35.984999999999999</c:v>
                </c:pt>
                <c:pt idx="55946">
                  <c:v>-35.983000000000004</c:v>
                </c:pt>
                <c:pt idx="55947">
                  <c:v>-35.980999999999995</c:v>
                </c:pt>
                <c:pt idx="55948">
                  <c:v>-35.978999999999999</c:v>
                </c:pt>
                <c:pt idx="55949">
                  <c:v>-35.977000000000004</c:v>
                </c:pt>
                <c:pt idx="55950">
                  <c:v>-35.974999999999994</c:v>
                </c:pt>
                <c:pt idx="55951">
                  <c:v>-35.972999999999999</c:v>
                </c:pt>
                <c:pt idx="55952">
                  <c:v>-35.971000000000004</c:v>
                </c:pt>
                <c:pt idx="55953">
                  <c:v>-35.968999999999994</c:v>
                </c:pt>
                <c:pt idx="55954">
                  <c:v>-35.966999999999999</c:v>
                </c:pt>
                <c:pt idx="55955">
                  <c:v>-35.965000000000003</c:v>
                </c:pt>
                <c:pt idx="55956">
                  <c:v>-35.962999999999994</c:v>
                </c:pt>
                <c:pt idx="55957">
                  <c:v>-35.960999999999999</c:v>
                </c:pt>
                <c:pt idx="55958">
                  <c:v>-35.959000000000003</c:v>
                </c:pt>
                <c:pt idx="55959">
                  <c:v>-35.956999999999994</c:v>
                </c:pt>
                <c:pt idx="55960">
                  <c:v>-35.954999999999998</c:v>
                </c:pt>
                <c:pt idx="55961">
                  <c:v>-35.953000000000003</c:v>
                </c:pt>
                <c:pt idx="55962">
                  <c:v>-35.950999999999993</c:v>
                </c:pt>
                <c:pt idx="55963">
                  <c:v>-35.948999999999998</c:v>
                </c:pt>
                <c:pt idx="55964">
                  <c:v>-35.947000000000003</c:v>
                </c:pt>
                <c:pt idx="55965">
                  <c:v>-35.944999999999993</c:v>
                </c:pt>
                <c:pt idx="55966">
                  <c:v>-35.942999999999998</c:v>
                </c:pt>
                <c:pt idx="55967">
                  <c:v>-35.941000000000003</c:v>
                </c:pt>
                <c:pt idx="55968">
                  <c:v>-35.938999999999993</c:v>
                </c:pt>
                <c:pt idx="55969">
                  <c:v>-35.936999999999998</c:v>
                </c:pt>
                <c:pt idx="55970">
                  <c:v>-35.935000000000002</c:v>
                </c:pt>
                <c:pt idx="55971">
                  <c:v>-35.933000000000007</c:v>
                </c:pt>
                <c:pt idx="55972">
                  <c:v>-35.930999999999997</c:v>
                </c:pt>
                <c:pt idx="55973">
                  <c:v>-35.929000000000002</c:v>
                </c:pt>
                <c:pt idx="55974">
                  <c:v>-35.927000000000007</c:v>
                </c:pt>
                <c:pt idx="55975">
                  <c:v>-35.924999999999997</c:v>
                </c:pt>
                <c:pt idx="55976">
                  <c:v>-35.923000000000002</c:v>
                </c:pt>
                <c:pt idx="55977">
                  <c:v>-35.921000000000006</c:v>
                </c:pt>
                <c:pt idx="55978">
                  <c:v>-35.918999999999997</c:v>
                </c:pt>
                <c:pt idx="55979">
                  <c:v>-35.917000000000002</c:v>
                </c:pt>
                <c:pt idx="55980">
                  <c:v>-35.915000000000006</c:v>
                </c:pt>
                <c:pt idx="55981">
                  <c:v>-35.912999999999997</c:v>
                </c:pt>
                <c:pt idx="55982">
                  <c:v>-35.911000000000001</c:v>
                </c:pt>
                <c:pt idx="55983">
                  <c:v>-35.909000000000006</c:v>
                </c:pt>
                <c:pt idx="55984">
                  <c:v>-35.906999999999996</c:v>
                </c:pt>
                <c:pt idx="55985">
                  <c:v>-35.905000000000001</c:v>
                </c:pt>
                <c:pt idx="55986">
                  <c:v>-35.903000000000006</c:v>
                </c:pt>
                <c:pt idx="55987">
                  <c:v>-35.900999999999996</c:v>
                </c:pt>
                <c:pt idx="55988">
                  <c:v>-35.899000000000001</c:v>
                </c:pt>
                <c:pt idx="55989">
                  <c:v>-35.897000000000006</c:v>
                </c:pt>
                <c:pt idx="55990">
                  <c:v>-35.894999999999996</c:v>
                </c:pt>
                <c:pt idx="55991">
                  <c:v>-35.893000000000001</c:v>
                </c:pt>
                <c:pt idx="55992">
                  <c:v>-35.891000000000005</c:v>
                </c:pt>
                <c:pt idx="55993">
                  <c:v>-35.888999999999996</c:v>
                </c:pt>
                <c:pt idx="55994">
                  <c:v>-35.887</c:v>
                </c:pt>
                <c:pt idx="55995">
                  <c:v>-35.885000000000005</c:v>
                </c:pt>
                <c:pt idx="55996">
                  <c:v>-35.882999999999996</c:v>
                </c:pt>
                <c:pt idx="55997">
                  <c:v>-35.881</c:v>
                </c:pt>
                <c:pt idx="55998">
                  <c:v>-35.879000000000005</c:v>
                </c:pt>
                <c:pt idx="55999">
                  <c:v>-35.876999999999995</c:v>
                </c:pt>
                <c:pt idx="56000">
                  <c:v>-35.875</c:v>
                </c:pt>
                <c:pt idx="56001">
                  <c:v>-35.873000000000005</c:v>
                </c:pt>
                <c:pt idx="56002">
                  <c:v>-35.870999999999995</c:v>
                </c:pt>
                <c:pt idx="56003">
                  <c:v>-35.869</c:v>
                </c:pt>
                <c:pt idx="56004">
                  <c:v>-35.867000000000004</c:v>
                </c:pt>
                <c:pt idx="56005">
                  <c:v>-35.864999999999995</c:v>
                </c:pt>
                <c:pt idx="56006">
                  <c:v>-35.863</c:v>
                </c:pt>
                <c:pt idx="56007">
                  <c:v>-35.861000000000004</c:v>
                </c:pt>
                <c:pt idx="56008">
                  <c:v>-35.858999999999995</c:v>
                </c:pt>
                <c:pt idx="56009">
                  <c:v>-35.856999999999999</c:v>
                </c:pt>
                <c:pt idx="56010">
                  <c:v>-35.855000000000004</c:v>
                </c:pt>
                <c:pt idx="56011">
                  <c:v>-35.852999999999994</c:v>
                </c:pt>
                <c:pt idx="56012">
                  <c:v>-35.850999999999999</c:v>
                </c:pt>
                <c:pt idx="56013">
                  <c:v>-35.849000000000004</c:v>
                </c:pt>
                <c:pt idx="56014">
                  <c:v>-35.846999999999994</c:v>
                </c:pt>
                <c:pt idx="56015">
                  <c:v>-35.844999999999999</c:v>
                </c:pt>
                <c:pt idx="56016">
                  <c:v>-35.843000000000004</c:v>
                </c:pt>
                <c:pt idx="56017">
                  <c:v>-35.840999999999994</c:v>
                </c:pt>
                <c:pt idx="56018">
                  <c:v>-35.838999999999999</c:v>
                </c:pt>
                <c:pt idx="56019">
                  <c:v>-35.837000000000003</c:v>
                </c:pt>
                <c:pt idx="56020">
                  <c:v>-35.834999999999994</c:v>
                </c:pt>
                <c:pt idx="56021">
                  <c:v>-35.832999999999998</c:v>
                </c:pt>
                <c:pt idx="56022">
                  <c:v>-35.831000000000003</c:v>
                </c:pt>
                <c:pt idx="56023">
                  <c:v>-35.828999999999994</c:v>
                </c:pt>
                <c:pt idx="56024">
                  <c:v>-35.826999999999998</c:v>
                </c:pt>
                <c:pt idx="56025">
                  <c:v>-35.825000000000003</c:v>
                </c:pt>
                <c:pt idx="56026">
                  <c:v>-35.822999999999993</c:v>
                </c:pt>
                <c:pt idx="56027">
                  <c:v>-35.820999999999998</c:v>
                </c:pt>
                <c:pt idx="56028">
                  <c:v>-35.819000000000003</c:v>
                </c:pt>
                <c:pt idx="56029">
                  <c:v>-35.816999999999993</c:v>
                </c:pt>
                <c:pt idx="56030">
                  <c:v>-35.814999999999998</c:v>
                </c:pt>
                <c:pt idx="56031">
                  <c:v>-35.813000000000002</c:v>
                </c:pt>
                <c:pt idx="56032">
                  <c:v>-35.811000000000007</c:v>
                </c:pt>
                <c:pt idx="56033">
                  <c:v>-35.808999999999997</c:v>
                </c:pt>
                <c:pt idx="56034">
                  <c:v>-35.807000000000002</c:v>
                </c:pt>
                <c:pt idx="56035">
                  <c:v>-35.805000000000007</c:v>
                </c:pt>
                <c:pt idx="56036">
                  <c:v>-35.802999999999997</c:v>
                </c:pt>
                <c:pt idx="56037">
                  <c:v>-35.801000000000002</c:v>
                </c:pt>
                <c:pt idx="56038">
                  <c:v>-35.799000000000007</c:v>
                </c:pt>
                <c:pt idx="56039">
                  <c:v>-35.796999999999997</c:v>
                </c:pt>
                <c:pt idx="56040">
                  <c:v>-35.795000000000002</c:v>
                </c:pt>
                <c:pt idx="56041">
                  <c:v>-35.793000000000006</c:v>
                </c:pt>
                <c:pt idx="56042">
                  <c:v>-35.790999999999997</c:v>
                </c:pt>
                <c:pt idx="56043">
                  <c:v>-35.789000000000001</c:v>
                </c:pt>
                <c:pt idx="56044">
                  <c:v>-35.787000000000006</c:v>
                </c:pt>
                <c:pt idx="56045">
                  <c:v>-35.784999999999997</c:v>
                </c:pt>
                <c:pt idx="56046">
                  <c:v>-35.783000000000001</c:v>
                </c:pt>
                <c:pt idx="56047">
                  <c:v>-35.781000000000006</c:v>
                </c:pt>
                <c:pt idx="56048">
                  <c:v>-35.778999999999996</c:v>
                </c:pt>
                <c:pt idx="56049">
                  <c:v>-35.777000000000001</c:v>
                </c:pt>
                <c:pt idx="56050">
                  <c:v>-35.775000000000006</c:v>
                </c:pt>
                <c:pt idx="56051">
                  <c:v>-35.772999999999996</c:v>
                </c:pt>
                <c:pt idx="56052">
                  <c:v>-35.771000000000001</c:v>
                </c:pt>
                <c:pt idx="56053">
                  <c:v>-35.769000000000005</c:v>
                </c:pt>
                <c:pt idx="56054">
                  <c:v>-35.766999999999996</c:v>
                </c:pt>
                <c:pt idx="56055">
                  <c:v>-35.765000000000001</c:v>
                </c:pt>
                <c:pt idx="56056">
                  <c:v>-35.763000000000005</c:v>
                </c:pt>
                <c:pt idx="56057">
                  <c:v>-35.760999999999996</c:v>
                </c:pt>
                <c:pt idx="56058">
                  <c:v>-35.759</c:v>
                </c:pt>
                <c:pt idx="56059">
                  <c:v>-35.757000000000005</c:v>
                </c:pt>
                <c:pt idx="56060">
                  <c:v>-35.754999999999995</c:v>
                </c:pt>
                <c:pt idx="56061">
                  <c:v>-35.753</c:v>
                </c:pt>
                <c:pt idx="56062">
                  <c:v>-35.751000000000005</c:v>
                </c:pt>
                <c:pt idx="56063">
                  <c:v>-35.748999999999995</c:v>
                </c:pt>
                <c:pt idx="56064">
                  <c:v>-35.747</c:v>
                </c:pt>
                <c:pt idx="56065">
                  <c:v>-35.745000000000005</c:v>
                </c:pt>
                <c:pt idx="56066">
                  <c:v>-35.742999999999995</c:v>
                </c:pt>
                <c:pt idx="56067">
                  <c:v>-35.741</c:v>
                </c:pt>
                <c:pt idx="56068">
                  <c:v>-35.739000000000004</c:v>
                </c:pt>
                <c:pt idx="56069">
                  <c:v>-35.736999999999995</c:v>
                </c:pt>
                <c:pt idx="56070">
                  <c:v>-35.734999999999999</c:v>
                </c:pt>
                <c:pt idx="56071">
                  <c:v>-35.733000000000004</c:v>
                </c:pt>
                <c:pt idx="56072">
                  <c:v>-35.730999999999995</c:v>
                </c:pt>
                <c:pt idx="56073">
                  <c:v>-35.728999999999999</c:v>
                </c:pt>
                <c:pt idx="56074">
                  <c:v>-35.727000000000004</c:v>
                </c:pt>
                <c:pt idx="56075">
                  <c:v>-35.724999999999994</c:v>
                </c:pt>
                <c:pt idx="56076">
                  <c:v>-35.722999999999999</c:v>
                </c:pt>
                <c:pt idx="56077">
                  <c:v>-35.721000000000004</c:v>
                </c:pt>
                <c:pt idx="56078">
                  <c:v>-35.718999999999994</c:v>
                </c:pt>
                <c:pt idx="56079">
                  <c:v>-35.716999999999999</c:v>
                </c:pt>
                <c:pt idx="56080">
                  <c:v>-35.715000000000003</c:v>
                </c:pt>
                <c:pt idx="56081">
                  <c:v>-35.712999999999994</c:v>
                </c:pt>
                <c:pt idx="56082">
                  <c:v>-35.710999999999999</c:v>
                </c:pt>
                <c:pt idx="56083">
                  <c:v>-35.709000000000003</c:v>
                </c:pt>
                <c:pt idx="56084">
                  <c:v>-35.706999999999994</c:v>
                </c:pt>
                <c:pt idx="56085">
                  <c:v>-35.704999999999998</c:v>
                </c:pt>
                <c:pt idx="56086">
                  <c:v>-35.703000000000003</c:v>
                </c:pt>
                <c:pt idx="56087">
                  <c:v>-35.700999999999993</c:v>
                </c:pt>
                <c:pt idx="56088">
                  <c:v>-35.698999999999998</c:v>
                </c:pt>
                <c:pt idx="56089">
                  <c:v>-35.697000000000003</c:v>
                </c:pt>
                <c:pt idx="56090">
                  <c:v>-35.694999999999993</c:v>
                </c:pt>
                <c:pt idx="56091">
                  <c:v>-35.692999999999998</c:v>
                </c:pt>
                <c:pt idx="56092">
                  <c:v>-35.691000000000003</c:v>
                </c:pt>
                <c:pt idx="56093">
                  <c:v>-35.688999999999993</c:v>
                </c:pt>
                <c:pt idx="56094">
                  <c:v>-35.686999999999998</c:v>
                </c:pt>
                <c:pt idx="56095">
                  <c:v>-35.685000000000002</c:v>
                </c:pt>
                <c:pt idx="56096">
                  <c:v>-35.683000000000007</c:v>
                </c:pt>
                <c:pt idx="56097">
                  <c:v>-35.680999999999997</c:v>
                </c:pt>
                <c:pt idx="56098">
                  <c:v>-35.679000000000002</c:v>
                </c:pt>
                <c:pt idx="56099">
                  <c:v>-35.677000000000007</c:v>
                </c:pt>
                <c:pt idx="56100">
                  <c:v>-35.674999999999997</c:v>
                </c:pt>
                <c:pt idx="56101">
                  <c:v>-35.673000000000002</c:v>
                </c:pt>
                <c:pt idx="56102">
                  <c:v>-35.671000000000006</c:v>
                </c:pt>
                <c:pt idx="56103">
                  <c:v>-35.668999999999997</c:v>
                </c:pt>
                <c:pt idx="56104">
                  <c:v>-35.667000000000002</c:v>
                </c:pt>
                <c:pt idx="56105">
                  <c:v>-35.665000000000006</c:v>
                </c:pt>
                <c:pt idx="56106">
                  <c:v>-35.662999999999997</c:v>
                </c:pt>
                <c:pt idx="56107">
                  <c:v>-35.661000000000001</c:v>
                </c:pt>
                <c:pt idx="56108">
                  <c:v>-35.659000000000006</c:v>
                </c:pt>
                <c:pt idx="56109">
                  <c:v>-35.656999999999996</c:v>
                </c:pt>
                <c:pt idx="56110">
                  <c:v>-35.655000000000001</c:v>
                </c:pt>
                <c:pt idx="56111">
                  <c:v>-35.653000000000006</c:v>
                </c:pt>
                <c:pt idx="56112">
                  <c:v>-35.650999999999996</c:v>
                </c:pt>
                <c:pt idx="56113">
                  <c:v>-35.649000000000001</c:v>
                </c:pt>
                <c:pt idx="56114">
                  <c:v>-35.647000000000006</c:v>
                </c:pt>
                <c:pt idx="56115">
                  <c:v>-35.644999999999996</c:v>
                </c:pt>
                <c:pt idx="56116">
                  <c:v>-35.643000000000001</c:v>
                </c:pt>
                <c:pt idx="56117">
                  <c:v>-35.641000000000005</c:v>
                </c:pt>
                <c:pt idx="56118">
                  <c:v>-35.638999999999996</c:v>
                </c:pt>
                <c:pt idx="56119">
                  <c:v>-35.637</c:v>
                </c:pt>
                <c:pt idx="56120">
                  <c:v>-35.635000000000005</c:v>
                </c:pt>
                <c:pt idx="56121">
                  <c:v>-35.632999999999996</c:v>
                </c:pt>
                <c:pt idx="56122">
                  <c:v>-35.631</c:v>
                </c:pt>
                <c:pt idx="56123">
                  <c:v>-35.629000000000005</c:v>
                </c:pt>
                <c:pt idx="56124">
                  <c:v>-35.626999999999995</c:v>
                </c:pt>
                <c:pt idx="56125">
                  <c:v>-35.625</c:v>
                </c:pt>
                <c:pt idx="56126">
                  <c:v>-35.623000000000005</c:v>
                </c:pt>
                <c:pt idx="56127">
                  <c:v>-35.620999999999995</c:v>
                </c:pt>
                <c:pt idx="56128">
                  <c:v>-35.619</c:v>
                </c:pt>
                <c:pt idx="56129">
                  <c:v>-35.617000000000004</c:v>
                </c:pt>
                <c:pt idx="56130">
                  <c:v>-35.614999999999995</c:v>
                </c:pt>
                <c:pt idx="56131">
                  <c:v>-35.613</c:v>
                </c:pt>
                <c:pt idx="56132">
                  <c:v>-35.611000000000004</c:v>
                </c:pt>
                <c:pt idx="56133">
                  <c:v>-35.608999999999995</c:v>
                </c:pt>
                <c:pt idx="56134">
                  <c:v>-35.606999999999999</c:v>
                </c:pt>
                <c:pt idx="56135">
                  <c:v>-35.605000000000004</c:v>
                </c:pt>
                <c:pt idx="56136">
                  <c:v>-35.602999999999994</c:v>
                </c:pt>
                <c:pt idx="56137">
                  <c:v>-35.600999999999999</c:v>
                </c:pt>
                <c:pt idx="56138">
                  <c:v>-35.599000000000004</c:v>
                </c:pt>
                <c:pt idx="56139">
                  <c:v>-35.596999999999994</c:v>
                </c:pt>
                <c:pt idx="56140">
                  <c:v>-35.594999999999999</c:v>
                </c:pt>
                <c:pt idx="56141">
                  <c:v>-35.593000000000004</c:v>
                </c:pt>
                <c:pt idx="56142">
                  <c:v>-35.590999999999994</c:v>
                </c:pt>
                <c:pt idx="56143">
                  <c:v>-35.588999999999999</c:v>
                </c:pt>
                <c:pt idx="56144">
                  <c:v>-35.587000000000003</c:v>
                </c:pt>
                <c:pt idx="56145">
                  <c:v>-35.584999999999994</c:v>
                </c:pt>
                <c:pt idx="56146">
                  <c:v>-35.582999999999998</c:v>
                </c:pt>
                <c:pt idx="56147">
                  <c:v>-35.581000000000003</c:v>
                </c:pt>
                <c:pt idx="56148">
                  <c:v>-35.578999999999994</c:v>
                </c:pt>
                <c:pt idx="56149">
                  <c:v>-35.576999999999998</c:v>
                </c:pt>
                <c:pt idx="56150">
                  <c:v>-35.575000000000003</c:v>
                </c:pt>
                <c:pt idx="56151">
                  <c:v>-35.572999999999993</c:v>
                </c:pt>
                <c:pt idx="56152">
                  <c:v>-35.570999999999998</c:v>
                </c:pt>
                <c:pt idx="56153">
                  <c:v>-35.569000000000003</c:v>
                </c:pt>
                <c:pt idx="56154">
                  <c:v>-35.566999999999993</c:v>
                </c:pt>
                <c:pt idx="56155">
                  <c:v>-35.564999999999998</c:v>
                </c:pt>
                <c:pt idx="56156">
                  <c:v>-35.563000000000002</c:v>
                </c:pt>
                <c:pt idx="56157">
                  <c:v>-35.561000000000007</c:v>
                </c:pt>
                <c:pt idx="56158">
                  <c:v>-35.558999999999997</c:v>
                </c:pt>
                <c:pt idx="56159">
                  <c:v>-35.557000000000002</c:v>
                </c:pt>
                <c:pt idx="56160">
                  <c:v>-35.555000000000007</c:v>
                </c:pt>
                <c:pt idx="56161">
                  <c:v>-35.552999999999997</c:v>
                </c:pt>
                <c:pt idx="56162">
                  <c:v>-35.551000000000002</c:v>
                </c:pt>
                <c:pt idx="56163">
                  <c:v>-35.549000000000007</c:v>
                </c:pt>
                <c:pt idx="56164">
                  <c:v>-35.546999999999997</c:v>
                </c:pt>
                <c:pt idx="56165">
                  <c:v>-35.545000000000002</c:v>
                </c:pt>
                <c:pt idx="56166">
                  <c:v>-35.543000000000006</c:v>
                </c:pt>
                <c:pt idx="56167">
                  <c:v>-35.540999999999997</c:v>
                </c:pt>
                <c:pt idx="56168">
                  <c:v>-35.539000000000001</c:v>
                </c:pt>
                <c:pt idx="56169">
                  <c:v>-35.537000000000006</c:v>
                </c:pt>
                <c:pt idx="56170">
                  <c:v>-35.534999999999997</c:v>
                </c:pt>
                <c:pt idx="56171">
                  <c:v>-35.533000000000001</c:v>
                </c:pt>
                <c:pt idx="56172">
                  <c:v>-35.531000000000006</c:v>
                </c:pt>
                <c:pt idx="56173">
                  <c:v>-35.528999999999996</c:v>
                </c:pt>
                <c:pt idx="56174">
                  <c:v>-35.527000000000001</c:v>
                </c:pt>
                <c:pt idx="56175">
                  <c:v>-35.525000000000006</c:v>
                </c:pt>
                <c:pt idx="56176">
                  <c:v>-35.522999999999996</c:v>
                </c:pt>
                <c:pt idx="56177">
                  <c:v>-35.521000000000001</c:v>
                </c:pt>
                <c:pt idx="56178">
                  <c:v>-35.519000000000005</c:v>
                </c:pt>
                <c:pt idx="56179">
                  <c:v>-35.516999999999996</c:v>
                </c:pt>
                <c:pt idx="56180">
                  <c:v>-35.515000000000001</c:v>
                </c:pt>
                <c:pt idx="56181">
                  <c:v>-35.513000000000005</c:v>
                </c:pt>
                <c:pt idx="56182">
                  <c:v>-35.510999999999996</c:v>
                </c:pt>
                <c:pt idx="56183">
                  <c:v>-35.509</c:v>
                </c:pt>
                <c:pt idx="56184">
                  <c:v>-35.507000000000005</c:v>
                </c:pt>
                <c:pt idx="56185">
                  <c:v>-35.504999999999995</c:v>
                </c:pt>
                <c:pt idx="56186">
                  <c:v>-35.503</c:v>
                </c:pt>
                <c:pt idx="56187">
                  <c:v>-35.501000000000005</c:v>
                </c:pt>
                <c:pt idx="56188">
                  <c:v>-35.498999999999995</c:v>
                </c:pt>
                <c:pt idx="56189">
                  <c:v>-35.497</c:v>
                </c:pt>
                <c:pt idx="56190">
                  <c:v>-35.495000000000005</c:v>
                </c:pt>
                <c:pt idx="56191">
                  <c:v>-35.492999999999995</c:v>
                </c:pt>
                <c:pt idx="56192">
                  <c:v>-35.491</c:v>
                </c:pt>
                <c:pt idx="56193">
                  <c:v>-35.489000000000004</c:v>
                </c:pt>
                <c:pt idx="56194">
                  <c:v>-35.486999999999995</c:v>
                </c:pt>
                <c:pt idx="56195">
                  <c:v>-35.484999999999999</c:v>
                </c:pt>
                <c:pt idx="56196">
                  <c:v>-35.483000000000004</c:v>
                </c:pt>
                <c:pt idx="56197">
                  <c:v>-35.480999999999995</c:v>
                </c:pt>
                <c:pt idx="56198">
                  <c:v>-35.478999999999999</c:v>
                </c:pt>
                <c:pt idx="56199">
                  <c:v>-35.477000000000004</c:v>
                </c:pt>
                <c:pt idx="56200">
                  <c:v>-35.474999999999994</c:v>
                </c:pt>
                <c:pt idx="56201">
                  <c:v>-35.472999999999999</c:v>
                </c:pt>
                <c:pt idx="56202">
                  <c:v>-35.471000000000004</c:v>
                </c:pt>
                <c:pt idx="56203">
                  <c:v>-35.468999999999994</c:v>
                </c:pt>
                <c:pt idx="56204">
                  <c:v>-35.466999999999999</c:v>
                </c:pt>
                <c:pt idx="56205">
                  <c:v>-35.465000000000003</c:v>
                </c:pt>
                <c:pt idx="56206">
                  <c:v>-35.462999999999994</c:v>
                </c:pt>
                <c:pt idx="56207">
                  <c:v>-35.460999999999999</c:v>
                </c:pt>
                <c:pt idx="56208">
                  <c:v>-35.459000000000003</c:v>
                </c:pt>
                <c:pt idx="56209">
                  <c:v>-35.456999999999994</c:v>
                </c:pt>
                <c:pt idx="56210">
                  <c:v>-35.454999999999998</c:v>
                </c:pt>
                <c:pt idx="56211">
                  <c:v>-35.453000000000003</c:v>
                </c:pt>
                <c:pt idx="56212">
                  <c:v>-35.450999999999993</c:v>
                </c:pt>
                <c:pt idx="56213">
                  <c:v>-35.448999999999998</c:v>
                </c:pt>
                <c:pt idx="56214">
                  <c:v>-35.447000000000003</c:v>
                </c:pt>
                <c:pt idx="56215">
                  <c:v>-35.444999999999993</c:v>
                </c:pt>
                <c:pt idx="56216">
                  <c:v>-35.442999999999998</c:v>
                </c:pt>
                <c:pt idx="56217">
                  <c:v>-35.441000000000003</c:v>
                </c:pt>
                <c:pt idx="56218">
                  <c:v>-35.438999999999993</c:v>
                </c:pt>
                <c:pt idx="56219">
                  <c:v>-35.436999999999998</c:v>
                </c:pt>
                <c:pt idx="56220">
                  <c:v>-35.435000000000002</c:v>
                </c:pt>
                <c:pt idx="56221">
                  <c:v>-35.433000000000007</c:v>
                </c:pt>
                <c:pt idx="56222">
                  <c:v>-35.430999999999997</c:v>
                </c:pt>
                <c:pt idx="56223">
                  <c:v>-35.429000000000002</c:v>
                </c:pt>
                <c:pt idx="56224">
                  <c:v>-35.427000000000007</c:v>
                </c:pt>
                <c:pt idx="56225">
                  <c:v>-35.424999999999997</c:v>
                </c:pt>
                <c:pt idx="56226">
                  <c:v>-35.423000000000002</c:v>
                </c:pt>
                <c:pt idx="56227">
                  <c:v>-35.421000000000006</c:v>
                </c:pt>
                <c:pt idx="56228">
                  <c:v>-35.418999999999997</c:v>
                </c:pt>
                <c:pt idx="56229">
                  <c:v>-35.417000000000002</c:v>
                </c:pt>
                <c:pt idx="56230">
                  <c:v>-35.415000000000006</c:v>
                </c:pt>
                <c:pt idx="56231">
                  <c:v>-35.412999999999997</c:v>
                </c:pt>
                <c:pt idx="56232">
                  <c:v>-35.411000000000001</c:v>
                </c:pt>
                <c:pt idx="56233">
                  <c:v>-35.409000000000006</c:v>
                </c:pt>
                <c:pt idx="56234">
                  <c:v>-35.406999999999996</c:v>
                </c:pt>
                <c:pt idx="56235">
                  <c:v>-35.405000000000001</c:v>
                </c:pt>
                <c:pt idx="56236">
                  <c:v>-35.403000000000006</c:v>
                </c:pt>
                <c:pt idx="56237">
                  <c:v>-35.400999999999996</c:v>
                </c:pt>
                <c:pt idx="56238">
                  <c:v>-35.399000000000001</c:v>
                </c:pt>
                <c:pt idx="56239">
                  <c:v>-35.397000000000006</c:v>
                </c:pt>
                <c:pt idx="56240">
                  <c:v>-35.394999999999996</c:v>
                </c:pt>
                <c:pt idx="56241">
                  <c:v>-35.393000000000001</c:v>
                </c:pt>
                <c:pt idx="56242">
                  <c:v>-35.391000000000005</c:v>
                </c:pt>
                <c:pt idx="56243">
                  <c:v>-35.388999999999996</c:v>
                </c:pt>
                <c:pt idx="56244">
                  <c:v>-35.387</c:v>
                </c:pt>
                <c:pt idx="56245">
                  <c:v>-35.385000000000005</c:v>
                </c:pt>
                <c:pt idx="56246">
                  <c:v>-35.382999999999996</c:v>
                </c:pt>
                <c:pt idx="56247">
                  <c:v>-35.381</c:v>
                </c:pt>
                <c:pt idx="56248">
                  <c:v>-35.379000000000005</c:v>
                </c:pt>
                <c:pt idx="56249">
                  <c:v>-35.376999999999995</c:v>
                </c:pt>
                <c:pt idx="56250">
                  <c:v>-35.375</c:v>
                </c:pt>
                <c:pt idx="56251">
                  <c:v>-35.373000000000005</c:v>
                </c:pt>
                <c:pt idx="56252">
                  <c:v>-35.370999999999995</c:v>
                </c:pt>
                <c:pt idx="56253">
                  <c:v>-35.369</c:v>
                </c:pt>
                <c:pt idx="56254">
                  <c:v>-35.367000000000004</c:v>
                </c:pt>
                <c:pt idx="56255">
                  <c:v>-35.364999999999995</c:v>
                </c:pt>
                <c:pt idx="56256">
                  <c:v>-35.363</c:v>
                </c:pt>
                <c:pt idx="56257">
                  <c:v>-35.361000000000004</c:v>
                </c:pt>
                <c:pt idx="56258">
                  <c:v>-35.358999999999995</c:v>
                </c:pt>
                <c:pt idx="56259">
                  <c:v>-35.356999999999999</c:v>
                </c:pt>
                <c:pt idx="56260">
                  <c:v>-35.355000000000004</c:v>
                </c:pt>
                <c:pt idx="56261">
                  <c:v>-35.352999999999994</c:v>
                </c:pt>
                <c:pt idx="56262">
                  <c:v>-35.350999999999999</c:v>
                </c:pt>
                <c:pt idx="56263">
                  <c:v>-35.349000000000004</c:v>
                </c:pt>
                <c:pt idx="56264">
                  <c:v>-35.346999999999994</c:v>
                </c:pt>
                <c:pt idx="56265">
                  <c:v>-35.344999999999999</c:v>
                </c:pt>
                <c:pt idx="56266">
                  <c:v>-35.343000000000004</c:v>
                </c:pt>
                <c:pt idx="56267">
                  <c:v>-35.340999999999994</c:v>
                </c:pt>
                <c:pt idx="56268">
                  <c:v>-35.338999999999999</c:v>
                </c:pt>
                <c:pt idx="56269">
                  <c:v>-35.337000000000003</c:v>
                </c:pt>
                <c:pt idx="56270">
                  <c:v>-35.334999999999994</c:v>
                </c:pt>
                <c:pt idx="56271">
                  <c:v>-35.332999999999998</c:v>
                </c:pt>
                <c:pt idx="56272">
                  <c:v>-35.331000000000003</c:v>
                </c:pt>
                <c:pt idx="56273">
                  <c:v>-35.328999999999994</c:v>
                </c:pt>
                <c:pt idx="56274">
                  <c:v>-35.326999999999998</c:v>
                </c:pt>
                <c:pt idx="56275">
                  <c:v>-35.325000000000003</c:v>
                </c:pt>
                <c:pt idx="56276">
                  <c:v>-35.322999999999993</c:v>
                </c:pt>
                <c:pt idx="56277">
                  <c:v>-35.320999999999998</c:v>
                </c:pt>
                <c:pt idx="56278">
                  <c:v>-35.319000000000003</c:v>
                </c:pt>
                <c:pt idx="56279">
                  <c:v>-35.316999999999993</c:v>
                </c:pt>
                <c:pt idx="56280">
                  <c:v>-35.314999999999998</c:v>
                </c:pt>
                <c:pt idx="56281">
                  <c:v>-35.313000000000002</c:v>
                </c:pt>
                <c:pt idx="56282">
                  <c:v>-35.311000000000007</c:v>
                </c:pt>
                <c:pt idx="56283">
                  <c:v>-35.308999999999997</c:v>
                </c:pt>
                <c:pt idx="56284">
                  <c:v>-35.307000000000002</c:v>
                </c:pt>
                <c:pt idx="56285">
                  <c:v>-35.305000000000007</c:v>
                </c:pt>
                <c:pt idx="56286">
                  <c:v>-35.302999999999997</c:v>
                </c:pt>
                <c:pt idx="56287">
                  <c:v>-35.301000000000002</c:v>
                </c:pt>
                <c:pt idx="56288">
                  <c:v>-35.299000000000007</c:v>
                </c:pt>
                <c:pt idx="56289">
                  <c:v>-35.296999999999997</c:v>
                </c:pt>
                <c:pt idx="56290">
                  <c:v>-35.295000000000002</c:v>
                </c:pt>
                <c:pt idx="56291">
                  <c:v>-35.293000000000006</c:v>
                </c:pt>
                <c:pt idx="56292">
                  <c:v>-35.290999999999997</c:v>
                </c:pt>
                <c:pt idx="56293">
                  <c:v>-35.289000000000001</c:v>
                </c:pt>
                <c:pt idx="56294">
                  <c:v>-35.287000000000006</c:v>
                </c:pt>
                <c:pt idx="56295">
                  <c:v>-35.284999999999997</c:v>
                </c:pt>
                <c:pt idx="56296">
                  <c:v>-35.283000000000001</c:v>
                </c:pt>
                <c:pt idx="56297">
                  <c:v>-35.281000000000006</c:v>
                </c:pt>
                <c:pt idx="56298">
                  <c:v>-35.278999999999996</c:v>
                </c:pt>
                <c:pt idx="56299">
                  <c:v>-35.277000000000001</c:v>
                </c:pt>
                <c:pt idx="56300">
                  <c:v>-35.275000000000006</c:v>
                </c:pt>
                <c:pt idx="56301">
                  <c:v>-35.272999999999996</c:v>
                </c:pt>
                <c:pt idx="56302">
                  <c:v>-35.271000000000001</c:v>
                </c:pt>
                <c:pt idx="56303">
                  <c:v>-35.269000000000005</c:v>
                </c:pt>
                <c:pt idx="56304">
                  <c:v>-35.266999999999996</c:v>
                </c:pt>
                <c:pt idx="56305">
                  <c:v>-35.265000000000001</c:v>
                </c:pt>
                <c:pt idx="56306">
                  <c:v>-35.263000000000005</c:v>
                </c:pt>
                <c:pt idx="56307">
                  <c:v>-35.260999999999996</c:v>
                </c:pt>
                <c:pt idx="56308">
                  <c:v>-35.259</c:v>
                </c:pt>
                <c:pt idx="56309">
                  <c:v>-35.257000000000005</c:v>
                </c:pt>
                <c:pt idx="56310">
                  <c:v>-35.254999999999995</c:v>
                </c:pt>
                <c:pt idx="56311">
                  <c:v>-35.253</c:v>
                </c:pt>
                <c:pt idx="56312">
                  <c:v>-35.251000000000005</c:v>
                </c:pt>
                <c:pt idx="56313">
                  <c:v>-35.248999999999995</c:v>
                </c:pt>
                <c:pt idx="56314">
                  <c:v>-35.247</c:v>
                </c:pt>
                <c:pt idx="56315">
                  <c:v>-35.245000000000005</c:v>
                </c:pt>
                <c:pt idx="56316">
                  <c:v>-35.242999999999995</c:v>
                </c:pt>
                <c:pt idx="56317">
                  <c:v>-35.241</c:v>
                </c:pt>
                <c:pt idx="56318">
                  <c:v>-35.239000000000004</c:v>
                </c:pt>
                <c:pt idx="56319">
                  <c:v>-35.236999999999995</c:v>
                </c:pt>
                <c:pt idx="56320">
                  <c:v>-35.234999999999999</c:v>
                </c:pt>
                <c:pt idx="56321">
                  <c:v>-35.233000000000004</c:v>
                </c:pt>
                <c:pt idx="56322">
                  <c:v>-35.230999999999995</c:v>
                </c:pt>
                <c:pt idx="56323">
                  <c:v>-35.228999999999999</c:v>
                </c:pt>
                <c:pt idx="56324">
                  <c:v>-35.227000000000004</c:v>
                </c:pt>
                <c:pt idx="56325">
                  <c:v>-35.224999999999994</c:v>
                </c:pt>
                <c:pt idx="56326">
                  <c:v>-35.222999999999999</c:v>
                </c:pt>
                <c:pt idx="56327">
                  <c:v>-35.221000000000004</c:v>
                </c:pt>
                <c:pt idx="56328">
                  <c:v>-35.218999999999994</c:v>
                </c:pt>
                <c:pt idx="56329">
                  <c:v>-35.216999999999999</c:v>
                </c:pt>
                <c:pt idx="56330">
                  <c:v>-35.215000000000003</c:v>
                </c:pt>
                <c:pt idx="56331">
                  <c:v>-35.212999999999994</c:v>
                </c:pt>
                <c:pt idx="56332">
                  <c:v>-35.210999999999999</c:v>
                </c:pt>
                <c:pt idx="56333">
                  <c:v>-35.209000000000003</c:v>
                </c:pt>
                <c:pt idx="56334">
                  <c:v>-35.206999999999994</c:v>
                </c:pt>
                <c:pt idx="56335">
                  <c:v>-35.204999999999998</c:v>
                </c:pt>
                <c:pt idx="56336">
                  <c:v>-35.203000000000003</c:v>
                </c:pt>
                <c:pt idx="56337">
                  <c:v>-35.200999999999993</c:v>
                </c:pt>
                <c:pt idx="56338">
                  <c:v>-35.198999999999998</c:v>
                </c:pt>
                <c:pt idx="56339">
                  <c:v>-35.197000000000003</c:v>
                </c:pt>
                <c:pt idx="56340">
                  <c:v>-35.194999999999993</c:v>
                </c:pt>
                <c:pt idx="56341">
                  <c:v>-35.192999999999998</c:v>
                </c:pt>
                <c:pt idx="56342">
                  <c:v>-35.191000000000003</c:v>
                </c:pt>
                <c:pt idx="56343">
                  <c:v>-35.188999999999993</c:v>
                </c:pt>
                <c:pt idx="56344">
                  <c:v>-35.186999999999998</c:v>
                </c:pt>
                <c:pt idx="56345">
                  <c:v>-35.185000000000002</c:v>
                </c:pt>
                <c:pt idx="56346">
                  <c:v>-35.183000000000007</c:v>
                </c:pt>
                <c:pt idx="56347">
                  <c:v>-35.180999999999997</c:v>
                </c:pt>
                <c:pt idx="56348">
                  <c:v>-35.179000000000002</c:v>
                </c:pt>
                <c:pt idx="56349">
                  <c:v>-35.177000000000007</c:v>
                </c:pt>
                <c:pt idx="56350">
                  <c:v>-35.174999999999997</c:v>
                </c:pt>
                <c:pt idx="56351">
                  <c:v>-35.173000000000002</c:v>
                </c:pt>
                <c:pt idx="56352">
                  <c:v>-35.171000000000006</c:v>
                </c:pt>
                <c:pt idx="56353">
                  <c:v>-35.168999999999997</c:v>
                </c:pt>
                <c:pt idx="56354">
                  <c:v>-35.167000000000002</c:v>
                </c:pt>
                <c:pt idx="56355">
                  <c:v>-35.165000000000006</c:v>
                </c:pt>
                <c:pt idx="56356">
                  <c:v>-35.162999999999997</c:v>
                </c:pt>
                <c:pt idx="56357">
                  <c:v>-35.161000000000001</c:v>
                </c:pt>
                <c:pt idx="56358">
                  <c:v>-35.159000000000006</c:v>
                </c:pt>
                <c:pt idx="56359">
                  <c:v>-35.156999999999996</c:v>
                </c:pt>
                <c:pt idx="56360">
                  <c:v>-35.155000000000001</c:v>
                </c:pt>
                <c:pt idx="56361">
                  <c:v>-35.153000000000006</c:v>
                </c:pt>
                <c:pt idx="56362">
                  <c:v>-35.150999999999996</c:v>
                </c:pt>
                <c:pt idx="56363">
                  <c:v>-35.149000000000001</c:v>
                </c:pt>
                <c:pt idx="56364">
                  <c:v>-35.147000000000006</c:v>
                </c:pt>
                <c:pt idx="56365">
                  <c:v>-35.144999999999996</c:v>
                </c:pt>
                <c:pt idx="56366">
                  <c:v>-35.143000000000001</c:v>
                </c:pt>
                <c:pt idx="56367">
                  <c:v>-35.141000000000005</c:v>
                </c:pt>
                <c:pt idx="56368">
                  <c:v>-35.138999999999996</c:v>
                </c:pt>
                <c:pt idx="56369">
                  <c:v>-35.137</c:v>
                </c:pt>
                <c:pt idx="56370">
                  <c:v>-35.135000000000005</c:v>
                </c:pt>
                <c:pt idx="56371">
                  <c:v>-35.132999999999996</c:v>
                </c:pt>
                <c:pt idx="56372">
                  <c:v>-35.131</c:v>
                </c:pt>
                <c:pt idx="56373">
                  <c:v>-35.129000000000005</c:v>
                </c:pt>
                <c:pt idx="56374">
                  <c:v>-35.126999999999995</c:v>
                </c:pt>
                <c:pt idx="56375">
                  <c:v>-35.125</c:v>
                </c:pt>
                <c:pt idx="56376">
                  <c:v>-35.123000000000005</c:v>
                </c:pt>
                <c:pt idx="56377">
                  <c:v>-35.120999999999995</c:v>
                </c:pt>
                <c:pt idx="56378">
                  <c:v>-35.119</c:v>
                </c:pt>
                <c:pt idx="56379">
                  <c:v>-35.117000000000004</c:v>
                </c:pt>
                <c:pt idx="56380">
                  <c:v>-35.114999999999995</c:v>
                </c:pt>
                <c:pt idx="56381">
                  <c:v>-35.113</c:v>
                </c:pt>
                <c:pt idx="56382">
                  <c:v>-35.111000000000004</c:v>
                </c:pt>
                <c:pt idx="56383">
                  <c:v>-35.108999999999995</c:v>
                </c:pt>
                <c:pt idx="56384">
                  <c:v>-35.106999999999999</c:v>
                </c:pt>
                <c:pt idx="56385">
                  <c:v>-35.105000000000004</c:v>
                </c:pt>
                <c:pt idx="56386">
                  <c:v>-35.102999999999994</c:v>
                </c:pt>
                <c:pt idx="56387">
                  <c:v>-35.100999999999999</c:v>
                </c:pt>
                <c:pt idx="56388">
                  <c:v>-35.099000000000004</c:v>
                </c:pt>
                <c:pt idx="56389">
                  <c:v>-35.096999999999994</c:v>
                </c:pt>
                <c:pt idx="56390">
                  <c:v>-35.094999999999999</c:v>
                </c:pt>
                <c:pt idx="56391">
                  <c:v>-35.093000000000004</c:v>
                </c:pt>
                <c:pt idx="56392">
                  <c:v>-35.090999999999994</c:v>
                </c:pt>
                <c:pt idx="56393">
                  <c:v>-35.088999999999999</c:v>
                </c:pt>
                <c:pt idx="56394">
                  <c:v>-35.087000000000003</c:v>
                </c:pt>
                <c:pt idx="56395">
                  <c:v>-35.084999999999994</c:v>
                </c:pt>
                <c:pt idx="56396">
                  <c:v>-35.082999999999998</c:v>
                </c:pt>
                <c:pt idx="56397">
                  <c:v>-35.081000000000003</c:v>
                </c:pt>
                <c:pt idx="56398">
                  <c:v>-35.078999999999994</c:v>
                </c:pt>
                <c:pt idx="56399">
                  <c:v>-35.076999999999998</c:v>
                </c:pt>
                <c:pt idx="56400">
                  <c:v>-35.075000000000003</c:v>
                </c:pt>
                <c:pt idx="56401">
                  <c:v>-35.072999999999993</c:v>
                </c:pt>
                <c:pt idx="56402">
                  <c:v>-35.070999999999998</c:v>
                </c:pt>
                <c:pt idx="56403">
                  <c:v>-35.069000000000003</c:v>
                </c:pt>
                <c:pt idx="56404">
                  <c:v>-35.066999999999993</c:v>
                </c:pt>
                <c:pt idx="56405">
                  <c:v>-35.064999999999998</c:v>
                </c:pt>
                <c:pt idx="56406">
                  <c:v>-35.063000000000002</c:v>
                </c:pt>
                <c:pt idx="56407">
                  <c:v>-35.061000000000007</c:v>
                </c:pt>
                <c:pt idx="56408">
                  <c:v>-35.058999999999997</c:v>
                </c:pt>
                <c:pt idx="56409">
                  <c:v>-35.057000000000002</c:v>
                </c:pt>
                <c:pt idx="56410">
                  <c:v>-35.055000000000007</c:v>
                </c:pt>
                <c:pt idx="56411">
                  <c:v>-35.052999999999997</c:v>
                </c:pt>
                <c:pt idx="56412">
                  <c:v>-35.051000000000002</c:v>
                </c:pt>
                <c:pt idx="56413">
                  <c:v>-35.049000000000007</c:v>
                </c:pt>
                <c:pt idx="56414">
                  <c:v>-35.046999999999997</c:v>
                </c:pt>
                <c:pt idx="56415">
                  <c:v>-35.045000000000002</c:v>
                </c:pt>
                <c:pt idx="56416">
                  <c:v>-35.043000000000006</c:v>
                </c:pt>
                <c:pt idx="56417">
                  <c:v>-35.040999999999997</c:v>
                </c:pt>
                <c:pt idx="56418">
                  <c:v>-35.039000000000001</c:v>
                </c:pt>
                <c:pt idx="56419">
                  <c:v>-35.037000000000006</c:v>
                </c:pt>
                <c:pt idx="56420">
                  <c:v>-35.034999999999997</c:v>
                </c:pt>
                <c:pt idx="56421">
                  <c:v>-35.033000000000001</c:v>
                </c:pt>
                <c:pt idx="56422">
                  <c:v>-35.031000000000006</c:v>
                </c:pt>
                <c:pt idx="56423">
                  <c:v>-35.028999999999996</c:v>
                </c:pt>
                <c:pt idx="56424">
                  <c:v>-35.027000000000001</c:v>
                </c:pt>
                <c:pt idx="56425">
                  <c:v>-35.025000000000006</c:v>
                </c:pt>
                <c:pt idx="56426">
                  <c:v>-35.022999999999996</c:v>
                </c:pt>
                <c:pt idx="56427">
                  <c:v>-35.021000000000001</c:v>
                </c:pt>
                <c:pt idx="56428">
                  <c:v>-35.019000000000005</c:v>
                </c:pt>
                <c:pt idx="56429">
                  <c:v>-35.016999999999996</c:v>
                </c:pt>
                <c:pt idx="56430">
                  <c:v>-35.015000000000001</c:v>
                </c:pt>
                <c:pt idx="56431">
                  <c:v>-35.013000000000005</c:v>
                </c:pt>
                <c:pt idx="56432">
                  <c:v>-35.010999999999996</c:v>
                </c:pt>
                <c:pt idx="56433">
                  <c:v>-35.009</c:v>
                </c:pt>
                <c:pt idx="56434">
                  <c:v>-35.007000000000005</c:v>
                </c:pt>
                <c:pt idx="56435">
                  <c:v>-35.004999999999995</c:v>
                </c:pt>
                <c:pt idx="56436">
                  <c:v>-35.003</c:v>
                </c:pt>
                <c:pt idx="56437">
                  <c:v>-35.001000000000005</c:v>
                </c:pt>
                <c:pt idx="56438">
                  <c:v>-34.998999999999995</c:v>
                </c:pt>
                <c:pt idx="56439">
                  <c:v>-34.997</c:v>
                </c:pt>
                <c:pt idx="56440">
                  <c:v>-34.995000000000005</c:v>
                </c:pt>
                <c:pt idx="56441">
                  <c:v>-34.992999999999995</c:v>
                </c:pt>
                <c:pt idx="56442">
                  <c:v>-34.991</c:v>
                </c:pt>
                <c:pt idx="56443">
                  <c:v>-34.989000000000004</c:v>
                </c:pt>
                <c:pt idx="56444">
                  <c:v>-34.986999999999995</c:v>
                </c:pt>
                <c:pt idx="56445">
                  <c:v>-34.984999999999999</c:v>
                </c:pt>
                <c:pt idx="56446">
                  <c:v>-34.983000000000004</c:v>
                </c:pt>
                <c:pt idx="56447">
                  <c:v>-34.980999999999995</c:v>
                </c:pt>
                <c:pt idx="56448">
                  <c:v>-34.978999999999999</c:v>
                </c:pt>
                <c:pt idx="56449">
                  <c:v>-34.977000000000004</c:v>
                </c:pt>
                <c:pt idx="56450">
                  <c:v>-34.974999999999994</c:v>
                </c:pt>
                <c:pt idx="56451">
                  <c:v>-34.972999999999999</c:v>
                </c:pt>
                <c:pt idx="56452">
                  <c:v>-34.971000000000004</c:v>
                </c:pt>
                <c:pt idx="56453">
                  <c:v>-34.968999999999994</c:v>
                </c:pt>
                <c:pt idx="56454">
                  <c:v>-34.966999999999999</c:v>
                </c:pt>
                <c:pt idx="56455">
                  <c:v>-34.965000000000003</c:v>
                </c:pt>
                <c:pt idx="56456">
                  <c:v>-34.962999999999994</c:v>
                </c:pt>
                <c:pt idx="56457">
                  <c:v>-34.960999999999999</c:v>
                </c:pt>
                <c:pt idx="56458">
                  <c:v>-34.959000000000003</c:v>
                </c:pt>
                <c:pt idx="56459">
                  <c:v>-34.956999999999994</c:v>
                </c:pt>
                <c:pt idx="56460">
                  <c:v>-34.954999999999998</c:v>
                </c:pt>
                <c:pt idx="56461">
                  <c:v>-34.953000000000003</c:v>
                </c:pt>
                <c:pt idx="56462">
                  <c:v>-34.950999999999993</c:v>
                </c:pt>
                <c:pt idx="56463">
                  <c:v>-34.948999999999998</c:v>
                </c:pt>
                <c:pt idx="56464">
                  <c:v>-34.947000000000003</c:v>
                </c:pt>
                <c:pt idx="56465">
                  <c:v>-34.944999999999993</c:v>
                </c:pt>
                <c:pt idx="56466">
                  <c:v>-34.942999999999998</c:v>
                </c:pt>
                <c:pt idx="56467">
                  <c:v>-34.941000000000003</c:v>
                </c:pt>
                <c:pt idx="56468">
                  <c:v>-34.938999999999993</c:v>
                </c:pt>
                <c:pt idx="56469">
                  <c:v>-34.936999999999998</c:v>
                </c:pt>
                <c:pt idx="56470">
                  <c:v>-34.935000000000002</c:v>
                </c:pt>
                <c:pt idx="56471">
                  <c:v>-34.933000000000007</c:v>
                </c:pt>
                <c:pt idx="56472">
                  <c:v>-34.930999999999997</c:v>
                </c:pt>
                <c:pt idx="56473">
                  <c:v>-34.929000000000002</c:v>
                </c:pt>
                <c:pt idx="56474">
                  <c:v>-34.927000000000007</c:v>
                </c:pt>
                <c:pt idx="56475">
                  <c:v>-34.924999999999997</c:v>
                </c:pt>
                <c:pt idx="56476">
                  <c:v>-34.923000000000002</c:v>
                </c:pt>
                <c:pt idx="56477">
                  <c:v>-34.921000000000006</c:v>
                </c:pt>
                <c:pt idx="56478">
                  <c:v>-34.918999999999997</c:v>
                </c:pt>
                <c:pt idx="56479">
                  <c:v>-34.917000000000002</c:v>
                </c:pt>
                <c:pt idx="56480">
                  <c:v>-34.915000000000006</c:v>
                </c:pt>
                <c:pt idx="56481">
                  <c:v>-34.912999999999997</c:v>
                </c:pt>
                <c:pt idx="56482">
                  <c:v>-34.911000000000001</c:v>
                </c:pt>
                <c:pt idx="56483">
                  <c:v>-34.909000000000006</c:v>
                </c:pt>
                <c:pt idx="56484">
                  <c:v>-34.906999999999996</c:v>
                </c:pt>
                <c:pt idx="56485">
                  <c:v>-34.905000000000001</c:v>
                </c:pt>
                <c:pt idx="56486">
                  <c:v>-34.903000000000006</c:v>
                </c:pt>
                <c:pt idx="56487">
                  <c:v>-34.900999999999996</c:v>
                </c:pt>
                <c:pt idx="56488">
                  <c:v>-34.899000000000001</c:v>
                </c:pt>
                <c:pt idx="56489">
                  <c:v>-34.897000000000006</c:v>
                </c:pt>
                <c:pt idx="56490">
                  <c:v>-34.894999999999996</c:v>
                </c:pt>
                <c:pt idx="56491">
                  <c:v>-34.893000000000001</c:v>
                </c:pt>
                <c:pt idx="56492">
                  <c:v>-34.891000000000005</c:v>
                </c:pt>
                <c:pt idx="56493">
                  <c:v>-34.888999999999996</c:v>
                </c:pt>
                <c:pt idx="56494">
                  <c:v>-34.887</c:v>
                </c:pt>
                <c:pt idx="56495">
                  <c:v>-34.885000000000005</c:v>
                </c:pt>
                <c:pt idx="56496">
                  <c:v>-34.882999999999996</c:v>
                </c:pt>
                <c:pt idx="56497">
                  <c:v>-34.881</c:v>
                </c:pt>
                <c:pt idx="56498">
                  <c:v>-34.879000000000005</c:v>
                </c:pt>
                <c:pt idx="56499">
                  <c:v>-34.876999999999995</c:v>
                </c:pt>
                <c:pt idx="56500">
                  <c:v>-34.875</c:v>
                </c:pt>
                <c:pt idx="56501">
                  <c:v>-34.873000000000005</c:v>
                </c:pt>
                <c:pt idx="56502">
                  <c:v>-34.870999999999995</c:v>
                </c:pt>
                <c:pt idx="56503">
                  <c:v>-34.869</c:v>
                </c:pt>
                <c:pt idx="56504">
                  <c:v>-34.867000000000004</c:v>
                </c:pt>
                <c:pt idx="56505">
                  <c:v>-34.864999999999995</c:v>
                </c:pt>
                <c:pt idx="56506">
                  <c:v>-34.863</c:v>
                </c:pt>
                <c:pt idx="56507">
                  <c:v>-34.861000000000004</c:v>
                </c:pt>
                <c:pt idx="56508">
                  <c:v>-34.858999999999995</c:v>
                </c:pt>
                <c:pt idx="56509">
                  <c:v>-34.856999999999999</c:v>
                </c:pt>
                <c:pt idx="56510">
                  <c:v>-34.855000000000004</c:v>
                </c:pt>
                <c:pt idx="56511">
                  <c:v>-34.852999999999994</c:v>
                </c:pt>
                <c:pt idx="56512">
                  <c:v>-34.850999999999999</c:v>
                </c:pt>
                <c:pt idx="56513">
                  <c:v>-34.849000000000004</c:v>
                </c:pt>
                <c:pt idx="56514">
                  <c:v>-34.846999999999994</c:v>
                </c:pt>
                <c:pt idx="56515">
                  <c:v>-34.844999999999999</c:v>
                </c:pt>
                <c:pt idx="56516">
                  <c:v>-34.843000000000004</c:v>
                </c:pt>
                <c:pt idx="56517">
                  <c:v>-34.840999999999994</c:v>
                </c:pt>
                <c:pt idx="56518">
                  <c:v>-34.838999999999999</c:v>
                </c:pt>
                <c:pt idx="56519">
                  <c:v>-34.837000000000003</c:v>
                </c:pt>
                <c:pt idx="56520">
                  <c:v>-34.834999999999994</c:v>
                </c:pt>
                <c:pt idx="56521">
                  <c:v>-34.832999999999998</c:v>
                </c:pt>
                <c:pt idx="56522">
                  <c:v>-34.831000000000003</c:v>
                </c:pt>
                <c:pt idx="56523">
                  <c:v>-34.828999999999994</c:v>
                </c:pt>
                <c:pt idx="56524">
                  <c:v>-34.826999999999998</c:v>
                </c:pt>
                <c:pt idx="56525">
                  <c:v>-34.825000000000003</c:v>
                </c:pt>
                <c:pt idx="56526">
                  <c:v>-34.822999999999993</c:v>
                </c:pt>
                <c:pt idx="56527">
                  <c:v>-34.820999999999998</c:v>
                </c:pt>
                <c:pt idx="56528">
                  <c:v>-34.819000000000003</c:v>
                </c:pt>
                <c:pt idx="56529">
                  <c:v>-34.816999999999993</c:v>
                </c:pt>
                <c:pt idx="56530">
                  <c:v>-34.814999999999998</c:v>
                </c:pt>
                <c:pt idx="56531">
                  <c:v>-34.813000000000002</c:v>
                </c:pt>
                <c:pt idx="56532">
                  <c:v>-34.811000000000007</c:v>
                </c:pt>
                <c:pt idx="56533">
                  <c:v>-34.808999999999997</c:v>
                </c:pt>
                <c:pt idx="56534">
                  <c:v>-34.807000000000002</c:v>
                </c:pt>
                <c:pt idx="56535">
                  <c:v>-34.805000000000007</c:v>
                </c:pt>
                <c:pt idx="56536">
                  <c:v>-34.802999999999997</c:v>
                </c:pt>
                <c:pt idx="56537">
                  <c:v>-34.801000000000002</c:v>
                </c:pt>
                <c:pt idx="56538">
                  <c:v>-34.799000000000007</c:v>
                </c:pt>
                <c:pt idx="56539">
                  <c:v>-34.796999999999997</c:v>
                </c:pt>
                <c:pt idx="56540">
                  <c:v>-34.795000000000002</c:v>
                </c:pt>
                <c:pt idx="56541">
                  <c:v>-34.793000000000006</c:v>
                </c:pt>
                <c:pt idx="56542">
                  <c:v>-34.790999999999997</c:v>
                </c:pt>
                <c:pt idx="56543">
                  <c:v>-34.789000000000001</c:v>
                </c:pt>
                <c:pt idx="56544">
                  <c:v>-34.787000000000006</c:v>
                </c:pt>
                <c:pt idx="56545">
                  <c:v>-34.784999999999997</c:v>
                </c:pt>
                <c:pt idx="56546">
                  <c:v>-34.783000000000001</c:v>
                </c:pt>
                <c:pt idx="56547">
                  <c:v>-34.781000000000006</c:v>
                </c:pt>
                <c:pt idx="56548">
                  <c:v>-34.778999999999996</c:v>
                </c:pt>
                <c:pt idx="56549">
                  <c:v>-34.777000000000001</c:v>
                </c:pt>
                <c:pt idx="56550">
                  <c:v>-34.775000000000006</c:v>
                </c:pt>
                <c:pt idx="56551">
                  <c:v>-34.772999999999996</c:v>
                </c:pt>
                <c:pt idx="56552">
                  <c:v>-34.771000000000001</c:v>
                </c:pt>
                <c:pt idx="56553">
                  <c:v>-34.769000000000005</c:v>
                </c:pt>
                <c:pt idx="56554">
                  <c:v>-34.766999999999996</c:v>
                </c:pt>
                <c:pt idx="56555">
                  <c:v>-34.765000000000001</c:v>
                </c:pt>
                <c:pt idx="56556">
                  <c:v>-34.763000000000005</c:v>
                </c:pt>
                <c:pt idx="56557">
                  <c:v>-34.760999999999996</c:v>
                </c:pt>
                <c:pt idx="56558">
                  <c:v>-34.759</c:v>
                </c:pt>
                <c:pt idx="56559">
                  <c:v>-34.757000000000005</c:v>
                </c:pt>
                <c:pt idx="56560">
                  <c:v>-34.754999999999995</c:v>
                </c:pt>
                <c:pt idx="56561">
                  <c:v>-34.753</c:v>
                </c:pt>
                <c:pt idx="56562">
                  <c:v>-34.751000000000005</c:v>
                </c:pt>
                <c:pt idx="56563">
                  <c:v>-34.748999999999995</c:v>
                </c:pt>
                <c:pt idx="56564">
                  <c:v>-34.747</c:v>
                </c:pt>
                <c:pt idx="56565">
                  <c:v>-34.745000000000005</c:v>
                </c:pt>
                <c:pt idx="56566">
                  <c:v>-34.742999999999995</c:v>
                </c:pt>
                <c:pt idx="56567">
                  <c:v>-34.741</c:v>
                </c:pt>
                <c:pt idx="56568">
                  <c:v>-34.739000000000004</c:v>
                </c:pt>
                <c:pt idx="56569">
                  <c:v>-34.736999999999995</c:v>
                </c:pt>
                <c:pt idx="56570">
                  <c:v>-34.734999999999999</c:v>
                </c:pt>
                <c:pt idx="56571">
                  <c:v>-34.733000000000004</c:v>
                </c:pt>
                <c:pt idx="56572">
                  <c:v>-34.730999999999995</c:v>
                </c:pt>
                <c:pt idx="56573">
                  <c:v>-34.728999999999999</c:v>
                </c:pt>
                <c:pt idx="56574">
                  <c:v>-34.727000000000004</c:v>
                </c:pt>
                <c:pt idx="56575">
                  <c:v>-34.724999999999994</c:v>
                </c:pt>
                <c:pt idx="56576">
                  <c:v>-34.722999999999999</c:v>
                </c:pt>
                <c:pt idx="56577">
                  <c:v>-34.721000000000004</c:v>
                </c:pt>
                <c:pt idx="56578">
                  <c:v>-34.718999999999994</c:v>
                </c:pt>
                <c:pt idx="56579">
                  <c:v>-34.716999999999999</c:v>
                </c:pt>
                <c:pt idx="56580">
                  <c:v>-34.715000000000003</c:v>
                </c:pt>
                <c:pt idx="56581">
                  <c:v>-34.712999999999994</c:v>
                </c:pt>
                <c:pt idx="56582">
                  <c:v>-34.710999999999999</c:v>
                </c:pt>
                <c:pt idx="56583">
                  <c:v>-34.709000000000003</c:v>
                </c:pt>
                <c:pt idx="56584">
                  <c:v>-34.706999999999994</c:v>
                </c:pt>
                <c:pt idx="56585">
                  <c:v>-34.704999999999998</c:v>
                </c:pt>
                <c:pt idx="56586">
                  <c:v>-34.703000000000003</c:v>
                </c:pt>
                <c:pt idx="56587">
                  <c:v>-34.700999999999993</c:v>
                </c:pt>
                <c:pt idx="56588">
                  <c:v>-34.698999999999998</c:v>
                </c:pt>
                <c:pt idx="56589">
                  <c:v>-34.697000000000003</c:v>
                </c:pt>
                <c:pt idx="56590">
                  <c:v>-34.694999999999993</c:v>
                </c:pt>
                <c:pt idx="56591">
                  <c:v>-34.692999999999998</c:v>
                </c:pt>
                <c:pt idx="56592">
                  <c:v>-34.691000000000003</c:v>
                </c:pt>
                <c:pt idx="56593">
                  <c:v>-34.688999999999993</c:v>
                </c:pt>
                <c:pt idx="56594">
                  <c:v>-34.686999999999998</c:v>
                </c:pt>
                <c:pt idx="56595">
                  <c:v>-34.685000000000002</c:v>
                </c:pt>
                <c:pt idx="56596">
                  <c:v>-34.683000000000007</c:v>
                </c:pt>
                <c:pt idx="56597">
                  <c:v>-34.680999999999997</c:v>
                </c:pt>
                <c:pt idx="56598">
                  <c:v>-34.679000000000002</c:v>
                </c:pt>
                <c:pt idx="56599">
                  <c:v>-34.677000000000007</c:v>
                </c:pt>
                <c:pt idx="56600">
                  <c:v>-34.674999999999997</c:v>
                </c:pt>
                <c:pt idx="56601">
                  <c:v>-34.673000000000002</c:v>
                </c:pt>
                <c:pt idx="56602">
                  <c:v>-34.671000000000006</c:v>
                </c:pt>
                <c:pt idx="56603">
                  <c:v>-34.668999999999997</c:v>
                </c:pt>
                <c:pt idx="56604">
                  <c:v>-34.667000000000002</c:v>
                </c:pt>
                <c:pt idx="56605">
                  <c:v>-34.665000000000006</c:v>
                </c:pt>
                <c:pt idx="56606">
                  <c:v>-34.662999999999997</c:v>
                </c:pt>
                <c:pt idx="56607">
                  <c:v>-34.661000000000001</c:v>
                </c:pt>
                <c:pt idx="56608">
                  <c:v>-34.659000000000006</c:v>
                </c:pt>
                <c:pt idx="56609">
                  <c:v>-34.656999999999996</c:v>
                </c:pt>
                <c:pt idx="56610">
                  <c:v>-34.655000000000001</c:v>
                </c:pt>
                <c:pt idx="56611">
                  <c:v>-34.653000000000006</c:v>
                </c:pt>
                <c:pt idx="56612">
                  <c:v>-34.650999999999996</c:v>
                </c:pt>
                <c:pt idx="56613">
                  <c:v>-34.649000000000001</c:v>
                </c:pt>
                <c:pt idx="56614">
                  <c:v>-34.647000000000006</c:v>
                </c:pt>
                <c:pt idx="56615">
                  <c:v>-34.644999999999996</c:v>
                </c:pt>
                <c:pt idx="56616">
                  <c:v>-34.643000000000001</c:v>
                </c:pt>
                <c:pt idx="56617">
                  <c:v>-34.641000000000005</c:v>
                </c:pt>
                <c:pt idx="56618">
                  <c:v>-34.638999999999996</c:v>
                </c:pt>
                <c:pt idx="56619">
                  <c:v>-34.637</c:v>
                </c:pt>
                <c:pt idx="56620">
                  <c:v>-34.635000000000005</c:v>
                </c:pt>
                <c:pt idx="56621">
                  <c:v>-34.632999999999996</c:v>
                </c:pt>
                <c:pt idx="56622">
                  <c:v>-34.631</c:v>
                </c:pt>
                <c:pt idx="56623">
                  <c:v>-34.629000000000005</c:v>
                </c:pt>
                <c:pt idx="56624">
                  <c:v>-34.626999999999995</c:v>
                </c:pt>
                <c:pt idx="56625">
                  <c:v>-34.625</c:v>
                </c:pt>
                <c:pt idx="56626">
                  <c:v>-34.623000000000005</c:v>
                </c:pt>
                <c:pt idx="56627">
                  <c:v>-34.620999999999995</c:v>
                </c:pt>
                <c:pt idx="56628">
                  <c:v>-34.619</c:v>
                </c:pt>
                <c:pt idx="56629">
                  <c:v>-34.617000000000004</c:v>
                </c:pt>
                <c:pt idx="56630">
                  <c:v>-34.614999999999995</c:v>
                </c:pt>
                <c:pt idx="56631">
                  <c:v>-34.613</c:v>
                </c:pt>
                <c:pt idx="56632">
                  <c:v>-34.611000000000004</c:v>
                </c:pt>
                <c:pt idx="56633">
                  <c:v>-34.608999999999995</c:v>
                </c:pt>
                <c:pt idx="56634">
                  <c:v>-34.606999999999999</c:v>
                </c:pt>
                <c:pt idx="56635">
                  <c:v>-34.605000000000004</c:v>
                </c:pt>
                <c:pt idx="56636">
                  <c:v>-34.602999999999994</c:v>
                </c:pt>
                <c:pt idx="56637">
                  <c:v>-34.600999999999999</c:v>
                </c:pt>
                <c:pt idx="56638">
                  <c:v>-34.599000000000004</c:v>
                </c:pt>
                <c:pt idx="56639">
                  <c:v>-34.596999999999994</c:v>
                </c:pt>
                <c:pt idx="56640">
                  <c:v>-34.594999999999999</c:v>
                </c:pt>
                <c:pt idx="56641">
                  <c:v>-34.593000000000004</c:v>
                </c:pt>
                <c:pt idx="56642">
                  <c:v>-34.590999999999994</c:v>
                </c:pt>
                <c:pt idx="56643">
                  <c:v>-34.588999999999999</c:v>
                </c:pt>
                <c:pt idx="56644">
                  <c:v>-34.587000000000003</c:v>
                </c:pt>
                <c:pt idx="56645">
                  <c:v>-34.584999999999994</c:v>
                </c:pt>
                <c:pt idx="56646">
                  <c:v>-34.582999999999998</c:v>
                </c:pt>
                <c:pt idx="56647">
                  <c:v>-34.581000000000003</c:v>
                </c:pt>
                <c:pt idx="56648">
                  <c:v>-34.578999999999994</c:v>
                </c:pt>
                <c:pt idx="56649">
                  <c:v>-34.576999999999998</c:v>
                </c:pt>
                <c:pt idx="56650">
                  <c:v>-34.575000000000003</c:v>
                </c:pt>
                <c:pt idx="56651">
                  <c:v>-34.572999999999993</c:v>
                </c:pt>
                <c:pt idx="56652">
                  <c:v>-34.570999999999998</c:v>
                </c:pt>
                <c:pt idx="56653">
                  <c:v>-34.569000000000003</c:v>
                </c:pt>
                <c:pt idx="56654">
                  <c:v>-34.566999999999993</c:v>
                </c:pt>
                <c:pt idx="56655">
                  <c:v>-34.564999999999998</c:v>
                </c:pt>
                <c:pt idx="56656">
                  <c:v>-34.563000000000002</c:v>
                </c:pt>
                <c:pt idx="56657">
                  <c:v>-34.561000000000007</c:v>
                </c:pt>
                <c:pt idx="56658">
                  <c:v>-34.558999999999997</c:v>
                </c:pt>
                <c:pt idx="56659">
                  <c:v>-34.557000000000002</c:v>
                </c:pt>
                <c:pt idx="56660">
                  <c:v>-34.555000000000007</c:v>
                </c:pt>
                <c:pt idx="56661">
                  <c:v>-34.552999999999997</c:v>
                </c:pt>
                <c:pt idx="56662">
                  <c:v>-34.551000000000002</c:v>
                </c:pt>
                <c:pt idx="56663">
                  <c:v>-34.549000000000007</c:v>
                </c:pt>
                <c:pt idx="56664">
                  <c:v>-34.546999999999997</c:v>
                </c:pt>
                <c:pt idx="56665">
                  <c:v>-34.545000000000002</c:v>
                </c:pt>
                <c:pt idx="56666">
                  <c:v>-34.543000000000006</c:v>
                </c:pt>
                <c:pt idx="56667">
                  <c:v>-34.540999999999997</c:v>
                </c:pt>
                <c:pt idx="56668">
                  <c:v>-34.539000000000001</c:v>
                </c:pt>
                <c:pt idx="56669">
                  <c:v>-34.537000000000006</c:v>
                </c:pt>
                <c:pt idx="56670">
                  <c:v>-34.534999999999997</c:v>
                </c:pt>
                <c:pt idx="56671">
                  <c:v>-34.533000000000001</c:v>
                </c:pt>
                <c:pt idx="56672">
                  <c:v>-34.531000000000006</c:v>
                </c:pt>
                <c:pt idx="56673">
                  <c:v>-34.528999999999996</c:v>
                </c:pt>
                <c:pt idx="56674">
                  <c:v>-34.527000000000001</c:v>
                </c:pt>
                <c:pt idx="56675">
                  <c:v>-34.525000000000006</c:v>
                </c:pt>
                <c:pt idx="56676">
                  <c:v>-34.522999999999996</c:v>
                </c:pt>
                <c:pt idx="56677">
                  <c:v>-34.521000000000001</c:v>
                </c:pt>
                <c:pt idx="56678">
                  <c:v>-34.519000000000005</c:v>
                </c:pt>
                <c:pt idx="56679">
                  <c:v>-34.516999999999996</c:v>
                </c:pt>
                <c:pt idx="56680">
                  <c:v>-34.515000000000001</c:v>
                </c:pt>
                <c:pt idx="56681">
                  <c:v>-34.513000000000005</c:v>
                </c:pt>
                <c:pt idx="56682">
                  <c:v>-34.510999999999996</c:v>
                </c:pt>
                <c:pt idx="56683">
                  <c:v>-34.509</c:v>
                </c:pt>
                <c:pt idx="56684">
                  <c:v>-34.507000000000005</c:v>
                </c:pt>
                <c:pt idx="56685">
                  <c:v>-34.504999999999995</c:v>
                </c:pt>
                <c:pt idx="56686">
                  <c:v>-34.503</c:v>
                </c:pt>
                <c:pt idx="56687">
                  <c:v>-34.501000000000005</c:v>
                </c:pt>
                <c:pt idx="56688">
                  <c:v>-34.498999999999995</c:v>
                </c:pt>
                <c:pt idx="56689">
                  <c:v>-34.497</c:v>
                </c:pt>
                <c:pt idx="56690">
                  <c:v>-34.495000000000005</c:v>
                </c:pt>
                <c:pt idx="56691">
                  <c:v>-34.492999999999995</c:v>
                </c:pt>
                <c:pt idx="56692">
                  <c:v>-34.491</c:v>
                </c:pt>
                <c:pt idx="56693">
                  <c:v>-34.489000000000004</c:v>
                </c:pt>
                <c:pt idx="56694">
                  <c:v>-34.486999999999995</c:v>
                </c:pt>
                <c:pt idx="56695">
                  <c:v>-34.484999999999999</c:v>
                </c:pt>
                <c:pt idx="56696">
                  <c:v>-34.483000000000004</c:v>
                </c:pt>
                <c:pt idx="56697">
                  <c:v>-34.480999999999995</c:v>
                </c:pt>
                <c:pt idx="56698">
                  <c:v>-34.478999999999999</c:v>
                </c:pt>
                <c:pt idx="56699">
                  <c:v>-34.477000000000004</c:v>
                </c:pt>
                <c:pt idx="56700">
                  <c:v>-34.474999999999994</c:v>
                </c:pt>
                <c:pt idx="56701">
                  <c:v>-34.472999999999999</c:v>
                </c:pt>
                <c:pt idx="56702">
                  <c:v>-34.471000000000004</c:v>
                </c:pt>
                <c:pt idx="56703">
                  <c:v>-34.468999999999994</c:v>
                </c:pt>
                <c:pt idx="56704">
                  <c:v>-34.466999999999999</c:v>
                </c:pt>
                <c:pt idx="56705">
                  <c:v>-34.465000000000003</c:v>
                </c:pt>
                <c:pt idx="56706">
                  <c:v>-34.462999999999994</c:v>
                </c:pt>
                <c:pt idx="56707">
                  <c:v>-34.460999999999999</c:v>
                </c:pt>
                <c:pt idx="56708">
                  <c:v>-34.459000000000003</c:v>
                </c:pt>
                <c:pt idx="56709">
                  <c:v>-34.456999999999994</c:v>
                </c:pt>
                <c:pt idx="56710">
                  <c:v>-34.454999999999998</c:v>
                </c:pt>
                <c:pt idx="56711">
                  <c:v>-34.453000000000003</c:v>
                </c:pt>
                <c:pt idx="56712">
                  <c:v>-34.450999999999993</c:v>
                </c:pt>
                <c:pt idx="56713">
                  <c:v>-34.448999999999998</c:v>
                </c:pt>
                <c:pt idx="56714">
                  <c:v>-34.447000000000003</c:v>
                </c:pt>
                <c:pt idx="56715">
                  <c:v>-34.444999999999993</c:v>
                </c:pt>
                <c:pt idx="56716">
                  <c:v>-34.442999999999998</c:v>
                </c:pt>
                <c:pt idx="56717">
                  <c:v>-34.441000000000003</c:v>
                </c:pt>
                <c:pt idx="56718">
                  <c:v>-34.438999999999993</c:v>
                </c:pt>
                <c:pt idx="56719">
                  <c:v>-34.436999999999998</c:v>
                </c:pt>
                <c:pt idx="56720">
                  <c:v>-34.435000000000002</c:v>
                </c:pt>
                <c:pt idx="56721">
                  <c:v>-34.433000000000007</c:v>
                </c:pt>
                <c:pt idx="56722">
                  <c:v>-34.430999999999997</c:v>
                </c:pt>
                <c:pt idx="56723">
                  <c:v>-34.429000000000002</c:v>
                </c:pt>
                <c:pt idx="56724">
                  <c:v>-34.427000000000007</c:v>
                </c:pt>
                <c:pt idx="56725">
                  <c:v>-34.424999999999997</c:v>
                </c:pt>
                <c:pt idx="56726">
                  <c:v>-34.423000000000002</c:v>
                </c:pt>
                <c:pt idx="56727">
                  <c:v>-34.421000000000006</c:v>
                </c:pt>
                <c:pt idx="56728">
                  <c:v>-34.418999999999997</c:v>
                </c:pt>
                <c:pt idx="56729">
                  <c:v>-34.417000000000002</c:v>
                </c:pt>
                <c:pt idx="56730">
                  <c:v>-34.415000000000006</c:v>
                </c:pt>
                <c:pt idx="56731">
                  <c:v>-34.412999999999997</c:v>
                </c:pt>
                <c:pt idx="56732">
                  <c:v>-34.411000000000001</c:v>
                </c:pt>
                <c:pt idx="56733">
                  <c:v>-34.409000000000006</c:v>
                </c:pt>
                <c:pt idx="56734">
                  <c:v>-34.406999999999996</c:v>
                </c:pt>
                <c:pt idx="56735">
                  <c:v>-34.405000000000001</c:v>
                </c:pt>
                <c:pt idx="56736">
                  <c:v>-34.403000000000006</c:v>
                </c:pt>
                <c:pt idx="56737">
                  <c:v>-34.400999999999996</c:v>
                </c:pt>
                <c:pt idx="56738">
                  <c:v>-34.399000000000001</c:v>
                </c:pt>
                <c:pt idx="56739">
                  <c:v>-34.397000000000006</c:v>
                </c:pt>
                <c:pt idx="56740">
                  <c:v>-34.394999999999996</c:v>
                </c:pt>
                <c:pt idx="56741">
                  <c:v>-34.393000000000001</c:v>
                </c:pt>
                <c:pt idx="56742">
                  <c:v>-34.391000000000005</c:v>
                </c:pt>
                <c:pt idx="56743">
                  <c:v>-34.388999999999996</c:v>
                </c:pt>
                <c:pt idx="56744">
                  <c:v>-34.387</c:v>
                </c:pt>
                <c:pt idx="56745">
                  <c:v>-34.385000000000005</c:v>
                </c:pt>
                <c:pt idx="56746">
                  <c:v>-34.382999999999996</c:v>
                </c:pt>
                <c:pt idx="56747">
                  <c:v>-34.381</c:v>
                </c:pt>
                <c:pt idx="56748">
                  <c:v>-34.379000000000005</c:v>
                </c:pt>
                <c:pt idx="56749">
                  <c:v>-34.376999999999995</c:v>
                </c:pt>
                <c:pt idx="56750">
                  <c:v>-34.375</c:v>
                </c:pt>
                <c:pt idx="56751">
                  <c:v>-34.373000000000005</c:v>
                </c:pt>
                <c:pt idx="56752">
                  <c:v>-34.370999999999995</c:v>
                </c:pt>
                <c:pt idx="56753">
                  <c:v>-34.369</c:v>
                </c:pt>
                <c:pt idx="56754">
                  <c:v>-34.367000000000004</c:v>
                </c:pt>
                <c:pt idx="56755">
                  <c:v>-34.364999999999995</c:v>
                </c:pt>
                <c:pt idx="56756">
                  <c:v>-34.363</c:v>
                </c:pt>
                <c:pt idx="56757">
                  <c:v>-34.361000000000004</c:v>
                </c:pt>
                <c:pt idx="56758">
                  <c:v>-34.358999999999995</c:v>
                </c:pt>
                <c:pt idx="56759">
                  <c:v>-34.356999999999999</c:v>
                </c:pt>
                <c:pt idx="56760">
                  <c:v>-34.355000000000004</c:v>
                </c:pt>
                <c:pt idx="56761">
                  <c:v>-34.352999999999994</c:v>
                </c:pt>
                <c:pt idx="56762">
                  <c:v>-34.350999999999999</c:v>
                </c:pt>
                <c:pt idx="56763">
                  <c:v>-34.349000000000004</c:v>
                </c:pt>
                <c:pt idx="56764">
                  <c:v>-34.346999999999994</c:v>
                </c:pt>
                <c:pt idx="56765">
                  <c:v>-34.344999999999999</c:v>
                </c:pt>
                <c:pt idx="56766">
                  <c:v>-34.343000000000004</c:v>
                </c:pt>
                <c:pt idx="56767">
                  <c:v>-34.340999999999994</c:v>
                </c:pt>
                <c:pt idx="56768">
                  <c:v>-34.338999999999999</c:v>
                </c:pt>
                <c:pt idx="56769">
                  <c:v>-34.337000000000003</c:v>
                </c:pt>
                <c:pt idx="56770">
                  <c:v>-34.334999999999994</c:v>
                </c:pt>
                <c:pt idx="56771">
                  <c:v>-34.332999999999998</c:v>
                </c:pt>
                <c:pt idx="56772">
                  <c:v>-34.331000000000003</c:v>
                </c:pt>
                <c:pt idx="56773">
                  <c:v>-34.328999999999994</c:v>
                </c:pt>
                <c:pt idx="56774">
                  <c:v>-34.326999999999998</c:v>
                </c:pt>
                <c:pt idx="56775">
                  <c:v>-34.325000000000003</c:v>
                </c:pt>
                <c:pt idx="56776">
                  <c:v>-34.322999999999993</c:v>
                </c:pt>
                <c:pt idx="56777">
                  <c:v>-34.320999999999998</c:v>
                </c:pt>
                <c:pt idx="56778">
                  <c:v>-34.319000000000003</c:v>
                </c:pt>
                <c:pt idx="56779">
                  <c:v>-34.316999999999993</c:v>
                </c:pt>
                <c:pt idx="56780">
                  <c:v>-34.314999999999998</c:v>
                </c:pt>
                <c:pt idx="56781">
                  <c:v>-34.313000000000002</c:v>
                </c:pt>
                <c:pt idx="56782">
                  <c:v>-34.311000000000007</c:v>
                </c:pt>
                <c:pt idx="56783">
                  <c:v>-34.308999999999997</c:v>
                </c:pt>
                <c:pt idx="56784">
                  <c:v>-34.307000000000002</c:v>
                </c:pt>
                <c:pt idx="56785">
                  <c:v>-34.305000000000007</c:v>
                </c:pt>
                <c:pt idx="56786">
                  <c:v>-34.302999999999997</c:v>
                </c:pt>
                <c:pt idx="56787">
                  <c:v>-34.301000000000002</c:v>
                </c:pt>
                <c:pt idx="56788">
                  <c:v>-34.299000000000007</c:v>
                </c:pt>
                <c:pt idx="56789">
                  <c:v>-34.296999999999997</c:v>
                </c:pt>
                <c:pt idx="56790">
                  <c:v>-34.295000000000002</c:v>
                </c:pt>
                <c:pt idx="56791">
                  <c:v>-34.293000000000006</c:v>
                </c:pt>
                <c:pt idx="56792">
                  <c:v>-34.290999999999997</c:v>
                </c:pt>
                <c:pt idx="56793">
                  <c:v>-34.289000000000001</c:v>
                </c:pt>
                <c:pt idx="56794">
                  <c:v>-34.287000000000006</c:v>
                </c:pt>
                <c:pt idx="56795">
                  <c:v>-34.284999999999997</c:v>
                </c:pt>
                <c:pt idx="56796">
                  <c:v>-34.283000000000001</c:v>
                </c:pt>
                <c:pt idx="56797">
                  <c:v>-34.281000000000006</c:v>
                </c:pt>
                <c:pt idx="56798">
                  <c:v>-34.278999999999996</c:v>
                </c:pt>
                <c:pt idx="56799">
                  <c:v>-34.277000000000001</c:v>
                </c:pt>
                <c:pt idx="56800">
                  <c:v>-34.275000000000006</c:v>
                </c:pt>
                <c:pt idx="56801">
                  <c:v>-34.272999999999996</c:v>
                </c:pt>
                <c:pt idx="56802">
                  <c:v>-34.271000000000001</c:v>
                </c:pt>
                <c:pt idx="56803">
                  <c:v>-34.269000000000005</c:v>
                </c:pt>
                <c:pt idx="56804">
                  <c:v>-34.266999999999996</c:v>
                </c:pt>
                <c:pt idx="56805">
                  <c:v>-34.265000000000001</c:v>
                </c:pt>
                <c:pt idx="56806">
                  <c:v>-34.263000000000005</c:v>
                </c:pt>
                <c:pt idx="56807">
                  <c:v>-34.260999999999996</c:v>
                </c:pt>
                <c:pt idx="56808">
                  <c:v>-34.259</c:v>
                </c:pt>
                <c:pt idx="56809">
                  <c:v>-34.257000000000005</c:v>
                </c:pt>
                <c:pt idx="56810">
                  <c:v>-34.254999999999995</c:v>
                </c:pt>
                <c:pt idx="56811">
                  <c:v>-34.253</c:v>
                </c:pt>
                <c:pt idx="56812">
                  <c:v>-34.251000000000005</c:v>
                </c:pt>
                <c:pt idx="56813">
                  <c:v>-34.248999999999995</c:v>
                </c:pt>
                <c:pt idx="56814">
                  <c:v>-34.247</c:v>
                </c:pt>
                <c:pt idx="56815">
                  <c:v>-34.245000000000005</c:v>
                </c:pt>
                <c:pt idx="56816">
                  <c:v>-34.242999999999995</c:v>
                </c:pt>
                <c:pt idx="56817">
                  <c:v>-34.241</c:v>
                </c:pt>
                <c:pt idx="56818">
                  <c:v>-34.239000000000004</c:v>
                </c:pt>
                <c:pt idx="56819">
                  <c:v>-34.236999999999995</c:v>
                </c:pt>
                <c:pt idx="56820">
                  <c:v>-34.234999999999999</c:v>
                </c:pt>
                <c:pt idx="56821">
                  <c:v>-34.233000000000004</c:v>
                </c:pt>
                <c:pt idx="56822">
                  <c:v>-34.230999999999995</c:v>
                </c:pt>
                <c:pt idx="56823">
                  <c:v>-34.228999999999999</c:v>
                </c:pt>
                <c:pt idx="56824">
                  <c:v>-34.227000000000004</c:v>
                </c:pt>
                <c:pt idx="56825">
                  <c:v>-34.224999999999994</c:v>
                </c:pt>
                <c:pt idx="56826">
                  <c:v>-34.222999999999999</c:v>
                </c:pt>
                <c:pt idx="56827">
                  <c:v>-34.221000000000004</c:v>
                </c:pt>
                <c:pt idx="56828">
                  <c:v>-34.218999999999994</c:v>
                </c:pt>
                <c:pt idx="56829">
                  <c:v>-34.216999999999999</c:v>
                </c:pt>
                <c:pt idx="56830">
                  <c:v>-34.215000000000003</c:v>
                </c:pt>
                <c:pt idx="56831">
                  <c:v>-34.212999999999994</c:v>
                </c:pt>
                <c:pt idx="56832">
                  <c:v>-34.210999999999999</c:v>
                </c:pt>
                <c:pt idx="56833">
                  <c:v>-34.209000000000003</c:v>
                </c:pt>
                <c:pt idx="56834">
                  <c:v>-34.206999999999994</c:v>
                </c:pt>
                <c:pt idx="56835">
                  <c:v>-34.204999999999998</c:v>
                </c:pt>
                <c:pt idx="56836">
                  <c:v>-34.203000000000003</c:v>
                </c:pt>
                <c:pt idx="56837">
                  <c:v>-34.200999999999993</c:v>
                </c:pt>
                <c:pt idx="56838">
                  <c:v>-34.198999999999998</c:v>
                </c:pt>
                <c:pt idx="56839">
                  <c:v>-34.197000000000003</c:v>
                </c:pt>
                <c:pt idx="56840">
                  <c:v>-34.194999999999993</c:v>
                </c:pt>
                <c:pt idx="56841">
                  <c:v>-34.192999999999998</c:v>
                </c:pt>
                <c:pt idx="56842">
                  <c:v>-34.191000000000003</c:v>
                </c:pt>
                <c:pt idx="56843">
                  <c:v>-34.188999999999993</c:v>
                </c:pt>
                <c:pt idx="56844">
                  <c:v>-34.186999999999998</c:v>
                </c:pt>
                <c:pt idx="56845">
                  <c:v>-34.185000000000002</c:v>
                </c:pt>
                <c:pt idx="56846">
                  <c:v>-34.183000000000007</c:v>
                </c:pt>
                <c:pt idx="56847">
                  <c:v>-34.180999999999997</c:v>
                </c:pt>
                <c:pt idx="56848">
                  <c:v>-34.179000000000002</c:v>
                </c:pt>
                <c:pt idx="56849">
                  <c:v>-34.177000000000007</c:v>
                </c:pt>
                <c:pt idx="56850">
                  <c:v>-34.174999999999997</c:v>
                </c:pt>
                <c:pt idx="56851">
                  <c:v>-34.173000000000002</c:v>
                </c:pt>
                <c:pt idx="56852">
                  <c:v>-34.171000000000006</c:v>
                </c:pt>
                <c:pt idx="56853">
                  <c:v>-34.168999999999997</c:v>
                </c:pt>
                <c:pt idx="56854">
                  <c:v>-34.167000000000002</c:v>
                </c:pt>
                <c:pt idx="56855">
                  <c:v>-34.165000000000006</c:v>
                </c:pt>
                <c:pt idx="56856">
                  <c:v>-34.162999999999997</c:v>
                </c:pt>
                <c:pt idx="56857">
                  <c:v>-34.161000000000001</c:v>
                </c:pt>
                <c:pt idx="56858">
                  <c:v>-34.159000000000006</c:v>
                </c:pt>
                <c:pt idx="56859">
                  <c:v>-34.156999999999996</c:v>
                </c:pt>
                <c:pt idx="56860">
                  <c:v>-34.155000000000001</c:v>
                </c:pt>
                <c:pt idx="56861">
                  <c:v>-34.153000000000006</c:v>
                </c:pt>
                <c:pt idx="56862">
                  <c:v>-34.150999999999996</c:v>
                </c:pt>
                <c:pt idx="56863">
                  <c:v>-34.149000000000001</c:v>
                </c:pt>
                <c:pt idx="56864">
                  <c:v>-34.147000000000006</c:v>
                </c:pt>
                <c:pt idx="56865">
                  <c:v>-34.144999999999996</c:v>
                </c:pt>
                <c:pt idx="56866">
                  <c:v>-34.143000000000001</c:v>
                </c:pt>
                <c:pt idx="56867">
                  <c:v>-34.141000000000005</c:v>
                </c:pt>
                <c:pt idx="56868">
                  <c:v>-34.138999999999996</c:v>
                </c:pt>
                <c:pt idx="56869">
                  <c:v>-34.137</c:v>
                </c:pt>
                <c:pt idx="56870">
                  <c:v>-34.135000000000005</c:v>
                </c:pt>
                <c:pt idx="56871">
                  <c:v>-34.132999999999996</c:v>
                </c:pt>
                <c:pt idx="56872">
                  <c:v>-34.131</c:v>
                </c:pt>
                <c:pt idx="56873">
                  <c:v>-34.129000000000005</c:v>
                </c:pt>
                <c:pt idx="56874">
                  <c:v>-34.126999999999995</c:v>
                </c:pt>
                <c:pt idx="56875">
                  <c:v>-34.125</c:v>
                </c:pt>
                <c:pt idx="56876">
                  <c:v>-34.123000000000005</c:v>
                </c:pt>
                <c:pt idx="56877">
                  <c:v>-34.120999999999995</c:v>
                </c:pt>
                <c:pt idx="56878">
                  <c:v>-34.119</c:v>
                </c:pt>
                <c:pt idx="56879">
                  <c:v>-34.117000000000004</c:v>
                </c:pt>
                <c:pt idx="56880">
                  <c:v>-34.114999999999995</c:v>
                </c:pt>
                <c:pt idx="56881">
                  <c:v>-34.113</c:v>
                </c:pt>
                <c:pt idx="56882">
                  <c:v>-34.111000000000004</c:v>
                </c:pt>
                <c:pt idx="56883">
                  <c:v>-34.108999999999995</c:v>
                </c:pt>
                <c:pt idx="56884">
                  <c:v>-34.106999999999999</c:v>
                </c:pt>
                <c:pt idx="56885">
                  <c:v>-34.105000000000004</c:v>
                </c:pt>
                <c:pt idx="56886">
                  <c:v>-34.102999999999994</c:v>
                </c:pt>
                <c:pt idx="56887">
                  <c:v>-34.100999999999999</c:v>
                </c:pt>
                <c:pt idx="56888">
                  <c:v>-34.099000000000004</c:v>
                </c:pt>
                <c:pt idx="56889">
                  <c:v>-34.096999999999994</c:v>
                </c:pt>
                <c:pt idx="56890">
                  <c:v>-34.094999999999999</c:v>
                </c:pt>
                <c:pt idx="56891">
                  <c:v>-34.093000000000004</c:v>
                </c:pt>
                <c:pt idx="56892">
                  <c:v>-34.090999999999994</c:v>
                </c:pt>
                <c:pt idx="56893">
                  <c:v>-34.088999999999999</c:v>
                </c:pt>
                <c:pt idx="56894">
                  <c:v>-34.087000000000003</c:v>
                </c:pt>
                <c:pt idx="56895">
                  <c:v>-34.084999999999994</c:v>
                </c:pt>
                <c:pt idx="56896">
                  <c:v>-34.082999999999998</c:v>
                </c:pt>
                <c:pt idx="56897">
                  <c:v>-34.081000000000003</c:v>
                </c:pt>
                <c:pt idx="56898">
                  <c:v>-34.078999999999994</c:v>
                </c:pt>
                <c:pt idx="56899">
                  <c:v>-34.076999999999998</c:v>
                </c:pt>
                <c:pt idx="56900">
                  <c:v>-34.075000000000003</c:v>
                </c:pt>
                <c:pt idx="56901">
                  <c:v>-34.072999999999993</c:v>
                </c:pt>
                <c:pt idx="56902">
                  <c:v>-34.070999999999998</c:v>
                </c:pt>
                <c:pt idx="56903">
                  <c:v>-34.069000000000003</c:v>
                </c:pt>
                <c:pt idx="56904">
                  <c:v>-34.066999999999993</c:v>
                </c:pt>
                <c:pt idx="56905">
                  <c:v>-34.064999999999998</c:v>
                </c:pt>
                <c:pt idx="56906">
                  <c:v>-34.063000000000002</c:v>
                </c:pt>
                <c:pt idx="56907">
                  <c:v>-34.061000000000007</c:v>
                </c:pt>
                <c:pt idx="56908">
                  <c:v>-34.058999999999997</c:v>
                </c:pt>
                <c:pt idx="56909">
                  <c:v>-34.057000000000002</c:v>
                </c:pt>
                <c:pt idx="56910">
                  <c:v>-34.055000000000007</c:v>
                </c:pt>
                <c:pt idx="56911">
                  <c:v>-34.052999999999997</c:v>
                </c:pt>
                <c:pt idx="56912">
                  <c:v>-34.051000000000002</c:v>
                </c:pt>
                <c:pt idx="56913">
                  <c:v>-34.049000000000007</c:v>
                </c:pt>
                <c:pt idx="56914">
                  <c:v>-34.046999999999997</c:v>
                </c:pt>
                <c:pt idx="56915">
                  <c:v>-34.045000000000002</c:v>
                </c:pt>
                <c:pt idx="56916">
                  <c:v>-34.043000000000006</c:v>
                </c:pt>
                <c:pt idx="56917">
                  <c:v>-34.040999999999997</c:v>
                </c:pt>
                <c:pt idx="56918">
                  <c:v>-34.039000000000001</c:v>
                </c:pt>
                <c:pt idx="56919">
                  <c:v>-34.037000000000006</c:v>
                </c:pt>
                <c:pt idx="56920">
                  <c:v>-34.034999999999997</c:v>
                </c:pt>
                <c:pt idx="56921">
                  <c:v>-34.033000000000001</c:v>
                </c:pt>
                <c:pt idx="56922">
                  <c:v>-34.031000000000006</c:v>
                </c:pt>
                <c:pt idx="56923">
                  <c:v>-34.028999999999996</c:v>
                </c:pt>
                <c:pt idx="56924">
                  <c:v>-34.027000000000001</c:v>
                </c:pt>
                <c:pt idx="56925">
                  <c:v>-34.025000000000006</c:v>
                </c:pt>
                <c:pt idx="56926">
                  <c:v>-34.022999999999996</c:v>
                </c:pt>
                <c:pt idx="56927">
                  <c:v>-34.021000000000001</c:v>
                </c:pt>
                <c:pt idx="56928">
                  <c:v>-34.019000000000005</c:v>
                </c:pt>
                <c:pt idx="56929">
                  <c:v>-34.016999999999996</c:v>
                </c:pt>
                <c:pt idx="56930">
                  <c:v>-34.015000000000001</c:v>
                </c:pt>
                <c:pt idx="56931">
                  <c:v>-34.013000000000005</c:v>
                </c:pt>
                <c:pt idx="56932">
                  <c:v>-34.010999999999996</c:v>
                </c:pt>
                <c:pt idx="56933">
                  <c:v>-34.009</c:v>
                </c:pt>
                <c:pt idx="56934">
                  <c:v>-34.007000000000005</c:v>
                </c:pt>
                <c:pt idx="56935">
                  <c:v>-34.004999999999995</c:v>
                </c:pt>
                <c:pt idx="56936">
                  <c:v>-34.003</c:v>
                </c:pt>
                <c:pt idx="56937">
                  <c:v>-34.001000000000005</c:v>
                </c:pt>
                <c:pt idx="56938">
                  <c:v>-33.998999999999995</c:v>
                </c:pt>
                <c:pt idx="56939">
                  <c:v>-33.997</c:v>
                </c:pt>
                <c:pt idx="56940">
                  <c:v>-33.995000000000005</c:v>
                </c:pt>
                <c:pt idx="56941">
                  <c:v>-33.992999999999995</c:v>
                </c:pt>
                <c:pt idx="56942">
                  <c:v>-33.991</c:v>
                </c:pt>
                <c:pt idx="56943">
                  <c:v>-33.989000000000004</c:v>
                </c:pt>
                <c:pt idx="56944">
                  <c:v>-33.986999999999995</c:v>
                </c:pt>
                <c:pt idx="56945">
                  <c:v>-33.984999999999999</c:v>
                </c:pt>
                <c:pt idx="56946">
                  <c:v>-33.983000000000004</c:v>
                </c:pt>
                <c:pt idx="56947">
                  <c:v>-33.980999999999995</c:v>
                </c:pt>
                <c:pt idx="56948">
                  <c:v>-33.978999999999999</c:v>
                </c:pt>
                <c:pt idx="56949">
                  <c:v>-33.977000000000004</c:v>
                </c:pt>
                <c:pt idx="56950">
                  <c:v>-33.974999999999994</c:v>
                </c:pt>
                <c:pt idx="56951">
                  <c:v>-33.972999999999999</c:v>
                </c:pt>
                <c:pt idx="56952">
                  <c:v>-33.971000000000004</c:v>
                </c:pt>
                <c:pt idx="56953">
                  <c:v>-33.968999999999994</c:v>
                </c:pt>
                <c:pt idx="56954">
                  <c:v>-33.966999999999999</c:v>
                </c:pt>
                <c:pt idx="56955">
                  <c:v>-33.965000000000003</c:v>
                </c:pt>
                <c:pt idx="56956">
                  <c:v>-33.962999999999994</c:v>
                </c:pt>
                <c:pt idx="56957">
                  <c:v>-33.960999999999999</c:v>
                </c:pt>
                <c:pt idx="56958">
                  <c:v>-33.959000000000003</c:v>
                </c:pt>
                <c:pt idx="56959">
                  <c:v>-33.956999999999994</c:v>
                </c:pt>
                <c:pt idx="56960">
                  <c:v>-33.954999999999998</c:v>
                </c:pt>
                <c:pt idx="56961">
                  <c:v>-33.953000000000003</c:v>
                </c:pt>
                <c:pt idx="56962">
                  <c:v>-33.950999999999993</c:v>
                </c:pt>
                <c:pt idx="56963">
                  <c:v>-33.948999999999998</c:v>
                </c:pt>
                <c:pt idx="56964">
                  <c:v>-33.947000000000003</c:v>
                </c:pt>
                <c:pt idx="56965">
                  <c:v>-33.944999999999993</c:v>
                </c:pt>
                <c:pt idx="56966">
                  <c:v>-33.942999999999998</c:v>
                </c:pt>
                <c:pt idx="56967">
                  <c:v>-33.941000000000003</c:v>
                </c:pt>
                <c:pt idx="56968">
                  <c:v>-33.938999999999993</c:v>
                </c:pt>
                <c:pt idx="56969">
                  <c:v>-33.936999999999998</c:v>
                </c:pt>
                <c:pt idx="56970">
                  <c:v>-33.935000000000002</c:v>
                </c:pt>
                <c:pt idx="56971">
                  <c:v>-33.933000000000007</c:v>
                </c:pt>
                <c:pt idx="56972">
                  <c:v>-33.930999999999997</c:v>
                </c:pt>
                <c:pt idx="56973">
                  <c:v>-33.929000000000002</c:v>
                </c:pt>
                <c:pt idx="56974">
                  <c:v>-33.927000000000007</c:v>
                </c:pt>
                <c:pt idx="56975">
                  <c:v>-33.924999999999997</c:v>
                </c:pt>
                <c:pt idx="56976">
                  <c:v>-33.923000000000002</c:v>
                </c:pt>
                <c:pt idx="56977">
                  <c:v>-33.921000000000006</c:v>
                </c:pt>
                <c:pt idx="56978">
                  <c:v>-33.918999999999997</c:v>
                </c:pt>
                <c:pt idx="56979">
                  <c:v>-33.917000000000002</c:v>
                </c:pt>
                <c:pt idx="56980">
                  <c:v>-33.915000000000006</c:v>
                </c:pt>
                <c:pt idx="56981">
                  <c:v>-33.912999999999997</c:v>
                </c:pt>
                <c:pt idx="56982">
                  <c:v>-33.911000000000001</c:v>
                </c:pt>
                <c:pt idx="56983">
                  <c:v>-33.909000000000006</c:v>
                </c:pt>
                <c:pt idx="56984">
                  <c:v>-33.906999999999996</c:v>
                </c:pt>
                <c:pt idx="56985">
                  <c:v>-33.905000000000001</c:v>
                </c:pt>
                <c:pt idx="56986">
                  <c:v>-33.903000000000006</c:v>
                </c:pt>
                <c:pt idx="56987">
                  <c:v>-33.900999999999996</c:v>
                </c:pt>
                <c:pt idx="56988">
                  <c:v>-33.899000000000001</c:v>
                </c:pt>
                <c:pt idx="56989">
                  <c:v>-33.897000000000006</c:v>
                </c:pt>
                <c:pt idx="56990">
                  <c:v>-33.894999999999996</c:v>
                </c:pt>
                <c:pt idx="56991">
                  <c:v>-33.893000000000001</c:v>
                </c:pt>
                <c:pt idx="56992">
                  <c:v>-33.891000000000005</c:v>
                </c:pt>
                <c:pt idx="56993">
                  <c:v>-33.888999999999996</c:v>
                </c:pt>
                <c:pt idx="56994">
                  <c:v>-33.887</c:v>
                </c:pt>
                <c:pt idx="56995">
                  <c:v>-33.885000000000005</c:v>
                </c:pt>
                <c:pt idx="56996">
                  <c:v>-33.882999999999996</c:v>
                </c:pt>
                <c:pt idx="56997">
                  <c:v>-33.881</c:v>
                </c:pt>
                <c:pt idx="56998">
                  <c:v>-33.879000000000005</c:v>
                </c:pt>
                <c:pt idx="56999">
                  <c:v>-33.876999999999995</c:v>
                </c:pt>
                <c:pt idx="57000">
                  <c:v>-33.875</c:v>
                </c:pt>
                <c:pt idx="57001">
                  <c:v>-33.873000000000005</c:v>
                </c:pt>
                <c:pt idx="57002">
                  <c:v>-33.870999999999995</c:v>
                </c:pt>
                <c:pt idx="57003">
                  <c:v>-33.869</c:v>
                </c:pt>
                <c:pt idx="57004">
                  <c:v>-33.867000000000004</c:v>
                </c:pt>
                <c:pt idx="57005">
                  <c:v>-33.864999999999995</c:v>
                </c:pt>
                <c:pt idx="57006">
                  <c:v>-33.863</c:v>
                </c:pt>
                <c:pt idx="57007">
                  <c:v>-33.861000000000004</c:v>
                </c:pt>
                <c:pt idx="57008">
                  <c:v>-33.858999999999995</c:v>
                </c:pt>
                <c:pt idx="57009">
                  <c:v>-33.856999999999999</c:v>
                </c:pt>
                <c:pt idx="57010">
                  <c:v>-33.855000000000004</c:v>
                </c:pt>
                <c:pt idx="57011">
                  <c:v>-33.852999999999994</c:v>
                </c:pt>
                <c:pt idx="57012">
                  <c:v>-33.850999999999999</c:v>
                </c:pt>
                <c:pt idx="57013">
                  <c:v>-33.849000000000004</c:v>
                </c:pt>
                <c:pt idx="57014">
                  <c:v>-33.846999999999994</c:v>
                </c:pt>
                <c:pt idx="57015">
                  <c:v>-33.844999999999999</c:v>
                </c:pt>
                <c:pt idx="57016">
                  <c:v>-33.843000000000004</c:v>
                </c:pt>
                <c:pt idx="57017">
                  <c:v>-33.840999999999994</c:v>
                </c:pt>
                <c:pt idx="57018">
                  <c:v>-33.838999999999999</c:v>
                </c:pt>
                <c:pt idx="57019">
                  <c:v>-33.837000000000003</c:v>
                </c:pt>
                <c:pt idx="57020">
                  <c:v>-33.834999999999994</c:v>
                </c:pt>
                <c:pt idx="57021">
                  <c:v>-33.832999999999998</c:v>
                </c:pt>
                <c:pt idx="57022">
                  <c:v>-33.831000000000003</c:v>
                </c:pt>
                <c:pt idx="57023">
                  <c:v>-33.828999999999994</c:v>
                </c:pt>
                <c:pt idx="57024">
                  <c:v>-33.826999999999998</c:v>
                </c:pt>
                <c:pt idx="57025">
                  <c:v>-33.825000000000003</c:v>
                </c:pt>
                <c:pt idx="57026">
                  <c:v>-33.822999999999993</c:v>
                </c:pt>
                <c:pt idx="57027">
                  <c:v>-33.820999999999998</c:v>
                </c:pt>
                <c:pt idx="57028">
                  <c:v>-33.819000000000003</c:v>
                </c:pt>
                <c:pt idx="57029">
                  <c:v>-33.816999999999993</c:v>
                </c:pt>
                <c:pt idx="57030">
                  <c:v>-33.814999999999998</c:v>
                </c:pt>
                <c:pt idx="57031">
                  <c:v>-33.813000000000002</c:v>
                </c:pt>
                <c:pt idx="57032">
                  <c:v>-33.811000000000007</c:v>
                </c:pt>
                <c:pt idx="57033">
                  <c:v>-33.808999999999997</c:v>
                </c:pt>
                <c:pt idx="57034">
                  <c:v>-33.807000000000002</c:v>
                </c:pt>
                <c:pt idx="57035">
                  <c:v>-33.805000000000007</c:v>
                </c:pt>
                <c:pt idx="57036">
                  <c:v>-33.802999999999997</c:v>
                </c:pt>
                <c:pt idx="57037">
                  <c:v>-33.801000000000002</c:v>
                </c:pt>
                <c:pt idx="57038">
                  <c:v>-33.799000000000007</c:v>
                </c:pt>
                <c:pt idx="57039">
                  <c:v>-33.796999999999997</c:v>
                </c:pt>
                <c:pt idx="57040">
                  <c:v>-33.795000000000002</c:v>
                </c:pt>
                <c:pt idx="57041">
                  <c:v>-33.793000000000006</c:v>
                </c:pt>
                <c:pt idx="57042">
                  <c:v>-33.790999999999997</c:v>
                </c:pt>
                <c:pt idx="57043">
                  <c:v>-33.789000000000001</c:v>
                </c:pt>
                <c:pt idx="57044">
                  <c:v>-33.787000000000006</c:v>
                </c:pt>
                <c:pt idx="57045">
                  <c:v>-33.784999999999997</c:v>
                </c:pt>
                <c:pt idx="57046">
                  <c:v>-33.783000000000001</c:v>
                </c:pt>
                <c:pt idx="57047">
                  <c:v>-33.781000000000006</c:v>
                </c:pt>
                <c:pt idx="57048">
                  <c:v>-33.778999999999996</c:v>
                </c:pt>
                <c:pt idx="57049">
                  <c:v>-33.777000000000001</c:v>
                </c:pt>
                <c:pt idx="57050">
                  <c:v>-33.775000000000006</c:v>
                </c:pt>
                <c:pt idx="57051">
                  <c:v>-33.772999999999996</c:v>
                </c:pt>
                <c:pt idx="57052">
                  <c:v>-33.771000000000001</c:v>
                </c:pt>
                <c:pt idx="57053">
                  <c:v>-33.769000000000005</c:v>
                </c:pt>
                <c:pt idx="57054">
                  <c:v>-33.766999999999996</c:v>
                </c:pt>
                <c:pt idx="57055">
                  <c:v>-33.765000000000001</c:v>
                </c:pt>
                <c:pt idx="57056">
                  <c:v>-33.763000000000005</c:v>
                </c:pt>
                <c:pt idx="57057">
                  <c:v>-33.760999999999996</c:v>
                </c:pt>
                <c:pt idx="57058">
                  <c:v>-33.759</c:v>
                </c:pt>
                <c:pt idx="57059">
                  <c:v>-33.757000000000005</c:v>
                </c:pt>
                <c:pt idx="57060">
                  <c:v>-33.754999999999995</c:v>
                </c:pt>
                <c:pt idx="57061">
                  <c:v>-33.753</c:v>
                </c:pt>
                <c:pt idx="57062">
                  <c:v>-33.751000000000005</c:v>
                </c:pt>
                <c:pt idx="57063">
                  <c:v>-33.748999999999995</c:v>
                </c:pt>
                <c:pt idx="57064">
                  <c:v>-33.747</c:v>
                </c:pt>
                <c:pt idx="57065">
                  <c:v>-33.745000000000005</c:v>
                </c:pt>
                <c:pt idx="57066">
                  <c:v>-33.742999999999995</c:v>
                </c:pt>
                <c:pt idx="57067">
                  <c:v>-33.741</c:v>
                </c:pt>
                <c:pt idx="57068">
                  <c:v>-33.739000000000004</c:v>
                </c:pt>
                <c:pt idx="57069">
                  <c:v>-33.736999999999995</c:v>
                </c:pt>
                <c:pt idx="57070">
                  <c:v>-33.734999999999999</c:v>
                </c:pt>
                <c:pt idx="57071">
                  <c:v>-33.733000000000004</c:v>
                </c:pt>
                <c:pt idx="57072">
                  <c:v>-33.730999999999995</c:v>
                </c:pt>
                <c:pt idx="57073">
                  <c:v>-33.728999999999999</c:v>
                </c:pt>
                <c:pt idx="57074">
                  <c:v>-33.727000000000004</c:v>
                </c:pt>
                <c:pt idx="57075">
                  <c:v>-33.724999999999994</c:v>
                </c:pt>
                <c:pt idx="57076">
                  <c:v>-33.722999999999999</c:v>
                </c:pt>
                <c:pt idx="57077">
                  <c:v>-33.721000000000004</c:v>
                </c:pt>
                <c:pt idx="57078">
                  <c:v>-33.718999999999994</c:v>
                </c:pt>
                <c:pt idx="57079">
                  <c:v>-33.716999999999999</c:v>
                </c:pt>
                <c:pt idx="57080">
                  <c:v>-33.715000000000003</c:v>
                </c:pt>
                <c:pt idx="57081">
                  <c:v>-33.712999999999994</c:v>
                </c:pt>
                <c:pt idx="57082">
                  <c:v>-33.710999999999999</c:v>
                </c:pt>
                <c:pt idx="57083">
                  <c:v>-33.709000000000003</c:v>
                </c:pt>
                <c:pt idx="57084">
                  <c:v>-33.706999999999994</c:v>
                </c:pt>
                <c:pt idx="57085">
                  <c:v>-33.704999999999998</c:v>
                </c:pt>
                <c:pt idx="57086">
                  <c:v>-33.703000000000003</c:v>
                </c:pt>
                <c:pt idx="57087">
                  <c:v>-33.700999999999993</c:v>
                </c:pt>
                <c:pt idx="57088">
                  <c:v>-33.698999999999998</c:v>
                </c:pt>
                <c:pt idx="57089">
                  <c:v>-33.697000000000003</c:v>
                </c:pt>
                <c:pt idx="57090">
                  <c:v>-33.694999999999993</c:v>
                </c:pt>
                <c:pt idx="57091">
                  <c:v>-33.692999999999998</c:v>
                </c:pt>
                <c:pt idx="57092">
                  <c:v>-33.691000000000003</c:v>
                </c:pt>
                <c:pt idx="57093">
                  <c:v>-33.688999999999993</c:v>
                </c:pt>
                <c:pt idx="57094">
                  <c:v>-33.686999999999998</c:v>
                </c:pt>
                <c:pt idx="57095">
                  <c:v>-33.685000000000002</c:v>
                </c:pt>
                <c:pt idx="57096">
                  <c:v>-33.683000000000007</c:v>
                </c:pt>
                <c:pt idx="57097">
                  <c:v>-33.680999999999997</c:v>
                </c:pt>
                <c:pt idx="57098">
                  <c:v>-33.679000000000002</c:v>
                </c:pt>
                <c:pt idx="57099">
                  <c:v>-33.677000000000007</c:v>
                </c:pt>
                <c:pt idx="57100">
                  <c:v>-33.674999999999997</c:v>
                </c:pt>
                <c:pt idx="57101">
                  <c:v>-33.673000000000002</c:v>
                </c:pt>
                <c:pt idx="57102">
                  <c:v>-33.671000000000006</c:v>
                </c:pt>
                <c:pt idx="57103">
                  <c:v>-33.668999999999997</c:v>
                </c:pt>
                <c:pt idx="57104">
                  <c:v>-33.667000000000002</c:v>
                </c:pt>
                <c:pt idx="57105">
                  <c:v>-33.665000000000006</c:v>
                </c:pt>
                <c:pt idx="57106">
                  <c:v>-33.662999999999997</c:v>
                </c:pt>
                <c:pt idx="57107">
                  <c:v>-33.661000000000001</c:v>
                </c:pt>
                <c:pt idx="57108">
                  <c:v>-33.659000000000006</c:v>
                </c:pt>
                <c:pt idx="57109">
                  <c:v>-33.656999999999996</c:v>
                </c:pt>
                <c:pt idx="57110">
                  <c:v>-33.655000000000001</c:v>
                </c:pt>
                <c:pt idx="57111">
                  <c:v>-33.653000000000006</c:v>
                </c:pt>
                <c:pt idx="57112">
                  <c:v>-33.650999999999996</c:v>
                </c:pt>
                <c:pt idx="57113">
                  <c:v>-33.649000000000001</c:v>
                </c:pt>
                <c:pt idx="57114">
                  <c:v>-33.647000000000006</c:v>
                </c:pt>
                <c:pt idx="57115">
                  <c:v>-33.644999999999996</c:v>
                </c:pt>
                <c:pt idx="57116">
                  <c:v>-33.643000000000001</c:v>
                </c:pt>
                <c:pt idx="57117">
                  <c:v>-33.641000000000005</c:v>
                </c:pt>
                <c:pt idx="57118">
                  <c:v>-33.638999999999996</c:v>
                </c:pt>
                <c:pt idx="57119">
                  <c:v>-33.637</c:v>
                </c:pt>
                <c:pt idx="57120">
                  <c:v>-33.635000000000005</c:v>
                </c:pt>
                <c:pt idx="57121">
                  <c:v>-33.632999999999996</c:v>
                </c:pt>
                <c:pt idx="57122">
                  <c:v>-33.631</c:v>
                </c:pt>
                <c:pt idx="57123">
                  <c:v>-33.629000000000005</c:v>
                </c:pt>
                <c:pt idx="57124">
                  <c:v>-33.626999999999995</c:v>
                </c:pt>
                <c:pt idx="57125">
                  <c:v>-33.625</c:v>
                </c:pt>
                <c:pt idx="57126">
                  <c:v>-33.623000000000005</c:v>
                </c:pt>
                <c:pt idx="57127">
                  <c:v>-33.620999999999995</c:v>
                </c:pt>
                <c:pt idx="57128">
                  <c:v>-33.619</c:v>
                </c:pt>
                <c:pt idx="57129">
                  <c:v>-33.617000000000004</c:v>
                </c:pt>
                <c:pt idx="57130">
                  <c:v>-33.614999999999995</c:v>
                </c:pt>
                <c:pt idx="57131">
                  <c:v>-33.613</c:v>
                </c:pt>
                <c:pt idx="57132">
                  <c:v>-33.611000000000004</c:v>
                </c:pt>
                <c:pt idx="57133">
                  <c:v>-33.608999999999995</c:v>
                </c:pt>
                <c:pt idx="57134">
                  <c:v>-33.606999999999999</c:v>
                </c:pt>
                <c:pt idx="57135">
                  <c:v>-33.605000000000004</c:v>
                </c:pt>
                <c:pt idx="57136">
                  <c:v>-33.602999999999994</c:v>
                </c:pt>
                <c:pt idx="57137">
                  <c:v>-33.600999999999999</c:v>
                </c:pt>
                <c:pt idx="57138">
                  <c:v>-33.599000000000004</c:v>
                </c:pt>
                <c:pt idx="57139">
                  <c:v>-33.596999999999994</c:v>
                </c:pt>
                <c:pt idx="57140">
                  <c:v>-33.594999999999999</c:v>
                </c:pt>
                <c:pt idx="57141">
                  <c:v>-33.593000000000004</c:v>
                </c:pt>
                <c:pt idx="57142">
                  <c:v>-33.590999999999994</c:v>
                </c:pt>
                <c:pt idx="57143">
                  <c:v>-33.588999999999999</c:v>
                </c:pt>
                <c:pt idx="57144">
                  <c:v>-33.587000000000003</c:v>
                </c:pt>
                <c:pt idx="57145">
                  <c:v>-33.584999999999994</c:v>
                </c:pt>
                <c:pt idx="57146">
                  <c:v>-33.582999999999998</c:v>
                </c:pt>
                <c:pt idx="57147">
                  <c:v>-33.581000000000003</c:v>
                </c:pt>
                <c:pt idx="57148">
                  <c:v>-33.578999999999994</c:v>
                </c:pt>
                <c:pt idx="57149">
                  <c:v>-33.576999999999998</c:v>
                </c:pt>
                <c:pt idx="57150">
                  <c:v>-33.575000000000003</c:v>
                </c:pt>
                <c:pt idx="57151">
                  <c:v>-33.572999999999993</c:v>
                </c:pt>
                <c:pt idx="57152">
                  <c:v>-33.570999999999998</c:v>
                </c:pt>
                <c:pt idx="57153">
                  <c:v>-33.569000000000003</c:v>
                </c:pt>
                <c:pt idx="57154">
                  <c:v>-33.566999999999993</c:v>
                </c:pt>
                <c:pt idx="57155">
                  <c:v>-33.564999999999998</c:v>
                </c:pt>
                <c:pt idx="57156">
                  <c:v>-33.563000000000002</c:v>
                </c:pt>
                <c:pt idx="57157">
                  <c:v>-33.561000000000007</c:v>
                </c:pt>
                <c:pt idx="57158">
                  <c:v>-33.558999999999997</c:v>
                </c:pt>
                <c:pt idx="57159">
                  <c:v>-33.557000000000002</c:v>
                </c:pt>
                <c:pt idx="57160">
                  <c:v>-33.555000000000007</c:v>
                </c:pt>
                <c:pt idx="57161">
                  <c:v>-33.552999999999997</c:v>
                </c:pt>
                <c:pt idx="57162">
                  <c:v>-33.551000000000002</c:v>
                </c:pt>
                <c:pt idx="57163">
                  <c:v>-33.549000000000007</c:v>
                </c:pt>
                <c:pt idx="57164">
                  <c:v>-33.546999999999997</c:v>
                </c:pt>
                <c:pt idx="57165">
                  <c:v>-33.545000000000002</c:v>
                </c:pt>
                <c:pt idx="57166">
                  <c:v>-33.543000000000006</c:v>
                </c:pt>
                <c:pt idx="57167">
                  <c:v>-33.540999999999997</c:v>
                </c:pt>
                <c:pt idx="57168">
                  <c:v>-33.539000000000001</c:v>
                </c:pt>
                <c:pt idx="57169">
                  <c:v>-33.537000000000006</c:v>
                </c:pt>
                <c:pt idx="57170">
                  <c:v>-33.534999999999997</c:v>
                </c:pt>
                <c:pt idx="57171">
                  <c:v>-33.533000000000001</c:v>
                </c:pt>
                <c:pt idx="57172">
                  <c:v>-33.531000000000006</c:v>
                </c:pt>
                <c:pt idx="57173">
                  <c:v>-33.528999999999996</c:v>
                </c:pt>
                <c:pt idx="57174">
                  <c:v>-33.527000000000001</c:v>
                </c:pt>
                <c:pt idx="57175">
                  <c:v>-33.525000000000006</c:v>
                </c:pt>
                <c:pt idx="57176">
                  <c:v>-33.522999999999996</c:v>
                </c:pt>
                <c:pt idx="57177">
                  <c:v>-33.521000000000001</c:v>
                </c:pt>
                <c:pt idx="57178">
                  <c:v>-33.519000000000005</c:v>
                </c:pt>
                <c:pt idx="57179">
                  <c:v>-33.516999999999996</c:v>
                </c:pt>
                <c:pt idx="57180">
                  <c:v>-33.515000000000001</c:v>
                </c:pt>
                <c:pt idx="57181">
                  <c:v>-33.513000000000005</c:v>
                </c:pt>
                <c:pt idx="57182">
                  <c:v>-33.510999999999996</c:v>
                </c:pt>
                <c:pt idx="57183">
                  <c:v>-33.509</c:v>
                </c:pt>
                <c:pt idx="57184">
                  <c:v>-33.507000000000005</c:v>
                </c:pt>
                <c:pt idx="57185">
                  <c:v>-33.504999999999995</c:v>
                </c:pt>
                <c:pt idx="57186">
                  <c:v>-33.503</c:v>
                </c:pt>
                <c:pt idx="57187">
                  <c:v>-33.501000000000005</c:v>
                </c:pt>
                <c:pt idx="57188">
                  <c:v>-33.498999999999995</c:v>
                </c:pt>
                <c:pt idx="57189">
                  <c:v>-33.497</c:v>
                </c:pt>
                <c:pt idx="57190">
                  <c:v>-33.495000000000005</c:v>
                </c:pt>
                <c:pt idx="57191">
                  <c:v>-33.492999999999995</c:v>
                </c:pt>
                <c:pt idx="57192">
                  <c:v>-33.491</c:v>
                </c:pt>
                <c:pt idx="57193">
                  <c:v>-33.489000000000004</c:v>
                </c:pt>
                <c:pt idx="57194">
                  <c:v>-33.486999999999995</c:v>
                </c:pt>
                <c:pt idx="57195">
                  <c:v>-33.484999999999999</c:v>
                </c:pt>
                <c:pt idx="57196">
                  <c:v>-33.483000000000004</c:v>
                </c:pt>
                <c:pt idx="57197">
                  <c:v>-33.480999999999995</c:v>
                </c:pt>
                <c:pt idx="57198">
                  <c:v>-33.478999999999999</c:v>
                </c:pt>
                <c:pt idx="57199">
                  <c:v>-33.477000000000004</c:v>
                </c:pt>
                <c:pt idx="57200">
                  <c:v>-33.474999999999994</c:v>
                </c:pt>
                <c:pt idx="57201">
                  <c:v>-33.472999999999999</c:v>
                </c:pt>
                <c:pt idx="57202">
                  <c:v>-33.471000000000004</c:v>
                </c:pt>
                <c:pt idx="57203">
                  <c:v>-33.468999999999994</c:v>
                </c:pt>
                <c:pt idx="57204">
                  <c:v>-33.466999999999999</c:v>
                </c:pt>
                <c:pt idx="57205">
                  <c:v>-33.465000000000003</c:v>
                </c:pt>
                <c:pt idx="57206">
                  <c:v>-33.462999999999994</c:v>
                </c:pt>
                <c:pt idx="57207">
                  <c:v>-33.460999999999999</c:v>
                </c:pt>
                <c:pt idx="57208">
                  <c:v>-33.459000000000003</c:v>
                </c:pt>
                <c:pt idx="57209">
                  <c:v>-33.456999999999994</c:v>
                </c:pt>
                <c:pt idx="57210">
                  <c:v>-33.454999999999998</c:v>
                </c:pt>
                <c:pt idx="57211">
                  <c:v>-33.453000000000003</c:v>
                </c:pt>
                <c:pt idx="57212">
                  <c:v>-33.450999999999993</c:v>
                </c:pt>
                <c:pt idx="57213">
                  <c:v>-33.448999999999998</c:v>
                </c:pt>
                <c:pt idx="57214">
                  <c:v>-33.447000000000003</c:v>
                </c:pt>
                <c:pt idx="57215">
                  <c:v>-33.444999999999993</c:v>
                </c:pt>
                <c:pt idx="57216">
                  <c:v>-33.442999999999998</c:v>
                </c:pt>
                <c:pt idx="57217">
                  <c:v>-33.441000000000003</c:v>
                </c:pt>
                <c:pt idx="57218">
                  <c:v>-33.438999999999993</c:v>
                </c:pt>
                <c:pt idx="57219">
                  <c:v>-33.436999999999998</c:v>
                </c:pt>
                <c:pt idx="57220">
                  <c:v>-33.435000000000002</c:v>
                </c:pt>
                <c:pt idx="57221">
                  <c:v>-33.433000000000007</c:v>
                </c:pt>
                <c:pt idx="57222">
                  <c:v>-33.430999999999997</c:v>
                </c:pt>
                <c:pt idx="57223">
                  <c:v>-33.429000000000002</c:v>
                </c:pt>
                <c:pt idx="57224">
                  <c:v>-33.427000000000007</c:v>
                </c:pt>
                <c:pt idx="57225">
                  <c:v>-33.424999999999997</c:v>
                </c:pt>
                <c:pt idx="57226">
                  <c:v>-33.423000000000002</c:v>
                </c:pt>
                <c:pt idx="57227">
                  <c:v>-33.421000000000006</c:v>
                </c:pt>
                <c:pt idx="57228">
                  <c:v>-33.418999999999997</c:v>
                </c:pt>
                <c:pt idx="57229">
                  <c:v>-33.417000000000002</c:v>
                </c:pt>
                <c:pt idx="57230">
                  <c:v>-33.415000000000006</c:v>
                </c:pt>
                <c:pt idx="57231">
                  <c:v>-33.412999999999997</c:v>
                </c:pt>
                <c:pt idx="57232">
                  <c:v>-33.411000000000001</c:v>
                </c:pt>
                <c:pt idx="57233">
                  <c:v>-33.409000000000006</c:v>
                </c:pt>
                <c:pt idx="57234">
                  <c:v>-33.406999999999996</c:v>
                </c:pt>
                <c:pt idx="57235">
                  <c:v>-33.405000000000001</c:v>
                </c:pt>
                <c:pt idx="57236">
                  <c:v>-33.403000000000006</c:v>
                </c:pt>
                <c:pt idx="57237">
                  <c:v>-33.400999999999996</c:v>
                </c:pt>
                <c:pt idx="57238">
                  <c:v>-33.399000000000001</c:v>
                </c:pt>
                <c:pt idx="57239">
                  <c:v>-33.397000000000006</c:v>
                </c:pt>
                <c:pt idx="57240">
                  <c:v>-33.394999999999996</c:v>
                </c:pt>
                <c:pt idx="57241">
                  <c:v>-33.393000000000001</c:v>
                </c:pt>
                <c:pt idx="57242">
                  <c:v>-33.391000000000005</c:v>
                </c:pt>
                <c:pt idx="57243">
                  <c:v>-33.388999999999996</c:v>
                </c:pt>
                <c:pt idx="57244">
                  <c:v>-33.387</c:v>
                </c:pt>
                <c:pt idx="57245">
                  <c:v>-33.385000000000005</c:v>
                </c:pt>
                <c:pt idx="57246">
                  <c:v>-33.382999999999996</c:v>
                </c:pt>
                <c:pt idx="57247">
                  <c:v>-33.381</c:v>
                </c:pt>
                <c:pt idx="57248">
                  <c:v>-33.379000000000005</c:v>
                </c:pt>
                <c:pt idx="57249">
                  <c:v>-33.376999999999995</c:v>
                </c:pt>
                <c:pt idx="57250">
                  <c:v>-33.375</c:v>
                </c:pt>
                <c:pt idx="57251">
                  <c:v>-33.373000000000005</c:v>
                </c:pt>
                <c:pt idx="57252">
                  <c:v>-33.370999999999995</c:v>
                </c:pt>
                <c:pt idx="57253">
                  <c:v>-33.369</c:v>
                </c:pt>
                <c:pt idx="57254">
                  <c:v>-33.367000000000004</c:v>
                </c:pt>
                <c:pt idx="57255">
                  <c:v>-33.364999999999995</c:v>
                </c:pt>
                <c:pt idx="57256">
                  <c:v>-33.363</c:v>
                </c:pt>
                <c:pt idx="57257">
                  <c:v>-33.361000000000004</c:v>
                </c:pt>
                <c:pt idx="57258">
                  <c:v>-33.358999999999995</c:v>
                </c:pt>
                <c:pt idx="57259">
                  <c:v>-33.356999999999999</c:v>
                </c:pt>
                <c:pt idx="57260">
                  <c:v>-33.355000000000004</c:v>
                </c:pt>
                <c:pt idx="57261">
                  <c:v>-33.352999999999994</c:v>
                </c:pt>
                <c:pt idx="57262">
                  <c:v>-33.350999999999999</c:v>
                </c:pt>
                <c:pt idx="57263">
                  <c:v>-33.349000000000004</c:v>
                </c:pt>
                <c:pt idx="57264">
                  <c:v>-33.346999999999994</c:v>
                </c:pt>
                <c:pt idx="57265">
                  <c:v>-33.344999999999999</c:v>
                </c:pt>
                <c:pt idx="57266">
                  <c:v>-33.343000000000004</c:v>
                </c:pt>
                <c:pt idx="57267">
                  <c:v>-33.340999999999994</c:v>
                </c:pt>
                <c:pt idx="57268">
                  <c:v>-33.338999999999999</c:v>
                </c:pt>
                <c:pt idx="57269">
                  <c:v>-33.337000000000003</c:v>
                </c:pt>
                <c:pt idx="57270">
                  <c:v>-33.334999999999994</c:v>
                </c:pt>
                <c:pt idx="57271">
                  <c:v>-33.332999999999998</c:v>
                </c:pt>
                <c:pt idx="57272">
                  <c:v>-33.331000000000003</c:v>
                </c:pt>
                <c:pt idx="57273">
                  <c:v>-33.328999999999994</c:v>
                </c:pt>
                <c:pt idx="57274">
                  <c:v>-33.326999999999998</c:v>
                </c:pt>
                <c:pt idx="57275">
                  <c:v>-33.325000000000003</c:v>
                </c:pt>
                <c:pt idx="57276">
                  <c:v>-33.322999999999993</c:v>
                </c:pt>
                <c:pt idx="57277">
                  <c:v>-33.320999999999998</c:v>
                </c:pt>
                <c:pt idx="57278">
                  <c:v>-33.319000000000003</c:v>
                </c:pt>
                <c:pt idx="57279">
                  <c:v>-33.316999999999993</c:v>
                </c:pt>
                <c:pt idx="57280">
                  <c:v>-33.314999999999998</c:v>
                </c:pt>
                <c:pt idx="57281">
                  <c:v>-33.313000000000002</c:v>
                </c:pt>
                <c:pt idx="57282">
                  <c:v>-33.311000000000007</c:v>
                </c:pt>
                <c:pt idx="57283">
                  <c:v>-33.308999999999997</c:v>
                </c:pt>
                <c:pt idx="57284">
                  <c:v>-33.307000000000002</c:v>
                </c:pt>
                <c:pt idx="57285">
                  <c:v>-33.305000000000007</c:v>
                </c:pt>
                <c:pt idx="57286">
                  <c:v>-33.302999999999997</c:v>
                </c:pt>
                <c:pt idx="57287">
                  <c:v>-33.301000000000002</c:v>
                </c:pt>
                <c:pt idx="57288">
                  <c:v>-33.299000000000007</c:v>
                </c:pt>
                <c:pt idx="57289">
                  <c:v>-33.296999999999997</c:v>
                </c:pt>
                <c:pt idx="57290">
                  <c:v>-33.295000000000002</c:v>
                </c:pt>
                <c:pt idx="57291">
                  <c:v>-33.293000000000006</c:v>
                </c:pt>
                <c:pt idx="57292">
                  <c:v>-33.290999999999997</c:v>
                </c:pt>
                <c:pt idx="57293">
                  <c:v>-33.289000000000001</c:v>
                </c:pt>
                <c:pt idx="57294">
                  <c:v>-33.287000000000006</c:v>
                </c:pt>
                <c:pt idx="57295">
                  <c:v>-33.284999999999997</c:v>
                </c:pt>
                <c:pt idx="57296">
                  <c:v>-33.283000000000001</c:v>
                </c:pt>
                <c:pt idx="57297">
                  <c:v>-33.281000000000006</c:v>
                </c:pt>
                <c:pt idx="57298">
                  <c:v>-33.278999999999996</c:v>
                </c:pt>
                <c:pt idx="57299">
                  <c:v>-33.277000000000001</c:v>
                </c:pt>
                <c:pt idx="57300">
                  <c:v>-33.275000000000006</c:v>
                </c:pt>
                <c:pt idx="57301">
                  <c:v>-33.272999999999996</c:v>
                </c:pt>
                <c:pt idx="57302">
                  <c:v>-33.271000000000001</c:v>
                </c:pt>
                <c:pt idx="57303">
                  <c:v>-33.269000000000005</c:v>
                </c:pt>
                <c:pt idx="57304">
                  <c:v>-33.266999999999996</c:v>
                </c:pt>
                <c:pt idx="57305">
                  <c:v>-33.265000000000001</c:v>
                </c:pt>
                <c:pt idx="57306">
                  <c:v>-33.263000000000005</c:v>
                </c:pt>
                <c:pt idx="57307">
                  <c:v>-33.260999999999996</c:v>
                </c:pt>
                <c:pt idx="57308">
                  <c:v>-33.259</c:v>
                </c:pt>
                <c:pt idx="57309">
                  <c:v>-33.257000000000005</c:v>
                </c:pt>
                <c:pt idx="57310">
                  <c:v>-33.254999999999995</c:v>
                </c:pt>
                <c:pt idx="57311">
                  <c:v>-33.253</c:v>
                </c:pt>
                <c:pt idx="57312">
                  <c:v>-33.251000000000005</c:v>
                </c:pt>
                <c:pt idx="57313">
                  <c:v>-33.248999999999995</c:v>
                </c:pt>
                <c:pt idx="57314">
                  <c:v>-33.247</c:v>
                </c:pt>
                <c:pt idx="57315">
                  <c:v>-33.245000000000005</c:v>
                </c:pt>
                <c:pt idx="57316">
                  <c:v>-33.242999999999995</c:v>
                </c:pt>
                <c:pt idx="57317">
                  <c:v>-33.241</c:v>
                </c:pt>
                <c:pt idx="57318">
                  <c:v>-33.239000000000004</c:v>
                </c:pt>
                <c:pt idx="57319">
                  <c:v>-33.236999999999995</c:v>
                </c:pt>
                <c:pt idx="57320">
                  <c:v>-33.234999999999999</c:v>
                </c:pt>
                <c:pt idx="57321">
                  <c:v>-33.233000000000004</c:v>
                </c:pt>
                <c:pt idx="57322">
                  <c:v>-33.230999999999995</c:v>
                </c:pt>
                <c:pt idx="57323">
                  <c:v>-33.228999999999999</c:v>
                </c:pt>
                <c:pt idx="57324">
                  <c:v>-33.227000000000004</c:v>
                </c:pt>
                <c:pt idx="57325">
                  <c:v>-33.224999999999994</c:v>
                </c:pt>
                <c:pt idx="57326">
                  <c:v>-33.222999999999999</c:v>
                </c:pt>
                <c:pt idx="57327">
                  <c:v>-33.221000000000004</c:v>
                </c:pt>
                <c:pt idx="57328">
                  <c:v>-33.218999999999994</c:v>
                </c:pt>
                <c:pt idx="57329">
                  <c:v>-33.216999999999999</c:v>
                </c:pt>
                <c:pt idx="57330">
                  <c:v>-33.215000000000003</c:v>
                </c:pt>
                <c:pt idx="57331">
                  <c:v>-33.212999999999994</c:v>
                </c:pt>
                <c:pt idx="57332">
                  <c:v>-33.210999999999999</c:v>
                </c:pt>
                <c:pt idx="57333">
                  <c:v>-33.209000000000003</c:v>
                </c:pt>
                <c:pt idx="57334">
                  <c:v>-33.206999999999994</c:v>
                </c:pt>
                <c:pt idx="57335">
                  <c:v>-33.204999999999998</c:v>
                </c:pt>
                <c:pt idx="57336">
                  <c:v>-33.203000000000003</c:v>
                </c:pt>
                <c:pt idx="57337">
                  <c:v>-33.200999999999993</c:v>
                </c:pt>
                <c:pt idx="57338">
                  <c:v>-33.198999999999998</c:v>
                </c:pt>
                <c:pt idx="57339">
                  <c:v>-33.197000000000003</c:v>
                </c:pt>
                <c:pt idx="57340">
                  <c:v>-33.194999999999993</c:v>
                </c:pt>
                <c:pt idx="57341">
                  <c:v>-33.192999999999998</c:v>
                </c:pt>
                <c:pt idx="57342">
                  <c:v>-33.191000000000003</c:v>
                </c:pt>
                <c:pt idx="57343">
                  <c:v>-33.188999999999993</c:v>
                </c:pt>
                <c:pt idx="57344">
                  <c:v>-33.186999999999998</c:v>
                </c:pt>
                <c:pt idx="57345">
                  <c:v>-33.185000000000002</c:v>
                </c:pt>
                <c:pt idx="57346">
                  <c:v>-33.183000000000007</c:v>
                </c:pt>
                <c:pt idx="57347">
                  <c:v>-33.180999999999997</c:v>
                </c:pt>
                <c:pt idx="57348">
                  <c:v>-33.179000000000002</c:v>
                </c:pt>
                <c:pt idx="57349">
                  <c:v>-33.177000000000007</c:v>
                </c:pt>
                <c:pt idx="57350">
                  <c:v>-33.174999999999997</c:v>
                </c:pt>
                <c:pt idx="57351">
                  <c:v>-33.173000000000002</c:v>
                </c:pt>
                <c:pt idx="57352">
                  <c:v>-33.171000000000006</c:v>
                </c:pt>
                <c:pt idx="57353">
                  <c:v>-33.168999999999997</c:v>
                </c:pt>
                <c:pt idx="57354">
                  <c:v>-33.167000000000002</c:v>
                </c:pt>
                <c:pt idx="57355">
                  <c:v>-33.165000000000006</c:v>
                </c:pt>
                <c:pt idx="57356">
                  <c:v>-33.162999999999997</c:v>
                </c:pt>
                <c:pt idx="57357">
                  <c:v>-33.161000000000001</c:v>
                </c:pt>
                <c:pt idx="57358">
                  <c:v>-33.159000000000006</c:v>
                </c:pt>
                <c:pt idx="57359">
                  <c:v>-33.156999999999996</c:v>
                </c:pt>
                <c:pt idx="57360">
                  <c:v>-33.155000000000001</c:v>
                </c:pt>
                <c:pt idx="57361">
                  <c:v>-33.153000000000006</c:v>
                </c:pt>
                <c:pt idx="57362">
                  <c:v>-33.150999999999996</c:v>
                </c:pt>
                <c:pt idx="57363">
                  <c:v>-33.149000000000001</c:v>
                </c:pt>
                <c:pt idx="57364">
                  <c:v>-33.147000000000006</c:v>
                </c:pt>
                <c:pt idx="57365">
                  <c:v>-33.144999999999996</c:v>
                </c:pt>
                <c:pt idx="57366">
                  <c:v>-33.143000000000001</c:v>
                </c:pt>
                <c:pt idx="57367">
                  <c:v>-33.141000000000005</c:v>
                </c:pt>
                <c:pt idx="57368">
                  <c:v>-33.138999999999996</c:v>
                </c:pt>
                <c:pt idx="57369">
                  <c:v>-33.137</c:v>
                </c:pt>
                <c:pt idx="57370">
                  <c:v>-33.135000000000005</c:v>
                </c:pt>
                <c:pt idx="57371">
                  <c:v>-33.132999999999996</c:v>
                </c:pt>
                <c:pt idx="57372">
                  <c:v>-33.131</c:v>
                </c:pt>
                <c:pt idx="57373">
                  <c:v>-33.129000000000005</c:v>
                </c:pt>
                <c:pt idx="57374">
                  <c:v>-33.126999999999995</c:v>
                </c:pt>
                <c:pt idx="57375">
                  <c:v>-33.125</c:v>
                </c:pt>
                <c:pt idx="57376">
                  <c:v>-33.123000000000005</c:v>
                </c:pt>
                <c:pt idx="57377">
                  <c:v>-33.120999999999995</c:v>
                </c:pt>
                <c:pt idx="57378">
                  <c:v>-33.119</c:v>
                </c:pt>
                <c:pt idx="57379">
                  <c:v>-33.117000000000004</c:v>
                </c:pt>
                <c:pt idx="57380">
                  <c:v>-33.114999999999995</c:v>
                </c:pt>
                <c:pt idx="57381">
                  <c:v>-33.113</c:v>
                </c:pt>
                <c:pt idx="57382">
                  <c:v>-33.111000000000004</c:v>
                </c:pt>
                <c:pt idx="57383">
                  <c:v>-33.108999999999995</c:v>
                </c:pt>
                <c:pt idx="57384">
                  <c:v>-33.106999999999999</c:v>
                </c:pt>
                <c:pt idx="57385">
                  <c:v>-33.105000000000004</c:v>
                </c:pt>
                <c:pt idx="57386">
                  <c:v>-33.102999999999994</c:v>
                </c:pt>
                <c:pt idx="57387">
                  <c:v>-33.100999999999999</c:v>
                </c:pt>
                <c:pt idx="57388">
                  <c:v>-33.099000000000004</c:v>
                </c:pt>
                <c:pt idx="57389">
                  <c:v>-33.096999999999994</c:v>
                </c:pt>
                <c:pt idx="57390">
                  <c:v>-33.094999999999999</c:v>
                </c:pt>
                <c:pt idx="57391">
                  <c:v>-33.093000000000004</c:v>
                </c:pt>
                <c:pt idx="57392">
                  <c:v>-33.090999999999994</c:v>
                </c:pt>
                <c:pt idx="57393">
                  <c:v>-33.088999999999999</c:v>
                </c:pt>
                <c:pt idx="57394">
                  <c:v>-33.087000000000003</c:v>
                </c:pt>
                <c:pt idx="57395">
                  <c:v>-33.084999999999994</c:v>
                </c:pt>
                <c:pt idx="57396">
                  <c:v>-33.082999999999998</c:v>
                </c:pt>
                <c:pt idx="57397">
                  <c:v>-33.081000000000003</c:v>
                </c:pt>
                <c:pt idx="57398">
                  <c:v>-33.078999999999994</c:v>
                </c:pt>
                <c:pt idx="57399">
                  <c:v>-33.076999999999998</c:v>
                </c:pt>
                <c:pt idx="57400">
                  <c:v>-33.075000000000003</c:v>
                </c:pt>
                <c:pt idx="57401">
                  <c:v>-33.072999999999993</c:v>
                </c:pt>
                <c:pt idx="57402">
                  <c:v>-33.070999999999998</c:v>
                </c:pt>
                <c:pt idx="57403">
                  <c:v>-33.069000000000003</c:v>
                </c:pt>
                <c:pt idx="57404">
                  <c:v>-33.066999999999993</c:v>
                </c:pt>
                <c:pt idx="57405">
                  <c:v>-33.064999999999998</c:v>
                </c:pt>
                <c:pt idx="57406">
                  <c:v>-33.063000000000002</c:v>
                </c:pt>
                <c:pt idx="57407">
                  <c:v>-33.061000000000007</c:v>
                </c:pt>
                <c:pt idx="57408">
                  <c:v>-33.058999999999997</c:v>
                </c:pt>
                <c:pt idx="57409">
                  <c:v>-33.057000000000002</c:v>
                </c:pt>
                <c:pt idx="57410">
                  <c:v>-33.055000000000007</c:v>
                </c:pt>
                <c:pt idx="57411">
                  <c:v>-33.052999999999997</c:v>
                </c:pt>
                <c:pt idx="57412">
                  <c:v>-33.051000000000002</c:v>
                </c:pt>
                <c:pt idx="57413">
                  <c:v>-33.049000000000007</c:v>
                </c:pt>
                <c:pt idx="57414">
                  <c:v>-33.046999999999997</c:v>
                </c:pt>
                <c:pt idx="57415">
                  <c:v>-33.045000000000002</c:v>
                </c:pt>
                <c:pt idx="57416">
                  <c:v>-33.043000000000006</c:v>
                </c:pt>
                <c:pt idx="57417">
                  <c:v>-33.040999999999997</c:v>
                </c:pt>
                <c:pt idx="57418">
                  <c:v>-33.039000000000001</c:v>
                </c:pt>
                <c:pt idx="57419">
                  <c:v>-33.037000000000006</c:v>
                </c:pt>
                <c:pt idx="57420">
                  <c:v>-33.034999999999997</c:v>
                </c:pt>
                <c:pt idx="57421">
                  <c:v>-33.033000000000001</c:v>
                </c:pt>
                <c:pt idx="57422">
                  <c:v>-33.031000000000006</c:v>
                </c:pt>
                <c:pt idx="57423">
                  <c:v>-33.028999999999996</c:v>
                </c:pt>
                <c:pt idx="57424">
                  <c:v>-33.027000000000001</c:v>
                </c:pt>
                <c:pt idx="57425">
                  <c:v>-33.025000000000006</c:v>
                </c:pt>
                <c:pt idx="57426">
                  <c:v>-33.022999999999996</c:v>
                </c:pt>
                <c:pt idx="57427">
                  <c:v>-33.021000000000001</c:v>
                </c:pt>
                <c:pt idx="57428">
                  <c:v>-33.019000000000005</c:v>
                </c:pt>
                <c:pt idx="57429">
                  <c:v>-33.016999999999996</c:v>
                </c:pt>
                <c:pt idx="57430">
                  <c:v>-33.015000000000001</c:v>
                </c:pt>
                <c:pt idx="57431">
                  <c:v>-33.013000000000005</c:v>
                </c:pt>
                <c:pt idx="57432">
                  <c:v>-33.010999999999996</c:v>
                </c:pt>
                <c:pt idx="57433">
                  <c:v>-33.009</c:v>
                </c:pt>
                <c:pt idx="57434">
                  <c:v>-33.007000000000005</c:v>
                </c:pt>
                <c:pt idx="57435">
                  <c:v>-33.004999999999995</c:v>
                </c:pt>
                <c:pt idx="57436">
                  <c:v>-33.003</c:v>
                </c:pt>
                <c:pt idx="57437">
                  <c:v>-33.001000000000005</c:v>
                </c:pt>
                <c:pt idx="57438">
                  <c:v>-32.998999999999995</c:v>
                </c:pt>
                <c:pt idx="57439">
                  <c:v>-32.997</c:v>
                </c:pt>
                <c:pt idx="57440">
                  <c:v>-32.995000000000005</c:v>
                </c:pt>
                <c:pt idx="57441">
                  <c:v>-32.992999999999995</c:v>
                </c:pt>
                <c:pt idx="57442">
                  <c:v>-32.991</c:v>
                </c:pt>
                <c:pt idx="57443">
                  <c:v>-32.989000000000004</c:v>
                </c:pt>
                <c:pt idx="57444">
                  <c:v>-32.986999999999995</c:v>
                </c:pt>
                <c:pt idx="57445">
                  <c:v>-32.984999999999999</c:v>
                </c:pt>
                <c:pt idx="57446">
                  <c:v>-32.983000000000004</c:v>
                </c:pt>
                <c:pt idx="57447">
                  <c:v>-32.980999999999995</c:v>
                </c:pt>
                <c:pt idx="57448">
                  <c:v>-32.978999999999999</c:v>
                </c:pt>
                <c:pt idx="57449">
                  <c:v>-32.977000000000004</c:v>
                </c:pt>
                <c:pt idx="57450">
                  <c:v>-32.974999999999994</c:v>
                </c:pt>
                <c:pt idx="57451">
                  <c:v>-32.972999999999999</c:v>
                </c:pt>
                <c:pt idx="57452">
                  <c:v>-32.971000000000004</c:v>
                </c:pt>
                <c:pt idx="57453">
                  <c:v>-32.968999999999994</c:v>
                </c:pt>
                <c:pt idx="57454">
                  <c:v>-32.966999999999999</c:v>
                </c:pt>
                <c:pt idx="57455">
                  <c:v>-32.965000000000003</c:v>
                </c:pt>
                <c:pt idx="57456">
                  <c:v>-32.962999999999994</c:v>
                </c:pt>
                <c:pt idx="57457">
                  <c:v>-32.960999999999999</c:v>
                </c:pt>
                <c:pt idx="57458">
                  <c:v>-32.959000000000003</c:v>
                </c:pt>
                <c:pt idx="57459">
                  <c:v>-32.956999999999994</c:v>
                </c:pt>
                <c:pt idx="57460">
                  <c:v>-32.954999999999998</c:v>
                </c:pt>
                <c:pt idx="57461">
                  <c:v>-32.953000000000003</c:v>
                </c:pt>
                <c:pt idx="57462">
                  <c:v>-32.950999999999993</c:v>
                </c:pt>
                <c:pt idx="57463">
                  <c:v>-32.948999999999998</c:v>
                </c:pt>
                <c:pt idx="57464">
                  <c:v>-32.947000000000003</c:v>
                </c:pt>
                <c:pt idx="57465">
                  <c:v>-32.944999999999993</c:v>
                </c:pt>
                <c:pt idx="57466">
                  <c:v>-32.942999999999998</c:v>
                </c:pt>
                <c:pt idx="57467">
                  <c:v>-32.941000000000003</c:v>
                </c:pt>
                <c:pt idx="57468">
                  <c:v>-32.938999999999993</c:v>
                </c:pt>
                <c:pt idx="57469">
                  <c:v>-32.936999999999998</c:v>
                </c:pt>
                <c:pt idx="57470">
                  <c:v>-32.935000000000002</c:v>
                </c:pt>
                <c:pt idx="57471">
                  <c:v>-32.933000000000007</c:v>
                </c:pt>
                <c:pt idx="57472">
                  <c:v>-32.930999999999997</c:v>
                </c:pt>
                <c:pt idx="57473">
                  <c:v>-32.929000000000002</c:v>
                </c:pt>
                <c:pt idx="57474">
                  <c:v>-32.927000000000007</c:v>
                </c:pt>
                <c:pt idx="57475">
                  <c:v>-32.924999999999997</c:v>
                </c:pt>
                <c:pt idx="57476">
                  <c:v>-32.923000000000002</c:v>
                </c:pt>
                <c:pt idx="57477">
                  <c:v>-32.921000000000006</c:v>
                </c:pt>
                <c:pt idx="57478">
                  <c:v>-32.918999999999997</c:v>
                </c:pt>
                <c:pt idx="57479">
                  <c:v>-32.917000000000002</c:v>
                </c:pt>
                <c:pt idx="57480">
                  <c:v>-32.915000000000006</c:v>
                </c:pt>
                <c:pt idx="57481">
                  <c:v>-32.912999999999997</c:v>
                </c:pt>
                <c:pt idx="57482">
                  <c:v>-32.911000000000001</c:v>
                </c:pt>
                <c:pt idx="57483">
                  <c:v>-32.909000000000006</c:v>
                </c:pt>
                <c:pt idx="57484">
                  <c:v>-32.906999999999996</c:v>
                </c:pt>
                <c:pt idx="57485">
                  <c:v>-32.905000000000001</c:v>
                </c:pt>
                <c:pt idx="57486">
                  <c:v>-32.903000000000006</c:v>
                </c:pt>
                <c:pt idx="57487">
                  <c:v>-32.900999999999996</c:v>
                </c:pt>
                <c:pt idx="57488">
                  <c:v>-32.899000000000001</c:v>
                </c:pt>
                <c:pt idx="57489">
                  <c:v>-32.897000000000006</c:v>
                </c:pt>
                <c:pt idx="57490">
                  <c:v>-32.894999999999996</c:v>
                </c:pt>
                <c:pt idx="57491">
                  <c:v>-32.893000000000001</c:v>
                </c:pt>
                <c:pt idx="57492">
                  <c:v>-32.891000000000005</c:v>
                </c:pt>
                <c:pt idx="57493">
                  <c:v>-32.888999999999996</c:v>
                </c:pt>
                <c:pt idx="57494">
                  <c:v>-32.887</c:v>
                </c:pt>
                <c:pt idx="57495">
                  <c:v>-32.885000000000005</c:v>
                </c:pt>
                <c:pt idx="57496">
                  <c:v>-32.882999999999996</c:v>
                </c:pt>
                <c:pt idx="57497">
                  <c:v>-32.881</c:v>
                </c:pt>
                <c:pt idx="57498">
                  <c:v>-32.879000000000005</c:v>
                </c:pt>
                <c:pt idx="57499">
                  <c:v>-32.876999999999995</c:v>
                </c:pt>
                <c:pt idx="57500">
                  <c:v>-32.875</c:v>
                </c:pt>
                <c:pt idx="57501">
                  <c:v>-32.873000000000005</c:v>
                </c:pt>
                <c:pt idx="57502">
                  <c:v>-32.870999999999995</c:v>
                </c:pt>
                <c:pt idx="57503">
                  <c:v>-32.869</c:v>
                </c:pt>
                <c:pt idx="57504">
                  <c:v>-32.867000000000004</c:v>
                </c:pt>
                <c:pt idx="57505">
                  <c:v>-32.864999999999995</c:v>
                </c:pt>
                <c:pt idx="57506">
                  <c:v>-32.863</c:v>
                </c:pt>
                <c:pt idx="57507">
                  <c:v>-32.861000000000004</c:v>
                </c:pt>
                <c:pt idx="57508">
                  <c:v>-32.858999999999995</c:v>
                </c:pt>
                <c:pt idx="57509">
                  <c:v>-32.856999999999999</c:v>
                </c:pt>
                <c:pt idx="57510">
                  <c:v>-32.855000000000004</c:v>
                </c:pt>
                <c:pt idx="57511">
                  <c:v>-32.852999999999994</c:v>
                </c:pt>
                <c:pt idx="57512">
                  <c:v>-32.850999999999999</c:v>
                </c:pt>
                <c:pt idx="57513">
                  <c:v>-32.849000000000004</c:v>
                </c:pt>
                <c:pt idx="57514">
                  <c:v>-32.846999999999994</c:v>
                </c:pt>
                <c:pt idx="57515">
                  <c:v>-32.844999999999999</c:v>
                </c:pt>
                <c:pt idx="57516">
                  <c:v>-32.843000000000004</c:v>
                </c:pt>
                <c:pt idx="57517">
                  <c:v>-32.840999999999994</c:v>
                </c:pt>
                <c:pt idx="57518">
                  <c:v>-32.838999999999999</c:v>
                </c:pt>
                <c:pt idx="57519">
                  <c:v>-32.837000000000003</c:v>
                </c:pt>
                <c:pt idx="57520">
                  <c:v>-32.834999999999994</c:v>
                </c:pt>
                <c:pt idx="57521">
                  <c:v>-32.832999999999998</c:v>
                </c:pt>
                <c:pt idx="57522">
                  <c:v>-32.831000000000003</c:v>
                </c:pt>
                <c:pt idx="57523">
                  <c:v>-32.828999999999994</c:v>
                </c:pt>
                <c:pt idx="57524">
                  <c:v>-32.826999999999998</c:v>
                </c:pt>
                <c:pt idx="57525">
                  <c:v>-32.825000000000003</c:v>
                </c:pt>
                <c:pt idx="57526">
                  <c:v>-32.822999999999993</c:v>
                </c:pt>
                <c:pt idx="57527">
                  <c:v>-32.820999999999998</c:v>
                </c:pt>
                <c:pt idx="57528">
                  <c:v>-32.819000000000003</c:v>
                </c:pt>
                <c:pt idx="57529">
                  <c:v>-32.816999999999993</c:v>
                </c:pt>
                <c:pt idx="57530">
                  <c:v>-32.814999999999998</c:v>
                </c:pt>
                <c:pt idx="57531">
                  <c:v>-32.813000000000002</c:v>
                </c:pt>
                <c:pt idx="57532">
                  <c:v>-32.811000000000007</c:v>
                </c:pt>
                <c:pt idx="57533">
                  <c:v>-32.808999999999997</c:v>
                </c:pt>
                <c:pt idx="57534">
                  <c:v>-32.807000000000002</c:v>
                </c:pt>
                <c:pt idx="57535">
                  <c:v>-32.805000000000007</c:v>
                </c:pt>
                <c:pt idx="57536">
                  <c:v>-32.802999999999997</c:v>
                </c:pt>
                <c:pt idx="57537">
                  <c:v>-32.801000000000002</c:v>
                </c:pt>
                <c:pt idx="57538">
                  <c:v>-32.799000000000007</c:v>
                </c:pt>
                <c:pt idx="57539">
                  <c:v>-32.796999999999997</c:v>
                </c:pt>
                <c:pt idx="57540">
                  <c:v>-32.795000000000002</c:v>
                </c:pt>
                <c:pt idx="57541">
                  <c:v>-32.793000000000006</c:v>
                </c:pt>
                <c:pt idx="57542">
                  <c:v>-32.790999999999997</c:v>
                </c:pt>
                <c:pt idx="57543">
                  <c:v>-32.789000000000001</c:v>
                </c:pt>
                <c:pt idx="57544">
                  <c:v>-32.787000000000006</c:v>
                </c:pt>
                <c:pt idx="57545">
                  <c:v>-32.784999999999997</c:v>
                </c:pt>
                <c:pt idx="57546">
                  <c:v>-32.783000000000001</c:v>
                </c:pt>
                <c:pt idx="57547">
                  <c:v>-32.781000000000006</c:v>
                </c:pt>
                <c:pt idx="57548">
                  <c:v>-32.778999999999996</c:v>
                </c:pt>
                <c:pt idx="57549">
                  <c:v>-32.777000000000001</c:v>
                </c:pt>
                <c:pt idx="57550">
                  <c:v>-32.775000000000006</c:v>
                </c:pt>
                <c:pt idx="57551">
                  <c:v>-32.772999999999996</c:v>
                </c:pt>
                <c:pt idx="57552">
                  <c:v>-32.771000000000001</c:v>
                </c:pt>
                <c:pt idx="57553">
                  <c:v>-32.769000000000005</c:v>
                </c:pt>
                <c:pt idx="57554">
                  <c:v>-32.766999999999996</c:v>
                </c:pt>
                <c:pt idx="57555">
                  <c:v>-32.765000000000001</c:v>
                </c:pt>
                <c:pt idx="57556">
                  <c:v>-32.763000000000005</c:v>
                </c:pt>
                <c:pt idx="57557">
                  <c:v>-32.760999999999996</c:v>
                </c:pt>
                <c:pt idx="57558">
                  <c:v>-32.759</c:v>
                </c:pt>
                <c:pt idx="57559">
                  <c:v>-32.757000000000005</c:v>
                </c:pt>
                <c:pt idx="57560">
                  <c:v>-32.754999999999995</c:v>
                </c:pt>
                <c:pt idx="57561">
                  <c:v>-32.753</c:v>
                </c:pt>
                <c:pt idx="57562">
                  <c:v>-32.751000000000005</c:v>
                </c:pt>
                <c:pt idx="57563">
                  <c:v>-32.748999999999995</c:v>
                </c:pt>
                <c:pt idx="57564">
                  <c:v>-32.747</c:v>
                </c:pt>
                <c:pt idx="57565">
                  <c:v>-32.745000000000005</c:v>
                </c:pt>
                <c:pt idx="57566">
                  <c:v>-32.742999999999995</c:v>
                </c:pt>
                <c:pt idx="57567">
                  <c:v>-32.741</c:v>
                </c:pt>
                <c:pt idx="57568">
                  <c:v>-32.739000000000004</c:v>
                </c:pt>
                <c:pt idx="57569">
                  <c:v>-32.736999999999995</c:v>
                </c:pt>
                <c:pt idx="57570">
                  <c:v>-32.734999999999999</c:v>
                </c:pt>
                <c:pt idx="57571">
                  <c:v>-32.733000000000004</c:v>
                </c:pt>
                <c:pt idx="57572">
                  <c:v>-32.730999999999995</c:v>
                </c:pt>
                <c:pt idx="57573">
                  <c:v>-32.728999999999999</c:v>
                </c:pt>
                <c:pt idx="57574">
                  <c:v>-32.727000000000004</c:v>
                </c:pt>
                <c:pt idx="57575">
                  <c:v>-32.724999999999994</c:v>
                </c:pt>
                <c:pt idx="57576">
                  <c:v>-32.722999999999999</c:v>
                </c:pt>
                <c:pt idx="57577">
                  <c:v>-32.721000000000004</c:v>
                </c:pt>
                <c:pt idx="57578">
                  <c:v>-32.718999999999994</c:v>
                </c:pt>
                <c:pt idx="57579">
                  <c:v>-32.716999999999999</c:v>
                </c:pt>
                <c:pt idx="57580">
                  <c:v>-32.715000000000003</c:v>
                </c:pt>
                <c:pt idx="57581">
                  <c:v>-32.712999999999994</c:v>
                </c:pt>
                <c:pt idx="57582">
                  <c:v>-32.710999999999999</c:v>
                </c:pt>
                <c:pt idx="57583">
                  <c:v>-32.709000000000003</c:v>
                </c:pt>
                <c:pt idx="57584">
                  <c:v>-32.706999999999994</c:v>
                </c:pt>
                <c:pt idx="57585">
                  <c:v>-32.704999999999998</c:v>
                </c:pt>
                <c:pt idx="57586">
                  <c:v>-32.703000000000003</c:v>
                </c:pt>
                <c:pt idx="57587">
                  <c:v>-32.700999999999993</c:v>
                </c:pt>
                <c:pt idx="57588">
                  <c:v>-32.698999999999998</c:v>
                </c:pt>
                <c:pt idx="57589">
                  <c:v>-32.697000000000003</c:v>
                </c:pt>
                <c:pt idx="57590">
                  <c:v>-32.694999999999993</c:v>
                </c:pt>
                <c:pt idx="57591">
                  <c:v>-32.692999999999998</c:v>
                </c:pt>
                <c:pt idx="57592">
                  <c:v>-32.691000000000003</c:v>
                </c:pt>
                <c:pt idx="57593">
                  <c:v>-32.688999999999993</c:v>
                </c:pt>
                <c:pt idx="57594">
                  <c:v>-32.686999999999998</c:v>
                </c:pt>
                <c:pt idx="57595">
                  <c:v>-32.685000000000002</c:v>
                </c:pt>
                <c:pt idx="57596">
                  <c:v>-32.683000000000007</c:v>
                </c:pt>
                <c:pt idx="57597">
                  <c:v>-32.680999999999997</c:v>
                </c:pt>
                <c:pt idx="57598">
                  <c:v>-32.679000000000002</c:v>
                </c:pt>
                <c:pt idx="57599">
                  <c:v>-32.677000000000007</c:v>
                </c:pt>
                <c:pt idx="57600">
                  <c:v>-32.674999999999997</c:v>
                </c:pt>
                <c:pt idx="57601">
                  <c:v>-32.673000000000002</c:v>
                </c:pt>
                <c:pt idx="57602">
                  <c:v>-32.671000000000006</c:v>
                </c:pt>
                <c:pt idx="57603">
                  <c:v>-32.668999999999997</c:v>
                </c:pt>
                <c:pt idx="57604">
                  <c:v>-32.667000000000002</c:v>
                </c:pt>
                <c:pt idx="57605">
                  <c:v>-32.665000000000006</c:v>
                </c:pt>
                <c:pt idx="57606">
                  <c:v>-32.662999999999997</c:v>
                </c:pt>
                <c:pt idx="57607">
                  <c:v>-32.661000000000001</c:v>
                </c:pt>
                <c:pt idx="57608">
                  <c:v>-32.659000000000006</c:v>
                </c:pt>
                <c:pt idx="57609">
                  <c:v>-32.656999999999996</c:v>
                </c:pt>
                <c:pt idx="57610">
                  <c:v>-32.655000000000001</c:v>
                </c:pt>
                <c:pt idx="57611">
                  <c:v>-32.653000000000006</c:v>
                </c:pt>
                <c:pt idx="57612">
                  <c:v>-32.650999999999996</c:v>
                </c:pt>
                <c:pt idx="57613">
                  <c:v>-32.649000000000001</c:v>
                </c:pt>
                <c:pt idx="57614">
                  <c:v>-32.647000000000006</c:v>
                </c:pt>
                <c:pt idx="57615">
                  <c:v>-32.644999999999996</c:v>
                </c:pt>
                <c:pt idx="57616">
                  <c:v>-32.643000000000001</c:v>
                </c:pt>
                <c:pt idx="57617">
                  <c:v>-32.641000000000005</c:v>
                </c:pt>
                <c:pt idx="57618">
                  <c:v>-32.638999999999996</c:v>
                </c:pt>
                <c:pt idx="57619">
                  <c:v>-32.637</c:v>
                </c:pt>
                <c:pt idx="57620">
                  <c:v>-32.635000000000005</c:v>
                </c:pt>
                <c:pt idx="57621">
                  <c:v>-32.632999999999996</c:v>
                </c:pt>
                <c:pt idx="57622">
                  <c:v>-32.631</c:v>
                </c:pt>
                <c:pt idx="57623">
                  <c:v>-32.629000000000005</c:v>
                </c:pt>
                <c:pt idx="57624">
                  <c:v>-32.626999999999995</c:v>
                </c:pt>
                <c:pt idx="57625">
                  <c:v>-32.625</c:v>
                </c:pt>
                <c:pt idx="57626">
                  <c:v>-32.623000000000005</c:v>
                </c:pt>
                <c:pt idx="57627">
                  <c:v>-32.620999999999995</c:v>
                </c:pt>
                <c:pt idx="57628">
                  <c:v>-32.619</c:v>
                </c:pt>
                <c:pt idx="57629">
                  <c:v>-32.617000000000004</c:v>
                </c:pt>
                <c:pt idx="57630">
                  <c:v>-32.614999999999995</c:v>
                </c:pt>
                <c:pt idx="57631">
                  <c:v>-32.613</c:v>
                </c:pt>
                <c:pt idx="57632">
                  <c:v>-32.611000000000004</c:v>
                </c:pt>
                <c:pt idx="57633">
                  <c:v>-32.608999999999995</c:v>
                </c:pt>
                <c:pt idx="57634">
                  <c:v>-32.606999999999999</c:v>
                </c:pt>
                <c:pt idx="57635">
                  <c:v>-32.605000000000004</c:v>
                </c:pt>
                <c:pt idx="57636">
                  <c:v>-32.602999999999994</c:v>
                </c:pt>
                <c:pt idx="57637">
                  <c:v>-32.600999999999999</c:v>
                </c:pt>
                <c:pt idx="57638">
                  <c:v>-32.599000000000004</c:v>
                </c:pt>
                <c:pt idx="57639">
                  <c:v>-32.596999999999994</c:v>
                </c:pt>
                <c:pt idx="57640">
                  <c:v>-32.594999999999999</c:v>
                </c:pt>
                <c:pt idx="57641">
                  <c:v>-32.593000000000004</c:v>
                </c:pt>
                <c:pt idx="57642">
                  <c:v>-32.590999999999994</c:v>
                </c:pt>
                <c:pt idx="57643">
                  <c:v>-32.588999999999999</c:v>
                </c:pt>
                <c:pt idx="57644">
                  <c:v>-32.587000000000003</c:v>
                </c:pt>
                <c:pt idx="57645">
                  <c:v>-32.584999999999994</c:v>
                </c:pt>
                <c:pt idx="57646">
                  <c:v>-32.582999999999998</c:v>
                </c:pt>
                <c:pt idx="57647">
                  <c:v>-32.581000000000003</c:v>
                </c:pt>
                <c:pt idx="57648">
                  <c:v>-32.578999999999994</c:v>
                </c:pt>
                <c:pt idx="57649">
                  <c:v>-32.576999999999998</c:v>
                </c:pt>
                <c:pt idx="57650">
                  <c:v>-32.575000000000003</c:v>
                </c:pt>
                <c:pt idx="57651">
                  <c:v>-32.572999999999993</c:v>
                </c:pt>
                <c:pt idx="57652">
                  <c:v>-32.570999999999998</c:v>
                </c:pt>
                <c:pt idx="57653">
                  <c:v>-32.569000000000003</c:v>
                </c:pt>
                <c:pt idx="57654">
                  <c:v>-32.566999999999993</c:v>
                </c:pt>
                <c:pt idx="57655">
                  <c:v>-32.564999999999998</c:v>
                </c:pt>
                <c:pt idx="57656">
                  <c:v>-32.563000000000002</c:v>
                </c:pt>
                <c:pt idx="57657">
                  <c:v>-32.561000000000007</c:v>
                </c:pt>
                <c:pt idx="57658">
                  <c:v>-32.558999999999997</c:v>
                </c:pt>
                <c:pt idx="57659">
                  <c:v>-32.557000000000002</c:v>
                </c:pt>
                <c:pt idx="57660">
                  <c:v>-32.555000000000007</c:v>
                </c:pt>
                <c:pt idx="57661">
                  <c:v>-32.552999999999997</c:v>
                </c:pt>
                <c:pt idx="57662">
                  <c:v>-32.551000000000002</c:v>
                </c:pt>
                <c:pt idx="57663">
                  <c:v>-32.549000000000007</c:v>
                </c:pt>
                <c:pt idx="57664">
                  <c:v>-32.546999999999997</c:v>
                </c:pt>
                <c:pt idx="57665">
                  <c:v>-32.545000000000002</c:v>
                </c:pt>
                <c:pt idx="57666">
                  <c:v>-32.543000000000006</c:v>
                </c:pt>
                <c:pt idx="57667">
                  <c:v>-32.540999999999997</c:v>
                </c:pt>
                <c:pt idx="57668">
                  <c:v>-32.539000000000001</c:v>
                </c:pt>
                <c:pt idx="57669">
                  <c:v>-32.537000000000006</c:v>
                </c:pt>
                <c:pt idx="57670">
                  <c:v>-32.534999999999997</c:v>
                </c:pt>
                <c:pt idx="57671">
                  <c:v>-32.533000000000001</c:v>
                </c:pt>
                <c:pt idx="57672">
                  <c:v>-32.531000000000006</c:v>
                </c:pt>
                <c:pt idx="57673">
                  <c:v>-32.528999999999996</c:v>
                </c:pt>
                <c:pt idx="57674">
                  <c:v>-32.527000000000001</c:v>
                </c:pt>
                <c:pt idx="57675">
                  <c:v>-32.525000000000006</c:v>
                </c:pt>
                <c:pt idx="57676">
                  <c:v>-32.522999999999996</c:v>
                </c:pt>
                <c:pt idx="57677">
                  <c:v>-32.521000000000001</c:v>
                </c:pt>
                <c:pt idx="57678">
                  <c:v>-32.519000000000005</c:v>
                </c:pt>
                <c:pt idx="57679">
                  <c:v>-32.516999999999996</c:v>
                </c:pt>
                <c:pt idx="57680">
                  <c:v>-32.515000000000001</c:v>
                </c:pt>
                <c:pt idx="57681">
                  <c:v>-32.513000000000005</c:v>
                </c:pt>
                <c:pt idx="57682">
                  <c:v>-32.510999999999996</c:v>
                </c:pt>
                <c:pt idx="57683">
                  <c:v>-32.509</c:v>
                </c:pt>
                <c:pt idx="57684">
                  <c:v>-32.507000000000005</c:v>
                </c:pt>
                <c:pt idx="57685">
                  <c:v>-32.504999999999995</c:v>
                </c:pt>
                <c:pt idx="57686">
                  <c:v>-32.503</c:v>
                </c:pt>
                <c:pt idx="57687">
                  <c:v>-32.501000000000005</c:v>
                </c:pt>
                <c:pt idx="57688">
                  <c:v>-32.498999999999995</c:v>
                </c:pt>
                <c:pt idx="57689">
                  <c:v>-32.497</c:v>
                </c:pt>
                <c:pt idx="57690">
                  <c:v>-32.495000000000005</c:v>
                </c:pt>
                <c:pt idx="57691">
                  <c:v>-32.492999999999995</c:v>
                </c:pt>
                <c:pt idx="57692">
                  <c:v>-32.491</c:v>
                </c:pt>
                <c:pt idx="57693">
                  <c:v>-32.489000000000004</c:v>
                </c:pt>
                <c:pt idx="57694">
                  <c:v>-32.486999999999995</c:v>
                </c:pt>
                <c:pt idx="57695">
                  <c:v>-32.484999999999999</c:v>
                </c:pt>
                <c:pt idx="57696">
                  <c:v>-32.483000000000004</c:v>
                </c:pt>
                <c:pt idx="57697">
                  <c:v>-32.480999999999995</c:v>
                </c:pt>
                <c:pt idx="57698">
                  <c:v>-32.478999999999999</c:v>
                </c:pt>
                <c:pt idx="57699">
                  <c:v>-32.477000000000004</c:v>
                </c:pt>
                <c:pt idx="57700">
                  <c:v>-32.474999999999994</c:v>
                </c:pt>
                <c:pt idx="57701">
                  <c:v>-32.472999999999999</c:v>
                </c:pt>
                <c:pt idx="57702">
                  <c:v>-32.471000000000004</c:v>
                </c:pt>
                <c:pt idx="57703">
                  <c:v>-32.468999999999994</c:v>
                </c:pt>
                <c:pt idx="57704">
                  <c:v>-32.466999999999999</c:v>
                </c:pt>
                <c:pt idx="57705">
                  <c:v>-32.465000000000003</c:v>
                </c:pt>
                <c:pt idx="57706">
                  <c:v>-32.462999999999994</c:v>
                </c:pt>
                <c:pt idx="57707">
                  <c:v>-32.460999999999999</c:v>
                </c:pt>
                <c:pt idx="57708">
                  <c:v>-32.459000000000003</c:v>
                </c:pt>
                <c:pt idx="57709">
                  <c:v>-32.456999999999994</c:v>
                </c:pt>
                <c:pt idx="57710">
                  <c:v>-32.454999999999998</c:v>
                </c:pt>
                <c:pt idx="57711">
                  <c:v>-32.453000000000003</c:v>
                </c:pt>
                <c:pt idx="57712">
                  <c:v>-32.450999999999993</c:v>
                </c:pt>
                <c:pt idx="57713">
                  <c:v>-32.448999999999998</c:v>
                </c:pt>
                <c:pt idx="57714">
                  <c:v>-32.447000000000003</c:v>
                </c:pt>
                <c:pt idx="57715">
                  <c:v>-32.444999999999993</c:v>
                </c:pt>
                <c:pt idx="57716">
                  <c:v>-32.442999999999998</c:v>
                </c:pt>
                <c:pt idx="57717">
                  <c:v>-32.441000000000003</c:v>
                </c:pt>
                <c:pt idx="57718">
                  <c:v>-32.438999999999993</c:v>
                </c:pt>
                <c:pt idx="57719">
                  <c:v>-32.436999999999998</c:v>
                </c:pt>
                <c:pt idx="57720">
                  <c:v>-32.435000000000002</c:v>
                </c:pt>
                <c:pt idx="57721">
                  <c:v>-32.433000000000007</c:v>
                </c:pt>
                <c:pt idx="57722">
                  <c:v>-32.430999999999997</c:v>
                </c:pt>
                <c:pt idx="57723">
                  <c:v>-32.429000000000002</c:v>
                </c:pt>
                <c:pt idx="57724">
                  <c:v>-32.427000000000007</c:v>
                </c:pt>
                <c:pt idx="57725">
                  <c:v>-32.424999999999997</c:v>
                </c:pt>
                <c:pt idx="57726">
                  <c:v>-32.423000000000002</c:v>
                </c:pt>
                <c:pt idx="57727">
                  <c:v>-32.421000000000006</c:v>
                </c:pt>
                <c:pt idx="57728">
                  <c:v>-32.418999999999997</c:v>
                </c:pt>
                <c:pt idx="57729">
                  <c:v>-32.417000000000002</c:v>
                </c:pt>
                <c:pt idx="57730">
                  <c:v>-32.415000000000006</c:v>
                </c:pt>
                <c:pt idx="57731">
                  <c:v>-32.412999999999997</c:v>
                </c:pt>
                <c:pt idx="57732">
                  <c:v>-32.411000000000001</c:v>
                </c:pt>
                <c:pt idx="57733">
                  <c:v>-32.409000000000006</c:v>
                </c:pt>
                <c:pt idx="57734">
                  <c:v>-32.406999999999996</c:v>
                </c:pt>
                <c:pt idx="57735">
                  <c:v>-32.405000000000001</c:v>
                </c:pt>
                <c:pt idx="57736">
                  <c:v>-32.403000000000006</c:v>
                </c:pt>
                <c:pt idx="57737">
                  <c:v>-32.400999999999996</c:v>
                </c:pt>
                <c:pt idx="57738">
                  <c:v>-32.399000000000001</c:v>
                </c:pt>
                <c:pt idx="57739">
                  <c:v>-32.397000000000006</c:v>
                </c:pt>
                <c:pt idx="57740">
                  <c:v>-32.394999999999996</c:v>
                </c:pt>
                <c:pt idx="57741">
                  <c:v>-32.393000000000001</c:v>
                </c:pt>
                <c:pt idx="57742">
                  <c:v>-32.391000000000005</c:v>
                </c:pt>
                <c:pt idx="57743">
                  <c:v>-32.388999999999996</c:v>
                </c:pt>
                <c:pt idx="57744">
                  <c:v>-32.387</c:v>
                </c:pt>
                <c:pt idx="57745">
                  <c:v>-32.385000000000005</c:v>
                </c:pt>
                <c:pt idx="57746">
                  <c:v>-32.382999999999996</c:v>
                </c:pt>
                <c:pt idx="57747">
                  <c:v>-32.381</c:v>
                </c:pt>
                <c:pt idx="57748">
                  <c:v>-32.379000000000005</c:v>
                </c:pt>
                <c:pt idx="57749">
                  <c:v>-32.376999999999995</c:v>
                </c:pt>
                <c:pt idx="57750">
                  <c:v>-32.375</c:v>
                </c:pt>
                <c:pt idx="57751">
                  <c:v>-32.373000000000005</c:v>
                </c:pt>
                <c:pt idx="57752">
                  <c:v>-32.370999999999995</c:v>
                </c:pt>
                <c:pt idx="57753">
                  <c:v>-32.369</c:v>
                </c:pt>
                <c:pt idx="57754">
                  <c:v>-32.367000000000004</c:v>
                </c:pt>
                <c:pt idx="57755">
                  <c:v>-32.364999999999995</c:v>
                </c:pt>
                <c:pt idx="57756">
                  <c:v>-32.363</c:v>
                </c:pt>
                <c:pt idx="57757">
                  <c:v>-32.361000000000004</c:v>
                </c:pt>
                <c:pt idx="57758">
                  <c:v>-32.358999999999995</c:v>
                </c:pt>
                <c:pt idx="57759">
                  <c:v>-32.356999999999999</c:v>
                </c:pt>
                <c:pt idx="57760">
                  <c:v>-32.355000000000004</c:v>
                </c:pt>
                <c:pt idx="57761">
                  <c:v>-32.352999999999994</c:v>
                </c:pt>
                <c:pt idx="57762">
                  <c:v>-32.350999999999999</c:v>
                </c:pt>
                <c:pt idx="57763">
                  <c:v>-32.349000000000004</c:v>
                </c:pt>
                <c:pt idx="57764">
                  <c:v>-32.346999999999994</c:v>
                </c:pt>
                <c:pt idx="57765">
                  <c:v>-32.344999999999999</c:v>
                </c:pt>
                <c:pt idx="57766">
                  <c:v>-32.343000000000004</c:v>
                </c:pt>
                <c:pt idx="57767">
                  <c:v>-32.340999999999994</c:v>
                </c:pt>
                <c:pt idx="57768">
                  <c:v>-32.338999999999999</c:v>
                </c:pt>
                <c:pt idx="57769">
                  <c:v>-32.337000000000003</c:v>
                </c:pt>
                <c:pt idx="57770">
                  <c:v>-32.334999999999994</c:v>
                </c:pt>
                <c:pt idx="57771">
                  <c:v>-32.332999999999998</c:v>
                </c:pt>
                <c:pt idx="57772">
                  <c:v>-32.331000000000003</c:v>
                </c:pt>
                <c:pt idx="57773">
                  <c:v>-32.328999999999994</c:v>
                </c:pt>
                <c:pt idx="57774">
                  <c:v>-32.326999999999998</c:v>
                </c:pt>
                <c:pt idx="57775">
                  <c:v>-32.325000000000003</c:v>
                </c:pt>
                <c:pt idx="57776">
                  <c:v>-32.322999999999993</c:v>
                </c:pt>
                <c:pt idx="57777">
                  <c:v>-32.320999999999998</c:v>
                </c:pt>
                <c:pt idx="57778">
                  <c:v>-32.319000000000003</c:v>
                </c:pt>
                <c:pt idx="57779">
                  <c:v>-32.316999999999993</c:v>
                </c:pt>
                <c:pt idx="57780">
                  <c:v>-32.314999999999998</c:v>
                </c:pt>
                <c:pt idx="57781">
                  <c:v>-32.313000000000002</c:v>
                </c:pt>
                <c:pt idx="57782">
                  <c:v>-32.311000000000007</c:v>
                </c:pt>
                <c:pt idx="57783">
                  <c:v>-32.308999999999997</c:v>
                </c:pt>
                <c:pt idx="57784">
                  <c:v>-32.307000000000002</c:v>
                </c:pt>
                <c:pt idx="57785">
                  <c:v>-32.305000000000007</c:v>
                </c:pt>
                <c:pt idx="57786">
                  <c:v>-32.302999999999997</c:v>
                </c:pt>
                <c:pt idx="57787">
                  <c:v>-32.301000000000002</c:v>
                </c:pt>
                <c:pt idx="57788">
                  <c:v>-32.299000000000007</c:v>
                </c:pt>
                <c:pt idx="57789">
                  <c:v>-32.296999999999997</c:v>
                </c:pt>
                <c:pt idx="57790">
                  <c:v>-32.295000000000002</c:v>
                </c:pt>
                <c:pt idx="57791">
                  <c:v>-32.293000000000006</c:v>
                </c:pt>
                <c:pt idx="57792">
                  <c:v>-32.290999999999997</c:v>
                </c:pt>
                <c:pt idx="57793">
                  <c:v>-32.289000000000001</c:v>
                </c:pt>
                <c:pt idx="57794">
                  <c:v>-32.287000000000006</c:v>
                </c:pt>
                <c:pt idx="57795">
                  <c:v>-32.284999999999997</c:v>
                </c:pt>
                <c:pt idx="57796">
                  <c:v>-32.283000000000001</c:v>
                </c:pt>
                <c:pt idx="57797">
                  <c:v>-32.281000000000006</c:v>
                </c:pt>
                <c:pt idx="57798">
                  <c:v>-32.278999999999996</c:v>
                </c:pt>
                <c:pt idx="57799">
                  <c:v>-32.277000000000001</c:v>
                </c:pt>
                <c:pt idx="57800">
                  <c:v>-32.275000000000006</c:v>
                </c:pt>
                <c:pt idx="57801">
                  <c:v>-32.272999999999996</c:v>
                </c:pt>
                <c:pt idx="57802">
                  <c:v>-32.271000000000001</c:v>
                </c:pt>
                <c:pt idx="57803">
                  <c:v>-32.269000000000005</c:v>
                </c:pt>
                <c:pt idx="57804">
                  <c:v>-32.266999999999996</c:v>
                </c:pt>
                <c:pt idx="57805">
                  <c:v>-32.265000000000001</c:v>
                </c:pt>
                <c:pt idx="57806">
                  <c:v>-32.263000000000005</c:v>
                </c:pt>
                <c:pt idx="57807">
                  <c:v>-32.260999999999996</c:v>
                </c:pt>
                <c:pt idx="57808">
                  <c:v>-32.259</c:v>
                </c:pt>
                <c:pt idx="57809">
                  <c:v>-32.257000000000005</c:v>
                </c:pt>
                <c:pt idx="57810">
                  <c:v>-32.254999999999995</c:v>
                </c:pt>
                <c:pt idx="57811">
                  <c:v>-32.253</c:v>
                </c:pt>
                <c:pt idx="57812">
                  <c:v>-32.251000000000005</c:v>
                </c:pt>
                <c:pt idx="57813">
                  <c:v>-32.248999999999995</c:v>
                </c:pt>
                <c:pt idx="57814">
                  <c:v>-32.247</c:v>
                </c:pt>
                <c:pt idx="57815">
                  <c:v>-32.245000000000005</c:v>
                </c:pt>
                <c:pt idx="57816">
                  <c:v>-32.242999999999995</c:v>
                </c:pt>
                <c:pt idx="57817">
                  <c:v>-32.241</c:v>
                </c:pt>
                <c:pt idx="57818">
                  <c:v>-32.239000000000004</c:v>
                </c:pt>
                <c:pt idx="57819">
                  <c:v>-32.236999999999995</c:v>
                </c:pt>
                <c:pt idx="57820">
                  <c:v>-32.234999999999999</c:v>
                </c:pt>
                <c:pt idx="57821">
                  <c:v>-32.233000000000004</c:v>
                </c:pt>
                <c:pt idx="57822">
                  <c:v>-32.230999999999995</c:v>
                </c:pt>
                <c:pt idx="57823">
                  <c:v>-32.228999999999999</c:v>
                </c:pt>
                <c:pt idx="57824">
                  <c:v>-32.227000000000004</c:v>
                </c:pt>
                <c:pt idx="57825">
                  <c:v>-32.224999999999994</c:v>
                </c:pt>
                <c:pt idx="57826">
                  <c:v>-32.222999999999999</c:v>
                </c:pt>
                <c:pt idx="57827">
                  <c:v>-32.221000000000004</c:v>
                </c:pt>
                <c:pt idx="57828">
                  <c:v>-32.218999999999994</c:v>
                </c:pt>
                <c:pt idx="57829">
                  <c:v>-32.216999999999999</c:v>
                </c:pt>
                <c:pt idx="57830">
                  <c:v>-32.215000000000003</c:v>
                </c:pt>
                <c:pt idx="57831">
                  <c:v>-32.212999999999994</c:v>
                </c:pt>
                <c:pt idx="57832">
                  <c:v>-32.210999999999999</c:v>
                </c:pt>
                <c:pt idx="57833">
                  <c:v>-32.209000000000003</c:v>
                </c:pt>
                <c:pt idx="57834">
                  <c:v>-32.206999999999994</c:v>
                </c:pt>
                <c:pt idx="57835">
                  <c:v>-32.204999999999998</c:v>
                </c:pt>
                <c:pt idx="57836">
                  <c:v>-32.203000000000003</c:v>
                </c:pt>
                <c:pt idx="57837">
                  <c:v>-32.200999999999993</c:v>
                </c:pt>
                <c:pt idx="57838">
                  <c:v>-32.198999999999998</c:v>
                </c:pt>
                <c:pt idx="57839">
                  <c:v>-32.197000000000003</c:v>
                </c:pt>
                <c:pt idx="57840">
                  <c:v>-32.194999999999993</c:v>
                </c:pt>
                <c:pt idx="57841">
                  <c:v>-32.192999999999998</c:v>
                </c:pt>
                <c:pt idx="57842">
                  <c:v>-32.191000000000003</c:v>
                </c:pt>
                <c:pt idx="57843">
                  <c:v>-32.188999999999993</c:v>
                </c:pt>
                <c:pt idx="57844">
                  <c:v>-32.186999999999998</c:v>
                </c:pt>
                <c:pt idx="57845">
                  <c:v>-32.185000000000002</c:v>
                </c:pt>
                <c:pt idx="57846">
                  <c:v>-32.183000000000007</c:v>
                </c:pt>
                <c:pt idx="57847">
                  <c:v>-32.180999999999997</c:v>
                </c:pt>
                <c:pt idx="57848">
                  <c:v>-32.179000000000002</c:v>
                </c:pt>
                <c:pt idx="57849">
                  <c:v>-32.177000000000007</c:v>
                </c:pt>
                <c:pt idx="57850">
                  <c:v>-32.174999999999997</c:v>
                </c:pt>
                <c:pt idx="57851">
                  <c:v>-32.173000000000002</c:v>
                </c:pt>
                <c:pt idx="57852">
                  <c:v>-32.171000000000006</c:v>
                </c:pt>
                <c:pt idx="57853">
                  <c:v>-32.168999999999997</c:v>
                </c:pt>
                <c:pt idx="57854">
                  <c:v>-32.167000000000002</c:v>
                </c:pt>
                <c:pt idx="57855">
                  <c:v>-32.165000000000006</c:v>
                </c:pt>
                <c:pt idx="57856">
                  <c:v>-32.162999999999997</c:v>
                </c:pt>
                <c:pt idx="57857">
                  <c:v>-32.161000000000001</c:v>
                </c:pt>
                <c:pt idx="57858">
                  <c:v>-32.159000000000006</c:v>
                </c:pt>
                <c:pt idx="57859">
                  <c:v>-32.156999999999996</c:v>
                </c:pt>
                <c:pt idx="57860">
                  <c:v>-32.155000000000001</c:v>
                </c:pt>
                <c:pt idx="57861">
                  <c:v>-32.153000000000006</c:v>
                </c:pt>
                <c:pt idx="57862">
                  <c:v>-32.150999999999996</c:v>
                </c:pt>
                <c:pt idx="57863">
                  <c:v>-32.149000000000001</c:v>
                </c:pt>
                <c:pt idx="57864">
                  <c:v>-32.147000000000006</c:v>
                </c:pt>
                <c:pt idx="57865">
                  <c:v>-32.144999999999996</c:v>
                </c:pt>
                <c:pt idx="57866">
                  <c:v>-32.143000000000001</c:v>
                </c:pt>
                <c:pt idx="57867">
                  <c:v>-32.141000000000005</c:v>
                </c:pt>
                <c:pt idx="57868">
                  <c:v>-32.138999999999996</c:v>
                </c:pt>
                <c:pt idx="57869">
                  <c:v>-32.137</c:v>
                </c:pt>
                <c:pt idx="57870">
                  <c:v>-32.135000000000005</c:v>
                </c:pt>
                <c:pt idx="57871">
                  <c:v>-32.132999999999996</c:v>
                </c:pt>
                <c:pt idx="57872">
                  <c:v>-32.131</c:v>
                </c:pt>
                <c:pt idx="57873">
                  <c:v>-32.129000000000005</c:v>
                </c:pt>
                <c:pt idx="57874">
                  <c:v>-32.126999999999995</c:v>
                </c:pt>
                <c:pt idx="57875">
                  <c:v>-32.125</c:v>
                </c:pt>
                <c:pt idx="57876">
                  <c:v>-32.123000000000005</c:v>
                </c:pt>
                <c:pt idx="57877">
                  <c:v>-32.120999999999995</c:v>
                </c:pt>
                <c:pt idx="57878">
                  <c:v>-32.119</c:v>
                </c:pt>
                <c:pt idx="57879">
                  <c:v>-32.117000000000004</c:v>
                </c:pt>
                <c:pt idx="57880">
                  <c:v>-32.114999999999995</c:v>
                </c:pt>
                <c:pt idx="57881">
                  <c:v>-32.113</c:v>
                </c:pt>
                <c:pt idx="57882">
                  <c:v>-32.111000000000004</c:v>
                </c:pt>
                <c:pt idx="57883">
                  <c:v>-32.108999999999995</c:v>
                </c:pt>
                <c:pt idx="57884">
                  <c:v>-32.106999999999999</c:v>
                </c:pt>
                <c:pt idx="57885">
                  <c:v>-32.105000000000004</c:v>
                </c:pt>
                <c:pt idx="57886">
                  <c:v>-32.102999999999994</c:v>
                </c:pt>
                <c:pt idx="57887">
                  <c:v>-32.100999999999999</c:v>
                </c:pt>
                <c:pt idx="57888">
                  <c:v>-32.099000000000004</c:v>
                </c:pt>
                <c:pt idx="57889">
                  <c:v>-32.096999999999994</c:v>
                </c:pt>
                <c:pt idx="57890">
                  <c:v>-32.094999999999999</c:v>
                </c:pt>
                <c:pt idx="57891">
                  <c:v>-32.093000000000004</c:v>
                </c:pt>
                <c:pt idx="57892">
                  <c:v>-32.090999999999994</c:v>
                </c:pt>
                <c:pt idx="57893">
                  <c:v>-32.088999999999999</c:v>
                </c:pt>
                <c:pt idx="57894">
                  <c:v>-32.087000000000003</c:v>
                </c:pt>
                <c:pt idx="57895">
                  <c:v>-32.084999999999994</c:v>
                </c:pt>
                <c:pt idx="57896">
                  <c:v>-32.082999999999998</c:v>
                </c:pt>
                <c:pt idx="57897">
                  <c:v>-32.081000000000003</c:v>
                </c:pt>
                <c:pt idx="57898">
                  <c:v>-32.078999999999994</c:v>
                </c:pt>
                <c:pt idx="57899">
                  <c:v>-32.076999999999998</c:v>
                </c:pt>
                <c:pt idx="57900">
                  <c:v>-32.075000000000003</c:v>
                </c:pt>
                <c:pt idx="57901">
                  <c:v>-32.072999999999993</c:v>
                </c:pt>
                <c:pt idx="57902">
                  <c:v>-32.070999999999998</c:v>
                </c:pt>
                <c:pt idx="57903">
                  <c:v>-32.069000000000003</c:v>
                </c:pt>
                <c:pt idx="57904">
                  <c:v>-32.066999999999993</c:v>
                </c:pt>
                <c:pt idx="57905">
                  <c:v>-32.064999999999998</c:v>
                </c:pt>
                <c:pt idx="57906">
                  <c:v>-32.063000000000002</c:v>
                </c:pt>
                <c:pt idx="57907">
                  <c:v>-32.061000000000007</c:v>
                </c:pt>
                <c:pt idx="57908">
                  <c:v>-32.058999999999997</c:v>
                </c:pt>
                <c:pt idx="57909">
                  <c:v>-32.057000000000002</c:v>
                </c:pt>
                <c:pt idx="57910">
                  <c:v>-32.055000000000007</c:v>
                </c:pt>
                <c:pt idx="57911">
                  <c:v>-32.052999999999997</c:v>
                </c:pt>
                <c:pt idx="57912">
                  <c:v>-32.051000000000002</c:v>
                </c:pt>
                <c:pt idx="57913">
                  <c:v>-32.049000000000007</c:v>
                </c:pt>
                <c:pt idx="57914">
                  <c:v>-32.046999999999997</c:v>
                </c:pt>
                <c:pt idx="57915">
                  <c:v>-32.045000000000002</c:v>
                </c:pt>
                <c:pt idx="57916">
                  <c:v>-32.043000000000006</c:v>
                </c:pt>
                <c:pt idx="57917">
                  <c:v>-32.040999999999997</c:v>
                </c:pt>
                <c:pt idx="57918">
                  <c:v>-32.039000000000001</c:v>
                </c:pt>
                <c:pt idx="57919">
                  <c:v>-32.037000000000006</c:v>
                </c:pt>
                <c:pt idx="57920">
                  <c:v>-32.034999999999997</c:v>
                </c:pt>
                <c:pt idx="57921">
                  <c:v>-32.033000000000001</c:v>
                </c:pt>
                <c:pt idx="57922">
                  <c:v>-32.031000000000006</c:v>
                </c:pt>
                <c:pt idx="57923">
                  <c:v>-32.028999999999996</c:v>
                </c:pt>
                <c:pt idx="57924">
                  <c:v>-32.027000000000001</c:v>
                </c:pt>
                <c:pt idx="57925">
                  <c:v>-32.025000000000006</c:v>
                </c:pt>
                <c:pt idx="57926">
                  <c:v>-32.022999999999996</c:v>
                </c:pt>
                <c:pt idx="57927">
                  <c:v>-32.021000000000001</c:v>
                </c:pt>
                <c:pt idx="57928">
                  <c:v>-32.019000000000005</c:v>
                </c:pt>
                <c:pt idx="57929">
                  <c:v>-32.016999999999996</c:v>
                </c:pt>
                <c:pt idx="57930">
                  <c:v>-32.015000000000001</c:v>
                </c:pt>
                <c:pt idx="57931">
                  <c:v>-32.013000000000005</c:v>
                </c:pt>
                <c:pt idx="57932">
                  <c:v>-32.010999999999996</c:v>
                </c:pt>
                <c:pt idx="57933">
                  <c:v>-32.009</c:v>
                </c:pt>
                <c:pt idx="57934">
                  <c:v>-32.007000000000005</c:v>
                </c:pt>
                <c:pt idx="57935">
                  <c:v>-32.004999999999995</c:v>
                </c:pt>
                <c:pt idx="57936">
                  <c:v>-32.003</c:v>
                </c:pt>
                <c:pt idx="57937">
                  <c:v>-32.001000000000005</c:v>
                </c:pt>
                <c:pt idx="57938">
                  <c:v>-31.998999999999995</c:v>
                </c:pt>
                <c:pt idx="57939">
                  <c:v>-31.997</c:v>
                </c:pt>
                <c:pt idx="57940">
                  <c:v>-31.995000000000005</c:v>
                </c:pt>
                <c:pt idx="57941">
                  <c:v>-31.992999999999995</c:v>
                </c:pt>
                <c:pt idx="57942">
                  <c:v>-31.991</c:v>
                </c:pt>
                <c:pt idx="57943">
                  <c:v>-31.989000000000004</c:v>
                </c:pt>
                <c:pt idx="57944">
                  <c:v>-31.986999999999995</c:v>
                </c:pt>
                <c:pt idx="57945">
                  <c:v>-31.984999999999999</c:v>
                </c:pt>
                <c:pt idx="57946">
                  <c:v>-31.983000000000004</c:v>
                </c:pt>
                <c:pt idx="57947">
                  <c:v>-31.980999999999995</c:v>
                </c:pt>
                <c:pt idx="57948">
                  <c:v>-31.978999999999999</c:v>
                </c:pt>
                <c:pt idx="57949">
                  <c:v>-31.977000000000004</c:v>
                </c:pt>
                <c:pt idx="57950">
                  <c:v>-31.974999999999994</c:v>
                </c:pt>
                <c:pt idx="57951">
                  <c:v>-31.972999999999999</c:v>
                </c:pt>
                <c:pt idx="57952">
                  <c:v>-31.971000000000004</c:v>
                </c:pt>
                <c:pt idx="57953">
                  <c:v>-31.968999999999994</c:v>
                </c:pt>
                <c:pt idx="57954">
                  <c:v>-31.966999999999999</c:v>
                </c:pt>
                <c:pt idx="57955">
                  <c:v>-31.965000000000003</c:v>
                </c:pt>
                <c:pt idx="57956">
                  <c:v>-31.962999999999994</c:v>
                </c:pt>
                <c:pt idx="57957">
                  <c:v>-31.960999999999999</c:v>
                </c:pt>
                <c:pt idx="57958">
                  <c:v>-31.959000000000003</c:v>
                </c:pt>
                <c:pt idx="57959">
                  <c:v>-31.956999999999994</c:v>
                </c:pt>
                <c:pt idx="57960">
                  <c:v>-31.954999999999998</c:v>
                </c:pt>
                <c:pt idx="57961">
                  <c:v>-31.953000000000003</c:v>
                </c:pt>
                <c:pt idx="57962">
                  <c:v>-31.950999999999993</c:v>
                </c:pt>
                <c:pt idx="57963">
                  <c:v>-31.948999999999998</c:v>
                </c:pt>
                <c:pt idx="57964">
                  <c:v>-31.947000000000003</c:v>
                </c:pt>
                <c:pt idx="57965">
                  <c:v>-31.944999999999993</c:v>
                </c:pt>
                <c:pt idx="57966">
                  <c:v>-31.942999999999998</c:v>
                </c:pt>
                <c:pt idx="57967">
                  <c:v>-31.941000000000003</c:v>
                </c:pt>
                <c:pt idx="57968">
                  <c:v>-31.938999999999993</c:v>
                </c:pt>
                <c:pt idx="57969">
                  <c:v>-31.936999999999998</c:v>
                </c:pt>
                <c:pt idx="57970">
                  <c:v>-31.935000000000002</c:v>
                </c:pt>
                <c:pt idx="57971">
                  <c:v>-31.933000000000007</c:v>
                </c:pt>
                <c:pt idx="57972">
                  <c:v>-31.930999999999997</c:v>
                </c:pt>
                <c:pt idx="57973">
                  <c:v>-31.929000000000002</c:v>
                </c:pt>
                <c:pt idx="57974">
                  <c:v>-31.927000000000007</c:v>
                </c:pt>
                <c:pt idx="57975">
                  <c:v>-31.924999999999997</c:v>
                </c:pt>
                <c:pt idx="57976">
                  <c:v>-31.923000000000002</c:v>
                </c:pt>
                <c:pt idx="57977">
                  <c:v>-31.921000000000006</c:v>
                </c:pt>
                <c:pt idx="57978">
                  <c:v>-31.918999999999997</c:v>
                </c:pt>
                <c:pt idx="57979">
                  <c:v>-31.917000000000002</c:v>
                </c:pt>
                <c:pt idx="57980">
                  <c:v>-31.915000000000006</c:v>
                </c:pt>
                <c:pt idx="57981">
                  <c:v>-31.912999999999997</c:v>
                </c:pt>
                <c:pt idx="57982">
                  <c:v>-31.911000000000001</c:v>
                </c:pt>
                <c:pt idx="57983">
                  <c:v>-31.909000000000006</c:v>
                </c:pt>
                <c:pt idx="57984">
                  <c:v>-31.906999999999996</c:v>
                </c:pt>
                <c:pt idx="57985">
                  <c:v>-31.905000000000001</c:v>
                </c:pt>
                <c:pt idx="57986">
                  <c:v>-31.903000000000006</c:v>
                </c:pt>
                <c:pt idx="57987">
                  <c:v>-31.900999999999996</c:v>
                </c:pt>
                <c:pt idx="57988">
                  <c:v>-31.899000000000001</c:v>
                </c:pt>
                <c:pt idx="57989">
                  <c:v>-31.897000000000006</c:v>
                </c:pt>
                <c:pt idx="57990">
                  <c:v>-31.894999999999996</c:v>
                </c:pt>
                <c:pt idx="57991">
                  <c:v>-31.893000000000001</c:v>
                </c:pt>
                <c:pt idx="57992">
                  <c:v>-31.891000000000005</c:v>
                </c:pt>
                <c:pt idx="57993">
                  <c:v>-31.888999999999996</c:v>
                </c:pt>
                <c:pt idx="57994">
                  <c:v>-31.887</c:v>
                </c:pt>
                <c:pt idx="57995">
                  <c:v>-31.885000000000005</c:v>
                </c:pt>
                <c:pt idx="57996">
                  <c:v>-31.882999999999996</c:v>
                </c:pt>
                <c:pt idx="57997">
                  <c:v>-31.881</c:v>
                </c:pt>
                <c:pt idx="57998">
                  <c:v>-31.879000000000005</c:v>
                </c:pt>
                <c:pt idx="57999">
                  <c:v>-31.876999999999995</c:v>
                </c:pt>
                <c:pt idx="58000">
                  <c:v>-31.875</c:v>
                </c:pt>
                <c:pt idx="58001">
                  <c:v>-31.873000000000005</c:v>
                </c:pt>
                <c:pt idx="58002">
                  <c:v>-31.870999999999995</c:v>
                </c:pt>
                <c:pt idx="58003">
                  <c:v>-31.869</c:v>
                </c:pt>
                <c:pt idx="58004">
                  <c:v>-31.867000000000004</c:v>
                </c:pt>
                <c:pt idx="58005">
                  <c:v>-31.864999999999995</c:v>
                </c:pt>
                <c:pt idx="58006">
                  <c:v>-31.863</c:v>
                </c:pt>
                <c:pt idx="58007">
                  <c:v>-31.861000000000004</c:v>
                </c:pt>
                <c:pt idx="58008">
                  <c:v>-31.858999999999995</c:v>
                </c:pt>
                <c:pt idx="58009">
                  <c:v>-31.856999999999999</c:v>
                </c:pt>
                <c:pt idx="58010">
                  <c:v>-31.855000000000004</c:v>
                </c:pt>
                <c:pt idx="58011">
                  <c:v>-31.852999999999994</c:v>
                </c:pt>
                <c:pt idx="58012">
                  <c:v>-31.850999999999999</c:v>
                </c:pt>
                <c:pt idx="58013">
                  <c:v>-31.849000000000004</c:v>
                </c:pt>
                <c:pt idx="58014">
                  <c:v>-31.846999999999994</c:v>
                </c:pt>
                <c:pt idx="58015">
                  <c:v>-31.844999999999999</c:v>
                </c:pt>
                <c:pt idx="58016">
                  <c:v>-31.843000000000004</c:v>
                </c:pt>
                <c:pt idx="58017">
                  <c:v>-31.840999999999994</c:v>
                </c:pt>
                <c:pt idx="58018">
                  <c:v>-31.838999999999999</c:v>
                </c:pt>
                <c:pt idx="58019">
                  <c:v>-31.837000000000003</c:v>
                </c:pt>
                <c:pt idx="58020">
                  <c:v>-31.834999999999994</c:v>
                </c:pt>
                <c:pt idx="58021">
                  <c:v>-31.832999999999998</c:v>
                </c:pt>
                <c:pt idx="58022">
                  <c:v>-31.831000000000003</c:v>
                </c:pt>
                <c:pt idx="58023">
                  <c:v>-31.828999999999994</c:v>
                </c:pt>
                <c:pt idx="58024">
                  <c:v>-31.826999999999998</c:v>
                </c:pt>
                <c:pt idx="58025">
                  <c:v>-31.825000000000003</c:v>
                </c:pt>
                <c:pt idx="58026">
                  <c:v>-31.822999999999993</c:v>
                </c:pt>
                <c:pt idx="58027">
                  <c:v>-31.820999999999998</c:v>
                </c:pt>
                <c:pt idx="58028">
                  <c:v>-31.819000000000003</c:v>
                </c:pt>
                <c:pt idx="58029">
                  <c:v>-31.816999999999993</c:v>
                </c:pt>
                <c:pt idx="58030">
                  <c:v>-31.814999999999998</c:v>
                </c:pt>
                <c:pt idx="58031">
                  <c:v>-31.813000000000002</c:v>
                </c:pt>
                <c:pt idx="58032">
                  <c:v>-31.811000000000007</c:v>
                </c:pt>
                <c:pt idx="58033">
                  <c:v>-31.808999999999997</c:v>
                </c:pt>
                <c:pt idx="58034">
                  <c:v>-31.807000000000002</c:v>
                </c:pt>
                <c:pt idx="58035">
                  <c:v>-31.805000000000007</c:v>
                </c:pt>
                <c:pt idx="58036">
                  <c:v>-31.802999999999997</c:v>
                </c:pt>
                <c:pt idx="58037">
                  <c:v>-31.801000000000002</c:v>
                </c:pt>
                <c:pt idx="58038">
                  <c:v>-31.799000000000007</c:v>
                </c:pt>
                <c:pt idx="58039">
                  <c:v>-31.796999999999997</c:v>
                </c:pt>
                <c:pt idx="58040">
                  <c:v>-31.795000000000002</c:v>
                </c:pt>
                <c:pt idx="58041">
                  <c:v>-31.793000000000006</c:v>
                </c:pt>
                <c:pt idx="58042">
                  <c:v>-31.790999999999997</c:v>
                </c:pt>
                <c:pt idx="58043">
                  <c:v>-31.789000000000001</c:v>
                </c:pt>
                <c:pt idx="58044">
                  <c:v>-31.787000000000006</c:v>
                </c:pt>
                <c:pt idx="58045">
                  <c:v>-31.784999999999997</c:v>
                </c:pt>
                <c:pt idx="58046">
                  <c:v>-31.783000000000001</c:v>
                </c:pt>
                <c:pt idx="58047">
                  <c:v>-31.781000000000006</c:v>
                </c:pt>
                <c:pt idx="58048">
                  <c:v>-31.778999999999996</c:v>
                </c:pt>
                <c:pt idx="58049">
                  <c:v>-31.777000000000001</c:v>
                </c:pt>
                <c:pt idx="58050">
                  <c:v>-31.775000000000006</c:v>
                </c:pt>
                <c:pt idx="58051">
                  <c:v>-31.772999999999996</c:v>
                </c:pt>
                <c:pt idx="58052">
                  <c:v>-31.771000000000001</c:v>
                </c:pt>
                <c:pt idx="58053">
                  <c:v>-31.769000000000005</c:v>
                </c:pt>
                <c:pt idx="58054">
                  <c:v>-31.766999999999996</c:v>
                </c:pt>
                <c:pt idx="58055">
                  <c:v>-31.765000000000001</c:v>
                </c:pt>
                <c:pt idx="58056">
                  <c:v>-31.763000000000005</c:v>
                </c:pt>
                <c:pt idx="58057">
                  <c:v>-31.760999999999996</c:v>
                </c:pt>
                <c:pt idx="58058">
                  <c:v>-31.759</c:v>
                </c:pt>
                <c:pt idx="58059">
                  <c:v>-31.757000000000005</c:v>
                </c:pt>
                <c:pt idx="58060">
                  <c:v>-31.754999999999995</c:v>
                </c:pt>
                <c:pt idx="58061">
                  <c:v>-31.753</c:v>
                </c:pt>
                <c:pt idx="58062">
                  <c:v>-31.751000000000005</c:v>
                </c:pt>
                <c:pt idx="58063">
                  <c:v>-31.748999999999995</c:v>
                </c:pt>
                <c:pt idx="58064">
                  <c:v>-31.747</c:v>
                </c:pt>
                <c:pt idx="58065">
                  <c:v>-31.745000000000005</c:v>
                </c:pt>
                <c:pt idx="58066">
                  <c:v>-31.742999999999995</c:v>
                </c:pt>
                <c:pt idx="58067">
                  <c:v>-31.741</c:v>
                </c:pt>
                <c:pt idx="58068">
                  <c:v>-31.739000000000004</c:v>
                </c:pt>
                <c:pt idx="58069">
                  <c:v>-31.736999999999995</c:v>
                </c:pt>
                <c:pt idx="58070">
                  <c:v>-31.734999999999999</c:v>
                </c:pt>
                <c:pt idx="58071">
                  <c:v>-31.733000000000004</c:v>
                </c:pt>
                <c:pt idx="58072">
                  <c:v>-31.730999999999995</c:v>
                </c:pt>
                <c:pt idx="58073">
                  <c:v>-31.728999999999999</c:v>
                </c:pt>
                <c:pt idx="58074">
                  <c:v>-31.727000000000004</c:v>
                </c:pt>
                <c:pt idx="58075">
                  <c:v>-31.724999999999994</c:v>
                </c:pt>
                <c:pt idx="58076">
                  <c:v>-31.722999999999999</c:v>
                </c:pt>
                <c:pt idx="58077">
                  <c:v>-31.721000000000004</c:v>
                </c:pt>
                <c:pt idx="58078">
                  <c:v>-31.718999999999994</c:v>
                </c:pt>
                <c:pt idx="58079">
                  <c:v>-31.716999999999999</c:v>
                </c:pt>
                <c:pt idx="58080">
                  <c:v>-31.715000000000003</c:v>
                </c:pt>
                <c:pt idx="58081">
                  <c:v>-31.712999999999994</c:v>
                </c:pt>
                <c:pt idx="58082">
                  <c:v>-31.710999999999999</c:v>
                </c:pt>
                <c:pt idx="58083">
                  <c:v>-31.709000000000003</c:v>
                </c:pt>
                <c:pt idx="58084">
                  <c:v>-31.706999999999994</c:v>
                </c:pt>
                <c:pt idx="58085">
                  <c:v>-31.704999999999998</c:v>
                </c:pt>
                <c:pt idx="58086">
                  <c:v>-31.703000000000003</c:v>
                </c:pt>
                <c:pt idx="58087">
                  <c:v>-31.700999999999993</c:v>
                </c:pt>
                <c:pt idx="58088">
                  <c:v>-31.698999999999998</c:v>
                </c:pt>
                <c:pt idx="58089">
                  <c:v>-31.697000000000003</c:v>
                </c:pt>
                <c:pt idx="58090">
                  <c:v>-31.694999999999993</c:v>
                </c:pt>
                <c:pt idx="58091">
                  <c:v>-31.692999999999998</c:v>
                </c:pt>
                <c:pt idx="58092">
                  <c:v>-31.691000000000003</c:v>
                </c:pt>
                <c:pt idx="58093">
                  <c:v>-31.688999999999993</c:v>
                </c:pt>
                <c:pt idx="58094">
                  <c:v>-31.686999999999998</c:v>
                </c:pt>
                <c:pt idx="58095">
                  <c:v>-31.685000000000002</c:v>
                </c:pt>
                <c:pt idx="58096">
                  <c:v>-31.683000000000007</c:v>
                </c:pt>
                <c:pt idx="58097">
                  <c:v>-31.680999999999997</c:v>
                </c:pt>
                <c:pt idx="58098">
                  <c:v>-31.679000000000002</c:v>
                </c:pt>
                <c:pt idx="58099">
                  <c:v>-31.677000000000007</c:v>
                </c:pt>
                <c:pt idx="58100">
                  <c:v>-31.674999999999997</c:v>
                </c:pt>
                <c:pt idx="58101">
                  <c:v>-31.673000000000002</c:v>
                </c:pt>
                <c:pt idx="58102">
                  <c:v>-31.671000000000006</c:v>
                </c:pt>
                <c:pt idx="58103">
                  <c:v>-31.668999999999997</c:v>
                </c:pt>
                <c:pt idx="58104">
                  <c:v>-31.667000000000002</c:v>
                </c:pt>
                <c:pt idx="58105">
                  <c:v>-31.665000000000006</c:v>
                </c:pt>
                <c:pt idx="58106">
                  <c:v>-31.662999999999997</c:v>
                </c:pt>
                <c:pt idx="58107">
                  <c:v>-31.661000000000001</c:v>
                </c:pt>
                <c:pt idx="58108">
                  <c:v>-31.659000000000006</c:v>
                </c:pt>
                <c:pt idx="58109">
                  <c:v>-31.656999999999996</c:v>
                </c:pt>
                <c:pt idx="58110">
                  <c:v>-31.655000000000001</c:v>
                </c:pt>
                <c:pt idx="58111">
                  <c:v>-31.653000000000006</c:v>
                </c:pt>
                <c:pt idx="58112">
                  <c:v>-31.650999999999996</c:v>
                </c:pt>
                <c:pt idx="58113">
                  <c:v>-31.649000000000001</c:v>
                </c:pt>
                <c:pt idx="58114">
                  <c:v>-31.647000000000006</c:v>
                </c:pt>
                <c:pt idx="58115">
                  <c:v>-31.644999999999996</c:v>
                </c:pt>
                <c:pt idx="58116">
                  <c:v>-31.643000000000001</c:v>
                </c:pt>
                <c:pt idx="58117">
                  <c:v>-31.641000000000005</c:v>
                </c:pt>
                <c:pt idx="58118">
                  <c:v>-31.638999999999996</c:v>
                </c:pt>
                <c:pt idx="58119">
                  <c:v>-31.637</c:v>
                </c:pt>
                <c:pt idx="58120">
                  <c:v>-31.635000000000005</c:v>
                </c:pt>
                <c:pt idx="58121">
                  <c:v>-31.632999999999996</c:v>
                </c:pt>
                <c:pt idx="58122">
                  <c:v>-31.631</c:v>
                </c:pt>
                <c:pt idx="58123">
                  <c:v>-31.629000000000005</c:v>
                </c:pt>
                <c:pt idx="58124">
                  <c:v>-31.626999999999995</c:v>
                </c:pt>
                <c:pt idx="58125">
                  <c:v>-31.625</c:v>
                </c:pt>
                <c:pt idx="58126">
                  <c:v>-31.623000000000005</c:v>
                </c:pt>
                <c:pt idx="58127">
                  <c:v>-31.620999999999995</c:v>
                </c:pt>
                <c:pt idx="58128">
                  <c:v>-31.619</c:v>
                </c:pt>
                <c:pt idx="58129">
                  <c:v>-31.617000000000004</c:v>
                </c:pt>
                <c:pt idx="58130">
                  <c:v>-31.614999999999995</c:v>
                </c:pt>
                <c:pt idx="58131">
                  <c:v>-31.613</c:v>
                </c:pt>
                <c:pt idx="58132">
                  <c:v>-31.611000000000004</c:v>
                </c:pt>
                <c:pt idx="58133">
                  <c:v>-31.608999999999995</c:v>
                </c:pt>
                <c:pt idx="58134">
                  <c:v>-31.606999999999999</c:v>
                </c:pt>
                <c:pt idx="58135">
                  <c:v>-31.605000000000004</c:v>
                </c:pt>
                <c:pt idx="58136">
                  <c:v>-31.602999999999994</c:v>
                </c:pt>
                <c:pt idx="58137">
                  <c:v>-31.600999999999999</c:v>
                </c:pt>
                <c:pt idx="58138">
                  <c:v>-31.599000000000004</c:v>
                </c:pt>
                <c:pt idx="58139">
                  <c:v>-31.596999999999994</c:v>
                </c:pt>
                <c:pt idx="58140">
                  <c:v>-31.594999999999999</c:v>
                </c:pt>
                <c:pt idx="58141">
                  <c:v>-31.593000000000004</c:v>
                </c:pt>
                <c:pt idx="58142">
                  <c:v>-31.590999999999994</c:v>
                </c:pt>
                <c:pt idx="58143">
                  <c:v>-31.588999999999999</c:v>
                </c:pt>
                <c:pt idx="58144">
                  <c:v>-31.587000000000003</c:v>
                </c:pt>
                <c:pt idx="58145">
                  <c:v>-31.584999999999994</c:v>
                </c:pt>
                <c:pt idx="58146">
                  <c:v>-31.582999999999998</c:v>
                </c:pt>
                <c:pt idx="58147">
                  <c:v>-31.581000000000003</c:v>
                </c:pt>
                <c:pt idx="58148">
                  <c:v>-31.578999999999994</c:v>
                </c:pt>
                <c:pt idx="58149">
                  <c:v>-31.576999999999998</c:v>
                </c:pt>
                <c:pt idx="58150">
                  <c:v>-31.575000000000003</c:v>
                </c:pt>
                <c:pt idx="58151">
                  <c:v>-31.572999999999993</c:v>
                </c:pt>
                <c:pt idx="58152">
                  <c:v>-31.570999999999998</c:v>
                </c:pt>
                <c:pt idx="58153">
                  <c:v>-31.569000000000003</c:v>
                </c:pt>
                <c:pt idx="58154">
                  <c:v>-31.566999999999993</c:v>
                </c:pt>
                <c:pt idx="58155">
                  <c:v>-31.564999999999998</c:v>
                </c:pt>
                <c:pt idx="58156">
                  <c:v>-31.563000000000002</c:v>
                </c:pt>
                <c:pt idx="58157">
                  <c:v>-31.561000000000007</c:v>
                </c:pt>
                <c:pt idx="58158">
                  <c:v>-31.558999999999997</c:v>
                </c:pt>
                <c:pt idx="58159">
                  <c:v>-31.557000000000002</c:v>
                </c:pt>
                <c:pt idx="58160">
                  <c:v>-31.555000000000007</c:v>
                </c:pt>
                <c:pt idx="58161">
                  <c:v>-31.552999999999997</c:v>
                </c:pt>
                <c:pt idx="58162">
                  <c:v>-31.551000000000002</c:v>
                </c:pt>
                <c:pt idx="58163">
                  <c:v>-31.549000000000007</c:v>
                </c:pt>
                <c:pt idx="58164">
                  <c:v>-31.546999999999997</c:v>
                </c:pt>
                <c:pt idx="58165">
                  <c:v>-31.545000000000002</c:v>
                </c:pt>
                <c:pt idx="58166">
                  <c:v>-31.543000000000006</c:v>
                </c:pt>
                <c:pt idx="58167">
                  <c:v>-31.540999999999997</c:v>
                </c:pt>
                <c:pt idx="58168">
                  <c:v>-31.539000000000001</c:v>
                </c:pt>
                <c:pt idx="58169">
                  <c:v>-31.537000000000006</c:v>
                </c:pt>
                <c:pt idx="58170">
                  <c:v>-31.534999999999997</c:v>
                </c:pt>
                <c:pt idx="58171">
                  <c:v>-31.533000000000001</c:v>
                </c:pt>
                <c:pt idx="58172">
                  <c:v>-31.531000000000006</c:v>
                </c:pt>
                <c:pt idx="58173">
                  <c:v>-31.528999999999996</c:v>
                </c:pt>
                <c:pt idx="58174">
                  <c:v>-31.527000000000001</c:v>
                </c:pt>
                <c:pt idx="58175">
                  <c:v>-31.525000000000006</c:v>
                </c:pt>
                <c:pt idx="58176">
                  <c:v>-31.522999999999996</c:v>
                </c:pt>
                <c:pt idx="58177">
                  <c:v>-31.521000000000001</c:v>
                </c:pt>
                <c:pt idx="58178">
                  <c:v>-31.519000000000005</c:v>
                </c:pt>
                <c:pt idx="58179">
                  <c:v>-31.516999999999996</c:v>
                </c:pt>
                <c:pt idx="58180">
                  <c:v>-31.515000000000001</c:v>
                </c:pt>
                <c:pt idx="58181">
                  <c:v>-31.513000000000005</c:v>
                </c:pt>
                <c:pt idx="58182">
                  <c:v>-31.510999999999996</c:v>
                </c:pt>
                <c:pt idx="58183">
                  <c:v>-31.509</c:v>
                </c:pt>
                <c:pt idx="58184">
                  <c:v>-31.507000000000005</c:v>
                </c:pt>
                <c:pt idx="58185">
                  <c:v>-31.504999999999995</c:v>
                </c:pt>
                <c:pt idx="58186">
                  <c:v>-31.503</c:v>
                </c:pt>
                <c:pt idx="58187">
                  <c:v>-31.501000000000005</c:v>
                </c:pt>
                <c:pt idx="58188">
                  <c:v>-31.498999999999995</c:v>
                </c:pt>
                <c:pt idx="58189">
                  <c:v>-31.497</c:v>
                </c:pt>
                <c:pt idx="58190">
                  <c:v>-31.495000000000005</c:v>
                </c:pt>
                <c:pt idx="58191">
                  <c:v>-31.492999999999995</c:v>
                </c:pt>
                <c:pt idx="58192">
                  <c:v>-31.491</c:v>
                </c:pt>
                <c:pt idx="58193">
                  <c:v>-31.489000000000004</c:v>
                </c:pt>
                <c:pt idx="58194">
                  <c:v>-31.486999999999995</c:v>
                </c:pt>
                <c:pt idx="58195">
                  <c:v>-31.484999999999999</c:v>
                </c:pt>
                <c:pt idx="58196">
                  <c:v>-31.483000000000004</c:v>
                </c:pt>
                <c:pt idx="58197">
                  <c:v>-31.480999999999995</c:v>
                </c:pt>
                <c:pt idx="58198">
                  <c:v>-31.478999999999999</c:v>
                </c:pt>
                <c:pt idx="58199">
                  <c:v>-31.477000000000004</c:v>
                </c:pt>
                <c:pt idx="58200">
                  <c:v>-31.474999999999994</c:v>
                </c:pt>
                <c:pt idx="58201">
                  <c:v>-31.472999999999999</c:v>
                </c:pt>
                <c:pt idx="58202">
                  <c:v>-31.471000000000004</c:v>
                </c:pt>
                <c:pt idx="58203">
                  <c:v>-31.468999999999994</c:v>
                </c:pt>
                <c:pt idx="58204">
                  <c:v>-31.466999999999999</c:v>
                </c:pt>
                <c:pt idx="58205">
                  <c:v>-31.465000000000003</c:v>
                </c:pt>
                <c:pt idx="58206">
                  <c:v>-31.462999999999994</c:v>
                </c:pt>
                <c:pt idx="58207">
                  <c:v>-31.460999999999999</c:v>
                </c:pt>
                <c:pt idx="58208">
                  <c:v>-31.459000000000003</c:v>
                </c:pt>
                <c:pt idx="58209">
                  <c:v>-31.456999999999994</c:v>
                </c:pt>
                <c:pt idx="58210">
                  <c:v>-31.454999999999998</c:v>
                </c:pt>
                <c:pt idx="58211">
                  <c:v>-31.453000000000003</c:v>
                </c:pt>
                <c:pt idx="58212">
                  <c:v>-31.450999999999993</c:v>
                </c:pt>
                <c:pt idx="58213">
                  <c:v>-31.448999999999998</c:v>
                </c:pt>
                <c:pt idx="58214">
                  <c:v>-31.447000000000003</c:v>
                </c:pt>
                <c:pt idx="58215">
                  <c:v>-31.444999999999993</c:v>
                </c:pt>
                <c:pt idx="58216">
                  <c:v>-31.442999999999998</c:v>
                </c:pt>
                <c:pt idx="58217">
                  <c:v>-31.441000000000003</c:v>
                </c:pt>
                <c:pt idx="58218">
                  <c:v>-31.438999999999993</c:v>
                </c:pt>
                <c:pt idx="58219">
                  <c:v>-31.436999999999998</c:v>
                </c:pt>
                <c:pt idx="58220">
                  <c:v>-31.435000000000002</c:v>
                </c:pt>
                <c:pt idx="58221">
                  <c:v>-31.433000000000007</c:v>
                </c:pt>
                <c:pt idx="58222">
                  <c:v>-31.430999999999997</c:v>
                </c:pt>
                <c:pt idx="58223">
                  <c:v>-31.429000000000002</c:v>
                </c:pt>
                <c:pt idx="58224">
                  <c:v>-31.427000000000007</c:v>
                </c:pt>
                <c:pt idx="58225">
                  <c:v>-31.424999999999997</c:v>
                </c:pt>
                <c:pt idx="58226">
                  <c:v>-31.423000000000002</c:v>
                </c:pt>
                <c:pt idx="58227">
                  <c:v>-31.421000000000006</c:v>
                </c:pt>
                <c:pt idx="58228">
                  <c:v>-31.418999999999997</c:v>
                </c:pt>
                <c:pt idx="58229">
                  <c:v>-31.417000000000002</c:v>
                </c:pt>
                <c:pt idx="58230">
                  <c:v>-31.415000000000006</c:v>
                </c:pt>
                <c:pt idx="58231">
                  <c:v>-31.412999999999997</c:v>
                </c:pt>
                <c:pt idx="58232">
                  <c:v>-31.411000000000001</c:v>
                </c:pt>
                <c:pt idx="58233">
                  <c:v>-31.409000000000006</c:v>
                </c:pt>
                <c:pt idx="58234">
                  <c:v>-31.406999999999996</c:v>
                </c:pt>
                <c:pt idx="58235">
                  <c:v>-31.405000000000001</c:v>
                </c:pt>
                <c:pt idx="58236">
                  <c:v>-31.403000000000006</c:v>
                </c:pt>
                <c:pt idx="58237">
                  <c:v>-31.400999999999996</c:v>
                </c:pt>
                <c:pt idx="58238">
                  <c:v>-31.399000000000001</c:v>
                </c:pt>
                <c:pt idx="58239">
                  <c:v>-31.397000000000006</c:v>
                </c:pt>
                <c:pt idx="58240">
                  <c:v>-31.394999999999996</c:v>
                </c:pt>
                <c:pt idx="58241">
                  <c:v>-31.393000000000001</c:v>
                </c:pt>
                <c:pt idx="58242">
                  <c:v>-31.391000000000005</c:v>
                </c:pt>
                <c:pt idx="58243">
                  <c:v>-31.388999999999996</c:v>
                </c:pt>
                <c:pt idx="58244">
                  <c:v>-31.387</c:v>
                </c:pt>
                <c:pt idx="58245">
                  <c:v>-31.385000000000005</c:v>
                </c:pt>
                <c:pt idx="58246">
                  <c:v>-31.382999999999996</c:v>
                </c:pt>
                <c:pt idx="58247">
                  <c:v>-31.381</c:v>
                </c:pt>
                <c:pt idx="58248">
                  <c:v>-31.379000000000005</c:v>
                </c:pt>
                <c:pt idx="58249">
                  <c:v>-31.376999999999995</c:v>
                </c:pt>
                <c:pt idx="58250">
                  <c:v>-31.375</c:v>
                </c:pt>
                <c:pt idx="58251">
                  <c:v>-31.373000000000005</c:v>
                </c:pt>
                <c:pt idx="58252">
                  <c:v>-31.370999999999995</c:v>
                </c:pt>
                <c:pt idx="58253">
                  <c:v>-31.369</c:v>
                </c:pt>
                <c:pt idx="58254">
                  <c:v>-31.367000000000004</c:v>
                </c:pt>
                <c:pt idx="58255">
                  <c:v>-31.364999999999995</c:v>
                </c:pt>
                <c:pt idx="58256">
                  <c:v>-31.363</c:v>
                </c:pt>
                <c:pt idx="58257">
                  <c:v>-31.361000000000004</c:v>
                </c:pt>
                <c:pt idx="58258">
                  <c:v>-31.358999999999995</c:v>
                </c:pt>
                <c:pt idx="58259">
                  <c:v>-31.356999999999999</c:v>
                </c:pt>
                <c:pt idx="58260">
                  <c:v>-31.355000000000004</c:v>
                </c:pt>
                <c:pt idx="58261">
                  <c:v>-31.352999999999994</c:v>
                </c:pt>
                <c:pt idx="58262">
                  <c:v>-31.350999999999999</c:v>
                </c:pt>
                <c:pt idx="58263">
                  <c:v>-31.349000000000004</c:v>
                </c:pt>
                <c:pt idx="58264">
                  <c:v>-31.346999999999994</c:v>
                </c:pt>
                <c:pt idx="58265">
                  <c:v>-31.344999999999999</c:v>
                </c:pt>
                <c:pt idx="58266">
                  <c:v>-31.343000000000004</c:v>
                </c:pt>
                <c:pt idx="58267">
                  <c:v>-31.340999999999994</c:v>
                </c:pt>
                <c:pt idx="58268">
                  <c:v>-31.338999999999999</c:v>
                </c:pt>
                <c:pt idx="58269">
                  <c:v>-31.337000000000003</c:v>
                </c:pt>
                <c:pt idx="58270">
                  <c:v>-31.334999999999994</c:v>
                </c:pt>
                <c:pt idx="58271">
                  <c:v>-31.332999999999998</c:v>
                </c:pt>
                <c:pt idx="58272">
                  <c:v>-31.331000000000003</c:v>
                </c:pt>
                <c:pt idx="58273">
                  <c:v>-31.328999999999994</c:v>
                </c:pt>
                <c:pt idx="58274">
                  <c:v>-31.326999999999998</c:v>
                </c:pt>
                <c:pt idx="58275">
                  <c:v>-31.325000000000003</c:v>
                </c:pt>
                <c:pt idx="58276">
                  <c:v>-31.322999999999993</c:v>
                </c:pt>
                <c:pt idx="58277">
                  <c:v>-31.320999999999998</c:v>
                </c:pt>
                <c:pt idx="58278">
                  <c:v>-31.319000000000003</c:v>
                </c:pt>
                <c:pt idx="58279">
                  <c:v>-31.316999999999993</c:v>
                </c:pt>
                <c:pt idx="58280">
                  <c:v>-31.314999999999998</c:v>
                </c:pt>
                <c:pt idx="58281">
                  <c:v>-31.313000000000002</c:v>
                </c:pt>
                <c:pt idx="58282">
                  <c:v>-31.311000000000007</c:v>
                </c:pt>
                <c:pt idx="58283">
                  <c:v>-31.308999999999997</c:v>
                </c:pt>
                <c:pt idx="58284">
                  <c:v>-31.307000000000002</c:v>
                </c:pt>
                <c:pt idx="58285">
                  <c:v>-31.305000000000007</c:v>
                </c:pt>
                <c:pt idx="58286">
                  <c:v>-31.302999999999997</c:v>
                </c:pt>
                <c:pt idx="58287">
                  <c:v>-31.301000000000002</c:v>
                </c:pt>
                <c:pt idx="58288">
                  <c:v>-31.299000000000007</c:v>
                </c:pt>
                <c:pt idx="58289">
                  <c:v>-31.296999999999997</c:v>
                </c:pt>
                <c:pt idx="58290">
                  <c:v>-31.295000000000002</c:v>
                </c:pt>
                <c:pt idx="58291">
                  <c:v>-31.293000000000006</c:v>
                </c:pt>
                <c:pt idx="58292">
                  <c:v>-31.290999999999997</c:v>
                </c:pt>
                <c:pt idx="58293">
                  <c:v>-31.289000000000001</c:v>
                </c:pt>
                <c:pt idx="58294">
                  <c:v>-31.287000000000006</c:v>
                </c:pt>
                <c:pt idx="58295">
                  <c:v>-31.284999999999997</c:v>
                </c:pt>
                <c:pt idx="58296">
                  <c:v>-31.283000000000001</c:v>
                </c:pt>
                <c:pt idx="58297">
                  <c:v>-31.281000000000006</c:v>
                </c:pt>
                <c:pt idx="58298">
                  <c:v>-31.278999999999996</c:v>
                </c:pt>
                <c:pt idx="58299">
                  <c:v>-31.277000000000001</c:v>
                </c:pt>
                <c:pt idx="58300">
                  <c:v>-31.275000000000006</c:v>
                </c:pt>
                <c:pt idx="58301">
                  <c:v>-31.272999999999996</c:v>
                </c:pt>
                <c:pt idx="58302">
                  <c:v>-31.271000000000001</c:v>
                </c:pt>
                <c:pt idx="58303">
                  <c:v>-31.269000000000005</c:v>
                </c:pt>
                <c:pt idx="58304">
                  <c:v>-31.266999999999996</c:v>
                </c:pt>
                <c:pt idx="58305">
                  <c:v>-31.265000000000001</c:v>
                </c:pt>
                <c:pt idx="58306">
                  <c:v>-31.263000000000005</c:v>
                </c:pt>
                <c:pt idx="58307">
                  <c:v>-31.260999999999996</c:v>
                </c:pt>
                <c:pt idx="58308">
                  <c:v>-31.259</c:v>
                </c:pt>
                <c:pt idx="58309">
                  <c:v>-31.257000000000005</c:v>
                </c:pt>
                <c:pt idx="58310">
                  <c:v>-31.254999999999995</c:v>
                </c:pt>
                <c:pt idx="58311">
                  <c:v>-31.253</c:v>
                </c:pt>
                <c:pt idx="58312">
                  <c:v>-31.251000000000005</c:v>
                </c:pt>
                <c:pt idx="58313">
                  <c:v>-31.248999999999995</c:v>
                </c:pt>
                <c:pt idx="58314">
                  <c:v>-31.247</c:v>
                </c:pt>
                <c:pt idx="58315">
                  <c:v>-31.245000000000005</c:v>
                </c:pt>
                <c:pt idx="58316">
                  <c:v>-31.242999999999995</c:v>
                </c:pt>
                <c:pt idx="58317">
                  <c:v>-31.241</c:v>
                </c:pt>
                <c:pt idx="58318">
                  <c:v>-31.239000000000004</c:v>
                </c:pt>
                <c:pt idx="58319">
                  <c:v>-31.236999999999995</c:v>
                </c:pt>
                <c:pt idx="58320">
                  <c:v>-31.234999999999999</c:v>
                </c:pt>
                <c:pt idx="58321">
                  <c:v>-31.233000000000004</c:v>
                </c:pt>
                <c:pt idx="58322">
                  <c:v>-31.230999999999995</c:v>
                </c:pt>
                <c:pt idx="58323">
                  <c:v>-31.228999999999999</c:v>
                </c:pt>
                <c:pt idx="58324">
                  <c:v>-31.227000000000004</c:v>
                </c:pt>
                <c:pt idx="58325">
                  <c:v>-31.224999999999994</c:v>
                </c:pt>
                <c:pt idx="58326">
                  <c:v>-31.222999999999999</c:v>
                </c:pt>
                <c:pt idx="58327">
                  <c:v>-31.221000000000004</c:v>
                </c:pt>
                <c:pt idx="58328">
                  <c:v>-31.218999999999994</c:v>
                </c:pt>
                <c:pt idx="58329">
                  <c:v>-31.216999999999999</c:v>
                </c:pt>
                <c:pt idx="58330">
                  <c:v>-31.215000000000003</c:v>
                </c:pt>
                <c:pt idx="58331">
                  <c:v>-31.212999999999994</c:v>
                </c:pt>
                <c:pt idx="58332">
                  <c:v>-31.210999999999999</c:v>
                </c:pt>
                <c:pt idx="58333">
                  <c:v>-31.209000000000003</c:v>
                </c:pt>
                <c:pt idx="58334">
                  <c:v>-31.206999999999994</c:v>
                </c:pt>
                <c:pt idx="58335">
                  <c:v>-31.204999999999998</c:v>
                </c:pt>
                <c:pt idx="58336">
                  <c:v>-31.203000000000003</c:v>
                </c:pt>
                <c:pt idx="58337">
                  <c:v>-31.200999999999993</c:v>
                </c:pt>
                <c:pt idx="58338">
                  <c:v>-31.198999999999998</c:v>
                </c:pt>
                <c:pt idx="58339">
                  <c:v>-31.197000000000003</c:v>
                </c:pt>
                <c:pt idx="58340">
                  <c:v>-31.194999999999993</c:v>
                </c:pt>
                <c:pt idx="58341">
                  <c:v>-31.192999999999998</c:v>
                </c:pt>
                <c:pt idx="58342">
                  <c:v>-31.191000000000003</c:v>
                </c:pt>
                <c:pt idx="58343">
                  <c:v>-31.188999999999993</c:v>
                </c:pt>
                <c:pt idx="58344">
                  <c:v>-31.186999999999998</c:v>
                </c:pt>
                <c:pt idx="58345">
                  <c:v>-31.185000000000002</c:v>
                </c:pt>
                <c:pt idx="58346">
                  <c:v>-31.183000000000007</c:v>
                </c:pt>
                <c:pt idx="58347">
                  <c:v>-31.180999999999997</c:v>
                </c:pt>
                <c:pt idx="58348">
                  <c:v>-31.179000000000002</c:v>
                </c:pt>
                <c:pt idx="58349">
                  <c:v>-31.177000000000007</c:v>
                </c:pt>
                <c:pt idx="58350">
                  <c:v>-31.174999999999997</c:v>
                </c:pt>
                <c:pt idx="58351">
                  <c:v>-31.173000000000002</c:v>
                </c:pt>
                <c:pt idx="58352">
                  <c:v>-31.171000000000006</c:v>
                </c:pt>
                <c:pt idx="58353">
                  <c:v>-31.168999999999997</c:v>
                </c:pt>
                <c:pt idx="58354">
                  <c:v>-31.167000000000002</c:v>
                </c:pt>
                <c:pt idx="58355">
                  <c:v>-31.165000000000006</c:v>
                </c:pt>
                <c:pt idx="58356">
                  <c:v>-31.162999999999997</c:v>
                </c:pt>
                <c:pt idx="58357">
                  <c:v>-31.161000000000001</c:v>
                </c:pt>
                <c:pt idx="58358">
                  <c:v>-31.159000000000006</c:v>
                </c:pt>
                <c:pt idx="58359">
                  <c:v>-31.156999999999996</c:v>
                </c:pt>
                <c:pt idx="58360">
                  <c:v>-31.155000000000001</c:v>
                </c:pt>
                <c:pt idx="58361">
                  <c:v>-31.153000000000006</c:v>
                </c:pt>
                <c:pt idx="58362">
                  <c:v>-31.150999999999996</c:v>
                </c:pt>
                <c:pt idx="58363">
                  <c:v>-31.149000000000001</c:v>
                </c:pt>
                <c:pt idx="58364">
                  <c:v>-31.147000000000006</c:v>
                </c:pt>
                <c:pt idx="58365">
                  <c:v>-31.144999999999996</c:v>
                </c:pt>
                <c:pt idx="58366">
                  <c:v>-31.143000000000001</c:v>
                </c:pt>
                <c:pt idx="58367">
                  <c:v>-31.141000000000005</c:v>
                </c:pt>
                <c:pt idx="58368">
                  <c:v>-31.138999999999996</c:v>
                </c:pt>
                <c:pt idx="58369">
                  <c:v>-31.137</c:v>
                </c:pt>
                <c:pt idx="58370">
                  <c:v>-31.135000000000005</c:v>
                </c:pt>
                <c:pt idx="58371">
                  <c:v>-31.132999999999996</c:v>
                </c:pt>
                <c:pt idx="58372">
                  <c:v>-31.131</c:v>
                </c:pt>
                <c:pt idx="58373">
                  <c:v>-31.129000000000005</c:v>
                </c:pt>
                <c:pt idx="58374">
                  <c:v>-31.126999999999995</c:v>
                </c:pt>
                <c:pt idx="58375">
                  <c:v>-31.125</c:v>
                </c:pt>
                <c:pt idx="58376">
                  <c:v>-31.123000000000005</c:v>
                </c:pt>
                <c:pt idx="58377">
                  <c:v>-31.120999999999995</c:v>
                </c:pt>
                <c:pt idx="58378">
                  <c:v>-31.119</c:v>
                </c:pt>
                <c:pt idx="58379">
                  <c:v>-31.117000000000004</c:v>
                </c:pt>
                <c:pt idx="58380">
                  <c:v>-31.114999999999995</c:v>
                </c:pt>
                <c:pt idx="58381">
                  <c:v>-31.113</c:v>
                </c:pt>
                <c:pt idx="58382">
                  <c:v>-31.111000000000004</c:v>
                </c:pt>
                <c:pt idx="58383">
                  <c:v>-31.108999999999995</c:v>
                </c:pt>
                <c:pt idx="58384">
                  <c:v>-31.106999999999999</c:v>
                </c:pt>
                <c:pt idx="58385">
                  <c:v>-31.105000000000004</c:v>
                </c:pt>
                <c:pt idx="58386">
                  <c:v>-31.102999999999994</c:v>
                </c:pt>
                <c:pt idx="58387">
                  <c:v>-31.100999999999999</c:v>
                </c:pt>
                <c:pt idx="58388">
                  <c:v>-31.099000000000004</c:v>
                </c:pt>
                <c:pt idx="58389">
                  <c:v>-31.096999999999994</c:v>
                </c:pt>
                <c:pt idx="58390">
                  <c:v>-31.094999999999999</c:v>
                </c:pt>
                <c:pt idx="58391">
                  <c:v>-31.093000000000004</c:v>
                </c:pt>
                <c:pt idx="58392">
                  <c:v>-31.090999999999994</c:v>
                </c:pt>
                <c:pt idx="58393">
                  <c:v>-31.088999999999999</c:v>
                </c:pt>
                <c:pt idx="58394">
                  <c:v>-31.087000000000003</c:v>
                </c:pt>
                <c:pt idx="58395">
                  <c:v>-31.084999999999994</c:v>
                </c:pt>
                <c:pt idx="58396">
                  <c:v>-31.082999999999998</c:v>
                </c:pt>
                <c:pt idx="58397">
                  <c:v>-31.081000000000003</c:v>
                </c:pt>
                <c:pt idx="58398">
                  <c:v>-31.078999999999994</c:v>
                </c:pt>
                <c:pt idx="58399">
                  <c:v>-31.076999999999998</c:v>
                </c:pt>
                <c:pt idx="58400">
                  <c:v>-31.075000000000003</c:v>
                </c:pt>
                <c:pt idx="58401">
                  <c:v>-31.072999999999993</c:v>
                </c:pt>
                <c:pt idx="58402">
                  <c:v>-31.070999999999998</c:v>
                </c:pt>
                <c:pt idx="58403">
                  <c:v>-31.069000000000003</c:v>
                </c:pt>
                <c:pt idx="58404">
                  <c:v>-31.066999999999993</c:v>
                </c:pt>
                <c:pt idx="58405">
                  <c:v>-31.064999999999998</c:v>
                </c:pt>
                <c:pt idx="58406">
                  <c:v>-31.063000000000002</c:v>
                </c:pt>
                <c:pt idx="58407">
                  <c:v>-31.061000000000007</c:v>
                </c:pt>
                <c:pt idx="58408">
                  <c:v>-31.058999999999997</c:v>
                </c:pt>
                <c:pt idx="58409">
                  <c:v>-31.057000000000002</c:v>
                </c:pt>
                <c:pt idx="58410">
                  <c:v>-31.055000000000007</c:v>
                </c:pt>
                <c:pt idx="58411">
                  <c:v>-31.052999999999997</c:v>
                </c:pt>
                <c:pt idx="58412">
                  <c:v>-31.051000000000002</c:v>
                </c:pt>
                <c:pt idx="58413">
                  <c:v>-31.049000000000007</c:v>
                </c:pt>
                <c:pt idx="58414">
                  <c:v>-31.046999999999997</c:v>
                </c:pt>
                <c:pt idx="58415">
                  <c:v>-31.045000000000002</c:v>
                </c:pt>
                <c:pt idx="58416">
                  <c:v>-31.043000000000006</c:v>
                </c:pt>
                <c:pt idx="58417">
                  <c:v>-31.040999999999997</c:v>
                </c:pt>
                <c:pt idx="58418">
                  <c:v>-31.039000000000001</c:v>
                </c:pt>
                <c:pt idx="58419">
                  <c:v>-31.037000000000006</c:v>
                </c:pt>
                <c:pt idx="58420">
                  <c:v>-31.034999999999997</c:v>
                </c:pt>
                <c:pt idx="58421">
                  <c:v>-31.033000000000001</c:v>
                </c:pt>
                <c:pt idx="58422">
                  <c:v>-31.031000000000006</c:v>
                </c:pt>
                <c:pt idx="58423">
                  <c:v>-31.028999999999996</c:v>
                </c:pt>
                <c:pt idx="58424">
                  <c:v>-31.027000000000001</c:v>
                </c:pt>
                <c:pt idx="58425">
                  <c:v>-31.025000000000006</c:v>
                </c:pt>
                <c:pt idx="58426">
                  <c:v>-31.022999999999996</c:v>
                </c:pt>
                <c:pt idx="58427">
                  <c:v>-31.021000000000001</c:v>
                </c:pt>
                <c:pt idx="58428">
                  <c:v>-31.019000000000005</c:v>
                </c:pt>
                <c:pt idx="58429">
                  <c:v>-31.016999999999996</c:v>
                </c:pt>
                <c:pt idx="58430">
                  <c:v>-31.015000000000001</c:v>
                </c:pt>
                <c:pt idx="58431">
                  <c:v>-31.013000000000005</c:v>
                </c:pt>
                <c:pt idx="58432">
                  <c:v>-31.010999999999996</c:v>
                </c:pt>
                <c:pt idx="58433">
                  <c:v>-31.009</c:v>
                </c:pt>
                <c:pt idx="58434">
                  <c:v>-31.007000000000005</c:v>
                </c:pt>
                <c:pt idx="58435">
                  <c:v>-31.004999999999995</c:v>
                </c:pt>
                <c:pt idx="58436">
                  <c:v>-31.003</c:v>
                </c:pt>
                <c:pt idx="58437">
                  <c:v>-31.001000000000005</c:v>
                </c:pt>
                <c:pt idx="58438">
                  <c:v>-30.998999999999995</c:v>
                </c:pt>
                <c:pt idx="58439">
                  <c:v>-30.997</c:v>
                </c:pt>
                <c:pt idx="58440">
                  <c:v>-30.995000000000005</c:v>
                </c:pt>
                <c:pt idx="58441">
                  <c:v>-30.992999999999995</c:v>
                </c:pt>
                <c:pt idx="58442">
                  <c:v>-30.991</c:v>
                </c:pt>
                <c:pt idx="58443">
                  <c:v>-30.989000000000004</c:v>
                </c:pt>
                <c:pt idx="58444">
                  <c:v>-30.986999999999995</c:v>
                </c:pt>
                <c:pt idx="58445">
                  <c:v>-30.984999999999999</c:v>
                </c:pt>
                <c:pt idx="58446">
                  <c:v>-30.983000000000004</c:v>
                </c:pt>
                <c:pt idx="58447">
                  <c:v>-30.980999999999995</c:v>
                </c:pt>
                <c:pt idx="58448">
                  <c:v>-30.978999999999999</c:v>
                </c:pt>
                <c:pt idx="58449">
                  <c:v>-30.977000000000004</c:v>
                </c:pt>
                <c:pt idx="58450">
                  <c:v>-30.974999999999994</c:v>
                </c:pt>
                <c:pt idx="58451">
                  <c:v>-30.972999999999999</c:v>
                </c:pt>
                <c:pt idx="58452">
                  <c:v>-30.971000000000004</c:v>
                </c:pt>
                <c:pt idx="58453">
                  <c:v>-30.968999999999994</c:v>
                </c:pt>
                <c:pt idx="58454">
                  <c:v>-30.966999999999999</c:v>
                </c:pt>
                <c:pt idx="58455">
                  <c:v>-30.965000000000003</c:v>
                </c:pt>
                <c:pt idx="58456">
                  <c:v>-30.962999999999994</c:v>
                </c:pt>
                <c:pt idx="58457">
                  <c:v>-30.960999999999999</c:v>
                </c:pt>
                <c:pt idx="58458">
                  <c:v>-30.959000000000003</c:v>
                </c:pt>
                <c:pt idx="58459">
                  <c:v>-30.956999999999994</c:v>
                </c:pt>
                <c:pt idx="58460">
                  <c:v>-30.954999999999998</c:v>
                </c:pt>
                <c:pt idx="58461">
                  <c:v>-30.953000000000003</c:v>
                </c:pt>
                <c:pt idx="58462">
                  <c:v>-30.950999999999993</c:v>
                </c:pt>
                <c:pt idx="58463">
                  <c:v>-30.948999999999998</c:v>
                </c:pt>
                <c:pt idx="58464">
                  <c:v>-30.947000000000003</c:v>
                </c:pt>
                <c:pt idx="58465">
                  <c:v>-30.944999999999993</c:v>
                </c:pt>
                <c:pt idx="58466">
                  <c:v>-30.942999999999998</c:v>
                </c:pt>
                <c:pt idx="58467">
                  <c:v>-30.941000000000003</c:v>
                </c:pt>
                <c:pt idx="58468">
                  <c:v>-30.938999999999993</c:v>
                </c:pt>
                <c:pt idx="58469">
                  <c:v>-30.936999999999998</c:v>
                </c:pt>
                <c:pt idx="58470">
                  <c:v>-30.935000000000002</c:v>
                </c:pt>
                <c:pt idx="58471">
                  <c:v>-30.933000000000007</c:v>
                </c:pt>
                <c:pt idx="58472">
                  <c:v>-30.930999999999997</c:v>
                </c:pt>
                <c:pt idx="58473">
                  <c:v>-30.929000000000002</c:v>
                </c:pt>
                <c:pt idx="58474">
                  <c:v>-30.927000000000007</c:v>
                </c:pt>
                <c:pt idx="58475">
                  <c:v>-30.924999999999997</c:v>
                </c:pt>
                <c:pt idx="58476">
                  <c:v>-30.923000000000002</c:v>
                </c:pt>
                <c:pt idx="58477">
                  <c:v>-30.921000000000006</c:v>
                </c:pt>
                <c:pt idx="58478">
                  <c:v>-30.918999999999997</c:v>
                </c:pt>
                <c:pt idx="58479">
                  <c:v>-30.917000000000002</c:v>
                </c:pt>
                <c:pt idx="58480">
                  <c:v>-30.915000000000006</c:v>
                </c:pt>
                <c:pt idx="58481">
                  <c:v>-30.912999999999997</c:v>
                </c:pt>
                <c:pt idx="58482">
                  <c:v>-30.911000000000001</c:v>
                </c:pt>
                <c:pt idx="58483">
                  <c:v>-30.909000000000006</c:v>
                </c:pt>
                <c:pt idx="58484">
                  <c:v>-30.906999999999996</c:v>
                </c:pt>
                <c:pt idx="58485">
                  <c:v>-30.905000000000001</c:v>
                </c:pt>
                <c:pt idx="58486">
                  <c:v>-30.903000000000006</c:v>
                </c:pt>
                <c:pt idx="58487">
                  <c:v>-30.900999999999996</c:v>
                </c:pt>
                <c:pt idx="58488">
                  <c:v>-30.899000000000001</c:v>
                </c:pt>
                <c:pt idx="58489">
                  <c:v>-30.897000000000006</c:v>
                </c:pt>
                <c:pt idx="58490">
                  <c:v>-30.894999999999996</c:v>
                </c:pt>
                <c:pt idx="58491">
                  <c:v>-30.893000000000001</c:v>
                </c:pt>
                <c:pt idx="58492">
                  <c:v>-30.891000000000005</c:v>
                </c:pt>
                <c:pt idx="58493">
                  <c:v>-30.888999999999996</c:v>
                </c:pt>
                <c:pt idx="58494">
                  <c:v>-30.887</c:v>
                </c:pt>
                <c:pt idx="58495">
                  <c:v>-30.885000000000005</c:v>
                </c:pt>
                <c:pt idx="58496">
                  <c:v>-30.882999999999996</c:v>
                </c:pt>
                <c:pt idx="58497">
                  <c:v>-30.881</c:v>
                </c:pt>
                <c:pt idx="58498">
                  <c:v>-30.879000000000005</c:v>
                </c:pt>
                <c:pt idx="58499">
                  <c:v>-30.876999999999995</c:v>
                </c:pt>
                <c:pt idx="58500">
                  <c:v>-30.875</c:v>
                </c:pt>
                <c:pt idx="58501">
                  <c:v>-30.873000000000005</c:v>
                </c:pt>
                <c:pt idx="58502">
                  <c:v>-30.870999999999995</c:v>
                </c:pt>
                <c:pt idx="58503">
                  <c:v>-30.869</c:v>
                </c:pt>
                <c:pt idx="58504">
                  <c:v>-30.867000000000004</c:v>
                </c:pt>
                <c:pt idx="58505">
                  <c:v>-30.864999999999995</c:v>
                </c:pt>
                <c:pt idx="58506">
                  <c:v>-30.863</c:v>
                </c:pt>
                <c:pt idx="58507">
                  <c:v>-30.861000000000004</c:v>
                </c:pt>
                <c:pt idx="58508">
                  <c:v>-30.858999999999995</c:v>
                </c:pt>
                <c:pt idx="58509">
                  <c:v>-30.856999999999999</c:v>
                </c:pt>
                <c:pt idx="58510">
                  <c:v>-30.855000000000004</c:v>
                </c:pt>
                <c:pt idx="58511">
                  <c:v>-30.852999999999994</c:v>
                </c:pt>
                <c:pt idx="58512">
                  <c:v>-30.850999999999999</c:v>
                </c:pt>
                <c:pt idx="58513">
                  <c:v>-30.849000000000004</c:v>
                </c:pt>
                <c:pt idx="58514">
                  <c:v>-30.846999999999994</c:v>
                </c:pt>
                <c:pt idx="58515">
                  <c:v>-30.844999999999999</c:v>
                </c:pt>
                <c:pt idx="58516">
                  <c:v>-30.843000000000004</c:v>
                </c:pt>
                <c:pt idx="58517">
                  <c:v>-30.840999999999994</c:v>
                </c:pt>
                <c:pt idx="58518">
                  <c:v>-30.838999999999999</c:v>
                </c:pt>
                <c:pt idx="58519">
                  <c:v>-30.837000000000003</c:v>
                </c:pt>
                <c:pt idx="58520">
                  <c:v>-30.834999999999994</c:v>
                </c:pt>
                <c:pt idx="58521">
                  <c:v>-30.832999999999998</c:v>
                </c:pt>
                <c:pt idx="58522">
                  <c:v>-30.831000000000003</c:v>
                </c:pt>
                <c:pt idx="58523">
                  <c:v>-30.828999999999994</c:v>
                </c:pt>
                <c:pt idx="58524">
                  <c:v>-30.826999999999998</c:v>
                </c:pt>
                <c:pt idx="58525">
                  <c:v>-30.825000000000003</c:v>
                </c:pt>
                <c:pt idx="58526">
                  <c:v>-30.822999999999993</c:v>
                </c:pt>
                <c:pt idx="58527">
                  <c:v>-30.820999999999998</c:v>
                </c:pt>
                <c:pt idx="58528">
                  <c:v>-30.819000000000003</c:v>
                </c:pt>
                <c:pt idx="58529">
                  <c:v>-30.816999999999993</c:v>
                </c:pt>
                <c:pt idx="58530">
                  <c:v>-30.814999999999998</c:v>
                </c:pt>
                <c:pt idx="58531">
                  <c:v>-30.813000000000002</c:v>
                </c:pt>
                <c:pt idx="58532">
                  <c:v>-30.811000000000007</c:v>
                </c:pt>
                <c:pt idx="58533">
                  <c:v>-30.808999999999997</c:v>
                </c:pt>
                <c:pt idx="58534">
                  <c:v>-30.807000000000002</c:v>
                </c:pt>
                <c:pt idx="58535">
                  <c:v>-30.805000000000007</c:v>
                </c:pt>
                <c:pt idx="58536">
                  <c:v>-30.802999999999997</c:v>
                </c:pt>
                <c:pt idx="58537">
                  <c:v>-30.801000000000002</c:v>
                </c:pt>
                <c:pt idx="58538">
                  <c:v>-30.799000000000007</c:v>
                </c:pt>
                <c:pt idx="58539">
                  <c:v>-30.796999999999997</c:v>
                </c:pt>
                <c:pt idx="58540">
                  <c:v>-30.795000000000002</c:v>
                </c:pt>
                <c:pt idx="58541">
                  <c:v>-30.793000000000006</c:v>
                </c:pt>
                <c:pt idx="58542">
                  <c:v>-30.790999999999997</c:v>
                </c:pt>
                <c:pt idx="58543">
                  <c:v>-30.789000000000001</c:v>
                </c:pt>
                <c:pt idx="58544">
                  <c:v>-30.787000000000006</c:v>
                </c:pt>
                <c:pt idx="58545">
                  <c:v>-30.784999999999997</c:v>
                </c:pt>
                <c:pt idx="58546">
                  <c:v>-30.783000000000001</c:v>
                </c:pt>
                <c:pt idx="58547">
                  <c:v>-30.781000000000006</c:v>
                </c:pt>
                <c:pt idx="58548">
                  <c:v>-30.778999999999996</c:v>
                </c:pt>
                <c:pt idx="58549">
                  <c:v>-30.777000000000001</c:v>
                </c:pt>
                <c:pt idx="58550">
                  <c:v>-30.775000000000006</c:v>
                </c:pt>
                <c:pt idx="58551">
                  <c:v>-30.772999999999996</c:v>
                </c:pt>
                <c:pt idx="58552">
                  <c:v>-30.771000000000001</c:v>
                </c:pt>
                <c:pt idx="58553">
                  <c:v>-30.769000000000005</c:v>
                </c:pt>
                <c:pt idx="58554">
                  <c:v>-30.766999999999996</c:v>
                </c:pt>
                <c:pt idx="58555">
                  <c:v>-30.765000000000001</c:v>
                </c:pt>
                <c:pt idx="58556">
                  <c:v>-30.763000000000005</c:v>
                </c:pt>
                <c:pt idx="58557">
                  <c:v>-30.760999999999996</c:v>
                </c:pt>
                <c:pt idx="58558">
                  <c:v>-30.759</c:v>
                </c:pt>
                <c:pt idx="58559">
                  <c:v>-30.757000000000005</c:v>
                </c:pt>
                <c:pt idx="58560">
                  <c:v>-30.754999999999995</c:v>
                </c:pt>
                <c:pt idx="58561">
                  <c:v>-30.753</c:v>
                </c:pt>
                <c:pt idx="58562">
                  <c:v>-30.751000000000005</c:v>
                </c:pt>
                <c:pt idx="58563">
                  <c:v>-30.748999999999995</c:v>
                </c:pt>
                <c:pt idx="58564">
                  <c:v>-30.747</c:v>
                </c:pt>
                <c:pt idx="58565">
                  <c:v>-30.745000000000005</c:v>
                </c:pt>
                <c:pt idx="58566">
                  <c:v>-30.742999999999995</c:v>
                </c:pt>
                <c:pt idx="58567">
                  <c:v>-30.741</c:v>
                </c:pt>
                <c:pt idx="58568">
                  <c:v>-30.739000000000004</c:v>
                </c:pt>
                <c:pt idx="58569">
                  <c:v>-30.736999999999995</c:v>
                </c:pt>
                <c:pt idx="58570">
                  <c:v>-30.734999999999999</c:v>
                </c:pt>
                <c:pt idx="58571">
                  <c:v>-30.733000000000004</c:v>
                </c:pt>
                <c:pt idx="58572">
                  <c:v>-30.730999999999995</c:v>
                </c:pt>
                <c:pt idx="58573">
                  <c:v>-30.728999999999999</c:v>
                </c:pt>
                <c:pt idx="58574">
                  <c:v>-30.727000000000004</c:v>
                </c:pt>
                <c:pt idx="58575">
                  <c:v>-30.724999999999994</c:v>
                </c:pt>
                <c:pt idx="58576">
                  <c:v>-30.722999999999999</c:v>
                </c:pt>
                <c:pt idx="58577">
                  <c:v>-30.721000000000004</c:v>
                </c:pt>
                <c:pt idx="58578">
                  <c:v>-30.718999999999994</c:v>
                </c:pt>
                <c:pt idx="58579">
                  <c:v>-30.716999999999999</c:v>
                </c:pt>
                <c:pt idx="58580">
                  <c:v>-30.715000000000003</c:v>
                </c:pt>
                <c:pt idx="58581">
                  <c:v>-30.712999999999994</c:v>
                </c:pt>
                <c:pt idx="58582">
                  <c:v>-30.710999999999999</c:v>
                </c:pt>
                <c:pt idx="58583">
                  <c:v>-30.709000000000003</c:v>
                </c:pt>
                <c:pt idx="58584">
                  <c:v>-30.706999999999994</c:v>
                </c:pt>
                <c:pt idx="58585">
                  <c:v>-30.704999999999998</c:v>
                </c:pt>
                <c:pt idx="58586">
                  <c:v>-30.703000000000003</c:v>
                </c:pt>
                <c:pt idx="58587">
                  <c:v>-30.700999999999993</c:v>
                </c:pt>
                <c:pt idx="58588">
                  <c:v>-30.698999999999998</c:v>
                </c:pt>
                <c:pt idx="58589">
                  <c:v>-30.697000000000003</c:v>
                </c:pt>
                <c:pt idx="58590">
                  <c:v>-30.694999999999993</c:v>
                </c:pt>
                <c:pt idx="58591">
                  <c:v>-30.692999999999998</c:v>
                </c:pt>
                <c:pt idx="58592">
                  <c:v>-30.691000000000003</c:v>
                </c:pt>
                <c:pt idx="58593">
                  <c:v>-30.688999999999993</c:v>
                </c:pt>
                <c:pt idx="58594">
                  <c:v>-30.686999999999998</c:v>
                </c:pt>
                <c:pt idx="58595">
                  <c:v>-30.685000000000002</c:v>
                </c:pt>
                <c:pt idx="58596">
                  <c:v>-30.683000000000007</c:v>
                </c:pt>
                <c:pt idx="58597">
                  <c:v>-30.680999999999997</c:v>
                </c:pt>
                <c:pt idx="58598">
                  <c:v>-30.679000000000002</c:v>
                </c:pt>
                <c:pt idx="58599">
                  <c:v>-30.677000000000007</c:v>
                </c:pt>
                <c:pt idx="58600">
                  <c:v>-30.674999999999997</c:v>
                </c:pt>
                <c:pt idx="58601">
                  <c:v>-30.673000000000002</c:v>
                </c:pt>
                <c:pt idx="58602">
                  <c:v>-30.671000000000006</c:v>
                </c:pt>
                <c:pt idx="58603">
                  <c:v>-30.668999999999997</c:v>
                </c:pt>
                <c:pt idx="58604">
                  <c:v>-30.667000000000002</c:v>
                </c:pt>
                <c:pt idx="58605">
                  <c:v>-30.665000000000006</c:v>
                </c:pt>
                <c:pt idx="58606">
                  <c:v>-30.662999999999997</c:v>
                </c:pt>
                <c:pt idx="58607">
                  <c:v>-30.661000000000001</c:v>
                </c:pt>
                <c:pt idx="58608">
                  <c:v>-30.659000000000006</c:v>
                </c:pt>
                <c:pt idx="58609">
                  <c:v>-30.656999999999996</c:v>
                </c:pt>
                <c:pt idx="58610">
                  <c:v>-30.655000000000001</c:v>
                </c:pt>
                <c:pt idx="58611">
                  <c:v>-30.653000000000006</c:v>
                </c:pt>
                <c:pt idx="58612">
                  <c:v>-30.650999999999996</c:v>
                </c:pt>
                <c:pt idx="58613">
                  <c:v>-30.649000000000001</c:v>
                </c:pt>
                <c:pt idx="58614">
                  <c:v>-30.647000000000006</c:v>
                </c:pt>
                <c:pt idx="58615">
                  <c:v>-30.644999999999996</c:v>
                </c:pt>
                <c:pt idx="58616">
                  <c:v>-30.643000000000001</c:v>
                </c:pt>
                <c:pt idx="58617">
                  <c:v>-30.641000000000005</c:v>
                </c:pt>
                <c:pt idx="58618">
                  <c:v>-30.638999999999996</c:v>
                </c:pt>
                <c:pt idx="58619">
                  <c:v>-30.637</c:v>
                </c:pt>
                <c:pt idx="58620">
                  <c:v>-30.635000000000005</c:v>
                </c:pt>
                <c:pt idx="58621">
                  <c:v>-30.632999999999996</c:v>
                </c:pt>
                <c:pt idx="58622">
                  <c:v>-30.631</c:v>
                </c:pt>
                <c:pt idx="58623">
                  <c:v>-30.629000000000005</c:v>
                </c:pt>
                <c:pt idx="58624">
                  <c:v>-30.626999999999995</c:v>
                </c:pt>
                <c:pt idx="58625">
                  <c:v>-30.625</c:v>
                </c:pt>
                <c:pt idx="58626">
                  <c:v>-30.623000000000005</c:v>
                </c:pt>
                <c:pt idx="58627">
                  <c:v>-30.620999999999995</c:v>
                </c:pt>
                <c:pt idx="58628">
                  <c:v>-30.619</c:v>
                </c:pt>
                <c:pt idx="58629">
                  <c:v>-30.617000000000004</c:v>
                </c:pt>
                <c:pt idx="58630">
                  <c:v>-30.614999999999995</c:v>
                </c:pt>
                <c:pt idx="58631">
                  <c:v>-30.613</c:v>
                </c:pt>
                <c:pt idx="58632">
                  <c:v>-30.611000000000004</c:v>
                </c:pt>
                <c:pt idx="58633">
                  <c:v>-30.608999999999995</c:v>
                </c:pt>
                <c:pt idx="58634">
                  <c:v>-30.606999999999999</c:v>
                </c:pt>
                <c:pt idx="58635">
                  <c:v>-30.605000000000004</c:v>
                </c:pt>
                <c:pt idx="58636">
                  <c:v>-30.602999999999994</c:v>
                </c:pt>
                <c:pt idx="58637">
                  <c:v>-30.600999999999999</c:v>
                </c:pt>
                <c:pt idx="58638">
                  <c:v>-30.599000000000004</c:v>
                </c:pt>
                <c:pt idx="58639">
                  <c:v>-30.596999999999994</c:v>
                </c:pt>
                <c:pt idx="58640">
                  <c:v>-30.594999999999999</c:v>
                </c:pt>
                <c:pt idx="58641">
                  <c:v>-30.593000000000004</c:v>
                </c:pt>
                <c:pt idx="58642">
                  <c:v>-30.590999999999994</c:v>
                </c:pt>
                <c:pt idx="58643">
                  <c:v>-30.588999999999999</c:v>
                </c:pt>
                <c:pt idx="58644">
                  <c:v>-30.587000000000003</c:v>
                </c:pt>
                <c:pt idx="58645">
                  <c:v>-30.584999999999994</c:v>
                </c:pt>
                <c:pt idx="58646">
                  <c:v>-30.582999999999998</c:v>
                </c:pt>
                <c:pt idx="58647">
                  <c:v>-30.581000000000003</c:v>
                </c:pt>
                <c:pt idx="58648">
                  <c:v>-30.578999999999994</c:v>
                </c:pt>
                <c:pt idx="58649">
                  <c:v>-30.576999999999998</c:v>
                </c:pt>
                <c:pt idx="58650">
                  <c:v>-30.575000000000003</c:v>
                </c:pt>
                <c:pt idx="58651">
                  <c:v>-30.572999999999993</c:v>
                </c:pt>
                <c:pt idx="58652">
                  <c:v>-30.570999999999998</c:v>
                </c:pt>
                <c:pt idx="58653">
                  <c:v>-30.569000000000003</c:v>
                </c:pt>
                <c:pt idx="58654">
                  <c:v>-30.566999999999993</c:v>
                </c:pt>
                <c:pt idx="58655">
                  <c:v>-30.564999999999998</c:v>
                </c:pt>
                <c:pt idx="58656">
                  <c:v>-30.563000000000002</c:v>
                </c:pt>
                <c:pt idx="58657">
                  <c:v>-30.561000000000007</c:v>
                </c:pt>
                <c:pt idx="58658">
                  <c:v>-30.558999999999997</c:v>
                </c:pt>
                <c:pt idx="58659">
                  <c:v>-30.557000000000002</c:v>
                </c:pt>
                <c:pt idx="58660">
                  <c:v>-30.555000000000007</c:v>
                </c:pt>
                <c:pt idx="58661">
                  <c:v>-30.552999999999997</c:v>
                </c:pt>
                <c:pt idx="58662">
                  <c:v>-30.551000000000002</c:v>
                </c:pt>
                <c:pt idx="58663">
                  <c:v>-30.549000000000007</c:v>
                </c:pt>
                <c:pt idx="58664">
                  <c:v>-30.546999999999997</c:v>
                </c:pt>
                <c:pt idx="58665">
                  <c:v>-30.545000000000002</c:v>
                </c:pt>
                <c:pt idx="58666">
                  <c:v>-30.543000000000006</c:v>
                </c:pt>
                <c:pt idx="58667">
                  <c:v>-30.540999999999997</c:v>
                </c:pt>
                <c:pt idx="58668">
                  <c:v>-30.539000000000001</c:v>
                </c:pt>
                <c:pt idx="58669">
                  <c:v>-30.537000000000006</c:v>
                </c:pt>
                <c:pt idx="58670">
                  <c:v>-30.534999999999997</c:v>
                </c:pt>
                <c:pt idx="58671">
                  <c:v>-30.533000000000001</c:v>
                </c:pt>
                <c:pt idx="58672">
                  <c:v>-30.531000000000006</c:v>
                </c:pt>
                <c:pt idx="58673">
                  <c:v>-30.528999999999996</c:v>
                </c:pt>
                <c:pt idx="58674">
                  <c:v>-30.527000000000001</c:v>
                </c:pt>
                <c:pt idx="58675">
                  <c:v>-30.525000000000006</c:v>
                </c:pt>
                <c:pt idx="58676">
                  <c:v>-30.522999999999996</c:v>
                </c:pt>
                <c:pt idx="58677">
                  <c:v>-30.521000000000001</c:v>
                </c:pt>
                <c:pt idx="58678">
                  <c:v>-30.519000000000005</c:v>
                </c:pt>
                <c:pt idx="58679">
                  <c:v>-30.516999999999996</c:v>
                </c:pt>
                <c:pt idx="58680">
                  <c:v>-30.515000000000001</c:v>
                </c:pt>
                <c:pt idx="58681">
                  <c:v>-30.513000000000005</c:v>
                </c:pt>
                <c:pt idx="58682">
                  <c:v>-30.510999999999996</c:v>
                </c:pt>
                <c:pt idx="58683">
                  <c:v>-30.509</c:v>
                </c:pt>
                <c:pt idx="58684">
                  <c:v>-30.507000000000005</c:v>
                </c:pt>
                <c:pt idx="58685">
                  <c:v>-30.504999999999995</c:v>
                </c:pt>
                <c:pt idx="58686">
                  <c:v>-30.503</c:v>
                </c:pt>
                <c:pt idx="58687">
                  <c:v>-30.501000000000005</c:v>
                </c:pt>
                <c:pt idx="58688">
                  <c:v>-30.498999999999995</c:v>
                </c:pt>
                <c:pt idx="58689">
                  <c:v>-30.497</c:v>
                </c:pt>
                <c:pt idx="58690">
                  <c:v>-30.495000000000005</c:v>
                </c:pt>
                <c:pt idx="58691">
                  <c:v>-30.492999999999995</c:v>
                </c:pt>
                <c:pt idx="58692">
                  <c:v>-30.491</c:v>
                </c:pt>
                <c:pt idx="58693">
                  <c:v>-30.489000000000004</c:v>
                </c:pt>
                <c:pt idx="58694">
                  <c:v>-30.486999999999995</c:v>
                </c:pt>
                <c:pt idx="58695">
                  <c:v>-30.484999999999999</c:v>
                </c:pt>
                <c:pt idx="58696">
                  <c:v>-30.483000000000004</c:v>
                </c:pt>
                <c:pt idx="58697">
                  <c:v>-30.480999999999995</c:v>
                </c:pt>
                <c:pt idx="58698">
                  <c:v>-30.478999999999999</c:v>
                </c:pt>
                <c:pt idx="58699">
                  <c:v>-30.477000000000004</c:v>
                </c:pt>
                <c:pt idx="58700">
                  <c:v>-30.474999999999994</c:v>
                </c:pt>
                <c:pt idx="58701">
                  <c:v>-30.472999999999999</c:v>
                </c:pt>
                <c:pt idx="58702">
                  <c:v>-30.471000000000004</c:v>
                </c:pt>
                <c:pt idx="58703">
                  <c:v>-30.468999999999994</c:v>
                </c:pt>
                <c:pt idx="58704">
                  <c:v>-30.466999999999999</c:v>
                </c:pt>
                <c:pt idx="58705">
                  <c:v>-30.465000000000003</c:v>
                </c:pt>
                <c:pt idx="58706">
                  <c:v>-30.462999999999994</c:v>
                </c:pt>
                <c:pt idx="58707">
                  <c:v>-30.460999999999999</c:v>
                </c:pt>
                <c:pt idx="58708">
                  <c:v>-30.459000000000003</c:v>
                </c:pt>
                <c:pt idx="58709">
                  <c:v>-30.456999999999994</c:v>
                </c:pt>
                <c:pt idx="58710">
                  <c:v>-30.454999999999998</c:v>
                </c:pt>
                <c:pt idx="58711">
                  <c:v>-30.453000000000003</c:v>
                </c:pt>
                <c:pt idx="58712">
                  <c:v>-30.450999999999993</c:v>
                </c:pt>
                <c:pt idx="58713">
                  <c:v>-30.448999999999998</c:v>
                </c:pt>
                <c:pt idx="58714">
                  <c:v>-30.447000000000003</c:v>
                </c:pt>
                <c:pt idx="58715">
                  <c:v>-30.444999999999993</c:v>
                </c:pt>
                <c:pt idx="58716">
                  <c:v>-30.442999999999998</c:v>
                </c:pt>
                <c:pt idx="58717">
                  <c:v>-30.441000000000003</c:v>
                </c:pt>
                <c:pt idx="58718">
                  <c:v>-30.438999999999993</c:v>
                </c:pt>
                <c:pt idx="58719">
                  <c:v>-30.436999999999998</c:v>
                </c:pt>
                <c:pt idx="58720">
                  <c:v>-30.435000000000002</c:v>
                </c:pt>
                <c:pt idx="58721">
                  <c:v>-30.433000000000007</c:v>
                </c:pt>
                <c:pt idx="58722">
                  <c:v>-30.430999999999997</c:v>
                </c:pt>
                <c:pt idx="58723">
                  <c:v>-30.429000000000002</c:v>
                </c:pt>
                <c:pt idx="58724">
                  <c:v>-30.427000000000007</c:v>
                </c:pt>
                <c:pt idx="58725">
                  <c:v>-30.424999999999997</c:v>
                </c:pt>
                <c:pt idx="58726">
                  <c:v>-30.423000000000002</c:v>
                </c:pt>
                <c:pt idx="58727">
                  <c:v>-30.421000000000006</c:v>
                </c:pt>
                <c:pt idx="58728">
                  <c:v>-30.418999999999997</c:v>
                </c:pt>
                <c:pt idx="58729">
                  <c:v>-30.417000000000002</c:v>
                </c:pt>
                <c:pt idx="58730">
                  <c:v>-30.415000000000006</c:v>
                </c:pt>
                <c:pt idx="58731">
                  <c:v>-30.412999999999997</c:v>
                </c:pt>
                <c:pt idx="58732">
                  <c:v>-30.411000000000001</c:v>
                </c:pt>
                <c:pt idx="58733">
                  <c:v>-30.409000000000006</c:v>
                </c:pt>
                <c:pt idx="58734">
                  <c:v>-30.406999999999996</c:v>
                </c:pt>
                <c:pt idx="58735">
                  <c:v>-30.405000000000001</c:v>
                </c:pt>
                <c:pt idx="58736">
                  <c:v>-30.403000000000006</c:v>
                </c:pt>
                <c:pt idx="58737">
                  <c:v>-30.400999999999996</c:v>
                </c:pt>
                <c:pt idx="58738">
                  <c:v>-30.399000000000001</c:v>
                </c:pt>
                <c:pt idx="58739">
                  <c:v>-30.397000000000006</c:v>
                </c:pt>
                <c:pt idx="58740">
                  <c:v>-30.394999999999996</c:v>
                </c:pt>
                <c:pt idx="58741">
                  <c:v>-30.393000000000001</c:v>
                </c:pt>
                <c:pt idx="58742">
                  <c:v>-30.391000000000005</c:v>
                </c:pt>
                <c:pt idx="58743">
                  <c:v>-30.388999999999996</c:v>
                </c:pt>
                <c:pt idx="58744">
                  <c:v>-30.387</c:v>
                </c:pt>
                <c:pt idx="58745">
                  <c:v>-30.385000000000005</c:v>
                </c:pt>
                <c:pt idx="58746">
                  <c:v>-30.382999999999996</c:v>
                </c:pt>
                <c:pt idx="58747">
                  <c:v>-30.381</c:v>
                </c:pt>
                <c:pt idx="58748">
                  <c:v>-30.379000000000005</c:v>
                </c:pt>
                <c:pt idx="58749">
                  <c:v>-30.376999999999995</c:v>
                </c:pt>
                <c:pt idx="58750">
                  <c:v>-30.375</c:v>
                </c:pt>
                <c:pt idx="58751">
                  <c:v>-30.373000000000005</c:v>
                </c:pt>
                <c:pt idx="58752">
                  <c:v>-30.370999999999995</c:v>
                </c:pt>
                <c:pt idx="58753">
                  <c:v>-30.369</c:v>
                </c:pt>
                <c:pt idx="58754">
                  <c:v>-30.367000000000004</c:v>
                </c:pt>
                <c:pt idx="58755">
                  <c:v>-30.364999999999995</c:v>
                </c:pt>
                <c:pt idx="58756">
                  <c:v>-30.363</c:v>
                </c:pt>
                <c:pt idx="58757">
                  <c:v>-30.361000000000004</c:v>
                </c:pt>
                <c:pt idx="58758">
                  <c:v>-30.358999999999995</c:v>
                </c:pt>
                <c:pt idx="58759">
                  <c:v>-30.356999999999999</c:v>
                </c:pt>
                <c:pt idx="58760">
                  <c:v>-30.355000000000004</c:v>
                </c:pt>
                <c:pt idx="58761">
                  <c:v>-30.352999999999994</c:v>
                </c:pt>
                <c:pt idx="58762">
                  <c:v>-30.350999999999999</c:v>
                </c:pt>
                <c:pt idx="58763">
                  <c:v>-30.349000000000004</c:v>
                </c:pt>
                <c:pt idx="58764">
                  <c:v>-30.346999999999994</c:v>
                </c:pt>
                <c:pt idx="58765">
                  <c:v>-30.344999999999999</c:v>
                </c:pt>
                <c:pt idx="58766">
                  <c:v>-30.343000000000004</c:v>
                </c:pt>
                <c:pt idx="58767">
                  <c:v>-30.340999999999994</c:v>
                </c:pt>
                <c:pt idx="58768">
                  <c:v>-30.338999999999999</c:v>
                </c:pt>
                <c:pt idx="58769">
                  <c:v>-30.337000000000003</c:v>
                </c:pt>
                <c:pt idx="58770">
                  <c:v>-30.334999999999994</c:v>
                </c:pt>
                <c:pt idx="58771">
                  <c:v>-30.332999999999998</c:v>
                </c:pt>
                <c:pt idx="58772">
                  <c:v>-30.331000000000003</c:v>
                </c:pt>
                <c:pt idx="58773">
                  <c:v>-30.328999999999994</c:v>
                </c:pt>
                <c:pt idx="58774">
                  <c:v>-30.326999999999998</c:v>
                </c:pt>
                <c:pt idx="58775">
                  <c:v>-30.325000000000003</c:v>
                </c:pt>
                <c:pt idx="58776">
                  <c:v>-30.322999999999993</c:v>
                </c:pt>
                <c:pt idx="58777">
                  <c:v>-30.320999999999998</c:v>
                </c:pt>
                <c:pt idx="58778">
                  <c:v>-30.319000000000003</c:v>
                </c:pt>
                <c:pt idx="58779">
                  <c:v>-30.316999999999993</c:v>
                </c:pt>
                <c:pt idx="58780">
                  <c:v>-30.314999999999998</c:v>
                </c:pt>
                <c:pt idx="58781">
                  <c:v>-30.313000000000002</c:v>
                </c:pt>
                <c:pt idx="58782">
                  <c:v>-30.311000000000007</c:v>
                </c:pt>
                <c:pt idx="58783">
                  <c:v>-30.308999999999997</c:v>
                </c:pt>
                <c:pt idx="58784">
                  <c:v>-30.307000000000002</c:v>
                </c:pt>
                <c:pt idx="58785">
                  <c:v>-30.305000000000007</c:v>
                </c:pt>
                <c:pt idx="58786">
                  <c:v>-30.302999999999997</c:v>
                </c:pt>
                <c:pt idx="58787">
                  <c:v>-30.301000000000002</c:v>
                </c:pt>
                <c:pt idx="58788">
                  <c:v>-30.299000000000007</c:v>
                </c:pt>
                <c:pt idx="58789">
                  <c:v>-30.296999999999997</c:v>
                </c:pt>
                <c:pt idx="58790">
                  <c:v>-30.295000000000002</c:v>
                </c:pt>
                <c:pt idx="58791">
                  <c:v>-30.293000000000006</c:v>
                </c:pt>
                <c:pt idx="58792">
                  <c:v>-30.290999999999997</c:v>
                </c:pt>
                <c:pt idx="58793">
                  <c:v>-30.289000000000001</c:v>
                </c:pt>
                <c:pt idx="58794">
                  <c:v>-30.287000000000006</c:v>
                </c:pt>
                <c:pt idx="58795">
                  <c:v>-30.284999999999997</c:v>
                </c:pt>
                <c:pt idx="58796">
                  <c:v>-30.283000000000001</c:v>
                </c:pt>
                <c:pt idx="58797">
                  <c:v>-30.281000000000006</c:v>
                </c:pt>
                <c:pt idx="58798">
                  <c:v>-30.278999999999996</c:v>
                </c:pt>
                <c:pt idx="58799">
                  <c:v>-30.277000000000001</c:v>
                </c:pt>
                <c:pt idx="58800">
                  <c:v>-30.275000000000006</c:v>
                </c:pt>
                <c:pt idx="58801">
                  <c:v>-30.272999999999996</c:v>
                </c:pt>
                <c:pt idx="58802">
                  <c:v>-30.271000000000001</c:v>
                </c:pt>
                <c:pt idx="58803">
                  <c:v>-30.269000000000005</c:v>
                </c:pt>
                <c:pt idx="58804">
                  <c:v>-30.266999999999996</c:v>
                </c:pt>
                <c:pt idx="58805">
                  <c:v>-30.265000000000001</c:v>
                </c:pt>
                <c:pt idx="58806">
                  <c:v>-30.263000000000005</c:v>
                </c:pt>
                <c:pt idx="58807">
                  <c:v>-30.260999999999996</c:v>
                </c:pt>
                <c:pt idx="58808">
                  <c:v>-30.259</c:v>
                </c:pt>
                <c:pt idx="58809">
                  <c:v>-30.257000000000005</c:v>
                </c:pt>
                <c:pt idx="58810">
                  <c:v>-30.254999999999995</c:v>
                </c:pt>
                <c:pt idx="58811">
                  <c:v>-30.253</c:v>
                </c:pt>
                <c:pt idx="58812">
                  <c:v>-30.251000000000005</c:v>
                </c:pt>
                <c:pt idx="58813">
                  <c:v>-30.248999999999995</c:v>
                </c:pt>
                <c:pt idx="58814">
                  <c:v>-30.247</c:v>
                </c:pt>
                <c:pt idx="58815">
                  <c:v>-30.245000000000005</c:v>
                </c:pt>
                <c:pt idx="58816">
                  <c:v>-30.242999999999995</c:v>
                </c:pt>
                <c:pt idx="58817">
                  <c:v>-30.241</c:v>
                </c:pt>
                <c:pt idx="58818">
                  <c:v>-30.239000000000004</c:v>
                </c:pt>
                <c:pt idx="58819">
                  <c:v>-30.236999999999995</c:v>
                </c:pt>
                <c:pt idx="58820">
                  <c:v>-30.234999999999999</c:v>
                </c:pt>
                <c:pt idx="58821">
                  <c:v>-30.233000000000004</c:v>
                </c:pt>
                <c:pt idx="58822">
                  <c:v>-30.230999999999995</c:v>
                </c:pt>
                <c:pt idx="58823">
                  <c:v>-30.228999999999999</c:v>
                </c:pt>
                <c:pt idx="58824">
                  <c:v>-30.227000000000004</c:v>
                </c:pt>
                <c:pt idx="58825">
                  <c:v>-30.224999999999994</c:v>
                </c:pt>
                <c:pt idx="58826">
                  <c:v>-30.222999999999999</c:v>
                </c:pt>
                <c:pt idx="58827">
                  <c:v>-30.221000000000004</c:v>
                </c:pt>
                <c:pt idx="58828">
                  <c:v>-30.218999999999994</c:v>
                </c:pt>
                <c:pt idx="58829">
                  <c:v>-30.216999999999999</c:v>
                </c:pt>
                <c:pt idx="58830">
                  <c:v>-30.215000000000003</c:v>
                </c:pt>
                <c:pt idx="58831">
                  <c:v>-30.212999999999994</c:v>
                </c:pt>
                <c:pt idx="58832">
                  <c:v>-30.210999999999999</c:v>
                </c:pt>
                <c:pt idx="58833">
                  <c:v>-30.209000000000003</c:v>
                </c:pt>
                <c:pt idx="58834">
                  <c:v>-30.206999999999994</c:v>
                </c:pt>
                <c:pt idx="58835">
                  <c:v>-30.204999999999998</c:v>
                </c:pt>
                <c:pt idx="58836">
                  <c:v>-30.203000000000003</c:v>
                </c:pt>
                <c:pt idx="58837">
                  <c:v>-30.200999999999993</c:v>
                </c:pt>
                <c:pt idx="58838">
                  <c:v>-30.198999999999998</c:v>
                </c:pt>
                <c:pt idx="58839">
                  <c:v>-30.197000000000003</c:v>
                </c:pt>
                <c:pt idx="58840">
                  <c:v>-30.194999999999993</c:v>
                </c:pt>
                <c:pt idx="58841">
                  <c:v>-30.192999999999998</c:v>
                </c:pt>
                <c:pt idx="58842">
                  <c:v>-30.191000000000003</c:v>
                </c:pt>
                <c:pt idx="58843">
                  <c:v>-30.188999999999993</c:v>
                </c:pt>
                <c:pt idx="58844">
                  <c:v>-30.186999999999998</c:v>
                </c:pt>
                <c:pt idx="58845">
                  <c:v>-30.185000000000002</c:v>
                </c:pt>
                <c:pt idx="58846">
                  <c:v>-30.183000000000007</c:v>
                </c:pt>
                <c:pt idx="58847">
                  <c:v>-30.180999999999997</c:v>
                </c:pt>
                <c:pt idx="58848">
                  <c:v>-30.179000000000002</c:v>
                </c:pt>
                <c:pt idx="58849">
                  <c:v>-30.177000000000007</c:v>
                </c:pt>
                <c:pt idx="58850">
                  <c:v>-30.174999999999997</c:v>
                </c:pt>
                <c:pt idx="58851">
                  <c:v>-30.173000000000002</c:v>
                </c:pt>
                <c:pt idx="58852">
                  <c:v>-30.171000000000006</c:v>
                </c:pt>
                <c:pt idx="58853">
                  <c:v>-30.168999999999997</c:v>
                </c:pt>
                <c:pt idx="58854">
                  <c:v>-30.167000000000002</c:v>
                </c:pt>
                <c:pt idx="58855">
                  <c:v>-30.165000000000006</c:v>
                </c:pt>
                <c:pt idx="58856">
                  <c:v>-30.162999999999997</c:v>
                </c:pt>
                <c:pt idx="58857">
                  <c:v>-30.161000000000001</c:v>
                </c:pt>
                <c:pt idx="58858">
                  <c:v>-30.159000000000006</c:v>
                </c:pt>
                <c:pt idx="58859">
                  <c:v>-30.156999999999996</c:v>
                </c:pt>
                <c:pt idx="58860">
                  <c:v>-30.155000000000001</c:v>
                </c:pt>
                <c:pt idx="58861">
                  <c:v>-30.153000000000006</c:v>
                </c:pt>
                <c:pt idx="58862">
                  <c:v>-30.150999999999996</c:v>
                </c:pt>
                <c:pt idx="58863">
                  <c:v>-30.149000000000001</c:v>
                </c:pt>
                <c:pt idx="58864">
                  <c:v>-30.147000000000006</c:v>
                </c:pt>
                <c:pt idx="58865">
                  <c:v>-30.144999999999996</c:v>
                </c:pt>
                <c:pt idx="58866">
                  <c:v>-30.143000000000001</c:v>
                </c:pt>
                <c:pt idx="58867">
                  <c:v>-30.141000000000005</c:v>
                </c:pt>
                <c:pt idx="58868">
                  <c:v>-30.138999999999996</c:v>
                </c:pt>
                <c:pt idx="58869">
                  <c:v>-30.137</c:v>
                </c:pt>
                <c:pt idx="58870">
                  <c:v>-30.135000000000005</c:v>
                </c:pt>
                <c:pt idx="58871">
                  <c:v>-30.132999999999996</c:v>
                </c:pt>
                <c:pt idx="58872">
                  <c:v>-30.131</c:v>
                </c:pt>
                <c:pt idx="58873">
                  <c:v>-30.129000000000005</c:v>
                </c:pt>
                <c:pt idx="58874">
                  <c:v>-30.126999999999995</c:v>
                </c:pt>
                <c:pt idx="58875">
                  <c:v>-30.125</c:v>
                </c:pt>
                <c:pt idx="58876">
                  <c:v>-30.123000000000005</c:v>
                </c:pt>
                <c:pt idx="58877">
                  <c:v>-30.120999999999995</c:v>
                </c:pt>
                <c:pt idx="58878">
                  <c:v>-30.119</c:v>
                </c:pt>
                <c:pt idx="58879">
                  <c:v>-30.117000000000004</c:v>
                </c:pt>
                <c:pt idx="58880">
                  <c:v>-30.114999999999995</c:v>
                </c:pt>
                <c:pt idx="58881">
                  <c:v>-30.113</c:v>
                </c:pt>
                <c:pt idx="58882">
                  <c:v>-30.111000000000004</c:v>
                </c:pt>
                <c:pt idx="58883">
                  <c:v>-30.108999999999995</c:v>
                </c:pt>
                <c:pt idx="58884">
                  <c:v>-30.106999999999999</c:v>
                </c:pt>
                <c:pt idx="58885">
                  <c:v>-30.105000000000004</c:v>
                </c:pt>
                <c:pt idx="58886">
                  <c:v>-30.102999999999994</c:v>
                </c:pt>
                <c:pt idx="58887">
                  <c:v>-30.100999999999999</c:v>
                </c:pt>
                <c:pt idx="58888">
                  <c:v>-30.099000000000004</c:v>
                </c:pt>
                <c:pt idx="58889">
                  <c:v>-30.096999999999994</c:v>
                </c:pt>
                <c:pt idx="58890">
                  <c:v>-30.094999999999999</c:v>
                </c:pt>
                <c:pt idx="58891">
                  <c:v>-30.093000000000004</c:v>
                </c:pt>
                <c:pt idx="58892">
                  <c:v>-30.090999999999994</c:v>
                </c:pt>
                <c:pt idx="58893">
                  <c:v>-30.088999999999999</c:v>
                </c:pt>
                <c:pt idx="58894">
                  <c:v>-30.087000000000003</c:v>
                </c:pt>
                <c:pt idx="58895">
                  <c:v>-30.084999999999994</c:v>
                </c:pt>
                <c:pt idx="58896">
                  <c:v>-30.082999999999998</c:v>
                </c:pt>
                <c:pt idx="58897">
                  <c:v>-30.081000000000003</c:v>
                </c:pt>
                <c:pt idx="58898">
                  <c:v>-30.078999999999994</c:v>
                </c:pt>
                <c:pt idx="58899">
                  <c:v>-30.076999999999998</c:v>
                </c:pt>
                <c:pt idx="58900">
                  <c:v>-30.075000000000003</c:v>
                </c:pt>
                <c:pt idx="58901">
                  <c:v>-30.072999999999993</c:v>
                </c:pt>
                <c:pt idx="58902">
                  <c:v>-30.070999999999998</c:v>
                </c:pt>
                <c:pt idx="58903">
                  <c:v>-30.069000000000003</c:v>
                </c:pt>
                <c:pt idx="58904">
                  <c:v>-30.066999999999993</c:v>
                </c:pt>
                <c:pt idx="58905">
                  <c:v>-30.064999999999998</c:v>
                </c:pt>
                <c:pt idx="58906">
                  <c:v>-30.063000000000002</c:v>
                </c:pt>
                <c:pt idx="58907">
                  <c:v>-30.061000000000007</c:v>
                </c:pt>
                <c:pt idx="58908">
                  <c:v>-30.058999999999997</c:v>
                </c:pt>
                <c:pt idx="58909">
                  <c:v>-30.057000000000002</c:v>
                </c:pt>
                <c:pt idx="58910">
                  <c:v>-30.055000000000007</c:v>
                </c:pt>
                <c:pt idx="58911">
                  <c:v>-30.052999999999997</c:v>
                </c:pt>
                <c:pt idx="58912">
                  <c:v>-30.051000000000002</c:v>
                </c:pt>
                <c:pt idx="58913">
                  <c:v>-30.049000000000007</c:v>
                </c:pt>
                <c:pt idx="58914">
                  <c:v>-30.046999999999997</c:v>
                </c:pt>
                <c:pt idx="58915">
                  <c:v>-30.045000000000002</c:v>
                </c:pt>
                <c:pt idx="58916">
                  <c:v>-30.043000000000006</c:v>
                </c:pt>
                <c:pt idx="58917">
                  <c:v>-30.040999999999997</c:v>
                </c:pt>
                <c:pt idx="58918">
                  <c:v>-30.039000000000001</c:v>
                </c:pt>
                <c:pt idx="58919">
                  <c:v>-30.037000000000006</c:v>
                </c:pt>
                <c:pt idx="58920">
                  <c:v>-30.034999999999997</c:v>
                </c:pt>
                <c:pt idx="58921">
                  <c:v>-30.033000000000001</c:v>
                </c:pt>
                <c:pt idx="58922">
                  <c:v>-30.031000000000006</c:v>
                </c:pt>
                <c:pt idx="58923">
                  <c:v>-30.028999999999996</c:v>
                </c:pt>
                <c:pt idx="58924">
                  <c:v>-30.027000000000001</c:v>
                </c:pt>
                <c:pt idx="58925">
                  <c:v>-30.025000000000006</c:v>
                </c:pt>
                <c:pt idx="58926">
                  <c:v>-30.022999999999996</c:v>
                </c:pt>
                <c:pt idx="58927">
                  <c:v>-30.021000000000001</c:v>
                </c:pt>
                <c:pt idx="58928">
                  <c:v>-30.019000000000005</c:v>
                </c:pt>
                <c:pt idx="58929">
                  <c:v>-30.016999999999996</c:v>
                </c:pt>
                <c:pt idx="58930">
                  <c:v>-30.015000000000001</c:v>
                </c:pt>
                <c:pt idx="58931">
                  <c:v>-30.013000000000005</c:v>
                </c:pt>
                <c:pt idx="58932">
                  <c:v>-30.010999999999996</c:v>
                </c:pt>
                <c:pt idx="58933">
                  <c:v>-30.009</c:v>
                </c:pt>
                <c:pt idx="58934">
                  <c:v>-30.007000000000005</c:v>
                </c:pt>
                <c:pt idx="58935">
                  <c:v>-30.004999999999995</c:v>
                </c:pt>
                <c:pt idx="58936">
                  <c:v>-30.003</c:v>
                </c:pt>
                <c:pt idx="58937">
                  <c:v>-30.001000000000005</c:v>
                </c:pt>
                <c:pt idx="58938">
                  <c:v>-29.998999999999995</c:v>
                </c:pt>
                <c:pt idx="58939">
                  <c:v>-29.997</c:v>
                </c:pt>
                <c:pt idx="58940">
                  <c:v>-29.995000000000005</c:v>
                </c:pt>
                <c:pt idx="58941">
                  <c:v>-29.992999999999995</c:v>
                </c:pt>
                <c:pt idx="58942">
                  <c:v>-29.991</c:v>
                </c:pt>
                <c:pt idx="58943">
                  <c:v>-29.989000000000004</c:v>
                </c:pt>
                <c:pt idx="58944">
                  <c:v>-29.986999999999995</c:v>
                </c:pt>
                <c:pt idx="58945">
                  <c:v>-29.984999999999999</c:v>
                </c:pt>
                <c:pt idx="58946">
                  <c:v>-29.983000000000004</c:v>
                </c:pt>
                <c:pt idx="58947">
                  <c:v>-29.980999999999995</c:v>
                </c:pt>
                <c:pt idx="58948">
                  <c:v>-29.978999999999999</c:v>
                </c:pt>
                <c:pt idx="58949">
                  <c:v>-29.977000000000004</c:v>
                </c:pt>
                <c:pt idx="58950">
                  <c:v>-29.974999999999994</c:v>
                </c:pt>
                <c:pt idx="58951">
                  <c:v>-29.972999999999999</c:v>
                </c:pt>
                <c:pt idx="58952">
                  <c:v>-29.971000000000004</c:v>
                </c:pt>
                <c:pt idx="58953">
                  <c:v>-29.968999999999994</c:v>
                </c:pt>
                <c:pt idx="58954">
                  <c:v>-29.966999999999999</c:v>
                </c:pt>
                <c:pt idx="58955">
                  <c:v>-29.965000000000003</c:v>
                </c:pt>
                <c:pt idx="58956">
                  <c:v>-29.962999999999994</c:v>
                </c:pt>
                <c:pt idx="58957">
                  <c:v>-29.960999999999999</c:v>
                </c:pt>
                <c:pt idx="58958">
                  <c:v>-29.959000000000003</c:v>
                </c:pt>
                <c:pt idx="58959">
                  <c:v>-29.956999999999994</c:v>
                </c:pt>
                <c:pt idx="58960">
                  <c:v>-29.954999999999998</c:v>
                </c:pt>
                <c:pt idx="58961">
                  <c:v>-29.953000000000003</c:v>
                </c:pt>
                <c:pt idx="58962">
                  <c:v>-29.950999999999993</c:v>
                </c:pt>
                <c:pt idx="58963">
                  <c:v>-29.948999999999998</c:v>
                </c:pt>
                <c:pt idx="58964">
                  <c:v>-29.947000000000003</c:v>
                </c:pt>
                <c:pt idx="58965">
                  <c:v>-29.944999999999993</c:v>
                </c:pt>
                <c:pt idx="58966">
                  <c:v>-29.942999999999998</c:v>
                </c:pt>
                <c:pt idx="58967">
                  <c:v>-29.941000000000003</c:v>
                </c:pt>
                <c:pt idx="58968">
                  <c:v>-29.938999999999993</c:v>
                </c:pt>
                <c:pt idx="58969">
                  <c:v>-29.936999999999998</c:v>
                </c:pt>
                <c:pt idx="58970">
                  <c:v>-29.935000000000002</c:v>
                </c:pt>
                <c:pt idx="58971">
                  <c:v>-29.933000000000007</c:v>
                </c:pt>
                <c:pt idx="58972">
                  <c:v>-29.930999999999997</c:v>
                </c:pt>
                <c:pt idx="58973">
                  <c:v>-29.929000000000002</c:v>
                </c:pt>
                <c:pt idx="58974">
                  <c:v>-29.927000000000007</c:v>
                </c:pt>
                <c:pt idx="58975">
                  <c:v>-29.924999999999997</c:v>
                </c:pt>
                <c:pt idx="58976">
                  <c:v>-29.923000000000002</c:v>
                </c:pt>
                <c:pt idx="58977">
                  <c:v>-29.921000000000006</c:v>
                </c:pt>
                <c:pt idx="58978">
                  <c:v>-29.918999999999997</c:v>
                </c:pt>
                <c:pt idx="58979">
                  <c:v>-29.917000000000002</c:v>
                </c:pt>
                <c:pt idx="58980">
                  <c:v>-29.915000000000006</c:v>
                </c:pt>
                <c:pt idx="58981">
                  <c:v>-29.912999999999997</c:v>
                </c:pt>
                <c:pt idx="58982">
                  <c:v>-29.911000000000001</c:v>
                </c:pt>
                <c:pt idx="58983">
                  <c:v>-29.909000000000006</c:v>
                </c:pt>
                <c:pt idx="58984">
                  <c:v>-29.906999999999996</c:v>
                </c:pt>
                <c:pt idx="58985">
                  <c:v>-29.905000000000001</c:v>
                </c:pt>
                <c:pt idx="58986">
                  <c:v>-29.903000000000006</c:v>
                </c:pt>
                <c:pt idx="58987">
                  <c:v>-29.900999999999996</c:v>
                </c:pt>
                <c:pt idx="58988">
                  <c:v>-29.899000000000001</c:v>
                </c:pt>
                <c:pt idx="58989">
                  <c:v>-29.897000000000006</c:v>
                </c:pt>
                <c:pt idx="58990">
                  <c:v>-29.894999999999996</c:v>
                </c:pt>
                <c:pt idx="58991">
                  <c:v>-29.893000000000001</c:v>
                </c:pt>
                <c:pt idx="58992">
                  <c:v>-29.891000000000005</c:v>
                </c:pt>
                <c:pt idx="58993">
                  <c:v>-29.888999999999996</c:v>
                </c:pt>
                <c:pt idx="58994">
                  <c:v>-29.887</c:v>
                </c:pt>
                <c:pt idx="58995">
                  <c:v>-29.885000000000005</c:v>
                </c:pt>
                <c:pt idx="58996">
                  <c:v>-29.882999999999996</c:v>
                </c:pt>
                <c:pt idx="58997">
                  <c:v>-29.881</c:v>
                </c:pt>
                <c:pt idx="58998">
                  <c:v>-29.879000000000005</c:v>
                </c:pt>
                <c:pt idx="58999">
                  <c:v>-29.876999999999995</c:v>
                </c:pt>
                <c:pt idx="59000">
                  <c:v>-29.875</c:v>
                </c:pt>
                <c:pt idx="59001">
                  <c:v>-29.873000000000005</c:v>
                </c:pt>
                <c:pt idx="59002">
                  <c:v>-29.870999999999995</c:v>
                </c:pt>
                <c:pt idx="59003">
                  <c:v>-29.869</c:v>
                </c:pt>
                <c:pt idx="59004">
                  <c:v>-29.867000000000004</c:v>
                </c:pt>
                <c:pt idx="59005">
                  <c:v>-29.864999999999995</c:v>
                </c:pt>
                <c:pt idx="59006">
                  <c:v>-29.863</c:v>
                </c:pt>
                <c:pt idx="59007">
                  <c:v>-29.861000000000004</c:v>
                </c:pt>
                <c:pt idx="59008">
                  <c:v>-29.858999999999995</c:v>
                </c:pt>
                <c:pt idx="59009">
                  <c:v>-29.856999999999999</c:v>
                </c:pt>
                <c:pt idx="59010">
                  <c:v>-29.855000000000004</c:v>
                </c:pt>
                <c:pt idx="59011">
                  <c:v>-29.852999999999994</c:v>
                </c:pt>
                <c:pt idx="59012">
                  <c:v>-29.850999999999999</c:v>
                </c:pt>
                <c:pt idx="59013">
                  <c:v>-29.849000000000004</c:v>
                </c:pt>
                <c:pt idx="59014">
                  <c:v>-29.846999999999994</c:v>
                </c:pt>
                <c:pt idx="59015">
                  <c:v>-29.844999999999999</c:v>
                </c:pt>
                <c:pt idx="59016">
                  <c:v>-29.843000000000004</c:v>
                </c:pt>
                <c:pt idx="59017">
                  <c:v>-29.840999999999994</c:v>
                </c:pt>
                <c:pt idx="59018">
                  <c:v>-29.838999999999999</c:v>
                </c:pt>
                <c:pt idx="59019">
                  <c:v>-29.837000000000003</c:v>
                </c:pt>
                <c:pt idx="59020">
                  <c:v>-29.834999999999994</c:v>
                </c:pt>
                <c:pt idx="59021">
                  <c:v>-29.832999999999998</c:v>
                </c:pt>
                <c:pt idx="59022">
                  <c:v>-29.831000000000003</c:v>
                </c:pt>
                <c:pt idx="59023">
                  <c:v>-29.828999999999994</c:v>
                </c:pt>
                <c:pt idx="59024">
                  <c:v>-29.826999999999998</c:v>
                </c:pt>
                <c:pt idx="59025">
                  <c:v>-29.825000000000003</c:v>
                </c:pt>
                <c:pt idx="59026">
                  <c:v>-29.822999999999993</c:v>
                </c:pt>
                <c:pt idx="59027">
                  <c:v>-29.820999999999998</c:v>
                </c:pt>
                <c:pt idx="59028">
                  <c:v>-29.819000000000003</c:v>
                </c:pt>
                <c:pt idx="59029">
                  <c:v>-29.816999999999993</c:v>
                </c:pt>
                <c:pt idx="59030">
                  <c:v>-29.814999999999998</c:v>
                </c:pt>
                <c:pt idx="59031">
                  <c:v>-29.813000000000002</c:v>
                </c:pt>
                <c:pt idx="59032">
                  <c:v>-29.811000000000007</c:v>
                </c:pt>
                <c:pt idx="59033">
                  <c:v>-29.808999999999997</c:v>
                </c:pt>
                <c:pt idx="59034">
                  <c:v>-29.807000000000002</c:v>
                </c:pt>
                <c:pt idx="59035">
                  <c:v>-29.805000000000007</c:v>
                </c:pt>
                <c:pt idx="59036">
                  <c:v>-29.802999999999997</c:v>
                </c:pt>
                <c:pt idx="59037">
                  <c:v>-29.801000000000002</c:v>
                </c:pt>
                <c:pt idx="59038">
                  <c:v>-29.799000000000007</c:v>
                </c:pt>
                <c:pt idx="59039">
                  <c:v>-29.796999999999997</c:v>
                </c:pt>
                <c:pt idx="59040">
                  <c:v>-29.795000000000002</c:v>
                </c:pt>
                <c:pt idx="59041">
                  <c:v>-29.793000000000006</c:v>
                </c:pt>
                <c:pt idx="59042">
                  <c:v>-29.790999999999997</c:v>
                </c:pt>
                <c:pt idx="59043">
                  <c:v>-29.789000000000001</c:v>
                </c:pt>
                <c:pt idx="59044">
                  <c:v>-29.787000000000006</c:v>
                </c:pt>
                <c:pt idx="59045">
                  <c:v>-29.784999999999997</c:v>
                </c:pt>
                <c:pt idx="59046">
                  <c:v>-29.783000000000001</c:v>
                </c:pt>
                <c:pt idx="59047">
                  <c:v>-29.781000000000006</c:v>
                </c:pt>
                <c:pt idx="59048">
                  <c:v>-29.778999999999996</c:v>
                </c:pt>
                <c:pt idx="59049">
                  <c:v>-29.777000000000001</c:v>
                </c:pt>
                <c:pt idx="59050">
                  <c:v>-29.775000000000006</c:v>
                </c:pt>
                <c:pt idx="59051">
                  <c:v>-29.772999999999996</c:v>
                </c:pt>
                <c:pt idx="59052">
                  <c:v>-29.771000000000001</c:v>
                </c:pt>
                <c:pt idx="59053">
                  <c:v>-29.769000000000005</c:v>
                </c:pt>
                <c:pt idx="59054">
                  <c:v>-29.766999999999996</c:v>
                </c:pt>
                <c:pt idx="59055">
                  <c:v>-29.765000000000001</c:v>
                </c:pt>
                <c:pt idx="59056">
                  <c:v>-29.763000000000005</c:v>
                </c:pt>
                <c:pt idx="59057">
                  <c:v>-29.760999999999996</c:v>
                </c:pt>
                <c:pt idx="59058">
                  <c:v>-29.759</c:v>
                </c:pt>
                <c:pt idx="59059">
                  <c:v>-29.757000000000005</c:v>
                </c:pt>
                <c:pt idx="59060">
                  <c:v>-29.754999999999995</c:v>
                </c:pt>
                <c:pt idx="59061">
                  <c:v>-29.753</c:v>
                </c:pt>
                <c:pt idx="59062">
                  <c:v>-29.751000000000005</c:v>
                </c:pt>
                <c:pt idx="59063">
                  <c:v>-29.748999999999995</c:v>
                </c:pt>
                <c:pt idx="59064">
                  <c:v>-29.747</c:v>
                </c:pt>
                <c:pt idx="59065">
                  <c:v>-29.745000000000005</c:v>
                </c:pt>
                <c:pt idx="59066">
                  <c:v>-29.742999999999995</c:v>
                </c:pt>
                <c:pt idx="59067">
                  <c:v>-29.741</c:v>
                </c:pt>
                <c:pt idx="59068">
                  <c:v>-29.739000000000004</c:v>
                </c:pt>
                <c:pt idx="59069">
                  <c:v>-29.736999999999995</c:v>
                </c:pt>
                <c:pt idx="59070">
                  <c:v>-29.734999999999999</c:v>
                </c:pt>
                <c:pt idx="59071">
                  <c:v>-29.733000000000004</c:v>
                </c:pt>
                <c:pt idx="59072">
                  <c:v>-29.730999999999995</c:v>
                </c:pt>
                <c:pt idx="59073">
                  <c:v>-29.728999999999999</c:v>
                </c:pt>
                <c:pt idx="59074">
                  <c:v>-29.727000000000004</c:v>
                </c:pt>
                <c:pt idx="59075">
                  <c:v>-29.724999999999994</c:v>
                </c:pt>
                <c:pt idx="59076">
                  <c:v>-29.722999999999999</c:v>
                </c:pt>
                <c:pt idx="59077">
                  <c:v>-29.721000000000004</c:v>
                </c:pt>
                <c:pt idx="59078">
                  <c:v>-29.718999999999994</c:v>
                </c:pt>
                <c:pt idx="59079">
                  <c:v>-29.716999999999999</c:v>
                </c:pt>
                <c:pt idx="59080">
                  <c:v>-29.715000000000003</c:v>
                </c:pt>
                <c:pt idx="59081">
                  <c:v>-29.712999999999994</c:v>
                </c:pt>
                <c:pt idx="59082">
                  <c:v>-29.710999999999999</c:v>
                </c:pt>
                <c:pt idx="59083">
                  <c:v>-29.709000000000003</c:v>
                </c:pt>
                <c:pt idx="59084">
                  <c:v>-29.706999999999994</c:v>
                </c:pt>
                <c:pt idx="59085">
                  <c:v>-29.704999999999998</c:v>
                </c:pt>
                <c:pt idx="59086">
                  <c:v>-29.703000000000003</c:v>
                </c:pt>
                <c:pt idx="59087">
                  <c:v>-29.700999999999993</c:v>
                </c:pt>
                <c:pt idx="59088">
                  <c:v>-29.698999999999998</c:v>
                </c:pt>
                <c:pt idx="59089">
                  <c:v>-29.697000000000003</c:v>
                </c:pt>
                <c:pt idx="59090">
                  <c:v>-29.694999999999993</c:v>
                </c:pt>
                <c:pt idx="59091">
                  <c:v>-29.692999999999998</c:v>
                </c:pt>
                <c:pt idx="59092">
                  <c:v>-29.691000000000003</c:v>
                </c:pt>
                <c:pt idx="59093">
                  <c:v>-29.688999999999993</c:v>
                </c:pt>
                <c:pt idx="59094">
                  <c:v>-29.686999999999998</c:v>
                </c:pt>
                <c:pt idx="59095">
                  <c:v>-29.685000000000002</c:v>
                </c:pt>
                <c:pt idx="59096">
                  <c:v>-29.683000000000007</c:v>
                </c:pt>
                <c:pt idx="59097">
                  <c:v>-29.680999999999997</c:v>
                </c:pt>
                <c:pt idx="59098">
                  <c:v>-29.679000000000002</c:v>
                </c:pt>
                <c:pt idx="59099">
                  <c:v>-29.677000000000007</c:v>
                </c:pt>
                <c:pt idx="59100">
                  <c:v>-29.674999999999997</c:v>
                </c:pt>
                <c:pt idx="59101">
                  <c:v>-29.673000000000002</c:v>
                </c:pt>
                <c:pt idx="59102">
                  <c:v>-29.671000000000006</c:v>
                </c:pt>
                <c:pt idx="59103">
                  <c:v>-29.668999999999997</c:v>
                </c:pt>
                <c:pt idx="59104">
                  <c:v>-29.667000000000002</c:v>
                </c:pt>
                <c:pt idx="59105">
                  <c:v>-29.665000000000006</c:v>
                </c:pt>
                <c:pt idx="59106">
                  <c:v>-29.662999999999997</c:v>
                </c:pt>
                <c:pt idx="59107">
                  <c:v>-29.661000000000001</c:v>
                </c:pt>
                <c:pt idx="59108">
                  <c:v>-29.659000000000006</c:v>
                </c:pt>
                <c:pt idx="59109">
                  <c:v>-29.656999999999996</c:v>
                </c:pt>
                <c:pt idx="59110">
                  <c:v>-29.655000000000001</c:v>
                </c:pt>
                <c:pt idx="59111">
                  <c:v>-29.653000000000006</c:v>
                </c:pt>
                <c:pt idx="59112">
                  <c:v>-29.650999999999996</c:v>
                </c:pt>
                <c:pt idx="59113">
                  <c:v>-29.649000000000001</c:v>
                </c:pt>
                <c:pt idx="59114">
                  <c:v>-29.647000000000006</c:v>
                </c:pt>
                <c:pt idx="59115">
                  <c:v>-29.644999999999996</c:v>
                </c:pt>
                <c:pt idx="59116">
                  <c:v>-29.643000000000001</c:v>
                </c:pt>
                <c:pt idx="59117">
                  <c:v>-29.641000000000005</c:v>
                </c:pt>
                <c:pt idx="59118">
                  <c:v>-29.638999999999996</c:v>
                </c:pt>
                <c:pt idx="59119">
                  <c:v>-29.637</c:v>
                </c:pt>
                <c:pt idx="59120">
                  <c:v>-29.635000000000005</c:v>
                </c:pt>
                <c:pt idx="59121">
                  <c:v>-29.632999999999996</c:v>
                </c:pt>
                <c:pt idx="59122">
                  <c:v>-29.631</c:v>
                </c:pt>
                <c:pt idx="59123">
                  <c:v>-29.629000000000005</c:v>
                </c:pt>
                <c:pt idx="59124">
                  <c:v>-29.626999999999995</c:v>
                </c:pt>
                <c:pt idx="59125">
                  <c:v>-29.625</c:v>
                </c:pt>
                <c:pt idx="59126">
                  <c:v>-29.623000000000005</c:v>
                </c:pt>
                <c:pt idx="59127">
                  <c:v>-29.620999999999995</c:v>
                </c:pt>
                <c:pt idx="59128">
                  <c:v>-29.619</c:v>
                </c:pt>
                <c:pt idx="59129">
                  <c:v>-29.617000000000004</c:v>
                </c:pt>
                <c:pt idx="59130">
                  <c:v>-29.614999999999995</c:v>
                </c:pt>
                <c:pt idx="59131">
                  <c:v>-29.613</c:v>
                </c:pt>
                <c:pt idx="59132">
                  <c:v>-29.611000000000004</c:v>
                </c:pt>
                <c:pt idx="59133">
                  <c:v>-29.608999999999995</c:v>
                </c:pt>
                <c:pt idx="59134">
                  <c:v>-29.606999999999999</c:v>
                </c:pt>
                <c:pt idx="59135">
                  <c:v>-29.605000000000004</c:v>
                </c:pt>
                <c:pt idx="59136">
                  <c:v>-29.602999999999994</c:v>
                </c:pt>
                <c:pt idx="59137">
                  <c:v>-29.600999999999999</c:v>
                </c:pt>
                <c:pt idx="59138">
                  <c:v>-29.599000000000004</c:v>
                </c:pt>
                <c:pt idx="59139">
                  <c:v>-29.596999999999994</c:v>
                </c:pt>
                <c:pt idx="59140">
                  <c:v>-29.594999999999999</c:v>
                </c:pt>
                <c:pt idx="59141">
                  <c:v>-29.593000000000004</c:v>
                </c:pt>
                <c:pt idx="59142">
                  <c:v>-29.590999999999994</c:v>
                </c:pt>
                <c:pt idx="59143">
                  <c:v>-29.588999999999999</c:v>
                </c:pt>
                <c:pt idx="59144">
                  <c:v>-29.587000000000003</c:v>
                </c:pt>
                <c:pt idx="59145">
                  <c:v>-29.584999999999994</c:v>
                </c:pt>
                <c:pt idx="59146">
                  <c:v>-29.582999999999998</c:v>
                </c:pt>
                <c:pt idx="59147">
                  <c:v>-29.581000000000003</c:v>
                </c:pt>
                <c:pt idx="59148">
                  <c:v>-29.578999999999994</c:v>
                </c:pt>
                <c:pt idx="59149">
                  <c:v>-29.576999999999998</c:v>
                </c:pt>
                <c:pt idx="59150">
                  <c:v>-29.575000000000003</c:v>
                </c:pt>
                <c:pt idx="59151">
                  <c:v>-29.572999999999993</c:v>
                </c:pt>
                <c:pt idx="59152">
                  <c:v>-29.570999999999998</c:v>
                </c:pt>
                <c:pt idx="59153">
                  <c:v>-29.569000000000003</c:v>
                </c:pt>
                <c:pt idx="59154">
                  <c:v>-29.566999999999993</c:v>
                </c:pt>
                <c:pt idx="59155">
                  <c:v>-29.564999999999998</c:v>
                </c:pt>
                <c:pt idx="59156">
                  <c:v>-29.563000000000002</c:v>
                </c:pt>
                <c:pt idx="59157">
                  <c:v>-29.561000000000007</c:v>
                </c:pt>
                <c:pt idx="59158">
                  <c:v>-29.558999999999997</c:v>
                </c:pt>
                <c:pt idx="59159">
                  <c:v>-29.557000000000002</c:v>
                </c:pt>
                <c:pt idx="59160">
                  <c:v>-29.555000000000007</c:v>
                </c:pt>
                <c:pt idx="59161">
                  <c:v>-29.552999999999997</c:v>
                </c:pt>
                <c:pt idx="59162">
                  <c:v>-29.551000000000002</c:v>
                </c:pt>
                <c:pt idx="59163">
                  <c:v>-29.549000000000007</c:v>
                </c:pt>
                <c:pt idx="59164">
                  <c:v>-29.546999999999997</c:v>
                </c:pt>
                <c:pt idx="59165">
                  <c:v>-29.545000000000002</c:v>
                </c:pt>
                <c:pt idx="59166">
                  <c:v>-29.543000000000006</c:v>
                </c:pt>
                <c:pt idx="59167">
                  <c:v>-29.540999999999997</c:v>
                </c:pt>
                <c:pt idx="59168">
                  <c:v>-29.539000000000001</c:v>
                </c:pt>
                <c:pt idx="59169">
                  <c:v>-29.537000000000006</c:v>
                </c:pt>
                <c:pt idx="59170">
                  <c:v>-29.534999999999997</c:v>
                </c:pt>
                <c:pt idx="59171">
                  <c:v>-29.533000000000001</c:v>
                </c:pt>
                <c:pt idx="59172">
                  <c:v>-29.531000000000006</c:v>
                </c:pt>
                <c:pt idx="59173">
                  <c:v>-29.528999999999996</c:v>
                </c:pt>
                <c:pt idx="59174">
                  <c:v>-29.527000000000001</c:v>
                </c:pt>
                <c:pt idx="59175">
                  <c:v>-29.525000000000006</c:v>
                </c:pt>
                <c:pt idx="59176">
                  <c:v>-29.522999999999996</c:v>
                </c:pt>
                <c:pt idx="59177">
                  <c:v>-29.521000000000001</c:v>
                </c:pt>
                <c:pt idx="59178">
                  <c:v>-29.519000000000005</c:v>
                </c:pt>
                <c:pt idx="59179">
                  <c:v>-29.516999999999996</c:v>
                </c:pt>
                <c:pt idx="59180">
                  <c:v>-29.515000000000001</c:v>
                </c:pt>
                <c:pt idx="59181">
                  <c:v>-29.513000000000005</c:v>
                </c:pt>
                <c:pt idx="59182">
                  <c:v>-29.510999999999996</c:v>
                </c:pt>
                <c:pt idx="59183">
                  <c:v>-29.509</c:v>
                </c:pt>
                <c:pt idx="59184">
                  <c:v>-29.507000000000005</c:v>
                </c:pt>
                <c:pt idx="59185">
                  <c:v>-29.504999999999995</c:v>
                </c:pt>
                <c:pt idx="59186">
                  <c:v>-29.503</c:v>
                </c:pt>
                <c:pt idx="59187">
                  <c:v>-29.501000000000005</c:v>
                </c:pt>
                <c:pt idx="59188">
                  <c:v>-29.498999999999995</c:v>
                </c:pt>
                <c:pt idx="59189">
                  <c:v>-29.497</c:v>
                </c:pt>
                <c:pt idx="59190">
                  <c:v>-29.495000000000005</c:v>
                </c:pt>
                <c:pt idx="59191">
                  <c:v>-29.492999999999995</c:v>
                </c:pt>
                <c:pt idx="59192">
                  <c:v>-29.491</c:v>
                </c:pt>
                <c:pt idx="59193">
                  <c:v>-29.489000000000004</c:v>
                </c:pt>
                <c:pt idx="59194">
                  <c:v>-29.486999999999995</c:v>
                </c:pt>
                <c:pt idx="59195">
                  <c:v>-29.484999999999999</c:v>
                </c:pt>
                <c:pt idx="59196">
                  <c:v>-29.483000000000004</c:v>
                </c:pt>
                <c:pt idx="59197">
                  <c:v>-29.480999999999995</c:v>
                </c:pt>
                <c:pt idx="59198">
                  <c:v>-29.478999999999999</c:v>
                </c:pt>
                <c:pt idx="59199">
                  <c:v>-29.477000000000004</c:v>
                </c:pt>
                <c:pt idx="59200">
                  <c:v>-29.474999999999994</c:v>
                </c:pt>
                <c:pt idx="59201">
                  <c:v>-29.472999999999999</c:v>
                </c:pt>
                <c:pt idx="59202">
                  <c:v>-29.471000000000004</c:v>
                </c:pt>
                <c:pt idx="59203">
                  <c:v>-29.468999999999994</c:v>
                </c:pt>
                <c:pt idx="59204">
                  <c:v>-29.466999999999999</c:v>
                </c:pt>
                <c:pt idx="59205">
                  <c:v>-29.465000000000003</c:v>
                </c:pt>
                <c:pt idx="59206">
                  <c:v>-29.462999999999994</c:v>
                </c:pt>
                <c:pt idx="59207">
                  <c:v>-29.460999999999999</c:v>
                </c:pt>
                <c:pt idx="59208">
                  <c:v>-29.459000000000003</c:v>
                </c:pt>
                <c:pt idx="59209">
                  <c:v>-29.456999999999994</c:v>
                </c:pt>
                <c:pt idx="59210">
                  <c:v>-29.454999999999998</c:v>
                </c:pt>
                <c:pt idx="59211">
                  <c:v>-29.453000000000003</c:v>
                </c:pt>
                <c:pt idx="59212">
                  <c:v>-29.450999999999993</c:v>
                </c:pt>
                <c:pt idx="59213">
                  <c:v>-29.448999999999998</c:v>
                </c:pt>
                <c:pt idx="59214">
                  <c:v>-29.447000000000003</c:v>
                </c:pt>
                <c:pt idx="59215">
                  <c:v>-29.444999999999993</c:v>
                </c:pt>
                <c:pt idx="59216">
                  <c:v>-29.442999999999998</c:v>
                </c:pt>
                <c:pt idx="59217">
                  <c:v>-29.441000000000003</c:v>
                </c:pt>
                <c:pt idx="59218">
                  <c:v>-29.438999999999993</c:v>
                </c:pt>
                <c:pt idx="59219">
                  <c:v>-29.436999999999998</c:v>
                </c:pt>
                <c:pt idx="59220">
                  <c:v>-29.435000000000002</c:v>
                </c:pt>
                <c:pt idx="59221">
                  <c:v>-29.433000000000007</c:v>
                </c:pt>
                <c:pt idx="59222">
                  <c:v>-29.430999999999997</c:v>
                </c:pt>
                <c:pt idx="59223">
                  <c:v>-29.429000000000002</c:v>
                </c:pt>
                <c:pt idx="59224">
                  <c:v>-29.427000000000007</c:v>
                </c:pt>
                <c:pt idx="59225">
                  <c:v>-29.424999999999997</c:v>
                </c:pt>
                <c:pt idx="59226">
                  <c:v>-29.423000000000002</c:v>
                </c:pt>
                <c:pt idx="59227">
                  <c:v>-29.421000000000006</c:v>
                </c:pt>
                <c:pt idx="59228">
                  <c:v>-29.418999999999997</c:v>
                </c:pt>
                <c:pt idx="59229">
                  <c:v>-29.417000000000002</c:v>
                </c:pt>
                <c:pt idx="59230">
                  <c:v>-29.415000000000006</c:v>
                </c:pt>
                <c:pt idx="59231">
                  <c:v>-29.412999999999997</c:v>
                </c:pt>
                <c:pt idx="59232">
                  <c:v>-29.411000000000001</c:v>
                </c:pt>
                <c:pt idx="59233">
                  <c:v>-29.409000000000006</c:v>
                </c:pt>
                <c:pt idx="59234">
                  <c:v>-29.406999999999996</c:v>
                </c:pt>
                <c:pt idx="59235">
                  <c:v>-29.405000000000001</c:v>
                </c:pt>
                <c:pt idx="59236">
                  <c:v>-29.403000000000006</c:v>
                </c:pt>
                <c:pt idx="59237">
                  <c:v>-29.400999999999996</c:v>
                </c:pt>
                <c:pt idx="59238">
                  <c:v>-29.399000000000001</c:v>
                </c:pt>
                <c:pt idx="59239">
                  <c:v>-29.397000000000006</c:v>
                </c:pt>
                <c:pt idx="59240">
                  <c:v>-29.394999999999996</c:v>
                </c:pt>
                <c:pt idx="59241">
                  <c:v>-29.393000000000001</c:v>
                </c:pt>
                <c:pt idx="59242">
                  <c:v>-29.391000000000005</c:v>
                </c:pt>
                <c:pt idx="59243">
                  <c:v>-29.388999999999996</c:v>
                </c:pt>
                <c:pt idx="59244">
                  <c:v>-29.387</c:v>
                </c:pt>
                <c:pt idx="59245">
                  <c:v>-29.385000000000005</c:v>
                </c:pt>
                <c:pt idx="59246">
                  <c:v>-29.382999999999996</c:v>
                </c:pt>
                <c:pt idx="59247">
                  <c:v>-29.381</c:v>
                </c:pt>
                <c:pt idx="59248">
                  <c:v>-29.379000000000005</c:v>
                </c:pt>
                <c:pt idx="59249">
                  <c:v>-29.376999999999995</c:v>
                </c:pt>
                <c:pt idx="59250">
                  <c:v>-29.375</c:v>
                </c:pt>
                <c:pt idx="59251">
                  <c:v>-29.373000000000005</c:v>
                </c:pt>
                <c:pt idx="59252">
                  <c:v>-29.370999999999995</c:v>
                </c:pt>
                <c:pt idx="59253">
                  <c:v>-29.369</c:v>
                </c:pt>
                <c:pt idx="59254">
                  <c:v>-29.367000000000004</c:v>
                </c:pt>
                <c:pt idx="59255">
                  <c:v>-29.364999999999995</c:v>
                </c:pt>
                <c:pt idx="59256">
                  <c:v>-29.363</c:v>
                </c:pt>
                <c:pt idx="59257">
                  <c:v>-29.361000000000004</c:v>
                </c:pt>
                <c:pt idx="59258">
                  <c:v>-29.358999999999995</c:v>
                </c:pt>
                <c:pt idx="59259">
                  <c:v>-29.356999999999999</c:v>
                </c:pt>
                <c:pt idx="59260">
                  <c:v>-29.355000000000004</c:v>
                </c:pt>
                <c:pt idx="59261">
                  <c:v>-29.352999999999994</c:v>
                </c:pt>
                <c:pt idx="59262">
                  <c:v>-29.350999999999999</c:v>
                </c:pt>
                <c:pt idx="59263">
                  <c:v>-29.349000000000004</c:v>
                </c:pt>
                <c:pt idx="59264">
                  <c:v>-29.346999999999994</c:v>
                </c:pt>
                <c:pt idx="59265">
                  <c:v>-29.344999999999999</c:v>
                </c:pt>
                <c:pt idx="59266">
                  <c:v>-29.343000000000004</c:v>
                </c:pt>
                <c:pt idx="59267">
                  <c:v>-29.340999999999994</c:v>
                </c:pt>
                <c:pt idx="59268">
                  <c:v>-29.338999999999999</c:v>
                </c:pt>
                <c:pt idx="59269">
                  <c:v>-29.337000000000003</c:v>
                </c:pt>
                <c:pt idx="59270">
                  <c:v>-29.334999999999994</c:v>
                </c:pt>
                <c:pt idx="59271">
                  <c:v>-29.332999999999998</c:v>
                </c:pt>
                <c:pt idx="59272">
                  <c:v>-29.331000000000003</c:v>
                </c:pt>
                <c:pt idx="59273">
                  <c:v>-29.328999999999994</c:v>
                </c:pt>
                <c:pt idx="59274">
                  <c:v>-29.326999999999998</c:v>
                </c:pt>
                <c:pt idx="59275">
                  <c:v>-29.325000000000003</c:v>
                </c:pt>
                <c:pt idx="59276">
                  <c:v>-29.322999999999993</c:v>
                </c:pt>
                <c:pt idx="59277">
                  <c:v>-29.320999999999998</c:v>
                </c:pt>
                <c:pt idx="59278">
                  <c:v>-29.319000000000003</c:v>
                </c:pt>
                <c:pt idx="59279">
                  <c:v>-29.316999999999993</c:v>
                </c:pt>
                <c:pt idx="59280">
                  <c:v>-29.314999999999998</c:v>
                </c:pt>
                <c:pt idx="59281">
                  <c:v>-29.313000000000002</c:v>
                </c:pt>
                <c:pt idx="59282">
                  <c:v>-29.311000000000007</c:v>
                </c:pt>
                <c:pt idx="59283">
                  <c:v>-29.308999999999997</c:v>
                </c:pt>
                <c:pt idx="59284">
                  <c:v>-29.307000000000002</c:v>
                </c:pt>
                <c:pt idx="59285">
                  <c:v>-29.305000000000007</c:v>
                </c:pt>
                <c:pt idx="59286">
                  <c:v>-29.302999999999997</c:v>
                </c:pt>
                <c:pt idx="59287">
                  <c:v>-29.301000000000002</c:v>
                </c:pt>
                <c:pt idx="59288">
                  <c:v>-29.299000000000007</c:v>
                </c:pt>
                <c:pt idx="59289">
                  <c:v>-29.296999999999997</c:v>
                </c:pt>
                <c:pt idx="59290">
                  <c:v>-29.295000000000002</c:v>
                </c:pt>
                <c:pt idx="59291">
                  <c:v>-29.293000000000006</c:v>
                </c:pt>
                <c:pt idx="59292">
                  <c:v>-29.290999999999997</c:v>
                </c:pt>
                <c:pt idx="59293">
                  <c:v>-29.289000000000001</c:v>
                </c:pt>
                <c:pt idx="59294">
                  <c:v>-29.287000000000006</c:v>
                </c:pt>
                <c:pt idx="59295">
                  <c:v>-29.284999999999997</c:v>
                </c:pt>
                <c:pt idx="59296">
                  <c:v>-29.283000000000001</c:v>
                </c:pt>
                <c:pt idx="59297">
                  <c:v>-29.281000000000006</c:v>
                </c:pt>
                <c:pt idx="59298">
                  <c:v>-29.278999999999996</c:v>
                </c:pt>
                <c:pt idx="59299">
                  <c:v>-29.277000000000001</c:v>
                </c:pt>
                <c:pt idx="59300">
                  <c:v>-29.275000000000006</c:v>
                </c:pt>
                <c:pt idx="59301">
                  <c:v>-29.272999999999996</c:v>
                </c:pt>
                <c:pt idx="59302">
                  <c:v>-29.271000000000001</c:v>
                </c:pt>
                <c:pt idx="59303">
                  <c:v>-29.269000000000005</c:v>
                </c:pt>
                <c:pt idx="59304">
                  <c:v>-29.266999999999996</c:v>
                </c:pt>
                <c:pt idx="59305">
                  <c:v>-29.265000000000001</c:v>
                </c:pt>
                <c:pt idx="59306">
                  <c:v>-29.263000000000005</c:v>
                </c:pt>
                <c:pt idx="59307">
                  <c:v>-29.260999999999996</c:v>
                </c:pt>
                <c:pt idx="59308">
                  <c:v>-29.259</c:v>
                </c:pt>
                <c:pt idx="59309">
                  <c:v>-29.257000000000005</c:v>
                </c:pt>
                <c:pt idx="59310">
                  <c:v>-29.254999999999995</c:v>
                </c:pt>
                <c:pt idx="59311">
                  <c:v>-29.253</c:v>
                </c:pt>
                <c:pt idx="59312">
                  <c:v>-29.251000000000005</c:v>
                </c:pt>
                <c:pt idx="59313">
                  <c:v>-29.248999999999995</c:v>
                </c:pt>
                <c:pt idx="59314">
                  <c:v>-29.247</c:v>
                </c:pt>
                <c:pt idx="59315">
                  <c:v>-29.245000000000005</c:v>
                </c:pt>
                <c:pt idx="59316">
                  <c:v>-29.242999999999995</c:v>
                </c:pt>
                <c:pt idx="59317">
                  <c:v>-29.241</c:v>
                </c:pt>
                <c:pt idx="59318">
                  <c:v>-29.239000000000004</c:v>
                </c:pt>
                <c:pt idx="59319">
                  <c:v>-29.236999999999995</c:v>
                </c:pt>
                <c:pt idx="59320">
                  <c:v>-29.234999999999999</c:v>
                </c:pt>
                <c:pt idx="59321">
                  <c:v>-29.233000000000004</c:v>
                </c:pt>
                <c:pt idx="59322">
                  <c:v>-29.230999999999995</c:v>
                </c:pt>
                <c:pt idx="59323">
                  <c:v>-29.228999999999999</c:v>
                </c:pt>
                <c:pt idx="59324">
                  <c:v>-29.227000000000004</c:v>
                </c:pt>
                <c:pt idx="59325">
                  <c:v>-29.224999999999994</c:v>
                </c:pt>
                <c:pt idx="59326">
                  <c:v>-29.222999999999999</c:v>
                </c:pt>
                <c:pt idx="59327">
                  <c:v>-29.221000000000004</c:v>
                </c:pt>
                <c:pt idx="59328">
                  <c:v>-29.218999999999994</c:v>
                </c:pt>
                <c:pt idx="59329">
                  <c:v>-29.216999999999999</c:v>
                </c:pt>
                <c:pt idx="59330">
                  <c:v>-29.215000000000003</c:v>
                </c:pt>
                <c:pt idx="59331">
                  <c:v>-29.212999999999994</c:v>
                </c:pt>
                <c:pt idx="59332">
                  <c:v>-29.210999999999999</c:v>
                </c:pt>
                <c:pt idx="59333">
                  <c:v>-29.209000000000003</c:v>
                </c:pt>
                <c:pt idx="59334">
                  <c:v>-29.206999999999994</c:v>
                </c:pt>
                <c:pt idx="59335">
                  <c:v>-29.204999999999998</c:v>
                </c:pt>
                <c:pt idx="59336">
                  <c:v>-29.203000000000003</c:v>
                </c:pt>
                <c:pt idx="59337">
                  <c:v>-29.200999999999993</c:v>
                </c:pt>
                <c:pt idx="59338">
                  <c:v>-29.198999999999998</c:v>
                </c:pt>
                <c:pt idx="59339">
                  <c:v>-29.197000000000003</c:v>
                </c:pt>
                <c:pt idx="59340">
                  <c:v>-29.194999999999993</c:v>
                </c:pt>
                <c:pt idx="59341">
                  <c:v>-29.192999999999998</c:v>
                </c:pt>
                <c:pt idx="59342">
                  <c:v>-29.191000000000003</c:v>
                </c:pt>
                <c:pt idx="59343">
                  <c:v>-29.188999999999993</c:v>
                </c:pt>
                <c:pt idx="59344">
                  <c:v>-29.186999999999998</c:v>
                </c:pt>
                <c:pt idx="59345">
                  <c:v>-29.185000000000002</c:v>
                </c:pt>
                <c:pt idx="59346">
                  <c:v>-29.183000000000007</c:v>
                </c:pt>
                <c:pt idx="59347">
                  <c:v>-29.180999999999997</c:v>
                </c:pt>
                <c:pt idx="59348">
                  <c:v>-29.179000000000002</c:v>
                </c:pt>
                <c:pt idx="59349">
                  <c:v>-29.177000000000007</c:v>
                </c:pt>
                <c:pt idx="59350">
                  <c:v>-29.174999999999997</c:v>
                </c:pt>
                <c:pt idx="59351">
                  <c:v>-29.173000000000002</c:v>
                </c:pt>
                <c:pt idx="59352">
                  <c:v>-29.171000000000006</c:v>
                </c:pt>
                <c:pt idx="59353">
                  <c:v>-29.168999999999997</c:v>
                </c:pt>
                <c:pt idx="59354">
                  <c:v>-29.167000000000002</c:v>
                </c:pt>
                <c:pt idx="59355">
                  <c:v>-29.165000000000006</c:v>
                </c:pt>
                <c:pt idx="59356">
                  <c:v>-29.162999999999997</c:v>
                </c:pt>
                <c:pt idx="59357">
                  <c:v>-29.161000000000001</c:v>
                </c:pt>
                <c:pt idx="59358">
                  <c:v>-29.159000000000006</c:v>
                </c:pt>
                <c:pt idx="59359">
                  <c:v>-29.156999999999996</c:v>
                </c:pt>
                <c:pt idx="59360">
                  <c:v>-29.155000000000001</c:v>
                </c:pt>
                <c:pt idx="59361">
                  <c:v>-29.153000000000006</c:v>
                </c:pt>
                <c:pt idx="59362">
                  <c:v>-29.150999999999996</c:v>
                </c:pt>
                <c:pt idx="59363">
                  <c:v>-29.149000000000001</c:v>
                </c:pt>
                <c:pt idx="59364">
                  <c:v>-29.147000000000006</c:v>
                </c:pt>
                <c:pt idx="59365">
                  <c:v>-29.144999999999996</c:v>
                </c:pt>
                <c:pt idx="59366">
                  <c:v>-29.143000000000001</c:v>
                </c:pt>
                <c:pt idx="59367">
                  <c:v>-29.141000000000005</c:v>
                </c:pt>
                <c:pt idx="59368">
                  <c:v>-29.138999999999996</c:v>
                </c:pt>
                <c:pt idx="59369">
                  <c:v>-29.137</c:v>
                </c:pt>
                <c:pt idx="59370">
                  <c:v>-29.135000000000005</c:v>
                </c:pt>
                <c:pt idx="59371">
                  <c:v>-29.132999999999996</c:v>
                </c:pt>
                <c:pt idx="59372">
                  <c:v>-29.131</c:v>
                </c:pt>
                <c:pt idx="59373">
                  <c:v>-29.129000000000005</c:v>
                </c:pt>
                <c:pt idx="59374">
                  <c:v>-29.126999999999995</c:v>
                </c:pt>
                <c:pt idx="59375">
                  <c:v>-29.125</c:v>
                </c:pt>
                <c:pt idx="59376">
                  <c:v>-29.123000000000005</c:v>
                </c:pt>
                <c:pt idx="59377">
                  <c:v>-29.120999999999995</c:v>
                </c:pt>
                <c:pt idx="59378">
                  <c:v>-29.119</c:v>
                </c:pt>
                <c:pt idx="59379">
                  <c:v>-29.117000000000004</c:v>
                </c:pt>
                <c:pt idx="59380">
                  <c:v>-29.114999999999995</c:v>
                </c:pt>
                <c:pt idx="59381">
                  <c:v>-29.113</c:v>
                </c:pt>
                <c:pt idx="59382">
                  <c:v>-29.111000000000004</c:v>
                </c:pt>
                <c:pt idx="59383">
                  <c:v>-29.108999999999995</c:v>
                </c:pt>
                <c:pt idx="59384">
                  <c:v>-29.106999999999999</c:v>
                </c:pt>
                <c:pt idx="59385">
                  <c:v>-29.105000000000004</c:v>
                </c:pt>
                <c:pt idx="59386">
                  <c:v>-29.102999999999994</c:v>
                </c:pt>
                <c:pt idx="59387">
                  <c:v>-29.100999999999999</c:v>
                </c:pt>
                <c:pt idx="59388">
                  <c:v>-29.099000000000004</c:v>
                </c:pt>
                <c:pt idx="59389">
                  <c:v>-29.096999999999994</c:v>
                </c:pt>
                <c:pt idx="59390">
                  <c:v>-29.094999999999999</c:v>
                </c:pt>
                <c:pt idx="59391">
                  <c:v>-29.093000000000004</c:v>
                </c:pt>
                <c:pt idx="59392">
                  <c:v>-29.090999999999994</c:v>
                </c:pt>
                <c:pt idx="59393">
                  <c:v>-29.088999999999999</c:v>
                </c:pt>
                <c:pt idx="59394">
                  <c:v>-29.087000000000003</c:v>
                </c:pt>
                <c:pt idx="59395">
                  <c:v>-29.084999999999994</c:v>
                </c:pt>
                <c:pt idx="59396">
                  <c:v>-29.082999999999998</c:v>
                </c:pt>
                <c:pt idx="59397">
                  <c:v>-29.081000000000003</c:v>
                </c:pt>
                <c:pt idx="59398">
                  <c:v>-29.078999999999994</c:v>
                </c:pt>
                <c:pt idx="59399">
                  <c:v>-29.076999999999998</c:v>
                </c:pt>
                <c:pt idx="59400">
                  <c:v>-29.075000000000003</c:v>
                </c:pt>
                <c:pt idx="59401">
                  <c:v>-29.072999999999993</c:v>
                </c:pt>
                <c:pt idx="59402">
                  <c:v>-29.070999999999998</c:v>
                </c:pt>
                <c:pt idx="59403">
                  <c:v>-29.069000000000003</c:v>
                </c:pt>
                <c:pt idx="59404">
                  <c:v>-29.066999999999993</c:v>
                </c:pt>
                <c:pt idx="59405">
                  <c:v>-29.064999999999998</c:v>
                </c:pt>
                <c:pt idx="59406">
                  <c:v>-29.063000000000002</c:v>
                </c:pt>
                <c:pt idx="59407">
                  <c:v>-29.061000000000007</c:v>
                </c:pt>
                <c:pt idx="59408">
                  <c:v>-29.058999999999997</c:v>
                </c:pt>
                <c:pt idx="59409">
                  <c:v>-29.057000000000002</c:v>
                </c:pt>
                <c:pt idx="59410">
                  <c:v>-29.055000000000007</c:v>
                </c:pt>
                <c:pt idx="59411">
                  <c:v>-29.052999999999997</c:v>
                </c:pt>
                <c:pt idx="59412">
                  <c:v>-29.051000000000002</c:v>
                </c:pt>
                <c:pt idx="59413">
                  <c:v>-29.049000000000007</c:v>
                </c:pt>
                <c:pt idx="59414">
                  <c:v>-29.046999999999997</c:v>
                </c:pt>
                <c:pt idx="59415">
                  <c:v>-29.045000000000002</c:v>
                </c:pt>
                <c:pt idx="59416">
                  <c:v>-29.043000000000006</c:v>
                </c:pt>
                <c:pt idx="59417">
                  <c:v>-29.040999999999997</c:v>
                </c:pt>
                <c:pt idx="59418">
                  <c:v>-29.039000000000001</c:v>
                </c:pt>
                <c:pt idx="59419">
                  <c:v>-29.037000000000006</c:v>
                </c:pt>
                <c:pt idx="59420">
                  <c:v>-29.034999999999997</c:v>
                </c:pt>
                <c:pt idx="59421">
                  <c:v>-29.033000000000001</c:v>
                </c:pt>
                <c:pt idx="59422">
                  <c:v>-29.031000000000006</c:v>
                </c:pt>
                <c:pt idx="59423">
                  <c:v>-29.028999999999996</c:v>
                </c:pt>
                <c:pt idx="59424">
                  <c:v>-29.027000000000001</c:v>
                </c:pt>
                <c:pt idx="59425">
                  <c:v>-29.025000000000006</c:v>
                </c:pt>
                <c:pt idx="59426">
                  <c:v>-29.022999999999996</c:v>
                </c:pt>
                <c:pt idx="59427">
                  <c:v>-29.021000000000001</c:v>
                </c:pt>
                <c:pt idx="59428">
                  <c:v>-29.019000000000005</c:v>
                </c:pt>
                <c:pt idx="59429">
                  <c:v>-29.016999999999996</c:v>
                </c:pt>
                <c:pt idx="59430">
                  <c:v>-29.015000000000001</c:v>
                </c:pt>
                <c:pt idx="59431">
                  <c:v>-29.013000000000005</c:v>
                </c:pt>
                <c:pt idx="59432">
                  <c:v>-29.010999999999996</c:v>
                </c:pt>
                <c:pt idx="59433">
                  <c:v>-29.009</c:v>
                </c:pt>
                <c:pt idx="59434">
                  <c:v>-29.007000000000005</c:v>
                </c:pt>
                <c:pt idx="59435">
                  <c:v>-29.004999999999995</c:v>
                </c:pt>
                <c:pt idx="59436">
                  <c:v>-29.003</c:v>
                </c:pt>
                <c:pt idx="59437">
                  <c:v>-29.001000000000005</c:v>
                </c:pt>
                <c:pt idx="59438">
                  <c:v>-28.998999999999995</c:v>
                </c:pt>
                <c:pt idx="59439">
                  <c:v>-28.997</c:v>
                </c:pt>
                <c:pt idx="59440">
                  <c:v>-28.995000000000005</c:v>
                </c:pt>
                <c:pt idx="59441">
                  <c:v>-28.992999999999995</c:v>
                </c:pt>
                <c:pt idx="59442">
                  <c:v>-28.991</c:v>
                </c:pt>
                <c:pt idx="59443">
                  <c:v>-28.989000000000004</c:v>
                </c:pt>
                <c:pt idx="59444">
                  <c:v>-28.986999999999995</c:v>
                </c:pt>
                <c:pt idx="59445">
                  <c:v>-28.984999999999999</c:v>
                </c:pt>
                <c:pt idx="59446">
                  <c:v>-28.983000000000004</c:v>
                </c:pt>
                <c:pt idx="59447">
                  <c:v>-28.980999999999995</c:v>
                </c:pt>
                <c:pt idx="59448">
                  <c:v>-28.978999999999999</c:v>
                </c:pt>
                <c:pt idx="59449">
                  <c:v>-28.977000000000004</c:v>
                </c:pt>
                <c:pt idx="59450">
                  <c:v>-28.974999999999994</c:v>
                </c:pt>
                <c:pt idx="59451">
                  <c:v>-28.972999999999999</c:v>
                </c:pt>
                <c:pt idx="59452">
                  <c:v>-28.971000000000004</c:v>
                </c:pt>
                <c:pt idx="59453">
                  <c:v>-28.968999999999994</c:v>
                </c:pt>
                <c:pt idx="59454">
                  <c:v>-28.966999999999999</c:v>
                </c:pt>
                <c:pt idx="59455">
                  <c:v>-28.965000000000003</c:v>
                </c:pt>
                <c:pt idx="59456">
                  <c:v>-28.962999999999994</c:v>
                </c:pt>
                <c:pt idx="59457">
                  <c:v>-28.960999999999999</c:v>
                </c:pt>
                <c:pt idx="59458">
                  <c:v>-28.959000000000003</c:v>
                </c:pt>
                <c:pt idx="59459">
                  <c:v>-28.956999999999994</c:v>
                </c:pt>
                <c:pt idx="59460">
                  <c:v>-28.954999999999998</c:v>
                </c:pt>
                <c:pt idx="59461">
                  <c:v>-28.953000000000003</c:v>
                </c:pt>
                <c:pt idx="59462">
                  <c:v>-28.950999999999993</c:v>
                </c:pt>
                <c:pt idx="59463">
                  <c:v>-28.948999999999998</c:v>
                </c:pt>
                <c:pt idx="59464">
                  <c:v>-28.947000000000003</c:v>
                </c:pt>
                <c:pt idx="59465">
                  <c:v>-28.944999999999993</c:v>
                </c:pt>
                <c:pt idx="59466">
                  <c:v>-28.942999999999998</c:v>
                </c:pt>
                <c:pt idx="59467">
                  <c:v>-28.941000000000003</c:v>
                </c:pt>
                <c:pt idx="59468">
                  <c:v>-28.938999999999993</c:v>
                </c:pt>
                <c:pt idx="59469">
                  <c:v>-28.936999999999998</c:v>
                </c:pt>
                <c:pt idx="59470">
                  <c:v>-28.935000000000002</c:v>
                </c:pt>
                <c:pt idx="59471">
                  <c:v>-28.933000000000007</c:v>
                </c:pt>
                <c:pt idx="59472">
                  <c:v>-28.930999999999997</c:v>
                </c:pt>
                <c:pt idx="59473">
                  <c:v>-28.929000000000002</c:v>
                </c:pt>
                <c:pt idx="59474">
                  <c:v>-28.927000000000007</c:v>
                </c:pt>
                <c:pt idx="59475">
                  <c:v>-28.924999999999997</c:v>
                </c:pt>
                <c:pt idx="59476">
                  <c:v>-28.923000000000002</c:v>
                </c:pt>
                <c:pt idx="59477">
                  <c:v>-28.921000000000006</c:v>
                </c:pt>
                <c:pt idx="59478">
                  <c:v>-28.918999999999997</c:v>
                </c:pt>
                <c:pt idx="59479">
                  <c:v>-28.917000000000002</c:v>
                </c:pt>
                <c:pt idx="59480">
                  <c:v>-28.915000000000006</c:v>
                </c:pt>
                <c:pt idx="59481">
                  <c:v>-28.912999999999997</c:v>
                </c:pt>
                <c:pt idx="59482">
                  <c:v>-28.911000000000001</c:v>
                </c:pt>
                <c:pt idx="59483">
                  <c:v>-28.909000000000006</c:v>
                </c:pt>
                <c:pt idx="59484">
                  <c:v>-28.906999999999996</c:v>
                </c:pt>
                <c:pt idx="59485">
                  <c:v>-28.905000000000001</c:v>
                </c:pt>
                <c:pt idx="59486">
                  <c:v>-28.903000000000006</c:v>
                </c:pt>
                <c:pt idx="59487">
                  <c:v>-28.900999999999996</c:v>
                </c:pt>
                <c:pt idx="59488">
                  <c:v>-28.899000000000001</c:v>
                </c:pt>
                <c:pt idx="59489">
                  <c:v>-28.897000000000006</c:v>
                </c:pt>
                <c:pt idx="59490">
                  <c:v>-28.894999999999996</c:v>
                </c:pt>
                <c:pt idx="59491">
                  <c:v>-28.893000000000001</c:v>
                </c:pt>
                <c:pt idx="59492">
                  <c:v>-28.891000000000005</c:v>
                </c:pt>
                <c:pt idx="59493">
                  <c:v>-28.888999999999996</c:v>
                </c:pt>
                <c:pt idx="59494">
                  <c:v>-28.887</c:v>
                </c:pt>
                <c:pt idx="59495">
                  <c:v>-28.885000000000005</c:v>
                </c:pt>
                <c:pt idx="59496">
                  <c:v>-28.882999999999996</c:v>
                </c:pt>
                <c:pt idx="59497">
                  <c:v>-28.881</c:v>
                </c:pt>
                <c:pt idx="59498">
                  <c:v>-28.879000000000005</c:v>
                </c:pt>
                <c:pt idx="59499">
                  <c:v>-28.876999999999995</c:v>
                </c:pt>
                <c:pt idx="59500">
                  <c:v>-28.875</c:v>
                </c:pt>
                <c:pt idx="59501">
                  <c:v>-28.873000000000005</c:v>
                </c:pt>
                <c:pt idx="59502">
                  <c:v>-28.870999999999995</c:v>
                </c:pt>
                <c:pt idx="59503">
                  <c:v>-28.869</c:v>
                </c:pt>
                <c:pt idx="59504">
                  <c:v>-28.867000000000004</c:v>
                </c:pt>
                <c:pt idx="59505">
                  <c:v>-28.864999999999995</c:v>
                </c:pt>
                <c:pt idx="59506">
                  <c:v>-28.863</c:v>
                </c:pt>
                <c:pt idx="59507">
                  <c:v>-28.861000000000004</c:v>
                </c:pt>
                <c:pt idx="59508">
                  <c:v>-28.858999999999995</c:v>
                </c:pt>
                <c:pt idx="59509">
                  <c:v>-28.856999999999999</c:v>
                </c:pt>
                <c:pt idx="59510">
                  <c:v>-28.855000000000004</c:v>
                </c:pt>
                <c:pt idx="59511">
                  <c:v>-28.852999999999994</c:v>
                </c:pt>
                <c:pt idx="59512">
                  <c:v>-28.850999999999999</c:v>
                </c:pt>
                <c:pt idx="59513">
                  <c:v>-28.849000000000004</c:v>
                </c:pt>
                <c:pt idx="59514">
                  <c:v>-28.846999999999994</c:v>
                </c:pt>
                <c:pt idx="59515">
                  <c:v>-28.844999999999999</c:v>
                </c:pt>
                <c:pt idx="59516">
                  <c:v>-28.843000000000004</c:v>
                </c:pt>
                <c:pt idx="59517">
                  <c:v>-28.840999999999994</c:v>
                </c:pt>
                <c:pt idx="59518">
                  <c:v>-28.838999999999999</c:v>
                </c:pt>
                <c:pt idx="59519">
                  <c:v>-28.837000000000003</c:v>
                </c:pt>
                <c:pt idx="59520">
                  <c:v>-28.834999999999994</c:v>
                </c:pt>
                <c:pt idx="59521">
                  <c:v>-28.832999999999998</c:v>
                </c:pt>
                <c:pt idx="59522">
                  <c:v>-28.831000000000003</c:v>
                </c:pt>
                <c:pt idx="59523">
                  <c:v>-28.828999999999994</c:v>
                </c:pt>
                <c:pt idx="59524">
                  <c:v>-28.826999999999998</c:v>
                </c:pt>
                <c:pt idx="59525">
                  <c:v>-28.825000000000003</c:v>
                </c:pt>
                <c:pt idx="59526">
                  <c:v>-28.822999999999993</c:v>
                </c:pt>
                <c:pt idx="59527">
                  <c:v>-28.820999999999998</c:v>
                </c:pt>
                <c:pt idx="59528">
                  <c:v>-28.819000000000003</c:v>
                </c:pt>
                <c:pt idx="59529">
                  <c:v>-28.816999999999993</c:v>
                </c:pt>
                <c:pt idx="59530">
                  <c:v>-28.814999999999998</c:v>
                </c:pt>
                <c:pt idx="59531">
                  <c:v>-28.813000000000002</c:v>
                </c:pt>
                <c:pt idx="59532">
                  <c:v>-28.811000000000007</c:v>
                </c:pt>
                <c:pt idx="59533">
                  <c:v>-28.808999999999997</c:v>
                </c:pt>
                <c:pt idx="59534">
                  <c:v>-28.807000000000002</c:v>
                </c:pt>
                <c:pt idx="59535">
                  <c:v>-28.805000000000007</c:v>
                </c:pt>
                <c:pt idx="59536">
                  <c:v>-28.802999999999997</c:v>
                </c:pt>
                <c:pt idx="59537">
                  <c:v>-28.801000000000002</c:v>
                </c:pt>
                <c:pt idx="59538">
                  <c:v>-28.799000000000007</c:v>
                </c:pt>
                <c:pt idx="59539">
                  <c:v>-28.796999999999997</c:v>
                </c:pt>
                <c:pt idx="59540">
                  <c:v>-28.795000000000002</c:v>
                </c:pt>
                <c:pt idx="59541">
                  <c:v>-28.793000000000006</c:v>
                </c:pt>
                <c:pt idx="59542">
                  <c:v>-28.790999999999997</c:v>
                </c:pt>
                <c:pt idx="59543">
                  <c:v>-28.789000000000001</c:v>
                </c:pt>
                <c:pt idx="59544">
                  <c:v>-28.787000000000006</c:v>
                </c:pt>
                <c:pt idx="59545">
                  <c:v>-28.784999999999997</c:v>
                </c:pt>
                <c:pt idx="59546">
                  <c:v>-28.783000000000001</c:v>
                </c:pt>
                <c:pt idx="59547">
                  <c:v>-28.781000000000006</c:v>
                </c:pt>
                <c:pt idx="59548">
                  <c:v>-28.778999999999996</c:v>
                </c:pt>
                <c:pt idx="59549">
                  <c:v>-28.777000000000001</c:v>
                </c:pt>
                <c:pt idx="59550">
                  <c:v>-28.775000000000006</c:v>
                </c:pt>
                <c:pt idx="59551">
                  <c:v>-28.772999999999996</c:v>
                </c:pt>
                <c:pt idx="59552">
                  <c:v>-28.771000000000001</c:v>
                </c:pt>
                <c:pt idx="59553">
                  <c:v>-28.769000000000005</c:v>
                </c:pt>
                <c:pt idx="59554">
                  <c:v>-28.766999999999996</c:v>
                </c:pt>
                <c:pt idx="59555">
                  <c:v>-28.765000000000001</c:v>
                </c:pt>
                <c:pt idx="59556">
                  <c:v>-28.763000000000005</c:v>
                </c:pt>
                <c:pt idx="59557">
                  <c:v>-28.760999999999996</c:v>
                </c:pt>
                <c:pt idx="59558">
                  <c:v>-28.759</c:v>
                </c:pt>
                <c:pt idx="59559">
                  <c:v>-28.757000000000005</c:v>
                </c:pt>
                <c:pt idx="59560">
                  <c:v>-28.754999999999995</c:v>
                </c:pt>
                <c:pt idx="59561">
                  <c:v>-28.753</c:v>
                </c:pt>
                <c:pt idx="59562">
                  <c:v>-28.751000000000005</c:v>
                </c:pt>
                <c:pt idx="59563">
                  <c:v>-28.748999999999995</c:v>
                </c:pt>
                <c:pt idx="59564">
                  <c:v>-28.747</c:v>
                </c:pt>
                <c:pt idx="59565">
                  <c:v>-28.745000000000005</c:v>
                </c:pt>
                <c:pt idx="59566">
                  <c:v>-28.742999999999995</c:v>
                </c:pt>
                <c:pt idx="59567">
                  <c:v>-28.741</c:v>
                </c:pt>
                <c:pt idx="59568">
                  <c:v>-28.739000000000004</c:v>
                </c:pt>
                <c:pt idx="59569">
                  <c:v>-28.736999999999995</c:v>
                </c:pt>
                <c:pt idx="59570">
                  <c:v>-28.734999999999999</c:v>
                </c:pt>
                <c:pt idx="59571">
                  <c:v>-28.733000000000004</c:v>
                </c:pt>
                <c:pt idx="59572">
                  <c:v>-28.730999999999995</c:v>
                </c:pt>
                <c:pt idx="59573">
                  <c:v>-28.728999999999999</c:v>
                </c:pt>
                <c:pt idx="59574">
                  <c:v>-28.727000000000004</c:v>
                </c:pt>
                <c:pt idx="59575">
                  <c:v>-28.724999999999994</c:v>
                </c:pt>
                <c:pt idx="59576">
                  <c:v>-28.722999999999999</c:v>
                </c:pt>
                <c:pt idx="59577">
                  <c:v>-28.721000000000004</c:v>
                </c:pt>
                <c:pt idx="59578">
                  <c:v>-28.718999999999994</c:v>
                </c:pt>
                <c:pt idx="59579">
                  <c:v>-28.716999999999999</c:v>
                </c:pt>
                <c:pt idx="59580">
                  <c:v>-28.715000000000003</c:v>
                </c:pt>
                <c:pt idx="59581">
                  <c:v>-28.712999999999994</c:v>
                </c:pt>
                <c:pt idx="59582">
                  <c:v>-28.710999999999999</c:v>
                </c:pt>
                <c:pt idx="59583">
                  <c:v>-28.709000000000003</c:v>
                </c:pt>
                <c:pt idx="59584">
                  <c:v>-28.706999999999994</c:v>
                </c:pt>
                <c:pt idx="59585">
                  <c:v>-28.704999999999998</c:v>
                </c:pt>
                <c:pt idx="59586">
                  <c:v>-28.703000000000003</c:v>
                </c:pt>
                <c:pt idx="59587">
                  <c:v>-28.700999999999993</c:v>
                </c:pt>
                <c:pt idx="59588">
                  <c:v>-28.698999999999998</c:v>
                </c:pt>
                <c:pt idx="59589">
                  <c:v>-28.697000000000003</c:v>
                </c:pt>
                <c:pt idx="59590">
                  <c:v>-28.694999999999993</c:v>
                </c:pt>
                <c:pt idx="59591">
                  <c:v>-28.692999999999998</c:v>
                </c:pt>
                <c:pt idx="59592">
                  <c:v>-28.691000000000003</c:v>
                </c:pt>
                <c:pt idx="59593">
                  <c:v>-28.688999999999993</c:v>
                </c:pt>
                <c:pt idx="59594">
                  <c:v>-28.686999999999998</c:v>
                </c:pt>
                <c:pt idx="59595">
                  <c:v>-28.685000000000002</c:v>
                </c:pt>
                <c:pt idx="59596">
                  <c:v>-28.683000000000007</c:v>
                </c:pt>
                <c:pt idx="59597">
                  <c:v>-28.680999999999997</c:v>
                </c:pt>
                <c:pt idx="59598">
                  <c:v>-28.679000000000002</c:v>
                </c:pt>
                <c:pt idx="59599">
                  <c:v>-28.677000000000007</c:v>
                </c:pt>
                <c:pt idx="59600">
                  <c:v>-28.674999999999997</c:v>
                </c:pt>
                <c:pt idx="59601">
                  <c:v>-28.673000000000002</c:v>
                </c:pt>
                <c:pt idx="59602">
                  <c:v>-28.671000000000006</c:v>
                </c:pt>
                <c:pt idx="59603">
                  <c:v>-28.668999999999997</c:v>
                </c:pt>
                <c:pt idx="59604">
                  <c:v>-28.667000000000002</c:v>
                </c:pt>
                <c:pt idx="59605">
                  <c:v>-28.665000000000006</c:v>
                </c:pt>
                <c:pt idx="59606">
                  <c:v>-28.662999999999997</c:v>
                </c:pt>
                <c:pt idx="59607">
                  <c:v>-28.661000000000001</c:v>
                </c:pt>
                <c:pt idx="59608">
                  <c:v>-28.659000000000006</c:v>
                </c:pt>
                <c:pt idx="59609">
                  <c:v>-28.656999999999996</c:v>
                </c:pt>
                <c:pt idx="59610">
                  <c:v>-28.655000000000001</c:v>
                </c:pt>
                <c:pt idx="59611">
                  <c:v>-28.653000000000006</c:v>
                </c:pt>
                <c:pt idx="59612">
                  <c:v>-28.650999999999996</c:v>
                </c:pt>
                <c:pt idx="59613">
                  <c:v>-28.649000000000001</c:v>
                </c:pt>
                <c:pt idx="59614">
                  <c:v>-28.647000000000006</c:v>
                </c:pt>
                <c:pt idx="59615">
                  <c:v>-28.644999999999996</c:v>
                </c:pt>
                <c:pt idx="59616">
                  <c:v>-28.643000000000001</c:v>
                </c:pt>
                <c:pt idx="59617">
                  <c:v>-28.641000000000005</c:v>
                </c:pt>
                <c:pt idx="59618">
                  <c:v>-28.638999999999996</c:v>
                </c:pt>
                <c:pt idx="59619">
                  <c:v>-28.637</c:v>
                </c:pt>
                <c:pt idx="59620">
                  <c:v>-28.635000000000005</c:v>
                </c:pt>
                <c:pt idx="59621">
                  <c:v>-28.632999999999996</c:v>
                </c:pt>
                <c:pt idx="59622">
                  <c:v>-28.631</c:v>
                </c:pt>
                <c:pt idx="59623">
                  <c:v>-28.629000000000005</c:v>
                </c:pt>
                <c:pt idx="59624">
                  <c:v>-28.626999999999995</c:v>
                </c:pt>
                <c:pt idx="59625">
                  <c:v>-28.625</c:v>
                </c:pt>
                <c:pt idx="59626">
                  <c:v>-28.623000000000005</c:v>
                </c:pt>
                <c:pt idx="59627">
                  <c:v>-28.620999999999995</c:v>
                </c:pt>
                <c:pt idx="59628">
                  <c:v>-28.619</c:v>
                </c:pt>
                <c:pt idx="59629">
                  <c:v>-28.617000000000004</c:v>
                </c:pt>
                <c:pt idx="59630">
                  <c:v>-28.614999999999995</c:v>
                </c:pt>
                <c:pt idx="59631">
                  <c:v>-28.613</c:v>
                </c:pt>
                <c:pt idx="59632">
                  <c:v>-28.611000000000004</c:v>
                </c:pt>
                <c:pt idx="59633">
                  <c:v>-28.608999999999995</c:v>
                </c:pt>
                <c:pt idx="59634">
                  <c:v>-28.606999999999999</c:v>
                </c:pt>
                <c:pt idx="59635">
                  <c:v>-28.605000000000004</c:v>
                </c:pt>
                <c:pt idx="59636">
                  <c:v>-28.602999999999994</c:v>
                </c:pt>
                <c:pt idx="59637">
                  <c:v>-28.600999999999999</c:v>
                </c:pt>
                <c:pt idx="59638">
                  <c:v>-28.599000000000004</c:v>
                </c:pt>
                <c:pt idx="59639">
                  <c:v>-28.596999999999994</c:v>
                </c:pt>
                <c:pt idx="59640">
                  <c:v>-28.594999999999999</c:v>
                </c:pt>
                <c:pt idx="59641">
                  <c:v>-28.593000000000004</c:v>
                </c:pt>
                <c:pt idx="59642">
                  <c:v>-28.590999999999994</c:v>
                </c:pt>
                <c:pt idx="59643">
                  <c:v>-28.588999999999999</c:v>
                </c:pt>
                <c:pt idx="59644">
                  <c:v>-28.587000000000003</c:v>
                </c:pt>
                <c:pt idx="59645">
                  <c:v>-28.584999999999994</c:v>
                </c:pt>
                <c:pt idx="59646">
                  <c:v>-28.582999999999998</c:v>
                </c:pt>
                <c:pt idx="59647">
                  <c:v>-28.581000000000003</c:v>
                </c:pt>
                <c:pt idx="59648">
                  <c:v>-28.578999999999994</c:v>
                </c:pt>
                <c:pt idx="59649">
                  <c:v>-28.576999999999998</c:v>
                </c:pt>
                <c:pt idx="59650">
                  <c:v>-28.575000000000003</c:v>
                </c:pt>
                <c:pt idx="59651">
                  <c:v>-28.572999999999993</c:v>
                </c:pt>
                <c:pt idx="59652">
                  <c:v>-28.570999999999998</c:v>
                </c:pt>
                <c:pt idx="59653">
                  <c:v>-28.569000000000003</c:v>
                </c:pt>
                <c:pt idx="59654">
                  <c:v>-28.566999999999993</c:v>
                </c:pt>
                <c:pt idx="59655">
                  <c:v>-28.564999999999998</c:v>
                </c:pt>
                <c:pt idx="59656">
                  <c:v>-28.563000000000002</c:v>
                </c:pt>
                <c:pt idx="59657">
                  <c:v>-28.561000000000007</c:v>
                </c:pt>
                <c:pt idx="59658">
                  <c:v>-28.558999999999997</c:v>
                </c:pt>
                <c:pt idx="59659">
                  <c:v>-28.557000000000002</c:v>
                </c:pt>
                <c:pt idx="59660">
                  <c:v>-28.555000000000007</c:v>
                </c:pt>
                <c:pt idx="59661">
                  <c:v>-28.552999999999997</c:v>
                </c:pt>
                <c:pt idx="59662">
                  <c:v>-28.551000000000002</c:v>
                </c:pt>
                <c:pt idx="59663">
                  <c:v>-28.549000000000007</c:v>
                </c:pt>
                <c:pt idx="59664">
                  <c:v>-28.546999999999997</c:v>
                </c:pt>
                <c:pt idx="59665">
                  <c:v>-28.545000000000002</c:v>
                </c:pt>
                <c:pt idx="59666">
                  <c:v>-28.543000000000006</c:v>
                </c:pt>
                <c:pt idx="59667">
                  <c:v>-28.540999999999997</c:v>
                </c:pt>
                <c:pt idx="59668">
                  <c:v>-28.539000000000001</c:v>
                </c:pt>
                <c:pt idx="59669">
                  <c:v>-28.537000000000006</c:v>
                </c:pt>
                <c:pt idx="59670">
                  <c:v>-28.534999999999997</c:v>
                </c:pt>
                <c:pt idx="59671">
                  <c:v>-28.533000000000001</c:v>
                </c:pt>
                <c:pt idx="59672">
                  <c:v>-28.531000000000006</c:v>
                </c:pt>
                <c:pt idx="59673">
                  <c:v>-28.528999999999996</c:v>
                </c:pt>
                <c:pt idx="59674">
                  <c:v>-28.527000000000001</c:v>
                </c:pt>
                <c:pt idx="59675">
                  <c:v>-28.525000000000006</c:v>
                </c:pt>
                <c:pt idx="59676">
                  <c:v>-28.522999999999996</c:v>
                </c:pt>
                <c:pt idx="59677">
                  <c:v>-28.521000000000001</c:v>
                </c:pt>
                <c:pt idx="59678">
                  <c:v>-28.519000000000005</c:v>
                </c:pt>
                <c:pt idx="59679">
                  <c:v>-28.516999999999996</c:v>
                </c:pt>
                <c:pt idx="59680">
                  <c:v>-28.515000000000001</c:v>
                </c:pt>
                <c:pt idx="59681">
                  <c:v>-28.513000000000005</c:v>
                </c:pt>
                <c:pt idx="59682">
                  <c:v>-28.510999999999996</c:v>
                </c:pt>
                <c:pt idx="59683">
                  <c:v>-28.509</c:v>
                </c:pt>
                <c:pt idx="59684">
                  <c:v>-28.507000000000005</c:v>
                </c:pt>
                <c:pt idx="59685">
                  <c:v>-28.504999999999995</c:v>
                </c:pt>
                <c:pt idx="59686">
                  <c:v>-28.503</c:v>
                </c:pt>
                <c:pt idx="59687">
                  <c:v>-28.501000000000005</c:v>
                </c:pt>
                <c:pt idx="59688">
                  <c:v>-28.498999999999995</c:v>
                </c:pt>
                <c:pt idx="59689">
                  <c:v>-28.497</c:v>
                </c:pt>
                <c:pt idx="59690">
                  <c:v>-28.495000000000005</c:v>
                </c:pt>
                <c:pt idx="59691">
                  <c:v>-28.492999999999995</c:v>
                </c:pt>
                <c:pt idx="59692">
                  <c:v>-28.491</c:v>
                </c:pt>
                <c:pt idx="59693">
                  <c:v>-28.489000000000004</c:v>
                </c:pt>
                <c:pt idx="59694">
                  <c:v>-28.486999999999995</c:v>
                </c:pt>
                <c:pt idx="59695">
                  <c:v>-28.484999999999999</c:v>
                </c:pt>
                <c:pt idx="59696">
                  <c:v>-28.483000000000004</c:v>
                </c:pt>
                <c:pt idx="59697">
                  <c:v>-28.480999999999995</c:v>
                </c:pt>
                <c:pt idx="59698">
                  <c:v>-28.478999999999999</c:v>
                </c:pt>
                <c:pt idx="59699">
                  <c:v>-28.477000000000004</c:v>
                </c:pt>
                <c:pt idx="59700">
                  <c:v>-28.474999999999994</c:v>
                </c:pt>
                <c:pt idx="59701">
                  <c:v>-28.472999999999999</c:v>
                </c:pt>
                <c:pt idx="59702">
                  <c:v>-28.471000000000004</c:v>
                </c:pt>
                <c:pt idx="59703">
                  <c:v>-28.468999999999994</c:v>
                </c:pt>
                <c:pt idx="59704">
                  <c:v>-28.466999999999999</c:v>
                </c:pt>
                <c:pt idx="59705">
                  <c:v>-28.465000000000003</c:v>
                </c:pt>
                <c:pt idx="59706">
                  <c:v>-28.462999999999994</c:v>
                </c:pt>
                <c:pt idx="59707">
                  <c:v>-28.460999999999999</c:v>
                </c:pt>
                <c:pt idx="59708">
                  <c:v>-28.459000000000003</c:v>
                </c:pt>
                <c:pt idx="59709">
                  <c:v>-28.456999999999994</c:v>
                </c:pt>
                <c:pt idx="59710">
                  <c:v>-28.454999999999998</c:v>
                </c:pt>
                <c:pt idx="59711">
                  <c:v>-28.453000000000003</c:v>
                </c:pt>
                <c:pt idx="59712">
                  <c:v>-28.450999999999993</c:v>
                </c:pt>
                <c:pt idx="59713">
                  <c:v>-28.448999999999998</c:v>
                </c:pt>
                <c:pt idx="59714">
                  <c:v>-28.447000000000003</c:v>
                </c:pt>
                <c:pt idx="59715">
                  <c:v>-28.444999999999993</c:v>
                </c:pt>
                <c:pt idx="59716">
                  <c:v>-28.442999999999998</c:v>
                </c:pt>
                <c:pt idx="59717">
                  <c:v>-28.441000000000003</c:v>
                </c:pt>
                <c:pt idx="59718">
                  <c:v>-28.438999999999993</c:v>
                </c:pt>
                <c:pt idx="59719">
                  <c:v>-28.436999999999998</c:v>
                </c:pt>
                <c:pt idx="59720">
                  <c:v>-28.435000000000002</c:v>
                </c:pt>
                <c:pt idx="59721">
                  <c:v>-28.433000000000007</c:v>
                </c:pt>
                <c:pt idx="59722">
                  <c:v>-28.430999999999997</c:v>
                </c:pt>
                <c:pt idx="59723">
                  <c:v>-28.429000000000002</c:v>
                </c:pt>
                <c:pt idx="59724">
                  <c:v>-28.427000000000007</c:v>
                </c:pt>
                <c:pt idx="59725">
                  <c:v>-28.424999999999997</c:v>
                </c:pt>
                <c:pt idx="59726">
                  <c:v>-28.423000000000002</c:v>
                </c:pt>
                <c:pt idx="59727">
                  <c:v>-28.421000000000006</c:v>
                </c:pt>
                <c:pt idx="59728">
                  <c:v>-28.418999999999997</c:v>
                </c:pt>
                <c:pt idx="59729">
                  <c:v>-28.417000000000002</c:v>
                </c:pt>
                <c:pt idx="59730">
                  <c:v>-28.415000000000006</c:v>
                </c:pt>
                <c:pt idx="59731">
                  <c:v>-28.412999999999997</c:v>
                </c:pt>
                <c:pt idx="59732">
                  <c:v>-28.411000000000001</c:v>
                </c:pt>
                <c:pt idx="59733">
                  <c:v>-28.409000000000006</c:v>
                </c:pt>
                <c:pt idx="59734">
                  <c:v>-28.406999999999996</c:v>
                </c:pt>
                <c:pt idx="59735">
                  <c:v>-28.405000000000001</c:v>
                </c:pt>
                <c:pt idx="59736">
                  <c:v>-28.403000000000006</c:v>
                </c:pt>
                <c:pt idx="59737">
                  <c:v>-28.400999999999996</c:v>
                </c:pt>
                <c:pt idx="59738">
                  <c:v>-28.399000000000001</c:v>
                </c:pt>
                <c:pt idx="59739">
                  <c:v>-28.397000000000006</c:v>
                </c:pt>
                <c:pt idx="59740">
                  <c:v>-28.394999999999996</c:v>
                </c:pt>
                <c:pt idx="59741">
                  <c:v>-28.393000000000001</c:v>
                </c:pt>
                <c:pt idx="59742">
                  <c:v>-28.391000000000005</c:v>
                </c:pt>
                <c:pt idx="59743">
                  <c:v>-28.388999999999996</c:v>
                </c:pt>
                <c:pt idx="59744">
                  <c:v>-28.387</c:v>
                </c:pt>
                <c:pt idx="59745">
                  <c:v>-28.385000000000005</c:v>
                </c:pt>
                <c:pt idx="59746">
                  <c:v>-28.382999999999996</c:v>
                </c:pt>
                <c:pt idx="59747">
                  <c:v>-28.381</c:v>
                </c:pt>
                <c:pt idx="59748">
                  <c:v>-28.379000000000005</c:v>
                </c:pt>
                <c:pt idx="59749">
                  <c:v>-28.376999999999995</c:v>
                </c:pt>
                <c:pt idx="59750">
                  <c:v>-28.375</c:v>
                </c:pt>
                <c:pt idx="59751">
                  <c:v>-28.373000000000005</c:v>
                </c:pt>
                <c:pt idx="59752">
                  <c:v>-28.370999999999995</c:v>
                </c:pt>
                <c:pt idx="59753">
                  <c:v>-28.369</c:v>
                </c:pt>
                <c:pt idx="59754">
                  <c:v>-28.367000000000004</c:v>
                </c:pt>
                <c:pt idx="59755">
                  <c:v>-28.364999999999995</c:v>
                </c:pt>
                <c:pt idx="59756">
                  <c:v>-28.363</c:v>
                </c:pt>
                <c:pt idx="59757">
                  <c:v>-28.361000000000004</c:v>
                </c:pt>
                <c:pt idx="59758">
                  <c:v>-28.358999999999995</c:v>
                </c:pt>
                <c:pt idx="59759">
                  <c:v>-28.356999999999999</c:v>
                </c:pt>
                <c:pt idx="59760">
                  <c:v>-28.355000000000004</c:v>
                </c:pt>
                <c:pt idx="59761">
                  <c:v>-28.352999999999994</c:v>
                </c:pt>
                <c:pt idx="59762">
                  <c:v>-28.350999999999999</c:v>
                </c:pt>
                <c:pt idx="59763">
                  <c:v>-28.349000000000004</c:v>
                </c:pt>
                <c:pt idx="59764">
                  <c:v>-28.346999999999994</c:v>
                </c:pt>
                <c:pt idx="59765">
                  <c:v>-28.344999999999999</c:v>
                </c:pt>
                <c:pt idx="59766">
                  <c:v>-28.343000000000004</c:v>
                </c:pt>
                <c:pt idx="59767">
                  <c:v>-28.340999999999994</c:v>
                </c:pt>
                <c:pt idx="59768">
                  <c:v>-28.338999999999999</c:v>
                </c:pt>
                <c:pt idx="59769">
                  <c:v>-28.337000000000003</c:v>
                </c:pt>
                <c:pt idx="59770">
                  <c:v>-28.334999999999994</c:v>
                </c:pt>
                <c:pt idx="59771">
                  <c:v>-28.332999999999998</c:v>
                </c:pt>
                <c:pt idx="59772">
                  <c:v>-28.331000000000003</c:v>
                </c:pt>
                <c:pt idx="59773">
                  <c:v>-28.328999999999994</c:v>
                </c:pt>
                <c:pt idx="59774">
                  <c:v>-28.326999999999998</c:v>
                </c:pt>
                <c:pt idx="59775">
                  <c:v>-28.325000000000003</c:v>
                </c:pt>
                <c:pt idx="59776">
                  <c:v>-28.322999999999993</c:v>
                </c:pt>
                <c:pt idx="59777">
                  <c:v>-28.320999999999998</c:v>
                </c:pt>
                <c:pt idx="59778">
                  <c:v>-28.319000000000003</c:v>
                </c:pt>
                <c:pt idx="59779">
                  <c:v>-28.316999999999993</c:v>
                </c:pt>
                <c:pt idx="59780">
                  <c:v>-28.314999999999998</c:v>
                </c:pt>
                <c:pt idx="59781">
                  <c:v>-28.313000000000002</c:v>
                </c:pt>
                <c:pt idx="59782">
                  <c:v>-28.311000000000007</c:v>
                </c:pt>
                <c:pt idx="59783">
                  <c:v>-28.308999999999997</c:v>
                </c:pt>
                <c:pt idx="59784">
                  <c:v>-28.307000000000002</c:v>
                </c:pt>
                <c:pt idx="59785">
                  <c:v>-28.305000000000007</c:v>
                </c:pt>
                <c:pt idx="59786">
                  <c:v>-28.302999999999997</c:v>
                </c:pt>
                <c:pt idx="59787">
                  <c:v>-28.301000000000002</c:v>
                </c:pt>
                <c:pt idx="59788">
                  <c:v>-28.299000000000007</c:v>
                </c:pt>
                <c:pt idx="59789">
                  <c:v>-28.296999999999997</c:v>
                </c:pt>
                <c:pt idx="59790">
                  <c:v>-28.295000000000002</c:v>
                </c:pt>
                <c:pt idx="59791">
                  <c:v>-28.293000000000006</c:v>
                </c:pt>
                <c:pt idx="59792">
                  <c:v>-28.290999999999997</c:v>
                </c:pt>
                <c:pt idx="59793">
                  <c:v>-28.289000000000001</c:v>
                </c:pt>
                <c:pt idx="59794">
                  <c:v>-28.287000000000006</c:v>
                </c:pt>
                <c:pt idx="59795">
                  <c:v>-28.284999999999997</c:v>
                </c:pt>
                <c:pt idx="59796">
                  <c:v>-28.283000000000001</c:v>
                </c:pt>
                <c:pt idx="59797">
                  <c:v>-28.281000000000006</c:v>
                </c:pt>
                <c:pt idx="59798">
                  <c:v>-28.278999999999996</c:v>
                </c:pt>
                <c:pt idx="59799">
                  <c:v>-28.277000000000001</c:v>
                </c:pt>
                <c:pt idx="59800">
                  <c:v>-28.275000000000006</c:v>
                </c:pt>
                <c:pt idx="59801">
                  <c:v>-28.272999999999996</c:v>
                </c:pt>
                <c:pt idx="59802">
                  <c:v>-28.271000000000001</c:v>
                </c:pt>
                <c:pt idx="59803">
                  <c:v>-28.269000000000005</c:v>
                </c:pt>
                <c:pt idx="59804">
                  <c:v>-28.266999999999996</c:v>
                </c:pt>
                <c:pt idx="59805">
                  <c:v>-28.265000000000001</c:v>
                </c:pt>
                <c:pt idx="59806">
                  <c:v>-28.263000000000005</c:v>
                </c:pt>
                <c:pt idx="59807">
                  <c:v>-28.260999999999996</c:v>
                </c:pt>
                <c:pt idx="59808">
                  <c:v>-28.259</c:v>
                </c:pt>
                <c:pt idx="59809">
                  <c:v>-28.257000000000005</c:v>
                </c:pt>
                <c:pt idx="59810">
                  <c:v>-28.254999999999995</c:v>
                </c:pt>
                <c:pt idx="59811">
                  <c:v>-28.253</c:v>
                </c:pt>
                <c:pt idx="59812">
                  <c:v>-28.251000000000005</c:v>
                </c:pt>
                <c:pt idx="59813">
                  <c:v>-28.248999999999995</c:v>
                </c:pt>
                <c:pt idx="59814">
                  <c:v>-28.247</c:v>
                </c:pt>
                <c:pt idx="59815">
                  <c:v>-28.245000000000005</c:v>
                </c:pt>
                <c:pt idx="59816">
                  <c:v>-28.242999999999995</c:v>
                </c:pt>
                <c:pt idx="59817">
                  <c:v>-28.241</c:v>
                </c:pt>
                <c:pt idx="59818">
                  <c:v>-28.239000000000004</c:v>
                </c:pt>
                <c:pt idx="59819">
                  <c:v>-28.236999999999995</c:v>
                </c:pt>
                <c:pt idx="59820">
                  <c:v>-28.234999999999999</c:v>
                </c:pt>
                <c:pt idx="59821">
                  <c:v>-28.233000000000004</c:v>
                </c:pt>
                <c:pt idx="59822">
                  <c:v>-28.230999999999995</c:v>
                </c:pt>
                <c:pt idx="59823">
                  <c:v>-28.228999999999999</c:v>
                </c:pt>
                <c:pt idx="59824">
                  <c:v>-28.227000000000004</c:v>
                </c:pt>
                <c:pt idx="59825">
                  <c:v>-28.224999999999994</c:v>
                </c:pt>
                <c:pt idx="59826">
                  <c:v>-28.222999999999999</c:v>
                </c:pt>
                <c:pt idx="59827">
                  <c:v>-28.221000000000004</c:v>
                </c:pt>
                <c:pt idx="59828">
                  <c:v>-28.218999999999994</c:v>
                </c:pt>
                <c:pt idx="59829">
                  <c:v>-28.216999999999999</c:v>
                </c:pt>
                <c:pt idx="59830">
                  <c:v>-28.215000000000003</c:v>
                </c:pt>
                <c:pt idx="59831">
                  <c:v>-28.212999999999994</c:v>
                </c:pt>
                <c:pt idx="59832">
                  <c:v>-28.210999999999999</c:v>
                </c:pt>
                <c:pt idx="59833">
                  <c:v>-28.209000000000003</c:v>
                </c:pt>
                <c:pt idx="59834">
                  <c:v>-28.206999999999994</c:v>
                </c:pt>
                <c:pt idx="59835">
                  <c:v>-28.204999999999998</c:v>
                </c:pt>
                <c:pt idx="59836">
                  <c:v>-28.203000000000003</c:v>
                </c:pt>
                <c:pt idx="59837">
                  <c:v>-28.200999999999993</c:v>
                </c:pt>
                <c:pt idx="59838">
                  <c:v>-28.198999999999998</c:v>
                </c:pt>
                <c:pt idx="59839">
                  <c:v>-28.197000000000003</c:v>
                </c:pt>
                <c:pt idx="59840">
                  <c:v>-28.194999999999993</c:v>
                </c:pt>
                <c:pt idx="59841">
                  <c:v>-28.192999999999998</c:v>
                </c:pt>
                <c:pt idx="59842">
                  <c:v>-28.191000000000003</c:v>
                </c:pt>
                <c:pt idx="59843">
                  <c:v>-28.188999999999993</c:v>
                </c:pt>
                <c:pt idx="59844">
                  <c:v>-28.186999999999998</c:v>
                </c:pt>
                <c:pt idx="59845">
                  <c:v>-28.185000000000002</c:v>
                </c:pt>
                <c:pt idx="59846">
                  <c:v>-28.183000000000007</c:v>
                </c:pt>
                <c:pt idx="59847">
                  <c:v>-28.180999999999997</c:v>
                </c:pt>
                <c:pt idx="59848">
                  <c:v>-28.179000000000002</c:v>
                </c:pt>
                <c:pt idx="59849">
                  <c:v>-28.177000000000007</c:v>
                </c:pt>
                <c:pt idx="59850">
                  <c:v>-28.174999999999997</c:v>
                </c:pt>
                <c:pt idx="59851">
                  <c:v>-28.173000000000002</c:v>
                </c:pt>
                <c:pt idx="59852">
                  <c:v>-28.171000000000006</c:v>
                </c:pt>
                <c:pt idx="59853">
                  <c:v>-28.168999999999997</c:v>
                </c:pt>
                <c:pt idx="59854">
                  <c:v>-28.167000000000002</c:v>
                </c:pt>
                <c:pt idx="59855">
                  <c:v>-28.165000000000006</c:v>
                </c:pt>
                <c:pt idx="59856">
                  <c:v>-28.162999999999997</c:v>
                </c:pt>
                <c:pt idx="59857">
                  <c:v>-28.161000000000001</c:v>
                </c:pt>
                <c:pt idx="59858">
                  <c:v>-28.159000000000006</c:v>
                </c:pt>
                <c:pt idx="59859">
                  <c:v>-28.156999999999996</c:v>
                </c:pt>
                <c:pt idx="59860">
                  <c:v>-28.155000000000001</c:v>
                </c:pt>
                <c:pt idx="59861">
                  <c:v>-28.153000000000006</c:v>
                </c:pt>
                <c:pt idx="59862">
                  <c:v>-28.150999999999996</c:v>
                </c:pt>
                <c:pt idx="59863">
                  <c:v>-28.149000000000001</c:v>
                </c:pt>
                <c:pt idx="59864">
                  <c:v>-28.147000000000006</c:v>
                </c:pt>
                <c:pt idx="59865">
                  <c:v>-28.144999999999996</c:v>
                </c:pt>
                <c:pt idx="59866">
                  <c:v>-28.143000000000001</c:v>
                </c:pt>
                <c:pt idx="59867">
                  <c:v>-28.141000000000005</c:v>
                </c:pt>
                <c:pt idx="59868">
                  <c:v>-28.138999999999996</c:v>
                </c:pt>
                <c:pt idx="59869">
                  <c:v>-28.137</c:v>
                </c:pt>
                <c:pt idx="59870">
                  <c:v>-28.135000000000005</c:v>
                </c:pt>
                <c:pt idx="59871">
                  <c:v>-28.132999999999996</c:v>
                </c:pt>
                <c:pt idx="59872">
                  <c:v>-28.131</c:v>
                </c:pt>
                <c:pt idx="59873">
                  <c:v>-28.129000000000005</c:v>
                </c:pt>
                <c:pt idx="59874">
                  <c:v>-28.126999999999995</c:v>
                </c:pt>
                <c:pt idx="59875">
                  <c:v>-28.125</c:v>
                </c:pt>
                <c:pt idx="59876">
                  <c:v>-28.123000000000005</c:v>
                </c:pt>
                <c:pt idx="59877">
                  <c:v>-28.120999999999995</c:v>
                </c:pt>
                <c:pt idx="59878">
                  <c:v>-28.119</c:v>
                </c:pt>
                <c:pt idx="59879">
                  <c:v>-28.117000000000004</c:v>
                </c:pt>
                <c:pt idx="59880">
                  <c:v>-28.114999999999995</c:v>
                </c:pt>
                <c:pt idx="59881">
                  <c:v>-28.113</c:v>
                </c:pt>
                <c:pt idx="59882">
                  <c:v>-28.111000000000004</c:v>
                </c:pt>
                <c:pt idx="59883">
                  <c:v>-28.108999999999995</c:v>
                </c:pt>
                <c:pt idx="59884">
                  <c:v>-28.106999999999999</c:v>
                </c:pt>
                <c:pt idx="59885">
                  <c:v>-28.105000000000004</c:v>
                </c:pt>
                <c:pt idx="59886">
                  <c:v>-28.102999999999994</c:v>
                </c:pt>
                <c:pt idx="59887">
                  <c:v>-28.100999999999999</c:v>
                </c:pt>
                <c:pt idx="59888">
                  <c:v>-28.099000000000004</c:v>
                </c:pt>
                <c:pt idx="59889">
                  <c:v>-28.096999999999994</c:v>
                </c:pt>
                <c:pt idx="59890">
                  <c:v>-28.094999999999999</c:v>
                </c:pt>
                <c:pt idx="59891">
                  <c:v>-28.093000000000004</c:v>
                </c:pt>
                <c:pt idx="59892">
                  <c:v>-28.090999999999994</c:v>
                </c:pt>
                <c:pt idx="59893">
                  <c:v>-28.088999999999999</c:v>
                </c:pt>
                <c:pt idx="59894">
                  <c:v>-28.087000000000003</c:v>
                </c:pt>
                <c:pt idx="59895">
                  <c:v>-28.084999999999994</c:v>
                </c:pt>
                <c:pt idx="59896">
                  <c:v>-28.082999999999998</c:v>
                </c:pt>
                <c:pt idx="59897">
                  <c:v>-28.081000000000003</c:v>
                </c:pt>
                <c:pt idx="59898">
                  <c:v>-28.078999999999994</c:v>
                </c:pt>
                <c:pt idx="59899">
                  <c:v>-28.076999999999998</c:v>
                </c:pt>
                <c:pt idx="59900">
                  <c:v>-28.075000000000003</c:v>
                </c:pt>
                <c:pt idx="59901">
                  <c:v>-28.072999999999993</c:v>
                </c:pt>
                <c:pt idx="59902">
                  <c:v>-28.070999999999998</c:v>
                </c:pt>
                <c:pt idx="59903">
                  <c:v>-28.069000000000003</c:v>
                </c:pt>
                <c:pt idx="59904">
                  <c:v>-28.066999999999993</c:v>
                </c:pt>
                <c:pt idx="59905">
                  <c:v>-28.064999999999998</c:v>
                </c:pt>
                <c:pt idx="59906">
                  <c:v>-28.063000000000002</c:v>
                </c:pt>
                <c:pt idx="59907">
                  <c:v>-28.061000000000007</c:v>
                </c:pt>
                <c:pt idx="59908">
                  <c:v>-28.058999999999997</c:v>
                </c:pt>
                <c:pt idx="59909">
                  <c:v>-28.057000000000002</c:v>
                </c:pt>
                <c:pt idx="59910">
                  <c:v>-28.055000000000007</c:v>
                </c:pt>
                <c:pt idx="59911">
                  <c:v>-28.052999999999997</c:v>
                </c:pt>
                <c:pt idx="59912">
                  <c:v>-28.051000000000002</c:v>
                </c:pt>
                <c:pt idx="59913">
                  <c:v>-28.049000000000007</c:v>
                </c:pt>
                <c:pt idx="59914">
                  <c:v>-28.046999999999997</c:v>
                </c:pt>
                <c:pt idx="59915">
                  <c:v>-28.045000000000002</c:v>
                </c:pt>
                <c:pt idx="59916">
                  <c:v>-28.043000000000006</c:v>
                </c:pt>
                <c:pt idx="59917">
                  <c:v>-28.040999999999997</c:v>
                </c:pt>
                <c:pt idx="59918">
                  <c:v>-28.039000000000001</c:v>
                </c:pt>
                <c:pt idx="59919">
                  <c:v>-28.037000000000006</c:v>
                </c:pt>
                <c:pt idx="59920">
                  <c:v>-28.034999999999997</c:v>
                </c:pt>
                <c:pt idx="59921">
                  <c:v>-28.033000000000001</c:v>
                </c:pt>
                <c:pt idx="59922">
                  <c:v>-28.031000000000006</c:v>
                </c:pt>
                <c:pt idx="59923">
                  <c:v>-28.028999999999996</c:v>
                </c:pt>
                <c:pt idx="59924">
                  <c:v>-28.027000000000001</c:v>
                </c:pt>
                <c:pt idx="59925">
                  <c:v>-28.025000000000006</c:v>
                </c:pt>
                <c:pt idx="59926">
                  <c:v>-28.022999999999996</c:v>
                </c:pt>
                <c:pt idx="59927">
                  <c:v>-28.021000000000001</c:v>
                </c:pt>
                <c:pt idx="59928">
                  <c:v>-28.019000000000005</c:v>
                </c:pt>
                <c:pt idx="59929">
                  <c:v>-28.016999999999996</c:v>
                </c:pt>
                <c:pt idx="59930">
                  <c:v>-28.015000000000001</c:v>
                </c:pt>
                <c:pt idx="59931">
                  <c:v>-28.013000000000005</c:v>
                </c:pt>
                <c:pt idx="59932">
                  <c:v>-28.010999999999996</c:v>
                </c:pt>
                <c:pt idx="59933">
                  <c:v>-28.009</c:v>
                </c:pt>
                <c:pt idx="59934">
                  <c:v>-28.007000000000005</c:v>
                </c:pt>
                <c:pt idx="59935">
                  <c:v>-28.004999999999995</c:v>
                </c:pt>
                <c:pt idx="59936">
                  <c:v>-28.003</c:v>
                </c:pt>
                <c:pt idx="59937">
                  <c:v>-28.001000000000005</c:v>
                </c:pt>
                <c:pt idx="59938">
                  <c:v>-27.998999999999995</c:v>
                </c:pt>
                <c:pt idx="59939">
                  <c:v>-27.997</c:v>
                </c:pt>
                <c:pt idx="59940">
                  <c:v>-27.995000000000005</c:v>
                </c:pt>
                <c:pt idx="59941">
                  <c:v>-27.992999999999995</c:v>
                </c:pt>
                <c:pt idx="59942">
                  <c:v>-27.991</c:v>
                </c:pt>
                <c:pt idx="59943">
                  <c:v>-27.989000000000004</c:v>
                </c:pt>
                <c:pt idx="59944">
                  <c:v>-27.986999999999995</c:v>
                </c:pt>
                <c:pt idx="59945">
                  <c:v>-27.984999999999999</c:v>
                </c:pt>
                <c:pt idx="59946">
                  <c:v>-27.983000000000004</c:v>
                </c:pt>
                <c:pt idx="59947">
                  <c:v>-27.980999999999995</c:v>
                </c:pt>
                <c:pt idx="59948">
                  <c:v>-27.978999999999999</c:v>
                </c:pt>
                <c:pt idx="59949">
                  <c:v>-27.977000000000004</c:v>
                </c:pt>
                <c:pt idx="59950">
                  <c:v>-27.974999999999994</c:v>
                </c:pt>
                <c:pt idx="59951">
                  <c:v>-27.972999999999999</c:v>
                </c:pt>
                <c:pt idx="59952">
                  <c:v>-27.971000000000004</c:v>
                </c:pt>
                <c:pt idx="59953">
                  <c:v>-27.968999999999994</c:v>
                </c:pt>
                <c:pt idx="59954">
                  <c:v>-27.966999999999999</c:v>
                </c:pt>
                <c:pt idx="59955">
                  <c:v>-27.965000000000003</c:v>
                </c:pt>
                <c:pt idx="59956">
                  <c:v>-27.962999999999994</c:v>
                </c:pt>
                <c:pt idx="59957">
                  <c:v>-27.960999999999999</c:v>
                </c:pt>
                <c:pt idx="59958">
                  <c:v>-27.959000000000003</c:v>
                </c:pt>
                <c:pt idx="59959">
                  <c:v>-27.956999999999994</c:v>
                </c:pt>
                <c:pt idx="59960">
                  <c:v>-27.954999999999998</c:v>
                </c:pt>
                <c:pt idx="59961">
                  <c:v>-27.953000000000003</c:v>
                </c:pt>
                <c:pt idx="59962">
                  <c:v>-27.950999999999993</c:v>
                </c:pt>
                <c:pt idx="59963">
                  <c:v>-27.948999999999998</c:v>
                </c:pt>
                <c:pt idx="59964">
                  <c:v>-27.947000000000003</c:v>
                </c:pt>
                <c:pt idx="59965">
                  <c:v>-27.944999999999993</c:v>
                </c:pt>
                <c:pt idx="59966">
                  <c:v>-27.942999999999998</c:v>
                </c:pt>
                <c:pt idx="59967">
                  <c:v>-27.941000000000003</c:v>
                </c:pt>
                <c:pt idx="59968">
                  <c:v>-27.938999999999993</c:v>
                </c:pt>
                <c:pt idx="59969">
                  <c:v>-27.936999999999998</c:v>
                </c:pt>
                <c:pt idx="59970">
                  <c:v>-27.935000000000002</c:v>
                </c:pt>
                <c:pt idx="59971">
                  <c:v>-27.933000000000007</c:v>
                </c:pt>
                <c:pt idx="59972">
                  <c:v>-27.930999999999997</c:v>
                </c:pt>
                <c:pt idx="59973">
                  <c:v>-27.929000000000002</c:v>
                </c:pt>
                <c:pt idx="59974">
                  <c:v>-27.927000000000007</c:v>
                </c:pt>
                <c:pt idx="59975">
                  <c:v>-27.924999999999997</c:v>
                </c:pt>
                <c:pt idx="59976">
                  <c:v>-27.923000000000002</c:v>
                </c:pt>
                <c:pt idx="59977">
                  <c:v>-27.921000000000006</c:v>
                </c:pt>
                <c:pt idx="59978">
                  <c:v>-27.918999999999997</c:v>
                </c:pt>
                <c:pt idx="59979">
                  <c:v>-27.917000000000002</c:v>
                </c:pt>
                <c:pt idx="59980">
                  <c:v>-27.915000000000006</c:v>
                </c:pt>
                <c:pt idx="59981">
                  <c:v>-27.912999999999997</c:v>
                </c:pt>
                <c:pt idx="59982">
                  <c:v>-27.911000000000001</c:v>
                </c:pt>
                <c:pt idx="59983">
                  <c:v>-27.909000000000006</c:v>
                </c:pt>
                <c:pt idx="59984">
                  <c:v>-27.906999999999996</c:v>
                </c:pt>
                <c:pt idx="59985">
                  <c:v>-27.905000000000001</c:v>
                </c:pt>
                <c:pt idx="59986">
                  <c:v>-27.903000000000006</c:v>
                </c:pt>
                <c:pt idx="59987">
                  <c:v>-27.900999999999996</c:v>
                </c:pt>
                <c:pt idx="59988">
                  <c:v>-27.899000000000001</c:v>
                </c:pt>
                <c:pt idx="59989">
                  <c:v>-27.897000000000006</c:v>
                </c:pt>
                <c:pt idx="59990">
                  <c:v>-27.894999999999996</c:v>
                </c:pt>
                <c:pt idx="59991">
                  <c:v>-27.893000000000001</c:v>
                </c:pt>
                <c:pt idx="59992">
                  <c:v>-27.891000000000005</c:v>
                </c:pt>
                <c:pt idx="59993">
                  <c:v>-27.888999999999996</c:v>
                </c:pt>
                <c:pt idx="59994">
                  <c:v>-27.887</c:v>
                </c:pt>
                <c:pt idx="59995">
                  <c:v>-27.885000000000005</c:v>
                </c:pt>
                <c:pt idx="59996">
                  <c:v>-27.882999999999996</c:v>
                </c:pt>
                <c:pt idx="59997">
                  <c:v>-27.881</c:v>
                </c:pt>
                <c:pt idx="59998">
                  <c:v>-27.879000000000005</c:v>
                </c:pt>
                <c:pt idx="59999">
                  <c:v>-27.876999999999995</c:v>
                </c:pt>
                <c:pt idx="60000">
                  <c:v>-27.875</c:v>
                </c:pt>
                <c:pt idx="60001">
                  <c:v>-27.873000000000005</c:v>
                </c:pt>
                <c:pt idx="60002">
                  <c:v>-27.870999999999995</c:v>
                </c:pt>
                <c:pt idx="60003">
                  <c:v>-27.869</c:v>
                </c:pt>
                <c:pt idx="60004">
                  <c:v>-27.867000000000004</c:v>
                </c:pt>
                <c:pt idx="60005">
                  <c:v>-27.864999999999995</c:v>
                </c:pt>
                <c:pt idx="60006">
                  <c:v>-27.863</c:v>
                </c:pt>
                <c:pt idx="60007">
                  <c:v>-27.861000000000004</c:v>
                </c:pt>
                <c:pt idx="60008">
                  <c:v>-27.858999999999995</c:v>
                </c:pt>
                <c:pt idx="60009">
                  <c:v>-27.856999999999999</c:v>
                </c:pt>
                <c:pt idx="60010">
                  <c:v>-27.855000000000004</c:v>
                </c:pt>
                <c:pt idx="60011">
                  <c:v>-27.852999999999994</c:v>
                </c:pt>
                <c:pt idx="60012">
                  <c:v>-27.850999999999999</c:v>
                </c:pt>
                <c:pt idx="60013">
                  <c:v>-27.849000000000004</c:v>
                </c:pt>
                <c:pt idx="60014">
                  <c:v>-27.846999999999994</c:v>
                </c:pt>
                <c:pt idx="60015">
                  <c:v>-27.844999999999999</c:v>
                </c:pt>
                <c:pt idx="60016">
                  <c:v>-27.843000000000004</c:v>
                </c:pt>
                <c:pt idx="60017">
                  <c:v>-27.840999999999994</c:v>
                </c:pt>
                <c:pt idx="60018">
                  <c:v>-27.838999999999999</c:v>
                </c:pt>
                <c:pt idx="60019">
                  <c:v>-27.837000000000003</c:v>
                </c:pt>
                <c:pt idx="60020">
                  <c:v>-27.834999999999994</c:v>
                </c:pt>
                <c:pt idx="60021">
                  <c:v>-27.832999999999998</c:v>
                </c:pt>
                <c:pt idx="60022">
                  <c:v>-27.831000000000003</c:v>
                </c:pt>
                <c:pt idx="60023">
                  <c:v>-27.828999999999994</c:v>
                </c:pt>
                <c:pt idx="60024">
                  <c:v>-27.826999999999998</c:v>
                </c:pt>
                <c:pt idx="60025">
                  <c:v>-27.825000000000003</c:v>
                </c:pt>
                <c:pt idx="60026">
                  <c:v>-27.822999999999993</c:v>
                </c:pt>
                <c:pt idx="60027">
                  <c:v>-27.820999999999998</c:v>
                </c:pt>
                <c:pt idx="60028">
                  <c:v>-27.819000000000003</c:v>
                </c:pt>
                <c:pt idx="60029">
                  <c:v>-27.816999999999993</c:v>
                </c:pt>
                <c:pt idx="60030">
                  <c:v>-27.814999999999998</c:v>
                </c:pt>
                <c:pt idx="60031">
                  <c:v>-27.813000000000002</c:v>
                </c:pt>
                <c:pt idx="60032">
                  <c:v>-27.811000000000007</c:v>
                </c:pt>
                <c:pt idx="60033">
                  <c:v>-27.808999999999997</c:v>
                </c:pt>
                <c:pt idx="60034">
                  <c:v>-27.807000000000002</c:v>
                </c:pt>
                <c:pt idx="60035">
                  <c:v>-27.805000000000007</c:v>
                </c:pt>
                <c:pt idx="60036">
                  <c:v>-27.802999999999997</c:v>
                </c:pt>
                <c:pt idx="60037">
                  <c:v>-27.801000000000002</c:v>
                </c:pt>
                <c:pt idx="60038">
                  <c:v>-27.799000000000007</c:v>
                </c:pt>
                <c:pt idx="60039">
                  <c:v>-27.796999999999997</c:v>
                </c:pt>
                <c:pt idx="60040">
                  <c:v>-27.795000000000002</c:v>
                </c:pt>
                <c:pt idx="60041">
                  <c:v>-27.793000000000006</c:v>
                </c:pt>
                <c:pt idx="60042">
                  <c:v>-27.790999999999997</c:v>
                </c:pt>
                <c:pt idx="60043">
                  <c:v>-27.789000000000001</c:v>
                </c:pt>
                <c:pt idx="60044">
                  <c:v>-27.787000000000006</c:v>
                </c:pt>
                <c:pt idx="60045">
                  <c:v>-27.784999999999997</c:v>
                </c:pt>
                <c:pt idx="60046">
                  <c:v>-27.783000000000001</c:v>
                </c:pt>
                <c:pt idx="60047">
                  <c:v>-27.781000000000006</c:v>
                </c:pt>
                <c:pt idx="60048">
                  <c:v>-27.778999999999996</c:v>
                </c:pt>
                <c:pt idx="60049">
                  <c:v>-27.777000000000001</c:v>
                </c:pt>
                <c:pt idx="60050">
                  <c:v>-27.775000000000006</c:v>
                </c:pt>
                <c:pt idx="60051">
                  <c:v>-27.772999999999996</c:v>
                </c:pt>
                <c:pt idx="60052">
                  <c:v>-27.771000000000001</c:v>
                </c:pt>
                <c:pt idx="60053">
                  <c:v>-27.769000000000005</c:v>
                </c:pt>
                <c:pt idx="60054">
                  <c:v>-27.766999999999996</c:v>
                </c:pt>
                <c:pt idx="60055">
                  <c:v>-27.765000000000001</c:v>
                </c:pt>
                <c:pt idx="60056">
                  <c:v>-27.763000000000005</c:v>
                </c:pt>
                <c:pt idx="60057">
                  <c:v>-27.760999999999996</c:v>
                </c:pt>
                <c:pt idx="60058">
                  <c:v>-27.759</c:v>
                </c:pt>
                <c:pt idx="60059">
                  <c:v>-27.757000000000005</c:v>
                </c:pt>
                <c:pt idx="60060">
                  <c:v>-27.754999999999995</c:v>
                </c:pt>
                <c:pt idx="60061">
                  <c:v>-27.753</c:v>
                </c:pt>
                <c:pt idx="60062">
                  <c:v>-27.751000000000005</c:v>
                </c:pt>
                <c:pt idx="60063">
                  <c:v>-27.748999999999995</c:v>
                </c:pt>
                <c:pt idx="60064">
                  <c:v>-27.747</c:v>
                </c:pt>
                <c:pt idx="60065">
                  <c:v>-27.745000000000005</c:v>
                </c:pt>
                <c:pt idx="60066">
                  <c:v>-27.742999999999995</c:v>
                </c:pt>
                <c:pt idx="60067">
                  <c:v>-27.741</c:v>
                </c:pt>
                <c:pt idx="60068">
                  <c:v>-27.739000000000004</c:v>
                </c:pt>
                <c:pt idx="60069">
                  <c:v>-27.736999999999995</c:v>
                </c:pt>
                <c:pt idx="60070">
                  <c:v>-27.734999999999999</c:v>
                </c:pt>
                <c:pt idx="60071">
                  <c:v>-27.733000000000004</c:v>
                </c:pt>
                <c:pt idx="60072">
                  <c:v>-27.730999999999995</c:v>
                </c:pt>
                <c:pt idx="60073">
                  <c:v>-27.728999999999999</c:v>
                </c:pt>
                <c:pt idx="60074">
                  <c:v>-27.727000000000004</c:v>
                </c:pt>
                <c:pt idx="60075">
                  <c:v>-27.724999999999994</c:v>
                </c:pt>
                <c:pt idx="60076">
                  <c:v>-27.722999999999999</c:v>
                </c:pt>
                <c:pt idx="60077">
                  <c:v>-27.721000000000004</c:v>
                </c:pt>
                <c:pt idx="60078">
                  <c:v>-27.718999999999994</c:v>
                </c:pt>
                <c:pt idx="60079">
                  <c:v>-27.716999999999999</c:v>
                </c:pt>
                <c:pt idx="60080">
                  <c:v>-27.715000000000003</c:v>
                </c:pt>
                <c:pt idx="60081">
                  <c:v>-27.712999999999994</c:v>
                </c:pt>
                <c:pt idx="60082">
                  <c:v>-27.710999999999999</c:v>
                </c:pt>
                <c:pt idx="60083">
                  <c:v>-27.709000000000003</c:v>
                </c:pt>
                <c:pt idx="60084">
                  <c:v>-27.706999999999994</c:v>
                </c:pt>
                <c:pt idx="60085">
                  <c:v>-27.704999999999998</c:v>
                </c:pt>
                <c:pt idx="60086">
                  <c:v>-27.703000000000003</c:v>
                </c:pt>
                <c:pt idx="60087">
                  <c:v>-27.700999999999993</c:v>
                </c:pt>
                <c:pt idx="60088">
                  <c:v>-27.698999999999998</c:v>
                </c:pt>
                <c:pt idx="60089">
                  <c:v>-27.697000000000003</c:v>
                </c:pt>
                <c:pt idx="60090">
                  <c:v>-27.694999999999993</c:v>
                </c:pt>
                <c:pt idx="60091">
                  <c:v>-27.692999999999998</c:v>
                </c:pt>
                <c:pt idx="60092">
                  <c:v>-27.691000000000003</c:v>
                </c:pt>
                <c:pt idx="60093">
                  <c:v>-27.688999999999993</c:v>
                </c:pt>
                <c:pt idx="60094">
                  <c:v>-27.686999999999998</c:v>
                </c:pt>
                <c:pt idx="60095">
                  <c:v>-27.685000000000002</c:v>
                </c:pt>
                <c:pt idx="60096">
                  <c:v>-27.683000000000007</c:v>
                </c:pt>
                <c:pt idx="60097">
                  <c:v>-27.680999999999997</c:v>
                </c:pt>
                <c:pt idx="60098">
                  <c:v>-27.679000000000002</c:v>
                </c:pt>
                <c:pt idx="60099">
                  <c:v>-27.677000000000007</c:v>
                </c:pt>
                <c:pt idx="60100">
                  <c:v>-27.674999999999997</c:v>
                </c:pt>
                <c:pt idx="60101">
                  <c:v>-27.673000000000002</c:v>
                </c:pt>
                <c:pt idx="60102">
                  <c:v>-27.671000000000006</c:v>
                </c:pt>
                <c:pt idx="60103">
                  <c:v>-27.668999999999997</c:v>
                </c:pt>
                <c:pt idx="60104">
                  <c:v>-27.667000000000002</c:v>
                </c:pt>
                <c:pt idx="60105">
                  <c:v>-27.665000000000006</c:v>
                </c:pt>
                <c:pt idx="60106">
                  <c:v>-27.662999999999997</c:v>
                </c:pt>
                <c:pt idx="60107">
                  <c:v>-27.661000000000001</c:v>
                </c:pt>
                <c:pt idx="60108">
                  <c:v>-27.659000000000006</c:v>
                </c:pt>
                <c:pt idx="60109">
                  <c:v>-27.656999999999996</c:v>
                </c:pt>
                <c:pt idx="60110">
                  <c:v>-27.655000000000001</c:v>
                </c:pt>
                <c:pt idx="60111">
                  <c:v>-27.653000000000006</c:v>
                </c:pt>
                <c:pt idx="60112">
                  <c:v>-27.650999999999996</c:v>
                </c:pt>
                <c:pt idx="60113">
                  <c:v>-27.649000000000001</c:v>
                </c:pt>
                <c:pt idx="60114">
                  <c:v>-27.647000000000006</c:v>
                </c:pt>
                <c:pt idx="60115">
                  <c:v>-27.644999999999996</c:v>
                </c:pt>
                <c:pt idx="60116">
                  <c:v>-27.643000000000001</c:v>
                </c:pt>
                <c:pt idx="60117">
                  <c:v>-27.641000000000005</c:v>
                </c:pt>
                <c:pt idx="60118">
                  <c:v>-27.638999999999996</c:v>
                </c:pt>
                <c:pt idx="60119">
                  <c:v>-27.637</c:v>
                </c:pt>
                <c:pt idx="60120">
                  <c:v>-27.635000000000005</c:v>
                </c:pt>
                <c:pt idx="60121">
                  <c:v>-27.632999999999996</c:v>
                </c:pt>
                <c:pt idx="60122">
                  <c:v>-27.631</c:v>
                </c:pt>
                <c:pt idx="60123">
                  <c:v>-27.629000000000005</c:v>
                </c:pt>
                <c:pt idx="60124">
                  <c:v>-27.626999999999995</c:v>
                </c:pt>
                <c:pt idx="60125">
                  <c:v>-27.625</c:v>
                </c:pt>
                <c:pt idx="60126">
                  <c:v>-27.623000000000005</c:v>
                </c:pt>
                <c:pt idx="60127">
                  <c:v>-27.620999999999995</c:v>
                </c:pt>
                <c:pt idx="60128">
                  <c:v>-27.619</c:v>
                </c:pt>
                <c:pt idx="60129">
                  <c:v>-27.617000000000004</c:v>
                </c:pt>
                <c:pt idx="60130">
                  <c:v>-27.614999999999995</c:v>
                </c:pt>
                <c:pt idx="60131">
                  <c:v>-27.613</c:v>
                </c:pt>
                <c:pt idx="60132">
                  <c:v>-27.611000000000004</c:v>
                </c:pt>
                <c:pt idx="60133">
                  <c:v>-27.608999999999995</c:v>
                </c:pt>
                <c:pt idx="60134">
                  <c:v>-27.606999999999999</c:v>
                </c:pt>
                <c:pt idx="60135">
                  <c:v>-27.605000000000004</c:v>
                </c:pt>
                <c:pt idx="60136">
                  <c:v>-27.602999999999994</c:v>
                </c:pt>
                <c:pt idx="60137">
                  <c:v>-27.600999999999999</c:v>
                </c:pt>
                <c:pt idx="60138">
                  <c:v>-27.599000000000004</c:v>
                </c:pt>
                <c:pt idx="60139">
                  <c:v>-27.596999999999994</c:v>
                </c:pt>
                <c:pt idx="60140">
                  <c:v>-27.594999999999999</c:v>
                </c:pt>
                <c:pt idx="60141">
                  <c:v>-27.593000000000004</c:v>
                </c:pt>
                <c:pt idx="60142">
                  <c:v>-27.590999999999994</c:v>
                </c:pt>
                <c:pt idx="60143">
                  <c:v>-27.588999999999999</c:v>
                </c:pt>
                <c:pt idx="60144">
                  <c:v>-27.587000000000003</c:v>
                </c:pt>
                <c:pt idx="60145">
                  <c:v>-27.584999999999994</c:v>
                </c:pt>
                <c:pt idx="60146">
                  <c:v>-27.582999999999998</c:v>
                </c:pt>
                <c:pt idx="60147">
                  <c:v>-27.581000000000003</c:v>
                </c:pt>
                <c:pt idx="60148">
                  <c:v>-27.578999999999994</c:v>
                </c:pt>
                <c:pt idx="60149">
                  <c:v>-27.576999999999998</c:v>
                </c:pt>
                <c:pt idx="60150">
                  <c:v>-27.575000000000003</c:v>
                </c:pt>
                <c:pt idx="60151">
                  <c:v>-27.572999999999993</c:v>
                </c:pt>
                <c:pt idx="60152">
                  <c:v>-27.570999999999998</c:v>
                </c:pt>
                <c:pt idx="60153">
                  <c:v>-27.569000000000003</c:v>
                </c:pt>
                <c:pt idx="60154">
                  <c:v>-27.566999999999993</c:v>
                </c:pt>
                <c:pt idx="60155">
                  <c:v>-27.564999999999998</c:v>
                </c:pt>
                <c:pt idx="60156">
                  <c:v>-27.563000000000002</c:v>
                </c:pt>
                <c:pt idx="60157">
                  <c:v>-27.561000000000007</c:v>
                </c:pt>
                <c:pt idx="60158">
                  <c:v>-27.558999999999997</c:v>
                </c:pt>
                <c:pt idx="60159">
                  <c:v>-27.557000000000002</c:v>
                </c:pt>
                <c:pt idx="60160">
                  <c:v>-27.555000000000007</c:v>
                </c:pt>
                <c:pt idx="60161">
                  <c:v>-27.552999999999997</c:v>
                </c:pt>
                <c:pt idx="60162">
                  <c:v>-27.551000000000002</c:v>
                </c:pt>
                <c:pt idx="60163">
                  <c:v>-27.549000000000007</c:v>
                </c:pt>
                <c:pt idx="60164">
                  <c:v>-27.546999999999997</c:v>
                </c:pt>
                <c:pt idx="60165">
                  <c:v>-27.545000000000002</c:v>
                </c:pt>
                <c:pt idx="60166">
                  <c:v>-27.543000000000006</c:v>
                </c:pt>
                <c:pt idx="60167">
                  <c:v>-27.540999999999997</c:v>
                </c:pt>
                <c:pt idx="60168">
                  <c:v>-27.539000000000001</c:v>
                </c:pt>
                <c:pt idx="60169">
                  <c:v>-27.537000000000006</c:v>
                </c:pt>
                <c:pt idx="60170">
                  <c:v>-27.534999999999997</c:v>
                </c:pt>
                <c:pt idx="60171">
                  <c:v>-27.533000000000001</c:v>
                </c:pt>
                <c:pt idx="60172">
                  <c:v>-27.531000000000006</c:v>
                </c:pt>
                <c:pt idx="60173">
                  <c:v>-27.528999999999996</c:v>
                </c:pt>
                <c:pt idx="60174">
                  <c:v>-27.527000000000001</c:v>
                </c:pt>
                <c:pt idx="60175">
                  <c:v>-27.525000000000006</c:v>
                </c:pt>
                <c:pt idx="60176">
                  <c:v>-27.522999999999996</c:v>
                </c:pt>
                <c:pt idx="60177">
                  <c:v>-27.521000000000001</c:v>
                </c:pt>
                <c:pt idx="60178">
                  <c:v>-27.519000000000005</c:v>
                </c:pt>
                <c:pt idx="60179">
                  <c:v>-27.516999999999996</c:v>
                </c:pt>
                <c:pt idx="60180">
                  <c:v>-27.515000000000001</c:v>
                </c:pt>
                <c:pt idx="60181">
                  <c:v>-27.513000000000005</c:v>
                </c:pt>
                <c:pt idx="60182">
                  <c:v>-27.510999999999996</c:v>
                </c:pt>
                <c:pt idx="60183">
                  <c:v>-27.509</c:v>
                </c:pt>
                <c:pt idx="60184">
                  <c:v>-27.507000000000005</c:v>
                </c:pt>
                <c:pt idx="60185">
                  <c:v>-27.504999999999995</c:v>
                </c:pt>
                <c:pt idx="60186">
                  <c:v>-27.503</c:v>
                </c:pt>
                <c:pt idx="60187">
                  <c:v>-27.501000000000005</c:v>
                </c:pt>
                <c:pt idx="60188">
                  <c:v>-27.498999999999995</c:v>
                </c:pt>
                <c:pt idx="60189">
                  <c:v>-27.497</c:v>
                </c:pt>
                <c:pt idx="60190">
                  <c:v>-27.495000000000005</c:v>
                </c:pt>
                <c:pt idx="60191">
                  <c:v>-27.492999999999995</c:v>
                </c:pt>
                <c:pt idx="60192">
                  <c:v>-27.491</c:v>
                </c:pt>
                <c:pt idx="60193">
                  <c:v>-27.489000000000004</c:v>
                </c:pt>
                <c:pt idx="60194">
                  <c:v>-27.486999999999995</c:v>
                </c:pt>
                <c:pt idx="60195">
                  <c:v>-27.484999999999999</c:v>
                </c:pt>
                <c:pt idx="60196">
                  <c:v>-27.483000000000004</c:v>
                </c:pt>
                <c:pt idx="60197">
                  <c:v>-27.480999999999995</c:v>
                </c:pt>
                <c:pt idx="60198">
                  <c:v>-27.478999999999999</c:v>
                </c:pt>
                <c:pt idx="60199">
                  <c:v>-27.477000000000004</c:v>
                </c:pt>
                <c:pt idx="60200">
                  <c:v>-27.474999999999994</c:v>
                </c:pt>
                <c:pt idx="60201">
                  <c:v>-27.472999999999999</c:v>
                </c:pt>
                <c:pt idx="60202">
                  <c:v>-27.471000000000004</c:v>
                </c:pt>
                <c:pt idx="60203">
                  <c:v>-27.468999999999994</c:v>
                </c:pt>
                <c:pt idx="60204">
                  <c:v>-27.466999999999999</c:v>
                </c:pt>
                <c:pt idx="60205">
                  <c:v>-27.465000000000003</c:v>
                </c:pt>
                <c:pt idx="60206">
                  <c:v>-27.462999999999994</c:v>
                </c:pt>
                <c:pt idx="60207">
                  <c:v>-27.460999999999999</c:v>
                </c:pt>
                <c:pt idx="60208">
                  <c:v>-27.459000000000003</c:v>
                </c:pt>
                <c:pt idx="60209">
                  <c:v>-27.456999999999994</c:v>
                </c:pt>
                <c:pt idx="60210">
                  <c:v>-27.454999999999998</c:v>
                </c:pt>
                <c:pt idx="60211">
                  <c:v>-27.453000000000003</c:v>
                </c:pt>
                <c:pt idx="60212">
                  <c:v>-27.450999999999993</c:v>
                </c:pt>
                <c:pt idx="60213">
                  <c:v>-27.448999999999998</c:v>
                </c:pt>
                <c:pt idx="60214">
                  <c:v>-27.447000000000003</c:v>
                </c:pt>
                <c:pt idx="60215">
                  <c:v>-27.444999999999993</c:v>
                </c:pt>
                <c:pt idx="60216">
                  <c:v>-27.442999999999998</c:v>
                </c:pt>
                <c:pt idx="60217">
                  <c:v>-27.441000000000003</c:v>
                </c:pt>
                <c:pt idx="60218">
                  <c:v>-27.438999999999993</c:v>
                </c:pt>
                <c:pt idx="60219">
                  <c:v>-27.436999999999998</c:v>
                </c:pt>
                <c:pt idx="60220">
                  <c:v>-27.435000000000002</c:v>
                </c:pt>
                <c:pt idx="60221">
                  <c:v>-27.433000000000007</c:v>
                </c:pt>
                <c:pt idx="60222">
                  <c:v>-27.430999999999997</c:v>
                </c:pt>
                <c:pt idx="60223">
                  <c:v>-27.429000000000002</c:v>
                </c:pt>
                <c:pt idx="60224">
                  <c:v>-27.427000000000007</c:v>
                </c:pt>
                <c:pt idx="60225">
                  <c:v>-27.424999999999997</c:v>
                </c:pt>
                <c:pt idx="60226">
                  <c:v>-27.423000000000002</c:v>
                </c:pt>
                <c:pt idx="60227">
                  <c:v>-27.421000000000006</c:v>
                </c:pt>
                <c:pt idx="60228">
                  <c:v>-27.418999999999997</c:v>
                </c:pt>
                <c:pt idx="60229">
                  <c:v>-27.417000000000002</c:v>
                </c:pt>
                <c:pt idx="60230">
                  <c:v>-27.415000000000006</c:v>
                </c:pt>
                <c:pt idx="60231">
                  <c:v>-27.412999999999997</c:v>
                </c:pt>
                <c:pt idx="60232">
                  <c:v>-27.411000000000001</c:v>
                </c:pt>
                <c:pt idx="60233">
                  <c:v>-27.409000000000006</c:v>
                </c:pt>
                <c:pt idx="60234">
                  <c:v>-27.406999999999996</c:v>
                </c:pt>
                <c:pt idx="60235">
                  <c:v>-27.405000000000001</c:v>
                </c:pt>
                <c:pt idx="60236">
                  <c:v>-27.403000000000006</c:v>
                </c:pt>
                <c:pt idx="60237">
                  <c:v>-27.400999999999996</c:v>
                </c:pt>
                <c:pt idx="60238">
                  <c:v>-27.399000000000001</c:v>
                </c:pt>
                <c:pt idx="60239">
                  <c:v>-27.397000000000006</c:v>
                </c:pt>
                <c:pt idx="60240">
                  <c:v>-27.394999999999996</c:v>
                </c:pt>
                <c:pt idx="60241">
                  <c:v>-27.393000000000001</c:v>
                </c:pt>
                <c:pt idx="60242">
                  <c:v>-27.391000000000005</c:v>
                </c:pt>
                <c:pt idx="60243">
                  <c:v>-27.388999999999996</c:v>
                </c:pt>
                <c:pt idx="60244">
                  <c:v>-27.387</c:v>
                </c:pt>
                <c:pt idx="60245">
                  <c:v>-27.385000000000005</c:v>
                </c:pt>
                <c:pt idx="60246">
                  <c:v>-27.382999999999996</c:v>
                </c:pt>
                <c:pt idx="60247">
                  <c:v>-27.381</c:v>
                </c:pt>
                <c:pt idx="60248">
                  <c:v>-27.379000000000005</c:v>
                </c:pt>
                <c:pt idx="60249">
                  <c:v>-27.376999999999995</c:v>
                </c:pt>
                <c:pt idx="60250">
                  <c:v>-27.375</c:v>
                </c:pt>
                <c:pt idx="60251">
                  <c:v>-27.373000000000005</c:v>
                </c:pt>
                <c:pt idx="60252">
                  <c:v>-27.370999999999995</c:v>
                </c:pt>
                <c:pt idx="60253">
                  <c:v>-27.369</c:v>
                </c:pt>
                <c:pt idx="60254">
                  <c:v>-27.367000000000004</c:v>
                </c:pt>
                <c:pt idx="60255">
                  <c:v>-27.364999999999995</c:v>
                </c:pt>
                <c:pt idx="60256">
                  <c:v>-27.363</c:v>
                </c:pt>
                <c:pt idx="60257">
                  <c:v>-27.361000000000004</c:v>
                </c:pt>
                <c:pt idx="60258">
                  <c:v>-27.358999999999995</c:v>
                </c:pt>
                <c:pt idx="60259">
                  <c:v>-27.356999999999999</c:v>
                </c:pt>
                <c:pt idx="60260">
                  <c:v>-27.355000000000004</c:v>
                </c:pt>
                <c:pt idx="60261">
                  <c:v>-27.352999999999994</c:v>
                </c:pt>
                <c:pt idx="60262">
                  <c:v>-27.350999999999999</c:v>
                </c:pt>
                <c:pt idx="60263">
                  <c:v>-27.349000000000004</c:v>
                </c:pt>
                <c:pt idx="60264">
                  <c:v>-27.346999999999994</c:v>
                </c:pt>
                <c:pt idx="60265">
                  <c:v>-27.344999999999999</c:v>
                </c:pt>
                <c:pt idx="60266">
                  <c:v>-27.343000000000004</c:v>
                </c:pt>
                <c:pt idx="60267">
                  <c:v>-27.340999999999994</c:v>
                </c:pt>
                <c:pt idx="60268">
                  <c:v>-27.338999999999999</c:v>
                </c:pt>
                <c:pt idx="60269">
                  <c:v>-27.337000000000003</c:v>
                </c:pt>
                <c:pt idx="60270">
                  <c:v>-27.334999999999994</c:v>
                </c:pt>
                <c:pt idx="60271">
                  <c:v>-27.332999999999998</c:v>
                </c:pt>
                <c:pt idx="60272">
                  <c:v>-27.331000000000003</c:v>
                </c:pt>
                <c:pt idx="60273">
                  <c:v>-27.328999999999994</c:v>
                </c:pt>
                <c:pt idx="60274">
                  <c:v>-27.326999999999998</c:v>
                </c:pt>
                <c:pt idx="60275">
                  <c:v>-27.325000000000003</c:v>
                </c:pt>
                <c:pt idx="60276">
                  <c:v>-27.322999999999993</c:v>
                </c:pt>
                <c:pt idx="60277">
                  <c:v>-27.320999999999998</c:v>
                </c:pt>
                <c:pt idx="60278">
                  <c:v>-27.319000000000003</c:v>
                </c:pt>
                <c:pt idx="60279">
                  <c:v>-27.316999999999993</c:v>
                </c:pt>
                <c:pt idx="60280">
                  <c:v>-27.314999999999998</c:v>
                </c:pt>
                <c:pt idx="60281">
                  <c:v>-27.313000000000002</c:v>
                </c:pt>
                <c:pt idx="60282">
                  <c:v>-27.311000000000007</c:v>
                </c:pt>
                <c:pt idx="60283">
                  <c:v>-27.308999999999997</c:v>
                </c:pt>
                <c:pt idx="60284">
                  <c:v>-27.307000000000002</c:v>
                </c:pt>
                <c:pt idx="60285">
                  <c:v>-27.305000000000007</c:v>
                </c:pt>
                <c:pt idx="60286">
                  <c:v>-27.302999999999997</c:v>
                </c:pt>
                <c:pt idx="60287">
                  <c:v>-27.301000000000002</c:v>
                </c:pt>
                <c:pt idx="60288">
                  <c:v>-27.299000000000007</c:v>
                </c:pt>
                <c:pt idx="60289">
                  <c:v>-27.296999999999997</c:v>
                </c:pt>
                <c:pt idx="60290">
                  <c:v>-27.295000000000002</c:v>
                </c:pt>
                <c:pt idx="60291">
                  <c:v>-27.293000000000006</c:v>
                </c:pt>
                <c:pt idx="60292">
                  <c:v>-27.290999999999997</c:v>
                </c:pt>
                <c:pt idx="60293">
                  <c:v>-27.289000000000001</c:v>
                </c:pt>
                <c:pt idx="60294">
                  <c:v>-27.287000000000006</c:v>
                </c:pt>
                <c:pt idx="60295">
                  <c:v>-27.284999999999997</c:v>
                </c:pt>
                <c:pt idx="60296">
                  <c:v>-27.283000000000001</c:v>
                </c:pt>
                <c:pt idx="60297">
                  <c:v>-27.281000000000006</c:v>
                </c:pt>
                <c:pt idx="60298">
                  <c:v>-27.278999999999996</c:v>
                </c:pt>
                <c:pt idx="60299">
                  <c:v>-27.277000000000001</c:v>
                </c:pt>
                <c:pt idx="60300">
                  <c:v>-27.275000000000006</c:v>
                </c:pt>
                <c:pt idx="60301">
                  <c:v>-27.272999999999996</c:v>
                </c:pt>
                <c:pt idx="60302">
                  <c:v>-27.271000000000001</c:v>
                </c:pt>
                <c:pt idx="60303">
                  <c:v>-27.269000000000005</c:v>
                </c:pt>
                <c:pt idx="60304">
                  <c:v>-27.266999999999996</c:v>
                </c:pt>
                <c:pt idx="60305">
                  <c:v>-27.265000000000001</c:v>
                </c:pt>
                <c:pt idx="60306">
                  <c:v>-27.263000000000005</c:v>
                </c:pt>
                <c:pt idx="60307">
                  <c:v>-27.260999999999996</c:v>
                </c:pt>
                <c:pt idx="60308">
                  <c:v>-27.259</c:v>
                </c:pt>
                <c:pt idx="60309">
                  <c:v>-27.257000000000005</c:v>
                </c:pt>
                <c:pt idx="60310">
                  <c:v>-27.254999999999995</c:v>
                </c:pt>
                <c:pt idx="60311">
                  <c:v>-27.253</c:v>
                </c:pt>
                <c:pt idx="60312">
                  <c:v>-27.251000000000005</c:v>
                </c:pt>
                <c:pt idx="60313">
                  <c:v>-27.248999999999995</c:v>
                </c:pt>
                <c:pt idx="60314">
                  <c:v>-27.247</c:v>
                </c:pt>
                <c:pt idx="60315">
                  <c:v>-27.245000000000005</c:v>
                </c:pt>
                <c:pt idx="60316">
                  <c:v>-27.242999999999995</c:v>
                </c:pt>
                <c:pt idx="60317">
                  <c:v>-27.241</c:v>
                </c:pt>
                <c:pt idx="60318">
                  <c:v>-27.239000000000004</c:v>
                </c:pt>
                <c:pt idx="60319">
                  <c:v>-27.236999999999995</c:v>
                </c:pt>
                <c:pt idx="60320">
                  <c:v>-27.234999999999999</c:v>
                </c:pt>
                <c:pt idx="60321">
                  <c:v>-27.233000000000004</c:v>
                </c:pt>
                <c:pt idx="60322">
                  <c:v>-27.230999999999995</c:v>
                </c:pt>
                <c:pt idx="60323">
                  <c:v>-27.228999999999999</c:v>
                </c:pt>
                <c:pt idx="60324">
                  <c:v>-27.227000000000004</c:v>
                </c:pt>
                <c:pt idx="60325">
                  <c:v>-27.224999999999994</c:v>
                </c:pt>
                <c:pt idx="60326">
                  <c:v>-27.222999999999999</c:v>
                </c:pt>
                <c:pt idx="60327">
                  <c:v>-27.221000000000004</c:v>
                </c:pt>
                <c:pt idx="60328">
                  <c:v>-27.218999999999994</c:v>
                </c:pt>
                <c:pt idx="60329">
                  <c:v>-27.216999999999999</c:v>
                </c:pt>
                <c:pt idx="60330">
                  <c:v>-27.215000000000003</c:v>
                </c:pt>
                <c:pt idx="60331">
                  <c:v>-27.212999999999994</c:v>
                </c:pt>
                <c:pt idx="60332">
                  <c:v>-27.210999999999999</c:v>
                </c:pt>
                <c:pt idx="60333">
                  <c:v>-27.209000000000003</c:v>
                </c:pt>
                <c:pt idx="60334">
                  <c:v>-27.206999999999994</c:v>
                </c:pt>
                <c:pt idx="60335">
                  <c:v>-27.204999999999998</c:v>
                </c:pt>
                <c:pt idx="60336">
                  <c:v>-27.203000000000003</c:v>
                </c:pt>
                <c:pt idx="60337">
                  <c:v>-27.200999999999993</c:v>
                </c:pt>
                <c:pt idx="60338">
                  <c:v>-27.198999999999998</c:v>
                </c:pt>
                <c:pt idx="60339">
                  <c:v>-27.197000000000003</c:v>
                </c:pt>
                <c:pt idx="60340">
                  <c:v>-27.194999999999993</c:v>
                </c:pt>
                <c:pt idx="60341">
                  <c:v>-27.192999999999998</c:v>
                </c:pt>
                <c:pt idx="60342">
                  <c:v>-27.191000000000003</c:v>
                </c:pt>
                <c:pt idx="60343">
                  <c:v>-27.188999999999993</c:v>
                </c:pt>
                <c:pt idx="60344">
                  <c:v>-27.186999999999998</c:v>
                </c:pt>
                <c:pt idx="60345">
                  <c:v>-27.185000000000002</c:v>
                </c:pt>
                <c:pt idx="60346">
                  <c:v>-27.183000000000007</c:v>
                </c:pt>
                <c:pt idx="60347">
                  <c:v>-27.180999999999997</c:v>
                </c:pt>
                <c:pt idx="60348">
                  <c:v>-27.179000000000002</c:v>
                </c:pt>
                <c:pt idx="60349">
                  <c:v>-27.177000000000007</c:v>
                </c:pt>
                <c:pt idx="60350">
                  <c:v>-27.174999999999997</c:v>
                </c:pt>
                <c:pt idx="60351">
                  <c:v>-27.173000000000002</c:v>
                </c:pt>
                <c:pt idx="60352">
                  <c:v>-27.171000000000006</c:v>
                </c:pt>
                <c:pt idx="60353">
                  <c:v>-27.168999999999997</c:v>
                </c:pt>
                <c:pt idx="60354">
                  <c:v>-27.167000000000002</c:v>
                </c:pt>
                <c:pt idx="60355">
                  <c:v>-27.165000000000006</c:v>
                </c:pt>
                <c:pt idx="60356">
                  <c:v>-27.162999999999997</c:v>
                </c:pt>
                <c:pt idx="60357">
                  <c:v>-27.161000000000001</c:v>
                </c:pt>
                <c:pt idx="60358">
                  <c:v>-27.159000000000006</c:v>
                </c:pt>
                <c:pt idx="60359">
                  <c:v>-27.156999999999996</c:v>
                </c:pt>
                <c:pt idx="60360">
                  <c:v>-27.155000000000001</c:v>
                </c:pt>
                <c:pt idx="60361">
                  <c:v>-27.153000000000006</c:v>
                </c:pt>
                <c:pt idx="60362">
                  <c:v>-27.150999999999996</c:v>
                </c:pt>
                <c:pt idx="60363">
                  <c:v>-27.149000000000001</c:v>
                </c:pt>
                <c:pt idx="60364">
                  <c:v>-27.147000000000006</c:v>
                </c:pt>
                <c:pt idx="60365">
                  <c:v>-27.144999999999996</c:v>
                </c:pt>
                <c:pt idx="60366">
                  <c:v>-27.143000000000001</c:v>
                </c:pt>
                <c:pt idx="60367">
                  <c:v>-27.141000000000005</c:v>
                </c:pt>
                <c:pt idx="60368">
                  <c:v>-27.138999999999996</c:v>
                </c:pt>
                <c:pt idx="60369">
                  <c:v>-27.137</c:v>
                </c:pt>
                <c:pt idx="60370">
                  <c:v>-27.135000000000005</c:v>
                </c:pt>
                <c:pt idx="60371">
                  <c:v>-27.132999999999996</c:v>
                </c:pt>
                <c:pt idx="60372">
                  <c:v>-27.131</c:v>
                </c:pt>
                <c:pt idx="60373">
                  <c:v>-27.129000000000005</c:v>
                </c:pt>
                <c:pt idx="60374">
                  <c:v>-27.126999999999995</c:v>
                </c:pt>
                <c:pt idx="60375">
                  <c:v>-27.125</c:v>
                </c:pt>
                <c:pt idx="60376">
                  <c:v>-27.123000000000005</c:v>
                </c:pt>
                <c:pt idx="60377">
                  <c:v>-27.120999999999995</c:v>
                </c:pt>
                <c:pt idx="60378">
                  <c:v>-27.119</c:v>
                </c:pt>
                <c:pt idx="60379">
                  <c:v>-27.117000000000004</c:v>
                </c:pt>
                <c:pt idx="60380">
                  <c:v>-27.114999999999995</c:v>
                </c:pt>
                <c:pt idx="60381">
                  <c:v>-27.113</c:v>
                </c:pt>
                <c:pt idx="60382">
                  <c:v>-27.111000000000004</c:v>
                </c:pt>
                <c:pt idx="60383">
                  <c:v>-27.108999999999995</c:v>
                </c:pt>
                <c:pt idx="60384">
                  <c:v>-27.106999999999999</c:v>
                </c:pt>
                <c:pt idx="60385">
                  <c:v>-27.105000000000004</c:v>
                </c:pt>
                <c:pt idx="60386">
                  <c:v>-27.102999999999994</c:v>
                </c:pt>
                <c:pt idx="60387">
                  <c:v>-27.100999999999999</c:v>
                </c:pt>
                <c:pt idx="60388">
                  <c:v>-27.099000000000004</c:v>
                </c:pt>
                <c:pt idx="60389">
                  <c:v>-27.096999999999994</c:v>
                </c:pt>
                <c:pt idx="60390">
                  <c:v>-27.094999999999999</c:v>
                </c:pt>
                <c:pt idx="60391">
                  <c:v>-27.093000000000004</c:v>
                </c:pt>
                <c:pt idx="60392">
                  <c:v>-27.090999999999994</c:v>
                </c:pt>
                <c:pt idx="60393">
                  <c:v>-27.088999999999999</c:v>
                </c:pt>
                <c:pt idx="60394">
                  <c:v>-27.087000000000003</c:v>
                </c:pt>
                <c:pt idx="60395">
                  <c:v>-27.084999999999994</c:v>
                </c:pt>
                <c:pt idx="60396">
                  <c:v>-27.082999999999998</c:v>
                </c:pt>
                <c:pt idx="60397">
                  <c:v>-27.081000000000003</c:v>
                </c:pt>
                <c:pt idx="60398">
                  <c:v>-27.078999999999994</c:v>
                </c:pt>
                <c:pt idx="60399">
                  <c:v>-27.076999999999998</c:v>
                </c:pt>
                <c:pt idx="60400">
                  <c:v>-27.075000000000003</c:v>
                </c:pt>
                <c:pt idx="60401">
                  <c:v>-27.072999999999993</c:v>
                </c:pt>
                <c:pt idx="60402">
                  <c:v>-27.070999999999998</c:v>
                </c:pt>
                <c:pt idx="60403">
                  <c:v>-27.069000000000003</c:v>
                </c:pt>
                <c:pt idx="60404">
                  <c:v>-27.066999999999993</c:v>
                </c:pt>
                <c:pt idx="60405">
                  <c:v>-27.064999999999998</c:v>
                </c:pt>
                <c:pt idx="60406">
                  <c:v>-27.063000000000002</c:v>
                </c:pt>
                <c:pt idx="60407">
                  <c:v>-27.061000000000007</c:v>
                </c:pt>
                <c:pt idx="60408">
                  <c:v>-27.058999999999997</c:v>
                </c:pt>
                <c:pt idx="60409">
                  <c:v>-27.057000000000002</c:v>
                </c:pt>
                <c:pt idx="60410">
                  <c:v>-27.055000000000007</c:v>
                </c:pt>
                <c:pt idx="60411">
                  <c:v>-27.052999999999997</c:v>
                </c:pt>
                <c:pt idx="60412">
                  <c:v>-27.051000000000002</c:v>
                </c:pt>
                <c:pt idx="60413">
                  <c:v>-27.049000000000007</c:v>
                </c:pt>
                <c:pt idx="60414">
                  <c:v>-27.046999999999997</c:v>
                </c:pt>
                <c:pt idx="60415">
                  <c:v>-27.045000000000002</c:v>
                </c:pt>
                <c:pt idx="60416">
                  <c:v>-27.043000000000006</c:v>
                </c:pt>
                <c:pt idx="60417">
                  <c:v>-27.040999999999997</c:v>
                </c:pt>
                <c:pt idx="60418">
                  <c:v>-27.039000000000001</c:v>
                </c:pt>
                <c:pt idx="60419">
                  <c:v>-27.037000000000006</c:v>
                </c:pt>
                <c:pt idx="60420">
                  <c:v>-27.034999999999997</c:v>
                </c:pt>
                <c:pt idx="60421">
                  <c:v>-27.033000000000001</c:v>
                </c:pt>
                <c:pt idx="60422">
                  <c:v>-27.031000000000006</c:v>
                </c:pt>
                <c:pt idx="60423">
                  <c:v>-27.028999999999996</c:v>
                </c:pt>
                <c:pt idx="60424">
                  <c:v>-27.027000000000001</c:v>
                </c:pt>
                <c:pt idx="60425">
                  <c:v>-27.025000000000006</c:v>
                </c:pt>
                <c:pt idx="60426">
                  <c:v>-27.022999999999996</c:v>
                </c:pt>
                <c:pt idx="60427">
                  <c:v>-27.021000000000001</c:v>
                </c:pt>
                <c:pt idx="60428">
                  <c:v>-27.019000000000005</c:v>
                </c:pt>
                <c:pt idx="60429">
                  <c:v>-27.016999999999996</c:v>
                </c:pt>
                <c:pt idx="60430">
                  <c:v>-27.015000000000001</c:v>
                </c:pt>
                <c:pt idx="60431">
                  <c:v>-27.013000000000005</c:v>
                </c:pt>
                <c:pt idx="60432">
                  <c:v>-27.010999999999996</c:v>
                </c:pt>
                <c:pt idx="60433">
                  <c:v>-27.009</c:v>
                </c:pt>
                <c:pt idx="60434">
                  <c:v>-27.007000000000005</c:v>
                </c:pt>
                <c:pt idx="60435">
                  <c:v>-27.004999999999995</c:v>
                </c:pt>
                <c:pt idx="60436">
                  <c:v>-27.003</c:v>
                </c:pt>
                <c:pt idx="60437">
                  <c:v>-27.001000000000005</c:v>
                </c:pt>
                <c:pt idx="60438">
                  <c:v>-26.998999999999995</c:v>
                </c:pt>
                <c:pt idx="60439">
                  <c:v>-26.997</c:v>
                </c:pt>
                <c:pt idx="60440">
                  <c:v>-26.995000000000005</c:v>
                </c:pt>
                <c:pt idx="60441">
                  <c:v>-26.992999999999995</c:v>
                </c:pt>
                <c:pt idx="60442">
                  <c:v>-26.991</c:v>
                </c:pt>
                <c:pt idx="60443">
                  <c:v>-26.989000000000004</c:v>
                </c:pt>
                <c:pt idx="60444">
                  <c:v>-26.986999999999995</c:v>
                </c:pt>
                <c:pt idx="60445">
                  <c:v>-26.984999999999999</c:v>
                </c:pt>
                <c:pt idx="60446">
                  <c:v>-26.983000000000004</c:v>
                </c:pt>
                <c:pt idx="60447">
                  <c:v>-26.980999999999995</c:v>
                </c:pt>
                <c:pt idx="60448">
                  <c:v>-26.978999999999999</c:v>
                </c:pt>
                <c:pt idx="60449">
                  <c:v>-26.977000000000004</c:v>
                </c:pt>
                <c:pt idx="60450">
                  <c:v>-26.974999999999994</c:v>
                </c:pt>
                <c:pt idx="60451">
                  <c:v>-26.972999999999999</c:v>
                </c:pt>
                <c:pt idx="60452">
                  <c:v>-26.971000000000004</c:v>
                </c:pt>
                <c:pt idx="60453">
                  <c:v>-26.968999999999994</c:v>
                </c:pt>
                <c:pt idx="60454">
                  <c:v>-26.966999999999999</c:v>
                </c:pt>
                <c:pt idx="60455">
                  <c:v>-26.965000000000003</c:v>
                </c:pt>
                <c:pt idx="60456">
                  <c:v>-26.962999999999994</c:v>
                </c:pt>
                <c:pt idx="60457">
                  <c:v>-26.960999999999999</c:v>
                </c:pt>
                <c:pt idx="60458">
                  <c:v>-26.959000000000003</c:v>
                </c:pt>
                <c:pt idx="60459">
                  <c:v>-26.956999999999994</c:v>
                </c:pt>
                <c:pt idx="60460">
                  <c:v>-26.954999999999998</c:v>
                </c:pt>
                <c:pt idx="60461">
                  <c:v>-26.953000000000003</c:v>
                </c:pt>
                <c:pt idx="60462">
                  <c:v>-26.950999999999993</c:v>
                </c:pt>
                <c:pt idx="60463">
                  <c:v>-26.948999999999998</c:v>
                </c:pt>
                <c:pt idx="60464">
                  <c:v>-26.947000000000003</c:v>
                </c:pt>
                <c:pt idx="60465">
                  <c:v>-26.944999999999993</c:v>
                </c:pt>
                <c:pt idx="60466">
                  <c:v>-26.942999999999998</c:v>
                </c:pt>
                <c:pt idx="60467">
                  <c:v>-26.941000000000003</c:v>
                </c:pt>
                <c:pt idx="60468">
                  <c:v>-26.938999999999993</c:v>
                </c:pt>
                <c:pt idx="60469">
                  <c:v>-26.936999999999998</c:v>
                </c:pt>
                <c:pt idx="60470">
                  <c:v>-26.935000000000002</c:v>
                </c:pt>
                <c:pt idx="60471">
                  <c:v>-26.933000000000007</c:v>
                </c:pt>
                <c:pt idx="60472">
                  <c:v>-26.930999999999997</c:v>
                </c:pt>
                <c:pt idx="60473">
                  <c:v>-26.929000000000002</c:v>
                </c:pt>
                <c:pt idx="60474">
                  <c:v>-26.927000000000007</c:v>
                </c:pt>
                <c:pt idx="60475">
                  <c:v>-26.924999999999997</c:v>
                </c:pt>
                <c:pt idx="60476">
                  <c:v>-26.923000000000002</c:v>
                </c:pt>
                <c:pt idx="60477">
                  <c:v>-26.921000000000006</c:v>
                </c:pt>
                <c:pt idx="60478">
                  <c:v>-26.918999999999997</c:v>
                </c:pt>
                <c:pt idx="60479">
                  <c:v>-26.917000000000002</c:v>
                </c:pt>
                <c:pt idx="60480">
                  <c:v>-26.915000000000006</c:v>
                </c:pt>
                <c:pt idx="60481">
                  <c:v>-26.912999999999997</c:v>
                </c:pt>
                <c:pt idx="60482">
                  <c:v>-26.911000000000001</c:v>
                </c:pt>
                <c:pt idx="60483">
                  <c:v>-26.909000000000006</c:v>
                </c:pt>
                <c:pt idx="60484">
                  <c:v>-26.906999999999996</c:v>
                </c:pt>
                <c:pt idx="60485">
                  <c:v>-26.905000000000001</c:v>
                </c:pt>
                <c:pt idx="60486">
                  <c:v>-26.903000000000006</c:v>
                </c:pt>
                <c:pt idx="60487">
                  <c:v>-26.900999999999996</c:v>
                </c:pt>
                <c:pt idx="60488">
                  <c:v>-26.899000000000001</c:v>
                </c:pt>
                <c:pt idx="60489">
                  <c:v>-26.897000000000006</c:v>
                </c:pt>
                <c:pt idx="60490">
                  <c:v>-26.894999999999996</c:v>
                </c:pt>
                <c:pt idx="60491">
                  <c:v>-26.893000000000001</c:v>
                </c:pt>
                <c:pt idx="60492">
                  <c:v>-26.891000000000005</c:v>
                </c:pt>
                <c:pt idx="60493">
                  <c:v>-26.888999999999996</c:v>
                </c:pt>
                <c:pt idx="60494">
                  <c:v>-26.887</c:v>
                </c:pt>
                <c:pt idx="60495">
                  <c:v>-26.885000000000005</c:v>
                </c:pt>
                <c:pt idx="60496">
                  <c:v>-26.882999999999996</c:v>
                </c:pt>
                <c:pt idx="60497">
                  <c:v>-26.881</c:v>
                </c:pt>
                <c:pt idx="60498">
                  <c:v>-26.879000000000005</c:v>
                </c:pt>
                <c:pt idx="60499">
                  <c:v>-26.876999999999995</c:v>
                </c:pt>
                <c:pt idx="60500">
                  <c:v>-26.875</c:v>
                </c:pt>
                <c:pt idx="60501">
                  <c:v>-26.873000000000005</c:v>
                </c:pt>
                <c:pt idx="60502">
                  <c:v>-26.870999999999995</c:v>
                </c:pt>
                <c:pt idx="60503">
                  <c:v>-26.869</c:v>
                </c:pt>
                <c:pt idx="60504">
                  <c:v>-26.867000000000004</c:v>
                </c:pt>
                <c:pt idx="60505">
                  <c:v>-26.864999999999995</c:v>
                </c:pt>
                <c:pt idx="60506">
                  <c:v>-26.863</c:v>
                </c:pt>
                <c:pt idx="60507">
                  <c:v>-26.861000000000004</c:v>
                </c:pt>
                <c:pt idx="60508">
                  <c:v>-26.858999999999995</c:v>
                </c:pt>
                <c:pt idx="60509">
                  <c:v>-26.856999999999999</c:v>
                </c:pt>
                <c:pt idx="60510">
                  <c:v>-26.855000000000004</c:v>
                </c:pt>
                <c:pt idx="60511">
                  <c:v>-26.852999999999994</c:v>
                </c:pt>
                <c:pt idx="60512">
                  <c:v>-26.850999999999999</c:v>
                </c:pt>
                <c:pt idx="60513">
                  <c:v>-26.849000000000004</c:v>
                </c:pt>
                <c:pt idx="60514">
                  <c:v>-26.846999999999994</c:v>
                </c:pt>
                <c:pt idx="60515">
                  <c:v>-26.844999999999999</c:v>
                </c:pt>
                <c:pt idx="60516">
                  <c:v>-26.843000000000004</c:v>
                </c:pt>
                <c:pt idx="60517">
                  <c:v>-26.840999999999994</c:v>
                </c:pt>
                <c:pt idx="60518">
                  <c:v>-26.838999999999999</c:v>
                </c:pt>
                <c:pt idx="60519">
                  <c:v>-26.837000000000003</c:v>
                </c:pt>
                <c:pt idx="60520">
                  <c:v>-26.834999999999994</c:v>
                </c:pt>
                <c:pt idx="60521">
                  <c:v>-26.832999999999998</c:v>
                </c:pt>
                <c:pt idx="60522">
                  <c:v>-26.831000000000003</c:v>
                </c:pt>
                <c:pt idx="60523">
                  <c:v>-26.828999999999994</c:v>
                </c:pt>
                <c:pt idx="60524">
                  <c:v>-26.826999999999998</c:v>
                </c:pt>
                <c:pt idx="60525">
                  <c:v>-26.825000000000003</c:v>
                </c:pt>
                <c:pt idx="60526">
                  <c:v>-26.822999999999993</c:v>
                </c:pt>
                <c:pt idx="60527">
                  <c:v>-26.820999999999998</c:v>
                </c:pt>
                <c:pt idx="60528">
                  <c:v>-26.819000000000003</c:v>
                </c:pt>
                <c:pt idx="60529">
                  <c:v>-26.816999999999993</c:v>
                </c:pt>
                <c:pt idx="60530">
                  <c:v>-26.814999999999998</c:v>
                </c:pt>
                <c:pt idx="60531">
                  <c:v>-26.813000000000002</c:v>
                </c:pt>
                <c:pt idx="60532">
                  <c:v>-26.811000000000007</c:v>
                </c:pt>
                <c:pt idx="60533">
                  <c:v>-26.808999999999997</c:v>
                </c:pt>
                <c:pt idx="60534">
                  <c:v>-26.807000000000002</c:v>
                </c:pt>
                <c:pt idx="60535">
                  <c:v>-26.805000000000007</c:v>
                </c:pt>
                <c:pt idx="60536">
                  <c:v>-26.802999999999997</c:v>
                </c:pt>
                <c:pt idx="60537">
                  <c:v>-26.801000000000002</c:v>
                </c:pt>
                <c:pt idx="60538">
                  <c:v>-26.799000000000007</c:v>
                </c:pt>
                <c:pt idx="60539">
                  <c:v>-26.796999999999997</c:v>
                </c:pt>
                <c:pt idx="60540">
                  <c:v>-26.795000000000002</c:v>
                </c:pt>
                <c:pt idx="60541">
                  <c:v>-26.793000000000006</c:v>
                </c:pt>
                <c:pt idx="60542">
                  <c:v>-26.790999999999997</c:v>
                </c:pt>
                <c:pt idx="60543">
                  <c:v>-26.789000000000001</c:v>
                </c:pt>
                <c:pt idx="60544">
                  <c:v>-26.787000000000006</c:v>
                </c:pt>
                <c:pt idx="60545">
                  <c:v>-26.784999999999997</c:v>
                </c:pt>
                <c:pt idx="60546">
                  <c:v>-26.783000000000001</c:v>
                </c:pt>
                <c:pt idx="60547">
                  <c:v>-26.781000000000006</c:v>
                </c:pt>
                <c:pt idx="60548">
                  <c:v>-26.778999999999996</c:v>
                </c:pt>
                <c:pt idx="60549">
                  <c:v>-26.777000000000001</c:v>
                </c:pt>
                <c:pt idx="60550">
                  <c:v>-26.775000000000006</c:v>
                </c:pt>
                <c:pt idx="60551">
                  <c:v>-26.772999999999996</c:v>
                </c:pt>
                <c:pt idx="60552">
                  <c:v>-26.771000000000001</c:v>
                </c:pt>
                <c:pt idx="60553">
                  <c:v>-26.769000000000005</c:v>
                </c:pt>
                <c:pt idx="60554">
                  <c:v>-26.766999999999996</c:v>
                </c:pt>
                <c:pt idx="60555">
                  <c:v>-26.765000000000001</c:v>
                </c:pt>
                <c:pt idx="60556">
                  <c:v>-26.763000000000005</c:v>
                </c:pt>
                <c:pt idx="60557">
                  <c:v>-26.760999999999996</c:v>
                </c:pt>
                <c:pt idx="60558">
                  <c:v>-26.759</c:v>
                </c:pt>
                <c:pt idx="60559">
                  <c:v>-26.757000000000005</c:v>
                </c:pt>
                <c:pt idx="60560">
                  <c:v>-26.754999999999995</c:v>
                </c:pt>
                <c:pt idx="60561">
                  <c:v>-26.753</c:v>
                </c:pt>
                <c:pt idx="60562">
                  <c:v>-26.751000000000005</c:v>
                </c:pt>
                <c:pt idx="60563">
                  <c:v>-26.748999999999995</c:v>
                </c:pt>
                <c:pt idx="60564">
                  <c:v>-26.747</c:v>
                </c:pt>
                <c:pt idx="60565">
                  <c:v>-26.745000000000005</c:v>
                </c:pt>
                <c:pt idx="60566">
                  <c:v>-26.742999999999995</c:v>
                </c:pt>
                <c:pt idx="60567">
                  <c:v>-26.741</c:v>
                </c:pt>
                <c:pt idx="60568">
                  <c:v>-26.739000000000004</c:v>
                </c:pt>
                <c:pt idx="60569">
                  <c:v>-26.736999999999995</c:v>
                </c:pt>
                <c:pt idx="60570">
                  <c:v>-26.734999999999999</c:v>
                </c:pt>
                <c:pt idx="60571">
                  <c:v>-26.733000000000004</c:v>
                </c:pt>
                <c:pt idx="60572">
                  <c:v>-26.730999999999995</c:v>
                </c:pt>
                <c:pt idx="60573">
                  <c:v>-26.728999999999999</c:v>
                </c:pt>
                <c:pt idx="60574">
                  <c:v>-26.727000000000004</c:v>
                </c:pt>
                <c:pt idx="60575">
                  <c:v>-26.724999999999994</c:v>
                </c:pt>
                <c:pt idx="60576">
                  <c:v>-26.722999999999999</c:v>
                </c:pt>
                <c:pt idx="60577">
                  <c:v>-26.721000000000004</c:v>
                </c:pt>
                <c:pt idx="60578">
                  <c:v>-26.718999999999994</c:v>
                </c:pt>
                <c:pt idx="60579">
                  <c:v>-26.716999999999999</c:v>
                </c:pt>
                <c:pt idx="60580">
                  <c:v>-26.715000000000003</c:v>
                </c:pt>
                <c:pt idx="60581">
                  <c:v>-26.712999999999994</c:v>
                </c:pt>
                <c:pt idx="60582">
                  <c:v>-26.710999999999999</c:v>
                </c:pt>
                <c:pt idx="60583">
                  <c:v>-26.709000000000003</c:v>
                </c:pt>
                <c:pt idx="60584">
                  <c:v>-26.706999999999994</c:v>
                </c:pt>
                <c:pt idx="60585">
                  <c:v>-26.704999999999998</c:v>
                </c:pt>
                <c:pt idx="60586">
                  <c:v>-26.703000000000003</c:v>
                </c:pt>
                <c:pt idx="60587">
                  <c:v>-26.700999999999993</c:v>
                </c:pt>
                <c:pt idx="60588">
                  <c:v>-26.698999999999998</c:v>
                </c:pt>
                <c:pt idx="60589">
                  <c:v>-26.697000000000003</c:v>
                </c:pt>
                <c:pt idx="60590">
                  <c:v>-26.694999999999993</c:v>
                </c:pt>
                <c:pt idx="60591">
                  <c:v>-26.692999999999998</c:v>
                </c:pt>
                <c:pt idx="60592">
                  <c:v>-26.691000000000003</c:v>
                </c:pt>
                <c:pt idx="60593">
                  <c:v>-26.688999999999993</c:v>
                </c:pt>
                <c:pt idx="60594">
                  <c:v>-26.686999999999998</c:v>
                </c:pt>
                <c:pt idx="60595">
                  <c:v>-26.685000000000002</c:v>
                </c:pt>
                <c:pt idx="60596">
                  <c:v>-26.683000000000007</c:v>
                </c:pt>
                <c:pt idx="60597">
                  <c:v>-26.680999999999997</c:v>
                </c:pt>
                <c:pt idx="60598">
                  <c:v>-26.679000000000002</c:v>
                </c:pt>
                <c:pt idx="60599">
                  <c:v>-26.677000000000007</c:v>
                </c:pt>
                <c:pt idx="60600">
                  <c:v>-26.674999999999997</c:v>
                </c:pt>
                <c:pt idx="60601">
                  <c:v>-26.673000000000002</c:v>
                </c:pt>
                <c:pt idx="60602">
                  <c:v>-26.671000000000006</c:v>
                </c:pt>
                <c:pt idx="60603">
                  <c:v>-26.668999999999997</c:v>
                </c:pt>
                <c:pt idx="60604">
                  <c:v>-26.667000000000002</c:v>
                </c:pt>
                <c:pt idx="60605">
                  <c:v>-26.665000000000006</c:v>
                </c:pt>
                <c:pt idx="60606">
                  <c:v>-26.662999999999997</c:v>
                </c:pt>
                <c:pt idx="60607">
                  <c:v>-26.661000000000001</c:v>
                </c:pt>
                <c:pt idx="60608">
                  <c:v>-26.659000000000006</c:v>
                </c:pt>
                <c:pt idx="60609">
                  <c:v>-26.656999999999996</c:v>
                </c:pt>
                <c:pt idx="60610">
                  <c:v>-26.655000000000001</c:v>
                </c:pt>
                <c:pt idx="60611">
                  <c:v>-26.653000000000006</c:v>
                </c:pt>
                <c:pt idx="60612">
                  <c:v>-26.650999999999996</c:v>
                </c:pt>
                <c:pt idx="60613">
                  <c:v>-26.649000000000001</c:v>
                </c:pt>
                <c:pt idx="60614">
                  <c:v>-26.647000000000006</c:v>
                </c:pt>
                <c:pt idx="60615">
                  <c:v>-26.644999999999996</c:v>
                </c:pt>
                <c:pt idx="60616">
                  <c:v>-26.643000000000001</c:v>
                </c:pt>
                <c:pt idx="60617">
                  <c:v>-26.641000000000005</c:v>
                </c:pt>
                <c:pt idx="60618">
                  <c:v>-26.638999999999996</c:v>
                </c:pt>
                <c:pt idx="60619">
                  <c:v>-26.637</c:v>
                </c:pt>
                <c:pt idx="60620">
                  <c:v>-26.635000000000005</c:v>
                </c:pt>
                <c:pt idx="60621">
                  <c:v>-26.632999999999996</c:v>
                </c:pt>
                <c:pt idx="60622">
                  <c:v>-26.631</c:v>
                </c:pt>
                <c:pt idx="60623">
                  <c:v>-26.629000000000005</c:v>
                </c:pt>
                <c:pt idx="60624">
                  <c:v>-26.626999999999995</c:v>
                </c:pt>
                <c:pt idx="60625">
                  <c:v>-26.625</c:v>
                </c:pt>
                <c:pt idx="60626">
                  <c:v>-26.623000000000005</c:v>
                </c:pt>
                <c:pt idx="60627">
                  <c:v>-26.620999999999995</c:v>
                </c:pt>
                <c:pt idx="60628">
                  <c:v>-26.619</c:v>
                </c:pt>
                <c:pt idx="60629">
                  <c:v>-26.617000000000004</c:v>
                </c:pt>
                <c:pt idx="60630">
                  <c:v>-26.614999999999995</c:v>
                </c:pt>
                <c:pt idx="60631">
                  <c:v>-26.613</c:v>
                </c:pt>
                <c:pt idx="60632">
                  <c:v>-26.611000000000004</c:v>
                </c:pt>
                <c:pt idx="60633">
                  <c:v>-26.608999999999995</c:v>
                </c:pt>
                <c:pt idx="60634">
                  <c:v>-26.606999999999999</c:v>
                </c:pt>
                <c:pt idx="60635">
                  <c:v>-26.605000000000004</c:v>
                </c:pt>
                <c:pt idx="60636">
                  <c:v>-26.602999999999994</c:v>
                </c:pt>
                <c:pt idx="60637">
                  <c:v>-26.600999999999999</c:v>
                </c:pt>
                <c:pt idx="60638">
                  <c:v>-26.599000000000004</c:v>
                </c:pt>
                <c:pt idx="60639">
                  <c:v>-26.596999999999994</c:v>
                </c:pt>
                <c:pt idx="60640">
                  <c:v>-26.594999999999999</c:v>
                </c:pt>
                <c:pt idx="60641">
                  <c:v>-26.593000000000004</c:v>
                </c:pt>
                <c:pt idx="60642">
                  <c:v>-26.590999999999994</c:v>
                </c:pt>
                <c:pt idx="60643">
                  <c:v>-26.588999999999999</c:v>
                </c:pt>
                <c:pt idx="60644">
                  <c:v>-26.587000000000003</c:v>
                </c:pt>
                <c:pt idx="60645">
                  <c:v>-26.584999999999994</c:v>
                </c:pt>
                <c:pt idx="60646">
                  <c:v>-26.582999999999998</c:v>
                </c:pt>
                <c:pt idx="60647">
                  <c:v>-26.581000000000003</c:v>
                </c:pt>
                <c:pt idx="60648">
                  <c:v>-26.578999999999994</c:v>
                </c:pt>
                <c:pt idx="60649">
                  <c:v>-26.576999999999998</c:v>
                </c:pt>
                <c:pt idx="60650">
                  <c:v>-26.575000000000003</c:v>
                </c:pt>
                <c:pt idx="60651">
                  <c:v>-26.572999999999993</c:v>
                </c:pt>
                <c:pt idx="60652">
                  <c:v>-26.570999999999998</c:v>
                </c:pt>
                <c:pt idx="60653">
                  <c:v>-26.569000000000003</c:v>
                </c:pt>
                <c:pt idx="60654">
                  <c:v>-26.566999999999993</c:v>
                </c:pt>
                <c:pt idx="60655">
                  <c:v>-26.564999999999998</c:v>
                </c:pt>
                <c:pt idx="60656">
                  <c:v>-26.563000000000002</c:v>
                </c:pt>
                <c:pt idx="60657">
                  <c:v>-26.561000000000007</c:v>
                </c:pt>
                <c:pt idx="60658">
                  <c:v>-26.558999999999997</c:v>
                </c:pt>
                <c:pt idx="60659">
                  <c:v>-26.557000000000002</c:v>
                </c:pt>
                <c:pt idx="60660">
                  <c:v>-26.555000000000007</c:v>
                </c:pt>
                <c:pt idx="60661">
                  <c:v>-26.552999999999997</c:v>
                </c:pt>
                <c:pt idx="60662">
                  <c:v>-26.551000000000002</c:v>
                </c:pt>
                <c:pt idx="60663">
                  <c:v>-26.549000000000007</c:v>
                </c:pt>
                <c:pt idx="60664">
                  <c:v>-26.546999999999997</c:v>
                </c:pt>
                <c:pt idx="60665">
                  <c:v>-26.545000000000002</c:v>
                </c:pt>
                <c:pt idx="60666">
                  <c:v>-26.543000000000006</c:v>
                </c:pt>
                <c:pt idx="60667">
                  <c:v>-26.540999999999997</c:v>
                </c:pt>
                <c:pt idx="60668">
                  <c:v>-26.539000000000001</c:v>
                </c:pt>
                <c:pt idx="60669">
                  <c:v>-26.537000000000006</c:v>
                </c:pt>
                <c:pt idx="60670">
                  <c:v>-26.534999999999997</c:v>
                </c:pt>
                <c:pt idx="60671">
                  <c:v>-26.533000000000001</c:v>
                </c:pt>
                <c:pt idx="60672">
                  <c:v>-26.531000000000006</c:v>
                </c:pt>
                <c:pt idx="60673">
                  <c:v>-26.528999999999996</c:v>
                </c:pt>
                <c:pt idx="60674">
                  <c:v>-26.527000000000001</c:v>
                </c:pt>
                <c:pt idx="60675">
                  <c:v>-26.525000000000006</c:v>
                </c:pt>
                <c:pt idx="60676">
                  <c:v>-26.522999999999996</c:v>
                </c:pt>
                <c:pt idx="60677">
                  <c:v>-26.521000000000001</c:v>
                </c:pt>
                <c:pt idx="60678">
                  <c:v>-26.519000000000005</c:v>
                </c:pt>
                <c:pt idx="60679">
                  <c:v>-26.516999999999996</c:v>
                </c:pt>
                <c:pt idx="60680">
                  <c:v>-26.515000000000001</c:v>
                </c:pt>
                <c:pt idx="60681">
                  <c:v>-26.513000000000005</c:v>
                </c:pt>
                <c:pt idx="60682">
                  <c:v>-26.510999999999996</c:v>
                </c:pt>
                <c:pt idx="60683">
                  <c:v>-26.509</c:v>
                </c:pt>
                <c:pt idx="60684">
                  <c:v>-26.507000000000005</c:v>
                </c:pt>
                <c:pt idx="60685">
                  <c:v>-26.504999999999995</c:v>
                </c:pt>
                <c:pt idx="60686">
                  <c:v>-26.503</c:v>
                </c:pt>
                <c:pt idx="60687">
                  <c:v>-26.501000000000005</c:v>
                </c:pt>
                <c:pt idx="60688">
                  <c:v>-26.498999999999995</c:v>
                </c:pt>
                <c:pt idx="60689">
                  <c:v>-26.497</c:v>
                </c:pt>
                <c:pt idx="60690">
                  <c:v>-26.495000000000005</c:v>
                </c:pt>
                <c:pt idx="60691">
                  <c:v>-26.492999999999995</c:v>
                </c:pt>
                <c:pt idx="60692">
                  <c:v>-26.491</c:v>
                </c:pt>
                <c:pt idx="60693">
                  <c:v>-26.489000000000004</c:v>
                </c:pt>
                <c:pt idx="60694">
                  <c:v>-26.486999999999995</c:v>
                </c:pt>
                <c:pt idx="60695">
                  <c:v>-26.484999999999999</c:v>
                </c:pt>
                <c:pt idx="60696">
                  <c:v>-26.483000000000004</c:v>
                </c:pt>
                <c:pt idx="60697">
                  <c:v>-26.480999999999995</c:v>
                </c:pt>
                <c:pt idx="60698">
                  <c:v>-26.478999999999999</c:v>
                </c:pt>
                <c:pt idx="60699">
                  <c:v>-26.477000000000004</c:v>
                </c:pt>
                <c:pt idx="60700">
                  <c:v>-26.474999999999994</c:v>
                </c:pt>
                <c:pt idx="60701">
                  <c:v>-26.472999999999999</c:v>
                </c:pt>
                <c:pt idx="60702">
                  <c:v>-26.471000000000004</c:v>
                </c:pt>
                <c:pt idx="60703">
                  <c:v>-26.468999999999994</c:v>
                </c:pt>
                <c:pt idx="60704">
                  <c:v>-26.466999999999999</c:v>
                </c:pt>
                <c:pt idx="60705">
                  <c:v>-26.465000000000003</c:v>
                </c:pt>
                <c:pt idx="60706">
                  <c:v>-26.462999999999994</c:v>
                </c:pt>
                <c:pt idx="60707">
                  <c:v>-26.460999999999999</c:v>
                </c:pt>
                <c:pt idx="60708">
                  <c:v>-26.459000000000003</c:v>
                </c:pt>
                <c:pt idx="60709">
                  <c:v>-26.456999999999994</c:v>
                </c:pt>
                <c:pt idx="60710">
                  <c:v>-26.454999999999998</c:v>
                </c:pt>
                <c:pt idx="60711">
                  <c:v>-26.453000000000003</c:v>
                </c:pt>
                <c:pt idx="60712">
                  <c:v>-26.450999999999993</c:v>
                </c:pt>
                <c:pt idx="60713">
                  <c:v>-26.448999999999998</c:v>
                </c:pt>
                <c:pt idx="60714">
                  <c:v>-26.447000000000003</c:v>
                </c:pt>
                <c:pt idx="60715">
                  <c:v>-26.444999999999993</c:v>
                </c:pt>
                <c:pt idx="60716">
                  <c:v>-26.442999999999998</c:v>
                </c:pt>
                <c:pt idx="60717">
                  <c:v>-26.441000000000003</c:v>
                </c:pt>
                <c:pt idx="60718">
                  <c:v>-26.438999999999993</c:v>
                </c:pt>
                <c:pt idx="60719">
                  <c:v>-26.436999999999998</c:v>
                </c:pt>
                <c:pt idx="60720">
                  <c:v>-26.435000000000002</c:v>
                </c:pt>
                <c:pt idx="60721">
                  <c:v>-26.433000000000007</c:v>
                </c:pt>
                <c:pt idx="60722">
                  <c:v>-26.430999999999997</c:v>
                </c:pt>
                <c:pt idx="60723">
                  <c:v>-26.429000000000002</c:v>
                </c:pt>
                <c:pt idx="60724">
                  <c:v>-26.427000000000007</c:v>
                </c:pt>
                <c:pt idx="60725">
                  <c:v>-26.424999999999997</c:v>
                </c:pt>
                <c:pt idx="60726">
                  <c:v>-26.423000000000002</c:v>
                </c:pt>
                <c:pt idx="60727">
                  <c:v>-26.421000000000006</c:v>
                </c:pt>
                <c:pt idx="60728">
                  <c:v>-26.418999999999997</c:v>
                </c:pt>
                <c:pt idx="60729">
                  <c:v>-26.417000000000002</c:v>
                </c:pt>
                <c:pt idx="60730">
                  <c:v>-26.415000000000006</c:v>
                </c:pt>
                <c:pt idx="60731">
                  <c:v>-26.412999999999997</c:v>
                </c:pt>
                <c:pt idx="60732">
                  <c:v>-26.411000000000001</c:v>
                </c:pt>
                <c:pt idx="60733">
                  <c:v>-26.409000000000006</c:v>
                </c:pt>
                <c:pt idx="60734">
                  <c:v>-26.406999999999996</c:v>
                </c:pt>
                <c:pt idx="60735">
                  <c:v>-26.405000000000001</c:v>
                </c:pt>
                <c:pt idx="60736">
                  <c:v>-26.403000000000006</c:v>
                </c:pt>
                <c:pt idx="60737">
                  <c:v>-26.400999999999996</c:v>
                </c:pt>
                <c:pt idx="60738">
                  <c:v>-26.399000000000001</c:v>
                </c:pt>
                <c:pt idx="60739">
                  <c:v>-26.397000000000006</c:v>
                </c:pt>
                <c:pt idx="60740">
                  <c:v>-26.394999999999996</c:v>
                </c:pt>
                <c:pt idx="60741">
                  <c:v>-26.393000000000001</c:v>
                </c:pt>
                <c:pt idx="60742">
                  <c:v>-26.391000000000005</c:v>
                </c:pt>
                <c:pt idx="60743">
                  <c:v>-26.388999999999996</c:v>
                </c:pt>
                <c:pt idx="60744">
                  <c:v>-26.387</c:v>
                </c:pt>
                <c:pt idx="60745">
                  <c:v>-26.385000000000005</c:v>
                </c:pt>
                <c:pt idx="60746">
                  <c:v>-26.382999999999996</c:v>
                </c:pt>
                <c:pt idx="60747">
                  <c:v>-26.381</c:v>
                </c:pt>
                <c:pt idx="60748">
                  <c:v>-26.379000000000005</c:v>
                </c:pt>
                <c:pt idx="60749">
                  <c:v>-26.376999999999995</c:v>
                </c:pt>
                <c:pt idx="60750">
                  <c:v>-26.375</c:v>
                </c:pt>
                <c:pt idx="60751">
                  <c:v>-26.373000000000005</c:v>
                </c:pt>
                <c:pt idx="60752">
                  <c:v>-26.370999999999995</c:v>
                </c:pt>
                <c:pt idx="60753">
                  <c:v>-26.369</c:v>
                </c:pt>
                <c:pt idx="60754">
                  <c:v>-26.367000000000004</c:v>
                </c:pt>
                <c:pt idx="60755">
                  <c:v>-26.364999999999995</c:v>
                </c:pt>
                <c:pt idx="60756">
                  <c:v>-26.363</c:v>
                </c:pt>
                <c:pt idx="60757">
                  <c:v>-26.361000000000004</c:v>
                </c:pt>
                <c:pt idx="60758">
                  <c:v>-26.358999999999995</c:v>
                </c:pt>
                <c:pt idx="60759">
                  <c:v>-26.356999999999999</c:v>
                </c:pt>
                <c:pt idx="60760">
                  <c:v>-26.355000000000004</c:v>
                </c:pt>
                <c:pt idx="60761">
                  <c:v>-26.352999999999994</c:v>
                </c:pt>
                <c:pt idx="60762">
                  <c:v>-26.350999999999999</c:v>
                </c:pt>
                <c:pt idx="60763">
                  <c:v>-26.349000000000004</c:v>
                </c:pt>
                <c:pt idx="60764">
                  <c:v>-26.346999999999994</c:v>
                </c:pt>
                <c:pt idx="60765">
                  <c:v>-26.344999999999999</c:v>
                </c:pt>
                <c:pt idx="60766">
                  <c:v>-26.343000000000004</c:v>
                </c:pt>
                <c:pt idx="60767">
                  <c:v>-26.340999999999994</c:v>
                </c:pt>
                <c:pt idx="60768">
                  <c:v>-26.338999999999999</c:v>
                </c:pt>
                <c:pt idx="60769">
                  <c:v>-26.337000000000003</c:v>
                </c:pt>
                <c:pt idx="60770">
                  <c:v>-26.334999999999994</c:v>
                </c:pt>
                <c:pt idx="60771">
                  <c:v>-26.332999999999998</c:v>
                </c:pt>
                <c:pt idx="60772">
                  <c:v>-26.331000000000003</c:v>
                </c:pt>
                <c:pt idx="60773">
                  <c:v>-26.328999999999994</c:v>
                </c:pt>
                <c:pt idx="60774">
                  <c:v>-26.326999999999998</c:v>
                </c:pt>
                <c:pt idx="60775">
                  <c:v>-26.325000000000003</c:v>
                </c:pt>
                <c:pt idx="60776">
                  <c:v>-26.322999999999993</c:v>
                </c:pt>
                <c:pt idx="60777">
                  <c:v>-26.320999999999998</c:v>
                </c:pt>
                <c:pt idx="60778">
                  <c:v>-26.319000000000003</c:v>
                </c:pt>
                <c:pt idx="60779">
                  <c:v>-26.316999999999993</c:v>
                </c:pt>
                <c:pt idx="60780">
                  <c:v>-26.314999999999998</c:v>
                </c:pt>
                <c:pt idx="60781">
                  <c:v>-26.313000000000002</c:v>
                </c:pt>
                <c:pt idx="60782">
                  <c:v>-26.311000000000007</c:v>
                </c:pt>
                <c:pt idx="60783">
                  <c:v>-26.308999999999997</c:v>
                </c:pt>
                <c:pt idx="60784">
                  <c:v>-26.307000000000002</c:v>
                </c:pt>
                <c:pt idx="60785">
                  <c:v>-26.305000000000007</c:v>
                </c:pt>
                <c:pt idx="60786">
                  <c:v>-26.302999999999997</c:v>
                </c:pt>
                <c:pt idx="60787">
                  <c:v>-26.301000000000002</c:v>
                </c:pt>
                <c:pt idx="60788">
                  <c:v>-26.299000000000007</c:v>
                </c:pt>
                <c:pt idx="60789">
                  <c:v>-26.296999999999997</c:v>
                </c:pt>
                <c:pt idx="60790">
                  <c:v>-26.295000000000002</c:v>
                </c:pt>
                <c:pt idx="60791">
                  <c:v>-26.293000000000006</c:v>
                </c:pt>
                <c:pt idx="60792">
                  <c:v>-26.290999999999997</c:v>
                </c:pt>
                <c:pt idx="60793">
                  <c:v>-26.289000000000001</c:v>
                </c:pt>
                <c:pt idx="60794">
                  <c:v>-26.287000000000006</c:v>
                </c:pt>
                <c:pt idx="60795">
                  <c:v>-26.284999999999997</c:v>
                </c:pt>
                <c:pt idx="60796">
                  <c:v>-26.283000000000001</c:v>
                </c:pt>
                <c:pt idx="60797">
                  <c:v>-26.281000000000006</c:v>
                </c:pt>
                <c:pt idx="60798">
                  <c:v>-26.278999999999996</c:v>
                </c:pt>
                <c:pt idx="60799">
                  <c:v>-26.277000000000001</c:v>
                </c:pt>
                <c:pt idx="60800">
                  <c:v>-26.275000000000006</c:v>
                </c:pt>
                <c:pt idx="60801">
                  <c:v>-26.272999999999996</c:v>
                </c:pt>
                <c:pt idx="60802">
                  <c:v>-26.271000000000001</c:v>
                </c:pt>
                <c:pt idx="60803">
                  <c:v>-26.269000000000005</c:v>
                </c:pt>
                <c:pt idx="60804">
                  <c:v>-26.266999999999996</c:v>
                </c:pt>
                <c:pt idx="60805">
                  <c:v>-26.265000000000001</c:v>
                </c:pt>
                <c:pt idx="60806">
                  <c:v>-26.263000000000005</c:v>
                </c:pt>
                <c:pt idx="60807">
                  <c:v>-26.260999999999996</c:v>
                </c:pt>
                <c:pt idx="60808">
                  <c:v>-26.259</c:v>
                </c:pt>
                <c:pt idx="60809">
                  <c:v>-26.257000000000005</c:v>
                </c:pt>
                <c:pt idx="60810">
                  <c:v>-26.254999999999995</c:v>
                </c:pt>
                <c:pt idx="60811">
                  <c:v>-26.253</c:v>
                </c:pt>
                <c:pt idx="60812">
                  <c:v>-26.251000000000005</c:v>
                </c:pt>
                <c:pt idx="60813">
                  <c:v>-26.248999999999995</c:v>
                </c:pt>
                <c:pt idx="60814">
                  <c:v>-26.247</c:v>
                </c:pt>
                <c:pt idx="60815">
                  <c:v>-26.245000000000005</c:v>
                </c:pt>
                <c:pt idx="60816">
                  <c:v>-26.242999999999995</c:v>
                </c:pt>
                <c:pt idx="60817">
                  <c:v>-26.241</c:v>
                </c:pt>
                <c:pt idx="60818">
                  <c:v>-26.239000000000004</c:v>
                </c:pt>
                <c:pt idx="60819">
                  <c:v>-26.236999999999995</c:v>
                </c:pt>
                <c:pt idx="60820">
                  <c:v>-26.234999999999999</c:v>
                </c:pt>
                <c:pt idx="60821">
                  <c:v>-26.233000000000004</c:v>
                </c:pt>
                <c:pt idx="60822">
                  <c:v>-26.230999999999995</c:v>
                </c:pt>
                <c:pt idx="60823">
                  <c:v>-26.228999999999999</c:v>
                </c:pt>
                <c:pt idx="60824">
                  <c:v>-26.227000000000004</c:v>
                </c:pt>
                <c:pt idx="60825">
                  <c:v>-26.224999999999994</c:v>
                </c:pt>
                <c:pt idx="60826">
                  <c:v>-26.222999999999999</c:v>
                </c:pt>
                <c:pt idx="60827">
                  <c:v>-26.221000000000004</c:v>
                </c:pt>
                <c:pt idx="60828">
                  <c:v>-26.218999999999994</c:v>
                </c:pt>
                <c:pt idx="60829">
                  <c:v>-26.216999999999999</c:v>
                </c:pt>
                <c:pt idx="60830">
                  <c:v>-26.215000000000003</c:v>
                </c:pt>
                <c:pt idx="60831">
                  <c:v>-26.212999999999994</c:v>
                </c:pt>
                <c:pt idx="60832">
                  <c:v>-26.210999999999999</c:v>
                </c:pt>
                <c:pt idx="60833">
                  <c:v>-26.209000000000003</c:v>
                </c:pt>
                <c:pt idx="60834">
                  <c:v>-26.206999999999994</c:v>
                </c:pt>
                <c:pt idx="60835">
                  <c:v>-26.204999999999998</c:v>
                </c:pt>
                <c:pt idx="60836">
                  <c:v>-26.203000000000003</c:v>
                </c:pt>
                <c:pt idx="60837">
                  <c:v>-26.200999999999993</c:v>
                </c:pt>
                <c:pt idx="60838">
                  <c:v>-26.198999999999998</c:v>
                </c:pt>
                <c:pt idx="60839">
                  <c:v>-26.197000000000003</c:v>
                </c:pt>
                <c:pt idx="60840">
                  <c:v>-26.194999999999993</c:v>
                </c:pt>
                <c:pt idx="60841">
                  <c:v>-26.192999999999998</c:v>
                </c:pt>
                <c:pt idx="60842">
                  <c:v>-26.191000000000003</c:v>
                </c:pt>
                <c:pt idx="60843">
                  <c:v>-26.188999999999993</c:v>
                </c:pt>
                <c:pt idx="60844">
                  <c:v>-26.186999999999998</c:v>
                </c:pt>
                <c:pt idx="60845">
                  <c:v>-26.185000000000002</c:v>
                </c:pt>
                <c:pt idx="60846">
                  <c:v>-26.183000000000007</c:v>
                </c:pt>
                <c:pt idx="60847">
                  <c:v>-26.180999999999997</c:v>
                </c:pt>
                <c:pt idx="60848">
                  <c:v>-26.179000000000002</c:v>
                </c:pt>
                <c:pt idx="60849">
                  <c:v>-26.177000000000007</c:v>
                </c:pt>
                <c:pt idx="60850">
                  <c:v>-26.174999999999997</c:v>
                </c:pt>
                <c:pt idx="60851">
                  <c:v>-26.173000000000002</c:v>
                </c:pt>
                <c:pt idx="60852">
                  <c:v>-26.171000000000006</c:v>
                </c:pt>
                <c:pt idx="60853">
                  <c:v>-26.168999999999997</c:v>
                </c:pt>
                <c:pt idx="60854">
                  <c:v>-26.167000000000002</c:v>
                </c:pt>
                <c:pt idx="60855">
                  <c:v>-26.165000000000006</c:v>
                </c:pt>
                <c:pt idx="60856">
                  <c:v>-26.162999999999997</c:v>
                </c:pt>
                <c:pt idx="60857">
                  <c:v>-26.161000000000001</c:v>
                </c:pt>
                <c:pt idx="60858">
                  <c:v>-26.159000000000006</c:v>
                </c:pt>
                <c:pt idx="60859">
                  <c:v>-26.156999999999996</c:v>
                </c:pt>
                <c:pt idx="60860">
                  <c:v>-26.155000000000001</c:v>
                </c:pt>
                <c:pt idx="60861">
                  <c:v>-26.153000000000006</c:v>
                </c:pt>
                <c:pt idx="60862">
                  <c:v>-26.150999999999996</c:v>
                </c:pt>
                <c:pt idx="60863">
                  <c:v>-26.149000000000001</c:v>
                </c:pt>
                <c:pt idx="60864">
                  <c:v>-26.147000000000006</c:v>
                </c:pt>
                <c:pt idx="60865">
                  <c:v>-26.144999999999996</c:v>
                </c:pt>
                <c:pt idx="60866">
                  <c:v>-26.143000000000001</c:v>
                </c:pt>
                <c:pt idx="60867">
                  <c:v>-26.141000000000005</c:v>
                </c:pt>
                <c:pt idx="60868">
                  <c:v>-26.138999999999996</c:v>
                </c:pt>
                <c:pt idx="60869">
                  <c:v>-26.137</c:v>
                </c:pt>
                <c:pt idx="60870">
                  <c:v>-26.135000000000005</c:v>
                </c:pt>
                <c:pt idx="60871">
                  <c:v>-26.132999999999996</c:v>
                </c:pt>
                <c:pt idx="60872">
                  <c:v>-26.131</c:v>
                </c:pt>
                <c:pt idx="60873">
                  <c:v>-26.129000000000005</c:v>
                </c:pt>
                <c:pt idx="60874">
                  <c:v>-26.126999999999995</c:v>
                </c:pt>
                <c:pt idx="60875">
                  <c:v>-26.125</c:v>
                </c:pt>
                <c:pt idx="60876">
                  <c:v>-26.123000000000005</c:v>
                </c:pt>
                <c:pt idx="60877">
                  <c:v>-26.120999999999995</c:v>
                </c:pt>
                <c:pt idx="60878">
                  <c:v>-26.119</c:v>
                </c:pt>
                <c:pt idx="60879">
                  <c:v>-26.117000000000004</c:v>
                </c:pt>
                <c:pt idx="60880">
                  <c:v>-26.114999999999995</c:v>
                </c:pt>
                <c:pt idx="60881">
                  <c:v>-26.113</c:v>
                </c:pt>
                <c:pt idx="60882">
                  <c:v>-26.111000000000004</c:v>
                </c:pt>
                <c:pt idx="60883">
                  <c:v>-26.108999999999995</c:v>
                </c:pt>
                <c:pt idx="60884">
                  <c:v>-26.106999999999999</c:v>
                </c:pt>
                <c:pt idx="60885">
                  <c:v>-26.105000000000004</c:v>
                </c:pt>
                <c:pt idx="60886">
                  <c:v>-26.102999999999994</c:v>
                </c:pt>
                <c:pt idx="60887">
                  <c:v>-26.100999999999999</c:v>
                </c:pt>
                <c:pt idx="60888">
                  <c:v>-26.099000000000004</c:v>
                </c:pt>
                <c:pt idx="60889">
                  <c:v>-26.096999999999994</c:v>
                </c:pt>
                <c:pt idx="60890">
                  <c:v>-26.094999999999999</c:v>
                </c:pt>
                <c:pt idx="60891">
                  <c:v>-26.093000000000004</c:v>
                </c:pt>
                <c:pt idx="60892">
                  <c:v>-26.090999999999994</c:v>
                </c:pt>
                <c:pt idx="60893">
                  <c:v>-26.088999999999999</c:v>
                </c:pt>
                <c:pt idx="60894">
                  <c:v>-26.087000000000003</c:v>
                </c:pt>
                <c:pt idx="60895">
                  <c:v>-26.084999999999994</c:v>
                </c:pt>
                <c:pt idx="60896">
                  <c:v>-26.082999999999998</c:v>
                </c:pt>
                <c:pt idx="60897">
                  <c:v>-26.081000000000003</c:v>
                </c:pt>
                <c:pt idx="60898">
                  <c:v>-26.078999999999994</c:v>
                </c:pt>
                <c:pt idx="60899">
                  <c:v>-26.076999999999998</c:v>
                </c:pt>
                <c:pt idx="60900">
                  <c:v>-26.075000000000003</c:v>
                </c:pt>
                <c:pt idx="60901">
                  <c:v>-26.072999999999993</c:v>
                </c:pt>
                <c:pt idx="60902">
                  <c:v>-26.070999999999998</c:v>
                </c:pt>
                <c:pt idx="60903">
                  <c:v>-26.069000000000003</c:v>
                </c:pt>
                <c:pt idx="60904">
                  <c:v>-26.066999999999993</c:v>
                </c:pt>
                <c:pt idx="60905">
                  <c:v>-26.064999999999998</c:v>
                </c:pt>
                <c:pt idx="60906">
                  <c:v>-26.063000000000002</c:v>
                </c:pt>
                <c:pt idx="60907">
                  <c:v>-26.061000000000007</c:v>
                </c:pt>
                <c:pt idx="60908">
                  <c:v>-26.058999999999997</c:v>
                </c:pt>
                <c:pt idx="60909">
                  <c:v>-26.057000000000002</c:v>
                </c:pt>
                <c:pt idx="60910">
                  <c:v>-26.055000000000007</c:v>
                </c:pt>
                <c:pt idx="60911">
                  <c:v>-26.052999999999997</c:v>
                </c:pt>
                <c:pt idx="60912">
                  <c:v>-26.051000000000002</c:v>
                </c:pt>
                <c:pt idx="60913">
                  <c:v>-26.049000000000007</c:v>
                </c:pt>
                <c:pt idx="60914">
                  <c:v>-26.046999999999997</c:v>
                </c:pt>
                <c:pt idx="60915">
                  <c:v>-26.045000000000002</c:v>
                </c:pt>
                <c:pt idx="60916">
                  <c:v>-26.043000000000006</c:v>
                </c:pt>
                <c:pt idx="60917">
                  <c:v>-26.040999999999997</c:v>
                </c:pt>
                <c:pt idx="60918">
                  <c:v>-26.039000000000001</c:v>
                </c:pt>
                <c:pt idx="60919">
                  <c:v>-26.037000000000006</c:v>
                </c:pt>
                <c:pt idx="60920">
                  <c:v>-26.034999999999997</c:v>
                </c:pt>
                <c:pt idx="60921">
                  <c:v>-26.033000000000001</c:v>
                </c:pt>
                <c:pt idx="60922">
                  <c:v>-26.031000000000006</c:v>
                </c:pt>
                <c:pt idx="60923">
                  <c:v>-26.028999999999996</c:v>
                </c:pt>
                <c:pt idx="60924">
                  <c:v>-26.027000000000001</c:v>
                </c:pt>
                <c:pt idx="60925">
                  <c:v>-26.025000000000006</c:v>
                </c:pt>
                <c:pt idx="60926">
                  <c:v>-26.022999999999996</c:v>
                </c:pt>
                <c:pt idx="60927">
                  <c:v>-26.021000000000001</c:v>
                </c:pt>
                <c:pt idx="60928">
                  <c:v>-26.019000000000005</c:v>
                </c:pt>
                <c:pt idx="60929">
                  <c:v>-26.016999999999996</c:v>
                </c:pt>
                <c:pt idx="60930">
                  <c:v>-26.015000000000001</c:v>
                </c:pt>
                <c:pt idx="60931">
                  <c:v>-26.013000000000005</c:v>
                </c:pt>
                <c:pt idx="60932">
                  <c:v>-26.010999999999996</c:v>
                </c:pt>
                <c:pt idx="60933">
                  <c:v>-26.009</c:v>
                </c:pt>
                <c:pt idx="60934">
                  <c:v>-26.007000000000005</c:v>
                </c:pt>
                <c:pt idx="60935">
                  <c:v>-26.004999999999995</c:v>
                </c:pt>
                <c:pt idx="60936">
                  <c:v>-26.003</c:v>
                </c:pt>
                <c:pt idx="60937">
                  <c:v>-26.001000000000005</c:v>
                </c:pt>
                <c:pt idx="60938">
                  <c:v>-25.998999999999995</c:v>
                </c:pt>
                <c:pt idx="60939">
                  <c:v>-25.997</c:v>
                </c:pt>
                <c:pt idx="60940">
                  <c:v>-25.995000000000005</c:v>
                </c:pt>
                <c:pt idx="60941">
                  <c:v>-25.992999999999995</c:v>
                </c:pt>
                <c:pt idx="60942">
                  <c:v>-25.991</c:v>
                </c:pt>
                <c:pt idx="60943">
                  <c:v>-25.989000000000004</c:v>
                </c:pt>
                <c:pt idx="60944">
                  <c:v>-25.986999999999995</c:v>
                </c:pt>
                <c:pt idx="60945">
                  <c:v>-25.984999999999999</c:v>
                </c:pt>
                <c:pt idx="60946">
                  <c:v>-25.983000000000004</c:v>
                </c:pt>
                <c:pt idx="60947">
                  <c:v>-25.980999999999995</c:v>
                </c:pt>
                <c:pt idx="60948">
                  <c:v>-25.978999999999999</c:v>
                </c:pt>
                <c:pt idx="60949">
                  <c:v>-25.977000000000004</c:v>
                </c:pt>
                <c:pt idx="60950">
                  <c:v>-25.974999999999994</c:v>
                </c:pt>
                <c:pt idx="60951">
                  <c:v>-25.972999999999999</c:v>
                </c:pt>
                <c:pt idx="60952">
                  <c:v>-25.971000000000004</c:v>
                </c:pt>
                <c:pt idx="60953">
                  <c:v>-25.968999999999994</c:v>
                </c:pt>
                <c:pt idx="60954">
                  <c:v>-25.966999999999999</c:v>
                </c:pt>
                <c:pt idx="60955">
                  <c:v>-25.965000000000003</c:v>
                </c:pt>
                <c:pt idx="60956">
                  <c:v>-25.962999999999994</c:v>
                </c:pt>
                <c:pt idx="60957">
                  <c:v>-25.960999999999999</c:v>
                </c:pt>
                <c:pt idx="60958">
                  <c:v>-25.959000000000003</c:v>
                </c:pt>
                <c:pt idx="60959">
                  <c:v>-25.956999999999994</c:v>
                </c:pt>
                <c:pt idx="60960">
                  <c:v>-25.954999999999998</c:v>
                </c:pt>
                <c:pt idx="60961">
                  <c:v>-25.953000000000003</c:v>
                </c:pt>
                <c:pt idx="60962">
                  <c:v>-25.950999999999993</c:v>
                </c:pt>
                <c:pt idx="60963">
                  <c:v>-25.948999999999998</c:v>
                </c:pt>
                <c:pt idx="60964">
                  <c:v>-25.947000000000003</c:v>
                </c:pt>
                <c:pt idx="60965">
                  <c:v>-25.944999999999993</c:v>
                </c:pt>
                <c:pt idx="60966">
                  <c:v>-25.942999999999998</c:v>
                </c:pt>
                <c:pt idx="60967">
                  <c:v>-25.941000000000003</c:v>
                </c:pt>
                <c:pt idx="60968">
                  <c:v>-25.938999999999993</c:v>
                </c:pt>
                <c:pt idx="60969">
                  <c:v>-25.936999999999998</c:v>
                </c:pt>
                <c:pt idx="60970">
                  <c:v>-25.935000000000002</c:v>
                </c:pt>
                <c:pt idx="60971">
                  <c:v>-25.933000000000007</c:v>
                </c:pt>
                <c:pt idx="60972">
                  <c:v>-25.930999999999997</c:v>
                </c:pt>
                <c:pt idx="60973">
                  <c:v>-25.929000000000002</c:v>
                </c:pt>
                <c:pt idx="60974">
                  <c:v>-25.927000000000007</c:v>
                </c:pt>
                <c:pt idx="60975">
                  <c:v>-25.924999999999997</c:v>
                </c:pt>
                <c:pt idx="60976">
                  <c:v>-25.923000000000002</c:v>
                </c:pt>
                <c:pt idx="60977">
                  <c:v>-25.921000000000006</c:v>
                </c:pt>
                <c:pt idx="60978">
                  <c:v>-25.918999999999997</c:v>
                </c:pt>
                <c:pt idx="60979">
                  <c:v>-25.917000000000002</c:v>
                </c:pt>
                <c:pt idx="60980">
                  <c:v>-25.915000000000006</c:v>
                </c:pt>
                <c:pt idx="60981">
                  <c:v>-25.912999999999997</c:v>
                </c:pt>
                <c:pt idx="60982">
                  <c:v>-25.911000000000001</c:v>
                </c:pt>
                <c:pt idx="60983">
                  <c:v>-25.909000000000006</c:v>
                </c:pt>
                <c:pt idx="60984">
                  <c:v>-25.906999999999996</c:v>
                </c:pt>
                <c:pt idx="60985">
                  <c:v>-25.905000000000001</c:v>
                </c:pt>
                <c:pt idx="60986">
                  <c:v>-25.903000000000006</c:v>
                </c:pt>
                <c:pt idx="60987">
                  <c:v>-25.900999999999996</c:v>
                </c:pt>
                <c:pt idx="60988">
                  <c:v>-25.899000000000001</c:v>
                </c:pt>
                <c:pt idx="60989">
                  <c:v>-25.897000000000006</c:v>
                </c:pt>
                <c:pt idx="60990">
                  <c:v>-25.894999999999996</c:v>
                </c:pt>
                <c:pt idx="60991">
                  <c:v>-25.893000000000001</c:v>
                </c:pt>
                <c:pt idx="60992">
                  <c:v>-25.891000000000005</c:v>
                </c:pt>
                <c:pt idx="60993">
                  <c:v>-25.888999999999996</c:v>
                </c:pt>
                <c:pt idx="60994">
                  <c:v>-25.887</c:v>
                </c:pt>
                <c:pt idx="60995">
                  <c:v>-25.885000000000005</c:v>
                </c:pt>
                <c:pt idx="60996">
                  <c:v>-25.882999999999996</c:v>
                </c:pt>
                <c:pt idx="60997">
                  <c:v>-25.881</c:v>
                </c:pt>
                <c:pt idx="60998">
                  <c:v>-25.879000000000005</c:v>
                </c:pt>
                <c:pt idx="60999">
                  <c:v>-25.876999999999995</c:v>
                </c:pt>
                <c:pt idx="61000">
                  <c:v>-25.875</c:v>
                </c:pt>
                <c:pt idx="61001">
                  <c:v>-25.873000000000005</c:v>
                </c:pt>
                <c:pt idx="61002">
                  <c:v>-25.870999999999995</c:v>
                </c:pt>
                <c:pt idx="61003">
                  <c:v>-25.869</c:v>
                </c:pt>
                <c:pt idx="61004">
                  <c:v>-25.867000000000004</c:v>
                </c:pt>
                <c:pt idx="61005">
                  <c:v>-25.864999999999995</c:v>
                </c:pt>
                <c:pt idx="61006">
                  <c:v>-25.863</c:v>
                </c:pt>
                <c:pt idx="61007">
                  <c:v>-25.861000000000004</c:v>
                </c:pt>
                <c:pt idx="61008">
                  <c:v>-25.858999999999995</c:v>
                </c:pt>
                <c:pt idx="61009">
                  <c:v>-25.856999999999999</c:v>
                </c:pt>
                <c:pt idx="61010">
                  <c:v>-25.855000000000004</c:v>
                </c:pt>
                <c:pt idx="61011">
                  <c:v>-25.852999999999994</c:v>
                </c:pt>
                <c:pt idx="61012">
                  <c:v>-25.850999999999999</c:v>
                </c:pt>
                <c:pt idx="61013">
                  <c:v>-25.849000000000004</c:v>
                </c:pt>
                <c:pt idx="61014">
                  <c:v>-25.846999999999994</c:v>
                </c:pt>
                <c:pt idx="61015">
                  <c:v>-25.844999999999999</c:v>
                </c:pt>
                <c:pt idx="61016">
                  <c:v>-25.843000000000004</c:v>
                </c:pt>
                <c:pt idx="61017">
                  <c:v>-25.840999999999994</c:v>
                </c:pt>
                <c:pt idx="61018">
                  <c:v>-25.838999999999999</c:v>
                </c:pt>
                <c:pt idx="61019">
                  <c:v>-25.837000000000003</c:v>
                </c:pt>
                <c:pt idx="61020">
                  <c:v>-25.834999999999994</c:v>
                </c:pt>
                <c:pt idx="61021">
                  <c:v>-25.832999999999998</c:v>
                </c:pt>
                <c:pt idx="61022">
                  <c:v>-25.831000000000003</c:v>
                </c:pt>
                <c:pt idx="61023">
                  <c:v>-25.828999999999994</c:v>
                </c:pt>
                <c:pt idx="61024">
                  <c:v>-25.826999999999998</c:v>
                </c:pt>
                <c:pt idx="61025">
                  <c:v>-25.825000000000003</c:v>
                </c:pt>
                <c:pt idx="61026">
                  <c:v>-25.822999999999993</c:v>
                </c:pt>
                <c:pt idx="61027">
                  <c:v>-25.820999999999998</c:v>
                </c:pt>
                <c:pt idx="61028">
                  <c:v>-25.819000000000003</c:v>
                </c:pt>
                <c:pt idx="61029">
                  <c:v>-25.816999999999993</c:v>
                </c:pt>
                <c:pt idx="61030">
                  <c:v>-25.814999999999998</c:v>
                </c:pt>
                <c:pt idx="61031">
                  <c:v>-25.813000000000002</c:v>
                </c:pt>
                <c:pt idx="61032">
                  <c:v>-25.811000000000007</c:v>
                </c:pt>
                <c:pt idx="61033">
                  <c:v>-25.808999999999997</c:v>
                </c:pt>
                <c:pt idx="61034">
                  <c:v>-25.807000000000002</c:v>
                </c:pt>
                <c:pt idx="61035">
                  <c:v>-25.805000000000007</c:v>
                </c:pt>
                <c:pt idx="61036">
                  <c:v>-25.802999999999997</c:v>
                </c:pt>
                <c:pt idx="61037">
                  <c:v>-25.801000000000002</c:v>
                </c:pt>
                <c:pt idx="61038">
                  <c:v>-25.799000000000007</c:v>
                </c:pt>
                <c:pt idx="61039">
                  <c:v>-25.796999999999997</c:v>
                </c:pt>
                <c:pt idx="61040">
                  <c:v>-25.795000000000002</c:v>
                </c:pt>
                <c:pt idx="61041">
                  <c:v>-25.793000000000006</c:v>
                </c:pt>
                <c:pt idx="61042">
                  <c:v>-25.790999999999997</c:v>
                </c:pt>
                <c:pt idx="61043">
                  <c:v>-25.789000000000001</c:v>
                </c:pt>
                <c:pt idx="61044">
                  <c:v>-25.787000000000006</c:v>
                </c:pt>
                <c:pt idx="61045">
                  <c:v>-25.784999999999997</c:v>
                </c:pt>
                <c:pt idx="61046">
                  <c:v>-25.783000000000001</c:v>
                </c:pt>
                <c:pt idx="61047">
                  <c:v>-25.781000000000006</c:v>
                </c:pt>
                <c:pt idx="61048">
                  <c:v>-25.778999999999996</c:v>
                </c:pt>
                <c:pt idx="61049">
                  <c:v>-25.777000000000001</c:v>
                </c:pt>
                <c:pt idx="61050">
                  <c:v>-25.775000000000006</c:v>
                </c:pt>
                <c:pt idx="61051">
                  <c:v>-25.772999999999996</c:v>
                </c:pt>
                <c:pt idx="61052">
                  <c:v>-25.771000000000001</c:v>
                </c:pt>
                <c:pt idx="61053">
                  <c:v>-25.769000000000005</c:v>
                </c:pt>
                <c:pt idx="61054">
                  <c:v>-25.766999999999996</c:v>
                </c:pt>
                <c:pt idx="61055">
                  <c:v>-25.765000000000001</c:v>
                </c:pt>
                <c:pt idx="61056">
                  <c:v>-25.763000000000005</c:v>
                </c:pt>
                <c:pt idx="61057">
                  <c:v>-25.760999999999996</c:v>
                </c:pt>
                <c:pt idx="61058">
                  <c:v>-25.759</c:v>
                </c:pt>
                <c:pt idx="61059">
                  <c:v>-25.757000000000005</c:v>
                </c:pt>
                <c:pt idx="61060">
                  <c:v>-25.754999999999995</c:v>
                </c:pt>
                <c:pt idx="61061">
                  <c:v>-25.753</c:v>
                </c:pt>
                <c:pt idx="61062">
                  <c:v>-25.751000000000005</c:v>
                </c:pt>
                <c:pt idx="61063">
                  <c:v>-25.748999999999995</c:v>
                </c:pt>
                <c:pt idx="61064">
                  <c:v>-25.747</c:v>
                </c:pt>
                <c:pt idx="61065">
                  <c:v>-25.745000000000005</c:v>
                </c:pt>
                <c:pt idx="61066">
                  <c:v>-25.742999999999995</c:v>
                </c:pt>
                <c:pt idx="61067">
                  <c:v>-25.741</c:v>
                </c:pt>
                <c:pt idx="61068">
                  <c:v>-25.739000000000004</c:v>
                </c:pt>
                <c:pt idx="61069">
                  <c:v>-25.736999999999995</c:v>
                </c:pt>
                <c:pt idx="61070">
                  <c:v>-25.734999999999999</c:v>
                </c:pt>
                <c:pt idx="61071">
                  <c:v>-25.733000000000004</c:v>
                </c:pt>
                <c:pt idx="61072">
                  <c:v>-25.730999999999995</c:v>
                </c:pt>
                <c:pt idx="61073">
                  <c:v>-25.728999999999999</c:v>
                </c:pt>
                <c:pt idx="61074">
                  <c:v>-25.727000000000004</c:v>
                </c:pt>
                <c:pt idx="61075">
                  <c:v>-25.724999999999994</c:v>
                </c:pt>
                <c:pt idx="61076">
                  <c:v>-25.722999999999999</c:v>
                </c:pt>
                <c:pt idx="61077">
                  <c:v>-25.721000000000004</c:v>
                </c:pt>
                <c:pt idx="61078">
                  <c:v>-25.718999999999994</c:v>
                </c:pt>
                <c:pt idx="61079">
                  <c:v>-25.716999999999999</c:v>
                </c:pt>
                <c:pt idx="61080">
                  <c:v>-25.715000000000003</c:v>
                </c:pt>
                <c:pt idx="61081">
                  <c:v>-25.712999999999994</c:v>
                </c:pt>
                <c:pt idx="61082">
                  <c:v>-25.710999999999999</c:v>
                </c:pt>
                <c:pt idx="61083">
                  <c:v>-25.709000000000003</c:v>
                </c:pt>
                <c:pt idx="61084">
                  <c:v>-25.706999999999994</c:v>
                </c:pt>
                <c:pt idx="61085">
                  <c:v>-25.704999999999998</c:v>
                </c:pt>
                <c:pt idx="61086">
                  <c:v>-25.703000000000003</c:v>
                </c:pt>
                <c:pt idx="61087">
                  <c:v>-25.700999999999993</c:v>
                </c:pt>
                <c:pt idx="61088">
                  <c:v>-25.698999999999998</c:v>
                </c:pt>
                <c:pt idx="61089">
                  <c:v>-25.697000000000003</c:v>
                </c:pt>
                <c:pt idx="61090">
                  <c:v>-25.694999999999993</c:v>
                </c:pt>
                <c:pt idx="61091">
                  <c:v>-25.692999999999998</c:v>
                </c:pt>
                <c:pt idx="61092">
                  <c:v>-25.691000000000003</c:v>
                </c:pt>
                <c:pt idx="61093">
                  <c:v>-25.688999999999993</c:v>
                </c:pt>
                <c:pt idx="61094">
                  <c:v>-25.686999999999998</c:v>
                </c:pt>
                <c:pt idx="61095">
                  <c:v>-25.685000000000002</c:v>
                </c:pt>
                <c:pt idx="61096">
                  <c:v>-25.683000000000007</c:v>
                </c:pt>
                <c:pt idx="61097">
                  <c:v>-25.680999999999997</c:v>
                </c:pt>
                <c:pt idx="61098">
                  <c:v>-25.679000000000002</c:v>
                </c:pt>
                <c:pt idx="61099">
                  <c:v>-25.677000000000007</c:v>
                </c:pt>
                <c:pt idx="61100">
                  <c:v>-25.674999999999997</c:v>
                </c:pt>
                <c:pt idx="61101">
                  <c:v>-25.673000000000002</c:v>
                </c:pt>
                <c:pt idx="61102">
                  <c:v>-25.671000000000006</c:v>
                </c:pt>
                <c:pt idx="61103">
                  <c:v>-25.668999999999997</c:v>
                </c:pt>
                <c:pt idx="61104">
                  <c:v>-25.667000000000002</c:v>
                </c:pt>
                <c:pt idx="61105">
                  <c:v>-25.665000000000006</c:v>
                </c:pt>
                <c:pt idx="61106">
                  <c:v>-25.662999999999997</c:v>
                </c:pt>
                <c:pt idx="61107">
                  <c:v>-25.661000000000001</c:v>
                </c:pt>
                <c:pt idx="61108">
                  <c:v>-25.659000000000006</c:v>
                </c:pt>
                <c:pt idx="61109">
                  <c:v>-25.656999999999996</c:v>
                </c:pt>
                <c:pt idx="61110">
                  <c:v>-25.655000000000001</c:v>
                </c:pt>
                <c:pt idx="61111">
                  <c:v>-25.653000000000006</c:v>
                </c:pt>
                <c:pt idx="61112">
                  <c:v>-25.650999999999996</c:v>
                </c:pt>
                <c:pt idx="61113">
                  <c:v>-25.649000000000001</c:v>
                </c:pt>
                <c:pt idx="61114">
                  <c:v>-25.647000000000006</c:v>
                </c:pt>
                <c:pt idx="61115">
                  <c:v>-25.644999999999996</c:v>
                </c:pt>
                <c:pt idx="61116">
                  <c:v>-25.643000000000001</c:v>
                </c:pt>
                <c:pt idx="61117">
                  <c:v>-25.641000000000005</c:v>
                </c:pt>
                <c:pt idx="61118">
                  <c:v>-25.638999999999996</c:v>
                </c:pt>
                <c:pt idx="61119">
                  <c:v>-25.637</c:v>
                </c:pt>
                <c:pt idx="61120">
                  <c:v>-25.635000000000005</c:v>
                </c:pt>
                <c:pt idx="61121">
                  <c:v>-25.632999999999996</c:v>
                </c:pt>
                <c:pt idx="61122">
                  <c:v>-25.631</c:v>
                </c:pt>
                <c:pt idx="61123">
                  <c:v>-25.629000000000005</c:v>
                </c:pt>
                <c:pt idx="61124">
                  <c:v>-25.626999999999995</c:v>
                </c:pt>
                <c:pt idx="61125">
                  <c:v>-25.625</c:v>
                </c:pt>
                <c:pt idx="61126">
                  <c:v>-25.623000000000005</c:v>
                </c:pt>
                <c:pt idx="61127">
                  <c:v>-25.620999999999995</c:v>
                </c:pt>
                <c:pt idx="61128">
                  <c:v>-25.619</c:v>
                </c:pt>
                <c:pt idx="61129">
                  <c:v>-25.617000000000004</c:v>
                </c:pt>
                <c:pt idx="61130">
                  <c:v>-25.614999999999995</c:v>
                </c:pt>
                <c:pt idx="61131">
                  <c:v>-25.613</c:v>
                </c:pt>
                <c:pt idx="61132">
                  <c:v>-25.611000000000004</c:v>
                </c:pt>
                <c:pt idx="61133">
                  <c:v>-25.608999999999995</c:v>
                </c:pt>
                <c:pt idx="61134">
                  <c:v>-25.606999999999999</c:v>
                </c:pt>
                <c:pt idx="61135">
                  <c:v>-25.605000000000004</c:v>
                </c:pt>
                <c:pt idx="61136">
                  <c:v>-25.602999999999994</c:v>
                </c:pt>
                <c:pt idx="61137">
                  <c:v>-25.600999999999999</c:v>
                </c:pt>
                <c:pt idx="61138">
                  <c:v>-25.599000000000004</c:v>
                </c:pt>
                <c:pt idx="61139">
                  <c:v>-25.596999999999994</c:v>
                </c:pt>
                <c:pt idx="61140">
                  <c:v>-25.594999999999999</c:v>
                </c:pt>
                <c:pt idx="61141">
                  <c:v>-25.593000000000004</c:v>
                </c:pt>
                <c:pt idx="61142">
                  <c:v>-25.590999999999994</c:v>
                </c:pt>
                <c:pt idx="61143">
                  <c:v>-25.588999999999999</c:v>
                </c:pt>
                <c:pt idx="61144">
                  <c:v>-25.587000000000003</c:v>
                </c:pt>
                <c:pt idx="61145">
                  <c:v>-25.584999999999994</c:v>
                </c:pt>
                <c:pt idx="61146">
                  <c:v>-25.582999999999998</c:v>
                </c:pt>
                <c:pt idx="61147">
                  <c:v>-25.581000000000003</c:v>
                </c:pt>
                <c:pt idx="61148">
                  <c:v>-25.578999999999994</c:v>
                </c:pt>
                <c:pt idx="61149">
                  <c:v>-25.576999999999998</c:v>
                </c:pt>
                <c:pt idx="61150">
                  <c:v>-25.575000000000003</c:v>
                </c:pt>
                <c:pt idx="61151">
                  <c:v>-25.572999999999993</c:v>
                </c:pt>
                <c:pt idx="61152">
                  <c:v>-25.570999999999998</c:v>
                </c:pt>
                <c:pt idx="61153">
                  <c:v>-25.569000000000003</c:v>
                </c:pt>
                <c:pt idx="61154">
                  <c:v>-25.566999999999993</c:v>
                </c:pt>
                <c:pt idx="61155">
                  <c:v>-25.564999999999998</c:v>
                </c:pt>
                <c:pt idx="61156">
                  <c:v>-25.563000000000002</c:v>
                </c:pt>
                <c:pt idx="61157">
                  <c:v>-25.561000000000007</c:v>
                </c:pt>
                <c:pt idx="61158">
                  <c:v>-25.558999999999997</c:v>
                </c:pt>
                <c:pt idx="61159">
                  <c:v>-25.557000000000002</c:v>
                </c:pt>
                <c:pt idx="61160">
                  <c:v>-25.555000000000007</c:v>
                </c:pt>
                <c:pt idx="61161">
                  <c:v>-25.552999999999997</c:v>
                </c:pt>
                <c:pt idx="61162">
                  <c:v>-25.551000000000002</c:v>
                </c:pt>
                <c:pt idx="61163">
                  <c:v>-25.549000000000007</c:v>
                </c:pt>
                <c:pt idx="61164">
                  <c:v>-25.546999999999997</c:v>
                </c:pt>
                <c:pt idx="61165">
                  <c:v>-25.545000000000002</c:v>
                </c:pt>
                <c:pt idx="61166">
                  <c:v>-25.543000000000006</c:v>
                </c:pt>
                <c:pt idx="61167">
                  <c:v>-25.540999999999997</c:v>
                </c:pt>
                <c:pt idx="61168">
                  <c:v>-25.539000000000001</c:v>
                </c:pt>
                <c:pt idx="61169">
                  <c:v>-25.537000000000006</c:v>
                </c:pt>
                <c:pt idx="61170">
                  <c:v>-25.534999999999997</c:v>
                </c:pt>
                <c:pt idx="61171">
                  <c:v>-25.533000000000001</c:v>
                </c:pt>
                <c:pt idx="61172">
                  <c:v>-25.531000000000006</c:v>
                </c:pt>
                <c:pt idx="61173">
                  <c:v>-25.528999999999996</c:v>
                </c:pt>
                <c:pt idx="61174">
                  <c:v>-25.527000000000001</c:v>
                </c:pt>
                <c:pt idx="61175">
                  <c:v>-25.525000000000006</c:v>
                </c:pt>
                <c:pt idx="61176">
                  <c:v>-25.522999999999996</c:v>
                </c:pt>
                <c:pt idx="61177">
                  <c:v>-25.521000000000001</c:v>
                </c:pt>
                <c:pt idx="61178">
                  <c:v>-25.519000000000005</c:v>
                </c:pt>
                <c:pt idx="61179">
                  <c:v>-25.516999999999996</c:v>
                </c:pt>
                <c:pt idx="61180">
                  <c:v>-25.515000000000001</c:v>
                </c:pt>
                <c:pt idx="61181">
                  <c:v>-25.513000000000005</c:v>
                </c:pt>
                <c:pt idx="61182">
                  <c:v>-25.510999999999996</c:v>
                </c:pt>
                <c:pt idx="61183">
                  <c:v>-25.509</c:v>
                </c:pt>
                <c:pt idx="61184">
                  <c:v>-25.507000000000005</c:v>
                </c:pt>
                <c:pt idx="61185">
                  <c:v>-25.504999999999995</c:v>
                </c:pt>
                <c:pt idx="61186">
                  <c:v>-25.503</c:v>
                </c:pt>
                <c:pt idx="61187">
                  <c:v>-25.501000000000005</c:v>
                </c:pt>
                <c:pt idx="61188">
                  <c:v>-25.498999999999995</c:v>
                </c:pt>
                <c:pt idx="61189">
                  <c:v>-25.497</c:v>
                </c:pt>
                <c:pt idx="61190">
                  <c:v>-25.495000000000005</c:v>
                </c:pt>
                <c:pt idx="61191">
                  <c:v>-25.492999999999995</c:v>
                </c:pt>
                <c:pt idx="61192">
                  <c:v>-25.491</c:v>
                </c:pt>
                <c:pt idx="61193">
                  <c:v>-25.489000000000004</c:v>
                </c:pt>
                <c:pt idx="61194">
                  <c:v>-25.486999999999995</c:v>
                </c:pt>
                <c:pt idx="61195">
                  <c:v>-25.484999999999999</c:v>
                </c:pt>
                <c:pt idx="61196">
                  <c:v>-25.483000000000004</c:v>
                </c:pt>
                <c:pt idx="61197">
                  <c:v>-25.480999999999995</c:v>
                </c:pt>
                <c:pt idx="61198">
                  <c:v>-25.478999999999999</c:v>
                </c:pt>
                <c:pt idx="61199">
                  <c:v>-25.477000000000004</c:v>
                </c:pt>
                <c:pt idx="61200">
                  <c:v>-25.474999999999994</c:v>
                </c:pt>
                <c:pt idx="61201">
                  <c:v>-25.472999999999999</c:v>
                </c:pt>
                <c:pt idx="61202">
                  <c:v>-25.471000000000004</c:v>
                </c:pt>
                <c:pt idx="61203">
                  <c:v>-25.468999999999994</c:v>
                </c:pt>
                <c:pt idx="61204">
                  <c:v>-25.466999999999999</c:v>
                </c:pt>
                <c:pt idx="61205">
                  <c:v>-25.465000000000003</c:v>
                </c:pt>
                <c:pt idx="61206">
                  <c:v>-25.462999999999994</c:v>
                </c:pt>
                <c:pt idx="61207">
                  <c:v>-25.460999999999999</c:v>
                </c:pt>
                <c:pt idx="61208">
                  <c:v>-25.459000000000003</c:v>
                </c:pt>
                <c:pt idx="61209">
                  <c:v>-25.456999999999994</c:v>
                </c:pt>
                <c:pt idx="61210">
                  <c:v>-25.454999999999998</c:v>
                </c:pt>
                <c:pt idx="61211">
                  <c:v>-25.453000000000003</c:v>
                </c:pt>
                <c:pt idx="61212">
                  <c:v>-25.450999999999993</c:v>
                </c:pt>
                <c:pt idx="61213">
                  <c:v>-25.448999999999998</c:v>
                </c:pt>
                <c:pt idx="61214">
                  <c:v>-25.447000000000003</c:v>
                </c:pt>
                <c:pt idx="61215">
                  <c:v>-25.444999999999993</c:v>
                </c:pt>
                <c:pt idx="61216">
                  <c:v>-25.442999999999998</c:v>
                </c:pt>
                <c:pt idx="61217">
                  <c:v>-25.441000000000003</c:v>
                </c:pt>
                <c:pt idx="61218">
                  <c:v>-25.438999999999993</c:v>
                </c:pt>
                <c:pt idx="61219">
                  <c:v>-25.436999999999998</c:v>
                </c:pt>
                <c:pt idx="61220">
                  <c:v>-25.435000000000002</c:v>
                </c:pt>
                <c:pt idx="61221">
                  <c:v>-25.433000000000007</c:v>
                </c:pt>
                <c:pt idx="61222">
                  <c:v>-25.430999999999997</c:v>
                </c:pt>
                <c:pt idx="61223">
                  <c:v>-25.429000000000002</c:v>
                </c:pt>
                <c:pt idx="61224">
                  <c:v>-25.427000000000007</c:v>
                </c:pt>
                <c:pt idx="61225">
                  <c:v>-25.424999999999997</c:v>
                </c:pt>
                <c:pt idx="61226">
                  <c:v>-25.423000000000002</c:v>
                </c:pt>
                <c:pt idx="61227">
                  <c:v>-25.421000000000006</c:v>
                </c:pt>
                <c:pt idx="61228">
                  <c:v>-25.418999999999997</c:v>
                </c:pt>
                <c:pt idx="61229">
                  <c:v>-25.417000000000002</c:v>
                </c:pt>
                <c:pt idx="61230">
                  <c:v>-25.415000000000006</c:v>
                </c:pt>
                <c:pt idx="61231">
                  <c:v>-25.412999999999997</c:v>
                </c:pt>
                <c:pt idx="61232">
                  <c:v>-25.411000000000001</c:v>
                </c:pt>
                <c:pt idx="61233">
                  <c:v>-25.409000000000006</c:v>
                </c:pt>
                <c:pt idx="61234">
                  <c:v>-25.406999999999996</c:v>
                </c:pt>
                <c:pt idx="61235">
                  <c:v>-25.405000000000001</c:v>
                </c:pt>
                <c:pt idx="61236">
                  <c:v>-25.403000000000006</c:v>
                </c:pt>
                <c:pt idx="61237">
                  <c:v>-25.400999999999996</c:v>
                </c:pt>
                <c:pt idx="61238">
                  <c:v>-25.399000000000001</c:v>
                </c:pt>
                <c:pt idx="61239">
                  <c:v>-25.397000000000006</c:v>
                </c:pt>
                <c:pt idx="61240">
                  <c:v>-25.394999999999996</c:v>
                </c:pt>
                <c:pt idx="61241">
                  <c:v>-25.393000000000001</c:v>
                </c:pt>
                <c:pt idx="61242">
                  <c:v>-25.391000000000005</c:v>
                </c:pt>
                <c:pt idx="61243">
                  <c:v>-25.388999999999996</c:v>
                </c:pt>
                <c:pt idx="61244">
                  <c:v>-25.387</c:v>
                </c:pt>
                <c:pt idx="61245">
                  <c:v>-25.385000000000005</c:v>
                </c:pt>
                <c:pt idx="61246">
                  <c:v>-25.382999999999996</c:v>
                </c:pt>
                <c:pt idx="61247">
                  <c:v>-25.381</c:v>
                </c:pt>
                <c:pt idx="61248">
                  <c:v>-25.379000000000005</c:v>
                </c:pt>
                <c:pt idx="61249">
                  <c:v>-25.376999999999995</c:v>
                </c:pt>
                <c:pt idx="61250">
                  <c:v>-25.375</c:v>
                </c:pt>
                <c:pt idx="61251">
                  <c:v>-25.373000000000005</c:v>
                </c:pt>
                <c:pt idx="61252">
                  <c:v>-25.370999999999995</c:v>
                </c:pt>
                <c:pt idx="61253">
                  <c:v>-25.369</c:v>
                </c:pt>
                <c:pt idx="61254">
                  <c:v>-25.367000000000004</c:v>
                </c:pt>
                <c:pt idx="61255">
                  <c:v>-25.364999999999995</c:v>
                </c:pt>
                <c:pt idx="61256">
                  <c:v>-25.363</c:v>
                </c:pt>
                <c:pt idx="61257">
                  <c:v>-25.361000000000004</c:v>
                </c:pt>
                <c:pt idx="61258">
                  <c:v>-25.358999999999995</c:v>
                </c:pt>
                <c:pt idx="61259">
                  <c:v>-25.356999999999999</c:v>
                </c:pt>
                <c:pt idx="61260">
                  <c:v>-25.355000000000004</c:v>
                </c:pt>
                <c:pt idx="61261">
                  <c:v>-25.352999999999994</c:v>
                </c:pt>
                <c:pt idx="61262">
                  <c:v>-25.350999999999999</c:v>
                </c:pt>
                <c:pt idx="61263">
                  <c:v>-25.349000000000004</c:v>
                </c:pt>
                <c:pt idx="61264">
                  <c:v>-25.346999999999994</c:v>
                </c:pt>
                <c:pt idx="61265">
                  <c:v>-25.344999999999999</c:v>
                </c:pt>
                <c:pt idx="61266">
                  <c:v>-25.343000000000004</c:v>
                </c:pt>
                <c:pt idx="61267">
                  <c:v>-25.340999999999994</c:v>
                </c:pt>
                <c:pt idx="61268">
                  <c:v>-25.338999999999999</c:v>
                </c:pt>
                <c:pt idx="61269">
                  <c:v>-25.337000000000003</c:v>
                </c:pt>
                <c:pt idx="61270">
                  <c:v>-25.334999999999994</c:v>
                </c:pt>
                <c:pt idx="61271">
                  <c:v>-25.332999999999998</c:v>
                </c:pt>
                <c:pt idx="61272">
                  <c:v>-25.331000000000003</c:v>
                </c:pt>
                <c:pt idx="61273">
                  <c:v>-25.328999999999994</c:v>
                </c:pt>
                <c:pt idx="61274">
                  <c:v>-25.326999999999998</c:v>
                </c:pt>
                <c:pt idx="61275">
                  <c:v>-25.325000000000003</c:v>
                </c:pt>
                <c:pt idx="61276">
                  <c:v>-25.322999999999993</c:v>
                </c:pt>
                <c:pt idx="61277">
                  <c:v>-25.320999999999998</c:v>
                </c:pt>
                <c:pt idx="61278">
                  <c:v>-25.319000000000003</c:v>
                </c:pt>
                <c:pt idx="61279">
                  <c:v>-25.316999999999993</c:v>
                </c:pt>
                <c:pt idx="61280">
                  <c:v>-25.314999999999998</c:v>
                </c:pt>
                <c:pt idx="61281">
                  <c:v>-25.313000000000002</c:v>
                </c:pt>
                <c:pt idx="61282">
                  <c:v>-25.311000000000007</c:v>
                </c:pt>
                <c:pt idx="61283">
                  <c:v>-25.308999999999997</c:v>
                </c:pt>
                <c:pt idx="61284">
                  <c:v>-25.307000000000002</c:v>
                </c:pt>
                <c:pt idx="61285">
                  <c:v>-25.305000000000007</c:v>
                </c:pt>
                <c:pt idx="61286">
                  <c:v>-25.302999999999997</c:v>
                </c:pt>
                <c:pt idx="61287">
                  <c:v>-25.301000000000002</c:v>
                </c:pt>
                <c:pt idx="61288">
                  <c:v>-25.299000000000007</c:v>
                </c:pt>
                <c:pt idx="61289">
                  <c:v>-25.296999999999997</c:v>
                </c:pt>
                <c:pt idx="61290">
                  <c:v>-25.295000000000002</c:v>
                </c:pt>
                <c:pt idx="61291">
                  <c:v>-25.293000000000006</c:v>
                </c:pt>
                <c:pt idx="61292">
                  <c:v>-25.290999999999997</c:v>
                </c:pt>
                <c:pt idx="61293">
                  <c:v>-25.289000000000001</c:v>
                </c:pt>
                <c:pt idx="61294">
                  <c:v>-25.287000000000006</c:v>
                </c:pt>
                <c:pt idx="61295">
                  <c:v>-25.284999999999997</c:v>
                </c:pt>
                <c:pt idx="61296">
                  <c:v>-25.283000000000001</c:v>
                </c:pt>
                <c:pt idx="61297">
                  <c:v>-25.281000000000006</c:v>
                </c:pt>
                <c:pt idx="61298">
                  <c:v>-25.278999999999996</c:v>
                </c:pt>
                <c:pt idx="61299">
                  <c:v>-25.277000000000001</c:v>
                </c:pt>
                <c:pt idx="61300">
                  <c:v>-25.275000000000006</c:v>
                </c:pt>
                <c:pt idx="61301">
                  <c:v>-25.272999999999996</c:v>
                </c:pt>
                <c:pt idx="61302">
                  <c:v>-25.271000000000001</c:v>
                </c:pt>
                <c:pt idx="61303">
                  <c:v>-25.269000000000005</c:v>
                </c:pt>
                <c:pt idx="61304">
                  <c:v>-25.266999999999996</c:v>
                </c:pt>
                <c:pt idx="61305">
                  <c:v>-25.265000000000001</c:v>
                </c:pt>
                <c:pt idx="61306">
                  <c:v>-25.263000000000005</c:v>
                </c:pt>
                <c:pt idx="61307">
                  <c:v>-25.260999999999996</c:v>
                </c:pt>
                <c:pt idx="61308">
                  <c:v>-25.259</c:v>
                </c:pt>
                <c:pt idx="61309">
                  <c:v>-25.257000000000005</c:v>
                </c:pt>
                <c:pt idx="61310">
                  <c:v>-25.254999999999995</c:v>
                </c:pt>
                <c:pt idx="61311">
                  <c:v>-25.253</c:v>
                </c:pt>
                <c:pt idx="61312">
                  <c:v>-25.251000000000005</c:v>
                </c:pt>
                <c:pt idx="61313">
                  <c:v>-25.248999999999995</c:v>
                </c:pt>
                <c:pt idx="61314">
                  <c:v>-25.247</c:v>
                </c:pt>
                <c:pt idx="61315">
                  <c:v>-25.245000000000005</c:v>
                </c:pt>
                <c:pt idx="61316">
                  <c:v>-25.242999999999995</c:v>
                </c:pt>
                <c:pt idx="61317">
                  <c:v>-25.241</c:v>
                </c:pt>
                <c:pt idx="61318">
                  <c:v>-25.239000000000004</c:v>
                </c:pt>
                <c:pt idx="61319">
                  <c:v>-25.236999999999995</c:v>
                </c:pt>
                <c:pt idx="61320">
                  <c:v>-25.234999999999999</c:v>
                </c:pt>
                <c:pt idx="61321">
                  <c:v>-25.233000000000004</c:v>
                </c:pt>
                <c:pt idx="61322">
                  <c:v>-25.230999999999995</c:v>
                </c:pt>
                <c:pt idx="61323">
                  <c:v>-25.228999999999999</c:v>
                </c:pt>
                <c:pt idx="61324">
                  <c:v>-25.227000000000004</c:v>
                </c:pt>
                <c:pt idx="61325">
                  <c:v>-25.224999999999994</c:v>
                </c:pt>
                <c:pt idx="61326">
                  <c:v>-25.222999999999999</c:v>
                </c:pt>
                <c:pt idx="61327">
                  <c:v>-25.221000000000004</c:v>
                </c:pt>
                <c:pt idx="61328">
                  <c:v>-25.218999999999994</c:v>
                </c:pt>
                <c:pt idx="61329">
                  <c:v>-25.216999999999999</c:v>
                </c:pt>
                <c:pt idx="61330">
                  <c:v>-25.215000000000003</c:v>
                </c:pt>
                <c:pt idx="61331">
                  <c:v>-25.212999999999994</c:v>
                </c:pt>
                <c:pt idx="61332">
                  <c:v>-25.210999999999999</c:v>
                </c:pt>
                <c:pt idx="61333">
                  <c:v>-25.209000000000003</c:v>
                </c:pt>
                <c:pt idx="61334">
                  <c:v>-25.206999999999994</c:v>
                </c:pt>
                <c:pt idx="61335">
                  <c:v>-25.204999999999998</c:v>
                </c:pt>
                <c:pt idx="61336">
                  <c:v>-25.203000000000003</c:v>
                </c:pt>
                <c:pt idx="61337">
                  <c:v>-25.200999999999993</c:v>
                </c:pt>
                <c:pt idx="61338">
                  <c:v>-25.198999999999998</c:v>
                </c:pt>
                <c:pt idx="61339">
                  <c:v>-25.197000000000003</c:v>
                </c:pt>
                <c:pt idx="61340">
                  <c:v>-25.194999999999993</c:v>
                </c:pt>
                <c:pt idx="61341">
                  <c:v>-25.192999999999998</c:v>
                </c:pt>
                <c:pt idx="61342">
                  <c:v>-25.191000000000003</c:v>
                </c:pt>
                <c:pt idx="61343">
                  <c:v>-25.188999999999993</c:v>
                </c:pt>
                <c:pt idx="61344">
                  <c:v>-25.186999999999998</c:v>
                </c:pt>
                <c:pt idx="61345">
                  <c:v>-25.185000000000002</c:v>
                </c:pt>
                <c:pt idx="61346">
                  <c:v>-25.183000000000007</c:v>
                </c:pt>
                <c:pt idx="61347">
                  <c:v>-25.180999999999997</c:v>
                </c:pt>
                <c:pt idx="61348">
                  <c:v>-25.179000000000002</c:v>
                </c:pt>
                <c:pt idx="61349">
                  <c:v>-25.177000000000007</c:v>
                </c:pt>
                <c:pt idx="61350">
                  <c:v>-25.174999999999997</c:v>
                </c:pt>
                <c:pt idx="61351">
                  <c:v>-25.173000000000002</c:v>
                </c:pt>
                <c:pt idx="61352">
                  <c:v>-25.171000000000006</c:v>
                </c:pt>
                <c:pt idx="61353">
                  <c:v>-25.168999999999997</c:v>
                </c:pt>
                <c:pt idx="61354">
                  <c:v>-25.167000000000002</c:v>
                </c:pt>
                <c:pt idx="61355">
                  <c:v>-25.165000000000006</c:v>
                </c:pt>
                <c:pt idx="61356">
                  <c:v>-25.162999999999997</c:v>
                </c:pt>
                <c:pt idx="61357">
                  <c:v>-25.161000000000001</c:v>
                </c:pt>
                <c:pt idx="61358">
                  <c:v>-25.159000000000006</c:v>
                </c:pt>
                <c:pt idx="61359">
                  <c:v>-25.156999999999996</c:v>
                </c:pt>
                <c:pt idx="61360">
                  <c:v>-25.155000000000001</c:v>
                </c:pt>
                <c:pt idx="61361">
                  <c:v>-25.153000000000006</c:v>
                </c:pt>
                <c:pt idx="61362">
                  <c:v>-25.150999999999996</c:v>
                </c:pt>
                <c:pt idx="61363">
                  <c:v>-25.149000000000001</c:v>
                </c:pt>
                <c:pt idx="61364">
                  <c:v>-25.147000000000006</c:v>
                </c:pt>
                <c:pt idx="61365">
                  <c:v>-25.144999999999996</c:v>
                </c:pt>
                <c:pt idx="61366">
                  <c:v>-25.143000000000001</c:v>
                </c:pt>
                <c:pt idx="61367">
                  <c:v>-25.141000000000005</c:v>
                </c:pt>
                <c:pt idx="61368">
                  <c:v>-25.138999999999996</c:v>
                </c:pt>
                <c:pt idx="61369">
                  <c:v>-25.137</c:v>
                </c:pt>
                <c:pt idx="61370">
                  <c:v>-25.135000000000005</c:v>
                </c:pt>
                <c:pt idx="61371">
                  <c:v>-25.132999999999996</c:v>
                </c:pt>
                <c:pt idx="61372">
                  <c:v>-25.131</c:v>
                </c:pt>
                <c:pt idx="61373">
                  <c:v>-25.129000000000005</c:v>
                </c:pt>
                <c:pt idx="61374">
                  <c:v>-25.126999999999995</c:v>
                </c:pt>
                <c:pt idx="61375">
                  <c:v>-25.125</c:v>
                </c:pt>
                <c:pt idx="61376">
                  <c:v>-25.123000000000005</c:v>
                </c:pt>
                <c:pt idx="61377">
                  <c:v>-25.120999999999995</c:v>
                </c:pt>
                <c:pt idx="61378">
                  <c:v>-25.119</c:v>
                </c:pt>
                <c:pt idx="61379">
                  <c:v>-25.117000000000004</c:v>
                </c:pt>
                <c:pt idx="61380">
                  <c:v>-25.114999999999995</c:v>
                </c:pt>
                <c:pt idx="61381">
                  <c:v>-25.113</c:v>
                </c:pt>
                <c:pt idx="61382">
                  <c:v>-25.111000000000004</c:v>
                </c:pt>
                <c:pt idx="61383">
                  <c:v>-25.108999999999995</c:v>
                </c:pt>
                <c:pt idx="61384">
                  <c:v>-25.106999999999999</c:v>
                </c:pt>
                <c:pt idx="61385">
                  <c:v>-25.105000000000004</c:v>
                </c:pt>
                <c:pt idx="61386">
                  <c:v>-25.102999999999994</c:v>
                </c:pt>
                <c:pt idx="61387">
                  <c:v>-25.100999999999999</c:v>
                </c:pt>
                <c:pt idx="61388">
                  <c:v>-25.099000000000004</c:v>
                </c:pt>
                <c:pt idx="61389">
                  <c:v>-25.096999999999994</c:v>
                </c:pt>
                <c:pt idx="61390">
                  <c:v>-25.094999999999999</c:v>
                </c:pt>
                <c:pt idx="61391">
                  <c:v>-25.093000000000004</c:v>
                </c:pt>
                <c:pt idx="61392">
                  <c:v>-25.090999999999994</c:v>
                </c:pt>
                <c:pt idx="61393">
                  <c:v>-25.088999999999999</c:v>
                </c:pt>
                <c:pt idx="61394">
                  <c:v>-25.087000000000003</c:v>
                </c:pt>
                <c:pt idx="61395">
                  <c:v>-25.084999999999994</c:v>
                </c:pt>
                <c:pt idx="61396">
                  <c:v>-25.082999999999998</c:v>
                </c:pt>
                <c:pt idx="61397">
                  <c:v>-25.081000000000003</c:v>
                </c:pt>
                <c:pt idx="61398">
                  <c:v>-25.078999999999994</c:v>
                </c:pt>
                <c:pt idx="61399">
                  <c:v>-25.076999999999998</c:v>
                </c:pt>
                <c:pt idx="61400">
                  <c:v>-25.075000000000003</c:v>
                </c:pt>
                <c:pt idx="61401">
                  <c:v>-25.072999999999993</c:v>
                </c:pt>
                <c:pt idx="61402">
                  <c:v>-25.070999999999998</c:v>
                </c:pt>
                <c:pt idx="61403">
                  <c:v>-25.069000000000003</c:v>
                </c:pt>
                <c:pt idx="61404">
                  <c:v>-25.066999999999993</c:v>
                </c:pt>
                <c:pt idx="61405">
                  <c:v>-25.064999999999998</c:v>
                </c:pt>
                <c:pt idx="61406">
                  <c:v>-25.063000000000002</c:v>
                </c:pt>
                <c:pt idx="61407">
                  <c:v>-25.061000000000007</c:v>
                </c:pt>
                <c:pt idx="61408">
                  <c:v>-25.058999999999997</c:v>
                </c:pt>
                <c:pt idx="61409">
                  <c:v>-25.057000000000002</c:v>
                </c:pt>
                <c:pt idx="61410">
                  <c:v>-25.055000000000007</c:v>
                </c:pt>
                <c:pt idx="61411">
                  <c:v>-25.052999999999997</c:v>
                </c:pt>
                <c:pt idx="61412">
                  <c:v>-25.051000000000002</c:v>
                </c:pt>
                <c:pt idx="61413">
                  <c:v>-25.049000000000007</c:v>
                </c:pt>
                <c:pt idx="61414">
                  <c:v>-25.046999999999997</c:v>
                </c:pt>
                <c:pt idx="61415">
                  <c:v>-25.045000000000002</c:v>
                </c:pt>
                <c:pt idx="61416">
                  <c:v>-25.043000000000006</c:v>
                </c:pt>
                <c:pt idx="61417">
                  <c:v>-25.040999999999997</c:v>
                </c:pt>
                <c:pt idx="61418">
                  <c:v>-25.039000000000001</c:v>
                </c:pt>
                <c:pt idx="61419">
                  <c:v>-25.037000000000006</c:v>
                </c:pt>
                <c:pt idx="61420">
                  <c:v>-25.034999999999997</c:v>
                </c:pt>
                <c:pt idx="61421">
                  <c:v>-25.033000000000001</c:v>
                </c:pt>
                <c:pt idx="61422">
                  <c:v>-25.031000000000006</c:v>
                </c:pt>
                <c:pt idx="61423">
                  <c:v>-25.028999999999996</c:v>
                </c:pt>
                <c:pt idx="61424">
                  <c:v>-25.027000000000001</c:v>
                </c:pt>
                <c:pt idx="61425">
                  <c:v>-25.025000000000006</c:v>
                </c:pt>
                <c:pt idx="61426">
                  <c:v>-25.022999999999996</c:v>
                </c:pt>
                <c:pt idx="61427">
                  <c:v>-25.021000000000001</c:v>
                </c:pt>
                <c:pt idx="61428">
                  <c:v>-25.019000000000005</c:v>
                </c:pt>
                <c:pt idx="61429">
                  <c:v>-25.016999999999996</c:v>
                </c:pt>
                <c:pt idx="61430">
                  <c:v>-25.015000000000001</c:v>
                </c:pt>
                <c:pt idx="61431">
                  <c:v>-25.013000000000005</c:v>
                </c:pt>
                <c:pt idx="61432">
                  <c:v>-25.010999999999996</c:v>
                </c:pt>
                <c:pt idx="61433">
                  <c:v>-25.009</c:v>
                </c:pt>
                <c:pt idx="61434">
                  <c:v>-25.007000000000005</c:v>
                </c:pt>
                <c:pt idx="61435">
                  <c:v>-25.004999999999995</c:v>
                </c:pt>
                <c:pt idx="61436">
                  <c:v>-25.003</c:v>
                </c:pt>
                <c:pt idx="61437">
                  <c:v>-25.001000000000005</c:v>
                </c:pt>
                <c:pt idx="61438">
                  <c:v>-24.998999999999995</c:v>
                </c:pt>
                <c:pt idx="61439">
                  <c:v>-24.997</c:v>
                </c:pt>
                <c:pt idx="61440">
                  <c:v>-24.995000000000005</c:v>
                </c:pt>
                <c:pt idx="61441">
                  <c:v>-24.992999999999995</c:v>
                </c:pt>
                <c:pt idx="61442">
                  <c:v>-24.991</c:v>
                </c:pt>
                <c:pt idx="61443">
                  <c:v>-24.989000000000004</c:v>
                </c:pt>
                <c:pt idx="61444">
                  <c:v>-24.986999999999995</c:v>
                </c:pt>
                <c:pt idx="61445">
                  <c:v>-24.984999999999999</c:v>
                </c:pt>
                <c:pt idx="61446">
                  <c:v>-24.983000000000004</c:v>
                </c:pt>
                <c:pt idx="61447">
                  <c:v>-24.980999999999995</c:v>
                </c:pt>
                <c:pt idx="61448">
                  <c:v>-24.978999999999999</c:v>
                </c:pt>
                <c:pt idx="61449">
                  <c:v>-24.977000000000004</c:v>
                </c:pt>
                <c:pt idx="61450">
                  <c:v>-24.974999999999994</c:v>
                </c:pt>
                <c:pt idx="61451">
                  <c:v>-24.972999999999999</c:v>
                </c:pt>
                <c:pt idx="61452">
                  <c:v>-24.971000000000004</c:v>
                </c:pt>
                <c:pt idx="61453">
                  <c:v>-24.968999999999994</c:v>
                </c:pt>
                <c:pt idx="61454">
                  <c:v>-24.966999999999999</c:v>
                </c:pt>
                <c:pt idx="61455">
                  <c:v>-24.965000000000003</c:v>
                </c:pt>
                <c:pt idx="61456">
                  <c:v>-24.962999999999994</c:v>
                </c:pt>
                <c:pt idx="61457">
                  <c:v>-24.960999999999999</c:v>
                </c:pt>
                <c:pt idx="61458">
                  <c:v>-24.959000000000003</c:v>
                </c:pt>
                <c:pt idx="61459">
                  <c:v>-24.956999999999994</c:v>
                </c:pt>
                <c:pt idx="61460">
                  <c:v>-24.954999999999998</c:v>
                </c:pt>
                <c:pt idx="61461">
                  <c:v>-24.953000000000003</c:v>
                </c:pt>
                <c:pt idx="61462">
                  <c:v>-24.950999999999993</c:v>
                </c:pt>
                <c:pt idx="61463">
                  <c:v>-24.948999999999998</c:v>
                </c:pt>
                <c:pt idx="61464">
                  <c:v>-24.947000000000003</c:v>
                </c:pt>
                <c:pt idx="61465">
                  <c:v>-24.944999999999993</c:v>
                </c:pt>
                <c:pt idx="61466">
                  <c:v>-24.942999999999998</c:v>
                </c:pt>
                <c:pt idx="61467">
                  <c:v>-24.941000000000003</c:v>
                </c:pt>
                <c:pt idx="61468">
                  <c:v>-24.938999999999993</c:v>
                </c:pt>
                <c:pt idx="61469">
                  <c:v>-24.936999999999998</c:v>
                </c:pt>
                <c:pt idx="61470">
                  <c:v>-24.935000000000002</c:v>
                </c:pt>
                <c:pt idx="61471">
                  <c:v>-24.933000000000007</c:v>
                </c:pt>
                <c:pt idx="61472">
                  <c:v>-24.930999999999997</c:v>
                </c:pt>
                <c:pt idx="61473">
                  <c:v>-24.929000000000002</c:v>
                </c:pt>
                <c:pt idx="61474">
                  <c:v>-24.927000000000007</c:v>
                </c:pt>
                <c:pt idx="61475">
                  <c:v>-24.924999999999997</c:v>
                </c:pt>
                <c:pt idx="61476">
                  <c:v>-24.923000000000002</c:v>
                </c:pt>
                <c:pt idx="61477">
                  <c:v>-24.921000000000006</c:v>
                </c:pt>
                <c:pt idx="61478">
                  <c:v>-24.918999999999997</c:v>
                </c:pt>
                <c:pt idx="61479">
                  <c:v>-24.917000000000002</c:v>
                </c:pt>
                <c:pt idx="61480">
                  <c:v>-24.915000000000006</c:v>
                </c:pt>
                <c:pt idx="61481">
                  <c:v>-24.912999999999997</c:v>
                </c:pt>
                <c:pt idx="61482">
                  <c:v>-24.911000000000001</c:v>
                </c:pt>
                <c:pt idx="61483">
                  <c:v>-24.909000000000006</c:v>
                </c:pt>
                <c:pt idx="61484">
                  <c:v>-24.906999999999996</c:v>
                </c:pt>
                <c:pt idx="61485">
                  <c:v>-24.905000000000001</c:v>
                </c:pt>
                <c:pt idx="61486">
                  <c:v>-24.903000000000006</c:v>
                </c:pt>
                <c:pt idx="61487">
                  <c:v>-24.900999999999996</c:v>
                </c:pt>
                <c:pt idx="61488">
                  <c:v>-24.899000000000001</c:v>
                </c:pt>
                <c:pt idx="61489">
                  <c:v>-24.897000000000006</c:v>
                </c:pt>
                <c:pt idx="61490">
                  <c:v>-24.894999999999996</c:v>
                </c:pt>
                <c:pt idx="61491">
                  <c:v>-24.893000000000001</c:v>
                </c:pt>
                <c:pt idx="61492">
                  <c:v>-24.891000000000005</c:v>
                </c:pt>
                <c:pt idx="61493">
                  <c:v>-24.888999999999996</c:v>
                </c:pt>
                <c:pt idx="61494">
                  <c:v>-24.887</c:v>
                </c:pt>
                <c:pt idx="61495">
                  <c:v>-24.885000000000005</c:v>
                </c:pt>
                <c:pt idx="61496">
                  <c:v>-24.882999999999996</c:v>
                </c:pt>
                <c:pt idx="61497">
                  <c:v>-24.881</c:v>
                </c:pt>
                <c:pt idx="61498">
                  <c:v>-24.879000000000005</c:v>
                </c:pt>
                <c:pt idx="61499">
                  <c:v>-24.876999999999995</c:v>
                </c:pt>
                <c:pt idx="61500">
                  <c:v>-24.875</c:v>
                </c:pt>
                <c:pt idx="61501">
                  <c:v>-24.873000000000005</c:v>
                </c:pt>
                <c:pt idx="61502">
                  <c:v>-24.870999999999995</c:v>
                </c:pt>
                <c:pt idx="61503">
                  <c:v>-24.869</c:v>
                </c:pt>
                <c:pt idx="61504">
                  <c:v>-24.867000000000004</c:v>
                </c:pt>
                <c:pt idx="61505">
                  <c:v>-24.864999999999995</c:v>
                </c:pt>
                <c:pt idx="61506">
                  <c:v>-24.863</c:v>
                </c:pt>
                <c:pt idx="61507">
                  <c:v>-24.861000000000004</c:v>
                </c:pt>
                <c:pt idx="61508">
                  <c:v>-24.858999999999995</c:v>
                </c:pt>
                <c:pt idx="61509">
                  <c:v>-24.856999999999999</c:v>
                </c:pt>
                <c:pt idx="61510">
                  <c:v>-24.855000000000004</c:v>
                </c:pt>
                <c:pt idx="61511">
                  <c:v>-24.852999999999994</c:v>
                </c:pt>
                <c:pt idx="61512">
                  <c:v>-24.850999999999999</c:v>
                </c:pt>
                <c:pt idx="61513">
                  <c:v>-24.849000000000004</c:v>
                </c:pt>
                <c:pt idx="61514">
                  <c:v>-24.846999999999994</c:v>
                </c:pt>
                <c:pt idx="61515">
                  <c:v>-24.844999999999999</c:v>
                </c:pt>
                <c:pt idx="61516">
                  <c:v>-24.843000000000004</c:v>
                </c:pt>
                <c:pt idx="61517">
                  <c:v>-24.840999999999994</c:v>
                </c:pt>
                <c:pt idx="61518">
                  <c:v>-24.838999999999999</c:v>
                </c:pt>
                <c:pt idx="61519">
                  <c:v>-24.837000000000003</c:v>
                </c:pt>
                <c:pt idx="61520">
                  <c:v>-24.834999999999994</c:v>
                </c:pt>
                <c:pt idx="61521">
                  <c:v>-24.832999999999998</c:v>
                </c:pt>
                <c:pt idx="61522">
                  <c:v>-24.831000000000003</c:v>
                </c:pt>
                <c:pt idx="61523">
                  <c:v>-24.828999999999994</c:v>
                </c:pt>
                <c:pt idx="61524">
                  <c:v>-24.826999999999998</c:v>
                </c:pt>
                <c:pt idx="61525">
                  <c:v>-24.825000000000003</c:v>
                </c:pt>
                <c:pt idx="61526">
                  <c:v>-24.822999999999993</c:v>
                </c:pt>
                <c:pt idx="61527">
                  <c:v>-24.820999999999998</c:v>
                </c:pt>
                <c:pt idx="61528">
                  <c:v>-24.819000000000003</c:v>
                </c:pt>
                <c:pt idx="61529">
                  <c:v>-24.816999999999993</c:v>
                </c:pt>
                <c:pt idx="61530">
                  <c:v>-24.814999999999998</c:v>
                </c:pt>
                <c:pt idx="61531">
                  <c:v>-24.813000000000002</c:v>
                </c:pt>
                <c:pt idx="61532">
                  <c:v>-24.811000000000007</c:v>
                </c:pt>
                <c:pt idx="61533">
                  <c:v>-24.808999999999997</c:v>
                </c:pt>
                <c:pt idx="61534">
                  <c:v>-24.807000000000002</c:v>
                </c:pt>
                <c:pt idx="61535">
                  <c:v>-24.805000000000007</c:v>
                </c:pt>
                <c:pt idx="61536">
                  <c:v>-24.802999999999997</c:v>
                </c:pt>
                <c:pt idx="61537">
                  <c:v>-24.801000000000002</c:v>
                </c:pt>
                <c:pt idx="61538">
                  <c:v>-24.799000000000007</c:v>
                </c:pt>
                <c:pt idx="61539">
                  <c:v>-24.796999999999997</c:v>
                </c:pt>
                <c:pt idx="61540">
                  <c:v>-24.795000000000002</c:v>
                </c:pt>
                <c:pt idx="61541">
                  <c:v>-24.793000000000006</c:v>
                </c:pt>
                <c:pt idx="61542">
                  <c:v>-24.790999999999997</c:v>
                </c:pt>
                <c:pt idx="61543">
                  <c:v>-24.789000000000001</c:v>
                </c:pt>
                <c:pt idx="61544">
                  <c:v>-24.787000000000006</c:v>
                </c:pt>
                <c:pt idx="61545">
                  <c:v>-24.784999999999997</c:v>
                </c:pt>
                <c:pt idx="61546">
                  <c:v>-24.783000000000001</c:v>
                </c:pt>
                <c:pt idx="61547">
                  <c:v>-24.781000000000006</c:v>
                </c:pt>
                <c:pt idx="61548">
                  <c:v>-24.778999999999996</c:v>
                </c:pt>
                <c:pt idx="61549">
                  <c:v>-24.777000000000001</c:v>
                </c:pt>
                <c:pt idx="61550">
                  <c:v>-24.775000000000006</c:v>
                </c:pt>
                <c:pt idx="61551">
                  <c:v>-24.772999999999996</c:v>
                </c:pt>
                <c:pt idx="61552">
                  <c:v>-24.771000000000001</c:v>
                </c:pt>
                <c:pt idx="61553">
                  <c:v>-24.769000000000005</c:v>
                </c:pt>
                <c:pt idx="61554">
                  <c:v>-24.766999999999996</c:v>
                </c:pt>
                <c:pt idx="61555">
                  <c:v>-24.765000000000001</c:v>
                </c:pt>
                <c:pt idx="61556">
                  <c:v>-24.763000000000005</c:v>
                </c:pt>
                <c:pt idx="61557">
                  <c:v>-24.760999999999996</c:v>
                </c:pt>
                <c:pt idx="61558">
                  <c:v>-24.759</c:v>
                </c:pt>
                <c:pt idx="61559">
                  <c:v>-24.757000000000005</c:v>
                </c:pt>
                <c:pt idx="61560">
                  <c:v>-24.754999999999995</c:v>
                </c:pt>
                <c:pt idx="61561">
                  <c:v>-24.753</c:v>
                </c:pt>
                <c:pt idx="61562">
                  <c:v>-24.751000000000005</c:v>
                </c:pt>
                <c:pt idx="61563">
                  <c:v>-24.748999999999995</c:v>
                </c:pt>
                <c:pt idx="61564">
                  <c:v>-24.747</c:v>
                </c:pt>
                <c:pt idx="61565">
                  <c:v>-24.745000000000005</c:v>
                </c:pt>
                <c:pt idx="61566">
                  <c:v>-24.742999999999995</c:v>
                </c:pt>
                <c:pt idx="61567">
                  <c:v>-24.741</c:v>
                </c:pt>
                <c:pt idx="61568">
                  <c:v>-24.739000000000004</c:v>
                </c:pt>
                <c:pt idx="61569">
                  <c:v>-24.736999999999995</c:v>
                </c:pt>
                <c:pt idx="61570">
                  <c:v>-24.734999999999999</c:v>
                </c:pt>
                <c:pt idx="61571">
                  <c:v>-24.733000000000004</c:v>
                </c:pt>
                <c:pt idx="61572">
                  <c:v>-24.730999999999995</c:v>
                </c:pt>
                <c:pt idx="61573">
                  <c:v>-24.728999999999999</c:v>
                </c:pt>
                <c:pt idx="61574">
                  <c:v>-24.727000000000004</c:v>
                </c:pt>
                <c:pt idx="61575">
                  <c:v>-24.724999999999994</c:v>
                </c:pt>
                <c:pt idx="61576">
                  <c:v>-24.722999999999999</c:v>
                </c:pt>
                <c:pt idx="61577">
                  <c:v>-24.721000000000004</c:v>
                </c:pt>
                <c:pt idx="61578">
                  <c:v>-24.718999999999994</c:v>
                </c:pt>
                <c:pt idx="61579">
                  <c:v>-24.716999999999999</c:v>
                </c:pt>
                <c:pt idx="61580">
                  <c:v>-24.715000000000003</c:v>
                </c:pt>
                <c:pt idx="61581">
                  <c:v>-24.712999999999994</c:v>
                </c:pt>
                <c:pt idx="61582">
                  <c:v>-24.710999999999999</c:v>
                </c:pt>
                <c:pt idx="61583">
                  <c:v>-24.709000000000003</c:v>
                </c:pt>
                <c:pt idx="61584">
                  <c:v>-24.706999999999994</c:v>
                </c:pt>
                <c:pt idx="61585">
                  <c:v>-24.704999999999998</c:v>
                </c:pt>
                <c:pt idx="61586">
                  <c:v>-24.703000000000003</c:v>
                </c:pt>
                <c:pt idx="61587">
                  <c:v>-24.700999999999993</c:v>
                </c:pt>
                <c:pt idx="61588">
                  <c:v>-24.698999999999998</c:v>
                </c:pt>
                <c:pt idx="61589">
                  <c:v>-24.697000000000003</c:v>
                </c:pt>
                <c:pt idx="61590">
                  <c:v>-24.694999999999993</c:v>
                </c:pt>
                <c:pt idx="61591">
                  <c:v>-24.692999999999998</c:v>
                </c:pt>
                <c:pt idx="61592">
                  <c:v>-24.691000000000003</c:v>
                </c:pt>
                <c:pt idx="61593">
                  <c:v>-24.688999999999993</c:v>
                </c:pt>
                <c:pt idx="61594">
                  <c:v>-24.686999999999998</c:v>
                </c:pt>
                <c:pt idx="61595">
                  <c:v>-24.685000000000002</c:v>
                </c:pt>
                <c:pt idx="61596">
                  <c:v>-24.683000000000007</c:v>
                </c:pt>
                <c:pt idx="61597">
                  <c:v>-24.680999999999997</c:v>
                </c:pt>
                <c:pt idx="61598">
                  <c:v>-24.679000000000002</c:v>
                </c:pt>
                <c:pt idx="61599">
                  <c:v>-24.677000000000007</c:v>
                </c:pt>
                <c:pt idx="61600">
                  <c:v>-24.674999999999997</c:v>
                </c:pt>
                <c:pt idx="61601">
                  <c:v>-24.673000000000002</c:v>
                </c:pt>
                <c:pt idx="61602">
                  <c:v>-24.671000000000006</c:v>
                </c:pt>
                <c:pt idx="61603">
                  <c:v>-24.668999999999997</c:v>
                </c:pt>
                <c:pt idx="61604">
                  <c:v>-24.667000000000002</c:v>
                </c:pt>
                <c:pt idx="61605">
                  <c:v>-24.665000000000006</c:v>
                </c:pt>
                <c:pt idx="61606">
                  <c:v>-24.662999999999997</c:v>
                </c:pt>
                <c:pt idx="61607">
                  <c:v>-24.661000000000001</c:v>
                </c:pt>
                <c:pt idx="61608">
                  <c:v>-24.659000000000006</c:v>
                </c:pt>
                <c:pt idx="61609">
                  <c:v>-24.656999999999996</c:v>
                </c:pt>
                <c:pt idx="61610">
                  <c:v>-24.655000000000001</c:v>
                </c:pt>
                <c:pt idx="61611">
                  <c:v>-24.653000000000006</c:v>
                </c:pt>
                <c:pt idx="61612">
                  <c:v>-24.650999999999996</c:v>
                </c:pt>
                <c:pt idx="61613">
                  <c:v>-24.649000000000001</c:v>
                </c:pt>
                <c:pt idx="61614">
                  <c:v>-24.647000000000006</c:v>
                </c:pt>
                <c:pt idx="61615">
                  <c:v>-24.644999999999996</c:v>
                </c:pt>
                <c:pt idx="61616">
                  <c:v>-24.643000000000001</c:v>
                </c:pt>
                <c:pt idx="61617">
                  <c:v>-24.641000000000005</c:v>
                </c:pt>
                <c:pt idx="61618">
                  <c:v>-24.638999999999996</c:v>
                </c:pt>
                <c:pt idx="61619">
                  <c:v>-24.637</c:v>
                </c:pt>
                <c:pt idx="61620">
                  <c:v>-24.635000000000005</c:v>
                </c:pt>
                <c:pt idx="61621">
                  <c:v>-24.632999999999996</c:v>
                </c:pt>
                <c:pt idx="61622">
                  <c:v>-24.631</c:v>
                </c:pt>
                <c:pt idx="61623">
                  <c:v>-24.629000000000005</c:v>
                </c:pt>
                <c:pt idx="61624">
                  <c:v>-24.626999999999995</c:v>
                </c:pt>
                <c:pt idx="61625">
                  <c:v>-24.625</c:v>
                </c:pt>
                <c:pt idx="61626">
                  <c:v>-24.623000000000005</c:v>
                </c:pt>
                <c:pt idx="61627">
                  <c:v>-24.620999999999995</c:v>
                </c:pt>
                <c:pt idx="61628">
                  <c:v>-24.619</c:v>
                </c:pt>
                <c:pt idx="61629">
                  <c:v>-24.617000000000004</c:v>
                </c:pt>
                <c:pt idx="61630">
                  <c:v>-24.614999999999995</c:v>
                </c:pt>
                <c:pt idx="61631">
                  <c:v>-24.613</c:v>
                </c:pt>
                <c:pt idx="61632">
                  <c:v>-24.611000000000004</c:v>
                </c:pt>
                <c:pt idx="61633">
                  <c:v>-24.608999999999995</c:v>
                </c:pt>
                <c:pt idx="61634">
                  <c:v>-24.606999999999999</c:v>
                </c:pt>
                <c:pt idx="61635">
                  <c:v>-24.605000000000004</c:v>
                </c:pt>
                <c:pt idx="61636">
                  <c:v>-24.602999999999994</c:v>
                </c:pt>
                <c:pt idx="61637">
                  <c:v>-24.600999999999999</c:v>
                </c:pt>
                <c:pt idx="61638">
                  <c:v>-24.599000000000004</c:v>
                </c:pt>
                <c:pt idx="61639">
                  <c:v>-24.596999999999994</c:v>
                </c:pt>
                <c:pt idx="61640">
                  <c:v>-24.594999999999999</c:v>
                </c:pt>
                <c:pt idx="61641">
                  <c:v>-24.593000000000004</c:v>
                </c:pt>
                <c:pt idx="61642">
                  <c:v>-24.590999999999994</c:v>
                </c:pt>
                <c:pt idx="61643">
                  <c:v>-24.588999999999999</c:v>
                </c:pt>
                <c:pt idx="61644">
                  <c:v>-24.587000000000003</c:v>
                </c:pt>
                <c:pt idx="61645">
                  <c:v>-24.584999999999994</c:v>
                </c:pt>
                <c:pt idx="61646">
                  <c:v>-24.582999999999998</c:v>
                </c:pt>
                <c:pt idx="61647">
                  <c:v>-24.581000000000003</c:v>
                </c:pt>
                <c:pt idx="61648">
                  <c:v>-24.578999999999994</c:v>
                </c:pt>
                <c:pt idx="61649">
                  <c:v>-24.576999999999998</c:v>
                </c:pt>
                <c:pt idx="61650">
                  <c:v>-24.575000000000003</c:v>
                </c:pt>
                <c:pt idx="61651">
                  <c:v>-24.572999999999993</c:v>
                </c:pt>
                <c:pt idx="61652">
                  <c:v>-24.570999999999998</c:v>
                </c:pt>
                <c:pt idx="61653">
                  <c:v>-24.569000000000003</c:v>
                </c:pt>
                <c:pt idx="61654">
                  <c:v>-24.566999999999993</c:v>
                </c:pt>
                <c:pt idx="61655">
                  <c:v>-24.564999999999998</c:v>
                </c:pt>
                <c:pt idx="61656">
                  <c:v>-24.563000000000002</c:v>
                </c:pt>
                <c:pt idx="61657">
                  <c:v>-24.561000000000007</c:v>
                </c:pt>
                <c:pt idx="61658">
                  <c:v>-24.558999999999997</c:v>
                </c:pt>
                <c:pt idx="61659">
                  <c:v>-24.557000000000002</c:v>
                </c:pt>
                <c:pt idx="61660">
                  <c:v>-24.555000000000007</c:v>
                </c:pt>
                <c:pt idx="61661">
                  <c:v>-24.552999999999997</c:v>
                </c:pt>
                <c:pt idx="61662">
                  <c:v>-24.551000000000002</c:v>
                </c:pt>
                <c:pt idx="61663">
                  <c:v>-24.549000000000007</c:v>
                </c:pt>
                <c:pt idx="61664">
                  <c:v>-24.546999999999997</c:v>
                </c:pt>
                <c:pt idx="61665">
                  <c:v>-24.545000000000002</c:v>
                </c:pt>
                <c:pt idx="61666">
                  <c:v>-24.543000000000006</c:v>
                </c:pt>
                <c:pt idx="61667">
                  <c:v>-24.540999999999997</c:v>
                </c:pt>
                <c:pt idx="61668">
                  <c:v>-24.539000000000001</c:v>
                </c:pt>
                <c:pt idx="61669">
                  <c:v>-24.537000000000006</c:v>
                </c:pt>
                <c:pt idx="61670">
                  <c:v>-24.534999999999997</c:v>
                </c:pt>
                <c:pt idx="61671">
                  <c:v>-24.533000000000001</c:v>
                </c:pt>
                <c:pt idx="61672">
                  <c:v>-24.531000000000006</c:v>
                </c:pt>
                <c:pt idx="61673">
                  <c:v>-24.528999999999996</c:v>
                </c:pt>
                <c:pt idx="61674">
                  <c:v>-24.527000000000001</c:v>
                </c:pt>
                <c:pt idx="61675">
                  <c:v>-24.525000000000006</c:v>
                </c:pt>
                <c:pt idx="61676">
                  <c:v>-24.522999999999996</c:v>
                </c:pt>
                <c:pt idx="61677">
                  <c:v>-24.521000000000001</c:v>
                </c:pt>
                <c:pt idx="61678">
                  <c:v>-24.519000000000005</c:v>
                </c:pt>
                <c:pt idx="61679">
                  <c:v>-24.516999999999996</c:v>
                </c:pt>
                <c:pt idx="61680">
                  <c:v>-24.515000000000001</c:v>
                </c:pt>
                <c:pt idx="61681">
                  <c:v>-24.513000000000005</c:v>
                </c:pt>
                <c:pt idx="61682">
                  <c:v>-24.510999999999996</c:v>
                </c:pt>
                <c:pt idx="61683">
                  <c:v>-24.509</c:v>
                </c:pt>
                <c:pt idx="61684">
                  <c:v>-24.507000000000005</c:v>
                </c:pt>
                <c:pt idx="61685">
                  <c:v>-24.504999999999995</c:v>
                </c:pt>
                <c:pt idx="61686">
                  <c:v>-24.503</c:v>
                </c:pt>
                <c:pt idx="61687">
                  <c:v>-24.501000000000005</c:v>
                </c:pt>
                <c:pt idx="61688">
                  <c:v>-24.498999999999995</c:v>
                </c:pt>
                <c:pt idx="61689">
                  <c:v>-24.497</c:v>
                </c:pt>
                <c:pt idx="61690">
                  <c:v>-24.495000000000005</c:v>
                </c:pt>
                <c:pt idx="61691">
                  <c:v>-24.492999999999995</c:v>
                </c:pt>
                <c:pt idx="61692">
                  <c:v>-24.491</c:v>
                </c:pt>
                <c:pt idx="61693">
                  <c:v>-24.489000000000004</c:v>
                </c:pt>
                <c:pt idx="61694">
                  <c:v>-24.486999999999995</c:v>
                </c:pt>
                <c:pt idx="61695">
                  <c:v>-24.484999999999999</c:v>
                </c:pt>
                <c:pt idx="61696">
                  <c:v>-24.483000000000004</c:v>
                </c:pt>
                <c:pt idx="61697">
                  <c:v>-24.480999999999995</c:v>
                </c:pt>
                <c:pt idx="61698">
                  <c:v>-24.478999999999999</c:v>
                </c:pt>
                <c:pt idx="61699">
                  <c:v>-24.477000000000004</c:v>
                </c:pt>
                <c:pt idx="61700">
                  <c:v>-24.474999999999994</c:v>
                </c:pt>
                <c:pt idx="61701">
                  <c:v>-24.472999999999999</c:v>
                </c:pt>
                <c:pt idx="61702">
                  <c:v>-24.471000000000004</c:v>
                </c:pt>
                <c:pt idx="61703">
                  <c:v>-24.468999999999994</c:v>
                </c:pt>
                <c:pt idx="61704">
                  <c:v>-24.466999999999999</c:v>
                </c:pt>
                <c:pt idx="61705">
                  <c:v>-24.465000000000003</c:v>
                </c:pt>
                <c:pt idx="61706">
                  <c:v>-24.462999999999994</c:v>
                </c:pt>
                <c:pt idx="61707">
                  <c:v>-24.460999999999999</c:v>
                </c:pt>
                <c:pt idx="61708">
                  <c:v>-24.459000000000003</c:v>
                </c:pt>
                <c:pt idx="61709">
                  <c:v>-24.456999999999994</c:v>
                </c:pt>
                <c:pt idx="61710">
                  <c:v>-24.454999999999998</c:v>
                </c:pt>
                <c:pt idx="61711">
                  <c:v>-24.453000000000003</c:v>
                </c:pt>
                <c:pt idx="61712">
                  <c:v>-24.450999999999993</c:v>
                </c:pt>
                <c:pt idx="61713">
                  <c:v>-24.448999999999998</c:v>
                </c:pt>
                <c:pt idx="61714">
                  <c:v>-24.447000000000003</c:v>
                </c:pt>
                <c:pt idx="61715">
                  <c:v>-24.444999999999993</c:v>
                </c:pt>
                <c:pt idx="61716">
                  <c:v>-24.442999999999998</c:v>
                </c:pt>
                <c:pt idx="61717">
                  <c:v>-24.441000000000003</c:v>
                </c:pt>
                <c:pt idx="61718">
                  <c:v>-24.438999999999993</c:v>
                </c:pt>
                <c:pt idx="61719">
                  <c:v>-24.436999999999998</c:v>
                </c:pt>
                <c:pt idx="61720">
                  <c:v>-24.435000000000002</c:v>
                </c:pt>
                <c:pt idx="61721">
                  <c:v>-24.433000000000007</c:v>
                </c:pt>
                <c:pt idx="61722">
                  <c:v>-24.430999999999997</c:v>
                </c:pt>
                <c:pt idx="61723">
                  <c:v>-24.429000000000002</c:v>
                </c:pt>
                <c:pt idx="61724">
                  <c:v>-24.427000000000007</c:v>
                </c:pt>
                <c:pt idx="61725">
                  <c:v>-24.424999999999997</c:v>
                </c:pt>
                <c:pt idx="61726">
                  <c:v>-24.423000000000002</c:v>
                </c:pt>
                <c:pt idx="61727">
                  <c:v>-24.421000000000006</c:v>
                </c:pt>
                <c:pt idx="61728">
                  <c:v>-24.418999999999997</c:v>
                </c:pt>
                <c:pt idx="61729">
                  <c:v>-24.417000000000002</c:v>
                </c:pt>
                <c:pt idx="61730">
                  <c:v>-24.415000000000006</c:v>
                </c:pt>
                <c:pt idx="61731">
                  <c:v>-24.412999999999997</c:v>
                </c:pt>
                <c:pt idx="61732">
                  <c:v>-24.411000000000001</c:v>
                </c:pt>
                <c:pt idx="61733">
                  <c:v>-24.409000000000006</c:v>
                </c:pt>
                <c:pt idx="61734">
                  <c:v>-24.406999999999996</c:v>
                </c:pt>
                <c:pt idx="61735">
                  <c:v>-24.405000000000001</c:v>
                </c:pt>
                <c:pt idx="61736">
                  <c:v>-24.403000000000006</c:v>
                </c:pt>
                <c:pt idx="61737">
                  <c:v>-24.400999999999996</c:v>
                </c:pt>
                <c:pt idx="61738">
                  <c:v>-24.399000000000001</c:v>
                </c:pt>
                <c:pt idx="61739">
                  <c:v>-24.397000000000006</c:v>
                </c:pt>
                <c:pt idx="61740">
                  <c:v>-24.394999999999996</c:v>
                </c:pt>
                <c:pt idx="61741">
                  <c:v>-24.393000000000001</c:v>
                </c:pt>
                <c:pt idx="61742">
                  <c:v>-24.391000000000005</c:v>
                </c:pt>
                <c:pt idx="61743">
                  <c:v>-24.388999999999996</c:v>
                </c:pt>
                <c:pt idx="61744">
                  <c:v>-24.387</c:v>
                </c:pt>
                <c:pt idx="61745">
                  <c:v>-24.385000000000005</c:v>
                </c:pt>
                <c:pt idx="61746">
                  <c:v>-24.382999999999996</c:v>
                </c:pt>
                <c:pt idx="61747">
                  <c:v>-24.381</c:v>
                </c:pt>
                <c:pt idx="61748">
                  <c:v>-24.379000000000005</c:v>
                </c:pt>
                <c:pt idx="61749">
                  <c:v>-24.376999999999995</c:v>
                </c:pt>
                <c:pt idx="61750">
                  <c:v>-24.375</c:v>
                </c:pt>
                <c:pt idx="61751">
                  <c:v>-24.373000000000005</c:v>
                </c:pt>
                <c:pt idx="61752">
                  <c:v>-24.370999999999995</c:v>
                </c:pt>
                <c:pt idx="61753">
                  <c:v>-24.369</c:v>
                </c:pt>
                <c:pt idx="61754">
                  <c:v>-24.367000000000004</c:v>
                </c:pt>
                <c:pt idx="61755">
                  <c:v>-24.364999999999995</c:v>
                </c:pt>
                <c:pt idx="61756">
                  <c:v>-24.363</c:v>
                </c:pt>
                <c:pt idx="61757">
                  <c:v>-24.361000000000004</c:v>
                </c:pt>
                <c:pt idx="61758">
                  <c:v>-24.358999999999995</c:v>
                </c:pt>
                <c:pt idx="61759">
                  <c:v>-24.356999999999999</c:v>
                </c:pt>
                <c:pt idx="61760">
                  <c:v>-24.355000000000004</c:v>
                </c:pt>
                <c:pt idx="61761">
                  <c:v>-24.352999999999994</c:v>
                </c:pt>
                <c:pt idx="61762">
                  <c:v>-24.350999999999999</c:v>
                </c:pt>
                <c:pt idx="61763">
                  <c:v>-24.349000000000004</c:v>
                </c:pt>
                <c:pt idx="61764">
                  <c:v>-24.346999999999994</c:v>
                </c:pt>
                <c:pt idx="61765">
                  <c:v>-24.344999999999999</c:v>
                </c:pt>
                <c:pt idx="61766">
                  <c:v>-24.343000000000004</c:v>
                </c:pt>
                <c:pt idx="61767">
                  <c:v>-24.340999999999994</c:v>
                </c:pt>
                <c:pt idx="61768">
                  <c:v>-24.338999999999999</c:v>
                </c:pt>
                <c:pt idx="61769">
                  <c:v>-24.337000000000003</c:v>
                </c:pt>
                <c:pt idx="61770">
                  <c:v>-24.334999999999994</c:v>
                </c:pt>
                <c:pt idx="61771">
                  <c:v>-24.332999999999998</c:v>
                </c:pt>
                <c:pt idx="61772">
                  <c:v>-24.331000000000003</c:v>
                </c:pt>
                <c:pt idx="61773">
                  <c:v>-24.328999999999994</c:v>
                </c:pt>
                <c:pt idx="61774">
                  <c:v>-24.326999999999998</c:v>
                </c:pt>
                <c:pt idx="61775">
                  <c:v>-24.325000000000003</c:v>
                </c:pt>
                <c:pt idx="61776">
                  <c:v>-24.322999999999993</c:v>
                </c:pt>
                <c:pt idx="61777">
                  <c:v>-24.320999999999998</c:v>
                </c:pt>
                <c:pt idx="61778">
                  <c:v>-24.319000000000003</c:v>
                </c:pt>
                <c:pt idx="61779">
                  <c:v>-24.316999999999993</c:v>
                </c:pt>
                <c:pt idx="61780">
                  <c:v>-24.314999999999998</c:v>
                </c:pt>
                <c:pt idx="61781">
                  <c:v>-24.313000000000002</c:v>
                </c:pt>
                <c:pt idx="61782">
                  <c:v>-24.311000000000007</c:v>
                </c:pt>
                <c:pt idx="61783">
                  <c:v>-24.308999999999997</c:v>
                </c:pt>
                <c:pt idx="61784">
                  <c:v>-24.307000000000002</c:v>
                </c:pt>
                <c:pt idx="61785">
                  <c:v>-24.305000000000007</c:v>
                </c:pt>
                <c:pt idx="61786">
                  <c:v>-24.302999999999997</c:v>
                </c:pt>
                <c:pt idx="61787">
                  <c:v>-24.301000000000002</c:v>
                </c:pt>
                <c:pt idx="61788">
                  <c:v>-24.299000000000007</c:v>
                </c:pt>
                <c:pt idx="61789">
                  <c:v>-24.296999999999997</c:v>
                </c:pt>
                <c:pt idx="61790">
                  <c:v>-24.295000000000002</c:v>
                </c:pt>
                <c:pt idx="61791">
                  <c:v>-24.293000000000006</c:v>
                </c:pt>
                <c:pt idx="61792">
                  <c:v>-24.290999999999997</c:v>
                </c:pt>
                <c:pt idx="61793">
                  <c:v>-24.289000000000001</c:v>
                </c:pt>
                <c:pt idx="61794">
                  <c:v>-24.287000000000006</c:v>
                </c:pt>
                <c:pt idx="61795">
                  <c:v>-24.284999999999997</c:v>
                </c:pt>
                <c:pt idx="61796">
                  <c:v>-24.283000000000001</c:v>
                </c:pt>
                <c:pt idx="61797">
                  <c:v>-24.281000000000006</c:v>
                </c:pt>
                <c:pt idx="61798">
                  <c:v>-24.278999999999996</c:v>
                </c:pt>
                <c:pt idx="61799">
                  <c:v>-24.277000000000001</c:v>
                </c:pt>
                <c:pt idx="61800">
                  <c:v>-24.275000000000006</c:v>
                </c:pt>
                <c:pt idx="61801">
                  <c:v>-24.272999999999996</c:v>
                </c:pt>
                <c:pt idx="61802">
                  <c:v>-24.271000000000001</c:v>
                </c:pt>
                <c:pt idx="61803">
                  <c:v>-24.269000000000005</c:v>
                </c:pt>
                <c:pt idx="61804">
                  <c:v>-24.266999999999996</c:v>
                </c:pt>
                <c:pt idx="61805">
                  <c:v>-24.265000000000001</c:v>
                </c:pt>
                <c:pt idx="61806">
                  <c:v>-24.263000000000005</c:v>
                </c:pt>
                <c:pt idx="61807">
                  <c:v>-24.260999999999996</c:v>
                </c:pt>
                <c:pt idx="61808">
                  <c:v>-24.259</c:v>
                </c:pt>
                <c:pt idx="61809">
                  <c:v>-24.257000000000005</c:v>
                </c:pt>
                <c:pt idx="61810">
                  <c:v>-24.254999999999995</c:v>
                </c:pt>
                <c:pt idx="61811">
                  <c:v>-24.253</c:v>
                </c:pt>
                <c:pt idx="61812">
                  <c:v>-24.251000000000005</c:v>
                </c:pt>
                <c:pt idx="61813">
                  <c:v>-24.248999999999995</c:v>
                </c:pt>
                <c:pt idx="61814">
                  <c:v>-24.247</c:v>
                </c:pt>
                <c:pt idx="61815">
                  <c:v>-24.245000000000005</c:v>
                </c:pt>
                <c:pt idx="61816">
                  <c:v>-24.242999999999995</c:v>
                </c:pt>
                <c:pt idx="61817">
                  <c:v>-24.241</c:v>
                </c:pt>
                <c:pt idx="61818">
                  <c:v>-24.239000000000004</c:v>
                </c:pt>
                <c:pt idx="61819">
                  <c:v>-24.236999999999995</c:v>
                </c:pt>
                <c:pt idx="61820">
                  <c:v>-24.234999999999999</c:v>
                </c:pt>
                <c:pt idx="61821">
                  <c:v>-24.233000000000004</c:v>
                </c:pt>
                <c:pt idx="61822">
                  <c:v>-24.230999999999995</c:v>
                </c:pt>
                <c:pt idx="61823">
                  <c:v>-24.228999999999999</c:v>
                </c:pt>
                <c:pt idx="61824">
                  <c:v>-24.227000000000004</c:v>
                </c:pt>
                <c:pt idx="61825">
                  <c:v>-24.224999999999994</c:v>
                </c:pt>
                <c:pt idx="61826">
                  <c:v>-24.222999999999999</c:v>
                </c:pt>
                <c:pt idx="61827">
                  <c:v>-24.221000000000004</c:v>
                </c:pt>
                <c:pt idx="61828">
                  <c:v>-24.218999999999994</c:v>
                </c:pt>
                <c:pt idx="61829">
                  <c:v>-24.216999999999999</c:v>
                </c:pt>
                <c:pt idx="61830">
                  <c:v>-24.215000000000003</c:v>
                </c:pt>
                <c:pt idx="61831">
                  <c:v>-24.212999999999994</c:v>
                </c:pt>
                <c:pt idx="61832">
                  <c:v>-24.210999999999999</c:v>
                </c:pt>
                <c:pt idx="61833">
                  <c:v>-24.209000000000003</c:v>
                </c:pt>
                <c:pt idx="61834">
                  <c:v>-24.206999999999994</c:v>
                </c:pt>
                <c:pt idx="61835">
                  <c:v>-24.204999999999998</c:v>
                </c:pt>
                <c:pt idx="61836">
                  <c:v>-24.203000000000003</c:v>
                </c:pt>
                <c:pt idx="61837">
                  <c:v>-24.200999999999993</c:v>
                </c:pt>
                <c:pt idx="61838">
                  <c:v>-24.198999999999998</c:v>
                </c:pt>
                <c:pt idx="61839">
                  <c:v>-24.197000000000003</c:v>
                </c:pt>
                <c:pt idx="61840">
                  <c:v>-24.194999999999993</c:v>
                </c:pt>
                <c:pt idx="61841">
                  <c:v>-24.192999999999998</c:v>
                </c:pt>
                <c:pt idx="61842">
                  <c:v>-24.191000000000003</c:v>
                </c:pt>
                <c:pt idx="61843">
                  <c:v>-24.188999999999993</c:v>
                </c:pt>
                <c:pt idx="61844">
                  <c:v>-24.186999999999998</c:v>
                </c:pt>
                <c:pt idx="61845">
                  <c:v>-24.185000000000002</c:v>
                </c:pt>
                <c:pt idx="61846">
                  <c:v>-24.183000000000007</c:v>
                </c:pt>
                <c:pt idx="61847">
                  <c:v>-24.180999999999997</c:v>
                </c:pt>
                <c:pt idx="61848">
                  <c:v>-24.179000000000002</c:v>
                </c:pt>
                <c:pt idx="61849">
                  <c:v>-24.177000000000007</c:v>
                </c:pt>
                <c:pt idx="61850">
                  <c:v>-24.174999999999997</c:v>
                </c:pt>
                <c:pt idx="61851">
                  <c:v>-24.173000000000002</c:v>
                </c:pt>
                <c:pt idx="61852">
                  <c:v>-24.171000000000006</c:v>
                </c:pt>
                <c:pt idx="61853">
                  <c:v>-24.168999999999997</c:v>
                </c:pt>
                <c:pt idx="61854">
                  <c:v>-24.167000000000002</c:v>
                </c:pt>
                <c:pt idx="61855">
                  <c:v>-24.165000000000006</c:v>
                </c:pt>
                <c:pt idx="61856">
                  <c:v>-24.162999999999997</c:v>
                </c:pt>
                <c:pt idx="61857">
                  <c:v>-24.161000000000001</c:v>
                </c:pt>
                <c:pt idx="61858">
                  <c:v>-24.159000000000006</c:v>
                </c:pt>
                <c:pt idx="61859">
                  <c:v>-24.156999999999996</c:v>
                </c:pt>
                <c:pt idx="61860">
                  <c:v>-24.155000000000001</c:v>
                </c:pt>
                <c:pt idx="61861">
                  <c:v>-24.153000000000006</c:v>
                </c:pt>
                <c:pt idx="61862">
                  <c:v>-24.150999999999996</c:v>
                </c:pt>
                <c:pt idx="61863">
                  <c:v>-24.149000000000001</c:v>
                </c:pt>
                <c:pt idx="61864">
                  <c:v>-24.147000000000006</c:v>
                </c:pt>
                <c:pt idx="61865">
                  <c:v>-24.144999999999996</c:v>
                </c:pt>
                <c:pt idx="61866">
                  <c:v>-24.143000000000001</c:v>
                </c:pt>
                <c:pt idx="61867">
                  <c:v>-24.141000000000005</c:v>
                </c:pt>
                <c:pt idx="61868">
                  <c:v>-24.138999999999996</c:v>
                </c:pt>
                <c:pt idx="61869">
                  <c:v>-24.137</c:v>
                </c:pt>
                <c:pt idx="61870">
                  <c:v>-24.135000000000005</c:v>
                </c:pt>
                <c:pt idx="61871">
                  <c:v>-24.132999999999996</c:v>
                </c:pt>
                <c:pt idx="61872">
                  <c:v>-24.131</c:v>
                </c:pt>
                <c:pt idx="61873">
                  <c:v>-24.129000000000005</c:v>
                </c:pt>
                <c:pt idx="61874">
                  <c:v>-24.126999999999995</c:v>
                </c:pt>
                <c:pt idx="61875">
                  <c:v>-24.125</c:v>
                </c:pt>
                <c:pt idx="61876">
                  <c:v>-24.123000000000005</c:v>
                </c:pt>
                <c:pt idx="61877">
                  <c:v>-24.120999999999995</c:v>
                </c:pt>
                <c:pt idx="61878">
                  <c:v>-24.119</c:v>
                </c:pt>
                <c:pt idx="61879">
                  <c:v>-24.117000000000004</c:v>
                </c:pt>
                <c:pt idx="61880">
                  <c:v>-24.114999999999995</c:v>
                </c:pt>
                <c:pt idx="61881">
                  <c:v>-24.113</c:v>
                </c:pt>
                <c:pt idx="61882">
                  <c:v>-24.111000000000004</c:v>
                </c:pt>
                <c:pt idx="61883">
                  <c:v>-24.108999999999995</c:v>
                </c:pt>
                <c:pt idx="61884">
                  <c:v>-24.106999999999999</c:v>
                </c:pt>
                <c:pt idx="61885">
                  <c:v>-24.105000000000004</c:v>
                </c:pt>
                <c:pt idx="61886">
                  <c:v>-24.102999999999994</c:v>
                </c:pt>
                <c:pt idx="61887">
                  <c:v>-24.100999999999999</c:v>
                </c:pt>
                <c:pt idx="61888">
                  <c:v>-24.099000000000004</c:v>
                </c:pt>
                <c:pt idx="61889">
                  <c:v>-24.096999999999994</c:v>
                </c:pt>
                <c:pt idx="61890">
                  <c:v>-24.094999999999999</c:v>
                </c:pt>
                <c:pt idx="61891">
                  <c:v>-24.093000000000004</c:v>
                </c:pt>
                <c:pt idx="61892">
                  <c:v>-24.090999999999994</c:v>
                </c:pt>
                <c:pt idx="61893">
                  <c:v>-24.088999999999999</c:v>
                </c:pt>
                <c:pt idx="61894">
                  <c:v>-24.087000000000003</c:v>
                </c:pt>
                <c:pt idx="61895">
                  <c:v>-24.084999999999994</c:v>
                </c:pt>
                <c:pt idx="61896">
                  <c:v>-24.082999999999998</c:v>
                </c:pt>
                <c:pt idx="61897">
                  <c:v>-24.081000000000003</c:v>
                </c:pt>
                <c:pt idx="61898">
                  <c:v>-24.078999999999994</c:v>
                </c:pt>
                <c:pt idx="61899">
                  <c:v>-24.076999999999998</c:v>
                </c:pt>
                <c:pt idx="61900">
                  <c:v>-24.075000000000003</c:v>
                </c:pt>
                <c:pt idx="61901">
                  <c:v>-24.072999999999993</c:v>
                </c:pt>
                <c:pt idx="61902">
                  <c:v>-24.070999999999998</c:v>
                </c:pt>
                <c:pt idx="61903">
                  <c:v>-24.069000000000003</c:v>
                </c:pt>
                <c:pt idx="61904">
                  <c:v>-24.066999999999993</c:v>
                </c:pt>
                <c:pt idx="61905">
                  <c:v>-24.064999999999998</c:v>
                </c:pt>
                <c:pt idx="61906">
                  <c:v>-24.063000000000002</c:v>
                </c:pt>
                <c:pt idx="61907">
                  <c:v>-24.061000000000007</c:v>
                </c:pt>
                <c:pt idx="61908">
                  <c:v>-24.058999999999997</c:v>
                </c:pt>
                <c:pt idx="61909">
                  <c:v>-24.057000000000002</c:v>
                </c:pt>
                <c:pt idx="61910">
                  <c:v>-24.055000000000007</c:v>
                </c:pt>
                <c:pt idx="61911">
                  <c:v>-24.052999999999997</c:v>
                </c:pt>
                <c:pt idx="61912">
                  <c:v>-24.051000000000002</c:v>
                </c:pt>
                <c:pt idx="61913">
                  <c:v>-24.049000000000007</c:v>
                </c:pt>
                <c:pt idx="61914">
                  <c:v>-24.046999999999997</c:v>
                </c:pt>
                <c:pt idx="61915">
                  <c:v>-24.045000000000002</c:v>
                </c:pt>
                <c:pt idx="61916">
                  <c:v>-24.043000000000006</c:v>
                </c:pt>
                <c:pt idx="61917">
                  <c:v>-24.040999999999997</c:v>
                </c:pt>
                <c:pt idx="61918">
                  <c:v>-24.039000000000001</c:v>
                </c:pt>
                <c:pt idx="61919">
                  <c:v>-24.037000000000006</c:v>
                </c:pt>
                <c:pt idx="61920">
                  <c:v>-24.034999999999997</c:v>
                </c:pt>
                <c:pt idx="61921">
                  <c:v>-24.033000000000001</c:v>
                </c:pt>
                <c:pt idx="61922">
                  <c:v>-24.031000000000006</c:v>
                </c:pt>
                <c:pt idx="61923">
                  <c:v>-24.028999999999996</c:v>
                </c:pt>
                <c:pt idx="61924">
                  <c:v>-24.027000000000001</c:v>
                </c:pt>
                <c:pt idx="61925">
                  <c:v>-24.025000000000006</c:v>
                </c:pt>
                <c:pt idx="61926">
                  <c:v>-24.022999999999996</c:v>
                </c:pt>
                <c:pt idx="61927">
                  <c:v>-24.021000000000001</c:v>
                </c:pt>
                <c:pt idx="61928">
                  <c:v>-24.019000000000005</c:v>
                </c:pt>
                <c:pt idx="61929">
                  <c:v>-24.016999999999996</c:v>
                </c:pt>
                <c:pt idx="61930">
                  <c:v>-24.015000000000001</c:v>
                </c:pt>
                <c:pt idx="61931">
                  <c:v>-24.013000000000005</c:v>
                </c:pt>
                <c:pt idx="61932">
                  <c:v>-24.010999999999996</c:v>
                </c:pt>
                <c:pt idx="61933">
                  <c:v>-24.009</c:v>
                </c:pt>
                <c:pt idx="61934">
                  <c:v>-24.007000000000005</c:v>
                </c:pt>
                <c:pt idx="61935">
                  <c:v>-24.004999999999995</c:v>
                </c:pt>
                <c:pt idx="61936">
                  <c:v>-24.003</c:v>
                </c:pt>
                <c:pt idx="61937">
                  <c:v>-24.001000000000005</c:v>
                </c:pt>
                <c:pt idx="61938">
                  <c:v>-23.998999999999995</c:v>
                </c:pt>
                <c:pt idx="61939">
                  <c:v>-23.997</c:v>
                </c:pt>
                <c:pt idx="61940">
                  <c:v>-23.995000000000005</c:v>
                </c:pt>
                <c:pt idx="61941">
                  <c:v>-23.992999999999995</c:v>
                </c:pt>
                <c:pt idx="61942">
                  <c:v>-23.991</c:v>
                </c:pt>
                <c:pt idx="61943">
                  <c:v>-23.989000000000004</c:v>
                </c:pt>
                <c:pt idx="61944">
                  <c:v>-23.986999999999995</c:v>
                </c:pt>
                <c:pt idx="61945">
                  <c:v>-23.984999999999999</c:v>
                </c:pt>
                <c:pt idx="61946">
                  <c:v>-23.983000000000004</c:v>
                </c:pt>
                <c:pt idx="61947">
                  <c:v>-23.980999999999995</c:v>
                </c:pt>
                <c:pt idx="61948">
                  <c:v>-23.978999999999999</c:v>
                </c:pt>
                <c:pt idx="61949">
                  <c:v>-23.977000000000004</c:v>
                </c:pt>
                <c:pt idx="61950">
                  <c:v>-23.974999999999994</c:v>
                </c:pt>
                <c:pt idx="61951">
                  <c:v>-23.972999999999999</c:v>
                </c:pt>
                <c:pt idx="61952">
                  <c:v>-23.971000000000004</c:v>
                </c:pt>
                <c:pt idx="61953">
                  <c:v>-23.968999999999994</c:v>
                </c:pt>
                <c:pt idx="61954">
                  <c:v>-23.966999999999999</c:v>
                </c:pt>
                <c:pt idx="61955">
                  <c:v>-23.965000000000003</c:v>
                </c:pt>
                <c:pt idx="61956">
                  <c:v>-23.962999999999994</c:v>
                </c:pt>
                <c:pt idx="61957">
                  <c:v>-23.960999999999999</c:v>
                </c:pt>
                <c:pt idx="61958">
                  <c:v>-23.959000000000003</c:v>
                </c:pt>
                <c:pt idx="61959">
                  <c:v>-23.956999999999994</c:v>
                </c:pt>
                <c:pt idx="61960">
                  <c:v>-23.954999999999998</c:v>
                </c:pt>
                <c:pt idx="61961">
                  <c:v>-23.953000000000003</c:v>
                </c:pt>
                <c:pt idx="61962">
                  <c:v>-23.950999999999993</c:v>
                </c:pt>
                <c:pt idx="61963">
                  <c:v>-23.948999999999998</c:v>
                </c:pt>
                <c:pt idx="61964">
                  <c:v>-23.947000000000003</c:v>
                </c:pt>
                <c:pt idx="61965">
                  <c:v>-23.944999999999993</c:v>
                </c:pt>
                <c:pt idx="61966">
                  <c:v>-23.942999999999998</c:v>
                </c:pt>
                <c:pt idx="61967">
                  <c:v>-23.941000000000003</c:v>
                </c:pt>
                <c:pt idx="61968">
                  <c:v>-23.938999999999993</c:v>
                </c:pt>
                <c:pt idx="61969">
                  <c:v>-23.936999999999998</c:v>
                </c:pt>
                <c:pt idx="61970">
                  <c:v>-23.935000000000002</c:v>
                </c:pt>
                <c:pt idx="61971">
                  <c:v>-23.933000000000007</c:v>
                </c:pt>
                <c:pt idx="61972">
                  <c:v>-23.930999999999997</c:v>
                </c:pt>
                <c:pt idx="61973">
                  <c:v>-23.929000000000002</c:v>
                </c:pt>
                <c:pt idx="61974">
                  <c:v>-23.927000000000007</c:v>
                </c:pt>
                <c:pt idx="61975">
                  <c:v>-23.924999999999997</c:v>
                </c:pt>
                <c:pt idx="61976">
                  <c:v>-23.923000000000002</c:v>
                </c:pt>
                <c:pt idx="61977">
                  <c:v>-23.921000000000006</c:v>
                </c:pt>
                <c:pt idx="61978">
                  <c:v>-23.918999999999997</c:v>
                </c:pt>
                <c:pt idx="61979">
                  <c:v>-23.917000000000002</c:v>
                </c:pt>
                <c:pt idx="61980">
                  <c:v>-23.915000000000006</c:v>
                </c:pt>
                <c:pt idx="61981">
                  <c:v>-23.912999999999997</c:v>
                </c:pt>
                <c:pt idx="61982">
                  <c:v>-23.911000000000001</c:v>
                </c:pt>
                <c:pt idx="61983">
                  <c:v>-23.909000000000006</c:v>
                </c:pt>
                <c:pt idx="61984">
                  <c:v>-23.906999999999996</c:v>
                </c:pt>
                <c:pt idx="61985">
                  <c:v>-23.905000000000001</c:v>
                </c:pt>
                <c:pt idx="61986">
                  <c:v>-23.903000000000006</c:v>
                </c:pt>
                <c:pt idx="61987">
                  <c:v>-23.900999999999996</c:v>
                </c:pt>
                <c:pt idx="61988">
                  <c:v>-23.899000000000001</c:v>
                </c:pt>
                <c:pt idx="61989">
                  <c:v>-23.897000000000006</c:v>
                </c:pt>
                <c:pt idx="61990">
                  <c:v>-23.894999999999996</c:v>
                </c:pt>
                <c:pt idx="61991">
                  <c:v>-23.893000000000001</c:v>
                </c:pt>
                <c:pt idx="61992">
                  <c:v>-23.891000000000005</c:v>
                </c:pt>
                <c:pt idx="61993">
                  <c:v>-23.888999999999996</c:v>
                </c:pt>
                <c:pt idx="61994">
                  <c:v>-23.887</c:v>
                </c:pt>
                <c:pt idx="61995">
                  <c:v>-23.885000000000005</c:v>
                </c:pt>
                <c:pt idx="61996">
                  <c:v>-23.882999999999996</c:v>
                </c:pt>
                <c:pt idx="61997">
                  <c:v>-23.881</c:v>
                </c:pt>
                <c:pt idx="61998">
                  <c:v>-23.879000000000005</c:v>
                </c:pt>
                <c:pt idx="61999">
                  <c:v>-23.876999999999995</c:v>
                </c:pt>
                <c:pt idx="62000">
                  <c:v>-23.875</c:v>
                </c:pt>
                <c:pt idx="62001">
                  <c:v>-23.873000000000005</c:v>
                </c:pt>
                <c:pt idx="62002">
                  <c:v>-23.870999999999995</c:v>
                </c:pt>
                <c:pt idx="62003">
                  <c:v>-23.869</c:v>
                </c:pt>
                <c:pt idx="62004">
                  <c:v>-23.867000000000004</c:v>
                </c:pt>
                <c:pt idx="62005">
                  <c:v>-23.864999999999995</c:v>
                </c:pt>
                <c:pt idx="62006">
                  <c:v>-23.863</c:v>
                </c:pt>
                <c:pt idx="62007">
                  <c:v>-23.861000000000004</c:v>
                </c:pt>
                <c:pt idx="62008">
                  <c:v>-23.858999999999995</c:v>
                </c:pt>
                <c:pt idx="62009">
                  <c:v>-23.856999999999999</c:v>
                </c:pt>
                <c:pt idx="62010">
                  <c:v>-23.855000000000004</c:v>
                </c:pt>
                <c:pt idx="62011">
                  <c:v>-23.852999999999994</c:v>
                </c:pt>
                <c:pt idx="62012">
                  <c:v>-23.850999999999999</c:v>
                </c:pt>
                <c:pt idx="62013">
                  <c:v>-23.849000000000004</c:v>
                </c:pt>
                <c:pt idx="62014">
                  <c:v>-23.846999999999994</c:v>
                </c:pt>
                <c:pt idx="62015">
                  <c:v>-23.844999999999999</c:v>
                </c:pt>
                <c:pt idx="62016">
                  <c:v>-23.843000000000004</c:v>
                </c:pt>
                <c:pt idx="62017">
                  <c:v>-23.840999999999994</c:v>
                </c:pt>
                <c:pt idx="62018">
                  <c:v>-23.838999999999999</c:v>
                </c:pt>
                <c:pt idx="62019">
                  <c:v>-23.837000000000003</c:v>
                </c:pt>
                <c:pt idx="62020">
                  <c:v>-23.834999999999994</c:v>
                </c:pt>
                <c:pt idx="62021">
                  <c:v>-23.832999999999998</c:v>
                </c:pt>
                <c:pt idx="62022">
                  <c:v>-23.831000000000003</c:v>
                </c:pt>
                <c:pt idx="62023">
                  <c:v>-23.828999999999994</c:v>
                </c:pt>
                <c:pt idx="62024">
                  <c:v>-23.826999999999998</c:v>
                </c:pt>
                <c:pt idx="62025">
                  <c:v>-23.825000000000003</c:v>
                </c:pt>
                <c:pt idx="62026">
                  <c:v>-23.822999999999993</c:v>
                </c:pt>
                <c:pt idx="62027">
                  <c:v>-23.820999999999998</c:v>
                </c:pt>
                <c:pt idx="62028">
                  <c:v>-23.819000000000003</c:v>
                </c:pt>
                <c:pt idx="62029">
                  <c:v>-23.816999999999993</c:v>
                </c:pt>
                <c:pt idx="62030">
                  <c:v>-23.814999999999998</c:v>
                </c:pt>
                <c:pt idx="62031">
                  <c:v>-23.813000000000002</c:v>
                </c:pt>
                <c:pt idx="62032">
                  <c:v>-23.811000000000007</c:v>
                </c:pt>
                <c:pt idx="62033">
                  <c:v>-23.808999999999997</c:v>
                </c:pt>
                <c:pt idx="62034">
                  <c:v>-23.807000000000002</c:v>
                </c:pt>
                <c:pt idx="62035">
                  <c:v>-23.805000000000007</c:v>
                </c:pt>
                <c:pt idx="62036">
                  <c:v>-23.802999999999997</c:v>
                </c:pt>
                <c:pt idx="62037">
                  <c:v>-23.801000000000002</c:v>
                </c:pt>
                <c:pt idx="62038">
                  <c:v>-23.799000000000007</c:v>
                </c:pt>
                <c:pt idx="62039">
                  <c:v>-23.796999999999997</c:v>
                </c:pt>
                <c:pt idx="62040">
                  <c:v>-23.795000000000002</c:v>
                </c:pt>
                <c:pt idx="62041">
                  <c:v>-23.793000000000006</c:v>
                </c:pt>
                <c:pt idx="62042">
                  <c:v>-23.790999999999997</c:v>
                </c:pt>
                <c:pt idx="62043">
                  <c:v>-23.789000000000001</c:v>
                </c:pt>
                <c:pt idx="62044">
                  <c:v>-23.787000000000006</c:v>
                </c:pt>
                <c:pt idx="62045">
                  <c:v>-23.784999999999997</c:v>
                </c:pt>
                <c:pt idx="62046">
                  <c:v>-23.783000000000001</c:v>
                </c:pt>
                <c:pt idx="62047">
                  <c:v>-23.781000000000006</c:v>
                </c:pt>
                <c:pt idx="62048">
                  <c:v>-23.778999999999996</c:v>
                </c:pt>
                <c:pt idx="62049">
                  <c:v>-23.777000000000001</c:v>
                </c:pt>
                <c:pt idx="62050">
                  <c:v>-23.775000000000006</c:v>
                </c:pt>
                <c:pt idx="62051">
                  <c:v>-23.772999999999996</c:v>
                </c:pt>
                <c:pt idx="62052">
                  <c:v>-23.771000000000001</c:v>
                </c:pt>
                <c:pt idx="62053">
                  <c:v>-23.769000000000005</c:v>
                </c:pt>
                <c:pt idx="62054">
                  <c:v>-23.766999999999996</c:v>
                </c:pt>
                <c:pt idx="62055">
                  <c:v>-23.765000000000001</c:v>
                </c:pt>
                <c:pt idx="62056">
                  <c:v>-23.763000000000005</c:v>
                </c:pt>
                <c:pt idx="62057">
                  <c:v>-23.760999999999996</c:v>
                </c:pt>
                <c:pt idx="62058">
                  <c:v>-23.759</c:v>
                </c:pt>
                <c:pt idx="62059">
                  <c:v>-23.757000000000005</c:v>
                </c:pt>
                <c:pt idx="62060">
                  <c:v>-23.754999999999995</c:v>
                </c:pt>
                <c:pt idx="62061">
                  <c:v>-23.753</c:v>
                </c:pt>
                <c:pt idx="62062">
                  <c:v>-23.751000000000005</c:v>
                </c:pt>
                <c:pt idx="62063">
                  <c:v>-23.748999999999995</c:v>
                </c:pt>
                <c:pt idx="62064">
                  <c:v>-23.747</c:v>
                </c:pt>
                <c:pt idx="62065">
                  <c:v>-23.745000000000005</c:v>
                </c:pt>
                <c:pt idx="62066">
                  <c:v>-23.742999999999995</c:v>
                </c:pt>
                <c:pt idx="62067">
                  <c:v>-23.741</c:v>
                </c:pt>
                <c:pt idx="62068">
                  <c:v>-23.739000000000004</c:v>
                </c:pt>
                <c:pt idx="62069">
                  <c:v>-23.736999999999995</c:v>
                </c:pt>
                <c:pt idx="62070">
                  <c:v>-23.734999999999999</c:v>
                </c:pt>
                <c:pt idx="62071">
                  <c:v>-23.733000000000004</c:v>
                </c:pt>
                <c:pt idx="62072">
                  <c:v>-23.730999999999995</c:v>
                </c:pt>
                <c:pt idx="62073">
                  <c:v>-23.728999999999999</c:v>
                </c:pt>
                <c:pt idx="62074">
                  <c:v>-23.727000000000004</c:v>
                </c:pt>
                <c:pt idx="62075">
                  <c:v>-23.724999999999994</c:v>
                </c:pt>
                <c:pt idx="62076">
                  <c:v>-23.722999999999999</c:v>
                </c:pt>
                <c:pt idx="62077">
                  <c:v>-23.721000000000004</c:v>
                </c:pt>
                <c:pt idx="62078">
                  <c:v>-23.718999999999994</c:v>
                </c:pt>
                <c:pt idx="62079">
                  <c:v>-23.716999999999999</c:v>
                </c:pt>
                <c:pt idx="62080">
                  <c:v>-23.715000000000003</c:v>
                </c:pt>
                <c:pt idx="62081">
                  <c:v>-23.712999999999994</c:v>
                </c:pt>
                <c:pt idx="62082">
                  <c:v>-23.710999999999999</c:v>
                </c:pt>
                <c:pt idx="62083">
                  <c:v>-23.709000000000003</c:v>
                </c:pt>
                <c:pt idx="62084">
                  <c:v>-23.706999999999994</c:v>
                </c:pt>
                <c:pt idx="62085">
                  <c:v>-23.704999999999998</c:v>
                </c:pt>
                <c:pt idx="62086">
                  <c:v>-23.703000000000003</c:v>
                </c:pt>
                <c:pt idx="62087">
                  <c:v>-23.700999999999993</c:v>
                </c:pt>
                <c:pt idx="62088">
                  <c:v>-23.698999999999998</c:v>
                </c:pt>
                <c:pt idx="62089">
                  <c:v>-23.697000000000003</c:v>
                </c:pt>
                <c:pt idx="62090">
                  <c:v>-23.694999999999993</c:v>
                </c:pt>
                <c:pt idx="62091">
                  <c:v>-23.692999999999998</c:v>
                </c:pt>
                <c:pt idx="62092">
                  <c:v>-23.691000000000003</c:v>
                </c:pt>
                <c:pt idx="62093">
                  <c:v>-23.688999999999993</c:v>
                </c:pt>
                <c:pt idx="62094">
                  <c:v>-23.686999999999998</c:v>
                </c:pt>
                <c:pt idx="62095">
                  <c:v>-23.685000000000002</c:v>
                </c:pt>
                <c:pt idx="62096">
                  <c:v>-23.683000000000007</c:v>
                </c:pt>
                <c:pt idx="62097">
                  <c:v>-23.680999999999997</c:v>
                </c:pt>
                <c:pt idx="62098">
                  <c:v>-23.679000000000002</c:v>
                </c:pt>
                <c:pt idx="62099">
                  <c:v>-23.677000000000007</c:v>
                </c:pt>
                <c:pt idx="62100">
                  <c:v>-23.674999999999997</c:v>
                </c:pt>
                <c:pt idx="62101">
                  <c:v>-23.673000000000002</c:v>
                </c:pt>
                <c:pt idx="62102">
                  <c:v>-23.671000000000006</c:v>
                </c:pt>
                <c:pt idx="62103">
                  <c:v>-23.668999999999997</c:v>
                </c:pt>
                <c:pt idx="62104">
                  <c:v>-23.667000000000002</c:v>
                </c:pt>
                <c:pt idx="62105">
                  <c:v>-23.665000000000006</c:v>
                </c:pt>
                <c:pt idx="62106">
                  <c:v>-23.662999999999997</c:v>
                </c:pt>
                <c:pt idx="62107">
                  <c:v>-23.661000000000001</c:v>
                </c:pt>
                <c:pt idx="62108">
                  <c:v>-23.659000000000006</c:v>
                </c:pt>
                <c:pt idx="62109">
                  <c:v>-23.656999999999996</c:v>
                </c:pt>
                <c:pt idx="62110">
                  <c:v>-23.655000000000001</c:v>
                </c:pt>
                <c:pt idx="62111">
                  <c:v>-23.653000000000006</c:v>
                </c:pt>
                <c:pt idx="62112">
                  <c:v>-23.650999999999996</c:v>
                </c:pt>
                <c:pt idx="62113">
                  <c:v>-23.649000000000001</c:v>
                </c:pt>
                <c:pt idx="62114">
                  <c:v>-23.647000000000006</c:v>
                </c:pt>
                <c:pt idx="62115">
                  <c:v>-23.644999999999996</c:v>
                </c:pt>
                <c:pt idx="62116">
                  <c:v>-23.643000000000001</c:v>
                </c:pt>
                <c:pt idx="62117">
                  <c:v>-23.641000000000005</c:v>
                </c:pt>
                <c:pt idx="62118">
                  <c:v>-23.638999999999996</c:v>
                </c:pt>
                <c:pt idx="62119">
                  <c:v>-23.637</c:v>
                </c:pt>
                <c:pt idx="62120">
                  <c:v>-23.635000000000005</c:v>
                </c:pt>
                <c:pt idx="62121">
                  <c:v>-23.632999999999996</c:v>
                </c:pt>
                <c:pt idx="62122">
                  <c:v>-23.631</c:v>
                </c:pt>
                <c:pt idx="62123">
                  <c:v>-23.629000000000005</c:v>
                </c:pt>
                <c:pt idx="62124">
                  <c:v>-23.626999999999995</c:v>
                </c:pt>
                <c:pt idx="62125">
                  <c:v>-23.625</c:v>
                </c:pt>
                <c:pt idx="62126">
                  <c:v>-23.623000000000005</c:v>
                </c:pt>
                <c:pt idx="62127">
                  <c:v>-23.620999999999995</c:v>
                </c:pt>
                <c:pt idx="62128">
                  <c:v>-23.619</c:v>
                </c:pt>
                <c:pt idx="62129">
                  <c:v>-23.617000000000004</c:v>
                </c:pt>
                <c:pt idx="62130">
                  <c:v>-23.614999999999995</c:v>
                </c:pt>
                <c:pt idx="62131">
                  <c:v>-23.613</c:v>
                </c:pt>
                <c:pt idx="62132">
                  <c:v>-23.611000000000004</c:v>
                </c:pt>
                <c:pt idx="62133">
                  <c:v>-23.608999999999995</c:v>
                </c:pt>
                <c:pt idx="62134">
                  <c:v>-23.606999999999999</c:v>
                </c:pt>
                <c:pt idx="62135">
                  <c:v>-23.605000000000004</c:v>
                </c:pt>
                <c:pt idx="62136">
                  <c:v>-23.602999999999994</c:v>
                </c:pt>
                <c:pt idx="62137">
                  <c:v>-23.600999999999999</c:v>
                </c:pt>
                <c:pt idx="62138">
                  <c:v>-23.599000000000004</c:v>
                </c:pt>
                <c:pt idx="62139">
                  <c:v>-23.596999999999994</c:v>
                </c:pt>
                <c:pt idx="62140">
                  <c:v>-23.594999999999999</c:v>
                </c:pt>
                <c:pt idx="62141">
                  <c:v>-23.593000000000004</c:v>
                </c:pt>
                <c:pt idx="62142">
                  <c:v>-23.590999999999994</c:v>
                </c:pt>
                <c:pt idx="62143">
                  <c:v>-23.588999999999999</c:v>
                </c:pt>
                <c:pt idx="62144">
                  <c:v>-23.587000000000003</c:v>
                </c:pt>
                <c:pt idx="62145">
                  <c:v>-23.584999999999994</c:v>
                </c:pt>
                <c:pt idx="62146">
                  <c:v>-23.582999999999998</c:v>
                </c:pt>
                <c:pt idx="62147">
                  <c:v>-23.581000000000003</c:v>
                </c:pt>
                <c:pt idx="62148">
                  <c:v>-23.578999999999994</c:v>
                </c:pt>
                <c:pt idx="62149">
                  <c:v>-23.576999999999998</c:v>
                </c:pt>
                <c:pt idx="62150">
                  <c:v>-23.575000000000003</c:v>
                </c:pt>
                <c:pt idx="62151">
                  <c:v>-23.572999999999993</c:v>
                </c:pt>
                <c:pt idx="62152">
                  <c:v>-23.570999999999998</c:v>
                </c:pt>
                <c:pt idx="62153">
                  <c:v>-23.569000000000003</c:v>
                </c:pt>
                <c:pt idx="62154">
                  <c:v>-23.566999999999993</c:v>
                </c:pt>
                <c:pt idx="62155">
                  <c:v>-23.564999999999998</c:v>
                </c:pt>
                <c:pt idx="62156">
                  <c:v>-23.563000000000002</c:v>
                </c:pt>
                <c:pt idx="62157">
                  <c:v>-23.561000000000007</c:v>
                </c:pt>
                <c:pt idx="62158">
                  <c:v>-23.558999999999997</c:v>
                </c:pt>
                <c:pt idx="62159">
                  <c:v>-23.557000000000002</c:v>
                </c:pt>
                <c:pt idx="62160">
                  <c:v>-23.555000000000007</c:v>
                </c:pt>
                <c:pt idx="62161">
                  <c:v>-23.552999999999997</c:v>
                </c:pt>
                <c:pt idx="62162">
                  <c:v>-23.551000000000002</c:v>
                </c:pt>
                <c:pt idx="62163">
                  <c:v>-23.549000000000007</c:v>
                </c:pt>
                <c:pt idx="62164">
                  <c:v>-23.546999999999997</c:v>
                </c:pt>
                <c:pt idx="62165">
                  <c:v>-23.545000000000002</c:v>
                </c:pt>
                <c:pt idx="62166">
                  <c:v>-23.543000000000006</c:v>
                </c:pt>
                <c:pt idx="62167">
                  <c:v>-23.540999999999997</c:v>
                </c:pt>
                <c:pt idx="62168">
                  <c:v>-23.539000000000001</c:v>
                </c:pt>
                <c:pt idx="62169">
                  <c:v>-23.537000000000006</c:v>
                </c:pt>
                <c:pt idx="62170">
                  <c:v>-23.534999999999997</c:v>
                </c:pt>
                <c:pt idx="62171">
                  <c:v>-23.533000000000001</c:v>
                </c:pt>
                <c:pt idx="62172">
                  <c:v>-23.531000000000006</c:v>
                </c:pt>
                <c:pt idx="62173">
                  <c:v>-23.528999999999996</c:v>
                </c:pt>
                <c:pt idx="62174">
                  <c:v>-23.527000000000001</c:v>
                </c:pt>
                <c:pt idx="62175">
                  <c:v>-23.525000000000006</c:v>
                </c:pt>
                <c:pt idx="62176">
                  <c:v>-23.522999999999996</c:v>
                </c:pt>
                <c:pt idx="62177">
                  <c:v>-23.521000000000001</c:v>
                </c:pt>
                <c:pt idx="62178">
                  <c:v>-23.519000000000005</c:v>
                </c:pt>
                <c:pt idx="62179">
                  <c:v>-23.516999999999996</c:v>
                </c:pt>
                <c:pt idx="62180">
                  <c:v>-23.515000000000001</c:v>
                </c:pt>
                <c:pt idx="62181">
                  <c:v>-23.513000000000005</c:v>
                </c:pt>
                <c:pt idx="62182">
                  <c:v>-23.510999999999996</c:v>
                </c:pt>
                <c:pt idx="62183">
                  <c:v>-23.509</c:v>
                </c:pt>
                <c:pt idx="62184">
                  <c:v>-23.507000000000005</c:v>
                </c:pt>
                <c:pt idx="62185">
                  <c:v>-23.504999999999995</c:v>
                </c:pt>
                <c:pt idx="62186">
                  <c:v>-23.503</c:v>
                </c:pt>
                <c:pt idx="62187">
                  <c:v>-23.501000000000005</c:v>
                </c:pt>
                <c:pt idx="62188">
                  <c:v>-23.498999999999995</c:v>
                </c:pt>
                <c:pt idx="62189">
                  <c:v>-23.497</c:v>
                </c:pt>
                <c:pt idx="62190">
                  <c:v>-23.495000000000005</c:v>
                </c:pt>
                <c:pt idx="62191">
                  <c:v>-23.492999999999995</c:v>
                </c:pt>
                <c:pt idx="62192">
                  <c:v>-23.491</c:v>
                </c:pt>
                <c:pt idx="62193">
                  <c:v>-23.489000000000004</c:v>
                </c:pt>
                <c:pt idx="62194">
                  <c:v>-23.486999999999995</c:v>
                </c:pt>
                <c:pt idx="62195">
                  <c:v>-23.484999999999999</c:v>
                </c:pt>
                <c:pt idx="62196">
                  <c:v>-23.483000000000004</c:v>
                </c:pt>
                <c:pt idx="62197">
                  <c:v>-23.480999999999995</c:v>
                </c:pt>
                <c:pt idx="62198">
                  <c:v>-23.478999999999999</c:v>
                </c:pt>
                <c:pt idx="62199">
                  <c:v>-23.477000000000004</c:v>
                </c:pt>
                <c:pt idx="62200">
                  <c:v>-23.474999999999994</c:v>
                </c:pt>
                <c:pt idx="62201">
                  <c:v>-23.472999999999999</c:v>
                </c:pt>
                <c:pt idx="62202">
                  <c:v>-23.471000000000004</c:v>
                </c:pt>
                <c:pt idx="62203">
                  <c:v>-23.468999999999994</c:v>
                </c:pt>
                <c:pt idx="62204">
                  <c:v>-23.466999999999999</c:v>
                </c:pt>
                <c:pt idx="62205">
                  <c:v>-23.465000000000003</c:v>
                </c:pt>
                <c:pt idx="62206">
                  <c:v>-23.462999999999994</c:v>
                </c:pt>
                <c:pt idx="62207">
                  <c:v>-23.460999999999999</c:v>
                </c:pt>
                <c:pt idx="62208">
                  <c:v>-23.459000000000003</c:v>
                </c:pt>
                <c:pt idx="62209">
                  <c:v>-23.456999999999994</c:v>
                </c:pt>
                <c:pt idx="62210">
                  <c:v>-23.454999999999998</c:v>
                </c:pt>
                <c:pt idx="62211">
                  <c:v>-23.453000000000003</c:v>
                </c:pt>
                <c:pt idx="62212">
                  <c:v>-23.450999999999993</c:v>
                </c:pt>
                <c:pt idx="62213">
                  <c:v>-23.448999999999998</c:v>
                </c:pt>
                <c:pt idx="62214">
                  <c:v>-23.447000000000003</c:v>
                </c:pt>
                <c:pt idx="62215">
                  <c:v>-23.444999999999993</c:v>
                </c:pt>
                <c:pt idx="62216">
                  <c:v>-23.442999999999998</c:v>
                </c:pt>
                <c:pt idx="62217">
                  <c:v>-23.441000000000003</c:v>
                </c:pt>
                <c:pt idx="62218">
                  <c:v>-23.438999999999993</c:v>
                </c:pt>
                <c:pt idx="62219">
                  <c:v>-23.436999999999998</c:v>
                </c:pt>
                <c:pt idx="62220">
                  <c:v>-23.435000000000002</c:v>
                </c:pt>
                <c:pt idx="62221">
                  <c:v>-23.433000000000007</c:v>
                </c:pt>
                <c:pt idx="62222">
                  <c:v>-23.430999999999997</c:v>
                </c:pt>
                <c:pt idx="62223">
                  <c:v>-23.429000000000002</c:v>
                </c:pt>
                <c:pt idx="62224">
                  <c:v>-23.427000000000007</c:v>
                </c:pt>
                <c:pt idx="62225">
                  <c:v>-23.424999999999997</c:v>
                </c:pt>
                <c:pt idx="62226">
                  <c:v>-23.423000000000002</c:v>
                </c:pt>
                <c:pt idx="62227">
                  <c:v>-23.421000000000006</c:v>
                </c:pt>
                <c:pt idx="62228">
                  <c:v>-23.418999999999997</c:v>
                </c:pt>
                <c:pt idx="62229">
                  <c:v>-23.417000000000002</c:v>
                </c:pt>
                <c:pt idx="62230">
                  <c:v>-23.415000000000006</c:v>
                </c:pt>
                <c:pt idx="62231">
                  <c:v>-23.412999999999997</c:v>
                </c:pt>
                <c:pt idx="62232">
                  <c:v>-23.411000000000001</c:v>
                </c:pt>
                <c:pt idx="62233">
                  <c:v>-23.409000000000006</c:v>
                </c:pt>
                <c:pt idx="62234">
                  <c:v>-23.406999999999996</c:v>
                </c:pt>
                <c:pt idx="62235">
                  <c:v>-23.405000000000001</c:v>
                </c:pt>
                <c:pt idx="62236">
                  <c:v>-23.403000000000006</c:v>
                </c:pt>
                <c:pt idx="62237">
                  <c:v>-23.400999999999996</c:v>
                </c:pt>
                <c:pt idx="62238">
                  <c:v>-23.399000000000001</c:v>
                </c:pt>
                <c:pt idx="62239">
                  <c:v>-23.397000000000006</c:v>
                </c:pt>
                <c:pt idx="62240">
                  <c:v>-23.394999999999996</c:v>
                </c:pt>
                <c:pt idx="62241">
                  <c:v>-23.393000000000001</c:v>
                </c:pt>
                <c:pt idx="62242">
                  <c:v>-23.391000000000005</c:v>
                </c:pt>
                <c:pt idx="62243">
                  <c:v>-23.388999999999996</c:v>
                </c:pt>
                <c:pt idx="62244">
                  <c:v>-23.387</c:v>
                </c:pt>
                <c:pt idx="62245">
                  <c:v>-23.385000000000005</c:v>
                </c:pt>
                <c:pt idx="62246">
                  <c:v>-23.382999999999996</c:v>
                </c:pt>
                <c:pt idx="62247">
                  <c:v>-23.381</c:v>
                </c:pt>
                <c:pt idx="62248">
                  <c:v>-23.379000000000005</c:v>
                </c:pt>
                <c:pt idx="62249">
                  <c:v>-23.376999999999995</c:v>
                </c:pt>
                <c:pt idx="62250">
                  <c:v>-23.375</c:v>
                </c:pt>
                <c:pt idx="62251">
                  <c:v>-23.373000000000005</c:v>
                </c:pt>
                <c:pt idx="62252">
                  <c:v>-23.370999999999995</c:v>
                </c:pt>
                <c:pt idx="62253">
                  <c:v>-23.369</c:v>
                </c:pt>
                <c:pt idx="62254">
                  <c:v>-23.367000000000004</c:v>
                </c:pt>
                <c:pt idx="62255">
                  <c:v>-23.364999999999995</c:v>
                </c:pt>
                <c:pt idx="62256">
                  <c:v>-23.363</c:v>
                </c:pt>
                <c:pt idx="62257">
                  <c:v>-23.361000000000004</c:v>
                </c:pt>
                <c:pt idx="62258">
                  <c:v>-23.358999999999995</c:v>
                </c:pt>
                <c:pt idx="62259">
                  <c:v>-23.356999999999999</c:v>
                </c:pt>
                <c:pt idx="62260">
                  <c:v>-23.355000000000004</c:v>
                </c:pt>
                <c:pt idx="62261">
                  <c:v>-23.352999999999994</c:v>
                </c:pt>
                <c:pt idx="62262">
                  <c:v>-23.350999999999999</c:v>
                </c:pt>
                <c:pt idx="62263">
                  <c:v>-23.349000000000004</c:v>
                </c:pt>
                <c:pt idx="62264">
                  <c:v>-23.346999999999994</c:v>
                </c:pt>
                <c:pt idx="62265">
                  <c:v>-23.344999999999999</c:v>
                </c:pt>
                <c:pt idx="62266">
                  <c:v>-23.343000000000004</c:v>
                </c:pt>
                <c:pt idx="62267">
                  <c:v>-23.340999999999994</c:v>
                </c:pt>
                <c:pt idx="62268">
                  <c:v>-23.338999999999999</c:v>
                </c:pt>
                <c:pt idx="62269">
                  <c:v>-23.337000000000003</c:v>
                </c:pt>
                <c:pt idx="62270">
                  <c:v>-23.334999999999994</c:v>
                </c:pt>
                <c:pt idx="62271">
                  <c:v>-23.332999999999998</c:v>
                </c:pt>
                <c:pt idx="62272">
                  <c:v>-23.331000000000003</c:v>
                </c:pt>
                <c:pt idx="62273">
                  <c:v>-23.328999999999994</c:v>
                </c:pt>
                <c:pt idx="62274">
                  <c:v>-23.326999999999998</c:v>
                </c:pt>
                <c:pt idx="62275">
                  <c:v>-23.325000000000003</c:v>
                </c:pt>
                <c:pt idx="62276">
                  <c:v>-23.322999999999993</c:v>
                </c:pt>
                <c:pt idx="62277">
                  <c:v>-23.320999999999998</c:v>
                </c:pt>
                <c:pt idx="62278">
                  <c:v>-23.319000000000003</c:v>
                </c:pt>
                <c:pt idx="62279">
                  <c:v>-23.316999999999993</c:v>
                </c:pt>
                <c:pt idx="62280">
                  <c:v>-23.314999999999998</c:v>
                </c:pt>
                <c:pt idx="62281">
                  <c:v>-23.313000000000002</c:v>
                </c:pt>
                <c:pt idx="62282">
                  <c:v>-23.311000000000007</c:v>
                </c:pt>
                <c:pt idx="62283">
                  <c:v>-23.308999999999997</c:v>
                </c:pt>
                <c:pt idx="62284">
                  <c:v>-23.307000000000002</c:v>
                </c:pt>
                <c:pt idx="62285">
                  <c:v>-23.305000000000007</c:v>
                </c:pt>
                <c:pt idx="62286">
                  <c:v>-23.302999999999997</c:v>
                </c:pt>
                <c:pt idx="62287">
                  <c:v>-23.301000000000002</c:v>
                </c:pt>
                <c:pt idx="62288">
                  <c:v>-23.299000000000007</c:v>
                </c:pt>
                <c:pt idx="62289">
                  <c:v>-23.296999999999997</c:v>
                </c:pt>
                <c:pt idx="62290">
                  <c:v>-23.295000000000002</c:v>
                </c:pt>
                <c:pt idx="62291">
                  <c:v>-23.293000000000006</c:v>
                </c:pt>
                <c:pt idx="62292">
                  <c:v>-23.290999999999997</c:v>
                </c:pt>
                <c:pt idx="62293">
                  <c:v>-23.289000000000001</c:v>
                </c:pt>
                <c:pt idx="62294">
                  <c:v>-23.287000000000006</c:v>
                </c:pt>
                <c:pt idx="62295">
                  <c:v>-23.284999999999997</c:v>
                </c:pt>
                <c:pt idx="62296">
                  <c:v>-23.283000000000001</c:v>
                </c:pt>
                <c:pt idx="62297">
                  <c:v>-23.281000000000006</c:v>
                </c:pt>
                <c:pt idx="62298">
                  <c:v>-23.278999999999996</c:v>
                </c:pt>
                <c:pt idx="62299">
                  <c:v>-23.277000000000001</c:v>
                </c:pt>
                <c:pt idx="62300">
                  <c:v>-23.275000000000006</c:v>
                </c:pt>
                <c:pt idx="62301">
                  <c:v>-23.272999999999996</c:v>
                </c:pt>
                <c:pt idx="62302">
                  <c:v>-23.271000000000001</c:v>
                </c:pt>
                <c:pt idx="62303">
                  <c:v>-23.269000000000005</c:v>
                </c:pt>
                <c:pt idx="62304">
                  <c:v>-23.266999999999996</c:v>
                </c:pt>
                <c:pt idx="62305">
                  <c:v>-23.265000000000001</c:v>
                </c:pt>
                <c:pt idx="62306">
                  <c:v>-23.263000000000005</c:v>
                </c:pt>
                <c:pt idx="62307">
                  <c:v>-23.260999999999996</c:v>
                </c:pt>
                <c:pt idx="62308">
                  <c:v>-23.259</c:v>
                </c:pt>
                <c:pt idx="62309">
                  <c:v>-23.257000000000005</c:v>
                </c:pt>
                <c:pt idx="62310">
                  <c:v>-23.254999999999995</c:v>
                </c:pt>
                <c:pt idx="62311">
                  <c:v>-23.253</c:v>
                </c:pt>
                <c:pt idx="62312">
                  <c:v>-23.251000000000005</c:v>
                </c:pt>
                <c:pt idx="62313">
                  <c:v>-23.248999999999995</c:v>
                </c:pt>
                <c:pt idx="62314">
                  <c:v>-23.247</c:v>
                </c:pt>
                <c:pt idx="62315">
                  <c:v>-23.245000000000005</c:v>
                </c:pt>
                <c:pt idx="62316">
                  <c:v>-23.242999999999995</c:v>
                </c:pt>
                <c:pt idx="62317">
                  <c:v>-23.241</c:v>
                </c:pt>
                <c:pt idx="62318">
                  <c:v>-23.239000000000004</c:v>
                </c:pt>
                <c:pt idx="62319">
                  <c:v>-23.236999999999995</c:v>
                </c:pt>
                <c:pt idx="62320">
                  <c:v>-23.234999999999999</c:v>
                </c:pt>
                <c:pt idx="62321">
                  <c:v>-23.233000000000004</c:v>
                </c:pt>
                <c:pt idx="62322">
                  <c:v>-23.230999999999995</c:v>
                </c:pt>
                <c:pt idx="62323">
                  <c:v>-23.228999999999999</c:v>
                </c:pt>
                <c:pt idx="62324">
                  <c:v>-23.227000000000004</c:v>
                </c:pt>
                <c:pt idx="62325">
                  <c:v>-23.224999999999994</c:v>
                </c:pt>
                <c:pt idx="62326">
                  <c:v>-23.222999999999999</c:v>
                </c:pt>
                <c:pt idx="62327">
                  <c:v>-23.221000000000004</c:v>
                </c:pt>
                <c:pt idx="62328">
                  <c:v>-23.218999999999994</c:v>
                </c:pt>
                <c:pt idx="62329">
                  <c:v>-23.216999999999999</c:v>
                </c:pt>
                <c:pt idx="62330">
                  <c:v>-23.215000000000003</c:v>
                </c:pt>
                <c:pt idx="62331">
                  <c:v>-23.212999999999994</c:v>
                </c:pt>
                <c:pt idx="62332">
                  <c:v>-23.210999999999999</c:v>
                </c:pt>
                <c:pt idx="62333">
                  <c:v>-23.209000000000003</c:v>
                </c:pt>
                <c:pt idx="62334">
                  <c:v>-23.206999999999994</c:v>
                </c:pt>
                <c:pt idx="62335">
                  <c:v>-23.204999999999998</c:v>
                </c:pt>
                <c:pt idx="62336">
                  <c:v>-23.203000000000003</c:v>
                </c:pt>
                <c:pt idx="62337">
                  <c:v>-23.200999999999993</c:v>
                </c:pt>
                <c:pt idx="62338">
                  <c:v>-23.198999999999998</c:v>
                </c:pt>
                <c:pt idx="62339">
                  <c:v>-23.197000000000003</c:v>
                </c:pt>
                <c:pt idx="62340">
                  <c:v>-23.194999999999993</c:v>
                </c:pt>
                <c:pt idx="62341">
                  <c:v>-23.192999999999998</c:v>
                </c:pt>
                <c:pt idx="62342">
                  <c:v>-23.191000000000003</c:v>
                </c:pt>
                <c:pt idx="62343">
                  <c:v>-23.188999999999993</c:v>
                </c:pt>
                <c:pt idx="62344">
                  <c:v>-23.186999999999998</c:v>
                </c:pt>
                <c:pt idx="62345">
                  <c:v>-23.185000000000002</c:v>
                </c:pt>
                <c:pt idx="62346">
                  <c:v>-23.183000000000007</c:v>
                </c:pt>
                <c:pt idx="62347">
                  <c:v>-23.180999999999997</c:v>
                </c:pt>
                <c:pt idx="62348">
                  <c:v>-23.179000000000002</c:v>
                </c:pt>
                <c:pt idx="62349">
                  <c:v>-23.177000000000007</c:v>
                </c:pt>
                <c:pt idx="62350">
                  <c:v>-23.174999999999997</c:v>
                </c:pt>
                <c:pt idx="62351">
                  <c:v>-23.173000000000002</c:v>
                </c:pt>
                <c:pt idx="62352">
                  <c:v>-23.171000000000006</c:v>
                </c:pt>
                <c:pt idx="62353">
                  <c:v>-23.168999999999997</c:v>
                </c:pt>
                <c:pt idx="62354">
                  <c:v>-23.167000000000002</c:v>
                </c:pt>
                <c:pt idx="62355">
                  <c:v>-23.165000000000006</c:v>
                </c:pt>
                <c:pt idx="62356">
                  <c:v>-23.162999999999997</c:v>
                </c:pt>
                <c:pt idx="62357">
                  <c:v>-23.161000000000001</c:v>
                </c:pt>
                <c:pt idx="62358">
                  <c:v>-23.159000000000006</c:v>
                </c:pt>
                <c:pt idx="62359">
                  <c:v>-23.156999999999996</c:v>
                </c:pt>
                <c:pt idx="62360">
                  <c:v>-23.155000000000001</c:v>
                </c:pt>
                <c:pt idx="62361">
                  <c:v>-23.153000000000006</c:v>
                </c:pt>
                <c:pt idx="62362">
                  <c:v>-23.150999999999996</c:v>
                </c:pt>
                <c:pt idx="62363">
                  <c:v>-23.149000000000001</c:v>
                </c:pt>
                <c:pt idx="62364">
                  <c:v>-23.147000000000006</c:v>
                </c:pt>
                <c:pt idx="62365">
                  <c:v>-23.144999999999996</c:v>
                </c:pt>
                <c:pt idx="62366">
                  <c:v>-23.143000000000001</c:v>
                </c:pt>
                <c:pt idx="62367">
                  <c:v>-23.141000000000005</c:v>
                </c:pt>
                <c:pt idx="62368">
                  <c:v>-23.138999999999996</c:v>
                </c:pt>
                <c:pt idx="62369">
                  <c:v>-23.137</c:v>
                </c:pt>
                <c:pt idx="62370">
                  <c:v>-23.135000000000005</c:v>
                </c:pt>
                <c:pt idx="62371">
                  <c:v>-23.132999999999996</c:v>
                </c:pt>
                <c:pt idx="62372">
                  <c:v>-23.131</c:v>
                </c:pt>
                <c:pt idx="62373">
                  <c:v>-23.129000000000005</c:v>
                </c:pt>
                <c:pt idx="62374">
                  <c:v>-23.126999999999995</c:v>
                </c:pt>
                <c:pt idx="62375">
                  <c:v>-23.125</c:v>
                </c:pt>
                <c:pt idx="62376">
                  <c:v>-23.123000000000005</c:v>
                </c:pt>
                <c:pt idx="62377">
                  <c:v>-23.120999999999995</c:v>
                </c:pt>
                <c:pt idx="62378">
                  <c:v>-23.119</c:v>
                </c:pt>
                <c:pt idx="62379">
                  <c:v>-23.117000000000004</c:v>
                </c:pt>
                <c:pt idx="62380">
                  <c:v>-23.114999999999995</c:v>
                </c:pt>
                <c:pt idx="62381">
                  <c:v>-23.113</c:v>
                </c:pt>
                <c:pt idx="62382">
                  <c:v>-23.111000000000004</c:v>
                </c:pt>
                <c:pt idx="62383">
                  <c:v>-23.108999999999995</c:v>
                </c:pt>
                <c:pt idx="62384">
                  <c:v>-23.106999999999999</c:v>
                </c:pt>
                <c:pt idx="62385">
                  <c:v>-23.105000000000004</c:v>
                </c:pt>
                <c:pt idx="62386">
                  <c:v>-23.102999999999994</c:v>
                </c:pt>
                <c:pt idx="62387">
                  <c:v>-23.100999999999999</c:v>
                </c:pt>
                <c:pt idx="62388">
                  <c:v>-23.099000000000004</c:v>
                </c:pt>
                <c:pt idx="62389">
                  <c:v>-23.096999999999994</c:v>
                </c:pt>
                <c:pt idx="62390">
                  <c:v>-23.094999999999999</c:v>
                </c:pt>
                <c:pt idx="62391">
                  <c:v>-23.093000000000004</c:v>
                </c:pt>
                <c:pt idx="62392">
                  <c:v>-23.090999999999994</c:v>
                </c:pt>
                <c:pt idx="62393">
                  <c:v>-23.088999999999999</c:v>
                </c:pt>
                <c:pt idx="62394">
                  <c:v>-23.087000000000003</c:v>
                </c:pt>
                <c:pt idx="62395">
                  <c:v>-23.084999999999994</c:v>
                </c:pt>
                <c:pt idx="62396">
                  <c:v>-23.082999999999998</c:v>
                </c:pt>
                <c:pt idx="62397">
                  <c:v>-23.081000000000003</c:v>
                </c:pt>
                <c:pt idx="62398">
                  <c:v>-23.078999999999994</c:v>
                </c:pt>
                <c:pt idx="62399">
                  <c:v>-23.076999999999998</c:v>
                </c:pt>
                <c:pt idx="62400">
                  <c:v>-23.075000000000003</c:v>
                </c:pt>
                <c:pt idx="62401">
                  <c:v>-23.072999999999993</c:v>
                </c:pt>
                <c:pt idx="62402">
                  <c:v>-23.070999999999998</c:v>
                </c:pt>
                <c:pt idx="62403">
                  <c:v>-23.069000000000003</c:v>
                </c:pt>
                <c:pt idx="62404">
                  <c:v>-23.066999999999993</c:v>
                </c:pt>
                <c:pt idx="62405">
                  <c:v>-23.064999999999998</c:v>
                </c:pt>
                <c:pt idx="62406">
                  <c:v>-23.063000000000002</c:v>
                </c:pt>
                <c:pt idx="62407">
                  <c:v>-23.061000000000007</c:v>
                </c:pt>
                <c:pt idx="62408">
                  <c:v>-23.058999999999997</c:v>
                </c:pt>
                <c:pt idx="62409">
                  <c:v>-23.057000000000002</c:v>
                </c:pt>
                <c:pt idx="62410">
                  <c:v>-23.055000000000007</c:v>
                </c:pt>
                <c:pt idx="62411">
                  <c:v>-23.052999999999997</c:v>
                </c:pt>
                <c:pt idx="62412">
                  <c:v>-23.051000000000002</c:v>
                </c:pt>
                <c:pt idx="62413">
                  <c:v>-23.049000000000007</c:v>
                </c:pt>
                <c:pt idx="62414">
                  <c:v>-23.046999999999997</c:v>
                </c:pt>
                <c:pt idx="62415">
                  <c:v>-23.045000000000002</c:v>
                </c:pt>
                <c:pt idx="62416">
                  <c:v>-23.043000000000006</c:v>
                </c:pt>
                <c:pt idx="62417">
                  <c:v>-23.040999999999997</c:v>
                </c:pt>
                <c:pt idx="62418">
                  <c:v>-23.039000000000001</c:v>
                </c:pt>
                <c:pt idx="62419">
                  <c:v>-23.037000000000006</c:v>
                </c:pt>
                <c:pt idx="62420">
                  <c:v>-23.034999999999997</c:v>
                </c:pt>
                <c:pt idx="62421">
                  <c:v>-23.033000000000001</c:v>
                </c:pt>
                <c:pt idx="62422">
                  <c:v>-23.031000000000006</c:v>
                </c:pt>
                <c:pt idx="62423">
                  <c:v>-23.028999999999996</c:v>
                </c:pt>
                <c:pt idx="62424">
                  <c:v>-23.027000000000001</c:v>
                </c:pt>
                <c:pt idx="62425">
                  <c:v>-23.025000000000006</c:v>
                </c:pt>
                <c:pt idx="62426">
                  <c:v>-23.022999999999996</c:v>
                </c:pt>
                <c:pt idx="62427">
                  <c:v>-23.021000000000001</c:v>
                </c:pt>
                <c:pt idx="62428">
                  <c:v>-23.019000000000005</c:v>
                </c:pt>
                <c:pt idx="62429">
                  <c:v>-23.016999999999996</c:v>
                </c:pt>
                <c:pt idx="62430">
                  <c:v>-23.015000000000001</c:v>
                </c:pt>
                <c:pt idx="62431">
                  <c:v>-23.013000000000005</c:v>
                </c:pt>
                <c:pt idx="62432">
                  <c:v>-23.010999999999996</c:v>
                </c:pt>
                <c:pt idx="62433">
                  <c:v>-23.009</c:v>
                </c:pt>
                <c:pt idx="62434">
                  <c:v>-23.007000000000005</c:v>
                </c:pt>
                <c:pt idx="62435">
                  <c:v>-23.004999999999995</c:v>
                </c:pt>
                <c:pt idx="62436">
                  <c:v>-23.003</c:v>
                </c:pt>
                <c:pt idx="62437">
                  <c:v>-23.001000000000005</c:v>
                </c:pt>
                <c:pt idx="62438">
                  <c:v>-22.998999999999995</c:v>
                </c:pt>
                <c:pt idx="62439">
                  <c:v>-22.997</c:v>
                </c:pt>
                <c:pt idx="62440">
                  <c:v>-22.995000000000005</c:v>
                </c:pt>
                <c:pt idx="62441">
                  <c:v>-22.992999999999995</c:v>
                </c:pt>
                <c:pt idx="62442">
                  <c:v>-22.991</c:v>
                </c:pt>
                <c:pt idx="62443">
                  <c:v>-22.989000000000004</c:v>
                </c:pt>
                <c:pt idx="62444">
                  <c:v>-22.986999999999995</c:v>
                </c:pt>
                <c:pt idx="62445">
                  <c:v>-22.984999999999999</c:v>
                </c:pt>
                <c:pt idx="62446">
                  <c:v>-22.983000000000004</c:v>
                </c:pt>
                <c:pt idx="62447">
                  <c:v>-22.980999999999995</c:v>
                </c:pt>
                <c:pt idx="62448">
                  <c:v>-22.978999999999999</c:v>
                </c:pt>
                <c:pt idx="62449">
                  <c:v>-22.977000000000004</c:v>
                </c:pt>
                <c:pt idx="62450">
                  <c:v>-22.974999999999994</c:v>
                </c:pt>
                <c:pt idx="62451">
                  <c:v>-22.972999999999999</c:v>
                </c:pt>
                <c:pt idx="62452">
                  <c:v>-22.971000000000004</c:v>
                </c:pt>
                <c:pt idx="62453">
                  <c:v>-22.968999999999994</c:v>
                </c:pt>
                <c:pt idx="62454">
                  <c:v>-22.966999999999999</c:v>
                </c:pt>
                <c:pt idx="62455">
                  <c:v>-22.965000000000003</c:v>
                </c:pt>
                <c:pt idx="62456">
                  <c:v>-22.962999999999994</c:v>
                </c:pt>
                <c:pt idx="62457">
                  <c:v>-22.960999999999999</c:v>
                </c:pt>
                <c:pt idx="62458">
                  <c:v>-22.959000000000003</c:v>
                </c:pt>
                <c:pt idx="62459">
                  <c:v>-22.956999999999994</c:v>
                </c:pt>
                <c:pt idx="62460">
                  <c:v>-22.954999999999998</c:v>
                </c:pt>
                <c:pt idx="62461">
                  <c:v>-22.953000000000003</c:v>
                </c:pt>
                <c:pt idx="62462">
                  <c:v>-22.950999999999993</c:v>
                </c:pt>
                <c:pt idx="62463">
                  <c:v>-22.948999999999998</c:v>
                </c:pt>
                <c:pt idx="62464">
                  <c:v>-22.947000000000003</c:v>
                </c:pt>
                <c:pt idx="62465">
                  <c:v>-22.944999999999993</c:v>
                </c:pt>
                <c:pt idx="62466">
                  <c:v>-22.942999999999998</c:v>
                </c:pt>
                <c:pt idx="62467">
                  <c:v>-22.941000000000003</c:v>
                </c:pt>
                <c:pt idx="62468">
                  <c:v>-22.938999999999993</c:v>
                </c:pt>
                <c:pt idx="62469">
                  <c:v>-22.936999999999998</c:v>
                </c:pt>
                <c:pt idx="62470">
                  <c:v>-22.935000000000002</c:v>
                </c:pt>
                <c:pt idx="62471">
                  <c:v>-22.933000000000007</c:v>
                </c:pt>
                <c:pt idx="62472">
                  <c:v>-22.930999999999997</c:v>
                </c:pt>
                <c:pt idx="62473">
                  <c:v>-22.929000000000002</c:v>
                </c:pt>
                <c:pt idx="62474">
                  <c:v>-22.927000000000007</c:v>
                </c:pt>
                <c:pt idx="62475">
                  <c:v>-22.924999999999997</c:v>
                </c:pt>
                <c:pt idx="62476">
                  <c:v>-22.923000000000002</c:v>
                </c:pt>
                <c:pt idx="62477">
                  <c:v>-22.921000000000006</c:v>
                </c:pt>
                <c:pt idx="62478">
                  <c:v>-22.918999999999997</c:v>
                </c:pt>
                <c:pt idx="62479">
                  <c:v>-22.917000000000002</c:v>
                </c:pt>
                <c:pt idx="62480">
                  <c:v>-22.915000000000006</c:v>
                </c:pt>
                <c:pt idx="62481">
                  <c:v>-22.912999999999997</c:v>
                </c:pt>
                <c:pt idx="62482">
                  <c:v>-22.911000000000001</c:v>
                </c:pt>
                <c:pt idx="62483">
                  <c:v>-22.909000000000006</c:v>
                </c:pt>
                <c:pt idx="62484">
                  <c:v>-22.906999999999996</c:v>
                </c:pt>
                <c:pt idx="62485">
                  <c:v>-22.905000000000001</c:v>
                </c:pt>
                <c:pt idx="62486">
                  <c:v>-22.903000000000006</c:v>
                </c:pt>
                <c:pt idx="62487">
                  <c:v>-22.900999999999996</c:v>
                </c:pt>
                <c:pt idx="62488">
                  <c:v>-22.899000000000001</c:v>
                </c:pt>
                <c:pt idx="62489">
                  <c:v>-22.897000000000006</c:v>
                </c:pt>
                <c:pt idx="62490">
                  <c:v>-22.894999999999996</c:v>
                </c:pt>
                <c:pt idx="62491">
                  <c:v>-22.893000000000001</c:v>
                </c:pt>
                <c:pt idx="62492">
                  <c:v>-22.891000000000005</c:v>
                </c:pt>
                <c:pt idx="62493">
                  <c:v>-22.888999999999996</c:v>
                </c:pt>
                <c:pt idx="62494">
                  <c:v>-22.887</c:v>
                </c:pt>
                <c:pt idx="62495">
                  <c:v>-22.885000000000005</c:v>
                </c:pt>
                <c:pt idx="62496">
                  <c:v>-22.882999999999996</c:v>
                </c:pt>
                <c:pt idx="62497">
                  <c:v>-22.881</c:v>
                </c:pt>
                <c:pt idx="62498">
                  <c:v>-22.879000000000005</c:v>
                </c:pt>
                <c:pt idx="62499">
                  <c:v>-22.876999999999995</c:v>
                </c:pt>
                <c:pt idx="62500">
                  <c:v>-22.875</c:v>
                </c:pt>
                <c:pt idx="62501">
                  <c:v>-22.873000000000005</c:v>
                </c:pt>
                <c:pt idx="62502">
                  <c:v>-22.870999999999995</c:v>
                </c:pt>
                <c:pt idx="62503">
                  <c:v>-22.869</c:v>
                </c:pt>
                <c:pt idx="62504">
                  <c:v>-22.867000000000004</c:v>
                </c:pt>
                <c:pt idx="62505">
                  <c:v>-22.864999999999995</c:v>
                </c:pt>
                <c:pt idx="62506">
                  <c:v>-22.863</c:v>
                </c:pt>
                <c:pt idx="62507">
                  <c:v>-22.861000000000004</c:v>
                </c:pt>
                <c:pt idx="62508">
                  <c:v>-22.858999999999995</c:v>
                </c:pt>
                <c:pt idx="62509">
                  <c:v>-22.856999999999999</c:v>
                </c:pt>
                <c:pt idx="62510">
                  <c:v>-22.855000000000004</c:v>
                </c:pt>
                <c:pt idx="62511">
                  <c:v>-22.852999999999994</c:v>
                </c:pt>
                <c:pt idx="62512">
                  <c:v>-22.850999999999999</c:v>
                </c:pt>
                <c:pt idx="62513">
                  <c:v>-22.849000000000004</c:v>
                </c:pt>
                <c:pt idx="62514">
                  <c:v>-22.846999999999994</c:v>
                </c:pt>
                <c:pt idx="62515">
                  <c:v>-22.844999999999999</c:v>
                </c:pt>
                <c:pt idx="62516">
                  <c:v>-22.843000000000004</c:v>
                </c:pt>
                <c:pt idx="62517">
                  <c:v>-22.840999999999994</c:v>
                </c:pt>
                <c:pt idx="62518">
                  <c:v>-22.838999999999999</c:v>
                </c:pt>
                <c:pt idx="62519">
                  <c:v>-22.837000000000003</c:v>
                </c:pt>
                <c:pt idx="62520">
                  <c:v>-22.834999999999994</c:v>
                </c:pt>
                <c:pt idx="62521">
                  <c:v>-22.832999999999998</c:v>
                </c:pt>
                <c:pt idx="62522">
                  <c:v>-22.831000000000003</c:v>
                </c:pt>
                <c:pt idx="62523">
                  <c:v>-22.828999999999994</c:v>
                </c:pt>
                <c:pt idx="62524">
                  <c:v>-22.826999999999998</c:v>
                </c:pt>
                <c:pt idx="62525">
                  <c:v>-22.825000000000003</c:v>
                </c:pt>
                <c:pt idx="62526">
                  <c:v>-22.822999999999993</c:v>
                </c:pt>
                <c:pt idx="62527">
                  <c:v>-22.820999999999998</c:v>
                </c:pt>
                <c:pt idx="62528">
                  <c:v>-22.819000000000003</c:v>
                </c:pt>
                <c:pt idx="62529">
                  <c:v>-22.816999999999993</c:v>
                </c:pt>
                <c:pt idx="62530">
                  <c:v>-22.814999999999998</c:v>
                </c:pt>
                <c:pt idx="62531">
                  <c:v>-22.813000000000002</c:v>
                </c:pt>
                <c:pt idx="62532">
                  <c:v>-22.811000000000007</c:v>
                </c:pt>
                <c:pt idx="62533">
                  <c:v>-22.808999999999997</c:v>
                </c:pt>
                <c:pt idx="62534">
                  <c:v>-22.807000000000002</c:v>
                </c:pt>
                <c:pt idx="62535">
                  <c:v>-22.805000000000007</c:v>
                </c:pt>
                <c:pt idx="62536">
                  <c:v>-22.802999999999997</c:v>
                </c:pt>
                <c:pt idx="62537">
                  <c:v>-22.801000000000002</c:v>
                </c:pt>
                <c:pt idx="62538">
                  <c:v>-22.799000000000007</c:v>
                </c:pt>
                <c:pt idx="62539">
                  <c:v>-22.796999999999997</c:v>
                </c:pt>
                <c:pt idx="62540">
                  <c:v>-22.795000000000002</c:v>
                </c:pt>
                <c:pt idx="62541">
                  <c:v>-22.793000000000006</c:v>
                </c:pt>
                <c:pt idx="62542">
                  <c:v>-22.790999999999997</c:v>
                </c:pt>
                <c:pt idx="62543">
                  <c:v>-22.789000000000001</c:v>
                </c:pt>
                <c:pt idx="62544">
                  <c:v>-22.787000000000006</c:v>
                </c:pt>
                <c:pt idx="62545">
                  <c:v>-22.784999999999997</c:v>
                </c:pt>
                <c:pt idx="62546">
                  <c:v>-22.783000000000001</c:v>
                </c:pt>
                <c:pt idx="62547">
                  <c:v>-22.781000000000006</c:v>
                </c:pt>
                <c:pt idx="62548">
                  <c:v>-22.778999999999996</c:v>
                </c:pt>
                <c:pt idx="62549">
                  <c:v>-22.777000000000001</c:v>
                </c:pt>
                <c:pt idx="62550">
                  <c:v>-22.775000000000006</c:v>
                </c:pt>
                <c:pt idx="62551">
                  <c:v>-22.772999999999996</c:v>
                </c:pt>
                <c:pt idx="62552">
                  <c:v>-22.771000000000001</c:v>
                </c:pt>
                <c:pt idx="62553">
                  <c:v>-22.769000000000005</c:v>
                </c:pt>
                <c:pt idx="62554">
                  <c:v>-22.766999999999996</c:v>
                </c:pt>
                <c:pt idx="62555">
                  <c:v>-22.765000000000001</c:v>
                </c:pt>
                <c:pt idx="62556">
                  <c:v>-22.763000000000005</c:v>
                </c:pt>
                <c:pt idx="62557">
                  <c:v>-22.760999999999996</c:v>
                </c:pt>
                <c:pt idx="62558">
                  <c:v>-22.759</c:v>
                </c:pt>
                <c:pt idx="62559">
                  <c:v>-22.757000000000005</c:v>
                </c:pt>
                <c:pt idx="62560">
                  <c:v>-22.754999999999995</c:v>
                </c:pt>
                <c:pt idx="62561">
                  <c:v>-22.753</c:v>
                </c:pt>
                <c:pt idx="62562">
                  <c:v>-22.751000000000005</c:v>
                </c:pt>
                <c:pt idx="62563">
                  <c:v>-22.748999999999995</c:v>
                </c:pt>
                <c:pt idx="62564">
                  <c:v>-22.747</c:v>
                </c:pt>
                <c:pt idx="62565">
                  <c:v>-22.745000000000005</c:v>
                </c:pt>
                <c:pt idx="62566">
                  <c:v>-22.742999999999995</c:v>
                </c:pt>
                <c:pt idx="62567">
                  <c:v>-22.741</c:v>
                </c:pt>
                <c:pt idx="62568">
                  <c:v>-22.739000000000004</c:v>
                </c:pt>
                <c:pt idx="62569">
                  <c:v>-22.736999999999995</c:v>
                </c:pt>
                <c:pt idx="62570">
                  <c:v>-22.734999999999999</c:v>
                </c:pt>
                <c:pt idx="62571">
                  <c:v>-22.733000000000004</c:v>
                </c:pt>
                <c:pt idx="62572">
                  <c:v>-22.730999999999995</c:v>
                </c:pt>
                <c:pt idx="62573">
                  <c:v>-22.728999999999999</c:v>
                </c:pt>
                <c:pt idx="62574">
                  <c:v>-22.727000000000004</c:v>
                </c:pt>
                <c:pt idx="62575">
                  <c:v>-22.724999999999994</c:v>
                </c:pt>
                <c:pt idx="62576">
                  <c:v>-22.722999999999999</c:v>
                </c:pt>
                <c:pt idx="62577">
                  <c:v>-22.721000000000004</c:v>
                </c:pt>
                <c:pt idx="62578">
                  <c:v>-22.718999999999994</c:v>
                </c:pt>
                <c:pt idx="62579">
                  <c:v>-22.716999999999999</c:v>
                </c:pt>
                <c:pt idx="62580">
                  <c:v>-22.715000000000003</c:v>
                </c:pt>
                <c:pt idx="62581">
                  <c:v>-22.712999999999994</c:v>
                </c:pt>
                <c:pt idx="62582">
                  <c:v>-22.710999999999999</c:v>
                </c:pt>
                <c:pt idx="62583">
                  <c:v>-22.709000000000003</c:v>
                </c:pt>
                <c:pt idx="62584">
                  <c:v>-22.706999999999994</c:v>
                </c:pt>
                <c:pt idx="62585">
                  <c:v>-22.704999999999998</c:v>
                </c:pt>
                <c:pt idx="62586">
                  <c:v>-22.703000000000003</c:v>
                </c:pt>
                <c:pt idx="62587">
                  <c:v>-22.700999999999993</c:v>
                </c:pt>
                <c:pt idx="62588">
                  <c:v>-22.698999999999998</c:v>
                </c:pt>
                <c:pt idx="62589">
                  <c:v>-22.697000000000003</c:v>
                </c:pt>
                <c:pt idx="62590">
                  <c:v>-22.694999999999993</c:v>
                </c:pt>
                <c:pt idx="62591">
                  <c:v>-22.692999999999998</c:v>
                </c:pt>
                <c:pt idx="62592">
                  <c:v>-22.691000000000003</c:v>
                </c:pt>
                <c:pt idx="62593">
                  <c:v>-22.688999999999993</c:v>
                </c:pt>
                <c:pt idx="62594">
                  <c:v>-22.686999999999998</c:v>
                </c:pt>
                <c:pt idx="62595">
                  <c:v>-22.685000000000002</c:v>
                </c:pt>
                <c:pt idx="62596">
                  <c:v>-22.683000000000007</c:v>
                </c:pt>
                <c:pt idx="62597">
                  <c:v>-22.680999999999997</c:v>
                </c:pt>
                <c:pt idx="62598">
                  <c:v>-22.679000000000002</c:v>
                </c:pt>
                <c:pt idx="62599">
                  <c:v>-22.677000000000007</c:v>
                </c:pt>
                <c:pt idx="62600">
                  <c:v>-22.674999999999997</c:v>
                </c:pt>
                <c:pt idx="62601">
                  <c:v>-22.673000000000002</c:v>
                </c:pt>
                <c:pt idx="62602">
                  <c:v>-22.671000000000006</c:v>
                </c:pt>
                <c:pt idx="62603">
                  <c:v>-22.668999999999997</c:v>
                </c:pt>
                <c:pt idx="62604">
                  <c:v>-22.667000000000002</c:v>
                </c:pt>
                <c:pt idx="62605">
                  <c:v>-22.665000000000006</c:v>
                </c:pt>
                <c:pt idx="62606">
                  <c:v>-22.662999999999997</c:v>
                </c:pt>
                <c:pt idx="62607">
                  <c:v>-22.661000000000001</c:v>
                </c:pt>
                <c:pt idx="62608">
                  <c:v>-22.659000000000006</c:v>
                </c:pt>
                <c:pt idx="62609">
                  <c:v>-22.656999999999996</c:v>
                </c:pt>
                <c:pt idx="62610">
                  <c:v>-22.655000000000001</c:v>
                </c:pt>
                <c:pt idx="62611">
                  <c:v>-22.653000000000006</c:v>
                </c:pt>
                <c:pt idx="62612">
                  <c:v>-22.650999999999996</c:v>
                </c:pt>
                <c:pt idx="62613">
                  <c:v>-22.649000000000001</c:v>
                </c:pt>
                <c:pt idx="62614">
                  <c:v>-22.647000000000006</c:v>
                </c:pt>
                <c:pt idx="62615">
                  <c:v>-22.644999999999996</c:v>
                </c:pt>
                <c:pt idx="62616">
                  <c:v>-22.643000000000001</c:v>
                </c:pt>
                <c:pt idx="62617">
                  <c:v>-22.641000000000005</c:v>
                </c:pt>
                <c:pt idx="62618">
                  <c:v>-22.638999999999996</c:v>
                </c:pt>
                <c:pt idx="62619">
                  <c:v>-22.637</c:v>
                </c:pt>
                <c:pt idx="62620">
                  <c:v>-22.635000000000005</c:v>
                </c:pt>
                <c:pt idx="62621">
                  <c:v>-22.632999999999996</c:v>
                </c:pt>
                <c:pt idx="62622">
                  <c:v>-22.631</c:v>
                </c:pt>
                <c:pt idx="62623">
                  <c:v>-22.629000000000005</c:v>
                </c:pt>
                <c:pt idx="62624">
                  <c:v>-22.626999999999995</c:v>
                </c:pt>
                <c:pt idx="62625">
                  <c:v>-22.625</c:v>
                </c:pt>
                <c:pt idx="62626">
                  <c:v>-22.623000000000005</c:v>
                </c:pt>
                <c:pt idx="62627">
                  <c:v>-22.620999999999995</c:v>
                </c:pt>
                <c:pt idx="62628">
                  <c:v>-22.619</c:v>
                </c:pt>
                <c:pt idx="62629">
                  <c:v>-22.617000000000004</c:v>
                </c:pt>
                <c:pt idx="62630">
                  <c:v>-22.614999999999995</c:v>
                </c:pt>
                <c:pt idx="62631">
                  <c:v>-22.613</c:v>
                </c:pt>
                <c:pt idx="62632">
                  <c:v>-22.611000000000004</c:v>
                </c:pt>
                <c:pt idx="62633">
                  <c:v>-22.608999999999995</c:v>
                </c:pt>
                <c:pt idx="62634">
                  <c:v>-22.606999999999999</c:v>
                </c:pt>
                <c:pt idx="62635">
                  <c:v>-22.605000000000004</c:v>
                </c:pt>
                <c:pt idx="62636">
                  <c:v>-22.602999999999994</c:v>
                </c:pt>
                <c:pt idx="62637">
                  <c:v>-22.600999999999999</c:v>
                </c:pt>
                <c:pt idx="62638">
                  <c:v>-22.599000000000004</c:v>
                </c:pt>
                <c:pt idx="62639">
                  <c:v>-22.596999999999994</c:v>
                </c:pt>
                <c:pt idx="62640">
                  <c:v>-22.594999999999999</c:v>
                </c:pt>
                <c:pt idx="62641">
                  <c:v>-22.593000000000004</c:v>
                </c:pt>
                <c:pt idx="62642">
                  <c:v>-22.590999999999994</c:v>
                </c:pt>
                <c:pt idx="62643">
                  <c:v>-22.588999999999999</c:v>
                </c:pt>
                <c:pt idx="62644">
                  <c:v>-22.587000000000003</c:v>
                </c:pt>
                <c:pt idx="62645">
                  <c:v>-22.584999999999994</c:v>
                </c:pt>
                <c:pt idx="62646">
                  <c:v>-22.582999999999998</c:v>
                </c:pt>
                <c:pt idx="62647">
                  <c:v>-22.581000000000003</c:v>
                </c:pt>
                <c:pt idx="62648">
                  <c:v>-22.578999999999994</c:v>
                </c:pt>
                <c:pt idx="62649">
                  <c:v>-22.576999999999998</c:v>
                </c:pt>
                <c:pt idx="62650">
                  <c:v>-22.575000000000003</c:v>
                </c:pt>
                <c:pt idx="62651">
                  <c:v>-22.572999999999993</c:v>
                </c:pt>
                <c:pt idx="62652">
                  <c:v>-22.570999999999998</c:v>
                </c:pt>
                <c:pt idx="62653">
                  <c:v>-22.569000000000003</c:v>
                </c:pt>
                <c:pt idx="62654">
                  <c:v>-22.566999999999993</c:v>
                </c:pt>
                <c:pt idx="62655">
                  <c:v>-22.564999999999998</c:v>
                </c:pt>
                <c:pt idx="62656">
                  <c:v>-22.563000000000002</c:v>
                </c:pt>
                <c:pt idx="62657">
                  <c:v>-22.561000000000007</c:v>
                </c:pt>
                <c:pt idx="62658">
                  <c:v>-22.558999999999997</c:v>
                </c:pt>
                <c:pt idx="62659">
                  <c:v>-22.557000000000002</c:v>
                </c:pt>
                <c:pt idx="62660">
                  <c:v>-22.555000000000007</c:v>
                </c:pt>
                <c:pt idx="62661">
                  <c:v>-22.552999999999997</c:v>
                </c:pt>
                <c:pt idx="62662">
                  <c:v>-22.551000000000002</c:v>
                </c:pt>
                <c:pt idx="62663">
                  <c:v>-22.549000000000007</c:v>
                </c:pt>
                <c:pt idx="62664">
                  <c:v>-22.546999999999997</c:v>
                </c:pt>
                <c:pt idx="62665">
                  <c:v>-22.545000000000002</c:v>
                </c:pt>
                <c:pt idx="62666">
                  <c:v>-22.543000000000006</c:v>
                </c:pt>
                <c:pt idx="62667">
                  <c:v>-22.540999999999997</c:v>
                </c:pt>
                <c:pt idx="62668">
                  <c:v>-22.539000000000001</c:v>
                </c:pt>
                <c:pt idx="62669">
                  <c:v>-22.537000000000006</c:v>
                </c:pt>
                <c:pt idx="62670">
                  <c:v>-22.534999999999997</c:v>
                </c:pt>
                <c:pt idx="62671">
                  <c:v>-22.533000000000001</c:v>
                </c:pt>
                <c:pt idx="62672">
                  <c:v>-22.531000000000006</c:v>
                </c:pt>
                <c:pt idx="62673">
                  <c:v>-22.528999999999996</c:v>
                </c:pt>
                <c:pt idx="62674">
                  <c:v>-22.527000000000001</c:v>
                </c:pt>
                <c:pt idx="62675">
                  <c:v>-22.525000000000006</c:v>
                </c:pt>
                <c:pt idx="62676">
                  <c:v>-22.522999999999996</c:v>
                </c:pt>
                <c:pt idx="62677">
                  <c:v>-22.521000000000001</c:v>
                </c:pt>
                <c:pt idx="62678">
                  <c:v>-22.519000000000005</c:v>
                </c:pt>
                <c:pt idx="62679">
                  <c:v>-22.516999999999996</c:v>
                </c:pt>
                <c:pt idx="62680">
                  <c:v>-22.515000000000001</c:v>
                </c:pt>
                <c:pt idx="62681">
                  <c:v>-22.513000000000005</c:v>
                </c:pt>
                <c:pt idx="62682">
                  <c:v>-22.510999999999996</c:v>
                </c:pt>
                <c:pt idx="62683">
                  <c:v>-22.509</c:v>
                </c:pt>
                <c:pt idx="62684">
                  <c:v>-22.507000000000005</c:v>
                </c:pt>
                <c:pt idx="62685">
                  <c:v>-22.504999999999995</c:v>
                </c:pt>
                <c:pt idx="62686">
                  <c:v>-22.503</c:v>
                </c:pt>
                <c:pt idx="62687">
                  <c:v>-22.501000000000005</c:v>
                </c:pt>
                <c:pt idx="62688">
                  <c:v>-22.498999999999995</c:v>
                </c:pt>
                <c:pt idx="62689">
                  <c:v>-22.497</c:v>
                </c:pt>
                <c:pt idx="62690">
                  <c:v>-22.495000000000005</c:v>
                </c:pt>
                <c:pt idx="62691">
                  <c:v>-22.492999999999995</c:v>
                </c:pt>
                <c:pt idx="62692">
                  <c:v>-22.491</c:v>
                </c:pt>
                <c:pt idx="62693">
                  <c:v>-22.489000000000004</c:v>
                </c:pt>
                <c:pt idx="62694">
                  <c:v>-22.486999999999995</c:v>
                </c:pt>
                <c:pt idx="62695">
                  <c:v>-22.484999999999999</c:v>
                </c:pt>
                <c:pt idx="62696">
                  <c:v>-22.483000000000004</c:v>
                </c:pt>
                <c:pt idx="62697">
                  <c:v>-22.480999999999995</c:v>
                </c:pt>
                <c:pt idx="62698">
                  <c:v>-22.478999999999999</c:v>
                </c:pt>
                <c:pt idx="62699">
                  <c:v>-22.477000000000004</c:v>
                </c:pt>
                <c:pt idx="62700">
                  <c:v>-22.474999999999994</c:v>
                </c:pt>
                <c:pt idx="62701">
                  <c:v>-22.472999999999999</c:v>
                </c:pt>
                <c:pt idx="62702">
                  <c:v>-22.471000000000004</c:v>
                </c:pt>
                <c:pt idx="62703">
                  <c:v>-22.468999999999994</c:v>
                </c:pt>
                <c:pt idx="62704">
                  <c:v>-22.466999999999999</c:v>
                </c:pt>
                <c:pt idx="62705">
                  <c:v>-22.465000000000003</c:v>
                </c:pt>
                <c:pt idx="62706">
                  <c:v>-22.462999999999994</c:v>
                </c:pt>
                <c:pt idx="62707">
                  <c:v>-22.460999999999999</c:v>
                </c:pt>
                <c:pt idx="62708">
                  <c:v>-22.459000000000003</c:v>
                </c:pt>
                <c:pt idx="62709">
                  <c:v>-22.456999999999994</c:v>
                </c:pt>
                <c:pt idx="62710">
                  <c:v>-22.454999999999998</c:v>
                </c:pt>
                <c:pt idx="62711">
                  <c:v>-22.453000000000003</c:v>
                </c:pt>
                <c:pt idx="62712">
                  <c:v>-22.450999999999993</c:v>
                </c:pt>
                <c:pt idx="62713">
                  <c:v>-22.448999999999998</c:v>
                </c:pt>
                <c:pt idx="62714">
                  <c:v>-22.447000000000003</c:v>
                </c:pt>
                <c:pt idx="62715">
                  <c:v>-22.444999999999993</c:v>
                </c:pt>
                <c:pt idx="62716">
                  <c:v>-22.442999999999998</c:v>
                </c:pt>
                <c:pt idx="62717">
                  <c:v>-22.441000000000003</c:v>
                </c:pt>
                <c:pt idx="62718">
                  <c:v>-22.438999999999993</c:v>
                </c:pt>
                <c:pt idx="62719">
                  <c:v>-22.436999999999998</c:v>
                </c:pt>
                <c:pt idx="62720">
                  <c:v>-22.435000000000002</c:v>
                </c:pt>
                <c:pt idx="62721">
                  <c:v>-22.433000000000007</c:v>
                </c:pt>
                <c:pt idx="62722">
                  <c:v>-22.430999999999997</c:v>
                </c:pt>
                <c:pt idx="62723">
                  <c:v>-22.429000000000002</c:v>
                </c:pt>
                <c:pt idx="62724">
                  <c:v>-22.427000000000007</c:v>
                </c:pt>
                <c:pt idx="62725">
                  <c:v>-22.424999999999997</c:v>
                </c:pt>
                <c:pt idx="62726">
                  <c:v>-22.423000000000002</c:v>
                </c:pt>
                <c:pt idx="62727">
                  <c:v>-22.421000000000006</c:v>
                </c:pt>
                <c:pt idx="62728">
                  <c:v>-22.418999999999997</c:v>
                </c:pt>
                <c:pt idx="62729">
                  <c:v>-22.417000000000002</c:v>
                </c:pt>
                <c:pt idx="62730">
                  <c:v>-22.415000000000006</c:v>
                </c:pt>
                <c:pt idx="62731">
                  <c:v>-22.412999999999997</c:v>
                </c:pt>
                <c:pt idx="62732">
                  <c:v>-22.411000000000001</c:v>
                </c:pt>
                <c:pt idx="62733">
                  <c:v>-22.409000000000006</c:v>
                </c:pt>
                <c:pt idx="62734">
                  <c:v>-22.406999999999996</c:v>
                </c:pt>
                <c:pt idx="62735">
                  <c:v>-22.405000000000001</c:v>
                </c:pt>
                <c:pt idx="62736">
                  <c:v>-22.403000000000006</c:v>
                </c:pt>
                <c:pt idx="62737">
                  <c:v>-22.400999999999996</c:v>
                </c:pt>
                <c:pt idx="62738">
                  <c:v>-22.399000000000001</c:v>
                </c:pt>
                <c:pt idx="62739">
                  <c:v>-22.397000000000006</c:v>
                </c:pt>
                <c:pt idx="62740">
                  <c:v>-22.394999999999996</c:v>
                </c:pt>
                <c:pt idx="62741">
                  <c:v>-22.393000000000001</c:v>
                </c:pt>
                <c:pt idx="62742">
                  <c:v>-22.391000000000005</c:v>
                </c:pt>
                <c:pt idx="62743">
                  <c:v>-22.388999999999996</c:v>
                </c:pt>
                <c:pt idx="62744">
                  <c:v>-22.387</c:v>
                </c:pt>
                <c:pt idx="62745">
                  <c:v>-22.385000000000005</c:v>
                </c:pt>
                <c:pt idx="62746">
                  <c:v>-22.382999999999996</c:v>
                </c:pt>
                <c:pt idx="62747">
                  <c:v>-22.381</c:v>
                </c:pt>
                <c:pt idx="62748">
                  <c:v>-22.379000000000005</c:v>
                </c:pt>
                <c:pt idx="62749">
                  <c:v>-22.376999999999995</c:v>
                </c:pt>
                <c:pt idx="62750">
                  <c:v>-22.375</c:v>
                </c:pt>
                <c:pt idx="62751">
                  <c:v>-22.373000000000005</c:v>
                </c:pt>
                <c:pt idx="62752">
                  <c:v>-22.370999999999995</c:v>
                </c:pt>
                <c:pt idx="62753">
                  <c:v>-22.369</c:v>
                </c:pt>
                <c:pt idx="62754">
                  <c:v>-22.367000000000004</c:v>
                </c:pt>
                <c:pt idx="62755">
                  <c:v>-22.364999999999995</c:v>
                </c:pt>
                <c:pt idx="62756">
                  <c:v>-22.363</c:v>
                </c:pt>
                <c:pt idx="62757">
                  <c:v>-22.361000000000004</c:v>
                </c:pt>
                <c:pt idx="62758">
                  <c:v>-22.358999999999995</c:v>
                </c:pt>
                <c:pt idx="62759">
                  <c:v>-22.356999999999999</c:v>
                </c:pt>
                <c:pt idx="62760">
                  <c:v>-22.355000000000004</c:v>
                </c:pt>
                <c:pt idx="62761">
                  <c:v>-22.352999999999994</c:v>
                </c:pt>
                <c:pt idx="62762">
                  <c:v>-22.350999999999999</c:v>
                </c:pt>
                <c:pt idx="62763">
                  <c:v>-22.349000000000004</c:v>
                </c:pt>
                <c:pt idx="62764">
                  <c:v>-22.346999999999994</c:v>
                </c:pt>
                <c:pt idx="62765">
                  <c:v>-22.344999999999999</c:v>
                </c:pt>
                <c:pt idx="62766">
                  <c:v>-22.343000000000004</c:v>
                </c:pt>
                <c:pt idx="62767">
                  <c:v>-22.340999999999994</c:v>
                </c:pt>
                <c:pt idx="62768">
                  <c:v>-22.338999999999999</c:v>
                </c:pt>
                <c:pt idx="62769">
                  <c:v>-22.337000000000003</c:v>
                </c:pt>
                <c:pt idx="62770">
                  <c:v>-22.334999999999994</c:v>
                </c:pt>
                <c:pt idx="62771">
                  <c:v>-22.332999999999998</c:v>
                </c:pt>
                <c:pt idx="62772">
                  <c:v>-22.331000000000003</c:v>
                </c:pt>
                <c:pt idx="62773">
                  <c:v>-22.328999999999994</c:v>
                </c:pt>
                <c:pt idx="62774">
                  <c:v>-22.326999999999998</c:v>
                </c:pt>
                <c:pt idx="62775">
                  <c:v>-22.325000000000003</c:v>
                </c:pt>
                <c:pt idx="62776">
                  <c:v>-22.322999999999993</c:v>
                </c:pt>
                <c:pt idx="62777">
                  <c:v>-22.320999999999998</c:v>
                </c:pt>
                <c:pt idx="62778">
                  <c:v>-22.319000000000003</c:v>
                </c:pt>
                <c:pt idx="62779">
                  <c:v>-22.316999999999993</c:v>
                </c:pt>
                <c:pt idx="62780">
                  <c:v>-22.314999999999998</c:v>
                </c:pt>
                <c:pt idx="62781">
                  <c:v>-22.313000000000002</c:v>
                </c:pt>
                <c:pt idx="62782">
                  <c:v>-22.311000000000007</c:v>
                </c:pt>
                <c:pt idx="62783">
                  <c:v>-22.308999999999997</c:v>
                </c:pt>
                <c:pt idx="62784">
                  <c:v>-22.307000000000002</c:v>
                </c:pt>
                <c:pt idx="62785">
                  <c:v>-22.305000000000007</c:v>
                </c:pt>
                <c:pt idx="62786">
                  <c:v>-22.302999999999997</c:v>
                </c:pt>
                <c:pt idx="62787">
                  <c:v>-22.301000000000002</c:v>
                </c:pt>
                <c:pt idx="62788">
                  <c:v>-22.299000000000007</c:v>
                </c:pt>
                <c:pt idx="62789">
                  <c:v>-22.296999999999997</c:v>
                </c:pt>
                <c:pt idx="62790">
                  <c:v>-22.295000000000002</c:v>
                </c:pt>
                <c:pt idx="62791">
                  <c:v>-22.293000000000006</c:v>
                </c:pt>
                <c:pt idx="62792">
                  <c:v>-22.290999999999997</c:v>
                </c:pt>
                <c:pt idx="62793">
                  <c:v>-22.289000000000001</c:v>
                </c:pt>
                <c:pt idx="62794">
                  <c:v>-22.287000000000006</c:v>
                </c:pt>
                <c:pt idx="62795">
                  <c:v>-22.284999999999997</c:v>
                </c:pt>
                <c:pt idx="62796">
                  <c:v>-22.283000000000001</c:v>
                </c:pt>
                <c:pt idx="62797">
                  <c:v>-22.281000000000006</c:v>
                </c:pt>
                <c:pt idx="62798">
                  <c:v>-22.278999999999996</c:v>
                </c:pt>
                <c:pt idx="62799">
                  <c:v>-22.277000000000001</c:v>
                </c:pt>
                <c:pt idx="62800">
                  <c:v>-22.275000000000006</c:v>
                </c:pt>
                <c:pt idx="62801">
                  <c:v>-22.272999999999996</c:v>
                </c:pt>
                <c:pt idx="62802">
                  <c:v>-22.271000000000001</c:v>
                </c:pt>
                <c:pt idx="62803">
                  <c:v>-22.269000000000005</c:v>
                </c:pt>
                <c:pt idx="62804">
                  <c:v>-22.266999999999996</c:v>
                </c:pt>
                <c:pt idx="62805">
                  <c:v>-22.265000000000001</c:v>
                </c:pt>
                <c:pt idx="62806">
                  <c:v>-22.263000000000005</c:v>
                </c:pt>
                <c:pt idx="62807">
                  <c:v>-22.260999999999996</c:v>
                </c:pt>
                <c:pt idx="62808">
                  <c:v>-22.259</c:v>
                </c:pt>
                <c:pt idx="62809">
                  <c:v>-22.257000000000005</c:v>
                </c:pt>
                <c:pt idx="62810">
                  <c:v>-22.254999999999995</c:v>
                </c:pt>
                <c:pt idx="62811">
                  <c:v>-22.253</c:v>
                </c:pt>
                <c:pt idx="62812">
                  <c:v>-22.251000000000005</c:v>
                </c:pt>
                <c:pt idx="62813">
                  <c:v>-22.248999999999995</c:v>
                </c:pt>
                <c:pt idx="62814">
                  <c:v>-22.247</c:v>
                </c:pt>
                <c:pt idx="62815">
                  <c:v>-22.245000000000005</c:v>
                </c:pt>
                <c:pt idx="62816">
                  <c:v>-22.242999999999995</c:v>
                </c:pt>
                <c:pt idx="62817">
                  <c:v>-22.241</c:v>
                </c:pt>
                <c:pt idx="62818">
                  <c:v>-22.239000000000004</c:v>
                </c:pt>
                <c:pt idx="62819">
                  <c:v>-22.236999999999995</c:v>
                </c:pt>
                <c:pt idx="62820">
                  <c:v>-22.234999999999999</c:v>
                </c:pt>
                <c:pt idx="62821">
                  <c:v>-22.233000000000004</c:v>
                </c:pt>
                <c:pt idx="62822">
                  <c:v>-22.230999999999995</c:v>
                </c:pt>
                <c:pt idx="62823">
                  <c:v>-22.228999999999999</c:v>
                </c:pt>
                <c:pt idx="62824">
                  <c:v>-22.227000000000004</c:v>
                </c:pt>
                <c:pt idx="62825">
                  <c:v>-22.224999999999994</c:v>
                </c:pt>
                <c:pt idx="62826">
                  <c:v>-22.222999999999999</c:v>
                </c:pt>
                <c:pt idx="62827">
                  <c:v>-22.221000000000004</c:v>
                </c:pt>
                <c:pt idx="62828">
                  <c:v>-22.218999999999994</c:v>
                </c:pt>
                <c:pt idx="62829">
                  <c:v>-22.216999999999999</c:v>
                </c:pt>
                <c:pt idx="62830">
                  <c:v>-22.215000000000003</c:v>
                </c:pt>
                <c:pt idx="62831">
                  <c:v>-22.212999999999994</c:v>
                </c:pt>
                <c:pt idx="62832">
                  <c:v>-22.210999999999999</c:v>
                </c:pt>
                <c:pt idx="62833">
                  <c:v>-22.209000000000003</c:v>
                </c:pt>
                <c:pt idx="62834">
                  <c:v>-22.206999999999994</c:v>
                </c:pt>
                <c:pt idx="62835">
                  <c:v>-22.204999999999998</c:v>
                </c:pt>
                <c:pt idx="62836">
                  <c:v>-22.203000000000003</c:v>
                </c:pt>
                <c:pt idx="62837">
                  <c:v>-22.200999999999993</c:v>
                </c:pt>
                <c:pt idx="62838">
                  <c:v>-22.198999999999998</c:v>
                </c:pt>
                <c:pt idx="62839">
                  <c:v>-22.197000000000003</c:v>
                </c:pt>
                <c:pt idx="62840">
                  <c:v>-22.194999999999993</c:v>
                </c:pt>
                <c:pt idx="62841">
                  <c:v>-22.192999999999998</c:v>
                </c:pt>
                <c:pt idx="62842">
                  <c:v>-22.191000000000003</c:v>
                </c:pt>
                <c:pt idx="62843">
                  <c:v>-22.188999999999993</c:v>
                </c:pt>
                <c:pt idx="62844">
                  <c:v>-22.186999999999998</c:v>
                </c:pt>
                <c:pt idx="62845">
                  <c:v>-22.185000000000002</c:v>
                </c:pt>
                <c:pt idx="62846">
                  <c:v>-22.183000000000007</c:v>
                </c:pt>
                <c:pt idx="62847">
                  <c:v>-22.180999999999997</c:v>
                </c:pt>
                <c:pt idx="62848">
                  <c:v>-22.179000000000002</c:v>
                </c:pt>
                <c:pt idx="62849">
                  <c:v>-22.177000000000007</c:v>
                </c:pt>
                <c:pt idx="62850">
                  <c:v>-22.174999999999997</c:v>
                </c:pt>
                <c:pt idx="62851">
                  <c:v>-22.173000000000002</c:v>
                </c:pt>
                <c:pt idx="62852">
                  <c:v>-22.171000000000006</c:v>
                </c:pt>
                <c:pt idx="62853">
                  <c:v>-22.168999999999997</c:v>
                </c:pt>
                <c:pt idx="62854">
                  <c:v>-22.167000000000002</c:v>
                </c:pt>
                <c:pt idx="62855">
                  <c:v>-22.165000000000006</c:v>
                </c:pt>
                <c:pt idx="62856">
                  <c:v>-22.162999999999997</c:v>
                </c:pt>
                <c:pt idx="62857">
                  <c:v>-22.161000000000001</c:v>
                </c:pt>
                <c:pt idx="62858">
                  <c:v>-22.159000000000006</c:v>
                </c:pt>
                <c:pt idx="62859">
                  <c:v>-22.156999999999996</c:v>
                </c:pt>
                <c:pt idx="62860">
                  <c:v>-22.155000000000001</c:v>
                </c:pt>
                <c:pt idx="62861">
                  <c:v>-22.153000000000006</c:v>
                </c:pt>
                <c:pt idx="62862">
                  <c:v>-22.150999999999996</c:v>
                </c:pt>
                <c:pt idx="62863">
                  <c:v>-22.149000000000001</c:v>
                </c:pt>
                <c:pt idx="62864">
                  <c:v>-22.147000000000006</c:v>
                </c:pt>
                <c:pt idx="62865">
                  <c:v>-22.144999999999996</c:v>
                </c:pt>
                <c:pt idx="62866">
                  <c:v>-22.143000000000001</c:v>
                </c:pt>
                <c:pt idx="62867">
                  <c:v>-22.141000000000005</c:v>
                </c:pt>
                <c:pt idx="62868">
                  <c:v>-22.138999999999996</c:v>
                </c:pt>
                <c:pt idx="62869">
                  <c:v>-22.137</c:v>
                </c:pt>
                <c:pt idx="62870">
                  <c:v>-22.135000000000005</c:v>
                </c:pt>
                <c:pt idx="62871">
                  <c:v>-22.132999999999996</c:v>
                </c:pt>
                <c:pt idx="62872">
                  <c:v>-22.131</c:v>
                </c:pt>
                <c:pt idx="62873">
                  <c:v>-22.129000000000005</c:v>
                </c:pt>
                <c:pt idx="62874">
                  <c:v>-22.126999999999995</c:v>
                </c:pt>
                <c:pt idx="62875">
                  <c:v>-22.125</c:v>
                </c:pt>
                <c:pt idx="62876">
                  <c:v>-22.123000000000005</c:v>
                </c:pt>
                <c:pt idx="62877">
                  <c:v>-22.120999999999995</c:v>
                </c:pt>
                <c:pt idx="62878">
                  <c:v>-22.119</c:v>
                </c:pt>
                <c:pt idx="62879">
                  <c:v>-22.117000000000004</c:v>
                </c:pt>
                <c:pt idx="62880">
                  <c:v>-22.114999999999995</c:v>
                </c:pt>
                <c:pt idx="62881">
                  <c:v>-22.113</c:v>
                </c:pt>
                <c:pt idx="62882">
                  <c:v>-22.111000000000004</c:v>
                </c:pt>
                <c:pt idx="62883">
                  <c:v>-22.108999999999995</c:v>
                </c:pt>
                <c:pt idx="62884">
                  <c:v>-22.106999999999999</c:v>
                </c:pt>
                <c:pt idx="62885">
                  <c:v>-22.105000000000004</c:v>
                </c:pt>
                <c:pt idx="62886">
                  <c:v>-22.102999999999994</c:v>
                </c:pt>
                <c:pt idx="62887">
                  <c:v>-22.100999999999999</c:v>
                </c:pt>
                <c:pt idx="62888">
                  <c:v>-22.099000000000004</c:v>
                </c:pt>
                <c:pt idx="62889">
                  <c:v>-22.096999999999994</c:v>
                </c:pt>
                <c:pt idx="62890">
                  <c:v>-22.094999999999999</c:v>
                </c:pt>
                <c:pt idx="62891">
                  <c:v>-22.093000000000004</c:v>
                </c:pt>
                <c:pt idx="62892">
                  <c:v>-22.090999999999994</c:v>
                </c:pt>
                <c:pt idx="62893">
                  <c:v>-22.088999999999999</c:v>
                </c:pt>
                <c:pt idx="62894">
                  <c:v>-22.087000000000003</c:v>
                </c:pt>
                <c:pt idx="62895">
                  <c:v>-22.084999999999994</c:v>
                </c:pt>
                <c:pt idx="62896">
                  <c:v>-22.082999999999998</c:v>
                </c:pt>
                <c:pt idx="62897">
                  <c:v>-22.081000000000003</c:v>
                </c:pt>
                <c:pt idx="62898">
                  <c:v>-22.078999999999994</c:v>
                </c:pt>
                <c:pt idx="62899">
                  <c:v>-22.076999999999998</c:v>
                </c:pt>
                <c:pt idx="62900">
                  <c:v>-22.075000000000003</c:v>
                </c:pt>
                <c:pt idx="62901">
                  <c:v>-22.072999999999993</c:v>
                </c:pt>
                <c:pt idx="62902">
                  <c:v>-22.070999999999998</c:v>
                </c:pt>
                <c:pt idx="62903">
                  <c:v>-22.069000000000003</c:v>
                </c:pt>
                <c:pt idx="62904">
                  <c:v>-22.066999999999993</c:v>
                </c:pt>
                <c:pt idx="62905">
                  <c:v>-22.064999999999998</c:v>
                </c:pt>
                <c:pt idx="62906">
                  <c:v>-22.063000000000002</c:v>
                </c:pt>
                <c:pt idx="62907">
                  <c:v>-22.061000000000007</c:v>
                </c:pt>
                <c:pt idx="62908">
                  <c:v>-22.058999999999997</c:v>
                </c:pt>
                <c:pt idx="62909">
                  <c:v>-22.057000000000002</c:v>
                </c:pt>
                <c:pt idx="62910">
                  <c:v>-22.055000000000007</c:v>
                </c:pt>
                <c:pt idx="62911">
                  <c:v>-22.052999999999997</c:v>
                </c:pt>
                <c:pt idx="62912">
                  <c:v>-22.051000000000002</c:v>
                </c:pt>
                <c:pt idx="62913">
                  <c:v>-22.049000000000007</c:v>
                </c:pt>
                <c:pt idx="62914">
                  <c:v>-22.046999999999997</c:v>
                </c:pt>
                <c:pt idx="62915">
                  <c:v>-22.045000000000002</c:v>
                </c:pt>
                <c:pt idx="62916">
                  <c:v>-22.043000000000006</c:v>
                </c:pt>
                <c:pt idx="62917">
                  <c:v>-22.040999999999997</c:v>
                </c:pt>
                <c:pt idx="62918">
                  <c:v>-22.039000000000001</c:v>
                </c:pt>
                <c:pt idx="62919">
                  <c:v>-22.037000000000006</c:v>
                </c:pt>
                <c:pt idx="62920">
                  <c:v>-22.034999999999997</c:v>
                </c:pt>
                <c:pt idx="62921">
                  <c:v>-22.033000000000001</c:v>
                </c:pt>
                <c:pt idx="62922">
                  <c:v>-22.031000000000006</c:v>
                </c:pt>
                <c:pt idx="62923">
                  <c:v>-22.028999999999996</c:v>
                </c:pt>
                <c:pt idx="62924">
                  <c:v>-22.027000000000001</c:v>
                </c:pt>
                <c:pt idx="62925">
                  <c:v>-22.025000000000006</c:v>
                </c:pt>
                <c:pt idx="62926">
                  <c:v>-22.022999999999996</c:v>
                </c:pt>
                <c:pt idx="62927">
                  <c:v>-22.021000000000001</c:v>
                </c:pt>
                <c:pt idx="62928">
                  <c:v>-22.019000000000005</c:v>
                </c:pt>
                <c:pt idx="62929">
                  <c:v>-22.016999999999996</c:v>
                </c:pt>
                <c:pt idx="62930">
                  <c:v>-22.015000000000001</c:v>
                </c:pt>
                <c:pt idx="62931">
                  <c:v>-22.013000000000005</c:v>
                </c:pt>
                <c:pt idx="62932">
                  <c:v>-22.010999999999996</c:v>
                </c:pt>
                <c:pt idx="62933">
                  <c:v>-22.009</c:v>
                </c:pt>
                <c:pt idx="62934">
                  <c:v>-22.007000000000005</c:v>
                </c:pt>
                <c:pt idx="62935">
                  <c:v>-22.004999999999995</c:v>
                </c:pt>
                <c:pt idx="62936">
                  <c:v>-22.003</c:v>
                </c:pt>
                <c:pt idx="62937">
                  <c:v>-22.001000000000005</c:v>
                </c:pt>
                <c:pt idx="62938">
                  <c:v>-21.998999999999995</c:v>
                </c:pt>
                <c:pt idx="62939">
                  <c:v>-21.997</c:v>
                </c:pt>
                <c:pt idx="62940">
                  <c:v>-21.995000000000005</c:v>
                </c:pt>
                <c:pt idx="62941">
                  <c:v>-21.992999999999995</c:v>
                </c:pt>
                <c:pt idx="62942">
                  <c:v>-21.991</c:v>
                </c:pt>
                <c:pt idx="62943">
                  <c:v>-21.989000000000004</c:v>
                </c:pt>
                <c:pt idx="62944">
                  <c:v>-21.986999999999995</c:v>
                </c:pt>
                <c:pt idx="62945">
                  <c:v>-21.984999999999999</c:v>
                </c:pt>
                <c:pt idx="62946">
                  <c:v>-21.983000000000004</c:v>
                </c:pt>
                <c:pt idx="62947">
                  <c:v>-21.980999999999995</c:v>
                </c:pt>
                <c:pt idx="62948">
                  <c:v>-21.978999999999999</c:v>
                </c:pt>
                <c:pt idx="62949">
                  <c:v>-21.977000000000004</c:v>
                </c:pt>
                <c:pt idx="62950">
                  <c:v>-21.974999999999994</c:v>
                </c:pt>
                <c:pt idx="62951">
                  <c:v>-21.972999999999999</c:v>
                </c:pt>
                <c:pt idx="62952">
                  <c:v>-21.971000000000004</c:v>
                </c:pt>
                <c:pt idx="62953">
                  <c:v>-21.968999999999994</c:v>
                </c:pt>
                <c:pt idx="62954">
                  <c:v>-21.966999999999999</c:v>
                </c:pt>
                <c:pt idx="62955">
                  <c:v>-21.965000000000003</c:v>
                </c:pt>
                <c:pt idx="62956">
                  <c:v>-21.962999999999994</c:v>
                </c:pt>
                <c:pt idx="62957">
                  <c:v>-21.960999999999999</c:v>
                </c:pt>
                <c:pt idx="62958">
                  <c:v>-21.959000000000003</c:v>
                </c:pt>
                <c:pt idx="62959">
                  <c:v>-21.956999999999994</c:v>
                </c:pt>
                <c:pt idx="62960">
                  <c:v>-21.954999999999998</c:v>
                </c:pt>
                <c:pt idx="62961">
                  <c:v>-21.953000000000003</c:v>
                </c:pt>
                <c:pt idx="62962">
                  <c:v>-21.950999999999993</c:v>
                </c:pt>
                <c:pt idx="62963">
                  <c:v>-21.948999999999998</c:v>
                </c:pt>
                <c:pt idx="62964">
                  <c:v>-21.947000000000003</c:v>
                </c:pt>
                <c:pt idx="62965">
                  <c:v>-21.944999999999993</c:v>
                </c:pt>
                <c:pt idx="62966">
                  <c:v>-21.942999999999998</c:v>
                </c:pt>
                <c:pt idx="62967">
                  <c:v>-21.941000000000003</c:v>
                </c:pt>
                <c:pt idx="62968">
                  <c:v>-21.938999999999993</c:v>
                </c:pt>
                <c:pt idx="62969">
                  <c:v>-21.936999999999998</c:v>
                </c:pt>
                <c:pt idx="62970">
                  <c:v>-21.935000000000002</c:v>
                </c:pt>
                <c:pt idx="62971">
                  <c:v>-21.933000000000007</c:v>
                </c:pt>
                <c:pt idx="62972">
                  <c:v>-21.930999999999997</c:v>
                </c:pt>
                <c:pt idx="62973">
                  <c:v>-21.929000000000002</c:v>
                </c:pt>
                <c:pt idx="62974">
                  <c:v>-21.927000000000007</c:v>
                </c:pt>
                <c:pt idx="62975">
                  <c:v>-21.924999999999997</c:v>
                </c:pt>
                <c:pt idx="62976">
                  <c:v>-21.923000000000002</c:v>
                </c:pt>
                <c:pt idx="62977">
                  <c:v>-21.921000000000006</c:v>
                </c:pt>
                <c:pt idx="62978">
                  <c:v>-21.918999999999997</c:v>
                </c:pt>
                <c:pt idx="62979">
                  <c:v>-21.917000000000002</c:v>
                </c:pt>
                <c:pt idx="62980">
                  <c:v>-21.915000000000006</c:v>
                </c:pt>
                <c:pt idx="62981">
                  <c:v>-21.912999999999997</c:v>
                </c:pt>
                <c:pt idx="62982">
                  <c:v>-21.911000000000001</c:v>
                </c:pt>
                <c:pt idx="62983">
                  <c:v>-21.909000000000006</c:v>
                </c:pt>
                <c:pt idx="62984">
                  <c:v>-21.906999999999996</c:v>
                </c:pt>
                <c:pt idx="62985">
                  <c:v>-21.905000000000001</c:v>
                </c:pt>
                <c:pt idx="62986">
                  <c:v>-21.903000000000006</c:v>
                </c:pt>
                <c:pt idx="62987">
                  <c:v>-21.900999999999996</c:v>
                </c:pt>
                <c:pt idx="62988">
                  <c:v>-21.899000000000001</c:v>
                </c:pt>
                <c:pt idx="62989">
                  <c:v>-21.897000000000006</c:v>
                </c:pt>
                <c:pt idx="62990">
                  <c:v>-21.894999999999996</c:v>
                </c:pt>
                <c:pt idx="62991">
                  <c:v>-21.893000000000001</c:v>
                </c:pt>
                <c:pt idx="62992">
                  <c:v>-21.891000000000005</c:v>
                </c:pt>
                <c:pt idx="62993">
                  <c:v>-21.888999999999996</c:v>
                </c:pt>
                <c:pt idx="62994">
                  <c:v>-21.887</c:v>
                </c:pt>
                <c:pt idx="62995">
                  <c:v>-21.885000000000005</c:v>
                </c:pt>
                <c:pt idx="62996">
                  <c:v>-21.882999999999996</c:v>
                </c:pt>
                <c:pt idx="62997">
                  <c:v>-21.881</c:v>
                </c:pt>
                <c:pt idx="62998">
                  <c:v>-21.879000000000005</c:v>
                </c:pt>
                <c:pt idx="62999">
                  <c:v>-21.876999999999995</c:v>
                </c:pt>
                <c:pt idx="63000">
                  <c:v>-21.875</c:v>
                </c:pt>
                <c:pt idx="63001">
                  <c:v>-21.873000000000005</c:v>
                </c:pt>
                <c:pt idx="63002">
                  <c:v>-21.870999999999995</c:v>
                </c:pt>
                <c:pt idx="63003">
                  <c:v>-21.869</c:v>
                </c:pt>
                <c:pt idx="63004">
                  <c:v>-21.867000000000004</c:v>
                </c:pt>
                <c:pt idx="63005">
                  <c:v>-21.864999999999995</c:v>
                </c:pt>
                <c:pt idx="63006">
                  <c:v>-21.863</c:v>
                </c:pt>
                <c:pt idx="63007">
                  <c:v>-21.861000000000004</c:v>
                </c:pt>
                <c:pt idx="63008">
                  <c:v>-21.858999999999995</c:v>
                </c:pt>
                <c:pt idx="63009">
                  <c:v>-21.856999999999999</c:v>
                </c:pt>
                <c:pt idx="63010">
                  <c:v>-21.855000000000004</c:v>
                </c:pt>
                <c:pt idx="63011">
                  <c:v>-21.852999999999994</c:v>
                </c:pt>
                <c:pt idx="63012">
                  <c:v>-21.850999999999999</c:v>
                </c:pt>
                <c:pt idx="63013">
                  <c:v>-21.849000000000004</c:v>
                </c:pt>
                <c:pt idx="63014">
                  <c:v>-21.846999999999994</c:v>
                </c:pt>
                <c:pt idx="63015">
                  <c:v>-21.844999999999999</c:v>
                </c:pt>
                <c:pt idx="63016">
                  <c:v>-21.843000000000004</c:v>
                </c:pt>
                <c:pt idx="63017">
                  <c:v>-21.840999999999994</c:v>
                </c:pt>
                <c:pt idx="63018">
                  <c:v>-21.838999999999999</c:v>
                </c:pt>
                <c:pt idx="63019">
                  <c:v>-21.837000000000003</c:v>
                </c:pt>
                <c:pt idx="63020">
                  <c:v>-21.834999999999994</c:v>
                </c:pt>
                <c:pt idx="63021">
                  <c:v>-21.832999999999998</c:v>
                </c:pt>
                <c:pt idx="63022">
                  <c:v>-21.831000000000003</c:v>
                </c:pt>
                <c:pt idx="63023">
                  <c:v>-21.828999999999994</c:v>
                </c:pt>
                <c:pt idx="63024">
                  <c:v>-21.826999999999998</c:v>
                </c:pt>
                <c:pt idx="63025">
                  <c:v>-21.825000000000003</c:v>
                </c:pt>
                <c:pt idx="63026">
                  <c:v>-21.822999999999993</c:v>
                </c:pt>
                <c:pt idx="63027">
                  <c:v>-21.820999999999998</c:v>
                </c:pt>
                <c:pt idx="63028">
                  <c:v>-21.819000000000003</c:v>
                </c:pt>
                <c:pt idx="63029">
                  <c:v>-21.816999999999993</c:v>
                </c:pt>
                <c:pt idx="63030">
                  <c:v>-21.814999999999998</c:v>
                </c:pt>
                <c:pt idx="63031">
                  <c:v>-21.813000000000002</c:v>
                </c:pt>
                <c:pt idx="63032">
                  <c:v>-21.811000000000007</c:v>
                </c:pt>
                <c:pt idx="63033">
                  <c:v>-21.808999999999997</c:v>
                </c:pt>
                <c:pt idx="63034">
                  <c:v>-21.807000000000002</c:v>
                </c:pt>
                <c:pt idx="63035">
                  <c:v>-21.805000000000007</c:v>
                </c:pt>
                <c:pt idx="63036">
                  <c:v>-21.802999999999997</c:v>
                </c:pt>
                <c:pt idx="63037">
                  <c:v>-21.801000000000002</c:v>
                </c:pt>
                <c:pt idx="63038">
                  <c:v>-21.799000000000007</c:v>
                </c:pt>
                <c:pt idx="63039">
                  <c:v>-21.796999999999997</c:v>
                </c:pt>
                <c:pt idx="63040">
                  <c:v>-21.795000000000002</c:v>
                </c:pt>
                <c:pt idx="63041">
                  <c:v>-21.793000000000006</c:v>
                </c:pt>
                <c:pt idx="63042">
                  <c:v>-21.790999999999997</c:v>
                </c:pt>
                <c:pt idx="63043">
                  <c:v>-21.789000000000001</c:v>
                </c:pt>
                <c:pt idx="63044">
                  <c:v>-21.787000000000006</c:v>
                </c:pt>
                <c:pt idx="63045">
                  <c:v>-21.784999999999997</c:v>
                </c:pt>
                <c:pt idx="63046">
                  <c:v>-21.783000000000001</c:v>
                </c:pt>
                <c:pt idx="63047">
                  <c:v>-21.781000000000006</c:v>
                </c:pt>
                <c:pt idx="63048">
                  <c:v>-21.778999999999996</c:v>
                </c:pt>
                <c:pt idx="63049">
                  <c:v>-21.777000000000001</c:v>
                </c:pt>
                <c:pt idx="63050">
                  <c:v>-21.775000000000006</c:v>
                </c:pt>
                <c:pt idx="63051">
                  <c:v>-21.772999999999996</c:v>
                </c:pt>
                <c:pt idx="63052">
                  <c:v>-21.771000000000001</c:v>
                </c:pt>
                <c:pt idx="63053">
                  <c:v>-21.769000000000005</c:v>
                </c:pt>
                <c:pt idx="63054">
                  <c:v>-21.766999999999996</c:v>
                </c:pt>
                <c:pt idx="63055">
                  <c:v>-21.765000000000001</c:v>
                </c:pt>
                <c:pt idx="63056">
                  <c:v>-21.763000000000005</c:v>
                </c:pt>
                <c:pt idx="63057">
                  <c:v>-21.760999999999996</c:v>
                </c:pt>
                <c:pt idx="63058">
                  <c:v>-21.759</c:v>
                </c:pt>
                <c:pt idx="63059">
                  <c:v>-21.757000000000005</c:v>
                </c:pt>
                <c:pt idx="63060">
                  <c:v>-21.754999999999995</c:v>
                </c:pt>
                <c:pt idx="63061">
                  <c:v>-21.753</c:v>
                </c:pt>
                <c:pt idx="63062">
                  <c:v>-21.751000000000005</c:v>
                </c:pt>
                <c:pt idx="63063">
                  <c:v>-21.748999999999995</c:v>
                </c:pt>
                <c:pt idx="63064">
                  <c:v>-21.747</c:v>
                </c:pt>
                <c:pt idx="63065">
                  <c:v>-21.745000000000005</c:v>
                </c:pt>
                <c:pt idx="63066">
                  <c:v>-21.742999999999995</c:v>
                </c:pt>
                <c:pt idx="63067">
                  <c:v>-21.741</c:v>
                </c:pt>
                <c:pt idx="63068">
                  <c:v>-21.739000000000004</c:v>
                </c:pt>
                <c:pt idx="63069">
                  <c:v>-21.736999999999995</c:v>
                </c:pt>
                <c:pt idx="63070">
                  <c:v>-21.734999999999999</c:v>
                </c:pt>
                <c:pt idx="63071">
                  <c:v>-21.733000000000004</c:v>
                </c:pt>
                <c:pt idx="63072">
                  <c:v>-21.730999999999995</c:v>
                </c:pt>
                <c:pt idx="63073">
                  <c:v>-21.728999999999999</c:v>
                </c:pt>
                <c:pt idx="63074">
                  <c:v>-21.727000000000004</c:v>
                </c:pt>
                <c:pt idx="63075">
                  <c:v>-21.724999999999994</c:v>
                </c:pt>
                <c:pt idx="63076">
                  <c:v>-21.722999999999999</c:v>
                </c:pt>
                <c:pt idx="63077">
                  <c:v>-21.721000000000004</c:v>
                </c:pt>
                <c:pt idx="63078">
                  <c:v>-21.718999999999994</c:v>
                </c:pt>
                <c:pt idx="63079">
                  <c:v>-21.716999999999999</c:v>
                </c:pt>
                <c:pt idx="63080">
                  <c:v>-21.715000000000003</c:v>
                </c:pt>
                <c:pt idx="63081">
                  <c:v>-21.712999999999994</c:v>
                </c:pt>
                <c:pt idx="63082">
                  <c:v>-21.710999999999999</c:v>
                </c:pt>
                <c:pt idx="63083">
                  <c:v>-21.709000000000003</c:v>
                </c:pt>
                <c:pt idx="63084">
                  <c:v>-21.706999999999994</c:v>
                </c:pt>
                <c:pt idx="63085">
                  <c:v>-21.704999999999998</c:v>
                </c:pt>
                <c:pt idx="63086">
                  <c:v>-21.703000000000003</c:v>
                </c:pt>
                <c:pt idx="63087">
                  <c:v>-21.700999999999993</c:v>
                </c:pt>
                <c:pt idx="63088">
                  <c:v>-21.698999999999998</c:v>
                </c:pt>
                <c:pt idx="63089">
                  <c:v>-21.697000000000003</c:v>
                </c:pt>
                <c:pt idx="63090">
                  <c:v>-21.694999999999993</c:v>
                </c:pt>
                <c:pt idx="63091">
                  <c:v>-21.692999999999998</c:v>
                </c:pt>
                <c:pt idx="63092">
                  <c:v>-21.691000000000003</c:v>
                </c:pt>
                <c:pt idx="63093">
                  <c:v>-21.688999999999993</c:v>
                </c:pt>
                <c:pt idx="63094">
                  <c:v>-21.686999999999998</c:v>
                </c:pt>
                <c:pt idx="63095">
                  <c:v>-21.685000000000002</c:v>
                </c:pt>
                <c:pt idx="63096">
                  <c:v>-21.683000000000007</c:v>
                </c:pt>
                <c:pt idx="63097">
                  <c:v>-21.680999999999997</c:v>
                </c:pt>
                <c:pt idx="63098">
                  <c:v>-21.679000000000002</c:v>
                </c:pt>
                <c:pt idx="63099">
                  <c:v>-21.677000000000007</c:v>
                </c:pt>
                <c:pt idx="63100">
                  <c:v>-21.674999999999997</c:v>
                </c:pt>
                <c:pt idx="63101">
                  <c:v>-21.673000000000002</c:v>
                </c:pt>
                <c:pt idx="63102">
                  <c:v>-21.671000000000006</c:v>
                </c:pt>
                <c:pt idx="63103">
                  <c:v>-21.668999999999997</c:v>
                </c:pt>
                <c:pt idx="63104">
                  <c:v>-21.667000000000002</c:v>
                </c:pt>
                <c:pt idx="63105">
                  <c:v>-21.665000000000006</c:v>
                </c:pt>
                <c:pt idx="63106">
                  <c:v>-21.662999999999997</c:v>
                </c:pt>
                <c:pt idx="63107">
                  <c:v>-21.661000000000001</c:v>
                </c:pt>
                <c:pt idx="63108">
                  <c:v>-21.659000000000006</c:v>
                </c:pt>
                <c:pt idx="63109">
                  <c:v>-21.656999999999996</c:v>
                </c:pt>
                <c:pt idx="63110">
                  <c:v>-21.655000000000001</c:v>
                </c:pt>
                <c:pt idx="63111">
                  <c:v>-21.653000000000006</c:v>
                </c:pt>
                <c:pt idx="63112">
                  <c:v>-21.650999999999996</c:v>
                </c:pt>
                <c:pt idx="63113">
                  <c:v>-21.649000000000001</c:v>
                </c:pt>
                <c:pt idx="63114">
                  <c:v>-21.647000000000006</c:v>
                </c:pt>
                <c:pt idx="63115">
                  <c:v>-21.644999999999996</c:v>
                </c:pt>
                <c:pt idx="63116">
                  <c:v>-21.643000000000001</c:v>
                </c:pt>
                <c:pt idx="63117">
                  <c:v>-21.641000000000005</c:v>
                </c:pt>
                <c:pt idx="63118">
                  <c:v>-21.638999999999996</c:v>
                </c:pt>
                <c:pt idx="63119">
                  <c:v>-21.637</c:v>
                </c:pt>
                <c:pt idx="63120">
                  <c:v>-21.635000000000005</c:v>
                </c:pt>
                <c:pt idx="63121">
                  <c:v>-21.632999999999996</c:v>
                </c:pt>
                <c:pt idx="63122">
                  <c:v>-21.631</c:v>
                </c:pt>
                <c:pt idx="63123">
                  <c:v>-21.629000000000005</c:v>
                </c:pt>
                <c:pt idx="63124">
                  <c:v>-21.626999999999995</c:v>
                </c:pt>
                <c:pt idx="63125">
                  <c:v>-21.625</c:v>
                </c:pt>
                <c:pt idx="63126">
                  <c:v>-21.623000000000005</c:v>
                </c:pt>
                <c:pt idx="63127">
                  <c:v>-21.620999999999995</c:v>
                </c:pt>
                <c:pt idx="63128">
                  <c:v>-21.619</c:v>
                </c:pt>
                <c:pt idx="63129">
                  <c:v>-21.617000000000004</c:v>
                </c:pt>
                <c:pt idx="63130">
                  <c:v>-21.614999999999995</c:v>
                </c:pt>
                <c:pt idx="63131">
                  <c:v>-21.613</c:v>
                </c:pt>
                <c:pt idx="63132">
                  <c:v>-21.611000000000004</c:v>
                </c:pt>
                <c:pt idx="63133">
                  <c:v>-21.608999999999995</c:v>
                </c:pt>
                <c:pt idx="63134">
                  <c:v>-21.606999999999999</c:v>
                </c:pt>
                <c:pt idx="63135">
                  <c:v>-21.605000000000004</c:v>
                </c:pt>
                <c:pt idx="63136">
                  <c:v>-21.602999999999994</c:v>
                </c:pt>
                <c:pt idx="63137">
                  <c:v>-21.600999999999999</c:v>
                </c:pt>
                <c:pt idx="63138">
                  <c:v>-21.599000000000004</c:v>
                </c:pt>
                <c:pt idx="63139">
                  <c:v>-21.596999999999994</c:v>
                </c:pt>
                <c:pt idx="63140">
                  <c:v>-21.594999999999999</c:v>
                </c:pt>
                <c:pt idx="63141">
                  <c:v>-21.593000000000004</c:v>
                </c:pt>
                <c:pt idx="63142">
                  <c:v>-21.590999999999994</c:v>
                </c:pt>
                <c:pt idx="63143">
                  <c:v>-21.588999999999999</c:v>
                </c:pt>
                <c:pt idx="63144">
                  <c:v>-21.587000000000003</c:v>
                </c:pt>
                <c:pt idx="63145">
                  <c:v>-21.584999999999994</c:v>
                </c:pt>
                <c:pt idx="63146">
                  <c:v>-21.582999999999998</c:v>
                </c:pt>
                <c:pt idx="63147">
                  <c:v>-21.581000000000003</c:v>
                </c:pt>
                <c:pt idx="63148">
                  <c:v>-21.578999999999994</c:v>
                </c:pt>
                <c:pt idx="63149">
                  <c:v>-21.576999999999998</c:v>
                </c:pt>
                <c:pt idx="63150">
                  <c:v>-21.575000000000003</c:v>
                </c:pt>
                <c:pt idx="63151">
                  <c:v>-21.572999999999993</c:v>
                </c:pt>
                <c:pt idx="63152">
                  <c:v>-21.570999999999998</c:v>
                </c:pt>
                <c:pt idx="63153">
                  <c:v>-21.569000000000003</c:v>
                </c:pt>
                <c:pt idx="63154">
                  <c:v>-21.566999999999993</c:v>
                </c:pt>
                <c:pt idx="63155">
                  <c:v>-21.564999999999998</c:v>
                </c:pt>
                <c:pt idx="63156">
                  <c:v>-21.563000000000002</c:v>
                </c:pt>
                <c:pt idx="63157">
                  <c:v>-21.561000000000007</c:v>
                </c:pt>
                <c:pt idx="63158">
                  <c:v>-21.558999999999997</c:v>
                </c:pt>
                <c:pt idx="63159">
                  <c:v>-21.557000000000002</c:v>
                </c:pt>
                <c:pt idx="63160">
                  <c:v>-21.555000000000007</c:v>
                </c:pt>
                <c:pt idx="63161">
                  <c:v>-21.552999999999997</c:v>
                </c:pt>
                <c:pt idx="63162">
                  <c:v>-21.551000000000002</c:v>
                </c:pt>
                <c:pt idx="63163">
                  <c:v>-21.549000000000007</c:v>
                </c:pt>
                <c:pt idx="63164">
                  <c:v>-21.546999999999997</c:v>
                </c:pt>
                <c:pt idx="63165">
                  <c:v>-21.545000000000002</c:v>
                </c:pt>
                <c:pt idx="63166">
                  <c:v>-21.543000000000006</c:v>
                </c:pt>
                <c:pt idx="63167">
                  <c:v>-21.540999999999997</c:v>
                </c:pt>
                <c:pt idx="63168">
                  <c:v>-21.539000000000001</c:v>
                </c:pt>
                <c:pt idx="63169">
                  <c:v>-21.537000000000006</c:v>
                </c:pt>
                <c:pt idx="63170">
                  <c:v>-21.534999999999997</c:v>
                </c:pt>
                <c:pt idx="63171">
                  <c:v>-21.533000000000001</c:v>
                </c:pt>
                <c:pt idx="63172">
                  <c:v>-21.531000000000006</c:v>
                </c:pt>
                <c:pt idx="63173">
                  <c:v>-21.528999999999996</c:v>
                </c:pt>
                <c:pt idx="63174">
                  <c:v>-21.527000000000001</c:v>
                </c:pt>
                <c:pt idx="63175">
                  <c:v>-21.525000000000006</c:v>
                </c:pt>
                <c:pt idx="63176">
                  <c:v>-21.522999999999996</c:v>
                </c:pt>
                <c:pt idx="63177">
                  <c:v>-21.521000000000001</c:v>
                </c:pt>
                <c:pt idx="63178">
                  <c:v>-21.519000000000005</c:v>
                </c:pt>
                <c:pt idx="63179">
                  <c:v>-21.516999999999996</c:v>
                </c:pt>
                <c:pt idx="63180">
                  <c:v>-21.515000000000001</c:v>
                </c:pt>
                <c:pt idx="63181">
                  <c:v>-21.513000000000005</c:v>
                </c:pt>
                <c:pt idx="63182">
                  <c:v>-21.510999999999996</c:v>
                </c:pt>
                <c:pt idx="63183">
                  <c:v>-21.509</c:v>
                </c:pt>
                <c:pt idx="63184">
                  <c:v>-21.507000000000005</c:v>
                </c:pt>
                <c:pt idx="63185">
                  <c:v>-21.504999999999995</c:v>
                </c:pt>
                <c:pt idx="63186">
                  <c:v>-21.503</c:v>
                </c:pt>
                <c:pt idx="63187">
                  <c:v>-21.501000000000005</c:v>
                </c:pt>
                <c:pt idx="63188">
                  <c:v>-21.498999999999995</c:v>
                </c:pt>
                <c:pt idx="63189">
                  <c:v>-21.497</c:v>
                </c:pt>
                <c:pt idx="63190">
                  <c:v>-21.495000000000005</c:v>
                </c:pt>
                <c:pt idx="63191">
                  <c:v>-21.492999999999995</c:v>
                </c:pt>
                <c:pt idx="63192">
                  <c:v>-21.491</c:v>
                </c:pt>
                <c:pt idx="63193">
                  <c:v>-21.489000000000004</c:v>
                </c:pt>
                <c:pt idx="63194">
                  <c:v>-21.486999999999995</c:v>
                </c:pt>
                <c:pt idx="63195">
                  <c:v>-21.484999999999999</c:v>
                </c:pt>
                <c:pt idx="63196">
                  <c:v>-21.483000000000004</c:v>
                </c:pt>
                <c:pt idx="63197">
                  <c:v>-21.480999999999995</c:v>
                </c:pt>
                <c:pt idx="63198">
                  <c:v>-21.478999999999999</c:v>
                </c:pt>
                <c:pt idx="63199">
                  <c:v>-21.477000000000004</c:v>
                </c:pt>
                <c:pt idx="63200">
                  <c:v>-21.474999999999994</c:v>
                </c:pt>
                <c:pt idx="63201">
                  <c:v>-21.472999999999999</c:v>
                </c:pt>
                <c:pt idx="63202">
                  <c:v>-21.471000000000004</c:v>
                </c:pt>
                <c:pt idx="63203">
                  <c:v>-21.468999999999994</c:v>
                </c:pt>
                <c:pt idx="63204">
                  <c:v>-21.466999999999999</c:v>
                </c:pt>
                <c:pt idx="63205">
                  <c:v>-21.465000000000003</c:v>
                </c:pt>
                <c:pt idx="63206">
                  <c:v>-21.462999999999994</c:v>
                </c:pt>
                <c:pt idx="63207">
                  <c:v>-21.460999999999999</c:v>
                </c:pt>
                <c:pt idx="63208">
                  <c:v>-21.459000000000003</c:v>
                </c:pt>
                <c:pt idx="63209">
                  <c:v>-21.456999999999994</c:v>
                </c:pt>
                <c:pt idx="63210">
                  <c:v>-21.454999999999998</c:v>
                </c:pt>
                <c:pt idx="63211">
                  <c:v>-21.453000000000003</c:v>
                </c:pt>
                <c:pt idx="63212">
                  <c:v>-21.450999999999993</c:v>
                </c:pt>
                <c:pt idx="63213">
                  <c:v>-21.448999999999998</c:v>
                </c:pt>
                <c:pt idx="63214">
                  <c:v>-21.447000000000003</c:v>
                </c:pt>
                <c:pt idx="63215">
                  <c:v>-21.444999999999993</c:v>
                </c:pt>
                <c:pt idx="63216">
                  <c:v>-21.442999999999998</c:v>
                </c:pt>
                <c:pt idx="63217">
                  <c:v>-21.441000000000003</c:v>
                </c:pt>
                <c:pt idx="63218">
                  <c:v>-21.438999999999993</c:v>
                </c:pt>
                <c:pt idx="63219">
                  <c:v>-21.436999999999998</c:v>
                </c:pt>
                <c:pt idx="63220">
                  <c:v>-21.435000000000002</c:v>
                </c:pt>
                <c:pt idx="63221">
                  <c:v>-21.433000000000007</c:v>
                </c:pt>
                <c:pt idx="63222">
                  <c:v>-21.430999999999997</c:v>
                </c:pt>
                <c:pt idx="63223">
                  <c:v>-21.429000000000002</c:v>
                </c:pt>
                <c:pt idx="63224">
                  <c:v>-21.427000000000007</c:v>
                </c:pt>
                <c:pt idx="63225">
                  <c:v>-21.424999999999997</c:v>
                </c:pt>
                <c:pt idx="63226">
                  <c:v>-21.423000000000002</c:v>
                </c:pt>
                <c:pt idx="63227">
                  <c:v>-21.421000000000006</c:v>
                </c:pt>
                <c:pt idx="63228">
                  <c:v>-21.418999999999997</c:v>
                </c:pt>
                <c:pt idx="63229">
                  <c:v>-21.417000000000002</c:v>
                </c:pt>
                <c:pt idx="63230">
                  <c:v>-21.415000000000006</c:v>
                </c:pt>
                <c:pt idx="63231">
                  <c:v>-21.412999999999997</c:v>
                </c:pt>
                <c:pt idx="63232">
                  <c:v>-21.411000000000001</c:v>
                </c:pt>
                <c:pt idx="63233">
                  <c:v>-21.409000000000006</c:v>
                </c:pt>
                <c:pt idx="63234">
                  <c:v>-21.406999999999996</c:v>
                </c:pt>
                <c:pt idx="63235">
                  <c:v>-21.405000000000001</c:v>
                </c:pt>
                <c:pt idx="63236">
                  <c:v>-21.403000000000006</c:v>
                </c:pt>
                <c:pt idx="63237">
                  <c:v>-21.400999999999996</c:v>
                </c:pt>
                <c:pt idx="63238">
                  <c:v>-21.399000000000001</c:v>
                </c:pt>
                <c:pt idx="63239">
                  <c:v>-21.397000000000006</c:v>
                </c:pt>
                <c:pt idx="63240">
                  <c:v>-21.394999999999996</c:v>
                </c:pt>
                <c:pt idx="63241">
                  <c:v>-21.393000000000001</c:v>
                </c:pt>
                <c:pt idx="63242">
                  <c:v>-21.391000000000005</c:v>
                </c:pt>
                <c:pt idx="63243">
                  <c:v>-21.388999999999996</c:v>
                </c:pt>
                <c:pt idx="63244">
                  <c:v>-21.387</c:v>
                </c:pt>
                <c:pt idx="63245">
                  <c:v>-21.385000000000005</c:v>
                </c:pt>
                <c:pt idx="63246">
                  <c:v>-21.382999999999996</c:v>
                </c:pt>
                <c:pt idx="63247">
                  <c:v>-21.381</c:v>
                </c:pt>
                <c:pt idx="63248">
                  <c:v>-21.379000000000005</c:v>
                </c:pt>
                <c:pt idx="63249">
                  <c:v>-21.376999999999995</c:v>
                </c:pt>
                <c:pt idx="63250">
                  <c:v>-21.375</c:v>
                </c:pt>
                <c:pt idx="63251">
                  <c:v>-21.373000000000005</c:v>
                </c:pt>
                <c:pt idx="63252">
                  <c:v>-21.370999999999995</c:v>
                </c:pt>
                <c:pt idx="63253">
                  <c:v>-21.369</c:v>
                </c:pt>
                <c:pt idx="63254">
                  <c:v>-21.367000000000004</c:v>
                </c:pt>
                <c:pt idx="63255">
                  <c:v>-21.364999999999995</c:v>
                </c:pt>
                <c:pt idx="63256">
                  <c:v>-21.363</c:v>
                </c:pt>
                <c:pt idx="63257">
                  <c:v>-21.361000000000004</c:v>
                </c:pt>
                <c:pt idx="63258">
                  <c:v>-21.358999999999995</c:v>
                </c:pt>
                <c:pt idx="63259">
                  <c:v>-21.356999999999999</c:v>
                </c:pt>
                <c:pt idx="63260">
                  <c:v>-21.355000000000004</c:v>
                </c:pt>
                <c:pt idx="63261">
                  <c:v>-21.352999999999994</c:v>
                </c:pt>
                <c:pt idx="63262">
                  <c:v>-21.350999999999999</c:v>
                </c:pt>
                <c:pt idx="63263">
                  <c:v>-21.349000000000004</c:v>
                </c:pt>
                <c:pt idx="63264">
                  <c:v>-21.346999999999994</c:v>
                </c:pt>
                <c:pt idx="63265">
                  <c:v>-21.344999999999999</c:v>
                </c:pt>
                <c:pt idx="63266">
                  <c:v>-21.343000000000004</c:v>
                </c:pt>
                <c:pt idx="63267">
                  <c:v>-21.340999999999994</c:v>
                </c:pt>
                <c:pt idx="63268">
                  <c:v>-21.338999999999999</c:v>
                </c:pt>
                <c:pt idx="63269">
                  <c:v>-21.337000000000003</c:v>
                </c:pt>
                <c:pt idx="63270">
                  <c:v>-21.334999999999994</c:v>
                </c:pt>
                <c:pt idx="63271">
                  <c:v>-21.332999999999998</c:v>
                </c:pt>
                <c:pt idx="63272">
                  <c:v>-21.331000000000003</c:v>
                </c:pt>
                <c:pt idx="63273">
                  <c:v>-21.328999999999994</c:v>
                </c:pt>
                <c:pt idx="63274">
                  <c:v>-21.326999999999998</c:v>
                </c:pt>
                <c:pt idx="63275">
                  <c:v>-21.325000000000003</c:v>
                </c:pt>
                <c:pt idx="63276">
                  <c:v>-21.322999999999993</c:v>
                </c:pt>
                <c:pt idx="63277">
                  <c:v>-21.320999999999998</c:v>
                </c:pt>
                <c:pt idx="63278">
                  <c:v>-21.319000000000003</c:v>
                </c:pt>
                <c:pt idx="63279">
                  <c:v>-21.316999999999993</c:v>
                </c:pt>
                <c:pt idx="63280">
                  <c:v>-21.314999999999998</c:v>
                </c:pt>
                <c:pt idx="63281">
                  <c:v>-21.313000000000002</c:v>
                </c:pt>
                <c:pt idx="63282">
                  <c:v>-21.311000000000007</c:v>
                </c:pt>
                <c:pt idx="63283">
                  <c:v>-21.308999999999997</c:v>
                </c:pt>
                <c:pt idx="63284">
                  <c:v>-21.307000000000002</c:v>
                </c:pt>
                <c:pt idx="63285">
                  <c:v>-21.305000000000007</c:v>
                </c:pt>
                <c:pt idx="63286">
                  <c:v>-21.302999999999997</c:v>
                </c:pt>
                <c:pt idx="63287">
                  <c:v>-21.301000000000002</c:v>
                </c:pt>
                <c:pt idx="63288">
                  <c:v>-21.299000000000007</c:v>
                </c:pt>
                <c:pt idx="63289">
                  <c:v>-21.296999999999997</c:v>
                </c:pt>
                <c:pt idx="63290">
                  <c:v>-21.295000000000002</c:v>
                </c:pt>
                <c:pt idx="63291">
                  <c:v>-21.293000000000006</c:v>
                </c:pt>
                <c:pt idx="63292">
                  <c:v>-21.290999999999997</c:v>
                </c:pt>
                <c:pt idx="63293">
                  <c:v>-21.289000000000001</c:v>
                </c:pt>
                <c:pt idx="63294">
                  <c:v>-21.287000000000006</c:v>
                </c:pt>
                <c:pt idx="63295">
                  <c:v>-21.284999999999997</c:v>
                </c:pt>
                <c:pt idx="63296">
                  <c:v>-21.283000000000001</c:v>
                </c:pt>
                <c:pt idx="63297">
                  <c:v>-21.281000000000006</c:v>
                </c:pt>
                <c:pt idx="63298">
                  <c:v>-21.278999999999996</c:v>
                </c:pt>
                <c:pt idx="63299">
                  <c:v>-21.277000000000001</c:v>
                </c:pt>
                <c:pt idx="63300">
                  <c:v>-21.275000000000006</c:v>
                </c:pt>
                <c:pt idx="63301">
                  <c:v>-21.272999999999996</c:v>
                </c:pt>
                <c:pt idx="63302">
                  <c:v>-21.271000000000001</c:v>
                </c:pt>
                <c:pt idx="63303">
                  <c:v>-21.269000000000005</c:v>
                </c:pt>
                <c:pt idx="63304">
                  <c:v>-21.266999999999996</c:v>
                </c:pt>
                <c:pt idx="63305">
                  <c:v>-21.265000000000001</c:v>
                </c:pt>
                <c:pt idx="63306">
                  <c:v>-21.263000000000005</c:v>
                </c:pt>
                <c:pt idx="63307">
                  <c:v>-21.260999999999996</c:v>
                </c:pt>
                <c:pt idx="63308">
                  <c:v>-21.259</c:v>
                </c:pt>
                <c:pt idx="63309">
                  <c:v>-21.257000000000005</c:v>
                </c:pt>
                <c:pt idx="63310">
                  <c:v>-21.254999999999995</c:v>
                </c:pt>
                <c:pt idx="63311">
                  <c:v>-21.253</c:v>
                </c:pt>
                <c:pt idx="63312">
                  <c:v>-21.251000000000005</c:v>
                </c:pt>
                <c:pt idx="63313">
                  <c:v>-21.248999999999995</c:v>
                </c:pt>
                <c:pt idx="63314">
                  <c:v>-21.247</c:v>
                </c:pt>
                <c:pt idx="63315">
                  <c:v>-21.245000000000005</c:v>
                </c:pt>
                <c:pt idx="63316">
                  <c:v>-21.242999999999995</c:v>
                </c:pt>
                <c:pt idx="63317">
                  <c:v>-21.241</c:v>
                </c:pt>
                <c:pt idx="63318">
                  <c:v>-21.239000000000004</c:v>
                </c:pt>
                <c:pt idx="63319">
                  <c:v>-21.236999999999995</c:v>
                </c:pt>
                <c:pt idx="63320">
                  <c:v>-21.234999999999999</c:v>
                </c:pt>
                <c:pt idx="63321">
                  <c:v>-21.233000000000004</c:v>
                </c:pt>
                <c:pt idx="63322">
                  <c:v>-21.230999999999995</c:v>
                </c:pt>
                <c:pt idx="63323">
                  <c:v>-21.228999999999999</c:v>
                </c:pt>
                <c:pt idx="63324">
                  <c:v>-21.227000000000004</c:v>
                </c:pt>
                <c:pt idx="63325">
                  <c:v>-21.224999999999994</c:v>
                </c:pt>
                <c:pt idx="63326">
                  <c:v>-21.222999999999999</c:v>
                </c:pt>
                <c:pt idx="63327">
                  <c:v>-21.221000000000004</c:v>
                </c:pt>
                <c:pt idx="63328">
                  <c:v>-21.218999999999994</c:v>
                </c:pt>
                <c:pt idx="63329">
                  <c:v>-21.216999999999999</c:v>
                </c:pt>
                <c:pt idx="63330">
                  <c:v>-21.215000000000003</c:v>
                </c:pt>
                <c:pt idx="63331">
                  <c:v>-21.212999999999994</c:v>
                </c:pt>
                <c:pt idx="63332">
                  <c:v>-21.210999999999999</c:v>
                </c:pt>
                <c:pt idx="63333">
                  <c:v>-21.209000000000003</c:v>
                </c:pt>
                <c:pt idx="63334">
                  <c:v>-21.206999999999994</c:v>
                </c:pt>
                <c:pt idx="63335">
                  <c:v>-21.204999999999998</c:v>
                </c:pt>
                <c:pt idx="63336">
                  <c:v>-21.203000000000003</c:v>
                </c:pt>
                <c:pt idx="63337">
                  <c:v>-21.200999999999993</c:v>
                </c:pt>
                <c:pt idx="63338">
                  <c:v>-21.198999999999998</c:v>
                </c:pt>
                <c:pt idx="63339">
                  <c:v>-21.197000000000003</c:v>
                </c:pt>
                <c:pt idx="63340">
                  <c:v>-21.194999999999993</c:v>
                </c:pt>
                <c:pt idx="63341">
                  <c:v>-21.192999999999998</c:v>
                </c:pt>
                <c:pt idx="63342">
                  <c:v>-21.191000000000003</c:v>
                </c:pt>
                <c:pt idx="63343">
                  <c:v>-21.188999999999993</c:v>
                </c:pt>
                <c:pt idx="63344">
                  <c:v>-21.186999999999998</c:v>
                </c:pt>
                <c:pt idx="63345">
                  <c:v>-21.185000000000002</c:v>
                </c:pt>
                <c:pt idx="63346">
                  <c:v>-21.183000000000007</c:v>
                </c:pt>
                <c:pt idx="63347">
                  <c:v>-21.180999999999997</c:v>
                </c:pt>
                <c:pt idx="63348">
                  <c:v>-21.179000000000002</c:v>
                </c:pt>
                <c:pt idx="63349">
                  <c:v>-21.177000000000007</c:v>
                </c:pt>
                <c:pt idx="63350">
                  <c:v>-21.174999999999997</c:v>
                </c:pt>
                <c:pt idx="63351">
                  <c:v>-21.173000000000002</c:v>
                </c:pt>
                <c:pt idx="63352">
                  <c:v>-21.171000000000006</c:v>
                </c:pt>
                <c:pt idx="63353">
                  <c:v>-21.168999999999997</c:v>
                </c:pt>
                <c:pt idx="63354">
                  <c:v>-21.167000000000002</c:v>
                </c:pt>
                <c:pt idx="63355">
                  <c:v>-21.165000000000006</c:v>
                </c:pt>
                <c:pt idx="63356">
                  <c:v>-21.162999999999997</c:v>
                </c:pt>
                <c:pt idx="63357">
                  <c:v>-21.161000000000001</c:v>
                </c:pt>
                <c:pt idx="63358">
                  <c:v>-21.159000000000006</c:v>
                </c:pt>
                <c:pt idx="63359">
                  <c:v>-21.156999999999996</c:v>
                </c:pt>
                <c:pt idx="63360">
                  <c:v>-21.155000000000001</c:v>
                </c:pt>
                <c:pt idx="63361">
                  <c:v>-21.153000000000006</c:v>
                </c:pt>
                <c:pt idx="63362">
                  <c:v>-21.150999999999996</c:v>
                </c:pt>
                <c:pt idx="63363">
                  <c:v>-21.149000000000001</c:v>
                </c:pt>
                <c:pt idx="63364">
                  <c:v>-21.147000000000006</c:v>
                </c:pt>
                <c:pt idx="63365">
                  <c:v>-21.144999999999996</c:v>
                </c:pt>
                <c:pt idx="63366">
                  <c:v>-21.143000000000001</c:v>
                </c:pt>
                <c:pt idx="63367">
                  <c:v>-21.141000000000005</c:v>
                </c:pt>
                <c:pt idx="63368">
                  <c:v>-21.138999999999996</c:v>
                </c:pt>
                <c:pt idx="63369">
                  <c:v>-21.137</c:v>
                </c:pt>
                <c:pt idx="63370">
                  <c:v>-21.135000000000005</c:v>
                </c:pt>
                <c:pt idx="63371">
                  <c:v>-21.132999999999996</c:v>
                </c:pt>
                <c:pt idx="63372">
                  <c:v>-21.131</c:v>
                </c:pt>
                <c:pt idx="63373">
                  <c:v>-21.129000000000005</c:v>
                </c:pt>
                <c:pt idx="63374">
                  <c:v>-21.126999999999995</c:v>
                </c:pt>
                <c:pt idx="63375">
                  <c:v>-21.125</c:v>
                </c:pt>
                <c:pt idx="63376">
                  <c:v>-21.123000000000005</c:v>
                </c:pt>
                <c:pt idx="63377">
                  <c:v>-21.120999999999995</c:v>
                </c:pt>
                <c:pt idx="63378">
                  <c:v>-21.119</c:v>
                </c:pt>
                <c:pt idx="63379">
                  <c:v>-21.117000000000004</c:v>
                </c:pt>
                <c:pt idx="63380">
                  <c:v>-21.114999999999995</c:v>
                </c:pt>
                <c:pt idx="63381">
                  <c:v>-21.113</c:v>
                </c:pt>
                <c:pt idx="63382">
                  <c:v>-21.111000000000004</c:v>
                </c:pt>
                <c:pt idx="63383">
                  <c:v>-21.108999999999995</c:v>
                </c:pt>
                <c:pt idx="63384">
                  <c:v>-21.106999999999999</c:v>
                </c:pt>
                <c:pt idx="63385">
                  <c:v>-21.105000000000004</c:v>
                </c:pt>
                <c:pt idx="63386">
                  <c:v>-21.102999999999994</c:v>
                </c:pt>
                <c:pt idx="63387">
                  <c:v>-21.100999999999999</c:v>
                </c:pt>
                <c:pt idx="63388">
                  <c:v>-21.099000000000004</c:v>
                </c:pt>
                <c:pt idx="63389">
                  <c:v>-21.096999999999994</c:v>
                </c:pt>
                <c:pt idx="63390">
                  <c:v>-21.094999999999999</c:v>
                </c:pt>
                <c:pt idx="63391">
                  <c:v>-21.093000000000004</c:v>
                </c:pt>
                <c:pt idx="63392">
                  <c:v>-21.090999999999994</c:v>
                </c:pt>
                <c:pt idx="63393">
                  <c:v>-21.088999999999999</c:v>
                </c:pt>
                <c:pt idx="63394">
                  <c:v>-21.087000000000003</c:v>
                </c:pt>
                <c:pt idx="63395">
                  <c:v>-21.084999999999994</c:v>
                </c:pt>
                <c:pt idx="63396">
                  <c:v>-21.082999999999998</c:v>
                </c:pt>
                <c:pt idx="63397">
                  <c:v>-21.081000000000003</c:v>
                </c:pt>
                <c:pt idx="63398">
                  <c:v>-21.078999999999994</c:v>
                </c:pt>
                <c:pt idx="63399">
                  <c:v>-21.076999999999998</c:v>
                </c:pt>
                <c:pt idx="63400">
                  <c:v>-21.075000000000003</c:v>
                </c:pt>
                <c:pt idx="63401">
                  <c:v>-21.072999999999993</c:v>
                </c:pt>
                <c:pt idx="63402">
                  <c:v>-21.070999999999998</c:v>
                </c:pt>
                <c:pt idx="63403">
                  <c:v>-21.069000000000003</c:v>
                </c:pt>
                <c:pt idx="63404">
                  <c:v>-21.066999999999993</c:v>
                </c:pt>
                <c:pt idx="63405">
                  <c:v>-21.064999999999998</c:v>
                </c:pt>
                <c:pt idx="63406">
                  <c:v>-21.063000000000002</c:v>
                </c:pt>
                <c:pt idx="63407">
                  <c:v>-21.061000000000007</c:v>
                </c:pt>
                <c:pt idx="63408">
                  <c:v>-21.058999999999997</c:v>
                </c:pt>
                <c:pt idx="63409">
                  <c:v>-21.057000000000002</c:v>
                </c:pt>
                <c:pt idx="63410">
                  <c:v>-21.055000000000007</c:v>
                </c:pt>
                <c:pt idx="63411">
                  <c:v>-21.052999999999997</c:v>
                </c:pt>
                <c:pt idx="63412">
                  <c:v>-21.051000000000002</c:v>
                </c:pt>
                <c:pt idx="63413">
                  <c:v>-21.049000000000007</c:v>
                </c:pt>
                <c:pt idx="63414">
                  <c:v>-21.046999999999997</c:v>
                </c:pt>
                <c:pt idx="63415">
                  <c:v>-21.045000000000002</c:v>
                </c:pt>
                <c:pt idx="63416">
                  <c:v>-21.043000000000006</c:v>
                </c:pt>
                <c:pt idx="63417">
                  <c:v>-21.040999999999997</c:v>
                </c:pt>
                <c:pt idx="63418">
                  <c:v>-21.039000000000001</c:v>
                </c:pt>
                <c:pt idx="63419">
                  <c:v>-21.037000000000006</c:v>
                </c:pt>
                <c:pt idx="63420">
                  <c:v>-21.034999999999997</c:v>
                </c:pt>
                <c:pt idx="63421">
                  <c:v>-21.033000000000001</c:v>
                </c:pt>
                <c:pt idx="63422">
                  <c:v>-21.031000000000006</c:v>
                </c:pt>
                <c:pt idx="63423">
                  <c:v>-21.028999999999996</c:v>
                </c:pt>
                <c:pt idx="63424">
                  <c:v>-21.027000000000001</c:v>
                </c:pt>
                <c:pt idx="63425">
                  <c:v>-21.025000000000006</c:v>
                </c:pt>
                <c:pt idx="63426">
                  <c:v>-21.022999999999996</c:v>
                </c:pt>
                <c:pt idx="63427">
                  <c:v>-21.021000000000001</c:v>
                </c:pt>
                <c:pt idx="63428">
                  <c:v>-21.019000000000005</c:v>
                </c:pt>
                <c:pt idx="63429">
                  <c:v>-21.016999999999996</c:v>
                </c:pt>
                <c:pt idx="63430">
                  <c:v>-21.015000000000001</c:v>
                </c:pt>
                <c:pt idx="63431">
                  <c:v>-21.013000000000005</c:v>
                </c:pt>
                <c:pt idx="63432">
                  <c:v>-21.010999999999996</c:v>
                </c:pt>
                <c:pt idx="63433">
                  <c:v>-21.009</c:v>
                </c:pt>
                <c:pt idx="63434">
                  <c:v>-21.007000000000005</c:v>
                </c:pt>
                <c:pt idx="63435">
                  <c:v>-21.004999999999995</c:v>
                </c:pt>
                <c:pt idx="63436">
                  <c:v>-21.003</c:v>
                </c:pt>
                <c:pt idx="63437">
                  <c:v>-21.001000000000005</c:v>
                </c:pt>
                <c:pt idx="63438">
                  <c:v>-20.998999999999995</c:v>
                </c:pt>
                <c:pt idx="63439">
                  <c:v>-20.997</c:v>
                </c:pt>
                <c:pt idx="63440">
                  <c:v>-20.995000000000005</c:v>
                </c:pt>
                <c:pt idx="63441">
                  <c:v>-20.992999999999995</c:v>
                </c:pt>
                <c:pt idx="63442">
                  <c:v>-20.991</c:v>
                </c:pt>
                <c:pt idx="63443">
                  <c:v>-20.989000000000004</c:v>
                </c:pt>
                <c:pt idx="63444">
                  <c:v>-20.986999999999995</c:v>
                </c:pt>
                <c:pt idx="63445">
                  <c:v>-20.984999999999999</c:v>
                </c:pt>
                <c:pt idx="63446">
                  <c:v>-20.983000000000004</c:v>
                </c:pt>
                <c:pt idx="63447">
                  <c:v>-20.980999999999995</c:v>
                </c:pt>
                <c:pt idx="63448">
                  <c:v>-20.978999999999999</c:v>
                </c:pt>
                <c:pt idx="63449">
                  <c:v>-20.977000000000004</c:v>
                </c:pt>
                <c:pt idx="63450">
                  <c:v>-20.974999999999994</c:v>
                </c:pt>
                <c:pt idx="63451">
                  <c:v>-20.972999999999999</c:v>
                </c:pt>
                <c:pt idx="63452">
                  <c:v>-20.971000000000004</c:v>
                </c:pt>
                <c:pt idx="63453">
                  <c:v>-20.968999999999994</c:v>
                </c:pt>
                <c:pt idx="63454">
                  <c:v>-20.966999999999999</c:v>
                </c:pt>
                <c:pt idx="63455">
                  <c:v>-20.965000000000003</c:v>
                </c:pt>
                <c:pt idx="63456">
                  <c:v>-20.962999999999994</c:v>
                </c:pt>
                <c:pt idx="63457">
                  <c:v>-20.960999999999999</c:v>
                </c:pt>
                <c:pt idx="63458">
                  <c:v>-20.959000000000003</c:v>
                </c:pt>
                <c:pt idx="63459">
                  <c:v>-20.956999999999994</c:v>
                </c:pt>
                <c:pt idx="63460">
                  <c:v>-20.954999999999998</c:v>
                </c:pt>
                <c:pt idx="63461">
                  <c:v>-20.953000000000003</c:v>
                </c:pt>
                <c:pt idx="63462">
                  <c:v>-20.950999999999993</c:v>
                </c:pt>
                <c:pt idx="63463">
                  <c:v>-20.948999999999998</c:v>
                </c:pt>
                <c:pt idx="63464">
                  <c:v>-20.947000000000003</c:v>
                </c:pt>
                <c:pt idx="63465">
                  <c:v>-20.944999999999993</c:v>
                </c:pt>
                <c:pt idx="63466">
                  <c:v>-20.942999999999998</c:v>
                </c:pt>
                <c:pt idx="63467">
                  <c:v>-20.941000000000003</c:v>
                </c:pt>
                <c:pt idx="63468">
                  <c:v>-20.938999999999993</c:v>
                </c:pt>
                <c:pt idx="63469">
                  <c:v>-20.936999999999998</c:v>
                </c:pt>
                <c:pt idx="63470">
                  <c:v>-20.935000000000002</c:v>
                </c:pt>
                <c:pt idx="63471">
                  <c:v>-20.933000000000007</c:v>
                </c:pt>
                <c:pt idx="63472">
                  <c:v>-20.930999999999997</c:v>
                </c:pt>
                <c:pt idx="63473">
                  <c:v>-20.929000000000002</c:v>
                </c:pt>
                <c:pt idx="63474">
                  <c:v>-20.927000000000007</c:v>
                </c:pt>
                <c:pt idx="63475">
                  <c:v>-20.924999999999997</c:v>
                </c:pt>
                <c:pt idx="63476">
                  <c:v>-20.923000000000002</c:v>
                </c:pt>
                <c:pt idx="63477">
                  <c:v>-20.921000000000006</c:v>
                </c:pt>
                <c:pt idx="63478">
                  <c:v>-20.918999999999997</c:v>
                </c:pt>
                <c:pt idx="63479">
                  <c:v>-20.917000000000002</c:v>
                </c:pt>
                <c:pt idx="63480">
                  <c:v>-20.915000000000006</c:v>
                </c:pt>
                <c:pt idx="63481">
                  <c:v>-20.912999999999997</c:v>
                </c:pt>
                <c:pt idx="63482">
                  <c:v>-20.911000000000001</c:v>
                </c:pt>
                <c:pt idx="63483">
                  <c:v>-20.909000000000006</c:v>
                </c:pt>
                <c:pt idx="63484">
                  <c:v>-20.906999999999996</c:v>
                </c:pt>
                <c:pt idx="63485">
                  <c:v>-20.905000000000001</c:v>
                </c:pt>
                <c:pt idx="63486">
                  <c:v>-20.903000000000006</c:v>
                </c:pt>
                <c:pt idx="63487">
                  <c:v>-20.900999999999996</c:v>
                </c:pt>
                <c:pt idx="63488">
                  <c:v>-20.899000000000001</c:v>
                </c:pt>
                <c:pt idx="63489">
                  <c:v>-20.897000000000006</c:v>
                </c:pt>
                <c:pt idx="63490">
                  <c:v>-20.894999999999996</c:v>
                </c:pt>
                <c:pt idx="63491">
                  <c:v>-20.893000000000001</c:v>
                </c:pt>
                <c:pt idx="63492">
                  <c:v>-20.891000000000005</c:v>
                </c:pt>
                <c:pt idx="63493">
                  <c:v>-20.888999999999996</c:v>
                </c:pt>
                <c:pt idx="63494">
                  <c:v>-20.887</c:v>
                </c:pt>
                <c:pt idx="63495">
                  <c:v>-20.885000000000005</c:v>
                </c:pt>
                <c:pt idx="63496">
                  <c:v>-20.882999999999996</c:v>
                </c:pt>
                <c:pt idx="63497">
                  <c:v>-20.881</c:v>
                </c:pt>
                <c:pt idx="63498">
                  <c:v>-20.879000000000005</c:v>
                </c:pt>
                <c:pt idx="63499">
                  <c:v>-20.876999999999995</c:v>
                </c:pt>
                <c:pt idx="63500">
                  <c:v>-20.875</c:v>
                </c:pt>
                <c:pt idx="63501">
                  <c:v>-20.873000000000005</c:v>
                </c:pt>
                <c:pt idx="63502">
                  <c:v>-20.870999999999995</c:v>
                </c:pt>
                <c:pt idx="63503">
                  <c:v>-20.869</c:v>
                </c:pt>
                <c:pt idx="63504">
                  <c:v>-20.867000000000004</c:v>
                </c:pt>
                <c:pt idx="63505">
                  <c:v>-20.864999999999995</c:v>
                </c:pt>
                <c:pt idx="63506">
                  <c:v>-20.863</c:v>
                </c:pt>
                <c:pt idx="63507">
                  <c:v>-20.861000000000004</c:v>
                </c:pt>
                <c:pt idx="63508">
                  <c:v>-20.858999999999995</c:v>
                </c:pt>
                <c:pt idx="63509">
                  <c:v>-20.856999999999999</c:v>
                </c:pt>
                <c:pt idx="63510">
                  <c:v>-20.855000000000004</c:v>
                </c:pt>
                <c:pt idx="63511">
                  <c:v>-20.852999999999994</c:v>
                </c:pt>
                <c:pt idx="63512">
                  <c:v>-20.850999999999999</c:v>
                </c:pt>
                <c:pt idx="63513">
                  <c:v>-20.849000000000004</c:v>
                </c:pt>
                <c:pt idx="63514">
                  <c:v>-20.846999999999994</c:v>
                </c:pt>
                <c:pt idx="63515">
                  <c:v>-20.844999999999999</c:v>
                </c:pt>
                <c:pt idx="63516">
                  <c:v>-20.843000000000004</c:v>
                </c:pt>
                <c:pt idx="63517">
                  <c:v>-20.840999999999994</c:v>
                </c:pt>
                <c:pt idx="63518">
                  <c:v>-20.838999999999999</c:v>
                </c:pt>
                <c:pt idx="63519">
                  <c:v>-20.837000000000003</c:v>
                </c:pt>
                <c:pt idx="63520">
                  <c:v>-20.834999999999994</c:v>
                </c:pt>
                <c:pt idx="63521">
                  <c:v>-20.832999999999998</c:v>
                </c:pt>
                <c:pt idx="63522">
                  <c:v>-20.831000000000003</c:v>
                </c:pt>
                <c:pt idx="63523">
                  <c:v>-20.828999999999994</c:v>
                </c:pt>
                <c:pt idx="63524">
                  <c:v>-20.826999999999998</c:v>
                </c:pt>
                <c:pt idx="63525">
                  <c:v>-20.825000000000003</c:v>
                </c:pt>
                <c:pt idx="63526">
                  <c:v>-20.822999999999993</c:v>
                </c:pt>
                <c:pt idx="63527">
                  <c:v>-20.820999999999998</c:v>
                </c:pt>
                <c:pt idx="63528">
                  <c:v>-20.819000000000003</c:v>
                </c:pt>
                <c:pt idx="63529">
                  <c:v>-20.816999999999993</c:v>
                </c:pt>
                <c:pt idx="63530">
                  <c:v>-20.814999999999998</c:v>
                </c:pt>
                <c:pt idx="63531">
                  <c:v>-20.813000000000002</c:v>
                </c:pt>
                <c:pt idx="63532">
                  <c:v>-20.811000000000007</c:v>
                </c:pt>
                <c:pt idx="63533">
                  <c:v>-20.808999999999997</c:v>
                </c:pt>
                <c:pt idx="63534">
                  <c:v>-20.807000000000002</c:v>
                </c:pt>
                <c:pt idx="63535">
                  <c:v>-20.805000000000007</c:v>
                </c:pt>
                <c:pt idx="63536">
                  <c:v>-20.802999999999997</c:v>
                </c:pt>
                <c:pt idx="63537">
                  <c:v>-20.801000000000002</c:v>
                </c:pt>
                <c:pt idx="63538">
                  <c:v>-20.799000000000007</c:v>
                </c:pt>
                <c:pt idx="63539">
                  <c:v>-20.796999999999997</c:v>
                </c:pt>
                <c:pt idx="63540">
                  <c:v>-20.795000000000002</c:v>
                </c:pt>
                <c:pt idx="63541">
                  <c:v>-20.793000000000006</c:v>
                </c:pt>
                <c:pt idx="63542">
                  <c:v>-20.790999999999997</c:v>
                </c:pt>
                <c:pt idx="63543">
                  <c:v>-20.789000000000001</c:v>
                </c:pt>
                <c:pt idx="63544">
                  <c:v>-20.787000000000006</c:v>
                </c:pt>
                <c:pt idx="63545">
                  <c:v>-20.784999999999997</c:v>
                </c:pt>
                <c:pt idx="63546">
                  <c:v>-20.783000000000001</c:v>
                </c:pt>
                <c:pt idx="63547">
                  <c:v>-20.781000000000006</c:v>
                </c:pt>
                <c:pt idx="63548">
                  <c:v>-20.778999999999996</c:v>
                </c:pt>
                <c:pt idx="63549">
                  <c:v>-20.777000000000001</c:v>
                </c:pt>
                <c:pt idx="63550">
                  <c:v>-20.775000000000006</c:v>
                </c:pt>
                <c:pt idx="63551">
                  <c:v>-20.772999999999996</c:v>
                </c:pt>
                <c:pt idx="63552">
                  <c:v>-20.771000000000001</c:v>
                </c:pt>
                <c:pt idx="63553">
                  <c:v>-20.769000000000005</c:v>
                </c:pt>
                <c:pt idx="63554">
                  <c:v>-20.766999999999996</c:v>
                </c:pt>
                <c:pt idx="63555">
                  <c:v>-20.765000000000001</c:v>
                </c:pt>
                <c:pt idx="63556">
                  <c:v>-20.763000000000005</c:v>
                </c:pt>
                <c:pt idx="63557">
                  <c:v>-20.760999999999996</c:v>
                </c:pt>
                <c:pt idx="63558">
                  <c:v>-20.759</c:v>
                </c:pt>
                <c:pt idx="63559">
                  <c:v>-20.757000000000005</c:v>
                </c:pt>
                <c:pt idx="63560">
                  <c:v>-20.754999999999995</c:v>
                </c:pt>
                <c:pt idx="63561">
                  <c:v>-20.753</c:v>
                </c:pt>
                <c:pt idx="63562">
                  <c:v>-20.751000000000005</c:v>
                </c:pt>
                <c:pt idx="63563">
                  <c:v>-20.748999999999995</c:v>
                </c:pt>
                <c:pt idx="63564">
                  <c:v>-20.747</c:v>
                </c:pt>
                <c:pt idx="63565">
                  <c:v>-20.745000000000005</c:v>
                </c:pt>
                <c:pt idx="63566">
                  <c:v>-20.742999999999995</c:v>
                </c:pt>
                <c:pt idx="63567">
                  <c:v>-20.741</c:v>
                </c:pt>
                <c:pt idx="63568">
                  <c:v>-20.739000000000004</c:v>
                </c:pt>
                <c:pt idx="63569">
                  <c:v>-20.736999999999995</c:v>
                </c:pt>
                <c:pt idx="63570">
                  <c:v>-20.734999999999999</c:v>
                </c:pt>
                <c:pt idx="63571">
                  <c:v>-20.733000000000004</c:v>
                </c:pt>
                <c:pt idx="63572">
                  <c:v>-20.730999999999995</c:v>
                </c:pt>
                <c:pt idx="63573">
                  <c:v>-20.728999999999999</c:v>
                </c:pt>
                <c:pt idx="63574">
                  <c:v>-20.727000000000004</c:v>
                </c:pt>
                <c:pt idx="63575">
                  <c:v>-20.724999999999994</c:v>
                </c:pt>
                <c:pt idx="63576">
                  <c:v>-20.722999999999999</c:v>
                </c:pt>
                <c:pt idx="63577">
                  <c:v>-20.721000000000004</c:v>
                </c:pt>
                <c:pt idx="63578">
                  <c:v>-20.718999999999994</c:v>
                </c:pt>
                <c:pt idx="63579">
                  <c:v>-20.716999999999999</c:v>
                </c:pt>
                <c:pt idx="63580">
                  <c:v>-20.715000000000003</c:v>
                </c:pt>
                <c:pt idx="63581">
                  <c:v>-20.712999999999994</c:v>
                </c:pt>
                <c:pt idx="63582">
                  <c:v>-20.710999999999999</c:v>
                </c:pt>
                <c:pt idx="63583">
                  <c:v>-20.709000000000003</c:v>
                </c:pt>
                <c:pt idx="63584">
                  <c:v>-20.706999999999994</c:v>
                </c:pt>
                <c:pt idx="63585">
                  <c:v>-20.704999999999998</c:v>
                </c:pt>
                <c:pt idx="63586">
                  <c:v>-20.703000000000003</c:v>
                </c:pt>
                <c:pt idx="63587">
                  <c:v>-20.700999999999993</c:v>
                </c:pt>
                <c:pt idx="63588">
                  <c:v>-20.698999999999998</c:v>
                </c:pt>
                <c:pt idx="63589">
                  <c:v>-20.697000000000003</c:v>
                </c:pt>
                <c:pt idx="63590">
                  <c:v>-20.694999999999993</c:v>
                </c:pt>
                <c:pt idx="63591">
                  <c:v>-20.692999999999998</c:v>
                </c:pt>
                <c:pt idx="63592">
                  <c:v>-20.691000000000003</c:v>
                </c:pt>
                <c:pt idx="63593">
                  <c:v>-20.688999999999993</c:v>
                </c:pt>
                <c:pt idx="63594">
                  <c:v>-20.686999999999998</c:v>
                </c:pt>
                <c:pt idx="63595">
                  <c:v>-20.685000000000002</c:v>
                </c:pt>
                <c:pt idx="63596">
                  <c:v>-20.683000000000007</c:v>
                </c:pt>
                <c:pt idx="63597">
                  <c:v>-20.680999999999997</c:v>
                </c:pt>
                <c:pt idx="63598">
                  <c:v>-20.679000000000002</c:v>
                </c:pt>
                <c:pt idx="63599">
                  <c:v>-20.677000000000007</c:v>
                </c:pt>
                <c:pt idx="63600">
                  <c:v>-20.674999999999997</c:v>
                </c:pt>
                <c:pt idx="63601">
                  <c:v>-20.673000000000002</c:v>
                </c:pt>
                <c:pt idx="63602">
                  <c:v>-20.671000000000006</c:v>
                </c:pt>
                <c:pt idx="63603">
                  <c:v>-20.668999999999997</c:v>
                </c:pt>
                <c:pt idx="63604">
                  <c:v>-20.667000000000002</c:v>
                </c:pt>
                <c:pt idx="63605">
                  <c:v>-20.665000000000006</c:v>
                </c:pt>
                <c:pt idx="63606">
                  <c:v>-20.662999999999997</c:v>
                </c:pt>
                <c:pt idx="63607">
                  <c:v>-20.661000000000001</c:v>
                </c:pt>
                <c:pt idx="63608">
                  <c:v>-20.659000000000006</c:v>
                </c:pt>
                <c:pt idx="63609">
                  <c:v>-20.656999999999996</c:v>
                </c:pt>
                <c:pt idx="63610">
                  <c:v>-20.655000000000001</c:v>
                </c:pt>
                <c:pt idx="63611">
                  <c:v>-20.653000000000006</c:v>
                </c:pt>
                <c:pt idx="63612">
                  <c:v>-20.650999999999996</c:v>
                </c:pt>
                <c:pt idx="63613">
                  <c:v>-20.649000000000001</c:v>
                </c:pt>
                <c:pt idx="63614">
                  <c:v>-20.647000000000006</c:v>
                </c:pt>
                <c:pt idx="63615">
                  <c:v>-20.644999999999996</c:v>
                </c:pt>
                <c:pt idx="63616">
                  <c:v>-20.643000000000001</c:v>
                </c:pt>
                <c:pt idx="63617">
                  <c:v>-20.641000000000005</c:v>
                </c:pt>
                <c:pt idx="63618">
                  <c:v>-20.638999999999996</c:v>
                </c:pt>
                <c:pt idx="63619">
                  <c:v>-20.637</c:v>
                </c:pt>
                <c:pt idx="63620">
                  <c:v>-20.635000000000005</c:v>
                </c:pt>
                <c:pt idx="63621">
                  <c:v>-20.632999999999996</c:v>
                </c:pt>
                <c:pt idx="63622">
                  <c:v>-20.631</c:v>
                </c:pt>
                <c:pt idx="63623">
                  <c:v>-20.629000000000005</c:v>
                </c:pt>
                <c:pt idx="63624">
                  <c:v>-20.626999999999995</c:v>
                </c:pt>
                <c:pt idx="63625">
                  <c:v>-20.625</c:v>
                </c:pt>
                <c:pt idx="63626">
                  <c:v>-20.623000000000005</c:v>
                </c:pt>
                <c:pt idx="63627">
                  <c:v>-20.620999999999995</c:v>
                </c:pt>
                <c:pt idx="63628">
                  <c:v>-20.619</c:v>
                </c:pt>
                <c:pt idx="63629">
                  <c:v>-20.617000000000004</c:v>
                </c:pt>
                <c:pt idx="63630">
                  <c:v>-20.614999999999995</c:v>
                </c:pt>
                <c:pt idx="63631">
                  <c:v>-20.613</c:v>
                </c:pt>
                <c:pt idx="63632">
                  <c:v>-20.611000000000004</c:v>
                </c:pt>
                <c:pt idx="63633">
                  <c:v>-20.608999999999995</c:v>
                </c:pt>
                <c:pt idx="63634">
                  <c:v>-20.606999999999999</c:v>
                </c:pt>
                <c:pt idx="63635">
                  <c:v>-20.605000000000004</c:v>
                </c:pt>
                <c:pt idx="63636">
                  <c:v>-20.602999999999994</c:v>
                </c:pt>
                <c:pt idx="63637">
                  <c:v>-20.600999999999999</c:v>
                </c:pt>
                <c:pt idx="63638">
                  <c:v>-20.599000000000004</c:v>
                </c:pt>
                <c:pt idx="63639">
                  <c:v>-20.596999999999994</c:v>
                </c:pt>
                <c:pt idx="63640">
                  <c:v>-20.594999999999999</c:v>
                </c:pt>
                <c:pt idx="63641">
                  <c:v>-20.593000000000004</c:v>
                </c:pt>
                <c:pt idx="63642">
                  <c:v>-20.590999999999994</c:v>
                </c:pt>
                <c:pt idx="63643">
                  <c:v>-20.588999999999999</c:v>
                </c:pt>
                <c:pt idx="63644">
                  <c:v>-20.587000000000003</c:v>
                </c:pt>
                <c:pt idx="63645">
                  <c:v>-20.584999999999994</c:v>
                </c:pt>
                <c:pt idx="63646">
                  <c:v>-20.582999999999998</c:v>
                </c:pt>
                <c:pt idx="63647">
                  <c:v>-20.581000000000003</c:v>
                </c:pt>
                <c:pt idx="63648">
                  <c:v>-20.578999999999994</c:v>
                </c:pt>
                <c:pt idx="63649">
                  <c:v>-20.576999999999998</c:v>
                </c:pt>
                <c:pt idx="63650">
                  <c:v>-20.575000000000003</c:v>
                </c:pt>
                <c:pt idx="63651">
                  <c:v>-20.572999999999993</c:v>
                </c:pt>
                <c:pt idx="63652">
                  <c:v>-20.570999999999998</c:v>
                </c:pt>
                <c:pt idx="63653">
                  <c:v>-20.569000000000003</c:v>
                </c:pt>
                <c:pt idx="63654">
                  <c:v>-20.566999999999993</c:v>
                </c:pt>
                <c:pt idx="63655">
                  <c:v>-20.564999999999998</c:v>
                </c:pt>
                <c:pt idx="63656">
                  <c:v>-20.563000000000002</c:v>
                </c:pt>
                <c:pt idx="63657">
                  <c:v>-20.561000000000007</c:v>
                </c:pt>
                <c:pt idx="63658">
                  <c:v>-20.558999999999997</c:v>
                </c:pt>
                <c:pt idx="63659">
                  <c:v>-20.557000000000002</c:v>
                </c:pt>
                <c:pt idx="63660">
                  <c:v>-20.555000000000007</c:v>
                </c:pt>
                <c:pt idx="63661">
                  <c:v>-20.552999999999997</c:v>
                </c:pt>
                <c:pt idx="63662">
                  <c:v>-20.551000000000002</c:v>
                </c:pt>
                <c:pt idx="63663">
                  <c:v>-20.549000000000007</c:v>
                </c:pt>
                <c:pt idx="63664">
                  <c:v>-20.546999999999997</c:v>
                </c:pt>
                <c:pt idx="63665">
                  <c:v>-20.545000000000002</c:v>
                </c:pt>
                <c:pt idx="63666">
                  <c:v>-20.543000000000006</c:v>
                </c:pt>
                <c:pt idx="63667">
                  <c:v>-20.540999999999997</c:v>
                </c:pt>
                <c:pt idx="63668">
                  <c:v>-20.539000000000001</c:v>
                </c:pt>
                <c:pt idx="63669">
                  <c:v>-20.537000000000006</c:v>
                </c:pt>
                <c:pt idx="63670">
                  <c:v>-20.534999999999997</c:v>
                </c:pt>
                <c:pt idx="63671">
                  <c:v>-20.533000000000001</c:v>
                </c:pt>
                <c:pt idx="63672">
                  <c:v>-20.531000000000006</c:v>
                </c:pt>
                <c:pt idx="63673">
                  <c:v>-20.528999999999996</c:v>
                </c:pt>
                <c:pt idx="63674">
                  <c:v>-20.527000000000001</c:v>
                </c:pt>
                <c:pt idx="63675">
                  <c:v>-20.525000000000006</c:v>
                </c:pt>
                <c:pt idx="63676">
                  <c:v>-20.522999999999996</c:v>
                </c:pt>
                <c:pt idx="63677">
                  <c:v>-20.521000000000001</c:v>
                </c:pt>
                <c:pt idx="63678">
                  <c:v>-20.519000000000005</c:v>
                </c:pt>
                <c:pt idx="63679">
                  <c:v>-20.516999999999996</c:v>
                </c:pt>
                <c:pt idx="63680">
                  <c:v>-20.515000000000001</c:v>
                </c:pt>
                <c:pt idx="63681">
                  <c:v>-20.513000000000005</c:v>
                </c:pt>
                <c:pt idx="63682">
                  <c:v>-20.510999999999996</c:v>
                </c:pt>
                <c:pt idx="63683">
                  <c:v>-20.509</c:v>
                </c:pt>
                <c:pt idx="63684">
                  <c:v>-20.507000000000005</c:v>
                </c:pt>
                <c:pt idx="63685">
                  <c:v>-20.504999999999995</c:v>
                </c:pt>
                <c:pt idx="63686">
                  <c:v>-20.503</c:v>
                </c:pt>
                <c:pt idx="63687">
                  <c:v>-20.501000000000005</c:v>
                </c:pt>
                <c:pt idx="63688">
                  <c:v>-20.498999999999995</c:v>
                </c:pt>
                <c:pt idx="63689">
                  <c:v>-20.497</c:v>
                </c:pt>
                <c:pt idx="63690">
                  <c:v>-20.495000000000005</c:v>
                </c:pt>
                <c:pt idx="63691">
                  <c:v>-20.492999999999995</c:v>
                </c:pt>
                <c:pt idx="63692">
                  <c:v>-20.491</c:v>
                </c:pt>
                <c:pt idx="63693">
                  <c:v>-20.489000000000004</c:v>
                </c:pt>
                <c:pt idx="63694">
                  <c:v>-20.486999999999995</c:v>
                </c:pt>
                <c:pt idx="63695">
                  <c:v>-20.484999999999999</c:v>
                </c:pt>
                <c:pt idx="63696">
                  <c:v>-20.483000000000004</c:v>
                </c:pt>
                <c:pt idx="63697">
                  <c:v>-20.480999999999995</c:v>
                </c:pt>
                <c:pt idx="63698">
                  <c:v>-20.478999999999999</c:v>
                </c:pt>
                <c:pt idx="63699">
                  <c:v>-20.477000000000004</c:v>
                </c:pt>
                <c:pt idx="63700">
                  <c:v>-20.474999999999994</c:v>
                </c:pt>
                <c:pt idx="63701">
                  <c:v>-20.472999999999999</c:v>
                </c:pt>
                <c:pt idx="63702">
                  <c:v>-20.471000000000004</c:v>
                </c:pt>
                <c:pt idx="63703">
                  <c:v>-20.468999999999994</c:v>
                </c:pt>
                <c:pt idx="63704">
                  <c:v>-20.466999999999999</c:v>
                </c:pt>
                <c:pt idx="63705">
                  <c:v>-20.465000000000003</c:v>
                </c:pt>
                <c:pt idx="63706">
                  <c:v>-20.462999999999994</c:v>
                </c:pt>
                <c:pt idx="63707">
                  <c:v>-20.460999999999999</c:v>
                </c:pt>
                <c:pt idx="63708">
                  <c:v>-20.459000000000003</c:v>
                </c:pt>
                <c:pt idx="63709">
                  <c:v>-20.456999999999994</c:v>
                </c:pt>
                <c:pt idx="63710">
                  <c:v>-20.454999999999998</c:v>
                </c:pt>
                <c:pt idx="63711">
                  <c:v>-20.453000000000003</c:v>
                </c:pt>
                <c:pt idx="63712">
                  <c:v>-20.450999999999993</c:v>
                </c:pt>
                <c:pt idx="63713">
                  <c:v>-20.448999999999998</c:v>
                </c:pt>
                <c:pt idx="63714">
                  <c:v>-20.447000000000003</c:v>
                </c:pt>
                <c:pt idx="63715">
                  <c:v>-20.444999999999993</c:v>
                </c:pt>
                <c:pt idx="63716">
                  <c:v>-20.442999999999998</c:v>
                </c:pt>
                <c:pt idx="63717">
                  <c:v>-20.441000000000003</c:v>
                </c:pt>
                <c:pt idx="63718">
                  <c:v>-20.438999999999993</c:v>
                </c:pt>
                <c:pt idx="63719">
                  <c:v>-20.436999999999998</c:v>
                </c:pt>
                <c:pt idx="63720">
                  <c:v>-20.435000000000002</c:v>
                </c:pt>
                <c:pt idx="63721">
                  <c:v>-20.433000000000007</c:v>
                </c:pt>
                <c:pt idx="63722">
                  <c:v>-20.430999999999997</c:v>
                </c:pt>
                <c:pt idx="63723">
                  <c:v>-20.429000000000002</c:v>
                </c:pt>
                <c:pt idx="63724">
                  <c:v>-20.427000000000007</c:v>
                </c:pt>
                <c:pt idx="63725">
                  <c:v>-20.424999999999997</c:v>
                </c:pt>
                <c:pt idx="63726">
                  <c:v>-20.423000000000002</c:v>
                </c:pt>
                <c:pt idx="63727">
                  <c:v>-20.421000000000006</c:v>
                </c:pt>
                <c:pt idx="63728">
                  <c:v>-20.418999999999997</c:v>
                </c:pt>
                <c:pt idx="63729">
                  <c:v>-20.417000000000002</c:v>
                </c:pt>
                <c:pt idx="63730">
                  <c:v>-20.415000000000006</c:v>
                </c:pt>
                <c:pt idx="63731">
                  <c:v>-20.412999999999997</c:v>
                </c:pt>
                <c:pt idx="63732">
                  <c:v>-20.411000000000001</c:v>
                </c:pt>
                <c:pt idx="63733">
                  <c:v>-20.409000000000006</c:v>
                </c:pt>
                <c:pt idx="63734">
                  <c:v>-20.406999999999996</c:v>
                </c:pt>
                <c:pt idx="63735">
                  <c:v>-20.405000000000001</c:v>
                </c:pt>
                <c:pt idx="63736">
                  <c:v>-20.403000000000006</c:v>
                </c:pt>
                <c:pt idx="63737">
                  <c:v>-20.400999999999996</c:v>
                </c:pt>
                <c:pt idx="63738">
                  <c:v>-20.399000000000001</c:v>
                </c:pt>
                <c:pt idx="63739">
                  <c:v>-20.397000000000006</c:v>
                </c:pt>
                <c:pt idx="63740">
                  <c:v>-20.394999999999996</c:v>
                </c:pt>
                <c:pt idx="63741">
                  <c:v>-20.393000000000001</c:v>
                </c:pt>
                <c:pt idx="63742">
                  <c:v>-20.391000000000005</c:v>
                </c:pt>
                <c:pt idx="63743">
                  <c:v>-20.388999999999996</c:v>
                </c:pt>
                <c:pt idx="63744">
                  <c:v>-20.387</c:v>
                </c:pt>
                <c:pt idx="63745">
                  <c:v>-20.385000000000005</c:v>
                </c:pt>
                <c:pt idx="63746">
                  <c:v>-20.382999999999996</c:v>
                </c:pt>
                <c:pt idx="63747">
                  <c:v>-20.381</c:v>
                </c:pt>
                <c:pt idx="63748">
                  <c:v>-20.379000000000005</c:v>
                </c:pt>
                <c:pt idx="63749">
                  <c:v>-20.376999999999995</c:v>
                </c:pt>
                <c:pt idx="63750">
                  <c:v>-20.375</c:v>
                </c:pt>
                <c:pt idx="63751">
                  <c:v>-20.373000000000005</c:v>
                </c:pt>
                <c:pt idx="63752">
                  <c:v>-20.370999999999995</c:v>
                </c:pt>
                <c:pt idx="63753">
                  <c:v>-20.369</c:v>
                </c:pt>
                <c:pt idx="63754">
                  <c:v>-20.367000000000004</c:v>
                </c:pt>
                <c:pt idx="63755">
                  <c:v>-20.364999999999995</c:v>
                </c:pt>
                <c:pt idx="63756">
                  <c:v>-20.363</c:v>
                </c:pt>
                <c:pt idx="63757">
                  <c:v>-20.361000000000004</c:v>
                </c:pt>
                <c:pt idx="63758">
                  <c:v>-20.358999999999995</c:v>
                </c:pt>
                <c:pt idx="63759">
                  <c:v>-20.356999999999999</c:v>
                </c:pt>
                <c:pt idx="63760">
                  <c:v>-20.355000000000004</c:v>
                </c:pt>
                <c:pt idx="63761">
                  <c:v>-20.352999999999994</c:v>
                </c:pt>
                <c:pt idx="63762">
                  <c:v>-20.350999999999999</c:v>
                </c:pt>
                <c:pt idx="63763">
                  <c:v>-20.349000000000004</c:v>
                </c:pt>
                <c:pt idx="63764">
                  <c:v>-20.346999999999994</c:v>
                </c:pt>
                <c:pt idx="63765">
                  <c:v>-20.344999999999999</c:v>
                </c:pt>
                <c:pt idx="63766">
                  <c:v>-20.343000000000004</c:v>
                </c:pt>
                <c:pt idx="63767">
                  <c:v>-20.340999999999994</c:v>
                </c:pt>
                <c:pt idx="63768">
                  <c:v>-20.338999999999999</c:v>
                </c:pt>
                <c:pt idx="63769">
                  <c:v>-20.337000000000003</c:v>
                </c:pt>
                <c:pt idx="63770">
                  <c:v>-20.334999999999994</c:v>
                </c:pt>
                <c:pt idx="63771">
                  <c:v>-20.332999999999998</c:v>
                </c:pt>
                <c:pt idx="63772">
                  <c:v>-20.331000000000003</c:v>
                </c:pt>
                <c:pt idx="63773">
                  <c:v>-20.328999999999994</c:v>
                </c:pt>
                <c:pt idx="63774">
                  <c:v>-20.326999999999998</c:v>
                </c:pt>
                <c:pt idx="63775">
                  <c:v>-20.325000000000003</c:v>
                </c:pt>
                <c:pt idx="63776">
                  <c:v>-20.322999999999993</c:v>
                </c:pt>
                <c:pt idx="63777">
                  <c:v>-20.320999999999998</c:v>
                </c:pt>
                <c:pt idx="63778">
                  <c:v>-20.319000000000003</c:v>
                </c:pt>
                <c:pt idx="63779">
                  <c:v>-20.316999999999993</c:v>
                </c:pt>
                <c:pt idx="63780">
                  <c:v>-20.314999999999998</c:v>
                </c:pt>
                <c:pt idx="63781">
                  <c:v>-20.313000000000002</c:v>
                </c:pt>
                <c:pt idx="63782">
                  <c:v>-20.311000000000007</c:v>
                </c:pt>
                <c:pt idx="63783">
                  <c:v>-20.308999999999997</c:v>
                </c:pt>
                <c:pt idx="63784">
                  <c:v>-20.307000000000002</c:v>
                </c:pt>
                <c:pt idx="63785">
                  <c:v>-20.305000000000007</c:v>
                </c:pt>
                <c:pt idx="63786">
                  <c:v>-20.302999999999997</c:v>
                </c:pt>
                <c:pt idx="63787">
                  <c:v>-20.301000000000002</c:v>
                </c:pt>
                <c:pt idx="63788">
                  <c:v>-20.299000000000007</c:v>
                </c:pt>
                <c:pt idx="63789">
                  <c:v>-20.296999999999997</c:v>
                </c:pt>
                <c:pt idx="63790">
                  <c:v>-20.295000000000002</c:v>
                </c:pt>
                <c:pt idx="63791">
                  <c:v>-20.293000000000006</c:v>
                </c:pt>
                <c:pt idx="63792">
                  <c:v>-20.290999999999997</c:v>
                </c:pt>
                <c:pt idx="63793">
                  <c:v>-20.289000000000001</c:v>
                </c:pt>
                <c:pt idx="63794">
                  <c:v>-20.287000000000006</c:v>
                </c:pt>
                <c:pt idx="63795">
                  <c:v>-20.284999999999997</c:v>
                </c:pt>
                <c:pt idx="63796">
                  <c:v>-20.283000000000001</c:v>
                </c:pt>
                <c:pt idx="63797">
                  <c:v>-20.281000000000006</c:v>
                </c:pt>
                <c:pt idx="63798">
                  <c:v>-20.278999999999996</c:v>
                </c:pt>
                <c:pt idx="63799">
                  <c:v>-20.277000000000001</c:v>
                </c:pt>
                <c:pt idx="63800">
                  <c:v>-20.275000000000006</c:v>
                </c:pt>
                <c:pt idx="63801">
                  <c:v>-20.272999999999996</c:v>
                </c:pt>
                <c:pt idx="63802">
                  <c:v>-20.271000000000001</c:v>
                </c:pt>
                <c:pt idx="63803">
                  <c:v>-20.269000000000005</c:v>
                </c:pt>
                <c:pt idx="63804">
                  <c:v>-20.266999999999996</c:v>
                </c:pt>
                <c:pt idx="63805">
                  <c:v>-20.265000000000001</c:v>
                </c:pt>
                <c:pt idx="63806">
                  <c:v>-20.263000000000005</c:v>
                </c:pt>
                <c:pt idx="63807">
                  <c:v>-20.260999999999996</c:v>
                </c:pt>
                <c:pt idx="63808">
                  <c:v>-20.259</c:v>
                </c:pt>
                <c:pt idx="63809">
                  <c:v>-20.257000000000005</c:v>
                </c:pt>
                <c:pt idx="63810">
                  <c:v>-20.254999999999995</c:v>
                </c:pt>
                <c:pt idx="63811">
                  <c:v>-20.253</c:v>
                </c:pt>
                <c:pt idx="63812">
                  <c:v>-20.251000000000005</c:v>
                </c:pt>
                <c:pt idx="63813">
                  <c:v>-20.248999999999995</c:v>
                </c:pt>
                <c:pt idx="63814">
                  <c:v>-20.247</c:v>
                </c:pt>
                <c:pt idx="63815">
                  <c:v>-20.245000000000005</c:v>
                </c:pt>
                <c:pt idx="63816">
                  <c:v>-20.242999999999995</c:v>
                </c:pt>
                <c:pt idx="63817">
                  <c:v>-20.241</c:v>
                </c:pt>
                <c:pt idx="63818">
                  <c:v>-20.239000000000004</c:v>
                </c:pt>
                <c:pt idx="63819">
                  <c:v>-20.236999999999995</c:v>
                </c:pt>
                <c:pt idx="63820">
                  <c:v>-20.234999999999999</c:v>
                </c:pt>
                <c:pt idx="63821">
                  <c:v>-20.233000000000004</c:v>
                </c:pt>
                <c:pt idx="63822">
                  <c:v>-20.230999999999995</c:v>
                </c:pt>
                <c:pt idx="63823">
                  <c:v>-20.228999999999999</c:v>
                </c:pt>
                <c:pt idx="63824">
                  <c:v>-20.227000000000004</c:v>
                </c:pt>
                <c:pt idx="63825">
                  <c:v>-20.224999999999994</c:v>
                </c:pt>
                <c:pt idx="63826">
                  <c:v>-20.222999999999999</c:v>
                </c:pt>
                <c:pt idx="63827">
                  <c:v>-20.221000000000004</c:v>
                </c:pt>
                <c:pt idx="63828">
                  <c:v>-20.218999999999994</c:v>
                </c:pt>
                <c:pt idx="63829">
                  <c:v>-20.216999999999999</c:v>
                </c:pt>
                <c:pt idx="63830">
                  <c:v>-20.215000000000003</c:v>
                </c:pt>
                <c:pt idx="63831">
                  <c:v>-20.212999999999994</c:v>
                </c:pt>
                <c:pt idx="63832">
                  <c:v>-20.210999999999999</c:v>
                </c:pt>
                <c:pt idx="63833">
                  <c:v>-20.209000000000003</c:v>
                </c:pt>
                <c:pt idx="63834">
                  <c:v>-20.206999999999994</c:v>
                </c:pt>
                <c:pt idx="63835">
                  <c:v>-20.204999999999998</c:v>
                </c:pt>
                <c:pt idx="63836">
                  <c:v>-20.203000000000003</c:v>
                </c:pt>
                <c:pt idx="63837">
                  <c:v>-20.200999999999993</c:v>
                </c:pt>
                <c:pt idx="63838">
                  <c:v>-20.198999999999998</c:v>
                </c:pt>
                <c:pt idx="63839">
                  <c:v>-20.197000000000003</c:v>
                </c:pt>
                <c:pt idx="63840">
                  <c:v>-20.194999999999993</c:v>
                </c:pt>
                <c:pt idx="63841">
                  <c:v>-20.192999999999998</c:v>
                </c:pt>
                <c:pt idx="63842">
                  <c:v>-20.191000000000003</c:v>
                </c:pt>
                <c:pt idx="63843">
                  <c:v>-20.188999999999993</c:v>
                </c:pt>
                <c:pt idx="63844">
                  <c:v>-20.186999999999998</c:v>
                </c:pt>
                <c:pt idx="63845">
                  <c:v>-20.185000000000002</c:v>
                </c:pt>
                <c:pt idx="63846">
                  <c:v>-20.183000000000007</c:v>
                </c:pt>
                <c:pt idx="63847">
                  <c:v>-20.180999999999997</c:v>
                </c:pt>
                <c:pt idx="63848">
                  <c:v>-20.179000000000002</c:v>
                </c:pt>
                <c:pt idx="63849">
                  <c:v>-20.177000000000007</c:v>
                </c:pt>
                <c:pt idx="63850">
                  <c:v>-20.174999999999997</c:v>
                </c:pt>
                <c:pt idx="63851">
                  <c:v>-20.173000000000002</c:v>
                </c:pt>
                <c:pt idx="63852">
                  <c:v>-20.171000000000006</c:v>
                </c:pt>
                <c:pt idx="63853">
                  <c:v>-20.168999999999997</c:v>
                </c:pt>
                <c:pt idx="63854">
                  <c:v>-20.167000000000002</c:v>
                </c:pt>
                <c:pt idx="63855">
                  <c:v>-20.165000000000006</c:v>
                </c:pt>
                <c:pt idx="63856">
                  <c:v>-20.162999999999997</c:v>
                </c:pt>
                <c:pt idx="63857">
                  <c:v>-20.161000000000001</c:v>
                </c:pt>
                <c:pt idx="63858">
                  <c:v>-20.159000000000006</c:v>
                </c:pt>
                <c:pt idx="63859">
                  <c:v>-20.156999999999996</c:v>
                </c:pt>
                <c:pt idx="63860">
                  <c:v>-20.155000000000001</c:v>
                </c:pt>
                <c:pt idx="63861">
                  <c:v>-20.153000000000006</c:v>
                </c:pt>
                <c:pt idx="63862">
                  <c:v>-20.150999999999996</c:v>
                </c:pt>
                <c:pt idx="63863">
                  <c:v>-20.149000000000001</c:v>
                </c:pt>
                <c:pt idx="63864">
                  <c:v>-20.147000000000006</c:v>
                </c:pt>
                <c:pt idx="63865">
                  <c:v>-20.144999999999996</c:v>
                </c:pt>
                <c:pt idx="63866">
                  <c:v>-20.143000000000001</c:v>
                </c:pt>
                <c:pt idx="63867">
                  <c:v>-20.141000000000005</c:v>
                </c:pt>
                <c:pt idx="63868">
                  <c:v>-20.138999999999996</c:v>
                </c:pt>
                <c:pt idx="63869">
                  <c:v>-20.137</c:v>
                </c:pt>
                <c:pt idx="63870">
                  <c:v>-20.135000000000005</c:v>
                </c:pt>
                <c:pt idx="63871">
                  <c:v>-20.132999999999996</c:v>
                </c:pt>
                <c:pt idx="63872">
                  <c:v>-20.131</c:v>
                </c:pt>
                <c:pt idx="63873">
                  <c:v>-20.129000000000005</c:v>
                </c:pt>
                <c:pt idx="63874">
                  <c:v>-20.126999999999995</c:v>
                </c:pt>
                <c:pt idx="63875">
                  <c:v>-20.125</c:v>
                </c:pt>
                <c:pt idx="63876">
                  <c:v>-20.123000000000005</c:v>
                </c:pt>
                <c:pt idx="63877">
                  <c:v>-20.120999999999995</c:v>
                </c:pt>
                <c:pt idx="63878">
                  <c:v>-20.119</c:v>
                </c:pt>
                <c:pt idx="63879">
                  <c:v>-20.117000000000004</c:v>
                </c:pt>
                <c:pt idx="63880">
                  <c:v>-20.114999999999995</c:v>
                </c:pt>
                <c:pt idx="63881">
                  <c:v>-20.113</c:v>
                </c:pt>
                <c:pt idx="63882">
                  <c:v>-20.111000000000004</c:v>
                </c:pt>
                <c:pt idx="63883">
                  <c:v>-20.108999999999995</c:v>
                </c:pt>
                <c:pt idx="63884">
                  <c:v>-20.106999999999999</c:v>
                </c:pt>
                <c:pt idx="63885">
                  <c:v>-20.105000000000004</c:v>
                </c:pt>
                <c:pt idx="63886">
                  <c:v>-20.102999999999994</c:v>
                </c:pt>
                <c:pt idx="63887">
                  <c:v>-20.100999999999999</c:v>
                </c:pt>
                <c:pt idx="63888">
                  <c:v>-20.099000000000004</c:v>
                </c:pt>
                <c:pt idx="63889">
                  <c:v>-20.096999999999994</c:v>
                </c:pt>
                <c:pt idx="63890">
                  <c:v>-20.094999999999999</c:v>
                </c:pt>
                <c:pt idx="63891">
                  <c:v>-20.093000000000004</c:v>
                </c:pt>
                <c:pt idx="63892">
                  <c:v>-20.090999999999994</c:v>
                </c:pt>
                <c:pt idx="63893">
                  <c:v>-20.088999999999999</c:v>
                </c:pt>
                <c:pt idx="63894">
                  <c:v>-20.087000000000003</c:v>
                </c:pt>
                <c:pt idx="63895">
                  <c:v>-20.084999999999994</c:v>
                </c:pt>
                <c:pt idx="63896">
                  <c:v>-20.082999999999998</c:v>
                </c:pt>
                <c:pt idx="63897">
                  <c:v>-20.081000000000003</c:v>
                </c:pt>
                <c:pt idx="63898">
                  <c:v>-20.078999999999994</c:v>
                </c:pt>
                <c:pt idx="63899">
                  <c:v>-20.076999999999998</c:v>
                </c:pt>
                <c:pt idx="63900">
                  <c:v>-20.075000000000003</c:v>
                </c:pt>
                <c:pt idx="63901">
                  <c:v>-20.072999999999993</c:v>
                </c:pt>
                <c:pt idx="63902">
                  <c:v>-20.070999999999998</c:v>
                </c:pt>
                <c:pt idx="63903">
                  <c:v>-20.069000000000003</c:v>
                </c:pt>
                <c:pt idx="63904">
                  <c:v>-20.066999999999993</c:v>
                </c:pt>
                <c:pt idx="63905">
                  <c:v>-20.064999999999998</c:v>
                </c:pt>
                <c:pt idx="63906">
                  <c:v>-20.063000000000002</c:v>
                </c:pt>
                <c:pt idx="63907">
                  <c:v>-20.061000000000007</c:v>
                </c:pt>
                <c:pt idx="63908">
                  <c:v>-20.058999999999997</c:v>
                </c:pt>
                <c:pt idx="63909">
                  <c:v>-20.057000000000002</c:v>
                </c:pt>
                <c:pt idx="63910">
                  <c:v>-20.055000000000007</c:v>
                </c:pt>
                <c:pt idx="63911">
                  <c:v>-20.052999999999997</c:v>
                </c:pt>
                <c:pt idx="63912">
                  <c:v>-20.051000000000002</c:v>
                </c:pt>
                <c:pt idx="63913">
                  <c:v>-20.049000000000007</c:v>
                </c:pt>
                <c:pt idx="63914">
                  <c:v>-20.046999999999997</c:v>
                </c:pt>
                <c:pt idx="63915">
                  <c:v>-20.045000000000002</c:v>
                </c:pt>
                <c:pt idx="63916">
                  <c:v>-20.043000000000006</c:v>
                </c:pt>
                <c:pt idx="63917">
                  <c:v>-20.040999999999997</c:v>
                </c:pt>
                <c:pt idx="63918">
                  <c:v>-20.039000000000001</c:v>
                </c:pt>
                <c:pt idx="63919">
                  <c:v>-20.037000000000006</c:v>
                </c:pt>
                <c:pt idx="63920">
                  <c:v>-20.034999999999997</c:v>
                </c:pt>
                <c:pt idx="63921">
                  <c:v>-20.033000000000001</c:v>
                </c:pt>
                <c:pt idx="63922">
                  <c:v>-20.031000000000006</c:v>
                </c:pt>
                <c:pt idx="63923">
                  <c:v>-20.028999999999996</c:v>
                </c:pt>
                <c:pt idx="63924">
                  <c:v>-20.027000000000001</c:v>
                </c:pt>
                <c:pt idx="63925">
                  <c:v>-20.025000000000006</c:v>
                </c:pt>
                <c:pt idx="63926">
                  <c:v>-20.022999999999996</c:v>
                </c:pt>
                <c:pt idx="63927">
                  <c:v>-20.021000000000001</c:v>
                </c:pt>
                <c:pt idx="63928">
                  <c:v>-20.019000000000005</c:v>
                </c:pt>
                <c:pt idx="63929">
                  <c:v>-20.016999999999996</c:v>
                </c:pt>
                <c:pt idx="63930">
                  <c:v>-20.015000000000001</c:v>
                </c:pt>
                <c:pt idx="63931">
                  <c:v>-20.013000000000005</c:v>
                </c:pt>
                <c:pt idx="63932">
                  <c:v>-20.010999999999996</c:v>
                </c:pt>
                <c:pt idx="63933">
                  <c:v>-20.009</c:v>
                </c:pt>
                <c:pt idx="63934">
                  <c:v>-20.007000000000005</c:v>
                </c:pt>
                <c:pt idx="63935">
                  <c:v>-20.004999999999995</c:v>
                </c:pt>
                <c:pt idx="63936">
                  <c:v>-20.003</c:v>
                </c:pt>
                <c:pt idx="63937">
                  <c:v>-20.001000000000005</c:v>
                </c:pt>
                <c:pt idx="63938">
                  <c:v>-19.998999999999995</c:v>
                </c:pt>
                <c:pt idx="63939">
                  <c:v>-19.997</c:v>
                </c:pt>
                <c:pt idx="63940">
                  <c:v>-19.995000000000005</c:v>
                </c:pt>
                <c:pt idx="63941">
                  <c:v>-19.992999999999995</c:v>
                </c:pt>
                <c:pt idx="63942">
                  <c:v>-19.991</c:v>
                </c:pt>
                <c:pt idx="63943">
                  <c:v>-19.989000000000004</c:v>
                </c:pt>
                <c:pt idx="63944">
                  <c:v>-19.986999999999995</c:v>
                </c:pt>
                <c:pt idx="63945">
                  <c:v>-19.984999999999999</c:v>
                </c:pt>
                <c:pt idx="63946">
                  <c:v>-19.983000000000004</c:v>
                </c:pt>
                <c:pt idx="63947">
                  <c:v>-19.980999999999995</c:v>
                </c:pt>
                <c:pt idx="63948">
                  <c:v>-19.978999999999999</c:v>
                </c:pt>
                <c:pt idx="63949">
                  <c:v>-19.977000000000004</c:v>
                </c:pt>
                <c:pt idx="63950">
                  <c:v>-19.974999999999994</c:v>
                </c:pt>
                <c:pt idx="63951">
                  <c:v>-19.972999999999999</c:v>
                </c:pt>
                <c:pt idx="63952">
                  <c:v>-19.971000000000004</c:v>
                </c:pt>
                <c:pt idx="63953">
                  <c:v>-19.968999999999994</c:v>
                </c:pt>
                <c:pt idx="63954">
                  <c:v>-19.966999999999999</c:v>
                </c:pt>
                <c:pt idx="63955">
                  <c:v>-19.965000000000003</c:v>
                </c:pt>
                <c:pt idx="63956">
                  <c:v>-19.962999999999994</c:v>
                </c:pt>
                <c:pt idx="63957">
                  <c:v>-19.960999999999999</c:v>
                </c:pt>
                <c:pt idx="63958">
                  <c:v>-19.959000000000003</c:v>
                </c:pt>
                <c:pt idx="63959">
                  <c:v>-19.956999999999994</c:v>
                </c:pt>
                <c:pt idx="63960">
                  <c:v>-19.954999999999998</c:v>
                </c:pt>
                <c:pt idx="63961">
                  <c:v>-19.953000000000003</c:v>
                </c:pt>
                <c:pt idx="63962">
                  <c:v>-19.950999999999993</c:v>
                </c:pt>
                <c:pt idx="63963">
                  <c:v>-19.948999999999998</c:v>
                </c:pt>
                <c:pt idx="63964">
                  <c:v>-19.947000000000003</c:v>
                </c:pt>
                <c:pt idx="63965">
                  <c:v>-19.944999999999993</c:v>
                </c:pt>
                <c:pt idx="63966">
                  <c:v>-19.942999999999998</c:v>
                </c:pt>
                <c:pt idx="63967">
                  <c:v>-19.941000000000003</c:v>
                </c:pt>
                <c:pt idx="63968">
                  <c:v>-19.938999999999993</c:v>
                </c:pt>
                <c:pt idx="63969">
                  <c:v>-19.936999999999998</c:v>
                </c:pt>
                <c:pt idx="63970">
                  <c:v>-19.935000000000002</c:v>
                </c:pt>
                <c:pt idx="63971">
                  <c:v>-19.933000000000007</c:v>
                </c:pt>
                <c:pt idx="63972">
                  <c:v>-19.930999999999997</c:v>
                </c:pt>
                <c:pt idx="63973">
                  <c:v>-19.929000000000002</c:v>
                </c:pt>
                <c:pt idx="63974">
                  <c:v>-19.927000000000007</c:v>
                </c:pt>
                <c:pt idx="63975">
                  <c:v>-19.924999999999997</c:v>
                </c:pt>
                <c:pt idx="63976">
                  <c:v>-19.923000000000002</c:v>
                </c:pt>
                <c:pt idx="63977">
                  <c:v>-19.921000000000006</c:v>
                </c:pt>
                <c:pt idx="63978">
                  <c:v>-19.918999999999997</c:v>
                </c:pt>
                <c:pt idx="63979">
                  <c:v>-19.917000000000002</c:v>
                </c:pt>
                <c:pt idx="63980">
                  <c:v>-19.915000000000006</c:v>
                </c:pt>
                <c:pt idx="63981">
                  <c:v>-19.912999999999997</c:v>
                </c:pt>
                <c:pt idx="63982">
                  <c:v>-19.911000000000001</c:v>
                </c:pt>
                <c:pt idx="63983">
                  <c:v>-19.909000000000006</c:v>
                </c:pt>
                <c:pt idx="63984">
                  <c:v>-19.906999999999996</c:v>
                </c:pt>
                <c:pt idx="63985">
                  <c:v>-19.905000000000001</c:v>
                </c:pt>
                <c:pt idx="63986">
                  <c:v>-19.903000000000006</c:v>
                </c:pt>
                <c:pt idx="63987">
                  <c:v>-19.900999999999996</c:v>
                </c:pt>
                <c:pt idx="63988">
                  <c:v>-19.899000000000001</c:v>
                </c:pt>
                <c:pt idx="63989">
                  <c:v>-19.897000000000006</c:v>
                </c:pt>
                <c:pt idx="63990">
                  <c:v>-19.894999999999996</c:v>
                </c:pt>
                <c:pt idx="63991">
                  <c:v>-19.893000000000001</c:v>
                </c:pt>
                <c:pt idx="63992">
                  <c:v>-19.891000000000005</c:v>
                </c:pt>
                <c:pt idx="63993">
                  <c:v>-19.888999999999996</c:v>
                </c:pt>
                <c:pt idx="63994">
                  <c:v>-19.887</c:v>
                </c:pt>
                <c:pt idx="63995">
                  <c:v>-19.885000000000005</c:v>
                </c:pt>
                <c:pt idx="63996">
                  <c:v>-19.882999999999996</c:v>
                </c:pt>
                <c:pt idx="63997">
                  <c:v>-19.881</c:v>
                </c:pt>
                <c:pt idx="63998">
                  <c:v>-19.879000000000005</c:v>
                </c:pt>
                <c:pt idx="63999">
                  <c:v>-19.876999999999995</c:v>
                </c:pt>
                <c:pt idx="64000">
                  <c:v>-19.875</c:v>
                </c:pt>
                <c:pt idx="64001">
                  <c:v>-19.87299999999999</c:v>
                </c:pt>
                <c:pt idx="64002">
                  <c:v>-19.871000000000009</c:v>
                </c:pt>
                <c:pt idx="64003">
                  <c:v>-19.869</c:v>
                </c:pt>
                <c:pt idx="64004">
                  <c:v>-19.86699999999999</c:v>
                </c:pt>
                <c:pt idx="64005">
                  <c:v>-19.865000000000009</c:v>
                </c:pt>
                <c:pt idx="64006">
                  <c:v>-19.863</c:v>
                </c:pt>
                <c:pt idx="64007">
                  <c:v>-19.86099999999999</c:v>
                </c:pt>
                <c:pt idx="64008">
                  <c:v>-19.859000000000009</c:v>
                </c:pt>
                <c:pt idx="64009">
                  <c:v>-19.856999999999999</c:v>
                </c:pt>
                <c:pt idx="64010">
                  <c:v>-19.85499999999999</c:v>
                </c:pt>
                <c:pt idx="64011">
                  <c:v>-19.853000000000009</c:v>
                </c:pt>
                <c:pt idx="64012">
                  <c:v>-19.850999999999999</c:v>
                </c:pt>
                <c:pt idx="64013">
                  <c:v>-19.84899999999999</c:v>
                </c:pt>
                <c:pt idx="64014">
                  <c:v>-19.847000000000008</c:v>
                </c:pt>
                <c:pt idx="64015">
                  <c:v>-19.844999999999999</c:v>
                </c:pt>
                <c:pt idx="64016">
                  <c:v>-19.842999999999989</c:v>
                </c:pt>
                <c:pt idx="64017">
                  <c:v>-19.841000000000008</c:v>
                </c:pt>
                <c:pt idx="64018">
                  <c:v>-19.838999999999999</c:v>
                </c:pt>
                <c:pt idx="64019">
                  <c:v>-19.836999999999989</c:v>
                </c:pt>
                <c:pt idx="64020">
                  <c:v>-19.835000000000008</c:v>
                </c:pt>
                <c:pt idx="64021">
                  <c:v>-19.832999999999998</c:v>
                </c:pt>
                <c:pt idx="64022">
                  <c:v>-19.830999999999989</c:v>
                </c:pt>
                <c:pt idx="64023">
                  <c:v>-19.829000000000008</c:v>
                </c:pt>
                <c:pt idx="64024">
                  <c:v>-19.826999999999998</c:v>
                </c:pt>
                <c:pt idx="64025">
                  <c:v>-19.824999999999989</c:v>
                </c:pt>
                <c:pt idx="64026">
                  <c:v>-19.823000000000008</c:v>
                </c:pt>
                <c:pt idx="64027">
                  <c:v>-19.820999999999998</c:v>
                </c:pt>
                <c:pt idx="64028">
                  <c:v>-19.818999999999988</c:v>
                </c:pt>
                <c:pt idx="64029">
                  <c:v>-19.817000000000007</c:v>
                </c:pt>
                <c:pt idx="64030">
                  <c:v>-19.814999999999998</c:v>
                </c:pt>
                <c:pt idx="64031">
                  <c:v>-19.812999999999988</c:v>
                </c:pt>
                <c:pt idx="64032">
                  <c:v>-19.811000000000007</c:v>
                </c:pt>
                <c:pt idx="64033">
                  <c:v>-19.808999999999997</c:v>
                </c:pt>
                <c:pt idx="64034">
                  <c:v>-19.806999999999988</c:v>
                </c:pt>
                <c:pt idx="64035">
                  <c:v>-19.805000000000007</c:v>
                </c:pt>
                <c:pt idx="64036">
                  <c:v>-19.802999999999997</c:v>
                </c:pt>
                <c:pt idx="64037">
                  <c:v>-19.800999999999988</c:v>
                </c:pt>
                <c:pt idx="64038">
                  <c:v>-19.799000000000007</c:v>
                </c:pt>
                <c:pt idx="64039">
                  <c:v>-19.796999999999997</c:v>
                </c:pt>
                <c:pt idx="64040">
                  <c:v>-19.794999999999987</c:v>
                </c:pt>
                <c:pt idx="64041">
                  <c:v>-19.793000000000006</c:v>
                </c:pt>
                <c:pt idx="64042">
                  <c:v>-19.790999999999997</c:v>
                </c:pt>
                <c:pt idx="64043">
                  <c:v>-19.788999999999987</c:v>
                </c:pt>
                <c:pt idx="64044">
                  <c:v>-19.787000000000006</c:v>
                </c:pt>
                <c:pt idx="64045">
                  <c:v>-19.784999999999997</c:v>
                </c:pt>
                <c:pt idx="64046">
                  <c:v>-19.782999999999987</c:v>
                </c:pt>
                <c:pt idx="64047">
                  <c:v>-19.781000000000006</c:v>
                </c:pt>
                <c:pt idx="64048">
                  <c:v>-19.778999999999996</c:v>
                </c:pt>
                <c:pt idx="64049">
                  <c:v>-19.776999999999987</c:v>
                </c:pt>
                <c:pt idx="64050">
                  <c:v>-19.775000000000006</c:v>
                </c:pt>
                <c:pt idx="64051">
                  <c:v>-19.772999999999996</c:v>
                </c:pt>
                <c:pt idx="64052">
                  <c:v>-19.770999999999987</c:v>
                </c:pt>
                <c:pt idx="64053">
                  <c:v>-19.769000000000005</c:v>
                </c:pt>
                <c:pt idx="64054">
                  <c:v>-19.766999999999996</c:v>
                </c:pt>
                <c:pt idx="64055">
                  <c:v>-19.764999999999986</c:v>
                </c:pt>
                <c:pt idx="64056">
                  <c:v>-19.763000000000005</c:v>
                </c:pt>
                <c:pt idx="64057">
                  <c:v>-19.760999999999996</c:v>
                </c:pt>
                <c:pt idx="64058">
                  <c:v>-19.758999999999986</c:v>
                </c:pt>
                <c:pt idx="64059">
                  <c:v>-19.757000000000005</c:v>
                </c:pt>
                <c:pt idx="64060">
                  <c:v>-19.754999999999995</c:v>
                </c:pt>
                <c:pt idx="64061">
                  <c:v>-19.752999999999986</c:v>
                </c:pt>
                <c:pt idx="64062">
                  <c:v>-19.751000000000005</c:v>
                </c:pt>
                <c:pt idx="64063">
                  <c:v>-19.748999999999995</c:v>
                </c:pt>
                <c:pt idx="64064">
                  <c:v>-19.747000000000014</c:v>
                </c:pt>
                <c:pt idx="64065">
                  <c:v>-19.745000000000005</c:v>
                </c:pt>
                <c:pt idx="64066">
                  <c:v>-19.742999999999995</c:v>
                </c:pt>
                <c:pt idx="64067">
                  <c:v>-19.741000000000014</c:v>
                </c:pt>
                <c:pt idx="64068">
                  <c:v>-19.739000000000004</c:v>
                </c:pt>
                <c:pt idx="64069">
                  <c:v>-19.736999999999995</c:v>
                </c:pt>
                <c:pt idx="64070">
                  <c:v>-19.735000000000014</c:v>
                </c:pt>
                <c:pt idx="64071">
                  <c:v>-19.733000000000004</c:v>
                </c:pt>
                <c:pt idx="64072">
                  <c:v>-19.730999999999995</c:v>
                </c:pt>
                <c:pt idx="64073">
                  <c:v>-19.729000000000013</c:v>
                </c:pt>
                <c:pt idx="64074">
                  <c:v>-19.727000000000004</c:v>
                </c:pt>
                <c:pt idx="64075">
                  <c:v>-19.724999999999994</c:v>
                </c:pt>
                <c:pt idx="64076">
                  <c:v>-19.723000000000013</c:v>
                </c:pt>
                <c:pt idx="64077">
                  <c:v>-19.721000000000004</c:v>
                </c:pt>
                <c:pt idx="64078">
                  <c:v>-19.718999999999994</c:v>
                </c:pt>
                <c:pt idx="64079">
                  <c:v>-19.717000000000013</c:v>
                </c:pt>
                <c:pt idx="64080">
                  <c:v>-19.715000000000003</c:v>
                </c:pt>
                <c:pt idx="64081">
                  <c:v>-19.712999999999994</c:v>
                </c:pt>
                <c:pt idx="64082">
                  <c:v>-19.711000000000013</c:v>
                </c:pt>
                <c:pt idx="64083">
                  <c:v>-19.709000000000003</c:v>
                </c:pt>
                <c:pt idx="64084">
                  <c:v>-19.706999999999994</c:v>
                </c:pt>
                <c:pt idx="64085">
                  <c:v>-19.705000000000013</c:v>
                </c:pt>
                <c:pt idx="64086">
                  <c:v>-19.703000000000003</c:v>
                </c:pt>
                <c:pt idx="64087">
                  <c:v>-19.700999999999993</c:v>
                </c:pt>
                <c:pt idx="64088">
                  <c:v>-19.699000000000012</c:v>
                </c:pt>
                <c:pt idx="64089">
                  <c:v>-19.697000000000003</c:v>
                </c:pt>
                <c:pt idx="64090">
                  <c:v>-19.694999999999993</c:v>
                </c:pt>
                <c:pt idx="64091">
                  <c:v>-19.693000000000012</c:v>
                </c:pt>
                <c:pt idx="64092">
                  <c:v>-19.691000000000003</c:v>
                </c:pt>
                <c:pt idx="64093">
                  <c:v>-19.688999999999993</c:v>
                </c:pt>
                <c:pt idx="64094">
                  <c:v>-19.687000000000012</c:v>
                </c:pt>
                <c:pt idx="64095">
                  <c:v>-19.685000000000002</c:v>
                </c:pt>
                <c:pt idx="64096">
                  <c:v>-19.682999999999993</c:v>
                </c:pt>
                <c:pt idx="64097">
                  <c:v>-19.681000000000012</c:v>
                </c:pt>
                <c:pt idx="64098">
                  <c:v>-19.679000000000002</c:v>
                </c:pt>
                <c:pt idx="64099">
                  <c:v>-19.676999999999992</c:v>
                </c:pt>
                <c:pt idx="64100">
                  <c:v>-19.675000000000011</c:v>
                </c:pt>
                <c:pt idx="64101">
                  <c:v>-19.673000000000002</c:v>
                </c:pt>
                <c:pt idx="64102">
                  <c:v>-19.670999999999992</c:v>
                </c:pt>
                <c:pt idx="64103">
                  <c:v>-19.669000000000011</c:v>
                </c:pt>
                <c:pt idx="64104">
                  <c:v>-19.667000000000002</c:v>
                </c:pt>
                <c:pt idx="64105">
                  <c:v>-19.664999999999992</c:v>
                </c:pt>
                <c:pt idx="64106">
                  <c:v>-19.663000000000011</c:v>
                </c:pt>
                <c:pt idx="64107">
                  <c:v>-19.661000000000001</c:v>
                </c:pt>
                <c:pt idx="64108">
                  <c:v>-19.658999999999992</c:v>
                </c:pt>
                <c:pt idx="64109">
                  <c:v>-19.657000000000011</c:v>
                </c:pt>
                <c:pt idx="64110">
                  <c:v>-19.655000000000001</c:v>
                </c:pt>
                <c:pt idx="64111">
                  <c:v>-19.652999999999992</c:v>
                </c:pt>
                <c:pt idx="64112">
                  <c:v>-19.65100000000001</c:v>
                </c:pt>
                <c:pt idx="64113">
                  <c:v>-19.649000000000001</c:v>
                </c:pt>
                <c:pt idx="64114">
                  <c:v>-19.646999999999991</c:v>
                </c:pt>
                <c:pt idx="64115">
                  <c:v>-19.64500000000001</c:v>
                </c:pt>
                <c:pt idx="64116">
                  <c:v>-19.643000000000001</c:v>
                </c:pt>
                <c:pt idx="64117">
                  <c:v>-19.640999999999991</c:v>
                </c:pt>
                <c:pt idx="64118">
                  <c:v>-19.63900000000001</c:v>
                </c:pt>
                <c:pt idx="64119">
                  <c:v>-19.637</c:v>
                </c:pt>
                <c:pt idx="64120">
                  <c:v>-19.634999999999991</c:v>
                </c:pt>
                <c:pt idx="64121">
                  <c:v>-19.63300000000001</c:v>
                </c:pt>
                <c:pt idx="64122">
                  <c:v>-19.631</c:v>
                </c:pt>
                <c:pt idx="64123">
                  <c:v>-19.628999999999991</c:v>
                </c:pt>
                <c:pt idx="64124">
                  <c:v>-19.62700000000001</c:v>
                </c:pt>
                <c:pt idx="64125">
                  <c:v>-19.625</c:v>
                </c:pt>
                <c:pt idx="64126">
                  <c:v>-19.62299999999999</c:v>
                </c:pt>
                <c:pt idx="64127">
                  <c:v>-19.621000000000009</c:v>
                </c:pt>
                <c:pt idx="64128">
                  <c:v>-19.619</c:v>
                </c:pt>
                <c:pt idx="64129">
                  <c:v>-19.61699999999999</c:v>
                </c:pt>
                <c:pt idx="64130">
                  <c:v>-19.615000000000009</c:v>
                </c:pt>
                <c:pt idx="64131">
                  <c:v>-19.613</c:v>
                </c:pt>
                <c:pt idx="64132">
                  <c:v>-19.61099999999999</c:v>
                </c:pt>
                <c:pt idx="64133">
                  <c:v>-19.609000000000009</c:v>
                </c:pt>
                <c:pt idx="64134">
                  <c:v>-19.606999999999999</c:v>
                </c:pt>
                <c:pt idx="64135">
                  <c:v>-19.60499999999999</c:v>
                </c:pt>
                <c:pt idx="64136">
                  <c:v>-19.603000000000009</c:v>
                </c:pt>
                <c:pt idx="64137">
                  <c:v>-19.600999999999999</c:v>
                </c:pt>
                <c:pt idx="64138">
                  <c:v>-19.59899999999999</c:v>
                </c:pt>
                <c:pt idx="64139">
                  <c:v>-19.597000000000008</c:v>
                </c:pt>
                <c:pt idx="64140">
                  <c:v>-19.594999999999999</c:v>
                </c:pt>
                <c:pt idx="64141">
                  <c:v>-19.592999999999989</c:v>
                </c:pt>
                <c:pt idx="64142">
                  <c:v>-19.591000000000008</c:v>
                </c:pt>
                <c:pt idx="64143">
                  <c:v>-19.588999999999999</c:v>
                </c:pt>
                <c:pt idx="64144">
                  <c:v>-19.586999999999989</c:v>
                </c:pt>
                <c:pt idx="64145">
                  <c:v>-19.585000000000008</c:v>
                </c:pt>
                <c:pt idx="64146">
                  <c:v>-19.582999999999998</c:v>
                </c:pt>
                <c:pt idx="64147">
                  <c:v>-19.580999999999989</c:v>
                </c:pt>
                <c:pt idx="64148">
                  <c:v>-19.579000000000008</c:v>
                </c:pt>
                <c:pt idx="64149">
                  <c:v>-19.576999999999998</c:v>
                </c:pt>
                <c:pt idx="64150">
                  <c:v>-19.574999999999989</c:v>
                </c:pt>
                <c:pt idx="64151">
                  <c:v>-19.573000000000008</c:v>
                </c:pt>
                <c:pt idx="64152">
                  <c:v>-19.570999999999998</c:v>
                </c:pt>
                <c:pt idx="64153">
                  <c:v>-19.568999999999988</c:v>
                </c:pt>
                <c:pt idx="64154">
                  <c:v>-19.567000000000007</c:v>
                </c:pt>
                <c:pt idx="64155">
                  <c:v>-19.564999999999998</c:v>
                </c:pt>
                <c:pt idx="64156">
                  <c:v>-19.562999999999988</c:v>
                </c:pt>
                <c:pt idx="64157">
                  <c:v>-19.561000000000007</c:v>
                </c:pt>
                <c:pt idx="64158">
                  <c:v>-19.558999999999997</c:v>
                </c:pt>
                <c:pt idx="64159">
                  <c:v>-19.556999999999988</c:v>
                </c:pt>
                <c:pt idx="64160">
                  <c:v>-19.555000000000007</c:v>
                </c:pt>
                <c:pt idx="64161">
                  <c:v>-19.552999999999997</c:v>
                </c:pt>
                <c:pt idx="64162">
                  <c:v>-19.550999999999988</c:v>
                </c:pt>
                <c:pt idx="64163">
                  <c:v>-19.549000000000007</c:v>
                </c:pt>
                <c:pt idx="64164">
                  <c:v>-19.546999999999997</c:v>
                </c:pt>
                <c:pt idx="64165">
                  <c:v>-19.544999999999987</c:v>
                </c:pt>
                <c:pt idx="64166">
                  <c:v>-19.543000000000006</c:v>
                </c:pt>
                <c:pt idx="64167">
                  <c:v>-19.540999999999997</c:v>
                </c:pt>
                <c:pt idx="64168">
                  <c:v>-19.538999999999987</c:v>
                </c:pt>
                <c:pt idx="64169">
                  <c:v>-19.537000000000006</c:v>
                </c:pt>
                <c:pt idx="64170">
                  <c:v>-19.534999999999997</c:v>
                </c:pt>
                <c:pt idx="64171">
                  <c:v>-19.532999999999987</c:v>
                </c:pt>
                <c:pt idx="64172">
                  <c:v>-19.531000000000006</c:v>
                </c:pt>
                <c:pt idx="64173">
                  <c:v>-19.528999999999996</c:v>
                </c:pt>
                <c:pt idx="64174">
                  <c:v>-19.526999999999987</c:v>
                </c:pt>
                <c:pt idx="64175">
                  <c:v>-19.525000000000006</c:v>
                </c:pt>
                <c:pt idx="64176">
                  <c:v>-19.522999999999996</c:v>
                </c:pt>
                <c:pt idx="64177">
                  <c:v>-19.520999999999987</c:v>
                </c:pt>
                <c:pt idx="64178">
                  <c:v>-19.519000000000005</c:v>
                </c:pt>
                <c:pt idx="64179">
                  <c:v>-19.516999999999996</c:v>
                </c:pt>
                <c:pt idx="64180">
                  <c:v>-19.514999999999986</c:v>
                </c:pt>
                <c:pt idx="64181">
                  <c:v>-19.513000000000005</c:v>
                </c:pt>
                <c:pt idx="64182">
                  <c:v>-19.510999999999996</c:v>
                </c:pt>
                <c:pt idx="64183">
                  <c:v>-19.508999999999986</c:v>
                </c:pt>
                <c:pt idx="64184">
                  <c:v>-19.507000000000005</c:v>
                </c:pt>
                <c:pt idx="64185">
                  <c:v>-19.504999999999995</c:v>
                </c:pt>
                <c:pt idx="64186">
                  <c:v>-19.502999999999986</c:v>
                </c:pt>
                <c:pt idx="64187">
                  <c:v>-19.501000000000005</c:v>
                </c:pt>
                <c:pt idx="64188">
                  <c:v>-19.498999999999995</c:v>
                </c:pt>
                <c:pt idx="64189">
                  <c:v>-19.497000000000014</c:v>
                </c:pt>
                <c:pt idx="64190">
                  <c:v>-19.495000000000005</c:v>
                </c:pt>
                <c:pt idx="64191">
                  <c:v>-19.492999999999995</c:v>
                </c:pt>
                <c:pt idx="64192">
                  <c:v>-19.491000000000014</c:v>
                </c:pt>
                <c:pt idx="64193">
                  <c:v>-19.489000000000004</c:v>
                </c:pt>
                <c:pt idx="64194">
                  <c:v>-19.486999999999995</c:v>
                </c:pt>
                <c:pt idx="64195">
                  <c:v>-19.485000000000014</c:v>
                </c:pt>
                <c:pt idx="64196">
                  <c:v>-19.483000000000004</c:v>
                </c:pt>
                <c:pt idx="64197">
                  <c:v>-19.480999999999995</c:v>
                </c:pt>
                <c:pt idx="64198">
                  <c:v>-19.479000000000013</c:v>
                </c:pt>
                <c:pt idx="64199">
                  <c:v>-19.477000000000004</c:v>
                </c:pt>
                <c:pt idx="64200">
                  <c:v>-19.474999999999994</c:v>
                </c:pt>
                <c:pt idx="64201">
                  <c:v>-19.473000000000013</c:v>
                </c:pt>
                <c:pt idx="64202">
                  <c:v>-19.471000000000004</c:v>
                </c:pt>
                <c:pt idx="64203">
                  <c:v>-19.468999999999994</c:v>
                </c:pt>
                <c:pt idx="64204">
                  <c:v>-19.467000000000013</c:v>
                </c:pt>
                <c:pt idx="64205">
                  <c:v>-19.465000000000003</c:v>
                </c:pt>
                <c:pt idx="64206">
                  <c:v>-19.462999999999994</c:v>
                </c:pt>
                <c:pt idx="64207">
                  <c:v>-19.461000000000013</c:v>
                </c:pt>
                <c:pt idx="64208">
                  <c:v>-19.459000000000003</c:v>
                </c:pt>
                <c:pt idx="64209">
                  <c:v>-19.456999999999994</c:v>
                </c:pt>
                <c:pt idx="64210">
                  <c:v>-19.455000000000013</c:v>
                </c:pt>
                <c:pt idx="64211">
                  <c:v>-19.453000000000003</c:v>
                </c:pt>
                <c:pt idx="64212">
                  <c:v>-19.450999999999993</c:v>
                </c:pt>
                <c:pt idx="64213">
                  <c:v>-19.449000000000012</c:v>
                </c:pt>
                <c:pt idx="64214">
                  <c:v>-19.447000000000003</c:v>
                </c:pt>
                <c:pt idx="64215">
                  <c:v>-19.444999999999993</c:v>
                </c:pt>
                <c:pt idx="64216">
                  <c:v>-19.443000000000012</c:v>
                </c:pt>
                <c:pt idx="64217">
                  <c:v>-19.441000000000003</c:v>
                </c:pt>
                <c:pt idx="64218">
                  <c:v>-19.438999999999993</c:v>
                </c:pt>
                <c:pt idx="64219">
                  <c:v>-19.437000000000012</c:v>
                </c:pt>
                <c:pt idx="64220">
                  <c:v>-19.435000000000002</c:v>
                </c:pt>
                <c:pt idx="64221">
                  <c:v>-19.432999999999993</c:v>
                </c:pt>
                <c:pt idx="64222">
                  <c:v>-19.431000000000012</c:v>
                </c:pt>
                <c:pt idx="64223">
                  <c:v>-19.429000000000002</c:v>
                </c:pt>
                <c:pt idx="64224">
                  <c:v>-19.426999999999992</c:v>
                </c:pt>
                <c:pt idx="64225">
                  <c:v>-19.425000000000011</c:v>
                </c:pt>
                <c:pt idx="64226">
                  <c:v>-19.423000000000002</c:v>
                </c:pt>
                <c:pt idx="64227">
                  <c:v>-19.420999999999992</c:v>
                </c:pt>
                <c:pt idx="64228">
                  <c:v>-19.419000000000011</c:v>
                </c:pt>
                <c:pt idx="64229">
                  <c:v>-19.417000000000002</c:v>
                </c:pt>
                <c:pt idx="64230">
                  <c:v>-19.414999999999992</c:v>
                </c:pt>
                <c:pt idx="64231">
                  <c:v>-19.413000000000011</c:v>
                </c:pt>
                <c:pt idx="64232">
                  <c:v>-19.411000000000001</c:v>
                </c:pt>
                <c:pt idx="64233">
                  <c:v>-19.408999999999992</c:v>
                </c:pt>
                <c:pt idx="64234">
                  <c:v>-19.407000000000011</c:v>
                </c:pt>
                <c:pt idx="64235">
                  <c:v>-19.405000000000001</c:v>
                </c:pt>
                <c:pt idx="64236">
                  <c:v>-19.402999999999992</c:v>
                </c:pt>
                <c:pt idx="64237">
                  <c:v>-19.40100000000001</c:v>
                </c:pt>
                <c:pt idx="64238">
                  <c:v>-19.399000000000001</c:v>
                </c:pt>
                <c:pt idx="64239">
                  <c:v>-19.396999999999991</c:v>
                </c:pt>
                <c:pt idx="64240">
                  <c:v>-19.39500000000001</c:v>
                </c:pt>
                <c:pt idx="64241">
                  <c:v>-19.393000000000001</c:v>
                </c:pt>
                <c:pt idx="64242">
                  <c:v>-19.390999999999991</c:v>
                </c:pt>
                <c:pt idx="64243">
                  <c:v>-19.38900000000001</c:v>
                </c:pt>
                <c:pt idx="64244">
                  <c:v>-19.387</c:v>
                </c:pt>
                <c:pt idx="64245">
                  <c:v>-19.384999999999991</c:v>
                </c:pt>
                <c:pt idx="64246">
                  <c:v>-19.38300000000001</c:v>
                </c:pt>
                <c:pt idx="64247">
                  <c:v>-19.381</c:v>
                </c:pt>
                <c:pt idx="64248">
                  <c:v>-19.378999999999991</c:v>
                </c:pt>
                <c:pt idx="64249">
                  <c:v>-19.37700000000001</c:v>
                </c:pt>
                <c:pt idx="64250">
                  <c:v>-19.375</c:v>
                </c:pt>
                <c:pt idx="64251">
                  <c:v>-19.37299999999999</c:v>
                </c:pt>
                <c:pt idx="64252">
                  <c:v>-19.371000000000009</c:v>
                </c:pt>
                <c:pt idx="64253">
                  <c:v>-19.369</c:v>
                </c:pt>
                <c:pt idx="64254">
                  <c:v>-19.36699999999999</c:v>
                </c:pt>
                <c:pt idx="64255">
                  <c:v>-19.365000000000009</c:v>
                </c:pt>
                <c:pt idx="64256">
                  <c:v>-19.363</c:v>
                </c:pt>
                <c:pt idx="64257">
                  <c:v>-19.36099999999999</c:v>
                </c:pt>
                <c:pt idx="64258">
                  <c:v>-19.359000000000009</c:v>
                </c:pt>
                <c:pt idx="64259">
                  <c:v>-19.356999999999999</c:v>
                </c:pt>
                <c:pt idx="64260">
                  <c:v>-19.35499999999999</c:v>
                </c:pt>
                <c:pt idx="64261">
                  <c:v>-19.353000000000009</c:v>
                </c:pt>
                <c:pt idx="64262">
                  <c:v>-19.350999999999999</c:v>
                </c:pt>
                <c:pt idx="64263">
                  <c:v>-19.34899999999999</c:v>
                </c:pt>
                <c:pt idx="64264">
                  <c:v>-19.347000000000008</c:v>
                </c:pt>
                <c:pt idx="64265">
                  <c:v>-19.344999999999999</c:v>
                </c:pt>
                <c:pt idx="64266">
                  <c:v>-19.342999999999989</c:v>
                </c:pt>
                <c:pt idx="64267">
                  <c:v>-19.341000000000008</c:v>
                </c:pt>
                <c:pt idx="64268">
                  <c:v>-19.338999999999999</c:v>
                </c:pt>
                <c:pt idx="64269">
                  <c:v>-19.336999999999989</c:v>
                </c:pt>
                <c:pt idx="64270">
                  <c:v>-19.335000000000008</c:v>
                </c:pt>
                <c:pt idx="64271">
                  <c:v>-19.332999999999998</c:v>
                </c:pt>
                <c:pt idx="64272">
                  <c:v>-19.330999999999989</c:v>
                </c:pt>
                <c:pt idx="64273">
                  <c:v>-19.329000000000008</c:v>
                </c:pt>
                <c:pt idx="64274">
                  <c:v>-19.326999999999998</c:v>
                </c:pt>
                <c:pt idx="64275">
                  <c:v>-19.324999999999989</c:v>
                </c:pt>
                <c:pt idx="64276">
                  <c:v>-19.323000000000008</c:v>
                </c:pt>
                <c:pt idx="64277">
                  <c:v>-19.320999999999998</c:v>
                </c:pt>
                <c:pt idx="64278">
                  <c:v>-19.318999999999988</c:v>
                </c:pt>
                <c:pt idx="64279">
                  <c:v>-19.317000000000007</c:v>
                </c:pt>
                <c:pt idx="64280">
                  <c:v>-19.314999999999998</c:v>
                </c:pt>
                <c:pt idx="64281">
                  <c:v>-19.312999999999988</c:v>
                </c:pt>
                <c:pt idx="64282">
                  <c:v>-19.311000000000007</c:v>
                </c:pt>
                <c:pt idx="64283">
                  <c:v>-19.308999999999997</c:v>
                </c:pt>
                <c:pt idx="64284">
                  <c:v>-19.306999999999988</c:v>
                </c:pt>
                <c:pt idx="64285">
                  <c:v>-19.305000000000007</c:v>
                </c:pt>
                <c:pt idx="64286">
                  <c:v>-19.302999999999997</c:v>
                </c:pt>
                <c:pt idx="64287">
                  <c:v>-19.300999999999988</c:v>
                </c:pt>
                <c:pt idx="64288">
                  <c:v>-19.299000000000007</c:v>
                </c:pt>
                <c:pt idx="64289">
                  <c:v>-19.296999999999997</c:v>
                </c:pt>
                <c:pt idx="64290">
                  <c:v>-19.294999999999987</c:v>
                </c:pt>
                <c:pt idx="64291">
                  <c:v>-19.293000000000006</c:v>
                </c:pt>
                <c:pt idx="64292">
                  <c:v>-19.290999999999997</c:v>
                </c:pt>
                <c:pt idx="64293">
                  <c:v>-19.288999999999987</c:v>
                </c:pt>
                <c:pt idx="64294">
                  <c:v>-19.287000000000006</c:v>
                </c:pt>
                <c:pt idx="64295">
                  <c:v>-19.284999999999997</c:v>
                </c:pt>
                <c:pt idx="64296">
                  <c:v>-19.282999999999987</c:v>
                </c:pt>
                <c:pt idx="64297">
                  <c:v>-19.281000000000006</c:v>
                </c:pt>
                <c:pt idx="64298">
                  <c:v>-19.278999999999996</c:v>
                </c:pt>
                <c:pt idx="64299">
                  <c:v>-19.276999999999987</c:v>
                </c:pt>
                <c:pt idx="64300">
                  <c:v>-19.275000000000006</c:v>
                </c:pt>
                <c:pt idx="64301">
                  <c:v>-19.272999999999996</c:v>
                </c:pt>
                <c:pt idx="64302">
                  <c:v>-19.270999999999987</c:v>
                </c:pt>
                <c:pt idx="64303">
                  <c:v>-19.269000000000005</c:v>
                </c:pt>
                <c:pt idx="64304">
                  <c:v>-19.266999999999996</c:v>
                </c:pt>
                <c:pt idx="64305">
                  <c:v>-19.264999999999986</c:v>
                </c:pt>
                <c:pt idx="64306">
                  <c:v>-19.263000000000005</c:v>
                </c:pt>
                <c:pt idx="64307">
                  <c:v>-19.260999999999996</c:v>
                </c:pt>
                <c:pt idx="64308">
                  <c:v>-19.258999999999986</c:v>
                </c:pt>
                <c:pt idx="64309">
                  <c:v>-19.257000000000005</c:v>
                </c:pt>
                <c:pt idx="64310">
                  <c:v>-19.254999999999995</c:v>
                </c:pt>
                <c:pt idx="64311">
                  <c:v>-19.252999999999986</c:v>
                </c:pt>
                <c:pt idx="64312">
                  <c:v>-19.251000000000005</c:v>
                </c:pt>
                <c:pt idx="64313">
                  <c:v>-19.248999999999995</c:v>
                </c:pt>
                <c:pt idx="64314">
                  <c:v>-19.247000000000014</c:v>
                </c:pt>
                <c:pt idx="64315">
                  <c:v>-19.245000000000005</c:v>
                </c:pt>
                <c:pt idx="64316">
                  <c:v>-19.242999999999995</c:v>
                </c:pt>
                <c:pt idx="64317">
                  <c:v>-19.241000000000014</c:v>
                </c:pt>
                <c:pt idx="64318">
                  <c:v>-19.239000000000004</c:v>
                </c:pt>
                <c:pt idx="64319">
                  <c:v>-19.236999999999995</c:v>
                </c:pt>
                <c:pt idx="64320">
                  <c:v>-19.235000000000014</c:v>
                </c:pt>
                <c:pt idx="64321">
                  <c:v>-19.233000000000004</c:v>
                </c:pt>
                <c:pt idx="64322">
                  <c:v>-19.230999999999995</c:v>
                </c:pt>
                <c:pt idx="64323">
                  <c:v>-19.229000000000013</c:v>
                </c:pt>
                <c:pt idx="64324">
                  <c:v>-19.227000000000004</c:v>
                </c:pt>
                <c:pt idx="64325">
                  <c:v>-19.224999999999994</c:v>
                </c:pt>
                <c:pt idx="64326">
                  <c:v>-19.223000000000013</c:v>
                </c:pt>
                <c:pt idx="64327">
                  <c:v>-19.221000000000004</c:v>
                </c:pt>
                <c:pt idx="64328">
                  <c:v>-19.218999999999994</c:v>
                </c:pt>
                <c:pt idx="64329">
                  <c:v>-19.217000000000013</c:v>
                </c:pt>
                <c:pt idx="64330">
                  <c:v>-19.215000000000003</c:v>
                </c:pt>
                <c:pt idx="64331">
                  <c:v>-19.212999999999994</c:v>
                </c:pt>
                <c:pt idx="64332">
                  <c:v>-19.211000000000013</c:v>
                </c:pt>
                <c:pt idx="64333">
                  <c:v>-19.209000000000003</c:v>
                </c:pt>
                <c:pt idx="64334">
                  <c:v>-19.206999999999994</c:v>
                </c:pt>
                <c:pt idx="64335">
                  <c:v>-19.205000000000013</c:v>
                </c:pt>
                <c:pt idx="64336">
                  <c:v>-19.203000000000003</c:v>
                </c:pt>
                <c:pt idx="64337">
                  <c:v>-19.200999999999993</c:v>
                </c:pt>
                <c:pt idx="64338">
                  <c:v>-19.199000000000012</c:v>
                </c:pt>
                <c:pt idx="64339">
                  <c:v>-19.197000000000003</c:v>
                </c:pt>
                <c:pt idx="64340">
                  <c:v>-19.194999999999993</c:v>
                </c:pt>
                <c:pt idx="64341">
                  <c:v>-19.193000000000012</c:v>
                </c:pt>
                <c:pt idx="64342">
                  <c:v>-19.191000000000003</c:v>
                </c:pt>
                <c:pt idx="64343">
                  <c:v>-19.188999999999993</c:v>
                </c:pt>
                <c:pt idx="64344">
                  <c:v>-19.187000000000012</c:v>
                </c:pt>
                <c:pt idx="64345">
                  <c:v>-19.185000000000002</c:v>
                </c:pt>
                <c:pt idx="64346">
                  <c:v>-19.182999999999993</c:v>
                </c:pt>
                <c:pt idx="64347">
                  <c:v>-19.181000000000012</c:v>
                </c:pt>
                <c:pt idx="64348">
                  <c:v>-19.179000000000002</c:v>
                </c:pt>
                <c:pt idx="64349">
                  <c:v>-19.176999999999992</c:v>
                </c:pt>
                <c:pt idx="64350">
                  <c:v>-19.175000000000011</c:v>
                </c:pt>
                <c:pt idx="64351">
                  <c:v>-19.173000000000002</c:v>
                </c:pt>
                <c:pt idx="64352">
                  <c:v>-19.170999999999992</c:v>
                </c:pt>
                <c:pt idx="64353">
                  <c:v>-19.169000000000011</c:v>
                </c:pt>
                <c:pt idx="64354">
                  <c:v>-19.167000000000002</c:v>
                </c:pt>
                <c:pt idx="64355">
                  <c:v>-19.164999999999992</c:v>
                </c:pt>
                <c:pt idx="64356">
                  <c:v>-19.163000000000011</c:v>
                </c:pt>
                <c:pt idx="64357">
                  <c:v>-19.161000000000001</c:v>
                </c:pt>
                <c:pt idx="64358">
                  <c:v>-19.158999999999992</c:v>
                </c:pt>
                <c:pt idx="64359">
                  <c:v>-19.157000000000011</c:v>
                </c:pt>
                <c:pt idx="64360">
                  <c:v>-19.155000000000001</c:v>
                </c:pt>
                <c:pt idx="64361">
                  <c:v>-19.152999999999992</c:v>
                </c:pt>
                <c:pt idx="64362">
                  <c:v>-19.15100000000001</c:v>
                </c:pt>
                <c:pt idx="64363">
                  <c:v>-19.149000000000001</c:v>
                </c:pt>
                <c:pt idx="64364">
                  <c:v>-19.146999999999991</c:v>
                </c:pt>
                <c:pt idx="64365">
                  <c:v>-19.14500000000001</c:v>
                </c:pt>
                <c:pt idx="64366">
                  <c:v>-19.143000000000001</c:v>
                </c:pt>
                <c:pt idx="64367">
                  <c:v>-19.140999999999991</c:v>
                </c:pt>
                <c:pt idx="64368">
                  <c:v>-19.13900000000001</c:v>
                </c:pt>
                <c:pt idx="64369">
                  <c:v>-19.137</c:v>
                </c:pt>
                <c:pt idx="64370">
                  <c:v>-19.134999999999991</c:v>
                </c:pt>
                <c:pt idx="64371">
                  <c:v>-19.13300000000001</c:v>
                </c:pt>
                <c:pt idx="64372">
                  <c:v>-19.131</c:v>
                </c:pt>
                <c:pt idx="64373">
                  <c:v>-19.128999999999991</c:v>
                </c:pt>
                <c:pt idx="64374">
                  <c:v>-19.12700000000001</c:v>
                </c:pt>
                <c:pt idx="64375">
                  <c:v>-19.125</c:v>
                </c:pt>
                <c:pt idx="64376">
                  <c:v>-19.12299999999999</c:v>
                </c:pt>
                <c:pt idx="64377">
                  <c:v>-19.121000000000009</c:v>
                </c:pt>
                <c:pt idx="64378">
                  <c:v>-19.119</c:v>
                </c:pt>
                <c:pt idx="64379">
                  <c:v>-19.11699999999999</c:v>
                </c:pt>
                <c:pt idx="64380">
                  <c:v>-19.115000000000009</c:v>
                </c:pt>
                <c:pt idx="64381">
                  <c:v>-19.113</c:v>
                </c:pt>
                <c:pt idx="64382">
                  <c:v>-19.11099999999999</c:v>
                </c:pt>
                <c:pt idx="64383">
                  <c:v>-19.109000000000009</c:v>
                </c:pt>
                <c:pt idx="64384">
                  <c:v>-19.106999999999999</c:v>
                </c:pt>
                <c:pt idx="64385">
                  <c:v>-19.10499999999999</c:v>
                </c:pt>
                <c:pt idx="64386">
                  <c:v>-19.103000000000009</c:v>
                </c:pt>
                <c:pt idx="64387">
                  <c:v>-19.100999999999999</c:v>
                </c:pt>
                <c:pt idx="64388">
                  <c:v>-19.09899999999999</c:v>
                </c:pt>
                <c:pt idx="64389">
                  <c:v>-19.097000000000008</c:v>
                </c:pt>
                <c:pt idx="64390">
                  <c:v>-19.094999999999999</c:v>
                </c:pt>
                <c:pt idx="64391">
                  <c:v>-19.092999999999989</c:v>
                </c:pt>
                <c:pt idx="64392">
                  <c:v>-19.091000000000008</c:v>
                </c:pt>
                <c:pt idx="64393">
                  <c:v>-19.088999999999999</c:v>
                </c:pt>
                <c:pt idx="64394">
                  <c:v>-19.086999999999989</c:v>
                </c:pt>
                <c:pt idx="64395">
                  <c:v>-19.085000000000008</c:v>
                </c:pt>
                <c:pt idx="64396">
                  <c:v>-19.082999999999998</c:v>
                </c:pt>
                <c:pt idx="64397">
                  <c:v>-19.080999999999989</c:v>
                </c:pt>
                <c:pt idx="64398">
                  <c:v>-19.079000000000008</c:v>
                </c:pt>
                <c:pt idx="64399">
                  <c:v>-19.076999999999998</c:v>
                </c:pt>
                <c:pt idx="64400">
                  <c:v>-19.074999999999989</c:v>
                </c:pt>
                <c:pt idx="64401">
                  <c:v>-19.073000000000008</c:v>
                </c:pt>
                <c:pt idx="64402">
                  <c:v>-19.070999999999998</c:v>
                </c:pt>
                <c:pt idx="64403">
                  <c:v>-19.068999999999988</c:v>
                </c:pt>
                <c:pt idx="64404">
                  <c:v>-19.067000000000007</c:v>
                </c:pt>
                <c:pt idx="64405">
                  <c:v>-19.064999999999998</c:v>
                </c:pt>
                <c:pt idx="64406">
                  <c:v>-19.062999999999988</c:v>
                </c:pt>
                <c:pt idx="64407">
                  <c:v>-19.061000000000007</c:v>
                </c:pt>
                <c:pt idx="64408">
                  <c:v>-19.058999999999997</c:v>
                </c:pt>
                <c:pt idx="64409">
                  <c:v>-19.056999999999988</c:v>
                </c:pt>
                <c:pt idx="64410">
                  <c:v>-19.055000000000007</c:v>
                </c:pt>
                <c:pt idx="64411">
                  <c:v>-19.052999999999997</c:v>
                </c:pt>
                <c:pt idx="64412">
                  <c:v>-19.050999999999988</c:v>
                </c:pt>
                <c:pt idx="64413">
                  <c:v>-19.049000000000007</c:v>
                </c:pt>
                <c:pt idx="64414">
                  <c:v>-19.046999999999997</c:v>
                </c:pt>
                <c:pt idx="64415">
                  <c:v>-19.044999999999987</c:v>
                </c:pt>
                <c:pt idx="64416">
                  <c:v>-19.043000000000006</c:v>
                </c:pt>
                <c:pt idx="64417">
                  <c:v>-19.040999999999997</c:v>
                </c:pt>
                <c:pt idx="64418">
                  <c:v>-19.038999999999987</c:v>
                </c:pt>
                <c:pt idx="64419">
                  <c:v>-19.037000000000006</c:v>
                </c:pt>
                <c:pt idx="64420">
                  <c:v>-19.034999999999997</c:v>
                </c:pt>
                <c:pt idx="64421">
                  <c:v>-19.032999999999987</c:v>
                </c:pt>
                <c:pt idx="64422">
                  <c:v>-19.031000000000006</c:v>
                </c:pt>
                <c:pt idx="64423">
                  <c:v>-19.028999999999996</c:v>
                </c:pt>
                <c:pt idx="64424">
                  <c:v>-19.026999999999987</c:v>
                </c:pt>
                <c:pt idx="64425">
                  <c:v>-19.025000000000006</c:v>
                </c:pt>
                <c:pt idx="64426">
                  <c:v>-19.022999999999996</c:v>
                </c:pt>
                <c:pt idx="64427">
                  <c:v>-19.020999999999987</c:v>
                </c:pt>
                <c:pt idx="64428">
                  <c:v>-19.019000000000005</c:v>
                </c:pt>
                <c:pt idx="64429">
                  <c:v>-19.016999999999996</c:v>
                </c:pt>
                <c:pt idx="64430">
                  <c:v>-19.014999999999986</c:v>
                </c:pt>
                <c:pt idx="64431">
                  <c:v>-19.013000000000005</c:v>
                </c:pt>
                <c:pt idx="64432">
                  <c:v>-19.010999999999996</c:v>
                </c:pt>
                <c:pt idx="64433">
                  <c:v>-19.008999999999986</c:v>
                </c:pt>
                <c:pt idx="64434">
                  <c:v>-19.007000000000005</c:v>
                </c:pt>
                <c:pt idx="64435">
                  <c:v>-19.004999999999995</c:v>
                </c:pt>
                <c:pt idx="64436">
                  <c:v>-19.002999999999986</c:v>
                </c:pt>
                <c:pt idx="64437">
                  <c:v>-19.001000000000005</c:v>
                </c:pt>
                <c:pt idx="64438">
                  <c:v>-18.998999999999995</c:v>
                </c:pt>
                <c:pt idx="64439">
                  <c:v>-18.997000000000014</c:v>
                </c:pt>
                <c:pt idx="64440">
                  <c:v>-18.995000000000005</c:v>
                </c:pt>
                <c:pt idx="64441">
                  <c:v>-18.992999999999995</c:v>
                </c:pt>
                <c:pt idx="64442">
                  <c:v>-18.991000000000014</c:v>
                </c:pt>
                <c:pt idx="64443">
                  <c:v>-18.989000000000004</c:v>
                </c:pt>
                <c:pt idx="64444">
                  <c:v>-18.986999999999995</c:v>
                </c:pt>
                <c:pt idx="64445">
                  <c:v>-18.985000000000014</c:v>
                </c:pt>
                <c:pt idx="64446">
                  <c:v>-18.983000000000004</c:v>
                </c:pt>
                <c:pt idx="64447">
                  <c:v>-18.980999999999995</c:v>
                </c:pt>
                <c:pt idx="64448">
                  <c:v>-18.979000000000013</c:v>
                </c:pt>
                <c:pt idx="64449">
                  <c:v>-18.977000000000004</c:v>
                </c:pt>
                <c:pt idx="64450">
                  <c:v>-18.974999999999994</c:v>
                </c:pt>
                <c:pt idx="64451">
                  <c:v>-18.973000000000013</c:v>
                </c:pt>
                <c:pt idx="64452">
                  <c:v>-18.971000000000004</c:v>
                </c:pt>
                <c:pt idx="64453">
                  <c:v>-18.968999999999994</c:v>
                </c:pt>
                <c:pt idx="64454">
                  <c:v>-18.967000000000013</c:v>
                </c:pt>
                <c:pt idx="64455">
                  <c:v>-18.965000000000003</c:v>
                </c:pt>
                <c:pt idx="64456">
                  <c:v>-18.962999999999994</c:v>
                </c:pt>
                <c:pt idx="64457">
                  <c:v>-18.961000000000013</c:v>
                </c:pt>
                <c:pt idx="64458">
                  <c:v>-18.959000000000003</c:v>
                </c:pt>
                <c:pt idx="64459">
                  <c:v>-18.956999999999994</c:v>
                </c:pt>
                <c:pt idx="64460">
                  <c:v>-18.955000000000013</c:v>
                </c:pt>
                <c:pt idx="64461">
                  <c:v>-18.953000000000003</c:v>
                </c:pt>
                <c:pt idx="64462">
                  <c:v>-18.950999999999993</c:v>
                </c:pt>
                <c:pt idx="64463">
                  <c:v>-18.949000000000012</c:v>
                </c:pt>
                <c:pt idx="64464">
                  <c:v>-18.947000000000003</c:v>
                </c:pt>
                <c:pt idx="64465">
                  <c:v>-18.944999999999993</c:v>
                </c:pt>
                <c:pt idx="64466">
                  <c:v>-18.943000000000012</c:v>
                </c:pt>
                <c:pt idx="64467">
                  <c:v>-18.941000000000003</c:v>
                </c:pt>
                <c:pt idx="64468">
                  <c:v>-18.938999999999993</c:v>
                </c:pt>
                <c:pt idx="64469">
                  <c:v>-18.937000000000012</c:v>
                </c:pt>
                <c:pt idx="64470">
                  <c:v>-18.935000000000002</c:v>
                </c:pt>
                <c:pt idx="64471">
                  <c:v>-18.932999999999993</c:v>
                </c:pt>
                <c:pt idx="64472">
                  <c:v>-18.931000000000012</c:v>
                </c:pt>
                <c:pt idx="64473">
                  <c:v>-18.929000000000002</c:v>
                </c:pt>
                <c:pt idx="64474">
                  <c:v>-18.926999999999992</c:v>
                </c:pt>
                <c:pt idx="64475">
                  <c:v>-18.925000000000011</c:v>
                </c:pt>
                <c:pt idx="64476">
                  <c:v>-18.923000000000002</c:v>
                </c:pt>
                <c:pt idx="64477">
                  <c:v>-18.920999999999992</c:v>
                </c:pt>
                <c:pt idx="64478">
                  <c:v>-18.919000000000011</c:v>
                </c:pt>
                <c:pt idx="64479">
                  <c:v>-18.917000000000002</c:v>
                </c:pt>
                <c:pt idx="64480">
                  <c:v>-18.914999999999992</c:v>
                </c:pt>
                <c:pt idx="64481">
                  <c:v>-18.913000000000011</c:v>
                </c:pt>
                <c:pt idx="64482">
                  <c:v>-18.911000000000001</c:v>
                </c:pt>
                <c:pt idx="64483">
                  <c:v>-18.908999999999992</c:v>
                </c:pt>
                <c:pt idx="64484">
                  <c:v>-18.907000000000011</c:v>
                </c:pt>
                <c:pt idx="64485">
                  <c:v>-18.905000000000001</c:v>
                </c:pt>
                <c:pt idx="64486">
                  <c:v>-18.902999999999992</c:v>
                </c:pt>
                <c:pt idx="64487">
                  <c:v>-18.90100000000001</c:v>
                </c:pt>
                <c:pt idx="64488">
                  <c:v>-18.899000000000001</c:v>
                </c:pt>
                <c:pt idx="64489">
                  <c:v>-18.896999999999991</c:v>
                </c:pt>
                <c:pt idx="64490">
                  <c:v>-18.89500000000001</c:v>
                </c:pt>
                <c:pt idx="64491">
                  <c:v>-18.893000000000001</c:v>
                </c:pt>
                <c:pt idx="64492">
                  <c:v>-18.890999999999991</c:v>
                </c:pt>
                <c:pt idx="64493">
                  <c:v>-18.88900000000001</c:v>
                </c:pt>
                <c:pt idx="64494">
                  <c:v>-18.887</c:v>
                </c:pt>
                <c:pt idx="64495">
                  <c:v>-18.884999999999991</c:v>
                </c:pt>
                <c:pt idx="64496">
                  <c:v>-18.88300000000001</c:v>
                </c:pt>
                <c:pt idx="64497">
                  <c:v>-18.881</c:v>
                </c:pt>
                <c:pt idx="64498">
                  <c:v>-18.878999999999991</c:v>
                </c:pt>
                <c:pt idx="64499">
                  <c:v>-18.87700000000001</c:v>
                </c:pt>
                <c:pt idx="64500">
                  <c:v>-18.875</c:v>
                </c:pt>
                <c:pt idx="64501">
                  <c:v>-18.87299999999999</c:v>
                </c:pt>
                <c:pt idx="64502">
                  <c:v>-18.871000000000009</c:v>
                </c:pt>
                <c:pt idx="64503">
                  <c:v>-18.869</c:v>
                </c:pt>
                <c:pt idx="64504">
                  <c:v>-18.86699999999999</c:v>
                </c:pt>
                <c:pt idx="64505">
                  <c:v>-18.865000000000009</c:v>
                </c:pt>
                <c:pt idx="64506">
                  <c:v>-18.863</c:v>
                </c:pt>
                <c:pt idx="64507">
                  <c:v>-18.86099999999999</c:v>
                </c:pt>
                <c:pt idx="64508">
                  <c:v>-18.859000000000009</c:v>
                </c:pt>
                <c:pt idx="64509">
                  <c:v>-18.856999999999999</c:v>
                </c:pt>
                <c:pt idx="64510">
                  <c:v>-18.85499999999999</c:v>
                </c:pt>
                <c:pt idx="64511">
                  <c:v>-18.853000000000009</c:v>
                </c:pt>
                <c:pt idx="64512">
                  <c:v>-18.850999999999999</c:v>
                </c:pt>
                <c:pt idx="64513">
                  <c:v>-18.84899999999999</c:v>
                </c:pt>
                <c:pt idx="64514">
                  <c:v>-18.847000000000008</c:v>
                </c:pt>
                <c:pt idx="64515">
                  <c:v>-18.844999999999999</c:v>
                </c:pt>
                <c:pt idx="64516">
                  <c:v>-18.842999999999989</c:v>
                </c:pt>
                <c:pt idx="64517">
                  <c:v>-18.841000000000008</c:v>
                </c:pt>
                <c:pt idx="64518">
                  <c:v>-18.838999999999999</c:v>
                </c:pt>
                <c:pt idx="64519">
                  <c:v>-18.836999999999989</c:v>
                </c:pt>
                <c:pt idx="64520">
                  <c:v>-18.835000000000008</c:v>
                </c:pt>
                <c:pt idx="64521">
                  <c:v>-18.832999999999998</c:v>
                </c:pt>
                <c:pt idx="64522">
                  <c:v>-18.830999999999989</c:v>
                </c:pt>
                <c:pt idx="64523">
                  <c:v>-18.829000000000008</c:v>
                </c:pt>
                <c:pt idx="64524">
                  <c:v>-18.826999999999998</c:v>
                </c:pt>
                <c:pt idx="64525">
                  <c:v>-18.824999999999989</c:v>
                </c:pt>
                <c:pt idx="64526">
                  <c:v>-18.823000000000008</c:v>
                </c:pt>
                <c:pt idx="64527">
                  <c:v>-18.820999999999998</c:v>
                </c:pt>
                <c:pt idx="64528">
                  <c:v>-18.818999999999988</c:v>
                </c:pt>
                <c:pt idx="64529">
                  <c:v>-18.817000000000007</c:v>
                </c:pt>
                <c:pt idx="64530">
                  <c:v>-18.814999999999998</c:v>
                </c:pt>
                <c:pt idx="64531">
                  <c:v>-18.812999999999988</c:v>
                </c:pt>
                <c:pt idx="64532">
                  <c:v>-18.811000000000007</c:v>
                </c:pt>
                <c:pt idx="64533">
                  <c:v>-18.808999999999997</c:v>
                </c:pt>
                <c:pt idx="64534">
                  <c:v>-18.806999999999988</c:v>
                </c:pt>
                <c:pt idx="64535">
                  <c:v>-18.805000000000007</c:v>
                </c:pt>
                <c:pt idx="64536">
                  <c:v>-18.802999999999997</c:v>
                </c:pt>
                <c:pt idx="64537">
                  <c:v>-18.800999999999988</c:v>
                </c:pt>
                <c:pt idx="64538">
                  <c:v>-18.799000000000007</c:v>
                </c:pt>
                <c:pt idx="64539">
                  <c:v>-18.796999999999997</c:v>
                </c:pt>
                <c:pt idx="64540">
                  <c:v>-18.794999999999987</c:v>
                </c:pt>
                <c:pt idx="64541">
                  <c:v>-18.793000000000006</c:v>
                </c:pt>
                <c:pt idx="64542">
                  <c:v>-18.790999999999997</c:v>
                </c:pt>
                <c:pt idx="64543">
                  <c:v>-18.788999999999987</c:v>
                </c:pt>
                <c:pt idx="64544">
                  <c:v>-18.787000000000006</c:v>
                </c:pt>
                <c:pt idx="64545">
                  <c:v>-18.784999999999997</c:v>
                </c:pt>
                <c:pt idx="64546">
                  <c:v>-18.782999999999987</c:v>
                </c:pt>
                <c:pt idx="64547">
                  <c:v>-18.781000000000006</c:v>
                </c:pt>
                <c:pt idx="64548">
                  <c:v>-18.778999999999996</c:v>
                </c:pt>
                <c:pt idx="64549">
                  <c:v>-18.776999999999987</c:v>
                </c:pt>
                <c:pt idx="64550">
                  <c:v>-18.775000000000006</c:v>
                </c:pt>
                <c:pt idx="64551">
                  <c:v>-18.772999999999996</c:v>
                </c:pt>
                <c:pt idx="64552">
                  <c:v>-18.770999999999987</c:v>
                </c:pt>
                <c:pt idx="64553">
                  <c:v>-18.769000000000005</c:v>
                </c:pt>
                <c:pt idx="64554">
                  <c:v>-18.766999999999996</c:v>
                </c:pt>
                <c:pt idx="64555">
                  <c:v>-18.764999999999986</c:v>
                </c:pt>
                <c:pt idx="64556">
                  <c:v>-18.763000000000005</c:v>
                </c:pt>
                <c:pt idx="64557">
                  <c:v>-18.760999999999996</c:v>
                </c:pt>
                <c:pt idx="64558">
                  <c:v>-18.758999999999986</c:v>
                </c:pt>
                <c:pt idx="64559">
                  <c:v>-18.757000000000005</c:v>
                </c:pt>
                <c:pt idx="64560">
                  <c:v>-18.754999999999995</c:v>
                </c:pt>
                <c:pt idx="64561">
                  <c:v>-18.752999999999986</c:v>
                </c:pt>
                <c:pt idx="64562">
                  <c:v>-18.751000000000005</c:v>
                </c:pt>
                <c:pt idx="64563">
                  <c:v>-18.748999999999995</c:v>
                </c:pt>
                <c:pt idx="64564">
                  <c:v>-18.747000000000014</c:v>
                </c:pt>
                <c:pt idx="64565">
                  <c:v>-18.745000000000005</c:v>
                </c:pt>
                <c:pt idx="64566">
                  <c:v>-18.742999999999995</c:v>
                </c:pt>
                <c:pt idx="64567">
                  <c:v>-18.741000000000014</c:v>
                </c:pt>
                <c:pt idx="64568">
                  <c:v>-18.739000000000004</c:v>
                </c:pt>
                <c:pt idx="64569">
                  <c:v>-18.736999999999995</c:v>
                </c:pt>
                <c:pt idx="64570">
                  <c:v>-18.735000000000014</c:v>
                </c:pt>
                <c:pt idx="64571">
                  <c:v>-18.733000000000004</c:v>
                </c:pt>
                <c:pt idx="64572">
                  <c:v>-18.730999999999995</c:v>
                </c:pt>
                <c:pt idx="64573">
                  <c:v>-18.729000000000013</c:v>
                </c:pt>
                <c:pt idx="64574">
                  <c:v>-18.727000000000004</c:v>
                </c:pt>
                <c:pt idx="64575">
                  <c:v>-18.724999999999994</c:v>
                </c:pt>
                <c:pt idx="64576">
                  <c:v>-18.723000000000013</c:v>
                </c:pt>
                <c:pt idx="64577">
                  <c:v>-18.721000000000004</c:v>
                </c:pt>
                <c:pt idx="64578">
                  <c:v>-18.718999999999994</c:v>
                </c:pt>
                <c:pt idx="64579">
                  <c:v>-18.717000000000013</c:v>
                </c:pt>
                <c:pt idx="64580">
                  <c:v>-18.715000000000003</c:v>
                </c:pt>
                <c:pt idx="64581">
                  <c:v>-18.712999999999994</c:v>
                </c:pt>
                <c:pt idx="64582">
                  <c:v>-18.711000000000013</c:v>
                </c:pt>
                <c:pt idx="64583">
                  <c:v>-18.709000000000003</c:v>
                </c:pt>
                <c:pt idx="64584">
                  <c:v>-18.706999999999994</c:v>
                </c:pt>
                <c:pt idx="64585">
                  <c:v>-18.705000000000013</c:v>
                </c:pt>
                <c:pt idx="64586">
                  <c:v>-18.703000000000003</c:v>
                </c:pt>
                <c:pt idx="64587">
                  <c:v>-18.700999999999993</c:v>
                </c:pt>
                <c:pt idx="64588">
                  <c:v>-18.699000000000012</c:v>
                </c:pt>
                <c:pt idx="64589">
                  <c:v>-18.697000000000003</c:v>
                </c:pt>
                <c:pt idx="64590">
                  <c:v>-18.694999999999993</c:v>
                </c:pt>
                <c:pt idx="64591">
                  <c:v>-18.693000000000012</c:v>
                </c:pt>
                <c:pt idx="64592">
                  <c:v>-18.691000000000003</c:v>
                </c:pt>
                <c:pt idx="64593">
                  <c:v>-18.688999999999993</c:v>
                </c:pt>
                <c:pt idx="64594">
                  <c:v>-18.687000000000012</c:v>
                </c:pt>
                <c:pt idx="64595">
                  <c:v>-18.685000000000002</c:v>
                </c:pt>
                <c:pt idx="64596">
                  <c:v>-18.682999999999993</c:v>
                </c:pt>
                <c:pt idx="64597">
                  <c:v>-18.681000000000012</c:v>
                </c:pt>
                <c:pt idx="64598">
                  <c:v>-18.679000000000002</c:v>
                </c:pt>
                <c:pt idx="64599">
                  <c:v>-18.676999999999992</c:v>
                </c:pt>
                <c:pt idx="64600">
                  <c:v>-18.675000000000011</c:v>
                </c:pt>
                <c:pt idx="64601">
                  <c:v>-18.673000000000002</c:v>
                </c:pt>
                <c:pt idx="64602">
                  <c:v>-18.670999999999992</c:v>
                </c:pt>
                <c:pt idx="64603">
                  <c:v>-18.669000000000011</c:v>
                </c:pt>
                <c:pt idx="64604">
                  <c:v>-18.667000000000002</c:v>
                </c:pt>
                <c:pt idx="64605">
                  <c:v>-18.664999999999992</c:v>
                </c:pt>
                <c:pt idx="64606">
                  <c:v>-18.663000000000011</c:v>
                </c:pt>
                <c:pt idx="64607">
                  <c:v>-18.661000000000001</c:v>
                </c:pt>
                <c:pt idx="64608">
                  <c:v>-18.658999999999992</c:v>
                </c:pt>
                <c:pt idx="64609">
                  <c:v>-18.657000000000011</c:v>
                </c:pt>
                <c:pt idx="64610">
                  <c:v>-18.655000000000001</c:v>
                </c:pt>
                <c:pt idx="64611">
                  <c:v>-18.652999999999992</c:v>
                </c:pt>
                <c:pt idx="64612">
                  <c:v>-18.65100000000001</c:v>
                </c:pt>
                <c:pt idx="64613">
                  <c:v>-18.649000000000001</c:v>
                </c:pt>
                <c:pt idx="64614">
                  <c:v>-18.646999999999991</c:v>
                </c:pt>
                <c:pt idx="64615">
                  <c:v>-18.64500000000001</c:v>
                </c:pt>
                <c:pt idx="64616">
                  <c:v>-18.643000000000001</c:v>
                </c:pt>
                <c:pt idx="64617">
                  <c:v>-18.640999999999991</c:v>
                </c:pt>
                <c:pt idx="64618">
                  <c:v>-18.63900000000001</c:v>
                </c:pt>
                <c:pt idx="64619">
                  <c:v>-18.637</c:v>
                </c:pt>
                <c:pt idx="64620">
                  <c:v>-18.634999999999991</c:v>
                </c:pt>
                <c:pt idx="64621">
                  <c:v>-18.63300000000001</c:v>
                </c:pt>
                <c:pt idx="64622">
                  <c:v>-18.631</c:v>
                </c:pt>
                <c:pt idx="64623">
                  <c:v>-18.628999999999991</c:v>
                </c:pt>
                <c:pt idx="64624">
                  <c:v>-18.62700000000001</c:v>
                </c:pt>
                <c:pt idx="64625">
                  <c:v>-18.625</c:v>
                </c:pt>
                <c:pt idx="64626">
                  <c:v>-18.62299999999999</c:v>
                </c:pt>
                <c:pt idx="64627">
                  <c:v>-18.621000000000009</c:v>
                </c:pt>
                <c:pt idx="64628">
                  <c:v>-18.619</c:v>
                </c:pt>
                <c:pt idx="64629">
                  <c:v>-18.61699999999999</c:v>
                </c:pt>
                <c:pt idx="64630">
                  <c:v>-18.615000000000009</c:v>
                </c:pt>
                <c:pt idx="64631">
                  <c:v>-18.613</c:v>
                </c:pt>
                <c:pt idx="64632">
                  <c:v>-18.61099999999999</c:v>
                </c:pt>
                <c:pt idx="64633">
                  <c:v>-18.609000000000009</c:v>
                </c:pt>
                <c:pt idx="64634">
                  <c:v>-18.606999999999999</c:v>
                </c:pt>
                <c:pt idx="64635">
                  <c:v>-18.60499999999999</c:v>
                </c:pt>
                <c:pt idx="64636">
                  <c:v>-18.603000000000009</c:v>
                </c:pt>
                <c:pt idx="64637">
                  <c:v>-18.600999999999999</c:v>
                </c:pt>
                <c:pt idx="64638">
                  <c:v>-18.59899999999999</c:v>
                </c:pt>
                <c:pt idx="64639">
                  <c:v>-18.597000000000008</c:v>
                </c:pt>
                <c:pt idx="64640">
                  <c:v>-18.594999999999999</c:v>
                </c:pt>
                <c:pt idx="64641">
                  <c:v>-18.592999999999989</c:v>
                </c:pt>
                <c:pt idx="64642">
                  <c:v>-18.591000000000008</c:v>
                </c:pt>
                <c:pt idx="64643">
                  <c:v>-18.588999999999999</c:v>
                </c:pt>
                <c:pt idx="64644">
                  <c:v>-18.586999999999989</c:v>
                </c:pt>
                <c:pt idx="64645">
                  <c:v>-18.585000000000008</c:v>
                </c:pt>
                <c:pt idx="64646">
                  <c:v>-18.582999999999998</c:v>
                </c:pt>
                <c:pt idx="64647">
                  <c:v>-18.580999999999989</c:v>
                </c:pt>
                <c:pt idx="64648">
                  <c:v>-18.579000000000008</c:v>
                </c:pt>
                <c:pt idx="64649">
                  <c:v>-18.576999999999998</c:v>
                </c:pt>
                <c:pt idx="64650">
                  <c:v>-18.574999999999989</c:v>
                </c:pt>
                <c:pt idx="64651">
                  <c:v>-18.573000000000008</c:v>
                </c:pt>
                <c:pt idx="64652">
                  <c:v>-18.570999999999998</c:v>
                </c:pt>
                <c:pt idx="64653">
                  <c:v>-18.568999999999988</c:v>
                </c:pt>
                <c:pt idx="64654">
                  <c:v>-18.567000000000007</c:v>
                </c:pt>
                <c:pt idx="64655">
                  <c:v>-18.564999999999998</c:v>
                </c:pt>
                <c:pt idx="64656">
                  <c:v>-18.562999999999988</c:v>
                </c:pt>
                <c:pt idx="64657">
                  <c:v>-18.561000000000007</c:v>
                </c:pt>
                <c:pt idx="64658">
                  <c:v>-18.558999999999997</c:v>
                </c:pt>
                <c:pt idx="64659">
                  <c:v>-18.556999999999988</c:v>
                </c:pt>
                <c:pt idx="64660">
                  <c:v>-18.555000000000007</c:v>
                </c:pt>
                <c:pt idx="64661">
                  <c:v>-18.552999999999997</c:v>
                </c:pt>
                <c:pt idx="64662">
                  <c:v>-18.550999999999988</c:v>
                </c:pt>
                <c:pt idx="64663">
                  <c:v>-18.549000000000007</c:v>
                </c:pt>
                <c:pt idx="64664">
                  <c:v>-18.546999999999997</c:v>
                </c:pt>
                <c:pt idx="64665">
                  <c:v>-18.544999999999987</c:v>
                </c:pt>
                <c:pt idx="64666">
                  <c:v>-18.543000000000006</c:v>
                </c:pt>
                <c:pt idx="64667">
                  <c:v>-18.540999999999997</c:v>
                </c:pt>
                <c:pt idx="64668">
                  <c:v>-18.538999999999987</c:v>
                </c:pt>
                <c:pt idx="64669">
                  <c:v>-18.537000000000006</c:v>
                </c:pt>
                <c:pt idx="64670">
                  <c:v>-18.534999999999997</c:v>
                </c:pt>
                <c:pt idx="64671">
                  <c:v>-18.532999999999987</c:v>
                </c:pt>
                <c:pt idx="64672">
                  <c:v>-18.531000000000006</c:v>
                </c:pt>
                <c:pt idx="64673">
                  <c:v>-18.528999999999996</c:v>
                </c:pt>
                <c:pt idx="64674">
                  <c:v>-18.526999999999987</c:v>
                </c:pt>
                <c:pt idx="64675">
                  <c:v>-18.525000000000006</c:v>
                </c:pt>
                <c:pt idx="64676">
                  <c:v>-18.522999999999996</c:v>
                </c:pt>
                <c:pt idx="64677">
                  <c:v>-18.520999999999987</c:v>
                </c:pt>
                <c:pt idx="64678">
                  <c:v>-18.519000000000005</c:v>
                </c:pt>
                <c:pt idx="64679">
                  <c:v>-18.516999999999996</c:v>
                </c:pt>
                <c:pt idx="64680">
                  <c:v>-18.514999999999986</c:v>
                </c:pt>
                <c:pt idx="64681">
                  <c:v>-18.513000000000005</c:v>
                </c:pt>
                <c:pt idx="64682">
                  <c:v>-18.510999999999996</c:v>
                </c:pt>
                <c:pt idx="64683">
                  <c:v>-18.508999999999986</c:v>
                </c:pt>
                <c:pt idx="64684">
                  <c:v>-18.507000000000005</c:v>
                </c:pt>
                <c:pt idx="64685">
                  <c:v>-18.504999999999995</c:v>
                </c:pt>
                <c:pt idx="64686">
                  <c:v>-18.502999999999986</c:v>
                </c:pt>
                <c:pt idx="64687">
                  <c:v>-18.501000000000005</c:v>
                </c:pt>
                <c:pt idx="64688">
                  <c:v>-18.498999999999995</c:v>
                </c:pt>
                <c:pt idx="64689">
                  <c:v>-18.497000000000014</c:v>
                </c:pt>
                <c:pt idx="64690">
                  <c:v>-18.495000000000005</c:v>
                </c:pt>
                <c:pt idx="64691">
                  <c:v>-18.492999999999995</c:v>
                </c:pt>
                <c:pt idx="64692">
                  <c:v>-18.491000000000014</c:v>
                </c:pt>
                <c:pt idx="64693">
                  <c:v>-18.489000000000004</c:v>
                </c:pt>
                <c:pt idx="64694">
                  <c:v>-18.486999999999995</c:v>
                </c:pt>
                <c:pt idx="64695">
                  <c:v>-18.485000000000014</c:v>
                </c:pt>
                <c:pt idx="64696">
                  <c:v>-18.483000000000004</c:v>
                </c:pt>
                <c:pt idx="64697">
                  <c:v>-18.480999999999995</c:v>
                </c:pt>
                <c:pt idx="64698">
                  <c:v>-18.479000000000013</c:v>
                </c:pt>
                <c:pt idx="64699">
                  <c:v>-18.477000000000004</c:v>
                </c:pt>
                <c:pt idx="64700">
                  <c:v>-18.474999999999994</c:v>
                </c:pt>
                <c:pt idx="64701">
                  <c:v>-18.473000000000013</c:v>
                </c:pt>
                <c:pt idx="64702">
                  <c:v>-18.471000000000004</c:v>
                </c:pt>
                <c:pt idx="64703">
                  <c:v>-18.468999999999994</c:v>
                </c:pt>
                <c:pt idx="64704">
                  <c:v>-18.467000000000013</c:v>
                </c:pt>
                <c:pt idx="64705">
                  <c:v>-18.465000000000003</c:v>
                </c:pt>
                <c:pt idx="64706">
                  <c:v>-18.462999999999994</c:v>
                </c:pt>
                <c:pt idx="64707">
                  <c:v>-18.461000000000013</c:v>
                </c:pt>
                <c:pt idx="64708">
                  <c:v>-18.459000000000003</c:v>
                </c:pt>
                <c:pt idx="64709">
                  <c:v>-18.456999999999994</c:v>
                </c:pt>
                <c:pt idx="64710">
                  <c:v>-18.455000000000013</c:v>
                </c:pt>
                <c:pt idx="64711">
                  <c:v>-18.453000000000003</c:v>
                </c:pt>
                <c:pt idx="64712">
                  <c:v>-18.450999999999993</c:v>
                </c:pt>
                <c:pt idx="64713">
                  <c:v>-18.449000000000012</c:v>
                </c:pt>
                <c:pt idx="64714">
                  <c:v>-18.447000000000003</c:v>
                </c:pt>
                <c:pt idx="64715">
                  <c:v>-18.444999999999993</c:v>
                </c:pt>
                <c:pt idx="64716">
                  <c:v>-18.443000000000012</c:v>
                </c:pt>
                <c:pt idx="64717">
                  <c:v>-18.441000000000003</c:v>
                </c:pt>
                <c:pt idx="64718">
                  <c:v>-18.438999999999993</c:v>
                </c:pt>
                <c:pt idx="64719">
                  <c:v>-18.437000000000012</c:v>
                </c:pt>
                <c:pt idx="64720">
                  <c:v>-18.435000000000002</c:v>
                </c:pt>
                <c:pt idx="64721">
                  <c:v>-18.432999999999993</c:v>
                </c:pt>
                <c:pt idx="64722">
                  <c:v>-18.431000000000012</c:v>
                </c:pt>
                <c:pt idx="64723">
                  <c:v>-18.429000000000002</c:v>
                </c:pt>
                <c:pt idx="64724">
                  <c:v>-18.426999999999992</c:v>
                </c:pt>
                <c:pt idx="64725">
                  <c:v>-18.425000000000011</c:v>
                </c:pt>
                <c:pt idx="64726">
                  <c:v>-18.423000000000002</c:v>
                </c:pt>
                <c:pt idx="64727">
                  <c:v>-18.420999999999992</c:v>
                </c:pt>
                <c:pt idx="64728">
                  <c:v>-18.419000000000011</c:v>
                </c:pt>
                <c:pt idx="64729">
                  <c:v>-18.417000000000002</c:v>
                </c:pt>
                <c:pt idx="64730">
                  <c:v>-18.414999999999992</c:v>
                </c:pt>
                <c:pt idx="64731">
                  <c:v>-18.413000000000011</c:v>
                </c:pt>
                <c:pt idx="64732">
                  <c:v>-18.411000000000001</c:v>
                </c:pt>
                <c:pt idx="64733">
                  <c:v>-18.408999999999992</c:v>
                </c:pt>
                <c:pt idx="64734">
                  <c:v>-18.407000000000011</c:v>
                </c:pt>
                <c:pt idx="64735">
                  <c:v>-18.405000000000001</c:v>
                </c:pt>
                <c:pt idx="64736">
                  <c:v>-18.402999999999992</c:v>
                </c:pt>
                <c:pt idx="64737">
                  <c:v>-18.40100000000001</c:v>
                </c:pt>
                <c:pt idx="64738">
                  <c:v>-18.399000000000001</c:v>
                </c:pt>
                <c:pt idx="64739">
                  <c:v>-18.396999999999991</c:v>
                </c:pt>
                <c:pt idx="64740">
                  <c:v>-18.39500000000001</c:v>
                </c:pt>
                <c:pt idx="64741">
                  <c:v>-18.393000000000001</c:v>
                </c:pt>
                <c:pt idx="64742">
                  <c:v>-18.390999999999991</c:v>
                </c:pt>
                <c:pt idx="64743">
                  <c:v>-18.38900000000001</c:v>
                </c:pt>
                <c:pt idx="64744">
                  <c:v>-18.387</c:v>
                </c:pt>
                <c:pt idx="64745">
                  <c:v>-18.384999999999991</c:v>
                </c:pt>
                <c:pt idx="64746">
                  <c:v>-18.38300000000001</c:v>
                </c:pt>
                <c:pt idx="64747">
                  <c:v>-18.381</c:v>
                </c:pt>
                <c:pt idx="64748">
                  <c:v>-18.378999999999991</c:v>
                </c:pt>
                <c:pt idx="64749">
                  <c:v>-18.37700000000001</c:v>
                </c:pt>
                <c:pt idx="64750">
                  <c:v>-18.375</c:v>
                </c:pt>
                <c:pt idx="64751">
                  <c:v>-18.37299999999999</c:v>
                </c:pt>
                <c:pt idx="64752">
                  <c:v>-18.371000000000009</c:v>
                </c:pt>
                <c:pt idx="64753">
                  <c:v>-18.369</c:v>
                </c:pt>
                <c:pt idx="64754">
                  <c:v>-18.36699999999999</c:v>
                </c:pt>
                <c:pt idx="64755">
                  <c:v>-18.365000000000009</c:v>
                </c:pt>
                <c:pt idx="64756">
                  <c:v>-18.363</c:v>
                </c:pt>
                <c:pt idx="64757">
                  <c:v>-18.36099999999999</c:v>
                </c:pt>
                <c:pt idx="64758">
                  <c:v>-18.359000000000009</c:v>
                </c:pt>
                <c:pt idx="64759">
                  <c:v>-18.356999999999999</c:v>
                </c:pt>
                <c:pt idx="64760">
                  <c:v>-18.35499999999999</c:v>
                </c:pt>
                <c:pt idx="64761">
                  <c:v>-18.353000000000009</c:v>
                </c:pt>
                <c:pt idx="64762">
                  <c:v>-18.350999999999999</c:v>
                </c:pt>
                <c:pt idx="64763">
                  <c:v>-18.34899999999999</c:v>
                </c:pt>
                <c:pt idx="64764">
                  <c:v>-18.347000000000008</c:v>
                </c:pt>
                <c:pt idx="64765">
                  <c:v>-18.344999999999999</c:v>
                </c:pt>
                <c:pt idx="64766">
                  <c:v>-18.342999999999989</c:v>
                </c:pt>
                <c:pt idx="64767">
                  <c:v>-18.341000000000008</c:v>
                </c:pt>
                <c:pt idx="64768">
                  <c:v>-18.338999999999999</c:v>
                </c:pt>
                <c:pt idx="64769">
                  <c:v>-18.336999999999989</c:v>
                </c:pt>
                <c:pt idx="64770">
                  <c:v>-18.335000000000008</c:v>
                </c:pt>
                <c:pt idx="64771">
                  <c:v>-18.332999999999998</c:v>
                </c:pt>
                <c:pt idx="64772">
                  <c:v>-18.330999999999989</c:v>
                </c:pt>
                <c:pt idx="64773">
                  <c:v>-18.329000000000008</c:v>
                </c:pt>
                <c:pt idx="64774">
                  <c:v>-18.326999999999998</c:v>
                </c:pt>
                <c:pt idx="64775">
                  <c:v>-18.324999999999989</c:v>
                </c:pt>
                <c:pt idx="64776">
                  <c:v>-18.323000000000008</c:v>
                </c:pt>
                <c:pt idx="64777">
                  <c:v>-18.320999999999998</c:v>
                </c:pt>
                <c:pt idx="64778">
                  <c:v>-18.318999999999988</c:v>
                </c:pt>
                <c:pt idx="64779">
                  <c:v>-18.317000000000007</c:v>
                </c:pt>
                <c:pt idx="64780">
                  <c:v>-18.314999999999998</c:v>
                </c:pt>
                <c:pt idx="64781">
                  <c:v>-18.312999999999988</c:v>
                </c:pt>
                <c:pt idx="64782">
                  <c:v>-18.311000000000007</c:v>
                </c:pt>
                <c:pt idx="64783">
                  <c:v>-18.308999999999997</c:v>
                </c:pt>
                <c:pt idx="64784">
                  <c:v>-18.306999999999988</c:v>
                </c:pt>
                <c:pt idx="64785">
                  <c:v>-18.305000000000007</c:v>
                </c:pt>
                <c:pt idx="64786">
                  <c:v>-18.302999999999997</c:v>
                </c:pt>
                <c:pt idx="64787">
                  <c:v>-18.300999999999988</c:v>
                </c:pt>
                <c:pt idx="64788">
                  <c:v>-18.299000000000007</c:v>
                </c:pt>
                <c:pt idx="64789">
                  <c:v>-18.296999999999997</c:v>
                </c:pt>
                <c:pt idx="64790">
                  <c:v>-18.294999999999987</c:v>
                </c:pt>
                <c:pt idx="64791">
                  <c:v>-18.293000000000006</c:v>
                </c:pt>
                <c:pt idx="64792">
                  <c:v>-18.290999999999997</c:v>
                </c:pt>
                <c:pt idx="64793">
                  <c:v>-18.288999999999987</c:v>
                </c:pt>
                <c:pt idx="64794">
                  <c:v>-18.287000000000006</c:v>
                </c:pt>
                <c:pt idx="64795">
                  <c:v>-18.284999999999997</c:v>
                </c:pt>
                <c:pt idx="64796">
                  <c:v>-18.282999999999987</c:v>
                </c:pt>
                <c:pt idx="64797">
                  <c:v>-18.281000000000006</c:v>
                </c:pt>
                <c:pt idx="64798">
                  <c:v>-18.278999999999996</c:v>
                </c:pt>
                <c:pt idx="64799">
                  <c:v>-18.276999999999987</c:v>
                </c:pt>
                <c:pt idx="64800">
                  <c:v>-18.275000000000006</c:v>
                </c:pt>
                <c:pt idx="64801">
                  <c:v>-18.272999999999996</c:v>
                </c:pt>
                <c:pt idx="64802">
                  <c:v>-18.270999999999987</c:v>
                </c:pt>
                <c:pt idx="64803">
                  <c:v>-18.269000000000005</c:v>
                </c:pt>
                <c:pt idx="64804">
                  <c:v>-18.266999999999996</c:v>
                </c:pt>
                <c:pt idx="64805">
                  <c:v>-18.264999999999986</c:v>
                </c:pt>
                <c:pt idx="64806">
                  <c:v>-18.263000000000005</c:v>
                </c:pt>
                <c:pt idx="64807">
                  <c:v>-18.260999999999996</c:v>
                </c:pt>
                <c:pt idx="64808">
                  <c:v>-18.258999999999986</c:v>
                </c:pt>
                <c:pt idx="64809">
                  <c:v>-18.257000000000005</c:v>
                </c:pt>
                <c:pt idx="64810">
                  <c:v>-18.254999999999995</c:v>
                </c:pt>
                <c:pt idx="64811">
                  <c:v>-18.252999999999986</c:v>
                </c:pt>
                <c:pt idx="64812">
                  <c:v>-18.251000000000005</c:v>
                </c:pt>
                <c:pt idx="64813">
                  <c:v>-18.248999999999995</c:v>
                </c:pt>
                <c:pt idx="64814">
                  <c:v>-18.247000000000014</c:v>
                </c:pt>
                <c:pt idx="64815">
                  <c:v>-18.245000000000005</c:v>
                </c:pt>
                <c:pt idx="64816">
                  <c:v>-18.242999999999995</c:v>
                </c:pt>
                <c:pt idx="64817">
                  <c:v>-18.241000000000014</c:v>
                </c:pt>
                <c:pt idx="64818">
                  <c:v>-18.239000000000004</c:v>
                </c:pt>
                <c:pt idx="64819">
                  <c:v>-18.236999999999995</c:v>
                </c:pt>
                <c:pt idx="64820">
                  <c:v>-18.235000000000014</c:v>
                </c:pt>
                <c:pt idx="64821">
                  <c:v>-18.233000000000004</c:v>
                </c:pt>
                <c:pt idx="64822">
                  <c:v>-18.230999999999995</c:v>
                </c:pt>
                <c:pt idx="64823">
                  <c:v>-18.229000000000013</c:v>
                </c:pt>
                <c:pt idx="64824">
                  <c:v>-18.227000000000004</c:v>
                </c:pt>
                <c:pt idx="64825">
                  <c:v>-18.224999999999994</c:v>
                </c:pt>
                <c:pt idx="64826">
                  <c:v>-18.223000000000013</c:v>
                </c:pt>
                <c:pt idx="64827">
                  <c:v>-18.221000000000004</c:v>
                </c:pt>
                <c:pt idx="64828">
                  <c:v>-18.218999999999994</c:v>
                </c:pt>
                <c:pt idx="64829">
                  <c:v>-18.217000000000013</c:v>
                </c:pt>
                <c:pt idx="64830">
                  <c:v>-18.215000000000003</c:v>
                </c:pt>
                <c:pt idx="64831">
                  <c:v>-18.212999999999994</c:v>
                </c:pt>
                <c:pt idx="64832">
                  <c:v>-18.211000000000013</c:v>
                </c:pt>
                <c:pt idx="64833">
                  <c:v>-18.209000000000003</c:v>
                </c:pt>
                <c:pt idx="64834">
                  <c:v>-18.206999999999994</c:v>
                </c:pt>
                <c:pt idx="64835">
                  <c:v>-18.205000000000013</c:v>
                </c:pt>
                <c:pt idx="64836">
                  <c:v>-18.203000000000003</c:v>
                </c:pt>
                <c:pt idx="64837">
                  <c:v>-18.200999999999993</c:v>
                </c:pt>
                <c:pt idx="64838">
                  <c:v>-18.199000000000012</c:v>
                </c:pt>
                <c:pt idx="64839">
                  <c:v>-18.197000000000003</c:v>
                </c:pt>
                <c:pt idx="64840">
                  <c:v>-18.194999999999993</c:v>
                </c:pt>
                <c:pt idx="64841">
                  <c:v>-18.193000000000012</c:v>
                </c:pt>
                <c:pt idx="64842">
                  <c:v>-18.191000000000003</c:v>
                </c:pt>
                <c:pt idx="64843">
                  <c:v>-18.188999999999993</c:v>
                </c:pt>
                <c:pt idx="64844">
                  <c:v>-18.187000000000012</c:v>
                </c:pt>
                <c:pt idx="64845">
                  <c:v>-18.185000000000002</c:v>
                </c:pt>
                <c:pt idx="64846">
                  <c:v>-18.182999999999993</c:v>
                </c:pt>
                <c:pt idx="64847">
                  <c:v>-18.181000000000012</c:v>
                </c:pt>
                <c:pt idx="64848">
                  <c:v>-18.179000000000002</c:v>
                </c:pt>
                <c:pt idx="64849">
                  <c:v>-18.176999999999992</c:v>
                </c:pt>
                <c:pt idx="64850">
                  <c:v>-18.175000000000011</c:v>
                </c:pt>
                <c:pt idx="64851">
                  <c:v>-18.173000000000002</c:v>
                </c:pt>
                <c:pt idx="64852">
                  <c:v>-18.170999999999992</c:v>
                </c:pt>
                <c:pt idx="64853">
                  <c:v>-18.169000000000011</c:v>
                </c:pt>
                <c:pt idx="64854">
                  <c:v>-18.167000000000002</c:v>
                </c:pt>
                <c:pt idx="64855">
                  <c:v>-18.164999999999992</c:v>
                </c:pt>
                <c:pt idx="64856">
                  <c:v>-18.163000000000011</c:v>
                </c:pt>
                <c:pt idx="64857">
                  <c:v>-18.161000000000001</c:v>
                </c:pt>
                <c:pt idx="64858">
                  <c:v>-18.158999999999992</c:v>
                </c:pt>
                <c:pt idx="64859">
                  <c:v>-18.157000000000011</c:v>
                </c:pt>
                <c:pt idx="64860">
                  <c:v>-18.155000000000001</c:v>
                </c:pt>
                <c:pt idx="64861">
                  <c:v>-18.152999999999992</c:v>
                </c:pt>
                <c:pt idx="64862">
                  <c:v>-18.15100000000001</c:v>
                </c:pt>
                <c:pt idx="64863">
                  <c:v>-18.149000000000001</c:v>
                </c:pt>
                <c:pt idx="64864">
                  <c:v>-18.146999999999991</c:v>
                </c:pt>
                <c:pt idx="64865">
                  <c:v>-18.14500000000001</c:v>
                </c:pt>
                <c:pt idx="64866">
                  <c:v>-18.143000000000001</c:v>
                </c:pt>
                <c:pt idx="64867">
                  <c:v>-18.140999999999991</c:v>
                </c:pt>
                <c:pt idx="64868">
                  <c:v>-18.13900000000001</c:v>
                </c:pt>
                <c:pt idx="64869">
                  <c:v>-18.137</c:v>
                </c:pt>
                <c:pt idx="64870">
                  <c:v>-18.134999999999991</c:v>
                </c:pt>
                <c:pt idx="64871">
                  <c:v>-18.13300000000001</c:v>
                </c:pt>
                <c:pt idx="64872">
                  <c:v>-18.131</c:v>
                </c:pt>
                <c:pt idx="64873">
                  <c:v>-18.128999999999991</c:v>
                </c:pt>
                <c:pt idx="64874">
                  <c:v>-18.12700000000001</c:v>
                </c:pt>
                <c:pt idx="64875">
                  <c:v>-18.125</c:v>
                </c:pt>
                <c:pt idx="64876">
                  <c:v>-18.12299999999999</c:v>
                </c:pt>
                <c:pt idx="64877">
                  <c:v>-18.121000000000009</c:v>
                </c:pt>
                <c:pt idx="64878">
                  <c:v>-18.119</c:v>
                </c:pt>
                <c:pt idx="64879">
                  <c:v>-18.11699999999999</c:v>
                </c:pt>
                <c:pt idx="64880">
                  <c:v>-18.115000000000009</c:v>
                </c:pt>
                <c:pt idx="64881">
                  <c:v>-18.113</c:v>
                </c:pt>
                <c:pt idx="64882">
                  <c:v>-18.11099999999999</c:v>
                </c:pt>
                <c:pt idx="64883">
                  <c:v>-18.109000000000009</c:v>
                </c:pt>
                <c:pt idx="64884">
                  <c:v>-18.106999999999999</c:v>
                </c:pt>
                <c:pt idx="64885">
                  <c:v>-18.10499999999999</c:v>
                </c:pt>
                <c:pt idx="64886">
                  <c:v>-18.103000000000009</c:v>
                </c:pt>
                <c:pt idx="64887">
                  <c:v>-18.100999999999999</c:v>
                </c:pt>
                <c:pt idx="64888">
                  <c:v>-18.09899999999999</c:v>
                </c:pt>
                <c:pt idx="64889">
                  <c:v>-18.097000000000008</c:v>
                </c:pt>
                <c:pt idx="64890">
                  <c:v>-18.094999999999999</c:v>
                </c:pt>
                <c:pt idx="64891">
                  <c:v>-18.092999999999989</c:v>
                </c:pt>
                <c:pt idx="64892">
                  <c:v>-18.091000000000008</c:v>
                </c:pt>
                <c:pt idx="64893">
                  <c:v>-18.088999999999999</c:v>
                </c:pt>
                <c:pt idx="64894">
                  <c:v>-18.086999999999989</c:v>
                </c:pt>
                <c:pt idx="64895">
                  <c:v>-18.085000000000008</c:v>
                </c:pt>
                <c:pt idx="64896">
                  <c:v>-18.082999999999998</c:v>
                </c:pt>
                <c:pt idx="64897">
                  <c:v>-18.080999999999989</c:v>
                </c:pt>
                <c:pt idx="64898">
                  <c:v>-18.079000000000008</c:v>
                </c:pt>
                <c:pt idx="64899">
                  <c:v>-18.076999999999998</c:v>
                </c:pt>
                <c:pt idx="64900">
                  <c:v>-18.074999999999989</c:v>
                </c:pt>
                <c:pt idx="64901">
                  <c:v>-18.073000000000008</c:v>
                </c:pt>
                <c:pt idx="64902">
                  <c:v>-18.070999999999998</c:v>
                </c:pt>
                <c:pt idx="64903">
                  <c:v>-18.068999999999988</c:v>
                </c:pt>
                <c:pt idx="64904">
                  <c:v>-18.067000000000007</c:v>
                </c:pt>
                <c:pt idx="64905">
                  <c:v>-18.064999999999998</c:v>
                </c:pt>
                <c:pt idx="64906">
                  <c:v>-18.062999999999988</c:v>
                </c:pt>
                <c:pt idx="64907">
                  <c:v>-18.061000000000007</c:v>
                </c:pt>
                <c:pt idx="64908">
                  <c:v>-18.058999999999997</c:v>
                </c:pt>
                <c:pt idx="64909">
                  <c:v>-18.056999999999988</c:v>
                </c:pt>
                <c:pt idx="64910">
                  <c:v>-18.055000000000007</c:v>
                </c:pt>
                <c:pt idx="64911">
                  <c:v>-18.052999999999997</c:v>
                </c:pt>
                <c:pt idx="64912">
                  <c:v>-18.050999999999988</c:v>
                </c:pt>
                <c:pt idx="64913">
                  <c:v>-18.049000000000007</c:v>
                </c:pt>
                <c:pt idx="64914">
                  <c:v>-18.046999999999997</c:v>
                </c:pt>
                <c:pt idx="64915">
                  <c:v>-18.044999999999987</c:v>
                </c:pt>
                <c:pt idx="64916">
                  <c:v>-18.043000000000006</c:v>
                </c:pt>
                <c:pt idx="64917">
                  <c:v>-18.040999999999997</c:v>
                </c:pt>
                <c:pt idx="64918">
                  <c:v>-18.038999999999987</c:v>
                </c:pt>
                <c:pt idx="64919">
                  <c:v>-18.037000000000006</c:v>
                </c:pt>
                <c:pt idx="64920">
                  <c:v>-18.034999999999997</c:v>
                </c:pt>
                <c:pt idx="64921">
                  <c:v>-18.032999999999987</c:v>
                </c:pt>
                <c:pt idx="64922">
                  <c:v>-18.031000000000006</c:v>
                </c:pt>
                <c:pt idx="64923">
                  <c:v>-18.028999999999996</c:v>
                </c:pt>
                <c:pt idx="64924">
                  <c:v>-18.026999999999987</c:v>
                </c:pt>
                <c:pt idx="64925">
                  <c:v>-18.025000000000006</c:v>
                </c:pt>
                <c:pt idx="64926">
                  <c:v>-18.022999999999996</c:v>
                </c:pt>
                <c:pt idx="64927">
                  <c:v>-18.020999999999987</c:v>
                </c:pt>
                <c:pt idx="64928">
                  <c:v>-18.019000000000005</c:v>
                </c:pt>
                <c:pt idx="64929">
                  <c:v>-18.016999999999996</c:v>
                </c:pt>
                <c:pt idx="64930">
                  <c:v>-18.014999999999986</c:v>
                </c:pt>
                <c:pt idx="64931">
                  <c:v>-18.013000000000005</c:v>
                </c:pt>
                <c:pt idx="64932">
                  <c:v>-18.010999999999996</c:v>
                </c:pt>
                <c:pt idx="64933">
                  <c:v>-18.008999999999986</c:v>
                </c:pt>
                <c:pt idx="64934">
                  <c:v>-18.007000000000005</c:v>
                </c:pt>
                <c:pt idx="64935">
                  <c:v>-18.004999999999995</c:v>
                </c:pt>
                <c:pt idx="64936">
                  <c:v>-18.002999999999986</c:v>
                </c:pt>
                <c:pt idx="64937">
                  <c:v>-18.001000000000005</c:v>
                </c:pt>
                <c:pt idx="64938">
                  <c:v>-17.998999999999995</c:v>
                </c:pt>
                <c:pt idx="64939">
                  <c:v>-17.997000000000014</c:v>
                </c:pt>
                <c:pt idx="64940">
                  <c:v>-17.995000000000005</c:v>
                </c:pt>
                <c:pt idx="64941">
                  <c:v>-17.992999999999995</c:v>
                </c:pt>
                <c:pt idx="64942">
                  <c:v>-17.991000000000014</c:v>
                </c:pt>
                <c:pt idx="64943">
                  <c:v>-17.989000000000004</c:v>
                </c:pt>
                <c:pt idx="64944">
                  <c:v>-17.986999999999995</c:v>
                </c:pt>
                <c:pt idx="64945">
                  <c:v>-17.985000000000014</c:v>
                </c:pt>
                <c:pt idx="64946">
                  <c:v>-17.983000000000004</c:v>
                </c:pt>
                <c:pt idx="64947">
                  <c:v>-17.980999999999995</c:v>
                </c:pt>
                <c:pt idx="64948">
                  <c:v>-17.979000000000013</c:v>
                </c:pt>
                <c:pt idx="64949">
                  <c:v>-17.977000000000004</c:v>
                </c:pt>
                <c:pt idx="64950">
                  <c:v>-17.974999999999994</c:v>
                </c:pt>
                <c:pt idx="64951">
                  <c:v>-17.973000000000013</c:v>
                </c:pt>
                <c:pt idx="64952">
                  <c:v>-17.971000000000004</c:v>
                </c:pt>
                <c:pt idx="64953">
                  <c:v>-17.968999999999994</c:v>
                </c:pt>
                <c:pt idx="64954">
                  <c:v>-17.967000000000013</c:v>
                </c:pt>
                <c:pt idx="64955">
                  <c:v>-17.965000000000003</c:v>
                </c:pt>
                <c:pt idx="64956">
                  <c:v>-17.962999999999994</c:v>
                </c:pt>
                <c:pt idx="64957">
                  <c:v>-17.961000000000013</c:v>
                </c:pt>
                <c:pt idx="64958">
                  <c:v>-17.959000000000003</c:v>
                </c:pt>
                <c:pt idx="64959">
                  <c:v>-17.956999999999994</c:v>
                </c:pt>
                <c:pt idx="64960">
                  <c:v>-17.955000000000013</c:v>
                </c:pt>
                <c:pt idx="64961">
                  <c:v>-17.953000000000003</c:v>
                </c:pt>
                <c:pt idx="64962">
                  <c:v>-17.950999999999993</c:v>
                </c:pt>
                <c:pt idx="64963">
                  <c:v>-17.949000000000012</c:v>
                </c:pt>
                <c:pt idx="64964">
                  <c:v>-17.947000000000003</c:v>
                </c:pt>
                <c:pt idx="64965">
                  <c:v>-17.944999999999993</c:v>
                </c:pt>
                <c:pt idx="64966">
                  <c:v>-17.943000000000012</c:v>
                </c:pt>
                <c:pt idx="64967">
                  <c:v>-17.941000000000003</c:v>
                </c:pt>
                <c:pt idx="64968">
                  <c:v>-17.938999999999993</c:v>
                </c:pt>
                <c:pt idx="64969">
                  <c:v>-17.937000000000012</c:v>
                </c:pt>
                <c:pt idx="64970">
                  <c:v>-17.935000000000002</c:v>
                </c:pt>
                <c:pt idx="64971">
                  <c:v>-17.932999999999993</c:v>
                </c:pt>
                <c:pt idx="64972">
                  <c:v>-17.931000000000012</c:v>
                </c:pt>
                <c:pt idx="64973">
                  <c:v>-17.929000000000002</c:v>
                </c:pt>
                <c:pt idx="64974">
                  <c:v>-17.926999999999992</c:v>
                </c:pt>
                <c:pt idx="64975">
                  <c:v>-17.925000000000011</c:v>
                </c:pt>
                <c:pt idx="64976">
                  <c:v>-17.923000000000002</c:v>
                </c:pt>
                <c:pt idx="64977">
                  <c:v>-17.920999999999992</c:v>
                </c:pt>
                <c:pt idx="64978">
                  <c:v>-17.919000000000011</c:v>
                </c:pt>
                <c:pt idx="64979">
                  <c:v>-17.917000000000002</c:v>
                </c:pt>
                <c:pt idx="64980">
                  <c:v>-17.914999999999992</c:v>
                </c:pt>
                <c:pt idx="64981">
                  <c:v>-17.913000000000011</c:v>
                </c:pt>
                <c:pt idx="64982">
                  <c:v>-17.911000000000001</c:v>
                </c:pt>
                <c:pt idx="64983">
                  <c:v>-17.908999999999992</c:v>
                </c:pt>
                <c:pt idx="64984">
                  <c:v>-17.907000000000011</c:v>
                </c:pt>
                <c:pt idx="64985">
                  <c:v>-17.905000000000001</c:v>
                </c:pt>
                <c:pt idx="64986">
                  <c:v>-17.902999999999992</c:v>
                </c:pt>
                <c:pt idx="64987">
                  <c:v>-17.90100000000001</c:v>
                </c:pt>
                <c:pt idx="64988">
                  <c:v>-17.899000000000001</c:v>
                </c:pt>
                <c:pt idx="64989">
                  <c:v>-17.896999999999991</c:v>
                </c:pt>
                <c:pt idx="64990">
                  <c:v>-17.89500000000001</c:v>
                </c:pt>
                <c:pt idx="64991">
                  <c:v>-17.893000000000001</c:v>
                </c:pt>
                <c:pt idx="64992">
                  <c:v>-17.890999999999991</c:v>
                </c:pt>
                <c:pt idx="64993">
                  <c:v>-17.88900000000001</c:v>
                </c:pt>
                <c:pt idx="64994">
                  <c:v>-17.887</c:v>
                </c:pt>
                <c:pt idx="64995">
                  <c:v>-17.884999999999991</c:v>
                </c:pt>
                <c:pt idx="64996">
                  <c:v>-17.88300000000001</c:v>
                </c:pt>
                <c:pt idx="64997">
                  <c:v>-17.881</c:v>
                </c:pt>
                <c:pt idx="64998">
                  <c:v>-17.878999999999991</c:v>
                </c:pt>
                <c:pt idx="64999">
                  <c:v>-17.87700000000001</c:v>
                </c:pt>
                <c:pt idx="65000">
                  <c:v>-17.875</c:v>
                </c:pt>
                <c:pt idx="65001">
                  <c:v>-17.87299999999999</c:v>
                </c:pt>
                <c:pt idx="65002">
                  <c:v>-17.871000000000009</c:v>
                </c:pt>
                <c:pt idx="65003">
                  <c:v>-17.869</c:v>
                </c:pt>
                <c:pt idx="65004">
                  <c:v>-17.86699999999999</c:v>
                </c:pt>
                <c:pt idx="65005">
                  <c:v>-17.865000000000009</c:v>
                </c:pt>
                <c:pt idx="65006">
                  <c:v>-17.863</c:v>
                </c:pt>
                <c:pt idx="65007">
                  <c:v>-17.86099999999999</c:v>
                </c:pt>
                <c:pt idx="65008">
                  <c:v>-17.859000000000009</c:v>
                </c:pt>
                <c:pt idx="65009">
                  <c:v>-17.856999999999999</c:v>
                </c:pt>
                <c:pt idx="65010">
                  <c:v>-17.85499999999999</c:v>
                </c:pt>
                <c:pt idx="65011">
                  <c:v>-17.853000000000009</c:v>
                </c:pt>
                <c:pt idx="65012">
                  <c:v>-17.850999999999999</c:v>
                </c:pt>
                <c:pt idx="65013">
                  <c:v>-17.84899999999999</c:v>
                </c:pt>
                <c:pt idx="65014">
                  <c:v>-17.847000000000008</c:v>
                </c:pt>
                <c:pt idx="65015">
                  <c:v>-17.844999999999999</c:v>
                </c:pt>
                <c:pt idx="65016">
                  <c:v>-17.842999999999989</c:v>
                </c:pt>
                <c:pt idx="65017">
                  <c:v>-17.841000000000008</c:v>
                </c:pt>
                <c:pt idx="65018">
                  <c:v>-17.838999999999999</c:v>
                </c:pt>
                <c:pt idx="65019">
                  <c:v>-17.836999999999989</c:v>
                </c:pt>
                <c:pt idx="65020">
                  <c:v>-17.835000000000008</c:v>
                </c:pt>
                <c:pt idx="65021">
                  <c:v>-17.832999999999998</c:v>
                </c:pt>
                <c:pt idx="65022">
                  <c:v>-17.830999999999989</c:v>
                </c:pt>
                <c:pt idx="65023">
                  <c:v>-17.829000000000008</c:v>
                </c:pt>
                <c:pt idx="65024">
                  <c:v>-17.826999999999998</c:v>
                </c:pt>
                <c:pt idx="65025">
                  <c:v>-17.824999999999989</c:v>
                </c:pt>
                <c:pt idx="65026">
                  <c:v>-17.823000000000008</c:v>
                </c:pt>
                <c:pt idx="65027">
                  <c:v>-17.820999999999998</c:v>
                </c:pt>
                <c:pt idx="65028">
                  <c:v>-17.818999999999988</c:v>
                </c:pt>
                <c:pt idx="65029">
                  <c:v>-17.817000000000007</c:v>
                </c:pt>
                <c:pt idx="65030">
                  <c:v>-17.814999999999998</c:v>
                </c:pt>
                <c:pt idx="65031">
                  <c:v>-17.812999999999988</c:v>
                </c:pt>
                <c:pt idx="65032">
                  <c:v>-17.811000000000007</c:v>
                </c:pt>
                <c:pt idx="65033">
                  <c:v>-17.808999999999997</c:v>
                </c:pt>
                <c:pt idx="65034">
                  <c:v>-17.806999999999988</c:v>
                </c:pt>
                <c:pt idx="65035">
                  <c:v>-17.805000000000007</c:v>
                </c:pt>
                <c:pt idx="65036">
                  <c:v>-17.802999999999997</c:v>
                </c:pt>
                <c:pt idx="65037">
                  <c:v>-17.800999999999988</c:v>
                </c:pt>
                <c:pt idx="65038">
                  <c:v>-17.799000000000007</c:v>
                </c:pt>
                <c:pt idx="65039">
                  <c:v>-17.796999999999997</c:v>
                </c:pt>
                <c:pt idx="65040">
                  <c:v>-17.794999999999987</c:v>
                </c:pt>
                <c:pt idx="65041">
                  <c:v>-17.793000000000006</c:v>
                </c:pt>
                <c:pt idx="65042">
                  <c:v>-17.790999999999997</c:v>
                </c:pt>
                <c:pt idx="65043">
                  <c:v>-17.788999999999987</c:v>
                </c:pt>
                <c:pt idx="65044">
                  <c:v>-17.787000000000006</c:v>
                </c:pt>
                <c:pt idx="65045">
                  <c:v>-17.784999999999997</c:v>
                </c:pt>
                <c:pt idx="65046">
                  <c:v>-17.782999999999987</c:v>
                </c:pt>
                <c:pt idx="65047">
                  <c:v>-17.781000000000006</c:v>
                </c:pt>
                <c:pt idx="65048">
                  <c:v>-17.778999999999996</c:v>
                </c:pt>
                <c:pt idx="65049">
                  <c:v>-17.776999999999987</c:v>
                </c:pt>
                <c:pt idx="65050">
                  <c:v>-17.775000000000006</c:v>
                </c:pt>
                <c:pt idx="65051">
                  <c:v>-17.772999999999996</c:v>
                </c:pt>
                <c:pt idx="65052">
                  <c:v>-17.770999999999987</c:v>
                </c:pt>
                <c:pt idx="65053">
                  <c:v>-17.769000000000005</c:v>
                </c:pt>
                <c:pt idx="65054">
                  <c:v>-17.766999999999996</c:v>
                </c:pt>
                <c:pt idx="65055">
                  <c:v>-17.764999999999986</c:v>
                </c:pt>
                <c:pt idx="65056">
                  <c:v>-17.763000000000005</c:v>
                </c:pt>
                <c:pt idx="65057">
                  <c:v>-17.760999999999996</c:v>
                </c:pt>
                <c:pt idx="65058">
                  <c:v>-17.758999999999986</c:v>
                </c:pt>
                <c:pt idx="65059">
                  <c:v>-17.757000000000005</c:v>
                </c:pt>
                <c:pt idx="65060">
                  <c:v>-17.754999999999995</c:v>
                </c:pt>
                <c:pt idx="65061">
                  <c:v>-17.752999999999986</c:v>
                </c:pt>
                <c:pt idx="65062">
                  <c:v>-17.751000000000005</c:v>
                </c:pt>
                <c:pt idx="65063">
                  <c:v>-17.748999999999995</c:v>
                </c:pt>
                <c:pt idx="65064">
                  <c:v>-17.747000000000014</c:v>
                </c:pt>
                <c:pt idx="65065">
                  <c:v>-17.745000000000005</c:v>
                </c:pt>
                <c:pt idx="65066">
                  <c:v>-17.742999999999995</c:v>
                </c:pt>
                <c:pt idx="65067">
                  <c:v>-17.741000000000014</c:v>
                </c:pt>
                <c:pt idx="65068">
                  <c:v>-17.739000000000004</c:v>
                </c:pt>
                <c:pt idx="65069">
                  <c:v>-17.736999999999995</c:v>
                </c:pt>
                <c:pt idx="65070">
                  <c:v>-17.735000000000014</c:v>
                </c:pt>
                <c:pt idx="65071">
                  <c:v>-17.733000000000004</c:v>
                </c:pt>
                <c:pt idx="65072">
                  <c:v>-17.730999999999995</c:v>
                </c:pt>
                <c:pt idx="65073">
                  <c:v>-17.729000000000013</c:v>
                </c:pt>
                <c:pt idx="65074">
                  <c:v>-17.727000000000004</c:v>
                </c:pt>
                <c:pt idx="65075">
                  <c:v>-17.724999999999994</c:v>
                </c:pt>
                <c:pt idx="65076">
                  <c:v>-17.723000000000013</c:v>
                </c:pt>
                <c:pt idx="65077">
                  <c:v>-17.721000000000004</c:v>
                </c:pt>
                <c:pt idx="65078">
                  <c:v>-17.718999999999994</c:v>
                </c:pt>
                <c:pt idx="65079">
                  <c:v>-17.717000000000013</c:v>
                </c:pt>
                <c:pt idx="65080">
                  <c:v>-17.715000000000003</c:v>
                </c:pt>
                <c:pt idx="65081">
                  <c:v>-17.712999999999994</c:v>
                </c:pt>
                <c:pt idx="65082">
                  <c:v>-17.711000000000013</c:v>
                </c:pt>
                <c:pt idx="65083">
                  <c:v>-17.709000000000003</c:v>
                </c:pt>
                <c:pt idx="65084">
                  <c:v>-17.706999999999994</c:v>
                </c:pt>
                <c:pt idx="65085">
                  <c:v>-17.705000000000013</c:v>
                </c:pt>
                <c:pt idx="65086">
                  <c:v>-17.703000000000003</c:v>
                </c:pt>
                <c:pt idx="65087">
                  <c:v>-17.700999999999993</c:v>
                </c:pt>
                <c:pt idx="65088">
                  <c:v>-17.699000000000012</c:v>
                </c:pt>
                <c:pt idx="65089">
                  <c:v>-17.697000000000003</c:v>
                </c:pt>
                <c:pt idx="65090">
                  <c:v>-17.694999999999993</c:v>
                </c:pt>
                <c:pt idx="65091">
                  <c:v>-17.693000000000012</c:v>
                </c:pt>
                <c:pt idx="65092">
                  <c:v>-17.691000000000003</c:v>
                </c:pt>
                <c:pt idx="65093">
                  <c:v>-17.688999999999993</c:v>
                </c:pt>
                <c:pt idx="65094">
                  <c:v>-17.687000000000012</c:v>
                </c:pt>
                <c:pt idx="65095">
                  <c:v>-17.685000000000002</c:v>
                </c:pt>
                <c:pt idx="65096">
                  <c:v>-17.682999999999993</c:v>
                </c:pt>
                <c:pt idx="65097">
                  <c:v>-17.681000000000012</c:v>
                </c:pt>
                <c:pt idx="65098">
                  <c:v>-17.679000000000002</c:v>
                </c:pt>
                <c:pt idx="65099">
                  <c:v>-17.676999999999992</c:v>
                </c:pt>
                <c:pt idx="65100">
                  <c:v>-17.675000000000011</c:v>
                </c:pt>
                <c:pt idx="65101">
                  <c:v>-17.673000000000002</c:v>
                </c:pt>
                <c:pt idx="65102">
                  <c:v>-17.670999999999992</c:v>
                </c:pt>
                <c:pt idx="65103">
                  <c:v>-17.669000000000011</c:v>
                </c:pt>
                <c:pt idx="65104">
                  <c:v>-17.667000000000002</c:v>
                </c:pt>
                <c:pt idx="65105">
                  <c:v>-17.664999999999992</c:v>
                </c:pt>
                <c:pt idx="65106">
                  <c:v>-17.663000000000011</c:v>
                </c:pt>
                <c:pt idx="65107">
                  <c:v>-17.661000000000001</c:v>
                </c:pt>
                <c:pt idx="65108">
                  <c:v>-17.658999999999992</c:v>
                </c:pt>
                <c:pt idx="65109">
                  <c:v>-17.657000000000011</c:v>
                </c:pt>
                <c:pt idx="65110">
                  <c:v>-17.655000000000001</c:v>
                </c:pt>
                <c:pt idx="65111">
                  <c:v>-17.652999999999992</c:v>
                </c:pt>
                <c:pt idx="65112">
                  <c:v>-17.65100000000001</c:v>
                </c:pt>
                <c:pt idx="65113">
                  <c:v>-17.649000000000001</c:v>
                </c:pt>
                <c:pt idx="65114">
                  <c:v>-17.646999999999991</c:v>
                </c:pt>
                <c:pt idx="65115">
                  <c:v>-17.64500000000001</c:v>
                </c:pt>
                <c:pt idx="65116">
                  <c:v>-17.643000000000001</c:v>
                </c:pt>
                <c:pt idx="65117">
                  <c:v>-17.640999999999991</c:v>
                </c:pt>
                <c:pt idx="65118">
                  <c:v>-17.63900000000001</c:v>
                </c:pt>
                <c:pt idx="65119">
                  <c:v>-17.637</c:v>
                </c:pt>
                <c:pt idx="65120">
                  <c:v>-17.634999999999991</c:v>
                </c:pt>
                <c:pt idx="65121">
                  <c:v>-17.63300000000001</c:v>
                </c:pt>
                <c:pt idx="65122">
                  <c:v>-17.631</c:v>
                </c:pt>
                <c:pt idx="65123">
                  <c:v>-17.628999999999991</c:v>
                </c:pt>
                <c:pt idx="65124">
                  <c:v>-17.62700000000001</c:v>
                </c:pt>
                <c:pt idx="65125">
                  <c:v>-17.625</c:v>
                </c:pt>
                <c:pt idx="65126">
                  <c:v>-17.62299999999999</c:v>
                </c:pt>
                <c:pt idx="65127">
                  <c:v>-17.621000000000009</c:v>
                </c:pt>
                <c:pt idx="65128">
                  <c:v>-17.619</c:v>
                </c:pt>
                <c:pt idx="65129">
                  <c:v>-17.61699999999999</c:v>
                </c:pt>
                <c:pt idx="65130">
                  <c:v>-17.615000000000009</c:v>
                </c:pt>
                <c:pt idx="65131">
                  <c:v>-17.613</c:v>
                </c:pt>
                <c:pt idx="65132">
                  <c:v>-17.61099999999999</c:v>
                </c:pt>
                <c:pt idx="65133">
                  <c:v>-17.609000000000009</c:v>
                </c:pt>
                <c:pt idx="65134">
                  <c:v>-17.606999999999999</c:v>
                </c:pt>
                <c:pt idx="65135">
                  <c:v>-17.60499999999999</c:v>
                </c:pt>
                <c:pt idx="65136">
                  <c:v>-17.603000000000009</c:v>
                </c:pt>
                <c:pt idx="65137">
                  <c:v>-17.600999999999999</c:v>
                </c:pt>
                <c:pt idx="65138">
                  <c:v>-17.59899999999999</c:v>
                </c:pt>
                <c:pt idx="65139">
                  <c:v>-17.597000000000008</c:v>
                </c:pt>
                <c:pt idx="65140">
                  <c:v>-17.594999999999999</c:v>
                </c:pt>
                <c:pt idx="65141">
                  <c:v>-17.592999999999989</c:v>
                </c:pt>
                <c:pt idx="65142">
                  <c:v>-17.591000000000008</c:v>
                </c:pt>
                <c:pt idx="65143">
                  <c:v>-17.588999999999999</c:v>
                </c:pt>
                <c:pt idx="65144">
                  <c:v>-17.586999999999989</c:v>
                </c:pt>
                <c:pt idx="65145">
                  <c:v>-17.585000000000008</c:v>
                </c:pt>
                <c:pt idx="65146">
                  <c:v>-17.582999999999998</c:v>
                </c:pt>
                <c:pt idx="65147">
                  <c:v>-17.580999999999989</c:v>
                </c:pt>
                <c:pt idx="65148">
                  <c:v>-17.579000000000008</c:v>
                </c:pt>
                <c:pt idx="65149">
                  <c:v>-17.576999999999998</c:v>
                </c:pt>
                <c:pt idx="65150">
                  <c:v>-17.574999999999989</c:v>
                </c:pt>
                <c:pt idx="65151">
                  <c:v>-17.573000000000008</c:v>
                </c:pt>
                <c:pt idx="65152">
                  <c:v>-17.570999999999998</c:v>
                </c:pt>
                <c:pt idx="65153">
                  <c:v>-17.568999999999988</c:v>
                </c:pt>
                <c:pt idx="65154">
                  <c:v>-17.567000000000007</c:v>
                </c:pt>
                <c:pt idx="65155">
                  <c:v>-17.564999999999998</c:v>
                </c:pt>
                <c:pt idx="65156">
                  <c:v>-17.562999999999988</c:v>
                </c:pt>
                <c:pt idx="65157">
                  <c:v>-17.561000000000007</c:v>
                </c:pt>
                <c:pt idx="65158">
                  <c:v>-17.558999999999997</c:v>
                </c:pt>
                <c:pt idx="65159">
                  <c:v>-17.556999999999988</c:v>
                </c:pt>
                <c:pt idx="65160">
                  <c:v>-17.555000000000007</c:v>
                </c:pt>
                <c:pt idx="65161">
                  <c:v>-17.552999999999997</c:v>
                </c:pt>
                <c:pt idx="65162">
                  <c:v>-17.550999999999988</c:v>
                </c:pt>
                <c:pt idx="65163">
                  <c:v>-17.549000000000007</c:v>
                </c:pt>
                <c:pt idx="65164">
                  <c:v>-17.546999999999997</c:v>
                </c:pt>
                <c:pt idx="65165">
                  <c:v>-17.544999999999987</c:v>
                </c:pt>
                <c:pt idx="65166">
                  <c:v>-17.543000000000006</c:v>
                </c:pt>
                <c:pt idx="65167">
                  <c:v>-17.540999999999997</c:v>
                </c:pt>
                <c:pt idx="65168">
                  <c:v>-17.538999999999987</c:v>
                </c:pt>
                <c:pt idx="65169">
                  <c:v>-17.537000000000006</c:v>
                </c:pt>
                <c:pt idx="65170">
                  <c:v>-17.534999999999997</c:v>
                </c:pt>
                <c:pt idx="65171">
                  <c:v>-17.532999999999987</c:v>
                </c:pt>
                <c:pt idx="65172">
                  <c:v>-17.531000000000006</c:v>
                </c:pt>
                <c:pt idx="65173">
                  <c:v>-17.528999999999996</c:v>
                </c:pt>
                <c:pt idx="65174">
                  <c:v>-17.526999999999987</c:v>
                </c:pt>
                <c:pt idx="65175">
                  <c:v>-17.525000000000006</c:v>
                </c:pt>
                <c:pt idx="65176">
                  <c:v>-17.522999999999996</c:v>
                </c:pt>
                <c:pt idx="65177">
                  <c:v>-17.520999999999987</c:v>
                </c:pt>
                <c:pt idx="65178">
                  <c:v>-17.519000000000005</c:v>
                </c:pt>
                <c:pt idx="65179">
                  <c:v>-17.516999999999996</c:v>
                </c:pt>
                <c:pt idx="65180">
                  <c:v>-17.514999999999986</c:v>
                </c:pt>
                <c:pt idx="65181">
                  <c:v>-17.513000000000005</c:v>
                </c:pt>
                <c:pt idx="65182">
                  <c:v>-17.510999999999996</c:v>
                </c:pt>
                <c:pt idx="65183">
                  <c:v>-17.508999999999986</c:v>
                </c:pt>
                <c:pt idx="65184">
                  <c:v>-17.507000000000005</c:v>
                </c:pt>
                <c:pt idx="65185">
                  <c:v>-17.504999999999995</c:v>
                </c:pt>
                <c:pt idx="65186">
                  <c:v>-17.502999999999986</c:v>
                </c:pt>
                <c:pt idx="65187">
                  <c:v>-17.501000000000005</c:v>
                </c:pt>
                <c:pt idx="65188">
                  <c:v>-17.498999999999995</c:v>
                </c:pt>
                <c:pt idx="65189">
                  <c:v>-17.497000000000014</c:v>
                </c:pt>
                <c:pt idx="65190">
                  <c:v>-17.495000000000005</c:v>
                </c:pt>
                <c:pt idx="65191">
                  <c:v>-17.492999999999995</c:v>
                </c:pt>
                <c:pt idx="65192">
                  <c:v>-17.491000000000014</c:v>
                </c:pt>
                <c:pt idx="65193">
                  <c:v>-17.489000000000004</c:v>
                </c:pt>
                <c:pt idx="65194">
                  <c:v>-17.486999999999995</c:v>
                </c:pt>
                <c:pt idx="65195">
                  <c:v>-17.485000000000014</c:v>
                </c:pt>
                <c:pt idx="65196">
                  <c:v>-17.483000000000004</c:v>
                </c:pt>
                <c:pt idx="65197">
                  <c:v>-17.480999999999995</c:v>
                </c:pt>
                <c:pt idx="65198">
                  <c:v>-17.479000000000013</c:v>
                </c:pt>
                <c:pt idx="65199">
                  <c:v>-17.477000000000004</c:v>
                </c:pt>
                <c:pt idx="65200">
                  <c:v>-17.474999999999994</c:v>
                </c:pt>
                <c:pt idx="65201">
                  <c:v>-17.473000000000013</c:v>
                </c:pt>
                <c:pt idx="65202">
                  <c:v>-17.471000000000004</c:v>
                </c:pt>
                <c:pt idx="65203">
                  <c:v>-17.468999999999994</c:v>
                </c:pt>
                <c:pt idx="65204">
                  <c:v>-17.467000000000013</c:v>
                </c:pt>
                <c:pt idx="65205">
                  <c:v>-17.465000000000003</c:v>
                </c:pt>
                <c:pt idx="65206">
                  <c:v>-17.462999999999994</c:v>
                </c:pt>
                <c:pt idx="65207">
                  <c:v>-17.461000000000013</c:v>
                </c:pt>
                <c:pt idx="65208">
                  <c:v>-17.459000000000003</c:v>
                </c:pt>
                <c:pt idx="65209">
                  <c:v>-17.456999999999994</c:v>
                </c:pt>
                <c:pt idx="65210">
                  <c:v>-17.455000000000013</c:v>
                </c:pt>
                <c:pt idx="65211">
                  <c:v>-17.453000000000003</c:v>
                </c:pt>
                <c:pt idx="65212">
                  <c:v>-17.450999999999993</c:v>
                </c:pt>
                <c:pt idx="65213">
                  <c:v>-17.449000000000012</c:v>
                </c:pt>
                <c:pt idx="65214">
                  <c:v>-17.447000000000003</c:v>
                </c:pt>
                <c:pt idx="65215">
                  <c:v>-17.444999999999993</c:v>
                </c:pt>
                <c:pt idx="65216">
                  <c:v>-17.443000000000012</c:v>
                </c:pt>
                <c:pt idx="65217">
                  <c:v>-17.441000000000003</c:v>
                </c:pt>
                <c:pt idx="65218">
                  <c:v>-17.438999999999993</c:v>
                </c:pt>
                <c:pt idx="65219">
                  <c:v>-17.437000000000012</c:v>
                </c:pt>
                <c:pt idx="65220">
                  <c:v>-17.435000000000002</c:v>
                </c:pt>
                <c:pt idx="65221">
                  <c:v>-17.432999999999993</c:v>
                </c:pt>
                <c:pt idx="65222">
                  <c:v>-17.431000000000012</c:v>
                </c:pt>
                <c:pt idx="65223">
                  <c:v>-17.429000000000002</c:v>
                </c:pt>
                <c:pt idx="65224">
                  <c:v>-17.426999999999992</c:v>
                </c:pt>
                <c:pt idx="65225">
                  <c:v>-17.425000000000011</c:v>
                </c:pt>
                <c:pt idx="65226">
                  <c:v>-17.423000000000002</c:v>
                </c:pt>
                <c:pt idx="65227">
                  <c:v>-17.420999999999992</c:v>
                </c:pt>
                <c:pt idx="65228">
                  <c:v>-17.419000000000011</c:v>
                </c:pt>
                <c:pt idx="65229">
                  <c:v>-17.417000000000002</c:v>
                </c:pt>
                <c:pt idx="65230">
                  <c:v>-17.414999999999992</c:v>
                </c:pt>
                <c:pt idx="65231">
                  <c:v>-17.413000000000011</c:v>
                </c:pt>
                <c:pt idx="65232">
                  <c:v>-17.411000000000001</c:v>
                </c:pt>
                <c:pt idx="65233">
                  <c:v>-17.408999999999992</c:v>
                </c:pt>
                <c:pt idx="65234">
                  <c:v>-17.407000000000011</c:v>
                </c:pt>
                <c:pt idx="65235">
                  <c:v>-17.405000000000001</c:v>
                </c:pt>
                <c:pt idx="65236">
                  <c:v>-17.402999999999992</c:v>
                </c:pt>
                <c:pt idx="65237">
                  <c:v>-17.40100000000001</c:v>
                </c:pt>
                <c:pt idx="65238">
                  <c:v>-17.399000000000001</c:v>
                </c:pt>
                <c:pt idx="65239">
                  <c:v>-17.396999999999991</c:v>
                </c:pt>
                <c:pt idx="65240">
                  <c:v>-17.39500000000001</c:v>
                </c:pt>
                <c:pt idx="65241">
                  <c:v>-17.393000000000001</c:v>
                </c:pt>
                <c:pt idx="65242">
                  <c:v>-17.390999999999991</c:v>
                </c:pt>
                <c:pt idx="65243">
                  <c:v>-17.38900000000001</c:v>
                </c:pt>
                <c:pt idx="65244">
                  <c:v>-17.387</c:v>
                </c:pt>
                <c:pt idx="65245">
                  <c:v>-17.384999999999991</c:v>
                </c:pt>
                <c:pt idx="65246">
                  <c:v>-17.38300000000001</c:v>
                </c:pt>
                <c:pt idx="65247">
                  <c:v>-17.381</c:v>
                </c:pt>
                <c:pt idx="65248">
                  <c:v>-17.378999999999991</c:v>
                </c:pt>
                <c:pt idx="65249">
                  <c:v>-17.37700000000001</c:v>
                </c:pt>
                <c:pt idx="65250">
                  <c:v>-17.375</c:v>
                </c:pt>
                <c:pt idx="65251">
                  <c:v>-17.37299999999999</c:v>
                </c:pt>
                <c:pt idx="65252">
                  <c:v>-17.371000000000009</c:v>
                </c:pt>
                <c:pt idx="65253">
                  <c:v>-17.369</c:v>
                </c:pt>
                <c:pt idx="65254">
                  <c:v>-17.36699999999999</c:v>
                </c:pt>
                <c:pt idx="65255">
                  <c:v>-17.365000000000009</c:v>
                </c:pt>
                <c:pt idx="65256">
                  <c:v>-17.363</c:v>
                </c:pt>
                <c:pt idx="65257">
                  <c:v>-17.36099999999999</c:v>
                </c:pt>
                <c:pt idx="65258">
                  <c:v>-17.359000000000009</c:v>
                </c:pt>
                <c:pt idx="65259">
                  <c:v>-17.356999999999999</c:v>
                </c:pt>
                <c:pt idx="65260">
                  <c:v>-17.35499999999999</c:v>
                </c:pt>
                <c:pt idx="65261">
                  <c:v>-17.353000000000009</c:v>
                </c:pt>
                <c:pt idx="65262">
                  <c:v>-17.350999999999999</c:v>
                </c:pt>
                <c:pt idx="65263">
                  <c:v>-17.34899999999999</c:v>
                </c:pt>
                <c:pt idx="65264">
                  <c:v>-17.347000000000008</c:v>
                </c:pt>
                <c:pt idx="65265">
                  <c:v>-17.344999999999999</c:v>
                </c:pt>
                <c:pt idx="65266">
                  <c:v>-17.342999999999989</c:v>
                </c:pt>
                <c:pt idx="65267">
                  <c:v>-17.341000000000008</c:v>
                </c:pt>
                <c:pt idx="65268">
                  <c:v>-17.338999999999999</c:v>
                </c:pt>
                <c:pt idx="65269">
                  <c:v>-17.336999999999989</c:v>
                </c:pt>
                <c:pt idx="65270">
                  <c:v>-17.335000000000008</c:v>
                </c:pt>
                <c:pt idx="65271">
                  <c:v>-17.332999999999998</c:v>
                </c:pt>
                <c:pt idx="65272">
                  <c:v>-17.330999999999989</c:v>
                </c:pt>
                <c:pt idx="65273">
                  <c:v>-17.329000000000008</c:v>
                </c:pt>
                <c:pt idx="65274">
                  <c:v>-17.326999999999998</c:v>
                </c:pt>
                <c:pt idx="65275">
                  <c:v>-17.324999999999989</c:v>
                </c:pt>
                <c:pt idx="65276">
                  <c:v>-17.323000000000008</c:v>
                </c:pt>
                <c:pt idx="65277">
                  <c:v>-17.320999999999998</c:v>
                </c:pt>
                <c:pt idx="65278">
                  <c:v>-17.318999999999988</c:v>
                </c:pt>
                <c:pt idx="65279">
                  <c:v>-17.317000000000007</c:v>
                </c:pt>
                <c:pt idx="65280">
                  <c:v>-17.314999999999998</c:v>
                </c:pt>
                <c:pt idx="65281">
                  <c:v>-17.312999999999988</c:v>
                </c:pt>
                <c:pt idx="65282">
                  <c:v>-17.311000000000007</c:v>
                </c:pt>
                <c:pt idx="65283">
                  <c:v>-17.308999999999997</c:v>
                </c:pt>
                <c:pt idx="65284">
                  <c:v>-17.306999999999988</c:v>
                </c:pt>
                <c:pt idx="65285">
                  <c:v>-17.305000000000007</c:v>
                </c:pt>
                <c:pt idx="65286">
                  <c:v>-17.302999999999997</c:v>
                </c:pt>
                <c:pt idx="65287">
                  <c:v>-17.300999999999988</c:v>
                </c:pt>
                <c:pt idx="65288">
                  <c:v>-17.299000000000007</c:v>
                </c:pt>
                <c:pt idx="65289">
                  <c:v>-17.296999999999997</c:v>
                </c:pt>
                <c:pt idx="65290">
                  <c:v>-17.294999999999987</c:v>
                </c:pt>
                <c:pt idx="65291">
                  <c:v>-17.293000000000006</c:v>
                </c:pt>
                <c:pt idx="65292">
                  <c:v>-17.290999999999997</c:v>
                </c:pt>
                <c:pt idx="65293">
                  <c:v>-17.288999999999987</c:v>
                </c:pt>
                <c:pt idx="65294">
                  <c:v>-17.287000000000006</c:v>
                </c:pt>
                <c:pt idx="65295">
                  <c:v>-17.284999999999997</c:v>
                </c:pt>
                <c:pt idx="65296">
                  <c:v>-17.282999999999987</c:v>
                </c:pt>
                <c:pt idx="65297">
                  <c:v>-17.281000000000006</c:v>
                </c:pt>
                <c:pt idx="65298">
                  <c:v>-17.278999999999996</c:v>
                </c:pt>
                <c:pt idx="65299">
                  <c:v>-17.276999999999987</c:v>
                </c:pt>
                <c:pt idx="65300">
                  <c:v>-17.275000000000006</c:v>
                </c:pt>
                <c:pt idx="65301">
                  <c:v>-17.272999999999996</c:v>
                </c:pt>
                <c:pt idx="65302">
                  <c:v>-17.270999999999987</c:v>
                </c:pt>
                <c:pt idx="65303">
                  <c:v>-17.269000000000005</c:v>
                </c:pt>
                <c:pt idx="65304">
                  <c:v>-17.266999999999996</c:v>
                </c:pt>
                <c:pt idx="65305">
                  <c:v>-17.264999999999986</c:v>
                </c:pt>
                <c:pt idx="65306">
                  <c:v>-17.263000000000005</c:v>
                </c:pt>
                <c:pt idx="65307">
                  <c:v>-17.260999999999996</c:v>
                </c:pt>
                <c:pt idx="65308">
                  <c:v>-17.258999999999986</c:v>
                </c:pt>
                <c:pt idx="65309">
                  <c:v>-17.257000000000005</c:v>
                </c:pt>
                <c:pt idx="65310">
                  <c:v>-17.254999999999995</c:v>
                </c:pt>
                <c:pt idx="65311">
                  <c:v>-17.252999999999986</c:v>
                </c:pt>
                <c:pt idx="65312">
                  <c:v>-17.251000000000005</c:v>
                </c:pt>
                <c:pt idx="65313">
                  <c:v>-17.248999999999995</c:v>
                </c:pt>
                <c:pt idx="65314">
                  <c:v>-17.247000000000014</c:v>
                </c:pt>
                <c:pt idx="65315">
                  <c:v>-17.245000000000005</c:v>
                </c:pt>
                <c:pt idx="65316">
                  <c:v>-17.242999999999995</c:v>
                </c:pt>
                <c:pt idx="65317">
                  <c:v>-17.241000000000014</c:v>
                </c:pt>
                <c:pt idx="65318">
                  <c:v>-17.239000000000004</c:v>
                </c:pt>
                <c:pt idx="65319">
                  <c:v>-17.236999999999995</c:v>
                </c:pt>
                <c:pt idx="65320">
                  <c:v>-17.235000000000014</c:v>
                </c:pt>
                <c:pt idx="65321">
                  <c:v>-17.233000000000004</c:v>
                </c:pt>
                <c:pt idx="65322">
                  <c:v>-17.230999999999995</c:v>
                </c:pt>
                <c:pt idx="65323">
                  <c:v>-17.229000000000013</c:v>
                </c:pt>
                <c:pt idx="65324">
                  <c:v>-17.227000000000004</c:v>
                </c:pt>
                <c:pt idx="65325">
                  <c:v>-17.224999999999994</c:v>
                </c:pt>
                <c:pt idx="65326">
                  <c:v>-17.223000000000013</c:v>
                </c:pt>
                <c:pt idx="65327">
                  <c:v>-17.221000000000004</c:v>
                </c:pt>
                <c:pt idx="65328">
                  <c:v>-17.218999999999994</c:v>
                </c:pt>
                <c:pt idx="65329">
                  <c:v>-17.217000000000013</c:v>
                </c:pt>
                <c:pt idx="65330">
                  <c:v>-17.215000000000003</c:v>
                </c:pt>
                <c:pt idx="65331">
                  <c:v>-17.212999999999994</c:v>
                </c:pt>
                <c:pt idx="65332">
                  <c:v>-17.211000000000013</c:v>
                </c:pt>
                <c:pt idx="65333">
                  <c:v>-17.209000000000003</c:v>
                </c:pt>
                <c:pt idx="65334">
                  <c:v>-17.206999999999994</c:v>
                </c:pt>
                <c:pt idx="65335">
                  <c:v>-17.205000000000013</c:v>
                </c:pt>
                <c:pt idx="65336">
                  <c:v>-17.203000000000003</c:v>
                </c:pt>
                <c:pt idx="65337">
                  <c:v>-17.200999999999993</c:v>
                </c:pt>
                <c:pt idx="65338">
                  <c:v>-17.199000000000012</c:v>
                </c:pt>
                <c:pt idx="65339">
                  <c:v>-17.197000000000003</c:v>
                </c:pt>
                <c:pt idx="65340">
                  <c:v>-17.194999999999993</c:v>
                </c:pt>
                <c:pt idx="65341">
                  <c:v>-17.193000000000012</c:v>
                </c:pt>
                <c:pt idx="65342">
                  <c:v>-17.191000000000003</c:v>
                </c:pt>
                <c:pt idx="65343">
                  <c:v>-17.188999999999993</c:v>
                </c:pt>
                <c:pt idx="65344">
                  <c:v>-17.187000000000012</c:v>
                </c:pt>
                <c:pt idx="65345">
                  <c:v>-17.185000000000002</c:v>
                </c:pt>
                <c:pt idx="65346">
                  <c:v>-17.182999999999993</c:v>
                </c:pt>
                <c:pt idx="65347">
                  <c:v>-17.181000000000012</c:v>
                </c:pt>
                <c:pt idx="65348">
                  <c:v>-17.179000000000002</c:v>
                </c:pt>
                <c:pt idx="65349">
                  <c:v>-17.176999999999992</c:v>
                </c:pt>
                <c:pt idx="65350">
                  <c:v>-17.175000000000011</c:v>
                </c:pt>
                <c:pt idx="65351">
                  <c:v>-17.173000000000002</c:v>
                </c:pt>
                <c:pt idx="65352">
                  <c:v>-17.170999999999992</c:v>
                </c:pt>
                <c:pt idx="65353">
                  <c:v>-17.169000000000011</c:v>
                </c:pt>
                <c:pt idx="65354">
                  <c:v>-17.167000000000002</c:v>
                </c:pt>
                <c:pt idx="65355">
                  <c:v>-17.164999999999992</c:v>
                </c:pt>
                <c:pt idx="65356">
                  <c:v>-17.163000000000011</c:v>
                </c:pt>
                <c:pt idx="65357">
                  <c:v>-17.161000000000001</c:v>
                </c:pt>
                <c:pt idx="65358">
                  <c:v>-17.158999999999992</c:v>
                </c:pt>
                <c:pt idx="65359">
                  <c:v>-17.157000000000011</c:v>
                </c:pt>
                <c:pt idx="65360">
                  <c:v>-17.155000000000001</c:v>
                </c:pt>
                <c:pt idx="65361">
                  <c:v>-17.152999999999992</c:v>
                </c:pt>
                <c:pt idx="65362">
                  <c:v>-17.15100000000001</c:v>
                </c:pt>
                <c:pt idx="65363">
                  <c:v>-17.149000000000001</c:v>
                </c:pt>
                <c:pt idx="65364">
                  <c:v>-17.146999999999991</c:v>
                </c:pt>
                <c:pt idx="65365">
                  <c:v>-17.14500000000001</c:v>
                </c:pt>
                <c:pt idx="65366">
                  <c:v>-17.143000000000001</c:v>
                </c:pt>
                <c:pt idx="65367">
                  <c:v>-17.140999999999991</c:v>
                </c:pt>
                <c:pt idx="65368">
                  <c:v>-17.13900000000001</c:v>
                </c:pt>
                <c:pt idx="65369">
                  <c:v>-17.137</c:v>
                </c:pt>
                <c:pt idx="65370">
                  <c:v>-17.134999999999991</c:v>
                </c:pt>
                <c:pt idx="65371">
                  <c:v>-17.13300000000001</c:v>
                </c:pt>
                <c:pt idx="65372">
                  <c:v>-17.131</c:v>
                </c:pt>
                <c:pt idx="65373">
                  <c:v>-17.128999999999991</c:v>
                </c:pt>
                <c:pt idx="65374">
                  <c:v>-17.12700000000001</c:v>
                </c:pt>
                <c:pt idx="65375">
                  <c:v>-17.125</c:v>
                </c:pt>
                <c:pt idx="65376">
                  <c:v>-17.12299999999999</c:v>
                </c:pt>
                <c:pt idx="65377">
                  <c:v>-17.121000000000009</c:v>
                </c:pt>
                <c:pt idx="65378">
                  <c:v>-17.119</c:v>
                </c:pt>
                <c:pt idx="65379">
                  <c:v>-17.11699999999999</c:v>
                </c:pt>
                <c:pt idx="65380">
                  <c:v>-17.115000000000009</c:v>
                </c:pt>
                <c:pt idx="65381">
                  <c:v>-17.113</c:v>
                </c:pt>
                <c:pt idx="65382">
                  <c:v>-17.11099999999999</c:v>
                </c:pt>
                <c:pt idx="65383">
                  <c:v>-17.109000000000009</c:v>
                </c:pt>
                <c:pt idx="65384">
                  <c:v>-17.106999999999999</c:v>
                </c:pt>
                <c:pt idx="65385">
                  <c:v>-17.10499999999999</c:v>
                </c:pt>
                <c:pt idx="65386">
                  <c:v>-17.103000000000009</c:v>
                </c:pt>
                <c:pt idx="65387">
                  <c:v>-17.100999999999999</c:v>
                </c:pt>
                <c:pt idx="65388">
                  <c:v>-17.09899999999999</c:v>
                </c:pt>
                <c:pt idx="65389">
                  <c:v>-17.097000000000008</c:v>
                </c:pt>
                <c:pt idx="65390">
                  <c:v>-17.094999999999999</c:v>
                </c:pt>
                <c:pt idx="65391">
                  <c:v>-17.092999999999989</c:v>
                </c:pt>
                <c:pt idx="65392">
                  <c:v>-17.091000000000008</c:v>
                </c:pt>
                <c:pt idx="65393">
                  <c:v>-17.088999999999999</c:v>
                </c:pt>
                <c:pt idx="65394">
                  <c:v>-17.086999999999989</c:v>
                </c:pt>
                <c:pt idx="65395">
                  <c:v>-17.085000000000008</c:v>
                </c:pt>
                <c:pt idx="65396">
                  <c:v>-17.082999999999998</c:v>
                </c:pt>
                <c:pt idx="65397">
                  <c:v>-17.080999999999989</c:v>
                </c:pt>
                <c:pt idx="65398">
                  <c:v>-17.079000000000008</c:v>
                </c:pt>
                <c:pt idx="65399">
                  <c:v>-17.076999999999998</c:v>
                </c:pt>
                <c:pt idx="65400">
                  <c:v>-17.074999999999989</c:v>
                </c:pt>
                <c:pt idx="65401">
                  <c:v>-17.073000000000008</c:v>
                </c:pt>
                <c:pt idx="65402">
                  <c:v>-17.070999999999998</c:v>
                </c:pt>
                <c:pt idx="65403">
                  <c:v>-17.068999999999988</c:v>
                </c:pt>
                <c:pt idx="65404">
                  <c:v>-17.067000000000007</c:v>
                </c:pt>
                <c:pt idx="65405">
                  <c:v>-17.064999999999998</c:v>
                </c:pt>
                <c:pt idx="65406">
                  <c:v>-17.062999999999988</c:v>
                </c:pt>
                <c:pt idx="65407">
                  <c:v>-17.061000000000007</c:v>
                </c:pt>
                <c:pt idx="65408">
                  <c:v>-17.058999999999997</c:v>
                </c:pt>
                <c:pt idx="65409">
                  <c:v>-17.056999999999988</c:v>
                </c:pt>
                <c:pt idx="65410">
                  <c:v>-17.055000000000007</c:v>
                </c:pt>
                <c:pt idx="65411">
                  <c:v>-17.052999999999997</c:v>
                </c:pt>
                <c:pt idx="65412">
                  <c:v>-17.050999999999988</c:v>
                </c:pt>
                <c:pt idx="65413">
                  <c:v>-17.049000000000007</c:v>
                </c:pt>
                <c:pt idx="65414">
                  <c:v>-17.046999999999997</c:v>
                </c:pt>
                <c:pt idx="65415">
                  <c:v>-17.044999999999987</c:v>
                </c:pt>
                <c:pt idx="65416">
                  <c:v>-17.043000000000006</c:v>
                </c:pt>
                <c:pt idx="65417">
                  <c:v>-17.040999999999997</c:v>
                </c:pt>
                <c:pt idx="65418">
                  <c:v>-17.038999999999987</c:v>
                </c:pt>
                <c:pt idx="65419">
                  <c:v>-17.037000000000006</c:v>
                </c:pt>
                <c:pt idx="65420">
                  <c:v>-17.034999999999997</c:v>
                </c:pt>
                <c:pt idx="65421">
                  <c:v>-17.032999999999987</c:v>
                </c:pt>
                <c:pt idx="65422">
                  <c:v>-17.031000000000006</c:v>
                </c:pt>
                <c:pt idx="65423">
                  <c:v>-17.028999999999996</c:v>
                </c:pt>
                <c:pt idx="65424">
                  <c:v>-17.026999999999987</c:v>
                </c:pt>
                <c:pt idx="65425">
                  <c:v>-17.025000000000006</c:v>
                </c:pt>
                <c:pt idx="65426">
                  <c:v>-17.022999999999996</c:v>
                </c:pt>
                <c:pt idx="65427">
                  <c:v>-17.020999999999987</c:v>
                </c:pt>
                <c:pt idx="65428">
                  <c:v>-17.019000000000005</c:v>
                </c:pt>
                <c:pt idx="65429">
                  <c:v>-17.016999999999996</c:v>
                </c:pt>
                <c:pt idx="65430">
                  <c:v>-17.014999999999986</c:v>
                </c:pt>
                <c:pt idx="65431">
                  <c:v>-17.013000000000005</c:v>
                </c:pt>
                <c:pt idx="65432">
                  <c:v>-17.010999999999996</c:v>
                </c:pt>
                <c:pt idx="65433">
                  <c:v>-17.008999999999986</c:v>
                </c:pt>
                <c:pt idx="65434">
                  <c:v>-17.007000000000005</c:v>
                </c:pt>
                <c:pt idx="65435">
                  <c:v>-17.004999999999995</c:v>
                </c:pt>
                <c:pt idx="65436">
                  <c:v>-17.002999999999986</c:v>
                </c:pt>
                <c:pt idx="65437">
                  <c:v>-17.001000000000005</c:v>
                </c:pt>
                <c:pt idx="65438">
                  <c:v>-16.998999999999995</c:v>
                </c:pt>
                <c:pt idx="65439">
                  <c:v>-16.997000000000014</c:v>
                </c:pt>
                <c:pt idx="65440">
                  <c:v>-16.995000000000005</c:v>
                </c:pt>
                <c:pt idx="65441">
                  <c:v>-16.992999999999995</c:v>
                </c:pt>
                <c:pt idx="65442">
                  <c:v>-16.991000000000014</c:v>
                </c:pt>
                <c:pt idx="65443">
                  <c:v>-16.989000000000004</c:v>
                </c:pt>
                <c:pt idx="65444">
                  <c:v>-16.986999999999995</c:v>
                </c:pt>
                <c:pt idx="65445">
                  <c:v>-16.985000000000014</c:v>
                </c:pt>
                <c:pt idx="65446">
                  <c:v>-16.983000000000004</c:v>
                </c:pt>
                <c:pt idx="65447">
                  <c:v>-16.980999999999995</c:v>
                </c:pt>
                <c:pt idx="65448">
                  <c:v>-16.979000000000013</c:v>
                </c:pt>
                <c:pt idx="65449">
                  <c:v>-16.977000000000004</c:v>
                </c:pt>
                <c:pt idx="65450">
                  <c:v>-16.974999999999994</c:v>
                </c:pt>
                <c:pt idx="65451">
                  <c:v>-16.973000000000013</c:v>
                </c:pt>
                <c:pt idx="65452">
                  <c:v>-16.971000000000004</c:v>
                </c:pt>
                <c:pt idx="65453">
                  <c:v>-16.968999999999994</c:v>
                </c:pt>
                <c:pt idx="65454">
                  <c:v>-16.967000000000013</c:v>
                </c:pt>
                <c:pt idx="65455">
                  <c:v>-16.965000000000003</c:v>
                </c:pt>
                <c:pt idx="65456">
                  <c:v>-16.962999999999994</c:v>
                </c:pt>
                <c:pt idx="65457">
                  <c:v>-16.961000000000013</c:v>
                </c:pt>
                <c:pt idx="65458">
                  <c:v>-16.959000000000003</c:v>
                </c:pt>
                <c:pt idx="65459">
                  <c:v>-16.956999999999994</c:v>
                </c:pt>
                <c:pt idx="65460">
                  <c:v>-16.955000000000013</c:v>
                </c:pt>
                <c:pt idx="65461">
                  <c:v>-16.953000000000003</c:v>
                </c:pt>
                <c:pt idx="65462">
                  <c:v>-16.950999999999993</c:v>
                </c:pt>
                <c:pt idx="65463">
                  <c:v>-16.949000000000012</c:v>
                </c:pt>
                <c:pt idx="65464">
                  <c:v>-16.947000000000003</c:v>
                </c:pt>
                <c:pt idx="65465">
                  <c:v>-16.944999999999993</c:v>
                </c:pt>
                <c:pt idx="65466">
                  <c:v>-16.943000000000012</c:v>
                </c:pt>
                <c:pt idx="65467">
                  <c:v>-16.941000000000003</c:v>
                </c:pt>
                <c:pt idx="65468">
                  <c:v>-16.938999999999993</c:v>
                </c:pt>
                <c:pt idx="65469">
                  <c:v>-16.937000000000012</c:v>
                </c:pt>
                <c:pt idx="65470">
                  <c:v>-16.935000000000002</c:v>
                </c:pt>
                <c:pt idx="65471">
                  <c:v>-16.932999999999993</c:v>
                </c:pt>
                <c:pt idx="65472">
                  <c:v>-16.931000000000012</c:v>
                </c:pt>
                <c:pt idx="65473">
                  <c:v>-16.929000000000002</c:v>
                </c:pt>
                <c:pt idx="65474">
                  <c:v>-16.926999999999992</c:v>
                </c:pt>
                <c:pt idx="65475">
                  <c:v>-16.925000000000011</c:v>
                </c:pt>
                <c:pt idx="65476">
                  <c:v>-16.923000000000002</c:v>
                </c:pt>
                <c:pt idx="65477">
                  <c:v>-16.920999999999992</c:v>
                </c:pt>
                <c:pt idx="65478">
                  <c:v>-16.919000000000011</c:v>
                </c:pt>
                <c:pt idx="65479">
                  <c:v>-16.917000000000002</c:v>
                </c:pt>
                <c:pt idx="65480">
                  <c:v>-16.914999999999992</c:v>
                </c:pt>
                <c:pt idx="65481">
                  <c:v>-16.913000000000011</c:v>
                </c:pt>
                <c:pt idx="65482">
                  <c:v>-16.911000000000001</c:v>
                </c:pt>
                <c:pt idx="65483">
                  <c:v>-16.908999999999992</c:v>
                </c:pt>
                <c:pt idx="65484">
                  <c:v>-16.907000000000011</c:v>
                </c:pt>
                <c:pt idx="65485">
                  <c:v>-16.905000000000001</c:v>
                </c:pt>
                <c:pt idx="65486">
                  <c:v>-16.902999999999992</c:v>
                </c:pt>
                <c:pt idx="65487">
                  <c:v>-16.90100000000001</c:v>
                </c:pt>
                <c:pt idx="65488">
                  <c:v>-16.899000000000001</c:v>
                </c:pt>
                <c:pt idx="65489">
                  <c:v>-16.896999999999991</c:v>
                </c:pt>
                <c:pt idx="65490">
                  <c:v>-16.89500000000001</c:v>
                </c:pt>
                <c:pt idx="65491">
                  <c:v>-16.893000000000001</c:v>
                </c:pt>
                <c:pt idx="65492">
                  <c:v>-16.890999999999991</c:v>
                </c:pt>
                <c:pt idx="65493">
                  <c:v>-16.88900000000001</c:v>
                </c:pt>
                <c:pt idx="65494">
                  <c:v>-16.887</c:v>
                </c:pt>
                <c:pt idx="65495">
                  <c:v>-16.884999999999991</c:v>
                </c:pt>
                <c:pt idx="65496">
                  <c:v>-16.88300000000001</c:v>
                </c:pt>
                <c:pt idx="65497">
                  <c:v>-16.881</c:v>
                </c:pt>
                <c:pt idx="65498">
                  <c:v>-16.878999999999991</c:v>
                </c:pt>
                <c:pt idx="65499">
                  <c:v>-16.87700000000001</c:v>
                </c:pt>
                <c:pt idx="65500">
                  <c:v>-16.875</c:v>
                </c:pt>
                <c:pt idx="65501">
                  <c:v>-16.87299999999999</c:v>
                </c:pt>
                <c:pt idx="65502">
                  <c:v>-16.871000000000009</c:v>
                </c:pt>
                <c:pt idx="65503">
                  <c:v>-16.869</c:v>
                </c:pt>
                <c:pt idx="65504">
                  <c:v>-16.86699999999999</c:v>
                </c:pt>
                <c:pt idx="65505">
                  <c:v>-16.865000000000009</c:v>
                </c:pt>
                <c:pt idx="65506">
                  <c:v>-16.863</c:v>
                </c:pt>
                <c:pt idx="65507">
                  <c:v>-16.86099999999999</c:v>
                </c:pt>
                <c:pt idx="65508">
                  <c:v>-16.859000000000009</c:v>
                </c:pt>
                <c:pt idx="65509">
                  <c:v>-16.856999999999999</c:v>
                </c:pt>
                <c:pt idx="65510">
                  <c:v>-16.85499999999999</c:v>
                </c:pt>
                <c:pt idx="65511">
                  <c:v>-16.853000000000009</c:v>
                </c:pt>
                <c:pt idx="65512">
                  <c:v>-16.850999999999999</c:v>
                </c:pt>
                <c:pt idx="65513">
                  <c:v>-16.84899999999999</c:v>
                </c:pt>
                <c:pt idx="65514">
                  <c:v>-16.847000000000008</c:v>
                </c:pt>
                <c:pt idx="65515">
                  <c:v>-16.844999999999999</c:v>
                </c:pt>
                <c:pt idx="65516">
                  <c:v>-16.842999999999989</c:v>
                </c:pt>
                <c:pt idx="65517">
                  <c:v>-16.841000000000008</c:v>
                </c:pt>
                <c:pt idx="65518">
                  <c:v>-16.838999999999999</c:v>
                </c:pt>
                <c:pt idx="65519">
                  <c:v>-16.836999999999989</c:v>
                </c:pt>
                <c:pt idx="65520">
                  <c:v>-16.835000000000008</c:v>
                </c:pt>
                <c:pt idx="65521">
                  <c:v>-16.832999999999998</c:v>
                </c:pt>
                <c:pt idx="65522">
                  <c:v>-16.830999999999989</c:v>
                </c:pt>
                <c:pt idx="65523">
                  <c:v>-16.829000000000008</c:v>
                </c:pt>
                <c:pt idx="65524">
                  <c:v>-16.826999999999998</c:v>
                </c:pt>
                <c:pt idx="65525">
                  <c:v>-16.824999999999989</c:v>
                </c:pt>
                <c:pt idx="65526">
                  <c:v>-16.823000000000008</c:v>
                </c:pt>
                <c:pt idx="65527">
                  <c:v>-16.820999999999998</c:v>
                </c:pt>
                <c:pt idx="65528">
                  <c:v>-16.818999999999988</c:v>
                </c:pt>
                <c:pt idx="65529">
                  <c:v>-16.817000000000007</c:v>
                </c:pt>
                <c:pt idx="65530">
                  <c:v>-16.814999999999998</c:v>
                </c:pt>
                <c:pt idx="65531">
                  <c:v>-16.812999999999988</c:v>
                </c:pt>
                <c:pt idx="65532">
                  <c:v>-16.811000000000007</c:v>
                </c:pt>
                <c:pt idx="65533">
                  <c:v>-16.808999999999997</c:v>
                </c:pt>
                <c:pt idx="65534">
                  <c:v>-16.806999999999988</c:v>
                </c:pt>
                <c:pt idx="65535">
                  <c:v>-16.805000000000007</c:v>
                </c:pt>
                <c:pt idx="65536">
                  <c:v>-16.802999999999997</c:v>
                </c:pt>
                <c:pt idx="65537">
                  <c:v>-16.800999999999988</c:v>
                </c:pt>
                <c:pt idx="65538">
                  <c:v>-16.799000000000007</c:v>
                </c:pt>
                <c:pt idx="65539">
                  <c:v>-16.796999999999997</c:v>
                </c:pt>
                <c:pt idx="65540">
                  <c:v>-16.794999999999987</c:v>
                </c:pt>
                <c:pt idx="65541">
                  <c:v>-16.793000000000006</c:v>
                </c:pt>
                <c:pt idx="65542">
                  <c:v>-16.790999999999997</c:v>
                </c:pt>
                <c:pt idx="65543">
                  <c:v>-16.788999999999987</c:v>
                </c:pt>
                <c:pt idx="65544">
                  <c:v>-16.787000000000006</c:v>
                </c:pt>
                <c:pt idx="65545">
                  <c:v>-16.784999999999997</c:v>
                </c:pt>
                <c:pt idx="65546">
                  <c:v>-16.782999999999987</c:v>
                </c:pt>
                <c:pt idx="65547">
                  <c:v>-16.781000000000006</c:v>
                </c:pt>
                <c:pt idx="65548">
                  <c:v>-16.778999999999996</c:v>
                </c:pt>
                <c:pt idx="65549">
                  <c:v>-16.776999999999987</c:v>
                </c:pt>
                <c:pt idx="65550">
                  <c:v>-16.775000000000006</c:v>
                </c:pt>
                <c:pt idx="65551">
                  <c:v>-16.772999999999996</c:v>
                </c:pt>
                <c:pt idx="65552">
                  <c:v>-16.770999999999987</c:v>
                </c:pt>
                <c:pt idx="65553">
                  <c:v>-16.769000000000005</c:v>
                </c:pt>
                <c:pt idx="65554">
                  <c:v>-16.766999999999996</c:v>
                </c:pt>
                <c:pt idx="65555">
                  <c:v>-16.764999999999986</c:v>
                </c:pt>
                <c:pt idx="65556">
                  <c:v>-16.763000000000005</c:v>
                </c:pt>
                <c:pt idx="65557">
                  <c:v>-16.760999999999996</c:v>
                </c:pt>
                <c:pt idx="65558">
                  <c:v>-16.758999999999986</c:v>
                </c:pt>
                <c:pt idx="65559">
                  <c:v>-16.757000000000005</c:v>
                </c:pt>
                <c:pt idx="65560">
                  <c:v>-16.754999999999995</c:v>
                </c:pt>
                <c:pt idx="65561">
                  <c:v>-16.752999999999986</c:v>
                </c:pt>
                <c:pt idx="65562">
                  <c:v>-16.751000000000005</c:v>
                </c:pt>
                <c:pt idx="65563">
                  <c:v>-16.748999999999995</c:v>
                </c:pt>
                <c:pt idx="65564">
                  <c:v>-16.747000000000014</c:v>
                </c:pt>
                <c:pt idx="65565">
                  <c:v>-16.745000000000005</c:v>
                </c:pt>
                <c:pt idx="65566">
                  <c:v>-16.742999999999995</c:v>
                </c:pt>
                <c:pt idx="65567">
                  <c:v>-16.741000000000014</c:v>
                </c:pt>
                <c:pt idx="65568">
                  <c:v>-16.739000000000004</c:v>
                </c:pt>
                <c:pt idx="65569">
                  <c:v>-16.736999999999995</c:v>
                </c:pt>
                <c:pt idx="65570">
                  <c:v>-16.735000000000014</c:v>
                </c:pt>
                <c:pt idx="65571">
                  <c:v>-16.733000000000004</c:v>
                </c:pt>
                <c:pt idx="65572">
                  <c:v>-16.730999999999995</c:v>
                </c:pt>
                <c:pt idx="65573">
                  <c:v>-16.729000000000013</c:v>
                </c:pt>
                <c:pt idx="65574">
                  <c:v>-16.727000000000004</c:v>
                </c:pt>
                <c:pt idx="65575">
                  <c:v>-16.724999999999994</c:v>
                </c:pt>
                <c:pt idx="65576">
                  <c:v>-16.723000000000013</c:v>
                </c:pt>
                <c:pt idx="65577">
                  <c:v>-16.721000000000004</c:v>
                </c:pt>
                <c:pt idx="65578">
                  <c:v>-16.718999999999994</c:v>
                </c:pt>
                <c:pt idx="65579">
                  <c:v>-16.717000000000013</c:v>
                </c:pt>
                <c:pt idx="65580">
                  <c:v>-16.715000000000003</c:v>
                </c:pt>
                <c:pt idx="65581">
                  <c:v>-16.712999999999994</c:v>
                </c:pt>
                <c:pt idx="65582">
                  <c:v>-16.711000000000013</c:v>
                </c:pt>
                <c:pt idx="65583">
                  <c:v>-16.709000000000003</c:v>
                </c:pt>
                <c:pt idx="65584">
                  <c:v>-16.706999999999994</c:v>
                </c:pt>
                <c:pt idx="65585">
                  <c:v>-16.705000000000013</c:v>
                </c:pt>
                <c:pt idx="65586">
                  <c:v>-16.703000000000003</c:v>
                </c:pt>
                <c:pt idx="65587">
                  <c:v>-16.700999999999993</c:v>
                </c:pt>
                <c:pt idx="65588">
                  <c:v>-16.699000000000012</c:v>
                </c:pt>
                <c:pt idx="65589">
                  <c:v>-16.697000000000003</c:v>
                </c:pt>
                <c:pt idx="65590">
                  <c:v>-16.694999999999993</c:v>
                </c:pt>
                <c:pt idx="65591">
                  <c:v>-16.693000000000012</c:v>
                </c:pt>
                <c:pt idx="65592">
                  <c:v>-16.691000000000003</c:v>
                </c:pt>
                <c:pt idx="65593">
                  <c:v>-16.688999999999993</c:v>
                </c:pt>
                <c:pt idx="65594">
                  <c:v>-16.687000000000012</c:v>
                </c:pt>
                <c:pt idx="65595">
                  <c:v>-16.685000000000002</c:v>
                </c:pt>
                <c:pt idx="65596">
                  <c:v>-16.682999999999993</c:v>
                </c:pt>
                <c:pt idx="65597">
                  <c:v>-16.681000000000012</c:v>
                </c:pt>
                <c:pt idx="65598">
                  <c:v>-16.679000000000002</c:v>
                </c:pt>
                <c:pt idx="65599">
                  <c:v>-16.676999999999992</c:v>
                </c:pt>
                <c:pt idx="65600">
                  <c:v>-16.675000000000011</c:v>
                </c:pt>
                <c:pt idx="65601">
                  <c:v>-16.673000000000002</c:v>
                </c:pt>
                <c:pt idx="65602">
                  <c:v>-16.670999999999992</c:v>
                </c:pt>
                <c:pt idx="65603">
                  <c:v>-16.669000000000011</c:v>
                </c:pt>
                <c:pt idx="65604">
                  <c:v>-16.667000000000002</c:v>
                </c:pt>
                <c:pt idx="65605">
                  <c:v>-16.664999999999992</c:v>
                </c:pt>
                <c:pt idx="65606">
                  <c:v>-16.663000000000011</c:v>
                </c:pt>
                <c:pt idx="65607">
                  <c:v>-16.661000000000001</c:v>
                </c:pt>
                <c:pt idx="65608">
                  <c:v>-16.658999999999992</c:v>
                </c:pt>
                <c:pt idx="65609">
                  <c:v>-16.657000000000011</c:v>
                </c:pt>
                <c:pt idx="65610">
                  <c:v>-16.655000000000001</c:v>
                </c:pt>
                <c:pt idx="65611">
                  <c:v>-16.652999999999992</c:v>
                </c:pt>
                <c:pt idx="65612">
                  <c:v>-16.65100000000001</c:v>
                </c:pt>
                <c:pt idx="65613">
                  <c:v>-16.649000000000001</c:v>
                </c:pt>
                <c:pt idx="65614">
                  <c:v>-16.646999999999991</c:v>
                </c:pt>
                <c:pt idx="65615">
                  <c:v>-16.64500000000001</c:v>
                </c:pt>
                <c:pt idx="65616">
                  <c:v>-16.643000000000001</c:v>
                </c:pt>
                <c:pt idx="65617">
                  <c:v>-16.640999999999991</c:v>
                </c:pt>
                <c:pt idx="65618">
                  <c:v>-16.63900000000001</c:v>
                </c:pt>
                <c:pt idx="65619">
                  <c:v>-16.637</c:v>
                </c:pt>
                <c:pt idx="65620">
                  <c:v>-16.634999999999991</c:v>
                </c:pt>
                <c:pt idx="65621">
                  <c:v>-16.63300000000001</c:v>
                </c:pt>
                <c:pt idx="65622">
                  <c:v>-16.631</c:v>
                </c:pt>
                <c:pt idx="65623">
                  <c:v>-16.628999999999991</c:v>
                </c:pt>
                <c:pt idx="65624">
                  <c:v>-16.62700000000001</c:v>
                </c:pt>
                <c:pt idx="65625">
                  <c:v>-16.625</c:v>
                </c:pt>
                <c:pt idx="65626">
                  <c:v>-16.62299999999999</c:v>
                </c:pt>
                <c:pt idx="65627">
                  <c:v>-16.621000000000009</c:v>
                </c:pt>
                <c:pt idx="65628">
                  <c:v>-16.619</c:v>
                </c:pt>
                <c:pt idx="65629">
                  <c:v>-16.61699999999999</c:v>
                </c:pt>
                <c:pt idx="65630">
                  <c:v>-16.615000000000009</c:v>
                </c:pt>
                <c:pt idx="65631">
                  <c:v>-16.613</c:v>
                </c:pt>
                <c:pt idx="65632">
                  <c:v>-16.61099999999999</c:v>
                </c:pt>
                <c:pt idx="65633">
                  <c:v>-16.609000000000009</c:v>
                </c:pt>
                <c:pt idx="65634">
                  <c:v>-16.606999999999999</c:v>
                </c:pt>
                <c:pt idx="65635">
                  <c:v>-16.60499999999999</c:v>
                </c:pt>
                <c:pt idx="65636">
                  <c:v>-16.603000000000009</c:v>
                </c:pt>
                <c:pt idx="65637">
                  <c:v>-16.600999999999999</c:v>
                </c:pt>
                <c:pt idx="65638">
                  <c:v>-16.59899999999999</c:v>
                </c:pt>
                <c:pt idx="65639">
                  <c:v>-16.597000000000008</c:v>
                </c:pt>
                <c:pt idx="65640">
                  <c:v>-16.594999999999999</c:v>
                </c:pt>
                <c:pt idx="65641">
                  <c:v>-16.592999999999989</c:v>
                </c:pt>
                <c:pt idx="65642">
                  <c:v>-16.591000000000008</c:v>
                </c:pt>
                <c:pt idx="65643">
                  <c:v>-16.588999999999999</c:v>
                </c:pt>
                <c:pt idx="65644">
                  <c:v>-16.586999999999989</c:v>
                </c:pt>
                <c:pt idx="65645">
                  <c:v>-16.585000000000008</c:v>
                </c:pt>
                <c:pt idx="65646">
                  <c:v>-16.582999999999998</c:v>
                </c:pt>
                <c:pt idx="65647">
                  <c:v>-16.580999999999989</c:v>
                </c:pt>
                <c:pt idx="65648">
                  <c:v>-16.579000000000008</c:v>
                </c:pt>
                <c:pt idx="65649">
                  <c:v>-16.576999999999998</c:v>
                </c:pt>
                <c:pt idx="65650">
                  <c:v>-16.574999999999989</c:v>
                </c:pt>
                <c:pt idx="65651">
                  <c:v>-16.573000000000008</c:v>
                </c:pt>
                <c:pt idx="65652">
                  <c:v>-16.570999999999998</c:v>
                </c:pt>
                <c:pt idx="65653">
                  <c:v>-16.568999999999988</c:v>
                </c:pt>
                <c:pt idx="65654">
                  <c:v>-16.567000000000007</c:v>
                </c:pt>
                <c:pt idx="65655">
                  <c:v>-16.564999999999998</c:v>
                </c:pt>
                <c:pt idx="65656">
                  <c:v>-16.562999999999988</c:v>
                </c:pt>
                <c:pt idx="65657">
                  <c:v>-16.561000000000007</c:v>
                </c:pt>
                <c:pt idx="65658">
                  <c:v>-16.558999999999997</c:v>
                </c:pt>
                <c:pt idx="65659">
                  <c:v>-16.556999999999988</c:v>
                </c:pt>
                <c:pt idx="65660">
                  <c:v>-16.555000000000007</c:v>
                </c:pt>
                <c:pt idx="65661">
                  <c:v>-16.552999999999997</c:v>
                </c:pt>
                <c:pt idx="65662">
                  <c:v>-16.550999999999988</c:v>
                </c:pt>
                <c:pt idx="65663">
                  <c:v>-16.549000000000007</c:v>
                </c:pt>
                <c:pt idx="65664">
                  <c:v>-16.546999999999997</c:v>
                </c:pt>
                <c:pt idx="65665">
                  <c:v>-16.544999999999987</c:v>
                </c:pt>
                <c:pt idx="65666">
                  <c:v>-16.543000000000006</c:v>
                </c:pt>
                <c:pt idx="65667">
                  <c:v>-16.540999999999997</c:v>
                </c:pt>
                <c:pt idx="65668">
                  <c:v>-16.538999999999987</c:v>
                </c:pt>
                <c:pt idx="65669">
                  <c:v>-16.537000000000006</c:v>
                </c:pt>
                <c:pt idx="65670">
                  <c:v>-16.534999999999997</c:v>
                </c:pt>
                <c:pt idx="65671">
                  <c:v>-16.532999999999987</c:v>
                </c:pt>
                <c:pt idx="65672">
                  <c:v>-16.531000000000006</c:v>
                </c:pt>
                <c:pt idx="65673">
                  <c:v>-16.528999999999996</c:v>
                </c:pt>
                <c:pt idx="65674">
                  <c:v>-16.526999999999987</c:v>
                </c:pt>
                <c:pt idx="65675">
                  <c:v>-16.525000000000006</c:v>
                </c:pt>
                <c:pt idx="65676">
                  <c:v>-16.522999999999996</c:v>
                </c:pt>
                <c:pt idx="65677">
                  <c:v>-16.520999999999987</c:v>
                </c:pt>
                <c:pt idx="65678">
                  <c:v>-16.519000000000005</c:v>
                </c:pt>
                <c:pt idx="65679">
                  <c:v>-16.516999999999996</c:v>
                </c:pt>
                <c:pt idx="65680">
                  <c:v>-16.514999999999986</c:v>
                </c:pt>
                <c:pt idx="65681">
                  <c:v>-16.513000000000005</c:v>
                </c:pt>
                <c:pt idx="65682">
                  <c:v>-16.510999999999996</c:v>
                </c:pt>
                <c:pt idx="65683">
                  <c:v>-16.508999999999986</c:v>
                </c:pt>
                <c:pt idx="65684">
                  <c:v>-16.507000000000005</c:v>
                </c:pt>
                <c:pt idx="65685">
                  <c:v>-16.504999999999995</c:v>
                </c:pt>
                <c:pt idx="65686">
                  <c:v>-16.502999999999986</c:v>
                </c:pt>
                <c:pt idx="65687">
                  <c:v>-16.501000000000005</c:v>
                </c:pt>
                <c:pt idx="65688">
                  <c:v>-16.498999999999995</c:v>
                </c:pt>
                <c:pt idx="65689">
                  <c:v>-16.497000000000014</c:v>
                </c:pt>
                <c:pt idx="65690">
                  <c:v>-16.495000000000005</c:v>
                </c:pt>
                <c:pt idx="65691">
                  <c:v>-16.492999999999995</c:v>
                </c:pt>
                <c:pt idx="65692">
                  <c:v>-16.491000000000014</c:v>
                </c:pt>
                <c:pt idx="65693">
                  <c:v>-16.489000000000004</c:v>
                </c:pt>
                <c:pt idx="65694">
                  <c:v>-16.486999999999995</c:v>
                </c:pt>
                <c:pt idx="65695">
                  <c:v>-16.485000000000014</c:v>
                </c:pt>
                <c:pt idx="65696">
                  <c:v>-16.483000000000004</c:v>
                </c:pt>
                <c:pt idx="65697">
                  <c:v>-16.480999999999995</c:v>
                </c:pt>
                <c:pt idx="65698">
                  <c:v>-16.479000000000013</c:v>
                </c:pt>
                <c:pt idx="65699">
                  <c:v>-16.477000000000004</c:v>
                </c:pt>
                <c:pt idx="65700">
                  <c:v>-16.474999999999994</c:v>
                </c:pt>
                <c:pt idx="65701">
                  <c:v>-16.473000000000013</c:v>
                </c:pt>
                <c:pt idx="65702">
                  <c:v>-16.471000000000004</c:v>
                </c:pt>
                <c:pt idx="65703">
                  <c:v>-16.468999999999994</c:v>
                </c:pt>
                <c:pt idx="65704">
                  <c:v>-16.467000000000013</c:v>
                </c:pt>
                <c:pt idx="65705">
                  <c:v>-16.465000000000003</c:v>
                </c:pt>
                <c:pt idx="65706">
                  <c:v>-16.462999999999994</c:v>
                </c:pt>
                <c:pt idx="65707">
                  <c:v>-16.461000000000013</c:v>
                </c:pt>
                <c:pt idx="65708">
                  <c:v>-16.459000000000003</c:v>
                </c:pt>
                <c:pt idx="65709">
                  <c:v>-16.456999999999994</c:v>
                </c:pt>
                <c:pt idx="65710">
                  <c:v>-16.455000000000013</c:v>
                </c:pt>
                <c:pt idx="65711">
                  <c:v>-16.453000000000003</c:v>
                </c:pt>
                <c:pt idx="65712">
                  <c:v>-16.450999999999993</c:v>
                </c:pt>
                <c:pt idx="65713">
                  <c:v>-16.449000000000012</c:v>
                </c:pt>
                <c:pt idx="65714">
                  <c:v>-16.447000000000003</c:v>
                </c:pt>
                <c:pt idx="65715">
                  <c:v>-16.444999999999993</c:v>
                </c:pt>
                <c:pt idx="65716">
                  <c:v>-16.443000000000012</c:v>
                </c:pt>
                <c:pt idx="65717">
                  <c:v>-16.441000000000003</c:v>
                </c:pt>
                <c:pt idx="65718">
                  <c:v>-16.438999999999993</c:v>
                </c:pt>
                <c:pt idx="65719">
                  <c:v>-16.437000000000012</c:v>
                </c:pt>
                <c:pt idx="65720">
                  <c:v>-16.435000000000002</c:v>
                </c:pt>
                <c:pt idx="65721">
                  <c:v>-16.432999999999993</c:v>
                </c:pt>
                <c:pt idx="65722">
                  <c:v>-16.431000000000012</c:v>
                </c:pt>
                <c:pt idx="65723">
                  <c:v>-16.429000000000002</c:v>
                </c:pt>
                <c:pt idx="65724">
                  <c:v>-16.426999999999992</c:v>
                </c:pt>
                <c:pt idx="65725">
                  <c:v>-16.425000000000011</c:v>
                </c:pt>
                <c:pt idx="65726">
                  <c:v>-16.423000000000002</c:v>
                </c:pt>
                <c:pt idx="65727">
                  <c:v>-16.420999999999992</c:v>
                </c:pt>
                <c:pt idx="65728">
                  <c:v>-16.419000000000011</c:v>
                </c:pt>
                <c:pt idx="65729">
                  <c:v>-16.417000000000002</c:v>
                </c:pt>
                <c:pt idx="65730">
                  <c:v>-16.414999999999992</c:v>
                </c:pt>
                <c:pt idx="65731">
                  <c:v>-16.413000000000011</c:v>
                </c:pt>
                <c:pt idx="65732">
                  <c:v>-16.411000000000001</c:v>
                </c:pt>
                <c:pt idx="65733">
                  <c:v>-16.408999999999992</c:v>
                </c:pt>
                <c:pt idx="65734">
                  <c:v>-16.407000000000011</c:v>
                </c:pt>
                <c:pt idx="65735">
                  <c:v>-16.405000000000001</c:v>
                </c:pt>
                <c:pt idx="65736">
                  <c:v>-16.402999999999992</c:v>
                </c:pt>
                <c:pt idx="65737">
                  <c:v>-16.40100000000001</c:v>
                </c:pt>
                <c:pt idx="65738">
                  <c:v>-16.399000000000001</c:v>
                </c:pt>
                <c:pt idx="65739">
                  <c:v>-16.396999999999991</c:v>
                </c:pt>
                <c:pt idx="65740">
                  <c:v>-16.39500000000001</c:v>
                </c:pt>
                <c:pt idx="65741">
                  <c:v>-16.393000000000001</c:v>
                </c:pt>
                <c:pt idx="65742">
                  <c:v>-16.390999999999991</c:v>
                </c:pt>
                <c:pt idx="65743">
                  <c:v>-16.38900000000001</c:v>
                </c:pt>
                <c:pt idx="65744">
                  <c:v>-16.387</c:v>
                </c:pt>
                <c:pt idx="65745">
                  <c:v>-16.384999999999991</c:v>
                </c:pt>
                <c:pt idx="65746">
                  <c:v>-16.38300000000001</c:v>
                </c:pt>
                <c:pt idx="65747">
                  <c:v>-16.381</c:v>
                </c:pt>
                <c:pt idx="65748">
                  <c:v>-16.378999999999991</c:v>
                </c:pt>
                <c:pt idx="65749">
                  <c:v>-16.37700000000001</c:v>
                </c:pt>
                <c:pt idx="65750">
                  <c:v>-16.375</c:v>
                </c:pt>
                <c:pt idx="65751">
                  <c:v>-16.37299999999999</c:v>
                </c:pt>
                <c:pt idx="65752">
                  <c:v>-16.371000000000009</c:v>
                </c:pt>
                <c:pt idx="65753">
                  <c:v>-16.369</c:v>
                </c:pt>
                <c:pt idx="65754">
                  <c:v>-16.36699999999999</c:v>
                </c:pt>
                <c:pt idx="65755">
                  <c:v>-16.365000000000009</c:v>
                </c:pt>
                <c:pt idx="65756">
                  <c:v>-16.363</c:v>
                </c:pt>
                <c:pt idx="65757">
                  <c:v>-16.36099999999999</c:v>
                </c:pt>
                <c:pt idx="65758">
                  <c:v>-16.359000000000009</c:v>
                </c:pt>
                <c:pt idx="65759">
                  <c:v>-16.356999999999999</c:v>
                </c:pt>
                <c:pt idx="65760">
                  <c:v>-16.35499999999999</c:v>
                </c:pt>
                <c:pt idx="65761">
                  <c:v>-16.353000000000009</c:v>
                </c:pt>
                <c:pt idx="65762">
                  <c:v>-16.350999999999999</c:v>
                </c:pt>
                <c:pt idx="65763">
                  <c:v>-16.34899999999999</c:v>
                </c:pt>
                <c:pt idx="65764">
                  <c:v>-16.347000000000008</c:v>
                </c:pt>
                <c:pt idx="65765">
                  <c:v>-16.344999999999999</c:v>
                </c:pt>
                <c:pt idx="65766">
                  <c:v>-16.342999999999989</c:v>
                </c:pt>
                <c:pt idx="65767">
                  <c:v>-16.341000000000008</c:v>
                </c:pt>
                <c:pt idx="65768">
                  <c:v>-16.338999999999999</c:v>
                </c:pt>
                <c:pt idx="65769">
                  <c:v>-16.336999999999989</c:v>
                </c:pt>
                <c:pt idx="65770">
                  <c:v>-16.335000000000008</c:v>
                </c:pt>
                <c:pt idx="65771">
                  <c:v>-16.332999999999998</c:v>
                </c:pt>
                <c:pt idx="65772">
                  <c:v>-16.330999999999989</c:v>
                </c:pt>
                <c:pt idx="65773">
                  <c:v>-16.329000000000008</c:v>
                </c:pt>
                <c:pt idx="65774">
                  <c:v>-16.326999999999998</c:v>
                </c:pt>
                <c:pt idx="65775">
                  <c:v>-16.324999999999989</c:v>
                </c:pt>
                <c:pt idx="65776">
                  <c:v>-16.323000000000008</c:v>
                </c:pt>
                <c:pt idx="65777">
                  <c:v>-16.320999999999998</c:v>
                </c:pt>
                <c:pt idx="65778">
                  <c:v>-16.318999999999988</c:v>
                </c:pt>
                <c:pt idx="65779">
                  <c:v>-16.317000000000007</c:v>
                </c:pt>
                <c:pt idx="65780">
                  <c:v>-16.314999999999998</c:v>
                </c:pt>
                <c:pt idx="65781">
                  <c:v>-16.312999999999988</c:v>
                </c:pt>
                <c:pt idx="65782">
                  <c:v>-16.311000000000007</c:v>
                </c:pt>
                <c:pt idx="65783">
                  <c:v>-16.308999999999997</c:v>
                </c:pt>
                <c:pt idx="65784">
                  <c:v>-16.306999999999988</c:v>
                </c:pt>
                <c:pt idx="65785">
                  <c:v>-16.305000000000007</c:v>
                </c:pt>
                <c:pt idx="65786">
                  <c:v>-16.302999999999997</c:v>
                </c:pt>
                <c:pt idx="65787">
                  <c:v>-16.300999999999988</c:v>
                </c:pt>
                <c:pt idx="65788">
                  <c:v>-16.299000000000007</c:v>
                </c:pt>
                <c:pt idx="65789">
                  <c:v>-16.296999999999997</c:v>
                </c:pt>
                <c:pt idx="65790">
                  <c:v>-16.294999999999987</c:v>
                </c:pt>
                <c:pt idx="65791">
                  <c:v>-16.293000000000006</c:v>
                </c:pt>
                <c:pt idx="65792">
                  <c:v>-16.290999999999997</c:v>
                </c:pt>
                <c:pt idx="65793">
                  <c:v>-16.288999999999987</c:v>
                </c:pt>
                <c:pt idx="65794">
                  <c:v>-16.287000000000006</c:v>
                </c:pt>
                <c:pt idx="65795">
                  <c:v>-16.284999999999997</c:v>
                </c:pt>
                <c:pt idx="65796">
                  <c:v>-16.282999999999987</c:v>
                </c:pt>
                <c:pt idx="65797">
                  <c:v>-16.281000000000006</c:v>
                </c:pt>
                <c:pt idx="65798">
                  <c:v>-16.278999999999996</c:v>
                </c:pt>
                <c:pt idx="65799">
                  <c:v>-16.276999999999987</c:v>
                </c:pt>
                <c:pt idx="65800">
                  <c:v>-16.275000000000006</c:v>
                </c:pt>
                <c:pt idx="65801">
                  <c:v>-16.272999999999996</c:v>
                </c:pt>
                <c:pt idx="65802">
                  <c:v>-16.270999999999987</c:v>
                </c:pt>
                <c:pt idx="65803">
                  <c:v>-16.269000000000005</c:v>
                </c:pt>
                <c:pt idx="65804">
                  <c:v>-16.266999999999996</c:v>
                </c:pt>
                <c:pt idx="65805">
                  <c:v>-16.264999999999986</c:v>
                </c:pt>
                <c:pt idx="65806">
                  <c:v>-16.263000000000005</c:v>
                </c:pt>
                <c:pt idx="65807">
                  <c:v>-16.260999999999996</c:v>
                </c:pt>
                <c:pt idx="65808">
                  <c:v>-16.258999999999986</c:v>
                </c:pt>
                <c:pt idx="65809">
                  <c:v>-16.257000000000005</c:v>
                </c:pt>
                <c:pt idx="65810">
                  <c:v>-16.254999999999995</c:v>
                </c:pt>
                <c:pt idx="65811">
                  <c:v>-16.252999999999986</c:v>
                </c:pt>
                <c:pt idx="65812">
                  <c:v>-16.251000000000005</c:v>
                </c:pt>
                <c:pt idx="65813">
                  <c:v>-16.248999999999995</c:v>
                </c:pt>
                <c:pt idx="65814">
                  <c:v>-16.247000000000014</c:v>
                </c:pt>
                <c:pt idx="65815">
                  <c:v>-16.245000000000005</c:v>
                </c:pt>
                <c:pt idx="65816">
                  <c:v>-16.242999999999995</c:v>
                </c:pt>
                <c:pt idx="65817">
                  <c:v>-16.241000000000014</c:v>
                </c:pt>
                <c:pt idx="65818">
                  <c:v>-16.239000000000004</c:v>
                </c:pt>
                <c:pt idx="65819">
                  <c:v>-16.236999999999995</c:v>
                </c:pt>
                <c:pt idx="65820">
                  <c:v>-16.235000000000014</c:v>
                </c:pt>
                <c:pt idx="65821">
                  <c:v>-16.233000000000004</c:v>
                </c:pt>
                <c:pt idx="65822">
                  <c:v>-16.230999999999995</c:v>
                </c:pt>
                <c:pt idx="65823">
                  <c:v>-16.229000000000013</c:v>
                </c:pt>
                <c:pt idx="65824">
                  <c:v>-16.227000000000004</c:v>
                </c:pt>
                <c:pt idx="65825">
                  <c:v>-16.224999999999994</c:v>
                </c:pt>
                <c:pt idx="65826">
                  <c:v>-16.223000000000013</c:v>
                </c:pt>
                <c:pt idx="65827">
                  <c:v>-16.221000000000004</c:v>
                </c:pt>
                <c:pt idx="65828">
                  <c:v>-16.218999999999994</c:v>
                </c:pt>
                <c:pt idx="65829">
                  <c:v>-16.217000000000013</c:v>
                </c:pt>
                <c:pt idx="65830">
                  <c:v>-16.215000000000003</c:v>
                </c:pt>
                <c:pt idx="65831">
                  <c:v>-16.212999999999994</c:v>
                </c:pt>
                <c:pt idx="65832">
                  <c:v>-16.211000000000013</c:v>
                </c:pt>
                <c:pt idx="65833">
                  <c:v>-16.209000000000003</c:v>
                </c:pt>
                <c:pt idx="65834">
                  <c:v>-16.206999999999994</c:v>
                </c:pt>
                <c:pt idx="65835">
                  <c:v>-16.205000000000013</c:v>
                </c:pt>
                <c:pt idx="65836">
                  <c:v>-16.203000000000003</c:v>
                </c:pt>
                <c:pt idx="65837">
                  <c:v>-16.200999999999993</c:v>
                </c:pt>
                <c:pt idx="65838">
                  <c:v>-16.199000000000012</c:v>
                </c:pt>
                <c:pt idx="65839">
                  <c:v>-16.197000000000003</c:v>
                </c:pt>
                <c:pt idx="65840">
                  <c:v>-16.194999999999993</c:v>
                </c:pt>
                <c:pt idx="65841">
                  <c:v>-16.193000000000012</c:v>
                </c:pt>
                <c:pt idx="65842">
                  <c:v>-16.191000000000003</c:v>
                </c:pt>
                <c:pt idx="65843">
                  <c:v>-16.188999999999993</c:v>
                </c:pt>
                <c:pt idx="65844">
                  <c:v>-16.187000000000012</c:v>
                </c:pt>
                <c:pt idx="65845">
                  <c:v>-16.185000000000002</c:v>
                </c:pt>
                <c:pt idx="65846">
                  <c:v>-16.182999999999993</c:v>
                </c:pt>
                <c:pt idx="65847">
                  <c:v>-16.181000000000012</c:v>
                </c:pt>
                <c:pt idx="65848">
                  <c:v>-16.179000000000002</c:v>
                </c:pt>
                <c:pt idx="65849">
                  <c:v>-16.176999999999992</c:v>
                </c:pt>
                <c:pt idx="65850">
                  <c:v>-16.175000000000011</c:v>
                </c:pt>
                <c:pt idx="65851">
                  <c:v>-16.173000000000002</c:v>
                </c:pt>
                <c:pt idx="65852">
                  <c:v>-16.170999999999992</c:v>
                </c:pt>
                <c:pt idx="65853">
                  <c:v>-16.169000000000011</c:v>
                </c:pt>
                <c:pt idx="65854">
                  <c:v>-16.167000000000002</c:v>
                </c:pt>
                <c:pt idx="65855">
                  <c:v>-16.164999999999992</c:v>
                </c:pt>
                <c:pt idx="65856">
                  <c:v>-16.163000000000011</c:v>
                </c:pt>
                <c:pt idx="65857">
                  <c:v>-16.161000000000001</c:v>
                </c:pt>
                <c:pt idx="65858">
                  <c:v>-16.158999999999992</c:v>
                </c:pt>
                <c:pt idx="65859">
                  <c:v>-16.157000000000011</c:v>
                </c:pt>
                <c:pt idx="65860">
                  <c:v>-16.155000000000001</c:v>
                </c:pt>
                <c:pt idx="65861">
                  <c:v>-16.152999999999992</c:v>
                </c:pt>
                <c:pt idx="65862">
                  <c:v>-16.15100000000001</c:v>
                </c:pt>
                <c:pt idx="65863">
                  <c:v>-16.149000000000001</c:v>
                </c:pt>
                <c:pt idx="65864">
                  <c:v>-16.146999999999991</c:v>
                </c:pt>
                <c:pt idx="65865">
                  <c:v>-16.14500000000001</c:v>
                </c:pt>
                <c:pt idx="65866">
                  <c:v>-16.143000000000001</c:v>
                </c:pt>
                <c:pt idx="65867">
                  <c:v>-16.140999999999991</c:v>
                </c:pt>
                <c:pt idx="65868">
                  <c:v>-16.13900000000001</c:v>
                </c:pt>
                <c:pt idx="65869">
                  <c:v>-16.137</c:v>
                </c:pt>
                <c:pt idx="65870">
                  <c:v>-16.134999999999991</c:v>
                </c:pt>
                <c:pt idx="65871">
                  <c:v>-16.13300000000001</c:v>
                </c:pt>
                <c:pt idx="65872">
                  <c:v>-16.131</c:v>
                </c:pt>
                <c:pt idx="65873">
                  <c:v>-16.128999999999991</c:v>
                </c:pt>
                <c:pt idx="65874">
                  <c:v>-16.12700000000001</c:v>
                </c:pt>
                <c:pt idx="65875">
                  <c:v>-16.125</c:v>
                </c:pt>
                <c:pt idx="65876">
                  <c:v>-16.12299999999999</c:v>
                </c:pt>
                <c:pt idx="65877">
                  <c:v>-16.121000000000009</c:v>
                </c:pt>
                <c:pt idx="65878">
                  <c:v>-16.119</c:v>
                </c:pt>
                <c:pt idx="65879">
                  <c:v>-16.11699999999999</c:v>
                </c:pt>
                <c:pt idx="65880">
                  <c:v>-16.115000000000009</c:v>
                </c:pt>
                <c:pt idx="65881">
                  <c:v>-16.113</c:v>
                </c:pt>
                <c:pt idx="65882">
                  <c:v>-16.11099999999999</c:v>
                </c:pt>
                <c:pt idx="65883">
                  <c:v>-16.109000000000009</c:v>
                </c:pt>
                <c:pt idx="65884">
                  <c:v>-16.106999999999999</c:v>
                </c:pt>
                <c:pt idx="65885">
                  <c:v>-16.10499999999999</c:v>
                </c:pt>
                <c:pt idx="65886">
                  <c:v>-16.103000000000009</c:v>
                </c:pt>
                <c:pt idx="65887">
                  <c:v>-16.100999999999999</c:v>
                </c:pt>
                <c:pt idx="65888">
                  <c:v>-16.09899999999999</c:v>
                </c:pt>
                <c:pt idx="65889">
                  <c:v>-16.097000000000008</c:v>
                </c:pt>
                <c:pt idx="65890">
                  <c:v>-16.094999999999999</c:v>
                </c:pt>
                <c:pt idx="65891">
                  <c:v>-16.092999999999989</c:v>
                </c:pt>
                <c:pt idx="65892">
                  <c:v>-16.091000000000008</c:v>
                </c:pt>
                <c:pt idx="65893">
                  <c:v>-16.088999999999999</c:v>
                </c:pt>
                <c:pt idx="65894">
                  <c:v>-16.086999999999989</c:v>
                </c:pt>
                <c:pt idx="65895">
                  <c:v>-16.085000000000008</c:v>
                </c:pt>
                <c:pt idx="65896">
                  <c:v>-16.082999999999998</c:v>
                </c:pt>
                <c:pt idx="65897">
                  <c:v>-16.080999999999989</c:v>
                </c:pt>
                <c:pt idx="65898">
                  <c:v>-16.079000000000008</c:v>
                </c:pt>
                <c:pt idx="65899">
                  <c:v>-16.076999999999998</c:v>
                </c:pt>
                <c:pt idx="65900">
                  <c:v>-16.074999999999989</c:v>
                </c:pt>
                <c:pt idx="65901">
                  <c:v>-16.073000000000008</c:v>
                </c:pt>
                <c:pt idx="65902">
                  <c:v>-16.070999999999998</c:v>
                </c:pt>
                <c:pt idx="65903">
                  <c:v>-16.068999999999988</c:v>
                </c:pt>
                <c:pt idx="65904">
                  <c:v>-16.067000000000007</c:v>
                </c:pt>
                <c:pt idx="65905">
                  <c:v>-16.064999999999998</c:v>
                </c:pt>
                <c:pt idx="65906">
                  <c:v>-16.062999999999988</c:v>
                </c:pt>
                <c:pt idx="65907">
                  <c:v>-16.061000000000007</c:v>
                </c:pt>
                <c:pt idx="65908">
                  <c:v>-16.058999999999997</c:v>
                </c:pt>
                <c:pt idx="65909">
                  <c:v>-16.056999999999988</c:v>
                </c:pt>
                <c:pt idx="65910">
                  <c:v>-16.055000000000007</c:v>
                </c:pt>
                <c:pt idx="65911">
                  <c:v>-16.052999999999997</c:v>
                </c:pt>
                <c:pt idx="65912">
                  <c:v>-16.050999999999988</c:v>
                </c:pt>
                <c:pt idx="65913">
                  <c:v>-16.049000000000007</c:v>
                </c:pt>
                <c:pt idx="65914">
                  <c:v>-16.046999999999997</c:v>
                </c:pt>
                <c:pt idx="65915">
                  <c:v>-16.044999999999987</c:v>
                </c:pt>
                <c:pt idx="65916">
                  <c:v>-16.043000000000006</c:v>
                </c:pt>
                <c:pt idx="65917">
                  <c:v>-16.040999999999997</c:v>
                </c:pt>
                <c:pt idx="65918">
                  <c:v>-16.038999999999987</c:v>
                </c:pt>
                <c:pt idx="65919">
                  <c:v>-16.037000000000006</c:v>
                </c:pt>
                <c:pt idx="65920">
                  <c:v>-16.034999999999997</c:v>
                </c:pt>
                <c:pt idx="65921">
                  <c:v>-16.032999999999987</c:v>
                </c:pt>
                <c:pt idx="65922">
                  <c:v>-16.031000000000006</c:v>
                </c:pt>
                <c:pt idx="65923">
                  <c:v>-16.028999999999996</c:v>
                </c:pt>
                <c:pt idx="65924">
                  <c:v>-16.026999999999987</c:v>
                </c:pt>
                <c:pt idx="65925">
                  <c:v>-16.025000000000006</c:v>
                </c:pt>
                <c:pt idx="65926">
                  <c:v>-16.022999999999996</c:v>
                </c:pt>
                <c:pt idx="65927">
                  <c:v>-16.020999999999987</c:v>
                </c:pt>
                <c:pt idx="65928">
                  <c:v>-16.019000000000005</c:v>
                </c:pt>
                <c:pt idx="65929">
                  <c:v>-16.016999999999996</c:v>
                </c:pt>
                <c:pt idx="65930">
                  <c:v>-16.014999999999986</c:v>
                </c:pt>
                <c:pt idx="65931">
                  <c:v>-16.013000000000005</c:v>
                </c:pt>
                <c:pt idx="65932">
                  <c:v>-16.010999999999996</c:v>
                </c:pt>
                <c:pt idx="65933">
                  <c:v>-16.008999999999986</c:v>
                </c:pt>
                <c:pt idx="65934">
                  <c:v>-16.007000000000005</c:v>
                </c:pt>
                <c:pt idx="65935">
                  <c:v>-16.004999999999995</c:v>
                </c:pt>
                <c:pt idx="65936">
                  <c:v>-16.002999999999986</c:v>
                </c:pt>
                <c:pt idx="65937">
                  <c:v>-16.001000000000005</c:v>
                </c:pt>
                <c:pt idx="65938">
                  <c:v>-15.998999999999995</c:v>
                </c:pt>
                <c:pt idx="65939">
                  <c:v>-15.997000000000014</c:v>
                </c:pt>
                <c:pt idx="65940">
                  <c:v>-15.995000000000005</c:v>
                </c:pt>
                <c:pt idx="65941">
                  <c:v>-15.992999999999995</c:v>
                </c:pt>
                <c:pt idx="65942">
                  <c:v>-15.991000000000014</c:v>
                </c:pt>
                <c:pt idx="65943">
                  <c:v>-15.989000000000004</c:v>
                </c:pt>
                <c:pt idx="65944">
                  <c:v>-15.986999999999995</c:v>
                </c:pt>
                <c:pt idx="65945">
                  <c:v>-15.985000000000014</c:v>
                </c:pt>
                <c:pt idx="65946">
                  <c:v>-15.983000000000004</c:v>
                </c:pt>
                <c:pt idx="65947">
                  <c:v>-15.980999999999995</c:v>
                </c:pt>
                <c:pt idx="65948">
                  <c:v>-15.979000000000013</c:v>
                </c:pt>
                <c:pt idx="65949">
                  <c:v>-15.977000000000004</c:v>
                </c:pt>
                <c:pt idx="65950">
                  <c:v>-15.974999999999994</c:v>
                </c:pt>
                <c:pt idx="65951">
                  <c:v>-15.973000000000013</c:v>
                </c:pt>
                <c:pt idx="65952">
                  <c:v>-15.971000000000004</c:v>
                </c:pt>
                <c:pt idx="65953">
                  <c:v>-15.968999999999994</c:v>
                </c:pt>
                <c:pt idx="65954">
                  <c:v>-15.967000000000013</c:v>
                </c:pt>
                <c:pt idx="65955">
                  <c:v>-15.965000000000003</c:v>
                </c:pt>
                <c:pt idx="65956">
                  <c:v>-15.962999999999994</c:v>
                </c:pt>
                <c:pt idx="65957">
                  <c:v>-15.961000000000013</c:v>
                </c:pt>
                <c:pt idx="65958">
                  <c:v>-15.959000000000003</c:v>
                </c:pt>
                <c:pt idx="65959">
                  <c:v>-15.956999999999994</c:v>
                </c:pt>
                <c:pt idx="65960">
                  <c:v>-15.955000000000013</c:v>
                </c:pt>
                <c:pt idx="65961">
                  <c:v>-15.953000000000003</c:v>
                </c:pt>
                <c:pt idx="65962">
                  <c:v>-15.950999999999993</c:v>
                </c:pt>
                <c:pt idx="65963">
                  <c:v>-15.949000000000012</c:v>
                </c:pt>
                <c:pt idx="65964">
                  <c:v>-15.947000000000003</c:v>
                </c:pt>
                <c:pt idx="65965">
                  <c:v>-15.944999999999993</c:v>
                </c:pt>
                <c:pt idx="65966">
                  <c:v>-15.943000000000012</c:v>
                </c:pt>
                <c:pt idx="65967">
                  <c:v>-15.941000000000003</c:v>
                </c:pt>
                <c:pt idx="65968">
                  <c:v>-15.938999999999993</c:v>
                </c:pt>
                <c:pt idx="65969">
                  <c:v>-15.937000000000012</c:v>
                </c:pt>
                <c:pt idx="65970">
                  <c:v>-15.935000000000002</c:v>
                </c:pt>
                <c:pt idx="65971">
                  <c:v>-15.932999999999993</c:v>
                </c:pt>
                <c:pt idx="65972">
                  <c:v>-15.931000000000012</c:v>
                </c:pt>
                <c:pt idx="65973">
                  <c:v>-15.929000000000002</c:v>
                </c:pt>
                <c:pt idx="65974">
                  <c:v>-15.926999999999992</c:v>
                </c:pt>
                <c:pt idx="65975">
                  <c:v>-15.925000000000011</c:v>
                </c:pt>
                <c:pt idx="65976">
                  <c:v>-15.923000000000002</c:v>
                </c:pt>
                <c:pt idx="65977">
                  <c:v>-15.920999999999992</c:v>
                </c:pt>
                <c:pt idx="65978">
                  <c:v>-15.919000000000011</c:v>
                </c:pt>
                <c:pt idx="65979">
                  <c:v>-15.917000000000002</c:v>
                </c:pt>
                <c:pt idx="65980">
                  <c:v>-15.914999999999992</c:v>
                </c:pt>
                <c:pt idx="65981">
                  <c:v>-15.913000000000011</c:v>
                </c:pt>
                <c:pt idx="65982">
                  <c:v>-15.911000000000001</c:v>
                </c:pt>
                <c:pt idx="65983">
                  <c:v>-15.908999999999992</c:v>
                </c:pt>
                <c:pt idx="65984">
                  <c:v>-15.907000000000011</c:v>
                </c:pt>
                <c:pt idx="65985">
                  <c:v>-15.905000000000001</c:v>
                </c:pt>
                <c:pt idx="65986">
                  <c:v>-15.902999999999992</c:v>
                </c:pt>
                <c:pt idx="65987">
                  <c:v>-15.90100000000001</c:v>
                </c:pt>
                <c:pt idx="65988">
                  <c:v>-15.899000000000001</c:v>
                </c:pt>
                <c:pt idx="65989">
                  <c:v>-15.896999999999991</c:v>
                </c:pt>
                <c:pt idx="65990">
                  <c:v>-15.89500000000001</c:v>
                </c:pt>
                <c:pt idx="65991">
                  <c:v>-15.893000000000001</c:v>
                </c:pt>
                <c:pt idx="65992">
                  <c:v>-15.890999999999991</c:v>
                </c:pt>
                <c:pt idx="65993">
                  <c:v>-15.88900000000001</c:v>
                </c:pt>
                <c:pt idx="65994">
                  <c:v>-15.887</c:v>
                </c:pt>
                <c:pt idx="65995">
                  <c:v>-15.884999999999991</c:v>
                </c:pt>
                <c:pt idx="65996">
                  <c:v>-15.88300000000001</c:v>
                </c:pt>
                <c:pt idx="65997">
                  <c:v>-15.881</c:v>
                </c:pt>
                <c:pt idx="65998">
                  <c:v>-15.878999999999991</c:v>
                </c:pt>
                <c:pt idx="65999">
                  <c:v>-15.87700000000001</c:v>
                </c:pt>
                <c:pt idx="66000">
                  <c:v>-15.875</c:v>
                </c:pt>
                <c:pt idx="66001">
                  <c:v>-15.87299999999999</c:v>
                </c:pt>
                <c:pt idx="66002">
                  <c:v>-15.871000000000009</c:v>
                </c:pt>
                <c:pt idx="66003">
                  <c:v>-15.869</c:v>
                </c:pt>
                <c:pt idx="66004">
                  <c:v>-15.86699999999999</c:v>
                </c:pt>
                <c:pt idx="66005">
                  <c:v>-15.865000000000009</c:v>
                </c:pt>
                <c:pt idx="66006">
                  <c:v>-15.863</c:v>
                </c:pt>
                <c:pt idx="66007">
                  <c:v>-15.86099999999999</c:v>
                </c:pt>
                <c:pt idx="66008">
                  <c:v>-15.859000000000009</c:v>
                </c:pt>
                <c:pt idx="66009">
                  <c:v>-15.856999999999999</c:v>
                </c:pt>
                <c:pt idx="66010">
                  <c:v>-15.85499999999999</c:v>
                </c:pt>
                <c:pt idx="66011">
                  <c:v>-15.853000000000009</c:v>
                </c:pt>
                <c:pt idx="66012">
                  <c:v>-15.850999999999999</c:v>
                </c:pt>
                <c:pt idx="66013">
                  <c:v>-15.84899999999999</c:v>
                </c:pt>
                <c:pt idx="66014">
                  <c:v>-15.847000000000008</c:v>
                </c:pt>
                <c:pt idx="66015">
                  <c:v>-15.844999999999999</c:v>
                </c:pt>
                <c:pt idx="66016">
                  <c:v>-15.842999999999989</c:v>
                </c:pt>
                <c:pt idx="66017">
                  <c:v>-15.841000000000008</c:v>
                </c:pt>
                <c:pt idx="66018">
                  <c:v>-15.838999999999999</c:v>
                </c:pt>
                <c:pt idx="66019">
                  <c:v>-15.836999999999989</c:v>
                </c:pt>
                <c:pt idx="66020">
                  <c:v>-15.835000000000008</c:v>
                </c:pt>
                <c:pt idx="66021">
                  <c:v>-15.832999999999998</c:v>
                </c:pt>
                <c:pt idx="66022">
                  <c:v>-15.830999999999989</c:v>
                </c:pt>
                <c:pt idx="66023">
                  <c:v>-15.829000000000008</c:v>
                </c:pt>
                <c:pt idx="66024">
                  <c:v>-15.826999999999998</c:v>
                </c:pt>
                <c:pt idx="66025">
                  <c:v>-15.824999999999989</c:v>
                </c:pt>
                <c:pt idx="66026">
                  <c:v>-15.823000000000008</c:v>
                </c:pt>
                <c:pt idx="66027">
                  <c:v>-15.820999999999998</c:v>
                </c:pt>
                <c:pt idx="66028">
                  <c:v>-15.818999999999988</c:v>
                </c:pt>
                <c:pt idx="66029">
                  <c:v>-15.817000000000007</c:v>
                </c:pt>
                <c:pt idx="66030">
                  <c:v>-15.814999999999998</c:v>
                </c:pt>
                <c:pt idx="66031">
                  <c:v>-15.812999999999988</c:v>
                </c:pt>
                <c:pt idx="66032">
                  <c:v>-15.811000000000007</c:v>
                </c:pt>
                <c:pt idx="66033">
                  <c:v>-15.808999999999997</c:v>
                </c:pt>
                <c:pt idx="66034">
                  <c:v>-15.806999999999988</c:v>
                </c:pt>
                <c:pt idx="66035">
                  <c:v>-15.805000000000007</c:v>
                </c:pt>
                <c:pt idx="66036">
                  <c:v>-15.802999999999997</c:v>
                </c:pt>
                <c:pt idx="66037">
                  <c:v>-15.800999999999988</c:v>
                </c:pt>
                <c:pt idx="66038">
                  <c:v>-15.799000000000007</c:v>
                </c:pt>
                <c:pt idx="66039">
                  <c:v>-15.796999999999997</c:v>
                </c:pt>
                <c:pt idx="66040">
                  <c:v>-15.794999999999987</c:v>
                </c:pt>
                <c:pt idx="66041">
                  <c:v>-15.793000000000006</c:v>
                </c:pt>
                <c:pt idx="66042">
                  <c:v>-15.790999999999997</c:v>
                </c:pt>
                <c:pt idx="66043">
                  <c:v>-15.788999999999987</c:v>
                </c:pt>
                <c:pt idx="66044">
                  <c:v>-15.787000000000006</c:v>
                </c:pt>
                <c:pt idx="66045">
                  <c:v>-15.784999999999997</c:v>
                </c:pt>
                <c:pt idx="66046">
                  <c:v>-15.782999999999987</c:v>
                </c:pt>
                <c:pt idx="66047">
                  <c:v>-15.781000000000006</c:v>
                </c:pt>
                <c:pt idx="66048">
                  <c:v>-15.778999999999996</c:v>
                </c:pt>
                <c:pt idx="66049">
                  <c:v>-15.776999999999987</c:v>
                </c:pt>
                <c:pt idx="66050">
                  <c:v>-15.775000000000006</c:v>
                </c:pt>
                <c:pt idx="66051">
                  <c:v>-15.772999999999996</c:v>
                </c:pt>
                <c:pt idx="66052">
                  <c:v>-15.770999999999987</c:v>
                </c:pt>
                <c:pt idx="66053">
                  <c:v>-15.769000000000005</c:v>
                </c:pt>
                <c:pt idx="66054">
                  <c:v>-15.766999999999996</c:v>
                </c:pt>
                <c:pt idx="66055">
                  <c:v>-15.764999999999986</c:v>
                </c:pt>
                <c:pt idx="66056">
                  <c:v>-15.763000000000005</c:v>
                </c:pt>
                <c:pt idx="66057">
                  <c:v>-15.760999999999996</c:v>
                </c:pt>
                <c:pt idx="66058">
                  <c:v>-15.758999999999986</c:v>
                </c:pt>
                <c:pt idx="66059">
                  <c:v>-15.757000000000005</c:v>
                </c:pt>
                <c:pt idx="66060">
                  <c:v>-15.754999999999995</c:v>
                </c:pt>
                <c:pt idx="66061">
                  <c:v>-15.752999999999986</c:v>
                </c:pt>
                <c:pt idx="66062">
                  <c:v>-15.751000000000005</c:v>
                </c:pt>
                <c:pt idx="66063">
                  <c:v>-15.748999999999995</c:v>
                </c:pt>
                <c:pt idx="66064">
                  <c:v>-15.747000000000014</c:v>
                </c:pt>
                <c:pt idx="66065">
                  <c:v>-15.745000000000005</c:v>
                </c:pt>
                <c:pt idx="66066">
                  <c:v>-15.742999999999995</c:v>
                </c:pt>
                <c:pt idx="66067">
                  <c:v>-15.741000000000014</c:v>
                </c:pt>
                <c:pt idx="66068">
                  <c:v>-15.739000000000004</c:v>
                </c:pt>
                <c:pt idx="66069">
                  <c:v>-15.736999999999995</c:v>
                </c:pt>
                <c:pt idx="66070">
                  <c:v>-15.735000000000014</c:v>
                </c:pt>
                <c:pt idx="66071">
                  <c:v>-15.733000000000004</c:v>
                </c:pt>
                <c:pt idx="66072">
                  <c:v>-15.730999999999995</c:v>
                </c:pt>
                <c:pt idx="66073">
                  <c:v>-15.729000000000013</c:v>
                </c:pt>
                <c:pt idx="66074">
                  <c:v>-15.727000000000004</c:v>
                </c:pt>
                <c:pt idx="66075">
                  <c:v>-15.724999999999994</c:v>
                </c:pt>
                <c:pt idx="66076">
                  <c:v>-15.723000000000013</c:v>
                </c:pt>
                <c:pt idx="66077">
                  <c:v>-15.721000000000004</c:v>
                </c:pt>
                <c:pt idx="66078">
                  <c:v>-15.718999999999994</c:v>
                </c:pt>
                <c:pt idx="66079">
                  <c:v>-15.717000000000013</c:v>
                </c:pt>
                <c:pt idx="66080">
                  <c:v>-15.715000000000003</c:v>
                </c:pt>
                <c:pt idx="66081">
                  <c:v>-15.712999999999994</c:v>
                </c:pt>
                <c:pt idx="66082">
                  <c:v>-15.711000000000013</c:v>
                </c:pt>
                <c:pt idx="66083">
                  <c:v>-15.709000000000003</c:v>
                </c:pt>
                <c:pt idx="66084">
                  <c:v>-15.706999999999994</c:v>
                </c:pt>
                <c:pt idx="66085">
                  <c:v>-15.705000000000013</c:v>
                </c:pt>
                <c:pt idx="66086">
                  <c:v>-15.703000000000003</c:v>
                </c:pt>
                <c:pt idx="66087">
                  <c:v>-15.700999999999993</c:v>
                </c:pt>
                <c:pt idx="66088">
                  <c:v>-15.699000000000012</c:v>
                </c:pt>
                <c:pt idx="66089">
                  <c:v>-15.697000000000003</c:v>
                </c:pt>
                <c:pt idx="66090">
                  <c:v>-15.694999999999993</c:v>
                </c:pt>
                <c:pt idx="66091">
                  <c:v>-15.693000000000012</c:v>
                </c:pt>
                <c:pt idx="66092">
                  <c:v>-15.691000000000003</c:v>
                </c:pt>
                <c:pt idx="66093">
                  <c:v>-15.688999999999993</c:v>
                </c:pt>
                <c:pt idx="66094">
                  <c:v>-15.687000000000012</c:v>
                </c:pt>
                <c:pt idx="66095">
                  <c:v>-15.685000000000002</c:v>
                </c:pt>
                <c:pt idx="66096">
                  <c:v>-15.682999999999993</c:v>
                </c:pt>
                <c:pt idx="66097">
                  <c:v>-15.681000000000012</c:v>
                </c:pt>
                <c:pt idx="66098">
                  <c:v>-15.679000000000002</c:v>
                </c:pt>
                <c:pt idx="66099">
                  <c:v>-15.676999999999992</c:v>
                </c:pt>
                <c:pt idx="66100">
                  <c:v>-15.675000000000011</c:v>
                </c:pt>
                <c:pt idx="66101">
                  <c:v>-15.673000000000002</c:v>
                </c:pt>
                <c:pt idx="66102">
                  <c:v>-15.670999999999992</c:v>
                </c:pt>
                <c:pt idx="66103">
                  <c:v>-15.669000000000011</c:v>
                </c:pt>
                <c:pt idx="66104">
                  <c:v>-15.667000000000002</c:v>
                </c:pt>
                <c:pt idx="66105">
                  <c:v>-15.664999999999992</c:v>
                </c:pt>
                <c:pt idx="66106">
                  <c:v>-15.663000000000011</c:v>
                </c:pt>
                <c:pt idx="66107">
                  <c:v>-15.661000000000001</c:v>
                </c:pt>
                <c:pt idx="66108">
                  <c:v>-15.658999999999992</c:v>
                </c:pt>
                <c:pt idx="66109">
                  <c:v>-15.657000000000011</c:v>
                </c:pt>
                <c:pt idx="66110">
                  <c:v>-15.655000000000001</c:v>
                </c:pt>
                <c:pt idx="66111">
                  <c:v>-15.652999999999992</c:v>
                </c:pt>
                <c:pt idx="66112">
                  <c:v>-15.65100000000001</c:v>
                </c:pt>
                <c:pt idx="66113">
                  <c:v>-15.649000000000001</c:v>
                </c:pt>
                <c:pt idx="66114">
                  <c:v>-15.646999999999991</c:v>
                </c:pt>
                <c:pt idx="66115">
                  <c:v>-15.64500000000001</c:v>
                </c:pt>
                <c:pt idx="66116">
                  <c:v>-15.643000000000001</c:v>
                </c:pt>
                <c:pt idx="66117">
                  <c:v>-15.640999999999991</c:v>
                </c:pt>
                <c:pt idx="66118">
                  <c:v>-15.63900000000001</c:v>
                </c:pt>
                <c:pt idx="66119">
                  <c:v>-15.637</c:v>
                </c:pt>
                <c:pt idx="66120">
                  <c:v>-15.634999999999991</c:v>
                </c:pt>
                <c:pt idx="66121">
                  <c:v>-15.63300000000001</c:v>
                </c:pt>
                <c:pt idx="66122">
                  <c:v>-15.631</c:v>
                </c:pt>
                <c:pt idx="66123">
                  <c:v>-15.628999999999991</c:v>
                </c:pt>
                <c:pt idx="66124">
                  <c:v>-15.62700000000001</c:v>
                </c:pt>
                <c:pt idx="66125">
                  <c:v>-15.625</c:v>
                </c:pt>
                <c:pt idx="66126">
                  <c:v>-15.62299999999999</c:v>
                </c:pt>
                <c:pt idx="66127">
                  <c:v>-15.621000000000009</c:v>
                </c:pt>
                <c:pt idx="66128">
                  <c:v>-15.619</c:v>
                </c:pt>
                <c:pt idx="66129">
                  <c:v>-15.61699999999999</c:v>
                </c:pt>
                <c:pt idx="66130">
                  <c:v>-15.615000000000009</c:v>
                </c:pt>
                <c:pt idx="66131">
                  <c:v>-15.613</c:v>
                </c:pt>
                <c:pt idx="66132">
                  <c:v>-15.61099999999999</c:v>
                </c:pt>
                <c:pt idx="66133">
                  <c:v>-15.609000000000009</c:v>
                </c:pt>
                <c:pt idx="66134">
                  <c:v>-15.606999999999999</c:v>
                </c:pt>
                <c:pt idx="66135">
                  <c:v>-15.60499999999999</c:v>
                </c:pt>
                <c:pt idx="66136">
                  <c:v>-15.603000000000009</c:v>
                </c:pt>
                <c:pt idx="66137">
                  <c:v>-15.600999999999999</c:v>
                </c:pt>
                <c:pt idx="66138">
                  <c:v>-15.59899999999999</c:v>
                </c:pt>
                <c:pt idx="66139">
                  <c:v>-15.597000000000008</c:v>
                </c:pt>
                <c:pt idx="66140">
                  <c:v>-15.594999999999999</c:v>
                </c:pt>
                <c:pt idx="66141">
                  <c:v>-15.592999999999989</c:v>
                </c:pt>
                <c:pt idx="66142">
                  <c:v>-15.591000000000008</c:v>
                </c:pt>
                <c:pt idx="66143">
                  <c:v>-15.588999999999999</c:v>
                </c:pt>
                <c:pt idx="66144">
                  <c:v>-15.586999999999989</c:v>
                </c:pt>
                <c:pt idx="66145">
                  <c:v>-15.585000000000008</c:v>
                </c:pt>
                <c:pt idx="66146">
                  <c:v>-15.582999999999998</c:v>
                </c:pt>
                <c:pt idx="66147">
                  <c:v>-15.580999999999989</c:v>
                </c:pt>
                <c:pt idx="66148">
                  <c:v>-15.579000000000008</c:v>
                </c:pt>
                <c:pt idx="66149">
                  <c:v>-15.576999999999998</c:v>
                </c:pt>
                <c:pt idx="66150">
                  <c:v>-15.574999999999989</c:v>
                </c:pt>
                <c:pt idx="66151">
                  <c:v>-15.573000000000008</c:v>
                </c:pt>
                <c:pt idx="66152">
                  <c:v>-15.570999999999998</c:v>
                </c:pt>
                <c:pt idx="66153">
                  <c:v>-15.568999999999988</c:v>
                </c:pt>
                <c:pt idx="66154">
                  <c:v>-15.567000000000007</c:v>
                </c:pt>
                <c:pt idx="66155">
                  <c:v>-15.564999999999998</c:v>
                </c:pt>
                <c:pt idx="66156">
                  <c:v>-15.562999999999988</c:v>
                </c:pt>
                <c:pt idx="66157">
                  <c:v>-15.561000000000007</c:v>
                </c:pt>
                <c:pt idx="66158">
                  <c:v>-15.558999999999997</c:v>
                </c:pt>
                <c:pt idx="66159">
                  <c:v>-15.556999999999988</c:v>
                </c:pt>
                <c:pt idx="66160">
                  <c:v>-15.555000000000007</c:v>
                </c:pt>
                <c:pt idx="66161">
                  <c:v>-15.552999999999997</c:v>
                </c:pt>
                <c:pt idx="66162">
                  <c:v>-15.550999999999988</c:v>
                </c:pt>
                <c:pt idx="66163">
                  <c:v>-15.549000000000007</c:v>
                </c:pt>
                <c:pt idx="66164">
                  <c:v>-15.546999999999997</c:v>
                </c:pt>
                <c:pt idx="66165">
                  <c:v>-15.544999999999987</c:v>
                </c:pt>
                <c:pt idx="66166">
                  <c:v>-15.543000000000006</c:v>
                </c:pt>
                <c:pt idx="66167">
                  <c:v>-15.540999999999997</c:v>
                </c:pt>
                <c:pt idx="66168">
                  <c:v>-15.538999999999987</c:v>
                </c:pt>
                <c:pt idx="66169">
                  <c:v>-15.537000000000006</c:v>
                </c:pt>
                <c:pt idx="66170">
                  <c:v>-15.534999999999997</c:v>
                </c:pt>
                <c:pt idx="66171">
                  <c:v>-15.532999999999987</c:v>
                </c:pt>
                <c:pt idx="66172">
                  <c:v>-15.531000000000006</c:v>
                </c:pt>
                <c:pt idx="66173">
                  <c:v>-15.528999999999996</c:v>
                </c:pt>
                <c:pt idx="66174">
                  <c:v>-15.526999999999987</c:v>
                </c:pt>
                <c:pt idx="66175">
                  <c:v>-15.525000000000006</c:v>
                </c:pt>
                <c:pt idx="66176">
                  <c:v>-15.522999999999996</c:v>
                </c:pt>
                <c:pt idx="66177">
                  <c:v>-15.520999999999987</c:v>
                </c:pt>
                <c:pt idx="66178">
                  <c:v>-15.519000000000005</c:v>
                </c:pt>
                <c:pt idx="66179">
                  <c:v>-15.516999999999996</c:v>
                </c:pt>
                <c:pt idx="66180">
                  <c:v>-15.514999999999986</c:v>
                </c:pt>
                <c:pt idx="66181">
                  <c:v>-15.513000000000005</c:v>
                </c:pt>
                <c:pt idx="66182">
                  <c:v>-15.510999999999996</c:v>
                </c:pt>
                <c:pt idx="66183">
                  <c:v>-15.508999999999986</c:v>
                </c:pt>
                <c:pt idx="66184">
                  <c:v>-15.507000000000005</c:v>
                </c:pt>
                <c:pt idx="66185">
                  <c:v>-15.504999999999995</c:v>
                </c:pt>
                <c:pt idx="66186">
                  <c:v>-15.502999999999986</c:v>
                </c:pt>
                <c:pt idx="66187">
                  <c:v>-15.501000000000005</c:v>
                </c:pt>
                <c:pt idx="66188">
                  <c:v>-15.498999999999995</c:v>
                </c:pt>
                <c:pt idx="66189">
                  <c:v>-15.497000000000014</c:v>
                </c:pt>
                <c:pt idx="66190">
                  <c:v>-15.495000000000005</c:v>
                </c:pt>
                <c:pt idx="66191">
                  <c:v>-15.492999999999995</c:v>
                </c:pt>
                <c:pt idx="66192">
                  <c:v>-15.491000000000014</c:v>
                </c:pt>
                <c:pt idx="66193">
                  <c:v>-15.489000000000004</c:v>
                </c:pt>
                <c:pt idx="66194">
                  <c:v>-15.486999999999995</c:v>
                </c:pt>
                <c:pt idx="66195">
                  <c:v>-15.485000000000014</c:v>
                </c:pt>
                <c:pt idx="66196">
                  <c:v>-15.483000000000004</c:v>
                </c:pt>
                <c:pt idx="66197">
                  <c:v>-15.480999999999995</c:v>
                </c:pt>
                <c:pt idx="66198">
                  <c:v>-15.479000000000013</c:v>
                </c:pt>
                <c:pt idx="66199">
                  <c:v>-15.477000000000004</c:v>
                </c:pt>
                <c:pt idx="66200">
                  <c:v>-15.474999999999994</c:v>
                </c:pt>
                <c:pt idx="66201">
                  <c:v>-15.473000000000013</c:v>
                </c:pt>
                <c:pt idx="66202">
                  <c:v>-15.471000000000004</c:v>
                </c:pt>
                <c:pt idx="66203">
                  <c:v>-15.468999999999994</c:v>
                </c:pt>
                <c:pt idx="66204">
                  <c:v>-15.467000000000013</c:v>
                </c:pt>
                <c:pt idx="66205">
                  <c:v>-15.465000000000003</c:v>
                </c:pt>
                <c:pt idx="66206">
                  <c:v>-15.462999999999994</c:v>
                </c:pt>
                <c:pt idx="66207">
                  <c:v>-15.461000000000013</c:v>
                </c:pt>
                <c:pt idx="66208">
                  <c:v>-15.459000000000003</c:v>
                </c:pt>
                <c:pt idx="66209">
                  <c:v>-15.456999999999994</c:v>
                </c:pt>
                <c:pt idx="66210">
                  <c:v>-15.455000000000013</c:v>
                </c:pt>
                <c:pt idx="66211">
                  <c:v>-15.453000000000003</c:v>
                </c:pt>
                <c:pt idx="66212">
                  <c:v>-15.450999999999993</c:v>
                </c:pt>
                <c:pt idx="66213">
                  <c:v>-15.449000000000012</c:v>
                </c:pt>
                <c:pt idx="66214">
                  <c:v>-15.447000000000003</c:v>
                </c:pt>
                <c:pt idx="66215">
                  <c:v>-15.444999999999993</c:v>
                </c:pt>
                <c:pt idx="66216">
                  <c:v>-15.443000000000012</c:v>
                </c:pt>
                <c:pt idx="66217">
                  <c:v>-15.441000000000003</c:v>
                </c:pt>
                <c:pt idx="66218">
                  <c:v>-15.438999999999993</c:v>
                </c:pt>
                <c:pt idx="66219">
                  <c:v>-15.437000000000012</c:v>
                </c:pt>
                <c:pt idx="66220">
                  <c:v>-15.435000000000002</c:v>
                </c:pt>
                <c:pt idx="66221">
                  <c:v>-15.432999999999993</c:v>
                </c:pt>
                <c:pt idx="66222">
                  <c:v>-15.431000000000012</c:v>
                </c:pt>
                <c:pt idx="66223">
                  <c:v>-15.429000000000002</c:v>
                </c:pt>
                <c:pt idx="66224">
                  <c:v>-15.426999999999992</c:v>
                </c:pt>
                <c:pt idx="66225">
                  <c:v>-15.425000000000011</c:v>
                </c:pt>
                <c:pt idx="66226">
                  <c:v>-15.423000000000002</c:v>
                </c:pt>
                <c:pt idx="66227">
                  <c:v>-15.420999999999992</c:v>
                </c:pt>
                <c:pt idx="66228">
                  <c:v>-15.419000000000011</c:v>
                </c:pt>
                <c:pt idx="66229">
                  <c:v>-15.417000000000002</c:v>
                </c:pt>
                <c:pt idx="66230">
                  <c:v>-15.414999999999992</c:v>
                </c:pt>
                <c:pt idx="66231">
                  <c:v>-15.413000000000011</c:v>
                </c:pt>
                <c:pt idx="66232">
                  <c:v>-15.411000000000001</c:v>
                </c:pt>
                <c:pt idx="66233">
                  <c:v>-15.408999999999992</c:v>
                </c:pt>
                <c:pt idx="66234">
                  <c:v>-15.407000000000011</c:v>
                </c:pt>
                <c:pt idx="66235">
                  <c:v>-15.405000000000001</c:v>
                </c:pt>
                <c:pt idx="66236">
                  <c:v>-15.402999999999992</c:v>
                </c:pt>
                <c:pt idx="66237">
                  <c:v>-15.40100000000001</c:v>
                </c:pt>
                <c:pt idx="66238">
                  <c:v>-15.399000000000001</c:v>
                </c:pt>
                <c:pt idx="66239">
                  <c:v>-15.396999999999991</c:v>
                </c:pt>
                <c:pt idx="66240">
                  <c:v>-15.39500000000001</c:v>
                </c:pt>
                <c:pt idx="66241">
                  <c:v>-15.393000000000001</c:v>
                </c:pt>
                <c:pt idx="66242">
                  <c:v>-15.390999999999991</c:v>
                </c:pt>
                <c:pt idx="66243">
                  <c:v>-15.38900000000001</c:v>
                </c:pt>
                <c:pt idx="66244">
                  <c:v>-15.387</c:v>
                </c:pt>
                <c:pt idx="66245">
                  <c:v>-15.384999999999991</c:v>
                </c:pt>
                <c:pt idx="66246">
                  <c:v>-15.38300000000001</c:v>
                </c:pt>
                <c:pt idx="66247">
                  <c:v>-15.381</c:v>
                </c:pt>
                <c:pt idx="66248">
                  <c:v>-15.378999999999991</c:v>
                </c:pt>
                <c:pt idx="66249">
                  <c:v>-15.37700000000001</c:v>
                </c:pt>
                <c:pt idx="66250">
                  <c:v>-15.375</c:v>
                </c:pt>
                <c:pt idx="66251">
                  <c:v>-15.37299999999999</c:v>
                </c:pt>
                <c:pt idx="66252">
                  <c:v>-15.371000000000009</c:v>
                </c:pt>
                <c:pt idx="66253">
                  <c:v>-15.369</c:v>
                </c:pt>
                <c:pt idx="66254">
                  <c:v>-15.36699999999999</c:v>
                </c:pt>
                <c:pt idx="66255">
                  <c:v>-15.365000000000009</c:v>
                </c:pt>
                <c:pt idx="66256">
                  <c:v>-15.363</c:v>
                </c:pt>
                <c:pt idx="66257">
                  <c:v>-15.36099999999999</c:v>
                </c:pt>
                <c:pt idx="66258">
                  <c:v>-15.359000000000009</c:v>
                </c:pt>
                <c:pt idx="66259">
                  <c:v>-15.356999999999999</c:v>
                </c:pt>
                <c:pt idx="66260">
                  <c:v>-15.35499999999999</c:v>
                </c:pt>
                <c:pt idx="66261">
                  <c:v>-15.353000000000009</c:v>
                </c:pt>
                <c:pt idx="66262">
                  <c:v>-15.350999999999999</c:v>
                </c:pt>
                <c:pt idx="66263">
                  <c:v>-15.34899999999999</c:v>
                </c:pt>
                <c:pt idx="66264">
                  <c:v>-15.347000000000008</c:v>
                </c:pt>
                <c:pt idx="66265">
                  <c:v>-15.344999999999999</c:v>
                </c:pt>
                <c:pt idx="66266">
                  <c:v>-15.342999999999989</c:v>
                </c:pt>
                <c:pt idx="66267">
                  <c:v>-15.341000000000008</c:v>
                </c:pt>
                <c:pt idx="66268">
                  <c:v>-15.338999999999999</c:v>
                </c:pt>
                <c:pt idx="66269">
                  <c:v>-15.336999999999989</c:v>
                </c:pt>
                <c:pt idx="66270">
                  <c:v>-15.335000000000008</c:v>
                </c:pt>
                <c:pt idx="66271">
                  <c:v>-15.332999999999998</c:v>
                </c:pt>
                <c:pt idx="66272">
                  <c:v>-15.330999999999989</c:v>
                </c:pt>
                <c:pt idx="66273">
                  <c:v>-15.329000000000008</c:v>
                </c:pt>
                <c:pt idx="66274">
                  <c:v>-15.326999999999998</c:v>
                </c:pt>
                <c:pt idx="66275">
                  <c:v>-15.324999999999989</c:v>
                </c:pt>
                <c:pt idx="66276">
                  <c:v>-15.323000000000008</c:v>
                </c:pt>
                <c:pt idx="66277">
                  <c:v>-15.320999999999998</c:v>
                </c:pt>
                <c:pt idx="66278">
                  <c:v>-15.318999999999988</c:v>
                </c:pt>
                <c:pt idx="66279">
                  <c:v>-15.317000000000007</c:v>
                </c:pt>
                <c:pt idx="66280">
                  <c:v>-15.314999999999998</c:v>
                </c:pt>
                <c:pt idx="66281">
                  <c:v>-15.312999999999988</c:v>
                </c:pt>
                <c:pt idx="66282">
                  <c:v>-15.311000000000007</c:v>
                </c:pt>
                <c:pt idx="66283">
                  <c:v>-15.308999999999997</c:v>
                </c:pt>
                <c:pt idx="66284">
                  <c:v>-15.306999999999988</c:v>
                </c:pt>
                <c:pt idx="66285">
                  <c:v>-15.305000000000007</c:v>
                </c:pt>
                <c:pt idx="66286">
                  <c:v>-15.302999999999997</c:v>
                </c:pt>
                <c:pt idx="66287">
                  <c:v>-15.300999999999988</c:v>
                </c:pt>
                <c:pt idx="66288">
                  <c:v>-15.299000000000007</c:v>
                </c:pt>
                <c:pt idx="66289">
                  <c:v>-15.296999999999997</c:v>
                </c:pt>
                <c:pt idx="66290">
                  <c:v>-15.294999999999987</c:v>
                </c:pt>
                <c:pt idx="66291">
                  <c:v>-15.293000000000006</c:v>
                </c:pt>
                <c:pt idx="66292">
                  <c:v>-15.290999999999997</c:v>
                </c:pt>
                <c:pt idx="66293">
                  <c:v>-15.288999999999987</c:v>
                </c:pt>
                <c:pt idx="66294">
                  <c:v>-15.287000000000006</c:v>
                </c:pt>
                <c:pt idx="66295">
                  <c:v>-15.284999999999997</c:v>
                </c:pt>
                <c:pt idx="66296">
                  <c:v>-15.282999999999987</c:v>
                </c:pt>
                <c:pt idx="66297">
                  <c:v>-15.281000000000006</c:v>
                </c:pt>
                <c:pt idx="66298">
                  <c:v>-15.278999999999996</c:v>
                </c:pt>
                <c:pt idx="66299">
                  <c:v>-15.276999999999987</c:v>
                </c:pt>
                <c:pt idx="66300">
                  <c:v>-15.275000000000006</c:v>
                </c:pt>
                <c:pt idx="66301">
                  <c:v>-15.272999999999996</c:v>
                </c:pt>
                <c:pt idx="66302">
                  <c:v>-15.270999999999987</c:v>
                </c:pt>
                <c:pt idx="66303">
                  <c:v>-15.269000000000005</c:v>
                </c:pt>
                <c:pt idx="66304">
                  <c:v>-15.266999999999996</c:v>
                </c:pt>
                <c:pt idx="66305">
                  <c:v>-15.264999999999986</c:v>
                </c:pt>
                <c:pt idx="66306">
                  <c:v>-15.263000000000005</c:v>
                </c:pt>
                <c:pt idx="66307">
                  <c:v>-15.260999999999996</c:v>
                </c:pt>
                <c:pt idx="66308">
                  <c:v>-15.258999999999986</c:v>
                </c:pt>
                <c:pt idx="66309">
                  <c:v>-15.257000000000005</c:v>
                </c:pt>
                <c:pt idx="66310">
                  <c:v>-15.254999999999995</c:v>
                </c:pt>
                <c:pt idx="66311">
                  <c:v>-15.252999999999986</c:v>
                </c:pt>
                <c:pt idx="66312">
                  <c:v>-15.251000000000005</c:v>
                </c:pt>
                <c:pt idx="66313">
                  <c:v>-15.248999999999995</c:v>
                </c:pt>
                <c:pt idx="66314">
                  <c:v>-15.247000000000014</c:v>
                </c:pt>
                <c:pt idx="66315">
                  <c:v>-15.245000000000005</c:v>
                </c:pt>
                <c:pt idx="66316">
                  <c:v>-15.242999999999995</c:v>
                </c:pt>
                <c:pt idx="66317">
                  <c:v>-15.241000000000014</c:v>
                </c:pt>
                <c:pt idx="66318">
                  <c:v>-15.239000000000004</c:v>
                </c:pt>
                <c:pt idx="66319">
                  <c:v>-15.236999999999995</c:v>
                </c:pt>
                <c:pt idx="66320">
                  <c:v>-15.235000000000014</c:v>
                </c:pt>
                <c:pt idx="66321">
                  <c:v>-15.233000000000004</c:v>
                </c:pt>
                <c:pt idx="66322">
                  <c:v>-15.230999999999995</c:v>
                </c:pt>
                <c:pt idx="66323">
                  <c:v>-15.229000000000013</c:v>
                </c:pt>
                <c:pt idx="66324">
                  <c:v>-15.227000000000004</c:v>
                </c:pt>
                <c:pt idx="66325">
                  <c:v>-15.224999999999994</c:v>
                </c:pt>
                <c:pt idx="66326">
                  <c:v>-15.223000000000013</c:v>
                </c:pt>
                <c:pt idx="66327">
                  <c:v>-15.221000000000004</c:v>
                </c:pt>
                <c:pt idx="66328">
                  <c:v>-15.218999999999994</c:v>
                </c:pt>
                <c:pt idx="66329">
                  <c:v>-15.217000000000013</c:v>
                </c:pt>
                <c:pt idx="66330">
                  <c:v>-15.215000000000003</c:v>
                </c:pt>
                <c:pt idx="66331">
                  <c:v>-15.212999999999994</c:v>
                </c:pt>
                <c:pt idx="66332">
                  <c:v>-15.211000000000013</c:v>
                </c:pt>
                <c:pt idx="66333">
                  <c:v>-15.209000000000003</c:v>
                </c:pt>
                <c:pt idx="66334">
                  <c:v>-15.206999999999994</c:v>
                </c:pt>
                <c:pt idx="66335">
                  <c:v>-15.205000000000013</c:v>
                </c:pt>
                <c:pt idx="66336">
                  <c:v>-15.203000000000003</c:v>
                </c:pt>
                <c:pt idx="66337">
                  <c:v>-15.200999999999993</c:v>
                </c:pt>
                <c:pt idx="66338">
                  <c:v>-15.199000000000012</c:v>
                </c:pt>
                <c:pt idx="66339">
                  <c:v>-15.197000000000003</c:v>
                </c:pt>
                <c:pt idx="66340">
                  <c:v>-15.194999999999993</c:v>
                </c:pt>
                <c:pt idx="66341">
                  <c:v>-15.193000000000012</c:v>
                </c:pt>
                <c:pt idx="66342">
                  <c:v>-15.191000000000003</c:v>
                </c:pt>
                <c:pt idx="66343">
                  <c:v>-15.188999999999993</c:v>
                </c:pt>
                <c:pt idx="66344">
                  <c:v>-15.187000000000012</c:v>
                </c:pt>
                <c:pt idx="66345">
                  <c:v>-15.185000000000002</c:v>
                </c:pt>
                <c:pt idx="66346">
                  <c:v>-15.182999999999993</c:v>
                </c:pt>
                <c:pt idx="66347">
                  <c:v>-15.181000000000012</c:v>
                </c:pt>
                <c:pt idx="66348">
                  <c:v>-15.179000000000002</c:v>
                </c:pt>
                <c:pt idx="66349">
                  <c:v>-15.176999999999992</c:v>
                </c:pt>
                <c:pt idx="66350">
                  <c:v>-15.175000000000011</c:v>
                </c:pt>
                <c:pt idx="66351">
                  <c:v>-15.173000000000002</c:v>
                </c:pt>
                <c:pt idx="66352">
                  <c:v>-15.170999999999992</c:v>
                </c:pt>
                <c:pt idx="66353">
                  <c:v>-15.169000000000011</c:v>
                </c:pt>
                <c:pt idx="66354">
                  <c:v>-15.167000000000002</c:v>
                </c:pt>
                <c:pt idx="66355">
                  <c:v>-15.164999999999992</c:v>
                </c:pt>
                <c:pt idx="66356">
                  <c:v>-15.163000000000011</c:v>
                </c:pt>
                <c:pt idx="66357">
                  <c:v>-15.161000000000001</c:v>
                </c:pt>
                <c:pt idx="66358">
                  <c:v>-15.158999999999992</c:v>
                </c:pt>
                <c:pt idx="66359">
                  <c:v>-15.157000000000011</c:v>
                </c:pt>
                <c:pt idx="66360">
                  <c:v>-15.155000000000001</c:v>
                </c:pt>
                <c:pt idx="66361">
                  <c:v>-15.152999999999992</c:v>
                </c:pt>
                <c:pt idx="66362">
                  <c:v>-15.15100000000001</c:v>
                </c:pt>
                <c:pt idx="66363">
                  <c:v>-15.149000000000001</c:v>
                </c:pt>
                <c:pt idx="66364">
                  <c:v>-15.146999999999991</c:v>
                </c:pt>
                <c:pt idx="66365">
                  <c:v>-15.14500000000001</c:v>
                </c:pt>
                <c:pt idx="66366">
                  <c:v>-15.143000000000001</c:v>
                </c:pt>
                <c:pt idx="66367">
                  <c:v>-15.140999999999991</c:v>
                </c:pt>
                <c:pt idx="66368">
                  <c:v>-15.13900000000001</c:v>
                </c:pt>
                <c:pt idx="66369">
                  <c:v>-15.137</c:v>
                </c:pt>
                <c:pt idx="66370">
                  <c:v>-15.134999999999991</c:v>
                </c:pt>
                <c:pt idx="66371">
                  <c:v>-15.13300000000001</c:v>
                </c:pt>
                <c:pt idx="66372">
                  <c:v>-15.131</c:v>
                </c:pt>
                <c:pt idx="66373">
                  <c:v>-15.128999999999991</c:v>
                </c:pt>
                <c:pt idx="66374">
                  <c:v>-15.12700000000001</c:v>
                </c:pt>
                <c:pt idx="66375">
                  <c:v>-15.125</c:v>
                </c:pt>
                <c:pt idx="66376">
                  <c:v>-15.12299999999999</c:v>
                </c:pt>
                <c:pt idx="66377">
                  <c:v>-15.121000000000009</c:v>
                </c:pt>
                <c:pt idx="66378">
                  <c:v>-15.119</c:v>
                </c:pt>
                <c:pt idx="66379">
                  <c:v>-15.11699999999999</c:v>
                </c:pt>
                <c:pt idx="66380">
                  <c:v>-15.115000000000009</c:v>
                </c:pt>
                <c:pt idx="66381">
                  <c:v>-15.113</c:v>
                </c:pt>
                <c:pt idx="66382">
                  <c:v>-15.11099999999999</c:v>
                </c:pt>
                <c:pt idx="66383">
                  <c:v>-15.109000000000009</c:v>
                </c:pt>
                <c:pt idx="66384">
                  <c:v>-15.106999999999999</c:v>
                </c:pt>
                <c:pt idx="66385">
                  <c:v>-15.10499999999999</c:v>
                </c:pt>
                <c:pt idx="66386">
                  <c:v>-15.103000000000009</c:v>
                </c:pt>
                <c:pt idx="66387">
                  <c:v>-15.100999999999999</c:v>
                </c:pt>
                <c:pt idx="66388">
                  <c:v>-15.09899999999999</c:v>
                </c:pt>
                <c:pt idx="66389">
                  <c:v>-15.097000000000008</c:v>
                </c:pt>
                <c:pt idx="66390">
                  <c:v>-15.094999999999999</c:v>
                </c:pt>
                <c:pt idx="66391">
                  <c:v>-15.092999999999989</c:v>
                </c:pt>
                <c:pt idx="66392">
                  <c:v>-15.091000000000008</c:v>
                </c:pt>
                <c:pt idx="66393">
                  <c:v>-15.088999999999999</c:v>
                </c:pt>
                <c:pt idx="66394">
                  <c:v>-15.086999999999989</c:v>
                </c:pt>
                <c:pt idx="66395">
                  <c:v>-15.085000000000008</c:v>
                </c:pt>
                <c:pt idx="66396">
                  <c:v>-15.082999999999998</c:v>
                </c:pt>
                <c:pt idx="66397">
                  <c:v>-15.080999999999989</c:v>
                </c:pt>
                <c:pt idx="66398">
                  <c:v>-15.079000000000008</c:v>
                </c:pt>
                <c:pt idx="66399">
                  <c:v>-15.076999999999998</c:v>
                </c:pt>
                <c:pt idx="66400">
                  <c:v>-15.074999999999989</c:v>
                </c:pt>
                <c:pt idx="66401">
                  <c:v>-15.073000000000008</c:v>
                </c:pt>
                <c:pt idx="66402">
                  <c:v>-15.070999999999998</c:v>
                </c:pt>
                <c:pt idx="66403">
                  <c:v>-15.068999999999988</c:v>
                </c:pt>
                <c:pt idx="66404">
                  <c:v>-15.067000000000007</c:v>
                </c:pt>
                <c:pt idx="66405">
                  <c:v>-15.064999999999998</c:v>
                </c:pt>
                <c:pt idx="66406">
                  <c:v>-15.062999999999988</c:v>
                </c:pt>
                <c:pt idx="66407">
                  <c:v>-15.061000000000007</c:v>
                </c:pt>
                <c:pt idx="66408">
                  <c:v>-15.058999999999997</c:v>
                </c:pt>
                <c:pt idx="66409">
                  <c:v>-15.056999999999988</c:v>
                </c:pt>
                <c:pt idx="66410">
                  <c:v>-15.055000000000007</c:v>
                </c:pt>
                <c:pt idx="66411">
                  <c:v>-15.052999999999997</c:v>
                </c:pt>
                <c:pt idx="66412">
                  <c:v>-15.050999999999988</c:v>
                </c:pt>
                <c:pt idx="66413">
                  <c:v>-15.049000000000007</c:v>
                </c:pt>
                <c:pt idx="66414">
                  <c:v>-15.046999999999997</c:v>
                </c:pt>
                <c:pt idx="66415">
                  <c:v>-15.044999999999987</c:v>
                </c:pt>
                <c:pt idx="66416">
                  <c:v>-15.043000000000006</c:v>
                </c:pt>
                <c:pt idx="66417">
                  <c:v>-15.040999999999997</c:v>
                </c:pt>
                <c:pt idx="66418">
                  <c:v>-15.038999999999987</c:v>
                </c:pt>
                <c:pt idx="66419">
                  <c:v>-15.037000000000006</c:v>
                </c:pt>
                <c:pt idx="66420">
                  <c:v>-15.034999999999997</c:v>
                </c:pt>
                <c:pt idx="66421">
                  <c:v>-15.032999999999987</c:v>
                </c:pt>
                <c:pt idx="66422">
                  <c:v>-15.031000000000006</c:v>
                </c:pt>
                <c:pt idx="66423">
                  <c:v>-15.028999999999996</c:v>
                </c:pt>
                <c:pt idx="66424">
                  <c:v>-15.026999999999987</c:v>
                </c:pt>
                <c:pt idx="66425">
                  <c:v>-15.025000000000006</c:v>
                </c:pt>
                <c:pt idx="66426">
                  <c:v>-15.022999999999996</c:v>
                </c:pt>
                <c:pt idx="66427">
                  <c:v>-15.020999999999987</c:v>
                </c:pt>
                <c:pt idx="66428">
                  <c:v>-15.019000000000005</c:v>
                </c:pt>
                <c:pt idx="66429">
                  <c:v>-15.016999999999996</c:v>
                </c:pt>
                <c:pt idx="66430">
                  <c:v>-15.014999999999986</c:v>
                </c:pt>
                <c:pt idx="66431">
                  <c:v>-15.013000000000005</c:v>
                </c:pt>
                <c:pt idx="66432">
                  <c:v>-15.010999999999996</c:v>
                </c:pt>
                <c:pt idx="66433">
                  <c:v>-15.008999999999986</c:v>
                </c:pt>
                <c:pt idx="66434">
                  <c:v>-15.007000000000005</c:v>
                </c:pt>
                <c:pt idx="66435">
                  <c:v>-15.004999999999995</c:v>
                </c:pt>
                <c:pt idx="66436">
                  <c:v>-15.002999999999986</c:v>
                </c:pt>
                <c:pt idx="66437">
                  <c:v>-15.001000000000005</c:v>
                </c:pt>
                <c:pt idx="66438">
                  <c:v>-14.998999999999995</c:v>
                </c:pt>
                <c:pt idx="66439">
                  <c:v>-14.997000000000014</c:v>
                </c:pt>
                <c:pt idx="66440">
                  <c:v>-14.995000000000005</c:v>
                </c:pt>
                <c:pt idx="66441">
                  <c:v>-14.992999999999995</c:v>
                </c:pt>
                <c:pt idx="66442">
                  <c:v>-14.991000000000014</c:v>
                </c:pt>
                <c:pt idx="66443">
                  <c:v>-14.989000000000004</c:v>
                </c:pt>
                <c:pt idx="66444">
                  <c:v>-14.986999999999995</c:v>
                </c:pt>
                <c:pt idx="66445">
                  <c:v>-14.985000000000014</c:v>
                </c:pt>
                <c:pt idx="66446">
                  <c:v>-14.983000000000004</c:v>
                </c:pt>
                <c:pt idx="66447">
                  <c:v>-14.980999999999995</c:v>
                </c:pt>
                <c:pt idx="66448">
                  <c:v>-14.979000000000013</c:v>
                </c:pt>
                <c:pt idx="66449">
                  <c:v>-14.977000000000004</c:v>
                </c:pt>
                <c:pt idx="66450">
                  <c:v>-14.974999999999994</c:v>
                </c:pt>
                <c:pt idx="66451">
                  <c:v>-14.973000000000013</c:v>
                </c:pt>
                <c:pt idx="66452">
                  <c:v>-14.971000000000004</c:v>
                </c:pt>
                <c:pt idx="66453">
                  <c:v>-14.968999999999994</c:v>
                </c:pt>
                <c:pt idx="66454">
                  <c:v>-14.967000000000013</c:v>
                </c:pt>
                <c:pt idx="66455">
                  <c:v>-14.965000000000003</c:v>
                </c:pt>
                <c:pt idx="66456">
                  <c:v>-14.962999999999994</c:v>
                </c:pt>
                <c:pt idx="66457">
                  <c:v>-14.961000000000013</c:v>
                </c:pt>
                <c:pt idx="66458">
                  <c:v>-14.959000000000003</c:v>
                </c:pt>
                <c:pt idx="66459">
                  <c:v>-14.956999999999994</c:v>
                </c:pt>
                <c:pt idx="66460">
                  <c:v>-14.955000000000013</c:v>
                </c:pt>
                <c:pt idx="66461">
                  <c:v>-14.953000000000003</c:v>
                </c:pt>
                <c:pt idx="66462">
                  <c:v>-14.950999999999993</c:v>
                </c:pt>
                <c:pt idx="66463">
                  <c:v>-14.949000000000012</c:v>
                </c:pt>
                <c:pt idx="66464">
                  <c:v>-14.947000000000003</c:v>
                </c:pt>
                <c:pt idx="66465">
                  <c:v>-14.944999999999993</c:v>
                </c:pt>
                <c:pt idx="66466">
                  <c:v>-14.943000000000012</c:v>
                </c:pt>
                <c:pt idx="66467">
                  <c:v>-14.941000000000003</c:v>
                </c:pt>
                <c:pt idx="66468">
                  <c:v>-14.938999999999993</c:v>
                </c:pt>
                <c:pt idx="66469">
                  <c:v>-14.937000000000012</c:v>
                </c:pt>
                <c:pt idx="66470">
                  <c:v>-14.935000000000002</c:v>
                </c:pt>
                <c:pt idx="66471">
                  <c:v>-14.932999999999993</c:v>
                </c:pt>
                <c:pt idx="66472">
                  <c:v>-14.931000000000012</c:v>
                </c:pt>
                <c:pt idx="66473">
                  <c:v>-14.929000000000002</c:v>
                </c:pt>
                <c:pt idx="66474">
                  <c:v>-14.926999999999992</c:v>
                </c:pt>
                <c:pt idx="66475">
                  <c:v>-14.925000000000011</c:v>
                </c:pt>
                <c:pt idx="66476">
                  <c:v>-14.923000000000002</c:v>
                </c:pt>
                <c:pt idx="66477">
                  <c:v>-14.920999999999992</c:v>
                </c:pt>
                <c:pt idx="66478">
                  <c:v>-14.919000000000011</c:v>
                </c:pt>
                <c:pt idx="66479">
                  <c:v>-14.917000000000002</c:v>
                </c:pt>
                <c:pt idx="66480">
                  <c:v>-14.914999999999992</c:v>
                </c:pt>
                <c:pt idx="66481">
                  <c:v>-14.913000000000011</c:v>
                </c:pt>
                <c:pt idx="66482">
                  <c:v>-14.911000000000001</c:v>
                </c:pt>
                <c:pt idx="66483">
                  <c:v>-14.908999999999992</c:v>
                </c:pt>
                <c:pt idx="66484">
                  <c:v>-14.907000000000011</c:v>
                </c:pt>
                <c:pt idx="66485">
                  <c:v>-14.905000000000001</c:v>
                </c:pt>
                <c:pt idx="66486">
                  <c:v>-14.902999999999992</c:v>
                </c:pt>
                <c:pt idx="66487">
                  <c:v>-14.90100000000001</c:v>
                </c:pt>
                <c:pt idx="66488">
                  <c:v>-14.899000000000001</c:v>
                </c:pt>
                <c:pt idx="66489">
                  <c:v>-14.896999999999991</c:v>
                </c:pt>
                <c:pt idx="66490">
                  <c:v>-14.89500000000001</c:v>
                </c:pt>
                <c:pt idx="66491">
                  <c:v>-14.893000000000001</c:v>
                </c:pt>
                <c:pt idx="66492">
                  <c:v>-14.890999999999991</c:v>
                </c:pt>
                <c:pt idx="66493">
                  <c:v>-14.88900000000001</c:v>
                </c:pt>
                <c:pt idx="66494">
                  <c:v>-14.887</c:v>
                </c:pt>
                <c:pt idx="66495">
                  <c:v>-14.884999999999991</c:v>
                </c:pt>
                <c:pt idx="66496">
                  <c:v>-14.88300000000001</c:v>
                </c:pt>
                <c:pt idx="66497">
                  <c:v>-14.881</c:v>
                </c:pt>
                <c:pt idx="66498">
                  <c:v>-14.878999999999991</c:v>
                </c:pt>
                <c:pt idx="66499">
                  <c:v>-14.87700000000001</c:v>
                </c:pt>
                <c:pt idx="66500">
                  <c:v>-14.875</c:v>
                </c:pt>
                <c:pt idx="66501">
                  <c:v>-14.87299999999999</c:v>
                </c:pt>
                <c:pt idx="66502">
                  <c:v>-14.871000000000009</c:v>
                </c:pt>
                <c:pt idx="66503">
                  <c:v>-14.869</c:v>
                </c:pt>
                <c:pt idx="66504">
                  <c:v>-14.86699999999999</c:v>
                </c:pt>
                <c:pt idx="66505">
                  <c:v>-14.865000000000009</c:v>
                </c:pt>
                <c:pt idx="66506">
                  <c:v>-14.863</c:v>
                </c:pt>
                <c:pt idx="66507">
                  <c:v>-14.86099999999999</c:v>
                </c:pt>
                <c:pt idx="66508">
                  <c:v>-14.859000000000009</c:v>
                </c:pt>
                <c:pt idx="66509">
                  <c:v>-14.856999999999999</c:v>
                </c:pt>
                <c:pt idx="66510">
                  <c:v>-14.85499999999999</c:v>
                </c:pt>
                <c:pt idx="66511">
                  <c:v>-14.853000000000009</c:v>
                </c:pt>
                <c:pt idx="66512">
                  <c:v>-14.850999999999999</c:v>
                </c:pt>
                <c:pt idx="66513">
                  <c:v>-14.84899999999999</c:v>
                </c:pt>
                <c:pt idx="66514">
                  <c:v>-14.847000000000008</c:v>
                </c:pt>
                <c:pt idx="66515">
                  <c:v>-14.844999999999999</c:v>
                </c:pt>
                <c:pt idx="66516">
                  <c:v>-14.842999999999989</c:v>
                </c:pt>
                <c:pt idx="66517">
                  <c:v>-14.841000000000008</c:v>
                </c:pt>
                <c:pt idx="66518">
                  <c:v>-14.838999999999999</c:v>
                </c:pt>
                <c:pt idx="66519">
                  <c:v>-14.836999999999989</c:v>
                </c:pt>
                <c:pt idx="66520">
                  <c:v>-14.835000000000008</c:v>
                </c:pt>
                <c:pt idx="66521">
                  <c:v>-14.832999999999998</c:v>
                </c:pt>
                <c:pt idx="66522">
                  <c:v>-14.830999999999989</c:v>
                </c:pt>
                <c:pt idx="66523">
                  <c:v>-14.829000000000008</c:v>
                </c:pt>
                <c:pt idx="66524">
                  <c:v>-14.826999999999998</c:v>
                </c:pt>
                <c:pt idx="66525">
                  <c:v>-14.824999999999989</c:v>
                </c:pt>
                <c:pt idx="66526">
                  <c:v>-14.823000000000008</c:v>
                </c:pt>
                <c:pt idx="66527">
                  <c:v>-14.820999999999998</c:v>
                </c:pt>
                <c:pt idx="66528">
                  <c:v>-14.818999999999988</c:v>
                </c:pt>
                <c:pt idx="66529">
                  <c:v>-14.817000000000007</c:v>
                </c:pt>
                <c:pt idx="66530">
                  <c:v>-14.814999999999998</c:v>
                </c:pt>
                <c:pt idx="66531">
                  <c:v>-14.812999999999988</c:v>
                </c:pt>
                <c:pt idx="66532">
                  <c:v>-14.811000000000007</c:v>
                </c:pt>
                <c:pt idx="66533">
                  <c:v>-14.808999999999997</c:v>
                </c:pt>
                <c:pt idx="66534">
                  <c:v>-14.806999999999988</c:v>
                </c:pt>
                <c:pt idx="66535">
                  <c:v>-14.805000000000007</c:v>
                </c:pt>
                <c:pt idx="66536">
                  <c:v>-14.802999999999997</c:v>
                </c:pt>
                <c:pt idx="66537">
                  <c:v>-14.800999999999988</c:v>
                </c:pt>
                <c:pt idx="66538">
                  <c:v>-14.799000000000007</c:v>
                </c:pt>
                <c:pt idx="66539">
                  <c:v>-14.796999999999997</c:v>
                </c:pt>
                <c:pt idx="66540">
                  <c:v>-14.794999999999987</c:v>
                </c:pt>
                <c:pt idx="66541">
                  <c:v>-14.793000000000006</c:v>
                </c:pt>
                <c:pt idx="66542">
                  <c:v>-14.790999999999997</c:v>
                </c:pt>
                <c:pt idx="66543">
                  <c:v>-14.788999999999987</c:v>
                </c:pt>
                <c:pt idx="66544">
                  <c:v>-14.787000000000006</c:v>
                </c:pt>
                <c:pt idx="66545">
                  <c:v>-14.784999999999997</c:v>
                </c:pt>
                <c:pt idx="66546">
                  <c:v>-14.782999999999987</c:v>
                </c:pt>
                <c:pt idx="66547">
                  <c:v>-14.781000000000006</c:v>
                </c:pt>
                <c:pt idx="66548">
                  <c:v>-14.778999999999996</c:v>
                </c:pt>
                <c:pt idx="66549">
                  <c:v>-14.776999999999987</c:v>
                </c:pt>
                <c:pt idx="66550">
                  <c:v>-14.775000000000006</c:v>
                </c:pt>
                <c:pt idx="66551">
                  <c:v>-14.772999999999996</c:v>
                </c:pt>
                <c:pt idx="66552">
                  <c:v>-14.770999999999987</c:v>
                </c:pt>
                <c:pt idx="66553">
                  <c:v>-14.769000000000005</c:v>
                </c:pt>
                <c:pt idx="66554">
                  <c:v>-14.766999999999996</c:v>
                </c:pt>
                <c:pt idx="66555">
                  <c:v>-14.764999999999986</c:v>
                </c:pt>
                <c:pt idx="66556">
                  <c:v>-14.763000000000005</c:v>
                </c:pt>
                <c:pt idx="66557">
                  <c:v>-14.760999999999996</c:v>
                </c:pt>
                <c:pt idx="66558">
                  <c:v>-14.758999999999986</c:v>
                </c:pt>
                <c:pt idx="66559">
                  <c:v>-14.757000000000005</c:v>
                </c:pt>
                <c:pt idx="66560">
                  <c:v>-14.754999999999995</c:v>
                </c:pt>
                <c:pt idx="66561">
                  <c:v>-14.752999999999986</c:v>
                </c:pt>
                <c:pt idx="66562">
                  <c:v>-14.751000000000005</c:v>
                </c:pt>
                <c:pt idx="66563">
                  <c:v>-14.748999999999995</c:v>
                </c:pt>
                <c:pt idx="66564">
                  <c:v>-14.747000000000014</c:v>
                </c:pt>
                <c:pt idx="66565">
                  <c:v>-14.745000000000005</c:v>
                </c:pt>
                <c:pt idx="66566">
                  <c:v>-14.742999999999995</c:v>
                </c:pt>
                <c:pt idx="66567">
                  <c:v>-14.741000000000014</c:v>
                </c:pt>
                <c:pt idx="66568">
                  <c:v>-14.739000000000004</c:v>
                </c:pt>
                <c:pt idx="66569">
                  <c:v>-14.736999999999995</c:v>
                </c:pt>
                <c:pt idx="66570">
                  <c:v>-14.735000000000014</c:v>
                </c:pt>
                <c:pt idx="66571">
                  <c:v>-14.733000000000004</c:v>
                </c:pt>
                <c:pt idx="66572">
                  <c:v>-14.730999999999995</c:v>
                </c:pt>
                <c:pt idx="66573">
                  <c:v>-14.729000000000013</c:v>
                </c:pt>
                <c:pt idx="66574">
                  <c:v>-14.727000000000004</c:v>
                </c:pt>
                <c:pt idx="66575">
                  <c:v>-14.724999999999994</c:v>
                </c:pt>
                <c:pt idx="66576">
                  <c:v>-14.723000000000013</c:v>
                </c:pt>
                <c:pt idx="66577">
                  <c:v>-14.721000000000004</c:v>
                </c:pt>
                <c:pt idx="66578">
                  <c:v>-14.718999999999994</c:v>
                </c:pt>
                <c:pt idx="66579">
                  <c:v>-14.717000000000013</c:v>
                </c:pt>
                <c:pt idx="66580">
                  <c:v>-14.715000000000003</c:v>
                </c:pt>
                <c:pt idx="66581">
                  <c:v>-14.712999999999994</c:v>
                </c:pt>
                <c:pt idx="66582">
                  <c:v>-14.711000000000013</c:v>
                </c:pt>
                <c:pt idx="66583">
                  <c:v>-14.709000000000003</c:v>
                </c:pt>
                <c:pt idx="66584">
                  <c:v>-14.706999999999994</c:v>
                </c:pt>
                <c:pt idx="66585">
                  <c:v>-14.705000000000013</c:v>
                </c:pt>
                <c:pt idx="66586">
                  <c:v>-14.703000000000003</c:v>
                </c:pt>
                <c:pt idx="66587">
                  <c:v>-14.700999999999993</c:v>
                </c:pt>
                <c:pt idx="66588">
                  <c:v>-14.699000000000012</c:v>
                </c:pt>
                <c:pt idx="66589">
                  <c:v>-14.697000000000003</c:v>
                </c:pt>
                <c:pt idx="66590">
                  <c:v>-14.694999999999993</c:v>
                </c:pt>
                <c:pt idx="66591">
                  <c:v>-14.693000000000012</c:v>
                </c:pt>
                <c:pt idx="66592">
                  <c:v>-14.691000000000003</c:v>
                </c:pt>
                <c:pt idx="66593">
                  <c:v>-14.688999999999993</c:v>
                </c:pt>
                <c:pt idx="66594">
                  <c:v>-14.687000000000012</c:v>
                </c:pt>
                <c:pt idx="66595">
                  <c:v>-14.685000000000002</c:v>
                </c:pt>
                <c:pt idx="66596">
                  <c:v>-14.682999999999993</c:v>
                </c:pt>
                <c:pt idx="66597">
                  <c:v>-14.681000000000012</c:v>
                </c:pt>
                <c:pt idx="66598">
                  <c:v>-14.679000000000002</c:v>
                </c:pt>
                <c:pt idx="66599">
                  <c:v>-14.676999999999992</c:v>
                </c:pt>
                <c:pt idx="66600">
                  <c:v>-14.675000000000011</c:v>
                </c:pt>
                <c:pt idx="66601">
                  <c:v>-14.673000000000002</c:v>
                </c:pt>
                <c:pt idx="66602">
                  <c:v>-14.670999999999992</c:v>
                </c:pt>
                <c:pt idx="66603">
                  <c:v>-14.669000000000011</c:v>
                </c:pt>
                <c:pt idx="66604">
                  <c:v>-14.667000000000002</c:v>
                </c:pt>
                <c:pt idx="66605">
                  <c:v>-14.664999999999992</c:v>
                </c:pt>
                <c:pt idx="66606">
                  <c:v>-14.663000000000011</c:v>
                </c:pt>
                <c:pt idx="66607">
                  <c:v>-14.661000000000001</c:v>
                </c:pt>
                <c:pt idx="66608">
                  <c:v>-14.658999999999992</c:v>
                </c:pt>
                <c:pt idx="66609">
                  <c:v>-14.657000000000011</c:v>
                </c:pt>
                <c:pt idx="66610">
                  <c:v>-14.655000000000001</c:v>
                </c:pt>
                <c:pt idx="66611">
                  <c:v>-14.652999999999992</c:v>
                </c:pt>
                <c:pt idx="66612">
                  <c:v>-14.65100000000001</c:v>
                </c:pt>
                <c:pt idx="66613">
                  <c:v>-14.649000000000001</c:v>
                </c:pt>
                <c:pt idx="66614">
                  <c:v>-14.646999999999991</c:v>
                </c:pt>
                <c:pt idx="66615">
                  <c:v>-14.64500000000001</c:v>
                </c:pt>
                <c:pt idx="66616">
                  <c:v>-14.643000000000001</c:v>
                </c:pt>
                <c:pt idx="66617">
                  <c:v>-14.640999999999991</c:v>
                </c:pt>
                <c:pt idx="66618">
                  <c:v>-14.63900000000001</c:v>
                </c:pt>
                <c:pt idx="66619">
                  <c:v>-14.637</c:v>
                </c:pt>
                <c:pt idx="66620">
                  <c:v>-14.634999999999991</c:v>
                </c:pt>
                <c:pt idx="66621">
                  <c:v>-14.63300000000001</c:v>
                </c:pt>
                <c:pt idx="66622">
                  <c:v>-14.631</c:v>
                </c:pt>
                <c:pt idx="66623">
                  <c:v>-14.628999999999991</c:v>
                </c:pt>
                <c:pt idx="66624">
                  <c:v>-14.62700000000001</c:v>
                </c:pt>
                <c:pt idx="66625">
                  <c:v>-14.625</c:v>
                </c:pt>
                <c:pt idx="66626">
                  <c:v>-14.62299999999999</c:v>
                </c:pt>
                <c:pt idx="66627">
                  <c:v>-14.621000000000009</c:v>
                </c:pt>
                <c:pt idx="66628">
                  <c:v>-14.619</c:v>
                </c:pt>
                <c:pt idx="66629">
                  <c:v>-14.61699999999999</c:v>
                </c:pt>
                <c:pt idx="66630">
                  <c:v>-14.615000000000009</c:v>
                </c:pt>
                <c:pt idx="66631">
                  <c:v>-14.613</c:v>
                </c:pt>
                <c:pt idx="66632">
                  <c:v>-14.61099999999999</c:v>
                </c:pt>
                <c:pt idx="66633">
                  <c:v>-14.609000000000009</c:v>
                </c:pt>
                <c:pt idx="66634">
                  <c:v>-14.606999999999999</c:v>
                </c:pt>
                <c:pt idx="66635">
                  <c:v>-14.60499999999999</c:v>
                </c:pt>
                <c:pt idx="66636">
                  <c:v>-14.603000000000009</c:v>
                </c:pt>
                <c:pt idx="66637">
                  <c:v>-14.600999999999999</c:v>
                </c:pt>
                <c:pt idx="66638">
                  <c:v>-14.59899999999999</c:v>
                </c:pt>
                <c:pt idx="66639">
                  <c:v>-14.597000000000008</c:v>
                </c:pt>
                <c:pt idx="66640">
                  <c:v>-14.594999999999999</c:v>
                </c:pt>
                <c:pt idx="66641">
                  <c:v>-14.592999999999989</c:v>
                </c:pt>
                <c:pt idx="66642">
                  <c:v>-14.591000000000008</c:v>
                </c:pt>
                <c:pt idx="66643">
                  <c:v>-14.588999999999999</c:v>
                </c:pt>
                <c:pt idx="66644">
                  <c:v>-14.586999999999989</c:v>
                </c:pt>
                <c:pt idx="66645">
                  <c:v>-14.585000000000008</c:v>
                </c:pt>
                <c:pt idx="66646">
                  <c:v>-14.582999999999998</c:v>
                </c:pt>
                <c:pt idx="66647">
                  <c:v>-14.580999999999989</c:v>
                </c:pt>
                <c:pt idx="66648">
                  <c:v>-14.579000000000008</c:v>
                </c:pt>
                <c:pt idx="66649">
                  <c:v>-14.576999999999998</c:v>
                </c:pt>
                <c:pt idx="66650">
                  <c:v>-14.574999999999989</c:v>
                </c:pt>
                <c:pt idx="66651">
                  <c:v>-14.573000000000008</c:v>
                </c:pt>
                <c:pt idx="66652">
                  <c:v>-14.570999999999998</c:v>
                </c:pt>
                <c:pt idx="66653">
                  <c:v>-14.568999999999988</c:v>
                </c:pt>
                <c:pt idx="66654">
                  <c:v>-14.567000000000007</c:v>
                </c:pt>
                <c:pt idx="66655">
                  <c:v>-14.564999999999998</c:v>
                </c:pt>
                <c:pt idx="66656">
                  <c:v>-14.562999999999988</c:v>
                </c:pt>
                <c:pt idx="66657">
                  <c:v>-14.561000000000007</c:v>
                </c:pt>
                <c:pt idx="66658">
                  <c:v>-14.558999999999997</c:v>
                </c:pt>
                <c:pt idx="66659">
                  <c:v>-14.556999999999988</c:v>
                </c:pt>
                <c:pt idx="66660">
                  <c:v>-14.555000000000007</c:v>
                </c:pt>
                <c:pt idx="66661">
                  <c:v>-14.552999999999997</c:v>
                </c:pt>
                <c:pt idx="66662">
                  <c:v>-14.550999999999988</c:v>
                </c:pt>
                <c:pt idx="66663">
                  <c:v>-14.549000000000007</c:v>
                </c:pt>
                <c:pt idx="66664">
                  <c:v>-14.546999999999997</c:v>
                </c:pt>
                <c:pt idx="66665">
                  <c:v>-14.544999999999987</c:v>
                </c:pt>
                <c:pt idx="66666">
                  <c:v>-14.543000000000006</c:v>
                </c:pt>
                <c:pt idx="66667">
                  <c:v>-14.540999999999997</c:v>
                </c:pt>
                <c:pt idx="66668">
                  <c:v>-14.538999999999987</c:v>
                </c:pt>
                <c:pt idx="66669">
                  <c:v>-14.537000000000006</c:v>
                </c:pt>
                <c:pt idx="66670">
                  <c:v>-14.534999999999997</c:v>
                </c:pt>
                <c:pt idx="66671">
                  <c:v>-14.532999999999987</c:v>
                </c:pt>
                <c:pt idx="66672">
                  <c:v>-14.531000000000006</c:v>
                </c:pt>
                <c:pt idx="66673">
                  <c:v>-14.528999999999996</c:v>
                </c:pt>
                <c:pt idx="66674">
                  <c:v>-14.526999999999987</c:v>
                </c:pt>
                <c:pt idx="66675">
                  <c:v>-14.525000000000006</c:v>
                </c:pt>
                <c:pt idx="66676">
                  <c:v>-14.522999999999996</c:v>
                </c:pt>
                <c:pt idx="66677">
                  <c:v>-14.520999999999987</c:v>
                </c:pt>
                <c:pt idx="66678">
                  <c:v>-14.519000000000005</c:v>
                </c:pt>
                <c:pt idx="66679">
                  <c:v>-14.516999999999996</c:v>
                </c:pt>
                <c:pt idx="66680">
                  <c:v>-14.514999999999986</c:v>
                </c:pt>
                <c:pt idx="66681">
                  <c:v>-14.513000000000005</c:v>
                </c:pt>
                <c:pt idx="66682">
                  <c:v>-14.510999999999996</c:v>
                </c:pt>
                <c:pt idx="66683">
                  <c:v>-14.508999999999986</c:v>
                </c:pt>
                <c:pt idx="66684">
                  <c:v>-14.507000000000005</c:v>
                </c:pt>
                <c:pt idx="66685">
                  <c:v>-14.504999999999995</c:v>
                </c:pt>
                <c:pt idx="66686">
                  <c:v>-14.502999999999986</c:v>
                </c:pt>
                <c:pt idx="66687">
                  <c:v>-14.501000000000005</c:v>
                </c:pt>
                <c:pt idx="66688">
                  <c:v>-14.498999999999995</c:v>
                </c:pt>
                <c:pt idx="66689">
                  <c:v>-14.497000000000014</c:v>
                </c:pt>
                <c:pt idx="66690">
                  <c:v>-14.495000000000005</c:v>
                </c:pt>
                <c:pt idx="66691">
                  <c:v>-14.492999999999995</c:v>
                </c:pt>
                <c:pt idx="66692">
                  <c:v>-14.491000000000014</c:v>
                </c:pt>
                <c:pt idx="66693">
                  <c:v>-14.489000000000004</c:v>
                </c:pt>
                <c:pt idx="66694">
                  <c:v>-14.486999999999995</c:v>
                </c:pt>
                <c:pt idx="66695">
                  <c:v>-14.485000000000014</c:v>
                </c:pt>
                <c:pt idx="66696">
                  <c:v>-14.483000000000004</c:v>
                </c:pt>
                <c:pt idx="66697">
                  <c:v>-14.480999999999995</c:v>
                </c:pt>
                <c:pt idx="66698">
                  <c:v>-14.479000000000013</c:v>
                </c:pt>
                <c:pt idx="66699">
                  <c:v>-14.477000000000004</c:v>
                </c:pt>
                <c:pt idx="66700">
                  <c:v>-14.474999999999994</c:v>
                </c:pt>
                <c:pt idx="66701">
                  <c:v>-14.473000000000013</c:v>
                </c:pt>
                <c:pt idx="66702">
                  <c:v>-14.471000000000004</c:v>
                </c:pt>
                <c:pt idx="66703">
                  <c:v>-14.468999999999994</c:v>
                </c:pt>
                <c:pt idx="66704">
                  <c:v>-14.467000000000013</c:v>
                </c:pt>
                <c:pt idx="66705">
                  <c:v>-14.465000000000003</c:v>
                </c:pt>
                <c:pt idx="66706">
                  <c:v>-14.462999999999994</c:v>
                </c:pt>
                <c:pt idx="66707">
                  <c:v>-14.461000000000013</c:v>
                </c:pt>
                <c:pt idx="66708">
                  <c:v>-14.459000000000003</c:v>
                </c:pt>
                <c:pt idx="66709">
                  <c:v>-14.456999999999994</c:v>
                </c:pt>
                <c:pt idx="66710">
                  <c:v>-14.455000000000013</c:v>
                </c:pt>
                <c:pt idx="66711">
                  <c:v>-14.453000000000003</c:v>
                </c:pt>
                <c:pt idx="66712">
                  <c:v>-14.450999999999993</c:v>
                </c:pt>
                <c:pt idx="66713">
                  <c:v>-14.449000000000012</c:v>
                </c:pt>
                <c:pt idx="66714">
                  <c:v>-14.447000000000003</c:v>
                </c:pt>
                <c:pt idx="66715">
                  <c:v>-14.444999999999993</c:v>
                </c:pt>
                <c:pt idx="66716">
                  <c:v>-14.443000000000012</c:v>
                </c:pt>
                <c:pt idx="66717">
                  <c:v>-14.441000000000003</c:v>
                </c:pt>
                <c:pt idx="66718">
                  <c:v>-14.438999999999993</c:v>
                </c:pt>
                <c:pt idx="66719">
                  <c:v>-14.437000000000012</c:v>
                </c:pt>
                <c:pt idx="66720">
                  <c:v>-14.435000000000002</c:v>
                </c:pt>
                <c:pt idx="66721">
                  <c:v>-14.432999999999993</c:v>
                </c:pt>
                <c:pt idx="66722">
                  <c:v>-14.431000000000012</c:v>
                </c:pt>
                <c:pt idx="66723">
                  <c:v>-14.429000000000002</c:v>
                </c:pt>
                <c:pt idx="66724">
                  <c:v>-14.426999999999992</c:v>
                </c:pt>
                <c:pt idx="66725">
                  <c:v>-14.425000000000011</c:v>
                </c:pt>
                <c:pt idx="66726">
                  <c:v>-14.423000000000002</c:v>
                </c:pt>
                <c:pt idx="66727">
                  <c:v>-14.420999999999992</c:v>
                </c:pt>
                <c:pt idx="66728">
                  <c:v>-14.419000000000011</c:v>
                </c:pt>
                <c:pt idx="66729">
                  <c:v>-14.417000000000002</c:v>
                </c:pt>
                <c:pt idx="66730">
                  <c:v>-14.414999999999992</c:v>
                </c:pt>
                <c:pt idx="66731">
                  <c:v>-14.413000000000011</c:v>
                </c:pt>
                <c:pt idx="66732">
                  <c:v>-14.411000000000001</c:v>
                </c:pt>
                <c:pt idx="66733">
                  <c:v>-14.408999999999992</c:v>
                </c:pt>
                <c:pt idx="66734">
                  <c:v>-14.407000000000011</c:v>
                </c:pt>
                <c:pt idx="66735">
                  <c:v>-14.405000000000001</c:v>
                </c:pt>
                <c:pt idx="66736">
                  <c:v>-14.402999999999992</c:v>
                </c:pt>
                <c:pt idx="66737">
                  <c:v>-14.40100000000001</c:v>
                </c:pt>
                <c:pt idx="66738">
                  <c:v>-14.399000000000001</c:v>
                </c:pt>
                <c:pt idx="66739">
                  <c:v>-14.396999999999991</c:v>
                </c:pt>
                <c:pt idx="66740">
                  <c:v>-14.39500000000001</c:v>
                </c:pt>
                <c:pt idx="66741">
                  <c:v>-14.393000000000001</c:v>
                </c:pt>
                <c:pt idx="66742">
                  <c:v>-14.390999999999991</c:v>
                </c:pt>
                <c:pt idx="66743">
                  <c:v>-14.38900000000001</c:v>
                </c:pt>
                <c:pt idx="66744">
                  <c:v>-14.387</c:v>
                </c:pt>
                <c:pt idx="66745">
                  <c:v>-14.384999999999991</c:v>
                </c:pt>
                <c:pt idx="66746">
                  <c:v>-14.38300000000001</c:v>
                </c:pt>
                <c:pt idx="66747">
                  <c:v>-14.381</c:v>
                </c:pt>
                <c:pt idx="66748">
                  <c:v>-14.378999999999991</c:v>
                </c:pt>
                <c:pt idx="66749">
                  <c:v>-14.37700000000001</c:v>
                </c:pt>
                <c:pt idx="66750">
                  <c:v>-14.375</c:v>
                </c:pt>
                <c:pt idx="66751">
                  <c:v>-14.37299999999999</c:v>
                </c:pt>
                <c:pt idx="66752">
                  <c:v>-14.371000000000009</c:v>
                </c:pt>
                <c:pt idx="66753">
                  <c:v>-14.369</c:v>
                </c:pt>
                <c:pt idx="66754">
                  <c:v>-14.36699999999999</c:v>
                </c:pt>
                <c:pt idx="66755">
                  <c:v>-14.365000000000009</c:v>
                </c:pt>
                <c:pt idx="66756">
                  <c:v>-14.363</c:v>
                </c:pt>
                <c:pt idx="66757">
                  <c:v>-14.36099999999999</c:v>
                </c:pt>
                <c:pt idx="66758">
                  <c:v>-14.359000000000009</c:v>
                </c:pt>
                <c:pt idx="66759">
                  <c:v>-14.356999999999999</c:v>
                </c:pt>
                <c:pt idx="66760">
                  <c:v>-14.35499999999999</c:v>
                </c:pt>
                <c:pt idx="66761">
                  <c:v>-14.353000000000009</c:v>
                </c:pt>
                <c:pt idx="66762">
                  <c:v>-14.350999999999999</c:v>
                </c:pt>
                <c:pt idx="66763">
                  <c:v>-14.34899999999999</c:v>
                </c:pt>
                <c:pt idx="66764">
                  <c:v>-14.347000000000008</c:v>
                </c:pt>
                <c:pt idx="66765">
                  <c:v>-14.344999999999999</c:v>
                </c:pt>
                <c:pt idx="66766">
                  <c:v>-14.342999999999989</c:v>
                </c:pt>
                <c:pt idx="66767">
                  <c:v>-14.341000000000008</c:v>
                </c:pt>
                <c:pt idx="66768">
                  <c:v>-14.338999999999999</c:v>
                </c:pt>
                <c:pt idx="66769">
                  <c:v>-14.336999999999989</c:v>
                </c:pt>
                <c:pt idx="66770">
                  <c:v>-14.335000000000008</c:v>
                </c:pt>
                <c:pt idx="66771">
                  <c:v>-14.332999999999998</c:v>
                </c:pt>
                <c:pt idx="66772">
                  <c:v>-14.330999999999989</c:v>
                </c:pt>
                <c:pt idx="66773">
                  <c:v>-14.329000000000008</c:v>
                </c:pt>
                <c:pt idx="66774">
                  <c:v>-14.326999999999998</c:v>
                </c:pt>
                <c:pt idx="66775">
                  <c:v>-14.324999999999989</c:v>
                </c:pt>
                <c:pt idx="66776">
                  <c:v>-14.323000000000008</c:v>
                </c:pt>
                <c:pt idx="66777">
                  <c:v>-14.320999999999998</c:v>
                </c:pt>
                <c:pt idx="66778">
                  <c:v>-14.318999999999988</c:v>
                </c:pt>
                <c:pt idx="66779">
                  <c:v>-14.317000000000007</c:v>
                </c:pt>
                <c:pt idx="66780">
                  <c:v>-14.314999999999998</c:v>
                </c:pt>
                <c:pt idx="66781">
                  <c:v>-14.312999999999988</c:v>
                </c:pt>
                <c:pt idx="66782">
                  <c:v>-14.311000000000007</c:v>
                </c:pt>
                <c:pt idx="66783">
                  <c:v>-14.308999999999997</c:v>
                </c:pt>
                <c:pt idx="66784">
                  <c:v>-14.306999999999988</c:v>
                </c:pt>
                <c:pt idx="66785">
                  <c:v>-14.305000000000007</c:v>
                </c:pt>
                <c:pt idx="66786">
                  <c:v>-14.302999999999997</c:v>
                </c:pt>
                <c:pt idx="66787">
                  <c:v>-14.300999999999988</c:v>
                </c:pt>
                <c:pt idx="66788">
                  <c:v>-14.299000000000007</c:v>
                </c:pt>
                <c:pt idx="66789">
                  <c:v>-14.296999999999997</c:v>
                </c:pt>
                <c:pt idx="66790">
                  <c:v>-14.294999999999987</c:v>
                </c:pt>
                <c:pt idx="66791">
                  <c:v>-14.293000000000006</c:v>
                </c:pt>
                <c:pt idx="66792">
                  <c:v>-14.290999999999997</c:v>
                </c:pt>
                <c:pt idx="66793">
                  <c:v>-14.288999999999987</c:v>
                </c:pt>
                <c:pt idx="66794">
                  <c:v>-14.287000000000006</c:v>
                </c:pt>
                <c:pt idx="66795">
                  <c:v>-14.284999999999997</c:v>
                </c:pt>
                <c:pt idx="66796">
                  <c:v>-14.282999999999987</c:v>
                </c:pt>
                <c:pt idx="66797">
                  <c:v>-14.281000000000006</c:v>
                </c:pt>
                <c:pt idx="66798">
                  <c:v>-14.278999999999996</c:v>
                </c:pt>
                <c:pt idx="66799">
                  <c:v>-14.276999999999987</c:v>
                </c:pt>
                <c:pt idx="66800">
                  <c:v>-14.275000000000006</c:v>
                </c:pt>
                <c:pt idx="66801">
                  <c:v>-14.272999999999996</c:v>
                </c:pt>
                <c:pt idx="66802">
                  <c:v>-14.270999999999987</c:v>
                </c:pt>
                <c:pt idx="66803">
                  <c:v>-14.269000000000005</c:v>
                </c:pt>
                <c:pt idx="66804">
                  <c:v>-14.266999999999996</c:v>
                </c:pt>
                <c:pt idx="66805">
                  <c:v>-14.264999999999986</c:v>
                </c:pt>
                <c:pt idx="66806">
                  <c:v>-14.263000000000005</c:v>
                </c:pt>
                <c:pt idx="66807">
                  <c:v>-14.260999999999996</c:v>
                </c:pt>
                <c:pt idx="66808">
                  <c:v>-14.258999999999986</c:v>
                </c:pt>
                <c:pt idx="66809">
                  <c:v>-14.257000000000005</c:v>
                </c:pt>
                <c:pt idx="66810">
                  <c:v>-14.254999999999995</c:v>
                </c:pt>
                <c:pt idx="66811">
                  <c:v>-14.252999999999986</c:v>
                </c:pt>
                <c:pt idx="66812">
                  <c:v>-14.251000000000005</c:v>
                </c:pt>
                <c:pt idx="66813">
                  <c:v>-14.248999999999995</c:v>
                </c:pt>
                <c:pt idx="66814">
                  <c:v>-14.247000000000014</c:v>
                </c:pt>
                <c:pt idx="66815">
                  <c:v>-14.245000000000005</c:v>
                </c:pt>
                <c:pt idx="66816">
                  <c:v>-14.242999999999995</c:v>
                </c:pt>
                <c:pt idx="66817">
                  <c:v>-14.241000000000014</c:v>
                </c:pt>
                <c:pt idx="66818">
                  <c:v>-14.239000000000004</c:v>
                </c:pt>
                <c:pt idx="66819">
                  <c:v>-14.236999999999995</c:v>
                </c:pt>
                <c:pt idx="66820">
                  <c:v>-14.235000000000014</c:v>
                </c:pt>
                <c:pt idx="66821">
                  <c:v>-14.233000000000004</c:v>
                </c:pt>
                <c:pt idx="66822">
                  <c:v>-14.230999999999995</c:v>
                </c:pt>
                <c:pt idx="66823">
                  <c:v>-14.229000000000013</c:v>
                </c:pt>
                <c:pt idx="66824">
                  <c:v>-14.227000000000004</c:v>
                </c:pt>
                <c:pt idx="66825">
                  <c:v>-14.224999999999994</c:v>
                </c:pt>
                <c:pt idx="66826">
                  <c:v>-14.223000000000013</c:v>
                </c:pt>
                <c:pt idx="66827">
                  <c:v>-14.221000000000004</c:v>
                </c:pt>
                <c:pt idx="66828">
                  <c:v>-14.218999999999994</c:v>
                </c:pt>
                <c:pt idx="66829">
                  <c:v>-14.217000000000013</c:v>
                </c:pt>
                <c:pt idx="66830">
                  <c:v>-14.215000000000003</c:v>
                </c:pt>
                <c:pt idx="66831">
                  <c:v>-14.212999999999994</c:v>
                </c:pt>
                <c:pt idx="66832">
                  <c:v>-14.211000000000013</c:v>
                </c:pt>
                <c:pt idx="66833">
                  <c:v>-14.209000000000003</c:v>
                </c:pt>
                <c:pt idx="66834">
                  <c:v>-14.206999999999994</c:v>
                </c:pt>
                <c:pt idx="66835">
                  <c:v>-14.205000000000013</c:v>
                </c:pt>
                <c:pt idx="66836">
                  <c:v>-14.203000000000003</c:v>
                </c:pt>
                <c:pt idx="66837">
                  <c:v>-14.200999999999993</c:v>
                </c:pt>
                <c:pt idx="66838">
                  <c:v>-14.199000000000012</c:v>
                </c:pt>
                <c:pt idx="66839">
                  <c:v>-14.197000000000003</c:v>
                </c:pt>
                <c:pt idx="66840">
                  <c:v>-14.194999999999993</c:v>
                </c:pt>
                <c:pt idx="66841">
                  <c:v>-14.193000000000012</c:v>
                </c:pt>
                <c:pt idx="66842">
                  <c:v>-14.191000000000003</c:v>
                </c:pt>
                <c:pt idx="66843">
                  <c:v>-14.188999999999993</c:v>
                </c:pt>
                <c:pt idx="66844">
                  <c:v>-14.187000000000012</c:v>
                </c:pt>
                <c:pt idx="66845">
                  <c:v>-14.185000000000002</c:v>
                </c:pt>
                <c:pt idx="66846">
                  <c:v>-14.182999999999993</c:v>
                </c:pt>
                <c:pt idx="66847">
                  <c:v>-14.181000000000012</c:v>
                </c:pt>
                <c:pt idx="66848">
                  <c:v>-14.179000000000002</c:v>
                </c:pt>
                <c:pt idx="66849">
                  <c:v>-14.176999999999992</c:v>
                </c:pt>
                <c:pt idx="66850">
                  <c:v>-14.175000000000011</c:v>
                </c:pt>
                <c:pt idx="66851">
                  <c:v>-14.173000000000002</c:v>
                </c:pt>
                <c:pt idx="66852">
                  <c:v>-14.170999999999992</c:v>
                </c:pt>
                <c:pt idx="66853">
                  <c:v>-14.169000000000011</c:v>
                </c:pt>
                <c:pt idx="66854">
                  <c:v>-14.167000000000002</c:v>
                </c:pt>
                <c:pt idx="66855">
                  <c:v>-14.164999999999992</c:v>
                </c:pt>
                <c:pt idx="66856">
                  <c:v>-14.163000000000011</c:v>
                </c:pt>
                <c:pt idx="66857">
                  <c:v>-14.161000000000001</c:v>
                </c:pt>
                <c:pt idx="66858">
                  <c:v>-14.158999999999992</c:v>
                </c:pt>
                <c:pt idx="66859">
                  <c:v>-14.157000000000011</c:v>
                </c:pt>
                <c:pt idx="66860">
                  <c:v>-14.155000000000001</c:v>
                </c:pt>
                <c:pt idx="66861">
                  <c:v>-14.152999999999992</c:v>
                </c:pt>
                <c:pt idx="66862">
                  <c:v>-14.15100000000001</c:v>
                </c:pt>
                <c:pt idx="66863">
                  <c:v>-14.149000000000001</c:v>
                </c:pt>
                <c:pt idx="66864">
                  <c:v>-14.146999999999991</c:v>
                </c:pt>
                <c:pt idx="66865">
                  <c:v>-14.14500000000001</c:v>
                </c:pt>
                <c:pt idx="66866">
                  <c:v>-14.143000000000001</c:v>
                </c:pt>
                <c:pt idx="66867">
                  <c:v>-14.140999999999991</c:v>
                </c:pt>
                <c:pt idx="66868">
                  <c:v>-14.13900000000001</c:v>
                </c:pt>
                <c:pt idx="66869">
                  <c:v>-14.137</c:v>
                </c:pt>
                <c:pt idx="66870">
                  <c:v>-14.134999999999991</c:v>
                </c:pt>
                <c:pt idx="66871">
                  <c:v>-14.13300000000001</c:v>
                </c:pt>
                <c:pt idx="66872">
                  <c:v>-14.131</c:v>
                </c:pt>
                <c:pt idx="66873">
                  <c:v>-14.128999999999991</c:v>
                </c:pt>
                <c:pt idx="66874">
                  <c:v>-14.12700000000001</c:v>
                </c:pt>
                <c:pt idx="66875">
                  <c:v>-14.125</c:v>
                </c:pt>
                <c:pt idx="66876">
                  <c:v>-14.12299999999999</c:v>
                </c:pt>
                <c:pt idx="66877">
                  <c:v>-14.121000000000009</c:v>
                </c:pt>
                <c:pt idx="66878">
                  <c:v>-14.119</c:v>
                </c:pt>
                <c:pt idx="66879">
                  <c:v>-14.11699999999999</c:v>
                </c:pt>
                <c:pt idx="66880">
                  <c:v>-14.115000000000009</c:v>
                </c:pt>
                <c:pt idx="66881">
                  <c:v>-14.113</c:v>
                </c:pt>
                <c:pt idx="66882">
                  <c:v>-14.11099999999999</c:v>
                </c:pt>
                <c:pt idx="66883">
                  <c:v>-14.109000000000009</c:v>
                </c:pt>
                <c:pt idx="66884">
                  <c:v>-14.106999999999999</c:v>
                </c:pt>
                <c:pt idx="66885">
                  <c:v>-14.10499999999999</c:v>
                </c:pt>
                <c:pt idx="66886">
                  <c:v>-14.103000000000009</c:v>
                </c:pt>
                <c:pt idx="66887">
                  <c:v>-14.100999999999999</c:v>
                </c:pt>
                <c:pt idx="66888">
                  <c:v>-14.09899999999999</c:v>
                </c:pt>
                <c:pt idx="66889">
                  <c:v>-14.097000000000008</c:v>
                </c:pt>
                <c:pt idx="66890">
                  <c:v>-14.094999999999999</c:v>
                </c:pt>
                <c:pt idx="66891">
                  <c:v>-14.092999999999989</c:v>
                </c:pt>
                <c:pt idx="66892">
                  <c:v>-14.091000000000008</c:v>
                </c:pt>
                <c:pt idx="66893">
                  <c:v>-14.088999999999999</c:v>
                </c:pt>
                <c:pt idx="66894">
                  <c:v>-14.086999999999989</c:v>
                </c:pt>
                <c:pt idx="66895">
                  <c:v>-14.085000000000008</c:v>
                </c:pt>
                <c:pt idx="66896">
                  <c:v>-14.082999999999998</c:v>
                </c:pt>
                <c:pt idx="66897">
                  <c:v>-14.080999999999989</c:v>
                </c:pt>
                <c:pt idx="66898">
                  <c:v>-14.079000000000008</c:v>
                </c:pt>
                <c:pt idx="66899">
                  <c:v>-14.076999999999998</c:v>
                </c:pt>
                <c:pt idx="66900">
                  <c:v>-14.074999999999989</c:v>
                </c:pt>
                <c:pt idx="66901">
                  <c:v>-14.073000000000008</c:v>
                </c:pt>
                <c:pt idx="66902">
                  <c:v>-14.070999999999998</c:v>
                </c:pt>
                <c:pt idx="66903">
                  <c:v>-14.068999999999988</c:v>
                </c:pt>
                <c:pt idx="66904">
                  <c:v>-14.067000000000007</c:v>
                </c:pt>
                <c:pt idx="66905">
                  <c:v>-14.064999999999998</c:v>
                </c:pt>
                <c:pt idx="66906">
                  <c:v>-14.062999999999988</c:v>
                </c:pt>
                <c:pt idx="66907">
                  <c:v>-14.061000000000007</c:v>
                </c:pt>
                <c:pt idx="66908">
                  <c:v>-14.058999999999997</c:v>
                </c:pt>
                <c:pt idx="66909">
                  <c:v>-14.056999999999988</c:v>
                </c:pt>
                <c:pt idx="66910">
                  <c:v>-14.055000000000007</c:v>
                </c:pt>
                <c:pt idx="66911">
                  <c:v>-14.052999999999997</c:v>
                </c:pt>
                <c:pt idx="66912">
                  <c:v>-14.050999999999988</c:v>
                </c:pt>
                <c:pt idx="66913">
                  <c:v>-14.049000000000007</c:v>
                </c:pt>
                <c:pt idx="66914">
                  <c:v>-14.046999999999997</c:v>
                </c:pt>
                <c:pt idx="66915">
                  <c:v>-14.044999999999987</c:v>
                </c:pt>
                <c:pt idx="66916">
                  <c:v>-14.043000000000006</c:v>
                </c:pt>
                <c:pt idx="66917">
                  <c:v>-14.040999999999997</c:v>
                </c:pt>
                <c:pt idx="66918">
                  <c:v>-14.038999999999987</c:v>
                </c:pt>
                <c:pt idx="66919">
                  <c:v>-14.037000000000006</c:v>
                </c:pt>
                <c:pt idx="66920">
                  <c:v>-14.034999999999997</c:v>
                </c:pt>
                <c:pt idx="66921">
                  <c:v>-14.032999999999987</c:v>
                </c:pt>
                <c:pt idx="66922">
                  <c:v>-14.031000000000006</c:v>
                </c:pt>
                <c:pt idx="66923">
                  <c:v>-14.028999999999996</c:v>
                </c:pt>
                <c:pt idx="66924">
                  <c:v>-14.026999999999987</c:v>
                </c:pt>
                <c:pt idx="66925">
                  <c:v>-14.025000000000006</c:v>
                </c:pt>
                <c:pt idx="66926">
                  <c:v>-14.022999999999996</c:v>
                </c:pt>
                <c:pt idx="66927">
                  <c:v>-14.020999999999987</c:v>
                </c:pt>
                <c:pt idx="66928">
                  <c:v>-14.019000000000005</c:v>
                </c:pt>
                <c:pt idx="66929">
                  <c:v>-14.016999999999996</c:v>
                </c:pt>
                <c:pt idx="66930">
                  <c:v>-14.014999999999986</c:v>
                </c:pt>
                <c:pt idx="66931">
                  <c:v>-14.013000000000005</c:v>
                </c:pt>
                <c:pt idx="66932">
                  <c:v>-14.010999999999996</c:v>
                </c:pt>
                <c:pt idx="66933">
                  <c:v>-14.008999999999986</c:v>
                </c:pt>
                <c:pt idx="66934">
                  <c:v>-14.007000000000005</c:v>
                </c:pt>
                <c:pt idx="66935">
                  <c:v>-14.004999999999995</c:v>
                </c:pt>
                <c:pt idx="66936">
                  <c:v>-14.002999999999986</c:v>
                </c:pt>
                <c:pt idx="66937">
                  <c:v>-14.001000000000005</c:v>
                </c:pt>
                <c:pt idx="66938">
                  <c:v>-13.998999999999995</c:v>
                </c:pt>
                <c:pt idx="66939">
                  <c:v>-13.997000000000014</c:v>
                </c:pt>
                <c:pt idx="66940">
                  <c:v>-13.995000000000005</c:v>
                </c:pt>
                <c:pt idx="66941">
                  <c:v>-13.992999999999995</c:v>
                </c:pt>
                <c:pt idx="66942">
                  <c:v>-13.991000000000014</c:v>
                </c:pt>
                <c:pt idx="66943">
                  <c:v>-13.989000000000004</c:v>
                </c:pt>
                <c:pt idx="66944">
                  <c:v>-13.986999999999995</c:v>
                </c:pt>
                <c:pt idx="66945">
                  <c:v>-13.985000000000014</c:v>
                </c:pt>
                <c:pt idx="66946">
                  <c:v>-13.983000000000004</c:v>
                </c:pt>
                <c:pt idx="66947">
                  <c:v>-13.980999999999995</c:v>
                </c:pt>
                <c:pt idx="66948">
                  <c:v>-13.979000000000013</c:v>
                </c:pt>
                <c:pt idx="66949">
                  <c:v>-13.977000000000004</c:v>
                </c:pt>
                <c:pt idx="66950">
                  <c:v>-13.974999999999994</c:v>
                </c:pt>
                <c:pt idx="66951">
                  <c:v>-13.973000000000013</c:v>
                </c:pt>
                <c:pt idx="66952">
                  <c:v>-13.971000000000004</c:v>
                </c:pt>
                <c:pt idx="66953">
                  <c:v>-13.968999999999994</c:v>
                </c:pt>
                <c:pt idx="66954">
                  <c:v>-13.967000000000013</c:v>
                </c:pt>
                <c:pt idx="66955">
                  <c:v>-13.965000000000003</c:v>
                </c:pt>
                <c:pt idx="66956">
                  <c:v>-13.962999999999994</c:v>
                </c:pt>
                <c:pt idx="66957">
                  <c:v>-13.961000000000013</c:v>
                </c:pt>
                <c:pt idx="66958">
                  <c:v>-13.959000000000003</c:v>
                </c:pt>
                <c:pt idx="66959">
                  <c:v>-13.956999999999994</c:v>
                </c:pt>
                <c:pt idx="66960">
                  <c:v>-13.955000000000013</c:v>
                </c:pt>
                <c:pt idx="66961">
                  <c:v>-13.953000000000003</c:v>
                </c:pt>
                <c:pt idx="66962">
                  <c:v>-13.950999999999993</c:v>
                </c:pt>
                <c:pt idx="66963">
                  <c:v>-13.949000000000012</c:v>
                </c:pt>
                <c:pt idx="66964">
                  <c:v>-13.947000000000003</c:v>
                </c:pt>
                <c:pt idx="66965">
                  <c:v>-13.944999999999993</c:v>
                </c:pt>
                <c:pt idx="66966">
                  <c:v>-13.943000000000012</c:v>
                </c:pt>
                <c:pt idx="66967">
                  <c:v>-13.941000000000003</c:v>
                </c:pt>
                <c:pt idx="66968">
                  <c:v>-13.938999999999993</c:v>
                </c:pt>
                <c:pt idx="66969">
                  <c:v>-13.937000000000012</c:v>
                </c:pt>
                <c:pt idx="66970">
                  <c:v>-13.935000000000002</c:v>
                </c:pt>
                <c:pt idx="66971">
                  <c:v>-13.932999999999993</c:v>
                </c:pt>
                <c:pt idx="66972">
                  <c:v>-13.931000000000012</c:v>
                </c:pt>
                <c:pt idx="66973">
                  <c:v>-13.929000000000002</c:v>
                </c:pt>
                <c:pt idx="66974">
                  <c:v>-13.926999999999992</c:v>
                </c:pt>
                <c:pt idx="66975">
                  <c:v>-13.925000000000011</c:v>
                </c:pt>
                <c:pt idx="66976">
                  <c:v>-13.923000000000002</c:v>
                </c:pt>
                <c:pt idx="66977">
                  <c:v>-13.920999999999992</c:v>
                </c:pt>
                <c:pt idx="66978">
                  <c:v>-13.919000000000011</c:v>
                </c:pt>
                <c:pt idx="66979">
                  <c:v>-13.917000000000002</c:v>
                </c:pt>
                <c:pt idx="66980">
                  <c:v>-13.914999999999992</c:v>
                </c:pt>
                <c:pt idx="66981">
                  <c:v>-13.913000000000011</c:v>
                </c:pt>
                <c:pt idx="66982">
                  <c:v>-13.911000000000001</c:v>
                </c:pt>
                <c:pt idx="66983">
                  <c:v>-13.908999999999992</c:v>
                </c:pt>
                <c:pt idx="66984">
                  <c:v>-13.907000000000011</c:v>
                </c:pt>
                <c:pt idx="66985">
                  <c:v>-13.905000000000001</c:v>
                </c:pt>
                <c:pt idx="66986">
                  <c:v>-13.902999999999992</c:v>
                </c:pt>
                <c:pt idx="66987">
                  <c:v>-13.90100000000001</c:v>
                </c:pt>
                <c:pt idx="66988">
                  <c:v>-13.899000000000001</c:v>
                </c:pt>
                <c:pt idx="66989">
                  <c:v>-13.896999999999991</c:v>
                </c:pt>
                <c:pt idx="66990">
                  <c:v>-13.89500000000001</c:v>
                </c:pt>
                <c:pt idx="66991">
                  <c:v>-13.893000000000001</c:v>
                </c:pt>
                <c:pt idx="66992">
                  <c:v>-13.890999999999991</c:v>
                </c:pt>
                <c:pt idx="66993">
                  <c:v>-13.88900000000001</c:v>
                </c:pt>
                <c:pt idx="66994">
                  <c:v>-13.887</c:v>
                </c:pt>
                <c:pt idx="66995">
                  <c:v>-13.884999999999991</c:v>
                </c:pt>
                <c:pt idx="66996">
                  <c:v>-13.88300000000001</c:v>
                </c:pt>
                <c:pt idx="66997">
                  <c:v>-13.881</c:v>
                </c:pt>
                <c:pt idx="66998">
                  <c:v>-13.878999999999991</c:v>
                </c:pt>
                <c:pt idx="66999">
                  <c:v>-13.87700000000001</c:v>
                </c:pt>
                <c:pt idx="67000">
                  <c:v>-13.875</c:v>
                </c:pt>
                <c:pt idx="67001">
                  <c:v>-13.87299999999999</c:v>
                </c:pt>
                <c:pt idx="67002">
                  <c:v>-13.871000000000009</c:v>
                </c:pt>
                <c:pt idx="67003">
                  <c:v>-13.869</c:v>
                </c:pt>
                <c:pt idx="67004">
                  <c:v>-13.86699999999999</c:v>
                </c:pt>
                <c:pt idx="67005">
                  <c:v>-13.865000000000009</c:v>
                </c:pt>
                <c:pt idx="67006">
                  <c:v>-13.863</c:v>
                </c:pt>
                <c:pt idx="67007">
                  <c:v>-13.86099999999999</c:v>
                </c:pt>
                <c:pt idx="67008">
                  <c:v>-13.859000000000009</c:v>
                </c:pt>
                <c:pt idx="67009">
                  <c:v>-13.856999999999999</c:v>
                </c:pt>
                <c:pt idx="67010">
                  <c:v>-13.85499999999999</c:v>
                </c:pt>
                <c:pt idx="67011">
                  <c:v>-13.853000000000009</c:v>
                </c:pt>
                <c:pt idx="67012">
                  <c:v>-13.850999999999999</c:v>
                </c:pt>
                <c:pt idx="67013">
                  <c:v>-13.84899999999999</c:v>
                </c:pt>
                <c:pt idx="67014">
                  <c:v>-13.847000000000008</c:v>
                </c:pt>
                <c:pt idx="67015">
                  <c:v>-13.844999999999999</c:v>
                </c:pt>
                <c:pt idx="67016">
                  <c:v>-13.842999999999989</c:v>
                </c:pt>
                <c:pt idx="67017">
                  <c:v>-13.841000000000008</c:v>
                </c:pt>
                <c:pt idx="67018">
                  <c:v>-13.838999999999999</c:v>
                </c:pt>
                <c:pt idx="67019">
                  <c:v>-13.836999999999989</c:v>
                </c:pt>
                <c:pt idx="67020">
                  <c:v>-13.835000000000008</c:v>
                </c:pt>
                <c:pt idx="67021">
                  <c:v>-13.832999999999998</c:v>
                </c:pt>
                <c:pt idx="67022">
                  <c:v>-13.830999999999989</c:v>
                </c:pt>
                <c:pt idx="67023">
                  <c:v>-13.829000000000008</c:v>
                </c:pt>
                <c:pt idx="67024">
                  <c:v>-13.826999999999998</c:v>
                </c:pt>
                <c:pt idx="67025">
                  <c:v>-13.824999999999989</c:v>
                </c:pt>
                <c:pt idx="67026">
                  <c:v>-13.823000000000008</c:v>
                </c:pt>
                <c:pt idx="67027">
                  <c:v>-13.820999999999998</c:v>
                </c:pt>
                <c:pt idx="67028">
                  <c:v>-13.818999999999988</c:v>
                </c:pt>
                <c:pt idx="67029">
                  <c:v>-13.817000000000007</c:v>
                </c:pt>
                <c:pt idx="67030">
                  <c:v>-13.814999999999998</c:v>
                </c:pt>
                <c:pt idx="67031">
                  <c:v>-13.812999999999988</c:v>
                </c:pt>
                <c:pt idx="67032">
                  <c:v>-13.811000000000007</c:v>
                </c:pt>
                <c:pt idx="67033">
                  <c:v>-13.808999999999997</c:v>
                </c:pt>
                <c:pt idx="67034">
                  <c:v>-13.806999999999988</c:v>
                </c:pt>
                <c:pt idx="67035">
                  <c:v>-13.805000000000007</c:v>
                </c:pt>
                <c:pt idx="67036">
                  <c:v>-13.802999999999997</c:v>
                </c:pt>
                <c:pt idx="67037">
                  <c:v>-13.800999999999988</c:v>
                </c:pt>
                <c:pt idx="67038">
                  <c:v>-13.799000000000007</c:v>
                </c:pt>
                <c:pt idx="67039">
                  <c:v>-13.796999999999997</c:v>
                </c:pt>
                <c:pt idx="67040">
                  <c:v>-13.794999999999987</c:v>
                </c:pt>
                <c:pt idx="67041">
                  <c:v>-13.793000000000006</c:v>
                </c:pt>
                <c:pt idx="67042">
                  <c:v>-13.790999999999997</c:v>
                </c:pt>
                <c:pt idx="67043">
                  <c:v>-13.788999999999987</c:v>
                </c:pt>
                <c:pt idx="67044">
                  <c:v>-13.787000000000006</c:v>
                </c:pt>
                <c:pt idx="67045">
                  <c:v>-13.784999999999997</c:v>
                </c:pt>
                <c:pt idx="67046">
                  <c:v>-13.782999999999987</c:v>
                </c:pt>
                <c:pt idx="67047">
                  <c:v>-13.781000000000006</c:v>
                </c:pt>
                <c:pt idx="67048">
                  <c:v>-13.778999999999996</c:v>
                </c:pt>
                <c:pt idx="67049">
                  <c:v>-13.776999999999987</c:v>
                </c:pt>
                <c:pt idx="67050">
                  <c:v>-13.775000000000006</c:v>
                </c:pt>
                <c:pt idx="67051">
                  <c:v>-13.772999999999996</c:v>
                </c:pt>
                <c:pt idx="67052">
                  <c:v>-13.770999999999987</c:v>
                </c:pt>
                <c:pt idx="67053">
                  <c:v>-13.769000000000005</c:v>
                </c:pt>
                <c:pt idx="67054">
                  <c:v>-13.766999999999996</c:v>
                </c:pt>
                <c:pt idx="67055">
                  <c:v>-13.764999999999986</c:v>
                </c:pt>
                <c:pt idx="67056">
                  <c:v>-13.763000000000005</c:v>
                </c:pt>
                <c:pt idx="67057">
                  <c:v>-13.760999999999996</c:v>
                </c:pt>
                <c:pt idx="67058">
                  <c:v>-13.758999999999986</c:v>
                </c:pt>
                <c:pt idx="67059">
                  <c:v>-13.757000000000005</c:v>
                </c:pt>
                <c:pt idx="67060">
                  <c:v>-13.754999999999995</c:v>
                </c:pt>
                <c:pt idx="67061">
                  <c:v>-13.752999999999986</c:v>
                </c:pt>
                <c:pt idx="67062">
                  <c:v>-13.751000000000005</c:v>
                </c:pt>
                <c:pt idx="67063">
                  <c:v>-13.748999999999995</c:v>
                </c:pt>
                <c:pt idx="67064">
                  <c:v>-13.747000000000014</c:v>
                </c:pt>
                <c:pt idx="67065">
                  <c:v>-13.745000000000005</c:v>
                </c:pt>
                <c:pt idx="67066">
                  <c:v>-13.742999999999995</c:v>
                </c:pt>
                <c:pt idx="67067">
                  <c:v>-13.741000000000014</c:v>
                </c:pt>
                <c:pt idx="67068">
                  <c:v>-13.739000000000004</c:v>
                </c:pt>
                <c:pt idx="67069">
                  <c:v>-13.736999999999995</c:v>
                </c:pt>
                <c:pt idx="67070">
                  <c:v>-13.735000000000014</c:v>
                </c:pt>
                <c:pt idx="67071">
                  <c:v>-13.733000000000004</c:v>
                </c:pt>
                <c:pt idx="67072">
                  <c:v>-13.730999999999995</c:v>
                </c:pt>
                <c:pt idx="67073">
                  <c:v>-13.729000000000013</c:v>
                </c:pt>
                <c:pt idx="67074">
                  <c:v>-13.727000000000004</c:v>
                </c:pt>
                <c:pt idx="67075">
                  <c:v>-13.724999999999994</c:v>
                </c:pt>
                <c:pt idx="67076">
                  <c:v>-13.723000000000013</c:v>
                </c:pt>
                <c:pt idx="67077">
                  <c:v>-13.721000000000004</c:v>
                </c:pt>
                <c:pt idx="67078">
                  <c:v>-13.718999999999994</c:v>
                </c:pt>
                <c:pt idx="67079">
                  <c:v>-13.717000000000013</c:v>
                </c:pt>
                <c:pt idx="67080">
                  <c:v>-13.715000000000003</c:v>
                </c:pt>
                <c:pt idx="67081">
                  <c:v>-13.712999999999994</c:v>
                </c:pt>
                <c:pt idx="67082">
                  <c:v>-13.711000000000013</c:v>
                </c:pt>
                <c:pt idx="67083">
                  <c:v>-13.709000000000003</c:v>
                </c:pt>
                <c:pt idx="67084">
                  <c:v>-13.706999999999994</c:v>
                </c:pt>
                <c:pt idx="67085">
                  <c:v>-13.705000000000013</c:v>
                </c:pt>
                <c:pt idx="67086">
                  <c:v>-13.703000000000003</c:v>
                </c:pt>
                <c:pt idx="67087">
                  <c:v>-13.700999999999993</c:v>
                </c:pt>
                <c:pt idx="67088">
                  <c:v>-13.699000000000012</c:v>
                </c:pt>
                <c:pt idx="67089">
                  <c:v>-13.697000000000003</c:v>
                </c:pt>
                <c:pt idx="67090">
                  <c:v>-13.694999999999993</c:v>
                </c:pt>
                <c:pt idx="67091">
                  <c:v>-13.693000000000012</c:v>
                </c:pt>
                <c:pt idx="67092">
                  <c:v>-13.691000000000003</c:v>
                </c:pt>
                <c:pt idx="67093">
                  <c:v>-13.688999999999993</c:v>
                </c:pt>
                <c:pt idx="67094">
                  <c:v>-13.687000000000012</c:v>
                </c:pt>
                <c:pt idx="67095">
                  <c:v>-13.685000000000002</c:v>
                </c:pt>
                <c:pt idx="67096">
                  <c:v>-13.682999999999993</c:v>
                </c:pt>
                <c:pt idx="67097">
                  <c:v>-13.681000000000012</c:v>
                </c:pt>
                <c:pt idx="67098">
                  <c:v>-13.679000000000002</c:v>
                </c:pt>
                <c:pt idx="67099">
                  <c:v>-13.676999999999992</c:v>
                </c:pt>
                <c:pt idx="67100">
                  <c:v>-13.675000000000011</c:v>
                </c:pt>
                <c:pt idx="67101">
                  <c:v>-13.673000000000002</c:v>
                </c:pt>
                <c:pt idx="67102">
                  <c:v>-13.670999999999992</c:v>
                </c:pt>
                <c:pt idx="67103">
                  <c:v>-13.669000000000011</c:v>
                </c:pt>
                <c:pt idx="67104">
                  <c:v>-13.667000000000002</c:v>
                </c:pt>
                <c:pt idx="67105">
                  <c:v>-13.664999999999992</c:v>
                </c:pt>
                <c:pt idx="67106">
                  <c:v>-13.663000000000011</c:v>
                </c:pt>
                <c:pt idx="67107">
                  <c:v>-13.661000000000001</c:v>
                </c:pt>
                <c:pt idx="67108">
                  <c:v>-13.658999999999992</c:v>
                </c:pt>
                <c:pt idx="67109">
                  <c:v>-13.657000000000011</c:v>
                </c:pt>
                <c:pt idx="67110">
                  <c:v>-13.655000000000001</c:v>
                </c:pt>
                <c:pt idx="67111">
                  <c:v>-13.652999999999992</c:v>
                </c:pt>
                <c:pt idx="67112">
                  <c:v>-13.65100000000001</c:v>
                </c:pt>
                <c:pt idx="67113">
                  <c:v>-13.649000000000001</c:v>
                </c:pt>
                <c:pt idx="67114">
                  <c:v>-13.646999999999991</c:v>
                </c:pt>
                <c:pt idx="67115">
                  <c:v>-13.64500000000001</c:v>
                </c:pt>
                <c:pt idx="67116">
                  <c:v>-13.643000000000001</c:v>
                </c:pt>
                <c:pt idx="67117">
                  <c:v>-13.640999999999991</c:v>
                </c:pt>
                <c:pt idx="67118">
                  <c:v>-13.63900000000001</c:v>
                </c:pt>
                <c:pt idx="67119">
                  <c:v>-13.637</c:v>
                </c:pt>
                <c:pt idx="67120">
                  <c:v>-13.634999999999991</c:v>
                </c:pt>
                <c:pt idx="67121">
                  <c:v>-13.63300000000001</c:v>
                </c:pt>
                <c:pt idx="67122">
                  <c:v>-13.631</c:v>
                </c:pt>
                <c:pt idx="67123">
                  <c:v>-13.628999999999991</c:v>
                </c:pt>
                <c:pt idx="67124">
                  <c:v>-13.62700000000001</c:v>
                </c:pt>
                <c:pt idx="67125">
                  <c:v>-13.625</c:v>
                </c:pt>
                <c:pt idx="67126">
                  <c:v>-13.62299999999999</c:v>
                </c:pt>
                <c:pt idx="67127">
                  <c:v>-13.621000000000009</c:v>
                </c:pt>
                <c:pt idx="67128">
                  <c:v>-13.619</c:v>
                </c:pt>
                <c:pt idx="67129">
                  <c:v>-13.61699999999999</c:v>
                </c:pt>
                <c:pt idx="67130">
                  <c:v>-13.615000000000009</c:v>
                </c:pt>
                <c:pt idx="67131">
                  <c:v>-13.613</c:v>
                </c:pt>
                <c:pt idx="67132">
                  <c:v>-13.61099999999999</c:v>
                </c:pt>
                <c:pt idx="67133">
                  <c:v>-13.609000000000009</c:v>
                </c:pt>
                <c:pt idx="67134">
                  <c:v>-13.606999999999999</c:v>
                </c:pt>
                <c:pt idx="67135">
                  <c:v>-13.60499999999999</c:v>
                </c:pt>
                <c:pt idx="67136">
                  <c:v>-13.603000000000009</c:v>
                </c:pt>
                <c:pt idx="67137">
                  <c:v>-13.600999999999999</c:v>
                </c:pt>
                <c:pt idx="67138">
                  <c:v>-13.59899999999999</c:v>
                </c:pt>
                <c:pt idx="67139">
                  <c:v>-13.597000000000008</c:v>
                </c:pt>
                <c:pt idx="67140">
                  <c:v>-13.594999999999999</c:v>
                </c:pt>
                <c:pt idx="67141">
                  <c:v>-13.592999999999989</c:v>
                </c:pt>
                <c:pt idx="67142">
                  <c:v>-13.591000000000008</c:v>
                </c:pt>
                <c:pt idx="67143">
                  <c:v>-13.588999999999999</c:v>
                </c:pt>
                <c:pt idx="67144">
                  <c:v>-13.586999999999989</c:v>
                </c:pt>
                <c:pt idx="67145">
                  <c:v>-13.585000000000008</c:v>
                </c:pt>
                <c:pt idx="67146">
                  <c:v>-13.582999999999998</c:v>
                </c:pt>
                <c:pt idx="67147">
                  <c:v>-13.580999999999989</c:v>
                </c:pt>
                <c:pt idx="67148">
                  <c:v>-13.579000000000008</c:v>
                </c:pt>
                <c:pt idx="67149">
                  <c:v>-13.576999999999998</c:v>
                </c:pt>
                <c:pt idx="67150">
                  <c:v>-13.574999999999989</c:v>
                </c:pt>
                <c:pt idx="67151">
                  <c:v>-13.573000000000008</c:v>
                </c:pt>
                <c:pt idx="67152">
                  <c:v>-13.570999999999998</c:v>
                </c:pt>
                <c:pt idx="67153">
                  <c:v>-13.568999999999988</c:v>
                </c:pt>
                <c:pt idx="67154">
                  <c:v>-13.567000000000007</c:v>
                </c:pt>
                <c:pt idx="67155">
                  <c:v>-13.564999999999998</c:v>
                </c:pt>
                <c:pt idx="67156">
                  <c:v>-13.562999999999988</c:v>
                </c:pt>
                <c:pt idx="67157">
                  <c:v>-13.561000000000007</c:v>
                </c:pt>
                <c:pt idx="67158">
                  <c:v>-13.558999999999997</c:v>
                </c:pt>
                <c:pt idx="67159">
                  <c:v>-13.556999999999988</c:v>
                </c:pt>
                <c:pt idx="67160">
                  <c:v>-13.555000000000007</c:v>
                </c:pt>
                <c:pt idx="67161">
                  <c:v>-13.552999999999997</c:v>
                </c:pt>
                <c:pt idx="67162">
                  <c:v>-13.550999999999988</c:v>
                </c:pt>
                <c:pt idx="67163">
                  <c:v>-13.549000000000007</c:v>
                </c:pt>
                <c:pt idx="67164">
                  <c:v>-13.546999999999997</c:v>
                </c:pt>
                <c:pt idx="67165">
                  <c:v>-13.544999999999987</c:v>
                </c:pt>
                <c:pt idx="67166">
                  <c:v>-13.543000000000006</c:v>
                </c:pt>
                <c:pt idx="67167">
                  <c:v>-13.540999999999997</c:v>
                </c:pt>
                <c:pt idx="67168">
                  <c:v>-13.538999999999987</c:v>
                </c:pt>
                <c:pt idx="67169">
                  <c:v>-13.537000000000006</c:v>
                </c:pt>
                <c:pt idx="67170">
                  <c:v>-13.534999999999997</c:v>
                </c:pt>
                <c:pt idx="67171">
                  <c:v>-13.532999999999987</c:v>
                </c:pt>
                <c:pt idx="67172">
                  <c:v>-13.531000000000006</c:v>
                </c:pt>
                <c:pt idx="67173">
                  <c:v>-13.528999999999996</c:v>
                </c:pt>
                <c:pt idx="67174">
                  <c:v>-13.526999999999987</c:v>
                </c:pt>
                <c:pt idx="67175">
                  <c:v>-13.525000000000006</c:v>
                </c:pt>
                <c:pt idx="67176">
                  <c:v>-13.522999999999996</c:v>
                </c:pt>
                <c:pt idx="67177">
                  <c:v>-13.520999999999987</c:v>
                </c:pt>
                <c:pt idx="67178">
                  <c:v>-13.519000000000005</c:v>
                </c:pt>
                <c:pt idx="67179">
                  <c:v>-13.516999999999996</c:v>
                </c:pt>
                <c:pt idx="67180">
                  <c:v>-13.514999999999986</c:v>
                </c:pt>
                <c:pt idx="67181">
                  <c:v>-13.513000000000005</c:v>
                </c:pt>
                <c:pt idx="67182">
                  <c:v>-13.510999999999996</c:v>
                </c:pt>
                <c:pt idx="67183">
                  <c:v>-13.508999999999986</c:v>
                </c:pt>
                <c:pt idx="67184">
                  <c:v>-13.507000000000005</c:v>
                </c:pt>
                <c:pt idx="67185">
                  <c:v>-13.504999999999995</c:v>
                </c:pt>
                <c:pt idx="67186">
                  <c:v>-13.502999999999986</c:v>
                </c:pt>
                <c:pt idx="67187">
                  <c:v>-13.501000000000005</c:v>
                </c:pt>
                <c:pt idx="67188">
                  <c:v>-13.498999999999995</c:v>
                </c:pt>
                <c:pt idx="67189">
                  <c:v>-13.497000000000014</c:v>
                </c:pt>
                <c:pt idx="67190">
                  <c:v>-13.495000000000005</c:v>
                </c:pt>
                <c:pt idx="67191">
                  <c:v>-13.492999999999995</c:v>
                </c:pt>
                <c:pt idx="67192">
                  <c:v>-13.491000000000014</c:v>
                </c:pt>
                <c:pt idx="67193">
                  <c:v>-13.489000000000004</c:v>
                </c:pt>
                <c:pt idx="67194">
                  <c:v>-13.486999999999995</c:v>
                </c:pt>
                <c:pt idx="67195">
                  <c:v>-13.485000000000014</c:v>
                </c:pt>
                <c:pt idx="67196">
                  <c:v>-13.483000000000004</c:v>
                </c:pt>
                <c:pt idx="67197">
                  <c:v>-13.480999999999995</c:v>
                </c:pt>
                <c:pt idx="67198">
                  <c:v>-13.479000000000013</c:v>
                </c:pt>
                <c:pt idx="67199">
                  <c:v>-13.477000000000004</c:v>
                </c:pt>
                <c:pt idx="67200">
                  <c:v>-13.474999999999994</c:v>
                </c:pt>
                <c:pt idx="67201">
                  <c:v>-13.473000000000013</c:v>
                </c:pt>
                <c:pt idx="67202">
                  <c:v>-13.471000000000004</c:v>
                </c:pt>
                <c:pt idx="67203">
                  <c:v>-13.468999999999994</c:v>
                </c:pt>
                <c:pt idx="67204">
                  <c:v>-13.467000000000013</c:v>
                </c:pt>
                <c:pt idx="67205">
                  <c:v>-13.465000000000003</c:v>
                </c:pt>
                <c:pt idx="67206">
                  <c:v>-13.462999999999994</c:v>
                </c:pt>
                <c:pt idx="67207">
                  <c:v>-13.461000000000013</c:v>
                </c:pt>
                <c:pt idx="67208">
                  <c:v>-13.459000000000003</c:v>
                </c:pt>
                <c:pt idx="67209">
                  <c:v>-13.456999999999994</c:v>
                </c:pt>
                <c:pt idx="67210">
                  <c:v>-13.455000000000013</c:v>
                </c:pt>
                <c:pt idx="67211">
                  <c:v>-13.453000000000003</c:v>
                </c:pt>
                <c:pt idx="67212">
                  <c:v>-13.450999999999993</c:v>
                </c:pt>
                <c:pt idx="67213">
                  <c:v>-13.449000000000012</c:v>
                </c:pt>
                <c:pt idx="67214">
                  <c:v>-13.447000000000003</c:v>
                </c:pt>
                <c:pt idx="67215">
                  <c:v>-13.444999999999993</c:v>
                </c:pt>
                <c:pt idx="67216">
                  <c:v>-13.443000000000012</c:v>
                </c:pt>
                <c:pt idx="67217">
                  <c:v>-13.441000000000003</c:v>
                </c:pt>
                <c:pt idx="67218">
                  <c:v>-13.438999999999993</c:v>
                </c:pt>
                <c:pt idx="67219">
                  <c:v>-13.437000000000012</c:v>
                </c:pt>
                <c:pt idx="67220">
                  <c:v>-13.435000000000002</c:v>
                </c:pt>
                <c:pt idx="67221">
                  <c:v>-13.432999999999993</c:v>
                </c:pt>
                <c:pt idx="67222">
                  <c:v>-13.431000000000012</c:v>
                </c:pt>
                <c:pt idx="67223">
                  <c:v>-13.429000000000002</c:v>
                </c:pt>
                <c:pt idx="67224">
                  <c:v>-13.426999999999992</c:v>
                </c:pt>
                <c:pt idx="67225">
                  <c:v>-13.425000000000011</c:v>
                </c:pt>
                <c:pt idx="67226">
                  <c:v>-13.423000000000002</c:v>
                </c:pt>
                <c:pt idx="67227">
                  <c:v>-13.420999999999992</c:v>
                </c:pt>
                <c:pt idx="67228">
                  <c:v>-13.419000000000011</c:v>
                </c:pt>
                <c:pt idx="67229">
                  <c:v>-13.417000000000002</c:v>
                </c:pt>
                <c:pt idx="67230">
                  <c:v>-13.414999999999992</c:v>
                </c:pt>
                <c:pt idx="67231">
                  <c:v>-13.413000000000011</c:v>
                </c:pt>
                <c:pt idx="67232">
                  <c:v>-13.411000000000001</c:v>
                </c:pt>
                <c:pt idx="67233">
                  <c:v>-13.408999999999992</c:v>
                </c:pt>
                <c:pt idx="67234">
                  <c:v>-13.407000000000011</c:v>
                </c:pt>
                <c:pt idx="67235">
                  <c:v>-13.405000000000001</c:v>
                </c:pt>
                <c:pt idx="67236">
                  <c:v>-13.402999999999992</c:v>
                </c:pt>
                <c:pt idx="67237">
                  <c:v>-13.40100000000001</c:v>
                </c:pt>
                <c:pt idx="67238">
                  <c:v>-13.399000000000001</c:v>
                </c:pt>
                <c:pt idx="67239">
                  <c:v>-13.396999999999991</c:v>
                </c:pt>
                <c:pt idx="67240">
                  <c:v>-13.39500000000001</c:v>
                </c:pt>
                <c:pt idx="67241">
                  <c:v>-13.393000000000001</c:v>
                </c:pt>
                <c:pt idx="67242">
                  <c:v>-13.390999999999991</c:v>
                </c:pt>
                <c:pt idx="67243">
                  <c:v>-13.38900000000001</c:v>
                </c:pt>
                <c:pt idx="67244">
                  <c:v>-13.387</c:v>
                </c:pt>
                <c:pt idx="67245">
                  <c:v>-13.384999999999991</c:v>
                </c:pt>
                <c:pt idx="67246">
                  <c:v>-13.38300000000001</c:v>
                </c:pt>
                <c:pt idx="67247">
                  <c:v>-13.381</c:v>
                </c:pt>
                <c:pt idx="67248">
                  <c:v>-13.378999999999991</c:v>
                </c:pt>
                <c:pt idx="67249">
                  <c:v>-13.37700000000001</c:v>
                </c:pt>
                <c:pt idx="67250">
                  <c:v>-13.375</c:v>
                </c:pt>
                <c:pt idx="67251">
                  <c:v>-13.37299999999999</c:v>
                </c:pt>
                <c:pt idx="67252">
                  <c:v>-13.371000000000009</c:v>
                </c:pt>
                <c:pt idx="67253">
                  <c:v>-13.369</c:v>
                </c:pt>
                <c:pt idx="67254">
                  <c:v>-13.36699999999999</c:v>
                </c:pt>
                <c:pt idx="67255">
                  <c:v>-13.365000000000009</c:v>
                </c:pt>
                <c:pt idx="67256">
                  <c:v>-13.363</c:v>
                </c:pt>
                <c:pt idx="67257">
                  <c:v>-13.36099999999999</c:v>
                </c:pt>
                <c:pt idx="67258">
                  <c:v>-13.359000000000009</c:v>
                </c:pt>
                <c:pt idx="67259">
                  <c:v>-13.356999999999999</c:v>
                </c:pt>
                <c:pt idx="67260">
                  <c:v>-13.35499999999999</c:v>
                </c:pt>
                <c:pt idx="67261">
                  <c:v>-13.353000000000009</c:v>
                </c:pt>
                <c:pt idx="67262">
                  <c:v>-13.350999999999999</c:v>
                </c:pt>
                <c:pt idx="67263">
                  <c:v>-13.34899999999999</c:v>
                </c:pt>
                <c:pt idx="67264">
                  <c:v>-13.347000000000008</c:v>
                </c:pt>
                <c:pt idx="67265">
                  <c:v>-13.344999999999999</c:v>
                </c:pt>
                <c:pt idx="67266">
                  <c:v>-13.342999999999989</c:v>
                </c:pt>
                <c:pt idx="67267">
                  <c:v>-13.341000000000008</c:v>
                </c:pt>
                <c:pt idx="67268">
                  <c:v>-13.338999999999999</c:v>
                </c:pt>
                <c:pt idx="67269">
                  <c:v>-13.336999999999989</c:v>
                </c:pt>
                <c:pt idx="67270">
                  <c:v>-13.335000000000008</c:v>
                </c:pt>
                <c:pt idx="67271">
                  <c:v>-13.332999999999998</c:v>
                </c:pt>
                <c:pt idx="67272">
                  <c:v>-13.330999999999989</c:v>
                </c:pt>
                <c:pt idx="67273">
                  <c:v>-13.329000000000008</c:v>
                </c:pt>
                <c:pt idx="67274">
                  <c:v>-13.326999999999998</c:v>
                </c:pt>
                <c:pt idx="67275">
                  <c:v>-13.324999999999989</c:v>
                </c:pt>
                <c:pt idx="67276">
                  <c:v>-13.323000000000008</c:v>
                </c:pt>
                <c:pt idx="67277">
                  <c:v>-13.320999999999998</c:v>
                </c:pt>
                <c:pt idx="67278">
                  <c:v>-13.318999999999988</c:v>
                </c:pt>
                <c:pt idx="67279">
                  <c:v>-13.317000000000007</c:v>
                </c:pt>
                <c:pt idx="67280">
                  <c:v>-13.314999999999998</c:v>
                </c:pt>
                <c:pt idx="67281">
                  <c:v>-13.312999999999988</c:v>
                </c:pt>
                <c:pt idx="67282">
                  <c:v>-13.311000000000007</c:v>
                </c:pt>
                <c:pt idx="67283">
                  <c:v>-13.308999999999997</c:v>
                </c:pt>
                <c:pt idx="67284">
                  <c:v>-13.306999999999988</c:v>
                </c:pt>
                <c:pt idx="67285">
                  <c:v>-13.305000000000007</c:v>
                </c:pt>
                <c:pt idx="67286">
                  <c:v>-13.302999999999997</c:v>
                </c:pt>
                <c:pt idx="67287">
                  <c:v>-13.300999999999988</c:v>
                </c:pt>
                <c:pt idx="67288">
                  <c:v>-13.299000000000007</c:v>
                </c:pt>
                <c:pt idx="67289">
                  <c:v>-13.296999999999997</c:v>
                </c:pt>
                <c:pt idx="67290">
                  <c:v>-13.294999999999987</c:v>
                </c:pt>
                <c:pt idx="67291">
                  <c:v>-13.293000000000006</c:v>
                </c:pt>
                <c:pt idx="67292">
                  <c:v>-13.290999999999997</c:v>
                </c:pt>
                <c:pt idx="67293">
                  <c:v>-13.288999999999987</c:v>
                </c:pt>
                <c:pt idx="67294">
                  <c:v>-13.287000000000006</c:v>
                </c:pt>
                <c:pt idx="67295">
                  <c:v>-13.284999999999997</c:v>
                </c:pt>
                <c:pt idx="67296">
                  <c:v>-13.282999999999987</c:v>
                </c:pt>
                <c:pt idx="67297">
                  <c:v>-13.281000000000006</c:v>
                </c:pt>
                <c:pt idx="67298">
                  <c:v>-13.278999999999996</c:v>
                </c:pt>
                <c:pt idx="67299">
                  <c:v>-13.276999999999987</c:v>
                </c:pt>
                <c:pt idx="67300">
                  <c:v>-13.275000000000006</c:v>
                </c:pt>
                <c:pt idx="67301">
                  <c:v>-13.272999999999996</c:v>
                </c:pt>
                <c:pt idx="67302">
                  <c:v>-13.270999999999987</c:v>
                </c:pt>
                <c:pt idx="67303">
                  <c:v>-13.269000000000005</c:v>
                </c:pt>
                <c:pt idx="67304">
                  <c:v>-13.266999999999996</c:v>
                </c:pt>
                <c:pt idx="67305">
                  <c:v>-13.264999999999986</c:v>
                </c:pt>
                <c:pt idx="67306">
                  <c:v>-13.263000000000005</c:v>
                </c:pt>
                <c:pt idx="67307">
                  <c:v>-13.260999999999996</c:v>
                </c:pt>
                <c:pt idx="67308">
                  <c:v>-13.258999999999986</c:v>
                </c:pt>
                <c:pt idx="67309">
                  <c:v>-13.257000000000005</c:v>
                </c:pt>
                <c:pt idx="67310">
                  <c:v>-13.254999999999995</c:v>
                </c:pt>
                <c:pt idx="67311">
                  <c:v>-13.252999999999986</c:v>
                </c:pt>
                <c:pt idx="67312">
                  <c:v>-13.251000000000005</c:v>
                </c:pt>
                <c:pt idx="67313">
                  <c:v>-13.248999999999995</c:v>
                </c:pt>
                <c:pt idx="67314">
                  <c:v>-13.247000000000014</c:v>
                </c:pt>
                <c:pt idx="67315">
                  <c:v>-13.245000000000005</c:v>
                </c:pt>
                <c:pt idx="67316">
                  <c:v>-13.242999999999995</c:v>
                </c:pt>
                <c:pt idx="67317">
                  <c:v>-13.241000000000014</c:v>
                </c:pt>
                <c:pt idx="67318">
                  <c:v>-13.239000000000004</c:v>
                </c:pt>
                <c:pt idx="67319">
                  <c:v>-13.236999999999995</c:v>
                </c:pt>
                <c:pt idx="67320">
                  <c:v>-13.235000000000014</c:v>
                </c:pt>
                <c:pt idx="67321">
                  <c:v>-13.233000000000004</c:v>
                </c:pt>
                <c:pt idx="67322">
                  <c:v>-13.230999999999995</c:v>
                </c:pt>
                <c:pt idx="67323">
                  <c:v>-13.229000000000013</c:v>
                </c:pt>
                <c:pt idx="67324">
                  <c:v>-13.227000000000004</c:v>
                </c:pt>
                <c:pt idx="67325">
                  <c:v>-13.224999999999994</c:v>
                </c:pt>
                <c:pt idx="67326">
                  <c:v>-13.223000000000013</c:v>
                </c:pt>
                <c:pt idx="67327">
                  <c:v>-13.221000000000004</c:v>
                </c:pt>
                <c:pt idx="67328">
                  <c:v>-13.218999999999994</c:v>
                </c:pt>
                <c:pt idx="67329">
                  <c:v>-13.217000000000013</c:v>
                </c:pt>
                <c:pt idx="67330">
                  <c:v>-13.215000000000003</c:v>
                </c:pt>
                <c:pt idx="67331">
                  <c:v>-13.212999999999994</c:v>
                </c:pt>
                <c:pt idx="67332">
                  <c:v>-13.211000000000013</c:v>
                </c:pt>
                <c:pt idx="67333">
                  <c:v>-13.209000000000003</c:v>
                </c:pt>
                <c:pt idx="67334">
                  <c:v>-13.206999999999994</c:v>
                </c:pt>
                <c:pt idx="67335">
                  <c:v>-13.205000000000013</c:v>
                </c:pt>
                <c:pt idx="67336">
                  <c:v>-13.203000000000003</c:v>
                </c:pt>
                <c:pt idx="67337">
                  <c:v>-13.200999999999993</c:v>
                </c:pt>
                <c:pt idx="67338">
                  <c:v>-13.199000000000012</c:v>
                </c:pt>
                <c:pt idx="67339">
                  <c:v>-13.197000000000003</c:v>
                </c:pt>
                <c:pt idx="67340">
                  <c:v>-13.194999999999993</c:v>
                </c:pt>
                <c:pt idx="67341">
                  <c:v>-13.193000000000012</c:v>
                </c:pt>
                <c:pt idx="67342">
                  <c:v>-13.191000000000003</c:v>
                </c:pt>
                <c:pt idx="67343">
                  <c:v>-13.188999999999993</c:v>
                </c:pt>
                <c:pt idx="67344">
                  <c:v>-13.187000000000012</c:v>
                </c:pt>
                <c:pt idx="67345">
                  <c:v>-13.185000000000002</c:v>
                </c:pt>
                <c:pt idx="67346">
                  <c:v>-13.182999999999993</c:v>
                </c:pt>
                <c:pt idx="67347">
                  <c:v>-13.181000000000012</c:v>
                </c:pt>
                <c:pt idx="67348">
                  <c:v>-13.179000000000002</c:v>
                </c:pt>
                <c:pt idx="67349">
                  <c:v>-13.176999999999992</c:v>
                </c:pt>
                <c:pt idx="67350">
                  <c:v>-13.175000000000011</c:v>
                </c:pt>
                <c:pt idx="67351">
                  <c:v>-13.173000000000002</c:v>
                </c:pt>
                <c:pt idx="67352">
                  <c:v>-13.170999999999992</c:v>
                </c:pt>
                <c:pt idx="67353">
                  <c:v>-13.169000000000011</c:v>
                </c:pt>
                <c:pt idx="67354">
                  <c:v>-13.167000000000002</c:v>
                </c:pt>
                <c:pt idx="67355">
                  <c:v>-13.164999999999992</c:v>
                </c:pt>
                <c:pt idx="67356">
                  <c:v>-13.163000000000011</c:v>
                </c:pt>
                <c:pt idx="67357">
                  <c:v>-13.161000000000001</c:v>
                </c:pt>
                <c:pt idx="67358">
                  <c:v>-13.158999999999992</c:v>
                </c:pt>
                <c:pt idx="67359">
                  <c:v>-13.157000000000011</c:v>
                </c:pt>
                <c:pt idx="67360">
                  <c:v>-13.155000000000001</c:v>
                </c:pt>
                <c:pt idx="67361">
                  <c:v>-13.152999999999992</c:v>
                </c:pt>
                <c:pt idx="67362">
                  <c:v>-13.15100000000001</c:v>
                </c:pt>
                <c:pt idx="67363">
                  <c:v>-13.149000000000001</c:v>
                </c:pt>
                <c:pt idx="67364">
                  <c:v>-13.146999999999991</c:v>
                </c:pt>
                <c:pt idx="67365">
                  <c:v>-13.14500000000001</c:v>
                </c:pt>
                <c:pt idx="67366">
                  <c:v>-13.143000000000001</c:v>
                </c:pt>
                <c:pt idx="67367">
                  <c:v>-13.140999999999991</c:v>
                </c:pt>
                <c:pt idx="67368">
                  <c:v>-13.13900000000001</c:v>
                </c:pt>
                <c:pt idx="67369">
                  <c:v>-13.137</c:v>
                </c:pt>
                <c:pt idx="67370">
                  <c:v>-13.134999999999991</c:v>
                </c:pt>
                <c:pt idx="67371">
                  <c:v>-13.13300000000001</c:v>
                </c:pt>
                <c:pt idx="67372">
                  <c:v>-13.131</c:v>
                </c:pt>
                <c:pt idx="67373">
                  <c:v>-13.128999999999991</c:v>
                </c:pt>
                <c:pt idx="67374">
                  <c:v>-13.12700000000001</c:v>
                </c:pt>
                <c:pt idx="67375">
                  <c:v>-13.125</c:v>
                </c:pt>
                <c:pt idx="67376">
                  <c:v>-13.12299999999999</c:v>
                </c:pt>
                <c:pt idx="67377">
                  <c:v>-13.121000000000009</c:v>
                </c:pt>
                <c:pt idx="67378">
                  <c:v>-13.119</c:v>
                </c:pt>
                <c:pt idx="67379">
                  <c:v>-13.11699999999999</c:v>
                </c:pt>
                <c:pt idx="67380">
                  <c:v>-13.115000000000009</c:v>
                </c:pt>
                <c:pt idx="67381">
                  <c:v>-13.113</c:v>
                </c:pt>
                <c:pt idx="67382">
                  <c:v>-13.11099999999999</c:v>
                </c:pt>
                <c:pt idx="67383">
                  <c:v>-13.109000000000009</c:v>
                </c:pt>
                <c:pt idx="67384">
                  <c:v>-13.106999999999999</c:v>
                </c:pt>
                <c:pt idx="67385">
                  <c:v>-13.10499999999999</c:v>
                </c:pt>
                <c:pt idx="67386">
                  <c:v>-13.103000000000009</c:v>
                </c:pt>
                <c:pt idx="67387">
                  <c:v>-13.100999999999999</c:v>
                </c:pt>
                <c:pt idx="67388">
                  <c:v>-13.09899999999999</c:v>
                </c:pt>
                <c:pt idx="67389">
                  <c:v>-13.097000000000008</c:v>
                </c:pt>
                <c:pt idx="67390">
                  <c:v>-13.094999999999999</c:v>
                </c:pt>
                <c:pt idx="67391">
                  <c:v>-13.092999999999989</c:v>
                </c:pt>
                <c:pt idx="67392">
                  <c:v>-13.091000000000008</c:v>
                </c:pt>
                <c:pt idx="67393">
                  <c:v>-13.088999999999999</c:v>
                </c:pt>
                <c:pt idx="67394">
                  <c:v>-13.086999999999989</c:v>
                </c:pt>
                <c:pt idx="67395">
                  <c:v>-13.085000000000008</c:v>
                </c:pt>
                <c:pt idx="67396">
                  <c:v>-13.082999999999998</c:v>
                </c:pt>
                <c:pt idx="67397">
                  <c:v>-13.080999999999989</c:v>
                </c:pt>
                <c:pt idx="67398">
                  <c:v>-13.079000000000008</c:v>
                </c:pt>
                <c:pt idx="67399">
                  <c:v>-13.076999999999998</c:v>
                </c:pt>
                <c:pt idx="67400">
                  <c:v>-13.074999999999989</c:v>
                </c:pt>
                <c:pt idx="67401">
                  <c:v>-13.073000000000008</c:v>
                </c:pt>
                <c:pt idx="67402">
                  <c:v>-13.070999999999998</c:v>
                </c:pt>
                <c:pt idx="67403">
                  <c:v>-13.068999999999988</c:v>
                </c:pt>
                <c:pt idx="67404">
                  <c:v>-13.067000000000007</c:v>
                </c:pt>
                <c:pt idx="67405">
                  <c:v>-13.064999999999998</c:v>
                </c:pt>
                <c:pt idx="67406">
                  <c:v>-13.062999999999988</c:v>
                </c:pt>
                <c:pt idx="67407">
                  <c:v>-13.061000000000007</c:v>
                </c:pt>
                <c:pt idx="67408">
                  <c:v>-13.058999999999997</c:v>
                </c:pt>
                <c:pt idx="67409">
                  <c:v>-13.056999999999988</c:v>
                </c:pt>
                <c:pt idx="67410">
                  <c:v>-13.055000000000007</c:v>
                </c:pt>
                <c:pt idx="67411">
                  <c:v>-13.052999999999997</c:v>
                </c:pt>
                <c:pt idx="67412">
                  <c:v>-13.050999999999988</c:v>
                </c:pt>
                <c:pt idx="67413">
                  <c:v>-13.049000000000007</c:v>
                </c:pt>
                <c:pt idx="67414">
                  <c:v>-13.046999999999997</c:v>
                </c:pt>
                <c:pt idx="67415">
                  <c:v>-13.044999999999987</c:v>
                </c:pt>
                <c:pt idx="67416">
                  <c:v>-13.043000000000006</c:v>
                </c:pt>
                <c:pt idx="67417">
                  <c:v>-13.040999999999997</c:v>
                </c:pt>
                <c:pt idx="67418">
                  <c:v>-13.038999999999987</c:v>
                </c:pt>
                <c:pt idx="67419">
                  <c:v>-13.037000000000006</c:v>
                </c:pt>
                <c:pt idx="67420">
                  <c:v>-13.034999999999997</c:v>
                </c:pt>
                <c:pt idx="67421">
                  <c:v>-13.032999999999987</c:v>
                </c:pt>
                <c:pt idx="67422">
                  <c:v>-13.031000000000006</c:v>
                </c:pt>
                <c:pt idx="67423">
                  <c:v>-13.028999999999996</c:v>
                </c:pt>
                <c:pt idx="67424">
                  <c:v>-13.026999999999987</c:v>
                </c:pt>
                <c:pt idx="67425">
                  <c:v>-13.025000000000006</c:v>
                </c:pt>
                <c:pt idx="67426">
                  <c:v>-13.022999999999996</c:v>
                </c:pt>
                <c:pt idx="67427">
                  <c:v>-13.020999999999987</c:v>
                </c:pt>
                <c:pt idx="67428">
                  <c:v>-13.019000000000005</c:v>
                </c:pt>
                <c:pt idx="67429">
                  <c:v>-13.016999999999996</c:v>
                </c:pt>
                <c:pt idx="67430">
                  <c:v>-13.014999999999986</c:v>
                </c:pt>
                <c:pt idx="67431">
                  <c:v>-13.013000000000005</c:v>
                </c:pt>
                <c:pt idx="67432">
                  <c:v>-13.010999999999996</c:v>
                </c:pt>
                <c:pt idx="67433">
                  <c:v>-13.008999999999986</c:v>
                </c:pt>
                <c:pt idx="67434">
                  <c:v>-13.007000000000005</c:v>
                </c:pt>
                <c:pt idx="67435">
                  <c:v>-13.004999999999995</c:v>
                </c:pt>
                <c:pt idx="67436">
                  <c:v>-13.002999999999986</c:v>
                </c:pt>
                <c:pt idx="67437">
                  <c:v>-13.001000000000005</c:v>
                </c:pt>
                <c:pt idx="67438">
                  <c:v>-12.998999999999995</c:v>
                </c:pt>
                <c:pt idx="67439">
                  <c:v>-12.997000000000014</c:v>
                </c:pt>
                <c:pt idx="67440">
                  <c:v>-12.995000000000005</c:v>
                </c:pt>
                <c:pt idx="67441">
                  <c:v>-12.992999999999995</c:v>
                </c:pt>
                <c:pt idx="67442">
                  <c:v>-12.991000000000014</c:v>
                </c:pt>
                <c:pt idx="67443">
                  <c:v>-12.989000000000004</c:v>
                </c:pt>
                <c:pt idx="67444">
                  <c:v>-12.986999999999995</c:v>
                </c:pt>
                <c:pt idx="67445">
                  <c:v>-12.985000000000014</c:v>
                </c:pt>
                <c:pt idx="67446">
                  <c:v>-12.983000000000004</c:v>
                </c:pt>
                <c:pt idx="67447">
                  <c:v>-12.980999999999995</c:v>
                </c:pt>
                <c:pt idx="67448">
                  <c:v>-12.979000000000013</c:v>
                </c:pt>
                <c:pt idx="67449">
                  <c:v>-12.977000000000004</c:v>
                </c:pt>
                <c:pt idx="67450">
                  <c:v>-12.974999999999994</c:v>
                </c:pt>
                <c:pt idx="67451">
                  <c:v>-12.973000000000013</c:v>
                </c:pt>
                <c:pt idx="67452">
                  <c:v>-12.971000000000004</c:v>
                </c:pt>
                <c:pt idx="67453">
                  <c:v>-12.968999999999994</c:v>
                </c:pt>
                <c:pt idx="67454">
                  <c:v>-12.967000000000013</c:v>
                </c:pt>
                <c:pt idx="67455">
                  <c:v>-12.965000000000003</c:v>
                </c:pt>
                <c:pt idx="67456">
                  <c:v>-12.962999999999994</c:v>
                </c:pt>
                <c:pt idx="67457">
                  <c:v>-12.961000000000013</c:v>
                </c:pt>
                <c:pt idx="67458">
                  <c:v>-12.959000000000003</c:v>
                </c:pt>
                <c:pt idx="67459">
                  <c:v>-12.956999999999994</c:v>
                </c:pt>
                <c:pt idx="67460">
                  <c:v>-12.955000000000013</c:v>
                </c:pt>
                <c:pt idx="67461">
                  <c:v>-12.953000000000003</c:v>
                </c:pt>
                <c:pt idx="67462">
                  <c:v>-12.950999999999993</c:v>
                </c:pt>
                <c:pt idx="67463">
                  <c:v>-12.949000000000012</c:v>
                </c:pt>
                <c:pt idx="67464">
                  <c:v>-12.947000000000003</c:v>
                </c:pt>
                <c:pt idx="67465">
                  <c:v>-12.944999999999993</c:v>
                </c:pt>
                <c:pt idx="67466">
                  <c:v>-12.943000000000012</c:v>
                </c:pt>
                <c:pt idx="67467">
                  <c:v>-12.941000000000003</c:v>
                </c:pt>
                <c:pt idx="67468">
                  <c:v>-12.938999999999993</c:v>
                </c:pt>
                <c:pt idx="67469">
                  <c:v>-12.937000000000012</c:v>
                </c:pt>
                <c:pt idx="67470">
                  <c:v>-12.935000000000002</c:v>
                </c:pt>
                <c:pt idx="67471">
                  <c:v>-12.932999999999993</c:v>
                </c:pt>
                <c:pt idx="67472">
                  <c:v>-12.931000000000012</c:v>
                </c:pt>
                <c:pt idx="67473">
                  <c:v>-12.929000000000002</c:v>
                </c:pt>
                <c:pt idx="67474">
                  <c:v>-12.926999999999992</c:v>
                </c:pt>
                <c:pt idx="67475">
                  <c:v>-12.925000000000011</c:v>
                </c:pt>
                <c:pt idx="67476">
                  <c:v>-12.923000000000002</c:v>
                </c:pt>
                <c:pt idx="67477">
                  <c:v>-12.920999999999992</c:v>
                </c:pt>
                <c:pt idx="67478">
                  <c:v>-12.919000000000011</c:v>
                </c:pt>
                <c:pt idx="67479">
                  <c:v>-12.917000000000002</c:v>
                </c:pt>
                <c:pt idx="67480">
                  <c:v>-12.914999999999992</c:v>
                </c:pt>
                <c:pt idx="67481">
                  <c:v>-12.913000000000011</c:v>
                </c:pt>
                <c:pt idx="67482">
                  <c:v>-12.911000000000001</c:v>
                </c:pt>
                <c:pt idx="67483">
                  <c:v>-12.908999999999992</c:v>
                </c:pt>
                <c:pt idx="67484">
                  <c:v>-12.907000000000011</c:v>
                </c:pt>
                <c:pt idx="67485">
                  <c:v>-12.905000000000001</c:v>
                </c:pt>
                <c:pt idx="67486">
                  <c:v>-12.902999999999992</c:v>
                </c:pt>
                <c:pt idx="67487">
                  <c:v>-12.90100000000001</c:v>
                </c:pt>
                <c:pt idx="67488">
                  <c:v>-12.899000000000001</c:v>
                </c:pt>
                <c:pt idx="67489">
                  <c:v>-12.896999999999991</c:v>
                </c:pt>
                <c:pt idx="67490">
                  <c:v>-12.89500000000001</c:v>
                </c:pt>
                <c:pt idx="67491">
                  <c:v>-12.893000000000001</c:v>
                </c:pt>
                <c:pt idx="67492">
                  <c:v>-12.890999999999991</c:v>
                </c:pt>
                <c:pt idx="67493">
                  <c:v>-12.88900000000001</c:v>
                </c:pt>
                <c:pt idx="67494">
                  <c:v>-12.887</c:v>
                </c:pt>
                <c:pt idx="67495">
                  <c:v>-12.884999999999991</c:v>
                </c:pt>
                <c:pt idx="67496">
                  <c:v>-12.88300000000001</c:v>
                </c:pt>
                <c:pt idx="67497">
                  <c:v>-12.881</c:v>
                </c:pt>
                <c:pt idx="67498">
                  <c:v>-12.878999999999991</c:v>
                </c:pt>
                <c:pt idx="67499">
                  <c:v>-12.87700000000001</c:v>
                </c:pt>
                <c:pt idx="67500">
                  <c:v>-12.875</c:v>
                </c:pt>
                <c:pt idx="67501">
                  <c:v>-12.87299999999999</c:v>
                </c:pt>
                <c:pt idx="67502">
                  <c:v>-12.871000000000009</c:v>
                </c:pt>
                <c:pt idx="67503">
                  <c:v>-12.869</c:v>
                </c:pt>
                <c:pt idx="67504">
                  <c:v>-12.86699999999999</c:v>
                </c:pt>
                <c:pt idx="67505">
                  <c:v>-12.865000000000009</c:v>
                </c:pt>
                <c:pt idx="67506">
                  <c:v>-12.863</c:v>
                </c:pt>
                <c:pt idx="67507">
                  <c:v>-12.86099999999999</c:v>
                </c:pt>
                <c:pt idx="67508">
                  <c:v>-12.859000000000009</c:v>
                </c:pt>
                <c:pt idx="67509">
                  <c:v>-12.856999999999999</c:v>
                </c:pt>
                <c:pt idx="67510">
                  <c:v>-12.85499999999999</c:v>
                </c:pt>
                <c:pt idx="67511">
                  <c:v>-12.853000000000009</c:v>
                </c:pt>
                <c:pt idx="67512">
                  <c:v>-12.850999999999999</c:v>
                </c:pt>
                <c:pt idx="67513">
                  <c:v>-12.84899999999999</c:v>
                </c:pt>
                <c:pt idx="67514">
                  <c:v>-12.847000000000008</c:v>
                </c:pt>
                <c:pt idx="67515">
                  <c:v>-12.844999999999999</c:v>
                </c:pt>
                <c:pt idx="67516">
                  <c:v>-12.842999999999989</c:v>
                </c:pt>
                <c:pt idx="67517">
                  <c:v>-12.841000000000008</c:v>
                </c:pt>
                <c:pt idx="67518">
                  <c:v>-12.838999999999999</c:v>
                </c:pt>
                <c:pt idx="67519">
                  <c:v>-12.836999999999989</c:v>
                </c:pt>
                <c:pt idx="67520">
                  <c:v>-12.835000000000008</c:v>
                </c:pt>
                <c:pt idx="67521">
                  <c:v>-12.832999999999998</c:v>
                </c:pt>
                <c:pt idx="67522">
                  <c:v>-12.830999999999989</c:v>
                </c:pt>
                <c:pt idx="67523">
                  <c:v>-12.829000000000008</c:v>
                </c:pt>
                <c:pt idx="67524">
                  <c:v>-12.826999999999998</c:v>
                </c:pt>
                <c:pt idx="67525">
                  <c:v>-12.824999999999989</c:v>
                </c:pt>
                <c:pt idx="67526">
                  <c:v>-12.823000000000008</c:v>
                </c:pt>
                <c:pt idx="67527">
                  <c:v>-12.820999999999998</c:v>
                </c:pt>
                <c:pt idx="67528">
                  <c:v>-12.818999999999988</c:v>
                </c:pt>
                <c:pt idx="67529">
                  <c:v>-12.817000000000007</c:v>
                </c:pt>
                <c:pt idx="67530">
                  <c:v>-12.814999999999998</c:v>
                </c:pt>
                <c:pt idx="67531">
                  <c:v>-12.812999999999988</c:v>
                </c:pt>
                <c:pt idx="67532">
                  <c:v>-12.811000000000007</c:v>
                </c:pt>
                <c:pt idx="67533">
                  <c:v>-12.808999999999997</c:v>
                </c:pt>
                <c:pt idx="67534">
                  <c:v>-12.806999999999988</c:v>
                </c:pt>
                <c:pt idx="67535">
                  <c:v>-12.805000000000007</c:v>
                </c:pt>
                <c:pt idx="67536">
                  <c:v>-12.802999999999997</c:v>
                </c:pt>
                <c:pt idx="67537">
                  <c:v>-12.800999999999988</c:v>
                </c:pt>
                <c:pt idx="67538">
                  <c:v>-12.799000000000007</c:v>
                </c:pt>
                <c:pt idx="67539">
                  <c:v>-12.796999999999997</c:v>
                </c:pt>
                <c:pt idx="67540">
                  <c:v>-12.794999999999987</c:v>
                </c:pt>
                <c:pt idx="67541">
                  <c:v>-12.793000000000006</c:v>
                </c:pt>
                <c:pt idx="67542">
                  <c:v>-12.790999999999997</c:v>
                </c:pt>
                <c:pt idx="67543">
                  <c:v>-12.788999999999987</c:v>
                </c:pt>
                <c:pt idx="67544">
                  <c:v>-12.787000000000006</c:v>
                </c:pt>
                <c:pt idx="67545">
                  <c:v>-12.784999999999997</c:v>
                </c:pt>
                <c:pt idx="67546">
                  <c:v>-12.782999999999987</c:v>
                </c:pt>
                <c:pt idx="67547">
                  <c:v>-12.781000000000006</c:v>
                </c:pt>
                <c:pt idx="67548">
                  <c:v>-12.778999999999996</c:v>
                </c:pt>
                <c:pt idx="67549">
                  <c:v>-12.776999999999987</c:v>
                </c:pt>
                <c:pt idx="67550">
                  <c:v>-12.775000000000006</c:v>
                </c:pt>
                <c:pt idx="67551">
                  <c:v>-12.772999999999996</c:v>
                </c:pt>
                <c:pt idx="67552">
                  <c:v>-12.770999999999987</c:v>
                </c:pt>
                <c:pt idx="67553">
                  <c:v>-12.769000000000005</c:v>
                </c:pt>
                <c:pt idx="67554">
                  <c:v>-12.766999999999996</c:v>
                </c:pt>
                <c:pt idx="67555">
                  <c:v>-12.764999999999986</c:v>
                </c:pt>
                <c:pt idx="67556">
                  <c:v>-12.763000000000005</c:v>
                </c:pt>
                <c:pt idx="67557">
                  <c:v>-12.760999999999996</c:v>
                </c:pt>
                <c:pt idx="67558">
                  <c:v>-12.758999999999986</c:v>
                </c:pt>
                <c:pt idx="67559">
                  <c:v>-12.757000000000005</c:v>
                </c:pt>
                <c:pt idx="67560">
                  <c:v>-12.754999999999995</c:v>
                </c:pt>
                <c:pt idx="67561">
                  <c:v>-12.752999999999986</c:v>
                </c:pt>
                <c:pt idx="67562">
                  <c:v>-12.751000000000005</c:v>
                </c:pt>
                <c:pt idx="67563">
                  <c:v>-12.748999999999995</c:v>
                </c:pt>
                <c:pt idx="67564">
                  <c:v>-12.747000000000014</c:v>
                </c:pt>
                <c:pt idx="67565">
                  <c:v>-12.745000000000005</c:v>
                </c:pt>
                <c:pt idx="67566">
                  <c:v>-12.742999999999995</c:v>
                </c:pt>
                <c:pt idx="67567">
                  <c:v>-12.741000000000014</c:v>
                </c:pt>
                <c:pt idx="67568">
                  <c:v>-12.739000000000004</c:v>
                </c:pt>
                <c:pt idx="67569">
                  <c:v>-12.736999999999995</c:v>
                </c:pt>
                <c:pt idx="67570">
                  <c:v>-12.735000000000014</c:v>
                </c:pt>
                <c:pt idx="67571">
                  <c:v>-12.733000000000004</c:v>
                </c:pt>
                <c:pt idx="67572">
                  <c:v>-12.730999999999995</c:v>
                </c:pt>
                <c:pt idx="67573">
                  <c:v>-12.729000000000013</c:v>
                </c:pt>
                <c:pt idx="67574">
                  <c:v>-12.727000000000004</c:v>
                </c:pt>
                <c:pt idx="67575">
                  <c:v>-12.724999999999994</c:v>
                </c:pt>
                <c:pt idx="67576">
                  <c:v>-12.723000000000013</c:v>
                </c:pt>
                <c:pt idx="67577">
                  <c:v>-12.721000000000004</c:v>
                </c:pt>
                <c:pt idx="67578">
                  <c:v>-12.718999999999994</c:v>
                </c:pt>
                <c:pt idx="67579">
                  <c:v>-12.717000000000013</c:v>
                </c:pt>
                <c:pt idx="67580">
                  <c:v>-12.715000000000003</c:v>
                </c:pt>
                <c:pt idx="67581">
                  <c:v>-12.712999999999994</c:v>
                </c:pt>
                <c:pt idx="67582">
                  <c:v>-12.711000000000013</c:v>
                </c:pt>
                <c:pt idx="67583">
                  <c:v>-12.709000000000003</c:v>
                </c:pt>
                <c:pt idx="67584">
                  <c:v>-12.706999999999994</c:v>
                </c:pt>
                <c:pt idx="67585">
                  <c:v>-12.705000000000013</c:v>
                </c:pt>
                <c:pt idx="67586">
                  <c:v>-12.703000000000003</c:v>
                </c:pt>
                <c:pt idx="67587">
                  <c:v>-12.700999999999993</c:v>
                </c:pt>
                <c:pt idx="67588">
                  <c:v>-12.699000000000012</c:v>
                </c:pt>
                <c:pt idx="67589">
                  <c:v>-12.697000000000003</c:v>
                </c:pt>
                <c:pt idx="67590">
                  <c:v>-12.694999999999993</c:v>
                </c:pt>
                <c:pt idx="67591">
                  <c:v>-12.693000000000012</c:v>
                </c:pt>
                <c:pt idx="67592">
                  <c:v>-12.691000000000003</c:v>
                </c:pt>
                <c:pt idx="67593">
                  <c:v>-12.688999999999993</c:v>
                </c:pt>
                <c:pt idx="67594">
                  <c:v>-12.687000000000012</c:v>
                </c:pt>
                <c:pt idx="67595">
                  <c:v>-12.685000000000002</c:v>
                </c:pt>
                <c:pt idx="67596">
                  <c:v>-12.682999999999993</c:v>
                </c:pt>
                <c:pt idx="67597">
                  <c:v>-12.681000000000012</c:v>
                </c:pt>
                <c:pt idx="67598">
                  <c:v>-12.679000000000002</c:v>
                </c:pt>
                <c:pt idx="67599">
                  <c:v>-12.676999999999992</c:v>
                </c:pt>
                <c:pt idx="67600">
                  <c:v>-12.675000000000011</c:v>
                </c:pt>
                <c:pt idx="67601">
                  <c:v>-12.673000000000002</c:v>
                </c:pt>
                <c:pt idx="67602">
                  <c:v>-12.670999999999992</c:v>
                </c:pt>
                <c:pt idx="67603">
                  <c:v>-12.669000000000011</c:v>
                </c:pt>
                <c:pt idx="67604">
                  <c:v>-12.667000000000002</c:v>
                </c:pt>
                <c:pt idx="67605">
                  <c:v>-12.664999999999992</c:v>
                </c:pt>
                <c:pt idx="67606">
                  <c:v>-12.663000000000011</c:v>
                </c:pt>
                <c:pt idx="67607">
                  <c:v>-12.661000000000001</c:v>
                </c:pt>
                <c:pt idx="67608">
                  <c:v>-12.658999999999992</c:v>
                </c:pt>
                <c:pt idx="67609">
                  <c:v>-12.657000000000011</c:v>
                </c:pt>
                <c:pt idx="67610">
                  <c:v>-12.655000000000001</c:v>
                </c:pt>
                <c:pt idx="67611">
                  <c:v>-12.652999999999992</c:v>
                </c:pt>
                <c:pt idx="67612">
                  <c:v>-12.65100000000001</c:v>
                </c:pt>
                <c:pt idx="67613">
                  <c:v>-12.649000000000001</c:v>
                </c:pt>
                <c:pt idx="67614">
                  <c:v>-12.646999999999991</c:v>
                </c:pt>
                <c:pt idx="67615">
                  <c:v>-12.64500000000001</c:v>
                </c:pt>
                <c:pt idx="67616">
                  <c:v>-12.643000000000001</c:v>
                </c:pt>
                <c:pt idx="67617">
                  <c:v>-12.640999999999991</c:v>
                </c:pt>
                <c:pt idx="67618">
                  <c:v>-12.63900000000001</c:v>
                </c:pt>
                <c:pt idx="67619">
                  <c:v>-12.637</c:v>
                </c:pt>
                <c:pt idx="67620">
                  <c:v>-12.634999999999991</c:v>
                </c:pt>
                <c:pt idx="67621">
                  <c:v>-12.63300000000001</c:v>
                </c:pt>
                <c:pt idx="67622">
                  <c:v>-12.631</c:v>
                </c:pt>
                <c:pt idx="67623">
                  <c:v>-12.628999999999991</c:v>
                </c:pt>
                <c:pt idx="67624">
                  <c:v>-12.62700000000001</c:v>
                </c:pt>
                <c:pt idx="67625">
                  <c:v>-12.625</c:v>
                </c:pt>
                <c:pt idx="67626">
                  <c:v>-12.62299999999999</c:v>
                </c:pt>
                <c:pt idx="67627">
                  <c:v>-12.621000000000009</c:v>
                </c:pt>
                <c:pt idx="67628">
                  <c:v>-12.619</c:v>
                </c:pt>
                <c:pt idx="67629">
                  <c:v>-12.61699999999999</c:v>
                </c:pt>
                <c:pt idx="67630">
                  <c:v>-12.615000000000009</c:v>
                </c:pt>
                <c:pt idx="67631">
                  <c:v>-12.613</c:v>
                </c:pt>
                <c:pt idx="67632">
                  <c:v>-12.61099999999999</c:v>
                </c:pt>
                <c:pt idx="67633">
                  <c:v>-12.609000000000009</c:v>
                </c:pt>
                <c:pt idx="67634">
                  <c:v>-12.606999999999999</c:v>
                </c:pt>
                <c:pt idx="67635">
                  <c:v>-12.60499999999999</c:v>
                </c:pt>
                <c:pt idx="67636">
                  <c:v>-12.603000000000009</c:v>
                </c:pt>
                <c:pt idx="67637">
                  <c:v>-12.600999999999999</c:v>
                </c:pt>
                <c:pt idx="67638">
                  <c:v>-12.59899999999999</c:v>
                </c:pt>
                <c:pt idx="67639">
                  <c:v>-12.597000000000008</c:v>
                </c:pt>
                <c:pt idx="67640">
                  <c:v>-12.594999999999999</c:v>
                </c:pt>
                <c:pt idx="67641">
                  <c:v>-12.592999999999989</c:v>
                </c:pt>
                <c:pt idx="67642">
                  <c:v>-12.591000000000008</c:v>
                </c:pt>
                <c:pt idx="67643">
                  <c:v>-12.588999999999999</c:v>
                </c:pt>
                <c:pt idx="67644">
                  <c:v>-12.586999999999989</c:v>
                </c:pt>
                <c:pt idx="67645">
                  <c:v>-12.585000000000008</c:v>
                </c:pt>
                <c:pt idx="67646">
                  <c:v>-12.582999999999998</c:v>
                </c:pt>
                <c:pt idx="67647">
                  <c:v>-12.580999999999989</c:v>
                </c:pt>
                <c:pt idx="67648">
                  <c:v>-12.579000000000008</c:v>
                </c:pt>
                <c:pt idx="67649">
                  <c:v>-12.576999999999998</c:v>
                </c:pt>
                <c:pt idx="67650">
                  <c:v>-12.574999999999989</c:v>
                </c:pt>
                <c:pt idx="67651">
                  <c:v>-12.573000000000008</c:v>
                </c:pt>
                <c:pt idx="67652">
                  <c:v>-12.570999999999998</c:v>
                </c:pt>
                <c:pt idx="67653">
                  <c:v>-12.568999999999988</c:v>
                </c:pt>
                <c:pt idx="67654">
                  <c:v>-12.567000000000007</c:v>
                </c:pt>
                <c:pt idx="67655">
                  <c:v>-12.564999999999998</c:v>
                </c:pt>
                <c:pt idx="67656">
                  <c:v>-12.562999999999988</c:v>
                </c:pt>
                <c:pt idx="67657">
                  <c:v>-12.561000000000007</c:v>
                </c:pt>
                <c:pt idx="67658">
                  <c:v>-12.558999999999997</c:v>
                </c:pt>
                <c:pt idx="67659">
                  <c:v>-12.556999999999988</c:v>
                </c:pt>
                <c:pt idx="67660">
                  <c:v>-12.555000000000007</c:v>
                </c:pt>
                <c:pt idx="67661">
                  <c:v>-12.552999999999997</c:v>
                </c:pt>
                <c:pt idx="67662">
                  <c:v>-12.550999999999988</c:v>
                </c:pt>
                <c:pt idx="67663">
                  <c:v>-12.549000000000007</c:v>
                </c:pt>
                <c:pt idx="67664">
                  <c:v>-12.546999999999997</c:v>
                </c:pt>
                <c:pt idx="67665">
                  <c:v>-12.544999999999987</c:v>
                </c:pt>
                <c:pt idx="67666">
                  <c:v>-12.543000000000006</c:v>
                </c:pt>
                <c:pt idx="67667">
                  <c:v>-12.540999999999997</c:v>
                </c:pt>
                <c:pt idx="67668">
                  <c:v>-12.538999999999987</c:v>
                </c:pt>
                <c:pt idx="67669">
                  <c:v>-12.537000000000006</c:v>
                </c:pt>
                <c:pt idx="67670">
                  <c:v>-12.534999999999997</c:v>
                </c:pt>
                <c:pt idx="67671">
                  <c:v>-12.532999999999987</c:v>
                </c:pt>
                <c:pt idx="67672">
                  <c:v>-12.531000000000006</c:v>
                </c:pt>
                <c:pt idx="67673">
                  <c:v>-12.528999999999996</c:v>
                </c:pt>
                <c:pt idx="67674">
                  <c:v>-12.526999999999987</c:v>
                </c:pt>
                <c:pt idx="67675">
                  <c:v>-12.525000000000006</c:v>
                </c:pt>
                <c:pt idx="67676">
                  <c:v>-12.522999999999996</c:v>
                </c:pt>
                <c:pt idx="67677">
                  <c:v>-12.520999999999987</c:v>
                </c:pt>
                <c:pt idx="67678">
                  <c:v>-12.519000000000005</c:v>
                </c:pt>
                <c:pt idx="67679">
                  <c:v>-12.516999999999996</c:v>
                </c:pt>
                <c:pt idx="67680">
                  <c:v>-12.514999999999986</c:v>
                </c:pt>
                <c:pt idx="67681">
                  <c:v>-12.513000000000005</c:v>
                </c:pt>
                <c:pt idx="67682">
                  <c:v>-12.510999999999996</c:v>
                </c:pt>
                <c:pt idx="67683">
                  <c:v>-12.508999999999986</c:v>
                </c:pt>
                <c:pt idx="67684">
                  <c:v>-12.507000000000005</c:v>
                </c:pt>
                <c:pt idx="67685">
                  <c:v>-12.504999999999995</c:v>
                </c:pt>
                <c:pt idx="67686">
                  <c:v>-12.502999999999986</c:v>
                </c:pt>
                <c:pt idx="67687">
                  <c:v>-12.501000000000005</c:v>
                </c:pt>
                <c:pt idx="67688">
                  <c:v>-12.498999999999995</c:v>
                </c:pt>
                <c:pt idx="67689">
                  <c:v>-12.497000000000014</c:v>
                </c:pt>
                <c:pt idx="67690">
                  <c:v>-12.495000000000005</c:v>
                </c:pt>
                <c:pt idx="67691">
                  <c:v>-12.492999999999995</c:v>
                </c:pt>
                <c:pt idx="67692">
                  <c:v>-12.491000000000014</c:v>
                </c:pt>
                <c:pt idx="67693">
                  <c:v>-12.489000000000004</c:v>
                </c:pt>
                <c:pt idx="67694">
                  <c:v>-12.486999999999995</c:v>
                </c:pt>
                <c:pt idx="67695">
                  <c:v>-12.485000000000014</c:v>
                </c:pt>
                <c:pt idx="67696">
                  <c:v>-12.483000000000004</c:v>
                </c:pt>
                <c:pt idx="67697">
                  <c:v>-12.480999999999995</c:v>
                </c:pt>
                <c:pt idx="67698">
                  <c:v>-12.479000000000013</c:v>
                </c:pt>
                <c:pt idx="67699">
                  <c:v>-12.477000000000004</c:v>
                </c:pt>
                <c:pt idx="67700">
                  <c:v>-12.474999999999994</c:v>
                </c:pt>
                <c:pt idx="67701">
                  <c:v>-12.473000000000013</c:v>
                </c:pt>
                <c:pt idx="67702">
                  <c:v>-12.471000000000004</c:v>
                </c:pt>
                <c:pt idx="67703">
                  <c:v>-12.468999999999994</c:v>
                </c:pt>
                <c:pt idx="67704">
                  <c:v>-12.467000000000013</c:v>
                </c:pt>
                <c:pt idx="67705">
                  <c:v>-12.465000000000003</c:v>
                </c:pt>
                <c:pt idx="67706">
                  <c:v>-12.462999999999994</c:v>
                </c:pt>
                <c:pt idx="67707">
                  <c:v>-12.461000000000013</c:v>
                </c:pt>
                <c:pt idx="67708">
                  <c:v>-12.459000000000003</c:v>
                </c:pt>
                <c:pt idx="67709">
                  <c:v>-12.456999999999994</c:v>
                </c:pt>
                <c:pt idx="67710">
                  <c:v>-12.455000000000013</c:v>
                </c:pt>
                <c:pt idx="67711">
                  <c:v>-12.453000000000003</c:v>
                </c:pt>
                <c:pt idx="67712">
                  <c:v>-12.450999999999993</c:v>
                </c:pt>
                <c:pt idx="67713">
                  <c:v>-12.449000000000012</c:v>
                </c:pt>
                <c:pt idx="67714">
                  <c:v>-12.447000000000003</c:v>
                </c:pt>
                <c:pt idx="67715">
                  <c:v>-12.444999999999993</c:v>
                </c:pt>
                <c:pt idx="67716">
                  <c:v>-12.443000000000012</c:v>
                </c:pt>
                <c:pt idx="67717">
                  <c:v>-12.441000000000003</c:v>
                </c:pt>
                <c:pt idx="67718">
                  <c:v>-12.438999999999993</c:v>
                </c:pt>
                <c:pt idx="67719">
                  <c:v>-12.437000000000012</c:v>
                </c:pt>
                <c:pt idx="67720">
                  <c:v>-12.435000000000002</c:v>
                </c:pt>
                <c:pt idx="67721">
                  <c:v>-12.432999999999993</c:v>
                </c:pt>
                <c:pt idx="67722">
                  <c:v>-12.431000000000012</c:v>
                </c:pt>
                <c:pt idx="67723">
                  <c:v>-12.429000000000002</c:v>
                </c:pt>
                <c:pt idx="67724">
                  <c:v>-12.426999999999992</c:v>
                </c:pt>
                <c:pt idx="67725">
                  <c:v>-12.425000000000011</c:v>
                </c:pt>
                <c:pt idx="67726">
                  <c:v>-12.423000000000002</c:v>
                </c:pt>
                <c:pt idx="67727">
                  <c:v>-12.420999999999992</c:v>
                </c:pt>
                <c:pt idx="67728">
                  <c:v>-12.419000000000011</c:v>
                </c:pt>
                <c:pt idx="67729">
                  <c:v>-12.417000000000002</c:v>
                </c:pt>
                <c:pt idx="67730">
                  <c:v>-12.414999999999992</c:v>
                </c:pt>
                <c:pt idx="67731">
                  <c:v>-12.413000000000011</c:v>
                </c:pt>
                <c:pt idx="67732">
                  <c:v>-12.411000000000001</c:v>
                </c:pt>
                <c:pt idx="67733">
                  <c:v>-12.408999999999992</c:v>
                </c:pt>
                <c:pt idx="67734">
                  <c:v>-12.407000000000011</c:v>
                </c:pt>
                <c:pt idx="67735">
                  <c:v>-12.405000000000001</c:v>
                </c:pt>
                <c:pt idx="67736">
                  <c:v>-12.402999999999992</c:v>
                </c:pt>
                <c:pt idx="67737">
                  <c:v>-12.40100000000001</c:v>
                </c:pt>
                <c:pt idx="67738">
                  <c:v>-12.399000000000001</c:v>
                </c:pt>
                <c:pt idx="67739">
                  <c:v>-12.396999999999991</c:v>
                </c:pt>
                <c:pt idx="67740">
                  <c:v>-12.39500000000001</c:v>
                </c:pt>
                <c:pt idx="67741">
                  <c:v>-12.393000000000001</c:v>
                </c:pt>
                <c:pt idx="67742">
                  <c:v>-12.390999999999991</c:v>
                </c:pt>
                <c:pt idx="67743">
                  <c:v>-12.38900000000001</c:v>
                </c:pt>
                <c:pt idx="67744">
                  <c:v>-12.387</c:v>
                </c:pt>
                <c:pt idx="67745">
                  <c:v>-12.384999999999991</c:v>
                </c:pt>
                <c:pt idx="67746">
                  <c:v>-12.38300000000001</c:v>
                </c:pt>
                <c:pt idx="67747">
                  <c:v>-12.381</c:v>
                </c:pt>
                <c:pt idx="67748">
                  <c:v>-12.378999999999991</c:v>
                </c:pt>
                <c:pt idx="67749">
                  <c:v>-12.37700000000001</c:v>
                </c:pt>
                <c:pt idx="67750">
                  <c:v>-12.375</c:v>
                </c:pt>
                <c:pt idx="67751">
                  <c:v>-12.37299999999999</c:v>
                </c:pt>
                <c:pt idx="67752">
                  <c:v>-12.371000000000009</c:v>
                </c:pt>
                <c:pt idx="67753">
                  <c:v>-12.369</c:v>
                </c:pt>
                <c:pt idx="67754">
                  <c:v>-12.36699999999999</c:v>
                </c:pt>
                <c:pt idx="67755">
                  <c:v>-12.365000000000009</c:v>
                </c:pt>
                <c:pt idx="67756">
                  <c:v>-12.363</c:v>
                </c:pt>
                <c:pt idx="67757">
                  <c:v>-12.36099999999999</c:v>
                </c:pt>
                <c:pt idx="67758">
                  <c:v>-12.359000000000009</c:v>
                </c:pt>
                <c:pt idx="67759">
                  <c:v>-12.356999999999999</c:v>
                </c:pt>
                <c:pt idx="67760">
                  <c:v>-12.35499999999999</c:v>
                </c:pt>
                <c:pt idx="67761">
                  <c:v>-12.353000000000009</c:v>
                </c:pt>
                <c:pt idx="67762">
                  <c:v>-12.350999999999999</c:v>
                </c:pt>
                <c:pt idx="67763">
                  <c:v>-12.34899999999999</c:v>
                </c:pt>
                <c:pt idx="67764">
                  <c:v>-12.347000000000008</c:v>
                </c:pt>
                <c:pt idx="67765">
                  <c:v>-12.344999999999999</c:v>
                </c:pt>
                <c:pt idx="67766">
                  <c:v>-12.342999999999989</c:v>
                </c:pt>
                <c:pt idx="67767">
                  <c:v>-12.341000000000008</c:v>
                </c:pt>
                <c:pt idx="67768">
                  <c:v>-12.338999999999999</c:v>
                </c:pt>
                <c:pt idx="67769">
                  <c:v>-12.336999999999989</c:v>
                </c:pt>
                <c:pt idx="67770">
                  <c:v>-12.335000000000008</c:v>
                </c:pt>
                <c:pt idx="67771">
                  <c:v>-12.332999999999998</c:v>
                </c:pt>
                <c:pt idx="67772">
                  <c:v>-12.330999999999989</c:v>
                </c:pt>
                <c:pt idx="67773">
                  <c:v>-12.329000000000008</c:v>
                </c:pt>
                <c:pt idx="67774">
                  <c:v>-12.326999999999998</c:v>
                </c:pt>
                <c:pt idx="67775">
                  <c:v>-12.324999999999989</c:v>
                </c:pt>
                <c:pt idx="67776">
                  <c:v>-12.323000000000008</c:v>
                </c:pt>
                <c:pt idx="67777">
                  <c:v>-12.320999999999998</c:v>
                </c:pt>
                <c:pt idx="67778">
                  <c:v>-12.318999999999988</c:v>
                </c:pt>
                <c:pt idx="67779">
                  <c:v>-12.317000000000007</c:v>
                </c:pt>
                <c:pt idx="67780">
                  <c:v>-12.314999999999998</c:v>
                </c:pt>
                <c:pt idx="67781">
                  <c:v>-12.312999999999988</c:v>
                </c:pt>
                <c:pt idx="67782">
                  <c:v>-12.311000000000007</c:v>
                </c:pt>
                <c:pt idx="67783">
                  <c:v>-12.308999999999997</c:v>
                </c:pt>
                <c:pt idx="67784">
                  <c:v>-12.306999999999988</c:v>
                </c:pt>
                <c:pt idx="67785">
                  <c:v>-12.305000000000007</c:v>
                </c:pt>
                <c:pt idx="67786">
                  <c:v>-12.302999999999997</c:v>
                </c:pt>
                <c:pt idx="67787">
                  <c:v>-12.300999999999988</c:v>
                </c:pt>
                <c:pt idx="67788">
                  <c:v>-12.299000000000007</c:v>
                </c:pt>
                <c:pt idx="67789">
                  <c:v>-12.296999999999997</c:v>
                </c:pt>
                <c:pt idx="67790">
                  <c:v>-12.294999999999987</c:v>
                </c:pt>
                <c:pt idx="67791">
                  <c:v>-12.293000000000006</c:v>
                </c:pt>
                <c:pt idx="67792">
                  <c:v>-12.290999999999997</c:v>
                </c:pt>
                <c:pt idx="67793">
                  <c:v>-12.288999999999987</c:v>
                </c:pt>
                <c:pt idx="67794">
                  <c:v>-12.287000000000006</c:v>
                </c:pt>
                <c:pt idx="67795">
                  <c:v>-12.284999999999997</c:v>
                </c:pt>
                <c:pt idx="67796">
                  <c:v>-12.282999999999987</c:v>
                </c:pt>
                <c:pt idx="67797">
                  <c:v>-12.281000000000006</c:v>
                </c:pt>
                <c:pt idx="67798">
                  <c:v>-12.278999999999996</c:v>
                </c:pt>
                <c:pt idx="67799">
                  <c:v>-12.276999999999987</c:v>
                </c:pt>
                <c:pt idx="67800">
                  <c:v>-12.275000000000006</c:v>
                </c:pt>
                <c:pt idx="67801">
                  <c:v>-12.272999999999996</c:v>
                </c:pt>
                <c:pt idx="67802">
                  <c:v>-12.270999999999987</c:v>
                </c:pt>
                <c:pt idx="67803">
                  <c:v>-12.269000000000005</c:v>
                </c:pt>
                <c:pt idx="67804">
                  <c:v>-12.266999999999996</c:v>
                </c:pt>
                <c:pt idx="67805">
                  <c:v>-12.264999999999986</c:v>
                </c:pt>
                <c:pt idx="67806">
                  <c:v>-12.263000000000005</c:v>
                </c:pt>
                <c:pt idx="67807">
                  <c:v>-12.260999999999996</c:v>
                </c:pt>
                <c:pt idx="67808">
                  <c:v>-12.258999999999986</c:v>
                </c:pt>
                <c:pt idx="67809">
                  <c:v>-12.257000000000005</c:v>
                </c:pt>
                <c:pt idx="67810">
                  <c:v>-12.254999999999995</c:v>
                </c:pt>
                <c:pt idx="67811">
                  <c:v>-12.252999999999986</c:v>
                </c:pt>
                <c:pt idx="67812">
                  <c:v>-12.251000000000005</c:v>
                </c:pt>
                <c:pt idx="67813">
                  <c:v>-12.248999999999995</c:v>
                </c:pt>
                <c:pt idx="67814">
                  <c:v>-12.247000000000014</c:v>
                </c:pt>
                <c:pt idx="67815">
                  <c:v>-12.245000000000005</c:v>
                </c:pt>
                <c:pt idx="67816">
                  <c:v>-12.242999999999995</c:v>
                </c:pt>
                <c:pt idx="67817">
                  <c:v>-12.241000000000014</c:v>
                </c:pt>
                <c:pt idx="67818">
                  <c:v>-12.239000000000004</c:v>
                </c:pt>
                <c:pt idx="67819">
                  <c:v>-12.236999999999995</c:v>
                </c:pt>
                <c:pt idx="67820">
                  <c:v>-12.235000000000014</c:v>
                </c:pt>
                <c:pt idx="67821">
                  <c:v>-12.233000000000004</c:v>
                </c:pt>
                <c:pt idx="67822">
                  <c:v>-12.230999999999995</c:v>
                </c:pt>
                <c:pt idx="67823">
                  <c:v>-12.229000000000013</c:v>
                </c:pt>
                <c:pt idx="67824">
                  <c:v>-12.227000000000004</c:v>
                </c:pt>
                <c:pt idx="67825">
                  <c:v>-12.224999999999994</c:v>
                </c:pt>
                <c:pt idx="67826">
                  <c:v>-12.223000000000013</c:v>
                </c:pt>
                <c:pt idx="67827">
                  <c:v>-12.221000000000004</c:v>
                </c:pt>
                <c:pt idx="67828">
                  <c:v>-12.218999999999994</c:v>
                </c:pt>
                <c:pt idx="67829">
                  <c:v>-12.217000000000013</c:v>
                </c:pt>
                <c:pt idx="67830">
                  <c:v>-12.215000000000003</c:v>
                </c:pt>
                <c:pt idx="67831">
                  <c:v>-12.212999999999994</c:v>
                </c:pt>
                <c:pt idx="67832">
                  <c:v>-12.211000000000013</c:v>
                </c:pt>
                <c:pt idx="67833">
                  <c:v>-12.209000000000003</c:v>
                </c:pt>
                <c:pt idx="67834">
                  <c:v>-12.206999999999994</c:v>
                </c:pt>
                <c:pt idx="67835">
                  <c:v>-12.205000000000013</c:v>
                </c:pt>
                <c:pt idx="67836">
                  <c:v>-12.203000000000003</c:v>
                </c:pt>
                <c:pt idx="67837">
                  <c:v>-12.200999999999993</c:v>
                </c:pt>
                <c:pt idx="67838">
                  <c:v>-12.199000000000012</c:v>
                </c:pt>
                <c:pt idx="67839">
                  <c:v>-12.197000000000003</c:v>
                </c:pt>
                <c:pt idx="67840">
                  <c:v>-12.194999999999993</c:v>
                </c:pt>
                <c:pt idx="67841">
                  <c:v>-12.193000000000012</c:v>
                </c:pt>
                <c:pt idx="67842">
                  <c:v>-12.191000000000003</c:v>
                </c:pt>
                <c:pt idx="67843">
                  <c:v>-12.188999999999993</c:v>
                </c:pt>
                <c:pt idx="67844">
                  <c:v>-12.187000000000012</c:v>
                </c:pt>
                <c:pt idx="67845">
                  <c:v>-12.185000000000002</c:v>
                </c:pt>
                <c:pt idx="67846">
                  <c:v>-12.182999999999993</c:v>
                </c:pt>
                <c:pt idx="67847">
                  <c:v>-12.181000000000012</c:v>
                </c:pt>
                <c:pt idx="67848">
                  <c:v>-12.179000000000002</c:v>
                </c:pt>
                <c:pt idx="67849">
                  <c:v>-12.176999999999992</c:v>
                </c:pt>
                <c:pt idx="67850">
                  <c:v>-12.175000000000011</c:v>
                </c:pt>
                <c:pt idx="67851">
                  <c:v>-12.173000000000002</c:v>
                </c:pt>
                <c:pt idx="67852">
                  <c:v>-12.170999999999992</c:v>
                </c:pt>
                <c:pt idx="67853">
                  <c:v>-12.169000000000011</c:v>
                </c:pt>
                <c:pt idx="67854">
                  <c:v>-12.167000000000002</c:v>
                </c:pt>
                <c:pt idx="67855">
                  <c:v>-12.164999999999992</c:v>
                </c:pt>
                <c:pt idx="67856">
                  <c:v>-12.163000000000011</c:v>
                </c:pt>
                <c:pt idx="67857">
                  <c:v>-12.161000000000001</c:v>
                </c:pt>
                <c:pt idx="67858">
                  <c:v>-12.158999999999992</c:v>
                </c:pt>
                <c:pt idx="67859">
                  <c:v>-12.157000000000011</c:v>
                </c:pt>
                <c:pt idx="67860">
                  <c:v>-12.155000000000001</c:v>
                </c:pt>
                <c:pt idx="67861">
                  <c:v>-12.152999999999992</c:v>
                </c:pt>
                <c:pt idx="67862">
                  <c:v>-12.15100000000001</c:v>
                </c:pt>
                <c:pt idx="67863">
                  <c:v>-12.149000000000001</c:v>
                </c:pt>
                <c:pt idx="67864">
                  <c:v>-12.146999999999991</c:v>
                </c:pt>
                <c:pt idx="67865">
                  <c:v>-12.14500000000001</c:v>
                </c:pt>
                <c:pt idx="67866">
                  <c:v>-12.143000000000001</c:v>
                </c:pt>
                <c:pt idx="67867">
                  <c:v>-12.140999999999991</c:v>
                </c:pt>
                <c:pt idx="67868">
                  <c:v>-12.13900000000001</c:v>
                </c:pt>
                <c:pt idx="67869">
                  <c:v>-12.137</c:v>
                </c:pt>
                <c:pt idx="67870">
                  <c:v>-12.134999999999991</c:v>
                </c:pt>
                <c:pt idx="67871">
                  <c:v>-12.13300000000001</c:v>
                </c:pt>
                <c:pt idx="67872">
                  <c:v>-12.131</c:v>
                </c:pt>
                <c:pt idx="67873">
                  <c:v>-12.128999999999991</c:v>
                </c:pt>
                <c:pt idx="67874">
                  <c:v>-12.12700000000001</c:v>
                </c:pt>
                <c:pt idx="67875">
                  <c:v>-12.125</c:v>
                </c:pt>
                <c:pt idx="67876">
                  <c:v>-12.12299999999999</c:v>
                </c:pt>
                <c:pt idx="67877">
                  <c:v>-12.121000000000009</c:v>
                </c:pt>
                <c:pt idx="67878">
                  <c:v>-12.119</c:v>
                </c:pt>
                <c:pt idx="67879">
                  <c:v>-12.11699999999999</c:v>
                </c:pt>
                <c:pt idx="67880">
                  <c:v>-12.115000000000009</c:v>
                </c:pt>
                <c:pt idx="67881">
                  <c:v>-12.113</c:v>
                </c:pt>
                <c:pt idx="67882">
                  <c:v>-12.11099999999999</c:v>
                </c:pt>
                <c:pt idx="67883">
                  <c:v>-12.109000000000009</c:v>
                </c:pt>
                <c:pt idx="67884">
                  <c:v>-12.106999999999999</c:v>
                </c:pt>
                <c:pt idx="67885">
                  <c:v>-12.10499999999999</c:v>
                </c:pt>
                <c:pt idx="67886">
                  <c:v>-12.103000000000009</c:v>
                </c:pt>
                <c:pt idx="67887">
                  <c:v>-12.100999999999999</c:v>
                </c:pt>
                <c:pt idx="67888">
                  <c:v>-12.09899999999999</c:v>
                </c:pt>
                <c:pt idx="67889">
                  <c:v>-12.097000000000008</c:v>
                </c:pt>
                <c:pt idx="67890">
                  <c:v>-12.094999999999999</c:v>
                </c:pt>
                <c:pt idx="67891">
                  <c:v>-12.092999999999989</c:v>
                </c:pt>
                <c:pt idx="67892">
                  <c:v>-12.091000000000008</c:v>
                </c:pt>
                <c:pt idx="67893">
                  <c:v>-12.088999999999999</c:v>
                </c:pt>
                <c:pt idx="67894">
                  <c:v>-12.086999999999989</c:v>
                </c:pt>
                <c:pt idx="67895">
                  <c:v>-12.085000000000008</c:v>
                </c:pt>
                <c:pt idx="67896">
                  <c:v>-12.082999999999998</c:v>
                </c:pt>
                <c:pt idx="67897">
                  <c:v>-12.080999999999989</c:v>
                </c:pt>
                <c:pt idx="67898">
                  <c:v>-12.079000000000008</c:v>
                </c:pt>
                <c:pt idx="67899">
                  <c:v>-12.076999999999998</c:v>
                </c:pt>
                <c:pt idx="67900">
                  <c:v>-12.074999999999989</c:v>
                </c:pt>
                <c:pt idx="67901">
                  <c:v>-12.073000000000008</c:v>
                </c:pt>
                <c:pt idx="67902">
                  <c:v>-12.070999999999998</c:v>
                </c:pt>
                <c:pt idx="67903">
                  <c:v>-12.068999999999988</c:v>
                </c:pt>
                <c:pt idx="67904">
                  <c:v>-12.067000000000007</c:v>
                </c:pt>
                <c:pt idx="67905">
                  <c:v>-12.064999999999998</c:v>
                </c:pt>
                <c:pt idx="67906">
                  <c:v>-12.062999999999988</c:v>
                </c:pt>
                <c:pt idx="67907">
                  <c:v>-12.061000000000007</c:v>
                </c:pt>
                <c:pt idx="67908">
                  <c:v>-12.058999999999997</c:v>
                </c:pt>
                <c:pt idx="67909">
                  <c:v>-12.056999999999988</c:v>
                </c:pt>
                <c:pt idx="67910">
                  <c:v>-12.055000000000007</c:v>
                </c:pt>
                <c:pt idx="67911">
                  <c:v>-12.052999999999997</c:v>
                </c:pt>
                <c:pt idx="67912">
                  <c:v>-12.050999999999988</c:v>
                </c:pt>
                <c:pt idx="67913">
                  <c:v>-12.049000000000007</c:v>
                </c:pt>
                <c:pt idx="67914">
                  <c:v>-12.046999999999997</c:v>
                </c:pt>
                <c:pt idx="67915">
                  <c:v>-12.044999999999987</c:v>
                </c:pt>
                <c:pt idx="67916">
                  <c:v>-12.043000000000006</c:v>
                </c:pt>
                <c:pt idx="67917">
                  <c:v>-12.040999999999997</c:v>
                </c:pt>
                <c:pt idx="67918">
                  <c:v>-12.038999999999987</c:v>
                </c:pt>
                <c:pt idx="67919">
                  <c:v>-12.037000000000006</c:v>
                </c:pt>
                <c:pt idx="67920">
                  <c:v>-12.034999999999997</c:v>
                </c:pt>
                <c:pt idx="67921">
                  <c:v>-12.032999999999987</c:v>
                </c:pt>
                <c:pt idx="67922">
                  <c:v>-12.031000000000006</c:v>
                </c:pt>
                <c:pt idx="67923">
                  <c:v>-12.028999999999996</c:v>
                </c:pt>
                <c:pt idx="67924">
                  <c:v>-12.026999999999987</c:v>
                </c:pt>
                <c:pt idx="67925">
                  <c:v>-12.025000000000006</c:v>
                </c:pt>
                <c:pt idx="67926">
                  <c:v>-12.022999999999996</c:v>
                </c:pt>
                <c:pt idx="67927">
                  <c:v>-12.020999999999987</c:v>
                </c:pt>
                <c:pt idx="67928">
                  <c:v>-12.019000000000005</c:v>
                </c:pt>
                <c:pt idx="67929">
                  <c:v>-12.016999999999996</c:v>
                </c:pt>
                <c:pt idx="67930">
                  <c:v>-12.014999999999986</c:v>
                </c:pt>
                <c:pt idx="67931">
                  <c:v>-12.013000000000005</c:v>
                </c:pt>
                <c:pt idx="67932">
                  <c:v>-12.010999999999996</c:v>
                </c:pt>
                <c:pt idx="67933">
                  <c:v>-12.008999999999986</c:v>
                </c:pt>
                <c:pt idx="67934">
                  <c:v>-12.007000000000005</c:v>
                </c:pt>
                <c:pt idx="67935">
                  <c:v>-12.004999999999995</c:v>
                </c:pt>
                <c:pt idx="67936">
                  <c:v>-12.002999999999986</c:v>
                </c:pt>
                <c:pt idx="67937">
                  <c:v>-12.001000000000005</c:v>
                </c:pt>
                <c:pt idx="67938">
                  <c:v>-11.998999999999995</c:v>
                </c:pt>
                <c:pt idx="67939">
                  <c:v>-11.997000000000014</c:v>
                </c:pt>
                <c:pt idx="67940">
                  <c:v>-11.995000000000005</c:v>
                </c:pt>
                <c:pt idx="67941">
                  <c:v>-11.992999999999995</c:v>
                </c:pt>
                <c:pt idx="67942">
                  <c:v>-11.991000000000014</c:v>
                </c:pt>
                <c:pt idx="67943">
                  <c:v>-11.989000000000004</c:v>
                </c:pt>
                <c:pt idx="67944">
                  <c:v>-11.986999999999995</c:v>
                </c:pt>
                <c:pt idx="67945">
                  <c:v>-11.985000000000014</c:v>
                </c:pt>
                <c:pt idx="67946">
                  <c:v>-11.983000000000004</c:v>
                </c:pt>
                <c:pt idx="67947">
                  <c:v>-11.980999999999995</c:v>
                </c:pt>
                <c:pt idx="67948">
                  <c:v>-11.979000000000013</c:v>
                </c:pt>
                <c:pt idx="67949">
                  <c:v>-11.977000000000004</c:v>
                </c:pt>
                <c:pt idx="67950">
                  <c:v>-11.974999999999994</c:v>
                </c:pt>
                <c:pt idx="67951">
                  <c:v>-11.973000000000013</c:v>
                </c:pt>
                <c:pt idx="67952">
                  <c:v>-11.971000000000004</c:v>
                </c:pt>
                <c:pt idx="67953">
                  <c:v>-11.968999999999994</c:v>
                </c:pt>
                <c:pt idx="67954">
                  <c:v>-11.967000000000013</c:v>
                </c:pt>
                <c:pt idx="67955">
                  <c:v>-11.965000000000003</c:v>
                </c:pt>
                <c:pt idx="67956">
                  <c:v>-11.962999999999994</c:v>
                </c:pt>
                <c:pt idx="67957">
                  <c:v>-11.961000000000013</c:v>
                </c:pt>
                <c:pt idx="67958">
                  <c:v>-11.959000000000003</c:v>
                </c:pt>
                <c:pt idx="67959">
                  <c:v>-11.956999999999994</c:v>
                </c:pt>
                <c:pt idx="67960">
                  <c:v>-11.955000000000013</c:v>
                </c:pt>
                <c:pt idx="67961">
                  <c:v>-11.953000000000003</c:v>
                </c:pt>
                <c:pt idx="67962">
                  <c:v>-11.950999999999993</c:v>
                </c:pt>
                <c:pt idx="67963">
                  <c:v>-11.949000000000012</c:v>
                </c:pt>
                <c:pt idx="67964">
                  <c:v>-11.947000000000003</c:v>
                </c:pt>
                <c:pt idx="67965">
                  <c:v>-11.944999999999993</c:v>
                </c:pt>
                <c:pt idx="67966">
                  <c:v>-11.943000000000012</c:v>
                </c:pt>
                <c:pt idx="67967">
                  <c:v>-11.941000000000003</c:v>
                </c:pt>
                <c:pt idx="67968">
                  <c:v>-11.938999999999993</c:v>
                </c:pt>
                <c:pt idx="67969">
                  <c:v>-11.937000000000012</c:v>
                </c:pt>
                <c:pt idx="67970">
                  <c:v>-11.935000000000002</c:v>
                </c:pt>
                <c:pt idx="67971">
                  <c:v>-11.932999999999993</c:v>
                </c:pt>
                <c:pt idx="67972">
                  <c:v>-11.931000000000012</c:v>
                </c:pt>
                <c:pt idx="67973">
                  <c:v>-11.929000000000002</c:v>
                </c:pt>
                <c:pt idx="67974">
                  <c:v>-11.926999999999992</c:v>
                </c:pt>
                <c:pt idx="67975">
                  <c:v>-11.925000000000011</c:v>
                </c:pt>
                <c:pt idx="67976">
                  <c:v>-11.923000000000002</c:v>
                </c:pt>
                <c:pt idx="67977">
                  <c:v>-11.920999999999992</c:v>
                </c:pt>
                <c:pt idx="67978">
                  <c:v>-11.919000000000011</c:v>
                </c:pt>
                <c:pt idx="67979">
                  <c:v>-11.917000000000002</c:v>
                </c:pt>
                <c:pt idx="67980">
                  <c:v>-11.914999999999992</c:v>
                </c:pt>
                <c:pt idx="67981">
                  <c:v>-11.913000000000011</c:v>
                </c:pt>
                <c:pt idx="67982">
                  <c:v>-11.911000000000001</c:v>
                </c:pt>
                <c:pt idx="67983">
                  <c:v>-11.908999999999992</c:v>
                </c:pt>
                <c:pt idx="67984">
                  <c:v>-11.907000000000011</c:v>
                </c:pt>
                <c:pt idx="67985">
                  <c:v>-11.905000000000001</c:v>
                </c:pt>
                <c:pt idx="67986">
                  <c:v>-11.902999999999992</c:v>
                </c:pt>
                <c:pt idx="67987">
                  <c:v>-11.90100000000001</c:v>
                </c:pt>
                <c:pt idx="67988">
                  <c:v>-11.899000000000001</c:v>
                </c:pt>
                <c:pt idx="67989">
                  <c:v>-11.896999999999991</c:v>
                </c:pt>
                <c:pt idx="67990">
                  <c:v>-11.89500000000001</c:v>
                </c:pt>
                <c:pt idx="67991">
                  <c:v>-11.893000000000001</c:v>
                </c:pt>
                <c:pt idx="67992">
                  <c:v>-11.890999999999991</c:v>
                </c:pt>
                <c:pt idx="67993">
                  <c:v>-11.88900000000001</c:v>
                </c:pt>
                <c:pt idx="67994">
                  <c:v>-11.887</c:v>
                </c:pt>
                <c:pt idx="67995">
                  <c:v>-11.884999999999991</c:v>
                </c:pt>
                <c:pt idx="67996">
                  <c:v>-11.88300000000001</c:v>
                </c:pt>
                <c:pt idx="67997">
                  <c:v>-11.881</c:v>
                </c:pt>
                <c:pt idx="67998">
                  <c:v>-11.878999999999991</c:v>
                </c:pt>
                <c:pt idx="67999">
                  <c:v>-11.87700000000001</c:v>
                </c:pt>
                <c:pt idx="68000">
                  <c:v>-11.875</c:v>
                </c:pt>
                <c:pt idx="68001">
                  <c:v>-11.87299999999999</c:v>
                </c:pt>
                <c:pt idx="68002">
                  <c:v>-11.871000000000009</c:v>
                </c:pt>
                <c:pt idx="68003">
                  <c:v>-11.869</c:v>
                </c:pt>
                <c:pt idx="68004">
                  <c:v>-11.86699999999999</c:v>
                </c:pt>
                <c:pt idx="68005">
                  <c:v>-11.865000000000009</c:v>
                </c:pt>
                <c:pt idx="68006">
                  <c:v>-11.863</c:v>
                </c:pt>
                <c:pt idx="68007">
                  <c:v>-11.86099999999999</c:v>
                </c:pt>
                <c:pt idx="68008">
                  <c:v>-11.859000000000009</c:v>
                </c:pt>
                <c:pt idx="68009">
                  <c:v>-11.856999999999999</c:v>
                </c:pt>
                <c:pt idx="68010">
                  <c:v>-11.85499999999999</c:v>
                </c:pt>
                <c:pt idx="68011">
                  <c:v>-11.853000000000009</c:v>
                </c:pt>
                <c:pt idx="68012">
                  <c:v>-11.850999999999999</c:v>
                </c:pt>
                <c:pt idx="68013">
                  <c:v>-11.84899999999999</c:v>
                </c:pt>
                <c:pt idx="68014">
                  <c:v>-11.847000000000008</c:v>
                </c:pt>
                <c:pt idx="68015">
                  <c:v>-11.844999999999999</c:v>
                </c:pt>
                <c:pt idx="68016">
                  <c:v>-11.842999999999989</c:v>
                </c:pt>
                <c:pt idx="68017">
                  <c:v>-11.841000000000008</c:v>
                </c:pt>
                <c:pt idx="68018">
                  <c:v>-11.838999999999999</c:v>
                </c:pt>
                <c:pt idx="68019">
                  <c:v>-11.836999999999989</c:v>
                </c:pt>
                <c:pt idx="68020">
                  <c:v>-11.835000000000008</c:v>
                </c:pt>
                <c:pt idx="68021">
                  <c:v>-11.832999999999998</c:v>
                </c:pt>
                <c:pt idx="68022">
                  <c:v>-11.830999999999989</c:v>
                </c:pt>
                <c:pt idx="68023">
                  <c:v>-11.829000000000008</c:v>
                </c:pt>
                <c:pt idx="68024">
                  <c:v>-11.826999999999998</c:v>
                </c:pt>
                <c:pt idx="68025">
                  <c:v>-11.824999999999989</c:v>
                </c:pt>
                <c:pt idx="68026">
                  <c:v>-11.823000000000008</c:v>
                </c:pt>
                <c:pt idx="68027">
                  <c:v>-11.820999999999998</c:v>
                </c:pt>
                <c:pt idx="68028">
                  <c:v>-11.818999999999988</c:v>
                </c:pt>
                <c:pt idx="68029">
                  <c:v>-11.817000000000007</c:v>
                </c:pt>
                <c:pt idx="68030">
                  <c:v>-11.814999999999998</c:v>
                </c:pt>
                <c:pt idx="68031">
                  <c:v>-11.812999999999988</c:v>
                </c:pt>
                <c:pt idx="68032">
                  <c:v>-11.811000000000007</c:v>
                </c:pt>
                <c:pt idx="68033">
                  <c:v>-11.808999999999997</c:v>
                </c:pt>
                <c:pt idx="68034">
                  <c:v>-11.806999999999988</c:v>
                </c:pt>
                <c:pt idx="68035">
                  <c:v>-11.805000000000007</c:v>
                </c:pt>
                <c:pt idx="68036">
                  <c:v>-11.802999999999997</c:v>
                </c:pt>
                <c:pt idx="68037">
                  <c:v>-11.800999999999988</c:v>
                </c:pt>
                <c:pt idx="68038">
                  <c:v>-11.799000000000007</c:v>
                </c:pt>
                <c:pt idx="68039">
                  <c:v>-11.796999999999997</c:v>
                </c:pt>
                <c:pt idx="68040">
                  <c:v>-11.794999999999987</c:v>
                </c:pt>
                <c:pt idx="68041">
                  <c:v>-11.793000000000006</c:v>
                </c:pt>
                <c:pt idx="68042">
                  <c:v>-11.790999999999997</c:v>
                </c:pt>
                <c:pt idx="68043">
                  <c:v>-11.788999999999987</c:v>
                </c:pt>
                <c:pt idx="68044">
                  <c:v>-11.787000000000006</c:v>
                </c:pt>
                <c:pt idx="68045">
                  <c:v>-11.784999999999997</c:v>
                </c:pt>
                <c:pt idx="68046">
                  <c:v>-11.782999999999987</c:v>
                </c:pt>
                <c:pt idx="68047">
                  <c:v>-11.781000000000006</c:v>
                </c:pt>
                <c:pt idx="68048">
                  <c:v>-11.778999999999996</c:v>
                </c:pt>
                <c:pt idx="68049">
                  <c:v>-11.776999999999987</c:v>
                </c:pt>
                <c:pt idx="68050">
                  <c:v>-11.775000000000006</c:v>
                </c:pt>
                <c:pt idx="68051">
                  <c:v>-11.772999999999996</c:v>
                </c:pt>
                <c:pt idx="68052">
                  <c:v>-11.770999999999987</c:v>
                </c:pt>
                <c:pt idx="68053">
                  <c:v>-11.769000000000005</c:v>
                </c:pt>
                <c:pt idx="68054">
                  <c:v>-11.766999999999996</c:v>
                </c:pt>
                <c:pt idx="68055">
                  <c:v>-11.764999999999986</c:v>
                </c:pt>
                <c:pt idx="68056">
                  <c:v>-11.763000000000005</c:v>
                </c:pt>
                <c:pt idx="68057">
                  <c:v>-11.760999999999996</c:v>
                </c:pt>
                <c:pt idx="68058">
                  <c:v>-11.758999999999986</c:v>
                </c:pt>
                <c:pt idx="68059">
                  <c:v>-11.757000000000005</c:v>
                </c:pt>
                <c:pt idx="68060">
                  <c:v>-11.754999999999995</c:v>
                </c:pt>
                <c:pt idx="68061">
                  <c:v>-11.752999999999986</c:v>
                </c:pt>
                <c:pt idx="68062">
                  <c:v>-11.751000000000005</c:v>
                </c:pt>
                <c:pt idx="68063">
                  <c:v>-11.748999999999995</c:v>
                </c:pt>
                <c:pt idx="68064">
                  <c:v>-11.747000000000014</c:v>
                </c:pt>
                <c:pt idx="68065">
                  <c:v>-11.745000000000005</c:v>
                </c:pt>
                <c:pt idx="68066">
                  <c:v>-11.742999999999995</c:v>
                </c:pt>
                <c:pt idx="68067">
                  <c:v>-11.741000000000014</c:v>
                </c:pt>
                <c:pt idx="68068">
                  <c:v>-11.739000000000004</c:v>
                </c:pt>
                <c:pt idx="68069">
                  <c:v>-11.736999999999995</c:v>
                </c:pt>
                <c:pt idx="68070">
                  <c:v>-11.735000000000014</c:v>
                </c:pt>
                <c:pt idx="68071">
                  <c:v>-11.733000000000004</c:v>
                </c:pt>
                <c:pt idx="68072">
                  <c:v>-11.730999999999995</c:v>
                </c:pt>
                <c:pt idx="68073">
                  <c:v>-11.729000000000013</c:v>
                </c:pt>
                <c:pt idx="68074">
                  <c:v>-11.727000000000004</c:v>
                </c:pt>
                <c:pt idx="68075">
                  <c:v>-11.724999999999994</c:v>
                </c:pt>
                <c:pt idx="68076">
                  <c:v>-11.723000000000013</c:v>
                </c:pt>
                <c:pt idx="68077">
                  <c:v>-11.721000000000004</c:v>
                </c:pt>
                <c:pt idx="68078">
                  <c:v>-11.718999999999994</c:v>
                </c:pt>
                <c:pt idx="68079">
                  <c:v>-11.717000000000013</c:v>
                </c:pt>
                <c:pt idx="68080">
                  <c:v>-11.715000000000003</c:v>
                </c:pt>
                <c:pt idx="68081">
                  <c:v>-11.712999999999994</c:v>
                </c:pt>
                <c:pt idx="68082">
                  <c:v>-11.711000000000013</c:v>
                </c:pt>
                <c:pt idx="68083">
                  <c:v>-11.709000000000003</c:v>
                </c:pt>
                <c:pt idx="68084">
                  <c:v>-11.706999999999994</c:v>
                </c:pt>
                <c:pt idx="68085">
                  <c:v>-11.705000000000013</c:v>
                </c:pt>
                <c:pt idx="68086">
                  <c:v>-11.703000000000003</c:v>
                </c:pt>
                <c:pt idx="68087">
                  <c:v>-11.700999999999993</c:v>
                </c:pt>
                <c:pt idx="68088">
                  <c:v>-11.699000000000012</c:v>
                </c:pt>
                <c:pt idx="68089">
                  <c:v>-11.697000000000003</c:v>
                </c:pt>
                <c:pt idx="68090">
                  <c:v>-11.694999999999993</c:v>
                </c:pt>
                <c:pt idx="68091">
                  <c:v>-11.693000000000012</c:v>
                </c:pt>
                <c:pt idx="68092">
                  <c:v>-11.691000000000003</c:v>
                </c:pt>
                <c:pt idx="68093">
                  <c:v>-11.688999999999993</c:v>
                </c:pt>
                <c:pt idx="68094">
                  <c:v>-11.687000000000012</c:v>
                </c:pt>
                <c:pt idx="68095">
                  <c:v>-11.685000000000002</c:v>
                </c:pt>
                <c:pt idx="68096">
                  <c:v>-11.682999999999993</c:v>
                </c:pt>
                <c:pt idx="68097">
                  <c:v>-11.681000000000012</c:v>
                </c:pt>
                <c:pt idx="68098">
                  <c:v>-11.679000000000002</c:v>
                </c:pt>
                <c:pt idx="68099">
                  <c:v>-11.676999999999992</c:v>
                </c:pt>
                <c:pt idx="68100">
                  <c:v>-11.675000000000011</c:v>
                </c:pt>
                <c:pt idx="68101">
                  <c:v>-11.673000000000002</c:v>
                </c:pt>
                <c:pt idx="68102">
                  <c:v>-11.670999999999992</c:v>
                </c:pt>
                <c:pt idx="68103">
                  <c:v>-11.669000000000011</c:v>
                </c:pt>
                <c:pt idx="68104">
                  <c:v>-11.667000000000002</c:v>
                </c:pt>
                <c:pt idx="68105">
                  <c:v>-11.664999999999992</c:v>
                </c:pt>
                <c:pt idx="68106">
                  <c:v>-11.663000000000011</c:v>
                </c:pt>
                <c:pt idx="68107">
                  <c:v>-11.661000000000001</c:v>
                </c:pt>
                <c:pt idx="68108">
                  <c:v>-11.658999999999992</c:v>
                </c:pt>
                <c:pt idx="68109">
                  <c:v>-11.657000000000011</c:v>
                </c:pt>
                <c:pt idx="68110">
                  <c:v>-11.655000000000001</c:v>
                </c:pt>
                <c:pt idx="68111">
                  <c:v>-11.652999999999992</c:v>
                </c:pt>
                <c:pt idx="68112">
                  <c:v>-11.65100000000001</c:v>
                </c:pt>
                <c:pt idx="68113">
                  <c:v>-11.649000000000001</c:v>
                </c:pt>
                <c:pt idx="68114">
                  <c:v>-11.646999999999991</c:v>
                </c:pt>
                <c:pt idx="68115">
                  <c:v>-11.64500000000001</c:v>
                </c:pt>
                <c:pt idx="68116">
                  <c:v>-11.643000000000001</c:v>
                </c:pt>
                <c:pt idx="68117">
                  <c:v>-11.640999999999991</c:v>
                </c:pt>
                <c:pt idx="68118">
                  <c:v>-11.63900000000001</c:v>
                </c:pt>
                <c:pt idx="68119">
                  <c:v>-11.637</c:v>
                </c:pt>
                <c:pt idx="68120">
                  <c:v>-11.634999999999991</c:v>
                </c:pt>
                <c:pt idx="68121">
                  <c:v>-11.63300000000001</c:v>
                </c:pt>
                <c:pt idx="68122">
                  <c:v>-11.631</c:v>
                </c:pt>
                <c:pt idx="68123">
                  <c:v>-11.628999999999991</c:v>
                </c:pt>
                <c:pt idx="68124">
                  <c:v>-11.62700000000001</c:v>
                </c:pt>
                <c:pt idx="68125">
                  <c:v>-11.625</c:v>
                </c:pt>
                <c:pt idx="68126">
                  <c:v>-11.62299999999999</c:v>
                </c:pt>
                <c:pt idx="68127">
                  <c:v>-11.621000000000009</c:v>
                </c:pt>
                <c:pt idx="68128">
                  <c:v>-11.619</c:v>
                </c:pt>
                <c:pt idx="68129">
                  <c:v>-11.61699999999999</c:v>
                </c:pt>
                <c:pt idx="68130">
                  <c:v>-11.615000000000009</c:v>
                </c:pt>
                <c:pt idx="68131">
                  <c:v>-11.613</c:v>
                </c:pt>
                <c:pt idx="68132">
                  <c:v>-11.61099999999999</c:v>
                </c:pt>
                <c:pt idx="68133">
                  <c:v>-11.609000000000009</c:v>
                </c:pt>
                <c:pt idx="68134">
                  <c:v>-11.606999999999999</c:v>
                </c:pt>
                <c:pt idx="68135">
                  <c:v>-11.60499999999999</c:v>
                </c:pt>
                <c:pt idx="68136">
                  <c:v>-11.603000000000009</c:v>
                </c:pt>
                <c:pt idx="68137">
                  <c:v>-11.600999999999999</c:v>
                </c:pt>
                <c:pt idx="68138">
                  <c:v>-11.59899999999999</c:v>
                </c:pt>
                <c:pt idx="68139">
                  <c:v>-11.597000000000008</c:v>
                </c:pt>
                <c:pt idx="68140">
                  <c:v>-11.594999999999999</c:v>
                </c:pt>
                <c:pt idx="68141">
                  <c:v>-11.592999999999989</c:v>
                </c:pt>
                <c:pt idx="68142">
                  <c:v>-11.591000000000008</c:v>
                </c:pt>
                <c:pt idx="68143">
                  <c:v>-11.588999999999999</c:v>
                </c:pt>
                <c:pt idx="68144">
                  <c:v>-11.586999999999989</c:v>
                </c:pt>
                <c:pt idx="68145">
                  <c:v>-11.585000000000008</c:v>
                </c:pt>
                <c:pt idx="68146">
                  <c:v>-11.582999999999998</c:v>
                </c:pt>
                <c:pt idx="68147">
                  <c:v>-11.580999999999989</c:v>
                </c:pt>
                <c:pt idx="68148">
                  <c:v>-11.579000000000008</c:v>
                </c:pt>
                <c:pt idx="68149">
                  <c:v>-11.576999999999998</c:v>
                </c:pt>
                <c:pt idx="68150">
                  <c:v>-11.574999999999989</c:v>
                </c:pt>
                <c:pt idx="68151">
                  <c:v>-11.573000000000008</c:v>
                </c:pt>
                <c:pt idx="68152">
                  <c:v>-11.570999999999998</c:v>
                </c:pt>
                <c:pt idx="68153">
                  <c:v>-11.568999999999988</c:v>
                </c:pt>
                <c:pt idx="68154">
                  <c:v>-11.567000000000007</c:v>
                </c:pt>
                <c:pt idx="68155">
                  <c:v>-11.564999999999998</c:v>
                </c:pt>
                <c:pt idx="68156">
                  <c:v>-11.562999999999988</c:v>
                </c:pt>
                <c:pt idx="68157">
                  <c:v>-11.561000000000007</c:v>
                </c:pt>
                <c:pt idx="68158">
                  <c:v>-11.558999999999997</c:v>
                </c:pt>
                <c:pt idx="68159">
                  <c:v>-11.556999999999988</c:v>
                </c:pt>
                <c:pt idx="68160">
                  <c:v>-11.555000000000007</c:v>
                </c:pt>
                <c:pt idx="68161">
                  <c:v>-11.552999999999997</c:v>
                </c:pt>
                <c:pt idx="68162">
                  <c:v>-11.550999999999988</c:v>
                </c:pt>
                <c:pt idx="68163">
                  <c:v>-11.549000000000007</c:v>
                </c:pt>
                <c:pt idx="68164">
                  <c:v>-11.546999999999997</c:v>
                </c:pt>
                <c:pt idx="68165">
                  <c:v>-11.544999999999987</c:v>
                </c:pt>
                <c:pt idx="68166">
                  <c:v>-11.543000000000006</c:v>
                </c:pt>
                <c:pt idx="68167">
                  <c:v>-11.540999999999997</c:v>
                </c:pt>
                <c:pt idx="68168">
                  <c:v>-11.538999999999987</c:v>
                </c:pt>
                <c:pt idx="68169">
                  <c:v>-11.537000000000006</c:v>
                </c:pt>
                <c:pt idx="68170">
                  <c:v>-11.534999999999997</c:v>
                </c:pt>
                <c:pt idx="68171">
                  <c:v>-11.532999999999987</c:v>
                </c:pt>
                <c:pt idx="68172">
                  <c:v>-11.531000000000006</c:v>
                </c:pt>
                <c:pt idx="68173">
                  <c:v>-11.528999999999996</c:v>
                </c:pt>
                <c:pt idx="68174">
                  <c:v>-11.526999999999987</c:v>
                </c:pt>
                <c:pt idx="68175">
                  <c:v>-11.525000000000006</c:v>
                </c:pt>
                <c:pt idx="68176">
                  <c:v>-11.522999999999996</c:v>
                </c:pt>
                <c:pt idx="68177">
                  <c:v>-11.520999999999987</c:v>
                </c:pt>
                <c:pt idx="68178">
                  <c:v>-11.519000000000005</c:v>
                </c:pt>
                <c:pt idx="68179">
                  <c:v>-11.516999999999996</c:v>
                </c:pt>
                <c:pt idx="68180">
                  <c:v>-11.514999999999986</c:v>
                </c:pt>
                <c:pt idx="68181">
                  <c:v>-11.513000000000005</c:v>
                </c:pt>
                <c:pt idx="68182">
                  <c:v>-11.510999999999996</c:v>
                </c:pt>
                <c:pt idx="68183">
                  <c:v>-11.508999999999986</c:v>
                </c:pt>
                <c:pt idx="68184">
                  <c:v>-11.507000000000005</c:v>
                </c:pt>
                <c:pt idx="68185">
                  <c:v>-11.504999999999995</c:v>
                </c:pt>
                <c:pt idx="68186">
                  <c:v>-11.502999999999986</c:v>
                </c:pt>
                <c:pt idx="68187">
                  <c:v>-11.501000000000005</c:v>
                </c:pt>
                <c:pt idx="68188">
                  <c:v>-11.498999999999995</c:v>
                </c:pt>
                <c:pt idx="68189">
                  <c:v>-11.497000000000014</c:v>
                </c:pt>
                <c:pt idx="68190">
                  <c:v>-11.495000000000005</c:v>
                </c:pt>
                <c:pt idx="68191">
                  <c:v>-11.492999999999995</c:v>
                </c:pt>
                <c:pt idx="68192">
                  <c:v>-11.491000000000014</c:v>
                </c:pt>
                <c:pt idx="68193">
                  <c:v>-11.489000000000004</c:v>
                </c:pt>
                <c:pt idx="68194">
                  <c:v>-11.486999999999995</c:v>
                </c:pt>
                <c:pt idx="68195">
                  <c:v>-11.485000000000014</c:v>
                </c:pt>
                <c:pt idx="68196">
                  <c:v>-11.483000000000004</c:v>
                </c:pt>
                <c:pt idx="68197">
                  <c:v>-11.480999999999995</c:v>
                </c:pt>
                <c:pt idx="68198">
                  <c:v>-11.479000000000013</c:v>
                </c:pt>
                <c:pt idx="68199">
                  <c:v>-11.477000000000004</c:v>
                </c:pt>
                <c:pt idx="68200">
                  <c:v>-11.474999999999994</c:v>
                </c:pt>
                <c:pt idx="68201">
                  <c:v>-11.473000000000013</c:v>
                </c:pt>
                <c:pt idx="68202">
                  <c:v>-11.471000000000004</c:v>
                </c:pt>
                <c:pt idx="68203">
                  <c:v>-11.468999999999994</c:v>
                </c:pt>
                <c:pt idx="68204">
                  <c:v>-11.467000000000013</c:v>
                </c:pt>
                <c:pt idx="68205">
                  <c:v>-11.465000000000003</c:v>
                </c:pt>
                <c:pt idx="68206">
                  <c:v>-11.462999999999994</c:v>
                </c:pt>
                <c:pt idx="68207">
                  <c:v>-11.461000000000013</c:v>
                </c:pt>
                <c:pt idx="68208">
                  <c:v>-11.459000000000003</c:v>
                </c:pt>
                <c:pt idx="68209">
                  <c:v>-11.456999999999994</c:v>
                </c:pt>
                <c:pt idx="68210">
                  <c:v>-11.455000000000013</c:v>
                </c:pt>
                <c:pt idx="68211">
                  <c:v>-11.453000000000003</c:v>
                </c:pt>
                <c:pt idx="68212">
                  <c:v>-11.450999999999993</c:v>
                </c:pt>
                <c:pt idx="68213">
                  <c:v>-11.449000000000012</c:v>
                </c:pt>
                <c:pt idx="68214">
                  <c:v>-11.447000000000003</c:v>
                </c:pt>
                <c:pt idx="68215">
                  <c:v>-11.444999999999993</c:v>
                </c:pt>
                <c:pt idx="68216">
                  <c:v>-11.443000000000012</c:v>
                </c:pt>
                <c:pt idx="68217">
                  <c:v>-11.441000000000003</c:v>
                </c:pt>
                <c:pt idx="68218">
                  <c:v>-11.438999999999993</c:v>
                </c:pt>
                <c:pt idx="68219">
                  <c:v>-11.437000000000012</c:v>
                </c:pt>
                <c:pt idx="68220">
                  <c:v>-11.435000000000002</c:v>
                </c:pt>
                <c:pt idx="68221">
                  <c:v>-11.432999999999993</c:v>
                </c:pt>
                <c:pt idx="68222">
                  <c:v>-11.431000000000012</c:v>
                </c:pt>
                <c:pt idx="68223">
                  <c:v>-11.429000000000002</c:v>
                </c:pt>
                <c:pt idx="68224">
                  <c:v>-11.426999999999992</c:v>
                </c:pt>
                <c:pt idx="68225">
                  <c:v>-11.425000000000011</c:v>
                </c:pt>
                <c:pt idx="68226">
                  <c:v>-11.423000000000002</c:v>
                </c:pt>
                <c:pt idx="68227">
                  <c:v>-11.420999999999992</c:v>
                </c:pt>
                <c:pt idx="68228">
                  <c:v>-11.419000000000011</c:v>
                </c:pt>
                <c:pt idx="68229">
                  <c:v>-11.417000000000002</c:v>
                </c:pt>
                <c:pt idx="68230">
                  <c:v>-11.414999999999992</c:v>
                </c:pt>
                <c:pt idx="68231">
                  <c:v>-11.413000000000011</c:v>
                </c:pt>
                <c:pt idx="68232">
                  <c:v>-11.411000000000001</c:v>
                </c:pt>
                <c:pt idx="68233">
                  <c:v>-11.408999999999992</c:v>
                </c:pt>
                <c:pt idx="68234">
                  <c:v>-11.407000000000011</c:v>
                </c:pt>
                <c:pt idx="68235">
                  <c:v>-11.405000000000001</c:v>
                </c:pt>
                <c:pt idx="68236">
                  <c:v>-11.402999999999992</c:v>
                </c:pt>
                <c:pt idx="68237">
                  <c:v>-11.40100000000001</c:v>
                </c:pt>
                <c:pt idx="68238">
                  <c:v>-11.399000000000001</c:v>
                </c:pt>
                <c:pt idx="68239">
                  <c:v>-11.396999999999991</c:v>
                </c:pt>
                <c:pt idx="68240">
                  <c:v>-11.39500000000001</c:v>
                </c:pt>
                <c:pt idx="68241">
                  <c:v>-11.393000000000001</c:v>
                </c:pt>
                <c:pt idx="68242">
                  <c:v>-11.390999999999991</c:v>
                </c:pt>
                <c:pt idx="68243">
                  <c:v>-11.38900000000001</c:v>
                </c:pt>
                <c:pt idx="68244">
                  <c:v>-11.387</c:v>
                </c:pt>
                <c:pt idx="68245">
                  <c:v>-11.384999999999991</c:v>
                </c:pt>
                <c:pt idx="68246">
                  <c:v>-11.38300000000001</c:v>
                </c:pt>
                <c:pt idx="68247">
                  <c:v>-11.381</c:v>
                </c:pt>
                <c:pt idx="68248">
                  <c:v>-11.378999999999991</c:v>
                </c:pt>
                <c:pt idx="68249">
                  <c:v>-11.37700000000001</c:v>
                </c:pt>
                <c:pt idx="68250">
                  <c:v>-11.375</c:v>
                </c:pt>
                <c:pt idx="68251">
                  <c:v>-11.37299999999999</c:v>
                </c:pt>
                <c:pt idx="68252">
                  <c:v>-11.371000000000009</c:v>
                </c:pt>
                <c:pt idx="68253">
                  <c:v>-11.369</c:v>
                </c:pt>
                <c:pt idx="68254">
                  <c:v>-11.36699999999999</c:v>
                </c:pt>
                <c:pt idx="68255">
                  <c:v>-11.365000000000009</c:v>
                </c:pt>
                <c:pt idx="68256">
                  <c:v>-11.363</c:v>
                </c:pt>
                <c:pt idx="68257">
                  <c:v>-11.36099999999999</c:v>
                </c:pt>
                <c:pt idx="68258">
                  <c:v>-11.359000000000009</c:v>
                </c:pt>
                <c:pt idx="68259">
                  <c:v>-11.356999999999999</c:v>
                </c:pt>
                <c:pt idx="68260">
                  <c:v>-11.35499999999999</c:v>
                </c:pt>
                <c:pt idx="68261">
                  <c:v>-11.353000000000009</c:v>
                </c:pt>
                <c:pt idx="68262">
                  <c:v>-11.350999999999999</c:v>
                </c:pt>
                <c:pt idx="68263">
                  <c:v>-11.34899999999999</c:v>
                </c:pt>
                <c:pt idx="68264">
                  <c:v>-11.347000000000008</c:v>
                </c:pt>
                <c:pt idx="68265">
                  <c:v>-11.344999999999999</c:v>
                </c:pt>
                <c:pt idx="68266">
                  <c:v>-11.342999999999989</c:v>
                </c:pt>
                <c:pt idx="68267">
                  <c:v>-11.341000000000008</c:v>
                </c:pt>
                <c:pt idx="68268">
                  <c:v>-11.338999999999999</c:v>
                </c:pt>
                <c:pt idx="68269">
                  <c:v>-11.336999999999989</c:v>
                </c:pt>
                <c:pt idx="68270">
                  <c:v>-11.335000000000008</c:v>
                </c:pt>
                <c:pt idx="68271">
                  <c:v>-11.332999999999998</c:v>
                </c:pt>
                <c:pt idx="68272">
                  <c:v>-11.330999999999989</c:v>
                </c:pt>
                <c:pt idx="68273">
                  <c:v>-11.329000000000008</c:v>
                </c:pt>
                <c:pt idx="68274">
                  <c:v>-11.326999999999998</c:v>
                </c:pt>
                <c:pt idx="68275">
                  <c:v>-11.324999999999989</c:v>
                </c:pt>
                <c:pt idx="68276">
                  <c:v>-11.323000000000008</c:v>
                </c:pt>
                <c:pt idx="68277">
                  <c:v>-11.320999999999998</c:v>
                </c:pt>
                <c:pt idx="68278">
                  <c:v>-11.318999999999988</c:v>
                </c:pt>
                <c:pt idx="68279">
                  <c:v>-11.317000000000007</c:v>
                </c:pt>
                <c:pt idx="68280">
                  <c:v>-11.314999999999998</c:v>
                </c:pt>
                <c:pt idx="68281">
                  <c:v>-11.312999999999988</c:v>
                </c:pt>
                <c:pt idx="68282">
                  <c:v>-11.311000000000007</c:v>
                </c:pt>
                <c:pt idx="68283">
                  <c:v>-11.308999999999997</c:v>
                </c:pt>
                <c:pt idx="68284">
                  <c:v>-11.306999999999988</c:v>
                </c:pt>
                <c:pt idx="68285">
                  <c:v>-11.305000000000007</c:v>
                </c:pt>
                <c:pt idx="68286">
                  <c:v>-11.302999999999997</c:v>
                </c:pt>
                <c:pt idx="68287">
                  <c:v>-11.300999999999988</c:v>
                </c:pt>
                <c:pt idx="68288">
                  <c:v>-11.299000000000007</c:v>
                </c:pt>
                <c:pt idx="68289">
                  <c:v>-11.296999999999997</c:v>
                </c:pt>
                <c:pt idx="68290">
                  <c:v>-11.294999999999987</c:v>
                </c:pt>
                <c:pt idx="68291">
                  <c:v>-11.293000000000006</c:v>
                </c:pt>
                <c:pt idx="68292">
                  <c:v>-11.290999999999997</c:v>
                </c:pt>
                <c:pt idx="68293">
                  <c:v>-11.288999999999987</c:v>
                </c:pt>
                <c:pt idx="68294">
                  <c:v>-11.287000000000006</c:v>
                </c:pt>
                <c:pt idx="68295">
                  <c:v>-11.284999999999997</c:v>
                </c:pt>
                <c:pt idx="68296">
                  <c:v>-11.282999999999987</c:v>
                </c:pt>
                <c:pt idx="68297">
                  <c:v>-11.281000000000006</c:v>
                </c:pt>
                <c:pt idx="68298">
                  <c:v>-11.278999999999996</c:v>
                </c:pt>
                <c:pt idx="68299">
                  <c:v>-11.276999999999987</c:v>
                </c:pt>
                <c:pt idx="68300">
                  <c:v>-11.275000000000006</c:v>
                </c:pt>
                <c:pt idx="68301">
                  <c:v>-11.272999999999996</c:v>
                </c:pt>
                <c:pt idx="68302">
                  <c:v>-11.270999999999987</c:v>
                </c:pt>
                <c:pt idx="68303">
                  <c:v>-11.269000000000005</c:v>
                </c:pt>
                <c:pt idx="68304">
                  <c:v>-11.266999999999996</c:v>
                </c:pt>
                <c:pt idx="68305">
                  <c:v>-11.264999999999986</c:v>
                </c:pt>
                <c:pt idx="68306">
                  <c:v>-11.263000000000005</c:v>
                </c:pt>
                <c:pt idx="68307">
                  <c:v>-11.260999999999996</c:v>
                </c:pt>
                <c:pt idx="68308">
                  <c:v>-11.258999999999986</c:v>
                </c:pt>
                <c:pt idx="68309">
                  <c:v>-11.257000000000005</c:v>
                </c:pt>
                <c:pt idx="68310">
                  <c:v>-11.254999999999995</c:v>
                </c:pt>
                <c:pt idx="68311">
                  <c:v>-11.252999999999986</c:v>
                </c:pt>
                <c:pt idx="68312">
                  <c:v>-11.251000000000005</c:v>
                </c:pt>
                <c:pt idx="68313">
                  <c:v>-11.248999999999995</c:v>
                </c:pt>
                <c:pt idx="68314">
                  <c:v>-11.247000000000014</c:v>
                </c:pt>
                <c:pt idx="68315">
                  <c:v>-11.245000000000005</c:v>
                </c:pt>
                <c:pt idx="68316">
                  <c:v>-11.242999999999995</c:v>
                </c:pt>
                <c:pt idx="68317">
                  <c:v>-11.241000000000014</c:v>
                </c:pt>
                <c:pt idx="68318">
                  <c:v>-11.239000000000004</c:v>
                </c:pt>
                <c:pt idx="68319">
                  <c:v>-11.236999999999995</c:v>
                </c:pt>
                <c:pt idx="68320">
                  <c:v>-11.235000000000014</c:v>
                </c:pt>
                <c:pt idx="68321">
                  <c:v>-11.233000000000004</c:v>
                </c:pt>
                <c:pt idx="68322">
                  <c:v>-11.230999999999995</c:v>
                </c:pt>
                <c:pt idx="68323">
                  <c:v>-11.229000000000013</c:v>
                </c:pt>
                <c:pt idx="68324">
                  <c:v>-11.227000000000004</c:v>
                </c:pt>
                <c:pt idx="68325">
                  <c:v>-11.224999999999994</c:v>
                </c:pt>
                <c:pt idx="68326">
                  <c:v>-11.223000000000013</c:v>
                </c:pt>
                <c:pt idx="68327">
                  <c:v>-11.221000000000004</c:v>
                </c:pt>
                <c:pt idx="68328">
                  <c:v>-11.218999999999994</c:v>
                </c:pt>
                <c:pt idx="68329">
                  <c:v>-11.217000000000013</c:v>
                </c:pt>
                <c:pt idx="68330">
                  <c:v>-11.215000000000003</c:v>
                </c:pt>
                <c:pt idx="68331">
                  <c:v>-11.212999999999994</c:v>
                </c:pt>
                <c:pt idx="68332">
                  <c:v>-11.211000000000013</c:v>
                </c:pt>
                <c:pt idx="68333">
                  <c:v>-11.209000000000003</c:v>
                </c:pt>
                <c:pt idx="68334">
                  <c:v>-11.206999999999994</c:v>
                </c:pt>
                <c:pt idx="68335">
                  <c:v>-11.205000000000013</c:v>
                </c:pt>
                <c:pt idx="68336">
                  <c:v>-11.203000000000003</c:v>
                </c:pt>
                <c:pt idx="68337">
                  <c:v>-11.200999999999993</c:v>
                </c:pt>
                <c:pt idx="68338">
                  <c:v>-11.199000000000012</c:v>
                </c:pt>
                <c:pt idx="68339">
                  <c:v>-11.197000000000003</c:v>
                </c:pt>
                <c:pt idx="68340">
                  <c:v>-11.194999999999993</c:v>
                </c:pt>
                <c:pt idx="68341">
                  <c:v>-11.193000000000012</c:v>
                </c:pt>
                <c:pt idx="68342">
                  <c:v>-11.191000000000003</c:v>
                </c:pt>
                <c:pt idx="68343">
                  <c:v>-11.188999999999993</c:v>
                </c:pt>
                <c:pt idx="68344">
                  <c:v>-11.187000000000012</c:v>
                </c:pt>
                <c:pt idx="68345">
                  <c:v>-11.185000000000002</c:v>
                </c:pt>
                <c:pt idx="68346">
                  <c:v>-11.182999999999993</c:v>
                </c:pt>
                <c:pt idx="68347">
                  <c:v>-11.181000000000012</c:v>
                </c:pt>
                <c:pt idx="68348">
                  <c:v>-11.179000000000002</c:v>
                </c:pt>
                <c:pt idx="68349">
                  <c:v>-11.176999999999992</c:v>
                </c:pt>
                <c:pt idx="68350">
                  <c:v>-11.175000000000011</c:v>
                </c:pt>
                <c:pt idx="68351">
                  <c:v>-11.173000000000002</c:v>
                </c:pt>
                <c:pt idx="68352">
                  <c:v>-11.170999999999992</c:v>
                </c:pt>
                <c:pt idx="68353">
                  <c:v>-11.169000000000011</c:v>
                </c:pt>
                <c:pt idx="68354">
                  <c:v>-11.167000000000002</c:v>
                </c:pt>
                <c:pt idx="68355">
                  <c:v>-11.164999999999992</c:v>
                </c:pt>
                <c:pt idx="68356">
                  <c:v>-11.163000000000011</c:v>
                </c:pt>
                <c:pt idx="68357">
                  <c:v>-11.161000000000001</c:v>
                </c:pt>
                <c:pt idx="68358">
                  <c:v>-11.158999999999992</c:v>
                </c:pt>
                <c:pt idx="68359">
                  <c:v>-11.157000000000011</c:v>
                </c:pt>
                <c:pt idx="68360">
                  <c:v>-11.155000000000001</c:v>
                </c:pt>
                <c:pt idx="68361">
                  <c:v>-11.152999999999992</c:v>
                </c:pt>
                <c:pt idx="68362">
                  <c:v>-11.15100000000001</c:v>
                </c:pt>
                <c:pt idx="68363">
                  <c:v>-11.149000000000001</c:v>
                </c:pt>
                <c:pt idx="68364">
                  <c:v>-11.146999999999991</c:v>
                </c:pt>
                <c:pt idx="68365">
                  <c:v>-11.14500000000001</c:v>
                </c:pt>
                <c:pt idx="68366">
                  <c:v>-11.143000000000001</c:v>
                </c:pt>
                <c:pt idx="68367">
                  <c:v>-11.140999999999991</c:v>
                </c:pt>
                <c:pt idx="68368">
                  <c:v>-11.13900000000001</c:v>
                </c:pt>
                <c:pt idx="68369">
                  <c:v>-11.137</c:v>
                </c:pt>
                <c:pt idx="68370">
                  <c:v>-11.134999999999991</c:v>
                </c:pt>
                <c:pt idx="68371">
                  <c:v>-11.13300000000001</c:v>
                </c:pt>
                <c:pt idx="68372">
                  <c:v>-11.131</c:v>
                </c:pt>
                <c:pt idx="68373">
                  <c:v>-11.128999999999991</c:v>
                </c:pt>
                <c:pt idx="68374">
                  <c:v>-11.12700000000001</c:v>
                </c:pt>
                <c:pt idx="68375">
                  <c:v>-11.125</c:v>
                </c:pt>
                <c:pt idx="68376">
                  <c:v>-11.12299999999999</c:v>
                </c:pt>
                <c:pt idx="68377">
                  <c:v>-11.121000000000009</c:v>
                </c:pt>
                <c:pt idx="68378">
                  <c:v>-11.119</c:v>
                </c:pt>
                <c:pt idx="68379">
                  <c:v>-11.11699999999999</c:v>
                </c:pt>
                <c:pt idx="68380">
                  <c:v>-11.115000000000009</c:v>
                </c:pt>
                <c:pt idx="68381">
                  <c:v>-11.113</c:v>
                </c:pt>
                <c:pt idx="68382">
                  <c:v>-11.11099999999999</c:v>
                </c:pt>
                <c:pt idx="68383">
                  <c:v>-11.109000000000009</c:v>
                </c:pt>
                <c:pt idx="68384">
                  <c:v>-11.106999999999999</c:v>
                </c:pt>
                <c:pt idx="68385">
                  <c:v>-11.10499999999999</c:v>
                </c:pt>
                <c:pt idx="68386">
                  <c:v>-11.103000000000009</c:v>
                </c:pt>
                <c:pt idx="68387">
                  <c:v>-11.100999999999999</c:v>
                </c:pt>
                <c:pt idx="68388">
                  <c:v>-11.09899999999999</c:v>
                </c:pt>
                <c:pt idx="68389">
                  <c:v>-11.097000000000008</c:v>
                </c:pt>
                <c:pt idx="68390">
                  <c:v>-11.094999999999999</c:v>
                </c:pt>
                <c:pt idx="68391">
                  <c:v>-11.092999999999989</c:v>
                </c:pt>
                <c:pt idx="68392">
                  <c:v>-11.091000000000008</c:v>
                </c:pt>
                <c:pt idx="68393">
                  <c:v>-11.088999999999999</c:v>
                </c:pt>
                <c:pt idx="68394">
                  <c:v>-11.086999999999989</c:v>
                </c:pt>
                <c:pt idx="68395">
                  <c:v>-11.085000000000008</c:v>
                </c:pt>
                <c:pt idx="68396">
                  <c:v>-11.082999999999998</c:v>
                </c:pt>
                <c:pt idx="68397">
                  <c:v>-11.080999999999989</c:v>
                </c:pt>
                <c:pt idx="68398">
                  <c:v>-11.079000000000008</c:v>
                </c:pt>
                <c:pt idx="68399">
                  <c:v>-11.076999999999998</c:v>
                </c:pt>
                <c:pt idx="68400">
                  <c:v>-11.074999999999989</c:v>
                </c:pt>
                <c:pt idx="68401">
                  <c:v>-11.073000000000008</c:v>
                </c:pt>
                <c:pt idx="68402">
                  <c:v>-11.070999999999998</c:v>
                </c:pt>
                <c:pt idx="68403">
                  <c:v>-11.068999999999988</c:v>
                </c:pt>
                <c:pt idx="68404">
                  <c:v>-11.067000000000007</c:v>
                </c:pt>
                <c:pt idx="68405">
                  <c:v>-11.064999999999998</c:v>
                </c:pt>
                <c:pt idx="68406">
                  <c:v>-11.062999999999988</c:v>
                </c:pt>
                <c:pt idx="68407">
                  <c:v>-11.061000000000007</c:v>
                </c:pt>
                <c:pt idx="68408">
                  <c:v>-11.058999999999997</c:v>
                </c:pt>
                <c:pt idx="68409">
                  <c:v>-11.056999999999988</c:v>
                </c:pt>
                <c:pt idx="68410">
                  <c:v>-11.055000000000007</c:v>
                </c:pt>
                <c:pt idx="68411">
                  <c:v>-11.052999999999997</c:v>
                </c:pt>
                <c:pt idx="68412">
                  <c:v>-11.050999999999988</c:v>
                </c:pt>
                <c:pt idx="68413">
                  <c:v>-11.049000000000007</c:v>
                </c:pt>
                <c:pt idx="68414">
                  <c:v>-11.046999999999997</c:v>
                </c:pt>
                <c:pt idx="68415">
                  <c:v>-11.044999999999987</c:v>
                </c:pt>
                <c:pt idx="68416">
                  <c:v>-11.043000000000006</c:v>
                </c:pt>
                <c:pt idx="68417">
                  <c:v>-11.040999999999997</c:v>
                </c:pt>
                <c:pt idx="68418">
                  <c:v>-11.038999999999987</c:v>
                </c:pt>
                <c:pt idx="68419">
                  <c:v>-11.037000000000006</c:v>
                </c:pt>
                <c:pt idx="68420">
                  <c:v>-11.034999999999997</c:v>
                </c:pt>
                <c:pt idx="68421">
                  <c:v>-11.032999999999987</c:v>
                </c:pt>
                <c:pt idx="68422">
                  <c:v>-11.031000000000006</c:v>
                </c:pt>
                <c:pt idx="68423">
                  <c:v>-11.028999999999996</c:v>
                </c:pt>
                <c:pt idx="68424">
                  <c:v>-11.026999999999987</c:v>
                </c:pt>
                <c:pt idx="68425">
                  <c:v>-11.025000000000006</c:v>
                </c:pt>
                <c:pt idx="68426">
                  <c:v>-11.022999999999996</c:v>
                </c:pt>
                <c:pt idx="68427">
                  <c:v>-11.020999999999987</c:v>
                </c:pt>
                <c:pt idx="68428">
                  <c:v>-11.019000000000005</c:v>
                </c:pt>
                <c:pt idx="68429">
                  <c:v>-11.016999999999996</c:v>
                </c:pt>
                <c:pt idx="68430">
                  <c:v>-11.014999999999986</c:v>
                </c:pt>
                <c:pt idx="68431">
                  <c:v>-11.013000000000005</c:v>
                </c:pt>
                <c:pt idx="68432">
                  <c:v>-11.010999999999996</c:v>
                </c:pt>
                <c:pt idx="68433">
                  <c:v>-11.008999999999986</c:v>
                </c:pt>
                <c:pt idx="68434">
                  <c:v>-11.007000000000005</c:v>
                </c:pt>
                <c:pt idx="68435">
                  <c:v>-11.004999999999995</c:v>
                </c:pt>
                <c:pt idx="68436">
                  <c:v>-11.002999999999986</c:v>
                </c:pt>
                <c:pt idx="68437">
                  <c:v>-11.001000000000005</c:v>
                </c:pt>
                <c:pt idx="68438">
                  <c:v>-10.998999999999995</c:v>
                </c:pt>
                <c:pt idx="68439">
                  <c:v>-10.997000000000014</c:v>
                </c:pt>
                <c:pt idx="68440">
                  <c:v>-10.995000000000005</c:v>
                </c:pt>
                <c:pt idx="68441">
                  <c:v>-10.992999999999995</c:v>
                </c:pt>
                <c:pt idx="68442">
                  <c:v>-10.991000000000014</c:v>
                </c:pt>
                <c:pt idx="68443">
                  <c:v>-10.989000000000004</c:v>
                </c:pt>
                <c:pt idx="68444">
                  <c:v>-10.986999999999995</c:v>
                </c:pt>
                <c:pt idx="68445">
                  <c:v>-10.985000000000014</c:v>
                </c:pt>
                <c:pt idx="68446">
                  <c:v>-10.983000000000004</c:v>
                </c:pt>
                <c:pt idx="68447">
                  <c:v>-10.980999999999995</c:v>
                </c:pt>
                <c:pt idx="68448">
                  <c:v>-10.979000000000013</c:v>
                </c:pt>
                <c:pt idx="68449">
                  <c:v>-10.977000000000004</c:v>
                </c:pt>
                <c:pt idx="68450">
                  <c:v>-10.974999999999994</c:v>
                </c:pt>
                <c:pt idx="68451">
                  <c:v>-10.973000000000013</c:v>
                </c:pt>
                <c:pt idx="68452">
                  <c:v>-10.971000000000004</c:v>
                </c:pt>
                <c:pt idx="68453">
                  <c:v>-10.968999999999994</c:v>
                </c:pt>
                <c:pt idx="68454">
                  <c:v>-10.967000000000013</c:v>
                </c:pt>
                <c:pt idx="68455">
                  <c:v>-10.965000000000003</c:v>
                </c:pt>
                <c:pt idx="68456">
                  <c:v>-10.962999999999994</c:v>
                </c:pt>
                <c:pt idx="68457">
                  <c:v>-10.961000000000013</c:v>
                </c:pt>
                <c:pt idx="68458">
                  <c:v>-10.959000000000003</c:v>
                </c:pt>
                <c:pt idx="68459">
                  <c:v>-10.956999999999994</c:v>
                </c:pt>
                <c:pt idx="68460">
                  <c:v>-10.955000000000013</c:v>
                </c:pt>
                <c:pt idx="68461">
                  <c:v>-10.953000000000003</c:v>
                </c:pt>
                <c:pt idx="68462">
                  <c:v>-10.950999999999993</c:v>
                </c:pt>
                <c:pt idx="68463">
                  <c:v>-10.949000000000012</c:v>
                </c:pt>
                <c:pt idx="68464">
                  <c:v>-10.947000000000003</c:v>
                </c:pt>
                <c:pt idx="68465">
                  <c:v>-10.944999999999993</c:v>
                </c:pt>
                <c:pt idx="68466">
                  <c:v>-10.943000000000012</c:v>
                </c:pt>
                <c:pt idx="68467">
                  <c:v>-10.941000000000003</c:v>
                </c:pt>
                <c:pt idx="68468">
                  <c:v>-10.938999999999993</c:v>
                </c:pt>
                <c:pt idx="68469">
                  <c:v>-10.937000000000012</c:v>
                </c:pt>
                <c:pt idx="68470">
                  <c:v>-10.935000000000002</c:v>
                </c:pt>
                <c:pt idx="68471">
                  <c:v>-10.932999999999993</c:v>
                </c:pt>
                <c:pt idx="68472">
                  <c:v>-10.931000000000012</c:v>
                </c:pt>
                <c:pt idx="68473">
                  <c:v>-10.929000000000002</c:v>
                </c:pt>
                <c:pt idx="68474">
                  <c:v>-10.926999999999992</c:v>
                </c:pt>
                <c:pt idx="68475">
                  <c:v>-10.925000000000011</c:v>
                </c:pt>
                <c:pt idx="68476">
                  <c:v>-10.923000000000002</c:v>
                </c:pt>
                <c:pt idx="68477">
                  <c:v>-10.920999999999992</c:v>
                </c:pt>
                <c:pt idx="68478">
                  <c:v>-10.919000000000011</c:v>
                </c:pt>
                <c:pt idx="68479">
                  <c:v>-10.917000000000002</c:v>
                </c:pt>
                <c:pt idx="68480">
                  <c:v>-10.914999999999992</c:v>
                </c:pt>
                <c:pt idx="68481">
                  <c:v>-10.913000000000011</c:v>
                </c:pt>
                <c:pt idx="68482">
                  <c:v>-10.911000000000001</c:v>
                </c:pt>
                <c:pt idx="68483">
                  <c:v>-10.908999999999992</c:v>
                </c:pt>
                <c:pt idx="68484">
                  <c:v>-10.907000000000011</c:v>
                </c:pt>
                <c:pt idx="68485">
                  <c:v>-10.905000000000001</c:v>
                </c:pt>
                <c:pt idx="68486">
                  <c:v>-10.902999999999992</c:v>
                </c:pt>
                <c:pt idx="68487">
                  <c:v>-10.90100000000001</c:v>
                </c:pt>
                <c:pt idx="68488">
                  <c:v>-10.899000000000001</c:v>
                </c:pt>
                <c:pt idx="68489">
                  <c:v>-10.896999999999991</c:v>
                </c:pt>
                <c:pt idx="68490">
                  <c:v>-10.89500000000001</c:v>
                </c:pt>
                <c:pt idx="68491">
                  <c:v>-10.893000000000001</c:v>
                </c:pt>
                <c:pt idx="68492">
                  <c:v>-10.890999999999991</c:v>
                </c:pt>
                <c:pt idx="68493">
                  <c:v>-10.88900000000001</c:v>
                </c:pt>
                <c:pt idx="68494">
                  <c:v>-10.887</c:v>
                </c:pt>
                <c:pt idx="68495">
                  <c:v>-10.884999999999991</c:v>
                </c:pt>
                <c:pt idx="68496">
                  <c:v>-10.88300000000001</c:v>
                </c:pt>
                <c:pt idx="68497">
                  <c:v>-10.881</c:v>
                </c:pt>
                <c:pt idx="68498">
                  <c:v>-10.878999999999991</c:v>
                </c:pt>
                <c:pt idx="68499">
                  <c:v>-10.87700000000001</c:v>
                </c:pt>
                <c:pt idx="68500">
                  <c:v>-10.875</c:v>
                </c:pt>
                <c:pt idx="68501">
                  <c:v>-10.87299999999999</c:v>
                </c:pt>
                <c:pt idx="68502">
                  <c:v>-10.871000000000009</c:v>
                </c:pt>
                <c:pt idx="68503">
                  <c:v>-10.869</c:v>
                </c:pt>
                <c:pt idx="68504">
                  <c:v>-10.86699999999999</c:v>
                </c:pt>
                <c:pt idx="68505">
                  <c:v>-10.865000000000009</c:v>
                </c:pt>
                <c:pt idx="68506">
                  <c:v>-10.863</c:v>
                </c:pt>
                <c:pt idx="68507">
                  <c:v>-10.86099999999999</c:v>
                </c:pt>
                <c:pt idx="68508">
                  <c:v>-10.859000000000009</c:v>
                </c:pt>
                <c:pt idx="68509">
                  <c:v>-10.856999999999999</c:v>
                </c:pt>
                <c:pt idx="68510">
                  <c:v>-10.85499999999999</c:v>
                </c:pt>
                <c:pt idx="68511">
                  <c:v>-10.853000000000009</c:v>
                </c:pt>
                <c:pt idx="68512">
                  <c:v>-10.850999999999999</c:v>
                </c:pt>
                <c:pt idx="68513">
                  <c:v>-10.84899999999999</c:v>
                </c:pt>
                <c:pt idx="68514">
                  <c:v>-10.847000000000008</c:v>
                </c:pt>
                <c:pt idx="68515">
                  <c:v>-10.844999999999999</c:v>
                </c:pt>
                <c:pt idx="68516">
                  <c:v>-10.842999999999989</c:v>
                </c:pt>
                <c:pt idx="68517">
                  <c:v>-10.841000000000008</c:v>
                </c:pt>
                <c:pt idx="68518">
                  <c:v>-10.838999999999999</c:v>
                </c:pt>
                <c:pt idx="68519">
                  <c:v>-10.836999999999989</c:v>
                </c:pt>
                <c:pt idx="68520">
                  <c:v>-10.835000000000008</c:v>
                </c:pt>
                <c:pt idx="68521">
                  <c:v>-10.832999999999998</c:v>
                </c:pt>
                <c:pt idx="68522">
                  <c:v>-10.830999999999989</c:v>
                </c:pt>
                <c:pt idx="68523">
                  <c:v>-10.829000000000008</c:v>
                </c:pt>
                <c:pt idx="68524">
                  <c:v>-10.826999999999998</c:v>
                </c:pt>
                <c:pt idx="68525">
                  <c:v>-10.824999999999989</c:v>
                </c:pt>
                <c:pt idx="68526">
                  <c:v>-10.823000000000008</c:v>
                </c:pt>
                <c:pt idx="68527">
                  <c:v>-10.820999999999998</c:v>
                </c:pt>
                <c:pt idx="68528">
                  <c:v>-10.818999999999988</c:v>
                </c:pt>
                <c:pt idx="68529">
                  <c:v>-10.817000000000007</c:v>
                </c:pt>
                <c:pt idx="68530">
                  <c:v>-10.814999999999998</c:v>
                </c:pt>
                <c:pt idx="68531">
                  <c:v>-10.812999999999988</c:v>
                </c:pt>
                <c:pt idx="68532">
                  <c:v>-10.811000000000007</c:v>
                </c:pt>
                <c:pt idx="68533">
                  <c:v>-10.808999999999997</c:v>
                </c:pt>
                <c:pt idx="68534">
                  <c:v>-10.806999999999988</c:v>
                </c:pt>
                <c:pt idx="68535">
                  <c:v>-10.805000000000007</c:v>
                </c:pt>
                <c:pt idx="68536">
                  <c:v>-10.802999999999997</c:v>
                </c:pt>
                <c:pt idx="68537">
                  <c:v>-10.800999999999988</c:v>
                </c:pt>
                <c:pt idx="68538">
                  <c:v>-10.799000000000007</c:v>
                </c:pt>
                <c:pt idx="68539">
                  <c:v>-10.796999999999997</c:v>
                </c:pt>
                <c:pt idx="68540">
                  <c:v>-10.794999999999987</c:v>
                </c:pt>
                <c:pt idx="68541">
                  <c:v>-10.793000000000006</c:v>
                </c:pt>
                <c:pt idx="68542">
                  <c:v>-10.790999999999997</c:v>
                </c:pt>
                <c:pt idx="68543">
                  <c:v>-10.788999999999987</c:v>
                </c:pt>
                <c:pt idx="68544">
                  <c:v>-10.787000000000006</c:v>
                </c:pt>
                <c:pt idx="68545">
                  <c:v>-10.784999999999997</c:v>
                </c:pt>
                <c:pt idx="68546">
                  <c:v>-10.782999999999987</c:v>
                </c:pt>
                <c:pt idx="68547">
                  <c:v>-10.781000000000006</c:v>
                </c:pt>
                <c:pt idx="68548">
                  <c:v>-10.778999999999996</c:v>
                </c:pt>
                <c:pt idx="68549">
                  <c:v>-10.776999999999987</c:v>
                </c:pt>
                <c:pt idx="68550">
                  <c:v>-10.775000000000006</c:v>
                </c:pt>
                <c:pt idx="68551">
                  <c:v>-10.772999999999996</c:v>
                </c:pt>
                <c:pt idx="68552">
                  <c:v>-10.770999999999987</c:v>
                </c:pt>
                <c:pt idx="68553">
                  <c:v>-10.769000000000005</c:v>
                </c:pt>
                <c:pt idx="68554">
                  <c:v>-10.766999999999996</c:v>
                </c:pt>
                <c:pt idx="68555">
                  <c:v>-10.764999999999986</c:v>
                </c:pt>
                <c:pt idx="68556">
                  <c:v>-10.763000000000005</c:v>
                </c:pt>
                <c:pt idx="68557">
                  <c:v>-10.760999999999996</c:v>
                </c:pt>
                <c:pt idx="68558">
                  <c:v>-10.758999999999986</c:v>
                </c:pt>
                <c:pt idx="68559">
                  <c:v>-10.757000000000005</c:v>
                </c:pt>
                <c:pt idx="68560">
                  <c:v>-10.754999999999995</c:v>
                </c:pt>
                <c:pt idx="68561">
                  <c:v>-10.752999999999986</c:v>
                </c:pt>
                <c:pt idx="68562">
                  <c:v>-10.751000000000005</c:v>
                </c:pt>
                <c:pt idx="68563">
                  <c:v>-10.748999999999995</c:v>
                </c:pt>
                <c:pt idx="68564">
                  <c:v>-10.747000000000014</c:v>
                </c:pt>
                <c:pt idx="68565">
                  <c:v>-10.745000000000005</c:v>
                </c:pt>
                <c:pt idx="68566">
                  <c:v>-10.742999999999995</c:v>
                </c:pt>
                <c:pt idx="68567">
                  <c:v>-10.741000000000014</c:v>
                </c:pt>
                <c:pt idx="68568">
                  <c:v>-10.739000000000004</c:v>
                </c:pt>
                <c:pt idx="68569">
                  <c:v>-10.736999999999995</c:v>
                </c:pt>
                <c:pt idx="68570">
                  <c:v>-10.735000000000014</c:v>
                </c:pt>
                <c:pt idx="68571">
                  <c:v>-10.733000000000004</c:v>
                </c:pt>
                <c:pt idx="68572">
                  <c:v>-10.730999999999995</c:v>
                </c:pt>
                <c:pt idx="68573">
                  <c:v>-10.729000000000013</c:v>
                </c:pt>
                <c:pt idx="68574">
                  <c:v>-10.727000000000004</c:v>
                </c:pt>
                <c:pt idx="68575">
                  <c:v>-10.724999999999994</c:v>
                </c:pt>
                <c:pt idx="68576">
                  <c:v>-10.723000000000013</c:v>
                </c:pt>
                <c:pt idx="68577">
                  <c:v>-10.721000000000004</c:v>
                </c:pt>
                <c:pt idx="68578">
                  <c:v>-10.718999999999994</c:v>
                </c:pt>
                <c:pt idx="68579">
                  <c:v>-10.717000000000013</c:v>
                </c:pt>
                <c:pt idx="68580">
                  <c:v>-10.715000000000003</c:v>
                </c:pt>
                <c:pt idx="68581">
                  <c:v>-10.712999999999994</c:v>
                </c:pt>
                <c:pt idx="68582">
                  <c:v>-10.711000000000013</c:v>
                </c:pt>
                <c:pt idx="68583">
                  <c:v>-10.709000000000003</c:v>
                </c:pt>
                <c:pt idx="68584">
                  <c:v>-10.706999999999994</c:v>
                </c:pt>
                <c:pt idx="68585">
                  <c:v>-10.705000000000013</c:v>
                </c:pt>
                <c:pt idx="68586">
                  <c:v>-10.703000000000003</c:v>
                </c:pt>
                <c:pt idx="68587">
                  <c:v>-10.700999999999993</c:v>
                </c:pt>
                <c:pt idx="68588">
                  <c:v>-10.699000000000012</c:v>
                </c:pt>
                <c:pt idx="68589">
                  <c:v>-10.697000000000003</c:v>
                </c:pt>
                <c:pt idx="68590">
                  <c:v>-10.694999999999993</c:v>
                </c:pt>
                <c:pt idx="68591">
                  <c:v>-10.693000000000012</c:v>
                </c:pt>
                <c:pt idx="68592">
                  <c:v>-10.691000000000003</c:v>
                </c:pt>
                <c:pt idx="68593">
                  <c:v>-10.688999999999993</c:v>
                </c:pt>
                <c:pt idx="68594">
                  <c:v>-10.687000000000012</c:v>
                </c:pt>
                <c:pt idx="68595">
                  <c:v>-10.685000000000002</c:v>
                </c:pt>
                <c:pt idx="68596">
                  <c:v>-10.682999999999993</c:v>
                </c:pt>
                <c:pt idx="68597">
                  <c:v>-10.681000000000012</c:v>
                </c:pt>
                <c:pt idx="68598">
                  <c:v>-10.679000000000002</c:v>
                </c:pt>
                <c:pt idx="68599">
                  <c:v>-10.676999999999992</c:v>
                </c:pt>
                <c:pt idx="68600">
                  <c:v>-10.675000000000011</c:v>
                </c:pt>
                <c:pt idx="68601">
                  <c:v>-10.673000000000002</c:v>
                </c:pt>
                <c:pt idx="68602">
                  <c:v>-10.670999999999992</c:v>
                </c:pt>
                <c:pt idx="68603">
                  <c:v>-10.669000000000011</c:v>
                </c:pt>
                <c:pt idx="68604">
                  <c:v>-10.667000000000002</c:v>
                </c:pt>
                <c:pt idx="68605">
                  <c:v>-10.664999999999992</c:v>
                </c:pt>
                <c:pt idx="68606">
                  <c:v>-10.663000000000011</c:v>
                </c:pt>
                <c:pt idx="68607">
                  <c:v>-10.661000000000001</c:v>
                </c:pt>
                <c:pt idx="68608">
                  <c:v>-10.658999999999992</c:v>
                </c:pt>
                <c:pt idx="68609">
                  <c:v>-10.657000000000011</c:v>
                </c:pt>
                <c:pt idx="68610">
                  <c:v>-10.655000000000001</c:v>
                </c:pt>
                <c:pt idx="68611">
                  <c:v>-10.652999999999992</c:v>
                </c:pt>
                <c:pt idx="68612">
                  <c:v>-10.65100000000001</c:v>
                </c:pt>
                <c:pt idx="68613">
                  <c:v>-10.649000000000001</c:v>
                </c:pt>
                <c:pt idx="68614">
                  <c:v>-10.646999999999991</c:v>
                </c:pt>
                <c:pt idx="68615">
                  <c:v>-10.64500000000001</c:v>
                </c:pt>
                <c:pt idx="68616">
                  <c:v>-10.643000000000001</c:v>
                </c:pt>
                <c:pt idx="68617">
                  <c:v>-10.640999999999991</c:v>
                </c:pt>
                <c:pt idx="68618">
                  <c:v>-10.63900000000001</c:v>
                </c:pt>
                <c:pt idx="68619">
                  <c:v>-10.637</c:v>
                </c:pt>
                <c:pt idx="68620">
                  <c:v>-10.634999999999991</c:v>
                </c:pt>
                <c:pt idx="68621">
                  <c:v>-10.63300000000001</c:v>
                </c:pt>
                <c:pt idx="68622">
                  <c:v>-10.631</c:v>
                </c:pt>
                <c:pt idx="68623">
                  <c:v>-10.628999999999991</c:v>
                </c:pt>
                <c:pt idx="68624">
                  <c:v>-10.62700000000001</c:v>
                </c:pt>
                <c:pt idx="68625">
                  <c:v>-10.625</c:v>
                </c:pt>
                <c:pt idx="68626">
                  <c:v>-10.62299999999999</c:v>
                </c:pt>
                <c:pt idx="68627">
                  <c:v>-10.621000000000009</c:v>
                </c:pt>
                <c:pt idx="68628">
                  <c:v>-10.619</c:v>
                </c:pt>
                <c:pt idx="68629">
                  <c:v>-10.61699999999999</c:v>
                </c:pt>
                <c:pt idx="68630">
                  <c:v>-10.615000000000009</c:v>
                </c:pt>
                <c:pt idx="68631">
                  <c:v>-10.613</c:v>
                </c:pt>
                <c:pt idx="68632">
                  <c:v>-10.61099999999999</c:v>
                </c:pt>
                <c:pt idx="68633">
                  <c:v>-10.609000000000009</c:v>
                </c:pt>
                <c:pt idx="68634">
                  <c:v>-10.606999999999999</c:v>
                </c:pt>
                <c:pt idx="68635">
                  <c:v>-10.60499999999999</c:v>
                </c:pt>
                <c:pt idx="68636">
                  <c:v>-10.603000000000009</c:v>
                </c:pt>
                <c:pt idx="68637">
                  <c:v>-10.600999999999999</c:v>
                </c:pt>
                <c:pt idx="68638">
                  <c:v>-10.59899999999999</c:v>
                </c:pt>
                <c:pt idx="68639">
                  <c:v>-10.597000000000008</c:v>
                </c:pt>
                <c:pt idx="68640">
                  <c:v>-10.594999999999999</c:v>
                </c:pt>
                <c:pt idx="68641">
                  <c:v>-10.592999999999989</c:v>
                </c:pt>
                <c:pt idx="68642">
                  <c:v>-10.591000000000008</c:v>
                </c:pt>
                <c:pt idx="68643">
                  <c:v>-10.588999999999999</c:v>
                </c:pt>
                <c:pt idx="68644">
                  <c:v>-10.586999999999989</c:v>
                </c:pt>
                <c:pt idx="68645">
                  <c:v>-10.585000000000008</c:v>
                </c:pt>
                <c:pt idx="68646">
                  <c:v>-10.582999999999998</c:v>
                </c:pt>
                <c:pt idx="68647">
                  <c:v>-10.580999999999989</c:v>
                </c:pt>
                <c:pt idx="68648">
                  <c:v>-10.579000000000008</c:v>
                </c:pt>
                <c:pt idx="68649">
                  <c:v>-10.576999999999998</c:v>
                </c:pt>
                <c:pt idx="68650">
                  <c:v>-10.574999999999989</c:v>
                </c:pt>
                <c:pt idx="68651">
                  <c:v>-10.573000000000008</c:v>
                </c:pt>
                <c:pt idx="68652">
                  <c:v>-10.570999999999998</c:v>
                </c:pt>
                <c:pt idx="68653">
                  <c:v>-10.568999999999988</c:v>
                </c:pt>
                <c:pt idx="68654">
                  <c:v>-10.567000000000007</c:v>
                </c:pt>
                <c:pt idx="68655">
                  <c:v>-10.564999999999998</c:v>
                </c:pt>
                <c:pt idx="68656">
                  <c:v>-10.562999999999988</c:v>
                </c:pt>
                <c:pt idx="68657">
                  <c:v>-10.561000000000007</c:v>
                </c:pt>
                <c:pt idx="68658">
                  <c:v>-10.558999999999997</c:v>
                </c:pt>
                <c:pt idx="68659">
                  <c:v>-10.556999999999988</c:v>
                </c:pt>
                <c:pt idx="68660">
                  <c:v>-10.555000000000007</c:v>
                </c:pt>
                <c:pt idx="68661">
                  <c:v>-10.552999999999997</c:v>
                </c:pt>
                <c:pt idx="68662">
                  <c:v>-10.550999999999988</c:v>
                </c:pt>
                <c:pt idx="68663">
                  <c:v>-10.549000000000007</c:v>
                </c:pt>
                <c:pt idx="68664">
                  <c:v>-10.546999999999997</c:v>
                </c:pt>
                <c:pt idx="68665">
                  <c:v>-10.544999999999987</c:v>
                </c:pt>
                <c:pt idx="68666">
                  <c:v>-10.543000000000006</c:v>
                </c:pt>
                <c:pt idx="68667">
                  <c:v>-10.540999999999997</c:v>
                </c:pt>
                <c:pt idx="68668">
                  <c:v>-10.538999999999987</c:v>
                </c:pt>
                <c:pt idx="68669">
                  <c:v>-10.537000000000006</c:v>
                </c:pt>
                <c:pt idx="68670">
                  <c:v>-10.534999999999997</c:v>
                </c:pt>
                <c:pt idx="68671">
                  <c:v>-10.532999999999987</c:v>
                </c:pt>
                <c:pt idx="68672">
                  <c:v>-10.531000000000006</c:v>
                </c:pt>
                <c:pt idx="68673">
                  <c:v>-10.528999999999996</c:v>
                </c:pt>
                <c:pt idx="68674">
                  <c:v>-10.526999999999987</c:v>
                </c:pt>
                <c:pt idx="68675">
                  <c:v>-10.525000000000006</c:v>
                </c:pt>
                <c:pt idx="68676">
                  <c:v>-10.522999999999996</c:v>
                </c:pt>
                <c:pt idx="68677">
                  <c:v>-10.520999999999987</c:v>
                </c:pt>
                <c:pt idx="68678">
                  <c:v>-10.519000000000005</c:v>
                </c:pt>
                <c:pt idx="68679">
                  <c:v>-10.516999999999996</c:v>
                </c:pt>
                <c:pt idx="68680">
                  <c:v>-10.514999999999986</c:v>
                </c:pt>
                <c:pt idx="68681">
                  <c:v>-10.513000000000005</c:v>
                </c:pt>
                <c:pt idx="68682">
                  <c:v>-10.510999999999996</c:v>
                </c:pt>
                <c:pt idx="68683">
                  <c:v>-10.508999999999986</c:v>
                </c:pt>
                <c:pt idx="68684">
                  <c:v>-10.507000000000005</c:v>
                </c:pt>
                <c:pt idx="68685">
                  <c:v>-10.504999999999995</c:v>
                </c:pt>
                <c:pt idx="68686">
                  <c:v>-10.502999999999986</c:v>
                </c:pt>
                <c:pt idx="68687">
                  <c:v>-10.501000000000005</c:v>
                </c:pt>
                <c:pt idx="68688">
                  <c:v>-10.498999999999995</c:v>
                </c:pt>
                <c:pt idx="68689">
                  <c:v>-10.497000000000014</c:v>
                </c:pt>
                <c:pt idx="68690">
                  <c:v>-10.495000000000005</c:v>
                </c:pt>
                <c:pt idx="68691">
                  <c:v>-10.492999999999995</c:v>
                </c:pt>
                <c:pt idx="68692">
                  <c:v>-10.491000000000014</c:v>
                </c:pt>
                <c:pt idx="68693">
                  <c:v>-10.489000000000004</c:v>
                </c:pt>
                <c:pt idx="68694">
                  <c:v>-10.486999999999995</c:v>
                </c:pt>
                <c:pt idx="68695">
                  <c:v>-10.485000000000014</c:v>
                </c:pt>
                <c:pt idx="68696">
                  <c:v>-10.483000000000004</c:v>
                </c:pt>
                <c:pt idx="68697">
                  <c:v>-10.480999999999995</c:v>
                </c:pt>
                <c:pt idx="68698">
                  <c:v>-10.479000000000013</c:v>
                </c:pt>
                <c:pt idx="68699">
                  <c:v>-10.477000000000004</c:v>
                </c:pt>
                <c:pt idx="68700">
                  <c:v>-10.474999999999994</c:v>
                </c:pt>
                <c:pt idx="68701">
                  <c:v>-10.473000000000013</c:v>
                </c:pt>
                <c:pt idx="68702">
                  <c:v>-10.471000000000004</c:v>
                </c:pt>
                <c:pt idx="68703">
                  <c:v>-10.468999999999994</c:v>
                </c:pt>
                <c:pt idx="68704">
                  <c:v>-10.467000000000013</c:v>
                </c:pt>
                <c:pt idx="68705">
                  <c:v>-10.465000000000003</c:v>
                </c:pt>
                <c:pt idx="68706">
                  <c:v>-10.462999999999994</c:v>
                </c:pt>
                <c:pt idx="68707">
                  <c:v>-10.461000000000013</c:v>
                </c:pt>
                <c:pt idx="68708">
                  <c:v>-10.459000000000003</c:v>
                </c:pt>
                <c:pt idx="68709">
                  <c:v>-10.456999999999994</c:v>
                </c:pt>
                <c:pt idx="68710">
                  <c:v>-10.455000000000013</c:v>
                </c:pt>
                <c:pt idx="68711">
                  <c:v>-10.453000000000003</c:v>
                </c:pt>
                <c:pt idx="68712">
                  <c:v>-10.450999999999993</c:v>
                </c:pt>
                <c:pt idx="68713">
                  <c:v>-10.449000000000012</c:v>
                </c:pt>
                <c:pt idx="68714">
                  <c:v>-10.447000000000003</c:v>
                </c:pt>
                <c:pt idx="68715">
                  <c:v>-10.444999999999993</c:v>
                </c:pt>
                <c:pt idx="68716">
                  <c:v>-10.443000000000012</c:v>
                </c:pt>
                <c:pt idx="68717">
                  <c:v>-10.441000000000003</c:v>
                </c:pt>
                <c:pt idx="68718">
                  <c:v>-10.438999999999993</c:v>
                </c:pt>
                <c:pt idx="68719">
                  <c:v>-10.437000000000012</c:v>
                </c:pt>
                <c:pt idx="68720">
                  <c:v>-10.435000000000002</c:v>
                </c:pt>
                <c:pt idx="68721">
                  <c:v>-10.432999999999993</c:v>
                </c:pt>
                <c:pt idx="68722">
                  <c:v>-10.431000000000012</c:v>
                </c:pt>
                <c:pt idx="68723">
                  <c:v>-10.429000000000002</c:v>
                </c:pt>
                <c:pt idx="68724">
                  <c:v>-10.426999999999992</c:v>
                </c:pt>
                <c:pt idx="68725">
                  <c:v>-10.425000000000011</c:v>
                </c:pt>
                <c:pt idx="68726">
                  <c:v>-10.423000000000002</c:v>
                </c:pt>
                <c:pt idx="68727">
                  <c:v>-10.420999999999992</c:v>
                </c:pt>
                <c:pt idx="68728">
                  <c:v>-10.419000000000011</c:v>
                </c:pt>
                <c:pt idx="68729">
                  <c:v>-10.417000000000002</c:v>
                </c:pt>
                <c:pt idx="68730">
                  <c:v>-10.414999999999992</c:v>
                </c:pt>
                <c:pt idx="68731">
                  <c:v>-10.413000000000011</c:v>
                </c:pt>
                <c:pt idx="68732">
                  <c:v>-10.411000000000001</c:v>
                </c:pt>
                <c:pt idx="68733">
                  <c:v>-10.408999999999992</c:v>
                </c:pt>
                <c:pt idx="68734">
                  <c:v>-10.407000000000011</c:v>
                </c:pt>
                <c:pt idx="68735">
                  <c:v>-10.405000000000001</c:v>
                </c:pt>
                <c:pt idx="68736">
                  <c:v>-10.402999999999992</c:v>
                </c:pt>
                <c:pt idx="68737">
                  <c:v>-10.40100000000001</c:v>
                </c:pt>
                <c:pt idx="68738">
                  <c:v>-10.399000000000001</c:v>
                </c:pt>
                <c:pt idx="68739">
                  <c:v>-10.396999999999991</c:v>
                </c:pt>
                <c:pt idx="68740">
                  <c:v>-10.39500000000001</c:v>
                </c:pt>
                <c:pt idx="68741">
                  <c:v>-10.393000000000001</c:v>
                </c:pt>
                <c:pt idx="68742">
                  <c:v>-10.390999999999991</c:v>
                </c:pt>
                <c:pt idx="68743">
                  <c:v>-10.38900000000001</c:v>
                </c:pt>
                <c:pt idx="68744">
                  <c:v>-10.387</c:v>
                </c:pt>
                <c:pt idx="68745">
                  <c:v>-10.384999999999991</c:v>
                </c:pt>
                <c:pt idx="68746">
                  <c:v>-10.38300000000001</c:v>
                </c:pt>
                <c:pt idx="68747">
                  <c:v>-10.381</c:v>
                </c:pt>
                <c:pt idx="68748">
                  <c:v>-10.378999999999991</c:v>
                </c:pt>
                <c:pt idx="68749">
                  <c:v>-10.37700000000001</c:v>
                </c:pt>
                <c:pt idx="68750">
                  <c:v>-10.375</c:v>
                </c:pt>
                <c:pt idx="68751">
                  <c:v>-10.37299999999999</c:v>
                </c:pt>
                <c:pt idx="68752">
                  <c:v>-10.371000000000009</c:v>
                </c:pt>
                <c:pt idx="68753">
                  <c:v>-10.369</c:v>
                </c:pt>
                <c:pt idx="68754">
                  <c:v>-10.36699999999999</c:v>
                </c:pt>
                <c:pt idx="68755">
                  <c:v>-10.365000000000009</c:v>
                </c:pt>
                <c:pt idx="68756">
                  <c:v>-10.363</c:v>
                </c:pt>
                <c:pt idx="68757">
                  <c:v>-10.36099999999999</c:v>
                </c:pt>
                <c:pt idx="68758">
                  <c:v>-10.359000000000009</c:v>
                </c:pt>
                <c:pt idx="68759">
                  <c:v>-10.356999999999999</c:v>
                </c:pt>
                <c:pt idx="68760">
                  <c:v>-10.35499999999999</c:v>
                </c:pt>
                <c:pt idx="68761">
                  <c:v>-10.353000000000009</c:v>
                </c:pt>
                <c:pt idx="68762">
                  <c:v>-10.350999999999999</c:v>
                </c:pt>
                <c:pt idx="68763">
                  <c:v>-10.34899999999999</c:v>
                </c:pt>
                <c:pt idx="68764">
                  <c:v>-10.347000000000008</c:v>
                </c:pt>
                <c:pt idx="68765">
                  <c:v>-10.344999999999999</c:v>
                </c:pt>
                <c:pt idx="68766">
                  <c:v>-10.342999999999989</c:v>
                </c:pt>
                <c:pt idx="68767">
                  <c:v>-10.341000000000008</c:v>
                </c:pt>
                <c:pt idx="68768">
                  <c:v>-10.338999999999999</c:v>
                </c:pt>
                <c:pt idx="68769">
                  <c:v>-10.336999999999989</c:v>
                </c:pt>
                <c:pt idx="68770">
                  <c:v>-10.335000000000008</c:v>
                </c:pt>
                <c:pt idx="68771">
                  <c:v>-10.332999999999998</c:v>
                </c:pt>
                <c:pt idx="68772">
                  <c:v>-10.330999999999989</c:v>
                </c:pt>
                <c:pt idx="68773">
                  <c:v>-10.329000000000008</c:v>
                </c:pt>
                <c:pt idx="68774">
                  <c:v>-10.326999999999998</c:v>
                </c:pt>
                <c:pt idx="68775">
                  <c:v>-10.324999999999989</c:v>
                </c:pt>
                <c:pt idx="68776">
                  <c:v>-10.323000000000008</c:v>
                </c:pt>
                <c:pt idx="68777">
                  <c:v>-10.320999999999998</c:v>
                </c:pt>
                <c:pt idx="68778">
                  <c:v>-10.318999999999988</c:v>
                </c:pt>
                <c:pt idx="68779">
                  <c:v>-10.317000000000007</c:v>
                </c:pt>
                <c:pt idx="68780">
                  <c:v>-10.314999999999998</c:v>
                </c:pt>
                <c:pt idx="68781">
                  <c:v>-10.312999999999988</c:v>
                </c:pt>
                <c:pt idx="68782">
                  <c:v>-10.311000000000007</c:v>
                </c:pt>
                <c:pt idx="68783">
                  <c:v>-10.308999999999997</c:v>
                </c:pt>
                <c:pt idx="68784">
                  <c:v>-10.306999999999988</c:v>
                </c:pt>
                <c:pt idx="68785">
                  <c:v>-10.305000000000007</c:v>
                </c:pt>
                <c:pt idx="68786">
                  <c:v>-10.302999999999997</c:v>
                </c:pt>
                <c:pt idx="68787">
                  <c:v>-10.300999999999988</c:v>
                </c:pt>
                <c:pt idx="68788">
                  <c:v>-10.299000000000007</c:v>
                </c:pt>
                <c:pt idx="68789">
                  <c:v>-10.296999999999997</c:v>
                </c:pt>
                <c:pt idx="68790">
                  <c:v>-10.294999999999987</c:v>
                </c:pt>
                <c:pt idx="68791">
                  <c:v>-10.293000000000006</c:v>
                </c:pt>
                <c:pt idx="68792">
                  <c:v>-10.290999999999997</c:v>
                </c:pt>
                <c:pt idx="68793">
                  <c:v>-10.288999999999987</c:v>
                </c:pt>
                <c:pt idx="68794">
                  <c:v>-10.287000000000006</c:v>
                </c:pt>
                <c:pt idx="68795">
                  <c:v>-10.284999999999997</c:v>
                </c:pt>
                <c:pt idx="68796">
                  <c:v>-10.282999999999987</c:v>
                </c:pt>
                <c:pt idx="68797">
                  <c:v>-10.281000000000006</c:v>
                </c:pt>
                <c:pt idx="68798">
                  <c:v>-10.278999999999996</c:v>
                </c:pt>
                <c:pt idx="68799">
                  <c:v>-10.276999999999987</c:v>
                </c:pt>
                <c:pt idx="68800">
                  <c:v>-10.275000000000006</c:v>
                </c:pt>
                <c:pt idx="68801">
                  <c:v>-10.272999999999996</c:v>
                </c:pt>
                <c:pt idx="68802">
                  <c:v>-10.270999999999987</c:v>
                </c:pt>
                <c:pt idx="68803">
                  <c:v>-10.269000000000005</c:v>
                </c:pt>
                <c:pt idx="68804">
                  <c:v>-10.266999999999996</c:v>
                </c:pt>
                <c:pt idx="68805">
                  <c:v>-10.264999999999986</c:v>
                </c:pt>
                <c:pt idx="68806">
                  <c:v>-10.263000000000005</c:v>
                </c:pt>
                <c:pt idx="68807">
                  <c:v>-10.260999999999996</c:v>
                </c:pt>
                <c:pt idx="68808">
                  <c:v>-10.258999999999986</c:v>
                </c:pt>
                <c:pt idx="68809">
                  <c:v>-10.257000000000005</c:v>
                </c:pt>
                <c:pt idx="68810">
                  <c:v>-10.254999999999995</c:v>
                </c:pt>
                <c:pt idx="68811">
                  <c:v>-10.252999999999986</c:v>
                </c:pt>
                <c:pt idx="68812">
                  <c:v>-10.251000000000005</c:v>
                </c:pt>
                <c:pt idx="68813">
                  <c:v>-10.248999999999995</c:v>
                </c:pt>
                <c:pt idx="68814">
                  <c:v>-10.247000000000014</c:v>
                </c:pt>
                <c:pt idx="68815">
                  <c:v>-10.245000000000005</c:v>
                </c:pt>
                <c:pt idx="68816">
                  <c:v>-10.242999999999995</c:v>
                </c:pt>
                <c:pt idx="68817">
                  <c:v>-10.241000000000014</c:v>
                </c:pt>
                <c:pt idx="68818">
                  <c:v>-10.239000000000004</c:v>
                </c:pt>
                <c:pt idx="68819">
                  <c:v>-10.236999999999995</c:v>
                </c:pt>
                <c:pt idx="68820">
                  <c:v>-10.235000000000014</c:v>
                </c:pt>
                <c:pt idx="68821">
                  <c:v>-10.233000000000004</c:v>
                </c:pt>
                <c:pt idx="68822">
                  <c:v>-10.230999999999995</c:v>
                </c:pt>
                <c:pt idx="68823">
                  <c:v>-10.229000000000013</c:v>
                </c:pt>
                <c:pt idx="68824">
                  <c:v>-10.227000000000004</c:v>
                </c:pt>
                <c:pt idx="68825">
                  <c:v>-10.224999999999994</c:v>
                </c:pt>
                <c:pt idx="68826">
                  <c:v>-10.223000000000013</c:v>
                </c:pt>
                <c:pt idx="68827">
                  <c:v>-10.221000000000004</c:v>
                </c:pt>
                <c:pt idx="68828">
                  <c:v>-10.218999999999994</c:v>
                </c:pt>
                <c:pt idx="68829">
                  <c:v>-10.217000000000013</c:v>
                </c:pt>
                <c:pt idx="68830">
                  <c:v>-10.215000000000003</c:v>
                </c:pt>
                <c:pt idx="68831">
                  <c:v>-10.212999999999994</c:v>
                </c:pt>
                <c:pt idx="68832">
                  <c:v>-10.211000000000013</c:v>
                </c:pt>
                <c:pt idx="68833">
                  <c:v>-10.209000000000003</c:v>
                </c:pt>
                <c:pt idx="68834">
                  <c:v>-10.206999999999994</c:v>
                </c:pt>
                <c:pt idx="68835">
                  <c:v>-10.205000000000013</c:v>
                </c:pt>
                <c:pt idx="68836">
                  <c:v>-10.203000000000003</c:v>
                </c:pt>
                <c:pt idx="68837">
                  <c:v>-10.200999999999993</c:v>
                </c:pt>
                <c:pt idx="68838">
                  <c:v>-10.199000000000012</c:v>
                </c:pt>
                <c:pt idx="68839">
                  <c:v>-10.197000000000003</c:v>
                </c:pt>
                <c:pt idx="68840">
                  <c:v>-10.194999999999993</c:v>
                </c:pt>
                <c:pt idx="68841">
                  <c:v>-10.193000000000012</c:v>
                </c:pt>
                <c:pt idx="68842">
                  <c:v>-10.191000000000003</c:v>
                </c:pt>
                <c:pt idx="68843">
                  <c:v>-10.188999999999993</c:v>
                </c:pt>
                <c:pt idx="68844">
                  <c:v>-10.187000000000012</c:v>
                </c:pt>
                <c:pt idx="68845">
                  <c:v>-10.185000000000002</c:v>
                </c:pt>
                <c:pt idx="68846">
                  <c:v>-10.182999999999993</c:v>
                </c:pt>
                <c:pt idx="68847">
                  <c:v>-10.181000000000012</c:v>
                </c:pt>
                <c:pt idx="68848">
                  <c:v>-10.179000000000002</c:v>
                </c:pt>
                <c:pt idx="68849">
                  <c:v>-10.176999999999992</c:v>
                </c:pt>
                <c:pt idx="68850">
                  <c:v>-10.175000000000011</c:v>
                </c:pt>
                <c:pt idx="68851">
                  <c:v>-10.173000000000002</c:v>
                </c:pt>
                <c:pt idx="68852">
                  <c:v>-10.170999999999992</c:v>
                </c:pt>
                <c:pt idx="68853">
                  <c:v>-10.169000000000011</c:v>
                </c:pt>
                <c:pt idx="68854">
                  <c:v>-10.167000000000002</c:v>
                </c:pt>
                <c:pt idx="68855">
                  <c:v>-10.164999999999992</c:v>
                </c:pt>
                <c:pt idx="68856">
                  <c:v>-10.163000000000011</c:v>
                </c:pt>
                <c:pt idx="68857">
                  <c:v>-10.161000000000001</c:v>
                </c:pt>
                <c:pt idx="68858">
                  <c:v>-10.158999999999992</c:v>
                </c:pt>
                <c:pt idx="68859">
                  <c:v>-10.157000000000011</c:v>
                </c:pt>
                <c:pt idx="68860">
                  <c:v>-10.155000000000001</c:v>
                </c:pt>
                <c:pt idx="68861">
                  <c:v>-10.152999999999992</c:v>
                </c:pt>
                <c:pt idx="68862">
                  <c:v>-10.15100000000001</c:v>
                </c:pt>
                <c:pt idx="68863">
                  <c:v>-10.149000000000001</c:v>
                </c:pt>
                <c:pt idx="68864">
                  <c:v>-10.146999999999991</c:v>
                </c:pt>
                <c:pt idx="68865">
                  <c:v>-10.14500000000001</c:v>
                </c:pt>
                <c:pt idx="68866">
                  <c:v>-10.143000000000001</c:v>
                </c:pt>
                <c:pt idx="68867">
                  <c:v>-10.140999999999991</c:v>
                </c:pt>
                <c:pt idx="68868">
                  <c:v>-10.13900000000001</c:v>
                </c:pt>
                <c:pt idx="68869">
                  <c:v>-10.137</c:v>
                </c:pt>
                <c:pt idx="68870">
                  <c:v>-10.134999999999991</c:v>
                </c:pt>
                <c:pt idx="68871">
                  <c:v>-10.13300000000001</c:v>
                </c:pt>
                <c:pt idx="68872">
                  <c:v>-10.131</c:v>
                </c:pt>
                <c:pt idx="68873">
                  <c:v>-10.128999999999991</c:v>
                </c:pt>
                <c:pt idx="68874">
                  <c:v>-10.12700000000001</c:v>
                </c:pt>
                <c:pt idx="68875">
                  <c:v>-10.125</c:v>
                </c:pt>
                <c:pt idx="68876">
                  <c:v>-10.12299999999999</c:v>
                </c:pt>
                <c:pt idx="68877">
                  <c:v>-10.121000000000009</c:v>
                </c:pt>
                <c:pt idx="68878">
                  <c:v>-10.119</c:v>
                </c:pt>
                <c:pt idx="68879">
                  <c:v>-10.11699999999999</c:v>
                </c:pt>
                <c:pt idx="68880">
                  <c:v>-10.115000000000009</c:v>
                </c:pt>
                <c:pt idx="68881">
                  <c:v>-10.113</c:v>
                </c:pt>
                <c:pt idx="68882">
                  <c:v>-10.11099999999999</c:v>
                </c:pt>
                <c:pt idx="68883">
                  <c:v>-10.109000000000009</c:v>
                </c:pt>
                <c:pt idx="68884">
                  <c:v>-10.106999999999999</c:v>
                </c:pt>
                <c:pt idx="68885">
                  <c:v>-10.10499999999999</c:v>
                </c:pt>
                <c:pt idx="68886">
                  <c:v>-10.103000000000009</c:v>
                </c:pt>
                <c:pt idx="68887">
                  <c:v>-10.100999999999999</c:v>
                </c:pt>
                <c:pt idx="68888">
                  <c:v>-10.09899999999999</c:v>
                </c:pt>
                <c:pt idx="68889">
                  <c:v>-10.097000000000008</c:v>
                </c:pt>
                <c:pt idx="68890">
                  <c:v>-10.094999999999999</c:v>
                </c:pt>
                <c:pt idx="68891">
                  <c:v>-10.092999999999989</c:v>
                </c:pt>
                <c:pt idx="68892">
                  <c:v>-10.091000000000008</c:v>
                </c:pt>
                <c:pt idx="68893">
                  <c:v>-10.088999999999999</c:v>
                </c:pt>
                <c:pt idx="68894">
                  <c:v>-10.086999999999989</c:v>
                </c:pt>
                <c:pt idx="68895">
                  <c:v>-10.085000000000008</c:v>
                </c:pt>
                <c:pt idx="68896">
                  <c:v>-10.082999999999998</c:v>
                </c:pt>
                <c:pt idx="68897">
                  <c:v>-10.080999999999989</c:v>
                </c:pt>
                <c:pt idx="68898">
                  <c:v>-10.079000000000008</c:v>
                </c:pt>
                <c:pt idx="68899">
                  <c:v>-10.076999999999998</c:v>
                </c:pt>
                <c:pt idx="68900">
                  <c:v>-10.074999999999989</c:v>
                </c:pt>
                <c:pt idx="68901">
                  <c:v>-10.073000000000008</c:v>
                </c:pt>
                <c:pt idx="68902">
                  <c:v>-10.070999999999998</c:v>
                </c:pt>
                <c:pt idx="68903">
                  <c:v>-10.068999999999988</c:v>
                </c:pt>
                <c:pt idx="68904">
                  <c:v>-10.067000000000007</c:v>
                </c:pt>
                <c:pt idx="68905">
                  <c:v>-10.064999999999998</c:v>
                </c:pt>
                <c:pt idx="68906">
                  <c:v>-10.062999999999988</c:v>
                </c:pt>
                <c:pt idx="68907">
                  <c:v>-10.061000000000007</c:v>
                </c:pt>
                <c:pt idx="68908">
                  <c:v>-10.058999999999997</c:v>
                </c:pt>
                <c:pt idx="68909">
                  <c:v>-10.056999999999988</c:v>
                </c:pt>
                <c:pt idx="68910">
                  <c:v>-10.055000000000007</c:v>
                </c:pt>
                <c:pt idx="68911">
                  <c:v>-10.052999999999997</c:v>
                </c:pt>
                <c:pt idx="68912">
                  <c:v>-10.050999999999988</c:v>
                </c:pt>
                <c:pt idx="68913">
                  <c:v>-10.049000000000007</c:v>
                </c:pt>
                <c:pt idx="68914">
                  <c:v>-10.046999999999997</c:v>
                </c:pt>
                <c:pt idx="68915">
                  <c:v>-10.044999999999987</c:v>
                </c:pt>
                <c:pt idx="68916">
                  <c:v>-10.043000000000006</c:v>
                </c:pt>
                <c:pt idx="68917">
                  <c:v>-10.040999999999997</c:v>
                </c:pt>
                <c:pt idx="68918">
                  <c:v>-10.038999999999987</c:v>
                </c:pt>
                <c:pt idx="68919">
                  <c:v>-10.037000000000006</c:v>
                </c:pt>
                <c:pt idx="68920">
                  <c:v>-10.034999999999997</c:v>
                </c:pt>
                <c:pt idx="68921">
                  <c:v>-10.032999999999987</c:v>
                </c:pt>
                <c:pt idx="68922">
                  <c:v>-10.031000000000006</c:v>
                </c:pt>
                <c:pt idx="68923">
                  <c:v>-10.028999999999996</c:v>
                </c:pt>
                <c:pt idx="68924">
                  <c:v>-10.026999999999987</c:v>
                </c:pt>
                <c:pt idx="68925">
                  <c:v>-10.025000000000006</c:v>
                </c:pt>
                <c:pt idx="68926">
                  <c:v>-10.022999999999996</c:v>
                </c:pt>
                <c:pt idx="68927">
                  <c:v>-10.020999999999987</c:v>
                </c:pt>
                <c:pt idx="68928">
                  <c:v>-10.019000000000005</c:v>
                </c:pt>
                <c:pt idx="68929">
                  <c:v>-10.016999999999996</c:v>
                </c:pt>
                <c:pt idx="68930">
                  <c:v>-10.014999999999986</c:v>
                </c:pt>
                <c:pt idx="68931">
                  <c:v>-10.013000000000005</c:v>
                </c:pt>
                <c:pt idx="68932">
                  <c:v>-10.010999999999996</c:v>
                </c:pt>
                <c:pt idx="68933">
                  <c:v>-10.008999999999986</c:v>
                </c:pt>
                <c:pt idx="68934">
                  <c:v>-10.007000000000005</c:v>
                </c:pt>
                <c:pt idx="68935">
                  <c:v>-10.004999999999995</c:v>
                </c:pt>
                <c:pt idx="68936">
                  <c:v>-10.002999999999986</c:v>
                </c:pt>
                <c:pt idx="68937">
                  <c:v>-10.001000000000005</c:v>
                </c:pt>
                <c:pt idx="68938">
                  <c:v>-9.9989999999999952</c:v>
                </c:pt>
                <c:pt idx="68939">
                  <c:v>-9.9970000000000141</c:v>
                </c:pt>
                <c:pt idx="68940">
                  <c:v>-9.9950000000000045</c:v>
                </c:pt>
                <c:pt idx="68941">
                  <c:v>-9.992999999999995</c:v>
                </c:pt>
                <c:pt idx="68942">
                  <c:v>-9.9910000000000139</c:v>
                </c:pt>
                <c:pt idx="68943">
                  <c:v>-9.9890000000000043</c:v>
                </c:pt>
                <c:pt idx="68944">
                  <c:v>-9.9869999999999948</c:v>
                </c:pt>
                <c:pt idx="68945">
                  <c:v>-9.9850000000000136</c:v>
                </c:pt>
                <c:pt idx="68946">
                  <c:v>-9.9830000000000041</c:v>
                </c:pt>
                <c:pt idx="68947">
                  <c:v>-9.9809999999999945</c:v>
                </c:pt>
                <c:pt idx="68948">
                  <c:v>-9.9790000000000134</c:v>
                </c:pt>
                <c:pt idx="68949">
                  <c:v>-9.9770000000000039</c:v>
                </c:pt>
                <c:pt idx="68950">
                  <c:v>-9.9749999999999943</c:v>
                </c:pt>
                <c:pt idx="68951">
                  <c:v>-9.9730000000000132</c:v>
                </c:pt>
                <c:pt idx="68952">
                  <c:v>-9.9710000000000036</c:v>
                </c:pt>
                <c:pt idx="68953">
                  <c:v>-9.9689999999999941</c:v>
                </c:pt>
                <c:pt idx="68954">
                  <c:v>-9.967000000000013</c:v>
                </c:pt>
                <c:pt idx="68955">
                  <c:v>-9.9650000000000034</c:v>
                </c:pt>
                <c:pt idx="68956">
                  <c:v>-9.9629999999999939</c:v>
                </c:pt>
                <c:pt idx="68957">
                  <c:v>-9.9610000000000127</c:v>
                </c:pt>
                <c:pt idx="68958">
                  <c:v>-9.9590000000000032</c:v>
                </c:pt>
                <c:pt idx="68959">
                  <c:v>-9.9569999999999936</c:v>
                </c:pt>
                <c:pt idx="68960">
                  <c:v>-9.9550000000000125</c:v>
                </c:pt>
                <c:pt idx="68961">
                  <c:v>-9.953000000000003</c:v>
                </c:pt>
                <c:pt idx="68962">
                  <c:v>-9.9509999999999934</c:v>
                </c:pt>
                <c:pt idx="68963">
                  <c:v>-9.9490000000000123</c:v>
                </c:pt>
                <c:pt idx="68964">
                  <c:v>-9.9470000000000027</c:v>
                </c:pt>
                <c:pt idx="68965">
                  <c:v>-9.9449999999999932</c:v>
                </c:pt>
                <c:pt idx="68966">
                  <c:v>-9.9430000000000121</c:v>
                </c:pt>
                <c:pt idx="68967">
                  <c:v>-9.9410000000000025</c:v>
                </c:pt>
                <c:pt idx="68968">
                  <c:v>-9.938999999999993</c:v>
                </c:pt>
                <c:pt idx="68969">
                  <c:v>-9.9370000000000118</c:v>
                </c:pt>
                <c:pt idx="68970">
                  <c:v>-9.9350000000000023</c:v>
                </c:pt>
                <c:pt idx="68971">
                  <c:v>-9.9329999999999927</c:v>
                </c:pt>
                <c:pt idx="68972">
                  <c:v>-9.9310000000000116</c:v>
                </c:pt>
                <c:pt idx="68973">
                  <c:v>-9.929000000000002</c:v>
                </c:pt>
                <c:pt idx="68974">
                  <c:v>-9.9269999999999925</c:v>
                </c:pt>
                <c:pt idx="68975">
                  <c:v>-9.9250000000000114</c:v>
                </c:pt>
                <c:pt idx="68976">
                  <c:v>-9.9230000000000018</c:v>
                </c:pt>
                <c:pt idx="68977">
                  <c:v>-9.9209999999999923</c:v>
                </c:pt>
                <c:pt idx="68978">
                  <c:v>-9.9190000000000111</c:v>
                </c:pt>
                <c:pt idx="68979">
                  <c:v>-9.9170000000000016</c:v>
                </c:pt>
                <c:pt idx="68980">
                  <c:v>-9.914999999999992</c:v>
                </c:pt>
                <c:pt idx="68981">
                  <c:v>-9.9130000000000109</c:v>
                </c:pt>
                <c:pt idx="68982">
                  <c:v>-9.9110000000000014</c:v>
                </c:pt>
                <c:pt idx="68983">
                  <c:v>-9.9089999999999918</c:v>
                </c:pt>
                <c:pt idx="68984">
                  <c:v>-9.9070000000000107</c:v>
                </c:pt>
                <c:pt idx="68985">
                  <c:v>-9.9050000000000011</c:v>
                </c:pt>
                <c:pt idx="68986">
                  <c:v>-9.9029999999999916</c:v>
                </c:pt>
                <c:pt idx="68987">
                  <c:v>-9.9010000000000105</c:v>
                </c:pt>
                <c:pt idx="68988">
                  <c:v>-9.8990000000000009</c:v>
                </c:pt>
                <c:pt idx="68989">
                  <c:v>-9.8969999999999914</c:v>
                </c:pt>
                <c:pt idx="68990">
                  <c:v>-9.8950000000000102</c:v>
                </c:pt>
                <c:pt idx="68991">
                  <c:v>-9.8930000000000007</c:v>
                </c:pt>
                <c:pt idx="68992">
                  <c:v>-9.8909999999999911</c:v>
                </c:pt>
                <c:pt idx="68993">
                  <c:v>-9.88900000000001</c:v>
                </c:pt>
                <c:pt idx="68994">
                  <c:v>-9.8870000000000005</c:v>
                </c:pt>
                <c:pt idx="68995">
                  <c:v>-9.8849999999999909</c:v>
                </c:pt>
                <c:pt idx="68996">
                  <c:v>-9.8830000000000098</c:v>
                </c:pt>
                <c:pt idx="68997">
                  <c:v>-9.8810000000000002</c:v>
                </c:pt>
                <c:pt idx="68998">
                  <c:v>-9.8789999999999907</c:v>
                </c:pt>
                <c:pt idx="68999">
                  <c:v>-9.8770000000000095</c:v>
                </c:pt>
                <c:pt idx="69000">
                  <c:v>-9.875</c:v>
                </c:pt>
                <c:pt idx="69001">
                  <c:v>-9.8729999999999905</c:v>
                </c:pt>
                <c:pt idx="69002">
                  <c:v>-9.8710000000000093</c:v>
                </c:pt>
                <c:pt idx="69003">
                  <c:v>-9.8689999999999998</c:v>
                </c:pt>
                <c:pt idx="69004">
                  <c:v>-9.8669999999999902</c:v>
                </c:pt>
                <c:pt idx="69005">
                  <c:v>-9.8650000000000091</c:v>
                </c:pt>
                <c:pt idx="69006">
                  <c:v>-9.8629999999999995</c:v>
                </c:pt>
                <c:pt idx="69007">
                  <c:v>-9.86099999999999</c:v>
                </c:pt>
                <c:pt idx="69008">
                  <c:v>-9.8590000000000089</c:v>
                </c:pt>
                <c:pt idx="69009">
                  <c:v>-9.8569999999999993</c:v>
                </c:pt>
                <c:pt idx="69010">
                  <c:v>-9.8549999999999898</c:v>
                </c:pt>
                <c:pt idx="69011">
                  <c:v>-9.8530000000000086</c:v>
                </c:pt>
                <c:pt idx="69012">
                  <c:v>-9.8509999999999991</c:v>
                </c:pt>
                <c:pt idx="69013">
                  <c:v>-9.8489999999999895</c:v>
                </c:pt>
                <c:pt idx="69014">
                  <c:v>-9.8470000000000084</c:v>
                </c:pt>
                <c:pt idx="69015">
                  <c:v>-9.8449999999999989</c:v>
                </c:pt>
                <c:pt idx="69016">
                  <c:v>-9.8429999999999893</c:v>
                </c:pt>
                <c:pt idx="69017">
                  <c:v>-9.8410000000000082</c:v>
                </c:pt>
                <c:pt idx="69018">
                  <c:v>-9.8389999999999986</c:v>
                </c:pt>
                <c:pt idx="69019">
                  <c:v>-9.8369999999999891</c:v>
                </c:pt>
                <c:pt idx="69020">
                  <c:v>-9.835000000000008</c:v>
                </c:pt>
                <c:pt idx="69021">
                  <c:v>-9.8329999999999984</c:v>
                </c:pt>
                <c:pt idx="69022">
                  <c:v>-9.8309999999999889</c:v>
                </c:pt>
                <c:pt idx="69023">
                  <c:v>-9.8290000000000077</c:v>
                </c:pt>
                <c:pt idx="69024">
                  <c:v>-9.8269999999999982</c:v>
                </c:pt>
                <c:pt idx="69025">
                  <c:v>-9.8249999999999886</c:v>
                </c:pt>
                <c:pt idx="69026">
                  <c:v>-9.8230000000000075</c:v>
                </c:pt>
                <c:pt idx="69027">
                  <c:v>-9.820999999999998</c:v>
                </c:pt>
                <c:pt idx="69028">
                  <c:v>-9.8189999999999884</c:v>
                </c:pt>
                <c:pt idx="69029">
                  <c:v>-9.8170000000000073</c:v>
                </c:pt>
                <c:pt idx="69030">
                  <c:v>-9.8149999999999977</c:v>
                </c:pt>
                <c:pt idx="69031">
                  <c:v>-9.8129999999999882</c:v>
                </c:pt>
                <c:pt idx="69032">
                  <c:v>-9.811000000000007</c:v>
                </c:pt>
                <c:pt idx="69033">
                  <c:v>-9.8089999999999975</c:v>
                </c:pt>
                <c:pt idx="69034">
                  <c:v>-9.8069999999999879</c:v>
                </c:pt>
                <c:pt idx="69035">
                  <c:v>-9.8050000000000068</c:v>
                </c:pt>
                <c:pt idx="69036">
                  <c:v>-9.8029999999999973</c:v>
                </c:pt>
                <c:pt idx="69037">
                  <c:v>-9.8009999999999877</c:v>
                </c:pt>
                <c:pt idx="69038">
                  <c:v>-9.7990000000000066</c:v>
                </c:pt>
                <c:pt idx="69039">
                  <c:v>-9.796999999999997</c:v>
                </c:pt>
                <c:pt idx="69040">
                  <c:v>-9.7949999999999875</c:v>
                </c:pt>
                <c:pt idx="69041">
                  <c:v>-9.7930000000000064</c:v>
                </c:pt>
                <c:pt idx="69042">
                  <c:v>-9.7909999999999968</c:v>
                </c:pt>
                <c:pt idx="69043">
                  <c:v>-9.7889999999999873</c:v>
                </c:pt>
                <c:pt idx="69044">
                  <c:v>-9.7870000000000061</c:v>
                </c:pt>
                <c:pt idx="69045">
                  <c:v>-9.7849999999999966</c:v>
                </c:pt>
                <c:pt idx="69046">
                  <c:v>-9.782999999999987</c:v>
                </c:pt>
                <c:pt idx="69047">
                  <c:v>-9.7810000000000059</c:v>
                </c:pt>
                <c:pt idx="69048">
                  <c:v>-9.7789999999999964</c:v>
                </c:pt>
                <c:pt idx="69049">
                  <c:v>-9.7769999999999868</c:v>
                </c:pt>
                <c:pt idx="69050">
                  <c:v>-9.7750000000000057</c:v>
                </c:pt>
                <c:pt idx="69051">
                  <c:v>-9.7729999999999961</c:v>
                </c:pt>
                <c:pt idx="69052">
                  <c:v>-9.7709999999999866</c:v>
                </c:pt>
                <c:pt idx="69053">
                  <c:v>-9.7690000000000055</c:v>
                </c:pt>
                <c:pt idx="69054">
                  <c:v>-9.7669999999999959</c:v>
                </c:pt>
                <c:pt idx="69055">
                  <c:v>-9.7649999999999864</c:v>
                </c:pt>
                <c:pt idx="69056">
                  <c:v>-9.7630000000000052</c:v>
                </c:pt>
                <c:pt idx="69057">
                  <c:v>-9.7609999999999957</c:v>
                </c:pt>
                <c:pt idx="69058">
                  <c:v>-9.7589999999999861</c:v>
                </c:pt>
                <c:pt idx="69059">
                  <c:v>-9.757000000000005</c:v>
                </c:pt>
                <c:pt idx="69060">
                  <c:v>-9.7549999999999955</c:v>
                </c:pt>
                <c:pt idx="69061">
                  <c:v>-9.7529999999999859</c:v>
                </c:pt>
                <c:pt idx="69062">
                  <c:v>-9.7510000000000048</c:v>
                </c:pt>
                <c:pt idx="69063">
                  <c:v>-9.7489999999999952</c:v>
                </c:pt>
                <c:pt idx="69064">
                  <c:v>-9.7470000000000141</c:v>
                </c:pt>
                <c:pt idx="69065">
                  <c:v>-9.7450000000000045</c:v>
                </c:pt>
                <c:pt idx="69066">
                  <c:v>-9.742999999999995</c:v>
                </c:pt>
                <c:pt idx="69067">
                  <c:v>-9.7410000000000139</c:v>
                </c:pt>
                <c:pt idx="69068">
                  <c:v>-9.7390000000000043</c:v>
                </c:pt>
                <c:pt idx="69069">
                  <c:v>-9.7369999999999948</c:v>
                </c:pt>
                <c:pt idx="69070">
                  <c:v>-9.7350000000000136</c:v>
                </c:pt>
                <c:pt idx="69071">
                  <c:v>-9.7330000000000041</c:v>
                </c:pt>
                <c:pt idx="69072">
                  <c:v>-9.7309999999999945</c:v>
                </c:pt>
                <c:pt idx="69073">
                  <c:v>-9.7290000000000134</c:v>
                </c:pt>
                <c:pt idx="69074">
                  <c:v>-9.7270000000000039</c:v>
                </c:pt>
                <c:pt idx="69075">
                  <c:v>-9.7249999999999943</c:v>
                </c:pt>
                <c:pt idx="69076">
                  <c:v>-9.7230000000000132</c:v>
                </c:pt>
                <c:pt idx="69077">
                  <c:v>-9.7210000000000036</c:v>
                </c:pt>
                <c:pt idx="69078">
                  <c:v>-9.7189999999999941</c:v>
                </c:pt>
                <c:pt idx="69079">
                  <c:v>-9.717000000000013</c:v>
                </c:pt>
                <c:pt idx="69080">
                  <c:v>-9.7150000000000034</c:v>
                </c:pt>
                <c:pt idx="69081">
                  <c:v>-9.7129999999999939</c:v>
                </c:pt>
                <c:pt idx="69082">
                  <c:v>-9.7110000000000127</c:v>
                </c:pt>
                <c:pt idx="69083">
                  <c:v>-9.7090000000000032</c:v>
                </c:pt>
                <c:pt idx="69084">
                  <c:v>-9.7069999999999936</c:v>
                </c:pt>
                <c:pt idx="69085">
                  <c:v>-9.7050000000000125</c:v>
                </c:pt>
                <c:pt idx="69086">
                  <c:v>-9.703000000000003</c:v>
                </c:pt>
                <c:pt idx="69087">
                  <c:v>-9.7009999999999934</c:v>
                </c:pt>
                <c:pt idx="69088">
                  <c:v>-9.6990000000000123</c:v>
                </c:pt>
                <c:pt idx="69089">
                  <c:v>-9.6970000000000027</c:v>
                </c:pt>
                <c:pt idx="69090">
                  <c:v>-9.6949999999999932</c:v>
                </c:pt>
                <c:pt idx="69091">
                  <c:v>-9.6930000000000121</c:v>
                </c:pt>
                <c:pt idx="69092">
                  <c:v>-9.6910000000000025</c:v>
                </c:pt>
                <c:pt idx="69093">
                  <c:v>-9.688999999999993</c:v>
                </c:pt>
                <c:pt idx="69094">
                  <c:v>-9.6870000000000118</c:v>
                </c:pt>
                <c:pt idx="69095">
                  <c:v>-9.6850000000000023</c:v>
                </c:pt>
                <c:pt idx="69096">
                  <c:v>-9.6829999999999927</c:v>
                </c:pt>
                <c:pt idx="69097">
                  <c:v>-9.6810000000000116</c:v>
                </c:pt>
                <c:pt idx="69098">
                  <c:v>-9.679000000000002</c:v>
                </c:pt>
                <c:pt idx="69099">
                  <c:v>-9.6769999999999925</c:v>
                </c:pt>
                <c:pt idx="69100">
                  <c:v>-9.6750000000000114</c:v>
                </c:pt>
                <c:pt idx="69101">
                  <c:v>-9.6730000000000018</c:v>
                </c:pt>
                <c:pt idx="69102">
                  <c:v>-9.6709999999999923</c:v>
                </c:pt>
                <c:pt idx="69103">
                  <c:v>-9.6690000000000111</c:v>
                </c:pt>
                <c:pt idx="69104">
                  <c:v>-9.6670000000000016</c:v>
                </c:pt>
                <c:pt idx="69105">
                  <c:v>-9.664999999999992</c:v>
                </c:pt>
                <c:pt idx="69106">
                  <c:v>-9.6630000000000109</c:v>
                </c:pt>
                <c:pt idx="69107">
                  <c:v>-9.6610000000000014</c:v>
                </c:pt>
                <c:pt idx="69108">
                  <c:v>-9.6589999999999918</c:v>
                </c:pt>
                <c:pt idx="69109">
                  <c:v>-9.6570000000000107</c:v>
                </c:pt>
                <c:pt idx="69110">
                  <c:v>-9.6550000000000011</c:v>
                </c:pt>
                <c:pt idx="69111">
                  <c:v>-9.6529999999999916</c:v>
                </c:pt>
                <c:pt idx="69112">
                  <c:v>-9.6510000000000105</c:v>
                </c:pt>
                <c:pt idx="69113">
                  <c:v>-9.6490000000000009</c:v>
                </c:pt>
                <c:pt idx="69114">
                  <c:v>-9.6469999999999914</c:v>
                </c:pt>
                <c:pt idx="69115">
                  <c:v>-9.6450000000000102</c:v>
                </c:pt>
                <c:pt idx="69116">
                  <c:v>-9.6430000000000007</c:v>
                </c:pt>
                <c:pt idx="69117">
                  <c:v>-9.6409999999999911</c:v>
                </c:pt>
                <c:pt idx="69118">
                  <c:v>-9.63900000000001</c:v>
                </c:pt>
                <c:pt idx="69119">
                  <c:v>-9.6370000000000005</c:v>
                </c:pt>
                <c:pt idx="69120">
                  <c:v>-9.6349999999999909</c:v>
                </c:pt>
                <c:pt idx="69121">
                  <c:v>-9.6330000000000098</c:v>
                </c:pt>
                <c:pt idx="69122">
                  <c:v>-9.6310000000000002</c:v>
                </c:pt>
                <c:pt idx="69123">
                  <c:v>-9.6289999999999907</c:v>
                </c:pt>
                <c:pt idx="69124">
                  <c:v>-9.6270000000000095</c:v>
                </c:pt>
                <c:pt idx="69125">
                  <c:v>-9.625</c:v>
                </c:pt>
                <c:pt idx="69126">
                  <c:v>-9.6229999999999905</c:v>
                </c:pt>
                <c:pt idx="69127">
                  <c:v>-9.6210000000000093</c:v>
                </c:pt>
                <c:pt idx="69128">
                  <c:v>-9.6189999999999998</c:v>
                </c:pt>
                <c:pt idx="69129">
                  <c:v>-9.6169999999999902</c:v>
                </c:pt>
                <c:pt idx="69130">
                  <c:v>-9.6150000000000091</c:v>
                </c:pt>
                <c:pt idx="69131">
                  <c:v>-9.6129999999999995</c:v>
                </c:pt>
                <c:pt idx="69132">
                  <c:v>-9.61099999999999</c:v>
                </c:pt>
                <c:pt idx="69133">
                  <c:v>-9.6090000000000089</c:v>
                </c:pt>
                <c:pt idx="69134">
                  <c:v>-9.6069999999999993</c:v>
                </c:pt>
                <c:pt idx="69135">
                  <c:v>-9.6049999999999898</c:v>
                </c:pt>
                <c:pt idx="69136">
                  <c:v>-9.6030000000000086</c:v>
                </c:pt>
                <c:pt idx="69137">
                  <c:v>-9.6009999999999991</c:v>
                </c:pt>
                <c:pt idx="69138">
                  <c:v>-9.5989999999999895</c:v>
                </c:pt>
                <c:pt idx="69139">
                  <c:v>-9.5970000000000084</c:v>
                </c:pt>
                <c:pt idx="69140">
                  <c:v>-9.5949999999999989</c:v>
                </c:pt>
                <c:pt idx="69141">
                  <c:v>-9.5929999999999893</c:v>
                </c:pt>
                <c:pt idx="69142">
                  <c:v>-9.5910000000000082</c:v>
                </c:pt>
                <c:pt idx="69143">
                  <c:v>-9.5889999999999986</c:v>
                </c:pt>
                <c:pt idx="69144">
                  <c:v>-9.5869999999999891</c:v>
                </c:pt>
                <c:pt idx="69145">
                  <c:v>-9.585000000000008</c:v>
                </c:pt>
                <c:pt idx="69146">
                  <c:v>-9.5829999999999984</c:v>
                </c:pt>
                <c:pt idx="69147">
                  <c:v>-9.5809999999999889</c:v>
                </c:pt>
                <c:pt idx="69148">
                  <c:v>-9.5790000000000077</c:v>
                </c:pt>
                <c:pt idx="69149">
                  <c:v>-9.5769999999999982</c:v>
                </c:pt>
                <c:pt idx="69150">
                  <c:v>-9.5749999999999886</c:v>
                </c:pt>
                <c:pt idx="69151">
                  <c:v>-9.5730000000000075</c:v>
                </c:pt>
                <c:pt idx="69152">
                  <c:v>-9.570999999999998</c:v>
                </c:pt>
                <c:pt idx="69153">
                  <c:v>-9.5689999999999884</c:v>
                </c:pt>
                <c:pt idx="69154">
                  <c:v>-9.5670000000000073</c:v>
                </c:pt>
                <c:pt idx="69155">
                  <c:v>-9.5649999999999977</c:v>
                </c:pt>
                <c:pt idx="69156">
                  <c:v>-9.5629999999999882</c:v>
                </c:pt>
                <c:pt idx="69157">
                  <c:v>-9.561000000000007</c:v>
                </c:pt>
                <c:pt idx="69158">
                  <c:v>-9.5589999999999975</c:v>
                </c:pt>
                <c:pt idx="69159">
                  <c:v>-9.5569999999999879</c:v>
                </c:pt>
                <c:pt idx="69160">
                  <c:v>-9.5550000000000068</c:v>
                </c:pt>
                <c:pt idx="69161">
                  <c:v>-9.5529999999999973</c:v>
                </c:pt>
                <c:pt idx="69162">
                  <c:v>-9.5509999999999877</c:v>
                </c:pt>
                <c:pt idx="69163">
                  <c:v>-9.5490000000000066</c:v>
                </c:pt>
                <c:pt idx="69164">
                  <c:v>-9.546999999999997</c:v>
                </c:pt>
                <c:pt idx="69165">
                  <c:v>-9.5449999999999875</c:v>
                </c:pt>
                <c:pt idx="69166">
                  <c:v>-9.5430000000000064</c:v>
                </c:pt>
                <c:pt idx="69167">
                  <c:v>-9.5409999999999968</c:v>
                </c:pt>
                <c:pt idx="69168">
                  <c:v>-9.5389999999999873</c:v>
                </c:pt>
                <c:pt idx="69169">
                  <c:v>-9.5370000000000061</c:v>
                </c:pt>
                <c:pt idx="69170">
                  <c:v>-9.5349999999999966</c:v>
                </c:pt>
                <c:pt idx="69171">
                  <c:v>-9.532999999999987</c:v>
                </c:pt>
                <c:pt idx="69172">
                  <c:v>-9.5310000000000059</c:v>
                </c:pt>
                <c:pt idx="69173">
                  <c:v>-9.5289999999999964</c:v>
                </c:pt>
                <c:pt idx="69174">
                  <c:v>-9.5269999999999868</c:v>
                </c:pt>
                <c:pt idx="69175">
                  <c:v>-9.5250000000000057</c:v>
                </c:pt>
                <c:pt idx="69176">
                  <c:v>-9.5229999999999961</c:v>
                </c:pt>
                <c:pt idx="69177">
                  <c:v>-9.5209999999999866</c:v>
                </c:pt>
                <c:pt idx="69178">
                  <c:v>-9.5190000000000055</c:v>
                </c:pt>
                <c:pt idx="69179">
                  <c:v>-9.5169999999999959</c:v>
                </c:pt>
                <c:pt idx="69180">
                  <c:v>-9.5149999999999864</c:v>
                </c:pt>
                <c:pt idx="69181">
                  <c:v>-9.5130000000000052</c:v>
                </c:pt>
                <c:pt idx="69182">
                  <c:v>-9.5109999999999957</c:v>
                </c:pt>
                <c:pt idx="69183">
                  <c:v>-9.5089999999999861</c:v>
                </c:pt>
                <c:pt idx="69184">
                  <c:v>-9.507000000000005</c:v>
                </c:pt>
                <c:pt idx="69185">
                  <c:v>-9.5049999999999955</c:v>
                </c:pt>
                <c:pt idx="69186">
                  <c:v>-9.5029999999999859</c:v>
                </c:pt>
                <c:pt idx="69187">
                  <c:v>-9.5010000000000048</c:v>
                </c:pt>
                <c:pt idx="69188">
                  <c:v>-9.4989999999999952</c:v>
                </c:pt>
                <c:pt idx="69189">
                  <c:v>-9.4970000000000141</c:v>
                </c:pt>
                <c:pt idx="69190">
                  <c:v>-9.4950000000000045</c:v>
                </c:pt>
                <c:pt idx="69191">
                  <c:v>-9.492999999999995</c:v>
                </c:pt>
                <c:pt idx="69192">
                  <c:v>-9.4910000000000139</c:v>
                </c:pt>
                <c:pt idx="69193">
                  <c:v>-9.4890000000000043</c:v>
                </c:pt>
                <c:pt idx="69194">
                  <c:v>-9.4869999999999948</c:v>
                </c:pt>
                <c:pt idx="69195">
                  <c:v>-9.4850000000000136</c:v>
                </c:pt>
                <c:pt idx="69196">
                  <c:v>-9.4830000000000041</c:v>
                </c:pt>
                <c:pt idx="69197">
                  <c:v>-9.4809999999999945</c:v>
                </c:pt>
                <c:pt idx="69198">
                  <c:v>-9.4790000000000134</c:v>
                </c:pt>
                <c:pt idx="69199">
                  <c:v>-9.4770000000000039</c:v>
                </c:pt>
                <c:pt idx="69200">
                  <c:v>-9.4749999999999943</c:v>
                </c:pt>
                <c:pt idx="69201">
                  <c:v>-9.4730000000000132</c:v>
                </c:pt>
                <c:pt idx="69202">
                  <c:v>-9.4710000000000036</c:v>
                </c:pt>
                <c:pt idx="69203">
                  <c:v>-9.4689999999999941</c:v>
                </c:pt>
                <c:pt idx="69204">
                  <c:v>-9.467000000000013</c:v>
                </c:pt>
                <c:pt idx="69205">
                  <c:v>-9.4650000000000034</c:v>
                </c:pt>
                <c:pt idx="69206">
                  <c:v>-9.4629999999999939</c:v>
                </c:pt>
                <c:pt idx="69207">
                  <c:v>-9.4610000000000127</c:v>
                </c:pt>
                <c:pt idx="69208">
                  <c:v>-9.4590000000000032</c:v>
                </c:pt>
                <c:pt idx="69209">
                  <c:v>-9.4569999999999936</c:v>
                </c:pt>
                <c:pt idx="69210">
                  <c:v>-9.4550000000000125</c:v>
                </c:pt>
                <c:pt idx="69211">
                  <c:v>-9.453000000000003</c:v>
                </c:pt>
                <c:pt idx="69212">
                  <c:v>-9.4509999999999934</c:v>
                </c:pt>
                <c:pt idx="69213">
                  <c:v>-9.4490000000000123</c:v>
                </c:pt>
                <c:pt idx="69214">
                  <c:v>-9.4470000000000027</c:v>
                </c:pt>
                <c:pt idx="69215">
                  <c:v>-9.4449999999999932</c:v>
                </c:pt>
                <c:pt idx="69216">
                  <c:v>-9.4430000000000121</c:v>
                </c:pt>
                <c:pt idx="69217">
                  <c:v>-9.4410000000000025</c:v>
                </c:pt>
                <c:pt idx="69218">
                  <c:v>-9.438999999999993</c:v>
                </c:pt>
                <c:pt idx="69219">
                  <c:v>-9.4370000000000118</c:v>
                </c:pt>
                <c:pt idx="69220">
                  <c:v>-9.4350000000000023</c:v>
                </c:pt>
                <c:pt idx="69221">
                  <c:v>-9.4329999999999927</c:v>
                </c:pt>
                <c:pt idx="69222">
                  <c:v>-9.4310000000000116</c:v>
                </c:pt>
                <c:pt idx="69223">
                  <c:v>-9.429000000000002</c:v>
                </c:pt>
                <c:pt idx="69224">
                  <c:v>-9.4269999999999925</c:v>
                </c:pt>
                <c:pt idx="69225">
                  <c:v>-9.4250000000000114</c:v>
                </c:pt>
                <c:pt idx="69226">
                  <c:v>-9.4230000000000018</c:v>
                </c:pt>
                <c:pt idx="69227">
                  <c:v>-9.4209999999999923</c:v>
                </c:pt>
                <c:pt idx="69228">
                  <c:v>-9.4190000000000111</c:v>
                </c:pt>
                <c:pt idx="69229">
                  <c:v>-9.4170000000000016</c:v>
                </c:pt>
                <c:pt idx="69230">
                  <c:v>-9.414999999999992</c:v>
                </c:pt>
                <c:pt idx="69231">
                  <c:v>-9.4130000000000109</c:v>
                </c:pt>
                <c:pt idx="69232">
                  <c:v>-9.4110000000000014</c:v>
                </c:pt>
                <c:pt idx="69233">
                  <c:v>-9.4089999999999918</c:v>
                </c:pt>
                <c:pt idx="69234">
                  <c:v>-9.4070000000000107</c:v>
                </c:pt>
                <c:pt idx="69235">
                  <c:v>-9.4050000000000011</c:v>
                </c:pt>
                <c:pt idx="69236">
                  <c:v>-9.4029999999999916</c:v>
                </c:pt>
                <c:pt idx="69237">
                  <c:v>-9.4010000000000105</c:v>
                </c:pt>
                <c:pt idx="69238">
                  <c:v>-9.3990000000000009</c:v>
                </c:pt>
                <c:pt idx="69239">
                  <c:v>-9.3969999999999914</c:v>
                </c:pt>
                <c:pt idx="69240">
                  <c:v>-9.3950000000000102</c:v>
                </c:pt>
                <c:pt idx="69241">
                  <c:v>-9.3930000000000007</c:v>
                </c:pt>
                <c:pt idx="69242">
                  <c:v>-9.3909999999999911</c:v>
                </c:pt>
                <c:pt idx="69243">
                  <c:v>-9.38900000000001</c:v>
                </c:pt>
                <c:pt idx="69244">
                  <c:v>-9.3870000000000005</c:v>
                </c:pt>
                <c:pt idx="69245">
                  <c:v>-9.3849999999999909</c:v>
                </c:pt>
                <c:pt idx="69246">
                  <c:v>-9.3830000000000098</c:v>
                </c:pt>
                <c:pt idx="69247">
                  <c:v>-9.3810000000000002</c:v>
                </c:pt>
                <c:pt idx="69248">
                  <c:v>-9.3789999999999907</c:v>
                </c:pt>
                <c:pt idx="69249">
                  <c:v>-9.3770000000000095</c:v>
                </c:pt>
                <c:pt idx="69250">
                  <c:v>-9.375</c:v>
                </c:pt>
                <c:pt idx="69251">
                  <c:v>-9.3729999999999905</c:v>
                </c:pt>
                <c:pt idx="69252">
                  <c:v>-9.3710000000000093</c:v>
                </c:pt>
                <c:pt idx="69253">
                  <c:v>-9.3689999999999998</c:v>
                </c:pt>
                <c:pt idx="69254">
                  <c:v>-9.3669999999999902</c:v>
                </c:pt>
                <c:pt idx="69255">
                  <c:v>-9.3650000000000091</c:v>
                </c:pt>
                <c:pt idx="69256">
                  <c:v>-9.3629999999999995</c:v>
                </c:pt>
                <c:pt idx="69257">
                  <c:v>-9.36099999999999</c:v>
                </c:pt>
                <c:pt idx="69258">
                  <c:v>-9.3590000000000089</c:v>
                </c:pt>
                <c:pt idx="69259">
                  <c:v>-9.3569999999999993</c:v>
                </c:pt>
                <c:pt idx="69260">
                  <c:v>-9.3549999999999898</c:v>
                </c:pt>
                <c:pt idx="69261">
                  <c:v>-9.3530000000000086</c:v>
                </c:pt>
                <c:pt idx="69262">
                  <c:v>-9.3509999999999991</c:v>
                </c:pt>
                <c:pt idx="69263">
                  <c:v>-9.3489999999999895</c:v>
                </c:pt>
                <c:pt idx="69264">
                  <c:v>-9.3470000000000084</c:v>
                </c:pt>
                <c:pt idx="69265">
                  <c:v>-9.3449999999999989</c:v>
                </c:pt>
                <c:pt idx="69266">
                  <c:v>-9.3429999999999893</c:v>
                </c:pt>
                <c:pt idx="69267">
                  <c:v>-9.3410000000000082</c:v>
                </c:pt>
                <c:pt idx="69268">
                  <c:v>-9.3389999999999986</c:v>
                </c:pt>
                <c:pt idx="69269">
                  <c:v>-9.3369999999999891</c:v>
                </c:pt>
                <c:pt idx="69270">
                  <c:v>-9.335000000000008</c:v>
                </c:pt>
                <c:pt idx="69271">
                  <c:v>-9.3329999999999984</c:v>
                </c:pt>
                <c:pt idx="69272">
                  <c:v>-9.3309999999999889</c:v>
                </c:pt>
                <c:pt idx="69273">
                  <c:v>-9.3290000000000077</c:v>
                </c:pt>
                <c:pt idx="69274">
                  <c:v>-9.3269999999999982</c:v>
                </c:pt>
                <c:pt idx="69275">
                  <c:v>-9.3249999999999886</c:v>
                </c:pt>
                <c:pt idx="69276">
                  <c:v>-9.3230000000000075</c:v>
                </c:pt>
                <c:pt idx="69277">
                  <c:v>-9.320999999999998</c:v>
                </c:pt>
                <c:pt idx="69278">
                  <c:v>-9.3189999999999884</c:v>
                </c:pt>
                <c:pt idx="69279">
                  <c:v>-9.3170000000000073</c:v>
                </c:pt>
                <c:pt idx="69280">
                  <c:v>-9.3149999999999977</c:v>
                </c:pt>
                <c:pt idx="69281">
                  <c:v>-9.3129999999999882</c:v>
                </c:pt>
                <c:pt idx="69282">
                  <c:v>-9.311000000000007</c:v>
                </c:pt>
                <c:pt idx="69283">
                  <c:v>-9.3089999999999975</c:v>
                </c:pt>
                <c:pt idx="69284">
                  <c:v>-9.3069999999999879</c:v>
                </c:pt>
                <c:pt idx="69285">
                  <c:v>-9.3050000000000068</c:v>
                </c:pt>
                <c:pt idx="69286">
                  <c:v>-9.3029999999999973</c:v>
                </c:pt>
                <c:pt idx="69287">
                  <c:v>-9.3009999999999877</c:v>
                </c:pt>
                <c:pt idx="69288">
                  <c:v>-9.2990000000000066</c:v>
                </c:pt>
                <c:pt idx="69289">
                  <c:v>-9.296999999999997</c:v>
                </c:pt>
                <c:pt idx="69290">
                  <c:v>-9.2949999999999875</c:v>
                </c:pt>
                <c:pt idx="69291">
                  <c:v>-9.2930000000000064</c:v>
                </c:pt>
                <c:pt idx="69292">
                  <c:v>-9.2909999999999968</c:v>
                </c:pt>
                <c:pt idx="69293">
                  <c:v>-9.2889999999999873</c:v>
                </c:pt>
                <c:pt idx="69294">
                  <c:v>-9.2870000000000061</c:v>
                </c:pt>
                <c:pt idx="69295">
                  <c:v>-9.2849999999999966</c:v>
                </c:pt>
                <c:pt idx="69296">
                  <c:v>-9.282999999999987</c:v>
                </c:pt>
                <c:pt idx="69297">
                  <c:v>-9.2810000000000059</c:v>
                </c:pt>
                <c:pt idx="69298">
                  <c:v>-9.2789999999999964</c:v>
                </c:pt>
                <c:pt idx="69299">
                  <c:v>-9.2769999999999868</c:v>
                </c:pt>
                <c:pt idx="69300">
                  <c:v>-9.2750000000000057</c:v>
                </c:pt>
                <c:pt idx="69301">
                  <c:v>-9.2729999999999961</c:v>
                </c:pt>
                <c:pt idx="69302">
                  <c:v>-9.2709999999999866</c:v>
                </c:pt>
                <c:pt idx="69303">
                  <c:v>-9.2690000000000055</c:v>
                </c:pt>
                <c:pt idx="69304">
                  <c:v>-9.2669999999999959</c:v>
                </c:pt>
                <c:pt idx="69305">
                  <c:v>-9.2649999999999864</c:v>
                </c:pt>
                <c:pt idx="69306">
                  <c:v>-9.2630000000000052</c:v>
                </c:pt>
                <c:pt idx="69307">
                  <c:v>-9.2609999999999957</c:v>
                </c:pt>
                <c:pt idx="69308">
                  <c:v>-9.2589999999999861</c:v>
                </c:pt>
                <c:pt idx="69309">
                  <c:v>-9.257000000000005</c:v>
                </c:pt>
                <c:pt idx="69310">
                  <c:v>-9.2549999999999955</c:v>
                </c:pt>
                <c:pt idx="69311">
                  <c:v>-9.2529999999999859</c:v>
                </c:pt>
                <c:pt idx="69312">
                  <c:v>-9.2510000000000048</c:v>
                </c:pt>
                <c:pt idx="69313">
                  <c:v>-9.2489999999999952</c:v>
                </c:pt>
                <c:pt idx="69314">
                  <c:v>-9.2470000000000141</c:v>
                </c:pt>
                <c:pt idx="69315">
                  <c:v>-9.2450000000000045</c:v>
                </c:pt>
                <c:pt idx="69316">
                  <c:v>-9.242999999999995</c:v>
                </c:pt>
                <c:pt idx="69317">
                  <c:v>-9.2410000000000139</c:v>
                </c:pt>
                <c:pt idx="69318">
                  <c:v>-9.2390000000000043</c:v>
                </c:pt>
                <c:pt idx="69319">
                  <c:v>-9.2369999999999948</c:v>
                </c:pt>
                <c:pt idx="69320">
                  <c:v>-9.2350000000000136</c:v>
                </c:pt>
                <c:pt idx="69321">
                  <c:v>-9.2330000000000041</c:v>
                </c:pt>
                <c:pt idx="69322">
                  <c:v>-9.2309999999999945</c:v>
                </c:pt>
                <c:pt idx="69323">
                  <c:v>-9.2290000000000134</c:v>
                </c:pt>
                <c:pt idx="69324">
                  <c:v>-9.2270000000000039</c:v>
                </c:pt>
                <c:pt idx="69325">
                  <c:v>-9.2249999999999943</c:v>
                </c:pt>
                <c:pt idx="69326">
                  <c:v>-9.2230000000000132</c:v>
                </c:pt>
                <c:pt idx="69327">
                  <c:v>-9.2210000000000036</c:v>
                </c:pt>
                <c:pt idx="69328">
                  <c:v>-9.2189999999999941</c:v>
                </c:pt>
                <c:pt idx="69329">
                  <c:v>-9.217000000000013</c:v>
                </c:pt>
                <c:pt idx="69330">
                  <c:v>-9.2150000000000034</c:v>
                </c:pt>
                <c:pt idx="69331">
                  <c:v>-9.2129999999999939</c:v>
                </c:pt>
                <c:pt idx="69332">
                  <c:v>-9.2110000000000127</c:v>
                </c:pt>
                <c:pt idx="69333">
                  <c:v>-9.2090000000000032</c:v>
                </c:pt>
                <c:pt idx="69334">
                  <c:v>-9.2069999999999936</c:v>
                </c:pt>
                <c:pt idx="69335">
                  <c:v>-9.2050000000000125</c:v>
                </c:pt>
                <c:pt idx="69336">
                  <c:v>-9.203000000000003</c:v>
                </c:pt>
                <c:pt idx="69337">
                  <c:v>-9.2009999999999934</c:v>
                </c:pt>
                <c:pt idx="69338">
                  <c:v>-9.1990000000000123</c:v>
                </c:pt>
                <c:pt idx="69339">
                  <c:v>-9.1970000000000027</c:v>
                </c:pt>
                <c:pt idx="69340">
                  <c:v>-9.1949999999999932</c:v>
                </c:pt>
                <c:pt idx="69341">
                  <c:v>-9.1930000000000121</c:v>
                </c:pt>
                <c:pt idx="69342">
                  <c:v>-9.1910000000000025</c:v>
                </c:pt>
                <c:pt idx="69343">
                  <c:v>-9.188999999999993</c:v>
                </c:pt>
                <c:pt idx="69344">
                  <c:v>-9.1870000000000118</c:v>
                </c:pt>
                <c:pt idx="69345">
                  <c:v>-9.1850000000000023</c:v>
                </c:pt>
                <c:pt idx="69346">
                  <c:v>-9.1829999999999927</c:v>
                </c:pt>
                <c:pt idx="69347">
                  <c:v>-9.1810000000000116</c:v>
                </c:pt>
                <c:pt idx="69348">
                  <c:v>-9.179000000000002</c:v>
                </c:pt>
                <c:pt idx="69349">
                  <c:v>-9.1769999999999925</c:v>
                </c:pt>
                <c:pt idx="69350">
                  <c:v>-9.1750000000000114</c:v>
                </c:pt>
                <c:pt idx="69351">
                  <c:v>-9.1730000000000018</c:v>
                </c:pt>
                <c:pt idx="69352">
                  <c:v>-9.1709999999999923</c:v>
                </c:pt>
                <c:pt idx="69353">
                  <c:v>-9.1690000000000111</c:v>
                </c:pt>
                <c:pt idx="69354">
                  <c:v>-9.1670000000000016</c:v>
                </c:pt>
                <c:pt idx="69355">
                  <c:v>-9.164999999999992</c:v>
                </c:pt>
                <c:pt idx="69356">
                  <c:v>-9.1630000000000109</c:v>
                </c:pt>
                <c:pt idx="69357">
                  <c:v>-9.1610000000000014</c:v>
                </c:pt>
                <c:pt idx="69358">
                  <c:v>-9.1589999999999918</c:v>
                </c:pt>
                <c:pt idx="69359">
                  <c:v>-9.1570000000000107</c:v>
                </c:pt>
                <c:pt idx="69360">
                  <c:v>-9.1550000000000011</c:v>
                </c:pt>
                <c:pt idx="69361">
                  <c:v>-9.1529999999999916</c:v>
                </c:pt>
                <c:pt idx="69362">
                  <c:v>-9.1510000000000105</c:v>
                </c:pt>
                <c:pt idx="69363">
                  <c:v>-9.1490000000000009</c:v>
                </c:pt>
                <c:pt idx="69364">
                  <c:v>-9.1469999999999914</c:v>
                </c:pt>
                <c:pt idx="69365">
                  <c:v>-9.1450000000000102</c:v>
                </c:pt>
                <c:pt idx="69366">
                  <c:v>-9.1430000000000007</c:v>
                </c:pt>
                <c:pt idx="69367">
                  <c:v>-9.1409999999999911</c:v>
                </c:pt>
                <c:pt idx="69368">
                  <c:v>-9.13900000000001</c:v>
                </c:pt>
                <c:pt idx="69369">
                  <c:v>-9.1370000000000005</c:v>
                </c:pt>
                <c:pt idx="69370">
                  <c:v>-9.1349999999999909</c:v>
                </c:pt>
                <c:pt idx="69371">
                  <c:v>-9.1330000000000098</c:v>
                </c:pt>
                <c:pt idx="69372">
                  <c:v>-9.1310000000000002</c:v>
                </c:pt>
                <c:pt idx="69373">
                  <c:v>-9.1289999999999907</c:v>
                </c:pt>
                <c:pt idx="69374">
                  <c:v>-9.1270000000000095</c:v>
                </c:pt>
                <c:pt idx="69375">
                  <c:v>-9.125</c:v>
                </c:pt>
                <c:pt idx="69376">
                  <c:v>-9.1229999999999905</c:v>
                </c:pt>
                <c:pt idx="69377">
                  <c:v>-9.1210000000000093</c:v>
                </c:pt>
                <c:pt idx="69378">
                  <c:v>-9.1189999999999998</c:v>
                </c:pt>
                <c:pt idx="69379">
                  <c:v>-9.1169999999999902</c:v>
                </c:pt>
                <c:pt idx="69380">
                  <c:v>-9.1150000000000091</c:v>
                </c:pt>
                <c:pt idx="69381">
                  <c:v>-9.1129999999999995</c:v>
                </c:pt>
                <c:pt idx="69382">
                  <c:v>-9.11099999999999</c:v>
                </c:pt>
                <c:pt idx="69383">
                  <c:v>-9.1090000000000089</c:v>
                </c:pt>
                <c:pt idx="69384">
                  <c:v>-9.1069999999999993</c:v>
                </c:pt>
                <c:pt idx="69385">
                  <c:v>-9.1049999999999898</c:v>
                </c:pt>
                <c:pt idx="69386">
                  <c:v>-9.1030000000000086</c:v>
                </c:pt>
                <c:pt idx="69387">
                  <c:v>-9.1009999999999991</c:v>
                </c:pt>
                <c:pt idx="69388">
                  <c:v>-9.0989999999999895</c:v>
                </c:pt>
                <c:pt idx="69389">
                  <c:v>-9.0970000000000084</c:v>
                </c:pt>
                <c:pt idx="69390">
                  <c:v>-9.0949999999999989</c:v>
                </c:pt>
                <c:pt idx="69391">
                  <c:v>-9.0929999999999893</c:v>
                </c:pt>
                <c:pt idx="69392">
                  <c:v>-9.0910000000000082</c:v>
                </c:pt>
                <c:pt idx="69393">
                  <c:v>-9.0889999999999986</c:v>
                </c:pt>
                <c:pt idx="69394">
                  <c:v>-9.0869999999999891</c:v>
                </c:pt>
                <c:pt idx="69395">
                  <c:v>-9.085000000000008</c:v>
                </c:pt>
                <c:pt idx="69396">
                  <c:v>-9.0829999999999984</c:v>
                </c:pt>
                <c:pt idx="69397">
                  <c:v>-9.0809999999999889</c:v>
                </c:pt>
                <c:pt idx="69398">
                  <c:v>-9.0790000000000077</c:v>
                </c:pt>
                <c:pt idx="69399">
                  <c:v>-9.0769999999999982</c:v>
                </c:pt>
                <c:pt idx="69400">
                  <c:v>-9.0749999999999886</c:v>
                </c:pt>
                <c:pt idx="69401">
                  <c:v>-9.0730000000000075</c:v>
                </c:pt>
                <c:pt idx="69402">
                  <c:v>-9.070999999999998</c:v>
                </c:pt>
                <c:pt idx="69403">
                  <c:v>-9.0689999999999884</c:v>
                </c:pt>
                <c:pt idx="69404">
                  <c:v>-9.0670000000000073</c:v>
                </c:pt>
                <c:pt idx="69405">
                  <c:v>-9.0649999999999977</c:v>
                </c:pt>
                <c:pt idx="69406">
                  <c:v>-9.0629999999999882</c:v>
                </c:pt>
                <c:pt idx="69407">
                  <c:v>-9.061000000000007</c:v>
                </c:pt>
                <c:pt idx="69408">
                  <c:v>-9.0589999999999975</c:v>
                </c:pt>
                <c:pt idx="69409">
                  <c:v>-9.0569999999999879</c:v>
                </c:pt>
                <c:pt idx="69410">
                  <c:v>-9.0550000000000068</c:v>
                </c:pt>
                <c:pt idx="69411">
                  <c:v>-9.0529999999999973</c:v>
                </c:pt>
                <c:pt idx="69412">
                  <c:v>-9.0509999999999877</c:v>
                </c:pt>
                <c:pt idx="69413">
                  <c:v>-9.0490000000000066</c:v>
                </c:pt>
                <c:pt idx="69414">
                  <c:v>-9.046999999999997</c:v>
                </c:pt>
                <c:pt idx="69415">
                  <c:v>-9.0449999999999875</c:v>
                </c:pt>
                <c:pt idx="69416">
                  <c:v>-9.0430000000000064</c:v>
                </c:pt>
                <c:pt idx="69417">
                  <c:v>-9.0409999999999968</c:v>
                </c:pt>
                <c:pt idx="69418">
                  <c:v>-9.0389999999999873</c:v>
                </c:pt>
                <c:pt idx="69419">
                  <c:v>-9.0370000000000061</c:v>
                </c:pt>
                <c:pt idx="69420">
                  <c:v>-9.0349999999999966</c:v>
                </c:pt>
                <c:pt idx="69421">
                  <c:v>-9.032999999999987</c:v>
                </c:pt>
                <c:pt idx="69422">
                  <c:v>-9.0310000000000059</c:v>
                </c:pt>
                <c:pt idx="69423">
                  <c:v>-9.0289999999999964</c:v>
                </c:pt>
                <c:pt idx="69424">
                  <c:v>-9.0269999999999868</c:v>
                </c:pt>
                <c:pt idx="69425">
                  <c:v>-9.0250000000000057</c:v>
                </c:pt>
                <c:pt idx="69426">
                  <c:v>-9.0229999999999961</c:v>
                </c:pt>
                <c:pt idx="69427">
                  <c:v>-9.0209999999999866</c:v>
                </c:pt>
                <c:pt idx="69428">
                  <c:v>-9.0190000000000055</c:v>
                </c:pt>
                <c:pt idx="69429">
                  <c:v>-9.0169999999999959</c:v>
                </c:pt>
                <c:pt idx="69430">
                  <c:v>-9.0149999999999864</c:v>
                </c:pt>
                <c:pt idx="69431">
                  <c:v>-9.0130000000000052</c:v>
                </c:pt>
                <c:pt idx="69432">
                  <c:v>-9.0109999999999957</c:v>
                </c:pt>
                <c:pt idx="69433">
                  <c:v>-9.0089999999999861</c:v>
                </c:pt>
                <c:pt idx="69434">
                  <c:v>-9.007000000000005</c:v>
                </c:pt>
                <c:pt idx="69435">
                  <c:v>-9.0049999999999955</c:v>
                </c:pt>
                <c:pt idx="69436">
                  <c:v>-9.0029999999999859</c:v>
                </c:pt>
                <c:pt idx="69437">
                  <c:v>-9.0010000000000048</c:v>
                </c:pt>
                <c:pt idx="69438">
                  <c:v>-8.9989999999999952</c:v>
                </c:pt>
                <c:pt idx="69439">
                  <c:v>-8.9970000000000141</c:v>
                </c:pt>
                <c:pt idx="69440">
                  <c:v>-8.9950000000000045</c:v>
                </c:pt>
                <c:pt idx="69441">
                  <c:v>-8.992999999999995</c:v>
                </c:pt>
                <c:pt idx="69442">
                  <c:v>-8.9910000000000139</c:v>
                </c:pt>
                <c:pt idx="69443">
                  <c:v>-8.9890000000000043</c:v>
                </c:pt>
                <c:pt idx="69444">
                  <c:v>-8.9869999999999948</c:v>
                </c:pt>
                <c:pt idx="69445">
                  <c:v>-8.9850000000000136</c:v>
                </c:pt>
                <c:pt idx="69446">
                  <c:v>-8.9830000000000041</c:v>
                </c:pt>
                <c:pt idx="69447">
                  <c:v>-8.9809999999999945</c:v>
                </c:pt>
                <c:pt idx="69448">
                  <c:v>-8.9790000000000134</c:v>
                </c:pt>
                <c:pt idx="69449">
                  <c:v>-8.9770000000000039</c:v>
                </c:pt>
                <c:pt idx="69450">
                  <c:v>-8.9749999999999943</c:v>
                </c:pt>
                <c:pt idx="69451">
                  <c:v>-8.9730000000000132</c:v>
                </c:pt>
                <c:pt idx="69452">
                  <c:v>-8.9710000000000036</c:v>
                </c:pt>
                <c:pt idx="69453">
                  <c:v>-8.9689999999999941</c:v>
                </c:pt>
                <c:pt idx="69454">
                  <c:v>-8.967000000000013</c:v>
                </c:pt>
                <c:pt idx="69455">
                  <c:v>-8.9650000000000034</c:v>
                </c:pt>
                <c:pt idx="69456">
                  <c:v>-8.9629999999999939</c:v>
                </c:pt>
                <c:pt idx="69457">
                  <c:v>-8.9610000000000127</c:v>
                </c:pt>
                <c:pt idx="69458">
                  <c:v>-8.9590000000000032</c:v>
                </c:pt>
                <c:pt idx="69459">
                  <c:v>-8.9569999999999936</c:v>
                </c:pt>
                <c:pt idx="69460">
                  <c:v>-8.9550000000000125</c:v>
                </c:pt>
                <c:pt idx="69461">
                  <c:v>-8.953000000000003</c:v>
                </c:pt>
                <c:pt idx="69462">
                  <c:v>-8.9509999999999934</c:v>
                </c:pt>
                <c:pt idx="69463">
                  <c:v>-8.9490000000000123</c:v>
                </c:pt>
                <c:pt idx="69464">
                  <c:v>-8.9470000000000027</c:v>
                </c:pt>
                <c:pt idx="69465">
                  <c:v>-8.9449999999999932</c:v>
                </c:pt>
                <c:pt idx="69466">
                  <c:v>-8.9430000000000121</c:v>
                </c:pt>
                <c:pt idx="69467">
                  <c:v>-8.9410000000000025</c:v>
                </c:pt>
                <c:pt idx="69468">
                  <c:v>-8.938999999999993</c:v>
                </c:pt>
                <c:pt idx="69469">
                  <c:v>-8.9370000000000118</c:v>
                </c:pt>
                <c:pt idx="69470">
                  <c:v>-8.9350000000000023</c:v>
                </c:pt>
                <c:pt idx="69471">
                  <c:v>-8.9329999999999927</c:v>
                </c:pt>
                <c:pt idx="69472">
                  <c:v>-8.9310000000000116</c:v>
                </c:pt>
                <c:pt idx="69473">
                  <c:v>-8.929000000000002</c:v>
                </c:pt>
                <c:pt idx="69474">
                  <c:v>-8.9269999999999925</c:v>
                </c:pt>
                <c:pt idx="69475">
                  <c:v>-8.9250000000000114</c:v>
                </c:pt>
                <c:pt idx="69476">
                  <c:v>-8.9230000000000018</c:v>
                </c:pt>
                <c:pt idx="69477">
                  <c:v>-8.9209999999999923</c:v>
                </c:pt>
                <c:pt idx="69478">
                  <c:v>-8.9190000000000111</c:v>
                </c:pt>
                <c:pt idx="69479">
                  <c:v>-8.9170000000000016</c:v>
                </c:pt>
                <c:pt idx="69480">
                  <c:v>-8.914999999999992</c:v>
                </c:pt>
                <c:pt idx="69481">
                  <c:v>-8.9130000000000109</c:v>
                </c:pt>
                <c:pt idx="69482">
                  <c:v>-8.9110000000000014</c:v>
                </c:pt>
                <c:pt idx="69483">
                  <c:v>-8.9089999999999918</c:v>
                </c:pt>
                <c:pt idx="69484">
                  <c:v>-8.9070000000000107</c:v>
                </c:pt>
                <c:pt idx="69485">
                  <c:v>-8.9050000000000011</c:v>
                </c:pt>
                <c:pt idx="69486">
                  <c:v>-8.9029999999999916</c:v>
                </c:pt>
                <c:pt idx="69487">
                  <c:v>-8.9010000000000105</c:v>
                </c:pt>
                <c:pt idx="69488">
                  <c:v>-8.8990000000000009</c:v>
                </c:pt>
                <c:pt idx="69489">
                  <c:v>-8.8969999999999914</c:v>
                </c:pt>
                <c:pt idx="69490">
                  <c:v>-8.8950000000000102</c:v>
                </c:pt>
                <c:pt idx="69491">
                  <c:v>-8.8930000000000007</c:v>
                </c:pt>
                <c:pt idx="69492">
                  <c:v>-8.8909999999999911</c:v>
                </c:pt>
                <c:pt idx="69493">
                  <c:v>-8.88900000000001</c:v>
                </c:pt>
                <c:pt idx="69494">
                  <c:v>-8.8870000000000005</c:v>
                </c:pt>
                <c:pt idx="69495">
                  <c:v>-8.8849999999999909</c:v>
                </c:pt>
                <c:pt idx="69496">
                  <c:v>-8.8830000000000098</c:v>
                </c:pt>
                <c:pt idx="69497">
                  <c:v>-8.8810000000000002</c:v>
                </c:pt>
                <c:pt idx="69498">
                  <c:v>-8.8789999999999907</c:v>
                </c:pt>
                <c:pt idx="69499">
                  <c:v>-8.8770000000000095</c:v>
                </c:pt>
                <c:pt idx="69500">
                  <c:v>-8.875</c:v>
                </c:pt>
                <c:pt idx="69501">
                  <c:v>-8.8729999999999905</c:v>
                </c:pt>
                <c:pt idx="69502">
                  <c:v>-8.8710000000000093</c:v>
                </c:pt>
                <c:pt idx="69503">
                  <c:v>-8.8689999999999998</c:v>
                </c:pt>
                <c:pt idx="69504">
                  <c:v>-8.8669999999999902</c:v>
                </c:pt>
                <c:pt idx="69505">
                  <c:v>-8.8650000000000091</c:v>
                </c:pt>
                <c:pt idx="69506">
                  <c:v>-8.8629999999999995</c:v>
                </c:pt>
                <c:pt idx="69507">
                  <c:v>-8.86099999999999</c:v>
                </c:pt>
                <c:pt idx="69508">
                  <c:v>-8.8590000000000089</c:v>
                </c:pt>
                <c:pt idx="69509">
                  <c:v>-8.8569999999999993</c:v>
                </c:pt>
                <c:pt idx="69510">
                  <c:v>-8.8549999999999898</c:v>
                </c:pt>
                <c:pt idx="69511">
                  <c:v>-8.8530000000000086</c:v>
                </c:pt>
                <c:pt idx="69512">
                  <c:v>-8.8509999999999991</c:v>
                </c:pt>
                <c:pt idx="69513">
                  <c:v>-8.8489999999999895</c:v>
                </c:pt>
                <c:pt idx="69514">
                  <c:v>-8.8470000000000084</c:v>
                </c:pt>
                <c:pt idx="69515">
                  <c:v>-8.8449999999999989</c:v>
                </c:pt>
                <c:pt idx="69516">
                  <c:v>-8.8429999999999893</c:v>
                </c:pt>
                <c:pt idx="69517">
                  <c:v>-8.8410000000000082</c:v>
                </c:pt>
                <c:pt idx="69518">
                  <c:v>-8.8389999999999986</c:v>
                </c:pt>
                <c:pt idx="69519">
                  <c:v>-8.8369999999999891</c:v>
                </c:pt>
                <c:pt idx="69520">
                  <c:v>-8.835000000000008</c:v>
                </c:pt>
                <c:pt idx="69521">
                  <c:v>-8.8329999999999984</c:v>
                </c:pt>
                <c:pt idx="69522">
                  <c:v>-8.8309999999999889</c:v>
                </c:pt>
                <c:pt idx="69523">
                  <c:v>-8.8290000000000077</c:v>
                </c:pt>
                <c:pt idx="69524">
                  <c:v>-8.8269999999999982</c:v>
                </c:pt>
                <c:pt idx="69525">
                  <c:v>-8.8249999999999886</c:v>
                </c:pt>
                <c:pt idx="69526">
                  <c:v>-8.8230000000000075</c:v>
                </c:pt>
                <c:pt idx="69527">
                  <c:v>-8.820999999999998</c:v>
                </c:pt>
                <c:pt idx="69528">
                  <c:v>-8.8189999999999884</c:v>
                </c:pt>
                <c:pt idx="69529">
                  <c:v>-8.8170000000000073</c:v>
                </c:pt>
                <c:pt idx="69530">
                  <c:v>-8.8149999999999977</c:v>
                </c:pt>
                <c:pt idx="69531">
                  <c:v>-8.8129999999999882</c:v>
                </c:pt>
                <c:pt idx="69532">
                  <c:v>-8.811000000000007</c:v>
                </c:pt>
                <c:pt idx="69533">
                  <c:v>-8.8089999999999975</c:v>
                </c:pt>
                <c:pt idx="69534">
                  <c:v>-8.8069999999999879</c:v>
                </c:pt>
                <c:pt idx="69535">
                  <c:v>-8.8050000000000068</c:v>
                </c:pt>
                <c:pt idx="69536">
                  <c:v>-8.8029999999999973</c:v>
                </c:pt>
                <c:pt idx="69537">
                  <c:v>-8.8009999999999877</c:v>
                </c:pt>
                <c:pt idx="69538">
                  <c:v>-8.7990000000000066</c:v>
                </c:pt>
                <c:pt idx="69539">
                  <c:v>-8.796999999999997</c:v>
                </c:pt>
                <c:pt idx="69540">
                  <c:v>-8.7949999999999875</c:v>
                </c:pt>
                <c:pt idx="69541">
                  <c:v>-8.7930000000000064</c:v>
                </c:pt>
                <c:pt idx="69542">
                  <c:v>-8.7909999999999968</c:v>
                </c:pt>
                <c:pt idx="69543">
                  <c:v>-8.7889999999999873</c:v>
                </c:pt>
                <c:pt idx="69544">
                  <c:v>-8.7870000000000061</c:v>
                </c:pt>
                <c:pt idx="69545">
                  <c:v>-8.7849999999999966</c:v>
                </c:pt>
                <c:pt idx="69546">
                  <c:v>-8.782999999999987</c:v>
                </c:pt>
                <c:pt idx="69547">
                  <c:v>-8.7810000000000059</c:v>
                </c:pt>
                <c:pt idx="69548">
                  <c:v>-8.7789999999999964</c:v>
                </c:pt>
                <c:pt idx="69549">
                  <c:v>-8.7769999999999868</c:v>
                </c:pt>
                <c:pt idx="69550">
                  <c:v>-8.7750000000000057</c:v>
                </c:pt>
                <c:pt idx="69551">
                  <c:v>-8.7729999999999961</c:v>
                </c:pt>
                <c:pt idx="69552">
                  <c:v>-8.7709999999999866</c:v>
                </c:pt>
                <c:pt idx="69553">
                  <c:v>-8.7690000000000055</c:v>
                </c:pt>
                <c:pt idx="69554">
                  <c:v>-8.7669999999999959</c:v>
                </c:pt>
                <c:pt idx="69555">
                  <c:v>-8.7649999999999864</c:v>
                </c:pt>
                <c:pt idx="69556">
                  <c:v>-8.7630000000000052</c:v>
                </c:pt>
                <c:pt idx="69557">
                  <c:v>-8.7609999999999957</c:v>
                </c:pt>
                <c:pt idx="69558">
                  <c:v>-8.7589999999999861</c:v>
                </c:pt>
                <c:pt idx="69559">
                  <c:v>-8.757000000000005</c:v>
                </c:pt>
                <c:pt idx="69560">
                  <c:v>-8.7549999999999955</c:v>
                </c:pt>
                <c:pt idx="69561">
                  <c:v>-8.7529999999999859</c:v>
                </c:pt>
                <c:pt idx="69562">
                  <c:v>-8.7510000000000048</c:v>
                </c:pt>
                <c:pt idx="69563">
                  <c:v>-8.7489999999999952</c:v>
                </c:pt>
                <c:pt idx="69564">
                  <c:v>-8.7470000000000141</c:v>
                </c:pt>
                <c:pt idx="69565">
                  <c:v>-8.7450000000000045</c:v>
                </c:pt>
                <c:pt idx="69566">
                  <c:v>-8.742999999999995</c:v>
                </c:pt>
                <c:pt idx="69567">
                  <c:v>-8.7410000000000139</c:v>
                </c:pt>
                <c:pt idx="69568">
                  <c:v>-8.7390000000000043</c:v>
                </c:pt>
                <c:pt idx="69569">
                  <c:v>-8.7369999999999948</c:v>
                </c:pt>
                <c:pt idx="69570">
                  <c:v>-8.7350000000000136</c:v>
                </c:pt>
                <c:pt idx="69571">
                  <c:v>-8.7330000000000041</c:v>
                </c:pt>
                <c:pt idx="69572">
                  <c:v>-8.7309999999999945</c:v>
                </c:pt>
                <c:pt idx="69573">
                  <c:v>-8.7290000000000134</c:v>
                </c:pt>
                <c:pt idx="69574">
                  <c:v>-8.7270000000000039</c:v>
                </c:pt>
                <c:pt idx="69575">
                  <c:v>-8.7249999999999943</c:v>
                </c:pt>
                <c:pt idx="69576">
                  <c:v>-8.7230000000000132</c:v>
                </c:pt>
                <c:pt idx="69577">
                  <c:v>-8.7210000000000036</c:v>
                </c:pt>
                <c:pt idx="69578">
                  <c:v>-8.7189999999999941</c:v>
                </c:pt>
                <c:pt idx="69579">
                  <c:v>-8.717000000000013</c:v>
                </c:pt>
                <c:pt idx="69580">
                  <c:v>-8.7150000000000034</c:v>
                </c:pt>
                <c:pt idx="69581">
                  <c:v>-8.7129999999999939</c:v>
                </c:pt>
                <c:pt idx="69582">
                  <c:v>-8.7110000000000127</c:v>
                </c:pt>
                <c:pt idx="69583">
                  <c:v>-8.7090000000000032</c:v>
                </c:pt>
                <c:pt idx="69584">
                  <c:v>-8.7069999999999936</c:v>
                </c:pt>
                <c:pt idx="69585">
                  <c:v>-8.7050000000000125</c:v>
                </c:pt>
                <c:pt idx="69586">
                  <c:v>-8.703000000000003</c:v>
                </c:pt>
                <c:pt idx="69587">
                  <c:v>-8.7009999999999934</c:v>
                </c:pt>
                <c:pt idx="69588">
                  <c:v>-8.6990000000000123</c:v>
                </c:pt>
                <c:pt idx="69589">
                  <c:v>-8.6970000000000027</c:v>
                </c:pt>
                <c:pt idx="69590">
                  <c:v>-8.6949999999999932</c:v>
                </c:pt>
                <c:pt idx="69591">
                  <c:v>-8.6930000000000121</c:v>
                </c:pt>
                <c:pt idx="69592">
                  <c:v>-8.6910000000000025</c:v>
                </c:pt>
                <c:pt idx="69593">
                  <c:v>-8.688999999999993</c:v>
                </c:pt>
                <c:pt idx="69594">
                  <c:v>-8.6870000000000118</c:v>
                </c:pt>
                <c:pt idx="69595">
                  <c:v>-8.6850000000000023</c:v>
                </c:pt>
                <c:pt idx="69596">
                  <c:v>-8.6829999999999927</c:v>
                </c:pt>
                <c:pt idx="69597">
                  <c:v>-8.6810000000000116</c:v>
                </c:pt>
                <c:pt idx="69598">
                  <c:v>-8.679000000000002</c:v>
                </c:pt>
                <c:pt idx="69599">
                  <c:v>-8.6769999999999925</c:v>
                </c:pt>
                <c:pt idx="69600">
                  <c:v>-8.6750000000000114</c:v>
                </c:pt>
                <c:pt idx="69601">
                  <c:v>-8.6730000000000018</c:v>
                </c:pt>
                <c:pt idx="69602">
                  <c:v>-8.6709999999999923</c:v>
                </c:pt>
                <c:pt idx="69603">
                  <c:v>-8.6690000000000111</c:v>
                </c:pt>
                <c:pt idx="69604">
                  <c:v>-8.6670000000000016</c:v>
                </c:pt>
                <c:pt idx="69605">
                  <c:v>-8.664999999999992</c:v>
                </c:pt>
                <c:pt idx="69606">
                  <c:v>-8.6630000000000109</c:v>
                </c:pt>
                <c:pt idx="69607">
                  <c:v>-8.6610000000000014</c:v>
                </c:pt>
                <c:pt idx="69608">
                  <c:v>-8.6589999999999918</c:v>
                </c:pt>
                <c:pt idx="69609">
                  <c:v>-8.6570000000000107</c:v>
                </c:pt>
                <c:pt idx="69610">
                  <c:v>-8.6550000000000011</c:v>
                </c:pt>
                <c:pt idx="69611">
                  <c:v>-8.6529999999999916</c:v>
                </c:pt>
                <c:pt idx="69612">
                  <c:v>-8.6510000000000105</c:v>
                </c:pt>
                <c:pt idx="69613">
                  <c:v>-8.6490000000000009</c:v>
                </c:pt>
                <c:pt idx="69614">
                  <c:v>-8.6469999999999914</c:v>
                </c:pt>
                <c:pt idx="69615">
                  <c:v>-8.6450000000000102</c:v>
                </c:pt>
                <c:pt idx="69616">
                  <c:v>-8.6430000000000007</c:v>
                </c:pt>
                <c:pt idx="69617">
                  <c:v>-8.6409999999999911</c:v>
                </c:pt>
                <c:pt idx="69618">
                  <c:v>-8.63900000000001</c:v>
                </c:pt>
                <c:pt idx="69619">
                  <c:v>-8.6370000000000005</c:v>
                </c:pt>
                <c:pt idx="69620">
                  <c:v>-8.6349999999999909</c:v>
                </c:pt>
                <c:pt idx="69621">
                  <c:v>-8.6330000000000098</c:v>
                </c:pt>
                <c:pt idx="69622">
                  <c:v>-8.6310000000000002</c:v>
                </c:pt>
                <c:pt idx="69623">
                  <c:v>-8.6289999999999907</c:v>
                </c:pt>
                <c:pt idx="69624">
                  <c:v>-8.6270000000000095</c:v>
                </c:pt>
                <c:pt idx="69625">
                  <c:v>-8.625</c:v>
                </c:pt>
                <c:pt idx="69626">
                  <c:v>-8.6229999999999905</c:v>
                </c:pt>
                <c:pt idx="69627">
                  <c:v>-8.6210000000000093</c:v>
                </c:pt>
                <c:pt idx="69628">
                  <c:v>-8.6189999999999998</c:v>
                </c:pt>
                <c:pt idx="69629">
                  <c:v>-8.6169999999999902</c:v>
                </c:pt>
                <c:pt idx="69630">
                  <c:v>-8.6150000000000091</c:v>
                </c:pt>
                <c:pt idx="69631">
                  <c:v>-8.6129999999999995</c:v>
                </c:pt>
                <c:pt idx="69632">
                  <c:v>-8.61099999999999</c:v>
                </c:pt>
                <c:pt idx="69633">
                  <c:v>-8.6090000000000089</c:v>
                </c:pt>
                <c:pt idx="69634">
                  <c:v>-8.6069999999999993</c:v>
                </c:pt>
                <c:pt idx="69635">
                  <c:v>-8.6049999999999898</c:v>
                </c:pt>
                <c:pt idx="69636">
                  <c:v>-8.6030000000000086</c:v>
                </c:pt>
                <c:pt idx="69637">
                  <c:v>-8.6009999999999991</c:v>
                </c:pt>
                <c:pt idx="69638">
                  <c:v>-8.5989999999999895</c:v>
                </c:pt>
                <c:pt idx="69639">
                  <c:v>-8.5970000000000084</c:v>
                </c:pt>
                <c:pt idx="69640">
                  <c:v>-8.5949999999999989</c:v>
                </c:pt>
                <c:pt idx="69641">
                  <c:v>-8.5929999999999893</c:v>
                </c:pt>
                <c:pt idx="69642">
                  <c:v>-8.5910000000000082</c:v>
                </c:pt>
                <c:pt idx="69643">
                  <c:v>-8.5889999999999986</c:v>
                </c:pt>
                <c:pt idx="69644">
                  <c:v>-8.5869999999999891</c:v>
                </c:pt>
                <c:pt idx="69645">
                  <c:v>-8.585000000000008</c:v>
                </c:pt>
                <c:pt idx="69646">
                  <c:v>-8.5829999999999984</c:v>
                </c:pt>
                <c:pt idx="69647">
                  <c:v>-8.5809999999999889</c:v>
                </c:pt>
                <c:pt idx="69648">
                  <c:v>-8.5790000000000077</c:v>
                </c:pt>
                <c:pt idx="69649">
                  <c:v>-8.5769999999999982</c:v>
                </c:pt>
                <c:pt idx="69650">
                  <c:v>-8.5749999999999886</c:v>
                </c:pt>
                <c:pt idx="69651">
                  <c:v>-8.5730000000000075</c:v>
                </c:pt>
                <c:pt idx="69652">
                  <c:v>-8.570999999999998</c:v>
                </c:pt>
                <c:pt idx="69653">
                  <c:v>-8.5689999999999884</c:v>
                </c:pt>
                <c:pt idx="69654">
                  <c:v>-8.5670000000000073</c:v>
                </c:pt>
                <c:pt idx="69655">
                  <c:v>-8.5649999999999977</c:v>
                </c:pt>
                <c:pt idx="69656">
                  <c:v>-8.5629999999999882</c:v>
                </c:pt>
                <c:pt idx="69657">
                  <c:v>-8.561000000000007</c:v>
                </c:pt>
                <c:pt idx="69658">
                  <c:v>-8.5589999999999975</c:v>
                </c:pt>
                <c:pt idx="69659">
                  <c:v>-8.5569999999999879</c:v>
                </c:pt>
                <c:pt idx="69660">
                  <c:v>-8.5550000000000068</c:v>
                </c:pt>
                <c:pt idx="69661">
                  <c:v>-8.5529999999999973</c:v>
                </c:pt>
                <c:pt idx="69662">
                  <c:v>-8.5509999999999877</c:v>
                </c:pt>
                <c:pt idx="69663">
                  <c:v>-8.5490000000000066</c:v>
                </c:pt>
                <c:pt idx="69664">
                  <c:v>-8.546999999999997</c:v>
                </c:pt>
                <c:pt idx="69665">
                  <c:v>-8.5449999999999875</c:v>
                </c:pt>
                <c:pt idx="69666">
                  <c:v>-8.5430000000000064</c:v>
                </c:pt>
                <c:pt idx="69667">
                  <c:v>-8.5409999999999968</c:v>
                </c:pt>
                <c:pt idx="69668">
                  <c:v>-8.5389999999999873</c:v>
                </c:pt>
                <c:pt idx="69669">
                  <c:v>-8.5370000000000061</c:v>
                </c:pt>
                <c:pt idx="69670">
                  <c:v>-8.5349999999999966</c:v>
                </c:pt>
                <c:pt idx="69671">
                  <c:v>-8.532999999999987</c:v>
                </c:pt>
                <c:pt idx="69672">
                  <c:v>-8.5310000000000059</c:v>
                </c:pt>
                <c:pt idx="69673">
                  <c:v>-8.5289999999999964</c:v>
                </c:pt>
                <c:pt idx="69674">
                  <c:v>-8.5269999999999868</c:v>
                </c:pt>
                <c:pt idx="69675">
                  <c:v>-8.5250000000000057</c:v>
                </c:pt>
                <c:pt idx="69676">
                  <c:v>-8.5229999999999961</c:v>
                </c:pt>
                <c:pt idx="69677">
                  <c:v>-8.5209999999999866</c:v>
                </c:pt>
                <c:pt idx="69678">
                  <c:v>-8.5190000000000055</c:v>
                </c:pt>
                <c:pt idx="69679">
                  <c:v>-8.5169999999999959</c:v>
                </c:pt>
                <c:pt idx="69680">
                  <c:v>-8.5149999999999864</c:v>
                </c:pt>
                <c:pt idx="69681">
                  <c:v>-8.5130000000000052</c:v>
                </c:pt>
                <c:pt idx="69682">
                  <c:v>-8.5109999999999957</c:v>
                </c:pt>
                <c:pt idx="69683">
                  <c:v>-8.5089999999999861</c:v>
                </c:pt>
                <c:pt idx="69684">
                  <c:v>-8.507000000000005</c:v>
                </c:pt>
                <c:pt idx="69685">
                  <c:v>-8.5049999999999955</c:v>
                </c:pt>
                <c:pt idx="69686">
                  <c:v>-8.5029999999999859</c:v>
                </c:pt>
                <c:pt idx="69687">
                  <c:v>-8.5010000000000048</c:v>
                </c:pt>
                <c:pt idx="69688">
                  <c:v>-8.4989999999999952</c:v>
                </c:pt>
                <c:pt idx="69689">
                  <c:v>-8.4970000000000141</c:v>
                </c:pt>
                <c:pt idx="69690">
                  <c:v>-8.4950000000000045</c:v>
                </c:pt>
                <c:pt idx="69691">
                  <c:v>-8.492999999999995</c:v>
                </c:pt>
                <c:pt idx="69692">
                  <c:v>-8.4910000000000139</c:v>
                </c:pt>
                <c:pt idx="69693">
                  <c:v>-8.4890000000000043</c:v>
                </c:pt>
                <c:pt idx="69694">
                  <c:v>-8.4869999999999948</c:v>
                </c:pt>
                <c:pt idx="69695">
                  <c:v>-8.4850000000000136</c:v>
                </c:pt>
                <c:pt idx="69696">
                  <c:v>-8.4830000000000041</c:v>
                </c:pt>
                <c:pt idx="69697">
                  <c:v>-8.4809999999999945</c:v>
                </c:pt>
                <c:pt idx="69698">
                  <c:v>-8.4790000000000134</c:v>
                </c:pt>
                <c:pt idx="69699">
                  <c:v>-8.4770000000000039</c:v>
                </c:pt>
                <c:pt idx="69700">
                  <c:v>-8.4749999999999943</c:v>
                </c:pt>
                <c:pt idx="69701">
                  <c:v>-8.4730000000000132</c:v>
                </c:pt>
                <c:pt idx="69702">
                  <c:v>-8.4710000000000036</c:v>
                </c:pt>
                <c:pt idx="69703">
                  <c:v>-8.4689999999999941</c:v>
                </c:pt>
                <c:pt idx="69704">
                  <c:v>-8.467000000000013</c:v>
                </c:pt>
                <c:pt idx="69705">
                  <c:v>-8.4650000000000034</c:v>
                </c:pt>
                <c:pt idx="69706">
                  <c:v>-8.4629999999999939</c:v>
                </c:pt>
                <c:pt idx="69707">
                  <c:v>-8.4610000000000127</c:v>
                </c:pt>
                <c:pt idx="69708">
                  <c:v>-8.4590000000000032</c:v>
                </c:pt>
                <c:pt idx="69709">
                  <c:v>-8.4569999999999936</c:v>
                </c:pt>
                <c:pt idx="69710">
                  <c:v>-8.4550000000000125</c:v>
                </c:pt>
                <c:pt idx="69711">
                  <c:v>-8.453000000000003</c:v>
                </c:pt>
                <c:pt idx="69712">
                  <c:v>-8.4509999999999934</c:v>
                </c:pt>
                <c:pt idx="69713">
                  <c:v>-8.4490000000000123</c:v>
                </c:pt>
                <c:pt idx="69714">
                  <c:v>-8.4470000000000027</c:v>
                </c:pt>
                <c:pt idx="69715">
                  <c:v>-8.4449999999999932</c:v>
                </c:pt>
                <c:pt idx="69716">
                  <c:v>-8.4430000000000121</c:v>
                </c:pt>
                <c:pt idx="69717">
                  <c:v>-8.4410000000000025</c:v>
                </c:pt>
                <c:pt idx="69718">
                  <c:v>-8.438999999999993</c:v>
                </c:pt>
                <c:pt idx="69719">
                  <c:v>-8.4370000000000118</c:v>
                </c:pt>
                <c:pt idx="69720">
                  <c:v>-8.4350000000000023</c:v>
                </c:pt>
                <c:pt idx="69721">
                  <c:v>-8.4329999999999927</c:v>
                </c:pt>
                <c:pt idx="69722">
                  <c:v>-8.4310000000000116</c:v>
                </c:pt>
                <c:pt idx="69723">
                  <c:v>-8.429000000000002</c:v>
                </c:pt>
                <c:pt idx="69724">
                  <c:v>-8.4269999999999925</c:v>
                </c:pt>
                <c:pt idx="69725">
                  <c:v>-8.4250000000000114</c:v>
                </c:pt>
                <c:pt idx="69726">
                  <c:v>-8.4230000000000018</c:v>
                </c:pt>
                <c:pt idx="69727">
                  <c:v>-8.4209999999999923</c:v>
                </c:pt>
                <c:pt idx="69728">
                  <c:v>-8.4190000000000111</c:v>
                </c:pt>
                <c:pt idx="69729">
                  <c:v>-8.4170000000000016</c:v>
                </c:pt>
                <c:pt idx="69730">
                  <c:v>-8.414999999999992</c:v>
                </c:pt>
                <c:pt idx="69731">
                  <c:v>-8.4130000000000109</c:v>
                </c:pt>
                <c:pt idx="69732">
                  <c:v>-8.4110000000000014</c:v>
                </c:pt>
                <c:pt idx="69733">
                  <c:v>-8.4089999999999918</c:v>
                </c:pt>
                <c:pt idx="69734">
                  <c:v>-8.4070000000000107</c:v>
                </c:pt>
                <c:pt idx="69735">
                  <c:v>-8.4050000000000011</c:v>
                </c:pt>
                <c:pt idx="69736">
                  <c:v>-8.4029999999999916</c:v>
                </c:pt>
                <c:pt idx="69737">
                  <c:v>-8.4010000000000105</c:v>
                </c:pt>
                <c:pt idx="69738">
                  <c:v>-8.3990000000000009</c:v>
                </c:pt>
                <c:pt idx="69739">
                  <c:v>-8.3969999999999914</c:v>
                </c:pt>
                <c:pt idx="69740">
                  <c:v>-8.3950000000000102</c:v>
                </c:pt>
                <c:pt idx="69741">
                  <c:v>-8.3930000000000007</c:v>
                </c:pt>
                <c:pt idx="69742">
                  <c:v>-8.3909999999999911</c:v>
                </c:pt>
                <c:pt idx="69743">
                  <c:v>-8.38900000000001</c:v>
                </c:pt>
                <c:pt idx="69744">
                  <c:v>-8.3870000000000005</c:v>
                </c:pt>
                <c:pt idx="69745">
                  <c:v>-8.3849999999999909</c:v>
                </c:pt>
                <c:pt idx="69746">
                  <c:v>-8.3830000000000098</c:v>
                </c:pt>
                <c:pt idx="69747">
                  <c:v>-8.3810000000000002</c:v>
                </c:pt>
                <c:pt idx="69748">
                  <c:v>-8.3789999999999907</c:v>
                </c:pt>
                <c:pt idx="69749">
                  <c:v>-8.3770000000000095</c:v>
                </c:pt>
                <c:pt idx="69750">
                  <c:v>-8.375</c:v>
                </c:pt>
                <c:pt idx="69751">
                  <c:v>-8.3729999999999905</c:v>
                </c:pt>
                <c:pt idx="69752">
                  <c:v>-8.3710000000000093</c:v>
                </c:pt>
                <c:pt idx="69753">
                  <c:v>-8.3689999999999998</c:v>
                </c:pt>
                <c:pt idx="69754">
                  <c:v>-8.3669999999999902</c:v>
                </c:pt>
                <c:pt idx="69755">
                  <c:v>-8.3650000000000091</c:v>
                </c:pt>
                <c:pt idx="69756">
                  <c:v>-8.3629999999999995</c:v>
                </c:pt>
                <c:pt idx="69757">
                  <c:v>-8.36099999999999</c:v>
                </c:pt>
                <c:pt idx="69758">
                  <c:v>-8.3590000000000089</c:v>
                </c:pt>
                <c:pt idx="69759">
                  <c:v>-8.3569999999999993</c:v>
                </c:pt>
                <c:pt idx="69760">
                  <c:v>-8.3549999999999898</c:v>
                </c:pt>
                <c:pt idx="69761">
                  <c:v>-8.3530000000000086</c:v>
                </c:pt>
                <c:pt idx="69762">
                  <c:v>-8.3509999999999991</c:v>
                </c:pt>
                <c:pt idx="69763">
                  <c:v>-8.3489999999999895</c:v>
                </c:pt>
                <c:pt idx="69764">
                  <c:v>-8.3470000000000084</c:v>
                </c:pt>
                <c:pt idx="69765">
                  <c:v>-8.3449999999999989</c:v>
                </c:pt>
                <c:pt idx="69766">
                  <c:v>-8.3429999999999893</c:v>
                </c:pt>
                <c:pt idx="69767">
                  <c:v>-8.3410000000000082</c:v>
                </c:pt>
                <c:pt idx="69768">
                  <c:v>-8.3389999999999986</c:v>
                </c:pt>
                <c:pt idx="69769">
                  <c:v>-8.3369999999999891</c:v>
                </c:pt>
                <c:pt idx="69770">
                  <c:v>-8.335000000000008</c:v>
                </c:pt>
                <c:pt idx="69771">
                  <c:v>-8.3329999999999984</c:v>
                </c:pt>
                <c:pt idx="69772">
                  <c:v>-8.3309999999999889</c:v>
                </c:pt>
                <c:pt idx="69773">
                  <c:v>-8.3290000000000077</c:v>
                </c:pt>
                <c:pt idx="69774">
                  <c:v>-8.3269999999999982</c:v>
                </c:pt>
                <c:pt idx="69775">
                  <c:v>-8.3249999999999886</c:v>
                </c:pt>
                <c:pt idx="69776">
                  <c:v>-8.3230000000000075</c:v>
                </c:pt>
                <c:pt idx="69777">
                  <c:v>-8.320999999999998</c:v>
                </c:pt>
                <c:pt idx="69778">
                  <c:v>-8.3189999999999884</c:v>
                </c:pt>
                <c:pt idx="69779">
                  <c:v>-8.3170000000000073</c:v>
                </c:pt>
                <c:pt idx="69780">
                  <c:v>-8.3149999999999977</c:v>
                </c:pt>
                <c:pt idx="69781">
                  <c:v>-8.3129999999999882</c:v>
                </c:pt>
                <c:pt idx="69782">
                  <c:v>-8.311000000000007</c:v>
                </c:pt>
                <c:pt idx="69783">
                  <c:v>-8.3089999999999975</c:v>
                </c:pt>
                <c:pt idx="69784">
                  <c:v>-8.3069999999999879</c:v>
                </c:pt>
                <c:pt idx="69785">
                  <c:v>-8.3050000000000068</c:v>
                </c:pt>
                <c:pt idx="69786">
                  <c:v>-8.3029999999999973</c:v>
                </c:pt>
                <c:pt idx="69787">
                  <c:v>-8.3009999999999877</c:v>
                </c:pt>
                <c:pt idx="69788">
                  <c:v>-8.2990000000000066</c:v>
                </c:pt>
                <c:pt idx="69789">
                  <c:v>-8.296999999999997</c:v>
                </c:pt>
                <c:pt idx="69790">
                  <c:v>-8.2949999999999875</c:v>
                </c:pt>
                <c:pt idx="69791">
                  <c:v>-8.2930000000000064</c:v>
                </c:pt>
                <c:pt idx="69792">
                  <c:v>-8.2909999999999968</c:v>
                </c:pt>
                <c:pt idx="69793">
                  <c:v>-8.2889999999999873</c:v>
                </c:pt>
                <c:pt idx="69794">
                  <c:v>-8.2870000000000061</c:v>
                </c:pt>
                <c:pt idx="69795">
                  <c:v>-8.2849999999999966</c:v>
                </c:pt>
                <c:pt idx="69796">
                  <c:v>-8.282999999999987</c:v>
                </c:pt>
                <c:pt idx="69797">
                  <c:v>-8.2810000000000059</c:v>
                </c:pt>
                <c:pt idx="69798">
                  <c:v>-8.2789999999999964</c:v>
                </c:pt>
                <c:pt idx="69799">
                  <c:v>-8.2769999999999868</c:v>
                </c:pt>
                <c:pt idx="69800">
                  <c:v>-8.2750000000000057</c:v>
                </c:pt>
                <c:pt idx="69801">
                  <c:v>-8.2729999999999961</c:v>
                </c:pt>
                <c:pt idx="69802">
                  <c:v>-8.2709999999999866</c:v>
                </c:pt>
                <c:pt idx="69803">
                  <c:v>-8.2690000000000055</c:v>
                </c:pt>
                <c:pt idx="69804">
                  <c:v>-8.2669999999999959</c:v>
                </c:pt>
                <c:pt idx="69805">
                  <c:v>-8.2649999999999864</c:v>
                </c:pt>
                <c:pt idx="69806">
                  <c:v>-8.2630000000000052</c:v>
                </c:pt>
                <c:pt idx="69807">
                  <c:v>-8.2609999999999957</c:v>
                </c:pt>
                <c:pt idx="69808">
                  <c:v>-8.2589999999999861</c:v>
                </c:pt>
                <c:pt idx="69809">
                  <c:v>-8.257000000000005</c:v>
                </c:pt>
                <c:pt idx="69810">
                  <c:v>-8.2549999999999955</c:v>
                </c:pt>
                <c:pt idx="69811">
                  <c:v>-8.2529999999999859</c:v>
                </c:pt>
                <c:pt idx="69812">
                  <c:v>-8.2510000000000048</c:v>
                </c:pt>
                <c:pt idx="69813">
                  <c:v>-8.2489999999999952</c:v>
                </c:pt>
                <c:pt idx="69814">
                  <c:v>-8.2470000000000141</c:v>
                </c:pt>
                <c:pt idx="69815">
                  <c:v>-8.2450000000000045</c:v>
                </c:pt>
                <c:pt idx="69816">
                  <c:v>-8.242999999999995</c:v>
                </c:pt>
                <c:pt idx="69817">
                  <c:v>-8.2410000000000139</c:v>
                </c:pt>
                <c:pt idx="69818">
                  <c:v>-8.2390000000000043</c:v>
                </c:pt>
                <c:pt idx="69819">
                  <c:v>-8.2369999999999948</c:v>
                </c:pt>
                <c:pt idx="69820">
                  <c:v>-8.2350000000000136</c:v>
                </c:pt>
                <c:pt idx="69821">
                  <c:v>-8.2330000000000041</c:v>
                </c:pt>
                <c:pt idx="69822">
                  <c:v>-8.2309999999999945</c:v>
                </c:pt>
                <c:pt idx="69823">
                  <c:v>-8.2290000000000134</c:v>
                </c:pt>
                <c:pt idx="69824">
                  <c:v>-8.2270000000000039</c:v>
                </c:pt>
                <c:pt idx="69825">
                  <c:v>-8.2249999999999943</c:v>
                </c:pt>
                <c:pt idx="69826">
                  <c:v>-8.2230000000000132</c:v>
                </c:pt>
                <c:pt idx="69827">
                  <c:v>-8.2210000000000036</c:v>
                </c:pt>
                <c:pt idx="69828">
                  <c:v>-8.2189999999999941</c:v>
                </c:pt>
                <c:pt idx="69829">
                  <c:v>-8.217000000000013</c:v>
                </c:pt>
                <c:pt idx="69830">
                  <c:v>-8.2150000000000034</c:v>
                </c:pt>
                <c:pt idx="69831">
                  <c:v>-8.2129999999999939</c:v>
                </c:pt>
                <c:pt idx="69832">
                  <c:v>-8.2110000000000127</c:v>
                </c:pt>
                <c:pt idx="69833">
                  <c:v>-8.2090000000000032</c:v>
                </c:pt>
                <c:pt idx="69834">
                  <c:v>-8.2069999999999936</c:v>
                </c:pt>
                <c:pt idx="69835">
                  <c:v>-8.2050000000000125</c:v>
                </c:pt>
                <c:pt idx="69836">
                  <c:v>-8.203000000000003</c:v>
                </c:pt>
                <c:pt idx="69837">
                  <c:v>-8.2009999999999934</c:v>
                </c:pt>
                <c:pt idx="69838">
                  <c:v>-8.1990000000000123</c:v>
                </c:pt>
                <c:pt idx="69839">
                  <c:v>-8.1970000000000027</c:v>
                </c:pt>
                <c:pt idx="69840">
                  <c:v>-8.1949999999999932</c:v>
                </c:pt>
                <c:pt idx="69841">
                  <c:v>-8.1930000000000121</c:v>
                </c:pt>
                <c:pt idx="69842">
                  <c:v>-8.1910000000000025</c:v>
                </c:pt>
                <c:pt idx="69843">
                  <c:v>-8.188999999999993</c:v>
                </c:pt>
                <c:pt idx="69844">
                  <c:v>-8.1870000000000118</c:v>
                </c:pt>
                <c:pt idx="69845">
                  <c:v>-8.1850000000000023</c:v>
                </c:pt>
                <c:pt idx="69846">
                  <c:v>-8.1829999999999927</c:v>
                </c:pt>
                <c:pt idx="69847">
                  <c:v>-8.1810000000000116</c:v>
                </c:pt>
                <c:pt idx="69848">
                  <c:v>-8.179000000000002</c:v>
                </c:pt>
                <c:pt idx="69849">
                  <c:v>-8.1769999999999925</c:v>
                </c:pt>
                <c:pt idx="69850">
                  <c:v>-8.1750000000000114</c:v>
                </c:pt>
                <c:pt idx="69851">
                  <c:v>-8.1730000000000018</c:v>
                </c:pt>
                <c:pt idx="69852">
                  <c:v>-8.1709999999999923</c:v>
                </c:pt>
                <c:pt idx="69853">
                  <c:v>-8.1690000000000111</c:v>
                </c:pt>
                <c:pt idx="69854">
                  <c:v>-8.1670000000000016</c:v>
                </c:pt>
                <c:pt idx="69855">
                  <c:v>-8.164999999999992</c:v>
                </c:pt>
                <c:pt idx="69856">
                  <c:v>-8.1630000000000109</c:v>
                </c:pt>
                <c:pt idx="69857">
                  <c:v>-8.1610000000000014</c:v>
                </c:pt>
                <c:pt idx="69858">
                  <c:v>-8.1589999999999918</c:v>
                </c:pt>
                <c:pt idx="69859">
                  <c:v>-8.1570000000000107</c:v>
                </c:pt>
                <c:pt idx="69860">
                  <c:v>-8.1550000000000011</c:v>
                </c:pt>
                <c:pt idx="69861">
                  <c:v>-8.1529999999999916</c:v>
                </c:pt>
                <c:pt idx="69862">
                  <c:v>-8.1510000000000105</c:v>
                </c:pt>
                <c:pt idx="69863">
                  <c:v>-8.1490000000000009</c:v>
                </c:pt>
                <c:pt idx="69864">
                  <c:v>-8.1469999999999914</c:v>
                </c:pt>
                <c:pt idx="69865">
                  <c:v>-8.1450000000000102</c:v>
                </c:pt>
                <c:pt idx="69866">
                  <c:v>-8.1430000000000007</c:v>
                </c:pt>
                <c:pt idx="69867">
                  <c:v>-8.1409999999999911</c:v>
                </c:pt>
                <c:pt idx="69868">
                  <c:v>-8.13900000000001</c:v>
                </c:pt>
                <c:pt idx="69869">
                  <c:v>-8.1370000000000005</c:v>
                </c:pt>
                <c:pt idx="69870">
                  <c:v>-8.1349999999999909</c:v>
                </c:pt>
                <c:pt idx="69871">
                  <c:v>-8.1330000000000098</c:v>
                </c:pt>
                <c:pt idx="69872">
                  <c:v>-8.1310000000000002</c:v>
                </c:pt>
                <c:pt idx="69873">
                  <c:v>-8.1289999999999907</c:v>
                </c:pt>
                <c:pt idx="69874">
                  <c:v>-8.1270000000000095</c:v>
                </c:pt>
                <c:pt idx="69875">
                  <c:v>-8.125</c:v>
                </c:pt>
                <c:pt idx="69876">
                  <c:v>-8.1229999999999905</c:v>
                </c:pt>
                <c:pt idx="69877">
                  <c:v>-8.1210000000000093</c:v>
                </c:pt>
                <c:pt idx="69878">
                  <c:v>-8.1189999999999998</c:v>
                </c:pt>
                <c:pt idx="69879">
                  <c:v>-8.1169999999999902</c:v>
                </c:pt>
                <c:pt idx="69880">
                  <c:v>-8.1150000000000091</c:v>
                </c:pt>
                <c:pt idx="69881">
                  <c:v>-8.1129999999999995</c:v>
                </c:pt>
                <c:pt idx="69882">
                  <c:v>-8.11099999999999</c:v>
                </c:pt>
                <c:pt idx="69883">
                  <c:v>-8.1090000000000089</c:v>
                </c:pt>
                <c:pt idx="69884">
                  <c:v>-8.1069999999999993</c:v>
                </c:pt>
                <c:pt idx="69885">
                  <c:v>-8.1049999999999898</c:v>
                </c:pt>
                <c:pt idx="69886">
                  <c:v>-8.1030000000000086</c:v>
                </c:pt>
                <c:pt idx="69887">
                  <c:v>-8.1009999999999991</c:v>
                </c:pt>
                <c:pt idx="69888">
                  <c:v>-8.0989999999999895</c:v>
                </c:pt>
                <c:pt idx="69889">
                  <c:v>-8.0970000000000084</c:v>
                </c:pt>
                <c:pt idx="69890">
                  <c:v>-8.0949999999999989</c:v>
                </c:pt>
                <c:pt idx="69891">
                  <c:v>-8.0929999999999893</c:v>
                </c:pt>
                <c:pt idx="69892">
                  <c:v>-8.0910000000000082</c:v>
                </c:pt>
                <c:pt idx="69893">
                  <c:v>-8.0889999999999986</c:v>
                </c:pt>
                <c:pt idx="69894">
                  <c:v>-8.0869999999999891</c:v>
                </c:pt>
                <c:pt idx="69895">
                  <c:v>-8.085000000000008</c:v>
                </c:pt>
                <c:pt idx="69896">
                  <c:v>-8.0829999999999984</c:v>
                </c:pt>
                <c:pt idx="69897">
                  <c:v>-8.0809999999999889</c:v>
                </c:pt>
                <c:pt idx="69898">
                  <c:v>-8.0790000000000077</c:v>
                </c:pt>
                <c:pt idx="69899">
                  <c:v>-8.0769999999999982</c:v>
                </c:pt>
                <c:pt idx="69900">
                  <c:v>-8.0749999999999886</c:v>
                </c:pt>
                <c:pt idx="69901">
                  <c:v>-8.0730000000000075</c:v>
                </c:pt>
                <c:pt idx="69902">
                  <c:v>-8.070999999999998</c:v>
                </c:pt>
                <c:pt idx="69903">
                  <c:v>-8.0689999999999884</c:v>
                </c:pt>
                <c:pt idx="69904">
                  <c:v>-8.0670000000000073</c:v>
                </c:pt>
                <c:pt idx="69905">
                  <c:v>-8.0649999999999977</c:v>
                </c:pt>
                <c:pt idx="69906">
                  <c:v>-8.0629999999999882</c:v>
                </c:pt>
                <c:pt idx="69907">
                  <c:v>-8.061000000000007</c:v>
                </c:pt>
                <c:pt idx="69908">
                  <c:v>-8.0589999999999975</c:v>
                </c:pt>
                <c:pt idx="69909">
                  <c:v>-8.0569999999999879</c:v>
                </c:pt>
                <c:pt idx="69910">
                  <c:v>-8.0550000000000068</c:v>
                </c:pt>
                <c:pt idx="69911">
                  <c:v>-8.0529999999999973</c:v>
                </c:pt>
                <c:pt idx="69912">
                  <c:v>-8.0509999999999877</c:v>
                </c:pt>
                <c:pt idx="69913">
                  <c:v>-8.0490000000000066</c:v>
                </c:pt>
                <c:pt idx="69914">
                  <c:v>-8.046999999999997</c:v>
                </c:pt>
                <c:pt idx="69915">
                  <c:v>-8.0449999999999875</c:v>
                </c:pt>
                <c:pt idx="69916">
                  <c:v>-8.0430000000000064</c:v>
                </c:pt>
                <c:pt idx="69917">
                  <c:v>-8.0409999999999968</c:v>
                </c:pt>
                <c:pt idx="69918">
                  <c:v>-8.0389999999999873</c:v>
                </c:pt>
                <c:pt idx="69919">
                  <c:v>-8.0370000000000061</c:v>
                </c:pt>
                <c:pt idx="69920">
                  <c:v>-8.0349999999999966</c:v>
                </c:pt>
                <c:pt idx="69921">
                  <c:v>-8.032999999999987</c:v>
                </c:pt>
                <c:pt idx="69922">
                  <c:v>-8.0310000000000059</c:v>
                </c:pt>
                <c:pt idx="69923">
                  <c:v>-8.0289999999999964</c:v>
                </c:pt>
                <c:pt idx="69924">
                  <c:v>-8.0269999999999868</c:v>
                </c:pt>
                <c:pt idx="69925">
                  <c:v>-8.0250000000000057</c:v>
                </c:pt>
                <c:pt idx="69926">
                  <c:v>-8.0229999999999961</c:v>
                </c:pt>
                <c:pt idx="69927">
                  <c:v>-8.0209999999999866</c:v>
                </c:pt>
                <c:pt idx="69928">
                  <c:v>-8.0190000000000055</c:v>
                </c:pt>
                <c:pt idx="69929">
                  <c:v>-8.0169999999999959</c:v>
                </c:pt>
                <c:pt idx="69930">
                  <c:v>-8.0149999999999864</c:v>
                </c:pt>
                <c:pt idx="69931">
                  <c:v>-8.0130000000000052</c:v>
                </c:pt>
                <c:pt idx="69932">
                  <c:v>-8.0109999999999957</c:v>
                </c:pt>
                <c:pt idx="69933">
                  <c:v>-8.0089999999999861</c:v>
                </c:pt>
                <c:pt idx="69934">
                  <c:v>-8.007000000000005</c:v>
                </c:pt>
                <c:pt idx="69935">
                  <c:v>-8.0049999999999955</c:v>
                </c:pt>
                <c:pt idx="69936">
                  <c:v>-8.0029999999999859</c:v>
                </c:pt>
                <c:pt idx="69937">
                  <c:v>-8.0010000000000048</c:v>
                </c:pt>
                <c:pt idx="69938">
                  <c:v>-7.9989999999999952</c:v>
                </c:pt>
                <c:pt idx="69939">
                  <c:v>-7.9970000000000141</c:v>
                </c:pt>
                <c:pt idx="69940">
                  <c:v>-7.9950000000000045</c:v>
                </c:pt>
                <c:pt idx="69941">
                  <c:v>-7.992999999999995</c:v>
                </c:pt>
                <c:pt idx="69942">
                  <c:v>-7.9910000000000139</c:v>
                </c:pt>
                <c:pt idx="69943">
                  <c:v>-7.9890000000000043</c:v>
                </c:pt>
                <c:pt idx="69944">
                  <c:v>-7.9869999999999948</c:v>
                </c:pt>
                <c:pt idx="69945">
                  <c:v>-7.9850000000000136</c:v>
                </c:pt>
                <c:pt idx="69946">
                  <c:v>-7.9830000000000041</c:v>
                </c:pt>
                <c:pt idx="69947">
                  <c:v>-7.9809999999999945</c:v>
                </c:pt>
                <c:pt idx="69948">
                  <c:v>-7.9790000000000134</c:v>
                </c:pt>
                <c:pt idx="69949">
                  <c:v>-7.9770000000000039</c:v>
                </c:pt>
                <c:pt idx="69950">
                  <c:v>-7.9749999999999943</c:v>
                </c:pt>
                <c:pt idx="69951">
                  <c:v>-7.9730000000000132</c:v>
                </c:pt>
                <c:pt idx="69952">
                  <c:v>-7.9710000000000036</c:v>
                </c:pt>
                <c:pt idx="69953">
                  <c:v>-7.9689999999999941</c:v>
                </c:pt>
                <c:pt idx="69954">
                  <c:v>-7.967000000000013</c:v>
                </c:pt>
                <c:pt idx="69955">
                  <c:v>-7.9650000000000034</c:v>
                </c:pt>
                <c:pt idx="69956">
                  <c:v>-7.9629999999999939</c:v>
                </c:pt>
                <c:pt idx="69957">
                  <c:v>-7.9610000000000127</c:v>
                </c:pt>
                <c:pt idx="69958">
                  <c:v>-7.9590000000000032</c:v>
                </c:pt>
                <c:pt idx="69959">
                  <c:v>-7.9569999999999936</c:v>
                </c:pt>
                <c:pt idx="69960">
                  <c:v>-7.9550000000000125</c:v>
                </c:pt>
                <c:pt idx="69961">
                  <c:v>-7.953000000000003</c:v>
                </c:pt>
                <c:pt idx="69962">
                  <c:v>-7.9509999999999934</c:v>
                </c:pt>
                <c:pt idx="69963">
                  <c:v>-7.9490000000000123</c:v>
                </c:pt>
                <c:pt idx="69964">
                  <c:v>-7.9470000000000027</c:v>
                </c:pt>
                <c:pt idx="69965">
                  <c:v>-7.9449999999999932</c:v>
                </c:pt>
                <c:pt idx="69966">
                  <c:v>-7.9430000000000121</c:v>
                </c:pt>
                <c:pt idx="69967">
                  <c:v>-7.9410000000000025</c:v>
                </c:pt>
                <c:pt idx="69968">
                  <c:v>-7.938999999999993</c:v>
                </c:pt>
                <c:pt idx="69969">
                  <c:v>-7.9370000000000118</c:v>
                </c:pt>
                <c:pt idx="69970">
                  <c:v>-7.9350000000000023</c:v>
                </c:pt>
                <c:pt idx="69971">
                  <c:v>-7.9329999999999927</c:v>
                </c:pt>
                <c:pt idx="69972">
                  <c:v>-7.9310000000000116</c:v>
                </c:pt>
                <c:pt idx="69973">
                  <c:v>-7.929000000000002</c:v>
                </c:pt>
                <c:pt idx="69974">
                  <c:v>-7.9269999999999925</c:v>
                </c:pt>
                <c:pt idx="69975">
                  <c:v>-7.9250000000000114</c:v>
                </c:pt>
                <c:pt idx="69976">
                  <c:v>-7.9230000000000018</c:v>
                </c:pt>
                <c:pt idx="69977">
                  <c:v>-7.9209999999999923</c:v>
                </c:pt>
                <c:pt idx="69978">
                  <c:v>-7.9190000000000111</c:v>
                </c:pt>
                <c:pt idx="69979">
                  <c:v>-7.9170000000000016</c:v>
                </c:pt>
                <c:pt idx="69980">
                  <c:v>-7.914999999999992</c:v>
                </c:pt>
                <c:pt idx="69981">
                  <c:v>-7.9130000000000109</c:v>
                </c:pt>
                <c:pt idx="69982">
                  <c:v>-7.9110000000000014</c:v>
                </c:pt>
                <c:pt idx="69983">
                  <c:v>-7.9089999999999918</c:v>
                </c:pt>
                <c:pt idx="69984">
                  <c:v>-7.9070000000000107</c:v>
                </c:pt>
                <c:pt idx="69985">
                  <c:v>-7.9050000000000011</c:v>
                </c:pt>
                <c:pt idx="69986">
                  <c:v>-7.9029999999999916</c:v>
                </c:pt>
                <c:pt idx="69987">
                  <c:v>-7.9010000000000105</c:v>
                </c:pt>
                <c:pt idx="69988">
                  <c:v>-7.8990000000000009</c:v>
                </c:pt>
                <c:pt idx="69989">
                  <c:v>-7.8969999999999914</c:v>
                </c:pt>
                <c:pt idx="69990">
                  <c:v>-7.8950000000000102</c:v>
                </c:pt>
                <c:pt idx="69991">
                  <c:v>-7.8930000000000007</c:v>
                </c:pt>
                <c:pt idx="69992">
                  <c:v>-7.8909999999999911</c:v>
                </c:pt>
                <c:pt idx="69993">
                  <c:v>-7.88900000000001</c:v>
                </c:pt>
                <c:pt idx="69994">
                  <c:v>-7.8870000000000005</c:v>
                </c:pt>
                <c:pt idx="69995">
                  <c:v>-7.8849999999999909</c:v>
                </c:pt>
                <c:pt idx="69996">
                  <c:v>-7.8830000000000098</c:v>
                </c:pt>
                <c:pt idx="69997">
                  <c:v>-7.8810000000000002</c:v>
                </c:pt>
                <c:pt idx="69998">
                  <c:v>-7.8789999999999907</c:v>
                </c:pt>
                <c:pt idx="69999">
                  <c:v>-7.8770000000000095</c:v>
                </c:pt>
                <c:pt idx="70000">
                  <c:v>-7.875</c:v>
                </c:pt>
                <c:pt idx="70001">
                  <c:v>-7.8729999999999905</c:v>
                </c:pt>
                <c:pt idx="70002">
                  <c:v>-7.8710000000000093</c:v>
                </c:pt>
                <c:pt idx="70003">
                  <c:v>-7.8689999999999998</c:v>
                </c:pt>
                <c:pt idx="70004">
                  <c:v>-7.8669999999999902</c:v>
                </c:pt>
                <c:pt idx="70005">
                  <c:v>-7.8650000000000091</c:v>
                </c:pt>
                <c:pt idx="70006">
                  <c:v>-7.8629999999999995</c:v>
                </c:pt>
                <c:pt idx="70007">
                  <c:v>-7.86099999999999</c:v>
                </c:pt>
                <c:pt idx="70008">
                  <c:v>-7.8590000000000089</c:v>
                </c:pt>
                <c:pt idx="70009">
                  <c:v>-7.8569999999999993</c:v>
                </c:pt>
                <c:pt idx="70010">
                  <c:v>-7.8549999999999898</c:v>
                </c:pt>
                <c:pt idx="70011">
                  <c:v>-7.8530000000000086</c:v>
                </c:pt>
                <c:pt idx="70012">
                  <c:v>-7.8509999999999991</c:v>
                </c:pt>
                <c:pt idx="70013">
                  <c:v>-7.8489999999999895</c:v>
                </c:pt>
                <c:pt idx="70014">
                  <c:v>-7.8470000000000084</c:v>
                </c:pt>
                <c:pt idx="70015">
                  <c:v>-7.8449999999999989</c:v>
                </c:pt>
                <c:pt idx="70016">
                  <c:v>-7.8429999999999893</c:v>
                </c:pt>
                <c:pt idx="70017">
                  <c:v>-7.8410000000000082</c:v>
                </c:pt>
                <c:pt idx="70018">
                  <c:v>-7.8389999999999986</c:v>
                </c:pt>
                <c:pt idx="70019">
                  <c:v>-7.8369999999999891</c:v>
                </c:pt>
                <c:pt idx="70020">
                  <c:v>-7.835000000000008</c:v>
                </c:pt>
                <c:pt idx="70021">
                  <c:v>-7.8329999999999984</c:v>
                </c:pt>
                <c:pt idx="70022">
                  <c:v>-7.8309999999999889</c:v>
                </c:pt>
                <c:pt idx="70023">
                  <c:v>-7.8290000000000077</c:v>
                </c:pt>
                <c:pt idx="70024">
                  <c:v>-7.8269999999999982</c:v>
                </c:pt>
                <c:pt idx="70025">
                  <c:v>-7.8249999999999886</c:v>
                </c:pt>
                <c:pt idx="70026">
                  <c:v>-7.8230000000000075</c:v>
                </c:pt>
                <c:pt idx="70027">
                  <c:v>-7.820999999999998</c:v>
                </c:pt>
                <c:pt idx="70028">
                  <c:v>-7.8189999999999884</c:v>
                </c:pt>
                <c:pt idx="70029">
                  <c:v>-7.8170000000000073</c:v>
                </c:pt>
                <c:pt idx="70030">
                  <c:v>-7.8149999999999977</c:v>
                </c:pt>
                <c:pt idx="70031">
                  <c:v>-7.8129999999999882</c:v>
                </c:pt>
                <c:pt idx="70032">
                  <c:v>-7.811000000000007</c:v>
                </c:pt>
                <c:pt idx="70033">
                  <c:v>-7.8089999999999975</c:v>
                </c:pt>
                <c:pt idx="70034">
                  <c:v>-7.8069999999999879</c:v>
                </c:pt>
                <c:pt idx="70035">
                  <c:v>-7.8050000000000068</c:v>
                </c:pt>
                <c:pt idx="70036">
                  <c:v>-7.8029999999999973</c:v>
                </c:pt>
                <c:pt idx="70037">
                  <c:v>-7.8009999999999877</c:v>
                </c:pt>
                <c:pt idx="70038">
                  <c:v>-7.7990000000000066</c:v>
                </c:pt>
                <c:pt idx="70039">
                  <c:v>-7.796999999999997</c:v>
                </c:pt>
                <c:pt idx="70040">
                  <c:v>-7.7949999999999875</c:v>
                </c:pt>
                <c:pt idx="70041">
                  <c:v>-7.7930000000000064</c:v>
                </c:pt>
                <c:pt idx="70042">
                  <c:v>-7.7909999999999968</c:v>
                </c:pt>
                <c:pt idx="70043">
                  <c:v>-7.7889999999999873</c:v>
                </c:pt>
                <c:pt idx="70044">
                  <c:v>-7.7870000000000061</c:v>
                </c:pt>
                <c:pt idx="70045">
                  <c:v>-7.7849999999999966</c:v>
                </c:pt>
                <c:pt idx="70046">
                  <c:v>-7.782999999999987</c:v>
                </c:pt>
                <c:pt idx="70047">
                  <c:v>-7.7810000000000059</c:v>
                </c:pt>
                <c:pt idx="70048">
                  <c:v>-7.7789999999999964</c:v>
                </c:pt>
                <c:pt idx="70049">
                  <c:v>-7.7769999999999868</c:v>
                </c:pt>
                <c:pt idx="70050">
                  <c:v>-7.7750000000000057</c:v>
                </c:pt>
                <c:pt idx="70051">
                  <c:v>-7.7729999999999961</c:v>
                </c:pt>
                <c:pt idx="70052">
                  <c:v>-7.7709999999999866</c:v>
                </c:pt>
                <c:pt idx="70053">
                  <c:v>-7.7690000000000055</c:v>
                </c:pt>
                <c:pt idx="70054">
                  <c:v>-7.7669999999999959</c:v>
                </c:pt>
                <c:pt idx="70055">
                  <c:v>-7.7649999999999864</c:v>
                </c:pt>
                <c:pt idx="70056">
                  <c:v>-7.7630000000000052</c:v>
                </c:pt>
                <c:pt idx="70057">
                  <c:v>-7.7609999999999957</c:v>
                </c:pt>
                <c:pt idx="70058">
                  <c:v>-7.7589999999999861</c:v>
                </c:pt>
                <c:pt idx="70059">
                  <c:v>-7.757000000000005</c:v>
                </c:pt>
                <c:pt idx="70060">
                  <c:v>-7.7549999999999955</c:v>
                </c:pt>
                <c:pt idx="70061">
                  <c:v>-7.7529999999999859</c:v>
                </c:pt>
                <c:pt idx="70062">
                  <c:v>-7.7510000000000048</c:v>
                </c:pt>
                <c:pt idx="70063">
                  <c:v>-7.7489999999999952</c:v>
                </c:pt>
                <c:pt idx="70064">
                  <c:v>-7.7470000000000141</c:v>
                </c:pt>
                <c:pt idx="70065">
                  <c:v>-7.7450000000000045</c:v>
                </c:pt>
                <c:pt idx="70066">
                  <c:v>-7.742999999999995</c:v>
                </c:pt>
                <c:pt idx="70067">
                  <c:v>-7.7410000000000139</c:v>
                </c:pt>
                <c:pt idx="70068">
                  <c:v>-7.7390000000000043</c:v>
                </c:pt>
                <c:pt idx="70069">
                  <c:v>-7.7369999999999948</c:v>
                </c:pt>
                <c:pt idx="70070">
                  <c:v>-7.7350000000000136</c:v>
                </c:pt>
                <c:pt idx="70071">
                  <c:v>-7.7330000000000041</c:v>
                </c:pt>
                <c:pt idx="70072">
                  <c:v>-7.7309999999999945</c:v>
                </c:pt>
                <c:pt idx="70073">
                  <c:v>-7.7290000000000134</c:v>
                </c:pt>
                <c:pt idx="70074">
                  <c:v>-7.7270000000000039</c:v>
                </c:pt>
                <c:pt idx="70075">
                  <c:v>-7.7249999999999943</c:v>
                </c:pt>
                <c:pt idx="70076">
                  <c:v>-7.7230000000000132</c:v>
                </c:pt>
                <c:pt idx="70077">
                  <c:v>-7.7210000000000036</c:v>
                </c:pt>
                <c:pt idx="70078">
                  <c:v>-7.7189999999999941</c:v>
                </c:pt>
                <c:pt idx="70079">
                  <c:v>-7.717000000000013</c:v>
                </c:pt>
                <c:pt idx="70080">
                  <c:v>-7.7150000000000034</c:v>
                </c:pt>
                <c:pt idx="70081">
                  <c:v>-7.7129999999999939</c:v>
                </c:pt>
                <c:pt idx="70082">
                  <c:v>-7.7110000000000127</c:v>
                </c:pt>
                <c:pt idx="70083">
                  <c:v>-7.7090000000000032</c:v>
                </c:pt>
                <c:pt idx="70084">
                  <c:v>-7.7069999999999936</c:v>
                </c:pt>
                <c:pt idx="70085">
                  <c:v>-7.7050000000000125</c:v>
                </c:pt>
                <c:pt idx="70086">
                  <c:v>-7.703000000000003</c:v>
                </c:pt>
                <c:pt idx="70087">
                  <c:v>-7.7009999999999934</c:v>
                </c:pt>
                <c:pt idx="70088">
                  <c:v>-7.6990000000000123</c:v>
                </c:pt>
                <c:pt idx="70089">
                  <c:v>-7.6970000000000027</c:v>
                </c:pt>
                <c:pt idx="70090">
                  <c:v>-7.6949999999999932</c:v>
                </c:pt>
                <c:pt idx="70091">
                  <c:v>-7.6930000000000121</c:v>
                </c:pt>
                <c:pt idx="70092">
                  <c:v>-7.6910000000000025</c:v>
                </c:pt>
                <c:pt idx="70093">
                  <c:v>-7.688999999999993</c:v>
                </c:pt>
                <c:pt idx="70094">
                  <c:v>-7.6870000000000118</c:v>
                </c:pt>
                <c:pt idx="70095">
                  <c:v>-7.6850000000000023</c:v>
                </c:pt>
                <c:pt idx="70096">
                  <c:v>-7.6829999999999927</c:v>
                </c:pt>
                <c:pt idx="70097">
                  <c:v>-7.6810000000000116</c:v>
                </c:pt>
                <c:pt idx="70098">
                  <c:v>-7.679000000000002</c:v>
                </c:pt>
                <c:pt idx="70099">
                  <c:v>-7.6769999999999925</c:v>
                </c:pt>
                <c:pt idx="70100">
                  <c:v>-7.6750000000000114</c:v>
                </c:pt>
                <c:pt idx="70101">
                  <c:v>-7.6730000000000018</c:v>
                </c:pt>
                <c:pt idx="70102">
                  <c:v>-7.6709999999999923</c:v>
                </c:pt>
                <c:pt idx="70103">
                  <c:v>-7.6690000000000111</c:v>
                </c:pt>
                <c:pt idx="70104">
                  <c:v>-7.6670000000000016</c:v>
                </c:pt>
                <c:pt idx="70105">
                  <c:v>-7.664999999999992</c:v>
                </c:pt>
                <c:pt idx="70106">
                  <c:v>-7.6630000000000109</c:v>
                </c:pt>
                <c:pt idx="70107">
                  <c:v>-7.6610000000000014</c:v>
                </c:pt>
                <c:pt idx="70108">
                  <c:v>-7.6589999999999918</c:v>
                </c:pt>
                <c:pt idx="70109">
                  <c:v>-7.6570000000000107</c:v>
                </c:pt>
                <c:pt idx="70110">
                  <c:v>-7.6550000000000011</c:v>
                </c:pt>
                <c:pt idx="70111">
                  <c:v>-7.6529999999999916</c:v>
                </c:pt>
                <c:pt idx="70112">
                  <c:v>-7.6510000000000105</c:v>
                </c:pt>
                <c:pt idx="70113">
                  <c:v>-7.6490000000000009</c:v>
                </c:pt>
                <c:pt idx="70114">
                  <c:v>-7.6469999999999914</c:v>
                </c:pt>
                <c:pt idx="70115">
                  <c:v>-7.6450000000000102</c:v>
                </c:pt>
                <c:pt idx="70116">
                  <c:v>-7.6430000000000007</c:v>
                </c:pt>
                <c:pt idx="70117">
                  <c:v>-7.6409999999999911</c:v>
                </c:pt>
                <c:pt idx="70118">
                  <c:v>-7.63900000000001</c:v>
                </c:pt>
                <c:pt idx="70119">
                  <c:v>-7.6370000000000005</c:v>
                </c:pt>
                <c:pt idx="70120">
                  <c:v>-7.6349999999999909</c:v>
                </c:pt>
                <c:pt idx="70121">
                  <c:v>-7.6330000000000098</c:v>
                </c:pt>
                <c:pt idx="70122">
                  <c:v>-7.6310000000000002</c:v>
                </c:pt>
                <c:pt idx="70123">
                  <c:v>-7.6289999999999907</c:v>
                </c:pt>
                <c:pt idx="70124">
                  <c:v>-7.6270000000000095</c:v>
                </c:pt>
                <c:pt idx="70125">
                  <c:v>-7.625</c:v>
                </c:pt>
                <c:pt idx="70126">
                  <c:v>-7.6229999999999905</c:v>
                </c:pt>
                <c:pt idx="70127">
                  <c:v>-7.6210000000000093</c:v>
                </c:pt>
                <c:pt idx="70128">
                  <c:v>-7.6189999999999998</c:v>
                </c:pt>
                <c:pt idx="70129">
                  <c:v>-7.6169999999999902</c:v>
                </c:pt>
                <c:pt idx="70130">
                  <c:v>-7.6150000000000091</c:v>
                </c:pt>
                <c:pt idx="70131">
                  <c:v>-7.6129999999999995</c:v>
                </c:pt>
                <c:pt idx="70132">
                  <c:v>-7.61099999999999</c:v>
                </c:pt>
                <c:pt idx="70133">
                  <c:v>-7.6090000000000089</c:v>
                </c:pt>
                <c:pt idx="70134">
                  <c:v>-7.6069999999999993</c:v>
                </c:pt>
                <c:pt idx="70135">
                  <c:v>-7.6049999999999898</c:v>
                </c:pt>
                <c:pt idx="70136">
                  <c:v>-7.6030000000000086</c:v>
                </c:pt>
                <c:pt idx="70137">
                  <c:v>-7.6009999999999991</c:v>
                </c:pt>
                <c:pt idx="70138">
                  <c:v>-7.5989999999999895</c:v>
                </c:pt>
                <c:pt idx="70139">
                  <c:v>-7.5970000000000084</c:v>
                </c:pt>
                <c:pt idx="70140">
                  <c:v>-7.5949999999999989</c:v>
                </c:pt>
                <c:pt idx="70141">
                  <c:v>-7.5929999999999893</c:v>
                </c:pt>
                <c:pt idx="70142">
                  <c:v>-7.5910000000000082</c:v>
                </c:pt>
                <c:pt idx="70143">
                  <c:v>-7.5889999999999986</c:v>
                </c:pt>
                <c:pt idx="70144">
                  <c:v>-7.5869999999999891</c:v>
                </c:pt>
                <c:pt idx="70145">
                  <c:v>-7.585000000000008</c:v>
                </c:pt>
                <c:pt idx="70146">
                  <c:v>-7.5829999999999984</c:v>
                </c:pt>
                <c:pt idx="70147">
                  <c:v>-7.5809999999999889</c:v>
                </c:pt>
                <c:pt idx="70148">
                  <c:v>-7.5790000000000077</c:v>
                </c:pt>
                <c:pt idx="70149">
                  <c:v>-7.5769999999999982</c:v>
                </c:pt>
                <c:pt idx="70150">
                  <c:v>-7.5749999999999886</c:v>
                </c:pt>
                <c:pt idx="70151">
                  <c:v>-7.5730000000000075</c:v>
                </c:pt>
                <c:pt idx="70152">
                  <c:v>-7.570999999999998</c:v>
                </c:pt>
                <c:pt idx="70153">
                  <c:v>-7.5689999999999884</c:v>
                </c:pt>
                <c:pt idx="70154">
                  <c:v>-7.5670000000000073</c:v>
                </c:pt>
                <c:pt idx="70155">
                  <c:v>-7.5649999999999977</c:v>
                </c:pt>
                <c:pt idx="70156">
                  <c:v>-7.5629999999999882</c:v>
                </c:pt>
                <c:pt idx="70157">
                  <c:v>-7.561000000000007</c:v>
                </c:pt>
                <c:pt idx="70158">
                  <c:v>-7.5589999999999975</c:v>
                </c:pt>
                <c:pt idx="70159">
                  <c:v>-7.5569999999999879</c:v>
                </c:pt>
                <c:pt idx="70160">
                  <c:v>-7.5550000000000068</c:v>
                </c:pt>
                <c:pt idx="70161">
                  <c:v>-7.5529999999999973</c:v>
                </c:pt>
                <c:pt idx="70162">
                  <c:v>-7.5509999999999877</c:v>
                </c:pt>
                <c:pt idx="70163">
                  <c:v>-7.5490000000000066</c:v>
                </c:pt>
                <c:pt idx="70164">
                  <c:v>-7.546999999999997</c:v>
                </c:pt>
                <c:pt idx="70165">
                  <c:v>-7.5449999999999875</c:v>
                </c:pt>
                <c:pt idx="70166">
                  <c:v>-7.5430000000000064</c:v>
                </c:pt>
                <c:pt idx="70167">
                  <c:v>-7.5409999999999968</c:v>
                </c:pt>
                <c:pt idx="70168">
                  <c:v>-7.5389999999999873</c:v>
                </c:pt>
                <c:pt idx="70169">
                  <c:v>-7.5370000000000061</c:v>
                </c:pt>
                <c:pt idx="70170">
                  <c:v>-7.5349999999999966</c:v>
                </c:pt>
                <c:pt idx="70171">
                  <c:v>-7.532999999999987</c:v>
                </c:pt>
                <c:pt idx="70172">
                  <c:v>-7.5310000000000059</c:v>
                </c:pt>
                <c:pt idx="70173">
                  <c:v>-7.5289999999999964</c:v>
                </c:pt>
                <c:pt idx="70174">
                  <c:v>-7.5269999999999868</c:v>
                </c:pt>
                <c:pt idx="70175">
                  <c:v>-7.5250000000000057</c:v>
                </c:pt>
                <c:pt idx="70176">
                  <c:v>-7.5229999999999961</c:v>
                </c:pt>
                <c:pt idx="70177">
                  <c:v>-7.5209999999999866</c:v>
                </c:pt>
                <c:pt idx="70178">
                  <c:v>-7.5190000000000055</c:v>
                </c:pt>
                <c:pt idx="70179">
                  <c:v>-7.5169999999999959</c:v>
                </c:pt>
                <c:pt idx="70180">
                  <c:v>-7.5149999999999864</c:v>
                </c:pt>
                <c:pt idx="70181">
                  <c:v>-7.5130000000000052</c:v>
                </c:pt>
                <c:pt idx="70182">
                  <c:v>-7.5109999999999957</c:v>
                </c:pt>
                <c:pt idx="70183">
                  <c:v>-7.5089999999999861</c:v>
                </c:pt>
                <c:pt idx="70184">
                  <c:v>-7.507000000000005</c:v>
                </c:pt>
                <c:pt idx="70185">
                  <c:v>-7.5049999999999955</c:v>
                </c:pt>
                <c:pt idx="70186">
                  <c:v>-7.5029999999999859</c:v>
                </c:pt>
                <c:pt idx="70187">
                  <c:v>-7.5010000000000048</c:v>
                </c:pt>
                <c:pt idx="70188">
                  <c:v>-7.4989999999999952</c:v>
                </c:pt>
                <c:pt idx="70189">
                  <c:v>-7.4970000000000141</c:v>
                </c:pt>
                <c:pt idx="70190">
                  <c:v>-7.4950000000000045</c:v>
                </c:pt>
                <c:pt idx="70191">
                  <c:v>-7.492999999999995</c:v>
                </c:pt>
                <c:pt idx="70192">
                  <c:v>-7.4910000000000139</c:v>
                </c:pt>
                <c:pt idx="70193">
                  <c:v>-7.4890000000000043</c:v>
                </c:pt>
                <c:pt idx="70194">
                  <c:v>-7.4869999999999948</c:v>
                </c:pt>
                <c:pt idx="70195">
                  <c:v>-7.4850000000000136</c:v>
                </c:pt>
                <c:pt idx="70196">
                  <c:v>-7.4830000000000041</c:v>
                </c:pt>
                <c:pt idx="70197">
                  <c:v>-7.4809999999999945</c:v>
                </c:pt>
                <c:pt idx="70198">
                  <c:v>-7.4790000000000134</c:v>
                </c:pt>
                <c:pt idx="70199">
                  <c:v>-7.4770000000000039</c:v>
                </c:pt>
                <c:pt idx="70200">
                  <c:v>-7.4749999999999943</c:v>
                </c:pt>
                <c:pt idx="70201">
                  <c:v>-7.4730000000000132</c:v>
                </c:pt>
                <c:pt idx="70202">
                  <c:v>-7.4710000000000036</c:v>
                </c:pt>
                <c:pt idx="70203">
                  <c:v>-7.4689999999999941</c:v>
                </c:pt>
                <c:pt idx="70204">
                  <c:v>-7.467000000000013</c:v>
                </c:pt>
                <c:pt idx="70205">
                  <c:v>-7.4650000000000034</c:v>
                </c:pt>
                <c:pt idx="70206">
                  <c:v>-7.4629999999999939</c:v>
                </c:pt>
                <c:pt idx="70207">
                  <c:v>-7.4610000000000127</c:v>
                </c:pt>
                <c:pt idx="70208">
                  <c:v>-7.4590000000000032</c:v>
                </c:pt>
                <c:pt idx="70209">
                  <c:v>-7.4569999999999936</c:v>
                </c:pt>
                <c:pt idx="70210">
                  <c:v>-7.4550000000000125</c:v>
                </c:pt>
                <c:pt idx="70211">
                  <c:v>-7.453000000000003</c:v>
                </c:pt>
                <c:pt idx="70212">
                  <c:v>-7.4509999999999934</c:v>
                </c:pt>
                <c:pt idx="70213">
                  <c:v>-7.4490000000000123</c:v>
                </c:pt>
                <c:pt idx="70214">
                  <c:v>-7.4470000000000027</c:v>
                </c:pt>
                <c:pt idx="70215">
                  <c:v>-7.4449999999999932</c:v>
                </c:pt>
                <c:pt idx="70216">
                  <c:v>-7.4430000000000121</c:v>
                </c:pt>
                <c:pt idx="70217">
                  <c:v>-7.4410000000000025</c:v>
                </c:pt>
                <c:pt idx="70218">
                  <c:v>-7.438999999999993</c:v>
                </c:pt>
                <c:pt idx="70219">
                  <c:v>-7.4370000000000118</c:v>
                </c:pt>
                <c:pt idx="70220">
                  <c:v>-7.4350000000000023</c:v>
                </c:pt>
                <c:pt idx="70221">
                  <c:v>-7.4329999999999927</c:v>
                </c:pt>
                <c:pt idx="70222">
                  <c:v>-7.4310000000000116</c:v>
                </c:pt>
                <c:pt idx="70223">
                  <c:v>-7.429000000000002</c:v>
                </c:pt>
                <c:pt idx="70224">
                  <c:v>-7.4269999999999925</c:v>
                </c:pt>
                <c:pt idx="70225">
                  <c:v>-7.4250000000000114</c:v>
                </c:pt>
                <c:pt idx="70226">
                  <c:v>-7.4230000000000018</c:v>
                </c:pt>
                <c:pt idx="70227">
                  <c:v>-7.4209999999999923</c:v>
                </c:pt>
                <c:pt idx="70228">
                  <c:v>-7.4190000000000111</c:v>
                </c:pt>
                <c:pt idx="70229">
                  <c:v>-7.4170000000000016</c:v>
                </c:pt>
                <c:pt idx="70230">
                  <c:v>-7.414999999999992</c:v>
                </c:pt>
                <c:pt idx="70231">
                  <c:v>-7.4130000000000109</c:v>
                </c:pt>
                <c:pt idx="70232">
                  <c:v>-7.4110000000000014</c:v>
                </c:pt>
                <c:pt idx="70233">
                  <c:v>-7.4089999999999918</c:v>
                </c:pt>
                <c:pt idx="70234">
                  <c:v>-7.4070000000000107</c:v>
                </c:pt>
                <c:pt idx="70235">
                  <c:v>-7.4050000000000011</c:v>
                </c:pt>
                <c:pt idx="70236">
                  <c:v>-7.4029999999999916</c:v>
                </c:pt>
                <c:pt idx="70237">
                  <c:v>-7.4010000000000105</c:v>
                </c:pt>
                <c:pt idx="70238">
                  <c:v>-7.3990000000000009</c:v>
                </c:pt>
                <c:pt idx="70239">
                  <c:v>-7.3969999999999914</c:v>
                </c:pt>
                <c:pt idx="70240">
                  <c:v>-7.3950000000000102</c:v>
                </c:pt>
                <c:pt idx="70241">
                  <c:v>-7.3930000000000007</c:v>
                </c:pt>
                <c:pt idx="70242">
                  <c:v>-7.3909999999999911</c:v>
                </c:pt>
                <c:pt idx="70243">
                  <c:v>-7.38900000000001</c:v>
                </c:pt>
                <c:pt idx="70244">
                  <c:v>-7.3870000000000005</c:v>
                </c:pt>
                <c:pt idx="70245">
                  <c:v>-7.3849999999999909</c:v>
                </c:pt>
                <c:pt idx="70246">
                  <c:v>-7.3830000000000098</c:v>
                </c:pt>
                <c:pt idx="70247">
                  <c:v>-7.3810000000000002</c:v>
                </c:pt>
                <c:pt idx="70248">
                  <c:v>-7.3789999999999907</c:v>
                </c:pt>
                <c:pt idx="70249">
                  <c:v>-7.3770000000000095</c:v>
                </c:pt>
                <c:pt idx="70250">
                  <c:v>-7.375</c:v>
                </c:pt>
                <c:pt idx="70251">
                  <c:v>-7.3729999999999905</c:v>
                </c:pt>
                <c:pt idx="70252">
                  <c:v>-7.3710000000000093</c:v>
                </c:pt>
                <c:pt idx="70253">
                  <c:v>-7.3689999999999998</c:v>
                </c:pt>
                <c:pt idx="70254">
                  <c:v>-7.3669999999999902</c:v>
                </c:pt>
                <c:pt idx="70255">
                  <c:v>-7.3650000000000091</c:v>
                </c:pt>
                <c:pt idx="70256">
                  <c:v>-7.3629999999999995</c:v>
                </c:pt>
                <c:pt idx="70257">
                  <c:v>-7.36099999999999</c:v>
                </c:pt>
                <c:pt idx="70258">
                  <c:v>-7.3590000000000089</c:v>
                </c:pt>
                <c:pt idx="70259">
                  <c:v>-7.3569999999999993</c:v>
                </c:pt>
                <c:pt idx="70260">
                  <c:v>-7.3549999999999898</c:v>
                </c:pt>
                <c:pt idx="70261">
                  <c:v>-7.3530000000000086</c:v>
                </c:pt>
                <c:pt idx="70262">
                  <c:v>-7.3509999999999991</c:v>
                </c:pt>
                <c:pt idx="70263">
                  <c:v>-7.3489999999999895</c:v>
                </c:pt>
                <c:pt idx="70264">
                  <c:v>-7.3470000000000084</c:v>
                </c:pt>
                <c:pt idx="70265">
                  <c:v>-7.3449999999999989</c:v>
                </c:pt>
                <c:pt idx="70266">
                  <c:v>-7.3429999999999893</c:v>
                </c:pt>
                <c:pt idx="70267">
                  <c:v>-7.3410000000000082</c:v>
                </c:pt>
                <c:pt idx="70268">
                  <c:v>-7.3389999999999986</c:v>
                </c:pt>
                <c:pt idx="70269">
                  <c:v>-7.3369999999999891</c:v>
                </c:pt>
                <c:pt idx="70270">
                  <c:v>-7.335000000000008</c:v>
                </c:pt>
                <c:pt idx="70271">
                  <c:v>-7.3329999999999984</c:v>
                </c:pt>
                <c:pt idx="70272">
                  <c:v>-7.3309999999999889</c:v>
                </c:pt>
                <c:pt idx="70273">
                  <c:v>-7.3290000000000077</c:v>
                </c:pt>
                <c:pt idx="70274">
                  <c:v>-7.3269999999999982</c:v>
                </c:pt>
                <c:pt idx="70275">
                  <c:v>-7.3249999999999886</c:v>
                </c:pt>
                <c:pt idx="70276">
                  <c:v>-7.3230000000000075</c:v>
                </c:pt>
                <c:pt idx="70277">
                  <c:v>-7.320999999999998</c:v>
                </c:pt>
                <c:pt idx="70278">
                  <c:v>-7.3189999999999884</c:v>
                </c:pt>
                <c:pt idx="70279">
                  <c:v>-7.3170000000000073</c:v>
                </c:pt>
                <c:pt idx="70280">
                  <c:v>-7.3149999999999977</c:v>
                </c:pt>
                <c:pt idx="70281">
                  <c:v>-7.3129999999999882</c:v>
                </c:pt>
                <c:pt idx="70282">
                  <c:v>-7.311000000000007</c:v>
                </c:pt>
                <c:pt idx="70283">
                  <c:v>-7.3089999999999975</c:v>
                </c:pt>
                <c:pt idx="70284">
                  <c:v>-7.3069999999999879</c:v>
                </c:pt>
                <c:pt idx="70285">
                  <c:v>-7.3050000000000068</c:v>
                </c:pt>
                <c:pt idx="70286">
                  <c:v>-7.3029999999999973</c:v>
                </c:pt>
                <c:pt idx="70287">
                  <c:v>-7.3009999999999877</c:v>
                </c:pt>
                <c:pt idx="70288">
                  <c:v>-7.2990000000000066</c:v>
                </c:pt>
                <c:pt idx="70289">
                  <c:v>-7.296999999999997</c:v>
                </c:pt>
                <c:pt idx="70290">
                  <c:v>-7.2949999999999875</c:v>
                </c:pt>
                <c:pt idx="70291">
                  <c:v>-7.2930000000000064</c:v>
                </c:pt>
                <c:pt idx="70292">
                  <c:v>-7.2909999999999968</c:v>
                </c:pt>
                <c:pt idx="70293">
                  <c:v>-7.2889999999999873</c:v>
                </c:pt>
                <c:pt idx="70294">
                  <c:v>-7.2870000000000061</c:v>
                </c:pt>
                <c:pt idx="70295">
                  <c:v>-7.2849999999999966</c:v>
                </c:pt>
                <c:pt idx="70296">
                  <c:v>-7.282999999999987</c:v>
                </c:pt>
                <c:pt idx="70297">
                  <c:v>-7.2810000000000059</c:v>
                </c:pt>
                <c:pt idx="70298">
                  <c:v>-7.2789999999999964</c:v>
                </c:pt>
                <c:pt idx="70299">
                  <c:v>-7.2769999999999868</c:v>
                </c:pt>
                <c:pt idx="70300">
                  <c:v>-7.2750000000000057</c:v>
                </c:pt>
                <c:pt idx="70301">
                  <c:v>-7.2729999999999961</c:v>
                </c:pt>
                <c:pt idx="70302">
                  <c:v>-7.2709999999999866</c:v>
                </c:pt>
                <c:pt idx="70303">
                  <c:v>-7.2690000000000055</c:v>
                </c:pt>
                <c:pt idx="70304">
                  <c:v>-7.2669999999999959</c:v>
                </c:pt>
                <c:pt idx="70305">
                  <c:v>-7.2649999999999864</c:v>
                </c:pt>
                <c:pt idx="70306">
                  <c:v>-7.2630000000000052</c:v>
                </c:pt>
                <c:pt idx="70307">
                  <c:v>-7.2609999999999957</c:v>
                </c:pt>
                <c:pt idx="70308">
                  <c:v>-7.2589999999999861</c:v>
                </c:pt>
                <c:pt idx="70309">
                  <c:v>-7.257000000000005</c:v>
                </c:pt>
                <c:pt idx="70310">
                  <c:v>-7.2549999999999955</c:v>
                </c:pt>
                <c:pt idx="70311">
                  <c:v>-7.2529999999999859</c:v>
                </c:pt>
                <c:pt idx="70312">
                  <c:v>-7.2510000000000048</c:v>
                </c:pt>
                <c:pt idx="70313">
                  <c:v>-7.2489999999999952</c:v>
                </c:pt>
                <c:pt idx="70314">
                  <c:v>-7.2470000000000141</c:v>
                </c:pt>
                <c:pt idx="70315">
                  <c:v>-7.2450000000000045</c:v>
                </c:pt>
                <c:pt idx="70316">
                  <c:v>-7.242999999999995</c:v>
                </c:pt>
                <c:pt idx="70317">
                  <c:v>-7.2410000000000139</c:v>
                </c:pt>
                <c:pt idx="70318">
                  <c:v>-7.2390000000000043</c:v>
                </c:pt>
                <c:pt idx="70319">
                  <c:v>-7.2369999999999948</c:v>
                </c:pt>
                <c:pt idx="70320">
                  <c:v>-7.2350000000000136</c:v>
                </c:pt>
                <c:pt idx="70321">
                  <c:v>-7.2330000000000041</c:v>
                </c:pt>
                <c:pt idx="70322">
                  <c:v>-7.2309999999999945</c:v>
                </c:pt>
                <c:pt idx="70323">
                  <c:v>-7.2290000000000134</c:v>
                </c:pt>
                <c:pt idx="70324">
                  <c:v>-7.2270000000000039</c:v>
                </c:pt>
                <c:pt idx="70325">
                  <c:v>-7.2249999999999943</c:v>
                </c:pt>
                <c:pt idx="70326">
                  <c:v>-7.2230000000000132</c:v>
                </c:pt>
                <c:pt idx="70327">
                  <c:v>-7.2210000000000036</c:v>
                </c:pt>
                <c:pt idx="70328">
                  <c:v>-7.2189999999999941</c:v>
                </c:pt>
                <c:pt idx="70329">
                  <c:v>-7.217000000000013</c:v>
                </c:pt>
                <c:pt idx="70330">
                  <c:v>-7.2150000000000034</c:v>
                </c:pt>
                <c:pt idx="70331">
                  <c:v>-7.2129999999999939</c:v>
                </c:pt>
                <c:pt idx="70332">
                  <c:v>-7.2110000000000127</c:v>
                </c:pt>
                <c:pt idx="70333">
                  <c:v>-7.2090000000000032</c:v>
                </c:pt>
                <c:pt idx="70334">
                  <c:v>-7.2069999999999936</c:v>
                </c:pt>
                <c:pt idx="70335">
                  <c:v>-7.2050000000000125</c:v>
                </c:pt>
                <c:pt idx="70336">
                  <c:v>-7.203000000000003</c:v>
                </c:pt>
                <c:pt idx="70337">
                  <c:v>-7.2009999999999934</c:v>
                </c:pt>
                <c:pt idx="70338">
                  <c:v>-7.1990000000000123</c:v>
                </c:pt>
                <c:pt idx="70339">
                  <c:v>-7.1970000000000027</c:v>
                </c:pt>
                <c:pt idx="70340">
                  <c:v>-7.1949999999999932</c:v>
                </c:pt>
                <c:pt idx="70341">
                  <c:v>-7.1930000000000121</c:v>
                </c:pt>
                <c:pt idx="70342">
                  <c:v>-7.1910000000000025</c:v>
                </c:pt>
                <c:pt idx="70343">
                  <c:v>-7.188999999999993</c:v>
                </c:pt>
                <c:pt idx="70344">
                  <c:v>-7.1870000000000118</c:v>
                </c:pt>
                <c:pt idx="70345">
                  <c:v>-7.1850000000000023</c:v>
                </c:pt>
                <c:pt idx="70346">
                  <c:v>-7.1829999999999927</c:v>
                </c:pt>
                <c:pt idx="70347">
                  <c:v>-7.1810000000000116</c:v>
                </c:pt>
                <c:pt idx="70348">
                  <c:v>-7.179000000000002</c:v>
                </c:pt>
                <c:pt idx="70349">
                  <c:v>-7.1769999999999925</c:v>
                </c:pt>
                <c:pt idx="70350">
                  <c:v>-7.1750000000000114</c:v>
                </c:pt>
                <c:pt idx="70351">
                  <c:v>-7.1730000000000018</c:v>
                </c:pt>
                <c:pt idx="70352">
                  <c:v>-7.1709999999999923</c:v>
                </c:pt>
                <c:pt idx="70353">
                  <c:v>-7.1690000000000111</c:v>
                </c:pt>
                <c:pt idx="70354">
                  <c:v>-7.1670000000000016</c:v>
                </c:pt>
                <c:pt idx="70355">
                  <c:v>-7.164999999999992</c:v>
                </c:pt>
                <c:pt idx="70356">
                  <c:v>-7.1630000000000109</c:v>
                </c:pt>
                <c:pt idx="70357">
                  <c:v>-7.1610000000000014</c:v>
                </c:pt>
                <c:pt idx="70358">
                  <c:v>-7.1589999999999918</c:v>
                </c:pt>
                <c:pt idx="70359">
                  <c:v>-7.1570000000000107</c:v>
                </c:pt>
                <c:pt idx="70360">
                  <c:v>-7.1550000000000011</c:v>
                </c:pt>
                <c:pt idx="70361">
                  <c:v>-7.1529999999999916</c:v>
                </c:pt>
                <c:pt idx="70362">
                  <c:v>-7.1510000000000105</c:v>
                </c:pt>
                <c:pt idx="70363">
                  <c:v>-7.1490000000000009</c:v>
                </c:pt>
                <c:pt idx="70364">
                  <c:v>-7.1469999999999914</c:v>
                </c:pt>
                <c:pt idx="70365">
                  <c:v>-7.1450000000000102</c:v>
                </c:pt>
                <c:pt idx="70366">
                  <c:v>-7.1430000000000007</c:v>
                </c:pt>
                <c:pt idx="70367">
                  <c:v>-7.1409999999999911</c:v>
                </c:pt>
                <c:pt idx="70368">
                  <c:v>-7.13900000000001</c:v>
                </c:pt>
                <c:pt idx="70369">
                  <c:v>-7.1370000000000005</c:v>
                </c:pt>
                <c:pt idx="70370">
                  <c:v>-7.1349999999999909</c:v>
                </c:pt>
                <c:pt idx="70371">
                  <c:v>-7.1330000000000098</c:v>
                </c:pt>
                <c:pt idx="70372">
                  <c:v>-7.1310000000000002</c:v>
                </c:pt>
                <c:pt idx="70373">
                  <c:v>-7.1289999999999907</c:v>
                </c:pt>
                <c:pt idx="70374">
                  <c:v>-7.1270000000000095</c:v>
                </c:pt>
                <c:pt idx="70375">
                  <c:v>-7.125</c:v>
                </c:pt>
                <c:pt idx="70376">
                  <c:v>-7.1229999999999905</c:v>
                </c:pt>
                <c:pt idx="70377">
                  <c:v>-7.1210000000000093</c:v>
                </c:pt>
                <c:pt idx="70378">
                  <c:v>-7.1189999999999998</c:v>
                </c:pt>
                <c:pt idx="70379">
                  <c:v>-7.1169999999999902</c:v>
                </c:pt>
                <c:pt idx="70380">
                  <c:v>-7.1150000000000091</c:v>
                </c:pt>
                <c:pt idx="70381">
                  <c:v>-7.1129999999999995</c:v>
                </c:pt>
                <c:pt idx="70382">
                  <c:v>-7.11099999999999</c:v>
                </c:pt>
                <c:pt idx="70383">
                  <c:v>-7.1090000000000089</c:v>
                </c:pt>
                <c:pt idx="70384">
                  <c:v>-7.1069999999999993</c:v>
                </c:pt>
                <c:pt idx="70385">
                  <c:v>-7.1049999999999898</c:v>
                </c:pt>
                <c:pt idx="70386">
                  <c:v>-7.1030000000000086</c:v>
                </c:pt>
                <c:pt idx="70387">
                  <c:v>-7.1009999999999991</c:v>
                </c:pt>
                <c:pt idx="70388">
                  <c:v>-7.0989999999999895</c:v>
                </c:pt>
                <c:pt idx="70389">
                  <c:v>-7.0970000000000084</c:v>
                </c:pt>
                <c:pt idx="70390">
                  <c:v>-7.0949999999999989</c:v>
                </c:pt>
                <c:pt idx="70391">
                  <c:v>-7.0929999999999893</c:v>
                </c:pt>
                <c:pt idx="70392">
                  <c:v>-7.0910000000000082</c:v>
                </c:pt>
                <c:pt idx="70393">
                  <c:v>-7.0889999999999986</c:v>
                </c:pt>
                <c:pt idx="70394">
                  <c:v>-7.0869999999999891</c:v>
                </c:pt>
                <c:pt idx="70395">
                  <c:v>-7.085000000000008</c:v>
                </c:pt>
                <c:pt idx="70396">
                  <c:v>-7.0829999999999984</c:v>
                </c:pt>
                <c:pt idx="70397">
                  <c:v>-7.0809999999999889</c:v>
                </c:pt>
                <c:pt idx="70398">
                  <c:v>-7.0790000000000077</c:v>
                </c:pt>
                <c:pt idx="70399">
                  <c:v>-7.0769999999999982</c:v>
                </c:pt>
                <c:pt idx="70400">
                  <c:v>-7.0749999999999886</c:v>
                </c:pt>
                <c:pt idx="70401">
                  <c:v>-7.0730000000000075</c:v>
                </c:pt>
                <c:pt idx="70402">
                  <c:v>-7.070999999999998</c:v>
                </c:pt>
                <c:pt idx="70403">
                  <c:v>-7.0689999999999884</c:v>
                </c:pt>
                <c:pt idx="70404">
                  <c:v>-7.0670000000000073</c:v>
                </c:pt>
                <c:pt idx="70405">
                  <c:v>-7.0649999999999977</c:v>
                </c:pt>
                <c:pt idx="70406">
                  <c:v>-7.0629999999999882</c:v>
                </c:pt>
                <c:pt idx="70407">
                  <c:v>-7.061000000000007</c:v>
                </c:pt>
                <c:pt idx="70408">
                  <c:v>-7.0589999999999975</c:v>
                </c:pt>
                <c:pt idx="70409">
                  <c:v>-7.0569999999999879</c:v>
                </c:pt>
                <c:pt idx="70410">
                  <c:v>-7.0550000000000068</c:v>
                </c:pt>
                <c:pt idx="70411">
                  <c:v>-7.0529999999999973</c:v>
                </c:pt>
                <c:pt idx="70412">
                  <c:v>-7.0509999999999877</c:v>
                </c:pt>
                <c:pt idx="70413">
                  <c:v>-7.0490000000000066</c:v>
                </c:pt>
                <c:pt idx="70414">
                  <c:v>-7.046999999999997</c:v>
                </c:pt>
                <c:pt idx="70415">
                  <c:v>-7.0449999999999875</c:v>
                </c:pt>
                <c:pt idx="70416">
                  <c:v>-7.0430000000000064</c:v>
                </c:pt>
                <c:pt idx="70417">
                  <c:v>-7.0409999999999968</c:v>
                </c:pt>
                <c:pt idx="70418">
                  <c:v>-7.0389999999999873</c:v>
                </c:pt>
                <c:pt idx="70419">
                  <c:v>-7.0370000000000061</c:v>
                </c:pt>
                <c:pt idx="70420">
                  <c:v>-7.0349999999999966</c:v>
                </c:pt>
                <c:pt idx="70421">
                  <c:v>-7.032999999999987</c:v>
                </c:pt>
                <c:pt idx="70422">
                  <c:v>-7.0310000000000059</c:v>
                </c:pt>
                <c:pt idx="70423">
                  <c:v>-7.0289999999999964</c:v>
                </c:pt>
                <c:pt idx="70424">
                  <c:v>-7.0269999999999868</c:v>
                </c:pt>
                <c:pt idx="70425">
                  <c:v>-7.0250000000000057</c:v>
                </c:pt>
                <c:pt idx="70426">
                  <c:v>-7.0229999999999961</c:v>
                </c:pt>
                <c:pt idx="70427">
                  <c:v>-7.0209999999999866</c:v>
                </c:pt>
                <c:pt idx="70428">
                  <c:v>-7.0190000000000055</c:v>
                </c:pt>
                <c:pt idx="70429">
                  <c:v>-7.0169999999999959</c:v>
                </c:pt>
                <c:pt idx="70430">
                  <c:v>-7.0149999999999864</c:v>
                </c:pt>
                <c:pt idx="70431">
                  <c:v>-7.0130000000000052</c:v>
                </c:pt>
                <c:pt idx="70432">
                  <c:v>-7.0109999999999957</c:v>
                </c:pt>
                <c:pt idx="70433">
                  <c:v>-7.0089999999999861</c:v>
                </c:pt>
                <c:pt idx="70434">
                  <c:v>-7.007000000000005</c:v>
                </c:pt>
                <c:pt idx="70435">
                  <c:v>-7.0049999999999955</c:v>
                </c:pt>
                <c:pt idx="70436">
                  <c:v>-7.0029999999999859</c:v>
                </c:pt>
                <c:pt idx="70437">
                  <c:v>-7.0010000000000048</c:v>
                </c:pt>
                <c:pt idx="70438">
                  <c:v>-6.9989999999999952</c:v>
                </c:pt>
                <c:pt idx="70439">
                  <c:v>-6.9970000000000141</c:v>
                </c:pt>
                <c:pt idx="70440">
                  <c:v>-6.9950000000000045</c:v>
                </c:pt>
                <c:pt idx="70441">
                  <c:v>-6.992999999999995</c:v>
                </c:pt>
                <c:pt idx="70442">
                  <c:v>-6.9910000000000139</c:v>
                </c:pt>
                <c:pt idx="70443">
                  <c:v>-6.9890000000000043</c:v>
                </c:pt>
                <c:pt idx="70444">
                  <c:v>-6.9869999999999948</c:v>
                </c:pt>
                <c:pt idx="70445">
                  <c:v>-6.9850000000000136</c:v>
                </c:pt>
                <c:pt idx="70446">
                  <c:v>-6.9830000000000041</c:v>
                </c:pt>
                <c:pt idx="70447">
                  <c:v>-6.9809999999999945</c:v>
                </c:pt>
                <c:pt idx="70448">
                  <c:v>-6.9790000000000134</c:v>
                </c:pt>
                <c:pt idx="70449">
                  <c:v>-6.9770000000000039</c:v>
                </c:pt>
                <c:pt idx="70450">
                  <c:v>-6.9749999999999943</c:v>
                </c:pt>
                <c:pt idx="70451">
                  <c:v>-6.9730000000000132</c:v>
                </c:pt>
                <c:pt idx="70452">
                  <c:v>-6.9710000000000036</c:v>
                </c:pt>
                <c:pt idx="70453">
                  <c:v>-6.9689999999999941</c:v>
                </c:pt>
                <c:pt idx="70454">
                  <c:v>-6.967000000000013</c:v>
                </c:pt>
                <c:pt idx="70455">
                  <c:v>-6.9650000000000034</c:v>
                </c:pt>
                <c:pt idx="70456">
                  <c:v>-6.9629999999999939</c:v>
                </c:pt>
                <c:pt idx="70457">
                  <c:v>-6.9610000000000127</c:v>
                </c:pt>
                <c:pt idx="70458">
                  <c:v>-6.9590000000000032</c:v>
                </c:pt>
                <c:pt idx="70459">
                  <c:v>-6.9569999999999936</c:v>
                </c:pt>
                <c:pt idx="70460">
                  <c:v>-6.9550000000000125</c:v>
                </c:pt>
                <c:pt idx="70461">
                  <c:v>-6.953000000000003</c:v>
                </c:pt>
                <c:pt idx="70462">
                  <c:v>-6.9509999999999934</c:v>
                </c:pt>
                <c:pt idx="70463">
                  <c:v>-6.9490000000000123</c:v>
                </c:pt>
                <c:pt idx="70464">
                  <c:v>-6.9470000000000027</c:v>
                </c:pt>
                <c:pt idx="70465">
                  <c:v>-6.9449999999999932</c:v>
                </c:pt>
                <c:pt idx="70466">
                  <c:v>-6.9430000000000121</c:v>
                </c:pt>
                <c:pt idx="70467">
                  <c:v>-6.9410000000000025</c:v>
                </c:pt>
                <c:pt idx="70468">
                  <c:v>-6.938999999999993</c:v>
                </c:pt>
                <c:pt idx="70469">
                  <c:v>-6.9370000000000118</c:v>
                </c:pt>
                <c:pt idx="70470">
                  <c:v>-6.9350000000000023</c:v>
                </c:pt>
                <c:pt idx="70471">
                  <c:v>-6.9329999999999927</c:v>
                </c:pt>
                <c:pt idx="70472">
                  <c:v>-6.9310000000000116</c:v>
                </c:pt>
                <c:pt idx="70473">
                  <c:v>-6.929000000000002</c:v>
                </c:pt>
                <c:pt idx="70474">
                  <c:v>-6.9269999999999925</c:v>
                </c:pt>
                <c:pt idx="70475">
                  <c:v>-6.9250000000000114</c:v>
                </c:pt>
                <c:pt idx="70476">
                  <c:v>-6.9230000000000018</c:v>
                </c:pt>
                <c:pt idx="70477">
                  <c:v>-6.9209999999999923</c:v>
                </c:pt>
                <c:pt idx="70478">
                  <c:v>-6.9190000000000111</c:v>
                </c:pt>
                <c:pt idx="70479">
                  <c:v>-6.9170000000000016</c:v>
                </c:pt>
                <c:pt idx="70480">
                  <c:v>-6.914999999999992</c:v>
                </c:pt>
                <c:pt idx="70481">
                  <c:v>-6.9130000000000109</c:v>
                </c:pt>
                <c:pt idx="70482">
                  <c:v>-6.9110000000000014</c:v>
                </c:pt>
                <c:pt idx="70483">
                  <c:v>-6.9089999999999918</c:v>
                </c:pt>
                <c:pt idx="70484">
                  <c:v>-6.9070000000000107</c:v>
                </c:pt>
                <c:pt idx="70485">
                  <c:v>-6.9050000000000011</c:v>
                </c:pt>
                <c:pt idx="70486">
                  <c:v>-6.9029999999999916</c:v>
                </c:pt>
                <c:pt idx="70487">
                  <c:v>-6.9010000000000105</c:v>
                </c:pt>
                <c:pt idx="70488">
                  <c:v>-6.8990000000000009</c:v>
                </c:pt>
                <c:pt idx="70489">
                  <c:v>-6.8969999999999914</c:v>
                </c:pt>
                <c:pt idx="70490">
                  <c:v>-6.8950000000000102</c:v>
                </c:pt>
                <c:pt idx="70491">
                  <c:v>-6.8930000000000007</c:v>
                </c:pt>
                <c:pt idx="70492">
                  <c:v>-6.8909999999999911</c:v>
                </c:pt>
                <c:pt idx="70493">
                  <c:v>-6.88900000000001</c:v>
                </c:pt>
                <c:pt idx="70494">
                  <c:v>-6.8870000000000005</c:v>
                </c:pt>
                <c:pt idx="70495">
                  <c:v>-6.8849999999999909</c:v>
                </c:pt>
                <c:pt idx="70496">
                  <c:v>-6.8830000000000098</c:v>
                </c:pt>
                <c:pt idx="70497">
                  <c:v>-6.8810000000000002</c:v>
                </c:pt>
                <c:pt idx="70498">
                  <c:v>-6.8789999999999907</c:v>
                </c:pt>
                <c:pt idx="70499">
                  <c:v>-6.8770000000000095</c:v>
                </c:pt>
                <c:pt idx="70500">
                  <c:v>-6.875</c:v>
                </c:pt>
                <c:pt idx="70501">
                  <c:v>-6.8729999999999905</c:v>
                </c:pt>
                <c:pt idx="70502">
                  <c:v>-6.8710000000000093</c:v>
                </c:pt>
                <c:pt idx="70503">
                  <c:v>-6.8689999999999998</c:v>
                </c:pt>
                <c:pt idx="70504">
                  <c:v>-6.8669999999999902</c:v>
                </c:pt>
                <c:pt idx="70505">
                  <c:v>-6.8650000000000091</c:v>
                </c:pt>
                <c:pt idx="70506">
                  <c:v>-6.8629999999999995</c:v>
                </c:pt>
                <c:pt idx="70507">
                  <c:v>-6.86099999999999</c:v>
                </c:pt>
                <c:pt idx="70508">
                  <c:v>-6.8590000000000089</c:v>
                </c:pt>
                <c:pt idx="70509">
                  <c:v>-6.8569999999999993</c:v>
                </c:pt>
                <c:pt idx="70510">
                  <c:v>-6.8549999999999898</c:v>
                </c:pt>
                <c:pt idx="70511">
                  <c:v>-6.8530000000000086</c:v>
                </c:pt>
                <c:pt idx="70512">
                  <c:v>-6.8509999999999991</c:v>
                </c:pt>
                <c:pt idx="70513">
                  <c:v>-6.8489999999999895</c:v>
                </c:pt>
                <c:pt idx="70514">
                  <c:v>-6.8470000000000084</c:v>
                </c:pt>
                <c:pt idx="70515">
                  <c:v>-6.8449999999999989</c:v>
                </c:pt>
                <c:pt idx="70516">
                  <c:v>-6.8429999999999893</c:v>
                </c:pt>
                <c:pt idx="70517">
                  <c:v>-6.8410000000000082</c:v>
                </c:pt>
                <c:pt idx="70518">
                  <c:v>-6.8389999999999986</c:v>
                </c:pt>
                <c:pt idx="70519">
                  <c:v>-6.8369999999999891</c:v>
                </c:pt>
                <c:pt idx="70520">
                  <c:v>-6.835000000000008</c:v>
                </c:pt>
                <c:pt idx="70521">
                  <c:v>-6.8329999999999984</c:v>
                </c:pt>
                <c:pt idx="70522">
                  <c:v>-6.8309999999999889</c:v>
                </c:pt>
                <c:pt idx="70523">
                  <c:v>-6.8290000000000077</c:v>
                </c:pt>
                <c:pt idx="70524">
                  <c:v>-6.8269999999999982</c:v>
                </c:pt>
                <c:pt idx="70525">
                  <c:v>-6.8249999999999886</c:v>
                </c:pt>
                <c:pt idx="70526">
                  <c:v>-6.8230000000000075</c:v>
                </c:pt>
                <c:pt idx="70527">
                  <c:v>-6.820999999999998</c:v>
                </c:pt>
                <c:pt idx="70528">
                  <c:v>-6.8189999999999884</c:v>
                </c:pt>
                <c:pt idx="70529">
                  <c:v>-6.8170000000000073</c:v>
                </c:pt>
                <c:pt idx="70530">
                  <c:v>-6.8149999999999977</c:v>
                </c:pt>
                <c:pt idx="70531">
                  <c:v>-6.8129999999999882</c:v>
                </c:pt>
                <c:pt idx="70532">
                  <c:v>-6.811000000000007</c:v>
                </c:pt>
                <c:pt idx="70533">
                  <c:v>-6.8089999999999975</c:v>
                </c:pt>
                <c:pt idx="70534">
                  <c:v>-6.8069999999999879</c:v>
                </c:pt>
                <c:pt idx="70535">
                  <c:v>-6.8050000000000068</c:v>
                </c:pt>
                <c:pt idx="70536">
                  <c:v>-6.8029999999999973</c:v>
                </c:pt>
                <c:pt idx="70537">
                  <c:v>-6.8009999999999877</c:v>
                </c:pt>
                <c:pt idx="70538">
                  <c:v>-6.7990000000000066</c:v>
                </c:pt>
                <c:pt idx="70539">
                  <c:v>-6.796999999999997</c:v>
                </c:pt>
                <c:pt idx="70540">
                  <c:v>-6.7949999999999875</c:v>
                </c:pt>
                <c:pt idx="70541">
                  <c:v>-6.7930000000000064</c:v>
                </c:pt>
                <c:pt idx="70542">
                  <c:v>-6.7909999999999968</c:v>
                </c:pt>
                <c:pt idx="70543">
                  <c:v>-6.7889999999999873</c:v>
                </c:pt>
                <c:pt idx="70544">
                  <c:v>-6.7870000000000061</c:v>
                </c:pt>
                <c:pt idx="70545">
                  <c:v>-6.7849999999999966</c:v>
                </c:pt>
                <c:pt idx="70546">
                  <c:v>-6.782999999999987</c:v>
                </c:pt>
                <c:pt idx="70547">
                  <c:v>-6.7810000000000059</c:v>
                </c:pt>
                <c:pt idx="70548">
                  <c:v>-6.7789999999999964</c:v>
                </c:pt>
                <c:pt idx="70549">
                  <c:v>-6.7769999999999868</c:v>
                </c:pt>
                <c:pt idx="70550">
                  <c:v>-6.7750000000000057</c:v>
                </c:pt>
                <c:pt idx="70551">
                  <c:v>-6.7729999999999961</c:v>
                </c:pt>
                <c:pt idx="70552">
                  <c:v>-6.7709999999999866</c:v>
                </c:pt>
                <c:pt idx="70553">
                  <c:v>-6.7690000000000055</c:v>
                </c:pt>
                <c:pt idx="70554">
                  <c:v>-6.7669999999999959</c:v>
                </c:pt>
                <c:pt idx="70555">
                  <c:v>-6.7649999999999864</c:v>
                </c:pt>
                <c:pt idx="70556">
                  <c:v>-6.7630000000000052</c:v>
                </c:pt>
                <c:pt idx="70557">
                  <c:v>-6.7609999999999957</c:v>
                </c:pt>
                <c:pt idx="70558">
                  <c:v>-6.7589999999999861</c:v>
                </c:pt>
                <c:pt idx="70559">
                  <c:v>-6.757000000000005</c:v>
                </c:pt>
                <c:pt idx="70560">
                  <c:v>-6.7549999999999955</c:v>
                </c:pt>
                <c:pt idx="70561">
                  <c:v>-6.7529999999999859</c:v>
                </c:pt>
                <c:pt idx="70562">
                  <c:v>-6.7510000000000048</c:v>
                </c:pt>
                <c:pt idx="70563">
                  <c:v>-6.7489999999999952</c:v>
                </c:pt>
                <c:pt idx="70564">
                  <c:v>-6.7470000000000141</c:v>
                </c:pt>
                <c:pt idx="70565">
                  <c:v>-6.7450000000000045</c:v>
                </c:pt>
                <c:pt idx="70566">
                  <c:v>-6.742999999999995</c:v>
                </c:pt>
                <c:pt idx="70567">
                  <c:v>-6.7410000000000139</c:v>
                </c:pt>
                <c:pt idx="70568">
                  <c:v>-6.7390000000000043</c:v>
                </c:pt>
                <c:pt idx="70569">
                  <c:v>-6.7369999999999948</c:v>
                </c:pt>
                <c:pt idx="70570">
                  <c:v>-6.7350000000000136</c:v>
                </c:pt>
                <c:pt idx="70571">
                  <c:v>-6.7330000000000041</c:v>
                </c:pt>
                <c:pt idx="70572">
                  <c:v>-6.7309999999999945</c:v>
                </c:pt>
                <c:pt idx="70573">
                  <c:v>-6.7290000000000134</c:v>
                </c:pt>
                <c:pt idx="70574">
                  <c:v>-6.7270000000000039</c:v>
                </c:pt>
                <c:pt idx="70575">
                  <c:v>-6.7249999999999943</c:v>
                </c:pt>
                <c:pt idx="70576">
                  <c:v>-6.7230000000000132</c:v>
                </c:pt>
                <c:pt idx="70577">
                  <c:v>-6.7210000000000036</c:v>
                </c:pt>
                <c:pt idx="70578">
                  <c:v>-6.7189999999999941</c:v>
                </c:pt>
                <c:pt idx="70579">
                  <c:v>-6.717000000000013</c:v>
                </c:pt>
                <c:pt idx="70580">
                  <c:v>-6.7150000000000034</c:v>
                </c:pt>
                <c:pt idx="70581">
                  <c:v>-6.7129999999999939</c:v>
                </c:pt>
                <c:pt idx="70582">
                  <c:v>-6.7110000000000127</c:v>
                </c:pt>
                <c:pt idx="70583">
                  <c:v>-6.7090000000000032</c:v>
                </c:pt>
                <c:pt idx="70584">
                  <c:v>-6.7069999999999936</c:v>
                </c:pt>
                <c:pt idx="70585">
                  <c:v>-6.7050000000000125</c:v>
                </c:pt>
                <c:pt idx="70586">
                  <c:v>-6.703000000000003</c:v>
                </c:pt>
                <c:pt idx="70587">
                  <c:v>-6.7009999999999934</c:v>
                </c:pt>
                <c:pt idx="70588">
                  <c:v>-6.6990000000000123</c:v>
                </c:pt>
                <c:pt idx="70589">
                  <c:v>-6.6970000000000027</c:v>
                </c:pt>
                <c:pt idx="70590">
                  <c:v>-6.6949999999999932</c:v>
                </c:pt>
                <c:pt idx="70591">
                  <c:v>-6.6930000000000121</c:v>
                </c:pt>
                <c:pt idx="70592">
                  <c:v>-6.6910000000000025</c:v>
                </c:pt>
                <c:pt idx="70593">
                  <c:v>-6.688999999999993</c:v>
                </c:pt>
                <c:pt idx="70594">
                  <c:v>-6.6870000000000118</c:v>
                </c:pt>
                <c:pt idx="70595">
                  <c:v>-6.6850000000000023</c:v>
                </c:pt>
                <c:pt idx="70596">
                  <c:v>-6.6829999999999927</c:v>
                </c:pt>
                <c:pt idx="70597">
                  <c:v>-6.6810000000000116</c:v>
                </c:pt>
                <c:pt idx="70598">
                  <c:v>-6.679000000000002</c:v>
                </c:pt>
                <c:pt idx="70599">
                  <c:v>-6.6769999999999925</c:v>
                </c:pt>
                <c:pt idx="70600">
                  <c:v>-6.6750000000000114</c:v>
                </c:pt>
                <c:pt idx="70601">
                  <c:v>-6.6730000000000018</c:v>
                </c:pt>
                <c:pt idx="70602">
                  <c:v>-6.6709999999999923</c:v>
                </c:pt>
                <c:pt idx="70603">
                  <c:v>-6.6690000000000111</c:v>
                </c:pt>
                <c:pt idx="70604">
                  <c:v>-6.6670000000000016</c:v>
                </c:pt>
                <c:pt idx="70605">
                  <c:v>-6.664999999999992</c:v>
                </c:pt>
                <c:pt idx="70606">
                  <c:v>-6.6630000000000109</c:v>
                </c:pt>
                <c:pt idx="70607">
                  <c:v>-6.6610000000000014</c:v>
                </c:pt>
                <c:pt idx="70608">
                  <c:v>-6.6589999999999918</c:v>
                </c:pt>
                <c:pt idx="70609">
                  <c:v>-6.6570000000000107</c:v>
                </c:pt>
                <c:pt idx="70610">
                  <c:v>-6.6550000000000011</c:v>
                </c:pt>
                <c:pt idx="70611">
                  <c:v>-6.6529999999999916</c:v>
                </c:pt>
                <c:pt idx="70612">
                  <c:v>-6.6510000000000105</c:v>
                </c:pt>
                <c:pt idx="70613">
                  <c:v>-6.6490000000000009</c:v>
                </c:pt>
                <c:pt idx="70614">
                  <c:v>-6.6469999999999914</c:v>
                </c:pt>
                <c:pt idx="70615">
                  <c:v>-6.6450000000000102</c:v>
                </c:pt>
                <c:pt idx="70616">
                  <c:v>-6.6430000000000007</c:v>
                </c:pt>
                <c:pt idx="70617">
                  <c:v>-6.6409999999999911</c:v>
                </c:pt>
                <c:pt idx="70618">
                  <c:v>-6.63900000000001</c:v>
                </c:pt>
                <c:pt idx="70619">
                  <c:v>-6.6370000000000005</c:v>
                </c:pt>
                <c:pt idx="70620">
                  <c:v>-6.6349999999999909</c:v>
                </c:pt>
                <c:pt idx="70621">
                  <c:v>-6.6330000000000098</c:v>
                </c:pt>
                <c:pt idx="70622">
                  <c:v>-6.6310000000000002</c:v>
                </c:pt>
                <c:pt idx="70623">
                  <c:v>-6.6289999999999907</c:v>
                </c:pt>
                <c:pt idx="70624">
                  <c:v>-6.6270000000000095</c:v>
                </c:pt>
                <c:pt idx="70625">
                  <c:v>-6.625</c:v>
                </c:pt>
                <c:pt idx="70626">
                  <c:v>-6.6229999999999905</c:v>
                </c:pt>
                <c:pt idx="70627">
                  <c:v>-6.6210000000000093</c:v>
                </c:pt>
                <c:pt idx="70628">
                  <c:v>-6.6189999999999998</c:v>
                </c:pt>
                <c:pt idx="70629">
                  <c:v>-6.6169999999999902</c:v>
                </c:pt>
                <c:pt idx="70630">
                  <c:v>-6.6150000000000091</c:v>
                </c:pt>
                <c:pt idx="70631">
                  <c:v>-6.6129999999999995</c:v>
                </c:pt>
                <c:pt idx="70632">
                  <c:v>-6.61099999999999</c:v>
                </c:pt>
                <c:pt idx="70633">
                  <c:v>-6.6090000000000089</c:v>
                </c:pt>
                <c:pt idx="70634">
                  <c:v>-6.6069999999999993</c:v>
                </c:pt>
                <c:pt idx="70635">
                  <c:v>-6.6049999999999898</c:v>
                </c:pt>
                <c:pt idx="70636">
                  <c:v>-6.6030000000000086</c:v>
                </c:pt>
                <c:pt idx="70637">
                  <c:v>-6.6009999999999991</c:v>
                </c:pt>
                <c:pt idx="70638">
                  <c:v>-6.5989999999999895</c:v>
                </c:pt>
                <c:pt idx="70639">
                  <c:v>-6.5970000000000084</c:v>
                </c:pt>
                <c:pt idx="70640">
                  <c:v>-6.5949999999999989</c:v>
                </c:pt>
                <c:pt idx="70641">
                  <c:v>-6.5929999999999893</c:v>
                </c:pt>
                <c:pt idx="70642">
                  <c:v>-6.5910000000000082</c:v>
                </c:pt>
                <c:pt idx="70643">
                  <c:v>-6.5889999999999986</c:v>
                </c:pt>
                <c:pt idx="70644">
                  <c:v>-6.5869999999999891</c:v>
                </c:pt>
                <c:pt idx="70645">
                  <c:v>-6.585000000000008</c:v>
                </c:pt>
                <c:pt idx="70646">
                  <c:v>-6.5829999999999984</c:v>
                </c:pt>
                <c:pt idx="70647">
                  <c:v>-6.5809999999999889</c:v>
                </c:pt>
                <c:pt idx="70648">
                  <c:v>-6.5790000000000077</c:v>
                </c:pt>
                <c:pt idx="70649">
                  <c:v>-6.5769999999999982</c:v>
                </c:pt>
                <c:pt idx="70650">
                  <c:v>-6.5749999999999886</c:v>
                </c:pt>
                <c:pt idx="70651">
                  <c:v>-6.5730000000000075</c:v>
                </c:pt>
                <c:pt idx="70652">
                  <c:v>-6.570999999999998</c:v>
                </c:pt>
                <c:pt idx="70653">
                  <c:v>-6.5689999999999884</c:v>
                </c:pt>
                <c:pt idx="70654">
                  <c:v>-6.5670000000000073</c:v>
                </c:pt>
                <c:pt idx="70655">
                  <c:v>-6.5649999999999977</c:v>
                </c:pt>
                <c:pt idx="70656">
                  <c:v>-6.5629999999999882</c:v>
                </c:pt>
                <c:pt idx="70657">
                  <c:v>-6.561000000000007</c:v>
                </c:pt>
                <c:pt idx="70658">
                  <c:v>-6.5589999999999975</c:v>
                </c:pt>
                <c:pt idx="70659">
                  <c:v>-6.5569999999999879</c:v>
                </c:pt>
                <c:pt idx="70660">
                  <c:v>-6.5550000000000068</c:v>
                </c:pt>
                <c:pt idx="70661">
                  <c:v>-6.5529999999999973</c:v>
                </c:pt>
                <c:pt idx="70662">
                  <c:v>-6.5509999999999877</c:v>
                </c:pt>
                <c:pt idx="70663">
                  <c:v>-6.5490000000000066</c:v>
                </c:pt>
                <c:pt idx="70664">
                  <c:v>-6.546999999999997</c:v>
                </c:pt>
                <c:pt idx="70665">
                  <c:v>-6.5449999999999875</c:v>
                </c:pt>
                <c:pt idx="70666">
                  <c:v>-6.5430000000000064</c:v>
                </c:pt>
                <c:pt idx="70667">
                  <c:v>-6.5409999999999968</c:v>
                </c:pt>
                <c:pt idx="70668">
                  <c:v>-6.5389999999999873</c:v>
                </c:pt>
                <c:pt idx="70669">
                  <c:v>-6.5370000000000061</c:v>
                </c:pt>
                <c:pt idx="70670">
                  <c:v>-6.5349999999999966</c:v>
                </c:pt>
                <c:pt idx="70671">
                  <c:v>-6.532999999999987</c:v>
                </c:pt>
                <c:pt idx="70672">
                  <c:v>-6.5310000000000059</c:v>
                </c:pt>
                <c:pt idx="70673">
                  <c:v>-6.5289999999999964</c:v>
                </c:pt>
                <c:pt idx="70674">
                  <c:v>-6.5269999999999868</c:v>
                </c:pt>
                <c:pt idx="70675">
                  <c:v>-6.5250000000000057</c:v>
                </c:pt>
                <c:pt idx="70676">
                  <c:v>-6.5229999999999961</c:v>
                </c:pt>
                <c:pt idx="70677">
                  <c:v>-6.5209999999999866</c:v>
                </c:pt>
                <c:pt idx="70678">
                  <c:v>-6.5190000000000055</c:v>
                </c:pt>
                <c:pt idx="70679">
                  <c:v>-6.5169999999999959</c:v>
                </c:pt>
                <c:pt idx="70680">
                  <c:v>-6.5149999999999864</c:v>
                </c:pt>
                <c:pt idx="70681">
                  <c:v>-6.5130000000000052</c:v>
                </c:pt>
                <c:pt idx="70682">
                  <c:v>-6.5109999999999957</c:v>
                </c:pt>
                <c:pt idx="70683">
                  <c:v>-6.5089999999999861</c:v>
                </c:pt>
                <c:pt idx="70684">
                  <c:v>-6.507000000000005</c:v>
                </c:pt>
                <c:pt idx="70685">
                  <c:v>-6.5049999999999955</c:v>
                </c:pt>
                <c:pt idx="70686">
                  <c:v>-6.5029999999999859</c:v>
                </c:pt>
                <c:pt idx="70687">
                  <c:v>-6.5010000000000048</c:v>
                </c:pt>
                <c:pt idx="70688">
                  <c:v>-6.4989999999999952</c:v>
                </c:pt>
                <c:pt idx="70689">
                  <c:v>-6.4970000000000141</c:v>
                </c:pt>
                <c:pt idx="70690">
                  <c:v>-6.4950000000000045</c:v>
                </c:pt>
                <c:pt idx="70691">
                  <c:v>-6.492999999999995</c:v>
                </c:pt>
                <c:pt idx="70692">
                  <c:v>-6.4910000000000139</c:v>
                </c:pt>
                <c:pt idx="70693">
                  <c:v>-6.4890000000000043</c:v>
                </c:pt>
                <c:pt idx="70694">
                  <c:v>-6.4869999999999948</c:v>
                </c:pt>
                <c:pt idx="70695">
                  <c:v>-6.4850000000000136</c:v>
                </c:pt>
                <c:pt idx="70696">
                  <c:v>-6.4830000000000041</c:v>
                </c:pt>
                <c:pt idx="70697">
                  <c:v>-6.4809999999999945</c:v>
                </c:pt>
                <c:pt idx="70698">
                  <c:v>-6.4790000000000134</c:v>
                </c:pt>
                <c:pt idx="70699">
                  <c:v>-6.4770000000000039</c:v>
                </c:pt>
                <c:pt idx="70700">
                  <c:v>-6.4749999999999943</c:v>
                </c:pt>
                <c:pt idx="70701">
                  <c:v>-6.4730000000000132</c:v>
                </c:pt>
                <c:pt idx="70702">
                  <c:v>-6.4710000000000036</c:v>
                </c:pt>
                <c:pt idx="70703">
                  <c:v>-6.4689999999999941</c:v>
                </c:pt>
                <c:pt idx="70704">
                  <c:v>-6.467000000000013</c:v>
                </c:pt>
                <c:pt idx="70705">
                  <c:v>-6.4650000000000034</c:v>
                </c:pt>
                <c:pt idx="70706">
                  <c:v>-6.4629999999999939</c:v>
                </c:pt>
                <c:pt idx="70707">
                  <c:v>-6.4610000000000127</c:v>
                </c:pt>
                <c:pt idx="70708">
                  <c:v>-6.4590000000000032</c:v>
                </c:pt>
                <c:pt idx="70709">
                  <c:v>-6.4569999999999936</c:v>
                </c:pt>
                <c:pt idx="70710">
                  <c:v>-6.4550000000000125</c:v>
                </c:pt>
                <c:pt idx="70711">
                  <c:v>-6.453000000000003</c:v>
                </c:pt>
                <c:pt idx="70712">
                  <c:v>-6.4509999999999934</c:v>
                </c:pt>
                <c:pt idx="70713">
                  <c:v>-6.4490000000000123</c:v>
                </c:pt>
                <c:pt idx="70714">
                  <c:v>-6.4470000000000027</c:v>
                </c:pt>
                <c:pt idx="70715">
                  <c:v>-6.4449999999999932</c:v>
                </c:pt>
                <c:pt idx="70716">
                  <c:v>-6.4430000000000121</c:v>
                </c:pt>
                <c:pt idx="70717">
                  <c:v>-6.4410000000000025</c:v>
                </c:pt>
                <c:pt idx="70718">
                  <c:v>-6.438999999999993</c:v>
                </c:pt>
                <c:pt idx="70719">
                  <c:v>-6.4370000000000118</c:v>
                </c:pt>
                <c:pt idx="70720">
                  <c:v>-6.4350000000000023</c:v>
                </c:pt>
                <c:pt idx="70721">
                  <c:v>-6.4329999999999927</c:v>
                </c:pt>
                <c:pt idx="70722">
                  <c:v>-6.4310000000000116</c:v>
                </c:pt>
                <c:pt idx="70723">
                  <c:v>-6.429000000000002</c:v>
                </c:pt>
                <c:pt idx="70724">
                  <c:v>-6.4269999999999925</c:v>
                </c:pt>
                <c:pt idx="70725">
                  <c:v>-6.4250000000000114</c:v>
                </c:pt>
                <c:pt idx="70726">
                  <c:v>-6.4230000000000018</c:v>
                </c:pt>
                <c:pt idx="70727">
                  <c:v>-6.4209999999999923</c:v>
                </c:pt>
                <c:pt idx="70728">
                  <c:v>-6.4190000000000111</c:v>
                </c:pt>
                <c:pt idx="70729">
                  <c:v>-6.4170000000000016</c:v>
                </c:pt>
                <c:pt idx="70730">
                  <c:v>-6.414999999999992</c:v>
                </c:pt>
                <c:pt idx="70731">
                  <c:v>-6.4130000000000109</c:v>
                </c:pt>
                <c:pt idx="70732">
                  <c:v>-6.4110000000000014</c:v>
                </c:pt>
                <c:pt idx="70733">
                  <c:v>-6.4089999999999918</c:v>
                </c:pt>
                <c:pt idx="70734">
                  <c:v>-6.4070000000000107</c:v>
                </c:pt>
                <c:pt idx="70735">
                  <c:v>-6.4050000000000011</c:v>
                </c:pt>
                <c:pt idx="70736">
                  <c:v>-6.4029999999999916</c:v>
                </c:pt>
                <c:pt idx="70737">
                  <c:v>-6.4010000000000105</c:v>
                </c:pt>
                <c:pt idx="70738">
                  <c:v>-6.3990000000000009</c:v>
                </c:pt>
                <c:pt idx="70739">
                  <c:v>-6.3969999999999914</c:v>
                </c:pt>
                <c:pt idx="70740">
                  <c:v>-6.3950000000000102</c:v>
                </c:pt>
                <c:pt idx="70741">
                  <c:v>-6.3930000000000007</c:v>
                </c:pt>
                <c:pt idx="70742">
                  <c:v>-6.3909999999999911</c:v>
                </c:pt>
                <c:pt idx="70743">
                  <c:v>-6.38900000000001</c:v>
                </c:pt>
                <c:pt idx="70744">
                  <c:v>-6.3870000000000005</c:v>
                </c:pt>
                <c:pt idx="70745">
                  <c:v>-6.3849999999999909</c:v>
                </c:pt>
                <c:pt idx="70746">
                  <c:v>-6.3830000000000098</c:v>
                </c:pt>
                <c:pt idx="70747">
                  <c:v>-6.3810000000000002</c:v>
                </c:pt>
                <c:pt idx="70748">
                  <c:v>-6.3789999999999907</c:v>
                </c:pt>
                <c:pt idx="70749">
                  <c:v>-6.3770000000000095</c:v>
                </c:pt>
                <c:pt idx="70750">
                  <c:v>-6.375</c:v>
                </c:pt>
                <c:pt idx="70751">
                  <c:v>-6.3729999999999905</c:v>
                </c:pt>
                <c:pt idx="70752">
                  <c:v>-6.3710000000000093</c:v>
                </c:pt>
                <c:pt idx="70753">
                  <c:v>-6.3689999999999998</c:v>
                </c:pt>
                <c:pt idx="70754">
                  <c:v>-6.3669999999999902</c:v>
                </c:pt>
                <c:pt idx="70755">
                  <c:v>-6.3650000000000091</c:v>
                </c:pt>
                <c:pt idx="70756">
                  <c:v>-6.3629999999999995</c:v>
                </c:pt>
                <c:pt idx="70757">
                  <c:v>-6.36099999999999</c:v>
                </c:pt>
                <c:pt idx="70758">
                  <c:v>-6.3590000000000089</c:v>
                </c:pt>
                <c:pt idx="70759">
                  <c:v>-6.3569999999999993</c:v>
                </c:pt>
                <c:pt idx="70760">
                  <c:v>-6.3549999999999898</c:v>
                </c:pt>
                <c:pt idx="70761">
                  <c:v>-6.3530000000000086</c:v>
                </c:pt>
                <c:pt idx="70762">
                  <c:v>-6.3509999999999991</c:v>
                </c:pt>
                <c:pt idx="70763">
                  <c:v>-6.3489999999999895</c:v>
                </c:pt>
                <c:pt idx="70764">
                  <c:v>-6.3470000000000084</c:v>
                </c:pt>
                <c:pt idx="70765">
                  <c:v>-6.3449999999999989</c:v>
                </c:pt>
                <c:pt idx="70766">
                  <c:v>-6.3429999999999893</c:v>
                </c:pt>
                <c:pt idx="70767">
                  <c:v>-6.3410000000000082</c:v>
                </c:pt>
                <c:pt idx="70768">
                  <c:v>-6.3389999999999986</c:v>
                </c:pt>
                <c:pt idx="70769">
                  <c:v>-6.3369999999999891</c:v>
                </c:pt>
                <c:pt idx="70770">
                  <c:v>-6.335000000000008</c:v>
                </c:pt>
                <c:pt idx="70771">
                  <c:v>-6.3329999999999984</c:v>
                </c:pt>
                <c:pt idx="70772">
                  <c:v>-6.3309999999999889</c:v>
                </c:pt>
                <c:pt idx="70773">
                  <c:v>-6.3290000000000077</c:v>
                </c:pt>
                <c:pt idx="70774">
                  <c:v>-6.3269999999999982</c:v>
                </c:pt>
                <c:pt idx="70775">
                  <c:v>-6.3249999999999886</c:v>
                </c:pt>
                <c:pt idx="70776">
                  <c:v>-6.3230000000000075</c:v>
                </c:pt>
                <c:pt idx="70777">
                  <c:v>-6.320999999999998</c:v>
                </c:pt>
                <c:pt idx="70778">
                  <c:v>-6.3189999999999884</c:v>
                </c:pt>
                <c:pt idx="70779">
                  <c:v>-6.3170000000000073</c:v>
                </c:pt>
                <c:pt idx="70780">
                  <c:v>-6.3149999999999977</c:v>
                </c:pt>
                <c:pt idx="70781">
                  <c:v>-6.3129999999999882</c:v>
                </c:pt>
                <c:pt idx="70782">
                  <c:v>-6.311000000000007</c:v>
                </c:pt>
                <c:pt idx="70783">
                  <c:v>-6.3089999999999975</c:v>
                </c:pt>
                <c:pt idx="70784">
                  <c:v>-6.3069999999999879</c:v>
                </c:pt>
                <c:pt idx="70785">
                  <c:v>-6.3050000000000068</c:v>
                </c:pt>
                <c:pt idx="70786">
                  <c:v>-6.3029999999999973</c:v>
                </c:pt>
                <c:pt idx="70787">
                  <c:v>-6.3009999999999877</c:v>
                </c:pt>
                <c:pt idx="70788">
                  <c:v>-6.2990000000000066</c:v>
                </c:pt>
                <c:pt idx="70789">
                  <c:v>-6.296999999999997</c:v>
                </c:pt>
                <c:pt idx="70790">
                  <c:v>-6.2949999999999875</c:v>
                </c:pt>
                <c:pt idx="70791">
                  <c:v>-6.2930000000000064</c:v>
                </c:pt>
                <c:pt idx="70792">
                  <c:v>-6.2909999999999968</c:v>
                </c:pt>
                <c:pt idx="70793">
                  <c:v>-6.2889999999999873</c:v>
                </c:pt>
                <c:pt idx="70794">
                  <c:v>-6.2870000000000061</c:v>
                </c:pt>
                <c:pt idx="70795">
                  <c:v>-6.2849999999999966</c:v>
                </c:pt>
                <c:pt idx="70796">
                  <c:v>-6.282999999999987</c:v>
                </c:pt>
                <c:pt idx="70797">
                  <c:v>-6.2810000000000059</c:v>
                </c:pt>
                <c:pt idx="70798">
                  <c:v>-6.2789999999999964</c:v>
                </c:pt>
                <c:pt idx="70799">
                  <c:v>-6.2769999999999868</c:v>
                </c:pt>
                <c:pt idx="70800">
                  <c:v>-6.2750000000000057</c:v>
                </c:pt>
                <c:pt idx="70801">
                  <c:v>-6.2729999999999961</c:v>
                </c:pt>
                <c:pt idx="70802">
                  <c:v>-6.2709999999999866</c:v>
                </c:pt>
                <c:pt idx="70803">
                  <c:v>-6.2690000000000055</c:v>
                </c:pt>
                <c:pt idx="70804">
                  <c:v>-6.2669999999999959</c:v>
                </c:pt>
                <c:pt idx="70805">
                  <c:v>-6.2649999999999864</c:v>
                </c:pt>
                <c:pt idx="70806">
                  <c:v>-6.2630000000000052</c:v>
                </c:pt>
                <c:pt idx="70807">
                  <c:v>-6.2609999999999957</c:v>
                </c:pt>
                <c:pt idx="70808">
                  <c:v>-6.2589999999999861</c:v>
                </c:pt>
                <c:pt idx="70809">
                  <c:v>-6.257000000000005</c:v>
                </c:pt>
                <c:pt idx="70810">
                  <c:v>-6.2549999999999955</c:v>
                </c:pt>
                <c:pt idx="70811">
                  <c:v>-6.2529999999999859</c:v>
                </c:pt>
                <c:pt idx="70812">
                  <c:v>-6.2510000000000048</c:v>
                </c:pt>
                <c:pt idx="70813">
                  <c:v>-6.2489999999999952</c:v>
                </c:pt>
                <c:pt idx="70814">
                  <c:v>-6.2470000000000141</c:v>
                </c:pt>
                <c:pt idx="70815">
                  <c:v>-6.2450000000000045</c:v>
                </c:pt>
                <c:pt idx="70816">
                  <c:v>-6.242999999999995</c:v>
                </c:pt>
                <c:pt idx="70817">
                  <c:v>-6.2410000000000139</c:v>
                </c:pt>
                <c:pt idx="70818">
                  <c:v>-6.2390000000000043</c:v>
                </c:pt>
                <c:pt idx="70819">
                  <c:v>-6.2369999999999948</c:v>
                </c:pt>
                <c:pt idx="70820">
                  <c:v>-6.2350000000000136</c:v>
                </c:pt>
                <c:pt idx="70821">
                  <c:v>-6.2330000000000041</c:v>
                </c:pt>
                <c:pt idx="70822">
                  <c:v>-6.2309999999999945</c:v>
                </c:pt>
                <c:pt idx="70823">
                  <c:v>-6.2290000000000134</c:v>
                </c:pt>
                <c:pt idx="70824">
                  <c:v>-6.2270000000000039</c:v>
                </c:pt>
                <c:pt idx="70825">
                  <c:v>-6.2249999999999943</c:v>
                </c:pt>
                <c:pt idx="70826">
                  <c:v>-6.2230000000000132</c:v>
                </c:pt>
                <c:pt idx="70827">
                  <c:v>-6.2210000000000036</c:v>
                </c:pt>
                <c:pt idx="70828">
                  <c:v>-6.2189999999999941</c:v>
                </c:pt>
                <c:pt idx="70829">
                  <c:v>-6.217000000000013</c:v>
                </c:pt>
                <c:pt idx="70830">
                  <c:v>-6.2150000000000034</c:v>
                </c:pt>
                <c:pt idx="70831">
                  <c:v>-6.2129999999999939</c:v>
                </c:pt>
                <c:pt idx="70832">
                  <c:v>-6.2110000000000127</c:v>
                </c:pt>
                <c:pt idx="70833">
                  <c:v>-6.2090000000000032</c:v>
                </c:pt>
                <c:pt idx="70834">
                  <c:v>-6.2069999999999936</c:v>
                </c:pt>
                <c:pt idx="70835">
                  <c:v>-6.2050000000000125</c:v>
                </c:pt>
                <c:pt idx="70836">
                  <c:v>-6.203000000000003</c:v>
                </c:pt>
                <c:pt idx="70837">
                  <c:v>-6.2009999999999934</c:v>
                </c:pt>
                <c:pt idx="70838">
                  <c:v>-6.1990000000000123</c:v>
                </c:pt>
                <c:pt idx="70839">
                  <c:v>-6.1970000000000027</c:v>
                </c:pt>
                <c:pt idx="70840">
                  <c:v>-6.1949999999999932</c:v>
                </c:pt>
                <c:pt idx="70841">
                  <c:v>-6.1930000000000121</c:v>
                </c:pt>
                <c:pt idx="70842">
                  <c:v>-6.1910000000000025</c:v>
                </c:pt>
                <c:pt idx="70843">
                  <c:v>-6.188999999999993</c:v>
                </c:pt>
                <c:pt idx="70844">
                  <c:v>-6.1870000000000118</c:v>
                </c:pt>
                <c:pt idx="70845">
                  <c:v>-6.1850000000000023</c:v>
                </c:pt>
                <c:pt idx="70846">
                  <c:v>-6.1829999999999927</c:v>
                </c:pt>
                <c:pt idx="70847">
                  <c:v>-6.1810000000000116</c:v>
                </c:pt>
                <c:pt idx="70848">
                  <c:v>-6.179000000000002</c:v>
                </c:pt>
                <c:pt idx="70849">
                  <c:v>-6.1769999999999925</c:v>
                </c:pt>
                <c:pt idx="70850">
                  <c:v>-6.1750000000000114</c:v>
                </c:pt>
                <c:pt idx="70851">
                  <c:v>-6.1730000000000018</c:v>
                </c:pt>
                <c:pt idx="70852">
                  <c:v>-6.1709999999999923</c:v>
                </c:pt>
                <c:pt idx="70853">
                  <c:v>-6.1690000000000111</c:v>
                </c:pt>
                <c:pt idx="70854">
                  <c:v>-6.1670000000000016</c:v>
                </c:pt>
                <c:pt idx="70855">
                  <c:v>-6.164999999999992</c:v>
                </c:pt>
                <c:pt idx="70856">
                  <c:v>-6.1630000000000109</c:v>
                </c:pt>
                <c:pt idx="70857">
                  <c:v>-6.1610000000000014</c:v>
                </c:pt>
                <c:pt idx="70858">
                  <c:v>-6.1589999999999918</c:v>
                </c:pt>
                <c:pt idx="70859">
                  <c:v>-6.1570000000000107</c:v>
                </c:pt>
                <c:pt idx="70860">
                  <c:v>-6.1550000000000011</c:v>
                </c:pt>
                <c:pt idx="70861">
                  <c:v>-6.1529999999999916</c:v>
                </c:pt>
                <c:pt idx="70862">
                  <c:v>-6.1510000000000105</c:v>
                </c:pt>
                <c:pt idx="70863">
                  <c:v>-6.1490000000000009</c:v>
                </c:pt>
                <c:pt idx="70864">
                  <c:v>-6.1469999999999914</c:v>
                </c:pt>
                <c:pt idx="70865">
                  <c:v>-6.1450000000000102</c:v>
                </c:pt>
                <c:pt idx="70866">
                  <c:v>-6.1430000000000007</c:v>
                </c:pt>
                <c:pt idx="70867">
                  <c:v>-6.1409999999999911</c:v>
                </c:pt>
                <c:pt idx="70868">
                  <c:v>-6.13900000000001</c:v>
                </c:pt>
                <c:pt idx="70869">
                  <c:v>-6.1370000000000005</c:v>
                </c:pt>
                <c:pt idx="70870">
                  <c:v>-6.1349999999999909</c:v>
                </c:pt>
                <c:pt idx="70871">
                  <c:v>-6.1330000000000098</c:v>
                </c:pt>
                <c:pt idx="70872">
                  <c:v>-6.1310000000000002</c:v>
                </c:pt>
                <c:pt idx="70873">
                  <c:v>-6.1289999999999907</c:v>
                </c:pt>
                <c:pt idx="70874">
                  <c:v>-6.1270000000000095</c:v>
                </c:pt>
                <c:pt idx="70875">
                  <c:v>-6.125</c:v>
                </c:pt>
                <c:pt idx="70876">
                  <c:v>-6.1229999999999905</c:v>
                </c:pt>
                <c:pt idx="70877">
                  <c:v>-6.1210000000000093</c:v>
                </c:pt>
                <c:pt idx="70878">
                  <c:v>-6.1189999999999998</c:v>
                </c:pt>
                <c:pt idx="70879">
                  <c:v>-6.1169999999999902</c:v>
                </c:pt>
                <c:pt idx="70880">
                  <c:v>-6.1150000000000091</c:v>
                </c:pt>
                <c:pt idx="70881">
                  <c:v>-6.1129999999999995</c:v>
                </c:pt>
                <c:pt idx="70882">
                  <c:v>-6.11099999999999</c:v>
                </c:pt>
                <c:pt idx="70883">
                  <c:v>-6.1090000000000089</c:v>
                </c:pt>
                <c:pt idx="70884">
                  <c:v>-6.1069999999999993</c:v>
                </c:pt>
                <c:pt idx="70885">
                  <c:v>-6.1049999999999898</c:v>
                </c:pt>
                <c:pt idx="70886">
                  <c:v>-6.1030000000000086</c:v>
                </c:pt>
                <c:pt idx="70887">
                  <c:v>-6.1009999999999991</c:v>
                </c:pt>
                <c:pt idx="70888">
                  <c:v>-6.0989999999999895</c:v>
                </c:pt>
                <c:pt idx="70889">
                  <c:v>-6.0970000000000084</c:v>
                </c:pt>
                <c:pt idx="70890">
                  <c:v>-6.0949999999999989</c:v>
                </c:pt>
                <c:pt idx="70891">
                  <c:v>-6.0929999999999893</c:v>
                </c:pt>
                <c:pt idx="70892">
                  <c:v>-6.0910000000000082</c:v>
                </c:pt>
                <c:pt idx="70893">
                  <c:v>-6.0889999999999986</c:v>
                </c:pt>
                <c:pt idx="70894">
                  <c:v>-6.0869999999999891</c:v>
                </c:pt>
                <c:pt idx="70895">
                  <c:v>-6.085000000000008</c:v>
                </c:pt>
                <c:pt idx="70896">
                  <c:v>-6.0829999999999984</c:v>
                </c:pt>
                <c:pt idx="70897">
                  <c:v>-6.0809999999999889</c:v>
                </c:pt>
                <c:pt idx="70898">
                  <c:v>-6.0790000000000077</c:v>
                </c:pt>
                <c:pt idx="70899">
                  <c:v>-6.0769999999999982</c:v>
                </c:pt>
                <c:pt idx="70900">
                  <c:v>-6.0749999999999886</c:v>
                </c:pt>
                <c:pt idx="70901">
                  <c:v>-6.0730000000000075</c:v>
                </c:pt>
                <c:pt idx="70902">
                  <c:v>-6.070999999999998</c:v>
                </c:pt>
                <c:pt idx="70903">
                  <c:v>-6.0689999999999884</c:v>
                </c:pt>
                <c:pt idx="70904">
                  <c:v>-6.0670000000000073</c:v>
                </c:pt>
                <c:pt idx="70905">
                  <c:v>-6.0649999999999977</c:v>
                </c:pt>
                <c:pt idx="70906">
                  <c:v>-6.0629999999999882</c:v>
                </c:pt>
                <c:pt idx="70907">
                  <c:v>-6.061000000000007</c:v>
                </c:pt>
                <c:pt idx="70908">
                  <c:v>-6.0589999999999975</c:v>
                </c:pt>
                <c:pt idx="70909">
                  <c:v>-6.0569999999999879</c:v>
                </c:pt>
                <c:pt idx="70910">
                  <c:v>-6.0550000000000068</c:v>
                </c:pt>
                <c:pt idx="70911">
                  <c:v>-6.0529999999999973</c:v>
                </c:pt>
                <c:pt idx="70912">
                  <c:v>-6.0509999999999877</c:v>
                </c:pt>
                <c:pt idx="70913">
                  <c:v>-6.0490000000000066</c:v>
                </c:pt>
                <c:pt idx="70914">
                  <c:v>-6.046999999999997</c:v>
                </c:pt>
                <c:pt idx="70915">
                  <c:v>-6.0449999999999875</c:v>
                </c:pt>
                <c:pt idx="70916">
                  <c:v>-6.0430000000000064</c:v>
                </c:pt>
                <c:pt idx="70917">
                  <c:v>-6.0409999999999968</c:v>
                </c:pt>
                <c:pt idx="70918">
                  <c:v>-6.0389999999999873</c:v>
                </c:pt>
                <c:pt idx="70919">
                  <c:v>-6.0370000000000061</c:v>
                </c:pt>
                <c:pt idx="70920">
                  <c:v>-6.0349999999999966</c:v>
                </c:pt>
                <c:pt idx="70921">
                  <c:v>-6.032999999999987</c:v>
                </c:pt>
                <c:pt idx="70922">
                  <c:v>-6.0310000000000059</c:v>
                </c:pt>
                <c:pt idx="70923">
                  <c:v>-6.0289999999999964</c:v>
                </c:pt>
                <c:pt idx="70924">
                  <c:v>-6.0269999999999868</c:v>
                </c:pt>
                <c:pt idx="70925">
                  <c:v>-6.0250000000000057</c:v>
                </c:pt>
                <c:pt idx="70926">
                  <c:v>-6.0229999999999961</c:v>
                </c:pt>
                <c:pt idx="70927">
                  <c:v>-6.0209999999999866</c:v>
                </c:pt>
                <c:pt idx="70928">
                  <c:v>-6.0190000000000055</c:v>
                </c:pt>
                <c:pt idx="70929">
                  <c:v>-6.0169999999999959</c:v>
                </c:pt>
                <c:pt idx="70930">
                  <c:v>-6.0149999999999864</c:v>
                </c:pt>
                <c:pt idx="70931">
                  <c:v>-6.0130000000000052</c:v>
                </c:pt>
                <c:pt idx="70932">
                  <c:v>-6.0109999999999957</c:v>
                </c:pt>
                <c:pt idx="70933">
                  <c:v>-6.0089999999999861</c:v>
                </c:pt>
                <c:pt idx="70934">
                  <c:v>-6.007000000000005</c:v>
                </c:pt>
                <c:pt idx="70935">
                  <c:v>-6.0049999999999955</c:v>
                </c:pt>
                <c:pt idx="70936">
                  <c:v>-6.0029999999999859</c:v>
                </c:pt>
                <c:pt idx="70937">
                  <c:v>-6.0010000000000048</c:v>
                </c:pt>
                <c:pt idx="70938">
                  <c:v>-5.9989999999999952</c:v>
                </c:pt>
                <c:pt idx="70939">
                  <c:v>-5.9970000000000141</c:v>
                </c:pt>
                <c:pt idx="70940">
                  <c:v>-5.9950000000000045</c:v>
                </c:pt>
                <c:pt idx="70941">
                  <c:v>-5.992999999999995</c:v>
                </c:pt>
                <c:pt idx="70942">
                  <c:v>-5.9910000000000139</c:v>
                </c:pt>
                <c:pt idx="70943">
                  <c:v>-5.9890000000000043</c:v>
                </c:pt>
                <c:pt idx="70944">
                  <c:v>-5.9869999999999948</c:v>
                </c:pt>
                <c:pt idx="70945">
                  <c:v>-5.9850000000000136</c:v>
                </c:pt>
                <c:pt idx="70946">
                  <c:v>-5.9830000000000041</c:v>
                </c:pt>
                <c:pt idx="70947">
                  <c:v>-5.9809999999999945</c:v>
                </c:pt>
                <c:pt idx="70948">
                  <c:v>-5.9790000000000134</c:v>
                </c:pt>
                <c:pt idx="70949">
                  <c:v>-5.9770000000000039</c:v>
                </c:pt>
                <c:pt idx="70950">
                  <c:v>-5.9749999999999943</c:v>
                </c:pt>
                <c:pt idx="70951">
                  <c:v>-5.9730000000000132</c:v>
                </c:pt>
                <c:pt idx="70952">
                  <c:v>-5.9710000000000036</c:v>
                </c:pt>
                <c:pt idx="70953">
                  <c:v>-5.9689999999999941</c:v>
                </c:pt>
                <c:pt idx="70954">
                  <c:v>-5.967000000000013</c:v>
                </c:pt>
                <c:pt idx="70955">
                  <c:v>-5.9650000000000034</c:v>
                </c:pt>
                <c:pt idx="70956">
                  <c:v>-5.9629999999999939</c:v>
                </c:pt>
                <c:pt idx="70957">
                  <c:v>-5.9610000000000127</c:v>
                </c:pt>
                <c:pt idx="70958">
                  <c:v>-5.9590000000000032</c:v>
                </c:pt>
                <c:pt idx="70959">
                  <c:v>-5.9569999999999936</c:v>
                </c:pt>
                <c:pt idx="70960">
                  <c:v>-5.9550000000000125</c:v>
                </c:pt>
                <c:pt idx="70961">
                  <c:v>-5.953000000000003</c:v>
                </c:pt>
                <c:pt idx="70962">
                  <c:v>-5.9509999999999934</c:v>
                </c:pt>
                <c:pt idx="70963">
                  <c:v>-5.9490000000000123</c:v>
                </c:pt>
                <c:pt idx="70964">
                  <c:v>-5.9470000000000027</c:v>
                </c:pt>
                <c:pt idx="70965">
                  <c:v>-5.9449999999999932</c:v>
                </c:pt>
                <c:pt idx="70966">
                  <c:v>-5.9430000000000121</c:v>
                </c:pt>
                <c:pt idx="70967">
                  <c:v>-5.9410000000000025</c:v>
                </c:pt>
                <c:pt idx="70968">
                  <c:v>-5.938999999999993</c:v>
                </c:pt>
                <c:pt idx="70969">
                  <c:v>-5.9370000000000118</c:v>
                </c:pt>
                <c:pt idx="70970">
                  <c:v>-5.9350000000000023</c:v>
                </c:pt>
                <c:pt idx="70971">
                  <c:v>-5.9329999999999927</c:v>
                </c:pt>
                <c:pt idx="70972">
                  <c:v>-5.9310000000000116</c:v>
                </c:pt>
                <c:pt idx="70973">
                  <c:v>-5.929000000000002</c:v>
                </c:pt>
                <c:pt idx="70974">
                  <c:v>-5.9269999999999925</c:v>
                </c:pt>
                <c:pt idx="70975">
                  <c:v>-5.9250000000000114</c:v>
                </c:pt>
                <c:pt idx="70976">
                  <c:v>-5.9230000000000018</c:v>
                </c:pt>
                <c:pt idx="70977">
                  <c:v>-5.9209999999999923</c:v>
                </c:pt>
                <c:pt idx="70978">
                  <c:v>-5.9190000000000111</c:v>
                </c:pt>
                <c:pt idx="70979">
                  <c:v>-5.9170000000000016</c:v>
                </c:pt>
                <c:pt idx="70980">
                  <c:v>-5.914999999999992</c:v>
                </c:pt>
                <c:pt idx="70981">
                  <c:v>-5.9130000000000109</c:v>
                </c:pt>
                <c:pt idx="70982">
                  <c:v>-5.9110000000000014</c:v>
                </c:pt>
                <c:pt idx="70983">
                  <c:v>-5.9089999999999918</c:v>
                </c:pt>
                <c:pt idx="70984">
                  <c:v>-5.9070000000000107</c:v>
                </c:pt>
                <c:pt idx="70985">
                  <c:v>-5.9050000000000011</c:v>
                </c:pt>
                <c:pt idx="70986">
                  <c:v>-5.9029999999999916</c:v>
                </c:pt>
                <c:pt idx="70987">
                  <c:v>-5.9010000000000105</c:v>
                </c:pt>
                <c:pt idx="70988">
                  <c:v>-5.8990000000000009</c:v>
                </c:pt>
                <c:pt idx="70989">
                  <c:v>-5.8969999999999914</c:v>
                </c:pt>
                <c:pt idx="70990">
                  <c:v>-5.8950000000000102</c:v>
                </c:pt>
                <c:pt idx="70991">
                  <c:v>-5.8930000000000007</c:v>
                </c:pt>
                <c:pt idx="70992">
                  <c:v>-5.8909999999999911</c:v>
                </c:pt>
                <c:pt idx="70993">
                  <c:v>-5.88900000000001</c:v>
                </c:pt>
                <c:pt idx="70994">
                  <c:v>-5.8870000000000005</c:v>
                </c:pt>
                <c:pt idx="70995">
                  <c:v>-5.8849999999999909</c:v>
                </c:pt>
                <c:pt idx="70996">
                  <c:v>-5.8830000000000098</c:v>
                </c:pt>
                <c:pt idx="70997">
                  <c:v>-5.8810000000000002</c:v>
                </c:pt>
                <c:pt idx="70998">
                  <c:v>-5.8789999999999907</c:v>
                </c:pt>
                <c:pt idx="70999">
                  <c:v>-5.8770000000000095</c:v>
                </c:pt>
                <c:pt idx="71000">
                  <c:v>-5.875</c:v>
                </c:pt>
                <c:pt idx="71001">
                  <c:v>-5.8729999999999905</c:v>
                </c:pt>
                <c:pt idx="71002">
                  <c:v>-5.8710000000000093</c:v>
                </c:pt>
                <c:pt idx="71003">
                  <c:v>-5.8689999999999998</c:v>
                </c:pt>
                <c:pt idx="71004">
                  <c:v>-5.8669999999999902</c:v>
                </c:pt>
                <c:pt idx="71005">
                  <c:v>-5.8650000000000091</c:v>
                </c:pt>
                <c:pt idx="71006">
                  <c:v>-5.8629999999999995</c:v>
                </c:pt>
                <c:pt idx="71007">
                  <c:v>-5.86099999999999</c:v>
                </c:pt>
                <c:pt idx="71008">
                  <c:v>-5.8590000000000089</c:v>
                </c:pt>
                <c:pt idx="71009">
                  <c:v>-5.8569999999999993</c:v>
                </c:pt>
                <c:pt idx="71010">
                  <c:v>-5.8549999999999898</c:v>
                </c:pt>
                <c:pt idx="71011">
                  <c:v>-5.8530000000000086</c:v>
                </c:pt>
                <c:pt idx="71012">
                  <c:v>-5.8509999999999991</c:v>
                </c:pt>
                <c:pt idx="71013">
                  <c:v>-5.8489999999999895</c:v>
                </c:pt>
                <c:pt idx="71014">
                  <c:v>-5.8470000000000084</c:v>
                </c:pt>
                <c:pt idx="71015">
                  <c:v>-5.8449999999999989</c:v>
                </c:pt>
                <c:pt idx="71016">
                  <c:v>-5.8429999999999893</c:v>
                </c:pt>
                <c:pt idx="71017">
                  <c:v>-5.8410000000000082</c:v>
                </c:pt>
                <c:pt idx="71018">
                  <c:v>-5.8389999999999986</c:v>
                </c:pt>
                <c:pt idx="71019">
                  <c:v>-5.8369999999999891</c:v>
                </c:pt>
                <c:pt idx="71020">
                  <c:v>-5.835000000000008</c:v>
                </c:pt>
                <c:pt idx="71021">
                  <c:v>-5.8329999999999984</c:v>
                </c:pt>
                <c:pt idx="71022">
                  <c:v>-5.8309999999999889</c:v>
                </c:pt>
                <c:pt idx="71023">
                  <c:v>-5.8290000000000077</c:v>
                </c:pt>
                <c:pt idx="71024">
                  <c:v>-5.8269999999999982</c:v>
                </c:pt>
                <c:pt idx="71025">
                  <c:v>-5.8249999999999886</c:v>
                </c:pt>
                <c:pt idx="71026">
                  <c:v>-5.8230000000000075</c:v>
                </c:pt>
                <c:pt idx="71027">
                  <c:v>-5.820999999999998</c:v>
                </c:pt>
                <c:pt idx="71028">
                  <c:v>-5.8189999999999884</c:v>
                </c:pt>
                <c:pt idx="71029">
                  <c:v>-5.8170000000000073</c:v>
                </c:pt>
                <c:pt idx="71030">
                  <c:v>-5.8149999999999977</c:v>
                </c:pt>
                <c:pt idx="71031">
                  <c:v>-5.8129999999999882</c:v>
                </c:pt>
                <c:pt idx="71032">
                  <c:v>-5.811000000000007</c:v>
                </c:pt>
                <c:pt idx="71033">
                  <c:v>-5.8089999999999975</c:v>
                </c:pt>
                <c:pt idx="71034">
                  <c:v>-5.8069999999999879</c:v>
                </c:pt>
                <c:pt idx="71035">
                  <c:v>-5.8050000000000068</c:v>
                </c:pt>
                <c:pt idx="71036">
                  <c:v>-5.8029999999999973</c:v>
                </c:pt>
                <c:pt idx="71037">
                  <c:v>-5.8009999999999877</c:v>
                </c:pt>
                <c:pt idx="71038">
                  <c:v>-5.7990000000000066</c:v>
                </c:pt>
                <c:pt idx="71039">
                  <c:v>-5.796999999999997</c:v>
                </c:pt>
                <c:pt idx="71040">
                  <c:v>-5.7949999999999875</c:v>
                </c:pt>
                <c:pt idx="71041">
                  <c:v>-5.7930000000000064</c:v>
                </c:pt>
                <c:pt idx="71042">
                  <c:v>-5.7909999999999968</c:v>
                </c:pt>
                <c:pt idx="71043">
                  <c:v>-5.7889999999999873</c:v>
                </c:pt>
                <c:pt idx="71044">
                  <c:v>-5.7870000000000061</c:v>
                </c:pt>
                <c:pt idx="71045">
                  <c:v>-5.7849999999999966</c:v>
                </c:pt>
                <c:pt idx="71046">
                  <c:v>-5.782999999999987</c:v>
                </c:pt>
                <c:pt idx="71047">
                  <c:v>-5.7810000000000059</c:v>
                </c:pt>
                <c:pt idx="71048">
                  <c:v>-5.7789999999999964</c:v>
                </c:pt>
                <c:pt idx="71049">
                  <c:v>-5.7769999999999868</c:v>
                </c:pt>
                <c:pt idx="71050">
                  <c:v>-5.7750000000000057</c:v>
                </c:pt>
                <c:pt idx="71051">
                  <c:v>-5.7729999999999961</c:v>
                </c:pt>
                <c:pt idx="71052">
                  <c:v>-5.7709999999999866</c:v>
                </c:pt>
                <c:pt idx="71053">
                  <c:v>-5.7690000000000055</c:v>
                </c:pt>
                <c:pt idx="71054">
                  <c:v>-5.7669999999999959</c:v>
                </c:pt>
                <c:pt idx="71055">
                  <c:v>-5.7649999999999864</c:v>
                </c:pt>
                <c:pt idx="71056">
                  <c:v>-5.7630000000000052</c:v>
                </c:pt>
                <c:pt idx="71057">
                  <c:v>-5.7609999999999957</c:v>
                </c:pt>
                <c:pt idx="71058">
                  <c:v>-5.7589999999999861</c:v>
                </c:pt>
                <c:pt idx="71059">
                  <c:v>-5.757000000000005</c:v>
                </c:pt>
                <c:pt idx="71060">
                  <c:v>-5.7549999999999955</c:v>
                </c:pt>
                <c:pt idx="71061">
                  <c:v>-5.7529999999999859</c:v>
                </c:pt>
                <c:pt idx="71062">
                  <c:v>-5.7510000000000048</c:v>
                </c:pt>
                <c:pt idx="71063">
                  <c:v>-5.7489999999999952</c:v>
                </c:pt>
                <c:pt idx="71064">
                  <c:v>-5.7470000000000141</c:v>
                </c:pt>
                <c:pt idx="71065">
                  <c:v>-5.7450000000000045</c:v>
                </c:pt>
                <c:pt idx="71066">
                  <c:v>-5.742999999999995</c:v>
                </c:pt>
                <c:pt idx="71067">
                  <c:v>-5.7410000000000139</c:v>
                </c:pt>
                <c:pt idx="71068">
                  <c:v>-5.7390000000000043</c:v>
                </c:pt>
                <c:pt idx="71069">
                  <c:v>-5.7369999999999948</c:v>
                </c:pt>
                <c:pt idx="71070">
                  <c:v>-5.7350000000000136</c:v>
                </c:pt>
                <c:pt idx="71071">
                  <c:v>-5.7330000000000041</c:v>
                </c:pt>
                <c:pt idx="71072">
                  <c:v>-5.7309999999999945</c:v>
                </c:pt>
                <c:pt idx="71073">
                  <c:v>-5.7290000000000134</c:v>
                </c:pt>
                <c:pt idx="71074">
                  <c:v>-5.7270000000000039</c:v>
                </c:pt>
                <c:pt idx="71075">
                  <c:v>-5.7249999999999943</c:v>
                </c:pt>
                <c:pt idx="71076">
                  <c:v>-5.7230000000000132</c:v>
                </c:pt>
                <c:pt idx="71077">
                  <c:v>-5.7210000000000036</c:v>
                </c:pt>
                <c:pt idx="71078">
                  <c:v>-5.7189999999999941</c:v>
                </c:pt>
                <c:pt idx="71079">
                  <c:v>-5.717000000000013</c:v>
                </c:pt>
                <c:pt idx="71080">
                  <c:v>-5.7150000000000034</c:v>
                </c:pt>
                <c:pt idx="71081">
                  <c:v>-5.7129999999999939</c:v>
                </c:pt>
                <c:pt idx="71082">
                  <c:v>-5.7110000000000127</c:v>
                </c:pt>
                <c:pt idx="71083">
                  <c:v>-5.7090000000000032</c:v>
                </c:pt>
                <c:pt idx="71084">
                  <c:v>-5.7069999999999936</c:v>
                </c:pt>
                <c:pt idx="71085">
                  <c:v>-5.7050000000000125</c:v>
                </c:pt>
                <c:pt idx="71086">
                  <c:v>-5.703000000000003</c:v>
                </c:pt>
                <c:pt idx="71087">
                  <c:v>-5.7009999999999934</c:v>
                </c:pt>
                <c:pt idx="71088">
                  <c:v>-5.6990000000000123</c:v>
                </c:pt>
                <c:pt idx="71089">
                  <c:v>-5.6970000000000027</c:v>
                </c:pt>
                <c:pt idx="71090">
                  <c:v>-5.6949999999999932</c:v>
                </c:pt>
                <c:pt idx="71091">
                  <c:v>-5.6930000000000121</c:v>
                </c:pt>
                <c:pt idx="71092">
                  <c:v>-5.6910000000000025</c:v>
                </c:pt>
                <c:pt idx="71093">
                  <c:v>-5.688999999999993</c:v>
                </c:pt>
                <c:pt idx="71094">
                  <c:v>-5.6870000000000118</c:v>
                </c:pt>
                <c:pt idx="71095">
                  <c:v>-5.6850000000000023</c:v>
                </c:pt>
                <c:pt idx="71096">
                  <c:v>-5.6829999999999927</c:v>
                </c:pt>
                <c:pt idx="71097">
                  <c:v>-5.6810000000000116</c:v>
                </c:pt>
                <c:pt idx="71098">
                  <c:v>-5.679000000000002</c:v>
                </c:pt>
                <c:pt idx="71099">
                  <c:v>-5.6769999999999925</c:v>
                </c:pt>
                <c:pt idx="71100">
                  <c:v>-5.6750000000000114</c:v>
                </c:pt>
                <c:pt idx="71101">
                  <c:v>-5.6730000000000018</c:v>
                </c:pt>
                <c:pt idx="71102">
                  <c:v>-5.6709999999999923</c:v>
                </c:pt>
                <c:pt idx="71103">
                  <c:v>-5.6690000000000111</c:v>
                </c:pt>
                <c:pt idx="71104">
                  <c:v>-5.6670000000000016</c:v>
                </c:pt>
                <c:pt idx="71105">
                  <c:v>-5.664999999999992</c:v>
                </c:pt>
                <c:pt idx="71106">
                  <c:v>-5.6630000000000109</c:v>
                </c:pt>
                <c:pt idx="71107">
                  <c:v>-5.6610000000000014</c:v>
                </c:pt>
                <c:pt idx="71108">
                  <c:v>-5.6589999999999918</c:v>
                </c:pt>
                <c:pt idx="71109">
                  <c:v>-5.6570000000000107</c:v>
                </c:pt>
                <c:pt idx="71110">
                  <c:v>-5.6550000000000011</c:v>
                </c:pt>
                <c:pt idx="71111">
                  <c:v>-5.6529999999999916</c:v>
                </c:pt>
                <c:pt idx="71112">
                  <c:v>-5.6510000000000105</c:v>
                </c:pt>
                <c:pt idx="71113">
                  <c:v>-5.6490000000000009</c:v>
                </c:pt>
                <c:pt idx="71114">
                  <c:v>-5.6469999999999914</c:v>
                </c:pt>
                <c:pt idx="71115">
                  <c:v>-5.6450000000000102</c:v>
                </c:pt>
                <c:pt idx="71116">
                  <c:v>-5.6430000000000007</c:v>
                </c:pt>
                <c:pt idx="71117">
                  <c:v>-5.6409999999999911</c:v>
                </c:pt>
                <c:pt idx="71118">
                  <c:v>-5.63900000000001</c:v>
                </c:pt>
                <c:pt idx="71119">
                  <c:v>-5.6370000000000005</c:v>
                </c:pt>
                <c:pt idx="71120">
                  <c:v>-5.6349999999999909</c:v>
                </c:pt>
                <c:pt idx="71121">
                  <c:v>-5.6330000000000098</c:v>
                </c:pt>
                <c:pt idx="71122">
                  <c:v>-5.6310000000000002</c:v>
                </c:pt>
                <c:pt idx="71123">
                  <c:v>-5.6289999999999907</c:v>
                </c:pt>
                <c:pt idx="71124">
                  <c:v>-5.6270000000000095</c:v>
                </c:pt>
                <c:pt idx="71125">
                  <c:v>-5.625</c:v>
                </c:pt>
                <c:pt idx="71126">
                  <c:v>-5.6229999999999905</c:v>
                </c:pt>
                <c:pt idx="71127">
                  <c:v>-5.6210000000000093</c:v>
                </c:pt>
                <c:pt idx="71128">
                  <c:v>-5.6189999999999998</c:v>
                </c:pt>
                <c:pt idx="71129">
                  <c:v>-5.6169999999999902</c:v>
                </c:pt>
                <c:pt idx="71130">
                  <c:v>-5.6150000000000091</c:v>
                </c:pt>
                <c:pt idx="71131">
                  <c:v>-5.6129999999999995</c:v>
                </c:pt>
                <c:pt idx="71132">
                  <c:v>-5.61099999999999</c:v>
                </c:pt>
                <c:pt idx="71133">
                  <c:v>-5.6090000000000089</c:v>
                </c:pt>
                <c:pt idx="71134">
                  <c:v>-5.6069999999999993</c:v>
                </c:pt>
                <c:pt idx="71135">
                  <c:v>-5.6049999999999898</c:v>
                </c:pt>
                <c:pt idx="71136">
                  <c:v>-5.6030000000000086</c:v>
                </c:pt>
                <c:pt idx="71137">
                  <c:v>-5.6009999999999991</c:v>
                </c:pt>
                <c:pt idx="71138">
                  <c:v>-5.5989999999999895</c:v>
                </c:pt>
                <c:pt idx="71139">
                  <c:v>-5.5970000000000084</c:v>
                </c:pt>
                <c:pt idx="71140">
                  <c:v>-5.5949999999999989</c:v>
                </c:pt>
                <c:pt idx="71141">
                  <c:v>-5.5929999999999893</c:v>
                </c:pt>
                <c:pt idx="71142">
                  <c:v>-5.5910000000000082</c:v>
                </c:pt>
                <c:pt idx="71143">
                  <c:v>-5.5889999999999986</c:v>
                </c:pt>
                <c:pt idx="71144">
                  <c:v>-5.5869999999999891</c:v>
                </c:pt>
                <c:pt idx="71145">
                  <c:v>-5.585000000000008</c:v>
                </c:pt>
                <c:pt idx="71146">
                  <c:v>-5.5829999999999984</c:v>
                </c:pt>
                <c:pt idx="71147">
                  <c:v>-5.5809999999999889</c:v>
                </c:pt>
                <c:pt idx="71148">
                  <c:v>-5.5790000000000077</c:v>
                </c:pt>
                <c:pt idx="71149">
                  <c:v>-5.5769999999999982</c:v>
                </c:pt>
                <c:pt idx="71150">
                  <c:v>-5.5749999999999886</c:v>
                </c:pt>
                <c:pt idx="71151">
                  <c:v>-5.5730000000000075</c:v>
                </c:pt>
                <c:pt idx="71152">
                  <c:v>-5.570999999999998</c:v>
                </c:pt>
                <c:pt idx="71153">
                  <c:v>-5.5689999999999884</c:v>
                </c:pt>
                <c:pt idx="71154">
                  <c:v>-5.5670000000000073</c:v>
                </c:pt>
                <c:pt idx="71155">
                  <c:v>-5.5649999999999977</c:v>
                </c:pt>
                <c:pt idx="71156">
                  <c:v>-5.5629999999999882</c:v>
                </c:pt>
                <c:pt idx="71157">
                  <c:v>-5.561000000000007</c:v>
                </c:pt>
                <c:pt idx="71158">
                  <c:v>-5.5589999999999975</c:v>
                </c:pt>
                <c:pt idx="71159">
                  <c:v>-5.5569999999999879</c:v>
                </c:pt>
                <c:pt idx="71160">
                  <c:v>-5.5550000000000068</c:v>
                </c:pt>
                <c:pt idx="71161">
                  <c:v>-5.5529999999999973</c:v>
                </c:pt>
                <c:pt idx="71162">
                  <c:v>-5.5509999999999877</c:v>
                </c:pt>
                <c:pt idx="71163">
                  <c:v>-5.5490000000000066</c:v>
                </c:pt>
                <c:pt idx="71164">
                  <c:v>-5.546999999999997</c:v>
                </c:pt>
                <c:pt idx="71165">
                  <c:v>-5.5449999999999875</c:v>
                </c:pt>
                <c:pt idx="71166">
                  <c:v>-5.5430000000000064</c:v>
                </c:pt>
                <c:pt idx="71167">
                  <c:v>-5.5409999999999968</c:v>
                </c:pt>
                <c:pt idx="71168">
                  <c:v>-5.5389999999999873</c:v>
                </c:pt>
                <c:pt idx="71169">
                  <c:v>-5.5370000000000061</c:v>
                </c:pt>
                <c:pt idx="71170">
                  <c:v>-5.5349999999999966</c:v>
                </c:pt>
                <c:pt idx="71171">
                  <c:v>-5.532999999999987</c:v>
                </c:pt>
                <c:pt idx="71172">
                  <c:v>-5.5310000000000059</c:v>
                </c:pt>
                <c:pt idx="71173">
                  <c:v>-5.5289999999999964</c:v>
                </c:pt>
                <c:pt idx="71174">
                  <c:v>-5.5269999999999868</c:v>
                </c:pt>
                <c:pt idx="71175">
                  <c:v>-5.5250000000000057</c:v>
                </c:pt>
                <c:pt idx="71176">
                  <c:v>-5.5229999999999961</c:v>
                </c:pt>
                <c:pt idx="71177">
                  <c:v>-5.5209999999999866</c:v>
                </c:pt>
                <c:pt idx="71178">
                  <c:v>-5.5190000000000055</c:v>
                </c:pt>
                <c:pt idx="71179">
                  <c:v>-5.5169999999999959</c:v>
                </c:pt>
                <c:pt idx="71180">
                  <c:v>-5.5149999999999864</c:v>
                </c:pt>
                <c:pt idx="71181">
                  <c:v>-5.5130000000000052</c:v>
                </c:pt>
                <c:pt idx="71182">
                  <c:v>-5.5109999999999957</c:v>
                </c:pt>
                <c:pt idx="71183">
                  <c:v>-5.5089999999999861</c:v>
                </c:pt>
                <c:pt idx="71184">
                  <c:v>-5.507000000000005</c:v>
                </c:pt>
                <c:pt idx="71185">
                  <c:v>-5.5049999999999955</c:v>
                </c:pt>
                <c:pt idx="71186">
                  <c:v>-5.5029999999999859</c:v>
                </c:pt>
                <c:pt idx="71187">
                  <c:v>-5.5010000000000048</c:v>
                </c:pt>
                <c:pt idx="71188">
                  <c:v>-5.4989999999999952</c:v>
                </c:pt>
                <c:pt idx="71189">
                  <c:v>-5.4970000000000141</c:v>
                </c:pt>
                <c:pt idx="71190">
                  <c:v>-5.4950000000000045</c:v>
                </c:pt>
                <c:pt idx="71191">
                  <c:v>-5.492999999999995</c:v>
                </c:pt>
                <c:pt idx="71192">
                  <c:v>-5.4910000000000139</c:v>
                </c:pt>
                <c:pt idx="71193">
                  <c:v>-5.4890000000000043</c:v>
                </c:pt>
                <c:pt idx="71194">
                  <c:v>-5.4869999999999948</c:v>
                </c:pt>
                <c:pt idx="71195">
                  <c:v>-5.4850000000000136</c:v>
                </c:pt>
                <c:pt idx="71196">
                  <c:v>-5.4830000000000041</c:v>
                </c:pt>
                <c:pt idx="71197">
                  <c:v>-5.4809999999999945</c:v>
                </c:pt>
                <c:pt idx="71198">
                  <c:v>-5.4790000000000134</c:v>
                </c:pt>
                <c:pt idx="71199">
                  <c:v>-5.4770000000000039</c:v>
                </c:pt>
                <c:pt idx="71200">
                  <c:v>-5.4749999999999943</c:v>
                </c:pt>
                <c:pt idx="71201">
                  <c:v>-5.4730000000000132</c:v>
                </c:pt>
                <c:pt idx="71202">
                  <c:v>-5.4710000000000036</c:v>
                </c:pt>
                <c:pt idx="71203">
                  <c:v>-5.4689999999999941</c:v>
                </c:pt>
                <c:pt idx="71204">
                  <c:v>-5.467000000000013</c:v>
                </c:pt>
                <c:pt idx="71205">
                  <c:v>-5.4650000000000034</c:v>
                </c:pt>
                <c:pt idx="71206">
                  <c:v>-5.4629999999999939</c:v>
                </c:pt>
                <c:pt idx="71207">
                  <c:v>-5.4610000000000127</c:v>
                </c:pt>
                <c:pt idx="71208">
                  <c:v>-5.4590000000000032</c:v>
                </c:pt>
                <c:pt idx="71209">
                  <c:v>-5.4569999999999936</c:v>
                </c:pt>
                <c:pt idx="71210">
                  <c:v>-5.4550000000000125</c:v>
                </c:pt>
                <c:pt idx="71211">
                  <c:v>-5.453000000000003</c:v>
                </c:pt>
                <c:pt idx="71212">
                  <c:v>-5.4509999999999934</c:v>
                </c:pt>
                <c:pt idx="71213">
                  <c:v>-5.4490000000000123</c:v>
                </c:pt>
                <c:pt idx="71214">
                  <c:v>-5.4470000000000027</c:v>
                </c:pt>
                <c:pt idx="71215">
                  <c:v>-5.4449999999999932</c:v>
                </c:pt>
                <c:pt idx="71216">
                  <c:v>-5.4430000000000121</c:v>
                </c:pt>
                <c:pt idx="71217">
                  <c:v>-5.4410000000000025</c:v>
                </c:pt>
                <c:pt idx="71218">
                  <c:v>-5.438999999999993</c:v>
                </c:pt>
                <c:pt idx="71219">
                  <c:v>-5.4370000000000118</c:v>
                </c:pt>
                <c:pt idx="71220">
                  <c:v>-5.4350000000000023</c:v>
                </c:pt>
                <c:pt idx="71221">
                  <c:v>-5.4329999999999927</c:v>
                </c:pt>
                <c:pt idx="71222">
                  <c:v>-5.4310000000000116</c:v>
                </c:pt>
                <c:pt idx="71223">
                  <c:v>-5.429000000000002</c:v>
                </c:pt>
                <c:pt idx="71224">
                  <c:v>-5.4269999999999925</c:v>
                </c:pt>
                <c:pt idx="71225">
                  <c:v>-5.4250000000000114</c:v>
                </c:pt>
                <c:pt idx="71226">
                  <c:v>-5.4230000000000018</c:v>
                </c:pt>
                <c:pt idx="71227">
                  <c:v>-5.4209999999999923</c:v>
                </c:pt>
                <c:pt idx="71228">
                  <c:v>-5.4190000000000111</c:v>
                </c:pt>
                <c:pt idx="71229">
                  <c:v>-5.4170000000000016</c:v>
                </c:pt>
                <c:pt idx="71230">
                  <c:v>-5.414999999999992</c:v>
                </c:pt>
                <c:pt idx="71231">
                  <c:v>-5.4130000000000109</c:v>
                </c:pt>
                <c:pt idx="71232">
                  <c:v>-5.4110000000000014</c:v>
                </c:pt>
                <c:pt idx="71233">
                  <c:v>-5.4089999999999918</c:v>
                </c:pt>
                <c:pt idx="71234">
                  <c:v>-5.4070000000000107</c:v>
                </c:pt>
                <c:pt idx="71235">
                  <c:v>-5.4050000000000011</c:v>
                </c:pt>
                <c:pt idx="71236">
                  <c:v>-5.4029999999999916</c:v>
                </c:pt>
                <c:pt idx="71237">
                  <c:v>-5.4010000000000105</c:v>
                </c:pt>
                <c:pt idx="71238">
                  <c:v>-5.3990000000000009</c:v>
                </c:pt>
                <c:pt idx="71239">
                  <c:v>-5.3969999999999914</c:v>
                </c:pt>
                <c:pt idx="71240">
                  <c:v>-5.3950000000000102</c:v>
                </c:pt>
                <c:pt idx="71241">
                  <c:v>-5.3930000000000007</c:v>
                </c:pt>
                <c:pt idx="71242">
                  <c:v>-5.3909999999999911</c:v>
                </c:pt>
                <c:pt idx="71243">
                  <c:v>-5.38900000000001</c:v>
                </c:pt>
                <c:pt idx="71244">
                  <c:v>-5.3870000000000005</c:v>
                </c:pt>
                <c:pt idx="71245">
                  <c:v>-5.3849999999999909</c:v>
                </c:pt>
                <c:pt idx="71246">
                  <c:v>-5.3830000000000098</c:v>
                </c:pt>
                <c:pt idx="71247">
                  <c:v>-5.3810000000000002</c:v>
                </c:pt>
                <c:pt idx="71248">
                  <c:v>-5.3789999999999907</c:v>
                </c:pt>
                <c:pt idx="71249">
                  <c:v>-5.3770000000000095</c:v>
                </c:pt>
                <c:pt idx="71250">
                  <c:v>-5.375</c:v>
                </c:pt>
                <c:pt idx="71251">
                  <c:v>-5.3729999999999905</c:v>
                </c:pt>
                <c:pt idx="71252">
                  <c:v>-5.3710000000000093</c:v>
                </c:pt>
                <c:pt idx="71253">
                  <c:v>-5.3689999999999998</c:v>
                </c:pt>
                <c:pt idx="71254">
                  <c:v>-5.3669999999999902</c:v>
                </c:pt>
                <c:pt idx="71255">
                  <c:v>-5.3650000000000091</c:v>
                </c:pt>
                <c:pt idx="71256">
                  <c:v>-5.3629999999999995</c:v>
                </c:pt>
                <c:pt idx="71257">
                  <c:v>-5.36099999999999</c:v>
                </c:pt>
                <c:pt idx="71258">
                  <c:v>-5.3590000000000089</c:v>
                </c:pt>
                <c:pt idx="71259">
                  <c:v>-5.3569999999999993</c:v>
                </c:pt>
                <c:pt idx="71260">
                  <c:v>-5.3549999999999898</c:v>
                </c:pt>
                <c:pt idx="71261">
                  <c:v>-5.3530000000000086</c:v>
                </c:pt>
                <c:pt idx="71262">
                  <c:v>-5.3509999999999991</c:v>
                </c:pt>
                <c:pt idx="71263">
                  <c:v>-5.3489999999999895</c:v>
                </c:pt>
                <c:pt idx="71264">
                  <c:v>-5.3470000000000084</c:v>
                </c:pt>
                <c:pt idx="71265">
                  <c:v>-5.3449999999999989</c:v>
                </c:pt>
                <c:pt idx="71266">
                  <c:v>-5.3429999999999893</c:v>
                </c:pt>
                <c:pt idx="71267">
                  <c:v>-5.3410000000000082</c:v>
                </c:pt>
                <c:pt idx="71268">
                  <c:v>-5.3389999999999986</c:v>
                </c:pt>
                <c:pt idx="71269">
                  <c:v>-5.3369999999999891</c:v>
                </c:pt>
                <c:pt idx="71270">
                  <c:v>-5.335000000000008</c:v>
                </c:pt>
                <c:pt idx="71271">
                  <c:v>-5.3329999999999984</c:v>
                </c:pt>
                <c:pt idx="71272">
                  <c:v>-5.3309999999999889</c:v>
                </c:pt>
                <c:pt idx="71273">
                  <c:v>-5.3290000000000077</c:v>
                </c:pt>
                <c:pt idx="71274">
                  <c:v>-5.3269999999999982</c:v>
                </c:pt>
                <c:pt idx="71275">
                  <c:v>-5.3249999999999886</c:v>
                </c:pt>
                <c:pt idx="71276">
                  <c:v>-5.3230000000000075</c:v>
                </c:pt>
                <c:pt idx="71277">
                  <c:v>-5.320999999999998</c:v>
                </c:pt>
                <c:pt idx="71278">
                  <c:v>-5.3189999999999884</c:v>
                </c:pt>
                <c:pt idx="71279">
                  <c:v>-5.3170000000000073</c:v>
                </c:pt>
                <c:pt idx="71280">
                  <c:v>-5.3149999999999977</c:v>
                </c:pt>
                <c:pt idx="71281">
                  <c:v>-5.3129999999999882</c:v>
                </c:pt>
                <c:pt idx="71282">
                  <c:v>-5.311000000000007</c:v>
                </c:pt>
                <c:pt idx="71283">
                  <c:v>-5.3089999999999975</c:v>
                </c:pt>
                <c:pt idx="71284">
                  <c:v>-5.3069999999999879</c:v>
                </c:pt>
                <c:pt idx="71285">
                  <c:v>-5.3050000000000068</c:v>
                </c:pt>
                <c:pt idx="71286">
                  <c:v>-5.3029999999999973</c:v>
                </c:pt>
                <c:pt idx="71287">
                  <c:v>-5.3009999999999877</c:v>
                </c:pt>
                <c:pt idx="71288">
                  <c:v>-5.2990000000000066</c:v>
                </c:pt>
                <c:pt idx="71289">
                  <c:v>-5.296999999999997</c:v>
                </c:pt>
                <c:pt idx="71290">
                  <c:v>-5.2949999999999875</c:v>
                </c:pt>
                <c:pt idx="71291">
                  <c:v>-5.2930000000000064</c:v>
                </c:pt>
                <c:pt idx="71292">
                  <c:v>-5.2909999999999968</c:v>
                </c:pt>
                <c:pt idx="71293">
                  <c:v>-5.2889999999999873</c:v>
                </c:pt>
                <c:pt idx="71294">
                  <c:v>-5.2870000000000061</c:v>
                </c:pt>
                <c:pt idx="71295">
                  <c:v>-5.2849999999999966</c:v>
                </c:pt>
                <c:pt idx="71296">
                  <c:v>-5.282999999999987</c:v>
                </c:pt>
                <c:pt idx="71297">
                  <c:v>-5.2810000000000059</c:v>
                </c:pt>
                <c:pt idx="71298">
                  <c:v>-5.2789999999999964</c:v>
                </c:pt>
                <c:pt idx="71299">
                  <c:v>-5.2769999999999868</c:v>
                </c:pt>
                <c:pt idx="71300">
                  <c:v>-5.2750000000000057</c:v>
                </c:pt>
                <c:pt idx="71301">
                  <c:v>-5.2729999999999961</c:v>
                </c:pt>
                <c:pt idx="71302">
                  <c:v>-5.2709999999999866</c:v>
                </c:pt>
                <c:pt idx="71303">
                  <c:v>-5.2690000000000055</c:v>
                </c:pt>
                <c:pt idx="71304">
                  <c:v>-5.2669999999999959</c:v>
                </c:pt>
                <c:pt idx="71305">
                  <c:v>-5.2649999999999864</c:v>
                </c:pt>
                <c:pt idx="71306">
                  <c:v>-5.2630000000000052</c:v>
                </c:pt>
                <c:pt idx="71307">
                  <c:v>-5.2609999999999957</c:v>
                </c:pt>
                <c:pt idx="71308">
                  <c:v>-5.2589999999999861</c:v>
                </c:pt>
                <c:pt idx="71309">
                  <c:v>-5.257000000000005</c:v>
                </c:pt>
                <c:pt idx="71310">
                  <c:v>-5.2549999999999955</c:v>
                </c:pt>
                <c:pt idx="71311">
                  <c:v>-5.2529999999999859</c:v>
                </c:pt>
                <c:pt idx="71312">
                  <c:v>-5.2510000000000048</c:v>
                </c:pt>
                <c:pt idx="71313">
                  <c:v>-5.2489999999999952</c:v>
                </c:pt>
                <c:pt idx="71314">
                  <c:v>-5.2470000000000141</c:v>
                </c:pt>
                <c:pt idx="71315">
                  <c:v>-5.2450000000000045</c:v>
                </c:pt>
                <c:pt idx="71316">
                  <c:v>-5.242999999999995</c:v>
                </c:pt>
                <c:pt idx="71317">
                  <c:v>-5.2410000000000139</c:v>
                </c:pt>
                <c:pt idx="71318">
                  <c:v>-5.2390000000000043</c:v>
                </c:pt>
                <c:pt idx="71319">
                  <c:v>-5.2369999999999948</c:v>
                </c:pt>
                <c:pt idx="71320">
                  <c:v>-5.2350000000000136</c:v>
                </c:pt>
                <c:pt idx="71321">
                  <c:v>-5.2330000000000041</c:v>
                </c:pt>
                <c:pt idx="71322">
                  <c:v>-5.2309999999999945</c:v>
                </c:pt>
                <c:pt idx="71323">
                  <c:v>-5.2290000000000134</c:v>
                </c:pt>
                <c:pt idx="71324">
                  <c:v>-5.2270000000000039</c:v>
                </c:pt>
                <c:pt idx="71325">
                  <c:v>-5.2249999999999943</c:v>
                </c:pt>
                <c:pt idx="71326">
                  <c:v>-5.2230000000000132</c:v>
                </c:pt>
                <c:pt idx="71327">
                  <c:v>-5.2210000000000036</c:v>
                </c:pt>
                <c:pt idx="71328">
                  <c:v>-5.2189999999999941</c:v>
                </c:pt>
                <c:pt idx="71329">
                  <c:v>-5.217000000000013</c:v>
                </c:pt>
                <c:pt idx="71330">
                  <c:v>-5.2150000000000034</c:v>
                </c:pt>
                <c:pt idx="71331">
                  <c:v>-5.2129999999999939</c:v>
                </c:pt>
                <c:pt idx="71332">
                  <c:v>-5.2110000000000127</c:v>
                </c:pt>
                <c:pt idx="71333">
                  <c:v>-5.2090000000000032</c:v>
                </c:pt>
                <c:pt idx="71334">
                  <c:v>-5.2069999999999936</c:v>
                </c:pt>
                <c:pt idx="71335">
                  <c:v>-5.2050000000000125</c:v>
                </c:pt>
                <c:pt idx="71336">
                  <c:v>-5.203000000000003</c:v>
                </c:pt>
                <c:pt idx="71337">
                  <c:v>-5.2009999999999934</c:v>
                </c:pt>
                <c:pt idx="71338">
                  <c:v>-5.1990000000000123</c:v>
                </c:pt>
                <c:pt idx="71339">
                  <c:v>-5.1970000000000027</c:v>
                </c:pt>
                <c:pt idx="71340">
                  <c:v>-5.1949999999999932</c:v>
                </c:pt>
                <c:pt idx="71341">
                  <c:v>-5.1930000000000121</c:v>
                </c:pt>
                <c:pt idx="71342">
                  <c:v>-5.1910000000000025</c:v>
                </c:pt>
                <c:pt idx="71343">
                  <c:v>-5.188999999999993</c:v>
                </c:pt>
                <c:pt idx="71344">
                  <c:v>-5.1870000000000118</c:v>
                </c:pt>
                <c:pt idx="71345">
                  <c:v>-5.1850000000000023</c:v>
                </c:pt>
                <c:pt idx="71346">
                  <c:v>-5.1829999999999927</c:v>
                </c:pt>
                <c:pt idx="71347">
                  <c:v>-5.1810000000000116</c:v>
                </c:pt>
                <c:pt idx="71348">
                  <c:v>-5.179000000000002</c:v>
                </c:pt>
                <c:pt idx="71349">
                  <c:v>-5.1769999999999925</c:v>
                </c:pt>
                <c:pt idx="71350">
                  <c:v>-5.1750000000000114</c:v>
                </c:pt>
                <c:pt idx="71351">
                  <c:v>-5.1730000000000018</c:v>
                </c:pt>
                <c:pt idx="71352">
                  <c:v>-5.1709999999999923</c:v>
                </c:pt>
                <c:pt idx="71353">
                  <c:v>-5.1690000000000111</c:v>
                </c:pt>
                <c:pt idx="71354">
                  <c:v>-5.1670000000000016</c:v>
                </c:pt>
                <c:pt idx="71355">
                  <c:v>-5.164999999999992</c:v>
                </c:pt>
                <c:pt idx="71356">
                  <c:v>-5.1630000000000109</c:v>
                </c:pt>
                <c:pt idx="71357">
                  <c:v>-5.1610000000000014</c:v>
                </c:pt>
                <c:pt idx="71358">
                  <c:v>-5.1589999999999918</c:v>
                </c:pt>
                <c:pt idx="71359">
                  <c:v>-5.1570000000000107</c:v>
                </c:pt>
                <c:pt idx="71360">
                  <c:v>-5.1550000000000011</c:v>
                </c:pt>
                <c:pt idx="71361">
                  <c:v>-5.1529999999999916</c:v>
                </c:pt>
                <c:pt idx="71362">
                  <c:v>-5.1510000000000105</c:v>
                </c:pt>
                <c:pt idx="71363">
                  <c:v>-5.1490000000000009</c:v>
                </c:pt>
                <c:pt idx="71364">
                  <c:v>-5.1469999999999914</c:v>
                </c:pt>
                <c:pt idx="71365">
                  <c:v>-5.1450000000000102</c:v>
                </c:pt>
                <c:pt idx="71366">
                  <c:v>-5.1430000000000007</c:v>
                </c:pt>
                <c:pt idx="71367">
                  <c:v>-5.1409999999999911</c:v>
                </c:pt>
                <c:pt idx="71368">
                  <c:v>-5.13900000000001</c:v>
                </c:pt>
                <c:pt idx="71369">
                  <c:v>-5.1370000000000005</c:v>
                </c:pt>
                <c:pt idx="71370">
                  <c:v>-5.1349999999999909</c:v>
                </c:pt>
                <c:pt idx="71371">
                  <c:v>-5.1330000000000098</c:v>
                </c:pt>
                <c:pt idx="71372">
                  <c:v>-5.1310000000000002</c:v>
                </c:pt>
                <c:pt idx="71373">
                  <c:v>-5.1289999999999907</c:v>
                </c:pt>
                <c:pt idx="71374">
                  <c:v>-5.1270000000000095</c:v>
                </c:pt>
                <c:pt idx="71375">
                  <c:v>-5.125</c:v>
                </c:pt>
                <c:pt idx="71376">
                  <c:v>-5.1229999999999905</c:v>
                </c:pt>
                <c:pt idx="71377">
                  <c:v>-5.1210000000000093</c:v>
                </c:pt>
                <c:pt idx="71378">
                  <c:v>-5.1189999999999998</c:v>
                </c:pt>
                <c:pt idx="71379">
                  <c:v>-5.1169999999999902</c:v>
                </c:pt>
                <c:pt idx="71380">
                  <c:v>-5.1150000000000091</c:v>
                </c:pt>
                <c:pt idx="71381">
                  <c:v>-5.1129999999999995</c:v>
                </c:pt>
                <c:pt idx="71382">
                  <c:v>-5.11099999999999</c:v>
                </c:pt>
                <c:pt idx="71383">
                  <c:v>-5.1090000000000089</c:v>
                </c:pt>
                <c:pt idx="71384">
                  <c:v>-5.1069999999999993</c:v>
                </c:pt>
                <c:pt idx="71385">
                  <c:v>-5.1049999999999898</c:v>
                </c:pt>
                <c:pt idx="71386">
                  <c:v>-5.1030000000000086</c:v>
                </c:pt>
                <c:pt idx="71387">
                  <c:v>-5.1009999999999991</c:v>
                </c:pt>
                <c:pt idx="71388">
                  <c:v>-5.0989999999999895</c:v>
                </c:pt>
                <c:pt idx="71389">
                  <c:v>-5.0970000000000084</c:v>
                </c:pt>
                <c:pt idx="71390">
                  <c:v>-5.0949999999999989</c:v>
                </c:pt>
                <c:pt idx="71391">
                  <c:v>-5.0929999999999893</c:v>
                </c:pt>
                <c:pt idx="71392">
                  <c:v>-5.0910000000000082</c:v>
                </c:pt>
                <c:pt idx="71393">
                  <c:v>-5.0889999999999986</c:v>
                </c:pt>
                <c:pt idx="71394">
                  <c:v>-5.0869999999999891</c:v>
                </c:pt>
                <c:pt idx="71395">
                  <c:v>-5.085000000000008</c:v>
                </c:pt>
                <c:pt idx="71396">
                  <c:v>-5.0829999999999984</c:v>
                </c:pt>
                <c:pt idx="71397">
                  <c:v>-5.0809999999999889</c:v>
                </c:pt>
                <c:pt idx="71398">
                  <c:v>-5.0790000000000077</c:v>
                </c:pt>
                <c:pt idx="71399">
                  <c:v>-5.0769999999999982</c:v>
                </c:pt>
                <c:pt idx="71400">
                  <c:v>-5.0749999999999886</c:v>
                </c:pt>
                <c:pt idx="71401">
                  <c:v>-5.0730000000000075</c:v>
                </c:pt>
                <c:pt idx="71402">
                  <c:v>-5.070999999999998</c:v>
                </c:pt>
                <c:pt idx="71403">
                  <c:v>-5.0689999999999884</c:v>
                </c:pt>
                <c:pt idx="71404">
                  <c:v>-5.0670000000000073</c:v>
                </c:pt>
                <c:pt idx="71405">
                  <c:v>-5.0649999999999977</c:v>
                </c:pt>
                <c:pt idx="71406">
                  <c:v>-5.0629999999999882</c:v>
                </c:pt>
                <c:pt idx="71407">
                  <c:v>-5.061000000000007</c:v>
                </c:pt>
                <c:pt idx="71408">
                  <c:v>-5.0589999999999975</c:v>
                </c:pt>
                <c:pt idx="71409">
                  <c:v>-5.0569999999999879</c:v>
                </c:pt>
                <c:pt idx="71410">
                  <c:v>-5.0550000000000068</c:v>
                </c:pt>
                <c:pt idx="71411">
                  <c:v>-5.0529999999999973</c:v>
                </c:pt>
                <c:pt idx="71412">
                  <c:v>-5.0509999999999877</c:v>
                </c:pt>
                <c:pt idx="71413">
                  <c:v>-5.0490000000000066</c:v>
                </c:pt>
                <c:pt idx="71414">
                  <c:v>-5.046999999999997</c:v>
                </c:pt>
                <c:pt idx="71415">
                  <c:v>-5.0449999999999875</c:v>
                </c:pt>
                <c:pt idx="71416">
                  <c:v>-5.0430000000000064</c:v>
                </c:pt>
                <c:pt idx="71417">
                  <c:v>-5.0409999999999968</c:v>
                </c:pt>
                <c:pt idx="71418">
                  <c:v>-5.0389999999999873</c:v>
                </c:pt>
                <c:pt idx="71419">
                  <c:v>-5.0370000000000061</c:v>
                </c:pt>
                <c:pt idx="71420">
                  <c:v>-5.0349999999999966</c:v>
                </c:pt>
                <c:pt idx="71421">
                  <c:v>-5.032999999999987</c:v>
                </c:pt>
                <c:pt idx="71422">
                  <c:v>-5.0310000000000059</c:v>
                </c:pt>
                <c:pt idx="71423">
                  <c:v>-5.0289999999999964</c:v>
                </c:pt>
                <c:pt idx="71424">
                  <c:v>-5.0269999999999868</c:v>
                </c:pt>
                <c:pt idx="71425">
                  <c:v>-5.0250000000000057</c:v>
                </c:pt>
                <c:pt idx="71426">
                  <c:v>-5.0229999999999961</c:v>
                </c:pt>
                <c:pt idx="71427">
                  <c:v>-5.0209999999999866</c:v>
                </c:pt>
                <c:pt idx="71428">
                  <c:v>-5.0190000000000055</c:v>
                </c:pt>
                <c:pt idx="71429">
                  <c:v>-5.0169999999999959</c:v>
                </c:pt>
                <c:pt idx="71430">
                  <c:v>-5.0149999999999864</c:v>
                </c:pt>
                <c:pt idx="71431">
                  <c:v>-5.0130000000000052</c:v>
                </c:pt>
                <c:pt idx="71432">
                  <c:v>-5.0109999999999957</c:v>
                </c:pt>
                <c:pt idx="71433">
                  <c:v>-5.0089999999999861</c:v>
                </c:pt>
                <c:pt idx="71434">
                  <c:v>-5.007000000000005</c:v>
                </c:pt>
                <c:pt idx="71435">
                  <c:v>-5.0049999999999955</c:v>
                </c:pt>
                <c:pt idx="71436">
                  <c:v>-5.0029999999999859</c:v>
                </c:pt>
                <c:pt idx="71437">
                  <c:v>-5.0010000000000048</c:v>
                </c:pt>
                <c:pt idx="71438">
                  <c:v>-4.9989999999999952</c:v>
                </c:pt>
                <c:pt idx="71439">
                  <c:v>-4.9970000000000141</c:v>
                </c:pt>
                <c:pt idx="71440">
                  <c:v>-4.9950000000000045</c:v>
                </c:pt>
                <c:pt idx="71441">
                  <c:v>-4.992999999999995</c:v>
                </c:pt>
                <c:pt idx="71442">
                  <c:v>-4.9910000000000139</c:v>
                </c:pt>
                <c:pt idx="71443">
                  <c:v>-4.9890000000000043</c:v>
                </c:pt>
                <c:pt idx="71444">
                  <c:v>-4.9869999999999948</c:v>
                </c:pt>
                <c:pt idx="71445">
                  <c:v>-4.9850000000000136</c:v>
                </c:pt>
                <c:pt idx="71446">
                  <c:v>-4.9830000000000041</c:v>
                </c:pt>
                <c:pt idx="71447">
                  <c:v>-4.9809999999999945</c:v>
                </c:pt>
                <c:pt idx="71448">
                  <c:v>-4.9790000000000134</c:v>
                </c:pt>
                <c:pt idx="71449">
                  <c:v>-4.9770000000000039</c:v>
                </c:pt>
                <c:pt idx="71450">
                  <c:v>-4.9749999999999943</c:v>
                </c:pt>
                <c:pt idx="71451">
                  <c:v>-4.9730000000000132</c:v>
                </c:pt>
                <c:pt idx="71452">
                  <c:v>-4.9710000000000036</c:v>
                </c:pt>
                <c:pt idx="71453">
                  <c:v>-4.9689999999999941</c:v>
                </c:pt>
                <c:pt idx="71454">
                  <c:v>-4.967000000000013</c:v>
                </c:pt>
                <c:pt idx="71455">
                  <c:v>-4.9650000000000034</c:v>
                </c:pt>
                <c:pt idx="71456">
                  <c:v>-4.9629999999999939</c:v>
                </c:pt>
                <c:pt idx="71457">
                  <c:v>-4.9610000000000127</c:v>
                </c:pt>
                <c:pt idx="71458">
                  <c:v>-4.9590000000000032</c:v>
                </c:pt>
                <c:pt idx="71459">
                  <c:v>-4.9569999999999936</c:v>
                </c:pt>
                <c:pt idx="71460">
                  <c:v>-4.9550000000000125</c:v>
                </c:pt>
                <c:pt idx="71461">
                  <c:v>-4.953000000000003</c:v>
                </c:pt>
                <c:pt idx="71462">
                  <c:v>-4.9509999999999934</c:v>
                </c:pt>
                <c:pt idx="71463">
                  <c:v>-4.9490000000000123</c:v>
                </c:pt>
                <c:pt idx="71464">
                  <c:v>-4.9470000000000027</c:v>
                </c:pt>
                <c:pt idx="71465">
                  <c:v>-4.9449999999999932</c:v>
                </c:pt>
                <c:pt idx="71466">
                  <c:v>-4.9430000000000121</c:v>
                </c:pt>
                <c:pt idx="71467">
                  <c:v>-4.9410000000000025</c:v>
                </c:pt>
                <c:pt idx="71468">
                  <c:v>-4.938999999999993</c:v>
                </c:pt>
                <c:pt idx="71469">
                  <c:v>-4.9370000000000118</c:v>
                </c:pt>
                <c:pt idx="71470">
                  <c:v>-4.9350000000000023</c:v>
                </c:pt>
                <c:pt idx="71471">
                  <c:v>-4.9329999999999927</c:v>
                </c:pt>
                <c:pt idx="71472">
                  <c:v>-4.9310000000000116</c:v>
                </c:pt>
                <c:pt idx="71473">
                  <c:v>-4.929000000000002</c:v>
                </c:pt>
                <c:pt idx="71474">
                  <c:v>-4.9269999999999925</c:v>
                </c:pt>
                <c:pt idx="71475">
                  <c:v>-4.9250000000000114</c:v>
                </c:pt>
                <c:pt idx="71476">
                  <c:v>-4.9230000000000018</c:v>
                </c:pt>
                <c:pt idx="71477">
                  <c:v>-4.9209999999999923</c:v>
                </c:pt>
                <c:pt idx="71478">
                  <c:v>-4.9190000000000111</c:v>
                </c:pt>
                <c:pt idx="71479">
                  <c:v>-4.9170000000000016</c:v>
                </c:pt>
                <c:pt idx="71480">
                  <c:v>-4.914999999999992</c:v>
                </c:pt>
                <c:pt idx="71481">
                  <c:v>-4.9130000000000109</c:v>
                </c:pt>
                <c:pt idx="71482">
                  <c:v>-4.9110000000000014</c:v>
                </c:pt>
                <c:pt idx="71483">
                  <c:v>-4.9089999999999918</c:v>
                </c:pt>
                <c:pt idx="71484">
                  <c:v>-4.9070000000000107</c:v>
                </c:pt>
                <c:pt idx="71485">
                  <c:v>-4.9050000000000011</c:v>
                </c:pt>
                <c:pt idx="71486">
                  <c:v>-4.9029999999999916</c:v>
                </c:pt>
                <c:pt idx="71487">
                  <c:v>-4.9010000000000105</c:v>
                </c:pt>
                <c:pt idx="71488">
                  <c:v>-4.8990000000000009</c:v>
                </c:pt>
                <c:pt idx="71489">
                  <c:v>-4.8969999999999914</c:v>
                </c:pt>
                <c:pt idx="71490">
                  <c:v>-4.8950000000000102</c:v>
                </c:pt>
                <c:pt idx="71491">
                  <c:v>-4.8930000000000007</c:v>
                </c:pt>
                <c:pt idx="71492">
                  <c:v>-4.8909999999999911</c:v>
                </c:pt>
                <c:pt idx="71493">
                  <c:v>-4.88900000000001</c:v>
                </c:pt>
                <c:pt idx="71494">
                  <c:v>-4.8870000000000005</c:v>
                </c:pt>
                <c:pt idx="71495">
                  <c:v>-4.8849999999999909</c:v>
                </c:pt>
                <c:pt idx="71496">
                  <c:v>-4.8830000000000098</c:v>
                </c:pt>
                <c:pt idx="71497">
                  <c:v>-4.8810000000000002</c:v>
                </c:pt>
                <c:pt idx="71498">
                  <c:v>-4.8789999999999907</c:v>
                </c:pt>
                <c:pt idx="71499">
                  <c:v>-4.8770000000000095</c:v>
                </c:pt>
                <c:pt idx="71500">
                  <c:v>-4.875</c:v>
                </c:pt>
                <c:pt idx="71501">
                  <c:v>-4.8729999999999905</c:v>
                </c:pt>
                <c:pt idx="71502">
                  <c:v>-4.8710000000000093</c:v>
                </c:pt>
                <c:pt idx="71503">
                  <c:v>-4.8689999999999998</c:v>
                </c:pt>
                <c:pt idx="71504">
                  <c:v>-4.8669999999999902</c:v>
                </c:pt>
                <c:pt idx="71505">
                  <c:v>-4.8650000000000091</c:v>
                </c:pt>
                <c:pt idx="71506">
                  <c:v>-4.8629999999999995</c:v>
                </c:pt>
                <c:pt idx="71507">
                  <c:v>-4.86099999999999</c:v>
                </c:pt>
                <c:pt idx="71508">
                  <c:v>-4.8590000000000089</c:v>
                </c:pt>
                <c:pt idx="71509">
                  <c:v>-4.8569999999999993</c:v>
                </c:pt>
                <c:pt idx="71510">
                  <c:v>-4.8549999999999898</c:v>
                </c:pt>
                <c:pt idx="71511">
                  <c:v>-4.8530000000000086</c:v>
                </c:pt>
                <c:pt idx="71512">
                  <c:v>-4.8509999999999991</c:v>
                </c:pt>
                <c:pt idx="71513">
                  <c:v>-4.8489999999999895</c:v>
                </c:pt>
                <c:pt idx="71514">
                  <c:v>-4.8470000000000084</c:v>
                </c:pt>
                <c:pt idx="71515">
                  <c:v>-4.8449999999999989</c:v>
                </c:pt>
                <c:pt idx="71516">
                  <c:v>-4.8429999999999893</c:v>
                </c:pt>
                <c:pt idx="71517">
                  <c:v>-4.8410000000000082</c:v>
                </c:pt>
                <c:pt idx="71518">
                  <c:v>-4.8389999999999986</c:v>
                </c:pt>
                <c:pt idx="71519">
                  <c:v>-4.8369999999999891</c:v>
                </c:pt>
                <c:pt idx="71520">
                  <c:v>-4.835000000000008</c:v>
                </c:pt>
                <c:pt idx="71521">
                  <c:v>-4.8329999999999984</c:v>
                </c:pt>
                <c:pt idx="71522">
                  <c:v>-4.8309999999999889</c:v>
                </c:pt>
                <c:pt idx="71523">
                  <c:v>-4.8290000000000077</c:v>
                </c:pt>
                <c:pt idx="71524">
                  <c:v>-4.8269999999999982</c:v>
                </c:pt>
                <c:pt idx="71525">
                  <c:v>-4.8249999999999886</c:v>
                </c:pt>
                <c:pt idx="71526">
                  <c:v>-4.8230000000000075</c:v>
                </c:pt>
                <c:pt idx="71527">
                  <c:v>-4.820999999999998</c:v>
                </c:pt>
                <c:pt idx="71528">
                  <c:v>-4.8189999999999884</c:v>
                </c:pt>
                <c:pt idx="71529">
                  <c:v>-4.8170000000000073</c:v>
                </c:pt>
                <c:pt idx="71530">
                  <c:v>-4.8149999999999977</c:v>
                </c:pt>
                <c:pt idx="71531">
                  <c:v>-4.8129999999999882</c:v>
                </c:pt>
                <c:pt idx="71532">
                  <c:v>-4.811000000000007</c:v>
                </c:pt>
                <c:pt idx="71533">
                  <c:v>-4.8089999999999975</c:v>
                </c:pt>
                <c:pt idx="71534">
                  <c:v>-4.8069999999999879</c:v>
                </c:pt>
                <c:pt idx="71535">
                  <c:v>-4.8050000000000068</c:v>
                </c:pt>
                <c:pt idx="71536">
                  <c:v>-4.8029999999999973</c:v>
                </c:pt>
                <c:pt idx="71537">
                  <c:v>-4.8009999999999877</c:v>
                </c:pt>
                <c:pt idx="71538">
                  <c:v>-4.7990000000000066</c:v>
                </c:pt>
                <c:pt idx="71539">
                  <c:v>-4.796999999999997</c:v>
                </c:pt>
                <c:pt idx="71540">
                  <c:v>-4.7949999999999875</c:v>
                </c:pt>
                <c:pt idx="71541">
                  <c:v>-4.7930000000000064</c:v>
                </c:pt>
                <c:pt idx="71542">
                  <c:v>-4.7909999999999968</c:v>
                </c:pt>
                <c:pt idx="71543">
                  <c:v>-4.7889999999999873</c:v>
                </c:pt>
                <c:pt idx="71544">
                  <c:v>-4.7870000000000061</c:v>
                </c:pt>
                <c:pt idx="71545">
                  <c:v>-4.7849999999999966</c:v>
                </c:pt>
                <c:pt idx="71546">
                  <c:v>-4.782999999999987</c:v>
                </c:pt>
                <c:pt idx="71547">
                  <c:v>-4.7810000000000059</c:v>
                </c:pt>
                <c:pt idx="71548">
                  <c:v>-4.7789999999999964</c:v>
                </c:pt>
                <c:pt idx="71549">
                  <c:v>-4.7769999999999868</c:v>
                </c:pt>
                <c:pt idx="71550">
                  <c:v>-4.7750000000000057</c:v>
                </c:pt>
                <c:pt idx="71551">
                  <c:v>-4.7729999999999961</c:v>
                </c:pt>
                <c:pt idx="71552">
                  <c:v>-4.7709999999999866</c:v>
                </c:pt>
                <c:pt idx="71553">
                  <c:v>-4.7690000000000055</c:v>
                </c:pt>
                <c:pt idx="71554">
                  <c:v>-4.7669999999999959</c:v>
                </c:pt>
                <c:pt idx="71555">
                  <c:v>-4.7649999999999864</c:v>
                </c:pt>
                <c:pt idx="71556">
                  <c:v>-4.7630000000000052</c:v>
                </c:pt>
                <c:pt idx="71557">
                  <c:v>-4.7609999999999957</c:v>
                </c:pt>
                <c:pt idx="71558">
                  <c:v>-4.7589999999999861</c:v>
                </c:pt>
                <c:pt idx="71559">
                  <c:v>-4.757000000000005</c:v>
                </c:pt>
                <c:pt idx="71560">
                  <c:v>-4.7549999999999955</c:v>
                </c:pt>
                <c:pt idx="71561">
                  <c:v>-4.7529999999999859</c:v>
                </c:pt>
                <c:pt idx="71562">
                  <c:v>-4.7510000000000048</c:v>
                </c:pt>
                <c:pt idx="71563">
                  <c:v>-4.7489999999999952</c:v>
                </c:pt>
                <c:pt idx="71564">
                  <c:v>-4.7470000000000141</c:v>
                </c:pt>
                <c:pt idx="71565">
                  <c:v>-4.7450000000000045</c:v>
                </c:pt>
                <c:pt idx="71566">
                  <c:v>-4.742999999999995</c:v>
                </c:pt>
                <c:pt idx="71567">
                  <c:v>-4.7410000000000139</c:v>
                </c:pt>
                <c:pt idx="71568">
                  <c:v>-4.7390000000000043</c:v>
                </c:pt>
                <c:pt idx="71569">
                  <c:v>-4.7369999999999948</c:v>
                </c:pt>
                <c:pt idx="71570">
                  <c:v>-4.7350000000000136</c:v>
                </c:pt>
                <c:pt idx="71571">
                  <c:v>-4.7330000000000041</c:v>
                </c:pt>
                <c:pt idx="71572">
                  <c:v>-4.7309999999999945</c:v>
                </c:pt>
                <c:pt idx="71573">
                  <c:v>-4.7290000000000134</c:v>
                </c:pt>
                <c:pt idx="71574">
                  <c:v>-4.7270000000000039</c:v>
                </c:pt>
                <c:pt idx="71575">
                  <c:v>-4.7249999999999943</c:v>
                </c:pt>
                <c:pt idx="71576">
                  <c:v>-4.7230000000000132</c:v>
                </c:pt>
                <c:pt idx="71577">
                  <c:v>-4.7210000000000036</c:v>
                </c:pt>
                <c:pt idx="71578">
                  <c:v>-4.7189999999999941</c:v>
                </c:pt>
                <c:pt idx="71579">
                  <c:v>-4.717000000000013</c:v>
                </c:pt>
                <c:pt idx="71580">
                  <c:v>-4.7150000000000034</c:v>
                </c:pt>
                <c:pt idx="71581">
                  <c:v>-4.7129999999999939</c:v>
                </c:pt>
                <c:pt idx="71582">
                  <c:v>-4.7110000000000127</c:v>
                </c:pt>
                <c:pt idx="71583">
                  <c:v>-4.7090000000000032</c:v>
                </c:pt>
                <c:pt idx="71584">
                  <c:v>-4.7069999999999936</c:v>
                </c:pt>
                <c:pt idx="71585">
                  <c:v>-4.7050000000000125</c:v>
                </c:pt>
                <c:pt idx="71586">
                  <c:v>-4.703000000000003</c:v>
                </c:pt>
                <c:pt idx="71587">
                  <c:v>-4.7009999999999934</c:v>
                </c:pt>
                <c:pt idx="71588">
                  <c:v>-4.6990000000000123</c:v>
                </c:pt>
                <c:pt idx="71589">
                  <c:v>-4.6970000000000027</c:v>
                </c:pt>
                <c:pt idx="71590">
                  <c:v>-4.6949999999999932</c:v>
                </c:pt>
                <c:pt idx="71591">
                  <c:v>-4.6930000000000121</c:v>
                </c:pt>
                <c:pt idx="71592">
                  <c:v>-4.6910000000000025</c:v>
                </c:pt>
                <c:pt idx="71593">
                  <c:v>-4.688999999999993</c:v>
                </c:pt>
                <c:pt idx="71594">
                  <c:v>-4.6870000000000118</c:v>
                </c:pt>
                <c:pt idx="71595">
                  <c:v>-4.6850000000000023</c:v>
                </c:pt>
                <c:pt idx="71596">
                  <c:v>-4.6829999999999927</c:v>
                </c:pt>
                <c:pt idx="71597">
                  <c:v>-4.6810000000000116</c:v>
                </c:pt>
                <c:pt idx="71598">
                  <c:v>-4.679000000000002</c:v>
                </c:pt>
                <c:pt idx="71599">
                  <c:v>-4.6769999999999925</c:v>
                </c:pt>
                <c:pt idx="71600">
                  <c:v>-4.6750000000000114</c:v>
                </c:pt>
                <c:pt idx="71601">
                  <c:v>-4.6730000000000018</c:v>
                </c:pt>
                <c:pt idx="71602">
                  <c:v>-4.6709999999999923</c:v>
                </c:pt>
                <c:pt idx="71603">
                  <c:v>-4.6690000000000111</c:v>
                </c:pt>
                <c:pt idx="71604">
                  <c:v>-4.6670000000000016</c:v>
                </c:pt>
                <c:pt idx="71605">
                  <c:v>-4.664999999999992</c:v>
                </c:pt>
                <c:pt idx="71606">
                  <c:v>-4.6630000000000109</c:v>
                </c:pt>
                <c:pt idx="71607">
                  <c:v>-4.6610000000000014</c:v>
                </c:pt>
                <c:pt idx="71608">
                  <c:v>-4.6589999999999918</c:v>
                </c:pt>
                <c:pt idx="71609">
                  <c:v>-4.6570000000000107</c:v>
                </c:pt>
                <c:pt idx="71610">
                  <c:v>-4.6550000000000011</c:v>
                </c:pt>
                <c:pt idx="71611">
                  <c:v>-4.6529999999999916</c:v>
                </c:pt>
                <c:pt idx="71612">
                  <c:v>-4.6510000000000105</c:v>
                </c:pt>
                <c:pt idx="71613">
                  <c:v>-4.6490000000000009</c:v>
                </c:pt>
                <c:pt idx="71614">
                  <c:v>-4.6469999999999914</c:v>
                </c:pt>
                <c:pt idx="71615">
                  <c:v>-4.6450000000000102</c:v>
                </c:pt>
                <c:pt idx="71616">
                  <c:v>-4.6430000000000007</c:v>
                </c:pt>
                <c:pt idx="71617">
                  <c:v>-4.6409999999999911</c:v>
                </c:pt>
                <c:pt idx="71618">
                  <c:v>-4.63900000000001</c:v>
                </c:pt>
                <c:pt idx="71619">
                  <c:v>-4.6370000000000005</c:v>
                </c:pt>
                <c:pt idx="71620">
                  <c:v>-4.6349999999999909</c:v>
                </c:pt>
                <c:pt idx="71621">
                  <c:v>-4.6330000000000098</c:v>
                </c:pt>
                <c:pt idx="71622">
                  <c:v>-4.6310000000000002</c:v>
                </c:pt>
                <c:pt idx="71623">
                  <c:v>-4.6289999999999907</c:v>
                </c:pt>
                <c:pt idx="71624">
                  <c:v>-4.6270000000000095</c:v>
                </c:pt>
                <c:pt idx="71625">
                  <c:v>-4.625</c:v>
                </c:pt>
                <c:pt idx="71626">
                  <c:v>-4.6229999999999905</c:v>
                </c:pt>
                <c:pt idx="71627">
                  <c:v>-4.6210000000000093</c:v>
                </c:pt>
                <c:pt idx="71628">
                  <c:v>-4.6189999999999998</c:v>
                </c:pt>
                <c:pt idx="71629">
                  <c:v>-4.6169999999999902</c:v>
                </c:pt>
                <c:pt idx="71630">
                  <c:v>-4.6150000000000091</c:v>
                </c:pt>
                <c:pt idx="71631">
                  <c:v>-4.6129999999999995</c:v>
                </c:pt>
                <c:pt idx="71632">
                  <c:v>-4.61099999999999</c:v>
                </c:pt>
                <c:pt idx="71633">
                  <c:v>-4.6090000000000089</c:v>
                </c:pt>
                <c:pt idx="71634">
                  <c:v>-4.6069999999999993</c:v>
                </c:pt>
                <c:pt idx="71635">
                  <c:v>-4.6049999999999898</c:v>
                </c:pt>
                <c:pt idx="71636">
                  <c:v>-4.6030000000000086</c:v>
                </c:pt>
                <c:pt idx="71637">
                  <c:v>-4.6009999999999991</c:v>
                </c:pt>
                <c:pt idx="71638">
                  <c:v>-4.5989999999999895</c:v>
                </c:pt>
                <c:pt idx="71639">
                  <c:v>-4.5970000000000084</c:v>
                </c:pt>
                <c:pt idx="71640">
                  <c:v>-4.5949999999999989</c:v>
                </c:pt>
                <c:pt idx="71641">
                  <c:v>-4.5929999999999893</c:v>
                </c:pt>
                <c:pt idx="71642">
                  <c:v>-4.5910000000000082</c:v>
                </c:pt>
                <c:pt idx="71643">
                  <c:v>-4.5889999999999986</c:v>
                </c:pt>
                <c:pt idx="71644">
                  <c:v>-4.5869999999999891</c:v>
                </c:pt>
                <c:pt idx="71645">
                  <c:v>-4.585000000000008</c:v>
                </c:pt>
                <c:pt idx="71646">
                  <c:v>-4.5829999999999984</c:v>
                </c:pt>
                <c:pt idx="71647">
                  <c:v>-4.5809999999999889</c:v>
                </c:pt>
                <c:pt idx="71648">
                  <c:v>-4.5790000000000077</c:v>
                </c:pt>
                <c:pt idx="71649">
                  <c:v>-4.5769999999999982</c:v>
                </c:pt>
                <c:pt idx="71650">
                  <c:v>-4.5749999999999886</c:v>
                </c:pt>
                <c:pt idx="71651">
                  <c:v>-4.5730000000000075</c:v>
                </c:pt>
                <c:pt idx="71652">
                  <c:v>-4.570999999999998</c:v>
                </c:pt>
                <c:pt idx="71653">
                  <c:v>-4.5689999999999884</c:v>
                </c:pt>
                <c:pt idx="71654">
                  <c:v>-4.5670000000000073</c:v>
                </c:pt>
                <c:pt idx="71655">
                  <c:v>-4.5649999999999977</c:v>
                </c:pt>
                <c:pt idx="71656">
                  <c:v>-4.5629999999999882</c:v>
                </c:pt>
                <c:pt idx="71657">
                  <c:v>-4.561000000000007</c:v>
                </c:pt>
                <c:pt idx="71658">
                  <c:v>-4.5589999999999975</c:v>
                </c:pt>
                <c:pt idx="71659">
                  <c:v>-4.5569999999999879</c:v>
                </c:pt>
                <c:pt idx="71660">
                  <c:v>-4.5550000000000068</c:v>
                </c:pt>
                <c:pt idx="71661">
                  <c:v>-4.5529999999999973</c:v>
                </c:pt>
                <c:pt idx="71662">
                  <c:v>-4.5509999999999877</c:v>
                </c:pt>
                <c:pt idx="71663">
                  <c:v>-4.5490000000000066</c:v>
                </c:pt>
                <c:pt idx="71664">
                  <c:v>-4.546999999999997</c:v>
                </c:pt>
                <c:pt idx="71665">
                  <c:v>-4.5449999999999875</c:v>
                </c:pt>
                <c:pt idx="71666">
                  <c:v>-4.5430000000000064</c:v>
                </c:pt>
                <c:pt idx="71667">
                  <c:v>-4.5409999999999968</c:v>
                </c:pt>
                <c:pt idx="71668">
                  <c:v>-4.5389999999999873</c:v>
                </c:pt>
                <c:pt idx="71669">
                  <c:v>-4.5370000000000061</c:v>
                </c:pt>
                <c:pt idx="71670">
                  <c:v>-4.5349999999999966</c:v>
                </c:pt>
                <c:pt idx="71671">
                  <c:v>-4.532999999999987</c:v>
                </c:pt>
                <c:pt idx="71672">
                  <c:v>-4.5310000000000059</c:v>
                </c:pt>
                <c:pt idx="71673">
                  <c:v>-4.5289999999999964</c:v>
                </c:pt>
                <c:pt idx="71674">
                  <c:v>-4.5269999999999868</c:v>
                </c:pt>
                <c:pt idx="71675">
                  <c:v>-4.5250000000000057</c:v>
                </c:pt>
                <c:pt idx="71676">
                  <c:v>-4.5229999999999961</c:v>
                </c:pt>
                <c:pt idx="71677">
                  <c:v>-4.5209999999999866</c:v>
                </c:pt>
                <c:pt idx="71678">
                  <c:v>-4.5190000000000055</c:v>
                </c:pt>
                <c:pt idx="71679">
                  <c:v>-4.5169999999999959</c:v>
                </c:pt>
                <c:pt idx="71680">
                  <c:v>-4.5149999999999864</c:v>
                </c:pt>
                <c:pt idx="71681">
                  <c:v>-4.5130000000000052</c:v>
                </c:pt>
                <c:pt idx="71682">
                  <c:v>-4.5109999999999957</c:v>
                </c:pt>
                <c:pt idx="71683">
                  <c:v>-4.5089999999999861</c:v>
                </c:pt>
                <c:pt idx="71684">
                  <c:v>-4.507000000000005</c:v>
                </c:pt>
                <c:pt idx="71685">
                  <c:v>-4.5049999999999955</c:v>
                </c:pt>
                <c:pt idx="71686">
                  <c:v>-4.5029999999999859</c:v>
                </c:pt>
                <c:pt idx="71687">
                  <c:v>-4.5010000000000048</c:v>
                </c:pt>
                <c:pt idx="71688">
                  <c:v>-4.4989999999999952</c:v>
                </c:pt>
                <c:pt idx="71689">
                  <c:v>-4.4970000000000141</c:v>
                </c:pt>
                <c:pt idx="71690">
                  <c:v>-4.4950000000000045</c:v>
                </c:pt>
                <c:pt idx="71691">
                  <c:v>-4.492999999999995</c:v>
                </c:pt>
                <c:pt idx="71692">
                  <c:v>-4.4910000000000139</c:v>
                </c:pt>
                <c:pt idx="71693">
                  <c:v>-4.4890000000000043</c:v>
                </c:pt>
                <c:pt idx="71694">
                  <c:v>-4.4869999999999948</c:v>
                </c:pt>
                <c:pt idx="71695">
                  <c:v>-4.4850000000000136</c:v>
                </c:pt>
                <c:pt idx="71696">
                  <c:v>-4.4830000000000041</c:v>
                </c:pt>
                <c:pt idx="71697">
                  <c:v>-4.4809999999999945</c:v>
                </c:pt>
                <c:pt idx="71698">
                  <c:v>-4.4790000000000134</c:v>
                </c:pt>
                <c:pt idx="71699">
                  <c:v>-4.4770000000000039</c:v>
                </c:pt>
                <c:pt idx="71700">
                  <c:v>-4.4749999999999943</c:v>
                </c:pt>
                <c:pt idx="71701">
                  <c:v>-4.4730000000000132</c:v>
                </c:pt>
                <c:pt idx="71702">
                  <c:v>-4.4710000000000036</c:v>
                </c:pt>
                <c:pt idx="71703">
                  <c:v>-4.4689999999999941</c:v>
                </c:pt>
                <c:pt idx="71704">
                  <c:v>-4.467000000000013</c:v>
                </c:pt>
                <c:pt idx="71705">
                  <c:v>-4.4650000000000034</c:v>
                </c:pt>
                <c:pt idx="71706">
                  <c:v>-4.4629999999999939</c:v>
                </c:pt>
                <c:pt idx="71707">
                  <c:v>-4.4610000000000127</c:v>
                </c:pt>
                <c:pt idx="71708">
                  <c:v>-4.4590000000000032</c:v>
                </c:pt>
                <c:pt idx="71709">
                  <c:v>-4.4569999999999936</c:v>
                </c:pt>
                <c:pt idx="71710">
                  <c:v>-4.4550000000000125</c:v>
                </c:pt>
                <c:pt idx="71711">
                  <c:v>-4.453000000000003</c:v>
                </c:pt>
                <c:pt idx="71712">
                  <c:v>-4.4509999999999934</c:v>
                </c:pt>
                <c:pt idx="71713">
                  <c:v>-4.4490000000000123</c:v>
                </c:pt>
                <c:pt idx="71714">
                  <c:v>-4.4470000000000027</c:v>
                </c:pt>
                <c:pt idx="71715">
                  <c:v>-4.4449999999999932</c:v>
                </c:pt>
                <c:pt idx="71716">
                  <c:v>-4.4430000000000121</c:v>
                </c:pt>
                <c:pt idx="71717">
                  <c:v>-4.4410000000000025</c:v>
                </c:pt>
                <c:pt idx="71718">
                  <c:v>-4.438999999999993</c:v>
                </c:pt>
                <c:pt idx="71719">
                  <c:v>-4.4370000000000118</c:v>
                </c:pt>
                <c:pt idx="71720">
                  <c:v>-4.4350000000000023</c:v>
                </c:pt>
                <c:pt idx="71721">
                  <c:v>-4.4329999999999927</c:v>
                </c:pt>
                <c:pt idx="71722">
                  <c:v>-4.4310000000000116</c:v>
                </c:pt>
                <c:pt idx="71723">
                  <c:v>-4.429000000000002</c:v>
                </c:pt>
                <c:pt idx="71724">
                  <c:v>-4.4269999999999925</c:v>
                </c:pt>
                <c:pt idx="71725">
                  <c:v>-4.4250000000000114</c:v>
                </c:pt>
                <c:pt idx="71726">
                  <c:v>-4.4230000000000018</c:v>
                </c:pt>
                <c:pt idx="71727">
                  <c:v>-4.4209999999999923</c:v>
                </c:pt>
                <c:pt idx="71728">
                  <c:v>-4.4190000000000111</c:v>
                </c:pt>
                <c:pt idx="71729">
                  <c:v>-4.4170000000000016</c:v>
                </c:pt>
                <c:pt idx="71730">
                  <c:v>-4.414999999999992</c:v>
                </c:pt>
                <c:pt idx="71731">
                  <c:v>-4.4130000000000109</c:v>
                </c:pt>
                <c:pt idx="71732">
                  <c:v>-4.4110000000000014</c:v>
                </c:pt>
                <c:pt idx="71733">
                  <c:v>-4.4089999999999918</c:v>
                </c:pt>
                <c:pt idx="71734">
                  <c:v>-4.4070000000000107</c:v>
                </c:pt>
                <c:pt idx="71735">
                  <c:v>-4.4050000000000011</c:v>
                </c:pt>
                <c:pt idx="71736">
                  <c:v>-4.4029999999999916</c:v>
                </c:pt>
                <c:pt idx="71737">
                  <c:v>-4.4010000000000105</c:v>
                </c:pt>
                <c:pt idx="71738">
                  <c:v>-4.3990000000000009</c:v>
                </c:pt>
                <c:pt idx="71739">
                  <c:v>-4.3969999999999914</c:v>
                </c:pt>
                <c:pt idx="71740">
                  <c:v>-4.3950000000000102</c:v>
                </c:pt>
                <c:pt idx="71741">
                  <c:v>-4.3930000000000007</c:v>
                </c:pt>
                <c:pt idx="71742">
                  <c:v>-4.3909999999999911</c:v>
                </c:pt>
                <c:pt idx="71743">
                  <c:v>-4.38900000000001</c:v>
                </c:pt>
                <c:pt idx="71744">
                  <c:v>-4.3870000000000005</c:v>
                </c:pt>
                <c:pt idx="71745">
                  <c:v>-4.3849999999999909</c:v>
                </c:pt>
                <c:pt idx="71746">
                  <c:v>-4.3830000000000098</c:v>
                </c:pt>
                <c:pt idx="71747">
                  <c:v>-4.3810000000000002</c:v>
                </c:pt>
                <c:pt idx="71748">
                  <c:v>-4.3789999999999907</c:v>
                </c:pt>
                <c:pt idx="71749">
                  <c:v>-4.3770000000000095</c:v>
                </c:pt>
                <c:pt idx="71750">
                  <c:v>-4.375</c:v>
                </c:pt>
                <c:pt idx="71751">
                  <c:v>-4.3729999999999905</c:v>
                </c:pt>
                <c:pt idx="71752">
                  <c:v>-4.3710000000000093</c:v>
                </c:pt>
                <c:pt idx="71753">
                  <c:v>-4.3689999999999998</c:v>
                </c:pt>
                <c:pt idx="71754">
                  <c:v>-4.3669999999999902</c:v>
                </c:pt>
                <c:pt idx="71755">
                  <c:v>-4.3650000000000091</c:v>
                </c:pt>
                <c:pt idx="71756">
                  <c:v>-4.3629999999999995</c:v>
                </c:pt>
                <c:pt idx="71757">
                  <c:v>-4.36099999999999</c:v>
                </c:pt>
                <c:pt idx="71758">
                  <c:v>-4.3590000000000089</c:v>
                </c:pt>
                <c:pt idx="71759">
                  <c:v>-4.3569999999999993</c:v>
                </c:pt>
                <c:pt idx="71760">
                  <c:v>-4.3549999999999898</c:v>
                </c:pt>
                <c:pt idx="71761">
                  <c:v>-4.3530000000000086</c:v>
                </c:pt>
                <c:pt idx="71762">
                  <c:v>-4.3509999999999991</c:v>
                </c:pt>
                <c:pt idx="71763">
                  <c:v>-4.3489999999999895</c:v>
                </c:pt>
                <c:pt idx="71764">
                  <c:v>-4.3470000000000084</c:v>
                </c:pt>
                <c:pt idx="71765">
                  <c:v>-4.3449999999999989</c:v>
                </c:pt>
                <c:pt idx="71766">
                  <c:v>-4.3429999999999893</c:v>
                </c:pt>
                <c:pt idx="71767">
                  <c:v>-4.3410000000000082</c:v>
                </c:pt>
                <c:pt idx="71768">
                  <c:v>-4.3389999999999986</c:v>
                </c:pt>
                <c:pt idx="71769">
                  <c:v>-4.3369999999999891</c:v>
                </c:pt>
                <c:pt idx="71770">
                  <c:v>-4.335000000000008</c:v>
                </c:pt>
                <c:pt idx="71771">
                  <c:v>-4.3329999999999984</c:v>
                </c:pt>
                <c:pt idx="71772">
                  <c:v>-4.3309999999999889</c:v>
                </c:pt>
                <c:pt idx="71773">
                  <c:v>-4.3290000000000077</c:v>
                </c:pt>
                <c:pt idx="71774">
                  <c:v>-4.3269999999999982</c:v>
                </c:pt>
                <c:pt idx="71775">
                  <c:v>-4.3249999999999886</c:v>
                </c:pt>
                <c:pt idx="71776">
                  <c:v>-4.3230000000000075</c:v>
                </c:pt>
                <c:pt idx="71777">
                  <c:v>-4.320999999999998</c:v>
                </c:pt>
                <c:pt idx="71778">
                  <c:v>-4.3189999999999884</c:v>
                </c:pt>
                <c:pt idx="71779">
                  <c:v>-4.3170000000000073</c:v>
                </c:pt>
                <c:pt idx="71780">
                  <c:v>-4.3149999999999977</c:v>
                </c:pt>
                <c:pt idx="71781">
                  <c:v>-4.3129999999999882</c:v>
                </c:pt>
                <c:pt idx="71782">
                  <c:v>-4.311000000000007</c:v>
                </c:pt>
                <c:pt idx="71783">
                  <c:v>-4.3089999999999975</c:v>
                </c:pt>
                <c:pt idx="71784">
                  <c:v>-4.3069999999999879</c:v>
                </c:pt>
                <c:pt idx="71785">
                  <c:v>-4.3050000000000068</c:v>
                </c:pt>
                <c:pt idx="71786">
                  <c:v>-4.3029999999999973</c:v>
                </c:pt>
                <c:pt idx="71787">
                  <c:v>-4.3009999999999877</c:v>
                </c:pt>
                <c:pt idx="71788">
                  <c:v>-4.2990000000000066</c:v>
                </c:pt>
                <c:pt idx="71789">
                  <c:v>-4.296999999999997</c:v>
                </c:pt>
                <c:pt idx="71790">
                  <c:v>-4.2949999999999875</c:v>
                </c:pt>
                <c:pt idx="71791">
                  <c:v>-4.2930000000000064</c:v>
                </c:pt>
                <c:pt idx="71792">
                  <c:v>-4.2909999999999968</c:v>
                </c:pt>
                <c:pt idx="71793">
                  <c:v>-4.2889999999999873</c:v>
                </c:pt>
                <c:pt idx="71794">
                  <c:v>-4.2870000000000061</c:v>
                </c:pt>
                <c:pt idx="71795">
                  <c:v>-4.2849999999999966</c:v>
                </c:pt>
                <c:pt idx="71796">
                  <c:v>-4.282999999999987</c:v>
                </c:pt>
                <c:pt idx="71797">
                  <c:v>-4.2810000000000059</c:v>
                </c:pt>
                <c:pt idx="71798">
                  <c:v>-4.2789999999999964</c:v>
                </c:pt>
                <c:pt idx="71799">
                  <c:v>-4.2769999999999868</c:v>
                </c:pt>
                <c:pt idx="71800">
                  <c:v>-4.2750000000000057</c:v>
                </c:pt>
                <c:pt idx="71801">
                  <c:v>-4.2729999999999961</c:v>
                </c:pt>
                <c:pt idx="71802">
                  <c:v>-4.2709999999999866</c:v>
                </c:pt>
                <c:pt idx="71803">
                  <c:v>-4.2690000000000055</c:v>
                </c:pt>
                <c:pt idx="71804">
                  <c:v>-4.2669999999999959</c:v>
                </c:pt>
                <c:pt idx="71805">
                  <c:v>-4.2649999999999864</c:v>
                </c:pt>
                <c:pt idx="71806">
                  <c:v>-4.2630000000000052</c:v>
                </c:pt>
                <c:pt idx="71807">
                  <c:v>-4.2609999999999957</c:v>
                </c:pt>
                <c:pt idx="71808">
                  <c:v>-4.2589999999999861</c:v>
                </c:pt>
                <c:pt idx="71809">
                  <c:v>-4.257000000000005</c:v>
                </c:pt>
                <c:pt idx="71810">
                  <c:v>-4.2549999999999955</c:v>
                </c:pt>
                <c:pt idx="71811">
                  <c:v>-4.2529999999999859</c:v>
                </c:pt>
                <c:pt idx="71812">
                  <c:v>-4.2510000000000048</c:v>
                </c:pt>
                <c:pt idx="71813">
                  <c:v>-4.2489999999999952</c:v>
                </c:pt>
                <c:pt idx="71814">
                  <c:v>-4.2470000000000141</c:v>
                </c:pt>
                <c:pt idx="71815">
                  <c:v>-4.2450000000000045</c:v>
                </c:pt>
                <c:pt idx="71816">
                  <c:v>-4.242999999999995</c:v>
                </c:pt>
                <c:pt idx="71817">
                  <c:v>-4.2410000000000139</c:v>
                </c:pt>
                <c:pt idx="71818">
                  <c:v>-4.2390000000000043</c:v>
                </c:pt>
                <c:pt idx="71819">
                  <c:v>-4.2369999999999948</c:v>
                </c:pt>
                <c:pt idx="71820">
                  <c:v>-4.2350000000000136</c:v>
                </c:pt>
                <c:pt idx="71821">
                  <c:v>-4.2330000000000041</c:v>
                </c:pt>
                <c:pt idx="71822">
                  <c:v>-4.2309999999999945</c:v>
                </c:pt>
                <c:pt idx="71823">
                  <c:v>-4.2290000000000134</c:v>
                </c:pt>
                <c:pt idx="71824">
                  <c:v>-4.2270000000000039</c:v>
                </c:pt>
                <c:pt idx="71825">
                  <c:v>-4.2249999999999943</c:v>
                </c:pt>
                <c:pt idx="71826">
                  <c:v>-4.2230000000000132</c:v>
                </c:pt>
                <c:pt idx="71827">
                  <c:v>-4.2210000000000036</c:v>
                </c:pt>
                <c:pt idx="71828">
                  <c:v>-4.2189999999999941</c:v>
                </c:pt>
                <c:pt idx="71829">
                  <c:v>-4.217000000000013</c:v>
                </c:pt>
                <c:pt idx="71830">
                  <c:v>-4.2150000000000034</c:v>
                </c:pt>
                <c:pt idx="71831">
                  <c:v>-4.2129999999999939</c:v>
                </c:pt>
                <c:pt idx="71832">
                  <c:v>-4.2110000000000127</c:v>
                </c:pt>
                <c:pt idx="71833">
                  <c:v>-4.2090000000000032</c:v>
                </c:pt>
                <c:pt idx="71834">
                  <c:v>-4.2069999999999936</c:v>
                </c:pt>
                <c:pt idx="71835">
                  <c:v>-4.2050000000000125</c:v>
                </c:pt>
                <c:pt idx="71836">
                  <c:v>-4.203000000000003</c:v>
                </c:pt>
                <c:pt idx="71837">
                  <c:v>-4.2009999999999934</c:v>
                </c:pt>
                <c:pt idx="71838">
                  <c:v>-4.1990000000000123</c:v>
                </c:pt>
                <c:pt idx="71839">
                  <c:v>-4.1970000000000027</c:v>
                </c:pt>
                <c:pt idx="71840">
                  <c:v>-4.1949999999999932</c:v>
                </c:pt>
                <c:pt idx="71841">
                  <c:v>-4.1930000000000121</c:v>
                </c:pt>
                <c:pt idx="71842">
                  <c:v>-4.1910000000000025</c:v>
                </c:pt>
                <c:pt idx="71843">
                  <c:v>-4.188999999999993</c:v>
                </c:pt>
                <c:pt idx="71844">
                  <c:v>-4.1870000000000118</c:v>
                </c:pt>
                <c:pt idx="71845">
                  <c:v>-4.1850000000000023</c:v>
                </c:pt>
                <c:pt idx="71846">
                  <c:v>-4.1829999999999927</c:v>
                </c:pt>
                <c:pt idx="71847">
                  <c:v>-4.1810000000000116</c:v>
                </c:pt>
                <c:pt idx="71848">
                  <c:v>-4.179000000000002</c:v>
                </c:pt>
                <c:pt idx="71849">
                  <c:v>-4.1769999999999925</c:v>
                </c:pt>
                <c:pt idx="71850">
                  <c:v>-4.1750000000000114</c:v>
                </c:pt>
                <c:pt idx="71851">
                  <c:v>-4.1730000000000018</c:v>
                </c:pt>
                <c:pt idx="71852">
                  <c:v>-4.1709999999999923</c:v>
                </c:pt>
                <c:pt idx="71853">
                  <c:v>-4.1690000000000111</c:v>
                </c:pt>
                <c:pt idx="71854">
                  <c:v>-4.1670000000000016</c:v>
                </c:pt>
                <c:pt idx="71855">
                  <c:v>-4.164999999999992</c:v>
                </c:pt>
                <c:pt idx="71856">
                  <c:v>-4.1630000000000109</c:v>
                </c:pt>
                <c:pt idx="71857">
                  <c:v>-4.1610000000000014</c:v>
                </c:pt>
                <c:pt idx="71858">
                  <c:v>-4.1589999999999918</c:v>
                </c:pt>
                <c:pt idx="71859">
                  <c:v>-4.1570000000000107</c:v>
                </c:pt>
                <c:pt idx="71860">
                  <c:v>-4.1550000000000011</c:v>
                </c:pt>
                <c:pt idx="71861">
                  <c:v>-4.1529999999999916</c:v>
                </c:pt>
                <c:pt idx="71862">
                  <c:v>-4.1510000000000105</c:v>
                </c:pt>
                <c:pt idx="71863">
                  <c:v>-4.1490000000000009</c:v>
                </c:pt>
                <c:pt idx="71864">
                  <c:v>-4.1469999999999914</c:v>
                </c:pt>
                <c:pt idx="71865">
                  <c:v>-4.1450000000000102</c:v>
                </c:pt>
                <c:pt idx="71866">
                  <c:v>-4.1430000000000007</c:v>
                </c:pt>
                <c:pt idx="71867">
                  <c:v>-4.1409999999999911</c:v>
                </c:pt>
                <c:pt idx="71868">
                  <c:v>-4.13900000000001</c:v>
                </c:pt>
                <c:pt idx="71869">
                  <c:v>-4.1370000000000005</c:v>
                </c:pt>
                <c:pt idx="71870">
                  <c:v>-4.1349999999999909</c:v>
                </c:pt>
                <c:pt idx="71871">
                  <c:v>-4.1330000000000098</c:v>
                </c:pt>
                <c:pt idx="71872">
                  <c:v>-4.1310000000000002</c:v>
                </c:pt>
                <c:pt idx="71873">
                  <c:v>-4.1289999999999907</c:v>
                </c:pt>
                <c:pt idx="71874">
                  <c:v>-4.1270000000000095</c:v>
                </c:pt>
                <c:pt idx="71875">
                  <c:v>-4.125</c:v>
                </c:pt>
                <c:pt idx="71876">
                  <c:v>-4.1229999999999905</c:v>
                </c:pt>
                <c:pt idx="71877">
                  <c:v>-4.1210000000000093</c:v>
                </c:pt>
                <c:pt idx="71878">
                  <c:v>-4.1189999999999998</c:v>
                </c:pt>
                <c:pt idx="71879">
                  <c:v>-4.1169999999999902</c:v>
                </c:pt>
                <c:pt idx="71880">
                  <c:v>-4.1150000000000091</c:v>
                </c:pt>
                <c:pt idx="71881">
                  <c:v>-4.1129999999999995</c:v>
                </c:pt>
                <c:pt idx="71882">
                  <c:v>-4.11099999999999</c:v>
                </c:pt>
                <c:pt idx="71883">
                  <c:v>-4.1090000000000089</c:v>
                </c:pt>
                <c:pt idx="71884">
                  <c:v>-4.1069999999999993</c:v>
                </c:pt>
                <c:pt idx="71885">
                  <c:v>-4.1049999999999898</c:v>
                </c:pt>
                <c:pt idx="71886">
                  <c:v>-4.1030000000000086</c:v>
                </c:pt>
                <c:pt idx="71887">
                  <c:v>-4.1009999999999991</c:v>
                </c:pt>
                <c:pt idx="71888">
                  <c:v>-4.0989999999999895</c:v>
                </c:pt>
                <c:pt idx="71889">
                  <c:v>-4.0970000000000084</c:v>
                </c:pt>
                <c:pt idx="71890">
                  <c:v>-4.0949999999999989</c:v>
                </c:pt>
                <c:pt idx="71891">
                  <c:v>-4.0929999999999893</c:v>
                </c:pt>
                <c:pt idx="71892">
                  <c:v>-4.0910000000000082</c:v>
                </c:pt>
                <c:pt idx="71893">
                  <c:v>-4.0889999999999986</c:v>
                </c:pt>
                <c:pt idx="71894">
                  <c:v>-4.0869999999999891</c:v>
                </c:pt>
                <c:pt idx="71895">
                  <c:v>-4.085000000000008</c:v>
                </c:pt>
                <c:pt idx="71896">
                  <c:v>-4.0829999999999984</c:v>
                </c:pt>
                <c:pt idx="71897">
                  <c:v>-4.0809999999999889</c:v>
                </c:pt>
                <c:pt idx="71898">
                  <c:v>-4.0790000000000077</c:v>
                </c:pt>
                <c:pt idx="71899">
                  <c:v>-4.0769999999999982</c:v>
                </c:pt>
                <c:pt idx="71900">
                  <c:v>-4.0749999999999886</c:v>
                </c:pt>
                <c:pt idx="71901">
                  <c:v>-4.0730000000000075</c:v>
                </c:pt>
                <c:pt idx="71902">
                  <c:v>-4.070999999999998</c:v>
                </c:pt>
                <c:pt idx="71903">
                  <c:v>-4.0689999999999884</c:v>
                </c:pt>
                <c:pt idx="71904">
                  <c:v>-4.0670000000000073</c:v>
                </c:pt>
                <c:pt idx="71905">
                  <c:v>-4.0649999999999977</c:v>
                </c:pt>
                <c:pt idx="71906">
                  <c:v>-4.0629999999999882</c:v>
                </c:pt>
                <c:pt idx="71907">
                  <c:v>-4.061000000000007</c:v>
                </c:pt>
                <c:pt idx="71908">
                  <c:v>-4.0589999999999975</c:v>
                </c:pt>
                <c:pt idx="71909">
                  <c:v>-4.0569999999999879</c:v>
                </c:pt>
                <c:pt idx="71910">
                  <c:v>-4.0550000000000068</c:v>
                </c:pt>
                <c:pt idx="71911">
                  <c:v>-4.0529999999999973</c:v>
                </c:pt>
                <c:pt idx="71912">
                  <c:v>-4.0509999999999877</c:v>
                </c:pt>
                <c:pt idx="71913">
                  <c:v>-4.0490000000000066</c:v>
                </c:pt>
                <c:pt idx="71914">
                  <c:v>-4.046999999999997</c:v>
                </c:pt>
                <c:pt idx="71915">
                  <c:v>-4.0449999999999875</c:v>
                </c:pt>
                <c:pt idx="71916">
                  <c:v>-4.0430000000000064</c:v>
                </c:pt>
                <c:pt idx="71917">
                  <c:v>-4.0409999999999968</c:v>
                </c:pt>
                <c:pt idx="71918">
                  <c:v>-4.0389999999999873</c:v>
                </c:pt>
                <c:pt idx="71919">
                  <c:v>-4.0370000000000061</c:v>
                </c:pt>
                <c:pt idx="71920">
                  <c:v>-4.0349999999999966</c:v>
                </c:pt>
                <c:pt idx="71921">
                  <c:v>-4.032999999999987</c:v>
                </c:pt>
                <c:pt idx="71922">
                  <c:v>-4.0310000000000059</c:v>
                </c:pt>
                <c:pt idx="71923">
                  <c:v>-4.0289999999999964</c:v>
                </c:pt>
                <c:pt idx="71924">
                  <c:v>-4.0269999999999868</c:v>
                </c:pt>
                <c:pt idx="71925">
                  <c:v>-4.0250000000000057</c:v>
                </c:pt>
                <c:pt idx="71926">
                  <c:v>-4.0229999999999961</c:v>
                </c:pt>
                <c:pt idx="71927">
                  <c:v>-4.0209999999999866</c:v>
                </c:pt>
                <c:pt idx="71928">
                  <c:v>-4.0190000000000055</c:v>
                </c:pt>
                <c:pt idx="71929">
                  <c:v>-4.0169999999999959</c:v>
                </c:pt>
                <c:pt idx="71930">
                  <c:v>-4.0149999999999864</c:v>
                </c:pt>
                <c:pt idx="71931">
                  <c:v>-4.0130000000000052</c:v>
                </c:pt>
                <c:pt idx="71932">
                  <c:v>-4.0109999999999957</c:v>
                </c:pt>
                <c:pt idx="71933">
                  <c:v>-4.0089999999999861</c:v>
                </c:pt>
                <c:pt idx="71934">
                  <c:v>-4.007000000000005</c:v>
                </c:pt>
                <c:pt idx="71935">
                  <c:v>-4.0049999999999955</c:v>
                </c:pt>
                <c:pt idx="71936">
                  <c:v>-4.0029999999999859</c:v>
                </c:pt>
                <c:pt idx="71937">
                  <c:v>-4.0010000000000048</c:v>
                </c:pt>
                <c:pt idx="71938">
                  <c:v>-3.9989999999999952</c:v>
                </c:pt>
                <c:pt idx="71939">
                  <c:v>-3.9970000000000141</c:v>
                </c:pt>
                <c:pt idx="71940">
                  <c:v>-3.9950000000000045</c:v>
                </c:pt>
                <c:pt idx="71941">
                  <c:v>-3.992999999999995</c:v>
                </c:pt>
                <c:pt idx="71942">
                  <c:v>-3.9910000000000139</c:v>
                </c:pt>
                <c:pt idx="71943">
                  <c:v>-3.9890000000000043</c:v>
                </c:pt>
                <c:pt idx="71944">
                  <c:v>-3.9869999999999948</c:v>
                </c:pt>
                <c:pt idx="71945">
                  <c:v>-3.9850000000000136</c:v>
                </c:pt>
                <c:pt idx="71946">
                  <c:v>-3.9830000000000041</c:v>
                </c:pt>
                <c:pt idx="71947">
                  <c:v>-3.9809999999999945</c:v>
                </c:pt>
                <c:pt idx="71948">
                  <c:v>-3.9790000000000134</c:v>
                </c:pt>
                <c:pt idx="71949">
                  <c:v>-3.9770000000000039</c:v>
                </c:pt>
                <c:pt idx="71950">
                  <c:v>-3.9749999999999943</c:v>
                </c:pt>
                <c:pt idx="71951">
                  <c:v>-3.9730000000000132</c:v>
                </c:pt>
                <c:pt idx="71952">
                  <c:v>-3.9710000000000036</c:v>
                </c:pt>
                <c:pt idx="71953">
                  <c:v>-3.9689999999999941</c:v>
                </c:pt>
                <c:pt idx="71954">
                  <c:v>-3.967000000000013</c:v>
                </c:pt>
                <c:pt idx="71955">
                  <c:v>-3.9650000000000034</c:v>
                </c:pt>
                <c:pt idx="71956">
                  <c:v>-3.9629999999999939</c:v>
                </c:pt>
                <c:pt idx="71957">
                  <c:v>-3.9610000000000127</c:v>
                </c:pt>
                <c:pt idx="71958">
                  <c:v>-3.9590000000000032</c:v>
                </c:pt>
                <c:pt idx="71959">
                  <c:v>-3.9569999999999936</c:v>
                </c:pt>
                <c:pt idx="71960">
                  <c:v>-3.9550000000000125</c:v>
                </c:pt>
                <c:pt idx="71961">
                  <c:v>-3.953000000000003</c:v>
                </c:pt>
                <c:pt idx="71962">
                  <c:v>-3.9509999999999934</c:v>
                </c:pt>
                <c:pt idx="71963">
                  <c:v>-3.9490000000000123</c:v>
                </c:pt>
                <c:pt idx="71964">
                  <c:v>-3.9470000000000027</c:v>
                </c:pt>
                <c:pt idx="71965">
                  <c:v>-3.9449999999999932</c:v>
                </c:pt>
                <c:pt idx="71966">
                  <c:v>-3.9430000000000121</c:v>
                </c:pt>
                <c:pt idx="71967">
                  <c:v>-3.9410000000000025</c:v>
                </c:pt>
                <c:pt idx="71968">
                  <c:v>-3.938999999999993</c:v>
                </c:pt>
                <c:pt idx="71969">
                  <c:v>-3.9370000000000118</c:v>
                </c:pt>
                <c:pt idx="71970">
                  <c:v>-3.9350000000000023</c:v>
                </c:pt>
                <c:pt idx="71971">
                  <c:v>-3.9329999999999927</c:v>
                </c:pt>
                <c:pt idx="71972">
                  <c:v>-3.9310000000000116</c:v>
                </c:pt>
                <c:pt idx="71973">
                  <c:v>-3.929000000000002</c:v>
                </c:pt>
                <c:pt idx="71974">
                  <c:v>-3.9269999999999925</c:v>
                </c:pt>
                <c:pt idx="71975">
                  <c:v>-3.9250000000000114</c:v>
                </c:pt>
                <c:pt idx="71976">
                  <c:v>-3.9230000000000018</c:v>
                </c:pt>
                <c:pt idx="71977">
                  <c:v>-3.9209999999999923</c:v>
                </c:pt>
                <c:pt idx="71978">
                  <c:v>-3.9190000000000111</c:v>
                </c:pt>
                <c:pt idx="71979">
                  <c:v>-3.9170000000000016</c:v>
                </c:pt>
                <c:pt idx="71980">
                  <c:v>-3.914999999999992</c:v>
                </c:pt>
                <c:pt idx="71981">
                  <c:v>-3.9130000000000109</c:v>
                </c:pt>
                <c:pt idx="71982">
                  <c:v>-3.9110000000000014</c:v>
                </c:pt>
                <c:pt idx="71983">
                  <c:v>-3.9089999999999918</c:v>
                </c:pt>
                <c:pt idx="71984">
                  <c:v>-3.9070000000000107</c:v>
                </c:pt>
                <c:pt idx="71985">
                  <c:v>-3.9050000000000011</c:v>
                </c:pt>
                <c:pt idx="71986">
                  <c:v>-3.9029999999999916</c:v>
                </c:pt>
                <c:pt idx="71987">
                  <c:v>-3.9010000000000105</c:v>
                </c:pt>
                <c:pt idx="71988">
                  <c:v>-3.8990000000000009</c:v>
                </c:pt>
                <c:pt idx="71989">
                  <c:v>-3.8969999999999914</c:v>
                </c:pt>
                <c:pt idx="71990">
                  <c:v>-3.8950000000000102</c:v>
                </c:pt>
                <c:pt idx="71991">
                  <c:v>-3.8930000000000007</c:v>
                </c:pt>
                <c:pt idx="71992">
                  <c:v>-3.8909999999999911</c:v>
                </c:pt>
                <c:pt idx="71993">
                  <c:v>-3.88900000000001</c:v>
                </c:pt>
                <c:pt idx="71994">
                  <c:v>-3.8870000000000005</c:v>
                </c:pt>
                <c:pt idx="71995">
                  <c:v>-3.8849999999999909</c:v>
                </c:pt>
                <c:pt idx="71996">
                  <c:v>-3.8830000000000098</c:v>
                </c:pt>
                <c:pt idx="71997">
                  <c:v>-3.8810000000000002</c:v>
                </c:pt>
                <c:pt idx="71998">
                  <c:v>-3.8789999999999907</c:v>
                </c:pt>
                <c:pt idx="71999">
                  <c:v>-3.8770000000000095</c:v>
                </c:pt>
                <c:pt idx="72000">
                  <c:v>-3.875</c:v>
                </c:pt>
                <c:pt idx="72001">
                  <c:v>-3.8729999999999905</c:v>
                </c:pt>
                <c:pt idx="72002">
                  <c:v>-3.8710000000000093</c:v>
                </c:pt>
                <c:pt idx="72003">
                  <c:v>-3.8689999999999998</c:v>
                </c:pt>
                <c:pt idx="72004">
                  <c:v>-3.8669999999999902</c:v>
                </c:pt>
                <c:pt idx="72005">
                  <c:v>-3.8650000000000091</c:v>
                </c:pt>
                <c:pt idx="72006">
                  <c:v>-3.8629999999999995</c:v>
                </c:pt>
                <c:pt idx="72007">
                  <c:v>-3.86099999999999</c:v>
                </c:pt>
                <c:pt idx="72008">
                  <c:v>-3.8590000000000089</c:v>
                </c:pt>
                <c:pt idx="72009">
                  <c:v>-3.8569999999999993</c:v>
                </c:pt>
                <c:pt idx="72010">
                  <c:v>-3.8549999999999898</c:v>
                </c:pt>
                <c:pt idx="72011">
                  <c:v>-3.8530000000000086</c:v>
                </c:pt>
                <c:pt idx="72012">
                  <c:v>-3.8509999999999991</c:v>
                </c:pt>
                <c:pt idx="72013">
                  <c:v>-3.8489999999999895</c:v>
                </c:pt>
                <c:pt idx="72014">
                  <c:v>-3.8470000000000084</c:v>
                </c:pt>
                <c:pt idx="72015">
                  <c:v>-3.8449999999999989</c:v>
                </c:pt>
                <c:pt idx="72016">
                  <c:v>-3.8429999999999893</c:v>
                </c:pt>
                <c:pt idx="72017">
                  <c:v>-3.8410000000000082</c:v>
                </c:pt>
                <c:pt idx="72018">
                  <c:v>-3.8389999999999986</c:v>
                </c:pt>
                <c:pt idx="72019">
                  <c:v>-3.8369999999999891</c:v>
                </c:pt>
                <c:pt idx="72020">
                  <c:v>-3.835000000000008</c:v>
                </c:pt>
                <c:pt idx="72021">
                  <c:v>-3.8329999999999984</c:v>
                </c:pt>
                <c:pt idx="72022">
                  <c:v>-3.8309999999999889</c:v>
                </c:pt>
                <c:pt idx="72023">
                  <c:v>-3.8290000000000077</c:v>
                </c:pt>
                <c:pt idx="72024">
                  <c:v>-3.8269999999999982</c:v>
                </c:pt>
                <c:pt idx="72025">
                  <c:v>-3.8249999999999886</c:v>
                </c:pt>
                <c:pt idx="72026">
                  <c:v>-3.8230000000000075</c:v>
                </c:pt>
                <c:pt idx="72027">
                  <c:v>-3.820999999999998</c:v>
                </c:pt>
                <c:pt idx="72028">
                  <c:v>-3.8189999999999884</c:v>
                </c:pt>
                <c:pt idx="72029">
                  <c:v>-3.8170000000000073</c:v>
                </c:pt>
                <c:pt idx="72030">
                  <c:v>-3.8149999999999977</c:v>
                </c:pt>
                <c:pt idx="72031">
                  <c:v>-3.8129999999999882</c:v>
                </c:pt>
                <c:pt idx="72032">
                  <c:v>-3.811000000000007</c:v>
                </c:pt>
                <c:pt idx="72033">
                  <c:v>-3.8089999999999975</c:v>
                </c:pt>
                <c:pt idx="72034">
                  <c:v>-3.8069999999999879</c:v>
                </c:pt>
                <c:pt idx="72035">
                  <c:v>-3.8050000000000068</c:v>
                </c:pt>
                <c:pt idx="72036">
                  <c:v>-3.8029999999999973</c:v>
                </c:pt>
                <c:pt idx="72037">
                  <c:v>-3.8009999999999877</c:v>
                </c:pt>
                <c:pt idx="72038">
                  <c:v>-3.7990000000000066</c:v>
                </c:pt>
                <c:pt idx="72039">
                  <c:v>-3.796999999999997</c:v>
                </c:pt>
                <c:pt idx="72040">
                  <c:v>-3.7949999999999875</c:v>
                </c:pt>
                <c:pt idx="72041">
                  <c:v>-3.7930000000000064</c:v>
                </c:pt>
                <c:pt idx="72042">
                  <c:v>-3.7909999999999968</c:v>
                </c:pt>
                <c:pt idx="72043">
                  <c:v>-3.7889999999999873</c:v>
                </c:pt>
                <c:pt idx="72044">
                  <c:v>-3.7870000000000061</c:v>
                </c:pt>
                <c:pt idx="72045">
                  <c:v>-3.7849999999999966</c:v>
                </c:pt>
                <c:pt idx="72046">
                  <c:v>-3.782999999999987</c:v>
                </c:pt>
                <c:pt idx="72047">
                  <c:v>-3.7810000000000059</c:v>
                </c:pt>
                <c:pt idx="72048">
                  <c:v>-3.7789999999999964</c:v>
                </c:pt>
                <c:pt idx="72049">
                  <c:v>-3.7769999999999868</c:v>
                </c:pt>
                <c:pt idx="72050">
                  <c:v>-3.7750000000000057</c:v>
                </c:pt>
                <c:pt idx="72051">
                  <c:v>-3.7729999999999961</c:v>
                </c:pt>
                <c:pt idx="72052">
                  <c:v>-3.7709999999999866</c:v>
                </c:pt>
                <c:pt idx="72053">
                  <c:v>-3.7690000000000055</c:v>
                </c:pt>
                <c:pt idx="72054">
                  <c:v>-3.7669999999999959</c:v>
                </c:pt>
                <c:pt idx="72055">
                  <c:v>-3.7649999999999864</c:v>
                </c:pt>
                <c:pt idx="72056">
                  <c:v>-3.7630000000000052</c:v>
                </c:pt>
                <c:pt idx="72057">
                  <c:v>-3.7609999999999957</c:v>
                </c:pt>
                <c:pt idx="72058">
                  <c:v>-3.7589999999999861</c:v>
                </c:pt>
                <c:pt idx="72059">
                  <c:v>-3.757000000000005</c:v>
                </c:pt>
                <c:pt idx="72060">
                  <c:v>-3.7549999999999955</c:v>
                </c:pt>
                <c:pt idx="72061">
                  <c:v>-3.7529999999999859</c:v>
                </c:pt>
                <c:pt idx="72062">
                  <c:v>-3.7510000000000048</c:v>
                </c:pt>
                <c:pt idx="72063">
                  <c:v>-3.7489999999999952</c:v>
                </c:pt>
                <c:pt idx="72064">
                  <c:v>-3.7470000000000141</c:v>
                </c:pt>
                <c:pt idx="72065">
                  <c:v>-3.7450000000000045</c:v>
                </c:pt>
                <c:pt idx="72066">
                  <c:v>-3.742999999999995</c:v>
                </c:pt>
                <c:pt idx="72067">
                  <c:v>-3.7410000000000139</c:v>
                </c:pt>
                <c:pt idx="72068">
                  <c:v>-3.7390000000000043</c:v>
                </c:pt>
                <c:pt idx="72069">
                  <c:v>-3.7369999999999948</c:v>
                </c:pt>
                <c:pt idx="72070">
                  <c:v>-3.7350000000000136</c:v>
                </c:pt>
                <c:pt idx="72071">
                  <c:v>-3.7330000000000041</c:v>
                </c:pt>
                <c:pt idx="72072">
                  <c:v>-3.7309999999999945</c:v>
                </c:pt>
                <c:pt idx="72073">
                  <c:v>-3.7290000000000134</c:v>
                </c:pt>
                <c:pt idx="72074">
                  <c:v>-3.7270000000000039</c:v>
                </c:pt>
                <c:pt idx="72075">
                  <c:v>-3.7249999999999943</c:v>
                </c:pt>
                <c:pt idx="72076">
                  <c:v>-3.7230000000000132</c:v>
                </c:pt>
                <c:pt idx="72077">
                  <c:v>-3.7210000000000036</c:v>
                </c:pt>
                <c:pt idx="72078">
                  <c:v>-3.7189999999999941</c:v>
                </c:pt>
                <c:pt idx="72079">
                  <c:v>-3.717000000000013</c:v>
                </c:pt>
                <c:pt idx="72080">
                  <c:v>-3.7150000000000034</c:v>
                </c:pt>
                <c:pt idx="72081">
                  <c:v>-3.7129999999999939</c:v>
                </c:pt>
                <c:pt idx="72082">
                  <c:v>-3.7110000000000127</c:v>
                </c:pt>
                <c:pt idx="72083">
                  <c:v>-3.7090000000000032</c:v>
                </c:pt>
                <c:pt idx="72084">
                  <c:v>-3.7069999999999936</c:v>
                </c:pt>
                <c:pt idx="72085">
                  <c:v>-3.7050000000000125</c:v>
                </c:pt>
                <c:pt idx="72086">
                  <c:v>-3.703000000000003</c:v>
                </c:pt>
                <c:pt idx="72087">
                  <c:v>-3.7009999999999934</c:v>
                </c:pt>
                <c:pt idx="72088">
                  <c:v>-3.6990000000000123</c:v>
                </c:pt>
                <c:pt idx="72089">
                  <c:v>-3.6970000000000027</c:v>
                </c:pt>
                <c:pt idx="72090">
                  <c:v>-3.6949999999999932</c:v>
                </c:pt>
                <c:pt idx="72091">
                  <c:v>-3.6930000000000121</c:v>
                </c:pt>
                <c:pt idx="72092">
                  <c:v>-3.6910000000000025</c:v>
                </c:pt>
                <c:pt idx="72093">
                  <c:v>-3.688999999999993</c:v>
                </c:pt>
                <c:pt idx="72094">
                  <c:v>-3.6870000000000118</c:v>
                </c:pt>
                <c:pt idx="72095">
                  <c:v>-3.6850000000000023</c:v>
                </c:pt>
                <c:pt idx="72096">
                  <c:v>-3.6829999999999927</c:v>
                </c:pt>
                <c:pt idx="72097">
                  <c:v>-3.6810000000000116</c:v>
                </c:pt>
                <c:pt idx="72098">
                  <c:v>-3.679000000000002</c:v>
                </c:pt>
                <c:pt idx="72099">
                  <c:v>-3.6769999999999925</c:v>
                </c:pt>
                <c:pt idx="72100">
                  <c:v>-3.6750000000000114</c:v>
                </c:pt>
                <c:pt idx="72101">
                  <c:v>-3.6730000000000018</c:v>
                </c:pt>
                <c:pt idx="72102">
                  <c:v>-3.6709999999999923</c:v>
                </c:pt>
                <c:pt idx="72103">
                  <c:v>-3.6690000000000111</c:v>
                </c:pt>
                <c:pt idx="72104">
                  <c:v>-3.6670000000000016</c:v>
                </c:pt>
                <c:pt idx="72105">
                  <c:v>-3.664999999999992</c:v>
                </c:pt>
                <c:pt idx="72106">
                  <c:v>-3.6630000000000109</c:v>
                </c:pt>
                <c:pt idx="72107">
                  <c:v>-3.6610000000000014</c:v>
                </c:pt>
                <c:pt idx="72108">
                  <c:v>-3.6589999999999918</c:v>
                </c:pt>
                <c:pt idx="72109">
                  <c:v>-3.6570000000000107</c:v>
                </c:pt>
                <c:pt idx="72110">
                  <c:v>-3.6550000000000011</c:v>
                </c:pt>
                <c:pt idx="72111">
                  <c:v>-3.6529999999999916</c:v>
                </c:pt>
                <c:pt idx="72112">
                  <c:v>-3.6510000000000105</c:v>
                </c:pt>
                <c:pt idx="72113">
                  <c:v>-3.6490000000000009</c:v>
                </c:pt>
                <c:pt idx="72114">
                  <c:v>-3.6469999999999914</c:v>
                </c:pt>
                <c:pt idx="72115">
                  <c:v>-3.6450000000000102</c:v>
                </c:pt>
                <c:pt idx="72116">
                  <c:v>-3.6430000000000007</c:v>
                </c:pt>
                <c:pt idx="72117">
                  <c:v>-3.6409999999999911</c:v>
                </c:pt>
                <c:pt idx="72118">
                  <c:v>-3.63900000000001</c:v>
                </c:pt>
                <c:pt idx="72119">
                  <c:v>-3.6370000000000005</c:v>
                </c:pt>
                <c:pt idx="72120">
                  <c:v>-3.6349999999999909</c:v>
                </c:pt>
                <c:pt idx="72121">
                  <c:v>-3.6330000000000098</c:v>
                </c:pt>
                <c:pt idx="72122">
                  <c:v>-3.6310000000000002</c:v>
                </c:pt>
                <c:pt idx="72123">
                  <c:v>-3.6289999999999907</c:v>
                </c:pt>
                <c:pt idx="72124">
                  <c:v>-3.6270000000000095</c:v>
                </c:pt>
                <c:pt idx="72125">
                  <c:v>-3.625</c:v>
                </c:pt>
                <c:pt idx="72126">
                  <c:v>-3.6229999999999905</c:v>
                </c:pt>
                <c:pt idx="72127">
                  <c:v>-3.6210000000000093</c:v>
                </c:pt>
                <c:pt idx="72128">
                  <c:v>-3.6189999999999998</c:v>
                </c:pt>
                <c:pt idx="72129">
                  <c:v>-3.6169999999999902</c:v>
                </c:pt>
                <c:pt idx="72130">
                  <c:v>-3.6150000000000091</c:v>
                </c:pt>
                <c:pt idx="72131">
                  <c:v>-3.6129999999999995</c:v>
                </c:pt>
                <c:pt idx="72132">
                  <c:v>-3.61099999999999</c:v>
                </c:pt>
                <c:pt idx="72133">
                  <c:v>-3.6090000000000089</c:v>
                </c:pt>
                <c:pt idx="72134">
                  <c:v>-3.6069999999999993</c:v>
                </c:pt>
                <c:pt idx="72135">
                  <c:v>-3.6049999999999898</c:v>
                </c:pt>
                <c:pt idx="72136">
                  <c:v>-3.6030000000000086</c:v>
                </c:pt>
                <c:pt idx="72137">
                  <c:v>-3.6009999999999991</c:v>
                </c:pt>
                <c:pt idx="72138">
                  <c:v>-3.5989999999999895</c:v>
                </c:pt>
                <c:pt idx="72139">
                  <c:v>-3.5970000000000084</c:v>
                </c:pt>
                <c:pt idx="72140">
                  <c:v>-3.5949999999999989</c:v>
                </c:pt>
                <c:pt idx="72141">
                  <c:v>-3.5929999999999893</c:v>
                </c:pt>
                <c:pt idx="72142">
                  <c:v>-3.5910000000000082</c:v>
                </c:pt>
                <c:pt idx="72143">
                  <c:v>-3.5889999999999986</c:v>
                </c:pt>
                <c:pt idx="72144">
                  <c:v>-3.5869999999999891</c:v>
                </c:pt>
                <c:pt idx="72145">
                  <c:v>-3.585000000000008</c:v>
                </c:pt>
                <c:pt idx="72146">
                  <c:v>-3.5829999999999984</c:v>
                </c:pt>
                <c:pt idx="72147">
                  <c:v>-3.5809999999999889</c:v>
                </c:pt>
                <c:pt idx="72148">
                  <c:v>-3.5790000000000077</c:v>
                </c:pt>
                <c:pt idx="72149">
                  <c:v>-3.5769999999999982</c:v>
                </c:pt>
                <c:pt idx="72150">
                  <c:v>-3.5749999999999886</c:v>
                </c:pt>
                <c:pt idx="72151">
                  <c:v>-3.5730000000000075</c:v>
                </c:pt>
                <c:pt idx="72152">
                  <c:v>-3.570999999999998</c:v>
                </c:pt>
                <c:pt idx="72153">
                  <c:v>-3.5689999999999884</c:v>
                </c:pt>
                <c:pt idx="72154">
                  <c:v>-3.5670000000000073</c:v>
                </c:pt>
                <c:pt idx="72155">
                  <c:v>-3.5649999999999977</c:v>
                </c:pt>
                <c:pt idx="72156">
                  <c:v>-3.5629999999999882</c:v>
                </c:pt>
                <c:pt idx="72157">
                  <c:v>-3.561000000000007</c:v>
                </c:pt>
                <c:pt idx="72158">
                  <c:v>-3.5589999999999975</c:v>
                </c:pt>
                <c:pt idx="72159">
                  <c:v>-3.5569999999999879</c:v>
                </c:pt>
                <c:pt idx="72160">
                  <c:v>-3.5550000000000068</c:v>
                </c:pt>
                <c:pt idx="72161">
                  <c:v>-3.5529999999999973</c:v>
                </c:pt>
                <c:pt idx="72162">
                  <c:v>-3.5509999999999877</c:v>
                </c:pt>
                <c:pt idx="72163">
                  <c:v>-3.5490000000000066</c:v>
                </c:pt>
                <c:pt idx="72164">
                  <c:v>-3.546999999999997</c:v>
                </c:pt>
                <c:pt idx="72165">
                  <c:v>-3.5449999999999875</c:v>
                </c:pt>
                <c:pt idx="72166">
                  <c:v>-3.5430000000000064</c:v>
                </c:pt>
                <c:pt idx="72167">
                  <c:v>-3.5409999999999968</c:v>
                </c:pt>
                <c:pt idx="72168">
                  <c:v>-3.5389999999999873</c:v>
                </c:pt>
                <c:pt idx="72169">
                  <c:v>-3.5370000000000061</c:v>
                </c:pt>
                <c:pt idx="72170">
                  <c:v>-3.5349999999999966</c:v>
                </c:pt>
                <c:pt idx="72171">
                  <c:v>-3.532999999999987</c:v>
                </c:pt>
                <c:pt idx="72172">
                  <c:v>-3.5310000000000059</c:v>
                </c:pt>
                <c:pt idx="72173">
                  <c:v>-3.5289999999999964</c:v>
                </c:pt>
                <c:pt idx="72174">
                  <c:v>-3.5269999999999868</c:v>
                </c:pt>
                <c:pt idx="72175">
                  <c:v>-3.5250000000000057</c:v>
                </c:pt>
                <c:pt idx="72176">
                  <c:v>-3.5229999999999961</c:v>
                </c:pt>
                <c:pt idx="72177">
                  <c:v>-3.5209999999999866</c:v>
                </c:pt>
                <c:pt idx="72178">
                  <c:v>-3.5190000000000055</c:v>
                </c:pt>
                <c:pt idx="72179">
                  <c:v>-3.5169999999999959</c:v>
                </c:pt>
                <c:pt idx="72180">
                  <c:v>-3.5149999999999864</c:v>
                </c:pt>
                <c:pt idx="72181">
                  <c:v>-3.5130000000000052</c:v>
                </c:pt>
                <c:pt idx="72182">
                  <c:v>-3.5109999999999957</c:v>
                </c:pt>
                <c:pt idx="72183">
                  <c:v>-3.5089999999999861</c:v>
                </c:pt>
                <c:pt idx="72184">
                  <c:v>-3.507000000000005</c:v>
                </c:pt>
                <c:pt idx="72185">
                  <c:v>-3.5049999999999955</c:v>
                </c:pt>
                <c:pt idx="72186">
                  <c:v>-3.5029999999999859</c:v>
                </c:pt>
                <c:pt idx="72187">
                  <c:v>-3.5010000000000048</c:v>
                </c:pt>
                <c:pt idx="72188">
                  <c:v>-3.4989999999999952</c:v>
                </c:pt>
                <c:pt idx="72189">
                  <c:v>-3.4970000000000141</c:v>
                </c:pt>
                <c:pt idx="72190">
                  <c:v>-3.4950000000000045</c:v>
                </c:pt>
                <c:pt idx="72191">
                  <c:v>-3.492999999999995</c:v>
                </c:pt>
                <c:pt idx="72192">
                  <c:v>-3.4910000000000139</c:v>
                </c:pt>
                <c:pt idx="72193">
                  <c:v>-3.4890000000000043</c:v>
                </c:pt>
                <c:pt idx="72194">
                  <c:v>-3.4869999999999948</c:v>
                </c:pt>
                <c:pt idx="72195">
                  <c:v>-3.4850000000000136</c:v>
                </c:pt>
                <c:pt idx="72196">
                  <c:v>-3.4830000000000041</c:v>
                </c:pt>
                <c:pt idx="72197">
                  <c:v>-3.4809999999999945</c:v>
                </c:pt>
                <c:pt idx="72198">
                  <c:v>-3.4790000000000134</c:v>
                </c:pt>
                <c:pt idx="72199">
                  <c:v>-3.4770000000000039</c:v>
                </c:pt>
                <c:pt idx="72200">
                  <c:v>-3.4749999999999943</c:v>
                </c:pt>
                <c:pt idx="72201">
                  <c:v>-3.4730000000000132</c:v>
                </c:pt>
                <c:pt idx="72202">
                  <c:v>-3.4710000000000036</c:v>
                </c:pt>
                <c:pt idx="72203">
                  <c:v>-3.4689999999999941</c:v>
                </c:pt>
                <c:pt idx="72204">
                  <c:v>-3.467000000000013</c:v>
                </c:pt>
                <c:pt idx="72205">
                  <c:v>-3.4650000000000034</c:v>
                </c:pt>
                <c:pt idx="72206">
                  <c:v>-3.4629999999999939</c:v>
                </c:pt>
                <c:pt idx="72207">
                  <c:v>-3.4610000000000127</c:v>
                </c:pt>
                <c:pt idx="72208">
                  <c:v>-3.4590000000000032</c:v>
                </c:pt>
                <c:pt idx="72209">
                  <c:v>-3.4569999999999936</c:v>
                </c:pt>
                <c:pt idx="72210">
                  <c:v>-3.4550000000000125</c:v>
                </c:pt>
                <c:pt idx="72211">
                  <c:v>-3.453000000000003</c:v>
                </c:pt>
                <c:pt idx="72212">
                  <c:v>-3.4509999999999934</c:v>
                </c:pt>
                <c:pt idx="72213">
                  <c:v>-3.4490000000000123</c:v>
                </c:pt>
                <c:pt idx="72214">
                  <c:v>-3.4470000000000027</c:v>
                </c:pt>
                <c:pt idx="72215">
                  <c:v>-3.4449999999999932</c:v>
                </c:pt>
                <c:pt idx="72216">
                  <c:v>-3.4430000000000121</c:v>
                </c:pt>
                <c:pt idx="72217">
                  <c:v>-3.4410000000000025</c:v>
                </c:pt>
                <c:pt idx="72218">
                  <c:v>-3.438999999999993</c:v>
                </c:pt>
                <c:pt idx="72219">
                  <c:v>-3.4370000000000118</c:v>
                </c:pt>
                <c:pt idx="72220">
                  <c:v>-3.4350000000000023</c:v>
                </c:pt>
                <c:pt idx="72221">
                  <c:v>-3.4329999999999927</c:v>
                </c:pt>
                <c:pt idx="72222">
                  <c:v>-3.4310000000000116</c:v>
                </c:pt>
                <c:pt idx="72223">
                  <c:v>-3.429000000000002</c:v>
                </c:pt>
                <c:pt idx="72224">
                  <c:v>-3.4269999999999925</c:v>
                </c:pt>
                <c:pt idx="72225">
                  <c:v>-3.4250000000000114</c:v>
                </c:pt>
                <c:pt idx="72226">
                  <c:v>-3.4230000000000018</c:v>
                </c:pt>
                <c:pt idx="72227">
                  <c:v>-3.4209999999999923</c:v>
                </c:pt>
                <c:pt idx="72228">
                  <c:v>-3.4190000000000111</c:v>
                </c:pt>
                <c:pt idx="72229">
                  <c:v>-3.4170000000000016</c:v>
                </c:pt>
                <c:pt idx="72230">
                  <c:v>-3.414999999999992</c:v>
                </c:pt>
                <c:pt idx="72231">
                  <c:v>-3.4130000000000109</c:v>
                </c:pt>
                <c:pt idx="72232">
                  <c:v>-3.4110000000000014</c:v>
                </c:pt>
                <c:pt idx="72233">
                  <c:v>-3.4089999999999918</c:v>
                </c:pt>
                <c:pt idx="72234">
                  <c:v>-3.4070000000000107</c:v>
                </c:pt>
                <c:pt idx="72235">
                  <c:v>-3.4050000000000011</c:v>
                </c:pt>
                <c:pt idx="72236">
                  <c:v>-3.4029999999999916</c:v>
                </c:pt>
                <c:pt idx="72237">
                  <c:v>-3.4010000000000105</c:v>
                </c:pt>
                <c:pt idx="72238">
                  <c:v>-3.3990000000000009</c:v>
                </c:pt>
                <c:pt idx="72239">
                  <c:v>-3.3969999999999914</c:v>
                </c:pt>
                <c:pt idx="72240">
                  <c:v>-3.3950000000000102</c:v>
                </c:pt>
                <c:pt idx="72241">
                  <c:v>-3.3930000000000007</c:v>
                </c:pt>
                <c:pt idx="72242">
                  <c:v>-3.3909999999999911</c:v>
                </c:pt>
                <c:pt idx="72243">
                  <c:v>-3.38900000000001</c:v>
                </c:pt>
                <c:pt idx="72244">
                  <c:v>-3.3870000000000005</c:v>
                </c:pt>
                <c:pt idx="72245">
                  <c:v>-3.3849999999999909</c:v>
                </c:pt>
                <c:pt idx="72246">
                  <c:v>-3.3830000000000098</c:v>
                </c:pt>
                <c:pt idx="72247">
                  <c:v>-3.3810000000000002</c:v>
                </c:pt>
                <c:pt idx="72248">
                  <c:v>-3.3789999999999907</c:v>
                </c:pt>
                <c:pt idx="72249">
                  <c:v>-3.3770000000000095</c:v>
                </c:pt>
                <c:pt idx="72250">
                  <c:v>-3.375</c:v>
                </c:pt>
                <c:pt idx="72251">
                  <c:v>-3.3729999999999905</c:v>
                </c:pt>
                <c:pt idx="72252">
                  <c:v>-3.3710000000000093</c:v>
                </c:pt>
                <c:pt idx="72253">
                  <c:v>-3.3689999999999998</c:v>
                </c:pt>
                <c:pt idx="72254">
                  <c:v>-3.3669999999999902</c:v>
                </c:pt>
                <c:pt idx="72255">
                  <c:v>-3.3650000000000091</c:v>
                </c:pt>
                <c:pt idx="72256">
                  <c:v>-3.3629999999999995</c:v>
                </c:pt>
                <c:pt idx="72257">
                  <c:v>-3.36099999999999</c:v>
                </c:pt>
                <c:pt idx="72258">
                  <c:v>-3.3590000000000089</c:v>
                </c:pt>
                <c:pt idx="72259">
                  <c:v>-3.3569999999999993</c:v>
                </c:pt>
                <c:pt idx="72260">
                  <c:v>-3.3549999999999898</c:v>
                </c:pt>
                <c:pt idx="72261">
                  <c:v>-3.3530000000000086</c:v>
                </c:pt>
                <c:pt idx="72262">
                  <c:v>-3.3509999999999991</c:v>
                </c:pt>
                <c:pt idx="72263">
                  <c:v>-3.3489999999999895</c:v>
                </c:pt>
                <c:pt idx="72264">
                  <c:v>-3.3470000000000084</c:v>
                </c:pt>
                <c:pt idx="72265">
                  <c:v>-3.3449999999999989</c:v>
                </c:pt>
                <c:pt idx="72266">
                  <c:v>-3.3429999999999893</c:v>
                </c:pt>
                <c:pt idx="72267">
                  <c:v>-3.3410000000000082</c:v>
                </c:pt>
                <c:pt idx="72268">
                  <c:v>-3.3389999999999986</c:v>
                </c:pt>
                <c:pt idx="72269">
                  <c:v>-3.3369999999999891</c:v>
                </c:pt>
                <c:pt idx="72270">
                  <c:v>-3.335000000000008</c:v>
                </c:pt>
                <c:pt idx="72271">
                  <c:v>-3.3329999999999984</c:v>
                </c:pt>
                <c:pt idx="72272">
                  <c:v>-3.3309999999999889</c:v>
                </c:pt>
                <c:pt idx="72273">
                  <c:v>-3.3290000000000077</c:v>
                </c:pt>
                <c:pt idx="72274">
                  <c:v>-3.3269999999999982</c:v>
                </c:pt>
                <c:pt idx="72275">
                  <c:v>-3.3249999999999886</c:v>
                </c:pt>
                <c:pt idx="72276">
                  <c:v>-3.3230000000000075</c:v>
                </c:pt>
                <c:pt idx="72277">
                  <c:v>-3.320999999999998</c:v>
                </c:pt>
                <c:pt idx="72278">
                  <c:v>-3.3189999999999884</c:v>
                </c:pt>
                <c:pt idx="72279">
                  <c:v>-3.3170000000000073</c:v>
                </c:pt>
                <c:pt idx="72280">
                  <c:v>-3.3149999999999977</c:v>
                </c:pt>
                <c:pt idx="72281">
                  <c:v>-3.3129999999999882</c:v>
                </c:pt>
                <c:pt idx="72282">
                  <c:v>-3.311000000000007</c:v>
                </c:pt>
                <c:pt idx="72283">
                  <c:v>-3.3089999999999975</c:v>
                </c:pt>
                <c:pt idx="72284">
                  <c:v>-3.3069999999999879</c:v>
                </c:pt>
                <c:pt idx="72285">
                  <c:v>-3.3050000000000068</c:v>
                </c:pt>
                <c:pt idx="72286">
                  <c:v>-3.3029999999999973</c:v>
                </c:pt>
                <c:pt idx="72287">
                  <c:v>-3.3009999999999877</c:v>
                </c:pt>
                <c:pt idx="72288">
                  <c:v>-3.2990000000000066</c:v>
                </c:pt>
                <c:pt idx="72289">
                  <c:v>-3.296999999999997</c:v>
                </c:pt>
                <c:pt idx="72290">
                  <c:v>-3.2949999999999875</c:v>
                </c:pt>
                <c:pt idx="72291">
                  <c:v>-3.2930000000000064</c:v>
                </c:pt>
                <c:pt idx="72292">
                  <c:v>-3.2909999999999968</c:v>
                </c:pt>
                <c:pt idx="72293">
                  <c:v>-3.2889999999999873</c:v>
                </c:pt>
                <c:pt idx="72294">
                  <c:v>-3.2870000000000061</c:v>
                </c:pt>
                <c:pt idx="72295">
                  <c:v>-3.2849999999999966</c:v>
                </c:pt>
                <c:pt idx="72296">
                  <c:v>-3.282999999999987</c:v>
                </c:pt>
                <c:pt idx="72297">
                  <c:v>-3.2810000000000059</c:v>
                </c:pt>
                <c:pt idx="72298">
                  <c:v>-3.2789999999999964</c:v>
                </c:pt>
                <c:pt idx="72299">
                  <c:v>-3.2769999999999868</c:v>
                </c:pt>
                <c:pt idx="72300">
                  <c:v>-3.2750000000000057</c:v>
                </c:pt>
                <c:pt idx="72301">
                  <c:v>-3.2729999999999961</c:v>
                </c:pt>
                <c:pt idx="72302">
                  <c:v>-3.2709999999999866</c:v>
                </c:pt>
                <c:pt idx="72303">
                  <c:v>-3.2690000000000055</c:v>
                </c:pt>
                <c:pt idx="72304">
                  <c:v>-3.2669999999999959</c:v>
                </c:pt>
                <c:pt idx="72305">
                  <c:v>-3.2649999999999864</c:v>
                </c:pt>
                <c:pt idx="72306">
                  <c:v>-3.2630000000000052</c:v>
                </c:pt>
                <c:pt idx="72307">
                  <c:v>-3.2609999999999957</c:v>
                </c:pt>
                <c:pt idx="72308">
                  <c:v>-3.2589999999999861</c:v>
                </c:pt>
                <c:pt idx="72309">
                  <c:v>-3.257000000000005</c:v>
                </c:pt>
                <c:pt idx="72310">
                  <c:v>-3.2549999999999955</c:v>
                </c:pt>
                <c:pt idx="72311">
                  <c:v>-3.2529999999999859</c:v>
                </c:pt>
                <c:pt idx="72312">
                  <c:v>-3.2510000000000048</c:v>
                </c:pt>
                <c:pt idx="72313">
                  <c:v>-3.2489999999999952</c:v>
                </c:pt>
                <c:pt idx="72314">
                  <c:v>-3.2470000000000141</c:v>
                </c:pt>
                <c:pt idx="72315">
                  <c:v>-3.2450000000000045</c:v>
                </c:pt>
                <c:pt idx="72316">
                  <c:v>-3.242999999999995</c:v>
                </c:pt>
                <c:pt idx="72317">
                  <c:v>-3.2410000000000139</c:v>
                </c:pt>
                <c:pt idx="72318">
                  <c:v>-3.2390000000000043</c:v>
                </c:pt>
                <c:pt idx="72319">
                  <c:v>-3.2369999999999948</c:v>
                </c:pt>
                <c:pt idx="72320">
                  <c:v>-3.2350000000000136</c:v>
                </c:pt>
                <c:pt idx="72321">
                  <c:v>-3.2330000000000041</c:v>
                </c:pt>
                <c:pt idx="72322">
                  <c:v>-3.2309999999999945</c:v>
                </c:pt>
                <c:pt idx="72323">
                  <c:v>-3.2290000000000134</c:v>
                </c:pt>
                <c:pt idx="72324">
                  <c:v>-3.2270000000000039</c:v>
                </c:pt>
                <c:pt idx="72325">
                  <c:v>-3.2249999999999943</c:v>
                </c:pt>
                <c:pt idx="72326">
                  <c:v>-3.2230000000000132</c:v>
                </c:pt>
                <c:pt idx="72327">
                  <c:v>-3.2210000000000036</c:v>
                </c:pt>
                <c:pt idx="72328">
                  <c:v>-3.2189999999999941</c:v>
                </c:pt>
                <c:pt idx="72329">
                  <c:v>-3.217000000000013</c:v>
                </c:pt>
                <c:pt idx="72330">
                  <c:v>-3.2150000000000034</c:v>
                </c:pt>
                <c:pt idx="72331">
                  <c:v>-3.2129999999999939</c:v>
                </c:pt>
                <c:pt idx="72332">
                  <c:v>-3.2110000000000127</c:v>
                </c:pt>
                <c:pt idx="72333">
                  <c:v>-3.2090000000000032</c:v>
                </c:pt>
                <c:pt idx="72334">
                  <c:v>-3.2069999999999936</c:v>
                </c:pt>
                <c:pt idx="72335">
                  <c:v>-3.2050000000000125</c:v>
                </c:pt>
                <c:pt idx="72336">
                  <c:v>-3.203000000000003</c:v>
                </c:pt>
                <c:pt idx="72337">
                  <c:v>-3.2009999999999934</c:v>
                </c:pt>
                <c:pt idx="72338">
                  <c:v>-3.1990000000000123</c:v>
                </c:pt>
                <c:pt idx="72339">
                  <c:v>-3.1970000000000027</c:v>
                </c:pt>
                <c:pt idx="72340">
                  <c:v>-3.1949999999999932</c:v>
                </c:pt>
                <c:pt idx="72341">
                  <c:v>-3.1930000000000121</c:v>
                </c:pt>
                <c:pt idx="72342">
                  <c:v>-3.1910000000000025</c:v>
                </c:pt>
                <c:pt idx="72343">
                  <c:v>-3.188999999999993</c:v>
                </c:pt>
                <c:pt idx="72344">
                  <c:v>-3.1870000000000118</c:v>
                </c:pt>
                <c:pt idx="72345">
                  <c:v>-3.1850000000000023</c:v>
                </c:pt>
                <c:pt idx="72346">
                  <c:v>-3.1829999999999927</c:v>
                </c:pt>
                <c:pt idx="72347">
                  <c:v>-3.1810000000000116</c:v>
                </c:pt>
                <c:pt idx="72348">
                  <c:v>-3.179000000000002</c:v>
                </c:pt>
                <c:pt idx="72349">
                  <c:v>-3.1769999999999925</c:v>
                </c:pt>
                <c:pt idx="72350">
                  <c:v>-3.1750000000000114</c:v>
                </c:pt>
                <c:pt idx="72351">
                  <c:v>-3.1730000000000018</c:v>
                </c:pt>
                <c:pt idx="72352">
                  <c:v>-3.1709999999999923</c:v>
                </c:pt>
                <c:pt idx="72353">
                  <c:v>-3.1690000000000111</c:v>
                </c:pt>
                <c:pt idx="72354">
                  <c:v>-3.1670000000000016</c:v>
                </c:pt>
                <c:pt idx="72355">
                  <c:v>-3.164999999999992</c:v>
                </c:pt>
                <c:pt idx="72356">
                  <c:v>-3.1630000000000109</c:v>
                </c:pt>
                <c:pt idx="72357">
                  <c:v>-3.1610000000000014</c:v>
                </c:pt>
                <c:pt idx="72358">
                  <c:v>-3.1589999999999918</c:v>
                </c:pt>
                <c:pt idx="72359">
                  <c:v>-3.1570000000000107</c:v>
                </c:pt>
                <c:pt idx="72360">
                  <c:v>-3.1550000000000011</c:v>
                </c:pt>
                <c:pt idx="72361">
                  <c:v>-3.1529999999999916</c:v>
                </c:pt>
                <c:pt idx="72362">
                  <c:v>-3.1510000000000105</c:v>
                </c:pt>
                <c:pt idx="72363">
                  <c:v>-3.1490000000000009</c:v>
                </c:pt>
                <c:pt idx="72364">
                  <c:v>-3.1469999999999914</c:v>
                </c:pt>
                <c:pt idx="72365">
                  <c:v>-3.1450000000000102</c:v>
                </c:pt>
                <c:pt idx="72366">
                  <c:v>-3.1430000000000007</c:v>
                </c:pt>
                <c:pt idx="72367">
                  <c:v>-3.1409999999999911</c:v>
                </c:pt>
                <c:pt idx="72368">
                  <c:v>-3.13900000000001</c:v>
                </c:pt>
                <c:pt idx="72369">
                  <c:v>-3.1370000000000005</c:v>
                </c:pt>
                <c:pt idx="72370">
                  <c:v>-3.1349999999999909</c:v>
                </c:pt>
                <c:pt idx="72371">
                  <c:v>-3.1330000000000098</c:v>
                </c:pt>
                <c:pt idx="72372">
                  <c:v>-3.1310000000000002</c:v>
                </c:pt>
                <c:pt idx="72373">
                  <c:v>-3.1289999999999907</c:v>
                </c:pt>
                <c:pt idx="72374">
                  <c:v>-3.1270000000000095</c:v>
                </c:pt>
                <c:pt idx="72375">
                  <c:v>-3.125</c:v>
                </c:pt>
                <c:pt idx="72376">
                  <c:v>-3.1229999999999905</c:v>
                </c:pt>
                <c:pt idx="72377">
                  <c:v>-3.1210000000000093</c:v>
                </c:pt>
                <c:pt idx="72378">
                  <c:v>-3.1189999999999998</c:v>
                </c:pt>
                <c:pt idx="72379">
                  <c:v>-3.1169999999999902</c:v>
                </c:pt>
                <c:pt idx="72380">
                  <c:v>-3.1150000000000091</c:v>
                </c:pt>
                <c:pt idx="72381">
                  <c:v>-3.1129999999999995</c:v>
                </c:pt>
                <c:pt idx="72382">
                  <c:v>-3.11099999999999</c:v>
                </c:pt>
                <c:pt idx="72383">
                  <c:v>-3.1090000000000089</c:v>
                </c:pt>
                <c:pt idx="72384">
                  <c:v>-3.1069999999999993</c:v>
                </c:pt>
                <c:pt idx="72385">
                  <c:v>-3.1049999999999898</c:v>
                </c:pt>
                <c:pt idx="72386">
                  <c:v>-3.1030000000000086</c:v>
                </c:pt>
                <c:pt idx="72387">
                  <c:v>-3.1009999999999991</c:v>
                </c:pt>
                <c:pt idx="72388">
                  <c:v>-3.0989999999999895</c:v>
                </c:pt>
                <c:pt idx="72389">
                  <c:v>-3.0970000000000084</c:v>
                </c:pt>
                <c:pt idx="72390">
                  <c:v>-3.0949999999999989</c:v>
                </c:pt>
                <c:pt idx="72391">
                  <c:v>-3.0929999999999893</c:v>
                </c:pt>
                <c:pt idx="72392">
                  <c:v>-3.0910000000000082</c:v>
                </c:pt>
                <c:pt idx="72393">
                  <c:v>-3.0889999999999986</c:v>
                </c:pt>
                <c:pt idx="72394">
                  <c:v>-3.0869999999999891</c:v>
                </c:pt>
                <c:pt idx="72395">
                  <c:v>-3.085000000000008</c:v>
                </c:pt>
                <c:pt idx="72396">
                  <c:v>-3.0829999999999984</c:v>
                </c:pt>
                <c:pt idx="72397">
                  <c:v>-3.0809999999999889</c:v>
                </c:pt>
                <c:pt idx="72398">
                  <c:v>-3.0790000000000077</c:v>
                </c:pt>
                <c:pt idx="72399">
                  <c:v>-3.0769999999999982</c:v>
                </c:pt>
                <c:pt idx="72400">
                  <c:v>-3.0749999999999886</c:v>
                </c:pt>
                <c:pt idx="72401">
                  <c:v>-3.0730000000000075</c:v>
                </c:pt>
                <c:pt idx="72402">
                  <c:v>-3.070999999999998</c:v>
                </c:pt>
                <c:pt idx="72403">
                  <c:v>-3.0689999999999884</c:v>
                </c:pt>
                <c:pt idx="72404">
                  <c:v>-3.0670000000000073</c:v>
                </c:pt>
                <c:pt idx="72405">
                  <c:v>-3.0649999999999977</c:v>
                </c:pt>
                <c:pt idx="72406">
                  <c:v>-3.0629999999999882</c:v>
                </c:pt>
                <c:pt idx="72407">
                  <c:v>-3.061000000000007</c:v>
                </c:pt>
                <c:pt idx="72408">
                  <c:v>-3.0589999999999975</c:v>
                </c:pt>
                <c:pt idx="72409">
                  <c:v>-3.0569999999999879</c:v>
                </c:pt>
                <c:pt idx="72410">
                  <c:v>-3.0550000000000068</c:v>
                </c:pt>
                <c:pt idx="72411">
                  <c:v>-3.0529999999999973</c:v>
                </c:pt>
                <c:pt idx="72412">
                  <c:v>-3.0509999999999877</c:v>
                </c:pt>
                <c:pt idx="72413">
                  <c:v>-3.0490000000000066</c:v>
                </c:pt>
                <c:pt idx="72414">
                  <c:v>-3.046999999999997</c:v>
                </c:pt>
                <c:pt idx="72415">
                  <c:v>-3.0449999999999875</c:v>
                </c:pt>
                <c:pt idx="72416">
                  <c:v>-3.0430000000000064</c:v>
                </c:pt>
                <c:pt idx="72417">
                  <c:v>-3.0409999999999968</c:v>
                </c:pt>
                <c:pt idx="72418">
                  <c:v>-3.0389999999999873</c:v>
                </c:pt>
                <c:pt idx="72419">
                  <c:v>-3.0370000000000061</c:v>
                </c:pt>
                <c:pt idx="72420">
                  <c:v>-3.0349999999999966</c:v>
                </c:pt>
                <c:pt idx="72421">
                  <c:v>-3.032999999999987</c:v>
                </c:pt>
                <c:pt idx="72422">
                  <c:v>-3.0310000000000059</c:v>
                </c:pt>
                <c:pt idx="72423">
                  <c:v>-3.0289999999999964</c:v>
                </c:pt>
                <c:pt idx="72424">
                  <c:v>-3.0269999999999868</c:v>
                </c:pt>
                <c:pt idx="72425">
                  <c:v>-3.0250000000000057</c:v>
                </c:pt>
                <c:pt idx="72426">
                  <c:v>-3.0229999999999961</c:v>
                </c:pt>
                <c:pt idx="72427">
                  <c:v>-3.0209999999999866</c:v>
                </c:pt>
                <c:pt idx="72428">
                  <c:v>-3.0190000000000055</c:v>
                </c:pt>
                <c:pt idx="72429">
                  <c:v>-3.0169999999999959</c:v>
                </c:pt>
                <c:pt idx="72430">
                  <c:v>-3.0149999999999864</c:v>
                </c:pt>
                <c:pt idx="72431">
                  <c:v>-3.0130000000000052</c:v>
                </c:pt>
                <c:pt idx="72432">
                  <c:v>-3.0109999999999957</c:v>
                </c:pt>
                <c:pt idx="72433">
                  <c:v>-3.0089999999999861</c:v>
                </c:pt>
                <c:pt idx="72434">
                  <c:v>-3.007000000000005</c:v>
                </c:pt>
                <c:pt idx="72435">
                  <c:v>-3.0049999999999955</c:v>
                </c:pt>
                <c:pt idx="72436">
                  <c:v>-3.0029999999999859</c:v>
                </c:pt>
                <c:pt idx="72437">
                  <c:v>-3.0010000000000048</c:v>
                </c:pt>
                <c:pt idx="72438">
                  <c:v>-2.9989999999999952</c:v>
                </c:pt>
                <c:pt idx="72439">
                  <c:v>-2.9970000000000141</c:v>
                </c:pt>
                <c:pt idx="72440">
                  <c:v>-2.9950000000000045</c:v>
                </c:pt>
                <c:pt idx="72441">
                  <c:v>-2.992999999999995</c:v>
                </c:pt>
                <c:pt idx="72442">
                  <c:v>-2.9910000000000139</c:v>
                </c:pt>
                <c:pt idx="72443">
                  <c:v>-2.9890000000000043</c:v>
                </c:pt>
                <c:pt idx="72444">
                  <c:v>-2.9869999999999948</c:v>
                </c:pt>
                <c:pt idx="72445">
                  <c:v>-2.9850000000000136</c:v>
                </c:pt>
                <c:pt idx="72446">
                  <c:v>-2.9830000000000041</c:v>
                </c:pt>
                <c:pt idx="72447">
                  <c:v>-2.9809999999999945</c:v>
                </c:pt>
                <c:pt idx="72448">
                  <c:v>-2.9790000000000134</c:v>
                </c:pt>
                <c:pt idx="72449">
                  <c:v>-2.9770000000000039</c:v>
                </c:pt>
                <c:pt idx="72450">
                  <c:v>-2.9749999999999943</c:v>
                </c:pt>
                <c:pt idx="72451">
                  <c:v>-2.9730000000000132</c:v>
                </c:pt>
                <c:pt idx="72452">
                  <c:v>-2.9710000000000036</c:v>
                </c:pt>
                <c:pt idx="72453">
                  <c:v>-2.9689999999999941</c:v>
                </c:pt>
                <c:pt idx="72454">
                  <c:v>-2.967000000000013</c:v>
                </c:pt>
                <c:pt idx="72455">
                  <c:v>-2.9650000000000034</c:v>
                </c:pt>
                <c:pt idx="72456">
                  <c:v>-2.9629999999999939</c:v>
                </c:pt>
                <c:pt idx="72457">
                  <c:v>-2.9610000000000127</c:v>
                </c:pt>
                <c:pt idx="72458">
                  <c:v>-2.9590000000000032</c:v>
                </c:pt>
                <c:pt idx="72459">
                  <c:v>-2.9569999999999936</c:v>
                </c:pt>
                <c:pt idx="72460">
                  <c:v>-2.9550000000000125</c:v>
                </c:pt>
                <c:pt idx="72461">
                  <c:v>-2.953000000000003</c:v>
                </c:pt>
                <c:pt idx="72462">
                  <c:v>-2.9509999999999934</c:v>
                </c:pt>
                <c:pt idx="72463">
                  <c:v>-2.9490000000000123</c:v>
                </c:pt>
                <c:pt idx="72464">
                  <c:v>-2.9470000000000027</c:v>
                </c:pt>
                <c:pt idx="72465">
                  <c:v>-2.9449999999999932</c:v>
                </c:pt>
                <c:pt idx="72466">
                  <c:v>-2.9430000000000121</c:v>
                </c:pt>
                <c:pt idx="72467">
                  <c:v>-2.9410000000000025</c:v>
                </c:pt>
                <c:pt idx="72468">
                  <c:v>-2.938999999999993</c:v>
                </c:pt>
                <c:pt idx="72469">
                  <c:v>-2.9370000000000118</c:v>
                </c:pt>
                <c:pt idx="72470">
                  <c:v>-2.9350000000000023</c:v>
                </c:pt>
                <c:pt idx="72471">
                  <c:v>-2.9329999999999927</c:v>
                </c:pt>
                <c:pt idx="72472">
                  <c:v>-2.9310000000000116</c:v>
                </c:pt>
                <c:pt idx="72473">
                  <c:v>-2.929000000000002</c:v>
                </c:pt>
                <c:pt idx="72474">
                  <c:v>-2.9269999999999925</c:v>
                </c:pt>
                <c:pt idx="72475">
                  <c:v>-2.9250000000000114</c:v>
                </c:pt>
                <c:pt idx="72476">
                  <c:v>-2.9230000000000018</c:v>
                </c:pt>
                <c:pt idx="72477">
                  <c:v>-2.9209999999999923</c:v>
                </c:pt>
                <c:pt idx="72478">
                  <c:v>-2.9190000000000111</c:v>
                </c:pt>
                <c:pt idx="72479">
                  <c:v>-2.9170000000000016</c:v>
                </c:pt>
                <c:pt idx="72480">
                  <c:v>-2.914999999999992</c:v>
                </c:pt>
                <c:pt idx="72481">
                  <c:v>-2.9130000000000109</c:v>
                </c:pt>
                <c:pt idx="72482">
                  <c:v>-2.9110000000000014</c:v>
                </c:pt>
                <c:pt idx="72483">
                  <c:v>-2.9089999999999918</c:v>
                </c:pt>
                <c:pt idx="72484">
                  <c:v>-2.9070000000000107</c:v>
                </c:pt>
                <c:pt idx="72485">
                  <c:v>-2.9050000000000011</c:v>
                </c:pt>
                <c:pt idx="72486">
                  <c:v>-2.9029999999999916</c:v>
                </c:pt>
                <c:pt idx="72487">
                  <c:v>-2.9010000000000105</c:v>
                </c:pt>
                <c:pt idx="72488">
                  <c:v>-2.8990000000000009</c:v>
                </c:pt>
                <c:pt idx="72489">
                  <c:v>-2.8969999999999914</c:v>
                </c:pt>
                <c:pt idx="72490">
                  <c:v>-2.8950000000000102</c:v>
                </c:pt>
                <c:pt idx="72491">
                  <c:v>-2.8930000000000007</c:v>
                </c:pt>
                <c:pt idx="72492">
                  <c:v>-2.8909999999999911</c:v>
                </c:pt>
                <c:pt idx="72493">
                  <c:v>-2.88900000000001</c:v>
                </c:pt>
                <c:pt idx="72494">
                  <c:v>-2.8870000000000005</c:v>
                </c:pt>
                <c:pt idx="72495">
                  <c:v>-2.8849999999999909</c:v>
                </c:pt>
                <c:pt idx="72496">
                  <c:v>-2.8830000000000098</c:v>
                </c:pt>
                <c:pt idx="72497">
                  <c:v>-2.8810000000000002</c:v>
                </c:pt>
                <c:pt idx="72498">
                  <c:v>-2.8789999999999907</c:v>
                </c:pt>
                <c:pt idx="72499">
                  <c:v>-2.8770000000000095</c:v>
                </c:pt>
                <c:pt idx="72500">
                  <c:v>-2.875</c:v>
                </c:pt>
                <c:pt idx="72501">
                  <c:v>-2.8729999999999905</c:v>
                </c:pt>
                <c:pt idx="72502">
                  <c:v>-2.8710000000000093</c:v>
                </c:pt>
                <c:pt idx="72503">
                  <c:v>-2.8689999999999998</c:v>
                </c:pt>
                <c:pt idx="72504">
                  <c:v>-2.8669999999999902</c:v>
                </c:pt>
                <c:pt idx="72505">
                  <c:v>-2.8650000000000091</c:v>
                </c:pt>
                <c:pt idx="72506">
                  <c:v>-2.8629999999999995</c:v>
                </c:pt>
                <c:pt idx="72507">
                  <c:v>-2.86099999999999</c:v>
                </c:pt>
                <c:pt idx="72508">
                  <c:v>-2.8590000000000089</c:v>
                </c:pt>
                <c:pt idx="72509">
                  <c:v>-2.8569999999999993</c:v>
                </c:pt>
                <c:pt idx="72510">
                  <c:v>-2.8549999999999898</c:v>
                </c:pt>
                <c:pt idx="72511">
                  <c:v>-2.8530000000000086</c:v>
                </c:pt>
                <c:pt idx="72512">
                  <c:v>-2.8509999999999991</c:v>
                </c:pt>
                <c:pt idx="72513">
                  <c:v>-2.8489999999999895</c:v>
                </c:pt>
                <c:pt idx="72514">
                  <c:v>-2.8470000000000084</c:v>
                </c:pt>
                <c:pt idx="72515">
                  <c:v>-2.8449999999999989</c:v>
                </c:pt>
                <c:pt idx="72516">
                  <c:v>-2.8429999999999893</c:v>
                </c:pt>
                <c:pt idx="72517">
                  <c:v>-2.8410000000000082</c:v>
                </c:pt>
                <c:pt idx="72518">
                  <c:v>-2.8389999999999986</c:v>
                </c:pt>
                <c:pt idx="72519">
                  <c:v>-2.8369999999999891</c:v>
                </c:pt>
                <c:pt idx="72520">
                  <c:v>-2.835000000000008</c:v>
                </c:pt>
                <c:pt idx="72521">
                  <c:v>-2.8329999999999984</c:v>
                </c:pt>
                <c:pt idx="72522">
                  <c:v>-2.8309999999999889</c:v>
                </c:pt>
                <c:pt idx="72523">
                  <c:v>-2.8290000000000077</c:v>
                </c:pt>
                <c:pt idx="72524">
                  <c:v>-2.8269999999999982</c:v>
                </c:pt>
                <c:pt idx="72525">
                  <c:v>-2.8249999999999886</c:v>
                </c:pt>
                <c:pt idx="72526">
                  <c:v>-2.8230000000000075</c:v>
                </c:pt>
                <c:pt idx="72527">
                  <c:v>-2.820999999999998</c:v>
                </c:pt>
                <c:pt idx="72528">
                  <c:v>-2.8189999999999884</c:v>
                </c:pt>
                <c:pt idx="72529">
                  <c:v>-2.8170000000000073</c:v>
                </c:pt>
                <c:pt idx="72530">
                  <c:v>-2.8149999999999977</c:v>
                </c:pt>
                <c:pt idx="72531">
                  <c:v>-2.8129999999999882</c:v>
                </c:pt>
                <c:pt idx="72532">
                  <c:v>-2.811000000000007</c:v>
                </c:pt>
                <c:pt idx="72533">
                  <c:v>-2.8089999999999975</c:v>
                </c:pt>
                <c:pt idx="72534">
                  <c:v>-2.8069999999999879</c:v>
                </c:pt>
                <c:pt idx="72535">
                  <c:v>-2.8050000000000068</c:v>
                </c:pt>
                <c:pt idx="72536">
                  <c:v>-2.8029999999999973</c:v>
                </c:pt>
                <c:pt idx="72537">
                  <c:v>-2.8009999999999877</c:v>
                </c:pt>
                <c:pt idx="72538">
                  <c:v>-2.7990000000000066</c:v>
                </c:pt>
                <c:pt idx="72539">
                  <c:v>-2.796999999999997</c:v>
                </c:pt>
                <c:pt idx="72540">
                  <c:v>-2.7949999999999875</c:v>
                </c:pt>
                <c:pt idx="72541">
                  <c:v>-2.7930000000000064</c:v>
                </c:pt>
                <c:pt idx="72542">
                  <c:v>-2.7909999999999968</c:v>
                </c:pt>
                <c:pt idx="72543">
                  <c:v>-2.7889999999999873</c:v>
                </c:pt>
                <c:pt idx="72544">
                  <c:v>-2.7870000000000061</c:v>
                </c:pt>
                <c:pt idx="72545">
                  <c:v>-2.7849999999999966</c:v>
                </c:pt>
                <c:pt idx="72546">
                  <c:v>-2.782999999999987</c:v>
                </c:pt>
                <c:pt idx="72547">
                  <c:v>-2.7810000000000059</c:v>
                </c:pt>
                <c:pt idx="72548">
                  <c:v>-2.7789999999999964</c:v>
                </c:pt>
                <c:pt idx="72549">
                  <c:v>-2.7769999999999868</c:v>
                </c:pt>
                <c:pt idx="72550">
                  <c:v>-2.7750000000000057</c:v>
                </c:pt>
                <c:pt idx="72551">
                  <c:v>-2.7729999999999961</c:v>
                </c:pt>
                <c:pt idx="72552">
                  <c:v>-2.7709999999999866</c:v>
                </c:pt>
                <c:pt idx="72553">
                  <c:v>-2.7690000000000055</c:v>
                </c:pt>
                <c:pt idx="72554">
                  <c:v>-2.7669999999999959</c:v>
                </c:pt>
                <c:pt idx="72555">
                  <c:v>-2.7649999999999864</c:v>
                </c:pt>
                <c:pt idx="72556">
                  <c:v>-2.7630000000000052</c:v>
                </c:pt>
                <c:pt idx="72557">
                  <c:v>-2.7609999999999957</c:v>
                </c:pt>
                <c:pt idx="72558">
                  <c:v>-2.7589999999999861</c:v>
                </c:pt>
                <c:pt idx="72559">
                  <c:v>-2.757000000000005</c:v>
                </c:pt>
                <c:pt idx="72560">
                  <c:v>-2.7549999999999955</c:v>
                </c:pt>
                <c:pt idx="72561">
                  <c:v>-2.7529999999999859</c:v>
                </c:pt>
                <c:pt idx="72562">
                  <c:v>-2.7510000000000048</c:v>
                </c:pt>
                <c:pt idx="72563">
                  <c:v>-2.7489999999999952</c:v>
                </c:pt>
                <c:pt idx="72564">
                  <c:v>-2.7470000000000141</c:v>
                </c:pt>
                <c:pt idx="72565">
                  <c:v>-2.7450000000000045</c:v>
                </c:pt>
                <c:pt idx="72566">
                  <c:v>-2.742999999999995</c:v>
                </c:pt>
                <c:pt idx="72567">
                  <c:v>-2.7410000000000139</c:v>
                </c:pt>
                <c:pt idx="72568">
                  <c:v>-2.7390000000000043</c:v>
                </c:pt>
                <c:pt idx="72569">
                  <c:v>-2.7369999999999948</c:v>
                </c:pt>
                <c:pt idx="72570">
                  <c:v>-2.7350000000000136</c:v>
                </c:pt>
                <c:pt idx="72571">
                  <c:v>-2.7330000000000041</c:v>
                </c:pt>
                <c:pt idx="72572">
                  <c:v>-2.7309999999999945</c:v>
                </c:pt>
                <c:pt idx="72573">
                  <c:v>-2.7290000000000134</c:v>
                </c:pt>
                <c:pt idx="72574">
                  <c:v>-2.7270000000000039</c:v>
                </c:pt>
                <c:pt idx="72575">
                  <c:v>-2.7249999999999943</c:v>
                </c:pt>
                <c:pt idx="72576">
                  <c:v>-2.7230000000000132</c:v>
                </c:pt>
                <c:pt idx="72577">
                  <c:v>-2.7210000000000036</c:v>
                </c:pt>
                <c:pt idx="72578">
                  <c:v>-2.7189999999999941</c:v>
                </c:pt>
                <c:pt idx="72579">
                  <c:v>-2.717000000000013</c:v>
                </c:pt>
                <c:pt idx="72580">
                  <c:v>-2.7150000000000034</c:v>
                </c:pt>
                <c:pt idx="72581">
                  <c:v>-2.7129999999999939</c:v>
                </c:pt>
                <c:pt idx="72582">
                  <c:v>-2.7110000000000127</c:v>
                </c:pt>
                <c:pt idx="72583">
                  <c:v>-2.7090000000000032</c:v>
                </c:pt>
                <c:pt idx="72584">
                  <c:v>-2.7069999999999936</c:v>
                </c:pt>
                <c:pt idx="72585">
                  <c:v>-2.7050000000000125</c:v>
                </c:pt>
                <c:pt idx="72586">
                  <c:v>-2.703000000000003</c:v>
                </c:pt>
                <c:pt idx="72587">
                  <c:v>-2.7009999999999934</c:v>
                </c:pt>
                <c:pt idx="72588">
                  <c:v>-2.6990000000000123</c:v>
                </c:pt>
                <c:pt idx="72589">
                  <c:v>-2.6970000000000027</c:v>
                </c:pt>
                <c:pt idx="72590">
                  <c:v>-2.6949999999999932</c:v>
                </c:pt>
                <c:pt idx="72591">
                  <c:v>-2.6930000000000121</c:v>
                </c:pt>
                <c:pt idx="72592">
                  <c:v>-2.6910000000000025</c:v>
                </c:pt>
                <c:pt idx="72593">
                  <c:v>-2.688999999999993</c:v>
                </c:pt>
                <c:pt idx="72594">
                  <c:v>-2.6870000000000118</c:v>
                </c:pt>
                <c:pt idx="72595">
                  <c:v>-2.6850000000000023</c:v>
                </c:pt>
                <c:pt idx="72596">
                  <c:v>-2.6829999999999927</c:v>
                </c:pt>
                <c:pt idx="72597">
                  <c:v>-2.6810000000000116</c:v>
                </c:pt>
                <c:pt idx="72598">
                  <c:v>-2.679000000000002</c:v>
                </c:pt>
                <c:pt idx="72599">
                  <c:v>-2.6769999999999925</c:v>
                </c:pt>
                <c:pt idx="72600">
                  <c:v>-2.6750000000000114</c:v>
                </c:pt>
                <c:pt idx="72601">
                  <c:v>-2.6730000000000018</c:v>
                </c:pt>
                <c:pt idx="72602">
                  <c:v>-2.6709999999999923</c:v>
                </c:pt>
                <c:pt idx="72603">
                  <c:v>-2.6690000000000111</c:v>
                </c:pt>
                <c:pt idx="72604">
                  <c:v>-2.6670000000000016</c:v>
                </c:pt>
                <c:pt idx="72605">
                  <c:v>-2.664999999999992</c:v>
                </c:pt>
                <c:pt idx="72606">
                  <c:v>-2.6630000000000109</c:v>
                </c:pt>
                <c:pt idx="72607">
                  <c:v>-2.6610000000000014</c:v>
                </c:pt>
                <c:pt idx="72608">
                  <c:v>-2.6589999999999918</c:v>
                </c:pt>
                <c:pt idx="72609">
                  <c:v>-2.6570000000000107</c:v>
                </c:pt>
                <c:pt idx="72610">
                  <c:v>-2.6550000000000011</c:v>
                </c:pt>
                <c:pt idx="72611">
                  <c:v>-2.6529999999999916</c:v>
                </c:pt>
                <c:pt idx="72612">
                  <c:v>-2.6510000000000105</c:v>
                </c:pt>
                <c:pt idx="72613">
                  <c:v>-2.6490000000000009</c:v>
                </c:pt>
                <c:pt idx="72614">
                  <c:v>-2.6469999999999914</c:v>
                </c:pt>
                <c:pt idx="72615">
                  <c:v>-2.6450000000000102</c:v>
                </c:pt>
                <c:pt idx="72616">
                  <c:v>-2.6430000000000007</c:v>
                </c:pt>
                <c:pt idx="72617">
                  <c:v>-2.6409999999999911</c:v>
                </c:pt>
                <c:pt idx="72618">
                  <c:v>-2.63900000000001</c:v>
                </c:pt>
                <c:pt idx="72619">
                  <c:v>-2.6370000000000005</c:v>
                </c:pt>
                <c:pt idx="72620">
                  <c:v>-2.6349999999999909</c:v>
                </c:pt>
                <c:pt idx="72621">
                  <c:v>-2.6330000000000098</c:v>
                </c:pt>
                <c:pt idx="72622">
                  <c:v>-2.6310000000000002</c:v>
                </c:pt>
                <c:pt idx="72623">
                  <c:v>-2.6289999999999907</c:v>
                </c:pt>
                <c:pt idx="72624">
                  <c:v>-2.6270000000000095</c:v>
                </c:pt>
                <c:pt idx="72625">
                  <c:v>-2.625</c:v>
                </c:pt>
                <c:pt idx="72626">
                  <c:v>-2.6229999999999905</c:v>
                </c:pt>
                <c:pt idx="72627">
                  <c:v>-2.6210000000000093</c:v>
                </c:pt>
                <c:pt idx="72628">
                  <c:v>-2.6189999999999998</c:v>
                </c:pt>
                <c:pt idx="72629">
                  <c:v>-2.6169999999999902</c:v>
                </c:pt>
                <c:pt idx="72630">
                  <c:v>-2.6150000000000091</c:v>
                </c:pt>
                <c:pt idx="72631">
                  <c:v>-2.6129999999999995</c:v>
                </c:pt>
                <c:pt idx="72632">
                  <c:v>-2.61099999999999</c:v>
                </c:pt>
                <c:pt idx="72633">
                  <c:v>-2.6090000000000089</c:v>
                </c:pt>
                <c:pt idx="72634">
                  <c:v>-2.6069999999999993</c:v>
                </c:pt>
                <c:pt idx="72635">
                  <c:v>-2.6049999999999898</c:v>
                </c:pt>
                <c:pt idx="72636">
                  <c:v>-2.6030000000000086</c:v>
                </c:pt>
                <c:pt idx="72637">
                  <c:v>-2.6009999999999991</c:v>
                </c:pt>
                <c:pt idx="72638">
                  <c:v>-2.5989999999999895</c:v>
                </c:pt>
                <c:pt idx="72639">
                  <c:v>-2.5970000000000084</c:v>
                </c:pt>
                <c:pt idx="72640">
                  <c:v>-2.5949999999999989</c:v>
                </c:pt>
                <c:pt idx="72641">
                  <c:v>-2.5929999999999893</c:v>
                </c:pt>
                <c:pt idx="72642">
                  <c:v>-2.5910000000000082</c:v>
                </c:pt>
                <c:pt idx="72643">
                  <c:v>-2.5889999999999986</c:v>
                </c:pt>
                <c:pt idx="72644">
                  <c:v>-2.5869999999999891</c:v>
                </c:pt>
                <c:pt idx="72645">
                  <c:v>-2.585000000000008</c:v>
                </c:pt>
                <c:pt idx="72646">
                  <c:v>-2.5829999999999984</c:v>
                </c:pt>
                <c:pt idx="72647">
                  <c:v>-2.5809999999999889</c:v>
                </c:pt>
                <c:pt idx="72648">
                  <c:v>-2.5790000000000077</c:v>
                </c:pt>
                <c:pt idx="72649">
                  <c:v>-2.5769999999999982</c:v>
                </c:pt>
                <c:pt idx="72650">
                  <c:v>-2.5749999999999886</c:v>
                </c:pt>
                <c:pt idx="72651">
                  <c:v>-2.5730000000000075</c:v>
                </c:pt>
                <c:pt idx="72652">
                  <c:v>-2.570999999999998</c:v>
                </c:pt>
                <c:pt idx="72653">
                  <c:v>-2.5689999999999884</c:v>
                </c:pt>
                <c:pt idx="72654">
                  <c:v>-2.5670000000000073</c:v>
                </c:pt>
                <c:pt idx="72655">
                  <c:v>-2.5649999999999977</c:v>
                </c:pt>
                <c:pt idx="72656">
                  <c:v>-2.5629999999999882</c:v>
                </c:pt>
                <c:pt idx="72657">
                  <c:v>-2.561000000000007</c:v>
                </c:pt>
                <c:pt idx="72658">
                  <c:v>-2.5589999999999975</c:v>
                </c:pt>
                <c:pt idx="72659">
                  <c:v>-2.5569999999999879</c:v>
                </c:pt>
                <c:pt idx="72660">
                  <c:v>-2.5550000000000068</c:v>
                </c:pt>
                <c:pt idx="72661">
                  <c:v>-2.5529999999999973</c:v>
                </c:pt>
                <c:pt idx="72662">
                  <c:v>-2.5509999999999877</c:v>
                </c:pt>
                <c:pt idx="72663">
                  <c:v>-2.5490000000000066</c:v>
                </c:pt>
                <c:pt idx="72664">
                  <c:v>-2.546999999999997</c:v>
                </c:pt>
                <c:pt idx="72665">
                  <c:v>-2.5449999999999875</c:v>
                </c:pt>
                <c:pt idx="72666">
                  <c:v>-2.5430000000000064</c:v>
                </c:pt>
                <c:pt idx="72667">
                  <c:v>-2.5409999999999968</c:v>
                </c:pt>
                <c:pt idx="72668">
                  <c:v>-2.5389999999999873</c:v>
                </c:pt>
                <c:pt idx="72669">
                  <c:v>-2.5370000000000061</c:v>
                </c:pt>
                <c:pt idx="72670">
                  <c:v>-2.5349999999999966</c:v>
                </c:pt>
                <c:pt idx="72671">
                  <c:v>-2.532999999999987</c:v>
                </c:pt>
                <c:pt idx="72672">
                  <c:v>-2.5310000000000059</c:v>
                </c:pt>
                <c:pt idx="72673">
                  <c:v>-2.5289999999999964</c:v>
                </c:pt>
                <c:pt idx="72674">
                  <c:v>-2.5269999999999868</c:v>
                </c:pt>
                <c:pt idx="72675">
                  <c:v>-2.5250000000000057</c:v>
                </c:pt>
                <c:pt idx="72676">
                  <c:v>-2.5229999999999961</c:v>
                </c:pt>
                <c:pt idx="72677">
                  <c:v>-2.5209999999999866</c:v>
                </c:pt>
                <c:pt idx="72678">
                  <c:v>-2.5190000000000055</c:v>
                </c:pt>
                <c:pt idx="72679">
                  <c:v>-2.5169999999999959</c:v>
                </c:pt>
                <c:pt idx="72680">
                  <c:v>-2.5149999999999864</c:v>
                </c:pt>
                <c:pt idx="72681">
                  <c:v>-2.5130000000000052</c:v>
                </c:pt>
                <c:pt idx="72682">
                  <c:v>-2.5109999999999957</c:v>
                </c:pt>
                <c:pt idx="72683">
                  <c:v>-2.5089999999999861</c:v>
                </c:pt>
                <c:pt idx="72684">
                  <c:v>-2.507000000000005</c:v>
                </c:pt>
                <c:pt idx="72685">
                  <c:v>-2.5049999999999955</c:v>
                </c:pt>
                <c:pt idx="72686">
                  <c:v>-2.5029999999999859</c:v>
                </c:pt>
                <c:pt idx="72687">
                  <c:v>-2.5010000000000048</c:v>
                </c:pt>
                <c:pt idx="72688">
                  <c:v>-2.4989999999999952</c:v>
                </c:pt>
                <c:pt idx="72689">
                  <c:v>-2.4970000000000141</c:v>
                </c:pt>
                <c:pt idx="72690">
                  <c:v>-2.4950000000000045</c:v>
                </c:pt>
                <c:pt idx="72691">
                  <c:v>-2.492999999999995</c:v>
                </c:pt>
                <c:pt idx="72692">
                  <c:v>-2.4910000000000139</c:v>
                </c:pt>
                <c:pt idx="72693">
                  <c:v>-2.4890000000000043</c:v>
                </c:pt>
                <c:pt idx="72694">
                  <c:v>-2.4869999999999948</c:v>
                </c:pt>
                <c:pt idx="72695">
                  <c:v>-2.4850000000000136</c:v>
                </c:pt>
                <c:pt idx="72696">
                  <c:v>-2.4830000000000041</c:v>
                </c:pt>
                <c:pt idx="72697">
                  <c:v>-2.4809999999999945</c:v>
                </c:pt>
                <c:pt idx="72698">
                  <c:v>-2.4790000000000134</c:v>
                </c:pt>
                <c:pt idx="72699">
                  <c:v>-2.4770000000000039</c:v>
                </c:pt>
                <c:pt idx="72700">
                  <c:v>-2.4749999999999943</c:v>
                </c:pt>
                <c:pt idx="72701">
                  <c:v>-2.4730000000000132</c:v>
                </c:pt>
                <c:pt idx="72702">
                  <c:v>-2.4710000000000036</c:v>
                </c:pt>
                <c:pt idx="72703">
                  <c:v>-2.4689999999999941</c:v>
                </c:pt>
                <c:pt idx="72704">
                  <c:v>-2.467000000000013</c:v>
                </c:pt>
                <c:pt idx="72705">
                  <c:v>-2.4650000000000034</c:v>
                </c:pt>
                <c:pt idx="72706">
                  <c:v>-2.4629999999999939</c:v>
                </c:pt>
                <c:pt idx="72707">
                  <c:v>-2.4610000000000127</c:v>
                </c:pt>
                <c:pt idx="72708">
                  <c:v>-2.4590000000000032</c:v>
                </c:pt>
                <c:pt idx="72709">
                  <c:v>-2.4569999999999936</c:v>
                </c:pt>
                <c:pt idx="72710">
                  <c:v>-2.4550000000000125</c:v>
                </c:pt>
                <c:pt idx="72711">
                  <c:v>-2.453000000000003</c:v>
                </c:pt>
                <c:pt idx="72712">
                  <c:v>-2.4509999999999934</c:v>
                </c:pt>
                <c:pt idx="72713">
                  <c:v>-2.4490000000000123</c:v>
                </c:pt>
                <c:pt idx="72714">
                  <c:v>-2.4470000000000027</c:v>
                </c:pt>
                <c:pt idx="72715">
                  <c:v>-2.4449999999999932</c:v>
                </c:pt>
                <c:pt idx="72716">
                  <c:v>-2.4430000000000121</c:v>
                </c:pt>
                <c:pt idx="72717">
                  <c:v>-2.4410000000000025</c:v>
                </c:pt>
                <c:pt idx="72718">
                  <c:v>-2.438999999999993</c:v>
                </c:pt>
                <c:pt idx="72719">
                  <c:v>-2.4370000000000118</c:v>
                </c:pt>
                <c:pt idx="72720">
                  <c:v>-2.4350000000000023</c:v>
                </c:pt>
                <c:pt idx="72721">
                  <c:v>-2.4329999999999927</c:v>
                </c:pt>
                <c:pt idx="72722">
                  <c:v>-2.4310000000000116</c:v>
                </c:pt>
                <c:pt idx="72723">
                  <c:v>-2.429000000000002</c:v>
                </c:pt>
                <c:pt idx="72724">
                  <c:v>-2.4269999999999925</c:v>
                </c:pt>
                <c:pt idx="72725">
                  <c:v>-2.4250000000000114</c:v>
                </c:pt>
                <c:pt idx="72726">
                  <c:v>-2.4230000000000018</c:v>
                </c:pt>
                <c:pt idx="72727">
                  <c:v>-2.4209999999999923</c:v>
                </c:pt>
                <c:pt idx="72728">
                  <c:v>-2.4190000000000111</c:v>
                </c:pt>
                <c:pt idx="72729">
                  <c:v>-2.4170000000000016</c:v>
                </c:pt>
                <c:pt idx="72730">
                  <c:v>-2.414999999999992</c:v>
                </c:pt>
                <c:pt idx="72731">
                  <c:v>-2.4130000000000109</c:v>
                </c:pt>
                <c:pt idx="72732">
                  <c:v>-2.4110000000000014</c:v>
                </c:pt>
                <c:pt idx="72733">
                  <c:v>-2.4089999999999918</c:v>
                </c:pt>
                <c:pt idx="72734">
                  <c:v>-2.4070000000000107</c:v>
                </c:pt>
                <c:pt idx="72735">
                  <c:v>-2.4050000000000011</c:v>
                </c:pt>
                <c:pt idx="72736">
                  <c:v>-2.4029999999999916</c:v>
                </c:pt>
                <c:pt idx="72737">
                  <c:v>-2.4010000000000105</c:v>
                </c:pt>
                <c:pt idx="72738">
                  <c:v>-2.3990000000000009</c:v>
                </c:pt>
                <c:pt idx="72739">
                  <c:v>-2.3969999999999914</c:v>
                </c:pt>
                <c:pt idx="72740">
                  <c:v>-2.3950000000000102</c:v>
                </c:pt>
                <c:pt idx="72741">
                  <c:v>-2.3930000000000007</c:v>
                </c:pt>
                <c:pt idx="72742">
                  <c:v>-2.3909999999999911</c:v>
                </c:pt>
                <c:pt idx="72743">
                  <c:v>-2.38900000000001</c:v>
                </c:pt>
                <c:pt idx="72744">
                  <c:v>-2.3870000000000005</c:v>
                </c:pt>
                <c:pt idx="72745">
                  <c:v>-2.3849999999999909</c:v>
                </c:pt>
                <c:pt idx="72746">
                  <c:v>-2.3830000000000098</c:v>
                </c:pt>
                <c:pt idx="72747">
                  <c:v>-2.3810000000000002</c:v>
                </c:pt>
                <c:pt idx="72748">
                  <c:v>-2.3789999999999907</c:v>
                </c:pt>
                <c:pt idx="72749">
                  <c:v>-2.3770000000000095</c:v>
                </c:pt>
                <c:pt idx="72750">
                  <c:v>-2.375</c:v>
                </c:pt>
                <c:pt idx="72751">
                  <c:v>-2.3729999999999905</c:v>
                </c:pt>
                <c:pt idx="72752">
                  <c:v>-2.3710000000000093</c:v>
                </c:pt>
                <c:pt idx="72753">
                  <c:v>-2.3689999999999998</c:v>
                </c:pt>
                <c:pt idx="72754">
                  <c:v>-2.3669999999999902</c:v>
                </c:pt>
                <c:pt idx="72755">
                  <c:v>-2.3650000000000091</c:v>
                </c:pt>
                <c:pt idx="72756">
                  <c:v>-2.3629999999999995</c:v>
                </c:pt>
                <c:pt idx="72757">
                  <c:v>-2.36099999999999</c:v>
                </c:pt>
                <c:pt idx="72758">
                  <c:v>-2.3590000000000089</c:v>
                </c:pt>
                <c:pt idx="72759">
                  <c:v>-2.3569999999999993</c:v>
                </c:pt>
                <c:pt idx="72760">
                  <c:v>-2.3549999999999898</c:v>
                </c:pt>
                <c:pt idx="72761">
                  <c:v>-2.3530000000000086</c:v>
                </c:pt>
                <c:pt idx="72762">
                  <c:v>-2.3509999999999991</c:v>
                </c:pt>
                <c:pt idx="72763">
                  <c:v>-2.3489999999999895</c:v>
                </c:pt>
                <c:pt idx="72764">
                  <c:v>-2.3470000000000084</c:v>
                </c:pt>
                <c:pt idx="72765">
                  <c:v>-2.3449999999999989</c:v>
                </c:pt>
                <c:pt idx="72766">
                  <c:v>-2.3429999999999893</c:v>
                </c:pt>
                <c:pt idx="72767">
                  <c:v>-2.3410000000000082</c:v>
                </c:pt>
                <c:pt idx="72768">
                  <c:v>-2.3389999999999986</c:v>
                </c:pt>
                <c:pt idx="72769">
                  <c:v>-2.3369999999999891</c:v>
                </c:pt>
                <c:pt idx="72770">
                  <c:v>-2.335000000000008</c:v>
                </c:pt>
                <c:pt idx="72771">
                  <c:v>-2.3329999999999984</c:v>
                </c:pt>
                <c:pt idx="72772">
                  <c:v>-2.3309999999999889</c:v>
                </c:pt>
                <c:pt idx="72773">
                  <c:v>-2.3290000000000077</c:v>
                </c:pt>
                <c:pt idx="72774">
                  <c:v>-2.3269999999999982</c:v>
                </c:pt>
                <c:pt idx="72775">
                  <c:v>-2.3249999999999886</c:v>
                </c:pt>
                <c:pt idx="72776">
                  <c:v>-2.3230000000000075</c:v>
                </c:pt>
                <c:pt idx="72777">
                  <c:v>-2.320999999999998</c:v>
                </c:pt>
                <c:pt idx="72778">
                  <c:v>-2.3189999999999884</c:v>
                </c:pt>
                <c:pt idx="72779">
                  <c:v>-2.3170000000000073</c:v>
                </c:pt>
                <c:pt idx="72780">
                  <c:v>-2.3149999999999977</c:v>
                </c:pt>
                <c:pt idx="72781">
                  <c:v>-2.3129999999999882</c:v>
                </c:pt>
                <c:pt idx="72782">
                  <c:v>-2.311000000000007</c:v>
                </c:pt>
                <c:pt idx="72783">
                  <c:v>-2.3089999999999975</c:v>
                </c:pt>
                <c:pt idx="72784">
                  <c:v>-2.3069999999999879</c:v>
                </c:pt>
                <c:pt idx="72785">
                  <c:v>-2.3050000000000068</c:v>
                </c:pt>
                <c:pt idx="72786">
                  <c:v>-2.3029999999999973</c:v>
                </c:pt>
                <c:pt idx="72787">
                  <c:v>-2.3009999999999877</c:v>
                </c:pt>
                <c:pt idx="72788">
                  <c:v>-2.2990000000000066</c:v>
                </c:pt>
                <c:pt idx="72789">
                  <c:v>-2.296999999999997</c:v>
                </c:pt>
                <c:pt idx="72790">
                  <c:v>-2.2949999999999875</c:v>
                </c:pt>
                <c:pt idx="72791">
                  <c:v>-2.2930000000000064</c:v>
                </c:pt>
                <c:pt idx="72792">
                  <c:v>-2.2909999999999968</c:v>
                </c:pt>
                <c:pt idx="72793">
                  <c:v>-2.2889999999999873</c:v>
                </c:pt>
                <c:pt idx="72794">
                  <c:v>-2.2870000000000061</c:v>
                </c:pt>
                <c:pt idx="72795">
                  <c:v>-2.2849999999999966</c:v>
                </c:pt>
                <c:pt idx="72796">
                  <c:v>-2.282999999999987</c:v>
                </c:pt>
                <c:pt idx="72797">
                  <c:v>-2.2810000000000059</c:v>
                </c:pt>
                <c:pt idx="72798">
                  <c:v>-2.2789999999999964</c:v>
                </c:pt>
                <c:pt idx="72799">
                  <c:v>-2.2769999999999868</c:v>
                </c:pt>
                <c:pt idx="72800">
                  <c:v>-2.2750000000000057</c:v>
                </c:pt>
                <c:pt idx="72801">
                  <c:v>-2.2729999999999961</c:v>
                </c:pt>
                <c:pt idx="72802">
                  <c:v>-2.2709999999999866</c:v>
                </c:pt>
                <c:pt idx="72803">
                  <c:v>-2.2690000000000055</c:v>
                </c:pt>
                <c:pt idx="72804">
                  <c:v>-2.2669999999999959</c:v>
                </c:pt>
                <c:pt idx="72805">
                  <c:v>-2.2649999999999864</c:v>
                </c:pt>
                <c:pt idx="72806">
                  <c:v>-2.2630000000000052</c:v>
                </c:pt>
                <c:pt idx="72807">
                  <c:v>-2.2609999999999957</c:v>
                </c:pt>
                <c:pt idx="72808">
                  <c:v>-2.2589999999999861</c:v>
                </c:pt>
                <c:pt idx="72809">
                  <c:v>-2.257000000000005</c:v>
                </c:pt>
                <c:pt idx="72810">
                  <c:v>-2.2549999999999955</c:v>
                </c:pt>
                <c:pt idx="72811">
                  <c:v>-2.2529999999999859</c:v>
                </c:pt>
                <c:pt idx="72812">
                  <c:v>-2.2510000000000048</c:v>
                </c:pt>
                <c:pt idx="72813">
                  <c:v>-2.2489999999999952</c:v>
                </c:pt>
                <c:pt idx="72814">
                  <c:v>-2.2470000000000141</c:v>
                </c:pt>
                <c:pt idx="72815">
                  <c:v>-2.2450000000000045</c:v>
                </c:pt>
                <c:pt idx="72816">
                  <c:v>-2.242999999999995</c:v>
                </c:pt>
                <c:pt idx="72817">
                  <c:v>-2.2410000000000139</c:v>
                </c:pt>
                <c:pt idx="72818">
                  <c:v>-2.2390000000000043</c:v>
                </c:pt>
                <c:pt idx="72819">
                  <c:v>-2.2369999999999948</c:v>
                </c:pt>
                <c:pt idx="72820">
                  <c:v>-2.2350000000000136</c:v>
                </c:pt>
                <c:pt idx="72821">
                  <c:v>-2.2330000000000041</c:v>
                </c:pt>
                <c:pt idx="72822">
                  <c:v>-2.2309999999999945</c:v>
                </c:pt>
                <c:pt idx="72823">
                  <c:v>-2.2290000000000134</c:v>
                </c:pt>
                <c:pt idx="72824">
                  <c:v>-2.2270000000000039</c:v>
                </c:pt>
                <c:pt idx="72825">
                  <c:v>-2.2249999999999943</c:v>
                </c:pt>
                <c:pt idx="72826">
                  <c:v>-2.2230000000000132</c:v>
                </c:pt>
                <c:pt idx="72827">
                  <c:v>-2.2210000000000036</c:v>
                </c:pt>
                <c:pt idx="72828">
                  <c:v>-2.2189999999999941</c:v>
                </c:pt>
                <c:pt idx="72829">
                  <c:v>-2.217000000000013</c:v>
                </c:pt>
                <c:pt idx="72830">
                  <c:v>-2.2150000000000034</c:v>
                </c:pt>
                <c:pt idx="72831">
                  <c:v>-2.2129999999999939</c:v>
                </c:pt>
                <c:pt idx="72832">
                  <c:v>-2.2110000000000127</c:v>
                </c:pt>
                <c:pt idx="72833">
                  <c:v>-2.2090000000000032</c:v>
                </c:pt>
                <c:pt idx="72834">
                  <c:v>-2.2069999999999936</c:v>
                </c:pt>
                <c:pt idx="72835">
                  <c:v>-2.2050000000000125</c:v>
                </c:pt>
                <c:pt idx="72836">
                  <c:v>-2.203000000000003</c:v>
                </c:pt>
                <c:pt idx="72837">
                  <c:v>-2.2009999999999934</c:v>
                </c:pt>
                <c:pt idx="72838">
                  <c:v>-2.1990000000000123</c:v>
                </c:pt>
                <c:pt idx="72839">
                  <c:v>-2.1970000000000027</c:v>
                </c:pt>
                <c:pt idx="72840">
                  <c:v>-2.1949999999999932</c:v>
                </c:pt>
                <c:pt idx="72841">
                  <c:v>-2.1930000000000121</c:v>
                </c:pt>
                <c:pt idx="72842">
                  <c:v>-2.1910000000000025</c:v>
                </c:pt>
                <c:pt idx="72843">
                  <c:v>-2.188999999999993</c:v>
                </c:pt>
                <c:pt idx="72844">
                  <c:v>-2.1870000000000118</c:v>
                </c:pt>
                <c:pt idx="72845">
                  <c:v>-2.1850000000000023</c:v>
                </c:pt>
                <c:pt idx="72846">
                  <c:v>-2.1829999999999927</c:v>
                </c:pt>
                <c:pt idx="72847">
                  <c:v>-2.1810000000000116</c:v>
                </c:pt>
                <c:pt idx="72848">
                  <c:v>-2.179000000000002</c:v>
                </c:pt>
                <c:pt idx="72849">
                  <c:v>-2.1769999999999925</c:v>
                </c:pt>
                <c:pt idx="72850">
                  <c:v>-2.1750000000000114</c:v>
                </c:pt>
                <c:pt idx="72851">
                  <c:v>-2.1730000000000018</c:v>
                </c:pt>
                <c:pt idx="72852">
                  <c:v>-2.1709999999999923</c:v>
                </c:pt>
                <c:pt idx="72853">
                  <c:v>-2.1690000000000111</c:v>
                </c:pt>
                <c:pt idx="72854">
                  <c:v>-2.1670000000000016</c:v>
                </c:pt>
                <c:pt idx="72855">
                  <c:v>-2.164999999999992</c:v>
                </c:pt>
                <c:pt idx="72856">
                  <c:v>-2.1630000000000109</c:v>
                </c:pt>
                <c:pt idx="72857">
                  <c:v>-2.1610000000000014</c:v>
                </c:pt>
                <c:pt idx="72858">
                  <c:v>-2.1589999999999918</c:v>
                </c:pt>
                <c:pt idx="72859">
                  <c:v>-2.1570000000000107</c:v>
                </c:pt>
                <c:pt idx="72860">
                  <c:v>-2.1550000000000011</c:v>
                </c:pt>
                <c:pt idx="72861">
                  <c:v>-2.1529999999999916</c:v>
                </c:pt>
                <c:pt idx="72862">
                  <c:v>-2.1510000000000105</c:v>
                </c:pt>
                <c:pt idx="72863">
                  <c:v>-2.1490000000000009</c:v>
                </c:pt>
                <c:pt idx="72864">
                  <c:v>-2.1469999999999914</c:v>
                </c:pt>
                <c:pt idx="72865">
                  <c:v>-2.1450000000000102</c:v>
                </c:pt>
                <c:pt idx="72866">
                  <c:v>-2.1430000000000007</c:v>
                </c:pt>
                <c:pt idx="72867">
                  <c:v>-2.1409999999999911</c:v>
                </c:pt>
                <c:pt idx="72868">
                  <c:v>-2.13900000000001</c:v>
                </c:pt>
                <c:pt idx="72869">
                  <c:v>-2.1370000000000005</c:v>
                </c:pt>
                <c:pt idx="72870">
                  <c:v>-2.1349999999999909</c:v>
                </c:pt>
                <c:pt idx="72871">
                  <c:v>-2.1330000000000098</c:v>
                </c:pt>
                <c:pt idx="72872">
                  <c:v>-2.1310000000000002</c:v>
                </c:pt>
                <c:pt idx="72873">
                  <c:v>-2.1289999999999907</c:v>
                </c:pt>
                <c:pt idx="72874">
                  <c:v>-2.1270000000000095</c:v>
                </c:pt>
                <c:pt idx="72875">
                  <c:v>-2.125</c:v>
                </c:pt>
                <c:pt idx="72876">
                  <c:v>-2.1229999999999905</c:v>
                </c:pt>
                <c:pt idx="72877">
                  <c:v>-2.1210000000000093</c:v>
                </c:pt>
                <c:pt idx="72878">
                  <c:v>-2.1189999999999998</c:v>
                </c:pt>
                <c:pt idx="72879">
                  <c:v>-2.1169999999999902</c:v>
                </c:pt>
                <c:pt idx="72880">
                  <c:v>-2.1150000000000091</c:v>
                </c:pt>
                <c:pt idx="72881">
                  <c:v>-2.1129999999999995</c:v>
                </c:pt>
                <c:pt idx="72882">
                  <c:v>-2.11099999999999</c:v>
                </c:pt>
                <c:pt idx="72883">
                  <c:v>-2.1090000000000089</c:v>
                </c:pt>
                <c:pt idx="72884">
                  <c:v>-2.1069999999999993</c:v>
                </c:pt>
                <c:pt idx="72885">
                  <c:v>-2.1049999999999898</c:v>
                </c:pt>
                <c:pt idx="72886">
                  <c:v>-2.1030000000000086</c:v>
                </c:pt>
                <c:pt idx="72887">
                  <c:v>-2.1009999999999991</c:v>
                </c:pt>
                <c:pt idx="72888">
                  <c:v>-2.0989999999999895</c:v>
                </c:pt>
                <c:pt idx="72889">
                  <c:v>-2.0970000000000084</c:v>
                </c:pt>
                <c:pt idx="72890">
                  <c:v>-2.0949999999999989</c:v>
                </c:pt>
                <c:pt idx="72891">
                  <c:v>-2.0929999999999893</c:v>
                </c:pt>
                <c:pt idx="72892">
                  <c:v>-2.0910000000000082</c:v>
                </c:pt>
                <c:pt idx="72893">
                  <c:v>-2.0889999999999986</c:v>
                </c:pt>
                <c:pt idx="72894">
                  <c:v>-2.0869999999999891</c:v>
                </c:pt>
                <c:pt idx="72895">
                  <c:v>-2.085000000000008</c:v>
                </c:pt>
                <c:pt idx="72896">
                  <c:v>-2.0829999999999984</c:v>
                </c:pt>
                <c:pt idx="72897">
                  <c:v>-2.0809999999999889</c:v>
                </c:pt>
                <c:pt idx="72898">
                  <c:v>-2.0790000000000077</c:v>
                </c:pt>
                <c:pt idx="72899">
                  <c:v>-2.0769999999999982</c:v>
                </c:pt>
                <c:pt idx="72900">
                  <c:v>-2.0749999999999886</c:v>
                </c:pt>
                <c:pt idx="72901">
                  <c:v>-2.0730000000000075</c:v>
                </c:pt>
                <c:pt idx="72902">
                  <c:v>-2.070999999999998</c:v>
                </c:pt>
                <c:pt idx="72903">
                  <c:v>-2.0689999999999884</c:v>
                </c:pt>
                <c:pt idx="72904">
                  <c:v>-2.0670000000000073</c:v>
                </c:pt>
                <c:pt idx="72905">
                  <c:v>-2.0649999999999977</c:v>
                </c:pt>
                <c:pt idx="72906">
                  <c:v>-2.0629999999999882</c:v>
                </c:pt>
                <c:pt idx="72907">
                  <c:v>-2.061000000000007</c:v>
                </c:pt>
                <c:pt idx="72908">
                  <c:v>-2.0589999999999975</c:v>
                </c:pt>
                <c:pt idx="72909">
                  <c:v>-2.0569999999999879</c:v>
                </c:pt>
                <c:pt idx="72910">
                  <c:v>-2.0550000000000068</c:v>
                </c:pt>
                <c:pt idx="72911">
                  <c:v>-2.0529999999999973</c:v>
                </c:pt>
                <c:pt idx="72912">
                  <c:v>-2.0509999999999877</c:v>
                </c:pt>
                <c:pt idx="72913">
                  <c:v>-2.0490000000000066</c:v>
                </c:pt>
                <c:pt idx="72914">
                  <c:v>-2.046999999999997</c:v>
                </c:pt>
                <c:pt idx="72915">
                  <c:v>-2.0449999999999875</c:v>
                </c:pt>
                <c:pt idx="72916">
                  <c:v>-2.0430000000000064</c:v>
                </c:pt>
                <c:pt idx="72917">
                  <c:v>-2.0409999999999968</c:v>
                </c:pt>
                <c:pt idx="72918">
                  <c:v>-2.0389999999999873</c:v>
                </c:pt>
                <c:pt idx="72919">
                  <c:v>-2.0370000000000061</c:v>
                </c:pt>
                <c:pt idx="72920">
                  <c:v>-2.0349999999999966</c:v>
                </c:pt>
                <c:pt idx="72921">
                  <c:v>-2.032999999999987</c:v>
                </c:pt>
                <c:pt idx="72922">
                  <c:v>-2.0310000000000059</c:v>
                </c:pt>
                <c:pt idx="72923">
                  <c:v>-2.0289999999999964</c:v>
                </c:pt>
                <c:pt idx="72924">
                  <c:v>-2.0269999999999868</c:v>
                </c:pt>
                <c:pt idx="72925">
                  <c:v>-2.0250000000000057</c:v>
                </c:pt>
                <c:pt idx="72926">
                  <c:v>-2.0229999999999961</c:v>
                </c:pt>
                <c:pt idx="72927">
                  <c:v>-2.0209999999999866</c:v>
                </c:pt>
                <c:pt idx="72928">
                  <c:v>-2.0190000000000055</c:v>
                </c:pt>
                <c:pt idx="72929">
                  <c:v>-2.0169999999999959</c:v>
                </c:pt>
                <c:pt idx="72930">
                  <c:v>-2.0149999999999864</c:v>
                </c:pt>
                <c:pt idx="72931">
                  <c:v>-2.0130000000000052</c:v>
                </c:pt>
                <c:pt idx="72932">
                  <c:v>-2.0109999999999957</c:v>
                </c:pt>
                <c:pt idx="72933">
                  <c:v>-2.0089999999999861</c:v>
                </c:pt>
                <c:pt idx="72934">
                  <c:v>-2.007000000000005</c:v>
                </c:pt>
                <c:pt idx="72935">
                  <c:v>-2.0049999999999955</c:v>
                </c:pt>
                <c:pt idx="72936">
                  <c:v>-2.0029999999999859</c:v>
                </c:pt>
                <c:pt idx="72937">
                  <c:v>-2.0010000000000048</c:v>
                </c:pt>
                <c:pt idx="72938">
                  <c:v>-1.9989999999999952</c:v>
                </c:pt>
                <c:pt idx="72939">
                  <c:v>-1.9970000000000141</c:v>
                </c:pt>
                <c:pt idx="72940">
                  <c:v>-1.9950000000000045</c:v>
                </c:pt>
                <c:pt idx="72941">
                  <c:v>-1.992999999999995</c:v>
                </c:pt>
                <c:pt idx="72942">
                  <c:v>-1.9910000000000139</c:v>
                </c:pt>
                <c:pt idx="72943">
                  <c:v>-1.9890000000000043</c:v>
                </c:pt>
                <c:pt idx="72944">
                  <c:v>-1.9869999999999948</c:v>
                </c:pt>
                <c:pt idx="72945">
                  <c:v>-1.9850000000000136</c:v>
                </c:pt>
                <c:pt idx="72946">
                  <c:v>-1.9830000000000041</c:v>
                </c:pt>
                <c:pt idx="72947">
                  <c:v>-1.9809999999999945</c:v>
                </c:pt>
                <c:pt idx="72948">
                  <c:v>-1.9790000000000134</c:v>
                </c:pt>
                <c:pt idx="72949">
                  <c:v>-1.9770000000000039</c:v>
                </c:pt>
                <c:pt idx="72950">
                  <c:v>-1.9749999999999943</c:v>
                </c:pt>
                <c:pt idx="72951">
                  <c:v>-1.9730000000000132</c:v>
                </c:pt>
                <c:pt idx="72952">
                  <c:v>-1.9710000000000036</c:v>
                </c:pt>
                <c:pt idx="72953">
                  <c:v>-1.9689999999999941</c:v>
                </c:pt>
                <c:pt idx="72954">
                  <c:v>-1.967000000000013</c:v>
                </c:pt>
                <c:pt idx="72955">
                  <c:v>-1.9650000000000034</c:v>
                </c:pt>
                <c:pt idx="72956">
                  <c:v>-1.9629999999999939</c:v>
                </c:pt>
                <c:pt idx="72957">
                  <c:v>-1.9610000000000127</c:v>
                </c:pt>
                <c:pt idx="72958">
                  <c:v>-1.9590000000000032</c:v>
                </c:pt>
                <c:pt idx="72959">
                  <c:v>-1.9569999999999936</c:v>
                </c:pt>
                <c:pt idx="72960">
                  <c:v>-1.9550000000000125</c:v>
                </c:pt>
                <c:pt idx="72961">
                  <c:v>-1.953000000000003</c:v>
                </c:pt>
                <c:pt idx="72962">
                  <c:v>-1.9509999999999934</c:v>
                </c:pt>
                <c:pt idx="72963">
                  <c:v>-1.9490000000000123</c:v>
                </c:pt>
                <c:pt idx="72964">
                  <c:v>-1.9470000000000027</c:v>
                </c:pt>
                <c:pt idx="72965">
                  <c:v>-1.9449999999999932</c:v>
                </c:pt>
                <c:pt idx="72966">
                  <c:v>-1.9430000000000121</c:v>
                </c:pt>
                <c:pt idx="72967">
                  <c:v>-1.9410000000000025</c:v>
                </c:pt>
                <c:pt idx="72968">
                  <c:v>-1.938999999999993</c:v>
                </c:pt>
                <c:pt idx="72969">
                  <c:v>-1.9370000000000118</c:v>
                </c:pt>
                <c:pt idx="72970">
                  <c:v>-1.9350000000000023</c:v>
                </c:pt>
                <c:pt idx="72971">
                  <c:v>-1.9329999999999927</c:v>
                </c:pt>
                <c:pt idx="72972">
                  <c:v>-1.9310000000000116</c:v>
                </c:pt>
                <c:pt idx="72973">
                  <c:v>-1.929000000000002</c:v>
                </c:pt>
                <c:pt idx="72974">
                  <c:v>-1.9269999999999925</c:v>
                </c:pt>
                <c:pt idx="72975">
                  <c:v>-1.9250000000000114</c:v>
                </c:pt>
                <c:pt idx="72976">
                  <c:v>-1.9230000000000018</c:v>
                </c:pt>
                <c:pt idx="72977">
                  <c:v>-1.9209999999999923</c:v>
                </c:pt>
                <c:pt idx="72978">
                  <c:v>-1.9190000000000111</c:v>
                </c:pt>
                <c:pt idx="72979">
                  <c:v>-1.9170000000000016</c:v>
                </c:pt>
                <c:pt idx="72980">
                  <c:v>-1.914999999999992</c:v>
                </c:pt>
                <c:pt idx="72981">
                  <c:v>-1.9130000000000109</c:v>
                </c:pt>
                <c:pt idx="72982">
                  <c:v>-1.9110000000000014</c:v>
                </c:pt>
                <c:pt idx="72983">
                  <c:v>-1.9089999999999918</c:v>
                </c:pt>
                <c:pt idx="72984">
                  <c:v>-1.9070000000000107</c:v>
                </c:pt>
                <c:pt idx="72985">
                  <c:v>-1.9050000000000011</c:v>
                </c:pt>
                <c:pt idx="72986">
                  <c:v>-1.9029999999999916</c:v>
                </c:pt>
                <c:pt idx="72987">
                  <c:v>-1.9010000000000105</c:v>
                </c:pt>
                <c:pt idx="72988">
                  <c:v>-1.8990000000000009</c:v>
                </c:pt>
                <c:pt idx="72989">
                  <c:v>-1.8969999999999914</c:v>
                </c:pt>
                <c:pt idx="72990">
                  <c:v>-1.8950000000000102</c:v>
                </c:pt>
                <c:pt idx="72991">
                  <c:v>-1.8930000000000007</c:v>
                </c:pt>
                <c:pt idx="72992">
                  <c:v>-1.8909999999999911</c:v>
                </c:pt>
                <c:pt idx="72993">
                  <c:v>-1.88900000000001</c:v>
                </c:pt>
                <c:pt idx="72994">
                  <c:v>-1.8870000000000005</c:v>
                </c:pt>
                <c:pt idx="72995">
                  <c:v>-1.8849999999999909</c:v>
                </c:pt>
                <c:pt idx="72996">
                  <c:v>-1.8830000000000098</c:v>
                </c:pt>
                <c:pt idx="72997">
                  <c:v>-1.8810000000000002</c:v>
                </c:pt>
                <c:pt idx="72998">
                  <c:v>-1.8789999999999907</c:v>
                </c:pt>
                <c:pt idx="72999">
                  <c:v>-1.8770000000000095</c:v>
                </c:pt>
                <c:pt idx="73000">
                  <c:v>-1.875</c:v>
                </c:pt>
                <c:pt idx="73001">
                  <c:v>-1.8729999999999905</c:v>
                </c:pt>
                <c:pt idx="73002">
                  <c:v>-1.8710000000000093</c:v>
                </c:pt>
                <c:pt idx="73003">
                  <c:v>-1.8689999999999998</c:v>
                </c:pt>
                <c:pt idx="73004">
                  <c:v>-1.8669999999999902</c:v>
                </c:pt>
                <c:pt idx="73005">
                  <c:v>-1.8650000000000091</c:v>
                </c:pt>
                <c:pt idx="73006">
                  <c:v>-1.8629999999999995</c:v>
                </c:pt>
                <c:pt idx="73007">
                  <c:v>-1.86099999999999</c:v>
                </c:pt>
                <c:pt idx="73008">
                  <c:v>-1.8590000000000089</c:v>
                </c:pt>
                <c:pt idx="73009">
                  <c:v>-1.8569999999999993</c:v>
                </c:pt>
                <c:pt idx="73010">
                  <c:v>-1.8549999999999898</c:v>
                </c:pt>
                <c:pt idx="73011">
                  <c:v>-1.8530000000000086</c:v>
                </c:pt>
                <c:pt idx="73012">
                  <c:v>-1.8509999999999991</c:v>
                </c:pt>
                <c:pt idx="73013">
                  <c:v>-1.8489999999999895</c:v>
                </c:pt>
                <c:pt idx="73014">
                  <c:v>-1.8470000000000084</c:v>
                </c:pt>
                <c:pt idx="73015">
                  <c:v>-1.8449999999999989</c:v>
                </c:pt>
                <c:pt idx="73016">
                  <c:v>-1.8429999999999893</c:v>
                </c:pt>
                <c:pt idx="73017">
                  <c:v>-1.8410000000000082</c:v>
                </c:pt>
                <c:pt idx="73018">
                  <c:v>-1.8389999999999986</c:v>
                </c:pt>
                <c:pt idx="73019">
                  <c:v>-1.8369999999999891</c:v>
                </c:pt>
                <c:pt idx="73020">
                  <c:v>-1.835000000000008</c:v>
                </c:pt>
                <c:pt idx="73021">
                  <c:v>-1.8329999999999984</c:v>
                </c:pt>
                <c:pt idx="73022">
                  <c:v>-1.8309999999999889</c:v>
                </c:pt>
                <c:pt idx="73023">
                  <c:v>-1.8290000000000077</c:v>
                </c:pt>
                <c:pt idx="73024">
                  <c:v>-1.8269999999999982</c:v>
                </c:pt>
                <c:pt idx="73025">
                  <c:v>-1.8249999999999886</c:v>
                </c:pt>
                <c:pt idx="73026">
                  <c:v>-1.8230000000000075</c:v>
                </c:pt>
                <c:pt idx="73027">
                  <c:v>-1.820999999999998</c:v>
                </c:pt>
                <c:pt idx="73028">
                  <c:v>-1.8189999999999884</c:v>
                </c:pt>
                <c:pt idx="73029">
                  <c:v>-1.8170000000000073</c:v>
                </c:pt>
                <c:pt idx="73030">
                  <c:v>-1.8149999999999977</c:v>
                </c:pt>
                <c:pt idx="73031">
                  <c:v>-1.8129999999999882</c:v>
                </c:pt>
                <c:pt idx="73032">
                  <c:v>-1.811000000000007</c:v>
                </c:pt>
                <c:pt idx="73033">
                  <c:v>-1.8089999999999975</c:v>
                </c:pt>
                <c:pt idx="73034">
                  <c:v>-1.8069999999999879</c:v>
                </c:pt>
                <c:pt idx="73035">
                  <c:v>-1.8050000000000068</c:v>
                </c:pt>
                <c:pt idx="73036">
                  <c:v>-1.8029999999999973</c:v>
                </c:pt>
                <c:pt idx="73037">
                  <c:v>-1.8009999999999877</c:v>
                </c:pt>
                <c:pt idx="73038">
                  <c:v>-1.7990000000000066</c:v>
                </c:pt>
                <c:pt idx="73039">
                  <c:v>-1.796999999999997</c:v>
                </c:pt>
                <c:pt idx="73040">
                  <c:v>-1.7949999999999875</c:v>
                </c:pt>
                <c:pt idx="73041">
                  <c:v>-1.7930000000000064</c:v>
                </c:pt>
                <c:pt idx="73042">
                  <c:v>-1.7909999999999968</c:v>
                </c:pt>
                <c:pt idx="73043">
                  <c:v>-1.7889999999999873</c:v>
                </c:pt>
                <c:pt idx="73044">
                  <c:v>-1.7870000000000061</c:v>
                </c:pt>
                <c:pt idx="73045">
                  <c:v>-1.7849999999999966</c:v>
                </c:pt>
                <c:pt idx="73046">
                  <c:v>-1.782999999999987</c:v>
                </c:pt>
                <c:pt idx="73047">
                  <c:v>-1.7810000000000059</c:v>
                </c:pt>
                <c:pt idx="73048">
                  <c:v>-1.7789999999999964</c:v>
                </c:pt>
                <c:pt idx="73049">
                  <c:v>-1.7769999999999868</c:v>
                </c:pt>
                <c:pt idx="73050">
                  <c:v>-1.7750000000000057</c:v>
                </c:pt>
                <c:pt idx="73051">
                  <c:v>-1.7729999999999961</c:v>
                </c:pt>
                <c:pt idx="73052">
                  <c:v>-1.7709999999999866</c:v>
                </c:pt>
                <c:pt idx="73053">
                  <c:v>-1.7690000000000055</c:v>
                </c:pt>
                <c:pt idx="73054">
                  <c:v>-1.7669999999999959</c:v>
                </c:pt>
                <c:pt idx="73055">
                  <c:v>-1.7649999999999864</c:v>
                </c:pt>
                <c:pt idx="73056">
                  <c:v>-1.7630000000000052</c:v>
                </c:pt>
                <c:pt idx="73057">
                  <c:v>-1.7609999999999957</c:v>
                </c:pt>
                <c:pt idx="73058">
                  <c:v>-1.7589999999999861</c:v>
                </c:pt>
                <c:pt idx="73059">
                  <c:v>-1.757000000000005</c:v>
                </c:pt>
                <c:pt idx="73060">
                  <c:v>-1.7549999999999955</c:v>
                </c:pt>
                <c:pt idx="73061">
                  <c:v>-1.7529999999999859</c:v>
                </c:pt>
                <c:pt idx="73062">
                  <c:v>-1.7510000000000048</c:v>
                </c:pt>
                <c:pt idx="73063">
                  <c:v>-1.7489999999999952</c:v>
                </c:pt>
                <c:pt idx="73064">
                  <c:v>-1.7470000000000141</c:v>
                </c:pt>
                <c:pt idx="73065">
                  <c:v>-1.7450000000000045</c:v>
                </c:pt>
                <c:pt idx="73066">
                  <c:v>-1.742999999999995</c:v>
                </c:pt>
                <c:pt idx="73067">
                  <c:v>-1.7410000000000139</c:v>
                </c:pt>
                <c:pt idx="73068">
                  <c:v>-1.7390000000000043</c:v>
                </c:pt>
                <c:pt idx="73069">
                  <c:v>-1.7369999999999948</c:v>
                </c:pt>
                <c:pt idx="73070">
                  <c:v>-1.7350000000000136</c:v>
                </c:pt>
                <c:pt idx="73071">
                  <c:v>-1.7330000000000041</c:v>
                </c:pt>
                <c:pt idx="73072">
                  <c:v>-1.7309999999999945</c:v>
                </c:pt>
                <c:pt idx="73073">
                  <c:v>-1.7290000000000134</c:v>
                </c:pt>
                <c:pt idx="73074">
                  <c:v>-1.7270000000000039</c:v>
                </c:pt>
                <c:pt idx="73075">
                  <c:v>-1.7249999999999943</c:v>
                </c:pt>
                <c:pt idx="73076">
                  <c:v>-1.7230000000000132</c:v>
                </c:pt>
                <c:pt idx="73077">
                  <c:v>-1.7210000000000036</c:v>
                </c:pt>
                <c:pt idx="73078">
                  <c:v>-1.7189999999999941</c:v>
                </c:pt>
                <c:pt idx="73079">
                  <c:v>-1.717000000000013</c:v>
                </c:pt>
                <c:pt idx="73080">
                  <c:v>-1.7150000000000034</c:v>
                </c:pt>
                <c:pt idx="73081">
                  <c:v>-1.7129999999999939</c:v>
                </c:pt>
                <c:pt idx="73082">
                  <c:v>-1.7110000000000127</c:v>
                </c:pt>
                <c:pt idx="73083">
                  <c:v>-1.7090000000000032</c:v>
                </c:pt>
                <c:pt idx="73084">
                  <c:v>-1.7069999999999936</c:v>
                </c:pt>
                <c:pt idx="73085">
                  <c:v>-1.7050000000000125</c:v>
                </c:pt>
                <c:pt idx="73086">
                  <c:v>-1.703000000000003</c:v>
                </c:pt>
                <c:pt idx="73087">
                  <c:v>-1.7009999999999934</c:v>
                </c:pt>
                <c:pt idx="73088">
                  <c:v>-1.6990000000000123</c:v>
                </c:pt>
                <c:pt idx="73089">
                  <c:v>-1.6970000000000027</c:v>
                </c:pt>
                <c:pt idx="73090">
                  <c:v>-1.6949999999999932</c:v>
                </c:pt>
                <c:pt idx="73091">
                  <c:v>-1.6930000000000121</c:v>
                </c:pt>
                <c:pt idx="73092">
                  <c:v>-1.6910000000000025</c:v>
                </c:pt>
                <c:pt idx="73093">
                  <c:v>-1.688999999999993</c:v>
                </c:pt>
                <c:pt idx="73094">
                  <c:v>-1.6870000000000118</c:v>
                </c:pt>
                <c:pt idx="73095">
                  <c:v>-1.6850000000000023</c:v>
                </c:pt>
                <c:pt idx="73096">
                  <c:v>-1.6829999999999927</c:v>
                </c:pt>
                <c:pt idx="73097">
                  <c:v>-1.6810000000000116</c:v>
                </c:pt>
                <c:pt idx="73098">
                  <c:v>-1.679000000000002</c:v>
                </c:pt>
                <c:pt idx="73099">
                  <c:v>-1.6769999999999925</c:v>
                </c:pt>
                <c:pt idx="73100">
                  <c:v>-1.6750000000000114</c:v>
                </c:pt>
                <c:pt idx="73101">
                  <c:v>-1.6730000000000018</c:v>
                </c:pt>
                <c:pt idx="73102">
                  <c:v>-1.6709999999999923</c:v>
                </c:pt>
                <c:pt idx="73103">
                  <c:v>-1.6690000000000111</c:v>
                </c:pt>
                <c:pt idx="73104">
                  <c:v>-1.6670000000000016</c:v>
                </c:pt>
                <c:pt idx="73105">
                  <c:v>-1.664999999999992</c:v>
                </c:pt>
                <c:pt idx="73106">
                  <c:v>-1.6630000000000109</c:v>
                </c:pt>
                <c:pt idx="73107">
                  <c:v>-1.6610000000000014</c:v>
                </c:pt>
                <c:pt idx="73108">
                  <c:v>-1.6589999999999918</c:v>
                </c:pt>
                <c:pt idx="73109">
                  <c:v>-1.6570000000000107</c:v>
                </c:pt>
                <c:pt idx="73110">
                  <c:v>-1.6550000000000011</c:v>
                </c:pt>
                <c:pt idx="73111">
                  <c:v>-1.6529999999999916</c:v>
                </c:pt>
                <c:pt idx="73112">
                  <c:v>-1.6510000000000105</c:v>
                </c:pt>
                <c:pt idx="73113">
                  <c:v>-1.6490000000000009</c:v>
                </c:pt>
                <c:pt idx="73114">
                  <c:v>-1.6469999999999914</c:v>
                </c:pt>
                <c:pt idx="73115">
                  <c:v>-1.6450000000000102</c:v>
                </c:pt>
                <c:pt idx="73116">
                  <c:v>-1.6430000000000007</c:v>
                </c:pt>
                <c:pt idx="73117">
                  <c:v>-1.6409999999999911</c:v>
                </c:pt>
                <c:pt idx="73118">
                  <c:v>-1.63900000000001</c:v>
                </c:pt>
                <c:pt idx="73119">
                  <c:v>-1.6370000000000005</c:v>
                </c:pt>
                <c:pt idx="73120">
                  <c:v>-1.6349999999999909</c:v>
                </c:pt>
                <c:pt idx="73121">
                  <c:v>-1.6330000000000098</c:v>
                </c:pt>
                <c:pt idx="73122">
                  <c:v>-1.6310000000000002</c:v>
                </c:pt>
                <c:pt idx="73123">
                  <c:v>-1.6289999999999907</c:v>
                </c:pt>
                <c:pt idx="73124">
                  <c:v>-1.6270000000000095</c:v>
                </c:pt>
                <c:pt idx="73125">
                  <c:v>-1.625</c:v>
                </c:pt>
                <c:pt idx="73126">
                  <c:v>-1.6229999999999905</c:v>
                </c:pt>
                <c:pt idx="73127">
                  <c:v>-1.6210000000000093</c:v>
                </c:pt>
                <c:pt idx="73128">
                  <c:v>-1.6189999999999998</c:v>
                </c:pt>
                <c:pt idx="73129">
                  <c:v>-1.6169999999999902</c:v>
                </c:pt>
                <c:pt idx="73130">
                  <c:v>-1.6150000000000091</c:v>
                </c:pt>
                <c:pt idx="73131">
                  <c:v>-1.6129999999999995</c:v>
                </c:pt>
                <c:pt idx="73132">
                  <c:v>-1.61099999999999</c:v>
                </c:pt>
                <c:pt idx="73133">
                  <c:v>-1.6090000000000089</c:v>
                </c:pt>
                <c:pt idx="73134">
                  <c:v>-1.6069999999999993</c:v>
                </c:pt>
                <c:pt idx="73135">
                  <c:v>-1.6049999999999898</c:v>
                </c:pt>
                <c:pt idx="73136">
                  <c:v>-1.6030000000000086</c:v>
                </c:pt>
                <c:pt idx="73137">
                  <c:v>-1.6009999999999991</c:v>
                </c:pt>
                <c:pt idx="73138">
                  <c:v>-1.5989999999999895</c:v>
                </c:pt>
                <c:pt idx="73139">
                  <c:v>-1.5970000000000084</c:v>
                </c:pt>
                <c:pt idx="73140">
                  <c:v>-1.5949999999999989</c:v>
                </c:pt>
                <c:pt idx="73141">
                  <c:v>-1.5929999999999893</c:v>
                </c:pt>
                <c:pt idx="73142">
                  <c:v>-1.5910000000000082</c:v>
                </c:pt>
                <c:pt idx="73143">
                  <c:v>-1.5889999999999986</c:v>
                </c:pt>
                <c:pt idx="73144">
                  <c:v>-1.5869999999999891</c:v>
                </c:pt>
                <c:pt idx="73145">
                  <c:v>-1.585000000000008</c:v>
                </c:pt>
                <c:pt idx="73146">
                  <c:v>-1.5829999999999984</c:v>
                </c:pt>
                <c:pt idx="73147">
                  <c:v>-1.5809999999999889</c:v>
                </c:pt>
                <c:pt idx="73148">
                  <c:v>-1.5790000000000077</c:v>
                </c:pt>
                <c:pt idx="73149">
                  <c:v>-1.5769999999999982</c:v>
                </c:pt>
                <c:pt idx="73150">
                  <c:v>-1.5749999999999886</c:v>
                </c:pt>
                <c:pt idx="73151">
                  <c:v>-1.5730000000000075</c:v>
                </c:pt>
                <c:pt idx="73152">
                  <c:v>-1.570999999999998</c:v>
                </c:pt>
                <c:pt idx="73153">
                  <c:v>-1.5689999999999884</c:v>
                </c:pt>
                <c:pt idx="73154">
                  <c:v>-1.5670000000000073</c:v>
                </c:pt>
                <c:pt idx="73155">
                  <c:v>-1.5649999999999977</c:v>
                </c:pt>
                <c:pt idx="73156">
                  <c:v>-1.5629999999999882</c:v>
                </c:pt>
                <c:pt idx="73157">
                  <c:v>-1.561000000000007</c:v>
                </c:pt>
                <c:pt idx="73158">
                  <c:v>-1.5589999999999975</c:v>
                </c:pt>
                <c:pt idx="73159">
                  <c:v>-1.5569999999999879</c:v>
                </c:pt>
                <c:pt idx="73160">
                  <c:v>-1.5550000000000068</c:v>
                </c:pt>
                <c:pt idx="73161">
                  <c:v>-1.5529999999999973</c:v>
                </c:pt>
                <c:pt idx="73162">
                  <c:v>-1.5509999999999877</c:v>
                </c:pt>
                <c:pt idx="73163">
                  <c:v>-1.5490000000000066</c:v>
                </c:pt>
                <c:pt idx="73164">
                  <c:v>-1.546999999999997</c:v>
                </c:pt>
                <c:pt idx="73165">
                  <c:v>-1.5449999999999875</c:v>
                </c:pt>
                <c:pt idx="73166">
                  <c:v>-1.5430000000000064</c:v>
                </c:pt>
                <c:pt idx="73167">
                  <c:v>-1.5409999999999968</c:v>
                </c:pt>
                <c:pt idx="73168">
                  <c:v>-1.5389999999999873</c:v>
                </c:pt>
                <c:pt idx="73169">
                  <c:v>-1.5370000000000061</c:v>
                </c:pt>
                <c:pt idx="73170">
                  <c:v>-1.5349999999999966</c:v>
                </c:pt>
                <c:pt idx="73171">
                  <c:v>-1.532999999999987</c:v>
                </c:pt>
                <c:pt idx="73172">
                  <c:v>-1.5310000000000059</c:v>
                </c:pt>
                <c:pt idx="73173">
                  <c:v>-1.5289999999999964</c:v>
                </c:pt>
                <c:pt idx="73174">
                  <c:v>-1.5269999999999868</c:v>
                </c:pt>
                <c:pt idx="73175">
                  <c:v>-1.5250000000000057</c:v>
                </c:pt>
                <c:pt idx="73176">
                  <c:v>-1.5229999999999961</c:v>
                </c:pt>
                <c:pt idx="73177">
                  <c:v>-1.5209999999999866</c:v>
                </c:pt>
                <c:pt idx="73178">
                  <c:v>-1.5190000000000055</c:v>
                </c:pt>
                <c:pt idx="73179">
                  <c:v>-1.5169999999999959</c:v>
                </c:pt>
                <c:pt idx="73180">
                  <c:v>-1.5149999999999864</c:v>
                </c:pt>
                <c:pt idx="73181">
                  <c:v>-1.5130000000000052</c:v>
                </c:pt>
                <c:pt idx="73182">
                  <c:v>-1.5109999999999957</c:v>
                </c:pt>
                <c:pt idx="73183">
                  <c:v>-1.5089999999999861</c:v>
                </c:pt>
                <c:pt idx="73184">
                  <c:v>-1.507000000000005</c:v>
                </c:pt>
                <c:pt idx="73185">
                  <c:v>-1.5049999999999955</c:v>
                </c:pt>
                <c:pt idx="73186">
                  <c:v>-1.5029999999999859</c:v>
                </c:pt>
                <c:pt idx="73187">
                  <c:v>-1.5010000000000048</c:v>
                </c:pt>
                <c:pt idx="73188">
                  <c:v>-1.4989999999999952</c:v>
                </c:pt>
                <c:pt idx="73189">
                  <c:v>-1.4970000000000141</c:v>
                </c:pt>
                <c:pt idx="73190">
                  <c:v>-1.4950000000000045</c:v>
                </c:pt>
                <c:pt idx="73191">
                  <c:v>-1.492999999999995</c:v>
                </c:pt>
                <c:pt idx="73192">
                  <c:v>-1.4910000000000139</c:v>
                </c:pt>
                <c:pt idx="73193">
                  <c:v>-1.4890000000000043</c:v>
                </c:pt>
                <c:pt idx="73194">
                  <c:v>-1.4869999999999948</c:v>
                </c:pt>
                <c:pt idx="73195">
                  <c:v>-1.4850000000000136</c:v>
                </c:pt>
                <c:pt idx="73196">
                  <c:v>-1.4830000000000041</c:v>
                </c:pt>
                <c:pt idx="73197">
                  <c:v>-1.4809999999999945</c:v>
                </c:pt>
                <c:pt idx="73198">
                  <c:v>-1.4790000000000134</c:v>
                </c:pt>
                <c:pt idx="73199">
                  <c:v>-1.4770000000000039</c:v>
                </c:pt>
                <c:pt idx="73200">
                  <c:v>-1.4749999999999943</c:v>
                </c:pt>
                <c:pt idx="73201">
                  <c:v>-1.4730000000000132</c:v>
                </c:pt>
                <c:pt idx="73202">
                  <c:v>-1.4710000000000036</c:v>
                </c:pt>
                <c:pt idx="73203">
                  <c:v>-1.4689999999999941</c:v>
                </c:pt>
                <c:pt idx="73204">
                  <c:v>-1.467000000000013</c:v>
                </c:pt>
                <c:pt idx="73205">
                  <c:v>-1.4650000000000034</c:v>
                </c:pt>
                <c:pt idx="73206">
                  <c:v>-1.4629999999999939</c:v>
                </c:pt>
                <c:pt idx="73207">
                  <c:v>-1.4610000000000127</c:v>
                </c:pt>
                <c:pt idx="73208">
                  <c:v>-1.4590000000000032</c:v>
                </c:pt>
                <c:pt idx="73209">
                  <c:v>-1.4569999999999936</c:v>
                </c:pt>
                <c:pt idx="73210">
                  <c:v>-1.4550000000000125</c:v>
                </c:pt>
                <c:pt idx="73211">
                  <c:v>-1.453000000000003</c:v>
                </c:pt>
                <c:pt idx="73212">
                  <c:v>-1.4509999999999934</c:v>
                </c:pt>
                <c:pt idx="73213">
                  <c:v>-1.4490000000000123</c:v>
                </c:pt>
                <c:pt idx="73214">
                  <c:v>-1.4470000000000027</c:v>
                </c:pt>
                <c:pt idx="73215">
                  <c:v>-1.4449999999999932</c:v>
                </c:pt>
                <c:pt idx="73216">
                  <c:v>-1.4430000000000121</c:v>
                </c:pt>
                <c:pt idx="73217">
                  <c:v>-1.4410000000000025</c:v>
                </c:pt>
                <c:pt idx="73218">
                  <c:v>-1.438999999999993</c:v>
                </c:pt>
                <c:pt idx="73219">
                  <c:v>-1.4370000000000118</c:v>
                </c:pt>
                <c:pt idx="73220">
                  <c:v>-1.4350000000000023</c:v>
                </c:pt>
                <c:pt idx="73221">
                  <c:v>-1.4329999999999927</c:v>
                </c:pt>
                <c:pt idx="73222">
                  <c:v>-1.4310000000000116</c:v>
                </c:pt>
                <c:pt idx="73223">
                  <c:v>-1.429000000000002</c:v>
                </c:pt>
                <c:pt idx="73224">
                  <c:v>-1.4269999999999925</c:v>
                </c:pt>
                <c:pt idx="73225">
                  <c:v>-1.4250000000000114</c:v>
                </c:pt>
                <c:pt idx="73226">
                  <c:v>-1.4230000000000018</c:v>
                </c:pt>
                <c:pt idx="73227">
                  <c:v>-1.4209999999999923</c:v>
                </c:pt>
                <c:pt idx="73228">
                  <c:v>-1.4190000000000111</c:v>
                </c:pt>
                <c:pt idx="73229">
                  <c:v>-1.4170000000000016</c:v>
                </c:pt>
                <c:pt idx="73230">
                  <c:v>-1.414999999999992</c:v>
                </c:pt>
                <c:pt idx="73231">
                  <c:v>-1.4130000000000109</c:v>
                </c:pt>
                <c:pt idx="73232">
                  <c:v>-1.4110000000000014</c:v>
                </c:pt>
                <c:pt idx="73233">
                  <c:v>-1.4089999999999918</c:v>
                </c:pt>
                <c:pt idx="73234">
                  <c:v>-1.4070000000000107</c:v>
                </c:pt>
                <c:pt idx="73235">
                  <c:v>-1.4050000000000011</c:v>
                </c:pt>
                <c:pt idx="73236">
                  <c:v>-1.4029999999999916</c:v>
                </c:pt>
                <c:pt idx="73237">
                  <c:v>-1.4010000000000105</c:v>
                </c:pt>
                <c:pt idx="73238">
                  <c:v>-1.3990000000000009</c:v>
                </c:pt>
                <c:pt idx="73239">
                  <c:v>-1.3969999999999914</c:v>
                </c:pt>
                <c:pt idx="73240">
                  <c:v>-1.3950000000000102</c:v>
                </c:pt>
                <c:pt idx="73241">
                  <c:v>-1.3930000000000007</c:v>
                </c:pt>
                <c:pt idx="73242">
                  <c:v>-1.3909999999999911</c:v>
                </c:pt>
                <c:pt idx="73243">
                  <c:v>-1.38900000000001</c:v>
                </c:pt>
                <c:pt idx="73244">
                  <c:v>-1.3870000000000005</c:v>
                </c:pt>
                <c:pt idx="73245">
                  <c:v>-1.3849999999999909</c:v>
                </c:pt>
                <c:pt idx="73246">
                  <c:v>-1.3830000000000098</c:v>
                </c:pt>
                <c:pt idx="73247">
                  <c:v>-1.3810000000000002</c:v>
                </c:pt>
                <c:pt idx="73248">
                  <c:v>-1.3789999999999907</c:v>
                </c:pt>
                <c:pt idx="73249">
                  <c:v>-1.3770000000000095</c:v>
                </c:pt>
                <c:pt idx="73250">
                  <c:v>-1.375</c:v>
                </c:pt>
                <c:pt idx="73251">
                  <c:v>-1.3729999999999905</c:v>
                </c:pt>
                <c:pt idx="73252">
                  <c:v>-1.3710000000000093</c:v>
                </c:pt>
                <c:pt idx="73253">
                  <c:v>-1.3689999999999998</c:v>
                </c:pt>
                <c:pt idx="73254">
                  <c:v>-1.3669999999999902</c:v>
                </c:pt>
                <c:pt idx="73255">
                  <c:v>-1.3650000000000091</c:v>
                </c:pt>
                <c:pt idx="73256">
                  <c:v>-1.3629999999999995</c:v>
                </c:pt>
                <c:pt idx="73257">
                  <c:v>-1.36099999999999</c:v>
                </c:pt>
                <c:pt idx="73258">
                  <c:v>-1.3590000000000089</c:v>
                </c:pt>
                <c:pt idx="73259">
                  <c:v>-1.3569999999999993</c:v>
                </c:pt>
                <c:pt idx="73260">
                  <c:v>-1.3549999999999898</c:v>
                </c:pt>
                <c:pt idx="73261">
                  <c:v>-1.3530000000000086</c:v>
                </c:pt>
                <c:pt idx="73262">
                  <c:v>-1.3509999999999991</c:v>
                </c:pt>
                <c:pt idx="73263">
                  <c:v>-1.3489999999999895</c:v>
                </c:pt>
                <c:pt idx="73264">
                  <c:v>-1.3470000000000084</c:v>
                </c:pt>
                <c:pt idx="73265">
                  <c:v>-1.3449999999999989</c:v>
                </c:pt>
                <c:pt idx="73266">
                  <c:v>-1.3429999999999893</c:v>
                </c:pt>
                <c:pt idx="73267">
                  <c:v>-1.3410000000000082</c:v>
                </c:pt>
                <c:pt idx="73268">
                  <c:v>-1.3389999999999986</c:v>
                </c:pt>
                <c:pt idx="73269">
                  <c:v>-1.3369999999999891</c:v>
                </c:pt>
                <c:pt idx="73270">
                  <c:v>-1.335000000000008</c:v>
                </c:pt>
                <c:pt idx="73271">
                  <c:v>-1.3329999999999984</c:v>
                </c:pt>
                <c:pt idx="73272">
                  <c:v>-1.3309999999999889</c:v>
                </c:pt>
                <c:pt idx="73273">
                  <c:v>-1.3290000000000077</c:v>
                </c:pt>
                <c:pt idx="73274">
                  <c:v>-1.3269999999999982</c:v>
                </c:pt>
                <c:pt idx="73275">
                  <c:v>-1.3249999999999886</c:v>
                </c:pt>
                <c:pt idx="73276">
                  <c:v>-1.3230000000000075</c:v>
                </c:pt>
                <c:pt idx="73277">
                  <c:v>-1.320999999999998</c:v>
                </c:pt>
                <c:pt idx="73278">
                  <c:v>-1.3189999999999884</c:v>
                </c:pt>
                <c:pt idx="73279">
                  <c:v>-1.3170000000000073</c:v>
                </c:pt>
                <c:pt idx="73280">
                  <c:v>-1.3149999999999977</c:v>
                </c:pt>
                <c:pt idx="73281">
                  <c:v>-1.3129999999999882</c:v>
                </c:pt>
                <c:pt idx="73282">
                  <c:v>-1.311000000000007</c:v>
                </c:pt>
                <c:pt idx="73283">
                  <c:v>-1.3089999999999975</c:v>
                </c:pt>
                <c:pt idx="73284">
                  <c:v>-1.3069999999999879</c:v>
                </c:pt>
                <c:pt idx="73285">
                  <c:v>-1.3050000000000068</c:v>
                </c:pt>
                <c:pt idx="73286">
                  <c:v>-1.3029999999999973</c:v>
                </c:pt>
                <c:pt idx="73287">
                  <c:v>-1.3009999999999877</c:v>
                </c:pt>
                <c:pt idx="73288">
                  <c:v>-1.2990000000000066</c:v>
                </c:pt>
                <c:pt idx="73289">
                  <c:v>-1.296999999999997</c:v>
                </c:pt>
                <c:pt idx="73290">
                  <c:v>-1.2949999999999875</c:v>
                </c:pt>
                <c:pt idx="73291">
                  <c:v>-1.2930000000000064</c:v>
                </c:pt>
                <c:pt idx="73292">
                  <c:v>-1.2909999999999968</c:v>
                </c:pt>
                <c:pt idx="73293">
                  <c:v>-1.2889999999999873</c:v>
                </c:pt>
                <c:pt idx="73294">
                  <c:v>-1.2870000000000061</c:v>
                </c:pt>
                <c:pt idx="73295">
                  <c:v>-1.2849999999999966</c:v>
                </c:pt>
                <c:pt idx="73296">
                  <c:v>-1.282999999999987</c:v>
                </c:pt>
                <c:pt idx="73297">
                  <c:v>-1.2810000000000059</c:v>
                </c:pt>
                <c:pt idx="73298">
                  <c:v>-1.2789999999999964</c:v>
                </c:pt>
                <c:pt idx="73299">
                  <c:v>-1.2769999999999868</c:v>
                </c:pt>
                <c:pt idx="73300">
                  <c:v>-1.2750000000000057</c:v>
                </c:pt>
                <c:pt idx="73301">
                  <c:v>-1.2729999999999961</c:v>
                </c:pt>
                <c:pt idx="73302">
                  <c:v>-1.2709999999999866</c:v>
                </c:pt>
                <c:pt idx="73303">
                  <c:v>-1.2690000000000055</c:v>
                </c:pt>
                <c:pt idx="73304">
                  <c:v>-1.2669999999999959</c:v>
                </c:pt>
                <c:pt idx="73305">
                  <c:v>-1.2649999999999864</c:v>
                </c:pt>
                <c:pt idx="73306">
                  <c:v>-1.2630000000000052</c:v>
                </c:pt>
                <c:pt idx="73307">
                  <c:v>-1.2609999999999957</c:v>
                </c:pt>
                <c:pt idx="73308">
                  <c:v>-1.2589999999999861</c:v>
                </c:pt>
                <c:pt idx="73309">
                  <c:v>-1.257000000000005</c:v>
                </c:pt>
                <c:pt idx="73310">
                  <c:v>-1.2549999999999955</c:v>
                </c:pt>
                <c:pt idx="73311">
                  <c:v>-1.2529999999999859</c:v>
                </c:pt>
                <c:pt idx="73312">
                  <c:v>-1.2510000000000048</c:v>
                </c:pt>
                <c:pt idx="73313">
                  <c:v>-1.2489999999999952</c:v>
                </c:pt>
                <c:pt idx="73314">
                  <c:v>-1.2470000000000141</c:v>
                </c:pt>
                <c:pt idx="73315">
                  <c:v>-1.2450000000000045</c:v>
                </c:pt>
                <c:pt idx="73316">
                  <c:v>-1.242999999999995</c:v>
                </c:pt>
                <c:pt idx="73317">
                  <c:v>-1.2410000000000139</c:v>
                </c:pt>
                <c:pt idx="73318">
                  <c:v>-1.2390000000000043</c:v>
                </c:pt>
                <c:pt idx="73319">
                  <c:v>-1.2369999999999948</c:v>
                </c:pt>
                <c:pt idx="73320">
                  <c:v>-1.2350000000000136</c:v>
                </c:pt>
                <c:pt idx="73321">
                  <c:v>-1.2330000000000041</c:v>
                </c:pt>
                <c:pt idx="73322">
                  <c:v>-1.2309999999999945</c:v>
                </c:pt>
                <c:pt idx="73323">
                  <c:v>-1.2290000000000134</c:v>
                </c:pt>
                <c:pt idx="73324">
                  <c:v>-1.2270000000000039</c:v>
                </c:pt>
                <c:pt idx="73325">
                  <c:v>-1.2249999999999943</c:v>
                </c:pt>
                <c:pt idx="73326">
                  <c:v>-1.2230000000000132</c:v>
                </c:pt>
                <c:pt idx="73327">
                  <c:v>-1.2210000000000036</c:v>
                </c:pt>
                <c:pt idx="73328">
                  <c:v>-1.2189999999999941</c:v>
                </c:pt>
                <c:pt idx="73329">
                  <c:v>-1.217000000000013</c:v>
                </c:pt>
                <c:pt idx="73330">
                  <c:v>-1.2150000000000034</c:v>
                </c:pt>
                <c:pt idx="73331">
                  <c:v>-1.2129999999999939</c:v>
                </c:pt>
                <c:pt idx="73332">
                  <c:v>-1.2110000000000127</c:v>
                </c:pt>
                <c:pt idx="73333">
                  <c:v>-1.2090000000000032</c:v>
                </c:pt>
                <c:pt idx="73334">
                  <c:v>-1.2069999999999936</c:v>
                </c:pt>
                <c:pt idx="73335">
                  <c:v>-1.2050000000000125</c:v>
                </c:pt>
                <c:pt idx="73336">
                  <c:v>-1.203000000000003</c:v>
                </c:pt>
                <c:pt idx="73337">
                  <c:v>-1.2009999999999934</c:v>
                </c:pt>
                <c:pt idx="73338">
                  <c:v>-1.1990000000000123</c:v>
                </c:pt>
                <c:pt idx="73339">
                  <c:v>-1.1970000000000027</c:v>
                </c:pt>
                <c:pt idx="73340">
                  <c:v>-1.1949999999999932</c:v>
                </c:pt>
                <c:pt idx="73341">
                  <c:v>-1.1930000000000121</c:v>
                </c:pt>
                <c:pt idx="73342">
                  <c:v>-1.1910000000000025</c:v>
                </c:pt>
                <c:pt idx="73343">
                  <c:v>-1.188999999999993</c:v>
                </c:pt>
                <c:pt idx="73344">
                  <c:v>-1.1870000000000118</c:v>
                </c:pt>
                <c:pt idx="73345">
                  <c:v>-1.1850000000000023</c:v>
                </c:pt>
                <c:pt idx="73346">
                  <c:v>-1.1829999999999927</c:v>
                </c:pt>
                <c:pt idx="73347">
                  <c:v>-1.1810000000000116</c:v>
                </c:pt>
                <c:pt idx="73348">
                  <c:v>-1.179000000000002</c:v>
                </c:pt>
                <c:pt idx="73349">
                  <c:v>-1.1769999999999925</c:v>
                </c:pt>
                <c:pt idx="73350">
                  <c:v>-1.1750000000000114</c:v>
                </c:pt>
                <c:pt idx="73351">
                  <c:v>-1.1730000000000018</c:v>
                </c:pt>
                <c:pt idx="73352">
                  <c:v>-1.1709999999999923</c:v>
                </c:pt>
                <c:pt idx="73353">
                  <c:v>-1.1690000000000111</c:v>
                </c:pt>
                <c:pt idx="73354">
                  <c:v>-1.1670000000000016</c:v>
                </c:pt>
                <c:pt idx="73355">
                  <c:v>-1.164999999999992</c:v>
                </c:pt>
                <c:pt idx="73356">
                  <c:v>-1.1630000000000109</c:v>
                </c:pt>
                <c:pt idx="73357">
                  <c:v>-1.1610000000000014</c:v>
                </c:pt>
                <c:pt idx="73358">
                  <c:v>-1.1589999999999918</c:v>
                </c:pt>
                <c:pt idx="73359">
                  <c:v>-1.1570000000000107</c:v>
                </c:pt>
                <c:pt idx="73360">
                  <c:v>-1.1550000000000011</c:v>
                </c:pt>
                <c:pt idx="73361">
                  <c:v>-1.1529999999999916</c:v>
                </c:pt>
                <c:pt idx="73362">
                  <c:v>-1.1510000000000105</c:v>
                </c:pt>
                <c:pt idx="73363">
                  <c:v>-1.1490000000000009</c:v>
                </c:pt>
                <c:pt idx="73364">
                  <c:v>-1.1469999999999914</c:v>
                </c:pt>
                <c:pt idx="73365">
                  <c:v>-1.1450000000000102</c:v>
                </c:pt>
                <c:pt idx="73366">
                  <c:v>-1.1430000000000007</c:v>
                </c:pt>
                <c:pt idx="73367">
                  <c:v>-1.1409999999999911</c:v>
                </c:pt>
                <c:pt idx="73368">
                  <c:v>-1.13900000000001</c:v>
                </c:pt>
                <c:pt idx="73369">
                  <c:v>-1.1370000000000005</c:v>
                </c:pt>
                <c:pt idx="73370">
                  <c:v>-1.1349999999999909</c:v>
                </c:pt>
                <c:pt idx="73371">
                  <c:v>-1.1330000000000098</c:v>
                </c:pt>
                <c:pt idx="73372">
                  <c:v>-1.1310000000000002</c:v>
                </c:pt>
                <c:pt idx="73373">
                  <c:v>-1.1289999999999907</c:v>
                </c:pt>
                <c:pt idx="73374">
                  <c:v>-1.1270000000000095</c:v>
                </c:pt>
                <c:pt idx="73375">
                  <c:v>-1.125</c:v>
                </c:pt>
                <c:pt idx="73376">
                  <c:v>-1.1229999999999905</c:v>
                </c:pt>
                <c:pt idx="73377">
                  <c:v>-1.1210000000000093</c:v>
                </c:pt>
                <c:pt idx="73378">
                  <c:v>-1.1189999999999998</c:v>
                </c:pt>
                <c:pt idx="73379">
                  <c:v>-1.1169999999999902</c:v>
                </c:pt>
                <c:pt idx="73380">
                  <c:v>-1.1150000000000091</c:v>
                </c:pt>
                <c:pt idx="73381">
                  <c:v>-1.1129999999999995</c:v>
                </c:pt>
                <c:pt idx="73382">
                  <c:v>-1.11099999999999</c:v>
                </c:pt>
                <c:pt idx="73383">
                  <c:v>-1.1090000000000089</c:v>
                </c:pt>
                <c:pt idx="73384">
                  <c:v>-1.1069999999999993</c:v>
                </c:pt>
                <c:pt idx="73385">
                  <c:v>-1.1049999999999898</c:v>
                </c:pt>
                <c:pt idx="73386">
                  <c:v>-1.1030000000000086</c:v>
                </c:pt>
                <c:pt idx="73387">
                  <c:v>-1.1009999999999991</c:v>
                </c:pt>
                <c:pt idx="73388">
                  <c:v>-1.0989999999999895</c:v>
                </c:pt>
                <c:pt idx="73389">
                  <c:v>-1.0970000000000084</c:v>
                </c:pt>
                <c:pt idx="73390">
                  <c:v>-1.0949999999999989</c:v>
                </c:pt>
                <c:pt idx="73391">
                  <c:v>-1.0929999999999893</c:v>
                </c:pt>
                <c:pt idx="73392">
                  <c:v>-1.0910000000000082</c:v>
                </c:pt>
                <c:pt idx="73393">
                  <c:v>-1.0889999999999986</c:v>
                </c:pt>
                <c:pt idx="73394">
                  <c:v>-1.0869999999999891</c:v>
                </c:pt>
                <c:pt idx="73395">
                  <c:v>-1.085000000000008</c:v>
                </c:pt>
                <c:pt idx="73396">
                  <c:v>-1.0829999999999984</c:v>
                </c:pt>
                <c:pt idx="73397">
                  <c:v>-1.0809999999999889</c:v>
                </c:pt>
                <c:pt idx="73398">
                  <c:v>-1.0790000000000077</c:v>
                </c:pt>
                <c:pt idx="73399">
                  <c:v>-1.0769999999999982</c:v>
                </c:pt>
                <c:pt idx="73400">
                  <c:v>-1.0749999999999886</c:v>
                </c:pt>
                <c:pt idx="73401">
                  <c:v>-1.0730000000000075</c:v>
                </c:pt>
                <c:pt idx="73402">
                  <c:v>-1.070999999999998</c:v>
                </c:pt>
                <c:pt idx="73403">
                  <c:v>-1.0689999999999884</c:v>
                </c:pt>
                <c:pt idx="73404">
                  <c:v>-1.0670000000000073</c:v>
                </c:pt>
                <c:pt idx="73405">
                  <c:v>-1.0649999999999977</c:v>
                </c:pt>
                <c:pt idx="73406">
                  <c:v>-1.0629999999999882</c:v>
                </c:pt>
                <c:pt idx="73407">
                  <c:v>-1.061000000000007</c:v>
                </c:pt>
                <c:pt idx="73408">
                  <c:v>-1.0589999999999975</c:v>
                </c:pt>
                <c:pt idx="73409">
                  <c:v>-1.0569999999999879</c:v>
                </c:pt>
                <c:pt idx="73410">
                  <c:v>-1.0550000000000068</c:v>
                </c:pt>
                <c:pt idx="73411">
                  <c:v>-1.0529999999999973</c:v>
                </c:pt>
                <c:pt idx="73412">
                  <c:v>-1.0509999999999877</c:v>
                </c:pt>
                <c:pt idx="73413">
                  <c:v>-1.0490000000000066</c:v>
                </c:pt>
                <c:pt idx="73414">
                  <c:v>-1.046999999999997</c:v>
                </c:pt>
                <c:pt idx="73415">
                  <c:v>-1.0449999999999875</c:v>
                </c:pt>
                <c:pt idx="73416">
                  <c:v>-1.0430000000000064</c:v>
                </c:pt>
                <c:pt idx="73417">
                  <c:v>-1.0409999999999968</c:v>
                </c:pt>
                <c:pt idx="73418">
                  <c:v>-1.0389999999999873</c:v>
                </c:pt>
                <c:pt idx="73419">
                  <c:v>-1.0370000000000061</c:v>
                </c:pt>
                <c:pt idx="73420">
                  <c:v>-1.0349999999999966</c:v>
                </c:pt>
                <c:pt idx="73421">
                  <c:v>-1.032999999999987</c:v>
                </c:pt>
                <c:pt idx="73422">
                  <c:v>-1.0310000000000059</c:v>
                </c:pt>
                <c:pt idx="73423">
                  <c:v>-1.0289999999999964</c:v>
                </c:pt>
                <c:pt idx="73424">
                  <c:v>-1.0269999999999868</c:v>
                </c:pt>
                <c:pt idx="73425">
                  <c:v>-1.0250000000000057</c:v>
                </c:pt>
                <c:pt idx="73426">
                  <c:v>-1.0229999999999961</c:v>
                </c:pt>
                <c:pt idx="73427">
                  <c:v>-1.0209999999999866</c:v>
                </c:pt>
                <c:pt idx="73428">
                  <c:v>-1.0190000000000055</c:v>
                </c:pt>
                <c:pt idx="73429">
                  <c:v>-1.0169999999999959</c:v>
                </c:pt>
                <c:pt idx="73430">
                  <c:v>-1.0149999999999864</c:v>
                </c:pt>
                <c:pt idx="73431">
                  <c:v>-1.0130000000000052</c:v>
                </c:pt>
                <c:pt idx="73432">
                  <c:v>-1.0109999999999957</c:v>
                </c:pt>
                <c:pt idx="73433">
                  <c:v>-1.0089999999999861</c:v>
                </c:pt>
                <c:pt idx="73434">
                  <c:v>-1.007000000000005</c:v>
                </c:pt>
                <c:pt idx="73435">
                  <c:v>-1.0049999999999955</c:v>
                </c:pt>
                <c:pt idx="73436">
                  <c:v>-1.0029999999999859</c:v>
                </c:pt>
                <c:pt idx="73437">
                  <c:v>-1.0010000000000048</c:v>
                </c:pt>
                <c:pt idx="73438">
                  <c:v>-0.99899999999999523</c:v>
                </c:pt>
                <c:pt idx="73439">
                  <c:v>-0.9970000000000141</c:v>
                </c:pt>
                <c:pt idx="73440">
                  <c:v>-0.99500000000000455</c:v>
                </c:pt>
                <c:pt idx="73441">
                  <c:v>-0.992999999999995</c:v>
                </c:pt>
                <c:pt idx="73442">
                  <c:v>-0.99100000000001387</c:v>
                </c:pt>
                <c:pt idx="73443">
                  <c:v>-0.98900000000000432</c:v>
                </c:pt>
                <c:pt idx="73444">
                  <c:v>-0.98699999999999477</c:v>
                </c:pt>
                <c:pt idx="73445">
                  <c:v>-0.98500000000001364</c:v>
                </c:pt>
                <c:pt idx="73446">
                  <c:v>-0.98300000000000409</c:v>
                </c:pt>
                <c:pt idx="73447">
                  <c:v>-0.98099999999999454</c:v>
                </c:pt>
                <c:pt idx="73448">
                  <c:v>-0.97900000000001342</c:v>
                </c:pt>
                <c:pt idx="73449">
                  <c:v>-0.97700000000000387</c:v>
                </c:pt>
                <c:pt idx="73450">
                  <c:v>-0.97499999999999432</c:v>
                </c:pt>
                <c:pt idx="73451">
                  <c:v>-0.97300000000001319</c:v>
                </c:pt>
                <c:pt idx="73452">
                  <c:v>-0.97100000000000364</c:v>
                </c:pt>
                <c:pt idx="73453">
                  <c:v>-0.96899999999999409</c:v>
                </c:pt>
                <c:pt idx="73454">
                  <c:v>-0.96700000000001296</c:v>
                </c:pt>
                <c:pt idx="73455">
                  <c:v>-0.96500000000000341</c:v>
                </c:pt>
                <c:pt idx="73456">
                  <c:v>-0.96299999999999386</c:v>
                </c:pt>
                <c:pt idx="73457">
                  <c:v>-0.96100000000001273</c:v>
                </c:pt>
                <c:pt idx="73458">
                  <c:v>-0.95900000000000318</c:v>
                </c:pt>
                <c:pt idx="73459">
                  <c:v>-0.95699999999999363</c:v>
                </c:pt>
                <c:pt idx="73460">
                  <c:v>-0.95500000000001251</c:v>
                </c:pt>
                <c:pt idx="73461">
                  <c:v>-0.95300000000000296</c:v>
                </c:pt>
                <c:pt idx="73462">
                  <c:v>-0.95099999999999341</c:v>
                </c:pt>
                <c:pt idx="73463">
                  <c:v>-0.94900000000001228</c:v>
                </c:pt>
                <c:pt idx="73464">
                  <c:v>-0.94700000000000273</c:v>
                </c:pt>
                <c:pt idx="73465">
                  <c:v>-0.94499999999999318</c:v>
                </c:pt>
                <c:pt idx="73466">
                  <c:v>-0.94300000000001205</c:v>
                </c:pt>
                <c:pt idx="73467">
                  <c:v>-0.9410000000000025</c:v>
                </c:pt>
                <c:pt idx="73468">
                  <c:v>-0.93899999999999295</c:v>
                </c:pt>
                <c:pt idx="73469">
                  <c:v>-0.93700000000001182</c:v>
                </c:pt>
                <c:pt idx="73470">
                  <c:v>-0.93500000000000227</c:v>
                </c:pt>
                <c:pt idx="73471">
                  <c:v>-0.93299999999999272</c:v>
                </c:pt>
                <c:pt idx="73472">
                  <c:v>-0.9310000000000116</c:v>
                </c:pt>
                <c:pt idx="73473">
                  <c:v>-0.92900000000000205</c:v>
                </c:pt>
                <c:pt idx="73474">
                  <c:v>-0.9269999999999925</c:v>
                </c:pt>
                <c:pt idx="73475">
                  <c:v>-0.92500000000001137</c:v>
                </c:pt>
                <c:pt idx="73476">
                  <c:v>-0.92300000000000182</c:v>
                </c:pt>
                <c:pt idx="73477">
                  <c:v>-0.92099999999999227</c:v>
                </c:pt>
                <c:pt idx="73478">
                  <c:v>-0.91900000000001114</c:v>
                </c:pt>
                <c:pt idx="73479">
                  <c:v>-0.91700000000000159</c:v>
                </c:pt>
                <c:pt idx="73480">
                  <c:v>-0.91499999999999204</c:v>
                </c:pt>
                <c:pt idx="73481">
                  <c:v>-0.91300000000001091</c:v>
                </c:pt>
                <c:pt idx="73482">
                  <c:v>-0.91100000000000136</c:v>
                </c:pt>
                <c:pt idx="73483">
                  <c:v>-0.90899999999999181</c:v>
                </c:pt>
                <c:pt idx="73484">
                  <c:v>-0.90700000000001069</c:v>
                </c:pt>
                <c:pt idx="73485">
                  <c:v>-0.90500000000000114</c:v>
                </c:pt>
                <c:pt idx="73486">
                  <c:v>-0.90299999999999159</c:v>
                </c:pt>
                <c:pt idx="73487">
                  <c:v>-0.90100000000001046</c:v>
                </c:pt>
                <c:pt idx="73488">
                  <c:v>-0.89900000000000091</c:v>
                </c:pt>
                <c:pt idx="73489">
                  <c:v>-0.89699999999999136</c:v>
                </c:pt>
                <c:pt idx="73490">
                  <c:v>-0.89500000000001023</c:v>
                </c:pt>
                <c:pt idx="73491">
                  <c:v>-0.89300000000000068</c:v>
                </c:pt>
                <c:pt idx="73492">
                  <c:v>-0.89099999999999113</c:v>
                </c:pt>
                <c:pt idx="73493">
                  <c:v>-0.88900000000001</c:v>
                </c:pt>
                <c:pt idx="73494">
                  <c:v>-0.88700000000000045</c:v>
                </c:pt>
                <c:pt idx="73495">
                  <c:v>-0.88499999999999091</c:v>
                </c:pt>
                <c:pt idx="73496">
                  <c:v>-0.88300000000000978</c:v>
                </c:pt>
                <c:pt idx="73497">
                  <c:v>-0.88100000000000023</c:v>
                </c:pt>
                <c:pt idx="73498">
                  <c:v>-0.87899999999999068</c:v>
                </c:pt>
                <c:pt idx="73499">
                  <c:v>-0.87700000000000955</c:v>
                </c:pt>
                <c:pt idx="73500">
                  <c:v>-0.875</c:v>
                </c:pt>
                <c:pt idx="73501">
                  <c:v>-0.87299999999999045</c:v>
                </c:pt>
                <c:pt idx="73502">
                  <c:v>-0.87100000000000932</c:v>
                </c:pt>
                <c:pt idx="73503">
                  <c:v>-0.86899999999999977</c:v>
                </c:pt>
                <c:pt idx="73504">
                  <c:v>-0.86699999999999022</c:v>
                </c:pt>
                <c:pt idx="73505">
                  <c:v>-0.86500000000000909</c:v>
                </c:pt>
                <c:pt idx="73506">
                  <c:v>-0.86299999999999955</c:v>
                </c:pt>
                <c:pt idx="73507">
                  <c:v>-0.86099999999999</c:v>
                </c:pt>
                <c:pt idx="73508">
                  <c:v>-0.85900000000000887</c:v>
                </c:pt>
                <c:pt idx="73509">
                  <c:v>-0.85699999999999932</c:v>
                </c:pt>
                <c:pt idx="73510">
                  <c:v>-0.85499999999998977</c:v>
                </c:pt>
                <c:pt idx="73511">
                  <c:v>-0.85300000000000864</c:v>
                </c:pt>
                <c:pt idx="73512">
                  <c:v>-0.85099999999999909</c:v>
                </c:pt>
                <c:pt idx="73513">
                  <c:v>-0.84899999999998954</c:v>
                </c:pt>
                <c:pt idx="73514">
                  <c:v>-0.84700000000000841</c:v>
                </c:pt>
                <c:pt idx="73515">
                  <c:v>-0.84499999999999886</c:v>
                </c:pt>
                <c:pt idx="73516">
                  <c:v>-0.84299999999998931</c:v>
                </c:pt>
                <c:pt idx="73517">
                  <c:v>-0.84100000000000819</c:v>
                </c:pt>
                <c:pt idx="73518">
                  <c:v>-0.83899999999999864</c:v>
                </c:pt>
                <c:pt idx="73519">
                  <c:v>-0.83699999999998909</c:v>
                </c:pt>
                <c:pt idx="73520">
                  <c:v>-0.83500000000000796</c:v>
                </c:pt>
                <c:pt idx="73521">
                  <c:v>-0.83299999999999841</c:v>
                </c:pt>
                <c:pt idx="73522">
                  <c:v>-0.83099999999998886</c:v>
                </c:pt>
                <c:pt idx="73523">
                  <c:v>-0.82900000000000773</c:v>
                </c:pt>
                <c:pt idx="73524">
                  <c:v>-0.82699999999999818</c:v>
                </c:pt>
                <c:pt idx="73525">
                  <c:v>-0.82499999999998863</c:v>
                </c:pt>
                <c:pt idx="73526">
                  <c:v>-0.8230000000000075</c:v>
                </c:pt>
                <c:pt idx="73527">
                  <c:v>-0.82099999999999795</c:v>
                </c:pt>
                <c:pt idx="73528">
                  <c:v>-0.8189999999999884</c:v>
                </c:pt>
                <c:pt idx="73529">
                  <c:v>-0.81700000000000728</c:v>
                </c:pt>
                <c:pt idx="73530">
                  <c:v>-0.81499999999999773</c:v>
                </c:pt>
                <c:pt idx="73531">
                  <c:v>-0.81299999999998818</c:v>
                </c:pt>
                <c:pt idx="73532">
                  <c:v>-0.81100000000000705</c:v>
                </c:pt>
                <c:pt idx="73533">
                  <c:v>-0.8089999999999975</c:v>
                </c:pt>
                <c:pt idx="73534">
                  <c:v>-0.80699999999998795</c:v>
                </c:pt>
                <c:pt idx="73535">
                  <c:v>-0.80500000000000682</c:v>
                </c:pt>
                <c:pt idx="73536">
                  <c:v>-0.80299999999999727</c:v>
                </c:pt>
                <c:pt idx="73537">
                  <c:v>-0.80099999999998772</c:v>
                </c:pt>
                <c:pt idx="73538">
                  <c:v>-0.79900000000000659</c:v>
                </c:pt>
                <c:pt idx="73539">
                  <c:v>-0.79699999999999704</c:v>
                </c:pt>
                <c:pt idx="73540">
                  <c:v>-0.79499999999998749</c:v>
                </c:pt>
                <c:pt idx="73541">
                  <c:v>-0.79300000000000637</c:v>
                </c:pt>
                <c:pt idx="73542">
                  <c:v>-0.79099999999999682</c:v>
                </c:pt>
                <c:pt idx="73543">
                  <c:v>-0.78899999999998727</c:v>
                </c:pt>
                <c:pt idx="73544">
                  <c:v>-0.78700000000000614</c:v>
                </c:pt>
                <c:pt idx="73545">
                  <c:v>-0.78499999999999659</c:v>
                </c:pt>
                <c:pt idx="73546">
                  <c:v>-0.78299999999998704</c:v>
                </c:pt>
                <c:pt idx="73547">
                  <c:v>-0.78100000000000591</c:v>
                </c:pt>
                <c:pt idx="73548">
                  <c:v>-0.77899999999999636</c:v>
                </c:pt>
                <c:pt idx="73549">
                  <c:v>-0.77699999999998681</c:v>
                </c:pt>
                <c:pt idx="73550">
                  <c:v>-0.77500000000000568</c:v>
                </c:pt>
                <c:pt idx="73551">
                  <c:v>-0.77299999999999613</c:v>
                </c:pt>
                <c:pt idx="73552">
                  <c:v>-0.77099999999998658</c:v>
                </c:pt>
                <c:pt idx="73553">
                  <c:v>-0.76900000000000546</c:v>
                </c:pt>
                <c:pt idx="73554">
                  <c:v>-0.76699999999999591</c:v>
                </c:pt>
                <c:pt idx="73555">
                  <c:v>-0.76499999999998636</c:v>
                </c:pt>
                <c:pt idx="73556">
                  <c:v>-0.76300000000000523</c:v>
                </c:pt>
                <c:pt idx="73557">
                  <c:v>-0.76099999999999568</c:v>
                </c:pt>
                <c:pt idx="73558">
                  <c:v>-0.75899999999998613</c:v>
                </c:pt>
                <c:pt idx="73559">
                  <c:v>-0.757000000000005</c:v>
                </c:pt>
                <c:pt idx="73560">
                  <c:v>-0.75499999999999545</c:v>
                </c:pt>
                <c:pt idx="73561">
                  <c:v>-0.7529999999999859</c:v>
                </c:pt>
                <c:pt idx="73562">
                  <c:v>-0.75100000000000477</c:v>
                </c:pt>
                <c:pt idx="73563">
                  <c:v>-0.74899999999999523</c:v>
                </c:pt>
                <c:pt idx="73564">
                  <c:v>-0.7470000000000141</c:v>
                </c:pt>
                <c:pt idx="73565">
                  <c:v>-0.74500000000000455</c:v>
                </c:pt>
                <c:pt idx="73566">
                  <c:v>-0.742999999999995</c:v>
                </c:pt>
                <c:pt idx="73567">
                  <c:v>-0.74100000000001387</c:v>
                </c:pt>
                <c:pt idx="73568">
                  <c:v>-0.73900000000000432</c:v>
                </c:pt>
                <c:pt idx="73569">
                  <c:v>-0.73699999999999477</c:v>
                </c:pt>
                <c:pt idx="73570">
                  <c:v>-0.73500000000001364</c:v>
                </c:pt>
                <c:pt idx="73571">
                  <c:v>-0.73300000000000409</c:v>
                </c:pt>
                <c:pt idx="73572">
                  <c:v>-0.73099999999999454</c:v>
                </c:pt>
                <c:pt idx="73573">
                  <c:v>-0.72900000000001342</c:v>
                </c:pt>
                <c:pt idx="73574">
                  <c:v>-0.72700000000000387</c:v>
                </c:pt>
                <c:pt idx="73575">
                  <c:v>-0.72499999999999432</c:v>
                </c:pt>
                <c:pt idx="73576">
                  <c:v>-0.72300000000001319</c:v>
                </c:pt>
                <c:pt idx="73577">
                  <c:v>-0.72100000000000364</c:v>
                </c:pt>
                <c:pt idx="73578">
                  <c:v>-0.71899999999999409</c:v>
                </c:pt>
                <c:pt idx="73579">
                  <c:v>-0.71700000000001296</c:v>
                </c:pt>
                <c:pt idx="73580">
                  <c:v>-0.71500000000000341</c:v>
                </c:pt>
                <c:pt idx="73581">
                  <c:v>-0.71299999999999386</c:v>
                </c:pt>
                <c:pt idx="73582">
                  <c:v>-0.71100000000001273</c:v>
                </c:pt>
                <c:pt idx="73583">
                  <c:v>-0.70900000000000318</c:v>
                </c:pt>
                <c:pt idx="73584">
                  <c:v>-0.70699999999999363</c:v>
                </c:pt>
                <c:pt idx="73585">
                  <c:v>-0.70500000000001251</c:v>
                </c:pt>
                <c:pt idx="73586">
                  <c:v>-0.70300000000000296</c:v>
                </c:pt>
                <c:pt idx="73587">
                  <c:v>-0.70099999999999341</c:v>
                </c:pt>
                <c:pt idx="73588">
                  <c:v>-0.69900000000001228</c:v>
                </c:pt>
                <c:pt idx="73589">
                  <c:v>-0.69700000000000273</c:v>
                </c:pt>
                <c:pt idx="73590">
                  <c:v>-0.69499999999999318</c:v>
                </c:pt>
                <c:pt idx="73591">
                  <c:v>-0.69300000000001205</c:v>
                </c:pt>
                <c:pt idx="73592">
                  <c:v>-0.6910000000000025</c:v>
                </c:pt>
                <c:pt idx="73593">
                  <c:v>-0.68899999999999295</c:v>
                </c:pt>
                <c:pt idx="73594">
                  <c:v>-0.68700000000001182</c:v>
                </c:pt>
                <c:pt idx="73595">
                  <c:v>-0.68500000000000227</c:v>
                </c:pt>
                <c:pt idx="73596">
                  <c:v>-0.68299999999999272</c:v>
                </c:pt>
                <c:pt idx="73597">
                  <c:v>-0.6810000000000116</c:v>
                </c:pt>
                <c:pt idx="73598">
                  <c:v>-0.67900000000000205</c:v>
                </c:pt>
                <c:pt idx="73599">
                  <c:v>-0.6769999999999925</c:v>
                </c:pt>
                <c:pt idx="73600">
                  <c:v>-0.67500000000001137</c:v>
                </c:pt>
                <c:pt idx="73601">
                  <c:v>-0.67300000000000182</c:v>
                </c:pt>
                <c:pt idx="73602">
                  <c:v>-0.67099999999999227</c:v>
                </c:pt>
                <c:pt idx="73603">
                  <c:v>-0.66900000000001114</c:v>
                </c:pt>
                <c:pt idx="73604">
                  <c:v>-0.66700000000000159</c:v>
                </c:pt>
                <c:pt idx="73605">
                  <c:v>-0.66499999999999204</c:v>
                </c:pt>
                <c:pt idx="73606">
                  <c:v>-0.66300000000001091</c:v>
                </c:pt>
                <c:pt idx="73607">
                  <c:v>-0.66100000000000136</c:v>
                </c:pt>
                <c:pt idx="73608">
                  <c:v>-0.65899999999999181</c:v>
                </c:pt>
                <c:pt idx="73609">
                  <c:v>-0.65700000000001069</c:v>
                </c:pt>
                <c:pt idx="73610">
                  <c:v>-0.65500000000000114</c:v>
                </c:pt>
                <c:pt idx="73611">
                  <c:v>-0.65299999999999159</c:v>
                </c:pt>
                <c:pt idx="73612">
                  <c:v>-0.65100000000001046</c:v>
                </c:pt>
                <c:pt idx="73613">
                  <c:v>-0.64900000000000091</c:v>
                </c:pt>
                <c:pt idx="73614">
                  <c:v>-0.64699999999999136</c:v>
                </c:pt>
                <c:pt idx="73615">
                  <c:v>-0.64500000000001023</c:v>
                </c:pt>
                <c:pt idx="73616">
                  <c:v>-0.64300000000000068</c:v>
                </c:pt>
                <c:pt idx="73617">
                  <c:v>-0.64099999999999113</c:v>
                </c:pt>
                <c:pt idx="73618">
                  <c:v>-0.63900000000001</c:v>
                </c:pt>
                <c:pt idx="73619">
                  <c:v>-0.63700000000000045</c:v>
                </c:pt>
                <c:pt idx="73620">
                  <c:v>-0.63499999999999091</c:v>
                </c:pt>
                <c:pt idx="73621">
                  <c:v>-0.63300000000000978</c:v>
                </c:pt>
                <c:pt idx="73622">
                  <c:v>-0.63100000000000023</c:v>
                </c:pt>
                <c:pt idx="73623">
                  <c:v>-0.62899999999999068</c:v>
                </c:pt>
                <c:pt idx="73624">
                  <c:v>-0.62700000000000955</c:v>
                </c:pt>
                <c:pt idx="73625">
                  <c:v>-0.625</c:v>
                </c:pt>
                <c:pt idx="73626">
                  <c:v>-0.62299999999999045</c:v>
                </c:pt>
                <c:pt idx="73627">
                  <c:v>-0.62100000000000932</c:v>
                </c:pt>
                <c:pt idx="73628">
                  <c:v>-0.61899999999999977</c:v>
                </c:pt>
                <c:pt idx="73629">
                  <c:v>-0.61699999999999022</c:v>
                </c:pt>
                <c:pt idx="73630">
                  <c:v>-0.61500000000000909</c:v>
                </c:pt>
                <c:pt idx="73631">
                  <c:v>-0.61299999999999955</c:v>
                </c:pt>
                <c:pt idx="73632">
                  <c:v>-0.61099999999999</c:v>
                </c:pt>
                <c:pt idx="73633">
                  <c:v>-0.60900000000000887</c:v>
                </c:pt>
                <c:pt idx="73634">
                  <c:v>-0.60699999999999932</c:v>
                </c:pt>
                <c:pt idx="73635">
                  <c:v>-0.60499999999998977</c:v>
                </c:pt>
                <c:pt idx="73636">
                  <c:v>-0.60300000000000864</c:v>
                </c:pt>
                <c:pt idx="73637">
                  <c:v>-0.60099999999999909</c:v>
                </c:pt>
                <c:pt idx="73638">
                  <c:v>-0.59899999999998954</c:v>
                </c:pt>
                <c:pt idx="73639">
                  <c:v>-0.59700000000000841</c:v>
                </c:pt>
                <c:pt idx="73640">
                  <c:v>-0.59499999999999886</c:v>
                </c:pt>
                <c:pt idx="73641">
                  <c:v>-0.59299999999998931</c:v>
                </c:pt>
                <c:pt idx="73642">
                  <c:v>-0.59100000000000819</c:v>
                </c:pt>
                <c:pt idx="73643">
                  <c:v>-0.58899999999999864</c:v>
                </c:pt>
                <c:pt idx="73644">
                  <c:v>-0.58699999999998909</c:v>
                </c:pt>
                <c:pt idx="73645">
                  <c:v>-0.58500000000000796</c:v>
                </c:pt>
                <c:pt idx="73646">
                  <c:v>-0.58299999999999841</c:v>
                </c:pt>
                <c:pt idx="73647">
                  <c:v>-0.58099999999998886</c:v>
                </c:pt>
                <c:pt idx="73648">
                  <c:v>-0.57900000000000773</c:v>
                </c:pt>
                <c:pt idx="73649">
                  <c:v>-0.57699999999999818</c:v>
                </c:pt>
                <c:pt idx="73650">
                  <c:v>-0.57499999999998863</c:v>
                </c:pt>
                <c:pt idx="73651">
                  <c:v>-0.5730000000000075</c:v>
                </c:pt>
                <c:pt idx="73652">
                  <c:v>-0.57099999999999795</c:v>
                </c:pt>
                <c:pt idx="73653">
                  <c:v>-0.5689999999999884</c:v>
                </c:pt>
                <c:pt idx="73654">
                  <c:v>-0.56700000000000728</c:v>
                </c:pt>
                <c:pt idx="73655">
                  <c:v>-0.56499999999999773</c:v>
                </c:pt>
                <c:pt idx="73656">
                  <c:v>-0.56299999999998818</c:v>
                </c:pt>
                <c:pt idx="73657">
                  <c:v>-0.56100000000000705</c:v>
                </c:pt>
                <c:pt idx="73658">
                  <c:v>-0.5589999999999975</c:v>
                </c:pt>
                <c:pt idx="73659">
                  <c:v>-0.55699999999998795</c:v>
                </c:pt>
                <c:pt idx="73660">
                  <c:v>-0.55500000000000682</c:v>
                </c:pt>
                <c:pt idx="73661">
                  <c:v>-0.55299999999999727</c:v>
                </c:pt>
                <c:pt idx="73662">
                  <c:v>-0.55099999999998772</c:v>
                </c:pt>
                <c:pt idx="73663">
                  <c:v>-0.54900000000000659</c:v>
                </c:pt>
                <c:pt idx="73664">
                  <c:v>-0.54699999999999704</c:v>
                </c:pt>
                <c:pt idx="73665">
                  <c:v>-0.54499999999998749</c:v>
                </c:pt>
                <c:pt idx="73666">
                  <c:v>-0.54300000000000637</c:v>
                </c:pt>
                <c:pt idx="73667">
                  <c:v>-0.54099999999999682</c:v>
                </c:pt>
                <c:pt idx="73668">
                  <c:v>-0.53899999999998727</c:v>
                </c:pt>
                <c:pt idx="73669">
                  <c:v>-0.53700000000000614</c:v>
                </c:pt>
                <c:pt idx="73670">
                  <c:v>-0.53499999999999659</c:v>
                </c:pt>
                <c:pt idx="73671">
                  <c:v>-0.53299999999998704</c:v>
                </c:pt>
                <c:pt idx="73672">
                  <c:v>-0.53100000000000591</c:v>
                </c:pt>
                <c:pt idx="73673">
                  <c:v>-0.52899999999999636</c:v>
                </c:pt>
                <c:pt idx="73674">
                  <c:v>-0.52699999999998681</c:v>
                </c:pt>
                <c:pt idx="73675">
                  <c:v>-0.52500000000000568</c:v>
                </c:pt>
                <c:pt idx="73676">
                  <c:v>-0.52299999999999613</c:v>
                </c:pt>
                <c:pt idx="73677">
                  <c:v>-0.52099999999998658</c:v>
                </c:pt>
                <c:pt idx="73678">
                  <c:v>-0.51900000000000546</c:v>
                </c:pt>
                <c:pt idx="73679">
                  <c:v>-0.51699999999999591</c:v>
                </c:pt>
                <c:pt idx="73680">
                  <c:v>-0.51499999999998636</c:v>
                </c:pt>
                <c:pt idx="73681">
                  <c:v>-0.51300000000000523</c:v>
                </c:pt>
                <c:pt idx="73682">
                  <c:v>-0.51099999999999568</c:v>
                </c:pt>
                <c:pt idx="73683">
                  <c:v>-0.50899999999998613</c:v>
                </c:pt>
                <c:pt idx="73684">
                  <c:v>-0.507000000000005</c:v>
                </c:pt>
                <c:pt idx="73685">
                  <c:v>-0.50499999999999545</c:v>
                </c:pt>
                <c:pt idx="73686">
                  <c:v>-0.5029999999999859</c:v>
                </c:pt>
                <c:pt idx="73687">
                  <c:v>-0.50100000000000477</c:v>
                </c:pt>
                <c:pt idx="73688">
                  <c:v>-0.49899999999999523</c:v>
                </c:pt>
                <c:pt idx="73689">
                  <c:v>-0.4970000000000141</c:v>
                </c:pt>
                <c:pt idx="73690">
                  <c:v>-0.49500000000000455</c:v>
                </c:pt>
                <c:pt idx="73691">
                  <c:v>-0.492999999999995</c:v>
                </c:pt>
                <c:pt idx="73692">
                  <c:v>-0.49100000000001387</c:v>
                </c:pt>
                <c:pt idx="73693">
                  <c:v>-0.48900000000000432</c:v>
                </c:pt>
                <c:pt idx="73694">
                  <c:v>-0.48699999999999477</c:v>
                </c:pt>
                <c:pt idx="73695">
                  <c:v>-0.48500000000001364</c:v>
                </c:pt>
                <c:pt idx="73696">
                  <c:v>-0.48300000000000409</c:v>
                </c:pt>
                <c:pt idx="73697">
                  <c:v>-0.48099999999999454</c:v>
                </c:pt>
                <c:pt idx="73698">
                  <c:v>-0.47900000000001342</c:v>
                </c:pt>
                <c:pt idx="73699">
                  <c:v>-0.47700000000000387</c:v>
                </c:pt>
                <c:pt idx="73700">
                  <c:v>-0.47499999999999432</c:v>
                </c:pt>
                <c:pt idx="73701">
                  <c:v>-0.47300000000001319</c:v>
                </c:pt>
                <c:pt idx="73702">
                  <c:v>-0.47100000000000364</c:v>
                </c:pt>
                <c:pt idx="73703">
                  <c:v>-0.46899999999999409</c:v>
                </c:pt>
                <c:pt idx="73704">
                  <c:v>-0.46700000000001296</c:v>
                </c:pt>
                <c:pt idx="73705">
                  <c:v>-0.46500000000000341</c:v>
                </c:pt>
                <c:pt idx="73706">
                  <c:v>-0.46299999999999386</c:v>
                </c:pt>
                <c:pt idx="73707">
                  <c:v>-0.46100000000001273</c:v>
                </c:pt>
                <c:pt idx="73708">
                  <c:v>-0.45900000000000318</c:v>
                </c:pt>
                <c:pt idx="73709">
                  <c:v>-0.45699999999999363</c:v>
                </c:pt>
                <c:pt idx="73710">
                  <c:v>-0.45500000000001251</c:v>
                </c:pt>
                <c:pt idx="73711">
                  <c:v>-0.45300000000000296</c:v>
                </c:pt>
                <c:pt idx="73712">
                  <c:v>-0.45099999999999341</c:v>
                </c:pt>
                <c:pt idx="73713">
                  <c:v>-0.44900000000001228</c:v>
                </c:pt>
                <c:pt idx="73714">
                  <c:v>-0.44700000000000273</c:v>
                </c:pt>
                <c:pt idx="73715">
                  <c:v>-0.44499999999999318</c:v>
                </c:pt>
                <c:pt idx="73716">
                  <c:v>-0.44300000000001205</c:v>
                </c:pt>
                <c:pt idx="73717">
                  <c:v>-0.4410000000000025</c:v>
                </c:pt>
                <c:pt idx="73718">
                  <c:v>-0.43899999999999295</c:v>
                </c:pt>
                <c:pt idx="73719">
                  <c:v>-0.43700000000001182</c:v>
                </c:pt>
                <c:pt idx="73720">
                  <c:v>-0.43500000000000227</c:v>
                </c:pt>
                <c:pt idx="73721">
                  <c:v>-0.43299999999999272</c:v>
                </c:pt>
                <c:pt idx="73722">
                  <c:v>-0.4310000000000116</c:v>
                </c:pt>
                <c:pt idx="73723">
                  <c:v>-0.42900000000000205</c:v>
                </c:pt>
                <c:pt idx="73724">
                  <c:v>-0.4269999999999925</c:v>
                </c:pt>
                <c:pt idx="73725">
                  <c:v>-0.42500000000001137</c:v>
                </c:pt>
                <c:pt idx="73726">
                  <c:v>-0.42300000000000182</c:v>
                </c:pt>
                <c:pt idx="73727">
                  <c:v>-0.42099999999999227</c:v>
                </c:pt>
                <c:pt idx="73728">
                  <c:v>-0.41900000000001114</c:v>
                </c:pt>
                <c:pt idx="73729">
                  <c:v>-0.41700000000000159</c:v>
                </c:pt>
                <c:pt idx="73730">
                  <c:v>-0.41499999999999204</c:v>
                </c:pt>
                <c:pt idx="73731">
                  <c:v>-0.41300000000001091</c:v>
                </c:pt>
                <c:pt idx="73732">
                  <c:v>-0.41100000000000136</c:v>
                </c:pt>
                <c:pt idx="73733">
                  <c:v>-0.40899999999999181</c:v>
                </c:pt>
                <c:pt idx="73734">
                  <c:v>-0.40700000000001069</c:v>
                </c:pt>
                <c:pt idx="73735">
                  <c:v>-0.40500000000000114</c:v>
                </c:pt>
                <c:pt idx="73736">
                  <c:v>-0.40299999999999159</c:v>
                </c:pt>
                <c:pt idx="73737">
                  <c:v>-0.40100000000001046</c:v>
                </c:pt>
                <c:pt idx="73738">
                  <c:v>-0.39900000000000091</c:v>
                </c:pt>
                <c:pt idx="73739">
                  <c:v>-0.39699999999999136</c:v>
                </c:pt>
                <c:pt idx="73740">
                  <c:v>-0.39500000000001023</c:v>
                </c:pt>
                <c:pt idx="73741">
                  <c:v>-0.39300000000000068</c:v>
                </c:pt>
                <c:pt idx="73742">
                  <c:v>-0.39099999999999113</c:v>
                </c:pt>
                <c:pt idx="73743">
                  <c:v>-0.38900000000001</c:v>
                </c:pt>
                <c:pt idx="73744">
                  <c:v>-0.38700000000000045</c:v>
                </c:pt>
                <c:pt idx="73745">
                  <c:v>-0.38499999999999091</c:v>
                </c:pt>
                <c:pt idx="73746">
                  <c:v>-0.38300000000000978</c:v>
                </c:pt>
                <c:pt idx="73747">
                  <c:v>-0.38100000000000023</c:v>
                </c:pt>
                <c:pt idx="73748">
                  <c:v>-0.37899999999999068</c:v>
                </c:pt>
                <c:pt idx="73749">
                  <c:v>-0.37700000000000955</c:v>
                </c:pt>
                <c:pt idx="73750">
                  <c:v>-0.375</c:v>
                </c:pt>
                <c:pt idx="73751">
                  <c:v>-0.37299999999999045</c:v>
                </c:pt>
                <c:pt idx="73752">
                  <c:v>-0.37100000000000932</c:v>
                </c:pt>
                <c:pt idx="73753">
                  <c:v>-0.36899999999999977</c:v>
                </c:pt>
                <c:pt idx="73754">
                  <c:v>-0.36699999999999022</c:v>
                </c:pt>
                <c:pt idx="73755">
                  <c:v>-0.36500000000000909</c:v>
                </c:pt>
                <c:pt idx="73756">
                  <c:v>-0.36299999999999955</c:v>
                </c:pt>
                <c:pt idx="73757">
                  <c:v>-0.36099999999999</c:v>
                </c:pt>
                <c:pt idx="73758">
                  <c:v>-0.35900000000000887</c:v>
                </c:pt>
                <c:pt idx="73759">
                  <c:v>-0.35699999999999932</c:v>
                </c:pt>
                <c:pt idx="73760">
                  <c:v>-0.35499999999998977</c:v>
                </c:pt>
                <c:pt idx="73761">
                  <c:v>-0.35300000000000864</c:v>
                </c:pt>
                <c:pt idx="73762">
                  <c:v>-0.35099999999999909</c:v>
                </c:pt>
                <c:pt idx="73763">
                  <c:v>-0.34899999999998954</c:v>
                </c:pt>
                <c:pt idx="73764">
                  <c:v>-0.34700000000000841</c:v>
                </c:pt>
                <c:pt idx="73765">
                  <c:v>-0.34499999999999886</c:v>
                </c:pt>
                <c:pt idx="73766">
                  <c:v>-0.34299999999998931</c:v>
                </c:pt>
                <c:pt idx="73767">
                  <c:v>-0.34100000000000819</c:v>
                </c:pt>
                <c:pt idx="73768">
                  <c:v>-0.33899999999999864</c:v>
                </c:pt>
                <c:pt idx="73769">
                  <c:v>-0.33699999999998909</c:v>
                </c:pt>
                <c:pt idx="73770">
                  <c:v>-0.33500000000000796</c:v>
                </c:pt>
                <c:pt idx="73771">
                  <c:v>-0.33299999999999841</c:v>
                </c:pt>
                <c:pt idx="73772">
                  <c:v>-0.33099999999998886</c:v>
                </c:pt>
                <c:pt idx="73773">
                  <c:v>-0.32900000000000773</c:v>
                </c:pt>
                <c:pt idx="73774">
                  <c:v>-0.32699999999999818</c:v>
                </c:pt>
                <c:pt idx="73775">
                  <c:v>-0.32499999999998863</c:v>
                </c:pt>
                <c:pt idx="73776">
                  <c:v>-0.3230000000000075</c:v>
                </c:pt>
                <c:pt idx="73777">
                  <c:v>-0.32099999999999795</c:v>
                </c:pt>
                <c:pt idx="73778">
                  <c:v>-0.3189999999999884</c:v>
                </c:pt>
                <c:pt idx="73779">
                  <c:v>-0.31700000000000728</c:v>
                </c:pt>
                <c:pt idx="73780">
                  <c:v>-0.31499999999999773</c:v>
                </c:pt>
                <c:pt idx="73781">
                  <c:v>-0.31299999999998818</c:v>
                </c:pt>
                <c:pt idx="73782">
                  <c:v>-0.31100000000000705</c:v>
                </c:pt>
                <c:pt idx="73783">
                  <c:v>-0.3089999999999975</c:v>
                </c:pt>
                <c:pt idx="73784">
                  <c:v>-0.30699999999998795</c:v>
                </c:pt>
                <c:pt idx="73785">
                  <c:v>-0.30500000000000682</c:v>
                </c:pt>
                <c:pt idx="73786">
                  <c:v>-0.30299999999999727</c:v>
                </c:pt>
                <c:pt idx="73787">
                  <c:v>-0.30099999999998772</c:v>
                </c:pt>
                <c:pt idx="73788">
                  <c:v>-0.29900000000000659</c:v>
                </c:pt>
                <c:pt idx="73789">
                  <c:v>-0.29699999999999704</c:v>
                </c:pt>
                <c:pt idx="73790">
                  <c:v>-0.29499999999998749</c:v>
                </c:pt>
                <c:pt idx="73791">
                  <c:v>-0.29300000000000637</c:v>
                </c:pt>
                <c:pt idx="73792">
                  <c:v>-0.29099999999999682</c:v>
                </c:pt>
                <c:pt idx="73793">
                  <c:v>-0.28899999999998727</c:v>
                </c:pt>
                <c:pt idx="73794">
                  <c:v>-0.28700000000000614</c:v>
                </c:pt>
                <c:pt idx="73795">
                  <c:v>-0.28499999999999659</c:v>
                </c:pt>
                <c:pt idx="73796">
                  <c:v>-0.28299999999998704</c:v>
                </c:pt>
                <c:pt idx="73797">
                  <c:v>-0.28100000000000591</c:v>
                </c:pt>
                <c:pt idx="73798">
                  <c:v>-0.27899999999999636</c:v>
                </c:pt>
                <c:pt idx="73799">
                  <c:v>-0.27699999999998681</c:v>
                </c:pt>
                <c:pt idx="73800">
                  <c:v>-0.27500000000000568</c:v>
                </c:pt>
                <c:pt idx="73801">
                  <c:v>-0.27299999999999613</c:v>
                </c:pt>
                <c:pt idx="73802">
                  <c:v>-0.27099999999998658</c:v>
                </c:pt>
                <c:pt idx="73803">
                  <c:v>-0.26900000000000546</c:v>
                </c:pt>
                <c:pt idx="73804">
                  <c:v>-0.26699999999999591</c:v>
                </c:pt>
                <c:pt idx="73805">
                  <c:v>-0.26499999999998636</c:v>
                </c:pt>
                <c:pt idx="73806">
                  <c:v>-0.26300000000000523</c:v>
                </c:pt>
                <c:pt idx="73807">
                  <c:v>-0.26099999999999568</c:v>
                </c:pt>
                <c:pt idx="73808">
                  <c:v>-0.25899999999998613</c:v>
                </c:pt>
                <c:pt idx="73809">
                  <c:v>-0.257000000000005</c:v>
                </c:pt>
                <c:pt idx="73810">
                  <c:v>-0.25499999999999545</c:v>
                </c:pt>
                <c:pt idx="73811">
                  <c:v>-0.2529999999999859</c:v>
                </c:pt>
                <c:pt idx="73812">
                  <c:v>-0.25100000000000477</c:v>
                </c:pt>
                <c:pt idx="73813">
                  <c:v>-0.24899999999999523</c:v>
                </c:pt>
                <c:pt idx="73814">
                  <c:v>-0.2470000000000141</c:v>
                </c:pt>
                <c:pt idx="73815">
                  <c:v>-0.24500000000000455</c:v>
                </c:pt>
                <c:pt idx="73816">
                  <c:v>-0.242999999999995</c:v>
                </c:pt>
                <c:pt idx="73817">
                  <c:v>-0.24100000000001387</c:v>
                </c:pt>
                <c:pt idx="73818">
                  <c:v>-0.23900000000000432</c:v>
                </c:pt>
                <c:pt idx="73819">
                  <c:v>-0.23699999999999477</c:v>
                </c:pt>
                <c:pt idx="73820">
                  <c:v>-0.23500000000001364</c:v>
                </c:pt>
                <c:pt idx="73821">
                  <c:v>-0.23300000000000409</c:v>
                </c:pt>
                <c:pt idx="73822">
                  <c:v>-0.23099999999999454</c:v>
                </c:pt>
                <c:pt idx="73823">
                  <c:v>-0.22900000000001342</c:v>
                </c:pt>
                <c:pt idx="73824">
                  <c:v>-0.22700000000000387</c:v>
                </c:pt>
                <c:pt idx="73825">
                  <c:v>-0.22499999999999432</c:v>
                </c:pt>
                <c:pt idx="73826">
                  <c:v>-0.22300000000001319</c:v>
                </c:pt>
                <c:pt idx="73827">
                  <c:v>-0.22100000000000364</c:v>
                </c:pt>
                <c:pt idx="73828">
                  <c:v>-0.21899999999999409</c:v>
                </c:pt>
                <c:pt idx="73829">
                  <c:v>-0.21700000000001296</c:v>
                </c:pt>
                <c:pt idx="73830">
                  <c:v>-0.21500000000000341</c:v>
                </c:pt>
                <c:pt idx="73831">
                  <c:v>-0.21299999999999386</c:v>
                </c:pt>
                <c:pt idx="73832">
                  <c:v>-0.21100000000001273</c:v>
                </c:pt>
                <c:pt idx="73833">
                  <c:v>-0.20900000000000318</c:v>
                </c:pt>
                <c:pt idx="73834">
                  <c:v>-0.20699999999999363</c:v>
                </c:pt>
                <c:pt idx="73835">
                  <c:v>-0.20500000000001251</c:v>
                </c:pt>
                <c:pt idx="73836">
                  <c:v>-0.20300000000000296</c:v>
                </c:pt>
                <c:pt idx="73837">
                  <c:v>-0.20099999999999341</c:v>
                </c:pt>
                <c:pt idx="73838">
                  <c:v>-0.19900000000001228</c:v>
                </c:pt>
                <c:pt idx="73839">
                  <c:v>-0.19700000000000273</c:v>
                </c:pt>
                <c:pt idx="73840">
                  <c:v>-0.19499999999999318</c:v>
                </c:pt>
                <c:pt idx="73841">
                  <c:v>-0.19300000000001205</c:v>
                </c:pt>
                <c:pt idx="73842">
                  <c:v>-0.1910000000000025</c:v>
                </c:pt>
                <c:pt idx="73843">
                  <c:v>-0.18899999999999295</c:v>
                </c:pt>
                <c:pt idx="73844">
                  <c:v>-0.18700000000001182</c:v>
                </c:pt>
                <c:pt idx="73845">
                  <c:v>-0.18500000000000227</c:v>
                </c:pt>
                <c:pt idx="73846">
                  <c:v>-0.18299999999999272</c:v>
                </c:pt>
                <c:pt idx="73847">
                  <c:v>-0.1810000000000116</c:v>
                </c:pt>
                <c:pt idx="73848">
                  <c:v>-0.17900000000000205</c:v>
                </c:pt>
                <c:pt idx="73849">
                  <c:v>-0.1769999999999925</c:v>
                </c:pt>
                <c:pt idx="73850">
                  <c:v>-0.17500000000001137</c:v>
                </c:pt>
                <c:pt idx="73851">
                  <c:v>-0.17300000000000182</c:v>
                </c:pt>
                <c:pt idx="73852">
                  <c:v>-0.17099999999999227</c:v>
                </c:pt>
                <c:pt idx="73853">
                  <c:v>-0.16900000000001114</c:v>
                </c:pt>
                <c:pt idx="73854">
                  <c:v>-0.16700000000000159</c:v>
                </c:pt>
                <c:pt idx="73855">
                  <c:v>-0.16499999999999204</c:v>
                </c:pt>
                <c:pt idx="73856">
                  <c:v>-0.16300000000001091</c:v>
                </c:pt>
                <c:pt idx="73857">
                  <c:v>-0.16100000000000136</c:v>
                </c:pt>
                <c:pt idx="73858">
                  <c:v>-0.15899999999999181</c:v>
                </c:pt>
                <c:pt idx="73859">
                  <c:v>-0.15700000000001069</c:v>
                </c:pt>
                <c:pt idx="73860">
                  <c:v>-0.15500000000000114</c:v>
                </c:pt>
                <c:pt idx="73861">
                  <c:v>-0.15299999999999159</c:v>
                </c:pt>
                <c:pt idx="73862">
                  <c:v>-0.15100000000001046</c:v>
                </c:pt>
                <c:pt idx="73863">
                  <c:v>-0.14900000000000091</c:v>
                </c:pt>
                <c:pt idx="73864">
                  <c:v>-0.14699999999999136</c:v>
                </c:pt>
                <c:pt idx="73865">
                  <c:v>-0.14500000000001023</c:v>
                </c:pt>
                <c:pt idx="73866">
                  <c:v>-0.14300000000000068</c:v>
                </c:pt>
                <c:pt idx="73867">
                  <c:v>-0.14099999999999113</c:v>
                </c:pt>
                <c:pt idx="73868">
                  <c:v>-0.13900000000001</c:v>
                </c:pt>
                <c:pt idx="73869">
                  <c:v>-0.13700000000000045</c:v>
                </c:pt>
                <c:pt idx="73870">
                  <c:v>-0.13499999999999091</c:v>
                </c:pt>
                <c:pt idx="73871">
                  <c:v>-0.13300000000000978</c:v>
                </c:pt>
                <c:pt idx="73872">
                  <c:v>-0.13100000000000023</c:v>
                </c:pt>
                <c:pt idx="73873">
                  <c:v>-0.12899999999999068</c:v>
                </c:pt>
                <c:pt idx="73874">
                  <c:v>-0.12700000000000955</c:v>
                </c:pt>
                <c:pt idx="73875">
                  <c:v>-0.125</c:v>
                </c:pt>
                <c:pt idx="73876">
                  <c:v>-0.12299999999999045</c:v>
                </c:pt>
                <c:pt idx="73877">
                  <c:v>-0.12100000000000932</c:v>
                </c:pt>
                <c:pt idx="73878">
                  <c:v>-0.11899999999999977</c:v>
                </c:pt>
                <c:pt idx="73879">
                  <c:v>-0.11699999999999022</c:v>
                </c:pt>
                <c:pt idx="73880">
                  <c:v>-0.11500000000000909</c:v>
                </c:pt>
                <c:pt idx="73881">
                  <c:v>-0.11299999999999955</c:v>
                </c:pt>
                <c:pt idx="73882">
                  <c:v>-0.11099999999999</c:v>
                </c:pt>
                <c:pt idx="73883">
                  <c:v>-0.10900000000000887</c:v>
                </c:pt>
                <c:pt idx="73884">
                  <c:v>-0.10699999999999932</c:v>
                </c:pt>
                <c:pt idx="73885">
                  <c:v>-0.10499999999998977</c:v>
                </c:pt>
                <c:pt idx="73886">
                  <c:v>-0.10300000000000864</c:v>
                </c:pt>
                <c:pt idx="73887">
                  <c:v>-0.10099999999999909</c:v>
                </c:pt>
                <c:pt idx="73888">
                  <c:v>-9.8999999999989541E-2</c:v>
                </c:pt>
                <c:pt idx="73889">
                  <c:v>-9.7000000000008413E-2</c:v>
                </c:pt>
                <c:pt idx="73890">
                  <c:v>-9.4999999999998863E-2</c:v>
                </c:pt>
                <c:pt idx="73891">
                  <c:v>-9.2999999999989313E-2</c:v>
                </c:pt>
                <c:pt idx="73892">
                  <c:v>-9.1000000000008185E-2</c:v>
                </c:pt>
                <c:pt idx="73893">
                  <c:v>-8.8999999999998636E-2</c:v>
                </c:pt>
                <c:pt idx="73894">
                  <c:v>-8.6999999999989086E-2</c:v>
                </c:pt>
                <c:pt idx="73895">
                  <c:v>-8.5000000000007958E-2</c:v>
                </c:pt>
                <c:pt idx="73896">
                  <c:v>-8.2999999999998408E-2</c:v>
                </c:pt>
                <c:pt idx="73897">
                  <c:v>-8.0999999999988859E-2</c:v>
                </c:pt>
                <c:pt idx="73898">
                  <c:v>-7.9000000000007731E-2</c:v>
                </c:pt>
                <c:pt idx="73899">
                  <c:v>-7.6999999999998181E-2</c:v>
                </c:pt>
                <c:pt idx="73900">
                  <c:v>-7.4999999999988631E-2</c:v>
                </c:pt>
                <c:pt idx="73901">
                  <c:v>-7.3000000000007503E-2</c:v>
                </c:pt>
                <c:pt idx="73902">
                  <c:v>-7.0999999999997954E-2</c:v>
                </c:pt>
                <c:pt idx="73903">
                  <c:v>-6.8999999999988404E-2</c:v>
                </c:pt>
                <c:pt idx="73904">
                  <c:v>-6.7000000000007276E-2</c:v>
                </c:pt>
                <c:pt idx="73905">
                  <c:v>-6.4999999999997726E-2</c:v>
                </c:pt>
                <c:pt idx="73906">
                  <c:v>-6.2999999999988177E-2</c:v>
                </c:pt>
                <c:pt idx="73907">
                  <c:v>-6.1000000000007049E-2</c:v>
                </c:pt>
                <c:pt idx="73908">
                  <c:v>-5.8999999999997499E-2</c:v>
                </c:pt>
                <c:pt idx="73909">
                  <c:v>-5.6999999999987949E-2</c:v>
                </c:pt>
                <c:pt idx="73910">
                  <c:v>-5.5000000000006821E-2</c:v>
                </c:pt>
                <c:pt idx="73911">
                  <c:v>-5.2999999999997272E-2</c:v>
                </c:pt>
                <c:pt idx="73912">
                  <c:v>-5.0999999999987722E-2</c:v>
                </c:pt>
                <c:pt idx="73913">
                  <c:v>-4.9000000000006594E-2</c:v>
                </c:pt>
                <c:pt idx="73914">
                  <c:v>-4.6999999999997044E-2</c:v>
                </c:pt>
                <c:pt idx="73915">
                  <c:v>-4.4999999999987494E-2</c:v>
                </c:pt>
                <c:pt idx="73916">
                  <c:v>-4.3000000000006366E-2</c:v>
                </c:pt>
                <c:pt idx="73917">
                  <c:v>-4.0999999999996817E-2</c:v>
                </c:pt>
                <c:pt idx="73918">
                  <c:v>-3.8999999999987267E-2</c:v>
                </c:pt>
                <c:pt idx="73919">
                  <c:v>-3.7000000000006139E-2</c:v>
                </c:pt>
                <c:pt idx="73920">
                  <c:v>-3.4999999999996589E-2</c:v>
                </c:pt>
                <c:pt idx="73921">
                  <c:v>-3.299999999998704E-2</c:v>
                </c:pt>
                <c:pt idx="73922">
                  <c:v>-3.1000000000005912E-2</c:v>
                </c:pt>
                <c:pt idx="73923">
                  <c:v>-2.8999999999996362E-2</c:v>
                </c:pt>
                <c:pt idx="73924">
                  <c:v>-2.6999999999986812E-2</c:v>
                </c:pt>
                <c:pt idx="73925">
                  <c:v>-2.5000000000005684E-2</c:v>
                </c:pt>
                <c:pt idx="73926">
                  <c:v>-2.2999999999996135E-2</c:v>
                </c:pt>
                <c:pt idx="73927">
                  <c:v>-2.0999999999986585E-2</c:v>
                </c:pt>
                <c:pt idx="73928">
                  <c:v>-1.9000000000005457E-2</c:v>
                </c:pt>
                <c:pt idx="73929">
                  <c:v>-1.6999999999995907E-2</c:v>
                </c:pt>
                <c:pt idx="73930">
                  <c:v>-1.4999999999986358E-2</c:v>
                </c:pt>
                <c:pt idx="73931">
                  <c:v>-1.300000000000523E-2</c:v>
                </c:pt>
                <c:pt idx="73932">
                  <c:v>-1.099999999999568E-2</c:v>
                </c:pt>
                <c:pt idx="73933">
                  <c:v>-8.9999999999861302E-3</c:v>
                </c:pt>
                <c:pt idx="73934">
                  <c:v>-7.0000000000050022E-3</c:v>
                </c:pt>
                <c:pt idx="73935">
                  <c:v>-4.9999999999954525E-3</c:v>
                </c:pt>
                <c:pt idx="73936">
                  <c:v>-2.9999999999859028E-3</c:v>
                </c:pt>
                <c:pt idx="73937">
                  <c:v>-1.0000000000047748E-3</c:v>
                </c:pt>
                <c:pt idx="73938">
                  <c:v>1.0000000000047748E-3</c:v>
                </c:pt>
                <c:pt idx="73939">
                  <c:v>2.9999999999859028E-3</c:v>
                </c:pt>
                <c:pt idx="73940">
                  <c:v>4.9999999999954525E-3</c:v>
                </c:pt>
                <c:pt idx="73941">
                  <c:v>7.0000000000050022E-3</c:v>
                </c:pt>
                <c:pt idx="73942">
                  <c:v>8.9999999999861302E-3</c:v>
                </c:pt>
                <c:pt idx="73943">
                  <c:v>1.099999999999568E-2</c:v>
                </c:pt>
                <c:pt idx="73944">
                  <c:v>1.300000000000523E-2</c:v>
                </c:pt>
                <c:pt idx="73945">
                  <c:v>1.4999999999986358E-2</c:v>
                </c:pt>
                <c:pt idx="73946">
                  <c:v>1.6999999999995907E-2</c:v>
                </c:pt>
                <c:pt idx="73947">
                  <c:v>1.9000000000005457E-2</c:v>
                </c:pt>
                <c:pt idx="73948">
                  <c:v>2.0999999999986585E-2</c:v>
                </c:pt>
                <c:pt idx="73949">
                  <c:v>2.2999999999996135E-2</c:v>
                </c:pt>
                <c:pt idx="73950">
                  <c:v>2.5000000000005684E-2</c:v>
                </c:pt>
                <c:pt idx="73951">
                  <c:v>2.6999999999986812E-2</c:v>
                </c:pt>
                <c:pt idx="73952">
                  <c:v>2.8999999999996362E-2</c:v>
                </c:pt>
                <c:pt idx="73953">
                  <c:v>3.1000000000005912E-2</c:v>
                </c:pt>
                <c:pt idx="73954">
                  <c:v>3.299999999998704E-2</c:v>
                </c:pt>
                <c:pt idx="73955">
                  <c:v>3.4999999999996589E-2</c:v>
                </c:pt>
                <c:pt idx="73956">
                  <c:v>3.7000000000006139E-2</c:v>
                </c:pt>
                <c:pt idx="73957">
                  <c:v>3.8999999999987267E-2</c:v>
                </c:pt>
                <c:pt idx="73958">
                  <c:v>4.0999999999996817E-2</c:v>
                </c:pt>
                <c:pt idx="73959">
                  <c:v>4.3000000000006366E-2</c:v>
                </c:pt>
                <c:pt idx="73960">
                  <c:v>4.4999999999987494E-2</c:v>
                </c:pt>
                <c:pt idx="73961">
                  <c:v>4.6999999999997044E-2</c:v>
                </c:pt>
                <c:pt idx="73962">
                  <c:v>4.9000000000006594E-2</c:v>
                </c:pt>
                <c:pt idx="73963">
                  <c:v>5.0999999999987722E-2</c:v>
                </c:pt>
                <c:pt idx="73964">
                  <c:v>5.2999999999997272E-2</c:v>
                </c:pt>
                <c:pt idx="73965">
                  <c:v>5.5000000000006821E-2</c:v>
                </c:pt>
                <c:pt idx="73966">
                  <c:v>5.6999999999987949E-2</c:v>
                </c:pt>
                <c:pt idx="73967">
                  <c:v>5.8999999999997499E-2</c:v>
                </c:pt>
                <c:pt idx="73968">
                  <c:v>6.1000000000007049E-2</c:v>
                </c:pt>
                <c:pt idx="73969">
                  <c:v>6.2999999999988177E-2</c:v>
                </c:pt>
                <c:pt idx="73970">
                  <c:v>6.4999999999997726E-2</c:v>
                </c:pt>
                <c:pt idx="73971">
                  <c:v>6.7000000000007276E-2</c:v>
                </c:pt>
                <c:pt idx="73972">
                  <c:v>6.8999999999988404E-2</c:v>
                </c:pt>
                <c:pt idx="73973">
                  <c:v>7.0999999999997954E-2</c:v>
                </c:pt>
                <c:pt idx="73974">
                  <c:v>7.3000000000007503E-2</c:v>
                </c:pt>
                <c:pt idx="73975">
                  <c:v>7.4999999999988631E-2</c:v>
                </c:pt>
                <c:pt idx="73976">
                  <c:v>7.6999999999998181E-2</c:v>
                </c:pt>
                <c:pt idx="73977">
                  <c:v>7.9000000000007731E-2</c:v>
                </c:pt>
                <c:pt idx="73978">
                  <c:v>8.0999999999988859E-2</c:v>
                </c:pt>
                <c:pt idx="73979">
                  <c:v>8.2999999999998408E-2</c:v>
                </c:pt>
                <c:pt idx="73980">
                  <c:v>8.5000000000007958E-2</c:v>
                </c:pt>
                <c:pt idx="73981">
                  <c:v>8.6999999999989086E-2</c:v>
                </c:pt>
                <c:pt idx="73982">
                  <c:v>8.8999999999998636E-2</c:v>
                </c:pt>
                <c:pt idx="73983">
                  <c:v>9.1000000000008185E-2</c:v>
                </c:pt>
                <c:pt idx="73984">
                  <c:v>9.2999999999989313E-2</c:v>
                </c:pt>
                <c:pt idx="73985">
                  <c:v>9.4999999999998863E-2</c:v>
                </c:pt>
                <c:pt idx="73986">
                  <c:v>9.7000000000008413E-2</c:v>
                </c:pt>
                <c:pt idx="73987">
                  <c:v>9.8999999999989541E-2</c:v>
                </c:pt>
                <c:pt idx="73988">
                  <c:v>0.10099999999999909</c:v>
                </c:pt>
                <c:pt idx="73989">
                  <c:v>0.10300000000000864</c:v>
                </c:pt>
                <c:pt idx="73990">
                  <c:v>0.10499999999998977</c:v>
                </c:pt>
                <c:pt idx="73991">
                  <c:v>0.10699999999999932</c:v>
                </c:pt>
                <c:pt idx="73992">
                  <c:v>0.10900000000000887</c:v>
                </c:pt>
                <c:pt idx="73993">
                  <c:v>0.11099999999999</c:v>
                </c:pt>
                <c:pt idx="73994">
                  <c:v>0.11299999999999955</c:v>
                </c:pt>
                <c:pt idx="73995">
                  <c:v>0.11500000000000909</c:v>
                </c:pt>
                <c:pt idx="73996">
                  <c:v>0.11699999999999022</c:v>
                </c:pt>
                <c:pt idx="73997">
                  <c:v>0.11899999999999977</c:v>
                </c:pt>
                <c:pt idx="73998">
                  <c:v>0.12100000000000932</c:v>
                </c:pt>
                <c:pt idx="73999">
                  <c:v>0.12299999999999045</c:v>
                </c:pt>
                <c:pt idx="74000">
                  <c:v>0.125</c:v>
                </c:pt>
                <c:pt idx="74001">
                  <c:v>0.12700000000000955</c:v>
                </c:pt>
                <c:pt idx="74002">
                  <c:v>0.12899999999999068</c:v>
                </c:pt>
                <c:pt idx="74003">
                  <c:v>0.13100000000000023</c:v>
                </c:pt>
                <c:pt idx="74004">
                  <c:v>0.13300000000000978</c:v>
                </c:pt>
                <c:pt idx="74005">
                  <c:v>0.13499999999999091</c:v>
                </c:pt>
                <c:pt idx="74006">
                  <c:v>0.13700000000000045</c:v>
                </c:pt>
                <c:pt idx="74007">
                  <c:v>0.13900000000001</c:v>
                </c:pt>
                <c:pt idx="74008">
                  <c:v>0.14099999999999113</c:v>
                </c:pt>
                <c:pt idx="74009">
                  <c:v>0.14300000000000068</c:v>
                </c:pt>
                <c:pt idx="74010">
                  <c:v>0.14500000000001023</c:v>
                </c:pt>
                <c:pt idx="74011">
                  <c:v>0.14699999999999136</c:v>
                </c:pt>
                <c:pt idx="74012">
                  <c:v>0.14900000000000091</c:v>
                </c:pt>
                <c:pt idx="74013">
                  <c:v>0.15100000000001046</c:v>
                </c:pt>
                <c:pt idx="74014">
                  <c:v>0.15299999999999159</c:v>
                </c:pt>
                <c:pt idx="74015">
                  <c:v>0.15500000000000114</c:v>
                </c:pt>
                <c:pt idx="74016">
                  <c:v>0.15700000000001069</c:v>
                </c:pt>
                <c:pt idx="74017">
                  <c:v>0.15899999999999181</c:v>
                </c:pt>
                <c:pt idx="74018">
                  <c:v>0.16100000000000136</c:v>
                </c:pt>
                <c:pt idx="74019">
                  <c:v>0.16300000000001091</c:v>
                </c:pt>
                <c:pt idx="74020">
                  <c:v>0.16499999999999204</c:v>
                </c:pt>
                <c:pt idx="74021">
                  <c:v>0.16700000000000159</c:v>
                </c:pt>
                <c:pt idx="74022">
                  <c:v>0.16900000000001114</c:v>
                </c:pt>
                <c:pt idx="74023">
                  <c:v>0.17099999999999227</c:v>
                </c:pt>
                <c:pt idx="74024">
                  <c:v>0.17300000000000182</c:v>
                </c:pt>
                <c:pt idx="74025">
                  <c:v>0.17500000000001137</c:v>
                </c:pt>
                <c:pt idx="74026">
                  <c:v>0.1769999999999925</c:v>
                </c:pt>
                <c:pt idx="74027">
                  <c:v>0.17900000000000205</c:v>
                </c:pt>
                <c:pt idx="74028">
                  <c:v>0.1810000000000116</c:v>
                </c:pt>
                <c:pt idx="74029">
                  <c:v>0.18299999999999272</c:v>
                </c:pt>
                <c:pt idx="74030">
                  <c:v>0.18500000000000227</c:v>
                </c:pt>
                <c:pt idx="74031">
                  <c:v>0.18700000000001182</c:v>
                </c:pt>
                <c:pt idx="74032">
                  <c:v>0.18899999999999295</c:v>
                </c:pt>
                <c:pt idx="74033">
                  <c:v>0.1910000000000025</c:v>
                </c:pt>
                <c:pt idx="74034">
                  <c:v>0.19300000000001205</c:v>
                </c:pt>
                <c:pt idx="74035">
                  <c:v>0.19499999999999318</c:v>
                </c:pt>
                <c:pt idx="74036">
                  <c:v>0.19700000000000273</c:v>
                </c:pt>
                <c:pt idx="74037">
                  <c:v>0.19900000000001228</c:v>
                </c:pt>
                <c:pt idx="74038">
                  <c:v>0.20099999999999341</c:v>
                </c:pt>
                <c:pt idx="74039">
                  <c:v>0.20300000000000296</c:v>
                </c:pt>
                <c:pt idx="74040">
                  <c:v>0.20500000000001251</c:v>
                </c:pt>
                <c:pt idx="74041">
                  <c:v>0.20699999999999363</c:v>
                </c:pt>
                <c:pt idx="74042">
                  <c:v>0.20900000000000318</c:v>
                </c:pt>
                <c:pt idx="74043">
                  <c:v>0.21100000000001273</c:v>
                </c:pt>
                <c:pt idx="74044">
                  <c:v>0.21299999999999386</c:v>
                </c:pt>
                <c:pt idx="74045">
                  <c:v>0.21500000000000341</c:v>
                </c:pt>
                <c:pt idx="74046">
                  <c:v>0.21700000000001296</c:v>
                </c:pt>
                <c:pt idx="74047">
                  <c:v>0.21899999999999409</c:v>
                </c:pt>
                <c:pt idx="74048">
                  <c:v>0.22100000000000364</c:v>
                </c:pt>
                <c:pt idx="74049">
                  <c:v>0.22300000000001319</c:v>
                </c:pt>
                <c:pt idx="74050">
                  <c:v>0.22499999999999432</c:v>
                </c:pt>
                <c:pt idx="74051">
                  <c:v>0.22700000000000387</c:v>
                </c:pt>
                <c:pt idx="74052">
                  <c:v>0.22900000000001342</c:v>
                </c:pt>
                <c:pt idx="74053">
                  <c:v>0.23099999999999454</c:v>
                </c:pt>
                <c:pt idx="74054">
                  <c:v>0.23300000000000409</c:v>
                </c:pt>
                <c:pt idx="74055">
                  <c:v>0.23500000000001364</c:v>
                </c:pt>
                <c:pt idx="74056">
                  <c:v>0.23699999999999477</c:v>
                </c:pt>
                <c:pt idx="74057">
                  <c:v>0.23900000000000432</c:v>
                </c:pt>
                <c:pt idx="74058">
                  <c:v>0.24100000000001387</c:v>
                </c:pt>
                <c:pt idx="74059">
                  <c:v>0.242999999999995</c:v>
                </c:pt>
                <c:pt idx="74060">
                  <c:v>0.24500000000000455</c:v>
                </c:pt>
                <c:pt idx="74061">
                  <c:v>0.2470000000000141</c:v>
                </c:pt>
                <c:pt idx="74062">
                  <c:v>0.24899999999999523</c:v>
                </c:pt>
                <c:pt idx="74063">
                  <c:v>0.25100000000000477</c:v>
                </c:pt>
                <c:pt idx="74064">
                  <c:v>0.2529999999999859</c:v>
                </c:pt>
                <c:pt idx="74065">
                  <c:v>0.25499999999999545</c:v>
                </c:pt>
                <c:pt idx="74066">
                  <c:v>0.257000000000005</c:v>
                </c:pt>
                <c:pt idx="74067">
                  <c:v>0.25899999999998613</c:v>
                </c:pt>
                <c:pt idx="74068">
                  <c:v>0.26099999999999568</c:v>
                </c:pt>
                <c:pt idx="74069">
                  <c:v>0.26300000000000523</c:v>
                </c:pt>
                <c:pt idx="74070">
                  <c:v>0.26499999999998636</c:v>
                </c:pt>
                <c:pt idx="74071">
                  <c:v>0.26699999999999591</c:v>
                </c:pt>
                <c:pt idx="74072">
                  <c:v>0.26900000000000546</c:v>
                </c:pt>
                <c:pt idx="74073">
                  <c:v>0.27099999999998658</c:v>
                </c:pt>
                <c:pt idx="74074">
                  <c:v>0.27299999999999613</c:v>
                </c:pt>
                <c:pt idx="74075">
                  <c:v>0.27500000000000568</c:v>
                </c:pt>
                <c:pt idx="74076">
                  <c:v>0.27699999999998681</c:v>
                </c:pt>
                <c:pt idx="74077">
                  <c:v>0.27899999999999636</c:v>
                </c:pt>
                <c:pt idx="74078">
                  <c:v>0.28100000000000591</c:v>
                </c:pt>
                <c:pt idx="74079">
                  <c:v>0.28299999999998704</c:v>
                </c:pt>
                <c:pt idx="74080">
                  <c:v>0.28499999999999659</c:v>
                </c:pt>
                <c:pt idx="74081">
                  <c:v>0.28700000000000614</c:v>
                </c:pt>
                <c:pt idx="74082">
                  <c:v>0.28899999999998727</c:v>
                </c:pt>
                <c:pt idx="74083">
                  <c:v>0.29099999999999682</c:v>
                </c:pt>
                <c:pt idx="74084">
                  <c:v>0.29300000000000637</c:v>
                </c:pt>
                <c:pt idx="74085">
                  <c:v>0.29499999999998749</c:v>
                </c:pt>
                <c:pt idx="74086">
                  <c:v>0.29699999999999704</c:v>
                </c:pt>
                <c:pt idx="74087">
                  <c:v>0.29900000000000659</c:v>
                </c:pt>
                <c:pt idx="74088">
                  <c:v>0.30099999999998772</c:v>
                </c:pt>
                <c:pt idx="74089">
                  <c:v>0.30299999999999727</c:v>
                </c:pt>
                <c:pt idx="74090">
                  <c:v>0.30500000000000682</c:v>
                </c:pt>
                <c:pt idx="74091">
                  <c:v>0.30699999999998795</c:v>
                </c:pt>
                <c:pt idx="74092">
                  <c:v>0.3089999999999975</c:v>
                </c:pt>
                <c:pt idx="74093">
                  <c:v>0.31100000000000705</c:v>
                </c:pt>
                <c:pt idx="74094">
                  <c:v>0.31299999999998818</c:v>
                </c:pt>
                <c:pt idx="74095">
                  <c:v>0.31499999999999773</c:v>
                </c:pt>
                <c:pt idx="74096">
                  <c:v>0.31700000000000728</c:v>
                </c:pt>
                <c:pt idx="74097">
                  <c:v>0.3189999999999884</c:v>
                </c:pt>
                <c:pt idx="74098">
                  <c:v>0.32099999999999795</c:v>
                </c:pt>
                <c:pt idx="74099">
                  <c:v>0.3230000000000075</c:v>
                </c:pt>
                <c:pt idx="74100">
                  <c:v>0.32499999999998863</c:v>
                </c:pt>
                <c:pt idx="74101">
                  <c:v>0.32699999999999818</c:v>
                </c:pt>
                <c:pt idx="74102">
                  <c:v>0.32900000000000773</c:v>
                </c:pt>
                <c:pt idx="74103">
                  <c:v>0.33099999999998886</c:v>
                </c:pt>
                <c:pt idx="74104">
                  <c:v>0.33299999999999841</c:v>
                </c:pt>
                <c:pt idx="74105">
                  <c:v>0.33500000000000796</c:v>
                </c:pt>
                <c:pt idx="74106">
                  <c:v>0.33699999999998909</c:v>
                </c:pt>
                <c:pt idx="74107">
                  <c:v>0.33899999999999864</c:v>
                </c:pt>
                <c:pt idx="74108">
                  <c:v>0.34100000000000819</c:v>
                </c:pt>
                <c:pt idx="74109">
                  <c:v>0.34299999999998931</c:v>
                </c:pt>
                <c:pt idx="74110">
                  <c:v>0.34499999999999886</c:v>
                </c:pt>
                <c:pt idx="74111">
                  <c:v>0.34700000000000841</c:v>
                </c:pt>
                <c:pt idx="74112">
                  <c:v>0.34899999999998954</c:v>
                </c:pt>
                <c:pt idx="74113">
                  <c:v>0.35099999999999909</c:v>
                </c:pt>
                <c:pt idx="74114">
                  <c:v>0.35300000000000864</c:v>
                </c:pt>
                <c:pt idx="74115">
                  <c:v>0.35499999999998977</c:v>
                </c:pt>
                <c:pt idx="74116">
                  <c:v>0.35699999999999932</c:v>
                </c:pt>
                <c:pt idx="74117">
                  <c:v>0.35900000000000887</c:v>
                </c:pt>
                <c:pt idx="74118">
                  <c:v>0.36099999999999</c:v>
                </c:pt>
                <c:pt idx="74119">
                  <c:v>0.36299999999999955</c:v>
                </c:pt>
                <c:pt idx="74120">
                  <c:v>0.36500000000000909</c:v>
                </c:pt>
                <c:pt idx="74121">
                  <c:v>0.36699999999999022</c:v>
                </c:pt>
                <c:pt idx="74122">
                  <c:v>0.36899999999999977</c:v>
                </c:pt>
                <c:pt idx="74123">
                  <c:v>0.37100000000000932</c:v>
                </c:pt>
                <c:pt idx="74124">
                  <c:v>0.37299999999999045</c:v>
                </c:pt>
                <c:pt idx="74125">
                  <c:v>0.375</c:v>
                </c:pt>
                <c:pt idx="74126">
                  <c:v>0.37700000000000955</c:v>
                </c:pt>
                <c:pt idx="74127">
                  <c:v>0.37899999999999068</c:v>
                </c:pt>
                <c:pt idx="74128">
                  <c:v>0.38100000000000023</c:v>
                </c:pt>
                <c:pt idx="74129">
                  <c:v>0.38300000000000978</c:v>
                </c:pt>
                <c:pt idx="74130">
                  <c:v>0.38499999999999091</c:v>
                </c:pt>
                <c:pt idx="74131">
                  <c:v>0.38700000000000045</c:v>
                </c:pt>
                <c:pt idx="74132">
                  <c:v>0.38900000000001</c:v>
                </c:pt>
                <c:pt idx="74133">
                  <c:v>0.39099999999999113</c:v>
                </c:pt>
                <c:pt idx="74134">
                  <c:v>0.39300000000000068</c:v>
                </c:pt>
                <c:pt idx="74135">
                  <c:v>0.39500000000001023</c:v>
                </c:pt>
                <c:pt idx="74136">
                  <c:v>0.39699999999999136</c:v>
                </c:pt>
                <c:pt idx="74137">
                  <c:v>0.39900000000000091</c:v>
                </c:pt>
                <c:pt idx="74138">
                  <c:v>0.40100000000001046</c:v>
                </c:pt>
                <c:pt idx="74139">
                  <c:v>0.40299999999999159</c:v>
                </c:pt>
                <c:pt idx="74140">
                  <c:v>0.40500000000000114</c:v>
                </c:pt>
                <c:pt idx="74141">
                  <c:v>0.40700000000001069</c:v>
                </c:pt>
                <c:pt idx="74142">
                  <c:v>0.40899999999999181</c:v>
                </c:pt>
                <c:pt idx="74143">
                  <c:v>0.41100000000000136</c:v>
                </c:pt>
                <c:pt idx="74144">
                  <c:v>0.41300000000001091</c:v>
                </c:pt>
                <c:pt idx="74145">
                  <c:v>0.41499999999999204</c:v>
                </c:pt>
                <c:pt idx="74146">
                  <c:v>0.41700000000000159</c:v>
                </c:pt>
                <c:pt idx="74147">
                  <c:v>0.41900000000001114</c:v>
                </c:pt>
                <c:pt idx="74148">
                  <c:v>0.42099999999999227</c:v>
                </c:pt>
                <c:pt idx="74149">
                  <c:v>0.42300000000000182</c:v>
                </c:pt>
                <c:pt idx="74150">
                  <c:v>0.42500000000001137</c:v>
                </c:pt>
                <c:pt idx="74151">
                  <c:v>0.4269999999999925</c:v>
                </c:pt>
                <c:pt idx="74152">
                  <c:v>0.42900000000000205</c:v>
                </c:pt>
                <c:pt idx="74153">
                  <c:v>0.4310000000000116</c:v>
                </c:pt>
                <c:pt idx="74154">
                  <c:v>0.43299999999999272</c:v>
                </c:pt>
                <c:pt idx="74155">
                  <c:v>0.43500000000000227</c:v>
                </c:pt>
                <c:pt idx="74156">
                  <c:v>0.43700000000001182</c:v>
                </c:pt>
                <c:pt idx="74157">
                  <c:v>0.43899999999999295</c:v>
                </c:pt>
                <c:pt idx="74158">
                  <c:v>0.4410000000000025</c:v>
                </c:pt>
                <c:pt idx="74159">
                  <c:v>0.44300000000001205</c:v>
                </c:pt>
                <c:pt idx="74160">
                  <c:v>0.44499999999999318</c:v>
                </c:pt>
                <c:pt idx="74161">
                  <c:v>0.44700000000000273</c:v>
                </c:pt>
                <c:pt idx="74162">
                  <c:v>0.44900000000001228</c:v>
                </c:pt>
                <c:pt idx="74163">
                  <c:v>0.45099999999999341</c:v>
                </c:pt>
                <c:pt idx="74164">
                  <c:v>0.45300000000000296</c:v>
                </c:pt>
                <c:pt idx="74165">
                  <c:v>0.45500000000001251</c:v>
                </c:pt>
                <c:pt idx="74166">
                  <c:v>0.45699999999999363</c:v>
                </c:pt>
                <c:pt idx="74167">
                  <c:v>0.45900000000000318</c:v>
                </c:pt>
                <c:pt idx="74168">
                  <c:v>0.46100000000001273</c:v>
                </c:pt>
                <c:pt idx="74169">
                  <c:v>0.46299999999999386</c:v>
                </c:pt>
                <c:pt idx="74170">
                  <c:v>0.46500000000000341</c:v>
                </c:pt>
                <c:pt idx="74171">
                  <c:v>0.46700000000001296</c:v>
                </c:pt>
                <c:pt idx="74172">
                  <c:v>0.46899999999999409</c:v>
                </c:pt>
                <c:pt idx="74173">
                  <c:v>0.47100000000000364</c:v>
                </c:pt>
                <c:pt idx="74174">
                  <c:v>0.47300000000001319</c:v>
                </c:pt>
                <c:pt idx="74175">
                  <c:v>0.47499999999999432</c:v>
                </c:pt>
                <c:pt idx="74176">
                  <c:v>0.47700000000000387</c:v>
                </c:pt>
                <c:pt idx="74177">
                  <c:v>0.47900000000001342</c:v>
                </c:pt>
                <c:pt idx="74178">
                  <c:v>0.48099999999999454</c:v>
                </c:pt>
                <c:pt idx="74179">
                  <c:v>0.48300000000000409</c:v>
                </c:pt>
                <c:pt idx="74180">
                  <c:v>0.48500000000001364</c:v>
                </c:pt>
                <c:pt idx="74181">
                  <c:v>0.48699999999999477</c:v>
                </c:pt>
                <c:pt idx="74182">
                  <c:v>0.48900000000000432</c:v>
                </c:pt>
                <c:pt idx="74183">
                  <c:v>0.49100000000001387</c:v>
                </c:pt>
                <c:pt idx="74184">
                  <c:v>0.492999999999995</c:v>
                </c:pt>
                <c:pt idx="74185">
                  <c:v>0.49500000000000455</c:v>
                </c:pt>
                <c:pt idx="74186">
                  <c:v>0.4970000000000141</c:v>
                </c:pt>
                <c:pt idx="74187">
                  <c:v>0.49899999999999523</c:v>
                </c:pt>
                <c:pt idx="74188">
                  <c:v>0.50100000000000477</c:v>
                </c:pt>
                <c:pt idx="74189">
                  <c:v>0.5029999999999859</c:v>
                </c:pt>
                <c:pt idx="74190">
                  <c:v>0.50499999999999545</c:v>
                </c:pt>
                <c:pt idx="74191">
                  <c:v>0.507000000000005</c:v>
                </c:pt>
                <c:pt idx="74192">
                  <c:v>0.50899999999998613</c:v>
                </c:pt>
                <c:pt idx="74193">
                  <c:v>0.51099999999999568</c:v>
                </c:pt>
                <c:pt idx="74194">
                  <c:v>0.51300000000000523</c:v>
                </c:pt>
                <c:pt idx="74195">
                  <c:v>0.51499999999998636</c:v>
                </c:pt>
                <c:pt idx="74196">
                  <c:v>0.51699999999999591</c:v>
                </c:pt>
                <c:pt idx="74197">
                  <c:v>0.51900000000000546</c:v>
                </c:pt>
                <c:pt idx="74198">
                  <c:v>0.52099999999998658</c:v>
                </c:pt>
                <c:pt idx="74199">
                  <c:v>0.52299999999999613</c:v>
                </c:pt>
                <c:pt idx="74200">
                  <c:v>0.52500000000000568</c:v>
                </c:pt>
                <c:pt idx="74201">
                  <c:v>0.52699999999998681</c:v>
                </c:pt>
                <c:pt idx="74202">
                  <c:v>0.52899999999999636</c:v>
                </c:pt>
                <c:pt idx="74203">
                  <c:v>0.53100000000000591</c:v>
                </c:pt>
                <c:pt idx="74204">
                  <c:v>0.53299999999998704</c:v>
                </c:pt>
                <c:pt idx="74205">
                  <c:v>0.53499999999999659</c:v>
                </c:pt>
                <c:pt idx="74206">
                  <c:v>0.53700000000000614</c:v>
                </c:pt>
                <c:pt idx="74207">
                  <c:v>0.53899999999998727</c:v>
                </c:pt>
                <c:pt idx="74208">
                  <c:v>0.54099999999999682</c:v>
                </c:pt>
                <c:pt idx="74209">
                  <c:v>0.54300000000000637</c:v>
                </c:pt>
                <c:pt idx="74210">
                  <c:v>0.54499999999998749</c:v>
                </c:pt>
                <c:pt idx="74211">
                  <c:v>0.54699999999999704</c:v>
                </c:pt>
                <c:pt idx="74212">
                  <c:v>0.54900000000000659</c:v>
                </c:pt>
                <c:pt idx="74213">
                  <c:v>0.55099999999998772</c:v>
                </c:pt>
                <c:pt idx="74214">
                  <c:v>0.55299999999999727</c:v>
                </c:pt>
                <c:pt idx="74215">
                  <c:v>0.55500000000000682</c:v>
                </c:pt>
                <c:pt idx="74216">
                  <c:v>0.55699999999998795</c:v>
                </c:pt>
                <c:pt idx="74217">
                  <c:v>0.5589999999999975</c:v>
                </c:pt>
                <c:pt idx="74218">
                  <c:v>0.56100000000000705</c:v>
                </c:pt>
                <c:pt idx="74219">
                  <c:v>0.56299999999998818</c:v>
                </c:pt>
                <c:pt idx="74220">
                  <c:v>0.56499999999999773</c:v>
                </c:pt>
                <c:pt idx="74221">
                  <c:v>0.56700000000000728</c:v>
                </c:pt>
                <c:pt idx="74222">
                  <c:v>0.5689999999999884</c:v>
                </c:pt>
                <c:pt idx="74223">
                  <c:v>0.57099999999999795</c:v>
                </c:pt>
                <c:pt idx="74224">
                  <c:v>0.5730000000000075</c:v>
                </c:pt>
                <c:pt idx="74225">
                  <c:v>0.57499999999998863</c:v>
                </c:pt>
                <c:pt idx="74226">
                  <c:v>0.57699999999999818</c:v>
                </c:pt>
                <c:pt idx="74227">
                  <c:v>0.57900000000000773</c:v>
                </c:pt>
                <c:pt idx="74228">
                  <c:v>0.58099999999998886</c:v>
                </c:pt>
                <c:pt idx="74229">
                  <c:v>0.58299999999999841</c:v>
                </c:pt>
                <c:pt idx="74230">
                  <c:v>0.58500000000000796</c:v>
                </c:pt>
                <c:pt idx="74231">
                  <c:v>0.58699999999998909</c:v>
                </c:pt>
                <c:pt idx="74232">
                  <c:v>0.58899999999999864</c:v>
                </c:pt>
                <c:pt idx="74233">
                  <c:v>0.59100000000000819</c:v>
                </c:pt>
                <c:pt idx="74234">
                  <c:v>0.59299999999998931</c:v>
                </c:pt>
                <c:pt idx="74235">
                  <c:v>0.59499999999999886</c:v>
                </c:pt>
                <c:pt idx="74236">
                  <c:v>0.59700000000000841</c:v>
                </c:pt>
                <c:pt idx="74237">
                  <c:v>0.59899999999998954</c:v>
                </c:pt>
                <c:pt idx="74238">
                  <c:v>0.60099999999999909</c:v>
                </c:pt>
                <c:pt idx="74239">
                  <c:v>0.60300000000000864</c:v>
                </c:pt>
                <c:pt idx="74240">
                  <c:v>0.60499999999998977</c:v>
                </c:pt>
                <c:pt idx="74241">
                  <c:v>0.60699999999999932</c:v>
                </c:pt>
                <c:pt idx="74242">
                  <c:v>0.60900000000000887</c:v>
                </c:pt>
                <c:pt idx="74243">
                  <c:v>0.61099999999999</c:v>
                </c:pt>
                <c:pt idx="74244">
                  <c:v>0.61299999999999955</c:v>
                </c:pt>
                <c:pt idx="74245">
                  <c:v>0.61500000000000909</c:v>
                </c:pt>
                <c:pt idx="74246">
                  <c:v>0.61699999999999022</c:v>
                </c:pt>
                <c:pt idx="74247">
                  <c:v>0.61899999999999977</c:v>
                </c:pt>
                <c:pt idx="74248">
                  <c:v>0.62100000000000932</c:v>
                </c:pt>
                <c:pt idx="74249">
                  <c:v>0.62299999999999045</c:v>
                </c:pt>
                <c:pt idx="74250">
                  <c:v>0.625</c:v>
                </c:pt>
                <c:pt idx="74251">
                  <c:v>0.62700000000000955</c:v>
                </c:pt>
                <c:pt idx="74252">
                  <c:v>0.62899999999999068</c:v>
                </c:pt>
                <c:pt idx="74253">
                  <c:v>0.63100000000000023</c:v>
                </c:pt>
                <c:pt idx="74254">
                  <c:v>0.63300000000000978</c:v>
                </c:pt>
                <c:pt idx="74255">
                  <c:v>0.63499999999999091</c:v>
                </c:pt>
                <c:pt idx="74256">
                  <c:v>0.63700000000000045</c:v>
                </c:pt>
                <c:pt idx="74257">
                  <c:v>0.63900000000001</c:v>
                </c:pt>
                <c:pt idx="74258">
                  <c:v>0.64099999999999113</c:v>
                </c:pt>
                <c:pt idx="74259">
                  <c:v>0.64300000000000068</c:v>
                </c:pt>
                <c:pt idx="74260">
                  <c:v>0.64500000000001023</c:v>
                </c:pt>
                <c:pt idx="74261">
                  <c:v>0.64699999999999136</c:v>
                </c:pt>
                <c:pt idx="74262">
                  <c:v>0.64900000000000091</c:v>
                </c:pt>
                <c:pt idx="74263">
                  <c:v>0.65100000000001046</c:v>
                </c:pt>
                <c:pt idx="74264">
                  <c:v>0.65299999999999159</c:v>
                </c:pt>
                <c:pt idx="74265">
                  <c:v>0.65500000000000114</c:v>
                </c:pt>
                <c:pt idx="74266">
                  <c:v>0.65700000000001069</c:v>
                </c:pt>
                <c:pt idx="74267">
                  <c:v>0.65899999999999181</c:v>
                </c:pt>
                <c:pt idx="74268">
                  <c:v>0.66100000000000136</c:v>
                </c:pt>
                <c:pt idx="74269">
                  <c:v>0.66300000000001091</c:v>
                </c:pt>
                <c:pt idx="74270">
                  <c:v>0.66499999999999204</c:v>
                </c:pt>
                <c:pt idx="74271">
                  <c:v>0.66700000000000159</c:v>
                </c:pt>
                <c:pt idx="74272">
                  <c:v>0.66900000000001114</c:v>
                </c:pt>
                <c:pt idx="74273">
                  <c:v>0.67099999999999227</c:v>
                </c:pt>
                <c:pt idx="74274">
                  <c:v>0.67300000000000182</c:v>
                </c:pt>
                <c:pt idx="74275">
                  <c:v>0.67500000000001137</c:v>
                </c:pt>
                <c:pt idx="74276">
                  <c:v>0.6769999999999925</c:v>
                </c:pt>
                <c:pt idx="74277">
                  <c:v>0.67900000000000205</c:v>
                </c:pt>
                <c:pt idx="74278">
                  <c:v>0.6810000000000116</c:v>
                </c:pt>
                <c:pt idx="74279">
                  <c:v>0.68299999999999272</c:v>
                </c:pt>
                <c:pt idx="74280">
                  <c:v>0.68500000000000227</c:v>
                </c:pt>
                <c:pt idx="74281">
                  <c:v>0.68700000000001182</c:v>
                </c:pt>
                <c:pt idx="74282">
                  <c:v>0.68899999999999295</c:v>
                </c:pt>
                <c:pt idx="74283">
                  <c:v>0.6910000000000025</c:v>
                </c:pt>
                <c:pt idx="74284">
                  <c:v>0.69300000000001205</c:v>
                </c:pt>
                <c:pt idx="74285">
                  <c:v>0.69499999999999318</c:v>
                </c:pt>
                <c:pt idx="74286">
                  <c:v>0.69700000000000273</c:v>
                </c:pt>
                <c:pt idx="74287">
                  <c:v>0.69900000000001228</c:v>
                </c:pt>
                <c:pt idx="74288">
                  <c:v>0.70099999999999341</c:v>
                </c:pt>
                <c:pt idx="74289">
                  <c:v>0.70300000000000296</c:v>
                </c:pt>
                <c:pt idx="74290">
                  <c:v>0.70500000000001251</c:v>
                </c:pt>
                <c:pt idx="74291">
                  <c:v>0.70699999999999363</c:v>
                </c:pt>
                <c:pt idx="74292">
                  <c:v>0.70900000000000318</c:v>
                </c:pt>
                <c:pt idx="74293">
                  <c:v>0.71100000000001273</c:v>
                </c:pt>
                <c:pt idx="74294">
                  <c:v>0.71299999999999386</c:v>
                </c:pt>
                <c:pt idx="74295">
                  <c:v>0.71500000000000341</c:v>
                </c:pt>
                <c:pt idx="74296">
                  <c:v>0.71700000000001296</c:v>
                </c:pt>
                <c:pt idx="74297">
                  <c:v>0.71899999999999409</c:v>
                </c:pt>
                <c:pt idx="74298">
                  <c:v>0.72100000000000364</c:v>
                </c:pt>
                <c:pt idx="74299">
                  <c:v>0.72300000000001319</c:v>
                </c:pt>
                <c:pt idx="74300">
                  <c:v>0.72499999999999432</c:v>
                </c:pt>
                <c:pt idx="74301">
                  <c:v>0.72700000000000387</c:v>
                </c:pt>
                <c:pt idx="74302">
                  <c:v>0.72900000000001342</c:v>
                </c:pt>
                <c:pt idx="74303">
                  <c:v>0.73099999999999454</c:v>
                </c:pt>
                <c:pt idx="74304">
                  <c:v>0.73300000000000409</c:v>
                </c:pt>
                <c:pt idx="74305">
                  <c:v>0.73500000000001364</c:v>
                </c:pt>
                <c:pt idx="74306">
                  <c:v>0.73699999999999477</c:v>
                </c:pt>
                <c:pt idx="74307">
                  <c:v>0.73900000000000432</c:v>
                </c:pt>
                <c:pt idx="74308">
                  <c:v>0.74100000000001387</c:v>
                </c:pt>
                <c:pt idx="74309">
                  <c:v>0.742999999999995</c:v>
                </c:pt>
                <c:pt idx="74310">
                  <c:v>0.74500000000000455</c:v>
                </c:pt>
                <c:pt idx="74311">
                  <c:v>0.7470000000000141</c:v>
                </c:pt>
                <c:pt idx="74312">
                  <c:v>0.74899999999999523</c:v>
                </c:pt>
                <c:pt idx="74313">
                  <c:v>0.75100000000000477</c:v>
                </c:pt>
                <c:pt idx="74314">
                  <c:v>0.7529999999999859</c:v>
                </c:pt>
                <c:pt idx="74315">
                  <c:v>0.75499999999999545</c:v>
                </c:pt>
                <c:pt idx="74316">
                  <c:v>0.757000000000005</c:v>
                </c:pt>
                <c:pt idx="74317">
                  <c:v>0.75899999999998613</c:v>
                </c:pt>
                <c:pt idx="74318">
                  <c:v>0.76099999999999568</c:v>
                </c:pt>
                <c:pt idx="74319">
                  <c:v>0.76300000000000523</c:v>
                </c:pt>
                <c:pt idx="74320">
                  <c:v>0.76499999999998636</c:v>
                </c:pt>
                <c:pt idx="74321">
                  <c:v>0.76699999999999591</c:v>
                </c:pt>
                <c:pt idx="74322">
                  <c:v>0.76900000000000546</c:v>
                </c:pt>
                <c:pt idx="74323">
                  <c:v>0.77099999999998658</c:v>
                </c:pt>
                <c:pt idx="74324">
                  <c:v>0.77299999999999613</c:v>
                </c:pt>
                <c:pt idx="74325">
                  <c:v>0.77500000000000568</c:v>
                </c:pt>
                <c:pt idx="74326">
                  <c:v>0.77699999999998681</c:v>
                </c:pt>
                <c:pt idx="74327">
                  <c:v>0.77899999999999636</c:v>
                </c:pt>
                <c:pt idx="74328">
                  <c:v>0.78100000000000591</c:v>
                </c:pt>
                <c:pt idx="74329">
                  <c:v>0.78299999999998704</c:v>
                </c:pt>
                <c:pt idx="74330">
                  <c:v>0.78499999999999659</c:v>
                </c:pt>
                <c:pt idx="74331">
                  <c:v>0.78700000000000614</c:v>
                </c:pt>
                <c:pt idx="74332">
                  <c:v>0.78899999999998727</c:v>
                </c:pt>
                <c:pt idx="74333">
                  <c:v>0.79099999999999682</c:v>
                </c:pt>
                <c:pt idx="74334">
                  <c:v>0.79300000000000637</c:v>
                </c:pt>
                <c:pt idx="74335">
                  <c:v>0.79499999999998749</c:v>
                </c:pt>
                <c:pt idx="74336">
                  <c:v>0.79699999999999704</c:v>
                </c:pt>
                <c:pt idx="74337">
                  <c:v>0.79900000000000659</c:v>
                </c:pt>
                <c:pt idx="74338">
                  <c:v>0.80099999999998772</c:v>
                </c:pt>
                <c:pt idx="74339">
                  <c:v>0.80299999999999727</c:v>
                </c:pt>
                <c:pt idx="74340">
                  <c:v>0.80500000000000682</c:v>
                </c:pt>
                <c:pt idx="74341">
                  <c:v>0.80699999999998795</c:v>
                </c:pt>
                <c:pt idx="74342">
                  <c:v>0.8089999999999975</c:v>
                </c:pt>
                <c:pt idx="74343">
                  <c:v>0.81100000000000705</c:v>
                </c:pt>
                <c:pt idx="74344">
                  <c:v>0.81299999999998818</c:v>
                </c:pt>
                <c:pt idx="74345">
                  <c:v>0.81499999999999773</c:v>
                </c:pt>
                <c:pt idx="74346">
                  <c:v>0.81700000000000728</c:v>
                </c:pt>
                <c:pt idx="74347">
                  <c:v>0.8189999999999884</c:v>
                </c:pt>
                <c:pt idx="74348">
                  <c:v>0.82099999999999795</c:v>
                </c:pt>
                <c:pt idx="74349">
                  <c:v>0.8230000000000075</c:v>
                </c:pt>
                <c:pt idx="74350">
                  <c:v>0.82499999999998863</c:v>
                </c:pt>
                <c:pt idx="74351">
                  <c:v>0.82699999999999818</c:v>
                </c:pt>
                <c:pt idx="74352">
                  <c:v>0.82900000000000773</c:v>
                </c:pt>
                <c:pt idx="74353">
                  <c:v>0.83099999999998886</c:v>
                </c:pt>
                <c:pt idx="74354">
                  <c:v>0.83299999999999841</c:v>
                </c:pt>
                <c:pt idx="74355">
                  <c:v>0.83500000000000796</c:v>
                </c:pt>
                <c:pt idx="74356">
                  <c:v>0.83699999999998909</c:v>
                </c:pt>
                <c:pt idx="74357">
                  <c:v>0.83899999999999864</c:v>
                </c:pt>
                <c:pt idx="74358">
                  <c:v>0.84100000000000819</c:v>
                </c:pt>
                <c:pt idx="74359">
                  <c:v>0.84299999999998931</c:v>
                </c:pt>
                <c:pt idx="74360">
                  <c:v>0.84499999999999886</c:v>
                </c:pt>
                <c:pt idx="74361">
                  <c:v>0.84700000000000841</c:v>
                </c:pt>
                <c:pt idx="74362">
                  <c:v>0.84899999999998954</c:v>
                </c:pt>
                <c:pt idx="74363">
                  <c:v>0.85099999999999909</c:v>
                </c:pt>
                <c:pt idx="74364">
                  <c:v>0.85300000000000864</c:v>
                </c:pt>
                <c:pt idx="74365">
                  <c:v>0.85499999999998977</c:v>
                </c:pt>
                <c:pt idx="74366">
                  <c:v>0.85699999999999932</c:v>
                </c:pt>
                <c:pt idx="74367">
                  <c:v>0.85900000000000887</c:v>
                </c:pt>
                <c:pt idx="74368">
                  <c:v>0.86099999999999</c:v>
                </c:pt>
                <c:pt idx="74369">
                  <c:v>0.86299999999999955</c:v>
                </c:pt>
                <c:pt idx="74370">
                  <c:v>0.86500000000000909</c:v>
                </c:pt>
                <c:pt idx="74371">
                  <c:v>0.86699999999999022</c:v>
                </c:pt>
                <c:pt idx="74372">
                  <c:v>0.86899999999999977</c:v>
                </c:pt>
                <c:pt idx="74373">
                  <c:v>0.87100000000000932</c:v>
                </c:pt>
                <c:pt idx="74374">
                  <c:v>0.87299999999999045</c:v>
                </c:pt>
                <c:pt idx="74375">
                  <c:v>0.875</c:v>
                </c:pt>
                <c:pt idx="74376">
                  <c:v>0.87700000000000955</c:v>
                </c:pt>
                <c:pt idx="74377">
                  <c:v>0.87899999999999068</c:v>
                </c:pt>
                <c:pt idx="74378">
                  <c:v>0.88100000000000023</c:v>
                </c:pt>
                <c:pt idx="74379">
                  <c:v>0.88300000000000978</c:v>
                </c:pt>
                <c:pt idx="74380">
                  <c:v>0.88499999999999091</c:v>
                </c:pt>
                <c:pt idx="74381">
                  <c:v>0.88700000000000045</c:v>
                </c:pt>
                <c:pt idx="74382">
                  <c:v>0.88900000000001</c:v>
                </c:pt>
                <c:pt idx="74383">
                  <c:v>0.89099999999999113</c:v>
                </c:pt>
                <c:pt idx="74384">
                  <c:v>0.89300000000000068</c:v>
                </c:pt>
                <c:pt idx="74385">
                  <c:v>0.89500000000001023</c:v>
                </c:pt>
                <c:pt idx="74386">
                  <c:v>0.89699999999999136</c:v>
                </c:pt>
                <c:pt idx="74387">
                  <c:v>0.89900000000000091</c:v>
                </c:pt>
                <c:pt idx="74388">
                  <c:v>0.90100000000001046</c:v>
                </c:pt>
                <c:pt idx="74389">
                  <c:v>0.90299999999999159</c:v>
                </c:pt>
                <c:pt idx="74390">
                  <c:v>0.90500000000000114</c:v>
                </c:pt>
                <c:pt idx="74391">
                  <c:v>0.90700000000001069</c:v>
                </c:pt>
                <c:pt idx="74392">
                  <c:v>0.90899999999999181</c:v>
                </c:pt>
                <c:pt idx="74393">
                  <c:v>0.91100000000000136</c:v>
                </c:pt>
                <c:pt idx="74394">
                  <c:v>0.91300000000001091</c:v>
                </c:pt>
                <c:pt idx="74395">
                  <c:v>0.91499999999999204</c:v>
                </c:pt>
                <c:pt idx="74396">
                  <c:v>0.91700000000000159</c:v>
                </c:pt>
                <c:pt idx="74397">
                  <c:v>0.91900000000001114</c:v>
                </c:pt>
                <c:pt idx="74398">
                  <c:v>0.92099999999999227</c:v>
                </c:pt>
                <c:pt idx="74399">
                  <c:v>0.92300000000000182</c:v>
                </c:pt>
                <c:pt idx="74400">
                  <c:v>0.92500000000001137</c:v>
                </c:pt>
                <c:pt idx="74401">
                  <c:v>0.9269999999999925</c:v>
                </c:pt>
                <c:pt idx="74402">
                  <c:v>0.92900000000000205</c:v>
                </c:pt>
                <c:pt idx="74403">
                  <c:v>0.9310000000000116</c:v>
                </c:pt>
                <c:pt idx="74404">
                  <c:v>0.93299999999999272</c:v>
                </c:pt>
                <c:pt idx="74405">
                  <c:v>0.93500000000000227</c:v>
                </c:pt>
                <c:pt idx="74406">
                  <c:v>0.93700000000001182</c:v>
                </c:pt>
                <c:pt idx="74407">
                  <c:v>0.93899999999999295</c:v>
                </c:pt>
                <c:pt idx="74408">
                  <c:v>0.9410000000000025</c:v>
                </c:pt>
                <c:pt idx="74409">
                  <c:v>0.94300000000001205</c:v>
                </c:pt>
                <c:pt idx="74410">
                  <c:v>0.94499999999999318</c:v>
                </c:pt>
                <c:pt idx="74411">
                  <c:v>0.94700000000000273</c:v>
                </c:pt>
                <c:pt idx="74412">
                  <c:v>0.94900000000001228</c:v>
                </c:pt>
                <c:pt idx="74413">
                  <c:v>0.95099999999999341</c:v>
                </c:pt>
                <c:pt idx="74414">
                  <c:v>0.95300000000000296</c:v>
                </c:pt>
                <c:pt idx="74415">
                  <c:v>0.95500000000001251</c:v>
                </c:pt>
                <c:pt idx="74416">
                  <c:v>0.95699999999999363</c:v>
                </c:pt>
                <c:pt idx="74417">
                  <c:v>0.95900000000000318</c:v>
                </c:pt>
                <c:pt idx="74418">
                  <c:v>0.96100000000001273</c:v>
                </c:pt>
                <c:pt idx="74419">
                  <c:v>0.96299999999999386</c:v>
                </c:pt>
                <c:pt idx="74420">
                  <c:v>0.96500000000000341</c:v>
                </c:pt>
                <c:pt idx="74421">
                  <c:v>0.96700000000001296</c:v>
                </c:pt>
                <c:pt idx="74422">
                  <c:v>0.96899999999999409</c:v>
                </c:pt>
                <c:pt idx="74423">
                  <c:v>0.97100000000000364</c:v>
                </c:pt>
                <c:pt idx="74424">
                  <c:v>0.97300000000001319</c:v>
                </c:pt>
                <c:pt idx="74425">
                  <c:v>0.97499999999999432</c:v>
                </c:pt>
                <c:pt idx="74426">
                  <c:v>0.97700000000000387</c:v>
                </c:pt>
                <c:pt idx="74427">
                  <c:v>0.97900000000001342</c:v>
                </c:pt>
                <c:pt idx="74428">
                  <c:v>0.98099999999999454</c:v>
                </c:pt>
                <c:pt idx="74429">
                  <c:v>0.98300000000000409</c:v>
                </c:pt>
                <c:pt idx="74430">
                  <c:v>0.98500000000001364</c:v>
                </c:pt>
                <c:pt idx="74431">
                  <c:v>0.98699999999999477</c:v>
                </c:pt>
                <c:pt idx="74432">
                  <c:v>0.98900000000000432</c:v>
                </c:pt>
                <c:pt idx="74433">
                  <c:v>0.99100000000001387</c:v>
                </c:pt>
                <c:pt idx="74434">
                  <c:v>0.992999999999995</c:v>
                </c:pt>
                <c:pt idx="74435">
                  <c:v>0.99500000000000455</c:v>
                </c:pt>
                <c:pt idx="74436">
                  <c:v>0.9970000000000141</c:v>
                </c:pt>
                <c:pt idx="74437">
                  <c:v>0.99899999999999523</c:v>
                </c:pt>
                <c:pt idx="74438">
                  <c:v>1.0010000000000048</c:v>
                </c:pt>
                <c:pt idx="74439">
                  <c:v>1.0029999999999859</c:v>
                </c:pt>
                <c:pt idx="74440">
                  <c:v>1.0049999999999955</c:v>
                </c:pt>
                <c:pt idx="74441">
                  <c:v>1.007000000000005</c:v>
                </c:pt>
                <c:pt idx="74442">
                  <c:v>1.0089999999999861</c:v>
                </c:pt>
                <c:pt idx="74443">
                  <c:v>1.0109999999999957</c:v>
                </c:pt>
                <c:pt idx="74444">
                  <c:v>1.0130000000000052</c:v>
                </c:pt>
                <c:pt idx="74445">
                  <c:v>1.0149999999999864</c:v>
                </c:pt>
                <c:pt idx="74446">
                  <c:v>1.0169999999999959</c:v>
                </c:pt>
                <c:pt idx="74447">
                  <c:v>1.0190000000000055</c:v>
                </c:pt>
                <c:pt idx="74448">
                  <c:v>1.0209999999999866</c:v>
                </c:pt>
                <c:pt idx="74449">
                  <c:v>1.0229999999999961</c:v>
                </c:pt>
                <c:pt idx="74450">
                  <c:v>1.0250000000000057</c:v>
                </c:pt>
                <c:pt idx="74451">
                  <c:v>1.0269999999999868</c:v>
                </c:pt>
                <c:pt idx="74452">
                  <c:v>1.0289999999999964</c:v>
                </c:pt>
                <c:pt idx="74453">
                  <c:v>1.0310000000000059</c:v>
                </c:pt>
                <c:pt idx="74454">
                  <c:v>1.032999999999987</c:v>
                </c:pt>
                <c:pt idx="74455">
                  <c:v>1.0349999999999966</c:v>
                </c:pt>
                <c:pt idx="74456">
                  <c:v>1.0370000000000061</c:v>
                </c:pt>
                <c:pt idx="74457">
                  <c:v>1.0389999999999873</c:v>
                </c:pt>
                <c:pt idx="74458">
                  <c:v>1.0409999999999968</c:v>
                </c:pt>
                <c:pt idx="74459">
                  <c:v>1.0430000000000064</c:v>
                </c:pt>
                <c:pt idx="74460">
                  <c:v>1.0449999999999875</c:v>
                </c:pt>
                <c:pt idx="74461">
                  <c:v>1.046999999999997</c:v>
                </c:pt>
                <c:pt idx="74462">
                  <c:v>1.0490000000000066</c:v>
                </c:pt>
                <c:pt idx="74463">
                  <c:v>1.0509999999999877</c:v>
                </c:pt>
                <c:pt idx="74464">
                  <c:v>1.0529999999999973</c:v>
                </c:pt>
                <c:pt idx="74465">
                  <c:v>1.0550000000000068</c:v>
                </c:pt>
                <c:pt idx="74466">
                  <c:v>1.0569999999999879</c:v>
                </c:pt>
                <c:pt idx="74467">
                  <c:v>1.0589999999999975</c:v>
                </c:pt>
                <c:pt idx="74468">
                  <c:v>1.061000000000007</c:v>
                </c:pt>
                <c:pt idx="74469">
                  <c:v>1.0629999999999882</c:v>
                </c:pt>
                <c:pt idx="74470">
                  <c:v>1.0649999999999977</c:v>
                </c:pt>
                <c:pt idx="74471">
                  <c:v>1.0670000000000073</c:v>
                </c:pt>
                <c:pt idx="74472">
                  <c:v>1.0689999999999884</c:v>
                </c:pt>
                <c:pt idx="74473">
                  <c:v>1.070999999999998</c:v>
                </c:pt>
                <c:pt idx="74474">
                  <c:v>1.0730000000000075</c:v>
                </c:pt>
                <c:pt idx="74475">
                  <c:v>1.0749999999999886</c:v>
                </c:pt>
                <c:pt idx="74476">
                  <c:v>1.0769999999999982</c:v>
                </c:pt>
                <c:pt idx="74477">
                  <c:v>1.0790000000000077</c:v>
                </c:pt>
                <c:pt idx="74478">
                  <c:v>1.0809999999999889</c:v>
                </c:pt>
                <c:pt idx="74479">
                  <c:v>1.0829999999999984</c:v>
                </c:pt>
                <c:pt idx="74480">
                  <c:v>1.085000000000008</c:v>
                </c:pt>
                <c:pt idx="74481">
                  <c:v>1.0869999999999891</c:v>
                </c:pt>
                <c:pt idx="74482">
                  <c:v>1.0889999999999986</c:v>
                </c:pt>
                <c:pt idx="74483">
                  <c:v>1.0910000000000082</c:v>
                </c:pt>
                <c:pt idx="74484">
                  <c:v>1.0929999999999893</c:v>
                </c:pt>
                <c:pt idx="74485">
                  <c:v>1.0949999999999989</c:v>
                </c:pt>
                <c:pt idx="74486">
                  <c:v>1.0970000000000084</c:v>
                </c:pt>
                <c:pt idx="74487">
                  <c:v>1.0989999999999895</c:v>
                </c:pt>
                <c:pt idx="74488">
                  <c:v>1.1009999999999991</c:v>
                </c:pt>
                <c:pt idx="74489">
                  <c:v>1.1030000000000086</c:v>
                </c:pt>
                <c:pt idx="74490">
                  <c:v>1.1049999999999898</c:v>
                </c:pt>
                <c:pt idx="74491">
                  <c:v>1.1069999999999993</c:v>
                </c:pt>
                <c:pt idx="74492">
                  <c:v>1.1090000000000089</c:v>
                </c:pt>
                <c:pt idx="74493">
                  <c:v>1.11099999999999</c:v>
                </c:pt>
                <c:pt idx="74494">
                  <c:v>1.1129999999999995</c:v>
                </c:pt>
                <c:pt idx="74495">
                  <c:v>1.1150000000000091</c:v>
                </c:pt>
                <c:pt idx="74496">
                  <c:v>1.1169999999999902</c:v>
                </c:pt>
                <c:pt idx="74497">
                  <c:v>1.1189999999999998</c:v>
                </c:pt>
                <c:pt idx="74498">
                  <c:v>1.1210000000000093</c:v>
                </c:pt>
                <c:pt idx="74499">
                  <c:v>1.1229999999999905</c:v>
                </c:pt>
                <c:pt idx="74500">
                  <c:v>1.125</c:v>
                </c:pt>
                <c:pt idx="74501">
                  <c:v>1.1270000000000095</c:v>
                </c:pt>
                <c:pt idx="74502">
                  <c:v>1.1289999999999907</c:v>
                </c:pt>
                <c:pt idx="74503">
                  <c:v>1.1310000000000002</c:v>
                </c:pt>
                <c:pt idx="74504">
                  <c:v>1.1330000000000098</c:v>
                </c:pt>
                <c:pt idx="74505">
                  <c:v>1.1349999999999909</c:v>
                </c:pt>
                <c:pt idx="74506">
                  <c:v>1.1370000000000005</c:v>
                </c:pt>
                <c:pt idx="74507">
                  <c:v>1.13900000000001</c:v>
                </c:pt>
                <c:pt idx="74508">
                  <c:v>1.1409999999999911</c:v>
                </c:pt>
                <c:pt idx="74509">
                  <c:v>1.1430000000000007</c:v>
                </c:pt>
                <c:pt idx="74510">
                  <c:v>1.1450000000000102</c:v>
                </c:pt>
                <c:pt idx="74511">
                  <c:v>1.1469999999999914</c:v>
                </c:pt>
                <c:pt idx="74512">
                  <c:v>1.1490000000000009</c:v>
                </c:pt>
                <c:pt idx="74513">
                  <c:v>1.1510000000000105</c:v>
                </c:pt>
                <c:pt idx="74514">
                  <c:v>1.1529999999999916</c:v>
                </c:pt>
                <c:pt idx="74515">
                  <c:v>1.1550000000000011</c:v>
                </c:pt>
                <c:pt idx="74516">
                  <c:v>1.1570000000000107</c:v>
                </c:pt>
                <c:pt idx="74517">
                  <c:v>1.1589999999999918</c:v>
                </c:pt>
                <c:pt idx="74518">
                  <c:v>1.1610000000000014</c:v>
                </c:pt>
                <c:pt idx="74519">
                  <c:v>1.1630000000000109</c:v>
                </c:pt>
                <c:pt idx="74520">
                  <c:v>1.164999999999992</c:v>
                </c:pt>
                <c:pt idx="74521">
                  <c:v>1.1670000000000016</c:v>
                </c:pt>
                <c:pt idx="74522">
                  <c:v>1.1690000000000111</c:v>
                </c:pt>
                <c:pt idx="74523">
                  <c:v>1.1709999999999923</c:v>
                </c:pt>
                <c:pt idx="74524">
                  <c:v>1.1730000000000018</c:v>
                </c:pt>
                <c:pt idx="74525">
                  <c:v>1.1750000000000114</c:v>
                </c:pt>
                <c:pt idx="74526">
                  <c:v>1.1769999999999925</c:v>
                </c:pt>
                <c:pt idx="74527">
                  <c:v>1.179000000000002</c:v>
                </c:pt>
                <c:pt idx="74528">
                  <c:v>1.1810000000000116</c:v>
                </c:pt>
                <c:pt idx="74529">
                  <c:v>1.1829999999999927</c:v>
                </c:pt>
                <c:pt idx="74530">
                  <c:v>1.1850000000000023</c:v>
                </c:pt>
                <c:pt idx="74531">
                  <c:v>1.1870000000000118</c:v>
                </c:pt>
                <c:pt idx="74532">
                  <c:v>1.188999999999993</c:v>
                </c:pt>
                <c:pt idx="74533">
                  <c:v>1.1910000000000025</c:v>
                </c:pt>
                <c:pt idx="74534">
                  <c:v>1.1930000000000121</c:v>
                </c:pt>
                <c:pt idx="74535">
                  <c:v>1.1949999999999932</c:v>
                </c:pt>
                <c:pt idx="74536">
                  <c:v>1.1970000000000027</c:v>
                </c:pt>
                <c:pt idx="74537">
                  <c:v>1.1990000000000123</c:v>
                </c:pt>
                <c:pt idx="74538">
                  <c:v>1.2009999999999934</c:v>
                </c:pt>
                <c:pt idx="74539">
                  <c:v>1.203000000000003</c:v>
                </c:pt>
                <c:pt idx="74540">
                  <c:v>1.2050000000000125</c:v>
                </c:pt>
                <c:pt idx="74541">
                  <c:v>1.2069999999999936</c:v>
                </c:pt>
                <c:pt idx="74542">
                  <c:v>1.2090000000000032</c:v>
                </c:pt>
                <c:pt idx="74543">
                  <c:v>1.2110000000000127</c:v>
                </c:pt>
                <c:pt idx="74544">
                  <c:v>1.2129999999999939</c:v>
                </c:pt>
                <c:pt idx="74545">
                  <c:v>1.2150000000000034</c:v>
                </c:pt>
                <c:pt idx="74546">
                  <c:v>1.217000000000013</c:v>
                </c:pt>
                <c:pt idx="74547">
                  <c:v>1.2189999999999941</c:v>
                </c:pt>
                <c:pt idx="74548">
                  <c:v>1.2210000000000036</c:v>
                </c:pt>
                <c:pt idx="74549">
                  <c:v>1.2230000000000132</c:v>
                </c:pt>
                <c:pt idx="74550">
                  <c:v>1.2249999999999943</c:v>
                </c:pt>
                <c:pt idx="74551">
                  <c:v>1.2270000000000039</c:v>
                </c:pt>
                <c:pt idx="74552">
                  <c:v>1.2290000000000134</c:v>
                </c:pt>
                <c:pt idx="74553">
                  <c:v>1.2309999999999945</c:v>
                </c:pt>
                <c:pt idx="74554">
                  <c:v>1.2330000000000041</c:v>
                </c:pt>
                <c:pt idx="74555">
                  <c:v>1.2350000000000136</c:v>
                </c:pt>
                <c:pt idx="74556">
                  <c:v>1.2369999999999948</c:v>
                </c:pt>
                <c:pt idx="74557">
                  <c:v>1.2390000000000043</c:v>
                </c:pt>
                <c:pt idx="74558">
                  <c:v>1.2410000000000139</c:v>
                </c:pt>
                <c:pt idx="74559">
                  <c:v>1.242999999999995</c:v>
                </c:pt>
                <c:pt idx="74560">
                  <c:v>1.2450000000000045</c:v>
                </c:pt>
                <c:pt idx="74561">
                  <c:v>1.2470000000000141</c:v>
                </c:pt>
                <c:pt idx="74562">
                  <c:v>1.2489999999999952</c:v>
                </c:pt>
                <c:pt idx="74563">
                  <c:v>1.2510000000000048</c:v>
                </c:pt>
                <c:pt idx="74564">
                  <c:v>1.2529999999999859</c:v>
                </c:pt>
                <c:pt idx="74565">
                  <c:v>1.2549999999999955</c:v>
                </c:pt>
                <c:pt idx="74566">
                  <c:v>1.257000000000005</c:v>
                </c:pt>
                <c:pt idx="74567">
                  <c:v>1.2589999999999861</c:v>
                </c:pt>
                <c:pt idx="74568">
                  <c:v>1.2609999999999957</c:v>
                </c:pt>
                <c:pt idx="74569">
                  <c:v>1.2630000000000052</c:v>
                </c:pt>
                <c:pt idx="74570">
                  <c:v>1.2649999999999864</c:v>
                </c:pt>
                <c:pt idx="74571">
                  <c:v>1.2669999999999959</c:v>
                </c:pt>
                <c:pt idx="74572">
                  <c:v>1.2690000000000055</c:v>
                </c:pt>
                <c:pt idx="74573">
                  <c:v>1.2709999999999866</c:v>
                </c:pt>
                <c:pt idx="74574">
                  <c:v>1.2729999999999961</c:v>
                </c:pt>
                <c:pt idx="74575">
                  <c:v>1.2750000000000057</c:v>
                </c:pt>
                <c:pt idx="74576">
                  <c:v>1.2769999999999868</c:v>
                </c:pt>
                <c:pt idx="74577">
                  <c:v>1.2789999999999964</c:v>
                </c:pt>
                <c:pt idx="74578">
                  <c:v>1.2810000000000059</c:v>
                </c:pt>
                <c:pt idx="74579">
                  <c:v>1.282999999999987</c:v>
                </c:pt>
                <c:pt idx="74580">
                  <c:v>1.2849999999999966</c:v>
                </c:pt>
                <c:pt idx="74581">
                  <c:v>1.2870000000000061</c:v>
                </c:pt>
                <c:pt idx="74582">
                  <c:v>1.2889999999999873</c:v>
                </c:pt>
                <c:pt idx="74583">
                  <c:v>1.2909999999999968</c:v>
                </c:pt>
                <c:pt idx="74584">
                  <c:v>1.2930000000000064</c:v>
                </c:pt>
                <c:pt idx="74585">
                  <c:v>1.2949999999999875</c:v>
                </c:pt>
                <c:pt idx="74586">
                  <c:v>1.296999999999997</c:v>
                </c:pt>
                <c:pt idx="74587">
                  <c:v>1.2990000000000066</c:v>
                </c:pt>
                <c:pt idx="74588">
                  <c:v>1.3009999999999877</c:v>
                </c:pt>
                <c:pt idx="74589">
                  <c:v>1.3029999999999973</c:v>
                </c:pt>
                <c:pt idx="74590">
                  <c:v>1.3050000000000068</c:v>
                </c:pt>
                <c:pt idx="74591">
                  <c:v>1.3069999999999879</c:v>
                </c:pt>
                <c:pt idx="74592">
                  <c:v>1.3089999999999975</c:v>
                </c:pt>
                <c:pt idx="74593">
                  <c:v>1.311000000000007</c:v>
                </c:pt>
                <c:pt idx="74594">
                  <c:v>1.3129999999999882</c:v>
                </c:pt>
                <c:pt idx="74595">
                  <c:v>1.3149999999999977</c:v>
                </c:pt>
                <c:pt idx="74596">
                  <c:v>1.3170000000000073</c:v>
                </c:pt>
                <c:pt idx="74597">
                  <c:v>1.3189999999999884</c:v>
                </c:pt>
                <c:pt idx="74598">
                  <c:v>1.320999999999998</c:v>
                </c:pt>
                <c:pt idx="74599">
                  <c:v>1.3230000000000075</c:v>
                </c:pt>
                <c:pt idx="74600">
                  <c:v>1.3249999999999886</c:v>
                </c:pt>
                <c:pt idx="74601">
                  <c:v>1.3269999999999982</c:v>
                </c:pt>
                <c:pt idx="74602">
                  <c:v>1.3290000000000077</c:v>
                </c:pt>
                <c:pt idx="74603">
                  <c:v>1.3309999999999889</c:v>
                </c:pt>
                <c:pt idx="74604">
                  <c:v>1.3329999999999984</c:v>
                </c:pt>
                <c:pt idx="74605">
                  <c:v>1.335000000000008</c:v>
                </c:pt>
                <c:pt idx="74606">
                  <c:v>1.3369999999999891</c:v>
                </c:pt>
                <c:pt idx="74607">
                  <c:v>1.3389999999999986</c:v>
                </c:pt>
                <c:pt idx="74608">
                  <c:v>1.3410000000000082</c:v>
                </c:pt>
                <c:pt idx="74609">
                  <c:v>1.3429999999999893</c:v>
                </c:pt>
                <c:pt idx="74610">
                  <c:v>1.3449999999999989</c:v>
                </c:pt>
                <c:pt idx="74611">
                  <c:v>1.3470000000000084</c:v>
                </c:pt>
                <c:pt idx="74612">
                  <c:v>1.3489999999999895</c:v>
                </c:pt>
                <c:pt idx="74613">
                  <c:v>1.3509999999999991</c:v>
                </c:pt>
                <c:pt idx="74614">
                  <c:v>1.3530000000000086</c:v>
                </c:pt>
                <c:pt idx="74615">
                  <c:v>1.3549999999999898</c:v>
                </c:pt>
                <c:pt idx="74616">
                  <c:v>1.3569999999999993</c:v>
                </c:pt>
                <c:pt idx="74617">
                  <c:v>1.3590000000000089</c:v>
                </c:pt>
                <c:pt idx="74618">
                  <c:v>1.36099999999999</c:v>
                </c:pt>
                <c:pt idx="74619">
                  <c:v>1.3629999999999995</c:v>
                </c:pt>
                <c:pt idx="74620">
                  <c:v>1.3650000000000091</c:v>
                </c:pt>
                <c:pt idx="74621">
                  <c:v>1.3669999999999902</c:v>
                </c:pt>
                <c:pt idx="74622">
                  <c:v>1.3689999999999998</c:v>
                </c:pt>
                <c:pt idx="74623">
                  <c:v>1.3710000000000093</c:v>
                </c:pt>
                <c:pt idx="74624">
                  <c:v>1.3729999999999905</c:v>
                </c:pt>
                <c:pt idx="74625">
                  <c:v>1.375</c:v>
                </c:pt>
                <c:pt idx="74626">
                  <c:v>1.3770000000000095</c:v>
                </c:pt>
                <c:pt idx="74627">
                  <c:v>1.3789999999999907</c:v>
                </c:pt>
                <c:pt idx="74628">
                  <c:v>1.3810000000000002</c:v>
                </c:pt>
                <c:pt idx="74629">
                  <c:v>1.3830000000000098</c:v>
                </c:pt>
                <c:pt idx="74630">
                  <c:v>1.3849999999999909</c:v>
                </c:pt>
                <c:pt idx="74631">
                  <c:v>1.3870000000000005</c:v>
                </c:pt>
                <c:pt idx="74632">
                  <c:v>1.38900000000001</c:v>
                </c:pt>
                <c:pt idx="74633">
                  <c:v>1.3909999999999911</c:v>
                </c:pt>
                <c:pt idx="74634">
                  <c:v>1.3930000000000007</c:v>
                </c:pt>
                <c:pt idx="74635">
                  <c:v>1.3950000000000102</c:v>
                </c:pt>
                <c:pt idx="74636">
                  <c:v>1.3969999999999914</c:v>
                </c:pt>
                <c:pt idx="74637">
                  <c:v>1.3990000000000009</c:v>
                </c:pt>
                <c:pt idx="74638">
                  <c:v>1.4010000000000105</c:v>
                </c:pt>
                <c:pt idx="74639">
                  <c:v>1.4029999999999916</c:v>
                </c:pt>
                <c:pt idx="74640">
                  <c:v>1.4050000000000011</c:v>
                </c:pt>
                <c:pt idx="74641">
                  <c:v>1.4070000000000107</c:v>
                </c:pt>
                <c:pt idx="74642">
                  <c:v>1.4089999999999918</c:v>
                </c:pt>
                <c:pt idx="74643">
                  <c:v>1.4110000000000014</c:v>
                </c:pt>
                <c:pt idx="74644">
                  <c:v>1.4130000000000109</c:v>
                </c:pt>
                <c:pt idx="74645">
                  <c:v>1.414999999999992</c:v>
                </c:pt>
                <c:pt idx="74646">
                  <c:v>1.4170000000000016</c:v>
                </c:pt>
                <c:pt idx="74647">
                  <c:v>1.4190000000000111</c:v>
                </c:pt>
                <c:pt idx="74648">
                  <c:v>1.4209999999999923</c:v>
                </c:pt>
                <c:pt idx="74649">
                  <c:v>1.4230000000000018</c:v>
                </c:pt>
                <c:pt idx="74650">
                  <c:v>1.4250000000000114</c:v>
                </c:pt>
                <c:pt idx="74651">
                  <c:v>1.4269999999999925</c:v>
                </c:pt>
                <c:pt idx="74652">
                  <c:v>1.429000000000002</c:v>
                </c:pt>
                <c:pt idx="74653">
                  <c:v>1.4310000000000116</c:v>
                </c:pt>
                <c:pt idx="74654">
                  <c:v>1.4329999999999927</c:v>
                </c:pt>
                <c:pt idx="74655">
                  <c:v>1.4350000000000023</c:v>
                </c:pt>
                <c:pt idx="74656">
                  <c:v>1.4370000000000118</c:v>
                </c:pt>
                <c:pt idx="74657">
                  <c:v>1.438999999999993</c:v>
                </c:pt>
                <c:pt idx="74658">
                  <c:v>1.4410000000000025</c:v>
                </c:pt>
                <c:pt idx="74659">
                  <c:v>1.4430000000000121</c:v>
                </c:pt>
                <c:pt idx="74660">
                  <c:v>1.4449999999999932</c:v>
                </c:pt>
                <c:pt idx="74661">
                  <c:v>1.4470000000000027</c:v>
                </c:pt>
                <c:pt idx="74662">
                  <c:v>1.4490000000000123</c:v>
                </c:pt>
                <c:pt idx="74663">
                  <c:v>1.4509999999999934</c:v>
                </c:pt>
                <c:pt idx="74664">
                  <c:v>1.453000000000003</c:v>
                </c:pt>
                <c:pt idx="74665">
                  <c:v>1.4550000000000125</c:v>
                </c:pt>
                <c:pt idx="74666">
                  <c:v>1.4569999999999936</c:v>
                </c:pt>
                <c:pt idx="74667">
                  <c:v>1.4590000000000032</c:v>
                </c:pt>
                <c:pt idx="74668">
                  <c:v>1.4610000000000127</c:v>
                </c:pt>
                <c:pt idx="74669">
                  <c:v>1.4629999999999939</c:v>
                </c:pt>
                <c:pt idx="74670">
                  <c:v>1.4650000000000034</c:v>
                </c:pt>
                <c:pt idx="74671">
                  <c:v>1.467000000000013</c:v>
                </c:pt>
                <c:pt idx="74672">
                  <c:v>1.4689999999999941</c:v>
                </c:pt>
                <c:pt idx="74673">
                  <c:v>1.4710000000000036</c:v>
                </c:pt>
                <c:pt idx="74674">
                  <c:v>1.4730000000000132</c:v>
                </c:pt>
                <c:pt idx="74675">
                  <c:v>1.4749999999999943</c:v>
                </c:pt>
                <c:pt idx="74676">
                  <c:v>1.4770000000000039</c:v>
                </c:pt>
                <c:pt idx="74677">
                  <c:v>1.4790000000000134</c:v>
                </c:pt>
                <c:pt idx="74678">
                  <c:v>1.4809999999999945</c:v>
                </c:pt>
                <c:pt idx="74679">
                  <c:v>1.4830000000000041</c:v>
                </c:pt>
                <c:pt idx="74680">
                  <c:v>1.4850000000000136</c:v>
                </c:pt>
                <c:pt idx="74681">
                  <c:v>1.4869999999999948</c:v>
                </c:pt>
                <c:pt idx="74682">
                  <c:v>1.4890000000000043</c:v>
                </c:pt>
                <c:pt idx="74683">
                  <c:v>1.4910000000000139</c:v>
                </c:pt>
                <c:pt idx="74684">
                  <c:v>1.492999999999995</c:v>
                </c:pt>
                <c:pt idx="74685">
                  <c:v>1.4950000000000045</c:v>
                </c:pt>
                <c:pt idx="74686">
                  <c:v>1.4970000000000141</c:v>
                </c:pt>
                <c:pt idx="74687">
                  <c:v>1.4989999999999952</c:v>
                </c:pt>
                <c:pt idx="74688">
                  <c:v>1.5010000000000048</c:v>
                </c:pt>
                <c:pt idx="74689">
                  <c:v>1.5029999999999859</c:v>
                </c:pt>
                <c:pt idx="74690">
                  <c:v>1.5049999999999955</c:v>
                </c:pt>
                <c:pt idx="74691">
                  <c:v>1.507000000000005</c:v>
                </c:pt>
                <c:pt idx="74692">
                  <c:v>1.5089999999999861</c:v>
                </c:pt>
                <c:pt idx="74693">
                  <c:v>1.5109999999999957</c:v>
                </c:pt>
                <c:pt idx="74694">
                  <c:v>1.5130000000000052</c:v>
                </c:pt>
                <c:pt idx="74695">
                  <c:v>1.5149999999999864</c:v>
                </c:pt>
                <c:pt idx="74696">
                  <c:v>1.5169999999999959</c:v>
                </c:pt>
                <c:pt idx="74697">
                  <c:v>1.5190000000000055</c:v>
                </c:pt>
                <c:pt idx="74698">
                  <c:v>1.5209999999999866</c:v>
                </c:pt>
                <c:pt idx="74699">
                  <c:v>1.5229999999999961</c:v>
                </c:pt>
                <c:pt idx="74700">
                  <c:v>1.5250000000000057</c:v>
                </c:pt>
                <c:pt idx="74701">
                  <c:v>1.5269999999999868</c:v>
                </c:pt>
                <c:pt idx="74702">
                  <c:v>1.5289999999999964</c:v>
                </c:pt>
                <c:pt idx="74703">
                  <c:v>1.5310000000000059</c:v>
                </c:pt>
                <c:pt idx="74704">
                  <c:v>1.532999999999987</c:v>
                </c:pt>
                <c:pt idx="74705">
                  <c:v>1.5349999999999966</c:v>
                </c:pt>
                <c:pt idx="74706">
                  <c:v>1.5370000000000061</c:v>
                </c:pt>
                <c:pt idx="74707">
                  <c:v>1.5389999999999873</c:v>
                </c:pt>
                <c:pt idx="74708">
                  <c:v>1.5409999999999968</c:v>
                </c:pt>
                <c:pt idx="74709">
                  <c:v>1.5430000000000064</c:v>
                </c:pt>
                <c:pt idx="74710">
                  <c:v>1.5449999999999875</c:v>
                </c:pt>
                <c:pt idx="74711">
                  <c:v>1.546999999999997</c:v>
                </c:pt>
                <c:pt idx="74712">
                  <c:v>1.5490000000000066</c:v>
                </c:pt>
                <c:pt idx="74713">
                  <c:v>1.5509999999999877</c:v>
                </c:pt>
                <c:pt idx="74714">
                  <c:v>1.5529999999999973</c:v>
                </c:pt>
                <c:pt idx="74715">
                  <c:v>1.5550000000000068</c:v>
                </c:pt>
                <c:pt idx="74716">
                  <c:v>1.5569999999999879</c:v>
                </c:pt>
                <c:pt idx="74717">
                  <c:v>1.5589999999999975</c:v>
                </c:pt>
                <c:pt idx="74718">
                  <c:v>1.561000000000007</c:v>
                </c:pt>
                <c:pt idx="74719">
                  <c:v>1.5629999999999882</c:v>
                </c:pt>
                <c:pt idx="74720">
                  <c:v>1.5649999999999977</c:v>
                </c:pt>
                <c:pt idx="74721">
                  <c:v>1.5670000000000073</c:v>
                </c:pt>
                <c:pt idx="74722">
                  <c:v>1.5689999999999884</c:v>
                </c:pt>
                <c:pt idx="74723">
                  <c:v>1.570999999999998</c:v>
                </c:pt>
                <c:pt idx="74724">
                  <c:v>1.5730000000000075</c:v>
                </c:pt>
                <c:pt idx="74725">
                  <c:v>1.5749999999999886</c:v>
                </c:pt>
                <c:pt idx="74726">
                  <c:v>1.5769999999999982</c:v>
                </c:pt>
                <c:pt idx="74727">
                  <c:v>1.5790000000000077</c:v>
                </c:pt>
                <c:pt idx="74728">
                  <c:v>1.5809999999999889</c:v>
                </c:pt>
                <c:pt idx="74729">
                  <c:v>1.5829999999999984</c:v>
                </c:pt>
                <c:pt idx="74730">
                  <c:v>1.585000000000008</c:v>
                </c:pt>
                <c:pt idx="74731">
                  <c:v>1.5869999999999891</c:v>
                </c:pt>
                <c:pt idx="74732">
                  <c:v>1.5889999999999986</c:v>
                </c:pt>
                <c:pt idx="74733">
                  <c:v>1.5910000000000082</c:v>
                </c:pt>
                <c:pt idx="74734">
                  <c:v>1.5929999999999893</c:v>
                </c:pt>
                <c:pt idx="74735">
                  <c:v>1.5949999999999989</c:v>
                </c:pt>
                <c:pt idx="74736">
                  <c:v>1.5970000000000084</c:v>
                </c:pt>
                <c:pt idx="74737">
                  <c:v>1.5989999999999895</c:v>
                </c:pt>
                <c:pt idx="74738">
                  <c:v>1.6009999999999991</c:v>
                </c:pt>
                <c:pt idx="74739">
                  <c:v>1.6030000000000086</c:v>
                </c:pt>
                <c:pt idx="74740">
                  <c:v>1.6049999999999898</c:v>
                </c:pt>
                <c:pt idx="74741">
                  <c:v>1.6069999999999993</c:v>
                </c:pt>
                <c:pt idx="74742">
                  <c:v>1.6090000000000089</c:v>
                </c:pt>
                <c:pt idx="74743">
                  <c:v>1.61099999999999</c:v>
                </c:pt>
                <c:pt idx="74744">
                  <c:v>1.6129999999999995</c:v>
                </c:pt>
                <c:pt idx="74745">
                  <c:v>1.6150000000000091</c:v>
                </c:pt>
                <c:pt idx="74746">
                  <c:v>1.6169999999999902</c:v>
                </c:pt>
                <c:pt idx="74747">
                  <c:v>1.6189999999999998</c:v>
                </c:pt>
                <c:pt idx="74748">
                  <c:v>1.6210000000000093</c:v>
                </c:pt>
                <c:pt idx="74749">
                  <c:v>1.6229999999999905</c:v>
                </c:pt>
                <c:pt idx="74750">
                  <c:v>1.625</c:v>
                </c:pt>
                <c:pt idx="74751">
                  <c:v>1.6270000000000095</c:v>
                </c:pt>
                <c:pt idx="74752">
                  <c:v>1.6289999999999907</c:v>
                </c:pt>
                <c:pt idx="74753">
                  <c:v>1.6310000000000002</c:v>
                </c:pt>
                <c:pt idx="74754">
                  <c:v>1.6330000000000098</c:v>
                </c:pt>
                <c:pt idx="74755">
                  <c:v>1.6349999999999909</c:v>
                </c:pt>
                <c:pt idx="74756">
                  <c:v>1.6370000000000005</c:v>
                </c:pt>
                <c:pt idx="74757">
                  <c:v>1.63900000000001</c:v>
                </c:pt>
                <c:pt idx="74758">
                  <c:v>1.6409999999999911</c:v>
                </c:pt>
                <c:pt idx="74759">
                  <c:v>1.6430000000000007</c:v>
                </c:pt>
                <c:pt idx="74760">
                  <c:v>1.6450000000000102</c:v>
                </c:pt>
                <c:pt idx="74761">
                  <c:v>1.6469999999999914</c:v>
                </c:pt>
                <c:pt idx="74762">
                  <c:v>1.6490000000000009</c:v>
                </c:pt>
                <c:pt idx="74763">
                  <c:v>1.6510000000000105</c:v>
                </c:pt>
                <c:pt idx="74764">
                  <c:v>1.6529999999999916</c:v>
                </c:pt>
                <c:pt idx="74765">
                  <c:v>1.6550000000000011</c:v>
                </c:pt>
                <c:pt idx="74766">
                  <c:v>1.6570000000000107</c:v>
                </c:pt>
                <c:pt idx="74767">
                  <c:v>1.6589999999999918</c:v>
                </c:pt>
                <c:pt idx="74768">
                  <c:v>1.6610000000000014</c:v>
                </c:pt>
                <c:pt idx="74769">
                  <c:v>1.6630000000000109</c:v>
                </c:pt>
                <c:pt idx="74770">
                  <c:v>1.664999999999992</c:v>
                </c:pt>
                <c:pt idx="74771">
                  <c:v>1.6670000000000016</c:v>
                </c:pt>
                <c:pt idx="74772">
                  <c:v>1.6690000000000111</c:v>
                </c:pt>
                <c:pt idx="74773">
                  <c:v>1.6709999999999923</c:v>
                </c:pt>
                <c:pt idx="74774">
                  <c:v>1.6730000000000018</c:v>
                </c:pt>
                <c:pt idx="74775">
                  <c:v>1.6750000000000114</c:v>
                </c:pt>
                <c:pt idx="74776">
                  <c:v>1.6769999999999925</c:v>
                </c:pt>
                <c:pt idx="74777">
                  <c:v>1.679000000000002</c:v>
                </c:pt>
                <c:pt idx="74778">
                  <c:v>1.6810000000000116</c:v>
                </c:pt>
                <c:pt idx="74779">
                  <c:v>1.6829999999999927</c:v>
                </c:pt>
                <c:pt idx="74780">
                  <c:v>1.6850000000000023</c:v>
                </c:pt>
                <c:pt idx="74781">
                  <c:v>1.6870000000000118</c:v>
                </c:pt>
                <c:pt idx="74782">
                  <c:v>1.688999999999993</c:v>
                </c:pt>
                <c:pt idx="74783">
                  <c:v>1.6910000000000025</c:v>
                </c:pt>
                <c:pt idx="74784">
                  <c:v>1.6930000000000121</c:v>
                </c:pt>
                <c:pt idx="74785">
                  <c:v>1.6949999999999932</c:v>
                </c:pt>
                <c:pt idx="74786">
                  <c:v>1.6970000000000027</c:v>
                </c:pt>
                <c:pt idx="74787">
                  <c:v>1.6990000000000123</c:v>
                </c:pt>
                <c:pt idx="74788">
                  <c:v>1.7009999999999934</c:v>
                </c:pt>
                <c:pt idx="74789">
                  <c:v>1.703000000000003</c:v>
                </c:pt>
                <c:pt idx="74790">
                  <c:v>1.7050000000000125</c:v>
                </c:pt>
                <c:pt idx="74791">
                  <c:v>1.7069999999999936</c:v>
                </c:pt>
                <c:pt idx="74792">
                  <c:v>1.7090000000000032</c:v>
                </c:pt>
                <c:pt idx="74793">
                  <c:v>1.7110000000000127</c:v>
                </c:pt>
                <c:pt idx="74794">
                  <c:v>1.7129999999999939</c:v>
                </c:pt>
                <c:pt idx="74795">
                  <c:v>1.7150000000000034</c:v>
                </c:pt>
                <c:pt idx="74796">
                  <c:v>1.717000000000013</c:v>
                </c:pt>
                <c:pt idx="74797">
                  <c:v>1.7189999999999941</c:v>
                </c:pt>
                <c:pt idx="74798">
                  <c:v>1.7210000000000036</c:v>
                </c:pt>
                <c:pt idx="74799">
                  <c:v>1.7230000000000132</c:v>
                </c:pt>
                <c:pt idx="74800">
                  <c:v>1.7249999999999943</c:v>
                </c:pt>
                <c:pt idx="74801">
                  <c:v>1.7270000000000039</c:v>
                </c:pt>
                <c:pt idx="74802">
                  <c:v>1.7290000000000134</c:v>
                </c:pt>
                <c:pt idx="74803">
                  <c:v>1.7309999999999945</c:v>
                </c:pt>
                <c:pt idx="74804">
                  <c:v>1.7330000000000041</c:v>
                </c:pt>
                <c:pt idx="74805">
                  <c:v>1.7350000000000136</c:v>
                </c:pt>
                <c:pt idx="74806">
                  <c:v>1.7369999999999948</c:v>
                </c:pt>
                <c:pt idx="74807">
                  <c:v>1.7390000000000043</c:v>
                </c:pt>
                <c:pt idx="74808">
                  <c:v>1.7410000000000139</c:v>
                </c:pt>
                <c:pt idx="74809">
                  <c:v>1.742999999999995</c:v>
                </c:pt>
                <c:pt idx="74810">
                  <c:v>1.7450000000000045</c:v>
                </c:pt>
                <c:pt idx="74811">
                  <c:v>1.7470000000000141</c:v>
                </c:pt>
                <c:pt idx="74812">
                  <c:v>1.7489999999999952</c:v>
                </c:pt>
                <c:pt idx="74813">
                  <c:v>1.7510000000000048</c:v>
                </c:pt>
                <c:pt idx="74814">
                  <c:v>1.7529999999999859</c:v>
                </c:pt>
                <c:pt idx="74815">
                  <c:v>1.7549999999999955</c:v>
                </c:pt>
                <c:pt idx="74816">
                  <c:v>1.757000000000005</c:v>
                </c:pt>
                <c:pt idx="74817">
                  <c:v>1.7589999999999861</c:v>
                </c:pt>
                <c:pt idx="74818">
                  <c:v>1.7609999999999957</c:v>
                </c:pt>
                <c:pt idx="74819">
                  <c:v>1.7630000000000052</c:v>
                </c:pt>
                <c:pt idx="74820">
                  <c:v>1.7649999999999864</c:v>
                </c:pt>
                <c:pt idx="74821">
                  <c:v>1.7669999999999959</c:v>
                </c:pt>
                <c:pt idx="74822">
                  <c:v>1.7690000000000055</c:v>
                </c:pt>
                <c:pt idx="74823">
                  <c:v>1.7709999999999866</c:v>
                </c:pt>
                <c:pt idx="74824">
                  <c:v>1.7729999999999961</c:v>
                </c:pt>
                <c:pt idx="74825">
                  <c:v>1.7750000000000057</c:v>
                </c:pt>
                <c:pt idx="74826">
                  <c:v>1.7769999999999868</c:v>
                </c:pt>
                <c:pt idx="74827">
                  <c:v>1.7789999999999964</c:v>
                </c:pt>
                <c:pt idx="74828">
                  <c:v>1.7810000000000059</c:v>
                </c:pt>
                <c:pt idx="74829">
                  <c:v>1.782999999999987</c:v>
                </c:pt>
                <c:pt idx="74830">
                  <c:v>1.7849999999999966</c:v>
                </c:pt>
                <c:pt idx="74831">
                  <c:v>1.7870000000000061</c:v>
                </c:pt>
                <c:pt idx="74832">
                  <c:v>1.7889999999999873</c:v>
                </c:pt>
                <c:pt idx="74833">
                  <c:v>1.7909999999999968</c:v>
                </c:pt>
                <c:pt idx="74834">
                  <c:v>1.7930000000000064</c:v>
                </c:pt>
                <c:pt idx="74835">
                  <c:v>1.7949999999999875</c:v>
                </c:pt>
                <c:pt idx="74836">
                  <c:v>1.796999999999997</c:v>
                </c:pt>
                <c:pt idx="74837">
                  <c:v>1.7990000000000066</c:v>
                </c:pt>
                <c:pt idx="74838">
                  <c:v>1.8009999999999877</c:v>
                </c:pt>
                <c:pt idx="74839">
                  <c:v>1.8029999999999973</c:v>
                </c:pt>
                <c:pt idx="74840">
                  <c:v>1.8050000000000068</c:v>
                </c:pt>
                <c:pt idx="74841">
                  <c:v>1.8069999999999879</c:v>
                </c:pt>
                <c:pt idx="74842">
                  <c:v>1.8089999999999975</c:v>
                </c:pt>
                <c:pt idx="74843">
                  <c:v>1.811000000000007</c:v>
                </c:pt>
                <c:pt idx="74844">
                  <c:v>1.8129999999999882</c:v>
                </c:pt>
                <c:pt idx="74845">
                  <c:v>1.8149999999999977</c:v>
                </c:pt>
                <c:pt idx="74846">
                  <c:v>1.8170000000000073</c:v>
                </c:pt>
                <c:pt idx="74847">
                  <c:v>1.8189999999999884</c:v>
                </c:pt>
                <c:pt idx="74848">
                  <c:v>1.820999999999998</c:v>
                </c:pt>
                <c:pt idx="74849">
                  <c:v>1.8230000000000075</c:v>
                </c:pt>
                <c:pt idx="74850">
                  <c:v>1.8249999999999886</c:v>
                </c:pt>
                <c:pt idx="74851">
                  <c:v>1.8269999999999982</c:v>
                </c:pt>
                <c:pt idx="74852">
                  <c:v>1.8290000000000077</c:v>
                </c:pt>
                <c:pt idx="74853">
                  <c:v>1.8309999999999889</c:v>
                </c:pt>
                <c:pt idx="74854">
                  <c:v>1.8329999999999984</c:v>
                </c:pt>
                <c:pt idx="74855">
                  <c:v>1.835000000000008</c:v>
                </c:pt>
                <c:pt idx="74856">
                  <c:v>1.8369999999999891</c:v>
                </c:pt>
                <c:pt idx="74857">
                  <c:v>1.8389999999999986</c:v>
                </c:pt>
                <c:pt idx="74858">
                  <c:v>1.8410000000000082</c:v>
                </c:pt>
                <c:pt idx="74859">
                  <c:v>1.8429999999999893</c:v>
                </c:pt>
                <c:pt idx="74860">
                  <c:v>1.8449999999999989</c:v>
                </c:pt>
                <c:pt idx="74861">
                  <c:v>1.8470000000000084</c:v>
                </c:pt>
                <c:pt idx="74862">
                  <c:v>1.8489999999999895</c:v>
                </c:pt>
                <c:pt idx="74863">
                  <c:v>1.8509999999999991</c:v>
                </c:pt>
                <c:pt idx="74864">
                  <c:v>1.8530000000000086</c:v>
                </c:pt>
                <c:pt idx="74865">
                  <c:v>1.8549999999999898</c:v>
                </c:pt>
                <c:pt idx="74866">
                  <c:v>1.8569999999999993</c:v>
                </c:pt>
                <c:pt idx="74867">
                  <c:v>1.8590000000000089</c:v>
                </c:pt>
                <c:pt idx="74868">
                  <c:v>1.86099999999999</c:v>
                </c:pt>
                <c:pt idx="74869">
                  <c:v>1.8629999999999995</c:v>
                </c:pt>
                <c:pt idx="74870">
                  <c:v>1.8650000000000091</c:v>
                </c:pt>
                <c:pt idx="74871">
                  <c:v>1.8669999999999902</c:v>
                </c:pt>
                <c:pt idx="74872">
                  <c:v>1.8689999999999998</c:v>
                </c:pt>
                <c:pt idx="74873">
                  <c:v>1.8710000000000093</c:v>
                </c:pt>
                <c:pt idx="74874">
                  <c:v>1.8729999999999905</c:v>
                </c:pt>
                <c:pt idx="74875">
                  <c:v>1.875</c:v>
                </c:pt>
                <c:pt idx="74876">
                  <c:v>1.8770000000000095</c:v>
                </c:pt>
                <c:pt idx="74877">
                  <c:v>1.8789999999999907</c:v>
                </c:pt>
                <c:pt idx="74878">
                  <c:v>1.8810000000000002</c:v>
                </c:pt>
                <c:pt idx="74879">
                  <c:v>1.8830000000000098</c:v>
                </c:pt>
                <c:pt idx="74880">
                  <c:v>1.8849999999999909</c:v>
                </c:pt>
                <c:pt idx="74881">
                  <c:v>1.8870000000000005</c:v>
                </c:pt>
                <c:pt idx="74882">
                  <c:v>1.88900000000001</c:v>
                </c:pt>
                <c:pt idx="74883">
                  <c:v>1.8909999999999911</c:v>
                </c:pt>
                <c:pt idx="74884">
                  <c:v>1.8930000000000007</c:v>
                </c:pt>
                <c:pt idx="74885">
                  <c:v>1.8950000000000102</c:v>
                </c:pt>
                <c:pt idx="74886">
                  <c:v>1.8969999999999914</c:v>
                </c:pt>
                <c:pt idx="74887">
                  <c:v>1.8990000000000009</c:v>
                </c:pt>
                <c:pt idx="74888">
                  <c:v>1.9010000000000105</c:v>
                </c:pt>
                <c:pt idx="74889">
                  <c:v>1.9029999999999916</c:v>
                </c:pt>
                <c:pt idx="74890">
                  <c:v>1.9050000000000011</c:v>
                </c:pt>
                <c:pt idx="74891">
                  <c:v>1.9070000000000107</c:v>
                </c:pt>
                <c:pt idx="74892">
                  <c:v>1.9089999999999918</c:v>
                </c:pt>
                <c:pt idx="74893">
                  <c:v>1.9110000000000014</c:v>
                </c:pt>
                <c:pt idx="74894">
                  <c:v>1.9130000000000109</c:v>
                </c:pt>
                <c:pt idx="74895">
                  <c:v>1.914999999999992</c:v>
                </c:pt>
                <c:pt idx="74896">
                  <c:v>1.9170000000000016</c:v>
                </c:pt>
                <c:pt idx="74897">
                  <c:v>1.9190000000000111</c:v>
                </c:pt>
                <c:pt idx="74898">
                  <c:v>1.9209999999999923</c:v>
                </c:pt>
                <c:pt idx="74899">
                  <c:v>1.9230000000000018</c:v>
                </c:pt>
                <c:pt idx="74900">
                  <c:v>1.9250000000000114</c:v>
                </c:pt>
                <c:pt idx="74901">
                  <c:v>1.9269999999999925</c:v>
                </c:pt>
                <c:pt idx="74902">
                  <c:v>1.929000000000002</c:v>
                </c:pt>
                <c:pt idx="74903">
                  <c:v>1.9310000000000116</c:v>
                </c:pt>
                <c:pt idx="74904">
                  <c:v>1.9329999999999927</c:v>
                </c:pt>
                <c:pt idx="74905">
                  <c:v>1.9350000000000023</c:v>
                </c:pt>
                <c:pt idx="74906">
                  <c:v>1.9370000000000118</c:v>
                </c:pt>
                <c:pt idx="74907">
                  <c:v>1.938999999999993</c:v>
                </c:pt>
                <c:pt idx="74908">
                  <c:v>1.9410000000000025</c:v>
                </c:pt>
                <c:pt idx="74909">
                  <c:v>1.9430000000000121</c:v>
                </c:pt>
                <c:pt idx="74910">
                  <c:v>1.9449999999999932</c:v>
                </c:pt>
                <c:pt idx="74911">
                  <c:v>1.9470000000000027</c:v>
                </c:pt>
                <c:pt idx="74912">
                  <c:v>1.9490000000000123</c:v>
                </c:pt>
                <c:pt idx="74913">
                  <c:v>1.9509999999999934</c:v>
                </c:pt>
                <c:pt idx="74914">
                  <c:v>1.953000000000003</c:v>
                </c:pt>
                <c:pt idx="74915">
                  <c:v>1.9550000000000125</c:v>
                </c:pt>
                <c:pt idx="74916">
                  <c:v>1.9569999999999936</c:v>
                </c:pt>
                <c:pt idx="74917">
                  <c:v>1.9590000000000032</c:v>
                </c:pt>
                <c:pt idx="74918">
                  <c:v>1.9610000000000127</c:v>
                </c:pt>
                <c:pt idx="74919">
                  <c:v>1.9629999999999939</c:v>
                </c:pt>
                <c:pt idx="74920">
                  <c:v>1.9650000000000034</c:v>
                </c:pt>
                <c:pt idx="74921">
                  <c:v>1.967000000000013</c:v>
                </c:pt>
                <c:pt idx="74922">
                  <c:v>1.9689999999999941</c:v>
                </c:pt>
                <c:pt idx="74923">
                  <c:v>1.9710000000000036</c:v>
                </c:pt>
                <c:pt idx="74924">
                  <c:v>1.9730000000000132</c:v>
                </c:pt>
                <c:pt idx="74925">
                  <c:v>1.9749999999999943</c:v>
                </c:pt>
                <c:pt idx="74926">
                  <c:v>1.9770000000000039</c:v>
                </c:pt>
                <c:pt idx="74927">
                  <c:v>1.9790000000000134</c:v>
                </c:pt>
                <c:pt idx="74928">
                  <c:v>1.9809999999999945</c:v>
                </c:pt>
                <c:pt idx="74929">
                  <c:v>1.9830000000000041</c:v>
                </c:pt>
                <c:pt idx="74930">
                  <c:v>1.9850000000000136</c:v>
                </c:pt>
                <c:pt idx="74931">
                  <c:v>1.9869999999999948</c:v>
                </c:pt>
                <c:pt idx="74932">
                  <c:v>1.9890000000000043</c:v>
                </c:pt>
                <c:pt idx="74933">
                  <c:v>1.9910000000000139</c:v>
                </c:pt>
                <c:pt idx="74934">
                  <c:v>1.992999999999995</c:v>
                </c:pt>
                <c:pt idx="74935">
                  <c:v>1.9950000000000045</c:v>
                </c:pt>
                <c:pt idx="74936">
                  <c:v>1.9970000000000141</c:v>
                </c:pt>
                <c:pt idx="74937">
                  <c:v>1.9989999999999952</c:v>
                </c:pt>
                <c:pt idx="74938">
                  <c:v>2.0010000000000048</c:v>
                </c:pt>
                <c:pt idx="74939">
                  <c:v>2.0029999999999859</c:v>
                </c:pt>
                <c:pt idx="74940">
                  <c:v>2.0049999999999955</c:v>
                </c:pt>
                <c:pt idx="74941">
                  <c:v>2.007000000000005</c:v>
                </c:pt>
                <c:pt idx="74942">
                  <c:v>2.0089999999999861</c:v>
                </c:pt>
                <c:pt idx="74943">
                  <c:v>2.0109999999999957</c:v>
                </c:pt>
                <c:pt idx="74944">
                  <c:v>2.0130000000000052</c:v>
                </c:pt>
                <c:pt idx="74945">
                  <c:v>2.0149999999999864</c:v>
                </c:pt>
                <c:pt idx="74946">
                  <c:v>2.0169999999999959</c:v>
                </c:pt>
                <c:pt idx="74947">
                  <c:v>2.0190000000000055</c:v>
                </c:pt>
                <c:pt idx="74948">
                  <c:v>2.0209999999999866</c:v>
                </c:pt>
                <c:pt idx="74949">
                  <c:v>2.0229999999999961</c:v>
                </c:pt>
                <c:pt idx="74950">
                  <c:v>2.0250000000000057</c:v>
                </c:pt>
                <c:pt idx="74951">
                  <c:v>2.0269999999999868</c:v>
                </c:pt>
                <c:pt idx="74952">
                  <c:v>2.0289999999999964</c:v>
                </c:pt>
                <c:pt idx="74953">
                  <c:v>2.0310000000000059</c:v>
                </c:pt>
                <c:pt idx="74954">
                  <c:v>2.032999999999987</c:v>
                </c:pt>
                <c:pt idx="74955">
                  <c:v>2.0349999999999966</c:v>
                </c:pt>
                <c:pt idx="74956">
                  <c:v>2.0370000000000061</c:v>
                </c:pt>
                <c:pt idx="74957">
                  <c:v>2.0389999999999873</c:v>
                </c:pt>
                <c:pt idx="74958">
                  <c:v>2.0409999999999968</c:v>
                </c:pt>
                <c:pt idx="74959">
                  <c:v>2.0430000000000064</c:v>
                </c:pt>
                <c:pt idx="74960">
                  <c:v>2.0449999999999875</c:v>
                </c:pt>
                <c:pt idx="74961">
                  <c:v>2.046999999999997</c:v>
                </c:pt>
                <c:pt idx="74962">
                  <c:v>2.0490000000000066</c:v>
                </c:pt>
                <c:pt idx="74963">
                  <c:v>2.0509999999999877</c:v>
                </c:pt>
                <c:pt idx="74964">
                  <c:v>2.0529999999999973</c:v>
                </c:pt>
                <c:pt idx="74965">
                  <c:v>2.0550000000000068</c:v>
                </c:pt>
                <c:pt idx="74966">
                  <c:v>2.0569999999999879</c:v>
                </c:pt>
                <c:pt idx="74967">
                  <c:v>2.0589999999999975</c:v>
                </c:pt>
                <c:pt idx="74968">
                  <c:v>2.061000000000007</c:v>
                </c:pt>
                <c:pt idx="74969">
                  <c:v>2.0629999999999882</c:v>
                </c:pt>
                <c:pt idx="74970">
                  <c:v>2.0649999999999977</c:v>
                </c:pt>
                <c:pt idx="74971">
                  <c:v>2.0670000000000073</c:v>
                </c:pt>
                <c:pt idx="74972">
                  <c:v>2.0689999999999884</c:v>
                </c:pt>
                <c:pt idx="74973">
                  <c:v>2.070999999999998</c:v>
                </c:pt>
                <c:pt idx="74974">
                  <c:v>2.0730000000000075</c:v>
                </c:pt>
                <c:pt idx="74975">
                  <c:v>2.0749999999999886</c:v>
                </c:pt>
                <c:pt idx="74976">
                  <c:v>2.0769999999999982</c:v>
                </c:pt>
                <c:pt idx="74977">
                  <c:v>2.0790000000000077</c:v>
                </c:pt>
                <c:pt idx="74978">
                  <c:v>2.0809999999999889</c:v>
                </c:pt>
                <c:pt idx="74979">
                  <c:v>2.0829999999999984</c:v>
                </c:pt>
                <c:pt idx="74980">
                  <c:v>2.085000000000008</c:v>
                </c:pt>
                <c:pt idx="74981">
                  <c:v>2.0869999999999891</c:v>
                </c:pt>
                <c:pt idx="74982">
                  <c:v>2.0889999999999986</c:v>
                </c:pt>
                <c:pt idx="74983">
                  <c:v>2.0910000000000082</c:v>
                </c:pt>
                <c:pt idx="74984">
                  <c:v>2.0929999999999893</c:v>
                </c:pt>
                <c:pt idx="74985">
                  <c:v>2.0949999999999989</c:v>
                </c:pt>
                <c:pt idx="74986">
                  <c:v>2.0970000000000084</c:v>
                </c:pt>
                <c:pt idx="74987">
                  <c:v>2.0989999999999895</c:v>
                </c:pt>
                <c:pt idx="74988">
                  <c:v>2.1009999999999991</c:v>
                </c:pt>
                <c:pt idx="74989">
                  <c:v>2.1030000000000086</c:v>
                </c:pt>
                <c:pt idx="74990">
                  <c:v>2.1049999999999898</c:v>
                </c:pt>
                <c:pt idx="74991">
                  <c:v>2.1069999999999993</c:v>
                </c:pt>
                <c:pt idx="74992">
                  <c:v>2.1090000000000089</c:v>
                </c:pt>
                <c:pt idx="74993">
                  <c:v>2.11099999999999</c:v>
                </c:pt>
                <c:pt idx="74994">
                  <c:v>2.1129999999999995</c:v>
                </c:pt>
                <c:pt idx="74995">
                  <c:v>2.1150000000000091</c:v>
                </c:pt>
                <c:pt idx="74996">
                  <c:v>2.1169999999999902</c:v>
                </c:pt>
                <c:pt idx="74997">
                  <c:v>2.1189999999999998</c:v>
                </c:pt>
                <c:pt idx="74998">
                  <c:v>2.1210000000000093</c:v>
                </c:pt>
                <c:pt idx="74999">
                  <c:v>2.1229999999999905</c:v>
                </c:pt>
                <c:pt idx="75000">
                  <c:v>2.125</c:v>
                </c:pt>
                <c:pt idx="75001">
                  <c:v>2.1270000000000095</c:v>
                </c:pt>
                <c:pt idx="75002">
                  <c:v>2.1289999999999907</c:v>
                </c:pt>
                <c:pt idx="75003">
                  <c:v>2.1310000000000002</c:v>
                </c:pt>
                <c:pt idx="75004">
                  <c:v>2.1330000000000098</c:v>
                </c:pt>
                <c:pt idx="75005">
                  <c:v>2.1349999999999909</c:v>
                </c:pt>
                <c:pt idx="75006">
                  <c:v>2.1370000000000005</c:v>
                </c:pt>
                <c:pt idx="75007">
                  <c:v>2.13900000000001</c:v>
                </c:pt>
                <c:pt idx="75008">
                  <c:v>2.1409999999999911</c:v>
                </c:pt>
                <c:pt idx="75009">
                  <c:v>2.1430000000000007</c:v>
                </c:pt>
                <c:pt idx="75010">
                  <c:v>2.1450000000000102</c:v>
                </c:pt>
                <c:pt idx="75011">
                  <c:v>2.1469999999999914</c:v>
                </c:pt>
                <c:pt idx="75012">
                  <c:v>2.1490000000000009</c:v>
                </c:pt>
                <c:pt idx="75013">
                  <c:v>2.1510000000000105</c:v>
                </c:pt>
                <c:pt idx="75014">
                  <c:v>2.1529999999999916</c:v>
                </c:pt>
                <c:pt idx="75015">
                  <c:v>2.1550000000000011</c:v>
                </c:pt>
                <c:pt idx="75016">
                  <c:v>2.1570000000000107</c:v>
                </c:pt>
                <c:pt idx="75017">
                  <c:v>2.1589999999999918</c:v>
                </c:pt>
                <c:pt idx="75018">
                  <c:v>2.1610000000000014</c:v>
                </c:pt>
                <c:pt idx="75019">
                  <c:v>2.1630000000000109</c:v>
                </c:pt>
                <c:pt idx="75020">
                  <c:v>2.164999999999992</c:v>
                </c:pt>
                <c:pt idx="75021">
                  <c:v>2.1670000000000016</c:v>
                </c:pt>
                <c:pt idx="75022">
                  <c:v>2.1690000000000111</c:v>
                </c:pt>
                <c:pt idx="75023">
                  <c:v>2.1709999999999923</c:v>
                </c:pt>
                <c:pt idx="75024">
                  <c:v>2.1730000000000018</c:v>
                </c:pt>
                <c:pt idx="75025">
                  <c:v>2.1750000000000114</c:v>
                </c:pt>
                <c:pt idx="75026">
                  <c:v>2.1769999999999925</c:v>
                </c:pt>
                <c:pt idx="75027">
                  <c:v>2.179000000000002</c:v>
                </c:pt>
                <c:pt idx="75028">
                  <c:v>2.1810000000000116</c:v>
                </c:pt>
                <c:pt idx="75029">
                  <c:v>2.1829999999999927</c:v>
                </c:pt>
                <c:pt idx="75030">
                  <c:v>2.1850000000000023</c:v>
                </c:pt>
                <c:pt idx="75031">
                  <c:v>2.1870000000000118</c:v>
                </c:pt>
                <c:pt idx="75032">
                  <c:v>2.188999999999993</c:v>
                </c:pt>
                <c:pt idx="75033">
                  <c:v>2.1910000000000025</c:v>
                </c:pt>
                <c:pt idx="75034">
                  <c:v>2.1930000000000121</c:v>
                </c:pt>
                <c:pt idx="75035">
                  <c:v>2.1949999999999932</c:v>
                </c:pt>
                <c:pt idx="75036">
                  <c:v>2.1970000000000027</c:v>
                </c:pt>
                <c:pt idx="75037">
                  <c:v>2.1990000000000123</c:v>
                </c:pt>
                <c:pt idx="75038">
                  <c:v>2.2009999999999934</c:v>
                </c:pt>
                <c:pt idx="75039">
                  <c:v>2.203000000000003</c:v>
                </c:pt>
                <c:pt idx="75040">
                  <c:v>2.2050000000000125</c:v>
                </c:pt>
                <c:pt idx="75041">
                  <c:v>2.2069999999999936</c:v>
                </c:pt>
                <c:pt idx="75042">
                  <c:v>2.2090000000000032</c:v>
                </c:pt>
                <c:pt idx="75043">
                  <c:v>2.2110000000000127</c:v>
                </c:pt>
                <c:pt idx="75044">
                  <c:v>2.2129999999999939</c:v>
                </c:pt>
                <c:pt idx="75045">
                  <c:v>2.2150000000000034</c:v>
                </c:pt>
                <c:pt idx="75046">
                  <c:v>2.217000000000013</c:v>
                </c:pt>
                <c:pt idx="75047">
                  <c:v>2.2189999999999941</c:v>
                </c:pt>
                <c:pt idx="75048">
                  <c:v>2.2210000000000036</c:v>
                </c:pt>
                <c:pt idx="75049">
                  <c:v>2.2230000000000132</c:v>
                </c:pt>
                <c:pt idx="75050">
                  <c:v>2.2249999999999943</c:v>
                </c:pt>
                <c:pt idx="75051">
                  <c:v>2.2270000000000039</c:v>
                </c:pt>
                <c:pt idx="75052">
                  <c:v>2.2290000000000134</c:v>
                </c:pt>
                <c:pt idx="75053">
                  <c:v>2.2309999999999945</c:v>
                </c:pt>
                <c:pt idx="75054">
                  <c:v>2.2330000000000041</c:v>
                </c:pt>
                <c:pt idx="75055">
                  <c:v>2.2350000000000136</c:v>
                </c:pt>
                <c:pt idx="75056">
                  <c:v>2.2369999999999948</c:v>
                </c:pt>
                <c:pt idx="75057">
                  <c:v>2.2390000000000043</c:v>
                </c:pt>
                <c:pt idx="75058">
                  <c:v>2.2410000000000139</c:v>
                </c:pt>
                <c:pt idx="75059">
                  <c:v>2.242999999999995</c:v>
                </c:pt>
                <c:pt idx="75060">
                  <c:v>2.2450000000000045</c:v>
                </c:pt>
                <c:pt idx="75061">
                  <c:v>2.2470000000000141</c:v>
                </c:pt>
                <c:pt idx="75062">
                  <c:v>2.2489999999999952</c:v>
                </c:pt>
                <c:pt idx="75063">
                  <c:v>2.2510000000000048</c:v>
                </c:pt>
                <c:pt idx="75064">
                  <c:v>2.2529999999999859</c:v>
                </c:pt>
                <c:pt idx="75065">
                  <c:v>2.2549999999999955</c:v>
                </c:pt>
                <c:pt idx="75066">
                  <c:v>2.257000000000005</c:v>
                </c:pt>
                <c:pt idx="75067">
                  <c:v>2.2589999999999861</c:v>
                </c:pt>
                <c:pt idx="75068">
                  <c:v>2.2609999999999957</c:v>
                </c:pt>
                <c:pt idx="75069">
                  <c:v>2.2630000000000052</c:v>
                </c:pt>
                <c:pt idx="75070">
                  <c:v>2.2649999999999864</c:v>
                </c:pt>
                <c:pt idx="75071">
                  <c:v>2.2669999999999959</c:v>
                </c:pt>
                <c:pt idx="75072">
                  <c:v>2.2690000000000055</c:v>
                </c:pt>
                <c:pt idx="75073">
                  <c:v>2.2709999999999866</c:v>
                </c:pt>
                <c:pt idx="75074">
                  <c:v>2.2729999999999961</c:v>
                </c:pt>
                <c:pt idx="75075">
                  <c:v>2.2750000000000057</c:v>
                </c:pt>
                <c:pt idx="75076">
                  <c:v>2.2769999999999868</c:v>
                </c:pt>
                <c:pt idx="75077">
                  <c:v>2.2789999999999964</c:v>
                </c:pt>
                <c:pt idx="75078">
                  <c:v>2.2810000000000059</c:v>
                </c:pt>
                <c:pt idx="75079">
                  <c:v>2.282999999999987</c:v>
                </c:pt>
                <c:pt idx="75080">
                  <c:v>2.2849999999999966</c:v>
                </c:pt>
                <c:pt idx="75081">
                  <c:v>2.2870000000000061</c:v>
                </c:pt>
                <c:pt idx="75082">
                  <c:v>2.2889999999999873</c:v>
                </c:pt>
                <c:pt idx="75083">
                  <c:v>2.2909999999999968</c:v>
                </c:pt>
                <c:pt idx="75084">
                  <c:v>2.2930000000000064</c:v>
                </c:pt>
                <c:pt idx="75085">
                  <c:v>2.2949999999999875</c:v>
                </c:pt>
                <c:pt idx="75086">
                  <c:v>2.296999999999997</c:v>
                </c:pt>
                <c:pt idx="75087">
                  <c:v>2.2990000000000066</c:v>
                </c:pt>
                <c:pt idx="75088">
                  <c:v>2.3009999999999877</c:v>
                </c:pt>
                <c:pt idx="75089">
                  <c:v>2.3029999999999973</c:v>
                </c:pt>
                <c:pt idx="75090">
                  <c:v>2.3050000000000068</c:v>
                </c:pt>
                <c:pt idx="75091">
                  <c:v>2.3069999999999879</c:v>
                </c:pt>
                <c:pt idx="75092">
                  <c:v>2.3089999999999975</c:v>
                </c:pt>
                <c:pt idx="75093">
                  <c:v>2.311000000000007</c:v>
                </c:pt>
                <c:pt idx="75094">
                  <c:v>2.3129999999999882</c:v>
                </c:pt>
                <c:pt idx="75095">
                  <c:v>2.3149999999999977</c:v>
                </c:pt>
                <c:pt idx="75096">
                  <c:v>2.3170000000000073</c:v>
                </c:pt>
                <c:pt idx="75097">
                  <c:v>2.3189999999999884</c:v>
                </c:pt>
                <c:pt idx="75098">
                  <c:v>2.320999999999998</c:v>
                </c:pt>
                <c:pt idx="75099">
                  <c:v>2.3230000000000075</c:v>
                </c:pt>
                <c:pt idx="75100">
                  <c:v>2.3249999999999886</c:v>
                </c:pt>
                <c:pt idx="75101">
                  <c:v>2.3269999999999982</c:v>
                </c:pt>
                <c:pt idx="75102">
                  <c:v>2.3290000000000077</c:v>
                </c:pt>
                <c:pt idx="75103">
                  <c:v>2.3309999999999889</c:v>
                </c:pt>
                <c:pt idx="75104">
                  <c:v>2.3329999999999984</c:v>
                </c:pt>
                <c:pt idx="75105">
                  <c:v>2.335000000000008</c:v>
                </c:pt>
                <c:pt idx="75106">
                  <c:v>2.3369999999999891</c:v>
                </c:pt>
                <c:pt idx="75107">
                  <c:v>2.3389999999999986</c:v>
                </c:pt>
                <c:pt idx="75108">
                  <c:v>2.3410000000000082</c:v>
                </c:pt>
                <c:pt idx="75109">
                  <c:v>2.3429999999999893</c:v>
                </c:pt>
                <c:pt idx="75110">
                  <c:v>2.3449999999999989</c:v>
                </c:pt>
                <c:pt idx="75111">
                  <c:v>2.3470000000000084</c:v>
                </c:pt>
                <c:pt idx="75112">
                  <c:v>2.3489999999999895</c:v>
                </c:pt>
                <c:pt idx="75113">
                  <c:v>2.3509999999999991</c:v>
                </c:pt>
                <c:pt idx="75114">
                  <c:v>2.3530000000000086</c:v>
                </c:pt>
                <c:pt idx="75115">
                  <c:v>2.3549999999999898</c:v>
                </c:pt>
                <c:pt idx="75116">
                  <c:v>2.3569999999999993</c:v>
                </c:pt>
                <c:pt idx="75117">
                  <c:v>2.3590000000000089</c:v>
                </c:pt>
                <c:pt idx="75118">
                  <c:v>2.36099999999999</c:v>
                </c:pt>
                <c:pt idx="75119">
                  <c:v>2.3629999999999995</c:v>
                </c:pt>
                <c:pt idx="75120">
                  <c:v>2.3650000000000091</c:v>
                </c:pt>
                <c:pt idx="75121">
                  <c:v>2.3669999999999902</c:v>
                </c:pt>
                <c:pt idx="75122">
                  <c:v>2.3689999999999998</c:v>
                </c:pt>
                <c:pt idx="75123">
                  <c:v>2.3710000000000093</c:v>
                </c:pt>
                <c:pt idx="75124">
                  <c:v>2.3729999999999905</c:v>
                </c:pt>
                <c:pt idx="75125">
                  <c:v>2.375</c:v>
                </c:pt>
                <c:pt idx="75126">
                  <c:v>2.3770000000000095</c:v>
                </c:pt>
                <c:pt idx="75127">
                  <c:v>2.3789999999999907</c:v>
                </c:pt>
                <c:pt idx="75128">
                  <c:v>2.3810000000000002</c:v>
                </c:pt>
                <c:pt idx="75129">
                  <c:v>2.3830000000000098</c:v>
                </c:pt>
                <c:pt idx="75130">
                  <c:v>2.3849999999999909</c:v>
                </c:pt>
                <c:pt idx="75131">
                  <c:v>2.3870000000000005</c:v>
                </c:pt>
                <c:pt idx="75132">
                  <c:v>2.38900000000001</c:v>
                </c:pt>
                <c:pt idx="75133">
                  <c:v>2.3909999999999911</c:v>
                </c:pt>
                <c:pt idx="75134">
                  <c:v>2.3930000000000007</c:v>
                </c:pt>
                <c:pt idx="75135">
                  <c:v>2.3950000000000102</c:v>
                </c:pt>
                <c:pt idx="75136">
                  <c:v>2.3969999999999914</c:v>
                </c:pt>
                <c:pt idx="75137">
                  <c:v>2.3990000000000009</c:v>
                </c:pt>
                <c:pt idx="75138">
                  <c:v>2.4010000000000105</c:v>
                </c:pt>
                <c:pt idx="75139">
                  <c:v>2.4029999999999916</c:v>
                </c:pt>
                <c:pt idx="75140">
                  <c:v>2.4050000000000011</c:v>
                </c:pt>
                <c:pt idx="75141">
                  <c:v>2.4070000000000107</c:v>
                </c:pt>
                <c:pt idx="75142">
                  <c:v>2.4089999999999918</c:v>
                </c:pt>
                <c:pt idx="75143">
                  <c:v>2.4110000000000014</c:v>
                </c:pt>
                <c:pt idx="75144">
                  <c:v>2.4130000000000109</c:v>
                </c:pt>
                <c:pt idx="75145">
                  <c:v>2.414999999999992</c:v>
                </c:pt>
                <c:pt idx="75146">
                  <c:v>2.4170000000000016</c:v>
                </c:pt>
                <c:pt idx="75147">
                  <c:v>2.4190000000000111</c:v>
                </c:pt>
                <c:pt idx="75148">
                  <c:v>2.4209999999999923</c:v>
                </c:pt>
                <c:pt idx="75149">
                  <c:v>2.4230000000000018</c:v>
                </c:pt>
                <c:pt idx="75150">
                  <c:v>2.4250000000000114</c:v>
                </c:pt>
                <c:pt idx="75151">
                  <c:v>2.4269999999999925</c:v>
                </c:pt>
                <c:pt idx="75152">
                  <c:v>2.429000000000002</c:v>
                </c:pt>
                <c:pt idx="75153">
                  <c:v>2.4310000000000116</c:v>
                </c:pt>
                <c:pt idx="75154">
                  <c:v>2.4329999999999927</c:v>
                </c:pt>
                <c:pt idx="75155">
                  <c:v>2.4350000000000023</c:v>
                </c:pt>
                <c:pt idx="75156">
                  <c:v>2.4370000000000118</c:v>
                </c:pt>
                <c:pt idx="75157">
                  <c:v>2.438999999999993</c:v>
                </c:pt>
                <c:pt idx="75158">
                  <c:v>2.4410000000000025</c:v>
                </c:pt>
                <c:pt idx="75159">
                  <c:v>2.4430000000000121</c:v>
                </c:pt>
                <c:pt idx="75160">
                  <c:v>2.4449999999999932</c:v>
                </c:pt>
                <c:pt idx="75161">
                  <c:v>2.4470000000000027</c:v>
                </c:pt>
                <c:pt idx="75162">
                  <c:v>2.4490000000000123</c:v>
                </c:pt>
                <c:pt idx="75163">
                  <c:v>2.4509999999999934</c:v>
                </c:pt>
                <c:pt idx="75164">
                  <c:v>2.453000000000003</c:v>
                </c:pt>
                <c:pt idx="75165">
                  <c:v>2.4550000000000125</c:v>
                </c:pt>
                <c:pt idx="75166">
                  <c:v>2.4569999999999936</c:v>
                </c:pt>
                <c:pt idx="75167">
                  <c:v>2.4590000000000032</c:v>
                </c:pt>
                <c:pt idx="75168">
                  <c:v>2.4610000000000127</c:v>
                </c:pt>
                <c:pt idx="75169">
                  <c:v>2.4629999999999939</c:v>
                </c:pt>
                <c:pt idx="75170">
                  <c:v>2.4650000000000034</c:v>
                </c:pt>
                <c:pt idx="75171">
                  <c:v>2.467000000000013</c:v>
                </c:pt>
                <c:pt idx="75172">
                  <c:v>2.4689999999999941</c:v>
                </c:pt>
                <c:pt idx="75173">
                  <c:v>2.4710000000000036</c:v>
                </c:pt>
                <c:pt idx="75174">
                  <c:v>2.4730000000000132</c:v>
                </c:pt>
                <c:pt idx="75175">
                  <c:v>2.4749999999999943</c:v>
                </c:pt>
                <c:pt idx="75176">
                  <c:v>2.4770000000000039</c:v>
                </c:pt>
                <c:pt idx="75177">
                  <c:v>2.4790000000000134</c:v>
                </c:pt>
                <c:pt idx="75178">
                  <c:v>2.4809999999999945</c:v>
                </c:pt>
                <c:pt idx="75179">
                  <c:v>2.4830000000000041</c:v>
                </c:pt>
                <c:pt idx="75180">
                  <c:v>2.4850000000000136</c:v>
                </c:pt>
                <c:pt idx="75181">
                  <c:v>2.4869999999999948</c:v>
                </c:pt>
                <c:pt idx="75182">
                  <c:v>2.4890000000000043</c:v>
                </c:pt>
                <c:pt idx="75183">
                  <c:v>2.4910000000000139</c:v>
                </c:pt>
                <c:pt idx="75184">
                  <c:v>2.492999999999995</c:v>
                </c:pt>
                <c:pt idx="75185">
                  <c:v>2.4950000000000045</c:v>
                </c:pt>
                <c:pt idx="75186">
                  <c:v>2.4970000000000141</c:v>
                </c:pt>
                <c:pt idx="75187">
                  <c:v>2.4989999999999952</c:v>
                </c:pt>
                <c:pt idx="75188">
                  <c:v>2.5010000000000048</c:v>
                </c:pt>
                <c:pt idx="75189">
                  <c:v>2.5029999999999859</c:v>
                </c:pt>
                <c:pt idx="75190">
                  <c:v>2.5049999999999955</c:v>
                </c:pt>
                <c:pt idx="75191">
                  <c:v>2.507000000000005</c:v>
                </c:pt>
                <c:pt idx="75192">
                  <c:v>2.5089999999999861</c:v>
                </c:pt>
                <c:pt idx="75193">
                  <c:v>2.5109999999999957</c:v>
                </c:pt>
                <c:pt idx="75194">
                  <c:v>2.5130000000000052</c:v>
                </c:pt>
                <c:pt idx="75195">
                  <c:v>2.5149999999999864</c:v>
                </c:pt>
                <c:pt idx="75196">
                  <c:v>2.5169999999999959</c:v>
                </c:pt>
                <c:pt idx="75197">
                  <c:v>2.5190000000000055</c:v>
                </c:pt>
                <c:pt idx="75198">
                  <c:v>2.5209999999999866</c:v>
                </c:pt>
                <c:pt idx="75199">
                  <c:v>2.5229999999999961</c:v>
                </c:pt>
                <c:pt idx="75200">
                  <c:v>2.5250000000000057</c:v>
                </c:pt>
                <c:pt idx="75201">
                  <c:v>2.5269999999999868</c:v>
                </c:pt>
                <c:pt idx="75202">
                  <c:v>2.5289999999999964</c:v>
                </c:pt>
                <c:pt idx="75203">
                  <c:v>2.5310000000000059</c:v>
                </c:pt>
                <c:pt idx="75204">
                  <c:v>2.532999999999987</c:v>
                </c:pt>
                <c:pt idx="75205">
                  <c:v>2.5349999999999966</c:v>
                </c:pt>
                <c:pt idx="75206">
                  <c:v>2.5370000000000061</c:v>
                </c:pt>
                <c:pt idx="75207">
                  <c:v>2.5389999999999873</c:v>
                </c:pt>
                <c:pt idx="75208">
                  <c:v>2.5409999999999968</c:v>
                </c:pt>
                <c:pt idx="75209">
                  <c:v>2.5430000000000064</c:v>
                </c:pt>
                <c:pt idx="75210">
                  <c:v>2.5449999999999875</c:v>
                </c:pt>
                <c:pt idx="75211">
                  <c:v>2.546999999999997</c:v>
                </c:pt>
                <c:pt idx="75212">
                  <c:v>2.5490000000000066</c:v>
                </c:pt>
                <c:pt idx="75213">
                  <c:v>2.5509999999999877</c:v>
                </c:pt>
                <c:pt idx="75214">
                  <c:v>2.5529999999999973</c:v>
                </c:pt>
                <c:pt idx="75215">
                  <c:v>2.5550000000000068</c:v>
                </c:pt>
                <c:pt idx="75216">
                  <c:v>2.5569999999999879</c:v>
                </c:pt>
                <c:pt idx="75217">
                  <c:v>2.5589999999999975</c:v>
                </c:pt>
                <c:pt idx="75218">
                  <c:v>2.561000000000007</c:v>
                </c:pt>
                <c:pt idx="75219">
                  <c:v>2.5629999999999882</c:v>
                </c:pt>
                <c:pt idx="75220">
                  <c:v>2.5649999999999977</c:v>
                </c:pt>
                <c:pt idx="75221">
                  <c:v>2.5670000000000073</c:v>
                </c:pt>
                <c:pt idx="75222">
                  <c:v>2.5689999999999884</c:v>
                </c:pt>
                <c:pt idx="75223">
                  <c:v>2.570999999999998</c:v>
                </c:pt>
                <c:pt idx="75224">
                  <c:v>2.5730000000000075</c:v>
                </c:pt>
                <c:pt idx="75225">
                  <c:v>2.5749999999999886</c:v>
                </c:pt>
                <c:pt idx="75226">
                  <c:v>2.5769999999999982</c:v>
                </c:pt>
                <c:pt idx="75227">
                  <c:v>2.5790000000000077</c:v>
                </c:pt>
                <c:pt idx="75228">
                  <c:v>2.5809999999999889</c:v>
                </c:pt>
                <c:pt idx="75229">
                  <c:v>2.5829999999999984</c:v>
                </c:pt>
                <c:pt idx="75230">
                  <c:v>2.585000000000008</c:v>
                </c:pt>
                <c:pt idx="75231">
                  <c:v>2.5869999999999891</c:v>
                </c:pt>
                <c:pt idx="75232">
                  <c:v>2.5889999999999986</c:v>
                </c:pt>
                <c:pt idx="75233">
                  <c:v>2.5910000000000082</c:v>
                </c:pt>
                <c:pt idx="75234">
                  <c:v>2.5929999999999893</c:v>
                </c:pt>
                <c:pt idx="75235">
                  <c:v>2.5949999999999989</c:v>
                </c:pt>
                <c:pt idx="75236">
                  <c:v>2.5970000000000084</c:v>
                </c:pt>
                <c:pt idx="75237">
                  <c:v>2.5989999999999895</c:v>
                </c:pt>
                <c:pt idx="75238">
                  <c:v>2.6009999999999991</c:v>
                </c:pt>
                <c:pt idx="75239">
                  <c:v>2.6030000000000086</c:v>
                </c:pt>
                <c:pt idx="75240">
                  <c:v>2.6049999999999898</c:v>
                </c:pt>
                <c:pt idx="75241">
                  <c:v>2.6069999999999993</c:v>
                </c:pt>
                <c:pt idx="75242">
                  <c:v>2.6090000000000089</c:v>
                </c:pt>
                <c:pt idx="75243">
                  <c:v>2.61099999999999</c:v>
                </c:pt>
                <c:pt idx="75244">
                  <c:v>2.6129999999999995</c:v>
                </c:pt>
                <c:pt idx="75245">
                  <c:v>2.6150000000000091</c:v>
                </c:pt>
                <c:pt idx="75246">
                  <c:v>2.6169999999999902</c:v>
                </c:pt>
                <c:pt idx="75247">
                  <c:v>2.6189999999999998</c:v>
                </c:pt>
                <c:pt idx="75248">
                  <c:v>2.6210000000000093</c:v>
                </c:pt>
                <c:pt idx="75249">
                  <c:v>2.6229999999999905</c:v>
                </c:pt>
                <c:pt idx="75250">
                  <c:v>2.625</c:v>
                </c:pt>
                <c:pt idx="75251">
                  <c:v>2.6270000000000095</c:v>
                </c:pt>
                <c:pt idx="75252">
                  <c:v>2.6289999999999907</c:v>
                </c:pt>
                <c:pt idx="75253">
                  <c:v>2.6310000000000002</c:v>
                </c:pt>
                <c:pt idx="75254">
                  <c:v>2.6330000000000098</c:v>
                </c:pt>
                <c:pt idx="75255">
                  <c:v>2.6349999999999909</c:v>
                </c:pt>
                <c:pt idx="75256">
                  <c:v>2.6370000000000005</c:v>
                </c:pt>
                <c:pt idx="75257">
                  <c:v>2.63900000000001</c:v>
                </c:pt>
                <c:pt idx="75258">
                  <c:v>2.6409999999999911</c:v>
                </c:pt>
                <c:pt idx="75259">
                  <c:v>2.6430000000000007</c:v>
                </c:pt>
                <c:pt idx="75260">
                  <c:v>2.6450000000000102</c:v>
                </c:pt>
                <c:pt idx="75261">
                  <c:v>2.6469999999999914</c:v>
                </c:pt>
                <c:pt idx="75262">
                  <c:v>2.6490000000000009</c:v>
                </c:pt>
                <c:pt idx="75263">
                  <c:v>2.6510000000000105</c:v>
                </c:pt>
                <c:pt idx="75264">
                  <c:v>2.6529999999999916</c:v>
                </c:pt>
                <c:pt idx="75265">
                  <c:v>2.6550000000000011</c:v>
                </c:pt>
                <c:pt idx="75266">
                  <c:v>2.6570000000000107</c:v>
                </c:pt>
                <c:pt idx="75267">
                  <c:v>2.6589999999999918</c:v>
                </c:pt>
                <c:pt idx="75268">
                  <c:v>2.6610000000000014</c:v>
                </c:pt>
                <c:pt idx="75269">
                  <c:v>2.6630000000000109</c:v>
                </c:pt>
                <c:pt idx="75270">
                  <c:v>2.664999999999992</c:v>
                </c:pt>
                <c:pt idx="75271">
                  <c:v>2.6670000000000016</c:v>
                </c:pt>
                <c:pt idx="75272">
                  <c:v>2.6690000000000111</c:v>
                </c:pt>
                <c:pt idx="75273">
                  <c:v>2.6709999999999923</c:v>
                </c:pt>
                <c:pt idx="75274">
                  <c:v>2.6730000000000018</c:v>
                </c:pt>
                <c:pt idx="75275">
                  <c:v>2.6750000000000114</c:v>
                </c:pt>
                <c:pt idx="75276">
                  <c:v>2.6769999999999925</c:v>
                </c:pt>
                <c:pt idx="75277">
                  <c:v>2.679000000000002</c:v>
                </c:pt>
                <c:pt idx="75278">
                  <c:v>2.6810000000000116</c:v>
                </c:pt>
                <c:pt idx="75279">
                  <c:v>2.6829999999999927</c:v>
                </c:pt>
                <c:pt idx="75280">
                  <c:v>2.6850000000000023</c:v>
                </c:pt>
                <c:pt idx="75281">
                  <c:v>2.6870000000000118</c:v>
                </c:pt>
                <c:pt idx="75282">
                  <c:v>2.688999999999993</c:v>
                </c:pt>
                <c:pt idx="75283">
                  <c:v>2.6910000000000025</c:v>
                </c:pt>
                <c:pt idx="75284">
                  <c:v>2.6930000000000121</c:v>
                </c:pt>
                <c:pt idx="75285">
                  <c:v>2.6949999999999932</c:v>
                </c:pt>
                <c:pt idx="75286">
                  <c:v>2.6970000000000027</c:v>
                </c:pt>
                <c:pt idx="75287">
                  <c:v>2.6990000000000123</c:v>
                </c:pt>
                <c:pt idx="75288">
                  <c:v>2.7009999999999934</c:v>
                </c:pt>
                <c:pt idx="75289">
                  <c:v>2.703000000000003</c:v>
                </c:pt>
                <c:pt idx="75290">
                  <c:v>2.7050000000000125</c:v>
                </c:pt>
                <c:pt idx="75291">
                  <c:v>2.7069999999999936</c:v>
                </c:pt>
                <c:pt idx="75292">
                  <c:v>2.7090000000000032</c:v>
                </c:pt>
                <c:pt idx="75293">
                  <c:v>2.7110000000000127</c:v>
                </c:pt>
                <c:pt idx="75294">
                  <c:v>2.7129999999999939</c:v>
                </c:pt>
                <c:pt idx="75295">
                  <c:v>2.7150000000000034</c:v>
                </c:pt>
                <c:pt idx="75296">
                  <c:v>2.717000000000013</c:v>
                </c:pt>
                <c:pt idx="75297">
                  <c:v>2.7189999999999941</c:v>
                </c:pt>
                <c:pt idx="75298">
                  <c:v>2.7210000000000036</c:v>
                </c:pt>
                <c:pt idx="75299">
                  <c:v>2.7230000000000132</c:v>
                </c:pt>
                <c:pt idx="75300">
                  <c:v>2.7249999999999943</c:v>
                </c:pt>
                <c:pt idx="75301">
                  <c:v>2.7270000000000039</c:v>
                </c:pt>
                <c:pt idx="75302">
                  <c:v>2.7290000000000134</c:v>
                </c:pt>
                <c:pt idx="75303">
                  <c:v>2.7309999999999945</c:v>
                </c:pt>
                <c:pt idx="75304">
                  <c:v>2.7330000000000041</c:v>
                </c:pt>
                <c:pt idx="75305">
                  <c:v>2.7350000000000136</c:v>
                </c:pt>
                <c:pt idx="75306">
                  <c:v>2.7369999999999948</c:v>
                </c:pt>
                <c:pt idx="75307">
                  <c:v>2.7390000000000043</c:v>
                </c:pt>
                <c:pt idx="75308">
                  <c:v>2.7410000000000139</c:v>
                </c:pt>
                <c:pt idx="75309">
                  <c:v>2.742999999999995</c:v>
                </c:pt>
                <c:pt idx="75310">
                  <c:v>2.7450000000000045</c:v>
                </c:pt>
                <c:pt idx="75311">
                  <c:v>2.7470000000000141</c:v>
                </c:pt>
                <c:pt idx="75312">
                  <c:v>2.7489999999999952</c:v>
                </c:pt>
                <c:pt idx="75313">
                  <c:v>2.7510000000000048</c:v>
                </c:pt>
                <c:pt idx="75314">
                  <c:v>2.7529999999999859</c:v>
                </c:pt>
                <c:pt idx="75315">
                  <c:v>2.7549999999999955</c:v>
                </c:pt>
                <c:pt idx="75316">
                  <c:v>2.757000000000005</c:v>
                </c:pt>
                <c:pt idx="75317">
                  <c:v>2.7589999999999861</c:v>
                </c:pt>
                <c:pt idx="75318">
                  <c:v>2.7609999999999957</c:v>
                </c:pt>
                <c:pt idx="75319">
                  <c:v>2.7630000000000052</c:v>
                </c:pt>
                <c:pt idx="75320">
                  <c:v>2.7649999999999864</c:v>
                </c:pt>
                <c:pt idx="75321">
                  <c:v>2.7669999999999959</c:v>
                </c:pt>
                <c:pt idx="75322">
                  <c:v>2.7690000000000055</c:v>
                </c:pt>
                <c:pt idx="75323">
                  <c:v>2.7709999999999866</c:v>
                </c:pt>
                <c:pt idx="75324">
                  <c:v>2.7729999999999961</c:v>
                </c:pt>
                <c:pt idx="75325">
                  <c:v>2.7750000000000057</c:v>
                </c:pt>
                <c:pt idx="75326">
                  <c:v>2.7769999999999868</c:v>
                </c:pt>
                <c:pt idx="75327">
                  <c:v>2.7789999999999964</c:v>
                </c:pt>
                <c:pt idx="75328">
                  <c:v>2.7810000000000059</c:v>
                </c:pt>
                <c:pt idx="75329">
                  <c:v>2.782999999999987</c:v>
                </c:pt>
                <c:pt idx="75330">
                  <c:v>2.7849999999999966</c:v>
                </c:pt>
                <c:pt idx="75331">
                  <c:v>2.7870000000000061</c:v>
                </c:pt>
                <c:pt idx="75332">
                  <c:v>2.7889999999999873</c:v>
                </c:pt>
                <c:pt idx="75333">
                  <c:v>2.7909999999999968</c:v>
                </c:pt>
                <c:pt idx="75334">
                  <c:v>2.7930000000000064</c:v>
                </c:pt>
                <c:pt idx="75335">
                  <c:v>2.7949999999999875</c:v>
                </c:pt>
                <c:pt idx="75336">
                  <c:v>2.796999999999997</c:v>
                </c:pt>
                <c:pt idx="75337">
                  <c:v>2.7990000000000066</c:v>
                </c:pt>
                <c:pt idx="75338">
                  <c:v>2.8009999999999877</c:v>
                </c:pt>
                <c:pt idx="75339">
                  <c:v>2.8029999999999973</c:v>
                </c:pt>
                <c:pt idx="75340">
                  <c:v>2.8050000000000068</c:v>
                </c:pt>
                <c:pt idx="75341">
                  <c:v>2.8069999999999879</c:v>
                </c:pt>
                <c:pt idx="75342">
                  <c:v>2.8089999999999975</c:v>
                </c:pt>
                <c:pt idx="75343">
                  <c:v>2.811000000000007</c:v>
                </c:pt>
                <c:pt idx="75344">
                  <c:v>2.8129999999999882</c:v>
                </c:pt>
                <c:pt idx="75345">
                  <c:v>2.8149999999999977</c:v>
                </c:pt>
                <c:pt idx="75346">
                  <c:v>2.8170000000000073</c:v>
                </c:pt>
                <c:pt idx="75347">
                  <c:v>2.8189999999999884</c:v>
                </c:pt>
                <c:pt idx="75348">
                  <c:v>2.820999999999998</c:v>
                </c:pt>
                <c:pt idx="75349">
                  <c:v>2.8230000000000075</c:v>
                </c:pt>
                <c:pt idx="75350">
                  <c:v>2.8249999999999886</c:v>
                </c:pt>
                <c:pt idx="75351">
                  <c:v>2.8269999999999982</c:v>
                </c:pt>
                <c:pt idx="75352">
                  <c:v>2.8290000000000077</c:v>
                </c:pt>
                <c:pt idx="75353">
                  <c:v>2.8309999999999889</c:v>
                </c:pt>
                <c:pt idx="75354">
                  <c:v>2.8329999999999984</c:v>
                </c:pt>
                <c:pt idx="75355">
                  <c:v>2.835000000000008</c:v>
                </c:pt>
                <c:pt idx="75356">
                  <c:v>2.8369999999999891</c:v>
                </c:pt>
                <c:pt idx="75357">
                  <c:v>2.8389999999999986</c:v>
                </c:pt>
                <c:pt idx="75358">
                  <c:v>2.8410000000000082</c:v>
                </c:pt>
                <c:pt idx="75359">
                  <c:v>2.8429999999999893</c:v>
                </c:pt>
                <c:pt idx="75360">
                  <c:v>2.8449999999999989</c:v>
                </c:pt>
                <c:pt idx="75361">
                  <c:v>2.8470000000000084</c:v>
                </c:pt>
                <c:pt idx="75362">
                  <c:v>2.8489999999999895</c:v>
                </c:pt>
                <c:pt idx="75363">
                  <c:v>2.8509999999999991</c:v>
                </c:pt>
                <c:pt idx="75364">
                  <c:v>2.8530000000000086</c:v>
                </c:pt>
                <c:pt idx="75365">
                  <c:v>2.8549999999999898</c:v>
                </c:pt>
                <c:pt idx="75366">
                  <c:v>2.8569999999999993</c:v>
                </c:pt>
                <c:pt idx="75367">
                  <c:v>2.8590000000000089</c:v>
                </c:pt>
                <c:pt idx="75368">
                  <c:v>2.86099999999999</c:v>
                </c:pt>
                <c:pt idx="75369">
                  <c:v>2.8629999999999995</c:v>
                </c:pt>
                <c:pt idx="75370">
                  <c:v>2.8650000000000091</c:v>
                </c:pt>
                <c:pt idx="75371">
                  <c:v>2.8669999999999902</c:v>
                </c:pt>
                <c:pt idx="75372">
                  <c:v>2.8689999999999998</c:v>
                </c:pt>
                <c:pt idx="75373">
                  <c:v>2.8710000000000093</c:v>
                </c:pt>
                <c:pt idx="75374">
                  <c:v>2.8729999999999905</c:v>
                </c:pt>
                <c:pt idx="75375">
                  <c:v>2.875</c:v>
                </c:pt>
                <c:pt idx="75376">
                  <c:v>2.8770000000000095</c:v>
                </c:pt>
                <c:pt idx="75377">
                  <c:v>2.8789999999999907</c:v>
                </c:pt>
                <c:pt idx="75378">
                  <c:v>2.8810000000000002</c:v>
                </c:pt>
                <c:pt idx="75379">
                  <c:v>2.8830000000000098</c:v>
                </c:pt>
                <c:pt idx="75380">
                  <c:v>2.8849999999999909</c:v>
                </c:pt>
                <c:pt idx="75381">
                  <c:v>2.8870000000000005</c:v>
                </c:pt>
                <c:pt idx="75382">
                  <c:v>2.88900000000001</c:v>
                </c:pt>
                <c:pt idx="75383">
                  <c:v>2.8909999999999911</c:v>
                </c:pt>
                <c:pt idx="75384">
                  <c:v>2.8930000000000007</c:v>
                </c:pt>
                <c:pt idx="75385">
                  <c:v>2.8950000000000102</c:v>
                </c:pt>
                <c:pt idx="75386">
                  <c:v>2.8969999999999914</c:v>
                </c:pt>
                <c:pt idx="75387">
                  <c:v>2.8990000000000009</c:v>
                </c:pt>
                <c:pt idx="75388">
                  <c:v>2.9010000000000105</c:v>
                </c:pt>
                <c:pt idx="75389">
                  <c:v>2.9029999999999916</c:v>
                </c:pt>
                <c:pt idx="75390">
                  <c:v>2.9050000000000011</c:v>
                </c:pt>
                <c:pt idx="75391">
                  <c:v>2.9070000000000107</c:v>
                </c:pt>
                <c:pt idx="75392">
                  <c:v>2.9089999999999918</c:v>
                </c:pt>
                <c:pt idx="75393">
                  <c:v>2.9110000000000014</c:v>
                </c:pt>
                <c:pt idx="75394">
                  <c:v>2.9130000000000109</c:v>
                </c:pt>
                <c:pt idx="75395">
                  <c:v>2.914999999999992</c:v>
                </c:pt>
                <c:pt idx="75396">
                  <c:v>2.9170000000000016</c:v>
                </c:pt>
                <c:pt idx="75397">
                  <c:v>2.9190000000000111</c:v>
                </c:pt>
                <c:pt idx="75398">
                  <c:v>2.9209999999999923</c:v>
                </c:pt>
                <c:pt idx="75399">
                  <c:v>2.9230000000000018</c:v>
                </c:pt>
                <c:pt idx="75400">
                  <c:v>2.9250000000000114</c:v>
                </c:pt>
                <c:pt idx="75401">
                  <c:v>2.9269999999999925</c:v>
                </c:pt>
                <c:pt idx="75402">
                  <c:v>2.929000000000002</c:v>
                </c:pt>
                <c:pt idx="75403">
                  <c:v>2.9310000000000116</c:v>
                </c:pt>
                <c:pt idx="75404">
                  <c:v>2.9329999999999927</c:v>
                </c:pt>
                <c:pt idx="75405">
                  <c:v>2.9350000000000023</c:v>
                </c:pt>
                <c:pt idx="75406">
                  <c:v>2.9370000000000118</c:v>
                </c:pt>
                <c:pt idx="75407">
                  <c:v>2.938999999999993</c:v>
                </c:pt>
                <c:pt idx="75408">
                  <c:v>2.9410000000000025</c:v>
                </c:pt>
                <c:pt idx="75409">
                  <c:v>2.9430000000000121</c:v>
                </c:pt>
                <c:pt idx="75410">
                  <c:v>2.9449999999999932</c:v>
                </c:pt>
                <c:pt idx="75411">
                  <c:v>2.9470000000000027</c:v>
                </c:pt>
                <c:pt idx="75412">
                  <c:v>2.9490000000000123</c:v>
                </c:pt>
                <c:pt idx="75413">
                  <c:v>2.9509999999999934</c:v>
                </c:pt>
                <c:pt idx="75414">
                  <c:v>2.953000000000003</c:v>
                </c:pt>
                <c:pt idx="75415">
                  <c:v>2.9550000000000125</c:v>
                </c:pt>
                <c:pt idx="75416">
                  <c:v>2.9569999999999936</c:v>
                </c:pt>
                <c:pt idx="75417">
                  <c:v>2.9590000000000032</c:v>
                </c:pt>
                <c:pt idx="75418">
                  <c:v>2.9610000000000127</c:v>
                </c:pt>
                <c:pt idx="75419">
                  <c:v>2.9629999999999939</c:v>
                </c:pt>
                <c:pt idx="75420">
                  <c:v>2.9650000000000034</c:v>
                </c:pt>
                <c:pt idx="75421">
                  <c:v>2.967000000000013</c:v>
                </c:pt>
                <c:pt idx="75422">
                  <c:v>2.9689999999999941</c:v>
                </c:pt>
                <c:pt idx="75423">
                  <c:v>2.9710000000000036</c:v>
                </c:pt>
                <c:pt idx="75424">
                  <c:v>2.9730000000000132</c:v>
                </c:pt>
                <c:pt idx="75425">
                  <c:v>2.9749999999999943</c:v>
                </c:pt>
                <c:pt idx="75426">
                  <c:v>2.9770000000000039</c:v>
                </c:pt>
                <c:pt idx="75427">
                  <c:v>2.9790000000000134</c:v>
                </c:pt>
                <c:pt idx="75428">
                  <c:v>2.9809999999999945</c:v>
                </c:pt>
                <c:pt idx="75429">
                  <c:v>2.9830000000000041</c:v>
                </c:pt>
                <c:pt idx="75430">
                  <c:v>2.9850000000000136</c:v>
                </c:pt>
                <c:pt idx="75431">
                  <c:v>2.9869999999999948</c:v>
                </c:pt>
                <c:pt idx="75432">
                  <c:v>2.9890000000000043</c:v>
                </c:pt>
                <c:pt idx="75433">
                  <c:v>2.9910000000000139</c:v>
                </c:pt>
                <c:pt idx="75434">
                  <c:v>2.992999999999995</c:v>
                </c:pt>
                <c:pt idx="75435">
                  <c:v>2.9950000000000045</c:v>
                </c:pt>
                <c:pt idx="75436">
                  <c:v>2.9970000000000141</c:v>
                </c:pt>
                <c:pt idx="75437">
                  <c:v>2.9989999999999952</c:v>
                </c:pt>
                <c:pt idx="75438">
                  <c:v>3.0010000000000048</c:v>
                </c:pt>
                <c:pt idx="75439">
                  <c:v>3.0029999999999859</c:v>
                </c:pt>
                <c:pt idx="75440">
                  <c:v>3.0049999999999955</c:v>
                </c:pt>
                <c:pt idx="75441">
                  <c:v>3.007000000000005</c:v>
                </c:pt>
                <c:pt idx="75442">
                  <c:v>3.0089999999999861</c:v>
                </c:pt>
                <c:pt idx="75443">
                  <c:v>3.0109999999999957</c:v>
                </c:pt>
                <c:pt idx="75444">
                  <c:v>3.0130000000000052</c:v>
                </c:pt>
                <c:pt idx="75445">
                  <c:v>3.0149999999999864</c:v>
                </c:pt>
                <c:pt idx="75446">
                  <c:v>3.0169999999999959</c:v>
                </c:pt>
                <c:pt idx="75447">
                  <c:v>3.0190000000000055</c:v>
                </c:pt>
                <c:pt idx="75448">
                  <c:v>3.0209999999999866</c:v>
                </c:pt>
                <c:pt idx="75449">
                  <c:v>3.0229999999999961</c:v>
                </c:pt>
                <c:pt idx="75450">
                  <c:v>3.0250000000000057</c:v>
                </c:pt>
                <c:pt idx="75451">
                  <c:v>3.0269999999999868</c:v>
                </c:pt>
                <c:pt idx="75452">
                  <c:v>3.0289999999999964</c:v>
                </c:pt>
                <c:pt idx="75453">
                  <c:v>3.0310000000000059</c:v>
                </c:pt>
                <c:pt idx="75454">
                  <c:v>3.032999999999987</c:v>
                </c:pt>
                <c:pt idx="75455">
                  <c:v>3.0349999999999966</c:v>
                </c:pt>
                <c:pt idx="75456">
                  <c:v>3.0370000000000061</c:v>
                </c:pt>
                <c:pt idx="75457">
                  <c:v>3.0389999999999873</c:v>
                </c:pt>
                <c:pt idx="75458">
                  <c:v>3.0409999999999968</c:v>
                </c:pt>
                <c:pt idx="75459">
                  <c:v>3.0430000000000064</c:v>
                </c:pt>
                <c:pt idx="75460">
                  <c:v>3.0449999999999875</c:v>
                </c:pt>
                <c:pt idx="75461">
                  <c:v>3.046999999999997</c:v>
                </c:pt>
                <c:pt idx="75462">
                  <c:v>3.0490000000000066</c:v>
                </c:pt>
                <c:pt idx="75463">
                  <c:v>3.0509999999999877</c:v>
                </c:pt>
                <c:pt idx="75464">
                  <c:v>3.0529999999999973</c:v>
                </c:pt>
                <c:pt idx="75465">
                  <c:v>3.0550000000000068</c:v>
                </c:pt>
                <c:pt idx="75466">
                  <c:v>3.0569999999999879</c:v>
                </c:pt>
                <c:pt idx="75467">
                  <c:v>3.0589999999999975</c:v>
                </c:pt>
                <c:pt idx="75468">
                  <c:v>3.061000000000007</c:v>
                </c:pt>
                <c:pt idx="75469">
                  <c:v>3.0629999999999882</c:v>
                </c:pt>
                <c:pt idx="75470">
                  <c:v>3.0649999999999977</c:v>
                </c:pt>
                <c:pt idx="75471">
                  <c:v>3.0670000000000073</c:v>
                </c:pt>
                <c:pt idx="75472">
                  <c:v>3.0689999999999884</c:v>
                </c:pt>
                <c:pt idx="75473">
                  <c:v>3.070999999999998</c:v>
                </c:pt>
                <c:pt idx="75474">
                  <c:v>3.0730000000000075</c:v>
                </c:pt>
                <c:pt idx="75475">
                  <c:v>3.0749999999999886</c:v>
                </c:pt>
                <c:pt idx="75476">
                  <c:v>3.0769999999999982</c:v>
                </c:pt>
                <c:pt idx="75477">
                  <c:v>3.0790000000000077</c:v>
                </c:pt>
                <c:pt idx="75478">
                  <c:v>3.0809999999999889</c:v>
                </c:pt>
                <c:pt idx="75479">
                  <c:v>3.0829999999999984</c:v>
                </c:pt>
                <c:pt idx="75480">
                  <c:v>3.085000000000008</c:v>
                </c:pt>
                <c:pt idx="75481">
                  <c:v>3.0869999999999891</c:v>
                </c:pt>
                <c:pt idx="75482">
                  <c:v>3.0889999999999986</c:v>
                </c:pt>
                <c:pt idx="75483">
                  <c:v>3.0910000000000082</c:v>
                </c:pt>
                <c:pt idx="75484">
                  <c:v>3.0929999999999893</c:v>
                </c:pt>
                <c:pt idx="75485">
                  <c:v>3.0949999999999989</c:v>
                </c:pt>
                <c:pt idx="75486">
                  <c:v>3.0970000000000084</c:v>
                </c:pt>
                <c:pt idx="75487">
                  <c:v>3.0989999999999895</c:v>
                </c:pt>
                <c:pt idx="75488">
                  <c:v>3.1009999999999991</c:v>
                </c:pt>
                <c:pt idx="75489">
                  <c:v>3.1030000000000086</c:v>
                </c:pt>
                <c:pt idx="75490">
                  <c:v>3.1049999999999898</c:v>
                </c:pt>
                <c:pt idx="75491">
                  <c:v>3.1069999999999993</c:v>
                </c:pt>
                <c:pt idx="75492">
                  <c:v>3.1090000000000089</c:v>
                </c:pt>
                <c:pt idx="75493">
                  <c:v>3.11099999999999</c:v>
                </c:pt>
                <c:pt idx="75494">
                  <c:v>3.1129999999999995</c:v>
                </c:pt>
                <c:pt idx="75495">
                  <c:v>3.1150000000000091</c:v>
                </c:pt>
                <c:pt idx="75496">
                  <c:v>3.1169999999999902</c:v>
                </c:pt>
                <c:pt idx="75497">
                  <c:v>3.1189999999999998</c:v>
                </c:pt>
                <c:pt idx="75498">
                  <c:v>3.1210000000000093</c:v>
                </c:pt>
                <c:pt idx="75499">
                  <c:v>3.1229999999999905</c:v>
                </c:pt>
                <c:pt idx="75500">
                  <c:v>3.125</c:v>
                </c:pt>
                <c:pt idx="75501">
                  <c:v>3.1270000000000095</c:v>
                </c:pt>
                <c:pt idx="75502">
                  <c:v>3.1289999999999907</c:v>
                </c:pt>
                <c:pt idx="75503">
                  <c:v>3.1310000000000002</c:v>
                </c:pt>
                <c:pt idx="75504">
                  <c:v>3.1330000000000098</c:v>
                </c:pt>
                <c:pt idx="75505">
                  <c:v>3.1349999999999909</c:v>
                </c:pt>
                <c:pt idx="75506">
                  <c:v>3.1370000000000005</c:v>
                </c:pt>
                <c:pt idx="75507">
                  <c:v>3.13900000000001</c:v>
                </c:pt>
                <c:pt idx="75508">
                  <c:v>3.1409999999999911</c:v>
                </c:pt>
                <c:pt idx="75509">
                  <c:v>3.1430000000000007</c:v>
                </c:pt>
                <c:pt idx="75510">
                  <c:v>3.1450000000000102</c:v>
                </c:pt>
                <c:pt idx="75511">
                  <c:v>3.1469999999999914</c:v>
                </c:pt>
                <c:pt idx="75512">
                  <c:v>3.1490000000000009</c:v>
                </c:pt>
                <c:pt idx="75513">
                  <c:v>3.1510000000000105</c:v>
                </c:pt>
                <c:pt idx="75514">
                  <c:v>3.1529999999999916</c:v>
                </c:pt>
                <c:pt idx="75515">
                  <c:v>3.1550000000000011</c:v>
                </c:pt>
                <c:pt idx="75516">
                  <c:v>3.1570000000000107</c:v>
                </c:pt>
                <c:pt idx="75517">
                  <c:v>3.1589999999999918</c:v>
                </c:pt>
                <c:pt idx="75518">
                  <c:v>3.1610000000000014</c:v>
                </c:pt>
                <c:pt idx="75519">
                  <c:v>3.1630000000000109</c:v>
                </c:pt>
                <c:pt idx="75520">
                  <c:v>3.164999999999992</c:v>
                </c:pt>
                <c:pt idx="75521">
                  <c:v>3.1670000000000016</c:v>
                </c:pt>
                <c:pt idx="75522">
                  <c:v>3.1690000000000111</c:v>
                </c:pt>
                <c:pt idx="75523">
                  <c:v>3.1709999999999923</c:v>
                </c:pt>
                <c:pt idx="75524">
                  <c:v>3.1730000000000018</c:v>
                </c:pt>
                <c:pt idx="75525">
                  <c:v>3.1750000000000114</c:v>
                </c:pt>
                <c:pt idx="75526">
                  <c:v>3.1769999999999925</c:v>
                </c:pt>
                <c:pt idx="75527">
                  <c:v>3.179000000000002</c:v>
                </c:pt>
                <c:pt idx="75528">
                  <c:v>3.1810000000000116</c:v>
                </c:pt>
                <c:pt idx="75529">
                  <c:v>3.1829999999999927</c:v>
                </c:pt>
                <c:pt idx="75530">
                  <c:v>3.1850000000000023</c:v>
                </c:pt>
                <c:pt idx="75531">
                  <c:v>3.1870000000000118</c:v>
                </c:pt>
                <c:pt idx="75532">
                  <c:v>3.188999999999993</c:v>
                </c:pt>
                <c:pt idx="75533">
                  <c:v>3.1910000000000025</c:v>
                </c:pt>
                <c:pt idx="75534">
                  <c:v>3.1930000000000121</c:v>
                </c:pt>
                <c:pt idx="75535">
                  <c:v>3.1949999999999932</c:v>
                </c:pt>
                <c:pt idx="75536">
                  <c:v>3.1970000000000027</c:v>
                </c:pt>
                <c:pt idx="75537">
                  <c:v>3.1990000000000123</c:v>
                </c:pt>
                <c:pt idx="75538">
                  <c:v>3.2009999999999934</c:v>
                </c:pt>
                <c:pt idx="75539">
                  <c:v>3.203000000000003</c:v>
                </c:pt>
                <c:pt idx="75540">
                  <c:v>3.2050000000000125</c:v>
                </c:pt>
                <c:pt idx="75541">
                  <c:v>3.2069999999999936</c:v>
                </c:pt>
                <c:pt idx="75542">
                  <c:v>3.2090000000000032</c:v>
                </c:pt>
                <c:pt idx="75543">
                  <c:v>3.2110000000000127</c:v>
                </c:pt>
                <c:pt idx="75544">
                  <c:v>3.2129999999999939</c:v>
                </c:pt>
                <c:pt idx="75545">
                  <c:v>3.2150000000000034</c:v>
                </c:pt>
                <c:pt idx="75546">
                  <c:v>3.217000000000013</c:v>
                </c:pt>
                <c:pt idx="75547">
                  <c:v>3.2189999999999941</c:v>
                </c:pt>
                <c:pt idx="75548">
                  <c:v>3.2210000000000036</c:v>
                </c:pt>
                <c:pt idx="75549">
                  <c:v>3.2230000000000132</c:v>
                </c:pt>
                <c:pt idx="75550">
                  <c:v>3.2249999999999943</c:v>
                </c:pt>
                <c:pt idx="75551">
                  <c:v>3.2270000000000039</c:v>
                </c:pt>
                <c:pt idx="75552">
                  <c:v>3.2290000000000134</c:v>
                </c:pt>
                <c:pt idx="75553">
                  <c:v>3.2309999999999945</c:v>
                </c:pt>
                <c:pt idx="75554">
                  <c:v>3.2330000000000041</c:v>
                </c:pt>
                <c:pt idx="75555">
                  <c:v>3.2350000000000136</c:v>
                </c:pt>
                <c:pt idx="75556">
                  <c:v>3.2369999999999948</c:v>
                </c:pt>
                <c:pt idx="75557">
                  <c:v>3.2390000000000043</c:v>
                </c:pt>
                <c:pt idx="75558">
                  <c:v>3.2410000000000139</c:v>
                </c:pt>
                <c:pt idx="75559">
                  <c:v>3.242999999999995</c:v>
                </c:pt>
                <c:pt idx="75560">
                  <c:v>3.2450000000000045</c:v>
                </c:pt>
                <c:pt idx="75561">
                  <c:v>3.2470000000000141</c:v>
                </c:pt>
                <c:pt idx="75562">
                  <c:v>3.2489999999999952</c:v>
                </c:pt>
                <c:pt idx="75563">
                  <c:v>3.2510000000000048</c:v>
                </c:pt>
                <c:pt idx="75564">
                  <c:v>3.2529999999999859</c:v>
                </c:pt>
                <c:pt idx="75565">
                  <c:v>3.2549999999999955</c:v>
                </c:pt>
                <c:pt idx="75566">
                  <c:v>3.257000000000005</c:v>
                </c:pt>
                <c:pt idx="75567">
                  <c:v>3.2589999999999861</c:v>
                </c:pt>
                <c:pt idx="75568">
                  <c:v>3.2609999999999957</c:v>
                </c:pt>
                <c:pt idx="75569">
                  <c:v>3.2630000000000052</c:v>
                </c:pt>
                <c:pt idx="75570">
                  <c:v>3.2649999999999864</c:v>
                </c:pt>
                <c:pt idx="75571">
                  <c:v>3.2669999999999959</c:v>
                </c:pt>
                <c:pt idx="75572">
                  <c:v>3.2690000000000055</c:v>
                </c:pt>
                <c:pt idx="75573">
                  <c:v>3.2709999999999866</c:v>
                </c:pt>
                <c:pt idx="75574">
                  <c:v>3.2729999999999961</c:v>
                </c:pt>
                <c:pt idx="75575">
                  <c:v>3.2750000000000057</c:v>
                </c:pt>
                <c:pt idx="75576">
                  <c:v>3.2769999999999868</c:v>
                </c:pt>
                <c:pt idx="75577">
                  <c:v>3.2789999999999964</c:v>
                </c:pt>
                <c:pt idx="75578">
                  <c:v>3.2810000000000059</c:v>
                </c:pt>
                <c:pt idx="75579">
                  <c:v>3.282999999999987</c:v>
                </c:pt>
                <c:pt idx="75580">
                  <c:v>3.2849999999999966</c:v>
                </c:pt>
                <c:pt idx="75581">
                  <c:v>3.2870000000000061</c:v>
                </c:pt>
                <c:pt idx="75582">
                  <c:v>3.2889999999999873</c:v>
                </c:pt>
                <c:pt idx="75583">
                  <c:v>3.2909999999999968</c:v>
                </c:pt>
                <c:pt idx="75584">
                  <c:v>3.2930000000000064</c:v>
                </c:pt>
                <c:pt idx="75585">
                  <c:v>3.2949999999999875</c:v>
                </c:pt>
                <c:pt idx="75586">
                  <c:v>3.296999999999997</c:v>
                </c:pt>
                <c:pt idx="75587">
                  <c:v>3.2990000000000066</c:v>
                </c:pt>
                <c:pt idx="75588">
                  <c:v>3.3009999999999877</c:v>
                </c:pt>
                <c:pt idx="75589">
                  <c:v>3.3029999999999973</c:v>
                </c:pt>
                <c:pt idx="75590">
                  <c:v>3.3050000000000068</c:v>
                </c:pt>
                <c:pt idx="75591">
                  <c:v>3.3069999999999879</c:v>
                </c:pt>
                <c:pt idx="75592">
                  <c:v>3.3089999999999975</c:v>
                </c:pt>
                <c:pt idx="75593">
                  <c:v>3.311000000000007</c:v>
                </c:pt>
                <c:pt idx="75594">
                  <c:v>3.3129999999999882</c:v>
                </c:pt>
                <c:pt idx="75595">
                  <c:v>3.3149999999999977</c:v>
                </c:pt>
                <c:pt idx="75596">
                  <c:v>3.3170000000000073</c:v>
                </c:pt>
                <c:pt idx="75597">
                  <c:v>3.3189999999999884</c:v>
                </c:pt>
                <c:pt idx="75598">
                  <c:v>3.320999999999998</c:v>
                </c:pt>
                <c:pt idx="75599">
                  <c:v>3.3230000000000075</c:v>
                </c:pt>
                <c:pt idx="75600">
                  <c:v>3.3249999999999886</c:v>
                </c:pt>
                <c:pt idx="75601">
                  <c:v>3.3269999999999982</c:v>
                </c:pt>
                <c:pt idx="75602">
                  <c:v>3.3290000000000077</c:v>
                </c:pt>
                <c:pt idx="75603">
                  <c:v>3.3309999999999889</c:v>
                </c:pt>
                <c:pt idx="75604">
                  <c:v>3.3329999999999984</c:v>
                </c:pt>
                <c:pt idx="75605">
                  <c:v>3.335000000000008</c:v>
                </c:pt>
                <c:pt idx="75606">
                  <c:v>3.3369999999999891</c:v>
                </c:pt>
                <c:pt idx="75607">
                  <c:v>3.3389999999999986</c:v>
                </c:pt>
                <c:pt idx="75608">
                  <c:v>3.3410000000000082</c:v>
                </c:pt>
                <c:pt idx="75609">
                  <c:v>3.3429999999999893</c:v>
                </c:pt>
                <c:pt idx="75610">
                  <c:v>3.3449999999999989</c:v>
                </c:pt>
                <c:pt idx="75611">
                  <c:v>3.3470000000000084</c:v>
                </c:pt>
                <c:pt idx="75612">
                  <c:v>3.3489999999999895</c:v>
                </c:pt>
                <c:pt idx="75613">
                  <c:v>3.3509999999999991</c:v>
                </c:pt>
                <c:pt idx="75614">
                  <c:v>3.3530000000000086</c:v>
                </c:pt>
                <c:pt idx="75615">
                  <c:v>3.3549999999999898</c:v>
                </c:pt>
                <c:pt idx="75616">
                  <c:v>3.3569999999999993</c:v>
                </c:pt>
                <c:pt idx="75617">
                  <c:v>3.3590000000000089</c:v>
                </c:pt>
                <c:pt idx="75618">
                  <c:v>3.36099999999999</c:v>
                </c:pt>
                <c:pt idx="75619">
                  <c:v>3.3629999999999995</c:v>
                </c:pt>
                <c:pt idx="75620">
                  <c:v>3.3650000000000091</c:v>
                </c:pt>
                <c:pt idx="75621">
                  <c:v>3.3669999999999902</c:v>
                </c:pt>
                <c:pt idx="75622">
                  <c:v>3.3689999999999998</c:v>
                </c:pt>
                <c:pt idx="75623">
                  <c:v>3.3710000000000093</c:v>
                </c:pt>
                <c:pt idx="75624">
                  <c:v>3.3729999999999905</c:v>
                </c:pt>
                <c:pt idx="75625">
                  <c:v>3.375</c:v>
                </c:pt>
                <c:pt idx="75626">
                  <c:v>3.3770000000000095</c:v>
                </c:pt>
                <c:pt idx="75627">
                  <c:v>3.3789999999999907</c:v>
                </c:pt>
                <c:pt idx="75628">
                  <c:v>3.3810000000000002</c:v>
                </c:pt>
                <c:pt idx="75629">
                  <c:v>3.3830000000000098</c:v>
                </c:pt>
                <c:pt idx="75630">
                  <c:v>3.3849999999999909</c:v>
                </c:pt>
                <c:pt idx="75631">
                  <c:v>3.3870000000000005</c:v>
                </c:pt>
                <c:pt idx="75632">
                  <c:v>3.38900000000001</c:v>
                </c:pt>
                <c:pt idx="75633">
                  <c:v>3.3909999999999911</c:v>
                </c:pt>
                <c:pt idx="75634">
                  <c:v>3.3930000000000007</c:v>
                </c:pt>
                <c:pt idx="75635">
                  <c:v>3.3950000000000102</c:v>
                </c:pt>
                <c:pt idx="75636">
                  <c:v>3.3969999999999914</c:v>
                </c:pt>
                <c:pt idx="75637">
                  <c:v>3.3990000000000009</c:v>
                </c:pt>
                <c:pt idx="75638">
                  <c:v>3.4010000000000105</c:v>
                </c:pt>
                <c:pt idx="75639">
                  <c:v>3.4029999999999916</c:v>
                </c:pt>
                <c:pt idx="75640">
                  <c:v>3.4050000000000011</c:v>
                </c:pt>
                <c:pt idx="75641">
                  <c:v>3.4070000000000107</c:v>
                </c:pt>
                <c:pt idx="75642">
                  <c:v>3.4089999999999918</c:v>
                </c:pt>
                <c:pt idx="75643">
                  <c:v>3.4110000000000014</c:v>
                </c:pt>
                <c:pt idx="75644">
                  <c:v>3.4130000000000109</c:v>
                </c:pt>
                <c:pt idx="75645">
                  <c:v>3.414999999999992</c:v>
                </c:pt>
                <c:pt idx="75646">
                  <c:v>3.4170000000000016</c:v>
                </c:pt>
                <c:pt idx="75647">
                  <c:v>3.4190000000000111</c:v>
                </c:pt>
                <c:pt idx="75648">
                  <c:v>3.4209999999999923</c:v>
                </c:pt>
                <c:pt idx="75649">
                  <c:v>3.4230000000000018</c:v>
                </c:pt>
                <c:pt idx="75650">
                  <c:v>3.4250000000000114</c:v>
                </c:pt>
                <c:pt idx="75651">
                  <c:v>3.4269999999999925</c:v>
                </c:pt>
                <c:pt idx="75652">
                  <c:v>3.429000000000002</c:v>
                </c:pt>
                <c:pt idx="75653">
                  <c:v>3.4310000000000116</c:v>
                </c:pt>
                <c:pt idx="75654">
                  <c:v>3.4329999999999927</c:v>
                </c:pt>
                <c:pt idx="75655">
                  <c:v>3.4350000000000023</c:v>
                </c:pt>
                <c:pt idx="75656">
                  <c:v>3.4370000000000118</c:v>
                </c:pt>
                <c:pt idx="75657">
                  <c:v>3.438999999999993</c:v>
                </c:pt>
                <c:pt idx="75658">
                  <c:v>3.4410000000000025</c:v>
                </c:pt>
                <c:pt idx="75659">
                  <c:v>3.4430000000000121</c:v>
                </c:pt>
                <c:pt idx="75660">
                  <c:v>3.4449999999999932</c:v>
                </c:pt>
                <c:pt idx="75661">
                  <c:v>3.4470000000000027</c:v>
                </c:pt>
                <c:pt idx="75662">
                  <c:v>3.4490000000000123</c:v>
                </c:pt>
                <c:pt idx="75663">
                  <c:v>3.4509999999999934</c:v>
                </c:pt>
                <c:pt idx="75664">
                  <c:v>3.453000000000003</c:v>
                </c:pt>
                <c:pt idx="75665">
                  <c:v>3.4550000000000125</c:v>
                </c:pt>
                <c:pt idx="75666">
                  <c:v>3.4569999999999936</c:v>
                </c:pt>
                <c:pt idx="75667">
                  <c:v>3.4590000000000032</c:v>
                </c:pt>
                <c:pt idx="75668">
                  <c:v>3.4610000000000127</c:v>
                </c:pt>
                <c:pt idx="75669">
                  <c:v>3.4629999999999939</c:v>
                </c:pt>
                <c:pt idx="75670">
                  <c:v>3.4650000000000034</c:v>
                </c:pt>
                <c:pt idx="75671">
                  <c:v>3.467000000000013</c:v>
                </c:pt>
                <c:pt idx="75672">
                  <c:v>3.4689999999999941</c:v>
                </c:pt>
                <c:pt idx="75673">
                  <c:v>3.4710000000000036</c:v>
                </c:pt>
                <c:pt idx="75674">
                  <c:v>3.4730000000000132</c:v>
                </c:pt>
                <c:pt idx="75675">
                  <c:v>3.4749999999999943</c:v>
                </c:pt>
                <c:pt idx="75676">
                  <c:v>3.4770000000000039</c:v>
                </c:pt>
                <c:pt idx="75677">
                  <c:v>3.4790000000000134</c:v>
                </c:pt>
                <c:pt idx="75678">
                  <c:v>3.4809999999999945</c:v>
                </c:pt>
                <c:pt idx="75679">
                  <c:v>3.4830000000000041</c:v>
                </c:pt>
                <c:pt idx="75680">
                  <c:v>3.4850000000000136</c:v>
                </c:pt>
                <c:pt idx="75681">
                  <c:v>3.4869999999999948</c:v>
                </c:pt>
                <c:pt idx="75682">
                  <c:v>3.4890000000000043</c:v>
                </c:pt>
                <c:pt idx="75683">
                  <c:v>3.4910000000000139</c:v>
                </c:pt>
                <c:pt idx="75684">
                  <c:v>3.492999999999995</c:v>
                </c:pt>
                <c:pt idx="75685">
                  <c:v>3.4950000000000045</c:v>
                </c:pt>
                <c:pt idx="75686">
                  <c:v>3.4970000000000141</c:v>
                </c:pt>
                <c:pt idx="75687">
                  <c:v>3.4989999999999952</c:v>
                </c:pt>
                <c:pt idx="75688">
                  <c:v>3.5010000000000048</c:v>
                </c:pt>
                <c:pt idx="75689">
                  <c:v>3.5029999999999859</c:v>
                </c:pt>
                <c:pt idx="75690">
                  <c:v>3.5049999999999955</c:v>
                </c:pt>
                <c:pt idx="75691">
                  <c:v>3.507000000000005</c:v>
                </c:pt>
                <c:pt idx="75692">
                  <c:v>3.5089999999999861</c:v>
                </c:pt>
                <c:pt idx="75693">
                  <c:v>3.5109999999999957</c:v>
                </c:pt>
                <c:pt idx="75694">
                  <c:v>3.5130000000000052</c:v>
                </c:pt>
                <c:pt idx="75695">
                  <c:v>3.5149999999999864</c:v>
                </c:pt>
                <c:pt idx="75696">
                  <c:v>3.5169999999999959</c:v>
                </c:pt>
                <c:pt idx="75697">
                  <c:v>3.5190000000000055</c:v>
                </c:pt>
                <c:pt idx="75698">
                  <c:v>3.5209999999999866</c:v>
                </c:pt>
                <c:pt idx="75699">
                  <c:v>3.5229999999999961</c:v>
                </c:pt>
                <c:pt idx="75700">
                  <c:v>3.5250000000000057</c:v>
                </c:pt>
                <c:pt idx="75701">
                  <c:v>3.5269999999999868</c:v>
                </c:pt>
                <c:pt idx="75702">
                  <c:v>3.5289999999999964</c:v>
                </c:pt>
                <c:pt idx="75703">
                  <c:v>3.5310000000000059</c:v>
                </c:pt>
                <c:pt idx="75704">
                  <c:v>3.532999999999987</c:v>
                </c:pt>
                <c:pt idx="75705">
                  <c:v>3.5349999999999966</c:v>
                </c:pt>
                <c:pt idx="75706">
                  <c:v>3.5370000000000061</c:v>
                </c:pt>
                <c:pt idx="75707">
                  <c:v>3.5389999999999873</c:v>
                </c:pt>
                <c:pt idx="75708">
                  <c:v>3.5409999999999968</c:v>
                </c:pt>
                <c:pt idx="75709">
                  <c:v>3.5430000000000064</c:v>
                </c:pt>
                <c:pt idx="75710">
                  <c:v>3.5449999999999875</c:v>
                </c:pt>
                <c:pt idx="75711">
                  <c:v>3.546999999999997</c:v>
                </c:pt>
                <c:pt idx="75712">
                  <c:v>3.5490000000000066</c:v>
                </c:pt>
                <c:pt idx="75713">
                  <c:v>3.5509999999999877</c:v>
                </c:pt>
                <c:pt idx="75714">
                  <c:v>3.5529999999999973</c:v>
                </c:pt>
                <c:pt idx="75715">
                  <c:v>3.5550000000000068</c:v>
                </c:pt>
                <c:pt idx="75716">
                  <c:v>3.5569999999999879</c:v>
                </c:pt>
                <c:pt idx="75717">
                  <c:v>3.5589999999999975</c:v>
                </c:pt>
                <c:pt idx="75718">
                  <c:v>3.561000000000007</c:v>
                </c:pt>
                <c:pt idx="75719">
                  <c:v>3.5629999999999882</c:v>
                </c:pt>
                <c:pt idx="75720">
                  <c:v>3.5649999999999977</c:v>
                </c:pt>
                <c:pt idx="75721">
                  <c:v>3.5670000000000073</c:v>
                </c:pt>
                <c:pt idx="75722">
                  <c:v>3.5689999999999884</c:v>
                </c:pt>
                <c:pt idx="75723">
                  <c:v>3.570999999999998</c:v>
                </c:pt>
                <c:pt idx="75724">
                  <c:v>3.5730000000000075</c:v>
                </c:pt>
                <c:pt idx="75725">
                  <c:v>3.5749999999999886</c:v>
                </c:pt>
                <c:pt idx="75726">
                  <c:v>3.5769999999999982</c:v>
                </c:pt>
                <c:pt idx="75727">
                  <c:v>3.5790000000000077</c:v>
                </c:pt>
                <c:pt idx="75728">
                  <c:v>3.5809999999999889</c:v>
                </c:pt>
                <c:pt idx="75729">
                  <c:v>3.5829999999999984</c:v>
                </c:pt>
                <c:pt idx="75730">
                  <c:v>3.585000000000008</c:v>
                </c:pt>
                <c:pt idx="75731">
                  <c:v>3.5869999999999891</c:v>
                </c:pt>
                <c:pt idx="75732">
                  <c:v>3.5889999999999986</c:v>
                </c:pt>
                <c:pt idx="75733">
                  <c:v>3.5910000000000082</c:v>
                </c:pt>
                <c:pt idx="75734">
                  <c:v>3.5929999999999893</c:v>
                </c:pt>
                <c:pt idx="75735">
                  <c:v>3.5949999999999989</c:v>
                </c:pt>
                <c:pt idx="75736">
                  <c:v>3.5970000000000084</c:v>
                </c:pt>
                <c:pt idx="75737">
                  <c:v>3.5989999999999895</c:v>
                </c:pt>
                <c:pt idx="75738">
                  <c:v>3.6009999999999991</c:v>
                </c:pt>
                <c:pt idx="75739">
                  <c:v>3.6030000000000086</c:v>
                </c:pt>
                <c:pt idx="75740">
                  <c:v>3.6049999999999898</c:v>
                </c:pt>
                <c:pt idx="75741">
                  <c:v>3.6069999999999993</c:v>
                </c:pt>
                <c:pt idx="75742">
                  <c:v>3.6090000000000089</c:v>
                </c:pt>
                <c:pt idx="75743">
                  <c:v>3.61099999999999</c:v>
                </c:pt>
                <c:pt idx="75744">
                  <c:v>3.6129999999999995</c:v>
                </c:pt>
                <c:pt idx="75745">
                  <c:v>3.6150000000000091</c:v>
                </c:pt>
                <c:pt idx="75746">
                  <c:v>3.6169999999999902</c:v>
                </c:pt>
                <c:pt idx="75747">
                  <c:v>3.6189999999999998</c:v>
                </c:pt>
                <c:pt idx="75748">
                  <c:v>3.6210000000000093</c:v>
                </c:pt>
                <c:pt idx="75749">
                  <c:v>3.6229999999999905</c:v>
                </c:pt>
                <c:pt idx="75750">
                  <c:v>3.625</c:v>
                </c:pt>
                <c:pt idx="75751">
                  <c:v>3.6270000000000095</c:v>
                </c:pt>
                <c:pt idx="75752">
                  <c:v>3.6289999999999907</c:v>
                </c:pt>
                <c:pt idx="75753">
                  <c:v>3.6310000000000002</c:v>
                </c:pt>
                <c:pt idx="75754">
                  <c:v>3.6330000000000098</c:v>
                </c:pt>
                <c:pt idx="75755">
                  <c:v>3.6349999999999909</c:v>
                </c:pt>
                <c:pt idx="75756">
                  <c:v>3.6370000000000005</c:v>
                </c:pt>
                <c:pt idx="75757">
                  <c:v>3.63900000000001</c:v>
                </c:pt>
                <c:pt idx="75758">
                  <c:v>3.6409999999999911</c:v>
                </c:pt>
                <c:pt idx="75759">
                  <c:v>3.6430000000000007</c:v>
                </c:pt>
                <c:pt idx="75760">
                  <c:v>3.6450000000000102</c:v>
                </c:pt>
                <c:pt idx="75761">
                  <c:v>3.6469999999999914</c:v>
                </c:pt>
                <c:pt idx="75762">
                  <c:v>3.6490000000000009</c:v>
                </c:pt>
                <c:pt idx="75763">
                  <c:v>3.6510000000000105</c:v>
                </c:pt>
                <c:pt idx="75764">
                  <c:v>3.6529999999999916</c:v>
                </c:pt>
                <c:pt idx="75765">
                  <c:v>3.6550000000000011</c:v>
                </c:pt>
                <c:pt idx="75766">
                  <c:v>3.6570000000000107</c:v>
                </c:pt>
                <c:pt idx="75767">
                  <c:v>3.6589999999999918</c:v>
                </c:pt>
                <c:pt idx="75768">
                  <c:v>3.6610000000000014</c:v>
                </c:pt>
                <c:pt idx="75769">
                  <c:v>3.6630000000000109</c:v>
                </c:pt>
                <c:pt idx="75770">
                  <c:v>3.664999999999992</c:v>
                </c:pt>
                <c:pt idx="75771">
                  <c:v>3.6670000000000016</c:v>
                </c:pt>
                <c:pt idx="75772">
                  <c:v>3.6690000000000111</c:v>
                </c:pt>
                <c:pt idx="75773">
                  <c:v>3.6709999999999923</c:v>
                </c:pt>
                <c:pt idx="75774">
                  <c:v>3.6730000000000018</c:v>
                </c:pt>
                <c:pt idx="75775">
                  <c:v>3.6750000000000114</c:v>
                </c:pt>
                <c:pt idx="75776">
                  <c:v>3.6769999999999925</c:v>
                </c:pt>
                <c:pt idx="75777">
                  <c:v>3.679000000000002</c:v>
                </c:pt>
                <c:pt idx="75778">
                  <c:v>3.6810000000000116</c:v>
                </c:pt>
                <c:pt idx="75779">
                  <c:v>3.6829999999999927</c:v>
                </c:pt>
                <c:pt idx="75780">
                  <c:v>3.6850000000000023</c:v>
                </c:pt>
                <c:pt idx="75781">
                  <c:v>3.6870000000000118</c:v>
                </c:pt>
                <c:pt idx="75782">
                  <c:v>3.688999999999993</c:v>
                </c:pt>
                <c:pt idx="75783">
                  <c:v>3.6910000000000025</c:v>
                </c:pt>
                <c:pt idx="75784">
                  <c:v>3.6930000000000121</c:v>
                </c:pt>
                <c:pt idx="75785">
                  <c:v>3.6949999999999932</c:v>
                </c:pt>
                <c:pt idx="75786">
                  <c:v>3.6970000000000027</c:v>
                </c:pt>
                <c:pt idx="75787">
                  <c:v>3.6990000000000123</c:v>
                </c:pt>
                <c:pt idx="75788">
                  <c:v>3.7009999999999934</c:v>
                </c:pt>
                <c:pt idx="75789">
                  <c:v>3.703000000000003</c:v>
                </c:pt>
                <c:pt idx="75790">
                  <c:v>3.7050000000000125</c:v>
                </c:pt>
                <c:pt idx="75791">
                  <c:v>3.7069999999999936</c:v>
                </c:pt>
                <c:pt idx="75792">
                  <c:v>3.7090000000000032</c:v>
                </c:pt>
                <c:pt idx="75793">
                  <c:v>3.7110000000000127</c:v>
                </c:pt>
                <c:pt idx="75794">
                  <c:v>3.7129999999999939</c:v>
                </c:pt>
                <c:pt idx="75795">
                  <c:v>3.7150000000000034</c:v>
                </c:pt>
                <c:pt idx="75796">
                  <c:v>3.717000000000013</c:v>
                </c:pt>
                <c:pt idx="75797">
                  <c:v>3.7189999999999941</c:v>
                </c:pt>
                <c:pt idx="75798">
                  <c:v>3.7210000000000036</c:v>
                </c:pt>
                <c:pt idx="75799">
                  <c:v>3.7230000000000132</c:v>
                </c:pt>
                <c:pt idx="75800">
                  <c:v>3.7249999999999943</c:v>
                </c:pt>
                <c:pt idx="75801">
                  <c:v>3.7270000000000039</c:v>
                </c:pt>
                <c:pt idx="75802">
                  <c:v>3.7290000000000134</c:v>
                </c:pt>
                <c:pt idx="75803">
                  <c:v>3.7309999999999945</c:v>
                </c:pt>
                <c:pt idx="75804">
                  <c:v>3.7330000000000041</c:v>
                </c:pt>
                <c:pt idx="75805">
                  <c:v>3.7350000000000136</c:v>
                </c:pt>
                <c:pt idx="75806">
                  <c:v>3.7369999999999948</c:v>
                </c:pt>
                <c:pt idx="75807">
                  <c:v>3.7390000000000043</c:v>
                </c:pt>
                <c:pt idx="75808">
                  <c:v>3.7410000000000139</c:v>
                </c:pt>
                <c:pt idx="75809">
                  <c:v>3.742999999999995</c:v>
                </c:pt>
                <c:pt idx="75810">
                  <c:v>3.7450000000000045</c:v>
                </c:pt>
                <c:pt idx="75811">
                  <c:v>3.7470000000000141</c:v>
                </c:pt>
                <c:pt idx="75812">
                  <c:v>3.7489999999999952</c:v>
                </c:pt>
                <c:pt idx="75813">
                  <c:v>3.7510000000000048</c:v>
                </c:pt>
                <c:pt idx="75814">
                  <c:v>3.7529999999999859</c:v>
                </c:pt>
                <c:pt idx="75815">
                  <c:v>3.7549999999999955</c:v>
                </c:pt>
                <c:pt idx="75816">
                  <c:v>3.757000000000005</c:v>
                </c:pt>
                <c:pt idx="75817">
                  <c:v>3.7589999999999861</c:v>
                </c:pt>
                <c:pt idx="75818">
                  <c:v>3.7609999999999957</c:v>
                </c:pt>
                <c:pt idx="75819">
                  <c:v>3.7630000000000052</c:v>
                </c:pt>
                <c:pt idx="75820">
                  <c:v>3.7649999999999864</c:v>
                </c:pt>
                <c:pt idx="75821">
                  <c:v>3.7669999999999959</c:v>
                </c:pt>
                <c:pt idx="75822">
                  <c:v>3.7690000000000055</c:v>
                </c:pt>
                <c:pt idx="75823">
                  <c:v>3.7709999999999866</c:v>
                </c:pt>
                <c:pt idx="75824">
                  <c:v>3.7729999999999961</c:v>
                </c:pt>
                <c:pt idx="75825">
                  <c:v>3.7750000000000057</c:v>
                </c:pt>
                <c:pt idx="75826">
                  <c:v>3.7769999999999868</c:v>
                </c:pt>
                <c:pt idx="75827">
                  <c:v>3.7789999999999964</c:v>
                </c:pt>
                <c:pt idx="75828">
                  <c:v>3.7810000000000059</c:v>
                </c:pt>
                <c:pt idx="75829">
                  <c:v>3.782999999999987</c:v>
                </c:pt>
                <c:pt idx="75830">
                  <c:v>3.7849999999999966</c:v>
                </c:pt>
                <c:pt idx="75831">
                  <c:v>3.7870000000000061</c:v>
                </c:pt>
                <c:pt idx="75832">
                  <c:v>3.7889999999999873</c:v>
                </c:pt>
                <c:pt idx="75833">
                  <c:v>3.7909999999999968</c:v>
                </c:pt>
                <c:pt idx="75834">
                  <c:v>3.7930000000000064</c:v>
                </c:pt>
                <c:pt idx="75835">
                  <c:v>3.7949999999999875</c:v>
                </c:pt>
                <c:pt idx="75836">
                  <c:v>3.796999999999997</c:v>
                </c:pt>
                <c:pt idx="75837">
                  <c:v>3.7990000000000066</c:v>
                </c:pt>
                <c:pt idx="75838">
                  <c:v>3.8009999999999877</c:v>
                </c:pt>
                <c:pt idx="75839">
                  <c:v>3.8029999999999973</c:v>
                </c:pt>
                <c:pt idx="75840">
                  <c:v>3.8050000000000068</c:v>
                </c:pt>
                <c:pt idx="75841">
                  <c:v>3.8069999999999879</c:v>
                </c:pt>
                <c:pt idx="75842">
                  <c:v>3.8089999999999975</c:v>
                </c:pt>
                <c:pt idx="75843">
                  <c:v>3.811000000000007</c:v>
                </c:pt>
                <c:pt idx="75844">
                  <c:v>3.8129999999999882</c:v>
                </c:pt>
                <c:pt idx="75845">
                  <c:v>3.8149999999999977</c:v>
                </c:pt>
                <c:pt idx="75846">
                  <c:v>3.8170000000000073</c:v>
                </c:pt>
                <c:pt idx="75847">
                  <c:v>3.8189999999999884</c:v>
                </c:pt>
                <c:pt idx="75848">
                  <c:v>3.820999999999998</c:v>
                </c:pt>
                <c:pt idx="75849">
                  <c:v>3.8230000000000075</c:v>
                </c:pt>
                <c:pt idx="75850">
                  <c:v>3.8249999999999886</c:v>
                </c:pt>
                <c:pt idx="75851">
                  <c:v>3.8269999999999982</c:v>
                </c:pt>
                <c:pt idx="75852">
                  <c:v>3.8290000000000077</c:v>
                </c:pt>
                <c:pt idx="75853">
                  <c:v>3.8309999999999889</c:v>
                </c:pt>
                <c:pt idx="75854">
                  <c:v>3.8329999999999984</c:v>
                </c:pt>
                <c:pt idx="75855">
                  <c:v>3.835000000000008</c:v>
                </c:pt>
                <c:pt idx="75856">
                  <c:v>3.8369999999999891</c:v>
                </c:pt>
                <c:pt idx="75857">
                  <c:v>3.8389999999999986</c:v>
                </c:pt>
                <c:pt idx="75858">
                  <c:v>3.8410000000000082</c:v>
                </c:pt>
                <c:pt idx="75859">
                  <c:v>3.8429999999999893</c:v>
                </c:pt>
                <c:pt idx="75860">
                  <c:v>3.8449999999999989</c:v>
                </c:pt>
                <c:pt idx="75861">
                  <c:v>3.8470000000000084</c:v>
                </c:pt>
                <c:pt idx="75862">
                  <c:v>3.8489999999999895</c:v>
                </c:pt>
                <c:pt idx="75863">
                  <c:v>3.8509999999999991</c:v>
                </c:pt>
                <c:pt idx="75864">
                  <c:v>3.8530000000000086</c:v>
                </c:pt>
                <c:pt idx="75865">
                  <c:v>3.8549999999999898</c:v>
                </c:pt>
                <c:pt idx="75866">
                  <c:v>3.8569999999999993</c:v>
                </c:pt>
                <c:pt idx="75867">
                  <c:v>3.8590000000000089</c:v>
                </c:pt>
                <c:pt idx="75868">
                  <c:v>3.86099999999999</c:v>
                </c:pt>
                <c:pt idx="75869">
                  <c:v>3.8629999999999995</c:v>
                </c:pt>
                <c:pt idx="75870">
                  <c:v>3.8650000000000091</c:v>
                </c:pt>
                <c:pt idx="75871">
                  <c:v>3.8669999999999902</c:v>
                </c:pt>
                <c:pt idx="75872">
                  <c:v>3.8689999999999998</c:v>
                </c:pt>
                <c:pt idx="75873">
                  <c:v>3.8710000000000093</c:v>
                </c:pt>
                <c:pt idx="75874">
                  <c:v>3.8729999999999905</c:v>
                </c:pt>
                <c:pt idx="75875">
                  <c:v>3.875</c:v>
                </c:pt>
                <c:pt idx="75876">
                  <c:v>3.8770000000000095</c:v>
                </c:pt>
                <c:pt idx="75877">
                  <c:v>3.8789999999999907</c:v>
                </c:pt>
                <c:pt idx="75878">
                  <c:v>3.8810000000000002</c:v>
                </c:pt>
                <c:pt idx="75879">
                  <c:v>3.8830000000000098</c:v>
                </c:pt>
                <c:pt idx="75880">
                  <c:v>3.8849999999999909</c:v>
                </c:pt>
                <c:pt idx="75881">
                  <c:v>3.8870000000000005</c:v>
                </c:pt>
                <c:pt idx="75882">
                  <c:v>3.88900000000001</c:v>
                </c:pt>
                <c:pt idx="75883">
                  <c:v>3.8909999999999911</c:v>
                </c:pt>
                <c:pt idx="75884">
                  <c:v>3.8930000000000007</c:v>
                </c:pt>
                <c:pt idx="75885">
                  <c:v>3.8950000000000102</c:v>
                </c:pt>
                <c:pt idx="75886">
                  <c:v>3.8969999999999914</c:v>
                </c:pt>
                <c:pt idx="75887">
                  <c:v>3.8990000000000009</c:v>
                </c:pt>
                <c:pt idx="75888">
                  <c:v>3.9010000000000105</c:v>
                </c:pt>
                <c:pt idx="75889">
                  <c:v>3.9029999999999916</c:v>
                </c:pt>
                <c:pt idx="75890">
                  <c:v>3.9050000000000011</c:v>
                </c:pt>
                <c:pt idx="75891">
                  <c:v>3.9070000000000107</c:v>
                </c:pt>
                <c:pt idx="75892">
                  <c:v>3.9089999999999918</c:v>
                </c:pt>
                <c:pt idx="75893">
                  <c:v>3.9110000000000014</c:v>
                </c:pt>
                <c:pt idx="75894">
                  <c:v>3.9130000000000109</c:v>
                </c:pt>
                <c:pt idx="75895">
                  <c:v>3.914999999999992</c:v>
                </c:pt>
                <c:pt idx="75896">
                  <c:v>3.9170000000000016</c:v>
                </c:pt>
                <c:pt idx="75897">
                  <c:v>3.9190000000000111</c:v>
                </c:pt>
                <c:pt idx="75898">
                  <c:v>3.9209999999999923</c:v>
                </c:pt>
                <c:pt idx="75899">
                  <c:v>3.9230000000000018</c:v>
                </c:pt>
                <c:pt idx="75900">
                  <c:v>3.9250000000000114</c:v>
                </c:pt>
                <c:pt idx="75901">
                  <c:v>3.9269999999999925</c:v>
                </c:pt>
                <c:pt idx="75902">
                  <c:v>3.929000000000002</c:v>
                </c:pt>
                <c:pt idx="75903">
                  <c:v>3.9310000000000116</c:v>
                </c:pt>
                <c:pt idx="75904">
                  <c:v>3.9329999999999927</c:v>
                </c:pt>
                <c:pt idx="75905">
                  <c:v>3.9350000000000023</c:v>
                </c:pt>
                <c:pt idx="75906">
                  <c:v>3.9370000000000118</c:v>
                </c:pt>
                <c:pt idx="75907">
                  <c:v>3.938999999999993</c:v>
                </c:pt>
                <c:pt idx="75908">
                  <c:v>3.9410000000000025</c:v>
                </c:pt>
                <c:pt idx="75909">
                  <c:v>3.9430000000000121</c:v>
                </c:pt>
                <c:pt idx="75910">
                  <c:v>3.9449999999999932</c:v>
                </c:pt>
                <c:pt idx="75911">
                  <c:v>3.9470000000000027</c:v>
                </c:pt>
                <c:pt idx="75912">
                  <c:v>3.9490000000000123</c:v>
                </c:pt>
                <c:pt idx="75913">
                  <c:v>3.9509999999999934</c:v>
                </c:pt>
                <c:pt idx="75914">
                  <c:v>3.953000000000003</c:v>
                </c:pt>
                <c:pt idx="75915">
                  <c:v>3.9550000000000125</c:v>
                </c:pt>
                <c:pt idx="75916">
                  <c:v>3.9569999999999936</c:v>
                </c:pt>
                <c:pt idx="75917">
                  <c:v>3.9590000000000032</c:v>
                </c:pt>
                <c:pt idx="75918">
                  <c:v>3.9610000000000127</c:v>
                </c:pt>
                <c:pt idx="75919">
                  <c:v>3.9629999999999939</c:v>
                </c:pt>
                <c:pt idx="75920">
                  <c:v>3.9650000000000034</c:v>
                </c:pt>
                <c:pt idx="75921">
                  <c:v>3.967000000000013</c:v>
                </c:pt>
                <c:pt idx="75922">
                  <c:v>3.9689999999999941</c:v>
                </c:pt>
                <c:pt idx="75923">
                  <c:v>3.9710000000000036</c:v>
                </c:pt>
                <c:pt idx="75924">
                  <c:v>3.9730000000000132</c:v>
                </c:pt>
                <c:pt idx="75925">
                  <c:v>3.9749999999999943</c:v>
                </c:pt>
                <c:pt idx="75926">
                  <c:v>3.9770000000000039</c:v>
                </c:pt>
                <c:pt idx="75927">
                  <c:v>3.9790000000000134</c:v>
                </c:pt>
                <c:pt idx="75928">
                  <c:v>3.9809999999999945</c:v>
                </c:pt>
                <c:pt idx="75929">
                  <c:v>3.9830000000000041</c:v>
                </c:pt>
                <c:pt idx="75930">
                  <c:v>3.9850000000000136</c:v>
                </c:pt>
                <c:pt idx="75931">
                  <c:v>3.9869999999999948</c:v>
                </c:pt>
                <c:pt idx="75932">
                  <c:v>3.9890000000000043</c:v>
                </c:pt>
                <c:pt idx="75933">
                  <c:v>3.9910000000000139</c:v>
                </c:pt>
                <c:pt idx="75934">
                  <c:v>3.992999999999995</c:v>
                </c:pt>
                <c:pt idx="75935">
                  <c:v>3.9950000000000045</c:v>
                </c:pt>
                <c:pt idx="75936">
                  <c:v>3.9970000000000141</c:v>
                </c:pt>
                <c:pt idx="75937">
                  <c:v>3.9989999999999952</c:v>
                </c:pt>
                <c:pt idx="75938">
                  <c:v>4.0010000000000048</c:v>
                </c:pt>
                <c:pt idx="75939">
                  <c:v>4.0029999999999859</c:v>
                </c:pt>
                <c:pt idx="75940">
                  <c:v>4.0049999999999955</c:v>
                </c:pt>
                <c:pt idx="75941">
                  <c:v>4.007000000000005</c:v>
                </c:pt>
                <c:pt idx="75942">
                  <c:v>4.0089999999999861</c:v>
                </c:pt>
                <c:pt idx="75943">
                  <c:v>4.0109999999999957</c:v>
                </c:pt>
                <c:pt idx="75944">
                  <c:v>4.0130000000000052</c:v>
                </c:pt>
                <c:pt idx="75945">
                  <c:v>4.0149999999999864</c:v>
                </c:pt>
                <c:pt idx="75946">
                  <c:v>4.0169999999999959</c:v>
                </c:pt>
                <c:pt idx="75947">
                  <c:v>4.0190000000000055</c:v>
                </c:pt>
                <c:pt idx="75948">
                  <c:v>4.0209999999999866</c:v>
                </c:pt>
                <c:pt idx="75949">
                  <c:v>4.0229999999999961</c:v>
                </c:pt>
                <c:pt idx="75950">
                  <c:v>4.0250000000000057</c:v>
                </c:pt>
                <c:pt idx="75951">
                  <c:v>4.0269999999999868</c:v>
                </c:pt>
                <c:pt idx="75952">
                  <c:v>4.0289999999999964</c:v>
                </c:pt>
                <c:pt idx="75953">
                  <c:v>4.0310000000000059</c:v>
                </c:pt>
                <c:pt idx="75954">
                  <c:v>4.032999999999987</c:v>
                </c:pt>
                <c:pt idx="75955">
                  <c:v>4.0349999999999966</c:v>
                </c:pt>
                <c:pt idx="75956">
                  <c:v>4.0370000000000061</c:v>
                </c:pt>
                <c:pt idx="75957">
                  <c:v>4.0389999999999873</c:v>
                </c:pt>
                <c:pt idx="75958">
                  <c:v>4.0409999999999968</c:v>
                </c:pt>
                <c:pt idx="75959">
                  <c:v>4.0430000000000064</c:v>
                </c:pt>
                <c:pt idx="75960">
                  <c:v>4.0449999999999875</c:v>
                </c:pt>
                <c:pt idx="75961">
                  <c:v>4.046999999999997</c:v>
                </c:pt>
                <c:pt idx="75962">
                  <c:v>4.0490000000000066</c:v>
                </c:pt>
                <c:pt idx="75963">
                  <c:v>4.0509999999999877</c:v>
                </c:pt>
                <c:pt idx="75964">
                  <c:v>4.0529999999999973</c:v>
                </c:pt>
                <c:pt idx="75965">
                  <c:v>4.0550000000000068</c:v>
                </c:pt>
                <c:pt idx="75966">
                  <c:v>4.0569999999999879</c:v>
                </c:pt>
                <c:pt idx="75967">
                  <c:v>4.0589999999999975</c:v>
                </c:pt>
                <c:pt idx="75968">
                  <c:v>4.061000000000007</c:v>
                </c:pt>
                <c:pt idx="75969">
                  <c:v>4.0629999999999882</c:v>
                </c:pt>
                <c:pt idx="75970">
                  <c:v>4.0649999999999977</c:v>
                </c:pt>
                <c:pt idx="75971">
                  <c:v>4.0670000000000073</c:v>
                </c:pt>
                <c:pt idx="75972">
                  <c:v>4.0689999999999884</c:v>
                </c:pt>
                <c:pt idx="75973">
                  <c:v>4.070999999999998</c:v>
                </c:pt>
                <c:pt idx="75974">
                  <c:v>4.0730000000000075</c:v>
                </c:pt>
                <c:pt idx="75975">
                  <c:v>4.0749999999999886</c:v>
                </c:pt>
                <c:pt idx="75976">
                  <c:v>4.0769999999999982</c:v>
                </c:pt>
                <c:pt idx="75977">
                  <c:v>4.0790000000000077</c:v>
                </c:pt>
                <c:pt idx="75978">
                  <c:v>4.0809999999999889</c:v>
                </c:pt>
                <c:pt idx="75979">
                  <c:v>4.0829999999999984</c:v>
                </c:pt>
                <c:pt idx="75980">
                  <c:v>4.085000000000008</c:v>
                </c:pt>
                <c:pt idx="75981">
                  <c:v>4.0869999999999891</c:v>
                </c:pt>
                <c:pt idx="75982">
                  <c:v>4.0889999999999986</c:v>
                </c:pt>
                <c:pt idx="75983">
                  <c:v>4.0910000000000082</c:v>
                </c:pt>
                <c:pt idx="75984">
                  <c:v>4.0929999999999893</c:v>
                </c:pt>
                <c:pt idx="75985">
                  <c:v>4.0949999999999989</c:v>
                </c:pt>
                <c:pt idx="75986">
                  <c:v>4.0970000000000084</c:v>
                </c:pt>
                <c:pt idx="75987">
                  <c:v>4.0989999999999895</c:v>
                </c:pt>
                <c:pt idx="75988">
                  <c:v>4.1009999999999991</c:v>
                </c:pt>
                <c:pt idx="75989">
                  <c:v>4.1030000000000086</c:v>
                </c:pt>
                <c:pt idx="75990">
                  <c:v>4.1049999999999898</c:v>
                </c:pt>
                <c:pt idx="75991">
                  <c:v>4.1069999999999993</c:v>
                </c:pt>
                <c:pt idx="75992">
                  <c:v>4.1090000000000089</c:v>
                </c:pt>
                <c:pt idx="75993">
                  <c:v>4.11099999999999</c:v>
                </c:pt>
                <c:pt idx="75994">
                  <c:v>4.1129999999999995</c:v>
                </c:pt>
                <c:pt idx="75995">
                  <c:v>4.1150000000000091</c:v>
                </c:pt>
                <c:pt idx="75996">
                  <c:v>4.1169999999999902</c:v>
                </c:pt>
                <c:pt idx="75997">
                  <c:v>4.1189999999999998</c:v>
                </c:pt>
                <c:pt idx="75998">
                  <c:v>4.1210000000000093</c:v>
                </c:pt>
                <c:pt idx="75999">
                  <c:v>4.1229999999999905</c:v>
                </c:pt>
                <c:pt idx="76000">
                  <c:v>4.125</c:v>
                </c:pt>
                <c:pt idx="76001">
                  <c:v>4.1270000000000095</c:v>
                </c:pt>
                <c:pt idx="76002">
                  <c:v>4.1289999999999907</c:v>
                </c:pt>
                <c:pt idx="76003">
                  <c:v>4.1310000000000002</c:v>
                </c:pt>
                <c:pt idx="76004">
                  <c:v>4.1330000000000098</c:v>
                </c:pt>
                <c:pt idx="76005">
                  <c:v>4.1349999999999909</c:v>
                </c:pt>
                <c:pt idx="76006">
                  <c:v>4.1370000000000005</c:v>
                </c:pt>
                <c:pt idx="76007">
                  <c:v>4.13900000000001</c:v>
                </c:pt>
                <c:pt idx="76008">
                  <c:v>4.1409999999999911</c:v>
                </c:pt>
                <c:pt idx="76009">
                  <c:v>4.1430000000000007</c:v>
                </c:pt>
                <c:pt idx="76010">
                  <c:v>4.1450000000000102</c:v>
                </c:pt>
                <c:pt idx="76011">
                  <c:v>4.1469999999999914</c:v>
                </c:pt>
                <c:pt idx="76012">
                  <c:v>4.1490000000000009</c:v>
                </c:pt>
                <c:pt idx="76013">
                  <c:v>4.1510000000000105</c:v>
                </c:pt>
                <c:pt idx="76014">
                  <c:v>4.1529999999999916</c:v>
                </c:pt>
                <c:pt idx="76015">
                  <c:v>4.1550000000000011</c:v>
                </c:pt>
                <c:pt idx="76016">
                  <c:v>4.1570000000000107</c:v>
                </c:pt>
                <c:pt idx="76017">
                  <c:v>4.1589999999999918</c:v>
                </c:pt>
                <c:pt idx="76018">
                  <c:v>4.1610000000000014</c:v>
                </c:pt>
                <c:pt idx="76019">
                  <c:v>4.1630000000000109</c:v>
                </c:pt>
                <c:pt idx="76020">
                  <c:v>4.164999999999992</c:v>
                </c:pt>
                <c:pt idx="76021">
                  <c:v>4.1670000000000016</c:v>
                </c:pt>
                <c:pt idx="76022">
                  <c:v>4.1690000000000111</c:v>
                </c:pt>
                <c:pt idx="76023">
                  <c:v>4.1709999999999923</c:v>
                </c:pt>
                <c:pt idx="76024">
                  <c:v>4.1730000000000018</c:v>
                </c:pt>
                <c:pt idx="76025">
                  <c:v>4.1750000000000114</c:v>
                </c:pt>
                <c:pt idx="76026">
                  <c:v>4.1769999999999925</c:v>
                </c:pt>
                <c:pt idx="76027">
                  <c:v>4.179000000000002</c:v>
                </c:pt>
                <c:pt idx="76028">
                  <c:v>4.1810000000000116</c:v>
                </c:pt>
                <c:pt idx="76029">
                  <c:v>4.1829999999999927</c:v>
                </c:pt>
                <c:pt idx="76030">
                  <c:v>4.1850000000000023</c:v>
                </c:pt>
                <c:pt idx="76031">
                  <c:v>4.1870000000000118</c:v>
                </c:pt>
                <c:pt idx="76032">
                  <c:v>4.188999999999993</c:v>
                </c:pt>
                <c:pt idx="76033">
                  <c:v>4.1910000000000025</c:v>
                </c:pt>
                <c:pt idx="76034">
                  <c:v>4.1930000000000121</c:v>
                </c:pt>
                <c:pt idx="76035">
                  <c:v>4.1949999999999932</c:v>
                </c:pt>
                <c:pt idx="76036">
                  <c:v>4.1970000000000027</c:v>
                </c:pt>
                <c:pt idx="76037">
                  <c:v>4.1990000000000123</c:v>
                </c:pt>
                <c:pt idx="76038">
                  <c:v>4.2009999999999934</c:v>
                </c:pt>
                <c:pt idx="76039">
                  <c:v>4.203000000000003</c:v>
                </c:pt>
                <c:pt idx="76040">
                  <c:v>4.2050000000000125</c:v>
                </c:pt>
                <c:pt idx="76041">
                  <c:v>4.2069999999999936</c:v>
                </c:pt>
                <c:pt idx="76042">
                  <c:v>4.2090000000000032</c:v>
                </c:pt>
                <c:pt idx="76043">
                  <c:v>4.2110000000000127</c:v>
                </c:pt>
                <c:pt idx="76044">
                  <c:v>4.2129999999999939</c:v>
                </c:pt>
                <c:pt idx="76045">
                  <c:v>4.2150000000000034</c:v>
                </c:pt>
                <c:pt idx="76046">
                  <c:v>4.217000000000013</c:v>
                </c:pt>
                <c:pt idx="76047">
                  <c:v>4.2189999999999941</c:v>
                </c:pt>
                <c:pt idx="76048">
                  <c:v>4.2210000000000036</c:v>
                </c:pt>
                <c:pt idx="76049">
                  <c:v>4.2230000000000132</c:v>
                </c:pt>
                <c:pt idx="76050">
                  <c:v>4.2249999999999943</c:v>
                </c:pt>
                <c:pt idx="76051">
                  <c:v>4.2270000000000039</c:v>
                </c:pt>
                <c:pt idx="76052">
                  <c:v>4.2290000000000134</c:v>
                </c:pt>
                <c:pt idx="76053">
                  <c:v>4.2309999999999945</c:v>
                </c:pt>
                <c:pt idx="76054">
                  <c:v>4.2330000000000041</c:v>
                </c:pt>
                <c:pt idx="76055">
                  <c:v>4.2350000000000136</c:v>
                </c:pt>
                <c:pt idx="76056">
                  <c:v>4.2369999999999948</c:v>
                </c:pt>
                <c:pt idx="76057">
                  <c:v>4.2390000000000043</c:v>
                </c:pt>
                <c:pt idx="76058">
                  <c:v>4.2410000000000139</c:v>
                </c:pt>
                <c:pt idx="76059">
                  <c:v>4.242999999999995</c:v>
                </c:pt>
                <c:pt idx="76060">
                  <c:v>4.2450000000000045</c:v>
                </c:pt>
                <c:pt idx="76061">
                  <c:v>4.2470000000000141</c:v>
                </c:pt>
                <c:pt idx="76062">
                  <c:v>4.2489999999999952</c:v>
                </c:pt>
                <c:pt idx="76063">
                  <c:v>4.2510000000000048</c:v>
                </c:pt>
                <c:pt idx="76064">
                  <c:v>4.2529999999999859</c:v>
                </c:pt>
                <c:pt idx="76065">
                  <c:v>4.2549999999999955</c:v>
                </c:pt>
                <c:pt idx="76066">
                  <c:v>4.257000000000005</c:v>
                </c:pt>
                <c:pt idx="76067">
                  <c:v>4.2589999999999861</c:v>
                </c:pt>
                <c:pt idx="76068">
                  <c:v>4.2609999999999957</c:v>
                </c:pt>
                <c:pt idx="76069">
                  <c:v>4.2630000000000052</c:v>
                </c:pt>
                <c:pt idx="76070">
                  <c:v>4.2649999999999864</c:v>
                </c:pt>
                <c:pt idx="76071">
                  <c:v>4.2669999999999959</c:v>
                </c:pt>
                <c:pt idx="76072">
                  <c:v>4.2690000000000055</c:v>
                </c:pt>
                <c:pt idx="76073">
                  <c:v>4.2709999999999866</c:v>
                </c:pt>
                <c:pt idx="76074">
                  <c:v>4.2729999999999961</c:v>
                </c:pt>
                <c:pt idx="76075">
                  <c:v>4.2750000000000057</c:v>
                </c:pt>
                <c:pt idx="76076">
                  <c:v>4.2769999999999868</c:v>
                </c:pt>
                <c:pt idx="76077">
                  <c:v>4.2789999999999964</c:v>
                </c:pt>
                <c:pt idx="76078">
                  <c:v>4.2810000000000059</c:v>
                </c:pt>
                <c:pt idx="76079">
                  <c:v>4.282999999999987</c:v>
                </c:pt>
                <c:pt idx="76080">
                  <c:v>4.2849999999999966</c:v>
                </c:pt>
                <c:pt idx="76081">
                  <c:v>4.2870000000000061</c:v>
                </c:pt>
                <c:pt idx="76082">
                  <c:v>4.2889999999999873</c:v>
                </c:pt>
                <c:pt idx="76083">
                  <c:v>4.2909999999999968</c:v>
                </c:pt>
                <c:pt idx="76084">
                  <c:v>4.2930000000000064</c:v>
                </c:pt>
                <c:pt idx="76085">
                  <c:v>4.2949999999999875</c:v>
                </c:pt>
                <c:pt idx="76086">
                  <c:v>4.296999999999997</c:v>
                </c:pt>
                <c:pt idx="76087">
                  <c:v>4.2990000000000066</c:v>
                </c:pt>
                <c:pt idx="76088">
                  <c:v>4.3009999999999877</c:v>
                </c:pt>
                <c:pt idx="76089">
                  <c:v>4.3029999999999973</c:v>
                </c:pt>
                <c:pt idx="76090">
                  <c:v>4.3050000000000068</c:v>
                </c:pt>
                <c:pt idx="76091">
                  <c:v>4.3069999999999879</c:v>
                </c:pt>
                <c:pt idx="76092">
                  <c:v>4.3089999999999975</c:v>
                </c:pt>
                <c:pt idx="76093">
                  <c:v>4.311000000000007</c:v>
                </c:pt>
                <c:pt idx="76094">
                  <c:v>4.3129999999999882</c:v>
                </c:pt>
                <c:pt idx="76095">
                  <c:v>4.3149999999999977</c:v>
                </c:pt>
                <c:pt idx="76096">
                  <c:v>4.3170000000000073</c:v>
                </c:pt>
                <c:pt idx="76097">
                  <c:v>4.3189999999999884</c:v>
                </c:pt>
                <c:pt idx="76098">
                  <c:v>4.320999999999998</c:v>
                </c:pt>
                <c:pt idx="76099">
                  <c:v>4.3230000000000075</c:v>
                </c:pt>
                <c:pt idx="76100">
                  <c:v>4.3249999999999886</c:v>
                </c:pt>
                <c:pt idx="76101">
                  <c:v>4.3269999999999982</c:v>
                </c:pt>
                <c:pt idx="76102">
                  <c:v>4.3290000000000077</c:v>
                </c:pt>
                <c:pt idx="76103">
                  <c:v>4.3309999999999889</c:v>
                </c:pt>
                <c:pt idx="76104">
                  <c:v>4.3329999999999984</c:v>
                </c:pt>
                <c:pt idx="76105">
                  <c:v>4.335000000000008</c:v>
                </c:pt>
                <c:pt idx="76106">
                  <c:v>4.3369999999999891</c:v>
                </c:pt>
                <c:pt idx="76107">
                  <c:v>4.3389999999999986</c:v>
                </c:pt>
                <c:pt idx="76108">
                  <c:v>4.3410000000000082</c:v>
                </c:pt>
                <c:pt idx="76109">
                  <c:v>4.3429999999999893</c:v>
                </c:pt>
                <c:pt idx="76110">
                  <c:v>4.3449999999999989</c:v>
                </c:pt>
                <c:pt idx="76111">
                  <c:v>4.3470000000000084</c:v>
                </c:pt>
                <c:pt idx="76112">
                  <c:v>4.3489999999999895</c:v>
                </c:pt>
                <c:pt idx="76113">
                  <c:v>4.3509999999999991</c:v>
                </c:pt>
                <c:pt idx="76114">
                  <c:v>4.3530000000000086</c:v>
                </c:pt>
                <c:pt idx="76115">
                  <c:v>4.3549999999999898</c:v>
                </c:pt>
                <c:pt idx="76116">
                  <c:v>4.3569999999999993</c:v>
                </c:pt>
                <c:pt idx="76117">
                  <c:v>4.3590000000000089</c:v>
                </c:pt>
                <c:pt idx="76118">
                  <c:v>4.36099999999999</c:v>
                </c:pt>
                <c:pt idx="76119">
                  <c:v>4.3629999999999995</c:v>
                </c:pt>
                <c:pt idx="76120">
                  <c:v>4.3650000000000091</c:v>
                </c:pt>
                <c:pt idx="76121">
                  <c:v>4.3669999999999902</c:v>
                </c:pt>
                <c:pt idx="76122">
                  <c:v>4.3689999999999998</c:v>
                </c:pt>
                <c:pt idx="76123">
                  <c:v>4.3710000000000093</c:v>
                </c:pt>
                <c:pt idx="76124">
                  <c:v>4.3729999999999905</c:v>
                </c:pt>
                <c:pt idx="76125">
                  <c:v>4.375</c:v>
                </c:pt>
                <c:pt idx="76126">
                  <c:v>4.3770000000000095</c:v>
                </c:pt>
                <c:pt idx="76127">
                  <c:v>4.3789999999999907</c:v>
                </c:pt>
                <c:pt idx="76128">
                  <c:v>4.3810000000000002</c:v>
                </c:pt>
                <c:pt idx="76129">
                  <c:v>4.3830000000000098</c:v>
                </c:pt>
                <c:pt idx="76130">
                  <c:v>4.3849999999999909</c:v>
                </c:pt>
                <c:pt idx="76131">
                  <c:v>4.3870000000000005</c:v>
                </c:pt>
                <c:pt idx="76132">
                  <c:v>4.38900000000001</c:v>
                </c:pt>
                <c:pt idx="76133">
                  <c:v>4.3909999999999911</c:v>
                </c:pt>
                <c:pt idx="76134">
                  <c:v>4.3930000000000007</c:v>
                </c:pt>
                <c:pt idx="76135">
                  <c:v>4.3950000000000102</c:v>
                </c:pt>
                <c:pt idx="76136">
                  <c:v>4.3969999999999914</c:v>
                </c:pt>
                <c:pt idx="76137">
                  <c:v>4.3990000000000009</c:v>
                </c:pt>
                <c:pt idx="76138">
                  <c:v>4.4010000000000105</c:v>
                </c:pt>
                <c:pt idx="76139">
                  <c:v>4.4029999999999916</c:v>
                </c:pt>
                <c:pt idx="76140">
                  <c:v>4.4050000000000011</c:v>
                </c:pt>
                <c:pt idx="76141">
                  <c:v>4.4070000000000107</c:v>
                </c:pt>
                <c:pt idx="76142">
                  <c:v>4.4089999999999918</c:v>
                </c:pt>
                <c:pt idx="76143">
                  <c:v>4.4110000000000014</c:v>
                </c:pt>
                <c:pt idx="76144">
                  <c:v>4.4130000000000109</c:v>
                </c:pt>
                <c:pt idx="76145">
                  <c:v>4.414999999999992</c:v>
                </c:pt>
                <c:pt idx="76146">
                  <c:v>4.4170000000000016</c:v>
                </c:pt>
                <c:pt idx="76147">
                  <c:v>4.4190000000000111</c:v>
                </c:pt>
                <c:pt idx="76148">
                  <c:v>4.4209999999999923</c:v>
                </c:pt>
                <c:pt idx="76149">
                  <c:v>4.4230000000000018</c:v>
                </c:pt>
                <c:pt idx="76150">
                  <c:v>4.4250000000000114</c:v>
                </c:pt>
                <c:pt idx="76151">
                  <c:v>4.4269999999999925</c:v>
                </c:pt>
                <c:pt idx="76152">
                  <c:v>4.429000000000002</c:v>
                </c:pt>
                <c:pt idx="76153">
                  <c:v>4.4310000000000116</c:v>
                </c:pt>
                <c:pt idx="76154">
                  <c:v>4.4329999999999927</c:v>
                </c:pt>
                <c:pt idx="76155">
                  <c:v>4.4350000000000023</c:v>
                </c:pt>
                <c:pt idx="76156">
                  <c:v>4.4370000000000118</c:v>
                </c:pt>
                <c:pt idx="76157">
                  <c:v>4.438999999999993</c:v>
                </c:pt>
                <c:pt idx="76158">
                  <c:v>4.4410000000000025</c:v>
                </c:pt>
                <c:pt idx="76159">
                  <c:v>4.4430000000000121</c:v>
                </c:pt>
                <c:pt idx="76160">
                  <c:v>4.4449999999999932</c:v>
                </c:pt>
                <c:pt idx="76161">
                  <c:v>4.4470000000000027</c:v>
                </c:pt>
                <c:pt idx="76162">
                  <c:v>4.4490000000000123</c:v>
                </c:pt>
                <c:pt idx="76163">
                  <c:v>4.4509999999999934</c:v>
                </c:pt>
                <c:pt idx="76164">
                  <c:v>4.453000000000003</c:v>
                </c:pt>
                <c:pt idx="76165">
                  <c:v>4.4550000000000125</c:v>
                </c:pt>
                <c:pt idx="76166">
                  <c:v>4.4569999999999936</c:v>
                </c:pt>
                <c:pt idx="76167">
                  <c:v>4.4590000000000032</c:v>
                </c:pt>
                <c:pt idx="76168">
                  <c:v>4.4610000000000127</c:v>
                </c:pt>
                <c:pt idx="76169">
                  <c:v>4.4629999999999939</c:v>
                </c:pt>
                <c:pt idx="76170">
                  <c:v>4.4650000000000034</c:v>
                </c:pt>
                <c:pt idx="76171">
                  <c:v>4.467000000000013</c:v>
                </c:pt>
                <c:pt idx="76172">
                  <c:v>4.4689999999999941</c:v>
                </c:pt>
                <c:pt idx="76173">
                  <c:v>4.4710000000000036</c:v>
                </c:pt>
                <c:pt idx="76174">
                  <c:v>4.4730000000000132</c:v>
                </c:pt>
                <c:pt idx="76175">
                  <c:v>4.4749999999999943</c:v>
                </c:pt>
                <c:pt idx="76176">
                  <c:v>4.4770000000000039</c:v>
                </c:pt>
                <c:pt idx="76177">
                  <c:v>4.4790000000000134</c:v>
                </c:pt>
                <c:pt idx="76178">
                  <c:v>4.4809999999999945</c:v>
                </c:pt>
                <c:pt idx="76179">
                  <c:v>4.4830000000000041</c:v>
                </c:pt>
                <c:pt idx="76180">
                  <c:v>4.4850000000000136</c:v>
                </c:pt>
                <c:pt idx="76181">
                  <c:v>4.4869999999999948</c:v>
                </c:pt>
                <c:pt idx="76182">
                  <c:v>4.4890000000000043</c:v>
                </c:pt>
                <c:pt idx="76183">
                  <c:v>4.4910000000000139</c:v>
                </c:pt>
                <c:pt idx="76184">
                  <c:v>4.492999999999995</c:v>
                </c:pt>
                <c:pt idx="76185">
                  <c:v>4.4950000000000045</c:v>
                </c:pt>
                <c:pt idx="76186">
                  <c:v>4.4970000000000141</c:v>
                </c:pt>
                <c:pt idx="76187">
                  <c:v>4.4989999999999952</c:v>
                </c:pt>
                <c:pt idx="76188">
                  <c:v>4.5010000000000048</c:v>
                </c:pt>
                <c:pt idx="76189">
                  <c:v>4.5029999999999859</c:v>
                </c:pt>
                <c:pt idx="76190">
                  <c:v>4.5049999999999955</c:v>
                </c:pt>
                <c:pt idx="76191">
                  <c:v>4.507000000000005</c:v>
                </c:pt>
                <c:pt idx="76192">
                  <c:v>4.5089999999999861</c:v>
                </c:pt>
                <c:pt idx="76193">
                  <c:v>4.5109999999999957</c:v>
                </c:pt>
                <c:pt idx="76194">
                  <c:v>4.5130000000000052</c:v>
                </c:pt>
                <c:pt idx="76195">
                  <c:v>4.5149999999999864</c:v>
                </c:pt>
                <c:pt idx="76196">
                  <c:v>4.5169999999999959</c:v>
                </c:pt>
                <c:pt idx="76197">
                  <c:v>4.5190000000000055</c:v>
                </c:pt>
                <c:pt idx="76198">
                  <c:v>4.5209999999999866</c:v>
                </c:pt>
                <c:pt idx="76199">
                  <c:v>4.5229999999999961</c:v>
                </c:pt>
                <c:pt idx="76200">
                  <c:v>4.5250000000000057</c:v>
                </c:pt>
                <c:pt idx="76201">
                  <c:v>4.5269999999999868</c:v>
                </c:pt>
                <c:pt idx="76202">
                  <c:v>4.5289999999999964</c:v>
                </c:pt>
                <c:pt idx="76203">
                  <c:v>4.5310000000000059</c:v>
                </c:pt>
                <c:pt idx="76204">
                  <c:v>4.532999999999987</c:v>
                </c:pt>
                <c:pt idx="76205">
                  <c:v>4.5349999999999966</c:v>
                </c:pt>
                <c:pt idx="76206">
                  <c:v>4.5370000000000061</c:v>
                </c:pt>
                <c:pt idx="76207">
                  <c:v>4.5389999999999873</c:v>
                </c:pt>
                <c:pt idx="76208">
                  <c:v>4.5409999999999968</c:v>
                </c:pt>
                <c:pt idx="76209">
                  <c:v>4.5430000000000064</c:v>
                </c:pt>
                <c:pt idx="76210">
                  <c:v>4.5449999999999875</c:v>
                </c:pt>
                <c:pt idx="76211">
                  <c:v>4.546999999999997</c:v>
                </c:pt>
                <c:pt idx="76212">
                  <c:v>4.5490000000000066</c:v>
                </c:pt>
                <c:pt idx="76213">
                  <c:v>4.5509999999999877</c:v>
                </c:pt>
                <c:pt idx="76214">
                  <c:v>4.5529999999999973</c:v>
                </c:pt>
                <c:pt idx="76215">
                  <c:v>4.5550000000000068</c:v>
                </c:pt>
                <c:pt idx="76216">
                  <c:v>4.5569999999999879</c:v>
                </c:pt>
                <c:pt idx="76217">
                  <c:v>4.5589999999999975</c:v>
                </c:pt>
                <c:pt idx="76218">
                  <c:v>4.561000000000007</c:v>
                </c:pt>
                <c:pt idx="76219">
                  <c:v>4.5629999999999882</c:v>
                </c:pt>
                <c:pt idx="76220">
                  <c:v>4.5649999999999977</c:v>
                </c:pt>
                <c:pt idx="76221">
                  <c:v>4.5670000000000073</c:v>
                </c:pt>
                <c:pt idx="76222">
                  <c:v>4.5689999999999884</c:v>
                </c:pt>
                <c:pt idx="76223">
                  <c:v>4.570999999999998</c:v>
                </c:pt>
                <c:pt idx="76224">
                  <c:v>4.5730000000000075</c:v>
                </c:pt>
                <c:pt idx="76225">
                  <c:v>4.5749999999999886</c:v>
                </c:pt>
                <c:pt idx="76226">
                  <c:v>4.5769999999999982</c:v>
                </c:pt>
                <c:pt idx="76227">
                  <c:v>4.5790000000000077</c:v>
                </c:pt>
                <c:pt idx="76228">
                  <c:v>4.5809999999999889</c:v>
                </c:pt>
                <c:pt idx="76229">
                  <c:v>4.5829999999999984</c:v>
                </c:pt>
                <c:pt idx="76230">
                  <c:v>4.585000000000008</c:v>
                </c:pt>
                <c:pt idx="76231">
                  <c:v>4.5869999999999891</c:v>
                </c:pt>
                <c:pt idx="76232">
                  <c:v>4.5889999999999986</c:v>
                </c:pt>
                <c:pt idx="76233">
                  <c:v>4.5910000000000082</c:v>
                </c:pt>
                <c:pt idx="76234">
                  <c:v>4.5929999999999893</c:v>
                </c:pt>
                <c:pt idx="76235">
                  <c:v>4.5949999999999989</c:v>
                </c:pt>
                <c:pt idx="76236">
                  <c:v>4.5970000000000084</c:v>
                </c:pt>
                <c:pt idx="76237">
                  <c:v>4.5989999999999895</c:v>
                </c:pt>
                <c:pt idx="76238">
                  <c:v>4.6009999999999991</c:v>
                </c:pt>
                <c:pt idx="76239">
                  <c:v>4.6030000000000086</c:v>
                </c:pt>
                <c:pt idx="76240">
                  <c:v>4.6049999999999898</c:v>
                </c:pt>
                <c:pt idx="76241">
                  <c:v>4.6069999999999993</c:v>
                </c:pt>
                <c:pt idx="76242">
                  <c:v>4.6090000000000089</c:v>
                </c:pt>
                <c:pt idx="76243">
                  <c:v>4.61099999999999</c:v>
                </c:pt>
                <c:pt idx="76244">
                  <c:v>4.6129999999999995</c:v>
                </c:pt>
                <c:pt idx="76245">
                  <c:v>4.6150000000000091</c:v>
                </c:pt>
                <c:pt idx="76246">
                  <c:v>4.6169999999999902</c:v>
                </c:pt>
                <c:pt idx="76247">
                  <c:v>4.6189999999999998</c:v>
                </c:pt>
                <c:pt idx="76248">
                  <c:v>4.6210000000000093</c:v>
                </c:pt>
                <c:pt idx="76249">
                  <c:v>4.6229999999999905</c:v>
                </c:pt>
                <c:pt idx="76250">
                  <c:v>4.625</c:v>
                </c:pt>
                <c:pt idx="76251">
                  <c:v>4.6270000000000095</c:v>
                </c:pt>
                <c:pt idx="76252">
                  <c:v>4.6289999999999907</c:v>
                </c:pt>
                <c:pt idx="76253">
                  <c:v>4.6310000000000002</c:v>
                </c:pt>
                <c:pt idx="76254">
                  <c:v>4.6330000000000098</c:v>
                </c:pt>
                <c:pt idx="76255">
                  <c:v>4.6349999999999909</c:v>
                </c:pt>
                <c:pt idx="76256">
                  <c:v>4.6370000000000005</c:v>
                </c:pt>
                <c:pt idx="76257">
                  <c:v>4.63900000000001</c:v>
                </c:pt>
                <c:pt idx="76258">
                  <c:v>4.6409999999999911</c:v>
                </c:pt>
                <c:pt idx="76259">
                  <c:v>4.6430000000000007</c:v>
                </c:pt>
                <c:pt idx="76260">
                  <c:v>4.6450000000000102</c:v>
                </c:pt>
                <c:pt idx="76261">
                  <c:v>4.6469999999999914</c:v>
                </c:pt>
                <c:pt idx="76262">
                  <c:v>4.6490000000000009</c:v>
                </c:pt>
                <c:pt idx="76263">
                  <c:v>4.6510000000000105</c:v>
                </c:pt>
                <c:pt idx="76264">
                  <c:v>4.6529999999999916</c:v>
                </c:pt>
                <c:pt idx="76265">
                  <c:v>4.6550000000000011</c:v>
                </c:pt>
                <c:pt idx="76266">
                  <c:v>4.6570000000000107</c:v>
                </c:pt>
                <c:pt idx="76267">
                  <c:v>4.6589999999999918</c:v>
                </c:pt>
                <c:pt idx="76268">
                  <c:v>4.6610000000000014</c:v>
                </c:pt>
                <c:pt idx="76269">
                  <c:v>4.6630000000000109</c:v>
                </c:pt>
                <c:pt idx="76270">
                  <c:v>4.664999999999992</c:v>
                </c:pt>
                <c:pt idx="76271">
                  <c:v>4.6670000000000016</c:v>
                </c:pt>
                <c:pt idx="76272">
                  <c:v>4.6690000000000111</c:v>
                </c:pt>
                <c:pt idx="76273">
                  <c:v>4.6709999999999923</c:v>
                </c:pt>
                <c:pt idx="76274">
                  <c:v>4.6730000000000018</c:v>
                </c:pt>
                <c:pt idx="76275">
                  <c:v>4.6750000000000114</c:v>
                </c:pt>
                <c:pt idx="76276">
                  <c:v>4.6769999999999925</c:v>
                </c:pt>
                <c:pt idx="76277">
                  <c:v>4.679000000000002</c:v>
                </c:pt>
                <c:pt idx="76278">
                  <c:v>4.6810000000000116</c:v>
                </c:pt>
                <c:pt idx="76279">
                  <c:v>4.6829999999999927</c:v>
                </c:pt>
                <c:pt idx="76280">
                  <c:v>4.6850000000000023</c:v>
                </c:pt>
                <c:pt idx="76281">
                  <c:v>4.6870000000000118</c:v>
                </c:pt>
                <c:pt idx="76282">
                  <c:v>4.688999999999993</c:v>
                </c:pt>
                <c:pt idx="76283">
                  <c:v>4.6910000000000025</c:v>
                </c:pt>
                <c:pt idx="76284">
                  <c:v>4.6930000000000121</c:v>
                </c:pt>
                <c:pt idx="76285">
                  <c:v>4.6949999999999932</c:v>
                </c:pt>
                <c:pt idx="76286">
                  <c:v>4.6970000000000027</c:v>
                </c:pt>
                <c:pt idx="76287">
                  <c:v>4.6990000000000123</c:v>
                </c:pt>
                <c:pt idx="76288">
                  <c:v>4.7009999999999934</c:v>
                </c:pt>
                <c:pt idx="76289">
                  <c:v>4.703000000000003</c:v>
                </c:pt>
                <c:pt idx="76290">
                  <c:v>4.7050000000000125</c:v>
                </c:pt>
                <c:pt idx="76291">
                  <c:v>4.7069999999999936</c:v>
                </c:pt>
                <c:pt idx="76292">
                  <c:v>4.7090000000000032</c:v>
                </c:pt>
                <c:pt idx="76293">
                  <c:v>4.7110000000000127</c:v>
                </c:pt>
                <c:pt idx="76294">
                  <c:v>4.7129999999999939</c:v>
                </c:pt>
                <c:pt idx="76295">
                  <c:v>4.7150000000000034</c:v>
                </c:pt>
                <c:pt idx="76296">
                  <c:v>4.717000000000013</c:v>
                </c:pt>
                <c:pt idx="76297">
                  <c:v>4.7189999999999941</c:v>
                </c:pt>
                <c:pt idx="76298">
                  <c:v>4.7210000000000036</c:v>
                </c:pt>
                <c:pt idx="76299">
                  <c:v>4.7230000000000132</c:v>
                </c:pt>
                <c:pt idx="76300">
                  <c:v>4.7249999999999943</c:v>
                </c:pt>
                <c:pt idx="76301">
                  <c:v>4.7270000000000039</c:v>
                </c:pt>
                <c:pt idx="76302">
                  <c:v>4.7290000000000134</c:v>
                </c:pt>
                <c:pt idx="76303">
                  <c:v>4.7309999999999945</c:v>
                </c:pt>
                <c:pt idx="76304">
                  <c:v>4.7330000000000041</c:v>
                </c:pt>
                <c:pt idx="76305">
                  <c:v>4.7350000000000136</c:v>
                </c:pt>
                <c:pt idx="76306">
                  <c:v>4.7369999999999948</c:v>
                </c:pt>
                <c:pt idx="76307">
                  <c:v>4.7390000000000043</c:v>
                </c:pt>
                <c:pt idx="76308">
                  <c:v>4.7410000000000139</c:v>
                </c:pt>
                <c:pt idx="76309">
                  <c:v>4.742999999999995</c:v>
                </c:pt>
                <c:pt idx="76310">
                  <c:v>4.7450000000000045</c:v>
                </c:pt>
                <c:pt idx="76311">
                  <c:v>4.7470000000000141</c:v>
                </c:pt>
                <c:pt idx="76312">
                  <c:v>4.7489999999999952</c:v>
                </c:pt>
                <c:pt idx="76313">
                  <c:v>4.7510000000000048</c:v>
                </c:pt>
              </c:numCache>
            </c:numRef>
          </c:xVal>
          <c:yVal>
            <c:numRef>
              <c:f>traffic!$AL$8:$AL$76321</c:f>
              <c:numCache>
                <c:formatCode>General</c:formatCode>
                <c:ptCount val="763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9199999999999E-117</c:v>
                </c:pt>
                <c:pt idx="1403" formatCode="0.00E+00">
                  <c:v>-9.8684399999999997E-117</c:v>
                </c:pt>
                <c:pt idx="1404" formatCode="0.00E+00">
                  <c:v>-1.9510800000000001E-116</c:v>
                </c:pt>
                <c:pt idx="1405" formatCode="0.00E+00">
                  <c:v>-4.99842E-117</c:v>
                </c:pt>
                <c:pt idx="1406" formatCode="0.00E+00">
                  <c:v>4.27938E-116</c:v>
                </c:pt>
                <c:pt idx="1407" formatCode="0.00E+00">
                  <c:v>9.0648099999999998E-116</c:v>
                </c:pt>
                <c:pt idx="1408" formatCode="0.00E+00">
                  <c:v>5.9602199999999998E-116</c:v>
                </c:pt>
                <c:pt idx="1409" formatCode="0.00E+00">
                  <c:v>-1.0327499999999999E-115</c:v>
                </c:pt>
                <c:pt idx="1410" formatCode="0.00E+00">
                  <c:v>-3.05458E-115</c:v>
                </c:pt>
                <c:pt idx="1411" formatCode="0.00E+00">
                  <c:v>-2.9887299999999998E-115</c:v>
                </c:pt>
                <c:pt idx="1412" formatCode="0.00E+00">
                  <c:v>1.08402E-115</c:v>
                </c:pt>
                <c:pt idx="1413" formatCode="0.00E+00">
                  <c:v>6.4967500000000004E-115</c:v>
                </c:pt>
                <c:pt idx="1414" formatCode="0.00E+00">
                  <c:v>3.7541700000000002E-115</c:v>
                </c:pt>
                <c:pt idx="1415" formatCode="0.00E+00">
                  <c:v>-1.5747999999999999E-114</c:v>
                </c:pt>
                <c:pt idx="1416" formatCode="0.00E+00">
                  <c:v>-4.4490899999999999E-114</c:v>
                </c:pt>
                <c:pt idx="1417" formatCode="0.00E+00">
                  <c:v>-4.8236700000000004E-114</c:v>
                </c:pt>
                <c:pt idx="1418" formatCode="0.00E+00">
                  <c:v>1.46316E-114</c:v>
                </c:pt>
                <c:pt idx="1419" formatCode="0.00E+00">
                  <c:v>1.29691E-113</c:v>
                </c:pt>
                <c:pt idx="1420" formatCode="0.00E+00">
                  <c:v>1.82669E-113</c:v>
                </c:pt>
                <c:pt idx="1421" formatCode="0.00E+00">
                  <c:v>2.9040399999999999E-114</c:v>
                </c:pt>
                <c:pt idx="1422" formatCode="0.00E+00">
                  <c:v>-3.1118899999999999E-113</c:v>
                </c:pt>
                <c:pt idx="1423" formatCode="0.00E+00">
                  <c:v>-4.6557800000000002E-113</c:v>
                </c:pt>
                <c:pt idx="1424" formatCode="0.00E+00">
                  <c:v>1.1282199999999999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59E-112</c:v>
                </c:pt>
                <c:pt idx="1431" formatCode="0.00E+00">
                  <c:v>1.2891599999999999E-111</c:v>
                </c:pt>
                <c:pt idx="1432" formatCode="0.00E+00">
                  <c:v>2.9603900000000001E-111</c:v>
                </c:pt>
                <c:pt idx="1433" formatCode="0.00E+00">
                  <c:v>1.9398799999999999E-111</c:v>
                </c:pt>
                <c:pt idx="1434" formatCode="0.00E+00">
                  <c:v>-3.3725900000000002E-111</c:v>
                </c:pt>
                <c:pt idx="1435" formatCode="0.00E+00">
                  <c:v>-9.3048999999999994E-111</c:v>
                </c:pt>
                <c:pt idx="1436" formatCode="0.00E+00">
                  <c:v>-5.7822299999999999E-111</c:v>
                </c:pt>
                <c:pt idx="1437" formatCode="0.00E+00">
                  <c:v>1.48385E-110</c:v>
                </c:pt>
                <c:pt idx="1438" formatCode="0.00E+00">
                  <c:v>4.2101700000000001E-110</c:v>
                </c:pt>
                <c:pt idx="1439" formatCode="0.00E+00">
                  <c:v>4.0324899999999998E-110</c:v>
                </c:pt>
                <c:pt idx="1440" formatCode="0.00E+00">
                  <c:v>-2.54856E-110</c:v>
                </c:pt>
                <c:pt idx="1441" formatCode="0.00E+00">
                  <c:v>-1.3001E-109</c:v>
                </c:pt>
                <c:pt idx="1442" formatCode="0.00E+00">
                  <c:v>-1.5421199999999999E-109</c:v>
                </c:pt>
                <c:pt idx="1443" formatCode="0.00E+00">
                  <c:v>4.6907699999999999E-110</c:v>
                </c:pt>
                <c:pt idx="1444" formatCode="0.00E+00">
                  <c:v>4.2346299999999998E-109</c:v>
                </c:pt>
                <c:pt idx="1445" formatCode="0.00E+00">
                  <c:v>5.63136E-109</c:v>
                </c:pt>
                <c:pt idx="1446" formatCode="0.00E+00">
                  <c:v>-5.05001E-110</c:v>
                </c:pt>
                <c:pt idx="1447" formatCode="0.00E+00">
                  <c:v>-1.3403799999999999E-108</c:v>
                </c:pt>
                <c:pt idx="1448" formatCode="0.00E+00">
                  <c:v>-1.9127600000000001E-108</c:v>
                </c:pt>
                <c:pt idx="1449" formatCode="0.00E+00">
                  <c:v>4.46663E-109</c:v>
                </c:pt>
                <c:pt idx="1450" formatCode="0.00E+00">
                  <c:v>6.01129E-108</c:v>
                </c:pt>
                <c:pt idx="1451" formatCode="0.00E+00">
                  <c:v>1.0339699999999999E-107</c:v>
                </c:pt>
                <c:pt idx="1452" formatCode="0.00E+00">
                  <c:v>6.1338299999999999E-108</c:v>
                </c:pt>
                <c:pt idx="1453" formatCode="0.00E+00">
                  <c:v>-8.8692300000000006E-108</c:v>
                </c:pt>
                <c:pt idx="1454" formatCode="0.00E+00">
                  <c:v>-1.99071E-107</c:v>
                </c:pt>
                <c:pt idx="1455" formatCode="0.00E+00">
                  <c:v>1.96123E-108</c:v>
                </c:pt>
                <c:pt idx="1456" formatCode="0.00E+00">
                  <c:v>6.8458399999999996E-107</c:v>
                </c:pt>
                <c:pt idx="1457" formatCode="0.00E+00">
                  <c:v>1.34556E-106</c:v>
                </c:pt>
                <c:pt idx="1458" formatCode="0.00E+00">
                  <c:v>9.3067099999999998E-107</c:v>
                </c:pt>
                <c:pt idx="1459" formatCode="0.00E+00">
                  <c:v>-1.2771300000000001E-106</c:v>
                </c:pt>
                <c:pt idx="1460" formatCode="0.00E+00">
                  <c:v>-3.99752E-106</c:v>
                </c:pt>
                <c:pt idx="1461" formatCode="0.00E+00">
                  <c:v>-3.59622E-106</c:v>
                </c:pt>
                <c:pt idx="1462" formatCode="0.00E+00">
                  <c:v>3.14264E-106</c:v>
                </c:pt>
                <c:pt idx="1463" formatCode="0.00E+00">
                  <c:v>1.2510600000000001E-105</c:v>
                </c:pt>
                <c:pt idx="1464" formatCode="0.00E+00">
                  <c:v>1.1271300000000001E-105</c:v>
                </c:pt>
                <c:pt idx="1465" formatCode="0.00E+00">
                  <c:v>-1.25418E-105</c:v>
                </c:pt>
                <c:pt idx="1466" formatCode="0.00E+00">
                  <c:v>-4.8299200000000002E-105</c:v>
                </c:pt>
                <c:pt idx="1467" formatCode="0.00E+00">
                  <c:v>-4.8604199999999999E-105</c:v>
                </c:pt>
                <c:pt idx="1468" formatCode="0.00E+00">
                  <c:v>3.8579300000000003E-105</c:v>
                </c:pt>
                <c:pt idx="1469" formatCode="0.00E+00">
                  <c:v>1.8904E-104</c:v>
                </c:pt>
                <c:pt idx="1470" formatCode="0.00E+00">
                  <c:v>2.4175900000000001E-104</c:v>
                </c:pt>
                <c:pt idx="1471" formatCode="0.00E+00">
                  <c:v>-2.0200799999999999E-105</c:v>
                </c:pt>
                <c:pt idx="1472" formatCode="0.00E+00">
                  <c:v>-5.7462600000000003E-104</c:v>
                </c:pt>
                <c:pt idx="1473" formatCode="0.00E+00">
                  <c:v>-8.9311700000000002E-104</c:v>
                </c:pt>
                <c:pt idx="1474" formatCode="0.00E+00">
                  <c:v>-1.9530899999999999E-104</c:v>
                </c:pt>
                <c:pt idx="1475" formatCode="0.00E+00">
                  <c:v>1.59756E-103</c:v>
                </c:pt>
                <c:pt idx="1476" formatCode="0.00E+00">
                  <c:v>2.6612400000000002E-103</c:v>
                </c:pt>
                <c:pt idx="1477" formatCode="0.00E+00">
                  <c:v>-2.1478000000000001E-104</c:v>
                </c:pt>
                <c:pt idx="1478" formatCode="0.00E+00">
                  <c:v>-7.9134000000000004E-103</c:v>
                </c:pt>
                <c:pt idx="1479" formatCode="0.00E+00">
                  <c:v>-1.4327600000000001E-102</c:v>
                </c:pt>
                <c:pt idx="1480" formatCode="0.00E+00">
                  <c:v>-7.4831700000000002E-103</c:v>
                </c:pt>
                <c:pt idx="1481" formatCode="0.00E+00">
                  <c:v>1.7950700000000002E-102</c:v>
                </c:pt>
                <c:pt idx="1482" formatCode="0.00E+00">
                  <c:v>4.3919900000000001E-102</c:v>
                </c:pt>
                <c:pt idx="1483" formatCode="0.00E+00">
                  <c:v>3.0758499999999999E-102</c:v>
                </c:pt>
                <c:pt idx="1484" formatCode="0.00E+00">
                  <c:v>-4.7356900000000001E-102</c:v>
                </c:pt>
                <c:pt idx="1485" formatCode="0.00E+00">
                  <c:v>-1.3761300000000001E-101</c:v>
                </c:pt>
                <c:pt idx="1486" formatCode="0.00E+00">
                  <c:v>-9.5861200000000004E-102</c:v>
                </c:pt>
                <c:pt idx="1487" formatCode="0.00E+00">
                  <c:v>1.86343E-101</c:v>
                </c:pt>
                <c:pt idx="1488" formatCode="0.00E+00">
                  <c:v>5.63836E-101</c:v>
                </c:pt>
                <c:pt idx="1489" formatCode="0.00E+00">
                  <c:v>5.2267100000000003E-101</c:v>
                </c:pt>
                <c:pt idx="1490" formatCode="0.00E+00">
                  <c:v>-4.5210900000000002E-101</c:v>
                </c:pt>
                <c:pt idx="1491" formatCode="0.00E+00">
                  <c:v>-1.99755E-100</c:v>
                </c:pt>
                <c:pt idx="1492" formatCode="0.00E+00">
                  <c:v>-2.4167199999999999E-100</c:v>
                </c:pt>
                <c:pt idx="1493" formatCode="0.00E+00">
                  <c:v>2.52234E-101</c:v>
                </c:pt>
                <c:pt idx="1494" formatCode="0.00E+00">
                  <c:v>5.2250900000000003E-100</c:v>
                </c:pt>
                <c:pt idx="1495" formatCode="0.00E+00">
                  <c:v>6.3983399999999997E-100</c:v>
                </c:pt>
                <c:pt idx="1496" formatCode="0.00E+00">
                  <c:v>-4.1204500000000002E-100</c:v>
                </c:pt>
                <c:pt idx="1497" formatCode="0.00E+00">
                  <c:v>-2.5091800000000001E-99</c:v>
                </c:pt>
                <c:pt idx="1498" formatCode="0.00E+00">
                  <c:v>-3.44706E-99</c:v>
                </c:pt>
                <c:pt idx="1499" formatCode="0.00E+00">
                  <c:v>2.1307199999999999E-100</c:v>
                </c:pt>
                <c:pt idx="1500" formatCode="0.00E+00">
                  <c:v>8.8207599999999994E-99</c:v>
                </c:pt>
                <c:pt idx="1501" formatCode="0.00E+00">
                  <c:v>1.54684E-98</c:v>
                </c:pt>
                <c:pt idx="1502" formatCode="0.00E+00">
                  <c:v>8.6318000000000006E-99</c:v>
                </c:pt>
                <c:pt idx="1503" formatCode="0.00E+00">
                  <c:v>-1.5316E-98</c:v>
                </c:pt>
                <c:pt idx="1504" formatCode="0.00E+00">
                  <c:v>-3.4431499999999999E-98</c:v>
                </c:pt>
                <c:pt idx="1505" formatCode="0.00E+00">
                  <c:v>-6.1434499999999996E-99</c:v>
                </c:pt>
                <c:pt idx="1506" formatCode="0.00E+00">
                  <c:v>8.7444099999999997E-98</c:v>
                </c:pt>
                <c:pt idx="1507" formatCode="0.00E+00">
                  <c:v>1.8043999999999999E-97</c:v>
                </c:pt>
                <c:pt idx="1508" formatCode="0.00E+00">
                  <c:v>1.15132E-97</c:v>
                </c:pt>
                <c:pt idx="1509" formatCode="0.00E+00">
                  <c:v>-2.1631900000000001E-97</c:v>
                </c:pt>
                <c:pt idx="1510" formatCode="0.00E+00">
                  <c:v>-6.2436500000000004E-97</c:v>
                </c:pt>
                <c:pt idx="1511" formatCode="0.00E+00">
                  <c:v>-6.0347E-97</c:v>
                </c:pt>
                <c:pt idx="1512" formatCode="0.00E+00">
                  <c:v>2.48794E-97</c:v>
                </c:pt>
                <c:pt idx="1513" formatCode="0.00E+00">
                  <c:v>1.4091699999999999E-96</c:v>
                </c:pt>
                <c:pt idx="1514" formatCode="0.00E+00">
                  <c:v>1.0632000000000001E-96</c:v>
                </c:pt>
                <c:pt idx="1515" formatCode="0.00E+00">
                  <c:v>-2.4742099999999999E-96</c:v>
                </c:pt>
                <c:pt idx="1516" formatCode="0.00E+00">
                  <c:v>-7.7163299999999993E-96</c:v>
                </c:pt>
                <c:pt idx="1517" formatCode="0.00E+00">
                  <c:v>-7.6522700000000008E-96</c:v>
                </c:pt>
                <c:pt idx="1518" formatCode="0.00E+00">
                  <c:v>5.8162900000000003E-96</c:v>
                </c:pt>
                <c:pt idx="1519" formatCode="0.00E+00">
                  <c:v>2.9363799999999999E-95</c:v>
                </c:pt>
                <c:pt idx="1520" formatCode="0.00E+00">
                  <c:v>3.9935599999999997E-95</c:v>
                </c:pt>
                <c:pt idx="1521" formatCode="0.00E+00">
                  <c:v>7.2905999999999999E-96</c:v>
                </c:pt>
                <c:pt idx="1522" formatCode="0.00E+00">
                  <c:v>-6.5492400000000002E-95</c:v>
                </c:pt>
                <c:pt idx="1523" formatCode="0.00E+00">
                  <c:v>-1.04952E-94</c:v>
                </c:pt>
                <c:pt idx="1524" formatCode="0.00E+00">
                  <c:v>1.15879E-96</c:v>
                </c:pt>
                <c:pt idx="1525" formatCode="0.00E+00">
                  <c:v>2.6712399999999998E-94</c:v>
                </c:pt>
                <c:pt idx="1526" formatCode="0.00E+00">
                  <c:v>4.3895899999999997E-94</c:v>
                </c:pt>
                <c:pt idx="1527" formatCode="0.00E+00">
                  <c:v>9.4019299999999994E-95</c:v>
                </c:pt>
                <c:pt idx="1528" formatCode="0.00E+00">
                  <c:v>-8.6784799999999995E-94</c:v>
                </c:pt>
                <c:pt idx="1529" formatCode="0.00E+00">
                  <c:v>-1.64934E-93</c:v>
                </c:pt>
                <c:pt idx="1530" formatCode="0.00E+00">
                  <c:v>-6.28545E-94</c:v>
                </c:pt>
                <c:pt idx="1531" formatCode="0.00E+00">
                  <c:v>2.9759799999999999E-93</c:v>
                </c:pt>
                <c:pt idx="1532" formatCode="0.00E+00">
                  <c:v>6.6551700000000001E-93</c:v>
                </c:pt>
                <c:pt idx="1533" formatCode="0.00E+00">
                  <c:v>4.6503500000000003E-93</c:v>
                </c:pt>
                <c:pt idx="1534" formatCode="0.00E+00">
                  <c:v>-6.82362E-93</c:v>
                </c:pt>
                <c:pt idx="1535" formatCode="0.00E+00">
                  <c:v>-2.0345999999999999E-92</c:v>
                </c:pt>
                <c:pt idx="1536" formatCode="0.00E+00">
                  <c:v>-1.5782699999999999E-92</c:v>
                </c:pt>
                <c:pt idx="1537" formatCode="0.00E+00">
                  <c:v>2.22227E-92</c:v>
                </c:pt>
                <c:pt idx="1538" formatCode="0.00E+00">
                  <c:v>7.2810800000000003E-92</c:v>
                </c:pt>
                <c:pt idx="1539" formatCode="0.00E+00">
                  <c:v>6.3368499999999999E-92</c:v>
                </c:pt>
                <c:pt idx="1540" formatCode="0.00E+00">
                  <c:v>-7.4762599999999997E-92</c:v>
                </c:pt>
                <c:pt idx="1541" formatCode="0.00E+00">
                  <c:v>-2.8797400000000001E-91</c:v>
                </c:pt>
                <c:pt idx="1542" formatCode="0.00E+00">
                  <c:v>-3.4568199999999999E-91</c:v>
                </c:pt>
                <c:pt idx="1543" formatCode="0.00E+00">
                  <c:v>1.97279E-92</c:v>
                </c:pt>
                <c:pt idx="1544" formatCode="0.00E+00">
                  <c:v>7.1033300000000001E-91</c:v>
                </c:pt>
                <c:pt idx="1545" formatCode="0.00E+00">
                  <c:v>9.7485500000000004E-91</c:v>
                </c:pt>
                <c:pt idx="1546" formatCode="0.00E+00">
                  <c:v>-1.34204E-91</c:v>
                </c:pt>
                <c:pt idx="1547" formatCode="0.00E+00">
                  <c:v>-2.48276E-90</c:v>
                </c:pt>
                <c:pt idx="1548" formatCode="0.00E+00">
                  <c:v>-3.4556699999999998E-90</c:v>
                </c:pt>
                <c:pt idx="1549" formatCode="0.00E+00">
                  <c:v>9.7143400000000005E-91</c:v>
                </c:pt>
                <c:pt idx="1550" formatCode="0.00E+00">
                  <c:v>1.11538E-89</c:v>
                </c:pt>
                <c:pt idx="1551" formatCode="0.00E+00">
                  <c:v>1.8608899999999999E-89</c:v>
                </c:pt>
                <c:pt idx="1552" formatCode="0.00E+00">
                  <c:v>8.8155400000000004E-90</c:v>
                </c:pt>
                <c:pt idx="1553" formatCode="0.00E+00">
                  <c:v>-2.28949E-89</c:v>
                </c:pt>
                <c:pt idx="1554" formatCode="0.00E+00">
                  <c:v>-4.9350699999999997E-89</c:v>
                </c:pt>
                <c:pt idx="1555" formatCode="0.00E+00">
                  <c:v>-1.8071900000000001E-89</c:v>
                </c:pt>
                <c:pt idx="1556" formatCode="0.00E+00">
                  <c:v>9.4048800000000001E-89</c:v>
                </c:pt>
                <c:pt idx="1557" formatCode="0.00E+00">
                  <c:v>1.99565E-88</c:v>
                </c:pt>
                <c:pt idx="1558" formatCode="0.00E+00">
                  <c:v>9.3496499999999996E-89</c:v>
                </c:pt>
                <c:pt idx="1559" formatCode="0.00E+00">
                  <c:v>-3.4578799999999997E-88</c:v>
                </c:pt>
                <c:pt idx="1560" formatCode="0.00E+00">
                  <c:v>-8.6314300000000002E-88</c:v>
                </c:pt>
                <c:pt idx="1561" formatCode="0.00E+00">
                  <c:v>-7.90569E-88</c:v>
                </c:pt>
                <c:pt idx="1562" formatCode="0.00E+00">
                  <c:v>4.4151500000000001E-88</c:v>
                </c:pt>
                <c:pt idx="1563" formatCode="0.00E+00">
                  <c:v>2.1444899999999998E-87</c:v>
                </c:pt>
                <c:pt idx="1564" formatCode="0.00E+00">
                  <c:v>1.8815899999999999E-87</c:v>
                </c:pt>
                <c:pt idx="1565" formatCode="0.00E+00">
                  <c:v>-2.5999700000000002E-87</c:v>
                </c:pt>
                <c:pt idx="1566" formatCode="0.00E+00">
                  <c:v>-9.3180400000000006E-87</c:v>
                </c:pt>
                <c:pt idx="1567" formatCode="0.00E+00">
                  <c:v>-9.1622300000000004E-87</c:v>
                </c:pt>
                <c:pt idx="1568" formatCode="0.00E+00">
                  <c:v>7.6031600000000001E-87</c:v>
                </c:pt>
                <c:pt idx="1569" formatCode="0.00E+00">
                  <c:v>3.6374000000000003E-86</c:v>
                </c:pt>
                <c:pt idx="1570" formatCode="0.00E+00">
                  <c:v>5.0226399999999999E-86</c:v>
                </c:pt>
                <c:pt idx="1571" formatCode="0.00E+00">
                  <c:v>1.41816E-86</c:v>
                </c:pt>
                <c:pt idx="1572" formatCode="0.00E+00">
                  <c:v>-6.8445699999999997E-86</c:v>
                </c:pt>
                <c:pt idx="1573" formatCode="0.00E+00">
                  <c:v>-1.10692E-85</c:v>
                </c:pt>
                <c:pt idx="1574" formatCode="0.00E+00">
                  <c:v>1.6723299999999999E-86</c:v>
                </c:pt>
                <c:pt idx="1575" formatCode="0.00E+00">
                  <c:v>3.2593999999999999E-85</c:v>
                </c:pt>
                <c:pt idx="1576" formatCode="0.00E+00">
                  <c:v>5.1944299999999997E-85</c:v>
                </c:pt>
                <c:pt idx="1577" formatCode="0.00E+00">
                  <c:v>9.3376000000000004E-86</c:v>
                </c:pt>
                <c:pt idx="1578" formatCode="0.00E+00">
                  <c:v>-1.0843999999999999E-84</c:v>
                </c:pt>
                <c:pt idx="1579" formatCode="0.00E+00">
                  <c:v>-2.01898E-84</c:v>
                </c:pt>
                <c:pt idx="1580" formatCode="0.00E+00">
                  <c:v>-5.3675800000000004E-85</c:v>
                </c:pt>
                <c:pt idx="1581" formatCode="0.00E+00">
                  <c:v>4.5306599999999996E-84</c:v>
                </c:pt>
                <c:pt idx="1582" formatCode="0.00E+00">
                  <c:v>1.00092E-83</c:v>
                </c:pt>
                <c:pt idx="1583" formatCode="0.00E+00">
                  <c:v>8.9769900000000008E-84</c:v>
                </c:pt>
                <c:pt idx="1584" formatCode="0.00E+00">
                  <c:v>-2.7650299999999998E-84</c:v>
                </c:pt>
                <c:pt idx="1585" formatCode="0.00E+00">
                  <c:v>-1.6563899999999999E-83</c:v>
                </c:pt>
                <c:pt idx="1586" formatCode="0.00E+00">
                  <c:v>-8.6753000000000003E-84</c:v>
                </c:pt>
                <c:pt idx="1587" formatCode="0.00E+00">
                  <c:v>3.9170899999999999E-83</c:v>
                </c:pt>
                <c:pt idx="1588" formatCode="0.00E+00">
                  <c:v>1.03348E-82</c:v>
                </c:pt>
                <c:pt idx="1589" formatCode="0.00E+00">
                  <c:v>9.5840499999999993E-83</c:v>
                </c:pt>
                <c:pt idx="1590" formatCode="0.00E+00">
                  <c:v>-7.6336100000000002E-83</c:v>
                </c:pt>
                <c:pt idx="1591" formatCode="0.00E+00">
                  <c:v>-3.53087E-82</c:v>
                </c:pt>
                <c:pt idx="1592" formatCode="0.00E+00">
                  <c:v>-4.3322400000000001E-82</c:v>
                </c:pt>
                <c:pt idx="1593" formatCode="0.00E+00">
                  <c:v>3.7333099999999997E-83</c:v>
                </c:pt>
                <c:pt idx="1594" formatCode="0.00E+00">
                  <c:v>9.1904099999999994E-82</c:v>
                </c:pt>
                <c:pt idx="1595" formatCode="0.00E+00">
                  <c:v>1.0637799999999999E-81</c:v>
                </c:pt>
                <c:pt idx="1596" formatCode="0.00E+00">
                  <c:v>-9.93777E-82</c:v>
                </c:pt>
                <c:pt idx="1597" formatCode="0.00E+00">
                  <c:v>-4.9903599999999996E-81</c:v>
                </c:pt>
                <c:pt idx="1598" formatCode="0.00E+00">
                  <c:v>-7.2320899999999997E-81</c:v>
                </c:pt>
                <c:pt idx="1599" formatCode="0.00E+00">
                  <c:v>-1.8238000000000001E-81</c:v>
                </c:pt>
                <c:pt idx="1600" formatCode="0.00E+00">
                  <c:v>1.2189E-80</c:v>
                </c:pt>
                <c:pt idx="1601" formatCode="0.00E+00">
                  <c:v>2.3178400000000001E-80</c:v>
                </c:pt>
                <c:pt idx="1602" formatCode="0.00E+00">
                  <c:v>1.20731E-80</c:v>
                </c:pt>
                <c:pt idx="1603" formatCode="0.00E+00">
                  <c:v>-2.6964099999999998E-80</c:v>
                </c:pt>
                <c:pt idx="1604" formatCode="0.00E+00">
                  <c:v>-5.5279399999999998E-80</c:v>
                </c:pt>
                <c:pt idx="1605" formatCode="0.00E+00">
                  <c:v>4.68874E-81</c:v>
                </c:pt>
                <c:pt idx="1606" formatCode="0.00E+00">
                  <c:v>1.8647399999999999E-79</c:v>
                </c:pt>
                <c:pt idx="1607" formatCode="0.00E+00">
                  <c:v>3.6973899999999999E-79</c:v>
                </c:pt>
                <c:pt idx="1608" formatCode="0.00E+00">
                  <c:v>2.65101E-79</c:v>
                </c:pt>
                <c:pt idx="1609" formatCode="0.00E+00">
                  <c:v>-3.2634600000000003E-79</c:v>
                </c:pt>
                <c:pt idx="1610" formatCode="0.00E+00">
                  <c:v>-1.06193E-78</c:v>
                </c:pt>
                <c:pt idx="1611" formatCode="0.00E+00">
                  <c:v>-9.9939899999999996E-79</c:v>
                </c:pt>
                <c:pt idx="1612" formatCode="0.00E+00">
                  <c:v>6.2645399999999995E-79</c:v>
                </c:pt>
                <c:pt idx="1613" formatCode="0.00E+00">
                  <c:v>2.8626200000000002E-78</c:v>
                </c:pt>
                <c:pt idx="1614" formatCode="0.00E+00">
                  <c:v>2.2873100000000002E-78</c:v>
                </c:pt>
                <c:pt idx="1615" formatCode="0.00E+00">
                  <c:v>-4.4722400000000003E-78</c:v>
                </c:pt>
                <c:pt idx="1616" formatCode="0.00E+00">
                  <c:v>-1.4720499999999999E-77</c:v>
                </c:pt>
                <c:pt idx="1617" formatCode="0.00E+00">
                  <c:v>-1.56131E-77</c:v>
                </c:pt>
                <c:pt idx="1618" formatCode="0.00E+00">
                  <c:v>6.8151999999999997E-78</c:v>
                </c:pt>
                <c:pt idx="1619" formatCode="0.00E+00">
                  <c:v>4.6310199999999998E-77</c:v>
                </c:pt>
                <c:pt idx="1620" formatCode="0.00E+00">
                  <c:v>6.0976300000000004E-77</c:v>
                </c:pt>
                <c:pt idx="1621" formatCode="0.00E+00">
                  <c:v>-7.6834100000000003E-78</c:v>
                </c:pt>
                <c:pt idx="1622" formatCode="0.00E+00">
                  <c:v>-1.5568000000000001E-76</c:v>
                </c:pt>
                <c:pt idx="1623" formatCode="0.00E+00">
                  <c:v>-2.4622000000000001E-76</c:v>
                </c:pt>
                <c:pt idx="1624" formatCode="0.00E+00">
                  <c:v>-7.6675200000000006E-77</c:v>
                </c:pt>
                <c:pt idx="1625" formatCode="0.00E+00">
                  <c:v>3.7688E-76</c:v>
                </c:pt>
                <c:pt idx="1626" formatCode="0.00E+00">
                  <c:v>6.6673799999999996E-76</c:v>
                </c:pt>
                <c:pt idx="1627" formatCode="0.00E+00">
                  <c:v>6.8250599999999996E-77</c:v>
                </c:pt>
                <c:pt idx="1628" formatCode="0.00E+00">
                  <c:v>-1.5754499999999999E-75</c:v>
                </c:pt>
                <c:pt idx="1629" formatCode="0.00E+00">
                  <c:v>-2.8324499999999999E-75</c:v>
                </c:pt>
                <c:pt idx="1630" formatCode="0.00E+00">
                  <c:v>-6.1491400000000004E-76</c:v>
                </c:pt>
                <c:pt idx="1631" formatCode="0.00E+00">
                  <c:v>6.7419900000000001E-75</c:v>
                </c:pt>
                <c:pt idx="1632" formatCode="0.00E+00">
                  <c:v>1.4249899999999999E-74</c:v>
                </c:pt>
                <c:pt idx="1633" formatCode="0.00E+00">
                  <c:v>1.0057800000000001E-74</c:v>
                </c:pt>
                <c:pt idx="1634" formatCode="0.00E+00">
                  <c:v>-1.35744E-74</c:v>
                </c:pt>
                <c:pt idx="1635" formatCode="0.00E+00">
                  <c:v>-4.1997099999999997E-74</c:v>
                </c:pt>
                <c:pt idx="1636" formatCode="0.00E+00">
                  <c:v>-3.4840699999999999E-74</c:v>
                </c:pt>
                <c:pt idx="1637" formatCode="0.00E+00">
                  <c:v>3.9461999999999999E-74</c:v>
                </c:pt>
                <c:pt idx="1638" formatCode="0.00E+00">
                  <c:v>1.38317E-73</c:v>
                </c:pt>
                <c:pt idx="1639" formatCode="0.00E+00">
                  <c:v>1.1655800000000001E-73</c:v>
                </c:pt>
                <c:pt idx="1640" formatCode="0.00E+00">
                  <c:v>-1.55157E-73</c:v>
                </c:pt>
                <c:pt idx="1641" formatCode="0.00E+00">
                  <c:v>-5.6378200000000002E-73</c:v>
                </c:pt>
                <c:pt idx="1642" formatCode="0.00E+00">
                  <c:v>-6.4940100000000004E-73</c:v>
                </c:pt>
                <c:pt idx="1643" formatCode="0.00E+00">
                  <c:v>1.02342E-73</c:v>
                </c:pt>
                <c:pt idx="1644" formatCode="0.00E+00">
                  <c:v>1.48496E-72</c:v>
                </c:pt>
                <c:pt idx="1645" formatCode="0.00E+00">
                  <c:v>1.9972600000000001E-72</c:v>
                </c:pt>
                <c:pt idx="1646" formatCode="0.00E+00">
                  <c:v>-3.4542999999999999E-73</c:v>
                </c:pt>
                <c:pt idx="1647" formatCode="0.00E+00">
                  <c:v>-5.3021600000000003E-72</c:v>
                </c:pt>
                <c:pt idx="1648" formatCode="0.00E+00">
                  <c:v>-7.4697700000000001E-72</c:v>
                </c:pt>
                <c:pt idx="1649" formatCode="0.00E+00">
                  <c:v>1.14397E-72</c:v>
                </c:pt>
                <c:pt idx="1650" formatCode="0.00E+00">
                  <c:v>2.1022700000000001E-71</c:v>
                </c:pt>
                <c:pt idx="1651" formatCode="0.00E+00">
                  <c:v>3.43597E-71</c:v>
                </c:pt>
                <c:pt idx="1652" formatCode="0.00E+00">
                  <c:v>9.9122700000000003E-72</c:v>
                </c:pt>
                <c:pt idx="1653" formatCode="0.00E+00">
                  <c:v>-6.1741799999999998E-71</c:v>
                </c:pt>
                <c:pt idx="1654" formatCode="0.00E+00">
                  <c:v>-1.2649599999999999E-70</c:v>
                </c:pt>
                <c:pt idx="1655" formatCode="0.00E+00">
                  <c:v>-8.0571800000000001E-71</c:v>
                </c:pt>
                <c:pt idx="1656" formatCode="0.00E+00">
                  <c:v>1.2588699999999999E-70</c:v>
                </c:pt>
                <c:pt idx="1657" formatCode="0.00E+00">
                  <c:v>3.2867200000000003E-70</c:v>
                </c:pt>
                <c:pt idx="1658" formatCode="0.00E+00">
                  <c:v>1.3759700000000001E-70</c:v>
                </c:pt>
                <c:pt idx="1659" formatCode="0.00E+00">
                  <c:v>-7.0767200000000006E-70</c:v>
                </c:pt>
                <c:pt idx="1660" formatCode="0.00E+00">
                  <c:v>-1.6564100000000001E-69</c:v>
                </c:pt>
                <c:pt idx="1661" formatCode="0.00E+00">
                  <c:v>-1.1677699999999999E-69</c:v>
                </c:pt>
                <c:pt idx="1662" formatCode="0.00E+00">
                  <c:v>1.8791300000000001E-69</c:v>
                </c:pt>
                <c:pt idx="1663" formatCode="0.00E+00">
                  <c:v>6.0098899999999995E-69</c:v>
                </c:pt>
                <c:pt idx="1664" formatCode="0.00E+00">
                  <c:v>6.5587700000000005E-69</c:v>
                </c:pt>
                <c:pt idx="1665" formatCode="0.00E+00">
                  <c:v>-9.3134300000000003E-70</c:v>
                </c:pt>
                <c:pt idx="1666" formatCode="0.00E+00">
                  <c:v>-1.34069E-68</c:v>
                </c:pt>
                <c:pt idx="1667" formatCode="0.00E+00">
                  <c:v>-1.6380599999999999E-68</c:v>
                </c:pt>
                <c:pt idx="1668" formatCode="0.00E+00">
                  <c:v>6.2879999999999998E-69</c:v>
                </c:pt>
                <c:pt idx="1669" formatCode="0.00E+00">
                  <c:v>4.7965499999999996E-68</c:v>
                </c:pt>
                <c:pt idx="1670" formatCode="0.00E+00">
                  <c:v>6.0434200000000002E-68</c:v>
                </c:pt>
                <c:pt idx="1671" formatCode="0.00E+00">
                  <c:v>-1.6344999999999999E-68</c:v>
                </c:pt>
                <c:pt idx="1672" formatCode="0.00E+00">
                  <c:v>-1.71038E-67</c:v>
                </c:pt>
                <c:pt idx="1673" formatCode="0.00E+00">
                  <c:v>-2.29745E-67</c:v>
                </c:pt>
                <c:pt idx="1674" formatCode="0.00E+00">
                  <c:v>9.2623400000000007E-68</c:v>
                </c:pt>
                <c:pt idx="1675" formatCode="0.00E+00">
                  <c:v>8.3431500000000002E-67</c:v>
                </c:pt>
                <c:pt idx="1676" formatCode="0.00E+00">
                  <c:v>1.37678E-66</c:v>
                </c:pt>
                <c:pt idx="1677" formatCode="0.00E+00">
                  <c:v>6.49111E-67</c:v>
                </c:pt>
                <c:pt idx="1678" formatCode="0.00E+00">
                  <c:v>-1.6909499999999999E-66</c:v>
                </c:pt>
                <c:pt idx="1679" formatCode="0.00E+00">
                  <c:v>-3.51932E-66</c:v>
                </c:pt>
                <c:pt idx="1680" formatCode="0.00E+00">
                  <c:v>-5.27861E-67</c:v>
                </c:pt>
                <c:pt idx="1681" formatCode="0.00E+00">
                  <c:v>9.2018699999999997E-66</c:v>
                </c:pt>
                <c:pt idx="1682" formatCode="0.00E+00">
                  <c:v>1.88074E-65</c:v>
                </c:pt>
                <c:pt idx="1683" formatCode="0.00E+00">
                  <c:v>1.2568499999999999E-65</c:v>
                </c:pt>
                <c:pt idx="1684" formatCode="0.00E+00">
                  <c:v>-1.9092700000000002E-65</c:v>
                </c:pt>
                <c:pt idx="1685" formatCode="0.00E+00">
                  <c:v>-5.6326900000000001E-65</c:v>
                </c:pt>
                <c:pt idx="1686" formatCode="0.00E+00">
                  <c:v>-4.5192399999999999E-65</c:v>
                </c:pt>
                <c:pt idx="1687" formatCode="0.00E+00">
                  <c:v>5.8468200000000002E-65</c:v>
                </c:pt>
                <c:pt idx="1688" formatCode="0.00E+00">
                  <c:v>1.9514999999999999E-64</c:v>
                </c:pt>
                <c:pt idx="1689" formatCode="0.00E+00">
                  <c:v>1.49791E-64</c:v>
                </c:pt>
                <c:pt idx="1690" formatCode="0.00E+00">
                  <c:v>-2.8330800000000001E-64</c:v>
                </c:pt>
                <c:pt idx="1691" formatCode="0.00E+00">
                  <c:v>-9.2251900000000003E-64</c:v>
                </c:pt>
                <c:pt idx="1692" formatCode="0.00E+00">
                  <c:v>-9.5502799999999998E-64</c:v>
                </c:pt>
                <c:pt idx="1693" formatCode="0.00E+00">
                  <c:v>5.02902E-64</c:v>
                </c:pt>
                <c:pt idx="1694" formatCode="0.00E+00">
                  <c:v>3.0350899999999999E-63</c:v>
                </c:pt>
                <c:pt idx="1695" formatCode="0.00E+00">
                  <c:v>3.9436199999999998E-63</c:v>
                </c:pt>
                <c:pt idx="1696" formatCode="0.00E+00">
                  <c:v>-3.7212799999999999E-64</c:v>
                </c:pt>
                <c:pt idx="1697" formatCode="0.00E+00">
                  <c:v>-9.5190800000000002E-63</c:v>
                </c:pt>
                <c:pt idx="1698" formatCode="0.00E+00">
                  <c:v>-1.46842E-62</c:v>
                </c:pt>
                <c:pt idx="1699" formatCode="0.00E+00">
                  <c:v>-2.8547500000000002E-63</c:v>
                </c:pt>
                <c:pt idx="1700" formatCode="0.00E+00">
                  <c:v>2.7280700000000001E-62</c:v>
                </c:pt>
                <c:pt idx="1701" formatCode="0.00E+00">
                  <c:v>4.7109499999999997E-62</c:v>
                </c:pt>
                <c:pt idx="1702" formatCode="0.00E+00">
                  <c:v>9.6592000000000003E-63</c:v>
                </c:pt>
                <c:pt idx="1703" formatCode="0.00E+00">
                  <c:v>-9.6429199999999992E-62</c:v>
                </c:pt>
                <c:pt idx="1704" formatCode="0.00E+00">
                  <c:v>-1.8863700000000001E-61</c:v>
                </c:pt>
                <c:pt idx="1705" formatCode="0.00E+00">
                  <c:v>-1.0357199999999999E-61</c:v>
                </c:pt>
                <c:pt idx="1706" formatCode="0.00E+00">
                  <c:v>2.40511E-61</c:v>
                </c:pt>
                <c:pt idx="1707" formatCode="0.00E+00">
                  <c:v>6.0006600000000003E-61</c:v>
                </c:pt>
                <c:pt idx="1708" formatCode="0.00E+00">
                  <c:v>4.10334E-61</c:v>
                </c:pt>
                <c:pt idx="1709" formatCode="0.00E+00">
                  <c:v>-7.0552700000000001E-61</c:v>
                </c:pt>
                <c:pt idx="1710" formatCode="0.00E+00">
                  <c:v>-1.9838499999999999E-60</c:v>
                </c:pt>
                <c:pt idx="1711" formatCode="0.00E+00">
                  <c:v>-1.2668100000000001E-60</c:v>
                </c:pt>
                <c:pt idx="1712" formatCode="0.00E+00">
                  <c:v>3.1082700000000002E-60</c:v>
                </c:pt>
                <c:pt idx="1713" formatCode="0.00E+00">
                  <c:v>8.8805800000000004E-60</c:v>
                </c:pt>
                <c:pt idx="1714" formatCode="0.00E+00">
                  <c:v>7.8447000000000004E-60</c:v>
                </c:pt>
                <c:pt idx="1715" formatCode="0.00E+00">
                  <c:v>-8.2975399999999996E-60</c:v>
                </c:pt>
                <c:pt idx="1716" formatCode="0.00E+00">
                  <c:v>-3.3445799999999998E-59</c:v>
                </c:pt>
                <c:pt idx="1717" formatCode="0.00E+00">
                  <c:v>-3.9923100000000004E-59</c:v>
                </c:pt>
                <c:pt idx="1718" formatCode="0.00E+00">
                  <c:v>2.6905199999999999E-61</c:v>
                </c:pt>
                <c:pt idx="1719" formatCode="0.00E+00">
                  <c:v>7.29882E-59</c:v>
                </c:pt>
                <c:pt idx="1720" formatCode="0.00E+00">
                  <c:v>9.6276900000000001E-59</c:v>
                </c:pt>
                <c:pt idx="1721" formatCode="0.00E+00">
                  <c:v>-2.83151E-59</c:v>
                </c:pt>
                <c:pt idx="1722" formatCode="0.00E+00">
                  <c:v>-2.8149599999999999E-58</c:v>
                </c:pt>
                <c:pt idx="1723" formatCode="0.00E+00">
                  <c:v>-4.0304300000000001E-58</c:v>
                </c:pt>
                <c:pt idx="1724" formatCode="0.00E+00">
                  <c:v>1.53809E-59</c:v>
                </c:pt>
                <c:pt idx="1725" formatCode="0.00E+00">
                  <c:v>1.02725E-57</c:v>
                </c:pt>
                <c:pt idx="1726" formatCode="0.00E+00">
                  <c:v>1.8410600000000001E-57</c:v>
                </c:pt>
                <c:pt idx="1727" formatCode="0.00E+00">
                  <c:v>1.23394E-57</c:v>
                </c:pt>
                <c:pt idx="1728" formatCode="0.00E+00">
                  <c:v>-1.0982599999999999E-57</c:v>
                </c:pt>
                <c:pt idx="1729" formatCode="0.00E+00">
                  <c:v>-3.1221000000000002E-57</c:v>
                </c:pt>
                <c:pt idx="1730" formatCode="0.00E+00">
                  <c:v>-1.6449099999999999E-57</c:v>
                </c:pt>
                <c:pt idx="1731" formatCode="0.00E+00">
                  <c:v>4.0675800000000003E-57</c:v>
                </c:pt>
                <c:pt idx="1732" formatCode="0.00E+00">
                  <c:v>9.6755299999999995E-57</c:v>
                </c:pt>
                <c:pt idx="1733" formatCode="0.00E+00">
                  <c:v>6.3173399999999997E-57</c:v>
                </c:pt>
                <c:pt idx="1734" formatCode="0.00E+00">
                  <c:v>-1.07988E-56</c:v>
                </c:pt>
                <c:pt idx="1735" formatCode="0.00E+00">
                  <c:v>-3.21293E-56</c:v>
                </c:pt>
                <c:pt idx="1736" formatCode="0.00E+00">
                  <c:v>-4.0773299999999999E-56</c:v>
                </c:pt>
                <c:pt idx="1737" formatCode="0.00E+00">
                  <c:v>-3.5527799999999998E-56</c:v>
                </c:pt>
                <c:pt idx="1738" formatCode="0.00E+00">
                  <c:v>-1.7110600000000001E-56</c:v>
                </c:pt>
                <c:pt idx="1739" formatCode="0.00E+00">
                  <c:v>9.0656700000000003E-56</c:v>
                </c:pt>
                <c:pt idx="1740" formatCode="0.00E+00">
                  <c:v>4.3694000000000001E-55</c:v>
                </c:pt>
                <c:pt idx="1741" formatCode="0.00E+00">
                  <c:v>9.3651100000000005E-55</c:v>
                </c:pt>
                <c:pt idx="1742" formatCode="0.00E+00">
                  <c:v>8.8002200000000007E-55</c:v>
                </c:pt>
                <c:pt idx="1743" formatCode="0.00E+00">
                  <c:v>-7.3371900000000005E-55</c:v>
                </c:pt>
                <c:pt idx="1744" formatCode="0.00E+00">
                  <c:v>-3.9316199999999999E-54</c:v>
                </c:pt>
                <c:pt idx="1745" formatCode="0.00E+00">
                  <c:v>-1.13445E-53</c:v>
                </c:pt>
                <c:pt idx="1746" formatCode="0.00E+00">
                  <c:v>-3.0615499999999999E-53</c:v>
                </c:pt>
                <c:pt idx="1747" formatCode="0.00E+00">
                  <c:v>-6.2131000000000004E-53</c:v>
                </c:pt>
                <c:pt idx="1748" formatCode="0.00E+00">
                  <c:v>-9.2520800000000003E-53</c:v>
                </c:pt>
                <c:pt idx="1749" formatCode="0.00E+00">
                  <c:v>-1.0548099999999999E-52</c:v>
                </c:pt>
                <c:pt idx="1750" formatCode="0.00E+00">
                  <c:v>-9.8416399999999992E-53</c:v>
                </c:pt>
                <c:pt idx="1751" formatCode="0.00E+00">
                  <c:v>-1.1020500000000001E-52</c:v>
                </c:pt>
                <c:pt idx="1752" formatCode="0.00E+00">
                  <c:v>-2.1392600000000001E-52</c:v>
                </c:pt>
                <c:pt idx="1753" formatCode="0.00E+00">
                  <c:v>-4.3070199999999997E-52</c:v>
                </c:pt>
                <c:pt idx="1754" formatCode="0.00E+00">
                  <c:v>-6.0764999999999999E-52</c:v>
                </c:pt>
                <c:pt idx="1755" formatCode="0.00E+00">
                  <c:v>-3.8152199999999999E-52</c:v>
                </c:pt>
                <c:pt idx="1756" formatCode="0.00E+00">
                  <c:v>4.7903499999999997E-52</c:v>
                </c:pt>
                <c:pt idx="1757" formatCode="0.00E+00">
                  <c:v>1.3828600000000001E-51</c:v>
                </c:pt>
                <c:pt idx="1758" formatCode="0.00E+00">
                  <c:v>8.7506699999999997E-52</c:v>
                </c:pt>
                <c:pt idx="1759" formatCode="0.00E+00">
                  <c:v>-2.09821E-51</c:v>
                </c:pt>
                <c:pt idx="1760" formatCode="0.00E+00">
                  <c:v>-5.4341699999999997E-51</c:v>
                </c:pt>
                <c:pt idx="1761" formatCode="0.00E+00">
                  <c:v>-3.2681600000000002E-51</c:v>
                </c:pt>
                <c:pt idx="1762" formatCode="0.00E+00">
                  <c:v>8.4137400000000003E-51</c:v>
                </c:pt>
                <c:pt idx="1763" formatCode="0.00E+00">
                  <c:v>2.3291100000000002E-50</c:v>
                </c:pt>
                <c:pt idx="1764" formatCode="0.00E+00">
                  <c:v>2.0236200000000001E-50</c:v>
                </c:pt>
                <c:pt idx="1765" formatCode="0.00E+00">
                  <c:v>-2.12713E-50</c:v>
                </c:pt>
                <c:pt idx="1766" formatCode="0.00E+00">
                  <c:v>-8.5205800000000001E-50</c:v>
                </c:pt>
                <c:pt idx="1767" formatCode="0.00E+00">
                  <c:v>-1.02249E-49</c:v>
                </c:pt>
                <c:pt idx="1768" formatCode="0.00E+00">
                  <c:v>3.6928899999999998E-51</c:v>
                </c:pt>
                <c:pt idx="1769" formatCode="0.00E+00">
                  <c:v>2.02288E-49</c:v>
                </c:pt>
                <c:pt idx="1770" formatCode="0.00E+00">
                  <c:v>2.6726699999999998E-49</c:v>
                </c:pt>
                <c:pt idx="1771" formatCode="0.00E+00">
                  <c:v>-1.10969E-49</c:v>
                </c:pt>
                <c:pt idx="1772" formatCode="0.00E+00">
                  <c:v>-9.0782900000000005E-49</c:v>
                </c:pt>
                <c:pt idx="1773" formatCode="0.00E+00">
                  <c:v>-1.4319799999999999E-48</c:v>
                </c:pt>
                <c:pt idx="1774" formatCode="0.00E+00">
                  <c:v>-7.8302600000000004E-49</c:v>
                </c:pt>
                <c:pt idx="1775" formatCode="0.00E+00">
                  <c:v>1.05511E-48</c:v>
                </c:pt>
                <c:pt idx="1776" formatCode="0.00E+00">
                  <c:v>2.10966E-48</c:v>
                </c:pt>
                <c:pt idx="1777" formatCode="0.00E+00">
                  <c:v>-1.13082E-48</c:v>
                </c:pt>
                <c:pt idx="1778" formatCode="0.00E+00">
                  <c:v>-9.7775800000000001E-48</c:v>
                </c:pt>
                <c:pt idx="1779" formatCode="0.00E+00">
                  <c:v>-1.7887799999999999E-47</c:v>
                </c:pt>
                <c:pt idx="1780" formatCode="0.00E+00">
                  <c:v>-1.5543299999999999E-47</c:v>
                </c:pt>
                <c:pt idx="1781" formatCode="0.00E+00">
                  <c:v>6.5855700000000001E-49</c:v>
                </c:pt>
                <c:pt idx="1782" formatCode="0.00E+00">
                  <c:v>1.6403100000000001E-47</c:v>
                </c:pt>
                <c:pt idx="1783" formatCode="0.00E+00">
                  <c:v>-1.9963600000000001E-48</c:v>
                </c:pt>
                <c:pt idx="1784" formatCode="0.00E+00">
                  <c:v>-7.9822899999999999E-47</c:v>
                </c:pt>
                <c:pt idx="1785" formatCode="0.00E+00">
                  <c:v>-1.74418E-46</c:v>
                </c:pt>
                <c:pt idx="1786" formatCode="0.00E+00">
                  <c:v>-1.64918E-46</c:v>
                </c:pt>
                <c:pt idx="1787" formatCode="0.00E+00">
                  <c:v>4.8503400000000004E-47</c:v>
                </c:pt>
                <c:pt idx="1788" formatCode="0.00E+00">
                  <c:v>3.5413699999999998E-46</c:v>
                </c:pt>
                <c:pt idx="1789" formatCode="0.00E+00">
                  <c:v>3.4164500000000001E-46</c:v>
                </c:pt>
                <c:pt idx="1790" formatCode="0.00E+00">
                  <c:v>-4.2193099999999998E-46</c:v>
                </c:pt>
                <c:pt idx="1791" formatCode="0.00E+00">
                  <c:v>-1.6179799999999999E-45</c:v>
                </c:pt>
                <c:pt idx="1792" formatCode="0.00E+00">
                  <c:v>-1.3796699999999999E-45</c:v>
                </c:pt>
                <c:pt idx="1793" formatCode="0.00E+00">
                  <c:v>2.5371700000000001E-45</c:v>
                </c:pt>
                <c:pt idx="1794" formatCode="0.00E+00">
                  <c:v>9.3575199999999996E-45</c:v>
                </c:pt>
                <c:pt idx="1795" formatCode="0.00E+00">
                  <c:v>1.3010499999999999E-44</c:v>
                </c:pt>
                <c:pt idx="1796" formatCode="0.00E+00">
                  <c:v>4.3696199999999999E-45</c:v>
                </c:pt>
                <c:pt idx="1797" formatCode="0.00E+00">
                  <c:v>-1.67557E-44</c:v>
                </c:pt>
                <c:pt idx="1798" formatCode="0.00E+00">
                  <c:v>-3.0431699999999999E-44</c:v>
                </c:pt>
                <c:pt idx="1799" formatCode="0.00E+00">
                  <c:v>-7.4621899999999996E-45</c:v>
                </c:pt>
                <c:pt idx="1800" formatCode="0.00E+00">
                  <c:v>5.5610600000000002E-44</c:v>
                </c:pt>
                <c:pt idx="1801" formatCode="0.00E+00">
                  <c:v>9.4266199999999992E-44</c:v>
                </c:pt>
                <c:pt idx="1802" formatCode="0.00E+00">
                  <c:v>-9.2855600000000002E-45</c:v>
                </c:pt>
                <c:pt idx="1803" formatCode="0.00E+00">
                  <c:v>-2.9499099999999998E-43</c:v>
                </c:pt>
                <c:pt idx="1804" formatCode="0.00E+00">
                  <c:v>-5.3602499999999999E-43</c:v>
                </c:pt>
                <c:pt idx="1805" formatCode="0.00E+00">
                  <c:v>-2.7173300000000001E-43</c:v>
                </c:pt>
                <c:pt idx="1806" formatCode="0.00E+00">
                  <c:v>7.2750299999999993E-43</c:v>
                </c:pt>
                <c:pt idx="1807" formatCode="0.00E+00">
                  <c:v>1.7623399999999998E-42</c:v>
                </c:pt>
                <c:pt idx="1808" formatCode="0.00E+00">
                  <c:v>1.2509399999999999E-42</c:v>
                </c:pt>
                <c:pt idx="1809" formatCode="0.00E+00">
                  <c:v>-1.7464000000000001E-42</c:v>
                </c:pt>
                <c:pt idx="1810" formatCode="0.00E+00">
                  <c:v>-5.2432300000000003E-42</c:v>
                </c:pt>
                <c:pt idx="1811" formatCode="0.00E+00">
                  <c:v>-3.12315E-42</c:v>
                </c:pt>
                <c:pt idx="1812" formatCode="0.00E+00">
                  <c:v>1.00094E-41</c:v>
                </c:pt>
                <c:pt idx="1813" formatCode="0.00E+00">
                  <c:v>2.85246E-41</c:v>
                </c:pt>
                <c:pt idx="1814" formatCode="0.00E+00">
                  <c:v>3.3421999999999998E-41</c:v>
                </c:pt>
                <c:pt idx="1815" formatCode="0.00E+00">
                  <c:v>7.8677000000000006E-42</c:v>
                </c:pt>
                <c:pt idx="1816" formatCode="0.00E+00">
                  <c:v>-3.4085800000000001E-41</c:v>
                </c:pt>
                <c:pt idx="1817" formatCode="0.00E+00">
                  <c:v>-3.0625099999999998E-41</c:v>
                </c:pt>
                <c:pt idx="1818" formatCode="0.00E+00">
                  <c:v>8.2692599999999995E-41</c:v>
                </c:pt>
                <c:pt idx="1819" formatCode="0.00E+00">
                  <c:v>2.7299499999999999E-40</c:v>
                </c:pt>
                <c:pt idx="1820" formatCode="0.00E+00">
                  <c:v>3.4892200000000001E-40</c:v>
                </c:pt>
                <c:pt idx="1821" formatCode="0.00E+00">
                  <c:v>1.0215000000000001E-40</c:v>
                </c:pt>
                <c:pt idx="1822" formatCode="0.00E+00">
                  <c:v>-4.1233499999999998E-40</c:v>
                </c:pt>
                <c:pt idx="1823" formatCode="0.00E+00">
                  <c:v>-7.5796799999999997E-40</c:v>
                </c:pt>
                <c:pt idx="1824" formatCode="0.00E+00">
                  <c:v>-3.62688E-40</c:v>
                </c:pt>
                <c:pt idx="1825" formatCode="0.00E+00">
                  <c:v>8.1504800000000001E-40</c:v>
                </c:pt>
                <c:pt idx="1826" formatCode="0.00E+00">
                  <c:v>1.23923E-39</c:v>
                </c:pt>
                <c:pt idx="1827" formatCode="0.00E+00">
                  <c:v>-2.2947599999999999E-39</c:v>
                </c:pt>
                <c:pt idx="1828" formatCode="0.00E+00">
                  <c:v>-1.11244E-38</c:v>
                </c:pt>
                <c:pt idx="1829" formatCode="0.00E+00">
                  <c:v>-1.8115700000000001E-38</c:v>
                </c:pt>
                <c:pt idx="1830" formatCode="0.00E+00">
                  <c:v>-8.29846E-39</c:v>
                </c:pt>
                <c:pt idx="1831" formatCode="0.00E+00">
                  <c:v>2.5616999999999998E-38</c:v>
                </c:pt>
                <c:pt idx="1832" formatCode="0.00E+00">
                  <c:v>5.8543900000000001E-38</c:v>
                </c:pt>
                <c:pt idx="1833" formatCode="0.00E+00">
                  <c:v>3.4883999999999998E-38</c:v>
                </c:pt>
                <c:pt idx="1834" formatCode="0.00E+00">
                  <c:v>-7.6952199999999997E-38</c:v>
                </c:pt>
                <c:pt idx="1835" formatCode="0.00E+00">
                  <c:v>-2.0859099999999999E-37</c:v>
                </c:pt>
                <c:pt idx="1836" formatCode="0.00E+00">
                  <c:v>-1.7879500000000001E-37</c:v>
                </c:pt>
                <c:pt idx="1837" formatCode="0.00E+00">
                  <c:v>1.50862E-37</c:v>
                </c:pt>
                <c:pt idx="1838" formatCode="0.00E+00">
                  <c:v>6.2031100000000002E-37</c:v>
                </c:pt>
                <c:pt idx="1839" formatCode="0.00E+00">
                  <c:v>6.5388399999999999E-37</c:v>
                </c:pt>
                <c:pt idx="1840" formatCode="0.00E+00">
                  <c:v>-3.9494E-37</c:v>
                </c:pt>
                <c:pt idx="1841" formatCode="0.00E+00">
                  <c:v>-2.0233199999999999E-36</c:v>
                </c:pt>
                <c:pt idx="1842" formatCode="0.00E+00">
                  <c:v>-1.4666700000000001E-36</c:v>
                </c:pt>
                <c:pt idx="1843" formatCode="0.00E+00">
                  <c:v>4.15823E-36</c:v>
                </c:pt>
                <c:pt idx="1844" formatCode="0.00E+00">
                  <c:v>1.3271300000000001E-35</c:v>
                </c:pt>
                <c:pt idx="1845" formatCode="0.00E+00">
                  <c:v>1.7764099999999999E-35</c:v>
                </c:pt>
                <c:pt idx="1846" formatCode="0.00E+00">
                  <c:v>8.2430899999999998E-36</c:v>
                </c:pt>
                <c:pt idx="1847" formatCode="0.00E+00">
                  <c:v>-1.3363E-35</c:v>
                </c:pt>
                <c:pt idx="1848" formatCode="0.00E+00">
                  <c:v>-2.2825499999999999E-35</c:v>
                </c:pt>
                <c:pt idx="1849" formatCode="0.00E+00">
                  <c:v>1.2768E-35</c:v>
                </c:pt>
                <c:pt idx="1850" formatCode="0.00E+00">
                  <c:v>9.3710099999999997E-35</c:v>
                </c:pt>
                <c:pt idx="1851" formatCode="0.00E+00">
                  <c:v>1.4219300000000001E-34</c:v>
                </c:pt>
                <c:pt idx="1852" formatCode="0.00E+00">
                  <c:v>1.3903799999999999E-35</c:v>
                </c:pt>
                <c:pt idx="1853" formatCode="0.00E+00">
                  <c:v>-3.3888900000000001E-34</c:v>
                </c:pt>
                <c:pt idx="1854" formatCode="0.00E+00">
                  <c:v>-6.7104300000000003E-34</c:v>
                </c:pt>
                <c:pt idx="1855" formatCode="0.00E+00">
                  <c:v>-5.1323800000000003E-34</c:v>
                </c:pt>
                <c:pt idx="1856" formatCode="0.00E+00">
                  <c:v>3.44079E-34</c:v>
                </c:pt>
                <c:pt idx="1857" formatCode="0.00E+00">
                  <c:v>1.31384E-33</c:v>
                </c:pt>
                <c:pt idx="1858" formatCode="0.00E+00">
                  <c:v>1.21911E-33</c:v>
                </c:pt>
                <c:pt idx="1859" formatCode="0.00E+00">
                  <c:v>-6.7122700000000002E-34</c:v>
                </c:pt>
                <c:pt idx="1860" formatCode="0.00E+00">
                  <c:v>-3.07311E-33</c:v>
                </c:pt>
                <c:pt idx="1861" formatCode="0.00E+00">
                  <c:v>-2.2099000000000001E-33</c:v>
                </c:pt>
                <c:pt idx="1862" formatCode="0.00E+00">
                  <c:v>5.8635200000000001E-33</c:v>
                </c:pt>
                <c:pt idx="1863" formatCode="0.00E+00">
                  <c:v>1.61153E-32</c:v>
                </c:pt>
                <c:pt idx="1864" formatCode="0.00E+00">
                  <c:v>4.4112499999999997E-33</c:v>
                </c:pt>
                <c:pt idx="1865" formatCode="0.00E+00">
                  <c:v>-5.7176000000000005E-32</c:v>
                </c:pt>
                <c:pt idx="1866" formatCode="0.00E+00">
                  <c:v>-1.4888099999999999E-31</c:v>
                </c:pt>
                <c:pt idx="1867" formatCode="0.00E+00">
                  <c:v>-1.8347299999999999E-31</c:v>
                </c:pt>
                <c:pt idx="1868" formatCode="0.00E+00">
                  <c:v>-7.43071E-32</c:v>
                </c:pt>
                <c:pt idx="1869" formatCode="0.00E+00">
                  <c:v>1.3539399999999999E-31</c:v>
                </c:pt>
                <c:pt idx="1870" formatCode="0.00E+00">
                  <c:v>1.6563999999999999E-31</c:v>
                </c:pt>
                <c:pt idx="1871" formatCode="0.00E+00">
                  <c:v>-3.5551000000000001E-31</c:v>
                </c:pt>
                <c:pt idx="1872" formatCode="0.00E+00">
                  <c:v>-1.39201E-30</c:v>
                </c:pt>
                <c:pt idx="1873" formatCode="0.00E+00">
                  <c:v>-2.21833E-30</c:v>
                </c:pt>
                <c:pt idx="1874" formatCode="0.00E+00">
                  <c:v>-1.8215000000000001E-30</c:v>
                </c:pt>
                <c:pt idx="1875" formatCode="0.00E+00">
                  <c:v>-4.3150500000000001E-32</c:v>
                </c:pt>
                <c:pt idx="1876" formatCode="0.00E+00">
                  <c:v>1.1903099999999999E-30</c:v>
                </c:pt>
                <c:pt idx="1877" formatCode="0.00E+00">
                  <c:v>-2.0540199999999998E-30</c:v>
                </c:pt>
                <c:pt idx="1878" formatCode="0.00E+00">
                  <c:v>-1.16247E-29</c:v>
                </c:pt>
                <c:pt idx="1879" formatCode="0.00E+00">
                  <c:v>-2.02716E-29</c:v>
                </c:pt>
                <c:pt idx="1880" formatCode="0.00E+00">
                  <c:v>-1.3638200000000001E-29</c:v>
                </c:pt>
                <c:pt idx="1881" formatCode="0.00E+00">
                  <c:v>1.4061200000000001E-29</c:v>
                </c:pt>
                <c:pt idx="1882" formatCode="0.00E+00">
                  <c:v>4.14937E-29</c:v>
                </c:pt>
                <c:pt idx="1883" formatCode="0.00E+00">
                  <c:v>1.91913E-29</c:v>
                </c:pt>
                <c:pt idx="1884" formatCode="0.00E+00">
                  <c:v>-8.4093899999999995E-29</c:v>
                </c:pt>
                <c:pt idx="1885" formatCode="0.00E+00">
                  <c:v>-2.1793299999999999E-28</c:v>
                </c:pt>
                <c:pt idx="1886" formatCode="0.00E+00">
                  <c:v>-2.7142400000000001E-28</c:v>
                </c:pt>
                <c:pt idx="1887" formatCode="0.00E+00">
                  <c:v>-1.7930200000000001E-28</c:v>
                </c:pt>
                <c:pt idx="1888" formatCode="0.00E+00">
                  <c:v>-8.0014200000000003E-30</c:v>
                </c:pt>
                <c:pt idx="1889" formatCode="0.00E+00">
                  <c:v>8.6134099999999998E-29</c:v>
                </c:pt>
                <c:pt idx="1890" formatCode="0.00E+00">
                  <c:v>-9.7768299999999999E-29</c:v>
                </c:pt>
                <c:pt idx="1891" formatCode="0.00E+00">
                  <c:v>-4.3169900000000002E-28</c:v>
                </c:pt>
                <c:pt idx="1892" formatCode="0.00E+00">
                  <c:v>1.00936E-28</c:v>
                </c:pt>
                <c:pt idx="1893" formatCode="0.00E+00">
                  <c:v>2.5478599999999999E-27</c:v>
                </c:pt>
                <c:pt idx="1894" formatCode="0.00E+00">
                  <c:v>6.4327800000000001E-27</c:v>
                </c:pt>
                <c:pt idx="1895" formatCode="0.00E+00">
                  <c:v>9.6198099999999996E-27</c:v>
                </c:pt>
                <c:pt idx="1896" formatCode="0.00E+00">
                  <c:v>9.7765699999999997E-27</c:v>
                </c:pt>
                <c:pt idx="1897" formatCode="0.00E+00">
                  <c:v>7.44248E-27</c:v>
                </c:pt>
                <c:pt idx="1898" formatCode="0.00E+00">
                  <c:v>1.6185200000000001E-26</c:v>
                </c:pt>
                <c:pt idx="1899" formatCode="0.00E+00">
                  <c:v>6.0921E-26</c:v>
                </c:pt>
                <c:pt idx="1900" formatCode="0.00E+00">
                  <c:v>1.4341600000000001E-25</c:v>
                </c:pt>
                <c:pt idx="1901" formatCode="0.00E+00">
                  <c:v>1.92289E-25</c:v>
                </c:pt>
                <c:pt idx="1902" formatCode="0.00E+00">
                  <c:v>5.5911099999999996E-26</c:v>
                </c:pt>
                <c:pt idx="1903" formatCode="0.00E+00">
                  <c:v>-3.3078799999999999E-25</c:v>
                </c:pt>
                <c:pt idx="1904" formatCode="0.00E+00">
                  <c:v>-6.2636599999999997E-25</c:v>
                </c:pt>
                <c:pt idx="1905" formatCode="0.00E+00">
                  <c:v>-5.602E-26</c:v>
                </c:pt>
                <c:pt idx="1906" formatCode="0.00E+00">
                  <c:v>1.8010299999999999E-24</c:v>
                </c:pt>
                <c:pt idx="1907" formatCode="0.00E+00">
                  <c:v>3.6783299999999998E-24</c:v>
                </c:pt>
                <c:pt idx="1908" formatCode="0.00E+00">
                  <c:v>2.5855200000000002E-24</c:v>
                </c:pt>
                <c:pt idx="1909" formatCode="0.00E+00">
                  <c:v>-2.95556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900000000003E-22</c:v>
                </c:pt>
                <c:pt idx="1916" formatCode="0.00E+00">
                  <c:v>-6.4929200000000002E-22</c:v>
                </c:pt>
                <c:pt idx="1917" formatCode="0.00E+00">
                  <c:v>-8.41444E-22</c:v>
                </c:pt>
                <c:pt idx="1918" formatCode="0.00E+00">
                  <c:v>-1.0177000000000001E-21</c:v>
                </c:pt>
                <c:pt idx="1919" formatCode="0.00E+00">
                  <c:v>-1.16767E-21</c:v>
                </c:pt>
                <c:pt idx="1920" formatCode="0.00E+00">
                  <c:v>-1.3906400000000001E-21</c:v>
                </c:pt>
                <c:pt idx="1921" formatCode="0.00E+00">
                  <c:v>-2.1760199999999999E-21</c:v>
                </c:pt>
                <c:pt idx="1922" formatCode="0.00E+00">
                  <c:v>-3.9850800000000003E-21</c:v>
                </c:pt>
                <c:pt idx="1923" formatCode="0.00E+00">
                  <c:v>-5.7870200000000001E-21</c:v>
                </c:pt>
                <c:pt idx="1924" formatCode="0.00E+00">
                  <c:v>-2.24809E-21</c:v>
                </c:pt>
                <c:pt idx="1925" formatCode="0.00E+00">
                  <c:v>1.0171E-20</c:v>
                </c:pt>
                <c:pt idx="1926" formatCode="0.00E+00">
                  <c:v>2.44111E-20</c:v>
                </c:pt>
                <c:pt idx="1927" formatCode="0.00E+00">
                  <c:v>2.77163E-20</c:v>
                </c:pt>
                <c:pt idx="1928" formatCode="0.00E+00">
                  <c:v>1.48418E-20</c:v>
                </c:pt>
                <c:pt idx="1929" formatCode="0.00E+00">
                  <c:v>-3.6785999999999998E-22</c:v>
                </c:pt>
                <c:pt idx="1930" formatCode="0.00E+00">
                  <c:v>5.6536699999999998E-21</c:v>
                </c:pt>
                <c:pt idx="1931" formatCode="0.00E+00">
                  <c:v>4.1989200000000002E-20</c:v>
                </c:pt>
                <c:pt idx="1932" formatCode="0.00E+00">
                  <c:v>7.76729E-20</c:v>
                </c:pt>
                <c:pt idx="1933" formatCode="0.00E+00">
                  <c:v>2.93792E-20</c:v>
                </c:pt>
                <c:pt idx="1934" formatCode="0.00E+00">
                  <c:v>-1.6798599999999999E-19</c:v>
                </c:pt>
                <c:pt idx="1935" formatCode="0.00E+00">
                  <c:v>-4.00328E-19</c:v>
                </c:pt>
                <c:pt idx="1936" formatCode="0.00E+00">
                  <c:v>-3.1758400000000001E-19</c:v>
                </c:pt>
                <c:pt idx="1937" formatCode="0.00E+00">
                  <c:v>3.9743799999999999E-19</c:v>
                </c:pt>
                <c:pt idx="1938" formatCode="0.00E+00">
                  <c:v>1.35283E-18</c:v>
                </c:pt>
                <c:pt idx="1939" formatCode="0.00E+00">
                  <c:v>1.08264E-18</c:v>
                </c:pt>
                <c:pt idx="1940" formatCode="0.00E+00">
                  <c:v>-1.83225E-18</c:v>
                </c:pt>
                <c:pt idx="1941" formatCode="0.00E+00">
                  <c:v>-6.3465900000000001E-18</c:v>
                </c:pt>
                <c:pt idx="1942" formatCode="0.00E+00">
                  <c:v>-8.0156800000000002E-18</c:v>
                </c:pt>
                <c:pt idx="1943" formatCode="0.00E+00">
                  <c:v>-2.1164600000000001E-18</c:v>
                </c:pt>
                <c:pt idx="1944" formatCode="0.00E+00">
                  <c:v>9.4285500000000006E-18</c:v>
                </c:pt>
                <c:pt idx="1945" formatCode="0.00E+00">
                  <c:v>1.34834E-17</c:v>
                </c:pt>
                <c:pt idx="1946" formatCode="0.00E+00">
                  <c:v>-4.96094E-18</c:v>
                </c:pt>
                <c:pt idx="1947" formatCode="0.00E+00">
                  <c:v>-4.2425599999999997E-17</c:v>
                </c:pt>
                <c:pt idx="1948" formatCode="0.00E+00">
                  <c:v>-5.3097899999999998E-17</c:v>
                </c:pt>
                <c:pt idx="1949" formatCode="0.00E+00">
                  <c:v>4.9296599999999997E-17</c:v>
                </c:pt>
                <c:pt idx="1950" formatCode="0.00E+00">
                  <c:v>2.8433500000000001E-16</c:v>
                </c:pt>
                <c:pt idx="1951" formatCode="0.00E+00">
                  <c:v>4.2634799999999998E-16</c:v>
                </c:pt>
                <c:pt idx="1952" formatCode="0.00E+00">
                  <c:v>8.3323500000000002E-17</c:v>
                </c:pt>
                <c:pt idx="1953" formatCode="0.00E+00">
                  <c:v>-8.3886900000000004E-16</c:v>
                </c:pt>
                <c:pt idx="1954" formatCode="0.00E+00">
                  <c:v>-1.6165099999999999E-15</c:v>
                </c:pt>
                <c:pt idx="1955" formatCode="0.00E+00">
                  <c:v>-8.6370000000000001E-16</c:v>
                </c:pt>
                <c:pt idx="1956" formatCode="0.00E+00">
                  <c:v>2.02257E-15</c:v>
                </c:pt>
                <c:pt idx="1957" formatCode="0.00E+00">
                  <c:v>5.1827100000000002E-15</c:v>
                </c:pt>
                <c:pt idx="1958" formatCode="0.00E+00">
                  <c:v>4.39223E-15</c:v>
                </c:pt>
                <c:pt idx="1959" formatCode="0.00E+00">
                  <c:v>-3.3249399999999999E-15</c:v>
                </c:pt>
                <c:pt idx="1960" formatCode="0.00E+00">
                  <c:v>-1.2843299999999999E-14</c:v>
                </c:pt>
                <c:pt idx="1961" formatCode="0.00E+00">
                  <c:v>-7.0525000000000001E-15</c:v>
                </c:pt>
                <c:pt idx="1962" formatCode="0.00E+00">
                  <c:v>3.0917300000000002E-14</c:v>
                </c:pt>
                <c:pt idx="1963" formatCode="0.00E+00">
                  <c:v>8.3248599999999998E-14</c:v>
                </c:pt>
                <c:pt idx="1964" formatCode="0.00E+00">
                  <c:v>8.44239E-14</c:v>
                </c:pt>
                <c:pt idx="1965" formatCode="0.00E+00">
                  <c:v>-2.63103E-14</c:v>
                </c:pt>
                <c:pt idx="1966" formatCode="0.00E+00">
                  <c:v>-1.95939E-13</c:v>
                </c:pt>
                <c:pt idx="1967" formatCode="0.00E+00">
                  <c:v>-1.5845E-13</c:v>
                </c:pt>
                <c:pt idx="1968" formatCode="0.00E+00">
                  <c:v>3.9256399999999998E-13</c:v>
                </c:pt>
                <c:pt idx="1969" formatCode="0.00E+00">
                  <c:v>1.31899E-12</c:v>
                </c:pt>
                <c:pt idx="1970" formatCode="0.00E+00">
                  <c:v>1.6067099999999999E-12</c:v>
                </c:pt>
                <c:pt idx="1971" formatCode="0.00E+00">
                  <c:v>-1.46251E-13</c:v>
                </c:pt>
                <c:pt idx="1972" formatCode="0.00E+00">
                  <c:v>-3.7799200000000003E-12</c:v>
                </c:pt>
                <c:pt idx="1973" formatCode="0.00E+00">
                  <c:v>-6.0320999999999997E-12</c:v>
                </c:pt>
                <c:pt idx="1974" formatCode="0.00E+00">
                  <c:v>-2.5958299999999999E-12</c:v>
                </c:pt>
                <c:pt idx="1975" formatCode="0.00E+00">
                  <c:v>6.6272300000000002E-12</c:v>
                </c:pt>
                <c:pt idx="1976" formatCode="0.00E+00">
                  <c:v>1.2093199999999999E-11</c:v>
                </c:pt>
                <c:pt idx="1977" formatCode="0.00E+00">
                  <c:v>-2.8865699999999999E-12</c:v>
                </c:pt>
                <c:pt idx="1978" formatCode="0.00E+00">
                  <c:v>-4.31962E-11</c:v>
                </c:pt>
                <c:pt idx="1979" formatCode="0.00E+00">
                  <c:v>-8.0802300000000004E-11</c:v>
                </c:pt>
                <c:pt idx="1980" formatCode="0.00E+00">
                  <c:v>-6.4270299999999994E-11</c:v>
                </c:pt>
                <c:pt idx="1981" formatCode="0.00E+00">
                  <c:v>2.9867100000000002E-11</c:v>
                </c:pt>
                <c:pt idx="1982" formatCode="0.00E+00">
                  <c:v>1.1559E-10</c:v>
                </c:pt>
                <c:pt idx="1983" formatCode="0.00E+00">
                  <c:v>2.3802299999999998E-12</c:v>
                </c:pt>
                <c:pt idx="1984" formatCode="0.00E+00">
                  <c:v>-4.0547300000000002E-10</c:v>
                </c:pt>
                <c:pt idx="1985" formatCode="0.00E+00">
                  <c:v>-8.6461099999999998E-10</c:v>
                </c:pt>
                <c:pt idx="1986" formatCode="0.00E+00">
                  <c:v>-7.1475599999999999E-10</c:v>
                </c:pt>
                <c:pt idx="1987" formatCode="0.00E+00">
                  <c:v>6.5508400000000001E-10</c:v>
                </c:pt>
                <c:pt idx="1988" formatCode="0.00E+00">
                  <c:v>2.5845999999999999E-9</c:v>
                </c:pt>
                <c:pt idx="1989" formatCode="0.00E+00">
                  <c:v>2.8392500000000001E-9</c:v>
                </c:pt>
                <c:pt idx="1990" formatCode="0.00E+00">
                  <c:v>-1.3355899999999999E-10</c:v>
                </c:pt>
                <c:pt idx="1991" formatCode="0.00E+00">
                  <c:v>-4.5630999999999997E-9</c:v>
                </c:pt>
                <c:pt idx="1992" formatCode="0.00E+00">
                  <c:v>-3.5902999999999999E-9</c:v>
                </c:pt>
                <c:pt idx="1993" formatCode="0.00E+00">
                  <c:v>1.04822E-8</c:v>
                </c:pt>
                <c:pt idx="1994" formatCode="0.00E+00">
                  <c:v>3.41509E-8</c:v>
                </c:pt>
                <c:pt idx="1995" formatCode="0.00E+00">
                  <c:v>4.6687E-8</c:v>
                </c:pt>
                <c:pt idx="1996" formatCode="0.00E+00">
                  <c:v>2.0327800000000001E-8</c:v>
                </c:pt>
                <c:pt idx="1997" formatCode="0.00E+00">
                  <c:v>-4.2993599999999999E-8</c:v>
                </c:pt>
                <c:pt idx="1998" formatCode="0.00E+00">
                  <c:v>-6.1239900000000006E-8</c:v>
                </c:pt>
                <c:pt idx="1999" formatCode="0.00E+00">
                  <c:v>1.38083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6E-5</c:v>
                </c:pt>
                <c:pt idx="2008" formatCode="0.00E+00">
                  <c:v>1.45308E-5</c:v>
                </c:pt>
                <c:pt idx="2009" formatCode="0.00E+00">
                  <c:v>1.48654E-5</c:v>
                </c:pt>
                <c:pt idx="2010" formatCode="0.00E+00">
                  <c:v>1.4545000000000001E-5</c:v>
                </c:pt>
                <c:pt idx="2011" formatCode="0.00E+00">
                  <c:v>1.34344E-5</c:v>
                </c:pt>
                <c:pt idx="2012" formatCode="0.00E+00">
                  <c:v>1.12414E-5</c:v>
                </c:pt>
                <c:pt idx="2013" formatCode="0.00E+00">
                  <c:v>7.8148800000000006E-6</c:v>
                </c:pt>
                <c:pt idx="2014" formatCode="0.00E+00">
                  <c:v>3.2924200000000001E-6</c:v>
                </c:pt>
                <c:pt idx="2015" formatCode="0.00E+00">
                  <c:v>-2.3480900000000002E-6</c:v>
                </c:pt>
                <c:pt idx="2016" formatCode="0.00E+00">
                  <c:v>-9.4241599999999992E-6</c:v>
                </c:pt>
                <c:pt idx="2017" formatCode="0.00E+00">
                  <c:v>-1.8121199999999999E-5</c:v>
                </c:pt>
                <c:pt idx="2018" formatCode="0.00E+00">
                  <c:v>-2.84622E-5</c:v>
                </c:pt>
                <c:pt idx="2019" formatCode="0.00E+00">
                  <c:v>-4.0580600000000002E-5</c:v>
                </c:pt>
                <c:pt idx="2020" formatCode="0.00E+00">
                  <c:v>-5.4697300000000002E-5</c:v>
                </c:pt>
                <c:pt idx="2021" formatCode="0.00E+00">
                  <c:v>-7.0646099999999994E-5</c:v>
                </c:pt>
                <c:pt idx="2022" formatCode="0.00E+00">
                  <c:v>-8.7765599999999999E-5</c:v>
                </c:pt>
                <c:pt idx="2023" formatCode="0.00E+00">
                  <c:v>-1.05889E-4</c:v>
                </c:pt>
                <c:pt idx="2024" formatCode="0.00E+00">
                  <c:v>-1.25659E-4</c:v>
                </c:pt>
                <c:pt idx="2025" formatCode="0.00E+00">
                  <c:v>-1.4750000000000001E-4</c:v>
                </c:pt>
                <c:pt idx="2026" formatCode="0.00E+00">
                  <c:v>-1.71454E-4</c:v>
                </c:pt>
                <c:pt idx="2027" formatCode="0.00E+00">
                  <c:v>-1.97636E-4</c:v>
                </c:pt>
                <c:pt idx="2028" formatCode="0.00E+00">
                  <c:v>-2.2583E-4</c:v>
                </c:pt>
                <c:pt idx="2029" formatCode="0.00E+00">
                  <c:v>-2.55436E-4</c:v>
                </c:pt>
                <c:pt idx="2030" formatCode="0.00E+00">
                  <c:v>-2.8613999999999999E-4</c:v>
                </c:pt>
                <c:pt idx="2031" formatCode="0.00E+00">
                  <c:v>-3.1823000000000002E-4</c:v>
                </c:pt>
                <c:pt idx="2032" formatCode="0.00E+00">
                  <c:v>-3.5239800000000002E-4</c:v>
                </c:pt>
                <c:pt idx="2033" formatCode="0.00E+00">
                  <c:v>-3.8904599999999999E-4</c:v>
                </c:pt>
                <c:pt idx="2034" formatCode="0.00E+00">
                  <c:v>-4.2794600000000001E-4</c:v>
                </c:pt>
                <c:pt idx="2035" formatCode="0.00E+00">
                  <c:v>-4.6894500000000002E-4</c:v>
                </c:pt>
                <c:pt idx="2036" formatCode="0.00E+00">
                  <c:v>-5.1226600000000005E-4</c:v>
                </c:pt>
                <c:pt idx="2037" formatCode="0.00E+00">
                  <c:v>-5.5801600000000005E-4</c:v>
                </c:pt>
                <c:pt idx="2038" formatCode="0.00E+00">
                  <c:v>-6.0619899999999997E-4</c:v>
                </c:pt>
                <c:pt idx="2039" formatCode="0.00E+00">
                  <c:v>-6.5689999999999998E-4</c:v>
                </c:pt>
                <c:pt idx="2040" formatCode="0.00E+00">
                  <c:v>-7.1001300000000001E-4</c:v>
                </c:pt>
                <c:pt idx="2041" formatCode="0.00E+00">
                  <c:v>-7.6564299999999999E-4</c:v>
                </c:pt>
                <c:pt idx="2042" formatCode="0.00E+00">
                  <c:v>-8.2439700000000004E-4</c:v>
                </c:pt>
                <c:pt idx="2043" formatCode="0.00E+00">
                  <c:v>-8.8610299999999996E-4</c:v>
                </c:pt>
                <c:pt idx="2044" formatCode="0.00E+00">
                  <c:v>-9.4966799999999997E-4</c:v>
                </c:pt>
                <c:pt idx="2045" formatCode="0.00E+00">
                  <c:v>-1.01497E-3</c:v>
                </c:pt>
                <c:pt idx="2046" formatCode="0.00E+00">
                  <c:v>-1.0842200000000001E-3</c:v>
                </c:pt>
                <c:pt idx="2047" formatCode="0.00E+00">
                  <c:v>-1.1607500000000001E-3</c:v>
                </c:pt>
                <c:pt idx="2048" formatCode="0.00E+00">
                  <c:v>-1.2451000000000001E-3</c:v>
                </c:pt>
                <c:pt idx="2049" formatCode="0.00E+00">
                  <c:v>-1.3337900000000001E-3</c:v>
                </c:pt>
                <c:pt idx="2050" formatCode="0.00E+00">
                  <c:v>-1.4230099999999999E-3</c:v>
                </c:pt>
                <c:pt idx="2051" formatCode="0.00E+00">
                  <c:v>-1.51155E-3</c:v>
                </c:pt>
                <c:pt idx="2052" formatCode="0.00E+00">
                  <c:v>-1.5999600000000001E-3</c:v>
                </c:pt>
                <c:pt idx="2053" formatCode="0.00E+00">
                  <c:v>-1.6886200000000001E-3</c:v>
                </c:pt>
                <c:pt idx="2054" formatCode="0.00E+00">
                  <c:v>-1.7772199999999999E-3</c:v>
                </c:pt>
                <c:pt idx="2055" formatCode="0.00E+00">
                  <c:v>-1.8657299999999999E-3</c:v>
                </c:pt>
                <c:pt idx="2056" formatCode="0.00E+00">
                  <c:v>-1.95459E-3</c:v>
                </c:pt>
                <c:pt idx="2057" formatCode="0.00E+00">
                  <c:v>-2.0441000000000001E-3</c:v>
                </c:pt>
                <c:pt idx="2058" formatCode="0.00E+00">
                  <c:v>-2.1343299999999998E-3</c:v>
                </c:pt>
                <c:pt idx="2059" formatCode="0.00E+00">
                  <c:v>-2.2257399999999999E-3</c:v>
                </c:pt>
                <c:pt idx="2060" formatCode="0.00E+00">
                  <c:v>-2.3192600000000001E-3</c:v>
                </c:pt>
                <c:pt idx="2061" formatCode="0.00E+00">
                  <c:v>-2.4160200000000001E-3</c:v>
                </c:pt>
                <c:pt idx="2062" formatCode="0.00E+00">
                  <c:v>-2.5169799999999998E-3</c:v>
                </c:pt>
                <c:pt idx="2063" formatCode="0.00E+00">
                  <c:v>-2.6225799999999998E-3</c:v>
                </c:pt>
                <c:pt idx="2064" formatCode="0.00E+00">
                  <c:v>-2.7331299999999998E-3</c:v>
                </c:pt>
                <c:pt idx="2065" formatCode="0.00E+00">
                  <c:v>-2.8490799999999999E-3</c:v>
                </c:pt>
                <c:pt idx="2066" formatCode="0.00E+00">
                  <c:v>-2.9707800000000001E-3</c:v>
                </c:pt>
                <c:pt idx="2067" formatCode="0.00E+00">
                  <c:v>-3.09779E-3</c:v>
                </c:pt>
                <c:pt idx="2068" formatCode="0.00E+00">
                  <c:v>-3.2284599999999998E-3</c:v>
                </c:pt>
                <c:pt idx="2069" formatCode="0.00E+00">
                  <c:v>-3.3606399999999998E-3</c:v>
                </c:pt>
                <c:pt idx="2070" formatCode="0.00E+00">
                  <c:v>-3.4936799999999999E-3</c:v>
                </c:pt>
                <c:pt idx="2071" formatCode="0.00E+00">
                  <c:v>-3.6297500000000002E-3</c:v>
                </c:pt>
                <c:pt idx="2072" formatCode="0.00E+00">
                  <c:v>-3.7720700000000002E-3</c:v>
                </c:pt>
                <c:pt idx="2073" formatCode="0.00E+00">
                  <c:v>-3.9226E-3</c:v>
                </c:pt>
                <c:pt idx="2074" formatCode="0.00E+00">
                  <c:v>-4.08166E-3</c:v>
                </c:pt>
                <c:pt idx="2075" formatCode="0.00E+00">
                  <c:v>-4.2487200000000001E-3</c:v>
                </c:pt>
                <c:pt idx="2076" formatCode="0.00E+00">
                  <c:v>-4.4224700000000004E-3</c:v>
                </c:pt>
                <c:pt idx="2077" formatCode="0.00E+00">
                  <c:v>-4.6000900000000003E-3</c:v>
                </c:pt>
                <c:pt idx="2078" formatCode="0.00E+00">
                  <c:v>-4.7779399999999996E-3</c:v>
                </c:pt>
                <c:pt idx="2079" formatCode="0.00E+00">
                  <c:v>-4.9539500000000004E-3</c:v>
                </c:pt>
                <c:pt idx="2080" formatCode="0.00E+00">
                  <c:v>-5.1298400000000001E-3</c:v>
                </c:pt>
                <c:pt idx="2081" formatCode="0.00E+00">
                  <c:v>-5.3090400000000001E-3</c:v>
                </c:pt>
                <c:pt idx="2082" formatCode="0.00E+00">
                  <c:v>-5.4922800000000004E-3</c:v>
                </c:pt>
                <c:pt idx="2083" formatCode="0.00E+00">
                  <c:v>-5.67739E-3</c:v>
                </c:pt>
                <c:pt idx="2084" formatCode="0.00E+00">
                  <c:v>-5.8632099999999998E-3</c:v>
                </c:pt>
                <c:pt idx="2085" formatCode="0.00E+00">
                  <c:v>-6.0511899999999997E-3</c:v>
                </c:pt>
                <c:pt idx="2086" formatCode="0.00E+00">
                  <c:v>-6.2432199999999998E-3</c:v>
                </c:pt>
                <c:pt idx="2087" formatCode="0.00E+00">
                  <c:v>-6.4392199999999998E-3</c:v>
                </c:pt>
                <c:pt idx="2088" formatCode="0.00E+00">
                  <c:v>-6.6374099999999998E-3</c:v>
                </c:pt>
                <c:pt idx="2089" formatCode="0.00E+00">
                  <c:v>-6.8362800000000001E-3</c:v>
                </c:pt>
                <c:pt idx="2090" formatCode="0.00E+00">
                  <c:v>-7.0355699999999997E-3</c:v>
                </c:pt>
                <c:pt idx="2091" formatCode="0.00E+00">
                  <c:v>-7.2350699999999997E-3</c:v>
                </c:pt>
                <c:pt idx="2092" formatCode="0.00E+00">
                  <c:v>-7.4339499999999999E-3</c:v>
                </c:pt>
                <c:pt idx="2093" formatCode="0.00E+00">
                  <c:v>-7.6312200000000002E-3</c:v>
                </c:pt>
                <c:pt idx="2094" formatCode="0.00E+00">
                  <c:v>-7.8265999999999995E-3</c:v>
                </c:pt>
                <c:pt idx="2095" formatCode="0.00E+00">
                  <c:v>-8.0216200000000001E-3</c:v>
                </c:pt>
                <c:pt idx="2096" formatCode="0.00E+00">
                  <c:v>-8.2190700000000002E-3</c:v>
                </c:pt>
                <c:pt idx="2097" formatCode="0.00E+00">
                  <c:v>-8.4208700000000004E-3</c:v>
                </c:pt>
                <c:pt idx="2098" formatCode="0.00E+00">
                  <c:v>-8.6266799999999994E-3</c:v>
                </c:pt>
                <c:pt idx="2099" formatCode="0.00E+00">
                  <c:v>-8.8351300000000001E-3</c:v>
                </c:pt>
                <c:pt idx="2100" formatCode="0.00E+00">
                  <c:v>-9.0454699999999999E-3</c:v>
                </c:pt>
                <c:pt idx="2101" formatCode="0.00E+00">
                  <c:v>-9.2583200000000004E-3</c:v>
                </c:pt>
                <c:pt idx="2102" formatCode="0.00E+00">
                  <c:v>-9.4756000000000007E-3</c:v>
                </c:pt>
                <c:pt idx="2103" formatCode="0.00E+00">
                  <c:v>-9.6990300000000008E-3</c:v>
                </c:pt>
                <c:pt idx="2104" formatCode="0.00E+00">
                  <c:v>-9.9284100000000004E-3</c:v>
                </c:pt>
                <c:pt idx="2105">
                  <c:v>-1.0163500000000001E-2</c:v>
                </c:pt>
                <c:pt idx="2106">
                  <c:v>-1.0406500000000001E-2</c:v>
                </c:pt>
                <c:pt idx="2107">
                  <c:v>-1.06607E-2</c:v>
                </c:pt>
                <c:pt idx="2108">
                  <c:v>-1.09281E-2</c:v>
                </c:pt>
                <c:pt idx="2109">
                  <c:v>-1.1211799999999999E-2</c:v>
                </c:pt>
                <c:pt idx="2110">
                  <c:v>-1.1514399999999999E-2</c:v>
                </c:pt>
                <c:pt idx="2111">
                  <c:v>-1.1835699999999999E-2</c:v>
                </c:pt>
                <c:pt idx="2112">
                  <c:v>-1.21727E-2</c:v>
                </c:pt>
                <c:pt idx="2113">
                  <c:v>-1.25232E-2</c:v>
                </c:pt>
                <c:pt idx="2114">
                  <c:v>-1.2888800000000001E-2</c:v>
                </c:pt>
                <c:pt idx="2115">
                  <c:v>-1.32713E-2</c:v>
                </c:pt>
                <c:pt idx="2116">
                  <c:v>-1.3669600000000001E-2</c:v>
                </c:pt>
                <c:pt idx="2117">
                  <c:v>-1.4080799999999999E-2</c:v>
                </c:pt>
                <c:pt idx="2118">
                  <c:v>-1.4503200000000001E-2</c:v>
                </c:pt>
                <c:pt idx="2119">
                  <c:v>-1.49379E-2</c:v>
                </c:pt>
                <c:pt idx="2120">
                  <c:v>-1.53869E-2</c:v>
                </c:pt>
                <c:pt idx="2121">
                  <c:v>-1.5851000000000001E-2</c:v>
                </c:pt>
                <c:pt idx="2122">
                  <c:v>-1.6330399999999998E-2</c:v>
                </c:pt>
                <c:pt idx="2123">
                  <c:v>-1.6825099999999999E-2</c:v>
                </c:pt>
                <c:pt idx="2124">
                  <c:v>-1.73361E-2</c:v>
                </c:pt>
                <c:pt idx="2125">
                  <c:v>-1.7863500000000001E-2</c:v>
                </c:pt>
                <c:pt idx="2126">
                  <c:v>-1.8405299999999999E-2</c:v>
                </c:pt>
                <c:pt idx="2127">
                  <c:v>-1.8959699999999999E-2</c:v>
                </c:pt>
                <c:pt idx="2128">
                  <c:v>-1.95269E-2</c:v>
                </c:pt>
                <c:pt idx="2129">
                  <c:v>-2.0107900000000001E-2</c:v>
                </c:pt>
                <c:pt idx="2130">
                  <c:v>-2.0701899999999999E-2</c:v>
                </c:pt>
                <c:pt idx="2131">
                  <c:v>-2.13052E-2</c:v>
                </c:pt>
                <c:pt idx="2132">
                  <c:v>-2.1915500000000001E-2</c:v>
                </c:pt>
                <c:pt idx="2133">
                  <c:v>-2.2535599999999999E-2</c:v>
                </c:pt>
                <c:pt idx="2134">
                  <c:v>-2.31711E-2</c:v>
                </c:pt>
                <c:pt idx="2135">
                  <c:v>-2.38254E-2</c:v>
                </c:pt>
                <c:pt idx="2136">
                  <c:v>-2.44966E-2</c:v>
                </c:pt>
                <c:pt idx="2137">
                  <c:v>-2.5180600000000001E-2</c:v>
                </c:pt>
                <c:pt idx="2138">
                  <c:v>-2.5876799999999998E-2</c:v>
                </c:pt>
                <c:pt idx="2139">
                  <c:v>-2.65875E-2</c:v>
                </c:pt>
                <c:pt idx="2140">
                  <c:v>-2.7312900000000001E-2</c:v>
                </c:pt>
                <c:pt idx="2141">
                  <c:v>-2.8049999999999999E-2</c:v>
                </c:pt>
                <c:pt idx="2142">
                  <c:v>-2.8795399999999999E-2</c:v>
                </c:pt>
                <c:pt idx="2143">
                  <c:v>-2.9548100000000001E-2</c:v>
                </c:pt>
                <c:pt idx="2144">
                  <c:v>-3.0307000000000001E-2</c:v>
                </c:pt>
                <c:pt idx="2145">
                  <c:v>-3.10689E-2</c:v>
                </c:pt>
                <c:pt idx="2146">
                  <c:v>-3.1831999999999999E-2</c:v>
                </c:pt>
                <c:pt idx="2147">
                  <c:v>-3.2600299999999999E-2</c:v>
                </c:pt>
                <c:pt idx="2148">
                  <c:v>-3.3379300000000001E-2</c:v>
                </c:pt>
                <c:pt idx="2149">
                  <c:v>-3.4168799999999999E-2</c:v>
                </c:pt>
                <c:pt idx="2150">
                  <c:v>-3.4962800000000002E-2</c:v>
                </c:pt>
                <c:pt idx="2151">
                  <c:v>-3.57571E-2</c:v>
                </c:pt>
                <c:pt idx="2152">
                  <c:v>-3.6552099999999997E-2</c:v>
                </c:pt>
                <c:pt idx="2153">
                  <c:v>-3.7349399999999998E-2</c:v>
                </c:pt>
                <c:pt idx="2154">
                  <c:v>-3.8150000000000003E-2</c:v>
                </c:pt>
                <c:pt idx="2155">
                  <c:v>-3.8954099999999998E-2</c:v>
                </c:pt>
                <c:pt idx="2156">
                  <c:v>-3.9758700000000001E-2</c:v>
                </c:pt>
                <c:pt idx="2157">
                  <c:v>-4.0560199999999998E-2</c:v>
                </c:pt>
                <c:pt idx="2158">
                  <c:v>-4.1358600000000002E-2</c:v>
                </c:pt>
                <c:pt idx="2159">
                  <c:v>-4.2157899999999998E-2</c:v>
                </c:pt>
                <c:pt idx="2160">
                  <c:v>-4.2960400000000003E-2</c:v>
                </c:pt>
                <c:pt idx="2161">
                  <c:v>-4.3764699999999997E-2</c:v>
                </c:pt>
                <c:pt idx="2162">
                  <c:v>-4.4568299999999998E-2</c:v>
                </c:pt>
                <c:pt idx="2163">
                  <c:v>-4.5371000000000002E-2</c:v>
                </c:pt>
                <c:pt idx="2164">
                  <c:v>-4.6172699999999997E-2</c:v>
                </c:pt>
                <c:pt idx="2165">
                  <c:v>-4.6971400000000003E-2</c:v>
                </c:pt>
                <c:pt idx="2166">
                  <c:v>-4.7763600000000003E-2</c:v>
                </c:pt>
                <c:pt idx="2167">
                  <c:v>-4.8547399999999997E-2</c:v>
                </c:pt>
                <c:pt idx="2168">
                  <c:v>-4.93257E-2</c:v>
                </c:pt>
                <c:pt idx="2169">
                  <c:v>-5.0101699999999999E-2</c:v>
                </c:pt>
                <c:pt idx="2170">
                  <c:v>-5.08739E-2</c:v>
                </c:pt>
                <c:pt idx="2171">
                  <c:v>-5.1638799999999999E-2</c:v>
                </c:pt>
                <c:pt idx="2172">
                  <c:v>-5.2395200000000003E-2</c:v>
                </c:pt>
                <c:pt idx="2173">
                  <c:v>-5.3143599999999999E-2</c:v>
                </c:pt>
                <c:pt idx="2174">
                  <c:v>-5.3882699999999999E-2</c:v>
                </c:pt>
                <c:pt idx="2175">
                  <c:v>-5.4609999999999999E-2</c:v>
                </c:pt>
                <c:pt idx="2176">
                  <c:v>-5.5326100000000003E-2</c:v>
                </c:pt>
                <c:pt idx="2177">
                  <c:v>-5.60359E-2</c:v>
                </c:pt>
                <c:pt idx="2178">
                  <c:v>-5.6743700000000001E-2</c:v>
                </c:pt>
                <c:pt idx="2179">
                  <c:v>-5.7447900000000003E-2</c:v>
                </c:pt>
                <c:pt idx="2180">
                  <c:v>-5.8143500000000001E-2</c:v>
                </c:pt>
                <c:pt idx="2181">
                  <c:v>-5.8826000000000003E-2</c:v>
                </c:pt>
                <c:pt idx="2182">
                  <c:v>-5.9493699999999997E-2</c:v>
                </c:pt>
                <c:pt idx="2183">
                  <c:v>-6.0148699999999999E-2</c:v>
                </c:pt>
                <c:pt idx="2184">
                  <c:v>-6.0794599999999997E-2</c:v>
                </c:pt>
                <c:pt idx="2185">
                  <c:v>-6.14291E-2</c:v>
                </c:pt>
                <c:pt idx="2186">
                  <c:v>-6.2044299999999997E-2</c:v>
                </c:pt>
                <c:pt idx="2187">
                  <c:v>-6.2635099999999999E-2</c:v>
                </c:pt>
                <c:pt idx="2188">
                  <c:v>-6.3202999999999995E-2</c:v>
                </c:pt>
                <c:pt idx="2189">
                  <c:v>-6.37519E-2</c:v>
                </c:pt>
                <c:pt idx="2190">
                  <c:v>-6.4283900000000005E-2</c:v>
                </c:pt>
                <c:pt idx="2191">
                  <c:v>-6.4798300000000003E-2</c:v>
                </c:pt>
                <c:pt idx="2192">
                  <c:v>-6.5293799999999999E-2</c:v>
                </c:pt>
                <c:pt idx="2193">
                  <c:v>-6.5767999999999993E-2</c:v>
                </c:pt>
                <c:pt idx="2194">
                  <c:v>-6.6215999999999997E-2</c:v>
                </c:pt>
                <c:pt idx="2195">
                  <c:v>-6.6632899999999995E-2</c:v>
                </c:pt>
                <c:pt idx="2196">
                  <c:v>-6.7021300000000006E-2</c:v>
                </c:pt>
                <c:pt idx="2197">
                  <c:v>-6.73903E-2</c:v>
                </c:pt>
                <c:pt idx="2198">
                  <c:v>-6.7745E-2</c:v>
                </c:pt>
                <c:pt idx="2199">
                  <c:v>-6.8083400000000002E-2</c:v>
                </c:pt>
                <c:pt idx="2200">
                  <c:v>-6.8404499999999993E-2</c:v>
                </c:pt>
                <c:pt idx="2201">
                  <c:v>-6.8710099999999996E-2</c:v>
                </c:pt>
                <c:pt idx="2202">
                  <c:v>-6.9000900000000004E-2</c:v>
                </c:pt>
                <c:pt idx="2203">
                  <c:v>-6.9273899999999999E-2</c:v>
                </c:pt>
                <c:pt idx="2204">
                  <c:v>-6.9524699999999995E-2</c:v>
                </c:pt>
                <c:pt idx="2205">
                  <c:v>-6.97517E-2</c:v>
                </c:pt>
                <c:pt idx="2206">
                  <c:v>-6.9956699999999997E-2</c:v>
                </c:pt>
                <c:pt idx="2207">
                  <c:v>-7.0141899999999993E-2</c:v>
                </c:pt>
                <c:pt idx="2208">
                  <c:v>-7.0310800000000007E-2</c:v>
                </c:pt>
                <c:pt idx="2209">
                  <c:v>-7.0468699999999995E-2</c:v>
                </c:pt>
                <c:pt idx="2210">
                  <c:v>-7.0620299999999997E-2</c:v>
                </c:pt>
                <c:pt idx="2211">
                  <c:v>-7.0768600000000001E-2</c:v>
                </c:pt>
                <c:pt idx="2212">
                  <c:v>-7.0913400000000001E-2</c:v>
                </c:pt>
                <c:pt idx="2213">
                  <c:v>-7.1051199999999995E-2</c:v>
                </c:pt>
                <c:pt idx="2214">
                  <c:v>-7.1176799999999998E-2</c:v>
                </c:pt>
                <c:pt idx="2215">
                  <c:v>-7.1287199999999995E-2</c:v>
                </c:pt>
                <c:pt idx="2216">
                  <c:v>-7.1383000000000002E-2</c:v>
                </c:pt>
                <c:pt idx="2217">
                  <c:v>-7.1463499999999999E-2</c:v>
                </c:pt>
                <c:pt idx="2218">
                  <c:v>-7.1525099999999994E-2</c:v>
                </c:pt>
                <c:pt idx="2219">
                  <c:v>-7.1565199999999995E-2</c:v>
                </c:pt>
                <c:pt idx="2220">
                  <c:v>-7.1586499999999997E-2</c:v>
                </c:pt>
                <c:pt idx="2221">
                  <c:v>-7.1596000000000007E-2</c:v>
                </c:pt>
                <c:pt idx="2222">
                  <c:v>-7.1599800000000005E-2</c:v>
                </c:pt>
                <c:pt idx="2223">
                  <c:v>-7.1601399999999996E-2</c:v>
                </c:pt>
                <c:pt idx="2224">
                  <c:v>-7.1603600000000003E-2</c:v>
                </c:pt>
                <c:pt idx="2225">
                  <c:v>-7.1609599999999995E-2</c:v>
                </c:pt>
                <c:pt idx="2226">
                  <c:v>-7.1621199999999996E-2</c:v>
                </c:pt>
                <c:pt idx="2227">
                  <c:v>-7.1638599999999997E-2</c:v>
                </c:pt>
                <c:pt idx="2228">
                  <c:v>-7.1662199999999995E-2</c:v>
                </c:pt>
                <c:pt idx="2229">
                  <c:v>-7.1693400000000004E-2</c:v>
                </c:pt>
                <c:pt idx="2230">
                  <c:v>-7.1734699999999998E-2</c:v>
                </c:pt>
                <c:pt idx="2231">
                  <c:v>-7.1788400000000002E-2</c:v>
                </c:pt>
                <c:pt idx="2232">
                  <c:v>-7.18554E-2</c:v>
                </c:pt>
                <c:pt idx="2233">
                  <c:v>-7.1931700000000001E-2</c:v>
                </c:pt>
                <c:pt idx="2234">
                  <c:v>-7.2014400000000006E-2</c:v>
                </c:pt>
                <c:pt idx="2235">
                  <c:v>-7.2108699999999998E-2</c:v>
                </c:pt>
                <c:pt idx="2236">
                  <c:v>-7.2220900000000005E-2</c:v>
                </c:pt>
                <c:pt idx="2237">
                  <c:v>-7.2350800000000007E-2</c:v>
                </c:pt>
                <c:pt idx="2238">
                  <c:v>-7.2492899999999999E-2</c:v>
                </c:pt>
                <c:pt idx="2239">
                  <c:v>-7.2643299999999994E-2</c:v>
                </c:pt>
                <c:pt idx="2240">
                  <c:v>-7.2802800000000001E-2</c:v>
                </c:pt>
                <c:pt idx="2241">
                  <c:v>-7.2974899999999995E-2</c:v>
                </c:pt>
                <c:pt idx="2242">
                  <c:v>-7.3160100000000006E-2</c:v>
                </c:pt>
                <c:pt idx="2243">
                  <c:v>-7.3355100000000006E-2</c:v>
                </c:pt>
                <c:pt idx="2244">
                  <c:v>-7.3556099999999999E-2</c:v>
                </c:pt>
                <c:pt idx="2245">
                  <c:v>-7.3760999999999993E-2</c:v>
                </c:pt>
                <c:pt idx="2246">
                  <c:v>-7.3968699999999998E-2</c:v>
                </c:pt>
                <c:pt idx="2247">
                  <c:v>-7.4174599999999993E-2</c:v>
                </c:pt>
                <c:pt idx="2248">
                  <c:v>-7.4371499999999993E-2</c:v>
                </c:pt>
                <c:pt idx="2249">
                  <c:v>-7.4558399999999997E-2</c:v>
                </c:pt>
                <c:pt idx="2250">
                  <c:v>-7.4740600000000004E-2</c:v>
                </c:pt>
                <c:pt idx="2251">
                  <c:v>-7.49253E-2</c:v>
                </c:pt>
                <c:pt idx="2252">
                  <c:v>-7.5119099999999994E-2</c:v>
                </c:pt>
                <c:pt idx="2253">
                  <c:v>-7.5325699999999995E-2</c:v>
                </c:pt>
                <c:pt idx="2254">
                  <c:v>-7.5545100000000004E-2</c:v>
                </c:pt>
                <c:pt idx="2255">
                  <c:v>-7.5777300000000006E-2</c:v>
                </c:pt>
                <c:pt idx="2256">
                  <c:v>-7.6024800000000003E-2</c:v>
                </c:pt>
                <c:pt idx="2257">
                  <c:v>-7.6289999999999997E-2</c:v>
                </c:pt>
                <c:pt idx="2258">
                  <c:v>-7.6574600000000007E-2</c:v>
                </c:pt>
                <c:pt idx="2259">
                  <c:v>-7.6877600000000004E-2</c:v>
                </c:pt>
                <c:pt idx="2260">
                  <c:v>-7.7194799999999994E-2</c:v>
                </c:pt>
                <c:pt idx="2261">
                  <c:v>-7.7520800000000001E-2</c:v>
                </c:pt>
                <c:pt idx="2262">
                  <c:v>-7.7855400000000005E-2</c:v>
                </c:pt>
                <c:pt idx="2263">
                  <c:v>-7.8202900000000006E-2</c:v>
                </c:pt>
                <c:pt idx="2264">
                  <c:v>-7.8567200000000004E-2</c:v>
                </c:pt>
                <c:pt idx="2265">
                  <c:v>-7.8948099999999993E-2</c:v>
                </c:pt>
                <c:pt idx="2266">
                  <c:v>-7.9340900000000006E-2</c:v>
                </c:pt>
                <c:pt idx="2267">
                  <c:v>-7.9738400000000001E-2</c:v>
                </c:pt>
                <c:pt idx="2268">
                  <c:v>-8.0136399999999997E-2</c:v>
                </c:pt>
                <c:pt idx="2269">
                  <c:v>-8.0534800000000004E-2</c:v>
                </c:pt>
                <c:pt idx="2270">
                  <c:v>-8.0933199999999997E-2</c:v>
                </c:pt>
                <c:pt idx="2271">
                  <c:v>-8.1330299999999994E-2</c:v>
                </c:pt>
                <c:pt idx="2272">
                  <c:v>-8.1726099999999996E-2</c:v>
                </c:pt>
                <c:pt idx="2273">
                  <c:v>-8.2123699999999994E-2</c:v>
                </c:pt>
                <c:pt idx="2274">
                  <c:v>-8.2525799999999996E-2</c:v>
                </c:pt>
                <c:pt idx="2275">
                  <c:v>-8.2933199999999999E-2</c:v>
                </c:pt>
                <c:pt idx="2276">
                  <c:v>-8.3345299999999997E-2</c:v>
                </c:pt>
                <c:pt idx="2277">
                  <c:v>-8.3761500000000003E-2</c:v>
                </c:pt>
                <c:pt idx="2278">
                  <c:v>-8.4180000000000005E-2</c:v>
                </c:pt>
                <c:pt idx="2279">
                  <c:v>-8.4599999999999995E-2</c:v>
                </c:pt>
                <c:pt idx="2280">
                  <c:v>-8.5025500000000004E-2</c:v>
                </c:pt>
                <c:pt idx="2281">
                  <c:v>-8.5456900000000002E-2</c:v>
                </c:pt>
                <c:pt idx="2282">
                  <c:v>-8.5888300000000001E-2</c:v>
                </c:pt>
                <c:pt idx="2283">
                  <c:v>-8.6317000000000005E-2</c:v>
                </c:pt>
                <c:pt idx="2284">
                  <c:v>-8.67502E-2</c:v>
                </c:pt>
                <c:pt idx="2285">
                  <c:v>-8.7196300000000004E-2</c:v>
                </c:pt>
                <c:pt idx="2286">
                  <c:v>-8.7657100000000002E-2</c:v>
                </c:pt>
                <c:pt idx="2287">
                  <c:v>-8.8136000000000006E-2</c:v>
                </c:pt>
                <c:pt idx="2288">
                  <c:v>-8.8639800000000005E-2</c:v>
                </c:pt>
                <c:pt idx="2289">
                  <c:v>-8.9169700000000005E-2</c:v>
                </c:pt>
                <c:pt idx="2290">
                  <c:v>-8.9721800000000004E-2</c:v>
                </c:pt>
                <c:pt idx="2291">
                  <c:v>-9.0290700000000002E-2</c:v>
                </c:pt>
                <c:pt idx="2292">
                  <c:v>-9.0873300000000004E-2</c:v>
                </c:pt>
                <c:pt idx="2293">
                  <c:v>-9.1467099999999996E-2</c:v>
                </c:pt>
                <c:pt idx="2294">
                  <c:v>-9.2067099999999999E-2</c:v>
                </c:pt>
                <c:pt idx="2295">
                  <c:v>-9.2673099999999994E-2</c:v>
                </c:pt>
                <c:pt idx="2296">
                  <c:v>-9.3292200000000006E-2</c:v>
                </c:pt>
                <c:pt idx="2297">
                  <c:v>-9.39305E-2</c:v>
                </c:pt>
                <c:pt idx="2298">
                  <c:v>-9.4590400000000005E-2</c:v>
                </c:pt>
                <c:pt idx="2299">
                  <c:v>-9.5272200000000001E-2</c:v>
                </c:pt>
                <c:pt idx="2300">
                  <c:v>-9.5974599999999993E-2</c:v>
                </c:pt>
                <c:pt idx="2301">
                  <c:v>-9.6694100000000005E-2</c:v>
                </c:pt>
                <c:pt idx="2302">
                  <c:v>-9.7427799999999995E-2</c:v>
                </c:pt>
                <c:pt idx="2303">
                  <c:v>-9.8175999999999999E-2</c:v>
                </c:pt>
                <c:pt idx="2304">
                  <c:v>-9.8940500000000001E-2</c:v>
                </c:pt>
                <c:pt idx="2305">
                  <c:v>-9.97223E-2</c:v>
                </c:pt>
                <c:pt idx="2306">
                  <c:v>-0.100523</c:v>
                </c:pt>
                <c:pt idx="2307">
                  <c:v>-0.101345</c:v>
                </c:pt>
                <c:pt idx="2308">
                  <c:v>-0.102189</c:v>
                </c:pt>
                <c:pt idx="2309">
                  <c:v>-0.10306</c:v>
                </c:pt>
                <c:pt idx="2310">
                  <c:v>-0.10396</c:v>
                </c:pt>
                <c:pt idx="2311">
                  <c:v>-0.10488699999999999</c:v>
                </c:pt>
                <c:pt idx="2312">
                  <c:v>-0.10584</c:v>
                </c:pt>
                <c:pt idx="2313">
                  <c:v>-0.106818</c:v>
                </c:pt>
                <c:pt idx="2314">
                  <c:v>-0.107825</c:v>
                </c:pt>
                <c:pt idx="2315">
                  <c:v>-0.10886</c:v>
                </c:pt>
                <c:pt idx="2316">
                  <c:v>-0.10992399999999999</c:v>
                </c:pt>
                <c:pt idx="2317">
                  <c:v>-0.111014</c:v>
                </c:pt>
                <c:pt idx="2318">
                  <c:v>-0.112127</c:v>
                </c:pt>
                <c:pt idx="2319">
                  <c:v>-0.11326799999999999</c:v>
                </c:pt>
                <c:pt idx="2320">
                  <c:v>-0.114441</c:v>
                </c:pt>
                <c:pt idx="2321">
                  <c:v>-0.115645</c:v>
                </c:pt>
                <c:pt idx="2322">
                  <c:v>-0.11688</c:v>
                </c:pt>
                <c:pt idx="2323">
                  <c:v>-0.118149</c:v>
                </c:pt>
                <c:pt idx="2324">
                  <c:v>-0.119453</c:v>
                </c:pt>
                <c:pt idx="2325">
                  <c:v>-0.120791</c:v>
                </c:pt>
                <c:pt idx="2326">
                  <c:v>-0.122158</c:v>
                </c:pt>
                <c:pt idx="2327">
                  <c:v>-0.123554</c:v>
                </c:pt>
                <c:pt idx="2328">
                  <c:v>-0.124976</c:v>
                </c:pt>
                <c:pt idx="2329">
                  <c:v>-0.12642100000000001</c:v>
                </c:pt>
                <c:pt idx="2330">
                  <c:v>-0.127886</c:v>
                </c:pt>
                <c:pt idx="2331">
                  <c:v>-0.12937199999999999</c:v>
                </c:pt>
                <c:pt idx="2332">
                  <c:v>-0.130883</c:v>
                </c:pt>
                <c:pt idx="2333">
                  <c:v>-0.13241800000000001</c:v>
                </c:pt>
                <c:pt idx="2334">
                  <c:v>-0.13397000000000001</c:v>
                </c:pt>
                <c:pt idx="2335">
                  <c:v>-0.135523</c:v>
                </c:pt>
                <c:pt idx="2336">
                  <c:v>-0.13707</c:v>
                </c:pt>
                <c:pt idx="2337">
                  <c:v>-0.13860800000000001</c:v>
                </c:pt>
                <c:pt idx="2338">
                  <c:v>-0.14013700000000001</c:v>
                </c:pt>
                <c:pt idx="2339">
                  <c:v>-0.14166200000000001</c:v>
                </c:pt>
                <c:pt idx="2340">
                  <c:v>-0.14318900000000001</c:v>
                </c:pt>
                <c:pt idx="2341">
                  <c:v>-0.14471999999999999</c:v>
                </c:pt>
                <c:pt idx="2342">
                  <c:v>-0.14625199999999999</c:v>
                </c:pt>
                <c:pt idx="2343">
                  <c:v>-0.147785</c:v>
                </c:pt>
                <c:pt idx="2344">
                  <c:v>-0.14932500000000001</c:v>
                </c:pt>
                <c:pt idx="2345">
                  <c:v>-0.15087900000000001</c:v>
                </c:pt>
                <c:pt idx="2346">
                  <c:v>-0.152452</c:v>
                </c:pt>
                <c:pt idx="2347">
                  <c:v>-0.15404599999999999</c:v>
                </c:pt>
                <c:pt idx="2348">
                  <c:v>-0.155664</c:v>
                </c:pt>
                <c:pt idx="2349">
                  <c:v>-0.157305</c:v>
                </c:pt>
                <c:pt idx="2350">
                  <c:v>-0.158969</c:v>
                </c:pt>
                <c:pt idx="2351">
                  <c:v>-0.16065299999999999</c:v>
                </c:pt>
                <c:pt idx="2352">
                  <c:v>-0.16234999999999999</c:v>
                </c:pt>
                <c:pt idx="2353">
                  <c:v>-0.164046</c:v>
                </c:pt>
                <c:pt idx="2354">
                  <c:v>-0.16572999999999999</c:v>
                </c:pt>
                <c:pt idx="2355">
                  <c:v>-0.16739299999999999</c:v>
                </c:pt>
                <c:pt idx="2356">
                  <c:v>-0.16903099999999999</c:v>
                </c:pt>
                <c:pt idx="2357">
                  <c:v>-0.17064199999999999</c:v>
                </c:pt>
                <c:pt idx="2358">
                  <c:v>-0.17221900000000001</c:v>
                </c:pt>
                <c:pt idx="2359">
                  <c:v>-0.17374899999999999</c:v>
                </c:pt>
                <c:pt idx="2360">
                  <c:v>-0.175232</c:v>
                </c:pt>
                <c:pt idx="2361">
                  <c:v>-0.17668</c:v>
                </c:pt>
                <c:pt idx="2362">
                  <c:v>-0.17810000000000001</c:v>
                </c:pt>
                <c:pt idx="2363">
                  <c:v>-0.17949399999999999</c:v>
                </c:pt>
                <c:pt idx="2364">
                  <c:v>-0.18085899999999999</c:v>
                </c:pt>
                <c:pt idx="2365">
                  <c:v>-0.18219399999999999</c:v>
                </c:pt>
                <c:pt idx="2366">
                  <c:v>-0.18349099999999999</c:v>
                </c:pt>
                <c:pt idx="2367">
                  <c:v>-0.18474499999999999</c:v>
                </c:pt>
                <c:pt idx="2368">
                  <c:v>-0.18595600000000001</c:v>
                </c:pt>
                <c:pt idx="2369">
                  <c:v>-0.18712599999999999</c:v>
                </c:pt>
                <c:pt idx="2370">
                  <c:v>-0.18825600000000001</c:v>
                </c:pt>
                <c:pt idx="2371">
                  <c:v>-0.18935099999999999</c:v>
                </c:pt>
                <c:pt idx="2372">
                  <c:v>-0.190416</c:v>
                </c:pt>
                <c:pt idx="2373">
                  <c:v>-0.19145999999999999</c:v>
                </c:pt>
                <c:pt idx="2374">
                  <c:v>-0.19248499999999999</c:v>
                </c:pt>
                <c:pt idx="2375">
                  <c:v>-0.193498</c:v>
                </c:pt>
                <c:pt idx="2376">
                  <c:v>-0.19450000000000001</c:v>
                </c:pt>
                <c:pt idx="2377">
                  <c:v>-0.195494</c:v>
                </c:pt>
                <c:pt idx="2378">
                  <c:v>-0.19647700000000001</c:v>
                </c:pt>
                <c:pt idx="2379">
                  <c:v>-0.19744</c:v>
                </c:pt>
                <c:pt idx="2380">
                  <c:v>-0.198376</c:v>
                </c:pt>
                <c:pt idx="2381">
                  <c:v>-0.19928899999999999</c:v>
                </c:pt>
                <c:pt idx="2382">
                  <c:v>-0.200179</c:v>
                </c:pt>
                <c:pt idx="2383">
                  <c:v>-0.20105000000000001</c:v>
                </c:pt>
                <c:pt idx="2384">
                  <c:v>-0.201906</c:v>
                </c:pt>
                <c:pt idx="2385">
                  <c:v>-0.20275199999999999</c:v>
                </c:pt>
                <c:pt idx="2386">
                  <c:v>-0.20357900000000001</c:v>
                </c:pt>
                <c:pt idx="2387">
                  <c:v>-0.204378</c:v>
                </c:pt>
                <c:pt idx="2388">
                  <c:v>-0.205147</c:v>
                </c:pt>
                <c:pt idx="2389">
                  <c:v>-0.20589499999999999</c:v>
                </c:pt>
                <c:pt idx="2390">
                  <c:v>-0.20662700000000001</c:v>
                </c:pt>
                <c:pt idx="2391">
                  <c:v>-0.207345</c:v>
                </c:pt>
                <c:pt idx="2392">
                  <c:v>-0.20804900000000001</c:v>
                </c:pt>
                <c:pt idx="2393">
                  <c:v>-0.20874300000000001</c:v>
                </c:pt>
                <c:pt idx="2394">
                  <c:v>-0.20943000000000001</c:v>
                </c:pt>
                <c:pt idx="2395">
                  <c:v>-0.21011099999999999</c:v>
                </c:pt>
                <c:pt idx="2396">
                  <c:v>-0.21079000000000001</c:v>
                </c:pt>
                <c:pt idx="2397">
                  <c:v>-0.211475</c:v>
                </c:pt>
                <c:pt idx="2398">
                  <c:v>-0.21216299999999999</c:v>
                </c:pt>
                <c:pt idx="2399">
                  <c:v>-0.21284500000000001</c:v>
                </c:pt>
                <c:pt idx="2400">
                  <c:v>-0.21352099999999999</c:v>
                </c:pt>
                <c:pt idx="2401">
                  <c:v>-0.21419299999999999</c:v>
                </c:pt>
                <c:pt idx="2402">
                  <c:v>-0.214863</c:v>
                </c:pt>
                <c:pt idx="2403">
                  <c:v>-0.215526</c:v>
                </c:pt>
                <c:pt idx="2404">
                  <c:v>-0.21617700000000001</c:v>
                </c:pt>
                <c:pt idx="2405">
                  <c:v>-0.216806</c:v>
                </c:pt>
                <c:pt idx="2406">
                  <c:v>-0.21741199999999999</c:v>
                </c:pt>
                <c:pt idx="2407">
                  <c:v>-0.217997</c:v>
                </c:pt>
                <c:pt idx="2408">
                  <c:v>-0.21856600000000001</c:v>
                </c:pt>
                <c:pt idx="2409">
                  <c:v>-0.21912400000000001</c:v>
                </c:pt>
                <c:pt idx="2410">
                  <c:v>-0.21967400000000001</c:v>
                </c:pt>
                <c:pt idx="2411">
                  <c:v>-0.220218</c:v>
                </c:pt>
                <c:pt idx="2412">
                  <c:v>-0.22075900000000001</c:v>
                </c:pt>
                <c:pt idx="2413">
                  <c:v>-0.221302</c:v>
                </c:pt>
                <c:pt idx="2414">
                  <c:v>-0.22184899999999999</c:v>
                </c:pt>
                <c:pt idx="2415">
                  <c:v>-0.22239600000000001</c:v>
                </c:pt>
                <c:pt idx="2416">
                  <c:v>-0.222936</c:v>
                </c:pt>
                <c:pt idx="2417">
                  <c:v>-0.223466</c:v>
                </c:pt>
                <c:pt idx="2418">
                  <c:v>-0.223993</c:v>
                </c:pt>
                <c:pt idx="2419">
                  <c:v>-0.22451599999999999</c:v>
                </c:pt>
                <c:pt idx="2420">
                  <c:v>-0.22503300000000001</c:v>
                </c:pt>
                <c:pt idx="2421">
                  <c:v>-0.22554299999999999</c:v>
                </c:pt>
                <c:pt idx="2422">
                  <c:v>-0.22604099999999999</c:v>
                </c:pt>
                <c:pt idx="2423">
                  <c:v>-0.226525</c:v>
                </c:pt>
                <c:pt idx="2424">
                  <c:v>-0.226989</c:v>
                </c:pt>
                <c:pt idx="2425">
                  <c:v>-0.22742499999999999</c:v>
                </c:pt>
                <c:pt idx="2426">
                  <c:v>-0.227826</c:v>
                </c:pt>
                <c:pt idx="2427">
                  <c:v>-0.22819</c:v>
                </c:pt>
                <c:pt idx="2428">
                  <c:v>-0.228522</c:v>
                </c:pt>
                <c:pt idx="2429">
                  <c:v>-0.228827</c:v>
                </c:pt>
                <c:pt idx="2430">
                  <c:v>-0.229106</c:v>
                </c:pt>
                <c:pt idx="2431">
                  <c:v>-0.22936699999999999</c:v>
                </c:pt>
                <c:pt idx="2432">
                  <c:v>-0.22961699999999999</c:v>
                </c:pt>
                <c:pt idx="2433">
                  <c:v>-0.22986699999999999</c:v>
                </c:pt>
                <c:pt idx="2434">
                  <c:v>-0.230124</c:v>
                </c:pt>
                <c:pt idx="2435">
                  <c:v>-0.23039100000000001</c:v>
                </c:pt>
                <c:pt idx="2436">
                  <c:v>-0.230661</c:v>
                </c:pt>
                <c:pt idx="2437">
                  <c:v>-0.23092299999999999</c:v>
                </c:pt>
                <c:pt idx="2438">
                  <c:v>-0.23116800000000001</c:v>
                </c:pt>
                <c:pt idx="2439">
                  <c:v>-0.23139299999999999</c:v>
                </c:pt>
                <c:pt idx="2440">
                  <c:v>-0.23161200000000001</c:v>
                </c:pt>
                <c:pt idx="2441">
                  <c:v>-0.23183799999999999</c:v>
                </c:pt>
                <c:pt idx="2442">
                  <c:v>-0.232076</c:v>
                </c:pt>
                <c:pt idx="2443">
                  <c:v>-0.23231499999999999</c:v>
                </c:pt>
                <c:pt idx="2444">
                  <c:v>-0.23253699999999999</c:v>
                </c:pt>
                <c:pt idx="2445">
                  <c:v>-0.23272899999999999</c:v>
                </c:pt>
                <c:pt idx="2446">
                  <c:v>-0.23288500000000001</c:v>
                </c:pt>
                <c:pt idx="2447">
                  <c:v>-0.23300000000000001</c:v>
                </c:pt>
                <c:pt idx="2448">
                  <c:v>-0.23306399999999999</c:v>
                </c:pt>
                <c:pt idx="2449">
                  <c:v>-0.233075</c:v>
                </c:pt>
                <c:pt idx="2450">
                  <c:v>-0.233042</c:v>
                </c:pt>
                <c:pt idx="2451">
                  <c:v>-0.23297799999999999</c:v>
                </c:pt>
                <c:pt idx="2452">
                  <c:v>-0.23289499999999999</c:v>
                </c:pt>
                <c:pt idx="2453">
                  <c:v>-0.23279900000000001</c:v>
                </c:pt>
                <c:pt idx="2454">
                  <c:v>-0.23268900000000001</c:v>
                </c:pt>
                <c:pt idx="2455">
                  <c:v>-0.23255500000000001</c:v>
                </c:pt>
                <c:pt idx="2456">
                  <c:v>-0.23239199999999999</c:v>
                </c:pt>
                <c:pt idx="2457">
                  <c:v>-0.23219799999999999</c:v>
                </c:pt>
                <c:pt idx="2458">
                  <c:v>-0.23197499999999999</c:v>
                </c:pt>
                <c:pt idx="2459">
                  <c:v>-0.23172400000000001</c:v>
                </c:pt>
                <c:pt idx="2460">
                  <c:v>-0.23144600000000001</c:v>
                </c:pt>
                <c:pt idx="2461">
                  <c:v>-0.23114199999999999</c:v>
                </c:pt>
                <c:pt idx="2462">
                  <c:v>-0.23081399999999999</c:v>
                </c:pt>
                <c:pt idx="2463">
                  <c:v>-0.230464</c:v>
                </c:pt>
                <c:pt idx="2464">
                  <c:v>-0.23008899999999999</c:v>
                </c:pt>
                <c:pt idx="2465">
                  <c:v>-0.229685</c:v>
                </c:pt>
                <c:pt idx="2466">
                  <c:v>-0.229243</c:v>
                </c:pt>
                <c:pt idx="2467">
                  <c:v>-0.22875799999999999</c:v>
                </c:pt>
                <c:pt idx="2468">
                  <c:v>-0.22823299999999999</c:v>
                </c:pt>
                <c:pt idx="2469">
                  <c:v>-0.22766900000000001</c:v>
                </c:pt>
                <c:pt idx="2470">
                  <c:v>-0.22706799999999999</c:v>
                </c:pt>
                <c:pt idx="2471">
                  <c:v>-0.22642399999999999</c:v>
                </c:pt>
                <c:pt idx="2472">
                  <c:v>-0.22573099999999999</c:v>
                </c:pt>
                <c:pt idx="2473">
                  <c:v>-0.22498099999999999</c:v>
                </c:pt>
                <c:pt idx="2474">
                  <c:v>-0.22417300000000001</c:v>
                </c:pt>
                <c:pt idx="2475">
                  <c:v>-0.22331799999999999</c:v>
                </c:pt>
                <c:pt idx="2476">
                  <c:v>-0.22243299999999999</c:v>
                </c:pt>
                <c:pt idx="2477">
                  <c:v>-0.221521</c:v>
                </c:pt>
                <c:pt idx="2478">
                  <c:v>-0.220582</c:v>
                </c:pt>
                <c:pt idx="2479">
                  <c:v>-0.219615</c:v>
                </c:pt>
                <c:pt idx="2480">
                  <c:v>-0.21862200000000001</c:v>
                </c:pt>
                <c:pt idx="2481">
                  <c:v>-0.21760199999999999</c:v>
                </c:pt>
                <c:pt idx="2482">
                  <c:v>-0.21654899999999999</c:v>
                </c:pt>
                <c:pt idx="2483">
                  <c:v>-0.21546399999999999</c:v>
                </c:pt>
                <c:pt idx="2484">
                  <c:v>-0.21435799999999999</c:v>
                </c:pt>
                <c:pt idx="2485">
                  <c:v>-0.21324499999999999</c:v>
                </c:pt>
                <c:pt idx="2486">
                  <c:v>-0.21213199999999999</c:v>
                </c:pt>
                <c:pt idx="2487">
                  <c:v>-0.21101400000000001</c:v>
                </c:pt>
                <c:pt idx="2488">
                  <c:v>-0.20988499999999999</c:v>
                </c:pt>
                <c:pt idx="2489">
                  <c:v>-0.208736</c:v>
                </c:pt>
                <c:pt idx="2490">
                  <c:v>-0.20755899999999999</c:v>
                </c:pt>
                <c:pt idx="2491">
                  <c:v>-0.20635400000000001</c:v>
                </c:pt>
                <c:pt idx="2492">
                  <c:v>-0.205127</c:v>
                </c:pt>
                <c:pt idx="2493">
                  <c:v>-0.20388000000000001</c:v>
                </c:pt>
                <c:pt idx="2494">
                  <c:v>-0.20261699999999999</c:v>
                </c:pt>
                <c:pt idx="2495">
                  <c:v>-0.20134299999999999</c:v>
                </c:pt>
                <c:pt idx="2496">
                  <c:v>-0.20006199999999999</c:v>
                </c:pt>
                <c:pt idx="2497">
                  <c:v>-0.19878299999999999</c:v>
                </c:pt>
                <c:pt idx="2498">
                  <c:v>-0.19751299999999999</c:v>
                </c:pt>
                <c:pt idx="2499">
                  <c:v>-0.19625500000000001</c:v>
                </c:pt>
                <c:pt idx="2500">
                  <c:v>-0.19500799999999999</c:v>
                </c:pt>
                <c:pt idx="2501">
                  <c:v>-0.193768</c:v>
                </c:pt>
                <c:pt idx="2502">
                  <c:v>-0.19253300000000001</c:v>
                </c:pt>
                <c:pt idx="2503">
                  <c:v>-0.19131000000000001</c:v>
                </c:pt>
                <c:pt idx="2504">
                  <c:v>-0.190108</c:v>
                </c:pt>
                <c:pt idx="2505">
                  <c:v>-0.18893599999999999</c:v>
                </c:pt>
                <c:pt idx="2506">
                  <c:v>-0.18779699999999999</c:v>
                </c:pt>
                <c:pt idx="2507">
                  <c:v>-0.18668599999999999</c:v>
                </c:pt>
                <c:pt idx="2508">
                  <c:v>-0.18560099999999999</c:v>
                </c:pt>
                <c:pt idx="2509">
                  <c:v>-0.18454000000000001</c:v>
                </c:pt>
                <c:pt idx="2510">
                  <c:v>-0.183501</c:v>
                </c:pt>
                <c:pt idx="2511">
                  <c:v>-0.18248900000000001</c:v>
                </c:pt>
                <c:pt idx="2512">
                  <c:v>-0.18151500000000001</c:v>
                </c:pt>
                <c:pt idx="2513">
                  <c:v>-0.180586</c:v>
                </c:pt>
                <c:pt idx="2514">
                  <c:v>-0.179701</c:v>
                </c:pt>
                <c:pt idx="2515">
                  <c:v>-0.17885999999999999</c:v>
                </c:pt>
                <c:pt idx="2516">
                  <c:v>-0.17807400000000001</c:v>
                </c:pt>
                <c:pt idx="2517">
                  <c:v>-0.17735100000000001</c:v>
                </c:pt>
                <c:pt idx="2518">
                  <c:v>-0.17668700000000001</c:v>
                </c:pt>
                <c:pt idx="2519">
                  <c:v>-0.17607100000000001</c:v>
                </c:pt>
                <c:pt idx="2520">
                  <c:v>-0.17550499999999999</c:v>
                </c:pt>
                <c:pt idx="2521">
                  <c:v>-0.17499400000000001</c:v>
                </c:pt>
                <c:pt idx="2522">
                  <c:v>-0.17453299999999999</c:v>
                </c:pt>
                <c:pt idx="2523">
                  <c:v>-0.17411099999999999</c:v>
                </c:pt>
                <c:pt idx="2524">
                  <c:v>-0.17372199999999999</c:v>
                </c:pt>
                <c:pt idx="2525">
                  <c:v>-0.17336499999999999</c:v>
                </c:pt>
                <c:pt idx="2526">
                  <c:v>-0.173038</c:v>
                </c:pt>
                <c:pt idx="2527">
                  <c:v>-0.17274600000000001</c:v>
                </c:pt>
                <c:pt idx="2528">
                  <c:v>-0.17250399999999999</c:v>
                </c:pt>
                <c:pt idx="2529">
                  <c:v>-0.17232700000000001</c:v>
                </c:pt>
                <c:pt idx="2530">
                  <c:v>-0.17222100000000001</c:v>
                </c:pt>
                <c:pt idx="2531">
                  <c:v>-0.17217399999999999</c:v>
                </c:pt>
                <c:pt idx="2532">
                  <c:v>-0.17217299999999999</c:v>
                </c:pt>
                <c:pt idx="2533">
                  <c:v>-0.17221</c:v>
                </c:pt>
                <c:pt idx="2534">
                  <c:v>-0.17229</c:v>
                </c:pt>
                <c:pt idx="2535">
                  <c:v>-0.17241400000000001</c:v>
                </c:pt>
                <c:pt idx="2536">
                  <c:v>-0.17258200000000001</c:v>
                </c:pt>
                <c:pt idx="2537">
                  <c:v>-0.17280499999999999</c:v>
                </c:pt>
                <c:pt idx="2538">
                  <c:v>-0.173097</c:v>
                </c:pt>
                <c:pt idx="2539">
                  <c:v>-0.17346400000000001</c:v>
                </c:pt>
                <c:pt idx="2540">
                  <c:v>-0.173902</c:v>
                </c:pt>
                <c:pt idx="2541">
                  <c:v>-0.174399</c:v>
                </c:pt>
                <c:pt idx="2542">
                  <c:v>-0.17494899999999999</c:v>
                </c:pt>
                <c:pt idx="2543">
                  <c:v>-0.17554900000000001</c:v>
                </c:pt>
                <c:pt idx="2544">
                  <c:v>-0.1762</c:v>
                </c:pt>
                <c:pt idx="2545">
                  <c:v>-0.176902</c:v>
                </c:pt>
                <c:pt idx="2546">
                  <c:v>-0.177652</c:v>
                </c:pt>
                <c:pt idx="2547">
                  <c:v>-0.17844699999999999</c:v>
                </c:pt>
                <c:pt idx="2548">
                  <c:v>-0.17929200000000001</c:v>
                </c:pt>
                <c:pt idx="2549">
                  <c:v>-0.180196</c:v>
                </c:pt>
                <c:pt idx="2550">
                  <c:v>-0.18115500000000001</c:v>
                </c:pt>
                <c:pt idx="2551">
                  <c:v>-0.18215899999999999</c:v>
                </c:pt>
                <c:pt idx="2552">
                  <c:v>-0.183197</c:v>
                </c:pt>
                <c:pt idx="2553">
                  <c:v>-0.18426200000000001</c:v>
                </c:pt>
                <c:pt idx="2554">
                  <c:v>-0.18534700000000001</c:v>
                </c:pt>
                <c:pt idx="2555">
                  <c:v>-0.18645200000000001</c:v>
                </c:pt>
                <c:pt idx="2556">
                  <c:v>-0.187581</c:v>
                </c:pt>
                <c:pt idx="2557">
                  <c:v>-0.18874299999999999</c:v>
                </c:pt>
                <c:pt idx="2558">
                  <c:v>-0.189947</c:v>
                </c:pt>
                <c:pt idx="2559">
                  <c:v>-0.191191</c:v>
                </c:pt>
                <c:pt idx="2560">
                  <c:v>-0.19247</c:v>
                </c:pt>
                <c:pt idx="2561">
                  <c:v>-0.19378000000000001</c:v>
                </c:pt>
                <c:pt idx="2562">
                  <c:v>-0.195134</c:v>
                </c:pt>
                <c:pt idx="2563">
                  <c:v>-0.196546</c:v>
                </c:pt>
                <c:pt idx="2564">
                  <c:v>-0.198021</c:v>
                </c:pt>
                <c:pt idx="2565">
                  <c:v>-0.19955700000000001</c:v>
                </c:pt>
                <c:pt idx="2566">
                  <c:v>-0.201152</c:v>
                </c:pt>
                <c:pt idx="2567">
                  <c:v>-0.20280500000000001</c:v>
                </c:pt>
                <c:pt idx="2568">
                  <c:v>-0.204513</c:v>
                </c:pt>
                <c:pt idx="2569">
                  <c:v>-0.20626</c:v>
                </c:pt>
                <c:pt idx="2570">
                  <c:v>-0.20803199999999999</c:v>
                </c:pt>
                <c:pt idx="2571">
                  <c:v>-0.20982899999999999</c:v>
                </c:pt>
                <c:pt idx="2572">
                  <c:v>-0.21165300000000001</c:v>
                </c:pt>
                <c:pt idx="2573">
                  <c:v>-0.213506</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700000000001</c:v>
                </c:pt>
                <c:pt idx="2585">
                  <c:v>-0.23694999999999999</c:v>
                </c:pt>
                <c:pt idx="2586">
                  <c:v>-0.23902300000000001</c:v>
                </c:pt>
                <c:pt idx="2587">
                  <c:v>-0.24109700000000001</c:v>
                </c:pt>
                <c:pt idx="2588">
                  <c:v>-0.24316299999999999</c:v>
                </c:pt>
                <c:pt idx="2589">
                  <c:v>-0.245226</c:v>
                </c:pt>
                <c:pt idx="2590">
                  <c:v>-0.24729799999999999</c:v>
                </c:pt>
                <c:pt idx="2591">
                  <c:v>-0.24938099999999999</c:v>
                </c:pt>
                <c:pt idx="2592">
                  <c:v>-0.251467</c:v>
                </c:pt>
                <c:pt idx="2593">
                  <c:v>-0.25355</c:v>
                </c:pt>
                <c:pt idx="2594">
                  <c:v>-0.25563200000000003</c:v>
                </c:pt>
                <c:pt idx="2595">
                  <c:v>-0.25771699999999997</c:v>
                </c:pt>
                <c:pt idx="2596">
                  <c:v>-0.25980300000000001</c:v>
                </c:pt>
                <c:pt idx="2597">
                  <c:v>-0.26188800000000001</c:v>
                </c:pt>
                <c:pt idx="2598">
                  <c:v>-0.26397300000000001</c:v>
                </c:pt>
                <c:pt idx="2599">
                  <c:v>-0.26606099999999999</c:v>
                </c:pt>
                <c:pt idx="2600">
                  <c:v>-0.26814399999999999</c:v>
                </c:pt>
                <c:pt idx="2601">
                  <c:v>-0.27021600000000001</c:v>
                </c:pt>
                <c:pt idx="2602">
                  <c:v>-0.27227400000000002</c:v>
                </c:pt>
                <c:pt idx="2603">
                  <c:v>-0.27431499999999998</c:v>
                </c:pt>
                <c:pt idx="2604">
                  <c:v>-0.27633600000000003</c:v>
                </c:pt>
                <c:pt idx="2605">
                  <c:v>-0.27833999999999998</c:v>
                </c:pt>
                <c:pt idx="2606">
                  <c:v>-0.28033000000000002</c:v>
                </c:pt>
                <c:pt idx="2607">
                  <c:v>-0.282306</c:v>
                </c:pt>
                <c:pt idx="2608">
                  <c:v>-0.28426800000000002</c:v>
                </c:pt>
                <c:pt idx="2609">
                  <c:v>-0.28620800000000002</c:v>
                </c:pt>
                <c:pt idx="2610">
                  <c:v>-0.28811900000000001</c:v>
                </c:pt>
                <c:pt idx="2611">
                  <c:v>-0.289997</c:v>
                </c:pt>
                <c:pt idx="2612">
                  <c:v>-0.29183399999999998</c:v>
                </c:pt>
                <c:pt idx="2613">
                  <c:v>-0.29361999999999999</c:v>
                </c:pt>
                <c:pt idx="2614">
                  <c:v>-0.29534899999999997</c:v>
                </c:pt>
                <c:pt idx="2615">
                  <c:v>-0.29702299999999998</c:v>
                </c:pt>
                <c:pt idx="2616">
                  <c:v>-0.29864200000000002</c:v>
                </c:pt>
                <c:pt idx="2617">
                  <c:v>-0.30019899999999999</c:v>
                </c:pt>
                <c:pt idx="2618">
                  <c:v>-0.30169000000000001</c:v>
                </c:pt>
                <c:pt idx="2619">
                  <c:v>-0.30311700000000003</c:v>
                </c:pt>
                <c:pt idx="2620">
                  <c:v>-0.30448799999999998</c:v>
                </c:pt>
                <c:pt idx="2621">
                  <c:v>-0.305809</c:v>
                </c:pt>
                <c:pt idx="2622">
                  <c:v>-0.307085</c:v>
                </c:pt>
                <c:pt idx="2623">
                  <c:v>-0.30832100000000001</c:v>
                </c:pt>
                <c:pt idx="2624">
                  <c:v>-0.30951400000000001</c:v>
                </c:pt>
                <c:pt idx="2625">
                  <c:v>-0.31065900000000002</c:v>
                </c:pt>
                <c:pt idx="2626">
                  <c:v>-0.31176399999999999</c:v>
                </c:pt>
                <c:pt idx="2627">
                  <c:v>-0.31282199999999999</c:v>
                </c:pt>
                <c:pt idx="2628">
                  <c:v>-0.31378699999999998</c:v>
                </c:pt>
                <c:pt idx="2629">
                  <c:v>-0.31464700000000001</c:v>
                </c:pt>
                <c:pt idx="2630">
                  <c:v>-0.31545899999999999</c:v>
                </c:pt>
                <c:pt idx="2631">
                  <c:v>-0.31623699999999999</c:v>
                </c:pt>
                <c:pt idx="2632">
                  <c:v>-0.31694499999999998</c:v>
                </c:pt>
                <c:pt idx="2633">
                  <c:v>-0.31758199999999998</c:v>
                </c:pt>
                <c:pt idx="2634">
                  <c:v>-0.31815599999999999</c:v>
                </c:pt>
                <c:pt idx="2635">
                  <c:v>-0.318664</c:v>
                </c:pt>
                <c:pt idx="2636">
                  <c:v>-0.31909399999999999</c:v>
                </c:pt>
                <c:pt idx="2637">
                  <c:v>-0.31944</c:v>
                </c:pt>
                <c:pt idx="2638">
                  <c:v>-0.31970500000000002</c:v>
                </c:pt>
                <c:pt idx="2639">
                  <c:v>-0.31989400000000001</c:v>
                </c:pt>
                <c:pt idx="2640">
                  <c:v>-0.32001299999999999</c:v>
                </c:pt>
                <c:pt idx="2641">
                  <c:v>-0.32006299999999999</c:v>
                </c:pt>
                <c:pt idx="2642">
                  <c:v>-0.32003799999999999</c:v>
                </c:pt>
                <c:pt idx="2643">
                  <c:v>-0.31993199999999999</c:v>
                </c:pt>
                <c:pt idx="2644">
                  <c:v>-0.31974399999999997</c:v>
                </c:pt>
                <c:pt idx="2645">
                  <c:v>-0.31947999999999999</c:v>
                </c:pt>
                <c:pt idx="2646">
                  <c:v>-0.31914599999999999</c:v>
                </c:pt>
                <c:pt idx="2647">
                  <c:v>-0.31874599999999997</c:v>
                </c:pt>
                <c:pt idx="2648">
                  <c:v>-0.31828899999999999</c:v>
                </c:pt>
                <c:pt idx="2649">
                  <c:v>-0.31778200000000001</c:v>
                </c:pt>
                <c:pt idx="2650">
                  <c:v>-0.31722699999999998</c:v>
                </c:pt>
                <c:pt idx="2651">
                  <c:v>-0.31662400000000002</c:v>
                </c:pt>
                <c:pt idx="2652">
                  <c:v>-0.315973</c:v>
                </c:pt>
                <c:pt idx="2653">
                  <c:v>-0.31526599999999999</c:v>
                </c:pt>
                <c:pt idx="2654">
                  <c:v>-0.31448999999999999</c:v>
                </c:pt>
                <c:pt idx="2655">
                  <c:v>-0.31364300000000001</c:v>
                </c:pt>
                <c:pt idx="2656">
                  <c:v>-0.31273499999999999</c:v>
                </c:pt>
                <c:pt idx="2657">
                  <c:v>-0.31176900000000002</c:v>
                </c:pt>
                <c:pt idx="2658">
                  <c:v>-0.31074099999999999</c:v>
                </c:pt>
                <c:pt idx="2659">
                  <c:v>-0.30964999999999998</c:v>
                </c:pt>
                <c:pt idx="2660">
                  <c:v>-0.30849599999999999</c:v>
                </c:pt>
                <c:pt idx="2661">
                  <c:v>-0.30727100000000002</c:v>
                </c:pt>
                <c:pt idx="2662">
                  <c:v>-0.30596899999999999</c:v>
                </c:pt>
                <c:pt idx="2663">
                  <c:v>-0.304589</c:v>
                </c:pt>
                <c:pt idx="2664">
                  <c:v>-0.30313899999999999</c:v>
                </c:pt>
                <c:pt idx="2665">
                  <c:v>-0.301622</c:v>
                </c:pt>
                <c:pt idx="2666">
                  <c:v>-0.300037</c:v>
                </c:pt>
                <c:pt idx="2667">
                  <c:v>-0.29838599999999998</c:v>
                </c:pt>
                <c:pt idx="2668">
                  <c:v>-0.29667300000000002</c:v>
                </c:pt>
                <c:pt idx="2669">
                  <c:v>-0.294902</c:v>
                </c:pt>
                <c:pt idx="2670">
                  <c:v>-0.29306900000000002</c:v>
                </c:pt>
                <c:pt idx="2671">
                  <c:v>-0.29117799999999999</c:v>
                </c:pt>
                <c:pt idx="2672">
                  <c:v>-0.28923399999999999</c:v>
                </c:pt>
                <c:pt idx="2673">
                  <c:v>-0.28723900000000002</c:v>
                </c:pt>
                <c:pt idx="2674">
                  <c:v>-0.285188</c:v>
                </c:pt>
                <c:pt idx="2675">
                  <c:v>-0.28307900000000003</c:v>
                </c:pt>
                <c:pt idx="2676">
                  <c:v>-0.28091100000000002</c:v>
                </c:pt>
                <c:pt idx="2677">
                  <c:v>-0.27868100000000001</c:v>
                </c:pt>
                <c:pt idx="2678">
                  <c:v>-0.27638699999999999</c:v>
                </c:pt>
                <c:pt idx="2679">
                  <c:v>-0.27403100000000002</c:v>
                </c:pt>
                <c:pt idx="2680">
                  <c:v>-0.27162199999999997</c:v>
                </c:pt>
                <c:pt idx="2681">
                  <c:v>-0.26916699999999999</c:v>
                </c:pt>
                <c:pt idx="2682">
                  <c:v>-0.26667400000000002</c:v>
                </c:pt>
                <c:pt idx="2683">
                  <c:v>-0.26414700000000002</c:v>
                </c:pt>
                <c:pt idx="2684">
                  <c:v>-0.26158399999999998</c:v>
                </c:pt>
                <c:pt idx="2685">
                  <c:v>-0.25898399999999999</c:v>
                </c:pt>
                <c:pt idx="2686">
                  <c:v>-0.25635200000000002</c:v>
                </c:pt>
                <c:pt idx="2687">
                  <c:v>-0.25369000000000003</c:v>
                </c:pt>
                <c:pt idx="2688">
                  <c:v>-0.250996</c:v>
                </c:pt>
                <c:pt idx="2689">
                  <c:v>-0.24826500000000001</c:v>
                </c:pt>
                <c:pt idx="2690">
                  <c:v>-0.24549599999999999</c:v>
                </c:pt>
                <c:pt idx="2691">
                  <c:v>-0.24269099999999999</c:v>
                </c:pt>
                <c:pt idx="2692">
                  <c:v>-0.23985500000000001</c:v>
                </c:pt>
                <c:pt idx="2693">
                  <c:v>-0.23699500000000001</c:v>
                </c:pt>
                <c:pt idx="2694">
                  <c:v>-0.23410500000000001</c:v>
                </c:pt>
                <c:pt idx="2695">
                  <c:v>-0.23116900000000001</c:v>
                </c:pt>
                <c:pt idx="2696">
                  <c:v>-0.228182</c:v>
                </c:pt>
                <c:pt idx="2697">
                  <c:v>-0.22514700000000001</c:v>
                </c:pt>
                <c:pt idx="2698">
                  <c:v>-0.22207199999999999</c:v>
                </c:pt>
                <c:pt idx="2699">
                  <c:v>-0.218968</c:v>
                </c:pt>
                <c:pt idx="2700">
                  <c:v>-0.21584999999999999</c:v>
                </c:pt>
                <c:pt idx="2701">
                  <c:v>-0.212725</c:v>
                </c:pt>
                <c:pt idx="2702">
                  <c:v>-0.20958599999999999</c:v>
                </c:pt>
                <c:pt idx="2703">
                  <c:v>-0.206432</c:v>
                </c:pt>
                <c:pt idx="2704">
                  <c:v>-0.20327400000000001</c:v>
                </c:pt>
                <c:pt idx="2705">
                  <c:v>-0.200123</c:v>
                </c:pt>
                <c:pt idx="2706">
                  <c:v>-0.19698199999999999</c:v>
                </c:pt>
                <c:pt idx="2707">
                  <c:v>-0.193858</c:v>
                </c:pt>
                <c:pt idx="2708">
                  <c:v>-0.19076399999999999</c:v>
                </c:pt>
                <c:pt idx="2709">
                  <c:v>-0.18770500000000001</c:v>
                </c:pt>
                <c:pt idx="2710">
                  <c:v>-0.18468200000000001</c:v>
                </c:pt>
                <c:pt idx="2711">
                  <c:v>-0.18168899999999999</c:v>
                </c:pt>
                <c:pt idx="2712">
                  <c:v>-0.17871899999999999</c:v>
                </c:pt>
                <c:pt idx="2713">
                  <c:v>-0.17577200000000001</c:v>
                </c:pt>
                <c:pt idx="2714">
                  <c:v>-0.17285300000000001</c:v>
                </c:pt>
                <c:pt idx="2715">
                  <c:v>-0.16994300000000001</c:v>
                </c:pt>
                <c:pt idx="2716">
                  <c:v>-0.16700999999999999</c:v>
                </c:pt>
                <c:pt idx="2717">
                  <c:v>-0.16409199999999999</c:v>
                </c:pt>
                <c:pt idx="2718">
                  <c:v>-0.161243</c:v>
                </c:pt>
                <c:pt idx="2719">
                  <c:v>-0.15843399999999999</c:v>
                </c:pt>
                <c:pt idx="2720">
                  <c:v>-0.15563199999999999</c:v>
                </c:pt>
                <c:pt idx="2721">
                  <c:v>-0.15284900000000001</c:v>
                </c:pt>
                <c:pt idx="2722">
                  <c:v>-0.15009500000000001</c:v>
                </c:pt>
                <c:pt idx="2723">
                  <c:v>-0.147368</c:v>
                </c:pt>
                <c:pt idx="2724">
                  <c:v>-0.14466999999999999</c:v>
                </c:pt>
                <c:pt idx="2725">
                  <c:v>-0.14200699999999999</c:v>
                </c:pt>
                <c:pt idx="2726">
                  <c:v>-0.13938800000000001</c:v>
                </c:pt>
                <c:pt idx="2727">
                  <c:v>-0.13682</c:v>
                </c:pt>
                <c:pt idx="2728">
                  <c:v>-0.13430600000000001</c:v>
                </c:pt>
                <c:pt idx="2729">
                  <c:v>-0.13184999999999999</c:v>
                </c:pt>
                <c:pt idx="2730">
                  <c:v>-0.12945200000000001</c:v>
                </c:pt>
                <c:pt idx="2731">
                  <c:v>-0.12711700000000001</c:v>
                </c:pt>
                <c:pt idx="2732">
                  <c:v>-0.124849</c:v>
                </c:pt>
                <c:pt idx="2733">
                  <c:v>-0.12266000000000001</c:v>
                </c:pt>
                <c:pt idx="2734">
                  <c:v>-0.120556</c:v>
                </c:pt>
                <c:pt idx="2735">
                  <c:v>-0.11854199999999999</c:v>
                </c:pt>
                <c:pt idx="2736">
                  <c:v>-0.116619</c:v>
                </c:pt>
                <c:pt idx="2737">
                  <c:v>-0.114783</c:v>
                </c:pt>
                <c:pt idx="2738">
                  <c:v>-0.113029</c:v>
                </c:pt>
                <c:pt idx="2739">
                  <c:v>-0.111348</c:v>
                </c:pt>
                <c:pt idx="2740">
                  <c:v>-0.109732</c:v>
                </c:pt>
                <c:pt idx="2741">
                  <c:v>-0.108178</c:v>
                </c:pt>
                <c:pt idx="2742">
                  <c:v>-0.106683</c:v>
                </c:pt>
                <c:pt idx="2743">
                  <c:v>-0.10525</c:v>
                </c:pt>
                <c:pt idx="2744">
                  <c:v>-0.103881</c:v>
                </c:pt>
                <c:pt idx="2745">
                  <c:v>-0.10258200000000001</c:v>
                </c:pt>
                <c:pt idx="2746">
                  <c:v>-0.10134899999999999</c:v>
                </c:pt>
                <c:pt idx="2747">
                  <c:v>-0.10017</c:v>
                </c:pt>
                <c:pt idx="2748">
                  <c:v>-9.90317E-2</c:v>
                </c:pt>
                <c:pt idx="2749">
                  <c:v>-9.7938399999999995E-2</c:v>
                </c:pt>
                <c:pt idx="2750">
                  <c:v>-9.69029E-2</c:v>
                </c:pt>
                <c:pt idx="2751">
                  <c:v>-9.5934000000000005E-2</c:v>
                </c:pt>
                <c:pt idx="2752">
                  <c:v>-9.5035599999999998E-2</c:v>
                </c:pt>
                <c:pt idx="2753">
                  <c:v>-9.4211799999999998E-2</c:v>
                </c:pt>
                <c:pt idx="2754">
                  <c:v>-9.3468800000000005E-2</c:v>
                </c:pt>
                <c:pt idx="2755">
                  <c:v>-9.2809299999999997E-2</c:v>
                </c:pt>
                <c:pt idx="2756">
                  <c:v>-9.2230400000000004E-2</c:v>
                </c:pt>
                <c:pt idx="2757">
                  <c:v>-9.1726100000000005E-2</c:v>
                </c:pt>
                <c:pt idx="2758">
                  <c:v>-9.1291800000000006E-2</c:v>
                </c:pt>
                <c:pt idx="2759">
                  <c:v>-9.0926699999999999E-2</c:v>
                </c:pt>
                <c:pt idx="2760">
                  <c:v>-9.0633500000000006E-2</c:v>
                </c:pt>
                <c:pt idx="2761">
                  <c:v>-9.0414499999999995E-2</c:v>
                </c:pt>
                <c:pt idx="2762">
                  <c:v>-9.0268600000000004E-2</c:v>
                </c:pt>
                <c:pt idx="2763">
                  <c:v>-9.0189699999999998E-2</c:v>
                </c:pt>
                <c:pt idx="2764">
                  <c:v>-9.0168700000000004E-2</c:v>
                </c:pt>
                <c:pt idx="2765">
                  <c:v>-9.0199500000000002E-2</c:v>
                </c:pt>
                <c:pt idx="2766">
                  <c:v>-9.0282799999999996E-2</c:v>
                </c:pt>
                <c:pt idx="2767">
                  <c:v>-9.0422299999999997E-2</c:v>
                </c:pt>
                <c:pt idx="2768">
                  <c:v>-9.0622400000000006E-2</c:v>
                </c:pt>
                <c:pt idx="2769">
                  <c:v>-9.08891E-2</c:v>
                </c:pt>
                <c:pt idx="2770">
                  <c:v>-9.1227000000000003E-2</c:v>
                </c:pt>
                <c:pt idx="2771">
                  <c:v>-9.1633699999999998E-2</c:v>
                </c:pt>
                <c:pt idx="2772">
                  <c:v>-9.2106800000000003E-2</c:v>
                </c:pt>
                <c:pt idx="2773">
                  <c:v>-9.2647300000000002E-2</c:v>
                </c:pt>
                <c:pt idx="2774">
                  <c:v>-9.3251299999999995E-2</c:v>
                </c:pt>
                <c:pt idx="2775">
                  <c:v>-9.39083E-2</c:v>
                </c:pt>
                <c:pt idx="2776">
                  <c:v>-9.4609799999999994E-2</c:v>
                </c:pt>
                <c:pt idx="2777">
                  <c:v>-9.5356700000000003E-2</c:v>
                </c:pt>
                <c:pt idx="2778">
                  <c:v>-9.6155000000000004E-2</c:v>
                </c:pt>
                <c:pt idx="2779">
                  <c:v>-9.7010299999999994E-2</c:v>
                </c:pt>
                <c:pt idx="2780">
                  <c:v>-9.7925499999999999E-2</c:v>
                </c:pt>
                <c:pt idx="2781">
                  <c:v>-9.8897799999999994E-2</c:v>
                </c:pt>
                <c:pt idx="2782">
                  <c:v>-9.9918800000000002E-2</c:v>
                </c:pt>
                <c:pt idx="2783">
                  <c:v>-0.100983</c:v>
                </c:pt>
                <c:pt idx="2784">
                  <c:v>-0.102094</c:v>
                </c:pt>
                <c:pt idx="2785">
                  <c:v>-0.103254</c:v>
                </c:pt>
                <c:pt idx="2786">
                  <c:v>-0.104467</c:v>
                </c:pt>
                <c:pt idx="2787">
                  <c:v>-0.10573299999999999</c:v>
                </c:pt>
                <c:pt idx="2788">
                  <c:v>-0.107056</c:v>
                </c:pt>
                <c:pt idx="2789">
                  <c:v>-0.108433</c:v>
                </c:pt>
                <c:pt idx="2790">
                  <c:v>-0.109858</c:v>
                </c:pt>
                <c:pt idx="2791">
                  <c:v>-0.111329</c:v>
                </c:pt>
                <c:pt idx="2792">
                  <c:v>-0.11285299999999999</c:v>
                </c:pt>
                <c:pt idx="2793">
                  <c:v>-0.11443200000000001</c:v>
                </c:pt>
                <c:pt idx="2794">
                  <c:v>-0.116066</c:v>
                </c:pt>
                <c:pt idx="2795">
                  <c:v>-0.11774900000000001</c:v>
                </c:pt>
                <c:pt idx="2796">
                  <c:v>-0.119474</c:v>
                </c:pt>
                <c:pt idx="2797">
                  <c:v>-0.121235</c:v>
                </c:pt>
                <c:pt idx="2798">
                  <c:v>-0.12302399999999999</c:v>
                </c:pt>
                <c:pt idx="2799">
                  <c:v>-0.124837</c:v>
                </c:pt>
                <c:pt idx="2800">
                  <c:v>-0.12667100000000001</c:v>
                </c:pt>
                <c:pt idx="2801">
                  <c:v>-0.128524</c:v>
                </c:pt>
                <c:pt idx="2802">
                  <c:v>-0.13039300000000001</c:v>
                </c:pt>
                <c:pt idx="2803">
                  <c:v>-0.13227900000000001</c:v>
                </c:pt>
                <c:pt idx="2804">
                  <c:v>-0.134184</c:v>
                </c:pt>
                <c:pt idx="2805">
                  <c:v>-0.136106</c:v>
                </c:pt>
                <c:pt idx="2806">
                  <c:v>-0.13804</c:v>
                </c:pt>
                <c:pt idx="2807">
                  <c:v>-0.139982</c:v>
                </c:pt>
                <c:pt idx="2808">
                  <c:v>-0.141929</c:v>
                </c:pt>
                <c:pt idx="2809">
                  <c:v>-0.14388200000000001</c:v>
                </c:pt>
                <c:pt idx="2810">
                  <c:v>-0.14583699999999999</c:v>
                </c:pt>
                <c:pt idx="2811">
                  <c:v>-0.14779500000000001</c:v>
                </c:pt>
                <c:pt idx="2812">
                  <c:v>-0.149754</c:v>
                </c:pt>
                <c:pt idx="2813">
                  <c:v>-0.15171699999999999</c:v>
                </c:pt>
                <c:pt idx="2814">
                  <c:v>-0.15368799999999999</c:v>
                </c:pt>
                <c:pt idx="2815">
                  <c:v>-0.155667</c:v>
                </c:pt>
                <c:pt idx="2816">
                  <c:v>-0.15765000000000001</c:v>
                </c:pt>
                <c:pt idx="2817">
                  <c:v>-0.159639</c:v>
                </c:pt>
                <c:pt idx="2818">
                  <c:v>-0.161637</c:v>
                </c:pt>
                <c:pt idx="2819">
                  <c:v>-0.16364400000000001</c:v>
                </c:pt>
                <c:pt idx="2820">
                  <c:v>-0.165657</c:v>
                </c:pt>
                <c:pt idx="2821">
                  <c:v>-0.16767299999999999</c:v>
                </c:pt>
                <c:pt idx="2822">
                  <c:v>-0.16968900000000001</c:v>
                </c:pt>
                <c:pt idx="2823">
                  <c:v>-0.17170299999999999</c:v>
                </c:pt>
                <c:pt idx="2824">
                  <c:v>-0.17371200000000001</c:v>
                </c:pt>
                <c:pt idx="2825">
                  <c:v>-0.17571000000000001</c:v>
                </c:pt>
                <c:pt idx="2826">
                  <c:v>-0.17769599999999999</c:v>
                </c:pt>
                <c:pt idx="2827">
                  <c:v>-0.17966499999999999</c:v>
                </c:pt>
                <c:pt idx="2828">
                  <c:v>-0.181617</c:v>
                </c:pt>
                <c:pt idx="2829">
                  <c:v>-0.18354899999999999</c:v>
                </c:pt>
                <c:pt idx="2830">
                  <c:v>-0.18545600000000001</c:v>
                </c:pt>
                <c:pt idx="2831">
                  <c:v>-0.187333</c:v>
                </c:pt>
                <c:pt idx="2832">
                  <c:v>-0.18918099999999999</c:v>
                </c:pt>
                <c:pt idx="2833">
                  <c:v>-0.19100300000000001</c:v>
                </c:pt>
                <c:pt idx="2834">
                  <c:v>-0.192801</c:v>
                </c:pt>
                <c:pt idx="2835">
                  <c:v>-0.194576</c:v>
                </c:pt>
                <c:pt idx="2836">
                  <c:v>-0.196327</c:v>
                </c:pt>
                <c:pt idx="2837">
                  <c:v>-0.19805400000000001</c:v>
                </c:pt>
                <c:pt idx="2838">
                  <c:v>-0.19975699999999999</c:v>
                </c:pt>
                <c:pt idx="2839">
                  <c:v>-0.201433</c:v>
                </c:pt>
                <c:pt idx="2840">
                  <c:v>-0.20307600000000001</c:v>
                </c:pt>
                <c:pt idx="2841">
                  <c:v>-0.204683</c:v>
                </c:pt>
                <c:pt idx="2842">
                  <c:v>-0.20625499999999999</c:v>
                </c:pt>
                <c:pt idx="2843">
                  <c:v>-0.207792</c:v>
                </c:pt>
                <c:pt idx="2844">
                  <c:v>-0.20929400000000001</c:v>
                </c:pt>
                <c:pt idx="2845">
                  <c:v>-0.210755</c:v>
                </c:pt>
                <c:pt idx="2846">
                  <c:v>-0.212173</c:v>
                </c:pt>
                <c:pt idx="2847">
                  <c:v>-0.21354699999999999</c:v>
                </c:pt>
                <c:pt idx="2848">
                  <c:v>-0.21487700000000001</c:v>
                </c:pt>
                <c:pt idx="2849">
                  <c:v>-0.21616199999999999</c:v>
                </c:pt>
                <c:pt idx="2850">
                  <c:v>-0.217395</c:v>
                </c:pt>
                <c:pt idx="2851">
                  <c:v>-0.21856999999999999</c:v>
                </c:pt>
                <c:pt idx="2852">
                  <c:v>-0.21968499999999999</c:v>
                </c:pt>
                <c:pt idx="2853">
                  <c:v>-0.22073699999999999</c:v>
                </c:pt>
                <c:pt idx="2854">
                  <c:v>-0.221723</c:v>
                </c:pt>
                <c:pt idx="2855">
                  <c:v>-0.22264600000000001</c:v>
                </c:pt>
                <c:pt idx="2856">
                  <c:v>-0.22350800000000001</c:v>
                </c:pt>
                <c:pt idx="2857">
                  <c:v>-0.22430700000000001</c:v>
                </c:pt>
                <c:pt idx="2858">
                  <c:v>-0.22503999999999999</c:v>
                </c:pt>
                <c:pt idx="2859">
                  <c:v>-0.22570399999999999</c:v>
                </c:pt>
                <c:pt idx="2860">
                  <c:v>-0.226296</c:v>
                </c:pt>
                <c:pt idx="2861">
                  <c:v>-0.22681299999999999</c:v>
                </c:pt>
                <c:pt idx="2862">
                  <c:v>-0.22724900000000001</c:v>
                </c:pt>
                <c:pt idx="2863">
                  <c:v>-0.227603</c:v>
                </c:pt>
                <c:pt idx="2864">
                  <c:v>-0.22787399999999999</c:v>
                </c:pt>
                <c:pt idx="2865">
                  <c:v>-0.22806299999999999</c:v>
                </c:pt>
                <c:pt idx="2866">
                  <c:v>-0.22817299999999999</c:v>
                </c:pt>
                <c:pt idx="2867">
                  <c:v>-0.22820699999999999</c:v>
                </c:pt>
                <c:pt idx="2868">
                  <c:v>-0.22816700000000001</c:v>
                </c:pt>
                <c:pt idx="2869">
                  <c:v>-0.22805300000000001</c:v>
                </c:pt>
                <c:pt idx="2870">
                  <c:v>-0.22786600000000001</c:v>
                </c:pt>
                <c:pt idx="2871">
                  <c:v>-0.227601</c:v>
                </c:pt>
                <c:pt idx="2872">
                  <c:v>-0.22725500000000001</c:v>
                </c:pt>
                <c:pt idx="2873">
                  <c:v>-0.226827</c:v>
                </c:pt>
                <c:pt idx="2874">
                  <c:v>-0.22631799999999999</c:v>
                </c:pt>
                <c:pt idx="2875">
                  <c:v>-0.22572700000000001</c:v>
                </c:pt>
                <c:pt idx="2876">
                  <c:v>-0.225048</c:v>
                </c:pt>
                <c:pt idx="2877">
                  <c:v>-0.22427900000000001</c:v>
                </c:pt>
                <c:pt idx="2878">
                  <c:v>-0.223417</c:v>
                </c:pt>
                <c:pt idx="2879">
                  <c:v>-0.22246099999999999</c:v>
                </c:pt>
                <c:pt idx="2880">
                  <c:v>-0.221412</c:v>
                </c:pt>
                <c:pt idx="2881">
                  <c:v>-0.220272</c:v>
                </c:pt>
                <c:pt idx="2882">
                  <c:v>-0.21903700000000001</c:v>
                </c:pt>
                <c:pt idx="2883">
                  <c:v>-0.21770200000000001</c:v>
                </c:pt>
                <c:pt idx="2884">
                  <c:v>-0.21626799999999999</c:v>
                </c:pt>
                <c:pt idx="2885">
                  <c:v>-0.21474099999999999</c:v>
                </c:pt>
                <c:pt idx="2886">
                  <c:v>-0.21312999999999999</c:v>
                </c:pt>
                <c:pt idx="2887">
                  <c:v>-0.21143799999999999</c:v>
                </c:pt>
                <c:pt idx="2888">
                  <c:v>-0.20966699999999999</c:v>
                </c:pt>
                <c:pt idx="2889">
                  <c:v>-0.207815</c:v>
                </c:pt>
                <c:pt idx="2890">
                  <c:v>-0.20588699999999999</c:v>
                </c:pt>
                <c:pt idx="2891">
                  <c:v>-0.20388500000000001</c:v>
                </c:pt>
                <c:pt idx="2892">
                  <c:v>-0.20181099999999999</c:v>
                </c:pt>
                <c:pt idx="2893">
                  <c:v>-0.19966</c:v>
                </c:pt>
                <c:pt idx="2894">
                  <c:v>-0.197432</c:v>
                </c:pt>
                <c:pt idx="2895">
                  <c:v>-0.195131</c:v>
                </c:pt>
                <c:pt idx="2896">
                  <c:v>-0.19276399999999999</c:v>
                </c:pt>
                <c:pt idx="2897">
                  <c:v>-0.190333</c:v>
                </c:pt>
                <c:pt idx="2898">
                  <c:v>-0.187836</c:v>
                </c:pt>
                <c:pt idx="2899">
                  <c:v>-0.18527199999999999</c:v>
                </c:pt>
                <c:pt idx="2900">
                  <c:v>-0.182641</c:v>
                </c:pt>
                <c:pt idx="2901">
                  <c:v>-0.179952</c:v>
                </c:pt>
                <c:pt idx="2902">
                  <c:v>-0.177199</c:v>
                </c:pt>
                <c:pt idx="2903">
                  <c:v>-0.17432900000000001</c:v>
                </c:pt>
                <c:pt idx="2904">
                  <c:v>-0.171324</c:v>
                </c:pt>
                <c:pt idx="2905">
                  <c:v>-0.16825200000000001</c:v>
                </c:pt>
                <c:pt idx="2906">
                  <c:v>-0.16513600000000001</c:v>
                </c:pt>
                <c:pt idx="2907">
                  <c:v>-0.161942</c:v>
                </c:pt>
                <c:pt idx="2908">
                  <c:v>-0.15867200000000001</c:v>
                </c:pt>
                <c:pt idx="2909">
                  <c:v>-0.15534700000000001</c:v>
                </c:pt>
                <c:pt idx="2910">
                  <c:v>-0.151974</c:v>
                </c:pt>
                <c:pt idx="2911">
                  <c:v>-0.14855099999999999</c:v>
                </c:pt>
                <c:pt idx="2912">
                  <c:v>-0.14507700000000001</c:v>
                </c:pt>
                <c:pt idx="2913">
                  <c:v>-0.14155000000000001</c:v>
                </c:pt>
                <c:pt idx="2914">
                  <c:v>-0.13797300000000001</c:v>
                </c:pt>
                <c:pt idx="2915">
                  <c:v>-0.134351</c:v>
                </c:pt>
                <c:pt idx="2916">
                  <c:v>-0.130689</c:v>
                </c:pt>
                <c:pt idx="2917">
                  <c:v>-0.12699099999999999</c:v>
                </c:pt>
                <c:pt idx="2918">
                  <c:v>-0.12325899999999999</c:v>
                </c:pt>
                <c:pt idx="2919">
                  <c:v>-0.119502</c:v>
                </c:pt>
                <c:pt idx="2920">
                  <c:v>-0.115728</c:v>
                </c:pt>
                <c:pt idx="2921">
                  <c:v>-0.111944</c:v>
                </c:pt>
                <c:pt idx="2922">
                  <c:v>-0.108155</c:v>
                </c:pt>
                <c:pt idx="2923">
                  <c:v>-0.104364</c:v>
                </c:pt>
                <c:pt idx="2924">
                  <c:v>-0.10057000000000001</c:v>
                </c:pt>
                <c:pt idx="2925">
                  <c:v>-9.6772899999999995E-2</c:v>
                </c:pt>
                <c:pt idx="2926">
                  <c:v>-9.29725E-2</c:v>
                </c:pt>
                <c:pt idx="2927">
                  <c:v>-8.9171E-2</c:v>
                </c:pt>
                <c:pt idx="2928">
                  <c:v>-8.5370799999999997E-2</c:v>
                </c:pt>
                <c:pt idx="2929">
                  <c:v>-8.1571599999999994E-2</c:v>
                </c:pt>
                <c:pt idx="2930">
                  <c:v>-7.7774200000000002E-2</c:v>
                </c:pt>
                <c:pt idx="2931">
                  <c:v>-7.3981099999999994E-2</c:v>
                </c:pt>
                <c:pt idx="2932">
                  <c:v>-7.0193500000000006E-2</c:v>
                </c:pt>
                <c:pt idx="2933">
                  <c:v>-6.6413399999999997E-2</c:v>
                </c:pt>
                <c:pt idx="2934">
                  <c:v>-6.2642600000000007E-2</c:v>
                </c:pt>
                <c:pt idx="2935">
                  <c:v>-5.8879399999999998E-2</c:v>
                </c:pt>
                <c:pt idx="2936">
                  <c:v>-5.51245E-2</c:v>
                </c:pt>
                <c:pt idx="2937">
                  <c:v>-5.1382799999999999E-2</c:v>
                </c:pt>
                <c:pt idx="2938">
                  <c:v>-4.7658899999999997E-2</c:v>
                </c:pt>
                <c:pt idx="2939">
                  <c:v>-4.3957599999999999E-2</c:v>
                </c:pt>
                <c:pt idx="2940">
                  <c:v>-4.0283800000000002E-2</c:v>
                </c:pt>
                <c:pt idx="2941">
                  <c:v>-3.6641100000000003E-2</c:v>
                </c:pt>
                <c:pt idx="2942">
                  <c:v>-3.3031699999999997E-2</c:v>
                </c:pt>
                <c:pt idx="2943">
                  <c:v>-2.9457799999999999E-2</c:v>
                </c:pt>
                <c:pt idx="2944">
                  <c:v>-2.5921900000000001E-2</c:v>
                </c:pt>
                <c:pt idx="2945">
                  <c:v>-2.2426600000000001E-2</c:v>
                </c:pt>
                <c:pt idx="2946">
                  <c:v>-1.89737E-2</c:v>
                </c:pt>
                <c:pt idx="2947">
                  <c:v>-1.5564700000000001E-2</c:v>
                </c:pt>
                <c:pt idx="2948">
                  <c:v>-1.2201E-2</c:v>
                </c:pt>
                <c:pt idx="2949" formatCode="0.00E+00">
                  <c:v>-8.8835600000000004E-3</c:v>
                </c:pt>
                <c:pt idx="2950" formatCode="0.00E+00">
                  <c:v>-5.6134399999999999E-3</c:v>
                </c:pt>
                <c:pt idx="2951" formatCode="0.00E+00">
                  <c:v>-2.3914800000000001E-3</c:v>
                </c:pt>
                <c:pt idx="2952" formatCode="0.00E+00">
                  <c:v>7.8284999999999997E-4</c:v>
                </c:pt>
                <c:pt idx="2953" formatCode="0.00E+00">
                  <c:v>3.9108399999999996E-3</c:v>
                </c:pt>
                <c:pt idx="2954" formatCode="0.00E+00">
                  <c:v>6.9917499999999997E-3</c:v>
                </c:pt>
                <c:pt idx="2955">
                  <c:v>1.0021199999999999E-2</c:v>
                </c:pt>
                <c:pt idx="2956">
                  <c:v>1.29934E-2</c:v>
                </c:pt>
                <c:pt idx="2957">
                  <c:v>1.5903799999999999E-2</c:v>
                </c:pt>
                <c:pt idx="2958">
                  <c:v>1.87504E-2</c:v>
                </c:pt>
                <c:pt idx="2959">
                  <c:v>2.1531499999999999E-2</c:v>
                </c:pt>
                <c:pt idx="2960">
                  <c:v>2.4244499999999999E-2</c:v>
                </c:pt>
                <c:pt idx="2961">
                  <c:v>2.6886899999999998E-2</c:v>
                </c:pt>
                <c:pt idx="2962">
                  <c:v>2.9458600000000001E-2</c:v>
                </c:pt>
                <c:pt idx="2963">
                  <c:v>3.19604E-2</c:v>
                </c:pt>
                <c:pt idx="2964">
                  <c:v>3.4391600000000001E-2</c:v>
                </c:pt>
                <c:pt idx="2965">
                  <c:v>3.6749400000000002E-2</c:v>
                </c:pt>
                <c:pt idx="2966">
                  <c:v>3.9029899999999999E-2</c:v>
                </c:pt>
                <c:pt idx="2967">
                  <c:v>4.1229599999999998E-2</c:v>
                </c:pt>
                <c:pt idx="2968">
                  <c:v>4.3346700000000002E-2</c:v>
                </c:pt>
                <c:pt idx="2969">
                  <c:v>4.5384500000000001E-2</c:v>
                </c:pt>
                <c:pt idx="2970">
                  <c:v>4.7349099999999998E-2</c:v>
                </c:pt>
                <c:pt idx="2971">
                  <c:v>4.9242800000000003E-2</c:v>
                </c:pt>
                <c:pt idx="2972">
                  <c:v>5.1063499999999998E-2</c:v>
                </c:pt>
                <c:pt idx="2973">
                  <c:v>5.2808599999999997E-2</c:v>
                </c:pt>
                <c:pt idx="2974">
                  <c:v>5.4475999999999997E-2</c:v>
                </c:pt>
                <c:pt idx="2975">
                  <c:v>5.6061199999999999E-2</c:v>
                </c:pt>
                <c:pt idx="2976">
                  <c:v>5.7560300000000002E-2</c:v>
                </c:pt>
                <c:pt idx="2977">
                  <c:v>5.8977000000000002E-2</c:v>
                </c:pt>
                <c:pt idx="2978">
                  <c:v>6.0318200000000002E-2</c:v>
                </c:pt>
                <c:pt idx="2979">
                  <c:v>6.1582699999999997E-2</c:v>
                </c:pt>
                <c:pt idx="2980">
                  <c:v>6.2762999999999999E-2</c:v>
                </c:pt>
                <c:pt idx="2981">
                  <c:v>6.3851900000000003E-2</c:v>
                </c:pt>
                <c:pt idx="2982">
                  <c:v>6.4845100000000003E-2</c:v>
                </c:pt>
                <c:pt idx="2983">
                  <c:v>6.5742999999999996E-2</c:v>
                </c:pt>
                <c:pt idx="2984">
                  <c:v>6.6549399999999995E-2</c:v>
                </c:pt>
                <c:pt idx="2985">
                  <c:v>6.7267499999999994E-2</c:v>
                </c:pt>
                <c:pt idx="2986">
                  <c:v>6.7899100000000004E-2</c:v>
                </c:pt>
                <c:pt idx="2987">
                  <c:v>6.8445500000000006E-2</c:v>
                </c:pt>
                <c:pt idx="2988">
                  <c:v>6.89057E-2</c:v>
                </c:pt>
                <c:pt idx="2989">
                  <c:v>6.9277500000000006E-2</c:v>
                </c:pt>
                <c:pt idx="2990">
                  <c:v>6.9557999999999995E-2</c:v>
                </c:pt>
                <c:pt idx="2991">
                  <c:v>6.9743700000000006E-2</c:v>
                </c:pt>
                <c:pt idx="2992">
                  <c:v>6.9833000000000006E-2</c:v>
                </c:pt>
                <c:pt idx="2993">
                  <c:v>6.9827600000000004E-2</c:v>
                </c:pt>
                <c:pt idx="2994">
                  <c:v>6.9728899999999996E-2</c:v>
                </c:pt>
                <c:pt idx="2995">
                  <c:v>6.9535700000000006E-2</c:v>
                </c:pt>
                <c:pt idx="2996">
                  <c:v>6.9249000000000005E-2</c:v>
                </c:pt>
                <c:pt idx="2997">
                  <c:v>6.8874199999999997E-2</c:v>
                </c:pt>
                <c:pt idx="2998">
                  <c:v>6.8414299999999997E-2</c:v>
                </c:pt>
                <c:pt idx="2999">
                  <c:v>6.7869200000000005E-2</c:v>
                </c:pt>
                <c:pt idx="3000">
                  <c:v>6.7238099999999995E-2</c:v>
                </c:pt>
                <c:pt idx="3001">
                  <c:v>6.6519900000000007E-2</c:v>
                </c:pt>
                <c:pt idx="3002">
                  <c:v>6.5715300000000004E-2</c:v>
                </c:pt>
                <c:pt idx="3003">
                  <c:v>6.4826700000000001E-2</c:v>
                </c:pt>
                <c:pt idx="3004">
                  <c:v>6.3855599999999998E-2</c:v>
                </c:pt>
                <c:pt idx="3005">
                  <c:v>6.2802399999999994E-2</c:v>
                </c:pt>
                <c:pt idx="3006">
                  <c:v>6.1667699999999999E-2</c:v>
                </c:pt>
                <c:pt idx="3007">
                  <c:v>6.0452699999999998E-2</c:v>
                </c:pt>
                <c:pt idx="3008">
                  <c:v>5.9157399999999999E-2</c:v>
                </c:pt>
                <c:pt idx="3009">
                  <c:v>5.7782899999999998E-2</c:v>
                </c:pt>
                <c:pt idx="3010">
                  <c:v>5.6330600000000002E-2</c:v>
                </c:pt>
                <c:pt idx="3011">
                  <c:v>5.4801799999999998E-2</c:v>
                </c:pt>
                <c:pt idx="3012">
                  <c:v>5.3198599999999999E-2</c:v>
                </c:pt>
                <c:pt idx="3013">
                  <c:v>5.1524500000000001E-2</c:v>
                </c:pt>
                <c:pt idx="3014">
                  <c:v>4.9783800000000003E-2</c:v>
                </c:pt>
                <c:pt idx="3015">
                  <c:v>4.79809E-2</c:v>
                </c:pt>
                <c:pt idx="3016">
                  <c:v>4.6117600000000002E-2</c:v>
                </c:pt>
                <c:pt idx="3017">
                  <c:v>4.4194999999999998E-2</c:v>
                </c:pt>
                <c:pt idx="3018">
                  <c:v>4.2215200000000001E-2</c:v>
                </c:pt>
                <c:pt idx="3019">
                  <c:v>4.0179899999999998E-2</c:v>
                </c:pt>
                <c:pt idx="3020">
                  <c:v>3.80898E-2</c:v>
                </c:pt>
                <c:pt idx="3021">
                  <c:v>3.5946100000000002E-2</c:v>
                </c:pt>
                <c:pt idx="3022">
                  <c:v>3.3751700000000003E-2</c:v>
                </c:pt>
                <c:pt idx="3023">
                  <c:v>3.1510999999999997E-2</c:v>
                </c:pt>
                <c:pt idx="3024">
                  <c:v>2.9227599999999999E-2</c:v>
                </c:pt>
                <c:pt idx="3025">
                  <c:v>2.6905200000000001E-2</c:v>
                </c:pt>
                <c:pt idx="3026">
                  <c:v>2.45481E-2</c:v>
                </c:pt>
                <c:pt idx="3027">
                  <c:v>2.2160200000000001E-2</c:v>
                </c:pt>
                <c:pt idx="3028">
                  <c:v>1.9743199999999999E-2</c:v>
                </c:pt>
                <c:pt idx="3029">
                  <c:v>1.7297099999999999E-2</c:v>
                </c:pt>
                <c:pt idx="3030">
                  <c:v>1.4822399999999999E-2</c:v>
                </c:pt>
                <c:pt idx="3031">
                  <c:v>1.2320899999999999E-2</c:v>
                </c:pt>
                <c:pt idx="3032" formatCode="0.00E+00">
                  <c:v>9.7944199999999999E-3</c:v>
                </c:pt>
                <c:pt idx="3033" formatCode="0.00E+00">
                  <c:v>7.2452300000000001E-3</c:v>
                </c:pt>
                <c:pt idx="3034" formatCode="0.00E+00">
                  <c:v>4.6753599999999999E-3</c:v>
                </c:pt>
                <c:pt idx="3035" formatCode="0.00E+00">
                  <c:v>2.0858700000000001E-3</c:v>
                </c:pt>
                <c:pt idx="3036" formatCode="0.00E+00">
                  <c:v>-5.2144400000000003E-4</c:v>
                </c:pt>
                <c:pt idx="3037" formatCode="0.00E+00">
                  <c:v>-3.1427899999999999E-3</c:v>
                </c:pt>
                <c:pt idx="3038" formatCode="0.00E+00">
                  <c:v>-5.7738199999999998E-3</c:v>
                </c:pt>
                <c:pt idx="3039" formatCode="0.00E+00">
                  <c:v>-8.4108299999999993E-3</c:v>
                </c:pt>
                <c:pt idx="3040">
                  <c:v>-1.1050900000000001E-2</c:v>
                </c:pt>
                <c:pt idx="3041">
                  <c:v>-1.3691399999999999E-2</c:v>
                </c:pt>
                <c:pt idx="3042">
                  <c:v>-1.63295E-2</c:v>
                </c:pt>
                <c:pt idx="3043">
                  <c:v>-1.8962799999999998E-2</c:v>
                </c:pt>
                <c:pt idx="3044">
                  <c:v>-2.1588199999999998E-2</c:v>
                </c:pt>
                <c:pt idx="3045">
                  <c:v>-2.4202600000000001E-2</c:v>
                </c:pt>
                <c:pt idx="3046">
                  <c:v>-2.6802800000000002E-2</c:v>
                </c:pt>
                <c:pt idx="3047">
                  <c:v>-2.9386599999999999E-2</c:v>
                </c:pt>
                <c:pt idx="3048">
                  <c:v>-3.1952500000000002E-2</c:v>
                </c:pt>
                <c:pt idx="3049">
                  <c:v>-3.44982E-2</c:v>
                </c:pt>
                <c:pt idx="3050">
                  <c:v>-3.7020499999999998E-2</c:v>
                </c:pt>
                <c:pt idx="3051">
                  <c:v>-3.9516200000000001E-2</c:v>
                </c:pt>
                <c:pt idx="3052">
                  <c:v>-4.1982199999999997E-2</c:v>
                </c:pt>
                <c:pt idx="3053">
                  <c:v>-4.4416400000000002E-2</c:v>
                </c:pt>
                <c:pt idx="3054">
                  <c:v>-4.68166E-2</c:v>
                </c:pt>
                <c:pt idx="3055">
                  <c:v>-4.9180000000000001E-2</c:v>
                </c:pt>
                <c:pt idx="3056">
                  <c:v>-5.1503E-2</c:v>
                </c:pt>
                <c:pt idx="3057">
                  <c:v>-5.3782499999999997E-2</c:v>
                </c:pt>
                <c:pt idx="3058">
                  <c:v>-5.6015599999999999E-2</c:v>
                </c:pt>
                <c:pt idx="3059">
                  <c:v>-5.8200000000000002E-2</c:v>
                </c:pt>
                <c:pt idx="3060">
                  <c:v>-6.0333600000000001E-2</c:v>
                </c:pt>
                <c:pt idx="3061">
                  <c:v>-6.2414200000000003E-2</c:v>
                </c:pt>
                <c:pt idx="3062">
                  <c:v>-6.4440800000000006E-2</c:v>
                </c:pt>
                <c:pt idx="3063">
                  <c:v>-6.6412600000000002E-2</c:v>
                </c:pt>
                <c:pt idx="3064">
                  <c:v>-6.8327799999999994E-2</c:v>
                </c:pt>
                <c:pt idx="3065">
                  <c:v>-7.0183400000000007E-2</c:v>
                </c:pt>
                <c:pt idx="3066">
                  <c:v>-7.1977799999999995E-2</c:v>
                </c:pt>
                <c:pt idx="3067">
                  <c:v>-7.3710100000000001E-2</c:v>
                </c:pt>
                <c:pt idx="3068">
                  <c:v>-7.5379000000000002E-2</c:v>
                </c:pt>
                <c:pt idx="3069">
                  <c:v>-7.6981900000000006E-2</c:v>
                </c:pt>
                <c:pt idx="3070">
                  <c:v>-7.8515299999999996E-2</c:v>
                </c:pt>
                <c:pt idx="3071">
                  <c:v>-7.9977199999999998E-2</c:v>
                </c:pt>
                <c:pt idx="3072">
                  <c:v>-8.1368399999999994E-2</c:v>
                </c:pt>
                <c:pt idx="3073">
                  <c:v>-8.2688600000000001E-2</c:v>
                </c:pt>
                <c:pt idx="3074">
                  <c:v>-8.3934499999999995E-2</c:v>
                </c:pt>
                <c:pt idx="3075">
                  <c:v>-8.5101499999999997E-2</c:v>
                </c:pt>
                <c:pt idx="3076">
                  <c:v>-8.6186299999999993E-2</c:v>
                </c:pt>
                <c:pt idx="3077">
                  <c:v>-8.7188199999999993E-2</c:v>
                </c:pt>
                <c:pt idx="3078">
                  <c:v>-8.8106699999999996E-2</c:v>
                </c:pt>
                <c:pt idx="3079">
                  <c:v>-8.8941000000000006E-2</c:v>
                </c:pt>
                <c:pt idx="3080">
                  <c:v>-8.9690599999999995E-2</c:v>
                </c:pt>
                <c:pt idx="3081">
                  <c:v>-9.0355900000000003E-2</c:v>
                </c:pt>
                <c:pt idx="3082">
                  <c:v>-9.0937100000000007E-2</c:v>
                </c:pt>
                <c:pt idx="3083">
                  <c:v>-9.1433799999999996E-2</c:v>
                </c:pt>
                <c:pt idx="3084">
                  <c:v>-9.1845599999999999E-2</c:v>
                </c:pt>
                <c:pt idx="3085">
                  <c:v>-9.2172100000000007E-2</c:v>
                </c:pt>
                <c:pt idx="3086">
                  <c:v>-9.2412400000000006E-2</c:v>
                </c:pt>
                <c:pt idx="3087">
                  <c:v>-9.2564999999999995E-2</c:v>
                </c:pt>
                <c:pt idx="3088">
                  <c:v>-9.2628199999999994E-2</c:v>
                </c:pt>
                <c:pt idx="3089">
                  <c:v>-9.2600799999999997E-2</c:v>
                </c:pt>
                <c:pt idx="3090">
                  <c:v>-9.2481300000000002E-2</c:v>
                </c:pt>
                <c:pt idx="3091">
                  <c:v>-9.2269400000000001E-2</c:v>
                </c:pt>
                <c:pt idx="3092">
                  <c:v>-9.1964799999999999E-2</c:v>
                </c:pt>
                <c:pt idx="3093">
                  <c:v>-9.1567300000000004E-2</c:v>
                </c:pt>
                <c:pt idx="3094">
                  <c:v>-9.1078300000000001E-2</c:v>
                </c:pt>
                <c:pt idx="3095">
                  <c:v>-9.0501100000000001E-2</c:v>
                </c:pt>
                <c:pt idx="3096">
                  <c:v>-8.9837700000000006E-2</c:v>
                </c:pt>
                <c:pt idx="3097">
                  <c:v>-8.9088299999999995E-2</c:v>
                </c:pt>
                <c:pt idx="3098">
                  <c:v>-8.8251700000000002E-2</c:v>
                </c:pt>
                <c:pt idx="3099">
                  <c:v>-8.7327500000000002E-2</c:v>
                </c:pt>
                <c:pt idx="3100">
                  <c:v>-8.63154E-2</c:v>
                </c:pt>
                <c:pt idx="3101">
                  <c:v>-8.5216299999999995E-2</c:v>
                </c:pt>
                <c:pt idx="3102">
                  <c:v>-8.4031300000000003E-2</c:v>
                </c:pt>
                <c:pt idx="3103">
                  <c:v>-8.2761199999999993E-2</c:v>
                </c:pt>
                <c:pt idx="3104">
                  <c:v>-8.1405099999999994E-2</c:v>
                </c:pt>
                <c:pt idx="3105">
                  <c:v>-7.9961900000000002E-2</c:v>
                </c:pt>
                <c:pt idx="3106">
                  <c:v>-7.8432399999999999E-2</c:v>
                </c:pt>
                <c:pt idx="3107">
                  <c:v>-7.6818999999999998E-2</c:v>
                </c:pt>
                <c:pt idx="3108">
                  <c:v>-7.5124700000000003E-2</c:v>
                </c:pt>
                <c:pt idx="3109">
                  <c:v>-7.3350700000000005E-2</c:v>
                </c:pt>
                <c:pt idx="3110">
                  <c:v>-7.1498000000000006E-2</c:v>
                </c:pt>
                <c:pt idx="3111">
                  <c:v>-6.9568199999999997E-2</c:v>
                </c:pt>
                <c:pt idx="3112">
                  <c:v>-6.7562899999999995E-2</c:v>
                </c:pt>
                <c:pt idx="3113">
                  <c:v>-6.5482799999999994E-2</c:v>
                </c:pt>
                <c:pt idx="3114">
                  <c:v>-6.3328200000000001E-2</c:v>
                </c:pt>
                <c:pt idx="3115">
                  <c:v>-6.1099199999999999E-2</c:v>
                </c:pt>
                <c:pt idx="3116">
                  <c:v>-5.8796800000000003E-2</c:v>
                </c:pt>
                <c:pt idx="3117">
                  <c:v>-5.6423000000000001E-2</c:v>
                </c:pt>
                <c:pt idx="3118">
                  <c:v>-5.398E-2</c:v>
                </c:pt>
                <c:pt idx="3119">
                  <c:v>-5.1470099999999998E-2</c:v>
                </c:pt>
                <c:pt idx="3120">
                  <c:v>-4.8896200000000001E-2</c:v>
                </c:pt>
                <c:pt idx="3121">
                  <c:v>-4.6260599999999999E-2</c:v>
                </c:pt>
                <c:pt idx="3122">
                  <c:v>-4.3564899999999997E-2</c:v>
                </c:pt>
                <c:pt idx="3123">
                  <c:v>-4.0809900000000003E-2</c:v>
                </c:pt>
                <c:pt idx="3124">
                  <c:v>-3.7997599999999999E-2</c:v>
                </c:pt>
                <c:pt idx="3125">
                  <c:v>-3.5130000000000002E-2</c:v>
                </c:pt>
                <c:pt idx="3126">
                  <c:v>-3.2209000000000002E-2</c:v>
                </c:pt>
                <c:pt idx="3127">
                  <c:v>-2.9236000000000002E-2</c:v>
                </c:pt>
                <c:pt idx="3128">
                  <c:v>-2.6212800000000001E-2</c:v>
                </c:pt>
                <c:pt idx="3129">
                  <c:v>-2.3140999999999998E-2</c:v>
                </c:pt>
                <c:pt idx="3130">
                  <c:v>-2.0022600000000002E-2</c:v>
                </c:pt>
                <c:pt idx="3131">
                  <c:v>-1.6859699999999998E-2</c:v>
                </c:pt>
                <c:pt idx="3132">
                  <c:v>-1.36545E-2</c:v>
                </c:pt>
                <c:pt idx="3133">
                  <c:v>-1.04086E-2</c:v>
                </c:pt>
                <c:pt idx="3134" formatCode="0.00E+00">
                  <c:v>-7.1240100000000001E-3</c:v>
                </c:pt>
                <c:pt idx="3135" formatCode="0.00E+00">
                  <c:v>-3.80358E-3</c:v>
                </c:pt>
                <c:pt idx="3136" formatCode="0.00E+00">
                  <c:v>-4.5134800000000002E-4</c:v>
                </c:pt>
                <c:pt idx="3137" formatCode="0.00E+00">
                  <c:v>2.9288199999999999E-3</c:v>
                </c:pt>
                <c:pt idx="3138" formatCode="0.00E+00">
                  <c:v>6.3343799999999997E-3</c:v>
                </c:pt>
                <c:pt idx="3139" formatCode="0.00E+00">
                  <c:v>9.7634599999999998E-3</c:v>
                </c:pt>
                <c:pt idx="3140">
                  <c:v>1.32138E-2</c:v>
                </c:pt>
                <c:pt idx="3141">
                  <c:v>1.6683099999999999E-2</c:v>
                </c:pt>
                <c:pt idx="3142">
                  <c:v>2.0169900000000001E-2</c:v>
                </c:pt>
                <c:pt idx="3143">
                  <c:v>2.3673E-2</c:v>
                </c:pt>
                <c:pt idx="3144">
                  <c:v>2.7189999999999999E-2</c:v>
                </c:pt>
                <c:pt idx="3145">
                  <c:v>3.0718100000000002E-2</c:v>
                </c:pt>
                <c:pt idx="3146">
                  <c:v>3.42545E-2</c:v>
                </c:pt>
                <c:pt idx="3147">
                  <c:v>3.7797200000000003E-2</c:v>
                </c:pt>
                <c:pt idx="3148">
                  <c:v>4.1345E-2</c:v>
                </c:pt>
                <c:pt idx="3149">
                  <c:v>4.4895999999999998E-2</c:v>
                </c:pt>
                <c:pt idx="3150">
                  <c:v>4.8447499999999998E-2</c:v>
                </c:pt>
                <c:pt idx="3151">
                  <c:v>5.1996899999999999E-2</c:v>
                </c:pt>
                <c:pt idx="3152">
                  <c:v>5.5542300000000003E-2</c:v>
                </c:pt>
                <c:pt idx="3153">
                  <c:v>5.9080500000000001E-2</c:v>
                </c:pt>
                <c:pt idx="3154">
                  <c:v>6.2607200000000002E-2</c:v>
                </c:pt>
                <c:pt idx="3155">
                  <c:v>6.6118200000000002E-2</c:v>
                </c:pt>
                <c:pt idx="3156">
                  <c:v>6.9611099999999995E-2</c:v>
                </c:pt>
                <c:pt idx="3157">
                  <c:v>7.3084099999999999E-2</c:v>
                </c:pt>
                <c:pt idx="3158">
                  <c:v>7.6535199999999998E-2</c:v>
                </c:pt>
                <c:pt idx="3159">
                  <c:v>7.99623E-2</c:v>
                </c:pt>
                <c:pt idx="3160">
                  <c:v>8.3363000000000007E-2</c:v>
                </c:pt>
                <c:pt idx="3161">
                  <c:v>8.6734199999999997E-2</c:v>
                </c:pt>
                <c:pt idx="3162">
                  <c:v>9.0073799999999996E-2</c:v>
                </c:pt>
                <c:pt idx="3163">
                  <c:v>9.3380199999999997E-2</c:v>
                </c:pt>
                <c:pt idx="3164">
                  <c:v>9.6651000000000001E-2</c:v>
                </c:pt>
                <c:pt idx="3165">
                  <c:v>9.9883299999999994E-2</c:v>
                </c:pt>
                <c:pt idx="3166">
                  <c:v>0.103075</c:v>
                </c:pt>
                <c:pt idx="3167">
                  <c:v>0.106224</c:v>
                </c:pt>
                <c:pt idx="3168">
                  <c:v>0.10933</c:v>
                </c:pt>
                <c:pt idx="3169">
                  <c:v>0.112391</c:v>
                </c:pt>
                <c:pt idx="3170">
                  <c:v>0.11540400000000001</c:v>
                </c:pt>
                <c:pt idx="3171">
                  <c:v>0.118367</c:v>
                </c:pt>
                <c:pt idx="3172">
                  <c:v>0.121279</c:v>
                </c:pt>
                <c:pt idx="3173">
                  <c:v>0.124137</c:v>
                </c:pt>
                <c:pt idx="3174">
                  <c:v>0.126939</c:v>
                </c:pt>
                <c:pt idx="3175">
                  <c:v>0.12968299999999999</c:v>
                </c:pt>
                <c:pt idx="3176">
                  <c:v>0.13236700000000001</c:v>
                </c:pt>
                <c:pt idx="3177">
                  <c:v>0.13499</c:v>
                </c:pt>
                <c:pt idx="3178">
                  <c:v>0.137549</c:v>
                </c:pt>
                <c:pt idx="3179">
                  <c:v>0.140043</c:v>
                </c:pt>
                <c:pt idx="3180">
                  <c:v>0.14247000000000001</c:v>
                </c:pt>
                <c:pt idx="3181">
                  <c:v>0.14482900000000001</c:v>
                </c:pt>
                <c:pt idx="3182">
                  <c:v>0.14712</c:v>
                </c:pt>
                <c:pt idx="3183">
                  <c:v>0.149339</c:v>
                </c:pt>
                <c:pt idx="3184">
                  <c:v>0.15148400000000001</c:v>
                </c:pt>
                <c:pt idx="3185">
                  <c:v>0.153553</c:v>
                </c:pt>
                <c:pt idx="3186">
                  <c:v>0.15554699999999999</c:v>
                </c:pt>
                <c:pt idx="3187">
                  <c:v>0.15746399999999999</c:v>
                </c:pt>
                <c:pt idx="3188">
                  <c:v>0.159303</c:v>
                </c:pt>
                <c:pt idx="3189">
                  <c:v>0.16106100000000001</c:v>
                </c:pt>
                <c:pt idx="3190">
                  <c:v>0.16273599999999999</c:v>
                </c:pt>
                <c:pt idx="3191">
                  <c:v>0.164327</c:v>
                </c:pt>
                <c:pt idx="3192">
                  <c:v>0.16583500000000001</c:v>
                </c:pt>
                <c:pt idx="3193">
                  <c:v>0.16725899999999999</c:v>
                </c:pt>
                <c:pt idx="3194">
                  <c:v>0.1686</c:v>
                </c:pt>
                <c:pt idx="3195">
                  <c:v>0.16985700000000001</c:v>
                </c:pt>
                <c:pt idx="3196">
                  <c:v>0.17102700000000001</c:v>
                </c:pt>
                <c:pt idx="3197">
                  <c:v>0.17211099999999999</c:v>
                </c:pt>
                <c:pt idx="3198">
                  <c:v>0.17310600000000001</c:v>
                </c:pt>
                <c:pt idx="3199">
                  <c:v>0.174012</c:v>
                </c:pt>
                <c:pt idx="3200">
                  <c:v>0.17482800000000001</c:v>
                </c:pt>
                <c:pt idx="3201">
                  <c:v>0.17555299999999999</c:v>
                </c:pt>
                <c:pt idx="3202">
                  <c:v>0.17618900000000001</c:v>
                </c:pt>
                <c:pt idx="3203">
                  <c:v>0.176736</c:v>
                </c:pt>
                <c:pt idx="3204">
                  <c:v>0.17719699999999999</c:v>
                </c:pt>
                <c:pt idx="3205">
                  <c:v>0.17757000000000001</c:v>
                </c:pt>
                <c:pt idx="3206">
                  <c:v>0.17785599999999999</c:v>
                </c:pt>
                <c:pt idx="3207">
                  <c:v>0.17805599999999999</c:v>
                </c:pt>
                <c:pt idx="3208">
                  <c:v>0.17816799999999999</c:v>
                </c:pt>
                <c:pt idx="3209">
                  <c:v>0.17819099999999999</c:v>
                </c:pt>
                <c:pt idx="3210">
                  <c:v>0.17812700000000001</c:v>
                </c:pt>
                <c:pt idx="3211">
                  <c:v>0.177976</c:v>
                </c:pt>
                <c:pt idx="3212">
                  <c:v>0.17774000000000001</c:v>
                </c:pt>
                <c:pt idx="3213">
                  <c:v>0.17741599999999999</c:v>
                </c:pt>
                <c:pt idx="3214">
                  <c:v>0.177007</c:v>
                </c:pt>
                <c:pt idx="3215">
                  <c:v>0.176512</c:v>
                </c:pt>
                <c:pt idx="3216">
                  <c:v>0.17593</c:v>
                </c:pt>
                <c:pt idx="3217">
                  <c:v>0.175263</c:v>
                </c:pt>
                <c:pt idx="3218">
                  <c:v>0.17451</c:v>
                </c:pt>
                <c:pt idx="3219">
                  <c:v>0.173674</c:v>
                </c:pt>
                <c:pt idx="3220">
                  <c:v>0.17275399999999999</c:v>
                </c:pt>
                <c:pt idx="3221">
                  <c:v>0.17175299999999999</c:v>
                </c:pt>
                <c:pt idx="3222">
                  <c:v>0.17067099999999999</c:v>
                </c:pt>
                <c:pt idx="3223">
                  <c:v>0.16950899999999999</c:v>
                </c:pt>
                <c:pt idx="3224">
                  <c:v>0.168269</c:v>
                </c:pt>
                <c:pt idx="3225">
                  <c:v>0.16695299999999999</c:v>
                </c:pt>
                <c:pt idx="3226">
                  <c:v>0.16556299999999999</c:v>
                </c:pt>
                <c:pt idx="3227">
                  <c:v>0.1641</c:v>
                </c:pt>
                <c:pt idx="3228">
                  <c:v>0.16256300000000001</c:v>
                </c:pt>
                <c:pt idx="3229">
                  <c:v>0.16095200000000001</c:v>
                </c:pt>
                <c:pt idx="3230">
                  <c:v>0.15926999999999999</c:v>
                </c:pt>
                <c:pt idx="3231">
                  <c:v>0.15751699999999999</c:v>
                </c:pt>
                <c:pt idx="3232">
                  <c:v>0.155697</c:v>
                </c:pt>
                <c:pt idx="3233">
                  <c:v>0.15381300000000001</c:v>
                </c:pt>
                <c:pt idx="3234">
                  <c:v>0.151867</c:v>
                </c:pt>
                <c:pt idx="3235">
                  <c:v>0.14985999999999999</c:v>
                </c:pt>
                <c:pt idx="3236">
                  <c:v>0.14779300000000001</c:v>
                </c:pt>
                <c:pt idx="3237">
                  <c:v>0.14566799999999999</c:v>
                </c:pt>
                <c:pt idx="3238">
                  <c:v>0.143487</c:v>
                </c:pt>
                <c:pt idx="3239">
                  <c:v>0.14124999999999999</c:v>
                </c:pt>
                <c:pt idx="3240">
                  <c:v>0.138958</c:v>
                </c:pt>
                <c:pt idx="3241">
                  <c:v>0.13661300000000001</c:v>
                </c:pt>
                <c:pt idx="3242">
                  <c:v>0.134216</c:v>
                </c:pt>
                <c:pt idx="3243">
                  <c:v>0.131769</c:v>
                </c:pt>
                <c:pt idx="3244">
                  <c:v>0.129276</c:v>
                </c:pt>
                <c:pt idx="3245">
                  <c:v>0.12673999999999999</c:v>
                </c:pt>
                <c:pt idx="3246">
                  <c:v>0.124164</c:v>
                </c:pt>
                <c:pt idx="3247">
                  <c:v>0.12155199999999999</c:v>
                </c:pt>
                <c:pt idx="3248">
                  <c:v>0.118907</c:v>
                </c:pt>
                <c:pt idx="3249">
                  <c:v>0.116231</c:v>
                </c:pt>
                <c:pt idx="3250">
                  <c:v>0.113523</c:v>
                </c:pt>
                <c:pt idx="3251">
                  <c:v>0.110787</c:v>
                </c:pt>
                <c:pt idx="3252">
                  <c:v>0.10802200000000001</c:v>
                </c:pt>
                <c:pt idx="3253">
                  <c:v>0.10523299999999999</c:v>
                </c:pt>
                <c:pt idx="3254">
                  <c:v>0.102423</c:v>
                </c:pt>
                <c:pt idx="3255">
                  <c:v>9.9593299999999996E-2</c:v>
                </c:pt>
                <c:pt idx="3256">
                  <c:v>9.6747799999999995E-2</c:v>
                </c:pt>
                <c:pt idx="3257">
                  <c:v>9.3887799999999993E-2</c:v>
                </c:pt>
                <c:pt idx="3258">
                  <c:v>9.1015299999999993E-2</c:v>
                </c:pt>
                <c:pt idx="3259">
                  <c:v>8.8132600000000005E-2</c:v>
                </c:pt>
                <c:pt idx="3260">
                  <c:v>8.5242499999999999E-2</c:v>
                </c:pt>
                <c:pt idx="3261">
                  <c:v>8.2348699999999997E-2</c:v>
                </c:pt>
                <c:pt idx="3262">
                  <c:v>7.9454399999999994E-2</c:v>
                </c:pt>
                <c:pt idx="3263">
                  <c:v>7.6562199999999997E-2</c:v>
                </c:pt>
                <c:pt idx="3264">
                  <c:v>7.3674400000000001E-2</c:v>
                </c:pt>
                <c:pt idx="3265">
                  <c:v>7.0793499999999995E-2</c:v>
                </c:pt>
                <c:pt idx="3266">
                  <c:v>6.7921899999999993E-2</c:v>
                </c:pt>
                <c:pt idx="3267">
                  <c:v>6.5061900000000006E-2</c:v>
                </c:pt>
                <c:pt idx="3268">
                  <c:v>6.2214699999999998E-2</c:v>
                </c:pt>
                <c:pt idx="3269">
                  <c:v>5.93821E-2</c:v>
                </c:pt>
                <c:pt idx="3270">
                  <c:v>5.6565900000000002E-2</c:v>
                </c:pt>
                <c:pt idx="3271">
                  <c:v>5.3768000000000003E-2</c:v>
                </c:pt>
                <c:pt idx="3272">
                  <c:v>5.0990399999999998E-2</c:v>
                </c:pt>
                <c:pt idx="3273">
                  <c:v>4.8236399999999999E-2</c:v>
                </c:pt>
                <c:pt idx="3274">
                  <c:v>4.5508800000000002E-2</c:v>
                </c:pt>
                <c:pt idx="3275">
                  <c:v>4.2809399999999997E-2</c:v>
                </c:pt>
                <c:pt idx="3276">
                  <c:v>4.0139899999999999E-2</c:v>
                </c:pt>
                <c:pt idx="3277">
                  <c:v>3.7504099999999999E-2</c:v>
                </c:pt>
                <c:pt idx="3278">
                  <c:v>3.4906100000000002E-2</c:v>
                </c:pt>
                <c:pt idx="3279">
                  <c:v>3.2348700000000001E-2</c:v>
                </c:pt>
                <c:pt idx="3280">
                  <c:v>2.9834900000000001E-2</c:v>
                </c:pt>
                <c:pt idx="3281">
                  <c:v>2.7367099999999998E-2</c:v>
                </c:pt>
                <c:pt idx="3282">
                  <c:v>2.4945599999999998E-2</c:v>
                </c:pt>
                <c:pt idx="3283">
                  <c:v>2.2569499999999999E-2</c:v>
                </c:pt>
                <c:pt idx="3284">
                  <c:v>2.02408E-2</c:v>
                </c:pt>
                <c:pt idx="3285">
                  <c:v>1.79629E-2</c:v>
                </c:pt>
                <c:pt idx="3286">
                  <c:v>1.5739E-2</c:v>
                </c:pt>
                <c:pt idx="3287">
                  <c:v>1.3571099999999999E-2</c:v>
                </c:pt>
                <c:pt idx="3288">
                  <c:v>1.14614E-2</c:v>
                </c:pt>
                <c:pt idx="3289" formatCode="0.00E+00">
                  <c:v>9.4121799999999992E-3</c:v>
                </c:pt>
                <c:pt idx="3290" formatCode="0.00E+00">
                  <c:v>7.4261500000000003E-3</c:v>
                </c:pt>
                <c:pt idx="3291" formatCode="0.00E+00">
                  <c:v>5.5055800000000004E-3</c:v>
                </c:pt>
                <c:pt idx="3292" formatCode="0.00E+00">
                  <c:v>3.65263E-3</c:v>
                </c:pt>
                <c:pt idx="3293" formatCode="0.00E+00">
                  <c:v>1.86937E-3</c:v>
                </c:pt>
                <c:pt idx="3294" formatCode="0.00E+00">
                  <c:v>1.5767099999999999E-4</c:v>
                </c:pt>
                <c:pt idx="3295" formatCode="0.00E+00">
                  <c:v>-1.48117E-3</c:v>
                </c:pt>
                <c:pt idx="3296" formatCode="0.00E+00">
                  <c:v>-3.04646E-3</c:v>
                </c:pt>
                <c:pt idx="3297" formatCode="0.00E+00">
                  <c:v>-4.5372600000000004E-3</c:v>
                </c:pt>
                <c:pt idx="3298" formatCode="0.00E+00">
                  <c:v>-5.9522100000000003E-3</c:v>
                </c:pt>
                <c:pt idx="3299" formatCode="0.00E+00">
                  <c:v>-7.2899200000000001E-3</c:v>
                </c:pt>
                <c:pt idx="3300" formatCode="0.00E+00">
                  <c:v>-8.5488999999999999E-3</c:v>
                </c:pt>
                <c:pt idx="3301" formatCode="0.00E+00">
                  <c:v>-9.7277200000000005E-3</c:v>
                </c:pt>
                <c:pt idx="3302">
                  <c:v>-1.0825E-2</c:v>
                </c:pt>
                <c:pt idx="3303">
                  <c:v>-1.18391E-2</c:v>
                </c:pt>
                <c:pt idx="3304">
                  <c:v>-1.2768699999999999E-2</c:v>
                </c:pt>
                <c:pt idx="3305">
                  <c:v>-1.3613E-2</c:v>
                </c:pt>
                <c:pt idx="3306">
                  <c:v>-1.4371999999999999E-2</c:v>
                </c:pt>
                <c:pt idx="3307">
                  <c:v>-1.50457E-2</c:v>
                </c:pt>
                <c:pt idx="3308">
                  <c:v>-1.5633999999999999E-2</c:v>
                </c:pt>
                <c:pt idx="3309">
                  <c:v>-1.6136000000000001E-2</c:v>
                </c:pt>
                <c:pt idx="3310">
                  <c:v>-1.6551E-2</c:v>
                </c:pt>
                <c:pt idx="3311">
                  <c:v>-1.6878299999999999E-2</c:v>
                </c:pt>
                <c:pt idx="3312">
                  <c:v>-1.7116699999999999E-2</c:v>
                </c:pt>
                <c:pt idx="3313">
                  <c:v>-1.72649E-2</c:v>
                </c:pt>
                <c:pt idx="3314">
                  <c:v>-1.7321900000000001E-2</c:v>
                </c:pt>
                <c:pt idx="3315">
                  <c:v>-1.7286699999999999E-2</c:v>
                </c:pt>
                <c:pt idx="3316">
                  <c:v>-1.7158900000000001E-2</c:v>
                </c:pt>
                <c:pt idx="3317">
                  <c:v>-1.6938399999999999E-2</c:v>
                </c:pt>
                <c:pt idx="3318">
                  <c:v>-1.6625500000000001E-2</c:v>
                </c:pt>
                <c:pt idx="3319">
                  <c:v>-1.6219999999999998E-2</c:v>
                </c:pt>
                <c:pt idx="3320">
                  <c:v>-1.5721200000000001E-2</c:v>
                </c:pt>
                <c:pt idx="3321">
                  <c:v>-1.5128300000000001E-2</c:v>
                </c:pt>
                <c:pt idx="3322">
                  <c:v>-1.4441499999999999E-2</c:v>
                </c:pt>
                <c:pt idx="3323">
                  <c:v>-1.3662799999999999E-2</c:v>
                </c:pt>
                <c:pt idx="3324">
                  <c:v>-1.2794399999999999E-2</c:v>
                </c:pt>
                <c:pt idx="3325">
                  <c:v>-1.18376E-2</c:v>
                </c:pt>
                <c:pt idx="3326">
                  <c:v>-1.07931E-2</c:v>
                </c:pt>
                <c:pt idx="3327" formatCode="0.00E+00">
                  <c:v>-9.6615599999999996E-3</c:v>
                </c:pt>
                <c:pt idx="3328" formatCode="0.00E+00">
                  <c:v>-8.4437599999999998E-3</c:v>
                </c:pt>
                <c:pt idx="3329" formatCode="0.00E+00">
                  <c:v>-7.1398599999999996E-3</c:v>
                </c:pt>
                <c:pt idx="3330" formatCode="0.00E+00">
                  <c:v>-5.7499600000000001E-3</c:v>
                </c:pt>
                <c:pt idx="3331" formatCode="0.00E+00">
                  <c:v>-4.2752099999999998E-3</c:v>
                </c:pt>
                <c:pt idx="3332" formatCode="0.00E+00">
                  <c:v>-2.7177099999999999E-3</c:v>
                </c:pt>
                <c:pt idx="3333" formatCode="0.00E+00">
                  <c:v>-1.07913E-3</c:v>
                </c:pt>
                <c:pt idx="3334" formatCode="0.00E+00">
                  <c:v>6.3979800000000002E-4</c:v>
                </c:pt>
                <c:pt idx="3335" formatCode="0.00E+00">
                  <c:v>2.4388299999999999E-3</c:v>
                </c:pt>
                <c:pt idx="3336" formatCode="0.00E+00">
                  <c:v>4.3175100000000001E-3</c:v>
                </c:pt>
                <c:pt idx="3337" formatCode="0.00E+00">
                  <c:v>6.27431E-3</c:v>
                </c:pt>
                <c:pt idx="3338" formatCode="0.00E+00">
                  <c:v>8.3070499999999999E-3</c:v>
                </c:pt>
                <c:pt idx="3339">
                  <c:v>1.04143E-2</c:v>
                </c:pt>
                <c:pt idx="3340">
                  <c:v>1.2594299999999999E-2</c:v>
                </c:pt>
                <c:pt idx="3341">
                  <c:v>1.48437E-2</c:v>
                </c:pt>
                <c:pt idx="3342">
                  <c:v>1.7158900000000001E-2</c:v>
                </c:pt>
                <c:pt idx="3343">
                  <c:v>1.9537200000000001E-2</c:v>
                </c:pt>
                <c:pt idx="3344">
                  <c:v>2.1976900000000001E-2</c:v>
                </c:pt>
                <c:pt idx="3345">
                  <c:v>2.44757E-2</c:v>
                </c:pt>
                <c:pt idx="3346">
                  <c:v>2.7030700000000001E-2</c:v>
                </c:pt>
                <c:pt idx="3347">
                  <c:v>2.96388E-2</c:v>
                </c:pt>
                <c:pt idx="3348">
                  <c:v>3.2296600000000002E-2</c:v>
                </c:pt>
                <c:pt idx="3349">
                  <c:v>3.50023E-2</c:v>
                </c:pt>
                <c:pt idx="3350">
                  <c:v>3.7754700000000002E-2</c:v>
                </c:pt>
                <c:pt idx="3351">
                  <c:v>4.0552499999999998E-2</c:v>
                </c:pt>
                <c:pt idx="3352">
                  <c:v>4.3393000000000001E-2</c:v>
                </c:pt>
                <c:pt idx="3353">
                  <c:v>4.6273799999999997E-2</c:v>
                </c:pt>
                <c:pt idx="3354">
                  <c:v>4.9192399999999997E-2</c:v>
                </c:pt>
                <c:pt idx="3355">
                  <c:v>5.2146100000000001E-2</c:v>
                </c:pt>
                <c:pt idx="3356">
                  <c:v>5.5132100000000003E-2</c:v>
                </c:pt>
                <c:pt idx="3357">
                  <c:v>5.8147999999999998E-2</c:v>
                </c:pt>
                <c:pt idx="3358">
                  <c:v>6.1190500000000002E-2</c:v>
                </c:pt>
                <c:pt idx="3359">
                  <c:v>6.4256099999999997E-2</c:v>
                </c:pt>
                <c:pt idx="3360">
                  <c:v>6.7341499999999999E-2</c:v>
                </c:pt>
                <c:pt idx="3361">
                  <c:v>7.0443099999999995E-2</c:v>
                </c:pt>
                <c:pt idx="3362">
                  <c:v>7.3556899999999995E-2</c:v>
                </c:pt>
                <c:pt idx="3363">
                  <c:v>7.6679600000000001E-2</c:v>
                </c:pt>
                <c:pt idx="3364">
                  <c:v>7.9808900000000002E-2</c:v>
                </c:pt>
                <c:pt idx="3365">
                  <c:v>8.2941699999999993E-2</c:v>
                </c:pt>
                <c:pt idx="3366">
                  <c:v>8.6074600000000001E-2</c:v>
                </c:pt>
                <c:pt idx="3367">
                  <c:v>8.92043E-2</c:v>
                </c:pt>
                <c:pt idx="3368">
                  <c:v>9.2327900000000004E-2</c:v>
                </c:pt>
                <c:pt idx="3369">
                  <c:v>9.5442799999999994E-2</c:v>
                </c:pt>
                <c:pt idx="3370">
                  <c:v>9.8545900000000006E-2</c:v>
                </c:pt>
                <c:pt idx="3371">
                  <c:v>0.101633</c:v>
                </c:pt>
                <c:pt idx="3372">
                  <c:v>0.104701</c:v>
                </c:pt>
                <c:pt idx="3373">
                  <c:v>0.10774599999999999</c:v>
                </c:pt>
                <c:pt idx="3374">
                  <c:v>0.110766</c:v>
                </c:pt>
                <c:pt idx="3375">
                  <c:v>0.113758</c:v>
                </c:pt>
                <c:pt idx="3376">
                  <c:v>0.116718</c:v>
                </c:pt>
                <c:pt idx="3377">
                  <c:v>0.119642</c:v>
                </c:pt>
                <c:pt idx="3378">
                  <c:v>0.122526</c:v>
                </c:pt>
                <c:pt idx="3379">
                  <c:v>0.12536900000000001</c:v>
                </c:pt>
                <c:pt idx="3380">
                  <c:v>0.12816900000000001</c:v>
                </c:pt>
                <c:pt idx="3381">
                  <c:v>0.13092599999999999</c:v>
                </c:pt>
                <c:pt idx="3382">
                  <c:v>0.133636</c:v>
                </c:pt>
                <c:pt idx="3383">
                  <c:v>0.136295</c:v>
                </c:pt>
                <c:pt idx="3384">
                  <c:v>0.138901</c:v>
                </c:pt>
                <c:pt idx="3385">
                  <c:v>0.14145099999999999</c:v>
                </c:pt>
                <c:pt idx="3386">
                  <c:v>0.14394100000000001</c:v>
                </c:pt>
                <c:pt idx="3387">
                  <c:v>0.146369</c:v>
                </c:pt>
                <c:pt idx="3388">
                  <c:v>0.148732</c:v>
                </c:pt>
                <c:pt idx="3389">
                  <c:v>0.151029</c:v>
                </c:pt>
                <c:pt idx="3390">
                  <c:v>0.15326000000000001</c:v>
                </c:pt>
                <c:pt idx="3391">
                  <c:v>0.15542300000000001</c:v>
                </c:pt>
                <c:pt idx="3392">
                  <c:v>0.15751699999999999</c:v>
                </c:pt>
                <c:pt idx="3393">
                  <c:v>0.15954099999999999</c:v>
                </c:pt>
                <c:pt idx="3394">
                  <c:v>0.161493</c:v>
                </c:pt>
                <c:pt idx="3395">
                  <c:v>0.16337099999999999</c:v>
                </c:pt>
                <c:pt idx="3396">
                  <c:v>0.16517399999999999</c:v>
                </c:pt>
                <c:pt idx="3397">
                  <c:v>0.16689999999999999</c:v>
                </c:pt>
                <c:pt idx="3398">
                  <c:v>0.168546</c:v>
                </c:pt>
                <c:pt idx="3399">
                  <c:v>0.17011299999999999</c:v>
                </c:pt>
                <c:pt idx="3400">
                  <c:v>0.1716</c:v>
                </c:pt>
                <c:pt idx="3401">
                  <c:v>0.17300299999999999</c:v>
                </c:pt>
                <c:pt idx="3402">
                  <c:v>0.17432400000000001</c:v>
                </c:pt>
                <c:pt idx="3403">
                  <c:v>0.17555999999999999</c:v>
                </c:pt>
                <c:pt idx="3404">
                  <c:v>0.17671200000000001</c:v>
                </c:pt>
                <c:pt idx="3405">
                  <c:v>0.17777799999999999</c:v>
                </c:pt>
                <c:pt idx="3406">
                  <c:v>0.178757</c:v>
                </c:pt>
                <c:pt idx="3407">
                  <c:v>0.179649</c:v>
                </c:pt>
                <c:pt idx="3408">
                  <c:v>0.180454</c:v>
                </c:pt>
                <c:pt idx="3409">
                  <c:v>0.181171</c:v>
                </c:pt>
                <c:pt idx="3410">
                  <c:v>0.18179999999999999</c:v>
                </c:pt>
                <c:pt idx="3411">
                  <c:v>0.18234300000000001</c:v>
                </c:pt>
                <c:pt idx="3412">
                  <c:v>0.18279899999999999</c:v>
                </c:pt>
                <c:pt idx="3413">
                  <c:v>0.183168</c:v>
                </c:pt>
                <c:pt idx="3414">
                  <c:v>0.183452</c:v>
                </c:pt>
                <c:pt idx="3415">
                  <c:v>0.18365000000000001</c:v>
                </c:pt>
                <c:pt idx="3416">
                  <c:v>0.18376300000000001</c:v>
                </c:pt>
                <c:pt idx="3417">
                  <c:v>0.18379200000000001</c:v>
                </c:pt>
                <c:pt idx="3418">
                  <c:v>0.18373800000000001</c:v>
                </c:pt>
                <c:pt idx="3419">
                  <c:v>0.18360299999999999</c:v>
                </c:pt>
                <c:pt idx="3420">
                  <c:v>0.183388</c:v>
                </c:pt>
                <c:pt idx="3421">
                  <c:v>0.18309600000000001</c:v>
                </c:pt>
                <c:pt idx="3422">
                  <c:v>0.182728</c:v>
                </c:pt>
                <c:pt idx="3423">
                  <c:v>0.182285</c:v>
                </c:pt>
                <c:pt idx="3424">
                  <c:v>0.18176899999999999</c:v>
                </c:pt>
                <c:pt idx="3425">
                  <c:v>0.18118000000000001</c:v>
                </c:pt>
                <c:pt idx="3426">
                  <c:v>0.18051800000000001</c:v>
                </c:pt>
                <c:pt idx="3427">
                  <c:v>0.179786</c:v>
                </c:pt>
                <c:pt idx="3428">
                  <c:v>0.17898500000000001</c:v>
                </c:pt>
                <c:pt idx="3429">
                  <c:v>0.178116</c:v>
                </c:pt>
                <c:pt idx="3430">
                  <c:v>0.177179</c:v>
                </c:pt>
                <c:pt idx="3431">
                  <c:v>0.176178</c:v>
                </c:pt>
                <c:pt idx="3432">
                  <c:v>0.17511399999999999</c:v>
                </c:pt>
                <c:pt idx="3433">
                  <c:v>0.173989</c:v>
                </c:pt>
                <c:pt idx="3434">
                  <c:v>0.17280699999999999</c:v>
                </c:pt>
                <c:pt idx="3435">
                  <c:v>0.171571</c:v>
                </c:pt>
                <c:pt idx="3436">
                  <c:v>0.17028199999999999</c:v>
                </c:pt>
                <c:pt idx="3437">
                  <c:v>0.16894100000000001</c:v>
                </c:pt>
                <c:pt idx="3438">
                  <c:v>0.16755100000000001</c:v>
                </c:pt>
                <c:pt idx="3439">
                  <c:v>0.16611400000000001</c:v>
                </c:pt>
                <c:pt idx="3440">
                  <c:v>0.164631</c:v>
                </c:pt>
                <c:pt idx="3441">
                  <c:v>0.163103</c:v>
                </c:pt>
                <c:pt idx="3442">
                  <c:v>0.16153200000000001</c:v>
                </c:pt>
                <c:pt idx="3443">
                  <c:v>0.15992200000000001</c:v>
                </c:pt>
                <c:pt idx="3444">
                  <c:v>0.158275</c:v>
                </c:pt>
                <c:pt idx="3445">
                  <c:v>0.15659400000000001</c:v>
                </c:pt>
                <c:pt idx="3446">
                  <c:v>0.15487899999999999</c:v>
                </c:pt>
                <c:pt idx="3447">
                  <c:v>0.15313499999999999</c:v>
                </c:pt>
                <c:pt idx="3448">
                  <c:v>0.151362</c:v>
                </c:pt>
                <c:pt idx="3449">
                  <c:v>0.149564</c:v>
                </c:pt>
                <c:pt idx="3450">
                  <c:v>0.14774200000000001</c:v>
                </c:pt>
                <c:pt idx="3451">
                  <c:v>0.145897</c:v>
                </c:pt>
                <c:pt idx="3452">
                  <c:v>0.14403199999999999</c:v>
                </c:pt>
                <c:pt idx="3453">
                  <c:v>0.14215</c:v>
                </c:pt>
                <c:pt idx="3454">
                  <c:v>0.14025099999999999</c:v>
                </c:pt>
                <c:pt idx="3455">
                  <c:v>0.13833799999999999</c:v>
                </c:pt>
                <c:pt idx="3456">
                  <c:v>0.13641300000000001</c:v>
                </c:pt>
                <c:pt idx="3457">
                  <c:v>0.13447700000000001</c:v>
                </c:pt>
                <c:pt idx="3458">
                  <c:v>0.13253200000000001</c:v>
                </c:pt>
                <c:pt idx="3459">
                  <c:v>0.130577</c:v>
                </c:pt>
                <c:pt idx="3460">
                  <c:v>0.12861600000000001</c:v>
                </c:pt>
                <c:pt idx="3461">
                  <c:v>0.12665000000000001</c:v>
                </c:pt>
                <c:pt idx="3462">
                  <c:v>0.124682</c:v>
                </c:pt>
                <c:pt idx="3463">
                  <c:v>0.122713</c:v>
                </c:pt>
                <c:pt idx="3464">
                  <c:v>0.120744</c:v>
                </c:pt>
                <c:pt idx="3465">
                  <c:v>0.11877600000000001</c:v>
                </c:pt>
                <c:pt idx="3466">
                  <c:v>0.11681</c:v>
                </c:pt>
                <c:pt idx="3467">
                  <c:v>0.114847</c:v>
                </c:pt>
                <c:pt idx="3468">
                  <c:v>0.11289100000000001</c:v>
                </c:pt>
                <c:pt idx="3469">
                  <c:v>0.110942</c:v>
                </c:pt>
                <c:pt idx="3470">
                  <c:v>0.109001</c:v>
                </c:pt>
                <c:pt idx="3471">
                  <c:v>0.10707</c:v>
                </c:pt>
                <c:pt idx="3472">
                  <c:v>0.105153</c:v>
                </c:pt>
                <c:pt idx="3473">
                  <c:v>0.10324999999999999</c:v>
                </c:pt>
                <c:pt idx="3474">
                  <c:v>0.101364</c:v>
                </c:pt>
                <c:pt idx="3475">
                  <c:v>9.94945E-2</c:v>
                </c:pt>
                <c:pt idx="3476">
                  <c:v>9.7642300000000001E-2</c:v>
                </c:pt>
                <c:pt idx="3477">
                  <c:v>9.58093E-2</c:v>
                </c:pt>
                <c:pt idx="3478">
                  <c:v>9.3997300000000006E-2</c:v>
                </c:pt>
                <c:pt idx="3479">
                  <c:v>9.2207200000000003E-2</c:v>
                </c:pt>
                <c:pt idx="3480">
                  <c:v>9.0440599999999996E-2</c:v>
                </c:pt>
                <c:pt idx="3481">
                  <c:v>8.8700500000000002E-2</c:v>
                </c:pt>
                <c:pt idx="3482">
                  <c:v>8.6989899999999995E-2</c:v>
                </c:pt>
                <c:pt idx="3483">
                  <c:v>8.5310399999999995E-2</c:v>
                </c:pt>
                <c:pt idx="3484">
                  <c:v>8.3662E-2</c:v>
                </c:pt>
                <c:pt idx="3485">
                  <c:v>8.2043699999999997E-2</c:v>
                </c:pt>
                <c:pt idx="3486">
                  <c:v>8.0454899999999996E-2</c:v>
                </c:pt>
                <c:pt idx="3487">
                  <c:v>7.8895599999999996E-2</c:v>
                </c:pt>
                <c:pt idx="3488">
                  <c:v>7.7365600000000007E-2</c:v>
                </c:pt>
                <c:pt idx="3489">
                  <c:v>7.5864799999999996E-2</c:v>
                </c:pt>
                <c:pt idx="3490">
                  <c:v>7.4393100000000004E-2</c:v>
                </c:pt>
                <c:pt idx="3491">
                  <c:v>7.2951500000000002E-2</c:v>
                </c:pt>
                <c:pt idx="3492">
                  <c:v>7.1540199999999998E-2</c:v>
                </c:pt>
                <c:pt idx="3493">
                  <c:v>7.0158399999999996E-2</c:v>
                </c:pt>
                <c:pt idx="3494">
                  <c:v>6.8805500000000006E-2</c:v>
                </c:pt>
                <c:pt idx="3495">
                  <c:v>6.7481600000000003E-2</c:v>
                </c:pt>
                <c:pt idx="3496">
                  <c:v>6.6187099999999999E-2</c:v>
                </c:pt>
                <c:pt idx="3497">
                  <c:v>6.4922199999999999E-2</c:v>
                </c:pt>
                <c:pt idx="3498">
                  <c:v>6.3687499999999994E-2</c:v>
                </c:pt>
                <c:pt idx="3499">
                  <c:v>6.2483799999999999E-2</c:v>
                </c:pt>
                <c:pt idx="3500">
                  <c:v>6.13111E-2</c:v>
                </c:pt>
                <c:pt idx="3501">
                  <c:v>6.0168399999999997E-2</c:v>
                </c:pt>
                <c:pt idx="3502">
                  <c:v>5.9054500000000003E-2</c:v>
                </c:pt>
                <c:pt idx="3503">
                  <c:v>5.7967999999999999E-2</c:v>
                </c:pt>
                <c:pt idx="3504">
                  <c:v>5.6907800000000001E-2</c:v>
                </c:pt>
                <c:pt idx="3505">
                  <c:v>5.5873800000000001E-2</c:v>
                </c:pt>
                <c:pt idx="3506">
                  <c:v>5.4867300000000001E-2</c:v>
                </c:pt>
                <c:pt idx="3507">
                  <c:v>5.3890300000000002E-2</c:v>
                </c:pt>
                <c:pt idx="3508">
                  <c:v>5.2943400000000002E-2</c:v>
                </c:pt>
                <c:pt idx="3509">
                  <c:v>5.20247E-2</c:v>
                </c:pt>
                <c:pt idx="3510">
                  <c:v>5.1132700000000003E-2</c:v>
                </c:pt>
                <c:pt idx="3511">
                  <c:v>5.0267600000000003E-2</c:v>
                </c:pt>
                <c:pt idx="3512">
                  <c:v>4.94292E-2</c:v>
                </c:pt>
                <c:pt idx="3513">
                  <c:v>4.8615699999999998E-2</c:v>
                </c:pt>
                <c:pt idx="3514">
                  <c:v>4.7825300000000001E-2</c:v>
                </c:pt>
                <c:pt idx="3515">
                  <c:v>4.70572E-2</c:v>
                </c:pt>
                <c:pt idx="3516">
                  <c:v>4.6310400000000002E-2</c:v>
                </c:pt>
                <c:pt idx="3517">
                  <c:v>4.5583699999999998E-2</c:v>
                </c:pt>
                <c:pt idx="3518">
                  <c:v>4.4876199999999998E-2</c:v>
                </c:pt>
                <c:pt idx="3519">
                  <c:v>4.41871E-2</c:v>
                </c:pt>
                <c:pt idx="3520">
                  <c:v>4.3516300000000001E-2</c:v>
                </c:pt>
                <c:pt idx="3521">
                  <c:v>4.28633E-2</c:v>
                </c:pt>
                <c:pt idx="3522">
                  <c:v>4.2226699999999999E-2</c:v>
                </c:pt>
                <c:pt idx="3523">
                  <c:v>4.1605299999999998E-2</c:v>
                </c:pt>
                <c:pt idx="3524">
                  <c:v>4.0999300000000002E-2</c:v>
                </c:pt>
                <c:pt idx="3525">
                  <c:v>4.0409800000000003E-2</c:v>
                </c:pt>
                <c:pt idx="3526">
                  <c:v>3.9836900000000001E-2</c:v>
                </c:pt>
                <c:pt idx="3527">
                  <c:v>3.9278500000000001E-2</c:v>
                </c:pt>
                <c:pt idx="3528">
                  <c:v>3.8731799999999997E-2</c:v>
                </c:pt>
                <c:pt idx="3529">
                  <c:v>3.8194600000000002E-2</c:v>
                </c:pt>
                <c:pt idx="3530">
                  <c:v>3.7667300000000001E-2</c:v>
                </c:pt>
                <c:pt idx="3531">
                  <c:v>3.7150700000000002E-2</c:v>
                </c:pt>
                <c:pt idx="3532">
                  <c:v>3.6644200000000002E-2</c:v>
                </c:pt>
                <c:pt idx="3533">
                  <c:v>3.61461E-2</c:v>
                </c:pt>
                <c:pt idx="3534">
                  <c:v>3.56548E-2</c:v>
                </c:pt>
                <c:pt idx="3535">
                  <c:v>3.5170100000000003E-2</c:v>
                </c:pt>
                <c:pt idx="3536">
                  <c:v>3.46915E-2</c:v>
                </c:pt>
                <c:pt idx="3537">
                  <c:v>3.4217999999999998E-2</c:v>
                </c:pt>
                <c:pt idx="3538">
                  <c:v>3.3749000000000001E-2</c:v>
                </c:pt>
                <c:pt idx="3539">
                  <c:v>3.3284800000000003E-2</c:v>
                </c:pt>
                <c:pt idx="3540">
                  <c:v>3.2824899999999997E-2</c:v>
                </c:pt>
                <c:pt idx="3541">
                  <c:v>3.2366800000000001E-2</c:v>
                </c:pt>
                <c:pt idx="3542">
                  <c:v>3.1907100000000001E-2</c:v>
                </c:pt>
                <c:pt idx="3543">
                  <c:v>3.1443899999999997E-2</c:v>
                </c:pt>
                <c:pt idx="3544">
                  <c:v>3.09777E-2</c:v>
                </c:pt>
                <c:pt idx="3545">
                  <c:v>3.05086E-2</c:v>
                </c:pt>
                <c:pt idx="3546">
                  <c:v>3.0035800000000001E-2</c:v>
                </c:pt>
                <c:pt idx="3547">
                  <c:v>2.9557300000000002E-2</c:v>
                </c:pt>
                <c:pt idx="3548">
                  <c:v>2.9072299999999999E-2</c:v>
                </c:pt>
                <c:pt idx="3549">
                  <c:v>2.8580399999999999E-2</c:v>
                </c:pt>
                <c:pt idx="3550">
                  <c:v>2.80825E-2</c:v>
                </c:pt>
                <c:pt idx="3551">
                  <c:v>2.7579099999999999E-2</c:v>
                </c:pt>
                <c:pt idx="3552">
                  <c:v>2.7068399999999999E-2</c:v>
                </c:pt>
                <c:pt idx="3553">
                  <c:v>2.6546799999999999E-2</c:v>
                </c:pt>
                <c:pt idx="3554">
                  <c:v>2.60121E-2</c:v>
                </c:pt>
                <c:pt idx="3555">
                  <c:v>2.5464199999999999E-2</c:v>
                </c:pt>
                <c:pt idx="3556">
                  <c:v>2.4903499999999999E-2</c:v>
                </c:pt>
                <c:pt idx="3557">
                  <c:v>2.4329799999999999E-2</c:v>
                </c:pt>
                <c:pt idx="3558">
                  <c:v>2.3742900000000001E-2</c:v>
                </c:pt>
                <c:pt idx="3559">
                  <c:v>2.3144499999999998E-2</c:v>
                </c:pt>
                <c:pt idx="3560">
                  <c:v>2.2536E-2</c:v>
                </c:pt>
                <c:pt idx="3561">
                  <c:v>2.1917200000000001E-2</c:v>
                </c:pt>
                <c:pt idx="3562">
                  <c:v>2.1285499999999999E-2</c:v>
                </c:pt>
                <c:pt idx="3563">
                  <c:v>2.06392E-2</c:v>
                </c:pt>
                <c:pt idx="3564">
                  <c:v>1.9979199999999999E-2</c:v>
                </c:pt>
                <c:pt idx="3565">
                  <c:v>1.9306400000000001E-2</c:v>
                </c:pt>
                <c:pt idx="3566">
                  <c:v>1.86202E-2</c:v>
                </c:pt>
                <c:pt idx="3567">
                  <c:v>1.79204E-2</c:v>
                </c:pt>
                <c:pt idx="3568">
                  <c:v>1.72082E-2</c:v>
                </c:pt>
                <c:pt idx="3569">
                  <c:v>1.6486199999999999E-2</c:v>
                </c:pt>
                <c:pt idx="3570">
                  <c:v>1.5755499999999999E-2</c:v>
                </c:pt>
                <c:pt idx="3571">
                  <c:v>1.5014700000000001E-2</c:v>
                </c:pt>
                <c:pt idx="3572">
                  <c:v>1.4262E-2</c:v>
                </c:pt>
                <c:pt idx="3573">
                  <c:v>1.34971E-2</c:v>
                </c:pt>
                <c:pt idx="3574">
                  <c:v>1.27206E-2</c:v>
                </c:pt>
                <c:pt idx="3575">
                  <c:v>1.1933600000000001E-2</c:v>
                </c:pt>
                <c:pt idx="3576">
                  <c:v>1.1136099999999999E-2</c:v>
                </c:pt>
                <c:pt idx="3577">
                  <c:v>1.0327299999999999E-2</c:v>
                </c:pt>
                <c:pt idx="3578" formatCode="0.00E+00">
                  <c:v>9.5056700000000008E-3</c:v>
                </c:pt>
                <c:pt idx="3579" formatCode="0.00E+00">
                  <c:v>8.6725699999999992E-3</c:v>
                </c:pt>
                <c:pt idx="3580" formatCode="0.00E+00">
                  <c:v>7.8307399999999992E-3</c:v>
                </c:pt>
                <c:pt idx="3581" formatCode="0.00E+00">
                  <c:v>6.9814200000000003E-3</c:v>
                </c:pt>
                <c:pt idx="3582" formatCode="0.00E+00">
                  <c:v>6.1242700000000002E-3</c:v>
                </c:pt>
                <c:pt idx="3583" formatCode="0.00E+00">
                  <c:v>5.2589000000000004E-3</c:v>
                </c:pt>
                <c:pt idx="3584" formatCode="0.00E+00">
                  <c:v>4.3853700000000004E-3</c:v>
                </c:pt>
                <c:pt idx="3585" formatCode="0.00E+00">
                  <c:v>3.50454E-3</c:v>
                </c:pt>
                <c:pt idx="3586" formatCode="0.00E+00">
                  <c:v>2.6179900000000002E-3</c:v>
                </c:pt>
                <c:pt idx="3587" formatCode="0.00E+00">
                  <c:v>1.7273499999999999E-3</c:v>
                </c:pt>
                <c:pt idx="3588" formatCode="0.00E+00">
                  <c:v>8.3464100000000001E-4</c:v>
                </c:pt>
                <c:pt idx="3589" formatCode="0.00E+00">
                  <c:v>-5.84107E-5</c:v>
                </c:pt>
                <c:pt idx="3590" formatCode="0.00E+00">
                  <c:v>-9.5259000000000001E-4</c:v>
                </c:pt>
                <c:pt idx="3591" formatCode="0.00E+00">
                  <c:v>-1.8502099999999999E-3</c:v>
                </c:pt>
                <c:pt idx="3592" formatCode="0.00E+00">
                  <c:v>-2.7509499999999998E-3</c:v>
                </c:pt>
                <c:pt idx="3593" formatCode="0.00E+00">
                  <c:v>-3.6512699999999999E-3</c:v>
                </c:pt>
                <c:pt idx="3594" formatCode="0.00E+00">
                  <c:v>-4.54711E-3</c:v>
                </c:pt>
                <c:pt idx="3595" formatCode="0.00E+00">
                  <c:v>-5.4366700000000002E-3</c:v>
                </c:pt>
                <c:pt idx="3596" formatCode="0.00E+00">
                  <c:v>-6.3210799999999998E-3</c:v>
                </c:pt>
                <c:pt idx="3597" formatCode="0.00E+00">
                  <c:v>-7.2004599999999997E-3</c:v>
                </c:pt>
                <c:pt idx="3598" formatCode="0.00E+00">
                  <c:v>-8.0714600000000008E-3</c:v>
                </c:pt>
                <c:pt idx="3599" formatCode="0.00E+00">
                  <c:v>-8.9306000000000003E-3</c:v>
                </c:pt>
                <c:pt idx="3600" formatCode="0.00E+00">
                  <c:v>-9.7770200000000008E-3</c:v>
                </c:pt>
                <c:pt idx="3601">
                  <c:v>-1.0611300000000001E-2</c:v>
                </c:pt>
                <c:pt idx="3602">
                  <c:v>-1.14339E-2</c:v>
                </c:pt>
                <c:pt idx="3603">
                  <c:v>-1.22448E-2</c:v>
                </c:pt>
                <c:pt idx="3604">
                  <c:v>-1.3044500000000001E-2</c:v>
                </c:pt>
                <c:pt idx="3605">
                  <c:v>-1.3834000000000001E-2</c:v>
                </c:pt>
                <c:pt idx="3606">
                  <c:v>-1.4613299999999999E-2</c:v>
                </c:pt>
                <c:pt idx="3607">
                  <c:v>-1.53803E-2</c:v>
                </c:pt>
                <c:pt idx="3608">
                  <c:v>-1.6132299999999999E-2</c:v>
                </c:pt>
                <c:pt idx="3609">
                  <c:v>-1.6867400000000001E-2</c:v>
                </c:pt>
                <c:pt idx="3610">
                  <c:v>-1.7585E-2</c:v>
                </c:pt>
                <c:pt idx="3611">
                  <c:v>-1.8283299999999999E-2</c:v>
                </c:pt>
                <c:pt idx="3612">
                  <c:v>-1.8957999999999999E-2</c:v>
                </c:pt>
                <c:pt idx="3613">
                  <c:v>-1.96057E-2</c:v>
                </c:pt>
                <c:pt idx="3614">
                  <c:v>-2.02267E-2</c:v>
                </c:pt>
                <c:pt idx="3615">
                  <c:v>-2.0824100000000002E-2</c:v>
                </c:pt>
                <c:pt idx="3616">
                  <c:v>-2.1400700000000002E-2</c:v>
                </c:pt>
                <c:pt idx="3617">
                  <c:v>-2.1956300000000002E-2</c:v>
                </c:pt>
                <c:pt idx="3618">
                  <c:v>-2.24888E-2</c:v>
                </c:pt>
                <c:pt idx="3619">
                  <c:v>-2.2997699999999999E-2</c:v>
                </c:pt>
                <c:pt idx="3620">
                  <c:v>-2.3484100000000001E-2</c:v>
                </c:pt>
                <c:pt idx="3621">
                  <c:v>-2.3948000000000001E-2</c:v>
                </c:pt>
                <c:pt idx="3622">
                  <c:v>-2.4388400000000001E-2</c:v>
                </c:pt>
                <c:pt idx="3623">
                  <c:v>-2.4804199999999998E-2</c:v>
                </c:pt>
                <c:pt idx="3624">
                  <c:v>-2.5195499999999999E-2</c:v>
                </c:pt>
                <c:pt idx="3625">
                  <c:v>-2.5563499999999999E-2</c:v>
                </c:pt>
                <c:pt idx="3626">
                  <c:v>-2.5907699999999999E-2</c:v>
                </c:pt>
                <c:pt idx="3627">
                  <c:v>-2.6226200000000002E-2</c:v>
                </c:pt>
                <c:pt idx="3628">
                  <c:v>-2.65197E-2</c:v>
                </c:pt>
                <c:pt idx="3629">
                  <c:v>-2.6792199999999999E-2</c:v>
                </c:pt>
                <c:pt idx="3630">
                  <c:v>-2.70472E-2</c:v>
                </c:pt>
                <c:pt idx="3631">
                  <c:v>-2.7283700000000001E-2</c:v>
                </c:pt>
                <c:pt idx="3632">
                  <c:v>-2.74994E-2</c:v>
                </c:pt>
                <c:pt idx="3633">
                  <c:v>-2.76939E-2</c:v>
                </c:pt>
                <c:pt idx="3634">
                  <c:v>-2.7869499999999998E-2</c:v>
                </c:pt>
                <c:pt idx="3635">
                  <c:v>-2.8028500000000001E-2</c:v>
                </c:pt>
                <c:pt idx="3636">
                  <c:v>-2.8171999999999999E-2</c:v>
                </c:pt>
                <c:pt idx="3637">
                  <c:v>-2.8298899999999998E-2</c:v>
                </c:pt>
                <c:pt idx="3638">
                  <c:v>-2.84067E-2</c:v>
                </c:pt>
                <c:pt idx="3639">
                  <c:v>-2.84944E-2</c:v>
                </c:pt>
                <c:pt idx="3640">
                  <c:v>-2.8563600000000001E-2</c:v>
                </c:pt>
                <c:pt idx="3641">
                  <c:v>-2.8615000000000002E-2</c:v>
                </c:pt>
                <c:pt idx="3642">
                  <c:v>-2.86474E-2</c:v>
                </c:pt>
                <c:pt idx="3643">
                  <c:v>-2.8660000000000001E-2</c:v>
                </c:pt>
                <c:pt idx="3644">
                  <c:v>-2.86538E-2</c:v>
                </c:pt>
                <c:pt idx="3645">
                  <c:v>-2.8630599999999999E-2</c:v>
                </c:pt>
                <c:pt idx="3646">
                  <c:v>-2.8591700000000001E-2</c:v>
                </c:pt>
                <c:pt idx="3647">
                  <c:v>-2.8537199999999999E-2</c:v>
                </c:pt>
                <c:pt idx="3648">
                  <c:v>-2.8466999999999999E-2</c:v>
                </c:pt>
                <c:pt idx="3649">
                  <c:v>-2.8383700000000001E-2</c:v>
                </c:pt>
                <c:pt idx="3650">
                  <c:v>-2.8291699999999999E-2</c:v>
                </c:pt>
                <c:pt idx="3651">
                  <c:v>-2.81935E-2</c:v>
                </c:pt>
                <c:pt idx="3652">
                  <c:v>-2.80895E-2</c:v>
                </c:pt>
                <c:pt idx="3653">
                  <c:v>-2.79802E-2</c:v>
                </c:pt>
                <c:pt idx="3654">
                  <c:v>-2.7866700000000001E-2</c:v>
                </c:pt>
                <c:pt idx="3655">
                  <c:v>-2.77489E-2</c:v>
                </c:pt>
                <c:pt idx="3656">
                  <c:v>-2.7627599999999999E-2</c:v>
                </c:pt>
                <c:pt idx="3657">
                  <c:v>-2.7505600000000002E-2</c:v>
                </c:pt>
                <c:pt idx="3658">
                  <c:v>-2.7386899999999999E-2</c:v>
                </c:pt>
                <c:pt idx="3659">
                  <c:v>-2.72745E-2</c:v>
                </c:pt>
                <c:pt idx="3660">
                  <c:v>-2.7168399999999999E-2</c:v>
                </c:pt>
                <c:pt idx="3661">
                  <c:v>-2.70659E-2</c:v>
                </c:pt>
                <c:pt idx="3662">
                  <c:v>-2.6964499999999999E-2</c:v>
                </c:pt>
                <c:pt idx="3663">
                  <c:v>-2.68633E-2</c:v>
                </c:pt>
                <c:pt idx="3664">
                  <c:v>-2.67628E-2</c:v>
                </c:pt>
                <c:pt idx="3665">
                  <c:v>-2.6664400000000001E-2</c:v>
                </c:pt>
                <c:pt idx="3666">
                  <c:v>-2.6568399999999999E-2</c:v>
                </c:pt>
                <c:pt idx="3667">
                  <c:v>-2.6473900000000002E-2</c:v>
                </c:pt>
                <c:pt idx="3668">
                  <c:v>-2.6380500000000001E-2</c:v>
                </c:pt>
                <c:pt idx="3669">
                  <c:v>-2.6289400000000001E-2</c:v>
                </c:pt>
                <c:pt idx="3670">
                  <c:v>-2.6202900000000001E-2</c:v>
                </c:pt>
                <c:pt idx="3671">
                  <c:v>-2.61231E-2</c:v>
                </c:pt>
                <c:pt idx="3672">
                  <c:v>-2.60507E-2</c:v>
                </c:pt>
                <c:pt idx="3673">
                  <c:v>-2.5986100000000002E-2</c:v>
                </c:pt>
                <c:pt idx="3674">
                  <c:v>-2.59309E-2</c:v>
                </c:pt>
                <c:pt idx="3675">
                  <c:v>-2.58853E-2</c:v>
                </c:pt>
                <c:pt idx="3676">
                  <c:v>-2.5847200000000001E-2</c:v>
                </c:pt>
                <c:pt idx="3677">
                  <c:v>-2.5817900000000001E-2</c:v>
                </c:pt>
                <c:pt idx="3678">
                  <c:v>-2.5804400000000002E-2</c:v>
                </c:pt>
                <c:pt idx="3679">
                  <c:v>-2.5813699999999998E-2</c:v>
                </c:pt>
                <c:pt idx="3680">
                  <c:v>-2.5848099999999999E-2</c:v>
                </c:pt>
                <c:pt idx="3681">
                  <c:v>-2.59099E-2</c:v>
                </c:pt>
                <c:pt idx="3682">
                  <c:v>-2.6003700000000001E-2</c:v>
                </c:pt>
                <c:pt idx="3683">
                  <c:v>-2.6132800000000001E-2</c:v>
                </c:pt>
                <c:pt idx="3684">
                  <c:v>-2.62978E-2</c:v>
                </c:pt>
                <c:pt idx="3685">
                  <c:v>-2.6497799999999998E-2</c:v>
                </c:pt>
                <c:pt idx="3686">
                  <c:v>-2.6731899999999999E-2</c:v>
                </c:pt>
                <c:pt idx="3687">
                  <c:v>-2.70006E-2</c:v>
                </c:pt>
                <c:pt idx="3688">
                  <c:v>-2.73043E-2</c:v>
                </c:pt>
                <c:pt idx="3689">
                  <c:v>-2.76455E-2</c:v>
                </c:pt>
                <c:pt idx="3690">
                  <c:v>-2.8029200000000001E-2</c:v>
                </c:pt>
                <c:pt idx="3691">
                  <c:v>-2.8459999999999999E-2</c:v>
                </c:pt>
                <c:pt idx="3692">
                  <c:v>-2.89412E-2</c:v>
                </c:pt>
                <c:pt idx="3693">
                  <c:v>-2.9474799999999999E-2</c:v>
                </c:pt>
                <c:pt idx="3694">
                  <c:v>-3.0061299999999999E-2</c:v>
                </c:pt>
                <c:pt idx="3695">
                  <c:v>-3.0698699999999999E-2</c:v>
                </c:pt>
                <c:pt idx="3696">
                  <c:v>-3.1385299999999998E-2</c:v>
                </c:pt>
                <c:pt idx="3697">
                  <c:v>-3.2122100000000001E-2</c:v>
                </c:pt>
                <c:pt idx="3698">
                  <c:v>-3.2910700000000001E-2</c:v>
                </c:pt>
                <c:pt idx="3699">
                  <c:v>-3.3750799999999997E-2</c:v>
                </c:pt>
                <c:pt idx="3700">
                  <c:v>-3.4642699999999998E-2</c:v>
                </c:pt>
                <c:pt idx="3701">
                  <c:v>-3.5588099999999998E-2</c:v>
                </c:pt>
                <c:pt idx="3702">
                  <c:v>-3.6590900000000003E-2</c:v>
                </c:pt>
                <c:pt idx="3703">
                  <c:v>-3.76564E-2</c:v>
                </c:pt>
                <c:pt idx="3704">
                  <c:v>-3.8787299999999997E-2</c:v>
                </c:pt>
                <c:pt idx="3705">
                  <c:v>-3.9985300000000001E-2</c:v>
                </c:pt>
                <c:pt idx="3706">
                  <c:v>-4.12521E-2</c:v>
                </c:pt>
                <c:pt idx="3707">
                  <c:v>-4.2590900000000001E-2</c:v>
                </c:pt>
                <c:pt idx="3708">
                  <c:v>-4.40049E-2</c:v>
                </c:pt>
                <c:pt idx="3709">
                  <c:v>-4.5496200000000001E-2</c:v>
                </c:pt>
                <c:pt idx="3710">
                  <c:v>-4.7065500000000003E-2</c:v>
                </c:pt>
                <c:pt idx="3711">
                  <c:v>-4.87123E-2</c:v>
                </c:pt>
                <c:pt idx="3712">
                  <c:v>-5.0436700000000001E-2</c:v>
                </c:pt>
                <c:pt idx="3713">
                  <c:v>-5.2240700000000001E-2</c:v>
                </c:pt>
                <c:pt idx="3714">
                  <c:v>-5.4123600000000001E-2</c:v>
                </c:pt>
                <c:pt idx="3715">
                  <c:v>-5.6082899999999998E-2</c:v>
                </c:pt>
                <c:pt idx="3716">
                  <c:v>-5.81196E-2</c:v>
                </c:pt>
                <c:pt idx="3717">
                  <c:v>-6.0238E-2</c:v>
                </c:pt>
                <c:pt idx="3718">
                  <c:v>-6.2440299999999997E-2</c:v>
                </c:pt>
                <c:pt idx="3719">
                  <c:v>-6.4724100000000007E-2</c:v>
                </c:pt>
                <c:pt idx="3720">
                  <c:v>-6.7086000000000007E-2</c:v>
                </c:pt>
                <c:pt idx="3721">
                  <c:v>-6.9525000000000003E-2</c:v>
                </c:pt>
                <c:pt idx="3722">
                  <c:v>-7.2041400000000005E-2</c:v>
                </c:pt>
                <c:pt idx="3723">
                  <c:v>-7.4634400000000004E-2</c:v>
                </c:pt>
                <c:pt idx="3724">
                  <c:v>-7.7301900000000007E-2</c:v>
                </c:pt>
                <c:pt idx="3725">
                  <c:v>-8.0041899999999999E-2</c:v>
                </c:pt>
                <c:pt idx="3726">
                  <c:v>-8.2852999999999996E-2</c:v>
                </c:pt>
                <c:pt idx="3727">
                  <c:v>-8.5733799999999999E-2</c:v>
                </c:pt>
                <c:pt idx="3728">
                  <c:v>-8.8678800000000002E-2</c:v>
                </c:pt>
                <c:pt idx="3729">
                  <c:v>-9.1678499999999996E-2</c:v>
                </c:pt>
                <c:pt idx="3730">
                  <c:v>-9.4725599999999993E-2</c:v>
                </c:pt>
                <c:pt idx="3731">
                  <c:v>-9.7817000000000001E-2</c:v>
                </c:pt>
                <c:pt idx="3732">
                  <c:v>-0.100952</c:v>
                </c:pt>
                <c:pt idx="3733">
                  <c:v>-0.10413</c:v>
                </c:pt>
                <c:pt idx="3734">
                  <c:v>-0.107351</c:v>
                </c:pt>
                <c:pt idx="3735">
                  <c:v>-0.110614</c:v>
                </c:pt>
                <c:pt idx="3736">
                  <c:v>-0.113913</c:v>
                </c:pt>
                <c:pt idx="3737">
                  <c:v>-0.117247</c:v>
                </c:pt>
                <c:pt idx="3738">
                  <c:v>-0.120619</c:v>
                </c:pt>
                <c:pt idx="3739">
                  <c:v>-0.124029</c:v>
                </c:pt>
                <c:pt idx="3740">
                  <c:v>-0.12747600000000001</c:v>
                </c:pt>
                <c:pt idx="3741">
                  <c:v>-0.13095699999999999</c:v>
                </c:pt>
                <c:pt idx="3742">
                  <c:v>-0.134467</c:v>
                </c:pt>
                <c:pt idx="3743">
                  <c:v>-0.13800000000000001</c:v>
                </c:pt>
                <c:pt idx="3744">
                  <c:v>-0.14155599999999999</c:v>
                </c:pt>
                <c:pt idx="3745">
                  <c:v>-0.14513400000000001</c:v>
                </c:pt>
                <c:pt idx="3746">
                  <c:v>-0.148733</c:v>
                </c:pt>
                <c:pt idx="3747">
                  <c:v>-0.15234700000000001</c:v>
                </c:pt>
                <c:pt idx="3748">
                  <c:v>-0.155969</c:v>
                </c:pt>
                <c:pt idx="3749">
                  <c:v>-0.15958800000000001</c:v>
                </c:pt>
                <c:pt idx="3750">
                  <c:v>-0.16320000000000001</c:v>
                </c:pt>
                <c:pt idx="3751">
                  <c:v>-0.166799</c:v>
                </c:pt>
                <c:pt idx="3752">
                  <c:v>-0.170379</c:v>
                </c:pt>
                <c:pt idx="3753">
                  <c:v>-0.173932</c:v>
                </c:pt>
                <c:pt idx="3754">
                  <c:v>-0.177455</c:v>
                </c:pt>
                <c:pt idx="3755">
                  <c:v>-0.18094299999999999</c:v>
                </c:pt>
                <c:pt idx="3756">
                  <c:v>-0.184396</c:v>
                </c:pt>
                <c:pt idx="3757">
                  <c:v>-0.187808</c:v>
                </c:pt>
                <c:pt idx="3758">
                  <c:v>-0.19117799999999999</c:v>
                </c:pt>
                <c:pt idx="3759">
                  <c:v>-0.19449900000000001</c:v>
                </c:pt>
                <c:pt idx="3760">
                  <c:v>-0.197767</c:v>
                </c:pt>
                <c:pt idx="3761">
                  <c:v>-0.20097899999999999</c:v>
                </c:pt>
                <c:pt idx="3762">
                  <c:v>-0.20413000000000001</c:v>
                </c:pt>
                <c:pt idx="3763">
                  <c:v>-0.20721400000000001</c:v>
                </c:pt>
                <c:pt idx="3764">
                  <c:v>-0.210225</c:v>
                </c:pt>
                <c:pt idx="3765">
                  <c:v>-0.21315999999999999</c:v>
                </c:pt>
                <c:pt idx="3766">
                  <c:v>-0.21602299999999999</c:v>
                </c:pt>
                <c:pt idx="3767">
                  <c:v>-0.21881400000000001</c:v>
                </c:pt>
                <c:pt idx="3768">
                  <c:v>-0.22153400000000001</c:v>
                </c:pt>
                <c:pt idx="3769">
                  <c:v>-0.224187</c:v>
                </c:pt>
                <c:pt idx="3770">
                  <c:v>-0.226775</c:v>
                </c:pt>
                <c:pt idx="3771">
                  <c:v>-0.229296</c:v>
                </c:pt>
                <c:pt idx="3772">
                  <c:v>-0.231743</c:v>
                </c:pt>
                <c:pt idx="3773">
                  <c:v>-0.23411199999999999</c:v>
                </c:pt>
                <c:pt idx="3774">
                  <c:v>-0.236398</c:v>
                </c:pt>
                <c:pt idx="3775">
                  <c:v>-0.23859900000000001</c:v>
                </c:pt>
                <c:pt idx="3776">
                  <c:v>-0.24071200000000001</c:v>
                </c:pt>
                <c:pt idx="3777">
                  <c:v>-0.24274000000000001</c:v>
                </c:pt>
                <c:pt idx="3778">
                  <c:v>-0.24468699999999999</c:v>
                </c:pt>
                <c:pt idx="3779">
                  <c:v>-0.24655299999999999</c:v>
                </c:pt>
                <c:pt idx="3780">
                  <c:v>-0.248337</c:v>
                </c:pt>
                <c:pt idx="3781">
                  <c:v>-0.25003300000000001</c:v>
                </c:pt>
                <c:pt idx="3782">
                  <c:v>-0.25163999999999997</c:v>
                </c:pt>
                <c:pt idx="3783">
                  <c:v>-0.25315399999999999</c:v>
                </c:pt>
                <c:pt idx="3784">
                  <c:v>-0.254579</c:v>
                </c:pt>
                <c:pt idx="3785">
                  <c:v>-0.25591700000000001</c:v>
                </c:pt>
                <c:pt idx="3786">
                  <c:v>-0.25717200000000001</c:v>
                </c:pt>
                <c:pt idx="3787">
                  <c:v>-0.25834400000000002</c:v>
                </c:pt>
                <c:pt idx="3788">
                  <c:v>-0.259436</c:v>
                </c:pt>
                <c:pt idx="3789">
                  <c:v>-0.26045099999999999</c:v>
                </c:pt>
                <c:pt idx="3790">
                  <c:v>-0.26139299999999999</c:v>
                </c:pt>
                <c:pt idx="3791">
                  <c:v>-0.26226899999999997</c:v>
                </c:pt>
                <c:pt idx="3792">
                  <c:v>-0.26308100000000001</c:v>
                </c:pt>
                <c:pt idx="3793">
                  <c:v>-0.26382899999999998</c:v>
                </c:pt>
                <c:pt idx="3794">
                  <c:v>-0.26451599999999997</c:v>
                </c:pt>
                <c:pt idx="3795">
                  <c:v>-0.26514399999999999</c:v>
                </c:pt>
                <c:pt idx="3796">
                  <c:v>-0.26571800000000001</c:v>
                </c:pt>
                <c:pt idx="3797">
                  <c:v>-0.266239</c:v>
                </c:pt>
                <c:pt idx="3798">
                  <c:v>-0.26670700000000003</c:v>
                </c:pt>
                <c:pt idx="3799">
                  <c:v>-0.267123</c:v>
                </c:pt>
                <c:pt idx="3800">
                  <c:v>-0.26749099999999998</c:v>
                </c:pt>
                <c:pt idx="3801">
                  <c:v>-0.26781700000000003</c:v>
                </c:pt>
                <c:pt idx="3802">
                  <c:v>-0.26810499999999998</c:v>
                </c:pt>
                <c:pt idx="3803">
                  <c:v>-0.26835399999999998</c:v>
                </c:pt>
                <c:pt idx="3804">
                  <c:v>-0.26856799999999997</c:v>
                </c:pt>
                <c:pt idx="3805">
                  <c:v>-0.26875300000000002</c:v>
                </c:pt>
                <c:pt idx="3806">
                  <c:v>-0.26891500000000002</c:v>
                </c:pt>
                <c:pt idx="3807">
                  <c:v>-0.26905699999999999</c:v>
                </c:pt>
                <c:pt idx="3808">
                  <c:v>-0.269181</c:v>
                </c:pt>
                <c:pt idx="3809">
                  <c:v>-0.26928800000000003</c:v>
                </c:pt>
                <c:pt idx="3810">
                  <c:v>-0.26938000000000001</c:v>
                </c:pt>
                <c:pt idx="3811">
                  <c:v>-0.26945799999999998</c:v>
                </c:pt>
                <c:pt idx="3812">
                  <c:v>-0.26952599999999999</c:v>
                </c:pt>
                <c:pt idx="3813">
                  <c:v>-0.26958799999999999</c:v>
                </c:pt>
                <c:pt idx="3814">
                  <c:v>-0.26964500000000002</c:v>
                </c:pt>
                <c:pt idx="3815">
                  <c:v>-0.26969700000000002</c:v>
                </c:pt>
                <c:pt idx="3816">
                  <c:v>-0.26973799999999998</c:v>
                </c:pt>
                <c:pt idx="3817">
                  <c:v>-0.26976</c:v>
                </c:pt>
                <c:pt idx="3818">
                  <c:v>-0.269762</c:v>
                </c:pt>
                <c:pt idx="3819">
                  <c:v>-0.26974599999999999</c:v>
                </c:pt>
                <c:pt idx="3820">
                  <c:v>-0.26971299999999998</c:v>
                </c:pt>
                <c:pt idx="3821">
                  <c:v>-0.26966800000000002</c:v>
                </c:pt>
                <c:pt idx="3822">
                  <c:v>-0.26961299999999999</c:v>
                </c:pt>
                <c:pt idx="3823">
                  <c:v>-0.26954899999999998</c:v>
                </c:pt>
                <c:pt idx="3824">
                  <c:v>-0.269478</c:v>
                </c:pt>
                <c:pt idx="3825">
                  <c:v>-0.26940500000000001</c:v>
                </c:pt>
                <c:pt idx="3826">
                  <c:v>-0.269339</c:v>
                </c:pt>
                <c:pt idx="3827">
                  <c:v>-0.26928800000000003</c:v>
                </c:pt>
                <c:pt idx="3828">
                  <c:v>-0.26925700000000002</c:v>
                </c:pt>
                <c:pt idx="3829">
                  <c:v>-0.26924799999999999</c:v>
                </c:pt>
                <c:pt idx="3830">
                  <c:v>-0.269264</c:v>
                </c:pt>
                <c:pt idx="3831">
                  <c:v>-0.26930300000000001</c:v>
                </c:pt>
                <c:pt idx="3832">
                  <c:v>-0.26936599999999999</c:v>
                </c:pt>
                <c:pt idx="3833">
                  <c:v>-0.269453</c:v>
                </c:pt>
                <c:pt idx="3834">
                  <c:v>-0.269563</c:v>
                </c:pt>
                <c:pt idx="3835">
                  <c:v>-0.26969500000000002</c:v>
                </c:pt>
                <c:pt idx="3836">
                  <c:v>-0.269847</c:v>
                </c:pt>
                <c:pt idx="3837">
                  <c:v>-0.27001199999999997</c:v>
                </c:pt>
                <c:pt idx="3838">
                  <c:v>-0.27018500000000001</c:v>
                </c:pt>
                <c:pt idx="3839">
                  <c:v>-0.27035700000000001</c:v>
                </c:pt>
                <c:pt idx="3840">
                  <c:v>-0.27052100000000001</c:v>
                </c:pt>
                <c:pt idx="3841">
                  <c:v>-0.27067200000000002</c:v>
                </c:pt>
                <c:pt idx="3842">
                  <c:v>-0.27080799999999999</c:v>
                </c:pt>
                <c:pt idx="3843">
                  <c:v>-0.27093400000000001</c:v>
                </c:pt>
                <c:pt idx="3844">
                  <c:v>-0.27105099999999999</c:v>
                </c:pt>
                <c:pt idx="3845">
                  <c:v>-0.27116000000000001</c:v>
                </c:pt>
                <c:pt idx="3846">
                  <c:v>-0.27126</c:v>
                </c:pt>
                <c:pt idx="3847">
                  <c:v>-0.27134799999999998</c:v>
                </c:pt>
                <c:pt idx="3848">
                  <c:v>-0.27141799999999999</c:v>
                </c:pt>
                <c:pt idx="3849">
                  <c:v>-0.27146900000000002</c:v>
                </c:pt>
                <c:pt idx="3850">
                  <c:v>-0.27150099999999999</c:v>
                </c:pt>
                <c:pt idx="3851">
                  <c:v>-0.271513</c:v>
                </c:pt>
                <c:pt idx="3852">
                  <c:v>-0.271505</c:v>
                </c:pt>
                <c:pt idx="3853">
                  <c:v>-0.27147500000000002</c:v>
                </c:pt>
                <c:pt idx="3854">
                  <c:v>-0.27142699999999997</c:v>
                </c:pt>
                <c:pt idx="3855">
                  <c:v>-0.27136700000000002</c:v>
                </c:pt>
                <c:pt idx="3856">
                  <c:v>-0.27129700000000001</c:v>
                </c:pt>
                <c:pt idx="3857">
                  <c:v>-0.27122000000000002</c:v>
                </c:pt>
                <c:pt idx="3858">
                  <c:v>-0.27113399999999999</c:v>
                </c:pt>
                <c:pt idx="3859">
                  <c:v>-0.27103500000000003</c:v>
                </c:pt>
                <c:pt idx="3860">
                  <c:v>-0.27091599999999999</c:v>
                </c:pt>
                <c:pt idx="3861">
                  <c:v>-0.27077200000000001</c:v>
                </c:pt>
                <c:pt idx="3862">
                  <c:v>-0.27060099999999998</c:v>
                </c:pt>
                <c:pt idx="3863">
                  <c:v>-0.27040199999999998</c:v>
                </c:pt>
                <c:pt idx="3864">
                  <c:v>-0.27017600000000003</c:v>
                </c:pt>
                <c:pt idx="3865">
                  <c:v>-0.26992100000000002</c:v>
                </c:pt>
                <c:pt idx="3866">
                  <c:v>-0.26963300000000001</c:v>
                </c:pt>
                <c:pt idx="3867">
                  <c:v>-0.26930300000000001</c:v>
                </c:pt>
                <c:pt idx="3868">
                  <c:v>-0.26892700000000003</c:v>
                </c:pt>
                <c:pt idx="3869">
                  <c:v>-0.26850299999999999</c:v>
                </c:pt>
                <c:pt idx="3870">
                  <c:v>-0.26803700000000003</c:v>
                </c:pt>
                <c:pt idx="3871">
                  <c:v>-0.26752799999999999</c:v>
                </c:pt>
                <c:pt idx="3872">
                  <c:v>-0.26698</c:v>
                </c:pt>
                <c:pt idx="3873">
                  <c:v>-0.26639299999999999</c:v>
                </c:pt>
                <c:pt idx="3874">
                  <c:v>-0.26577200000000001</c:v>
                </c:pt>
                <c:pt idx="3875">
                  <c:v>-0.26511600000000002</c:v>
                </c:pt>
                <c:pt idx="3876">
                  <c:v>-0.26442399999999999</c:v>
                </c:pt>
                <c:pt idx="3877">
                  <c:v>-0.26369599999999999</c:v>
                </c:pt>
                <c:pt idx="3878">
                  <c:v>-0.262936</c:v>
                </c:pt>
                <c:pt idx="3879">
                  <c:v>-0.26214500000000002</c:v>
                </c:pt>
                <c:pt idx="3880">
                  <c:v>-0.261322</c:v>
                </c:pt>
                <c:pt idx="3881">
                  <c:v>-0.26046200000000003</c:v>
                </c:pt>
                <c:pt idx="3882">
                  <c:v>-0.25956600000000002</c:v>
                </c:pt>
                <c:pt idx="3883">
                  <c:v>-0.25863700000000001</c:v>
                </c:pt>
                <c:pt idx="3884">
                  <c:v>-0.25767099999999998</c:v>
                </c:pt>
                <c:pt idx="3885">
                  <c:v>-0.25666699999999998</c:v>
                </c:pt>
                <c:pt idx="3886">
                  <c:v>-0.25561899999999999</c:v>
                </c:pt>
                <c:pt idx="3887">
                  <c:v>-0.25452799999999998</c:v>
                </c:pt>
                <c:pt idx="3888">
                  <c:v>-0.25339499999999998</c:v>
                </c:pt>
                <c:pt idx="3889">
                  <c:v>-0.25222499999999998</c:v>
                </c:pt>
                <c:pt idx="3890">
                  <c:v>-0.25101699999999999</c:v>
                </c:pt>
                <c:pt idx="3891">
                  <c:v>-0.24977199999999999</c:v>
                </c:pt>
                <c:pt idx="3892">
                  <c:v>-0.24849599999999999</c:v>
                </c:pt>
                <c:pt idx="3893">
                  <c:v>-0.24718999999999999</c:v>
                </c:pt>
                <c:pt idx="3894">
                  <c:v>-0.24585199999999999</c:v>
                </c:pt>
                <c:pt idx="3895">
                  <c:v>-0.24448300000000001</c:v>
                </c:pt>
                <c:pt idx="3896">
                  <c:v>-0.24308399999999999</c:v>
                </c:pt>
                <c:pt idx="3897">
                  <c:v>-0.24165300000000001</c:v>
                </c:pt>
                <c:pt idx="3898">
                  <c:v>-0.24019099999999999</c:v>
                </c:pt>
                <c:pt idx="3899">
                  <c:v>-0.238703</c:v>
                </c:pt>
                <c:pt idx="3900">
                  <c:v>-0.23719100000000001</c:v>
                </c:pt>
                <c:pt idx="3901">
                  <c:v>-0.235656</c:v>
                </c:pt>
                <c:pt idx="3902">
                  <c:v>-0.234101</c:v>
                </c:pt>
                <c:pt idx="3903">
                  <c:v>-0.23252600000000001</c:v>
                </c:pt>
                <c:pt idx="3904">
                  <c:v>-0.23092399999999999</c:v>
                </c:pt>
                <c:pt idx="3905">
                  <c:v>-0.229295</c:v>
                </c:pt>
                <c:pt idx="3906">
                  <c:v>-0.22763700000000001</c:v>
                </c:pt>
                <c:pt idx="3907">
                  <c:v>-0.22595100000000001</c:v>
                </c:pt>
                <c:pt idx="3908">
                  <c:v>-0.22423699999999999</c:v>
                </c:pt>
                <c:pt idx="3909">
                  <c:v>-0.222497</c:v>
                </c:pt>
                <c:pt idx="3910">
                  <c:v>-0.22073599999999999</c:v>
                </c:pt>
                <c:pt idx="3911">
                  <c:v>-0.21895800000000001</c:v>
                </c:pt>
                <c:pt idx="3912">
                  <c:v>-0.217168</c:v>
                </c:pt>
                <c:pt idx="3913">
                  <c:v>-0.21537000000000001</c:v>
                </c:pt>
                <c:pt idx="3914">
                  <c:v>-0.21357400000000001</c:v>
                </c:pt>
                <c:pt idx="3915">
                  <c:v>-0.211787</c:v>
                </c:pt>
                <c:pt idx="3916">
                  <c:v>-0.21001300000000001</c:v>
                </c:pt>
                <c:pt idx="3917">
                  <c:v>-0.208255</c:v>
                </c:pt>
                <c:pt idx="3918">
                  <c:v>-0.206511</c:v>
                </c:pt>
                <c:pt idx="3919">
                  <c:v>-0.20477600000000001</c:v>
                </c:pt>
                <c:pt idx="3920">
                  <c:v>-0.20304700000000001</c:v>
                </c:pt>
                <c:pt idx="3921">
                  <c:v>-0.20132700000000001</c:v>
                </c:pt>
                <c:pt idx="3922">
                  <c:v>-0.199625</c:v>
                </c:pt>
                <c:pt idx="3923">
                  <c:v>-0.19795299999999999</c:v>
                </c:pt>
                <c:pt idx="3924">
                  <c:v>-0.19630900000000001</c:v>
                </c:pt>
                <c:pt idx="3925">
                  <c:v>-0.194684</c:v>
                </c:pt>
                <c:pt idx="3926">
                  <c:v>-0.19306799999999999</c:v>
                </c:pt>
                <c:pt idx="3927">
                  <c:v>-0.19145699999999999</c:v>
                </c:pt>
                <c:pt idx="3928">
                  <c:v>-0.18984999999999999</c:v>
                </c:pt>
                <c:pt idx="3929">
                  <c:v>-0.18824399999999999</c:v>
                </c:pt>
                <c:pt idx="3930">
                  <c:v>-0.186637</c:v>
                </c:pt>
                <c:pt idx="3931">
                  <c:v>-0.18503500000000001</c:v>
                </c:pt>
                <c:pt idx="3932">
                  <c:v>-0.183448</c:v>
                </c:pt>
                <c:pt idx="3933">
                  <c:v>-0.18188299999999999</c:v>
                </c:pt>
                <c:pt idx="3934">
                  <c:v>-0.180341</c:v>
                </c:pt>
                <c:pt idx="3935">
                  <c:v>-0.17882600000000001</c:v>
                </c:pt>
                <c:pt idx="3936">
                  <c:v>-0.17733599999999999</c:v>
                </c:pt>
                <c:pt idx="3937">
                  <c:v>-0.175871</c:v>
                </c:pt>
                <c:pt idx="3938">
                  <c:v>-0.174433</c:v>
                </c:pt>
                <c:pt idx="3939">
                  <c:v>-0.17302300000000001</c:v>
                </c:pt>
                <c:pt idx="3940">
                  <c:v>-0.17164399999999999</c:v>
                </c:pt>
                <c:pt idx="3941">
                  <c:v>-0.170297</c:v>
                </c:pt>
                <c:pt idx="3942">
                  <c:v>-0.168987</c:v>
                </c:pt>
                <c:pt idx="3943">
                  <c:v>-0.16772100000000001</c:v>
                </c:pt>
                <c:pt idx="3944">
                  <c:v>-0.16649900000000001</c:v>
                </c:pt>
                <c:pt idx="3945">
                  <c:v>-0.16531999999999999</c:v>
                </c:pt>
                <c:pt idx="3946">
                  <c:v>-0.16418099999999999</c:v>
                </c:pt>
                <c:pt idx="3947">
                  <c:v>-0.16308</c:v>
                </c:pt>
                <c:pt idx="3948">
                  <c:v>-0.16201099999999999</c:v>
                </c:pt>
                <c:pt idx="3949">
                  <c:v>-0.160973</c:v>
                </c:pt>
                <c:pt idx="3950">
                  <c:v>-0.15997500000000001</c:v>
                </c:pt>
                <c:pt idx="3951">
                  <c:v>-0.159021</c:v>
                </c:pt>
                <c:pt idx="3952">
                  <c:v>-0.158114</c:v>
                </c:pt>
                <c:pt idx="3953">
                  <c:v>-0.157251</c:v>
                </c:pt>
                <c:pt idx="3954">
                  <c:v>-0.15642500000000001</c:v>
                </c:pt>
                <c:pt idx="3955">
                  <c:v>-0.15563199999999999</c:v>
                </c:pt>
                <c:pt idx="3956">
                  <c:v>-0.15487799999999999</c:v>
                </c:pt>
                <c:pt idx="3957">
                  <c:v>-0.15417</c:v>
                </c:pt>
                <c:pt idx="3958">
                  <c:v>-0.15351500000000001</c:v>
                </c:pt>
                <c:pt idx="3959">
                  <c:v>-0.152917</c:v>
                </c:pt>
                <c:pt idx="3960">
                  <c:v>-0.15237700000000001</c:v>
                </c:pt>
                <c:pt idx="3961">
                  <c:v>-0.151897</c:v>
                </c:pt>
                <c:pt idx="3962">
                  <c:v>-0.151481</c:v>
                </c:pt>
                <c:pt idx="3963">
                  <c:v>-0.15112400000000001</c:v>
                </c:pt>
                <c:pt idx="3964">
                  <c:v>-0.15082100000000001</c:v>
                </c:pt>
                <c:pt idx="3965">
                  <c:v>-0.15057699999999999</c:v>
                </c:pt>
                <c:pt idx="3966">
                  <c:v>-0.150396</c:v>
                </c:pt>
                <c:pt idx="3967">
                  <c:v>-0.150283</c:v>
                </c:pt>
                <c:pt idx="3968">
                  <c:v>-0.15023600000000001</c:v>
                </c:pt>
                <c:pt idx="3969">
                  <c:v>-0.150251</c:v>
                </c:pt>
                <c:pt idx="3970">
                  <c:v>-0.15032400000000001</c:v>
                </c:pt>
                <c:pt idx="3971">
                  <c:v>-0.15045</c:v>
                </c:pt>
                <c:pt idx="3972">
                  <c:v>-0.15062600000000001</c:v>
                </c:pt>
                <c:pt idx="3973">
                  <c:v>-0.15085599999999999</c:v>
                </c:pt>
                <c:pt idx="3974">
                  <c:v>-0.151141</c:v>
                </c:pt>
                <c:pt idx="3975">
                  <c:v>-0.15148400000000001</c:v>
                </c:pt>
                <c:pt idx="3976">
                  <c:v>-0.151888</c:v>
                </c:pt>
                <c:pt idx="3977">
                  <c:v>-0.15235000000000001</c:v>
                </c:pt>
                <c:pt idx="3978">
                  <c:v>-0.15287200000000001</c:v>
                </c:pt>
                <c:pt idx="3979">
                  <c:v>-0.15345500000000001</c:v>
                </c:pt>
                <c:pt idx="3980">
                  <c:v>-0.15409700000000001</c:v>
                </c:pt>
                <c:pt idx="3981">
                  <c:v>-0.15479699999999999</c:v>
                </c:pt>
                <c:pt idx="3982">
                  <c:v>-0.15554999999999999</c:v>
                </c:pt>
                <c:pt idx="3983">
                  <c:v>-0.15635599999999999</c:v>
                </c:pt>
                <c:pt idx="3984">
                  <c:v>-0.157217</c:v>
                </c:pt>
                <c:pt idx="3985">
                  <c:v>-0.158136</c:v>
                </c:pt>
                <c:pt idx="3986">
                  <c:v>-0.15911500000000001</c:v>
                </c:pt>
                <c:pt idx="3987">
                  <c:v>-0.16015499999999999</c:v>
                </c:pt>
                <c:pt idx="3988">
                  <c:v>-0.16125100000000001</c:v>
                </c:pt>
                <c:pt idx="3989">
                  <c:v>-0.16239999999999999</c:v>
                </c:pt>
                <c:pt idx="3990">
                  <c:v>-0.163602</c:v>
                </c:pt>
                <c:pt idx="3991">
                  <c:v>-0.164856</c:v>
                </c:pt>
                <c:pt idx="3992">
                  <c:v>-0.166158</c:v>
                </c:pt>
                <c:pt idx="3993">
                  <c:v>-0.16750999999999999</c:v>
                </c:pt>
                <c:pt idx="3994">
                  <c:v>-0.16891600000000001</c:v>
                </c:pt>
                <c:pt idx="3995">
                  <c:v>-0.170372</c:v>
                </c:pt>
                <c:pt idx="3996">
                  <c:v>-0.171875</c:v>
                </c:pt>
                <c:pt idx="3997">
                  <c:v>-0.173428</c:v>
                </c:pt>
                <c:pt idx="3998">
                  <c:v>-0.175035</c:v>
                </c:pt>
                <c:pt idx="3999">
                  <c:v>-0.17669599999999999</c:v>
                </c:pt>
                <c:pt idx="4000">
                  <c:v>-0.17840900000000001</c:v>
                </c:pt>
                <c:pt idx="4001">
                  <c:v>-0.180172</c:v>
                </c:pt>
                <c:pt idx="4002">
                  <c:v>-0.18198400000000001</c:v>
                </c:pt>
                <c:pt idx="4003">
                  <c:v>-0.18384800000000001</c:v>
                </c:pt>
                <c:pt idx="4004">
                  <c:v>-0.18576200000000001</c:v>
                </c:pt>
                <c:pt idx="4005">
                  <c:v>-0.187722</c:v>
                </c:pt>
                <c:pt idx="4006">
                  <c:v>-0.189723</c:v>
                </c:pt>
                <c:pt idx="4007">
                  <c:v>-0.19175800000000001</c:v>
                </c:pt>
                <c:pt idx="4008">
                  <c:v>-0.193824</c:v>
                </c:pt>
                <c:pt idx="4009">
                  <c:v>-0.19592300000000001</c:v>
                </c:pt>
                <c:pt idx="4010">
                  <c:v>-0.19806299999999999</c:v>
                </c:pt>
                <c:pt idx="4011">
                  <c:v>-0.20024900000000001</c:v>
                </c:pt>
                <c:pt idx="4012">
                  <c:v>-0.20247200000000001</c:v>
                </c:pt>
                <c:pt idx="4013">
                  <c:v>-0.20471900000000001</c:v>
                </c:pt>
                <c:pt idx="4014">
                  <c:v>-0.206982</c:v>
                </c:pt>
                <c:pt idx="4015">
                  <c:v>-0.209259</c:v>
                </c:pt>
                <c:pt idx="4016">
                  <c:v>-0.21154999999999999</c:v>
                </c:pt>
                <c:pt idx="4017">
                  <c:v>-0.21385399999999999</c:v>
                </c:pt>
                <c:pt idx="4018">
                  <c:v>-0.216172</c:v>
                </c:pt>
                <c:pt idx="4019">
                  <c:v>-0.21850600000000001</c:v>
                </c:pt>
                <c:pt idx="4020">
                  <c:v>-0.220862</c:v>
                </c:pt>
                <c:pt idx="4021">
                  <c:v>-0.22323799999999999</c:v>
                </c:pt>
                <c:pt idx="4022">
                  <c:v>-0.22561500000000001</c:v>
                </c:pt>
                <c:pt idx="4023">
                  <c:v>-0.22798599999999999</c:v>
                </c:pt>
                <c:pt idx="4024">
                  <c:v>-0.23036899999999999</c:v>
                </c:pt>
                <c:pt idx="4025">
                  <c:v>-0.232769</c:v>
                </c:pt>
                <c:pt idx="4026">
                  <c:v>-0.23517399999999999</c:v>
                </c:pt>
                <c:pt idx="4027">
                  <c:v>-0.23758699999999999</c:v>
                </c:pt>
                <c:pt idx="4028">
                  <c:v>-0.240011</c:v>
                </c:pt>
                <c:pt idx="4029">
                  <c:v>-0.24244399999999999</c:v>
                </c:pt>
                <c:pt idx="4030">
                  <c:v>-0.24488199999999999</c:v>
                </c:pt>
                <c:pt idx="4031">
                  <c:v>-0.24732100000000001</c:v>
                </c:pt>
                <c:pt idx="4032">
                  <c:v>-0.24975700000000001</c:v>
                </c:pt>
                <c:pt idx="4033">
                  <c:v>-0.25218200000000002</c:v>
                </c:pt>
                <c:pt idx="4034">
                  <c:v>-0.25459399999999999</c:v>
                </c:pt>
                <c:pt idx="4035">
                  <c:v>-0.25698799999999999</c:v>
                </c:pt>
                <c:pt idx="4036">
                  <c:v>-0.25936100000000001</c:v>
                </c:pt>
                <c:pt idx="4037">
                  <c:v>-0.26170900000000002</c:v>
                </c:pt>
                <c:pt idx="4038">
                  <c:v>-0.26403399999999999</c:v>
                </c:pt>
                <c:pt idx="4039">
                  <c:v>-0.26633899999999999</c:v>
                </c:pt>
                <c:pt idx="4040">
                  <c:v>-0.26862399999999997</c:v>
                </c:pt>
                <c:pt idx="4041">
                  <c:v>-0.27088299999999998</c:v>
                </c:pt>
                <c:pt idx="4042">
                  <c:v>-0.27311099999999999</c:v>
                </c:pt>
                <c:pt idx="4043">
                  <c:v>-0.27531</c:v>
                </c:pt>
                <c:pt idx="4044">
                  <c:v>-0.27748600000000001</c:v>
                </c:pt>
                <c:pt idx="4045">
                  <c:v>-0.27964099999999997</c:v>
                </c:pt>
                <c:pt idx="4046">
                  <c:v>-0.281773</c:v>
                </c:pt>
                <c:pt idx="4047">
                  <c:v>-0.28388099999999999</c:v>
                </c:pt>
                <c:pt idx="4048">
                  <c:v>-0.285964</c:v>
                </c:pt>
                <c:pt idx="4049">
                  <c:v>-0.288022</c:v>
                </c:pt>
                <c:pt idx="4050">
                  <c:v>-0.29004999999999997</c:v>
                </c:pt>
                <c:pt idx="4051">
                  <c:v>-0.29204200000000002</c:v>
                </c:pt>
                <c:pt idx="4052">
                  <c:v>-0.293991</c:v>
                </c:pt>
                <c:pt idx="4053">
                  <c:v>-0.29589599999999999</c:v>
                </c:pt>
                <c:pt idx="4054">
                  <c:v>-0.29775600000000002</c:v>
                </c:pt>
                <c:pt idx="4055">
                  <c:v>-0.29956899999999997</c:v>
                </c:pt>
                <c:pt idx="4056">
                  <c:v>-0.30133100000000002</c:v>
                </c:pt>
                <c:pt idx="4057">
                  <c:v>-0.30303400000000003</c:v>
                </c:pt>
                <c:pt idx="4058">
                  <c:v>-0.30467100000000003</c:v>
                </c:pt>
                <c:pt idx="4059">
                  <c:v>-0.30623899999999998</c:v>
                </c:pt>
                <c:pt idx="4060">
                  <c:v>-0.30773899999999998</c:v>
                </c:pt>
                <c:pt idx="4061">
                  <c:v>-0.30917</c:v>
                </c:pt>
                <c:pt idx="4062">
                  <c:v>-0.31053399999999998</c:v>
                </c:pt>
                <c:pt idx="4063">
                  <c:v>-0.311832</c:v>
                </c:pt>
                <c:pt idx="4064">
                  <c:v>-0.31306099999999998</c:v>
                </c:pt>
                <c:pt idx="4065">
                  <c:v>-0.314218</c:v>
                </c:pt>
                <c:pt idx="4066">
                  <c:v>-0.31529800000000002</c:v>
                </c:pt>
                <c:pt idx="4067">
                  <c:v>-0.31630000000000003</c:v>
                </c:pt>
                <c:pt idx="4068">
                  <c:v>-0.31722</c:v>
                </c:pt>
                <c:pt idx="4069">
                  <c:v>-0.31804900000000003</c:v>
                </c:pt>
                <c:pt idx="4070">
                  <c:v>-0.31878400000000001</c:v>
                </c:pt>
                <c:pt idx="4071">
                  <c:v>-0.31942500000000001</c:v>
                </c:pt>
                <c:pt idx="4072">
                  <c:v>-0.31997399999999998</c:v>
                </c:pt>
                <c:pt idx="4073">
                  <c:v>-0.32043100000000002</c:v>
                </c:pt>
                <c:pt idx="4074">
                  <c:v>-0.32079800000000003</c:v>
                </c:pt>
                <c:pt idx="4075">
                  <c:v>-0.321075</c:v>
                </c:pt>
                <c:pt idx="4076">
                  <c:v>-0.32126399999999999</c:v>
                </c:pt>
                <c:pt idx="4077">
                  <c:v>-0.32136500000000001</c:v>
                </c:pt>
                <c:pt idx="4078">
                  <c:v>-0.32137700000000002</c:v>
                </c:pt>
                <c:pt idx="4079">
                  <c:v>-0.321301</c:v>
                </c:pt>
                <c:pt idx="4080">
                  <c:v>-0.32113599999999998</c:v>
                </c:pt>
                <c:pt idx="4081">
                  <c:v>-0.320882</c:v>
                </c:pt>
                <c:pt idx="4082">
                  <c:v>-0.32053500000000001</c:v>
                </c:pt>
                <c:pt idx="4083">
                  <c:v>-0.32009300000000002</c:v>
                </c:pt>
                <c:pt idx="4084">
                  <c:v>-0.31955600000000001</c:v>
                </c:pt>
                <c:pt idx="4085">
                  <c:v>-0.31892500000000001</c:v>
                </c:pt>
                <c:pt idx="4086">
                  <c:v>-0.31820399999999999</c:v>
                </c:pt>
                <c:pt idx="4087">
                  <c:v>-0.31739299999999998</c:v>
                </c:pt>
                <c:pt idx="4088">
                  <c:v>-0.31648599999999999</c:v>
                </c:pt>
                <c:pt idx="4089">
                  <c:v>-0.31547999999999998</c:v>
                </c:pt>
                <c:pt idx="4090">
                  <c:v>-0.31437100000000001</c:v>
                </c:pt>
                <c:pt idx="4091">
                  <c:v>-0.31316100000000002</c:v>
                </c:pt>
                <c:pt idx="4092">
                  <c:v>-0.31185000000000002</c:v>
                </c:pt>
                <c:pt idx="4093">
                  <c:v>-0.31044300000000002</c:v>
                </c:pt>
                <c:pt idx="4094">
                  <c:v>-0.30894199999999999</c:v>
                </c:pt>
                <c:pt idx="4095">
                  <c:v>-0.30734600000000001</c:v>
                </c:pt>
                <c:pt idx="4096">
                  <c:v>-0.30565300000000001</c:v>
                </c:pt>
                <c:pt idx="4097">
                  <c:v>-0.30386299999999999</c:v>
                </c:pt>
                <c:pt idx="4098">
                  <c:v>-0.30198000000000003</c:v>
                </c:pt>
                <c:pt idx="4099">
                  <c:v>-0.30000300000000002</c:v>
                </c:pt>
                <c:pt idx="4100">
                  <c:v>-0.29793199999999997</c:v>
                </c:pt>
                <c:pt idx="4101">
                  <c:v>-0.295769</c:v>
                </c:pt>
                <c:pt idx="4102">
                  <c:v>-0.29351899999999997</c:v>
                </c:pt>
                <c:pt idx="4103">
                  <c:v>-0.291184</c:v>
                </c:pt>
                <c:pt idx="4104">
                  <c:v>-0.28877000000000003</c:v>
                </c:pt>
                <c:pt idx="4105">
                  <c:v>-0.28627599999999997</c:v>
                </c:pt>
                <c:pt idx="4106">
                  <c:v>-0.28370499999999998</c:v>
                </c:pt>
                <c:pt idx="4107">
                  <c:v>-0.28106399999999998</c:v>
                </c:pt>
                <c:pt idx="4108">
                  <c:v>-0.278362</c:v>
                </c:pt>
                <c:pt idx="4109">
                  <c:v>-0.27557700000000002</c:v>
                </c:pt>
                <c:pt idx="4110">
                  <c:v>-0.27268799999999999</c:v>
                </c:pt>
                <c:pt idx="4111">
                  <c:v>-0.26972400000000002</c:v>
                </c:pt>
                <c:pt idx="4112">
                  <c:v>-0.26671299999999998</c:v>
                </c:pt>
                <c:pt idx="4113">
                  <c:v>-0.26364199999999999</c:v>
                </c:pt>
                <c:pt idx="4114">
                  <c:v>-0.26050699999999999</c:v>
                </c:pt>
                <c:pt idx="4115">
                  <c:v>-0.25732100000000002</c:v>
                </c:pt>
                <c:pt idx="4116">
                  <c:v>-0.25409199999999998</c:v>
                </c:pt>
                <c:pt idx="4117">
                  <c:v>-0.25081999999999999</c:v>
                </c:pt>
                <c:pt idx="4118">
                  <c:v>-0.247504</c:v>
                </c:pt>
                <c:pt idx="4119">
                  <c:v>-0.244144</c:v>
                </c:pt>
                <c:pt idx="4120">
                  <c:v>-0.24074599999999999</c:v>
                </c:pt>
                <c:pt idx="4121">
                  <c:v>-0.237312</c:v>
                </c:pt>
                <c:pt idx="4122">
                  <c:v>-0.233851</c:v>
                </c:pt>
                <c:pt idx="4123">
                  <c:v>-0.23036400000000001</c:v>
                </c:pt>
                <c:pt idx="4124">
                  <c:v>-0.226854</c:v>
                </c:pt>
                <c:pt idx="4125">
                  <c:v>-0.223325</c:v>
                </c:pt>
                <c:pt idx="4126">
                  <c:v>-0.21978300000000001</c:v>
                </c:pt>
                <c:pt idx="4127">
                  <c:v>-0.21623899999999999</c:v>
                </c:pt>
                <c:pt idx="4128">
                  <c:v>-0.2127</c:v>
                </c:pt>
                <c:pt idx="4129">
                  <c:v>-0.209173</c:v>
                </c:pt>
                <c:pt idx="4130">
                  <c:v>-0.20566499999999999</c:v>
                </c:pt>
                <c:pt idx="4131">
                  <c:v>-0.202178</c:v>
                </c:pt>
                <c:pt idx="4132">
                  <c:v>-0.198715</c:v>
                </c:pt>
                <c:pt idx="4133">
                  <c:v>-0.19528100000000001</c:v>
                </c:pt>
                <c:pt idx="4134">
                  <c:v>-0.19187599999999999</c:v>
                </c:pt>
                <c:pt idx="4135">
                  <c:v>-0.1885</c:v>
                </c:pt>
                <c:pt idx="4136">
                  <c:v>-0.18515499999999999</c:v>
                </c:pt>
                <c:pt idx="4137">
                  <c:v>-0.18184600000000001</c:v>
                </c:pt>
                <c:pt idx="4138">
                  <c:v>-0.17857400000000001</c:v>
                </c:pt>
                <c:pt idx="4139">
                  <c:v>-0.17533899999999999</c:v>
                </c:pt>
                <c:pt idx="4140">
                  <c:v>-0.17214299999999999</c:v>
                </c:pt>
                <c:pt idx="4141">
                  <c:v>-0.168987</c:v>
                </c:pt>
                <c:pt idx="4142">
                  <c:v>-0.16587399999999999</c:v>
                </c:pt>
                <c:pt idx="4143">
                  <c:v>-0.162802</c:v>
                </c:pt>
                <c:pt idx="4144">
                  <c:v>-0.159773</c:v>
                </c:pt>
                <c:pt idx="4145">
                  <c:v>-0.15678600000000001</c:v>
                </c:pt>
                <c:pt idx="4146">
                  <c:v>-0.15384400000000001</c:v>
                </c:pt>
                <c:pt idx="4147">
                  <c:v>-0.150947</c:v>
                </c:pt>
                <c:pt idx="4148">
                  <c:v>-0.14809800000000001</c:v>
                </c:pt>
                <c:pt idx="4149">
                  <c:v>-0.14530000000000001</c:v>
                </c:pt>
                <c:pt idx="4150">
                  <c:v>-0.14255499999999999</c:v>
                </c:pt>
                <c:pt idx="4151">
                  <c:v>-0.13986699999999999</c:v>
                </c:pt>
                <c:pt idx="4152">
                  <c:v>-0.13723399999999999</c:v>
                </c:pt>
                <c:pt idx="4153">
                  <c:v>-0.134655</c:v>
                </c:pt>
                <c:pt idx="4154">
                  <c:v>-0.132132</c:v>
                </c:pt>
                <c:pt idx="4155">
                  <c:v>-0.129662</c:v>
                </c:pt>
                <c:pt idx="4156">
                  <c:v>-0.127246</c:v>
                </c:pt>
                <c:pt idx="4157">
                  <c:v>-0.12488299999999999</c:v>
                </c:pt>
                <c:pt idx="4158">
                  <c:v>-0.122572</c:v>
                </c:pt>
                <c:pt idx="4159">
                  <c:v>-0.120312</c:v>
                </c:pt>
                <c:pt idx="4160">
                  <c:v>-0.118105</c:v>
                </c:pt>
                <c:pt idx="4161">
                  <c:v>-0.115953</c:v>
                </c:pt>
                <c:pt idx="4162">
                  <c:v>-0.113858</c:v>
                </c:pt>
                <c:pt idx="4163">
                  <c:v>-0.11182400000000001</c:v>
                </c:pt>
                <c:pt idx="4164">
                  <c:v>-0.10985399999999999</c:v>
                </c:pt>
                <c:pt idx="4165">
                  <c:v>-0.107945</c:v>
                </c:pt>
                <c:pt idx="4166">
                  <c:v>-0.106096</c:v>
                </c:pt>
                <c:pt idx="4167">
                  <c:v>-0.104307</c:v>
                </c:pt>
                <c:pt idx="4168">
                  <c:v>-0.102575</c:v>
                </c:pt>
                <c:pt idx="4169">
                  <c:v>-0.100898</c:v>
                </c:pt>
                <c:pt idx="4170">
                  <c:v>-9.9271600000000002E-2</c:v>
                </c:pt>
                <c:pt idx="4171">
                  <c:v>-9.7692299999999996E-2</c:v>
                </c:pt>
                <c:pt idx="4172">
                  <c:v>-9.6159099999999997E-2</c:v>
                </c:pt>
                <c:pt idx="4173">
                  <c:v>-9.4672099999999995E-2</c:v>
                </c:pt>
                <c:pt idx="4174">
                  <c:v>-9.3232700000000002E-2</c:v>
                </c:pt>
                <c:pt idx="4175">
                  <c:v>-9.1839199999999996E-2</c:v>
                </c:pt>
                <c:pt idx="4176">
                  <c:v>-9.0485099999999999E-2</c:v>
                </c:pt>
                <c:pt idx="4177">
                  <c:v>-8.9164199999999999E-2</c:v>
                </c:pt>
                <c:pt idx="4178">
                  <c:v>-8.7875300000000003E-2</c:v>
                </c:pt>
                <c:pt idx="4179">
                  <c:v>-8.6621600000000007E-2</c:v>
                </c:pt>
                <c:pt idx="4180">
                  <c:v>-8.5406800000000005E-2</c:v>
                </c:pt>
                <c:pt idx="4181">
                  <c:v>-8.4233699999999995E-2</c:v>
                </c:pt>
                <c:pt idx="4182">
                  <c:v>-8.3104300000000006E-2</c:v>
                </c:pt>
                <c:pt idx="4183">
                  <c:v>-8.2016599999999995E-2</c:v>
                </c:pt>
                <c:pt idx="4184">
                  <c:v>-8.0966399999999994E-2</c:v>
                </c:pt>
                <c:pt idx="4185">
                  <c:v>-7.9952999999999996E-2</c:v>
                </c:pt>
                <c:pt idx="4186">
                  <c:v>-7.8978199999999998E-2</c:v>
                </c:pt>
                <c:pt idx="4187">
                  <c:v>-7.8042299999999995E-2</c:v>
                </c:pt>
                <c:pt idx="4188">
                  <c:v>-7.7147099999999996E-2</c:v>
                </c:pt>
                <c:pt idx="4189">
                  <c:v>-7.6294299999999995E-2</c:v>
                </c:pt>
                <c:pt idx="4190">
                  <c:v>-7.5482999999999995E-2</c:v>
                </c:pt>
                <c:pt idx="4191">
                  <c:v>-7.4711100000000003E-2</c:v>
                </c:pt>
                <c:pt idx="4192">
                  <c:v>-7.3976600000000003E-2</c:v>
                </c:pt>
                <c:pt idx="4193">
                  <c:v>-7.32767E-2</c:v>
                </c:pt>
                <c:pt idx="4194">
                  <c:v>-7.2610900000000006E-2</c:v>
                </c:pt>
                <c:pt idx="4195">
                  <c:v>-7.1985499999999994E-2</c:v>
                </c:pt>
                <c:pt idx="4196">
                  <c:v>-7.13921E-2</c:v>
                </c:pt>
                <c:pt idx="4197">
                  <c:v>-7.0792800000000003E-2</c:v>
                </c:pt>
                <c:pt idx="4198">
                  <c:v>-7.0183800000000005E-2</c:v>
                </c:pt>
                <c:pt idx="4199">
                  <c:v>-6.9607299999999997E-2</c:v>
                </c:pt>
                <c:pt idx="4200">
                  <c:v>-6.9067799999999999E-2</c:v>
                </c:pt>
                <c:pt idx="4201">
                  <c:v>-6.8543499999999993E-2</c:v>
                </c:pt>
                <c:pt idx="4202">
                  <c:v>-6.8037200000000006E-2</c:v>
                </c:pt>
                <c:pt idx="4203">
                  <c:v>-6.7555500000000004E-2</c:v>
                </c:pt>
                <c:pt idx="4204">
                  <c:v>-6.7096900000000001E-2</c:v>
                </c:pt>
                <c:pt idx="4205">
                  <c:v>-6.6658800000000004E-2</c:v>
                </c:pt>
                <c:pt idx="4206">
                  <c:v>-6.6238900000000003E-2</c:v>
                </c:pt>
                <c:pt idx="4207">
                  <c:v>-6.5836199999999998E-2</c:v>
                </c:pt>
                <c:pt idx="4208">
                  <c:v>-6.5451499999999996E-2</c:v>
                </c:pt>
                <c:pt idx="4209">
                  <c:v>-6.50863E-2</c:v>
                </c:pt>
                <c:pt idx="4210">
                  <c:v>-6.4741400000000004E-2</c:v>
                </c:pt>
                <c:pt idx="4211">
                  <c:v>-6.44174E-2</c:v>
                </c:pt>
                <c:pt idx="4212">
                  <c:v>-6.4115900000000003E-2</c:v>
                </c:pt>
                <c:pt idx="4213">
                  <c:v>-6.3839199999999999E-2</c:v>
                </c:pt>
                <c:pt idx="4214">
                  <c:v>-6.3589800000000002E-2</c:v>
                </c:pt>
                <c:pt idx="4215">
                  <c:v>-6.3371200000000003E-2</c:v>
                </c:pt>
                <c:pt idx="4216">
                  <c:v>-6.3186199999999998E-2</c:v>
                </c:pt>
                <c:pt idx="4217">
                  <c:v>-6.3035800000000003E-2</c:v>
                </c:pt>
                <c:pt idx="4218">
                  <c:v>-6.2919500000000003E-2</c:v>
                </c:pt>
                <c:pt idx="4219">
                  <c:v>-6.2835500000000002E-2</c:v>
                </c:pt>
                <c:pt idx="4220">
                  <c:v>-6.2782099999999993E-2</c:v>
                </c:pt>
                <c:pt idx="4221">
                  <c:v>-6.27582E-2</c:v>
                </c:pt>
                <c:pt idx="4222">
                  <c:v>-6.2762799999999994E-2</c:v>
                </c:pt>
                <c:pt idx="4223">
                  <c:v>-6.2794699999999995E-2</c:v>
                </c:pt>
                <c:pt idx="4224">
                  <c:v>-6.2853599999999996E-2</c:v>
                </c:pt>
                <c:pt idx="4225">
                  <c:v>-6.2938999999999995E-2</c:v>
                </c:pt>
                <c:pt idx="4226">
                  <c:v>-6.3050099999999998E-2</c:v>
                </c:pt>
                <c:pt idx="4227">
                  <c:v>-6.3186599999999996E-2</c:v>
                </c:pt>
                <c:pt idx="4228">
                  <c:v>-6.3347500000000001E-2</c:v>
                </c:pt>
                <c:pt idx="4229">
                  <c:v>-6.3530600000000007E-2</c:v>
                </c:pt>
                <c:pt idx="4230">
                  <c:v>-6.3734799999999994E-2</c:v>
                </c:pt>
                <c:pt idx="4231">
                  <c:v>-6.3960299999999998E-2</c:v>
                </c:pt>
                <c:pt idx="4232">
                  <c:v>-6.4207E-2</c:v>
                </c:pt>
                <c:pt idx="4233">
                  <c:v>-6.4475199999999996E-2</c:v>
                </c:pt>
                <c:pt idx="4234">
                  <c:v>-6.4765600000000006E-2</c:v>
                </c:pt>
                <c:pt idx="4235">
                  <c:v>-6.5079300000000007E-2</c:v>
                </c:pt>
                <c:pt idx="4236">
                  <c:v>-6.5417000000000003E-2</c:v>
                </c:pt>
                <c:pt idx="4237">
                  <c:v>-6.5779500000000005E-2</c:v>
                </c:pt>
                <c:pt idx="4238">
                  <c:v>-6.6167199999999995E-2</c:v>
                </c:pt>
                <c:pt idx="4239">
                  <c:v>-6.6580200000000006E-2</c:v>
                </c:pt>
                <c:pt idx="4240">
                  <c:v>-6.70182E-2</c:v>
                </c:pt>
                <c:pt idx="4241">
                  <c:v>-6.7480999999999999E-2</c:v>
                </c:pt>
                <c:pt idx="4242">
                  <c:v>-6.7968899999999999E-2</c:v>
                </c:pt>
                <c:pt idx="4243">
                  <c:v>-6.8481799999999995E-2</c:v>
                </c:pt>
                <c:pt idx="4244">
                  <c:v>-6.9019300000000006E-2</c:v>
                </c:pt>
                <c:pt idx="4245">
                  <c:v>-6.9580000000000003E-2</c:v>
                </c:pt>
                <c:pt idx="4246">
                  <c:v>-7.0161699999999994E-2</c:v>
                </c:pt>
                <c:pt idx="4247">
                  <c:v>-7.0762000000000005E-2</c:v>
                </c:pt>
                <c:pt idx="4248">
                  <c:v>-7.1379999999999999E-2</c:v>
                </c:pt>
                <c:pt idx="4249">
                  <c:v>-7.2016499999999997E-2</c:v>
                </c:pt>
                <c:pt idx="4250">
                  <c:v>-7.2673399999999999E-2</c:v>
                </c:pt>
                <c:pt idx="4251">
                  <c:v>-7.3352399999999998E-2</c:v>
                </c:pt>
                <c:pt idx="4252">
                  <c:v>-7.4054099999999998E-2</c:v>
                </c:pt>
                <c:pt idx="4253">
                  <c:v>-7.4778499999999998E-2</c:v>
                </c:pt>
                <c:pt idx="4254">
                  <c:v>-7.5525800000000004E-2</c:v>
                </c:pt>
                <c:pt idx="4255">
                  <c:v>-7.6295199999999994E-2</c:v>
                </c:pt>
                <c:pt idx="4256">
                  <c:v>-7.70845E-2</c:v>
                </c:pt>
                <c:pt idx="4257">
                  <c:v>-7.7891600000000005E-2</c:v>
                </c:pt>
                <c:pt idx="4258">
                  <c:v>-7.8715099999999996E-2</c:v>
                </c:pt>
                <c:pt idx="4259">
                  <c:v>-7.9555100000000004E-2</c:v>
                </c:pt>
                <c:pt idx="4260">
                  <c:v>-8.0412800000000006E-2</c:v>
                </c:pt>
                <c:pt idx="4261">
                  <c:v>-8.1290299999999996E-2</c:v>
                </c:pt>
                <c:pt idx="4262">
                  <c:v>-8.2187700000000002E-2</c:v>
                </c:pt>
                <c:pt idx="4263">
                  <c:v>-8.31012E-2</c:v>
                </c:pt>
                <c:pt idx="4264">
                  <c:v>-8.4026000000000003E-2</c:v>
                </c:pt>
                <c:pt idx="4265">
                  <c:v>-8.4959999999999994E-2</c:v>
                </c:pt>
                <c:pt idx="4266">
                  <c:v>-8.5903900000000005E-2</c:v>
                </c:pt>
                <c:pt idx="4267">
                  <c:v>-8.6858199999999997E-2</c:v>
                </c:pt>
                <c:pt idx="4268">
                  <c:v>-8.7823499999999999E-2</c:v>
                </c:pt>
                <c:pt idx="4269">
                  <c:v>-8.88018E-2</c:v>
                </c:pt>
                <c:pt idx="4270">
                  <c:v>-8.9793799999999993E-2</c:v>
                </c:pt>
                <c:pt idx="4271">
                  <c:v>-9.0795500000000001E-2</c:v>
                </c:pt>
                <c:pt idx="4272">
                  <c:v>-9.1802400000000006E-2</c:v>
                </c:pt>
                <c:pt idx="4273">
                  <c:v>-9.2814800000000003E-2</c:v>
                </c:pt>
                <c:pt idx="4274">
                  <c:v>-9.3836500000000003E-2</c:v>
                </c:pt>
                <c:pt idx="4275">
                  <c:v>-9.4870200000000002E-2</c:v>
                </c:pt>
                <c:pt idx="4276">
                  <c:v>-9.5915700000000007E-2</c:v>
                </c:pt>
                <c:pt idx="4277">
                  <c:v>-9.6970600000000004E-2</c:v>
                </c:pt>
                <c:pt idx="4278">
                  <c:v>-9.8032300000000003E-2</c:v>
                </c:pt>
                <c:pt idx="4279">
                  <c:v>-9.9099300000000001E-2</c:v>
                </c:pt>
                <c:pt idx="4280">
                  <c:v>-0.10017</c:v>
                </c:pt>
                <c:pt idx="4281">
                  <c:v>-0.101243</c:v>
                </c:pt>
                <c:pt idx="4282">
                  <c:v>-0.10231800000000001</c:v>
                </c:pt>
                <c:pt idx="4283">
                  <c:v>-0.103394</c:v>
                </c:pt>
                <c:pt idx="4284">
                  <c:v>-0.104474</c:v>
                </c:pt>
                <c:pt idx="4285">
                  <c:v>-0.105558</c:v>
                </c:pt>
                <c:pt idx="4286">
                  <c:v>-0.106646</c:v>
                </c:pt>
                <c:pt idx="4287">
                  <c:v>-0.107737</c:v>
                </c:pt>
                <c:pt idx="4288">
                  <c:v>-0.108829</c:v>
                </c:pt>
                <c:pt idx="4289">
                  <c:v>-0.10992200000000001</c:v>
                </c:pt>
                <c:pt idx="4290">
                  <c:v>-0.111015</c:v>
                </c:pt>
                <c:pt idx="4291">
                  <c:v>-0.112104</c:v>
                </c:pt>
                <c:pt idx="4292">
                  <c:v>-0.11318599999999999</c:v>
                </c:pt>
                <c:pt idx="4293">
                  <c:v>-0.114261</c:v>
                </c:pt>
                <c:pt idx="4294">
                  <c:v>-0.115327</c:v>
                </c:pt>
                <c:pt idx="4295">
                  <c:v>-0.116384</c:v>
                </c:pt>
                <c:pt idx="4296">
                  <c:v>-0.11743099999999999</c:v>
                </c:pt>
                <c:pt idx="4297">
                  <c:v>-0.118467</c:v>
                </c:pt>
                <c:pt idx="4298">
                  <c:v>-0.11949</c:v>
                </c:pt>
                <c:pt idx="4299">
                  <c:v>-0.1205</c:v>
                </c:pt>
                <c:pt idx="4300">
                  <c:v>-0.12149600000000001</c:v>
                </c:pt>
                <c:pt idx="4301">
                  <c:v>-0.122475</c:v>
                </c:pt>
                <c:pt idx="4302">
                  <c:v>-0.123436</c:v>
                </c:pt>
                <c:pt idx="4303">
                  <c:v>-0.124377</c:v>
                </c:pt>
                <c:pt idx="4304">
                  <c:v>-0.12529899999999999</c:v>
                </c:pt>
                <c:pt idx="4305">
                  <c:v>-0.12620000000000001</c:v>
                </c:pt>
                <c:pt idx="4306">
                  <c:v>-0.127078</c:v>
                </c:pt>
                <c:pt idx="4307">
                  <c:v>-0.12793199999999999</c:v>
                </c:pt>
                <c:pt idx="4308">
                  <c:v>-0.12875800000000001</c:v>
                </c:pt>
                <c:pt idx="4309">
                  <c:v>-0.129554</c:v>
                </c:pt>
                <c:pt idx="4310">
                  <c:v>-0.13031699999999999</c:v>
                </c:pt>
                <c:pt idx="4311">
                  <c:v>-0.131048</c:v>
                </c:pt>
                <c:pt idx="4312">
                  <c:v>-0.131743</c:v>
                </c:pt>
                <c:pt idx="4313">
                  <c:v>-0.13240199999999999</c:v>
                </c:pt>
                <c:pt idx="4314">
                  <c:v>-0.133024</c:v>
                </c:pt>
                <c:pt idx="4315">
                  <c:v>-0.133606</c:v>
                </c:pt>
                <c:pt idx="4316">
                  <c:v>-0.13414699999999999</c:v>
                </c:pt>
                <c:pt idx="4317">
                  <c:v>-0.13464499999999999</c:v>
                </c:pt>
                <c:pt idx="4318">
                  <c:v>-0.13509599999999999</c:v>
                </c:pt>
                <c:pt idx="4319">
                  <c:v>-0.13549800000000001</c:v>
                </c:pt>
                <c:pt idx="4320">
                  <c:v>-0.13585</c:v>
                </c:pt>
                <c:pt idx="4321">
                  <c:v>-0.13614699999999999</c:v>
                </c:pt>
                <c:pt idx="4322">
                  <c:v>-0.13638900000000001</c:v>
                </c:pt>
                <c:pt idx="4323">
                  <c:v>-0.136576</c:v>
                </c:pt>
                <c:pt idx="4324">
                  <c:v>-0.13670599999999999</c:v>
                </c:pt>
                <c:pt idx="4325">
                  <c:v>-0.13677700000000001</c:v>
                </c:pt>
                <c:pt idx="4326">
                  <c:v>-0.13678899999999999</c:v>
                </c:pt>
                <c:pt idx="4327">
                  <c:v>-0.13674</c:v>
                </c:pt>
                <c:pt idx="4328">
                  <c:v>-0.136629</c:v>
                </c:pt>
                <c:pt idx="4329">
                  <c:v>-0.13645399999999999</c:v>
                </c:pt>
                <c:pt idx="4330">
                  <c:v>-0.136214</c:v>
                </c:pt>
                <c:pt idx="4331">
                  <c:v>-0.135908</c:v>
                </c:pt>
                <c:pt idx="4332">
                  <c:v>-0.13553599999999999</c:v>
                </c:pt>
                <c:pt idx="4333">
                  <c:v>-0.13509399999999999</c:v>
                </c:pt>
                <c:pt idx="4334">
                  <c:v>-0.13458300000000001</c:v>
                </c:pt>
                <c:pt idx="4335">
                  <c:v>-0.13400100000000001</c:v>
                </c:pt>
                <c:pt idx="4336">
                  <c:v>-0.13334699999999999</c:v>
                </c:pt>
                <c:pt idx="4337">
                  <c:v>-0.13261999999999999</c:v>
                </c:pt>
                <c:pt idx="4338">
                  <c:v>-0.13181999999999999</c:v>
                </c:pt>
                <c:pt idx="4339">
                  <c:v>-0.13094500000000001</c:v>
                </c:pt>
                <c:pt idx="4340">
                  <c:v>-0.129994</c:v>
                </c:pt>
                <c:pt idx="4341">
                  <c:v>-0.128969</c:v>
                </c:pt>
                <c:pt idx="4342">
                  <c:v>-0.12786600000000001</c:v>
                </c:pt>
                <c:pt idx="4343">
                  <c:v>-0.12668499999999999</c:v>
                </c:pt>
                <c:pt idx="4344">
                  <c:v>-0.12542400000000001</c:v>
                </c:pt>
                <c:pt idx="4345">
                  <c:v>-0.124083</c:v>
                </c:pt>
                <c:pt idx="4346">
                  <c:v>-0.12266100000000001</c:v>
                </c:pt>
                <c:pt idx="4347">
                  <c:v>-0.121157</c:v>
                </c:pt>
                <c:pt idx="4348">
                  <c:v>-0.119572</c:v>
                </c:pt>
                <c:pt idx="4349">
                  <c:v>-0.117907</c:v>
                </c:pt>
                <c:pt idx="4350">
                  <c:v>-0.116162</c:v>
                </c:pt>
                <c:pt idx="4351">
                  <c:v>-0.11433500000000001</c:v>
                </c:pt>
                <c:pt idx="4352">
                  <c:v>-0.112426</c:v>
                </c:pt>
                <c:pt idx="4353">
                  <c:v>-0.11043699999999999</c:v>
                </c:pt>
                <c:pt idx="4354">
                  <c:v>-0.10836800000000001</c:v>
                </c:pt>
                <c:pt idx="4355">
                  <c:v>-0.10621999999999999</c:v>
                </c:pt>
                <c:pt idx="4356">
                  <c:v>-0.103994</c:v>
                </c:pt>
                <c:pt idx="4357">
                  <c:v>-0.10169300000000001</c:v>
                </c:pt>
                <c:pt idx="4358">
                  <c:v>-9.9317000000000003E-2</c:v>
                </c:pt>
                <c:pt idx="4359">
                  <c:v>-9.6866999999999995E-2</c:v>
                </c:pt>
                <c:pt idx="4360">
                  <c:v>-9.4344200000000003E-2</c:v>
                </c:pt>
                <c:pt idx="4361">
                  <c:v>-9.1749999999999998E-2</c:v>
                </c:pt>
                <c:pt idx="4362">
                  <c:v>-8.9085499999999998E-2</c:v>
                </c:pt>
                <c:pt idx="4363">
                  <c:v>-8.6351200000000003E-2</c:v>
                </c:pt>
                <c:pt idx="4364">
                  <c:v>-8.3546999999999996E-2</c:v>
                </c:pt>
                <c:pt idx="4365">
                  <c:v>-8.0674300000000004E-2</c:v>
                </c:pt>
                <c:pt idx="4366">
                  <c:v>-7.7735299999999993E-2</c:v>
                </c:pt>
                <c:pt idx="4367">
                  <c:v>-7.4732199999999999E-2</c:v>
                </c:pt>
                <c:pt idx="4368">
                  <c:v>-7.1666199999999999E-2</c:v>
                </c:pt>
                <c:pt idx="4369">
                  <c:v>-6.8538699999999994E-2</c:v>
                </c:pt>
                <c:pt idx="4370">
                  <c:v>-6.5351400000000004E-2</c:v>
                </c:pt>
                <c:pt idx="4371">
                  <c:v>-6.2106799999999997E-2</c:v>
                </c:pt>
                <c:pt idx="4372">
                  <c:v>-5.8807199999999997E-2</c:v>
                </c:pt>
                <c:pt idx="4373">
                  <c:v>-5.5454799999999999E-2</c:v>
                </c:pt>
                <c:pt idx="4374">
                  <c:v>-5.2052099999999997E-2</c:v>
                </c:pt>
                <c:pt idx="4375">
                  <c:v>-4.8601600000000002E-2</c:v>
                </c:pt>
                <c:pt idx="4376">
                  <c:v>-4.5106300000000002E-2</c:v>
                </c:pt>
                <c:pt idx="4377">
                  <c:v>-4.1568800000000003E-2</c:v>
                </c:pt>
                <c:pt idx="4378">
                  <c:v>-3.7991700000000003E-2</c:v>
                </c:pt>
                <c:pt idx="4379">
                  <c:v>-3.4377499999999998E-2</c:v>
                </c:pt>
                <c:pt idx="4380">
                  <c:v>-3.0728499999999999E-2</c:v>
                </c:pt>
                <c:pt idx="4381">
                  <c:v>-2.7046400000000002E-2</c:v>
                </c:pt>
                <c:pt idx="4382">
                  <c:v>-2.3333199999999998E-2</c:v>
                </c:pt>
                <c:pt idx="4383">
                  <c:v>-1.9591600000000001E-2</c:v>
                </c:pt>
                <c:pt idx="4384">
                  <c:v>-1.58248E-2</c:v>
                </c:pt>
                <c:pt idx="4385">
                  <c:v>-1.2035799999999999E-2</c:v>
                </c:pt>
                <c:pt idx="4386" formatCode="0.00E+00">
                  <c:v>-8.2279699999999994E-3</c:v>
                </c:pt>
                <c:pt idx="4387" formatCode="0.00E+00">
                  <c:v>-4.4047299999999999E-3</c:v>
                </c:pt>
                <c:pt idx="4388" formatCode="0.00E+00">
                  <c:v>-5.6978400000000005E-4</c:v>
                </c:pt>
                <c:pt idx="4389" formatCode="0.00E+00">
                  <c:v>3.27342E-3</c:v>
                </c:pt>
                <c:pt idx="4390" formatCode="0.00E+00">
                  <c:v>7.1215799999999998E-3</c:v>
                </c:pt>
                <c:pt idx="4391">
                  <c:v>1.09713E-2</c:v>
                </c:pt>
                <c:pt idx="4392">
                  <c:v>1.4819300000000001E-2</c:v>
                </c:pt>
                <c:pt idx="4393">
                  <c:v>1.86623E-2</c:v>
                </c:pt>
                <c:pt idx="4394">
                  <c:v>2.2497E-2</c:v>
                </c:pt>
                <c:pt idx="4395">
                  <c:v>2.6320199999999998E-2</c:v>
                </c:pt>
                <c:pt idx="4396">
                  <c:v>3.0128700000000001E-2</c:v>
                </c:pt>
                <c:pt idx="4397">
                  <c:v>3.3919600000000001E-2</c:v>
                </c:pt>
                <c:pt idx="4398">
                  <c:v>3.7690300000000003E-2</c:v>
                </c:pt>
                <c:pt idx="4399">
                  <c:v>4.1437700000000001E-2</c:v>
                </c:pt>
                <c:pt idx="4400">
                  <c:v>4.51581E-2</c:v>
                </c:pt>
                <c:pt idx="4401">
                  <c:v>4.88472E-2</c:v>
                </c:pt>
                <c:pt idx="4402">
                  <c:v>5.2500900000000003E-2</c:v>
                </c:pt>
                <c:pt idx="4403">
                  <c:v>5.6116100000000002E-2</c:v>
                </c:pt>
                <c:pt idx="4404">
                  <c:v>5.9690399999999998E-2</c:v>
                </c:pt>
                <c:pt idx="4405">
                  <c:v>6.3220799999999994E-2</c:v>
                </c:pt>
                <c:pt idx="4406">
                  <c:v>6.6704399999999997E-2</c:v>
                </c:pt>
                <c:pt idx="4407">
                  <c:v>7.0138400000000004E-2</c:v>
                </c:pt>
                <c:pt idx="4408">
                  <c:v>7.3520299999999997E-2</c:v>
                </c:pt>
                <c:pt idx="4409">
                  <c:v>7.6847399999999996E-2</c:v>
                </c:pt>
                <c:pt idx="4410">
                  <c:v>8.0116699999999999E-2</c:v>
                </c:pt>
                <c:pt idx="4411">
                  <c:v>8.3325399999999994E-2</c:v>
                </c:pt>
                <c:pt idx="4412">
                  <c:v>8.6471199999999998E-2</c:v>
                </c:pt>
                <c:pt idx="4413">
                  <c:v>8.9551199999999997E-2</c:v>
                </c:pt>
                <c:pt idx="4414">
                  <c:v>9.2562400000000003E-2</c:v>
                </c:pt>
                <c:pt idx="4415">
                  <c:v>9.5502100000000006E-2</c:v>
                </c:pt>
                <c:pt idx="4416">
                  <c:v>9.8368800000000006E-2</c:v>
                </c:pt>
                <c:pt idx="4417">
                  <c:v>0.101161</c:v>
                </c:pt>
                <c:pt idx="4418">
                  <c:v>0.103876</c:v>
                </c:pt>
                <c:pt idx="4419">
                  <c:v>0.10651099999999999</c:v>
                </c:pt>
                <c:pt idx="4420">
                  <c:v>0.109066</c:v>
                </c:pt>
                <c:pt idx="4421">
                  <c:v>0.111537</c:v>
                </c:pt>
                <c:pt idx="4422">
                  <c:v>0.113924</c:v>
                </c:pt>
                <c:pt idx="4423">
                  <c:v>0.11622300000000001</c:v>
                </c:pt>
                <c:pt idx="4424">
                  <c:v>0.118433</c:v>
                </c:pt>
                <c:pt idx="4425">
                  <c:v>0.12055200000000001</c:v>
                </c:pt>
                <c:pt idx="4426">
                  <c:v>0.12257899999999999</c:v>
                </c:pt>
                <c:pt idx="4427">
                  <c:v>0.124512</c:v>
                </c:pt>
                <c:pt idx="4428">
                  <c:v>0.12634999999999999</c:v>
                </c:pt>
                <c:pt idx="4429">
                  <c:v>0.12809100000000001</c:v>
                </c:pt>
                <c:pt idx="4430">
                  <c:v>0.12973499999999999</c:v>
                </c:pt>
                <c:pt idx="4431">
                  <c:v>0.13128000000000001</c:v>
                </c:pt>
                <c:pt idx="4432">
                  <c:v>0.13272600000000001</c:v>
                </c:pt>
                <c:pt idx="4433">
                  <c:v>0.134073</c:v>
                </c:pt>
                <c:pt idx="4434">
                  <c:v>0.13531899999999999</c:v>
                </c:pt>
                <c:pt idx="4435">
                  <c:v>0.136465</c:v>
                </c:pt>
                <c:pt idx="4436">
                  <c:v>0.13750999999999999</c:v>
                </c:pt>
                <c:pt idx="4437">
                  <c:v>0.13845299999999999</c:v>
                </c:pt>
                <c:pt idx="4438">
                  <c:v>0.139295</c:v>
                </c:pt>
                <c:pt idx="4439">
                  <c:v>0.14003499999999999</c:v>
                </c:pt>
                <c:pt idx="4440">
                  <c:v>0.140676</c:v>
                </c:pt>
                <c:pt idx="4441">
                  <c:v>0.14121600000000001</c:v>
                </c:pt>
                <c:pt idx="4442">
                  <c:v>0.141655</c:v>
                </c:pt>
                <c:pt idx="4443">
                  <c:v>0.14199300000000001</c:v>
                </c:pt>
                <c:pt idx="4444">
                  <c:v>0.14223</c:v>
                </c:pt>
                <c:pt idx="4445">
                  <c:v>0.14236699999999999</c:v>
                </c:pt>
                <c:pt idx="4446">
                  <c:v>0.142403</c:v>
                </c:pt>
                <c:pt idx="4447">
                  <c:v>0.14233999999999999</c:v>
                </c:pt>
                <c:pt idx="4448">
                  <c:v>0.142178</c:v>
                </c:pt>
                <c:pt idx="4449">
                  <c:v>0.14191799999999999</c:v>
                </c:pt>
                <c:pt idx="4450">
                  <c:v>0.14156299999999999</c:v>
                </c:pt>
                <c:pt idx="4451">
                  <c:v>0.14111399999999999</c:v>
                </c:pt>
                <c:pt idx="4452">
                  <c:v>0.140571</c:v>
                </c:pt>
                <c:pt idx="4453">
                  <c:v>0.139936</c:v>
                </c:pt>
                <c:pt idx="4454">
                  <c:v>0.139212</c:v>
                </c:pt>
                <c:pt idx="4455">
                  <c:v>0.1384</c:v>
                </c:pt>
                <c:pt idx="4456">
                  <c:v>0.13750100000000001</c:v>
                </c:pt>
                <c:pt idx="4457">
                  <c:v>0.136518</c:v>
                </c:pt>
                <c:pt idx="4458">
                  <c:v>0.13545199999999999</c:v>
                </c:pt>
                <c:pt idx="4459">
                  <c:v>0.13430400000000001</c:v>
                </c:pt>
                <c:pt idx="4460">
                  <c:v>0.133077</c:v>
                </c:pt>
                <c:pt idx="4461">
                  <c:v>0.131773</c:v>
                </c:pt>
                <c:pt idx="4462">
                  <c:v>0.13039300000000001</c:v>
                </c:pt>
                <c:pt idx="4463">
                  <c:v>0.12894</c:v>
                </c:pt>
                <c:pt idx="4464">
                  <c:v>0.127415</c:v>
                </c:pt>
                <c:pt idx="4465">
                  <c:v>0.12581999999999999</c:v>
                </c:pt>
                <c:pt idx="4466">
                  <c:v>0.124157</c:v>
                </c:pt>
                <c:pt idx="4467">
                  <c:v>0.122429</c:v>
                </c:pt>
                <c:pt idx="4468">
                  <c:v>0.120639</c:v>
                </c:pt>
                <c:pt idx="4469">
                  <c:v>0.11878900000000001</c:v>
                </c:pt>
                <c:pt idx="4470">
                  <c:v>0.116883</c:v>
                </c:pt>
                <c:pt idx="4471">
                  <c:v>0.114923</c:v>
                </c:pt>
                <c:pt idx="4472">
                  <c:v>0.112913</c:v>
                </c:pt>
                <c:pt idx="4473">
                  <c:v>0.11085299999999999</c:v>
                </c:pt>
                <c:pt idx="4474">
                  <c:v>0.108747</c:v>
                </c:pt>
                <c:pt idx="4475">
                  <c:v>0.106597</c:v>
                </c:pt>
                <c:pt idx="4476">
                  <c:v>0.104405</c:v>
                </c:pt>
                <c:pt idx="4477">
                  <c:v>0.102174</c:v>
                </c:pt>
                <c:pt idx="4478">
                  <c:v>9.9906800000000004E-2</c:v>
                </c:pt>
                <c:pt idx="4479">
                  <c:v>9.7605700000000004E-2</c:v>
                </c:pt>
                <c:pt idx="4480">
                  <c:v>9.5273300000000005E-2</c:v>
                </c:pt>
                <c:pt idx="4481">
                  <c:v>9.2912400000000006E-2</c:v>
                </c:pt>
                <c:pt idx="4482">
                  <c:v>9.0525700000000001E-2</c:v>
                </c:pt>
                <c:pt idx="4483">
                  <c:v>8.8116700000000006E-2</c:v>
                </c:pt>
                <c:pt idx="4484">
                  <c:v>8.5688500000000001E-2</c:v>
                </c:pt>
                <c:pt idx="4485">
                  <c:v>8.3244200000000004E-2</c:v>
                </c:pt>
                <c:pt idx="4486">
                  <c:v>8.0786499999999997E-2</c:v>
                </c:pt>
                <c:pt idx="4487">
                  <c:v>7.8318299999999993E-2</c:v>
                </c:pt>
                <c:pt idx="4488">
                  <c:v>7.5841699999999998E-2</c:v>
                </c:pt>
                <c:pt idx="4489">
                  <c:v>7.3357699999999998E-2</c:v>
                </c:pt>
                <c:pt idx="4490">
                  <c:v>7.0868100000000003E-2</c:v>
                </c:pt>
                <c:pt idx="4491">
                  <c:v>6.8375900000000003E-2</c:v>
                </c:pt>
                <c:pt idx="4492">
                  <c:v>6.5884200000000004E-2</c:v>
                </c:pt>
                <c:pt idx="4493">
                  <c:v>6.33962E-2</c:v>
                </c:pt>
                <c:pt idx="4494">
                  <c:v>6.0914599999999999E-2</c:v>
                </c:pt>
                <c:pt idx="4495">
                  <c:v>5.8442099999999997E-2</c:v>
                </c:pt>
                <c:pt idx="4496">
                  <c:v>5.5981200000000002E-2</c:v>
                </c:pt>
                <c:pt idx="4497">
                  <c:v>5.3534400000000003E-2</c:v>
                </c:pt>
                <c:pt idx="4498">
                  <c:v>5.11046E-2</c:v>
                </c:pt>
                <c:pt idx="4499">
                  <c:v>4.8694800000000003E-2</c:v>
                </c:pt>
                <c:pt idx="4500">
                  <c:v>4.6307500000000001E-2</c:v>
                </c:pt>
                <c:pt idx="4501">
                  <c:v>4.3944400000000002E-2</c:v>
                </c:pt>
                <c:pt idx="4502">
                  <c:v>4.1606799999999999E-2</c:v>
                </c:pt>
                <c:pt idx="4503">
                  <c:v>3.9296900000000003E-2</c:v>
                </c:pt>
                <c:pt idx="4504">
                  <c:v>3.70172E-2</c:v>
                </c:pt>
                <c:pt idx="4505">
                  <c:v>3.4769899999999999E-2</c:v>
                </c:pt>
                <c:pt idx="4506">
                  <c:v>3.2557099999999999E-2</c:v>
                </c:pt>
                <c:pt idx="4507">
                  <c:v>3.0381200000000001E-2</c:v>
                </c:pt>
                <c:pt idx="4508">
                  <c:v>2.8244399999999999E-2</c:v>
                </c:pt>
                <c:pt idx="4509">
                  <c:v>2.6148899999999999E-2</c:v>
                </c:pt>
                <c:pt idx="4510">
                  <c:v>2.40964E-2</c:v>
                </c:pt>
                <c:pt idx="4511">
                  <c:v>2.2088400000000001E-2</c:v>
                </c:pt>
                <c:pt idx="4512">
                  <c:v>2.0126499999999999E-2</c:v>
                </c:pt>
                <c:pt idx="4513">
                  <c:v>1.82119E-2</c:v>
                </c:pt>
                <c:pt idx="4514">
                  <c:v>1.6345700000000001E-2</c:v>
                </c:pt>
                <c:pt idx="4515">
                  <c:v>1.45291E-2</c:v>
                </c:pt>
                <c:pt idx="4516">
                  <c:v>1.2763E-2</c:v>
                </c:pt>
                <c:pt idx="4517">
                  <c:v>1.10489E-2</c:v>
                </c:pt>
                <c:pt idx="4518" formatCode="0.00E+00">
                  <c:v>9.3887199999999997E-3</c:v>
                </c:pt>
                <c:pt idx="4519" formatCode="0.00E+00">
                  <c:v>7.7840299999999999E-3</c:v>
                </c:pt>
                <c:pt idx="4520" formatCode="0.00E+00">
                  <c:v>6.2363399999999999E-3</c:v>
                </c:pt>
                <c:pt idx="4521" formatCode="0.00E+00">
                  <c:v>4.74691E-3</c:v>
                </c:pt>
                <c:pt idx="4522" formatCode="0.00E+00">
                  <c:v>3.3168500000000001E-3</c:v>
                </c:pt>
                <c:pt idx="4523" formatCode="0.00E+00">
                  <c:v>1.9469999999999999E-3</c:v>
                </c:pt>
                <c:pt idx="4524" formatCode="0.00E+00">
                  <c:v>6.3814299999999998E-4</c:v>
                </c:pt>
                <c:pt idx="4525" formatCode="0.00E+00">
                  <c:v>-6.08762E-4</c:v>
                </c:pt>
                <c:pt idx="4526" formatCode="0.00E+00">
                  <c:v>-1.7925E-3</c:v>
                </c:pt>
                <c:pt idx="4527" formatCode="0.00E+00">
                  <c:v>-2.9117800000000001E-3</c:v>
                </c:pt>
                <c:pt idx="4528" formatCode="0.00E+00">
                  <c:v>-3.9658699999999998E-3</c:v>
                </c:pt>
                <c:pt idx="4529" formatCode="0.00E+00">
                  <c:v>-4.9548999999999999E-3</c:v>
                </c:pt>
                <c:pt idx="4530" formatCode="0.00E+00">
                  <c:v>-5.8795699999999998E-3</c:v>
                </c:pt>
                <c:pt idx="4531" formatCode="0.00E+00">
                  <c:v>-6.7404099999999996E-3</c:v>
                </c:pt>
                <c:pt idx="4532" formatCode="0.00E+00">
                  <c:v>-7.5372399999999997E-3</c:v>
                </c:pt>
                <c:pt idx="4533" formatCode="0.00E+00">
                  <c:v>-8.2699699999999998E-3</c:v>
                </c:pt>
                <c:pt idx="4534" formatCode="0.00E+00">
                  <c:v>-8.9389699999999992E-3</c:v>
                </c:pt>
                <c:pt idx="4535" formatCode="0.00E+00">
                  <c:v>-9.5441999999999992E-3</c:v>
                </c:pt>
                <c:pt idx="4536">
                  <c:v>-1.00847E-2</c:v>
                </c:pt>
                <c:pt idx="4537">
                  <c:v>-1.0559600000000001E-2</c:v>
                </c:pt>
                <c:pt idx="4538">
                  <c:v>-1.0968800000000001E-2</c:v>
                </c:pt>
                <c:pt idx="4539">
                  <c:v>-1.13127E-2</c:v>
                </c:pt>
                <c:pt idx="4540">
                  <c:v>-1.15914E-2</c:v>
                </c:pt>
                <c:pt idx="4541">
                  <c:v>-1.18043E-2</c:v>
                </c:pt>
                <c:pt idx="4542">
                  <c:v>-1.1951099999999999E-2</c:v>
                </c:pt>
                <c:pt idx="4543">
                  <c:v>-1.20316E-2</c:v>
                </c:pt>
                <c:pt idx="4544">
                  <c:v>-1.20467E-2</c:v>
                </c:pt>
                <c:pt idx="4545">
                  <c:v>-1.19966E-2</c:v>
                </c:pt>
                <c:pt idx="4546">
                  <c:v>-1.18815E-2</c:v>
                </c:pt>
                <c:pt idx="4547">
                  <c:v>-1.1702000000000001E-2</c:v>
                </c:pt>
                <c:pt idx="4548">
                  <c:v>-1.1459499999999999E-2</c:v>
                </c:pt>
                <c:pt idx="4549">
                  <c:v>-1.1155099999999999E-2</c:v>
                </c:pt>
                <c:pt idx="4550">
                  <c:v>-1.07896E-2</c:v>
                </c:pt>
                <c:pt idx="4551">
                  <c:v>-1.03642E-2</c:v>
                </c:pt>
                <c:pt idx="4552" formatCode="0.00E+00">
                  <c:v>-9.8796600000000002E-3</c:v>
                </c:pt>
                <c:pt idx="4553" formatCode="0.00E+00">
                  <c:v>-9.3372300000000002E-3</c:v>
                </c:pt>
                <c:pt idx="4554" formatCode="0.00E+00">
                  <c:v>-8.7379399999999996E-3</c:v>
                </c:pt>
                <c:pt idx="4555" formatCode="0.00E+00">
                  <c:v>-8.0823200000000005E-3</c:v>
                </c:pt>
                <c:pt idx="4556" formatCode="0.00E+00">
                  <c:v>-7.3704499999999997E-3</c:v>
                </c:pt>
                <c:pt idx="4557" formatCode="0.00E+00">
                  <c:v>-6.6023699999999998E-3</c:v>
                </c:pt>
                <c:pt idx="4558" formatCode="0.00E+00">
                  <c:v>-5.7788700000000002E-3</c:v>
                </c:pt>
                <c:pt idx="4559" formatCode="0.00E+00">
                  <c:v>-4.9012400000000003E-3</c:v>
                </c:pt>
                <c:pt idx="4560" formatCode="0.00E+00">
                  <c:v>-3.9704900000000001E-3</c:v>
                </c:pt>
                <c:pt idx="4561" formatCode="0.00E+00">
                  <c:v>-2.9875700000000002E-3</c:v>
                </c:pt>
                <c:pt idx="4562" formatCode="0.00E+00">
                  <c:v>-1.9539000000000002E-3</c:v>
                </c:pt>
                <c:pt idx="4563" formatCode="0.00E+00">
                  <c:v>-8.7097499999999996E-4</c:v>
                </c:pt>
                <c:pt idx="4564" formatCode="0.00E+00">
                  <c:v>2.5991399999999998E-4</c:v>
                </c:pt>
                <c:pt idx="4565" formatCode="0.00E+00">
                  <c:v>1.4373599999999999E-3</c:v>
                </c:pt>
                <c:pt idx="4566" formatCode="0.00E+00">
                  <c:v>2.6599700000000002E-3</c:v>
                </c:pt>
                <c:pt idx="4567" formatCode="0.00E+00">
                  <c:v>3.9265100000000002E-3</c:v>
                </c:pt>
                <c:pt idx="4568" formatCode="0.00E+00">
                  <c:v>5.23559E-3</c:v>
                </c:pt>
                <c:pt idx="4569" formatCode="0.00E+00">
                  <c:v>6.5857399999999996E-3</c:v>
                </c:pt>
                <c:pt idx="4570" formatCode="0.00E+00">
                  <c:v>7.9760300000000003E-3</c:v>
                </c:pt>
                <c:pt idx="4571" formatCode="0.00E+00">
                  <c:v>9.4059499999999997E-3</c:v>
                </c:pt>
                <c:pt idx="4572">
                  <c:v>1.0874699999999999E-2</c:v>
                </c:pt>
                <c:pt idx="4573">
                  <c:v>1.23812E-2</c:v>
                </c:pt>
                <c:pt idx="4574">
                  <c:v>1.39247E-2</c:v>
                </c:pt>
                <c:pt idx="4575">
                  <c:v>1.55038E-2</c:v>
                </c:pt>
                <c:pt idx="4576">
                  <c:v>1.7116099999999999E-2</c:v>
                </c:pt>
                <c:pt idx="4577">
                  <c:v>1.87586E-2</c:v>
                </c:pt>
                <c:pt idx="4578">
                  <c:v>2.0429300000000001E-2</c:v>
                </c:pt>
                <c:pt idx="4579">
                  <c:v>2.2127500000000001E-2</c:v>
                </c:pt>
                <c:pt idx="4580">
                  <c:v>2.3852600000000002E-2</c:v>
                </c:pt>
                <c:pt idx="4581">
                  <c:v>2.5603799999999999E-2</c:v>
                </c:pt>
                <c:pt idx="4582">
                  <c:v>2.7379400000000002E-2</c:v>
                </c:pt>
                <c:pt idx="4583">
                  <c:v>2.91779E-2</c:v>
                </c:pt>
                <c:pt idx="4584">
                  <c:v>3.09976E-2</c:v>
                </c:pt>
                <c:pt idx="4585">
                  <c:v>3.2837199999999997E-2</c:v>
                </c:pt>
                <c:pt idx="4586">
                  <c:v>3.4696499999999998E-2</c:v>
                </c:pt>
                <c:pt idx="4587">
                  <c:v>3.65749E-2</c:v>
                </c:pt>
                <c:pt idx="4588">
                  <c:v>3.8471100000000001E-2</c:v>
                </c:pt>
                <c:pt idx="4589">
                  <c:v>4.0383299999999997E-2</c:v>
                </c:pt>
                <c:pt idx="4590">
                  <c:v>4.2309600000000003E-2</c:v>
                </c:pt>
                <c:pt idx="4591">
                  <c:v>4.42484E-2</c:v>
                </c:pt>
                <c:pt idx="4592">
                  <c:v>4.6198200000000002E-2</c:v>
                </c:pt>
                <c:pt idx="4593">
                  <c:v>4.81573E-2</c:v>
                </c:pt>
                <c:pt idx="4594">
                  <c:v>5.01244E-2</c:v>
                </c:pt>
                <c:pt idx="4595">
                  <c:v>5.2098600000000002E-2</c:v>
                </c:pt>
                <c:pt idx="4596">
                  <c:v>5.40794E-2</c:v>
                </c:pt>
                <c:pt idx="4597">
                  <c:v>5.6066400000000002E-2</c:v>
                </c:pt>
                <c:pt idx="4598">
                  <c:v>5.8058899999999997E-2</c:v>
                </c:pt>
                <c:pt idx="4599">
                  <c:v>6.0055600000000001E-2</c:v>
                </c:pt>
                <c:pt idx="4600">
                  <c:v>6.2054999999999999E-2</c:v>
                </c:pt>
                <c:pt idx="4601">
                  <c:v>6.4055500000000001E-2</c:v>
                </c:pt>
                <c:pt idx="4602">
                  <c:v>6.6055299999999997E-2</c:v>
                </c:pt>
                <c:pt idx="4603">
                  <c:v>6.8052699999999994E-2</c:v>
                </c:pt>
                <c:pt idx="4604">
                  <c:v>7.0046700000000003E-2</c:v>
                </c:pt>
                <c:pt idx="4605">
                  <c:v>7.2036199999999995E-2</c:v>
                </c:pt>
                <c:pt idx="4606">
                  <c:v>7.4020299999999997E-2</c:v>
                </c:pt>
                <c:pt idx="4607">
                  <c:v>7.5997700000000001E-2</c:v>
                </c:pt>
                <c:pt idx="4608">
                  <c:v>7.7967499999999995E-2</c:v>
                </c:pt>
                <c:pt idx="4609">
                  <c:v>7.9929E-2</c:v>
                </c:pt>
                <c:pt idx="4610">
                  <c:v>8.1881300000000004E-2</c:v>
                </c:pt>
                <c:pt idx="4611">
                  <c:v>8.3823400000000006E-2</c:v>
                </c:pt>
                <c:pt idx="4612">
                  <c:v>8.5754300000000006E-2</c:v>
                </c:pt>
                <c:pt idx="4613">
                  <c:v>8.7673100000000004E-2</c:v>
                </c:pt>
                <c:pt idx="4614">
                  <c:v>8.95788E-2</c:v>
                </c:pt>
                <c:pt idx="4615">
                  <c:v>9.1470899999999994E-2</c:v>
                </c:pt>
                <c:pt idx="4616">
                  <c:v>9.3348299999999995E-2</c:v>
                </c:pt>
                <c:pt idx="4617">
                  <c:v>9.5209199999999994E-2</c:v>
                </c:pt>
                <c:pt idx="4618">
                  <c:v>9.7051700000000005E-2</c:v>
                </c:pt>
                <c:pt idx="4619">
                  <c:v>9.8874600000000007E-2</c:v>
                </c:pt>
                <c:pt idx="4620">
                  <c:v>0.100677</c:v>
                </c:pt>
                <c:pt idx="4621">
                  <c:v>0.10245799999999999</c:v>
                </c:pt>
                <c:pt idx="4622">
                  <c:v>0.104217</c:v>
                </c:pt>
                <c:pt idx="4623">
                  <c:v>0.10595300000000001</c:v>
                </c:pt>
                <c:pt idx="4624">
                  <c:v>0.107666</c:v>
                </c:pt>
                <c:pt idx="4625">
                  <c:v>0.10935499999999999</c:v>
                </c:pt>
                <c:pt idx="4626">
                  <c:v>0.11101900000000001</c:v>
                </c:pt>
                <c:pt idx="4627">
                  <c:v>0.11265699999999999</c:v>
                </c:pt>
                <c:pt idx="4628">
                  <c:v>0.114269</c:v>
                </c:pt>
                <c:pt idx="4629">
                  <c:v>0.115855</c:v>
                </c:pt>
                <c:pt idx="4630">
                  <c:v>0.11741500000000001</c:v>
                </c:pt>
                <c:pt idx="4631">
                  <c:v>0.118947</c:v>
                </c:pt>
                <c:pt idx="4632">
                  <c:v>0.120452</c:v>
                </c:pt>
                <c:pt idx="4633">
                  <c:v>0.12192799999999999</c:v>
                </c:pt>
                <c:pt idx="4634">
                  <c:v>0.123375</c:v>
                </c:pt>
                <c:pt idx="4635">
                  <c:v>0.124792</c:v>
                </c:pt>
                <c:pt idx="4636">
                  <c:v>0.12617600000000001</c:v>
                </c:pt>
                <c:pt idx="4637">
                  <c:v>0.127526</c:v>
                </c:pt>
                <c:pt idx="4638">
                  <c:v>0.12884200000000001</c:v>
                </c:pt>
                <c:pt idx="4639">
                  <c:v>0.13012399999999999</c:v>
                </c:pt>
                <c:pt idx="4640">
                  <c:v>0.13136999999999999</c:v>
                </c:pt>
                <c:pt idx="4641">
                  <c:v>0.13258200000000001</c:v>
                </c:pt>
                <c:pt idx="4642">
                  <c:v>0.13375799999999999</c:v>
                </c:pt>
                <c:pt idx="4643">
                  <c:v>0.13489799999999999</c:v>
                </c:pt>
                <c:pt idx="4644">
                  <c:v>0.13600000000000001</c:v>
                </c:pt>
                <c:pt idx="4645">
                  <c:v>0.13706599999999999</c:v>
                </c:pt>
                <c:pt idx="4646">
                  <c:v>0.13809399999999999</c:v>
                </c:pt>
                <c:pt idx="4647">
                  <c:v>0.13908400000000001</c:v>
                </c:pt>
                <c:pt idx="4648">
                  <c:v>0.14003499999999999</c:v>
                </c:pt>
                <c:pt idx="4649">
                  <c:v>0.14094899999999999</c:v>
                </c:pt>
                <c:pt idx="4650">
                  <c:v>0.14182400000000001</c:v>
                </c:pt>
                <c:pt idx="4651">
                  <c:v>0.14266200000000001</c:v>
                </c:pt>
                <c:pt idx="4652">
                  <c:v>0.14346</c:v>
                </c:pt>
                <c:pt idx="4653">
                  <c:v>0.14421999999999999</c:v>
                </c:pt>
                <c:pt idx="4654">
                  <c:v>0.14494000000000001</c:v>
                </c:pt>
                <c:pt idx="4655">
                  <c:v>0.145621</c:v>
                </c:pt>
                <c:pt idx="4656">
                  <c:v>0.146262</c:v>
                </c:pt>
                <c:pt idx="4657">
                  <c:v>0.14686299999999999</c:v>
                </c:pt>
                <c:pt idx="4658">
                  <c:v>0.147424</c:v>
                </c:pt>
                <c:pt idx="4659">
                  <c:v>0.14794499999999999</c:v>
                </c:pt>
                <c:pt idx="4660">
                  <c:v>0.148426</c:v>
                </c:pt>
                <c:pt idx="4661">
                  <c:v>0.148866</c:v>
                </c:pt>
                <c:pt idx="4662">
                  <c:v>0.14926700000000001</c:v>
                </c:pt>
                <c:pt idx="4663">
                  <c:v>0.14962700000000001</c:v>
                </c:pt>
                <c:pt idx="4664">
                  <c:v>0.149948</c:v>
                </c:pt>
                <c:pt idx="4665">
                  <c:v>0.150228</c:v>
                </c:pt>
                <c:pt idx="4666">
                  <c:v>0.15046799999999999</c:v>
                </c:pt>
                <c:pt idx="4667">
                  <c:v>0.150667</c:v>
                </c:pt>
                <c:pt idx="4668">
                  <c:v>0.15082599999999999</c:v>
                </c:pt>
                <c:pt idx="4669">
                  <c:v>0.150946</c:v>
                </c:pt>
                <c:pt idx="4670">
                  <c:v>0.15102599999999999</c:v>
                </c:pt>
                <c:pt idx="4671">
                  <c:v>0.151065</c:v>
                </c:pt>
                <c:pt idx="4672">
                  <c:v>0.151063</c:v>
                </c:pt>
                <c:pt idx="4673">
                  <c:v>0.15102199999999999</c:v>
                </c:pt>
                <c:pt idx="4674">
                  <c:v>0.15094299999999999</c:v>
                </c:pt>
                <c:pt idx="4675">
                  <c:v>0.15082699999999999</c:v>
                </c:pt>
                <c:pt idx="4676">
                  <c:v>0.150673</c:v>
                </c:pt>
                <c:pt idx="4677">
                  <c:v>0.15048400000000001</c:v>
                </c:pt>
                <c:pt idx="4678">
                  <c:v>0.150257</c:v>
                </c:pt>
                <c:pt idx="4679">
                  <c:v>0.14999399999999999</c:v>
                </c:pt>
                <c:pt idx="4680">
                  <c:v>0.14969499999999999</c:v>
                </c:pt>
                <c:pt idx="4681">
                  <c:v>0.14935899999999999</c:v>
                </c:pt>
                <c:pt idx="4682">
                  <c:v>0.14898800000000001</c:v>
                </c:pt>
                <c:pt idx="4683">
                  <c:v>0.14858099999999999</c:v>
                </c:pt>
                <c:pt idx="4684">
                  <c:v>0.14814099999999999</c:v>
                </c:pt>
                <c:pt idx="4685">
                  <c:v>0.14766899999999999</c:v>
                </c:pt>
                <c:pt idx="4686">
                  <c:v>0.14716499999999999</c:v>
                </c:pt>
                <c:pt idx="4687">
                  <c:v>0.14663200000000001</c:v>
                </c:pt>
                <c:pt idx="4688">
                  <c:v>0.146069</c:v>
                </c:pt>
                <c:pt idx="4689">
                  <c:v>0.145477</c:v>
                </c:pt>
                <c:pt idx="4690">
                  <c:v>0.14485799999999999</c:v>
                </c:pt>
                <c:pt idx="4691">
                  <c:v>0.14421100000000001</c:v>
                </c:pt>
                <c:pt idx="4692">
                  <c:v>0.143538</c:v>
                </c:pt>
                <c:pt idx="4693">
                  <c:v>0.14283999999999999</c:v>
                </c:pt>
                <c:pt idx="4694">
                  <c:v>0.14211599999999999</c:v>
                </c:pt>
                <c:pt idx="4695">
                  <c:v>0.14136799999999999</c:v>
                </c:pt>
                <c:pt idx="4696">
                  <c:v>0.140596</c:v>
                </c:pt>
                <c:pt idx="4697">
                  <c:v>0.13980200000000001</c:v>
                </c:pt>
                <c:pt idx="4698">
                  <c:v>0.138985</c:v>
                </c:pt>
                <c:pt idx="4699">
                  <c:v>0.13814799999999999</c:v>
                </c:pt>
                <c:pt idx="4700">
                  <c:v>0.13729</c:v>
                </c:pt>
                <c:pt idx="4701">
                  <c:v>0.13641300000000001</c:v>
                </c:pt>
                <c:pt idx="4702">
                  <c:v>0.135518</c:v>
                </c:pt>
                <c:pt idx="4703">
                  <c:v>0.134606</c:v>
                </c:pt>
                <c:pt idx="4704">
                  <c:v>0.13367699999999999</c:v>
                </c:pt>
                <c:pt idx="4705">
                  <c:v>0.13273399999999999</c:v>
                </c:pt>
                <c:pt idx="4706">
                  <c:v>0.13177700000000001</c:v>
                </c:pt>
                <c:pt idx="4707">
                  <c:v>0.13080800000000001</c:v>
                </c:pt>
                <c:pt idx="4708">
                  <c:v>0.129827</c:v>
                </c:pt>
                <c:pt idx="4709">
                  <c:v>0.12883600000000001</c:v>
                </c:pt>
                <c:pt idx="4710">
                  <c:v>0.127835</c:v>
                </c:pt>
                <c:pt idx="4711">
                  <c:v>0.12682399999999999</c:v>
                </c:pt>
                <c:pt idx="4712">
                  <c:v>0.125804</c:v>
                </c:pt>
                <c:pt idx="4713">
                  <c:v>0.124779</c:v>
                </c:pt>
                <c:pt idx="4714">
                  <c:v>0.123748</c:v>
                </c:pt>
                <c:pt idx="4715">
                  <c:v>0.122713</c:v>
                </c:pt>
                <c:pt idx="4716">
                  <c:v>0.12167500000000001</c:v>
                </c:pt>
                <c:pt idx="4717">
                  <c:v>0.12063500000000001</c:v>
                </c:pt>
                <c:pt idx="4718">
                  <c:v>0.11959500000000001</c:v>
                </c:pt>
                <c:pt idx="4719">
                  <c:v>0.11855400000000001</c:v>
                </c:pt>
                <c:pt idx="4720">
                  <c:v>0.11751399999999999</c:v>
                </c:pt>
                <c:pt idx="4721">
                  <c:v>0.116475</c:v>
                </c:pt>
                <c:pt idx="4722">
                  <c:v>0.115438</c:v>
                </c:pt>
                <c:pt idx="4723">
                  <c:v>0.114403</c:v>
                </c:pt>
                <c:pt idx="4724">
                  <c:v>0.113371</c:v>
                </c:pt>
                <c:pt idx="4725">
                  <c:v>0.112342</c:v>
                </c:pt>
                <c:pt idx="4726">
                  <c:v>0.111318</c:v>
                </c:pt>
                <c:pt idx="4727">
                  <c:v>0.1103</c:v>
                </c:pt>
                <c:pt idx="4728">
                  <c:v>0.109288</c:v>
                </c:pt>
                <c:pt idx="4729">
                  <c:v>0.10828599999999999</c:v>
                </c:pt>
                <c:pt idx="4730">
                  <c:v>0.107293</c:v>
                </c:pt>
                <c:pt idx="4731">
                  <c:v>0.106308</c:v>
                </c:pt>
                <c:pt idx="4732">
                  <c:v>0.105333</c:v>
                </c:pt>
                <c:pt idx="4733">
                  <c:v>0.104368</c:v>
                </c:pt>
                <c:pt idx="4734">
                  <c:v>0.103413</c:v>
                </c:pt>
                <c:pt idx="4735">
                  <c:v>0.102467</c:v>
                </c:pt>
                <c:pt idx="4736">
                  <c:v>0.101533</c:v>
                </c:pt>
                <c:pt idx="4737">
                  <c:v>0.10061100000000001</c:v>
                </c:pt>
                <c:pt idx="4738">
                  <c:v>9.9699700000000002E-2</c:v>
                </c:pt>
                <c:pt idx="4739">
                  <c:v>9.8801E-2</c:v>
                </c:pt>
                <c:pt idx="4740">
                  <c:v>9.7914799999999996E-2</c:v>
                </c:pt>
                <c:pt idx="4741">
                  <c:v>9.7041600000000006E-2</c:v>
                </c:pt>
                <c:pt idx="4742">
                  <c:v>9.6181600000000006E-2</c:v>
                </c:pt>
                <c:pt idx="4743">
                  <c:v>9.5335199999999995E-2</c:v>
                </c:pt>
                <c:pt idx="4744">
                  <c:v>9.45024E-2</c:v>
                </c:pt>
                <c:pt idx="4745">
                  <c:v>9.36834E-2</c:v>
                </c:pt>
                <c:pt idx="4746">
                  <c:v>9.2878100000000005E-2</c:v>
                </c:pt>
                <c:pt idx="4747">
                  <c:v>9.2087000000000002E-2</c:v>
                </c:pt>
                <c:pt idx="4748">
                  <c:v>9.1310299999999997E-2</c:v>
                </c:pt>
                <c:pt idx="4749">
                  <c:v>9.0547799999999998E-2</c:v>
                </c:pt>
                <c:pt idx="4750">
                  <c:v>8.9799799999999999E-2</c:v>
                </c:pt>
                <c:pt idx="4751">
                  <c:v>8.9066000000000006E-2</c:v>
                </c:pt>
                <c:pt idx="4752">
                  <c:v>8.8345999999999994E-2</c:v>
                </c:pt>
                <c:pt idx="4753">
                  <c:v>8.7639400000000006E-2</c:v>
                </c:pt>
                <c:pt idx="4754">
                  <c:v>8.6946300000000004E-2</c:v>
                </c:pt>
                <c:pt idx="4755">
                  <c:v>8.6266800000000005E-2</c:v>
                </c:pt>
                <c:pt idx="4756">
                  <c:v>8.5600200000000001E-2</c:v>
                </c:pt>
                <c:pt idx="4757">
                  <c:v>8.4945699999999999E-2</c:v>
                </c:pt>
                <c:pt idx="4758">
                  <c:v>8.4303100000000006E-2</c:v>
                </c:pt>
                <c:pt idx="4759">
                  <c:v>8.3672399999999994E-2</c:v>
                </c:pt>
                <c:pt idx="4760">
                  <c:v>8.3053299999999997E-2</c:v>
                </c:pt>
                <c:pt idx="4761">
                  <c:v>8.2445599999999994E-2</c:v>
                </c:pt>
                <c:pt idx="4762">
                  <c:v>8.1849099999999994E-2</c:v>
                </c:pt>
                <c:pt idx="4763">
                  <c:v>8.1263600000000005E-2</c:v>
                </c:pt>
                <c:pt idx="4764">
                  <c:v>8.0688599999999999E-2</c:v>
                </c:pt>
                <c:pt idx="4765">
                  <c:v>8.0123299999999995E-2</c:v>
                </c:pt>
                <c:pt idx="4766">
                  <c:v>7.9567600000000002E-2</c:v>
                </c:pt>
                <c:pt idx="4767">
                  <c:v>7.9020800000000002E-2</c:v>
                </c:pt>
                <c:pt idx="4768">
                  <c:v>7.8482700000000002E-2</c:v>
                </c:pt>
                <c:pt idx="4769">
                  <c:v>7.7952599999999997E-2</c:v>
                </c:pt>
                <c:pt idx="4770">
                  <c:v>7.7429700000000004E-2</c:v>
                </c:pt>
                <c:pt idx="4771">
                  <c:v>7.6913800000000004E-2</c:v>
                </c:pt>
                <c:pt idx="4772">
                  <c:v>7.6404600000000003E-2</c:v>
                </c:pt>
                <c:pt idx="4773">
                  <c:v>7.5901899999999994E-2</c:v>
                </c:pt>
                <c:pt idx="4774">
                  <c:v>7.5405600000000003E-2</c:v>
                </c:pt>
                <c:pt idx="4775">
                  <c:v>7.4915499999999996E-2</c:v>
                </c:pt>
                <c:pt idx="4776">
                  <c:v>7.4431499999999998E-2</c:v>
                </c:pt>
                <c:pt idx="4777">
                  <c:v>7.39533E-2</c:v>
                </c:pt>
                <c:pt idx="4778">
                  <c:v>7.3480100000000007E-2</c:v>
                </c:pt>
                <c:pt idx="4779">
                  <c:v>7.3011499999999993E-2</c:v>
                </c:pt>
                <c:pt idx="4780">
                  <c:v>7.2546799999999995E-2</c:v>
                </c:pt>
                <c:pt idx="4781">
                  <c:v>7.2085800000000005E-2</c:v>
                </c:pt>
                <c:pt idx="4782">
                  <c:v>7.1627700000000002E-2</c:v>
                </c:pt>
                <c:pt idx="4783">
                  <c:v>7.11725E-2</c:v>
                </c:pt>
                <c:pt idx="4784">
                  <c:v>7.0720199999999997E-2</c:v>
                </c:pt>
                <c:pt idx="4785">
                  <c:v>7.0270799999999994E-2</c:v>
                </c:pt>
                <c:pt idx="4786">
                  <c:v>6.98241E-2</c:v>
                </c:pt>
                <c:pt idx="4787">
                  <c:v>6.9379899999999994E-2</c:v>
                </c:pt>
                <c:pt idx="4788">
                  <c:v>6.8938399999999997E-2</c:v>
                </c:pt>
                <c:pt idx="4789">
                  <c:v>6.8499699999999997E-2</c:v>
                </c:pt>
                <c:pt idx="4790">
                  <c:v>6.8064E-2</c:v>
                </c:pt>
                <c:pt idx="4791">
                  <c:v>6.7631399999999994E-2</c:v>
                </c:pt>
                <c:pt idx="4792">
                  <c:v>6.7202100000000001E-2</c:v>
                </c:pt>
                <c:pt idx="4793">
                  <c:v>6.6776600000000005E-2</c:v>
                </c:pt>
                <c:pt idx="4794">
                  <c:v>6.6355200000000003E-2</c:v>
                </c:pt>
                <c:pt idx="4795">
                  <c:v>6.5938200000000002E-2</c:v>
                </c:pt>
                <c:pt idx="4796">
                  <c:v>6.5526100000000004E-2</c:v>
                </c:pt>
                <c:pt idx="4797">
                  <c:v>6.5119300000000005E-2</c:v>
                </c:pt>
                <c:pt idx="4798">
                  <c:v>6.4718100000000001E-2</c:v>
                </c:pt>
                <c:pt idx="4799">
                  <c:v>6.4322900000000002E-2</c:v>
                </c:pt>
                <c:pt idx="4800">
                  <c:v>6.3933799999999999E-2</c:v>
                </c:pt>
                <c:pt idx="4801">
                  <c:v>6.35516E-2</c:v>
                </c:pt>
                <c:pt idx="4802">
                  <c:v>6.3177200000000003E-2</c:v>
                </c:pt>
                <c:pt idx="4803">
                  <c:v>6.2811500000000006E-2</c:v>
                </c:pt>
                <c:pt idx="4804">
                  <c:v>6.2455299999999998E-2</c:v>
                </c:pt>
                <c:pt idx="4805">
                  <c:v>6.2109400000000002E-2</c:v>
                </c:pt>
                <c:pt idx="4806">
                  <c:v>6.1774500000000003E-2</c:v>
                </c:pt>
                <c:pt idx="4807">
                  <c:v>6.14513E-2</c:v>
                </c:pt>
                <c:pt idx="4808">
                  <c:v>6.1140800000000002E-2</c:v>
                </c:pt>
                <c:pt idx="4809">
                  <c:v>6.0843500000000002E-2</c:v>
                </c:pt>
                <c:pt idx="4810">
                  <c:v>6.0560500000000003E-2</c:v>
                </c:pt>
                <c:pt idx="4811">
                  <c:v>6.0292499999999999E-2</c:v>
                </c:pt>
                <c:pt idx="4812">
                  <c:v>6.0040499999999997E-2</c:v>
                </c:pt>
                <c:pt idx="4813">
                  <c:v>5.98056E-2</c:v>
                </c:pt>
                <c:pt idx="4814">
                  <c:v>5.9589299999999998E-2</c:v>
                </c:pt>
                <c:pt idx="4815">
                  <c:v>5.93927E-2</c:v>
                </c:pt>
                <c:pt idx="4816">
                  <c:v>5.92173E-2</c:v>
                </c:pt>
                <c:pt idx="4817">
                  <c:v>5.9064199999999997E-2</c:v>
                </c:pt>
                <c:pt idx="4818">
                  <c:v>5.8934399999999998E-2</c:v>
                </c:pt>
                <c:pt idx="4819">
                  <c:v>5.8828800000000001E-2</c:v>
                </c:pt>
                <c:pt idx="4820">
                  <c:v>5.8748099999999998E-2</c:v>
                </c:pt>
                <c:pt idx="4821">
                  <c:v>5.86934E-2</c:v>
                </c:pt>
                <c:pt idx="4822">
                  <c:v>5.8665700000000001E-2</c:v>
                </c:pt>
                <c:pt idx="4823">
                  <c:v>5.8665700000000001E-2</c:v>
                </c:pt>
                <c:pt idx="4824">
                  <c:v>5.8694400000000001E-2</c:v>
                </c:pt>
                <c:pt idx="4825">
                  <c:v>5.8752899999999997E-2</c:v>
                </c:pt>
                <c:pt idx="4826">
                  <c:v>5.8842100000000001E-2</c:v>
                </c:pt>
                <c:pt idx="4827">
                  <c:v>5.8962800000000003E-2</c:v>
                </c:pt>
                <c:pt idx="4828">
                  <c:v>5.91157E-2</c:v>
                </c:pt>
                <c:pt idx="4829">
                  <c:v>5.9301600000000003E-2</c:v>
                </c:pt>
                <c:pt idx="4830">
                  <c:v>5.9521299999999999E-2</c:v>
                </c:pt>
                <c:pt idx="4831">
                  <c:v>5.9775799999999997E-2</c:v>
                </c:pt>
                <c:pt idx="4832">
                  <c:v>6.0065800000000003E-2</c:v>
                </c:pt>
                <c:pt idx="4833">
                  <c:v>6.03922E-2</c:v>
                </c:pt>
                <c:pt idx="4834">
                  <c:v>6.0755799999999999E-2</c:v>
                </c:pt>
                <c:pt idx="4835">
                  <c:v>6.1157200000000002E-2</c:v>
                </c:pt>
                <c:pt idx="4836">
                  <c:v>6.1596900000000003E-2</c:v>
                </c:pt>
                <c:pt idx="4837">
                  <c:v>6.2074999999999998E-2</c:v>
                </c:pt>
                <c:pt idx="4838">
                  <c:v>6.25917E-2</c:v>
                </c:pt>
                <c:pt idx="4839">
                  <c:v>6.3147499999999995E-2</c:v>
                </c:pt>
                <c:pt idx="4840">
                  <c:v>6.3742400000000005E-2</c:v>
                </c:pt>
                <c:pt idx="4841">
                  <c:v>6.4376299999999997E-2</c:v>
                </c:pt>
                <c:pt idx="4842">
                  <c:v>6.5049099999999999E-2</c:v>
                </c:pt>
                <c:pt idx="4843">
                  <c:v>6.57605E-2</c:v>
                </c:pt>
                <c:pt idx="4844">
                  <c:v>6.6510200000000005E-2</c:v>
                </c:pt>
                <c:pt idx="4845">
                  <c:v>6.7297800000000005E-2</c:v>
                </c:pt>
                <c:pt idx="4846">
                  <c:v>6.8123100000000006E-2</c:v>
                </c:pt>
                <c:pt idx="4847">
                  <c:v>6.89858E-2</c:v>
                </c:pt>
                <c:pt idx="4848">
                  <c:v>6.9885500000000003E-2</c:v>
                </c:pt>
                <c:pt idx="4849">
                  <c:v>7.0821400000000007E-2</c:v>
                </c:pt>
                <c:pt idx="4850">
                  <c:v>7.1793099999999999E-2</c:v>
                </c:pt>
                <c:pt idx="4851">
                  <c:v>7.2799799999999998E-2</c:v>
                </c:pt>
                <c:pt idx="4852">
                  <c:v>7.3840699999999995E-2</c:v>
                </c:pt>
                <c:pt idx="4853">
                  <c:v>7.4914900000000006E-2</c:v>
                </c:pt>
                <c:pt idx="4854">
                  <c:v>7.60213E-2</c:v>
                </c:pt>
                <c:pt idx="4855">
                  <c:v>7.71588E-2</c:v>
                </c:pt>
                <c:pt idx="4856">
                  <c:v>7.8326400000000004E-2</c:v>
                </c:pt>
                <c:pt idx="4857">
                  <c:v>7.9522700000000002E-2</c:v>
                </c:pt>
                <c:pt idx="4858">
                  <c:v>8.0746399999999996E-2</c:v>
                </c:pt>
                <c:pt idx="4859">
                  <c:v>8.1996200000000005E-2</c:v>
                </c:pt>
                <c:pt idx="4860">
                  <c:v>8.3270700000000003E-2</c:v>
                </c:pt>
                <c:pt idx="4861">
                  <c:v>8.45688E-2</c:v>
                </c:pt>
                <c:pt idx="4862">
                  <c:v>8.5889400000000005E-2</c:v>
                </c:pt>
                <c:pt idx="4863">
                  <c:v>8.7231100000000006E-2</c:v>
                </c:pt>
                <c:pt idx="4864">
                  <c:v>8.8592199999999996E-2</c:v>
                </c:pt>
                <c:pt idx="4865">
                  <c:v>8.9971300000000004E-2</c:v>
                </c:pt>
                <c:pt idx="4866">
                  <c:v>9.1366699999999995E-2</c:v>
                </c:pt>
                <c:pt idx="4867">
                  <c:v>9.2776899999999995E-2</c:v>
                </c:pt>
                <c:pt idx="4868">
                  <c:v>9.4200400000000004E-2</c:v>
                </c:pt>
                <c:pt idx="4869">
                  <c:v>9.5635700000000004E-2</c:v>
                </c:pt>
                <c:pt idx="4870">
                  <c:v>9.7081200000000006E-2</c:v>
                </c:pt>
                <c:pt idx="4871">
                  <c:v>9.8535499999999998E-2</c:v>
                </c:pt>
                <c:pt idx="4872">
                  <c:v>9.9996799999999997E-2</c:v>
                </c:pt>
                <c:pt idx="4873">
                  <c:v>0.101463</c:v>
                </c:pt>
                <c:pt idx="4874">
                  <c:v>0.102934</c:v>
                </c:pt>
                <c:pt idx="4875">
                  <c:v>0.104407</c:v>
                </c:pt>
                <c:pt idx="4876">
                  <c:v>0.105881</c:v>
                </c:pt>
                <c:pt idx="4877">
                  <c:v>0.107354</c:v>
                </c:pt>
                <c:pt idx="4878">
                  <c:v>0.10882600000000001</c:v>
                </c:pt>
                <c:pt idx="4879">
                  <c:v>0.110293</c:v>
                </c:pt>
                <c:pt idx="4880">
                  <c:v>0.11175400000000001</c:v>
                </c:pt>
                <c:pt idx="4881">
                  <c:v>0.113208</c:v>
                </c:pt>
                <c:pt idx="4882">
                  <c:v>0.114653</c:v>
                </c:pt>
                <c:pt idx="4883">
                  <c:v>0.116087</c:v>
                </c:pt>
                <c:pt idx="4884">
                  <c:v>0.117509</c:v>
                </c:pt>
                <c:pt idx="4885">
                  <c:v>0.118918</c:v>
                </c:pt>
                <c:pt idx="4886">
                  <c:v>0.120312</c:v>
                </c:pt>
                <c:pt idx="4887">
                  <c:v>0.12168900000000001</c:v>
                </c:pt>
                <c:pt idx="4888">
                  <c:v>0.123048</c:v>
                </c:pt>
                <c:pt idx="4889">
                  <c:v>0.124387</c:v>
                </c:pt>
                <c:pt idx="4890">
                  <c:v>0.12570400000000001</c:v>
                </c:pt>
                <c:pt idx="4891">
                  <c:v>0.127</c:v>
                </c:pt>
                <c:pt idx="4892">
                  <c:v>0.128272</c:v>
                </c:pt>
                <c:pt idx="4893">
                  <c:v>0.129519</c:v>
                </c:pt>
                <c:pt idx="4894">
                  <c:v>0.130742</c:v>
                </c:pt>
                <c:pt idx="4895">
                  <c:v>0.131937</c:v>
                </c:pt>
                <c:pt idx="4896">
                  <c:v>0.133105</c:v>
                </c:pt>
                <c:pt idx="4897">
                  <c:v>0.134245</c:v>
                </c:pt>
                <c:pt idx="4898">
                  <c:v>0.135356</c:v>
                </c:pt>
                <c:pt idx="4899">
                  <c:v>0.136437</c:v>
                </c:pt>
                <c:pt idx="4900">
                  <c:v>0.137489</c:v>
                </c:pt>
                <c:pt idx="4901">
                  <c:v>0.13850999999999999</c:v>
                </c:pt>
                <c:pt idx="4902">
                  <c:v>0.13950199999999999</c:v>
                </c:pt>
                <c:pt idx="4903">
                  <c:v>0.140463</c:v>
                </c:pt>
                <c:pt idx="4904">
                  <c:v>0.14139199999999999</c:v>
                </c:pt>
                <c:pt idx="4905">
                  <c:v>0.14229</c:v>
                </c:pt>
                <c:pt idx="4906">
                  <c:v>0.143154</c:v>
                </c:pt>
                <c:pt idx="4907">
                  <c:v>0.143984</c:v>
                </c:pt>
                <c:pt idx="4908">
                  <c:v>0.14477999999999999</c:v>
                </c:pt>
                <c:pt idx="4909">
                  <c:v>0.145541</c:v>
                </c:pt>
                <c:pt idx="4910">
                  <c:v>0.14626600000000001</c:v>
                </c:pt>
                <c:pt idx="4911">
                  <c:v>0.146955</c:v>
                </c:pt>
                <c:pt idx="4912">
                  <c:v>0.14760799999999999</c:v>
                </c:pt>
                <c:pt idx="4913">
                  <c:v>0.14822299999999999</c:v>
                </c:pt>
                <c:pt idx="4914">
                  <c:v>0.14880099999999999</c:v>
                </c:pt>
                <c:pt idx="4915">
                  <c:v>0.149341</c:v>
                </c:pt>
                <c:pt idx="4916">
                  <c:v>0.149842</c:v>
                </c:pt>
                <c:pt idx="4917">
                  <c:v>0.15030399999999999</c:v>
                </c:pt>
                <c:pt idx="4918">
                  <c:v>0.150727</c:v>
                </c:pt>
                <c:pt idx="4919">
                  <c:v>0.15110999999999999</c:v>
                </c:pt>
                <c:pt idx="4920">
                  <c:v>0.15145400000000001</c:v>
                </c:pt>
                <c:pt idx="4921">
                  <c:v>0.15175900000000001</c:v>
                </c:pt>
                <c:pt idx="4922">
                  <c:v>0.15202399999999999</c:v>
                </c:pt>
                <c:pt idx="4923">
                  <c:v>0.152249</c:v>
                </c:pt>
                <c:pt idx="4924">
                  <c:v>0.15243499999999999</c:v>
                </c:pt>
                <c:pt idx="4925">
                  <c:v>0.15257999999999999</c:v>
                </c:pt>
                <c:pt idx="4926">
                  <c:v>0.15268499999999999</c:v>
                </c:pt>
                <c:pt idx="4927">
                  <c:v>0.152749</c:v>
                </c:pt>
                <c:pt idx="4928">
                  <c:v>0.15277199999999999</c:v>
                </c:pt>
                <c:pt idx="4929">
                  <c:v>0.152755</c:v>
                </c:pt>
                <c:pt idx="4930">
                  <c:v>0.152695</c:v>
                </c:pt>
                <c:pt idx="4931">
                  <c:v>0.15259400000000001</c:v>
                </c:pt>
                <c:pt idx="4932">
                  <c:v>0.15245</c:v>
                </c:pt>
                <c:pt idx="4933">
                  <c:v>0.15226400000000001</c:v>
                </c:pt>
                <c:pt idx="4934">
                  <c:v>0.152035</c:v>
                </c:pt>
                <c:pt idx="4935">
                  <c:v>0.15176400000000001</c:v>
                </c:pt>
                <c:pt idx="4936">
                  <c:v>0.15145</c:v>
                </c:pt>
                <c:pt idx="4937">
                  <c:v>0.151092</c:v>
                </c:pt>
                <c:pt idx="4938">
                  <c:v>0.15069199999999999</c:v>
                </c:pt>
                <c:pt idx="4939">
                  <c:v>0.15024799999999999</c:v>
                </c:pt>
                <c:pt idx="4940">
                  <c:v>0.14976100000000001</c:v>
                </c:pt>
                <c:pt idx="4941">
                  <c:v>0.14923</c:v>
                </c:pt>
                <c:pt idx="4942">
                  <c:v>0.14865600000000001</c:v>
                </c:pt>
                <c:pt idx="4943">
                  <c:v>0.148038</c:v>
                </c:pt>
                <c:pt idx="4944">
                  <c:v>0.14737600000000001</c:v>
                </c:pt>
                <c:pt idx="4945">
                  <c:v>0.14666999999999999</c:v>
                </c:pt>
                <c:pt idx="4946">
                  <c:v>0.145921</c:v>
                </c:pt>
                <c:pt idx="4947">
                  <c:v>0.14512700000000001</c:v>
                </c:pt>
                <c:pt idx="4948">
                  <c:v>0.144289</c:v>
                </c:pt>
                <c:pt idx="4949">
                  <c:v>0.14340800000000001</c:v>
                </c:pt>
                <c:pt idx="4950">
                  <c:v>0.142483</c:v>
                </c:pt>
                <c:pt idx="4951">
                  <c:v>0.141516</c:v>
                </c:pt>
                <c:pt idx="4952">
                  <c:v>0.14050699999999999</c:v>
                </c:pt>
                <c:pt idx="4953">
                  <c:v>0.139455</c:v>
                </c:pt>
                <c:pt idx="4954">
                  <c:v>0.13836200000000001</c:v>
                </c:pt>
                <c:pt idx="4955">
                  <c:v>0.13722699999999999</c:v>
                </c:pt>
                <c:pt idx="4956">
                  <c:v>0.13605100000000001</c:v>
                </c:pt>
                <c:pt idx="4957">
                  <c:v>0.13483600000000001</c:v>
                </c:pt>
                <c:pt idx="4958">
                  <c:v>0.13358</c:v>
                </c:pt>
                <c:pt idx="4959">
                  <c:v>0.13228599999999999</c:v>
                </c:pt>
                <c:pt idx="4960">
                  <c:v>0.13095300000000001</c:v>
                </c:pt>
                <c:pt idx="4961">
                  <c:v>0.129583</c:v>
                </c:pt>
                <c:pt idx="4962">
                  <c:v>0.12817600000000001</c:v>
                </c:pt>
                <c:pt idx="4963">
                  <c:v>0.12673400000000001</c:v>
                </c:pt>
                <c:pt idx="4964">
                  <c:v>0.12525900000000001</c:v>
                </c:pt>
                <c:pt idx="4965">
                  <c:v>0.12375</c:v>
                </c:pt>
                <c:pt idx="4966">
                  <c:v>0.122209</c:v>
                </c:pt>
                <c:pt idx="4967">
                  <c:v>0.12063699999999999</c:v>
                </c:pt>
                <c:pt idx="4968">
                  <c:v>0.119034</c:v>
                </c:pt>
                <c:pt idx="4969">
                  <c:v>0.11740200000000001</c:v>
                </c:pt>
                <c:pt idx="4970">
                  <c:v>0.115743</c:v>
                </c:pt>
                <c:pt idx="4971">
                  <c:v>0.114056</c:v>
                </c:pt>
                <c:pt idx="4972">
                  <c:v>0.112345</c:v>
                </c:pt>
                <c:pt idx="4973">
                  <c:v>0.110612</c:v>
                </c:pt>
                <c:pt idx="4974">
                  <c:v>0.108857</c:v>
                </c:pt>
                <c:pt idx="4975">
                  <c:v>0.107081</c:v>
                </c:pt>
                <c:pt idx="4976">
                  <c:v>0.105285</c:v>
                </c:pt>
                <c:pt idx="4977">
                  <c:v>0.10347199999999999</c:v>
                </c:pt>
                <c:pt idx="4978">
                  <c:v>0.101643</c:v>
                </c:pt>
                <c:pt idx="4979">
                  <c:v>9.9800299999999995E-2</c:v>
                </c:pt>
                <c:pt idx="4980">
                  <c:v>9.7945900000000002E-2</c:v>
                </c:pt>
                <c:pt idx="4981">
                  <c:v>9.6081799999999995E-2</c:v>
                </c:pt>
                <c:pt idx="4982">
                  <c:v>9.4210199999999994E-2</c:v>
                </c:pt>
                <c:pt idx="4983">
                  <c:v>9.2332800000000007E-2</c:v>
                </c:pt>
                <c:pt idx="4984">
                  <c:v>9.0451500000000004E-2</c:v>
                </c:pt>
                <c:pt idx="4985">
                  <c:v>8.8568300000000003E-2</c:v>
                </c:pt>
                <c:pt idx="4986">
                  <c:v>8.6685499999999999E-2</c:v>
                </c:pt>
                <c:pt idx="4987">
                  <c:v>8.4806099999999995E-2</c:v>
                </c:pt>
                <c:pt idx="4988">
                  <c:v>8.2933499999999993E-2</c:v>
                </c:pt>
                <c:pt idx="4989">
                  <c:v>8.1070799999999998E-2</c:v>
                </c:pt>
                <c:pt idx="4990">
                  <c:v>7.9219700000000004E-2</c:v>
                </c:pt>
                <c:pt idx="4991">
                  <c:v>7.7381000000000005E-2</c:v>
                </c:pt>
                <c:pt idx="4992">
                  <c:v>7.5556499999999999E-2</c:v>
                </c:pt>
                <c:pt idx="4993">
                  <c:v>7.3748099999999997E-2</c:v>
                </c:pt>
                <c:pt idx="4994">
                  <c:v>7.1957300000000002E-2</c:v>
                </c:pt>
                <c:pt idx="4995">
                  <c:v>7.0185700000000004E-2</c:v>
                </c:pt>
                <c:pt idx="4996">
                  <c:v>6.8434800000000004E-2</c:v>
                </c:pt>
                <c:pt idx="4997">
                  <c:v>6.6706500000000002E-2</c:v>
                </c:pt>
                <c:pt idx="4998">
                  <c:v>6.5002299999999999E-2</c:v>
                </c:pt>
                <c:pt idx="4999">
                  <c:v>6.3323400000000002E-2</c:v>
                </c:pt>
                <c:pt idx="5000">
                  <c:v>6.1671299999999998E-2</c:v>
                </c:pt>
                <c:pt idx="5001">
                  <c:v>6.0047099999999999E-2</c:v>
                </c:pt>
                <c:pt idx="5002">
                  <c:v>5.8451900000000001E-2</c:v>
                </c:pt>
                <c:pt idx="5003">
                  <c:v>5.6886199999999998E-2</c:v>
                </c:pt>
                <c:pt idx="5004">
                  <c:v>5.5350900000000001E-2</c:v>
                </c:pt>
                <c:pt idx="5005">
                  <c:v>5.3847199999999998E-2</c:v>
                </c:pt>
                <c:pt idx="5006">
                  <c:v>5.2376300000000001E-2</c:v>
                </c:pt>
                <c:pt idx="5007">
                  <c:v>5.0939100000000001E-2</c:v>
                </c:pt>
                <c:pt idx="5008">
                  <c:v>4.9536499999999997E-2</c:v>
                </c:pt>
                <c:pt idx="5009">
                  <c:v>4.8169299999999998E-2</c:v>
                </c:pt>
                <c:pt idx="5010">
                  <c:v>4.6838499999999998E-2</c:v>
                </c:pt>
                <c:pt idx="5011">
                  <c:v>4.5544800000000003E-2</c:v>
                </c:pt>
                <c:pt idx="5012">
                  <c:v>4.4288500000000001E-2</c:v>
                </c:pt>
                <c:pt idx="5013">
                  <c:v>4.3069700000000002E-2</c:v>
                </c:pt>
                <c:pt idx="5014">
                  <c:v>4.1888500000000002E-2</c:v>
                </c:pt>
                <c:pt idx="5015">
                  <c:v>4.0745099999999999E-2</c:v>
                </c:pt>
                <c:pt idx="5016">
                  <c:v>3.9639300000000002E-2</c:v>
                </c:pt>
                <c:pt idx="5017">
                  <c:v>3.8571099999999997E-2</c:v>
                </c:pt>
                <c:pt idx="5018">
                  <c:v>3.7540200000000003E-2</c:v>
                </c:pt>
                <c:pt idx="5019">
                  <c:v>3.6546099999999998E-2</c:v>
                </c:pt>
                <c:pt idx="5020">
                  <c:v>3.5588399999999999E-2</c:v>
                </c:pt>
                <c:pt idx="5021">
                  <c:v>3.46664E-2</c:v>
                </c:pt>
                <c:pt idx="5022">
                  <c:v>3.37796E-2</c:v>
                </c:pt>
                <c:pt idx="5023">
                  <c:v>3.2927199999999997E-2</c:v>
                </c:pt>
                <c:pt idx="5024">
                  <c:v>3.2108100000000001E-2</c:v>
                </c:pt>
                <c:pt idx="5025">
                  <c:v>3.1321399999999999E-2</c:v>
                </c:pt>
                <c:pt idx="5026">
                  <c:v>3.0566200000000002E-2</c:v>
                </c:pt>
                <c:pt idx="5027">
                  <c:v>2.9841199999999998E-2</c:v>
                </c:pt>
                <c:pt idx="5028">
                  <c:v>2.9145299999999999E-2</c:v>
                </c:pt>
                <c:pt idx="5029">
                  <c:v>2.8477100000000002E-2</c:v>
                </c:pt>
                <c:pt idx="5030">
                  <c:v>2.7835499999999999E-2</c:v>
                </c:pt>
                <c:pt idx="5031">
                  <c:v>2.7219400000000001E-2</c:v>
                </c:pt>
                <c:pt idx="5032">
                  <c:v>2.66272E-2</c:v>
                </c:pt>
                <c:pt idx="5033">
                  <c:v>2.6057400000000001E-2</c:v>
                </c:pt>
                <c:pt idx="5034">
                  <c:v>2.5508200000000002E-2</c:v>
                </c:pt>
                <c:pt idx="5035">
                  <c:v>2.4977800000000001E-2</c:v>
                </c:pt>
                <c:pt idx="5036">
                  <c:v>2.44646E-2</c:v>
                </c:pt>
                <c:pt idx="5037">
                  <c:v>2.3967499999999999E-2</c:v>
                </c:pt>
                <c:pt idx="5038">
                  <c:v>2.3484999999999999E-2</c:v>
                </c:pt>
                <c:pt idx="5039">
                  <c:v>2.3015600000000001E-2</c:v>
                </c:pt>
                <c:pt idx="5040">
                  <c:v>2.2557799999999999E-2</c:v>
                </c:pt>
                <c:pt idx="5041">
                  <c:v>2.2110100000000001E-2</c:v>
                </c:pt>
                <c:pt idx="5042">
                  <c:v>2.16709E-2</c:v>
                </c:pt>
                <c:pt idx="5043">
                  <c:v>2.12386E-2</c:v>
                </c:pt>
                <c:pt idx="5044">
                  <c:v>2.08116E-2</c:v>
                </c:pt>
                <c:pt idx="5045">
                  <c:v>2.0388400000000001E-2</c:v>
                </c:pt>
                <c:pt idx="5046">
                  <c:v>1.99674E-2</c:v>
                </c:pt>
                <c:pt idx="5047">
                  <c:v>1.95467E-2</c:v>
                </c:pt>
                <c:pt idx="5048">
                  <c:v>1.91249E-2</c:v>
                </c:pt>
                <c:pt idx="5049">
                  <c:v>1.8700600000000001E-2</c:v>
                </c:pt>
                <c:pt idx="5050">
                  <c:v>1.8272799999999999E-2</c:v>
                </c:pt>
                <c:pt idx="5051">
                  <c:v>1.7840499999999999E-2</c:v>
                </c:pt>
                <c:pt idx="5052">
                  <c:v>1.7402399999999998E-2</c:v>
                </c:pt>
                <c:pt idx="5053">
                  <c:v>1.69576E-2</c:v>
                </c:pt>
                <c:pt idx="5054">
                  <c:v>1.6504700000000001E-2</c:v>
                </c:pt>
                <c:pt idx="5055">
                  <c:v>1.6042600000000001E-2</c:v>
                </c:pt>
                <c:pt idx="5056">
                  <c:v>1.55701E-2</c:v>
                </c:pt>
                <c:pt idx="5057">
                  <c:v>1.50864E-2</c:v>
                </c:pt>
                <c:pt idx="5058">
                  <c:v>1.45909E-2</c:v>
                </c:pt>
                <c:pt idx="5059">
                  <c:v>1.4083200000000001E-2</c:v>
                </c:pt>
                <c:pt idx="5060">
                  <c:v>1.35633E-2</c:v>
                </c:pt>
                <c:pt idx="5061">
                  <c:v>1.30305E-2</c:v>
                </c:pt>
                <c:pt idx="5062">
                  <c:v>1.24841E-2</c:v>
                </c:pt>
                <c:pt idx="5063">
                  <c:v>1.19232E-2</c:v>
                </c:pt>
                <c:pt idx="5064">
                  <c:v>1.13477E-2</c:v>
                </c:pt>
                <c:pt idx="5065">
                  <c:v>1.0757900000000001E-2</c:v>
                </c:pt>
                <c:pt idx="5066">
                  <c:v>1.0153799999999999E-2</c:v>
                </c:pt>
                <c:pt idx="5067" formatCode="0.00E+00">
                  <c:v>9.5357500000000008E-3</c:v>
                </c:pt>
                <c:pt idx="5068" formatCode="0.00E+00">
                  <c:v>8.9040999999999999E-3</c:v>
                </c:pt>
                <c:pt idx="5069" formatCode="0.00E+00">
                  <c:v>8.2595900000000007E-3</c:v>
                </c:pt>
                <c:pt idx="5070" formatCode="0.00E+00">
                  <c:v>7.6026699999999997E-3</c:v>
                </c:pt>
                <c:pt idx="5071" formatCode="0.00E+00">
                  <c:v>6.9335600000000001E-3</c:v>
                </c:pt>
                <c:pt idx="5072" formatCode="0.00E+00">
                  <c:v>6.2525599999999999E-3</c:v>
                </c:pt>
                <c:pt idx="5073" formatCode="0.00E+00">
                  <c:v>5.5605000000000003E-3</c:v>
                </c:pt>
                <c:pt idx="5074" formatCode="0.00E+00">
                  <c:v>4.8588399999999997E-3</c:v>
                </c:pt>
                <c:pt idx="5075" formatCode="0.00E+00">
                  <c:v>4.1496500000000004E-3</c:v>
                </c:pt>
                <c:pt idx="5076" formatCode="0.00E+00">
                  <c:v>3.4351899999999999E-3</c:v>
                </c:pt>
                <c:pt idx="5077" formatCode="0.00E+00">
                  <c:v>2.7165599999999998E-3</c:v>
                </c:pt>
                <c:pt idx="5078" formatCode="0.00E+00">
                  <c:v>1.9937399999999999E-3</c:v>
                </c:pt>
                <c:pt idx="5079" formatCode="0.00E+00">
                  <c:v>1.26728E-3</c:v>
                </c:pt>
                <c:pt idx="5080" formatCode="0.00E+00">
                  <c:v>5.3880599999999996E-4</c:v>
                </c:pt>
                <c:pt idx="5081" formatCode="0.00E+00">
                  <c:v>-1.90058E-4</c:v>
                </c:pt>
                <c:pt idx="5082" formatCode="0.00E+00">
                  <c:v>-9.1810999999999998E-4</c:v>
                </c:pt>
                <c:pt idx="5083" formatCode="0.00E+00">
                  <c:v>-1.6440199999999999E-3</c:v>
                </c:pt>
                <c:pt idx="5084" formatCode="0.00E+00">
                  <c:v>-2.3660899999999999E-3</c:v>
                </c:pt>
                <c:pt idx="5085" formatCode="0.00E+00">
                  <c:v>-3.0825499999999999E-3</c:v>
                </c:pt>
                <c:pt idx="5086" formatCode="0.00E+00">
                  <c:v>-3.7918399999999999E-3</c:v>
                </c:pt>
                <c:pt idx="5087" formatCode="0.00E+00">
                  <c:v>-4.4925099999999999E-3</c:v>
                </c:pt>
                <c:pt idx="5088" formatCode="0.00E+00">
                  <c:v>-5.18302E-3</c:v>
                </c:pt>
                <c:pt idx="5089" formatCode="0.00E+00">
                  <c:v>-5.8618799999999999E-3</c:v>
                </c:pt>
                <c:pt idx="5090" formatCode="0.00E+00">
                  <c:v>-6.5276400000000004E-3</c:v>
                </c:pt>
                <c:pt idx="5091" formatCode="0.00E+00">
                  <c:v>-7.1786000000000003E-3</c:v>
                </c:pt>
                <c:pt idx="5092" formatCode="0.00E+00">
                  <c:v>-7.8127800000000001E-3</c:v>
                </c:pt>
                <c:pt idx="5093" formatCode="0.00E+00">
                  <c:v>-8.4280799999999993E-3</c:v>
                </c:pt>
                <c:pt idx="5094" formatCode="0.00E+00">
                  <c:v>-9.0225300000000008E-3</c:v>
                </c:pt>
                <c:pt idx="5095" formatCode="0.00E+00">
                  <c:v>-9.5944199999999993E-3</c:v>
                </c:pt>
                <c:pt idx="5096">
                  <c:v>-1.0141799999999999E-2</c:v>
                </c:pt>
                <c:pt idx="5097">
                  <c:v>-1.06625E-2</c:v>
                </c:pt>
                <c:pt idx="5098">
                  <c:v>-1.11541E-2</c:v>
                </c:pt>
                <c:pt idx="5099">
                  <c:v>-1.16142E-2</c:v>
                </c:pt>
                <c:pt idx="5100">
                  <c:v>-1.2041100000000001E-2</c:v>
                </c:pt>
                <c:pt idx="5101">
                  <c:v>-1.24329E-2</c:v>
                </c:pt>
                <c:pt idx="5102">
                  <c:v>-1.27876E-2</c:v>
                </c:pt>
                <c:pt idx="5103">
                  <c:v>-1.3103200000000001E-2</c:v>
                </c:pt>
                <c:pt idx="5104">
                  <c:v>-1.3377699999999999E-2</c:v>
                </c:pt>
                <c:pt idx="5105">
                  <c:v>-1.3609400000000001E-2</c:v>
                </c:pt>
                <c:pt idx="5106">
                  <c:v>-1.37965E-2</c:v>
                </c:pt>
                <c:pt idx="5107">
                  <c:v>-1.3937099999999999E-2</c:v>
                </c:pt>
                <c:pt idx="5108">
                  <c:v>-1.40299E-2</c:v>
                </c:pt>
                <c:pt idx="5109">
                  <c:v>-1.40731E-2</c:v>
                </c:pt>
                <c:pt idx="5110">
                  <c:v>-1.4065299999999999E-2</c:v>
                </c:pt>
                <c:pt idx="5111">
                  <c:v>-1.4005099999999999E-2</c:v>
                </c:pt>
                <c:pt idx="5112">
                  <c:v>-1.3890899999999999E-2</c:v>
                </c:pt>
                <c:pt idx="5113">
                  <c:v>-1.37214E-2</c:v>
                </c:pt>
                <c:pt idx="5114">
                  <c:v>-1.34953E-2</c:v>
                </c:pt>
                <c:pt idx="5115">
                  <c:v>-1.32116E-2</c:v>
                </c:pt>
                <c:pt idx="5116">
                  <c:v>-1.28694E-2</c:v>
                </c:pt>
                <c:pt idx="5117">
                  <c:v>-1.24677E-2</c:v>
                </c:pt>
                <c:pt idx="5118">
                  <c:v>-1.2005500000000001E-2</c:v>
                </c:pt>
                <c:pt idx="5119">
                  <c:v>-1.14822E-2</c:v>
                </c:pt>
                <c:pt idx="5120">
                  <c:v>-1.08967E-2</c:v>
                </c:pt>
                <c:pt idx="5121">
                  <c:v>-1.02486E-2</c:v>
                </c:pt>
                <c:pt idx="5122" formatCode="0.00E+00">
                  <c:v>-9.5375600000000005E-3</c:v>
                </c:pt>
                <c:pt idx="5123" formatCode="0.00E+00">
                  <c:v>-8.76328E-3</c:v>
                </c:pt>
                <c:pt idx="5124" formatCode="0.00E+00">
                  <c:v>-7.9256399999999994E-3</c:v>
                </c:pt>
                <c:pt idx="5125" formatCode="0.00E+00">
                  <c:v>-7.02441E-3</c:v>
                </c:pt>
                <c:pt idx="5126" formatCode="0.00E+00">
                  <c:v>-6.0593000000000001E-3</c:v>
                </c:pt>
                <c:pt idx="5127" formatCode="0.00E+00">
                  <c:v>-5.0302699999999999E-3</c:v>
                </c:pt>
                <c:pt idx="5128" formatCode="0.00E+00">
                  <c:v>-3.9374800000000001E-3</c:v>
                </c:pt>
                <c:pt idx="5129" formatCode="0.00E+00">
                  <c:v>-2.7811899999999998E-3</c:v>
                </c:pt>
                <c:pt idx="5130" formatCode="0.00E+00">
                  <c:v>-1.56182E-3</c:v>
                </c:pt>
                <c:pt idx="5131" formatCode="0.00E+00">
                  <c:v>-2.7990699999999997E-4</c:v>
                </c:pt>
                <c:pt idx="5132" formatCode="0.00E+00">
                  <c:v>1.0639899999999999E-3</c:v>
                </c:pt>
                <c:pt idx="5133" formatCode="0.00E+00">
                  <c:v>2.4691399999999999E-3</c:v>
                </c:pt>
                <c:pt idx="5134" formatCode="0.00E+00">
                  <c:v>3.9346199999999998E-3</c:v>
                </c:pt>
                <c:pt idx="5135" formatCode="0.00E+00">
                  <c:v>5.4594600000000002E-3</c:v>
                </c:pt>
                <c:pt idx="5136" formatCode="0.00E+00">
                  <c:v>7.0426999999999998E-3</c:v>
                </c:pt>
                <c:pt idx="5137" formatCode="0.00E+00">
                  <c:v>8.6833099999999996E-3</c:v>
                </c:pt>
                <c:pt idx="5138">
                  <c:v>1.03801E-2</c:v>
                </c:pt>
                <c:pt idx="5139">
                  <c:v>1.21317E-2</c:v>
                </c:pt>
                <c:pt idx="5140">
                  <c:v>1.3936499999999999E-2</c:v>
                </c:pt>
                <c:pt idx="5141">
                  <c:v>1.57932E-2</c:v>
                </c:pt>
                <c:pt idx="5142">
                  <c:v>1.7699900000000001E-2</c:v>
                </c:pt>
                <c:pt idx="5143">
                  <c:v>1.96548E-2</c:v>
                </c:pt>
                <c:pt idx="5144">
                  <c:v>2.16562E-2</c:v>
                </c:pt>
                <c:pt idx="5145">
                  <c:v>2.3702000000000001E-2</c:v>
                </c:pt>
                <c:pt idx="5146">
                  <c:v>2.57906E-2</c:v>
                </c:pt>
                <c:pt idx="5147">
                  <c:v>2.79201E-2</c:v>
                </c:pt>
                <c:pt idx="5148">
                  <c:v>3.0088400000000001E-2</c:v>
                </c:pt>
                <c:pt idx="5149">
                  <c:v>3.2293000000000002E-2</c:v>
                </c:pt>
                <c:pt idx="5150">
                  <c:v>3.4531300000000001E-2</c:v>
                </c:pt>
                <c:pt idx="5151">
                  <c:v>3.6800600000000003E-2</c:v>
                </c:pt>
                <c:pt idx="5152">
                  <c:v>3.9098599999999997E-2</c:v>
                </c:pt>
                <c:pt idx="5153">
                  <c:v>4.1422500000000001E-2</c:v>
                </c:pt>
                <c:pt idx="5154">
                  <c:v>4.3769799999999998E-2</c:v>
                </c:pt>
                <c:pt idx="5155">
                  <c:v>4.6137400000000002E-2</c:v>
                </c:pt>
                <c:pt idx="5156">
                  <c:v>4.8522599999999999E-2</c:v>
                </c:pt>
                <c:pt idx="5157">
                  <c:v>5.0922599999999998E-2</c:v>
                </c:pt>
                <c:pt idx="5158">
                  <c:v>5.3334199999999998E-2</c:v>
                </c:pt>
                <c:pt idx="5159">
                  <c:v>5.57543E-2</c:v>
                </c:pt>
                <c:pt idx="5160">
                  <c:v>5.8179700000000001E-2</c:v>
                </c:pt>
                <c:pt idx="5161">
                  <c:v>6.0607300000000003E-2</c:v>
                </c:pt>
                <c:pt idx="5162">
                  <c:v>6.3034099999999996E-2</c:v>
                </c:pt>
                <c:pt idx="5163">
                  <c:v>6.5457000000000001E-2</c:v>
                </c:pt>
                <c:pt idx="5164">
                  <c:v>6.7872799999999997E-2</c:v>
                </c:pt>
                <c:pt idx="5165">
                  <c:v>7.0278099999999996E-2</c:v>
                </c:pt>
                <c:pt idx="5166">
                  <c:v>7.2669700000000004E-2</c:v>
                </c:pt>
                <c:pt idx="5167">
                  <c:v>7.5044299999999994E-2</c:v>
                </c:pt>
                <c:pt idx="5168">
                  <c:v>7.7398999999999996E-2</c:v>
                </c:pt>
                <c:pt idx="5169">
                  <c:v>7.9730400000000007E-2</c:v>
                </c:pt>
                <c:pt idx="5170">
                  <c:v>8.2035200000000003E-2</c:v>
                </c:pt>
                <c:pt idx="5171">
                  <c:v>8.4310099999999999E-2</c:v>
                </c:pt>
                <c:pt idx="5172">
                  <c:v>8.6552000000000004E-2</c:v>
                </c:pt>
                <c:pt idx="5173">
                  <c:v>8.8757699999999995E-2</c:v>
                </c:pt>
                <c:pt idx="5174">
                  <c:v>9.0923799999999999E-2</c:v>
                </c:pt>
                <c:pt idx="5175">
                  <c:v>9.3047000000000005E-2</c:v>
                </c:pt>
                <c:pt idx="5176">
                  <c:v>9.5124E-2</c:v>
                </c:pt>
                <c:pt idx="5177">
                  <c:v>9.7151299999999996E-2</c:v>
                </c:pt>
                <c:pt idx="5178">
                  <c:v>9.91258E-2</c:v>
                </c:pt>
                <c:pt idx="5179">
                  <c:v>0.10104399999999999</c:v>
                </c:pt>
                <c:pt idx="5180">
                  <c:v>0.102904</c:v>
                </c:pt>
                <c:pt idx="5181">
                  <c:v>0.104703</c:v>
                </c:pt>
                <c:pt idx="5182">
                  <c:v>0.106437</c:v>
                </c:pt>
                <c:pt idx="5183">
                  <c:v>0.108103</c:v>
                </c:pt>
                <c:pt idx="5184">
                  <c:v>0.10970000000000001</c:v>
                </c:pt>
                <c:pt idx="5185">
                  <c:v>0.111224</c:v>
                </c:pt>
                <c:pt idx="5186">
                  <c:v>0.11267199999999999</c:v>
                </c:pt>
                <c:pt idx="5187">
                  <c:v>0.11404400000000001</c:v>
                </c:pt>
                <c:pt idx="5188">
                  <c:v>0.11533499999999999</c:v>
                </c:pt>
                <c:pt idx="5189">
                  <c:v>0.11654299999999999</c:v>
                </c:pt>
                <c:pt idx="5190">
                  <c:v>0.11766600000000001</c:v>
                </c:pt>
                <c:pt idx="5191">
                  <c:v>0.118703</c:v>
                </c:pt>
                <c:pt idx="5192">
                  <c:v>0.11965000000000001</c:v>
                </c:pt>
                <c:pt idx="5193">
                  <c:v>0.120506</c:v>
                </c:pt>
                <c:pt idx="5194">
                  <c:v>0.121271</c:v>
                </c:pt>
                <c:pt idx="5195">
                  <c:v>0.12194000000000001</c:v>
                </c:pt>
                <c:pt idx="5196">
                  <c:v>0.122514</c:v>
                </c:pt>
                <c:pt idx="5197">
                  <c:v>0.12299</c:v>
                </c:pt>
                <c:pt idx="5198">
                  <c:v>0.12336800000000001</c:v>
                </c:pt>
                <c:pt idx="5199">
                  <c:v>0.12364600000000001</c:v>
                </c:pt>
                <c:pt idx="5200">
                  <c:v>0.123823</c:v>
                </c:pt>
                <c:pt idx="5201">
                  <c:v>0.123899</c:v>
                </c:pt>
                <c:pt idx="5202">
                  <c:v>0.123871</c:v>
                </c:pt>
                <c:pt idx="5203">
                  <c:v>0.123741</c:v>
                </c:pt>
                <c:pt idx="5204">
                  <c:v>0.123506</c:v>
                </c:pt>
                <c:pt idx="5205">
                  <c:v>0.123167</c:v>
                </c:pt>
                <c:pt idx="5206">
                  <c:v>0.122723</c:v>
                </c:pt>
                <c:pt idx="5207">
                  <c:v>0.122173</c:v>
                </c:pt>
                <c:pt idx="5208">
                  <c:v>0.121518</c:v>
                </c:pt>
                <c:pt idx="5209">
                  <c:v>0.12075900000000001</c:v>
                </c:pt>
                <c:pt idx="5210">
                  <c:v>0.119894</c:v>
                </c:pt>
                <c:pt idx="5211">
                  <c:v>0.118924</c:v>
                </c:pt>
                <c:pt idx="5212">
                  <c:v>0.117851</c:v>
                </c:pt>
                <c:pt idx="5213">
                  <c:v>0.116673</c:v>
                </c:pt>
                <c:pt idx="5214">
                  <c:v>0.115393</c:v>
                </c:pt>
                <c:pt idx="5215">
                  <c:v>0.114012</c:v>
                </c:pt>
                <c:pt idx="5216">
                  <c:v>0.11253000000000001</c:v>
                </c:pt>
                <c:pt idx="5217">
                  <c:v>0.11094900000000001</c:v>
                </c:pt>
                <c:pt idx="5218">
                  <c:v>0.10926900000000001</c:v>
                </c:pt>
                <c:pt idx="5219">
                  <c:v>0.10749300000000001</c:v>
                </c:pt>
                <c:pt idx="5220">
                  <c:v>0.10562199999999999</c:v>
                </c:pt>
                <c:pt idx="5221">
                  <c:v>0.103658</c:v>
                </c:pt>
                <c:pt idx="5222">
                  <c:v>0.101601</c:v>
                </c:pt>
                <c:pt idx="5223">
                  <c:v>9.9454899999999999E-2</c:v>
                </c:pt>
                <c:pt idx="5224">
                  <c:v>9.7220799999999996E-2</c:v>
                </c:pt>
                <c:pt idx="5225">
                  <c:v>9.4901200000000005E-2</c:v>
                </c:pt>
                <c:pt idx="5226">
                  <c:v>9.2498200000000003E-2</c:v>
                </c:pt>
                <c:pt idx="5227">
                  <c:v>9.0014399999999994E-2</c:v>
                </c:pt>
                <c:pt idx="5228">
                  <c:v>8.7452100000000005E-2</c:v>
                </c:pt>
                <c:pt idx="5229">
                  <c:v>8.4813799999999995E-2</c:v>
                </c:pt>
                <c:pt idx="5230">
                  <c:v>8.21022E-2</c:v>
                </c:pt>
                <c:pt idx="5231">
                  <c:v>7.9320199999999993E-2</c:v>
                </c:pt>
                <c:pt idx="5232">
                  <c:v>7.6470300000000005E-2</c:v>
                </c:pt>
                <c:pt idx="5233">
                  <c:v>7.3555300000000004E-2</c:v>
                </c:pt>
                <c:pt idx="5234">
                  <c:v>7.0577899999999999E-2</c:v>
                </c:pt>
                <c:pt idx="5235">
                  <c:v>6.7541299999999999E-2</c:v>
                </c:pt>
                <c:pt idx="5236">
                  <c:v>6.4448500000000006E-2</c:v>
                </c:pt>
                <c:pt idx="5237">
                  <c:v>6.1302700000000002E-2</c:v>
                </c:pt>
                <c:pt idx="5238">
                  <c:v>5.8106999999999999E-2</c:v>
                </c:pt>
                <c:pt idx="5239">
                  <c:v>5.4864599999999999E-2</c:v>
                </c:pt>
                <c:pt idx="5240">
                  <c:v>5.1578800000000001E-2</c:v>
                </c:pt>
                <c:pt idx="5241">
                  <c:v>4.8252999999999997E-2</c:v>
                </c:pt>
                <c:pt idx="5242">
                  <c:v>4.48905E-2</c:v>
                </c:pt>
                <c:pt idx="5243">
                  <c:v>4.1494799999999998E-2</c:v>
                </c:pt>
                <c:pt idx="5244">
                  <c:v>3.80693E-2</c:v>
                </c:pt>
                <c:pt idx="5245">
                  <c:v>3.4617599999999998E-2</c:v>
                </c:pt>
                <c:pt idx="5246">
                  <c:v>3.1143000000000001E-2</c:v>
                </c:pt>
                <c:pt idx="5247">
                  <c:v>2.7648900000000001E-2</c:v>
                </c:pt>
                <c:pt idx="5248">
                  <c:v>2.4139000000000001E-2</c:v>
                </c:pt>
                <c:pt idx="5249">
                  <c:v>2.0616800000000001E-2</c:v>
                </c:pt>
                <c:pt idx="5250">
                  <c:v>1.7085900000000001E-2</c:v>
                </c:pt>
                <c:pt idx="5251">
                  <c:v>1.3549800000000001E-2</c:v>
                </c:pt>
                <c:pt idx="5252">
                  <c:v>1.0012099999999999E-2</c:v>
                </c:pt>
                <c:pt idx="5253" formatCode="0.00E+00">
                  <c:v>6.4763800000000003E-3</c:v>
                </c:pt>
                <c:pt idx="5254" formatCode="0.00E+00">
                  <c:v>2.9461700000000001E-3</c:v>
                </c:pt>
                <c:pt idx="5255" formatCode="0.00E+00">
                  <c:v>-5.7497600000000005E-4</c:v>
                </c:pt>
                <c:pt idx="5256" formatCode="0.00E+00">
                  <c:v>-4.0836099999999997E-3</c:v>
                </c:pt>
                <c:pt idx="5257" formatCode="0.00E+00">
                  <c:v>-7.5762900000000003E-3</c:v>
                </c:pt>
                <c:pt idx="5258">
                  <c:v>-1.10495E-2</c:v>
                </c:pt>
                <c:pt idx="5259">
                  <c:v>-1.44998E-2</c:v>
                </c:pt>
                <c:pt idx="5260">
                  <c:v>-1.79239E-2</c:v>
                </c:pt>
                <c:pt idx="5261">
                  <c:v>-2.1318299999999998E-2</c:v>
                </c:pt>
                <c:pt idx="5262">
                  <c:v>-2.4679699999999999E-2</c:v>
                </c:pt>
                <c:pt idx="5263">
                  <c:v>-2.80048E-2</c:v>
                </c:pt>
                <c:pt idx="5264">
                  <c:v>-3.1290499999999999E-2</c:v>
                </c:pt>
                <c:pt idx="5265">
                  <c:v>-3.4533599999999998E-2</c:v>
                </c:pt>
                <c:pt idx="5266">
                  <c:v>-3.7731199999999999E-2</c:v>
                </c:pt>
                <c:pt idx="5267">
                  <c:v>-4.0880100000000003E-2</c:v>
                </c:pt>
                <c:pt idx="5268">
                  <c:v>-4.3977500000000003E-2</c:v>
                </c:pt>
                <c:pt idx="5269">
                  <c:v>-4.7020600000000003E-2</c:v>
                </c:pt>
                <c:pt idx="5270">
                  <c:v>-5.0006399999999999E-2</c:v>
                </c:pt>
                <c:pt idx="5271">
                  <c:v>-5.2932199999999999E-2</c:v>
                </c:pt>
                <c:pt idx="5272">
                  <c:v>-5.5795600000000001E-2</c:v>
                </c:pt>
                <c:pt idx="5273">
                  <c:v>-5.8593899999999997E-2</c:v>
                </c:pt>
                <c:pt idx="5274">
                  <c:v>-6.1324900000000002E-2</c:v>
                </c:pt>
                <c:pt idx="5275">
                  <c:v>-6.3985899999999998E-2</c:v>
                </c:pt>
                <c:pt idx="5276">
                  <c:v>-6.6574800000000003E-2</c:v>
                </c:pt>
                <c:pt idx="5277">
                  <c:v>-6.9089399999999995E-2</c:v>
                </c:pt>
                <c:pt idx="5278">
                  <c:v>-7.15277E-2</c:v>
                </c:pt>
                <c:pt idx="5279">
                  <c:v>-7.3887499999999995E-2</c:v>
                </c:pt>
                <c:pt idx="5280">
                  <c:v>-7.6167100000000001E-2</c:v>
                </c:pt>
                <c:pt idx="5281">
                  <c:v>-7.8364600000000006E-2</c:v>
                </c:pt>
                <c:pt idx="5282">
                  <c:v>-8.0478499999999994E-2</c:v>
                </c:pt>
                <c:pt idx="5283">
                  <c:v>-8.2506999999999997E-2</c:v>
                </c:pt>
                <c:pt idx="5284">
                  <c:v>-8.4448800000000004E-2</c:v>
                </c:pt>
                <c:pt idx="5285">
                  <c:v>-8.6302500000000004E-2</c:v>
                </c:pt>
                <c:pt idx="5286">
                  <c:v>-8.8066900000000004E-2</c:v>
                </c:pt>
                <c:pt idx="5287">
                  <c:v>-8.9740799999999996E-2</c:v>
                </c:pt>
                <c:pt idx="5288">
                  <c:v>-9.1323100000000004E-2</c:v>
                </c:pt>
                <c:pt idx="5289">
                  <c:v>-9.2813099999999996E-2</c:v>
                </c:pt>
                <c:pt idx="5290">
                  <c:v>-9.4210000000000002E-2</c:v>
                </c:pt>
                <c:pt idx="5291">
                  <c:v>-9.5513000000000001E-2</c:v>
                </c:pt>
                <c:pt idx="5292">
                  <c:v>-9.6721500000000002E-2</c:v>
                </c:pt>
                <c:pt idx="5293">
                  <c:v>-9.7835099999999994E-2</c:v>
                </c:pt>
                <c:pt idx="5294">
                  <c:v>-9.8853399999999994E-2</c:v>
                </c:pt>
                <c:pt idx="5295">
                  <c:v>-9.9776199999999995E-2</c:v>
                </c:pt>
                <c:pt idx="5296">
                  <c:v>-0.100603</c:v>
                </c:pt>
                <c:pt idx="5297">
                  <c:v>-0.10133399999999999</c:v>
                </c:pt>
                <c:pt idx="5298">
                  <c:v>-0.10197000000000001</c:v>
                </c:pt>
                <c:pt idx="5299">
                  <c:v>-0.10251</c:v>
                </c:pt>
                <c:pt idx="5300">
                  <c:v>-0.102955</c:v>
                </c:pt>
                <c:pt idx="5301">
                  <c:v>-0.10330499999999999</c:v>
                </c:pt>
                <c:pt idx="5302">
                  <c:v>-0.10356</c:v>
                </c:pt>
                <c:pt idx="5303">
                  <c:v>-0.10372199999999999</c:v>
                </c:pt>
                <c:pt idx="5304">
                  <c:v>-0.10378999999999999</c:v>
                </c:pt>
                <c:pt idx="5305">
                  <c:v>-0.103766</c:v>
                </c:pt>
                <c:pt idx="5306">
                  <c:v>-0.10365099999999999</c:v>
                </c:pt>
                <c:pt idx="5307">
                  <c:v>-0.103445</c:v>
                </c:pt>
                <c:pt idx="5308">
                  <c:v>-0.103149</c:v>
                </c:pt>
                <c:pt idx="5309">
                  <c:v>-0.10276399999999999</c:v>
                </c:pt>
                <c:pt idx="5310">
                  <c:v>-0.102293</c:v>
                </c:pt>
                <c:pt idx="5311">
                  <c:v>-0.10173500000000001</c:v>
                </c:pt>
                <c:pt idx="5312">
                  <c:v>-0.101093</c:v>
                </c:pt>
                <c:pt idx="5313">
                  <c:v>-0.100367</c:v>
                </c:pt>
                <c:pt idx="5314">
                  <c:v>-9.9560300000000004E-2</c:v>
                </c:pt>
                <c:pt idx="5315">
                  <c:v>-9.8673200000000003E-2</c:v>
                </c:pt>
                <c:pt idx="5316">
                  <c:v>-9.7707799999999997E-2</c:v>
                </c:pt>
                <c:pt idx="5317">
                  <c:v>-9.6665799999999996E-2</c:v>
                </c:pt>
                <c:pt idx="5318">
                  <c:v>-9.5548900000000006E-2</c:v>
                </c:pt>
                <c:pt idx="5319">
                  <c:v>-9.4359100000000001E-2</c:v>
                </c:pt>
                <c:pt idx="5320">
                  <c:v>-9.3098500000000001E-2</c:v>
                </c:pt>
                <c:pt idx="5321">
                  <c:v>-9.1769100000000006E-2</c:v>
                </c:pt>
                <c:pt idx="5322">
                  <c:v>-9.0372999999999995E-2</c:v>
                </c:pt>
                <c:pt idx="5323">
                  <c:v>-8.8912400000000003E-2</c:v>
                </c:pt>
                <c:pt idx="5324">
                  <c:v>-8.7389300000000003E-2</c:v>
                </c:pt>
                <c:pt idx="5325">
                  <c:v>-8.5805999999999993E-2</c:v>
                </c:pt>
                <c:pt idx="5326">
                  <c:v>-8.4164699999999995E-2</c:v>
                </c:pt>
                <c:pt idx="5327">
                  <c:v>-8.2467700000000005E-2</c:v>
                </c:pt>
                <c:pt idx="5328">
                  <c:v>-8.0717300000000006E-2</c:v>
                </c:pt>
                <c:pt idx="5329">
                  <c:v>-7.8915799999999994E-2</c:v>
                </c:pt>
                <c:pt idx="5330">
                  <c:v>-7.7065499999999995E-2</c:v>
                </c:pt>
                <c:pt idx="5331">
                  <c:v>-7.5168799999999994E-2</c:v>
                </c:pt>
                <c:pt idx="5332">
                  <c:v>-7.3228100000000004E-2</c:v>
                </c:pt>
                <c:pt idx="5333">
                  <c:v>-7.1245900000000001E-2</c:v>
                </c:pt>
                <c:pt idx="5334">
                  <c:v>-6.9224400000000005E-2</c:v>
                </c:pt>
                <c:pt idx="5335">
                  <c:v>-6.7166100000000006E-2</c:v>
                </c:pt>
                <c:pt idx="5336">
                  <c:v>-6.5073400000000003E-2</c:v>
                </c:pt>
                <c:pt idx="5337">
                  <c:v>-6.2948699999999996E-2</c:v>
                </c:pt>
                <c:pt idx="5338">
                  <c:v>-6.0794399999999998E-2</c:v>
                </c:pt>
                <c:pt idx="5339">
                  <c:v>-5.8612999999999998E-2</c:v>
                </c:pt>
                <c:pt idx="5340">
                  <c:v>-5.6406699999999997E-2</c:v>
                </c:pt>
                <c:pt idx="5341">
                  <c:v>-5.41781E-2</c:v>
                </c:pt>
                <c:pt idx="5342">
                  <c:v>-5.1929299999999998E-2</c:v>
                </c:pt>
                <c:pt idx="5343">
                  <c:v>-4.9662900000000003E-2</c:v>
                </c:pt>
                <c:pt idx="5344">
                  <c:v>-4.7381E-2</c:v>
                </c:pt>
                <c:pt idx="5345">
                  <c:v>-4.5086000000000001E-2</c:v>
                </c:pt>
                <c:pt idx="5346">
                  <c:v>-4.2780100000000001E-2</c:v>
                </c:pt>
                <c:pt idx="5347">
                  <c:v>-4.0465500000000001E-2</c:v>
                </c:pt>
                <c:pt idx="5348">
                  <c:v>-3.8144499999999998E-2</c:v>
                </c:pt>
                <c:pt idx="5349">
                  <c:v>-3.5819299999999998E-2</c:v>
                </c:pt>
                <c:pt idx="5350">
                  <c:v>-3.3491800000000002E-2</c:v>
                </c:pt>
                <c:pt idx="5351">
                  <c:v>-3.1164299999999999E-2</c:v>
                </c:pt>
                <c:pt idx="5352">
                  <c:v>-2.8838699999999998E-2</c:v>
                </c:pt>
                <c:pt idx="5353">
                  <c:v>-2.6517099999999998E-2</c:v>
                </c:pt>
                <c:pt idx="5354">
                  <c:v>-2.4201299999999999E-2</c:v>
                </c:pt>
                <c:pt idx="5355">
                  <c:v>-2.18934E-2</c:v>
                </c:pt>
                <c:pt idx="5356">
                  <c:v>-1.9595100000000001E-2</c:v>
                </c:pt>
                <c:pt idx="5357">
                  <c:v>-1.7308299999999999E-2</c:v>
                </c:pt>
                <c:pt idx="5358">
                  <c:v>-1.50347E-2</c:v>
                </c:pt>
                <c:pt idx="5359">
                  <c:v>-1.2775999999999999E-2</c:v>
                </c:pt>
                <c:pt idx="5360">
                  <c:v>-1.0533799999999999E-2</c:v>
                </c:pt>
                <c:pt idx="5361" formatCode="0.00E+00">
                  <c:v>-8.3097399999999995E-3</c:v>
                </c:pt>
                <c:pt idx="5362" formatCode="0.00E+00">
                  <c:v>-6.10533E-3</c:v>
                </c:pt>
                <c:pt idx="5363" formatCode="0.00E+00">
                  <c:v>-3.9220499999999998E-3</c:v>
                </c:pt>
                <c:pt idx="5364" formatCode="0.00E+00">
                  <c:v>-1.7612999999999999E-3</c:v>
                </c:pt>
                <c:pt idx="5365" formatCode="0.00E+00">
                  <c:v>3.7557299999999998E-4</c:v>
                </c:pt>
                <c:pt idx="5366" formatCode="0.00E+00">
                  <c:v>2.4872700000000002E-3</c:v>
                </c:pt>
                <c:pt idx="5367" formatCode="0.00E+00">
                  <c:v>4.5725599999999998E-3</c:v>
                </c:pt>
                <c:pt idx="5368" formatCode="0.00E+00">
                  <c:v>6.6302799999999997E-3</c:v>
                </c:pt>
                <c:pt idx="5369" formatCode="0.00E+00">
                  <c:v>8.6593099999999999E-3</c:v>
                </c:pt>
                <c:pt idx="5370">
                  <c:v>1.0658600000000001E-2</c:v>
                </c:pt>
                <c:pt idx="5371">
                  <c:v>1.26272E-2</c:v>
                </c:pt>
                <c:pt idx="5372">
                  <c:v>1.45641E-2</c:v>
                </c:pt>
                <c:pt idx="5373">
                  <c:v>1.64685E-2</c:v>
                </c:pt>
                <c:pt idx="5374">
                  <c:v>1.8339500000000002E-2</c:v>
                </c:pt>
                <c:pt idx="5375">
                  <c:v>2.01765E-2</c:v>
                </c:pt>
                <c:pt idx="5376">
                  <c:v>2.19787E-2</c:v>
                </c:pt>
                <c:pt idx="5377">
                  <c:v>2.37454E-2</c:v>
                </c:pt>
                <c:pt idx="5378">
                  <c:v>2.5476200000000001E-2</c:v>
                </c:pt>
                <c:pt idx="5379">
                  <c:v>2.71705E-2</c:v>
                </c:pt>
                <c:pt idx="5380">
                  <c:v>2.8827800000000001E-2</c:v>
                </c:pt>
                <c:pt idx="5381">
                  <c:v>3.0447700000000001E-2</c:v>
                </c:pt>
                <c:pt idx="5382">
                  <c:v>3.2029799999999997E-2</c:v>
                </c:pt>
                <c:pt idx="5383">
                  <c:v>3.3573899999999997E-2</c:v>
                </c:pt>
                <c:pt idx="5384">
                  <c:v>3.5079699999999998E-2</c:v>
                </c:pt>
                <c:pt idx="5385">
                  <c:v>3.65469E-2</c:v>
                </c:pt>
                <c:pt idx="5386">
                  <c:v>3.7975500000000002E-2</c:v>
                </c:pt>
                <c:pt idx="5387">
                  <c:v>3.9365200000000003E-2</c:v>
                </c:pt>
                <c:pt idx="5388">
                  <c:v>4.0716099999999998E-2</c:v>
                </c:pt>
                <c:pt idx="5389">
                  <c:v>4.2028099999999999E-2</c:v>
                </c:pt>
                <c:pt idx="5390">
                  <c:v>4.3301199999999998E-2</c:v>
                </c:pt>
                <c:pt idx="5391">
                  <c:v>4.4535499999999999E-2</c:v>
                </c:pt>
                <c:pt idx="5392">
                  <c:v>4.5731000000000001E-2</c:v>
                </c:pt>
                <c:pt idx="5393">
                  <c:v>4.6887900000000003E-2</c:v>
                </c:pt>
                <c:pt idx="5394">
                  <c:v>4.8006300000000002E-2</c:v>
                </c:pt>
                <c:pt idx="5395">
                  <c:v>4.9086499999999998E-2</c:v>
                </c:pt>
                <c:pt idx="5396">
                  <c:v>5.0128600000000002E-2</c:v>
                </c:pt>
                <c:pt idx="5397">
                  <c:v>5.1132999999999998E-2</c:v>
                </c:pt>
                <c:pt idx="5398">
                  <c:v>5.2099800000000002E-2</c:v>
                </c:pt>
                <c:pt idx="5399">
                  <c:v>5.30295E-2</c:v>
                </c:pt>
                <c:pt idx="5400">
                  <c:v>5.3922200000000003E-2</c:v>
                </c:pt>
                <c:pt idx="5401">
                  <c:v>5.4778399999999998E-2</c:v>
                </c:pt>
                <c:pt idx="5402">
                  <c:v>5.5598399999999999E-2</c:v>
                </c:pt>
                <c:pt idx="5403">
                  <c:v>5.6382599999999998E-2</c:v>
                </c:pt>
                <c:pt idx="5404">
                  <c:v>5.7131500000000002E-2</c:v>
                </c:pt>
                <c:pt idx="5405">
                  <c:v>5.7845300000000002E-2</c:v>
                </c:pt>
                <c:pt idx="5406">
                  <c:v>5.85245E-2</c:v>
                </c:pt>
                <c:pt idx="5407">
                  <c:v>5.9169600000000003E-2</c:v>
                </c:pt>
                <c:pt idx="5408">
                  <c:v>5.9781000000000001E-2</c:v>
                </c:pt>
                <c:pt idx="5409">
                  <c:v>6.0359099999999999E-2</c:v>
                </c:pt>
                <c:pt idx="5410">
                  <c:v>6.0904399999999997E-2</c:v>
                </c:pt>
                <c:pt idx="5411">
                  <c:v>6.1417199999999998E-2</c:v>
                </c:pt>
                <c:pt idx="5412">
                  <c:v>6.18982E-2</c:v>
                </c:pt>
                <c:pt idx="5413">
                  <c:v>6.2347600000000003E-2</c:v>
                </c:pt>
                <c:pt idx="5414">
                  <c:v>6.2766000000000002E-2</c:v>
                </c:pt>
                <c:pt idx="5415">
                  <c:v>6.3153699999999993E-2</c:v>
                </c:pt>
                <c:pt idx="5416">
                  <c:v>6.3511300000000007E-2</c:v>
                </c:pt>
                <c:pt idx="5417">
                  <c:v>6.3839000000000007E-2</c:v>
                </c:pt>
                <c:pt idx="5418">
                  <c:v>6.4137399999999997E-2</c:v>
                </c:pt>
                <c:pt idx="5419">
                  <c:v>6.44068E-2</c:v>
                </c:pt>
                <c:pt idx="5420">
                  <c:v>6.46476E-2</c:v>
                </c:pt>
                <c:pt idx="5421">
                  <c:v>6.4860200000000007E-2</c:v>
                </c:pt>
                <c:pt idx="5422">
                  <c:v>6.5045000000000006E-2</c:v>
                </c:pt>
                <c:pt idx="5423">
                  <c:v>6.5202300000000005E-2</c:v>
                </c:pt>
                <c:pt idx="5424">
                  <c:v>6.5332299999999996E-2</c:v>
                </c:pt>
                <c:pt idx="5425">
                  <c:v>6.5435499999999994E-2</c:v>
                </c:pt>
                <c:pt idx="5426">
                  <c:v>6.5512100000000004E-2</c:v>
                </c:pt>
                <c:pt idx="5427">
                  <c:v>6.5562499999999996E-2</c:v>
                </c:pt>
                <c:pt idx="5428">
                  <c:v>6.5586699999999998E-2</c:v>
                </c:pt>
                <c:pt idx="5429">
                  <c:v>6.5585199999999996E-2</c:v>
                </c:pt>
                <c:pt idx="5430">
                  <c:v>6.5558000000000005E-2</c:v>
                </c:pt>
                <c:pt idx="5431">
                  <c:v>6.5505499999999994E-2</c:v>
                </c:pt>
                <c:pt idx="5432">
                  <c:v>6.5427700000000005E-2</c:v>
                </c:pt>
                <c:pt idx="5433">
                  <c:v>6.5324800000000002E-2</c:v>
                </c:pt>
                <c:pt idx="5434">
                  <c:v>6.5196900000000002E-2</c:v>
                </c:pt>
                <c:pt idx="5435">
                  <c:v>6.5044199999999996E-2</c:v>
                </c:pt>
                <c:pt idx="5436">
                  <c:v>6.4866800000000002E-2</c:v>
                </c:pt>
                <c:pt idx="5437">
                  <c:v>6.4664600000000003E-2</c:v>
                </c:pt>
                <c:pt idx="5438">
                  <c:v>6.4437700000000001E-2</c:v>
                </c:pt>
                <c:pt idx="5439">
                  <c:v>6.4186199999999999E-2</c:v>
                </c:pt>
                <c:pt idx="5440">
                  <c:v>6.3909999999999995E-2</c:v>
                </c:pt>
                <c:pt idx="5441">
                  <c:v>6.3609200000000005E-2</c:v>
                </c:pt>
                <c:pt idx="5442">
                  <c:v>6.3283599999999995E-2</c:v>
                </c:pt>
                <c:pt idx="5443">
                  <c:v>6.2933299999999998E-2</c:v>
                </c:pt>
                <c:pt idx="5444">
                  <c:v>6.2558100000000005E-2</c:v>
                </c:pt>
                <c:pt idx="5445">
                  <c:v>6.2157900000000002E-2</c:v>
                </c:pt>
                <c:pt idx="5446">
                  <c:v>6.1732700000000001E-2</c:v>
                </c:pt>
                <c:pt idx="5447">
                  <c:v>6.1282400000000001E-2</c:v>
                </c:pt>
                <c:pt idx="5448">
                  <c:v>6.0806600000000002E-2</c:v>
                </c:pt>
                <c:pt idx="5449">
                  <c:v>6.0305400000000002E-2</c:v>
                </c:pt>
                <c:pt idx="5450">
                  <c:v>5.9778499999999998E-2</c:v>
                </c:pt>
                <c:pt idx="5451">
                  <c:v>5.9225800000000002E-2</c:v>
                </c:pt>
                <c:pt idx="5452">
                  <c:v>5.8646999999999998E-2</c:v>
                </c:pt>
                <c:pt idx="5453">
                  <c:v>5.8042000000000003E-2</c:v>
                </c:pt>
                <c:pt idx="5454">
                  <c:v>5.7410599999999999E-2</c:v>
                </c:pt>
                <c:pt idx="5455">
                  <c:v>5.6752499999999997E-2</c:v>
                </c:pt>
                <c:pt idx="5456">
                  <c:v>5.6067499999999999E-2</c:v>
                </c:pt>
                <c:pt idx="5457">
                  <c:v>5.5355399999999999E-2</c:v>
                </c:pt>
                <c:pt idx="5458">
                  <c:v>5.4615999999999998E-2</c:v>
                </c:pt>
                <c:pt idx="5459">
                  <c:v>5.3849000000000001E-2</c:v>
                </c:pt>
                <c:pt idx="5460">
                  <c:v>5.3054299999999999E-2</c:v>
                </c:pt>
                <c:pt idx="5461">
                  <c:v>5.2231600000000003E-2</c:v>
                </c:pt>
                <c:pt idx="5462">
                  <c:v>5.1380700000000001E-2</c:v>
                </c:pt>
                <c:pt idx="5463">
                  <c:v>5.0501400000000002E-2</c:v>
                </c:pt>
                <c:pt idx="5464">
                  <c:v>4.9593400000000003E-2</c:v>
                </c:pt>
                <c:pt idx="5465">
                  <c:v>4.8656699999999997E-2</c:v>
                </c:pt>
                <c:pt idx="5466">
                  <c:v>4.7690999999999997E-2</c:v>
                </c:pt>
                <c:pt idx="5467">
                  <c:v>4.66962E-2</c:v>
                </c:pt>
                <c:pt idx="5468">
                  <c:v>4.5671999999999997E-2</c:v>
                </c:pt>
                <c:pt idx="5469">
                  <c:v>4.4618499999999998E-2</c:v>
                </c:pt>
                <c:pt idx="5470">
                  <c:v>4.3535499999999998E-2</c:v>
                </c:pt>
                <c:pt idx="5471">
                  <c:v>4.2422799999999997E-2</c:v>
                </c:pt>
                <c:pt idx="5472">
                  <c:v>4.1280499999999998E-2</c:v>
                </c:pt>
                <c:pt idx="5473">
                  <c:v>4.0108400000000002E-2</c:v>
                </c:pt>
                <c:pt idx="5474">
                  <c:v>3.89066E-2</c:v>
                </c:pt>
                <c:pt idx="5475">
                  <c:v>3.7675100000000003E-2</c:v>
                </c:pt>
                <c:pt idx="5476">
                  <c:v>3.6413899999999999E-2</c:v>
                </c:pt>
                <c:pt idx="5477">
                  <c:v>3.5123000000000001E-2</c:v>
                </c:pt>
                <c:pt idx="5478">
                  <c:v>3.3802699999999998E-2</c:v>
                </c:pt>
                <c:pt idx="5479">
                  <c:v>3.24529E-2</c:v>
                </c:pt>
                <c:pt idx="5480">
                  <c:v>3.1073900000000002E-2</c:v>
                </c:pt>
                <c:pt idx="5481">
                  <c:v>2.9665799999999999E-2</c:v>
                </c:pt>
                <c:pt idx="5482">
                  <c:v>2.8229000000000001E-2</c:v>
                </c:pt>
                <c:pt idx="5483">
                  <c:v>2.6763700000000001E-2</c:v>
                </c:pt>
                <c:pt idx="5484">
                  <c:v>2.52702E-2</c:v>
                </c:pt>
                <c:pt idx="5485">
                  <c:v>2.37489E-2</c:v>
                </c:pt>
                <c:pt idx="5486">
                  <c:v>2.22001E-2</c:v>
                </c:pt>
                <c:pt idx="5487">
                  <c:v>2.0624400000000001E-2</c:v>
                </c:pt>
                <c:pt idx="5488">
                  <c:v>1.90222E-2</c:v>
                </c:pt>
                <c:pt idx="5489">
                  <c:v>1.7394E-2</c:v>
                </c:pt>
                <c:pt idx="5490">
                  <c:v>1.5740500000000001E-2</c:v>
                </c:pt>
                <c:pt idx="5491">
                  <c:v>1.40622E-2</c:v>
                </c:pt>
                <c:pt idx="5492">
                  <c:v>1.2359800000000001E-2</c:v>
                </c:pt>
                <c:pt idx="5493">
                  <c:v>1.0633999999999999E-2</c:v>
                </c:pt>
                <c:pt idx="5494" formatCode="0.00E+00">
                  <c:v>8.8856600000000001E-3</c:v>
                </c:pt>
                <c:pt idx="5495" formatCode="0.00E+00">
                  <c:v>7.1155000000000003E-3</c:v>
                </c:pt>
                <c:pt idx="5496" formatCode="0.00E+00">
                  <c:v>5.3244E-3</c:v>
                </c:pt>
                <c:pt idx="5497" formatCode="0.00E+00">
                  <c:v>3.5132700000000002E-3</c:v>
                </c:pt>
                <c:pt idx="5498" formatCode="0.00E+00">
                  <c:v>1.6830700000000001E-3</c:v>
                </c:pt>
                <c:pt idx="5499" formatCode="0.00E+00">
                  <c:v>-1.6520400000000001E-4</c:v>
                </c:pt>
                <c:pt idx="5500" formatCode="0.00E+00">
                  <c:v>-2.0305100000000001E-3</c:v>
                </c:pt>
                <c:pt idx="5501" formatCode="0.00E+00">
                  <c:v>-3.9117400000000004E-3</c:v>
                </c:pt>
                <c:pt idx="5502" formatCode="0.00E+00">
                  <c:v>-5.8077700000000003E-3</c:v>
                </c:pt>
                <c:pt idx="5503" formatCode="0.00E+00">
                  <c:v>-7.7174000000000001E-3</c:v>
                </c:pt>
                <c:pt idx="5504" formatCode="0.00E+00">
                  <c:v>-9.6393999999999994E-3</c:v>
                </c:pt>
                <c:pt idx="5505">
                  <c:v>-1.1572499999999999E-2</c:v>
                </c:pt>
                <c:pt idx="5506">
                  <c:v>-1.35154E-2</c:v>
                </c:pt>
                <c:pt idx="5507">
                  <c:v>-1.54666E-2</c:v>
                </c:pt>
                <c:pt idx="5508">
                  <c:v>-1.74249E-2</c:v>
                </c:pt>
                <c:pt idx="5509">
                  <c:v>-1.9388800000000001E-2</c:v>
                </c:pt>
                <c:pt idx="5510">
                  <c:v>-2.1356699999999999E-2</c:v>
                </c:pt>
                <c:pt idx="5511">
                  <c:v>-2.33271E-2</c:v>
                </c:pt>
                <c:pt idx="5512">
                  <c:v>-2.5298600000000001E-2</c:v>
                </c:pt>
                <c:pt idx="5513">
                  <c:v>-2.7269499999999999E-2</c:v>
                </c:pt>
                <c:pt idx="5514">
                  <c:v>-2.92381E-2</c:v>
                </c:pt>
                <c:pt idx="5515">
                  <c:v>-3.1202799999999999E-2</c:v>
                </c:pt>
                <c:pt idx="5516">
                  <c:v>-3.3161900000000001E-2</c:v>
                </c:pt>
                <c:pt idx="5517">
                  <c:v>-3.5113800000000001E-2</c:v>
                </c:pt>
                <c:pt idx="5518">
                  <c:v>-3.7056600000000002E-2</c:v>
                </c:pt>
                <c:pt idx="5519">
                  <c:v>-3.8988599999999998E-2</c:v>
                </c:pt>
                <c:pt idx="5520">
                  <c:v>-4.0908E-2</c:v>
                </c:pt>
                <c:pt idx="5521">
                  <c:v>-4.2812900000000001E-2</c:v>
                </c:pt>
                <c:pt idx="5522">
                  <c:v>-4.4701600000000001E-2</c:v>
                </c:pt>
                <c:pt idx="5523">
                  <c:v>-4.6572200000000001E-2</c:v>
                </c:pt>
                <c:pt idx="5524">
                  <c:v>-4.8422899999999998E-2</c:v>
                </c:pt>
                <c:pt idx="5525">
                  <c:v>-5.0251700000000003E-2</c:v>
                </c:pt>
                <c:pt idx="5526">
                  <c:v>-5.2056900000000003E-2</c:v>
                </c:pt>
                <c:pt idx="5527">
                  <c:v>-5.3836500000000002E-2</c:v>
                </c:pt>
                <c:pt idx="5528">
                  <c:v>-5.5588600000000002E-2</c:v>
                </c:pt>
                <c:pt idx="5529">
                  <c:v>-5.7311300000000003E-2</c:v>
                </c:pt>
                <c:pt idx="5530">
                  <c:v>-5.9002800000000001E-2</c:v>
                </c:pt>
                <c:pt idx="5531">
                  <c:v>-6.0661199999999998E-2</c:v>
                </c:pt>
                <c:pt idx="5532">
                  <c:v>-6.2284600000000002E-2</c:v>
                </c:pt>
                <c:pt idx="5533">
                  <c:v>-6.38711E-2</c:v>
                </c:pt>
                <c:pt idx="5534">
                  <c:v>-6.5418900000000002E-2</c:v>
                </c:pt>
                <c:pt idx="5535">
                  <c:v>-6.6926100000000002E-2</c:v>
                </c:pt>
                <c:pt idx="5536">
                  <c:v>-6.8390999999999993E-2</c:v>
                </c:pt>
                <c:pt idx="5537">
                  <c:v>-6.9811700000000004E-2</c:v>
                </c:pt>
                <c:pt idx="5538">
                  <c:v>-7.11865E-2</c:v>
                </c:pt>
                <c:pt idx="5539">
                  <c:v>-7.2513599999999998E-2</c:v>
                </c:pt>
                <c:pt idx="5540">
                  <c:v>-7.3791200000000001E-2</c:v>
                </c:pt>
                <c:pt idx="5541">
                  <c:v>-7.5017799999999996E-2</c:v>
                </c:pt>
                <c:pt idx="5542">
                  <c:v>-7.6191599999999998E-2</c:v>
                </c:pt>
                <c:pt idx="5543">
                  <c:v>-7.7311099999999994E-2</c:v>
                </c:pt>
                <c:pt idx="5544">
                  <c:v>-7.83745E-2</c:v>
                </c:pt>
                <c:pt idx="5545">
                  <c:v>-7.9380500000000007E-2</c:v>
                </c:pt>
                <c:pt idx="5546">
                  <c:v>-8.0327700000000002E-2</c:v>
                </c:pt>
                <c:pt idx="5547">
                  <c:v>-8.1214400000000006E-2</c:v>
                </c:pt>
                <c:pt idx="5548">
                  <c:v>-8.2039299999999996E-2</c:v>
                </c:pt>
                <c:pt idx="5549">
                  <c:v>-8.2800700000000005E-2</c:v>
                </c:pt>
                <c:pt idx="5550">
                  <c:v>-8.3497199999999994E-2</c:v>
                </c:pt>
                <c:pt idx="5551">
                  <c:v>-8.4127199999999999E-2</c:v>
                </c:pt>
                <c:pt idx="5552">
                  <c:v>-8.4689700000000007E-2</c:v>
                </c:pt>
                <c:pt idx="5553">
                  <c:v>-8.5183900000000007E-2</c:v>
                </c:pt>
                <c:pt idx="5554">
                  <c:v>-8.5608900000000002E-2</c:v>
                </c:pt>
                <c:pt idx="5555">
                  <c:v>-8.5964100000000002E-2</c:v>
                </c:pt>
                <c:pt idx="5556">
                  <c:v>-8.6248699999999998E-2</c:v>
                </c:pt>
                <c:pt idx="5557">
                  <c:v>-8.6462200000000003E-2</c:v>
                </c:pt>
                <c:pt idx="5558">
                  <c:v>-8.6604E-2</c:v>
                </c:pt>
                <c:pt idx="5559">
                  <c:v>-8.6673500000000001E-2</c:v>
                </c:pt>
                <c:pt idx="5560">
                  <c:v>-8.6670300000000006E-2</c:v>
                </c:pt>
                <c:pt idx="5561">
                  <c:v>-8.6594099999999993E-2</c:v>
                </c:pt>
                <c:pt idx="5562">
                  <c:v>-8.6444599999999996E-2</c:v>
                </c:pt>
                <c:pt idx="5563">
                  <c:v>-8.6221800000000001E-2</c:v>
                </c:pt>
                <c:pt idx="5564">
                  <c:v>-8.5925399999999999E-2</c:v>
                </c:pt>
                <c:pt idx="5565">
                  <c:v>-8.5555199999999998E-2</c:v>
                </c:pt>
                <c:pt idx="5566">
                  <c:v>-8.5111500000000007E-2</c:v>
                </c:pt>
                <c:pt idx="5567">
                  <c:v>-8.45944E-2</c:v>
                </c:pt>
                <c:pt idx="5568">
                  <c:v>-8.4004099999999998E-2</c:v>
                </c:pt>
                <c:pt idx="5569">
                  <c:v>-8.3340899999999996E-2</c:v>
                </c:pt>
                <c:pt idx="5570">
                  <c:v>-8.2605300000000006E-2</c:v>
                </c:pt>
                <c:pt idx="5571">
                  <c:v>-8.1797400000000006E-2</c:v>
                </c:pt>
                <c:pt idx="5572">
                  <c:v>-8.0917500000000003E-2</c:v>
                </c:pt>
                <c:pt idx="5573">
                  <c:v>-7.9965999999999995E-2</c:v>
                </c:pt>
                <c:pt idx="5574">
                  <c:v>-7.8943799999999995E-2</c:v>
                </c:pt>
                <c:pt idx="5575">
                  <c:v>-7.7852000000000005E-2</c:v>
                </c:pt>
                <c:pt idx="5576">
                  <c:v>-7.6691499999999996E-2</c:v>
                </c:pt>
                <c:pt idx="5577">
                  <c:v>-7.5463100000000005E-2</c:v>
                </c:pt>
                <c:pt idx="5578">
                  <c:v>-7.4167800000000006E-2</c:v>
                </c:pt>
                <c:pt idx="5579">
                  <c:v>-7.2806200000000001E-2</c:v>
                </c:pt>
                <c:pt idx="5580">
                  <c:v>-7.1379100000000001E-2</c:v>
                </c:pt>
                <c:pt idx="5581">
                  <c:v>-6.9888099999999995E-2</c:v>
                </c:pt>
                <c:pt idx="5582">
                  <c:v>-6.8334900000000004E-2</c:v>
                </c:pt>
                <c:pt idx="5583">
                  <c:v>-6.6721000000000003E-2</c:v>
                </c:pt>
                <c:pt idx="5584">
                  <c:v>-6.50477E-2</c:v>
                </c:pt>
                <c:pt idx="5585">
                  <c:v>-6.3316499999999998E-2</c:v>
                </c:pt>
                <c:pt idx="5586">
                  <c:v>-6.1529100000000003E-2</c:v>
                </c:pt>
                <c:pt idx="5587">
                  <c:v>-5.9687200000000003E-2</c:v>
                </c:pt>
                <c:pt idx="5588">
                  <c:v>-5.7792499999999997E-2</c:v>
                </c:pt>
                <c:pt idx="5589">
                  <c:v>-5.5846800000000002E-2</c:v>
                </c:pt>
                <c:pt idx="5590">
                  <c:v>-5.3851999999999997E-2</c:v>
                </c:pt>
                <c:pt idx="5591">
                  <c:v>-5.1810099999999998E-2</c:v>
                </c:pt>
                <c:pt idx="5592">
                  <c:v>-4.9723299999999998E-2</c:v>
                </c:pt>
                <c:pt idx="5593">
                  <c:v>-4.7593700000000003E-2</c:v>
                </c:pt>
                <c:pt idx="5594">
                  <c:v>-4.5422499999999998E-2</c:v>
                </c:pt>
                <c:pt idx="5595">
                  <c:v>-4.3212E-2</c:v>
                </c:pt>
                <c:pt idx="5596">
                  <c:v>-4.0965599999999998E-2</c:v>
                </c:pt>
                <c:pt idx="5597">
                  <c:v>-3.8687800000000001E-2</c:v>
                </c:pt>
                <c:pt idx="5598">
                  <c:v>-3.6381200000000002E-2</c:v>
                </c:pt>
                <c:pt idx="5599">
                  <c:v>-3.4045899999999997E-2</c:v>
                </c:pt>
                <c:pt idx="5600">
                  <c:v>-3.1681899999999999E-2</c:v>
                </c:pt>
                <c:pt idx="5601">
                  <c:v>-2.9290799999999999E-2</c:v>
                </c:pt>
                <c:pt idx="5602">
                  <c:v>-2.6875400000000001E-2</c:v>
                </c:pt>
                <c:pt idx="5603">
                  <c:v>-2.4438399999999999E-2</c:v>
                </c:pt>
                <c:pt idx="5604">
                  <c:v>-2.19822E-2</c:v>
                </c:pt>
                <c:pt idx="5605">
                  <c:v>-1.95093E-2</c:v>
                </c:pt>
                <c:pt idx="5606">
                  <c:v>-1.70224E-2</c:v>
                </c:pt>
                <c:pt idx="5607">
                  <c:v>-1.4524499999999999E-2</c:v>
                </c:pt>
                <c:pt idx="5608">
                  <c:v>-1.20181E-2</c:v>
                </c:pt>
                <c:pt idx="5609" formatCode="0.00E+00">
                  <c:v>-9.5060500000000003E-3</c:v>
                </c:pt>
                <c:pt idx="5610" formatCode="0.00E+00">
                  <c:v>-6.9916600000000002E-3</c:v>
                </c:pt>
                <c:pt idx="5611" formatCode="0.00E+00">
                  <c:v>-4.4782399999999997E-3</c:v>
                </c:pt>
                <c:pt idx="5612" formatCode="0.00E+00">
                  <c:v>-1.9690200000000001E-3</c:v>
                </c:pt>
                <c:pt idx="5613" formatCode="0.00E+00">
                  <c:v>5.3306899999999995E-4</c:v>
                </c:pt>
                <c:pt idx="5614" formatCode="0.00E+00">
                  <c:v>3.0252299999999998E-3</c:v>
                </c:pt>
                <c:pt idx="5615" formatCode="0.00E+00">
                  <c:v>5.5045199999999997E-3</c:v>
                </c:pt>
                <c:pt idx="5616" formatCode="0.00E+00">
                  <c:v>7.9681200000000004E-3</c:v>
                </c:pt>
                <c:pt idx="5617">
                  <c:v>1.04137E-2</c:v>
                </c:pt>
                <c:pt idx="5618">
                  <c:v>1.28398E-2</c:v>
                </c:pt>
                <c:pt idx="5619">
                  <c:v>1.5245099999999999E-2</c:v>
                </c:pt>
                <c:pt idx="5620">
                  <c:v>1.7627500000000001E-2</c:v>
                </c:pt>
                <c:pt idx="5621">
                  <c:v>1.99831E-2</c:v>
                </c:pt>
                <c:pt idx="5622">
                  <c:v>2.2307299999999999E-2</c:v>
                </c:pt>
                <c:pt idx="5623">
                  <c:v>2.4596400000000001E-2</c:v>
                </c:pt>
                <c:pt idx="5624">
                  <c:v>2.6847800000000002E-2</c:v>
                </c:pt>
                <c:pt idx="5625">
                  <c:v>2.90593E-2</c:v>
                </c:pt>
                <c:pt idx="5626">
                  <c:v>3.12295E-2</c:v>
                </c:pt>
                <c:pt idx="5627">
                  <c:v>3.33578E-2</c:v>
                </c:pt>
                <c:pt idx="5628">
                  <c:v>3.5444400000000001E-2</c:v>
                </c:pt>
                <c:pt idx="5629">
                  <c:v>3.7488100000000003E-2</c:v>
                </c:pt>
                <c:pt idx="5630">
                  <c:v>3.9485800000000001E-2</c:v>
                </c:pt>
                <c:pt idx="5631">
                  <c:v>4.14331E-2</c:v>
                </c:pt>
                <c:pt idx="5632">
                  <c:v>4.3327400000000002E-2</c:v>
                </c:pt>
                <c:pt idx="5633">
                  <c:v>4.5168399999999997E-2</c:v>
                </c:pt>
                <c:pt idx="5634">
                  <c:v>4.6954700000000002E-2</c:v>
                </c:pt>
                <c:pt idx="5635">
                  <c:v>4.8683499999999998E-2</c:v>
                </c:pt>
                <c:pt idx="5636">
                  <c:v>5.0351300000000002E-2</c:v>
                </c:pt>
                <c:pt idx="5637">
                  <c:v>5.1955800000000003E-2</c:v>
                </c:pt>
                <c:pt idx="5638">
                  <c:v>5.3496099999999998E-2</c:v>
                </c:pt>
                <c:pt idx="5639">
                  <c:v>5.4971199999999998E-2</c:v>
                </c:pt>
                <c:pt idx="5640">
                  <c:v>5.6380199999999998E-2</c:v>
                </c:pt>
                <c:pt idx="5641">
                  <c:v>5.77224E-2</c:v>
                </c:pt>
                <c:pt idx="5642">
                  <c:v>5.8997399999999998E-2</c:v>
                </c:pt>
                <c:pt idx="5643">
                  <c:v>6.0205099999999998E-2</c:v>
                </c:pt>
                <c:pt idx="5644">
                  <c:v>6.1344999999999997E-2</c:v>
                </c:pt>
                <c:pt idx="5645">
                  <c:v>6.2415199999999997E-2</c:v>
                </c:pt>
                <c:pt idx="5646">
                  <c:v>6.3413300000000006E-2</c:v>
                </c:pt>
                <c:pt idx="5647">
                  <c:v>6.4337400000000003E-2</c:v>
                </c:pt>
                <c:pt idx="5648">
                  <c:v>6.5187700000000001E-2</c:v>
                </c:pt>
                <c:pt idx="5649">
                  <c:v>6.5965399999999993E-2</c:v>
                </c:pt>
                <c:pt idx="5650">
                  <c:v>6.6671400000000006E-2</c:v>
                </c:pt>
                <c:pt idx="5651">
                  <c:v>6.7305400000000001E-2</c:v>
                </c:pt>
                <c:pt idx="5652">
                  <c:v>6.7865800000000004E-2</c:v>
                </c:pt>
                <c:pt idx="5653">
                  <c:v>6.8350999999999995E-2</c:v>
                </c:pt>
                <c:pt idx="5654">
                  <c:v>6.8760699999999994E-2</c:v>
                </c:pt>
                <c:pt idx="5655">
                  <c:v>6.9094600000000006E-2</c:v>
                </c:pt>
                <c:pt idx="5656">
                  <c:v>6.9350800000000004E-2</c:v>
                </c:pt>
                <c:pt idx="5657">
                  <c:v>6.9527199999999997E-2</c:v>
                </c:pt>
                <c:pt idx="5658">
                  <c:v>6.9622500000000004E-2</c:v>
                </c:pt>
                <c:pt idx="5659">
                  <c:v>6.9634199999999993E-2</c:v>
                </c:pt>
                <c:pt idx="5660">
                  <c:v>6.9560300000000005E-2</c:v>
                </c:pt>
                <c:pt idx="5661">
                  <c:v>6.9401199999999996E-2</c:v>
                </c:pt>
                <c:pt idx="5662">
                  <c:v>6.9159300000000007E-2</c:v>
                </c:pt>
                <c:pt idx="5663">
                  <c:v>6.8836300000000003E-2</c:v>
                </c:pt>
                <c:pt idx="5664">
                  <c:v>6.8431800000000001E-2</c:v>
                </c:pt>
                <c:pt idx="5665">
                  <c:v>6.7945000000000005E-2</c:v>
                </c:pt>
                <c:pt idx="5666">
                  <c:v>6.7376900000000003E-2</c:v>
                </c:pt>
                <c:pt idx="5667">
                  <c:v>6.6729399999999994E-2</c:v>
                </c:pt>
                <c:pt idx="5668">
                  <c:v>6.6004099999999996E-2</c:v>
                </c:pt>
                <c:pt idx="5669">
                  <c:v>6.5201400000000007E-2</c:v>
                </c:pt>
                <c:pt idx="5670">
                  <c:v>6.4321400000000001E-2</c:v>
                </c:pt>
                <c:pt idx="5671">
                  <c:v>6.3364599999999993E-2</c:v>
                </c:pt>
                <c:pt idx="5672">
                  <c:v>6.2331999999999999E-2</c:v>
                </c:pt>
                <c:pt idx="5673">
                  <c:v>6.1225000000000002E-2</c:v>
                </c:pt>
                <c:pt idx="5674">
                  <c:v>6.0043899999999997E-2</c:v>
                </c:pt>
                <c:pt idx="5675">
                  <c:v>5.8789899999999999E-2</c:v>
                </c:pt>
                <c:pt idx="5676">
                  <c:v>5.7465599999999999E-2</c:v>
                </c:pt>
                <c:pt idx="5677">
                  <c:v>5.6073600000000001E-2</c:v>
                </c:pt>
                <c:pt idx="5678">
                  <c:v>5.4615299999999999E-2</c:v>
                </c:pt>
                <c:pt idx="5679">
                  <c:v>5.3091899999999997E-2</c:v>
                </c:pt>
                <c:pt idx="5680">
                  <c:v>5.1506499999999997E-2</c:v>
                </c:pt>
                <c:pt idx="5681">
                  <c:v>4.9862400000000001E-2</c:v>
                </c:pt>
                <c:pt idx="5682">
                  <c:v>4.8162000000000003E-2</c:v>
                </c:pt>
                <c:pt idx="5683">
                  <c:v>4.6405399999999999E-2</c:v>
                </c:pt>
                <c:pt idx="5684">
                  <c:v>4.4593500000000001E-2</c:v>
                </c:pt>
                <c:pt idx="5685">
                  <c:v>4.2728200000000001E-2</c:v>
                </c:pt>
                <c:pt idx="5686">
                  <c:v>4.0812300000000003E-2</c:v>
                </c:pt>
                <c:pt idx="5687">
                  <c:v>3.8848000000000001E-2</c:v>
                </c:pt>
                <c:pt idx="5688">
                  <c:v>3.6836300000000002E-2</c:v>
                </c:pt>
                <c:pt idx="5689">
                  <c:v>3.4777700000000002E-2</c:v>
                </c:pt>
                <c:pt idx="5690">
                  <c:v>3.2674099999999998E-2</c:v>
                </c:pt>
                <c:pt idx="5691">
                  <c:v>3.0528799999999998E-2</c:v>
                </c:pt>
                <c:pt idx="5692">
                  <c:v>2.83448E-2</c:v>
                </c:pt>
                <c:pt idx="5693">
                  <c:v>2.6124700000000001E-2</c:v>
                </c:pt>
                <c:pt idx="5694">
                  <c:v>2.3871400000000001E-2</c:v>
                </c:pt>
                <c:pt idx="5695">
                  <c:v>2.1588799999999998E-2</c:v>
                </c:pt>
                <c:pt idx="5696">
                  <c:v>1.92791E-2</c:v>
                </c:pt>
                <c:pt idx="5697">
                  <c:v>1.6940400000000001E-2</c:v>
                </c:pt>
                <c:pt idx="5698">
                  <c:v>1.4571000000000001E-2</c:v>
                </c:pt>
                <c:pt idx="5699">
                  <c:v>1.21747E-2</c:v>
                </c:pt>
                <c:pt idx="5700" formatCode="0.00E+00">
                  <c:v>9.7591799999999992E-3</c:v>
                </c:pt>
                <c:pt idx="5701" formatCode="0.00E+00">
                  <c:v>7.3301399999999997E-3</c:v>
                </c:pt>
                <c:pt idx="5702" formatCode="0.00E+00">
                  <c:v>4.8894899999999998E-3</c:v>
                </c:pt>
                <c:pt idx="5703" formatCode="0.00E+00">
                  <c:v>2.43853E-3</c:v>
                </c:pt>
                <c:pt idx="5704" formatCode="0.00E+00">
                  <c:v>-2.10748E-5</c:v>
                </c:pt>
                <c:pt idx="5705" formatCode="0.00E+00">
                  <c:v>-2.48803E-3</c:v>
                </c:pt>
                <c:pt idx="5706" formatCode="0.00E+00">
                  <c:v>-4.9601599999999999E-3</c:v>
                </c:pt>
                <c:pt idx="5707" formatCode="0.00E+00">
                  <c:v>-7.4344199999999997E-3</c:v>
                </c:pt>
                <c:pt idx="5708" formatCode="0.00E+00">
                  <c:v>-9.9086199999999999E-3</c:v>
                </c:pt>
                <c:pt idx="5709">
                  <c:v>-1.2381100000000001E-2</c:v>
                </c:pt>
                <c:pt idx="5710">
                  <c:v>-1.48492E-2</c:v>
                </c:pt>
                <c:pt idx="5711">
                  <c:v>-1.73093E-2</c:v>
                </c:pt>
                <c:pt idx="5712">
                  <c:v>-1.9758899999999999E-2</c:v>
                </c:pt>
                <c:pt idx="5713">
                  <c:v>-2.21966E-2</c:v>
                </c:pt>
                <c:pt idx="5714">
                  <c:v>-2.4622100000000001E-2</c:v>
                </c:pt>
                <c:pt idx="5715">
                  <c:v>-2.7035199999999999E-2</c:v>
                </c:pt>
                <c:pt idx="5716">
                  <c:v>-2.9434499999999999E-2</c:v>
                </c:pt>
                <c:pt idx="5717">
                  <c:v>-3.1817100000000001E-2</c:v>
                </c:pt>
                <c:pt idx="5718">
                  <c:v>-3.4180500000000003E-2</c:v>
                </c:pt>
                <c:pt idx="5719">
                  <c:v>-3.6522300000000001E-2</c:v>
                </c:pt>
                <c:pt idx="5720">
                  <c:v>-3.88405E-2</c:v>
                </c:pt>
                <c:pt idx="5721">
                  <c:v>-4.1133999999999997E-2</c:v>
                </c:pt>
                <c:pt idx="5722">
                  <c:v>-4.3401700000000001E-2</c:v>
                </c:pt>
                <c:pt idx="5723">
                  <c:v>-4.56417E-2</c:v>
                </c:pt>
                <c:pt idx="5724">
                  <c:v>-4.7850700000000003E-2</c:v>
                </c:pt>
                <c:pt idx="5725">
                  <c:v>-5.0026300000000003E-2</c:v>
                </c:pt>
                <c:pt idx="5726">
                  <c:v>-5.2168199999999998E-2</c:v>
                </c:pt>
                <c:pt idx="5727">
                  <c:v>-5.4278199999999999E-2</c:v>
                </c:pt>
                <c:pt idx="5728">
                  <c:v>-5.6356900000000001E-2</c:v>
                </c:pt>
                <c:pt idx="5729">
                  <c:v>-5.8402000000000003E-2</c:v>
                </c:pt>
                <c:pt idx="5730">
                  <c:v>-6.0410999999999999E-2</c:v>
                </c:pt>
                <c:pt idx="5731">
                  <c:v>-6.2382699999999999E-2</c:v>
                </c:pt>
                <c:pt idx="5732">
                  <c:v>-6.4315499999999998E-2</c:v>
                </c:pt>
                <c:pt idx="5733">
                  <c:v>-6.6208199999999995E-2</c:v>
                </c:pt>
                <c:pt idx="5734">
                  <c:v>-6.8061499999999997E-2</c:v>
                </c:pt>
                <c:pt idx="5735">
                  <c:v>-6.9875099999999996E-2</c:v>
                </c:pt>
                <c:pt idx="5736">
                  <c:v>-7.1645700000000007E-2</c:v>
                </c:pt>
                <c:pt idx="5737">
                  <c:v>-7.3370099999999994E-2</c:v>
                </c:pt>
                <c:pt idx="5738">
                  <c:v>-7.5048199999999995E-2</c:v>
                </c:pt>
                <c:pt idx="5739">
                  <c:v>-7.6680700000000004E-2</c:v>
                </c:pt>
                <c:pt idx="5740">
                  <c:v>-7.8267600000000007E-2</c:v>
                </c:pt>
                <c:pt idx="5741">
                  <c:v>-7.9807699999999995E-2</c:v>
                </c:pt>
                <c:pt idx="5742">
                  <c:v>-8.1300200000000003E-2</c:v>
                </c:pt>
                <c:pt idx="5743">
                  <c:v>-8.2742099999999999E-2</c:v>
                </c:pt>
                <c:pt idx="5744">
                  <c:v>-8.41277E-2</c:v>
                </c:pt>
                <c:pt idx="5745">
                  <c:v>-8.5452600000000004E-2</c:v>
                </c:pt>
                <c:pt idx="5746">
                  <c:v>-8.6717600000000006E-2</c:v>
                </c:pt>
                <c:pt idx="5747">
                  <c:v>-8.7926500000000005E-2</c:v>
                </c:pt>
                <c:pt idx="5748">
                  <c:v>-8.9081099999999996E-2</c:v>
                </c:pt>
                <c:pt idx="5749">
                  <c:v>-9.0182200000000004E-2</c:v>
                </c:pt>
                <c:pt idx="5750">
                  <c:v>-9.1231400000000004E-2</c:v>
                </c:pt>
                <c:pt idx="5751">
                  <c:v>-9.2230699999999999E-2</c:v>
                </c:pt>
                <c:pt idx="5752">
                  <c:v>-9.3180100000000002E-2</c:v>
                </c:pt>
                <c:pt idx="5753">
                  <c:v>-9.4078400000000006E-2</c:v>
                </c:pt>
                <c:pt idx="5754">
                  <c:v>-9.4924700000000001E-2</c:v>
                </c:pt>
                <c:pt idx="5755">
                  <c:v>-9.5719399999999996E-2</c:v>
                </c:pt>
                <c:pt idx="5756">
                  <c:v>-9.64642E-2</c:v>
                </c:pt>
                <c:pt idx="5757">
                  <c:v>-9.71611E-2</c:v>
                </c:pt>
                <c:pt idx="5758">
                  <c:v>-9.7813399999999995E-2</c:v>
                </c:pt>
                <c:pt idx="5759">
                  <c:v>-9.8427600000000004E-2</c:v>
                </c:pt>
                <c:pt idx="5760">
                  <c:v>-9.9010699999999993E-2</c:v>
                </c:pt>
                <c:pt idx="5761">
                  <c:v>-9.9566199999999994E-2</c:v>
                </c:pt>
                <c:pt idx="5762">
                  <c:v>-0.100094</c:v>
                </c:pt>
                <c:pt idx="5763">
                  <c:v>-0.100593</c:v>
                </c:pt>
                <c:pt idx="5764">
                  <c:v>-0.101061</c:v>
                </c:pt>
                <c:pt idx="5765">
                  <c:v>-0.10150000000000001</c:v>
                </c:pt>
                <c:pt idx="5766">
                  <c:v>-0.101907</c:v>
                </c:pt>
                <c:pt idx="5767">
                  <c:v>-0.102283</c:v>
                </c:pt>
                <c:pt idx="5768">
                  <c:v>-0.102629</c:v>
                </c:pt>
                <c:pt idx="5769">
                  <c:v>-0.102947</c:v>
                </c:pt>
                <c:pt idx="5770">
                  <c:v>-0.103241</c:v>
                </c:pt>
                <c:pt idx="5771">
                  <c:v>-0.10351200000000001</c:v>
                </c:pt>
                <c:pt idx="5772">
                  <c:v>-0.103768</c:v>
                </c:pt>
                <c:pt idx="5773">
                  <c:v>-0.10401100000000001</c:v>
                </c:pt>
                <c:pt idx="5774">
                  <c:v>-0.10424700000000001</c:v>
                </c:pt>
                <c:pt idx="5775">
                  <c:v>-0.104479</c:v>
                </c:pt>
                <c:pt idx="5776">
                  <c:v>-0.104703</c:v>
                </c:pt>
                <c:pt idx="5777">
                  <c:v>-0.104921</c:v>
                </c:pt>
                <c:pt idx="5778">
                  <c:v>-0.105133</c:v>
                </c:pt>
                <c:pt idx="5779">
                  <c:v>-0.10534399999999999</c:v>
                </c:pt>
                <c:pt idx="5780">
                  <c:v>-0.105557</c:v>
                </c:pt>
                <c:pt idx="5781">
                  <c:v>-0.105772</c:v>
                </c:pt>
                <c:pt idx="5782">
                  <c:v>-0.105991</c:v>
                </c:pt>
                <c:pt idx="5783">
                  <c:v>-0.10621700000000001</c:v>
                </c:pt>
                <c:pt idx="5784">
                  <c:v>-0.106449</c:v>
                </c:pt>
                <c:pt idx="5785">
                  <c:v>-0.10668900000000001</c:v>
                </c:pt>
                <c:pt idx="5786">
                  <c:v>-0.10693800000000001</c:v>
                </c:pt>
                <c:pt idx="5787">
                  <c:v>-0.107201</c:v>
                </c:pt>
                <c:pt idx="5788">
                  <c:v>-0.10747900000000001</c:v>
                </c:pt>
                <c:pt idx="5789">
                  <c:v>-0.107775</c:v>
                </c:pt>
                <c:pt idx="5790">
                  <c:v>-0.10809000000000001</c:v>
                </c:pt>
                <c:pt idx="5791">
                  <c:v>-0.108428</c:v>
                </c:pt>
                <c:pt idx="5792">
                  <c:v>-0.10878500000000001</c:v>
                </c:pt>
                <c:pt idx="5793">
                  <c:v>-0.10916099999999999</c:v>
                </c:pt>
                <c:pt idx="5794">
                  <c:v>-0.109554</c:v>
                </c:pt>
                <c:pt idx="5795">
                  <c:v>-0.10996400000000001</c:v>
                </c:pt>
                <c:pt idx="5796">
                  <c:v>-0.110391</c:v>
                </c:pt>
                <c:pt idx="5797">
                  <c:v>-0.110836</c:v>
                </c:pt>
                <c:pt idx="5798">
                  <c:v>-0.111299</c:v>
                </c:pt>
                <c:pt idx="5799">
                  <c:v>-0.11178100000000001</c:v>
                </c:pt>
                <c:pt idx="5800">
                  <c:v>-0.11228399999999999</c:v>
                </c:pt>
                <c:pt idx="5801">
                  <c:v>-0.11280800000000001</c:v>
                </c:pt>
                <c:pt idx="5802">
                  <c:v>-0.113358</c:v>
                </c:pt>
                <c:pt idx="5803">
                  <c:v>-0.11393499999999999</c:v>
                </c:pt>
                <c:pt idx="5804">
                  <c:v>-0.11454</c:v>
                </c:pt>
                <c:pt idx="5805">
                  <c:v>-0.115171</c:v>
                </c:pt>
                <c:pt idx="5806">
                  <c:v>-0.11583</c:v>
                </c:pt>
                <c:pt idx="5807">
                  <c:v>-0.116518</c:v>
                </c:pt>
                <c:pt idx="5808">
                  <c:v>-0.11723500000000001</c:v>
                </c:pt>
                <c:pt idx="5809">
                  <c:v>-0.117982</c:v>
                </c:pt>
                <c:pt idx="5810">
                  <c:v>-0.118758</c:v>
                </c:pt>
                <c:pt idx="5811">
                  <c:v>-0.119558</c:v>
                </c:pt>
                <c:pt idx="5812">
                  <c:v>-0.120384</c:v>
                </c:pt>
                <c:pt idx="5813">
                  <c:v>-0.121237</c:v>
                </c:pt>
                <c:pt idx="5814">
                  <c:v>-0.122117</c:v>
                </c:pt>
                <c:pt idx="5815">
                  <c:v>-0.123018</c:v>
                </c:pt>
                <c:pt idx="5816">
                  <c:v>-0.123934</c:v>
                </c:pt>
                <c:pt idx="5817">
                  <c:v>-0.124862</c:v>
                </c:pt>
                <c:pt idx="5818">
                  <c:v>-0.12579599999999999</c:v>
                </c:pt>
                <c:pt idx="5819">
                  <c:v>-0.12673699999999999</c:v>
                </c:pt>
                <c:pt idx="5820">
                  <c:v>-0.12768199999999999</c:v>
                </c:pt>
                <c:pt idx="5821">
                  <c:v>-0.12862999999999999</c:v>
                </c:pt>
                <c:pt idx="5822">
                  <c:v>-0.129578</c:v>
                </c:pt>
                <c:pt idx="5823">
                  <c:v>-0.13053000000000001</c:v>
                </c:pt>
                <c:pt idx="5824">
                  <c:v>-0.13148699999999999</c:v>
                </c:pt>
                <c:pt idx="5825">
                  <c:v>-0.13245000000000001</c:v>
                </c:pt>
                <c:pt idx="5826">
                  <c:v>-0.13341600000000001</c:v>
                </c:pt>
                <c:pt idx="5827">
                  <c:v>-0.134385</c:v>
                </c:pt>
                <c:pt idx="5828">
                  <c:v>-0.13535700000000001</c:v>
                </c:pt>
                <c:pt idx="5829">
                  <c:v>-0.136328</c:v>
                </c:pt>
                <c:pt idx="5830">
                  <c:v>-0.137297</c:v>
                </c:pt>
                <c:pt idx="5831">
                  <c:v>-0.138264</c:v>
                </c:pt>
                <c:pt idx="5832">
                  <c:v>-0.13922799999999999</c:v>
                </c:pt>
                <c:pt idx="5833">
                  <c:v>-0.14018700000000001</c:v>
                </c:pt>
                <c:pt idx="5834">
                  <c:v>-0.14114299999999999</c:v>
                </c:pt>
                <c:pt idx="5835">
                  <c:v>-0.1421</c:v>
                </c:pt>
                <c:pt idx="5836">
                  <c:v>-0.14305399999999999</c:v>
                </c:pt>
                <c:pt idx="5837">
                  <c:v>-0.14400199999999999</c:v>
                </c:pt>
                <c:pt idx="5838">
                  <c:v>-0.14494299999999999</c:v>
                </c:pt>
                <c:pt idx="5839">
                  <c:v>-0.14587700000000001</c:v>
                </c:pt>
                <c:pt idx="5840">
                  <c:v>-0.14680099999999999</c:v>
                </c:pt>
                <c:pt idx="5841">
                  <c:v>-0.14771100000000001</c:v>
                </c:pt>
                <c:pt idx="5842">
                  <c:v>-0.14860799999999999</c:v>
                </c:pt>
                <c:pt idx="5843">
                  <c:v>-0.14948500000000001</c:v>
                </c:pt>
                <c:pt idx="5844">
                  <c:v>-0.15033299999999999</c:v>
                </c:pt>
                <c:pt idx="5845">
                  <c:v>-0.151145</c:v>
                </c:pt>
                <c:pt idx="5846">
                  <c:v>-0.15192</c:v>
                </c:pt>
                <c:pt idx="5847">
                  <c:v>-0.15265899999999999</c:v>
                </c:pt>
                <c:pt idx="5848">
                  <c:v>-0.153359</c:v>
                </c:pt>
                <c:pt idx="5849">
                  <c:v>-0.15401699999999999</c:v>
                </c:pt>
                <c:pt idx="5850">
                  <c:v>-0.15462999999999999</c:v>
                </c:pt>
                <c:pt idx="5851">
                  <c:v>-0.1552</c:v>
                </c:pt>
                <c:pt idx="5852">
                  <c:v>-0.155724</c:v>
                </c:pt>
                <c:pt idx="5853">
                  <c:v>-0.15620000000000001</c:v>
                </c:pt>
                <c:pt idx="5854">
                  <c:v>-0.15662799999999999</c:v>
                </c:pt>
                <c:pt idx="5855">
                  <c:v>-0.15700900000000001</c:v>
                </c:pt>
                <c:pt idx="5856">
                  <c:v>-0.15734400000000001</c:v>
                </c:pt>
                <c:pt idx="5857">
                  <c:v>-0.15763099999999999</c:v>
                </c:pt>
                <c:pt idx="5858">
                  <c:v>-0.15787000000000001</c:v>
                </c:pt>
                <c:pt idx="5859">
                  <c:v>-0.15806100000000001</c:v>
                </c:pt>
                <c:pt idx="5860">
                  <c:v>-0.15820200000000001</c:v>
                </c:pt>
                <c:pt idx="5861">
                  <c:v>-0.15828900000000001</c:v>
                </c:pt>
                <c:pt idx="5862">
                  <c:v>-0.15831600000000001</c:v>
                </c:pt>
                <c:pt idx="5863">
                  <c:v>-0.15828400000000001</c:v>
                </c:pt>
                <c:pt idx="5864">
                  <c:v>-0.158196</c:v>
                </c:pt>
                <c:pt idx="5865">
                  <c:v>-0.158053</c:v>
                </c:pt>
                <c:pt idx="5866">
                  <c:v>-0.157855</c:v>
                </c:pt>
                <c:pt idx="5867">
                  <c:v>-0.15759300000000001</c:v>
                </c:pt>
                <c:pt idx="5868">
                  <c:v>-0.15726200000000001</c:v>
                </c:pt>
                <c:pt idx="5869">
                  <c:v>-0.156862</c:v>
                </c:pt>
                <c:pt idx="5870">
                  <c:v>-0.15639400000000001</c:v>
                </c:pt>
                <c:pt idx="5871">
                  <c:v>-0.155861</c:v>
                </c:pt>
                <c:pt idx="5872">
                  <c:v>-0.15526400000000001</c:v>
                </c:pt>
                <c:pt idx="5873">
                  <c:v>-0.15460699999999999</c:v>
                </c:pt>
                <c:pt idx="5874">
                  <c:v>-0.15389</c:v>
                </c:pt>
                <c:pt idx="5875">
                  <c:v>-0.153113</c:v>
                </c:pt>
                <c:pt idx="5876">
                  <c:v>-0.152277</c:v>
                </c:pt>
                <c:pt idx="5877">
                  <c:v>-0.15138199999999999</c:v>
                </c:pt>
                <c:pt idx="5878">
                  <c:v>-0.15042900000000001</c:v>
                </c:pt>
                <c:pt idx="5879">
                  <c:v>-0.149421</c:v>
                </c:pt>
                <c:pt idx="5880">
                  <c:v>-0.14836099999999999</c:v>
                </c:pt>
                <c:pt idx="5881">
                  <c:v>-0.147253</c:v>
                </c:pt>
                <c:pt idx="5882">
                  <c:v>-0.14609900000000001</c:v>
                </c:pt>
                <c:pt idx="5883">
                  <c:v>-0.1449</c:v>
                </c:pt>
                <c:pt idx="5884">
                  <c:v>-0.14365600000000001</c:v>
                </c:pt>
                <c:pt idx="5885">
                  <c:v>-0.14236399999999999</c:v>
                </c:pt>
                <c:pt idx="5886">
                  <c:v>-0.14102400000000001</c:v>
                </c:pt>
                <c:pt idx="5887">
                  <c:v>-0.13963600000000001</c:v>
                </c:pt>
                <c:pt idx="5888">
                  <c:v>-0.13819999999999999</c:v>
                </c:pt>
                <c:pt idx="5889">
                  <c:v>-0.13671800000000001</c:v>
                </c:pt>
                <c:pt idx="5890">
                  <c:v>-0.13519500000000001</c:v>
                </c:pt>
                <c:pt idx="5891">
                  <c:v>-0.133634</c:v>
                </c:pt>
                <c:pt idx="5892">
                  <c:v>-0.13203400000000001</c:v>
                </c:pt>
                <c:pt idx="5893">
                  <c:v>-0.13039700000000001</c:v>
                </c:pt>
                <c:pt idx="5894">
                  <c:v>-0.12873200000000001</c:v>
                </c:pt>
                <c:pt idx="5895">
                  <c:v>-0.12704499999999999</c:v>
                </c:pt>
                <c:pt idx="5896">
                  <c:v>-0.12534000000000001</c:v>
                </c:pt>
                <c:pt idx="5897">
                  <c:v>-0.12362099999999999</c:v>
                </c:pt>
                <c:pt idx="5898">
                  <c:v>-0.121891</c:v>
                </c:pt>
                <c:pt idx="5899">
                  <c:v>-0.12015099999999999</c:v>
                </c:pt>
                <c:pt idx="5900">
                  <c:v>-0.11840299999999999</c:v>
                </c:pt>
                <c:pt idx="5901">
                  <c:v>-0.116649</c:v>
                </c:pt>
                <c:pt idx="5902">
                  <c:v>-0.11489099999999999</c:v>
                </c:pt>
                <c:pt idx="5903">
                  <c:v>-0.113136</c:v>
                </c:pt>
                <c:pt idx="5904">
                  <c:v>-0.111388</c:v>
                </c:pt>
                <c:pt idx="5905">
                  <c:v>-0.10964699999999999</c:v>
                </c:pt>
                <c:pt idx="5906">
                  <c:v>-0.107914</c:v>
                </c:pt>
                <c:pt idx="5907">
                  <c:v>-0.10619199999999999</c:v>
                </c:pt>
                <c:pt idx="5908">
                  <c:v>-0.10448300000000001</c:v>
                </c:pt>
                <c:pt idx="5909">
                  <c:v>-0.10279000000000001</c:v>
                </c:pt>
                <c:pt idx="5910">
                  <c:v>-0.10111100000000001</c:v>
                </c:pt>
                <c:pt idx="5911">
                  <c:v>-9.9450899999999995E-2</c:v>
                </c:pt>
                <c:pt idx="5912">
                  <c:v>-9.7816299999999995E-2</c:v>
                </c:pt>
                <c:pt idx="5913">
                  <c:v>-9.6217200000000003E-2</c:v>
                </c:pt>
                <c:pt idx="5914">
                  <c:v>-9.4658800000000001E-2</c:v>
                </c:pt>
                <c:pt idx="5915">
                  <c:v>-9.3142900000000001E-2</c:v>
                </c:pt>
                <c:pt idx="5916">
                  <c:v>-9.1671199999999994E-2</c:v>
                </c:pt>
                <c:pt idx="5917">
                  <c:v>-9.0245300000000001E-2</c:v>
                </c:pt>
                <c:pt idx="5918">
                  <c:v>-8.8866500000000001E-2</c:v>
                </c:pt>
                <c:pt idx="5919">
                  <c:v>-8.7536900000000001E-2</c:v>
                </c:pt>
                <c:pt idx="5920">
                  <c:v>-8.6258000000000001E-2</c:v>
                </c:pt>
                <c:pt idx="5921">
                  <c:v>-8.5028500000000007E-2</c:v>
                </c:pt>
                <c:pt idx="5922">
                  <c:v>-8.3848900000000004E-2</c:v>
                </c:pt>
                <c:pt idx="5923">
                  <c:v>-8.2727999999999996E-2</c:v>
                </c:pt>
                <c:pt idx="5924">
                  <c:v>-8.1677899999999998E-2</c:v>
                </c:pt>
                <c:pt idx="5925">
                  <c:v>-8.0704799999999993E-2</c:v>
                </c:pt>
                <c:pt idx="5926">
                  <c:v>-7.9810099999999995E-2</c:v>
                </c:pt>
                <c:pt idx="5927">
                  <c:v>-7.8995800000000005E-2</c:v>
                </c:pt>
                <c:pt idx="5928">
                  <c:v>-7.8263299999999994E-2</c:v>
                </c:pt>
                <c:pt idx="5929">
                  <c:v>-7.7610499999999999E-2</c:v>
                </c:pt>
                <c:pt idx="5930">
                  <c:v>-7.7037999999999995E-2</c:v>
                </c:pt>
                <c:pt idx="5931">
                  <c:v>-7.6552200000000001E-2</c:v>
                </c:pt>
                <c:pt idx="5932">
                  <c:v>-7.6159400000000002E-2</c:v>
                </c:pt>
                <c:pt idx="5933">
                  <c:v>-7.5862200000000005E-2</c:v>
                </c:pt>
                <c:pt idx="5934">
                  <c:v>-7.5662499999999994E-2</c:v>
                </c:pt>
                <c:pt idx="5935">
                  <c:v>-7.55604E-2</c:v>
                </c:pt>
                <c:pt idx="5936">
                  <c:v>-7.5552900000000006E-2</c:v>
                </c:pt>
                <c:pt idx="5937">
                  <c:v>-7.5639999999999999E-2</c:v>
                </c:pt>
                <c:pt idx="5938">
                  <c:v>-7.5829300000000002E-2</c:v>
                </c:pt>
                <c:pt idx="5939">
                  <c:v>-7.6130100000000006E-2</c:v>
                </c:pt>
                <c:pt idx="5940">
                  <c:v>-7.6549000000000006E-2</c:v>
                </c:pt>
                <c:pt idx="5941">
                  <c:v>-7.7090000000000006E-2</c:v>
                </c:pt>
                <c:pt idx="5942">
                  <c:v>-7.7755900000000003E-2</c:v>
                </c:pt>
                <c:pt idx="5943">
                  <c:v>-7.8548000000000007E-2</c:v>
                </c:pt>
                <c:pt idx="5944">
                  <c:v>-7.9463599999999995E-2</c:v>
                </c:pt>
                <c:pt idx="5945">
                  <c:v>-8.0501900000000001E-2</c:v>
                </c:pt>
                <c:pt idx="5946">
                  <c:v>-8.1668199999999996E-2</c:v>
                </c:pt>
                <c:pt idx="5947">
                  <c:v>-8.2966499999999999E-2</c:v>
                </c:pt>
                <c:pt idx="5948">
                  <c:v>-8.43946E-2</c:v>
                </c:pt>
                <c:pt idx="5949">
                  <c:v>-8.5950100000000001E-2</c:v>
                </c:pt>
                <c:pt idx="5950">
                  <c:v>-8.7635500000000005E-2</c:v>
                </c:pt>
                <c:pt idx="5951">
                  <c:v>-8.9451900000000001E-2</c:v>
                </c:pt>
                <c:pt idx="5952">
                  <c:v>-9.1394500000000004E-2</c:v>
                </c:pt>
                <c:pt idx="5953">
                  <c:v>-9.3457999999999999E-2</c:v>
                </c:pt>
                <c:pt idx="5954">
                  <c:v>-9.5640699999999995E-2</c:v>
                </c:pt>
                <c:pt idx="5955">
                  <c:v>-9.7943500000000003E-2</c:v>
                </c:pt>
                <c:pt idx="5956">
                  <c:v>-0.100367</c:v>
                </c:pt>
                <c:pt idx="5957">
                  <c:v>-0.102911</c:v>
                </c:pt>
                <c:pt idx="5958">
                  <c:v>-0.105572</c:v>
                </c:pt>
                <c:pt idx="5959">
                  <c:v>-0.108347</c:v>
                </c:pt>
                <c:pt idx="5960">
                  <c:v>-0.111234</c:v>
                </c:pt>
                <c:pt idx="5961">
                  <c:v>-0.114234</c:v>
                </c:pt>
                <c:pt idx="5962">
                  <c:v>-0.117345</c:v>
                </c:pt>
                <c:pt idx="5963">
                  <c:v>-0.120562</c:v>
                </c:pt>
                <c:pt idx="5964">
                  <c:v>-0.123885</c:v>
                </c:pt>
                <c:pt idx="5965">
                  <c:v>-0.12731100000000001</c:v>
                </c:pt>
                <c:pt idx="5966">
                  <c:v>-0.13083600000000001</c:v>
                </c:pt>
                <c:pt idx="5967">
                  <c:v>-0.13445299999999999</c:v>
                </c:pt>
                <c:pt idx="5968">
                  <c:v>-0.138159</c:v>
                </c:pt>
                <c:pt idx="5969">
                  <c:v>-0.14194899999999999</c:v>
                </c:pt>
                <c:pt idx="5970">
                  <c:v>-0.14582000000000001</c:v>
                </c:pt>
                <c:pt idx="5971">
                  <c:v>-0.14976900000000001</c:v>
                </c:pt>
                <c:pt idx="5972">
                  <c:v>-0.15379399999999999</c:v>
                </c:pt>
                <c:pt idx="5973">
                  <c:v>-0.157891</c:v>
                </c:pt>
                <c:pt idx="5974">
                  <c:v>-0.16205600000000001</c:v>
                </c:pt>
                <c:pt idx="5975">
                  <c:v>-0.166294</c:v>
                </c:pt>
                <c:pt idx="5976">
                  <c:v>-0.170602</c:v>
                </c:pt>
                <c:pt idx="5977">
                  <c:v>-0.17497499999999999</c:v>
                </c:pt>
                <c:pt idx="5978">
                  <c:v>-0.17941099999999999</c:v>
                </c:pt>
                <c:pt idx="5979">
                  <c:v>-0.18390999999999999</c:v>
                </c:pt>
                <c:pt idx="5980">
                  <c:v>-0.188472</c:v>
                </c:pt>
                <c:pt idx="5981">
                  <c:v>-0.19308700000000001</c:v>
                </c:pt>
                <c:pt idx="5982">
                  <c:v>-0.19775100000000001</c:v>
                </c:pt>
                <c:pt idx="5983">
                  <c:v>-0.20246400000000001</c:v>
                </c:pt>
                <c:pt idx="5984">
                  <c:v>-0.20722599999999999</c:v>
                </c:pt>
                <c:pt idx="5985">
                  <c:v>-0.212029</c:v>
                </c:pt>
                <c:pt idx="5986">
                  <c:v>-0.216861</c:v>
                </c:pt>
                <c:pt idx="5987">
                  <c:v>-0.22171099999999999</c:v>
                </c:pt>
                <c:pt idx="5988">
                  <c:v>-0.22656399999999999</c:v>
                </c:pt>
                <c:pt idx="5989">
                  <c:v>-0.23141200000000001</c:v>
                </c:pt>
                <c:pt idx="5990">
                  <c:v>-0.236258</c:v>
                </c:pt>
                <c:pt idx="5991">
                  <c:v>-0.24110500000000001</c:v>
                </c:pt>
                <c:pt idx="5992">
                  <c:v>-0.245952</c:v>
                </c:pt>
                <c:pt idx="5993">
                  <c:v>-0.25079099999999999</c:v>
                </c:pt>
                <c:pt idx="5994">
                  <c:v>-0.25561200000000001</c:v>
                </c:pt>
                <c:pt idx="5995">
                  <c:v>-0.260405</c:v>
                </c:pt>
                <c:pt idx="5996">
                  <c:v>-0.26516699999999999</c:v>
                </c:pt>
                <c:pt idx="5997">
                  <c:v>-0.26989600000000002</c:v>
                </c:pt>
                <c:pt idx="5998">
                  <c:v>-0.274586</c:v>
                </c:pt>
                <c:pt idx="5999">
                  <c:v>-0.27923300000000001</c:v>
                </c:pt>
                <c:pt idx="6000">
                  <c:v>-0.283833</c:v>
                </c:pt>
                <c:pt idx="6001">
                  <c:v>-0.288387</c:v>
                </c:pt>
                <c:pt idx="6002">
                  <c:v>-0.29289300000000001</c:v>
                </c:pt>
                <c:pt idx="6003">
                  <c:v>-0.29734899999999997</c:v>
                </c:pt>
                <c:pt idx="6004">
                  <c:v>-0.30174699999999999</c:v>
                </c:pt>
                <c:pt idx="6005">
                  <c:v>-0.30607600000000001</c:v>
                </c:pt>
                <c:pt idx="6006">
                  <c:v>-0.31032500000000002</c:v>
                </c:pt>
                <c:pt idx="6007">
                  <c:v>-0.314494</c:v>
                </c:pt>
                <c:pt idx="6008">
                  <c:v>-0.31858199999999998</c:v>
                </c:pt>
                <c:pt idx="6009">
                  <c:v>-0.32258599999999998</c:v>
                </c:pt>
                <c:pt idx="6010">
                  <c:v>-0.32650000000000001</c:v>
                </c:pt>
                <c:pt idx="6011">
                  <c:v>-0.33031700000000003</c:v>
                </c:pt>
                <c:pt idx="6012">
                  <c:v>-0.334032</c:v>
                </c:pt>
                <c:pt idx="6013">
                  <c:v>-0.33763900000000002</c:v>
                </c:pt>
                <c:pt idx="6014">
                  <c:v>-0.34112999999999999</c:v>
                </c:pt>
                <c:pt idx="6015">
                  <c:v>-0.344499</c:v>
                </c:pt>
                <c:pt idx="6016">
                  <c:v>-0.34773900000000002</c:v>
                </c:pt>
                <c:pt idx="6017">
                  <c:v>-0.35084599999999999</c:v>
                </c:pt>
                <c:pt idx="6018">
                  <c:v>-0.35381499999999999</c:v>
                </c:pt>
                <c:pt idx="6019">
                  <c:v>-0.35664499999999999</c:v>
                </c:pt>
                <c:pt idx="6020">
                  <c:v>-0.35933599999999999</c:v>
                </c:pt>
                <c:pt idx="6021">
                  <c:v>-0.36188500000000001</c:v>
                </c:pt>
                <c:pt idx="6022">
                  <c:v>-0.36428199999999999</c:v>
                </c:pt>
                <c:pt idx="6023">
                  <c:v>-0.36651699999999998</c:v>
                </c:pt>
                <c:pt idx="6024">
                  <c:v>-0.368593</c:v>
                </c:pt>
                <c:pt idx="6025">
                  <c:v>-0.37051000000000001</c:v>
                </c:pt>
                <c:pt idx="6026">
                  <c:v>-0.37226399999999998</c:v>
                </c:pt>
                <c:pt idx="6027">
                  <c:v>-0.37385299999999999</c:v>
                </c:pt>
                <c:pt idx="6028">
                  <c:v>-0.375278</c:v>
                </c:pt>
                <c:pt idx="6029">
                  <c:v>-0.37653599999999998</c:v>
                </c:pt>
                <c:pt idx="6030">
                  <c:v>-0.37762299999999999</c:v>
                </c:pt>
                <c:pt idx="6031">
                  <c:v>-0.37853799999999999</c:v>
                </c:pt>
                <c:pt idx="6032">
                  <c:v>-0.37928499999999998</c:v>
                </c:pt>
                <c:pt idx="6033">
                  <c:v>-0.37986399999999998</c:v>
                </c:pt>
                <c:pt idx="6034">
                  <c:v>-0.380274</c:v>
                </c:pt>
                <c:pt idx="6035">
                  <c:v>-0.38051699999999999</c:v>
                </c:pt>
                <c:pt idx="6036">
                  <c:v>-0.38059500000000002</c:v>
                </c:pt>
                <c:pt idx="6037">
                  <c:v>-0.38050400000000001</c:v>
                </c:pt>
                <c:pt idx="6038">
                  <c:v>-0.380243</c:v>
                </c:pt>
                <c:pt idx="6039">
                  <c:v>-0.37981300000000001</c:v>
                </c:pt>
                <c:pt idx="6040">
                  <c:v>-0.37921700000000003</c:v>
                </c:pt>
                <c:pt idx="6041">
                  <c:v>-0.37846200000000002</c:v>
                </c:pt>
                <c:pt idx="6042">
                  <c:v>-0.37755100000000003</c:v>
                </c:pt>
                <c:pt idx="6043">
                  <c:v>-0.37648599999999999</c:v>
                </c:pt>
                <c:pt idx="6044">
                  <c:v>-0.37526500000000002</c:v>
                </c:pt>
                <c:pt idx="6045">
                  <c:v>-0.37389299999999998</c:v>
                </c:pt>
                <c:pt idx="6046">
                  <c:v>-0.37236999999999998</c:v>
                </c:pt>
                <c:pt idx="6047">
                  <c:v>-0.37069999999999997</c:v>
                </c:pt>
                <c:pt idx="6048">
                  <c:v>-0.36888700000000002</c:v>
                </c:pt>
                <c:pt idx="6049">
                  <c:v>-0.366927</c:v>
                </c:pt>
                <c:pt idx="6050">
                  <c:v>-0.36482199999999998</c:v>
                </c:pt>
                <c:pt idx="6051">
                  <c:v>-0.36257099999999998</c:v>
                </c:pt>
                <c:pt idx="6052">
                  <c:v>-0.360184</c:v>
                </c:pt>
                <c:pt idx="6053">
                  <c:v>-0.35766599999999998</c:v>
                </c:pt>
                <c:pt idx="6054">
                  <c:v>-0.35502400000000001</c:v>
                </c:pt>
                <c:pt idx="6055">
                  <c:v>-0.35226000000000002</c:v>
                </c:pt>
                <c:pt idx="6056">
                  <c:v>-0.34937699999999999</c:v>
                </c:pt>
                <c:pt idx="6057">
                  <c:v>-0.34637800000000002</c:v>
                </c:pt>
                <c:pt idx="6058">
                  <c:v>-0.34326899999999999</c:v>
                </c:pt>
                <c:pt idx="6059">
                  <c:v>-0.34005600000000002</c:v>
                </c:pt>
                <c:pt idx="6060">
                  <c:v>-0.33674799999999999</c:v>
                </c:pt>
                <c:pt idx="6061">
                  <c:v>-0.33335599999999999</c:v>
                </c:pt>
                <c:pt idx="6062">
                  <c:v>-0.32988800000000001</c:v>
                </c:pt>
                <c:pt idx="6063">
                  <c:v>-0.32634800000000003</c:v>
                </c:pt>
                <c:pt idx="6064">
                  <c:v>-0.322741</c:v>
                </c:pt>
                <c:pt idx="6065">
                  <c:v>-0.31907000000000002</c:v>
                </c:pt>
                <c:pt idx="6066">
                  <c:v>-0.31534200000000001</c:v>
                </c:pt>
                <c:pt idx="6067">
                  <c:v>-0.31156200000000001</c:v>
                </c:pt>
                <c:pt idx="6068">
                  <c:v>-0.30773899999999998</c:v>
                </c:pt>
                <c:pt idx="6069">
                  <c:v>-0.30387900000000001</c:v>
                </c:pt>
                <c:pt idx="6070">
                  <c:v>-0.299985</c:v>
                </c:pt>
                <c:pt idx="6071">
                  <c:v>-0.29605799999999999</c:v>
                </c:pt>
                <c:pt idx="6072">
                  <c:v>-0.29210199999999997</c:v>
                </c:pt>
                <c:pt idx="6073">
                  <c:v>-0.28811599999999998</c:v>
                </c:pt>
                <c:pt idx="6074">
                  <c:v>-0.28410099999999999</c:v>
                </c:pt>
                <c:pt idx="6075">
                  <c:v>-0.28006199999999998</c:v>
                </c:pt>
                <c:pt idx="6076">
                  <c:v>-0.276005</c:v>
                </c:pt>
                <c:pt idx="6077">
                  <c:v>-0.27193600000000001</c:v>
                </c:pt>
                <c:pt idx="6078">
                  <c:v>-0.26785900000000001</c:v>
                </c:pt>
                <c:pt idx="6079">
                  <c:v>-0.26378000000000001</c:v>
                </c:pt>
                <c:pt idx="6080">
                  <c:v>-0.25970700000000002</c:v>
                </c:pt>
                <c:pt idx="6081">
                  <c:v>-0.25564500000000001</c:v>
                </c:pt>
                <c:pt idx="6082">
                  <c:v>-0.25160100000000002</c:v>
                </c:pt>
                <c:pt idx="6083">
                  <c:v>-0.247582</c:v>
                </c:pt>
                <c:pt idx="6084">
                  <c:v>-0.24360100000000001</c:v>
                </c:pt>
                <c:pt idx="6085">
                  <c:v>-0.23966699999999999</c:v>
                </c:pt>
                <c:pt idx="6086">
                  <c:v>-0.235787</c:v>
                </c:pt>
                <c:pt idx="6087">
                  <c:v>-0.231962</c:v>
                </c:pt>
                <c:pt idx="6088">
                  <c:v>-0.22819600000000001</c:v>
                </c:pt>
                <c:pt idx="6089">
                  <c:v>-0.224494</c:v>
                </c:pt>
                <c:pt idx="6090">
                  <c:v>-0.220864</c:v>
                </c:pt>
                <c:pt idx="6091">
                  <c:v>-0.21731700000000001</c:v>
                </c:pt>
                <c:pt idx="6092">
                  <c:v>-0.213862</c:v>
                </c:pt>
                <c:pt idx="6093">
                  <c:v>-0.210506</c:v>
                </c:pt>
                <c:pt idx="6094">
                  <c:v>-0.20725199999999999</c:v>
                </c:pt>
                <c:pt idx="6095">
                  <c:v>-0.204098</c:v>
                </c:pt>
                <c:pt idx="6096">
                  <c:v>-0.201042</c:v>
                </c:pt>
                <c:pt idx="6097">
                  <c:v>-0.19808500000000001</c:v>
                </c:pt>
                <c:pt idx="6098">
                  <c:v>-0.19522700000000001</c:v>
                </c:pt>
                <c:pt idx="6099">
                  <c:v>-0.192468</c:v>
                </c:pt>
                <c:pt idx="6100">
                  <c:v>-0.18981600000000001</c:v>
                </c:pt>
                <c:pt idx="6101">
                  <c:v>-0.187277</c:v>
                </c:pt>
                <c:pt idx="6102">
                  <c:v>-0.18485099999999999</c:v>
                </c:pt>
                <c:pt idx="6103">
                  <c:v>-0.182537</c:v>
                </c:pt>
                <c:pt idx="6104">
                  <c:v>-0.18034</c:v>
                </c:pt>
                <c:pt idx="6105">
                  <c:v>-0.17826600000000001</c:v>
                </c:pt>
                <c:pt idx="6106">
                  <c:v>-0.176315</c:v>
                </c:pt>
                <c:pt idx="6107">
                  <c:v>-0.174488</c:v>
                </c:pt>
                <c:pt idx="6108">
                  <c:v>-0.17278499999999999</c:v>
                </c:pt>
                <c:pt idx="6109">
                  <c:v>-0.171209</c:v>
                </c:pt>
                <c:pt idx="6110">
                  <c:v>-0.169761</c:v>
                </c:pt>
                <c:pt idx="6111">
                  <c:v>-0.16844100000000001</c:v>
                </c:pt>
                <c:pt idx="6112">
                  <c:v>-0.16725100000000001</c:v>
                </c:pt>
                <c:pt idx="6113">
                  <c:v>-0.16619300000000001</c:v>
                </c:pt>
                <c:pt idx="6114">
                  <c:v>-0.165266</c:v>
                </c:pt>
                <c:pt idx="6115">
                  <c:v>-0.164462</c:v>
                </c:pt>
                <c:pt idx="6116">
                  <c:v>-0.163776</c:v>
                </c:pt>
                <c:pt idx="6117">
                  <c:v>-0.16320999999999999</c:v>
                </c:pt>
                <c:pt idx="6118">
                  <c:v>-0.16276299999999999</c:v>
                </c:pt>
                <c:pt idx="6119">
                  <c:v>-0.162439</c:v>
                </c:pt>
                <c:pt idx="6120">
                  <c:v>-0.162242</c:v>
                </c:pt>
                <c:pt idx="6121">
                  <c:v>-0.16217300000000001</c:v>
                </c:pt>
                <c:pt idx="6122">
                  <c:v>-0.16222900000000001</c:v>
                </c:pt>
                <c:pt idx="6123">
                  <c:v>-0.16240599999999999</c:v>
                </c:pt>
                <c:pt idx="6124">
                  <c:v>-0.16269700000000001</c:v>
                </c:pt>
                <c:pt idx="6125">
                  <c:v>-0.16309799999999999</c:v>
                </c:pt>
                <c:pt idx="6126">
                  <c:v>-0.163604</c:v>
                </c:pt>
                <c:pt idx="6127">
                  <c:v>-0.164215</c:v>
                </c:pt>
                <c:pt idx="6128">
                  <c:v>-0.164933</c:v>
                </c:pt>
                <c:pt idx="6129">
                  <c:v>-0.16576399999999999</c:v>
                </c:pt>
                <c:pt idx="6130">
                  <c:v>-0.16670699999999999</c:v>
                </c:pt>
                <c:pt idx="6131">
                  <c:v>-0.16775999999999999</c:v>
                </c:pt>
                <c:pt idx="6132">
                  <c:v>-0.16891400000000001</c:v>
                </c:pt>
                <c:pt idx="6133">
                  <c:v>-0.170156</c:v>
                </c:pt>
                <c:pt idx="6134">
                  <c:v>-0.17147899999999999</c:v>
                </c:pt>
                <c:pt idx="6135">
                  <c:v>-0.172879</c:v>
                </c:pt>
                <c:pt idx="6136">
                  <c:v>-0.17435</c:v>
                </c:pt>
                <c:pt idx="6137">
                  <c:v>-0.17588899999999999</c:v>
                </c:pt>
                <c:pt idx="6138">
                  <c:v>-0.17749400000000001</c:v>
                </c:pt>
                <c:pt idx="6139">
                  <c:v>-0.17916000000000001</c:v>
                </c:pt>
                <c:pt idx="6140">
                  <c:v>-0.18088199999999999</c:v>
                </c:pt>
                <c:pt idx="6141">
                  <c:v>-0.18266099999999999</c:v>
                </c:pt>
                <c:pt idx="6142">
                  <c:v>-0.18449499999999999</c:v>
                </c:pt>
                <c:pt idx="6143">
                  <c:v>-0.18638299999999999</c:v>
                </c:pt>
                <c:pt idx="6144">
                  <c:v>-0.18832299999999999</c:v>
                </c:pt>
                <c:pt idx="6145">
                  <c:v>-0.19031500000000001</c:v>
                </c:pt>
                <c:pt idx="6146">
                  <c:v>-0.192354</c:v>
                </c:pt>
                <c:pt idx="6147">
                  <c:v>-0.19443099999999999</c:v>
                </c:pt>
                <c:pt idx="6148">
                  <c:v>-0.19653999999999999</c:v>
                </c:pt>
                <c:pt idx="6149">
                  <c:v>-0.19867599999999999</c:v>
                </c:pt>
                <c:pt idx="6150">
                  <c:v>-0.20083200000000001</c:v>
                </c:pt>
                <c:pt idx="6151">
                  <c:v>-0.20299800000000001</c:v>
                </c:pt>
                <c:pt idx="6152">
                  <c:v>-0.20517099999999999</c:v>
                </c:pt>
                <c:pt idx="6153">
                  <c:v>-0.207346</c:v>
                </c:pt>
                <c:pt idx="6154">
                  <c:v>-0.20952100000000001</c:v>
                </c:pt>
                <c:pt idx="6155">
                  <c:v>-0.21169499999999999</c:v>
                </c:pt>
                <c:pt idx="6156">
                  <c:v>-0.213867</c:v>
                </c:pt>
                <c:pt idx="6157">
                  <c:v>-0.21603700000000001</c:v>
                </c:pt>
                <c:pt idx="6158">
                  <c:v>-0.21820100000000001</c:v>
                </c:pt>
                <c:pt idx="6159">
                  <c:v>-0.22035399999999999</c:v>
                </c:pt>
                <c:pt idx="6160">
                  <c:v>-0.22249099999999999</c:v>
                </c:pt>
                <c:pt idx="6161">
                  <c:v>-0.22461</c:v>
                </c:pt>
                <c:pt idx="6162">
                  <c:v>-0.226714</c:v>
                </c:pt>
                <c:pt idx="6163">
                  <c:v>-0.22880400000000001</c:v>
                </c:pt>
                <c:pt idx="6164">
                  <c:v>-0.23088</c:v>
                </c:pt>
                <c:pt idx="6165">
                  <c:v>-0.23294300000000001</c:v>
                </c:pt>
                <c:pt idx="6166">
                  <c:v>-0.23499600000000001</c:v>
                </c:pt>
                <c:pt idx="6167">
                  <c:v>-0.23703299999999999</c:v>
                </c:pt>
                <c:pt idx="6168">
                  <c:v>-0.23904600000000001</c:v>
                </c:pt>
                <c:pt idx="6169">
                  <c:v>-0.24102499999999999</c:v>
                </c:pt>
                <c:pt idx="6170">
                  <c:v>-0.24296499999999999</c:v>
                </c:pt>
                <c:pt idx="6171">
                  <c:v>-0.244866</c:v>
                </c:pt>
                <c:pt idx="6172">
                  <c:v>-0.246725</c:v>
                </c:pt>
                <c:pt idx="6173">
                  <c:v>-0.24854000000000001</c:v>
                </c:pt>
                <c:pt idx="6174">
                  <c:v>-0.250307</c:v>
                </c:pt>
                <c:pt idx="6175">
                  <c:v>-0.25202799999999997</c:v>
                </c:pt>
                <c:pt idx="6176">
                  <c:v>-0.25370700000000002</c:v>
                </c:pt>
                <c:pt idx="6177">
                  <c:v>-0.25533699999999998</c:v>
                </c:pt>
                <c:pt idx="6178">
                  <c:v>-0.256884</c:v>
                </c:pt>
                <c:pt idx="6179">
                  <c:v>-0.25834400000000002</c:v>
                </c:pt>
                <c:pt idx="6180">
                  <c:v>-0.25975399999999998</c:v>
                </c:pt>
                <c:pt idx="6181">
                  <c:v>-0.26112000000000002</c:v>
                </c:pt>
                <c:pt idx="6182">
                  <c:v>-0.26242300000000002</c:v>
                </c:pt>
                <c:pt idx="6183">
                  <c:v>-0.26366499999999998</c:v>
                </c:pt>
                <c:pt idx="6184">
                  <c:v>-0.26485700000000001</c:v>
                </c:pt>
                <c:pt idx="6185">
                  <c:v>-0.26600299999999999</c:v>
                </c:pt>
                <c:pt idx="6186">
                  <c:v>-0.267098</c:v>
                </c:pt>
                <c:pt idx="6187">
                  <c:v>-0.26813399999999998</c:v>
                </c:pt>
                <c:pt idx="6188">
                  <c:v>-0.26910699999999999</c:v>
                </c:pt>
                <c:pt idx="6189">
                  <c:v>-0.27001799999999998</c:v>
                </c:pt>
                <c:pt idx="6190">
                  <c:v>-0.27087</c:v>
                </c:pt>
                <c:pt idx="6191">
                  <c:v>-0.27166299999999999</c:v>
                </c:pt>
                <c:pt idx="6192">
                  <c:v>-0.272399</c:v>
                </c:pt>
                <c:pt idx="6193">
                  <c:v>-0.27307900000000002</c:v>
                </c:pt>
                <c:pt idx="6194">
                  <c:v>-0.27370899999999998</c:v>
                </c:pt>
                <c:pt idx="6195">
                  <c:v>-0.27429300000000001</c:v>
                </c:pt>
                <c:pt idx="6196">
                  <c:v>-0.27483800000000003</c:v>
                </c:pt>
                <c:pt idx="6197">
                  <c:v>-0.27534399999999998</c:v>
                </c:pt>
                <c:pt idx="6198">
                  <c:v>-0.27580900000000003</c:v>
                </c:pt>
                <c:pt idx="6199">
                  <c:v>-0.27623300000000001</c:v>
                </c:pt>
                <c:pt idx="6200">
                  <c:v>-0.27661599999999997</c:v>
                </c:pt>
                <c:pt idx="6201">
                  <c:v>-0.27695799999999998</c:v>
                </c:pt>
                <c:pt idx="6202">
                  <c:v>-0.27726299999999998</c:v>
                </c:pt>
                <c:pt idx="6203">
                  <c:v>-0.277532</c:v>
                </c:pt>
                <c:pt idx="6204">
                  <c:v>-0.27776499999999998</c:v>
                </c:pt>
                <c:pt idx="6205">
                  <c:v>-0.27796199999999999</c:v>
                </c:pt>
                <c:pt idx="6206">
                  <c:v>-0.27812100000000001</c:v>
                </c:pt>
                <c:pt idx="6207">
                  <c:v>-0.27823900000000001</c:v>
                </c:pt>
                <c:pt idx="6208">
                  <c:v>-0.27831899999999998</c:v>
                </c:pt>
                <c:pt idx="6209">
                  <c:v>-0.27836300000000003</c:v>
                </c:pt>
                <c:pt idx="6210">
                  <c:v>-0.278368</c:v>
                </c:pt>
                <c:pt idx="6211">
                  <c:v>-0.278333</c:v>
                </c:pt>
                <c:pt idx="6212">
                  <c:v>-0.27826200000000001</c:v>
                </c:pt>
                <c:pt idx="6213">
                  <c:v>-0.278165</c:v>
                </c:pt>
                <c:pt idx="6214">
                  <c:v>-0.27804800000000002</c:v>
                </c:pt>
                <c:pt idx="6215">
                  <c:v>-0.27791199999999999</c:v>
                </c:pt>
                <c:pt idx="6216">
                  <c:v>-0.27775899999999998</c:v>
                </c:pt>
                <c:pt idx="6217">
                  <c:v>-0.27759099999999998</c:v>
                </c:pt>
                <c:pt idx="6218">
                  <c:v>-0.27740599999999999</c:v>
                </c:pt>
                <c:pt idx="6219">
                  <c:v>-0.27720499999999998</c:v>
                </c:pt>
                <c:pt idx="6220">
                  <c:v>-0.27698800000000001</c:v>
                </c:pt>
                <c:pt idx="6221">
                  <c:v>-0.27675899999999998</c:v>
                </c:pt>
                <c:pt idx="6222">
                  <c:v>-0.27652100000000002</c:v>
                </c:pt>
                <c:pt idx="6223">
                  <c:v>-0.27627499999999999</c:v>
                </c:pt>
                <c:pt idx="6224">
                  <c:v>-0.27602100000000002</c:v>
                </c:pt>
                <c:pt idx="6225">
                  <c:v>-0.275758</c:v>
                </c:pt>
                <c:pt idx="6226">
                  <c:v>-0.27548499999999998</c:v>
                </c:pt>
                <c:pt idx="6227">
                  <c:v>-0.27520099999999997</c:v>
                </c:pt>
                <c:pt idx="6228">
                  <c:v>-0.27490599999999998</c:v>
                </c:pt>
                <c:pt idx="6229">
                  <c:v>-0.27460000000000001</c:v>
                </c:pt>
                <c:pt idx="6230">
                  <c:v>-0.274285</c:v>
                </c:pt>
                <c:pt idx="6231">
                  <c:v>-0.27396799999999999</c:v>
                </c:pt>
                <c:pt idx="6232">
                  <c:v>-0.27365299999999998</c:v>
                </c:pt>
                <c:pt idx="6233">
                  <c:v>-0.273343</c:v>
                </c:pt>
                <c:pt idx="6234">
                  <c:v>-0.27303500000000003</c:v>
                </c:pt>
                <c:pt idx="6235">
                  <c:v>-0.27272800000000003</c:v>
                </c:pt>
                <c:pt idx="6236">
                  <c:v>-0.27242100000000002</c:v>
                </c:pt>
                <c:pt idx="6237">
                  <c:v>-0.27211000000000002</c:v>
                </c:pt>
                <c:pt idx="6238">
                  <c:v>-0.27179399999999998</c:v>
                </c:pt>
                <c:pt idx="6239">
                  <c:v>-0.27147100000000002</c:v>
                </c:pt>
                <c:pt idx="6240">
                  <c:v>-0.271144</c:v>
                </c:pt>
                <c:pt idx="6241">
                  <c:v>-0.270816</c:v>
                </c:pt>
                <c:pt idx="6242">
                  <c:v>-0.27049200000000001</c:v>
                </c:pt>
                <c:pt idx="6243">
                  <c:v>-0.270177</c:v>
                </c:pt>
                <c:pt idx="6244">
                  <c:v>-0.26987100000000003</c:v>
                </c:pt>
                <c:pt idx="6245">
                  <c:v>-0.26957199999999998</c:v>
                </c:pt>
                <c:pt idx="6246">
                  <c:v>-0.26928099999999999</c:v>
                </c:pt>
                <c:pt idx="6247">
                  <c:v>-0.26899699999999999</c:v>
                </c:pt>
                <c:pt idx="6248">
                  <c:v>-0.26871899999999999</c:v>
                </c:pt>
                <c:pt idx="6249">
                  <c:v>-0.268453</c:v>
                </c:pt>
                <c:pt idx="6250">
                  <c:v>-0.26819999999999999</c:v>
                </c:pt>
                <c:pt idx="6251">
                  <c:v>-0.26796199999999998</c:v>
                </c:pt>
                <c:pt idx="6252">
                  <c:v>-0.267731</c:v>
                </c:pt>
                <c:pt idx="6253">
                  <c:v>-0.26750000000000002</c:v>
                </c:pt>
                <c:pt idx="6254">
                  <c:v>-0.26726699999999998</c:v>
                </c:pt>
                <c:pt idx="6255">
                  <c:v>-0.26703100000000002</c:v>
                </c:pt>
                <c:pt idx="6256">
                  <c:v>-0.26679900000000001</c:v>
                </c:pt>
                <c:pt idx="6257">
                  <c:v>-0.266571</c:v>
                </c:pt>
                <c:pt idx="6258">
                  <c:v>-0.26634600000000003</c:v>
                </c:pt>
                <c:pt idx="6259">
                  <c:v>-0.26612000000000002</c:v>
                </c:pt>
                <c:pt idx="6260">
                  <c:v>-0.26589299999999999</c:v>
                </c:pt>
                <c:pt idx="6261">
                  <c:v>-0.26566899999999999</c:v>
                </c:pt>
                <c:pt idx="6262">
                  <c:v>-0.26544800000000002</c:v>
                </c:pt>
                <c:pt idx="6263">
                  <c:v>-0.26523000000000002</c:v>
                </c:pt>
                <c:pt idx="6264">
                  <c:v>-0.26501400000000003</c:v>
                </c:pt>
                <c:pt idx="6265">
                  <c:v>-0.26480700000000001</c:v>
                </c:pt>
                <c:pt idx="6266">
                  <c:v>-0.26461499999999999</c:v>
                </c:pt>
                <c:pt idx="6267">
                  <c:v>-0.26443800000000001</c:v>
                </c:pt>
                <c:pt idx="6268">
                  <c:v>-0.26427</c:v>
                </c:pt>
                <c:pt idx="6269">
                  <c:v>-0.26410499999999998</c:v>
                </c:pt>
                <c:pt idx="6270">
                  <c:v>-0.26394400000000001</c:v>
                </c:pt>
                <c:pt idx="6271">
                  <c:v>-0.26378400000000002</c:v>
                </c:pt>
                <c:pt idx="6272">
                  <c:v>-0.263625</c:v>
                </c:pt>
                <c:pt idx="6273">
                  <c:v>-0.26346900000000001</c:v>
                </c:pt>
                <c:pt idx="6274">
                  <c:v>-0.26331599999999999</c:v>
                </c:pt>
                <c:pt idx="6275">
                  <c:v>-0.26316000000000001</c:v>
                </c:pt>
                <c:pt idx="6276">
                  <c:v>-0.26299800000000001</c:v>
                </c:pt>
                <c:pt idx="6277">
                  <c:v>-0.262826</c:v>
                </c:pt>
                <c:pt idx="6278">
                  <c:v>-0.26262400000000002</c:v>
                </c:pt>
                <c:pt idx="6279">
                  <c:v>-0.262382</c:v>
                </c:pt>
                <c:pt idx="6280">
                  <c:v>-0.26212000000000002</c:v>
                </c:pt>
                <c:pt idx="6281">
                  <c:v>-0.26185000000000003</c:v>
                </c:pt>
                <c:pt idx="6282">
                  <c:v>-0.26156299999999999</c:v>
                </c:pt>
                <c:pt idx="6283">
                  <c:v>-0.26125599999999999</c:v>
                </c:pt>
                <c:pt idx="6284">
                  <c:v>-0.260934</c:v>
                </c:pt>
                <c:pt idx="6285">
                  <c:v>-0.26059700000000002</c:v>
                </c:pt>
                <c:pt idx="6286">
                  <c:v>-0.260245</c:v>
                </c:pt>
                <c:pt idx="6287">
                  <c:v>-0.25987399999999999</c:v>
                </c:pt>
                <c:pt idx="6288">
                  <c:v>-0.25947900000000002</c:v>
                </c:pt>
                <c:pt idx="6289">
                  <c:v>-0.25905299999999998</c:v>
                </c:pt>
                <c:pt idx="6290">
                  <c:v>-0.25859399999999999</c:v>
                </c:pt>
                <c:pt idx="6291">
                  <c:v>-0.25810100000000002</c:v>
                </c:pt>
                <c:pt idx="6292">
                  <c:v>-0.25757099999999999</c:v>
                </c:pt>
                <c:pt idx="6293">
                  <c:v>-0.25700699999999999</c:v>
                </c:pt>
                <c:pt idx="6294">
                  <c:v>-0.25641000000000003</c:v>
                </c:pt>
                <c:pt idx="6295">
                  <c:v>-0.25577800000000001</c:v>
                </c:pt>
                <c:pt idx="6296">
                  <c:v>-0.25510699999999997</c:v>
                </c:pt>
                <c:pt idx="6297">
                  <c:v>-0.25439699999999998</c:v>
                </c:pt>
                <c:pt idx="6298">
                  <c:v>-0.25365100000000002</c:v>
                </c:pt>
                <c:pt idx="6299">
                  <c:v>-0.25287100000000001</c:v>
                </c:pt>
                <c:pt idx="6300">
                  <c:v>-0.25205699999999998</c:v>
                </c:pt>
                <c:pt idx="6301">
                  <c:v>-0.25120999999999999</c:v>
                </c:pt>
                <c:pt idx="6302">
                  <c:v>-0.250332</c:v>
                </c:pt>
                <c:pt idx="6303">
                  <c:v>-0.24942300000000001</c:v>
                </c:pt>
                <c:pt idx="6304">
                  <c:v>-0.24848000000000001</c:v>
                </c:pt>
                <c:pt idx="6305">
                  <c:v>-0.247499</c:v>
                </c:pt>
                <c:pt idx="6306">
                  <c:v>-0.246479</c:v>
                </c:pt>
                <c:pt idx="6307">
                  <c:v>-0.245421</c:v>
                </c:pt>
                <c:pt idx="6308">
                  <c:v>-0.24432599999999999</c:v>
                </c:pt>
                <c:pt idx="6309">
                  <c:v>-0.243199</c:v>
                </c:pt>
                <c:pt idx="6310">
                  <c:v>-0.24204899999999999</c:v>
                </c:pt>
                <c:pt idx="6311">
                  <c:v>-0.24087900000000001</c:v>
                </c:pt>
                <c:pt idx="6312">
                  <c:v>-0.23968600000000001</c:v>
                </c:pt>
                <c:pt idx="6313">
                  <c:v>-0.23846400000000001</c:v>
                </c:pt>
                <c:pt idx="6314">
                  <c:v>-0.23721100000000001</c:v>
                </c:pt>
                <c:pt idx="6315">
                  <c:v>-0.23591400000000001</c:v>
                </c:pt>
                <c:pt idx="6316">
                  <c:v>-0.23455300000000001</c:v>
                </c:pt>
                <c:pt idx="6317">
                  <c:v>-0.23313500000000001</c:v>
                </c:pt>
                <c:pt idx="6318">
                  <c:v>-0.231683</c:v>
                </c:pt>
                <c:pt idx="6319">
                  <c:v>-0.23019600000000001</c:v>
                </c:pt>
                <c:pt idx="6320">
                  <c:v>-0.22866400000000001</c:v>
                </c:pt>
                <c:pt idx="6321">
                  <c:v>-0.22709199999999999</c:v>
                </c:pt>
                <c:pt idx="6322">
                  <c:v>-0.22548699999999999</c:v>
                </c:pt>
                <c:pt idx="6323">
                  <c:v>-0.22384999999999999</c:v>
                </c:pt>
                <c:pt idx="6324">
                  <c:v>-0.22217999999999999</c:v>
                </c:pt>
                <c:pt idx="6325">
                  <c:v>-0.220475</c:v>
                </c:pt>
                <c:pt idx="6326">
                  <c:v>-0.21873899999999999</c:v>
                </c:pt>
                <c:pt idx="6327">
                  <c:v>-0.216971</c:v>
                </c:pt>
                <c:pt idx="6328">
                  <c:v>-0.215174</c:v>
                </c:pt>
                <c:pt idx="6329">
                  <c:v>-0.21335000000000001</c:v>
                </c:pt>
                <c:pt idx="6330">
                  <c:v>-0.211502</c:v>
                </c:pt>
                <c:pt idx="6331">
                  <c:v>-0.20963200000000001</c:v>
                </c:pt>
                <c:pt idx="6332">
                  <c:v>-0.20774000000000001</c:v>
                </c:pt>
                <c:pt idx="6333">
                  <c:v>-0.20582600000000001</c:v>
                </c:pt>
                <c:pt idx="6334">
                  <c:v>-0.20389499999999999</c:v>
                </c:pt>
                <c:pt idx="6335">
                  <c:v>-0.20194999999999999</c:v>
                </c:pt>
                <c:pt idx="6336">
                  <c:v>-0.199993</c:v>
                </c:pt>
                <c:pt idx="6337">
                  <c:v>-0.19802500000000001</c:v>
                </c:pt>
                <c:pt idx="6338">
                  <c:v>-0.196049</c:v>
                </c:pt>
                <c:pt idx="6339">
                  <c:v>-0.19406699999999999</c:v>
                </c:pt>
                <c:pt idx="6340">
                  <c:v>-0.19208</c:v>
                </c:pt>
                <c:pt idx="6341">
                  <c:v>-0.19008700000000001</c:v>
                </c:pt>
                <c:pt idx="6342">
                  <c:v>-0.188087</c:v>
                </c:pt>
                <c:pt idx="6343">
                  <c:v>-0.186084</c:v>
                </c:pt>
                <c:pt idx="6344">
                  <c:v>-0.18408099999999999</c:v>
                </c:pt>
                <c:pt idx="6345">
                  <c:v>-0.18207899999999999</c:v>
                </c:pt>
                <c:pt idx="6346">
                  <c:v>-0.18007799999999999</c:v>
                </c:pt>
                <c:pt idx="6347">
                  <c:v>-0.17808399999999999</c:v>
                </c:pt>
                <c:pt idx="6348">
                  <c:v>-0.17610200000000001</c:v>
                </c:pt>
                <c:pt idx="6349">
                  <c:v>-0.17413500000000001</c:v>
                </c:pt>
                <c:pt idx="6350">
                  <c:v>-0.172183</c:v>
                </c:pt>
                <c:pt idx="6351">
                  <c:v>-0.17024500000000001</c:v>
                </c:pt>
                <c:pt idx="6352">
                  <c:v>-0.168321</c:v>
                </c:pt>
                <c:pt idx="6353">
                  <c:v>-0.16641</c:v>
                </c:pt>
                <c:pt idx="6354">
                  <c:v>-0.16451399999999999</c:v>
                </c:pt>
                <c:pt idx="6355">
                  <c:v>-0.162636</c:v>
                </c:pt>
                <c:pt idx="6356">
                  <c:v>-0.16078000000000001</c:v>
                </c:pt>
                <c:pt idx="6357">
                  <c:v>-0.15894800000000001</c:v>
                </c:pt>
                <c:pt idx="6358">
                  <c:v>-0.157136</c:v>
                </c:pt>
                <c:pt idx="6359">
                  <c:v>-0.15534400000000001</c:v>
                </c:pt>
                <c:pt idx="6360">
                  <c:v>-0.15357299999999999</c:v>
                </c:pt>
                <c:pt idx="6361">
                  <c:v>-0.15182399999999999</c:v>
                </c:pt>
                <c:pt idx="6362">
                  <c:v>-0.15009800000000001</c:v>
                </c:pt>
                <c:pt idx="6363">
                  <c:v>-0.148395</c:v>
                </c:pt>
                <c:pt idx="6364">
                  <c:v>-0.14671799999999999</c:v>
                </c:pt>
                <c:pt idx="6365">
                  <c:v>-0.145065</c:v>
                </c:pt>
                <c:pt idx="6366">
                  <c:v>-0.14344199999999999</c:v>
                </c:pt>
                <c:pt idx="6367">
                  <c:v>-0.14185</c:v>
                </c:pt>
                <c:pt idx="6368">
                  <c:v>-0.140292</c:v>
                </c:pt>
                <c:pt idx="6369">
                  <c:v>-0.138767</c:v>
                </c:pt>
                <c:pt idx="6370">
                  <c:v>-0.13728000000000001</c:v>
                </c:pt>
                <c:pt idx="6371">
                  <c:v>-0.13583300000000001</c:v>
                </c:pt>
                <c:pt idx="6372">
                  <c:v>-0.13442899999999999</c:v>
                </c:pt>
                <c:pt idx="6373">
                  <c:v>-0.13306899999999999</c:v>
                </c:pt>
                <c:pt idx="6374">
                  <c:v>-0.13175500000000001</c:v>
                </c:pt>
                <c:pt idx="6375">
                  <c:v>-0.130492</c:v>
                </c:pt>
                <c:pt idx="6376">
                  <c:v>-0.12927900000000001</c:v>
                </c:pt>
                <c:pt idx="6377">
                  <c:v>-0.12812000000000001</c:v>
                </c:pt>
                <c:pt idx="6378">
                  <c:v>-0.12701799999999999</c:v>
                </c:pt>
                <c:pt idx="6379">
                  <c:v>-0.125973</c:v>
                </c:pt>
                <c:pt idx="6380">
                  <c:v>-0.124989</c:v>
                </c:pt>
                <c:pt idx="6381">
                  <c:v>-0.12406499999999999</c:v>
                </c:pt>
                <c:pt idx="6382">
                  <c:v>-0.123201</c:v>
                </c:pt>
                <c:pt idx="6383">
                  <c:v>-0.122395</c:v>
                </c:pt>
                <c:pt idx="6384">
                  <c:v>-0.12164899999999999</c:v>
                </c:pt>
                <c:pt idx="6385">
                  <c:v>-0.120966</c:v>
                </c:pt>
                <c:pt idx="6386">
                  <c:v>-0.120348</c:v>
                </c:pt>
                <c:pt idx="6387">
                  <c:v>-0.119792</c:v>
                </c:pt>
                <c:pt idx="6388">
                  <c:v>-0.119299</c:v>
                </c:pt>
                <c:pt idx="6389">
                  <c:v>-0.118868</c:v>
                </c:pt>
                <c:pt idx="6390">
                  <c:v>-0.11849700000000001</c:v>
                </c:pt>
                <c:pt idx="6391">
                  <c:v>-0.118185</c:v>
                </c:pt>
                <c:pt idx="6392">
                  <c:v>-0.117933</c:v>
                </c:pt>
                <c:pt idx="6393">
                  <c:v>-0.117743</c:v>
                </c:pt>
                <c:pt idx="6394">
                  <c:v>-0.117618</c:v>
                </c:pt>
                <c:pt idx="6395">
                  <c:v>-0.117559</c:v>
                </c:pt>
                <c:pt idx="6396">
                  <c:v>-0.117562</c:v>
                </c:pt>
                <c:pt idx="6397">
                  <c:v>-0.11762300000000001</c:v>
                </c:pt>
                <c:pt idx="6398">
                  <c:v>-0.117739</c:v>
                </c:pt>
                <c:pt idx="6399">
                  <c:v>-0.117908</c:v>
                </c:pt>
                <c:pt idx="6400">
                  <c:v>-0.118131</c:v>
                </c:pt>
                <c:pt idx="6401">
                  <c:v>-0.118404</c:v>
                </c:pt>
                <c:pt idx="6402">
                  <c:v>-0.118724</c:v>
                </c:pt>
                <c:pt idx="6403">
                  <c:v>-0.119093</c:v>
                </c:pt>
                <c:pt idx="6404">
                  <c:v>-0.11951299999999999</c:v>
                </c:pt>
                <c:pt idx="6405">
                  <c:v>-0.11998399999999999</c:v>
                </c:pt>
                <c:pt idx="6406">
                  <c:v>-0.120503</c:v>
                </c:pt>
                <c:pt idx="6407">
                  <c:v>-0.12106699999999999</c:v>
                </c:pt>
                <c:pt idx="6408">
                  <c:v>-0.12167699999999999</c:v>
                </c:pt>
                <c:pt idx="6409">
                  <c:v>-0.12232999999999999</c:v>
                </c:pt>
                <c:pt idx="6410">
                  <c:v>-0.12302299999999999</c:v>
                </c:pt>
                <c:pt idx="6411">
                  <c:v>-0.123756</c:v>
                </c:pt>
                <c:pt idx="6412">
                  <c:v>-0.124531</c:v>
                </c:pt>
                <c:pt idx="6413">
                  <c:v>-0.12534699999999999</c:v>
                </c:pt>
                <c:pt idx="6414">
                  <c:v>-0.12620400000000001</c:v>
                </c:pt>
                <c:pt idx="6415">
                  <c:v>-0.12709799999999999</c:v>
                </c:pt>
                <c:pt idx="6416">
                  <c:v>-0.128026</c:v>
                </c:pt>
                <c:pt idx="6417">
                  <c:v>-0.12898499999999999</c:v>
                </c:pt>
                <c:pt idx="6418">
                  <c:v>-0.129972</c:v>
                </c:pt>
                <c:pt idx="6419">
                  <c:v>-0.13098299999999999</c:v>
                </c:pt>
                <c:pt idx="6420">
                  <c:v>-0.13201499999999999</c:v>
                </c:pt>
                <c:pt idx="6421">
                  <c:v>-0.13306699999999999</c:v>
                </c:pt>
                <c:pt idx="6422">
                  <c:v>-0.13414000000000001</c:v>
                </c:pt>
                <c:pt idx="6423">
                  <c:v>-0.13523199999999999</c:v>
                </c:pt>
                <c:pt idx="6424">
                  <c:v>-0.13633899999999999</c:v>
                </c:pt>
                <c:pt idx="6425">
                  <c:v>-0.137459</c:v>
                </c:pt>
                <c:pt idx="6426">
                  <c:v>-0.13858999999999999</c:v>
                </c:pt>
                <c:pt idx="6427">
                  <c:v>-0.13972999999999999</c:v>
                </c:pt>
                <c:pt idx="6428">
                  <c:v>-0.140877</c:v>
                </c:pt>
                <c:pt idx="6429">
                  <c:v>-0.14202799999999999</c:v>
                </c:pt>
                <c:pt idx="6430">
                  <c:v>-0.14318400000000001</c:v>
                </c:pt>
                <c:pt idx="6431">
                  <c:v>-0.144343</c:v>
                </c:pt>
                <c:pt idx="6432">
                  <c:v>-0.14549999999999999</c:v>
                </c:pt>
                <c:pt idx="6433">
                  <c:v>-0.14665400000000001</c:v>
                </c:pt>
                <c:pt idx="6434">
                  <c:v>-0.14779900000000001</c:v>
                </c:pt>
                <c:pt idx="6435">
                  <c:v>-0.14893100000000001</c:v>
                </c:pt>
                <c:pt idx="6436">
                  <c:v>-0.15004700000000001</c:v>
                </c:pt>
                <c:pt idx="6437">
                  <c:v>-0.151147</c:v>
                </c:pt>
                <c:pt idx="6438">
                  <c:v>-0.152229</c:v>
                </c:pt>
                <c:pt idx="6439">
                  <c:v>-0.153285</c:v>
                </c:pt>
                <c:pt idx="6440">
                  <c:v>-0.15431300000000001</c:v>
                </c:pt>
                <c:pt idx="6441">
                  <c:v>-0.15531300000000001</c:v>
                </c:pt>
                <c:pt idx="6442">
                  <c:v>-0.15628400000000001</c:v>
                </c:pt>
                <c:pt idx="6443">
                  <c:v>-0.15722800000000001</c:v>
                </c:pt>
                <c:pt idx="6444">
                  <c:v>-0.15814</c:v>
                </c:pt>
                <c:pt idx="6445">
                  <c:v>-0.15901599999999999</c:v>
                </c:pt>
                <c:pt idx="6446">
                  <c:v>-0.159853</c:v>
                </c:pt>
                <c:pt idx="6447">
                  <c:v>-0.16065099999999999</c:v>
                </c:pt>
                <c:pt idx="6448">
                  <c:v>-0.161408</c:v>
                </c:pt>
                <c:pt idx="6449">
                  <c:v>-0.16212399999999999</c:v>
                </c:pt>
                <c:pt idx="6450">
                  <c:v>-0.16279399999999999</c:v>
                </c:pt>
                <c:pt idx="6451">
                  <c:v>-0.16341900000000001</c:v>
                </c:pt>
                <c:pt idx="6452">
                  <c:v>-0.163996</c:v>
                </c:pt>
                <c:pt idx="6453">
                  <c:v>-0.164525</c:v>
                </c:pt>
                <c:pt idx="6454">
                  <c:v>-0.16500200000000001</c:v>
                </c:pt>
                <c:pt idx="6455">
                  <c:v>-0.16542599999999999</c:v>
                </c:pt>
                <c:pt idx="6456">
                  <c:v>-0.165793</c:v>
                </c:pt>
                <c:pt idx="6457">
                  <c:v>-0.166104</c:v>
                </c:pt>
                <c:pt idx="6458">
                  <c:v>-0.16635900000000001</c:v>
                </c:pt>
                <c:pt idx="6459">
                  <c:v>-0.166544</c:v>
                </c:pt>
                <c:pt idx="6460">
                  <c:v>-0.16664100000000001</c:v>
                </c:pt>
                <c:pt idx="6461">
                  <c:v>-0.16666400000000001</c:v>
                </c:pt>
                <c:pt idx="6462">
                  <c:v>-0.166627</c:v>
                </c:pt>
                <c:pt idx="6463">
                  <c:v>-0.166519</c:v>
                </c:pt>
                <c:pt idx="6464">
                  <c:v>-0.16633400000000001</c:v>
                </c:pt>
                <c:pt idx="6465">
                  <c:v>-0.166077</c:v>
                </c:pt>
                <c:pt idx="6466">
                  <c:v>-0.16575000000000001</c:v>
                </c:pt>
                <c:pt idx="6467">
                  <c:v>-0.165352</c:v>
                </c:pt>
                <c:pt idx="6468">
                  <c:v>-0.164881</c:v>
                </c:pt>
                <c:pt idx="6469">
                  <c:v>-0.16433500000000001</c:v>
                </c:pt>
                <c:pt idx="6470">
                  <c:v>-0.163711</c:v>
                </c:pt>
                <c:pt idx="6471">
                  <c:v>-0.16300899999999999</c:v>
                </c:pt>
                <c:pt idx="6472">
                  <c:v>-0.16222900000000001</c:v>
                </c:pt>
                <c:pt idx="6473">
                  <c:v>-0.16137000000000001</c:v>
                </c:pt>
                <c:pt idx="6474">
                  <c:v>-0.16043499999999999</c:v>
                </c:pt>
                <c:pt idx="6475">
                  <c:v>-0.15942500000000001</c:v>
                </c:pt>
                <c:pt idx="6476">
                  <c:v>-0.15834300000000001</c:v>
                </c:pt>
                <c:pt idx="6477">
                  <c:v>-0.157189</c:v>
                </c:pt>
                <c:pt idx="6478">
                  <c:v>-0.15596599999999999</c:v>
                </c:pt>
                <c:pt idx="6479">
                  <c:v>-0.15467700000000001</c:v>
                </c:pt>
                <c:pt idx="6480">
                  <c:v>-0.15332599999999999</c:v>
                </c:pt>
                <c:pt idx="6481">
                  <c:v>-0.15191299999999999</c:v>
                </c:pt>
                <c:pt idx="6482">
                  <c:v>-0.15044099999999999</c:v>
                </c:pt>
                <c:pt idx="6483">
                  <c:v>-0.14890999999999999</c:v>
                </c:pt>
                <c:pt idx="6484">
                  <c:v>-0.14732100000000001</c:v>
                </c:pt>
                <c:pt idx="6485">
                  <c:v>-0.145678</c:v>
                </c:pt>
                <c:pt idx="6486">
                  <c:v>-0.14398</c:v>
                </c:pt>
                <c:pt idx="6487">
                  <c:v>-0.14222499999999999</c:v>
                </c:pt>
                <c:pt idx="6488">
                  <c:v>-0.14041600000000001</c:v>
                </c:pt>
                <c:pt idx="6489">
                  <c:v>-0.13855400000000001</c:v>
                </c:pt>
                <c:pt idx="6490">
                  <c:v>-0.13664100000000001</c:v>
                </c:pt>
                <c:pt idx="6491">
                  <c:v>-0.134681</c:v>
                </c:pt>
                <c:pt idx="6492">
                  <c:v>-0.13267399999999999</c:v>
                </c:pt>
                <c:pt idx="6493">
                  <c:v>-0.13062199999999999</c:v>
                </c:pt>
                <c:pt idx="6494">
                  <c:v>-0.128527</c:v>
                </c:pt>
                <c:pt idx="6495">
                  <c:v>-0.12639500000000001</c:v>
                </c:pt>
                <c:pt idx="6496">
                  <c:v>-0.124224</c:v>
                </c:pt>
                <c:pt idx="6497">
                  <c:v>-0.121991</c:v>
                </c:pt>
                <c:pt idx="6498">
                  <c:v>-0.11969399999999999</c:v>
                </c:pt>
                <c:pt idx="6499">
                  <c:v>-0.11736199999999999</c:v>
                </c:pt>
                <c:pt idx="6500">
                  <c:v>-0.115</c:v>
                </c:pt>
                <c:pt idx="6501">
                  <c:v>-0.112598</c:v>
                </c:pt>
                <c:pt idx="6502">
                  <c:v>-0.11015900000000001</c:v>
                </c:pt>
                <c:pt idx="6503">
                  <c:v>-0.107691</c:v>
                </c:pt>
                <c:pt idx="6504">
                  <c:v>-0.105198</c:v>
                </c:pt>
                <c:pt idx="6505">
                  <c:v>-0.10267999999999999</c:v>
                </c:pt>
                <c:pt idx="6506">
                  <c:v>-0.10013900000000001</c:v>
                </c:pt>
                <c:pt idx="6507">
                  <c:v>-9.75747E-2</c:v>
                </c:pt>
                <c:pt idx="6508">
                  <c:v>-9.4989500000000004E-2</c:v>
                </c:pt>
                <c:pt idx="6509">
                  <c:v>-9.2384999999999995E-2</c:v>
                </c:pt>
                <c:pt idx="6510">
                  <c:v>-8.9763700000000002E-2</c:v>
                </c:pt>
                <c:pt idx="6511">
                  <c:v>-8.7128700000000003E-2</c:v>
                </c:pt>
                <c:pt idx="6512">
                  <c:v>-8.4484600000000007E-2</c:v>
                </c:pt>
                <c:pt idx="6513">
                  <c:v>-8.1837099999999996E-2</c:v>
                </c:pt>
                <c:pt idx="6514">
                  <c:v>-7.9191700000000004E-2</c:v>
                </c:pt>
                <c:pt idx="6515">
                  <c:v>-7.6553899999999994E-2</c:v>
                </c:pt>
                <c:pt idx="6516">
                  <c:v>-7.3928199999999999E-2</c:v>
                </c:pt>
                <c:pt idx="6517">
                  <c:v>-7.1317000000000005E-2</c:v>
                </c:pt>
                <c:pt idx="6518">
                  <c:v>-6.8721299999999999E-2</c:v>
                </c:pt>
                <c:pt idx="6519">
                  <c:v>-6.6142000000000006E-2</c:v>
                </c:pt>
                <c:pt idx="6520">
                  <c:v>-6.3580800000000007E-2</c:v>
                </c:pt>
                <c:pt idx="6521">
                  <c:v>-6.1039999999999997E-2</c:v>
                </c:pt>
                <c:pt idx="6522">
                  <c:v>-5.8521999999999998E-2</c:v>
                </c:pt>
                <c:pt idx="6523">
                  <c:v>-5.60289E-2</c:v>
                </c:pt>
                <c:pt idx="6524">
                  <c:v>-5.3563899999999998E-2</c:v>
                </c:pt>
                <c:pt idx="6525">
                  <c:v>-5.1128399999999997E-2</c:v>
                </c:pt>
                <c:pt idx="6526">
                  <c:v>-4.8721599999999997E-2</c:v>
                </c:pt>
                <c:pt idx="6527">
                  <c:v>-4.6343000000000002E-2</c:v>
                </c:pt>
                <c:pt idx="6528">
                  <c:v>-4.3993900000000002E-2</c:v>
                </c:pt>
                <c:pt idx="6529">
                  <c:v>-4.16756E-2</c:v>
                </c:pt>
                <c:pt idx="6530">
                  <c:v>-3.9389899999999999E-2</c:v>
                </c:pt>
                <c:pt idx="6531">
                  <c:v>-3.7139800000000001E-2</c:v>
                </c:pt>
                <c:pt idx="6532">
                  <c:v>-3.4929200000000001E-2</c:v>
                </c:pt>
                <c:pt idx="6533">
                  <c:v>-3.2760400000000002E-2</c:v>
                </c:pt>
                <c:pt idx="6534">
                  <c:v>-3.0632900000000001E-2</c:v>
                </c:pt>
                <c:pt idx="6535">
                  <c:v>-2.85469E-2</c:v>
                </c:pt>
                <c:pt idx="6536">
                  <c:v>-2.6505299999999999E-2</c:v>
                </c:pt>
                <c:pt idx="6537">
                  <c:v>-2.4512200000000001E-2</c:v>
                </c:pt>
                <c:pt idx="6538">
                  <c:v>-2.25712E-2</c:v>
                </c:pt>
                <c:pt idx="6539">
                  <c:v>-2.0684299999999999E-2</c:v>
                </c:pt>
                <c:pt idx="6540">
                  <c:v>-1.8852000000000001E-2</c:v>
                </c:pt>
                <c:pt idx="6541">
                  <c:v>-1.7074099999999998E-2</c:v>
                </c:pt>
                <c:pt idx="6542">
                  <c:v>-1.53513E-2</c:v>
                </c:pt>
                <c:pt idx="6543">
                  <c:v>-1.3684699999999999E-2</c:v>
                </c:pt>
                <c:pt idx="6544">
                  <c:v>-1.2075900000000001E-2</c:v>
                </c:pt>
                <c:pt idx="6545">
                  <c:v>-1.05258E-2</c:v>
                </c:pt>
                <c:pt idx="6546" formatCode="0.00E+00">
                  <c:v>-9.0349100000000002E-3</c:v>
                </c:pt>
                <c:pt idx="6547" formatCode="0.00E+00">
                  <c:v>-7.6038099999999999E-3</c:v>
                </c:pt>
                <c:pt idx="6548" formatCode="0.00E+00">
                  <c:v>-6.2335899999999998E-3</c:v>
                </c:pt>
                <c:pt idx="6549" formatCode="0.00E+00">
                  <c:v>-4.9252000000000002E-3</c:v>
                </c:pt>
                <c:pt idx="6550" formatCode="0.00E+00">
                  <c:v>-3.6798500000000001E-3</c:v>
                </c:pt>
                <c:pt idx="6551" formatCode="0.00E+00">
                  <c:v>-2.4993300000000001E-3</c:v>
                </c:pt>
                <c:pt idx="6552" formatCode="0.00E+00">
                  <c:v>-1.38404E-3</c:v>
                </c:pt>
                <c:pt idx="6553" formatCode="0.00E+00">
                  <c:v>-3.3255200000000001E-4</c:v>
                </c:pt>
                <c:pt idx="6554" formatCode="0.00E+00">
                  <c:v>6.5598000000000002E-4</c:v>
                </c:pt>
                <c:pt idx="6555" formatCode="0.00E+00">
                  <c:v>1.58147E-3</c:v>
                </c:pt>
                <c:pt idx="6556" formatCode="0.00E+00">
                  <c:v>2.44393E-3</c:v>
                </c:pt>
                <c:pt idx="6557" formatCode="0.00E+00">
                  <c:v>3.2424699999999999E-3</c:v>
                </c:pt>
                <c:pt idx="6558" formatCode="0.00E+00">
                  <c:v>3.9755299999999997E-3</c:v>
                </c:pt>
                <c:pt idx="6559" formatCode="0.00E+00">
                  <c:v>4.6428199999999998E-3</c:v>
                </c:pt>
                <c:pt idx="6560" formatCode="0.00E+00">
                  <c:v>5.2447199999999996E-3</c:v>
                </c:pt>
                <c:pt idx="6561" formatCode="0.00E+00">
                  <c:v>5.7806400000000001E-3</c:v>
                </c:pt>
                <c:pt idx="6562" formatCode="0.00E+00">
                  <c:v>6.2504199999999996E-3</c:v>
                </c:pt>
                <c:pt idx="6563" formatCode="0.00E+00">
                  <c:v>6.6567800000000002E-3</c:v>
                </c:pt>
                <c:pt idx="6564" formatCode="0.00E+00">
                  <c:v>7.0035699999999998E-3</c:v>
                </c:pt>
                <c:pt idx="6565" formatCode="0.00E+00">
                  <c:v>7.2926299999999996E-3</c:v>
                </c:pt>
                <c:pt idx="6566" formatCode="0.00E+00">
                  <c:v>7.5237799999999999E-3</c:v>
                </c:pt>
                <c:pt idx="6567" formatCode="0.00E+00">
                  <c:v>7.6967800000000003E-3</c:v>
                </c:pt>
                <c:pt idx="6568" formatCode="0.00E+00">
                  <c:v>7.8117999999999998E-3</c:v>
                </c:pt>
                <c:pt idx="6569" formatCode="0.00E+00">
                  <c:v>7.8684800000000006E-3</c:v>
                </c:pt>
                <c:pt idx="6570" formatCode="0.00E+00">
                  <c:v>7.8674000000000001E-3</c:v>
                </c:pt>
                <c:pt idx="6571" formatCode="0.00E+00">
                  <c:v>7.8121099999999997E-3</c:v>
                </c:pt>
                <c:pt idx="6572" formatCode="0.00E+00">
                  <c:v>7.7063499999999998E-3</c:v>
                </c:pt>
                <c:pt idx="6573" formatCode="0.00E+00">
                  <c:v>7.5505700000000004E-3</c:v>
                </c:pt>
                <c:pt idx="6574" formatCode="0.00E+00">
                  <c:v>7.3435000000000002E-3</c:v>
                </c:pt>
                <c:pt idx="6575" formatCode="0.00E+00">
                  <c:v>7.0845500000000002E-3</c:v>
                </c:pt>
                <c:pt idx="6576" formatCode="0.00E+00">
                  <c:v>6.77394E-3</c:v>
                </c:pt>
                <c:pt idx="6577" formatCode="0.00E+00">
                  <c:v>6.4133100000000002E-3</c:v>
                </c:pt>
                <c:pt idx="6578" formatCode="0.00E+00">
                  <c:v>6.0055300000000002E-3</c:v>
                </c:pt>
                <c:pt idx="6579" formatCode="0.00E+00">
                  <c:v>5.5533600000000002E-3</c:v>
                </c:pt>
                <c:pt idx="6580" formatCode="0.00E+00">
                  <c:v>5.05917E-3</c:v>
                </c:pt>
                <c:pt idx="6581" formatCode="0.00E+00">
                  <c:v>4.5245800000000003E-3</c:v>
                </c:pt>
                <c:pt idx="6582" formatCode="0.00E+00">
                  <c:v>3.9505199999999999E-3</c:v>
                </c:pt>
                <c:pt idx="6583" formatCode="0.00E+00">
                  <c:v>3.3379600000000001E-3</c:v>
                </c:pt>
                <c:pt idx="6584" formatCode="0.00E+00">
                  <c:v>2.6875599999999999E-3</c:v>
                </c:pt>
                <c:pt idx="6585" formatCode="0.00E+00">
                  <c:v>1.9996300000000001E-3</c:v>
                </c:pt>
                <c:pt idx="6586" formatCode="0.00E+00">
                  <c:v>1.27509E-3</c:v>
                </c:pt>
                <c:pt idx="6587" formatCode="0.00E+00">
                  <c:v>5.1622099999999998E-4</c:v>
                </c:pt>
                <c:pt idx="6588" formatCode="0.00E+00">
                  <c:v>-2.7454699999999999E-4</c:v>
                </c:pt>
                <c:pt idx="6589" formatCode="0.00E+00">
                  <c:v>-1.09552E-3</c:v>
                </c:pt>
                <c:pt idx="6590" formatCode="0.00E+00">
                  <c:v>-1.94425E-3</c:v>
                </c:pt>
                <c:pt idx="6591" formatCode="0.00E+00">
                  <c:v>-2.8177599999999999E-3</c:v>
                </c:pt>
                <c:pt idx="6592" formatCode="0.00E+00">
                  <c:v>-3.7142199999999998E-3</c:v>
                </c:pt>
                <c:pt idx="6593" formatCode="0.00E+00">
                  <c:v>-4.6322400000000001E-3</c:v>
                </c:pt>
                <c:pt idx="6594" formatCode="0.00E+00">
                  <c:v>-5.57019E-3</c:v>
                </c:pt>
                <c:pt idx="6595" formatCode="0.00E+00">
                  <c:v>-6.5264900000000002E-3</c:v>
                </c:pt>
                <c:pt idx="6596" formatCode="0.00E+00">
                  <c:v>-7.4993300000000002E-3</c:v>
                </c:pt>
                <c:pt idx="6597" formatCode="0.00E+00">
                  <c:v>-8.4869799999999999E-3</c:v>
                </c:pt>
                <c:pt idx="6598" formatCode="0.00E+00">
                  <c:v>-9.4883799999999994E-3</c:v>
                </c:pt>
                <c:pt idx="6599">
                  <c:v>-1.05027E-2</c:v>
                </c:pt>
                <c:pt idx="6600">
                  <c:v>-1.1528099999999999E-2</c:v>
                </c:pt>
                <c:pt idx="6601">
                  <c:v>-1.2562200000000001E-2</c:v>
                </c:pt>
                <c:pt idx="6602">
                  <c:v>-1.36025E-2</c:v>
                </c:pt>
                <c:pt idx="6603">
                  <c:v>-1.46476E-2</c:v>
                </c:pt>
                <c:pt idx="6604">
                  <c:v>-1.5695600000000001E-2</c:v>
                </c:pt>
                <c:pt idx="6605">
                  <c:v>-1.67443E-2</c:v>
                </c:pt>
                <c:pt idx="6606">
                  <c:v>-1.7791399999999999E-2</c:v>
                </c:pt>
                <c:pt idx="6607">
                  <c:v>-1.8834699999999999E-2</c:v>
                </c:pt>
                <c:pt idx="6608">
                  <c:v>-1.9871199999999999E-2</c:v>
                </c:pt>
                <c:pt idx="6609">
                  <c:v>-2.0897900000000001E-2</c:v>
                </c:pt>
                <c:pt idx="6610">
                  <c:v>-2.1912999999999998E-2</c:v>
                </c:pt>
                <c:pt idx="6611">
                  <c:v>-2.2914899999999998E-2</c:v>
                </c:pt>
                <c:pt idx="6612">
                  <c:v>-2.3901599999999999E-2</c:v>
                </c:pt>
                <c:pt idx="6613">
                  <c:v>-2.4871299999999999E-2</c:v>
                </c:pt>
                <c:pt idx="6614">
                  <c:v>-2.58216E-2</c:v>
                </c:pt>
                <c:pt idx="6615">
                  <c:v>-2.6751E-2</c:v>
                </c:pt>
                <c:pt idx="6616">
                  <c:v>-2.7659E-2</c:v>
                </c:pt>
                <c:pt idx="6617">
                  <c:v>-2.85445E-2</c:v>
                </c:pt>
                <c:pt idx="6618">
                  <c:v>-2.9405799999999999E-2</c:v>
                </c:pt>
                <c:pt idx="6619">
                  <c:v>-3.0240699999999999E-2</c:v>
                </c:pt>
                <c:pt idx="6620">
                  <c:v>-3.1047499999999999E-2</c:v>
                </c:pt>
                <c:pt idx="6621">
                  <c:v>-3.1824400000000003E-2</c:v>
                </c:pt>
                <c:pt idx="6622">
                  <c:v>-3.2570000000000002E-2</c:v>
                </c:pt>
                <c:pt idx="6623">
                  <c:v>-3.3283500000000001E-2</c:v>
                </c:pt>
                <c:pt idx="6624">
                  <c:v>-3.3963899999999998E-2</c:v>
                </c:pt>
                <c:pt idx="6625">
                  <c:v>-3.4609099999999997E-2</c:v>
                </c:pt>
                <c:pt idx="6626">
                  <c:v>-3.5216299999999999E-2</c:v>
                </c:pt>
                <c:pt idx="6627">
                  <c:v>-3.5783700000000002E-2</c:v>
                </c:pt>
                <c:pt idx="6628">
                  <c:v>-3.6310700000000001E-2</c:v>
                </c:pt>
                <c:pt idx="6629">
                  <c:v>-3.6797099999999999E-2</c:v>
                </c:pt>
                <c:pt idx="6630">
                  <c:v>-3.7242200000000003E-2</c:v>
                </c:pt>
                <c:pt idx="6631">
                  <c:v>-3.7644299999999999E-2</c:v>
                </c:pt>
                <c:pt idx="6632">
                  <c:v>-3.8001899999999998E-2</c:v>
                </c:pt>
                <c:pt idx="6633">
                  <c:v>-3.8314099999999997E-2</c:v>
                </c:pt>
                <c:pt idx="6634">
                  <c:v>-3.8580999999999997E-2</c:v>
                </c:pt>
                <c:pt idx="6635">
                  <c:v>-3.88019E-2</c:v>
                </c:pt>
                <c:pt idx="6636">
                  <c:v>-3.8975900000000001E-2</c:v>
                </c:pt>
                <c:pt idx="6637">
                  <c:v>-3.9102199999999997E-2</c:v>
                </c:pt>
                <c:pt idx="6638">
                  <c:v>-3.9180100000000002E-2</c:v>
                </c:pt>
                <c:pt idx="6639">
                  <c:v>-3.9209000000000001E-2</c:v>
                </c:pt>
                <c:pt idx="6640">
                  <c:v>-3.9188800000000003E-2</c:v>
                </c:pt>
                <c:pt idx="6641">
                  <c:v>-3.91197E-2</c:v>
                </c:pt>
                <c:pt idx="6642">
                  <c:v>-3.9001300000000003E-2</c:v>
                </c:pt>
                <c:pt idx="6643">
                  <c:v>-3.8832499999999999E-2</c:v>
                </c:pt>
                <c:pt idx="6644">
                  <c:v>-3.8612500000000001E-2</c:v>
                </c:pt>
                <c:pt idx="6645">
                  <c:v>-3.83405E-2</c:v>
                </c:pt>
                <c:pt idx="6646">
                  <c:v>-3.8016300000000003E-2</c:v>
                </c:pt>
                <c:pt idx="6647">
                  <c:v>-3.7640399999999997E-2</c:v>
                </c:pt>
                <c:pt idx="6648">
                  <c:v>-3.7213499999999997E-2</c:v>
                </c:pt>
                <c:pt idx="6649">
                  <c:v>-3.6735700000000003E-2</c:v>
                </c:pt>
                <c:pt idx="6650">
                  <c:v>-3.6207000000000003E-2</c:v>
                </c:pt>
                <c:pt idx="6651">
                  <c:v>-3.5627800000000001E-2</c:v>
                </c:pt>
                <c:pt idx="6652">
                  <c:v>-3.4999000000000002E-2</c:v>
                </c:pt>
                <c:pt idx="6653">
                  <c:v>-3.4321200000000003E-2</c:v>
                </c:pt>
                <c:pt idx="6654">
                  <c:v>-3.3594600000000002E-2</c:v>
                </c:pt>
                <c:pt idx="6655">
                  <c:v>-3.2818699999999999E-2</c:v>
                </c:pt>
                <c:pt idx="6656">
                  <c:v>-3.1993399999999998E-2</c:v>
                </c:pt>
                <c:pt idx="6657">
                  <c:v>-3.1119999999999998E-2</c:v>
                </c:pt>
                <c:pt idx="6658">
                  <c:v>-3.02008E-2</c:v>
                </c:pt>
                <c:pt idx="6659">
                  <c:v>-2.9236399999999999E-2</c:v>
                </c:pt>
                <c:pt idx="6660">
                  <c:v>-2.8227100000000001E-2</c:v>
                </c:pt>
                <c:pt idx="6661">
                  <c:v>-2.71735E-2</c:v>
                </c:pt>
                <c:pt idx="6662">
                  <c:v>-2.60769E-2</c:v>
                </c:pt>
                <c:pt idx="6663">
                  <c:v>-2.4937999999999998E-2</c:v>
                </c:pt>
                <c:pt idx="6664">
                  <c:v>-2.37565E-2</c:v>
                </c:pt>
                <c:pt idx="6665">
                  <c:v>-2.2531900000000001E-2</c:v>
                </c:pt>
                <c:pt idx="6666">
                  <c:v>-2.1264700000000001E-2</c:v>
                </c:pt>
                <c:pt idx="6667">
                  <c:v>-1.99557E-2</c:v>
                </c:pt>
                <c:pt idx="6668">
                  <c:v>-1.86056E-2</c:v>
                </c:pt>
                <c:pt idx="6669">
                  <c:v>-1.7215299999999999E-2</c:v>
                </c:pt>
                <c:pt idx="6670">
                  <c:v>-1.5785799999999999E-2</c:v>
                </c:pt>
                <c:pt idx="6671">
                  <c:v>-1.4319E-2</c:v>
                </c:pt>
                <c:pt idx="6672">
                  <c:v>-1.28165E-2</c:v>
                </c:pt>
                <c:pt idx="6673">
                  <c:v>-1.1279000000000001E-2</c:v>
                </c:pt>
                <c:pt idx="6674" formatCode="0.00E+00">
                  <c:v>-9.7070500000000001E-3</c:v>
                </c:pt>
                <c:pt idx="6675" formatCode="0.00E+00">
                  <c:v>-8.1014399999999997E-3</c:v>
                </c:pt>
                <c:pt idx="6676" formatCode="0.00E+00">
                  <c:v>-6.4634799999999997E-3</c:v>
                </c:pt>
                <c:pt idx="6677" formatCode="0.00E+00">
                  <c:v>-4.7943899999999999E-3</c:v>
                </c:pt>
                <c:pt idx="6678" formatCode="0.00E+00">
                  <c:v>-3.0952800000000002E-3</c:v>
                </c:pt>
                <c:pt idx="6679" formatCode="0.00E+00">
                  <c:v>-1.3672599999999999E-3</c:v>
                </c:pt>
                <c:pt idx="6680" formatCode="0.00E+00">
                  <c:v>3.8852400000000001E-4</c:v>
                </c:pt>
                <c:pt idx="6681" formatCode="0.00E+00">
                  <c:v>2.1706400000000002E-3</c:v>
                </c:pt>
                <c:pt idx="6682" formatCode="0.00E+00">
                  <c:v>3.9773500000000002E-3</c:v>
                </c:pt>
                <c:pt idx="6683" formatCode="0.00E+00">
                  <c:v>5.80694E-3</c:v>
                </c:pt>
                <c:pt idx="6684" formatCode="0.00E+00">
                  <c:v>7.6579700000000001E-3</c:v>
                </c:pt>
                <c:pt idx="6685" formatCode="0.00E+00">
                  <c:v>9.5291100000000004E-3</c:v>
                </c:pt>
                <c:pt idx="6686">
                  <c:v>1.1419E-2</c:v>
                </c:pt>
                <c:pt idx="6687">
                  <c:v>1.33261E-2</c:v>
                </c:pt>
                <c:pt idx="6688">
                  <c:v>1.5249199999999999E-2</c:v>
                </c:pt>
                <c:pt idx="6689">
                  <c:v>1.7187299999999999E-2</c:v>
                </c:pt>
                <c:pt idx="6690">
                  <c:v>1.9139799999999998E-2</c:v>
                </c:pt>
                <c:pt idx="6691">
                  <c:v>2.1105499999999999E-2</c:v>
                </c:pt>
                <c:pt idx="6692">
                  <c:v>2.30834E-2</c:v>
                </c:pt>
                <c:pt idx="6693">
                  <c:v>2.50727E-2</c:v>
                </c:pt>
                <c:pt idx="6694">
                  <c:v>2.7072700000000002E-2</c:v>
                </c:pt>
                <c:pt idx="6695">
                  <c:v>2.90814E-2</c:v>
                </c:pt>
                <c:pt idx="6696">
                  <c:v>3.1097E-2</c:v>
                </c:pt>
                <c:pt idx="6697">
                  <c:v>3.3118799999999997E-2</c:v>
                </c:pt>
                <c:pt idx="6698">
                  <c:v>3.5145799999999998E-2</c:v>
                </c:pt>
                <c:pt idx="6699">
                  <c:v>3.7176500000000001E-2</c:v>
                </c:pt>
                <c:pt idx="6700">
                  <c:v>3.9208899999999998E-2</c:v>
                </c:pt>
                <c:pt idx="6701">
                  <c:v>4.1241699999999999E-2</c:v>
                </c:pt>
                <c:pt idx="6702">
                  <c:v>4.3273899999999997E-2</c:v>
                </c:pt>
                <c:pt idx="6703">
                  <c:v>4.5304700000000003E-2</c:v>
                </c:pt>
                <c:pt idx="6704">
                  <c:v>4.7333500000000001E-2</c:v>
                </c:pt>
                <c:pt idx="6705">
                  <c:v>4.9359199999999999E-2</c:v>
                </c:pt>
                <c:pt idx="6706">
                  <c:v>5.1380599999999998E-2</c:v>
                </c:pt>
                <c:pt idx="6707">
                  <c:v>5.33965E-2</c:v>
                </c:pt>
                <c:pt idx="6708">
                  <c:v>5.5405999999999997E-2</c:v>
                </c:pt>
                <c:pt idx="6709">
                  <c:v>5.7408599999999997E-2</c:v>
                </c:pt>
                <c:pt idx="6710">
                  <c:v>5.9403900000000003E-2</c:v>
                </c:pt>
                <c:pt idx="6711">
                  <c:v>6.1391099999999997E-2</c:v>
                </c:pt>
                <c:pt idx="6712">
                  <c:v>6.3368900000000006E-2</c:v>
                </c:pt>
                <c:pt idx="6713">
                  <c:v>6.53363E-2</c:v>
                </c:pt>
                <c:pt idx="6714">
                  <c:v>6.7292500000000005E-2</c:v>
                </c:pt>
                <c:pt idx="6715">
                  <c:v>6.9236699999999998E-2</c:v>
                </c:pt>
                <c:pt idx="6716">
                  <c:v>7.1168099999999998E-2</c:v>
                </c:pt>
                <c:pt idx="6717">
                  <c:v>7.3085800000000006E-2</c:v>
                </c:pt>
                <c:pt idx="6718">
                  <c:v>7.4988600000000002E-2</c:v>
                </c:pt>
                <c:pt idx="6719">
                  <c:v>7.6875200000000005E-2</c:v>
                </c:pt>
                <c:pt idx="6720">
                  <c:v>7.8744099999999997E-2</c:v>
                </c:pt>
                <c:pt idx="6721">
                  <c:v>8.0594100000000002E-2</c:v>
                </c:pt>
                <c:pt idx="6722">
                  <c:v>8.2423800000000005E-2</c:v>
                </c:pt>
                <c:pt idx="6723">
                  <c:v>8.4232199999999993E-2</c:v>
                </c:pt>
                <c:pt idx="6724">
                  <c:v>8.6018200000000003E-2</c:v>
                </c:pt>
                <c:pt idx="6725">
                  <c:v>8.7781700000000004E-2</c:v>
                </c:pt>
                <c:pt idx="6726">
                  <c:v>8.9522199999999996E-2</c:v>
                </c:pt>
                <c:pt idx="6727">
                  <c:v>9.1239500000000001E-2</c:v>
                </c:pt>
                <c:pt idx="6728">
                  <c:v>9.2933199999999994E-2</c:v>
                </c:pt>
                <c:pt idx="6729">
                  <c:v>9.4603199999999998E-2</c:v>
                </c:pt>
                <c:pt idx="6730">
                  <c:v>9.6249100000000004E-2</c:v>
                </c:pt>
                <c:pt idx="6731">
                  <c:v>9.7870700000000005E-2</c:v>
                </c:pt>
                <c:pt idx="6732">
                  <c:v>9.9467399999999997E-2</c:v>
                </c:pt>
                <c:pt idx="6733">
                  <c:v>0.101038</c:v>
                </c:pt>
                <c:pt idx="6734">
                  <c:v>0.10258299999999999</c:v>
                </c:pt>
                <c:pt idx="6735">
                  <c:v>0.1041</c:v>
                </c:pt>
                <c:pt idx="6736">
                  <c:v>0.10559</c:v>
                </c:pt>
                <c:pt idx="6737">
                  <c:v>0.10705000000000001</c:v>
                </c:pt>
                <c:pt idx="6738">
                  <c:v>0.10847999999999999</c:v>
                </c:pt>
                <c:pt idx="6739">
                  <c:v>0.109879</c:v>
                </c:pt>
                <c:pt idx="6740">
                  <c:v>0.111247</c:v>
                </c:pt>
                <c:pt idx="6741">
                  <c:v>0.112584</c:v>
                </c:pt>
                <c:pt idx="6742">
                  <c:v>0.11389000000000001</c:v>
                </c:pt>
                <c:pt idx="6743">
                  <c:v>0.115164</c:v>
                </c:pt>
                <c:pt idx="6744">
                  <c:v>0.116406</c:v>
                </c:pt>
                <c:pt idx="6745">
                  <c:v>0.117615</c:v>
                </c:pt>
                <c:pt idx="6746">
                  <c:v>0.11879099999999999</c:v>
                </c:pt>
                <c:pt idx="6747">
                  <c:v>0.119932</c:v>
                </c:pt>
                <c:pt idx="6748">
                  <c:v>0.12103899999999999</c:v>
                </c:pt>
                <c:pt idx="6749">
                  <c:v>0.12211</c:v>
                </c:pt>
                <c:pt idx="6750">
                  <c:v>0.12314700000000001</c:v>
                </c:pt>
                <c:pt idx="6751">
                  <c:v>0.12414799999999999</c:v>
                </c:pt>
                <c:pt idx="6752">
                  <c:v>0.125111</c:v>
                </c:pt>
                <c:pt idx="6753">
                  <c:v>0.12603700000000001</c:v>
                </c:pt>
                <c:pt idx="6754">
                  <c:v>0.12692500000000001</c:v>
                </c:pt>
                <c:pt idx="6755">
                  <c:v>0.127774</c:v>
                </c:pt>
                <c:pt idx="6756">
                  <c:v>0.128585</c:v>
                </c:pt>
                <c:pt idx="6757">
                  <c:v>0.129356</c:v>
                </c:pt>
                <c:pt idx="6758">
                  <c:v>0.13008900000000001</c:v>
                </c:pt>
                <c:pt idx="6759">
                  <c:v>0.13078000000000001</c:v>
                </c:pt>
                <c:pt idx="6760">
                  <c:v>0.13142899999999999</c:v>
                </c:pt>
                <c:pt idx="6761">
                  <c:v>0.13203500000000001</c:v>
                </c:pt>
                <c:pt idx="6762">
                  <c:v>0.13259599999999999</c:v>
                </c:pt>
                <c:pt idx="6763">
                  <c:v>0.13311300000000001</c:v>
                </c:pt>
                <c:pt idx="6764">
                  <c:v>0.13358400000000001</c:v>
                </c:pt>
                <c:pt idx="6765">
                  <c:v>0.13401099999999999</c:v>
                </c:pt>
                <c:pt idx="6766">
                  <c:v>0.13439300000000001</c:v>
                </c:pt>
                <c:pt idx="6767">
                  <c:v>0.13473099999999999</c:v>
                </c:pt>
                <c:pt idx="6768">
                  <c:v>0.13502400000000001</c:v>
                </c:pt>
                <c:pt idx="6769">
                  <c:v>0.135272</c:v>
                </c:pt>
                <c:pt idx="6770">
                  <c:v>0.13547400000000001</c:v>
                </c:pt>
                <c:pt idx="6771">
                  <c:v>0.135631</c:v>
                </c:pt>
                <c:pt idx="6772">
                  <c:v>0.135741</c:v>
                </c:pt>
                <c:pt idx="6773">
                  <c:v>0.13580500000000001</c:v>
                </c:pt>
                <c:pt idx="6774">
                  <c:v>0.135821</c:v>
                </c:pt>
                <c:pt idx="6775">
                  <c:v>0.13578899999999999</c:v>
                </c:pt>
                <c:pt idx="6776">
                  <c:v>0.135711</c:v>
                </c:pt>
                <c:pt idx="6777">
                  <c:v>0.13558400000000001</c:v>
                </c:pt>
                <c:pt idx="6778">
                  <c:v>0.135409</c:v>
                </c:pt>
                <c:pt idx="6779">
                  <c:v>0.135185</c:v>
                </c:pt>
                <c:pt idx="6780">
                  <c:v>0.134911</c:v>
                </c:pt>
                <c:pt idx="6781">
                  <c:v>0.13458700000000001</c:v>
                </c:pt>
                <c:pt idx="6782">
                  <c:v>0.134214</c:v>
                </c:pt>
                <c:pt idx="6783">
                  <c:v>0.13379099999999999</c:v>
                </c:pt>
                <c:pt idx="6784">
                  <c:v>0.13331799999999999</c:v>
                </c:pt>
                <c:pt idx="6785">
                  <c:v>0.132794</c:v>
                </c:pt>
                <c:pt idx="6786">
                  <c:v>0.132219</c:v>
                </c:pt>
                <c:pt idx="6787">
                  <c:v>0.13159299999999999</c:v>
                </c:pt>
                <c:pt idx="6788">
                  <c:v>0.130915</c:v>
                </c:pt>
                <c:pt idx="6789">
                  <c:v>0.130186</c:v>
                </c:pt>
                <c:pt idx="6790">
                  <c:v>0.12940399999999999</c:v>
                </c:pt>
                <c:pt idx="6791">
                  <c:v>0.12856799999999999</c:v>
                </c:pt>
                <c:pt idx="6792">
                  <c:v>0.12767999999999999</c:v>
                </c:pt>
                <c:pt idx="6793">
                  <c:v>0.12673899999999999</c:v>
                </c:pt>
                <c:pt idx="6794">
                  <c:v>0.125746</c:v>
                </c:pt>
                <c:pt idx="6795">
                  <c:v>0.12470100000000001</c:v>
                </c:pt>
                <c:pt idx="6796">
                  <c:v>0.12360400000000001</c:v>
                </c:pt>
                <c:pt idx="6797">
                  <c:v>0.122456</c:v>
                </c:pt>
                <c:pt idx="6798">
                  <c:v>0.121256</c:v>
                </c:pt>
                <c:pt idx="6799">
                  <c:v>0.120004</c:v>
                </c:pt>
                <c:pt idx="6800">
                  <c:v>0.118701</c:v>
                </c:pt>
                <c:pt idx="6801">
                  <c:v>0.11734700000000001</c:v>
                </c:pt>
                <c:pt idx="6802">
                  <c:v>0.115942</c:v>
                </c:pt>
                <c:pt idx="6803">
                  <c:v>0.11448800000000001</c:v>
                </c:pt>
                <c:pt idx="6804">
                  <c:v>0.112986</c:v>
                </c:pt>
                <c:pt idx="6805">
                  <c:v>0.11143500000000001</c:v>
                </c:pt>
                <c:pt idx="6806">
                  <c:v>0.109837</c:v>
                </c:pt>
                <c:pt idx="6807">
                  <c:v>0.108193</c:v>
                </c:pt>
                <c:pt idx="6808">
                  <c:v>0.106503</c:v>
                </c:pt>
                <c:pt idx="6809">
                  <c:v>0.104769</c:v>
                </c:pt>
                <c:pt idx="6810">
                  <c:v>0.102992</c:v>
                </c:pt>
                <c:pt idx="6811">
                  <c:v>0.101172</c:v>
                </c:pt>
                <c:pt idx="6812">
                  <c:v>9.9311999999999998E-2</c:v>
                </c:pt>
                <c:pt idx="6813">
                  <c:v>9.7411499999999998E-2</c:v>
                </c:pt>
                <c:pt idx="6814">
                  <c:v>9.5471700000000007E-2</c:v>
                </c:pt>
                <c:pt idx="6815">
                  <c:v>9.3493300000000001E-2</c:v>
                </c:pt>
                <c:pt idx="6816">
                  <c:v>9.1477500000000003E-2</c:v>
                </c:pt>
                <c:pt idx="6817">
                  <c:v>8.9425900000000003E-2</c:v>
                </c:pt>
                <c:pt idx="6818">
                  <c:v>8.7340399999999999E-2</c:v>
                </c:pt>
                <c:pt idx="6819">
                  <c:v>8.5223199999999999E-2</c:v>
                </c:pt>
                <c:pt idx="6820">
                  <c:v>8.3075700000000002E-2</c:v>
                </c:pt>
                <c:pt idx="6821">
                  <c:v>8.0899499999999999E-2</c:v>
                </c:pt>
                <c:pt idx="6822">
                  <c:v>7.8696100000000005E-2</c:v>
                </c:pt>
                <c:pt idx="6823">
                  <c:v>7.6467099999999996E-2</c:v>
                </c:pt>
                <c:pt idx="6824">
                  <c:v>7.4213799999999996E-2</c:v>
                </c:pt>
                <c:pt idx="6825">
                  <c:v>7.1937500000000001E-2</c:v>
                </c:pt>
                <c:pt idx="6826">
                  <c:v>6.9639999999999994E-2</c:v>
                </c:pt>
                <c:pt idx="6827">
                  <c:v>6.7323400000000005E-2</c:v>
                </c:pt>
                <c:pt idx="6828">
                  <c:v>6.4989599999999995E-2</c:v>
                </c:pt>
                <c:pt idx="6829">
                  <c:v>6.2640199999999993E-2</c:v>
                </c:pt>
                <c:pt idx="6830">
                  <c:v>6.0277299999999999E-2</c:v>
                </c:pt>
                <c:pt idx="6831">
                  <c:v>5.7903400000000001E-2</c:v>
                </c:pt>
                <c:pt idx="6832">
                  <c:v>5.5520899999999998E-2</c:v>
                </c:pt>
                <c:pt idx="6833">
                  <c:v>5.3131900000000003E-2</c:v>
                </c:pt>
                <c:pt idx="6834">
                  <c:v>5.0738699999999998E-2</c:v>
                </c:pt>
                <c:pt idx="6835">
                  <c:v>4.8343799999999999E-2</c:v>
                </c:pt>
                <c:pt idx="6836">
                  <c:v>4.5950499999999998E-2</c:v>
                </c:pt>
                <c:pt idx="6837">
                  <c:v>4.3561500000000003E-2</c:v>
                </c:pt>
                <c:pt idx="6838">
                  <c:v>4.1178899999999997E-2</c:v>
                </c:pt>
                <c:pt idx="6839">
                  <c:v>3.88043E-2</c:v>
                </c:pt>
                <c:pt idx="6840">
                  <c:v>3.6440199999999999E-2</c:v>
                </c:pt>
                <c:pt idx="6841">
                  <c:v>3.4089899999999999E-2</c:v>
                </c:pt>
                <c:pt idx="6842">
                  <c:v>3.1756300000000001E-2</c:v>
                </c:pt>
                <c:pt idx="6843">
                  <c:v>2.9442200000000002E-2</c:v>
                </c:pt>
                <c:pt idx="6844">
                  <c:v>2.7150400000000002E-2</c:v>
                </c:pt>
                <c:pt idx="6845">
                  <c:v>2.4884199999999999E-2</c:v>
                </c:pt>
                <c:pt idx="6846">
                  <c:v>2.2646900000000001E-2</c:v>
                </c:pt>
                <c:pt idx="6847">
                  <c:v>2.0442499999999999E-2</c:v>
                </c:pt>
                <c:pt idx="6848">
                  <c:v>1.8274200000000001E-2</c:v>
                </c:pt>
                <c:pt idx="6849">
                  <c:v>1.6145300000000001E-2</c:v>
                </c:pt>
                <c:pt idx="6850">
                  <c:v>1.40581E-2</c:v>
                </c:pt>
                <c:pt idx="6851">
                  <c:v>1.2015100000000001E-2</c:v>
                </c:pt>
                <c:pt idx="6852">
                  <c:v>1.00187E-2</c:v>
                </c:pt>
                <c:pt idx="6853" formatCode="0.00E+00">
                  <c:v>8.0715800000000001E-3</c:v>
                </c:pt>
                <c:pt idx="6854" formatCode="0.00E+00">
                  <c:v>6.1772600000000004E-3</c:v>
                </c:pt>
                <c:pt idx="6855" formatCode="0.00E+00">
                  <c:v>4.3393900000000003E-3</c:v>
                </c:pt>
                <c:pt idx="6856" formatCode="0.00E+00">
                  <c:v>2.56165E-3</c:v>
                </c:pt>
                <c:pt idx="6857" formatCode="0.00E+00">
                  <c:v>8.4754600000000002E-4</c:v>
                </c:pt>
                <c:pt idx="6858" formatCode="0.00E+00">
                  <c:v>-7.9974699999999996E-4</c:v>
                </c:pt>
                <c:pt idx="6859" formatCode="0.00E+00">
                  <c:v>-2.3773599999999998E-3</c:v>
                </c:pt>
                <c:pt idx="6860" formatCode="0.00E+00">
                  <c:v>-3.88237E-3</c:v>
                </c:pt>
                <c:pt idx="6861" formatCode="0.00E+00">
                  <c:v>-5.3120499999999996E-3</c:v>
                </c:pt>
                <c:pt idx="6862" formatCode="0.00E+00">
                  <c:v>-6.6642999999999997E-3</c:v>
                </c:pt>
                <c:pt idx="6863" formatCode="0.00E+00">
                  <c:v>-7.9374400000000005E-3</c:v>
                </c:pt>
                <c:pt idx="6864" formatCode="0.00E+00">
                  <c:v>-9.1294299999999991E-3</c:v>
                </c:pt>
                <c:pt idx="6865">
                  <c:v>-1.0237700000000001E-2</c:v>
                </c:pt>
                <c:pt idx="6866">
                  <c:v>-1.12598E-2</c:v>
                </c:pt>
                <c:pt idx="6867">
                  <c:v>-1.21931E-2</c:v>
                </c:pt>
                <c:pt idx="6868">
                  <c:v>-1.30353E-2</c:v>
                </c:pt>
                <c:pt idx="6869">
                  <c:v>-1.3783800000000001E-2</c:v>
                </c:pt>
                <c:pt idx="6870">
                  <c:v>-1.4436299999999999E-2</c:v>
                </c:pt>
                <c:pt idx="6871">
                  <c:v>-1.49899E-2</c:v>
                </c:pt>
                <c:pt idx="6872">
                  <c:v>-1.54418E-2</c:v>
                </c:pt>
                <c:pt idx="6873">
                  <c:v>-1.5789299999999999E-2</c:v>
                </c:pt>
                <c:pt idx="6874">
                  <c:v>-1.60298E-2</c:v>
                </c:pt>
                <c:pt idx="6875">
                  <c:v>-1.6161499999999999E-2</c:v>
                </c:pt>
                <c:pt idx="6876">
                  <c:v>-1.61835E-2</c:v>
                </c:pt>
                <c:pt idx="6877">
                  <c:v>-1.6094500000000001E-2</c:v>
                </c:pt>
                <c:pt idx="6878">
                  <c:v>-1.5892900000000001E-2</c:v>
                </c:pt>
                <c:pt idx="6879">
                  <c:v>-1.55771E-2</c:v>
                </c:pt>
                <c:pt idx="6880">
                  <c:v>-1.5146099999999999E-2</c:v>
                </c:pt>
                <c:pt idx="6881">
                  <c:v>-1.45992E-2</c:v>
                </c:pt>
                <c:pt idx="6882">
                  <c:v>-1.39349E-2</c:v>
                </c:pt>
                <c:pt idx="6883">
                  <c:v>-1.31518E-2</c:v>
                </c:pt>
                <c:pt idx="6884">
                  <c:v>-1.22487E-2</c:v>
                </c:pt>
                <c:pt idx="6885">
                  <c:v>-1.12245E-2</c:v>
                </c:pt>
                <c:pt idx="6886">
                  <c:v>-1.0077900000000001E-2</c:v>
                </c:pt>
                <c:pt idx="6887" formatCode="0.00E+00">
                  <c:v>-8.8081800000000005E-3</c:v>
                </c:pt>
                <c:pt idx="6888" formatCode="0.00E+00">
                  <c:v>-7.4157099999999998E-3</c:v>
                </c:pt>
                <c:pt idx="6889" formatCode="0.00E+00">
                  <c:v>-5.9011000000000003E-3</c:v>
                </c:pt>
                <c:pt idx="6890" formatCode="0.00E+00">
                  <c:v>-4.2646899999999998E-3</c:v>
                </c:pt>
                <c:pt idx="6891" formatCode="0.00E+00">
                  <c:v>-2.5063300000000002E-3</c:v>
                </c:pt>
                <c:pt idx="6892" formatCode="0.00E+00">
                  <c:v>-6.2578199999999997E-4</c:v>
                </c:pt>
                <c:pt idx="6893" formatCode="0.00E+00">
                  <c:v>1.37692E-3</c:v>
                </c:pt>
                <c:pt idx="6894" formatCode="0.00E+00">
                  <c:v>3.50155E-3</c:v>
                </c:pt>
                <c:pt idx="6895" formatCode="0.00E+00">
                  <c:v>5.7478800000000004E-3</c:v>
                </c:pt>
                <c:pt idx="6896" formatCode="0.00E+00">
                  <c:v>8.1153200000000005E-3</c:v>
                </c:pt>
                <c:pt idx="6897">
                  <c:v>1.0602500000000001E-2</c:v>
                </c:pt>
                <c:pt idx="6898">
                  <c:v>1.32076E-2</c:v>
                </c:pt>
                <c:pt idx="6899">
                  <c:v>1.5928600000000001E-2</c:v>
                </c:pt>
                <c:pt idx="6900">
                  <c:v>1.8763599999999998E-2</c:v>
                </c:pt>
                <c:pt idx="6901">
                  <c:v>2.17101E-2</c:v>
                </c:pt>
                <c:pt idx="6902">
                  <c:v>2.47654E-2</c:v>
                </c:pt>
                <c:pt idx="6903">
                  <c:v>2.7927400000000002E-2</c:v>
                </c:pt>
                <c:pt idx="6904">
                  <c:v>3.1193100000000001E-2</c:v>
                </c:pt>
                <c:pt idx="6905">
                  <c:v>3.4559699999999999E-2</c:v>
                </c:pt>
                <c:pt idx="6906">
                  <c:v>3.8024700000000002E-2</c:v>
                </c:pt>
                <c:pt idx="6907">
                  <c:v>4.1586100000000001E-2</c:v>
                </c:pt>
                <c:pt idx="6908">
                  <c:v>4.5241299999999998E-2</c:v>
                </c:pt>
                <c:pt idx="6909">
                  <c:v>4.8987299999999998E-2</c:v>
                </c:pt>
                <c:pt idx="6910">
                  <c:v>5.2821100000000003E-2</c:v>
                </c:pt>
                <c:pt idx="6911">
                  <c:v>5.6739600000000001E-2</c:v>
                </c:pt>
                <c:pt idx="6912">
                  <c:v>6.0739399999999999E-2</c:v>
                </c:pt>
                <c:pt idx="6913">
                  <c:v>6.4817E-2</c:v>
                </c:pt>
                <c:pt idx="6914">
                  <c:v>6.8968799999999997E-2</c:v>
                </c:pt>
                <c:pt idx="6915">
                  <c:v>7.3191199999999998E-2</c:v>
                </c:pt>
                <c:pt idx="6916">
                  <c:v>7.7479699999999999E-2</c:v>
                </c:pt>
                <c:pt idx="6917">
                  <c:v>8.1829399999999997E-2</c:v>
                </c:pt>
                <c:pt idx="6918">
                  <c:v>8.6234900000000003E-2</c:v>
                </c:pt>
                <c:pt idx="6919">
                  <c:v>9.0691400000000005E-2</c:v>
                </c:pt>
                <c:pt idx="6920">
                  <c:v>9.5194899999999999E-2</c:v>
                </c:pt>
                <c:pt idx="6921">
                  <c:v>9.9740899999999993E-2</c:v>
                </c:pt>
                <c:pt idx="6922">
                  <c:v>0.104325</c:v>
                </c:pt>
                <c:pt idx="6923">
                  <c:v>0.108941</c:v>
                </c:pt>
                <c:pt idx="6924">
                  <c:v>0.11358600000000001</c:v>
                </c:pt>
                <c:pt idx="6925">
                  <c:v>0.118254</c:v>
                </c:pt>
                <c:pt idx="6926">
                  <c:v>0.12293900000000001</c:v>
                </c:pt>
                <c:pt idx="6927">
                  <c:v>0.127636</c:v>
                </c:pt>
                <c:pt idx="6928">
                  <c:v>0.13233900000000001</c:v>
                </c:pt>
                <c:pt idx="6929">
                  <c:v>0.137042</c:v>
                </c:pt>
                <c:pt idx="6930">
                  <c:v>0.14174200000000001</c:v>
                </c:pt>
                <c:pt idx="6931">
                  <c:v>0.14643200000000001</c:v>
                </c:pt>
                <c:pt idx="6932">
                  <c:v>0.15110799999999999</c:v>
                </c:pt>
                <c:pt idx="6933">
                  <c:v>0.15576200000000001</c:v>
                </c:pt>
                <c:pt idx="6934">
                  <c:v>0.160389</c:v>
                </c:pt>
                <c:pt idx="6935">
                  <c:v>0.16498399999999999</c:v>
                </c:pt>
                <c:pt idx="6936">
                  <c:v>0.169539</c:v>
                </c:pt>
                <c:pt idx="6937">
                  <c:v>0.17405000000000001</c:v>
                </c:pt>
                <c:pt idx="6938">
                  <c:v>0.178511</c:v>
                </c:pt>
                <c:pt idx="6939">
                  <c:v>0.182917</c:v>
                </c:pt>
                <c:pt idx="6940">
                  <c:v>0.18726100000000001</c:v>
                </c:pt>
                <c:pt idx="6941">
                  <c:v>0.19153700000000001</c:v>
                </c:pt>
                <c:pt idx="6942">
                  <c:v>0.19574</c:v>
                </c:pt>
                <c:pt idx="6943">
                  <c:v>0.19986300000000001</c:v>
                </c:pt>
                <c:pt idx="6944">
                  <c:v>0.203902</c:v>
                </c:pt>
                <c:pt idx="6945">
                  <c:v>0.20785100000000001</c:v>
                </c:pt>
                <c:pt idx="6946">
                  <c:v>0.211705</c:v>
                </c:pt>
                <c:pt idx="6947">
                  <c:v>0.21546000000000001</c:v>
                </c:pt>
                <c:pt idx="6948">
                  <c:v>0.219111</c:v>
                </c:pt>
                <c:pt idx="6949">
                  <c:v>0.22265199999999999</c:v>
                </c:pt>
                <c:pt idx="6950">
                  <c:v>0.226079</c:v>
                </c:pt>
                <c:pt idx="6951">
                  <c:v>0.22938700000000001</c:v>
                </c:pt>
                <c:pt idx="6952">
                  <c:v>0.232571</c:v>
                </c:pt>
                <c:pt idx="6953">
                  <c:v>0.235628</c:v>
                </c:pt>
                <c:pt idx="6954">
                  <c:v>0.23855199999999999</c:v>
                </c:pt>
                <c:pt idx="6955">
                  <c:v>0.24134</c:v>
                </c:pt>
                <c:pt idx="6956">
                  <c:v>0.24398600000000001</c:v>
                </c:pt>
                <c:pt idx="6957">
                  <c:v>0.24648800000000001</c:v>
                </c:pt>
                <c:pt idx="6958">
                  <c:v>0.24884100000000001</c:v>
                </c:pt>
                <c:pt idx="6959">
                  <c:v>0.25104100000000001</c:v>
                </c:pt>
                <c:pt idx="6960">
                  <c:v>0.25308599999999998</c:v>
                </c:pt>
                <c:pt idx="6961">
                  <c:v>0.254971</c:v>
                </c:pt>
                <c:pt idx="6962">
                  <c:v>0.25669399999999998</c:v>
                </c:pt>
                <c:pt idx="6963">
                  <c:v>0.25825300000000001</c:v>
                </c:pt>
                <c:pt idx="6964">
                  <c:v>0.25964500000000001</c:v>
                </c:pt>
                <c:pt idx="6965">
                  <c:v>0.26086599999999999</c:v>
                </c:pt>
                <c:pt idx="6966">
                  <c:v>0.26191599999999998</c:v>
                </c:pt>
                <c:pt idx="6967">
                  <c:v>0.26279200000000003</c:v>
                </c:pt>
                <c:pt idx="6968">
                  <c:v>0.263492</c:v>
                </c:pt>
                <c:pt idx="6969">
                  <c:v>0.26401599999999997</c:v>
                </c:pt>
                <c:pt idx="6970">
                  <c:v>0.26436199999999999</c:v>
                </c:pt>
                <c:pt idx="6971">
                  <c:v>0.26452799999999999</c:v>
                </c:pt>
                <c:pt idx="6972">
                  <c:v>0.26451400000000003</c:v>
                </c:pt>
                <c:pt idx="6973">
                  <c:v>0.264318</c:v>
                </c:pt>
                <c:pt idx="6974">
                  <c:v>0.26394099999999998</c:v>
                </c:pt>
                <c:pt idx="6975">
                  <c:v>0.26338299999999998</c:v>
                </c:pt>
                <c:pt idx="6976">
                  <c:v>0.26264300000000002</c:v>
                </c:pt>
                <c:pt idx="6977">
                  <c:v>0.26172299999999998</c:v>
                </c:pt>
                <c:pt idx="6978">
                  <c:v>0.26062299999999999</c:v>
                </c:pt>
                <c:pt idx="6979">
                  <c:v>0.25934200000000002</c:v>
                </c:pt>
                <c:pt idx="6980">
                  <c:v>0.25788299999999997</c:v>
                </c:pt>
                <c:pt idx="6981">
                  <c:v>0.25624599999999997</c:v>
                </c:pt>
                <c:pt idx="6982">
                  <c:v>0.25443199999999999</c:v>
                </c:pt>
                <c:pt idx="6983">
                  <c:v>0.252444</c:v>
                </c:pt>
                <c:pt idx="6984">
                  <c:v>0.25028299999999998</c:v>
                </c:pt>
                <c:pt idx="6985">
                  <c:v>0.24795300000000001</c:v>
                </c:pt>
                <c:pt idx="6986">
                  <c:v>0.24545500000000001</c:v>
                </c:pt>
                <c:pt idx="6987">
                  <c:v>0.24279300000000001</c:v>
                </c:pt>
                <c:pt idx="6988">
                  <c:v>0.23996899999999999</c:v>
                </c:pt>
                <c:pt idx="6989">
                  <c:v>0.236988</c:v>
                </c:pt>
                <c:pt idx="6990">
                  <c:v>0.23385300000000001</c:v>
                </c:pt>
                <c:pt idx="6991">
                  <c:v>0.230568</c:v>
                </c:pt>
                <c:pt idx="6992">
                  <c:v>0.22713800000000001</c:v>
                </c:pt>
                <c:pt idx="6993">
                  <c:v>0.22356599999999999</c:v>
                </c:pt>
                <c:pt idx="6994">
                  <c:v>0.219856</c:v>
                </c:pt>
                <c:pt idx="6995">
                  <c:v>0.21601300000000001</c:v>
                </c:pt>
                <c:pt idx="6996">
                  <c:v>0.21204000000000001</c:v>
                </c:pt>
                <c:pt idx="6997">
                  <c:v>0.20794399999999999</c:v>
                </c:pt>
                <c:pt idx="6998">
                  <c:v>0.20372799999999999</c:v>
                </c:pt>
                <c:pt idx="6999">
                  <c:v>0.19939899999999999</c:v>
                </c:pt>
                <c:pt idx="7000">
                  <c:v>0.194962</c:v>
                </c:pt>
                <c:pt idx="7001">
                  <c:v>0.19042300000000001</c:v>
                </c:pt>
                <c:pt idx="7002">
                  <c:v>0.18578700000000001</c:v>
                </c:pt>
                <c:pt idx="7003">
                  <c:v>0.181061</c:v>
                </c:pt>
                <c:pt idx="7004">
                  <c:v>0.17625099999999999</c:v>
                </c:pt>
                <c:pt idx="7005">
                  <c:v>0.17136299999999999</c:v>
                </c:pt>
                <c:pt idx="7006">
                  <c:v>0.166404</c:v>
                </c:pt>
                <c:pt idx="7007">
                  <c:v>0.16138</c:v>
                </c:pt>
                <c:pt idx="7008">
                  <c:v>0.15629699999999999</c:v>
                </c:pt>
                <c:pt idx="7009">
                  <c:v>0.15116199999999999</c:v>
                </c:pt>
                <c:pt idx="7010">
                  <c:v>0.145981</c:v>
                </c:pt>
                <c:pt idx="7011">
                  <c:v>0.140762</c:v>
                </c:pt>
                <c:pt idx="7012">
                  <c:v>0.13550999999999999</c:v>
                </c:pt>
                <c:pt idx="7013">
                  <c:v>0.13023399999999999</c:v>
                </c:pt>
                <c:pt idx="7014">
                  <c:v>0.124941</c:v>
                </c:pt>
                <c:pt idx="7015">
                  <c:v>0.11963500000000001</c:v>
                </c:pt>
                <c:pt idx="7016">
                  <c:v>0.114326</c:v>
                </c:pt>
                <c:pt idx="7017">
                  <c:v>0.109019</c:v>
                </c:pt>
                <c:pt idx="7018">
                  <c:v>0.103723</c:v>
                </c:pt>
                <c:pt idx="7019">
                  <c:v>9.8445000000000005E-2</c:v>
                </c:pt>
                <c:pt idx="7020">
                  <c:v>9.3190800000000004E-2</c:v>
                </c:pt>
                <c:pt idx="7021">
                  <c:v>8.7967900000000002E-2</c:v>
                </c:pt>
                <c:pt idx="7022">
                  <c:v>8.2783499999999996E-2</c:v>
                </c:pt>
                <c:pt idx="7023">
                  <c:v>7.7644500000000005E-2</c:v>
                </c:pt>
                <c:pt idx="7024">
                  <c:v>7.2557399999999994E-2</c:v>
                </c:pt>
                <c:pt idx="7025">
                  <c:v>6.7528900000000003E-2</c:v>
                </c:pt>
                <c:pt idx="7026">
                  <c:v>6.2565599999999999E-2</c:v>
                </c:pt>
                <c:pt idx="7027">
                  <c:v>5.7674299999999998E-2</c:v>
                </c:pt>
                <c:pt idx="7028">
                  <c:v>5.2861699999999998E-2</c:v>
                </c:pt>
                <c:pt idx="7029">
                  <c:v>4.8134400000000001E-2</c:v>
                </c:pt>
                <c:pt idx="7030">
                  <c:v>4.3498700000000001E-2</c:v>
                </c:pt>
                <c:pt idx="7031">
                  <c:v>3.8960700000000001E-2</c:v>
                </c:pt>
                <c:pt idx="7032">
                  <c:v>3.4526399999999999E-2</c:v>
                </c:pt>
                <c:pt idx="7033">
                  <c:v>3.0201200000000001E-2</c:v>
                </c:pt>
                <c:pt idx="7034">
                  <c:v>2.5990800000000001E-2</c:v>
                </c:pt>
                <c:pt idx="7035">
                  <c:v>2.1900699999999999E-2</c:v>
                </c:pt>
                <c:pt idx="7036">
                  <c:v>1.7936299999999999E-2</c:v>
                </c:pt>
                <c:pt idx="7037">
                  <c:v>1.41029E-2</c:v>
                </c:pt>
                <c:pt idx="7038">
                  <c:v>1.04057E-2</c:v>
                </c:pt>
                <c:pt idx="7039" formatCode="0.00E+00">
                  <c:v>6.8494999999999997E-3</c:v>
                </c:pt>
                <c:pt idx="7040" formatCode="0.00E+00">
                  <c:v>3.4389400000000001E-3</c:v>
                </c:pt>
                <c:pt idx="7041" formatCode="0.00E+00">
                  <c:v>1.7860200000000001E-4</c:v>
                </c:pt>
                <c:pt idx="7042" formatCode="0.00E+00">
                  <c:v>-2.92727E-3</c:v>
                </c:pt>
                <c:pt idx="7043" formatCode="0.00E+00">
                  <c:v>-5.8751300000000001E-3</c:v>
                </c:pt>
                <c:pt idx="7044" formatCode="0.00E+00">
                  <c:v>-8.6617800000000009E-3</c:v>
                </c:pt>
                <c:pt idx="7045">
                  <c:v>-1.1284000000000001E-2</c:v>
                </c:pt>
                <c:pt idx="7046">
                  <c:v>-1.3738500000000001E-2</c:v>
                </c:pt>
                <c:pt idx="7047">
                  <c:v>-1.6021899999999999E-2</c:v>
                </c:pt>
                <c:pt idx="7048">
                  <c:v>-1.8131700000000001E-2</c:v>
                </c:pt>
                <c:pt idx="7049">
                  <c:v>-2.00655E-2</c:v>
                </c:pt>
                <c:pt idx="7050">
                  <c:v>-2.18211E-2</c:v>
                </c:pt>
                <c:pt idx="7051">
                  <c:v>-2.3396900000000002E-2</c:v>
                </c:pt>
                <c:pt idx="7052">
                  <c:v>-2.47917E-2</c:v>
                </c:pt>
                <c:pt idx="7053">
                  <c:v>-2.6004300000000001E-2</c:v>
                </c:pt>
                <c:pt idx="7054">
                  <c:v>-2.7033399999999999E-2</c:v>
                </c:pt>
                <c:pt idx="7055">
                  <c:v>-2.78775E-2</c:v>
                </c:pt>
                <c:pt idx="7056">
                  <c:v>-2.8535700000000001E-2</c:v>
                </c:pt>
                <c:pt idx="7057">
                  <c:v>-2.9007100000000001E-2</c:v>
                </c:pt>
                <c:pt idx="7058">
                  <c:v>-2.9291600000000001E-2</c:v>
                </c:pt>
                <c:pt idx="7059">
                  <c:v>-2.9390599999999999E-2</c:v>
                </c:pt>
                <c:pt idx="7060">
                  <c:v>-2.9305899999999999E-2</c:v>
                </c:pt>
                <c:pt idx="7061">
                  <c:v>-2.9038700000000001E-2</c:v>
                </c:pt>
                <c:pt idx="7062">
                  <c:v>-2.8590000000000001E-2</c:v>
                </c:pt>
                <c:pt idx="7063">
                  <c:v>-2.79616E-2</c:v>
                </c:pt>
                <c:pt idx="7064">
                  <c:v>-2.71553E-2</c:v>
                </c:pt>
                <c:pt idx="7065">
                  <c:v>-2.61728E-2</c:v>
                </c:pt>
                <c:pt idx="7066">
                  <c:v>-2.5016199999999999E-2</c:v>
                </c:pt>
                <c:pt idx="7067">
                  <c:v>-2.3688000000000001E-2</c:v>
                </c:pt>
                <c:pt idx="7068">
                  <c:v>-2.21908E-2</c:v>
                </c:pt>
                <c:pt idx="7069">
                  <c:v>-2.0527799999999999E-2</c:v>
                </c:pt>
                <c:pt idx="7070">
                  <c:v>-1.87025E-2</c:v>
                </c:pt>
                <c:pt idx="7071">
                  <c:v>-1.6718500000000001E-2</c:v>
                </c:pt>
                <c:pt idx="7072">
                  <c:v>-1.45798E-2</c:v>
                </c:pt>
                <c:pt idx="7073">
                  <c:v>-1.2290199999999999E-2</c:v>
                </c:pt>
                <c:pt idx="7074" formatCode="0.00E+00">
                  <c:v>-9.8540699999999995E-3</c:v>
                </c:pt>
                <c:pt idx="7075" formatCode="0.00E+00">
                  <c:v>-7.2756499999999998E-3</c:v>
                </c:pt>
                <c:pt idx="7076" formatCode="0.00E+00">
                  <c:v>-4.5596100000000004E-3</c:v>
                </c:pt>
                <c:pt idx="7077" formatCode="0.00E+00">
                  <c:v>-1.71079E-3</c:v>
                </c:pt>
                <c:pt idx="7078" formatCode="0.00E+00">
                  <c:v>1.2659500000000001E-3</c:v>
                </c:pt>
                <c:pt idx="7079" formatCode="0.00E+00">
                  <c:v>4.3654399999999999E-3</c:v>
                </c:pt>
                <c:pt idx="7080" formatCode="0.00E+00">
                  <c:v>7.5822199999999998E-3</c:v>
                </c:pt>
                <c:pt idx="7081">
                  <c:v>1.09105E-2</c:v>
                </c:pt>
                <c:pt idx="7082">
                  <c:v>1.43445E-2</c:v>
                </c:pt>
                <c:pt idx="7083">
                  <c:v>1.7878100000000001E-2</c:v>
                </c:pt>
                <c:pt idx="7084">
                  <c:v>2.1505199999999999E-2</c:v>
                </c:pt>
                <c:pt idx="7085">
                  <c:v>2.52193E-2</c:v>
                </c:pt>
                <c:pt idx="7086">
                  <c:v>2.9013400000000002E-2</c:v>
                </c:pt>
                <c:pt idx="7087">
                  <c:v>3.2880800000000002E-2</c:v>
                </c:pt>
                <c:pt idx="7088">
                  <c:v>3.6814899999999998E-2</c:v>
                </c:pt>
                <c:pt idx="7089">
                  <c:v>4.08093E-2</c:v>
                </c:pt>
                <c:pt idx="7090">
                  <c:v>4.4857099999999997E-2</c:v>
                </c:pt>
                <c:pt idx="7091">
                  <c:v>4.8951700000000001E-2</c:v>
                </c:pt>
                <c:pt idx="7092">
                  <c:v>5.3085800000000002E-2</c:v>
                </c:pt>
                <c:pt idx="7093">
                  <c:v>5.7252499999999998E-2</c:v>
                </c:pt>
                <c:pt idx="7094">
                  <c:v>6.1444600000000002E-2</c:v>
                </c:pt>
                <c:pt idx="7095">
                  <c:v>6.5654799999999999E-2</c:v>
                </c:pt>
                <c:pt idx="7096">
                  <c:v>6.9875999999999994E-2</c:v>
                </c:pt>
                <c:pt idx="7097">
                  <c:v>7.4100799999999994E-2</c:v>
                </c:pt>
                <c:pt idx="7098">
                  <c:v>7.8322199999999995E-2</c:v>
                </c:pt>
                <c:pt idx="7099">
                  <c:v>8.2533200000000001E-2</c:v>
                </c:pt>
                <c:pt idx="7100">
                  <c:v>8.6726899999999996E-2</c:v>
                </c:pt>
                <c:pt idx="7101">
                  <c:v>9.0896400000000002E-2</c:v>
                </c:pt>
                <c:pt idx="7102">
                  <c:v>9.50352E-2</c:v>
                </c:pt>
                <c:pt idx="7103">
                  <c:v>9.9136600000000005E-2</c:v>
                </c:pt>
                <c:pt idx="7104">
                  <c:v>0.10319399999999999</c:v>
                </c:pt>
                <c:pt idx="7105">
                  <c:v>0.1072</c:v>
                </c:pt>
                <c:pt idx="7106">
                  <c:v>0.111149</c:v>
                </c:pt>
                <c:pt idx="7107">
                  <c:v>0.115035</c:v>
                </c:pt>
                <c:pt idx="7108">
                  <c:v>0.11885</c:v>
                </c:pt>
                <c:pt idx="7109">
                  <c:v>0.12259</c:v>
                </c:pt>
                <c:pt idx="7110">
                  <c:v>0.126248</c:v>
                </c:pt>
                <c:pt idx="7111">
                  <c:v>0.12981799999999999</c:v>
                </c:pt>
                <c:pt idx="7112">
                  <c:v>0.133295</c:v>
                </c:pt>
                <c:pt idx="7113">
                  <c:v>0.13667199999999999</c:v>
                </c:pt>
                <c:pt idx="7114">
                  <c:v>0.13994400000000001</c:v>
                </c:pt>
                <c:pt idx="7115">
                  <c:v>0.14310700000000001</c:v>
                </c:pt>
                <c:pt idx="7116">
                  <c:v>0.14615500000000001</c:v>
                </c:pt>
                <c:pt idx="7117">
                  <c:v>0.14908299999999999</c:v>
                </c:pt>
                <c:pt idx="7118">
                  <c:v>0.15188699999999999</c:v>
                </c:pt>
                <c:pt idx="7119">
                  <c:v>0.15456400000000001</c:v>
                </c:pt>
                <c:pt idx="7120">
                  <c:v>0.157108</c:v>
                </c:pt>
                <c:pt idx="7121">
                  <c:v>0.15951599999999999</c:v>
                </c:pt>
                <c:pt idx="7122">
                  <c:v>0.16178400000000001</c:v>
                </c:pt>
                <c:pt idx="7123">
                  <c:v>0.16391</c:v>
                </c:pt>
                <c:pt idx="7124">
                  <c:v>0.16588900000000001</c:v>
                </c:pt>
                <c:pt idx="7125">
                  <c:v>0.16772000000000001</c:v>
                </c:pt>
                <c:pt idx="7126">
                  <c:v>0.1694</c:v>
                </c:pt>
                <c:pt idx="7127">
                  <c:v>0.17092599999999999</c:v>
                </c:pt>
                <c:pt idx="7128">
                  <c:v>0.17229900000000001</c:v>
                </c:pt>
                <c:pt idx="7129">
                  <c:v>0.173515</c:v>
                </c:pt>
                <c:pt idx="7130">
                  <c:v>0.174572</c:v>
                </c:pt>
                <c:pt idx="7131">
                  <c:v>0.17547099999999999</c:v>
                </c:pt>
                <c:pt idx="7132">
                  <c:v>0.176209</c:v>
                </c:pt>
                <c:pt idx="7133">
                  <c:v>0.176786</c:v>
                </c:pt>
                <c:pt idx="7134">
                  <c:v>0.177202</c:v>
                </c:pt>
                <c:pt idx="7135">
                  <c:v>0.177458</c:v>
                </c:pt>
                <c:pt idx="7136">
                  <c:v>0.17755199999999999</c:v>
                </c:pt>
                <c:pt idx="7137">
                  <c:v>0.177485</c:v>
                </c:pt>
                <c:pt idx="7138">
                  <c:v>0.177258</c:v>
                </c:pt>
                <c:pt idx="7139">
                  <c:v>0.176873</c:v>
                </c:pt>
                <c:pt idx="7140">
                  <c:v>0.17632900000000001</c:v>
                </c:pt>
                <c:pt idx="7141">
                  <c:v>0.17563000000000001</c:v>
                </c:pt>
                <c:pt idx="7142">
                  <c:v>0.17477599999999999</c:v>
                </c:pt>
                <c:pt idx="7143">
                  <c:v>0.17377000000000001</c:v>
                </c:pt>
                <c:pt idx="7144">
                  <c:v>0.17261499999999999</c:v>
                </c:pt>
                <c:pt idx="7145">
                  <c:v>0.17131099999999999</c:v>
                </c:pt>
                <c:pt idx="7146">
                  <c:v>0.16986399999999999</c:v>
                </c:pt>
                <c:pt idx="7147">
                  <c:v>0.16827500000000001</c:v>
                </c:pt>
                <c:pt idx="7148">
                  <c:v>0.166549</c:v>
                </c:pt>
                <c:pt idx="7149">
                  <c:v>0.164689</c:v>
                </c:pt>
                <c:pt idx="7150">
                  <c:v>0.16270000000000001</c:v>
                </c:pt>
                <c:pt idx="7151">
                  <c:v>0.16058500000000001</c:v>
                </c:pt>
                <c:pt idx="7152">
                  <c:v>0.15834799999999999</c:v>
                </c:pt>
                <c:pt idx="7153">
                  <c:v>0.15599399999999999</c:v>
                </c:pt>
                <c:pt idx="7154">
                  <c:v>0.153527</c:v>
                </c:pt>
                <c:pt idx="7155">
                  <c:v>0.150953</c:v>
                </c:pt>
                <c:pt idx="7156">
                  <c:v>0.14827599999999999</c:v>
                </c:pt>
                <c:pt idx="7157">
                  <c:v>0.14550399999999999</c:v>
                </c:pt>
                <c:pt idx="7158">
                  <c:v>0.14264099999999999</c:v>
                </c:pt>
                <c:pt idx="7159">
                  <c:v>0.13969300000000001</c:v>
                </c:pt>
                <c:pt idx="7160">
                  <c:v>0.13666500000000001</c:v>
                </c:pt>
                <c:pt idx="7161">
                  <c:v>0.13356299999999999</c:v>
                </c:pt>
                <c:pt idx="7162">
                  <c:v>0.13039400000000001</c:v>
                </c:pt>
                <c:pt idx="7163">
                  <c:v>0.127162</c:v>
                </c:pt>
                <c:pt idx="7164">
                  <c:v>0.123874</c:v>
                </c:pt>
                <c:pt idx="7165">
                  <c:v>0.120536</c:v>
                </c:pt>
                <c:pt idx="7166">
                  <c:v>0.117155</c:v>
                </c:pt>
                <c:pt idx="7167">
                  <c:v>0.113737</c:v>
                </c:pt>
                <c:pt idx="7168">
                  <c:v>0.110288</c:v>
                </c:pt>
                <c:pt idx="7169">
                  <c:v>0.10681499999999999</c:v>
                </c:pt>
                <c:pt idx="7170">
                  <c:v>0.103325</c:v>
                </c:pt>
                <c:pt idx="7171">
                  <c:v>9.9822400000000006E-2</c:v>
                </c:pt>
                <c:pt idx="7172">
                  <c:v>9.6315300000000006E-2</c:v>
                </c:pt>
                <c:pt idx="7173">
                  <c:v>9.2809500000000003E-2</c:v>
                </c:pt>
                <c:pt idx="7174">
                  <c:v>8.9311600000000005E-2</c:v>
                </c:pt>
                <c:pt idx="7175">
                  <c:v>8.5828299999999996E-2</c:v>
                </c:pt>
                <c:pt idx="7176">
                  <c:v>8.2365499999999994E-2</c:v>
                </c:pt>
                <c:pt idx="7177">
                  <c:v>7.8929399999999997E-2</c:v>
                </c:pt>
                <c:pt idx="7178">
                  <c:v>7.5526499999999996E-2</c:v>
                </c:pt>
                <c:pt idx="7179">
                  <c:v>7.21638E-2</c:v>
                </c:pt>
                <c:pt idx="7180">
                  <c:v>6.8847400000000003E-2</c:v>
                </c:pt>
                <c:pt idx="7181">
                  <c:v>6.5583299999999997E-2</c:v>
                </c:pt>
                <c:pt idx="7182">
                  <c:v>6.23774E-2</c:v>
                </c:pt>
                <c:pt idx="7183">
                  <c:v>5.9235700000000002E-2</c:v>
                </c:pt>
                <c:pt idx="7184">
                  <c:v>5.6164400000000003E-2</c:v>
                </c:pt>
                <c:pt idx="7185">
                  <c:v>5.3169000000000001E-2</c:v>
                </c:pt>
                <c:pt idx="7186">
                  <c:v>5.0255000000000001E-2</c:v>
                </c:pt>
                <c:pt idx="7187">
                  <c:v>4.74276E-2</c:v>
                </c:pt>
                <c:pt idx="7188">
                  <c:v>4.46919E-2</c:v>
                </c:pt>
                <c:pt idx="7189">
                  <c:v>4.2053100000000003E-2</c:v>
                </c:pt>
                <c:pt idx="7190">
                  <c:v>3.9515599999999998E-2</c:v>
                </c:pt>
                <c:pt idx="7191">
                  <c:v>3.70838E-2</c:v>
                </c:pt>
                <c:pt idx="7192">
                  <c:v>3.4762000000000001E-2</c:v>
                </c:pt>
                <c:pt idx="7193">
                  <c:v>3.25545E-2</c:v>
                </c:pt>
                <c:pt idx="7194">
                  <c:v>3.0466E-2</c:v>
                </c:pt>
                <c:pt idx="7195">
                  <c:v>2.85008E-2</c:v>
                </c:pt>
                <c:pt idx="7196">
                  <c:v>2.6662399999999999E-2</c:v>
                </c:pt>
                <c:pt idx="7197">
                  <c:v>2.49529E-2</c:v>
                </c:pt>
                <c:pt idx="7198">
                  <c:v>2.3375E-2</c:v>
                </c:pt>
                <c:pt idx="7199">
                  <c:v>2.1931599999999999E-2</c:v>
                </c:pt>
                <c:pt idx="7200">
                  <c:v>2.06252E-2</c:v>
                </c:pt>
                <c:pt idx="7201">
                  <c:v>1.9457599999999999E-2</c:v>
                </c:pt>
                <c:pt idx="7202">
                  <c:v>1.8430800000000001E-2</c:v>
                </c:pt>
                <c:pt idx="7203">
                  <c:v>1.7546099999999999E-2</c:v>
                </c:pt>
                <c:pt idx="7204">
                  <c:v>1.6804800000000002E-2</c:v>
                </c:pt>
                <c:pt idx="7205">
                  <c:v>1.6207699999999998E-2</c:v>
                </c:pt>
                <c:pt idx="7206">
                  <c:v>1.5755499999999999E-2</c:v>
                </c:pt>
                <c:pt idx="7207">
                  <c:v>1.54488E-2</c:v>
                </c:pt>
                <c:pt idx="7208">
                  <c:v>1.5287500000000001E-2</c:v>
                </c:pt>
                <c:pt idx="7209">
                  <c:v>1.5271099999999999E-2</c:v>
                </c:pt>
                <c:pt idx="7210">
                  <c:v>1.5398999999999999E-2</c:v>
                </c:pt>
                <c:pt idx="7211">
                  <c:v>1.56706E-2</c:v>
                </c:pt>
                <c:pt idx="7212">
                  <c:v>1.6084999999999999E-2</c:v>
                </c:pt>
                <c:pt idx="7213">
                  <c:v>1.6641E-2</c:v>
                </c:pt>
                <c:pt idx="7214">
                  <c:v>1.7337000000000002E-2</c:v>
                </c:pt>
                <c:pt idx="7215">
                  <c:v>1.81709E-2</c:v>
                </c:pt>
                <c:pt idx="7216">
                  <c:v>1.9140999999999998E-2</c:v>
                </c:pt>
                <c:pt idx="7217">
                  <c:v>2.0245099999999999E-2</c:v>
                </c:pt>
                <c:pt idx="7218">
                  <c:v>2.1481E-2</c:v>
                </c:pt>
                <c:pt idx="7219">
                  <c:v>2.2846000000000002E-2</c:v>
                </c:pt>
                <c:pt idx="7220">
                  <c:v>2.43372E-2</c:v>
                </c:pt>
                <c:pt idx="7221">
                  <c:v>2.5951499999999999E-2</c:v>
                </c:pt>
                <c:pt idx="7222">
                  <c:v>2.7685600000000001E-2</c:v>
                </c:pt>
                <c:pt idx="7223">
                  <c:v>2.9536E-2</c:v>
                </c:pt>
                <c:pt idx="7224">
                  <c:v>3.14988E-2</c:v>
                </c:pt>
                <c:pt idx="7225">
                  <c:v>3.3569799999999997E-2</c:v>
                </c:pt>
                <c:pt idx="7226">
                  <c:v>3.5745100000000002E-2</c:v>
                </c:pt>
                <c:pt idx="7227">
                  <c:v>3.8020199999999997E-2</c:v>
                </c:pt>
                <c:pt idx="7228">
                  <c:v>4.0390700000000002E-2</c:v>
                </c:pt>
                <c:pt idx="7229">
                  <c:v>4.2851500000000001E-2</c:v>
                </c:pt>
                <c:pt idx="7230">
                  <c:v>4.5397399999999997E-2</c:v>
                </c:pt>
                <c:pt idx="7231">
                  <c:v>4.80229E-2</c:v>
                </c:pt>
                <c:pt idx="7232">
                  <c:v>5.0722499999999997E-2</c:v>
                </c:pt>
                <c:pt idx="7233">
                  <c:v>5.3490999999999997E-2</c:v>
                </c:pt>
                <c:pt idx="7234">
                  <c:v>5.6322999999999998E-2</c:v>
                </c:pt>
                <c:pt idx="7235">
                  <c:v>5.9212800000000003E-2</c:v>
                </c:pt>
                <c:pt idx="7236">
                  <c:v>6.21547E-2</c:v>
                </c:pt>
                <c:pt idx="7237">
                  <c:v>6.5142599999999995E-2</c:v>
                </c:pt>
                <c:pt idx="7238">
                  <c:v>6.8170700000000001E-2</c:v>
                </c:pt>
                <c:pt idx="7239">
                  <c:v>7.1233000000000005E-2</c:v>
                </c:pt>
                <c:pt idx="7240">
                  <c:v>7.4323299999999995E-2</c:v>
                </c:pt>
                <c:pt idx="7241">
                  <c:v>7.7435500000000004E-2</c:v>
                </c:pt>
                <c:pt idx="7242">
                  <c:v>8.0563300000000004E-2</c:v>
                </c:pt>
                <c:pt idx="7243">
                  <c:v>8.3700399999999994E-2</c:v>
                </c:pt>
                <c:pt idx="7244">
                  <c:v>8.6840899999999999E-2</c:v>
                </c:pt>
                <c:pt idx="7245">
                  <c:v>8.9978600000000006E-2</c:v>
                </c:pt>
                <c:pt idx="7246">
                  <c:v>9.3107200000000001E-2</c:v>
                </c:pt>
                <c:pt idx="7247">
                  <c:v>9.62205E-2</c:v>
                </c:pt>
                <c:pt idx="7248">
                  <c:v>9.9312600000000001E-2</c:v>
                </c:pt>
                <c:pt idx="7249">
                  <c:v>0.102378</c:v>
                </c:pt>
                <c:pt idx="7250">
                  <c:v>0.10541</c:v>
                </c:pt>
                <c:pt idx="7251">
                  <c:v>0.108403</c:v>
                </c:pt>
                <c:pt idx="7252">
                  <c:v>0.11135200000000001</c:v>
                </c:pt>
                <c:pt idx="7253">
                  <c:v>0.11425100000000001</c:v>
                </c:pt>
                <c:pt idx="7254">
                  <c:v>0.117094</c:v>
                </c:pt>
                <c:pt idx="7255">
                  <c:v>0.119875</c:v>
                </c:pt>
                <c:pt idx="7256">
                  <c:v>0.12259</c:v>
                </c:pt>
                <c:pt idx="7257">
                  <c:v>0.12523100000000001</c:v>
                </c:pt>
                <c:pt idx="7258">
                  <c:v>0.12779499999999999</c:v>
                </c:pt>
                <c:pt idx="7259">
                  <c:v>0.130276</c:v>
                </c:pt>
                <c:pt idx="7260">
                  <c:v>0.13266900000000001</c:v>
                </c:pt>
                <c:pt idx="7261">
                  <c:v>0.13496900000000001</c:v>
                </c:pt>
                <c:pt idx="7262">
                  <c:v>0.13717199999999999</c:v>
                </c:pt>
                <c:pt idx="7263">
                  <c:v>0.13927300000000001</c:v>
                </c:pt>
                <c:pt idx="7264">
                  <c:v>0.14126900000000001</c:v>
                </c:pt>
                <c:pt idx="7265">
                  <c:v>0.143155</c:v>
                </c:pt>
                <c:pt idx="7266">
                  <c:v>0.144928</c:v>
                </c:pt>
                <c:pt idx="7267">
                  <c:v>0.14658399999999999</c:v>
                </c:pt>
                <c:pt idx="7268">
                  <c:v>0.148119</c:v>
                </c:pt>
                <c:pt idx="7269">
                  <c:v>0.14953</c:v>
                </c:pt>
                <c:pt idx="7270">
                  <c:v>0.150814</c:v>
                </c:pt>
                <c:pt idx="7271">
                  <c:v>0.15196899999999999</c:v>
                </c:pt>
                <c:pt idx="7272">
                  <c:v>0.15299099999999999</c:v>
                </c:pt>
                <c:pt idx="7273">
                  <c:v>0.15387899999999999</c:v>
                </c:pt>
                <c:pt idx="7274">
                  <c:v>0.15462999999999999</c:v>
                </c:pt>
                <c:pt idx="7275">
                  <c:v>0.15524199999999999</c:v>
                </c:pt>
                <c:pt idx="7276">
                  <c:v>0.15571299999999999</c:v>
                </c:pt>
                <c:pt idx="7277">
                  <c:v>0.15604100000000001</c:v>
                </c:pt>
                <c:pt idx="7278">
                  <c:v>0.156226</c:v>
                </c:pt>
                <c:pt idx="7279">
                  <c:v>0.15626699999999999</c:v>
                </c:pt>
                <c:pt idx="7280">
                  <c:v>0.15616099999999999</c:v>
                </c:pt>
                <c:pt idx="7281">
                  <c:v>0.15590999999999999</c:v>
                </c:pt>
                <c:pt idx="7282">
                  <c:v>0.15551300000000001</c:v>
                </c:pt>
                <c:pt idx="7283">
                  <c:v>0.15497</c:v>
                </c:pt>
                <c:pt idx="7284">
                  <c:v>0.154281</c:v>
                </c:pt>
                <c:pt idx="7285">
                  <c:v>0.153447</c:v>
                </c:pt>
                <c:pt idx="7286">
                  <c:v>0.15246899999999999</c:v>
                </c:pt>
                <c:pt idx="7287">
                  <c:v>0.15134700000000001</c:v>
                </c:pt>
                <c:pt idx="7288">
                  <c:v>0.15008299999999999</c:v>
                </c:pt>
                <c:pt idx="7289">
                  <c:v>0.148677</c:v>
                </c:pt>
                <c:pt idx="7290">
                  <c:v>0.14713300000000001</c:v>
                </c:pt>
                <c:pt idx="7291">
                  <c:v>0.145452</c:v>
                </c:pt>
                <c:pt idx="7292">
                  <c:v>0.14363699999999999</c:v>
                </c:pt>
                <c:pt idx="7293">
                  <c:v>0.14168800000000001</c:v>
                </c:pt>
                <c:pt idx="7294">
                  <c:v>0.13960900000000001</c:v>
                </c:pt>
                <c:pt idx="7295">
                  <c:v>0.137401</c:v>
                </c:pt>
                <c:pt idx="7296">
                  <c:v>0.13506799999999999</c:v>
                </c:pt>
                <c:pt idx="7297">
                  <c:v>0.13261300000000001</c:v>
                </c:pt>
                <c:pt idx="7298">
                  <c:v>0.13003799999999999</c:v>
                </c:pt>
                <c:pt idx="7299">
                  <c:v>0.12734799999999999</c:v>
                </c:pt>
                <c:pt idx="7300">
                  <c:v>0.124545</c:v>
                </c:pt>
                <c:pt idx="7301">
                  <c:v>0.12163499999999999</c:v>
                </c:pt>
                <c:pt idx="7302">
                  <c:v>0.11862</c:v>
                </c:pt>
                <c:pt idx="7303">
                  <c:v>0.115505</c:v>
                </c:pt>
                <c:pt idx="7304">
                  <c:v>0.112294</c:v>
                </c:pt>
                <c:pt idx="7305">
                  <c:v>0.108991</c:v>
                </c:pt>
                <c:pt idx="7306">
                  <c:v>0.105602</c:v>
                </c:pt>
                <c:pt idx="7307">
                  <c:v>0.10213</c:v>
                </c:pt>
                <c:pt idx="7308">
                  <c:v>9.8579899999999998E-2</c:v>
                </c:pt>
                <c:pt idx="7309">
                  <c:v>9.49575E-2</c:v>
                </c:pt>
                <c:pt idx="7310">
                  <c:v>9.1267200000000007E-2</c:v>
                </c:pt>
                <c:pt idx="7311">
                  <c:v>8.7513999999999995E-2</c:v>
                </c:pt>
                <c:pt idx="7312">
                  <c:v>8.3703200000000005E-2</c:v>
                </c:pt>
                <c:pt idx="7313">
                  <c:v>7.9839900000000005E-2</c:v>
                </c:pt>
                <c:pt idx="7314">
                  <c:v>7.5929200000000002E-2</c:v>
                </c:pt>
                <c:pt idx="7315">
                  <c:v>7.1976499999999999E-2</c:v>
                </c:pt>
                <c:pt idx="7316">
                  <c:v>6.7987199999999998E-2</c:v>
                </c:pt>
                <c:pt idx="7317">
                  <c:v>6.3966499999999996E-2</c:v>
                </c:pt>
                <c:pt idx="7318">
                  <c:v>5.9919800000000002E-2</c:v>
                </c:pt>
                <c:pt idx="7319">
                  <c:v>5.5852499999999999E-2</c:v>
                </c:pt>
                <c:pt idx="7320">
                  <c:v>5.1769700000000002E-2</c:v>
                </c:pt>
                <c:pt idx="7321">
                  <c:v>4.76771E-2</c:v>
                </c:pt>
                <c:pt idx="7322">
                  <c:v>4.3580199999999999E-2</c:v>
                </c:pt>
                <c:pt idx="7323">
                  <c:v>3.9484400000000003E-2</c:v>
                </c:pt>
                <c:pt idx="7324">
                  <c:v>3.53949E-2</c:v>
                </c:pt>
                <c:pt idx="7325">
                  <c:v>3.1316700000000003E-2</c:v>
                </c:pt>
                <c:pt idx="7326">
                  <c:v>2.7254899999999999E-2</c:v>
                </c:pt>
                <c:pt idx="7327">
                  <c:v>2.3215E-2</c:v>
                </c:pt>
                <c:pt idx="7328">
                  <c:v>1.9202199999999999E-2</c:v>
                </c:pt>
                <c:pt idx="7329">
                  <c:v>1.5221800000000001E-2</c:v>
                </c:pt>
                <c:pt idx="7330">
                  <c:v>1.12791E-2</c:v>
                </c:pt>
                <c:pt idx="7331" formatCode="0.00E+00">
                  <c:v>7.3793399999999999E-3</c:v>
                </c:pt>
                <c:pt idx="7332" formatCode="0.00E+00">
                  <c:v>3.5275599999999999E-3</c:v>
                </c:pt>
                <c:pt idx="7333" formatCode="0.00E+00">
                  <c:v>-2.7136499999999997E-4</c:v>
                </c:pt>
                <c:pt idx="7334" formatCode="0.00E+00">
                  <c:v>-4.0129199999999997E-3</c:v>
                </c:pt>
                <c:pt idx="7335" formatCode="0.00E+00">
                  <c:v>-7.6924699999999999E-3</c:v>
                </c:pt>
                <c:pt idx="7336">
                  <c:v>-1.13049E-2</c:v>
                </c:pt>
                <c:pt idx="7337">
                  <c:v>-1.4845000000000001E-2</c:v>
                </c:pt>
                <c:pt idx="7338">
                  <c:v>-1.8307799999999999E-2</c:v>
                </c:pt>
                <c:pt idx="7339">
                  <c:v>-2.1688300000000001E-2</c:v>
                </c:pt>
                <c:pt idx="7340">
                  <c:v>-2.49827E-2</c:v>
                </c:pt>
                <c:pt idx="7341">
                  <c:v>-2.8187500000000001E-2</c:v>
                </c:pt>
                <c:pt idx="7342">
                  <c:v>-3.1299199999999999E-2</c:v>
                </c:pt>
                <c:pt idx="7343">
                  <c:v>-3.43136E-2</c:v>
                </c:pt>
                <c:pt idx="7344">
                  <c:v>-3.7227299999999998E-2</c:v>
                </c:pt>
                <c:pt idx="7345">
                  <c:v>-4.0037099999999999E-2</c:v>
                </c:pt>
                <c:pt idx="7346">
                  <c:v>-4.2739800000000001E-2</c:v>
                </c:pt>
                <c:pt idx="7347">
                  <c:v>-4.5332299999999999E-2</c:v>
                </c:pt>
                <c:pt idx="7348">
                  <c:v>-4.7812100000000003E-2</c:v>
                </c:pt>
                <c:pt idx="7349">
                  <c:v>-5.0176400000000003E-2</c:v>
                </c:pt>
                <c:pt idx="7350">
                  <c:v>-5.24226E-2</c:v>
                </c:pt>
                <c:pt idx="7351">
                  <c:v>-5.4548300000000001E-2</c:v>
                </c:pt>
                <c:pt idx="7352">
                  <c:v>-5.6551400000000002E-2</c:v>
                </c:pt>
                <c:pt idx="7353">
                  <c:v>-5.8430099999999999E-2</c:v>
                </c:pt>
                <c:pt idx="7354">
                  <c:v>-6.0182699999999999E-2</c:v>
                </c:pt>
                <c:pt idx="7355">
                  <c:v>-6.1808000000000002E-2</c:v>
                </c:pt>
                <c:pt idx="7356">
                  <c:v>-6.33045E-2</c:v>
                </c:pt>
                <c:pt idx="7357">
                  <c:v>-6.4671099999999995E-2</c:v>
                </c:pt>
                <c:pt idx="7358">
                  <c:v>-6.5907099999999996E-2</c:v>
                </c:pt>
                <c:pt idx="7359">
                  <c:v>-6.7011600000000004E-2</c:v>
                </c:pt>
                <c:pt idx="7360">
                  <c:v>-6.7983699999999994E-2</c:v>
                </c:pt>
                <c:pt idx="7361">
                  <c:v>-6.8822900000000006E-2</c:v>
                </c:pt>
                <c:pt idx="7362">
                  <c:v>-6.9528999999999994E-2</c:v>
                </c:pt>
                <c:pt idx="7363">
                  <c:v>-7.0102200000000003E-2</c:v>
                </c:pt>
                <c:pt idx="7364">
                  <c:v>-7.0542599999999997E-2</c:v>
                </c:pt>
                <c:pt idx="7365">
                  <c:v>-7.0850399999999994E-2</c:v>
                </c:pt>
                <c:pt idx="7366">
                  <c:v>-7.1026099999999995E-2</c:v>
                </c:pt>
                <c:pt idx="7367">
                  <c:v>-7.1070300000000003E-2</c:v>
                </c:pt>
                <c:pt idx="7368">
                  <c:v>-7.09838E-2</c:v>
                </c:pt>
                <c:pt idx="7369">
                  <c:v>-7.0767499999999997E-2</c:v>
                </c:pt>
                <c:pt idx="7370">
                  <c:v>-7.0422700000000005E-2</c:v>
                </c:pt>
                <c:pt idx="7371">
                  <c:v>-6.9951100000000002E-2</c:v>
                </c:pt>
                <c:pt idx="7372">
                  <c:v>-6.9354399999999997E-2</c:v>
                </c:pt>
                <c:pt idx="7373">
                  <c:v>-6.8634299999999995E-2</c:v>
                </c:pt>
                <c:pt idx="7374">
                  <c:v>-6.7792599999999995E-2</c:v>
                </c:pt>
                <c:pt idx="7375">
                  <c:v>-6.6830500000000001E-2</c:v>
                </c:pt>
                <c:pt idx="7376">
                  <c:v>-6.5749699999999994E-2</c:v>
                </c:pt>
                <c:pt idx="7377">
                  <c:v>-6.4552399999999996E-2</c:v>
                </c:pt>
                <c:pt idx="7378">
                  <c:v>-6.3242199999999998E-2</c:v>
                </c:pt>
                <c:pt idx="7379">
                  <c:v>-6.1822299999999997E-2</c:v>
                </c:pt>
                <c:pt idx="7380">
                  <c:v>-6.0295500000000002E-2</c:v>
                </c:pt>
                <c:pt idx="7381">
                  <c:v>-5.8664500000000001E-2</c:v>
                </c:pt>
                <c:pt idx="7382">
                  <c:v>-5.6932799999999999E-2</c:v>
                </c:pt>
                <c:pt idx="7383">
                  <c:v>-5.5103699999999999E-2</c:v>
                </c:pt>
                <c:pt idx="7384">
                  <c:v>-5.3180699999999997E-2</c:v>
                </c:pt>
                <c:pt idx="7385">
                  <c:v>-5.1167400000000002E-2</c:v>
                </c:pt>
                <c:pt idx="7386">
                  <c:v>-4.9067800000000002E-2</c:v>
                </c:pt>
                <c:pt idx="7387">
                  <c:v>-4.6885599999999999E-2</c:v>
                </c:pt>
                <c:pt idx="7388">
                  <c:v>-4.4624799999999999E-2</c:v>
                </c:pt>
                <c:pt idx="7389">
                  <c:v>-4.2289300000000002E-2</c:v>
                </c:pt>
                <c:pt idx="7390">
                  <c:v>-3.9883299999999997E-2</c:v>
                </c:pt>
                <c:pt idx="7391">
                  <c:v>-3.7411399999999997E-2</c:v>
                </c:pt>
                <c:pt idx="7392">
                  <c:v>-3.4877900000000003E-2</c:v>
                </c:pt>
                <c:pt idx="7393">
                  <c:v>-3.2287000000000003E-2</c:v>
                </c:pt>
                <c:pt idx="7394">
                  <c:v>-2.96429E-2</c:v>
                </c:pt>
                <c:pt idx="7395">
                  <c:v>-2.6950000000000002E-2</c:v>
                </c:pt>
                <c:pt idx="7396">
                  <c:v>-2.4212899999999999E-2</c:v>
                </c:pt>
                <c:pt idx="7397">
                  <c:v>-2.1435800000000001E-2</c:v>
                </c:pt>
                <c:pt idx="7398">
                  <c:v>-1.8623000000000001E-2</c:v>
                </c:pt>
                <c:pt idx="7399">
                  <c:v>-1.5778799999999999E-2</c:v>
                </c:pt>
                <c:pt idx="7400">
                  <c:v>-1.2907800000000001E-2</c:v>
                </c:pt>
                <c:pt idx="7401">
                  <c:v>-1.00144E-2</c:v>
                </c:pt>
                <c:pt idx="7402" formatCode="0.00E+00">
                  <c:v>-7.1032500000000002E-3</c:v>
                </c:pt>
                <c:pt idx="7403" formatCode="0.00E+00">
                  <c:v>-4.1787300000000003E-3</c:v>
                </c:pt>
                <c:pt idx="7404" formatCode="0.00E+00">
                  <c:v>-1.24522E-3</c:v>
                </c:pt>
                <c:pt idx="7405" formatCode="0.00E+00">
                  <c:v>1.6927999999999999E-3</c:v>
                </c:pt>
                <c:pt idx="7406" formatCode="0.00E+00">
                  <c:v>4.6307199999999996E-3</c:v>
                </c:pt>
                <c:pt idx="7407" formatCode="0.00E+00">
                  <c:v>7.5641199999999997E-3</c:v>
                </c:pt>
                <c:pt idx="7408">
                  <c:v>1.0488900000000001E-2</c:v>
                </c:pt>
                <c:pt idx="7409">
                  <c:v>1.34009E-2</c:v>
                </c:pt>
                <c:pt idx="7410">
                  <c:v>1.6296100000000001E-2</c:v>
                </c:pt>
                <c:pt idx="7411">
                  <c:v>1.9170199999999998E-2</c:v>
                </c:pt>
                <c:pt idx="7412">
                  <c:v>2.2018800000000002E-2</c:v>
                </c:pt>
                <c:pt idx="7413">
                  <c:v>2.4838099999999998E-2</c:v>
                </c:pt>
                <c:pt idx="7414">
                  <c:v>2.7623999999999999E-2</c:v>
                </c:pt>
                <c:pt idx="7415">
                  <c:v>3.0372699999999999E-2</c:v>
                </c:pt>
                <c:pt idx="7416">
                  <c:v>3.3080499999999999E-2</c:v>
                </c:pt>
                <c:pt idx="7417">
                  <c:v>3.5743499999999997E-2</c:v>
                </c:pt>
                <c:pt idx="7418">
                  <c:v>3.8358400000000001E-2</c:v>
                </c:pt>
                <c:pt idx="7419">
                  <c:v>4.0922100000000003E-2</c:v>
                </c:pt>
                <c:pt idx="7420">
                  <c:v>4.3431299999999999E-2</c:v>
                </c:pt>
                <c:pt idx="7421">
                  <c:v>4.58825E-2</c:v>
                </c:pt>
                <c:pt idx="7422">
                  <c:v>4.8272200000000001E-2</c:v>
                </c:pt>
                <c:pt idx="7423">
                  <c:v>5.0597299999999998E-2</c:v>
                </c:pt>
                <c:pt idx="7424">
                  <c:v>5.2855300000000001E-2</c:v>
                </c:pt>
                <c:pt idx="7425">
                  <c:v>5.5044200000000001E-2</c:v>
                </c:pt>
                <c:pt idx="7426">
                  <c:v>5.7161700000000003E-2</c:v>
                </c:pt>
                <c:pt idx="7427">
                  <c:v>5.9205300000000002E-2</c:v>
                </c:pt>
                <c:pt idx="7428">
                  <c:v>6.1172600000000001E-2</c:v>
                </c:pt>
                <c:pt idx="7429">
                  <c:v>6.3061400000000004E-2</c:v>
                </c:pt>
                <c:pt idx="7430">
                  <c:v>6.4869999999999997E-2</c:v>
                </c:pt>
                <c:pt idx="7431">
                  <c:v>6.6596500000000003E-2</c:v>
                </c:pt>
                <c:pt idx="7432">
                  <c:v>6.8239400000000006E-2</c:v>
                </c:pt>
                <c:pt idx="7433">
                  <c:v>6.9797200000000004E-2</c:v>
                </c:pt>
                <c:pt idx="7434">
                  <c:v>7.1268499999999999E-2</c:v>
                </c:pt>
                <c:pt idx="7435">
                  <c:v>7.2651999999999994E-2</c:v>
                </c:pt>
                <c:pt idx="7436">
                  <c:v>7.3946600000000001E-2</c:v>
                </c:pt>
                <c:pt idx="7437">
                  <c:v>7.5151399999999993E-2</c:v>
                </c:pt>
                <c:pt idx="7438">
                  <c:v>7.62655E-2</c:v>
                </c:pt>
                <c:pt idx="7439">
                  <c:v>7.7287999999999996E-2</c:v>
                </c:pt>
                <c:pt idx="7440">
                  <c:v>7.8218200000000002E-2</c:v>
                </c:pt>
                <c:pt idx="7441">
                  <c:v>7.9055799999999996E-2</c:v>
                </c:pt>
                <c:pt idx="7442">
                  <c:v>7.9800800000000005E-2</c:v>
                </c:pt>
                <c:pt idx="7443">
                  <c:v>8.0453499999999997E-2</c:v>
                </c:pt>
                <c:pt idx="7444">
                  <c:v>8.1014100000000006E-2</c:v>
                </c:pt>
                <c:pt idx="7445">
                  <c:v>8.1483299999999995E-2</c:v>
                </c:pt>
                <c:pt idx="7446">
                  <c:v>8.1861400000000001E-2</c:v>
                </c:pt>
                <c:pt idx="7447">
                  <c:v>8.2148899999999997E-2</c:v>
                </c:pt>
                <c:pt idx="7448">
                  <c:v>8.2346699999999995E-2</c:v>
                </c:pt>
                <c:pt idx="7449">
                  <c:v>8.2455600000000004E-2</c:v>
                </c:pt>
                <c:pt idx="7450">
                  <c:v>8.2476499999999994E-2</c:v>
                </c:pt>
                <c:pt idx="7451">
                  <c:v>8.2410600000000001E-2</c:v>
                </c:pt>
                <c:pt idx="7452">
                  <c:v>8.2259499999999999E-2</c:v>
                </c:pt>
                <c:pt idx="7453">
                  <c:v>8.2025200000000006E-2</c:v>
                </c:pt>
                <c:pt idx="7454">
                  <c:v>8.1709400000000001E-2</c:v>
                </c:pt>
                <c:pt idx="7455">
                  <c:v>8.1313700000000003E-2</c:v>
                </c:pt>
                <c:pt idx="7456">
                  <c:v>8.08397E-2</c:v>
                </c:pt>
                <c:pt idx="7457">
                  <c:v>8.0289100000000002E-2</c:v>
                </c:pt>
                <c:pt idx="7458">
                  <c:v>7.9664100000000002E-2</c:v>
                </c:pt>
                <c:pt idx="7459">
                  <c:v>7.8966999999999996E-2</c:v>
                </c:pt>
                <c:pt idx="7460">
                  <c:v>7.8200000000000006E-2</c:v>
                </c:pt>
                <c:pt idx="7461">
                  <c:v>7.7365100000000006E-2</c:v>
                </c:pt>
                <c:pt idx="7462">
                  <c:v>7.6464699999999997E-2</c:v>
                </c:pt>
                <c:pt idx="7463">
                  <c:v>7.5501299999999993E-2</c:v>
                </c:pt>
                <c:pt idx="7464">
                  <c:v>7.4477699999999994E-2</c:v>
                </c:pt>
                <c:pt idx="7465">
                  <c:v>7.3396600000000006E-2</c:v>
                </c:pt>
                <c:pt idx="7466">
                  <c:v>7.22608E-2</c:v>
                </c:pt>
                <c:pt idx="7467">
                  <c:v>7.1073200000000003E-2</c:v>
                </c:pt>
                <c:pt idx="7468">
                  <c:v>6.9836899999999993E-2</c:v>
                </c:pt>
                <c:pt idx="7469">
                  <c:v>6.8554699999999996E-2</c:v>
                </c:pt>
                <c:pt idx="7470">
                  <c:v>6.7229300000000006E-2</c:v>
                </c:pt>
                <c:pt idx="7471">
                  <c:v>6.5863199999999997E-2</c:v>
                </c:pt>
                <c:pt idx="7472">
                  <c:v>6.44594E-2</c:v>
                </c:pt>
                <c:pt idx="7473">
                  <c:v>6.3020800000000002E-2</c:v>
                </c:pt>
                <c:pt idx="7474">
                  <c:v>6.1550599999999997E-2</c:v>
                </c:pt>
                <c:pt idx="7475">
                  <c:v>6.0051599999999997E-2</c:v>
                </c:pt>
                <c:pt idx="7476">
                  <c:v>5.8526799999999997E-2</c:v>
                </c:pt>
                <c:pt idx="7477">
                  <c:v>5.69787E-2</c:v>
                </c:pt>
                <c:pt idx="7478">
                  <c:v>5.5410399999999999E-2</c:v>
                </c:pt>
                <c:pt idx="7479">
                  <c:v>5.3824799999999999E-2</c:v>
                </c:pt>
                <c:pt idx="7480">
                  <c:v>5.2225000000000001E-2</c:v>
                </c:pt>
                <c:pt idx="7481">
                  <c:v>5.0613699999999998E-2</c:v>
                </c:pt>
                <c:pt idx="7482">
                  <c:v>4.8993500000000002E-2</c:v>
                </c:pt>
                <c:pt idx="7483">
                  <c:v>4.7366900000000003E-2</c:v>
                </c:pt>
                <c:pt idx="7484">
                  <c:v>4.5735900000000003E-2</c:v>
                </c:pt>
                <c:pt idx="7485">
                  <c:v>4.4102599999999999E-2</c:v>
                </c:pt>
                <c:pt idx="7486">
                  <c:v>4.2470099999999997E-2</c:v>
                </c:pt>
                <c:pt idx="7487">
                  <c:v>4.0842000000000003E-2</c:v>
                </c:pt>
                <c:pt idx="7488">
                  <c:v>3.9221399999999997E-2</c:v>
                </c:pt>
                <c:pt idx="7489">
                  <c:v>3.7610499999999998E-2</c:v>
                </c:pt>
                <c:pt idx="7490">
                  <c:v>3.6011300000000003E-2</c:v>
                </c:pt>
                <c:pt idx="7491">
                  <c:v>3.4426499999999999E-2</c:v>
                </c:pt>
                <c:pt idx="7492">
                  <c:v>3.2858499999999999E-2</c:v>
                </c:pt>
                <c:pt idx="7493">
                  <c:v>3.1309700000000003E-2</c:v>
                </c:pt>
                <c:pt idx="7494">
                  <c:v>2.9782300000000001E-2</c:v>
                </c:pt>
                <c:pt idx="7495">
                  <c:v>2.8278000000000001E-2</c:v>
                </c:pt>
                <c:pt idx="7496">
                  <c:v>2.6798300000000001E-2</c:v>
                </c:pt>
                <c:pt idx="7497">
                  <c:v>2.5345099999999999E-2</c:v>
                </c:pt>
                <c:pt idx="7498">
                  <c:v>2.39201E-2</c:v>
                </c:pt>
                <c:pt idx="7499">
                  <c:v>2.2524599999999999E-2</c:v>
                </c:pt>
                <c:pt idx="7500">
                  <c:v>2.1160100000000001E-2</c:v>
                </c:pt>
                <c:pt idx="7501">
                  <c:v>1.9828200000000001E-2</c:v>
                </c:pt>
                <c:pt idx="7502">
                  <c:v>1.85303E-2</c:v>
                </c:pt>
                <c:pt idx="7503">
                  <c:v>1.7267399999999999E-2</c:v>
                </c:pt>
                <c:pt idx="7504">
                  <c:v>1.6040499999999999E-2</c:v>
                </c:pt>
                <c:pt idx="7505">
                  <c:v>1.48506E-2</c:v>
                </c:pt>
                <c:pt idx="7506">
                  <c:v>1.3699100000000001E-2</c:v>
                </c:pt>
                <c:pt idx="7507">
                  <c:v>1.2586999999999999E-2</c:v>
                </c:pt>
                <c:pt idx="7508">
                  <c:v>1.15145E-2</c:v>
                </c:pt>
                <c:pt idx="7509">
                  <c:v>1.0481499999999999E-2</c:v>
                </c:pt>
                <c:pt idx="7510" formatCode="0.00E+00">
                  <c:v>9.4877999999999994E-3</c:v>
                </c:pt>
                <c:pt idx="7511" formatCode="0.00E+00">
                  <c:v>8.5336700000000001E-3</c:v>
                </c:pt>
                <c:pt idx="7512" formatCode="0.00E+00">
                  <c:v>7.6191399999999999E-3</c:v>
                </c:pt>
                <c:pt idx="7513" formatCode="0.00E+00">
                  <c:v>6.7440199999999999E-3</c:v>
                </c:pt>
                <c:pt idx="7514" formatCode="0.00E+00">
                  <c:v>5.9081999999999997E-3</c:v>
                </c:pt>
                <c:pt idx="7515" formatCode="0.00E+00">
                  <c:v>5.1119599999999996E-3</c:v>
                </c:pt>
                <c:pt idx="7516" formatCode="0.00E+00">
                  <c:v>4.3557200000000004E-3</c:v>
                </c:pt>
                <c:pt idx="7517" formatCode="0.00E+00">
                  <c:v>3.6394399999999999E-3</c:v>
                </c:pt>
                <c:pt idx="7518" formatCode="0.00E+00">
                  <c:v>2.9623499999999999E-3</c:v>
                </c:pt>
                <c:pt idx="7519" formatCode="0.00E+00">
                  <c:v>2.3236099999999998E-3</c:v>
                </c:pt>
                <c:pt idx="7520" formatCode="0.00E+00">
                  <c:v>1.7229400000000001E-3</c:v>
                </c:pt>
                <c:pt idx="7521" formatCode="0.00E+00">
                  <c:v>1.15996E-3</c:v>
                </c:pt>
                <c:pt idx="7522" formatCode="0.00E+00">
                  <c:v>6.3337899999999999E-4</c:v>
                </c:pt>
                <c:pt idx="7523" formatCode="0.00E+00">
                  <c:v>1.4142500000000001E-4</c:v>
                </c:pt>
                <c:pt idx="7524" formatCode="0.00E+00">
                  <c:v>-3.1697700000000002E-4</c:v>
                </c:pt>
                <c:pt idx="7525" formatCode="0.00E+00">
                  <c:v>-7.4211199999999996E-4</c:v>
                </c:pt>
                <c:pt idx="7526" formatCode="0.00E+00">
                  <c:v>-1.13448E-3</c:v>
                </c:pt>
                <c:pt idx="7527" formatCode="0.00E+00">
                  <c:v>-1.4952500000000001E-3</c:v>
                </c:pt>
                <c:pt idx="7528" formatCode="0.00E+00">
                  <c:v>-1.82584E-3</c:v>
                </c:pt>
                <c:pt idx="7529" formatCode="0.00E+00">
                  <c:v>-2.1276799999999998E-3</c:v>
                </c:pt>
                <c:pt idx="7530" formatCode="0.00E+00">
                  <c:v>-2.4022599999999998E-3</c:v>
                </c:pt>
                <c:pt idx="7531" formatCode="0.00E+00">
                  <c:v>-2.6508600000000001E-3</c:v>
                </c:pt>
                <c:pt idx="7532" formatCode="0.00E+00">
                  <c:v>-2.8748100000000002E-3</c:v>
                </c:pt>
                <c:pt idx="7533" formatCode="0.00E+00">
                  <c:v>-3.0759899999999998E-3</c:v>
                </c:pt>
                <c:pt idx="7534" formatCode="0.00E+00">
                  <c:v>-3.25648E-3</c:v>
                </c:pt>
                <c:pt idx="7535" formatCode="0.00E+00">
                  <c:v>-3.4179200000000001E-3</c:v>
                </c:pt>
                <c:pt idx="7536" formatCode="0.00E+00">
                  <c:v>-3.5614900000000001E-3</c:v>
                </c:pt>
                <c:pt idx="7537" formatCode="0.00E+00">
                  <c:v>-3.6885099999999999E-3</c:v>
                </c:pt>
                <c:pt idx="7538" formatCode="0.00E+00">
                  <c:v>-3.8007700000000002E-3</c:v>
                </c:pt>
                <c:pt idx="7539" formatCode="0.00E+00">
                  <c:v>-3.9005099999999998E-3</c:v>
                </c:pt>
                <c:pt idx="7540" formatCode="0.00E+00">
                  <c:v>-3.9900300000000003E-3</c:v>
                </c:pt>
                <c:pt idx="7541" formatCode="0.00E+00">
                  <c:v>-4.0712099999999996E-3</c:v>
                </c:pt>
                <c:pt idx="7542" formatCode="0.00E+00">
                  <c:v>-4.14563E-3</c:v>
                </c:pt>
                <c:pt idx="7543" formatCode="0.00E+00">
                  <c:v>-4.2152300000000004E-3</c:v>
                </c:pt>
                <c:pt idx="7544" formatCode="0.00E+00">
                  <c:v>-4.28218E-3</c:v>
                </c:pt>
                <c:pt idx="7545" formatCode="0.00E+00">
                  <c:v>-4.3485700000000004E-3</c:v>
                </c:pt>
                <c:pt idx="7546" formatCode="0.00E+00">
                  <c:v>-4.4164599999999997E-3</c:v>
                </c:pt>
                <c:pt idx="7547" formatCode="0.00E+00">
                  <c:v>-4.4881000000000001E-3</c:v>
                </c:pt>
                <c:pt idx="7548" formatCode="0.00E+00">
                  <c:v>-4.5651700000000003E-3</c:v>
                </c:pt>
                <c:pt idx="7549" formatCode="0.00E+00">
                  <c:v>-4.6486799999999997E-3</c:v>
                </c:pt>
                <c:pt idx="7550" formatCode="0.00E+00">
                  <c:v>-4.7397300000000002E-3</c:v>
                </c:pt>
                <c:pt idx="7551" formatCode="0.00E+00">
                  <c:v>-4.8402999999999996E-3</c:v>
                </c:pt>
                <c:pt idx="7552" formatCode="0.00E+00">
                  <c:v>-4.9530099999999999E-3</c:v>
                </c:pt>
                <c:pt idx="7553" formatCode="0.00E+00">
                  <c:v>-5.0800999999999997E-3</c:v>
                </c:pt>
                <c:pt idx="7554" formatCode="0.00E+00">
                  <c:v>-5.2228800000000001E-3</c:v>
                </c:pt>
                <c:pt idx="7555" formatCode="0.00E+00">
                  <c:v>-5.3823200000000003E-3</c:v>
                </c:pt>
                <c:pt idx="7556" formatCode="0.00E+00">
                  <c:v>-5.5596700000000001E-3</c:v>
                </c:pt>
                <c:pt idx="7557" formatCode="0.00E+00">
                  <c:v>-5.7563700000000002E-3</c:v>
                </c:pt>
                <c:pt idx="7558" formatCode="0.00E+00">
                  <c:v>-5.97387E-3</c:v>
                </c:pt>
                <c:pt idx="7559" formatCode="0.00E+00">
                  <c:v>-6.2136500000000002E-3</c:v>
                </c:pt>
                <c:pt idx="7560" formatCode="0.00E+00">
                  <c:v>-6.4767000000000002E-3</c:v>
                </c:pt>
                <c:pt idx="7561" formatCode="0.00E+00">
                  <c:v>-6.7635500000000001E-3</c:v>
                </c:pt>
                <c:pt idx="7562" formatCode="0.00E+00">
                  <c:v>-7.0750300000000004E-3</c:v>
                </c:pt>
                <c:pt idx="7563" formatCode="0.00E+00">
                  <c:v>-7.4122399999999996E-3</c:v>
                </c:pt>
                <c:pt idx="7564" formatCode="0.00E+00">
                  <c:v>-7.7761899999999997E-3</c:v>
                </c:pt>
                <c:pt idx="7565" formatCode="0.00E+00">
                  <c:v>-8.16769E-3</c:v>
                </c:pt>
                <c:pt idx="7566" formatCode="0.00E+00">
                  <c:v>-8.5875699999999992E-3</c:v>
                </c:pt>
                <c:pt idx="7567" formatCode="0.00E+00">
                  <c:v>-9.0364799999999995E-3</c:v>
                </c:pt>
                <c:pt idx="7568" formatCode="0.00E+00">
                  <c:v>-9.5143399999999996E-3</c:v>
                </c:pt>
                <c:pt idx="7569">
                  <c:v>-1.00205E-2</c:v>
                </c:pt>
                <c:pt idx="7570">
                  <c:v>-1.0554600000000001E-2</c:v>
                </c:pt>
                <c:pt idx="7571">
                  <c:v>-1.1117200000000001E-2</c:v>
                </c:pt>
                <c:pt idx="7572">
                  <c:v>-1.1709000000000001E-2</c:v>
                </c:pt>
                <c:pt idx="7573">
                  <c:v>-1.2330499999999999E-2</c:v>
                </c:pt>
                <c:pt idx="7574">
                  <c:v>-1.29818E-2</c:v>
                </c:pt>
                <c:pt idx="7575">
                  <c:v>-1.36632E-2</c:v>
                </c:pt>
                <c:pt idx="7576">
                  <c:v>-1.43751E-2</c:v>
                </c:pt>
                <c:pt idx="7577">
                  <c:v>-1.51171E-2</c:v>
                </c:pt>
                <c:pt idx="7578">
                  <c:v>-1.5888300000000001E-2</c:v>
                </c:pt>
                <c:pt idx="7579">
                  <c:v>-1.6687500000000001E-2</c:v>
                </c:pt>
                <c:pt idx="7580">
                  <c:v>-1.7513999999999998E-2</c:v>
                </c:pt>
                <c:pt idx="7581">
                  <c:v>-1.83673E-2</c:v>
                </c:pt>
                <c:pt idx="7582">
                  <c:v>-1.92464E-2</c:v>
                </c:pt>
                <c:pt idx="7583">
                  <c:v>-2.0150600000000001E-2</c:v>
                </c:pt>
                <c:pt idx="7584">
                  <c:v>-2.1079400000000002E-2</c:v>
                </c:pt>
                <c:pt idx="7585">
                  <c:v>-2.2033000000000001E-2</c:v>
                </c:pt>
                <c:pt idx="7586">
                  <c:v>-2.3010699999999999E-2</c:v>
                </c:pt>
                <c:pt idx="7587">
                  <c:v>-2.4010500000000001E-2</c:v>
                </c:pt>
                <c:pt idx="7588">
                  <c:v>-2.5030400000000001E-2</c:v>
                </c:pt>
                <c:pt idx="7589">
                  <c:v>-2.6068299999999999E-2</c:v>
                </c:pt>
                <c:pt idx="7590">
                  <c:v>-2.7122500000000001E-2</c:v>
                </c:pt>
                <c:pt idx="7591">
                  <c:v>-2.8191500000000001E-2</c:v>
                </c:pt>
                <c:pt idx="7592">
                  <c:v>-2.9273899999999999E-2</c:v>
                </c:pt>
                <c:pt idx="7593">
                  <c:v>-3.03679E-2</c:v>
                </c:pt>
                <c:pt idx="7594">
                  <c:v>-3.1471600000000002E-2</c:v>
                </c:pt>
                <c:pt idx="7595">
                  <c:v>-3.2583300000000003E-2</c:v>
                </c:pt>
                <c:pt idx="7596">
                  <c:v>-3.3701700000000001E-2</c:v>
                </c:pt>
                <c:pt idx="7597">
                  <c:v>-3.4825299999999997E-2</c:v>
                </c:pt>
                <c:pt idx="7598">
                  <c:v>-3.59523E-2</c:v>
                </c:pt>
                <c:pt idx="7599">
                  <c:v>-3.7080599999999998E-2</c:v>
                </c:pt>
                <c:pt idx="7600">
                  <c:v>-3.8208100000000002E-2</c:v>
                </c:pt>
                <c:pt idx="7601">
                  <c:v>-3.9332499999999999E-2</c:v>
                </c:pt>
                <c:pt idx="7602">
                  <c:v>-4.04517E-2</c:v>
                </c:pt>
                <c:pt idx="7603">
                  <c:v>-4.1563799999999998E-2</c:v>
                </c:pt>
                <c:pt idx="7604">
                  <c:v>-4.2666900000000001E-2</c:v>
                </c:pt>
                <c:pt idx="7605">
                  <c:v>-4.3759100000000002E-2</c:v>
                </c:pt>
                <c:pt idx="7606">
                  <c:v>-4.4838500000000003E-2</c:v>
                </c:pt>
                <c:pt idx="7607">
                  <c:v>-4.5903100000000002E-2</c:v>
                </c:pt>
                <c:pt idx="7608">
                  <c:v>-4.6950600000000002E-2</c:v>
                </c:pt>
                <c:pt idx="7609">
                  <c:v>-4.7978100000000003E-2</c:v>
                </c:pt>
                <c:pt idx="7610">
                  <c:v>-4.8982900000000003E-2</c:v>
                </c:pt>
                <c:pt idx="7611">
                  <c:v>-4.9962699999999999E-2</c:v>
                </c:pt>
                <c:pt idx="7612">
                  <c:v>-5.0915599999999998E-2</c:v>
                </c:pt>
                <c:pt idx="7613">
                  <c:v>-5.1839299999999998E-2</c:v>
                </c:pt>
                <c:pt idx="7614">
                  <c:v>-5.2731899999999998E-2</c:v>
                </c:pt>
                <c:pt idx="7615">
                  <c:v>-5.3591800000000002E-2</c:v>
                </c:pt>
                <c:pt idx="7616">
                  <c:v>-5.4417599999999997E-2</c:v>
                </c:pt>
                <c:pt idx="7617">
                  <c:v>-5.5206600000000002E-2</c:v>
                </c:pt>
                <c:pt idx="7618">
                  <c:v>-5.5955999999999999E-2</c:v>
                </c:pt>
                <c:pt idx="7619">
                  <c:v>-5.66633E-2</c:v>
                </c:pt>
                <c:pt idx="7620">
                  <c:v>-5.73264E-2</c:v>
                </c:pt>
                <c:pt idx="7621">
                  <c:v>-5.7943399999999999E-2</c:v>
                </c:pt>
                <c:pt idx="7622">
                  <c:v>-5.8511800000000003E-2</c:v>
                </c:pt>
                <c:pt idx="7623">
                  <c:v>-5.9028799999999999E-2</c:v>
                </c:pt>
                <c:pt idx="7624">
                  <c:v>-5.9492400000000001E-2</c:v>
                </c:pt>
                <c:pt idx="7625">
                  <c:v>-5.9901700000000002E-2</c:v>
                </c:pt>
                <c:pt idx="7626">
                  <c:v>-6.0255900000000001E-2</c:v>
                </c:pt>
                <c:pt idx="7627">
                  <c:v>-6.0554400000000001E-2</c:v>
                </c:pt>
                <c:pt idx="7628">
                  <c:v>-6.0795700000000001E-2</c:v>
                </c:pt>
                <c:pt idx="7629">
                  <c:v>-6.0978600000000001E-2</c:v>
                </c:pt>
                <c:pt idx="7630">
                  <c:v>-6.1101799999999998E-2</c:v>
                </c:pt>
                <c:pt idx="7631">
                  <c:v>-6.11639E-2</c:v>
                </c:pt>
                <c:pt idx="7632">
                  <c:v>-6.1163000000000002E-2</c:v>
                </c:pt>
                <c:pt idx="7633">
                  <c:v>-6.1097899999999997E-2</c:v>
                </c:pt>
                <c:pt idx="7634">
                  <c:v>-6.09682E-2</c:v>
                </c:pt>
                <c:pt idx="7635">
                  <c:v>-6.0773099999999997E-2</c:v>
                </c:pt>
                <c:pt idx="7636">
                  <c:v>-6.0512099999999999E-2</c:v>
                </c:pt>
                <c:pt idx="7637">
                  <c:v>-6.0185099999999998E-2</c:v>
                </c:pt>
                <c:pt idx="7638">
                  <c:v>-5.9792400000000002E-2</c:v>
                </c:pt>
                <c:pt idx="7639">
                  <c:v>-5.9333700000000003E-2</c:v>
                </c:pt>
                <c:pt idx="7640">
                  <c:v>-5.8807600000000002E-2</c:v>
                </c:pt>
                <c:pt idx="7641">
                  <c:v>-5.8212699999999999E-2</c:v>
                </c:pt>
                <c:pt idx="7642">
                  <c:v>-5.7548200000000001E-2</c:v>
                </c:pt>
                <c:pt idx="7643">
                  <c:v>-5.6814299999999998E-2</c:v>
                </c:pt>
                <c:pt idx="7644">
                  <c:v>-5.6011499999999999E-2</c:v>
                </c:pt>
                <c:pt idx="7645">
                  <c:v>-5.51402E-2</c:v>
                </c:pt>
                <c:pt idx="7646">
                  <c:v>-5.4201100000000002E-2</c:v>
                </c:pt>
                <c:pt idx="7647">
                  <c:v>-5.3194999999999999E-2</c:v>
                </c:pt>
                <c:pt idx="7648">
                  <c:v>-5.2123999999999997E-2</c:v>
                </c:pt>
                <c:pt idx="7649">
                  <c:v>-5.0989800000000002E-2</c:v>
                </c:pt>
                <c:pt idx="7650">
                  <c:v>-4.9793400000000002E-2</c:v>
                </c:pt>
                <c:pt idx="7651">
                  <c:v>-4.8535000000000002E-2</c:v>
                </c:pt>
                <c:pt idx="7652">
                  <c:v>-4.7215199999999999E-2</c:v>
                </c:pt>
                <c:pt idx="7653">
                  <c:v>-4.5834699999999999E-2</c:v>
                </c:pt>
                <c:pt idx="7654">
                  <c:v>-4.4394700000000002E-2</c:v>
                </c:pt>
                <c:pt idx="7655">
                  <c:v>-4.2896900000000002E-2</c:v>
                </c:pt>
                <c:pt idx="7656">
                  <c:v>-4.1343199999999997E-2</c:v>
                </c:pt>
                <c:pt idx="7657">
                  <c:v>-3.9736E-2</c:v>
                </c:pt>
                <c:pt idx="7658">
                  <c:v>-3.80775E-2</c:v>
                </c:pt>
                <c:pt idx="7659">
                  <c:v>-3.6370600000000003E-2</c:v>
                </c:pt>
                <c:pt idx="7660">
                  <c:v>-3.4618000000000003E-2</c:v>
                </c:pt>
                <c:pt idx="7661">
                  <c:v>-3.2822200000000003E-2</c:v>
                </c:pt>
                <c:pt idx="7662">
                  <c:v>-3.0985700000000001E-2</c:v>
                </c:pt>
                <c:pt idx="7663">
                  <c:v>-2.9110899999999999E-2</c:v>
                </c:pt>
                <c:pt idx="7664">
                  <c:v>-2.71998E-2</c:v>
                </c:pt>
                <c:pt idx="7665">
                  <c:v>-2.5254800000000001E-2</c:v>
                </c:pt>
                <c:pt idx="7666">
                  <c:v>-2.3278500000000001E-2</c:v>
                </c:pt>
                <c:pt idx="7667">
                  <c:v>-2.12736E-2</c:v>
                </c:pt>
                <c:pt idx="7668">
                  <c:v>-1.9242599999999999E-2</c:v>
                </c:pt>
                <c:pt idx="7669">
                  <c:v>-1.7187899999999999E-2</c:v>
                </c:pt>
                <c:pt idx="7670">
                  <c:v>-1.5112E-2</c:v>
                </c:pt>
                <c:pt idx="7671">
                  <c:v>-1.30178E-2</c:v>
                </c:pt>
                <c:pt idx="7672">
                  <c:v>-1.0907999999999999E-2</c:v>
                </c:pt>
                <c:pt idx="7673" formatCode="0.00E+00">
                  <c:v>-8.7854300000000003E-3</c:v>
                </c:pt>
                <c:pt idx="7674" formatCode="0.00E+00">
                  <c:v>-6.6533499999999997E-3</c:v>
                </c:pt>
                <c:pt idx="7675" formatCode="0.00E+00">
                  <c:v>-4.5151599999999998E-3</c:v>
                </c:pt>
                <c:pt idx="7676" formatCode="0.00E+00">
                  <c:v>-2.3736500000000002E-3</c:v>
                </c:pt>
                <c:pt idx="7677" formatCode="0.00E+00">
                  <c:v>-2.3174E-4</c:v>
                </c:pt>
                <c:pt idx="7678" formatCode="0.00E+00">
                  <c:v>1.9069499999999999E-3</c:v>
                </c:pt>
                <c:pt idx="7679" formatCode="0.00E+00">
                  <c:v>4.03887E-3</c:v>
                </c:pt>
                <c:pt idx="7680" formatCode="0.00E+00">
                  <c:v>6.1610199999999997E-3</c:v>
                </c:pt>
                <c:pt idx="7681" formatCode="0.00E+00">
                  <c:v>8.2704800000000002E-3</c:v>
                </c:pt>
                <c:pt idx="7682">
                  <c:v>1.03642E-2</c:v>
                </c:pt>
                <c:pt idx="7683">
                  <c:v>1.24394E-2</c:v>
                </c:pt>
                <c:pt idx="7684">
                  <c:v>1.44934E-2</c:v>
                </c:pt>
                <c:pt idx="7685">
                  <c:v>1.65241E-2</c:v>
                </c:pt>
                <c:pt idx="7686">
                  <c:v>1.8529299999999999E-2</c:v>
                </c:pt>
                <c:pt idx="7687">
                  <c:v>2.0505700000000002E-2</c:v>
                </c:pt>
                <c:pt idx="7688">
                  <c:v>2.2449500000000001E-2</c:v>
                </c:pt>
                <c:pt idx="7689">
                  <c:v>2.4356699999999998E-2</c:v>
                </c:pt>
                <c:pt idx="7690">
                  <c:v>2.6223799999999999E-2</c:v>
                </c:pt>
                <c:pt idx="7691">
                  <c:v>2.8048099999999999E-2</c:v>
                </c:pt>
                <c:pt idx="7692">
                  <c:v>2.9827900000000001E-2</c:v>
                </c:pt>
                <c:pt idx="7693">
                  <c:v>3.1560699999999997E-2</c:v>
                </c:pt>
                <c:pt idx="7694">
                  <c:v>3.3243500000000002E-2</c:v>
                </c:pt>
                <c:pt idx="7695">
                  <c:v>3.4873099999999997E-2</c:v>
                </c:pt>
                <c:pt idx="7696">
                  <c:v>3.6446899999999997E-2</c:v>
                </c:pt>
                <c:pt idx="7697">
                  <c:v>3.7962799999999998E-2</c:v>
                </c:pt>
                <c:pt idx="7698">
                  <c:v>3.94182E-2</c:v>
                </c:pt>
                <c:pt idx="7699">
                  <c:v>4.0810800000000001E-2</c:v>
                </c:pt>
                <c:pt idx="7700">
                  <c:v>4.2138099999999998E-2</c:v>
                </c:pt>
                <c:pt idx="7701">
                  <c:v>4.3397699999999997E-2</c:v>
                </c:pt>
                <c:pt idx="7702">
                  <c:v>4.4588099999999999E-2</c:v>
                </c:pt>
                <c:pt idx="7703">
                  <c:v>4.5708800000000001E-2</c:v>
                </c:pt>
                <c:pt idx="7704">
                  <c:v>4.6759200000000001E-2</c:v>
                </c:pt>
                <c:pt idx="7705">
                  <c:v>4.7737799999999997E-2</c:v>
                </c:pt>
                <c:pt idx="7706">
                  <c:v>4.8642199999999997E-2</c:v>
                </c:pt>
                <c:pt idx="7707">
                  <c:v>4.9470100000000003E-2</c:v>
                </c:pt>
                <c:pt idx="7708">
                  <c:v>5.02202E-2</c:v>
                </c:pt>
                <c:pt idx="7709">
                  <c:v>5.0891800000000001E-2</c:v>
                </c:pt>
                <c:pt idx="7710">
                  <c:v>5.1484099999999998E-2</c:v>
                </c:pt>
                <c:pt idx="7711">
                  <c:v>5.19955E-2</c:v>
                </c:pt>
                <c:pt idx="7712">
                  <c:v>5.2425300000000001E-2</c:v>
                </c:pt>
                <c:pt idx="7713">
                  <c:v>5.2773800000000003E-2</c:v>
                </c:pt>
                <c:pt idx="7714">
                  <c:v>5.3040700000000003E-2</c:v>
                </c:pt>
                <c:pt idx="7715">
                  <c:v>5.32252E-2</c:v>
                </c:pt>
                <c:pt idx="7716">
                  <c:v>5.3327100000000002E-2</c:v>
                </c:pt>
                <c:pt idx="7717">
                  <c:v>5.3346400000000002E-2</c:v>
                </c:pt>
                <c:pt idx="7718">
                  <c:v>5.3282299999999998E-2</c:v>
                </c:pt>
                <c:pt idx="7719">
                  <c:v>5.3133399999999997E-2</c:v>
                </c:pt>
                <c:pt idx="7720">
                  <c:v>5.28987E-2</c:v>
                </c:pt>
                <c:pt idx="7721">
                  <c:v>5.2578E-2</c:v>
                </c:pt>
                <c:pt idx="7722">
                  <c:v>5.2171099999999998E-2</c:v>
                </c:pt>
                <c:pt idx="7723">
                  <c:v>5.1678099999999998E-2</c:v>
                </c:pt>
                <c:pt idx="7724">
                  <c:v>5.1099600000000002E-2</c:v>
                </c:pt>
                <c:pt idx="7725">
                  <c:v>5.0436599999999998E-2</c:v>
                </c:pt>
                <c:pt idx="7726">
                  <c:v>4.9689999999999998E-2</c:v>
                </c:pt>
                <c:pt idx="7727">
                  <c:v>4.8860899999999999E-2</c:v>
                </c:pt>
                <c:pt idx="7728">
                  <c:v>4.7950600000000003E-2</c:v>
                </c:pt>
                <c:pt idx="7729">
                  <c:v>4.6960200000000001E-2</c:v>
                </c:pt>
                <c:pt idx="7730">
                  <c:v>4.5892099999999998E-2</c:v>
                </c:pt>
                <c:pt idx="7731">
                  <c:v>4.4748900000000001E-2</c:v>
                </c:pt>
                <c:pt idx="7732">
                  <c:v>4.3533099999999998E-2</c:v>
                </c:pt>
                <c:pt idx="7733">
                  <c:v>4.2246499999999999E-2</c:v>
                </c:pt>
                <c:pt idx="7734">
                  <c:v>4.0890999999999997E-2</c:v>
                </c:pt>
                <c:pt idx="7735">
                  <c:v>3.9468999999999997E-2</c:v>
                </c:pt>
                <c:pt idx="7736">
                  <c:v>3.7983200000000002E-2</c:v>
                </c:pt>
                <c:pt idx="7737">
                  <c:v>3.6435599999999999E-2</c:v>
                </c:pt>
                <c:pt idx="7738">
                  <c:v>3.48276E-2</c:v>
                </c:pt>
                <c:pt idx="7739">
                  <c:v>3.3161200000000002E-2</c:v>
                </c:pt>
                <c:pt idx="7740">
                  <c:v>3.1438399999999998E-2</c:v>
                </c:pt>
                <c:pt idx="7741">
                  <c:v>2.96616E-2</c:v>
                </c:pt>
                <c:pt idx="7742">
                  <c:v>2.7833299999999998E-2</c:v>
                </c:pt>
                <c:pt idx="7743">
                  <c:v>2.5956E-2</c:v>
                </c:pt>
                <c:pt idx="7744">
                  <c:v>2.4032399999999999E-2</c:v>
                </c:pt>
                <c:pt idx="7745">
                  <c:v>2.2065399999999999E-2</c:v>
                </c:pt>
                <c:pt idx="7746">
                  <c:v>2.0058099999999999E-2</c:v>
                </c:pt>
                <c:pt idx="7747">
                  <c:v>1.8013700000000001E-2</c:v>
                </c:pt>
                <c:pt idx="7748">
                  <c:v>1.59347E-2</c:v>
                </c:pt>
                <c:pt idx="7749">
                  <c:v>1.3823999999999999E-2</c:v>
                </c:pt>
                <c:pt idx="7750">
                  <c:v>1.16846E-2</c:v>
                </c:pt>
                <c:pt idx="7751" formatCode="0.00E+00">
                  <c:v>9.5187699999999993E-3</c:v>
                </c:pt>
                <c:pt idx="7752" formatCode="0.00E+00">
                  <c:v>7.3291700000000003E-3</c:v>
                </c:pt>
                <c:pt idx="7753" formatCode="0.00E+00">
                  <c:v>5.1193899999999997E-3</c:v>
                </c:pt>
                <c:pt idx="7754" formatCode="0.00E+00">
                  <c:v>2.8942099999999999E-3</c:v>
                </c:pt>
                <c:pt idx="7755" formatCode="0.00E+00">
                  <c:v>6.5777900000000005E-4</c:v>
                </c:pt>
                <c:pt idx="7756" formatCode="0.00E+00">
                  <c:v>-1.5873199999999999E-3</c:v>
                </c:pt>
                <c:pt idx="7757" formatCode="0.00E+00">
                  <c:v>-3.8389000000000001E-3</c:v>
                </c:pt>
                <c:pt idx="7758" formatCode="0.00E+00">
                  <c:v>-6.0938700000000004E-3</c:v>
                </c:pt>
                <c:pt idx="7759" formatCode="0.00E+00">
                  <c:v>-8.3487400000000003E-3</c:v>
                </c:pt>
                <c:pt idx="7760">
                  <c:v>-1.06003E-2</c:v>
                </c:pt>
                <c:pt idx="7761">
                  <c:v>-1.2845000000000001E-2</c:v>
                </c:pt>
                <c:pt idx="7762">
                  <c:v>-1.5079199999999999E-2</c:v>
                </c:pt>
                <c:pt idx="7763">
                  <c:v>-1.7299599999999998E-2</c:v>
                </c:pt>
                <c:pt idx="7764">
                  <c:v>-1.95041E-2</c:v>
                </c:pt>
                <c:pt idx="7765">
                  <c:v>-2.1689400000000001E-2</c:v>
                </c:pt>
                <c:pt idx="7766">
                  <c:v>-2.3851799999999999E-2</c:v>
                </c:pt>
                <c:pt idx="7767">
                  <c:v>-2.5988199999999999E-2</c:v>
                </c:pt>
                <c:pt idx="7768">
                  <c:v>-2.8096300000000001E-2</c:v>
                </c:pt>
                <c:pt idx="7769">
                  <c:v>-3.0173700000000001E-2</c:v>
                </c:pt>
                <c:pt idx="7770">
                  <c:v>-3.22181E-2</c:v>
                </c:pt>
                <c:pt idx="7771">
                  <c:v>-3.4227199999999999E-2</c:v>
                </c:pt>
                <c:pt idx="7772">
                  <c:v>-3.6198599999999997E-2</c:v>
                </c:pt>
                <c:pt idx="7773">
                  <c:v>-3.8129000000000003E-2</c:v>
                </c:pt>
                <c:pt idx="7774">
                  <c:v>-4.0014599999999997E-2</c:v>
                </c:pt>
                <c:pt idx="7775">
                  <c:v>-4.1852199999999999E-2</c:v>
                </c:pt>
                <c:pt idx="7776">
                  <c:v>-4.36391E-2</c:v>
                </c:pt>
                <c:pt idx="7777">
                  <c:v>-4.5372799999999998E-2</c:v>
                </c:pt>
                <c:pt idx="7778">
                  <c:v>-4.7051000000000003E-2</c:v>
                </c:pt>
                <c:pt idx="7779">
                  <c:v>-4.8671499999999999E-2</c:v>
                </c:pt>
                <c:pt idx="7780">
                  <c:v>-5.0232100000000002E-2</c:v>
                </c:pt>
                <c:pt idx="7781">
                  <c:v>-5.1731899999999997E-2</c:v>
                </c:pt>
                <c:pt idx="7782">
                  <c:v>-5.3170000000000002E-2</c:v>
                </c:pt>
                <c:pt idx="7783">
                  <c:v>-5.4545299999999998E-2</c:v>
                </c:pt>
                <c:pt idx="7784">
                  <c:v>-5.5856599999999999E-2</c:v>
                </c:pt>
                <c:pt idx="7785">
                  <c:v>-5.7102699999999999E-2</c:v>
                </c:pt>
                <c:pt idx="7786">
                  <c:v>-5.82827E-2</c:v>
                </c:pt>
                <c:pt idx="7787">
                  <c:v>-5.9395299999999998E-2</c:v>
                </c:pt>
                <c:pt idx="7788">
                  <c:v>-6.0438899999999997E-2</c:v>
                </c:pt>
                <c:pt idx="7789">
                  <c:v>-6.1412500000000002E-2</c:v>
                </c:pt>
                <c:pt idx="7790">
                  <c:v>-6.2315200000000001E-2</c:v>
                </c:pt>
                <c:pt idx="7791">
                  <c:v>-6.3145999999999994E-2</c:v>
                </c:pt>
                <c:pt idx="7792">
                  <c:v>-6.3904500000000003E-2</c:v>
                </c:pt>
                <c:pt idx="7793">
                  <c:v>-6.45897E-2</c:v>
                </c:pt>
                <c:pt idx="7794">
                  <c:v>-6.5200300000000003E-2</c:v>
                </c:pt>
                <c:pt idx="7795">
                  <c:v>-6.5735000000000002E-2</c:v>
                </c:pt>
                <c:pt idx="7796">
                  <c:v>-6.6193199999999994E-2</c:v>
                </c:pt>
                <c:pt idx="7797">
                  <c:v>-6.6574099999999997E-2</c:v>
                </c:pt>
                <c:pt idx="7798">
                  <c:v>-6.6877300000000001E-2</c:v>
                </c:pt>
                <c:pt idx="7799">
                  <c:v>-6.7103099999999999E-2</c:v>
                </c:pt>
                <c:pt idx="7800">
                  <c:v>-6.7253099999999996E-2</c:v>
                </c:pt>
                <c:pt idx="7801">
                  <c:v>-6.7328700000000005E-2</c:v>
                </c:pt>
                <c:pt idx="7802">
                  <c:v>-6.7330399999999999E-2</c:v>
                </c:pt>
                <c:pt idx="7803">
                  <c:v>-6.7258899999999996E-2</c:v>
                </c:pt>
                <c:pt idx="7804">
                  <c:v>-6.7115599999999997E-2</c:v>
                </c:pt>
                <c:pt idx="7805">
                  <c:v>-6.69014E-2</c:v>
                </c:pt>
                <c:pt idx="7806">
                  <c:v>-6.6617099999999999E-2</c:v>
                </c:pt>
                <c:pt idx="7807">
                  <c:v>-6.6263699999999995E-2</c:v>
                </c:pt>
                <c:pt idx="7808">
                  <c:v>-6.5842999999999999E-2</c:v>
                </c:pt>
                <c:pt idx="7809">
                  <c:v>-6.5356800000000007E-2</c:v>
                </c:pt>
                <c:pt idx="7810">
                  <c:v>-6.4806600000000006E-2</c:v>
                </c:pt>
                <c:pt idx="7811">
                  <c:v>-6.4194500000000002E-2</c:v>
                </c:pt>
                <c:pt idx="7812">
                  <c:v>-6.3521800000000003E-2</c:v>
                </c:pt>
                <c:pt idx="7813">
                  <c:v>-6.2789600000000001E-2</c:v>
                </c:pt>
                <c:pt idx="7814">
                  <c:v>-6.1999600000000002E-2</c:v>
                </c:pt>
                <c:pt idx="7815">
                  <c:v>-6.1154100000000003E-2</c:v>
                </c:pt>
                <c:pt idx="7816">
                  <c:v>-6.0256200000000003E-2</c:v>
                </c:pt>
                <c:pt idx="7817">
                  <c:v>-5.9308E-2</c:v>
                </c:pt>
                <c:pt idx="7818">
                  <c:v>-5.8311399999999999E-2</c:v>
                </c:pt>
                <c:pt idx="7819">
                  <c:v>-5.7267800000000001E-2</c:v>
                </c:pt>
                <c:pt idx="7820">
                  <c:v>-5.6178400000000003E-2</c:v>
                </c:pt>
                <c:pt idx="7821">
                  <c:v>-5.50451E-2</c:v>
                </c:pt>
                <c:pt idx="7822">
                  <c:v>-5.38702E-2</c:v>
                </c:pt>
                <c:pt idx="7823">
                  <c:v>-5.2655800000000003E-2</c:v>
                </c:pt>
                <c:pt idx="7824">
                  <c:v>-5.1403999999999998E-2</c:v>
                </c:pt>
                <c:pt idx="7825">
                  <c:v>-5.01179E-2</c:v>
                </c:pt>
                <c:pt idx="7826">
                  <c:v>-4.88011E-2</c:v>
                </c:pt>
                <c:pt idx="7827">
                  <c:v>-4.74568E-2</c:v>
                </c:pt>
                <c:pt idx="7828">
                  <c:v>-4.6087599999999999E-2</c:v>
                </c:pt>
                <c:pt idx="7829">
                  <c:v>-4.4695800000000001E-2</c:v>
                </c:pt>
                <c:pt idx="7830">
                  <c:v>-4.32839E-2</c:v>
                </c:pt>
                <c:pt idx="7831">
                  <c:v>-4.18544E-2</c:v>
                </c:pt>
                <c:pt idx="7832">
                  <c:v>-4.04097E-2</c:v>
                </c:pt>
                <c:pt idx="7833">
                  <c:v>-3.8953000000000002E-2</c:v>
                </c:pt>
                <c:pt idx="7834">
                  <c:v>-3.7487800000000002E-2</c:v>
                </c:pt>
                <c:pt idx="7835">
                  <c:v>-3.6016899999999998E-2</c:v>
                </c:pt>
                <c:pt idx="7836">
                  <c:v>-3.4542799999999999E-2</c:v>
                </c:pt>
                <c:pt idx="7837">
                  <c:v>-3.3067699999999998E-2</c:v>
                </c:pt>
                <c:pt idx="7838">
                  <c:v>-3.1593499999999997E-2</c:v>
                </c:pt>
                <c:pt idx="7839">
                  <c:v>-3.0121999999999999E-2</c:v>
                </c:pt>
                <c:pt idx="7840">
                  <c:v>-2.8654499999999999E-2</c:v>
                </c:pt>
                <c:pt idx="7841">
                  <c:v>-2.7192999999999998E-2</c:v>
                </c:pt>
                <c:pt idx="7842">
                  <c:v>-2.57399E-2</c:v>
                </c:pt>
                <c:pt idx="7843">
                  <c:v>-2.42981E-2</c:v>
                </c:pt>
                <c:pt idx="7844">
                  <c:v>-2.28702E-2</c:v>
                </c:pt>
                <c:pt idx="7845">
                  <c:v>-2.1459099999999998E-2</c:v>
                </c:pt>
                <c:pt idx="7846">
                  <c:v>-2.0067000000000002E-2</c:v>
                </c:pt>
                <c:pt idx="7847">
                  <c:v>-1.8695099999999999E-2</c:v>
                </c:pt>
                <c:pt idx="7848">
                  <c:v>-1.7344600000000002E-2</c:v>
                </c:pt>
                <c:pt idx="7849">
                  <c:v>-1.60181E-2</c:v>
                </c:pt>
                <c:pt idx="7850">
                  <c:v>-1.4718800000000001E-2</c:v>
                </c:pt>
                <c:pt idx="7851">
                  <c:v>-1.3449600000000001E-2</c:v>
                </c:pt>
                <c:pt idx="7852">
                  <c:v>-1.2212000000000001E-2</c:v>
                </c:pt>
                <c:pt idx="7853">
                  <c:v>-1.10077E-2</c:v>
                </c:pt>
                <c:pt idx="7854" formatCode="0.00E+00">
                  <c:v>-9.8389800000000006E-3</c:v>
                </c:pt>
                <c:pt idx="7855" formatCode="0.00E+00">
                  <c:v>-8.7077200000000004E-3</c:v>
                </c:pt>
                <c:pt idx="7856" formatCode="0.00E+00">
                  <c:v>-7.6146E-3</c:v>
                </c:pt>
                <c:pt idx="7857" formatCode="0.00E+00">
                  <c:v>-6.5594199999999998E-3</c:v>
                </c:pt>
                <c:pt idx="7858" formatCode="0.00E+00">
                  <c:v>-5.5425400000000003E-3</c:v>
                </c:pt>
                <c:pt idx="7859" formatCode="0.00E+00">
                  <c:v>-4.5650600000000001E-3</c:v>
                </c:pt>
                <c:pt idx="7860" formatCode="0.00E+00">
                  <c:v>-3.6280700000000002E-3</c:v>
                </c:pt>
                <c:pt idx="7861" formatCode="0.00E+00">
                  <c:v>-2.7327200000000001E-3</c:v>
                </c:pt>
                <c:pt idx="7862" formatCode="0.00E+00">
                  <c:v>-1.88046E-3</c:v>
                </c:pt>
                <c:pt idx="7863" formatCode="0.00E+00">
                  <c:v>-1.07222E-3</c:v>
                </c:pt>
                <c:pt idx="7864" formatCode="0.00E+00">
                  <c:v>-3.0789199999999999E-4</c:v>
                </c:pt>
                <c:pt idx="7865" formatCode="0.00E+00">
                  <c:v>4.1236000000000002E-4</c:v>
                </c:pt>
                <c:pt idx="7866" formatCode="0.00E+00">
                  <c:v>1.0871800000000001E-3</c:v>
                </c:pt>
                <c:pt idx="7867" formatCode="0.00E+00">
                  <c:v>1.71513E-3</c:v>
                </c:pt>
                <c:pt idx="7868" formatCode="0.00E+00">
                  <c:v>2.2956999999999999E-3</c:v>
                </c:pt>
                <c:pt idx="7869" formatCode="0.00E+00">
                  <c:v>2.8286399999999999E-3</c:v>
                </c:pt>
                <c:pt idx="7870" formatCode="0.00E+00">
                  <c:v>3.31329E-3</c:v>
                </c:pt>
                <c:pt idx="7871" formatCode="0.00E+00">
                  <c:v>3.7493000000000001E-3</c:v>
                </c:pt>
                <c:pt idx="7872" formatCode="0.00E+00">
                  <c:v>4.13672E-3</c:v>
                </c:pt>
                <c:pt idx="7873" formatCode="0.00E+00">
                  <c:v>4.4759300000000004E-3</c:v>
                </c:pt>
                <c:pt idx="7874" formatCode="0.00E+00">
                  <c:v>4.7681099999999999E-3</c:v>
                </c:pt>
                <c:pt idx="7875" formatCode="0.00E+00">
                  <c:v>5.0151600000000003E-3</c:v>
                </c:pt>
                <c:pt idx="7876" formatCode="0.00E+00">
                  <c:v>5.21866E-3</c:v>
                </c:pt>
                <c:pt idx="7877" formatCode="0.00E+00">
                  <c:v>5.3787499999999999E-3</c:v>
                </c:pt>
                <c:pt idx="7878" formatCode="0.00E+00">
                  <c:v>5.4943400000000003E-3</c:v>
                </c:pt>
                <c:pt idx="7879" formatCode="0.00E+00">
                  <c:v>5.56465E-3</c:v>
                </c:pt>
                <c:pt idx="7880" formatCode="0.00E+00">
                  <c:v>5.5904400000000003E-3</c:v>
                </c:pt>
                <c:pt idx="7881" formatCode="0.00E+00">
                  <c:v>5.5740499999999997E-3</c:v>
                </c:pt>
                <c:pt idx="7882" formatCode="0.00E+00">
                  <c:v>5.5181500000000003E-3</c:v>
                </c:pt>
                <c:pt idx="7883" formatCode="0.00E+00">
                  <c:v>5.4244200000000001E-3</c:v>
                </c:pt>
                <c:pt idx="7884" formatCode="0.00E+00">
                  <c:v>5.29373E-3</c:v>
                </c:pt>
                <c:pt idx="7885" formatCode="0.00E+00">
                  <c:v>5.1270700000000001E-3</c:v>
                </c:pt>
                <c:pt idx="7886" formatCode="0.00E+00">
                  <c:v>4.92568E-3</c:v>
                </c:pt>
                <c:pt idx="7887" formatCode="0.00E+00">
                  <c:v>4.6904299999999998E-3</c:v>
                </c:pt>
                <c:pt idx="7888" formatCode="0.00E+00">
                  <c:v>4.4221499999999997E-3</c:v>
                </c:pt>
                <c:pt idx="7889" formatCode="0.00E+00">
                  <c:v>4.1222100000000003E-3</c:v>
                </c:pt>
                <c:pt idx="7890" formatCode="0.00E+00">
                  <c:v>3.7919400000000002E-3</c:v>
                </c:pt>
                <c:pt idx="7891" formatCode="0.00E+00">
                  <c:v>3.4325499999999999E-3</c:v>
                </c:pt>
                <c:pt idx="7892" formatCode="0.00E+00">
                  <c:v>3.0457399999999999E-3</c:v>
                </c:pt>
                <c:pt idx="7893" formatCode="0.00E+00">
                  <c:v>2.6338999999999998E-3</c:v>
                </c:pt>
                <c:pt idx="7894" formatCode="0.00E+00">
                  <c:v>2.1993899999999999E-3</c:v>
                </c:pt>
                <c:pt idx="7895" formatCode="0.00E+00">
                  <c:v>1.7440299999999999E-3</c:v>
                </c:pt>
                <c:pt idx="7896" formatCode="0.00E+00">
                  <c:v>1.2695600000000001E-3</c:v>
                </c:pt>
                <c:pt idx="7897" formatCode="0.00E+00">
                  <c:v>7.78197E-4</c:v>
                </c:pt>
                <c:pt idx="7898" formatCode="0.00E+00">
                  <c:v>2.7222100000000001E-4</c:v>
                </c:pt>
                <c:pt idx="7899" formatCode="0.00E+00">
                  <c:v>-2.4634199999999998E-4</c:v>
                </c:pt>
                <c:pt idx="7900" formatCode="0.00E+00">
                  <c:v>-7.7520200000000001E-4</c:v>
                </c:pt>
                <c:pt idx="7901" formatCode="0.00E+00">
                  <c:v>-1.31163E-3</c:v>
                </c:pt>
                <c:pt idx="7902" formatCode="0.00E+00">
                  <c:v>-1.85276E-3</c:v>
                </c:pt>
                <c:pt idx="7903" formatCode="0.00E+00">
                  <c:v>-2.3961099999999999E-3</c:v>
                </c:pt>
                <c:pt idx="7904" formatCode="0.00E+00">
                  <c:v>-2.93969E-3</c:v>
                </c:pt>
                <c:pt idx="7905" formatCode="0.00E+00">
                  <c:v>-3.4817699999999999E-3</c:v>
                </c:pt>
                <c:pt idx="7906" formatCode="0.00E+00">
                  <c:v>-4.0205900000000001E-3</c:v>
                </c:pt>
                <c:pt idx="7907" formatCode="0.00E+00">
                  <c:v>-4.5544799999999996E-3</c:v>
                </c:pt>
                <c:pt idx="7908" formatCode="0.00E+00">
                  <c:v>-5.0817299999999996E-3</c:v>
                </c:pt>
                <c:pt idx="7909" formatCode="0.00E+00">
                  <c:v>-5.6001000000000002E-3</c:v>
                </c:pt>
                <c:pt idx="7910" formatCode="0.00E+00">
                  <c:v>-6.1069699999999998E-3</c:v>
                </c:pt>
                <c:pt idx="7911" formatCode="0.00E+00">
                  <c:v>-6.6005400000000002E-3</c:v>
                </c:pt>
                <c:pt idx="7912" formatCode="0.00E+00">
                  <c:v>-7.0801199999999996E-3</c:v>
                </c:pt>
                <c:pt idx="7913" formatCode="0.00E+00">
                  <c:v>-7.5452100000000001E-3</c:v>
                </c:pt>
                <c:pt idx="7914" formatCode="0.00E+00">
                  <c:v>-7.9948899999999993E-3</c:v>
                </c:pt>
                <c:pt idx="7915" formatCode="0.00E+00">
                  <c:v>-8.4278400000000007E-3</c:v>
                </c:pt>
                <c:pt idx="7916" formatCode="0.00E+00">
                  <c:v>-8.8427000000000002E-3</c:v>
                </c:pt>
                <c:pt idx="7917" formatCode="0.00E+00">
                  <c:v>-9.2384200000000007E-3</c:v>
                </c:pt>
                <c:pt idx="7918" formatCode="0.00E+00">
                  <c:v>-9.6137299999999992E-3</c:v>
                </c:pt>
                <c:pt idx="7919" formatCode="0.00E+00">
                  <c:v>-9.9666900000000003E-3</c:v>
                </c:pt>
                <c:pt idx="7920">
                  <c:v>-1.0295199999999999E-2</c:v>
                </c:pt>
                <c:pt idx="7921">
                  <c:v>-1.05977E-2</c:v>
                </c:pt>
                <c:pt idx="7922">
                  <c:v>-1.08731E-2</c:v>
                </c:pt>
                <c:pt idx="7923">
                  <c:v>-1.11203E-2</c:v>
                </c:pt>
                <c:pt idx="7924">
                  <c:v>-1.13382E-2</c:v>
                </c:pt>
                <c:pt idx="7925">
                  <c:v>-1.15254E-2</c:v>
                </c:pt>
                <c:pt idx="7926">
                  <c:v>-1.16805E-2</c:v>
                </c:pt>
                <c:pt idx="7927">
                  <c:v>-1.18025E-2</c:v>
                </c:pt>
                <c:pt idx="7928">
                  <c:v>-1.1890899999999999E-2</c:v>
                </c:pt>
                <c:pt idx="7929">
                  <c:v>-1.1945600000000001E-2</c:v>
                </c:pt>
                <c:pt idx="7930">
                  <c:v>-1.19661E-2</c:v>
                </c:pt>
                <c:pt idx="7931">
                  <c:v>-1.1951700000000001E-2</c:v>
                </c:pt>
                <c:pt idx="7932">
                  <c:v>-1.19027E-2</c:v>
                </c:pt>
                <c:pt idx="7933">
                  <c:v>-1.1819100000000001E-2</c:v>
                </c:pt>
                <c:pt idx="7934">
                  <c:v>-1.1701100000000001E-2</c:v>
                </c:pt>
                <c:pt idx="7935">
                  <c:v>-1.1548900000000001E-2</c:v>
                </c:pt>
                <c:pt idx="7936">
                  <c:v>-1.13629E-2</c:v>
                </c:pt>
                <c:pt idx="7937">
                  <c:v>-1.11428E-2</c:v>
                </c:pt>
                <c:pt idx="7938">
                  <c:v>-1.0888399999999999E-2</c:v>
                </c:pt>
                <c:pt idx="7939">
                  <c:v>-1.0600099999999999E-2</c:v>
                </c:pt>
                <c:pt idx="7940">
                  <c:v>-1.0278300000000001E-2</c:v>
                </c:pt>
                <c:pt idx="7941" formatCode="0.00E+00">
                  <c:v>-9.9237100000000005E-3</c:v>
                </c:pt>
                <c:pt idx="7942" formatCode="0.00E+00">
                  <c:v>-9.5369300000000008E-3</c:v>
                </c:pt>
                <c:pt idx="7943" formatCode="0.00E+00">
                  <c:v>-9.1188699999999994E-3</c:v>
                </c:pt>
                <c:pt idx="7944" formatCode="0.00E+00">
                  <c:v>-8.6702399999999992E-3</c:v>
                </c:pt>
                <c:pt idx="7945" formatCode="0.00E+00">
                  <c:v>-8.1916999999999997E-3</c:v>
                </c:pt>
                <c:pt idx="7946" formatCode="0.00E+00">
                  <c:v>-7.6842999999999998E-3</c:v>
                </c:pt>
                <c:pt idx="7947" formatCode="0.00E+00">
                  <c:v>-7.1495300000000003E-3</c:v>
                </c:pt>
                <c:pt idx="7948" formatCode="0.00E+00">
                  <c:v>-6.5887799999999998E-3</c:v>
                </c:pt>
                <c:pt idx="7949" formatCode="0.00E+00">
                  <c:v>-6.00308E-3</c:v>
                </c:pt>
                <c:pt idx="7950" formatCode="0.00E+00">
                  <c:v>-5.3932600000000004E-3</c:v>
                </c:pt>
                <c:pt idx="7951" formatCode="0.00E+00">
                  <c:v>-4.7602399999999998E-3</c:v>
                </c:pt>
                <c:pt idx="7952" formatCode="0.00E+00">
                  <c:v>-4.1054100000000003E-3</c:v>
                </c:pt>
                <c:pt idx="7953" formatCode="0.00E+00">
                  <c:v>-3.4305400000000002E-3</c:v>
                </c:pt>
                <c:pt idx="7954" formatCode="0.00E+00">
                  <c:v>-2.7375899999999998E-3</c:v>
                </c:pt>
                <c:pt idx="7955" formatCode="0.00E+00">
                  <c:v>-2.0285500000000001E-3</c:v>
                </c:pt>
                <c:pt idx="7956" formatCode="0.00E+00">
                  <c:v>-1.3050799999999999E-3</c:v>
                </c:pt>
                <c:pt idx="7957" formatCode="0.00E+00">
                  <c:v>-5.6840700000000005E-4</c:v>
                </c:pt>
                <c:pt idx="7958" formatCode="0.00E+00">
                  <c:v>1.80132E-4</c:v>
                </c:pt>
                <c:pt idx="7959" formatCode="0.00E+00">
                  <c:v>9.3897200000000005E-4</c:v>
                </c:pt>
                <c:pt idx="7960" formatCode="0.00E+00">
                  <c:v>1.7065800000000001E-3</c:v>
                </c:pt>
                <c:pt idx="7961" formatCode="0.00E+00">
                  <c:v>2.48139E-3</c:v>
                </c:pt>
                <c:pt idx="7962" formatCode="0.00E+00">
                  <c:v>3.26159E-3</c:v>
                </c:pt>
                <c:pt idx="7963" formatCode="0.00E+00">
                  <c:v>4.0452600000000002E-3</c:v>
                </c:pt>
                <c:pt idx="7964" formatCode="0.00E+00">
                  <c:v>4.8305199999999996E-3</c:v>
                </c:pt>
                <c:pt idx="7965" formatCode="0.00E+00">
                  <c:v>5.61503E-3</c:v>
                </c:pt>
                <c:pt idx="7966" formatCode="0.00E+00">
                  <c:v>6.3962300000000001E-3</c:v>
                </c:pt>
                <c:pt idx="7967" formatCode="0.00E+00">
                  <c:v>7.1717400000000002E-3</c:v>
                </c:pt>
                <c:pt idx="7968" formatCode="0.00E+00">
                  <c:v>7.9392400000000002E-3</c:v>
                </c:pt>
                <c:pt idx="7969" formatCode="0.00E+00">
                  <c:v>8.6964599999999996E-3</c:v>
                </c:pt>
                <c:pt idx="7970" formatCode="0.00E+00">
                  <c:v>9.4413399999999995E-3</c:v>
                </c:pt>
                <c:pt idx="7971">
                  <c:v>1.01718E-2</c:v>
                </c:pt>
                <c:pt idx="7972">
                  <c:v>1.0885799999999999E-2</c:v>
                </c:pt>
                <c:pt idx="7973">
                  <c:v>1.15808E-2</c:v>
                </c:pt>
                <c:pt idx="7974">
                  <c:v>1.22544E-2</c:v>
                </c:pt>
                <c:pt idx="7975">
                  <c:v>1.29049E-2</c:v>
                </c:pt>
                <c:pt idx="7976">
                  <c:v>1.35301E-2</c:v>
                </c:pt>
                <c:pt idx="7977">
                  <c:v>1.4127900000000001E-2</c:v>
                </c:pt>
                <c:pt idx="7978">
                  <c:v>1.4696300000000001E-2</c:v>
                </c:pt>
                <c:pt idx="7979">
                  <c:v>1.52336E-2</c:v>
                </c:pt>
                <c:pt idx="7980">
                  <c:v>1.5737299999999999E-2</c:v>
                </c:pt>
                <c:pt idx="7981">
                  <c:v>1.6204900000000001E-2</c:v>
                </c:pt>
                <c:pt idx="7982">
                  <c:v>1.6634800000000002E-2</c:v>
                </c:pt>
                <c:pt idx="7983">
                  <c:v>1.7025599999999998E-2</c:v>
                </c:pt>
                <c:pt idx="7984">
                  <c:v>1.7375600000000001E-2</c:v>
                </c:pt>
                <c:pt idx="7985">
                  <c:v>1.7682799999999999E-2</c:v>
                </c:pt>
                <c:pt idx="7986">
                  <c:v>1.7945099999999999E-2</c:v>
                </c:pt>
                <c:pt idx="7987">
                  <c:v>1.8160900000000001E-2</c:v>
                </c:pt>
                <c:pt idx="7988">
                  <c:v>1.83287E-2</c:v>
                </c:pt>
                <c:pt idx="7989">
                  <c:v>1.8447000000000002E-2</c:v>
                </c:pt>
                <c:pt idx="7990">
                  <c:v>1.85145E-2</c:v>
                </c:pt>
                <c:pt idx="7991">
                  <c:v>1.8529400000000001E-2</c:v>
                </c:pt>
                <c:pt idx="7992">
                  <c:v>1.84911E-2</c:v>
                </c:pt>
                <c:pt idx="7993">
                  <c:v>1.8399599999999999E-2</c:v>
                </c:pt>
                <c:pt idx="7994">
                  <c:v>1.8254099999999999E-2</c:v>
                </c:pt>
                <c:pt idx="7995">
                  <c:v>1.8053099999999999E-2</c:v>
                </c:pt>
                <c:pt idx="7996">
                  <c:v>1.77948E-2</c:v>
                </c:pt>
                <c:pt idx="7997">
                  <c:v>1.7478299999999999E-2</c:v>
                </c:pt>
                <c:pt idx="7998">
                  <c:v>1.7103E-2</c:v>
                </c:pt>
                <c:pt idx="7999">
                  <c:v>1.6668599999999999E-2</c:v>
                </c:pt>
                <c:pt idx="8000">
                  <c:v>1.61747E-2</c:v>
                </c:pt>
                <c:pt idx="8001">
                  <c:v>1.562E-2</c:v>
                </c:pt>
                <c:pt idx="8002">
                  <c:v>1.5005599999999999E-2</c:v>
                </c:pt>
                <c:pt idx="8003">
                  <c:v>1.43372E-2</c:v>
                </c:pt>
                <c:pt idx="8004">
                  <c:v>1.36166E-2</c:v>
                </c:pt>
                <c:pt idx="8005">
                  <c:v>1.2837400000000001E-2</c:v>
                </c:pt>
                <c:pt idx="8006">
                  <c:v>1.1997900000000001E-2</c:v>
                </c:pt>
                <c:pt idx="8007">
                  <c:v>1.11022E-2</c:v>
                </c:pt>
                <c:pt idx="8008">
                  <c:v>1.01513E-2</c:v>
                </c:pt>
                <c:pt idx="8009" formatCode="0.00E+00">
                  <c:v>9.1440500000000008E-3</c:v>
                </c:pt>
                <c:pt idx="8010" formatCode="0.00E+00">
                  <c:v>8.0805700000000005E-3</c:v>
                </c:pt>
                <c:pt idx="8011" formatCode="0.00E+00">
                  <c:v>6.9622699999999996E-3</c:v>
                </c:pt>
                <c:pt idx="8012" formatCode="0.00E+00">
                  <c:v>5.7911100000000004E-3</c:v>
                </c:pt>
                <c:pt idx="8013" formatCode="0.00E+00">
                  <c:v>4.5689600000000004E-3</c:v>
                </c:pt>
                <c:pt idx="8014" formatCode="0.00E+00">
                  <c:v>3.2973299999999998E-3</c:v>
                </c:pt>
                <c:pt idx="8015" formatCode="0.00E+00">
                  <c:v>1.9773799999999999E-3</c:v>
                </c:pt>
                <c:pt idx="8016" formatCode="0.00E+00">
                  <c:v>6.1030100000000005E-4</c:v>
                </c:pt>
                <c:pt idx="8017" formatCode="0.00E+00">
                  <c:v>-8.0252800000000005E-4</c:v>
                </c:pt>
                <c:pt idx="8018" formatCode="0.00E+00">
                  <c:v>-2.25983E-3</c:v>
                </c:pt>
                <c:pt idx="8019" formatCode="0.00E+00">
                  <c:v>-3.76034E-3</c:v>
                </c:pt>
                <c:pt idx="8020" formatCode="0.00E+00">
                  <c:v>-5.3024500000000002E-3</c:v>
                </c:pt>
                <c:pt idx="8021" formatCode="0.00E+00">
                  <c:v>-6.88421E-3</c:v>
                </c:pt>
                <c:pt idx="8022" formatCode="0.00E+00">
                  <c:v>-8.5035600000000003E-3</c:v>
                </c:pt>
                <c:pt idx="8023">
                  <c:v>-1.01581E-2</c:v>
                </c:pt>
                <c:pt idx="8024">
                  <c:v>-1.1845100000000001E-2</c:v>
                </c:pt>
                <c:pt idx="8025">
                  <c:v>-1.35616E-2</c:v>
                </c:pt>
                <c:pt idx="8026">
                  <c:v>-1.5304999999999999E-2</c:v>
                </c:pt>
                <c:pt idx="8027">
                  <c:v>-1.70727E-2</c:v>
                </c:pt>
                <c:pt idx="8028">
                  <c:v>-1.8862500000000001E-2</c:v>
                </c:pt>
                <c:pt idx="8029">
                  <c:v>-2.0671700000000001E-2</c:v>
                </c:pt>
                <c:pt idx="8030">
                  <c:v>-2.2497300000000001E-2</c:v>
                </c:pt>
                <c:pt idx="8031">
                  <c:v>-2.4336900000000002E-2</c:v>
                </c:pt>
                <c:pt idx="8032">
                  <c:v>-2.6187700000000001E-2</c:v>
                </c:pt>
                <c:pt idx="8033">
                  <c:v>-2.8046399999999999E-2</c:v>
                </c:pt>
                <c:pt idx="8034">
                  <c:v>-2.9909499999999999E-2</c:v>
                </c:pt>
                <c:pt idx="8035">
                  <c:v>-3.17734E-2</c:v>
                </c:pt>
                <c:pt idx="8036">
                  <c:v>-3.3634999999999998E-2</c:v>
                </c:pt>
                <c:pt idx="8037">
                  <c:v>-3.5491399999999999E-2</c:v>
                </c:pt>
                <c:pt idx="8038">
                  <c:v>-3.7339200000000003E-2</c:v>
                </c:pt>
                <c:pt idx="8039">
                  <c:v>-3.9175300000000003E-2</c:v>
                </c:pt>
                <c:pt idx="8040">
                  <c:v>-4.0996400000000002E-2</c:v>
                </c:pt>
                <c:pt idx="8041">
                  <c:v>-4.2799299999999998E-2</c:v>
                </c:pt>
                <c:pt idx="8042">
                  <c:v>-4.4580700000000001E-2</c:v>
                </c:pt>
                <c:pt idx="8043">
                  <c:v>-4.6337799999999998E-2</c:v>
                </c:pt>
                <c:pt idx="8044">
                  <c:v>-4.80673E-2</c:v>
                </c:pt>
                <c:pt idx="8045">
                  <c:v>-4.9765999999999998E-2</c:v>
                </c:pt>
                <c:pt idx="8046">
                  <c:v>-5.1430499999999997E-2</c:v>
                </c:pt>
                <c:pt idx="8047">
                  <c:v>-5.3057699999999999E-2</c:v>
                </c:pt>
                <c:pt idx="8048">
                  <c:v>-5.4645300000000001E-2</c:v>
                </c:pt>
                <c:pt idx="8049">
                  <c:v>-5.6190700000000003E-2</c:v>
                </c:pt>
                <c:pt idx="8050">
                  <c:v>-5.7690900000000003E-2</c:v>
                </c:pt>
                <c:pt idx="8051">
                  <c:v>-5.9142899999999998E-2</c:v>
                </c:pt>
                <c:pt idx="8052">
                  <c:v>-6.0543399999999997E-2</c:v>
                </c:pt>
                <c:pt idx="8053">
                  <c:v>-6.1889300000000001E-2</c:v>
                </c:pt>
                <c:pt idx="8054">
                  <c:v>-6.3178100000000001E-2</c:v>
                </c:pt>
                <c:pt idx="8055">
                  <c:v>-6.4406699999999997E-2</c:v>
                </c:pt>
                <c:pt idx="8056">
                  <c:v>-6.5572500000000006E-2</c:v>
                </c:pt>
                <c:pt idx="8057">
                  <c:v>-6.6673399999999994E-2</c:v>
                </c:pt>
                <c:pt idx="8058">
                  <c:v>-6.7707400000000001E-2</c:v>
                </c:pt>
                <c:pt idx="8059">
                  <c:v>-6.8672200000000003E-2</c:v>
                </c:pt>
                <c:pt idx="8060">
                  <c:v>-6.9565500000000002E-2</c:v>
                </c:pt>
                <c:pt idx="8061">
                  <c:v>-7.03849E-2</c:v>
                </c:pt>
                <c:pt idx="8062">
                  <c:v>-7.1127800000000005E-2</c:v>
                </c:pt>
                <c:pt idx="8063">
                  <c:v>-7.1792300000000003E-2</c:v>
                </c:pt>
                <c:pt idx="8064">
                  <c:v>-7.23771E-2</c:v>
                </c:pt>
                <c:pt idx="8065">
                  <c:v>-7.2877200000000003E-2</c:v>
                </c:pt>
                <c:pt idx="8066">
                  <c:v>-7.3286100000000007E-2</c:v>
                </c:pt>
                <c:pt idx="8067">
                  <c:v>-7.3605699999999996E-2</c:v>
                </c:pt>
                <c:pt idx="8068">
                  <c:v>-7.3840500000000003E-2</c:v>
                </c:pt>
                <c:pt idx="8069">
                  <c:v>-7.3987300000000006E-2</c:v>
                </c:pt>
                <c:pt idx="8070">
                  <c:v>-7.4041899999999994E-2</c:v>
                </c:pt>
                <c:pt idx="8071">
                  <c:v>-7.4004600000000004E-2</c:v>
                </c:pt>
                <c:pt idx="8072">
                  <c:v>-7.3875800000000005E-2</c:v>
                </c:pt>
                <c:pt idx="8073">
                  <c:v>-7.3654700000000004E-2</c:v>
                </c:pt>
                <c:pt idx="8074">
                  <c:v>-7.3340500000000003E-2</c:v>
                </c:pt>
                <c:pt idx="8075">
                  <c:v>-7.29326E-2</c:v>
                </c:pt>
                <c:pt idx="8076">
                  <c:v>-7.2430800000000004E-2</c:v>
                </c:pt>
                <c:pt idx="8077">
                  <c:v>-7.1834700000000001E-2</c:v>
                </c:pt>
                <c:pt idx="8078">
                  <c:v>-7.1143899999999996E-2</c:v>
                </c:pt>
                <c:pt idx="8079">
                  <c:v>-7.0358799999999999E-2</c:v>
                </c:pt>
                <c:pt idx="8080">
                  <c:v>-6.9480399999999998E-2</c:v>
                </c:pt>
                <c:pt idx="8081">
                  <c:v>-6.8510100000000004E-2</c:v>
                </c:pt>
                <c:pt idx="8082">
                  <c:v>-6.7449200000000001E-2</c:v>
                </c:pt>
                <c:pt idx="8083">
                  <c:v>-6.6298700000000002E-2</c:v>
                </c:pt>
                <c:pt idx="8084">
                  <c:v>-6.5059199999999998E-2</c:v>
                </c:pt>
                <c:pt idx="8085">
                  <c:v>-6.3731700000000002E-2</c:v>
                </c:pt>
                <c:pt idx="8086">
                  <c:v>-6.2316900000000001E-2</c:v>
                </c:pt>
                <c:pt idx="8087">
                  <c:v>-6.0815800000000003E-2</c:v>
                </c:pt>
                <c:pt idx="8088">
                  <c:v>-5.9229499999999997E-2</c:v>
                </c:pt>
                <c:pt idx="8089">
                  <c:v>-5.7559899999999997E-2</c:v>
                </c:pt>
                <c:pt idx="8090">
                  <c:v>-5.5808900000000002E-2</c:v>
                </c:pt>
                <c:pt idx="8091">
                  <c:v>-5.3978400000000003E-2</c:v>
                </c:pt>
                <c:pt idx="8092">
                  <c:v>-5.20703E-2</c:v>
                </c:pt>
                <c:pt idx="8093">
                  <c:v>-5.0086499999999999E-2</c:v>
                </c:pt>
                <c:pt idx="8094">
                  <c:v>-4.8029000000000002E-2</c:v>
                </c:pt>
                <c:pt idx="8095">
                  <c:v>-4.5900299999999998E-2</c:v>
                </c:pt>
                <c:pt idx="8096">
                  <c:v>-4.3702900000000003E-2</c:v>
                </c:pt>
                <c:pt idx="8097">
                  <c:v>-4.1438799999999998E-2</c:v>
                </c:pt>
                <c:pt idx="8098">
                  <c:v>-3.9110300000000001E-2</c:v>
                </c:pt>
                <c:pt idx="8099">
                  <c:v>-3.6720799999999998E-2</c:v>
                </c:pt>
                <c:pt idx="8100">
                  <c:v>-3.4273499999999998E-2</c:v>
                </c:pt>
                <c:pt idx="8101">
                  <c:v>-3.1772099999999998E-2</c:v>
                </c:pt>
                <c:pt idx="8102">
                  <c:v>-2.9220099999999999E-2</c:v>
                </c:pt>
                <c:pt idx="8103">
                  <c:v>-2.6620899999999999E-2</c:v>
                </c:pt>
                <c:pt idx="8104">
                  <c:v>-2.39779E-2</c:v>
                </c:pt>
                <c:pt idx="8105">
                  <c:v>-2.12946E-2</c:v>
                </c:pt>
                <c:pt idx="8106">
                  <c:v>-1.85746E-2</c:v>
                </c:pt>
                <c:pt idx="8107">
                  <c:v>-1.5821600000000002E-2</c:v>
                </c:pt>
                <c:pt idx="8108">
                  <c:v>-1.30393E-2</c:v>
                </c:pt>
                <c:pt idx="8109">
                  <c:v>-1.0231199999999999E-2</c:v>
                </c:pt>
                <c:pt idx="8110" formatCode="0.00E+00">
                  <c:v>-7.40151E-3</c:v>
                </c:pt>
                <c:pt idx="8111" formatCode="0.00E+00">
                  <c:v>-4.5540199999999998E-3</c:v>
                </c:pt>
                <c:pt idx="8112" formatCode="0.00E+00">
                  <c:v>-1.6926899999999999E-3</c:v>
                </c:pt>
                <c:pt idx="8113" formatCode="0.00E+00">
                  <c:v>1.1785700000000001E-3</c:v>
                </c:pt>
                <c:pt idx="8114" formatCode="0.00E+00">
                  <c:v>4.0561099999999999E-3</c:v>
                </c:pt>
                <c:pt idx="8115" formatCode="0.00E+00">
                  <c:v>6.9363699999999999E-3</c:v>
                </c:pt>
                <c:pt idx="8116" formatCode="0.00E+00">
                  <c:v>9.8154100000000001E-3</c:v>
                </c:pt>
                <c:pt idx="8117">
                  <c:v>1.2688899999999999E-2</c:v>
                </c:pt>
                <c:pt idx="8118">
                  <c:v>1.55523E-2</c:v>
                </c:pt>
                <c:pt idx="8119">
                  <c:v>1.8401000000000001E-2</c:v>
                </c:pt>
                <c:pt idx="8120">
                  <c:v>2.1230800000000001E-2</c:v>
                </c:pt>
                <c:pt idx="8121">
                  <c:v>2.4037300000000001E-2</c:v>
                </c:pt>
                <c:pt idx="8122">
                  <c:v>2.68165E-2</c:v>
                </c:pt>
                <c:pt idx="8123">
                  <c:v>2.9564300000000002E-2</c:v>
                </c:pt>
                <c:pt idx="8124">
                  <c:v>3.2276800000000001E-2</c:v>
                </c:pt>
                <c:pt idx="8125">
                  <c:v>3.4950200000000001E-2</c:v>
                </c:pt>
                <c:pt idx="8126">
                  <c:v>3.75809E-2</c:v>
                </c:pt>
                <c:pt idx="8127">
                  <c:v>4.0164800000000001E-2</c:v>
                </c:pt>
                <c:pt idx="8128">
                  <c:v>4.2698100000000003E-2</c:v>
                </c:pt>
                <c:pt idx="8129">
                  <c:v>4.5176300000000003E-2</c:v>
                </c:pt>
                <c:pt idx="8130">
                  <c:v>4.75953E-2</c:v>
                </c:pt>
                <c:pt idx="8131">
                  <c:v>4.9951500000000003E-2</c:v>
                </c:pt>
                <c:pt idx="8132">
                  <c:v>5.2241799999999998E-2</c:v>
                </c:pt>
                <c:pt idx="8133">
                  <c:v>5.4463299999999999E-2</c:v>
                </c:pt>
                <c:pt idx="8134">
                  <c:v>5.66124E-2</c:v>
                </c:pt>
                <c:pt idx="8135">
                  <c:v>5.8685500000000002E-2</c:v>
                </c:pt>
                <c:pt idx="8136">
                  <c:v>6.0678999999999997E-2</c:v>
                </c:pt>
                <c:pt idx="8137">
                  <c:v>6.2589699999999998E-2</c:v>
                </c:pt>
                <c:pt idx="8138">
                  <c:v>6.4414299999999994E-2</c:v>
                </c:pt>
                <c:pt idx="8139">
                  <c:v>6.6149899999999998E-2</c:v>
                </c:pt>
                <c:pt idx="8140">
                  <c:v>6.7794400000000005E-2</c:v>
                </c:pt>
                <c:pt idx="8141">
                  <c:v>6.9345699999999996E-2</c:v>
                </c:pt>
                <c:pt idx="8142">
                  <c:v>7.0800600000000005E-2</c:v>
                </c:pt>
                <c:pt idx="8143">
                  <c:v>7.2156100000000001E-2</c:v>
                </c:pt>
                <c:pt idx="8144">
                  <c:v>7.34094E-2</c:v>
                </c:pt>
                <c:pt idx="8145">
                  <c:v>7.4558299999999994E-2</c:v>
                </c:pt>
                <c:pt idx="8146">
                  <c:v>7.5601100000000004E-2</c:v>
                </c:pt>
                <c:pt idx="8147">
                  <c:v>7.6536499999999993E-2</c:v>
                </c:pt>
                <c:pt idx="8148">
                  <c:v>7.7363199999999993E-2</c:v>
                </c:pt>
                <c:pt idx="8149">
                  <c:v>7.8079700000000002E-2</c:v>
                </c:pt>
                <c:pt idx="8150">
                  <c:v>7.8685000000000005E-2</c:v>
                </c:pt>
                <c:pt idx="8151">
                  <c:v>7.9177600000000001E-2</c:v>
                </c:pt>
                <c:pt idx="8152">
                  <c:v>7.9556399999999999E-2</c:v>
                </c:pt>
                <c:pt idx="8153">
                  <c:v>7.9820199999999994E-2</c:v>
                </c:pt>
                <c:pt idx="8154">
                  <c:v>7.99681E-2</c:v>
                </c:pt>
                <c:pt idx="8155">
                  <c:v>7.9999399999999998E-2</c:v>
                </c:pt>
                <c:pt idx="8156">
                  <c:v>7.9914299999999994E-2</c:v>
                </c:pt>
                <c:pt idx="8157">
                  <c:v>7.9712699999999997E-2</c:v>
                </c:pt>
                <c:pt idx="8158">
                  <c:v>7.9394599999999996E-2</c:v>
                </c:pt>
                <c:pt idx="8159">
                  <c:v>7.89604E-2</c:v>
                </c:pt>
                <c:pt idx="8160">
                  <c:v>7.84107E-2</c:v>
                </c:pt>
                <c:pt idx="8161">
                  <c:v>7.7746099999999999E-2</c:v>
                </c:pt>
                <c:pt idx="8162">
                  <c:v>7.6967099999999997E-2</c:v>
                </c:pt>
                <c:pt idx="8163">
                  <c:v>7.6074299999999997E-2</c:v>
                </c:pt>
                <c:pt idx="8164">
                  <c:v>7.5068499999999996E-2</c:v>
                </c:pt>
                <c:pt idx="8165">
                  <c:v>7.3951100000000006E-2</c:v>
                </c:pt>
                <c:pt idx="8166">
                  <c:v>7.2723499999999996E-2</c:v>
                </c:pt>
                <c:pt idx="8167">
                  <c:v>7.1387400000000004E-2</c:v>
                </c:pt>
                <c:pt idx="8168">
                  <c:v>6.9944500000000007E-2</c:v>
                </c:pt>
                <c:pt idx="8169">
                  <c:v>6.8396700000000005E-2</c:v>
                </c:pt>
                <c:pt idx="8170">
                  <c:v>6.67465E-2</c:v>
                </c:pt>
                <c:pt idx="8171">
                  <c:v>6.4996399999999996E-2</c:v>
                </c:pt>
                <c:pt idx="8172">
                  <c:v>6.3148399999999993E-2</c:v>
                </c:pt>
                <c:pt idx="8173">
                  <c:v>6.1204700000000001E-2</c:v>
                </c:pt>
                <c:pt idx="8174">
                  <c:v>5.9168100000000001E-2</c:v>
                </c:pt>
                <c:pt idx="8175">
                  <c:v>5.7041500000000002E-2</c:v>
                </c:pt>
                <c:pt idx="8176">
                  <c:v>5.4828200000000001E-2</c:v>
                </c:pt>
                <c:pt idx="8177">
                  <c:v>5.2531500000000002E-2</c:v>
                </c:pt>
                <c:pt idx="8178">
                  <c:v>5.0154400000000002E-2</c:v>
                </c:pt>
                <c:pt idx="8179">
                  <c:v>4.7700399999999997E-2</c:v>
                </c:pt>
                <c:pt idx="8180">
                  <c:v>4.51726E-2</c:v>
                </c:pt>
                <c:pt idx="8181">
                  <c:v>4.25747E-2</c:v>
                </c:pt>
                <c:pt idx="8182">
                  <c:v>3.9910399999999999E-2</c:v>
                </c:pt>
                <c:pt idx="8183">
                  <c:v>3.71832E-2</c:v>
                </c:pt>
                <c:pt idx="8184">
                  <c:v>3.4397299999999999E-2</c:v>
                </c:pt>
                <c:pt idx="8185">
                  <c:v>3.1556500000000001E-2</c:v>
                </c:pt>
                <c:pt idx="8186">
                  <c:v>2.8665199999999998E-2</c:v>
                </c:pt>
                <c:pt idx="8187">
                  <c:v>2.57275E-2</c:v>
                </c:pt>
                <c:pt idx="8188">
                  <c:v>2.2748000000000001E-2</c:v>
                </c:pt>
                <c:pt idx="8189">
                  <c:v>1.9730999999999999E-2</c:v>
                </c:pt>
                <c:pt idx="8190">
                  <c:v>1.6680899999999999E-2</c:v>
                </c:pt>
                <c:pt idx="8191">
                  <c:v>1.36019E-2</c:v>
                </c:pt>
                <c:pt idx="8192">
                  <c:v>1.04981E-2</c:v>
                </c:pt>
                <c:pt idx="8193" formatCode="0.00E+00">
                  <c:v>7.3740200000000002E-3</c:v>
                </c:pt>
                <c:pt idx="8194" formatCode="0.00E+00">
                  <c:v>4.2339600000000002E-3</c:v>
                </c:pt>
                <c:pt idx="8195" formatCode="0.00E+00">
                  <c:v>1.0824299999999999E-3</c:v>
                </c:pt>
                <c:pt idx="8196" formatCode="0.00E+00">
                  <c:v>-2.07603E-3</c:v>
                </c:pt>
                <c:pt idx="8197" formatCode="0.00E+00">
                  <c:v>-5.23691E-3</c:v>
                </c:pt>
                <c:pt idx="8198" formatCode="0.00E+00">
                  <c:v>-8.3957600000000004E-3</c:v>
                </c:pt>
                <c:pt idx="8199">
                  <c:v>-1.15481E-2</c:v>
                </c:pt>
                <c:pt idx="8200">
                  <c:v>-1.4689199999999999E-2</c:v>
                </c:pt>
                <c:pt idx="8201">
                  <c:v>-1.78146E-2</c:v>
                </c:pt>
                <c:pt idx="8202">
                  <c:v>-2.0919699999999999E-2</c:v>
                </c:pt>
                <c:pt idx="8203">
                  <c:v>-2.4E-2</c:v>
                </c:pt>
                <c:pt idx="8204">
                  <c:v>-2.7050899999999999E-2</c:v>
                </c:pt>
                <c:pt idx="8205">
                  <c:v>-3.0068000000000001E-2</c:v>
                </c:pt>
                <c:pt idx="8206">
                  <c:v>-3.3046899999999997E-2</c:v>
                </c:pt>
                <c:pt idx="8207">
                  <c:v>-3.5983599999999998E-2</c:v>
                </c:pt>
                <c:pt idx="8208">
                  <c:v>-3.8873900000000003E-2</c:v>
                </c:pt>
                <c:pt idx="8209">
                  <c:v>-4.1713500000000001E-2</c:v>
                </c:pt>
                <c:pt idx="8210">
                  <c:v>-4.44984E-2</c:v>
                </c:pt>
                <c:pt idx="8211">
                  <c:v>-4.72244E-2</c:v>
                </c:pt>
                <c:pt idx="8212">
                  <c:v>-4.9887500000000001E-2</c:v>
                </c:pt>
                <c:pt idx="8213">
                  <c:v>-5.24839E-2</c:v>
                </c:pt>
                <c:pt idx="8214">
                  <c:v>-5.5009700000000002E-2</c:v>
                </c:pt>
                <c:pt idx="8215">
                  <c:v>-5.7461400000000003E-2</c:v>
                </c:pt>
                <c:pt idx="8216">
                  <c:v>-5.98355E-2</c:v>
                </c:pt>
                <c:pt idx="8217">
                  <c:v>-6.2128999999999997E-2</c:v>
                </c:pt>
                <c:pt idx="8218">
                  <c:v>-6.4338699999999999E-2</c:v>
                </c:pt>
                <c:pt idx="8219">
                  <c:v>-6.6461199999999998E-2</c:v>
                </c:pt>
                <c:pt idx="8220">
                  <c:v>-6.8493600000000002E-2</c:v>
                </c:pt>
                <c:pt idx="8221">
                  <c:v>-7.0432999999999996E-2</c:v>
                </c:pt>
                <c:pt idx="8222">
                  <c:v>-7.2276800000000002E-2</c:v>
                </c:pt>
                <c:pt idx="8223">
                  <c:v>-7.4022400000000002E-2</c:v>
                </c:pt>
                <c:pt idx="8224">
                  <c:v>-7.5667700000000004E-2</c:v>
                </c:pt>
                <c:pt idx="8225">
                  <c:v>-7.7210399999999998E-2</c:v>
                </c:pt>
                <c:pt idx="8226">
                  <c:v>-7.8648599999999999E-2</c:v>
                </c:pt>
                <c:pt idx="8227">
                  <c:v>-7.9980399999999993E-2</c:v>
                </c:pt>
                <c:pt idx="8228">
                  <c:v>-8.1203899999999996E-2</c:v>
                </c:pt>
                <c:pt idx="8229">
                  <c:v>-8.2317500000000002E-2</c:v>
                </c:pt>
                <c:pt idx="8230">
                  <c:v>-8.3319799999999999E-2</c:v>
                </c:pt>
                <c:pt idx="8231">
                  <c:v>-8.4209500000000007E-2</c:v>
                </c:pt>
                <c:pt idx="8232">
                  <c:v>-8.49853E-2</c:v>
                </c:pt>
                <c:pt idx="8233">
                  <c:v>-8.5646200000000006E-2</c:v>
                </c:pt>
                <c:pt idx="8234">
                  <c:v>-8.6191500000000004E-2</c:v>
                </c:pt>
                <c:pt idx="8235">
                  <c:v>-8.6620799999999998E-2</c:v>
                </c:pt>
                <c:pt idx="8236">
                  <c:v>-8.6933700000000003E-2</c:v>
                </c:pt>
                <c:pt idx="8237">
                  <c:v>-8.7129899999999996E-2</c:v>
                </c:pt>
                <c:pt idx="8238">
                  <c:v>-8.7209400000000006E-2</c:v>
                </c:pt>
                <c:pt idx="8239">
                  <c:v>-8.7172100000000002E-2</c:v>
                </c:pt>
                <c:pt idx="8240">
                  <c:v>-8.7018600000000002E-2</c:v>
                </c:pt>
                <c:pt idx="8241">
                  <c:v>-8.6749400000000004E-2</c:v>
                </c:pt>
                <c:pt idx="8242">
                  <c:v>-8.63651E-2</c:v>
                </c:pt>
                <c:pt idx="8243">
                  <c:v>-8.5866600000000001E-2</c:v>
                </c:pt>
                <c:pt idx="8244">
                  <c:v>-8.5254899999999995E-2</c:v>
                </c:pt>
                <c:pt idx="8245">
                  <c:v>-8.4531300000000004E-2</c:v>
                </c:pt>
                <c:pt idx="8246">
                  <c:v>-8.3697099999999997E-2</c:v>
                </c:pt>
                <c:pt idx="8247">
                  <c:v>-8.2753699999999999E-2</c:v>
                </c:pt>
                <c:pt idx="8248">
                  <c:v>-8.1702899999999995E-2</c:v>
                </c:pt>
                <c:pt idx="8249">
                  <c:v>-8.0546400000000004E-2</c:v>
                </c:pt>
                <c:pt idx="8250">
                  <c:v>-7.9285999999999995E-2</c:v>
                </c:pt>
                <c:pt idx="8251">
                  <c:v>-7.7923900000000004E-2</c:v>
                </c:pt>
                <c:pt idx="8252">
                  <c:v>-7.6462299999999997E-2</c:v>
                </c:pt>
                <c:pt idx="8253">
                  <c:v>-7.4903600000000001E-2</c:v>
                </c:pt>
                <c:pt idx="8254">
                  <c:v>-7.3250599999999999E-2</c:v>
                </c:pt>
                <c:pt idx="8255">
                  <c:v>-7.1505899999999997E-2</c:v>
                </c:pt>
                <c:pt idx="8256">
                  <c:v>-6.9672300000000006E-2</c:v>
                </c:pt>
                <c:pt idx="8257">
                  <c:v>-6.7752999999999994E-2</c:v>
                </c:pt>
                <c:pt idx="8258">
                  <c:v>-6.5751000000000004E-2</c:v>
                </c:pt>
                <c:pt idx="8259">
                  <c:v>-6.3669500000000004E-2</c:v>
                </c:pt>
                <c:pt idx="8260">
                  <c:v>-6.1511700000000002E-2</c:v>
                </c:pt>
                <c:pt idx="8261">
                  <c:v>-5.9281100000000003E-2</c:v>
                </c:pt>
                <c:pt idx="8262">
                  <c:v>-5.6981200000000003E-2</c:v>
                </c:pt>
                <c:pt idx="8263">
                  <c:v>-5.46156E-2</c:v>
                </c:pt>
                <c:pt idx="8264">
                  <c:v>-5.2187999999999998E-2</c:v>
                </c:pt>
                <c:pt idx="8265">
                  <c:v>-4.9702099999999999E-2</c:v>
                </c:pt>
                <c:pt idx="8266">
                  <c:v>-4.71619E-2</c:v>
                </c:pt>
                <c:pt idx="8267">
                  <c:v>-4.4571E-2</c:v>
                </c:pt>
                <c:pt idx="8268">
                  <c:v>-4.1933499999999999E-2</c:v>
                </c:pt>
                <c:pt idx="8269">
                  <c:v>-3.9253499999999997E-2</c:v>
                </c:pt>
                <c:pt idx="8270">
                  <c:v>-3.6535100000000001E-2</c:v>
                </c:pt>
                <c:pt idx="8271">
                  <c:v>-3.37825E-2</c:v>
                </c:pt>
                <c:pt idx="8272">
                  <c:v>-3.0999599999999999E-2</c:v>
                </c:pt>
                <c:pt idx="8273">
                  <c:v>-2.8190699999999999E-2</c:v>
                </c:pt>
                <c:pt idx="8274">
                  <c:v>-2.5359900000000001E-2</c:v>
                </c:pt>
                <c:pt idx="8275">
                  <c:v>-2.2511400000000001E-2</c:v>
                </c:pt>
                <c:pt idx="8276">
                  <c:v>-1.96496E-2</c:v>
                </c:pt>
                <c:pt idx="8277">
                  <c:v>-1.6778499999999998E-2</c:v>
                </c:pt>
                <c:pt idx="8278">
                  <c:v>-1.3902400000000001E-2</c:v>
                </c:pt>
                <c:pt idx="8279">
                  <c:v>-1.10256E-2</c:v>
                </c:pt>
                <c:pt idx="8280" formatCode="0.00E+00">
                  <c:v>-8.1524000000000006E-3</c:v>
                </c:pt>
                <c:pt idx="8281" formatCode="0.00E+00">
                  <c:v>-5.2867900000000004E-3</c:v>
                </c:pt>
                <c:pt idx="8282" formatCode="0.00E+00">
                  <c:v>-2.4329099999999999E-3</c:v>
                </c:pt>
                <c:pt idx="8283" formatCode="0.00E+00">
                  <c:v>4.0513099999999998E-4</c:v>
                </c:pt>
                <c:pt idx="8284" formatCode="0.00E+00">
                  <c:v>3.22332E-3</c:v>
                </c:pt>
                <c:pt idx="8285" formatCode="0.00E+00">
                  <c:v>6.0177E-3</c:v>
                </c:pt>
                <c:pt idx="8286" formatCode="0.00E+00">
                  <c:v>8.78431E-3</c:v>
                </c:pt>
                <c:pt idx="8287">
                  <c:v>1.15192E-2</c:v>
                </c:pt>
                <c:pt idx="8288">
                  <c:v>1.42186E-2</c:v>
                </c:pt>
                <c:pt idx="8289">
                  <c:v>1.68787E-2</c:v>
                </c:pt>
                <c:pt idx="8290">
                  <c:v>1.9495800000000001E-2</c:v>
                </c:pt>
                <c:pt idx="8291">
                  <c:v>2.20664E-2</c:v>
                </c:pt>
                <c:pt idx="8292">
                  <c:v>2.4586899999999998E-2</c:v>
                </c:pt>
                <c:pt idx="8293">
                  <c:v>2.7054000000000002E-2</c:v>
                </c:pt>
                <c:pt idx="8294">
                  <c:v>2.9464400000000002E-2</c:v>
                </c:pt>
                <c:pt idx="8295">
                  <c:v>3.1814799999999997E-2</c:v>
                </c:pt>
                <c:pt idx="8296">
                  <c:v>3.4102300000000002E-2</c:v>
                </c:pt>
                <c:pt idx="8297">
                  <c:v>3.6323899999999999E-2</c:v>
                </c:pt>
                <c:pt idx="8298">
                  <c:v>3.8476799999999999E-2</c:v>
                </c:pt>
                <c:pt idx="8299">
                  <c:v>4.0558299999999999E-2</c:v>
                </c:pt>
                <c:pt idx="8300">
                  <c:v>4.2565800000000001E-2</c:v>
                </c:pt>
                <c:pt idx="8301">
                  <c:v>4.4496899999999999E-2</c:v>
                </c:pt>
                <c:pt idx="8302">
                  <c:v>4.6349300000000003E-2</c:v>
                </c:pt>
                <c:pt idx="8303">
                  <c:v>4.8120900000000001E-2</c:v>
                </c:pt>
                <c:pt idx="8304">
                  <c:v>4.9809699999999998E-2</c:v>
                </c:pt>
                <c:pt idx="8305">
                  <c:v>5.1413800000000003E-2</c:v>
                </c:pt>
                <c:pt idx="8306">
                  <c:v>5.2931499999999999E-2</c:v>
                </c:pt>
                <c:pt idx="8307">
                  <c:v>5.4361100000000002E-2</c:v>
                </c:pt>
                <c:pt idx="8308">
                  <c:v>5.5701300000000002E-2</c:v>
                </c:pt>
                <c:pt idx="8309">
                  <c:v>5.6950599999999997E-2</c:v>
                </c:pt>
                <c:pt idx="8310">
                  <c:v>5.8108100000000003E-2</c:v>
                </c:pt>
                <c:pt idx="8311">
                  <c:v>5.9172799999999998E-2</c:v>
                </c:pt>
                <c:pt idx="8312">
                  <c:v>6.01439E-2</c:v>
                </c:pt>
                <c:pt idx="8313">
                  <c:v>6.1020699999999997E-2</c:v>
                </c:pt>
                <c:pt idx="8314">
                  <c:v>6.1802700000000002E-2</c:v>
                </c:pt>
                <c:pt idx="8315">
                  <c:v>6.2489599999999999E-2</c:v>
                </c:pt>
                <c:pt idx="8316">
                  <c:v>6.3081100000000001E-2</c:v>
                </c:pt>
                <c:pt idx="8317">
                  <c:v>6.3576999999999995E-2</c:v>
                </c:pt>
                <c:pt idx="8318">
                  <c:v>6.3977599999999996E-2</c:v>
                </c:pt>
                <c:pt idx="8319">
                  <c:v>6.4283099999999996E-2</c:v>
                </c:pt>
                <c:pt idx="8320">
                  <c:v>6.4493999999999996E-2</c:v>
                </c:pt>
                <c:pt idx="8321">
                  <c:v>6.4610899999999999E-2</c:v>
                </c:pt>
                <c:pt idx="8322">
                  <c:v>6.4634399999999995E-2</c:v>
                </c:pt>
                <c:pt idx="8323">
                  <c:v>6.4565399999999995E-2</c:v>
                </c:pt>
                <c:pt idx="8324">
                  <c:v>6.4405000000000004E-2</c:v>
                </c:pt>
                <c:pt idx="8325">
                  <c:v>6.41544E-2</c:v>
                </c:pt>
                <c:pt idx="8326">
                  <c:v>6.3814999999999997E-2</c:v>
                </c:pt>
                <c:pt idx="8327">
                  <c:v>6.3387899999999997E-2</c:v>
                </c:pt>
                <c:pt idx="8328">
                  <c:v>6.2874899999999997E-2</c:v>
                </c:pt>
                <c:pt idx="8329">
                  <c:v>6.22775E-2</c:v>
                </c:pt>
                <c:pt idx="8330">
                  <c:v>6.1597499999999999E-2</c:v>
                </c:pt>
                <c:pt idx="8331">
                  <c:v>6.0836899999999999E-2</c:v>
                </c:pt>
                <c:pt idx="8332">
                  <c:v>5.9997799999999997E-2</c:v>
                </c:pt>
                <c:pt idx="8333">
                  <c:v>5.9082500000000003E-2</c:v>
                </c:pt>
                <c:pt idx="8334">
                  <c:v>5.80933E-2</c:v>
                </c:pt>
                <c:pt idx="8335">
                  <c:v>5.7032699999999999E-2</c:v>
                </c:pt>
                <c:pt idx="8336">
                  <c:v>5.5903000000000001E-2</c:v>
                </c:pt>
                <c:pt idx="8337">
                  <c:v>5.47068E-2</c:v>
                </c:pt>
                <c:pt idx="8338">
                  <c:v>5.3446899999999999E-2</c:v>
                </c:pt>
                <c:pt idx="8339">
                  <c:v>5.2125999999999999E-2</c:v>
                </c:pt>
                <c:pt idx="8340">
                  <c:v>5.0746899999999998E-2</c:v>
                </c:pt>
                <c:pt idx="8341">
                  <c:v>4.9312500000000002E-2</c:v>
                </c:pt>
                <c:pt idx="8342">
                  <c:v>4.7825800000000002E-2</c:v>
                </c:pt>
                <c:pt idx="8343">
                  <c:v>4.6289900000000002E-2</c:v>
                </c:pt>
                <c:pt idx="8344">
                  <c:v>4.4708199999999997E-2</c:v>
                </c:pt>
                <c:pt idx="8345">
                  <c:v>4.3083900000000001E-2</c:v>
                </c:pt>
                <c:pt idx="8346">
                  <c:v>4.1420100000000001E-2</c:v>
                </c:pt>
                <c:pt idx="8347">
                  <c:v>3.9720199999999997E-2</c:v>
                </c:pt>
                <c:pt idx="8348">
                  <c:v>3.7987399999999998E-2</c:v>
                </c:pt>
                <c:pt idx="8349">
                  <c:v>3.6225100000000003E-2</c:v>
                </c:pt>
                <c:pt idx="8350">
                  <c:v>3.4436700000000001E-2</c:v>
                </c:pt>
                <c:pt idx="8351">
                  <c:v>3.2625300000000003E-2</c:v>
                </c:pt>
                <c:pt idx="8352">
                  <c:v>3.0794599999999998E-2</c:v>
                </c:pt>
                <c:pt idx="8353">
                  <c:v>2.89477E-2</c:v>
                </c:pt>
                <c:pt idx="8354">
                  <c:v>2.7088299999999999E-2</c:v>
                </c:pt>
                <c:pt idx="8355">
                  <c:v>2.5219499999999999E-2</c:v>
                </c:pt>
                <c:pt idx="8356">
                  <c:v>2.3344899999999998E-2</c:v>
                </c:pt>
                <c:pt idx="8357">
                  <c:v>2.1467699999999999E-2</c:v>
                </c:pt>
                <c:pt idx="8358">
                  <c:v>1.95911E-2</c:v>
                </c:pt>
                <c:pt idx="8359">
                  <c:v>1.7718500000000002E-2</c:v>
                </c:pt>
                <c:pt idx="8360">
                  <c:v>1.5853099999999998E-2</c:v>
                </c:pt>
                <c:pt idx="8361">
                  <c:v>1.39983E-2</c:v>
                </c:pt>
                <c:pt idx="8362">
                  <c:v>1.2157299999999999E-2</c:v>
                </c:pt>
                <c:pt idx="8363">
                  <c:v>1.03333E-2</c:v>
                </c:pt>
                <c:pt idx="8364" formatCode="0.00E+00">
                  <c:v>8.5293399999999998E-3</c:v>
                </c:pt>
                <c:pt idx="8365" formatCode="0.00E+00">
                  <c:v>6.7484499999999996E-3</c:v>
                </c:pt>
                <c:pt idx="8366" formatCode="0.00E+00">
                  <c:v>4.9935400000000003E-3</c:v>
                </c:pt>
                <c:pt idx="8367" formatCode="0.00E+00">
                  <c:v>3.2674399999999999E-3</c:v>
                </c:pt>
                <c:pt idx="8368" formatCode="0.00E+00">
                  <c:v>1.57285E-3</c:v>
                </c:pt>
                <c:pt idx="8369" formatCode="0.00E+00">
                  <c:v>-8.7655299999999994E-5</c:v>
                </c:pt>
                <c:pt idx="8370" formatCode="0.00E+00">
                  <c:v>-1.71152E-3</c:v>
                </c:pt>
                <c:pt idx="8371" formatCode="0.00E+00">
                  <c:v>-3.2962299999999998E-3</c:v>
                </c:pt>
                <c:pt idx="8372" formatCode="0.00E+00">
                  <c:v>-4.8393400000000001E-3</c:v>
                </c:pt>
                <c:pt idx="8373" formatCode="0.00E+00">
                  <c:v>-6.3384399999999999E-3</c:v>
                </c:pt>
                <c:pt idx="8374" formatCode="0.00E+00">
                  <c:v>-7.7912399999999996E-3</c:v>
                </c:pt>
                <c:pt idx="8375" formatCode="0.00E+00">
                  <c:v>-9.1956199999999998E-3</c:v>
                </c:pt>
                <c:pt idx="8376">
                  <c:v>-1.05495E-2</c:v>
                </c:pt>
                <c:pt idx="8377">
                  <c:v>-1.1851E-2</c:v>
                </c:pt>
                <c:pt idx="8378">
                  <c:v>-1.30981E-2</c:v>
                </c:pt>
                <c:pt idx="8379">
                  <c:v>-1.4289400000000001E-2</c:v>
                </c:pt>
                <c:pt idx="8380">
                  <c:v>-1.54231E-2</c:v>
                </c:pt>
                <c:pt idx="8381">
                  <c:v>-1.6497899999999999E-2</c:v>
                </c:pt>
                <c:pt idx="8382">
                  <c:v>-1.7512699999999999E-2</c:v>
                </c:pt>
                <c:pt idx="8383">
                  <c:v>-1.8466400000000001E-2</c:v>
                </c:pt>
                <c:pt idx="8384">
                  <c:v>-1.93581E-2</c:v>
                </c:pt>
                <c:pt idx="8385">
                  <c:v>-2.0186800000000001E-2</c:v>
                </c:pt>
                <c:pt idx="8386">
                  <c:v>-2.0951500000000001E-2</c:v>
                </c:pt>
                <c:pt idx="8387">
                  <c:v>-2.1651500000000001E-2</c:v>
                </c:pt>
                <c:pt idx="8388">
                  <c:v>-2.2286199999999999E-2</c:v>
                </c:pt>
                <c:pt idx="8389">
                  <c:v>-2.2855199999999999E-2</c:v>
                </c:pt>
                <c:pt idx="8390">
                  <c:v>-2.3358199999999999E-2</c:v>
                </c:pt>
                <c:pt idx="8391">
                  <c:v>-2.37951E-2</c:v>
                </c:pt>
                <c:pt idx="8392">
                  <c:v>-2.4166E-2</c:v>
                </c:pt>
                <c:pt idx="8393">
                  <c:v>-2.4471E-2</c:v>
                </c:pt>
                <c:pt idx="8394">
                  <c:v>-2.47104E-2</c:v>
                </c:pt>
                <c:pt idx="8395">
                  <c:v>-2.48845E-2</c:v>
                </c:pt>
                <c:pt idx="8396">
                  <c:v>-2.4993999999999999E-2</c:v>
                </c:pt>
                <c:pt idx="8397">
                  <c:v>-2.50394E-2</c:v>
                </c:pt>
                <c:pt idx="8398">
                  <c:v>-2.5021600000000001E-2</c:v>
                </c:pt>
                <c:pt idx="8399">
                  <c:v>-2.49413E-2</c:v>
                </c:pt>
                <c:pt idx="8400">
                  <c:v>-2.4799600000000002E-2</c:v>
                </c:pt>
                <c:pt idx="8401">
                  <c:v>-2.4597600000000001E-2</c:v>
                </c:pt>
                <c:pt idx="8402">
                  <c:v>-2.43365E-2</c:v>
                </c:pt>
                <c:pt idx="8403">
                  <c:v>-2.4017699999999999E-2</c:v>
                </c:pt>
                <c:pt idx="8404">
                  <c:v>-2.3642699999999999E-2</c:v>
                </c:pt>
                <c:pt idx="8405">
                  <c:v>-2.3213000000000001E-2</c:v>
                </c:pt>
                <c:pt idx="8406">
                  <c:v>-2.273E-2</c:v>
                </c:pt>
                <c:pt idx="8407">
                  <c:v>-2.2195800000000002E-2</c:v>
                </c:pt>
                <c:pt idx="8408">
                  <c:v>-2.1612099999999999E-2</c:v>
                </c:pt>
                <c:pt idx="8409">
                  <c:v>-2.09809E-2</c:v>
                </c:pt>
                <c:pt idx="8410">
                  <c:v>-2.0304200000000001E-2</c:v>
                </c:pt>
                <c:pt idx="8411">
                  <c:v>-1.9584000000000001E-2</c:v>
                </c:pt>
                <c:pt idx="8412">
                  <c:v>-1.8822599999999998E-2</c:v>
                </c:pt>
                <c:pt idx="8413">
                  <c:v>-1.8022099999999999E-2</c:v>
                </c:pt>
                <c:pt idx="8414">
                  <c:v>-1.71848E-2</c:v>
                </c:pt>
                <c:pt idx="8415">
                  <c:v>-1.6312900000000002E-2</c:v>
                </c:pt>
                <c:pt idx="8416">
                  <c:v>-1.54089E-2</c:v>
                </c:pt>
                <c:pt idx="8417">
                  <c:v>-1.4475099999999999E-2</c:v>
                </c:pt>
                <c:pt idx="8418">
                  <c:v>-1.3514E-2</c:v>
                </c:pt>
                <c:pt idx="8419">
                  <c:v>-1.25284E-2</c:v>
                </c:pt>
                <c:pt idx="8420">
                  <c:v>-1.15207E-2</c:v>
                </c:pt>
                <c:pt idx="8421">
                  <c:v>-1.04937E-2</c:v>
                </c:pt>
                <c:pt idx="8422" formatCode="0.00E+00">
                  <c:v>-9.4500000000000001E-3</c:v>
                </c:pt>
                <c:pt idx="8423" formatCode="0.00E+00">
                  <c:v>-8.3924299999999993E-3</c:v>
                </c:pt>
                <c:pt idx="8424" formatCode="0.00E+00">
                  <c:v>-7.3237600000000003E-3</c:v>
                </c:pt>
                <c:pt idx="8425" formatCode="0.00E+00">
                  <c:v>-6.2467099999999999E-3</c:v>
                </c:pt>
                <c:pt idx="8426" formatCode="0.00E+00">
                  <c:v>-5.1639399999999997E-3</c:v>
                </c:pt>
                <c:pt idx="8427" formatCode="0.00E+00">
                  <c:v>-4.0781599999999999E-3</c:v>
                </c:pt>
                <c:pt idx="8428" formatCode="0.00E+00">
                  <c:v>-2.9920599999999999E-3</c:v>
                </c:pt>
                <c:pt idx="8429" formatCode="0.00E+00">
                  <c:v>-1.9082700000000001E-3</c:v>
                </c:pt>
                <c:pt idx="8430" formatCode="0.00E+00">
                  <c:v>-8.2943700000000003E-4</c:v>
                </c:pt>
                <c:pt idx="8431" formatCode="0.00E+00">
                  <c:v>2.4163799999999999E-4</c:v>
                </c:pt>
                <c:pt idx="8432" formatCode="0.00E+00">
                  <c:v>1.3021700000000001E-3</c:v>
                </c:pt>
                <c:pt idx="8433" formatCode="0.00E+00">
                  <c:v>2.34951E-3</c:v>
                </c:pt>
                <c:pt idx="8434" formatCode="0.00E+00">
                  <c:v>3.38113E-3</c:v>
                </c:pt>
                <c:pt idx="8435" formatCode="0.00E+00">
                  <c:v>4.3946000000000002E-3</c:v>
                </c:pt>
                <c:pt idx="8436" formatCode="0.00E+00">
                  <c:v>5.3875700000000004E-3</c:v>
                </c:pt>
                <c:pt idx="8437" formatCode="0.00E+00">
                  <c:v>6.3576500000000003E-3</c:v>
                </c:pt>
                <c:pt idx="8438" formatCode="0.00E+00">
                  <c:v>7.3024500000000003E-3</c:v>
                </c:pt>
                <c:pt idx="8439" formatCode="0.00E+00">
                  <c:v>8.2197599999999996E-3</c:v>
                </c:pt>
                <c:pt idx="8440" formatCode="0.00E+00">
                  <c:v>9.1074899999999993E-3</c:v>
                </c:pt>
                <c:pt idx="8441" formatCode="0.00E+00">
                  <c:v>9.9634100000000007E-3</c:v>
                </c:pt>
                <c:pt idx="8442">
                  <c:v>1.0785299999999999E-2</c:v>
                </c:pt>
                <c:pt idx="8443">
                  <c:v>1.1571100000000001E-2</c:v>
                </c:pt>
                <c:pt idx="8444">
                  <c:v>1.23188E-2</c:v>
                </c:pt>
                <c:pt idx="8445">
                  <c:v>1.3026299999999999E-2</c:v>
                </c:pt>
                <c:pt idx="8446">
                  <c:v>1.36918E-2</c:v>
                </c:pt>
                <c:pt idx="8447">
                  <c:v>1.43134E-2</c:v>
                </c:pt>
                <c:pt idx="8448">
                  <c:v>1.4889899999999999E-2</c:v>
                </c:pt>
                <c:pt idx="8449">
                  <c:v>1.54197E-2</c:v>
                </c:pt>
                <c:pt idx="8450">
                  <c:v>1.5901599999999998E-2</c:v>
                </c:pt>
                <c:pt idx="8451">
                  <c:v>1.6334700000000001E-2</c:v>
                </c:pt>
                <c:pt idx="8452">
                  <c:v>1.6717699999999999E-2</c:v>
                </c:pt>
                <c:pt idx="8453">
                  <c:v>1.7049600000000002E-2</c:v>
                </c:pt>
                <c:pt idx="8454">
                  <c:v>1.7329600000000001E-2</c:v>
                </c:pt>
                <c:pt idx="8455">
                  <c:v>1.7556800000000001E-2</c:v>
                </c:pt>
                <c:pt idx="8456">
                  <c:v>1.7730599999999999E-2</c:v>
                </c:pt>
                <c:pt idx="8457">
                  <c:v>1.78503E-2</c:v>
                </c:pt>
                <c:pt idx="8458">
                  <c:v>1.7915299999999999E-2</c:v>
                </c:pt>
                <c:pt idx="8459">
                  <c:v>1.7925199999999999E-2</c:v>
                </c:pt>
                <c:pt idx="8460">
                  <c:v>1.7879900000000001E-2</c:v>
                </c:pt>
                <c:pt idx="8461">
                  <c:v>1.7779199999999998E-2</c:v>
                </c:pt>
                <c:pt idx="8462">
                  <c:v>1.7623199999999999E-2</c:v>
                </c:pt>
                <c:pt idx="8463">
                  <c:v>1.7412199999999999E-2</c:v>
                </c:pt>
                <c:pt idx="8464">
                  <c:v>1.7146600000000001E-2</c:v>
                </c:pt>
                <c:pt idx="8465">
                  <c:v>1.6826600000000001E-2</c:v>
                </c:pt>
                <c:pt idx="8466">
                  <c:v>1.6452700000000001E-2</c:v>
                </c:pt>
                <c:pt idx="8467">
                  <c:v>1.6025399999999999E-2</c:v>
                </c:pt>
                <c:pt idx="8468">
                  <c:v>1.55452E-2</c:v>
                </c:pt>
                <c:pt idx="8469">
                  <c:v>1.5013E-2</c:v>
                </c:pt>
                <c:pt idx="8470">
                  <c:v>1.44295E-2</c:v>
                </c:pt>
                <c:pt idx="8471">
                  <c:v>1.37958E-2</c:v>
                </c:pt>
                <c:pt idx="8472">
                  <c:v>1.31127E-2</c:v>
                </c:pt>
                <c:pt idx="8473">
                  <c:v>1.23818E-2</c:v>
                </c:pt>
                <c:pt idx="8474">
                  <c:v>1.16042E-2</c:v>
                </c:pt>
                <c:pt idx="8475">
                  <c:v>1.0781600000000001E-2</c:v>
                </c:pt>
                <c:pt idx="8476" formatCode="0.00E+00">
                  <c:v>9.9155200000000006E-3</c:v>
                </c:pt>
                <c:pt idx="8477" formatCode="0.00E+00">
                  <c:v>9.0076800000000005E-3</c:v>
                </c:pt>
                <c:pt idx="8478" formatCode="0.00E+00">
                  <c:v>8.0597900000000007E-3</c:v>
                </c:pt>
                <c:pt idx="8479" formatCode="0.00E+00">
                  <c:v>7.0737300000000003E-3</c:v>
                </c:pt>
                <c:pt idx="8480" formatCode="0.00E+00">
                  <c:v>6.0516099999999998E-3</c:v>
                </c:pt>
                <c:pt idx="8481" formatCode="0.00E+00">
                  <c:v>4.9955800000000003E-3</c:v>
                </c:pt>
                <c:pt idx="8482" formatCode="0.00E+00">
                  <c:v>3.9076800000000002E-3</c:v>
                </c:pt>
                <c:pt idx="8483" formatCode="0.00E+00">
                  <c:v>2.7900799999999999E-3</c:v>
                </c:pt>
                <c:pt idx="8484" formatCode="0.00E+00">
                  <c:v>1.6451700000000001E-3</c:v>
                </c:pt>
                <c:pt idx="8485" formatCode="0.00E+00">
                  <c:v>4.7533100000000001E-4</c:v>
                </c:pt>
                <c:pt idx="8486" formatCode="0.00E+00">
                  <c:v>-7.1736300000000005E-4</c:v>
                </c:pt>
                <c:pt idx="8487" formatCode="0.00E+00">
                  <c:v>-1.93082E-3</c:v>
                </c:pt>
                <c:pt idx="8488" formatCode="0.00E+00">
                  <c:v>-3.1625799999999999E-3</c:v>
                </c:pt>
                <c:pt idx="8489" formatCode="0.00E+00">
                  <c:v>-4.40997E-3</c:v>
                </c:pt>
                <c:pt idx="8490" formatCode="0.00E+00">
                  <c:v>-5.6701800000000004E-3</c:v>
                </c:pt>
                <c:pt idx="8491" formatCode="0.00E+00">
                  <c:v>-6.9402700000000001E-3</c:v>
                </c:pt>
                <c:pt idx="8492" formatCode="0.00E+00">
                  <c:v>-8.2172400000000007E-3</c:v>
                </c:pt>
                <c:pt idx="8493" formatCode="0.00E+00">
                  <c:v>-9.4983299999999993E-3</c:v>
                </c:pt>
                <c:pt idx="8494">
                  <c:v>-1.0781000000000001E-2</c:v>
                </c:pt>
                <c:pt idx="8495">
                  <c:v>-1.20628E-2</c:v>
                </c:pt>
                <c:pt idx="8496">
                  <c:v>-1.3341E-2</c:v>
                </c:pt>
                <c:pt idx="8497">
                  <c:v>-1.4612699999999999E-2</c:v>
                </c:pt>
                <c:pt idx="8498">
                  <c:v>-1.5875E-2</c:v>
                </c:pt>
                <c:pt idx="8499">
                  <c:v>-1.7125000000000001E-2</c:v>
                </c:pt>
                <c:pt idx="8500">
                  <c:v>-1.8359799999999999E-2</c:v>
                </c:pt>
                <c:pt idx="8501">
                  <c:v>-1.9576900000000001E-2</c:v>
                </c:pt>
                <c:pt idx="8502">
                  <c:v>-2.0773400000000001E-2</c:v>
                </c:pt>
                <c:pt idx="8503">
                  <c:v>-2.19466E-2</c:v>
                </c:pt>
                <c:pt idx="8504">
                  <c:v>-2.3094199999999999E-2</c:v>
                </c:pt>
                <c:pt idx="8505">
                  <c:v>-2.4213599999999998E-2</c:v>
                </c:pt>
                <c:pt idx="8506">
                  <c:v>-2.5301899999999999E-2</c:v>
                </c:pt>
                <c:pt idx="8507">
                  <c:v>-2.6356299999999999E-2</c:v>
                </c:pt>
                <c:pt idx="8508">
                  <c:v>-2.73744E-2</c:v>
                </c:pt>
                <c:pt idx="8509">
                  <c:v>-2.8354899999999999E-2</c:v>
                </c:pt>
                <c:pt idx="8510">
                  <c:v>-2.9296099999999999E-2</c:v>
                </c:pt>
                <c:pt idx="8511">
                  <c:v>-3.0195199999999998E-2</c:v>
                </c:pt>
                <c:pt idx="8512">
                  <c:v>-3.10484E-2</c:v>
                </c:pt>
                <c:pt idx="8513">
                  <c:v>-3.1852600000000002E-2</c:v>
                </c:pt>
                <c:pt idx="8514">
                  <c:v>-3.2605500000000003E-2</c:v>
                </c:pt>
                <c:pt idx="8515">
                  <c:v>-3.3305099999999997E-2</c:v>
                </c:pt>
                <c:pt idx="8516">
                  <c:v>-3.3949699999999999E-2</c:v>
                </c:pt>
                <c:pt idx="8517">
                  <c:v>-3.4537100000000001E-2</c:v>
                </c:pt>
                <c:pt idx="8518">
                  <c:v>-3.5065600000000002E-2</c:v>
                </c:pt>
                <c:pt idx="8519">
                  <c:v>-3.55334E-2</c:v>
                </c:pt>
                <c:pt idx="8520">
                  <c:v>-3.5938900000000003E-2</c:v>
                </c:pt>
                <c:pt idx="8521">
                  <c:v>-3.6280800000000002E-2</c:v>
                </c:pt>
                <c:pt idx="8522">
                  <c:v>-3.6557899999999997E-2</c:v>
                </c:pt>
                <c:pt idx="8523">
                  <c:v>-3.6769200000000002E-2</c:v>
                </c:pt>
                <c:pt idx="8524">
                  <c:v>-3.6914000000000002E-2</c:v>
                </c:pt>
                <c:pt idx="8525">
                  <c:v>-3.6991400000000001E-2</c:v>
                </c:pt>
                <c:pt idx="8526">
                  <c:v>-3.7000499999999999E-2</c:v>
                </c:pt>
                <c:pt idx="8527">
                  <c:v>-3.6940599999999997E-2</c:v>
                </c:pt>
                <c:pt idx="8528">
                  <c:v>-3.6811200000000002E-2</c:v>
                </c:pt>
                <c:pt idx="8529">
                  <c:v>-3.6611699999999997E-2</c:v>
                </c:pt>
                <c:pt idx="8530">
                  <c:v>-3.6341499999999999E-2</c:v>
                </c:pt>
                <c:pt idx="8531">
                  <c:v>-3.5999400000000001E-2</c:v>
                </c:pt>
                <c:pt idx="8532">
                  <c:v>-3.5584900000000003E-2</c:v>
                </c:pt>
                <c:pt idx="8533">
                  <c:v>-3.5097700000000003E-2</c:v>
                </c:pt>
                <c:pt idx="8534">
                  <c:v>-3.4539E-2</c:v>
                </c:pt>
                <c:pt idx="8535">
                  <c:v>-3.3909700000000001E-2</c:v>
                </c:pt>
                <c:pt idx="8536">
                  <c:v>-3.32106E-2</c:v>
                </c:pt>
                <c:pt idx="8537">
                  <c:v>-3.2441900000000003E-2</c:v>
                </c:pt>
                <c:pt idx="8538">
                  <c:v>-3.1604100000000003E-2</c:v>
                </c:pt>
                <c:pt idx="8539">
                  <c:v>-3.06974E-2</c:v>
                </c:pt>
                <c:pt idx="8540">
                  <c:v>-2.97217E-2</c:v>
                </c:pt>
                <c:pt idx="8541">
                  <c:v>-2.8677000000000001E-2</c:v>
                </c:pt>
                <c:pt idx="8542">
                  <c:v>-2.7564100000000001E-2</c:v>
                </c:pt>
                <c:pt idx="8543">
                  <c:v>-2.6384899999999999E-2</c:v>
                </c:pt>
                <c:pt idx="8544">
                  <c:v>-2.51416E-2</c:v>
                </c:pt>
                <c:pt idx="8545">
                  <c:v>-2.38353E-2</c:v>
                </c:pt>
                <c:pt idx="8546">
                  <c:v>-2.2466900000000001E-2</c:v>
                </c:pt>
                <c:pt idx="8547">
                  <c:v>-2.10382E-2</c:v>
                </c:pt>
                <c:pt idx="8548">
                  <c:v>-1.9551900000000001E-2</c:v>
                </c:pt>
                <c:pt idx="8549">
                  <c:v>-1.80103E-2</c:v>
                </c:pt>
                <c:pt idx="8550">
                  <c:v>-1.64154E-2</c:v>
                </c:pt>
                <c:pt idx="8551">
                  <c:v>-1.47689E-2</c:v>
                </c:pt>
                <c:pt idx="8552">
                  <c:v>-1.30726E-2</c:v>
                </c:pt>
                <c:pt idx="8553">
                  <c:v>-1.1328400000000001E-2</c:v>
                </c:pt>
                <c:pt idx="8554" formatCode="0.00E+00">
                  <c:v>-9.53851E-3</c:v>
                </c:pt>
                <c:pt idx="8555" formatCode="0.00E+00">
                  <c:v>-7.7050199999999999E-3</c:v>
                </c:pt>
                <c:pt idx="8556" formatCode="0.00E+00">
                  <c:v>-5.8300699999999997E-3</c:v>
                </c:pt>
                <c:pt idx="8557" formatCode="0.00E+00">
                  <c:v>-3.9163000000000002E-3</c:v>
                </c:pt>
                <c:pt idx="8558" formatCode="0.00E+00">
                  <c:v>-1.9671799999999998E-3</c:v>
                </c:pt>
                <c:pt idx="8559" formatCode="0.00E+00">
                  <c:v>1.36062E-5</c:v>
                </c:pt>
                <c:pt idx="8560" formatCode="0.00E+00">
                  <c:v>2.0231400000000001E-3</c:v>
                </c:pt>
                <c:pt idx="8561" formatCode="0.00E+00">
                  <c:v>4.05917E-3</c:v>
                </c:pt>
                <c:pt idx="8562" formatCode="0.00E+00">
                  <c:v>6.1191300000000004E-3</c:v>
                </c:pt>
                <c:pt idx="8563" formatCode="0.00E+00">
                  <c:v>8.1999199999999994E-3</c:v>
                </c:pt>
                <c:pt idx="8564">
                  <c:v>1.0298099999999999E-2</c:v>
                </c:pt>
                <c:pt idx="8565">
                  <c:v>1.24101E-2</c:v>
                </c:pt>
                <c:pt idx="8566">
                  <c:v>1.4532399999999999E-2</c:v>
                </c:pt>
                <c:pt idx="8567">
                  <c:v>1.6662300000000001E-2</c:v>
                </c:pt>
                <c:pt idx="8568">
                  <c:v>1.8796199999999999E-2</c:v>
                </c:pt>
                <c:pt idx="8569">
                  <c:v>2.09301E-2</c:v>
                </c:pt>
                <c:pt idx="8570">
                  <c:v>2.3059900000000001E-2</c:v>
                </c:pt>
                <c:pt idx="8571">
                  <c:v>2.5181599999999998E-2</c:v>
                </c:pt>
                <c:pt idx="8572">
                  <c:v>2.7290999999999999E-2</c:v>
                </c:pt>
                <c:pt idx="8573">
                  <c:v>2.9384299999999999E-2</c:v>
                </c:pt>
                <c:pt idx="8574">
                  <c:v>3.1458800000000002E-2</c:v>
                </c:pt>
                <c:pt idx="8575">
                  <c:v>3.3512399999999998E-2</c:v>
                </c:pt>
                <c:pt idx="8576">
                  <c:v>3.55416E-2</c:v>
                </c:pt>
                <c:pt idx="8577">
                  <c:v>3.7542600000000002E-2</c:v>
                </c:pt>
                <c:pt idx="8578">
                  <c:v>3.9511999999999999E-2</c:v>
                </c:pt>
                <c:pt idx="8579">
                  <c:v>4.1447199999999997E-2</c:v>
                </c:pt>
                <c:pt idx="8580">
                  <c:v>4.3346000000000003E-2</c:v>
                </c:pt>
                <c:pt idx="8581">
                  <c:v>4.5205099999999998E-2</c:v>
                </c:pt>
                <c:pt idx="8582">
                  <c:v>4.7021E-2</c:v>
                </c:pt>
                <c:pt idx="8583">
                  <c:v>4.8790399999999998E-2</c:v>
                </c:pt>
                <c:pt idx="8584">
                  <c:v>5.0509999999999999E-2</c:v>
                </c:pt>
                <c:pt idx="8585">
                  <c:v>5.2176599999999997E-2</c:v>
                </c:pt>
                <c:pt idx="8586">
                  <c:v>5.37872E-2</c:v>
                </c:pt>
                <c:pt idx="8587">
                  <c:v>5.5338600000000002E-2</c:v>
                </c:pt>
                <c:pt idx="8588">
                  <c:v>5.6828499999999997E-2</c:v>
                </c:pt>
                <c:pt idx="8589">
                  <c:v>5.8254599999999997E-2</c:v>
                </c:pt>
                <c:pt idx="8590">
                  <c:v>5.9614599999999997E-2</c:v>
                </c:pt>
                <c:pt idx="8591">
                  <c:v>6.0905500000000001E-2</c:v>
                </c:pt>
                <c:pt idx="8592">
                  <c:v>6.2124899999999997E-2</c:v>
                </c:pt>
                <c:pt idx="8593">
                  <c:v>6.32712E-2</c:v>
                </c:pt>
                <c:pt idx="8594">
                  <c:v>6.4343200000000003E-2</c:v>
                </c:pt>
                <c:pt idx="8595">
                  <c:v>6.5338300000000002E-2</c:v>
                </c:pt>
                <c:pt idx="8596">
                  <c:v>6.6253599999999996E-2</c:v>
                </c:pt>
                <c:pt idx="8597">
                  <c:v>6.7085699999999998E-2</c:v>
                </c:pt>
                <c:pt idx="8598">
                  <c:v>6.7833000000000004E-2</c:v>
                </c:pt>
                <c:pt idx="8599">
                  <c:v>6.8494700000000006E-2</c:v>
                </c:pt>
                <c:pt idx="8600">
                  <c:v>6.9069599999999995E-2</c:v>
                </c:pt>
                <c:pt idx="8601">
                  <c:v>6.9555599999999995E-2</c:v>
                </c:pt>
                <c:pt idx="8602">
                  <c:v>6.9950799999999994E-2</c:v>
                </c:pt>
                <c:pt idx="8603">
                  <c:v>7.0254300000000006E-2</c:v>
                </c:pt>
                <c:pt idx="8604">
                  <c:v>7.0466000000000001E-2</c:v>
                </c:pt>
                <c:pt idx="8605">
                  <c:v>7.0585499999999995E-2</c:v>
                </c:pt>
                <c:pt idx="8606">
                  <c:v>7.0611999999999994E-2</c:v>
                </c:pt>
                <c:pt idx="8607">
                  <c:v>7.0545499999999997E-2</c:v>
                </c:pt>
                <c:pt idx="8608">
                  <c:v>7.0386500000000005E-2</c:v>
                </c:pt>
                <c:pt idx="8609">
                  <c:v>7.0134199999999994E-2</c:v>
                </c:pt>
                <c:pt idx="8610">
                  <c:v>6.9786200000000007E-2</c:v>
                </c:pt>
                <c:pt idx="8611">
                  <c:v>6.93415E-2</c:v>
                </c:pt>
                <c:pt idx="8612">
                  <c:v>6.8801399999999999E-2</c:v>
                </c:pt>
                <c:pt idx="8613">
                  <c:v>6.8167400000000003E-2</c:v>
                </c:pt>
                <c:pt idx="8614">
                  <c:v>6.7440299999999995E-2</c:v>
                </c:pt>
                <c:pt idx="8615">
                  <c:v>6.6620399999999996E-2</c:v>
                </c:pt>
                <c:pt idx="8616">
                  <c:v>6.57079E-2</c:v>
                </c:pt>
                <c:pt idx="8617">
                  <c:v>6.4702999999999997E-2</c:v>
                </c:pt>
                <c:pt idx="8618">
                  <c:v>6.3606700000000002E-2</c:v>
                </c:pt>
                <c:pt idx="8619">
                  <c:v>6.24211E-2</c:v>
                </c:pt>
                <c:pt idx="8620">
                  <c:v>6.1147699999999999E-2</c:v>
                </c:pt>
                <c:pt idx="8621">
                  <c:v>5.9786899999999997E-2</c:v>
                </c:pt>
                <c:pt idx="8622">
                  <c:v>5.8338899999999999E-2</c:v>
                </c:pt>
                <c:pt idx="8623">
                  <c:v>5.6805500000000002E-2</c:v>
                </c:pt>
                <c:pt idx="8624">
                  <c:v>5.5189000000000002E-2</c:v>
                </c:pt>
                <c:pt idx="8625">
                  <c:v>5.34916E-2</c:v>
                </c:pt>
                <c:pt idx="8626">
                  <c:v>5.1714999999999997E-2</c:v>
                </c:pt>
                <c:pt idx="8627">
                  <c:v>4.9861200000000001E-2</c:v>
                </c:pt>
                <c:pt idx="8628">
                  <c:v>4.7933200000000002E-2</c:v>
                </c:pt>
                <c:pt idx="8629">
                  <c:v>4.5934000000000003E-2</c:v>
                </c:pt>
                <c:pt idx="8630">
                  <c:v>4.3865399999999999E-2</c:v>
                </c:pt>
                <c:pt idx="8631">
                  <c:v>4.1728899999999999E-2</c:v>
                </c:pt>
                <c:pt idx="8632">
                  <c:v>3.9526699999999998E-2</c:v>
                </c:pt>
                <c:pt idx="8633">
                  <c:v>3.7262200000000002E-2</c:v>
                </c:pt>
                <c:pt idx="8634">
                  <c:v>3.4938799999999999E-2</c:v>
                </c:pt>
                <c:pt idx="8635">
                  <c:v>3.2559299999999999E-2</c:v>
                </c:pt>
                <c:pt idx="8636">
                  <c:v>3.0126799999999999E-2</c:v>
                </c:pt>
                <c:pt idx="8637">
                  <c:v>2.7644800000000001E-2</c:v>
                </c:pt>
                <c:pt idx="8638">
                  <c:v>2.5116699999999999E-2</c:v>
                </c:pt>
                <c:pt idx="8639">
                  <c:v>2.2544700000000001E-2</c:v>
                </c:pt>
                <c:pt idx="8640">
                  <c:v>1.9930400000000001E-2</c:v>
                </c:pt>
                <c:pt idx="8641">
                  <c:v>1.7276699999999999E-2</c:v>
                </c:pt>
                <c:pt idx="8642">
                  <c:v>1.45878E-2</c:v>
                </c:pt>
                <c:pt idx="8643">
                  <c:v>1.18686E-2</c:v>
                </c:pt>
                <c:pt idx="8644" formatCode="0.00E+00">
                  <c:v>9.1231899999999998E-3</c:v>
                </c:pt>
                <c:pt idx="8645" formatCode="0.00E+00">
                  <c:v>6.35492E-3</c:v>
                </c:pt>
                <c:pt idx="8646" formatCode="0.00E+00">
                  <c:v>3.5662200000000002E-3</c:v>
                </c:pt>
                <c:pt idx="8647" formatCode="0.00E+00">
                  <c:v>7.6013999999999997E-4</c:v>
                </c:pt>
                <c:pt idx="8648" formatCode="0.00E+00">
                  <c:v>-2.0581699999999998E-3</c:v>
                </c:pt>
                <c:pt idx="8649" formatCode="0.00E+00">
                  <c:v>-4.8830699999999998E-3</c:v>
                </c:pt>
                <c:pt idx="8650" formatCode="0.00E+00">
                  <c:v>-7.7106400000000004E-3</c:v>
                </c:pt>
                <c:pt idx="8651">
                  <c:v>-1.05383E-2</c:v>
                </c:pt>
                <c:pt idx="8652">
                  <c:v>-1.33636E-2</c:v>
                </c:pt>
                <c:pt idx="8653">
                  <c:v>-1.6182999999999999E-2</c:v>
                </c:pt>
                <c:pt idx="8654">
                  <c:v>-1.8992499999999999E-2</c:v>
                </c:pt>
                <c:pt idx="8655">
                  <c:v>-2.17883E-2</c:v>
                </c:pt>
                <c:pt idx="8656">
                  <c:v>-2.4565799999999999E-2</c:v>
                </c:pt>
                <c:pt idx="8657">
                  <c:v>-2.7319699999999999E-2</c:v>
                </c:pt>
                <c:pt idx="8658">
                  <c:v>-3.0045700000000002E-2</c:v>
                </c:pt>
                <c:pt idx="8659">
                  <c:v>-3.2742199999999999E-2</c:v>
                </c:pt>
                <c:pt idx="8660">
                  <c:v>-3.5408099999999998E-2</c:v>
                </c:pt>
                <c:pt idx="8661">
                  <c:v>-3.8039999999999997E-2</c:v>
                </c:pt>
                <c:pt idx="8662">
                  <c:v>-4.0633799999999998E-2</c:v>
                </c:pt>
                <c:pt idx="8663">
                  <c:v>-4.31864E-2</c:v>
                </c:pt>
                <c:pt idx="8664">
                  <c:v>-4.5694800000000001E-2</c:v>
                </c:pt>
                <c:pt idx="8665">
                  <c:v>-4.8155499999999997E-2</c:v>
                </c:pt>
                <c:pt idx="8666">
                  <c:v>-5.0563999999999998E-2</c:v>
                </c:pt>
                <c:pt idx="8667">
                  <c:v>-5.2916299999999999E-2</c:v>
                </c:pt>
                <c:pt idx="8668">
                  <c:v>-5.5209599999999998E-2</c:v>
                </c:pt>
                <c:pt idx="8669">
                  <c:v>-5.7441300000000001E-2</c:v>
                </c:pt>
                <c:pt idx="8670">
                  <c:v>-5.9609599999999999E-2</c:v>
                </c:pt>
                <c:pt idx="8671">
                  <c:v>-6.1712999999999997E-2</c:v>
                </c:pt>
                <c:pt idx="8672">
                  <c:v>-6.3750200000000007E-2</c:v>
                </c:pt>
                <c:pt idx="8673">
                  <c:v>-6.5719600000000003E-2</c:v>
                </c:pt>
                <c:pt idx="8674">
                  <c:v>-6.7619100000000001E-2</c:v>
                </c:pt>
                <c:pt idx="8675">
                  <c:v>-6.9445900000000005E-2</c:v>
                </c:pt>
                <c:pt idx="8676">
                  <c:v>-7.1196099999999998E-2</c:v>
                </c:pt>
                <c:pt idx="8677">
                  <c:v>-7.2866399999999998E-2</c:v>
                </c:pt>
                <c:pt idx="8678">
                  <c:v>-7.4454400000000004E-2</c:v>
                </c:pt>
                <c:pt idx="8679">
                  <c:v>-7.5958200000000003E-2</c:v>
                </c:pt>
                <c:pt idx="8680">
                  <c:v>-7.7375299999999994E-2</c:v>
                </c:pt>
                <c:pt idx="8681">
                  <c:v>-7.8702999999999995E-2</c:v>
                </c:pt>
                <c:pt idx="8682">
                  <c:v>-7.9939700000000002E-2</c:v>
                </c:pt>
                <c:pt idx="8683">
                  <c:v>-8.1085299999999999E-2</c:v>
                </c:pt>
                <c:pt idx="8684">
                  <c:v>-8.2140599999999994E-2</c:v>
                </c:pt>
                <c:pt idx="8685">
                  <c:v>-8.3105999999999999E-2</c:v>
                </c:pt>
                <c:pt idx="8686">
                  <c:v>-8.3981200000000006E-2</c:v>
                </c:pt>
                <c:pt idx="8687">
                  <c:v>-8.4765999999999994E-2</c:v>
                </c:pt>
                <c:pt idx="8688">
                  <c:v>-8.5459999999999994E-2</c:v>
                </c:pt>
                <c:pt idx="8689">
                  <c:v>-8.6062700000000006E-2</c:v>
                </c:pt>
                <c:pt idx="8690">
                  <c:v>-8.6573300000000006E-2</c:v>
                </c:pt>
                <c:pt idx="8691">
                  <c:v>-8.6991700000000005E-2</c:v>
                </c:pt>
                <c:pt idx="8692">
                  <c:v>-8.7318099999999996E-2</c:v>
                </c:pt>
                <c:pt idx="8693">
                  <c:v>-8.7552900000000003E-2</c:v>
                </c:pt>
                <c:pt idx="8694">
                  <c:v>-8.7696899999999994E-2</c:v>
                </c:pt>
                <c:pt idx="8695">
                  <c:v>-8.7749499999999994E-2</c:v>
                </c:pt>
                <c:pt idx="8696">
                  <c:v>-8.7709700000000002E-2</c:v>
                </c:pt>
                <c:pt idx="8697">
                  <c:v>-8.7578100000000006E-2</c:v>
                </c:pt>
                <c:pt idx="8698">
                  <c:v>-8.7356799999999998E-2</c:v>
                </c:pt>
                <c:pt idx="8699">
                  <c:v>-8.7047600000000003E-2</c:v>
                </c:pt>
                <c:pt idx="8700">
                  <c:v>-8.6650199999999997E-2</c:v>
                </c:pt>
                <c:pt idx="8701">
                  <c:v>-8.6163900000000002E-2</c:v>
                </c:pt>
                <c:pt idx="8702">
                  <c:v>-8.5589299999999993E-2</c:v>
                </c:pt>
                <c:pt idx="8703">
                  <c:v>-8.4928799999999999E-2</c:v>
                </c:pt>
                <c:pt idx="8704">
                  <c:v>-8.4183999999999995E-2</c:v>
                </c:pt>
                <c:pt idx="8705">
                  <c:v>-8.3355600000000002E-2</c:v>
                </c:pt>
                <c:pt idx="8706">
                  <c:v>-8.2443900000000001E-2</c:v>
                </c:pt>
                <c:pt idx="8707">
                  <c:v>-8.1449499999999994E-2</c:v>
                </c:pt>
                <c:pt idx="8708">
                  <c:v>-8.0373600000000003E-2</c:v>
                </c:pt>
                <c:pt idx="8709">
                  <c:v>-7.9217099999999999E-2</c:v>
                </c:pt>
                <c:pt idx="8710">
                  <c:v>-7.7979900000000005E-2</c:v>
                </c:pt>
                <c:pt idx="8711">
                  <c:v>-7.6662599999999997E-2</c:v>
                </c:pt>
                <c:pt idx="8712">
                  <c:v>-7.5268100000000004E-2</c:v>
                </c:pt>
                <c:pt idx="8713">
                  <c:v>-7.38008E-2</c:v>
                </c:pt>
                <c:pt idx="8714">
                  <c:v>-7.2264999999999996E-2</c:v>
                </c:pt>
                <c:pt idx="8715">
                  <c:v>-7.0664400000000002E-2</c:v>
                </c:pt>
                <c:pt idx="8716">
                  <c:v>-6.9001900000000005E-2</c:v>
                </c:pt>
                <c:pt idx="8717">
                  <c:v>-6.7279900000000004E-2</c:v>
                </c:pt>
                <c:pt idx="8718">
                  <c:v>-6.5501299999999998E-2</c:v>
                </c:pt>
                <c:pt idx="8719">
                  <c:v>-6.3669199999999995E-2</c:v>
                </c:pt>
                <c:pt idx="8720">
                  <c:v>-6.1786899999999999E-2</c:v>
                </c:pt>
                <c:pt idx="8721">
                  <c:v>-5.9857199999999999E-2</c:v>
                </c:pt>
                <c:pt idx="8722">
                  <c:v>-5.7882099999999999E-2</c:v>
                </c:pt>
                <c:pt idx="8723">
                  <c:v>-5.58629E-2</c:v>
                </c:pt>
                <c:pt idx="8724">
                  <c:v>-5.3801700000000001E-2</c:v>
                </c:pt>
                <c:pt idx="8725">
                  <c:v>-5.1702100000000001E-2</c:v>
                </c:pt>
                <c:pt idx="8726">
                  <c:v>-4.9568399999999999E-2</c:v>
                </c:pt>
                <c:pt idx="8727">
                  <c:v>-4.7404300000000003E-2</c:v>
                </c:pt>
                <c:pt idx="8728">
                  <c:v>-4.5211899999999999E-2</c:v>
                </c:pt>
                <c:pt idx="8729">
                  <c:v>-4.2991700000000001E-2</c:v>
                </c:pt>
                <c:pt idx="8730">
                  <c:v>-4.0744700000000002E-2</c:v>
                </c:pt>
                <c:pt idx="8731">
                  <c:v>-3.8473500000000001E-2</c:v>
                </c:pt>
                <c:pt idx="8732">
                  <c:v>-3.6181100000000001E-2</c:v>
                </c:pt>
                <c:pt idx="8733">
                  <c:v>-3.3869999999999997E-2</c:v>
                </c:pt>
                <c:pt idx="8734">
                  <c:v>-3.15427E-2</c:v>
                </c:pt>
                <c:pt idx="8735">
                  <c:v>-2.9203E-2</c:v>
                </c:pt>
                <c:pt idx="8736">
                  <c:v>-2.6855500000000001E-2</c:v>
                </c:pt>
                <c:pt idx="8737">
                  <c:v>-2.4504000000000001E-2</c:v>
                </c:pt>
                <c:pt idx="8738">
                  <c:v>-2.2151500000000001E-2</c:v>
                </c:pt>
                <c:pt idx="8739">
                  <c:v>-1.98009E-2</c:v>
                </c:pt>
                <c:pt idx="8740">
                  <c:v>-1.7454399999999998E-2</c:v>
                </c:pt>
                <c:pt idx="8741">
                  <c:v>-1.5114300000000001E-2</c:v>
                </c:pt>
                <c:pt idx="8742">
                  <c:v>-1.27838E-2</c:v>
                </c:pt>
                <c:pt idx="8743">
                  <c:v>-1.04663E-2</c:v>
                </c:pt>
                <c:pt idx="8744" formatCode="0.00E+00">
                  <c:v>-8.1633799999999996E-3</c:v>
                </c:pt>
                <c:pt idx="8745" formatCode="0.00E+00">
                  <c:v>-5.87675E-3</c:v>
                </c:pt>
                <c:pt idx="8746" formatCode="0.00E+00">
                  <c:v>-3.6099600000000002E-3</c:v>
                </c:pt>
                <c:pt idx="8747" formatCode="0.00E+00">
                  <c:v>-1.36808E-3</c:v>
                </c:pt>
                <c:pt idx="8748" formatCode="0.00E+00">
                  <c:v>8.4500099999999996E-4</c:v>
                </c:pt>
                <c:pt idx="8749" formatCode="0.00E+00">
                  <c:v>3.0263199999999999E-3</c:v>
                </c:pt>
                <c:pt idx="8750" formatCode="0.00E+00">
                  <c:v>5.1718099999999998E-3</c:v>
                </c:pt>
                <c:pt idx="8751" formatCode="0.00E+00">
                  <c:v>7.2776999999999998E-3</c:v>
                </c:pt>
                <c:pt idx="8752" formatCode="0.00E+00">
                  <c:v>9.3423099999999995E-3</c:v>
                </c:pt>
                <c:pt idx="8753">
                  <c:v>1.13651E-2</c:v>
                </c:pt>
                <c:pt idx="8754">
                  <c:v>1.3345299999999999E-2</c:v>
                </c:pt>
                <c:pt idx="8755">
                  <c:v>1.5281299999999999E-2</c:v>
                </c:pt>
                <c:pt idx="8756">
                  <c:v>1.71726E-2</c:v>
                </c:pt>
                <c:pt idx="8757">
                  <c:v>1.9018500000000001E-2</c:v>
                </c:pt>
                <c:pt idx="8758">
                  <c:v>2.08162E-2</c:v>
                </c:pt>
                <c:pt idx="8759">
                  <c:v>2.2561700000000001E-2</c:v>
                </c:pt>
                <c:pt idx="8760">
                  <c:v>2.42519E-2</c:v>
                </c:pt>
                <c:pt idx="8761">
                  <c:v>2.58853E-2</c:v>
                </c:pt>
                <c:pt idx="8762">
                  <c:v>2.7461200000000002E-2</c:v>
                </c:pt>
                <c:pt idx="8763">
                  <c:v>2.8979000000000001E-2</c:v>
                </c:pt>
                <c:pt idx="8764">
                  <c:v>3.04385E-2</c:v>
                </c:pt>
                <c:pt idx="8765">
                  <c:v>3.1839199999999998E-2</c:v>
                </c:pt>
                <c:pt idx="8766">
                  <c:v>3.3179199999999999E-2</c:v>
                </c:pt>
                <c:pt idx="8767">
                  <c:v>3.44567E-2</c:v>
                </c:pt>
                <c:pt idx="8768">
                  <c:v>3.5670500000000001E-2</c:v>
                </c:pt>
                <c:pt idx="8769">
                  <c:v>3.68191E-2</c:v>
                </c:pt>
                <c:pt idx="8770">
                  <c:v>3.7901600000000001E-2</c:v>
                </c:pt>
                <c:pt idx="8771">
                  <c:v>3.8916399999999997E-2</c:v>
                </c:pt>
                <c:pt idx="8772">
                  <c:v>3.9862099999999998E-2</c:v>
                </c:pt>
                <c:pt idx="8773">
                  <c:v>4.0738400000000001E-2</c:v>
                </c:pt>
                <c:pt idx="8774">
                  <c:v>4.1546100000000002E-2</c:v>
                </c:pt>
                <c:pt idx="8775">
                  <c:v>4.2285200000000002E-2</c:v>
                </c:pt>
                <c:pt idx="8776">
                  <c:v>4.2955100000000003E-2</c:v>
                </c:pt>
                <c:pt idx="8777">
                  <c:v>4.3555000000000003E-2</c:v>
                </c:pt>
                <c:pt idx="8778">
                  <c:v>4.40848E-2</c:v>
                </c:pt>
                <c:pt idx="8779">
                  <c:v>4.4546000000000002E-2</c:v>
                </c:pt>
                <c:pt idx="8780">
                  <c:v>4.4940099999999997E-2</c:v>
                </c:pt>
                <c:pt idx="8781">
                  <c:v>4.52672E-2</c:v>
                </c:pt>
                <c:pt idx="8782">
                  <c:v>4.5525799999999998E-2</c:v>
                </c:pt>
                <c:pt idx="8783">
                  <c:v>4.5716E-2</c:v>
                </c:pt>
                <c:pt idx="8784">
                  <c:v>4.58403E-2</c:v>
                </c:pt>
                <c:pt idx="8785">
                  <c:v>4.5899799999999998E-2</c:v>
                </c:pt>
                <c:pt idx="8786">
                  <c:v>4.5893799999999998E-2</c:v>
                </c:pt>
                <c:pt idx="8787">
                  <c:v>4.5822099999999998E-2</c:v>
                </c:pt>
                <c:pt idx="8788">
                  <c:v>4.5685900000000002E-2</c:v>
                </c:pt>
                <c:pt idx="8789">
                  <c:v>4.5487100000000003E-2</c:v>
                </c:pt>
                <c:pt idx="8790">
                  <c:v>4.5227400000000001E-2</c:v>
                </c:pt>
                <c:pt idx="8791">
                  <c:v>4.4908700000000003E-2</c:v>
                </c:pt>
                <c:pt idx="8792">
                  <c:v>4.4533099999999999E-2</c:v>
                </c:pt>
                <c:pt idx="8793">
                  <c:v>4.4102200000000001E-2</c:v>
                </c:pt>
                <c:pt idx="8794">
                  <c:v>4.3616500000000002E-2</c:v>
                </c:pt>
                <c:pt idx="8795">
                  <c:v>4.3076299999999998E-2</c:v>
                </c:pt>
                <c:pt idx="8796">
                  <c:v>4.2483300000000002E-2</c:v>
                </c:pt>
                <c:pt idx="8797">
                  <c:v>4.1842499999999998E-2</c:v>
                </c:pt>
                <c:pt idx="8798">
                  <c:v>4.1159399999999999E-2</c:v>
                </c:pt>
                <c:pt idx="8799">
                  <c:v>4.0436699999999999E-2</c:v>
                </c:pt>
                <c:pt idx="8800">
                  <c:v>3.9676000000000003E-2</c:v>
                </c:pt>
                <c:pt idx="8801">
                  <c:v>3.88784E-2</c:v>
                </c:pt>
                <c:pt idx="8802">
                  <c:v>3.8043800000000003E-2</c:v>
                </c:pt>
                <c:pt idx="8803">
                  <c:v>3.7172299999999998E-2</c:v>
                </c:pt>
                <c:pt idx="8804">
                  <c:v>3.62665E-2</c:v>
                </c:pt>
                <c:pt idx="8805">
                  <c:v>3.5328600000000002E-2</c:v>
                </c:pt>
                <c:pt idx="8806">
                  <c:v>3.4358100000000003E-2</c:v>
                </c:pt>
                <c:pt idx="8807">
                  <c:v>3.3353500000000001E-2</c:v>
                </c:pt>
                <c:pt idx="8808">
                  <c:v>3.2315000000000003E-2</c:v>
                </c:pt>
                <c:pt idx="8809">
                  <c:v>3.1244399999999999E-2</c:v>
                </c:pt>
                <c:pt idx="8810">
                  <c:v>3.0143300000000001E-2</c:v>
                </c:pt>
                <c:pt idx="8811">
                  <c:v>2.9013799999999999E-2</c:v>
                </c:pt>
                <c:pt idx="8812">
                  <c:v>2.7857699999999999E-2</c:v>
                </c:pt>
                <c:pt idx="8813">
                  <c:v>2.6676600000000002E-2</c:v>
                </c:pt>
                <c:pt idx="8814">
                  <c:v>2.5472700000000001E-2</c:v>
                </c:pt>
                <c:pt idx="8815">
                  <c:v>2.4249699999999999E-2</c:v>
                </c:pt>
                <c:pt idx="8816">
                  <c:v>2.3011899999999998E-2</c:v>
                </c:pt>
                <c:pt idx="8817">
                  <c:v>2.1763500000000002E-2</c:v>
                </c:pt>
                <c:pt idx="8818">
                  <c:v>2.0507999999999998E-2</c:v>
                </c:pt>
                <c:pt idx="8819">
                  <c:v>1.9247899999999998E-2</c:v>
                </c:pt>
                <c:pt idx="8820">
                  <c:v>1.7985500000000001E-2</c:v>
                </c:pt>
                <c:pt idx="8821">
                  <c:v>1.6724300000000001E-2</c:v>
                </c:pt>
                <c:pt idx="8822">
                  <c:v>1.54673E-2</c:v>
                </c:pt>
                <c:pt idx="8823">
                  <c:v>1.4214900000000001E-2</c:v>
                </c:pt>
                <c:pt idx="8824">
                  <c:v>1.29661E-2</c:v>
                </c:pt>
                <c:pt idx="8825">
                  <c:v>1.17205E-2</c:v>
                </c:pt>
                <c:pt idx="8826">
                  <c:v>1.0478899999999999E-2</c:v>
                </c:pt>
                <c:pt idx="8827" formatCode="0.00E+00">
                  <c:v>9.2427700000000008E-3</c:v>
                </c:pt>
                <c:pt idx="8828" formatCode="0.00E+00">
                  <c:v>8.0141099999999996E-3</c:v>
                </c:pt>
                <c:pt idx="8829" formatCode="0.00E+00">
                  <c:v>6.7953500000000003E-3</c:v>
                </c:pt>
                <c:pt idx="8830" formatCode="0.00E+00">
                  <c:v>5.5876299999999997E-3</c:v>
                </c:pt>
                <c:pt idx="8831" formatCode="0.00E+00">
                  <c:v>4.3910499999999996E-3</c:v>
                </c:pt>
                <c:pt idx="8832" formatCode="0.00E+00">
                  <c:v>3.2061199999999998E-3</c:v>
                </c:pt>
                <c:pt idx="8833" formatCode="0.00E+00">
                  <c:v>2.0336899999999999E-3</c:v>
                </c:pt>
                <c:pt idx="8834" formatCode="0.00E+00">
                  <c:v>8.7406500000000004E-4</c:v>
                </c:pt>
                <c:pt idx="8835" formatCode="0.00E+00">
                  <c:v>-2.7391200000000002E-4</c:v>
                </c:pt>
                <c:pt idx="8836" formatCode="0.00E+00">
                  <c:v>-1.4117800000000001E-3</c:v>
                </c:pt>
                <c:pt idx="8837" formatCode="0.00E+00">
                  <c:v>-2.5404199999999998E-3</c:v>
                </c:pt>
                <c:pt idx="8838" formatCode="0.00E+00">
                  <c:v>-3.6603400000000002E-3</c:v>
                </c:pt>
                <c:pt idx="8839" formatCode="0.00E+00">
                  <c:v>-4.7712900000000001E-3</c:v>
                </c:pt>
                <c:pt idx="8840" formatCode="0.00E+00">
                  <c:v>-5.8718700000000004E-3</c:v>
                </c:pt>
                <c:pt idx="8841" formatCode="0.00E+00">
                  <c:v>-6.9592600000000001E-3</c:v>
                </c:pt>
                <c:pt idx="8842" formatCode="0.00E+00">
                  <c:v>-8.0306600000000002E-3</c:v>
                </c:pt>
                <c:pt idx="8843" formatCode="0.00E+00">
                  <c:v>-9.0850600000000007E-3</c:v>
                </c:pt>
                <c:pt idx="8844">
                  <c:v>-1.0122300000000001E-2</c:v>
                </c:pt>
                <c:pt idx="8845">
                  <c:v>-1.1142000000000001E-2</c:v>
                </c:pt>
                <c:pt idx="8846">
                  <c:v>-1.2144200000000001E-2</c:v>
                </c:pt>
                <c:pt idx="8847">
                  <c:v>-1.31287E-2</c:v>
                </c:pt>
                <c:pt idx="8848">
                  <c:v>-1.4094000000000001E-2</c:v>
                </c:pt>
                <c:pt idx="8849">
                  <c:v>-1.5037699999999999E-2</c:v>
                </c:pt>
                <c:pt idx="8850">
                  <c:v>-1.59591E-2</c:v>
                </c:pt>
                <c:pt idx="8851">
                  <c:v>-1.6859499999999999E-2</c:v>
                </c:pt>
                <c:pt idx="8852">
                  <c:v>-1.7740200000000001E-2</c:v>
                </c:pt>
                <c:pt idx="8853">
                  <c:v>-1.8602199999999999E-2</c:v>
                </c:pt>
                <c:pt idx="8854">
                  <c:v>-1.9446000000000001E-2</c:v>
                </c:pt>
                <c:pt idx="8855">
                  <c:v>-2.02729E-2</c:v>
                </c:pt>
                <c:pt idx="8856">
                  <c:v>-2.1083899999999999E-2</c:v>
                </c:pt>
                <c:pt idx="8857">
                  <c:v>-2.18789E-2</c:v>
                </c:pt>
                <c:pt idx="8858">
                  <c:v>-2.26582E-2</c:v>
                </c:pt>
                <c:pt idx="8859">
                  <c:v>-2.3423300000000001E-2</c:v>
                </c:pt>
                <c:pt idx="8860">
                  <c:v>-2.41753E-2</c:v>
                </c:pt>
                <c:pt idx="8861">
                  <c:v>-2.4912699999999999E-2</c:v>
                </c:pt>
                <c:pt idx="8862">
                  <c:v>-2.5633699999999999E-2</c:v>
                </c:pt>
                <c:pt idx="8863">
                  <c:v>-2.63392E-2</c:v>
                </c:pt>
                <c:pt idx="8864">
                  <c:v>-2.7030599999999998E-2</c:v>
                </c:pt>
                <c:pt idx="8865">
                  <c:v>-2.7708E-2</c:v>
                </c:pt>
                <c:pt idx="8866">
                  <c:v>-2.8369999999999999E-2</c:v>
                </c:pt>
                <c:pt idx="8867">
                  <c:v>-2.90149E-2</c:v>
                </c:pt>
                <c:pt idx="8868">
                  <c:v>-2.9642100000000001E-2</c:v>
                </c:pt>
                <c:pt idx="8869">
                  <c:v>-3.0253100000000002E-2</c:v>
                </c:pt>
                <c:pt idx="8870">
                  <c:v>-3.0849600000000001E-2</c:v>
                </c:pt>
                <c:pt idx="8871">
                  <c:v>-3.1432500000000002E-2</c:v>
                </c:pt>
                <c:pt idx="8872">
                  <c:v>-3.2002999999999997E-2</c:v>
                </c:pt>
                <c:pt idx="8873">
                  <c:v>-3.25627E-2</c:v>
                </c:pt>
                <c:pt idx="8874">
                  <c:v>-3.3112299999999997E-2</c:v>
                </c:pt>
                <c:pt idx="8875">
                  <c:v>-3.3652300000000003E-2</c:v>
                </c:pt>
                <c:pt idx="8876">
                  <c:v>-3.4183499999999999E-2</c:v>
                </c:pt>
                <c:pt idx="8877">
                  <c:v>-3.4705600000000003E-2</c:v>
                </c:pt>
                <c:pt idx="8878">
                  <c:v>-3.5217100000000001E-2</c:v>
                </c:pt>
                <c:pt idx="8879">
                  <c:v>-3.5718399999999997E-2</c:v>
                </c:pt>
                <c:pt idx="8880">
                  <c:v>-3.6211300000000002E-2</c:v>
                </c:pt>
                <c:pt idx="8881">
                  <c:v>-3.6697399999999998E-2</c:v>
                </c:pt>
                <c:pt idx="8882">
                  <c:v>-3.71767E-2</c:v>
                </c:pt>
                <c:pt idx="8883">
                  <c:v>-3.7649200000000001E-2</c:v>
                </c:pt>
                <c:pt idx="8884">
                  <c:v>-3.8114500000000003E-2</c:v>
                </c:pt>
                <c:pt idx="8885">
                  <c:v>-3.8570599999999997E-2</c:v>
                </c:pt>
                <c:pt idx="8886">
                  <c:v>-3.9015899999999999E-2</c:v>
                </c:pt>
                <c:pt idx="8887">
                  <c:v>-3.9450300000000001E-2</c:v>
                </c:pt>
                <c:pt idx="8888">
                  <c:v>-3.9874300000000001E-2</c:v>
                </c:pt>
                <c:pt idx="8889">
                  <c:v>-4.02881E-2</c:v>
                </c:pt>
                <c:pt idx="8890">
                  <c:v>-4.0692399999999997E-2</c:v>
                </c:pt>
                <c:pt idx="8891">
                  <c:v>-4.1089199999999999E-2</c:v>
                </c:pt>
                <c:pt idx="8892">
                  <c:v>-4.1479599999999998E-2</c:v>
                </c:pt>
                <c:pt idx="8893">
                  <c:v>-4.1864800000000001E-2</c:v>
                </c:pt>
                <c:pt idx="8894">
                  <c:v>-4.2247199999999999E-2</c:v>
                </c:pt>
                <c:pt idx="8895">
                  <c:v>-4.2630000000000001E-2</c:v>
                </c:pt>
                <c:pt idx="8896">
                  <c:v>-4.3016199999999997E-2</c:v>
                </c:pt>
                <c:pt idx="8897">
                  <c:v>-4.3407000000000001E-2</c:v>
                </c:pt>
                <c:pt idx="8898">
                  <c:v>-4.3802800000000003E-2</c:v>
                </c:pt>
                <c:pt idx="8899">
                  <c:v>-4.4201600000000001E-2</c:v>
                </c:pt>
                <c:pt idx="8900">
                  <c:v>-4.4600000000000001E-2</c:v>
                </c:pt>
                <c:pt idx="8901">
                  <c:v>-4.4995599999999997E-2</c:v>
                </c:pt>
                <c:pt idx="8902">
                  <c:v>-4.5388999999999999E-2</c:v>
                </c:pt>
                <c:pt idx="8903">
                  <c:v>-4.5784199999999997E-2</c:v>
                </c:pt>
                <c:pt idx="8904">
                  <c:v>-4.6184799999999998E-2</c:v>
                </c:pt>
                <c:pt idx="8905">
                  <c:v>-4.6589899999999997E-2</c:v>
                </c:pt>
                <c:pt idx="8906">
                  <c:v>-4.6994099999999997E-2</c:v>
                </c:pt>
                <c:pt idx="8907">
                  <c:v>-4.7392200000000002E-2</c:v>
                </c:pt>
                <c:pt idx="8908">
                  <c:v>-4.7781700000000003E-2</c:v>
                </c:pt>
                <c:pt idx="8909">
                  <c:v>-4.8161099999999998E-2</c:v>
                </c:pt>
                <c:pt idx="8910">
                  <c:v>-4.8528700000000001E-2</c:v>
                </c:pt>
                <c:pt idx="8911">
                  <c:v>-4.8883700000000002E-2</c:v>
                </c:pt>
                <c:pt idx="8912">
                  <c:v>-4.92282E-2</c:v>
                </c:pt>
                <c:pt idx="8913">
                  <c:v>-4.9565600000000001E-2</c:v>
                </c:pt>
                <c:pt idx="8914">
                  <c:v>-4.9897799999999999E-2</c:v>
                </c:pt>
                <c:pt idx="8915">
                  <c:v>-5.0224900000000003E-2</c:v>
                </c:pt>
                <c:pt idx="8916">
                  <c:v>-5.0546500000000001E-2</c:v>
                </c:pt>
                <c:pt idx="8917">
                  <c:v>-5.0860700000000002E-2</c:v>
                </c:pt>
                <c:pt idx="8918">
                  <c:v>-5.1165599999999999E-2</c:v>
                </c:pt>
                <c:pt idx="8919">
                  <c:v>-5.1459999999999999E-2</c:v>
                </c:pt>
                <c:pt idx="8920">
                  <c:v>-5.1743600000000001E-2</c:v>
                </c:pt>
                <c:pt idx="8921">
                  <c:v>-5.2016100000000003E-2</c:v>
                </c:pt>
                <c:pt idx="8922">
                  <c:v>-5.2276999999999997E-2</c:v>
                </c:pt>
                <c:pt idx="8923">
                  <c:v>-5.2527499999999998E-2</c:v>
                </c:pt>
                <c:pt idx="8924">
                  <c:v>-5.2769400000000001E-2</c:v>
                </c:pt>
                <c:pt idx="8925">
                  <c:v>-5.3001800000000002E-2</c:v>
                </c:pt>
                <c:pt idx="8926">
                  <c:v>-5.3222499999999999E-2</c:v>
                </c:pt>
                <c:pt idx="8927">
                  <c:v>-5.34291E-2</c:v>
                </c:pt>
                <c:pt idx="8928">
                  <c:v>-5.3618499999999999E-2</c:v>
                </c:pt>
                <c:pt idx="8929">
                  <c:v>-5.3787599999999998E-2</c:v>
                </c:pt>
                <c:pt idx="8930">
                  <c:v>-5.3935499999999997E-2</c:v>
                </c:pt>
                <c:pt idx="8931">
                  <c:v>-5.4064399999999999E-2</c:v>
                </c:pt>
                <c:pt idx="8932">
                  <c:v>-5.41764E-2</c:v>
                </c:pt>
                <c:pt idx="8933">
                  <c:v>-5.4271199999999999E-2</c:v>
                </c:pt>
                <c:pt idx="8934">
                  <c:v>-5.4345299999999999E-2</c:v>
                </c:pt>
                <c:pt idx="8935">
                  <c:v>-5.4394400000000002E-2</c:v>
                </c:pt>
                <c:pt idx="8936">
                  <c:v>-5.4415600000000001E-2</c:v>
                </c:pt>
                <c:pt idx="8937">
                  <c:v>-5.4409199999999998E-2</c:v>
                </c:pt>
                <c:pt idx="8938">
                  <c:v>-5.4377799999999997E-2</c:v>
                </c:pt>
                <c:pt idx="8939">
                  <c:v>-5.4323799999999998E-2</c:v>
                </c:pt>
                <c:pt idx="8940">
                  <c:v>-5.4247700000000003E-2</c:v>
                </c:pt>
                <c:pt idx="8941">
                  <c:v>-5.41489E-2</c:v>
                </c:pt>
                <c:pt idx="8942">
                  <c:v>-5.4027400000000003E-2</c:v>
                </c:pt>
                <c:pt idx="8943">
                  <c:v>-5.38825E-2</c:v>
                </c:pt>
                <c:pt idx="8944">
                  <c:v>-5.3710899999999999E-2</c:v>
                </c:pt>
                <c:pt idx="8945">
                  <c:v>-5.3509599999999997E-2</c:v>
                </c:pt>
                <c:pt idx="8946">
                  <c:v>-5.3279100000000003E-2</c:v>
                </c:pt>
                <c:pt idx="8947">
                  <c:v>-5.3021400000000003E-2</c:v>
                </c:pt>
                <c:pt idx="8948">
                  <c:v>-5.2737300000000001E-2</c:v>
                </c:pt>
                <c:pt idx="8949">
                  <c:v>-5.24255E-2</c:v>
                </c:pt>
                <c:pt idx="8950">
                  <c:v>-5.20843E-2</c:v>
                </c:pt>
                <c:pt idx="8951">
                  <c:v>-5.1711500000000001E-2</c:v>
                </c:pt>
                <c:pt idx="8952">
                  <c:v>-5.1304200000000001E-2</c:v>
                </c:pt>
                <c:pt idx="8953">
                  <c:v>-5.08616E-2</c:v>
                </c:pt>
                <c:pt idx="8954">
                  <c:v>-5.0384499999999999E-2</c:v>
                </c:pt>
                <c:pt idx="8955">
                  <c:v>-4.9873800000000003E-2</c:v>
                </c:pt>
                <c:pt idx="8956">
                  <c:v>-4.9330400000000003E-2</c:v>
                </c:pt>
                <c:pt idx="8957">
                  <c:v>-4.8754800000000001E-2</c:v>
                </c:pt>
                <c:pt idx="8958">
                  <c:v>-4.8146899999999999E-2</c:v>
                </c:pt>
                <c:pt idx="8959">
                  <c:v>-4.7506600000000003E-2</c:v>
                </c:pt>
                <c:pt idx="8960">
                  <c:v>-4.6834199999999999E-2</c:v>
                </c:pt>
                <c:pt idx="8961">
                  <c:v>-4.6130499999999998E-2</c:v>
                </c:pt>
                <c:pt idx="8962">
                  <c:v>-4.5394400000000001E-2</c:v>
                </c:pt>
                <c:pt idx="8963">
                  <c:v>-4.4624299999999999E-2</c:v>
                </c:pt>
                <c:pt idx="8964">
                  <c:v>-4.3819999999999998E-2</c:v>
                </c:pt>
                <c:pt idx="8965">
                  <c:v>-4.2982699999999999E-2</c:v>
                </c:pt>
                <c:pt idx="8966">
                  <c:v>-4.2113200000000003E-2</c:v>
                </c:pt>
                <c:pt idx="8967">
                  <c:v>-4.1212699999999998E-2</c:v>
                </c:pt>
                <c:pt idx="8968">
                  <c:v>-4.02818E-2</c:v>
                </c:pt>
                <c:pt idx="8969">
                  <c:v>-3.9319E-2</c:v>
                </c:pt>
                <c:pt idx="8970">
                  <c:v>-3.83229E-2</c:v>
                </c:pt>
                <c:pt idx="8971">
                  <c:v>-3.7293899999999998E-2</c:v>
                </c:pt>
                <c:pt idx="8972">
                  <c:v>-3.6233099999999997E-2</c:v>
                </c:pt>
                <c:pt idx="8973">
                  <c:v>-3.5140499999999998E-2</c:v>
                </c:pt>
                <c:pt idx="8974">
                  <c:v>-3.4017699999999998E-2</c:v>
                </c:pt>
                <c:pt idx="8975">
                  <c:v>-3.2867399999999998E-2</c:v>
                </c:pt>
                <c:pt idx="8976">
                  <c:v>-3.1690299999999998E-2</c:v>
                </c:pt>
                <c:pt idx="8977">
                  <c:v>-3.0486300000000001E-2</c:v>
                </c:pt>
                <c:pt idx="8978">
                  <c:v>-2.9257499999999999E-2</c:v>
                </c:pt>
                <c:pt idx="8979">
                  <c:v>-2.8007299999999999E-2</c:v>
                </c:pt>
                <c:pt idx="8980">
                  <c:v>-2.6737799999999999E-2</c:v>
                </c:pt>
                <c:pt idx="8981">
                  <c:v>-2.5448399999999999E-2</c:v>
                </c:pt>
                <c:pt idx="8982">
                  <c:v>-2.41392E-2</c:v>
                </c:pt>
                <c:pt idx="8983">
                  <c:v>-2.2812499999999999E-2</c:v>
                </c:pt>
                <c:pt idx="8984">
                  <c:v>-2.1470300000000001E-2</c:v>
                </c:pt>
                <c:pt idx="8985">
                  <c:v>-2.0112600000000001E-2</c:v>
                </c:pt>
                <c:pt idx="8986">
                  <c:v>-1.8738399999999999E-2</c:v>
                </c:pt>
                <c:pt idx="8987">
                  <c:v>-1.7346899999999998E-2</c:v>
                </c:pt>
                <c:pt idx="8988">
                  <c:v>-1.59369E-2</c:v>
                </c:pt>
                <c:pt idx="8989">
                  <c:v>-1.4508099999999999E-2</c:v>
                </c:pt>
                <c:pt idx="8990">
                  <c:v>-1.30638E-2</c:v>
                </c:pt>
                <c:pt idx="8991">
                  <c:v>-1.1609700000000001E-2</c:v>
                </c:pt>
                <c:pt idx="8992">
                  <c:v>-1.01496E-2</c:v>
                </c:pt>
                <c:pt idx="8993" formatCode="0.00E+00">
                  <c:v>-8.6832899999999998E-3</c:v>
                </c:pt>
                <c:pt idx="8994" formatCode="0.00E+00">
                  <c:v>-7.2074699999999997E-3</c:v>
                </c:pt>
                <c:pt idx="8995" formatCode="0.00E+00">
                  <c:v>-5.7198800000000001E-3</c:v>
                </c:pt>
                <c:pt idx="8996" formatCode="0.00E+00">
                  <c:v>-4.2218500000000001E-3</c:v>
                </c:pt>
                <c:pt idx="8997" formatCode="0.00E+00">
                  <c:v>-2.71675E-3</c:v>
                </c:pt>
                <c:pt idx="8998" formatCode="0.00E+00">
                  <c:v>-1.2071899999999999E-3</c:v>
                </c:pt>
                <c:pt idx="8999" formatCode="0.00E+00">
                  <c:v>3.0418200000000001E-4</c:v>
                </c:pt>
                <c:pt idx="9000" formatCode="0.00E+00">
                  <c:v>1.81318E-3</c:v>
                </c:pt>
                <c:pt idx="9001" formatCode="0.00E+00">
                  <c:v>3.3154299999999999E-3</c:v>
                </c:pt>
                <c:pt idx="9002" formatCode="0.00E+00">
                  <c:v>4.8081199999999999E-3</c:v>
                </c:pt>
                <c:pt idx="9003" formatCode="0.00E+00">
                  <c:v>6.2896100000000002E-3</c:v>
                </c:pt>
                <c:pt idx="9004" formatCode="0.00E+00">
                  <c:v>7.7582900000000002E-3</c:v>
                </c:pt>
                <c:pt idx="9005" formatCode="0.00E+00">
                  <c:v>9.2123099999999996E-3</c:v>
                </c:pt>
                <c:pt idx="9006">
                  <c:v>1.06497E-2</c:v>
                </c:pt>
                <c:pt idx="9007">
                  <c:v>1.2068300000000001E-2</c:v>
                </c:pt>
                <c:pt idx="9008">
                  <c:v>1.3465700000000001E-2</c:v>
                </c:pt>
                <c:pt idx="9009">
                  <c:v>1.48401E-2</c:v>
                </c:pt>
                <c:pt idx="9010">
                  <c:v>1.6190699999999999E-2</c:v>
                </c:pt>
                <c:pt idx="9011">
                  <c:v>1.7516500000000001E-2</c:v>
                </c:pt>
                <c:pt idx="9012">
                  <c:v>1.88165E-2</c:v>
                </c:pt>
                <c:pt idx="9013">
                  <c:v>2.0090500000000001E-2</c:v>
                </c:pt>
                <c:pt idx="9014">
                  <c:v>2.1338200000000002E-2</c:v>
                </c:pt>
                <c:pt idx="9015">
                  <c:v>2.2559599999999999E-2</c:v>
                </c:pt>
                <c:pt idx="9016">
                  <c:v>2.37535E-2</c:v>
                </c:pt>
                <c:pt idx="9017">
                  <c:v>2.4918800000000001E-2</c:v>
                </c:pt>
                <c:pt idx="9018">
                  <c:v>2.6054600000000001E-2</c:v>
                </c:pt>
                <c:pt idx="9019">
                  <c:v>2.7158499999999999E-2</c:v>
                </c:pt>
                <c:pt idx="9020">
                  <c:v>2.82267E-2</c:v>
                </c:pt>
                <c:pt idx="9021">
                  <c:v>2.92567E-2</c:v>
                </c:pt>
                <c:pt idx="9022">
                  <c:v>3.0249399999999999E-2</c:v>
                </c:pt>
                <c:pt idx="9023">
                  <c:v>3.1205400000000001E-2</c:v>
                </c:pt>
                <c:pt idx="9024">
                  <c:v>3.2121400000000001E-2</c:v>
                </c:pt>
                <c:pt idx="9025">
                  <c:v>3.2992300000000002E-2</c:v>
                </c:pt>
                <c:pt idx="9026">
                  <c:v>3.3814299999999999E-2</c:v>
                </c:pt>
                <c:pt idx="9027">
                  <c:v>3.4586199999999998E-2</c:v>
                </c:pt>
                <c:pt idx="9028">
                  <c:v>3.5307600000000001E-2</c:v>
                </c:pt>
                <c:pt idx="9029">
                  <c:v>3.5976800000000003E-2</c:v>
                </c:pt>
                <c:pt idx="9030">
                  <c:v>3.6592199999999998E-2</c:v>
                </c:pt>
                <c:pt idx="9031">
                  <c:v>3.7153499999999999E-2</c:v>
                </c:pt>
                <c:pt idx="9032">
                  <c:v>3.7662300000000003E-2</c:v>
                </c:pt>
                <c:pt idx="9033">
                  <c:v>3.8119699999999999E-2</c:v>
                </c:pt>
                <c:pt idx="9034">
                  <c:v>3.8524999999999997E-2</c:v>
                </c:pt>
                <c:pt idx="9035">
                  <c:v>3.8875699999999999E-2</c:v>
                </c:pt>
                <c:pt idx="9036">
                  <c:v>3.9170700000000003E-2</c:v>
                </c:pt>
                <c:pt idx="9037">
                  <c:v>3.9410599999999997E-2</c:v>
                </c:pt>
                <c:pt idx="9038">
                  <c:v>3.9597199999999999E-2</c:v>
                </c:pt>
                <c:pt idx="9039">
                  <c:v>3.9732099999999999E-2</c:v>
                </c:pt>
                <c:pt idx="9040">
                  <c:v>3.9815400000000001E-2</c:v>
                </c:pt>
                <c:pt idx="9041">
                  <c:v>3.9845400000000003E-2</c:v>
                </c:pt>
                <c:pt idx="9042">
                  <c:v>3.9820099999999997E-2</c:v>
                </c:pt>
                <c:pt idx="9043">
                  <c:v>3.9737799999999997E-2</c:v>
                </c:pt>
                <c:pt idx="9044">
                  <c:v>3.9597E-2</c:v>
                </c:pt>
                <c:pt idx="9045">
                  <c:v>3.93972E-2</c:v>
                </c:pt>
                <c:pt idx="9046">
                  <c:v>3.9140099999999997E-2</c:v>
                </c:pt>
                <c:pt idx="9047">
                  <c:v>3.8826600000000003E-2</c:v>
                </c:pt>
                <c:pt idx="9048">
                  <c:v>3.8456499999999998E-2</c:v>
                </c:pt>
                <c:pt idx="9049">
                  <c:v>3.8030899999999999E-2</c:v>
                </c:pt>
                <c:pt idx="9050">
                  <c:v>3.7552099999999998E-2</c:v>
                </c:pt>
                <c:pt idx="9051">
                  <c:v>3.7021800000000001E-2</c:v>
                </c:pt>
                <c:pt idx="9052">
                  <c:v>3.64388E-2</c:v>
                </c:pt>
                <c:pt idx="9053">
                  <c:v>3.5801100000000002E-2</c:v>
                </c:pt>
                <c:pt idx="9054">
                  <c:v>3.5108E-2</c:v>
                </c:pt>
                <c:pt idx="9055">
                  <c:v>3.4359500000000001E-2</c:v>
                </c:pt>
                <c:pt idx="9056">
                  <c:v>3.35559E-2</c:v>
                </c:pt>
                <c:pt idx="9057">
                  <c:v>3.2697400000000001E-2</c:v>
                </c:pt>
                <c:pt idx="9058">
                  <c:v>3.1784699999999999E-2</c:v>
                </c:pt>
                <c:pt idx="9059">
                  <c:v>3.0819300000000001E-2</c:v>
                </c:pt>
                <c:pt idx="9060">
                  <c:v>2.98023E-2</c:v>
                </c:pt>
                <c:pt idx="9061">
                  <c:v>2.8734599999999999E-2</c:v>
                </c:pt>
                <c:pt idx="9062">
                  <c:v>2.7617599999999999E-2</c:v>
                </c:pt>
                <c:pt idx="9063">
                  <c:v>2.64538E-2</c:v>
                </c:pt>
                <c:pt idx="9064">
                  <c:v>2.5245500000000001E-2</c:v>
                </c:pt>
                <c:pt idx="9065">
                  <c:v>2.3993799999999999E-2</c:v>
                </c:pt>
                <c:pt idx="9066">
                  <c:v>2.2699500000000001E-2</c:v>
                </c:pt>
                <c:pt idx="9067">
                  <c:v>2.1363699999999999E-2</c:v>
                </c:pt>
                <c:pt idx="9068">
                  <c:v>1.9987899999999999E-2</c:v>
                </c:pt>
                <c:pt idx="9069">
                  <c:v>1.8574899999999998E-2</c:v>
                </c:pt>
                <c:pt idx="9070">
                  <c:v>1.7127799999999999E-2</c:v>
                </c:pt>
                <c:pt idx="9071">
                  <c:v>1.5649099999999999E-2</c:v>
                </c:pt>
                <c:pt idx="9072">
                  <c:v>1.41405E-2</c:v>
                </c:pt>
                <c:pt idx="9073">
                  <c:v>1.2603E-2</c:v>
                </c:pt>
                <c:pt idx="9074">
                  <c:v>1.1036799999999999E-2</c:v>
                </c:pt>
                <c:pt idx="9075" formatCode="0.00E+00">
                  <c:v>9.4434600000000007E-3</c:v>
                </c:pt>
                <c:pt idx="9076" formatCode="0.00E+00">
                  <c:v>7.8253400000000001E-3</c:v>
                </c:pt>
                <c:pt idx="9077" formatCode="0.00E+00">
                  <c:v>6.1852299999999999E-3</c:v>
                </c:pt>
                <c:pt idx="9078" formatCode="0.00E+00">
                  <c:v>4.5246899999999996E-3</c:v>
                </c:pt>
                <c:pt idx="9079" formatCode="0.00E+00">
                  <c:v>2.84483E-3</c:v>
                </c:pt>
                <c:pt idx="9080" formatCode="0.00E+00">
                  <c:v>1.14843E-3</c:v>
                </c:pt>
                <c:pt idx="9081" formatCode="0.00E+00">
                  <c:v>-5.6104699999999996E-4</c:v>
                </c:pt>
                <c:pt idx="9082" formatCode="0.00E+00">
                  <c:v>-2.2814200000000001E-3</c:v>
                </c:pt>
                <c:pt idx="9083" formatCode="0.00E+00">
                  <c:v>-4.0117499999999997E-3</c:v>
                </c:pt>
                <c:pt idx="9084" formatCode="0.00E+00">
                  <c:v>-5.7514999999999997E-3</c:v>
                </c:pt>
                <c:pt idx="9085" formatCode="0.00E+00">
                  <c:v>-7.4995900000000004E-3</c:v>
                </c:pt>
                <c:pt idx="9086" formatCode="0.00E+00">
                  <c:v>-9.2540000000000001E-3</c:v>
                </c:pt>
                <c:pt idx="9087">
                  <c:v>-1.10124E-2</c:v>
                </c:pt>
                <c:pt idx="9088">
                  <c:v>-1.2774300000000001E-2</c:v>
                </c:pt>
                <c:pt idx="9089">
                  <c:v>-1.45402E-2</c:v>
                </c:pt>
                <c:pt idx="9090">
                  <c:v>-1.62998E-2</c:v>
                </c:pt>
                <c:pt idx="9091">
                  <c:v>-1.8037000000000001E-2</c:v>
                </c:pt>
                <c:pt idx="9092">
                  <c:v>-1.9758600000000001E-2</c:v>
                </c:pt>
                <c:pt idx="9093">
                  <c:v>-2.1479700000000001E-2</c:v>
                </c:pt>
                <c:pt idx="9094">
                  <c:v>-2.3194699999999999E-2</c:v>
                </c:pt>
                <c:pt idx="9095">
                  <c:v>-2.4894800000000002E-2</c:v>
                </c:pt>
                <c:pt idx="9096">
                  <c:v>-2.6581899999999999E-2</c:v>
                </c:pt>
                <c:pt idx="9097">
                  <c:v>-2.8256900000000001E-2</c:v>
                </c:pt>
                <c:pt idx="9098">
                  <c:v>-2.99168E-2</c:v>
                </c:pt>
                <c:pt idx="9099">
                  <c:v>-3.1557599999999998E-2</c:v>
                </c:pt>
                <c:pt idx="9100">
                  <c:v>-3.3175999999999997E-2</c:v>
                </c:pt>
                <c:pt idx="9101">
                  <c:v>-3.4770200000000001E-2</c:v>
                </c:pt>
                <c:pt idx="9102">
                  <c:v>-3.6339000000000003E-2</c:v>
                </c:pt>
                <c:pt idx="9103">
                  <c:v>-3.7881999999999999E-2</c:v>
                </c:pt>
                <c:pt idx="9104">
                  <c:v>-3.9397599999999998E-2</c:v>
                </c:pt>
                <c:pt idx="9105">
                  <c:v>-4.0883500000000003E-2</c:v>
                </c:pt>
                <c:pt idx="9106">
                  <c:v>-4.2337899999999998E-2</c:v>
                </c:pt>
                <c:pt idx="9107">
                  <c:v>-4.3761099999999997E-2</c:v>
                </c:pt>
                <c:pt idx="9108">
                  <c:v>-4.5153899999999997E-2</c:v>
                </c:pt>
                <c:pt idx="9109">
                  <c:v>-4.6516799999999997E-2</c:v>
                </c:pt>
                <c:pt idx="9110">
                  <c:v>-4.7849599999999999E-2</c:v>
                </c:pt>
                <c:pt idx="9111">
                  <c:v>-4.9150600000000003E-2</c:v>
                </c:pt>
                <c:pt idx="9112">
                  <c:v>-5.0417999999999998E-2</c:v>
                </c:pt>
                <c:pt idx="9113">
                  <c:v>-5.1650000000000001E-2</c:v>
                </c:pt>
                <c:pt idx="9114">
                  <c:v>-5.2845299999999998E-2</c:v>
                </c:pt>
                <c:pt idx="9115">
                  <c:v>-5.4001500000000001E-2</c:v>
                </c:pt>
                <c:pt idx="9116">
                  <c:v>-5.51158E-2</c:v>
                </c:pt>
                <c:pt idx="9117">
                  <c:v>-5.6186399999999997E-2</c:v>
                </c:pt>
                <c:pt idx="9118">
                  <c:v>-5.7212899999999997E-2</c:v>
                </c:pt>
                <c:pt idx="9119">
                  <c:v>-5.81939E-2</c:v>
                </c:pt>
                <c:pt idx="9120">
                  <c:v>-5.9127399999999997E-2</c:v>
                </c:pt>
                <c:pt idx="9121">
                  <c:v>-6.0012099999999999E-2</c:v>
                </c:pt>
                <c:pt idx="9122">
                  <c:v>-6.0847100000000001E-2</c:v>
                </c:pt>
                <c:pt idx="9123">
                  <c:v>-6.1631699999999998E-2</c:v>
                </c:pt>
                <c:pt idx="9124">
                  <c:v>-6.23651E-2</c:v>
                </c:pt>
                <c:pt idx="9125">
                  <c:v>-6.3046099999999994E-2</c:v>
                </c:pt>
                <c:pt idx="9126">
                  <c:v>-6.3673999999999994E-2</c:v>
                </c:pt>
                <c:pt idx="9127">
                  <c:v>-6.4248799999999995E-2</c:v>
                </c:pt>
                <c:pt idx="9128">
                  <c:v>-6.4770300000000003E-2</c:v>
                </c:pt>
                <c:pt idx="9129">
                  <c:v>-6.5238299999999999E-2</c:v>
                </c:pt>
                <c:pt idx="9130">
                  <c:v>-6.5653400000000001E-2</c:v>
                </c:pt>
                <c:pt idx="9131">
                  <c:v>-6.6016699999999998E-2</c:v>
                </c:pt>
                <c:pt idx="9132">
                  <c:v>-6.6328300000000007E-2</c:v>
                </c:pt>
                <c:pt idx="9133">
                  <c:v>-6.6587499999999994E-2</c:v>
                </c:pt>
                <c:pt idx="9134">
                  <c:v>-6.6793500000000006E-2</c:v>
                </c:pt>
                <c:pt idx="9135">
                  <c:v>-6.6946199999999997E-2</c:v>
                </c:pt>
                <c:pt idx="9136">
                  <c:v>-6.7045099999999996E-2</c:v>
                </c:pt>
                <c:pt idx="9137">
                  <c:v>-6.7090300000000005E-2</c:v>
                </c:pt>
                <c:pt idx="9138">
                  <c:v>-6.70819E-2</c:v>
                </c:pt>
                <c:pt idx="9139">
                  <c:v>-6.7019999999999996E-2</c:v>
                </c:pt>
                <c:pt idx="9140">
                  <c:v>-6.6905199999999998E-2</c:v>
                </c:pt>
                <c:pt idx="9141">
                  <c:v>-6.6738500000000006E-2</c:v>
                </c:pt>
                <c:pt idx="9142">
                  <c:v>-6.65211E-2</c:v>
                </c:pt>
                <c:pt idx="9143">
                  <c:v>-6.62552E-2</c:v>
                </c:pt>
                <c:pt idx="9144">
                  <c:v>-6.5943199999999993E-2</c:v>
                </c:pt>
                <c:pt idx="9145">
                  <c:v>-6.5586900000000004E-2</c:v>
                </c:pt>
                <c:pt idx="9146">
                  <c:v>-6.5186300000000003E-2</c:v>
                </c:pt>
                <c:pt idx="9147">
                  <c:v>-6.4741099999999996E-2</c:v>
                </c:pt>
                <c:pt idx="9148">
                  <c:v>-6.4252199999999995E-2</c:v>
                </c:pt>
                <c:pt idx="9149">
                  <c:v>-6.3720499999999999E-2</c:v>
                </c:pt>
                <c:pt idx="9150">
                  <c:v>-6.3145699999999999E-2</c:v>
                </c:pt>
                <c:pt idx="9151">
                  <c:v>-6.2527299999999994E-2</c:v>
                </c:pt>
                <c:pt idx="9152">
                  <c:v>-6.1865799999999999E-2</c:v>
                </c:pt>
                <c:pt idx="9153">
                  <c:v>-6.1162599999999998E-2</c:v>
                </c:pt>
                <c:pt idx="9154">
                  <c:v>-6.0419100000000003E-2</c:v>
                </c:pt>
                <c:pt idx="9155">
                  <c:v>-5.9637900000000001E-2</c:v>
                </c:pt>
                <c:pt idx="9156">
                  <c:v>-5.8820400000000002E-2</c:v>
                </c:pt>
                <c:pt idx="9157">
                  <c:v>-5.79661E-2</c:v>
                </c:pt>
                <c:pt idx="9158">
                  <c:v>-5.7074100000000003E-2</c:v>
                </c:pt>
                <c:pt idx="9159">
                  <c:v>-5.6145800000000003E-2</c:v>
                </c:pt>
                <c:pt idx="9160">
                  <c:v>-5.5184700000000003E-2</c:v>
                </c:pt>
                <c:pt idx="9161">
                  <c:v>-5.41945E-2</c:v>
                </c:pt>
                <c:pt idx="9162">
                  <c:v>-5.3178400000000001E-2</c:v>
                </c:pt>
                <c:pt idx="9163">
                  <c:v>-5.2138999999999998E-2</c:v>
                </c:pt>
                <c:pt idx="9164">
                  <c:v>-5.1077499999999998E-2</c:v>
                </c:pt>
                <c:pt idx="9165">
                  <c:v>-4.9993500000000003E-2</c:v>
                </c:pt>
                <c:pt idx="9166">
                  <c:v>-4.88882E-2</c:v>
                </c:pt>
                <c:pt idx="9167">
                  <c:v>-4.77642E-2</c:v>
                </c:pt>
                <c:pt idx="9168">
                  <c:v>-4.6623400000000002E-2</c:v>
                </c:pt>
                <c:pt idx="9169">
                  <c:v>-4.5468099999999997E-2</c:v>
                </c:pt>
                <c:pt idx="9170">
                  <c:v>-4.4301199999999999E-2</c:v>
                </c:pt>
                <c:pt idx="9171">
                  <c:v>-4.3124299999999997E-2</c:v>
                </c:pt>
                <c:pt idx="9172">
                  <c:v>-4.1937700000000001E-2</c:v>
                </c:pt>
                <c:pt idx="9173">
                  <c:v>-4.0741800000000002E-2</c:v>
                </c:pt>
                <c:pt idx="9174">
                  <c:v>-3.95374E-2</c:v>
                </c:pt>
                <c:pt idx="9175">
                  <c:v>-3.8325600000000001E-2</c:v>
                </c:pt>
                <c:pt idx="9176">
                  <c:v>-3.7110700000000003E-2</c:v>
                </c:pt>
                <c:pt idx="9177">
                  <c:v>-3.5892399999999998E-2</c:v>
                </c:pt>
                <c:pt idx="9178">
                  <c:v>-3.4658099999999997E-2</c:v>
                </c:pt>
                <c:pt idx="9179">
                  <c:v>-3.3406199999999997E-2</c:v>
                </c:pt>
                <c:pt idx="9180">
                  <c:v>-3.2155700000000002E-2</c:v>
                </c:pt>
                <c:pt idx="9181">
                  <c:v>-3.09123E-2</c:v>
                </c:pt>
                <c:pt idx="9182">
                  <c:v>-2.9667499999999999E-2</c:v>
                </c:pt>
                <c:pt idx="9183">
                  <c:v>-2.84231E-2</c:v>
                </c:pt>
                <c:pt idx="9184">
                  <c:v>-2.7184799999999999E-2</c:v>
                </c:pt>
                <c:pt idx="9185">
                  <c:v>-2.59536E-2</c:v>
                </c:pt>
                <c:pt idx="9186">
                  <c:v>-2.47297E-2</c:v>
                </c:pt>
                <c:pt idx="9187">
                  <c:v>-2.35134E-2</c:v>
                </c:pt>
                <c:pt idx="9188">
                  <c:v>-2.23053E-2</c:v>
                </c:pt>
                <c:pt idx="9189">
                  <c:v>-2.11071E-2</c:v>
                </c:pt>
                <c:pt idx="9190">
                  <c:v>-1.9920899999999998E-2</c:v>
                </c:pt>
                <c:pt idx="9191">
                  <c:v>-1.8747900000000001E-2</c:v>
                </c:pt>
                <c:pt idx="9192">
                  <c:v>-1.7589400000000002E-2</c:v>
                </c:pt>
                <c:pt idx="9193">
                  <c:v>-1.6446599999999999E-2</c:v>
                </c:pt>
                <c:pt idx="9194">
                  <c:v>-1.53212E-2</c:v>
                </c:pt>
                <c:pt idx="9195">
                  <c:v>-1.42147E-2</c:v>
                </c:pt>
                <c:pt idx="9196">
                  <c:v>-1.3128799999999999E-2</c:v>
                </c:pt>
                <c:pt idx="9197">
                  <c:v>-1.2064999999999999E-2</c:v>
                </c:pt>
                <c:pt idx="9198">
                  <c:v>-1.10241E-2</c:v>
                </c:pt>
                <c:pt idx="9199">
                  <c:v>-1.00059E-2</c:v>
                </c:pt>
                <c:pt idx="9200" formatCode="0.00E+00">
                  <c:v>-9.00953E-3</c:v>
                </c:pt>
                <c:pt idx="9201" formatCode="0.00E+00">
                  <c:v>-8.0342199999999999E-3</c:v>
                </c:pt>
                <c:pt idx="9202" formatCode="0.00E+00">
                  <c:v>-7.0797000000000004E-3</c:v>
                </c:pt>
                <c:pt idx="9203" formatCode="0.00E+00">
                  <c:v>-6.1459499999999999E-3</c:v>
                </c:pt>
                <c:pt idx="9204" formatCode="0.00E+00">
                  <c:v>-5.2326999999999999E-3</c:v>
                </c:pt>
                <c:pt idx="9205" formatCode="0.00E+00">
                  <c:v>-4.3399500000000004E-3</c:v>
                </c:pt>
                <c:pt idx="9206" formatCode="0.00E+00">
                  <c:v>-3.46788E-3</c:v>
                </c:pt>
                <c:pt idx="9207" formatCode="0.00E+00">
                  <c:v>-2.6162400000000001E-3</c:v>
                </c:pt>
                <c:pt idx="9208" formatCode="0.00E+00">
                  <c:v>-1.7849700000000001E-3</c:v>
                </c:pt>
                <c:pt idx="9209" formatCode="0.00E+00">
                  <c:v>-9.7406999999999995E-4</c:v>
                </c:pt>
                <c:pt idx="9210" formatCode="0.00E+00">
                  <c:v>-1.8270600000000001E-4</c:v>
                </c:pt>
                <c:pt idx="9211" formatCode="0.00E+00">
                  <c:v>5.8961699999999996E-4</c:v>
                </c:pt>
                <c:pt idx="9212" formatCode="0.00E+00">
                  <c:v>1.3425799999999999E-3</c:v>
                </c:pt>
                <c:pt idx="9213" formatCode="0.00E+00">
                  <c:v>2.0759900000000002E-3</c:v>
                </c:pt>
                <c:pt idx="9214" formatCode="0.00E+00">
                  <c:v>2.78963E-3</c:v>
                </c:pt>
                <c:pt idx="9215" formatCode="0.00E+00">
                  <c:v>3.48322E-3</c:v>
                </c:pt>
                <c:pt idx="9216" formatCode="0.00E+00">
                  <c:v>4.1565500000000002E-3</c:v>
                </c:pt>
                <c:pt idx="9217" formatCode="0.00E+00">
                  <c:v>4.8094699999999997E-3</c:v>
                </c:pt>
                <c:pt idx="9218" formatCode="0.00E+00">
                  <c:v>5.4420500000000004E-3</c:v>
                </c:pt>
                <c:pt idx="9219" formatCode="0.00E+00">
                  <c:v>6.0544300000000004E-3</c:v>
                </c:pt>
                <c:pt idx="9220" formatCode="0.00E+00">
                  <c:v>6.6468100000000004E-3</c:v>
                </c:pt>
                <c:pt idx="9221" formatCode="0.00E+00">
                  <c:v>7.21969E-3</c:v>
                </c:pt>
                <c:pt idx="9222" formatCode="0.00E+00">
                  <c:v>7.7735599999999997E-3</c:v>
                </c:pt>
                <c:pt idx="9223" formatCode="0.00E+00">
                  <c:v>8.3087899999999999E-3</c:v>
                </c:pt>
                <c:pt idx="9224" formatCode="0.00E+00">
                  <c:v>8.8258799999999995E-3</c:v>
                </c:pt>
                <c:pt idx="9225" formatCode="0.00E+00">
                  <c:v>9.3256399999999996E-3</c:v>
                </c:pt>
                <c:pt idx="9226" formatCode="0.00E+00">
                  <c:v>9.8090899999999995E-3</c:v>
                </c:pt>
                <c:pt idx="9227">
                  <c:v>1.02775E-2</c:v>
                </c:pt>
                <c:pt idx="9228">
                  <c:v>1.07323E-2</c:v>
                </c:pt>
                <c:pt idx="9229">
                  <c:v>1.1174399999999999E-2</c:v>
                </c:pt>
                <c:pt idx="9230">
                  <c:v>1.16037E-2</c:v>
                </c:pt>
                <c:pt idx="9231">
                  <c:v>1.2019500000000001E-2</c:v>
                </c:pt>
                <c:pt idx="9232">
                  <c:v>1.24215E-2</c:v>
                </c:pt>
                <c:pt idx="9233">
                  <c:v>1.28101E-2</c:v>
                </c:pt>
                <c:pt idx="9234">
                  <c:v>1.31857E-2</c:v>
                </c:pt>
                <c:pt idx="9235">
                  <c:v>1.35487E-2</c:v>
                </c:pt>
                <c:pt idx="9236">
                  <c:v>1.39002E-2</c:v>
                </c:pt>
                <c:pt idx="9237">
                  <c:v>1.4241500000000001E-2</c:v>
                </c:pt>
                <c:pt idx="9238">
                  <c:v>1.4574E-2</c:v>
                </c:pt>
                <c:pt idx="9239">
                  <c:v>1.4898700000000001E-2</c:v>
                </c:pt>
                <c:pt idx="9240">
                  <c:v>1.5215899999999999E-2</c:v>
                </c:pt>
                <c:pt idx="9241">
                  <c:v>1.55254E-2</c:v>
                </c:pt>
                <c:pt idx="9242">
                  <c:v>1.5826699999999999E-2</c:v>
                </c:pt>
                <c:pt idx="9243">
                  <c:v>1.61198E-2</c:v>
                </c:pt>
                <c:pt idx="9244">
                  <c:v>1.6406500000000001E-2</c:v>
                </c:pt>
                <c:pt idx="9245">
                  <c:v>1.66894E-2</c:v>
                </c:pt>
                <c:pt idx="9246">
                  <c:v>1.6969700000000001E-2</c:v>
                </c:pt>
                <c:pt idx="9247">
                  <c:v>1.7247200000000001E-2</c:v>
                </c:pt>
                <c:pt idx="9248">
                  <c:v>1.7521399999999999E-2</c:v>
                </c:pt>
                <c:pt idx="9249">
                  <c:v>1.7792200000000001E-2</c:v>
                </c:pt>
                <c:pt idx="9250">
                  <c:v>1.80587E-2</c:v>
                </c:pt>
                <c:pt idx="9251">
                  <c:v>1.83205E-2</c:v>
                </c:pt>
                <c:pt idx="9252">
                  <c:v>1.8579200000000001E-2</c:v>
                </c:pt>
                <c:pt idx="9253">
                  <c:v>1.8837199999999998E-2</c:v>
                </c:pt>
                <c:pt idx="9254">
                  <c:v>1.9094400000000001E-2</c:v>
                </c:pt>
                <c:pt idx="9255">
                  <c:v>1.9349100000000001E-2</c:v>
                </c:pt>
                <c:pt idx="9256">
                  <c:v>1.95999E-2</c:v>
                </c:pt>
                <c:pt idx="9257">
                  <c:v>1.98465E-2</c:v>
                </c:pt>
                <c:pt idx="9258">
                  <c:v>2.009E-2</c:v>
                </c:pt>
                <c:pt idx="9259">
                  <c:v>2.0331499999999999E-2</c:v>
                </c:pt>
                <c:pt idx="9260">
                  <c:v>2.05715E-2</c:v>
                </c:pt>
                <c:pt idx="9261">
                  <c:v>2.08104E-2</c:v>
                </c:pt>
                <c:pt idx="9262">
                  <c:v>2.1048399999999998E-2</c:v>
                </c:pt>
                <c:pt idx="9263">
                  <c:v>2.1285599999999998E-2</c:v>
                </c:pt>
                <c:pt idx="9264">
                  <c:v>2.1521100000000001E-2</c:v>
                </c:pt>
                <c:pt idx="9265">
                  <c:v>2.1754099999999998E-2</c:v>
                </c:pt>
                <c:pt idx="9266">
                  <c:v>2.19834E-2</c:v>
                </c:pt>
                <c:pt idx="9267">
                  <c:v>2.2208599999999998E-2</c:v>
                </c:pt>
                <c:pt idx="9268">
                  <c:v>2.2430100000000001E-2</c:v>
                </c:pt>
                <c:pt idx="9269">
                  <c:v>2.2648100000000001E-2</c:v>
                </c:pt>
                <c:pt idx="9270">
                  <c:v>2.2861599999999999E-2</c:v>
                </c:pt>
                <c:pt idx="9271">
                  <c:v>2.30707E-2</c:v>
                </c:pt>
                <c:pt idx="9272">
                  <c:v>2.32763E-2</c:v>
                </c:pt>
                <c:pt idx="9273">
                  <c:v>2.34789E-2</c:v>
                </c:pt>
                <c:pt idx="9274">
                  <c:v>2.3677699999999999E-2</c:v>
                </c:pt>
                <c:pt idx="9275">
                  <c:v>2.3872299999999999E-2</c:v>
                </c:pt>
                <c:pt idx="9276">
                  <c:v>2.4061599999999999E-2</c:v>
                </c:pt>
                <c:pt idx="9277">
                  <c:v>2.42449E-2</c:v>
                </c:pt>
                <c:pt idx="9278">
                  <c:v>2.4421700000000001E-2</c:v>
                </c:pt>
                <c:pt idx="9279">
                  <c:v>2.4591399999999999E-2</c:v>
                </c:pt>
                <c:pt idx="9280">
                  <c:v>2.4753399999999998E-2</c:v>
                </c:pt>
                <c:pt idx="9281">
                  <c:v>2.49067E-2</c:v>
                </c:pt>
                <c:pt idx="9282">
                  <c:v>2.5050900000000001E-2</c:v>
                </c:pt>
                <c:pt idx="9283">
                  <c:v>2.5185699999999998E-2</c:v>
                </c:pt>
                <c:pt idx="9284">
                  <c:v>2.5310300000000001E-2</c:v>
                </c:pt>
                <c:pt idx="9285">
                  <c:v>2.5423600000000001E-2</c:v>
                </c:pt>
                <c:pt idx="9286">
                  <c:v>2.5524700000000001E-2</c:v>
                </c:pt>
                <c:pt idx="9287">
                  <c:v>2.5613E-2</c:v>
                </c:pt>
                <c:pt idx="9288">
                  <c:v>2.56879E-2</c:v>
                </c:pt>
                <c:pt idx="9289">
                  <c:v>2.5749399999999999E-2</c:v>
                </c:pt>
                <c:pt idx="9290">
                  <c:v>2.5797199999999999E-2</c:v>
                </c:pt>
                <c:pt idx="9291">
                  <c:v>2.5830599999999999E-2</c:v>
                </c:pt>
                <c:pt idx="9292">
                  <c:v>2.58485E-2</c:v>
                </c:pt>
                <c:pt idx="9293">
                  <c:v>2.5850399999999999E-2</c:v>
                </c:pt>
                <c:pt idx="9294">
                  <c:v>2.5835E-2</c:v>
                </c:pt>
                <c:pt idx="9295">
                  <c:v>2.5801399999999999E-2</c:v>
                </c:pt>
                <c:pt idx="9296">
                  <c:v>2.5748799999999999E-2</c:v>
                </c:pt>
                <c:pt idx="9297">
                  <c:v>2.5676600000000001E-2</c:v>
                </c:pt>
                <c:pt idx="9298">
                  <c:v>2.55844E-2</c:v>
                </c:pt>
                <c:pt idx="9299">
                  <c:v>2.54717E-2</c:v>
                </c:pt>
                <c:pt idx="9300">
                  <c:v>2.5337700000000001E-2</c:v>
                </c:pt>
                <c:pt idx="9301">
                  <c:v>2.5182199999999998E-2</c:v>
                </c:pt>
                <c:pt idx="9302">
                  <c:v>2.5004800000000001E-2</c:v>
                </c:pt>
                <c:pt idx="9303">
                  <c:v>2.48046E-2</c:v>
                </c:pt>
                <c:pt idx="9304">
                  <c:v>2.4580100000000001E-2</c:v>
                </c:pt>
                <c:pt idx="9305">
                  <c:v>2.43302E-2</c:v>
                </c:pt>
                <c:pt idx="9306">
                  <c:v>2.4054200000000001E-2</c:v>
                </c:pt>
                <c:pt idx="9307">
                  <c:v>2.3751399999999999E-2</c:v>
                </c:pt>
                <c:pt idx="9308">
                  <c:v>2.34212E-2</c:v>
                </c:pt>
                <c:pt idx="9309">
                  <c:v>2.3063199999999999E-2</c:v>
                </c:pt>
                <c:pt idx="9310">
                  <c:v>2.2676600000000002E-2</c:v>
                </c:pt>
                <c:pt idx="9311">
                  <c:v>2.2260599999999998E-2</c:v>
                </c:pt>
                <c:pt idx="9312">
                  <c:v>2.1814699999999999E-2</c:v>
                </c:pt>
                <c:pt idx="9313">
                  <c:v>2.13384E-2</c:v>
                </c:pt>
                <c:pt idx="9314">
                  <c:v>2.0831700000000002E-2</c:v>
                </c:pt>
                <c:pt idx="9315">
                  <c:v>2.0294199999999998E-2</c:v>
                </c:pt>
                <c:pt idx="9316">
                  <c:v>1.9725400000000001E-2</c:v>
                </c:pt>
                <c:pt idx="9317">
                  <c:v>1.9125300000000001E-2</c:v>
                </c:pt>
                <c:pt idx="9318">
                  <c:v>1.8493699999999998E-2</c:v>
                </c:pt>
                <c:pt idx="9319">
                  <c:v>1.78304E-2</c:v>
                </c:pt>
                <c:pt idx="9320">
                  <c:v>1.7135000000000001E-2</c:v>
                </c:pt>
                <c:pt idx="9321">
                  <c:v>1.6407499999999998E-2</c:v>
                </c:pt>
                <c:pt idx="9322">
                  <c:v>1.5647899999999999E-2</c:v>
                </c:pt>
                <c:pt idx="9323">
                  <c:v>1.48562E-2</c:v>
                </c:pt>
                <c:pt idx="9324">
                  <c:v>1.4033E-2</c:v>
                </c:pt>
                <c:pt idx="9325">
                  <c:v>1.31786E-2</c:v>
                </c:pt>
                <c:pt idx="9326">
                  <c:v>1.22933E-2</c:v>
                </c:pt>
                <c:pt idx="9327">
                  <c:v>1.13775E-2</c:v>
                </c:pt>
                <c:pt idx="9328">
                  <c:v>1.04315E-2</c:v>
                </c:pt>
                <c:pt idx="9329" formatCode="0.00E+00">
                  <c:v>9.4552500000000001E-3</c:v>
                </c:pt>
                <c:pt idx="9330" formatCode="0.00E+00">
                  <c:v>8.4487499999999997E-3</c:v>
                </c:pt>
                <c:pt idx="9331" formatCode="0.00E+00">
                  <c:v>7.4125800000000002E-3</c:v>
                </c:pt>
                <c:pt idx="9332" formatCode="0.00E+00">
                  <c:v>6.3475700000000003E-3</c:v>
                </c:pt>
                <c:pt idx="9333" formatCode="0.00E+00">
                  <c:v>5.2544899999999997E-3</c:v>
                </c:pt>
                <c:pt idx="9334" formatCode="0.00E+00">
                  <c:v>4.1338099999999999E-3</c:v>
                </c:pt>
                <c:pt idx="9335" formatCode="0.00E+00">
                  <c:v>2.9858300000000001E-3</c:v>
                </c:pt>
                <c:pt idx="9336" formatCode="0.00E+00">
                  <c:v>1.8110100000000001E-3</c:v>
                </c:pt>
                <c:pt idx="9337" formatCode="0.00E+00">
                  <c:v>6.0995899999999998E-4</c:v>
                </c:pt>
                <c:pt idx="9338" formatCode="0.00E+00">
                  <c:v>-6.1667000000000004E-4</c:v>
                </c:pt>
                <c:pt idx="9339" formatCode="0.00E+00">
                  <c:v>-1.8680000000000001E-3</c:v>
                </c:pt>
                <c:pt idx="9340" formatCode="0.00E+00">
                  <c:v>-3.14292E-3</c:v>
                </c:pt>
                <c:pt idx="9341" formatCode="0.00E+00">
                  <c:v>-4.4402299999999999E-3</c:v>
                </c:pt>
                <c:pt idx="9342" formatCode="0.00E+00">
                  <c:v>-5.7588400000000003E-3</c:v>
                </c:pt>
                <c:pt idx="9343" formatCode="0.00E+00">
                  <c:v>-7.0976700000000004E-3</c:v>
                </c:pt>
                <c:pt idx="9344" formatCode="0.00E+00">
                  <c:v>-8.4552399999999993E-3</c:v>
                </c:pt>
                <c:pt idx="9345" formatCode="0.00E+00">
                  <c:v>-9.8296500000000005E-3</c:v>
                </c:pt>
                <c:pt idx="9346">
                  <c:v>-1.1219399999999999E-2</c:v>
                </c:pt>
                <c:pt idx="9347">
                  <c:v>-1.2623499999999999E-2</c:v>
                </c:pt>
                <c:pt idx="9348">
                  <c:v>-1.4041E-2</c:v>
                </c:pt>
                <c:pt idx="9349">
                  <c:v>-1.54702E-2</c:v>
                </c:pt>
                <c:pt idx="9350">
                  <c:v>-1.6909400000000002E-2</c:v>
                </c:pt>
                <c:pt idx="9351">
                  <c:v>-1.83568E-2</c:v>
                </c:pt>
                <c:pt idx="9352">
                  <c:v>-1.9810999999999999E-2</c:v>
                </c:pt>
                <c:pt idx="9353">
                  <c:v>-2.1270600000000001E-2</c:v>
                </c:pt>
                <c:pt idx="9354">
                  <c:v>-2.27341E-2</c:v>
                </c:pt>
                <c:pt idx="9355">
                  <c:v>-2.41998E-2</c:v>
                </c:pt>
                <c:pt idx="9356">
                  <c:v>-2.5666100000000001E-2</c:v>
                </c:pt>
                <c:pt idx="9357">
                  <c:v>-2.7131099999999998E-2</c:v>
                </c:pt>
                <c:pt idx="9358">
                  <c:v>-2.8593299999999999E-2</c:v>
                </c:pt>
                <c:pt idx="9359">
                  <c:v>-3.00506E-2</c:v>
                </c:pt>
                <c:pt idx="9360">
                  <c:v>-3.1501099999999997E-2</c:v>
                </c:pt>
                <c:pt idx="9361">
                  <c:v>-3.2942899999999997E-2</c:v>
                </c:pt>
                <c:pt idx="9362">
                  <c:v>-3.4373599999999997E-2</c:v>
                </c:pt>
                <c:pt idx="9363">
                  <c:v>-3.5791200000000002E-2</c:v>
                </c:pt>
                <c:pt idx="9364">
                  <c:v>-3.71936E-2</c:v>
                </c:pt>
                <c:pt idx="9365">
                  <c:v>-3.8579000000000002E-2</c:v>
                </c:pt>
                <c:pt idx="9366">
                  <c:v>-3.9945599999999998E-2</c:v>
                </c:pt>
                <c:pt idx="9367">
                  <c:v>-4.1291399999999999E-2</c:v>
                </c:pt>
                <c:pt idx="9368">
                  <c:v>-4.2614800000000001E-2</c:v>
                </c:pt>
                <c:pt idx="9369">
                  <c:v>-4.39137E-2</c:v>
                </c:pt>
                <c:pt idx="9370">
                  <c:v>-4.5186400000000002E-2</c:v>
                </c:pt>
                <c:pt idx="9371">
                  <c:v>-4.6430899999999997E-2</c:v>
                </c:pt>
                <c:pt idx="9372">
                  <c:v>-4.7645199999999999E-2</c:v>
                </c:pt>
                <c:pt idx="9373">
                  <c:v>-4.8827599999999999E-2</c:v>
                </c:pt>
                <c:pt idx="9374">
                  <c:v>-4.9976E-2</c:v>
                </c:pt>
                <c:pt idx="9375">
                  <c:v>-5.1088599999999998E-2</c:v>
                </c:pt>
                <c:pt idx="9376">
                  <c:v>-5.2163500000000002E-2</c:v>
                </c:pt>
                <c:pt idx="9377">
                  <c:v>-5.3198799999999997E-2</c:v>
                </c:pt>
                <c:pt idx="9378">
                  <c:v>-5.4192900000000002E-2</c:v>
                </c:pt>
                <c:pt idx="9379">
                  <c:v>-5.5143600000000001E-2</c:v>
                </c:pt>
                <c:pt idx="9380">
                  <c:v>-5.6049300000000003E-2</c:v>
                </c:pt>
                <c:pt idx="9381">
                  <c:v>-5.6908300000000002E-2</c:v>
                </c:pt>
                <c:pt idx="9382">
                  <c:v>-5.7719399999999997E-2</c:v>
                </c:pt>
                <c:pt idx="9383">
                  <c:v>-5.8480900000000002E-2</c:v>
                </c:pt>
                <c:pt idx="9384">
                  <c:v>-5.9191100000000003E-2</c:v>
                </c:pt>
                <c:pt idx="9385">
                  <c:v>-5.9848499999999999E-2</c:v>
                </c:pt>
                <c:pt idx="9386">
                  <c:v>-6.0451299999999999E-2</c:v>
                </c:pt>
                <c:pt idx="9387">
                  <c:v>-6.0998200000000002E-2</c:v>
                </c:pt>
                <c:pt idx="9388">
                  <c:v>-6.1487800000000002E-2</c:v>
                </c:pt>
                <c:pt idx="9389">
                  <c:v>-6.1918599999999997E-2</c:v>
                </c:pt>
                <c:pt idx="9390">
                  <c:v>-6.2289400000000002E-2</c:v>
                </c:pt>
                <c:pt idx="9391">
                  <c:v>-6.2599100000000005E-2</c:v>
                </c:pt>
                <c:pt idx="9392">
                  <c:v>-6.2846700000000005E-2</c:v>
                </c:pt>
                <c:pt idx="9393">
                  <c:v>-6.3030900000000001E-2</c:v>
                </c:pt>
                <c:pt idx="9394">
                  <c:v>-6.3150899999999996E-2</c:v>
                </c:pt>
                <c:pt idx="9395">
                  <c:v>-6.3205899999999995E-2</c:v>
                </c:pt>
                <c:pt idx="9396">
                  <c:v>-6.3195100000000004E-2</c:v>
                </c:pt>
                <c:pt idx="9397">
                  <c:v>-6.3117500000000007E-2</c:v>
                </c:pt>
                <c:pt idx="9398">
                  <c:v>-6.2972200000000006E-2</c:v>
                </c:pt>
                <c:pt idx="9399">
                  <c:v>-6.2758599999999998E-2</c:v>
                </c:pt>
                <c:pt idx="9400">
                  <c:v>-6.2476400000000001E-2</c:v>
                </c:pt>
                <c:pt idx="9401">
                  <c:v>-6.2125300000000001E-2</c:v>
                </c:pt>
                <c:pt idx="9402">
                  <c:v>-6.1704799999999997E-2</c:v>
                </c:pt>
                <c:pt idx="9403">
                  <c:v>-6.1215100000000001E-2</c:v>
                </c:pt>
                <c:pt idx="9404">
                  <c:v>-6.0656000000000002E-2</c:v>
                </c:pt>
                <c:pt idx="9405">
                  <c:v>-6.0027799999999999E-2</c:v>
                </c:pt>
                <c:pt idx="9406">
                  <c:v>-5.93302E-2</c:v>
                </c:pt>
                <c:pt idx="9407">
                  <c:v>-5.8563400000000002E-2</c:v>
                </c:pt>
                <c:pt idx="9408">
                  <c:v>-5.7727599999999997E-2</c:v>
                </c:pt>
                <c:pt idx="9409">
                  <c:v>-5.6823100000000001E-2</c:v>
                </c:pt>
                <c:pt idx="9410">
                  <c:v>-5.5850400000000001E-2</c:v>
                </c:pt>
                <c:pt idx="9411">
                  <c:v>-5.4809999999999998E-2</c:v>
                </c:pt>
                <c:pt idx="9412">
                  <c:v>-5.3702399999999997E-2</c:v>
                </c:pt>
                <c:pt idx="9413">
                  <c:v>-5.2528199999999997E-2</c:v>
                </c:pt>
                <c:pt idx="9414">
                  <c:v>-5.1288300000000002E-2</c:v>
                </c:pt>
                <c:pt idx="9415">
                  <c:v>-4.9983600000000003E-2</c:v>
                </c:pt>
                <c:pt idx="9416">
                  <c:v>-4.8615400000000003E-2</c:v>
                </c:pt>
                <c:pt idx="9417">
                  <c:v>-4.71846E-2</c:v>
                </c:pt>
                <c:pt idx="9418">
                  <c:v>-4.56926E-2</c:v>
                </c:pt>
                <c:pt idx="9419">
                  <c:v>-4.4140499999999999E-2</c:v>
                </c:pt>
                <c:pt idx="9420">
                  <c:v>-4.2529499999999998E-2</c:v>
                </c:pt>
                <c:pt idx="9421">
                  <c:v>-4.0860899999999999E-2</c:v>
                </c:pt>
                <c:pt idx="9422">
                  <c:v>-3.9136200000000003E-2</c:v>
                </c:pt>
                <c:pt idx="9423">
                  <c:v>-3.7357300000000003E-2</c:v>
                </c:pt>
                <c:pt idx="9424">
                  <c:v>-3.5525899999999999E-2</c:v>
                </c:pt>
                <c:pt idx="9425">
                  <c:v>-3.3643800000000001E-2</c:v>
                </c:pt>
                <c:pt idx="9426">
                  <c:v>-3.1712900000000002E-2</c:v>
                </c:pt>
                <c:pt idx="9427">
                  <c:v>-2.9735299999999999E-2</c:v>
                </c:pt>
                <c:pt idx="9428">
                  <c:v>-2.7713100000000001E-2</c:v>
                </c:pt>
                <c:pt idx="9429">
                  <c:v>-2.5648600000000001E-2</c:v>
                </c:pt>
                <c:pt idx="9430">
                  <c:v>-2.3543499999999998E-2</c:v>
                </c:pt>
                <c:pt idx="9431">
                  <c:v>-2.1399700000000001E-2</c:v>
                </c:pt>
                <c:pt idx="9432">
                  <c:v>-1.92195E-2</c:v>
                </c:pt>
                <c:pt idx="9433">
                  <c:v>-1.7005200000000002E-2</c:v>
                </c:pt>
                <c:pt idx="9434">
                  <c:v>-1.4759100000000001E-2</c:v>
                </c:pt>
                <c:pt idx="9435">
                  <c:v>-1.24835E-2</c:v>
                </c:pt>
                <c:pt idx="9436">
                  <c:v>-1.0181000000000001E-2</c:v>
                </c:pt>
                <c:pt idx="9437" formatCode="0.00E+00">
                  <c:v>-7.8543099999999998E-3</c:v>
                </c:pt>
                <c:pt idx="9438" formatCode="0.00E+00">
                  <c:v>-5.5060700000000001E-3</c:v>
                </c:pt>
                <c:pt idx="9439" formatCode="0.00E+00">
                  <c:v>-3.1390200000000002E-3</c:v>
                </c:pt>
                <c:pt idx="9440" formatCode="0.00E+00">
                  <c:v>-7.5582999999999998E-4</c:v>
                </c:pt>
                <c:pt idx="9441" formatCode="0.00E+00">
                  <c:v>1.64087E-3</c:v>
                </c:pt>
                <c:pt idx="9442" formatCode="0.00E+00">
                  <c:v>4.0484199999999996E-3</c:v>
                </c:pt>
                <c:pt idx="9443" formatCode="0.00E+00">
                  <c:v>6.4640499999999998E-3</c:v>
                </c:pt>
                <c:pt idx="9444" formatCode="0.00E+00">
                  <c:v>8.8848999999999994E-3</c:v>
                </c:pt>
                <c:pt idx="9445">
                  <c:v>1.13081E-2</c:v>
                </c:pt>
                <c:pt idx="9446">
                  <c:v>1.3730600000000001E-2</c:v>
                </c:pt>
                <c:pt idx="9447">
                  <c:v>1.6149799999999999E-2</c:v>
                </c:pt>
                <c:pt idx="9448">
                  <c:v>1.8562800000000001E-2</c:v>
                </c:pt>
                <c:pt idx="9449">
                  <c:v>2.0967099999999999E-2</c:v>
                </c:pt>
                <c:pt idx="9450">
                  <c:v>2.3359999999999999E-2</c:v>
                </c:pt>
                <c:pt idx="9451">
                  <c:v>2.57387E-2</c:v>
                </c:pt>
                <c:pt idx="9452">
                  <c:v>2.8100300000000002E-2</c:v>
                </c:pt>
                <c:pt idx="9453">
                  <c:v>3.0441900000000001E-2</c:v>
                </c:pt>
                <c:pt idx="9454">
                  <c:v>3.2760499999999998E-2</c:v>
                </c:pt>
                <c:pt idx="9455">
                  <c:v>3.5053099999999997E-2</c:v>
                </c:pt>
                <c:pt idx="9456">
                  <c:v>3.7316700000000001E-2</c:v>
                </c:pt>
                <c:pt idx="9457">
                  <c:v>3.95485E-2</c:v>
                </c:pt>
                <c:pt idx="9458">
                  <c:v>4.17458E-2</c:v>
                </c:pt>
                <c:pt idx="9459">
                  <c:v>4.3905899999999998E-2</c:v>
                </c:pt>
                <c:pt idx="9460">
                  <c:v>4.60261E-2</c:v>
                </c:pt>
                <c:pt idx="9461">
                  <c:v>4.8103800000000002E-2</c:v>
                </c:pt>
                <c:pt idx="9462">
                  <c:v>5.0136600000000003E-2</c:v>
                </c:pt>
                <c:pt idx="9463">
                  <c:v>5.2121899999999999E-2</c:v>
                </c:pt>
                <c:pt idx="9464">
                  <c:v>5.4057599999999997E-2</c:v>
                </c:pt>
                <c:pt idx="9465">
                  <c:v>5.5941600000000001E-2</c:v>
                </c:pt>
                <c:pt idx="9466">
                  <c:v>5.7771500000000003E-2</c:v>
                </c:pt>
                <c:pt idx="9467">
                  <c:v>5.9545300000000002E-2</c:v>
                </c:pt>
                <c:pt idx="9468">
                  <c:v>6.1260599999999998E-2</c:v>
                </c:pt>
                <c:pt idx="9469">
                  <c:v>6.2915200000000004E-2</c:v>
                </c:pt>
                <c:pt idx="9470">
                  <c:v>6.45062E-2</c:v>
                </c:pt>
                <c:pt idx="9471">
                  <c:v>6.6031300000000001E-2</c:v>
                </c:pt>
                <c:pt idx="9472">
                  <c:v>6.7488900000000004E-2</c:v>
                </c:pt>
                <c:pt idx="9473">
                  <c:v>6.8877599999999997E-2</c:v>
                </c:pt>
                <c:pt idx="9474">
                  <c:v>7.0195800000000003E-2</c:v>
                </c:pt>
                <c:pt idx="9475">
                  <c:v>7.1442000000000005E-2</c:v>
                </c:pt>
                <c:pt idx="9476">
                  <c:v>7.2614899999999996E-2</c:v>
                </c:pt>
                <c:pt idx="9477">
                  <c:v>7.3713100000000004E-2</c:v>
                </c:pt>
                <c:pt idx="9478">
                  <c:v>7.4735399999999994E-2</c:v>
                </c:pt>
                <c:pt idx="9479">
                  <c:v>7.5680499999999998E-2</c:v>
                </c:pt>
                <c:pt idx="9480">
                  <c:v>7.6547500000000004E-2</c:v>
                </c:pt>
                <c:pt idx="9481">
                  <c:v>7.7335200000000007E-2</c:v>
                </c:pt>
                <c:pt idx="9482">
                  <c:v>7.8042299999999995E-2</c:v>
                </c:pt>
                <c:pt idx="9483">
                  <c:v>7.8667699999999993E-2</c:v>
                </c:pt>
                <c:pt idx="9484">
                  <c:v>7.9210500000000003E-2</c:v>
                </c:pt>
                <c:pt idx="9485">
                  <c:v>7.9670299999999999E-2</c:v>
                </c:pt>
                <c:pt idx="9486">
                  <c:v>8.0046999999999993E-2</c:v>
                </c:pt>
                <c:pt idx="9487">
                  <c:v>8.0339999999999995E-2</c:v>
                </c:pt>
                <c:pt idx="9488">
                  <c:v>8.0549200000000001E-2</c:v>
                </c:pt>
                <c:pt idx="9489">
                  <c:v>8.0674599999999999E-2</c:v>
                </c:pt>
                <c:pt idx="9490">
                  <c:v>8.0715999999999996E-2</c:v>
                </c:pt>
                <c:pt idx="9491">
                  <c:v>8.06732E-2</c:v>
                </c:pt>
                <c:pt idx="9492">
                  <c:v>8.0546099999999995E-2</c:v>
                </c:pt>
                <c:pt idx="9493">
                  <c:v>8.0334900000000001E-2</c:v>
                </c:pt>
                <c:pt idx="9494">
                  <c:v>8.0039899999999997E-2</c:v>
                </c:pt>
                <c:pt idx="9495">
                  <c:v>7.9661300000000004E-2</c:v>
                </c:pt>
                <c:pt idx="9496">
                  <c:v>7.9199599999999995E-2</c:v>
                </c:pt>
                <c:pt idx="9497">
                  <c:v>7.8655299999999997E-2</c:v>
                </c:pt>
                <c:pt idx="9498">
                  <c:v>7.8029200000000007E-2</c:v>
                </c:pt>
                <c:pt idx="9499">
                  <c:v>7.7322399999999999E-2</c:v>
                </c:pt>
                <c:pt idx="9500">
                  <c:v>7.6536099999999996E-2</c:v>
                </c:pt>
                <c:pt idx="9501">
                  <c:v>7.5671699999999995E-2</c:v>
                </c:pt>
                <c:pt idx="9502">
                  <c:v>7.4730400000000002E-2</c:v>
                </c:pt>
                <c:pt idx="9503">
                  <c:v>7.3713699999999993E-2</c:v>
                </c:pt>
                <c:pt idx="9504">
                  <c:v>7.2622699999999998E-2</c:v>
                </c:pt>
                <c:pt idx="9505">
                  <c:v>7.1458999999999995E-2</c:v>
                </c:pt>
                <c:pt idx="9506">
                  <c:v>7.0224200000000001E-2</c:v>
                </c:pt>
                <c:pt idx="9507">
                  <c:v>6.8919900000000006E-2</c:v>
                </c:pt>
                <c:pt idx="9508">
                  <c:v>6.7548399999999995E-2</c:v>
                </c:pt>
                <c:pt idx="9509">
                  <c:v>6.6111400000000001E-2</c:v>
                </c:pt>
                <c:pt idx="9510">
                  <c:v>6.4610600000000004E-2</c:v>
                </c:pt>
                <c:pt idx="9511">
                  <c:v>6.3047500000000006E-2</c:v>
                </c:pt>
                <c:pt idx="9512">
                  <c:v>6.1423600000000002E-2</c:v>
                </c:pt>
                <c:pt idx="9513">
                  <c:v>5.9741200000000001E-2</c:v>
                </c:pt>
                <c:pt idx="9514">
                  <c:v>5.8002400000000003E-2</c:v>
                </c:pt>
                <c:pt idx="9515">
                  <c:v>5.62094E-2</c:v>
                </c:pt>
                <c:pt idx="9516">
                  <c:v>5.4364799999999998E-2</c:v>
                </c:pt>
                <c:pt idx="9517">
                  <c:v>5.2471299999999998E-2</c:v>
                </c:pt>
                <c:pt idx="9518">
                  <c:v>5.0532000000000001E-2</c:v>
                </c:pt>
                <c:pt idx="9519">
                  <c:v>4.8549200000000001E-2</c:v>
                </c:pt>
                <c:pt idx="9520">
                  <c:v>4.6525400000000001E-2</c:v>
                </c:pt>
                <c:pt idx="9521">
                  <c:v>4.4463299999999997E-2</c:v>
                </c:pt>
                <c:pt idx="9522">
                  <c:v>4.2365699999999999E-2</c:v>
                </c:pt>
                <c:pt idx="9523">
                  <c:v>4.0235699999999999E-2</c:v>
                </c:pt>
                <c:pt idx="9524">
                  <c:v>3.8076100000000002E-2</c:v>
                </c:pt>
                <c:pt idx="9525">
                  <c:v>3.5889600000000001E-2</c:v>
                </c:pt>
                <c:pt idx="9526">
                  <c:v>3.3678800000000002E-2</c:v>
                </c:pt>
                <c:pt idx="9527">
                  <c:v>3.1446799999999997E-2</c:v>
                </c:pt>
                <c:pt idx="9528">
                  <c:v>2.9196199999999999E-2</c:v>
                </c:pt>
                <c:pt idx="9529">
                  <c:v>2.6929700000000001E-2</c:v>
                </c:pt>
                <c:pt idx="9530">
                  <c:v>2.4649799999999999E-2</c:v>
                </c:pt>
                <c:pt idx="9531">
                  <c:v>2.2359400000000001E-2</c:v>
                </c:pt>
                <c:pt idx="9532">
                  <c:v>2.00614E-2</c:v>
                </c:pt>
                <c:pt idx="9533">
                  <c:v>1.7758199999999998E-2</c:v>
                </c:pt>
                <c:pt idx="9534">
                  <c:v>1.54527E-2</c:v>
                </c:pt>
                <c:pt idx="9535">
                  <c:v>1.3147499999999999E-2</c:v>
                </c:pt>
                <c:pt idx="9536">
                  <c:v>1.0845499999999999E-2</c:v>
                </c:pt>
                <c:pt idx="9537" formatCode="0.00E+00">
                  <c:v>8.5502300000000007E-3</c:v>
                </c:pt>
                <c:pt idx="9538" formatCode="0.00E+00">
                  <c:v>6.2648399999999998E-3</c:v>
                </c:pt>
                <c:pt idx="9539" formatCode="0.00E+00">
                  <c:v>3.99227E-3</c:v>
                </c:pt>
                <c:pt idx="9540" formatCode="0.00E+00">
                  <c:v>1.7351199999999999E-3</c:v>
                </c:pt>
                <c:pt idx="9541" formatCode="0.00E+00">
                  <c:v>-5.0394899999999996E-4</c:v>
                </c:pt>
                <c:pt idx="9542" formatCode="0.00E+00">
                  <c:v>-2.7223E-3</c:v>
                </c:pt>
                <c:pt idx="9543" formatCode="0.00E+00">
                  <c:v>-4.9175E-3</c:v>
                </c:pt>
                <c:pt idx="9544" formatCode="0.00E+00">
                  <c:v>-7.0871399999999996E-3</c:v>
                </c:pt>
                <c:pt idx="9545" formatCode="0.00E+00">
                  <c:v>-9.2287500000000008E-3</c:v>
                </c:pt>
                <c:pt idx="9546">
                  <c:v>-1.13399E-2</c:v>
                </c:pt>
                <c:pt idx="9547">
                  <c:v>-1.34184E-2</c:v>
                </c:pt>
                <c:pt idx="9548">
                  <c:v>-1.54617E-2</c:v>
                </c:pt>
                <c:pt idx="9549">
                  <c:v>-1.7467699999999999E-2</c:v>
                </c:pt>
                <c:pt idx="9550">
                  <c:v>-1.9434099999999999E-2</c:v>
                </c:pt>
                <c:pt idx="9551">
                  <c:v>-2.1358499999999999E-2</c:v>
                </c:pt>
                <c:pt idx="9552">
                  <c:v>-2.3238600000000002E-2</c:v>
                </c:pt>
                <c:pt idx="9553">
                  <c:v>-2.5072000000000001E-2</c:v>
                </c:pt>
                <c:pt idx="9554">
                  <c:v>-2.6856700000000001E-2</c:v>
                </c:pt>
                <c:pt idx="9555">
                  <c:v>-2.8590899999999999E-2</c:v>
                </c:pt>
                <c:pt idx="9556">
                  <c:v>-3.0272500000000001E-2</c:v>
                </c:pt>
                <c:pt idx="9557">
                  <c:v>-3.1900499999999998E-2</c:v>
                </c:pt>
                <c:pt idx="9558">
                  <c:v>-3.3473799999999998E-2</c:v>
                </c:pt>
                <c:pt idx="9559">
                  <c:v>-3.49912E-2</c:v>
                </c:pt>
                <c:pt idx="9560">
                  <c:v>-3.6450900000000001E-2</c:v>
                </c:pt>
                <c:pt idx="9561">
                  <c:v>-3.7851099999999999E-2</c:v>
                </c:pt>
                <c:pt idx="9562">
                  <c:v>-3.91904E-2</c:v>
                </c:pt>
                <c:pt idx="9563">
                  <c:v>-4.0467400000000001E-2</c:v>
                </c:pt>
                <c:pt idx="9564">
                  <c:v>-4.1681299999999998E-2</c:v>
                </c:pt>
                <c:pt idx="9565">
                  <c:v>-4.28312E-2</c:v>
                </c:pt>
                <c:pt idx="9566">
                  <c:v>-4.3916200000000002E-2</c:v>
                </c:pt>
                <c:pt idx="9567">
                  <c:v>-4.4935000000000003E-2</c:v>
                </c:pt>
                <c:pt idx="9568">
                  <c:v>-4.5886700000000002E-2</c:v>
                </c:pt>
                <c:pt idx="9569">
                  <c:v>-4.6770600000000002E-2</c:v>
                </c:pt>
                <c:pt idx="9570">
                  <c:v>-4.7586400000000001E-2</c:v>
                </c:pt>
                <c:pt idx="9571">
                  <c:v>-4.8334000000000002E-2</c:v>
                </c:pt>
                <c:pt idx="9572">
                  <c:v>-4.9013399999999999E-2</c:v>
                </c:pt>
                <c:pt idx="9573">
                  <c:v>-4.9624300000000003E-2</c:v>
                </c:pt>
                <c:pt idx="9574">
                  <c:v>-5.0166700000000002E-2</c:v>
                </c:pt>
                <c:pt idx="9575">
                  <c:v>-5.0640600000000001E-2</c:v>
                </c:pt>
                <c:pt idx="9576">
                  <c:v>-5.1045899999999998E-2</c:v>
                </c:pt>
                <c:pt idx="9577">
                  <c:v>-5.1382400000000002E-2</c:v>
                </c:pt>
                <c:pt idx="9578">
                  <c:v>-5.1649899999999999E-2</c:v>
                </c:pt>
                <c:pt idx="9579">
                  <c:v>-5.18488E-2</c:v>
                </c:pt>
                <c:pt idx="9580">
                  <c:v>-5.1979400000000002E-2</c:v>
                </c:pt>
                <c:pt idx="9581">
                  <c:v>-5.2042600000000001E-2</c:v>
                </c:pt>
                <c:pt idx="9582">
                  <c:v>-5.2039299999999997E-2</c:v>
                </c:pt>
                <c:pt idx="9583">
                  <c:v>-5.1970500000000003E-2</c:v>
                </c:pt>
                <c:pt idx="9584">
                  <c:v>-5.1837099999999997E-2</c:v>
                </c:pt>
                <c:pt idx="9585">
                  <c:v>-5.1639999999999998E-2</c:v>
                </c:pt>
                <c:pt idx="9586">
                  <c:v>-5.1379800000000003E-2</c:v>
                </c:pt>
                <c:pt idx="9587">
                  <c:v>-5.1057600000000002E-2</c:v>
                </c:pt>
                <c:pt idx="9588">
                  <c:v>-5.0674299999999999E-2</c:v>
                </c:pt>
                <c:pt idx="9589">
                  <c:v>-5.0231100000000001E-2</c:v>
                </c:pt>
                <c:pt idx="9590">
                  <c:v>-4.9729099999999998E-2</c:v>
                </c:pt>
                <c:pt idx="9591">
                  <c:v>-4.9169499999999998E-2</c:v>
                </c:pt>
                <c:pt idx="9592">
                  <c:v>-4.8553800000000001E-2</c:v>
                </c:pt>
                <c:pt idx="9593">
                  <c:v>-4.78834E-2</c:v>
                </c:pt>
                <c:pt idx="9594">
                  <c:v>-4.7159699999999999E-2</c:v>
                </c:pt>
                <c:pt idx="9595">
                  <c:v>-4.6384399999999999E-2</c:v>
                </c:pt>
                <c:pt idx="9596">
                  <c:v>-4.5559000000000002E-2</c:v>
                </c:pt>
                <c:pt idx="9597">
                  <c:v>-4.4685200000000001E-2</c:v>
                </c:pt>
                <c:pt idx="9598">
                  <c:v>-4.3765100000000001E-2</c:v>
                </c:pt>
                <c:pt idx="9599">
                  <c:v>-4.2801100000000002E-2</c:v>
                </c:pt>
                <c:pt idx="9600">
                  <c:v>-4.1795100000000002E-2</c:v>
                </c:pt>
                <c:pt idx="9601">
                  <c:v>-4.0748899999999998E-2</c:v>
                </c:pt>
                <c:pt idx="9602">
                  <c:v>-3.96643E-2</c:v>
                </c:pt>
                <c:pt idx="9603">
                  <c:v>-3.8543300000000003E-2</c:v>
                </c:pt>
                <c:pt idx="9604">
                  <c:v>-3.7387799999999999E-2</c:v>
                </c:pt>
                <c:pt idx="9605">
                  <c:v>-3.61994E-2</c:v>
                </c:pt>
                <c:pt idx="9606">
                  <c:v>-3.4979900000000001E-2</c:v>
                </c:pt>
                <c:pt idx="9607">
                  <c:v>-3.37316E-2</c:v>
                </c:pt>
                <c:pt idx="9608">
                  <c:v>-3.2456600000000002E-2</c:v>
                </c:pt>
                <c:pt idx="9609">
                  <c:v>-3.1156900000000001E-2</c:v>
                </c:pt>
                <c:pt idx="9610">
                  <c:v>-2.98345E-2</c:v>
                </c:pt>
                <c:pt idx="9611">
                  <c:v>-2.8491099999999998E-2</c:v>
                </c:pt>
                <c:pt idx="9612">
                  <c:v>-2.7128800000000002E-2</c:v>
                </c:pt>
                <c:pt idx="9613">
                  <c:v>-2.5749999999999999E-2</c:v>
                </c:pt>
                <c:pt idx="9614">
                  <c:v>-2.43565E-2</c:v>
                </c:pt>
                <c:pt idx="9615">
                  <c:v>-2.2950499999999999E-2</c:v>
                </c:pt>
                <c:pt idx="9616">
                  <c:v>-2.1534500000000002E-2</c:v>
                </c:pt>
                <c:pt idx="9617">
                  <c:v>-2.01111E-2</c:v>
                </c:pt>
                <c:pt idx="9618">
                  <c:v>-1.8682600000000001E-2</c:v>
                </c:pt>
                <c:pt idx="9619">
                  <c:v>-1.72508E-2</c:v>
                </c:pt>
                <c:pt idx="9620">
                  <c:v>-1.5817600000000001E-2</c:v>
                </c:pt>
                <c:pt idx="9621">
                  <c:v>-1.43847E-2</c:v>
                </c:pt>
                <c:pt idx="9622">
                  <c:v>-1.29541E-2</c:v>
                </c:pt>
                <c:pt idx="9623">
                  <c:v>-1.1527600000000001E-2</c:v>
                </c:pt>
                <c:pt idx="9624">
                  <c:v>-1.0107400000000001E-2</c:v>
                </c:pt>
                <c:pt idx="9625" formatCode="0.00E+00">
                  <c:v>-8.6950299999999994E-3</c:v>
                </c:pt>
                <c:pt idx="9626" formatCode="0.00E+00">
                  <c:v>-7.2921599999999998E-3</c:v>
                </c:pt>
                <c:pt idx="9627" formatCode="0.00E+00">
                  <c:v>-5.9006500000000003E-3</c:v>
                </c:pt>
                <c:pt idx="9628" formatCode="0.00E+00">
                  <c:v>-4.5222500000000002E-3</c:v>
                </c:pt>
                <c:pt idx="9629" formatCode="0.00E+00">
                  <c:v>-3.1584299999999998E-3</c:v>
                </c:pt>
                <c:pt idx="9630" formatCode="0.00E+00">
                  <c:v>-1.8105700000000001E-3</c:v>
                </c:pt>
                <c:pt idx="9631" formatCode="0.00E+00">
                  <c:v>-4.8010899999999999E-4</c:v>
                </c:pt>
                <c:pt idx="9632" formatCode="0.00E+00">
                  <c:v>8.3145199999999999E-4</c:v>
                </c:pt>
                <c:pt idx="9633" formatCode="0.00E+00">
                  <c:v>2.12255E-3</c:v>
                </c:pt>
                <c:pt idx="9634" formatCode="0.00E+00">
                  <c:v>3.3917299999999999E-3</c:v>
                </c:pt>
                <c:pt idx="9635" formatCode="0.00E+00">
                  <c:v>4.6377099999999997E-3</c:v>
                </c:pt>
                <c:pt idx="9636" formatCode="0.00E+00">
                  <c:v>5.8592100000000001E-3</c:v>
                </c:pt>
                <c:pt idx="9637" formatCode="0.00E+00">
                  <c:v>7.0548499999999997E-3</c:v>
                </c:pt>
                <c:pt idx="9638" formatCode="0.00E+00">
                  <c:v>8.2234500000000002E-3</c:v>
                </c:pt>
                <c:pt idx="9639" formatCode="0.00E+00">
                  <c:v>9.3640000000000008E-3</c:v>
                </c:pt>
                <c:pt idx="9640">
                  <c:v>1.04755E-2</c:v>
                </c:pt>
                <c:pt idx="9641">
                  <c:v>1.1557E-2</c:v>
                </c:pt>
                <c:pt idx="9642">
                  <c:v>1.2607699999999999E-2</c:v>
                </c:pt>
                <c:pt idx="9643">
                  <c:v>1.3626900000000001E-2</c:v>
                </c:pt>
                <c:pt idx="9644">
                  <c:v>1.4613900000000001E-2</c:v>
                </c:pt>
                <c:pt idx="9645">
                  <c:v>1.5568E-2</c:v>
                </c:pt>
                <c:pt idx="9646">
                  <c:v>1.64884E-2</c:v>
                </c:pt>
                <c:pt idx="9647">
                  <c:v>1.73741E-2</c:v>
                </c:pt>
                <c:pt idx="9648">
                  <c:v>1.82252E-2</c:v>
                </c:pt>
                <c:pt idx="9649">
                  <c:v>1.9041499999999999E-2</c:v>
                </c:pt>
                <c:pt idx="9650">
                  <c:v>1.9822599999999999E-2</c:v>
                </c:pt>
                <c:pt idx="9651">
                  <c:v>2.0568099999999999E-2</c:v>
                </c:pt>
                <c:pt idx="9652">
                  <c:v>2.1277399999999998E-2</c:v>
                </c:pt>
                <c:pt idx="9653">
                  <c:v>2.1950500000000001E-2</c:v>
                </c:pt>
                <c:pt idx="9654">
                  <c:v>2.2587599999999999E-2</c:v>
                </c:pt>
                <c:pt idx="9655">
                  <c:v>2.3189299999999999E-2</c:v>
                </c:pt>
                <c:pt idx="9656">
                  <c:v>2.3756099999999999E-2</c:v>
                </c:pt>
                <c:pt idx="9657">
                  <c:v>2.4288000000000001E-2</c:v>
                </c:pt>
                <c:pt idx="9658">
                  <c:v>2.47852E-2</c:v>
                </c:pt>
                <c:pt idx="9659">
                  <c:v>2.5247800000000001E-2</c:v>
                </c:pt>
                <c:pt idx="9660">
                  <c:v>2.56761E-2</c:v>
                </c:pt>
                <c:pt idx="9661">
                  <c:v>2.6070300000000001E-2</c:v>
                </c:pt>
                <c:pt idx="9662">
                  <c:v>2.6430800000000001E-2</c:v>
                </c:pt>
                <c:pt idx="9663">
                  <c:v>2.6757900000000001E-2</c:v>
                </c:pt>
                <c:pt idx="9664">
                  <c:v>2.70526E-2</c:v>
                </c:pt>
                <c:pt idx="9665">
                  <c:v>2.7315800000000001E-2</c:v>
                </c:pt>
                <c:pt idx="9666">
                  <c:v>2.7548599999999999E-2</c:v>
                </c:pt>
                <c:pt idx="9667">
                  <c:v>2.77518E-2</c:v>
                </c:pt>
                <c:pt idx="9668">
                  <c:v>2.7926400000000001E-2</c:v>
                </c:pt>
                <c:pt idx="9669">
                  <c:v>2.80731E-2</c:v>
                </c:pt>
                <c:pt idx="9670">
                  <c:v>2.8192999999999999E-2</c:v>
                </c:pt>
                <c:pt idx="9671">
                  <c:v>2.8286700000000001E-2</c:v>
                </c:pt>
                <c:pt idx="9672">
                  <c:v>2.8354899999999999E-2</c:v>
                </c:pt>
                <c:pt idx="9673">
                  <c:v>2.8398799999999998E-2</c:v>
                </c:pt>
                <c:pt idx="9674">
                  <c:v>2.8419400000000001E-2</c:v>
                </c:pt>
                <c:pt idx="9675">
                  <c:v>2.8417700000000001E-2</c:v>
                </c:pt>
                <c:pt idx="9676">
                  <c:v>2.83944E-2</c:v>
                </c:pt>
                <c:pt idx="9677">
                  <c:v>2.83507E-2</c:v>
                </c:pt>
                <c:pt idx="9678">
                  <c:v>2.8287699999999999E-2</c:v>
                </c:pt>
                <c:pt idx="9679">
                  <c:v>2.8206599999999998E-2</c:v>
                </c:pt>
                <c:pt idx="9680">
                  <c:v>2.8108500000000002E-2</c:v>
                </c:pt>
                <c:pt idx="9681">
                  <c:v>2.7994600000000001E-2</c:v>
                </c:pt>
                <c:pt idx="9682">
                  <c:v>2.7866100000000001E-2</c:v>
                </c:pt>
                <c:pt idx="9683">
                  <c:v>2.7724100000000002E-2</c:v>
                </c:pt>
                <c:pt idx="9684">
                  <c:v>2.75701E-2</c:v>
                </c:pt>
                <c:pt idx="9685">
                  <c:v>2.7405200000000001E-2</c:v>
                </c:pt>
                <c:pt idx="9686">
                  <c:v>2.72307E-2</c:v>
                </c:pt>
                <c:pt idx="9687">
                  <c:v>2.70479E-2</c:v>
                </c:pt>
                <c:pt idx="9688">
                  <c:v>2.6858199999999999E-2</c:v>
                </c:pt>
                <c:pt idx="9689">
                  <c:v>2.6662600000000002E-2</c:v>
                </c:pt>
                <c:pt idx="9690">
                  <c:v>2.6462300000000001E-2</c:v>
                </c:pt>
                <c:pt idx="9691">
                  <c:v>2.6258199999999999E-2</c:v>
                </c:pt>
                <c:pt idx="9692">
                  <c:v>2.6051100000000001E-2</c:v>
                </c:pt>
                <c:pt idx="9693">
                  <c:v>2.5842500000000001E-2</c:v>
                </c:pt>
                <c:pt idx="9694">
                  <c:v>2.5633599999999999E-2</c:v>
                </c:pt>
                <c:pt idx="9695">
                  <c:v>2.5425799999999998E-2</c:v>
                </c:pt>
                <c:pt idx="9696">
                  <c:v>2.5220300000000001E-2</c:v>
                </c:pt>
                <c:pt idx="9697">
                  <c:v>2.5017999999999999E-2</c:v>
                </c:pt>
                <c:pt idx="9698">
                  <c:v>2.4819899999999999E-2</c:v>
                </c:pt>
                <c:pt idx="9699">
                  <c:v>2.4627099999999999E-2</c:v>
                </c:pt>
                <c:pt idx="9700">
                  <c:v>2.4440300000000002E-2</c:v>
                </c:pt>
                <c:pt idx="9701">
                  <c:v>2.4260400000000001E-2</c:v>
                </c:pt>
                <c:pt idx="9702">
                  <c:v>2.4087999999999998E-2</c:v>
                </c:pt>
                <c:pt idx="9703">
                  <c:v>2.3923900000000001E-2</c:v>
                </c:pt>
                <c:pt idx="9704">
                  <c:v>2.37687E-2</c:v>
                </c:pt>
                <c:pt idx="9705">
                  <c:v>2.3623000000000002E-2</c:v>
                </c:pt>
                <c:pt idx="9706">
                  <c:v>2.3487399999999999E-2</c:v>
                </c:pt>
                <c:pt idx="9707">
                  <c:v>2.33627E-2</c:v>
                </c:pt>
                <c:pt idx="9708">
                  <c:v>2.3249700000000002E-2</c:v>
                </c:pt>
                <c:pt idx="9709">
                  <c:v>2.31495E-2</c:v>
                </c:pt>
                <c:pt idx="9710">
                  <c:v>2.3062599999999999E-2</c:v>
                </c:pt>
                <c:pt idx="9711">
                  <c:v>2.2989599999999999E-2</c:v>
                </c:pt>
                <c:pt idx="9712">
                  <c:v>2.2930300000000001E-2</c:v>
                </c:pt>
                <c:pt idx="9713">
                  <c:v>2.2884999999999999E-2</c:v>
                </c:pt>
                <c:pt idx="9714">
                  <c:v>2.2853700000000001E-2</c:v>
                </c:pt>
                <c:pt idx="9715">
                  <c:v>2.2836599999999999E-2</c:v>
                </c:pt>
                <c:pt idx="9716">
                  <c:v>2.2833800000000001E-2</c:v>
                </c:pt>
                <c:pt idx="9717">
                  <c:v>2.28457E-2</c:v>
                </c:pt>
                <c:pt idx="9718">
                  <c:v>2.2872300000000002E-2</c:v>
                </c:pt>
                <c:pt idx="9719">
                  <c:v>2.2913599999999999E-2</c:v>
                </c:pt>
                <c:pt idx="9720">
                  <c:v>2.29695E-2</c:v>
                </c:pt>
                <c:pt idx="9721">
                  <c:v>2.3039899999999999E-2</c:v>
                </c:pt>
                <c:pt idx="9722">
                  <c:v>2.3124700000000002E-2</c:v>
                </c:pt>
                <c:pt idx="9723">
                  <c:v>2.32237E-2</c:v>
                </c:pt>
                <c:pt idx="9724">
                  <c:v>2.3336599999999999E-2</c:v>
                </c:pt>
                <c:pt idx="9725">
                  <c:v>2.3463100000000001E-2</c:v>
                </c:pt>
                <c:pt idx="9726">
                  <c:v>2.36028E-2</c:v>
                </c:pt>
                <c:pt idx="9727">
                  <c:v>2.3755100000000001E-2</c:v>
                </c:pt>
                <c:pt idx="9728">
                  <c:v>2.3919599999999999E-2</c:v>
                </c:pt>
                <c:pt idx="9729">
                  <c:v>2.40959E-2</c:v>
                </c:pt>
                <c:pt idx="9730">
                  <c:v>2.42834E-2</c:v>
                </c:pt>
                <c:pt idx="9731">
                  <c:v>2.44815E-2</c:v>
                </c:pt>
                <c:pt idx="9732">
                  <c:v>2.46894E-2</c:v>
                </c:pt>
                <c:pt idx="9733">
                  <c:v>2.49062E-2</c:v>
                </c:pt>
                <c:pt idx="9734">
                  <c:v>2.5131199999999999E-2</c:v>
                </c:pt>
                <c:pt idx="9735">
                  <c:v>2.5363500000000001E-2</c:v>
                </c:pt>
                <c:pt idx="9736">
                  <c:v>2.56025E-2</c:v>
                </c:pt>
                <c:pt idx="9737">
                  <c:v>2.58473E-2</c:v>
                </c:pt>
                <c:pt idx="9738">
                  <c:v>2.60967E-2</c:v>
                </c:pt>
                <c:pt idx="9739">
                  <c:v>2.63498E-2</c:v>
                </c:pt>
                <c:pt idx="9740">
                  <c:v>2.66056E-2</c:v>
                </c:pt>
                <c:pt idx="9741">
                  <c:v>2.6863399999999999E-2</c:v>
                </c:pt>
                <c:pt idx="9742">
                  <c:v>2.7122E-2</c:v>
                </c:pt>
                <c:pt idx="9743">
                  <c:v>2.7380600000000001E-2</c:v>
                </c:pt>
                <c:pt idx="9744">
                  <c:v>2.7637999999999999E-2</c:v>
                </c:pt>
                <c:pt idx="9745">
                  <c:v>2.7893100000000001E-2</c:v>
                </c:pt>
                <c:pt idx="9746">
                  <c:v>2.8144800000000001E-2</c:v>
                </c:pt>
                <c:pt idx="9747">
                  <c:v>2.8391799999999998E-2</c:v>
                </c:pt>
                <c:pt idx="9748">
                  <c:v>2.8633100000000002E-2</c:v>
                </c:pt>
                <c:pt idx="9749">
                  <c:v>2.8867500000000001E-2</c:v>
                </c:pt>
                <c:pt idx="9750">
                  <c:v>2.90938E-2</c:v>
                </c:pt>
                <c:pt idx="9751">
                  <c:v>2.9310900000000001E-2</c:v>
                </c:pt>
                <c:pt idx="9752">
                  <c:v>2.9517499999999999E-2</c:v>
                </c:pt>
                <c:pt idx="9753">
                  <c:v>2.9712599999999999E-2</c:v>
                </c:pt>
                <c:pt idx="9754">
                  <c:v>2.9895100000000001E-2</c:v>
                </c:pt>
                <c:pt idx="9755">
                  <c:v>3.0064E-2</c:v>
                </c:pt>
                <c:pt idx="9756">
                  <c:v>3.0218200000000001E-2</c:v>
                </c:pt>
                <c:pt idx="9757">
                  <c:v>3.03567E-2</c:v>
                </c:pt>
                <c:pt idx="9758">
                  <c:v>3.0478399999999999E-2</c:v>
                </c:pt>
                <c:pt idx="9759">
                  <c:v>3.0582100000000001E-2</c:v>
                </c:pt>
                <c:pt idx="9760">
                  <c:v>3.0666599999999999E-2</c:v>
                </c:pt>
                <c:pt idx="9761">
                  <c:v>3.07307E-2</c:v>
                </c:pt>
                <c:pt idx="9762">
                  <c:v>3.07733E-2</c:v>
                </c:pt>
                <c:pt idx="9763">
                  <c:v>3.0793399999999999E-2</c:v>
                </c:pt>
                <c:pt idx="9764">
                  <c:v>3.0789799999999999E-2</c:v>
                </c:pt>
                <c:pt idx="9765">
                  <c:v>3.0761899999999998E-2</c:v>
                </c:pt>
                <c:pt idx="9766">
                  <c:v>3.0708699999999998E-2</c:v>
                </c:pt>
                <c:pt idx="9767">
                  <c:v>3.06295E-2</c:v>
                </c:pt>
                <c:pt idx="9768">
                  <c:v>3.05233E-2</c:v>
                </c:pt>
                <c:pt idx="9769">
                  <c:v>3.0389300000000001E-2</c:v>
                </c:pt>
                <c:pt idx="9770">
                  <c:v>3.0226900000000001E-2</c:v>
                </c:pt>
                <c:pt idx="9771">
                  <c:v>3.00354E-2</c:v>
                </c:pt>
                <c:pt idx="9772">
                  <c:v>2.9814199999999999E-2</c:v>
                </c:pt>
                <c:pt idx="9773">
                  <c:v>2.95628E-2</c:v>
                </c:pt>
                <c:pt idx="9774">
                  <c:v>2.92807E-2</c:v>
                </c:pt>
                <c:pt idx="9775">
                  <c:v>2.89675E-2</c:v>
                </c:pt>
                <c:pt idx="9776">
                  <c:v>2.8622700000000001E-2</c:v>
                </c:pt>
                <c:pt idx="9777">
                  <c:v>2.8246E-2</c:v>
                </c:pt>
                <c:pt idx="9778">
                  <c:v>2.7836900000000001E-2</c:v>
                </c:pt>
                <c:pt idx="9779">
                  <c:v>2.7395200000000001E-2</c:v>
                </c:pt>
                <c:pt idx="9780">
                  <c:v>2.69205E-2</c:v>
                </c:pt>
                <c:pt idx="9781">
                  <c:v>2.6412600000000001E-2</c:v>
                </c:pt>
                <c:pt idx="9782">
                  <c:v>2.5871499999999999E-2</c:v>
                </c:pt>
                <c:pt idx="9783">
                  <c:v>2.5297300000000002E-2</c:v>
                </c:pt>
                <c:pt idx="9784">
                  <c:v>2.46901E-2</c:v>
                </c:pt>
                <c:pt idx="9785">
                  <c:v>2.4049999999999998E-2</c:v>
                </c:pt>
                <c:pt idx="9786">
                  <c:v>2.3377100000000001E-2</c:v>
                </c:pt>
                <c:pt idx="9787">
                  <c:v>2.2671699999999999E-2</c:v>
                </c:pt>
                <c:pt idx="9788">
                  <c:v>2.1933899999999999E-2</c:v>
                </c:pt>
                <c:pt idx="9789">
                  <c:v>2.1163999999999999E-2</c:v>
                </c:pt>
                <c:pt idx="9790">
                  <c:v>2.0362399999999999E-2</c:v>
                </c:pt>
                <c:pt idx="9791">
                  <c:v>1.9529399999999999E-2</c:v>
                </c:pt>
                <c:pt idx="9792">
                  <c:v>1.8665399999999999E-2</c:v>
                </c:pt>
                <c:pt idx="9793">
                  <c:v>1.7771100000000001E-2</c:v>
                </c:pt>
                <c:pt idx="9794">
                  <c:v>1.68472E-2</c:v>
                </c:pt>
                <c:pt idx="9795">
                  <c:v>1.58944E-2</c:v>
                </c:pt>
                <c:pt idx="9796">
                  <c:v>1.49135E-2</c:v>
                </c:pt>
                <c:pt idx="9797">
                  <c:v>1.39054E-2</c:v>
                </c:pt>
                <c:pt idx="9798">
                  <c:v>1.2871199999999999E-2</c:v>
                </c:pt>
                <c:pt idx="9799">
                  <c:v>1.18116E-2</c:v>
                </c:pt>
                <c:pt idx="9800">
                  <c:v>1.07276E-2</c:v>
                </c:pt>
                <c:pt idx="9801" formatCode="0.00E+00">
                  <c:v>9.6202300000000004E-3</c:v>
                </c:pt>
                <c:pt idx="9802" formatCode="0.00E+00">
                  <c:v>8.4905499999999995E-3</c:v>
                </c:pt>
                <c:pt idx="9803" formatCode="0.00E+00">
                  <c:v>7.3397000000000002E-3</c:v>
                </c:pt>
                <c:pt idx="9804" formatCode="0.00E+00">
                  <c:v>6.1688699999999999E-3</c:v>
                </c:pt>
                <c:pt idx="9805" formatCode="0.00E+00">
                  <c:v>4.9792999999999999E-3</c:v>
                </c:pt>
                <c:pt idx="9806" formatCode="0.00E+00">
                  <c:v>3.77233E-3</c:v>
                </c:pt>
                <c:pt idx="9807" formatCode="0.00E+00">
                  <c:v>2.5493199999999999E-3</c:v>
                </c:pt>
                <c:pt idx="9808" formatCode="0.00E+00">
                  <c:v>1.3116899999999999E-3</c:v>
                </c:pt>
                <c:pt idx="9809" formatCode="0.00E+00">
                  <c:v>6.0903799999999998E-5</c:v>
                </c:pt>
                <c:pt idx="9810" formatCode="0.00E+00">
                  <c:v>-1.20156E-3</c:v>
                </c:pt>
                <c:pt idx="9811" formatCode="0.00E+00">
                  <c:v>-2.4741400000000001E-3</c:v>
                </c:pt>
                <c:pt idx="9812" formatCode="0.00E+00">
                  <c:v>-3.7552499999999999E-3</c:v>
                </c:pt>
                <c:pt idx="9813" formatCode="0.00E+00">
                  <c:v>-5.04324E-3</c:v>
                </c:pt>
                <c:pt idx="9814" formatCode="0.00E+00">
                  <c:v>-6.3364800000000002E-3</c:v>
                </c:pt>
                <c:pt idx="9815" formatCode="0.00E+00">
                  <c:v>-7.6332500000000003E-3</c:v>
                </c:pt>
                <c:pt idx="9816" formatCode="0.00E+00">
                  <c:v>-8.93183E-3</c:v>
                </c:pt>
                <c:pt idx="9817">
                  <c:v>-1.0230599999999999E-2</c:v>
                </c:pt>
                <c:pt idx="9818">
                  <c:v>-1.15278E-2</c:v>
                </c:pt>
                <c:pt idx="9819">
                  <c:v>-1.2821900000000001E-2</c:v>
                </c:pt>
                <c:pt idx="9820">
                  <c:v>-1.4110899999999999E-2</c:v>
                </c:pt>
                <c:pt idx="9821">
                  <c:v>-1.53931E-2</c:v>
                </c:pt>
                <c:pt idx="9822">
                  <c:v>-1.6666799999999999E-2</c:v>
                </c:pt>
                <c:pt idx="9823">
                  <c:v>-1.7930399999999999E-2</c:v>
                </c:pt>
                <c:pt idx="9824">
                  <c:v>-1.9182000000000001E-2</c:v>
                </c:pt>
                <c:pt idx="9825">
                  <c:v>-2.0420000000000001E-2</c:v>
                </c:pt>
                <c:pt idx="9826">
                  <c:v>-2.1642600000000001E-2</c:v>
                </c:pt>
                <c:pt idx="9827">
                  <c:v>-2.2848E-2</c:v>
                </c:pt>
                <c:pt idx="9828">
                  <c:v>-2.4034400000000001E-2</c:v>
                </c:pt>
                <c:pt idx="9829">
                  <c:v>-2.5199900000000001E-2</c:v>
                </c:pt>
                <c:pt idx="9830">
                  <c:v>-2.63428E-2</c:v>
                </c:pt>
                <c:pt idx="9831">
                  <c:v>-2.74614E-2</c:v>
                </c:pt>
                <c:pt idx="9832">
                  <c:v>-2.85539E-2</c:v>
                </c:pt>
                <c:pt idx="9833">
                  <c:v>-2.9618599999999998E-2</c:v>
                </c:pt>
                <c:pt idx="9834">
                  <c:v>-3.0653900000000001E-2</c:v>
                </c:pt>
                <c:pt idx="9835">
                  <c:v>-3.1658100000000002E-2</c:v>
                </c:pt>
                <c:pt idx="9836">
                  <c:v>-3.2629699999999998E-2</c:v>
                </c:pt>
                <c:pt idx="9837">
                  <c:v>-3.3567199999999998E-2</c:v>
                </c:pt>
                <c:pt idx="9838">
                  <c:v>-3.4468899999999997E-2</c:v>
                </c:pt>
                <c:pt idx="9839">
                  <c:v>-3.5333400000000001E-2</c:v>
                </c:pt>
                <c:pt idx="9840">
                  <c:v>-3.61591E-2</c:v>
                </c:pt>
                <c:pt idx="9841">
                  <c:v>-3.6944699999999997E-2</c:v>
                </c:pt>
                <c:pt idx="9842">
                  <c:v>-3.76885E-2</c:v>
                </c:pt>
                <c:pt idx="9843">
                  <c:v>-3.8389300000000001E-2</c:v>
                </c:pt>
                <c:pt idx="9844">
                  <c:v>-3.90456E-2</c:v>
                </c:pt>
                <c:pt idx="9845">
                  <c:v>-3.9656400000000001E-2</c:v>
                </c:pt>
                <c:pt idx="9846">
                  <c:v>-4.02203E-2</c:v>
                </c:pt>
                <c:pt idx="9847">
                  <c:v>-4.0736500000000002E-2</c:v>
                </c:pt>
                <c:pt idx="9848">
                  <c:v>-4.12036E-2</c:v>
                </c:pt>
                <c:pt idx="9849">
                  <c:v>-4.1620699999999997E-2</c:v>
                </c:pt>
                <c:pt idx="9850">
                  <c:v>-4.1986799999999998E-2</c:v>
                </c:pt>
                <c:pt idx="9851">
                  <c:v>-4.23008E-2</c:v>
                </c:pt>
                <c:pt idx="9852">
                  <c:v>-4.25619E-2</c:v>
                </c:pt>
                <c:pt idx="9853">
                  <c:v>-4.2769099999999997E-2</c:v>
                </c:pt>
                <c:pt idx="9854">
                  <c:v>-4.2921899999999999E-2</c:v>
                </c:pt>
                <c:pt idx="9855">
                  <c:v>-4.3019500000000002E-2</c:v>
                </c:pt>
                <c:pt idx="9856">
                  <c:v>-4.3061299999999997E-2</c:v>
                </c:pt>
                <c:pt idx="9857">
                  <c:v>-4.3046800000000003E-2</c:v>
                </c:pt>
                <c:pt idx="9858">
                  <c:v>-4.2975300000000001E-2</c:v>
                </c:pt>
                <c:pt idx="9859">
                  <c:v>-4.2846700000000001E-2</c:v>
                </c:pt>
                <c:pt idx="9860">
                  <c:v>-4.2660799999999999E-2</c:v>
                </c:pt>
                <c:pt idx="9861">
                  <c:v>-4.2417299999999998E-2</c:v>
                </c:pt>
                <c:pt idx="9862">
                  <c:v>-4.2116300000000002E-2</c:v>
                </c:pt>
                <c:pt idx="9863">
                  <c:v>-4.1757599999999999E-2</c:v>
                </c:pt>
                <c:pt idx="9864">
                  <c:v>-4.1341200000000002E-2</c:v>
                </c:pt>
                <c:pt idx="9865">
                  <c:v>-4.0867199999999999E-2</c:v>
                </c:pt>
                <c:pt idx="9866">
                  <c:v>-4.0335500000000003E-2</c:v>
                </c:pt>
                <c:pt idx="9867">
                  <c:v>-3.9746400000000001E-2</c:v>
                </c:pt>
                <c:pt idx="9868">
                  <c:v>-3.9100500000000003E-2</c:v>
                </c:pt>
                <c:pt idx="9869">
                  <c:v>-3.83982E-2</c:v>
                </c:pt>
                <c:pt idx="9870">
                  <c:v>-3.7640100000000003E-2</c:v>
                </c:pt>
                <c:pt idx="9871">
                  <c:v>-3.6826600000000001E-2</c:v>
                </c:pt>
                <c:pt idx="9872">
                  <c:v>-3.5958400000000001E-2</c:v>
                </c:pt>
                <c:pt idx="9873">
                  <c:v>-3.5036100000000001E-2</c:v>
                </c:pt>
                <c:pt idx="9874">
                  <c:v>-3.40605E-2</c:v>
                </c:pt>
                <c:pt idx="9875">
                  <c:v>-3.3032499999999999E-2</c:v>
                </c:pt>
                <c:pt idx="9876">
                  <c:v>-3.1952899999999999E-2</c:v>
                </c:pt>
                <c:pt idx="9877">
                  <c:v>-3.0822700000000001E-2</c:v>
                </c:pt>
                <c:pt idx="9878">
                  <c:v>-2.96429E-2</c:v>
                </c:pt>
                <c:pt idx="9879">
                  <c:v>-2.8414499999999999E-2</c:v>
                </c:pt>
                <c:pt idx="9880">
                  <c:v>-2.7138800000000001E-2</c:v>
                </c:pt>
                <c:pt idx="9881">
                  <c:v>-2.5817E-2</c:v>
                </c:pt>
                <c:pt idx="9882">
                  <c:v>-2.4450400000000001E-2</c:v>
                </c:pt>
                <c:pt idx="9883">
                  <c:v>-2.30402E-2</c:v>
                </c:pt>
                <c:pt idx="9884">
                  <c:v>-2.15879E-2</c:v>
                </c:pt>
                <c:pt idx="9885">
                  <c:v>-2.0094799999999999E-2</c:v>
                </c:pt>
                <c:pt idx="9886">
                  <c:v>-1.8562700000000001E-2</c:v>
                </c:pt>
                <c:pt idx="9887">
                  <c:v>-1.6993399999999999E-2</c:v>
                </c:pt>
                <c:pt idx="9888">
                  <c:v>-1.5388799999999999E-2</c:v>
                </c:pt>
                <c:pt idx="9889">
                  <c:v>-1.37506E-2</c:v>
                </c:pt>
                <c:pt idx="9890">
                  <c:v>-1.20807E-2</c:v>
                </c:pt>
                <c:pt idx="9891">
                  <c:v>-1.0381100000000001E-2</c:v>
                </c:pt>
                <c:pt idx="9892" formatCode="0.00E+00">
                  <c:v>-8.6536200000000008E-3</c:v>
                </c:pt>
                <c:pt idx="9893" formatCode="0.00E+00">
                  <c:v>-6.90028E-3</c:v>
                </c:pt>
                <c:pt idx="9894" formatCode="0.00E+00">
                  <c:v>-5.1230299999999998E-3</c:v>
                </c:pt>
                <c:pt idx="9895" formatCode="0.00E+00">
                  <c:v>-3.3238999999999999E-3</c:v>
                </c:pt>
                <c:pt idx="9896" formatCode="0.00E+00">
                  <c:v>-1.5050700000000001E-3</c:v>
                </c:pt>
                <c:pt idx="9897" formatCode="0.00E+00">
                  <c:v>3.3127100000000001E-4</c:v>
                </c:pt>
                <c:pt idx="9898" formatCode="0.00E+00">
                  <c:v>2.1829499999999999E-3</c:v>
                </c:pt>
                <c:pt idx="9899" formatCode="0.00E+00">
                  <c:v>4.0478800000000002E-3</c:v>
                </c:pt>
                <c:pt idx="9900" formatCode="0.00E+00">
                  <c:v>5.9239799999999997E-3</c:v>
                </c:pt>
                <c:pt idx="9901" formatCode="0.00E+00">
                  <c:v>7.80914E-3</c:v>
                </c:pt>
                <c:pt idx="9902" formatCode="0.00E+00">
                  <c:v>9.7011800000000002E-3</c:v>
                </c:pt>
                <c:pt idx="9903">
                  <c:v>1.15979E-2</c:v>
                </c:pt>
                <c:pt idx="9904">
                  <c:v>1.3497E-2</c:v>
                </c:pt>
                <c:pt idx="9905">
                  <c:v>1.5396099999999999E-2</c:v>
                </c:pt>
                <c:pt idx="9906">
                  <c:v>1.7292800000000001E-2</c:v>
                </c:pt>
                <c:pt idx="9907">
                  <c:v>1.9184699999999999E-2</c:v>
                </c:pt>
                <c:pt idx="9908">
                  <c:v>2.1069399999999999E-2</c:v>
                </c:pt>
                <c:pt idx="9909">
                  <c:v>2.2944599999999999E-2</c:v>
                </c:pt>
                <c:pt idx="9910">
                  <c:v>2.48081E-2</c:v>
                </c:pt>
                <c:pt idx="9911">
                  <c:v>2.6657299999999998E-2</c:v>
                </c:pt>
                <c:pt idx="9912">
                  <c:v>2.8490000000000001E-2</c:v>
                </c:pt>
                <c:pt idx="9913">
                  <c:v>3.0303900000000002E-2</c:v>
                </c:pt>
                <c:pt idx="9914">
                  <c:v>3.2096800000000002E-2</c:v>
                </c:pt>
                <c:pt idx="9915">
                  <c:v>3.3866500000000001E-2</c:v>
                </c:pt>
                <c:pt idx="9916">
                  <c:v>3.5610799999999998E-2</c:v>
                </c:pt>
                <c:pt idx="9917">
                  <c:v>3.7327699999999998E-2</c:v>
                </c:pt>
                <c:pt idx="9918">
                  <c:v>3.9015000000000001E-2</c:v>
                </c:pt>
                <c:pt idx="9919">
                  <c:v>4.0670400000000002E-2</c:v>
                </c:pt>
                <c:pt idx="9920">
                  <c:v>4.2292099999999999E-2</c:v>
                </c:pt>
                <c:pt idx="9921">
                  <c:v>4.3878199999999999E-2</c:v>
                </c:pt>
                <c:pt idx="9922">
                  <c:v>4.5426500000000002E-2</c:v>
                </c:pt>
                <c:pt idx="9923">
                  <c:v>4.6935200000000003E-2</c:v>
                </c:pt>
                <c:pt idx="9924">
                  <c:v>4.8402300000000002E-2</c:v>
                </c:pt>
                <c:pt idx="9925">
                  <c:v>4.9826200000000001E-2</c:v>
                </c:pt>
                <c:pt idx="9926">
                  <c:v>5.1204800000000002E-2</c:v>
                </c:pt>
                <c:pt idx="9927">
                  <c:v>5.25365E-2</c:v>
                </c:pt>
                <c:pt idx="9928">
                  <c:v>5.3819499999999999E-2</c:v>
                </c:pt>
                <c:pt idx="9929">
                  <c:v>5.5052400000000001E-2</c:v>
                </c:pt>
                <c:pt idx="9930">
                  <c:v>5.62338E-2</c:v>
                </c:pt>
                <c:pt idx="9931">
                  <c:v>5.7362499999999997E-2</c:v>
                </c:pt>
                <c:pt idx="9932">
                  <c:v>5.8437099999999999E-2</c:v>
                </c:pt>
                <c:pt idx="9933">
                  <c:v>5.9456200000000001E-2</c:v>
                </c:pt>
                <c:pt idx="9934">
                  <c:v>6.0418699999999999E-2</c:v>
                </c:pt>
                <c:pt idx="9935">
                  <c:v>6.13234E-2</c:v>
                </c:pt>
                <c:pt idx="9936">
                  <c:v>6.2169299999999997E-2</c:v>
                </c:pt>
                <c:pt idx="9937">
                  <c:v>6.2955300000000006E-2</c:v>
                </c:pt>
                <c:pt idx="9938">
                  <c:v>6.3680700000000007E-2</c:v>
                </c:pt>
                <c:pt idx="9939">
                  <c:v>6.4344600000000002E-2</c:v>
                </c:pt>
                <c:pt idx="9940">
                  <c:v>6.4946299999999998E-2</c:v>
                </c:pt>
                <c:pt idx="9941">
                  <c:v>6.5484899999999999E-2</c:v>
                </c:pt>
                <c:pt idx="9942">
                  <c:v>6.5960000000000005E-2</c:v>
                </c:pt>
                <c:pt idx="9943">
                  <c:v>6.6371100000000002E-2</c:v>
                </c:pt>
                <c:pt idx="9944">
                  <c:v>6.6718100000000002E-2</c:v>
                </c:pt>
                <c:pt idx="9945">
                  <c:v>6.7000699999999996E-2</c:v>
                </c:pt>
                <c:pt idx="9946">
                  <c:v>6.7218600000000003E-2</c:v>
                </c:pt>
                <c:pt idx="9947">
                  <c:v>6.7371700000000007E-2</c:v>
                </c:pt>
                <c:pt idx="9948">
                  <c:v>6.7459699999999997E-2</c:v>
                </c:pt>
                <c:pt idx="9949">
                  <c:v>6.7482399999999998E-2</c:v>
                </c:pt>
                <c:pt idx="9950">
                  <c:v>6.7439799999999994E-2</c:v>
                </c:pt>
                <c:pt idx="9951">
                  <c:v>6.7332100000000006E-2</c:v>
                </c:pt>
                <c:pt idx="9952">
                  <c:v>6.7159800000000006E-2</c:v>
                </c:pt>
                <c:pt idx="9953">
                  <c:v>6.6923099999999999E-2</c:v>
                </c:pt>
                <c:pt idx="9954">
                  <c:v>6.6622899999999999E-2</c:v>
                </c:pt>
                <c:pt idx="9955">
                  <c:v>6.6259399999999996E-2</c:v>
                </c:pt>
                <c:pt idx="9956">
                  <c:v>6.58329E-2</c:v>
                </c:pt>
                <c:pt idx="9957">
                  <c:v>6.5343899999999996E-2</c:v>
                </c:pt>
                <c:pt idx="9958">
                  <c:v>6.4793400000000001E-2</c:v>
                </c:pt>
                <c:pt idx="9959">
                  <c:v>6.4182199999999995E-2</c:v>
                </c:pt>
                <c:pt idx="9960">
                  <c:v>6.3511499999999999E-2</c:v>
                </c:pt>
                <c:pt idx="9961">
                  <c:v>6.2782299999999999E-2</c:v>
                </c:pt>
                <c:pt idx="9962">
                  <c:v>6.1995799999999997E-2</c:v>
                </c:pt>
                <c:pt idx="9963">
                  <c:v>6.1153199999999998E-2</c:v>
                </c:pt>
                <c:pt idx="9964">
                  <c:v>6.0255599999999999E-2</c:v>
                </c:pt>
                <c:pt idx="9965">
                  <c:v>5.9304200000000001E-2</c:v>
                </c:pt>
                <c:pt idx="9966">
                  <c:v>5.8300499999999998E-2</c:v>
                </c:pt>
                <c:pt idx="9967">
                  <c:v>5.7245900000000002E-2</c:v>
                </c:pt>
                <c:pt idx="9968">
                  <c:v>5.61421E-2</c:v>
                </c:pt>
                <c:pt idx="9969">
                  <c:v>5.49913E-2</c:v>
                </c:pt>
                <c:pt idx="9970">
                  <c:v>5.3795299999999997E-2</c:v>
                </c:pt>
                <c:pt idx="9971">
                  <c:v>5.2555499999999998E-2</c:v>
                </c:pt>
                <c:pt idx="9972">
                  <c:v>5.1272900000000003E-2</c:v>
                </c:pt>
                <c:pt idx="9973">
                  <c:v>4.9948899999999997E-2</c:v>
                </c:pt>
                <c:pt idx="9974">
                  <c:v>4.8585299999999998E-2</c:v>
                </c:pt>
                <c:pt idx="9975">
                  <c:v>4.7183599999999999E-2</c:v>
                </c:pt>
                <c:pt idx="9976">
                  <c:v>4.5745300000000003E-2</c:v>
                </c:pt>
                <c:pt idx="9977">
                  <c:v>4.4272300000000001E-2</c:v>
                </c:pt>
                <c:pt idx="9978">
                  <c:v>4.2766400000000003E-2</c:v>
                </c:pt>
                <c:pt idx="9979">
                  <c:v>4.1229399999999999E-2</c:v>
                </c:pt>
                <c:pt idx="9980">
                  <c:v>3.96631E-2</c:v>
                </c:pt>
                <c:pt idx="9981">
                  <c:v>3.8069499999999999E-2</c:v>
                </c:pt>
                <c:pt idx="9982">
                  <c:v>3.6450299999999998E-2</c:v>
                </c:pt>
                <c:pt idx="9983">
                  <c:v>3.4807600000000001E-2</c:v>
                </c:pt>
                <c:pt idx="9984">
                  <c:v>3.3142900000000003E-2</c:v>
                </c:pt>
                <c:pt idx="9985">
                  <c:v>3.1458199999999999E-2</c:v>
                </c:pt>
                <c:pt idx="9986">
                  <c:v>2.9755400000000001E-2</c:v>
                </c:pt>
                <c:pt idx="9987">
                  <c:v>2.8036599999999998E-2</c:v>
                </c:pt>
                <c:pt idx="9988">
                  <c:v>2.6304000000000001E-2</c:v>
                </c:pt>
                <c:pt idx="9989">
                  <c:v>2.4559500000000001E-2</c:v>
                </c:pt>
                <c:pt idx="9990">
                  <c:v>2.2805200000000001E-2</c:v>
                </c:pt>
                <c:pt idx="9991">
                  <c:v>2.1043099999999999E-2</c:v>
                </c:pt>
                <c:pt idx="9992">
                  <c:v>1.9275299999999999E-2</c:v>
                </c:pt>
                <c:pt idx="9993">
                  <c:v>1.7503600000000001E-2</c:v>
                </c:pt>
                <c:pt idx="9994">
                  <c:v>1.5730000000000001E-2</c:v>
                </c:pt>
                <c:pt idx="9995">
                  <c:v>1.39562E-2</c:v>
                </c:pt>
                <c:pt idx="9996">
                  <c:v>1.2184199999999999E-2</c:v>
                </c:pt>
                <c:pt idx="9997">
                  <c:v>1.0415900000000001E-2</c:v>
                </c:pt>
                <c:pt idx="9998" formatCode="0.00E+00">
                  <c:v>8.6530800000000005E-3</c:v>
                </c:pt>
                <c:pt idx="9999" formatCode="0.00E+00">
                  <c:v>6.8974600000000002E-3</c:v>
                </c:pt>
                <c:pt idx="10000" formatCode="0.00E+00">
                  <c:v>5.1508099999999996E-3</c:v>
                </c:pt>
                <c:pt idx="10001" formatCode="0.00E+00">
                  <c:v>3.4148799999999999E-3</c:v>
                </c:pt>
                <c:pt idx="10002" formatCode="0.00E+00">
                  <c:v>1.6914600000000001E-3</c:v>
                </c:pt>
                <c:pt idx="10003" formatCode="0.00E+00">
                  <c:v>-1.7754E-5</c:v>
                </c:pt>
                <c:pt idx="10004" formatCode="0.00E+00">
                  <c:v>-1.71112E-3</c:v>
                </c:pt>
                <c:pt idx="10005" formatCode="0.00E+00">
                  <c:v>-3.3870900000000002E-3</c:v>
                </c:pt>
                <c:pt idx="10006" formatCode="0.00E+00">
                  <c:v>-5.0441100000000001E-3</c:v>
                </c:pt>
                <c:pt idx="10007" formatCode="0.00E+00">
                  <c:v>-6.6805900000000001E-3</c:v>
                </c:pt>
                <c:pt idx="10008" formatCode="0.00E+00">
                  <c:v>-8.2949900000000003E-3</c:v>
                </c:pt>
                <c:pt idx="10009" formatCode="0.00E+00">
                  <c:v>-9.8858599999999998E-3</c:v>
                </c:pt>
                <c:pt idx="10010">
                  <c:v>-1.14518E-2</c:v>
                </c:pt>
                <c:pt idx="10011">
                  <c:v>-1.29912E-2</c:v>
                </c:pt>
                <c:pt idx="10012">
                  <c:v>-1.45027E-2</c:v>
                </c:pt>
                <c:pt idx="10013">
                  <c:v>-1.59849E-2</c:v>
                </c:pt>
                <c:pt idx="10014">
                  <c:v>-1.74366E-2</c:v>
                </c:pt>
                <c:pt idx="10015">
                  <c:v>-1.8856700000000001E-2</c:v>
                </c:pt>
                <c:pt idx="10016">
                  <c:v>-2.0244100000000001E-2</c:v>
                </c:pt>
                <c:pt idx="10017">
                  <c:v>-2.1597700000000001E-2</c:v>
                </c:pt>
                <c:pt idx="10018">
                  <c:v>-2.2916099999999998E-2</c:v>
                </c:pt>
                <c:pt idx="10019">
                  <c:v>-2.4198299999999999E-2</c:v>
                </c:pt>
                <c:pt idx="10020">
                  <c:v>-2.5443199999999999E-2</c:v>
                </c:pt>
                <c:pt idx="10021">
                  <c:v>-2.6649900000000001E-2</c:v>
                </c:pt>
                <c:pt idx="10022">
                  <c:v>-2.7817399999999999E-2</c:v>
                </c:pt>
                <c:pt idx="10023">
                  <c:v>-2.8944899999999999E-2</c:v>
                </c:pt>
                <c:pt idx="10024">
                  <c:v>-3.0031700000000001E-2</c:v>
                </c:pt>
                <c:pt idx="10025">
                  <c:v>-3.1077E-2</c:v>
                </c:pt>
                <c:pt idx="10026">
                  <c:v>-3.20801E-2</c:v>
                </c:pt>
                <c:pt idx="10027">
                  <c:v>-3.30405E-2</c:v>
                </c:pt>
                <c:pt idx="10028">
                  <c:v>-3.3957599999999998E-2</c:v>
                </c:pt>
                <c:pt idx="10029">
                  <c:v>-3.4830899999999998E-2</c:v>
                </c:pt>
                <c:pt idx="10030">
                  <c:v>-3.56601E-2</c:v>
                </c:pt>
                <c:pt idx="10031">
                  <c:v>-3.6444499999999998E-2</c:v>
                </c:pt>
                <c:pt idx="10032">
                  <c:v>-3.7183599999999997E-2</c:v>
                </c:pt>
                <c:pt idx="10033">
                  <c:v>-3.7877099999999997E-2</c:v>
                </c:pt>
                <c:pt idx="10034">
                  <c:v>-3.8524799999999998E-2</c:v>
                </c:pt>
                <c:pt idx="10035">
                  <c:v>-3.9126500000000002E-2</c:v>
                </c:pt>
                <c:pt idx="10036">
                  <c:v>-3.9682099999999998E-2</c:v>
                </c:pt>
                <c:pt idx="10037">
                  <c:v>-4.0191600000000001E-2</c:v>
                </c:pt>
                <c:pt idx="10038">
                  <c:v>-4.0654999999999997E-2</c:v>
                </c:pt>
                <c:pt idx="10039">
                  <c:v>-4.1072200000000003E-2</c:v>
                </c:pt>
                <c:pt idx="10040">
                  <c:v>-4.1443000000000001E-2</c:v>
                </c:pt>
                <c:pt idx="10041">
                  <c:v>-4.1767400000000003E-2</c:v>
                </c:pt>
                <c:pt idx="10042">
                  <c:v>-4.20455E-2</c:v>
                </c:pt>
                <c:pt idx="10043">
                  <c:v>-4.2277700000000001E-2</c:v>
                </c:pt>
                <c:pt idx="10044">
                  <c:v>-4.2464500000000002E-2</c:v>
                </c:pt>
                <c:pt idx="10045">
                  <c:v>-4.26063E-2</c:v>
                </c:pt>
                <c:pt idx="10046">
                  <c:v>-4.2702999999999998E-2</c:v>
                </c:pt>
                <c:pt idx="10047">
                  <c:v>-4.2755099999999997E-2</c:v>
                </c:pt>
                <c:pt idx="10048">
                  <c:v>-4.2763000000000002E-2</c:v>
                </c:pt>
                <c:pt idx="10049">
                  <c:v>-4.2727000000000001E-2</c:v>
                </c:pt>
                <c:pt idx="10050">
                  <c:v>-4.2647400000000002E-2</c:v>
                </c:pt>
                <c:pt idx="10051">
                  <c:v>-4.2525E-2</c:v>
                </c:pt>
                <c:pt idx="10052">
                  <c:v>-4.2360200000000001E-2</c:v>
                </c:pt>
                <c:pt idx="10053">
                  <c:v>-4.21541E-2</c:v>
                </c:pt>
                <c:pt idx="10054">
                  <c:v>-4.1907100000000003E-2</c:v>
                </c:pt>
                <c:pt idx="10055">
                  <c:v>-4.1619900000000001E-2</c:v>
                </c:pt>
                <c:pt idx="10056">
                  <c:v>-4.1292799999999998E-2</c:v>
                </c:pt>
                <c:pt idx="10057">
                  <c:v>-4.0925900000000001E-2</c:v>
                </c:pt>
                <c:pt idx="10058">
                  <c:v>-4.0520199999999999E-2</c:v>
                </c:pt>
                <c:pt idx="10059">
                  <c:v>-4.0076899999999999E-2</c:v>
                </c:pt>
                <c:pt idx="10060">
                  <c:v>-3.95977E-2</c:v>
                </c:pt>
                <c:pt idx="10061">
                  <c:v>-3.9083199999999998E-2</c:v>
                </c:pt>
                <c:pt idx="10062">
                  <c:v>-3.8534400000000003E-2</c:v>
                </c:pt>
                <c:pt idx="10063">
                  <c:v>-3.7952399999999997E-2</c:v>
                </c:pt>
                <c:pt idx="10064">
                  <c:v>-3.7338200000000002E-2</c:v>
                </c:pt>
                <c:pt idx="10065">
                  <c:v>-3.6692900000000001E-2</c:v>
                </c:pt>
                <c:pt idx="10066">
                  <c:v>-3.6017500000000001E-2</c:v>
                </c:pt>
                <c:pt idx="10067">
                  <c:v>-3.53131E-2</c:v>
                </c:pt>
                <c:pt idx="10068">
                  <c:v>-3.4580899999999998E-2</c:v>
                </c:pt>
                <c:pt idx="10069">
                  <c:v>-3.3822100000000001E-2</c:v>
                </c:pt>
                <c:pt idx="10070">
                  <c:v>-3.3038100000000001E-2</c:v>
                </c:pt>
                <c:pt idx="10071">
                  <c:v>-3.2230000000000002E-2</c:v>
                </c:pt>
                <c:pt idx="10072">
                  <c:v>-3.1399099999999999E-2</c:v>
                </c:pt>
                <c:pt idx="10073">
                  <c:v>-3.0546400000000001E-2</c:v>
                </c:pt>
                <c:pt idx="10074">
                  <c:v>-2.9673000000000001E-2</c:v>
                </c:pt>
                <c:pt idx="10075">
                  <c:v>-2.8780099999999999E-2</c:v>
                </c:pt>
                <c:pt idx="10076">
                  <c:v>-2.7868799999999999E-2</c:v>
                </c:pt>
                <c:pt idx="10077">
                  <c:v>-2.69403E-2</c:v>
                </c:pt>
                <c:pt idx="10078">
                  <c:v>-2.5995799999999999E-2</c:v>
                </c:pt>
                <c:pt idx="10079">
                  <c:v>-2.5036099999999999E-2</c:v>
                </c:pt>
                <c:pt idx="10080">
                  <c:v>-2.4062299999999998E-2</c:v>
                </c:pt>
                <c:pt idx="10081">
                  <c:v>-2.3075600000000002E-2</c:v>
                </c:pt>
                <c:pt idx="10082">
                  <c:v>-2.2077300000000001E-2</c:v>
                </c:pt>
                <c:pt idx="10083">
                  <c:v>-2.10685E-2</c:v>
                </c:pt>
                <c:pt idx="10084">
                  <c:v>-2.00503E-2</c:v>
                </c:pt>
                <c:pt idx="10085">
                  <c:v>-1.9023999999999999E-2</c:v>
                </c:pt>
                <c:pt idx="10086">
                  <c:v>-1.79905E-2</c:v>
                </c:pt>
                <c:pt idx="10087">
                  <c:v>-1.6951000000000001E-2</c:v>
                </c:pt>
                <c:pt idx="10088">
                  <c:v>-1.5906699999999999E-2</c:v>
                </c:pt>
                <c:pt idx="10089">
                  <c:v>-1.4858700000000001E-2</c:v>
                </c:pt>
                <c:pt idx="10090">
                  <c:v>-1.38081E-2</c:v>
                </c:pt>
                <c:pt idx="10091">
                  <c:v>-1.2756099999999999E-2</c:v>
                </c:pt>
                <c:pt idx="10092">
                  <c:v>-1.17036E-2</c:v>
                </c:pt>
                <c:pt idx="10093">
                  <c:v>-1.06517E-2</c:v>
                </c:pt>
                <c:pt idx="10094" formatCode="0.00E+00">
                  <c:v>-9.6012800000000002E-3</c:v>
                </c:pt>
                <c:pt idx="10095" formatCode="0.00E+00">
                  <c:v>-8.5533899999999993E-3</c:v>
                </c:pt>
                <c:pt idx="10096" formatCode="0.00E+00">
                  <c:v>-7.5090199999999999E-3</c:v>
                </c:pt>
                <c:pt idx="10097" formatCode="0.00E+00">
                  <c:v>-6.4691599999999998E-3</c:v>
                </c:pt>
                <c:pt idx="10098" formatCode="0.00E+00">
                  <c:v>-5.4347700000000002E-3</c:v>
                </c:pt>
                <c:pt idx="10099" formatCode="0.00E+00">
                  <c:v>-4.4066599999999997E-3</c:v>
                </c:pt>
                <c:pt idx="10100" formatCode="0.00E+00">
                  <c:v>-3.3856699999999999E-3</c:v>
                </c:pt>
                <c:pt idx="10101" formatCode="0.00E+00">
                  <c:v>-2.3725899999999999E-3</c:v>
                </c:pt>
                <c:pt idx="10102" formatCode="0.00E+00">
                  <c:v>-1.36823E-3</c:v>
                </c:pt>
                <c:pt idx="10103" formatCode="0.00E+00">
                  <c:v>-3.7339200000000001E-4</c:v>
                </c:pt>
                <c:pt idx="10104" formatCode="0.00E+00">
                  <c:v>6.1108500000000004E-4</c:v>
                </c:pt>
                <c:pt idx="10105" formatCode="0.00E+00">
                  <c:v>1.58443E-3</c:v>
                </c:pt>
                <c:pt idx="10106" formatCode="0.00E+00">
                  <c:v>2.54601E-3</c:v>
                </c:pt>
                <c:pt idx="10107" formatCode="0.00E+00">
                  <c:v>3.4952799999999999E-3</c:v>
                </c:pt>
                <c:pt idx="10108" formatCode="0.00E+00">
                  <c:v>4.4316599999999996E-3</c:v>
                </c:pt>
                <c:pt idx="10109" formatCode="0.00E+00">
                  <c:v>5.3545600000000004E-3</c:v>
                </c:pt>
                <c:pt idx="10110" formatCode="0.00E+00">
                  <c:v>6.2634300000000004E-3</c:v>
                </c:pt>
                <c:pt idx="10111" formatCode="0.00E+00">
                  <c:v>7.1577000000000003E-3</c:v>
                </c:pt>
                <c:pt idx="10112" formatCode="0.00E+00">
                  <c:v>8.0368699999999998E-3</c:v>
                </c:pt>
                <c:pt idx="10113" formatCode="0.00E+00">
                  <c:v>8.9005000000000004E-3</c:v>
                </c:pt>
                <c:pt idx="10114" formatCode="0.00E+00">
                  <c:v>9.7481500000000006E-3</c:v>
                </c:pt>
                <c:pt idx="10115">
                  <c:v>1.0579399999999999E-2</c:v>
                </c:pt>
                <c:pt idx="10116">
                  <c:v>1.1393800000000001E-2</c:v>
                </c:pt>
                <c:pt idx="10117">
                  <c:v>1.21911E-2</c:v>
                </c:pt>
                <c:pt idx="10118">
                  <c:v>1.2971099999999999E-2</c:v>
                </c:pt>
                <c:pt idx="10119">
                  <c:v>1.3733499999999999E-2</c:v>
                </c:pt>
                <c:pt idx="10120">
                  <c:v>1.4478100000000001E-2</c:v>
                </c:pt>
                <c:pt idx="10121">
                  <c:v>1.5204499999999999E-2</c:v>
                </c:pt>
                <c:pt idx="10122">
                  <c:v>1.5912800000000001E-2</c:v>
                </c:pt>
                <c:pt idx="10123">
                  <c:v>1.6602599999999999E-2</c:v>
                </c:pt>
                <c:pt idx="10124">
                  <c:v>1.7273799999999999E-2</c:v>
                </c:pt>
                <c:pt idx="10125">
                  <c:v>1.7926399999999999E-2</c:v>
                </c:pt>
                <c:pt idx="10126">
                  <c:v>1.8560199999999999E-2</c:v>
                </c:pt>
                <c:pt idx="10127">
                  <c:v>1.9175399999999999E-2</c:v>
                </c:pt>
                <c:pt idx="10128">
                  <c:v>1.9772100000000001E-2</c:v>
                </c:pt>
                <c:pt idx="10129">
                  <c:v>2.0350199999999999E-2</c:v>
                </c:pt>
                <c:pt idx="10130">
                  <c:v>2.0909799999999999E-2</c:v>
                </c:pt>
                <c:pt idx="10131">
                  <c:v>2.14507E-2</c:v>
                </c:pt>
                <c:pt idx="10132">
                  <c:v>2.1972800000000001E-2</c:v>
                </c:pt>
                <c:pt idx="10133">
                  <c:v>2.2476400000000001E-2</c:v>
                </c:pt>
                <c:pt idx="10134">
                  <c:v>2.29614E-2</c:v>
                </c:pt>
                <c:pt idx="10135">
                  <c:v>2.34281E-2</c:v>
                </c:pt>
                <c:pt idx="10136">
                  <c:v>2.3876399999999999E-2</c:v>
                </c:pt>
                <c:pt idx="10137">
                  <c:v>2.4306500000000002E-2</c:v>
                </c:pt>
                <c:pt idx="10138">
                  <c:v>2.47186E-2</c:v>
                </c:pt>
                <c:pt idx="10139">
                  <c:v>2.51129E-2</c:v>
                </c:pt>
                <c:pt idx="10140">
                  <c:v>2.5489299999999999E-2</c:v>
                </c:pt>
                <c:pt idx="10141">
                  <c:v>2.5847999999999999E-2</c:v>
                </c:pt>
                <c:pt idx="10142">
                  <c:v>2.6189299999999999E-2</c:v>
                </c:pt>
                <c:pt idx="10143">
                  <c:v>2.65133E-2</c:v>
                </c:pt>
                <c:pt idx="10144">
                  <c:v>2.6820500000000001E-2</c:v>
                </c:pt>
                <c:pt idx="10145">
                  <c:v>2.71109E-2</c:v>
                </c:pt>
                <c:pt idx="10146">
                  <c:v>2.7384700000000001E-2</c:v>
                </c:pt>
                <c:pt idx="10147">
                  <c:v>2.7642199999999999E-2</c:v>
                </c:pt>
                <c:pt idx="10148">
                  <c:v>2.7883700000000001E-2</c:v>
                </c:pt>
                <c:pt idx="10149">
                  <c:v>2.81093E-2</c:v>
                </c:pt>
                <c:pt idx="10150">
                  <c:v>2.8319500000000001E-2</c:v>
                </c:pt>
                <c:pt idx="10151">
                  <c:v>2.8514399999999999E-2</c:v>
                </c:pt>
                <c:pt idx="10152">
                  <c:v>2.86942E-2</c:v>
                </c:pt>
                <c:pt idx="10153">
                  <c:v>2.8859200000000002E-2</c:v>
                </c:pt>
                <c:pt idx="10154">
                  <c:v>2.90096E-2</c:v>
                </c:pt>
                <c:pt idx="10155">
                  <c:v>2.91457E-2</c:v>
                </c:pt>
                <c:pt idx="10156">
                  <c:v>2.9267600000000001E-2</c:v>
                </c:pt>
                <c:pt idx="10157">
                  <c:v>2.9375499999999999E-2</c:v>
                </c:pt>
                <c:pt idx="10158">
                  <c:v>2.94694E-2</c:v>
                </c:pt>
                <c:pt idx="10159">
                  <c:v>2.9549700000000002E-2</c:v>
                </c:pt>
                <c:pt idx="10160">
                  <c:v>2.9616400000000001E-2</c:v>
                </c:pt>
                <c:pt idx="10161">
                  <c:v>2.9670100000000001E-2</c:v>
                </c:pt>
                <c:pt idx="10162">
                  <c:v>2.9710799999999999E-2</c:v>
                </c:pt>
                <c:pt idx="10163">
                  <c:v>2.9738799999999999E-2</c:v>
                </c:pt>
                <c:pt idx="10164">
                  <c:v>2.9754200000000001E-2</c:v>
                </c:pt>
                <c:pt idx="10165">
                  <c:v>2.97574E-2</c:v>
                </c:pt>
                <c:pt idx="10166">
                  <c:v>2.9748400000000001E-2</c:v>
                </c:pt>
                <c:pt idx="10167">
                  <c:v>2.9727400000000001E-2</c:v>
                </c:pt>
                <c:pt idx="10168">
                  <c:v>2.96948E-2</c:v>
                </c:pt>
                <c:pt idx="10169">
                  <c:v>2.9650599999999999E-2</c:v>
                </c:pt>
                <c:pt idx="10170">
                  <c:v>2.9594800000000001E-2</c:v>
                </c:pt>
                <c:pt idx="10171">
                  <c:v>2.9527600000000001E-2</c:v>
                </c:pt>
                <c:pt idx="10172">
                  <c:v>2.9448999999999999E-2</c:v>
                </c:pt>
                <c:pt idx="10173">
                  <c:v>2.9359400000000001E-2</c:v>
                </c:pt>
                <c:pt idx="10174">
                  <c:v>2.9258800000000001E-2</c:v>
                </c:pt>
                <c:pt idx="10175">
                  <c:v>2.9147300000000001E-2</c:v>
                </c:pt>
                <c:pt idx="10176">
                  <c:v>2.9025100000000002E-2</c:v>
                </c:pt>
                <c:pt idx="10177">
                  <c:v>2.88921E-2</c:v>
                </c:pt>
                <c:pt idx="10178">
                  <c:v>2.87484E-2</c:v>
                </c:pt>
                <c:pt idx="10179">
                  <c:v>2.85942E-2</c:v>
                </c:pt>
                <c:pt idx="10180">
                  <c:v>2.84295E-2</c:v>
                </c:pt>
                <c:pt idx="10181">
                  <c:v>2.8254399999999999E-2</c:v>
                </c:pt>
                <c:pt idx="10182">
                  <c:v>2.8068900000000001E-2</c:v>
                </c:pt>
                <c:pt idx="10183">
                  <c:v>2.7872999999999998E-2</c:v>
                </c:pt>
                <c:pt idx="10184">
                  <c:v>2.7666699999999999E-2</c:v>
                </c:pt>
                <c:pt idx="10185">
                  <c:v>2.7449999999999999E-2</c:v>
                </c:pt>
                <c:pt idx="10186">
                  <c:v>2.7222900000000001E-2</c:v>
                </c:pt>
                <c:pt idx="10187">
                  <c:v>2.6985200000000001E-2</c:v>
                </c:pt>
                <c:pt idx="10188">
                  <c:v>2.6736900000000001E-2</c:v>
                </c:pt>
                <c:pt idx="10189">
                  <c:v>2.6478100000000001E-2</c:v>
                </c:pt>
                <c:pt idx="10190">
                  <c:v>2.6208700000000001E-2</c:v>
                </c:pt>
                <c:pt idx="10191">
                  <c:v>2.5928799999999998E-2</c:v>
                </c:pt>
                <c:pt idx="10192">
                  <c:v>2.56381E-2</c:v>
                </c:pt>
                <c:pt idx="10193">
                  <c:v>2.53367E-2</c:v>
                </c:pt>
                <c:pt idx="10194">
                  <c:v>2.5024600000000001E-2</c:v>
                </c:pt>
                <c:pt idx="10195">
                  <c:v>2.4701799999999999E-2</c:v>
                </c:pt>
                <c:pt idx="10196">
                  <c:v>2.43682E-2</c:v>
                </c:pt>
                <c:pt idx="10197">
                  <c:v>2.4023900000000001E-2</c:v>
                </c:pt>
                <c:pt idx="10198">
                  <c:v>2.36688E-2</c:v>
                </c:pt>
                <c:pt idx="10199">
                  <c:v>2.3302900000000001E-2</c:v>
                </c:pt>
                <c:pt idx="10200">
                  <c:v>2.2925999999999998E-2</c:v>
                </c:pt>
                <c:pt idx="10201">
                  <c:v>2.2538099999999998E-2</c:v>
                </c:pt>
                <c:pt idx="10202">
                  <c:v>2.2139099999999998E-2</c:v>
                </c:pt>
                <c:pt idx="10203">
                  <c:v>2.1728899999999999E-2</c:v>
                </c:pt>
                <c:pt idx="10204">
                  <c:v>2.1307599999999999E-2</c:v>
                </c:pt>
                <c:pt idx="10205">
                  <c:v>2.0875000000000001E-2</c:v>
                </c:pt>
                <c:pt idx="10206">
                  <c:v>2.0431100000000001E-2</c:v>
                </c:pt>
                <c:pt idx="10207">
                  <c:v>1.99761E-2</c:v>
                </c:pt>
                <c:pt idx="10208">
                  <c:v>1.9509800000000001E-2</c:v>
                </c:pt>
                <c:pt idx="10209">
                  <c:v>1.9032199999999999E-2</c:v>
                </c:pt>
                <c:pt idx="10210">
                  <c:v>1.8543299999999999E-2</c:v>
                </c:pt>
                <c:pt idx="10211">
                  <c:v>1.8043E-2</c:v>
                </c:pt>
                <c:pt idx="10212">
                  <c:v>1.7531499999999998E-2</c:v>
                </c:pt>
                <c:pt idx="10213">
                  <c:v>1.7008599999999999E-2</c:v>
                </c:pt>
                <c:pt idx="10214">
                  <c:v>1.64744E-2</c:v>
                </c:pt>
                <c:pt idx="10215">
                  <c:v>1.59288E-2</c:v>
                </c:pt>
                <c:pt idx="10216">
                  <c:v>1.5371900000000001E-2</c:v>
                </c:pt>
                <c:pt idx="10217">
                  <c:v>1.4803800000000001E-2</c:v>
                </c:pt>
                <c:pt idx="10218">
                  <c:v>1.42246E-2</c:v>
                </c:pt>
                <c:pt idx="10219">
                  <c:v>1.3634200000000001E-2</c:v>
                </c:pt>
                <c:pt idx="10220">
                  <c:v>1.3032800000000001E-2</c:v>
                </c:pt>
                <c:pt idx="10221">
                  <c:v>1.2420499999999999E-2</c:v>
                </c:pt>
                <c:pt idx="10222">
                  <c:v>1.17973E-2</c:v>
                </c:pt>
                <c:pt idx="10223">
                  <c:v>1.11634E-2</c:v>
                </c:pt>
                <c:pt idx="10224">
                  <c:v>1.0518899999999999E-2</c:v>
                </c:pt>
                <c:pt idx="10225" formatCode="0.00E+00">
                  <c:v>9.8641200000000005E-3</c:v>
                </c:pt>
                <c:pt idx="10226" formatCode="0.00E+00">
                  <c:v>9.1991199999999999E-3</c:v>
                </c:pt>
                <c:pt idx="10227" formatCode="0.00E+00">
                  <c:v>8.5240699999999999E-3</c:v>
                </c:pt>
                <c:pt idx="10228" formatCode="0.00E+00">
                  <c:v>7.8391399999999997E-3</c:v>
                </c:pt>
                <c:pt idx="10229" formatCode="0.00E+00">
                  <c:v>7.1445900000000001E-3</c:v>
                </c:pt>
                <c:pt idx="10230" formatCode="0.00E+00">
                  <c:v>6.4407099999999997E-3</c:v>
                </c:pt>
                <c:pt idx="10231" formatCode="0.00E+00">
                  <c:v>5.7277700000000001E-3</c:v>
                </c:pt>
                <c:pt idx="10232" formatCode="0.00E+00">
                  <c:v>5.0060499999999997E-3</c:v>
                </c:pt>
                <c:pt idx="10233" formatCode="0.00E+00">
                  <c:v>4.2758600000000003E-3</c:v>
                </c:pt>
                <c:pt idx="10234" formatCode="0.00E+00">
                  <c:v>3.5375599999999999E-3</c:v>
                </c:pt>
                <c:pt idx="10235" formatCode="0.00E+00">
                  <c:v>2.7915000000000001E-3</c:v>
                </c:pt>
                <c:pt idx="10236" formatCode="0.00E+00">
                  <c:v>2.03806E-3</c:v>
                </c:pt>
                <c:pt idx="10237" formatCode="0.00E+00">
                  <c:v>1.2776E-3</c:v>
                </c:pt>
                <c:pt idx="10238" formatCode="0.00E+00">
                  <c:v>5.1051799999999995E-4</c:v>
                </c:pt>
                <c:pt idx="10239" formatCode="0.00E+00">
                  <c:v>-2.62735E-4</c:v>
                </c:pt>
                <c:pt idx="10240" formatCode="0.00E+00">
                  <c:v>-1.0416900000000001E-3</c:v>
                </c:pt>
                <c:pt idx="10241" formatCode="0.00E+00">
                  <c:v>-1.82588E-3</c:v>
                </c:pt>
                <c:pt idx="10242" formatCode="0.00E+00">
                  <c:v>-2.6148199999999999E-3</c:v>
                </c:pt>
                <c:pt idx="10243" formatCode="0.00E+00">
                  <c:v>-3.4079700000000002E-3</c:v>
                </c:pt>
                <c:pt idx="10244" formatCode="0.00E+00">
                  <c:v>-4.2047999999999999E-3</c:v>
                </c:pt>
                <c:pt idx="10245" formatCode="0.00E+00">
                  <c:v>-5.0047800000000003E-3</c:v>
                </c:pt>
                <c:pt idx="10246" formatCode="0.00E+00">
                  <c:v>-5.8073600000000001E-3</c:v>
                </c:pt>
                <c:pt idx="10247" formatCode="0.00E+00">
                  <c:v>-6.61197E-3</c:v>
                </c:pt>
                <c:pt idx="10248" formatCode="0.00E+00">
                  <c:v>-7.4180299999999999E-3</c:v>
                </c:pt>
                <c:pt idx="10249" formatCode="0.00E+00">
                  <c:v>-8.22495E-3</c:v>
                </c:pt>
                <c:pt idx="10250" formatCode="0.00E+00">
                  <c:v>-9.0320699999999997E-3</c:v>
                </c:pt>
                <c:pt idx="10251" formatCode="0.00E+00">
                  <c:v>-9.8387600000000002E-3</c:v>
                </c:pt>
                <c:pt idx="10252">
                  <c:v>-1.06444E-2</c:v>
                </c:pt>
                <c:pt idx="10253">
                  <c:v>-1.14482E-2</c:v>
                </c:pt>
                <c:pt idx="10254">
                  <c:v>-1.2249599999999999E-2</c:v>
                </c:pt>
                <c:pt idx="10255">
                  <c:v>-1.3048000000000001E-2</c:v>
                </c:pt>
                <c:pt idx="10256">
                  <c:v>-1.38426E-2</c:v>
                </c:pt>
                <c:pt idx="10257">
                  <c:v>-1.4632600000000001E-2</c:v>
                </c:pt>
                <c:pt idx="10258">
                  <c:v>-1.54174E-2</c:v>
                </c:pt>
                <c:pt idx="10259">
                  <c:v>-1.6196200000000001E-2</c:v>
                </c:pt>
                <c:pt idx="10260">
                  <c:v>-1.6968199999999999E-2</c:v>
                </c:pt>
                <c:pt idx="10261">
                  <c:v>-1.77328E-2</c:v>
                </c:pt>
                <c:pt idx="10262">
                  <c:v>-1.8489200000000001E-2</c:v>
                </c:pt>
                <c:pt idx="10263">
                  <c:v>-1.92366E-2</c:v>
                </c:pt>
                <c:pt idx="10264">
                  <c:v>-1.9974200000000001E-2</c:v>
                </c:pt>
                <c:pt idx="10265">
                  <c:v>-2.0701399999999998E-2</c:v>
                </c:pt>
                <c:pt idx="10266">
                  <c:v>-2.14173E-2</c:v>
                </c:pt>
                <c:pt idx="10267">
                  <c:v>-2.2121100000000001E-2</c:v>
                </c:pt>
                <c:pt idx="10268">
                  <c:v>-2.2812200000000001E-2</c:v>
                </c:pt>
                <c:pt idx="10269">
                  <c:v>-2.3489699999999999E-2</c:v>
                </c:pt>
                <c:pt idx="10270">
                  <c:v>-2.4152900000000001E-2</c:v>
                </c:pt>
                <c:pt idx="10271">
                  <c:v>-2.48011E-2</c:v>
                </c:pt>
                <c:pt idx="10272">
                  <c:v>-2.5433500000000001E-2</c:v>
                </c:pt>
                <c:pt idx="10273">
                  <c:v>-2.6049300000000001E-2</c:v>
                </c:pt>
                <c:pt idx="10274">
                  <c:v>-2.6647899999999999E-2</c:v>
                </c:pt>
                <c:pt idx="10275">
                  <c:v>-2.7228499999999999E-2</c:v>
                </c:pt>
                <c:pt idx="10276">
                  <c:v>-2.77903E-2</c:v>
                </c:pt>
                <c:pt idx="10277">
                  <c:v>-2.8332699999999999E-2</c:v>
                </c:pt>
                <c:pt idx="10278">
                  <c:v>-2.8854999999999999E-2</c:v>
                </c:pt>
                <c:pt idx="10279">
                  <c:v>-2.9356400000000001E-2</c:v>
                </c:pt>
                <c:pt idx="10280">
                  <c:v>-2.9836399999999999E-2</c:v>
                </c:pt>
                <c:pt idx="10281">
                  <c:v>-3.02942E-2</c:v>
                </c:pt>
                <c:pt idx="10282">
                  <c:v>-3.0729300000000001E-2</c:v>
                </c:pt>
                <c:pt idx="10283">
                  <c:v>-3.1140999999999999E-2</c:v>
                </c:pt>
                <c:pt idx="10284">
                  <c:v>-3.15287E-2</c:v>
                </c:pt>
                <c:pt idx="10285">
                  <c:v>-3.1891799999999998E-2</c:v>
                </c:pt>
                <c:pt idx="10286">
                  <c:v>-3.2229800000000003E-2</c:v>
                </c:pt>
                <c:pt idx="10287">
                  <c:v>-3.2542099999999997E-2</c:v>
                </c:pt>
                <c:pt idx="10288">
                  <c:v>-3.2828200000000002E-2</c:v>
                </c:pt>
                <c:pt idx="10289">
                  <c:v>-3.3087699999999998E-2</c:v>
                </c:pt>
                <c:pt idx="10290">
                  <c:v>-3.3320000000000002E-2</c:v>
                </c:pt>
                <c:pt idx="10291">
                  <c:v>-3.3524699999999998E-2</c:v>
                </c:pt>
                <c:pt idx="10292">
                  <c:v>-3.3701500000000002E-2</c:v>
                </c:pt>
                <c:pt idx="10293">
                  <c:v>-3.3849999999999998E-2</c:v>
                </c:pt>
                <c:pt idx="10294">
                  <c:v>-3.3969699999999999E-2</c:v>
                </c:pt>
                <c:pt idx="10295">
                  <c:v>-3.4060399999999998E-2</c:v>
                </c:pt>
                <c:pt idx="10296">
                  <c:v>-3.4121699999999998E-2</c:v>
                </c:pt>
                <c:pt idx="10297">
                  <c:v>-3.4153500000000003E-2</c:v>
                </c:pt>
                <c:pt idx="10298">
                  <c:v>-3.4155499999999998E-2</c:v>
                </c:pt>
                <c:pt idx="10299">
                  <c:v>-3.4127400000000002E-2</c:v>
                </c:pt>
                <c:pt idx="10300">
                  <c:v>-3.4069200000000001E-2</c:v>
                </c:pt>
                <c:pt idx="10301">
                  <c:v>-3.3980700000000003E-2</c:v>
                </c:pt>
                <c:pt idx="10302">
                  <c:v>-3.3861799999999997E-2</c:v>
                </c:pt>
                <c:pt idx="10303">
                  <c:v>-3.3712499999999999E-2</c:v>
                </c:pt>
                <c:pt idx="10304">
                  <c:v>-3.3532699999999999E-2</c:v>
                </c:pt>
                <c:pt idx="10305">
                  <c:v>-3.3322400000000002E-2</c:v>
                </c:pt>
                <c:pt idx="10306">
                  <c:v>-3.3081699999999999E-2</c:v>
                </c:pt>
                <c:pt idx="10307">
                  <c:v>-3.2810800000000001E-2</c:v>
                </c:pt>
                <c:pt idx="10308">
                  <c:v>-3.25096E-2</c:v>
                </c:pt>
                <c:pt idx="10309">
                  <c:v>-3.21783E-2</c:v>
                </c:pt>
                <c:pt idx="10310">
                  <c:v>-3.1817199999999997E-2</c:v>
                </c:pt>
                <c:pt idx="10311">
                  <c:v>-3.14264E-2</c:v>
                </c:pt>
                <c:pt idx="10312">
                  <c:v>-3.1006200000000001E-2</c:v>
                </c:pt>
                <c:pt idx="10313">
                  <c:v>-3.0556900000000001E-2</c:v>
                </c:pt>
                <c:pt idx="10314">
                  <c:v>-3.0078799999999999E-2</c:v>
                </c:pt>
                <c:pt idx="10315">
                  <c:v>-2.9572299999999999E-2</c:v>
                </c:pt>
                <c:pt idx="10316">
                  <c:v>-2.9037799999999999E-2</c:v>
                </c:pt>
                <c:pt idx="10317">
                  <c:v>-2.84757E-2</c:v>
                </c:pt>
                <c:pt idx="10318">
                  <c:v>-2.7886399999999999E-2</c:v>
                </c:pt>
                <c:pt idx="10319">
                  <c:v>-2.72705E-2</c:v>
                </c:pt>
                <c:pt idx="10320">
                  <c:v>-2.6628499999999999E-2</c:v>
                </c:pt>
                <c:pt idx="10321">
                  <c:v>-2.5960899999999999E-2</c:v>
                </c:pt>
                <c:pt idx="10322">
                  <c:v>-2.52684E-2</c:v>
                </c:pt>
                <c:pt idx="10323">
                  <c:v>-2.45516E-2</c:v>
                </c:pt>
                <c:pt idx="10324">
                  <c:v>-2.3811100000000002E-2</c:v>
                </c:pt>
                <c:pt idx="10325">
                  <c:v>-2.3047600000000001E-2</c:v>
                </c:pt>
                <c:pt idx="10326">
                  <c:v>-2.2261800000000002E-2</c:v>
                </c:pt>
                <c:pt idx="10327">
                  <c:v>-2.1454500000000001E-2</c:v>
                </c:pt>
                <c:pt idx="10328">
                  <c:v>-2.0626499999999999E-2</c:v>
                </c:pt>
                <c:pt idx="10329">
                  <c:v>-1.9778400000000002E-2</c:v>
                </c:pt>
                <c:pt idx="10330">
                  <c:v>-1.8911299999999999E-2</c:v>
                </c:pt>
                <c:pt idx="10331">
                  <c:v>-1.8025800000000002E-2</c:v>
                </c:pt>
                <c:pt idx="10332">
                  <c:v>-1.71229E-2</c:v>
                </c:pt>
                <c:pt idx="10333">
                  <c:v>-1.62034E-2</c:v>
                </c:pt>
                <c:pt idx="10334">
                  <c:v>-1.52683E-2</c:v>
                </c:pt>
                <c:pt idx="10335">
                  <c:v>-1.43185E-2</c:v>
                </c:pt>
                <c:pt idx="10336">
                  <c:v>-1.3355000000000001E-2</c:v>
                </c:pt>
                <c:pt idx="10337">
                  <c:v>-1.2378699999999999E-2</c:v>
                </c:pt>
                <c:pt idx="10338">
                  <c:v>-1.13905E-2</c:v>
                </c:pt>
                <c:pt idx="10339">
                  <c:v>-1.0391600000000001E-2</c:v>
                </c:pt>
                <c:pt idx="10340" formatCode="0.00E+00">
                  <c:v>-9.3829099999999995E-3</c:v>
                </c:pt>
                <c:pt idx="10341" formatCode="0.00E+00">
                  <c:v>-8.36544E-3</c:v>
                </c:pt>
                <c:pt idx="10342" formatCode="0.00E+00">
                  <c:v>-7.3402600000000004E-3</c:v>
                </c:pt>
                <c:pt idx="10343" formatCode="0.00E+00">
                  <c:v>-6.3083999999999996E-3</c:v>
                </c:pt>
                <c:pt idx="10344" formatCode="0.00E+00">
                  <c:v>-5.2709100000000002E-3</c:v>
                </c:pt>
                <c:pt idx="10345" formatCode="0.00E+00">
                  <c:v>-4.22888E-3</c:v>
                </c:pt>
                <c:pt idx="10346" formatCode="0.00E+00">
                  <c:v>-3.1833500000000002E-3</c:v>
                </c:pt>
                <c:pt idx="10347" formatCode="0.00E+00">
                  <c:v>-2.1354099999999999E-3</c:v>
                </c:pt>
                <c:pt idx="10348" formatCode="0.00E+00">
                  <c:v>-1.08613E-3</c:v>
                </c:pt>
                <c:pt idx="10349" formatCode="0.00E+00">
                  <c:v>-3.6592299999999999E-5</c:v>
                </c:pt>
                <c:pt idx="10350" formatCode="0.00E+00">
                  <c:v>1.01213E-3</c:v>
                </c:pt>
                <c:pt idx="10351" formatCode="0.00E+00">
                  <c:v>2.0589599999999999E-3</c:v>
                </c:pt>
                <c:pt idx="10352" formatCode="0.00E+00">
                  <c:v>3.1028200000000001E-3</c:v>
                </c:pt>
                <c:pt idx="10353" formatCode="0.00E+00">
                  <c:v>4.1426400000000004E-3</c:v>
                </c:pt>
                <c:pt idx="10354" formatCode="0.00E+00">
                  <c:v>5.1773699999999997E-3</c:v>
                </c:pt>
                <c:pt idx="10355" formatCode="0.00E+00">
                  <c:v>6.2059300000000001E-3</c:v>
                </c:pt>
                <c:pt idx="10356" formatCode="0.00E+00">
                  <c:v>7.22728E-3</c:v>
                </c:pt>
                <c:pt idx="10357" formatCode="0.00E+00">
                  <c:v>8.2403800000000003E-3</c:v>
                </c:pt>
                <c:pt idx="10358" formatCode="0.00E+00">
                  <c:v>9.2441999999999993E-3</c:v>
                </c:pt>
                <c:pt idx="10359">
                  <c:v>1.0237700000000001E-2</c:v>
                </c:pt>
                <c:pt idx="10360">
                  <c:v>1.12199E-2</c:v>
                </c:pt>
                <c:pt idx="10361">
                  <c:v>1.21899E-2</c:v>
                </c:pt>
                <c:pt idx="10362">
                  <c:v>1.31465E-2</c:v>
                </c:pt>
                <c:pt idx="10363">
                  <c:v>1.4089000000000001E-2</c:v>
                </c:pt>
                <c:pt idx="10364">
                  <c:v>1.50163E-2</c:v>
                </c:pt>
                <c:pt idx="10365">
                  <c:v>1.5927500000000001E-2</c:v>
                </c:pt>
                <c:pt idx="10366">
                  <c:v>1.6821699999999998E-2</c:v>
                </c:pt>
                <c:pt idx="10367">
                  <c:v>1.7698200000000001E-2</c:v>
                </c:pt>
                <c:pt idx="10368">
                  <c:v>1.85559E-2</c:v>
                </c:pt>
                <c:pt idx="10369">
                  <c:v>1.9394000000000002E-2</c:v>
                </c:pt>
                <c:pt idx="10370">
                  <c:v>2.0211900000000001E-2</c:v>
                </c:pt>
                <c:pt idx="10371">
                  <c:v>2.1008700000000002E-2</c:v>
                </c:pt>
                <c:pt idx="10372">
                  <c:v>2.17836E-2</c:v>
                </c:pt>
                <c:pt idx="10373">
                  <c:v>2.2535900000000001E-2</c:v>
                </c:pt>
                <c:pt idx="10374">
                  <c:v>2.3265000000000001E-2</c:v>
                </c:pt>
                <c:pt idx="10375">
                  <c:v>2.3970100000000001E-2</c:v>
                </c:pt>
                <c:pt idx="10376">
                  <c:v>2.4650700000000001E-2</c:v>
                </c:pt>
                <c:pt idx="10377">
                  <c:v>2.5306100000000002E-2</c:v>
                </c:pt>
                <c:pt idx="10378">
                  <c:v>2.5935699999999999E-2</c:v>
                </c:pt>
                <c:pt idx="10379">
                  <c:v>2.6539099999999999E-2</c:v>
                </c:pt>
                <c:pt idx="10380">
                  <c:v>2.71157E-2</c:v>
                </c:pt>
                <c:pt idx="10381">
                  <c:v>2.7665100000000001E-2</c:v>
                </c:pt>
                <c:pt idx="10382">
                  <c:v>2.8186800000000001E-2</c:v>
                </c:pt>
                <c:pt idx="10383">
                  <c:v>2.8680400000000002E-2</c:v>
                </c:pt>
                <c:pt idx="10384">
                  <c:v>2.9145500000000001E-2</c:v>
                </c:pt>
                <c:pt idx="10385">
                  <c:v>2.9581799999999998E-2</c:v>
                </c:pt>
                <c:pt idx="10386">
                  <c:v>2.9988999999999998E-2</c:v>
                </c:pt>
                <c:pt idx="10387">
                  <c:v>3.0366899999999999E-2</c:v>
                </c:pt>
                <c:pt idx="10388">
                  <c:v>3.0715200000000002E-2</c:v>
                </c:pt>
                <c:pt idx="10389">
                  <c:v>3.1033700000000001E-2</c:v>
                </c:pt>
                <c:pt idx="10390">
                  <c:v>3.1322200000000001E-2</c:v>
                </c:pt>
                <c:pt idx="10391">
                  <c:v>3.1580700000000003E-2</c:v>
                </c:pt>
                <c:pt idx="10392">
                  <c:v>3.1808999999999997E-2</c:v>
                </c:pt>
                <c:pt idx="10393">
                  <c:v>3.20072E-2</c:v>
                </c:pt>
                <c:pt idx="10394">
                  <c:v>3.2175099999999998E-2</c:v>
                </c:pt>
                <c:pt idx="10395">
                  <c:v>3.2312800000000003E-2</c:v>
                </c:pt>
                <c:pt idx="10396">
                  <c:v>3.2420400000000002E-2</c:v>
                </c:pt>
                <c:pt idx="10397">
                  <c:v>3.2497900000000003E-2</c:v>
                </c:pt>
                <c:pt idx="10398">
                  <c:v>3.2545499999999998E-2</c:v>
                </c:pt>
                <c:pt idx="10399">
                  <c:v>3.2563399999999999E-2</c:v>
                </c:pt>
                <c:pt idx="10400">
                  <c:v>3.25516E-2</c:v>
                </c:pt>
                <c:pt idx="10401">
                  <c:v>3.2510400000000002E-2</c:v>
                </c:pt>
                <c:pt idx="10402">
                  <c:v>3.2440200000000002E-2</c:v>
                </c:pt>
                <c:pt idx="10403">
                  <c:v>3.2341099999999998E-2</c:v>
                </c:pt>
                <c:pt idx="10404">
                  <c:v>3.2213400000000003E-2</c:v>
                </c:pt>
                <c:pt idx="10405">
                  <c:v>3.2057700000000001E-2</c:v>
                </c:pt>
                <c:pt idx="10406">
                  <c:v>3.1874100000000002E-2</c:v>
                </c:pt>
                <c:pt idx="10407">
                  <c:v>3.16631E-2</c:v>
                </c:pt>
                <c:pt idx="10408">
                  <c:v>3.1425099999999997E-2</c:v>
                </c:pt>
                <c:pt idx="10409">
                  <c:v>3.11607E-2</c:v>
                </c:pt>
                <c:pt idx="10410">
                  <c:v>3.08702E-2</c:v>
                </c:pt>
                <c:pt idx="10411">
                  <c:v>3.05542E-2</c:v>
                </c:pt>
                <c:pt idx="10412">
                  <c:v>3.0213299999999998E-2</c:v>
                </c:pt>
                <c:pt idx="10413">
                  <c:v>2.98479E-2</c:v>
                </c:pt>
                <c:pt idx="10414">
                  <c:v>2.9458700000000001E-2</c:v>
                </c:pt>
                <c:pt idx="10415">
                  <c:v>2.9046200000000001E-2</c:v>
                </c:pt>
                <c:pt idx="10416">
                  <c:v>2.86111E-2</c:v>
                </c:pt>
                <c:pt idx="10417">
                  <c:v>2.8153999999999998E-2</c:v>
                </c:pt>
                <c:pt idx="10418">
                  <c:v>2.7675600000000002E-2</c:v>
                </c:pt>
                <c:pt idx="10419">
                  <c:v>2.7176499999999999E-2</c:v>
                </c:pt>
                <c:pt idx="10420">
                  <c:v>2.6657500000000001E-2</c:v>
                </c:pt>
                <c:pt idx="10421">
                  <c:v>2.6119199999999999E-2</c:v>
                </c:pt>
                <c:pt idx="10422">
                  <c:v>2.55623E-2</c:v>
                </c:pt>
                <c:pt idx="10423">
                  <c:v>2.4987700000000002E-2</c:v>
                </c:pt>
                <c:pt idx="10424">
                  <c:v>2.4396000000000001E-2</c:v>
                </c:pt>
                <c:pt idx="10425">
                  <c:v>2.3787900000000001E-2</c:v>
                </c:pt>
                <c:pt idx="10426">
                  <c:v>2.3164400000000002E-2</c:v>
                </c:pt>
                <c:pt idx="10427">
                  <c:v>2.2526000000000001E-2</c:v>
                </c:pt>
                <c:pt idx="10428">
                  <c:v>2.18736E-2</c:v>
                </c:pt>
                <c:pt idx="10429">
                  <c:v>2.1208000000000001E-2</c:v>
                </c:pt>
                <c:pt idx="10430">
                  <c:v>2.053E-2</c:v>
                </c:pt>
                <c:pt idx="10431">
                  <c:v>1.9840300000000002E-2</c:v>
                </c:pt>
                <c:pt idx="10432">
                  <c:v>1.9139699999999999E-2</c:v>
                </c:pt>
                <c:pt idx="10433">
                  <c:v>1.84291E-2</c:v>
                </c:pt>
                <c:pt idx="10434">
                  <c:v>1.7709200000000001E-2</c:v>
                </c:pt>
                <c:pt idx="10435">
                  <c:v>1.6980800000000001E-2</c:v>
                </c:pt>
                <c:pt idx="10436">
                  <c:v>1.6244700000000001E-2</c:v>
                </c:pt>
                <c:pt idx="10437">
                  <c:v>1.55017E-2</c:v>
                </c:pt>
                <c:pt idx="10438">
                  <c:v>1.47525E-2</c:v>
                </c:pt>
                <c:pt idx="10439">
                  <c:v>1.3998E-2</c:v>
                </c:pt>
                <c:pt idx="10440">
                  <c:v>1.32389E-2</c:v>
                </c:pt>
                <c:pt idx="10441">
                  <c:v>1.2475999999999999E-2</c:v>
                </c:pt>
                <c:pt idx="10442">
                  <c:v>1.171E-2</c:v>
                </c:pt>
                <c:pt idx="10443">
                  <c:v>1.09417E-2</c:v>
                </c:pt>
                <c:pt idx="10444">
                  <c:v>1.01718E-2</c:v>
                </c:pt>
                <c:pt idx="10445" formatCode="0.00E+00">
                  <c:v>9.4010099999999996E-3</c:v>
                </c:pt>
                <c:pt idx="10446" formatCode="0.00E+00">
                  <c:v>8.6300600000000002E-3</c:v>
                </c:pt>
                <c:pt idx="10447" formatCode="0.00E+00">
                  <c:v>7.8596499999999993E-3</c:v>
                </c:pt>
                <c:pt idx="10448" formatCode="0.00E+00">
                  <c:v>7.0904599999999998E-3</c:v>
                </c:pt>
                <c:pt idx="10449" formatCode="0.00E+00">
                  <c:v>6.3231600000000004E-3</c:v>
                </c:pt>
                <c:pt idx="10450" formatCode="0.00E+00">
                  <c:v>5.5584199999999997E-3</c:v>
                </c:pt>
                <c:pt idx="10451" formatCode="0.00E+00">
                  <c:v>4.79686E-3</c:v>
                </c:pt>
                <c:pt idx="10452" formatCode="0.00E+00">
                  <c:v>4.0391200000000002E-3</c:v>
                </c:pt>
                <c:pt idx="10453" formatCode="0.00E+00">
                  <c:v>3.2858000000000002E-3</c:v>
                </c:pt>
                <c:pt idx="10454" formatCode="0.00E+00">
                  <c:v>2.5374999999999998E-3</c:v>
                </c:pt>
                <c:pt idx="10455" formatCode="0.00E+00">
                  <c:v>1.7947799999999999E-3</c:v>
                </c:pt>
                <c:pt idx="10456" formatCode="0.00E+00">
                  <c:v>1.05821E-3</c:v>
                </c:pt>
                <c:pt idx="10457" formatCode="0.00E+00">
                  <c:v>3.2832400000000001E-4</c:v>
                </c:pt>
                <c:pt idx="10458" formatCode="0.00E+00">
                  <c:v>-3.9436799999999998E-4</c:v>
                </c:pt>
                <c:pt idx="10459" formatCode="0.00E+00">
                  <c:v>-1.10936E-3</c:v>
                </c:pt>
                <c:pt idx="10460" formatCode="0.00E+00">
                  <c:v>-1.8161799999999999E-3</c:v>
                </c:pt>
                <c:pt idx="10461" formatCode="0.00E+00">
                  <c:v>-2.5143600000000002E-3</c:v>
                </c:pt>
                <c:pt idx="10462" formatCode="0.00E+00">
                  <c:v>-3.20346E-3</c:v>
                </c:pt>
                <c:pt idx="10463" formatCode="0.00E+00">
                  <c:v>-3.8830800000000001E-3</c:v>
                </c:pt>
                <c:pt idx="10464" formatCode="0.00E+00">
                  <c:v>-4.5527900000000001E-3</c:v>
                </c:pt>
                <c:pt idx="10465" formatCode="0.00E+00">
                  <c:v>-5.2122399999999999E-3</c:v>
                </c:pt>
                <c:pt idx="10466" formatCode="0.00E+00">
                  <c:v>-5.8610499999999996E-3</c:v>
                </c:pt>
                <c:pt idx="10467" formatCode="0.00E+00">
                  <c:v>-6.4988900000000002E-3</c:v>
                </c:pt>
                <c:pt idx="10468" formatCode="0.00E+00">
                  <c:v>-7.1254500000000002E-3</c:v>
                </c:pt>
                <c:pt idx="10469" formatCode="0.00E+00">
                  <c:v>-7.7404300000000004E-3</c:v>
                </c:pt>
                <c:pt idx="10470" formatCode="0.00E+00">
                  <c:v>-8.3435499999999999E-3</c:v>
                </c:pt>
                <c:pt idx="10471" formatCode="0.00E+00">
                  <c:v>-8.9345499999999994E-3</c:v>
                </c:pt>
                <c:pt idx="10472" formatCode="0.00E+00">
                  <c:v>-9.5131999999999994E-3</c:v>
                </c:pt>
                <c:pt idx="10473">
                  <c:v>-1.0079299999999999E-2</c:v>
                </c:pt>
                <c:pt idx="10474">
                  <c:v>-1.0632600000000001E-2</c:v>
                </c:pt>
                <c:pt idx="10475">
                  <c:v>-1.1173000000000001E-2</c:v>
                </c:pt>
                <c:pt idx="10476">
                  <c:v>-1.1700199999999999E-2</c:v>
                </c:pt>
                <c:pt idx="10477">
                  <c:v>-1.22142E-2</c:v>
                </c:pt>
                <c:pt idx="10478">
                  <c:v>-1.2714899999999999E-2</c:v>
                </c:pt>
                <c:pt idx="10479">
                  <c:v>-1.32021E-2</c:v>
                </c:pt>
                <c:pt idx="10480">
                  <c:v>-1.3675700000000001E-2</c:v>
                </c:pt>
                <c:pt idx="10481">
                  <c:v>-1.4135699999999999E-2</c:v>
                </c:pt>
                <c:pt idx="10482">
                  <c:v>-1.4581999999999999E-2</c:v>
                </c:pt>
                <c:pt idx="10483">
                  <c:v>-1.5014599999999999E-2</c:v>
                </c:pt>
                <c:pt idx="10484">
                  <c:v>-1.54334E-2</c:v>
                </c:pt>
                <c:pt idx="10485">
                  <c:v>-1.5838499999999998E-2</c:v>
                </c:pt>
                <c:pt idx="10486">
                  <c:v>-1.6229899999999998E-2</c:v>
                </c:pt>
                <c:pt idx="10487">
                  <c:v>-1.6607500000000001E-2</c:v>
                </c:pt>
                <c:pt idx="10488">
                  <c:v>-1.6971400000000001E-2</c:v>
                </c:pt>
                <c:pt idx="10489">
                  <c:v>-1.7321699999999999E-2</c:v>
                </c:pt>
                <c:pt idx="10490">
                  <c:v>-1.7658299999999998E-2</c:v>
                </c:pt>
                <c:pt idx="10491">
                  <c:v>-1.7981500000000001E-2</c:v>
                </c:pt>
                <c:pt idx="10492">
                  <c:v>-1.8291100000000001E-2</c:v>
                </c:pt>
                <c:pt idx="10493">
                  <c:v>-1.85875E-2</c:v>
                </c:pt>
                <c:pt idx="10494">
                  <c:v>-1.8870499999999998E-2</c:v>
                </c:pt>
                <c:pt idx="10495">
                  <c:v>-1.9140399999999998E-2</c:v>
                </c:pt>
                <c:pt idx="10496">
                  <c:v>-1.9397299999999999E-2</c:v>
                </c:pt>
                <c:pt idx="10497">
                  <c:v>-1.9641200000000001E-2</c:v>
                </c:pt>
                <c:pt idx="10498">
                  <c:v>-1.9872299999999999E-2</c:v>
                </c:pt>
                <c:pt idx="10499">
                  <c:v>-2.00907E-2</c:v>
                </c:pt>
                <c:pt idx="10500">
                  <c:v>-2.0296600000000001E-2</c:v>
                </c:pt>
                <c:pt idx="10501">
                  <c:v>-2.04902E-2</c:v>
                </c:pt>
                <c:pt idx="10502">
                  <c:v>-2.0671399999999999E-2</c:v>
                </c:pt>
                <c:pt idx="10503">
                  <c:v>-2.0840600000000001E-2</c:v>
                </c:pt>
                <c:pt idx="10504">
                  <c:v>-2.0997700000000001E-2</c:v>
                </c:pt>
                <c:pt idx="10505">
                  <c:v>-2.1143100000000001E-2</c:v>
                </c:pt>
                <c:pt idx="10506">
                  <c:v>-2.1276799999999998E-2</c:v>
                </c:pt>
                <c:pt idx="10507">
                  <c:v>-2.1399100000000001E-2</c:v>
                </c:pt>
                <c:pt idx="10508">
                  <c:v>-2.1509899999999998E-2</c:v>
                </c:pt>
                <c:pt idx="10509">
                  <c:v>-2.16096E-2</c:v>
                </c:pt>
                <c:pt idx="10510">
                  <c:v>-2.1698200000000001E-2</c:v>
                </c:pt>
                <c:pt idx="10511">
                  <c:v>-2.1775900000000001E-2</c:v>
                </c:pt>
                <c:pt idx="10512">
                  <c:v>-2.1842899999999998E-2</c:v>
                </c:pt>
                <c:pt idx="10513">
                  <c:v>-2.1899200000000001E-2</c:v>
                </c:pt>
                <c:pt idx="10514">
                  <c:v>-2.1944999999999999E-2</c:v>
                </c:pt>
                <c:pt idx="10515">
                  <c:v>-2.19805E-2</c:v>
                </c:pt>
                <c:pt idx="10516">
                  <c:v>-2.2005799999999999E-2</c:v>
                </c:pt>
                <c:pt idx="10517">
                  <c:v>-2.20209E-2</c:v>
                </c:pt>
                <c:pt idx="10518">
                  <c:v>-2.20261E-2</c:v>
                </c:pt>
                <c:pt idx="10519">
                  <c:v>-2.2021499999999999E-2</c:v>
                </c:pt>
                <c:pt idx="10520">
                  <c:v>-2.2006999999999999E-2</c:v>
                </c:pt>
                <c:pt idx="10521">
                  <c:v>-2.19829E-2</c:v>
                </c:pt>
                <c:pt idx="10522">
                  <c:v>-2.1949300000000001E-2</c:v>
                </c:pt>
                <c:pt idx="10523">
                  <c:v>-2.1906200000000001E-2</c:v>
                </c:pt>
                <c:pt idx="10524">
                  <c:v>-2.18537E-2</c:v>
                </c:pt>
                <c:pt idx="10525">
                  <c:v>-2.17918E-2</c:v>
                </c:pt>
                <c:pt idx="10526">
                  <c:v>-2.1720799999999998E-2</c:v>
                </c:pt>
                <c:pt idx="10527">
                  <c:v>-2.16405E-2</c:v>
                </c:pt>
                <c:pt idx="10528">
                  <c:v>-2.15511E-2</c:v>
                </c:pt>
                <c:pt idx="10529">
                  <c:v>-2.1452599999999999E-2</c:v>
                </c:pt>
                <c:pt idx="10530">
                  <c:v>-2.1344999999999999E-2</c:v>
                </c:pt>
                <c:pt idx="10531">
                  <c:v>-2.1228500000000001E-2</c:v>
                </c:pt>
                <c:pt idx="10532">
                  <c:v>-2.1102900000000001E-2</c:v>
                </c:pt>
                <c:pt idx="10533">
                  <c:v>-2.0968299999999999E-2</c:v>
                </c:pt>
                <c:pt idx="10534">
                  <c:v>-2.0824800000000001E-2</c:v>
                </c:pt>
                <c:pt idx="10535">
                  <c:v>-2.0672300000000001E-2</c:v>
                </c:pt>
                <c:pt idx="10536">
                  <c:v>-2.0510799999999999E-2</c:v>
                </c:pt>
                <c:pt idx="10537">
                  <c:v>-2.0340299999999999E-2</c:v>
                </c:pt>
                <c:pt idx="10538">
                  <c:v>-2.01608E-2</c:v>
                </c:pt>
                <c:pt idx="10539">
                  <c:v>-1.9972299999999998E-2</c:v>
                </c:pt>
                <c:pt idx="10540">
                  <c:v>-1.9774699999999999E-2</c:v>
                </c:pt>
                <c:pt idx="10541">
                  <c:v>-1.9567999999999999E-2</c:v>
                </c:pt>
                <c:pt idx="10542">
                  <c:v>-1.93522E-2</c:v>
                </c:pt>
                <c:pt idx="10543">
                  <c:v>-1.91272E-2</c:v>
                </c:pt>
                <c:pt idx="10544">
                  <c:v>-1.8893E-2</c:v>
                </c:pt>
                <c:pt idx="10545">
                  <c:v>-1.8649499999999999E-2</c:v>
                </c:pt>
                <c:pt idx="10546">
                  <c:v>-1.8396599999999999E-2</c:v>
                </c:pt>
                <c:pt idx="10547">
                  <c:v>-1.8134399999999998E-2</c:v>
                </c:pt>
                <c:pt idx="10548">
                  <c:v>-1.7862699999999999E-2</c:v>
                </c:pt>
                <c:pt idx="10549">
                  <c:v>-1.7581599999999999E-2</c:v>
                </c:pt>
                <c:pt idx="10550">
                  <c:v>-1.7290799999999999E-2</c:v>
                </c:pt>
                <c:pt idx="10551">
                  <c:v>-1.6990399999999999E-2</c:v>
                </c:pt>
                <c:pt idx="10552">
                  <c:v>-1.6680299999999999E-2</c:v>
                </c:pt>
                <c:pt idx="10553">
                  <c:v>-1.6360400000000001E-2</c:v>
                </c:pt>
                <c:pt idx="10554">
                  <c:v>-1.6030800000000001E-2</c:v>
                </c:pt>
                <c:pt idx="10555">
                  <c:v>-1.5691199999999999E-2</c:v>
                </c:pt>
                <c:pt idx="10556">
                  <c:v>-1.53417E-2</c:v>
                </c:pt>
                <c:pt idx="10557">
                  <c:v>-1.4982199999999999E-2</c:v>
                </c:pt>
                <c:pt idx="10558">
                  <c:v>-1.4612699999999999E-2</c:v>
                </c:pt>
                <c:pt idx="10559">
                  <c:v>-1.42331E-2</c:v>
                </c:pt>
                <c:pt idx="10560">
                  <c:v>-1.38434E-2</c:v>
                </c:pt>
                <c:pt idx="10561">
                  <c:v>-1.34436E-2</c:v>
                </c:pt>
                <c:pt idx="10562">
                  <c:v>-1.30335E-2</c:v>
                </c:pt>
                <c:pt idx="10563">
                  <c:v>-1.2613299999999999E-2</c:v>
                </c:pt>
                <c:pt idx="10564">
                  <c:v>-1.21829E-2</c:v>
                </c:pt>
                <c:pt idx="10565">
                  <c:v>-1.1742300000000001E-2</c:v>
                </c:pt>
                <c:pt idx="10566">
                  <c:v>-1.12914E-2</c:v>
                </c:pt>
                <c:pt idx="10567">
                  <c:v>-1.08304E-2</c:v>
                </c:pt>
                <c:pt idx="10568">
                  <c:v>-1.03593E-2</c:v>
                </c:pt>
                <c:pt idx="10569" formatCode="0.00E+00">
                  <c:v>-9.8780099999999996E-3</c:v>
                </c:pt>
                <c:pt idx="10570" formatCode="0.00E+00">
                  <c:v>-9.3866799999999997E-3</c:v>
                </c:pt>
                <c:pt idx="10571" formatCode="0.00E+00">
                  <c:v>-8.8853600000000001E-3</c:v>
                </c:pt>
                <c:pt idx="10572" formatCode="0.00E+00">
                  <c:v>-8.3741100000000006E-3</c:v>
                </c:pt>
                <c:pt idx="10573" formatCode="0.00E+00">
                  <c:v>-7.8530300000000004E-3</c:v>
                </c:pt>
                <c:pt idx="10574" formatCode="0.00E+00">
                  <c:v>-7.3222199999999999E-3</c:v>
                </c:pt>
                <c:pt idx="10575" formatCode="0.00E+00">
                  <c:v>-6.7818100000000001E-3</c:v>
                </c:pt>
                <c:pt idx="10576" formatCode="0.00E+00">
                  <c:v>-6.2319200000000002E-3</c:v>
                </c:pt>
                <c:pt idx="10577" formatCode="0.00E+00">
                  <c:v>-5.6727000000000001E-3</c:v>
                </c:pt>
                <c:pt idx="10578" formatCode="0.00E+00">
                  <c:v>-5.1043299999999998E-3</c:v>
                </c:pt>
                <c:pt idx="10579" formatCode="0.00E+00">
                  <c:v>-4.52697E-3</c:v>
                </c:pt>
                <c:pt idx="10580" formatCode="0.00E+00">
                  <c:v>-3.9408400000000001E-3</c:v>
                </c:pt>
                <c:pt idx="10581" formatCode="0.00E+00">
                  <c:v>-3.3461400000000001E-3</c:v>
                </c:pt>
                <c:pt idx="10582" formatCode="0.00E+00">
                  <c:v>-2.7431000000000001E-3</c:v>
                </c:pt>
                <c:pt idx="10583" formatCode="0.00E+00">
                  <c:v>-2.1319899999999998E-3</c:v>
                </c:pt>
                <c:pt idx="10584" formatCode="0.00E+00">
                  <c:v>-1.5130600000000001E-3</c:v>
                </c:pt>
                <c:pt idx="10585" formatCode="0.00E+00">
                  <c:v>-8.8659800000000005E-4</c:v>
                </c:pt>
                <c:pt idx="10586" formatCode="0.00E+00">
                  <c:v>-2.5291700000000002E-4</c:v>
                </c:pt>
                <c:pt idx="10587" formatCode="0.00E+00">
                  <c:v>3.87663E-4</c:v>
                </c:pt>
                <c:pt idx="10588" formatCode="0.00E+00">
                  <c:v>1.0348E-3</c:v>
                </c:pt>
                <c:pt idx="10589" formatCode="0.00E+00">
                  <c:v>1.6881400000000001E-3</c:v>
                </c:pt>
                <c:pt idx="10590" formatCode="0.00E+00">
                  <c:v>2.3472900000000001E-3</c:v>
                </c:pt>
                <c:pt idx="10591" formatCode="0.00E+00">
                  <c:v>3.0118699999999998E-3</c:v>
                </c:pt>
                <c:pt idx="10592" formatCode="0.00E+00">
                  <c:v>3.6814500000000002E-3</c:v>
                </c:pt>
                <c:pt idx="10593" formatCode="0.00E+00">
                  <c:v>4.3555900000000003E-3</c:v>
                </c:pt>
                <c:pt idx="10594" formatCode="0.00E+00">
                  <c:v>5.0338600000000002E-3</c:v>
                </c:pt>
                <c:pt idx="10595" formatCode="0.00E+00">
                  <c:v>5.7157700000000002E-3</c:v>
                </c:pt>
                <c:pt idx="10596" formatCode="0.00E+00">
                  <c:v>6.4008399999999997E-3</c:v>
                </c:pt>
                <c:pt idx="10597" formatCode="0.00E+00">
                  <c:v>7.0885599999999998E-3</c:v>
                </c:pt>
                <c:pt idx="10598" formatCode="0.00E+00">
                  <c:v>7.7784100000000004E-3</c:v>
                </c:pt>
                <c:pt idx="10599" formatCode="0.00E+00">
                  <c:v>8.4698399999999993E-3</c:v>
                </c:pt>
                <c:pt idx="10600" formatCode="0.00E+00">
                  <c:v>9.16229E-3</c:v>
                </c:pt>
                <c:pt idx="10601" formatCode="0.00E+00">
                  <c:v>9.8551999999999997E-3</c:v>
                </c:pt>
                <c:pt idx="10602">
                  <c:v>1.0548E-2</c:v>
                </c:pt>
                <c:pt idx="10603">
                  <c:v>1.124E-2</c:v>
                </c:pt>
                <c:pt idx="10604">
                  <c:v>1.1930700000000001E-2</c:v>
                </c:pt>
                <c:pt idx="10605">
                  <c:v>1.2619399999999999E-2</c:v>
                </c:pt>
                <c:pt idx="10606">
                  <c:v>1.33054E-2</c:v>
                </c:pt>
                <c:pt idx="10607">
                  <c:v>1.3988199999999999E-2</c:v>
                </c:pt>
                <c:pt idx="10608">
                  <c:v>1.46669E-2</c:v>
                </c:pt>
                <c:pt idx="10609">
                  <c:v>1.53411E-2</c:v>
                </c:pt>
                <c:pt idx="10610">
                  <c:v>1.6009900000000001E-2</c:v>
                </c:pt>
                <c:pt idx="10611">
                  <c:v>1.6672599999999999E-2</c:v>
                </c:pt>
                <c:pt idx="10612">
                  <c:v>1.73286E-2</c:v>
                </c:pt>
                <c:pt idx="10613">
                  <c:v>1.7977099999999999E-2</c:v>
                </c:pt>
                <c:pt idx="10614">
                  <c:v>1.8617399999999999E-2</c:v>
                </c:pt>
                <c:pt idx="10615">
                  <c:v>1.92488E-2</c:v>
                </c:pt>
                <c:pt idx="10616">
                  <c:v>1.9870499999999999E-2</c:v>
                </c:pt>
                <c:pt idx="10617">
                  <c:v>2.0481800000000001E-2</c:v>
                </c:pt>
                <c:pt idx="10618">
                  <c:v>2.1081900000000001E-2</c:v>
                </c:pt>
                <c:pt idx="10619">
                  <c:v>2.1670200000000001E-2</c:v>
                </c:pt>
                <c:pt idx="10620">
                  <c:v>2.22458E-2</c:v>
                </c:pt>
                <c:pt idx="10621">
                  <c:v>2.2807999999999998E-2</c:v>
                </c:pt>
                <c:pt idx="10622">
                  <c:v>2.3356100000000001E-2</c:v>
                </c:pt>
                <c:pt idx="10623">
                  <c:v>2.3889299999999999E-2</c:v>
                </c:pt>
                <c:pt idx="10624">
                  <c:v>2.4406899999999999E-2</c:v>
                </c:pt>
                <c:pt idx="10625">
                  <c:v>2.4908199999999998E-2</c:v>
                </c:pt>
                <c:pt idx="10626">
                  <c:v>2.53923E-2</c:v>
                </c:pt>
                <c:pt idx="10627">
                  <c:v>2.5858800000000001E-2</c:v>
                </c:pt>
                <c:pt idx="10628">
                  <c:v>2.6306699999999999E-2</c:v>
                </c:pt>
                <c:pt idx="10629">
                  <c:v>2.6735399999999999E-2</c:v>
                </c:pt>
                <c:pt idx="10630">
                  <c:v>2.71442E-2</c:v>
                </c:pt>
                <c:pt idx="10631">
                  <c:v>2.7532399999999999E-2</c:v>
                </c:pt>
                <c:pt idx="10632">
                  <c:v>2.7899500000000001E-2</c:v>
                </c:pt>
                <c:pt idx="10633">
                  <c:v>2.8244600000000002E-2</c:v>
                </c:pt>
                <c:pt idx="10634">
                  <c:v>2.8567200000000001E-2</c:v>
                </c:pt>
                <c:pt idx="10635">
                  <c:v>2.8866699999999999E-2</c:v>
                </c:pt>
                <c:pt idx="10636">
                  <c:v>2.9142499999999998E-2</c:v>
                </c:pt>
                <c:pt idx="10637">
                  <c:v>2.9393900000000001E-2</c:v>
                </c:pt>
                <c:pt idx="10638">
                  <c:v>2.9620500000000001E-2</c:v>
                </c:pt>
                <c:pt idx="10639">
                  <c:v>2.98217E-2</c:v>
                </c:pt>
                <c:pt idx="10640">
                  <c:v>2.9996999999999999E-2</c:v>
                </c:pt>
                <c:pt idx="10641">
                  <c:v>3.01458E-2</c:v>
                </c:pt>
                <c:pt idx="10642">
                  <c:v>3.0267800000000001E-2</c:v>
                </c:pt>
                <c:pt idx="10643">
                  <c:v>3.0362400000000001E-2</c:v>
                </c:pt>
                <c:pt idx="10644">
                  <c:v>3.0429299999999999E-2</c:v>
                </c:pt>
                <c:pt idx="10645">
                  <c:v>3.0468100000000001E-2</c:v>
                </c:pt>
                <c:pt idx="10646">
                  <c:v>3.0478399999999999E-2</c:v>
                </c:pt>
                <c:pt idx="10647">
                  <c:v>3.0459900000000002E-2</c:v>
                </c:pt>
                <c:pt idx="10648">
                  <c:v>3.04123E-2</c:v>
                </c:pt>
                <c:pt idx="10649">
                  <c:v>3.0335299999999999E-2</c:v>
                </c:pt>
                <c:pt idx="10650">
                  <c:v>3.02288E-2</c:v>
                </c:pt>
                <c:pt idx="10651">
                  <c:v>3.0092399999999998E-2</c:v>
                </c:pt>
                <c:pt idx="10652">
                  <c:v>2.9926100000000001E-2</c:v>
                </c:pt>
                <c:pt idx="10653">
                  <c:v>2.9729700000000001E-2</c:v>
                </c:pt>
                <c:pt idx="10654">
                  <c:v>2.9503000000000001E-2</c:v>
                </c:pt>
                <c:pt idx="10655">
                  <c:v>2.92462E-2</c:v>
                </c:pt>
                <c:pt idx="10656">
                  <c:v>2.8958999999999999E-2</c:v>
                </c:pt>
                <c:pt idx="10657">
                  <c:v>2.86416E-2</c:v>
                </c:pt>
                <c:pt idx="10658">
                  <c:v>2.8294E-2</c:v>
                </c:pt>
                <c:pt idx="10659">
                  <c:v>2.7916300000000002E-2</c:v>
                </c:pt>
                <c:pt idx="10660">
                  <c:v>2.7508600000000001E-2</c:v>
                </c:pt>
                <c:pt idx="10661">
                  <c:v>2.7071000000000001E-2</c:v>
                </c:pt>
                <c:pt idx="10662">
                  <c:v>2.66038E-2</c:v>
                </c:pt>
                <c:pt idx="10663">
                  <c:v>2.6107200000000001E-2</c:v>
                </c:pt>
                <c:pt idx="10664">
                  <c:v>2.55815E-2</c:v>
                </c:pt>
                <c:pt idx="10665">
                  <c:v>2.5027000000000001E-2</c:v>
                </c:pt>
                <c:pt idx="10666">
                  <c:v>2.4444E-2</c:v>
                </c:pt>
                <c:pt idx="10667">
                  <c:v>2.3833E-2</c:v>
                </c:pt>
                <c:pt idx="10668">
                  <c:v>2.31944E-2</c:v>
                </c:pt>
                <c:pt idx="10669">
                  <c:v>2.2528699999999999E-2</c:v>
                </c:pt>
                <c:pt idx="10670">
                  <c:v>2.1836399999999999E-2</c:v>
                </c:pt>
                <c:pt idx="10671">
                  <c:v>2.1118000000000001E-2</c:v>
                </c:pt>
                <c:pt idx="10672">
                  <c:v>2.0374099999999999E-2</c:v>
                </c:pt>
                <c:pt idx="10673">
                  <c:v>1.9605299999999999E-2</c:v>
                </c:pt>
                <c:pt idx="10674">
                  <c:v>1.8812300000000001E-2</c:v>
                </c:pt>
                <c:pt idx="10675">
                  <c:v>1.7995899999999999E-2</c:v>
                </c:pt>
                <c:pt idx="10676">
                  <c:v>1.7156600000000001E-2</c:v>
                </c:pt>
                <c:pt idx="10677">
                  <c:v>1.6295400000000002E-2</c:v>
                </c:pt>
                <c:pt idx="10678">
                  <c:v>1.54129E-2</c:v>
                </c:pt>
                <c:pt idx="10679">
                  <c:v>1.45101E-2</c:v>
                </c:pt>
                <c:pt idx="10680">
                  <c:v>1.3587699999999999E-2</c:v>
                </c:pt>
                <c:pt idx="10681">
                  <c:v>1.26468E-2</c:v>
                </c:pt>
                <c:pt idx="10682">
                  <c:v>1.16881E-2</c:v>
                </c:pt>
                <c:pt idx="10683">
                  <c:v>1.07128E-2</c:v>
                </c:pt>
                <c:pt idx="10684" formatCode="0.00E+00">
                  <c:v>9.7216899999999998E-3</c:v>
                </c:pt>
                <c:pt idx="10685" formatCode="0.00E+00">
                  <c:v>8.7158800000000005E-3</c:v>
                </c:pt>
                <c:pt idx="10686" formatCode="0.00E+00">
                  <c:v>7.6963800000000001E-3</c:v>
                </c:pt>
                <c:pt idx="10687" formatCode="0.00E+00">
                  <c:v>6.66426E-3</c:v>
                </c:pt>
                <c:pt idx="10688" formatCode="0.00E+00">
                  <c:v>5.6206099999999998E-3</c:v>
                </c:pt>
                <c:pt idx="10689" formatCode="0.00E+00">
                  <c:v>4.5665499999999999E-3</c:v>
                </c:pt>
                <c:pt idx="10690" formatCode="0.00E+00">
                  <c:v>3.5031900000000002E-3</c:v>
                </c:pt>
                <c:pt idx="10691" formatCode="0.00E+00">
                  <c:v>2.4317100000000001E-3</c:v>
                </c:pt>
                <c:pt idx="10692" formatCode="0.00E+00">
                  <c:v>1.35326E-3</c:v>
                </c:pt>
                <c:pt idx="10693" formatCode="0.00E+00">
                  <c:v>2.6903400000000003E-4</c:v>
                </c:pt>
                <c:pt idx="10694" formatCode="0.00E+00">
                  <c:v>-8.1976399999999995E-4</c:v>
                </c:pt>
                <c:pt idx="10695" formatCode="0.00E+00">
                  <c:v>-1.9119199999999999E-3</c:v>
                </c:pt>
                <c:pt idx="10696" formatCode="0.00E+00">
                  <c:v>-3.0062000000000001E-3</c:v>
                </c:pt>
                <c:pt idx="10697" formatCode="0.00E+00">
                  <c:v>-4.10138E-3</c:v>
                </c:pt>
                <c:pt idx="10698" formatCode="0.00E+00">
                  <c:v>-5.1961899999999998E-3</c:v>
                </c:pt>
                <c:pt idx="10699" formatCode="0.00E+00">
                  <c:v>-6.2893899999999997E-3</c:v>
                </c:pt>
                <c:pt idx="10700" formatCode="0.00E+00">
                  <c:v>-7.3797200000000002E-3</c:v>
                </c:pt>
                <c:pt idx="10701" formatCode="0.00E+00">
                  <c:v>-8.4659000000000002E-3</c:v>
                </c:pt>
                <c:pt idx="10702" formatCode="0.00E+00">
                  <c:v>-9.5466700000000002E-3</c:v>
                </c:pt>
                <c:pt idx="10703">
                  <c:v>-1.06208E-2</c:v>
                </c:pt>
                <c:pt idx="10704">
                  <c:v>-1.16869E-2</c:v>
                </c:pt>
                <c:pt idx="10705">
                  <c:v>-1.2743900000000001E-2</c:v>
                </c:pt>
                <c:pt idx="10706">
                  <c:v>-1.37903E-2</c:v>
                </c:pt>
                <c:pt idx="10707">
                  <c:v>-1.4825100000000001E-2</c:v>
                </c:pt>
                <c:pt idx="10708">
                  <c:v>-1.5846800000000001E-2</c:v>
                </c:pt>
                <c:pt idx="10709">
                  <c:v>-1.6854399999999999E-2</c:v>
                </c:pt>
                <c:pt idx="10710">
                  <c:v>-1.7846600000000001E-2</c:v>
                </c:pt>
                <c:pt idx="10711">
                  <c:v>-1.8822100000000001E-2</c:v>
                </c:pt>
                <c:pt idx="10712">
                  <c:v>-1.97798E-2</c:v>
                </c:pt>
                <c:pt idx="10713">
                  <c:v>-2.0718400000000001E-2</c:v>
                </c:pt>
                <c:pt idx="10714">
                  <c:v>-2.1636900000000001E-2</c:v>
                </c:pt>
                <c:pt idx="10715">
                  <c:v>-2.2534100000000001E-2</c:v>
                </c:pt>
                <c:pt idx="10716">
                  <c:v>-2.34088E-2</c:v>
                </c:pt>
                <c:pt idx="10717">
                  <c:v>-2.42601E-2</c:v>
                </c:pt>
                <c:pt idx="10718">
                  <c:v>-2.50867E-2</c:v>
                </c:pt>
                <c:pt idx="10719">
                  <c:v>-2.58877E-2</c:v>
                </c:pt>
                <c:pt idx="10720">
                  <c:v>-2.6662100000000001E-2</c:v>
                </c:pt>
                <c:pt idx="10721">
                  <c:v>-2.7408800000000001E-2</c:v>
                </c:pt>
                <c:pt idx="10722">
                  <c:v>-2.81269E-2</c:v>
                </c:pt>
                <c:pt idx="10723">
                  <c:v>-2.8815500000000001E-2</c:v>
                </c:pt>
                <c:pt idx="10724">
                  <c:v>-2.9473699999999999E-2</c:v>
                </c:pt>
                <c:pt idx="10725">
                  <c:v>-3.0100700000000001E-2</c:v>
                </c:pt>
                <c:pt idx="10726">
                  <c:v>-3.06956E-2</c:v>
                </c:pt>
                <c:pt idx="10727">
                  <c:v>-3.1257699999999999E-2</c:v>
                </c:pt>
                <c:pt idx="10728">
                  <c:v>-3.1786200000000001E-2</c:v>
                </c:pt>
                <c:pt idx="10729">
                  <c:v>-3.2280499999999997E-2</c:v>
                </c:pt>
                <c:pt idx="10730">
                  <c:v>-3.2739799999999999E-2</c:v>
                </c:pt>
                <c:pt idx="10731">
                  <c:v>-3.3163499999999999E-2</c:v>
                </c:pt>
                <c:pt idx="10732">
                  <c:v>-3.3551200000000003E-2</c:v>
                </c:pt>
                <c:pt idx="10733">
                  <c:v>-3.39022E-2</c:v>
                </c:pt>
                <c:pt idx="10734">
                  <c:v>-3.4216099999999999E-2</c:v>
                </c:pt>
                <c:pt idx="10735">
                  <c:v>-3.4492500000000002E-2</c:v>
                </c:pt>
                <c:pt idx="10736">
                  <c:v>-3.4730900000000002E-2</c:v>
                </c:pt>
                <c:pt idx="10737">
                  <c:v>-3.49311E-2</c:v>
                </c:pt>
                <c:pt idx="10738">
                  <c:v>-3.5092699999999998E-2</c:v>
                </c:pt>
                <c:pt idx="10739">
                  <c:v>-3.5215499999999997E-2</c:v>
                </c:pt>
                <c:pt idx="10740">
                  <c:v>-3.5299299999999999E-2</c:v>
                </c:pt>
                <c:pt idx="10741">
                  <c:v>-3.5344100000000003E-2</c:v>
                </c:pt>
                <c:pt idx="10742">
                  <c:v>-3.5349499999999999E-2</c:v>
                </c:pt>
                <c:pt idx="10743">
                  <c:v>-3.5315399999999997E-2</c:v>
                </c:pt>
                <c:pt idx="10744">
                  <c:v>-3.5241500000000002E-2</c:v>
                </c:pt>
                <c:pt idx="10745">
                  <c:v>-3.5127800000000001E-2</c:v>
                </c:pt>
                <c:pt idx="10746">
                  <c:v>-3.4974499999999999E-2</c:v>
                </c:pt>
                <c:pt idx="10747">
                  <c:v>-3.4782E-2</c:v>
                </c:pt>
                <c:pt idx="10748">
                  <c:v>-3.4550699999999997E-2</c:v>
                </c:pt>
                <c:pt idx="10749">
                  <c:v>-3.4281100000000002E-2</c:v>
                </c:pt>
                <c:pt idx="10750">
                  <c:v>-3.39736E-2</c:v>
                </c:pt>
                <c:pt idx="10751">
                  <c:v>-3.3628699999999997E-2</c:v>
                </c:pt>
                <c:pt idx="10752">
                  <c:v>-3.3246999999999999E-2</c:v>
                </c:pt>
                <c:pt idx="10753">
                  <c:v>-3.2828999999999997E-2</c:v>
                </c:pt>
                <c:pt idx="10754">
                  <c:v>-3.23752E-2</c:v>
                </c:pt>
                <c:pt idx="10755">
                  <c:v>-3.1886499999999998E-2</c:v>
                </c:pt>
                <c:pt idx="10756">
                  <c:v>-3.1363500000000002E-2</c:v>
                </c:pt>
                <c:pt idx="10757">
                  <c:v>-3.08072E-2</c:v>
                </c:pt>
                <c:pt idx="10758">
                  <c:v>-3.0217899999999999E-2</c:v>
                </c:pt>
                <c:pt idx="10759">
                  <c:v>-2.95967E-2</c:v>
                </c:pt>
                <c:pt idx="10760">
                  <c:v>-2.8944500000000001E-2</c:v>
                </c:pt>
                <c:pt idx="10761">
                  <c:v>-2.8262300000000001E-2</c:v>
                </c:pt>
                <c:pt idx="10762">
                  <c:v>-2.7550999999999999E-2</c:v>
                </c:pt>
                <c:pt idx="10763">
                  <c:v>-2.68118E-2</c:v>
                </c:pt>
                <c:pt idx="10764">
                  <c:v>-2.6045599999999999E-2</c:v>
                </c:pt>
                <c:pt idx="10765">
                  <c:v>-2.52532E-2</c:v>
                </c:pt>
                <c:pt idx="10766">
                  <c:v>-2.4434899999999999E-2</c:v>
                </c:pt>
                <c:pt idx="10767">
                  <c:v>-2.3591899999999999E-2</c:v>
                </c:pt>
                <c:pt idx="10768">
                  <c:v>-2.2725800000000001E-2</c:v>
                </c:pt>
                <c:pt idx="10769">
                  <c:v>-2.1838199999999999E-2</c:v>
                </c:pt>
                <c:pt idx="10770">
                  <c:v>-2.09301E-2</c:v>
                </c:pt>
                <c:pt idx="10771">
                  <c:v>-2.0002900000000001E-2</c:v>
                </c:pt>
                <c:pt idx="10772">
                  <c:v>-1.9057399999999999E-2</c:v>
                </c:pt>
                <c:pt idx="10773">
                  <c:v>-1.8094300000000001E-2</c:v>
                </c:pt>
                <c:pt idx="10774">
                  <c:v>-1.71147E-2</c:v>
                </c:pt>
                <c:pt idx="10775">
                  <c:v>-1.6120099999999998E-2</c:v>
                </c:pt>
                <c:pt idx="10776">
                  <c:v>-1.51127E-2</c:v>
                </c:pt>
                <c:pt idx="10777">
                  <c:v>-1.4093899999999999E-2</c:v>
                </c:pt>
                <c:pt idx="10778">
                  <c:v>-1.3064900000000001E-2</c:v>
                </c:pt>
                <c:pt idx="10779">
                  <c:v>-1.2026800000000001E-2</c:v>
                </c:pt>
                <c:pt idx="10780">
                  <c:v>-1.0981400000000001E-2</c:v>
                </c:pt>
                <c:pt idx="10781" formatCode="0.00E+00">
                  <c:v>-9.9299799999999997E-3</c:v>
                </c:pt>
                <c:pt idx="10782" formatCode="0.00E+00">
                  <c:v>-8.8740099999999999E-3</c:v>
                </c:pt>
                <c:pt idx="10783" formatCode="0.00E+00">
                  <c:v>-7.8148599999999999E-3</c:v>
                </c:pt>
                <c:pt idx="10784" formatCode="0.00E+00">
                  <c:v>-6.7537400000000003E-3</c:v>
                </c:pt>
                <c:pt idx="10785" formatCode="0.00E+00">
                  <c:v>-5.6922700000000001E-3</c:v>
                </c:pt>
                <c:pt idx="10786" formatCode="0.00E+00">
                  <c:v>-4.6325400000000001E-3</c:v>
                </c:pt>
                <c:pt idx="10787" formatCode="0.00E+00">
                  <c:v>-3.5755000000000001E-3</c:v>
                </c:pt>
                <c:pt idx="10788" formatCode="0.00E+00">
                  <c:v>-2.52141E-3</c:v>
                </c:pt>
                <c:pt idx="10789" formatCode="0.00E+00">
                  <c:v>-1.4719399999999999E-3</c:v>
                </c:pt>
                <c:pt idx="10790" formatCode="0.00E+00">
                  <c:v>-4.3114999999999999E-4</c:v>
                </c:pt>
                <c:pt idx="10791" formatCode="0.00E+00">
                  <c:v>5.9639199999999995E-4</c:v>
                </c:pt>
                <c:pt idx="10792" formatCode="0.00E+00">
                  <c:v>1.6097500000000001E-3</c:v>
                </c:pt>
                <c:pt idx="10793" formatCode="0.00E+00">
                  <c:v>2.61166E-3</c:v>
                </c:pt>
                <c:pt idx="10794" formatCode="0.00E+00">
                  <c:v>3.6040600000000001E-3</c:v>
                </c:pt>
                <c:pt idx="10795" formatCode="0.00E+00">
                  <c:v>4.5862899999999998E-3</c:v>
                </c:pt>
                <c:pt idx="10796" formatCode="0.00E+00">
                  <c:v>5.5564799999999999E-3</c:v>
                </c:pt>
                <c:pt idx="10797" formatCode="0.00E+00">
                  <c:v>6.5131399999999997E-3</c:v>
                </c:pt>
                <c:pt idx="10798" formatCode="0.00E+00">
                  <c:v>7.4553400000000004E-3</c:v>
                </c:pt>
                <c:pt idx="10799" formatCode="0.00E+00">
                  <c:v>8.3817000000000006E-3</c:v>
                </c:pt>
                <c:pt idx="10800" formatCode="0.00E+00">
                  <c:v>9.2905599999999998E-3</c:v>
                </c:pt>
                <c:pt idx="10801">
                  <c:v>1.01805E-2</c:v>
                </c:pt>
                <c:pt idx="10802">
                  <c:v>1.10504E-2</c:v>
                </c:pt>
                <c:pt idx="10803">
                  <c:v>1.18984E-2</c:v>
                </c:pt>
                <c:pt idx="10804">
                  <c:v>1.2722300000000001E-2</c:v>
                </c:pt>
                <c:pt idx="10805">
                  <c:v>1.35201E-2</c:v>
                </c:pt>
                <c:pt idx="10806">
                  <c:v>1.4289899999999999E-2</c:v>
                </c:pt>
                <c:pt idx="10807">
                  <c:v>1.5030399999999999E-2</c:v>
                </c:pt>
                <c:pt idx="10808">
                  <c:v>1.5740299999999999E-2</c:v>
                </c:pt>
                <c:pt idx="10809">
                  <c:v>1.6417999999999999E-2</c:v>
                </c:pt>
                <c:pt idx="10810">
                  <c:v>1.7062500000000001E-2</c:v>
                </c:pt>
                <c:pt idx="10811">
                  <c:v>1.7673700000000001E-2</c:v>
                </c:pt>
                <c:pt idx="10812">
                  <c:v>1.8252899999999999E-2</c:v>
                </c:pt>
                <c:pt idx="10813">
                  <c:v>1.8801200000000001E-2</c:v>
                </c:pt>
                <c:pt idx="10814">
                  <c:v>1.93178E-2</c:v>
                </c:pt>
                <c:pt idx="10815">
                  <c:v>1.9799500000000001E-2</c:v>
                </c:pt>
                <c:pt idx="10816">
                  <c:v>2.02425E-2</c:v>
                </c:pt>
                <c:pt idx="10817">
                  <c:v>2.0644800000000001E-2</c:v>
                </c:pt>
                <c:pt idx="10818">
                  <c:v>2.1005800000000002E-2</c:v>
                </c:pt>
                <c:pt idx="10819">
                  <c:v>2.13257E-2</c:v>
                </c:pt>
                <c:pt idx="10820">
                  <c:v>2.1605599999999999E-2</c:v>
                </c:pt>
                <c:pt idx="10821">
                  <c:v>2.18484E-2</c:v>
                </c:pt>
                <c:pt idx="10822">
                  <c:v>2.2057400000000001E-2</c:v>
                </c:pt>
                <c:pt idx="10823">
                  <c:v>2.22335E-2</c:v>
                </c:pt>
                <c:pt idx="10824">
                  <c:v>2.2373899999999999E-2</c:v>
                </c:pt>
                <c:pt idx="10825">
                  <c:v>2.2475100000000001E-2</c:v>
                </c:pt>
                <c:pt idx="10826">
                  <c:v>2.25373E-2</c:v>
                </c:pt>
                <c:pt idx="10827">
                  <c:v>2.2562800000000001E-2</c:v>
                </c:pt>
                <c:pt idx="10828">
                  <c:v>2.2552099999999999E-2</c:v>
                </c:pt>
                <c:pt idx="10829">
                  <c:v>2.2503200000000001E-2</c:v>
                </c:pt>
                <c:pt idx="10830">
                  <c:v>2.2414699999999999E-2</c:v>
                </c:pt>
                <c:pt idx="10831">
                  <c:v>2.2287399999999999E-2</c:v>
                </c:pt>
                <c:pt idx="10832">
                  <c:v>2.2123500000000001E-2</c:v>
                </c:pt>
                <c:pt idx="10833">
                  <c:v>2.19244E-2</c:v>
                </c:pt>
                <c:pt idx="10834">
                  <c:v>2.1690299999999999E-2</c:v>
                </c:pt>
                <c:pt idx="10835">
                  <c:v>2.1421900000000001E-2</c:v>
                </c:pt>
                <c:pt idx="10836">
                  <c:v>2.1120300000000002E-2</c:v>
                </c:pt>
                <c:pt idx="10837">
                  <c:v>2.0786800000000001E-2</c:v>
                </c:pt>
                <c:pt idx="10838">
                  <c:v>2.0422099999999999E-2</c:v>
                </c:pt>
                <c:pt idx="10839">
                  <c:v>2.0024400000000001E-2</c:v>
                </c:pt>
                <c:pt idx="10840">
                  <c:v>1.9591500000000001E-2</c:v>
                </c:pt>
                <c:pt idx="10841">
                  <c:v>1.9122699999999999E-2</c:v>
                </c:pt>
                <c:pt idx="10842">
                  <c:v>1.8619299999999998E-2</c:v>
                </c:pt>
                <c:pt idx="10843">
                  <c:v>1.8083399999999999E-2</c:v>
                </c:pt>
                <c:pt idx="10844">
                  <c:v>1.7515800000000002E-2</c:v>
                </c:pt>
                <c:pt idx="10845">
                  <c:v>1.6916500000000001E-2</c:v>
                </c:pt>
                <c:pt idx="10846">
                  <c:v>1.6284199999999999E-2</c:v>
                </c:pt>
                <c:pt idx="10847">
                  <c:v>1.56182E-2</c:v>
                </c:pt>
                <c:pt idx="10848">
                  <c:v>1.4920299999999999E-2</c:v>
                </c:pt>
                <c:pt idx="10849">
                  <c:v>1.4190700000000001E-2</c:v>
                </c:pt>
                <c:pt idx="10850">
                  <c:v>1.3427400000000001E-2</c:v>
                </c:pt>
                <c:pt idx="10851">
                  <c:v>1.26287E-2</c:v>
                </c:pt>
                <c:pt idx="10852">
                  <c:v>1.17933E-2</c:v>
                </c:pt>
                <c:pt idx="10853">
                  <c:v>1.0919E-2</c:v>
                </c:pt>
                <c:pt idx="10854">
                  <c:v>1.00045E-2</c:v>
                </c:pt>
                <c:pt idx="10855" formatCode="0.00E+00">
                  <c:v>9.0521400000000002E-3</c:v>
                </c:pt>
                <c:pt idx="10856" formatCode="0.00E+00">
                  <c:v>8.0660999999999997E-3</c:v>
                </c:pt>
                <c:pt idx="10857" formatCode="0.00E+00">
                  <c:v>7.0485000000000001E-3</c:v>
                </c:pt>
                <c:pt idx="10858" formatCode="0.00E+00">
                  <c:v>5.9985400000000001E-3</c:v>
                </c:pt>
                <c:pt idx="10859" formatCode="0.00E+00">
                  <c:v>4.9161300000000003E-3</c:v>
                </c:pt>
                <c:pt idx="10860" formatCode="0.00E+00">
                  <c:v>3.80424E-3</c:v>
                </c:pt>
                <c:pt idx="10861" formatCode="0.00E+00">
                  <c:v>2.6666900000000002E-3</c:v>
                </c:pt>
                <c:pt idx="10862" formatCode="0.00E+00">
                  <c:v>1.5054199999999999E-3</c:v>
                </c:pt>
                <c:pt idx="10863" formatCode="0.00E+00">
                  <c:v>3.2035000000000001E-4</c:v>
                </c:pt>
                <c:pt idx="10864" formatCode="0.00E+00">
                  <c:v>-8.8911299999999997E-4</c:v>
                </c:pt>
                <c:pt idx="10865" formatCode="0.00E+00">
                  <c:v>-2.1228100000000001E-3</c:v>
                </c:pt>
                <c:pt idx="10866" formatCode="0.00E+00">
                  <c:v>-3.3795299999999999E-3</c:v>
                </c:pt>
                <c:pt idx="10867" formatCode="0.00E+00">
                  <c:v>-4.6582500000000001E-3</c:v>
                </c:pt>
                <c:pt idx="10868" formatCode="0.00E+00">
                  <c:v>-5.9585599999999999E-3</c:v>
                </c:pt>
                <c:pt idx="10869" formatCode="0.00E+00">
                  <c:v>-7.2788699999999998E-3</c:v>
                </c:pt>
                <c:pt idx="10870" formatCode="0.00E+00">
                  <c:v>-8.6160500000000001E-3</c:v>
                </c:pt>
                <c:pt idx="10871" formatCode="0.00E+00">
                  <c:v>-9.9677199999999994E-3</c:v>
                </c:pt>
                <c:pt idx="10872">
                  <c:v>-1.1333599999999999E-2</c:v>
                </c:pt>
                <c:pt idx="10873">
                  <c:v>-1.27131E-2</c:v>
                </c:pt>
                <c:pt idx="10874">
                  <c:v>-1.41031E-2</c:v>
                </c:pt>
                <c:pt idx="10875">
                  <c:v>-1.54988E-2</c:v>
                </c:pt>
                <c:pt idx="10876">
                  <c:v>-1.68985E-2</c:v>
                </c:pt>
                <c:pt idx="10877">
                  <c:v>-1.83048E-2</c:v>
                </c:pt>
                <c:pt idx="10878">
                  <c:v>-1.9721800000000001E-2</c:v>
                </c:pt>
                <c:pt idx="10879">
                  <c:v>-2.1150499999999999E-2</c:v>
                </c:pt>
                <c:pt idx="10880">
                  <c:v>-2.2586999999999999E-2</c:v>
                </c:pt>
                <c:pt idx="10881">
                  <c:v>-2.4027E-2</c:v>
                </c:pt>
                <c:pt idx="10882">
                  <c:v>-2.5469800000000001E-2</c:v>
                </c:pt>
                <c:pt idx="10883">
                  <c:v>-2.6916800000000001E-2</c:v>
                </c:pt>
                <c:pt idx="10884">
                  <c:v>-2.83664E-2</c:v>
                </c:pt>
                <c:pt idx="10885">
                  <c:v>-2.9814299999999998E-2</c:v>
                </c:pt>
                <c:pt idx="10886">
                  <c:v>-3.1257E-2</c:v>
                </c:pt>
                <c:pt idx="10887">
                  <c:v>-3.2693E-2</c:v>
                </c:pt>
                <c:pt idx="10888">
                  <c:v>-3.41196E-2</c:v>
                </c:pt>
                <c:pt idx="10889">
                  <c:v>-3.55322E-2</c:v>
                </c:pt>
                <c:pt idx="10890">
                  <c:v>-3.6929900000000002E-2</c:v>
                </c:pt>
                <c:pt idx="10891">
                  <c:v>-3.8317400000000001E-2</c:v>
                </c:pt>
                <c:pt idx="10892">
                  <c:v>-3.9698600000000001E-2</c:v>
                </c:pt>
                <c:pt idx="10893">
                  <c:v>-4.1070500000000003E-2</c:v>
                </c:pt>
                <c:pt idx="10894">
                  <c:v>-4.2426999999999999E-2</c:v>
                </c:pt>
                <c:pt idx="10895">
                  <c:v>-4.3764200000000003E-2</c:v>
                </c:pt>
                <c:pt idx="10896">
                  <c:v>-4.5082200000000003E-2</c:v>
                </c:pt>
                <c:pt idx="10897">
                  <c:v>-4.6381899999999997E-2</c:v>
                </c:pt>
                <c:pt idx="10898">
                  <c:v>-4.7663999999999998E-2</c:v>
                </c:pt>
                <c:pt idx="10899">
                  <c:v>-4.8927699999999998E-2</c:v>
                </c:pt>
                <c:pt idx="10900">
                  <c:v>-5.01693E-2</c:v>
                </c:pt>
                <c:pt idx="10901">
                  <c:v>-5.1385300000000002E-2</c:v>
                </c:pt>
                <c:pt idx="10902">
                  <c:v>-5.2577100000000002E-2</c:v>
                </c:pt>
                <c:pt idx="10903">
                  <c:v>-5.3748400000000002E-2</c:v>
                </c:pt>
                <c:pt idx="10904">
                  <c:v>-5.4900200000000003E-2</c:v>
                </c:pt>
                <c:pt idx="10905">
                  <c:v>-5.6029799999999998E-2</c:v>
                </c:pt>
                <c:pt idx="10906">
                  <c:v>-5.7135400000000003E-2</c:v>
                </c:pt>
                <c:pt idx="10907">
                  <c:v>-5.82173E-2</c:v>
                </c:pt>
                <c:pt idx="10908">
                  <c:v>-5.9274899999999998E-2</c:v>
                </c:pt>
                <c:pt idx="10909">
                  <c:v>-6.0305400000000002E-2</c:v>
                </c:pt>
                <c:pt idx="10910">
                  <c:v>-6.1305400000000003E-2</c:v>
                </c:pt>
                <c:pt idx="10911">
                  <c:v>-6.2274599999999999E-2</c:v>
                </c:pt>
                <c:pt idx="10912">
                  <c:v>-6.3216599999999998E-2</c:v>
                </c:pt>
                <c:pt idx="10913">
                  <c:v>-6.4133700000000002E-2</c:v>
                </c:pt>
                <c:pt idx="10914">
                  <c:v>-6.5023600000000001E-2</c:v>
                </c:pt>
                <c:pt idx="10915">
                  <c:v>-6.5883399999999995E-2</c:v>
                </c:pt>
                <c:pt idx="10916">
                  <c:v>-6.67127E-2</c:v>
                </c:pt>
                <c:pt idx="10917">
                  <c:v>-6.7512000000000003E-2</c:v>
                </c:pt>
                <c:pt idx="10918">
                  <c:v>-6.8279999999999993E-2</c:v>
                </c:pt>
                <c:pt idx="10919">
                  <c:v>-6.9015400000000005E-2</c:v>
                </c:pt>
                <c:pt idx="10920">
                  <c:v>-6.9719799999999998E-2</c:v>
                </c:pt>
                <c:pt idx="10921">
                  <c:v>-7.0399199999999995E-2</c:v>
                </c:pt>
                <c:pt idx="10922">
                  <c:v>-7.1057099999999998E-2</c:v>
                </c:pt>
                <c:pt idx="10923">
                  <c:v>-7.1691000000000005E-2</c:v>
                </c:pt>
                <c:pt idx="10924">
                  <c:v>-7.2295999999999999E-2</c:v>
                </c:pt>
                <c:pt idx="10925">
                  <c:v>-7.2869299999999998E-2</c:v>
                </c:pt>
                <c:pt idx="10926">
                  <c:v>-7.3410500000000004E-2</c:v>
                </c:pt>
                <c:pt idx="10927">
                  <c:v>-7.3922699999999994E-2</c:v>
                </c:pt>
                <c:pt idx="10928">
                  <c:v>-7.4410000000000004E-2</c:v>
                </c:pt>
                <c:pt idx="10929">
                  <c:v>-7.4868900000000002E-2</c:v>
                </c:pt>
                <c:pt idx="10930">
                  <c:v>-7.5291899999999995E-2</c:v>
                </c:pt>
                <c:pt idx="10931">
                  <c:v>-7.5675900000000004E-2</c:v>
                </c:pt>
                <c:pt idx="10932">
                  <c:v>-7.6023999999999994E-2</c:v>
                </c:pt>
                <c:pt idx="10933">
                  <c:v>-7.6340699999999997E-2</c:v>
                </c:pt>
                <c:pt idx="10934">
                  <c:v>-7.6628199999999994E-2</c:v>
                </c:pt>
                <c:pt idx="10935">
                  <c:v>-7.6886200000000002E-2</c:v>
                </c:pt>
                <c:pt idx="10936">
                  <c:v>-7.7113899999999999E-2</c:v>
                </c:pt>
                <c:pt idx="10937">
                  <c:v>-7.7309500000000003E-2</c:v>
                </c:pt>
                <c:pt idx="10938">
                  <c:v>-7.7468099999999998E-2</c:v>
                </c:pt>
                <c:pt idx="10939">
                  <c:v>-7.7587299999999998E-2</c:v>
                </c:pt>
                <c:pt idx="10940">
                  <c:v>-7.7672699999999997E-2</c:v>
                </c:pt>
                <c:pt idx="10941">
                  <c:v>-7.77336E-2</c:v>
                </c:pt>
                <c:pt idx="10942">
                  <c:v>-7.7773800000000004E-2</c:v>
                </c:pt>
                <c:pt idx="10943">
                  <c:v>-7.7791700000000005E-2</c:v>
                </c:pt>
                <c:pt idx="10944">
                  <c:v>-7.7787999999999996E-2</c:v>
                </c:pt>
                <c:pt idx="10945">
                  <c:v>-7.7765600000000004E-2</c:v>
                </c:pt>
                <c:pt idx="10946">
                  <c:v>-7.77254E-2</c:v>
                </c:pt>
                <c:pt idx="10947">
                  <c:v>-7.7664300000000006E-2</c:v>
                </c:pt>
                <c:pt idx="10948">
                  <c:v>-7.7578599999999998E-2</c:v>
                </c:pt>
                <c:pt idx="10949">
                  <c:v>-7.7468400000000007E-2</c:v>
                </c:pt>
                <c:pt idx="10950">
                  <c:v>-7.7336600000000005E-2</c:v>
                </c:pt>
                <c:pt idx="10951">
                  <c:v>-7.71868E-2</c:v>
                </c:pt>
                <c:pt idx="10952">
                  <c:v>-7.70237E-2</c:v>
                </c:pt>
                <c:pt idx="10953">
                  <c:v>-7.6852900000000002E-2</c:v>
                </c:pt>
                <c:pt idx="10954">
                  <c:v>-7.6679300000000006E-2</c:v>
                </c:pt>
                <c:pt idx="10955">
                  <c:v>-7.6506000000000005E-2</c:v>
                </c:pt>
                <c:pt idx="10956">
                  <c:v>-7.6333100000000001E-2</c:v>
                </c:pt>
                <c:pt idx="10957">
                  <c:v>-7.6156799999999997E-2</c:v>
                </c:pt>
                <c:pt idx="10958">
                  <c:v>-7.5972600000000001E-2</c:v>
                </c:pt>
                <c:pt idx="10959">
                  <c:v>-7.5779200000000005E-2</c:v>
                </c:pt>
                <c:pt idx="10960">
                  <c:v>-7.5577699999999998E-2</c:v>
                </c:pt>
                <c:pt idx="10961">
                  <c:v>-7.5367299999999998E-2</c:v>
                </c:pt>
                <c:pt idx="10962">
                  <c:v>-7.5145000000000003E-2</c:v>
                </c:pt>
                <c:pt idx="10963">
                  <c:v>-7.4909500000000004E-2</c:v>
                </c:pt>
                <c:pt idx="10964">
                  <c:v>-7.4664999999999995E-2</c:v>
                </c:pt>
                <c:pt idx="10965">
                  <c:v>-7.4419600000000002E-2</c:v>
                </c:pt>
                <c:pt idx="10966">
                  <c:v>-7.4179400000000006E-2</c:v>
                </c:pt>
                <c:pt idx="10967">
                  <c:v>-7.3947899999999997E-2</c:v>
                </c:pt>
                <c:pt idx="10968">
                  <c:v>-7.3728100000000005E-2</c:v>
                </c:pt>
                <c:pt idx="10969">
                  <c:v>-7.3523199999999997E-2</c:v>
                </c:pt>
                <c:pt idx="10970">
                  <c:v>-7.3334999999999997E-2</c:v>
                </c:pt>
                <c:pt idx="10971">
                  <c:v>-7.3164099999999996E-2</c:v>
                </c:pt>
                <c:pt idx="10972">
                  <c:v>-7.3011099999999995E-2</c:v>
                </c:pt>
                <c:pt idx="10973">
                  <c:v>-7.2877600000000001E-2</c:v>
                </c:pt>
                <c:pt idx="10974">
                  <c:v>-7.2766300000000006E-2</c:v>
                </c:pt>
                <c:pt idx="10975">
                  <c:v>-7.2679999999999995E-2</c:v>
                </c:pt>
                <c:pt idx="10976">
                  <c:v>-7.26184E-2</c:v>
                </c:pt>
                <c:pt idx="10977">
                  <c:v>-7.2577000000000003E-2</c:v>
                </c:pt>
                <c:pt idx="10978">
                  <c:v>-7.2554999999999994E-2</c:v>
                </c:pt>
                <c:pt idx="10979">
                  <c:v>-7.2558300000000006E-2</c:v>
                </c:pt>
                <c:pt idx="10980">
                  <c:v>-7.2592500000000004E-2</c:v>
                </c:pt>
                <c:pt idx="10981">
                  <c:v>-7.2655600000000001E-2</c:v>
                </c:pt>
                <c:pt idx="10982">
                  <c:v>-7.2741299999999995E-2</c:v>
                </c:pt>
                <c:pt idx="10983">
                  <c:v>-7.2846999999999995E-2</c:v>
                </c:pt>
                <c:pt idx="10984">
                  <c:v>-7.2975100000000001E-2</c:v>
                </c:pt>
                <c:pt idx="10985">
                  <c:v>-7.3128100000000001E-2</c:v>
                </c:pt>
                <c:pt idx="10986">
                  <c:v>-7.3305300000000004E-2</c:v>
                </c:pt>
                <c:pt idx="10987">
                  <c:v>-7.3502700000000004E-2</c:v>
                </c:pt>
                <c:pt idx="10988">
                  <c:v>-7.3716400000000001E-2</c:v>
                </c:pt>
                <c:pt idx="10989">
                  <c:v>-7.3944499999999996E-2</c:v>
                </c:pt>
                <c:pt idx="10990">
                  <c:v>-7.4185200000000007E-2</c:v>
                </c:pt>
                <c:pt idx="10991">
                  <c:v>-7.4432300000000007E-2</c:v>
                </c:pt>
                <c:pt idx="10992">
                  <c:v>-7.4679499999999996E-2</c:v>
                </c:pt>
                <c:pt idx="10993">
                  <c:v>-7.4927199999999999E-2</c:v>
                </c:pt>
                <c:pt idx="10994">
                  <c:v>-7.5181300000000006E-2</c:v>
                </c:pt>
                <c:pt idx="10995">
                  <c:v>-7.5448200000000007E-2</c:v>
                </c:pt>
                <c:pt idx="10996">
                  <c:v>-7.5733700000000001E-2</c:v>
                </c:pt>
                <c:pt idx="10997">
                  <c:v>-7.6040200000000002E-2</c:v>
                </c:pt>
                <c:pt idx="10998">
                  <c:v>-7.6367000000000004E-2</c:v>
                </c:pt>
                <c:pt idx="10999">
                  <c:v>-7.6713799999999999E-2</c:v>
                </c:pt>
                <c:pt idx="11000">
                  <c:v>-7.7082899999999996E-2</c:v>
                </c:pt>
                <c:pt idx="11001">
                  <c:v>-7.7475799999999997E-2</c:v>
                </c:pt>
                <c:pt idx="11002">
                  <c:v>-7.7893100000000007E-2</c:v>
                </c:pt>
                <c:pt idx="11003">
                  <c:v>-7.8332899999999997E-2</c:v>
                </c:pt>
                <c:pt idx="11004">
                  <c:v>-7.8789799999999993E-2</c:v>
                </c:pt>
                <c:pt idx="11005">
                  <c:v>-7.9258700000000001E-2</c:v>
                </c:pt>
                <c:pt idx="11006">
                  <c:v>-7.97398E-2</c:v>
                </c:pt>
                <c:pt idx="11007">
                  <c:v>-8.0237600000000006E-2</c:v>
                </c:pt>
                <c:pt idx="11008">
                  <c:v>-8.0754599999999996E-2</c:v>
                </c:pt>
                <c:pt idx="11009">
                  <c:v>-8.1288700000000005E-2</c:v>
                </c:pt>
                <c:pt idx="11010">
                  <c:v>-8.1833500000000003E-2</c:v>
                </c:pt>
                <c:pt idx="11011">
                  <c:v>-8.2381599999999999E-2</c:v>
                </c:pt>
                <c:pt idx="11012">
                  <c:v>-8.2929199999999995E-2</c:v>
                </c:pt>
                <c:pt idx="11013">
                  <c:v>-8.3475599999999997E-2</c:v>
                </c:pt>
                <c:pt idx="11014">
                  <c:v>-8.4019800000000006E-2</c:v>
                </c:pt>
                <c:pt idx="11015">
                  <c:v>-8.4559999999999996E-2</c:v>
                </c:pt>
                <c:pt idx="11016">
                  <c:v>-8.5096500000000005E-2</c:v>
                </c:pt>
                <c:pt idx="11017">
                  <c:v>-8.5631899999999997E-2</c:v>
                </c:pt>
                <c:pt idx="11018">
                  <c:v>-8.6167499999999994E-2</c:v>
                </c:pt>
                <c:pt idx="11019">
                  <c:v>-8.6703199999999994E-2</c:v>
                </c:pt>
                <c:pt idx="11020">
                  <c:v>-8.7237899999999993E-2</c:v>
                </c:pt>
                <c:pt idx="11021">
                  <c:v>-8.7770399999999998E-2</c:v>
                </c:pt>
                <c:pt idx="11022">
                  <c:v>-8.8298500000000002E-2</c:v>
                </c:pt>
                <c:pt idx="11023">
                  <c:v>-8.8821899999999995E-2</c:v>
                </c:pt>
                <c:pt idx="11024">
                  <c:v>-8.9343400000000003E-2</c:v>
                </c:pt>
                <c:pt idx="11025">
                  <c:v>-8.9861399999999994E-2</c:v>
                </c:pt>
                <c:pt idx="11026">
                  <c:v>-9.0369500000000005E-2</c:v>
                </c:pt>
                <c:pt idx="11027">
                  <c:v>-9.0867000000000003E-2</c:v>
                </c:pt>
                <c:pt idx="11028">
                  <c:v>-9.1361300000000006E-2</c:v>
                </c:pt>
                <c:pt idx="11029">
                  <c:v>-9.1858899999999993E-2</c:v>
                </c:pt>
                <c:pt idx="11030">
                  <c:v>-9.2361299999999993E-2</c:v>
                </c:pt>
                <c:pt idx="11031">
                  <c:v>-9.2872800000000005E-2</c:v>
                </c:pt>
                <c:pt idx="11032">
                  <c:v>-9.3399300000000005E-2</c:v>
                </c:pt>
                <c:pt idx="11033">
                  <c:v>-9.3939800000000004E-2</c:v>
                </c:pt>
                <c:pt idx="11034">
                  <c:v>-9.44884E-2</c:v>
                </c:pt>
                <c:pt idx="11035">
                  <c:v>-9.50405E-2</c:v>
                </c:pt>
                <c:pt idx="11036">
                  <c:v>-9.5593300000000006E-2</c:v>
                </c:pt>
                <c:pt idx="11037">
                  <c:v>-9.6143400000000004E-2</c:v>
                </c:pt>
                <c:pt idx="11038">
                  <c:v>-9.66862E-2</c:v>
                </c:pt>
                <c:pt idx="11039">
                  <c:v>-9.7222799999999998E-2</c:v>
                </c:pt>
                <c:pt idx="11040">
                  <c:v>-9.7760799999999995E-2</c:v>
                </c:pt>
                <c:pt idx="11041">
                  <c:v>-9.8305699999999996E-2</c:v>
                </c:pt>
                <c:pt idx="11042">
                  <c:v>-9.8858799999999997E-2</c:v>
                </c:pt>
                <c:pt idx="11043">
                  <c:v>-9.9419900000000005E-2</c:v>
                </c:pt>
                <c:pt idx="11044">
                  <c:v>-9.9987500000000007E-2</c:v>
                </c:pt>
                <c:pt idx="11045">
                  <c:v>-0.10055799999999999</c:v>
                </c:pt>
                <c:pt idx="11046">
                  <c:v>-0.101128</c:v>
                </c:pt>
                <c:pt idx="11047">
                  <c:v>-0.101699</c:v>
                </c:pt>
                <c:pt idx="11048">
                  <c:v>-0.102273</c:v>
                </c:pt>
                <c:pt idx="11049">
                  <c:v>-0.102851</c:v>
                </c:pt>
                <c:pt idx="11050">
                  <c:v>-0.103435</c:v>
                </c:pt>
                <c:pt idx="11051">
                  <c:v>-0.104028</c:v>
                </c:pt>
                <c:pt idx="11052">
                  <c:v>-0.104631</c:v>
                </c:pt>
                <c:pt idx="11053">
                  <c:v>-0.105249</c:v>
                </c:pt>
                <c:pt idx="11054">
                  <c:v>-0.105883</c:v>
                </c:pt>
                <c:pt idx="11055">
                  <c:v>-0.106531</c:v>
                </c:pt>
                <c:pt idx="11056">
                  <c:v>-0.107193</c:v>
                </c:pt>
                <c:pt idx="11057">
                  <c:v>-0.10786999999999999</c:v>
                </c:pt>
                <c:pt idx="11058">
                  <c:v>-0.10856399999999999</c:v>
                </c:pt>
                <c:pt idx="11059">
                  <c:v>-0.109276</c:v>
                </c:pt>
                <c:pt idx="11060">
                  <c:v>-0.11000600000000001</c:v>
                </c:pt>
                <c:pt idx="11061">
                  <c:v>-0.11075</c:v>
                </c:pt>
                <c:pt idx="11062">
                  <c:v>-0.111508</c:v>
                </c:pt>
                <c:pt idx="11063">
                  <c:v>-0.112287</c:v>
                </c:pt>
                <c:pt idx="11064">
                  <c:v>-0.11309</c:v>
                </c:pt>
                <c:pt idx="11065">
                  <c:v>-0.113916</c:v>
                </c:pt>
                <c:pt idx="11066">
                  <c:v>-0.11476500000000001</c:v>
                </c:pt>
                <c:pt idx="11067">
                  <c:v>-0.11564199999999999</c:v>
                </c:pt>
                <c:pt idx="11068">
                  <c:v>-0.11655</c:v>
                </c:pt>
                <c:pt idx="11069">
                  <c:v>-0.11748400000000001</c:v>
                </c:pt>
                <c:pt idx="11070">
                  <c:v>-0.11844200000000001</c:v>
                </c:pt>
                <c:pt idx="11071">
                  <c:v>-0.119424</c:v>
                </c:pt>
                <c:pt idx="11072">
                  <c:v>-0.12042799999999999</c:v>
                </c:pt>
                <c:pt idx="11073">
                  <c:v>-0.121452</c:v>
                </c:pt>
                <c:pt idx="11074">
                  <c:v>-0.122493</c:v>
                </c:pt>
                <c:pt idx="11075">
                  <c:v>-0.123554</c:v>
                </c:pt>
                <c:pt idx="11076">
                  <c:v>-0.124639</c:v>
                </c:pt>
                <c:pt idx="11077">
                  <c:v>-0.125748</c:v>
                </c:pt>
                <c:pt idx="11078">
                  <c:v>-0.12687100000000001</c:v>
                </c:pt>
                <c:pt idx="11079">
                  <c:v>-0.127995</c:v>
                </c:pt>
                <c:pt idx="11080">
                  <c:v>-0.12911300000000001</c:v>
                </c:pt>
                <c:pt idx="11081">
                  <c:v>-0.13022600000000001</c:v>
                </c:pt>
                <c:pt idx="11082">
                  <c:v>-0.13133500000000001</c:v>
                </c:pt>
                <c:pt idx="11083">
                  <c:v>-0.13244600000000001</c:v>
                </c:pt>
                <c:pt idx="11084">
                  <c:v>-0.13356599999999999</c:v>
                </c:pt>
                <c:pt idx="11085">
                  <c:v>-0.13469600000000001</c:v>
                </c:pt>
                <c:pt idx="11086">
                  <c:v>-0.13583200000000001</c:v>
                </c:pt>
                <c:pt idx="11087">
                  <c:v>-0.13697799999999999</c:v>
                </c:pt>
                <c:pt idx="11088">
                  <c:v>-0.13814299999999999</c:v>
                </c:pt>
                <c:pt idx="11089">
                  <c:v>-0.13933200000000001</c:v>
                </c:pt>
                <c:pt idx="11090">
                  <c:v>-0.14055100000000001</c:v>
                </c:pt>
                <c:pt idx="11091">
                  <c:v>-0.14180300000000001</c:v>
                </c:pt>
                <c:pt idx="11092">
                  <c:v>-0.14308899999999999</c:v>
                </c:pt>
                <c:pt idx="11093">
                  <c:v>-0.14440900000000001</c:v>
                </c:pt>
                <c:pt idx="11094">
                  <c:v>-0.14576600000000001</c:v>
                </c:pt>
                <c:pt idx="11095">
                  <c:v>-0.14715600000000001</c:v>
                </c:pt>
                <c:pt idx="11096">
                  <c:v>-0.14857100000000001</c:v>
                </c:pt>
                <c:pt idx="11097">
                  <c:v>-0.14999699999999999</c:v>
                </c:pt>
                <c:pt idx="11098">
                  <c:v>-0.151422</c:v>
                </c:pt>
                <c:pt idx="11099">
                  <c:v>-0.152841</c:v>
                </c:pt>
                <c:pt idx="11100">
                  <c:v>-0.154253</c:v>
                </c:pt>
                <c:pt idx="11101">
                  <c:v>-0.15565300000000001</c:v>
                </c:pt>
                <c:pt idx="11102">
                  <c:v>-0.15703300000000001</c:v>
                </c:pt>
                <c:pt idx="11103">
                  <c:v>-0.158384</c:v>
                </c:pt>
                <c:pt idx="11104">
                  <c:v>-0.15970899999999999</c:v>
                </c:pt>
                <c:pt idx="11105">
                  <c:v>-0.16102</c:v>
                </c:pt>
                <c:pt idx="11106">
                  <c:v>-0.162323</c:v>
                </c:pt>
                <c:pt idx="11107">
                  <c:v>-0.16361999999999999</c:v>
                </c:pt>
                <c:pt idx="11108">
                  <c:v>-0.164909</c:v>
                </c:pt>
                <c:pt idx="11109">
                  <c:v>-0.166185</c:v>
                </c:pt>
                <c:pt idx="11110">
                  <c:v>-0.16744400000000001</c:v>
                </c:pt>
                <c:pt idx="11111">
                  <c:v>-0.168681</c:v>
                </c:pt>
                <c:pt idx="11112">
                  <c:v>-0.16989699999999999</c:v>
                </c:pt>
                <c:pt idx="11113">
                  <c:v>-0.171094</c:v>
                </c:pt>
                <c:pt idx="11114">
                  <c:v>-0.17227300000000001</c:v>
                </c:pt>
                <c:pt idx="11115">
                  <c:v>-0.17344000000000001</c:v>
                </c:pt>
                <c:pt idx="11116">
                  <c:v>-0.17460300000000001</c:v>
                </c:pt>
                <c:pt idx="11117">
                  <c:v>-0.17576700000000001</c:v>
                </c:pt>
                <c:pt idx="11118">
                  <c:v>-0.17693600000000001</c:v>
                </c:pt>
                <c:pt idx="11119">
                  <c:v>-0.178115</c:v>
                </c:pt>
                <c:pt idx="11120">
                  <c:v>-0.17930699999999999</c:v>
                </c:pt>
                <c:pt idx="11121">
                  <c:v>-0.18051300000000001</c:v>
                </c:pt>
                <c:pt idx="11122">
                  <c:v>-0.181727</c:v>
                </c:pt>
                <c:pt idx="11123">
                  <c:v>-0.18294099999999999</c:v>
                </c:pt>
                <c:pt idx="11124">
                  <c:v>-0.18414900000000001</c:v>
                </c:pt>
                <c:pt idx="11125">
                  <c:v>-0.18535699999999999</c:v>
                </c:pt>
                <c:pt idx="11126">
                  <c:v>-0.18656400000000001</c:v>
                </c:pt>
                <c:pt idx="11127">
                  <c:v>-0.187773</c:v>
                </c:pt>
                <c:pt idx="11128">
                  <c:v>-0.18898999999999999</c:v>
                </c:pt>
                <c:pt idx="11129">
                  <c:v>-0.190215</c:v>
                </c:pt>
                <c:pt idx="11130">
                  <c:v>-0.191439</c:v>
                </c:pt>
                <c:pt idx="11131">
                  <c:v>-0.19265199999999999</c:v>
                </c:pt>
                <c:pt idx="11132">
                  <c:v>-0.193855</c:v>
                </c:pt>
                <c:pt idx="11133">
                  <c:v>-0.19505700000000001</c:v>
                </c:pt>
                <c:pt idx="11134">
                  <c:v>-0.19626199999999999</c:v>
                </c:pt>
                <c:pt idx="11135">
                  <c:v>-0.19746900000000001</c:v>
                </c:pt>
                <c:pt idx="11136">
                  <c:v>-0.198682</c:v>
                </c:pt>
                <c:pt idx="11137">
                  <c:v>-0.199901</c:v>
                </c:pt>
                <c:pt idx="11138">
                  <c:v>-0.201129</c:v>
                </c:pt>
                <c:pt idx="11139">
                  <c:v>-0.20236599999999999</c:v>
                </c:pt>
                <c:pt idx="11140">
                  <c:v>-0.20361799999999999</c:v>
                </c:pt>
                <c:pt idx="11141">
                  <c:v>-0.20488899999999999</c:v>
                </c:pt>
                <c:pt idx="11142">
                  <c:v>-0.206174</c:v>
                </c:pt>
                <c:pt idx="11143">
                  <c:v>-0.20746500000000001</c:v>
                </c:pt>
                <c:pt idx="11144">
                  <c:v>-0.20876</c:v>
                </c:pt>
                <c:pt idx="11145">
                  <c:v>-0.210062</c:v>
                </c:pt>
                <c:pt idx="11146">
                  <c:v>-0.211369</c:v>
                </c:pt>
                <c:pt idx="11147">
                  <c:v>-0.21267900000000001</c:v>
                </c:pt>
                <c:pt idx="11148">
                  <c:v>-0.213981</c:v>
                </c:pt>
                <c:pt idx="11149">
                  <c:v>-0.21526799999999999</c:v>
                </c:pt>
                <c:pt idx="11150">
                  <c:v>-0.21653600000000001</c:v>
                </c:pt>
                <c:pt idx="11151">
                  <c:v>-0.21779100000000001</c:v>
                </c:pt>
                <c:pt idx="11152">
                  <c:v>-0.21903500000000001</c:v>
                </c:pt>
                <c:pt idx="11153">
                  <c:v>-0.220272</c:v>
                </c:pt>
                <c:pt idx="11154">
                  <c:v>-0.22150400000000001</c:v>
                </c:pt>
                <c:pt idx="11155">
                  <c:v>-0.22273200000000001</c:v>
                </c:pt>
                <c:pt idx="11156">
                  <c:v>-0.22395899999999999</c:v>
                </c:pt>
                <c:pt idx="11157">
                  <c:v>-0.225187</c:v>
                </c:pt>
                <c:pt idx="11158">
                  <c:v>-0.22641700000000001</c:v>
                </c:pt>
                <c:pt idx="11159">
                  <c:v>-0.22764300000000001</c:v>
                </c:pt>
                <c:pt idx="11160">
                  <c:v>-0.228856</c:v>
                </c:pt>
                <c:pt idx="11161">
                  <c:v>-0.23005800000000001</c:v>
                </c:pt>
                <c:pt idx="11162">
                  <c:v>-0.23125100000000001</c:v>
                </c:pt>
                <c:pt idx="11163">
                  <c:v>-0.232435</c:v>
                </c:pt>
                <c:pt idx="11164">
                  <c:v>-0.23360500000000001</c:v>
                </c:pt>
                <c:pt idx="11165">
                  <c:v>-0.23475699999999999</c:v>
                </c:pt>
                <c:pt idx="11166">
                  <c:v>-0.23588899999999999</c:v>
                </c:pt>
                <c:pt idx="11167">
                  <c:v>-0.23699400000000001</c:v>
                </c:pt>
                <c:pt idx="11168">
                  <c:v>-0.238067</c:v>
                </c:pt>
                <c:pt idx="11169">
                  <c:v>-0.239098</c:v>
                </c:pt>
                <c:pt idx="11170">
                  <c:v>-0.24007999999999999</c:v>
                </c:pt>
                <c:pt idx="11171">
                  <c:v>-0.24101400000000001</c:v>
                </c:pt>
                <c:pt idx="11172">
                  <c:v>-0.24190200000000001</c:v>
                </c:pt>
                <c:pt idx="11173">
                  <c:v>-0.24274799999999999</c:v>
                </c:pt>
                <c:pt idx="11174">
                  <c:v>-0.24355499999999999</c:v>
                </c:pt>
                <c:pt idx="11175">
                  <c:v>-0.24432599999999999</c:v>
                </c:pt>
                <c:pt idx="11176">
                  <c:v>-0.24507100000000001</c:v>
                </c:pt>
                <c:pt idx="11177">
                  <c:v>-0.24580099999999999</c:v>
                </c:pt>
                <c:pt idx="11178">
                  <c:v>-0.24652099999999999</c:v>
                </c:pt>
                <c:pt idx="11179">
                  <c:v>-0.24723000000000001</c:v>
                </c:pt>
                <c:pt idx="11180">
                  <c:v>-0.24792</c:v>
                </c:pt>
                <c:pt idx="11181">
                  <c:v>-0.24857899999999999</c:v>
                </c:pt>
                <c:pt idx="11182">
                  <c:v>-0.249197</c:v>
                </c:pt>
                <c:pt idx="11183">
                  <c:v>-0.249775</c:v>
                </c:pt>
                <c:pt idx="11184">
                  <c:v>-0.25032799999999999</c:v>
                </c:pt>
                <c:pt idx="11185">
                  <c:v>-0.25086700000000001</c:v>
                </c:pt>
                <c:pt idx="11186">
                  <c:v>-0.25139499999999998</c:v>
                </c:pt>
                <c:pt idx="11187">
                  <c:v>-0.25189600000000001</c:v>
                </c:pt>
                <c:pt idx="11188">
                  <c:v>-0.25235200000000002</c:v>
                </c:pt>
                <c:pt idx="11189">
                  <c:v>-0.252751</c:v>
                </c:pt>
                <c:pt idx="11190">
                  <c:v>-0.25308799999999998</c:v>
                </c:pt>
                <c:pt idx="11191">
                  <c:v>-0.253355</c:v>
                </c:pt>
                <c:pt idx="11192">
                  <c:v>-0.25354599999999999</c:v>
                </c:pt>
                <c:pt idx="11193">
                  <c:v>-0.25365900000000002</c:v>
                </c:pt>
                <c:pt idx="11194">
                  <c:v>-0.25370599999999999</c:v>
                </c:pt>
                <c:pt idx="11195">
                  <c:v>-0.25369999999999998</c:v>
                </c:pt>
                <c:pt idx="11196">
                  <c:v>-0.25364999999999999</c:v>
                </c:pt>
                <c:pt idx="11197">
                  <c:v>-0.25356200000000001</c:v>
                </c:pt>
                <c:pt idx="11198">
                  <c:v>-0.25342999999999999</c:v>
                </c:pt>
                <c:pt idx="11199">
                  <c:v>-0.253247</c:v>
                </c:pt>
                <c:pt idx="11200">
                  <c:v>-0.25300899999999998</c:v>
                </c:pt>
                <c:pt idx="11201">
                  <c:v>-0.25271399999999999</c:v>
                </c:pt>
                <c:pt idx="11202">
                  <c:v>-0.25236399999999998</c:v>
                </c:pt>
                <c:pt idx="11203">
                  <c:v>-0.25196000000000002</c:v>
                </c:pt>
                <c:pt idx="11204">
                  <c:v>-0.25150499999999998</c:v>
                </c:pt>
                <c:pt idx="11205">
                  <c:v>-0.25099900000000003</c:v>
                </c:pt>
                <c:pt idx="11206">
                  <c:v>-0.250446</c:v>
                </c:pt>
                <c:pt idx="11207">
                  <c:v>-0.24984500000000001</c:v>
                </c:pt>
                <c:pt idx="11208">
                  <c:v>-0.249194</c:v>
                </c:pt>
                <c:pt idx="11209">
                  <c:v>-0.24848799999999999</c:v>
                </c:pt>
                <c:pt idx="11210">
                  <c:v>-0.24771699999999999</c:v>
                </c:pt>
                <c:pt idx="11211">
                  <c:v>-0.24688099999999999</c:v>
                </c:pt>
                <c:pt idx="11212">
                  <c:v>-0.24598300000000001</c:v>
                </c:pt>
                <c:pt idx="11213">
                  <c:v>-0.24502499999999999</c:v>
                </c:pt>
                <c:pt idx="11214">
                  <c:v>-0.244006</c:v>
                </c:pt>
                <c:pt idx="11215">
                  <c:v>-0.242923</c:v>
                </c:pt>
                <c:pt idx="11216">
                  <c:v>-0.24177000000000001</c:v>
                </c:pt>
                <c:pt idx="11217">
                  <c:v>-0.240538</c:v>
                </c:pt>
                <c:pt idx="11218">
                  <c:v>-0.239231</c:v>
                </c:pt>
                <c:pt idx="11219">
                  <c:v>-0.23786399999999999</c:v>
                </c:pt>
                <c:pt idx="11220">
                  <c:v>-0.23644999999999999</c:v>
                </c:pt>
                <c:pt idx="11221">
                  <c:v>-0.23499500000000001</c:v>
                </c:pt>
                <c:pt idx="11222">
                  <c:v>-0.23349500000000001</c:v>
                </c:pt>
                <c:pt idx="11223">
                  <c:v>-0.23195199999999999</c:v>
                </c:pt>
                <c:pt idx="11224">
                  <c:v>-0.23036899999999999</c:v>
                </c:pt>
                <c:pt idx="11225">
                  <c:v>-0.228745</c:v>
                </c:pt>
                <c:pt idx="11226">
                  <c:v>-0.227072</c:v>
                </c:pt>
                <c:pt idx="11227">
                  <c:v>-0.225358</c:v>
                </c:pt>
                <c:pt idx="11228">
                  <c:v>-0.22361600000000001</c:v>
                </c:pt>
                <c:pt idx="11229">
                  <c:v>-0.22186</c:v>
                </c:pt>
                <c:pt idx="11230">
                  <c:v>-0.22009300000000001</c:v>
                </c:pt>
                <c:pt idx="11231">
                  <c:v>-0.21831200000000001</c:v>
                </c:pt>
                <c:pt idx="11232">
                  <c:v>-0.21650900000000001</c:v>
                </c:pt>
                <c:pt idx="11233">
                  <c:v>-0.21467700000000001</c:v>
                </c:pt>
                <c:pt idx="11234">
                  <c:v>-0.212811</c:v>
                </c:pt>
                <c:pt idx="11235">
                  <c:v>-0.21091399999999999</c:v>
                </c:pt>
                <c:pt idx="11236">
                  <c:v>-0.20899100000000001</c:v>
                </c:pt>
                <c:pt idx="11237">
                  <c:v>-0.20704600000000001</c:v>
                </c:pt>
                <c:pt idx="11238">
                  <c:v>-0.20508499999999999</c:v>
                </c:pt>
                <c:pt idx="11239">
                  <c:v>-0.20311100000000001</c:v>
                </c:pt>
                <c:pt idx="11240">
                  <c:v>-0.20113200000000001</c:v>
                </c:pt>
                <c:pt idx="11241">
                  <c:v>-0.199157</c:v>
                </c:pt>
                <c:pt idx="11242">
                  <c:v>-0.19719400000000001</c:v>
                </c:pt>
                <c:pt idx="11243">
                  <c:v>-0.195248</c:v>
                </c:pt>
                <c:pt idx="11244">
                  <c:v>-0.19331400000000001</c:v>
                </c:pt>
                <c:pt idx="11245">
                  <c:v>-0.19139100000000001</c:v>
                </c:pt>
                <c:pt idx="11246">
                  <c:v>-0.18948000000000001</c:v>
                </c:pt>
                <c:pt idx="11247">
                  <c:v>-0.18758900000000001</c:v>
                </c:pt>
                <c:pt idx="11248">
                  <c:v>-0.185728</c:v>
                </c:pt>
                <c:pt idx="11249">
                  <c:v>-0.18390799999999999</c:v>
                </c:pt>
                <c:pt idx="11250">
                  <c:v>-0.18212800000000001</c:v>
                </c:pt>
                <c:pt idx="11251">
                  <c:v>-0.18038599999999999</c:v>
                </c:pt>
                <c:pt idx="11252">
                  <c:v>-0.178679</c:v>
                </c:pt>
                <c:pt idx="11253">
                  <c:v>-0.177007</c:v>
                </c:pt>
                <c:pt idx="11254">
                  <c:v>-0.17537</c:v>
                </c:pt>
                <c:pt idx="11255">
                  <c:v>-0.17377400000000001</c:v>
                </c:pt>
                <c:pt idx="11256">
                  <c:v>-0.172233</c:v>
                </c:pt>
                <c:pt idx="11257">
                  <c:v>-0.17075199999999999</c:v>
                </c:pt>
                <c:pt idx="11258">
                  <c:v>-0.16932800000000001</c:v>
                </c:pt>
                <c:pt idx="11259">
                  <c:v>-0.167966</c:v>
                </c:pt>
                <c:pt idx="11260">
                  <c:v>-0.16667799999999999</c:v>
                </c:pt>
                <c:pt idx="11261">
                  <c:v>-0.165469</c:v>
                </c:pt>
                <c:pt idx="11262">
                  <c:v>-0.16433400000000001</c:v>
                </c:pt>
                <c:pt idx="11263">
                  <c:v>-0.16326599999999999</c:v>
                </c:pt>
                <c:pt idx="11264">
                  <c:v>-0.16226699999999999</c:v>
                </c:pt>
                <c:pt idx="11265">
                  <c:v>-0.16134299999999999</c:v>
                </c:pt>
                <c:pt idx="11266">
                  <c:v>-0.16048399999999999</c:v>
                </c:pt>
                <c:pt idx="11267">
                  <c:v>-0.15968199999999999</c:v>
                </c:pt>
                <c:pt idx="11268">
                  <c:v>-0.15893299999999999</c:v>
                </c:pt>
                <c:pt idx="11269">
                  <c:v>-0.15823699999999999</c:v>
                </c:pt>
                <c:pt idx="11270">
                  <c:v>-0.15759300000000001</c:v>
                </c:pt>
                <c:pt idx="11271">
                  <c:v>-0.15700600000000001</c:v>
                </c:pt>
                <c:pt idx="11272">
                  <c:v>-0.156496</c:v>
                </c:pt>
                <c:pt idx="11273">
                  <c:v>-0.15607599999999999</c:v>
                </c:pt>
                <c:pt idx="11274">
                  <c:v>-0.155747</c:v>
                </c:pt>
                <c:pt idx="11275">
                  <c:v>-0.155496</c:v>
                </c:pt>
                <c:pt idx="11276">
                  <c:v>-0.155309</c:v>
                </c:pt>
                <c:pt idx="11277">
                  <c:v>-0.15518399999999999</c:v>
                </c:pt>
                <c:pt idx="11278">
                  <c:v>-0.15512500000000001</c:v>
                </c:pt>
                <c:pt idx="11279">
                  <c:v>-0.15513299999999999</c:v>
                </c:pt>
                <c:pt idx="11280">
                  <c:v>-0.15520800000000001</c:v>
                </c:pt>
                <c:pt idx="11281">
                  <c:v>-0.155364</c:v>
                </c:pt>
                <c:pt idx="11282">
                  <c:v>-0.155615</c:v>
                </c:pt>
                <c:pt idx="11283">
                  <c:v>-0.15596399999999999</c:v>
                </c:pt>
                <c:pt idx="11284">
                  <c:v>-0.15640299999999999</c:v>
                </c:pt>
                <c:pt idx="11285">
                  <c:v>-0.15692200000000001</c:v>
                </c:pt>
                <c:pt idx="11286">
                  <c:v>-0.15751399999999999</c:v>
                </c:pt>
                <c:pt idx="11287">
                  <c:v>-0.15817800000000001</c:v>
                </c:pt>
                <c:pt idx="11288">
                  <c:v>-0.158914</c:v>
                </c:pt>
                <c:pt idx="11289">
                  <c:v>-0.159723</c:v>
                </c:pt>
                <c:pt idx="11290">
                  <c:v>-0.16059999999999999</c:v>
                </c:pt>
                <c:pt idx="11291">
                  <c:v>-0.16154299999999999</c:v>
                </c:pt>
                <c:pt idx="11292">
                  <c:v>-0.16256000000000001</c:v>
                </c:pt>
                <c:pt idx="11293">
                  <c:v>-0.163656</c:v>
                </c:pt>
                <c:pt idx="11294">
                  <c:v>-0.164824</c:v>
                </c:pt>
                <c:pt idx="11295">
                  <c:v>-0.16605300000000001</c:v>
                </c:pt>
                <c:pt idx="11296">
                  <c:v>-0.16733400000000001</c:v>
                </c:pt>
                <c:pt idx="11297">
                  <c:v>-0.168657</c:v>
                </c:pt>
                <c:pt idx="11298">
                  <c:v>-0.170018</c:v>
                </c:pt>
                <c:pt idx="11299">
                  <c:v>-0.17141600000000001</c:v>
                </c:pt>
                <c:pt idx="11300">
                  <c:v>-0.17285700000000001</c:v>
                </c:pt>
                <c:pt idx="11301">
                  <c:v>-0.17435100000000001</c:v>
                </c:pt>
                <c:pt idx="11302">
                  <c:v>-0.175903</c:v>
                </c:pt>
                <c:pt idx="11303">
                  <c:v>-0.177509</c:v>
                </c:pt>
                <c:pt idx="11304">
                  <c:v>-0.17916099999999999</c:v>
                </c:pt>
                <c:pt idx="11305">
                  <c:v>-0.18086099999999999</c:v>
                </c:pt>
                <c:pt idx="11306">
                  <c:v>-0.18262200000000001</c:v>
                </c:pt>
                <c:pt idx="11307">
                  <c:v>-0.18445600000000001</c:v>
                </c:pt>
                <c:pt idx="11308">
                  <c:v>-0.186365</c:v>
                </c:pt>
                <c:pt idx="11309">
                  <c:v>-0.18834500000000001</c:v>
                </c:pt>
                <c:pt idx="11310">
                  <c:v>-0.19039400000000001</c:v>
                </c:pt>
                <c:pt idx="11311">
                  <c:v>-0.19251199999999999</c:v>
                </c:pt>
                <c:pt idx="11312">
                  <c:v>-0.19469</c:v>
                </c:pt>
                <c:pt idx="11313">
                  <c:v>-0.196912</c:v>
                </c:pt>
                <c:pt idx="11314">
                  <c:v>-0.19916500000000001</c:v>
                </c:pt>
                <c:pt idx="11315">
                  <c:v>-0.20145099999999999</c:v>
                </c:pt>
                <c:pt idx="11316">
                  <c:v>-0.20377100000000001</c:v>
                </c:pt>
                <c:pt idx="11317">
                  <c:v>-0.206126</c:v>
                </c:pt>
                <c:pt idx="11318">
                  <c:v>-0.20851</c:v>
                </c:pt>
                <c:pt idx="11319">
                  <c:v>-0.21091399999999999</c:v>
                </c:pt>
                <c:pt idx="11320">
                  <c:v>-0.21332699999999999</c:v>
                </c:pt>
                <c:pt idx="11321">
                  <c:v>-0.21574199999999999</c:v>
                </c:pt>
                <c:pt idx="11322">
                  <c:v>-0.218164</c:v>
                </c:pt>
                <c:pt idx="11323">
                  <c:v>-0.22059999999999999</c:v>
                </c:pt>
                <c:pt idx="11324">
                  <c:v>-0.22305900000000001</c:v>
                </c:pt>
                <c:pt idx="11325">
                  <c:v>-0.225547</c:v>
                </c:pt>
                <c:pt idx="11326">
                  <c:v>-0.22806499999999999</c:v>
                </c:pt>
                <c:pt idx="11327">
                  <c:v>-0.23060800000000001</c:v>
                </c:pt>
                <c:pt idx="11328">
                  <c:v>-0.23316799999999999</c:v>
                </c:pt>
                <c:pt idx="11329">
                  <c:v>-0.23574200000000001</c:v>
                </c:pt>
                <c:pt idx="11330">
                  <c:v>-0.23832100000000001</c:v>
                </c:pt>
                <c:pt idx="11331">
                  <c:v>-0.240893</c:v>
                </c:pt>
                <c:pt idx="11332">
                  <c:v>-0.243455</c:v>
                </c:pt>
                <c:pt idx="11333">
                  <c:v>-0.24601100000000001</c:v>
                </c:pt>
                <c:pt idx="11334">
                  <c:v>-0.24857099999999999</c:v>
                </c:pt>
                <c:pt idx="11335">
                  <c:v>-0.251135</c:v>
                </c:pt>
                <c:pt idx="11336">
                  <c:v>-0.253693</c:v>
                </c:pt>
                <c:pt idx="11337">
                  <c:v>-0.25623899999999999</c:v>
                </c:pt>
                <c:pt idx="11338">
                  <c:v>-0.25877800000000001</c:v>
                </c:pt>
                <c:pt idx="11339">
                  <c:v>-0.26131199999999999</c:v>
                </c:pt>
                <c:pt idx="11340">
                  <c:v>-0.26383800000000002</c:v>
                </c:pt>
                <c:pt idx="11341">
                  <c:v>-0.26635300000000001</c:v>
                </c:pt>
                <c:pt idx="11342">
                  <c:v>-0.26885900000000001</c:v>
                </c:pt>
                <c:pt idx="11343">
                  <c:v>-0.27135599999999999</c:v>
                </c:pt>
                <c:pt idx="11344">
                  <c:v>-0.273835</c:v>
                </c:pt>
                <c:pt idx="11345">
                  <c:v>-0.27629199999999998</c:v>
                </c:pt>
                <c:pt idx="11346">
                  <c:v>-0.27872200000000003</c:v>
                </c:pt>
                <c:pt idx="11347">
                  <c:v>-0.28112199999999998</c:v>
                </c:pt>
                <c:pt idx="11348">
                  <c:v>-0.28349099999999999</c:v>
                </c:pt>
                <c:pt idx="11349">
                  <c:v>-0.28582999999999997</c:v>
                </c:pt>
                <c:pt idx="11350">
                  <c:v>-0.28814200000000001</c:v>
                </c:pt>
                <c:pt idx="11351">
                  <c:v>-0.29042699999999999</c:v>
                </c:pt>
                <c:pt idx="11352">
                  <c:v>-0.29268300000000003</c:v>
                </c:pt>
                <c:pt idx="11353">
                  <c:v>-0.29490100000000002</c:v>
                </c:pt>
                <c:pt idx="11354">
                  <c:v>-0.29707600000000001</c:v>
                </c:pt>
                <c:pt idx="11355">
                  <c:v>-0.29920200000000002</c:v>
                </c:pt>
                <c:pt idx="11356">
                  <c:v>-0.30127100000000001</c:v>
                </c:pt>
                <c:pt idx="11357">
                  <c:v>-0.30327300000000001</c:v>
                </c:pt>
                <c:pt idx="11358">
                  <c:v>-0.305203</c:v>
                </c:pt>
                <c:pt idx="11359">
                  <c:v>-0.30706299999999997</c:v>
                </c:pt>
                <c:pt idx="11360">
                  <c:v>-0.30885200000000002</c:v>
                </c:pt>
                <c:pt idx="11361">
                  <c:v>-0.31056400000000001</c:v>
                </c:pt>
                <c:pt idx="11362">
                  <c:v>-0.312195</c:v>
                </c:pt>
                <c:pt idx="11363">
                  <c:v>-0.31374999999999997</c:v>
                </c:pt>
                <c:pt idx="11364">
                  <c:v>-0.31523699999999999</c:v>
                </c:pt>
                <c:pt idx="11365">
                  <c:v>-0.31666</c:v>
                </c:pt>
                <c:pt idx="11366">
                  <c:v>-0.318023</c:v>
                </c:pt>
                <c:pt idx="11367">
                  <c:v>-0.319332</c:v>
                </c:pt>
                <c:pt idx="11368">
                  <c:v>-0.32058199999999998</c:v>
                </c:pt>
                <c:pt idx="11369">
                  <c:v>-0.32177099999999997</c:v>
                </c:pt>
                <c:pt idx="11370">
                  <c:v>-0.32290799999999997</c:v>
                </c:pt>
                <c:pt idx="11371">
                  <c:v>-0.32397900000000002</c:v>
                </c:pt>
                <c:pt idx="11372">
                  <c:v>-0.32492700000000002</c:v>
                </c:pt>
                <c:pt idx="11373">
                  <c:v>-0.32575700000000002</c:v>
                </c:pt>
                <c:pt idx="11374">
                  <c:v>-0.32653900000000002</c:v>
                </c:pt>
                <c:pt idx="11375">
                  <c:v>-0.32727299999999998</c:v>
                </c:pt>
                <c:pt idx="11376">
                  <c:v>-0.32792300000000002</c:v>
                </c:pt>
                <c:pt idx="11377">
                  <c:v>-0.32849299999999998</c:v>
                </c:pt>
                <c:pt idx="11378">
                  <c:v>-0.328988</c:v>
                </c:pt>
                <c:pt idx="11379">
                  <c:v>-0.329401</c:v>
                </c:pt>
                <c:pt idx="11380">
                  <c:v>-0.32972200000000002</c:v>
                </c:pt>
                <c:pt idx="11381">
                  <c:v>-0.32994800000000002</c:v>
                </c:pt>
                <c:pt idx="11382">
                  <c:v>-0.33008300000000002</c:v>
                </c:pt>
                <c:pt idx="11383">
                  <c:v>-0.33013300000000001</c:v>
                </c:pt>
                <c:pt idx="11384">
                  <c:v>-0.33010200000000001</c:v>
                </c:pt>
                <c:pt idx="11385">
                  <c:v>-0.32999200000000001</c:v>
                </c:pt>
                <c:pt idx="11386">
                  <c:v>-0.329795</c:v>
                </c:pt>
                <c:pt idx="11387">
                  <c:v>-0.32950699999999999</c:v>
                </c:pt>
                <c:pt idx="11388">
                  <c:v>-0.32912999999999998</c:v>
                </c:pt>
                <c:pt idx="11389">
                  <c:v>-0.32866800000000002</c:v>
                </c:pt>
                <c:pt idx="11390">
                  <c:v>-0.32812999999999998</c:v>
                </c:pt>
                <c:pt idx="11391">
                  <c:v>-0.32751999999999998</c:v>
                </c:pt>
                <c:pt idx="11392">
                  <c:v>-0.32684800000000003</c:v>
                </c:pt>
                <c:pt idx="11393">
                  <c:v>-0.32611800000000002</c:v>
                </c:pt>
                <c:pt idx="11394">
                  <c:v>-0.32533499999999999</c:v>
                </c:pt>
                <c:pt idx="11395">
                  <c:v>-0.32449800000000001</c:v>
                </c:pt>
                <c:pt idx="11396">
                  <c:v>-0.323606</c:v>
                </c:pt>
                <c:pt idx="11397">
                  <c:v>-0.32264799999999999</c:v>
                </c:pt>
                <c:pt idx="11398">
                  <c:v>-0.32161400000000001</c:v>
                </c:pt>
                <c:pt idx="11399">
                  <c:v>-0.32050600000000001</c:v>
                </c:pt>
                <c:pt idx="11400">
                  <c:v>-0.31933400000000001</c:v>
                </c:pt>
                <c:pt idx="11401">
                  <c:v>-0.31809999999999999</c:v>
                </c:pt>
                <c:pt idx="11402">
                  <c:v>-0.31680000000000003</c:v>
                </c:pt>
                <c:pt idx="11403">
                  <c:v>-0.31543399999999999</c:v>
                </c:pt>
                <c:pt idx="11404">
                  <c:v>-0.31399899999999997</c:v>
                </c:pt>
                <c:pt idx="11405">
                  <c:v>-0.31249100000000002</c:v>
                </c:pt>
                <c:pt idx="11406">
                  <c:v>-0.31090099999999998</c:v>
                </c:pt>
                <c:pt idx="11407">
                  <c:v>-0.30923400000000001</c:v>
                </c:pt>
                <c:pt idx="11408">
                  <c:v>-0.30749599999999999</c:v>
                </c:pt>
                <c:pt idx="11409">
                  <c:v>-0.30569200000000002</c:v>
                </c:pt>
                <c:pt idx="11410">
                  <c:v>-0.30381799999999998</c:v>
                </c:pt>
                <c:pt idx="11411">
                  <c:v>-0.30187900000000001</c:v>
                </c:pt>
                <c:pt idx="11412">
                  <c:v>-0.29987999999999998</c:v>
                </c:pt>
                <c:pt idx="11413">
                  <c:v>-0.297823</c:v>
                </c:pt>
                <c:pt idx="11414">
                  <c:v>-0.295705</c:v>
                </c:pt>
                <c:pt idx="11415">
                  <c:v>-0.29353200000000002</c:v>
                </c:pt>
                <c:pt idx="11416">
                  <c:v>-0.29130699999999998</c:v>
                </c:pt>
                <c:pt idx="11417">
                  <c:v>-0.28903299999999998</c:v>
                </c:pt>
                <c:pt idx="11418">
                  <c:v>-0.28670400000000001</c:v>
                </c:pt>
                <c:pt idx="11419">
                  <c:v>-0.28431899999999999</c:v>
                </c:pt>
                <c:pt idx="11420">
                  <c:v>-0.28187699999999999</c:v>
                </c:pt>
                <c:pt idx="11421">
                  <c:v>-0.27937600000000001</c:v>
                </c:pt>
                <c:pt idx="11422">
                  <c:v>-0.276814</c:v>
                </c:pt>
                <c:pt idx="11423">
                  <c:v>-0.274196</c:v>
                </c:pt>
                <c:pt idx="11424">
                  <c:v>-0.27152999999999999</c:v>
                </c:pt>
                <c:pt idx="11425">
                  <c:v>-0.26882299999999998</c:v>
                </c:pt>
                <c:pt idx="11426">
                  <c:v>-0.26608399999999999</c:v>
                </c:pt>
                <c:pt idx="11427">
                  <c:v>-0.26331399999999999</c:v>
                </c:pt>
                <c:pt idx="11428">
                  <c:v>-0.26051400000000002</c:v>
                </c:pt>
                <c:pt idx="11429">
                  <c:v>-0.257683</c:v>
                </c:pt>
                <c:pt idx="11430">
                  <c:v>-0.25482700000000003</c:v>
                </c:pt>
                <c:pt idx="11431">
                  <c:v>-0.251944</c:v>
                </c:pt>
                <c:pt idx="11432">
                  <c:v>-0.249032</c:v>
                </c:pt>
                <c:pt idx="11433">
                  <c:v>-0.246088</c:v>
                </c:pt>
                <c:pt idx="11434">
                  <c:v>-0.24311199999999999</c:v>
                </c:pt>
                <c:pt idx="11435">
                  <c:v>-0.24010500000000001</c:v>
                </c:pt>
                <c:pt idx="11436">
                  <c:v>-0.23707600000000001</c:v>
                </c:pt>
                <c:pt idx="11437">
                  <c:v>-0.23402800000000001</c:v>
                </c:pt>
                <c:pt idx="11438">
                  <c:v>-0.23095099999999999</c:v>
                </c:pt>
                <c:pt idx="11439">
                  <c:v>-0.22783200000000001</c:v>
                </c:pt>
                <c:pt idx="11440">
                  <c:v>-0.22466800000000001</c:v>
                </c:pt>
                <c:pt idx="11441">
                  <c:v>-0.22146399999999999</c:v>
                </c:pt>
                <c:pt idx="11442">
                  <c:v>-0.218227</c:v>
                </c:pt>
                <c:pt idx="11443">
                  <c:v>-0.214971</c:v>
                </c:pt>
                <c:pt idx="11444">
                  <c:v>-0.21171100000000001</c:v>
                </c:pt>
                <c:pt idx="11445">
                  <c:v>-0.208449</c:v>
                </c:pt>
                <c:pt idx="11446">
                  <c:v>-0.205178</c:v>
                </c:pt>
                <c:pt idx="11447">
                  <c:v>-0.2019</c:v>
                </c:pt>
                <c:pt idx="11448">
                  <c:v>-0.198628</c:v>
                </c:pt>
                <c:pt idx="11449">
                  <c:v>-0.19536999999999999</c:v>
                </c:pt>
                <c:pt idx="11450">
                  <c:v>-0.19212699999999999</c:v>
                </c:pt>
                <c:pt idx="11451">
                  <c:v>-0.18890999999999999</c:v>
                </c:pt>
                <c:pt idx="11452">
                  <c:v>-0.18573000000000001</c:v>
                </c:pt>
                <c:pt idx="11453">
                  <c:v>-0.18259300000000001</c:v>
                </c:pt>
                <c:pt idx="11454">
                  <c:v>-0.17949499999999999</c:v>
                </c:pt>
                <c:pt idx="11455">
                  <c:v>-0.17643</c:v>
                </c:pt>
                <c:pt idx="11456">
                  <c:v>-0.17339399999999999</c:v>
                </c:pt>
                <c:pt idx="11457">
                  <c:v>-0.17038700000000001</c:v>
                </c:pt>
                <c:pt idx="11458">
                  <c:v>-0.16741400000000001</c:v>
                </c:pt>
                <c:pt idx="11459">
                  <c:v>-0.16444700000000001</c:v>
                </c:pt>
                <c:pt idx="11460">
                  <c:v>-0.161469</c:v>
                </c:pt>
                <c:pt idx="11461">
                  <c:v>-0.15853400000000001</c:v>
                </c:pt>
                <c:pt idx="11462">
                  <c:v>-0.155671</c:v>
                </c:pt>
                <c:pt idx="11463">
                  <c:v>-0.152834</c:v>
                </c:pt>
                <c:pt idx="11464">
                  <c:v>-0.150005</c:v>
                </c:pt>
                <c:pt idx="11465">
                  <c:v>-0.147204</c:v>
                </c:pt>
                <c:pt idx="11466">
                  <c:v>-0.14443600000000001</c:v>
                </c:pt>
                <c:pt idx="11467">
                  <c:v>-0.14170099999999999</c:v>
                </c:pt>
                <c:pt idx="11468">
                  <c:v>-0.13900000000000001</c:v>
                </c:pt>
                <c:pt idx="11469">
                  <c:v>-0.13633999999999999</c:v>
                </c:pt>
                <c:pt idx="11470">
                  <c:v>-0.13372999999999999</c:v>
                </c:pt>
                <c:pt idx="11471">
                  <c:v>-0.13117400000000001</c:v>
                </c:pt>
                <c:pt idx="11472">
                  <c:v>-0.12867899999999999</c:v>
                </c:pt>
                <c:pt idx="11473">
                  <c:v>-0.126246</c:v>
                </c:pt>
                <c:pt idx="11474">
                  <c:v>-0.123875</c:v>
                </c:pt>
                <c:pt idx="11475">
                  <c:v>-0.12157</c:v>
                </c:pt>
                <c:pt idx="11476">
                  <c:v>-0.119339</c:v>
                </c:pt>
                <c:pt idx="11477">
                  <c:v>-0.117191</c:v>
                </c:pt>
                <c:pt idx="11478">
                  <c:v>-0.115132</c:v>
                </c:pt>
                <c:pt idx="11479">
                  <c:v>-0.113166</c:v>
                </c:pt>
                <c:pt idx="11480">
                  <c:v>-0.111294</c:v>
                </c:pt>
                <c:pt idx="11481">
                  <c:v>-0.109511</c:v>
                </c:pt>
                <c:pt idx="11482">
                  <c:v>-0.107809</c:v>
                </c:pt>
                <c:pt idx="11483">
                  <c:v>-0.10618</c:v>
                </c:pt>
                <c:pt idx="11484">
                  <c:v>-0.104618</c:v>
                </c:pt>
                <c:pt idx="11485">
                  <c:v>-0.103118</c:v>
                </c:pt>
                <c:pt idx="11486">
                  <c:v>-0.10168099999999999</c:v>
                </c:pt>
                <c:pt idx="11487">
                  <c:v>-0.10030799999999999</c:v>
                </c:pt>
                <c:pt idx="11488">
                  <c:v>-9.9002900000000005E-2</c:v>
                </c:pt>
                <c:pt idx="11489">
                  <c:v>-9.7768999999999995E-2</c:v>
                </c:pt>
                <c:pt idx="11490">
                  <c:v>-9.6601500000000007E-2</c:v>
                </c:pt>
                <c:pt idx="11491">
                  <c:v>-9.5484899999999998E-2</c:v>
                </c:pt>
                <c:pt idx="11492">
                  <c:v>-9.4410300000000003E-2</c:v>
                </c:pt>
                <c:pt idx="11493">
                  <c:v>-9.3385700000000002E-2</c:v>
                </c:pt>
                <c:pt idx="11494">
                  <c:v>-9.2422799999999999E-2</c:v>
                </c:pt>
                <c:pt idx="11495">
                  <c:v>-9.1528899999999996E-2</c:v>
                </c:pt>
                <c:pt idx="11496">
                  <c:v>-9.0707899999999994E-2</c:v>
                </c:pt>
                <c:pt idx="11497">
                  <c:v>-8.9964699999999995E-2</c:v>
                </c:pt>
                <c:pt idx="11498">
                  <c:v>-8.9304700000000001E-2</c:v>
                </c:pt>
                <c:pt idx="11499">
                  <c:v>-8.8729100000000005E-2</c:v>
                </c:pt>
                <c:pt idx="11500">
                  <c:v>-8.8233400000000003E-2</c:v>
                </c:pt>
                <c:pt idx="11501">
                  <c:v>-8.7812000000000001E-2</c:v>
                </c:pt>
                <c:pt idx="11502">
                  <c:v>-8.7461399999999995E-2</c:v>
                </c:pt>
                <c:pt idx="11503">
                  <c:v>-8.7181900000000007E-2</c:v>
                </c:pt>
                <c:pt idx="11504">
                  <c:v>-8.6976700000000004E-2</c:v>
                </c:pt>
                <c:pt idx="11505">
                  <c:v>-8.6847099999999997E-2</c:v>
                </c:pt>
                <c:pt idx="11506">
                  <c:v>-8.6790300000000001E-2</c:v>
                </c:pt>
                <c:pt idx="11507">
                  <c:v>-8.6798899999999998E-2</c:v>
                </c:pt>
                <c:pt idx="11508">
                  <c:v>-8.6863999999999997E-2</c:v>
                </c:pt>
                <c:pt idx="11509">
                  <c:v>-8.6981699999999995E-2</c:v>
                </c:pt>
                <c:pt idx="11510">
                  <c:v>-8.7153900000000006E-2</c:v>
                </c:pt>
                <c:pt idx="11511">
                  <c:v>-8.7384299999999998E-2</c:v>
                </c:pt>
                <c:pt idx="11512">
                  <c:v>-8.7677900000000003E-2</c:v>
                </c:pt>
                <c:pt idx="11513">
                  <c:v>-8.8040599999999997E-2</c:v>
                </c:pt>
                <c:pt idx="11514">
                  <c:v>-8.8474800000000006E-2</c:v>
                </c:pt>
                <c:pt idx="11515">
                  <c:v>-8.8977799999999996E-2</c:v>
                </c:pt>
                <c:pt idx="11516">
                  <c:v>-8.9549100000000006E-2</c:v>
                </c:pt>
                <c:pt idx="11517">
                  <c:v>-9.0188900000000002E-2</c:v>
                </c:pt>
                <c:pt idx="11518">
                  <c:v>-9.0890700000000005E-2</c:v>
                </c:pt>
                <c:pt idx="11519">
                  <c:v>-9.1643500000000003E-2</c:v>
                </c:pt>
                <c:pt idx="11520">
                  <c:v>-9.2441599999999999E-2</c:v>
                </c:pt>
                <c:pt idx="11521">
                  <c:v>-9.3287800000000004E-2</c:v>
                </c:pt>
                <c:pt idx="11522">
                  <c:v>-9.41882E-2</c:v>
                </c:pt>
                <c:pt idx="11523">
                  <c:v>-9.5147399999999993E-2</c:v>
                </c:pt>
                <c:pt idx="11524">
                  <c:v>-9.6168100000000006E-2</c:v>
                </c:pt>
                <c:pt idx="11525">
                  <c:v>-9.7245700000000004E-2</c:v>
                </c:pt>
                <c:pt idx="11526">
                  <c:v>-9.8371E-2</c:v>
                </c:pt>
                <c:pt idx="11527">
                  <c:v>-9.9540900000000002E-2</c:v>
                </c:pt>
                <c:pt idx="11528">
                  <c:v>-0.100759</c:v>
                </c:pt>
                <c:pt idx="11529">
                  <c:v>-0.10202899999999999</c:v>
                </c:pt>
                <c:pt idx="11530">
                  <c:v>-0.103353</c:v>
                </c:pt>
                <c:pt idx="11531">
                  <c:v>-0.10473300000000001</c:v>
                </c:pt>
                <c:pt idx="11532">
                  <c:v>-0.106171</c:v>
                </c:pt>
                <c:pt idx="11533">
                  <c:v>-0.10766199999999999</c:v>
                </c:pt>
                <c:pt idx="11534">
                  <c:v>-0.10920199999999999</c:v>
                </c:pt>
                <c:pt idx="11535">
                  <c:v>-0.11079</c:v>
                </c:pt>
                <c:pt idx="11536">
                  <c:v>-0.11243300000000001</c:v>
                </c:pt>
                <c:pt idx="11537">
                  <c:v>-0.114133</c:v>
                </c:pt>
                <c:pt idx="11538">
                  <c:v>-0.115888</c:v>
                </c:pt>
                <c:pt idx="11539">
                  <c:v>-0.117692</c:v>
                </c:pt>
                <c:pt idx="11540">
                  <c:v>-0.119537</c:v>
                </c:pt>
                <c:pt idx="11541">
                  <c:v>-0.121418</c:v>
                </c:pt>
                <c:pt idx="11542">
                  <c:v>-0.12332799999999999</c:v>
                </c:pt>
                <c:pt idx="11543">
                  <c:v>-0.12526100000000001</c:v>
                </c:pt>
                <c:pt idx="11544">
                  <c:v>-0.127216</c:v>
                </c:pt>
                <c:pt idx="11545">
                  <c:v>-0.12919</c:v>
                </c:pt>
                <c:pt idx="11546">
                  <c:v>-0.13118099999999999</c:v>
                </c:pt>
                <c:pt idx="11547">
                  <c:v>-0.133191</c:v>
                </c:pt>
                <c:pt idx="11548">
                  <c:v>-0.13522100000000001</c:v>
                </c:pt>
                <c:pt idx="11549">
                  <c:v>-0.137268</c:v>
                </c:pt>
                <c:pt idx="11550">
                  <c:v>-0.13932700000000001</c:v>
                </c:pt>
                <c:pt idx="11551">
                  <c:v>-0.14139299999999999</c:v>
                </c:pt>
                <c:pt idx="11552">
                  <c:v>-0.14346600000000001</c:v>
                </c:pt>
                <c:pt idx="11553">
                  <c:v>-0.14554400000000001</c:v>
                </c:pt>
                <c:pt idx="11554">
                  <c:v>-0.14762600000000001</c:v>
                </c:pt>
                <c:pt idx="11555">
                  <c:v>-0.14971000000000001</c:v>
                </c:pt>
                <c:pt idx="11556">
                  <c:v>-0.15179599999999999</c:v>
                </c:pt>
                <c:pt idx="11557">
                  <c:v>-0.153888</c:v>
                </c:pt>
                <c:pt idx="11558">
                  <c:v>-0.15598799999999999</c:v>
                </c:pt>
                <c:pt idx="11559">
                  <c:v>-0.15809500000000001</c:v>
                </c:pt>
                <c:pt idx="11560">
                  <c:v>-0.16020799999999999</c:v>
                </c:pt>
                <c:pt idx="11561">
                  <c:v>-0.162326</c:v>
                </c:pt>
                <c:pt idx="11562">
                  <c:v>-0.16445499999999999</c:v>
                </c:pt>
                <c:pt idx="11563">
                  <c:v>-0.16659099999999999</c:v>
                </c:pt>
                <c:pt idx="11564">
                  <c:v>-0.16873199999999999</c:v>
                </c:pt>
                <c:pt idx="11565">
                  <c:v>-0.170875</c:v>
                </c:pt>
                <c:pt idx="11566">
                  <c:v>-0.173017</c:v>
                </c:pt>
                <c:pt idx="11567">
                  <c:v>-0.17515600000000001</c:v>
                </c:pt>
                <c:pt idx="11568">
                  <c:v>-0.177287</c:v>
                </c:pt>
                <c:pt idx="11569">
                  <c:v>-0.17940600000000001</c:v>
                </c:pt>
                <c:pt idx="11570">
                  <c:v>-0.18151</c:v>
                </c:pt>
                <c:pt idx="11571">
                  <c:v>-0.18359600000000001</c:v>
                </c:pt>
                <c:pt idx="11572">
                  <c:v>-0.18566299999999999</c:v>
                </c:pt>
                <c:pt idx="11573">
                  <c:v>-0.18770800000000001</c:v>
                </c:pt>
                <c:pt idx="11574">
                  <c:v>-0.189724</c:v>
                </c:pt>
                <c:pt idx="11575">
                  <c:v>-0.19170899999999999</c:v>
                </c:pt>
                <c:pt idx="11576">
                  <c:v>-0.193663</c:v>
                </c:pt>
                <c:pt idx="11577">
                  <c:v>-0.19559000000000001</c:v>
                </c:pt>
                <c:pt idx="11578">
                  <c:v>-0.197491</c:v>
                </c:pt>
                <c:pt idx="11579">
                  <c:v>-0.19936599999999999</c:v>
                </c:pt>
                <c:pt idx="11580">
                  <c:v>-0.201214</c:v>
                </c:pt>
                <c:pt idx="11581">
                  <c:v>-0.20303599999999999</c:v>
                </c:pt>
                <c:pt idx="11582">
                  <c:v>-0.20483000000000001</c:v>
                </c:pt>
                <c:pt idx="11583">
                  <c:v>-0.206593</c:v>
                </c:pt>
                <c:pt idx="11584">
                  <c:v>-0.208319</c:v>
                </c:pt>
                <c:pt idx="11585">
                  <c:v>-0.210005</c:v>
                </c:pt>
                <c:pt idx="11586">
                  <c:v>-0.21165200000000001</c:v>
                </c:pt>
                <c:pt idx="11587">
                  <c:v>-0.21326100000000001</c:v>
                </c:pt>
                <c:pt idx="11588">
                  <c:v>-0.21483099999999999</c:v>
                </c:pt>
                <c:pt idx="11589">
                  <c:v>-0.21635399999999999</c:v>
                </c:pt>
                <c:pt idx="11590">
                  <c:v>-0.21782899999999999</c:v>
                </c:pt>
                <c:pt idx="11591">
                  <c:v>-0.21925700000000001</c:v>
                </c:pt>
                <c:pt idx="11592">
                  <c:v>-0.220636</c:v>
                </c:pt>
                <c:pt idx="11593">
                  <c:v>-0.22196399999999999</c:v>
                </c:pt>
                <c:pt idx="11594">
                  <c:v>-0.22323399999999999</c:v>
                </c:pt>
                <c:pt idx="11595">
                  <c:v>-0.22444</c:v>
                </c:pt>
                <c:pt idx="11596">
                  <c:v>-0.22558</c:v>
                </c:pt>
                <c:pt idx="11597">
                  <c:v>-0.22665099999999999</c:v>
                </c:pt>
                <c:pt idx="11598">
                  <c:v>-0.22765099999999999</c:v>
                </c:pt>
                <c:pt idx="11599">
                  <c:v>-0.22858400000000001</c:v>
                </c:pt>
                <c:pt idx="11600">
                  <c:v>-0.22944999999999999</c:v>
                </c:pt>
                <c:pt idx="11601">
                  <c:v>-0.23024700000000001</c:v>
                </c:pt>
                <c:pt idx="11602">
                  <c:v>-0.23097200000000001</c:v>
                </c:pt>
                <c:pt idx="11603">
                  <c:v>-0.23161999999999999</c:v>
                </c:pt>
                <c:pt idx="11604">
                  <c:v>-0.23219100000000001</c:v>
                </c:pt>
                <c:pt idx="11605">
                  <c:v>-0.232679</c:v>
                </c:pt>
                <c:pt idx="11606">
                  <c:v>-0.23308000000000001</c:v>
                </c:pt>
                <c:pt idx="11607">
                  <c:v>-0.23339199999999999</c:v>
                </c:pt>
                <c:pt idx="11608">
                  <c:v>-0.23361499999999999</c:v>
                </c:pt>
                <c:pt idx="11609">
                  <c:v>-0.23375000000000001</c:v>
                </c:pt>
                <c:pt idx="11610">
                  <c:v>-0.23380200000000001</c:v>
                </c:pt>
                <c:pt idx="11611">
                  <c:v>-0.23377100000000001</c:v>
                </c:pt>
                <c:pt idx="11612">
                  <c:v>-0.23366100000000001</c:v>
                </c:pt>
                <c:pt idx="11613">
                  <c:v>-0.23347100000000001</c:v>
                </c:pt>
                <c:pt idx="11614">
                  <c:v>-0.23320099999999999</c:v>
                </c:pt>
                <c:pt idx="11615">
                  <c:v>-0.232846</c:v>
                </c:pt>
                <c:pt idx="11616">
                  <c:v>-0.232402</c:v>
                </c:pt>
                <c:pt idx="11617">
                  <c:v>-0.23187099999999999</c:v>
                </c:pt>
                <c:pt idx="11618">
                  <c:v>-0.23125200000000001</c:v>
                </c:pt>
                <c:pt idx="11619">
                  <c:v>-0.230544</c:v>
                </c:pt>
                <c:pt idx="11620">
                  <c:v>-0.229741</c:v>
                </c:pt>
                <c:pt idx="11621">
                  <c:v>-0.22884199999999999</c:v>
                </c:pt>
                <c:pt idx="11622">
                  <c:v>-0.22784299999999999</c:v>
                </c:pt>
                <c:pt idx="11623">
                  <c:v>-0.226744</c:v>
                </c:pt>
                <c:pt idx="11624">
                  <c:v>-0.225547</c:v>
                </c:pt>
                <c:pt idx="11625">
                  <c:v>-0.22425200000000001</c:v>
                </c:pt>
                <c:pt idx="11626">
                  <c:v>-0.222856</c:v>
                </c:pt>
                <c:pt idx="11627">
                  <c:v>-0.22135299999999999</c:v>
                </c:pt>
                <c:pt idx="11628">
                  <c:v>-0.219747</c:v>
                </c:pt>
                <c:pt idx="11629">
                  <c:v>-0.21804599999999999</c:v>
                </c:pt>
                <c:pt idx="11630">
                  <c:v>-0.216256</c:v>
                </c:pt>
                <c:pt idx="11631">
                  <c:v>-0.21438099999999999</c:v>
                </c:pt>
                <c:pt idx="11632">
                  <c:v>-0.212421</c:v>
                </c:pt>
                <c:pt idx="11633">
                  <c:v>-0.21037600000000001</c:v>
                </c:pt>
                <c:pt idx="11634">
                  <c:v>-0.20825099999999999</c:v>
                </c:pt>
                <c:pt idx="11635">
                  <c:v>-0.20604900000000001</c:v>
                </c:pt>
                <c:pt idx="11636">
                  <c:v>-0.20376900000000001</c:v>
                </c:pt>
                <c:pt idx="11637">
                  <c:v>-0.201408</c:v>
                </c:pt>
                <c:pt idx="11638">
                  <c:v>-0.198966</c:v>
                </c:pt>
                <c:pt idx="11639">
                  <c:v>-0.19645199999999999</c:v>
                </c:pt>
                <c:pt idx="11640">
                  <c:v>-0.19386700000000001</c:v>
                </c:pt>
                <c:pt idx="11641">
                  <c:v>-0.191215</c:v>
                </c:pt>
                <c:pt idx="11642">
                  <c:v>-0.18849399999999999</c:v>
                </c:pt>
                <c:pt idx="11643">
                  <c:v>-0.18570400000000001</c:v>
                </c:pt>
                <c:pt idx="11644">
                  <c:v>-0.18284400000000001</c:v>
                </c:pt>
                <c:pt idx="11645">
                  <c:v>-0.179927</c:v>
                </c:pt>
                <c:pt idx="11646">
                  <c:v>-0.17693700000000001</c:v>
                </c:pt>
                <c:pt idx="11647">
                  <c:v>-0.17380799999999999</c:v>
                </c:pt>
                <c:pt idx="11648">
                  <c:v>-0.170546</c:v>
                </c:pt>
                <c:pt idx="11649">
                  <c:v>-0.16722999999999999</c:v>
                </c:pt>
                <c:pt idx="11650">
                  <c:v>-0.16386999999999999</c:v>
                </c:pt>
                <c:pt idx="11651">
                  <c:v>-0.16042999999999999</c:v>
                </c:pt>
                <c:pt idx="11652">
                  <c:v>-0.156919</c:v>
                </c:pt>
                <c:pt idx="11653">
                  <c:v>-0.15335699999999999</c:v>
                </c:pt>
                <c:pt idx="11654">
                  <c:v>-0.14974699999999999</c:v>
                </c:pt>
                <c:pt idx="11655">
                  <c:v>-0.14608699999999999</c:v>
                </c:pt>
                <c:pt idx="11656">
                  <c:v>-0.142375</c:v>
                </c:pt>
                <c:pt idx="11657">
                  <c:v>-0.13861200000000001</c:v>
                </c:pt>
                <c:pt idx="11658">
                  <c:v>-0.134801</c:v>
                </c:pt>
                <c:pt idx="11659">
                  <c:v>-0.13094900000000001</c:v>
                </c:pt>
                <c:pt idx="11660">
                  <c:v>-0.12705900000000001</c:v>
                </c:pt>
                <c:pt idx="11661">
                  <c:v>-0.12313499999999999</c:v>
                </c:pt>
                <c:pt idx="11662">
                  <c:v>-0.119182</c:v>
                </c:pt>
                <c:pt idx="11663">
                  <c:v>-0.115208</c:v>
                </c:pt>
                <c:pt idx="11664">
                  <c:v>-0.111222</c:v>
                </c:pt>
                <c:pt idx="11665">
                  <c:v>-0.10723100000000001</c:v>
                </c:pt>
                <c:pt idx="11666">
                  <c:v>-0.10324</c:v>
                </c:pt>
                <c:pt idx="11667">
                  <c:v>-9.9249799999999999E-2</c:v>
                </c:pt>
                <c:pt idx="11668">
                  <c:v>-9.5261100000000001E-2</c:v>
                </c:pt>
                <c:pt idx="11669">
                  <c:v>-9.1273099999999996E-2</c:v>
                </c:pt>
                <c:pt idx="11670">
                  <c:v>-8.7286799999999998E-2</c:v>
                </c:pt>
                <c:pt idx="11671">
                  <c:v>-8.3304799999999998E-2</c:v>
                </c:pt>
                <c:pt idx="11672">
                  <c:v>-7.9328599999999999E-2</c:v>
                </c:pt>
                <c:pt idx="11673">
                  <c:v>-7.5358400000000006E-2</c:v>
                </c:pt>
                <c:pt idx="11674">
                  <c:v>-7.1396299999999996E-2</c:v>
                </c:pt>
                <c:pt idx="11675">
                  <c:v>-6.7444199999999996E-2</c:v>
                </c:pt>
                <c:pt idx="11676">
                  <c:v>-6.3503500000000004E-2</c:v>
                </c:pt>
                <c:pt idx="11677">
                  <c:v>-5.9576900000000002E-2</c:v>
                </c:pt>
                <c:pt idx="11678">
                  <c:v>-5.5665199999999998E-2</c:v>
                </c:pt>
                <c:pt idx="11679">
                  <c:v>-5.1767300000000002E-2</c:v>
                </c:pt>
                <c:pt idx="11680">
                  <c:v>-4.78856E-2</c:v>
                </c:pt>
                <c:pt idx="11681">
                  <c:v>-4.4025000000000002E-2</c:v>
                </c:pt>
                <c:pt idx="11682">
                  <c:v>-4.0190299999999998E-2</c:v>
                </c:pt>
                <c:pt idx="11683">
                  <c:v>-3.6386300000000003E-2</c:v>
                </c:pt>
                <c:pt idx="11684">
                  <c:v>-3.2618099999999997E-2</c:v>
                </c:pt>
                <c:pt idx="11685">
                  <c:v>-2.8888799999999999E-2</c:v>
                </c:pt>
                <c:pt idx="11686">
                  <c:v>-2.5201000000000001E-2</c:v>
                </c:pt>
                <c:pt idx="11687">
                  <c:v>-2.1557099999999999E-2</c:v>
                </c:pt>
                <c:pt idx="11688">
                  <c:v>-1.79595E-2</c:v>
                </c:pt>
                <c:pt idx="11689">
                  <c:v>-1.44105E-2</c:v>
                </c:pt>
                <c:pt idx="11690">
                  <c:v>-1.0912E-2</c:v>
                </c:pt>
                <c:pt idx="11691" formatCode="0.00E+00">
                  <c:v>-7.4654500000000002E-3</c:v>
                </c:pt>
                <c:pt idx="11692" formatCode="0.00E+00">
                  <c:v>-4.0720599999999997E-3</c:v>
                </c:pt>
                <c:pt idx="11693" formatCode="0.00E+00">
                  <c:v>-7.3327199999999998E-4</c:v>
                </c:pt>
                <c:pt idx="11694" formatCode="0.00E+00">
                  <c:v>2.5494699999999999E-3</c:v>
                </c:pt>
                <c:pt idx="11695" formatCode="0.00E+00">
                  <c:v>5.7756800000000001E-3</c:v>
                </c:pt>
                <c:pt idx="11696" formatCode="0.00E+00">
                  <c:v>8.9464499999999999E-3</c:v>
                </c:pt>
                <c:pt idx="11697">
                  <c:v>1.20629E-2</c:v>
                </c:pt>
                <c:pt idx="11698">
                  <c:v>1.5123299999999999E-2</c:v>
                </c:pt>
                <c:pt idx="11699">
                  <c:v>1.8122800000000001E-2</c:v>
                </c:pt>
                <c:pt idx="11700">
                  <c:v>2.10558E-2</c:v>
                </c:pt>
                <c:pt idx="11701">
                  <c:v>2.3918399999999999E-2</c:v>
                </c:pt>
                <c:pt idx="11702">
                  <c:v>2.6708800000000001E-2</c:v>
                </c:pt>
                <c:pt idx="11703">
                  <c:v>2.9425199999999999E-2</c:v>
                </c:pt>
                <c:pt idx="11704">
                  <c:v>3.2064799999999997E-2</c:v>
                </c:pt>
                <c:pt idx="11705">
                  <c:v>3.4625799999999998E-2</c:v>
                </c:pt>
                <c:pt idx="11706">
                  <c:v>3.71084E-2</c:v>
                </c:pt>
                <c:pt idx="11707">
                  <c:v>3.9513600000000003E-2</c:v>
                </c:pt>
                <c:pt idx="11708">
                  <c:v>4.1840500000000003E-2</c:v>
                </c:pt>
                <c:pt idx="11709">
                  <c:v>4.4085800000000001E-2</c:v>
                </c:pt>
                <c:pt idx="11710">
                  <c:v>4.6245599999999998E-2</c:v>
                </c:pt>
                <c:pt idx="11711">
                  <c:v>4.8316900000000003E-2</c:v>
                </c:pt>
                <c:pt idx="11712">
                  <c:v>5.0299200000000002E-2</c:v>
                </c:pt>
                <c:pt idx="11713">
                  <c:v>5.2196800000000002E-2</c:v>
                </c:pt>
                <c:pt idx="11714">
                  <c:v>5.4015500000000001E-2</c:v>
                </c:pt>
                <c:pt idx="11715">
                  <c:v>5.5756399999999998E-2</c:v>
                </c:pt>
                <c:pt idx="11716">
                  <c:v>5.74174E-2</c:v>
                </c:pt>
                <c:pt idx="11717">
                  <c:v>5.8996300000000002E-2</c:v>
                </c:pt>
                <c:pt idx="11718">
                  <c:v>6.0490799999999997E-2</c:v>
                </c:pt>
                <c:pt idx="11719">
                  <c:v>6.1896100000000003E-2</c:v>
                </c:pt>
                <c:pt idx="11720">
                  <c:v>6.3210100000000005E-2</c:v>
                </c:pt>
                <c:pt idx="11721">
                  <c:v>6.4438499999999996E-2</c:v>
                </c:pt>
                <c:pt idx="11722">
                  <c:v>6.5586800000000001E-2</c:v>
                </c:pt>
                <c:pt idx="11723">
                  <c:v>6.6652199999999995E-2</c:v>
                </c:pt>
                <c:pt idx="11724">
                  <c:v>6.7626800000000001E-2</c:v>
                </c:pt>
                <c:pt idx="11725">
                  <c:v>6.8504300000000004E-2</c:v>
                </c:pt>
                <c:pt idx="11726">
                  <c:v>6.9281800000000004E-2</c:v>
                </c:pt>
                <c:pt idx="11727">
                  <c:v>6.9960800000000004E-2</c:v>
                </c:pt>
                <c:pt idx="11728">
                  <c:v>7.0545999999999998E-2</c:v>
                </c:pt>
                <c:pt idx="11729">
                  <c:v>7.1040199999999998E-2</c:v>
                </c:pt>
                <c:pt idx="11730">
                  <c:v>7.1445599999999998E-2</c:v>
                </c:pt>
                <c:pt idx="11731">
                  <c:v>7.1762699999999999E-2</c:v>
                </c:pt>
                <c:pt idx="11732">
                  <c:v>7.1990799999999994E-2</c:v>
                </c:pt>
                <c:pt idx="11733">
                  <c:v>7.2127899999999995E-2</c:v>
                </c:pt>
                <c:pt idx="11734">
                  <c:v>7.2170799999999993E-2</c:v>
                </c:pt>
                <c:pt idx="11735">
                  <c:v>7.21165E-2</c:v>
                </c:pt>
                <c:pt idx="11736">
                  <c:v>7.1964799999999995E-2</c:v>
                </c:pt>
                <c:pt idx="11737">
                  <c:v>7.1717699999999995E-2</c:v>
                </c:pt>
                <c:pt idx="11738">
                  <c:v>7.1376400000000007E-2</c:v>
                </c:pt>
                <c:pt idx="11739">
                  <c:v>7.0940400000000001E-2</c:v>
                </c:pt>
                <c:pt idx="11740">
                  <c:v>7.0411799999999997E-2</c:v>
                </c:pt>
                <c:pt idx="11741">
                  <c:v>6.9795999999999997E-2</c:v>
                </c:pt>
                <c:pt idx="11742">
                  <c:v>6.9095400000000001E-2</c:v>
                </c:pt>
                <c:pt idx="11743">
                  <c:v>6.8310200000000001E-2</c:v>
                </c:pt>
                <c:pt idx="11744">
                  <c:v>6.7439499999999999E-2</c:v>
                </c:pt>
                <c:pt idx="11745">
                  <c:v>6.6482700000000006E-2</c:v>
                </c:pt>
                <c:pt idx="11746">
                  <c:v>6.54415E-2</c:v>
                </c:pt>
                <c:pt idx="11747">
                  <c:v>6.4318500000000001E-2</c:v>
                </c:pt>
                <c:pt idx="11748">
                  <c:v>6.3115099999999993E-2</c:v>
                </c:pt>
                <c:pt idx="11749">
                  <c:v>6.1831700000000003E-2</c:v>
                </c:pt>
                <c:pt idx="11750">
                  <c:v>6.0469500000000002E-2</c:v>
                </c:pt>
                <c:pt idx="11751">
                  <c:v>5.9029499999999999E-2</c:v>
                </c:pt>
                <c:pt idx="11752">
                  <c:v>5.7512399999999998E-2</c:v>
                </c:pt>
                <c:pt idx="11753">
                  <c:v>5.59196E-2</c:v>
                </c:pt>
                <c:pt idx="11754">
                  <c:v>5.4252500000000002E-2</c:v>
                </c:pt>
                <c:pt idx="11755">
                  <c:v>5.2512700000000002E-2</c:v>
                </c:pt>
                <c:pt idx="11756">
                  <c:v>5.0702900000000002E-2</c:v>
                </c:pt>
                <c:pt idx="11757">
                  <c:v>4.8827099999999998E-2</c:v>
                </c:pt>
                <c:pt idx="11758">
                  <c:v>4.68902E-2</c:v>
                </c:pt>
                <c:pt idx="11759">
                  <c:v>4.4895999999999998E-2</c:v>
                </c:pt>
                <c:pt idx="11760">
                  <c:v>4.2845899999999999E-2</c:v>
                </c:pt>
                <c:pt idx="11761">
                  <c:v>4.07415E-2</c:v>
                </c:pt>
                <c:pt idx="11762">
                  <c:v>3.85852E-2</c:v>
                </c:pt>
                <c:pt idx="11763">
                  <c:v>3.6378500000000001E-2</c:v>
                </c:pt>
                <c:pt idx="11764">
                  <c:v>3.4122199999999998E-2</c:v>
                </c:pt>
                <c:pt idx="11765">
                  <c:v>3.1817900000000003E-2</c:v>
                </c:pt>
                <c:pt idx="11766">
                  <c:v>2.94694E-2</c:v>
                </c:pt>
                <c:pt idx="11767">
                  <c:v>2.7080900000000001E-2</c:v>
                </c:pt>
                <c:pt idx="11768">
                  <c:v>2.4656000000000001E-2</c:v>
                </c:pt>
                <c:pt idx="11769">
                  <c:v>2.2198699999999998E-2</c:v>
                </c:pt>
                <c:pt idx="11770">
                  <c:v>1.9713399999999999E-2</c:v>
                </c:pt>
                <c:pt idx="11771">
                  <c:v>1.7203699999999999E-2</c:v>
                </c:pt>
                <c:pt idx="11772">
                  <c:v>1.46707E-2</c:v>
                </c:pt>
                <c:pt idx="11773">
                  <c:v>1.2114400000000001E-2</c:v>
                </c:pt>
                <c:pt idx="11774" formatCode="0.00E+00">
                  <c:v>9.5358100000000005E-3</c:v>
                </c:pt>
                <c:pt idx="11775" formatCode="0.00E+00">
                  <c:v>6.93678E-3</c:v>
                </c:pt>
                <c:pt idx="11776" formatCode="0.00E+00">
                  <c:v>4.3192400000000002E-3</c:v>
                </c:pt>
                <c:pt idx="11777" formatCode="0.00E+00">
                  <c:v>1.6853700000000001E-3</c:v>
                </c:pt>
                <c:pt idx="11778" formatCode="0.00E+00">
                  <c:v>-9.6297400000000001E-4</c:v>
                </c:pt>
                <c:pt idx="11779" formatCode="0.00E+00">
                  <c:v>-3.6246199999999998E-3</c:v>
                </c:pt>
                <c:pt idx="11780" formatCode="0.00E+00">
                  <c:v>-6.2973300000000003E-3</c:v>
                </c:pt>
                <c:pt idx="11781" formatCode="0.00E+00">
                  <c:v>-8.9771799999999995E-3</c:v>
                </c:pt>
                <c:pt idx="11782">
                  <c:v>-1.1659900000000001E-2</c:v>
                </c:pt>
                <c:pt idx="11783">
                  <c:v>-1.43421E-2</c:v>
                </c:pt>
                <c:pt idx="11784">
                  <c:v>-1.7020899999999999E-2</c:v>
                </c:pt>
                <c:pt idx="11785">
                  <c:v>-1.9693800000000001E-2</c:v>
                </c:pt>
                <c:pt idx="11786">
                  <c:v>-2.2357999999999999E-2</c:v>
                </c:pt>
                <c:pt idx="11787">
                  <c:v>-2.5011100000000001E-2</c:v>
                </c:pt>
                <c:pt idx="11788">
                  <c:v>-2.7650299999999999E-2</c:v>
                </c:pt>
                <c:pt idx="11789">
                  <c:v>-3.0272199999999999E-2</c:v>
                </c:pt>
                <c:pt idx="11790">
                  <c:v>-3.2874100000000003E-2</c:v>
                </c:pt>
                <c:pt idx="11791">
                  <c:v>-3.5454300000000001E-2</c:v>
                </c:pt>
                <c:pt idx="11792">
                  <c:v>-3.8011099999999999E-2</c:v>
                </c:pt>
                <c:pt idx="11793">
                  <c:v>-4.0542000000000002E-2</c:v>
                </c:pt>
                <c:pt idx="11794">
                  <c:v>-4.30438E-2</c:v>
                </c:pt>
                <c:pt idx="11795">
                  <c:v>-4.5513699999999997E-2</c:v>
                </c:pt>
                <c:pt idx="11796">
                  <c:v>-4.7948900000000003E-2</c:v>
                </c:pt>
                <c:pt idx="11797">
                  <c:v>-5.03474E-2</c:v>
                </c:pt>
                <c:pt idx="11798">
                  <c:v>-5.27071E-2</c:v>
                </c:pt>
                <c:pt idx="11799">
                  <c:v>-5.5024999999999998E-2</c:v>
                </c:pt>
                <c:pt idx="11800">
                  <c:v>-5.7297800000000003E-2</c:v>
                </c:pt>
                <c:pt idx="11801">
                  <c:v>-5.9522699999999998E-2</c:v>
                </c:pt>
                <c:pt idx="11802">
                  <c:v>-6.1697299999999997E-2</c:v>
                </c:pt>
                <c:pt idx="11803">
                  <c:v>-6.3819200000000006E-2</c:v>
                </c:pt>
                <c:pt idx="11804">
                  <c:v>-6.5886600000000003E-2</c:v>
                </c:pt>
                <c:pt idx="11805">
                  <c:v>-6.7897700000000005E-2</c:v>
                </c:pt>
                <c:pt idx="11806">
                  <c:v>-6.9851700000000003E-2</c:v>
                </c:pt>
                <c:pt idx="11807">
                  <c:v>-7.1747900000000003E-2</c:v>
                </c:pt>
                <c:pt idx="11808">
                  <c:v>-7.3584399999999994E-2</c:v>
                </c:pt>
                <c:pt idx="11809">
                  <c:v>-7.5358599999999998E-2</c:v>
                </c:pt>
                <c:pt idx="11810">
                  <c:v>-7.7069100000000001E-2</c:v>
                </c:pt>
                <c:pt idx="11811">
                  <c:v>-7.8715300000000002E-2</c:v>
                </c:pt>
                <c:pt idx="11812">
                  <c:v>-8.0295800000000001E-2</c:v>
                </c:pt>
                <c:pt idx="11813">
                  <c:v>-8.18078E-2</c:v>
                </c:pt>
                <c:pt idx="11814">
                  <c:v>-8.3248299999999997E-2</c:v>
                </c:pt>
                <c:pt idx="11815">
                  <c:v>-8.46161E-2</c:v>
                </c:pt>
                <c:pt idx="11816">
                  <c:v>-8.5912500000000003E-2</c:v>
                </c:pt>
                <c:pt idx="11817">
                  <c:v>-8.7136400000000003E-2</c:v>
                </c:pt>
                <c:pt idx="11818">
                  <c:v>-8.8284199999999993E-2</c:v>
                </c:pt>
                <c:pt idx="11819">
                  <c:v>-8.9351299999999995E-2</c:v>
                </c:pt>
                <c:pt idx="11820">
                  <c:v>-9.0335600000000002E-2</c:v>
                </c:pt>
                <c:pt idx="11821">
                  <c:v>-9.1236700000000004E-2</c:v>
                </c:pt>
                <c:pt idx="11822">
                  <c:v>-9.2054300000000006E-2</c:v>
                </c:pt>
                <c:pt idx="11823">
                  <c:v>-9.2787599999999998E-2</c:v>
                </c:pt>
                <c:pt idx="11824">
                  <c:v>-9.3436500000000006E-2</c:v>
                </c:pt>
                <c:pt idx="11825">
                  <c:v>-9.4001600000000005E-2</c:v>
                </c:pt>
                <c:pt idx="11826">
                  <c:v>-9.4482999999999998E-2</c:v>
                </c:pt>
                <c:pt idx="11827">
                  <c:v>-9.4880500000000006E-2</c:v>
                </c:pt>
                <c:pt idx="11828">
                  <c:v>-9.5193700000000006E-2</c:v>
                </c:pt>
                <c:pt idx="11829">
                  <c:v>-9.5422400000000004E-2</c:v>
                </c:pt>
                <c:pt idx="11830">
                  <c:v>-9.5565499999999998E-2</c:v>
                </c:pt>
                <c:pt idx="11831">
                  <c:v>-9.5621700000000004E-2</c:v>
                </c:pt>
                <c:pt idx="11832">
                  <c:v>-9.5589400000000005E-2</c:v>
                </c:pt>
                <c:pt idx="11833">
                  <c:v>-9.5467300000000005E-2</c:v>
                </c:pt>
                <c:pt idx="11834">
                  <c:v>-9.5254400000000003E-2</c:v>
                </c:pt>
                <c:pt idx="11835">
                  <c:v>-9.4950300000000001E-2</c:v>
                </c:pt>
                <c:pt idx="11836">
                  <c:v>-9.4555100000000003E-2</c:v>
                </c:pt>
                <c:pt idx="11837">
                  <c:v>-9.4068600000000002E-2</c:v>
                </c:pt>
                <c:pt idx="11838">
                  <c:v>-9.3493099999999996E-2</c:v>
                </c:pt>
                <c:pt idx="11839">
                  <c:v>-9.2831700000000003E-2</c:v>
                </c:pt>
                <c:pt idx="11840">
                  <c:v>-9.2086000000000001E-2</c:v>
                </c:pt>
                <c:pt idx="11841">
                  <c:v>-9.1255799999999998E-2</c:v>
                </c:pt>
                <c:pt idx="11842">
                  <c:v>-9.0340100000000007E-2</c:v>
                </c:pt>
                <c:pt idx="11843">
                  <c:v>-8.9338200000000006E-2</c:v>
                </c:pt>
                <c:pt idx="11844">
                  <c:v>-8.8250300000000004E-2</c:v>
                </c:pt>
                <c:pt idx="11845">
                  <c:v>-8.7077600000000005E-2</c:v>
                </c:pt>
                <c:pt idx="11846">
                  <c:v>-8.5821099999999997E-2</c:v>
                </c:pt>
                <c:pt idx="11847">
                  <c:v>-8.4481200000000006E-2</c:v>
                </c:pt>
                <c:pt idx="11848">
                  <c:v>-8.3056500000000005E-2</c:v>
                </c:pt>
                <c:pt idx="11849">
                  <c:v>-8.1546300000000002E-2</c:v>
                </c:pt>
                <c:pt idx="11850">
                  <c:v>-7.9951800000000003E-2</c:v>
                </c:pt>
                <c:pt idx="11851">
                  <c:v>-7.8275999999999998E-2</c:v>
                </c:pt>
                <c:pt idx="11852">
                  <c:v>-7.6521099999999995E-2</c:v>
                </c:pt>
                <c:pt idx="11853">
                  <c:v>-7.4688199999999996E-2</c:v>
                </c:pt>
                <c:pt idx="11854">
                  <c:v>-7.2778300000000004E-2</c:v>
                </c:pt>
                <c:pt idx="11855">
                  <c:v>-7.0792999999999995E-2</c:v>
                </c:pt>
                <c:pt idx="11856">
                  <c:v>-6.8733699999999995E-2</c:v>
                </c:pt>
                <c:pt idx="11857">
                  <c:v>-6.6600900000000005E-2</c:v>
                </c:pt>
                <c:pt idx="11858">
                  <c:v>-6.4394499999999993E-2</c:v>
                </c:pt>
                <c:pt idx="11859">
                  <c:v>-6.2114700000000002E-2</c:v>
                </c:pt>
                <c:pt idx="11860">
                  <c:v>-5.9762700000000002E-2</c:v>
                </c:pt>
                <c:pt idx="11861">
                  <c:v>-5.7340500000000003E-2</c:v>
                </c:pt>
                <c:pt idx="11862">
                  <c:v>-5.4850200000000002E-2</c:v>
                </c:pt>
                <c:pt idx="11863">
                  <c:v>-5.2294100000000003E-2</c:v>
                </c:pt>
                <c:pt idx="11864">
                  <c:v>-4.9674999999999997E-2</c:v>
                </c:pt>
                <c:pt idx="11865">
                  <c:v>-4.6994899999999999E-2</c:v>
                </c:pt>
                <c:pt idx="11866">
                  <c:v>-4.4254799999999997E-2</c:v>
                </c:pt>
                <c:pt idx="11867">
                  <c:v>-4.1455800000000001E-2</c:v>
                </c:pt>
                <c:pt idx="11868">
                  <c:v>-3.8599700000000001E-2</c:v>
                </c:pt>
                <c:pt idx="11869">
                  <c:v>-3.5688499999999998E-2</c:v>
                </c:pt>
                <c:pt idx="11870">
                  <c:v>-3.2723599999999999E-2</c:v>
                </c:pt>
                <c:pt idx="11871">
                  <c:v>-2.97065E-2</c:v>
                </c:pt>
                <c:pt idx="11872">
                  <c:v>-2.6638599999999998E-2</c:v>
                </c:pt>
                <c:pt idx="11873">
                  <c:v>-2.3521799999999999E-2</c:v>
                </c:pt>
                <c:pt idx="11874">
                  <c:v>-2.0357799999999999E-2</c:v>
                </c:pt>
                <c:pt idx="11875">
                  <c:v>-1.7148500000000001E-2</c:v>
                </c:pt>
                <c:pt idx="11876">
                  <c:v>-1.38957E-2</c:v>
                </c:pt>
                <c:pt idx="11877">
                  <c:v>-1.06012E-2</c:v>
                </c:pt>
                <c:pt idx="11878" formatCode="0.00E+00">
                  <c:v>-7.2667399999999998E-3</c:v>
                </c:pt>
                <c:pt idx="11879" formatCode="0.00E+00">
                  <c:v>-3.8955499999999998E-3</c:v>
                </c:pt>
                <c:pt idx="11880" formatCode="0.00E+00">
                  <c:v>-4.9149899999999995E-4</c:v>
                </c:pt>
                <c:pt idx="11881" formatCode="0.00E+00">
                  <c:v>2.9420399999999999E-3</c:v>
                </c:pt>
                <c:pt idx="11882" formatCode="0.00E+00">
                  <c:v>6.4028899999999996E-3</c:v>
                </c:pt>
                <c:pt idx="11883" formatCode="0.00E+00">
                  <c:v>9.8892200000000006E-3</c:v>
                </c:pt>
                <c:pt idx="11884">
                  <c:v>1.3398699999999999E-2</c:v>
                </c:pt>
                <c:pt idx="11885">
                  <c:v>1.6929400000000001E-2</c:v>
                </c:pt>
                <c:pt idx="11886">
                  <c:v>2.04803E-2</c:v>
                </c:pt>
                <c:pt idx="11887">
                  <c:v>2.4049999999999998E-2</c:v>
                </c:pt>
                <c:pt idx="11888">
                  <c:v>2.76362E-2</c:v>
                </c:pt>
                <c:pt idx="11889">
                  <c:v>3.1235800000000001E-2</c:v>
                </c:pt>
                <c:pt idx="11890">
                  <c:v>3.4846500000000002E-2</c:v>
                </c:pt>
                <c:pt idx="11891">
                  <c:v>3.84667E-2</c:v>
                </c:pt>
                <c:pt idx="11892">
                  <c:v>4.2095100000000003E-2</c:v>
                </c:pt>
                <c:pt idx="11893">
                  <c:v>4.5729600000000002E-2</c:v>
                </c:pt>
                <c:pt idx="11894">
                  <c:v>4.9367599999999998E-2</c:v>
                </c:pt>
                <c:pt idx="11895">
                  <c:v>5.30068E-2</c:v>
                </c:pt>
                <c:pt idx="11896">
                  <c:v>5.6645000000000001E-2</c:v>
                </c:pt>
                <c:pt idx="11897">
                  <c:v>6.0278999999999999E-2</c:v>
                </c:pt>
                <c:pt idx="11898">
                  <c:v>6.3904100000000005E-2</c:v>
                </c:pt>
                <c:pt idx="11899">
                  <c:v>6.7516900000000005E-2</c:v>
                </c:pt>
                <c:pt idx="11900">
                  <c:v>7.1114999999999998E-2</c:v>
                </c:pt>
                <c:pt idx="11901">
                  <c:v>7.4696700000000005E-2</c:v>
                </c:pt>
                <c:pt idx="11902">
                  <c:v>7.8260099999999999E-2</c:v>
                </c:pt>
                <c:pt idx="11903">
                  <c:v>8.1802899999999998E-2</c:v>
                </c:pt>
                <c:pt idx="11904">
                  <c:v>8.5322300000000004E-2</c:v>
                </c:pt>
                <c:pt idx="11905">
                  <c:v>8.8815599999999995E-2</c:v>
                </c:pt>
                <c:pt idx="11906">
                  <c:v>9.2280600000000004E-2</c:v>
                </c:pt>
                <c:pt idx="11907">
                  <c:v>9.5715800000000004E-2</c:v>
                </c:pt>
                <c:pt idx="11908">
                  <c:v>9.9118600000000001E-2</c:v>
                </c:pt>
                <c:pt idx="11909">
                  <c:v>0.10248599999999999</c:v>
                </c:pt>
                <c:pt idx="11910">
                  <c:v>0.10581599999999999</c:v>
                </c:pt>
                <c:pt idx="11911">
                  <c:v>0.109107</c:v>
                </c:pt>
                <c:pt idx="11912">
                  <c:v>0.112358</c:v>
                </c:pt>
                <c:pt idx="11913">
                  <c:v>0.115566</c:v>
                </c:pt>
                <c:pt idx="11914">
                  <c:v>0.118729</c:v>
                </c:pt>
                <c:pt idx="11915">
                  <c:v>0.12184499999999999</c:v>
                </c:pt>
                <c:pt idx="11916">
                  <c:v>0.124912</c:v>
                </c:pt>
                <c:pt idx="11917">
                  <c:v>0.12792700000000001</c:v>
                </c:pt>
                <c:pt idx="11918">
                  <c:v>0.13088900000000001</c:v>
                </c:pt>
                <c:pt idx="11919">
                  <c:v>0.133795</c:v>
                </c:pt>
                <c:pt idx="11920">
                  <c:v>0.13664200000000001</c:v>
                </c:pt>
                <c:pt idx="11921">
                  <c:v>0.13943</c:v>
                </c:pt>
                <c:pt idx="11922">
                  <c:v>0.142155</c:v>
                </c:pt>
                <c:pt idx="11923">
                  <c:v>0.144817</c:v>
                </c:pt>
                <c:pt idx="11924">
                  <c:v>0.14741299999999999</c:v>
                </c:pt>
                <c:pt idx="11925">
                  <c:v>0.14994199999999999</c:v>
                </c:pt>
                <c:pt idx="11926">
                  <c:v>0.15240300000000001</c:v>
                </c:pt>
                <c:pt idx="11927">
                  <c:v>0.15479299999999999</c:v>
                </c:pt>
                <c:pt idx="11928">
                  <c:v>0.157108</c:v>
                </c:pt>
                <c:pt idx="11929">
                  <c:v>0.15934799999999999</c:v>
                </c:pt>
                <c:pt idx="11930">
                  <c:v>0.16151199999999999</c:v>
                </c:pt>
                <c:pt idx="11931">
                  <c:v>0.16359899999999999</c:v>
                </c:pt>
                <c:pt idx="11932">
                  <c:v>0.165606</c:v>
                </c:pt>
                <c:pt idx="11933">
                  <c:v>0.16753100000000001</c:v>
                </c:pt>
                <c:pt idx="11934">
                  <c:v>0.16937199999999999</c:v>
                </c:pt>
                <c:pt idx="11935">
                  <c:v>0.171127</c:v>
                </c:pt>
                <c:pt idx="11936">
                  <c:v>0.17279700000000001</c:v>
                </c:pt>
                <c:pt idx="11937">
                  <c:v>0.17438200000000001</c:v>
                </c:pt>
                <c:pt idx="11938">
                  <c:v>0.17588100000000001</c:v>
                </c:pt>
                <c:pt idx="11939">
                  <c:v>0.17729200000000001</c:v>
                </c:pt>
                <c:pt idx="11940">
                  <c:v>0.17861399999999999</c:v>
                </c:pt>
                <c:pt idx="11941">
                  <c:v>0.179845</c:v>
                </c:pt>
                <c:pt idx="11942">
                  <c:v>0.18098400000000001</c:v>
                </c:pt>
                <c:pt idx="11943">
                  <c:v>0.182029</c:v>
                </c:pt>
                <c:pt idx="11944">
                  <c:v>0.18298</c:v>
                </c:pt>
                <c:pt idx="11945">
                  <c:v>0.183836</c:v>
                </c:pt>
                <c:pt idx="11946">
                  <c:v>0.18459700000000001</c:v>
                </c:pt>
                <c:pt idx="11947">
                  <c:v>0.18526500000000001</c:v>
                </c:pt>
                <c:pt idx="11948">
                  <c:v>0.18584100000000001</c:v>
                </c:pt>
                <c:pt idx="11949">
                  <c:v>0.18632299999999999</c:v>
                </c:pt>
                <c:pt idx="11950">
                  <c:v>0.18671299999999999</c:v>
                </c:pt>
                <c:pt idx="11951">
                  <c:v>0.18700900000000001</c:v>
                </c:pt>
                <c:pt idx="11952">
                  <c:v>0.18720999999999999</c:v>
                </c:pt>
                <c:pt idx="11953">
                  <c:v>0.18731600000000001</c:v>
                </c:pt>
                <c:pt idx="11954">
                  <c:v>0.18732699999999999</c:v>
                </c:pt>
                <c:pt idx="11955">
                  <c:v>0.18724399999999999</c:v>
                </c:pt>
                <c:pt idx="11956">
                  <c:v>0.18706600000000001</c:v>
                </c:pt>
                <c:pt idx="11957">
                  <c:v>0.18679399999999999</c:v>
                </c:pt>
                <c:pt idx="11958">
                  <c:v>0.18642700000000001</c:v>
                </c:pt>
                <c:pt idx="11959">
                  <c:v>0.18596599999999999</c:v>
                </c:pt>
                <c:pt idx="11960">
                  <c:v>0.18540899999999999</c:v>
                </c:pt>
                <c:pt idx="11961">
                  <c:v>0.184757</c:v>
                </c:pt>
                <c:pt idx="11962">
                  <c:v>0.18401000000000001</c:v>
                </c:pt>
                <c:pt idx="11963">
                  <c:v>0.18317</c:v>
                </c:pt>
                <c:pt idx="11964">
                  <c:v>0.18223800000000001</c:v>
                </c:pt>
                <c:pt idx="11965">
                  <c:v>0.18121300000000001</c:v>
                </c:pt>
                <c:pt idx="11966">
                  <c:v>0.18009800000000001</c:v>
                </c:pt>
                <c:pt idx="11967">
                  <c:v>0.178892</c:v>
                </c:pt>
                <c:pt idx="11968">
                  <c:v>0.17759900000000001</c:v>
                </c:pt>
                <c:pt idx="11969">
                  <c:v>0.17621899999999999</c:v>
                </c:pt>
                <c:pt idx="11970">
                  <c:v>0.17475399999999999</c:v>
                </c:pt>
                <c:pt idx="11971">
                  <c:v>0.173205</c:v>
                </c:pt>
                <c:pt idx="11972">
                  <c:v>0.171571</c:v>
                </c:pt>
                <c:pt idx="11973">
                  <c:v>0.169852</c:v>
                </c:pt>
                <c:pt idx="11974">
                  <c:v>0.16805</c:v>
                </c:pt>
                <c:pt idx="11975">
                  <c:v>0.16616700000000001</c:v>
                </c:pt>
                <c:pt idx="11976">
                  <c:v>0.16420599999999999</c:v>
                </c:pt>
                <c:pt idx="11977">
                  <c:v>0.16217000000000001</c:v>
                </c:pt>
                <c:pt idx="11978">
                  <c:v>0.16006100000000001</c:v>
                </c:pt>
                <c:pt idx="11979">
                  <c:v>0.15787899999999999</c:v>
                </c:pt>
                <c:pt idx="11980">
                  <c:v>0.15562699999999999</c:v>
                </c:pt>
                <c:pt idx="11981">
                  <c:v>0.153306</c:v>
                </c:pt>
                <c:pt idx="11982">
                  <c:v>0.15091599999999999</c:v>
                </c:pt>
                <c:pt idx="11983">
                  <c:v>0.14846000000000001</c:v>
                </c:pt>
                <c:pt idx="11984">
                  <c:v>0.14593800000000001</c:v>
                </c:pt>
                <c:pt idx="11985">
                  <c:v>0.14335200000000001</c:v>
                </c:pt>
                <c:pt idx="11986">
                  <c:v>0.14070299999999999</c:v>
                </c:pt>
                <c:pt idx="11987">
                  <c:v>0.13799400000000001</c:v>
                </c:pt>
                <c:pt idx="11988">
                  <c:v>0.13522899999999999</c:v>
                </c:pt>
                <c:pt idx="11989">
                  <c:v>0.13241</c:v>
                </c:pt>
                <c:pt idx="11990">
                  <c:v>0.12954299999999999</c:v>
                </c:pt>
                <c:pt idx="11991">
                  <c:v>0.12662999999999999</c:v>
                </c:pt>
                <c:pt idx="11992">
                  <c:v>0.12367499999999999</c:v>
                </c:pt>
                <c:pt idx="11993">
                  <c:v>0.12067799999999999</c:v>
                </c:pt>
                <c:pt idx="11994">
                  <c:v>0.117642</c:v>
                </c:pt>
                <c:pt idx="11995">
                  <c:v>0.114567</c:v>
                </c:pt>
                <c:pt idx="11996">
                  <c:v>0.111456</c:v>
                </c:pt>
                <c:pt idx="11997">
                  <c:v>0.10831200000000001</c:v>
                </c:pt>
                <c:pt idx="11998">
                  <c:v>0.10514</c:v>
                </c:pt>
                <c:pt idx="11999">
                  <c:v>0.101941</c:v>
                </c:pt>
                <c:pt idx="12000">
                  <c:v>9.8718600000000004E-2</c:v>
                </c:pt>
                <c:pt idx="12001">
                  <c:v>9.5475099999999993E-2</c:v>
                </c:pt>
                <c:pt idx="12002">
                  <c:v>9.2212600000000006E-2</c:v>
                </c:pt>
                <c:pt idx="12003">
                  <c:v>8.8933999999999999E-2</c:v>
                </c:pt>
                <c:pt idx="12004">
                  <c:v>8.5642700000000002E-2</c:v>
                </c:pt>
                <c:pt idx="12005">
                  <c:v>8.2342700000000005E-2</c:v>
                </c:pt>
                <c:pt idx="12006">
                  <c:v>7.9037700000000002E-2</c:v>
                </c:pt>
                <c:pt idx="12007">
                  <c:v>7.5730599999999995E-2</c:v>
                </c:pt>
                <c:pt idx="12008">
                  <c:v>7.2424000000000002E-2</c:v>
                </c:pt>
                <c:pt idx="12009">
                  <c:v>6.9120799999999996E-2</c:v>
                </c:pt>
                <c:pt idx="12010">
                  <c:v>6.5824300000000002E-2</c:v>
                </c:pt>
                <c:pt idx="12011">
                  <c:v>6.2536700000000001E-2</c:v>
                </c:pt>
                <c:pt idx="12012">
                  <c:v>5.9259800000000001E-2</c:v>
                </c:pt>
                <c:pt idx="12013">
                  <c:v>5.5995799999999998E-2</c:v>
                </c:pt>
                <c:pt idx="12014">
                  <c:v>5.2747200000000001E-2</c:v>
                </c:pt>
                <c:pt idx="12015">
                  <c:v>4.9516299999999999E-2</c:v>
                </c:pt>
                <c:pt idx="12016">
                  <c:v>4.6305899999999997E-2</c:v>
                </c:pt>
                <c:pt idx="12017">
                  <c:v>4.3119900000000003E-2</c:v>
                </c:pt>
                <c:pt idx="12018">
                  <c:v>3.9961499999999997E-2</c:v>
                </c:pt>
                <c:pt idx="12019">
                  <c:v>3.6832700000000003E-2</c:v>
                </c:pt>
                <c:pt idx="12020">
                  <c:v>3.3736299999999997E-2</c:v>
                </c:pt>
                <c:pt idx="12021">
                  <c:v>3.0676800000000001E-2</c:v>
                </c:pt>
                <c:pt idx="12022">
                  <c:v>2.7658599999999998E-2</c:v>
                </c:pt>
                <c:pt idx="12023">
                  <c:v>2.4684899999999999E-2</c:v>
                </c:pt>
                <c:pt idx="12024">
                  <c:v>2.1759299999999999E-2</c:v>
                </c:pt>
                <c:pt idx="12025">
                  <c:v>1.8884499999999999E-2</c:v>
                </c:pt>
                <c:pt idx="12026">
                  <c:v>1.6060399999999999E-2</c:v>
                </c:pt>
                <c:pt idx="12027">
                  <c:v>1.3287500000000001E-2</c:v>
                </c:pt>
                <c:pt idx="12028">
                  <c:v>1.05687E-2</c:v>
                </c:pt>
                <c:pt idx="12029" formatCode="0.00E+00">
                  <c:v>7.9080399999999999E-3</c:v>
                </c:pt>
                <c:pt idx="12030" formatCode="0.00E+00">
                  <c:v>5.3089499999999998E-3</c:v>
                </c:pt>
                <c:pt idx="12031" formatCode="0.00E+00">
                  <c:v>2.7739700000000002E-3</c:v>
                </c:pt>
                <c:pt idx="12032" formatCode="0.00E+00">
                  <c:v>3.0572800000000001E-4</c:v>
                </c:pt>
                <c:pt idx="12033" formatCode="0.00E+00">
                  <c:v>-2.09267E-3</c:v>
                </c:pt>
                <c:pt idx="12034" formatCode="0.00E+00">
                  <c:v>-4.4181999999999997E-3</c:v>
                </c:pt>
                <c:pt idx="12035" formatCode="0.00E+00">
                  <c:v>-6.6681900000000001E-3</c:v>
                </c:pt>
                <c:pt idx="12036" formatCode="0.00E+00">
                  <c:v>-8.8400500000000003E-3</c:v>
                </c:pt>
                <c:pt idx="12037">
                  <c:v>-1.09313E-2</c:v>
                </c:pt>
                <c:pt idx="12038">
                  <c:v>-1.2939600000000001E-2</c:v>
                </c:pt>
                <c:pt idx="12039">
                  <c:v>-1.48635E-2</c:v>
                </c:pt>
                <c:pt idx="12040">
                  <c:v>-1.67017E-2</c:v>
                </c:pt>
                <c:pt idx="12041">
                  <c:v>-1.8452799999999998E-2</c:v>
                </c:pt>
                <c:pt idx="12042">
                  <c:v>-2.0114900000000002E-2</c:v>
                </c:pt>
                <c:pt idx="12043">
                  <c:v>-2.1686299999999999E-2</c:v>
                </c:pt>
                <c:pt idx="12044">
                  <c:v>-2.3165100000000001E-2</c:v>
                </c:pt>
                <c:pt idx="12045">
                  <c:v>-2.4549499999999998E-2</c:v>
                </c:pt>
                <c:pt idx="12046">
                  <c:v>-2.5837800000000001E-2</c:v>
                </c:pt>
                <c:pt idx="12047">
                  <c:v>-2.7027900000000001E-2</c:v>
                </c:pt>
                <c:pt idx="12048">
                  <c:v>-2.8118400000000002E-2</c:v>
                </c:pt>
                <c:pt idx="12049">
                  <c:v>-2.91083E-2</c:v>
                </c:pt>
                <c:pt idx="12050">
                  <c:v>-2.99974E-2</c:v>
                </c:pt>
                <c:pt idx="12051">
                  <c:v>-3.0785400000000001E-2</c:v>
                </c:pt>
                <c:pt idx="12052">
                  <c:v>-3.1471899999999997E-2</c:v>
                </c:pt>
                <c:pt idx="12053">
                  <c:v>-3.2055699999999999E-2</c:v>
                </c:pt>
                <c:pt idx="12054">
                  <c:v>-3.25359E-2</c:v>
                </c:pt>
                <c:pt idx="12055">
                  <c:v>-3.2911299999999998E-2</c:v>
                </c:pt>
                <c:pt idx="12056">
                  <c:v>-3.3180800000000003E-2</c:v>
                </c:pt>
                <c:pt idx="12057">
                  <c:v>-3.3342999999999998E-2</c:v>
                </c:pt>
                <c:pt idx="12058">
                  <c:v>-3.3396500000000003E-2</c:v>
                </c:pt>
                <c:pt idx="12059">
                  <c:v>-3.3340399999999999E-2</c:v>
                </c:pt>
                <c:pt idx="12060">
                  <c:v>-3.31744E-2</c:v>
                </c:pt>
                <c:pt idx="12061">
                  <c:v>-3.2898299999999998E-2</c:v>
                </c:pt>
                <c:pt idx="12062">
                  <c:v>-3.2512300000000001E-2</c:v>
                </c:pt>
                <c:pt idx="12063">
                  <c:v>-3.2016200000000002E-2</c:v>
                </c:pt>
                <c:pt idx="12064">
                  <c:v>-3.1409199999999998E-2</c:v>
                </c:pt>
                <c:pt idx="12065">
                  <c:v>-3.0690700000000001E-2</c:v>
                </c:pt>
                <c:pt idx="12066">
                  <c:v>-2.98614E-2</c:v>
                </c:pt>
                <c:pt idx="12067">
                  <c:v>-2.8923399999999998E-2</c:v>
                </c:pt>
                <c:pt idx="12068">
                  <c:v>-2.7878900000000002E-2</c:v>
                </c:pt>
                <c:pt idx="12069">
                  <c:v>-2.6729200000000002E-2</c:v>
                </c:pt>
                <c:pt idx="12070">
                  <c:v>-2.5475000000000001E-2</c:v>
                </c:pt>
                <c:pt idx="12071">
                  <c:v>-2.4117199999999998E-2</c:v>
                </c:pt>
                <c:pt idx="12072">
                  <c:v>-2.2656699999999998E-2</c:v>
                </c:pt>
                <c:pt idx="12073">
                  <c:v>-2.1093500000000001E-2</c:v>
                </c:pt>
                <c:pt idx="12074">
                  <c:v>-1.9428299999999999E-2</c:v>
                </c:pt>
                <c:pt idx="12075">
                  <c:v>-1.7662799999999999E-2</c:v>
                </c:pt>
                <c:pt idx="12076">
                  <c:v>-1.5799299999999999E-2</c:v>
                </c:pt>
                <c:pt idx="12077">
                  <c:v>-1.3839600000000001E-2</c:v>
                </c:pt>
                <c:pt idx="12078">
                  <c:v>-1.1784599999999999E-2</c:v>
                </c:pt>
                <c:pt idx="12079" formatCode="0.00E+00">
                  <c:v>-9.6348700000000002E-3</c:v>
                </c:pt>
                <c:pt idx="12080" formatCode="0.00E+00">
                  <c:v>-7.3913499999999997E-3</c:v>
                </c:pt>
                <c:pt idx="12081" formatCode="0.00E+00">
                  <c:v>-5.0561299999999998E-3</c:v>
                </c:pt>
                <c:pt idx="12082" formatCode="0.00E+00">
                  <c:v>-2.6316400000000002E-3</c:v>
                </c:pt>
                <c:pt idx="12083" formatCode="0.00E+00">
                  <c:v>-1.19783E-4</c:v>
                </c:pt>
                <c:pt idx="12084" formatCode="0.00E+00">
                  <c:v>2.4769900000000001E-3</c:v>
                </c:pt>
                <c:pt idx="12085" formatCode="0.00E+00">
                  <c:v>5.1546500000000002E-3</c:v>
                </c:pt>
                <c:pt idx="12086" formatCode="0.00E+00">
                  <c:v>7.9092299999999997E-3</c:v>
                </c:pt>
                <c:pt idx="12087">
                  <c:v>1.0737999999999999E-2</c:v>
                </c:pt>
                <c:pt idx="12088">
                  <c:v>1.36387E-2</c:v>
                </c:pt>
                <c:pt idx="12089">
                  <c:v>1.66082E-2</c:v>
                </c:pt>
                <c:pt idx="12090">
                  <c:v>1.9643299999999999E-2</c:v>
                </c:pt>
                <c:pt idx="12091">
                  <c:v>2.2740099999999999E-2</c:v>
                </c:pt>
                <c:pt idx="12092">
                  <c:v>2.5895000000000001E-2</c:v>
                </c:pt>
                <c:pt idx="12093">
                  <c:v>2.9105800000000001E-2</c:v>
                </c:pt>
                <c:pt idx="12094">
                  <c:v>3.2370999999999997E-2</c:v>
                </c:pt>
                <c:pt idx="12095">
                  <c:v>3.56881E-2</c:v>
                </c:pt>
                <c:pt idx="12096">
                  <c:v>3.9054100000000001E-2</c:v>
                </c:pt>
                <c:pt idx="12097">
                  <c:v>4.2465700000000002E-2</c:v>
                </c:pt>
                <c:pt idx="12098">
                  <c:v>4.5920000000000002E-2</c:v>
                </c:pt>
                <c:pt idx="12099">
                  <c:v>4.9413499999999999E-2</c:v>
                </c:pt>
                <c:pt idx="12100">
                  <c:v>5.2942999999999997E-2</c:v>
                </c:pt>
                <c:pt idx="12101">
                  <c:v>5.6505300000000001E-2</c:v>
                </c:pt>
                <c:pt idx="12102">
                  <c:v>6.0096299999999998E-2</c:v>
                </c:pt>
                <c:pt idx="12103">
                  <c:v>6.3711900000000002E-2</c:v>
                </c:pt>
                <c:pt idx="12104">
                  <c:v>6.7348199999999997E-2</c:v>
                </c:pt>
                <c:pt idx="12105">
                  <c:v>7.1000800000000003E-2</c:v>
                </c:pt>
                <c:pt idx="12106">
                  <c:v>7.4665200000000001E-2</c:v>
                </c:pt>
                <c:pt idx="12107">
                  <c:v>7.8337799999999999E-2</c:v>
                </c:pt>
                <c:pt idx="12108">
                  <c:v>8.2015500000000005E-2</c:v>
                </c:pt>
                <c:pt idx="12109">
                  <c:v>8.5694400000000004E-2</c:v>
                </c:pt>
                <c:pt idx="12110">
                  <c:v>8.9370500000000005E-2</c:v>
                </c:pt>
                <c:pt idx="12111">
                  <c:v>9.3039899999999995E-2</c:v>
                </c:pt>
                <c:pt idx="12112">
                  <c:v>9.6699400000000005E-2</c:v>
                </c:pt>
                <c:pt idx="12113">
                  <c:v>0.100345</c:v>
                </c:pt>
                <c:pt idx="12114">
                  <c:v>0.103974</c:v>
                </c:pt>
                <c:pt idx="12115">
                  <c:v>0.107581</c:v>
                </c:pt>
                <c:pt idx="12116">
                  <c:v>0.111162</c:v>
                </c:pt>
                <c:pt idx="12117">
                  <c:v>0.114713</c:v>
                </c:pt>
                <c:pt idx="12118">
                  <c:v>0.11823</c:v>
                </c:pt>
                <c:pt idx="12119">
                  <c:v>0.121712</c:v>
                </c:pt>
                <c:pt idx="12120">
                  <c:v>0.12515299999999999</c:v>
                </c:pt>
                <c:pt idx="12121">
                  <c:v>0.128548</c:v>
                </c:pt>
                <c:pt idx="12122">
                  <c:v>0.13189300000000001</c:v>
                </c:pt>
                <c:pt idx="12123">
                  <c:v>0.135188</c:v>
                </c:pt>
                <c:pt idx="12124">
                  <c:v>0.138429</c:v>
                </c:pt>
                <c:pt idx="12125">
                  <c:v>0.14161399999999999</c:v>
                </c:pt>
                <c:pt idx="12126">
                  <c:v>0.14474100000000001</c:v>
                </c:pt>
                <c:pt idx="12127">
                  <c:v>0.14780499999999999</c:v>
                </c:pt>
                <c:pt idx="12128">
                  <c:v>0.15080299999999999</c:v>
                </c:pt>
                <c:pt idx="12129">
                  <c:v>0.15373000000000001</c:v>
                </c:pt>
                <c:pt idx="12130">
                  <c:v>0.156585</c:v>
                </c:pt>
                <c:pt idx="12131">
                  <c:v>0.159363</c:v>
                </c:pt>
                <c:pt idx="12132">
                  <c:v>0.16206200000000001</c:v>
                </c:pt>
                <c:pt idx="12133">
                  <c:v>0.16467999999999999</c:v>
                </c:pt>
                <c:pt idx="12134">
                  <c:v>0.16721800000000001</c:v>
                </c:pt>
                <c:pt idx="12135">
                  <c:v>0.16967299999999999</c:v>
                </c:pt>
                <c:pt idx="12136">
                  <c:v>0.172042</c:v>
                </c:pt>
                <c:pt idx="12137">
                  <c:v>0.17432500000000001</c:v>
                </c:pt>
                <c:pt idx="12138">
                  <c:v>0.17652000000000001</c:v>
                </c:pt>
                <c:pt idx="12139">
                  <c:v>0.178624</c:v>
                </c:pt>
                <c:pt idx="12140">
                  <c:v>0.18063499999999999</c:v>
                </c:pt>
                <c:pt idx="12141">
                  <c:v>0.18255199999999999</c:v>
                </c:pt>
                <c:pt idx="12142">
                  <c:v>0.18437300000000001</c:v>
                </c:pt>
                <c:pt idx="12143">
                  <c:v>0.18609700000000001</c:v>
                </c:pt>
                <c:pt idx="12144">
                  <c:v>0.187723</c:v>
                </c:pt>
                <c:pt idx="12145">
                  <c:v>0.189249</c:v>
                </c:pt>
                <c:pt idx="12146">
                  <c:v>0.19067600000000001</c:v>
                </c:pt>
                <c:pt idx="12147">
                  <c:v>0.192</c:v>
                </c:pt>
                <c:pt idx="12148">
                  <c:v>0.19322300000000001</c:v>
                </c:pt>
                <c:pt idx="12149">
                  <c:v>0.19434399999999999</c:v>
                </c:pt>
                <c:pt idx="12150">
                  <c:v>0.19536100000000001</c:v>
                </c:pt>
                <c:pt idx="12151">
                  <c:v>0.196273</c:v>
                </c:pt>
                <c:pt idx="12152">
                  <c:v>0.19708100000000001</c:v>
                </c:pt>
                <c:pt idx="12153">
                  <c:v>0.19778499999999999</c:v>
                </c:pt>
                <c:pt idx="12154">
                  <c:v>0.19838600000000001</c:v>
                </c:pt>
                <c:pt idx="12155">
                  <c:v>0.198883</c:v>
                </c:pt>
                <c:pt idx="12156">
                  <c:v>0.19927600000000001</c:v>
                </c:pt>
                <c:pt idx="12157">
                  <c:v>0.199568</c:v>
                </c:pt>
                <c:pt idx="12158">
                  <c:v>0.19975699999999999</c:v>
                </c:pt>
                <c:pt idx="12159">
                  <c:v>0.199846</c:v>
                </c:pt>
                <c:pt idx="12160">
                  <c:v>0.19983400000000001</c:v>
                </c:pt>
                <c:pt idx="12161">
                  <c:v>0.19972200000000001</c:v>
                </c:pt>
                <c:pt idx="12162">
                  <c:v>0.19951199999999999</c:v>
                </c:pt>
                <c:pt idx="12163">
                  <c:v>0.19920599999999999</c:v>
                </c:pt>
                <c:pt idx="12164">
                  <c:v>0.19880700000000001</c:v>
                </c:pt>
                <c:pt idx="12165">
                  <c:v>0.19831499999999999</c:v>
                </c:pt>
                <c:pt idx="12166">
                  <c:v>0.19773299999999999</c:v>
                </c:pt>
                <c:pt idx="12167">
                  <c:v>0.19706299999999999</c:v>
                </c:pt>
                <c:pt idx="12168">
                  <c:v>0.19630400000000001</c:v>
                </c:pt>
                <c:pt idx="12169">
                  <c:v>0.19545999999999999</c:v>
                </c:pt>
                <c:pt idx="12170">
                  <c:v>0.19453000000000001</c:v>
                </c:pt>
                <c:pt idx="12171">
                  <c:v>0.19351599999999999</c:v>
                </c:pt>
                <c:pt idx="12172">
                  <c:v>0.19242100000000001</c:v>
                </c:pt>
                <c:pt idx="12173">
                  <c:v>0.191247</c:v>
                </c:pt>
                <c:pt idx="12174">
                  <c:v>0.189994</c:v>
                </c:pt>
                <c:pt idx="12175">
                  <c:v>0.188664</c:v>
                </c:pt>
                <c:pt idx="12176">
                  <c:v>0.18726200000000001</c:v>
                </c:pt>
                <c:pt idx="12177">
                  <c:v>0.18579000000000001</c:v>
                </c:pt>
                <c:pt idx="12178">
                  <c:v>0.184251</c:v>
                </c:pt>
                <c:pt idx="12179">
                  <c:v>0.18264900000000001</c:v>
                </c:pt>
                <c:pt idx="12180">
                  <c:v>0.18098600000000001</c:v>
                </c:pt>
                <c:pt idx="12181">
                  <c:v>0.17926400000000001</c:v>
                </c:pt>
                <c:pt idx="12182">
                  <c:v>0.177486</c:v>
                </c:pt>
                <c:pt idx="12183">
                  <c:v>0.175653</c:v>
                </c:pt>
                <c:pt idx="12184">
                  <c:v>0.17377000000000001</c:v>
                </c:pt>
                <c:pt idx="12185">
                  <c:v>0.17183799999999999</c:v>
                </c:pt>
                <c:pt idx="12186">
                  <c:v>0.16986100000000001</c:v>
                </c:pt>
                <c:pt idx="12187">
                  <c:v>0.16784199999999999</c:v>
                </c:pt>
                <c:pt idx="12188">
                  <c:v>0.16578300000000001</c:v>
                </c:pt>
                <c:pt idx="12189">
                  <c:v>0.163687</c:v>
                </c:pt>
                <c:pt idx="12190">
                  <c:v>0.16155600000000001</c:v>
                </c:pt>
                <c:pt idx="12191">
                  <c:v>0.15939400000000001</c:v>
                </c:pt>
                <c:pt idx="12192">
                  <c:v>0.15720300000000001</c:v>
                </c:pt>
                <c:pt idx="12193">
                  <c:v>0.15498600000000001</c:v>
                </c:pt>
                <c:pt idx="12194">
                  <c:v>0.15274499999999999</c:v>
                </c:pt>
                <c:pt idx="12195">
                  <c:v>0.15048300000000001</c:v>
                </c:pt>
                <c:pt idx="12196">
                  <c:v>0.148202</c:v>
                </c:pt>
                <c:pt idx="12197">
                  <c:v>0.14590600000000001</c:v>
                </c:pt>
                <c:pt idx="12198">
                  <c:v>0.143599</c:v>
                </c:pt>
                <c:pt idx="12199">
                  <c:v>0.14128199999999999</c:v>
                </c:pt>
                <c:pt idx="12200">
                  <c:v>0.138959</c:v>
                </c:pt>
                <c:pt idx="12201">
                  <c:v>0.136632</c:v>
                </c:pt>
                <c:pt idx="12202">
                  <c:v>0.13430300000000001</c:v>
                </c:pt>
                <c:pt idx="12203">
                  <c:v>0.13197500000000001</c:v>
                </c:pt>
                <c:pt idx="12204">
                  <c:v>0.12964999999999999</c:v>
                </c:pt>
                <c:pt idx="12205">
                  <c:v>0.127332</c:v>
                </c:pt>
                <c:pt idx="12206">
                  <c:v>0.12502199999999999</c:v>
                </c:pt>
                <c:pt idx="12207">
                  <c:v>0.122723</c:v>
                </c:pt>
                <c:pt idx="12208">
                  <c:v>0.120436</c:v>
                </c:pt>
                <c:pt idx="12209">
                  <c:v>0.11816400000000001</c:v>
                </c:pt>
                <c:pt idx="12210">
                  <c:v>0.11591</c:v>
                </c:pt>
                <c:pt idx="12211">
                  <c:v>0.113676</c:v>
                </c:pt>
                <c:pt idx="12212">
                  <c:v>0.111466</c:v>
                </c:pt>
                <c:pt idx="12213">
                  <c:v>0.109282</c:v>
                </c:pt>
                <c:pt idx="12214">
                  <c:v>0.107125</c:v>
                </c:pt>
                <c:pt idx="12215">
                  <c:v>0.10499799999999999</c:v>
                </c:pt>
                <c:pt idx="12216">
                  <c:v>0.10290299999999999</c:v>
                </c:pt>
                <c:pt idx="12217">
                  <c:v>0.100842</c:v>
                </c:pt>
                <c:pt idx="12218">
                  <c:v>9.8815899999999998E-2</c:v>
                </c:pt>
                <c:pt idx="12219">
                  <c:v>9.6827300000000005E-2</c:v>
                </c:pt>
                <c:pt idx="12220">
                  <c:v>9.4877199999999995E-2</c:v>
                </c:pt>
                <c:pt idx="12221">
                  <c:v>9.2967599999999997E-2</c:v>
                </c:pt>
                <c:pt idx="12222">
                  <c:v>9.11E-2</c:v>
                </c:pt>
                <c:pt idx="12223">
                  <c:v>8.9275999999999994E-2</c:v>
                </c:pt>
                <c:pt idx="12224">
                  <c:v>8.7497500000000006E-2</c:v>
                </c:pt>
                <c:pt idx="12225">
                  <c:v>8.5766999999999996E-2</c:v>
                </c:pt>
                <c:pt idx="12226">
                  <c:v>8.4086499999999995E-2</c:v>
                </c:pt>
                <c:pt idx="12227">
                  <c:v>8.2457199999999994E-2</c:v>
                </c:pt>
                <c:pt idx="12228">
                  <c:v>8.0879499999999993E-2</c:v>
                </c:pt>
                <c:pt idx="12229">
                  <c:v>7.9353199999999999E-2</c:v>
                </c:pt>
                <c:pt idx="12230">
                  <c:v>7.7878199999999995E-2</c:v>
                </c:pt>
                <c:pt idx="12231">
                  <c:v>7.6454499999999995E-2</c:v>
                </c:pt>
                <c:pt idx="12232">
                  <c:v>7.5082200000000002E-2</c:v>
                </c:pt>
                <c:pt idx="12233">
                  <c:v>7.3761999999999994E-2</c:v>
                </c:pt>
                <c:pt idx="12234">
                  <c:v>7.2495299999999999E-2</c:v>
                </c:pt>
                <c:pt idx="12235">
                  <c:v>7.1283399999999997E-2</c:v>
                </c:pt>
                <c:pt idx="12236">
                  <c:v>7.01262E-2</c:v>
                </c:pt>
                <c:pt idx="12237">
                  <c:v>6.9022799999999995E-2</c:v>
                </c:pt>
                <c:pt idx="12238">
                  <c:v>6.7972500000000005E-2</c:v>
                </c:pt>
                <c:pt idx="12239">
                  <c:v>6.6975599999999996E-2</c:v>
                </c:pt>
                <c:pt idx="12240">
                  <c:v>6.6032900000000005E-2</c:v>
                </c:pt>
                <c:pt idx="12241">
                  <c:v>6.5145099999999997E-2</c:v>
                </c:pt>
                <c:pt idx="12242">
                  <c:v>6.4312400000000006E-2</c:v>
                </c:pt>
                <c:pt idx="12243">
                  <c:v>6.3535300000000003E-2</c:v>
                </c:pt>
                <c:pt idx="12244">
                  <c:v>6.2814300000000003E-2</c:v>
                </c:pt>
                <c:pt idx="12245">
                  <c:v>6.21489E-2</c:v>
                </c:pt>
                <c:pt idx="12246">
                  <c:v>6.1538299999999997E-2</c:v>
                </c:pt>
                <c:pt idx="12247">
                  <c:v>6.0981899999999999E-2</c:v>
                </c:pt>
                <c:pt idx="12248">
                  <c:v>6.0479400000000003E-2</c:v>
                </c:pt>
                <c:pt idx="12249">
                  <c:v>6.0030600000000003E-2</c:v>
                </c:pt>
                <c:pt idx="12250">
                  <c:v>5.9636300000000003E-2</c:v>
                </c:pt>
                <c:pt idx="12251">
                  <c:v>5.9297999999999997E-2</c:v>
                </c:pt>
                <c:pt idx="12252">
                  <c:v>5.9015100000000001E-2</c:v>
                </c:pt>
                <c:pt idx="12253">
                  <c:v>5.87856E-2</c:v>
                </c:pt>
                <c:pt idx="12254">
                  <c:v>5.8606999999999999E-2</c:v>
                </c:pt>
                <c:pt idx="12255">
                  <c:v>5.8478099999999998E-2</c:v>
                </c:pt>
                <c:pt idx="12256">
                  <c:v>5.8397200000000003E-2</c:v>
                </c:pt>
                <c:pt idx="12257">
                  <c:v>5.83621E-2</c:v>
                </c:pt>
                <c:pt idx="12258">
                  <c:v>5.8370999999999999E-2</c:v>
                </c:pt>
                <c:pt idx="12259">
                  <c:v>5.8422200000000001E-2</c:v>
                </c:pt>
                <c:pt idx="12260">
                  <c:v>5.8513799999999998E-2</c:v>
                </c:pt>
                <c:pt idx="12261">
                  <c:v>5.8643800000000003E-2</c:v>
                </c:pt>
                <c:pt idx="12262">
                  <c:v>5.8810300000000003E-2</c:v>
                </c:pt>
                <c:pt idx="12263">
                  <c:v>5.9011899999999999E-2</c:v>
                </c:pt>
                <c:pt idx="12264">
                  <c:v>5.9246500000000001E-2</c:v>
                </c:pt>
                <c:pt idx="12265">
                  <c:v>5.9512000000000002E-2</c:v>
                </c:pt>
                <c:pt idx="12266">
                  <c:v>5.9805900000000002E-2</c:v>
                </c:pt>
                <c:pt idx="12267">
                  <c:v>6.0126400000000003E-2</c:v>
                </c:pt>
                <c:pt idx="12268">
                  <c:v>6.0471799999999999E-2</c:v>
                </c:pt>
                <c:pt idx="12269">
                  <c:v>6.0840400000000003E-2</c:v>
                </c:pt>
                <c:pt idx="12270">
                  <c:v>6.123E-2</c:v>
                </c:pt>
                <c:pt idx="12271">
                  <c:v>6.1638800000000001E-2</c:v>
                </c:pt>
                <c:pt idx="12272">
                  <c:v>6.2065000000000002E-2</c:v>
                </c:pt>
                <c:pt idx="12273">
                  <c:v>6.2506599999999995E-2</c:v>
                </c:pt>
                <c:pt idx="12274">
                  <c:v>6.2961500000000004E-2</c:v>
                </c:pt>
                <c:pt idx="12275">
                  <c:v>6.3426899999999994E-2</c:v>
                </c:pt>
                <c:pt idx="12276">
                  <c:v>6.3900499999999999E-2</c:v>
                </c:pt>
                <c:pt idx="12277">
                  <c:v>6.4380099999999996E-2</c:v>
                </c:pt>
                <c:pt idx="12278">
                  <c:v>6.4863400000000002E-2</c:v>
                </c:pt>
                <c:pt idx="12279">
                  <c:v>6.5347699999999995E-2</c:v>
                </c:pt>
                <c:pt idx="12280">
                  <c:v>6.5830799999999995E-2</c:v>
                </c:pt>
                <c:pt idx="12281">
                  <c:v>6.6310099999999997E-2</c:v>
                </c:pt>
                <c:pt idx="12282">
                  <c:v>6.6783499999999996E-2</c:v>
                </c:pt>
                <c:pt idx="12283">
                  <c:v>6.72489E-2</c:v>
                </c:pt>
                <c:pt idx="12284">
                  <c:v>6.7704200000000006E-2</c:v>
                </c:pt>
                <c:pt idx="12285">
                  <c:v>6.8147100000000002E-2</c:v>
                </c:pt>
                <c:pt idx="12286">
                  <c:v>6.8575200000000003E-2</c:v>
                </c:pt>
                <c:pt idx="12287">
                  <c:v>6.8985699999999997E-2</c:v>
                </c:pt>
                <c:pt idx="12288">
                  <c:v>6.9376999999999994E-2</c:v>
                </c:pt>
                <c:pt idx="12289">
                  <c:v>6.9747299999999998E-2</c:v>
                </c:pt>
                <c:pt idx="12290">
                  <c:v>7.0094600000000007E-2</c:v>
                </c:pt>
                <c:pt idx="12291">
                  <c:v>7.0416800000000002E-2</c:v>
                </c:pt>
                <c:pt idx="12292">
                  <c:v>7.0712300000000006E-2</c:v>
                </c:pt>
                <c:pt idx="12293">
                  <c:v>7.0979799999999996E-2</c:v>
                </c:pt>
                <c:pt idx="12294">
                  <c:v>7.1217600000000006E-2</c:v>
                </c:pt>
                <c:pt idx="12295">
                  <c:v>7.1424199999999993E-2</c:v>
                </c:pt>
                <c:pt idx="12296">
                  <c:v>7.1597499999999994E-2</c:v>
                </c:pt>
                <c:pt idx="12297">
                  <c:v>7.1735900000000005E-2</c:v>
                </c:pt>
                <c:pt idx="12298">
                  <c:v>7.1838200000000005E-2</c:v>
                </c:pt>
                <c:pt idx="12299">
                  <c:v>7.1903900000000007E-2</c:v>
                </c:pt>
                <c:pt idx="12300">
                  <c:v>7.1932399999999994E-2</c:v>
                </c:pt>
                <c:pt idx="12301">
                  <c:v>7.1922799999999995E-2</c:v>
                </c:pt>
                <c:pt idx="12302">
                  <c:v>7.1874199999999999E-2</c:v>
                </c:pt>
                <c:pt idx="12303">
                  <c:v>7.1786100000000005E-2</c:v>
                </c:pt>
                <c:pt idx="12304">
                  <c:v>7.1657999999999999E-2</c:v>
                </c:pt>
                <c:pt idx="12305">
                  <c:v>7.1489300000000006E-2</c:v>
                </c:pt>
                <c:pt idx="12306">
                  <c:v>7.1279599999999999E-2</c:v>
                </c:pt>
                <c:pt idx="12307">
                  <c:v>7.10287E-2</c:v>
                </c:pt>
                <c:pt idx="12308">
                  <c:v>7.0736900000000005E-2</c:v>
                </c:pt>
                <c:pt idx="12309">
                  <c:v>7.0403800000000002E-2</c:v>
                </c:pt>
                <c:pt idx="12310">
                  <c:v>7.0029300000000003E-2</c:v>
                </c:pt>
                <c:pt idx="12311">
                  <c:v>6.9613700000000001E-2</c:v>
                </c:pt>
                <c:pt idx="12312">
                  <c:v>6.9157899999999994E-2</c:v>
                </c:pt>
                <c:pt idx="12313">
                  <c:v>6.8662899999999999E-2</c:v>
                </c:pt>
                <c:pt idx="12314">
                  <c:v>6.8129700000000001E-2</c:v>
                </c:pt>
                <c:pt idx="12315">
                  <c:v>6.75592E-2</c:v>
                </c:pt>
                <c:pt idx="12316">
                  <c:v>6.6952200000000003E-2</c:v>
                </c:pt>
                <c:pt idx="12317">
                  <c:v>6.6309699999999999E-2</c:v>
                </c:pt>
                <c:pt idx="12318">
                  <c:v>6.5632200000000002E-2</c:v>
                </c:pt>
                <c:pt idx="12319">
                  <c:v>6.4921199999999998E-2</c:v>
                </c:pt>
                <c:pt idx="12320">
                  <c:v>6.4178200000000005E-2</c:v>
                </c:pt>
                <c:pt idx="12321">
                  <c:v>6.3405199999999995E-2</c:v>
                </c:pt>
                <c:pt idx="12322">
                  <c:v>6.2604699999999999E-2</c:v>
                </c:pt>
                <c:pt idx="12323">
                  <c:v>6.17785E-2</c:v>
                </c:pt>
                <c:pt idx="12324">
                  <c:v>6.0928000000000003E-2</c:v>
                </c:pt>
                <c:pt idx="12325">
                  <c:v>6.0054000000000003E-2</c:v>
                </c:pt>
                <c:pt idx="12326">
                  <c:v>5.91584E-2</c:v>
                </c:pt>
                <c:pt idx="12327">
                  <c:v>5.8243900000000001E-2</c:v>
                </c:pt>
                <c:pt idx="12328">
                  <c:v>5.7313200000000002E-2</c:v>
                </c:pt>
                <c:pt idx="12329">
                  <c:v>5.6368599999999998E-2</c:v>
                </c:pt>
                <c:pt idx="12330">
                  <c:v>5.5412700000000002E-2</c:v>
                </c:pt>
                <c:pt idx="12331">
                  <c:v>5.4448499999999997E-2</c:v>
                </c:pt>
                <c:pt idx="12332">
                  <c:v>5.34788E-2</c:v>
                </c:pt>
                <c:pt idx="12333">
                  <c:v>5.2505799999999998E-2</c:v>
                </c:pt>
                <c:pt idx="12334">
                  <c:v>5.1531599999999997E-2</c:v>
                </c:pt>
                <c:pt idx="12335">
                  <c:v>5.0558400000000003E-2</c:v>
                </c:pt>
                <c:pt idx="12336">
                  <c:v>4.9589500000000002E-2</c:v>
                </c:pt>
                <c:pt idx="12337">
                  <c:v>4.8629199999999997E-2</c:v>
                </c:pt>
                <c:pt idx="12338">
                  <c:v>4.7682099999999998E-2</c:v>
                </c:pt>
                <c:pt idx="12339">
                  <c:v>4.6752000000000002E-2</c:v>
                </c:pt>
                <c:pt idx="12340">
                  <c:v>4.5839999999999999E-2</c:v>
                </c:pt>
                <c:pt idx="12341">
                  <c:v>4.4946300000000002E-2</c:v>
                </c:pt>
                <c:pt idx="12342">
                  <c:v>4.4073399999999999E-2</c:v>
                </c:pt>
                <c:pt idx="12343">
                  <c:v>4.3224499999999999E-2</c:v>
                </c:pt>
                <c:pt idx="12344">
                  <c:v>4.2401899999999999E-2</c:v>
                </c:pt>
                <c:pt idx="12345">
                  <c:v>4.1607699999999997E-2</c:v>
                </c:pt>
                <c:pt idx="12346">
                  <c:v>4.0844199999999997E-2</c:v>
                </c:pt>
                <c:pt idx="12347">
                  <c:v>4.0114200000000003E-2</c:v>
                </c:pt>
                <c:pt idx="12348">
                  <c:v>3.94201E-2</c:v>
                </c:pt>
                <c:pt idx="12349">
                  <c:v>3.8763600000000002E-2</c:v>
                </c:pt>
                <c:pt idx="12350">
                  <c:v>3.8146600000000003E-2</c:v>
                </c:pt>
                <c:pt idx="12351">
                  <c:v>3.7571199999999999E-2</c:v>
                </c:pt>
                <c:pt idx="12352">
                  <c:v>3.7038799999999997E-2</c:v>
                </c:pt>
                <c:pt idx="12353">
                  <c:v>3.6551599999999997E-2</c:v>
                </c:pt>
                <c:pt idx="12354">
                  <c:v>3.6111400000000002E-2</c:v>
                </c:pt>
                <c:pt idx="12355">
                  <c:v>3.5720500000000002E-2</c:v>
                </c:pt>
                <c:pt idx="12356">
                  <c:v>3.5381200000000002E-2</c:v>
                </c:pt>
                <c:pt idx="12357">
                  <c:v>3.5094899999999998E-2</c:v>
                </c:pt>
                <c:pt idx="12358">
                  <c:v>3.4862900000000002E-2</c:v>
                </c:pt>
                <c:pt idx="12359">
                  <c:v>3.4686799999999997E-2</c:v>
                </c:pt>
                <c:pt idx="12360">
                  <c:v>3.45689E-2</c:v>
                </c:pt>
                <c:pt idx="12361">
                  <c:v>3.4511300000000002E-2</c:v>
                </c:pt>
                <c:pt idx="12362">
                  <c:v>3.45151E-2</c:v>
                </c:pt>
                <c:pt idx="12363">
                  <c:v>3.4581399999999998E-2</c:v>
                </c:pt>
                <c:pt idx="12364">
                  <c:v>3.4710900000000003E-2</c:v>
                </c:pt>
                <c:pt idx="12365">
                  <c:v>3.4904999999999999E-2</c:v>
                </c:pt>
                <c:pt idx="12366">
                  <c:v>3.5164500000000001E-2</c:v>
                </c:pt>
                <c:pt idx="12367">
                  <c:v>3.5490399999999998E-2</c:v>
                </c:pt>
                <c:pt idx="12368">
                  <c:v>3.5883100000000001E-2</c:v>
                </c:pt>
                <c:pt idx="12369">
                  <c:v>3.6343100000000003E-2</c:v>
                </c:pt>
                <c:pt idx="12370">
                  <c:v>3.6870399999999998E-2</c:v>
                </c:pt>
                <c:pt idx="12371">
                  <c:v>3.7465100000000001E-2</c:v>
                </c:pt>
                <c:pt idx="12372">
                  <c:v>3.8127399999999999E-2</c:v>
                </c:pt>
                <c:pt idx="12373">
                  <c:v>3.8857099999999999E-2</c:v>
                </c:pt>
                <c:pt idx="12374">
                  <c:v>3.96537E-2</c:v>
                </c:pt>
                <c:pt idx="12375">
                  <c:v>4.0516999999999997E-2</c:v>
                </c:pt>
                <c:pt idx="12376">
                  <c:v>4.1446299999999998E-2</c:v>
                </c:pt>
                <c:pt idx="12377">
                  <c:v>4.2440800000000001E-2</c:v>
                </c:pt>
                <c:pt idx="12378">
                  <c:v>4.3499200000000002E-2</c:v>
                </c:pt>
                <c:pt idx="12379">
                  <c:v>4.4620399999999998E-2</c:v>
                </c:pt>
                <c:pt idx="12380">
                  <c:v>4.5803000000000003E-2</c:v>
                </c:pt>
                <c:pt idx="12381">
                  <c:v>4.7045700000000003E-2</c:v>
                </c:pt>
                <c:pt idx="12382">
                  <c:v>4.8347000000000001E-2</c:v>
                </c:pt>
                <c:pt idx="12383">
                  <c:v>4.9705800000000001E-2</c:v>
                </c:pt>
                <c:pt idx="12384">
                  <c:v>5.11203E-2</c:v>
                </c:pt>
                <c:pt idx="12385">
                  <c:v>5.2588599999999999E-2</c:v>
                </c:pt>
                <c:pt idx="12386">
                  <c:v>5.4108400000000001E-2</c:v>
                </c:pt>
                <c:pt idx="12387">
                  <c:v>5.5677999999999998E-2</c:v>
                </c:pt>
                <c:pt idx="12388">
                  <c:v>5.7295699999999998E-2</c:v>
                </c:pt>
                <c:pt idx="12389">
                  <c:v>5.8959900000000003E-2</c:v>
                </c:pt>
                <c:pt idx="12390">
                  <c:v>6.0668E-2</c:v>
                </c:pt>
                <c:pt idx="12391">
                  <c:v>6.2417500000000001E-2</c:v>
                </c:pt>
                <c:pt idx="12392">
                  <c:v>6.4205799999999993E-2</c:v>
                </c:pt>
                <c:pt idx="12393">
                  <c:v>6.6030099999999994E-2</c:v>
                </c:pt>
                <c:pt idx="12394">
                  <c:v>6.7887900000000001E-2</c:v>
                </c:pt>
                <c:pt idx="12395">
                  <c:v>6.9776099999999994E-2</c:v>
                </c:pt>
                <c:pt idx="12396">
                  <c:v>7.1691900000000003E-2</c:v>
                </c:pt>
                <c:pt idx="12397">
                  <c:v>7.3632199999999995E-2</c:v>
                </c:pt>
                <c:pt idx="12398">
                  <c:v>7.5594599999999998E-2</c:v>
                </c:pt>
                <c:pt idx="12399">
                  <c:v>7.7576300000000001E-2</c:v>
                </c:pt>
                <c:pt idx="12400">
                  <c:v>7.9574699999999998E-2</c:v>
                </c:pt>
                <c:pt idx="12401">
                  <c:v>8.1586400000000003E-2</c:v>
                </c:pt>
                <c:pt idx="12402">
                  <c:v>8.3608100000000005E-2</c:v>
                </c:pt>
                <c:pt idx="12403">
                  <c:v>8.5636400000000001E-2</c:v>
                </c:pt>
                <c:pt idx="12404">
                  <c:v>8.7668099999999999E-2</c:v>
                </c:pt>
                <c:pt idx="12405">
                  <c:v>8.9700100000000005E-2</c:v>
                </c:pt>
                <c:pt idx="12406">
                  <c:v>9.1729199999999997E-2</c:v>
                </c:pt>
                <c:pt idx="12407">
                  <c:v>9.3752500000000003E-2</c:v>
                </c:pt>
                <c:pt idx="12408">
                  <c:v>9.5767400000000003E-2</c:v>
                </c:pt>
                <c:pt idx="12409">
                  <c:v>9.7771300000000005E-2</c:v>
                </c:pt>
                <c:pt idx="12410">
                  <c:v>9.9761600000000006E-2</c:v>
                </c:pt>
                <c:pt idx="12411">
                  <c:v>0.10173500000000001</c:v>
                </c:pt>
                <c:pt idx="12412">
                  <c:v>0.103688</c:v>
                </c:pt>
                <c:pt idx="12413">
                  <c:v>0.105617</c:v>
                </c:pt>
                <c:pt idx="12414">
                  <c:v>0.107519</c:v>
                </c:pt>
                <c:pt idx="12415">
                  <c:v>0.109392</c:v>
                </c:pt>
                <c:pt idx="12416">
                  <c:v>0.111233</c:v>
                </c:pt>
                <c:pt idx="12417">
                  <c:v>0.113036</c:v>
                </c:pt>
                <c:pt idx="12418">
                  <c:v>0.114801</c:v>
                </c:pt>
                <c:pt idx="12419">
                  <c:v>0.116522</c:v>
                </c:pt>
                <c:pt idx="12420">
                  <c:v>0.118198</c:v>
                </c:pt>
                <c:pt idx="12421">
                  <c:v>0.119827</c:v>
                </c:pt>
                <c:pt idx="12422">
                  <c:v>0.121404</c:v>
                </c:pt>
                <c:pt idx="12423">
                  <c:v>0.122929</c:v>
                </c:pt>
                <c:pt idx="12424">
                  <c:v>0.12439799999999999</c:v>
                </c:pt>
                <c:pt idx="12425">
                  <c:v>0.125808</c:v>
                </c:pt>
                <c:pt idx="12426">
                  <c:v>0.12715599999999999</c:v>
                </c:pt>
                <c:pt idx="12427">
                  <c:v>0.128441</c:v>
                </c:pt>
                <c:pt idx="12428">
                  <c:v>0.12966</c:v>
                </c:pt>
                <c:pt idx="12429">
                  <c:v>0.13081200000000001</c:v>
                </c:pt>
                <c:pt idx="12430">
                  <c:v>0.13189400000000001</c:v>
                </c:pt>
                <c:pt idx="12431">
                  <c:v>0.132905</c:v>
                </c:pt>
                <c:pt idx="12432">
                  <c:v>0.13384299999999999</c:v>
                </c:pt>
                <c:pt idx="12433">
                  <c:v>0.13470699999999999</c:v>
                </c:pt>
                <c:pt idx="12434">
                  <c:v>0.135495</c:v>
                </c:pt>
                <c:pt idx="12435">
                  <c:v>0.13620699999999999</c:v>
                </c:pt>
                <c:pt idx="12436">
                  <c:v>0.13683999999999999</c:v>
                </c:pt>
                <c:pt idx="12437">
                  <c:v>0.13739399999999999</c:v>
                </c:pt>
                <c:pt idx="12438">
                  <c:v>0.13786799999999999</c:v>
                </c:pt>
                <c:pt idx="12439">
                  <c:v>0.138261</c:v>
                </c:pt>
                <c:pt idx="12440">
                  <c:v>0.138571</c:v>
                </c:pt>
                <c:pt idx="12441">
                  <c:v>0.13880000000000001</c:v>
                </c:pt>
                <c:pt idx="12442">
                  <c:v>0.13894500000000001</c:v>
                </c:pt>
                <c:pt idx="12443">
                  <c:v>0.13900699999999999</c:v>
                </c:pt>
                <c:pt idx="12444">
                  <c:v>0.138985</c:v>
                </c:pt>
                <c:pt idx="12445">
                  <c:v>0.138877</c:v>
                </c:pt>
                <c:pt idx="12446">
                  <c:v>0.138685</c:v>
                </c:pt>
                <c:pt idx="12447">
                  <c:v>0.138408</c:v>
                </c:pt>
                <c:pt idx="12448">
                  <c:v>0.138045</c:v>
                </c:pt>
                <c:pt idx="12449">
                  <c:v>0.137598</c:v>
                </c:pt>
                <c:pt idx="12450">
                  <c:v>0.13706699999999999</c:v>
                </c:pt>
                <c:pt idx="12451">
                  <c:v>0.13645099999999999</c:v>
                </c:pt>
                <c:pt idx="12452">
                  <c:v>0.13575200000000001</c:v>
                </c:pt>
                <c:pt idx="12453">
                  <c:v>0.13496900000000001</c:v>
                </c:pt>
                <c:pt idx="12454">
                  <c:v>0.134102</c:v>
                </c:pt>
                <c:pt idx="12455">
                  <c:v>0.13315399999999999</c:v>
                </c:pt>
                <c:pt idx="12456">
                  <c:v>0.13212499999999999</c:v>
                </c:pt>
                <c:pt idx="12457">
                  <c:v>0.13101599999999999</c:v>
                </c:pt>
                <c:pt idx="12458">
                  <c:v>0.12983</c:v>
                </c:pt>
                <c:pt idx="12459">
                  <c:v>0.12856699999999999</c:v>
                </c:pt>
                <c:pt idx="12460">
                  <c:v>0.12722800000000001</c:v>
                </c:pt>
                <c:pt idx="12461">
                  <c:v>0.12581600000000001</c:v>
                </c:pt>
                <c:pt idx="12462">
                  <c:v>0.124331</c:v>
                </c:pt>
                <c:pt idx="12463">
                  <c:v>0.122775</c:v>
                </c:pt>
                <c:pt idx="12464">
                  <c:v>0.12114900000000001</c:v>
                </c:pt>
                <c:pt idx="12465">
                  <c:v>0.119454</c:v>
                </c:pt>
                <c:pt idx="12466">
                  <c:v>0.11769300000000001</c:v>
                </c:pt>
                <c:pt idx="12467">
                  <c:v>0.115867</c:v>
                </c:pt>
                <c:pt idx="12468">
                  <c:v>0.113978</c:v>
                </c:pt>
                <c:pt idx="12469">
                  <c:v>0.112027</c:v>
                </c:pt>
                <c:pt idx="12470">
                  <c:v>0.110017</c:v>
                </c:pt>
                <c:pt idx="12471">
                  <c:v>0.107949</c:v>
                </c:pt>
                <c:pt idx="12472">
                  <c:v>0.105827</c:v>
                </c:pt>
                <c:pt idx="12473">
                  <c:v>0.103653</c:v>
                </c:pt>
                <c:pt idx="12474">
                  <c:v>0.101428</c:v>
                </c:pt>
                <c:pt idx="12475">
                  <c:v>9.9154400000000004E-2</c:v>
                </c:pt>
                <c:pt idx="12476">
                  <c:v>9.6835000000000004E-2</c:v>
                </c:pt>
                <c:pt idx="12477">
                  <c:v>9.4472600000000004E-2</c:v>
                </c:pt>
                <c:pt idx="12478">
                  <c:v>9.2069999999999999E-2</c:v>
                </c:pt>
                <c:pt idx="12479">
                  <c:v>8.9629799999999996E-2</c:v>
                </c:pt>
                <c:pt idx="12480">
                  <c:v>8.7154599999999999E-2</c:v>
                </c:pt>
                <c:pt idx="12481">
                  <c:v>8.4646899999999997E-2</c:v>
                </c:pt>
                <c:pt idx="12482">
                  <c:v>8.2109100000000004E-2</c:v>
                </c:pt>
                <c:pt idx="12483">
                  <c:v>7.9543600000000006E-2</c:v>
                </c:pt>
                <c:pt idx="12484">
                  <c:v>7.6952499999999993E-2</c:v>
                </c:pt>
                <c:pt idx="12485">
                  <c:v>7.4338299999999996E-2</c:v>
                </c:pt>
                <c:pt idx="12486">
                  <c:v>7.1704699999999996E-2</c:v>
                </c:pt>
                <c:pt idx="12487">
                  <c:v>6.9054900000000002E-2</c:v>
                </c:pt>
                <c:pt idx="12488">
                  <c:v>6.6391900000000004E-2</c:v>
                </c:pt>
                <c:pt idx="12489">
                  <c:v>6.3718499999999997E-2</c:v>
                </c:pt>
                <c:pt idx="12490">
                  <c:v>6.1037800000000003E-2</c:v>
                </c:pt>
                <c:pt idx="12491">
                  <c:v>5.8352800000000003E-2</c:v>
                </c:pt>
                <c:pt idx="12492">
                  <c:v>5.5666199999999999E-2</c:v>
                </c:pt>
                <c:pt idx="12493">
                  <c:v>5.2980800000000002E-2</c:v>
                </c:pt>
                <c:pt idx="12494">
                  <c:v>5.0299400000000001E-2</c:v>
                </c:pt>
                <c:pt idx="12495">
                  <c:v>4.7624399999999997E-2</c:v>
                </c:pt>
                <c:pt idx="12496">
                  <c:v>4.49583E-2</c:v>
                </c:pt>
                <c:pt idx="12497">
                  <c:v>4.2303500000000001E-2</c:v>
                </c:pt>
                <c:pt idx="12498">
                  <c:v>3.96624E-2</c:v>
                </c:pt>
                <c:pt idx="12499">
                  <c:v>3.7038000000000001E-2</c:v>
                </c:pt>
                <c:pt idx="12500">
                  <c:v>3.44333E-2</c:v>
                </c:pt>
                <c:pt idx="12501">
                  <c:v>3.18511E-2</c:v>
                </c:pt>
                <c:pt idx="12502">
                  <c:v>2.9293900000000001E-2</c:v>
                </c:pt>
                <c:pt idx="12503">
                  <c:v>2.6764400000000001E-2</c:v>
                </c:pt>
                <c:pt idx="12504">
                  <c:v>2.42647E-2</c:v>
                </c:pt>
                <c:pt idx="12505">
                  <c:v>2.1796699999999999E-2</c:v>
                </c:pt>
                <c:pt idx="12506">
                  <c:v>1.93627E-2</c:v>
                </c:pt>
                <c:pt idx="12507">
                  <c:v>1.6964900000000002E-2</c:v>
                </c:pt>
                <c:pt idx="12508">
                  <c:v>1.46052E-2</c:v>
                </c:pt>
                <c:pt idx="12509">
                  <c:v>1.2285600000000001E-2</c:v>
                </c:pt>
                <c:pt idx="12510">
                  <c:v>1.00085E-2</c:v>
                </c:pt>
                <c:pt idx="12511" formatCode="0.00E+00">
                  <c:v>7.7761899999999997E-3</c:v>
                </c:pt>
                <c:pt idx="12512" formatCode="0.00E+00">
                  <c:v>5.59006E-3</c:v>
                </c:pt>
                <c:pt idx="12513" formatCode="0.00E+00">
                  <c:v>3.4514699999999999E-3</c:v>
                </c:pt>
                <c:pt idx="12514" formatCode="0.00E+00">
                  <c:v>1.36243E-3</c:v>
                </c:pt>
                <c:pt idx="12515" formatCode="0.00E+00">
                  <c:v>-6.7491600000000001E-4</c:v>
                </c:pt>
                <c:pt idx="12516" formatCode="0.00E+00">
                  <c:v>-2.6586000000000001E-3</c:v>
                </c:pt>
                <c:pt idx="12517" formatCode="0.00E+00">
                  <c:v>-4.5867099999999999E-3</c:v>
                </c:pt>
                <c:pt idx="12518" formatCode="0.00E+00">
                  <c:v>-6.4572900000000001E-3</c:v>
                </c:pt>
                <c:pt idx="12519" formatCode="0.00E+00">
                  <c:v>-8.2685499999999995E-3</c:v>
                </c:pt>
                <c:pt idx="12520">
                  <c:v>-1.00191E-2</c:v>
                </c:pt>
                <c:pt idx="12521">
                  <c:v>-1.17082E-2</c:v>
                </c:pt>
                <c:pt idx="12522">
                  <c:v>-1.3334800000000001E-2</c:v>
                </c:pt>
                <c:pt idx="12523">
                  <c:v>-1.48977E-2</c:v>
                </c:pt>
                <c:pt idx="12524">
                  <c:v>-1.6394700000000002E-2</c:v>
                </c:pt>
                <c:pt idx="12525">
                  <c:v>-1.78233E-2</c:v>
                </c:pt>
                <c:pt idx="12526">
                  <c:v>-1.9180800000000001E-2</c:v>
                </c:pt>
                <c:pt idx="12527">
                  <c:v>-2.04669E-2</c:v>
                </c:pt>
                <c:pt idx="12528">
                  <c:v>-2.16831E-2</c:v>
                </c:pt>
                <c:pt idx="12529">
                  <c:v>-2.28305E-2</c:v>
                </c:pt>
                <c:pt idx="12530">
                  <c:v>-2.3908499999999999E-2</c:v>
                </c:pt>
                <c:pt idx="12531">
                  <c:v>-2.49167E-2</c:v>
                </c:pt>
                <c:pt idx="12532">
                  <c:v>-2.5855199999999998E-2</c:v>
                </c:pt>
                <c:pt idx="12533">
                  <c:v>-2.6724299999999999E-2</c:v>
                </c:pt>
                <c:pt idx="12534">
                  <c:v>-2.7524E-2</c:v>
                </c:pt>
                <c:pt idx="12535">
                  <c:v>-2.8254399999999999E-2</c:v>
                </c:pt>
                <c:pt idx="12536">
                  <c:v>-2.89161E-2</c:v>
                </c:pt>
                <c:pt idx="12537">
                  <c:v>-2.95096E-2</c:v>
                </c:pt>
                <c:pt idx="12538">
                  <c:v>-3.00355E-2</c:v>
                </c:pt>
                <c:pt idx="12539">
                  <c:v>-3.0494400000000001E-2</c:v>
                </c:pt>
                <c:pt idx="12540">
                  <c:v>-3.0887499999999998E-2</c:v>
                </c:pt>
                <c:pt idx="12541">
                  <c:v>-3.1215900000000001E-2</c:v>
                </c:pt>
                <c:pt idx="12542">
                  <c:v>-3.1480300000000003E-2</c:v>
                </c:pt>
                <c:pt idx="12543">
                  <c:v>-3.1681500000000001E-2</c:v>
                </c:pt>
                <c:pt idx="12544">
                  <c:v>-3.18207E-2</c:v>
                </c:pt>
                <c:pt idx="12545">
                  <c:v>-3.18991E-2</c:v>
                </c:pt>
                <c:pt idx="12546">
                  <c:v>-3.1918000000000002E-2</c:v>
                </c:pt>
                <c:pt idx="12547">
                  <c:v>-3.1878299999999998E-2</c:v>
                </c:pt>
                <c:pt idx="12548">
                  <c:v>-3.1780900000000001E-2</c:v>
                </c:pt>
                <c:pt idx="12549">
                  <c:v>-3.1627000000000002E-2</c:v>
                </c:pt>
                <c:pt idx="12550">
                  <c:v>-3.1418099999999997E-2</c:v>
                </c:pt>
                <c:pt idx="12551">
                  <c:v>-3.1155800000000001E-2</c:v>
                </c:pt>
                <c:pt idx="12552">
                  <c:v>-3.0841500000000001E-2</c:v>
                </c:pt>
                <c:pt idx="12553">
                  <c:v>-3.0476900000000001E-2</c:v>
                </c:pt>
                <c:pt idx="12554">
                  <c:v>-3.0063800000000002E-2</c:v>
                </c:pt>
                <c:pt idx="12555">
                  <c:v>-2.96043E-2</c:v>
                </c:pt>
                <c:pt idx="12556">
                  <c:v>-2.9100500000000001E-2</c:v>
                </c:pt>
                <c:pt idx="12557">
                  <c:v>-2.8554400000000001E-2</c:v>
                </c:pt>
                <c:pt idx="12558">
                  <c:v>-2.7967700000000002E-2</c:v>
                </c:pt>
                <c:pt idx="12559">
                  <c:v>-2.7342700000000001E-2</c:v>
                </c:pt>
                <c:pt idx="12560">
                  <c:v>-2.6681799999999999E-2</c:v>
                </c:pt>
                <c:pt idx="12561">
                  <c:v>-2.5987400000000001E-2</c:v>
                </c:pt>
                <c:pt idx="12562">
                  <c:v>-2.52614E-2</c:v>
                </c:pt>
                <c:pt idx="12563">
                  <c:v>-2.4505800000000001E-2</c:v>
                </c:pt>
                <c:pt idx="12564">
                  <c:v>-2.3722799999999999E-2</c:v>
                </c:pt>
                <c:pt idx="12565">
                  <c:v>-2.2915100000000001E-2</c:v>
                </c:pt>
                <c:pt idx="12566">
                  <c:v>-2.2085E-2</c:v>
                </c:pt>
                <c:pt idx="12567">
                  <c:v>-2.1234300000000001E-2</c:v>
                </c:pt>
                <c:pt idx="12568">
                  <c:v>-2.0364899999999998E-2</c:v>
                </c:pt>
                <c:pt idx="12569">
                  <c:v>-1.9478800000000001E-2</c:v>
                </c:pt>
                <c:pt idx="12570">
                  <c:v>-1.8578000000000001E-2</c:v>
                </c:pt>
                <c:pt idx="12571">
                  <c:v>-1.7664900000000001E-2</c:v>
                </c:pt>
                <c:pt idx="12572">
                  <c:v>-1.6741800000000001E-2</c:v>
                </c:pt>
                <c:pt idx="12573">
                  <c:v>-1.5810899999999999E-2</c:v>
                </c:pt>
                <c:pt idx="12574">
                  <c:v>-1.48746E-2</c:v>
                </c:pt>
                <c:pt idx="12575">
                  <c:v>-1.39347E-2</c:v>
                </c:pt>
                <c:pt idx="12576">
                  <c:v>-1.29929E-2</c:v>
                </c:pt>
                <c:pt idx="12577">
                  <c:v>-1.20514E-2</c:v>
                </c:pt>
                <c:pt idx="12578">
                  <c:v>-1.11123E-2</c:v>
                </c:pt>
                <c:pt idx="12579">
                  <c:v>-1.0177500000000001E-2</c:v>
                </c:pt>
                <c:pt idx="12580" formatCode="0.00E+00">
                  <c:v>-9.2489300000000007E-3</c:v>
                </c:pt>
                <c:pt idx="12581" formatCode="0.00E+00">
                  <c:v>-8.3283999999999997E-3</c:v>
                </c:pt>
                <c:pt idx="12582" formatCode="0.00E+00">
                  <c:v>-7.4173800000000003E-3</c:v>
                </c:pt>
                <c:pt idx="12583" formatCode="0.00E+00">
                  <c:v>-6.5175900000000002E-3</c:v>
                </c:pt>
                <c:pt idx="12584" formatCode="0.00E+00">
                  <c:v>-5.6307700000000002E-3</c:v>
                </c:pt>
                <c:pt idx="12585" formatCode="0.00E+00">
                  <c:v>-4.7585800000000001E-3</c:v>
                </c:pt>
                <c:pt idx="12586" formatCode="0.00E+00">
                  <c:v>-3.90238E-3</c:v>
                </c:pt>
                <c:pt idx="12587" formatCode="0.00E+00">
                  <c:v>-3.0634199999999999E-3</c:v>
                </c:pt>
                <c:pt idx="12588" formatCode="0.00E+00">
                  <c:v>-2.24303E-3</c:v>
                </c:pt>
                <c:pt idx="12589" formatCode="0.00E+00">
                  <c:v>-1.4425200000000001E-3</c:v>
                </c:pt>
                <c:pt idx="12590" formatCode="0.00E+00">
                  <c:v>-6.6306399999999999E-4</c:v>
                </c:pt>
                <c:pt idx="12591" formatCode="0.00E+00">
                  <c:v>9.4392299999999994E-5</c:v>
                </c:pt>
                <c:pt idx="12592" formatCode="0.00E+00">
                  <c:v>8.2898399999999995E-4</c:v>
                </c:pt>
                <c:pt idx="12593" formatCode="0.00E+00">
                  <c:v>1.5397E-3</c:v>
                </c:pt>
                <c:pt idx="12594" formatCode="0.00E+00">
                  <c:v>2.2257000000000002E-3</c:v>
                </c:pt>
                <c:pt idx="12595" formatCode="0.00E+00">
                  <c:v>2.8866999999999999E-3</c:v>
                </c:pt>
                <c:pt idx="12596" formatCode="0.00E+00">
                  <c:v>3.52279E-3</c:v>
                </c:pt>
                <c:pt idx="12597" formatCode="0.00E+00">
                  <c:v>4.13394E-3</c:v>
                </c:pt>
                <c:pt idx="12598" formatCode="0.00E+00">
                  <c:v>4.7197999999999997E-3</c:v>
                </c:pt>
                <c:pt idx="12599" formatCode="0.00E+00">
                  <c:v>5.2796900000000001E-3</c:v>
                </c:pt>
                <c:pt idx="12600" formatCode="0.00E+00">
                  <c:v>5.8129699999999998E-3</c:v>
                </c:pt>
                <c:pt idx="12601" formatCode="0.00E+00">
                  <c:v>6.3194599999999998E-3</c:v>
                </c:pt>
                <c:pt idx="12602" formatCode="0.00E+00">
                  <c:v>6.7993699999999999E-3</c:v>
                </c:pt>
                <c:pt idx="12603" formatCode="0.00E+00">
                  <c:v>7.2529200000000004E-3</c:v>
                </c:pt>
                <c:pt idx="12604" formatCode="0.00E+00">
                  <c:v>7.6801400000000002E-3</c:v>
                </c:pt>
                <c:pt idx="12605" formatCode="0.00E+00">
                  <c:v>8.0810699999999992E-3</c:v>
                </c:pt>
                <c:pt idx="12606" formatCode="0.00E+00">
                  <c:v>8.4560799999999995E-3</c:v>
                </c:pt>
                <c:pt idx="12607" formatCode="0.00E+00">
                  <c:v>8.80564E-3</c:v>
                </c:pt>
                <c:pt idx="12608" formatCode="0.00E+00">
                  <c:v>9.1301999999999998E-3</c:v>
                </c:pt>
                <c:pt idx="12609" formatCode="0.00E+00">
                  <c:v>9.4303000000000008E-3</c:v>
                </c:pt>
                <c:pt idx="12610" formatCode="0.00E+00">
                  <c:v>9.7063700000000006E-3</c:v>
                </c:pt>
                <c:pt idx="12611" formatCode="0.00E+00">
                  <c:v>9.9590600000000005E-3</c:v>
                </c:pt>
                <c:pt idx="12612">
                  <c:v>1.0189399999999999E-2</c:v>
                </c:pt>
                <c:pt idx="12613">
                  <c:v>1.03984E-2</c:v>
                </c:pt>
                <c:pt idx="12614">
                  <c:v>1.05871E-2</c:v>
                </c:pt>
                <c:pt idx="12615">
                  <c:v>1.0756099999999999E-2</c:v>
                </c:pt>
                <c:pt idx="12616">
                  <c:v>1.09064E-2</c:v>
                </c:pt>
                <c:pt idx="12617">
                  <c:v>1.10394E-2</c:v>
                </c:pt>
                <c:pt idx="12618">
                  <c:v>1.11565E-2</c:v>
                </c:pt>
                <c:pt idx="12619">
                  <c:v>1.1258900000000001E-2</c:v>
                </c:pt>
                <c:pt idx="12620">
                  <c:v>1.13478E-2</c:v>
                </c:pt>
                <c:pt idx="12621">
                  <c:v>1.1424399999999999E-2</c:v>
                </c:pt>
                <c:pt idx="12622">
                  <c:v>1.14901E-2</c:v>
                </c:pt>
                <c:pt idx="12623">
                  <c:v>1.15464E-2</c:v>
                </c:pt>
                <c:pt idx="12624">
                  <c:v>1.15943E-2</c:v>
                </c:pt>
                <c:pt idx="12625">
                  <c:v>1.1635100000000001E-2</c:v>
                </c:pt>
                <c:pt idx="12626">
                  <c:v>1.1669799999999999E-2</c:v>
                </c:pt>
                <c:pt idx="12627">
                  <c:v>1.16995E-2</c:v>
                </c:pt>
                <c:pt idx="12628">
                  <c:v>1.17257E-2</c:v>
                </c:pt>
                <c:pt idx="12629">
                  <c:v>1.1750099999999999E-2</c:v>
                </c:pt>
                <c:pt idx="12630">
                  <c:v>1.17745E-2</c:v>
                </c:pt>
                <c:pt idx="12631">
                  <c:v>1.18005E-2</c:v>
                </c:pt>
                <c:pt idx="12632">
                  <c:v>1.18295E-2</c:v>
                </c:pt>
                <c:pt idx="12633">
                  <c:v>1.1862899999999999E-2</c:v>
                </c:pt>
                <c:pt idx="12634">
                  <c:v>1.1902299999999999E-2</c:v>
                </c:pt>
                <c:pt idx="12635">
                  <c:v>1.19495E-2</c:v>
                </c:pt>
                <c:pt idx="12636">
                  <c:v>1.2006299999999999E-2</c:v>
                </c:pt>
                <c:pt idx="12637">
                  <c:v>1.2074100000000001E-2</c:v>
                </c:pt>
                <c:pt idx="12638">
                  <c:v>1.2154E-2</c:v>
                </c:pt>
                <c:pt idx="12639">
                  <c:v>1.2246999999999999E-2</c:v>
                </c:pt>
                <c:pt idx="12640">
                  <c:v>1.23546E-2</c:v>
                </c:pt>
                <c:pt idx="12641">
                  <c:v>1.24782E-2</c:v>
                </c:pt>
                <c:pt idx="12642">
                  <c:v>1.2619399999999999E-2</c:v>
                </c:pt>
                <c:pt idx="12643">
                  <c:v>1.27796E-2</c:v>
                </c:pt>
                <c:pt idx="12644">
                  <c:v>1.2960299999999999E-2</c:v>
                </c:pt>
                <c:pt idx="12645">
                  <c:v>1.3162200000000001E-2</c:v>
                </c:pt>
                <c:pt idx="12646">
                  <c:v>1.33863E-2</c:v>
                </c:pt>
                <c:pt idx="12647">
                  <c:v>1.3633899999999999E-2</c:v>
                </c:pt>
                <c:pt idx="12648">
                  <c:v>1.39063E-2</c:v>
                </c:pt>
                <c:pt idx="12649">
                  <c:v>1.42046E-2</c:v>
                </c:pt>
                <c:pt idx="12650">
                  <c:v>1.45296E-2</c:v>
                </c:pt>
                <c:pt idx="12651">
                  <c:v>1.4881999999999999E-2</c:v>
                </c:pt>
                <c:pt idx="12652">
                  <c:v>1.5262899999999999E-2</c:v>
                </c:pt>
                <c:pt idx="12653">
                  <c:v>1.5672999999999999E-2</c:v>
                </c:pt>
                <c:pt idx="12654">
                  <c:v>1.6112600000000001E-2</c:v>
                </c:pt>
                <c:pt idx="12655">
                  <c:v>1.6582099999999999E-2</c:v>
                </c:pt>
                <c:pt idx="12656">
                  <c:v>1.7081599999999999E-2</c:v>
                </c:pt>
                <c:pt idx="12657">
                  <c:v>1.7611499999999999E-2</c:v>
                </c:pt>
                <c:pt idx="12658">
                  <c:v>1.8172199999999999E-2</c:v>
                </c:pt>
                <c:pt idx="12659">
                  <c:v>1.8763999999999999E-2</c:v>
                </c:pt>
                <c:pt idx="12660">
                  <c:v>1.9386799999999999E-2</c:v>
                </c:pt>
                <c:pt idx="12661">
                  <c:v>2.0040599999999999E-2</c:v>
                </c:pt>
                <c:pt idx="12662">
                  <c:v>2.0725400000000001E-2</c:v>
                </c:pt>
                <c:pt idx="12663">
                  <c:v>2.1441000000000002E-2</c:v>
                </c:pt>
                <c:pt idx="12664">
                  <c:v>2.2187599999999998E-2</c:v>
                </c:pt>
                <c:pt idx="12665">
                  <c:v>2.29649E-2</c:v>
                </c:pt>
                <c:pt idx="12666">
                  <c:v>2.3772600000000001E-2</c:v>
                </c:pt>
                <c:pt idx="12667">
                  <c:v>2.4610400000000001E-2</c:v>
                </c:pt>
                <c:pt idx="12668">
                  <c:v>2.54775E-2</c:v>
                </c:pt>
                <c:pt idx="12669">
                  <c:v>2.6373199999999999E-2</c:v>
                </c:pt>
                <c:pt idx="12670">
                  <c:v>2.7296399999999998E-2</c:v>
                </c:pt>
                <c:pt idx="12671">
                  <c:v>2.8246400000000001E-2</c:v>
                </c:pt>
                <c:pt idx="12672">
                  <c:v>2.9222000000000001E-2</c:v>
                </c:pt>
                <c:pt idx="12673">
                  <c:v>3.02224E-2</c:v>
                </c:pt>
                <c:pt idx="12674">
                  <c:v>3.12465E-2</c:v>
                </c:pt>
                <c:pt idx="12675">
                  <c:v>3.2293200000000001E-2</c:v>
                </c:pt>
                <c:pt idx="12676">
                  <c:v>3.3361300000000003E-2</c:v>
                </c:pt>
                <c:pt idx="12677">
                  <c:v>3.4449599999999997E-2</c:v>
                </c:pt>
                <c:pt idx="12678">
                  <c:v>3.5556499999999998E-2</c:v>
                </c:pt>
                <c:pt idx="12679">
                  <c:v>3.6680499999999998E-2</c:v>
                </c:pt>
                <c:pt idx="12680">
                  <c:v>3.7819800000000001E-2</c:v>
                </c:pt>
                <c:pt idx="12681">
                  <c:v>3.8973000000000001E-2</c:v>
                </c:pt>
                <c:pt idx="12682">
                  <c:v>4.0138300000000002E-2</c:v>
                </c:pt>
                <c:pt idx="12683">
                  <c:v>4.1313599999999999E-2</c:v>
                </c:pt>
                <c:pt idx="12684">
                  <c:v>4.2497100000000003E-2</c:v>
                </c:pt>
                <c:pt idx="12685">
                  <c:v>4.3686999999999997E-2</c:v>
                </c:pt>
                <c:pt idx="12686">
                  <c:v>4.4881200000000003E-2</c:v>
                </c:pt>
                <c:pt idx="12687">
                  <c:v>4.6077699999999999E-2</c:v>
                </c:pt>
                <c:pt idx="12688">
                  <c:v>4.7274299999999998E-2</c:v>
                </c:pt>
                <c:pt idx="12689">
                  <c:v>4.8468900000000002E-2</c:v>
                </c:pt>
                <c:pt idx="12690">
                  <c:v>4.9659000000000002E-2</c:v>
                </c:pt>
                <c:pt idx="12691">
                  <c:v>5.0842499999999999E-2</c:v>
                </c:pt>
                <c:pt idx="12692">
                  <c:v>5.2017099999999997E-2</c:v>
                </c:pt>
                <c:pt idx="12693">
                  <c:v>5.3180499999999999E-2</c:v>
                </c:pt>
                <c:pt idx="12694">
                  <c:v>5.4330499999999997E-2</c:v>
                </c:pt>
                <c:pt idx="12695">
                  <c:v>5.54645E-2</c:v>
                </c:pt>
                <c:pt idx="12696">
                  <c:v>5.6579999999999998E-2</c:v>
                </c:pt>
                <c:pt idx="12697">
                  <c:v>5.7674299999999998E-2</c:v>
                </c:pt>
                <c:pt idx="12698">
                  <c:v>5.8745199999999997E-2</c:v>
                </c:pt>
                <c:pt idx="12699">
                  <c:v>5.9790500000000003E-2</c:v>
                </c:pt>
                <c:pt idx="12700">
                  <c:v>6.0807399999999998E-2</c:v>
                </c:pt>
                <c:pt idx="12701">
                  <c:v>6.1793800000000003E-2</c:v>
                </c:pt>
                <c:pt idx="12702">
                  <c:v>6.2746999999999997E-2</c:v>
                </c:pt>
                <c:pt idx="12703">
                  <c:v>6.3664899999999996E-2</c:v>
                </c:pt>
                <c:pt idx="12704">
                  <c:v>6.4545000000000005E-2</c:v>
                </c:pt>
                <c:pt idx="12705">
                  <c:v>6.5384999999999999E-2</c:v>
                </c:pt>
                <c:pt idx="12706">
                  <c:v>6.6182500000000005E-2</c:v>
                </c:pt>
                <c:pt idx="12707">
                  <c:v>6.69352E-2</c:v>
                </c:pt>
                <c:pt idx="12708">
                  <c:v>6.7640800000000001E-2</c:v>
                </c:pt>
                <c:pt idx="12709">
                  <c:v>6.8297300000000005E-2</c:v>
                </c:pt>
                <c:pt idx="12710">
                  <c:v>6.8902400000000003E-2</c:v>
                </c:pt>
                <c:pt idx="12711">
                  <c:v>6.9454100000000005E-2</c:v>
                </c:pt>
                <c:pt idx="12712">
                  <c:v>6.9950499999999999E-2</c:v>
                </c:pt>
                <c:pt idx="12713">
                  <c:v>7.0389499999999994E-2</c:v>
                </c:pt>
                <c:pt idx="12714">
                  <c:v>7.0769299999999993E-2</c:v>
                </c:pt>
                <c:pt idx="12715">
                  <c:v>7.1087899999999996E-2</c:v>
                </c:pt>
                <c:pt idx="12716">
                  <c:v>7.1343400000000001E-2</c:v>
                </c:pt>
                <c:pt idx="12717">
                  <c:v>7.1534299999999995E-2</c:v>
                </c:pt>
                <c:pt idx="12718">
                  <c:v>7.1658799999999995E-2</c:v>
                </c:pt>
                <c:pt idx="12719">
                  <c:v>7.1715399999999999E-2</c:v>
                </c:pt>
                <c:pt idx="12720">
                  <c:v>7.1702699999999994E-2</c:v>
                </c:pt>
                <c:pt idx="12721">
                  <c:v>7.16194E-2</c:v>
                </c:pt>
                <c:pt idx="12722">
                  <c:v>7.1464200000000005E-2</c:v>
                </c:pt>
                <c:pt idx="12723">
                  <c:v>7.1235699999999999E-2</c:v>
                </c:pt>
                <c:pt idx="12724">
                  <c:v>7.0932899999999993E-2</c:v>
                </c:pt>
                <c:pt idx="12725">
                  <c:v>7.0554900000000004E-2</c:v>
                </c:pt>
                <c:pt idx="12726">
                  <c:v>7.0100999999999997E-2</c:v>
                </c:pt>
                <c:pt idx="12727">
                  <c:v>6.9570300000000002E-2</c:v>
                </c:pt>
                <c:pt idx="12728">
                  <c:v>6.8962300000000004E-2</c:v>
                </c:pt>
                <c:pt idx="12729">
                  <c:v>6.8276400000000001E-2</c:v>
                </c:pt>
                <c:pt idx="12730">
                  <c:v>6.7512199999999994E-2</c:v>
                </c:pt>
                <c:pt idx="12731">
                  <c:v>6.6669500000000007E-2</c:v>
                </c:pt>
                <c:pt idx="12732">
                  <c:v>6.5748100000000004E-2</c:v>
                </c:pt>
                <c:pt idx="12733">
                  <c:v>6.4747899999999997E-2</c:v>
                </c:pt>
                <c:pt idx="12734">
                  <c:v>6.3669100000000006E-2</c:v>
                </c:pt>
                <c:pt idx="12735">
                  <c:v>6.2511899999999995E-2</c:v>
                </c:pt>
                <c:pt idx="12736">
                  <c:v>6.1276499999999998E-2</c:v>
                </c:pt>
                <c:pt idx="12737">
                  <c:v>5.9963500000000003E-2</c:v>
                </c:pt>
                <c:pt idx="12738">
                  <c:v>5.8573500000000001E-2</c:v>
                </c:pt>
                <c:pt idx="12739">
                  <c:v>5.7106999999999998E-2</c:v>
                </c:pt>
                <c:pt idx="12740">
                  <c:v>5.5564799999999998E-2</c:v>
                </c:pt>
                <c:pt idx="12741">
                  <c:v>5.3948000000000003E-2</c:v>
                </c:pt>
                <c:pt idx="12742">
                  <c:v>5.2257600000000001E-2</c:v>
                </c:pt>
                <c:pt idx="12743">
                  <c:v>5.0494900000000002E-2</c:v>
                </c:pt>
                <c:pt idx="12744">
                  <c:v>4.8661200000000002E-2</c:v>
                </c:pt>
                <c:pt idx="12745">
                  <c:v>4.6757899999999998E-2</c:v>
                </c:pt>
                <c:pt idx="12746">
                  <c:v>4.4786699999999999E-2</c:v>
                </c:pt>
                <c:pt idx="12747">
                  <c:v>4.2749200000000001E-2</c:v>
                </c:pt>
                <c:pt idx="12748">
                  <c:v>4.0647200000000001E-2</c:v>
                </c:pt>
                <c:pt idx="12749">
                  <c:v>3.8482700000000002E-2</c:v>
                </c:pt>
                <c:pt idx="12750">
                  <c:v>3.6257699999999997E-2</c:v>
                </c:pt>
                <c:pt idx="12751">
                  <c:v>3.3974400000000002E-2</c:v>
                </c:pt>
                <c:pt idx="12752">
                  <c:v>3.1635000000000003E-2</c:v>
                </c:pt>
                <c:pt idx="12753">
                  <c:v>2.9242000000000001E-2</c:v>
                </c:pt>
                <c:pt idx="12754">
                  <c:v>2.67978E-2</c:v>
                </c:pt>
                <c:pt idx="12755">
                  <c:v>2.4304900000000001E-2</c:v>
                </c:pt>
                <c:pt idx="12756">
                  <c:v>2.1766199999999999E-2</c:v>
                </c:pt>
                <c:pt idx="12757">
                  <c:v>1.9184199999999998E-2</c:v>
                </c:pt>
                <c:pt idx="12758">
                  <c:v>1.6561900000000001E-2</c:v>
                </c:pt>
                <c:pt idx="12759">
                  <c:v>1.39022E-2</c:v>
                </c:pt>
                <c:pt idx="12760">
                  <c:v>1.1207999999999999E-2</c:v>
                </c:pt>
                <c:pt idx="12761" formatCode="0.00E+00">
                  <c:v>8.4824299999999991E-3</c:v>
                </c:pt>
                <c:pt idx="12762" formatCode="0.00E+00">
                  <c:v>5.7286500000000001E-3</c:v>
                </c:pt>
                <c:pt idx="12763" formatCode="0.00E+00">
                  <c:v>2.9498599999999999E-3</c:v>
                </c:pt>
                <c:pt idx="12764" formatCode="0.00E+00">
                  <c:v>1.4931800000000001E-4</c:v>
                </c:pt>
                <c:pt idx="12765" formatCode="0.00E+00">
                  <c:v>-2.6696599999999999E-3</c:v>
                </c:pt>
                <c:pt idx="12766" formatCode="0.00E+00">
                  <c:v>-5.5037100000000002E-3</c:v>
                </c:pt>
                <c:pt idx="12767" formatCode="0.00E+00">
                  <c:v>-8.3493999999999999E-3</c:v>
                </c:pt>
                <c:pt idx="12768">
                  <c:v>-1.1203299999999999E-2</c:v>
                </c:pt>
                <c:pt idx="12769">
                  <c:v>-1.40619E-2</c:v>
                </c:pt>
                <c:pt idx="12770">
                  <c:v>-1.69219E-2</c:v>
                </c:pt>
                <c:pt idx="12771">
                  <c:v>-1.97799E-2</c:v>
                </c:pt>
                <c:pt idx="12772">
                  <c:v>-2.26324E-2</c:v>
                </c:pt>
                <c:pt idx="12773">
                  <c:v>-2.54757E-2</c:v>
                </c:pt>
                <c:pt idx="12774">
                  <c:v>-2.8306399999999999E-2</c:v>
                </c:pt>
                <c:pt idx="12775">
                  <c:v>-3.1120800000000001E-2</c:v>
                </c:pt>
                <c:pt idx="12776">
                  <c:v>-3.3915599999999997E-2</c:v>
                </c:pt>
                <c:pt idx="12777">
                  <c:v>-3.6686999999999997E-2</c:v>
                </c:pt>
                <c:pt idx="12778">
                  <c:v>-3.9431599999999997E-2</c:v>
                </c:pt>
                <c:pt idx="12779">
                  <c:v>-4.21459E-2</c:v>
                </c:pt>
                <c:pt idx="12780">
                  <c:v>-4.4826400000000002E-2</c:v>
                </c:pt>
                <c:pt idx="12781">
                  <c:v>-4.7469699999999997E-2</c:v>
                </c:pt>
                <c:pt idx="12782">
                  <c:v>-5.0072199999999997E-2</c:v>
                </c:pt>
                <c:pt idx="12783">
                  <c:v>-5.26306E-2</c:v>
                </c:pt>
                <c:pt idx="12784">
                  <c:v>-5.5141700000000002E-2</c:v>
                </c:pt>
                <c:pt idx="12785">
                  <c:v>-5.7602E-2</c:v>
                </c:pt>
                <c:pt idx="12786">
                  <c:v>-6.0008300000000001E-2</c:v>
                </c:pt>
                <c:pt idx="12787">
                  <c:v>-6.2357599999999999E-2</c:v>
                </c:pt>
                <c:pt idx="12788">
                  <c:v>-6.4646599999999999E-2</c:v>
                </c:pt>
                <c:pt idx="12789">
                  <c:v>-6.6872399999999999E-2</c:v>
                </c:pt>
                <c:pt idx="12790">
                  <c:v>-6.9031899999999993E-2</c:v>
                </c:pt>
                <c:pt idx="12791">
                  <c:v>-7.1122199999999997E-2</c:v>
                </c:pt>
                <c:pt idx="12792">
                  <c:v>-7.3140700000000003E-2</c:v>
                </c:pt>
                <c:pt idx="12793">
                  <c:v>-7.5084499999999998E-2</c:v>
                </c:pt>
                <c:pt idx="12794">
                  <c:v>-7.6951099999999995E-2</c:v>
                </c:pt>
                <c:pt idx="12795">
                  <c:v>-7.8737799999999997E-2</c:v>
                </c:pt>
                <c:pt idx="12796">
                  <c:v>-8.0442399999999997E-2</c:v>
                </c:pt>
                <c:pt idx="12797">
                  <c:v>-8.2062399999999994E-2</c:v>
                </c:pt>
                <c:pt idx="12798">
                  <c:v>-8.3595699999999995E-2</c:v>
                </c:pt>
                <c:pt idx="12799">
                  <c:v>-8.5040099999999993E-2</c:v>
                </c:pt>
                <c:pt idx="12800">
                  <c:v>-8.6393800000000007E-2</c:v>
                </c:pt>
                <c:pt idx="12801">
                  <c:v>-8.7654700000000002E-2</c:v>
                </c:pt>
                <c:pt idx="12802">
                  <c:v>-8.8821300000000006E-2</c:v>
                </c:pt>
                <c:pt idx="12803">
                  <c:v>-8.9891799999999994E-2</c:v>
                </c:pt>
                <c:pt idx="12804">
                  <c:v>-9.0864799999999996E-2</c:v>
                </c:pt>
                <c:pt idx="12805">
                  <c:v>-9.1738799999999995E-2</c:v>
                </c:pt>
                <c:pt idx="12806">
                  <c:v>-9.2512800000000006E-2</c:v>
                </c:pt>
                <c:pt idx="12807">
                  <c:v>-9.3185500000000004E-2</c:v>
                </c:pt>
                <c:pt idx="12808">
                  <c:v>-9.3756099999999995E-2</c:v>
                </c:pt>
                <c:pt idx="12809">
                  <c:v>-9.4223699999999994E-2</c:v>
                </c:pt>
                <c:pt idx="12810">
                  <c:v>-9.4587599999999994E-2</c:v>
                </c:pt>
                <c:pt idx="12811">
                  <c:v>-9.4847299999999996E-2</c:v>
                </c:pt>
                <c:pt idx="12812">
                  <c:v>-9.5002400000000001E-2</c:v>
                </c:pt>
                <c:pt idx="12813">
                  <c:v>-9.5052600000000001E-2</c:v>
                </c:pt>
                <c:pt idx="12814">
                  <c:v>-9.4997700000000004E-2</c:v>
                </c:pt>
                <c:pt idx="12815">
                  <c:v>-9.4837900000000003E-2</c:v>
                </c:pt>
                <c:pt idx="12816">
                  <c:v>-9.4573299999999999E-2</c:v>
                </c:pt>
                <c:pt idx="12817">
                  <c:v>-9.4204200000000002E-2</c:v>
                </c:pt>
                <c:pt idx="12818">
                  <c:v>-9.3730999999999995E-2</c:v>
                </c:pt>
                <c:pt idx="12819">
                  <c:v>-9.3154399999999998E-2</c:v>
                </c:pt>
                <c:pt idx="12820">
                  <c:v>-9.2475000000000002E-2</c:v>
                </c:pt>
                <c:pt idx="12821">
                  <c:v>-9.1693700000000003E-2</c:v>
                </c:pt>
                <c:pt idx="12822">
                  <c:v>-9.0811600000000006E-2</c:v>
                </c:pt>
                <c:pt idx="12823">
                  <c:v>-8.9829800000000001E-2</c:v>
                </c:pt>
                <c:pt idx="12824">
                  <c:v>-8.8749499999999995E-2</c:v>
                </c:pt>
                <c:pt idx="12825">
                  <c:v>-8.7572200000000003E-2</c:v>
                </c:pt>
                <c:pt idx="12826">
                  <c:v>-8.6299399999999998E-2</c:v>
                </c:pt>
                <c:pt idx="12827">
                  <c:v>-8.4932800000000003E-2</c:v>
                </c:pt>
                <c:pt idx="12828">
                  <c:v>-8.3474199999999998E-2</c:v>
                </c:pt>
                <c:pt idx="12829">
                  <c:v>-8.1925499999999998E-2</c:v>
                </c:pt>
                <c:pt idx="12830">
                  <c:v>-8.0288700000000005E-2</c:v>
                </c:pt>
                <c:pt idx="12831">
                  <c:v>-7.8565999999999997E-2</c:v>
                </c:pt>
                <c:pt idx="12832">
                  <c:v>-7.67597E-2</c:v>
                </c:pt>
                <c:pt idx="12833">
                  <c:v>-7.4872099999999997E-2</c:v>
                </c:pt>
                <c:pt idx="12834">
                  <c:v>-7.2905700000000004E-2</c:v>
                </c:pt>
                <c:pt idx="12835">
                  <c:v>-7.0863099999999998E-2</c:v>
                </c:pt>
                <c:pt idx="12836">
                  <c:v>-6.8747000000000003E-2</c:v>
                </c:pt>
                <c:pt idx="12837">
                  <c:v>-6.65602E-2</c:v>
                </c:pt>
                <c:pt idx="12838">
                  <c:v>-6.4305600000000004E-2</c:v>
                </c:pt>
                <c:pt idx="12839">
                  <c:v>-6.1985999999999999E-2</c:v>
                </c:pt>
                <c:pt idx="12840">
                  <c:v>-5.9604600000000001E-2</c:v>
                </c:pt>
                <c:pt idx="12841">
                  <c:v>-5.71645E-2</c:v>
                </c:pt>
                <c:pt idx="12842">
                  <c:v>-5.4668799999999997E-2</c:v>
                </c:pt>
                <c:pt idx="12843">
                  <c:v>-5.2120800000000002E-2</c:v>
                </c:pt>
                <c:pt idx="12844">
                  <c:v>-4.95238E-2</c:v>
                </c:pt>
                <c:pt idx="12845">
                  <c:v>-4.6881199999999998E-2</c:v>
                </c:pt>
                <c:pt idx="12846">
                  <c:v>-4.41965E-2</c:v>
                </c:pt>
                <c:pt idx="12847">
                  <c:v>-4.1473000000000003E-2</c:v>
                </c:pt>
                <c:pt idx="12848">
                  <c:v>-3.87143E-2</c:v>
                </c:pt>
                <c:pt idx="12849">
                  <c:v>-3.5923900000000002E-2</c:v>
                </c:pt>
                <c:pt idx="12850">
                  <c:v>-3.3105500000000003E-2</c:v>
                </c:pt>
                <c:pt idx="12851">
                  <c:v>-3.0262600000000001E-2</c:v>
                </c:pt>
                <c:pt idx="12852">
                  <c:v>-2.73989E-2</c:v>
                </c:pt>
                <c:pt idx="12853">
                  <c:v>-2.4518000000000002E-2</c:v>
                </c:pt>
                <c:pt idx="12854">
                  <c:v>-2.16235E-2</c:v>
                </c:pt>
                <c:pt idx="12855">
                  <c:v>-1.8719099999999999E-2</c:v>
                </c:pt>
                <c:pt idx="12856">
                  <c:v>-1.58085E-2</c:v>
                </c:pt>
                <c:pt idx="12857">
                  <c:v>-1.2895200000000001E-2</c:v>
                </c:pt>
                <c:pt idx="12858" formatCode="0.00E+00">
                  <c:v>-9.9829900000000006E-3</c:v>
                </c:pt>
                <c:pt idx="12859" formatCode="0.00E+00">
                  <c:v>-7.0753999999999999E-3</c:v>
                </c:pt>
                <c:pt idx="12860" formatCode="0.00E+00">
                  <c:v>-4.1760299999999998E-3</c:v>
                </c:pt>
                <c:pt idx="12861" formatCode="0.00E+00">
                  <c:v>-1.28845E-3</c:v>
                </c:pt>
                <c:pt idx="12862" formatCode="0.00E+00">
                  <c:v>1.58383E-3</c:v>
                </c:pt>
                <c:pt idx="12863" formatCode="0.00E+00">
                  <c:v>4.4373099999999999E-3</c:v>
                </c:pt>
                <c:pt idx="12864" formatCode="0.00E+00">
                  <c:v>7.2685500000000004E-3</c:v>
                </c:pt>
                <c:pt idx="12865">
                  <c:v>1.00742E-2</c:v>
                </c:pt>
                <c:pt idx="12866">
                  <c:v>1.2850800000000001E-2</c:v>
                </c:pt>
                <c:pt idx="12867">
                  <c:v>1.55952E-2</c:v>
                </c:pt>
                <c:pt idx="12868">
                  <c:v>1.83041E-2</c:v>
                </c:pt>
                <c:pt idx="12869">
                  <c:v>2.0974300000000001E-2</c:v>
                </c:pt>
                <c:pt idx="12870">
                  <c:v>2.36029E-2</c:v>
                </c:pt>
                <c:pt idx="12871">
                  <c:v>2.61867E-2</c:v>
                </c:pt>
                <c:pt idx="12872">
                  <c:v>2.8722999999999999E-2</c:v>
                </c:pt>
                <c:pt idx="12873">
                  <c:v>3.1208699999999999E-2</c:v>
                </c:pt>
                <c:pt idx="12874">
                  <c:v>3.3641299999999999E-2</c:v>
                </c:pt>
                <c:pt idx="12875">
                  <c:v>3.6018000000000001E-2</c:v>
                </c:pt>
                <c:pt idx="12876">
                  <c:v>3.8336200000000001E-2</c:v>
                </c:pt>
                <c:pt idx="12877">
                  <c:v>4.0593600000000001E-2</c:v>
                </c:pt>
                <c:pt idx="12878">
                  <c:v>4.2787600000000002E-2</c:v>
                </c:pt>
                <c:pt idx="12879">
                  <c:v>4.4916200000000003E-2</c:v>
                </c:pt>
                <c:pt idx="12880">
                  <c:v>4.6977100000000001E-2</c:v>
                </c:pt>
                <c:pt idx="12881">
                  <c:v>4.8968400000000002E-2</c:v>
                </c:pt>
                <c:pt idx="12882">
                  <c:v>5.0888000000000003E-2</c:v>
                </c:pt>
                <c:pt idx="12883">
                  <c:v>5.2734200000000002E-2</c:v>
                </c:pt>
                <c:pt idx="12884">
                  <c:v>5.4505199999999997E-2</c:v>
                </c:pt>
                <c:pt idx="12885">
                  <c:v>5.6199600000000002E-2</c:v>
                </c:pt>
                <c:pt idx="12886">
                  <c:v>5.7815800000000001E-2</c:v>
                </c:pt>
                <c:pt idx="12887">
                  <c:v>5.9352599999999998E-2</c:v>
                </c:pt>
                <c:pt idx="12888">
                  <c:v>6.08087E-2</c:v>
                </c:pt>
                <c:pt idx="12889">
                  <c:v>6.2183000000000002E-2</c:v>
                </c:pt>
                <c:pt idx="12890">
                  <c:v>6.3474600000000006E-2</c:v>
                </c:pt>
                <c:pt idx="12891">
                  <c:v>6.4682699999999996E-2</c:v>
                </c:pt>
                <c:pt idx="12892">
                  <c:v>6.5806500000000004E-2</c:v>
                </c:pt>
                <c:pt idx="12893">
                  <c:v>6.6845399999999999E-2</c:v>
                </c:pt>
                <c:pt idx="12894">
                  <c:v>6.7799100000000001E-2</c:v>
                </c:pt>
                <c:pt idx="12895">
                  <c:v>6.8667199999999998E-2</c:v>
                </c:pt>
                <c:pt idx="12896">
                  <c:v>6.9449399999999994E-2</c:v>
                </c:pt>
                <c:pt idx="12897">
                  <c:v>7.0145700000000005E-2</c:v>
                </c:pt>
                <c:pt idx="12898">
                  <c:v>7.0756200000000005E-2</c:v>
                </c:pt>
                <c:pt idx="12899">
                  <c:v>7.12811E-2</c:v>
                </c:pt>
                <c:pt idx="12900">
                  <c:v>7.1720500000000006E-2</c:v>
                </c:pt>
                <c:pt idx="12901">
                  <c:v>7.2075E-2</c:v>
                </c:pt>
                <c:pt idx="12902">
                  <c:v>7.2345000000000007E-2</c:v>
                </c:pt>
                <c:pt idx="12903">
                  <c:v>7.2531200000000004E-2</c:v>
                </c:pt>
                <c:pt idx="12904">
                  <c:v>7.2634400000000002E-2</c:v>
                </c:pt>
                <c:pt idx="12905">
                  <c:v>7.2655499999999998E-2</c:v>
                </c:pt>
                <c:pt idx="12906">
                  <c:v>7.2595300000000001E-2</c:v>
                </c:pt>
                <c:pt idx="12907">
                  <c:v>7.2455099999999995E-2</c:v>
                </c:pt>
                <c:pt idx="12908">
                  <c:v>7.2235999999999995E-2</c:v>
                </c:pt>
                <c:pt idx="12909">
                  <c:v>7.1939299999999998E-2</c:v>
                </c:pt>
                <c:pt idx="12910">
                  <c:v>7.1566400000000002E-2</c:v>
                </c:pt>
                <c:pt idx="12911">
                  <c:v>7.1118899999999999E-2</c:v>
                </c:pt>
                <c:pt idx="12912">
                  <c:v>7.05982E-2</c:v>
                </c:pt>
                <c:pt idx="12913">
                  <c:v>7.0005999999999999E-2</c:v>
                </c:pt>
                <c:pt idx="12914">
                  <c:v>6.9344299999999998E-2</c:v>
                </c:pt>
                <c:pt idx="12915">
                  <c:v>6.8614599999999998E-2</c:v>
                </c:pt>
                <c:pt idx="12916">
                  <c:v>6.7819099999999993E-2</c:v>
                </c:pt>
                <c:pt idx="12917">
                  <c:v>6.6959699999999997E-2</c:v>
                </c:pt>
                <c:pt idx="12918">
                  <c:v>6.6038399999999997E-2</c:v>
                </c:pt>
                <c:pt idx="12919">
                  <c:v>6.5057400000000001E-2</c:v>
                </c:pt>
                <c:pt idx="12920">
                  <c:v>6.4018800000000001E-2</c:v>
                </c:pt>
                <c:pt idx="12921">
                  <c:v>6.2924999999999995E-2</c:v>
                </c:pt>
                <c:pt idx="12922">
                  <c:v>6.1778300000000001E-2</c:v>
                </c:pt>
                <c:pt idx="12923">
                  <c:v>6.05809E-2</c:v>
                </c:pt>
                <c:pt idx="12924">
                  <c:v>5.9335300000000001E-2</c:v>
                </c:pt>
                <c:pt idx="12925">
                  <c:v>5.8043900000000002E-2</c:v>
                </c:pt>
                <c:pt idx="12926">
                  <c:v>5.6709299999999997E-2</c:v>
                </c:pt>
                <c:pt idx="12927">
                  <c:v>5.5333800000000002E-2</c:v>
                </c:pt>
                <c:pt idx="12928">
                  <c:v>5.3920000000000003E-2</c:v>
                </c:pt>
                <c:pt idx="12929">
                  <c:v>5.2470599999999999E-2</c:v>
                </c:pt>
                <c:pt idx="12930">
                  <c:v>5.0987999999999999E-2</c:v>
                </c:pt>
                <c:pt idx="12931">
                  <c:v>4.9474799999999999E-2</c:v>
                </c:pt>
                <c:pt idx="12932">
                  <c:v>4.7933700000000003E-2</c:v>
                </c:pt>
                <c:pt idx="12933">
                  <c:v>4.6367199999999997E-2</c:v>
                </c:pt>
                <c:pt idx="12934">
                  <c:v>4.4777900000000002E-2</c:v>
                </c:pt>
                <c:pt idx="12935">
                  <c:v>4.3168400000000003E-2</c:v>
                </c:pt>
                <c:pt idx="12936">
                  <c:v>4.1541300000000003E-2</c:v>
                </c:pt>
                <c:pt idx="12937">
                  <c:v>3.98991E-2</c:v>
                </c:pt>
                <c:pt idx="12938">
                  <c:v>3.8244399999999998E-2</c:v>
                </c:pt>
                <c:pt idx="12939">
                  <c:v>3.6579800000000003E-2</c:v>
                </c:pt>
                <c:pt idx="12940">
                  <c:v>3.4907599999999997E-2</c:v>
                </c:pt>
                <c:pt idx="12941">
                  <c:v>3.3230500000000003E-2</c:v>
                </c:pt>
                <c:pt idx="12942">
                  <c:v>3.1550700000000001E-2</c:v>
                </c:pt>
                <c:pt idx="12943">
                  <c:v>2.9870799999999999E-2</c:v>
                </c:pt>
                <c:pt idx="12944">
                  <c:v>2.8192999999999999E-2</c:v>
                </c:pt>
                <c:pt idx="12945">
                  <c:v>2.65197E-2</c:v>
                </c:pt>
                <c:pt idx="12946">
                  <c:v>2.4853E-2</c:v>
                </c:pt>
                <c:pt idx="12947">
                  <c:v>2.3195299999999999E-2</c:v>
                </c:pt>
                <c:pt idx="12948">
                  <c:v>2.15487E-2</c:v>
                </c:pt>
                <c:pt idx="12949">
                  <c:v>1.9915200000000001E-2</c:v>
                </c:pt>
                <c:pt idx="12950">
                  <c:v>1.8296900000000001E-2</c:v>
                </c:pt>
                <c:pt idx="12951">
                  <c:v>1.6695600000000001E-2</c:v>
                </c:pt>
                <c:pt idx="12952">
                  <c:v>1.5113400000000001E-2</c:v>
                </c:pt>
                <c:pt idx="12953">
                  <c:v>1.3552099999999999E-2</c:v>
                </c:pt>
                <c:pt idx="12954">
                  <c:v>1.2013299999999999E-2</c:v>
                </c:pt>
                <c:pt idx="12955">
                  <c:v>1.04987E-2</c:v>
                </c:pt>
                <c:pt idx="12956" formatCode="0.00E+00">
                  <c:v>9.0100200000000005E-3</c:v>
                </c:pt>
                <c:pt idx="12957" formatCode="0.00E+00">
                  <c:v>7.5486599999999996E-3</c:v>
                </c:pt>
                <c:pt idx="12958" formatCode="0.00E+00">
                  <c:v>6.1160900000000002E-3</c:v>
                </c:pt>
                <c:pt idx="12959" formatCode="0.00E+00">
                  <c:v>4.7136399999999998E-3</c:v>
                </c:pt>
                <c:pt idx="12960" formatCode="0.00E+00">
                  <c:v>3.3425899999999999E-3</c:v>
                </c:pt>
                <c:pt idx="12961" formatCode="0.00E+00">
                  <c:v>2.0041099999999999E-3</c:v>
                </c:pt>
                <c:pt idx="12962" formatCode="0.00E+00">
                  <c:v>6.9929699999999998E-4</c:v>
                </c:pt>
                <c:pt idx="12963" formatCode="0.00E+00">
                  <c:v>-5.7084400000000004E-4</c:v>
                </c:pt>
                <c:pt idx="12964" formatCode="0.00E+00">
                  <c:v>-1.8054E-3</c:v>
                </c:pt>
                <c:pt idx="12965" formatCode="0.00E+00">
                  <c:v>-3.0035299999999999E-3</c:v>
                </c:pt>
                <c:pt idx="12966" formatCode="0.00E+00">
                  <c:v>-4.1645199999999997E-3</c:v>
                </c:pt>
                <c:pt idx="12967" formatCode="0.00E+00">
                  <c:v>-5.2876900000000003E-3</c:v>
                </c:pt>
                <c:pt idx="12968" formatCode="0.00E+00">
                  <c:v>-6.3724999999999997E-3</c:v>
                </c:pt>
                <c:pt idx="12969" formatCode="0.00E+00">
                  <c:v>-7.4184799999999999E-3</c:v>
                </c:pt>
                <c:pt idx="12970" formatCode="0.00E+00">
                  <c:v>-8.4252300000000006E-3</c:v>
                </c:pt>
                <c:pt idx="12971" formatCode="0.00E+00">
                  <c:v>-9.39246E-3</c:v>
                </c:pt>
                <c:pt idx="12972">
                  <c:v>-1.0319999999999999E-2</c:v>
                </c:pt>
                <c:pt idx="12973">
                  <c:v>-1.12076E-2</c:v>
                </c:pt>
                <c:pt idx="12974">
                  <c:v>-1.2055400000000001E-2</c:v>
                </c:pt>
                <c:pt idx="12975">
                  <c:v>-1.2863400000000001E-2</c:v>
                </c:pt>
                <c:pt idx="12976">
                  <c:v>-1.36317E-2</c:v>
                </c:pt>
                <c:pt idx="12977">
                  <c:v>-1.4360400000000001E-2</c:v>
                </c:pt>
                <c:pt idx="12978">
                  <c:v>-1.5049999999999999E-2</c:v>
                </c:pt>
                <c:pt idx="12979">
                  <c:v>-1.5700800000000001E-2</c:v>
                </c:pt>
                <c:pt idx="12980">
                  <c:v>-1.6313100000000001E-2</c:v>
                </c:pt>
                <c:pt idx="12981">
                  <c:v>-1.6887699999999999E-2</c:v>
                </c:pt>
                <c:pt idx="12982">
                  <c:v>-1.74249E-2</c:v>
                </c:pt>
                <c:pt idx="12983">
                  <c:v>-1.79256E-2</c:v>
                </c:pt>
                <c:pt idx="12984">
                  <c:v>-1.8390400000000001E-2</c:v>
                </c:pt>
                <c:pt idx="12985">
                  <c:v>-1.8820099999999999E-2</c:v>
                </c:pt>
                <c:pt idx="12986">
                  <c:v>-1.9215599999999999E-2</c:v>
                </c:pt>
                <c:pt idx="12987">
                  <c:v>-1.95777E-2</c:v>
                </c:pt>
                <c:pt idx="12988">
                  <c:v>-1.9907600000000001E-2</c:v>
                </c:pt>
                <c:pt idx="12989">
                  <c:v>-2.0205999999999998E-2</c:v>
                </c:pt>
                <c:pt idx="12990">
                  <c:v>-2.0474300000000001E-2</c:v>
                </c:pt>
                <c:pt idx="12991">
                  <c:v>-2.07134E-2</c:v>
                </c:pt>
                <c:pt idx="12992">
                  <c:v>-2.0924499999999999E-2</c:v>
                </c:pt>
                <c:pt idx="12993">
                  <c:v>-2.11088E-2</c:v>
                </c:pt>
                <c:pt idx="12994">
                  <c:v>-2.1267600000000001E-2</c:v>
                </c:pt>
                <c:pt idx="12995">
                  <c:v>-2.1402000000000001E-2</c:v>
                </c:pt>
                <c:pt idx="12996">
                  <c:v>-2.1513600000000001E-2</c:v>
                </c:pt>
                <c:pt idx="12997">
                  <c:v>-2.1603399999999998E-2</c:v>
                </c:pt>
                <c:pt idx="12998">
                  <c:v>-2.1672899999999998E-2</c:v>
                </c:pt>
                <c:pt idx="12999">
                  <c:v>-2.17235E-2</c:v>
                </c:pt>
                <c:pt idx="13000">
                  <c:v>-2.1756500000000002E-2</c:v>
                </c:pt>
                <c:pt idx="13001">
                  <c:v>-2.1773299999999999E-2</c:v>
                </c:pt>
                <c:pt idx="13002">
                  <c:v>-2.1775300000000001E-2</c:v>
                </c:pt>
                <c:pt idx="13003">
                  <c:v>-2.1763899999999999E-2</c:v>
                </c:pt>
                <c:pt idx="13004">
                  <c:v>-2.1740599999999999E-2</c:v>
                </c:pt>
                <c:pt idx="13005">
                  <c:v>-2.17066E-2</c:v>
                </c:pt>
                <c:pt idx="13006">
                  <c:v>-2.1663499999999999E-2</c:v>
                </c:pt>
                <c:pt idx="13007">
                  <c:v>-2.16125E-2</c:v>
                </c:pt>
                <c:pt idx="13008">
                  <c:v>-2.1555100000000001E-2</c:v>
                </c:pt>
                <c:pt idx="13009">
                  <c:v>-2.1492600000000001E-2</c:v>
                </c:pt>
                <c:pt idx="13010">
                  <c:v>-2.1426299999999999E-2</c:v>
                </c:pt>
                <c:pt idx="13011">
                  <c:v>-2.1357600000000001E-2</c:v>
                </c:pt>
                <c:pt idx="13012">
                  <c:v>-2.12877E-2</c:v>
                </c:pt>
                <c:pt idx="13013">
                  <c:v>-2.1217900000000001E-2</c:v>
                </c:pt>
                <c:pt idx="13014">
                  <c:v>-2.1149299999999999E-2</c:v>
                </c:pt>
                <c:pt idx="13015">
                  <c:v>-2.10832E-2</c:v>
                </c:pt>
                <c:pt idx="13016">
                  <c:v>-2.1020799999999999E-2</c:v>
                </c:pt>
                <c:pt idx="13017">
                  <c:v>-2.0962999999999999E-2</c:v>
                </c:pt>
                <c:pt idx="13018">
                  <c:v>-2.0910999999999999E-2</c:v>
                </c:pt>
                <c:pt idx="13019">
                  <c:v>-2.08658E-2</c:v>
                </c:pt>
                <c:pt idx="13020">
                  <c:v>-2.0828300000000001E-2</c:v>
                </c:pt>
                <c:pt idx="13021">
                  <c:v>-2.0799399999999999E-2</c:v>
                </c:pt>
                <c:pt idx="13022">
                  <c:v>-2.078E-2</c:v>
                </c:pt>
                <c:pt idx="13023">
                  <c:v>-2.0770899999999998E-2</c:v>
                </c:pt>
                <c:pt idx="13024">
                  <c:v>-2.0772800000000001E-2</c:v>
                </c:pt>
                <c:pt idx="13025">
                  <c:v>-2.07864E-2</c:v>
                </c:pt>
                <c:pt idx="13026">
                  <c:v>-2.0812400000000002E-2</c:v>
                </c:pt>
                <c:pt idx="13027">
                  <c:v>-2.0851100000000001E-2</c:v>
                </c:pt>
                <c:pt idx="13028">
                  <c:v>-2.09033E-2</c:v>
                </c:pt>
                <c:pt idx="13029">
                  <c:v>-2.09692E-2</c:v>
                </c:pt>
                <c:pt idx="13030">
                  <c:v>-2.1049200000000001E-2</c:v>
                </c:pt>
                <c:pt idx="13031">
                  <c:v>-2.1143599999999999E-2</c:v>
                </c:pt>
                <c:pt idx="13032">
                  <c:v>-2.1252699999999999E-2</c:v>
                </c:pt>
                <c:pt idx="13033">
                  <c:v>-2.13765E-2</c:v>
                </c:pt>
                <c:pt idx="13034">
                  <c:v>-2.1515300000000001E-2</c:v>
                </c:pt>
                <c:pt idx="13035">
                  <c:v>-2.1668799999999998E-2</c:v>
                </c:pt>
                <c:pt idx="13036">
                  <c:v>-2.1837200000000001E-2</c:v>
                </c:pt>
                <c:pt idx="13037">
                  <c:v>-2.20203E-2</c:v>
                </c:pt>
                <c:pt idx="13038">
                  <c:v>-2.2217899999999999E-2</c:v>
                </c:pt>
                <c:pt idx="13039">
                  <c:v>-2.24297E-2</c:v>
                </c:pt>
                <c:pt idx="13040">
                  <c:v>-2.26553E-2</c:v>
                </c:pt>
                <c:pt idx="13041">
                  <c:v>-2.2894500000000002E-2</c:v>
                </c:pt>
                <c:pt idx="13042">
                  <c:v>-2.31466E-2</c:v>
                </c:pt>
                <c:pt idx="13043">
                  <c:v>-2.34112E-2</c:v>
                </c:pt>
                <c:pt idx="13044">
                  <c:v>-2.3687699999999999E-2</c:v>
                </c:pt>
                <c:pt idx="13045">
                  <c:v>-2.3975300000000001E-2</c:v>
                </c:pt>
                <c:pt idx="13046">
                  <c:v>-2.4273400000000001E-2</c:v>
                </c:pt>
                <c:pt idx="13047">
                  <c:v>-2.4581200000000001E-2</c:v>
                </c:pt>
                <c:pt idx="13048">
                  <c:v>-2.4897800000000001E-2</c:v>
                </c:pt>
                <c:pt idx="13049">
                  <c:v>-2.52223E-2</c:v>
                </c:pt>
                <c:pt idx="13050">
                  <c:v>-2.5553800000000002E-2</c:v>
                </c:pt>
                <c:pt idx="13051">
                  <c:v>-2.58912E-2</c:v>
                </c:pt>
                <c:pt idx="13052">
                  <c:v>-2.62335E-2</c:v>
                </c:pt>
                <c:pt idx="13053">
                  <c:v>-2.6579599999999998E-2</c:v>
                </c:pt>
                <c:pt idx="13054">
                  <c:v>-2.6928299999999999E-2</c:v>
                </c:pt>
                <c:pt idx="13055">
                  <c:v>-2.7278400000000001E-2</c:v>
                </c:pt>
                <c:pt idx="13056">
                  <c:v>-2.76286E-2</c:v>
                </c:pt>
                <c:pt idx="13057">
                  <c:v>-2.7977800000000001E-2</c:v>
                </c:pt>
                <c:pt idx="13058">
                  <c:v>-2.8324499999999999E-2</c:v>
                </c:pt>
                <c:pt idx="13059">
                  <c:v>-2.8667399999999999E-2</c:v>
                </c:pt>
                <c:pt idx="13060">
                  <c:v>-2.9005199999999998E-2</c:v>
                </c:pt>
                <c:pt idx="13061">
                  <c:v>-2.9336399999999999E-2</c:v>
                </c:pt>
                <c:pt idx="13062">
                  <c:v>-2.9659700000000001E-2</c:v>
                </c:pt>
                <c:pt idx="13063">
                  <c:v>-2.99736E-2</c:v>
                </c:pt>
                <c:pt idx="13064">
                  <c:v>-3.0276600000000001E-2</c:v>
                </c:pt>
                <c:pt idx="13065">
                  <c:v>-3.0567299999999999E-2</c:v>
                </c:pt>
                <c:pt idx="13066">
                  <c:v>-3.0844199999999999E-2</c:v>
                </c:pt>
                <c:pt idx="13067">
                  <c:v>-3.1105899999999999E-2</c:v>
                </c:pt>
                <c:pt idx="13068">
                  <c:v>-3.1350799999999998E-2</c:v>
                </c:pt>
                <c:pt idx="13069">
                  <c:v>-3.1577399999999999E-2</c:v>
                </c:pt>
                <c:pt idx="13070">
                  <c:v>-3.1784399999999997E-2</c:v>
                </c:pt>
                <c:pt idx="13071">
                  <c:v>-3.1970100000000001E-2</c:v>
                </c:pt>
                <c:pt idx="13072">
                  <c:v>-3.2133299999999997E-2</c:v>
                </c:pt>
                <c:pt idx="13073">
                  <c:v>-3.22724E-2</c:v>
                </c:pt>
                <c:pt idx="13074">
                  <c:v>-3.2386100000000001E-2</c:v>
                </c:pt>
                <c:pt idx="13075">
                  <c:v>-3.2472899999999999E-2</c:v>
                </c:pt>
                <c:pt idx="13076">
                  <c:v>-3.2531499999999998E-2</c:v>
                </c:pt>
                <c:pt idx="13077">
                  <c:v>-3.2560600000000002E-2</c:v>
                </c:pt>
                <c:pt idx="13078">
                  <c:v>-3.2558900000000002E-2</c:v>
                </c:pt>
                <c:pt idx="13079">
                  <c:v>-3.2524999999999998E-2</c:v>
                </c:pt>
                <c:pt idx="13080">
                  <c:v>-3.2457899999999998E-2</c:v>
                </c:pt>
                <c:pt idx="13081">
                  <c:v>-3.2356299999999998E-2</c:v>
                </c:pt>
                <c:pt idx="13082">
                  <c:v>-3.2218999999999998E-2</c:v>
                </c:pt>
                <c:pt idx="13083">
                  <c:v>-3.20451E-2</c:v>
                </c:pt>
                <c:pt idx="13084">
                  <c:v>-3.1833500000000001E-2</c:v>
                </c:pt>
                <c:pt idx="13085">
                  <c:v>-3.1583199999999999E-2</c:v>
                </c:pt>
                <c:pt idx="13086">
                  <c:v>-3.1293399999999999E-2</c:v>
                </c:pt>
                <c:pt idx="13087">
                  <c:v>-3.09632E-2</c:v>
                </c:pt>
                <c:pt idx="13088">
                  <c:v>-3.0591699999999999E-2</c:v>
                </c:pt>
                <c:pt idx="13089">
                  <c:v>-3.0178400000000001E-2</c:v>
                </c:pt>
                <c:pt idx="13090">
                  <c:v>-2.9722599999999998E-2</c:v>
                </c:pt>
                <c:pt idx="13091">
                  <c:v>-2.9223599999999999E-2</c:v>
                </c:pt>
                <c:pt idx="13092">
                  <c:v>-2.8681000000000002E-2</c:v>
                </c:pt>
                <c:pt idx="13093">
                  <c:v>-2.8094500000000001E-2</c:v>
                </c:pt>
                <c:pt idx="13094">
                  <c:v>-2.7463499999999998E-2</c:v>
                </c:pt>
                <c:pt idx="13095">
                  <c:v>-2.6787999999999999E-2</c:v>
                </c:pt>
                <c:pt idx="13096">
                  <c:v>-2.60676E-2</c:v>
                </c:pt>
                <c:pt idx="13097">
                  <c:v>-2.5302399999999999E-2</c:v>
                </c:pt>
                <c:pt idx="13098">
                  <c:v>-2.4492300000000002E-2</c:v>
                </c:pt>
                <c:pt idx="13099">
                  <c:v>-2.3637399999999999E-2</c:v>
                </c:pt>
                <c:pt idx="13100">
                  <c:v>-2.2737799999999999E-2</c:v>
                </c:pt>
                <c:pt idx="13101">
                  <c:v>-2.1793799999999999E-2</c:v>
                </c:pt>
                <c:pt idx="13102">
                  <c:v>-2.08057E-2</c:v>
                </c:pt>
                <c:pt idx="13103">
                  <c:v>-1.9773900000000001E-2</c:v>
                </c:pt>
                <c:pt idx="13104">
                  <c:v>-1.8699E-2</c:v>
                </c:pt>
                <c:pt idx="13105">
                  <c:v>-1.7581599999999999E-2</c:v>
                </c:pt>
                <c:pt idx="13106">
                  <c:v>-1.64224E-2</c:v>
                </c:pt>
                <c:pt idx="13107">
                  <c:v>-1.5221999999999999E-2</c:v>
                </c:pt>
                <c:pt idx="13108">
                  <c:v>-1.3981499999999999E-2</c:v>
                </c:pt>
                <c:pt idx="13109">
                  <c:v>-1.27017E-2</c:v>
                </c:pt>
                <c:pt idx="13110">
                  <c:v>-1.13837E-2</c:v>
                </c:pt>
                <c:pt idx="13111">
                  <c:v>-1.00286E-2</c:v>
                </c:pt>
                <c:pt idx="13112" formatCode="0.00E+00">
                  <c:v>-8.6376000000000005E-3</c:v>
                </c:pt>
                <c:pt idx="13113" formatCode="0.00E+00">
                  <c:v>-7.2120500000000002E-3</c:v>
                </c:pt>
                <c:pt idx="13114" formatCode="0.00E+00">
                  <c:v>-5.7532900000000003E-3</c:v>
                </c:pt>
                <c:pt idx="13115" formatCode="0.00E+00">
                  <c:v>-4.2627799999999999E-3</c:v>
                </c:pt>
                <c:pt idx="13116" formatCode="0.00E+00">
                  <c:v>-2.7420600000000002E-3</c:v>
                </c:pt>
                <c:pt idx="13117" formatCode="0.00E+00">
                  <c:v>-1.1927299999999999E-3</c:v>
                </c:pt>
                <c:pt idx="13118" formatCode="0.00E+00">
                  <c:v>3.8351599999999998E-4</c:v>
                </c:pt>
                <c:pt idx="13119" formatCode="0.00E+00">
                  <c:v>1.9849199999999998E-3</c:v>
                </c:pt>
                <c:pt idx="13120" formatCode="0.00E+00">
                  <c:v>3.6096600000000002E-3</c:v>
                </c:pt>
                <c:pt idx="13121" formatCode="0.00E+00">
                  <c:v>5.2558400000000003E-3</c:v>
                </c:pt>
                <c:pt idx="13122" formatCode="0.00E+00">
                  <c:v>6.9214999999999997E-3</c:v>
                </c:pt>
                <c:pt idx="13123" formatCode="0.00E+00">
                  <c:v>8.6046100000000004E-3</c:v>
                </c:pt>
                <c:pt idx="13124">
                  <c:v>1.0303100000000001E-2</c:v>
                </c:pt>
                <c:pt idx="13125">
                  <c:v>1.2014800000000001E-2</c:v>
                </c:pt>
                <c:pt idx="13126">
                  <c:v>1.3737600000000001E-2</c:v>
                </c:pt>
                <c:pt idx="13127">
                  <c:v>1.5469200000000001E-2</c:v>
                </c:pt>
                <c:pt idx="13128">
                  <c:v>1.7207299999999998E-2</c:v>
                </c:pt>
                <c:pt idx="13129">
                  <c:v>1.89496E-2</c:v>
                </c:pt>
                <c:pt idx="13130">
                  <c:v>2.0693699999999999E-2</c:v>
                </c:pt>
                <c:pt idx="13131">
                  <c:v>2.24373E-2</c:v>
                </c:pt>
                <c:pt idx="13132">
                  <c:v>2.4177899999999999E-2</c:v>
                </c:pt>
                <c:pt idx="13133">
                  <c:v>2.5912999999999999E-2</c:v>
                </c:pt>
                <c:pt idx="13134">
                  <c:v>2.76402E-2</c:v>
                </c:pt>
                <c:pt idx="13135">
                  <c:v>2.9357000000000001E-2</c:v>
                </c:pt>
                <c:pt idx="13136">
                  <c:v>3.10608E-2</c:v>
                </c:pt>
                <c:pt idx="13137">
                  <c:v>3.2749100000000003E-2</c:v>
                </c:pt>
                <c:pt idx="13138">
                  <c:v>3.4419400000000003E-2</c:v>
                </c:pt>
                <c:pt idx="13139">
                  <c:v>3.6069200000000003E-2</c:v>
                </c:pt>
                <c:pt idx="13140">
                  <c:v>3.7695899999999997E-2</c:v>
                </c:pt>
                <c:pt idx="13141">
                  <c:v>3.9296999999999999E-2</c:v>
                </c:pt>
                <c:pt idx="13142">
                  <c:v>4.0869999999999997E-2</c:v>
                </c:pt>
                <c:pt idx="13143">
                  <c:v>4.2412400000000003E-2</c:v>
                </c:pt>
                <c:pt idx="13144">
                  <c:v>4.3921700000000001E-2</c:v>
                </c:pt>
                <c:pt idx="13145">
                  <c:v>4.5395499999999998E-2</c:v>
                </c:pt>
                <c:pt idx="13146">
                  <c:v>4.6831299999999999E-2</c:v>
                </c:pt>
                <c:pt idx="13147">
                  <c:v>4.8226699999999997E-2</c:v>
                </c:pt>
                <c:pt idx="13148">
                  <c:v>4.9579400000000003E-2</c:v>
                </c:pt>
                <c:pt idx="13149">
                  <c:v>5.0887099999999998E-2</c:v>
                </c:pt>
                <c:pt idx="13150">
                  <c:v>5.2147499999999999E-2</c:v>
                </c:pt>
                <c:pt idx="13151">
                  <c:v>5.3358299999999997E-2</c:v>
                </c:pt>
                <c:pt idx="13152">
                  <c:v>5.4517500000000003E-2</c:v>
                </c:pt>
                <c:pt idx="13153">
                  <c:v>5.5622900000000003E-2</c:v>
                </c:pt>
                <c:pt idx="13154">
                  <c:v>5.6672399999999998E-2</c:v>
                </c:pt>
                <c:pt idx="13155">
                  <c:v>5.7664199999999999E-2</c:v>
                </c:pt>
                <c:pt idx="13156">
                  <c:v>5.8596200000000001E-2</c:v>
                </c:pt>
                <c:pt idx="13157">
                  <c:v>5.9466600000000001E-2</c:v>
                </c:pt>
                <c:pt idx="13158">
                  <c:v>6.0273699999999999E-2</c:v>
                </c:pt>
                <c:pt idx="13159">
                  <c:v>6.1015800000000002E-2</c:v>
                </c:pt>
                <c:pt idx="13160">
                  <c:v>6.1691200000000002E-2</c:v>
                </c:pt>
                <c:pt idx="13161">
                  <c:v>6.2298600000000003E-2</c:v>
                </c:pt>
                <c:pt idx="13162">
                  <c:v>6.2836400000000001E-2</c:v>
                </c:pt>
                <c:pt idx="13163">
                  <c:v>6.3303399999999996E-2</c:v>
                </c:pt>
                <c:pt idx="13164">
                  <c:v>6.3698299999999999E-2</c:v>
                </c:pt>
                <c:pt idx="13165">
                  <c:v>6.4019900000000005E-2</c:v>
                </c:pt>
                <c:pt idx="13166">
                  <c:v>6.4267199999999997E-2</c:v>
                </c:pt>
                <c:pt idx="13167">
                  <c:v>6.4439399999999994E-2</c:v>
                </c:pt>
                <c:pt idx="13168">
                  <c:v>6.4535599999999999E-2</c:v>
                </c:pt>
                <c:pt idx="13169">
                  <c:v>6.4555000000000001E-2</c:v>
                </c:pt>
                <c:pt idx="13170">
                  <c:v>6.4497100000000002E-2</c:v>
                </c:pt>
                <c:pt idx="13171">
                  <c:v>6.4361299999999996E-2</c:v>
                </c:pt>
                <c:pt idx="13172">
                  <c:v>6.4147300000000004E-2</c:v>
                </c:pt>
                <c:pt idx="13173">
                  <c:v>6.3854800000000003E-2</c:v>
                </c:pt>
                <c:pt idx="13174">
                  <c:v>6.3483700000000004E-2</c:v>
                </c:pt>
                <c:pt idx="13175">
                  <c:v>6.3033800000000001E-2</c:v>
                </c:pt>
                <c:pt idx="13176">
                  <c:v>6.2505400000000003E-2</c:v>
                </c:pt>
                <c:pt idx="13177">
                  <c:v>6.1898500000000002E-2</c:v>
                </c:pt>
                <c:pt idx="13178">
                  <c:v>6.1213499999999997E-2</c:v>
                </c:pt>
                <c:pt idx="13179">
                  <c:v>6.0450799999999999E-2</c:v>
                </c:pt>
                <c:pt idx="13180">
                  <c:v>5.9610999999999997E-2</c:v>
                </c:pt>
                <c:pt idx="13181">
                  <c:v>5.8694700000000002E-2</c:v>
                </c:pt>
                <c:pt idx="13182">
                  <c:v>5.77026E-2</c:v>
                </c:pt>
                <c:pt idx="13183">
                  <c:v>5.66358E-2</c:v>
                </c:pt>
                <c:pt idx="13184">
                  <c:v>5.5495200000000001E-2</c:v>
                </c:pt>
                <c:pt idx="13185">
                  <c:v>5.4281900000000001E-2</c:v>
                </c:pt>
                <c:pt idx="13186">
                  <c:v>5.2997200000000001E-2</c:v>
                </c:pt>
                <c:pt idx="13187">
                  <c:v>5.1642500000000001E-2</c:v>
                </c:pt>
                <c:pt idx="13188">
                  <c:v>5.0219100000000003E-2</c:v>
                </c:pt>
                <c:pt idx="13189">
                  <c:v>4.8728599999999997E-2</c:v>
                </c:pt>
                <c:pt idx="13190">
                  <c:v>4.7172800000000001E-2</c:v>
                </c:pt>
                <c:pt idx="13191">
                  <c:v>4.5553400000000001E-2</c:v>
                </c:pt>
                <c:pt idx="13192">
                  <c:v>4.38722E-2</c:v>
                </c:pt>
                <c:pt idx="13193">
                  <c:v>4.2131399999999999E-2</c:v>
                </c:pt>
                <c:pt idx="13194">
                  <c:v>4.0332899999999998E-2</c:v>
                </c:pt>
                <c:pt idx="13195">
                  <c:v>3.8478900000000003E-2</c:v>
                </c:pt>
                <c:pt idx="13196">
                  <c:v>3.6571699999999999E-2</c:v>
                </c:pt>
                <c:pt idx="13197">
                  <c:v>3.4613699999999997E-2</c:v>
                </c:pt>
                <c:pt idx="13198">
                  <c:v>3.2607200000000003E-2</c:v>
                </c:pt>
                <c:pt idx="13199">
                  <c:v>3.05548E-2</c:v>
                </c:pt>
                <c:pt idx="13200">
                  <c:v>2.8459100000000001E-2</c:v>
                </c:pt>
                <c:pt idx="13201">
                  <c:v>2.6322700000000001E-2</c:v>
                </c:pt>
                <c:pt idx="13202">
                  <c:v>2.41484E-2</c:v>
                </c:pt>
                <c:pt idx="13203">
                  <c:v>2.1939E-2</c:v>
                </c:pt>
                <c:pt idx="13204">
                  <c:v>1.96974E-2</c:v>
                </c:pt>
                <c:pt idx="13205">
                  <c:v>1.7426400000000002E-2</c:v>
                </c:pt>
                <c:pt idx="13206">
                  <c:v>1.5129099999999999E-2</c:v>
                </c:pt>
                <c:pt idx="13207">
                  <c:v>1.28085E-2</c:v>
                </c:pt>
                <c:pt idx="13208">
                  <c:v>1.0467600000000001E-2</c:v>
                </c:pt>
                <c:pt idx="13209" formatCode="0.00E+00">
                  <c:v>8.1095799999999999E-3</c:v>
                </c:pt>
                <c:pt idx="13210" formatCode="0.00E+00">
                  <c:v>5.7375200000000003E-3</c:v>
                </c:pt>
                <c:pt idx="13211" formatCode="0.00E+00">
                  <c:v>3.3546299999999999E-3</c:v>
                </c:pt>
                <c:pt idx="13212" formatCode="0.00E+00">
                  <c:v>9.6409600000000001E-4</c:v>
                </c:pt>
                <c:pt idx="13213" formatCode="0.00E+00">
                  <c:v>-1.4308700000000001E-3</c:v>
                </c:pt>
                <c:pt idx="13214" formatCode="0.00E+00">
                  <c:v>-3.8270299999999999E-3</c:v>
                </c:pt>
                <c:pt idx="13215" formatCode="0.00E+00">
                  <c:v>-6.2211499999999999E-3</c:v>
                </c:pt>
                <c:pt idx="13216" formatCode="0.00E+00">
                  <c:v>-8.6099799999999997E-3</c:v>
                </c:pt>
                <c:pt idx="13217">
                  <c:v>-1.09903E-2</c:v>
                </c:pt>
                <c:pt idx="13218">
                  <c:v>-1.3358800000000001E-2</c:v>
                </c:pt>
                <c:pt idx="13219">
                  <c:v>-1.5712299999999998E-2</c:v>
                </c:pt>
                <c:pt idx="13220">
                  <c:v>-1.80476E-2</c:v>
                </c:pt>
                <c:pt idx="13221">
                  <c:v>-2.0361400000000002E-2</c:v>
                </c:pt>
                <c:pt idx="13222">
                  <c:v>-2.2650699999999999E-2</c:v>
                </c:pt>
                <c:pt idx="13223">
                  <c:v>-2.4912199999999999E-2</c:v>
                </c:pt>
                <c:pt idx="13224">
                  <c:v>-2.7142900000000001E-2</c:v>
                </c:pt>
                <c:pt idx="13225">
                  <c:v>-2.93397E-2</c:v>
                </c:pt>
                <c:pt idx="13226">
                  <c:v>-3.1499600000000003E-2</c:v>
                </c:pt>
                <c:pt idx="13227">
                  <c:v>-3.3619499999999997E-2</c:v>
                </c:pt>
                <c:pt idx="13228">
                  <c:v>-3.5696600000000002E-2</c:v>
                </c:pt>
                <c:pt idx="13229">
                  <c:v>-3.7727999999999998E-2</c:v>
                </c:pt>
                <c:pt idx="13230">
                  <c:v>-3.9711000000000003E-2</c:v>
                </c:pt>
                <c:pt idx="13231">
                  <c:v>-4.1642699999999998E-2</c:v>
                </c:pt>
                <c:pt idx="13232">
                  <c:v>-4.35206E-2</c:v>
                </c:pt>
                <c:pt idx="13233">
                  <c:v>-4.5342E-2</c:v>
                </c:pt>
                <c:pt idx="13234">
                  <c:v>-4.7104500000000001E-2</c:v>
                </c:pt>
                <c:pt idx="13235">
                  <c:v>-4.8805599999999998E-2</c:v>
                </c:pt>
                <c:pt idx="13236">
                  <c:v>-5.0442899999999999E-2</c:v>
                </c:pt>
                <c:pt idx="13237">
                  <c:v>-5.2014400000000002E-2</c:v>
                </c:pt>
                <c:pt idx="13238">
                  <c:v>-5.3517700000000001E-2</c:v>
                </c:pt>
                <c:pt idx="13239">
                  <c:v>-5.4951E-2</c:v>
                </c:pt>
                <c:pt idx="13240">
                  <c:v>-5.63122E-2</c:v>
                </c:pt>
                <c:pt idx="13241">
                  <c:v>-5.7599400000000002E-2</c:v>
                </c:pt>
                <c:pt idx="13242">
                  <c:v>-5.8811000000000002E-2</c:v>
                </c:pt>
                <c:pt idx="13243">
                  <c:v>-5.9945400000000003E-2</c:v>
                </c:pt>
                <c:pt idx="13244">
                  <c:v>-6.1001E-2</c:v>
                </c:pt>
                <c:pt idx="13245">
                  <c:v>-6.1976499999999997E-2</c:v>
                </c:pt>
                <c:pt idx="13246">
                  <c:v>-6.2870599999999999E-2</c:v>
                </c:pt>
                <c:pt idx="13247">
                  <c:v>-6.3682000000000002E-2</c:v>
                </c:pt>
                <c:pt idx="13248">
                  <c:v>-6.4409900000000006E-2</c:v>
                </c:pt>
                <c:pt idx="13249">
                  <c:v>-6.5053299999999994E-2</c:v>
                </c:pt>
                <c:pt idx="13250">
                  <c:v>-6.56114E-2</c:v>
                </c:pt>
                <c:pt idx="13251">
                  <c:v>-6.6083500000000003E-2</c:v>
                </c:pt>
                <c:pt idx="13252">
                  <c:v>-6.6469200000000006E-2</c:v>
                </c:pt>
                <c:pt idx="13253">
                  <c:v>-6.6767900000000005E-2</c:v>
                </c:pt>
                <c:pt idx="13254">
                  <c:v>-6.69796E-2</c:v>
                </c:pt>
                <c:pt idx="13255">
                  <c:v>-6.7103899999999994E-2</c:v>
                </c:pt>
                <c:pt idx="13256">
                  <c:v>-6.7140900000000003E-2</c:v>
                </c:pt>
                <c:pt idx="13257">
                  <c:v>-6.7090700000000003E-2</c:v>
                </c:pt>
                <c:pt idx="13258">
                  <c:v>-6.6953600000000002E-2</c:v>
                </c:pt>
                <c:pt idx="13259">
                  <c:v>-6.6729899999999995E-2</c:v>
                </c:pt>
                <c:pt idx="13260">
                  <c:v>-6.6420099999999996E-2</c:v>
                </c:pt>
                <c:pt idx="13261">
                  <c:v>-6.6024899999999997E-2</c:v>
                </c:pt>
                <c:pt idx="13262">
                  <c:v>-6.5545000000000006E-2</c:v>
                </c:pt>
                <c:pt idx="13263">
                  <c:v>-6.4981200000000003E-2</c:v>
                </c:pt>
                <c:pt idx="13264">
                  <c:v>-6.4334600000000006E-2</c:v>
                </c:pt>
                <c:pt idx="13265">
                  <c:v>-6.3606300000000005E-2</c:v>
                </c:pt>
                <c:pt idx="13266">
                  <c:v>-6.2797500000000006E-2</c:v>
                </c:pt>
                <c:pt idx="13267">
                  <c:v>-6.1909699999999998E-2</c:v>
                </c:pt>
                <c:pt idx="13268">
                  <c:v>-6.0944199999999997E-2</c:v>
                </c:pt>
                <c:pt idx="13269">
                  <c:v>-5.99026E-2</c:v>
                </c:pt>
                <c:pt idx="13270">
                  <c:v>-5.8786699999999997E-2</c:v>
                </c:pt>
                <c:pt idx="13271">
                  <c:v>-5.7598299999999998E-2</c:v>
                </c:pt>
                <c:pt idx="13272">
                  <c:v>-5.6339199999999999E-2</c:v>
                </c:pt>
                <c:pt idx="13273">
                  <c:v>-5.5011499999999998E-2</c:v>
                </c:pt>
                <c:pt idx="13274">
                  <c:v>-5.36173E-2</c:v>
                </c:pt>
                <c:pt idx="13275">
                  <c:v>-5.2158799999999998E-2</c:v>
                </c:pt>
                <c:pt idx="13276">
                  <c:v>-5.0638299999999997E-2</c:v>
                </c:pt>
                <c:pt idx="13277">
                  <c:v>-4.9058200000000003E-2</c:v>
                </c:pt>
                <c:pt idx="13278">
                  <c:v>-4.7420900000000002E-2</c:v>
                </c:pt>
                <c:pt idx="13279">
                  <c:v>-4.5728999999999999E-2</c:v>
                </c:pt>
                <c:pt idx="13280">
                  <c:v>-4.3985099999999999E-2</c:v>
                </c:pt>
                <c:pt idx="13281">
                  <c:v>-4.2191899999999997E-2</c:v>
                </c:pt>
                <c:pt idx="13282">
                  <c:v>-4.0352100000000002E-2</c:v>
                </c:pt>
                <c:pt idx="13283">
                  <c:v>-3.8468700000000002E-2</c:v>
                </c:pt>
                <c:pt idx="13284">
                  <c:v>-3.6544399999999998E-2</c:v>
                </c:pt>
                <c:pt idx="13285">
                  <c:v>-3.45822E-2</c:v>
                </c:pt>
                <c:pt idx="13286">
                  <c:v>-3.2585000000000003E-2</c:v>
                </c:pt>
                <c:pt idx="13287">
                  <c:v>-3.0556E-2</c:v>
                </c:pt>
                <c:pt idx="13288">
                  <c:v>-2.8498200000000001E-2</c:v>
                </c:pt>
                <c:pt idx="13289">
                  <c:v>-2.64146E-2</c:v>
                </c:pt>
                <c:pt idx="13290">
                  <c:v>-2.4308400000000001E-2</c:v>
                </c:pt>
                <c:pt idx="13291">
                  <c:v>-2.21827E-2</c:v>
                </c:pt>
                <c:pt idx="13292">
                  <c:v>-2.0040800000000001E-2</c:v>
                </c:pt>
                <c:pt idx="13293">
                  <c:v>-1.7885700000000001E-2</c:v>
                </c:pt>
                <c:pt idx="13294">
                  <c:v>-1.57208E-2</c:v>
                </c:pt>
                <c:pt idx="13295">
                  <c:v>-1.35491E-2</c:v>
                </c:pt>
                <c:pt idx="13296">
                  <c:v>-1.1373899999999999E-2</c:v>
                </c:pt>
                <c:pt idx="13297" formatCode="0.00E+00">
                  <c:v>-9.1984000000000007E-3</c:v>
                </c:pt>
                <c:pt idx="13298" formatCode="0.00E+00">
                  <c:v>-7.0257100000000001E-3</c:v>
                </c:pt>
                <c:pt idx="13299" formatCode="0.00E+00">
                  <c:v>-4.8590100000000004E-3</c:v>
                </c:pt>
                <c:pt idx="13300" formatCode="0.00E+00">
                  <c:v>-2.7014500000000002E-3</c:v>
                </c:pt>
                <c:pt idx="13301" formatCode="0.00E+00">
                  <c:v>-5.5613099999999996E-4</c:v>
                </c:pt>
                <c:pt idx="13302" formatCode="0.00E+00">
                  <c:v>1.57387E-3</c:v>
                </c:pt>
                <c:pt idx="13303" formatCode="0.00E+00">
                  <c:v>3.6855E-3</c:v>
                </c:pt>
                <c:pt idx="13304" formatCode="0.00E+00">
                  <c:v>5.7757700000000004E-3</c:v>
                </c:pt>
                <c:pt idx="13305" formatCode="0.00E+00">
                  <c:v>7.8417199999999999E-3</c:v>
                </c:pt>
                <c:pt idx="13306" formatCode="0.00E+00">
                  <c:v>9.8804500000000007E-3</c:v>
                </c:pt>
                <c:pt idx="13307">
                  <c:v>1.18891E-2</c:v>
                </c:pt>
                <c:pt idx="13308">
                  <c:v>1.3864899999999999E-2</c:v>
                </c:pt>
                <c:pt idx="13309">
                  <c:v>1.5805099999999999E-2</c:v>
                </c:pt>
                <c:pt idx="13310">
                  <c:v>1.7707000000000001E-2</c:v>
                </c:pt>
                <c:pt idx="13311">
                  <c:v>1.9568200000000001E-2</c:v>
                </c:pt>
                <c:pt idx="13312">
                  <c:v>2.1385899999999999E-2</c:v>
                </c:pt>
                <c:pt idx="13313">
                  <c:v>2.3157899999999999E-2</c:v>
                </c:pt>
                <c:pt idx="13314">
                  <c:v>2.4881799999999999E-2</c:v>
                </c:pt>
                <c:pt idx="13315">
                  <c:v>2.65553E-2</c:v>
                </c:pt>
                <c:pt idx="13316">
                  <c:v>2.8176300000000001E-2</c:v>
                </c:pt>
                <c:pt idx="13317">
                  <c:v>2.9742600000000001E-2</c:v>
                </c:pt>
                <c:pt idx="13318">
                  <c:v>3.1252299999999997E-2</c:v>
                </c:pt>
                <c:pt idx="13319">
                  <c:v>3.2703500000000003E-2</c:v>
                </c:pt>
                <c:pt idx="13320">
                  <c:v>3.40945E-2</c:v>
                </c:pt>
                <c:pt idx="13321">
                  <c:v>3.5423499999999997E-2</c:v>
                </c:pt>
                <c:pt idx="13322">
                  <c:v>3.6688900000000003E-2</c:v>
                </c:pt>
                <c:pt idx="13323">
                  <c:v>3.78895E-2</c:v>
                </c:pt>
                <c:pt idx="13324">
                  <c:v>3.9023700000000001E-2</c:v>
                </c:pt>
                <c:pt idx="13325">
                  <c:v>4.0090300000000002E-2</c:v>
                </c:pt>
                <c:pt idx="13326">
                  <c:v>4.1088300000000001E-2</c:v>
                </c:pt>
                <c:pt idx="13327">
                  <c:v>4.2016600000000001E-2</c:v>
                </c:pt>
                <c:pt idx="13328">
                  <c:v>4.2874299999999997E-2</c:v>
                </c:pt>
                <c:pt idx="13329">
                  <c:v>4.3660699999999997E-2</c:v>
                </c:pt>
                <c:pt idx="13330">
                  <c:v>4.4375100000000001E-2</c:v>
                </c:pt>
                <c:pt idx="13331">
                  <c:v>4.5017000000000001E-2</c:v>
                </c:pt>
                <c:pt idx="13332">
                  <c:v>4.5586000000000002E-2</c:v>
                </c:pt>
                <c:pt idx="13333">
                  <c:v>4.6081799999999999E-2</c:v>
                </c:pt>
                <c:pt idx="13334">
                  <c:v>4.65041E-2</c:v>
                </c:pt>
                <c:pt idx="13335">
                  <c:v>4.6852999999999999E-2</c:v>
                </c:pt>
                <c:pt idx="13336">
                  <c:v>4.7128499999999997E-2</c:v>
                </c:pt>
                <c:pt idx="13337">
                  <c:v>4.7330900000000002E-2</c:v>
                </c:pt>
                <c:pt idx="13338">
                  <c:v>4.7460299999999997E-2</c:v>
                </c:pt>
                <c:pt idx="13339">
                  <c:v>4.7517299999999998E-2</c:v>
                </c:pt>
                <c:pt idx="13340">
                  <c:v>4.7502299999999997E-2</c:v>
                </c:pt>
                <c:pt idx="13341">
                  <c:v>4.7416E-2</c:v>
                </c:pt>
                <c:pt idx="13342">
                  <c:v>4.7259200000000001E-2</c:v>
                </c:pt>
                <c:pt idx="13343">
                  <c:v>4.70328E-2</c:v>
                </c:pt>
                <c:pt idx="13344">
                  <c:v>4.6737599999999997E-2</c:v>
                </c:pt>
                <c:pt idx="13345">
                  <c:v>4.6374899999999997E-2</c:v>
                </c:pt>
                <c:pt idx="13346">
                  <c:v>4.5945800000000002E-2</c:v>
                </c:pt>
                <c:pt idx="13347">
                  <c:v>4.5451600000000002E-2</c:v>
                </c:pt>
                <c:pt idx="13348">
                  <c:v>4.4893599999999999E-2</c:v>
                </c:pt>
                <c:pt idx="13349">
                  <c:v>4.42735E-2</c:v>
                </c:pt>
                <c:pt idx="13350">
                  <c:v>4.3592699999999998E-2</c:v>
                </c:pt>
                <c:pt idx="13351">
                  <c:v>4.2852899999999999E-2</c:v>
                </c:pt>
                <c:pt idx="13352">
                  <c:v>4.20559E-2</c:v>
                </c:pt>
                <c:pt idx="13353">
                  <c:v>4.12036E-2</c:v>
                </c:pt>
                <c:pt idx="13354">
                  <c:v>4.0297800000000002E-2</c:v>
                </c:pt>
                <c:pt idx="13355">
                  <c:v>3.93405E-2</c:v>
                </c:pt>
                <c:pt idx="13356">
                  <c:v>3.8333899999999997E-2</c:v>
                </c:pt>
                <c:pt idx="13357">
                  <c:v>3.7280000000000001E-2</c:v>
                </c:pt>
                <c:pt idx="13358">
                  <c:v>3.6181199999999997E-2</c:v>
                </c:pt>
                <c:pt idx="13359">
                  <c:v>3.5039500000000001E-2</c:v>
                </c:pt>
                <c:pt idx="13360">
                  <c:v>3.3857400000000003E-2</c:v>
                </c:pt>
                <c:pt idx="13361">
                  <c:v>3.2637300000000001E-2</c:v>
                </c:pt>
                <c:pt idx="13362">
                  <c:v>3.1381399999999997E-2</c:v>
                </c:pt>
                <c:pt idx="13363">
                  <c:v>3.0092500000000001E-2</c:v>
                </c:pt>
                <c:pt idx="13364">
                  <c:v>2.8772800000000001E-2</c:v>
                </c:pt>
                <c:pt idx="13365">
                  <c:v>2.7425000000000001E-2</c:v>
                </c:pt>
                <c:pt idx="13366">
                  <c:v>2.6051600000000001E-2</c:v>
                </c:pt>
                <c:pt idx="13367">
                  <c:v>2.4655199999999999E-2</c:v>
                </c:pt>
                <c:pt idx="13368">
                  <c:v>2.3238499999999999E-2</c:v>
                </c:pt>
                <c:pt idx="13369">
                  <c:v>2.18041E-2</c:v>
                </c:pt>
                <c:pt idx="13370">
                  <c:v>2.0354500000000001E-2</c:v>
                </c:pt>
                <c:pt idx="13371">
                  <c:v>1.88925E-2</c:v>
                </c:pt>
                <c:pt idx="13372">
                  <c:v>1.7420700000000001E-2</c:v>
                </c:pt>
                <c:pt idx="13373">
                  <c:v>1.5941799999999999E-2</c:v>
                </c:pt>
                <c:pt idx="13374">
                  <c:v>1.44583E-2</c:v>
                </c:pt>
                <c:pt idx="13375">
                  <c:v>1.2973E-2</c:v>
                </c:pt>
                <c:pt idx="13376">
                  <c:v>1.1488399999999999E-2</c:v>
                </c:pt>
                <c:pt idx="13377">
                  <c:v>1.00071E-2</c:v>
                </c:pt>
                <c:pt idx="13378" formatCode="0.00E+00">
                  <c:v>8.5317299999999995E-3</c:v>
                </c:pt>
                <c:pt idx="13379" formatCode="0.00E+00">
                  <c:v>7.0647699999999997E-3</c:v>
                </c:pt>
                <c:pt idx="13380" formatCode="0.00E+00">
                  <c:v>5.6087400000000001E-3</c:v>
                </c:pt>
                <c:pt idx="13381" formatCode="0.00E+00">
                  <c:v>4.1660899999999999E-3</c:v>
                </c:pt>
                <c:pt idx="13382" formatCode="0.00E+00">
                  <c:v>2.7392599999999999E-3</c:v>
                </c:pt>
                <c:pt idx="13383" formatCode="0.00E+00">
                  <c:v>1.3306100000000001E-3</c:v>
                </c:pt>
                <c:pt idx="13384" formatCode="0.00E+00">
                  <c:v>-5.7532399999999998E-5</c:v>
                </c:pt>
                <c:pt idx="13385" formatCode="0.00E+00">
                  <c:v>-1.42289E-3</c:v>
                </c:pt>
                <c:pt idx="13386" formatCode="0.00E+00">
                  <c:v>-2.76327E-3</c:v>
                </c:pt>
                <c:pt idx="13387" formatCode="0.00E+00">
                  <c:v>-4.0765000000000003E-3</c:v>
                </c:pt>
                <c:pt idx="13388" formatCode="0.00E+00">
                  <c:v>-5.3605099999999998E-3</c:v>
                </c:pt>
                <c:pt idx="13389" formatCode="0.00E+00">
                  <c:v>-6.61328E-3</c:v>
                </c:pt>
                <c:pt idx="13390" formatCode="0.00E+00">
                  <c:v>-7.8328700000000005E-3</c:v>
                </c:pt>
                <c:pt idx="13391" formatCode="0.00E+00">
                  <c:v>-9.0174000000000001E-3</c:v>
                </c:pt>
                <c:pt idx="13392">
                  <c:v>-1.01651E-2</c:v>
                </c:pt>
                <c:pt idx="13393">
                  <c:v>-1.12742E-2</c:v>
                </c:pt>
                <c:pt idx="13394">
                  <c:v>-1.23432E-2</c:v>
                </c:pt>
                <c:pt idx="13395">
                  <c:v>-1.33705E-2</c:v>
                </c:pt>
                <c:pt idx="13396">
                  <c:v>-1.4354499999999999E-2</c:v>
                </c:pt>
                <c:pt idx="13397">
                  <c:v>-1.52941E-2</c:v>
                </c:pt>
                <c:pt idx="13398">
                  <c:v>-1.6187799999999999E-2</c:v>
                </c:pt>
                <c:pt idx="13399">
                  <c:v>-1.70346E-2</c:v>
                </c:pt>
                <c:pt idx="13400">
                  <c:v>-1.7833399999999999E-2</c:v>
                </c:pt>
                <c:pt idx="13401">
                  <c:v>-1.8583100000000002E-2</c:v>
                </c:pt>
                <c:pt idx="13402">
                  <c:v>-1.9282799999999999E-2</c:v>
                </c:pt>
                <c:pt idx="13403">
                  <c:v>-1.9931899999999999E-2</c:v>
                </c:pt>
                <c:pt idx="13404">
                  <c:v>-2.0529599999999999E-2</c:v>
                </c:pt>
                <c:pt idx="13405">
                  <c:v>-2.1075400000000001E-2</c:v>
                </c:pt>
                <c:pt idx="13406">
                  <c:v>-2.15687E-2</c:v>
                </c:pt>
                <c:pt idx="13407">
                  <c:v>-2.2009299999999999E-2</c:v>
                </c:pt>
                <c:pt idx="13408">
                  <c:v>-2.2396699999999999E-2</c:v>
                </c:pt>
                <c:pt idx="13409">
                  <c:v>-2.2730899999999998E-2</c:v>
                </c:pt>
                <c:pt idx="13410">
                  <c:v>-2.3011799999999999E-2</c:v>
                </c:pt>
                <c:pt idx="13411">
                  <c:v>-2.32394E-2</c:v>
                </c:pt>
                <c:pt idx="13412">
                  <c:v>-2.3413799999999999E-2</c:v>
                </c:pt>
                <c:pt idx="13413">
                  <c:v>-2.3535400000000001E-2</c:v>
                </c:pt>
                <c:pt idx="13414">
                  <c:v>-2.3604300000000002E-2</c:v>
                </c:pt>
                <c:pt idx="13415">
                  <c:v>-2.3621199999999998E-2</c:v>
                </c:pt>
                <c:pt idx="13416">
                  <c:v>-2.35864E-2</c:v>
                </c:pt>
                <c:pt idx="13417">
                  <c:v>-2.3500699999999999E-2</c:v>
                </c:pt>
                <c:pt idx="13418">
                  <c:v>-2.3364699999999999E-2</c:v>
                </c:pt>
                <c:pt idx="13419">
                  <c:v>-2.31793E-2</c:v>
                </c:pt>
                <c:pt idx="13420">
                  <c:v>-2.2945299999999998E-2</c:v>
                </c:pt>
                <c:pt idx="13421">
                  <c:v>-2.2663800000000001E-2</c:v>
                </c:pt>
                <c:pt idx="13422">
                  <c:v>-2.2335899999999999E-2</c:v>
                </c:pt>
                <c:pt idx="13423">
                  <c:v>-2.1962700000000002E-2</c:v>
                </c:pt>
                <c:pt idx="13424">
                  <c:v>-2.1545399999999999E-2</c:v>
                </c:pt>
                <c:pt idx="13425">
                  <c:v>-2.10855E-2</c:v>
                </c:pt>
                <c:pt idx="13426">
                  <c:v>-2.05842E-2</c:v>
                </c:pt>
                <c:pt idx="13427">
                  <c:v>-2.0043100000000001E-2</c:v>
                </c:pt>
                <c:pt idx="13428">
                  <c:v>-1.9463600000000001E-2</c:v>
                </c:pt>
                <c:pt idx="13429">
                  <c:v>-1.88475E-2</c:v>
                </c:pt>
                <c:pt idx="13430">
                  <c:v>-1.8196400000000001E-2</c:v>
                </c:pt>
                <c:pt idx="13431">
                  <c:v>-1.7512E-2</c:v>
                </c:pt>
                <c:pt idx="13432">
                  <c:v>-1.6795999999999998E-2</c:v>
                </c:pt>
                <c:pt idx="13433">
                  <c:v>-1.6050399999999999E-2</c:v>
                </c:pt>
                <c:pt idx="13434">
                  <c:v>-1.5277000000000001E-2</c:v>
                </c:pt>
                <c:pt idx="13435">
                  <c:v>-1.4477800000000001E-2</c:v>
                </c:pt>
                <c:pt idx="13436">
                  <c:v>-1.3654700000000001E-2</c:v>
                </c:pt>
                <c:pt idx="13437">
                  <c:v>-1.28097E-2</c:v>
                </c:pt>
                <c:pt idx="13438">
                  <c:v>-1.19449E-2</c:v>
                </c:pt>
                <c:pt idx="13439">
                  <c:v>-1.1062300000000001E-2</c:v>
                </c:pt>
                <c:pt idx="13440">
                  <c:v>-1.0164100000000001E-2</c:v>
                </c:pt>
                <c:pt idx="13441" formatCode="0.00E+00">
                  <c:v>-9.2523199999999996E-3</c:v>
                </c:pt>
                <c:pt idx="13442" formatCode="0.00E+00">
                  <c:v>-8.3291400000000005E-3</c:v>
                </c:pt>
                <c:pt idx="13443" formatCode="0.00E+00">
                  <c:v>-7.39669E-3</c:v>
                </c:pt>
                <c:pt idx="13444" formatCode="0.00E+00">
                  <c:v>-6.4571300000000002E-3</c:v>
                </c:pt>
                <c:pt idx="13445" formatCode="0.00E+00">
                  <c:v>-5.5126000000000003E-3</c:v>
                </c:pt>
                <c:pt idx="13446" formatCode="0.00E+00">
                  <c:v>-4.5652699999999997E-3</c:v>
                </c:pt>
                <c:pt idx="13447" formatCode="0.00E+00">
                  <c:v>-3.61729E-3</c:v>
                </c:pt>
                <c:pt idx="13448" formatCode="0.00E+00">
                  <c:v>-2.6707900000000001E-3</c:v>
                </c:pt>
                <c:pt idx="13449" formatCode="0.00E+00">
                  <c:v>-1.72792E-3</c:v>
                </c:pt>
                <c:pt idx="13450" formatCode="0.00E+00">
                  <c:v>-7.9077300000000004E-4</c:v>
                </c:pt>
                <c:pt idx="13451" formatCode="0.00E+00">
                  <c:v>1.3854899999999999E-4</c:v>
                </c:pt>
                <c:pt idx="13452" formatCode="0.00E+00">
                  <c:v>1.05798E-3</c:v>
                </c:pt>
                <c:pt idx="13453" formatCode="0.00E+00">
                  <c:v>1.9654899999999999E-3</c:v>
                </c:pt>
                <c:pt idx="13454" formatCode="0.00E+00">
                  <c:v>2.8590600000000001E-3</c:v>
                </c:pt>
                <c:pt idx="13455" formatCode="0.00E+00">
                  <c:v>3.7367400000000001E-3</c:v>
                </c:pt>
                <c:pt idx="13456" formatCode="0.00E+00">
                  <c:v>4.5965900000000002E-3</c:v>
                </c:pt>
                <c:pt idx="13457" formatCode="0.00E+00">
                  <c:v>5.4367299999999999E-3</c:v>
                </c:pt>
                <c:pt idx="13458" formatCode="0.00E+00">
                  <c:v>6.25532E-3</c:v>
                </c:pt>
                <c:pt idx="13459" formatCode="0.00E+00">
                  <c:v>7.0505899999999998E-3</c:v>
                </c:pt>
                <c:pt idx="13460" formatCode="0.00E+00">
                  <c:v>7.8207899999999993E-3</c:v>
                </c:pt>
                <c:pt idx="13461" formatCode="0.00E+00">
                  <c:v>8.5642700000000006E-3</c:v>
                </c:pt>
                <c:pt idx="13462" formatCode="0.00E+00">
                  <c:v>9.2794000000000001E-3</c:v>
                </c:pt>
                <c:pt idx="13463" formatCode="0.00E+00">
                  <c:v>9.9646400000000003E-3</c:v>
                </c:pt>
                <c:pt idx="13464">
                  <c:v>1.0618499999999999E-2</c:v>
                </c:pt>
                <c:pt idx="13465">
                  <c:v>1.1239600000000001E-2</c:v>
                </c:pt>
                <c:pt idx="13466">
                  <c:v>1.18266E-2</c:v>
                </c:pt>
                <c:pt idx="13467">
                  <c:v>1.2378200000000001E-2</c:v>
                </c:pt>
                <c:pt idx="13468">
                  <c:v>1.28932E-2</c:v>
                </c:pt>
                <c:pt idx="13469">
                  <c:v>1.33705E-2</c:v>
                </c:pt>
                <c:pt idx="13470">
                  <c:v>1.38091E-2</c:v>
                </c:pt>
                <c:pt idx="13471">
                  <c:v>1.42081E-2</c:v>
                </c:pt>
                <c:pt idx="13472">
                  <c:v>1.4566600000000001E-2</c:v>
                </c:pt>
                <c:pt idx="13473">
                  <c:v>1.48837E-2</c:v>
                </c:pt>
                <c:pt idx="13474">
                  <c:v>1.5159000000000001E-2</c:v>
                </c:pt>
                <c:pt idx="13475">
                  <c:v>1.53916E-2</c:v>
                </c:pt>
                <c:pt idx="13476">
                  <c:v>1.55812E-2</c:v>
                </c:pt>
                <c:pt idx="13477">
                  <c:v>1.57273E-2</c:v>
                </c:pt>
                <c:pt idx="13478">
                  <c:v>1.5829599999999999E-2</c:v>
                </c:pt>
                <c:pt idx="13479">
                  <c:v>1.5887800000000001E-2</c:v>
                </c:pt>
                <c:pt idx="13480">
                  <c:v>1.59019E-2</c:v>
                </c:pt>
                <c:pt idx="13481">
                  <c:v>1.5871799999999998E-2</c:v>
                </c:pt>
                <c:pt idx="13482">
                  <c:v>1.57974E-2</c:v>
                </c:pt>
                <c:pt idx="13483">
                  <c:v>1.5679100000000001E-2</c:v>
                </c:pt>
                <c:pt idx="13484">
                  <c:v>1.55169E-2</c:v>
                </c:pt>
                <c:pt idx="13485">
                  <c:v>1.5311200000000001E-2</c:v>
                </c:pt>
                <c:pt idx="13486">
                  <c:v>1.50625E-2</c:v>
                </c:pt>
                <c:pt idx="13487">
                  <c:v>1.47712E-2</c:v>
                </c:pt>
                <c:pt idx="13488">
                  <c:v>1.44379E-2</c:v>
                </c:pt>
                <c:pt idx="13489">
                  <c:v>1.4063300000000001E-2</c:v>
                </c:pt>
                <c:pt idx="13490">
                  <c:v>1.36481E-2</c:v>
                </c:pt>
                <c:pt idx="13491">
                  <c:v>1.31933E-2</c:v>
                </c:pt>
                <c:pt idx="13492">
                  <c:v>1.26997E-2</c:v>
                </c:pt>
                <c:pt idx="13493">
                  <c:v>1.2168399999999999E-2</c:v>
                </c:pt>
                <c:pt idx="13494">
                  <c:v>1.16004E-2</c:v>
                </c:pt>
                <c:pt idx="13495">
                  <c:v>1.0997E-2</c:v>
                </c:pt>
                <c:pt idx="13496">
                  <c:v>1.03593E-2</c:v>
                </c:pt>
                <c:pt idx="13497" formatCode="0.00E+00">
                  <c:v>9.6887399999999995E-3</c:v>
                </c:pt>
                <c:pt idx="13498" formatCode="0.00E+00">
                  <c:v>8.9866200000000007E-3</c:v>
                </c:pt>
                <c:pt idx="13499" formatCode="0.00E+00">
                  <c:v>8.2544300000000001E-3</c:v>
                </c:pt>
                <c:pt idx="13500" formatCode="0.00E+00">
                  <c:v>7.4936899999999999E-3</c:v>
                </c:pt>
                <c:pt idx="13501" formatCode="0.00E+00">
                  <c:v>6.7059600000000004E-3</c:v>
                </c:pt>
                <c:pt idx="13502" formatCode="0.00E+00">
                  <c:v>5.8928899999999996E-3</c:v>
                </c:pt>
                <c:pt idx="13503" formatCode="0.00E+00">
                  <c:v>5.0561800000000004E-3</c:v>
                </c:pt>
                <c:pt idx="13504" formatCode="0.00E+00">
                  <c:v>4.1975500000000004E-3</c:v>
                </c:pt>
                <c:pt idx="13505" formatCode="0.00E+00">
                  <c:v>3.3188100000000002E-3</c:v>
                </c:pt>
                <c:pt idx="13506" formatCode="0.00E+00">
                  <c:v>2.4217900000000001E-3</c:v>
                </c:pt>
                <c:pt idx="13507" formatCode="0.00E+00">
                  <c:v>1.50837E-3</c:v>
                </c:pt>
                <c:pt idx="13508" formatCode="0.00E+00">
                  <c:v>5.8045899999999997E-4</c:v>
                </c:pt>
                <c:pt idx="13509" formatCode="0.00E+00">
                  <c:v>-3.5999200000000001E-4</c:v>
                </c:pt>
                <c:pt idx="13510" formatCode="0.00E+00">
                  <c:v>-1.31101E-3</c:v>
                </c:pt>
                <c:pt idx="13511" formatCode="0.00E+00">
                  <c:v>-2.2705799999999999E-3</c:v>
                </c:pt>
                <c:pt idx="13512" formatCode="0.00E+00">
                  <c:v>-3.23668E-3</c:v>
                </c:pt>
                <c:pt idx="13513" formatCode="0.00E+00">
                  <c:v>-4.2072699999999999E-3</c:v>
                </c:pt>
                <c:pt idx="13514" formatCode="0.00E+00">
                  <c:v>-5.1802899999999997E-3</c:v>
                </c:pt>
                <c:pt idx="13515" formatCode="0.00E+00">
                  <c:v>-6.15367E-3</c:v>
                </c:pt>
                <c:pt idx="13516" formatCode="0.00E+00">
                  <c:v>-7.12533E-3</c:v>
                </c:pt>
                <c:pt idx="13517" formatCode="0.00E+00">
                  <c:v>-8.0931900000000001E-3</c:v>
                </c:pt>
                <c:pt idx="13518" formatCode="0.00E+00">
                  <c:v>-9.0551899999999994E-3</c:v>
                </c:pt>
                <c:pt idx="13519">
                  <c:v>-1.0009199999999999E-2</c:v>
                </c:pt>
                <c:pt idx="13520">
                  <c:v>-1.0953299999999999E-2</c:v>
                </c:pt>
                <c:pt idx="13521">
                  <c:v>-1.18853E-2</c:v>
                </c:pt>
                <c:pt idx="13522">
                  <c:v>-1.2803200000000001E-2</c:v>
                </c:pt>
                <c:pt idx="13523">
                  <c:v>-1.3705E-2</c:v>
                </c:pt>
                <c:pt idx="13524">
                  <c:v>-1.4588800000000001E-2</c:v>
                </c:pt>
                <c:pt idx="13525">
                  <c:v>-1.5452499999999999E-2</c:v>
                </c:pt>
                <c:pt idx="13526">
                  <c:v>-1.6294300000000001E-2</c:v>
                </c:pt>
                <c:pt idx="13527">
                  <c:v>-1.71123E-2</c:v>
                </c:pt>
                <c:pt idx="13528">
                  <c:v>-1.7904699999999999E-2</c:v>
                </c:pt>
                <c:pt idx="13529">
                  <c:v>-1.8669600000000001E-2</c:v>
                </c:pt>
                <c:pt idx="13530">
                  <c:v>-1.9405100000000002E-2</c:v>
                </c:pt>
                <c:pt idx="13531">
                  <c:v>-2.0109200000000001E-2</c:v>
                </c:pt>
                <c:pt idx="13532">
                  <c:v>-2.07799E-2</c:v>
                </c:pt>
                <c:pt idx="13533">
                  <c:v>-2.1415799999999999E-2</c:v>
                </c:pt>
                <c:pt idx="13534">
                  <c:v>-2.20156E-2</c:v>
                </c:pt>
                <c:pt idx="13535">
                  <c:v>-2.2578000000000001E-2</c:v>
                </c:pt>
                <c:pt idx="13536">
                  <c:v>-2.3101900000000002E-2</c:v>
                </c:pt>
                <c:pt idx="13537">
                  <c:v>-2.3586200000000002E-2</c:v>
                </c:pt>
                <c:pt idx="13538">
                  <c:v>-2.40299E-2</c:v>
                </c:pt>
                <c:pt idx="13539">
                  <c:v>-2.4432100000000002E-2</c:v>
                </c:pt>
                <c:pt idx="13540">
                  <c:v>-2.4791799999999999E-2</c:v>
                </c:pt>
                <c:pt idx="13541">
                  <c:v>-2.5108100000000001E-2</c:v>
                </c:pt>
                <c:pt idx="13542">
                  <c:v>-2.5380300000000001E-2</c:v>
                </c:pt>
                <c:pt idx="13543">
                  <c:v>-2.5607899999999999E-2</c:v>
                </c:pt>
                <c:pt idx="13544">
                  <c:v>-2.5790299999999999E-2</c:v>
                </c:pt>
                <c:pt idx="13545">
                  <c:v>-2.5926899999999999E-2</c:v>
                </c:pt>
                <c:pt idx="13546">
                  <c:v>-2.6017200000000001E-2</c:v>
                </c:pt>
                <c:pt idx="13547">
                  <c:v>-2.6061000000000001E-2</c:v>
                </c:pt>
                <c:pt idx="13548">
                  <c:v>-2.60583E-2</c:v>
                </c:pt>
                <c:pt idx="13549">
                  <c:v>-2.6008699999999999E-2</c:v>
                </c:pt>
                <c:pt idx="13550">
                  <c:v>-2.5912299999999999E-2</c:v>
                </c:pt>
                <c:pt idx="13551">
                  <c:v>-2.5769199999999999E-2</c:v>
                </c:pt>
                <c:pt idx="13552">
                  <c:v>-2.5579399999999999E-2</c:v>
                </c:pt>
                <c:pt idx="13553">
                  <c:v>-2.5342799999999999E-2</c:v>
                </c:pt>
                <c:pt idx="13554">
                  <c:v>-2.5059399999999999E-2</c:v>
                </c:pt>
                <c:pt idx="13555">
                  <c:v>-2.47298E-2</c:v>
                </c:pt>
                <c:pt idx="13556">
                  <c:v>-2.4354799999999999E-2</c:v>
                </c:pt>
                <c:pt idx="13557">
                  <c:v>-2.3935100000000001E-2</c:v>
                </c:pt>
                <c:pt idx="13558">
                  <c:v>-2.34713E-2</c:v>
                </c:pt>
                <c:pt idx="13559">
                  <c:v>-2.2963999999999998E-2</c:v>
                </c:pt>
                <c:pt idx="13560">
                  <c:v>-2.2413800000000001E-2</c:v>
                </c:pt>
                <c:pt idx="13561">
                  <c:v>-2.1821199999999999E-2</c:v>
                </c:pt>
                <c:pt idx="13562">
                  <c:v>-2.1187299999999999E-2</c:v>
                </c:pt>
                <c:pt idx="13563">
                  <c:v>-2.05135E-2</c:v>
                </c:pt>
                <c:pt idx="13564">
                  <c:v>-1.9801200000000001E-2</c:v>
                </c:pt>
                <c:pt idx="13565">
                  <c:v>-1.9051800000000001E-2</c:v>
                </c:pt>
                <c:pt idx="13566">
                  <c:v>-1.8266399999999999E-2</c:v>
                </c:pt>
                <c:pt idx="13567">
                  <c:v>-1.7446300000000001E-2</c:v>
                </c:pt>
                <c:pt idx="13568">
                  <c:v>-1.65931E-2</c:v>
                </c:pt>
                <c:pt idx="13569">
                  <c:v>-1.5708400000000001E-2</c:v>
                </c:pt>
                <c:pt idx="13570">
                  <c:v>-1.47937E-2</c:v>
                </c:pt>
                <c:pt idx="13571">
                  <c:v>-1.38508E-2</c:v>
                </c:pt>
                <c:pt idx="13572">
                  <c:v>-1.28813E-2</c:v>
                </c:pt>
                <c:pt idx="13573">
                  <c:v>-1.18873E-2</c:v>
                </c:pt>
                <c:pt idx="13574">
                  <c:v>-1.0870700000000001E-2</c:v>
                </c:pt>
                <c:pt idx="13575" formatCode="0.00E+00">
                  <c:v>-9.8327199999999997E-3</c:v>
                </c:pt>
                <c:pt idx="13576" formatCode="0.00E+00">
                  <c:v>-8.7749899999999999E-3</c:v>
                </c:pt>
                <c:pt idx="13577" formatCode="0.00E+00">
                  <c:v>-7.7004999999999999E-3</c:v>
                </c:pt>
                <c:pt idx="13578" formatCode="0.00E+00">
                  <c:v>-6.6133700000000004E-3</c:v>
                </c:pt>
                <c:pt idx="13579" formatCode="0.00E+00">
                  <c:v>-5.5166700000000004E-3</c:v>
                </c:pt>
                <c:pt idx="13580" formatCode="0.00E+00">
                  <c:v>-4.41086E-3</c:v>
                </c:pt>
                <c:pt idx="13581" formatCode="0.00E+00">
                  <c:v>-3.2954600000000001E-3</c:v>
                </c:pt>
                <c:pt idx="13582" formatCode="0.00E+00">
                  <c:v>-2.1714E-3</c:v>
                </c:pt>
                <c:pt idx="13583" formatCode="0.00E+00">
                  <c:v>-1.0410300000000001E-3</c:v>
                </c:pt>
                <c:pt idx="13584" formatCode="0.00E+00">
                  <c:v>9.3132400000000003E-5</c:v>
                </c:pt>
                <c:pt idx="13585" formatCode="0.00E+00">
                  <c:v>1.22897E-3</c:v>
                </c:pt>
                <c:pt idx="13586" formatCode="0.00E+00">
                  <c:v>2.3643499999999999E-3</c:v>
                </c:pt>
                <c:pt idx="13587" formatCode="0.00E+00">
                  <c:v>3.4968099999999999E-3</c:v>
                </c:pt>
                <c:pt idx="13588" formatCode="0.00E+00">
                  <c:v>4.6238299999999998E-3</c:v>
                </c:pt>
                <c:pt idx="13589" formatCode="0.00E+00">
                  <c:v>5.74312E-3</c:v>
                </c:pt>
                <c:pt idx="13590" formatCode="0.00E+00">
                  <c:v>6.8522599999999998E-3</c:v>
                </c:pt>
                <c:pt idx="13591" formatCode="0.00E+00">
                  <c:v>7.9484699999999991E-3</c:v>
                </c:pt>
                <c:pt idx="13592" formatCode="0.00E+00">
                  <c:v>9.0287900000000001E-3</c:v>
                </c:pt>
                <c:pt idx="13593">
                  <c:v>1.00903E-2</c:v>
                </c:pt>
                <c:pt idx="13594">
                  <c:v>1.11305E-2</c:v>
                </c:pt>
                <c:pt idx="13595">
                  <c:v>1.2147E-2</c:v>
                </c:pt>
                <c:pt idx="13596">
                  <c:v>1.31374E-2</c:v>
                </c:pt>
                <c:pt idx="13597">
                  <c:v>1.40994E-2</c:v>
                </c:pt>
                <c:pt idx="13598">
                  <c:v>1.50309E-2</c:v>
                </c:pt>
                <c:pt idx="13599">
                  <c:v>1.5930699999999999E-2</c:v>
                </c:pt>
                <c:pt idx="13600">
                  <c:v>1.6798299999999999E-2</c:v>
                </c:pt>
                <c:pt idx="13601">
                  <c:v>1.7632399999999999E-2</c:v>
                </c:pt>
                <c:pt idx="13602">
                  <c:v>1.84303E-2</c:v>
                </c:pt>
                <c:pt idx="13603">
                  <c:v>1.9187900000000001E-2</c:v>
                </c:pt>
                <c:pt idx="13604">
                  <c:v>1.9902E-2</c:v>
                </c:pt>
                <c:pt idx="13605">
                  <c:v>2.05703E-2</c:v>
                </c:pt>
                <c:pt idx="13606">
                  <c:v>2.1191399999999999E-2</c:v>
                </c:pt>
                <c:pt idx="13607">
                  <c:v>2.17643E-2</c:v>
                </c:pt>
                <c:pt idx="13608">
                  <c:v>2.22889E-2</c:v>
                </c:pt>
                <c:pt idx="13609">
                  <c:v>2.27662E-2</c:v>
                </c:pt>
                <c:pt idx="13610">
                  <c:v>2.31963E-2</c:v>
                </c:pt>
                <c:pt idx="13611">
                  <c:v>2.3577600000000001E-2</c:v>
                </c:pt>
                <c:pt idx="13612">
                  <c:v>2.3906500000000001E-2</c:v>
                </c:pt>
                <c:pt idx="13613">
                  <c:v>2.4180799999999999E-2</c:v>
                </c:pt>
                <c:pt idx="13614">
                  <c:v>2.4400600000000001E-2</c:v>
                </c:pt>
                <c:pt idx="13615">
                  <c:v>2.4566000000000001E-2</c:v>
                </c:pt>
                <c:pt idx="13616">
                  <c:v>2.46755E-2</c:v>
                </c:pt>
                <c:pt idx="13617">
                  <c:v>2.4726600000000001E-2</c:v>
                </c:pt>
                <c:pt idx="13618">
                  <c:v>2.4717699999999999E-2</c:v>
                </c:pt>
                <c:pt idx="13619">
                  <c:v>2.46485E-2</c:v>
                </c:pt>
                <c:pt idx="13620">
                  <c:v>2.45195E-2</c:v>
                </c:pt>
                <c:pt idx="13621">
                  <c:v>2.43308E-2</c:v>
                </c:pt>
                <c:pt idx="13622">
                  <c:v>2.40825E-2</c:v>
                </c:pt>
                <c:pt idx="13623">
                  <c:v>2.3775500000000001E-2</c:v>
                </c:pt>
                <c:pt idx="13624">
                  <c:v>2.34107E-2</c:v>
                </c:pt>
                <c:pt idx="13625">
                  <c:v>2.29888E-2</c:v>
                </c:pt>
                <c:pt idx="13626">
                  <c:v>2.2509899999999999E-2</c:v>
                </c:pt>
                <c:pt idx="13627">
                  <c:v>2.1972700000000001E-2</c:v>
                </c:pt>
                <c:pt idx="13628">
                  <c:v>2.1376099999999999E-2</c:v>
                </c:pt>
                <c:pt idx="13629">
                  <c:v>2.0721E-2</c:v>
                </c:pt>
                <c:pt idx="13630">
                  <c:v>2.0009900000000001E-2</c:v>
                </c:pt>
                <c:pt idx="13631">
                  <c:v>1.92453E-2</c:v>
                </c:pt>
                <c:pt idx="13632">
                  <c:v>1.84285E-2</c:v>
                </c:pt>
                <c:pt idx="13633">
                  <c:v>1.75593E-2</c:v>
                </c:pt>
                <c:pt idx="13634">
                  <c:v>1.6637200000000001E-2</c:v>
                </c:pt>
                <c:pt idx="13635">
                  <c:v>1.5663099999999999E-2</c:v>
                </c:pt>
                <c:pt idx="13636">
                  <c:v>1.4638E-2</c:v>
                </c:pt>
                <c:pt idx="13637">
                  <c:v>1.3561999999999999E-2</c:v>
                </c:pt>
                <c:pt idx="13638">
                  <c:v>1.2434000000000001E-2</c:v>
                </c:pt>
                <c:pt idx="13639">
                  <c:v>1.1254E-2</c:v>
                </c:pt>
                <c:pt idx="13640">
                  <c:v>1.0021199999999999E-2</c:v>
                </c:pt>
                <c:pt idx="13641" formatCode="0.00E+00">
                  <c:v>8.7346000000000003E-3</c:v>
                </c:pt>
                <c:pt idx="13642" formatCode="0.00E+00">
                  <c:v>7.39509E-3</c:v>
                </c:pt>
                <c:pt idx="13643" formatCode="0.00E+00">
                  <c:v>6.0062900000000001E-3</c:v>
                </c:pt>
                <c:pt idx="13644" formatCode="0.00E+00">
                  <c:v>4.5716000000000003E-3</c:v>
                </c:pt>
                <c:pt idx="13645" formatCode="0.00E+00">
                  <c:v>3.09224E-3</c:v>
                </c:pt>
                <c:pt idx="13646" formatCode="0.00E+00">
                  <c:v>1.56869E-3</c:v>
                </c:pt>
                <c:pt idx="13647" formatCode="0.00E+00">
                  <c:v>2.72438E-6</c:v>
                </c:pt>
                <c:pt idx="13648" formatCode="0.00E+00">
                  <c:v>-1.6024500000000001E-3</c:v>
                </c:pt>
                <c:pt idx="13649" formatCode="0.00E+00">
                  <c:v>-3.2437E-3</c:v>
                </c:pt>
                <c:pt idx="13650" formatCode="0.00E+00">
                  <c:v>-4.9193300000000004E-3</c:v>
                </c:pt>
                <c:pt idx="13651" formatCode="0.00E+00">
                  <c:v>-6.6281600000000001E-3</c:v>
                </c:pt>
                <c:pt idx="13652" formatCode="0.00E+00">
                  <c:v>-8.3684299999999996E-3</c:v>
                </c:pt>
                <c:pt idx="13653">
                  <c:v>-1.01379E-2</c:v>
                </c:pt>
                <c:pt idx="13654">
                  <c:v>-1.19344E-2</c:v>
                </c:pt>
                <c:pt idx="13655">
                  <c:v>-1.37562E-2</c:v>
                </c:pt>
                <c:pt idx="13656">
                  <c:v>-1.56014E-2</c:v>
                </c:pt>
                <c:pt idx="13657">
                  <c:v>-1.7466499999999999E-2</c:v>
                </c:pt>
                <c:pt idx="13658">
                  <c:v>-1.93476E-2</c:v>
                </c:pt>
                <c:pt idx="13659">
                  <c:v>-2.12421E-2</c:v>
                </c:pt>
                <c:pt idx="13660">
                  <c:v>-2.3148100000000001E-2</c:v>
                </c:pt>
                <c:pt idx="13661">
                  <c:v>-2.50621E-2</c:v>
                </c:pt>
                <c:pt idx="13662">
                  <c:v>-2.69795E-2</c:v>
                </c:pt>
                <c:pt idx="13663">
                  <c:v>-2.88969E-2</c:v>
                </c:pt>
                <c:pt idx="13664">
                  <c:v>-3.0813E-2</c:v>
                </c:pt>
                <c:pt idx="13665">
                  <c:v>-3.2726499999999999E-2</c:v>
                </c:pt>
                <c:pt idx="13666">
                  <c:v>-3.46348E-2</c:v>
                </c:pt>
                <c:pt idx="13667">
                  <c:v>-3.65346E-2</c:v>
                </c:pt>
                <c:pt idx="13668">
                  <c:v>-3.84228E-2</c:v>
                </c:pt>
                <c:pt idx="13669">
                  <c:v>-4.0297800000000002E-2</c:v>
                </c:pt>
                <c:pt idx="13670">
                  <c:v>-4.21587E-2</c:v>
                </c:pt>
                <c:pt idx="13671">
                  <c:v>-4.4003599999999997E-2</c:v>
                </c:pt>
                <c:pt idx="13672">
                  <c:v>-4.5828800000000003E-2</c:v>
                </c:pt>
                <c:pt idx="13673">
                  <c:v>-4.7630400000000003E-2</c:v>
                </c:pt>
                <c:pt idx="13674">
                  <c:v>-4.9405900000000003E-2</c:v>
                </c:pt>
                <c:pt idx="13675">
                  <c:v>-5.1152499999999997E-2</c:v>
                </c:pt>
                <c:pt idx="13676">
                  <c:v>-5.2866099999999999E-2</c:v>
                </c:pt>
                <c:pt idx="13677">
                  <c:v>-5.4543700000000001E-2</c:v>
                </c:pt>
                <c:pt idx="13678">
                  <c:v>-5.6185899999999997E-2</c:v>
                </c:pt>
                <c:pt idx="13679">
                  <c:v>-5.7795399999999997E-2</c:v>
                </c:pt>
                <c:pt idx="13680">
                  <c:v>-5.9369999999999999E-2</c:v>
                </c:pt>
                <c:pt idx="13681">
                  <c:v>-6.0902600000000001E-2</c:v>
                </c:pt>
                <c:pt idx="13682">
                  <c:v>-6.2387100000000001E-2</c:v>
                </c:pt>
                <c:pt idx="13683">
                  <c:v>-6.3821000000000003E-2</c:v>
                </c:pt>
                <c:pt idx="13684">
                  <c:v>-6.5202899999999994E-2</c:v>
                </c:pt>
                <c:pt idx="13685">
                  <c:v>-6.6531699999999999E-2</c:v>
                </c:pt>
                <c:pt idx="13686">
                  <c:v>-6.7806699999999998E-2</c:v>
                </c:pt>
                <c:pt idx="13687">
                  <c:v>-6.9026500000000005E-2</c:v>
                </c:pt>
                <c:pt idx="13688">
                  <c:v>-7.0188799999999996E-2</c:v>
                </c:pt>
                <c:pt idx="13689">
                  <c:v>-7.12917E-2</c:v>
                </c:pt>
                <c:pt idx="13690">
                  <c:v>-7.2334399999999993E-2</c:v>
                </c:pt>
                <c:pt idx="13691">
                  <c:v>-7.3315199999999997E-2</c:v>
                </c:pt>
                <c:pt idx="13692">
                  <c:v>-7.4231800000000001E-2</c:v>
                </c:pt>
                <c:pt idx="13693">
                  <c:v>-7.5081999999999996E-2</c:v>
                </c:pt>
                <c:pt idx="13694">
                  <c:v>-7.5865199999999994E-2</c:v>
                </c:pt>
                <c:pt idx="13695">
                  <c:v>-7.6581899999999994E-2</c:v>
                </c:pt>
                <c:pt idx="13696">
                  <c:v>-7.7233200000000002E-2</c:v>
                </c:pt>
                <c:pt idx="13697">
                  <c:v>-7.7819299999999994E-2</c:v>
                </c:pt>
                <c:pt idx="13698">
                  <c:v>-7.8338599999999994E-2</c:v>
                </c:pt>
                <c:pt idx="13699">
                  <c:v>-7.8789999999999999E-2</c:v>
                </c:pt>
                <c:pt idx="13700">
                  <c:v>-7.9172500000000007E-2</c:v>
                </c:pt>
                <c:pt idx="13701">
                  <c:v>-7.9485299999999995E-2</c:v>
                </c:pt>
                <c:pt idx="13702">
                  <c:v>-7.97287E-2</c:v>
                </c:pt>
                <c:pt idx="13703">
                  <c:v>-7.9902899999999999E-2</c:v>
                </c:pt>
                <c:pt idx="13704">
                  <c:v>-8.0007999999999996E-2</c:v>
                </c:pt>
                <c:pt idx="13705">
                  <c:v>-8.00429E-2</c:v>
                </c:pt>
                <c:pt idx="13706">
                  <c:v>-8.0006300000000002E-2</c:v>
                </c:pt>
                <c:pt idx="13707">
                  <c:v>-7.9899700000000004E-2</c:v>
                </c:pt>
                <c:pt idx="13708">
                  <c:v>-7.9725799999999999E-2</c:v>
                </c:pt>
                <c:pt idx="13709">
                  <c:v>-7.9487299999999997E-2</c:v>
                </c:pt>
                <c:pt idx="13710">
                  <c:v>-7.9184599999999994E-2</c:v>
                </c:pt>
                <c:pt idx="13711">
                  <c:v>-7.8817300000000007E-2</c:v>
                </c:pt>
                <c:pt idx="13712">
                  <c:v>-7.8385800000000005E-2</c:v>
                </c:pt>
                <c:pt idx="13713">
                  <c:v>-7.7890799999999996E-2</c:v>
                </c:pt>
                <c:pt idx="13714">
                  <c:v>-7.7332899999999996E-2</c:v>
                </c:pt>
                <c:pt idx="13715">
                  <c:v>-7.6714699999999997E-2</c:v>
                </c:pt>
                <c:pt idx="13716">
                  <c:v>-7.6038499999999995E-2</c:v>
                </c:pt>
                <c:pt idx="13717">
                  <c:v>-7.5303700000000001E-2</c:v>
                </c:pt>
                <c:pt idx="13718">
                  <c:v>-7.4509199999999998E-2</c:v>
                </c:pt>
                <c:pt idx="13719">
                  <c:v>-7.3656299999999994E-2</c:v>
                </c:pt>
                <c:pt idx="13720">
                  <c:v>-7.2748099999999996E-2</c:v>
                </c:pt>
                <c:pt idx="13721">
                  <c:v>-7.1787100000000006E-2</c:v>
                </c:pt>
                <c:pt idx="13722">
                  <c:v>-7.0774500000000004E-2</c:v>
                </c:pt>
                <c:pt idx="13723">
                  <c:v>-6.9711700000000001E-2</c:v>
                </c:pt>
                <c:pt idx="13724">
                  <c:v>-6.8599099999999996E-2</c:v>
                </c:pt>
                <c:pt idx="13725">
                  <c:v>-6.7434099999999997E-2</c:v>
                </c:pt>
                <c:pt idx="13726">
                  <c:v>-6.62137E-2</c:v>
                </c:pt>
                <c:pt idx="13727">
                  <c:v>-6.4939700000000003E-2</c:v>
                </c:pt>
                <c:pt idx="13728">
                  <c:v>-6.3618099999999997E-2</c:v>
                </c:pt>
                <c:pt idx="13729">
                  <c:v>-6.2254200000000003E-2</c:v>
                </c:pt>
                <c:pt idx="13730">
                  <c:v>-6.0850799999999997E-2</c:v>
                </c:pt>
                <c:pt idx="13731">
                  <c:v>-5.9411800000000001E-2</c:v>
                </c:pt>
                <c:pt idx="13732">
                  <c:v>-5.7941399999999997E-2</c:v>
                </c:pt>
                <c:pt idx="13733">
                  <c:v>-5.64425E-2</c:v>
                </c:pt>
                <c:pt idx="13734">
                  <c:v>-5.4916600000000003E-2</c:v>
                </c:pt>
                <c:pt idx="13735">
                  <c:v>-5.33649E-2</c:v>
                </c:pt>
                <c:pt idx="13736">
                  <c:v>-5.17899E-2</c:v>
                </c:pt>
                <c:pt idx="13737">
                  <c:v>-5.0195400000000001E-2</c:v>
                </c:pt>
                <c:pt idx="13738">
                  <c:v>-4.8585700000000002E-2</c:v>
                </c:pt>
                <c:pt idx="13739">
                  <c:v>-4.6965899999999998E-2</c:v>
                </c:pt>
                <c:pt idx="13740">
                  <c:v>-4.5344000000000002E-2</c:v>
                </c:pt>
                <c:pt idx="13741">
                  <c:v>-4.3729400000000002E-2</c:v>
                </c:pt>
                <c:pt idx="13742">
                  <c:v>-4.2129E-2</c:v>
                </c:pt>
                <c:pt idx="13743">
                  <c:v>-4.0545200000000003E-2</c:v>
                </c:pt>
                <c:pt idx="13744">
                  <c:v>-3.8978899999999997E-2</c:v>
                </c:pt>
                <c:pt idx="13745">
                  <c:v>-3.7431600000000002E-2</c:v>
                </c:pt>
                <c:pt idx="13746">
                  <c:v>-3.5904800000000001E-2</c:v>
                </c:pt>
                <c:pt idx="13747">
                  <c:v>-3.4399600000000002E-2</c:v>
                </c:pt>
                <c:pt idx="13748">
                  <c:v>-3.2917399999999999E-2</c:v>
                </c:pt>
                <c:pt idx="13749">
                  <c:v>-3.14609E-2</c:v>
                </c:pt>
                <c:pt idx="13750">
                  <c:v>-3.0034499999999999E-2</c:v>
                </c:pt>
                <c:pt idx="13751">
                  <c:v>-2.8642600000000001E-2</c:v>
                </c:pt>
                <c:pt idx="13752">
                  <c:v>-2.7289799999999999E-2</c:v>
                </c:pt>
                <c:pt idx="13753">
                  <c:v>-2.59823E-2</c:v>
                </c:pt>
                <c:pt idx="13754">
                  <c:v>-2.47268E-2</c:v>
                </c:pt>
                <c:pt idx="13755">
                  <c:v>-2.3529700000000001E-2</c:v>
                </c:pt>
                <c:pt idx="13756">
                  <c:v>-2.2395399999999999E-2</c:v>
                </c:pt>
                <c:pt idx="13757">
                  <c:v>-2.1324699999999999E-2</c:v>
                </c:pt>
                <c:pt idx="13758">
                  <c:v>-2.03173E-2</c:v>
                </c:pt>
                <c:pt idx="13759">
                  <c:v>-1.93761E-2</c:v>
                </c:pt>
                <c:pt idx="13760">
                  <c:v>-1.8506100000000001E-2</c:v>
                </c:pt>
                <c:pt idx="13761">
                  <c:v>-1.7711500000000002E-2</c:v>
                </c:pt>
                <c:pt idx="13762">
                  <c:v>-1.6994200000000001E-2</c:v>
                </c:pt>
                <c:pt idx="13763">
                  <c:v>-1.6357099999999999E-2</c:v>
                </c:pt>
                <c:pt idx="13764">
                  <c:v>-1.5803299999999999E-2</c:v>
                </c:pt>
                <c:pt idx="13765">
                  <c:v>-1.53343E-2</c:v>
                </c:pt>
                <c:pt idx="13766">
                  <c:v>-1.49511E-2</c:v>
                </c:pt>
                <c:pt idx="13767">
                  <c:v>-1.4656000000000001E-2</c:v>
                </c:pt>
                <c:pt idx="13768">
                  <c:v>-1.44534E-2</c:v>
                </c:pt>
                <c:pt idx="13769">
                  <c:v>-1.43465E-2</c:v>
                </c:pt>
                <c:pt idx="13770">
                  <c:v>-1.43375E-2</c:v>
                </c:pt>
                <c:pt idx="13771">
                  <c:v>-1.44292E-2</c:v>
                </c:pt>
                <c:pt idx="13772">
                  <c:v>-1.4624099999999999E-2</c:v>
                </c:pt>
                <c:pt idx="13773">
                  <c:v>-1.49213E-2</c:v>
                </c:pt>
                <c:pt idx="13774">
                  <c:v>-1.53183E-2</c:v>
                </c:pt>
                <c:pt idx="13775">
                  <c:v>-1.5814600000000002E-2</c:v>
                </c:pt>
                <c:pt idx="13776">
                  <c:v>-1.64101E-2</c:v>
                </c:pt>
                <c:pt idx="13777">
                  <c:v>-1.7103899999999998E-2</c:v>
                </c:pt>
                <c:pt idx="13778">
                  <c:v>-1.7895999999999999E-2</c:v>
                </c:pt>
                <c:pt idx="13779">
                  <c:v>-1.87867E-2</c:v>
                </c:pt>
                <c:pt idx="13780">
                  <c:v>-1.9776999999999999E-2</c:v>
                </c:pt>
                <c:pt idx="13781">
                  <c:v>-2.0867400000000001E-2</c:v>
                </c:pt>
                <c:pt idx="13782">
                  <c:v>-2.2058500000000002E-2</c:v>
                </c:pt>
                <c:pt idx="13783">
                  <c:v>-2.3352700000000001E-2</c:v>
                </c:pt>
                <c:pt idx="13784">
                  <c:v>-2.4751499999999999E-2</c:v>
                </c:pt>
                <c:pt idx="13785">
                  <c:v>-2.6254400000000001E-2</c:v>
                </c:pt>
                <c:pt idx="13786">
                  <c:v>-2.78605E-2</c:v>
                </c:pt>
                <c:pt idx="13787">
                  <c:v>-2.9569700000000001E-2</c:v>
                </c:pt>
                <c:pt idx="13788">
                  <c:v>-3.1381300000000001E-2</c:v>
                </c:pt>
                <c:pt idx="13789">
                  <c:v>-3.3294999999999998E-2</c:v>
                </c:pt>
                <c:pt idx="13790">
                  <c:v>-3.5310399999999999E-2</c:v>
                </c:pt>
                <c:pt idx="13791">
                  <c:v>-3.7424600000000002E-2</c:v>
                </c:pt>
                <c:pt idx="13792">
                  <c:v>-3.9633300000000003E-2</c:v>
                </c:pt>
                <c:pt idx="13793">
                  <c:v>-4.1934600000000002E-2</c:v>
                </c:pt>
                <c:pt idx="13794">
                  <c:v>-4.4329300000000002E-2</c:v>
                </c:pt>
                <c:pt idx="13795">
                  <c:v>-4.6815500000000003E-2</c:v>
                </c:pt>
                <c:pt idx="13796">
                  <c:v>-4.93877E-2</c:v>
                </c:pt>
                <c:pt idx="13797">
                  <c:v>-5.2038300000000003E-2</c:v>
                </c:pt>
                <c:pt idx="13798">
                  <c:v>-5.47599E-2</c:v>
                </c:pt>
                <c:pt idx="13799">
                  <c:v>-5.7547300000000003E-2</c:v>
                </c:pt>
                <c:pt idx="13800">
                  <c:v>-6.0397100000000002E-2</c:v>
                </c:pt>
                <c:pt idx="13801">
                  <c:v>-6.3306200000000007E-2</c:v>
                </c:pt>
                <c:pt idx="13802">
                  <c:v>-6.6270300000000004E-2</c:v>
                </c:pt>
                <c:pt idx="13803">
                  <c:v>-6.9285100000000002E-2</c:v>
                </c:pt>
                <c:pt idx="13804">
                  <c:v>-7.2350600000000001E-2</c:v>
                </c:pt>
                <c:pt idx="13805">
                  <c:v>-7.5467999999999993E-2</c:v>
                </c:pt>
                <c:pt idx="13806">
                  <c:v>-7.8634899999999994E-2</c:v>
                </c:pt>
                <c:pt idx="13807">
                  <c:v>-8.1847299999999998E-2</c:v>
                </c:pt>
                <c:pt idx="13808">
                  <c:v>-8.5102399999999995E-2</c:v>
                </c:pt>
                <c:pt idx="13809">
                  <c:v>-8.8397400000000001E-2</c:v>
                </c:pt>
                <c:pt idx="13810">
                  <c:v>-9.1727699999999995E-2</c:v>
                </c:pt>
                <c:pt idx="13811">
                  <c:v>-9.5088900000000004E-2</c:v>
                </c:pt>
                <c:pt idx="13812">
                  <c:v>-9.8478599999999999E-2</c:v>
                </c:pt>
                <c:pt idx="13813">
                  <c:v>-0.101893</c:v>
                </c:pt>
                <c:pt idx="13814">
                  <c:v>-0.10532999999999999</c:v>
                </c:pt>
                <c:pt idx="13815">
                  <c:v>-0.10878699999999999</c:v>
                </c:pt>
                <c:pt idx="13816">
                  <c:v>-0.112264</c:v>
                </c:pt>
                <c:pt idx="13817">
                  <c:v>-0.115759</c:v>
                </c:pt>
                <c:pt idx="13818">
                  <c:v>-0.119265</c:v>
                </c:pt>
                <c:pt idx="13819">
                  <c:v>-0.122779</c:v>
                </c:pt>
                <c:pt idx="13820">
                  <c:v>-0.12629599999999999</c:v>
                </c:pt>
                <c:pt idx="13821">
                  <c:v>-0.12981300000000001</c:v>
                </c:pt>
                <c:pt idx="13822">
                  <c:v>-0.133325</c:v>
                </c:pt>
                <c:pt idx="13823">
                  <c:v>-0.136827</c:v>
                </c:pt>
                <c:pt idx="13824">
                  <c:v>-0.14031299999999999</c:v>
                </c:pt>
                <c:pt idx="13825">
                  <c:v>-0.14377300000000001</c:v>
                </c:pt>
                <c:pt idx="13826">
                  <c:v>-0.14719599999999999</c:v>
                </c:pt>
                <c:pt idx="13827">
                  <c:v>-0.15057599999999999</c:v>
                </c:pt>
                <c:pt idx="13828">
                  <c:v>-0.15391299999999999</c:v>
                </c:pt>
                <c:pt idx="13829">
                  <c:v>-0.15720400000000001</c:v>
                </c:pt>
                <c:pt idx="13830">
                  <c:v>-0.16044</c:v>
                </c:pt>
                <c:pt idx="13831">
                  <c:v>-0.16361899999999999</c:v>
                </c:pt>
                <c:pt idx="13832">
                  <c:v>-0.166738</c:v>
                </c:pt>
                <c:pt idx="13833">
                  <c:v>-0.169792</c:v>
                </c:pt>
                <c:pt idx="13834">
                  <c:v>-0.17277899999999999</c:v>
                </c:pt>
                <c:pt idx="13835">
                  <c:v>-0.17569499999999999</c:v>
                </c:pt>
                <c:pt idx="13836">
                  <c:v>-0.178539</c:v>
                </c:pt>
                <c:pt idx="13837">
                  <c:v>-0.18131</c:v>
                </c:pt>
                <c:pt idx="13838">
                  <c:v>-0.184004</c:v>
                </c:pt>
                <c:pt idx="13839">
                  <c:v>-0.18662000000000001</c:v>
                </c:pt>
                <c:pt idx="13840">
                  <c:v>-0.18915499999999999</c:v>
                </c:pt>
                <c:pt idx="13841">
                  <c:v>-0.191607</c:v>
                </c:pt>
                <c:pt idx="13842">
                  <c:v>-0.193968</c:v>
                </c:pt>
                <c:pt idx="13843">
                  <c:v>-0.19623399999999999</c:v>
                </c:pt>
                <c:pt idx="13844">
                  <c:v>-0.19839899999999999</c:v>
                </c:pt>
                <c:pt idx="13845">
                  <c:v>-0.200465</c:v>
                </c:pt>
                <c:pt idx="13846">
                  <c:v>-0.202434</c:v>
                </c:pt>
                <c:pt idx="13847">
                  <c:v>-0.20430300000000001</c:v>
                </c:pt>
                <c:pt idx="13848">
                  <c:v>-0.206065</c:v>
                </c:pt>
                <c:pt idx="13849">
                  <c:v>-0.20771100000000001</c:v>
                </c:pt>
                <c:pt idx="13850">
                  <c:v>-0.20923800000000001</c:v>
                </c:pt>
                <c:pt idx="13851">
                  <c:v>-0.210647</c:v>
                </c:pt>
                <c:pt idx="13852">
                  <c:v>-0.21193799999999999</c:v>
                </c:pt>
                <c:pt idx="13853">
                  <c:v>-0.213112</c:v>
                </c:pt>
                <c:pt idx="13854">
                  <c:v>-0.214171</c:v>
                </c:pt>
                <c:pt idx="13855">
                  <c:v>-0.215115</c:v>
                </c:pt>
                <c:pt idx="13856">
                  <c:v>-0.215943</c:v>
                </c:pt>
                <c:pt idx="13857">
                  <c:v>-0.21665400000000001</c:v>
                </c:pt>
                <c:pt idx="13858">
                  <c:v>-0.217249</c:v>
                </c:pt>
                <c:pt idx="13859">
                  <c:v>-0.217726</c:v>
                </c:pt>
                <c:pt idx="13860">
                  <c:v>-0.218088</c:v>
                </c:pt>
                <c:pt idx="13861">
                  <c:v>-0.218338</c:v>
                </c:pt>
                <c:pt idx="13862">
                  <c:v>-0.218477</c:v>
                </c:pt>
                <c:pt idx="13863">
                  <c:v>-0.21850800000000001</c:v>
                </c:pt>
                <c:pt idx="13864">
                  <c:v>-0.21843099999999999</c:v>
                </c:pt>
                <c:pt idx="13865">
                  <c:v>-0.218248</c:v>
                </c:pt>
                <c:pt idx="13866">
                  <c:v>-0.21795400000000001</c:v>
                </c:pt>
                <c:pt idx="13867">
                  <c:v>-0.21754799999999999</c:v>
                </c:pt>
                <c:pt idx="13868">
                  <c:v>-0.21703</c:v>
                </c:pt>
                <c:pt idx="13869">
                  <c:v>-0.21640100000000001</c:v>
                </c:pt>
                <c:pt idx="13870">
                  <c:v>-0.21566299999999999</c:v>
                </c:pt>
                <c:pt idx="13871">
                  <c:v>-0.21481800000000001</c:v>
                </c:pt>
                <c:pt idx="13872">
                  <c:v>-0.21387100000000001</c:v>
                </c:pt>
                <c:pt idx="13873">
                  <c:v>-0.21282100000000001</c:v>
                </c:pt>
                <c:pt idx="13874">
                  <c:v>-0.211669</c:v>
                </c:pt>
                <c:pt idx="13875">
                  <c:v>-0.210422</c:v>
                </c:pt>
                <c:pt idx="13876">
                  <c:v>-0.209088</c:v>
                </c:pt>
                <c:pt idx="13877">
                  <c:v>-0.207672</c:v>
                </c:pt>
                <c:pt idx="13878">
                  <c:v>-0.206178</c:v>
                </c:pt>
                <c:pt idx="13879">
                  <c:v>-0.20460999999999999</c:v>
                </c:pt>
                <c:pt idx="13880">
                  <c:v>-0.20296900000000001</c:v>
                </c:pt>
                <c:pt idx="13881">
                  <c:v>-0.20125899999999999</c:v>
                </c:pt>
                <c:pt idx="13882">
                  <c:v>-0.19947899999999999</c:v>
                </c:pt>
                <c:pt idx="13883">
                  <c:v>-0.19763500000000001</c:v>
                </c:pt>
                <c:pt idx="13884">
                  <c:v>-0.19573199999999999</c:v>
                </c:pt>
                <c:pt idx="13885">
                  <c:v>-0.193775</c:v>
                </c:pt>
                <c:pt idx="13886">
                  <c:v>-0.19176599999999999</c:v>
                </c:pt>
                <c:pt idx="13887">
                  <c:v>-0.18970799999999999</c:v>
                </c:pt>
                <c:pt idx="13888">
                  <c:v>-0.18760199999999999</c:v>
                </c:pt>
                <c:pt idx="13889">
                  <c:v>-0.185451</c:v>
                </c:pt>
                <c:pt idx="13890">
                  <c:v>-0.18326000000000001</c:v>
                </c:pt>
                <c:pt idx="13891">
                  <c:v>-0.18103</c:v>
                </c:pt>
                <c:pt idx="13892">
                  <c:v>-0.178761</c:v>
                </c:pt>
                <c:pt idx="13893">
                  <c:v>-0.17646400000000001</c:v>
                </c:pt>
                <c:pt idx="13894">
                  <c:v>-0.174147</c:v>
                </c:pt>
                <c:pt idx="13895">
                  <c:v>-0.17182</c:v>
                </c:pt>
                <c:pt idx="13896">
                  <c:v>-0.169484</c:v>
                </c:pt>
                <c:pt idx="13897">
                  <c:v>-0.16714300000000001</c:v>
                </c:pt>
                <c:pt idx="13898">
                  <c:v>-0.1648</c:v>
                </c:pt>
                <c:pt idx="13899">
                  <c:v>-0.16245599999999999</c:v>
                </c:pt>
                <c:pt idx="13900">
                  <c:v>-0.16011600000000001</c:v>
                </c:pt>
                <c:pt idx="13901">
                  <c:v>-0.157781</c:v>
                </c:pt>
                <c:pt idx="13902">
                  <c:v>-0.15545200000000001</c:v>
                </c:pt>
                <c:pt idx="13903">
                  <c:v>-0.15312999999999999</c:v>
                </c:pt>
                <c:pt idx="13904">
                  <c:v>-0.15082400000000001</c:v>
                </c:pt>
                <c:pt idx="13905">
                  <c:v>-0.14854500000000001</c:v>
                </c:pt>
                <c:pt idx="13906">
                  <c:v>-0.14630399999999999</c:v>
                </c:pt>
                <c:pt idx="13907">
                  <c:v>-0.14410400000000001</c:v>
                </c:pt>
                <c:pt idx="13908">
                  <c:v>-0.14194699999999999</c:v>
                </c:pt>
                <c:pt idx="13909">
                  <c:v>-0.13983599999999999</c:v>
                </c:pt>
                <c:pt idx="13910">
                  <c:v>-0.13777200000000001</c:v>
                </c:pt>
                <c:pt idx="13911">
                  <c:v>-0.13575499999999999</c:v>
                </c:pt>
                <c:pt idx="13912">
                  <c:v>-0.13379099999999999</c:v>
                </c:pt>
                <c:pt idx="13913">
                  <c:v>-0.13188900000000001</c:v>
                </c:pt>
                <c:pt idx="13914">
                  <c:v>-0.130054</c:v>
                </c:pt>
                <c:pt idx="13915">
                  <c:v>-0.12828800000000001</c:v>
                </c:pt>
                <c:pt idx="13916">
                  <c:v>-0.12659500000000001</c:v>
                </c:pt>
                <c:pt idx="13917">
                  <c:v>-0.124972</c:v>
                </c:pt>
                <c:pt idx="13918">
                  <c:v>-0.123419</c:v>
                </c:pt>
                <c:pt idx="13919">
                  <c:v>-0.121943</c:v>
                </c:pt>
                <c:pt idx="13920">
                  <c:v>-0.120556</c:v>
                </c:pt>
                <c:pt idx="13921">
                  <c:v>-0.119265</c:v>
                </c:pt>
                <c:pt idx="13922">
                  <c:v>-0.118076</c:v>
                </c:pt>
                <c:pt idx="13923">
                  <c:v>-0.116995</c:v>
                </c:pt>
                <c:pt idx="13924">
                  <c:v>-0.116023</c:v>
                </c:pt>
                <c:pt idx="13925">
                  <c:v>-0.11516</c:v>
                </c:pt>
                <c:pt idx="13926">
                  <c:v>-0.11440599999999999</c:v>
                </c:pt>
                <c:pt idx="13927">
                  <c:v>-0.11376600000000001</c:v>
                </c:pt>
                <c:pt idx="13928">
                  <c:v>-0.113246</c:v>
                </c:pt>
                <c:pt idx="13929">
                  <c:v>-0.112846</c:v>
                </c:pt>
                <c:pt idx="13930">
                  <c:v>-0.112565</c:v>
                </c:pt>
                <c:pt idx="13931">
                  <c:v>-0.112405</c:v>
                </c:pt>
                <c:pt idx="13932">
                  <c:v>-0.11237</c:v>
                </c:pt>
                <c:pt idx="13933">
                  <c:v>-0.112456</c:v>
                </c:pt>
                <c:pt idx="13934">
                  <c:v>-0.11266</c:v>
                </c:pt>
                <c:pt idx="13935">
                  <c:v>-0.112979</c:v>
                </c:pt>
                <c:pt idx="13936">
                  <c:v>-0.113416</c:v>
                </c:pt>
                <c:pt idx="13937">
                  <c:v>-0.113973</c:v>
                </c:pt>
                <c:pt idx="13938">
                  <c:v>-0.11465</c:v>
                </c:pt>
                <c:pt idx="13939">
                  <c:v>-0.11544500000000001</c:v>
                </c:pt>
                <c:pt idx="13940">
                  <c:v>-0.116356</c:v>
                </c:pt>
                <c:pt idx="13941">
                  <c:v>-0.117384</c:v>
                </c:pt>
                <c:pt idx="13942">
                  <c:v>-0.11852799999999999</c:v>
                </c:pt>
                <c:pt idx="13943">
                  <c:v>-0.11978800000000001</c:v>
                </c:pt>
                <c:pt idx="13944">
                  <c:v>-0.121161</c:v>
                </c:pt>
                <c:pt idx="13945">
                  <c:v>-0.12264700000000001</c:v>
                </c:pt>
                <c:pt idx="13946">
                  <c:v>-0.12424499999999999</c:v>
                </c:pt>
                <c:pt idx="13947">
                  <c:v>-0.12595100000000001</c:v>
                </c:pt>
                <c:pt idx="13948">
                  <c:v>-0.12776000000000001</c:v>
                </c:pt>
                <c:pt idx="13949">
                  <c:v>-0.12966900000000001</c:v>
                </c:pt>
                <c:pt idx="13950">
                  <c:v>-0.13167400000000001</c:v>
                </c:pt>
                <c:pt idx="13951">
                  <c:v>-0.133773</c:v>
                </c:pt>
                <c:pt idx="13952">
                  <c:v>-0.135963</c:v>
                </c:pt>
                <c:pt idx="13953">
                  <c:v>-0.13824400000000001</c:v>
                </c:pt>
                <c:pt idx="13954">
                  <c:v>-0.14061100000000001</c:v>
                </c:pt>
                <c:pt idx="13955">
                  <c:v>-0.14306199999999999</c:v>
                </c:pt>
                <c:pt idx="13956">
                  <c:v>-0.14560100000000001</c:v>
                </c:pt>
                <c:pt idx="13957">
                  <c:v>-0.148228</c:v>
                </c:pt>
                <c:pt idx="13958">
                  <c:v>-0.15093999999999999</c:v>
                </c:pt>
                <c:pt idx="13959">
                  <c:v>-0.15373300000000001</c:v>
                </c:pt>
                <c:pt idx="13960">
                  <c:v>-0.156608</c:v>
                </c:pt>
                <c:pt idx="13961">
                  <c:v>-0.15956600000000001</c:v>
                </c:pt>
                <c:pt idx="13962">
                  <c:v>-0.162601</c:v>
                </c:pt>
                <c:pt idx="13963">
                  <c:v>-0.16570599999999999</c:v>
                </c:pt>
                <c:pt idx="13964">
                  <c:v>-0.168882</c:v>
                </c:pt>
                <c:pt idx="13965">
                  <c:v>-0.172129</c:v>
                </c:pt>
                <c:pt idx="13966">
                  <c:v>-0.17544299999999999</c:v>
                </c:pt>
                <c:pt idx="13967">
                  <c:v>-0.178813</c:v>
                </c:pt>
                <c:pt idx="13968">
                  <c:v>-0.182228</c:v>
                </c:pt>
                <c:pt idx="13969">
                  <c:v>-0.18567500000000001</c:v>
                </c:pt>
                <c:pt idx="13970">
                  <c:v>-0.18914500000000001</c:v>
                </c:pt>
                <c:pt idx="13971">
                  <c:v>-0.192638</c:v>
                </c:pt>
                <c:pt idx="13972">
                  <c:v>-0.196158</c:v>
                </c:pt>
                <c:pt idx="13973">
                  <c:v>-0.199707</c:v>
                </c:pt>
                <c:pt idx="13974">
                  <c:v>-0.20327799999999999</c:v>
                </c:pt>
                <c:pt idx="13975">
                  <c:v>-0.20686199999999999</c:v>
                </c:pt>
                <c:pt idx="13976">
                  <c:v>-0.210451</c:v>
                </c:pt>
                <c:pt idx="13977">
                  <c:v>-0.21403800000000001</c:v>
                </c:pt>
                <c:pt idx="13978">
                  <c:v>-0.21762300000000001</c:v>
                </c:pt>
                <c:pt idx="13979">
                  <c:v>-0.22120200000000001</c:v>
                </c:pt>
                <c:pt idx="13980">
                  <c:v>-0.224771</c:v>
                </c:pt>
                <c:pt idx="13981">
                  <c:v>-0.228325</c:v>
                </c:pt>
                <c:pt idx="13982">
                  <c:v>-0.23186499999999999</c:v>
                </c:pt>
                <c:pt idx="13983">
                  <c:v>-0.23539099999999999</c:v>
                </c:pt>
                <c:pt idx="13984">
                  <c:v>-0.238902</c:v>
                </c:pt>
                <c:pt idx="13985">
                  <c:v>-0.24238999999999999</c:v>
                </c:pt>
                <c:pt idx="13986">
                  <c:v>-0.24584700000000001</c:v>
                </c:pt>
                <c:pt idx="13987">
                  <c:v>-0.24926200000000001</c:v>
                </c:pt>
                <c:pt idx="13988">
                  <c:v>-0.25263000000000002</c:v>
                </c:pt>
                <c:pt idx="13989">
                  <c:v>-0.25595499999999999</c:v>
                </c:pt>
                <c:pt idx="13990">
                  <c:v>-0.25923200000000002</c:v>
                </c:pt>
                <c:pt idx="13991">
                  <c:v>-0.26245800000000002</c:v>
                </c:pt>
                <c:pt idx="13992">
                  <c:v>-0.265625</c:v>
                </c:pt>
                <c:pt idx="13993">
                  <c:v>-0.268729</c:v>
                </c:pt>
                <c:pt idx="13994">
                  <c:v>-0.27176400000000001</c:v>
                </c:pt>
                <c:pt idx="13995">
                  <c:v>-0.27472299999999999</c:v>
                </c:pt>
                <c:pt idx="13996">
                  <c:v>-0.27760099999999999</c:v>
                </c:pt>
                <c:pt idx="13997">
                  <c:v>-0.28038999999999997</c:v>
                </c:pt>
                <c:pt idx="13998">
                  <c:v>-0.28308499999999998</c:v>
                </c:pt>
                <c:pt idx="13999">
                  <c:v>-0.28568399999999999</c:v>
                </c:pt>
                <c:pt idx="14000">
                  <c:v>-0.28818199999999999</c:v>
                </c:pt>
                <c:pt idx="14001">
                  <c:v>-0.29058200000000001</c:v>
                </c:pt>
                <c:pt idx="14002">
                  <c:v>-0.29288199999999998</c:v>
                </c:pt>
                <c:pt idx="14003">
                  <c:v>-0.29507299999999997</c:v>
                </c:pt>
                <c:pt idx="14004">
                  <c:v>-0.29714499999999999</c:v>
                </c:pt>
                <c:pt idx="14005">
                  <c:v>-0.299097</c:v>
                </c:pt>
                <c:pt idx="14006">
                  <c:v>-0.30093199999999998</c:v>
                </c:pt>
                <c:pt idx="14007">
                  <c:v>-0.30264600000000003</c:v>
                </c:pt>
                <c:pt idx="14008">
                  <c:v>-0.30423699999999998</c:v>
                </c:pt>
                <c:pt idx="14009">
                  <c:v>-0.30570399999999998</c:v>
                </c:pt>
                <c:pt idx="14010">
                  <c:v>-0.30704799999999999</c:v>
                </c:pt>
                <c:pt idx="14011">
                  <c:v>-0.30826300000000001</c:v>
                </c:pt>
                <c:pt idx="14012">
                  <c:v>-0.30934899999999999</c:v>
                </c:pt>
                <c:pt idx="14013">
                  <c:v>-0.31030799999999997</c:v>
                </c:pt>
                <c:pt idx="14014">
                  <c:v>-0.31114000000000003</c:v>
                </c:pt>
                <c:pt idx="14015">
                  <c:v>-0.31184699999999999</c:v>
                </c:pt>
                <c:pt idx="14016">
                  <c:v>-0.31242799999999998</c:v>
                </c:pt>
                <c:pt idx="14017">
                  <c:v>-0.31288500000000002</c:v>
                </c:pt>
                <c:pt idx="14018">
                  <c:v>-0.31321700000000002</c:v>
                </c:pt>
                <c:pt idx="14019">
                  <c:v>-0.31342100000000001</c:v>
                </c:pt>
                <c:pt idx="14020">
                  <c:v>-0.31349700000000003</c:v>
                </c:pt>
                <c:pt idx="14021">
                  <c:v>-0.31344899999999998</c:v>
                </c:pt>
                <c:pt idx="14022">
                  <c:v>-0.31328099999999998</c:v>
                </c:pt>
                <c:pt idx="14023">
                  <c:v>-0.312998</c:v>
                </c:pt>
                <c:pt idx="14024">
                  <c:v>-0.31260199999999999</c:v>
                </c:pt>
                <c:pt idx="14025">
                  <c:v>-0.31209199999999998</c:v>
                </c:pt>
                <c:pt idx="14026">
                  <c:v>-0.311469</c:v>
                </c:pt>
                <c:pt idx="14027">
                  <c:v>-0.31073600000000001</c:v>
                </c:pt>
                <c:pt idx="14028">
                  <c:v>-0.309896</c:v>
                </c:pt>
                <c:pt idx="14029">
                  <c:v>-0.30895099999999998</c:v>
                </c:pt>
                <c:pt idx="14030">
                  <c:v>-0.30790099999999998</c:v>
                </c:pt>
                <c:pt idx="14031">
                  <c:v>-0.30674400000000002</c:v>
                </c:pt>
                <c:pt idx="14032">
                  <c:v>-0.305479</c:v>
                </c:pt>
                <c:pt idx="14033">
                  <c:v>-0.30411300000000002</c:v>
                </c:pt>
                <c:pt idx="14034">
                  <c:v>-0.30265399999999998</c:v>
                </c:pt>
                <c:pt idx="14035">
                  <c:v>-0.30110700000000001</c:v>
                </c:pt>
                <c:pt idx="14036">
                  <c:v>-0.29947400000000002</c:v>
                </c:pt>
                <c:pt idx="14037">
                  <c:v>-0.29775600000000002</c:v>
                </c:pt>
                <c:pt idx="14038">
                  <c:v>-0.295958</c:v>
                </c:pt>
                <c:pt idx="14039">
                  <c:v>-0.29408299999999998</c:v>
                </c:pt>
                <c:pt idx="14040">
                  <c:v>-0.29213600000000001</c:v>
                </c:pt>
                <c:pt idx="14041">
                  <c:v>-0.29012700000000002</c:v>
                </c:pt>
                <c:pt idx="14042">
                  <c:v>-0.28806300000000001</c:v>
                </c:pt>
                <c:pt idx="14043">
                  <c:v>-0.28595399999999999</c:v>
                </c:pt>
                <c:pt idx="14044">
                  <c:v>-0.283804</c:v>
                </c:pt>
                <c:pt idx="14045">
                  <c:v>-0.28161599999999998</c:v>
                </c:pt>
                <c:pt idx="14046">
                  <c:v>-0.279393</c:v>
                </c:pt>
                <c:pt idx="14047">
                  <c:v>-0.27713900000000002</c:v>
                </c:pt>
                <c:pt idx="14048">
                  <c:v>-0.27486100000000002</c:v>
                </c:pt>
                <c:pt idx="14049">
                  <c:v>-0.27256399999999997</c:v>
                </c:pt>
                <c:pt idx="14050">
                  <c:v>-0.27025500000000002</c:v>
                </c:pt>
                <c:pt idx="14051">
                  <c:v>-0.26793600000000001</c:v>
                </c:pt>
                <c:pt idx="14052">
                  <c:v>-0.26560899999999998</c:v>
                </c:pt>
                <c:pt idx="14053">
                  <c:v>-0.26327400000000001</c:v>
                </c:pt>
                <c:pt idx="14054">
                  <c:v>-0.26093100000000002</c:v>
                </c:pt>
                <c:pt idx="14055">
                  <c:v>-0.25857999999999998</c:v>
                </c:pt>
                <c:pt idx="14056">
                  <c:v>-0.25622299999999998</c:v>
                </c:pt>
                <c:pt idx="14057">
                  <c:v>-0.25386500000000001</c:v>
                </c:pt>
                <c:pt idx="14058">
                  <c:v>-0.25151099999999998</c:v>
                </c:pt>
                <c:pt idx="14059">
                  <c:v>-0.249164</c:v>
                </c:pt>
                <c:pt idx="14060">
                  <c:v>-0.24682899999999999</c:v>
                </c:pt>
                <c:pt idx="14061">
                  <c:v>-0.24451100000000001</c:v>
                </c:pt>
                <c:pt idx="14062">
                  <c:v>-0.24221699999999999</c:v>
                </c:pt>
                <c:pt idx="14063">
                  <c:v>-0.23995</c:v>
                </c:pt>
                <c:pt idx="14064">
                  <c:v>-0.23771700000000001</c:v>
                </c:pt>
                <c:pt idx="14065">
                  <c:v>-0.23552600000000001</c:v>
                </c:pt>
                <c:pt idx="14066">
                  <c:v>-0.23338900000000001</c:v>
                </c:pt>
                <c:pt idx="14067">
                  <c:v>-0.23130999999999999</c:v>
                </c:pt>
                <c:pt idx="14068">
                  <c:v>-0.229292</c:v>
                </c:pt>
                <c:pt idx="14069">
                  <c:v>-0.22733500000000001</c:v>
                </c:pt>
                <c:pt idx="14070">
                  <c:v>-0.225443</c:v>
                </c:pt>
                <c:pt idx="14071">
                  <c:v>-0.22362199999999999</c:v>
                </c:pt>
                <c:pt idx="14072">
                  <c:v>-0.22187999999999999</c:v>
                </c:pt>
                <c:pt idx="14073">
                  <c:v>-0.22022600000000001</c:v>
                </c:pt>
                <c:pt idx="14074">
                  <c:v>-0.218668</c:v>
                </c:pt>
                <c:pt idx="14075">
                  <c:v>-0.21720600000000001</c:v>
                </c:pt>
                <c:pt idx="14076">
                  <c:v>-0.215839</c:v>
                </c:pt>
                <c:pt idx="14077">
                  <c:v>-0.214564</c:v>
                </c:pt>
                <c:pt idx="14078">
                  <c:v>-0.21337900000000001</c:v>
                </c:pt>
                <c:pt idx="14079">
                  <c:v>-0.212283</c:v>
                </c:pt>
                <c:pt idx="14080">
                  <c:v>-0.21127499999999999</c:v>
                </c:pt>
                <c:pt idx="14081">
                  <c:v>-0.21035799999999999</c:v>
                </c:pt>
                <c:pt idx="14082">
                  <c:v>-0.20954</c:v>
                </c:pt>
                <c:pt idx="14083">
                  <c:v>-0.208819</c:v>
                </c:pt>
                <c:pt idx="14084">
                  <c:v>-0.20819499999999999</c:v>
                </c:pt>
                <c:pt idx="14085">
                  <c:v>-0.20766799999999999</c:v>
                </c:pt>
                <c:pt idx="14086">
                  <c:v>-0.20724300000000001</c:v>
                </c:pt>
                <c:pt idx="14087">
                  <c:v>-0.20692099999999999</c:v>
                </c:pt>
                <c:pt idx="14088">
                  <c:v>-0.206701</c:v>
                </c:pt>
                <c:pt idx="14089">
                  <c:v>-0.20658199999999999</c:v>
                </c:pt>
                <c:pt idx="14090">
                  <c:v>-0.206565</c:v>
                </c:pt>
                <c:pt idx="14091">
                  <c:v>-0.206651</c:v>
                </c:pt>
                <c:pt idx="14092">
                  <c:v>-0.20683799999999999</c:v>
                </c:pt>
                <c:pt idx="14093">
                  <c:v>-0.207126</c:v>
                </c:pt>
                <c:pt idx="14094">
                  <c:v>-0.20751800000000001</c:v>
                </c:pt>
                <c:pt idx="14095">
                  <c:v>-0.208012</c:v>
                </c:pt>
                <c:pt idx="14096">
                  <c:v>-0.20859900000000001</c:v>
                </c:pt>
                <c:pt idx="14097">
                  <c:v>-0.20927399999999999</c:v>
                </c:pt>
                <c:pt idx="14098">
                  <c:v>-0.210033</c:v>
                </c:pt>
                <c:pt idx="14099">
                  <c:v>-0.21087700000000001</c:v>
                </c:pt>
                <c:pt idx="14100">
                  <c:v>-0.211808</c:v>
                </c:pt>
                <c:pt idx="14101">
                  <c:v>-0.21282899999999999</c:v>
                </c:pt>
                <c:pt idx="14102">
                  <c:v>-0.21393999999999999</c:v>
                </c:pt>
                <c:pt idx="14103">
                  <c:v>-0.215141</c:v>
                </c:pt>
                <c:pt idx="14104">
                  <c:v>-0.216423</c:v>
                </c:pt>
                <c:pt idx="14105">
                  <c:v>-0.217782</c:v>
                </c:pt>
                <c:pt idx="14106">
                  <c:v>-0.21921199999999999</c:v>
                </c:pt>
                <c:pt idx="14107">
                  <c:v>-0.22070600000000001</c:v>
                </c:pt>
                <c:pt idx="14108">
                  <c:v>-0.22226199999999999</c:v>
                </c:pt>
                <c:pt idx="14109">
                  <c:v>-0.223882</c:v>
                </c:pt>
                <c:pt idx="14110">
                  <c:v>-0.22556999999999999</c:v>
                </c:pt>
                <c:pt idx="14111">
                  <c:v>-0.227328</c:v>
                </c:pt>
                <c:pt idx="14112">
                  <c:v>-0.22915199999999999</c:v>
                </c:pt>
                <c:pt idx="14113">
                  <c:v>-0.23103399999999999</c:v>
                </c:pt>
                <c:pt idx="14114">
                  <c:v>-0.232962</c:v>
                </c:pt>
                <c:pt idx="14115">
                  <c:v>-0.234927</c:v>
                </c:pt>
                <c:pt idx="14116">
                  <c:v>-0.23692299999999999</c:v>
                </c:pt>
                <c:pt idx="14117">
                  <c:v>-0.23894399999999999</c:v>
                </c:pt>
                <c:pt idx="14118">
                  <c:v>-0.24098600000000001</c:v>
                </c:pt>
                <c:pt idx="14119">
                  <c:v>-0.24304899999999999</c:v>
                </c:pt>
                <c:pt idx="14120">
                  <c:v>-0.24512600000000001</c:v>
                </c:pt>
                <c:pt idx="14121">
                  <c:v>-0.24721299999999999</c:v>
                </c:pt>
                <c:pt idx="14122">
                  <c:v>-0.249308</c:v>
                </c:pt>
                <c:pt idx="14123">
                  <c:v>-0.25141000000000002</c:v>
                </c:pt>
                <c:pt idx="14124">
                  <c:v>-0.25351800000000002</c:v>
                </c:pt>
                <c:pt idx="14125">
                  <c:v>-0.255631</c:v>
                </c:pt>
                <c:pt idx="14126">
                  <c:v>-0.257747</c:v>
                </c:pt>
                <c:pt idx="14127">
                  <c:v>-0.25986500000000001</c:v>
                </c:pt>
                <c:pt idx="14128">
                  <c:v>-0.26197599999999999</c:v>
                </c:pt>
                <c:pt idx="14129">
                  <c:v>-0.26407199999999997</c:v>
                </c:pt>
                <c:pt idx="14130">
                  <c:v>-0.266148</c:v>
                </c:pt>
                <c:pt idx="14131">
                  <c:v>-0.26819799999999999</c:v>
                </c:pt>
                <c:pt idx="14132">
                  <c:v>-0.27021400000000001</c:v>
                </c:pt>
                <c:pt idx="14133">
                  <c:v>-0.27219100000000002</c:v>
                </c:pt>
                <c:pt idx="14134">
                  <c:v>-0.27412399999999998</c:v>
                </c:pt>
                <c:pt idx="14135">
                  <c:v>-0.27601199999999998</c:v>
                </c:pt>
                <c:pt idx="14136">
                  <c:v>-0.27785399999999999</c:v>
                </c:pt>
                <c:pt idx="14137">
                  <c:v>-0.27964800000000001</c:v>
                </c:pt>
                <c:pt idx="14138">
                  <c:v>-0.28139500000000001</c:v>
                </c:pt>
                <c:pt idx="14139">
                  <c:v>-0.28309299999999998</c:v>
                </c:pt>
                <c:pt idx="14140">
                  <c:v>-0.28473900000000002</c:v>
                </c:pt>
                <c:pt idx="14141">
                  <c:v>-0.28632600000000002</c:v>
                </c:pt>
                <c:pt idx="14142">
                  <c:v>-0.287852</c:v>
                </c:pt>
                <c:pt idx="14143">
                  <c:v>-0.28932099999999999</c:v>
                </c:pt>
                <c:pt idx="14144">
                  <c:v>-0.29073500000000002</c:v>
                </c:pt>
                <c:pt idx="14145">
                  <c:v>-0.29209299999999999</c:v>
                </c:pt>
                <c:pt idx="14146">
                  <c:v>-0.29339999999999999</c:v>
                </c:pt>
                <c:pt idx="14147">
                  <c:v>-0.29465599999999997</c:v>
                </c:pt>
                <c:pt idx="14148">
                  <c:v>-0.29585899999999998</c:v>
                </c:pt>
                <c:pt idx="14149">
                  <c:v>-0.29700399999999999</c:v>
                </c:pt>
                <c:pt idx="14150">
                  <c:v>-0.29808099999999998</c:v>
                </c:pt>
                <c:pt idx="14151">
                  <c:v>-0.29908400000000002</c:v>
                </c:pt>
                <c:pt idx="14152">
                  <c:v>-0.300012</c:v>
                </c:pt>
                <c:pt idx="14153">
                  <c:v>-0.30086600000000002</c:v>
                </c:pt>
                <c:pt idx="14154">
                  <c:v>-0.30164299999999999</c:v>
                </c:pt>
                <c:pt idx="14155">
                  <c:v>-0.302342</c:v>
                </c:pt>
                <c:pt idx="14156">
                  <c:v>-0.30296299999999998</c:v>
                </c:pt>
                <c:pt idx="14157">
                  <c:v>-0.30351099999999998</c:v>
                </c:pt>
                <c:pt idx="14158">
                  <c:v>-0.30398399999999998</c:v>
                </c:pt>
                <c:pt idx="14159">
                  <c:v>-0.30435800000000002</c:v>
                </c:pt>
                <c:pt idx="14160">
                  <c:v>-0.30461500000000002</c:v>
                </c:pt>
                <c:pt idx="14161">
                  <c:v>-0.304786</c:v>
                </c:pt>
                <c:pt idx="14162">
                  <c:v>-0.30488900000000002</c:v>
                </c:pt>
                <c:pt idx="14163">
                  <c:v>-0.30490699999999998</c:v>
                </c:pt>
                <c:pt idx="14164">
                  <c:v>-0.304838</c:v>
                </c:pt>
                <c:pt idx="14165">
                  <c:v>-0.30469499999999999</c:v>
                </c:pt>
                <c:pt idx="14166">
                  <c:v>-0.30448599999999998</c:v>
                </c:pt>
                <c:pt idx="14167">
                  <c:v>-0.30420700000000001</c:v>
                </c:pt>
                <c:pt idx="14168">
                  <c:v>-0.30385200000000001</c:v>
                </c:pt>
                <c:pt idx="14169">
                  <c:v>-0.30341800000000002</c:v>
                </c:pt>
                <c:pt idx="14170">
                  <c:v>-0.30290400000000001</c:v>
                </c:pt>
                <c:pt idx="14171">
                  <c:v>-0.302315</c:v>
                </c:pt>
                <c:pt idx="14172">
                  <c:v>-0.301653</c:v>
                </c:pt>
                <c:pt idx="14173">
                  <c:v>-0.30091899999999999</c:v>
                </c:pt>
                <c:pt idx="14174">
                  <c:v>-0.30011700000000002</c:v>
                </c:pt>
                <c:pt idx="14175">
                  <c:v>-0.29925200000000002</c:v>
                </c:pt>
                <c:pt idx="14176">
                  <c:v>-0.29833100000000001</c:v>
                </c:pt>
                <c:pt idx="14177">
                  <c:v>-0.29736000000000001</c:v>
                </c:pt>
                <c:pt idx="14178">
                  <c:v>-0.29634100000000002</c:v>
                </c:pt>
                <c:pt idx="14179">
                  <c:v>-0.29527599999999998</c:v>
                </c:pt>
                <c:pt idx="14180">
                  <c:v>-0.29416399999999998</c:v>
                </c:pt>
                <c:pt idx="14181">
                  <c:v>-0.29300599999999999</c:v>
                </c:pt>
                <c:pt idx="14182">
                  <c:v>-0.29180400000000001</c:v>
                </c:pt>
                <c:pt idx="14183">
                  <c:v>-0.29056100000000001</c:v>
                </c:pt>
                <c:pt idx="14184">
                  <c:v>-0.28927999999999998</c:v>
                </c:pt>
                <c:pt idx="14185">
                  <c:v>-0.28796300000000002</c:v>
                </c:pt>
                <c:pt idx="14186">
                  <c:v>-0.286609</c:v>
                </c:pt>
                <c:pt idx="14187">
                  <c:v>-0.28521999999999997</c:v>
                </c:pt>
                <c:pt idx="14188">
                  <c:v>-0.28379300000000002</c:v>
                </c:pt>
                <c:pt idx="14189">
                  <c:v>-0.282329</c:v>
                </c:pt>
                <c:pt idx="14190">
                  <c:v>-0.280833</c:v>
                </c:pt>
                <c:pt idx="14191">
                  <c:v>-0.27930500000000003</c:v>
                </c:pt>
                <c:pt idx="14192">
                  <c:v>-0.27774199999999999</c:v>
                </c:pt>
                <c:pt idx="14193">
                  <c:v>-0.276148</c:v>
                </c:pt>
                <c:pt idx="14194">
                  <c:v>-0.27453300000000003</c:v>
                </c:pt>
                <c:pt idx="14195">
                  <c:v>-0.27290700000000001</c:v>
                </c:pt>
                <c:pt idx="14196">
                  <c:v>-0.27127099999999998</c:v>
                </c:pt>
                <c:pt idx="14197">
                  <c:v>-0.26962700000000001</c:v>
                </c:pt>
                <c:pt idx="14198">
                  <c:v>-0.26797900000000002</c:v>
                </c:pt>
                <c:pt idx="14199">
                  <c:v>-0.26632600000000001</c:v>
                </c:pt>
                <c:pt idx="14200">
                  <c:v>-0.26467000000000002</c:v>
                </c:pt>
                <c:pt idx="14201">
                  <c:v>-0.26301000000000002</c:v>
                </c:pt>
                <c:pt idx="14202">
                  <c:v>-0.26135199999999997</c:v>
                </c:pt>
                <c:pt idx="14203">
                  <c:v>-0.25969700000000001</c:v>
                </c:pt>
                <c:pt idx="14204">
                  <c:v>-0.25805099999999997</c:v>
                </c:pt>
                <c:pt idx="14205">
                  <c:v>-0.256413</c:v>
                </c:pt>
                <c:pt idx="14206">
                  <c:v>-0.25478400000000001</c:v>
                </c:pt>
                <c:pt idx="14207">
                  <c:v>-0.25316100000000002</c:v>
                </c:pt>
                <c:pt idx="14208">
                  <c:v>-0.25154700000000002</c:v>
                </c:pt>
                <c:pt idx="14209">
                  <c:v>-0.24994</c:v>
                </c:pt>
                <c:pt idx="14210">
                  <c:v>-0.24834000000000001</c:v>
                </c:pt>
                <c:pt idx="14211">
                  <c:v>-0.246752</c:v>
                </c:pt>
                <c:pt idx="14212">
                  <c:v>-0.24517900000000001</c:v>
                </c:pt>
                <c:pt idx="14213">
                  <c:v>-0.24363000000000001</c:v>
                </c:pt>
                <c:pt idx="14214">
                  <c:v>-0.24210599999999999</c:v>
                </c:pt>
                <c:pt idx="14215">
                  <c:v>-0.24060699999999999</c:v>
                </c:pt>
                <c:pt idx="14216">
                  <c:v>-0.23913200000000001</c:v>
                </c:pt>
                <c:pt idx="14217">
                  <c:v>-0.23768</c:v>
                </c:pt>
                <c:pt idx="14218">
                  <c:v>-0.23624899999999999</c:v>
                </c:pt>
                <c:pt idx="14219">
                  <c:v>-0.23483699999999999</c:v>
                </c:pt>
                <c:pt idx="14220">
                  <c:v>-0.23344200000000001</c:v>
                </c:pt>
                <c:pt idx="14221">
                  <c:v>-0.232068</c:v>
                </c:pt>
                <c:pt idx="14222">
                  <c:v>-0.23071700000000001</c:v>
                </c:pt>
                <c:pt idx="14223">
                  <c:v>-0.22939499999999999</c:v>
                </c:pt>
                <c:pt idx="14224">
                  <c:v>-0.228106</c:v>
                </c:pt>
                <c:pt idx="14225">
                  <c:v>-0.226852</c:v>
                </c:pt>
                <c:pt idx="14226">
                  <c:v>-0.225634</c:v>
                </c:pt>
                <c:pt idx="14227">
                  <c:v>-0.22444900000000001</c:v>
                </c:pt>
                <c:pt idx="14228">
                  <c:v>-0.223299</c:v>
                </c:pt>
                <c:pt idx="14229">
                  <c:v>-0.22218399999999999</c:v>
                </c:pt>
                <c:pt idx="14230">
                  <c:v>-0.221105</c:v>
                </c:pt>
                <c:pt idx="14231">
                  <c:v>-0.22006800000000001</c:v>
                </c:pt>
                <c:pt idx="14232">
                  <c:v>-0.21907299999999999</c:v>
                </c:pt>
                <c:pt idx="14233">
                  <c:v>-0.21811700000000001</c:v>
                </c:pt>
                <c:pt idx="14234">
                  <c:v>-0.217192</c:v>
                </c:pt>
                <c:pt idx="14235">
                  <c:v>-0.21629200000000001</c:v>
                </c:pt>
                <c:pt idx="14236">
                  <c:v>-0.21542</c:v>
                </c:pt>
                <c:pt idx="14237">
                  <c:v>-0.21457899999999999</c:v>
                </c:pt>
                <c:pt idx="14238">
                  <c:v>-0.21377299999999999</c:v>
                </c:pt>
                <c:pt idx="14239">
                  <c:v>-0.21299999999999999</c:v>
                </c:pt>
                <c:pt idx="14240">
                  <c:v>-0.212257</c:v>
                </c:pt>
                <c:pt idx="14241">
                  <c:v>-0.21154300000000001</c:v>
                </c:pt>
                <c:pt idx="14242">
                  <c:v>-0.21086099999999999</c:v>
                </c:pt>
                <c:pt idx="14243">
                  <c:v>-0.21021400000000001</c:v>
                </c:pt>
                <c:pt idx="14244">
                  <c:v>-0.20959900000000001</c:v>
                </c:pt>
                <c:pt idx="14245">
                  <c:v>-0.20901700000000001</c:v>
                </c:pt>
                <c:pt idx="14246">
                  <c:v>-0.20847199999999999</c:v>
                </c:pt>
                <c:pt idx="14247">
                  <c:v>-0.20797299999999999</c:v>
                </c:pt>
                <c:pt idx="14248">
                  <c:v>-0.20752000000000001</c:v>
                </c:pt>
                <c:pt idx="14249">
                  <c:v>-0.20710799999999999</c:v>
                </c:pt>
                <c:pt idx="14250">
                  <c:v>-0.206733</c:v>
                </c:pt>
                <c:pt idx="14251">
                  <c:v>-0.20639199999999999</c:v>
                </c:pt>
                <c:pt idx="14252">
                  <c:v>-0.20608399999999999</c:v>
                </c:pt>
                <c:pt idx="14253">
                  <c:v>-0.20580899999999999</c:v>
                </c:pt>
                <c:pt idx="14254">
                  <c:v>-0.205567</c:v>
                </c:pt>
                <c:pt idx="14255">
                  <c:v>-0.20535999999999999</c:v>
                </c:pt>
                <c:pt idx="14256">
                  <c:v>-0.20518400000000001</c:v>
                </c:pt>
                <c:pt idx="14257">
                  <c:v>-0.20503299999999999</c:v>
                </c:pt>
                <c:pt idx="14258">
                  <c:v>-0.20490700000000001</c:v>
                </c:pt>
                <c:pt idx="14259">
                  <c:v>-0.204789</c:v>
                </c:pt>
                <c:pt idx="14260">
                  <c:v>-0.20466300000000001</c:v>
                </c:pt>
                <c:pt idx="14261">
                  <c:v>-0.204543</c:v>
                </c:pt>
                <c:pt idx="14262">
                  <c:v>-0.20444599999999999</c:v>
                </c:pt>
                <c:pt idx="14263">
                  <c:v>-0.20436499999999999</c:v>
                </c:pt>
                <c:pt idx="14264">
                  <c:v>-0.204293</c:v>
                </c:pt>
                <c:pt idx="14265">
                  <c:v>-0.204237</c:v>
                </c:pt>
                <c:pt idx="14266">
                  <c:v>-0.20419799999999999</c:v>
                </c:pt>
                <c:pt idx="14267">
                  <c:v>-0.204176</c:v>
                </c:pt>
                <c:pt idx="14268">
                  <c:v>-0.20416699999999999</c:v>
                </c:pt>
                <c:pt idx="14269">
                  <c:v>-0.20416599999999999</c:v>
                </c:pt>
                <c:pt idx="14270">
                  <c:v>-0.20416599999999999</c:v>
                </c:pt>
                <c:pt idx="14271">
                  <c:v>-0.20416500000000001</c:v>
                </c:pt>
                <c:pt idx="14272">
                  <c:v>-0.20416000000000001</c:v>
                </c:pt>
                <c:pt idx="14273">
                  <c:v>-0.20415</c:v>
                </c:pt>
                <c:pt idx="14274">
                  <c:v>-0.20413500000000001</c:v>
                </c:pt>
                <c:pt idx="14275">
                  <c:v>-0.20411699999999999</c:v>
                </c:pt>
                <c:pt idx="14276">
                  <c:v>-0.204095</c:v>
                </c:pt>
                <c:pt idx="14277">
                  <c:v>-0.204064</c:v>
                </c:pt>
                <c:pt idx="14278">
                  <c:v>-0.20402400000000001</c:v>
                </c:pt>
                <c:pt idx="14279">
                  <c:v>-0.20397599999999999</c:v>
                </c:pt>
                <c:pt idx="14280">
                  <c:v>-0.20392299999999999</c:v>
                </c:pt>
                <c:pt idx="14281">
                  <c:v>-0.20386499999999999</c:v>
                </c:pt>
                <c:pt idx="14282">
                  <c:v>-0.20380200000000001</c:v>
                </c:pt>
                <c:pt idx="14283">
                  <c:v>-0.203737</c:v>
                </c:pt>
                <c:pt idx="14284">
                  <c:v>-0.20366999999999999</c:v>
                </c:pt>
                <c:pt idx="14285">
                  <c:v>-0.203597</c:v>
                </c:pt>
                <c:pt idx="14286">
                  <c:v>-0.203514</c:v>
                </c:pt>
                <c:pt idx="14287">
                  <c:v>-0.20342099999999999</c:v>
                </c:pt>
                <c:pt idx="14288">
                  <c:v>-0.203315</c:v>
                </c:pt>
                <c:pt idx="14289">
                  <c:v>-0.20319899999999999</c:v>
                </c:pt>
                <c:pt idx="14290">
                  <c:v>-0.20307500000000001</c:v>
                </c:pt>
                <c:pt idx="14291">
                  <c:v>-0.20295199999999999</c:v>
                </c:pt>
                <c:pt idx="14292">
                  <c:v>-0.20283399999999999</c:v>
                </c:pt>
                <c:pt idx="14293">
                  <c:v>-0.20271900000000001</c:v>
                </c:pt>
                <c:pt idx="14294">
                  <c:v>-0.202601</c:v>
                </c:pt>
                <c:pt idx="14295">
                  <c:v>-0.20247699999999999</c:v>
                </c:pt>
                <c:pt idx="14296">
                  <c:v>-0.20233799999999999</c:v>
                </c:pt>
                <c:pt idx="14297">
                  <c:v>-0.20216000000000001</c:v>
                </c:pt>
                <c:pt idx="14298">
                  <c:v>-0.20194000000000001</c:v>
                </c:pt>
                <c:pt idx="14299">
                  <c:v>-0.20170299999999999</c:v>
                </c:pt>
                <c:pt idx="14300">
                  <c:v>-0.201458</c:v>
                </c:pt>
                <c:pt idx="14301">
                  <c:v>-0.20119100000000001</c:v>
                </c:pt>
                <c:pt idx="14302">
                  <c:v>-0.200902</c:v>
                </c:pt>
                <c:pt idx="14303">
                  <c:v>-0.200599</c:v>
                </c:pt>
                <c:pt idx="14304">
                  <c:v>-0.20028299999999999</c:v>
                </c:pt>
                <c:pt idx="14305">
                  <c:v>-0.19995199999999999</c:v>
                </c:pt>
                <c:pt idx="14306">
                  <c:v>-0.199605</c:v>
                </c:pt>
                <c:pt idx="14307">
                  <c:v>-0.199243</c:v>
                </c:pt>
                <c:pt idx="14308">
                  <c:v>-0.19886599999999999</c:v>
                </c:pt>
                <c:pt idx="14309">
                  <c:v>-0.19847500000000001</c:v>
                </c:pt>
                <c:pt idx="14310">
                  <c:v>-0.198071</c:v>
                </c:pt>
                <c:pt idx="14311">
                  <c:v>-0.197658</c:v>
                </c:pt>
                <c:pt idx="14312">
                  <c:v>-0.19723599999999999</c:v>
                </c:pt>
                <c:pt idx="14313">
                  <c:v>-0.19680400000000001</c:v>
                </c:pt>
                <c:pt idx="14314">
                  <c:v>-0.19636300000000001</c:v>
                </c:pt>
                <c:pt idx="14315">
                  <c:v>-0.195914</c:v>
                </c:pt>
                <c:pt idx="14316">
                  <c:v>-0.195461</c:v>
                </c:pt>
                <c:pt idx="14317">
                  <c:v>-0.19500500000000001</c:v>
                </c:pt>
                <c:pt idx="14318">
                  <c:v>-0.194547</c:v>
                </c:pt>
                <c:pt idx="14319">
                  <c:v>-0.19408700000000001</c:v>
                </c:pt>
                <c:pt idx="14320">
                  <c:v>-0.19362799999999999</c:v>
                </c:pt>
                <c:pt idx="14321">
                  <c:v>-0.19317000000000001</c:v>
                </c:pt>
                <c:pt idx="14322">
                  <c:v>-0.19271099999999999</c:v>
                </c:pt>
                <c:pt idx="14323">
                  <c:v>-0.192249</c:v>
                </c:pt>
                <c:pt idx="14324">
                  <c:v>-0.19178500000000001</c:v>
                </c:pt>
                <c:pt idx="14325">
                  <c:v>-0.19132399999999999</c:v>
                </c:pt>
                <c:pt idx="14326">
                  <c:v>-0.19086500000000001</c:v>
                </c:pt>
                <c:pt idx="14327">
                  <c:v>-0.19040599999999999</c:v>
                </c:pt>
                <c:pt idx="14328">
                  <c:v>-0.18995100000000001</c:v>
                </c:pt>
                <c:pt idx="14329">
                  <c:v>-0.18950500000000001</c:v>
                </c:pt>
                <c:pt idx="14330">
                  <c:v>-0.18907099999999999</c:v>
                </c:pt>
                <c:pt idx="14331">
                  <c:v>-0.18864800000000001</c:v>
                </c:pt>
                <c:pt idx="14332">
                  <c:v>-0.18823400000000001</c:v>
                </c:pt>
                <c:pt idx="14333">
                  <c:v>-0.18782799999999999</c:v>
                </c:pt>
                <c:pt idx="14334">
                  <c:v>-0.18742800000000001</c:v>
                </c:pt>
                <c:pt idx="14335">
                  <c:v>-0.187033</c:v>
                </c:pt>
                <c:pt idx="14336">
                  <c:v>-0.18664600000000001</c:v>
                </c:pt>
                <c:pt idx="14337">
                  <c:v>-0.18626999999999999</c:v>
                </c:pt>
                <c:pt idx="14338">
                  <c:v>-0.18590599999999999</c:v>
                </c:pt>
                <c:pt idx="14339">
                  <c:v>-0.18555099999999999</c:v>
                </c:pt>
                <c:pt idx="14340">
                  <c:v>-0.185201</c:v>
                </c:pt>
                <c:pt idx="14341">
                  <c:v>-0.18485799999999999</c:v>
                </c:pt>
                <c:pt idx="14342">
                  <c:v>-0.18451999999999999</c:v>
                </c:pt>
                <c:pt idx="14343">
                  <c:v>-0.18418799999999999</c:v>
                </c:pt>
                <c:pt idx="14344">
                  <c:v>-0.183861</c:v>
                </c:pt>
                <c:pt idx="14345">
                  <c:v>-0.18353900000000001</c:v>
                </c:pt>
                <c:pt idx="14346">
                  <c:v>-0.183223</c:v>
                </c:pt>
                <c:pt idx="14347">
                  <c:v>-0.18291199999999999</c:v>
                </c:pt>
                <c:pt idx="14348">
                  <c:v>-0.18260999999999999</c:v>
                </c:pt>
                <c:pt idx="14349">
                  <c:v>-0.18231800000000001</c:v>
                </c:pt>
                <c:pt idx="14350">
                  <c:v>-0.182035</c:v>
                </c:pt>
                <c:pt idx="14351">
                  <c:v>-0.18176200000000001</c:v>
                </c:pt>
                <c:pt idx="14352">
                  <c:v>-0.181503</c:v>
                </c:pt>
                <c:pt idx="14353">
                  <c:v>-0.181257</c:v>
                </c:pt>
                <c:pt idx="14354">
                  <c:v>-0.18102699999999999</c:v>
                </c:pt>
                <c:pt idx="14355">
                  <c:v>-0.180814</c:v>
                </c:pt>
                <c:pt idx="14356">
                  <c:v>-0.180618</c:v>
                </c:pt>
                <c:pt idx="14357">
                  <c:v>-0.18044199999999999</c:v>
                </c:pt>
                <c:pt idx="14358">
                  <c:v>-0.180286</c:v>
                </c:pt>
                <c:pt idx="14359">
                  <c:v>-0.18015200000000001</c:v>
                </c:pt>
                <c:pt idx="14360">
                  <c:v>-0.18004100000000001</c:v>
                </c:pt>
                <c:pt idx="14361">
                  <c:v>-0.179954</c:v>
                </c:pt>
                <c:pt idx="14362">
                  <c:v>-0.179892</c:v>
                </c:pt>
                <c:pt idx="14363">
                  <c:v>-0.17985300000000001</c:v>
                </c:pt>
                <c:pt idx="14364">
                  <c:v>-0.17983399999999999</c:v>
                </c:pt>
                <c:pt idx="14365">
                  <c:v>-0.179836</c:v>
                </c:pt>
                <c:pt idx="14366">
                  <c:v>-0.17985999999999999</c:v>
                </c:pt>
                <c:pt idx="14367">
                  <c:v>-0.17990900000000001</c:v>
                </c:pt>
                <c:pt idx="14368">
                  <c:v>-0.179981</c:v>
                </c:pt>
                <c:pt idx="14369">
                  <c:v>-0.18007200000000001</c:v>
                </c:pt>
                <c:pt idx="14370">
                  <c:v>-0.18018400000000001</c:v>
                </c:pt>
                <c:pt idx="14371">
                  <c:v>-0.180314</c:v>
                </c:pt>
                <c:pt idx="14372">
                  <c:v>-0.18045900000000001</c:v>
                </c:pt>
                <c:pt idx="14373">
                  <c:v>-0.180619</c:v>
                </c:pt>
                <c:pt idx="14374">
                  <c:v>-0.18079600000000001</c:v>
                </c:pt>
                <c:pt idx="14375">
                  <c:v>-0.18099299999999999</c:v>
                </c:pt>
                <c:pt idx="14376">
                  <c:v>-0.18120900000000001</c:v>
                </c:pt>
                <c:pt idx="14377">
                  <c:v>-0.18144299999999999</c:v>
                </c:pt>
                <c:pt idx="14378">
                  <c:v>-0.18168899999999999</c:v>
                </c:pt>
                <c:pt idx="14379">
                  <c:v>-0.18194299999999999</c:v>
                </c:pt>
                <c:pt idx="14380">
                  <c:v>-0.18220500000000001</c:v>
                </c:pt>
                <c:pt idx="14381">
                  <c:v>-0.182472</c:v>
                </c:pt>
                <c:pt idx="14382">
                  <c:v>-0.18274299999999999</c:v>
                </c:pt>
                <c:pt idx="14383">
                  <c:v>-0.18301300000000001</c:v>
                </c:pt>
                <c:pt idx="14384">
                  <c:v>-0.183284</c:v>
                </c:pt>
                <c:pt idx="14385">
                  <c:v>-0.183557</c:v>
                </c:pt>
                <c:pt idx="14386">
                  <c:v>-0.183833</c:v>
                </c:pt>
                <c:pt idx="14387">
                  <c:v>-0.18410899999999999</c:v>
                </c:pt>
                <c:pt idx="14388">
                  <c:v>-0.18438299999999999</c:v>
                </c:pt>
                <c:pt idx="14389">
                  <c:v>-0.18465400000000001</c:v>
                </c:pt>
                <c:pt idx="14390">
                  <c:v>-0.18492</c:v>
                </c:pt>
                <c:pt idx="14391">
                  <c:v>-0.18517900000000001</c:v>
                </c:pt>
                <c:pt idx="14392">
                  <c:v>-0.18542900000000001</c:v>
                </c:pt>
                <c:pt idx="14393">
                  <c:v>-0.185673</c:v>
                </c:pt>
                <c:pt idx="14394">
                  <c:v>-0.18591199999999999</c:v>
                </c:pt>
                <c:pt idx="14395">
                  <c:v>-0.186144</c:v>
                </c:pt>
                <c:pt idx="14396">
                  <c:v>-0.186367</c:v>
                </c:pt>
                <c:pt idx="14397">
                  <c:v>-0.18657799999999999</c:v>
                </c:pt>
                <c:pt idx="14398">
                  <c:v>-0.186776</c:v>
                </c:pt>
                <c:pt idx="14399">
                  <c:v>-0.18695500000000001</c:v>
                </c:pt>
                <c:pt idx="14400">
                  <c:v>-0.187115</c:v>
                </c:pt>
                <c:pt idx="14401">
                  <c:v>-0.187252</c:v>
                </c:pt>
                <c:pt idx="14402">
                  <c:v>-0.187365</c:v>
                </c:pt>
                <c:pt idx="14403">
                  <c:v>-0.18745500000000001</c:v>
                </c:pt>
                <c:pt idx="14404">
                  <c:v>-0.18752099999999999</c:v>
                </c:pt>
                <c:pt idx="14405">
                  <c:v>-0.18756200000000001</c:v>
                </c:pt>
                <c:pt idx="14406">
                  <c:v>-0.18757499999999999</c:v>
                </c:pt>
                <c:pt idx="14407">
                  <c:v>-0.187559</c:v>
                </c:pt>
                <c:pt idx="14408">
                  <c:v>-0.18751399999999999</c:v>
                </c:pt>
                <c:pt idx="14409">
                  <c:v>-0.18743599999999999</c:v>
                </c:pt>
                <c:pt idx="14410">
                  <c:v>-0.18732499999999999</c:v>
                </c:pt>
                <c:pt idx="14411">
                  <c:v>-0.18718299999999999</c:v>
                </c:pt>
                <c:pt idx="14412">
                  <c:v>-0.18700700000000001</c:v>
                </c:pt>
                <c:pt idx="14413">
                  <c:v>-0.18679599999999999</c:v>
                </c:pt>
                <c:pt idx="14414">
                  <c:v>-0.18654799999999999</c:v>
                </c:pt>
                <c:pt idx="14415">
                  <c:v>-0.18626000000000001</c:v>
                </c:pt>
                <c:pt idx="14416">
                  <c:v>-0.18592800000000001</c:v>
                </c:pt>
                <c:pt idx="14417">
                  <c:v>-0.18555099999999999</c:v>
                </c:pt>
                <c:pt idx="14418">
                  <c:v>-0.18512799999999999</c:v>
                </c:pt>
                <c:pt idx="14419">
                  <c:v>-0.18465899999999999</c:v>
                </c:pt>
                <c:pt idx="14420">
                  <c:v>-0.18414</c:v>
                </c:pt>
                <c:pt idx="14421">
                  <c:v>-0.18356700000000001</c:v>
                </c:pt>
                <c:pt idx="14422">
                  <c:v>-0.18293999999999999</c:v>
                </c:pt>
                <c:pt idx="14423">
                  <c:v>-0.18226300000000001</c:v>
                </c:pt>
                <c:pt idx="14424">
                  <c:v>-0.181536</c:v>
                </c:pt>
                <c:pt idx="14425">
                  <c:v>-0.180758</c:v>
                </c:pt>
                <c:pt idx="14426">
                  <c:v>-0.179926</c:v>
                </c:pt>
                <c:pt idx="14427">
                  <c:v>-0.179038</c:v>
                </c:pt>
                <c:pt idx="14428">
                  <c:v>-0.178095</c:v>
                </c:pt>
                <c:pt idx="14429">
                  <c:v>-0.177096</c:v>
                </c:pt>
                <c:pt idx="14430">
                  <c:v>-0.17604300000000001</c:v>
                </c:pt>
                <c:pt idx="14431">
                  <c:v>-0.17493500000000001</c:v>
                </c:pt>
                <c:pt idx="14432">
                  <c:v>-0.17377000000000001</c:v>
                </c:pt>
                <c:pt idx="14433">
                  <c:v>-0.17254900000000001</c:v>
                </c:pt>
                <c:pt idx="14434">
                  <c:v>-0.17127200000000001</c:v>
                </c:pt>
                <c:pt idx="14435">
                  <c:v>-0.16994000000000001</c:v>
                </c:pt>
                <c:pt idx="14436">
                  <c:v>-0.16855000000000001</c:v>
                </c:pt>
                <c:pt idx="14437">
                  <c:v>-0.167101</c:v>
                </c:pt>
                <c:pt idx="14438">
                  <c:v>-0.16559499999999999</c:v>
                </c:pt>
                <c:pt idx="14439">
                  <c:v>-0.16403400000000001</c:v>
                </c:pt>
                <c:pt idx="14440">
                  <c:v>-0.162409</c:v>
                </c:pt>
                <c:pt idx="14441">
                  <c:v>-0.16070000000000001</c:v>
                </c:pt>
                <c:pt idx="14442">
                  <c:v>-0.158915</c:v>
                </c:pt>
                <c:pt idx="14443">
                  <c:v>-0.15707499999999999</c:v>
                </c:pt>
                <c:pt idx="14444">
                  <c:v>-0.15517700000000001</c:v>
                </c:pt>
                <c:pt idx="14445">
                  <c:v>-0.15321299999999999</c:v>
                </c:pt>
                <c:pt idx="14446">
                  <c:v>-0.15118699999999999</c:v>
                </c:pt>
                <c:pt idx="14447">
                  <c:v>-0.14910399999999999</c:v>
                </c:pt>
                <c:pt idx="14448">
                  <c:v>-0.14696400000000001</c:v>
                </c:pt>
                <c:pt idx="14449">
                  <c:v>-0.14476900000000001</c:v>
                </c:pt>
                <c:pt idx="14450">
                  <c:v>-0.142516</c:v>
                </c:pt>
                <c:pt idx="14451">
                  <c:v>-0.140204</c:v>
                </c:pt>
                <c:pt idx="14452">
                  <c:v>-0.13783400000000001</c:v>
                </c:pt>
                <c:pt idx="14453">
                  <c:v>-0.135407</c:v>
                </c:pt>
                <c:pt idx="14454">
                  <c:v>-0.13292599999999999</c:v>
                </c:pt>
                <c:pt idx="14455">
                  <c:v>-0.13039100000000001</c:v>
                </c:pt>
                <c:pt idx="14456">
                  <c:v>-0.127807</c:v>
                </c:pt>
                <c:pt idx="14457">
                  <c:v>-0.12517800000000001</c:v>
                </c:pt>
                <c:pt idx="14458">
                  <c:v>-0.122505</c:v>
                </c:pt>
                <c:pt idx="14459">
                  <c:v>-0.119793</c:v>
                </c:pt>
                <c:pt idx="14460">
                  <c:v>-0.117044</c:v>
                </c:pt>
                <c:pt idx="14461">
                  <c:v>-0.11426500000000001</c:v>
                </c:pt>
                <c:pt idx="14462">
                  <c:v>-0.111458</c:v>
                </c:pt>
                <c:pt idx="14463">
                  <c:v>-0.108626</c:v>
                </c:pt>
                <c:pt idx="14464">
                  <c:v>-0.10577</c:v>
                </c:pt>
                <c:pt idx="14465">
                  <c:v>-0.102894</c:v>
                </c:pt>
                <c:pt idx="14466">
                  <c:v>-0.1</c:v>
                </c:pt>
                <c:pt idx="14467">
                  <c:v>-9.7091399999999994E-2</c:v>
                </c:pt>
                <c:pt idx="14468">
                  <c:v>-9.4166600000000003E-2</c:v>
                </c:pt>
                <c:pt idx="14469">
                  <c:v>-9.1227199999999994E-2</c:v>
                </c:pt>
                <c:pt idx="14470">
                  <c:v>-8.8276099999999996E-2</c:v>
                </c:pt>
                <c:pt idx="14471">
                  <c:v>-8.5317299999999999E-2</c:v>
                </c:pt>
                <c:pt idx="14472">
                  <c:v>-8.2353899999999994E-2</c:v>
                </c:pt>
                <c:pt idx="14473">
                  <c:v>-7.9388E-2</c:v>
                </c:pt>
                <c:pt idx="14474">
                  <c:v>-7.6421699999999995E-2</c:v>
                </c:pt>
                <c:pt idx="14475">
                  <c:v>-7.3457700000000001E-2</c:v>
                </c:pt>
                <c:pt idx="14476">
                  <c:v>-7.0502099999999998E-2</c:v>
                </c:pt>
                <c:pt idx="14477">
                  <c:v>-6.7556599999999994E-2</c:v>
                </c:pt>
                <c:pt idx="14478">
                  <c:v>-6.4603999999999995E-2</c:v>
                </c:pt>
                <c:pt idx="14479">
                  <c:v>-6.16366E-2</c:v>
                </c:pt>
                <c:pt idx="14480">
                  <c:v>-5.86775E-2</c:v>
                </c:pt>
                <c:pt idx="14481">
                  <c:v>-5.57379E-2</c:v>
                </c:pt>
                <c:pt idx="14482">
                  <c:v>-5.2807699999999999E-2</c:v>
                </c:pt>
                <c:pt idx="14483">
                  <c:v>-4.9888599999999998E-2</c:v>
                </c:pt>
                <c:pt idx="14484">
                  <c:v>-4.6989700000000002E-2</c:v>
                </c:pt>
                <c:pt idx="14485">
                  <c:v>-4.4115500000000002E-2</c:v>
                </c:pt>
                <c:pt idx="14486">
                  <c:v>-4.1267499999999999E-2</c:v>
                </c:pt>
                <c:pt idx="14487">
                  <c:v>-3.8447000000000002E-2</c:v>
                </c:pt>
                <c:pt idx="14488">
                  <c:v>-3.56548E-2</c:v>
                </c:pt>
                <c:pt idx="14489">
                  <c:v>-3.2892299999999999E-2</c:v>
                </c:pt>
                <c:pt idx="14490">
                  <c:v>-3.0161500000000001E-2</c:v>
                </c:pt>
                <c:pt idx="14491">
                  <c:v>-2.7464499999999999E-2</c:v>
                </c:pt>
                <c:pt idx="14492">
                  <c:v>-2.4804199999999998E-2</c:v>
                </c:pt>
                <c:pt idx="14493">
                  <c:v>-2.2184599999999999E-2</c:v>
                </c:pt>
                <c:pt idx="14494">
                  <c:v>-1.9611E-2</c:v>
                </c:pt>
                <c:pt idx="14495">
                  <c:v>-1.7089E-2</c:v>
                </c:pt>
                <c:pt idx="14496">
                  <c:v>-1.4623799999999999E-2</c:v>
                </c:pt>
                <c:pt idx="14497">
                  <c:v>-1.2219799999999999E-2</c:v>
                </c:pt>
                <c:pt idx="14498" formatCode="0.00E+00">
                  <c:v>-9.8795700000000007E-3</c:v>
                </c:pt>
                <c:pt idx="14499" formatCode="0.00E+00">
                  <c:v>-7.6041700000000004E-3</c:v>
                </c:pt>
                <c:pt idx="14500" formatCode="0.00E+00">
                  <c:v>-5.3940000000000004E-3</c:v>
                </c:pt>
                <c:pt idx="14501" formatCode="0.00E+00">
                  <c:v>-3.24976E-3</c:v>
                </c:pt>
                <c:pt idx="14502" formatCode="0.00E+00">
                  <c:v>-1.17332E-3</c:v>
                </c:pt>
                <c:pt idx="14503" formatCode="0.00E+00">
                  <c:v>8.3332899999999995E-4</c:v>
                </c:pt>
                <c:pt idx="14504" formatCode="0.00E+00">
                  <c:v>2.76882E-3</c:v>
                </c:pt>
                <c:pt idx="14505" formatCode="0.00E+00">
                  <c:v>4.6310500000000003E-3</c:v>
                </c:pt>
                <c:pt idx="14506" formatCode="0.00E+00">
                  <c:v>6.4183599999999997E-3</c:v>
                </c:pt>
                <c:pt idx="14507" formatCode="0.00E+00">
                  <c:v>8.1318899999999993E-3</c:v>
                </c:pt>
                <c:pt idx="14508" formatCode="0.00E+00">
                  <c:v>9.7731599999999995E-3</c:v>
                </c:pt>
                <c:pt idx="14509">
                  <c:v>1.13419E-2</c:v>
                </c:pt>
                <c:pt idx="14510">
                  <c:v>1.2837899999999999E-2</c:v>
                </c:pt>
                <c:pt idx="14511">
                  <c:v>1.42606E-2</c:v>
                </c:pt>
                <c:pt idx="14512">
                  <c:v>1.56081E-2</c:v>
                </c:pt>
                <c:pt idx="14513">
                  <c:v>1.6877400000000001E-2</c:v>
                </c:pt>
                <c:pt idx="14514">
                  <c:v>1.80664E-2</c:v>
                </c:pt>
                <c:pt idx="14515">
                  <c:v>1.91764E-2</c:v>
                </c:pt>
                <c:pt idx="14516">
                  <c:v>2.02086E-2</c:v>
                </c:pt>
                <c:pt idx="14517">
                  <c:v>2.1161900000000001E-2</c:v>
                </c:pt>
                <c:pt idx="14518">
                  <c:v>2.2033299999999999E-2</c:v>
                </c:pt>
                <c:pt idx="14519">
                  <c:v>2.2820400000000001E-2</c:v>
                </c:pt>
                <c:pt idx="14520">
                  <c:v>2.3521500000000001E-2</c:v>
                </c:pt>
                <c:pt idx="14521">
                  <c:v>2.4136999999999999E-2</c:v>
                </c:pt>
                <c:pt idx="14522">
                  <c:v>2.46684E-2</c:v>
                </c:pt>
                <c:pt idx="14523">
                  <c:v>2.5116300000000001E-2</c:v>
                </c:pt>
                <c:pt idx="14524">
                  <c:v>2.5481E-2</c:v>
                </c:pt>
                <c:pt idx="14525">
                  <c:v>2.5762400000000001E-2</c:v>
                </c:pt>
                <c:pt idx="14526">
                  <c:v>2.5960500000000001E-2</c:v>
                </c:pt>
                <c:pt idx="14527">
                  <c:v>2.60763E-2</c:v>
                </c:pt>
                <c:pt idx="14528">
                  <c:v>2.6110399999999999E-2</c:v>
                </c:pt>
                <c:pt idx="14529">
                  <c:v>2.6062999999999999E-2</c:v>
                </c:pt>
                <c:pt idx="14530">
                  <c:v>2.5934599999999999E-2</c:v>
                </c:pt>
                <c:pt idx="14531">
                  <c:v>2.57252E-2</c:v>
                </c:pt>
                <c:pt idx="14532">
                  <c:v>2.5434700000000001E-2</c:v>
                </c:pt>
                <c:pt idx="14533">
                  <c:v>2.5063499999999999E-2</c:v>
                </c:pt>
                <c:pt idx="14534">
                  <c:v>2.4613900000000001E-2</c:v>
                </c:pt>
                <c:pt idx="14535">
                  <c:v>2.4088499999999999E-2</c:v>
                </c:pt>
                <c:pt idx="14536">
                  <c:v>2.34889E-2</c:v>
                </c:pt>
                <c:pt idx="14537">
                  <c:v>2.2816300000000001E-2</c:v>
                </c:pt>
                <c:pt idx="14538">
                  <c:v>2.2071500000000001E-2</c:v>
                </c:pt>
                <c:pt idx="14539">
                  <c:v>2.1254200000000001E-2</c:v>
                </c:pt>
                <c:pt idx="14540">
                  <c:v>2.0365299999999999E-2</c:v>
                </c:pt>
                <c:pt idx="14541">
                  <c:v>1.94065E-2</c:v>
                </c:pt>
                <c:pt idx="14542">
                  <c:v>1.8378800000000001E-2</c:v>
                </c:pt>
                <c:pt idx="14543">
                  <c:v>1.72829E-2</c:v>
                </c:pt>
                <c:pt idx="14544">
                  <c:v>1.61222E-2</c:v>
                </c:pt>
                <c:pt idx="14545">
                  <c:v>1.49021E-2</c:v>
                </c:pt>
                <c:pt idx="14546">
                  <c:v>1.3626299999999999E-2</c:v>
                </c:pt>
                <c:pt idx="14547">
                  <c:v>1.2296400000000001E-2</c:v>
                </c:pt>
                <c:pt idx="14548">
                  <c:v>1.09131E-2</c:v>
                </c:pt>
                <c:pt idx="14549" formatCode="0.00E+00">
                  <c:v>9.4779600000000006E-3</c:v>
                </c:pt>
                <c:pt idx="14550" formatCode="0.00E+00">
                  <c:v>7.9919599999999993E-3</c:v>
                </c:pt>
                <c:pt idx="14551" formatCode="0.00E+00">
                  <c:v>6.4563800000000003E-3</c:v>
                </c:pt>
                <c:pt idx="14552" formatCode="0.00E+00">
                  <c:v>4.8754200000000001E-3</c:v>
                </c:pt>
                <c:pt idx="14553" formatCode="0.00E+00">
                  <c:v>3.2544800000000001E-3</c:v>
                </c:pt>
                <c:pt idx="14554" formatCode="0.00E+00">
                  <c:v>1.5960099999999999E-3</c:v>
                </c:pt>
                <c:pt idx="14555" formatCode="0.00E+00">
                  <c:v>-9.9943099999999995E-5</c:v>
                </c:pt>
                <c:pt idx="14556" formatCode="0.00E+00">
                  <c:v>-1.8330499999999999E-3</c:v>
                </c:pt>
                <c:pt idx="14557" formatCode="0.00E+00">
                  <c:v>-3.60217E-3</c:v>
                </c:pt>
                <c:pt idx="14558" formatCode="0.00E+00">
                  <c:v>-5.4049800000000002E-3</c:v>
                </c:pt>
                <c:pt idx="14559" formatCode="0.00E+00">
                  <c:v>-7.2377099999999996E-3</c:v>
                </c:pt>
                <c:pt idx="14560" formatCode="0.00E+00">
                  <c:v>-9.0965100000000004E-3</c:v>
                </c:pt>
                <c:pt idx="14561">
                  <c:v>-1.0977900000000001E-2</c:v>
                </c:pt>
                <c:pt idx="14562">
                  <c:v>-1.2878799999999999E-2</c:v>
                </c:pt>
                <c:pt idx="14563">
                  <c:v>-1.47975E-2</c:v>
                </c:pt>
                <c:pt idx="14564">
                  <c:v>-1.6731900000000001E-2</c:v>
                </c:pt>
                <c:pt idx="14565">
                  <c:v>-1.8680499999999999E-2</c:v>
                </c:pt>
                <c:pt idx="14566">
                  <c:v>-2.0641900000000001E-2</c:v>
                </c:pt>
                <c:pt idx="14567">
                  <c:v>-2.2614599999999999E-2</c:v>
                </c:pt>
                <c:pt idx="14568">
                  <c:v>-2.45959E-2</c:v>
                </c:pt>
                <c:pt idx="14569">
                  <c:v>-2.65823E-2</c:v>
                </c:pt>
                <c:pt idx="14570">
                  <c:v>-2.85714E-2</c:v>
                </c:pt>
                <c:pt idx="14571">
                  <c:v>-3.0560500000000001E-2</c:v>
                </c:pt>
                <c:pt idx="14572">
                  <c:v>-3.2545499999999998E-2</c:v>
                </c:pt>
                <c:pt idx="14573">
                  <c:v>-3.4523600000000002E-2</c:v>
                </c:pt>
                <c:pt idx="14574">
                  <c:v>-3.6492999999999998E-2</c:v>
                </c:pt>
                <c:pt idx="14575">
                  <c:v>-3.8451399999999997E-2</c:v>
                </c:pt>
                <c:pt idx="14576">
                  <c:v>-4.0396799999999997E-2</c:v>
                </c:pt>
                <c:pt idx="14577">
                  <c:v>-4.2326799999999998E-2</c:v>
                </c:pt>
                <c:pt idx="14578">
                  <c:v>-4.4239300000000002E-2</c:v>
                </c:pt>
                <c:pt idx="14579">
                  <c:v>-4.61325E-2</c:v>
                </c:pt>
                <c:pt idx="14580">
                  <c:v>-4.8005100000000002E-2</c:v>
                </c:pt>
                <c:pt idx="14581">
                  <c:v>-4.9855200000000002E-2</c:v>
                </c:pt>
                <c:pt idx="14582">
                  <c:v>-5.1680200000000003E-2</c:v>
                </c:pt>
                <c:pt idx="14583">
                  <c:v>-5.3477299999999998E-2</c:v>
                </c:pt>
                <c:pt idx="14584">
                  <c:v>-5.5244500000000002E-2</c:v>
                </c:pt>
                <c:pt idx="14585">
                  <c:v>-5.69799E-2</c:v>
                </c:pt>
                <c:pt idx="14586">
                  <c:v>-5.86811E-2</c:v>
                </c:pt>
                <c:pt idx="14587">
                  <c:v>-6.0345599999999999E-2</c:v>
                </c:pt>
                <c:pt idx="14588">
                  <c:v>-6.1970999999999998E-2</c:v>
                </c:pt>
                <c:pt idx="14589">
                  <c:v>-6.35545E-2</c:v>
                </c:pt>
                <c:pt idx="14590">
                  <c:v>-6.5093100000000001E-2</c:v>
                </c:pt>
                <c:pt idx="14591">
                  <c:v>-6.6584299999999999E-2</c:v>
                </c:pt>
                <c:pt idx="14592">
                  <c:v>-6.8026600000000007E-2</c:v>
                </c:pt>
                <c:pt idx="14593">
                  <c:v>-6.9418400000000005E-2</c:v>
                </c:pt>
                <c:pt idx="14594">
                  <c:v>-7.0757600000000004E-2</c:v>
                </c:pt>
                <c:pt idx="14595">
                  <c:v>-7.2042200000000001E-2</c:v>
                </c:pt>
                <c:pt idx="14596">
                  <c:v>-7.3270399999999999E-2</c:v>
                </c:pt>
                <c:pt idx="14597">
                  <c:v>-7.44417E-2</c:v>
                </c:pt>
                <c:pt idx="14598">
                  <c:v>-7.5555499999999998E-2</c:v>
                </c:pt>
                <c:pt idx="14599">
                  <c:v>-7.6610200000000003E-2</c:v>
                </c:pt>
                <c:pt idx="14600">
                  <c:v>-7.7604099999999995E-2</c:v>
                </c:pt>
                <c:pt idx="14601">
                  <c:v>-7.8535499999999994E-2</c:v>
                </c:pt>
                <c:pt idx="14602">
                  <c:v>-7.9403000000000001E-2</c:v>
                </c:pt>
                <c:pt idx="14603">
                  <c:v>-8.0205299999999993E-2</c:v>
                </c:pt>
                <c:pt idx="14604">
                  <c:v>-8.0941899999999997E-2</c:v>
                </c:pt>
                <c:pt idx="14605">
                  <c:v>-8.1612100000000007E-2</c:v>
                </c:pt>
                <c:pt idx="14606">
                  <c:v>-8.2214599999999999E-2</c:v>
                </c:pt>
                <c:pt idx="14607">
                  <c:v>-8.2747200000000007E-2</c:v>
                </c:pt>
                <c:pt idx="14608">
                  <c:v>-8.3207900000000001E-2</c:v>
                </c:pt>
                <c:pt idx="14609">
                  <c:v>-8.3596299999999998E-2</c:v>
                </c:pt>
                <c:pt idx="14610">
                  <c:v>-8.3912899999999999E-2</c:v>
                </c:pt>
                <c:pt idx="14611">
                  <c:v>-8.4157700000000002E-2</c:v>
                </c:pt>
                <c:pt idx="14612">
                  <c:v>-8.4329299999999996E-2</c:v>
                </c:pt>
                <c:pt idx="14613">
                  <c:v>-8.4426799999999996E-2</c:v>
                </c:pt>
                <c:pt idx="14614">
                  <c:v>-8.4449700000000003E-2</c:v>
                </c:pt>
                <c:pt idx="14615">
                  <c:v>-8.4398399999999998E-2</c:v>
                </c:pt>
                <c:pt idx="14616">
                  <c:v>-8.4273000000000001E-2</c:v>
                </c:pt>
                <c:pt idx="14617">
                  <c:v>-8.4073400000000006E-2</c:v>
                </c:pt>
                <c:pt idx="14618">
                  <c:v>-8.3799100000000001E-2</c:v>
                </c:pt>
                <c:pt idx="14619">
                  <c:v>-8.3449899999999994E-2</c:v>
                </c:pt>
                <c:pt idx="14620">
                  <c:v>-8.3026100000000005E-2</c:v>
                </c:pt>
                <c:pt idx="14621">
                  <c:v>-8.2527799999999998E-2</c:v>
                </c:pt>
                <c:pt idx="14622">
                  <c:v>-8.1955799999999995E-2</c:v>
                </c:pt>
                <c:pt idx="14623">
                  <c:v>-8.1310599999999997E-2</c:v>
                </c:pt>
                <c:pt idx="14624">
                  <c:v>-8.0591899999999994E-2</c:v>
                </c:pt>
                <c:pt idx="14625">
                  <c:v>-7.9799599999999998E-2</c:v>
                </c:pt>
                <c:pt idx="14626">
                  <c:v>-7.8933400000000001E-2</c:v>
                </c:pt>
                <c:pt idx="14627">
                  <c:v>-7.7993400000000004E-2</c:v>
                </c:pt>
                <c:pt idx="14628">
                  <c:v>-7.6980900000000005E-2</c:v>
                </c:pt>
                <c:pt idx="14629">
                  <c:v>-7.5897199999999998E-2</c:v>
                </c:pt>
                <c:pt idx="14630">
                  <c:v>-7.4743199999999996E-2</c:v>
                </c:pt>
                <c:pt idx="14631">
                  <c:v>-7.3519600000000004E-2</c:v>
                </c:pt>
                <c:pt idx="14632">
                  <c:v>-7.2227299999999994E-2</c:v>
                </c:pt>
                <c:pt idx="14633">
                  <c:v>-7.0867700000000006E-2</c:v>
                </c:pt>
                <c:pt idx="14634">
                  <c:v>-6.9442199999999996E-2</c:v>
                </c:pt>
                <c:pt idx="14635">
                  <c:v>-6.7951999999999999E-2</c:v>
                </c:pt>
                <c:pt idx="14636">
                  <c:v>-6.6397200000000003E-2</c:v>
                </c:pt>
                <c:pt idx="14637">
                  <c:v>-6.4778299999999997E-2</c:v>
                </c:pt>
                <c:pt idx="14638">
                  <c:v>-6.3096899999999997E-2</c:v>
                </c:pt>
                <c:pt idx="14639">
                  <c:v>-6.1355800000000002E-2</c:v>
                </c:pt>
                <c:pt idx="14640">
                  <c:v>-5.9556699999999997E-2</c:v>
                </c:pt>
                <c:pt idx="14641">
                  <c:v>-5.7700599999999998E-2</c:v>
                </c:pt>
                <c:pt idx="14642">
                  <c:v>-5.5788499999999998E-2</c:v>
                </c:pt>
                <c:pt idx="14643">
                  <c:v>-5.3822399999999999E-2</c:v>
                </c:pt>
                <c:pt idx="14644">
                  <c:v>-5.18039E-2</c:v>
                </c:pt>
                <c:pt idx="14645">
                  <c:v>-4.9733600000000003E-2</c:v>
                </c:pt>
                <c:pt idx="14646">
                  <c:v>-4.7611300000000002E-2</c:v>
                </c:pt>
                <c:pt idx="14647">
                  <c:v>-4.5437900000000003E-2</c:v>
                </c:pt>
                <c:pt idx="14648">
                  <c:v>-4.3214799999999998E-2</c:v>
                </c:pt>
                <c:pt idx="14649">
                  <c:v>-4.0943500000000001E-2</c:v>
                </c:pt>
                <c:pt idx="14650">
                  <c:v>-3.8625300000000001E-2</c:v>
                </c:pt>
                <c:pt idx="14651">
                  <c:v>-3.62619E-2</c:v>
                </c:pt>
                <c:pt idx="14652">
                  <c:v>-3.3855299999999998E-2</c:v>
                </c:pt>
                <c:pt idx="14653">
                  <c:v>-3.1407999999999998E-2</c:v>
                </c:pt>
                <c:pt idx="14654">
                  <c:v>-2.89214E-2</c:v>
                </c:pt>
                <c:pt idx="14655">
                  <c:v>-2.6396599999999999E-2</c:v>
                </c:pt>
                <c:pt idx="14656">
                  <c:v>-2.38348E-2</c:v>
                </c:pt>
                <c:pt idx="14657">
                  <c:v>-2.1237800000000001E-2</c:v>
                </c:pt>
                <c:pt idx="14658">
                  <c:v>-1.86074E-2</c:v>
                </c:pt>
                <c:pt idx="14659">
                  <c:v>-1.5945299999999999E-2</c:v>
                </c:pt>
                <c:pt idx="14660">
                  <c:v>-1.3252999999999999E-2</c:v>
                </c:pt>
                <c:pt idx="14661">
                  <c:v>-1.0532100000000001E-2</c:v>
                </c:pt>
                <c:pt idx="14662" formatCode="0.00E+00">
                  <c:v>-7.7844100000000003E-3</c:v>
                </c:pt>
                <c:pt idx="14663" formatCode="0.00E+00">
                  <c:v>-5.0121599999999999E-3</c:v>
                </c:pt>
                <c:pt idx="14664" formatCode="0.00E+00">
                  <c:v>-2.2174999999999999E-3</c:v>
                </c:pt>
                <c:pt idx="14665" formatCode="0.00E+00">
                  <c:v>5.9766699999999997E-4</c:v>
                </c:pt>
                <c:pt idx="14666" formatCode="0.00E+00">
                  <c:v>3.43152E-3</c:v>
                </c:pt>
                <c:pt idx="14667" formatCode="0.00E+00">
                  <c:v>6.2822199999999998E-3</c:v>
                </c:pt>
                <c:pt idx="14668" formatCode="0.00E+00">
                  <c:v>9.1478900000000005E-3</c:v>
                </c:pt>
                <c:pt idx="14669">
                  <c:v>1.20267E-2</c:v>
                </c:pt>
                <c:pt idx="14670">
                  <c:v>1.4917400000000001E-2</c:v>
                </c:pt>
                <c:pt idx="14671">
                  <c:v>1.7818799999999999E-2</c:v>
                </c:pt>
                <c:pt idx="14672">
                  <c:v>2.0729500000000001E-2</c:v>
                </c:pt>
                <c:pt idx="14673">
                  <c:v>2.3648099999999998E-2</c:v>
                </c:pt>
                <c:pt idx="14674">
                  <c:v>2.65734E-2</c:v>
                </c:pt>
                <c:pt idx="14675">
                  <c:v>2.9504300000000001E-2</c:v>
                </c:pt>
                <c:pt idx="14676">
                  <c:v>3.24389E-2</c:v>
                </c:pt>
                <c:pt idx="14677">
                  <c:v>3.5374799999999998E-2</c:v>
                </c:pt>
                <c:pt idx="14678">
                  <c:v>3.83106E-2</c:v>
                </c:pt>
                <c:pt idx="14679">
                  <c:v>4.1245400000000002E-2</c:v>
                </c:pt>
                <c:pt idx="14680">
                  <c:v>4.4177300000000003E-2</c:v>
                </c:pt>
                <c:pt idx="14681">
                  <c:v>4.7104199999999999E-2</c:v>
                </c:pt>
                <c:pt idx="14682">
                  <c:v>5.0024199999999998E-2</c:v>
                </c:pt>
                <c:pt idx="14683">
                  <c:v>5.2935900000000001E-2</c:v>
                </c:pt>
                <c:pt idx="14684">
                  <c:v>5.5838400000000003E-2</c:v>
                </c:pt>
                <c:pt idx="14685">
                  <c:v>5.8730400000000002E-2</c:v>
                </c:pt>
                <c:pt idx="14686">
                  <c:v>6.1610999999999999E-2</c:v>
                </c:pt>
                <c:pt idx="14687">
                  <c:v>6.44787E-2</c:v>
                </c:pt>
                <c:pt idx="14688">
                  <c:v>6.73319E-2</c:v>
                </c:pt>
                <c:pt idx="14689">
                  <c:v>7.0169200000000001E-2</c:v>
                </c:pt>
                <c:pt idx="14690">
                  <c:v>7.2989999999999999E-2</c:v>
                </c:pt>
                <c:pt idx="14691">
                  <c:v>7.5793600000000003E-2</c:v>
                </c:pt>
                <c:pt idx="14692">
                  <c:v>7.8579099999999999E-2</c:v>
                </c:pt>
                <c:pt idx="14693">
                  <c:v>8.1344899999999998E-2</c:v>
                </c:pt>
                <c:pt idx="14694">
                  <c:v>8.4089800000000006E-2</c:v>
                </c:pt>
                <c:pt idx="14695">
                  <c:v>8.6812600000000004E-2</c:v>
                </c:pt>
                <c:pt idx="14696">
                  <c:v>8.9512300000000003E-2</c:v>
                </c:pt>
                <c:pt idx="14697">
                  <c:v>9.2187900000000003E-2</c:v>
                </c:pt>
                <c:pt idx="14698">
                  <c:v>9.48383E-2</c:v>
                </c:pt>
                <c:pt idx="14699">
                  <c:v>9.7461999999999993E-2</c:v>
                </c:pt>
                <c:pt idx="14700">
                  <c:v>0.10005799999999999</c:v>
                </c:pt>
                <c:pt idx="14701">
                  <c:v>0.10262400000000001</c:v>
                </c:pt>
                <c:pt idx="14702">
                  <c:v>0.105158</c:v>
                </c:pt>
                <c:pt idx="14703">
                  <c:v>0.10766000000000001</c:v>
                </c:pt>
                <c:pt idx="14704">
                  <c:v>0.110127</c:v>
                </c:pt>
                <c:pt idx="14705">
                  <c:v>0.11255900000000001</c:v>
                </c:pt>
                <c:pt idx="14706">
                  <c:v>0.114954</c:v>
                </c:pt>
                <c:pt idx="14707">
                  <c:v>0.117313</c:v>
                </c:pt>
                <c:pt idx="14708">
                  <c:v>0.11963500000000001</c:v>
                </c:pt>
                <c:pt idx="14709">
                  <c:v>0.121918</c:v>
                </c:pt>
                <c:pt idx="14710">
                  <c:v>0.124164</c:v>
                </c:pt>
                <c:pt idx="14711">
                  <c:v>0.12637000000000001</c:v>
                </c:pt>
                <c:pt idx="14712">
                  <c:v>0.12853700000000001</c:v>
                </c:pt>
                <c:pt idx="14713">
                  <c:v>0.130664</c:v>
                </c:pt>
                <c:pt idx="14714">
                  <c:v>0.13275000000000001</c:v>
                </c:pt>
                <c:pt idx="14715">
                  <c:v>0.134794</c:v>
                </c:pt>
                <c:pt idx="14716">
                  <c:v>0.136794</c:v>
                </c:pt>
                <c:pt idx="14717">
                  <c:v>0.13875100000000001</c:v>
                </c:pt>
                <c:pt idx="14718">
                  <c:v>0.14066300000000001</c:v>
                </c:pt>
                <c:pt idx="14719">
                  <c:v>0.14252699999999999</c:v>
                </c:pt>
                <c:pt idx="14720">
                  <c:v>0.144343</c:v>
                </c:pt>
                <c:pt idx="14721">
                  <c:v>0.14611199999999999</c:v>
                </c:pt>
                <c:pt idx="14722">
                  <c:v>0.14783199999999999</c:v>
                </c:pt>
                <c:pt idx="14723">
                  <c:v>0.149502</c:v>
                </c:pt>
                <c:pt idx="14724">
                  <c:v>0.15112300000000001</c:v>
                </c:pt>
                <c:pt idx="14725">
                  <c:v>0.152695</c:v>
                </c:pt>
                <c:pt idx="14726">
                  <c:v>0.15421499999999999</c:v>
                </c:pt>
                <c:pt idx="14727">
                  <c:v>0.15568199999999999</c:v>
                </c:pt>
                <c:pt idx="14728">
                  <c:v>0.15709699999999999</c:v>
                </c:pt>
                <c:pt idx="14729">
                  <c:v>0.15845699999999999</c:v>
                </c:pt>
                <c:pt idx="14730">
                  <c:v>0.15976299999999999</c:v>
                </c:pt>
                <c:pt idx="14731">
                  <c:v>0.16101499999999999</c:v>
                </c:pt>
                <c:pt idx="14732">
                  <c:v>0.16220999999999999</c:v>
                </c:pt>
                <c:pt idx="14733">
                  <c:v>0.16334899999999999</c:v>
                </c:pt>
                <c:pt idx="14734">
                  <c:v>0.16442999999999999</c:v>
                </c:pt>
                <c:pt idx="14735">
                  <c:v>0.16545199999999999</c:v>
                </c:pt>
                <c:pt idx="14736">
                  <c:v>0.16641400000000001</c:v>
                </c:pt>
                <c:pt idx="14737">
                  <c:v>0.16731699999999999</c:v>
                </c:pt>
                <c:pt idx="14738">
                  <c:v>0.16816</c:v>
                </c:pt>
                <c:pt idx="14739">
                  <c:v>0.16894200000000001</c:v>
                </c:pt>
                <c:pt idx="14740">
                  <c:v>0.16966100000000001</c:v>
                </c:pt>
                <c:pt idx="14741">
                  <c:v>0.170317</c:v>
                </c:pt>
                <c:pt idx="14742">
                  <c:v>0.170908</c:v>
                </c:pt>
                <c:pt idx="14743">
                  <c:v>0.171432</c:v>
                </c:pt>
                <c:pt idx="14744">
                  <c:v>0.17188899999999999</c:v>
                </c:pt>
                <c:pt idx="14745">
                  <c:v>0.17227899999999999</c:v>
                </c:pt>
                <c:pt idx="14746">
                  <c:v>0.172601</c:v>
                </c:pt>
                <c:pt idx="14747">
                  <c:v>0.17285500000000001</c:v>
                </c:pt>
                <c:pt idx="14748">
                  <c:v>0.173042</c:v>
                </c:pt>
                <c:pt idx="14749">
                  <c:v>0.17316100000000001</c:v>
                </c:pt>
                <c:pt idx="14750">
                  <c:v>0.173211</c:v>
                </c:pt>
                <c:pt idx="14751">
                  <c:v>0.17319300000000001</c:v>
                </c:pt>
                <c:pt idx="14752">
                  <c:v>0.17310600000000001</c:v>
                </c:pt>
                <c:pt idx="14753">
                  <c:v>0.17294899999999999</c:v>
                </c:pt>
                <c:pt idx="14754">
                  <c:v>0.17272100000000001</c:v>
                </c:pt>
                <c:pt idx="14755">
                  <c:v>0.17242299999999999</c:v>
                </c:pt>
                <c:pt idx="14756">
                  <c:v>0.17205300000000001</c:v>
                </c:pt>
                <c:pt idx="14757">
                  <c:v>0.17161299999999999</c:v>
                </c:pt>
                <c:pt idx="14758">
                  <c:v>0.171101</c:v>
                </c:pt>
                <c:pt idx="14759">
                  <c:v>0.170517</c:v>
                </c:pt>
                <c:pt idx="14760">
                  <c:v>0.16986100000000001</c:v>
                </c:pt>
                <c:pt idx="14761">
                  <c:v>0.169131</c:v>
                </c:pt>
                <c:pt idx="14762">
                  <c:v>0.168327</c:v>
                </c:pt>
                <c:pt idx="14763">
                  <c:v>0.16745099999999999</c:v>
                </c:pt>
                <c:pt idx="14764">
                  <c:v>0.16650200000000001</c:v>
                </c:pt>
                <c:pt idx="14765">
                  <c:v>0.16547899999999999</c:v>
                </c:pt>
                <c:pt idx="14766">
                  <c:v>0.164383</c:v>
                </c:pt>
                <c:pt idx="14767">
                  <c:v>0.163213</c:v>
                </c:pt>
                <c:pt idx="14768">
                  <c:v>0.161969</c:v>
                </c:pt>
                <c:pt idx="14769">
                  <c:v>0.16065099999999999</c:v>
                </c:pt>
                <c:pt idx="14770">
                  <c:v>0.15925900000000001</c:v>
                </c:pt>
                <c:pt idx="14771">
                  <c:v>0.15779199999999999</c:v>
                </c:pt>
                <c:pt idx="14772">
                  <c:v>0.156251</c:v>
                </c:pt>
                <c:pt idx="14773">
                  <c:v>0.15463399999999999</c:v>
                </c:pt>
                <c:pt idx="14774">
                  <c:v>0.152944</c:v>
                </c:pt>
                <c:pt idx="14775">
                  <c:v>0.15118000000000001</c:v>
                </c:pt>
                <c:pt idx="14776">
                  <c:v>0.14934500000000001</c:v>
                </c:pt>
                <c:pt idx="14777">
                  <c:v>0.14743700000000001</c:v>
                </c:pt>
                <c:pt idx="14778">
                  <c:v>0.145458</c:v>
                </c:pt>
                <c:pt idx="14779">
                  <c:v>0.14340700000000001</c:v>
                </c:pt>
                <c:pt idx="14780">
                  <c:v>0.14128599999999999</c:v>
                </c:pt>
                <c:pt idx="14781">
                  <c:v>0.139095</c:v>
                </c:pt>
                <c:pt idx="14782">
                  <c:v>0.13683500000000001</c:v>
                </c:pt>
                <c:pt idx="14783">
                  <c:v>0.13450599999999999</c:v>
                </c:pt>
                <c:pt idx="14784">
                  <c:v>0.13211100000000001</c:v>
                </c:pt>
                <c:pt idx="14785">
                  <c:v>0.12965099999999999</c:v>
                </c:pt>
                <c:pt idx="14786">
                  <c:v>0.12712699999999999</c:v>
                </c:pt>
                <c:pt idx="14787">
                  <c:v>0.12454</c:v>
                </c:pt>
                <c:pt idx="14788">
                  <c:v>0.121892</c:v>
                </c:pt>
                <c:pt idx="14789">
                  <c:v>0.119184</c:v>
                </c:pt>
                <c:pt idx="14790">
                  <c:v>0.11641700000000001</c:v>
                </c:pt>
                <c:pt idx="14791">
                  <c:v>0.113595</c:v>
                </c:pt>
                <c:pt idx="14792">
                  <c:v>0.110718</c:v>
                </c:pt>
                <c:pt idx="14793">
                  <c:v>0.10778799999999999</c:v>
                </c:pt>
                <c:pt idx="14794">
                  <c:v>0.104808</c:v>
                </c:pt>
                <c:pt idx="14795">
                  <c:v>0.10177799999999999</c:v>
                </c:pt>
                <c:pt idx="14796">
                  <c:v>9.8700399999999994E-2</c:v>
                </c:pt>
                <c:pt idx="14797">
                  <c:v>9.5576700000000001E-2</c:v>
                </c:pt>
                <c:pt idx="14798">
                  <c:v>9.2409099999999994E-2</c:v>
                </c:pt>
                <c:pt idx="14799">
                  <c:v>8.9200399999999999E-2</c:v>
                </c:pt>
                <c:pt idx="14800">
                  <c:v>8.5953600000000005E-2</c:v>
                </c:pt>
                <c:pt idx="14801">
                  <c:v>8.26712E-2</c:v>
                </c:pt>
                <c:pt idx="14802">
                  <c:v>7.9355400000000006E-2</c:v>
                </c:pt>
                <c:pt idx="14803">
                  <c:v>7.6008599999999996E-2</c:v>
                </c:pt>
                <c:pt idx="14804">
                  <c:v>7.2633299999999998E-2</c:v>
                </c:pt>
                <c:pt idx="14805">
                  <c:v>6.9231899999999999E-2</c:v>
                </c:pt>
                <c:pt idx="14806">
                  <c:v>6.5806400000000001E-2</c:v>
                </c:pt>
                <c:pt idx="14807">
                  <c:v>6.2359600000000001E-2</c:v>
                </c:pt>
                <c:pt idx="14808">
                  <c:v>5.8894299999999997E-2</c:v>
                </c:pt>
                <c:pt idx="14809">
                  <c:v>5.5413400000000002E-2</c:v>
                </c:pt>
                <c:pt idx="14810">
                  <c:v>5.19195E-2</c:v>
                </c:pt>
                <c:pt idx="14811">
                  <c:v>4.84155E-2</c:v>
                </c:pt>
                <c:pt idx="14812">
                  <c:v>4.4904899999999998E-2</c:v>
                </c:pt>
                <c:pt idx="14813">
                  <c:v>4.1390900000000001E-2</c:v>
                </c:pt>
                <c:pt idx="14814">
                  <c:v>3.7876699999999999E-2</c:v>
                </c:pt>
                <c:pt idx="14815">
                  <c:v>3.4365399999999997E-2</c:v>
                </c:pt>
                <c:pt idx="14816">
                  <c:v>3.0860599999999998E-2</c:v>
                </c:pt>
                <c:pt idx="14817">
                  <c:v>2.7366100000000001E-2</c:v>
                </c:pt>
                <c:pt idx="14818">
                  <c:v>2.3886000000000001E-2</c:v>
                </c:pt>
                <c:pt idx="14819">
                  <c:v>2.0423500000000001E-2</c:v>
                </c:pt>
                <c:pt idx="14820">
                  <c:v>1.6981099999999999E-2</c:v>
                </c:pt>
                <c:pt idx="14821">
                  <c:v>1.3561999999999999E-2</c:v>
                </c:pt>
                <c:pt idx="14822">
                  <c:v>1.0170200000000001E-2</c:v>
                </c:pt>
                <c:pt idx="14823" formatCode="0.00E+00">
                  <c:v>6.8098799999999999E-3</c:v>
                </c:pt>
                <c:pt idx="14824" formatCode="0.00E+00">
                  <c:v>3.4845900000000001E-3</c:v>
                </c:pt>
                <c:pt idx="14825" formatCode="0.00E+00">
                  <c:v>1.98099E-4</c:v>
                </c:pt>
                <c:pt idx="14826" formatCode="0.00E+00">
                  <c:v>-3.0455500000000002E-3</c:v>
                </c:pt>
                <c:pt idx="14827" formatCode="0.00E+00">
                  <c:v>-6.2420000000000002E-3</c:v>
                </c:pt>
                <c:pt idx="14828" formatCode="0.00E+00">
                  <c:v>-9.3867199999999994E-3</c:v>
                </c:pt>
                <c:pt idx="14829">
                  <c:v>-1.24753E-2</c:v>
                </c:pt>
                <c:pt idx="14830">
                  <c:v>-1.5503599999999999E-2</c:v>
                </c:pt>
                <c:pt idx="14831">
                  <c:v>-1.84683E-2</c:v>
                </c:pt>
                <c:pt idx="14832">
                  <c:v>-2.1366099999999999E-2</c:v>
                </c:pt>
                <c:pt idx="14833">
                  <c:v>-2.4193900000000001E-2</c:v>
                </c:pt>
                <c:pt idx="14834">
                  <c:v>-2.6948099999999999E-2</c:v>
                </c:pt>
                <c:pt idx="14835">
                  <c:v>-2.96248E-2</c:v>
                </c:pt>
                <c:pt idx="14836">
                  <c:v>-3.2219400000000002E-2</c:v>
                </c:pt>
                <c:pt idx="14837">
                  <c:v>-3.47277E-2</c:v>
                </c:pt>
                <c:pt idx="14838">
                  <c:v>-3.7145299999999999E-2</c:v>
                </c:pt>
                <c:pt idx="14839">
                  <c:v>-3.9468299999999998E-2</c:v>
                </c:pt>
                <c:pt idx="14840">
                  <c:v>-4.1693000000000001E-2</c:v>
                </c:pt>
                <c:pt idx="14841">
                  <c:v>-4.3815899999999998E-2</c:v>
                </c:pt>
                <c:pt idx="14842">
                  <c:v>-4.5833699999999998E-2</c:v>
                </c:pt>
                <c:pt idx="14843">
                  <c:v>-4.7743500000000001E-2</c:v>
                </c:pt>
                <c:pt idx="14844">
                  <c:v>-4.9542900000000001E-2</c:v>
                </c:pt>
                <c:pt idx="14845">
                  <c:v>-5.1229499999999997E-2</c:v>
                </c:pt>
                <c:pt idx="14846">
                  <c:v>-5.2800399999999997E-2</c:v>
                </c:pt>
                <c:pt idx="14847">
                  <c:v>-5.4252500000000002E-2</c:v>
                </c:pt>
                <c:pt idx="14848">
                  <c:v>-5.5582899999999998E-2</c:v>
                </c:pt>
                <c:pt idx="14849">
                  <c:v>-5.67888E-2</c:v>
                </c:pt>
                <c:pt idx="14850">
                  <c:v>-5.7867200000000001E-2</c:v>
                </c:pt>
                <c:pt idx="14851">
                  <c:v>-5.88155E-2</c:v>
                </c:pt>
                <c:pt idx="14852">
                  <c:v>-5.9630599999999999E-2</c:v>
                </c:pt>
                <c:pt idx="14853">
                  <c:v>-6.0309399999999999E-2</c:v>
                </c:pt>
                <c:pt idx="14854">
                  <c:v>-6.0848699999999999E-2</c:v>
                </c:pt>
                <c:pt idx="14855">
                  <c:v>-6.1245800000000003E-2</c:v>
                </c:pt>
                <c:pt idx="14856">
                  <c:v>-6.1498499999999998E-2</c:v>
                </c:pt>
                <c:pt idx="14857">
                  <c:v>-6.1605399999999998E-2</c:v>
                </c:pt>
                <c:pt idx="14858">
                  <c:v>-6.1565500000000002E-2</c:v>
                </c:pt>
                <c:pt idx="14859">
                  <c:v>-6.13772E-2</c:v>
                </c:pt>
                <c:pt idx="14860">
                  <c:v>-6.1038500000000002E-2</c:v>
                </c:pt>
                <c:pt idx="14861">
                  <c:v>-6.0548499999999998E-2</c:v>
                </c:pt>
                <c:pt idx="14862">
                  <c:v>-5.9906399999999999E-2</c:v>
                </c:pt>
                <c:pt idx="14863">
                  <c:v>-5.9110999999999997E-2</c:v>
                </c:pt>
                <c:pt idx="14864">
                  <c:v>-5.81611E-2</c:v>
                </c:pt>
                <c:pt idx="14865">
                  <c:v>-5.70552E-2</c:v>
                </c:pt>
                <c:pt idx="14866">
                  <c:v>-5.5792599999999998E-2</c:v>
                </c:pt>
                <c:pt idx="14867">
                  <c:v>-5.4372200000000002E-2</c:v>
                </c:pt>
                <c:pt idx="14868">
                  <c:v>-5.2793300000000001E-2</c:v>
                </c:pt>
                <c:pt idx="14869">
                  <c:v>-5.1056299999999999E-2</c:v>
                </c:pt>
                <c:pt idx="14870">
                  <c:v>-4.9161999999999997E-2</c:v>
                </c:pt>
                <c:pt idx="14871">
                  <c:v>-4.7111399999999998E-2</c:v>
                </c:pt>
                <c:pt idx="14872">
                  <c:v>-4.4904800000000002E-2</c:v>
                </c:pt>
                <c:pt idx="14873">
                  <c:v>-4.2542299999999998E-2</c:v>
                </c:pt>
                <c:pt idx="14874">
                  <c:v>-4.0024200000000003E-2</c:v>
                </c:pt>
                <c:pt idx="14875">
                  <c:v>-3.73514E-2</c:v>
                </c:pt>
                <c:pt idx="14876">
                  <c:v>-3.4524399999999997E-2</c:v>
                </c:pt>
                <c:pt idx="14877">
                  <c:v>-3.15444E-2</c:v>
                </c:pt>
                <c:pt idx="14878">
                  <c:v>-2.8412900000000001E-2</c:v>
                </c:pt>
                <c:pt idx="14879">
                  <c:v>-2.5132499999999999E-2</c:v>
                </c:pt>
                <c:pt idx="14880">
                  <c:v>-2.1705700000000001E-2</c:v>
                </c:pt>
                <c:pt idx="14881">
                  <c:v>-1.8134999999999998E-2</c:v>
                </c:pt>
                <c:pt idx="14882">
                  <c:v>-1.4423699999999999E-2</c:v>
                </c:pt>
                <c:pt idx="14883">
                  <c:v>-1.05749E-2</c:v>
                </c:pt>
                <c:pt idx="14884" formatCode="0.00E+00">
                  <c:v>-6.59181E-3</c:v>
                </c:pt>
                <c:pt idx="14885" formatCode="0.00E+00">
                  <c:v>-2.4777699999999998E-3</c:v>
                </c:pt>
                <c:pt idx="14886" formatCode="0.00E+00">
                  <c:v>1.76344E-3</c:v>
                </c:pt>
                <c:pt idx="14887" formatCode="0.00E+00">
                  <c:v>6.1284699999999996E-3</c:v>
                </c:pt>
                <c:pt idx="14888">
                  <c:v>1.06143E-2</c:v>
                </c:pt>
                <c:pt idx="14889">
                  <c:v>1.5217700000000001E-2</c:v>
                </c:pt>
                <c:pt idx="14890">
                  <c:v>1.9934799999999999E-2</c:v>
                </c:pt>
                <c:pt idx="14891">
                  <c:v>2.4761700000000001E-2</c:v>
                </c:pt>
                <c:pt idx="14892">
                  <c:v>2.9694399999999999E-2</c:v>
                </c:pt>
                <c:pt idx="14893">
                  <c:v>3.4728599999999998E-2</c:v>
                </c:pt>
                <c:pt idx="14894">
                  <c:v>3.9859899999999997E-2</c:v>
                </c:pt>
                <c:pt idx="14895">
                  <c:v>4.5083699999999997E-2</c:v>
                </c:pt>
                <c:pt idx="14896">
                  <c:v>5.0395500000000003E-2</c:v>
                </c:pt>
                <c:pt idx="14897">
                  <c:v>5.5790100000000002E-2</c:v>
                </c:pt>
                <c:pt idx="14898">
                  <c:v>6.1261500000000003E-2</c:v>
                </c:pt>
                <c:pt idx="14899">
                  <c:v>6.6803399999999999E-2</c:v>
                </c:pt>
                <c:pt idx="14900">
                  <c:v>7.2409799999999996E-2</c:v>
                </c:pt>
                <c:pt idx="14901">
                  <c:v>7.8075500000000006E-2</c:v>
                </c:pt>
                <c:pt idx="14902">
                  <c:v>8.3794999999999994E-2</c:v>
                </c:pt>
                <c:pt idx="14903">
                  <c:v>8.9562600000000006E-2</c:v>
                </c:pt>
                <c:pt idx="14904">
                  <c:v>9.5372200000000004E-2</c:v>
                </c:pt>
                <c:pt idx="14905">
                  <c:v>0.101218</c:v>
                </c:pt>
                <c:pt idx="14906">
                  <c:v>0.107095</c:v>
                </c:pt>
                <c:pt idx="14907">
                  <c:v>0.112995</c:v>
                </c:pt>
                <c:pt idx="14908">
                  <c:v>0.118911</c:v>
                </c:pt>
                <c:pt idx="14909">
                  <c:v>0.124838</c:v>
                </c:pt>
                <c:pt idx="14910">
                  <c:v>0.130769</c:v>
                </c:pt>
                <c:pt idx="14911">
                  <c:v>0.13669700000000001</c:v>
                </c:pt>
                <c:pt idx="14912">
                  <c:v>0.14261599999999999</c:v>
                </c:pt>
                <c:pt idx="14913">
                  <c:v>0.14852099999999999</c:v>
                </c:pt>
                <c:pt idx="14914">
                  <c:v>0.15440300000000001</c:v>
                </c:pt>
                <c:pt idx="14915">
                  <c:v>0.16025600000000001</c:v>
                </c:pt>
                <c:pt idx="14916">
                  <c:v>0.166073</c:v>
                </c:pt>
                <c:pt idx="14917">
                  <c:v>0.171846</c:v>
                </c:pt>
                <c:pt idx="14918">
                  <c:v>0.177569</c:v>
                </c:pt>
                <c:pt idx="14919">
                  <c:v>0.18323600000000001</c:v>
                </c:pt>
                <c:pt idx="14920">
                  <c:v>0.18884000000000001</c:v>
                </c:pt>
                <c:pt idx="14921">
                  <c:v>0.19437399999999999</c:v>
                </c:pt>
                <c:pt idx="14922">
                  <c:v>0.19983100000000001</c:v>
                </c:pt>
                <c:pt idx="14923">
                  <c:v>0.205204</c:v>
                </c:pt>
                <c:pt idx="14924">
                  <c:v>0.21048600000000001</c:v>
                </c:pt>
                <c:pt idx="14925">
                  <c:v>0.215671</c:v>
                </c:pt>
                <c:pt idx="14926">
                  <c:v>0.220752</c:v>
                </c:pt>
                <c:pt idx="14927">
                  <c:v>0.22572600000000001</c:v>
                </c:pt>
                <c:pt idx="14928">
                  <c:v>0.23058400000000001</c:v>
                </c:pt>
                <c:pt idx="14929">
                  <c:v>0.235323</c:v>
                </c:pt>
                <c:pt idx="14930">
                  <c:v>0.23993500000000001</c:v>
                </c:pt>
                <c:pt idx="14931">
                  <c:v>0.24441499999999999</c:v>
                </c:pt>
                <c:pt idx="14932">
                  <c:v>0.24875700000000001</c:v>
                </c:pt>
                <c:pt idx="14933">
                  <c:v>0.25295699999999999</c:v>
                </c:pt>
                <c:pt idx="14934">
                  <c:v>0.25700899999999999</c:v>
                </c:pt>
                <c:pt idx="14935">
                  <c:v>0.26090799999999997</c:v>
                </c:pt>
                <c:pt idx="14936">
                  <c:v>0.26465</c:v>
                </c:pt>
                <c:pt idx="14937">
                  <c:v>0.26822800000000002</c:v>
                </c:pt>
                <c:pt idx="14938">
                  <c:v>0.27163799999999999</c:v>
                </c:pt>
                <c:pt idx="14939">
                  <c:v>0.27487600000000001</c:v>
                </c:pt>
                <c:pt idx="14940">
                  <c:v>0.27793800000000002</c:v>
                </c:pt>
                <c:pt idx="14941">
                  <c:v>0.28081899999999999</c:v>
                </c:pt>
                <c:pt idx="14942">
                  <c:v>0.28351599999999999</c:v>
                </c:pt>
                <c:pt idx="14943">
                  <c:v>0.286026</c:v>
                </c:pt>
                <c:pt idx="14944">
                  <c:v>0.28834399999999999</c:v>
                </c:pt>
                <c:pt idx="14945">
                  <c:v>0.290468</c:v>
                </c:pt>
                <c:pt idx="14946">
                  <c:v>0.29239599999999999</c:v>
                </c:pt>
                <c:pt idx="14947">
                  <c:v>0.294124</c:v>
                </c:pt>
                <c:pt idx="14948">
                  <c:v>0.29565000000000002</c:v>
                </c:pt>
                <c:pt idx="14949">
                  <c:v>0.29697299999999999</c:v>
                </c:pt>
                <c:pt idx="14950">
                  <c:v>0.29809000000000002</c:v>
                </c:pt>
                <c:pt idx="14951">
                  <c:v>0.29899999999999999</c:v>
                </c:pt>
                <c:pt idx="14952">
                  <c:v>0.29970200000000002</c:v>
                </c:pt>
                <c:pt idx="14953">
                  <c:v>0.30019299999999999</c:v>
                </c:pt>
                <c:pt idx="14954">
                  <c:v>0.30047400000000002</c:v>
                </c:pt>
                <c:pt idx="14955">
                  <c:v>0.300543</c:v>
                </c:pt>
                <c:pt idx="14956">
                  <c:v>0.30040099999999997</c:v>
                </c:pt>
                <c:pt idx="14957">
                  <c:v>0.30004799999999998</c:v>
                </c:pt>
                <c:pt idx="14958">
                  <c:v>0.29948399999999997</c:v>
                </c:pt>
                <c:pt idx="14959">
                  <c:v>0.298709</c:v>
                </c:pt>
                <c:pt idx="14960">
                  <c:v>0.29772399999999999</c:v>
                </c:pt>
                <c:pt idx="14961">
                  <c:v>0.29653000000000002</c:v>
                </c:pt>
                <c:pt idx="14962">
                  <c:v>0.29512699999999997</c:v>
                </c:pt>
                <c:pt idx="14963">
                  <c:v>0.293518</c:v>
                </c:pt>
                <c:pt idx="14964">
                  <c:v>0.29170400000000002</c:v>
                </c:pt>
                <c:pt idx="14965">
                  <c:v>0.28968699999999997</c:v>
                </c:pt>
                <c:pt idx="14966">
                  <c:v>0.28747</c:v>
                </c:pt>
                <c:pt idx="14967">
                  <c:v>0.28505599999999998</c:v>
                </c:pt>
                <c:pt idx="14968">
                  <c:v>0.282447</c:v>
                </c:pt>
                <c:pt idx="14969">
                  <c:v>0.27964699999999998</c:v>
                </c:pt>
                <c:pt idx="14970">
                  <c:v>0.27666099999999999</c:v>
                </c:pt>
                <c:pt idx="14971">
                  <c:v>0.27349099999999998</c:v>
                </c:pt>
                <c:pt idx="14972">
                  <c:v>0.27014199999999999</c:v>
                </c:pt>
                <c:pt idx="14973">
                  <c:v>0.26661899999999999</c:v>
                </c:pt>
                <c:pt idx="14974">
                  <c:v>0.26292599999999999</c:v>
                </c:pt>
                <c:pt idx="14975">
                  <c:v>0.25906800000000002</c:v>
                </c:pt>
                <c:pt idx="14976">
                  <c:v>0.255048</c:v>
                </c:pt>
                <c:pt idx="14977">
                  <c:v>0.25087199999999998</c:v>
                </c:pt>
                <c:pt idx="14978">
                  <c:v>0.24654499999999999</c:v>
                </c:pt>
                <c:pt idx="14979">
                  <c:v>0.24207200000000001</c:v>
                </c:pt>
                <c:pt idx="14980">
                  <c:v>0.237459</c:v>
                </c:pt>
                <c:pt idx="14981">
                  <c:v>0.232713</c:v>
                </c:pt>
                <c:pt idx="14982">
                  <c:v>0.22783900000000001</c:v>
                </c:pt>
                <c:pt idx="14983">
                  <c:v>0.22284399999999999</c:v>
                </c:pt>
                <c:pt idx="14984">
                  <c:v>0.21773400000000001</c:v>
                </c:pt>
                <c:pt idx="14985">
                  <c:v>0.21251600000000001</c:v>
                </c:pt>
                <c:pt idx="14986">
                  <c:v>0.20719799999999999</c:v>
                </c:pt>
                <c:pt idx="14987">
                  <c:v>0.20178499999999999</c:v>
                </c:pt>
                <c:pt idx="14988">
                  <c:v>0.19628399999999999</c:v>
                </c:pt>
                <c:pt idx="14989">
                  <c:v>0.19070300000000001</c:v>
                </c:pt>
                <c:pt idx="14990">
                  <c:v>0.18504899999999999</c:v>
                </c:pt>
                <c:pt idx="14991">
                  <c:v>0.17932899999999999</c:v>
                </c:pt>
                <c:pt idx="14992">
                  <c:v>0.17355000000000001</c:v>
                </c:pt>
                <c:pt idx="14993">
                  <c:v>0.16771900000000001</c:v>
                </c:pt>
                <c:pt idx="14994">
                  <c:v>0.16184599999999999</c:v>
                </c:pt>
                <c:pt idx="14995">
                  <c:v>0.15593599999999999</c:v>
                </c:pt>
                <c:pt idx="14996">
                  <c:v>0.14999699999999999</c:v>
                </c:pt>
                <c:pt idx="14997">
                  <c:v>0.144036</c:v>
                </c:pt>
                <c:pt idx="14998">
                  <c:v>0.13806199999999999</c:v>
                </c:pt>
                <c:pt idx="14999">
                  <c:v>0.13208400000000001</c:v>
                </c:pt>
                <c:pt idx="15000">
                  <c:v>0.126107</c:v>
                </c:pt>
                <c:pt idx="15001">
                  <c:v>0.12014</c:v>
                </c:pt>
                <c:pt idx="15002">
                  <c:v>0.114191</c:v>
                </c:pt>
                <c:pt idx="15003">
                  <c:v>0.108266</c:v>
                </c:pt>
                <c:pt idx="15004">
                  <c:v>0.10237499999999999</c:v>
                </c:pt>
                <c:pt idx="15005">
                  <c:v>9.6523399999999995E-2</c:v>
                </c:pt>
                <c:pt idx="15006">
                  <c:v>9.0719400000000006E-2</c:v>
                </c:pt>
                <c:pt idx="15007">
                  <c:v>8.4969900000000001E-2</c:v>
                </c:pt>
                <c:pt idx="15008">
                  <c:v>7.9282199999999997E-2</c:v>
                </c:pt>
                <c:pt idx="15009">
                  <c:v>7.3663900000000004E-2</c:v>
                </c:pt>
                <c:pt idx="15010">
                  <c:v>6.8122100000000005E-2</c:v>
                </c:pt>
                <c:pt idx="15011">
                  <c:v>6.2663800000000006E-2</c:v>
                </c:pt>
                <c:pt idx="15012">
                  <c:v>5.7295800000000001E-2</c:v>
                </c:pt>
                <c:pt idx="15013">
                  <c:v>5.20247E-2</c:v>
                </c:pt>
                <c:pt idx="15014">
                  <c:v>4.6856599999999998E-2</c:v>
                </c:pt>
                <c:pt idx="15015">
                  <c:v>4.17977E-2</c:v>
                </c:pt>
                <c:pt idx="15016">
                  <c:v>3.6854100000000001E-2</c:v>
                </c:pt>
                <c:pt idx="15017">
                  <c:v>3.2031900000000002E-2</c:v>
                </c:pt>
                <c:pt idx="15018">
                  <c:v>2.7337E-2</c:v>
                </c:pt>
                <c:pt idx="15019">
                  <c:v>2.2775199999999999E-2</c:v>
                </c:pt>
                <c:pt idx="15020">
                  <c:v>1.8351800000000001E-2</c:v>
                </c:pt>
                <c:pt idx="15021">
                  <c:v>1.40722E-2</c:v>
                </c:pt>
                <c:pt idx="15022" formatCode="0.00E+00">
                  <c:v>9.9413699999999997E-3</c:v>
                </c:pt>
                <c:pt idx="15023" formatCode="0.00E+00">
                  <c:v>5.9642999999999996E-3</c:v>
                </c:pt>
                <c:pt idx="15024" formatCode="0.00E+00">
                  <c:v>2.1452099999999998E-3</c:v>
                </c:pt>
                <c:pt idx="15025" formatCode="0.00E+00">
                  <c:v>-1.5121399999999999E-3</c:v>
                </c:pt>
                <c:pt idx="15026" formatCode="0.00E+00">
                  <c:v>-5.0041199999999999E-3</c:v>
                </c:pt>
                <c:pt idx="15027" formatCode="0.00E+00">
                  <c:v>-8.3268700000000001E-3</c:v>
                </c:pt>
                <c:pt idx="15028">
                  <c:v>-1.14766E-2</c:v>
                </c:pt>
                <c:pt idx="15029">
                  <c:v>-1.4449999999999999E-2</c:v>
                </c:pt>
                <c:pt idx="15030">
                  <c:v>-1.7244300000000001E-2</c:v>
                </c:pt>
                <c:pt idx="15031">
                  <c:v>-1.98569E-2</c:v>
                </c:pt>
                <c:pt idx="15032">
                  <c:v>-2.2285300000000001E-2</c:v>
                </c:pt>
                <c:pt idx="15033">
                  <c:v>-2.4528000000000001E-2</c:v>
                </c:pt>
                <c:pt idx="15034">
                  <c:v>-2.65834E-2</c:v>
                </c:pt>
                <c:pt idx="15035">
                  <c:v>-2.84499E-2</c:v>
                </c:pt>
                <c:pt idx="15036">
                  <c:v>-3.0125300000000001E-2</c:v>
                </c:pt>
                <c:pt idx="15037">
                  <c:v>-3.1608400000000002E-2</c:v>
                </c:pt>
                <c:pt idx="15038">
                  <c:v>-3.2897799999999998E-2</c:v>
                </c:pt>
                <c:pt idx="15039">
                  <c:v>-3.3992799999999997E-2</c:v>
                </c:pt>
                <c:pt idx="15040">
                  <c:v>-3.4894099999999997E-2</c:v>
                </c:pt>
                <c:pt idx="15041">
                  <c:v>-3.5603200000000002E-2</c:v>
                </c:pt>
                <c:pt idx="15042">
                  <c:v>-3.6121199999999999E-2</c:v>
                </c:pt>
                <c:pt idx="15043">
                  <c:v>-3.6448500000000002E-2</c:v>
                </c:pt>
                <c:pt idx="15044">
                  <c:v>-3.6586500000000001E-2</c:v>
                </c:pt>
                <c:pt idx="15045">
                  <c:v>-3.6536699999999998E-2</c:v>
                </c:pt>
                <c:pt idx="15046">
                  <c:v>-3.6300499999999999E-2</c:v>
                </c:pt>
                <c:pt idx="15047">
                  <c:v>-3.58797E-2</c:v>
                </c:pt>
                <c:pt idx="15048">
                  <c:v>-3.5276299999999997E-2</c:v>
                </c:pt>
                <c:pt idx="15049">
                  <c:v>-3.4492599999999998E-2</c:v>
                </c:pt>
                <c:pt idx="15050">
                  <c:v>-3.3531400000000003E-2</c:v>
                </c:pt>
                <c:pt idx="15051">
                  <c:v>-3.2395899999999998E-2</c:v>
                </c:pt>
                <c:pt idx="15052">
                  <c:v>-3.10894E-2</c:v>
                </c:pt>
                <c:pt idx="15053">
                  <c:v>-2.96154E-2</c:v>
                </c:pt>
                <c:pt idx="15054">
                  <c:v>-2.7977800000000001E-2</c:v>
                </c:pt>
                <c:pt idx="15055">
                  <c:v>-2.6180499999999999E-2</c:v>
                </c:pt>
                <c:pt idx="15056">
                  <c:v>-2.4227499999999999E-2</c:v>
                </c:pt>
                <c:pt idx="15057">
                  <c:v>-2.2123199999999999E-2</c:v>
                </c:pt>
                <c:pt idx="15058">
                  <c:v>-1.98722E-2</c:v>
                </c:pt>
                <c:pt idx="15059">
                  <c:v>-1.74792E-2</c:v>
                </c:pt>
                <c:pt idx="15060">
                  <c:v>-1.4948899999999999E-2</c:v>
                </c:pt>
                <c:pt idx="15061">
                  <c:v>-1.2286699999999999E-2</c:v>
                </c:pt>
                <c:pt idx="15062" formatCode="0.00E+00">
                  <c:v>-9.4980299999999993E-3</c:v>
                </c:pt>
                <c:pt idx="15063" formatCode="0.00E+00">
                  <c:v>-6.58861E-3</c:v>
                </c:pt>
                <c:pt idx="15064" formatCode="0.00E+00">
                  <c:v>-3.5642500000000001E-3</c:v>
                </c:pt>
                <c:pt idx="15065" formatCode="0.00E+00">
                  <c:v>-4.3090700000000001E-4</c:v>
                </c:pt>
                <c:pt idx="15066" formatCode="0.00E+00">
                  <c:v>2.8051299999999999E-3</c:v>
                </c:pt>
                <c:pt idx="15067" formatCode="0.00E+00">
                  <c:v>6.1372299999999996E-3</c:v>
                </c:pt>
                <c:pt idx="15068" formatCode="0.00E+00">
                  <c:v>9.5586200000000003E-3</c:v>
                </c:pt>
                <c:pt idx="15069">
                  <c:v>1.3062799999999999E-2</c:v>
                </c:pt>
                <c:pt idx="15070">
                  <c:v>1.6643399999999999E-2</c:v>
                </c:pt>
                <c:pt idx="15071">
                  <c:v>2.0294E-2</c:v>
                </c:pt>
                <c:pt idx="15072">
                  <c:v>2.40077E-2</c:v>
                </c:pt>
                <c:pt idx="15073">
                  <c:v>2.7777799999999998E-2</c:v>
                </c:pt>
                <c:pt idx="15074">
                  <c:v>3.1597100000000003E-2</c:v>
                </c:pt>
                <c:pt idx="15075">
                  <c:v>3.5458799999999999E-2</c:v>
                </c:pt>
                <c:pt idx="15076">
                  <c:v>3.93557E-2</c:v>
                </c:pt>
                <c:pt idx="15077">
                  <c:v>4.32805E-2</c:v>
                </c:pt>
                <c:pt idx="15078">
                  <c:v>4.7226200000000003E-2</c:v>
                </c:pt>
                <c:pt idx="15079">
                  <c:v>5.1185700000000001E-2</c:v>
                </c:pt>
                <c:pt idx="15080">
                  <c:v>5.5151899999999997E-2</c:v>
                </c:pt>
                <c:pt idx="15081">
                  <c:v>5.91181E-2</c:v>
                </c:pt>
                <c:pt idx="15082">
                  <c:v>6.3077499999999995E-2</c:v>
                </c:pt>
                <c:pt idx="15083">
                  <c:v>6.7023299999999994E-2</c:v>
                </c:pt>
                <c:pt idx="15084">
                  <c:v>7.0949100000000001E-2</c:v>
                </c:pt>
                <c:pt idx="15085">
                  <c:v>7.4848200000000004E-2</c:v>
                </c:pt>
                <c:pt idx="15086">
                  <c:v>7.8713900000000003E-2</c:v>
                </c:pt>
                <c:pt idx="15087">
                  <c:v>8.2539500000000002E-2</c:v>
                </c:pt>
                <c:pt idx="15088">
                  <c:v>8.6318699999999998E-2</c:v>
                </c:pt>
                <c:pt idx="15089">
                  <c:v>9.0045500000000001E-2</c:v>
                </c:pt>
                <c:pt idx="15090">
                  <c:v>9.3713900000000003E-2</c:v>
                </c:pt>
                <c:pt idx="15091">
                  <c:v>9.7317699999999993E-2</c:v>
                </c:pt>
                <c:pt idx="15092">
                  <c:v>0.100851</c:v>
                </c:pt>
                <c:pt idx="15093">
                  <c:v>0.104308</c:v>
                </c:pt>
                <c:pt idx="15094">
                  <c:v>0.107682</c:v>
                </c:pt>
                <c:pt idx="15095">
                  <c:v>0.11097</c:v>
                </c:pt>
                <c:pt idx="15096">
                  <c:v>0.114164</c:v>
                </c:pt>
                <c:pt idx="15097">
                  <c:v>0.11726</c:v>
                </c:pt>
                <c:pt idx="15098">
                  <c:v>0.120254</c:v>
                </c:pt>
                <c:pt idx="15099">
                  <c:v>0.12314</c:v>
                </c:pt>
                <c:pt idx="15100">
                  <c:v>0.125915</c:v>
                </c:pt>
                <c:pt idx="15101">
                  <c:v>0.12857399999999999</c:v>
                </c:pt>
                <c:pt idx="15102">
                  <c:v>0.13111400000000001</c:v>
                </c:pt>
                <c:pt idx="15103">
                  <c:v>0.13353000000000001</c:v>
                </c:pt>
                <c:pt idx="15104">
                  <c:v>0.13582</c:v>
                </c:pt>
                <c:pt idx="15105">
                  <c:v>0.13797899999999999</c:v>
                </c:pt>
                <c:pt idx="15106">
                  <c:v>0.14000499999999999</c:v>
                </c:pt>
                <c:pt idx="15107">
                  <c:v>0.14189599999999999</c:v>
                </c:pt>
                <c:pt idx="15108">
                  <c:v>0.14365</c:v>
                </c:pt>
                <c:pt idx="15109">
                  <c:v>0.145264</c:v>
                </c:pt>
                <c:pt idx="15110">
                  <c:v>0.14673700000000001</c:v>
                </c:pt>
                <c:pt idx="15111">
                  <c:v>0.148066</c:v>
                </c:pt>
                <c:pt idx="15112">
                  <c:v>0.149252</c:v>
                </c:pt>
                <c:pt idx="15113">
                  <c:v>0.15029100000000001</c:v>
                </c:pt>
                <c:pt idx="15114">
                  <c:v>0.15118300000000001</c:v>
                </c:pt>
                <c:pt idx="15115">
                  <c:v>0.15192900000000001</c:v>
                </c:pt>
                <c:pt idx="15116">
                  <c:v>0.152528</c:v>
                </c:pt>
                <c:pt idx="15117">
                  <c:v>0.152979</c:v>
                </c:pt>
                <c:pt idx="15118">
                  <c:v>0.153282</c:v>
                </c:pt>
                <c:pt idx="15119">
                  <c:v>0.15343899999999999</c:v>
                </c:pt>
                <c:pt idx="15120">
                  <c:v>0.153449</c:v>
                </c:pt>
                <c:pt idx="15121">
                  <c:v>0.15331500000000001</c:v>
                </c:pt>
                <c:pt idx="15122">
                  <c:v>0.15303600000000001</c:v>
                </c:pt>
                <c:pt idx="15123">
                  <c:v>0.152616</c:v>
                </c:pt>
                <c:pt idx="15124">
                  <c:v>0.152055</c:v>
                </c:pt>
                <c:pt idx="15125">
                  <c:v>0.15135599999999999</c:v>
                </c:pt>
                <c:pt idx="15126">
                  <c:v>0.15051999999999999</c:v>
                </c:pt>
                <c:pt idx="15127">
                  <c:v>0.14955099999999999</c:v>
                </c:pt>
                <c:pt idx="15128">
                  <c:v>0.148451</c:v>
                </c:pt>
                <c:pt idx="15129">
                  <c:v>0.14722299999999999</c:v>
                </c:pt>
                <c:pt idx="15130">
                  <c:v>0.145872</c:v>
                </c:pt>
                <c:pt idx="15131">
                  <c:v>0.144401</c:v>
                </c:pt>
                <c:pt idx="15132">
                  <c:v>0.142813</c:v>
                </c:pt>
                <c:pt idx="15133">
                  <c:v>0.14111299999999999</c:v>
                </c:pt>
                <c:pt idx="15134">
                  <c:v>0.13930400000000001</c:v>
                </c:pt>
                <c:pt idx="15135">
                  <c:v>0.13739000000000001</c:v>
                </c:pt>
                <c:pt idx="15136">
                  <c:v>0.135376</c:v>
                </c:pt>
                <c:pt idx="15137">
                  <c:v>0.133268</c:v>
                </c:pt>
                <c:pt idx="15138">
                  <c:v>0.13106999999999999</c:v>
                </c:pt>
                <c:pt idx="15139">
                  <c:v>0.12878899999999999</c:v>
                </c:pt>
                <c:pt idx="15140">
                  <c:v>0.12642999999999999</c:v>
                </c:pt>
                <c:pt idx="15141">
                  <c:v>0.123996</c:v>
                </c:pt>
                <c:pt idx="15142">
                  <c:v>0.121493</c:v>
                </c:pt>
                <c:pt idx="15143">
                  <c:v>0.11892800000000001</c:v>
                </c:pt>
                <c:pt idx="15144">
                  <c:v>0.11630600000000001</c:v>
                </c:pt>
                <c:pt idx="15145">
                  <c:v>0.113632</c:v>
                </c:pt>
                <c:pt idx="15146">
                  <c:v>0.110913</c:v>
                </c:pt>
                <c:pt idx="15147">
                  <c:v>0.108154</c:v>
                </c:pt>
                <c:pt idx="15148">
                  <c:v>0.10536</c:v>
                </c:pt>
                <c:pt idx="15149">
                  <c:v>0.10254000000000001</c:v>
                </c:pt>
                <c:pt idx="15150">
                  <c:v>9.96972E-2</c:v>
                </c:pt>
                <c:pt idx="15151">
                  <c:v>9.6838999999999995E-2</c:v>
                </c:pt>
                <c:pt idx="15152">
                  <c:v>9.3971100000000002E-2</c:v>
                </c:pt>
                <c:pt idx="15153">
                  <c:v>9.1099600000000003E-2</c:v>
                </c:pt>
                <c:pt idx="15154">
                  <c:v>8.8230299999999998E-2</c:v>
                </c:pt>
                <c:pt idx="15155">
                  <c:v>8.5369500000000001E-2</c:v>
                </c:pt>
                <c:pt idx="15156">
                  <c:v>8.2523200000000005E-2</c:v>
                </c:pt>
                <c:pt idx="15157">
                  <c:v>7.9697400000000002E-2</c:v>
                </c:pt>
                <c:pt idx="15158">
                  <c:v>7.6897599999999997E-2</c:v>
                </c:pt>
                <c:pt idx="15159">
                  <c:v>7.4130000000000001E-2</c:v>
                </c:pt>
                <c:pt idx="15160">
                  <c:v>7.14008E-2</c:v>
                </c:pt>
                <c:pt idx="15161">
                  <c:v>6.8716299999999994E-2</c:v>
                </c:pt>
                <c:pt idx="15162">
                  <c:v>6.6081899999999999E-2</c:v>
                </c:pt>
                <c:pt idx="15163">
                  <c:v>6.3503000000000004E-2</c:v>
                </c:pt>
                <c:pt idx="15164">
                  <c:v>6.0985400000000002E-2</c:v>
                </c:pt>
                <c:pt idx="15165">
                  <c:v>5.8534700000000002E-2</c:v>
                </c:pt>
                <c:pt idx="15166">
                  <c:v>5.6156299999999999E-2</c:v>
                </c:pt>
                <c:pt idx="15167">
                  <c:v>5.3855300000000002E-2</c:v>
                </c:pt>
                <c:pt idx="15168">
                  <c:v>5.1636399999999999E-2</c:v>
                </c:pt>
                <c:pt idx="15169">
                  <c:v>4.9504600000000003E-2</c:v>
                </c:pt>
                <c:pt idx="15170">
                  <c:v>4.7464399999999997E-2</c:v>
                </c:pt>
                <c:pt idx="15171">
                  <c:v>4.55203E-2</c:v>
                </c:pt>
                <c:pt idx="15172">
                  <c:v>4.3676100000000002E-2</c:v>
                </c:pt>
                <c:pt idx="15173">
                  <c:v>4.1935800000000002E-2</c:v>
                </c:pt>
                <c:pt idx="15174">
                  <c:v>4.03033E-2</c:v>
                </c:pt>
                <c:pt idx="15175">
                  <c:v>3.8782700000000003E-2</c:v>
                </c:pt>
                <c:pt idx="15176">
                  <c:v>3.7378399999999999E-2</c:v>
                </c:pt>
                <c:pt idx="15177">
                  <c:v>3.6093399999999998E-2</c:v>
                </c:pt>
                <c:pt idx="15178">
                  <c:v>3.4930099999999999E-2</c:v>
                </c:pt>
                <c:pt idx="15179">
                  <c:v>3.3890400000000001E-2</c:v>
                </c:pt>
                <c:pt idx="15180">
                  <c:v>3.2976999999999999E-2</c:v>
                </c:pt>
                <c:pt idx="15181">
                  <c:v>3.2192100000000001E-2</c:v>
                </c:pt>
                <c:pt idx="15182">
                  <c:v>3.15374E-2</c:v>
                </c:pt>
                <c:pt idx="15183">
                  <c:v>3.1014300000000002E-2</c:v>
                </c:pt>
                <c:pt idx="15184">
                  <c:v>3.06243E-2</c:v>
                </c:pt>
                <c:pt idx="15185">
                  <c:v>3.0368099999999999E-2</c:v>
                </c:pt>
                <c:pt idx="15186">
                  <c:v>3.0246499999999999E-2</c:v>
                </c:pt>
                <c:pt idx="15187">
                  <c:v>3.02598E-2</c:v>
                </c:pt>
                <c:pt idx="15188">
                  <c:v>3.0408500000000002E-2</c:v>
                </c:pt>
                <c:pt idx="15189">
                  <c:v>3.06921E-2</c:v>
                </c:pt>
                <c:pt idx="15190">
                  <c:v>3.11103E-2</c:v>
                </c:pt>
                <c:pt idx="15191">
                  <c:v>3.1662099999999999E-2</c:v>
                </c:pt>
                <c:pt idx="15192">
                  <c:v>3.23465E-2</c:v>
                </c:pt>
                <c:pt idx="15193">
                  <c:v>3.31626E-2</c:v>
                </c:pt>
                <c:pt idx="15194">
                  <c:v>3.4109100000000003E-2</c:v>
                </c:pt>
                <c:pt idx="15195">
                  <c:v>3.5184199999999999E-2</c:v>
                </c:pt>
                <c:pt idx="15196">
                  <c:v>3.63857E-2</c:v>
                </c:pt>
                <c:pt idx="15197">
                  <c:v>3.7711500000000002E-2</c:v>
                </c:pt>
                <c:pt idx="15198">
                  <c:v>3.9159600000000003E-2</c:v>
                </c:pt>
                <c:pt idx="15199">
                  <c:v>4.0727300000000001E-2</c:v>
                </c:pt>
                <c:pt idx="15200">
                  <c:v>4.2412100000000001E-2</c:v>
                </c:pt>
                <c:pt idx="15201">
                  <c:v>4.4210800000000001E-2</c:v>
                </c:pt>
                <c:pt idx="15202">
                  <c:v>4.6120300000000003E-2</c:v>
                </c:pt>
                <c:pt idx="15203">
                  <c:v>4.8137199999999998E-2</c:v>
                </c:pt>
                <c:pt idx="15204">
                  <c:v>5.0257900000000001E-2</c:v>
                </c:pt>
                <c:pt idx="15205">
                  <c:v>5.2478400000000001E-2</c:v>
                </c:pt>
                <c:pt idx="15206">
                  <c:v>5.4794599999999999E-2</c:v>
                </c:pt>
                <c:pt idx="15207">
                  <c:v>5.7202299999999998E-2</c:v>
                </c:pt>
                <c:pt idx="15208">
                  <c:v>5.9697199999999999E-2</c:v>
                </c:pt>
                <c:pt idx="15209">
                  <c:v>6.2274700000000002E-2</c:v>
                </c:pt>
                <c:pt idx="15210">
                  <c:v>6.4929799999999996E-2</c:v>
                </c:pt>
                <c:pt idx="15211">
                  <c:v>6.7657300000000004E-2</c:v>
                </c:pt>
                <c:pt idx="15212">
                  <c:v>7.0451600000000003E-2</c:v>
                </c:pt>
                <c:pt idx="15213">
                  <c:v>7.3307399999999995E-2</c:v>
                </c:pt>
                <c:pt idx="15214">
                  <c:v>7.6219200000000001E-2</c:v>
                </c:pt>
                <c:pt idx="15215">
                  <c:v>7.9181500000000002E-2</c:v>
                </c:pt>
                <c:pt idx="15216">
                  <c:v>8.2188999999999998E-2</c:v>
                </c:pt>
                <c:pt idx="15217">
                  <c:v>8.52358E-2</c:v>
                </c:pt>
                <c:pt idx="15218">
                  <c:v>8.8315900000000003E-2</c:v>
                </c:pt>
                <c:pt idx="15219">
                  <c:v>9.1423500000000005E-2</c:v>
                </c:pt>
                <c:pt idx="15220">
                  <c:v>9.4552600000000001E-2</c:v>
                </c:pt>
                <c:pt idx="15221">
                  <c:v>9.7697199999999998E-2</c:v>
                </c:pt>
                <c:pt idx="15222">
                  <c:v>0.100851</c:v>
                </c:pt>
                <c:pt idx="15223">
                  <c:v>0.104008</c:v>
                </c:pt>
                <c:pt idx="15224">
                  <c:v>0.10716199999999999</c:v>
                </c:pt>
                <c:pt idx="15225">
                  <c:v>0.110307</c:v>
                </c:pt>
                <c:pt idx="15226">
                  <c:v>0.113437</c:v>
                </c:pt>
                <c:pt idx="15227">
                  <c:v>0.116546</c:v>
                </c:pt>
                <c:pt idx="15228">
                  <c:v>0.119627</c:v>
                </c:pt>
                <c:pt idx="15229">
                  <c:v>0.12267500000000001</c:v>
                </c:pt>
                <c:pt idx="15230">
                  <c:v>0.12568299999999999</c:v>
                </c:pt>
                <c:pt idx="15231">
                  <c:v>0.12864700000000001</c:v>
                </c:pt>
                <c:pt idx="15232">
                  <c:v>0.13156100000000001</c:v>
                </c:pt>
                <c:pt idx="15233">
                  <c:v>0.13441900000000001</c:v>
                </c:pt>
                <c:pt idx="15234">
                  <c:v>0.137214</c:v>
                </c:pt>
                <c:pt idx="15235">
                  <c:v>0.13994300000000001</c:v>
                </c:pt>
                <c:pt idx="15236">
                  <c:v>0.142599</c:v>
                </c:pt>
                <c:pt idx="15237">
                  <c:v>0.145176</c:v>
                </c:pt>
                <c:pt idx="15238">
                  <c:v>0.14767</c:v>
                </c:pt>
                <c:pt idx="15239">
                  <c:v>0.15007599999999999</c:v>
                </c:pt>
                <c:pt idx="15240">
                  <c:v>0.15238699999999999</c:v>
                </c:pt>
                <c:pt idx="15241">
                  <c:v>0.15459899999999999</c:v>
                </c:pt>
                <c:pt idx="15242">
                  <c:v>0.15670899999999999</c:v>
                </c:pt>
                <c:pt idx="15243">
                  <c:v>0.15871099999999999</c:v>
                </c:pt>
                <c:pt idx="15244">
                  <c:v>0.16060099999999999</c:v>
                </c:pt>
                <c:pt idx="15245">
                  <c:v>0.16237499999999999</c:v>
                </c:pt>
                <c:pt idx="15246">
                  <c:v>0.16403000000000001</c:v>
                </c:pt>
                <c:pt idx="15247">
                  <c:v>0.16556100000000001</c:v>
                </c:pt>
                <c:pt idx="15248">
                  <c:v>0.166966</c:v>
                </c:pt>
                <c:pt idx="15249">
                  <c:v>0.168241</c:v>
                </c:pt>
                <c:pt idx="15250">
                  <c:v>0.169382</c:v>
                </c:pt>
                <c:pt idx="15251">
                  <c:v>0.17038700000000001</c:v>
                </c:pt>
                <c:pt idx="15252">
                  <c:v>0.17125299999999999</c:v>
                </c:pt>
                <c:pt idx="15253">
                  <c:v>0.17197799999999999</c:v>
                </c:pt>
                <c:pt idx="15254">
                  <c:v>0.17255899999999999</c:v>
                </c:pt>
                <c:pt idx="15255">
                  <c:v>0.17299500000000001</c:v>
                </c:pt>
                <c:pt idx="15256">
                  <c:v>0.17328399999999999</c:v>
                </c:pt>
                <c:pt idx="15257">
                  <c:v>0.17342399999999999</c:v>
                </c:pt>
                <c:pt idx="15258">
                  <c:v>0.17341300000000001</c:v>
                </c:pt>
                <c:pt idx="15259">
                  <c:v>0.17324999999999999</c:v>
                </c:pt>
                <c:pt idx="15260">
                  <c:v>0.172934</c:v>
                </c:pt>
                <c:pt idx="15261">
                  <c:v>0.17246600000000001</c:v>
                </c:pt>
                <c:pt idx="15262">
                  <c:v>0.171844</c:v>
                </c:pt>
                <c:pt idx="15263">
                  <c:v>0.171068</c:v>
                </c:pt>
                <c:pt idx="15264">
                  <c:v>0.17013900000000001</c:v>
                </c:pt>
                <c:pt idx="15265">
                  <c:v>0.16905700000000001</c:v>
                </c:pt>
                <c:pt idx="15266">
                  <c:v>0.167823</c:v>
                </c:pt>
                <c:pt idx="15267">
                  <c:v>0.166438</c:v>
                </c:pt>
                <c:pt idx="15268">
                  <c:v>0.16490199999999999</c:v>
                </c:pt>
                <c:pt idx="15269">
                  <c:v>0.163218</c:v>
                </c:pt>
                <c:pt idx="15270">
                  <c:v>0.161386</c:v>
                </c:pt>
                <c:pt idx="15271">
                  <c:v>0.159409</c:v>
                </c:pt>
                <c:pt idx="15272">
                  <c:v>0.15728900000000001</c:v>
                </c:pt>
                <c:pt idx="15273">
                  <c:v>0.155028</c:v>
                </c:pt>
                <c:pt idx="15274">
                  <c:v>0.15262899999999999</c:v>
                </c:pt>
                <c:pt idx="15275">
                  <c:v>0.150093</c:v>
                </c:pt>
                <c:pt idx="15276">
                  <c:v>0.147424</c:v>
                </c:pt>
                <c:pt idx="15277">
                  <c:v>0.144624</c:v>
                </c:pt>
                <c:pt idx="15278">
                  <c:v>0.14169599999999999</c:v>
                </c:pt>
                <c:pt idx="15279">
                  <c:v>0.13864399999999999</c:v>
                </c:pt>
                <c:pt idx="15280">
                  <c:v>0.13547200000000001</c:v>
                </c:pt>
                <c:pt idx="15281">
                  <c:v>0.13218299999999999</c:v>
                </c:pt>
                <c:pt idx="15282">
                  <c:v>0.12878100000000001</c:v>
                </c:pt>
                <c:pt idx="15283">
                  <c:v>0.12527099999999999</c:v>
                </c:pt>
                <c:pt idx="15284">
                  <c:v>0.121656</c:v>
                </c:pt>
                <c:pt idx="15285">
                  <c:v>0.117941</c:v>
                </c:pt>
                <c:pt idx="15286">
                  <c:v>0.11413</c:v>
                </c:pt>
                <c:pt idx="15287">
                  <c:v>0.11022899999999999</c:v>
                </c:pt>
                <c:pt idx="15288">
                  <c:v>0.106242</c:v>
                </c:pt>
                <c:pt idx="15289">
                  <c:v>0.102174</c:v>
                </c:pt>
                <c:pt idx="15290">
                  <c:v>9.8029699999999997E-2</c:v>
                </c:pt>
                <c:pt idx="15291">
                  <c:v>9.3814900000000007E-2</c:v>
                </c:pt>
                <c:pt idx="15292">
                  <c:v>8.9534299999999997E-2</c:v>
                </c:pt>
                <c:pt idx="15293">
                  <c:v>8.51933E-2</c:v>
                </c:pt>
                <c:pt idx="15294">
                  <c:v>8.0797599999999997E-2</c:v>
                </c:pt>
                <c:pt idx="15295">
                  <c:v>7.6352299999999998E-2</c:v>
                </c:pt>
                <c:pt idx="15296">
                  <c:v>7.1862899999999993E-2</c:v>
                </c:pt>
                <c:pt idx="15297">
                  <c:v>6.7334900000000003E-2</c:v>
                </c:pt>
                <c:pt idx="15298">
                  <c:v>6.2773999999999996E-2</c:v>
                </c:pt>
                <c:pt idx="15299">
                  <c:v>5.81857E-2</c:v>
                </c:pt>
                <c:pt idx="15300">
                  <c:v>5.3575400000000002E-2</c:v>
                </c:pt>
                <c:pt idx="15301">
                  <c:v>4.8948800000000001E-2</c:v>
                </c:pt>
                <c:pt idx="15302">
                  <c:v>4.4311499999999997E-2</c:v>
                </c:pt>
                <c:pt idx="15303">
                  <c:v>3.9669200000000002E-2</c:v>
                </c:pt>
                <c:pt idx="15304">
                  <c:v>3.5027700000000002E-2</c:v>
                </c:pt>
                <c:pt idx="15305">
                  <c:v>3.0392499999999999E-2</c:v>
                </c:pt>
                <c:pt idx="15306">
                  <c:v>2.5768699999999999E-2</c:v>
                </c:pt>
                <c:pt idx="15307">
                  <c:v>2.1161699999999999E-2</c:v>
                </c:pt>
                <c:pt idx="15308">
                  <c:v>1.6577100000000001E-2</c:v>
                </c:pt>
                <c:pt idx="15309">
                  <c:v>1.20205E-2</c:v>
                </c:pt>
                <c:pt idx="15310" formatCode="0.00E+00">
                  <c:v>7.4972900000000002E-3</c:v>
                </c:pt>
                <c:pt idx="15311" formatCode="0.00E+00">
                  <c:v>3.0130500000000002E-3</c:v>
                </c:pt>
                <c:pt idx="15312" formatCode="0.00E+00">
                  <c:v>-1.42673E-3</c:v>
                </c:pt>
                <c:pt idx="15313" formatCode="0.00E+00">
                  <c:v>-5.8166800000000003E-3</c:v>
                </c:pt>
                <c:pt idx="15314">
                  <c:v>-1.01516E-2</c:v>
                </c:pt>
                <c:pt idx="15315">
                  <c:v>-1.44268E-2</c:v>
                </c:pt>
                <c:pt idx="15316">
                  <c:v>-1.86372E-2</c:v>
                </c:pt>
                <c:pt idx="15317">
                  <c:v>-2.2777800000000001E-2</c:v>
                </c:pt>
                <c:pt idx="15318">
                  <c:v>-2.6842899999999999E-2</c:v>
                </c:pt>
                <c:pt idx="15319">
                  <c:v>-3.0827299999999998E-2</c:v>
                </c:pt>
                <c:pt idx="15320">
                  <c:v>-3.4725600000000002E-2</c:v>
                </c:pt>
                <c:pt idx="15321">
                  <c:v>-3.8533600000000001E-2</c:v>
                </c:pt>
                <c:pt idx="15322">
                  <c:v>-4.2247699999999999E-2</c:v>
                </c:pt>
                <c:pt idx="15323">
                  <c:v>-4.5863800000000003E-2</c:v>
                </c:pt>
                <c:pt idx="15324">
                  <c:v>-4.9377699999999997E-2</c:v>
                </c:pt>
                <c:pt idx="15325">
                  <c:v>-5.2785600000000002E-2</c:v>
                </c:pt>
                <c:pt idx="15326">
                  <c:v>-5.60837E-2</c:v>
                </c:pt>
                <c:pt idx="15327">
                  <c:v>-5.9268700000000001E-2</c:v>
                </c:pt>
                <c:pt idx="15328">
                  <c:v>-6.2337299999999998E-2</c:v>
                </c:pt>
                <c:pt idx="15329">
                  <c:v>-6.5286300000000005E-2</c:v>
                </c:pt>
                <c:pt idx="15330">
                  <c:v>-6.8112900000000004E-2</c:v>
                </c:pt>
                <c:pt idx="15331">
                  <c:v>-7.0814100000000005E-2</c:v>
                </c:pt>
                <c:pt idx="15332">
                  <c:v>-7.3386999999999994E-2</c:v>
                </c:pt>
                <c:pt idx="15333">
                  <c:v>-7.5829300000000002E-2</c:v>
                </c:pt>
                <c:pt idx="15334">
                  <c:v>-7.8138799999999994E-2</c:v>
                </c:pt>
                <c:pt idx="15335">
                  <c:v>-8.0313499999999996E-2</c:v>
                </c:pt>
                <c:pt idx="15336">
                  <c:v>-8.23517E-2</c:v>
                </c:pt>
                <c:pt idx="15337">
                  <c:v>-8.4251599999999996E-2</c:v>
                </c:pt>
                <c:pt idx="15338">
                  <c:v>-8.6011799999999999E-2</c:v>
                </c:pt>
                <c:pt idx="15339">
                  <c:v>-8.7631100000000003E-2</c:v>
                </c:pt>
                <c:pt idx="15340">
                  <c:v>-8.9108599999999996E-2</c:v>
                </c:pt>
                <c:pt idx="15341">
                  <c:v>-9.0442900000000007E-2</c:v>
                </c:pt>
                <c:pt idx="15342">
                  <c:v>-9.1633000000000006E-2</c:v>
                </c:pt>
                <c:pt idx="15343">
                  <c:v>-9.2678499999999997E-2</c:v>
                </c:pt>
                <c:pt idx="15344">
                  <c:v>-9.3579099999999998E-2</c:v>
                </c:pt>
                <c:pt idx="15345">
                  <c:v>-9.4334600000000005E-2</c:v>
                </c:pt>
                <c:pt idx="15346">
                  <c:v>-9.4945000000000002E-2</c:v>
                </c:pt>
                <c:pt idx="15347">
                  <c:v>-9.5410300000000003E-2</c:v>
                </c:pt>
                <c:pt idx="15348">
                  <c:v>-9.5730899999999994E-2</c:v>
                </c:pt>
                <c:pt idx="15349">
                  <c:v>-9.5907000000000006E-2</c:v>
                </c:pt>
                <c:pt idx="15350">
                  <c:v>-9.59396E-2</c:v>
                </c:pt>
                <c:pt idx="15351">
                  <c:v>-9.5829200000000003E-2</c:v>
                </c:pt>
                <c:pt idx="15352">
                  <c:v>-9.5577300000000004E-2</c:v>
                </c:pt>
                <c:pt idx="15353">
                  <c:v>-9.51853E-2</c:v>
                </c:pt>
                <c:pt idx="15354">
                  <c:v>-9.4654799999999997E-2</c:v>
                </c:pt>
                <c:pt idx="15355">
                  <c:v>-9.3987100000000004E-2</c:v>
                </c:pt>
                <c:pt idx="15356">
                  <c:v>-9.3183600000000005E-2</c:v>
                </c:pt>
                <c:pt idx="15357">
                  <c:v>-9.2245400000000005E-2</c:v>
                </c:pt>
                <c:pt idx="15358">
                  <c:v>-9.11743E-2</c:v>
                </c:pt>
                <c:pt idx="15359">
                  <c:v>-8.9973200000000003E-2</c:v>
                </c:pt>
                <c:pt idx="15360">
                  <c:v>-8.8645399999999999E-2</c:v>
                </c:pt>
                <c:pt idx="15361">
                  <c:v>-8.7193300000000001E-2</c:v>
                </c:pt>
                <c:pt idx="15362">
                  <c:v>-8.5619500000000001E-2</c:v>
                </c:pt>
                <c:pt idx="15363">
                  <c:v>-8.3927000000000002E-2</c:v>
                </c:pt>
                <c:pt idx="15364">
                  <c:v>-8.2118899999999995E-2</c:v>
                </c:pt>
                <c:pt idx="15365">
                  <c:v>-8.0198500000000006E-2</c:v>
                </c:pt>
                <c:pt idx="15366">
                  <c:v>-7.8169100000000005E-2</c:v>
                </c:pt>
                <c:pt idx="15367">
                  <c:v>-7.6034400000000002E-2</c:v>
                </c:pt>
                <c:pt idx="15368">
                  <c:v>-7.37979E-2</c:v>
                </c:pt>
                <c:pt idx="15369">
                  <c:v>-7.1463499999999999E-2</c:v>
                </c:pt>
                <c:pt idx="15370">
                  <c:v>-6.9034799999999993E-2</c:v>
                </c:pt>
                <c:pt idx="15371">
                  <c:v>-6.6515900000000003E-2</c:v>
                </c:pt>
                <c:pt idx="15372">
                  <c:v>-6.3911099999999998E-2</c:v>
                </c:pt>
                <c:pt idx="15373">
                  <c:v>-6.1224599999999997E-2</c:v>
                </c:pt>
                <c:pt idx="15374">
                  <c:v>-5.8460499999999999E-2</c:v>
                </c:pt>
                <c:pt idx="15375">
                  <c:v>-5.5622900000000003E-2</c:v>
                </c:pt>
                <c:pt idx="15376">
                  <c:v>-5.2716199999999998E-2</c:v>
                </c:pt>
                <c:pt idx="15377">
                  <c:v>-4.9744799999999999E-2</c:v>
                </c:pt>
                <c:pt idx="15378">
                  <c:v>-4.6712900000000002E-2</c:v>
                </c:pt>
                <c:pt idx="15379">
                  <c:v>-4.3624900000000001E-2</c:v>
                </c:pt>
                <c:pt idx="15380">
                  <c:v>-4.0485E-2</c:v>
                </c:pt>
                <c:pt idx="15381">
                  <c:v>-3.72976E-2</c:v>
                </c:pt>
                <c:pt idx="15382">
                  <c:v>-3.4067300000000002E-2</c:v>
                </c:pt>
                <c:pt idx="15383">
                  <c:v>-3.0798699999999998E-2</c:v>
                </c:pt>
                <c:pt idx="15384">
                  <c:v>-2.7496199999999998E-2</c:v>
                </c:pt>
                <c:pt idx="15385">
                  <c:v>-2.4164399999999999E-2</c:v>
                </c:pt>
                <c:pt idx="15386">
                  <c:v>-2.0807800000000001E-2</c:v>
                </c:pt>
                <c:pt idx="15387">
                  <c:v>-1.7431200000000001E-2</c:v>
                </c:pt>
                <c:pt idx="15388">
                  <c:v>-1.4038999999999999E-2</c:v>
                </c:pt>
                <c:pt idx="15389">
                  <c:v>-1.06356E-2</c:v>
                </c:pt>
                <c:pt idx="15390" formatCode="0.00E+00">
                  <c:v>-7.2252200000000001E-3</c:v>
                </c:pt>
                <c:pt idx="15391" formatCode="0.00E+00">
                  <c:v>-3.81212E-3</c:v>
                </c:pt>
                <c:pt idx="15392" formatCode="0.00E+00">
                  <c:v>-4.00815E-4</c:v>
                </c:pt>
                <c:pt idx="15393" formatCode="0.00E+00">
                  <c:v>3.0042599999999999E-3</c:v>
                </c:pt>
                <c:pt idx="15394" formatCode="0.00E+00">
                  <c:v>6.3987799999999997E-3</c:v>
                </c:pt>
                <c:pt idx="15395" formatCode="0.00E+00">
                  <c:v>9.7785500000000004E-3</c:v>
                </c:pt>
                <c:pt idx="15396">
                  <c:v>1.3139400000000001E-2</c:v>
                </c:pt>
                <c:pt idx="15397">
                  <c:v>1.6477200000000001E-2</c:v>
                </c:pt>
                <c:pt idx="15398">
                  <c:v>1.9787900000000001E-2</c:v>
                </c:pt>
                <c:pt idx="15399">
                  <c:v>2.3067799999999999E-2</c:v>
                </c:pt>
                <c:pt idx="15400">
                  <c:v>2.6313199999999998E-2</c:v>
                </c:pt>
                <c:pt idx="15401">
                  <c:v>2.9520399999999999E-2</c:v>
                </c:pt>
                <c:pt idx="15402">
                  <c:v>3.2685800000000001E-2</c:v>
                </c:pt>
                <c:pt idx="15403">
                  <c:v>3.5805799999999999E-2</c:v>
                </c:pt>
                <c:pt idx="15404">
                  <c:v>3.8877000000000002E-2</c:v>
                </c:pt>
                <c:pt idx="15405">
                  <c:v>4.1895799999999997E-2</c:v>
                </c:pt>
                <c:pt idx="15406">
                  <c:v>4.4859400000000001E-2</c:v>
                </c:pt>
                <c:pt idx="15407">
                  <c:v>4.77647E-2</c:v>
                </c:pt>
                <c:pt idx="15408">
                  <c:v>5.0608899999999998E-2</c:v>
                </c:pt>
                <c:pt idx="15409">
                  <c:v>5.3388900000000003E-2</c:v>
                </c:pt>
                <c:pt idx="15410">
                  <c:v>5.6102100000000002E-2</c:v>
                </c:pt>
                <c:pt idx="15411">
                  <c:v>5.8745899999999997E-2</c:v>
                </c:pt>
                <c:pt idx="15412">
                  <c:v>6.13181E-2</c:v>
                </c:pt>
                <c:pt idx="15413">
                  <c:v>6.3816399999999995E-2</c:v>
                </c:pt>
                <c:pt idx="15414">
                  <c:v>6.62388E-2</c:v>
                </c:pt>
                <c:pt idx="15415">
                  <c:v>6.8583199999999997E-2</c:v>
                </c:pt>
                <c:pt idx="15416">
                  <c:v>7.0847800000000002E-2</c:v>
                </c:pt>
                <c:pt idx="15417">
                  <c:v>7.3030899999999996E-2</c:v>
                </c:pt>
                <c:pt idx="15418">
                  <c:v>7.51309E-2</c:v>
                </c:pt>
                <c:pt idx="15419">
                  <c:v>7.7146199999999998E-2</c:v>
                </c:pt>
                <c:pt idx="15420">
                  <c:v>7.9075199999999998E-2</c:v>
                </c:pt>
                <c:pt idx="15421">
                  <c:v>8.0916600000000005E-2</c:v>
                </c:pt>
                <c:pt idx="15422">
                  <c:v>8.2669300000000001E-2</c:v>
                </c:pt>
                <c:pt idx="15423">
                  <c:v>8.4332599999999994E-2</c:v>
                </c:pt>
                <c:pt idx="15424">
                  <c:v>8.5905800000000004E-2</c:v>
                </c:pt>
                <c:pt idx="15425">
                  <c:v>8.7388199999999999E-2</c:v>
                </c:pt>
                <c:pt idx="15426">
                  <c:v>8.8779499999999997E-2</c:v>
                </c:pt>
                <c:pt idx="15427">
                  <c:v>9.0079699999999999E-2</c:v>
                </c:pt>
                <c:pt idx="15428">
                  <c:v>9.12887E-2</c:v>
                </c:pt>
                <c:pt idx="15429">
                  <c:v>9.2406799999999997E-2</c:v>
                </c:pt>
                <c:pt idx="15430">
                  <c:v>9.3434299999999998E-2</c:v>
                </c:pt>
                <c:pt idx="15431">
                  <c:v>9.4371099999999999E-2</c:v>
                </c:pt>
                <c:pt idx="15432">
                  <c:v>9.5217599999999999E-2</c:v>
                </c:pt>
                <c:pt idx="15433">
                  <c:v>9.5974199999999996E-2</c:v>
                </c:pt>
                <c:pt idx="15434">
                  <c:v>9.6641699999999997E-2</c:v>
                </c:pt>
                <c:pt idx="15435">
                  <c:v>9.7220799999999996E-2</c:v>
                </c:pt>
                <c:pt idx="15436">
                  <c:v>9.7712499999999994E-2</c:v>
                </c:pt>
                <c:pt idx="15437">
                  <c:v>9.8117999999999997E-2</c:v>
                </c:pt>
                <c:pt idx="15438">
                  <c:v>9.8438300000000006E-2</c:v>
                </c:pt>
                <c:pt idx="15439">
                  <c:v>9.8674600000000001E-2</c:v>
                </c:pt>
                <c:pt idx="15440">
                  <c:v>9.8828200000000005E-2</c:v>
                </c:pt>
                <c:pt idx="15441">
                  <c:v>9.8900600000000005E-2</c:v>
                </c:pt>
                <c:pt idx="15442">
                  <c:v>9.8893400000000006E-2</c:v>
                </c:pt>
                <c:pt idx="15443">
                  <c:v>9.8808199999999999E-2</c:v>
                </c:pt>
                <c:pt idx="15444">
                  <c:v>9.8646899999999996E-2</c:v>
                </c:pt>
                <c:pt idx="15445">
                  <c:v>9.8411299999999993E-2</c:v>
                </c:pt>
                <c:pt idx="15446">
                  <c:v>9.8103399999999993E-2</c:v>
                </c:pt>
                <c:pt idx="15447">
                  <c:v>9.7724900000000003E-2</c:v>
                </c:pt>
                <c:pt idx="15448">
                  <c:v>9.72779E-2</c:v>
                </c:pt>
                <c:pt idx="15449">
                  <c:v>9.67644E-2</c:v>
                </c:pt>
                <c:pt idx="15450">
                  <c:v>9.61867E-2</c:v>
                </c:pt>
                <c:pt idx="15451">
                  <c:v>9.5546699999999998E-2</c:v>
                </c:pt>
                <c:pt idx="15452">
                  <c:v>9.4846799999999995E-2</c:v>
                </c:pt>
                <c:pt idx="15453">
                  <c:v>9.4089300000000001E-2</c:v>
                </c:pt>
                <c:pt idx="15454">
                  <c:v>9.3276300000000006E-2</c:v>
                </c:pt>
                <c:pt idx="15455">
                  <c:v>9.2410199999999998E-2</c:v>
                </c:pt>
                <c:pt idx="15456">
                  <c:v>9.1493199999999997E-2</c:v>
                </c:pt>
                <c:pt idx="15457">
                  <c:v>9.0527499999999997E-2</c:v>
                </c:pt>
                <c:pt idx="15458">
                  <c:v>8.9515399999999995E-2</c:v>
                </c:pt>
                <c:pt idx="15459">
                  <c:v>8.8459399999999994E-2</c:v>
                </c:pt>
                <c:pt idx="15460">
                  <c:v>8.7361800000000003E-2</c:v>
                </c:pt>
                <c:pt idx="15461">
                  <c:v>8.6225300000000005E-2</c:v>
                </c:pt>
                <c:pt idx="15462">
                  <c:v>8.5052100000000005E-2</c:v>
                </c:pt>
                <c:pt idx="15463">
                  <c:v>8.3844600000000005E-2</c:v>
                </c:pt>
                <c:pt idx="15464">
                  <c:v>8.2605100000000001E-2</c:v>
                </c:pt>
                <c:pt idx="15465">
                  <c:v>8.1335900000000003E-2</c:v>
                </c:pt>
                <c:pt idx="15466">
                  <c:v>8.0039299999999994E-2</c:v>
                </c:pt>
                <c:pt idx="15467">
                  <c:v>7.8717700000000002E-2</c:v>
                </c:pt>
                <c:pt idx="15468">
                  <c:v>7.7373700000000004E-2</c:v>
                </c:pt>
                <c:pt idx="15469">
                  <c:v>7.6009300000000002E-2</c:v>
                </c:pt>
                <c:pt idx="15470">
                  <c:v>7.4626600000000001E-2</c:v>
                </c:pt>
                <c:pt idx="15471">
                  <c:v>7.3227700000000007E-2</c:v>
                </c:pt>
                <c:pt idx="15472">
                  <c:v>7.1814699999999995E-2</c:v>
                </c:pt>
                <c:pt idx="15473">
                  <c:v>7.0389800000000002E-2</c:v>
                </c:pt>
                <c:pt idx="15474">
                  <c:v>6.89549E-2</c:v>
                </c:pt>
                <c:pt idx="15475">
                  <c:v>6.7512199999999994E-2</c:v>
                </c:pt>
                <c:pt idx="15476">
                  <c:v>6.6063499999999997E-2</c:v>
                </c:pt>
                <c:pt idx="15477">
                  <c:v>6.4610299999999996E-2</c:v>
                </c:pt>
                <c:pt idx="15478">
                  <c:v>6.3154500000000002E-2</c:v>
                </c:pt>
                <c:pt idx="15479">
                  <c:v>6.16979E-2</c:v>
                </c:pt>
                <c:pt idx="15480">
                  <c:v>6.0242200000000003E-2</c:v>
                </c:pt>
                <c:pt idx="15481">
                  <c:v>5.8788899999999998E-2</c:v>
                </c:pt>
                <c:pt idx="15482">
                  <c:v>5.7339399999999999E-2</c:v>
                </c:pt>
                <c:pt idx="15483">
                  <c:v>5.5895100000000003E-2</c:v>
                </c:pt>
                <c:pt idx="15484">
                  <c:v>5.4457400000000003E-2</c:v>
                </c:pt>
                <c:pt idx="15485">
                  <c:v>5.3027400000000002E-2</c:v>
                </c:pt>
                <c:pt idx="15486">
                  <c:v>5.1606199999999998E-2</c:v>
                </c:pt>
                <c:pt idx="15487">
                  <c:v>5.0194700000000002E-2</c:v>
                </c:pt>
                <c:pt idx="15488">
                  <c:v>4.8793999999999997E-2</c:v>
                </c:pt>
                <c:pt idx="15489">
                  <c:v>4.7404799999999997E-2</c:v>
                </c:pt>
                <c:pt idx="15490">
                  <c:v>4.6027899999999997E-2</c:v>
                </c:pt>
                <c:pt idx="15491">
                  <c:v>4.4663899999999999E-2</c:v>
                </c:pt>
                <c:pt idx="15492">
                  <c:v>4.3313499999999998E-2</c:v>
                </c:pt>
                <c:pt idx="15493">
                  <c:v>4.1977199999999999E-2</c:v>
                </c:pt>
                <c:pt idx="15494">
                  <c:v>4.0655400000000001E-2</c:v>
                </c:pt>
                <c:pt idx="15495">
                  <c:v>3.93487E-2</c:v>
                </c:pt>
                <c:pt idx="15496">
                  <c:v>3.8057300000000002E-2</c:v>
                </c:pt>
                <c:pt idx="15497">
                  <c:v>3.6781700000000001E-2</c:v>
                </c:pt>
                <c:pt idx="15498">
                  <c:v>3.5521900000000002E-2</c:v>
                </c:pt>
                <c:pt idx="15499">
                  <c:v>3.4278200000000002E-2</c:v>
                </c:pt>
                <c:pt idx="15500">
                  <c:v>3.3050299999999998E-2</c:v>
                </c:pt>
                <c:pt idx="15501">
                  <c:v>3.18383E-2</c:v>
                </c:pt>
                <c:pt idx="15502">
                  <c:v>3.06419E-2</c:v>
                </c:pt>
                <c:pt idx="15503">
                  <c:v>2.9461000000000001E-2</c:v>
                </c:pt>
                <c:pt idx="15504">
                  <c:v>2.82952E-2</c:v>
                </c:pt>
                <c:pt idx="15505">
                  <c:v>2.7144399999999999E-2</c:v>
                </c:pt>
                <c:pt idx="15506">
                  <c:v>2.6008199999999999E-2</c:v>
                </c:pt>
                <c:pt idx="15507">
                  <c:v>2.4886200000000001E-2</c:v>
                </c:pt>
                <c:pt idx="15508">
                  <c:v>2.3778000000000001E-2</c:v>
                </c:pt>
                <c:pt idx="15509">
                  <c:v>2.2682999999999998E-2</c:v>
                </c:pt>
                <c:pt idx="15510">
                  <c:v>2.1600500000000002E-2</c:v>
                </c:pt>
                <c:pt idx="15511">
                  <c:v>2.053E-2</c:v>
                </c:pt>
                <c:pt idx="15512">
                  <c:v>1.9470700000000001E-2</c:v>
                </c:pt>
                <c:pt idx="15513">
                  <c:v>1.8421900000000001E-2</c:v>
                </c:pt>
                <c:pt idx="15514">
                  <c:v>1.7382999999999999E-2</c:v>
                </c:pt>
                <c:pt idx="15515">
                  <c:v>1.6352999999999999E-2</c:v>
                </c:pt>
                <c:pt idx="15516">
                  <c:v>1.53311E-2</c:v>
                </c:pt>
                <c:pt idx="15517">
                  <c:v>1.4316499999999999E-2</c:v>
                </c:pt>
                <c:pt idx="15518">
                  <c:v>1.3308199999999999E-2</c:v>
                </c:pt>
                <c:pt idx="15519">
                  <c:v>1.23055E-2</c:v>
                </c:pt>
                <c:pt idx="15520">
                  <c:v>1.13074E-2</c:v>
                </c:pt>
                <c:pt idx="15521">
                  <c:v>1.0312999999999999E-2</c:v>
                </c:pt>
                <c:pt idx="15522" formatCode="0.00E+00">
                  <c:v>9.3212799999999995E-3</c:v>
                </c:pt>
                <c:pt idx="15523" formatCode="0.00E+00">
                  <c:v>8.3313899999999993E-3</c:v>
                </c:pt>
                <c:pt idx="15524" formatCode="0.00E+00">
                  <c:v>7.3423799999999999E-3</c:v>
                </c:pt>
                <c:pt idx="15525" formatCode="0.00E+00">
                  <c:v>6.3533299999999999E-3</c:v>
                </c:pt>
                <c:pt idx="15526" formatCode="0.00E+00">
                  <c:v>5.3633700000000001E-3</c:v>
                </c:pt>
                <c:pt idx="15527" formatCode="0.00E+00">
                  <c:v>4.3715000000000004E-3</c:v>
                </c:pt>
                <c:pt idx="15528" formatCode="0.00E+00">
                  <c:v>3.37675E-3</c:v>
                </c:pt>
                <c:pt idx="15529" formatCode="0.00E+00">
                  <c:v>2.37827E-3</c:v>
                </c:pt>
                <c:pt idx="15530" formatCode="0.00E+00">
                  <c:v>1.37525E-3</c:v>
                </c:pt>
                <c:pt idx="15531" formatCode="0.00E+00">
                  <c:v>3.6686800000000001E-4</c:v>
                </c:pt>
                <c:pt idx="15532" formatCode="0.00E+00">
                  <c:v>-6.4771499999999999E-4</c:v>
                </c:pt>
                <c:pt idx="15533" formatCode="0.00E+00">
                  <c:v>-1.66928E-3</c:v>
                </c:pt>
                <c:pt idx="15534" formatCode="0.00E+00">
                  <c:v>-2.6985400000000001E-3</c:v>
                </c:pt>
                <c:pt idx="15535" formatCode="0.00E+00">
                  <c:v>-3.7361400000000002E-3</c:v>
                </c:pt>
                <c:pt idx="15536" formatCode="0.00E+00">
                  <c:v>-4.7827299999999998E-3</c:v>
                </c:pt>
                <c:pt idx="15537" formatCode="0.00E+00">
                  <c:v>-5.83893E-3</c:v>
                </c:pt>
                <c:pt idx="15538" formatCode="0.00E+00">
                  <c:v>-6.9052899999999997E-3</c:v>
                </c:pt>
                <c:pt idx="15539" formatCode="0.00E+00">
                  <c:v>-7.9822899999999995E-3</c:v>
                </c:pt>
                <c:pt idx="15540" formatCode="0.00E+00">
                  <c:v>-9.0703099999999998E-3</c:v>
                </c:pt>
                <c:pt idx="15541">
                  <c:v>-1.01697E-2</c:v>
                </c:pt>
                <c:pt idx="15542">
                  <c:v>-1.12809E-2</c:v>
                </c:pt>
                <c:pt idx="15543">
                  <c:v>-1.2404E-2</c:v>
                </c:pt>
                <c:pt idx="15544">
                  <c:v>-1.35391E-2</c:v>
                </c:pt>
                <c:pt idx="15545">
                  <c:v>-1.46865E-2</c:v>
                </c:pt>
                <c:pt idx="15546">
                  <c:v>-1.5846099999999998E-2</c:v>
                </c:pt>
                <c:pt idx="15547">
                  <c:v>-1.7017999999999998E-2</c:v>
                </c:pt>
                <c:pt idx="15548">
                  <c:v>-1.8202099999999999E-2</c:v>
                </c:pt>
                <c:pt idx="15549">
                  <c:v>-1.9398100000000001E-2</c:v>
                </c:pt>
                <c:pt idx="15550">
                  <c:v>-2.06059E-2</c:v>
                </c:pt>
                <c:pt idx="15551">
                  <c:v>-2.1825199999999999E-2</c:v>
                </c:pt>
                <c:pt idx="15552">
                  <c:v>-2.30555E-2</c:v>
                </c:pt>
                <c:pt idx="15553">
                  <c:v>-2.4296499999999999E-2</c:v>
                </c:pt>
                <c:pt idx="15554">
                  <c:v>-2.55476E-2</c:v>
                </c:pt>
                <c:pt idx="15555">
                  <c:v>-2.6808200000000001E-2</c:v>
                </c:pt>
                <c:pt idx="15556">
                  <c:v>-2.8077700000000001E-2</c:v>
                </c:pt>
                <c:pt idx="15557">
                  <c:v>-2.93554E-2</c:v>
                </c:pt>
                <c:pt idx="15558">
                  <c:v>-3.0640299999999999E-2</c:v>
                </c:pt>
                <c:pt idx="15559">
                  <c:v>-3.1931599999999997E-2</c:v>
                </c:pt>
                <c:pt idx="15560">
                  <c:v>-3.3228399999999998E-2</c:v>
                </c:pt>
                <c:pt idx="15561">
                  <c:v>-3.4529700000000003E-2</c:v>
                </c:pt>
                <c:pt idx="15562">
                  <c:v>-3.5834199999999997E-2</c:v>
                </c:pt>
                <c:pt idx="15563">
                  <c:v>-3.7141E-2</c:v>
                </c:pt>
                <c:pt idx="15564">
                  <c:v>-3.8448900000000001E-2</c:v>
                </c:pt>
                <c:pt idx="15565">
                  <c:v>-3.9756800000000002E-2</c:v>
                </c:pt>
                <c:pt idx="15566">
                  <c:v>-4.1063200000000001E-2</c:v>
                </c:pt>
                <c:pt idx="15567">
                  <c:v>-4.2366899999999999E-2</c:v>
                </c:pt>
                <c:pt idx="15568">
                  <c:v>-4.3666400000000001E-2</c:v>
                </c:pt>
                <c:pt idx="15569">
                  <c:v>-4.4960199999999999E-2</c:v>
                </c:pt>
                <c:pt idx="15570">
                  <c:v>-4.6246900000000001E-2</c:v>
                </c:pt>
                <c:pt idx="15571">
                  <c:v>-4.7524700000000003E-2</c:v>
                </c:pt>
                <c:pt idx="15572">
                  <c:v>-4.8792200000000001E-2</c:v>
                </c:pt>
                <c:pt idx="15573">
                  <c:v>-5.0047599999999998E-2</c:v>
                </c:pt>
                <c:pt idx="15574">
                  <c:v>-5.1289099999999997E-2</c:v>
                </c:pt>
                <c:pt idx="15575">
                  <c:v>-5.2515199999999998E-2</c:v>
                </c:pt>
                <c:pt idx="15576">
                  <c:v>-5.3723800000000002E-2</c:v>
                </c:pt>
                <c:pt idx="15577">
                  <c:v>-5.4913200000000002E-2</c:v>
                </c:pt>
                <c:pt idx="15578">
                  <c:v>-5.6081600000000002E-2</c:v>
                </c:pt>
                <c:pt idx="15579">
                  <c:v>-5.7227100000000003E-2</c:v>
                </c:pt>
                <c:pt idx="15580">
                  <c:v>-5.8347700000000002E-2</c:v>
                </c:pt>
                <c:pt idx="15581">
                  <c:v>-5.9441599999999997E-2</c:v>
                </c:pt>
                <c:pt idx="15582">
                  <c:v>-6.0506699999999997E-2</c:v>
                </c:pt>
                <c:pt idx="15583">
                  <c:v>-6.1541199999999997E-2</c:v>
                </c:pt>
                <c:pt idx="15584">
                  <c:v>-6.2543100000000004E-2</c:v>
                </c:pt>
                <c:pt idx="15585">
                  <c:v>-6.3510399999999995E-2</c:v>
                </c:pt>
                <c:pt idx="15586">
                  <c:v>-6.4441200000000004E-2</c:v>
                </c:pt>
                <c:pt idx="15587">
                  <c:v>-6.53334E-2</c:v>
                </c:pt>
                <c:pt idx="15588">
                  <c:v>-6.6185300000000002E-2</c:v>
                </c:pt>
                <c:pt idx="15589">
                  <c:v>-6.6994700000000004E-2</c:v>
                </c:pt>
                <c:pt idx="15590">
                  <c:v>-6.7759899999999998E-2</c:v>
                </c:pt>
                <c:pt idx="15591">
                  <c:v>-6.8478999999999998E-2</c:v>
                </c:pt>
                <c:pt idx="15592">
                  <c:v>-6.9150100000000006E-2</c:v>
                </c:pt>
                <c:pt idx="15593">
                  <c:v>-6.9771299999999994E-2</c:v>
                </c:pt>
                <c:pt idx="15594">
                  <c:v>-7.0341000000000001E-2</c:v>
                </c:pt>
                <c:pt idx="15595">
                  <c:v>-7.0857299999999998E-2</c:v>
                </c:pt>
                <c:pt idx="15596">
                  <c:v>-7.1318500000000007E-2</c:v>
                </c:pt>
                <c:pt idx="15597">
                  <c:v>-7.1723099999999998E-2</c:v>
                </c:pt>
                <c:pt idx="15598">
                  <c:v>-7.2069400000000006E-2</c:v>
                </c:pt>
                <c:pt idx="15599">
                  <c:v>-7.2355799999999998E-2</c:v>
                </c:pt>
                <c:pt idx="15600">
                  <c:v>-7.2580900000000004E-2</c:v>
                </c:pt>
                <c:pt idx="15601">
                  <c:v>-7.2743299999999997E-2</c:v>
                </c:pt>
                <c:pt idx="15602">
                  <c:v>-7.2841799999999998E-2</c:v>
                </c:pt>
                <c:pt idx="15603">
                  <c:v>-7.2875099999999998E-2</c:v>
                </c:pt>
                <c:pt idx="15604">
                  <c:v>-7.2842199999999996E-2</c:v>
                </c:pt>
                <c:pt idx="15605">
                  <c:v>-7.2741899999999998E-2</c:v>
                </c:pt>
                <c:pt idx="15606">
                  <c:v>-7.2573200000000004E-2</c:v>
                </c:pt>
                <c:pt idx="15607">
                  <c:v>-7.2335200000000002E-2</c:v>
                </c:pt>
                <c:pt idx="15608">
                  <c:v>-7.2026999999999994E-2</c:v>
                </c:pt>
                <c:pt idx="15609">
                  <c:v>-7.1647799999999998E-2</c:v>
                </c:pt>
                <c:pt idx="15610">
                  <c:v>-7.1197099999999999E-2</c:v>
                </c:pt>
                <c:pt idx="15611">
                  <c:v>-7.0674200000000006E-2</c:v>
                </c:pt>
                <c:pt idx="15612">
                  <c:v>-7.0078699999999994E-2</c:v>
                </c:pt>
                <c:pt idx="15613">
                  <c:v>-6.9410100000000002E-2</c:v>
                </c:pt>
                <c:pt idx="15614">
                  <c:v>-6.8668300000000002E-2</c:v>
                </c:pt>
                <c:pt idx="15615">
                  <c:v>-6.78531E-2</c:v>
                </c:pt>
                <c:pt idx="15616">
                  <c:v>-6.6964300000000004E-2</c:v>
                </c:pt>
                <c:pt idx="15617">
                  <c:v>-6.6002099999999994E-2</c:v>
                </c:pt>
                <c:pt idx="15618">
                  <c:v>-6.4966499999999996E-2</c:v>
                </c:pt>
                <c:pt idx="15619">
                  <c:v>-6.3857899999999995E-2</c:v>
                </c:pt>
                <c:pt idx="15620">
                  <c:v>-6.2676499999999996E-2</c:v>
                </c:pt>
                <c:pt idx="15621">
                  <c:v>-6.1422900000000002E-2</c:v>
                </c:pt>
                <c:pt idx="15622">
                  <c:v>-6.0097699999999997E-2</c:v>
                </c:pt>
                <c:pt idx="15623">
                  <c:v>-5.8701499999999997E-2</c:v>
                </c:pt>
                <c:pt idx="15624">
                  <c:v>-5.7235099999999997E-2</c:v>
                </c:pt>
                <c:pt idx="15625">
                  <c:v>-5.5699499999999999E-2</c:v>
                </c:pt>
                <c:pt idx="15626">
                  <c:v>-5.4095600000000001E-2</c:v>
                </c:pt>
                <c:pt idx="15627">
                  <c:v>-5.2424699999999998E-2</c:v>
                </c:pt>
                <c:pt idx="15628">
                  <c:v>-5.0687799999999998E-2</c:v>
                </c:pt>
                <c:pt idx="15629">
                  <c:v>-4.8886499999999999E-2</c:v>
                </c:pt>
                <c:pt idx="15630">
                  <c:v>-4.7022099999999997E-2</c:v>
                </c:pt>
                <c:pt idx="15631">
                  <c:v>-4.5096200000000003E-2</c:v>
                </c:pt>
                <c:pt idx="15632">
                  <c:v>-4.31104E-2</c:v>
                </c:pt>
                <c:pt idx="15633">
                  <c:v>-4.1066600000000002E-2</c:v>
                </c:pt>
                <c:pt idx="15634">
                  <c:v>-3.8966500000000001E-2</c:v>
                </c:pt>
                <c:pt idx="15635">
                  <c:v>-3.6812200000000003E-2</c:v>
                </c:pt>
                <c:pt idx="15636">
                  <c:v>-3.46056E-2</c:v>
                </c:pt>
                <c:pt idx="15637">
                  <c:v>-3.2349000000000003E-2</c:v>
                </c:pt>
                <c:pt idx="15638">
                  <c:v>-3.0044600000000001E-2</c:v>
                </c:pt>
                <c:pt idx="15639">
                  <c:v>-2.7694699999999999E-2</c:v>
                </c:pt>
                <c:pt idx="15640">
                  <c:v>-2.53017E-2</c:v>
                </c:pt>
                <c:pt idx="15641">
                  <c:v>-2.2868099999999999E-2</c:v>
                </c:pt>
                <c:pt idx="15642">
                  <c:v>-2.0396500000000001E-2</c:v>
                </c:pt>
                <c:pt idx="15643">
                  <c:v>-1.7889599999999999E-2</c:v>
                </c:pt>
                <c:pt idx="15644">
                  <c:v>-1.5350000000000001E-2</c:v>
                </c:pt>
                <c:pt idx="15645">
                  <c:v>-1.27805E-2</c:v>
                </c:pt>
                <c:pt idx="15646">
                  <c:v>-1.0184E-2</c:v>
                </c:pt>
                <c:pt idx="15647" formatCode="0.00E+00">
                  <c:v>-7.5633599999999999E-3</c:v>
                </c:pt>
                <c:pt idx="15648" formatCode="0.00E+00">
                  <c:v>-4.9216199999999998E-3</c:v>
                </c:pt>
                <c:pt idx="15649" formatCode="0.00E+00">
                  <c:v>-2.2617399999999999E-3</c:v>
                </c:pt>
                <c:pt idx="15650" formatCode="0.00E+00">
                  <c:v>4.13199E-4</c:v>
                </c:pt>
                <c:pt idx="15651" formatCode="0.00E+00">
                  <c:v>3.1001000000000002E-3</c:v>
                </c:pt>
                <c:pt idx="15652" formatCode="0.00E+00">
                  <c:v>5.7958100000000002E-3</c:v>
                </c:pt>
                <c:pt idx="15653" formatCode="0.00E+00">
                  <c:v>8.4971700000000001E-3</c:v>
                </c:pt>
                <c:pt idx="15654">
                  <c:v>1.1200999999999999E-2</c:v>
                </c:pt>
                <c:pt idx="15655">
                  <c:v>1.39039E-2</c:v>
                </c:pt>
                <c:pt idx="15656">
                  <c:v>1.66029E-2</c:v>
                </c:pt>
                <c:pt idx="15657">
                  <c:v>1.9294499999999999E-2</c:v>
                </c:pt>
                <c:pt idx="15658">
                  <c:v>2.1975600000000001E-2</c:v>
                </c:pt>
                <c:pt idx="15659">
                  <c:v>2.4642799999999999E-2</c:v>
                </c:pt>
                <c:pt idx="15660">
                  <c:v>2.7292899999999998E-2</c:v>
                </c:pt>
                <c:pt idx="15661">
                  <c:v>2.9922600000000001E-2</c:v>
                </c:pt>
                <c:pt idx="15662">
                  <c:v>3.2528700000000001E-2</c:v>
                </c:pt>
                <c:pt idx="15663">
                  <c:v>3.5107800000000002E-2</c:v>
                </c:pt>
                <c:pt idx="15664">
                  <c:v>3.76569E-2</c:v>
                </c:pt>
                <c:pt idx="15665">
                  <c:v>4.0172600000000003E-2</c:v>
                </c:pt>
                <c:pt idx="15666">
                  <c:v>4.26519E-2</c:v>
                </c:pt>
                <c:pt idx="15667">
                  <c:v>4.5091600000000003E-2</c:v>
                </c:pt>
                <c:pt idx="15668">
                  <c:v>4.7488500000000003E-2</c:v>
                </c:pt>
                <c:pt idx="15669">
                  <c:v>4.9839799999999997E-2</c:v>
                </c:pt>
                <c:pt idx="15670">
                  <c:v>5.2142300000000003E-2</c:v>
                </c:pt>
                <c:pt idx="15671">
                  <c:v>5.4393200000000003E-2</c:v>
                </c:pt>
                <c:pt idx="15672">
                  <c:v>5.6589599999999997E-2</c:v>
                </c:pt>
                <c:pt idx="15673">
                  <c:v>5.8728599999999999E-2</c:v>
                </c:pt>
                <c:pt idx="15674">
                  <c:v>6.0807600000000003E-2</c:v>
                </c:pt>
                <c:pt idx="15675">
                  <c:v>6.2823799999999999E-2</c:v>
                </c:pt>
                <c:pt idx="15676">
                  <c:v>6.4774700000000004E-2</c:v>
                </c:pt>
                <c:pt idx="15677">
                  <c:v>6.66577E-2</c:v>
                </c:pt>
                <c:pt idx="15678">
                  <c:v>6.8470500000000004E-2</c:v>
                </c:pt>
                <c:pt idx="15679">
                  <c:v>7.0210700000000001E-2</c:v>
                </c:pt>
                <c:pt idx="15680">
                  <c:v>7.1875999999999995E-2</c:v>
                </c:pt>
                <c:pt idx="15681">
                  <c:v>7.3464399999999999E-2</c:v>
                </c:pt>
                <c:pt idx="15682">
                  <c:v>7.4973700000000004E-2</c:v>
                </c:pt>
                <c:pt idx="15683">
                  <c:v>7.6402100000000001E-2</c:v>
                </c:pt>
                <c:pt idx="15684">
                  <c:v>7.7747800000000006E-2</c:v>
                </c:pt>
                <c:pt idx="15685">
                  <c:v>7.9008900000000007E-2</c:v>
                </c:pt>
                <c:pt idx="15686">
                  <c:v>8.0183900000000002E-2</c:v>
                </c:pt>
                <c:pt idx="15687">
                  <c:v>8.1271300000000005E-2</c:v>
                </c:pt>
                <c:pt idx="15688">
                  <c:v>8.2269700000000001E-2</c:v>
                </c:pt>
                <c:pt idx="15689">
                  <c:v>8.3177899999999999E-2</c:v>
                </c:pt>
                <c:pt idx="15690">
                  <c:v>8.3994700000000005E-2</c:v>
                </c:pt>
                <c:pt idx="15691">
                  <c:v>8.4719100000000006E-2</c:v>
                </c:pt>
                <c:pt idx="15692">
                  <c:v>8.5350400000000007E-2</c:v>
                </c:pt>
                <c:pt idx="15693">
                  <c:v>8.5887599999999995E-2</c:v>
                </c:pt>
                <c:pt idx="15694">
                  <c:v>8.6330100000000007E-2</c:v>
                </c:pt>
                <c:pt idx="15695">
                  <c:v>8.6677599999999994E-2</c:v>
                </c:pt>
                <c:pt idx="15696">
                  <c:v>8.6929500000000007E-2</c:v>
                </c:pt>
                <c:pt idx="15697">
                  <c:v>8.7085700000000002E-2</c:v>
                </c:pt>
                <c:pt idx="15698">
                  <c:v>8.7146100000000004E-2</c:v>
                </c:pt>
                <c:pt idx="15699">
                  <c:v>8.7110599999999996E-2</c:v>
                </c:pt>
                <c:pt idx="15700">
                  <c:v>8.6979600000000004E-2</c:v>
                </c:pt>
                <c:pt idx="15701">
                  <c:v>8.67531E-2</c:v>
                </c:pt>
                <c:pt idx="15702">
                  <c:v>8.64317E-2</c:v>
                </c:pt>
                <c:pt idx="15703">
                  <c:v>8.6015900000000006E-2</c:v>
                </c:pt>
                <c:pt idx="15704">
                  <c:v>8.5506399999999996E-2</c:v>
                </c:pt>
                <c:pt idx="15705">
                  <c:v>8.4903999999999993E-2</c:v>
                </c:pt>
                <c:pt idx="15706">
                  <c:v>8.4209599999999996E-2</c:v>
                </c:pt>
                <c:pt idx="15707">
                  <c:v>8.3424300000000007E-2</c:v>
                </c:pt>
                <c:pt idx="15708">
                  <c:v>8.2549300000000006E-2</c:v>
                </c:pt>
                <c:pt idx="15709">
                  <c:v>8.15858E-2</c:v>
                </c:pt>
                <c:pt idx="15710">
                  <c:v>8.0535300000000004E-2</c:v>
                </c:pt>
                <c:pt idx="15711">
                  <c:v>7.9399399999999995E-2</c:v>
                </c:pt>
                <c:pt idx="15712">
                  <c:v>7.8179700000000005E-2</c:v>
                </c:pt>
                <c:pt idx="15713">
                  <c:v>7.6877899999999999E-2</c:v>
                </c:pt>
                <c:pt idx="15714">
                  <c:v>7.5495900000000005E-2</c:v>
                </c:pt>
                <c:pt idx="15715">
                  <c:v>7.4035699999999996E-2</c:v>
                </c:pt>
                <c:pt idx="15716">
                  <c:v>7.2499499999999995E-2</c:v>
                </c:pt>
                <c:pt idx="15717">
                  <c:v>7.0889300000000002E-2</c:v>
                </c:pt>
                <c:pt idx="15718">
                  <c:v>6.9207500000000005E-2</c:v>
                </c:pt>
                <c:pt idx="15719">
                  <c:v>6.7456500000000003E-2</c:v>
                </c:pt>
                <c:pt idx="15720">
                  <c:v>6.5638600000000005E-2</c:v>
                </c:pt>
                <c:pt idx="15721">
                  <c:v>6.3756499999999994E-2</c:v>
                </c:pt>
                <c:pt idx="15722">
                  <c:v>6.1812800000000001E-2</c:v>
                </c:pt>
                <c:pt idx="15723">
                  <c:v>5.9810099999999998E-2</c:v>
                </c:pt>
                <c:pt idx="15724">
                  <c:v>5.7751299999999998E-2</c:v>
                </c:pt>
                <c:pt idx="15725">
                  <c:v>5.5639099999999997E-2</c:v>
                </c:pt>
                <c:pt idx="15726">
                  <c:v>5.3476599999999999E-2</c:v>
                </c:pt>
                <c:pt idx="15727">
                  <c:v>5.1266600000000002E-2</c:v>
                </c:pt>
                <c:pt idx="15728">
                  <c:v>4.9012199999999999E-2</c:v>
                </c:pt>
                <c:pt idx="15729">
                  <c:v>4.6716399999999998E-2</c:v>
                </c:pt>
                <c:pt idx="15730">
                  <c:v>4.4382400000000002E-2</c:v>
                </c:pt>
                <c:pt idx="15731">
                  <c:v>4.2013300000000003E-2</c:v>
                </c:pt>
                <c:pt idx="15732">
                  <c:v>3.96122E-2</c:v>
                </c:pt>
                <c:pt idx="15733">
                  <c:v>3.7182399999999997E-2</c:v>
                </c:pt>
                <c:pt idx="15734">
                  <c:v>3.47272E-2</c:v>
                </c:pt>
                <c:pt idx="15735">
                  <c:v>3.2249699999999999E-2</c:v>
                </c:pt>
                <c:pt idx="15736">
                  <c:v>2.97533E-2</c:v>
                </c:pt>
                <c:pt idx="15737">
                  <c:v>2.72412E-2</c:v>
                </c:pt>
                <c:pt idx="15738">
                  <c:v>2.4716700000000001E-2</c:v>
                </c:pt>
                <c:pt idx="15739">
                  <c:v>2.2183000000000001E-2</c:v>
                </c:pt>
                <c:pt idx="15740">
                  <c:v>1.9643500000000001E-2</c:v>
                </c:pt>
                <c:pt idx="15741">
                  <c:v>1.7101399999999999E-2</c:v>
                </c:pt>
                <c:pt idx="15742">
                  <c:v>1.456E-2</c:v>
                </c:pt>
                <c:pt idx="15743">
                  <c:v>1.2022400000000001E-2</c:v>
                </c:pt>
                <c:pt idx="15744" formatCode="0.00E+00">
                  <c:v>9.4918299999999997E-3</c:v>
                </c:pt>
                <c:pt idx="15745" formatCode="0.00E+00">
                  <c:v>6.9715000000000003E-3</c:v>
                </c:pt>
                <c:pt idx="15746" formatCode="0.00E+00">
                  <c:v>4.4644899999999998E-3</c:v>
                </c:pt>
                <c:pt idx="15747" formatCode="0.00E+00">
                  <c:v>1.9739100000000002E-3</c:v>
                </c:pt>
                <c:pt idx="15748" formatCode="0.00E+00">
                  <c:v>-4.9721399999999995E-4</c:v>
                </c:pt>
                <c:pt idx="15749" formatCode="0.00E+00">
                  <c:v>-2.9459E-3</c:v>
                </c:pt>
                <c:pt idx="15750" formatCode="0.00E+00">
                  <c:v>-5.3692000000000002E-3</c:v>
                </c:pt>
                <c:pt idx="15751" formatCode="0.00E+00">
                  <c:v>-7.7642600000000003E-3</c:v>
                </c:pt>
                <c:pt idx="15752">
                  <c:v>-1.01283E-2</c:v>
                </c:pt>
                <c:pt idx="15753">
                  <c:v>-1.2458500000000001E-2</c:v>
                </c:pt>
                <c:pt idx="15754">
                  <c:v>-1.47522E-2</c:v>
                </c:pt>
                <c:pt idx="15755">
                  <c:v>-1.7006899999999998E-2</c:v>
                </c:pt>
                <c:pt idx="15756">
                  <c:v>-1.9219900000000002E-2</c:v>
                </c:pt>
                <c:pt idx="15757">
                  <c:v>-2.1388999999999998E-2</c:v>
                </c:pt>
                <c:pt idx="15758">
                  <c:v>-2.35117E-2</c:v>
                </c:pt>
                <c:pt idx="15759">
                  <c:v>-2.5585699999999999E-2</c:v>
                </c:pt>
                <c:pt idx="15760">
                  <c:v>-2.7609000000000002E-2</c:v>
                </c:pt>
                <c:pt idx="15761">
                  <c:v>-2.9579399999999999E-2</c:v>
                </c:pt>
                <c:pt idx="15762">
                  <c:v>-3.1494899999999999E-2</c:v>
                </c:pt>
                <c:pt idx="15763">
                  <c:v>-3.33537E-2</c:v>
                </c:pt>
                <c:pt idx="15764">
                  <c:v>-3.5153999999999998E-2</c:v>
                </c:pt>
                <c:pt idx="15765">
                  <c:v>-3.6894200000000002E-2</c:v>
                </c:pt>
                <c:pt idx="15766">
                  <c:v>-3.8572599999999999E-2</c:v>
                </c:pt>
                <c:pt idx="15767">
                  <c:v>-4.0187800000000003E-2</c:v>
                </c:pt>
                <c:pt idx="15768">
                  <c:v>-4.1738499999999998E-2</c:v>
                </c:pt>
                <c:pt idx="15769">
                  <c:v>-4.3223400000000002E-2</c:v>
                </c:pt>
                <c:pt idx="15770">
                  <c:v>-4.4641500000000001E-2</c:v>
                </c:pt>
                <c:pt idx="15771">
                  <c:v>-4.5991600000000001E-2</c:v>
                </c:pt>
                <c:pt idx="15772">
                  <c:v>-4.72729E-2</c:v>
                </c:pt>
                <c:pt idx="15773">
                  <c:v>-4.8484699999999999E-2</c:v>
                </c:pt>
                <c:pt idx="15774">
                  <c:v>-4.9626200000000002E-2</c:v>
                </c:pt>
                <c:pt idx="15775">
                  <c:v>-5.06968E-2</c:v>
                </c:pt>
                <c:pt idx="15776">
                  <c:v>-5.1696300000000001E-2</c:v>
                </c:pt>
                <c:pt idx="15777">
                  <c:v>-5.2624200000000003E-2</c:v>
                </c:pt>
                <c:pt idx="15778">
                  <c:v>-5.3480300000000001E-2</c:v>
                </c:pt>
                <c:pt idx="15779">
                  <c:v>-5.4264600000000003E-2</c:v>
                </c:pt>
                <c:pt idx="15780">
                  <c:v>-5.4976999999999998E-2</c:v>
                </c:pt>
                <c:pt idx="15781">
                  <c:v>-5.5617699999999999E-2</c:v>
                </c:pt>
                <c:pt idx="15782">
                  <c:v>-5.6186899999999998E-2</c:v>
                </c:pt>
                <c:pt idx="15783">
                  <c:v>-5.6684999999999999E-2</c:v>
                </c:pt>
                <c:pt idx="15784">
                  <c:v>-5.7112299999999998E-2</c:v>
                </c:pt>
                <c:pt idx="15785">
                  <c:v>-5.7469600000000003E-2</c:v>
                </c:pt>
                <c:pt idx="15786">
                  <c:v>-5.77574E-2</c:v>
                </c:pt>
                <c:pt idx="15787">
                  <c:v>-5.79765E-2</c:v>
                </c:pt>
                <c:pt idx="15788">
                  <c:v>-5.81278E-2</c:v>
                </c:pt>
                <c:pt idx="15789">
                  <c:v>-5.8212199999999999E-2</c:v>
                </c:pt>
                <c:pt idx="15790">
                  <c:v>-5.8230700000000003E-2</c:v>
                </c:pt>
                <c:pt idx="15791">
                  <c:v>-5.8184600000000003E-2</c:v>
                </c:pt>
                <c:pt idx="15792">
                  <c:v>-5.8075000000000002E-2</c:v>
                </c:pt>
                <c:pt idx="15793">
                  <c:v>-5.7903299999999998E-2</c:v>
                </c:pt>
                <c:pt idx="15794">
                  <c:v>-5.7670899999999997E-2</c:v>
                </c:pt>
                <c:pt idx="15795">
                  <c:v>-5.7379199999999998E-2</c:v>
                </c:pt>
                <c:pt idx="15796">
                  <c:v>-5.7029799999999999E-2</c:v>
                </c:pt>
                <c:pt idx="15797">
                  <c:v>-5.6624300000000002E-2</c:v>
                </c:pt>
                <c:pt idx="15798">
                  <c:v>-5.6164400000000003E-2</c:v>
                </c:pt>
                <c:pt idx="15799">
                  <c:v>-5.5651899999999997E-2</c:v>
                </c:pt>
                <c:pt idx="15800">
                  <c:v>-5.5088499999999999E-2</c:v>
                </c:pt>
                <c:pt idx="15801">
                  <c:v>-5.44761E-2</c:v>
                </c:pt>
                <c:pt idx="15802">
                  <c:v>-5.3816700000000002E-2</c:v>
                </c:pt>
                <c:pt idx="15803">
                  <c:v>-5.3112199999999998E-2</c:v>
                </c:pt>
                <c:pt idx="15804">
                  <c:v>-5.23647E-2</c:v>
                </c:pt>
                <c:pt idx="15805">
                  <c:v>-5.15761E-2</c:v>
                </c:pt>
                <c:pt idx="15806">
                  <c:v>-5.0748599999999998E-2</c:v>
                </c:pt>
                <c:pt idx="15807">
                  <c:v>-4.9884199999999997E-2</c:v>
                </c:pt>
                <c:pt idx="15808">
                  <c:v>-4.89852E-2</c:v>
                </c:pt>
                <c:pt idx="15809">
                  <c:v>-4.8053600000000002E-2</c:v>
                </c:pt>
                <c:pt idx="15810">
                  <c:v>-4.70917E-2</c:v>
                </c:pt>
                <c:pt idx="15811">
                  <c:v>-4.6101700000000002E-2</c:v>
                </c:pt>
                <c:pt idx="15812">
                  <c:v>-4.5085699999999999E-2</c:v>
                </c:pt>
                <c:pt idx="15813">
                  <c:v>-4.4046000000000002E-2</c:v>
                </c:pt>
                <c:pt idx="15814">
                  <c:v>-4.2984700000000001E-2</c:v>
                </c:pt>
                <c:pt idx="15815">
                  <c:v>-4.19041E-2</c:v>
                </c:pt>
                <c:pt idx="15816">
                  <c:v>-4.0806299999999997E-2</c:v>
                </c:pt>
                <c:pt idx="15817">
                  <c:v>-3.9693600000000002E-2</c:v>
                </c:pt>
                <c:pt idx="15818">
                  <c:v>-3.8567999999999998E-2</c:v>
                </c:pt>
                <c:pt idx="15819">
                  <c:v>-3.7431800000000001E-2</c:v>
                </c:pt>
                <c:pt idx="15820">
                  <c:v>-3.6287100000000003E-2</c:v>
                </c:pt>
                <c:pt idx="15821">
                  <c:v>-3.5135899999999998E-2</c:v>
                </c:pt>
                <c:pt idx="15822">
                  <c:v>-3.3980299999999998E-2</c:v>
                </c:pt>
                <c:pt idx="15823">
                  <c:v>-3.2822200000000003E-2</c:v>
                </c:pt>
                <c:pt idx="15824">
                  <c:v>-3.1663799999999999E-2</c:v>
                </c:pt>
                <c:pt idx="15825">
                  <c:v>-3.05069E-2</c:v>
                </c:pt>
                <c:pt idx="15826">
                  <c:v>-2.9353400000000002E-2</c:v>
                </c:pt>
                <c:pt idx="15827">
                  <c:v>-2.82051E-2</c:v>
                </c:pt>
                <c:pt idx="15828">
                  <c:v>-2.7063799999999999E-2</c:v>
                </c:pt>
                <c:pt idx="15829">
                  <c:v>-2.5931200000000001E-2</c:v>
                </c:pt>
                <c:pt idx="15830">
                  <c:v>-2.4809100000000001E-2</c:v>
                </c:pt>
                <c:pt idx="15831">
                  <c:v>-2.3698899999999998E-2</c:v>
                </c:pt>
                <c:pt idx="15832">
                  <c:v>-2.2602299999999999E-2</c:v>
                </c:pt>
                <c:pt idx="15833">
                  <c:v>-2.1520600000000001E-2</c:v>
                </c:pt>
                <c:pt idx="15834">
                  <c:v>-2.0455399999999999E-2</c:v>
                </c:pt>
                <c:pt idx="15835">
                  <c:v>-1.9407799999999999E-2</c:v>
                </c:pt>
                <c:pt idx="15836">
                  <c:v>-1.8379199999999998E-2</c:v>
                </c:pt>
                <c:pt idx="15837">
                  <c:v>-1.7370699999999999E-2</c:v>
                </c:pt>
                <c:pt idx="15838">
                  <c:v>-1.6383399999999999E-2</c:v>
                </c:pt>
                <c:pt idx="15839">
                  <c:v>-1.5418400000000001E-2</c:v>
                </c:pt>
                <c:pt idx="15840">
                  <c:v>-1.44765E-2</c:v>
                </c:pt>
                <c:pt idx="15841">
                  <c:v>-1.35587E-2</c:v>
                </c:pt>
                <c:pt idx="15842">
                  <c:v>-1.2665600000000001E-2</c:v>
                </c:pt>
                <c:pt idx="15843">
                  <c:v>-1.1797999999999999E-2</c:v>
                </c:pt>
                <c:pt idx="15844">
                  <c:v>-1.0956499999999999E-2</c:v>
                </c:pt>
                <c:pt idx="15845">
                  <c:v>-1.0141499999999999E-2</c:v>
                </c:pt>
                <c:pt idx="15846" formatCode="0.00E+00">
                  <c:v>-9.3535800000000002E-3</c:v>
                </c:pt>
                <c:pt idx="15847" formatCode="0.00E+00">
                  <c:v>-8.59299E-3</c:v>
                </c:pt>
                <c:pt idx="15848" formatCode="0.00E+00">
                  <c:v>-7.8600200000000005E-3</c:v>
                </c:pt>
                <c:pt idx="15849" formatCode="0.00E+00">
                  <c:v>-7.1548499999999999E-3</c:v>
                </c:pt>
                <c:pt idx="15850" formatCode="0.00E+00">
                  <c:v>-6.4775600000000003E-3</c:v>
                </c:pt>
                <c:pt idx="15851" formatCode="0.00E+00">
                  <c:v>-5.8281599999999998E-3</c:v>
                </c:pt>
                <c:pt idx="15852" formatCode="0.00E+00">
                  <c:v>-5.2065799999999997E-3</c:v>
                </c:pt>
                <c:pt idx="15853" formatCode="0.00E+00">
                  <c:v>-4.6126800000000001E-3</c:v>
                </c:pt>
                <c:pt idx="15854" formatCode="0.00E+00">
                  <c:v>-4.0461999999999998E-3</c:v>
                </c:pt>
                <c:pt idx="15855" formatCode="0.00E+00">
                  <c:v>-3.5068500000000002E-3</c:v>
                </c:pt>
                <c:pt idx="15856" formatCode="0.00E+00">
                  <c:v>-2.9942200000000001E-3</c:v>
                </c:pt>
                <c:pt idx="15857" formatCode="0.00E+00">
                  <c:v>-2.5078600000000002E-3</c:v>
                </c:pt>
                <c:pt idx="15858" formatCode="0.00E+00">
                  <c:v>-2.0472200000000002E-3</c:v>
                </c:pt>
                <c:pt idx="15859" formatCode="0.00E+00">
                  <c:v>-1.6117E-3</c:v>
                </c:pt>
                <c:pt idx="15860" formatCode="0.00E+00">
                  <c:v>-1.2006199999999999E-3</c:v>
                </c:pt>
                <c:pt idx="15861" formatCode="0.00E+00">
                  <c:v>-8.1322899999999995E-4</c:v>
                </c:pt>
                <c:pt idx="15862" formatCode="0.00E+00">
                  <c:v>-4.4871899999999998E-4</c:v>
                </c:pt>
                <c:pt idx="15863" formatCode="0.00E+00">
                  <c:v>-1.06221E-4</c:v>
                </c:pt>
                <c:pt idx="15864" formatCode="0.00E+00">
                  <c:v>2.15198E-4</c:v>
                </c:pt>
                <c:pt idx="15865" formatCode="0.00E+00">
                  <c:v>5.1652200000000005E-4</c:v>
                </c:pt>
                <c:pt idx="15866" formatCode="0.00E+00">
                  <c:v>7.9879099999999998E-4</c:v>
                </c:pt>
                <c:pt idx="15867" formatCode="0.00E+00">
                  <c:v>1.06309E-3</c:v>
                </c:pt>
                <c:pt idx="15868" formatCode="0.00E+00">
                  <c:v>1.3105599999999999E-3</c:v>
                </c:pt>
                <c:pt idx="15869" formatCode="0.00E+00">
                  <c:v>1.5423800000000001E-3</c:v>
                </c:pt>
                <c:pt idx="15870" formatCode="0.00E+00">
                  <c:v>1.75976E-3</c:v>
                </c:pt>
                <c:pt idx="15871" formatCode="0.00E+00">
                  <c:v>1.9639599999999998E-3</c:v>
                </c:pt>
                <c:pt idx="15872" formatCode="0.00E+00">
                  <c:v>2.1562700000000001E-3</c:v>
                </c:pt>
                <c:pt idx="15873" formatCode="0.00E+00">
                  <c:v>2.3379999999999998E-3</c:v>
                </c:pt>
                <c:pt idx="15874" formatCode="0.00E+00">
                  <c:v>2.5104900000000002E-3</c:v>
                </c:pt>
                <c:pt idx="15875" formatCode="0.00E+00">
                  <c:v>2.6751000000000001E-3</c:v>
                </c:pt>
                <c:pt idx="15876" formatCode="0.00E+00">
                  <c:v>2.83322E-3</c:v>
                </c:pt>
                <c:pt idx="15877" formatCode="0.00E+00">
                  <c:v>2.9862399999999998E-3</c:v>
                </c:pt>
                <c:pt idx="15878" formatCode="0.00E+00">
                  <c:v>3.1355699999999999E-3</c:v>
                </c:pt>
                <c:pt idx="15879" formatCode="0.00E+00">
                  <c:v>3.28261E-3</c:v>
                </c:pt>
                <c:pt idx="15880" formatCode="0.00E+00">
                  <c:v>3.4287699999999998E-3</c:v>
                </c:pt>
                <c:pt idx="15881" formatCode="0.00E+00">
                  <c:v>3.5754699999999999E-3</c:v>
                </c:pt>
                <c:pt idx="15882" formatCode="0.00E+00">
                  <c:v>3.7241100000000001E-3</c:v>
                </c:pt>
                <c:pt idx="15883" formatCode="0.00E+00">
                  <c:v>3.87609E-3</c:v>
                </c:pt>
                <c:pt idx="15884" formatCode="0.00E+00">
                  <c:v>4.0327899999999996E-3</c:v>
                </c:pt>
                <c:pt idx="15885" formatCode="0.00E+00">
                  <c:v>4.19557E-3</c:v>
                </c:pt>
                <c:pt idx="15886" formatCode="0.00E+00">
                  <c:v>4.3657699999999997E-3</c:v>
                </c:pt>
                <c:pt idx="15887" formatCode="0.00E+00">
                  <c:v>4.5447100000000004E-3</c:v>
                </c:pt>
                <c:pt idx="15888" formatCode="0.00E+00">
                  <c:v>4.7336799999999997E-3</c:v>
                </c:pt>
                <c:pt idx="15889" formatCode="0.00E+00">
                  <c:v>4.9339400000000004E-3</c:v>
                </c:pt>
                <c:pt idx="15890" formatCode="0.00E+00">
                  <c:v>5.1467099999999997E-3</c:v>
                </c:pt>
                <c:pt idx="15891" formatCode="0.00E+00">
                  <c:v>5.3731600000000001E-3</c:v>
                </c:pt>
                <c:pt idx="15892" formatCode="0.00E+00">
                  <c:v>5.6144400000000001E-3</c:v>
                </c:pt>
                <c:pt idx="15893" formatCode="0.00E+00">
                  <c:v>5.87164E-3</c:v>
                </c:pt>
                <c:pt idx="15894" formatCode="0.00E+00">
                  <c:v>6.1457899999999999E-3</c:v>
                </c:pt>
                <c:pt idx="15895" formatCode="0.00E+00">
                  <c:v>6.4378899999999999E-3</c:v>
                </c:pt>
                <c:pt idx="15896" formatCode="0.00E+00">
                  <c:v>6.7488799999999996E-3</c:v>
                </c:pt>
                <c:pt idx="15897" formatCode="0.00E+00">
                  <c:v>7.0796100000000001E-3</c:v>
                </c:pt>
                <c:pt idx="15898" formatCode="0.00E+00">
                  <c:v>7.4309099999999998E-3</c:v>
                </c:pt>
                <c:pt idx="15899" formatCode="0.00E+00">
                  <c:v>7.8035300000000004E-3</c:v>
                </c:pt>
                <c:pt idx="15900" formatCode="0.00E+00">
                  <c:v>8.1981399999999996E-3</c:v>
                </c:pt>
                <c:pt idx="15901" formatCode="0.00E+00">
                  <c:v>8.6153600000000007E-3</c:v>
                </c:pt>
                <c:pt idx="15902" formatCode="0.00E+00">
                  <c:v>9.0557299999999997E-3</c:v>
                </c:pt>
                <c:pt idx="15903" formatCode="0.00E+00">
                  <c:v>9.5197100000000007E-3</c:v>
                </c:pt>
                <c:pt idx="15904">
                  <c:v>1.00077E-2</c:v>
                </c:pt>
                <c:pt idx="15905">
                  <c:v>1.052E-2</c:v>
                </c:pt>
                <c:pt idx="15906">
                  <c:v>1.10569E-2</c:v>
                </c:pt>
                <c:pt idx="15907">
                  <c:v>1.16185E-2</c:v>
                </c:pt>
                <c:pt idx="15908">
                  <c:v>1.2204899999999999E-2</c:v>
                </c:pt>
                <c:pt idx="15909">
                  <c:v>1.2815999999999999E-2</c:v>
                </c:pt>
                <c:pt idx="15910">
                  <c:v>1.3451899999999999E-2</c:v>
                </c:pt>
                <c:pt idx="15911">
                  <c:v>1.41122E-2</c:v>
                </c:pt>
                <c:pt idx="15912">
                  <c:v>1.4796800000000001E-2</c:v>
                </c:pt>
                <c:pt idx="15913">
                  <c:v>1.55053E-2</c:v>
                </c:pt>
                <c:pt idx="15914">
                  <c:v>1.62373E-2</c:v>
                </c:pt>
                <c:pt idx="15915">
                  <c:v>1.6992199999999999E-2</c:v>
                </c:pt>
                <c:pt idx="15916">
                  <c:v>1.7769500000000001E-2</c:v>
                </c:pt>
                <c:pt idx="15917">
                  <c:v>1.8568500000000002E-2</c:v>
                </c:pt>
                <c:pt idx="15918">
                  <c:v>1.9388300000000001E-2</c:v>
                </c:pt>
                <c:pt idx="15919">
                  <c:v>2.0228200000000002E-2</c:v>
                </c:pt>
                <c:pt idx="15920">
                  <c:v>2.10872E-2</c:v>
                </c:pt>
                <c:pt idx="15921">
                  <c:v>2.1964299999999999E-2</c:v>
                </c:pt>
                <c:pt idx="15922">
                  <c:v>2.2858400000000001E-2</c:v>
                </c:pt>
                <c:pt idx="15923">
                  <c:v>2.3768299999999999E-2</c:v>
                </c:pt>
                <c:pt idx="15924">
                  <c:v>2.4692800000000001E-2</c:v>
                </c:pt>
                <c:pt idx="15925">
                  <c:v>2.5630500000000001E-2</c:v>
                </c:pt>
                <c:pt idx="15926">
                  <c:v>2.6579999999999999E-2</c:v>
                </c:pt>
                <c:pt idx="15927">
                  <c:v>2.7539999999999999E-2</c:v>
                </c:pt>
                <c:pt idx="15928">
                  <c:v>2.8508800000000001E-2</c:v>
                </c:pt>
                <c:pt idx="15929">
                  <c:v>2.9484799999999999E-2</c:v>
                </c:pt>
                <c:pt idx="15930">
                  <c:v>3.0466300000000002E-2</c:v>
                </c:pt>
                <c:pt idx="15931">
                  <c:v>3.1451800000000002E-2</c:v>
                </c:pt>
                <c:pt idx="15932">
                  <c:v>3.2439299999999997E-2</c:v>
                </c:pt>
                <c:pt idx="15933">
                  <c:v>3.3426999999999998E-2</c:v>
                </c:pt>
                <c:pt idx="15934">
                  <c:v>3.4413100000000002E-2</c:v>
                </c:pt>
                <c:pt idx="15935">
                  <c:v>3.5395599999999999E-2</c:v>
                </c:pt>
                <c:pt idx="15936">
                  <c:v>3.6372500000000002E-2</c:v>
                </c:pt>
                <c:pt idx="15937">
                  <c:v>3.7341899999999997E-2</c:v>
                </c:pt>
                <c:pt idx="15938">
                  <c:v>3.8301599999999998E-2</c:v>
                </c:pt>
                <c:pt idx="15939">
                  <c:v>3.9249699999999998E-2</c:v>
                </c:pt>
                <c:pt idx="15940">
                  <c:v>4.0183900000000002E-2</c:v>
                </c:pt>
                <c:pt idx="15941">
                  <c:v>4.1102199999999998E-2</c:v>
                </c:pt>
                <c:pt idx="15942">
                  <c:v>4.2002400000000002E-2</c:v>
                </c:pt>
                <c:pt idx="15943">
                  <c:v>4.2882400000000001E-2</c:v>
                </c:pt>
                <c:pt idx="15944">
                  <c:v>4.3740000000000001E-2</c:v>
                </c:pt>
                <c:pt idx="15945">
                  <c:v>4.4572899999999999E-2</c:v>
                </c:pt>
                <c:pt idx="15946">
                  <c:v>4.5379000000000003E-2</c:v>
                </c:pt>
                <c:pt idx="15947">
                  <c:v>4.6156200000000001E-2</c:v>
                </c:pt>
                <c:pt idx="15948">
                  <c:v>4.6902199999999998E-2</c:v>
                </c:pt>
                <c:pt idx="15949">
                  <c:v>4.7614900000000002E-2</c:v>
                </c:pt>
                <c:pt idx="15950">
                  <c:v>4.82922E-2</c:v>
                </c:pt>
                <c:pt idx="15951">
                  <c:v>4.89319E-2</c:v>
                </c:pt>
                <c:pt idx="15952">
                  <c:v>4.9531899999999997E-2</c:v>
                </c:pt>
                <c:pt idx="15953">
                  <c:v>5.0090200000000001E-2</c:v>
                </c:pt>
                <c:pt idx="15954">
                  <c:v>5.0604700000000002E-2</c:v>
                </c:pt>
                <c:pt idx="15955">
                  <c:v>5.1073399999999998E-2</c:v>
                </c:pt>
                <c:pt idx="15956">
                  <c:v>5.1494400000000003E-2</c:v>
                </c:pt>
                <c:pt idx="15957">
                  <c:v>5.1865799999999997E-2</c:v>
                </c:pt>
                <c:pt idx="15958">
                  <c:v>5.2185799999999997E-2</c:v>
                </c:pt>
                <c:pt idx="15959">
                  <c:v>5.2452499999999999E-2</c:v>
                </c:pt>
                <c:pt idx="15960">
                  <c:v>5.2664200000000001E-2</c:v>
                </c:pt>
                <c:pt idx="15961">
                  <c:v>5.28193E-2</c:v>
                </c:pt>
                <c:pt idx="15962">
                  <c:v>5.2916199999999997E-2</c:v>
                </c:pt>
                <c:pt idx="15963">
                  <c:v>5.2953300000000002E-2</c:v>
                </c:pt>
                <c:pt idx="15964">
                  <c:v>5.2929200000000003E-2</c:v>
                </c:pt>
                <c:pt idx="15965">
                  <c:v>5.2842600000000003E-2</c:v>
                </c:pt>
                <c:pt idx="15966">
                  <c:v>5.2692099999999999E-2</c:v>
                </c:pt>
                <c:pt idx="15967">
                  <c:v>5.2476700000000001E-2</c:v>
                </c:pt>
                <c:pt idx="15968">
                  <c:v>5.2195100000000001E-2</c:v>
                </c:pt>
                <c:pt idx="15969">
                  <c:v>5.1846499999999997E-2</c:v>
                </c:pt>
                <c:pt idx="15970">
                  <c:v>5.1429900000000001E-2</c:v>
                </c:pt>
                <c:pt idx="15971">
                  <c:v>5.0944499999999997E-2</c:v>
                </c:pt>
                <c:pt idx="15972">
                  <c:v>5.03896E-2</c:v>
                </c:pt>
                <c:pt idx="15973">
                  <c:v>4.9764599999999999E-2</c:v>
                </c:pt>
                <c:pt idx="15974">
                  <c:v>4.90692E-2</c:v>
                </c:pt>
                <c:pt idx="15975">
                  <c:v>4.83028E-2</c:v>
                </c:pt>
                <c:pt idx="15976">
                  <c:v>4.7465300000000002E-2</c:v>
                </c:pt>
                <c:pt idx="15977">
                  <c:v>4.6556500000000001E-2</c:v>
                </c:pt>
                <c:pt idx="15978">
                  <c:v>4.5576400000000003E-2</c:v>
                </c:pt>
                <c:pt idx="15979">
                  <c:v>4.4525099999999998E-2</c:v>
                </c:pt>
                <c:pt idx="15980">
                  <c:v>4.3402900000000001E-2</c:v>
                </c:pt>
                <c:pt idx="15981">
                  <c:v>4.22101E-2</c:v>
                </c:pt>
                <c:pt idx="15982">
                  <c:v>4.09471E-2</c:v>
                </c:pt>
                <c:pt idx="15983">
                  <c:v>3.9614499999999997E-2</c:v>
                </c:pt>
                <c:pt idx="15984">
                  <c:v>3.82131E-2</c:v>
                </c:pt>
                <c:pt idx="15985">
                  <c:v>3.6743699999999997E-2</c:v>
                </c:pt>
                <c:pt idx="15986">
                  <c:v>3.5207299999999997E-2</c:v>
                </c:pt>
                <c:pt idx="15987">
                  <c:v>3.36049E-2</c:v>
                </c:pt>
                <c:pt idx="15988">
                  <c:v>3.1937699999999999E-2</c:v>
                </c:pt>
                <c:pt idx="15989">
                  <c:v>3.02072E-2</c:v>
                </c:pt>
                <c:pt idx="15990">
                  <c:v>2.8414600000000002E-2</c:v>
                </c:pt>
                <c:pt idx="15991">
                  <c:v>2.6561700000000001E-2</c:v>
                </c:pt>
                <c:pt idx="15992">
                  <c:v>2.4650100000000001E-2</c:v>
                </c:pt>
                <c:pt idx="15993">
                  <c:v>2.26816E-2</c:v>
                </c:pt>
                <c:pt idx="15994">
                  <c:v>2.0658099999999999E-2</c:v>
                </c:pt>
                <c:pt idx="15995">
                  <c:v>1.85816E-2</c:v>
                </c:pt>
                <c:pt idx="15996">
                  <c:v>1.6454400000000001E-2</c:v>
                </c:pt>
                <c:pt idx="15997">
                  <c:v>1.4278600000000001E-2</c:v>
                </c:pt>
                <c:pt idx="15998">
                  <c:v>1.20567E-2</c:v>
                </c:pt>
                <c:pt idx="15999" formatCode="0.00E+00">
                  <c:v>9.7911000000000005E-3</c:v>
                </c:pt>
                <c:pt idx="16000" formatCode="0.00E+00">
                  <c:v>7.4843399999999999E-3</c:v>
                </c:pt>
                <c:pt idx="16001" formatCode="0.00E+00">
                  <c:v>5.1390999999999997E-3</c:v>
                </c:pt>
                <c:pt idx="16002" formatCode="0.00E+00">
                  <c:v>2.75815E-3</c:v>
                </c:pt>
                <c:pt idx="16003" formatCode="0.00E+00">
                  <c:v>3.4432100000000003E-4</c:v>
                </c:pt>
                <c:pt idx="16004" formatCode="0.00E+00">
                  <c:v>-2.0994500000000001E-3</c:v>
                </c:pt>
                <c:pt idx="16005" formatCode="0.00E+00">
                  <c:v>-4.5701500000000003E-3</c:v>
                </c:pt>
                <c:pt idx="16006" formatCode="0.00E+00">
                  <c:v>-7.0646800000000003E-3</c:v>
                </c:pt>
                <c:pt idx="16007" formatCode="0.00E+00">
                  <c:v>-9.5798900000000006E-3</c:v>
                </c:pt>
                <c:pt idx="16008">
                  <c:v>-1.21125E-2</c:v>
                </c:pt>
                <c:pt idx="16009">
                  <c:v>-1.46593E-2</c:v>
                </c:pt>
                <c:pt idx="16010">
                  <c:v>-1.72169E-2</c:v>
                </c:pt>
                <c:pt idx="16011">
                  <c:v>-1.9781900000000002E-2</c:v>
                </c:pt>
                <c:pt idx="16012">
                  <c:v>-2.2350800000000001E-2</c:v>
                </c:pt>
                <c:pt idx="16013">
                  <c:v>-2.4920100000000001E-2</c:v>
                </c:pt>
                <c:pt idx="16014">
                  <c:v>-2.7486300000000002E-2</c:v>
                </c:pt>
                <c:pt idx="16015">
                  <c:v>-3.0045700000000002E-2</c:v>
                </c:pt>
                <c:pt idx="16016">
                  <c:v>-3.2594900000000003E-2</c:v>
                </c:pt>
                <c:pt idx="16017">
                  <c:v>-3.51302E-2</c:v>
                </c:pt>
                <c:pt idx="16018">
                  <c:v>-3.7647899999999998E-2</c:v>
                </c:pt>
                <c:pt idx="16019">
                  <c:v>-4.0144300000000001E-2</c:v>
                </c:pt>
                <c:pt idx="16020">
                  <c:v>-4.2616000000000001E-2</c:v>
                </c:pt>
                <c:pt idx="16021">
                  <c:v>-4.5059099999999998E-2</c:v>
                </c:pt>
                <c:pt idx="16022">
                  <c:v>-4.7470100000000001E-2</c:v>
                </c:pt>
                <c:pt idx="16023">
                  <c:v>-4.9845300000000002E-2</c:v>
                </c:pt>
                <c:pt idx="16024">
                  <c:v>-5.2180799999999999E-2</c:v>
                </c:pt>
                <c:pt idx="16025">
                  <c:v>-5.4472600000000003E-2</c:v>
                </c:pt>
                <c:pt idx="16026">
                  <c:v>-5.6717200000000002E-2</c:v>
                </c:pt>
                <c:pt idx="16027">
                  <c:v>-5.8910999999999998E-2</c:v>
                </c:pt>
                <c:pt idx="16028">
                  <c:v>-6.1050699999999999E-2</c:v>
                </c:pt>
                <c:pt idx="16029">
                  <c:v>-6.3133400000000006E-2</c:v>
                </c:pt>
                <c:pt idx="16030">
                  <c:v>-6.5155699999999997E-2</c:v>
                </c:pt>
                <c:pt idx="16031">
                  <c:v>-6.7114800000000002E-2</c:v>
                </c:pt>
                <c:pt idx="16032">
                  <c:v>-6.9007399999999997E-2</c:v>
                </c:pt>
                <c:pt idx="16033">
                  <c:v>-7.0830699999999996E-2</c:v>
                </c:pt>
                <c:pt idx="16034">
                  <c:v>-7.2581599999999996E-2</c:v>
                </c:pt>
                <c:pt idx="16035">
                  <c:v>-7.4257500000000004E-2</c:v>
                </c:pt>
                <c:pt idx="16036">
                  <c:v>-7.5855400000000003E-2</c:v>
                </c:pt>
                <c:pt idx="16037">
                  <c:v>-7.7372999999999997E-2</c:v>
                </c:pt>
                <c:pt idx="16038">
                  <c:v>-7.8807699999999994E-2</c:v>
                </c:pt>
                <c:pt idx="16039">
                  <c:v>-8.01568E-2</c:v>
                </c:pt>
                <c:pt idx="16040">
                  <c:v>-8.1418099999999993E-2</c:v>
                </c:pt>
                <c:pt idx="16041">
                  <c:v>-8.2589399999999993E-2</c:v>
                </c:pt>
                <c:pt idx="16042">
                  <c:v>-8.3668699999999999E-2</c:v>
                </c:pt>
                <c:pt idx="16043">
                  <c:v>-8.4653999999999993E-2</c:v>
                </c:pt>
                <c:pt idx="16044">
                  <c:v>-8.5543300000000003E-2</c:v>
                </c:pt>
                <c:pt idx="16045">
                  <c:v>-8.6335200000000001E-2</c:v>
                </c:pt>
                <c:pt idx="16046">
                  <c:v>-8.7027599999999997E-2</c:v>
                </c:pt>
                <c:pt idx="16047">
                  <c:v>-8.7618799999999997E-2</c:v>
                </c:pt>
                <c:pt idx="16048">
                  <c:v>-8.81073E-2</c:v>
                </c:pt>
                <c:pt idx="16049">
                  <c:v>-8.8492100000000004E-2</c:v>
                </c:pt>
                <c:pt idx="16050">
                  <c:v>-8.8772500000000004E-2</c:v>
                </c:pt>
                <c:pt idx="16051">
                  <c:v>-8.8947499999999999E-2</c:v>
                </c:pt>
                <c:pt idx="16052">
                  <c:v>-8.9016499999999998E-2</c:v>
                </c:pt>
                <c:pt idx="16053">
                  <c:v>-8.8978500000000002E-2</c:v>
                </c:pt>
                <c:pt idx="16054">
                  <c:v>-8.8832700000000001E-2</c:v>
                </c:pt>
                <c:pt idx="16055">
                  <c:v>-8.8578599999999993E-2</c:v>
                </c:pt>
                <c:pt idx="16056">
                  <c:v>-8.8216100000000006E-2</c:v>
                </c:pt>
                <c:pt idx="16057">
                  <c:v>-8.7745699999999996E-2</c:v>
                </c:pt>
                <c:pt idx="16058">
                  <c:v>-8.7167800000000004E-2</c:v>
                </c:pt>
                <c:pt idx="16059">
                  <c:v>-8.6482400000000001E-2</c:v>
                </c:pt>
                <c:pt idx="16060">
                  <c:v>-8.5689899999999999E-2</c:v>
                </c:pt>
                <c:pt idx="16061">
                  <c:v>-8.4791099999999994E-2</c:v>
                </c:pt>
                <c:pt idx="16062">
                  <c:v>-8.3786700000000006E-2</c:v>
                </c:pt>
                <c:pt idx="16063">
                  <c:v>-8.2677700000000007E-2</c:v>
                </c:pt>
                <c:pt idx="16064">
                  <c:v>-8.1465300000000004E-2</c:v>
                </c:pt>
                <c:pt idx="16065">
                  <c:v>-8.0150600000000002E-2</c:v>
                </c:pt>
                <c:pt idx="16066">
                  <c:v>-7.8734999999999999E-2</c:v>
                </c:pt>
                <c:pt idx="16067">
                  <c:v>-7.7220499999999997E-2</c:v>
                </c:pt>
                <c:pt idx="16068">
                  <c:v>-7.5608700000000001E-2</c:v>
                </c:pt>
                <c:pt idx="16069">
                  <c:v>-7.39007E-2</c:v>
                </c:pt>
                <c:pt idx="16070">
                  <c:v>-7.2098400000000007E-2</c:v>
                </c:pt>
                <c:pt idx="16071">
                  <c:v>-7.0205500000000004E-2</c:v>
                </c:pt>
                <c:pt idx="16072">
                  <c:v>-6.8226400000000006E-2</c:v>
                </c:pt>
                <c:pt idx="16073">
                  <c:v>-6.6163799999999995E-2</c:v>
                </c:pt>
                <c:pt idx="16074">
                  <c:v>-6.4018000000000005E-2</c:v>
                </c:pt>
                <c:pt idx="16075">
                  <c:v>-6.1789400000000001E-2</c:v>
                </c:pt>
                <c:pt idx="16076">
                  <c:v>-5.9480100000000001E-2</c:v>
                </c:pt>
                <c:pt idx="16077">
                  <c:v>-5.70933E-2</c:v>
                </c:pt>
                <c:pt idx="16078">
                  <c:v>-5.4632399999999998E-2</c:v>
                </c:pt>
                <c:pt idx="16079">
                  <c:v>-5.2100500000000001E-2</c:v>
                </c:pt>
                <c:pt idx="16080">
                  <c:v>-4.9500799999999998E-2</c:v>
                </c:pt>
                <c:pt idx="16081">
                  <c:v>-4.68371E-2</c:v>
                </c:pt>
                <c:pt idx="16082">
                  <c:v>-4.4112999999999999E-2</c:v>
                </c:pt>
                <c:pt idx="16083">
                  <c:v>-4.1332399999999998E-2</c:v>
                </c:pt>
                <c:pt idx="16084">
                  <c:v>-3.8499199999999997E-2</c:v>
                </c:pt>
                <c:pt idx="16085">
                  <c:v>-3.5617799999999998E-2</c:v>
                </c:pt>
                <c:pt idx="16086">
                  <c:v>-3.2692899999999997E-2</c:v>
                </c:pt>
                <c:pt idx="16087">
                  <c:v>-2.9729200000000001E-2</c:v>
                </c:pt>
                <c:pt idx="16088">
                  <c:v>-2.6730899999999998E-2</c:v>
                </c:pt>
                <c:pt idx="16089">
                  <c:v>-2.3702399999999998E-2</c:v>
                </c:pt>
                <c:pt idx="16090">
                  <c:v>-2.0648099999999999E-2</c:v>
                </c:pt>
                <c:pt idx="16091">
                  <c:v>-1.75727E-2</c:v>
                </c:pt>
                <c:pt idx="16092">
                  <c:v>-1.4480099999999999E-2</c:v>
                </c:pt>
                <c:pt idx="16093">
                  <c:v>-1.13735E-2</c:v>
                </c:pt>
                <c:pt idx="16094" formatCode="0.00E+00">
                  <c:v>-8.2561500000000003E-3</c:v>
                </c:pt>
                <c:pt idx="16095" formatCode="0.00E+00">
                  <c:v>-5.1319099999999999E-3</c:v>
                </c:pt>
                <c:pt idx="16096" formatCode="0.00E+00">
                  <c:v>-2.00666E-3</c:v>
                </c:pt>
                <c:pt idx="16097" formatCode="0.00E+00">
                  <c:v>1.11305E-3</c:v>
                </c:pt>
                <c:pt idx="16098" formatCode="0.00E+00">
                  <c:v>4.2214799999999997E-3</c:v>
                </c:pt>
                <c:pt idx="16099" formatCode="0.00E+00">
                  <c:v>7.3139399999999997E-3</c:v>
                </c:pt>
                <c:pt idx="16100">
                  <c:v>1.0386299999999999E-2</c:v>
                </c:pt>
                <c:pt idx="16101">
                  <c:v>1.34349E-2</c:v>
                </c:pt>
                <c:pt idx="16102">
                  <c:v>1.6456999999999999E-2</c:v>
                </c:pt>
                <c:pt idx="16103">
                  <c:v>1.9450700000000001E-2</c:v>
                </c:pt>
                <c:pt idx="16104">
                  <c:v>2.2412600000000001E-2</c:v>
                </c:pt>
                <c:pt idx="16105">
                  <c:v>2.5337499999999999E-2</c:v>
                </c:pt>
                <c:pt idx="16106">
                  <c:v>2.82186E-2</c:v>
                </c:pt>
                <c:pt idx="16107">
                  <c:v>3.10513E-2</c:v>
                </c:pt>
                <c:pt idx="16108">
                  <c:v>3.3832800000000003E-2</c:v>
                </c:pt>
                <c:pt idx="16109">
                  <c:v>3.6559800000000003E-2</c:v>
                </c:pt>
                <c:pt idx="16110">
                  <c:v>3.9227100000000001E-2</c:v>
                </c:pt>
                <c:pt idx="16111">
                  <c:v>4.1829100000000001E-2</c:v>
                </c:pt>
                <c:pt idx="16112">
                  <c:v>4.4361400000000002E-2</c:v>
                </c:pt>
                <c:pt idx="16113">
                  <c:v>4.6820599999999997E-2</c:v>
                </c:pt>
                <c:pt idx="16114">
                  <c:v>4.9203999999999998E-2</c:v>
                </c:pt>
                <c:pt idx="16115">
                  <c:v>5.1508199999999997E-2</c:v>
                </c:pt>
                <c:pt idx="16116">
                  <c:v>5.3730600000000003E-2</c:v>
                </c:pt>
                <c:pt idx="16117">
                  <c:v>5.58687E-2</c:v>
                </c:pt>
                <c:pt idx="16118">
                  <c:v>5.7920600000000003E-2</c:v>
                </c:pt>
                <c:pt idx="16119">
                  <c:v>5.9883400000000003E-2</c:v>
                </c:pt>
                <c:pt idx="16120">
                  <c:v>6.1753700000000002E-2</c:v>
                </c:pt>
                <c:pt idx="16121">
                  <c:v>6.3527E-2</c:v>
                </c:pt>
                <c:pt idx="16122">
                  <c:v>6.5199599999999996E-2</c:v>
                </c:pt>
                <c:pt idx="16123">
                  <c:v>6.6769999999999996E-2</c:v>
                </c:pt>
                <c:pt idx="16124">
                  <c:v>6.8237599999999995E-2</c:v>
                </c:pt>
                <c:pt idx="16125">
                  <c:v>6.9601800000000005E-2</c:v>
                </c:pt>
                <c:pt idx="16126">
                  <c:v>7.0860599999999996E-2</c:v>
                </c:pt>
                <c:pt idx="16127">
                  <c:v>7.2010900000000003E-2</c:v>
                </c:pt>
                <c:pt idx="16128">
                  <c:v>7.3049699999999995E-2</c:v>
                </c:pt>
                <c:pt idx="16129">
                  <c:v>7.3975299999999994E-2</c:v>
                </c:pt>
                <c:pt idx="16130">
                  <c:v>7.4786099999999994E-2</c:v>
                </c:pt>
                <c:pt idx="16131">
                  <c:v>7.5479099999999993E-2</c:v>
                </c:pt>
                <c:pt idx="16132">
                  <c:v>7.6051099999999996E-2</c:v>
                </c:pt>
                <c:pt idx="16133">
                  <c:v>7.6499600000000001E-2</c:v>
                </c:pt>
                <c:pt idx="16134">
                  <c:v>7.6821299999999995E-2</c:v>
                </c:pt>
                <c:pt idx="16135">
                  <c:v>7.7013200000000004E-2</c:v>
                </c:pt>
                <c:pt idx="16136">
                  <c:v>7.7075000000000005E-2</c:v>
                </c:pt>
                <c:pt idx="16137">
                  <c:v>7.7008499999999994E-2</c:v>
                </c:pt>
                <c:pt idx="16138">
                  <c:v>7.6814800000000003E-2</c:v>
                </c:pt>
                <c:pt idx="16139">
                  <c:v>7.6492900000000003E-2</c:v>
                </c:pt>
                <c:pt idx="16140">
                  <c:v>7.6041700000000004E-2</c:v>
                </c:pt>
                <c:pt idx="16141">
                  <c:v>7.5461799999999996E-2</c:v>
                </c:pt>
                <c:pt idx="16142">
                  <c:v>7.4755100000000005E-2</c:v>
                </c:pt>
                <c:pt idx="16143">
                  <c:v>7.3923000000000003E-2</c:v>
                </c:pt>
                <c:pt idx="16144">
                  <c:v>7.29659E-2</c:v>
                </c:pt>
                <c:pt idx="16145">
                  <c:v>7.1884100000000006E-2</c:v>
                </c:pt>
                <c:pt idx="16146">
                  <c:v>7.0678099999999994E-2</c:v>
                </c:pt>
                <c:pt idx="16147">
                  <c:v>6.9349400000000005E-2</c:v>
                </c:pt>
                <c:pt idx="16148">
                  <c:v>6.7899699999999993E-2</c:v>
                </c:pt>
                <c:pt idx="16149">
                  <c:v>6.6329899999999997E-2</c:v>
                </c:pt>
                <c:pt idx="16150">
                  <c:v>6.4641699999999996E-2</c:v>
                </c:pt>
                <c:pt idx="16151">
                  <c:v>6.2838400000000003E-2</c:v>
                </c:pt>
                <c:pt idx="16152">
                  <c:v>6.0923600000000001E-2</c:v>
                </c:pt>
                <c:pt idx="16153">
                  <c:v>5.8899300000000002E-2</c:v>
                </c:pt>
                <c:pt idx="16154">
                  <c:v>5.6767900000000003E-2</c:v>
                </c:pt>
                <c:pt idx="16155">
                  <c:v>5.4533400000000003E-2</c:v>
                </c:pt>
                <c:pt idx="16156">
                  <c:v>5.2200499999999997E-2</c:v>
                </c:pt>
                <c:pt idx="16157">
                  <c:v>4.9772700000000003E-2</c:v>
                </c:pt>
                <c:pt idx="16158">
                  <c:v>4.7251599999999998E-2</c:v>
                </c:pt>
                <c:pt idx="16159">
                  <c:v>4.46393E-2</c:v>
                </c:pt>
                <c:pt idx="16160">
                  <c:v>4.1939400000000002E-2</c:v>
                </c:pt>
                <c:pt idx="16161">
                  <c:v>3.9156200000000002E-2</c:v>
                </c:pt>
                <c:pt idx="16162">
                  <c:v>3.6293699999999998E-2</c:v>
                </c:pt>
                <c:pt idx="16163">
                  <c:v>3.3354599999999998E-2</c:v>
                </c:pt>
                <c:pt idx="16164">
                  <c:v>3.0341099999999999E-2</c:v>
                </c:pt>
                <c:pt idx="16165">
                  <c:v>2.7257099999999999E-2</c:v>
                </c:pt>
                <c:pt idx="16166">
                  <c:v>2.4107900000000002E-2</c:v>
                </c:pt>
                <c:pt idx="16167">
                  <c:v>2.08985E-2</c:v>
                </c:pt>
                <c:pt idx="16168">
                  <c:v>1.76334E-2</c:v>
                </c:pt>
                <c:pt idx="16169">
                  <c:v>1.43178E-2</c:v>
                </c:pt>
                <c:pt idx="16170">
                  <c:v>1.09578E-2</c:v>
                </c:pt>
                <c:pt idx="16171" formatCode="0.00E+00">
                  <c:v>7.5578199999999998E-3</c:v>
                </c:pt>
                <c:pt idx="16172" formatCode="0.00E+00">
                  <c:v>4.11817E-3</c:v>
                </c:pt>
                <c:pt idx="16173" formatCode="0.00E+00">
                  <c:v>6.3949000000000005E-4</c:v>
                </c:pt>
                <c:pt idx="16174" formatCode="0.00E+00">
                  <c:v>-2.8720400000000002E-3</c:v>
                </c:pt>
                <c:pt idx="16175" formatCode="0.00E+00">
                  <c:v>-6.4063499999999999E-3</c:v>
                </c:pt>
                <c:pt idx="16176" formatCode="0.00E+00">
                  <c:v>-9.9553799999999998E-3</c:v>
                </c:pt>
                <c:pt idx="16177">
                  <c:v>-1.35148E-2</c:v>
                </c:pt>
                <c:pt idx="16178">
                  <c:v>-1.70808E-2</c:v>
                </c:pt>
                <c:pt idx="16179">
                  <c:v>-2.0649199999999999E-2</c:v>
                </c:pt>
                <c:pt idx="16180">
                  <c:v>-2.4216399999999999E-2</c:v>
                </c:pt>
                <c:pt idx="16181">
                  <c:v>-2.77776E-2</c:v>
                </c:pt>
                <c:pt idx="16182">
                  <c:v>-3.1327300000000002E-2</c:v>
                </c:pt>
                <c:pt idx="16183">
                  <c:v>-3.48609E-2</c:v>
                </c:pt>
                <c:pt idx="16184">
                  <c:v>-3.83743E-2</c:v>
                </c:pt>
                <c:pt idx="16185">
                  <c:v>-4.1862200000000002E-2</c:v>
                </c:pt>
                <c:pt idx="16186">
                  <c:v>-4.5318700000000003E-2</c:v>
                </c:pt>
                <c:pt idx="16187">
                  <c:v>-4.8738799999999999E-2</c:v>
                </c:pt>
                <c:pt idx="16188">
                  <c:v>-5.2118900000000003E-2</c:v>
                </c:pt>
                <c:pt idx="16189">
                  <c:v>-5.5456199999999997E-2</c:v>
                </c:pt>
                <c:pt idx="16190">
                  <c:v>-5.8748099999999998E-2</c:v>
                </c:pt>
                <c:pt idx="16191">
                  <c:v>-6.1990999999999997E-2</c:v>
                </c:pt>
                <c:pt idx="16192">
                  <c:v>-6.5179799999999996E-2</c:v>
                </c:pt>
                <c:pt idx="16193">
                  <c:v>-6.8309800000000004E-2</c:v>
                </c:pt>
                <c:pt idx="16194">
                  <c:v>-7.1376400000000007E-2</c:v>
                </c:pt>
                <c:pt idx="16195">
                  <c:v>-7.4375800000000006E-2</c:v>
                </c:pt>
                <c:pt idx="16196">
                  <c:v>-7.7304499999999998E-2</c:v>
                </c:pt>
                <c:pt idx="16197">
                  <c:v>-8.0159599999999998E-2</c:v>
                </c:pt>
                <c:pt idx="16198">
                  <c:v>-8.2937399999999994E-2</c:v>
                </c:pt>
                <c:pt idx="16199">
                  <c:v>-8.5632799999999995E-2</c:v>
                </c:pt>
                <c:pt idx="16200">
                  <c:v>-8.82415E-2</c:v>
                </c:pt>
                <c:pt idx="16201">
                  <c:v>-9.0761700000000001E-2</c:v>
                </c:pt>
                <c:pt idx="16202">
                  <c:v>-9.3193700000000004E-2</c:v>
                </c:pt>
                <c:pt idx="16203">
                  <c:v>-9.5536499999999996E-2</c:v>
                </c:pt>
                <c:pt idx="16204">
                  <c:v>-9.7786499999999998E-2</c:v>
                </c:pt>
                <c:pt idx="16205">
                  <c:v>-9.9939799999999995E-2</c:v>
                </c:pt>
                <c:pt idx="16206">
                  <c:v>-0.101994</c:v>
                </c:pt>
                <c:pt idx="16207">
                  <c:v>-0.103947</c:v>
                </c:pt>
                <c:pt idx="16208">
                  <c:v>-0.105795</c:v>
                </c:pt>
                <c:pt idx="16209">
                  <c:v>-0.10754</c:v>
                </c:pt>
                <c:pt idx="16210">
                  <c:v>-0.109179</c:v>
                </c:pt>
                <c:pt idx="16211">
                  <c:v>-0.110709</c:v>
                </c:pt>
                <c:pt idx="16212">
                  <c:v>-0.112126</c:v>
                </c:pt>
                <c:pt idx="16213">
                  <c:v>-0.11343</c:v>
                </c:pt>
                <c:pt idx="16214">
                  <c:v>-0.114621</c:v>
                </c:pt>
                <c:pt idx="16215">
                  <c:v>-0.115698</c:v>
                </c:pt>
                <c:pt idx="16216">
                  <c:v>-0.11666</c:v>
                </c:pt>
                <c:pt idx="16217">
                  <c:v>-0.117508</c:v>
                </c:pt>
                <c:pt idx="16218">
                  <c:v>-0.11823599999999999</c:v>
                </c:pt>
                <c:pt idx="16219">
                  <c:v>-0.118841</c:v>
                </c:pt>
                <c:pt idx="16220">
                  <c:v>-0.11931899999999999</c:v>
                </c:pt>
                <c:pt idx="16221">
                  <c:v>-0.119669</c:v>
                </c:pt>
                <c:pt idx="16222">
                  <c:v>-0.119898</c:v>
                </c:pt>
                <c:pt idx="16223">
                  <c:v>-0.120006</c:v>
                </c:pt>
                <c:pt idx="16224">
                  <c:v>-0.11999700000000001</c:v>
                </c:pt>
                <c:pt idx="16225">
                  <c:v>-0.11987299999999999</c:v>
                </c:pt>
                <c:pt idx="16226">
                  <c:v>-0.11963500000000001</c:v>
                </c:pt>
                <c:pt idx="16227">
                  <c:v>-0.119287</c:v>
                </c:pt>
                <c:pt idx="16228">
                  <c:v>-0.118828</c:v>
                </c:pt>
                <c:pt idx="16229">
                  <c:v>-0.118258</c:v>
                </c:pt>
                <c:pt idx="16230">
                  <c:v>-0.117579</c:v>
                </c:pt>
                <c:pt idx="16231">
                  <c:v>-0.116795</c:v>
                </c:pt>
                <c:pt idx="16232">
                  <c:v>-0.115909</c:v>
                </c:pt>
                <c:pt idx="16233">
                  <c:v>-0.114927</c:v>
                </c:pt>
                <c:pt idx="16234">
                  <c:v>-0.113856</c:v>
                </c:pt>
                <c:pt idx="16235">
                  <c:v>-0.112707</c:v>
                </c:pt>
                <c:pt idx="16236">
                  <c:v>-0.111484</c:v>
                </c:pt>
                <c:pt idx="16237">
                  <c:v>-0.11019</c:v>
                </c:pt>
                <c:pt idx="16238">
                  <c:v>-0.10882500000000001</c:v>
                </c:pt>
                <c:pt idx="16239">
                  <c:v>-0.107391</c:v>
                </c:pt>
                <c:pt idx="16240">
                  <c:v>-0.105891</c:v>
                </c:pt>
                <c:pt idx="16241">
                  <c:v>-0.104326</c:v>
                </c:pt>
                <c:pt idx="16242">
                  <c:v>-0.102698</c:v>
                </c:pt>
                <c:pt idx="16243">
                  <c:v>-0.101011</c:v>
                </c:pt>
                <c:pt idx="16244">
                  <c:v>-9.9271200000000004E-2</c:v>
                </c:pt>
                <c:pt idx="16245">
                  <c:v>-9.7483100000000003E-2</c:v>
                </c:pt>
                <c:pt idx="16246">
                  <c:v>-9.5653600000000005E-2</c:v>
                </c:pt>
                <c:pt idx="16247">
                  <c:v>-9.3790299999999993E-2</c:v>
                </c:pt>
                <c:pt idx="16248">
                  <c:v>-9.1901099999999999E-2</c:v>
                </c:pt>
                <c:pt idx="16249">
                  <c:v>-8.9993600000000007E-2</c:v>
                </c:pt>
                <c:pt idx="16250">
                  <c:v>-8.8072800000000007E-2</c:v>
                </c:pt>
                <c:pt idx="16251">
                  <c:v>-8.6140700000000001E-2</c:v>
                </c:pt>
                <c:pt idx="16252">
                  <c:v>-8.4199499999999997E-2</c:v>
                </c:pt>
                <c:pt idx="16253">
                  <c:v>-8.2254499999999994E-2</c:v>
                </c:pt>
                <c:pt idx="16254">
                  <c:v>-8.0312900000000007E-2</c:v>
                </c:pt>
                <c:pt idx="16255">
                  <c:v>-7.8380500000000006E-2</c:v>
                </c:pt>
                <c:pt idx="16256">
                  <c:v>-7.6461299999999996E-2</c:v>
                </c:pt>
                <c:pt idx="16257">
                  <c:v>-7.4560600000000005E-2</c:v>
                </c:pt>
                <c:pt idx="16258">
                  <c:v>-7.2683600000000001E-2</c:v>
                </c:pt>
                <c:pt idx="16259">
                  <c:v>-7.0834099999999997E-2</c:v>
                </c:pt>
                <c:pt idx="16260">
                  <c:v>-6.9015499999999994E-2</c:v>
                </c:pt>
                <c:pt idx="16261">
                  <c:v>-6.7233600000000004E-2</c:v>
                </c:pt>
                <c:pt idx="16262">
                  <c:v>-6.5494999999999998E-2</c:v>
                </c:pt>
                <c:pt idx="16263">
                  <c:v>-6.3805100000000003E-2</c:v>
                </c:pt>
                <c:pt idx="16264">
                  <c:v>-6.21687E-2</c:v>
                </c:pt>
                <c:pt idx="16265">
                  <c:v>-6.0591800000000001E-2</c:v>
                </c:pt>
                <c:pt idx="16266">
                  <c:v>-5.9079E-2</c:v>
                </c:pt>
                <c:pt idx="16267">
                  <c:v>-5.7631599999999998E-2</c:v>
                </c:pt>
                <c:pt idx="16268">
                  <c:v>-5.62502E-2</c:v>
                </c:pt>
                <c:pt idx="16269">
                  <c:v>-5.4937600000000003E-2</c:v>
                </c:pt>
                <c:pt idx="16270">
                  <c:v>-5.3696099999999997E-2</c:v>
                </c:pt>
                <c:pt idx="16271">
                  <c:v>-5.2528100000000001E-2</c:v>
                </c:pt>
                <c:pt idx="16272">
                  <c:v>-5.1436599999999999E-2</c:v>
                </c:pt>
                <c:pt idx="16273">
                  <c:v>-5.0425200000000003E-2</c:v>
                </c:pt>
                <c:pt idx="16274">
                  <c:v>-4.9497600000000003E-2</c:v>
                </c:pt>
                <c:pt idx="16275">
                  <c:v>-4.8656999999999999E-2</c:v>
                </c:pt>
                <c:pt idx="16276">
                  <c:v>-4.7907199999999997E-2</c:v>
                </c:pt>
                <c:pt idx="16277">
                  <c:v>-4.7253900000000001E-2</c:v>
                </c:pt>
                <c:pt idx="16278">
                  <c:v>-4.6701199999999998E-2</c:v>
                </c:pt>
                <c:pt idx="16279">
                  <c:v>-4.6251E-2</c:v>
                </c:pt>
                <c:pt idx="16280">
                  <c:v>-4.5905000000000001E-2</c:v>
                </c:pt>
                <c:pt idx="16281">
                  <c:v>-4.5665900000000002E-2</c:v>
                </c:pt>
                <c:pt idx="16282">
                  <c:v>-4.5536500000000001E-2</c:v>
                </c:pt>
                <c:pt idx="16283">
                  <c:v>-4.5518999999999997E-2</c:v>
                </c:pt>
                <c:pt idx="16284">
                  <c:v>-4.5615299999999998E-2</c:v>
                </c:pt>
                <c:pt idx="16285">
                  <c:v>-4.5824700000000003E-2</c:v>
                </c:pt>
                <c:pt idx="16286">
                  <c:v>-4.6145499999999999E-2</c:v>
                </c:pt>
                <c:pt idx="16287">
                  <c:v>-4.65794E-2</c:v>
                </c:pt>
                <c:pt idx="16288">
                  <c:v>-4.7129299999999999E-2</c:v>
                </c:pt>
                <c:pt idx="16289">
                  <c:v>-4.7794499999999997E-2</c:v>
                </c:pt>
                <c:pt idx="16290">
                  <c:v>-4.8571200000000002E-2</c:v>
                </c:pt>
                <c:pt idx="16291">
                  <c:v>-4.9454199999999997E-2</c:v>
                </c:pt>
                <c:pt idx="16292">
                  <c:v>-5.0438700000000003E-2</c:v>
                </c:pt>
                <c:pt idx="16293">
                  <c:v>-5.1521900000000002E-2</c:v>
                </c:pt>
                <c:pt idx="16294">
                  <c:v>-5.2702699999999998E-2</c:v>
                </c:pt>
                <c:pt idx="16295">
                  <c:v>-5.3980100000000003E-2</c:v>
                </c:pt>
                <c:pt idx="16296">
                  <c:v>-5.5350900000000001E-2</c:v>
                </c:pt>
                <c:pt idx="16297">
                  <c:v>-5.6813500000000003E-2</c:v>
                </c:pt>
                <c:pt idx="16298">
                  <c:v>-5.8370400000000003E-2</c:v>
                </c:pt>
                <c:pt idx="16299">
                  <c:v>-6.0023600000000003E-2</c:v>
                </c:pt>
                <c:pt idx="16300">
                  <c:v>-6.17715E-2</c:v>
                </c:pt>
                <c:pt idx="16301">
                  <c:v>-6.3611600000000004E-2</c:v>
                </c:pt>
                <c:pt idx="16302">
                  <c:v>-6.5543100000000007E-2</c:v>
                </c:pt>
                <c:pt idx="16303">
                  <c:v>-6.7563999999999999E-2</c:v>
                </c:pt>
                <c:pt idx="16304">
                  <c:v>-6.9670099999999999E-2</c:v>
                </c:pt>
                <c:pt idx="16305">
                  <c:v>-7.18583E-2</c:v>
                </c:pt>
                <c:pt idx="16306">
                  <c:v>-7.4127499999999999E-2</c:v>
                </c:pt>
                <c:pt idx="16307">
                  <c:v>-7.6475100000000004E-2</c:v>
                </c:pt>
                <c:pt idx="16308">
                  <c:v>-7.8897999999999996E-2</c:v>
                </c:pt>
                <c:pt idx="16309">
                  <c:v>-8.1396200000000002E-2</c:v>
                </c:pt>
                <c:pt idx="16310">
                  <c:v>-8.3970299999999998E-2</c:v>
                </c:pt>
                <c:pt idx="16311">
                  <c:v>-8.6616299999999993E-2</c:v>
                </c:pt>
                <c:pt idx="16312">
                  <c:v>-8.9328400000000002E-2</c:v>
                </c:pt>
                <c:pt idx="16313">
                  <c:v>-9.2103000000000004E-2</c:v>
                </c:pt>
                <c:pt idx="16314">
                  <c:v>-9.4937099999999996E-2</c:v>
                </c:pt>
                <c:pt idx="16315">
                  <c:v>-9.7826099999999999E-2</c:v>
                </c:pt>
                <c:pt idx="16316">
                  <c:v>-0.10076499999999999</c:v>
                </c:pt>
                <c:pt idx="16317">
                  <c:v>-0.10374800000000001</c:v>
                </c:pt>
                <c:pt idx="16318">
                  <c:v>-0.106769</c:v>
                </c:pt>
                <c:pt idx="16319">
                  <c:v>-0.109816</c:v>
                </c:pt>
                <c:pt idx="16320">
                  <c:v>-0.11287700000000001</c:v>
                </c:pt>
                <c:pt idx="16321">
                  <c:v>-0.115949</c:v>
                </c:pt>
                <c:pt idx="16322">
                  <c:v>-0.119031</c:v>
                </c:pt>
                <c:pt idx="16323">
                  <c:v>-0.122115</c:v>
                </c:pt>
                <c:pt idx="16324">
                  <c:v>-0.125196</c:v>
                </c:pt>
                <c:pt idx="16325">
                  <c:v>-0.12826899999999999</c:v>
                </c:pt>
                <c:pt idx="16326">
                  <c:v>-0.13133</c:v>
                </c:pt>
                <c:pt idx="16327">
                  <c:v>-0.13437299999999999</c:v>
                </c:pt>
                <c:pt idx="16328">
                  <c:v>-0.13739499999999999</c:v>
                </c:pt>
                <c:pt idx="16329">
                  <c:v>-0.14039099999999999</c:v>
                </c:pt>
                <c:pt idx="16330">
                  <c:v>-0.14335800000000001</c:v>
                </c:pt>
                <c:pt idx="16331">
                  <c:v>-0.14629300000000001</c:v>
                </c:pt>
                <c:pt idx="16332">
                  <c:v>-0.14919399999999999</c:v>
                </c:pt>
                <c:pt idx="16333">
                  <c:v>-0.15205399999999999</c:v>
                </c:pt>
                <c:pt idx="16334">
                  <c:v>-0.15487100000000001</c:v>
                </c:pt>
                <c:pt idx="16335">
                  <c:v>-0.157639</c:v>
                </c:pt>
                <c:pt idx="16336">
                  <c:v>-0.16035099999999999</c:v>
                </c:pt>
                <c:pt idx="16337">
                  <c:v>-0.162997</c:v>
                </c:pt>
                <c:pt idx="16338">
                  <c:v>-0.165575</c:v>
                </c:pt>
                <c:pt idx="16339">
                  <c:v>-0.16808300000000001</c:v>
                </c:pt>
                <c:pt idx="16340">
                  <c:v>-0.17052100000000001</c:v>
                </c:pt>
                <c:pt idx="16341">
                  <c:v>-0.17288300000000001</c:v>
                </c:pt>
                <c:pt idx="16342">
                  <c:v>-0.17515900000000001</c:v>
                </c:pt>
                <c:pt idx="16343">
                  <c:v>-0.177339</c:v>
                </c:pt>
                <c:pt idx="16344">
                  <c:v>-0.179421</c:v>
                </c:pt>
                <c:pt idx="16345">
                  <c:v>-0.18140200000000001</c:v>
                </c:pt>
                <c:pt idx="16346">
                  <c:v>-0.183281</c:v>
                </c:pt>
                <c:pt idx="16347">
                  <c:v>-0.185058</c:v>
                </c:pt>
                <c:pt idx="16348">
                  <c:v>-0.18673200000000001</c:v>
                </c:pt>
                <c:pt idx="16349">
                  <c:v>-0.188301</c:v>
                </c:pt>
                <c:pt idx="16350">
                  <c:v>-0.18976199999999999</c:v>
                </c:pt>
                <c:pt idx="16351">
                  <c:v>-0.19111300000000001</c:v>
                </c:pt>
                <c:pt idx="16352">
                  <c:v>-0.19235099999999999</c:v>
                </c:pt>
                <c:pt idx="16353">
                  <c:v>-0.19347500000000001</c:v>
                </c:pt>
                <c:pt idx="16354">
                  <c:v>-0.19448499999999999</c:v>
                </c:pt>
                <c:pt idx="16355">
                  <c:v>-0.195381</c:v>
                </c:pt>
                <c:pt idx="16356">
                  <c:v>-0.19616600000000001</c:v>
                </c:pt>
                <c:pt idx="16357">
                  <c:v>-0.19683899999999999</c:v>
                </c:pt>
                <c:pt idx="16358">
                  <c:v>-0.19739899999999999</c:v>
                </c:pt>
                <c:pt idx="16359">
                  <c:v>-0.19784299999999999</c:v>
                </c:pt>
                <c:pt idx="16360">
                  <c:v>-0.19816800000000001</c:v>
                </c:pt>
                <c:pt idx="16361">
                  <c:v>-0.19836999999999999</c:v>
                </c:pt>
                <c:pt idx="16362">
                  <c:v>-0.19844899999999999</c:v>
                </c:pt>
                <c:pt idx="16363">
                  <c:v>-0.198402</c:v>
                </c:pt>
                <c:pt idx="16364">
                  <c:v>-0.19823199999999999</c:v>
                </c:pt>
                <c:pt idx="16365">
                  <c:v>-0.19794</c:v>
                </c:pt>
                <c:pt idx="16366">
                  <c:v>-0.19752900000000001</c:v>
                </c:pt>
                <c:pt idx="16367">
                  <c:v>-0.196996</c:v>
                </c:pt>
                <c:pt idx="16368">
                  <c:v>-0.19634499999999999</c:v>
                </c:pt>
                <c:pt idx="16369">
                  <c:v>-0.19558</c:v>
                </c:pt>
                <c:pt idx="16370">
                  <c:v>-0.19470899999999999</c:v>
                </c:pt>
                <c:pt idx="16371">
                  <c:v>-0.19373499999999999</c:v>
                </c:pt>
                <c:pt idx="16372">
                  <c:v>-0.192661</c:v>
                </c:pt>
                <c:pt idx="16373">
                  <c:v>-0.19148999999999999</c:v>
                </c:pt>
                <c:pt idx="16374">
                  <c:v>-0.190224</c:v>
                </c:pt>
                <c:pt idx="16375">
                  <c:v>-0.188863</c:v>
                </c:pt>
                <c:pt idx="16376">
                  <c:v>-0.18740999999999999</c:v>
                </c:pt>
                <c:pt idx="16377">
                  <c:v>-0.18586800000000001</c:v>
                </c:pt>
                <c:pt idx="16378">
                  <c:v>-0.18424399999999999</c:v>
                </c:pt>
                <c:pt idx="16379">
                  <c:v>-0.18254100000000001</c:v>
                </c:pt>
                <c:pt idx="16380">
                  <c:v>-0.18076200000000001</c:v>
                </c:pt>
                <c:pt idx="16381">
                  <c:v>-0.17890700000000001</c:v>
                </c:pt>
                <c:pt idx="16382">
                  <c:v>-0.17698</c:v>
                </c:pt>
                <c:pt idx="16383">
                  <c:v>-0.174985</c:v>
                </c:pt>
                <c:pt idx="16384">
                  <c:v>-0.172925</c:v>
                </c:pt>
                <c:pt idx="16385">
                  <c:v>-0.17080000000000001</c:v>
                </c:pt>
                <c:pt idx="16386">
                  <c:v>-0.16861599999999999</c:v>
                </c:pt>
                <c:pt idx="16387">
                  <c:v>-0.166381</c:v>
                </c:pt>
                <c:pt idx="16388">
                  <c:v>-0.164107</c:v>
                </c:pt>
                <c:pt idx="16389">
                  <c:v>-0.1618</c:v>
                </c:pt>
                <c:pt idx="16390">
                  <c:v>-0.159465</c:v>
                </c:pt>
                <c:pt idx="16391">
                  <c:v>-0.15710399999999999</c:v>
                </c:pt>
                <c:pt idx="16392">
                  <c:v>-0.154721</c:v>
                </c:pt>
                <c:pt idx="16393">
                  <c:v>-0.15231900000000001</c:v>
                </c:pt>
                <c:pt idx="16394">
                  <c:v>-0.14990400000000001</c:v>
                </c:pt>
                <c:pt idx="16395">
                  <c:v>-0.147477</c:v>
                </c:pt>
                <c:pt idx="16396">
                  <c:v>-0.145042</c:v>
                </c:pt>
                <c:pt idx="16397">
                  <c:v>-0.142599</c:v>
                </c:pt>
                <c:pt idx="16398">
                  <c:v>-0.14016100000000001</c:v>
                </c:pt>
                <c:pt idx="16399">
                  <c:v>-0.137742</c:v>
                </c:pt>
                <c:pt idx="16400">
                  <c:v>-0.135351</c:v>
                </c:pt>
                <c:pt idx="16401">
                  <c:v>-0.132992</c:v>
                </c:pt>
                <c:pt idx="16402">
                  <c:v>-0.13067000000000001</c:v>
                </c:pt>
                <c:pt idx="16403">
                  <c:v>-0.128387</c:v>
                </c:pt>
                <c:pt idx="16404">
                  <c:v>-0.12614700000000001</c:v>
                </c:pt>
                <c:pt idx="16405">
                  <c:v>-0.12395100000000001</c:v>
                </c:pt>
                <c:pt idx="16406">
                  <c:v>-0.121808</c:v>
                </c:pt>
                <c:pt idx="16407">
                  <c:v>-0.119729</c:v>
                </c:pt>
                <c:pt idx="16408">
                  <c:v>-0.117718</c:v>
                </c:pt>
                <c:pt idx="16409">
                  <c:v>-0.11577999999999999</c:v>
                </c:pt>
                <c:pt idx="16410">
                  <c:v>-0.11391800000000001</c:v>
                </c:pt>
                <c:pt idx="16411">
                  <c:v>-0.112132</c:v>
                </c:pt>
                <c:pt idx="16412">
                  <c:v>-0.110425</c:v>
                </c:pt>
                <c:pt idx="16413">
                  <c:v>-0.108808</c:v>
                </c:pt>
                <c:pt idx="16414">
                  <c:v>-0.107291</c:v>
                </c:pt>
                <c:pt idx="16415">
                  <c:v>-0.10588599999999999</c:v>
                </c:pt>
                <c:pt idx="16416">
                  <c:v>-0.104598</c:v>
                </c:pt>
                <c:pt idx="16417">
                  <c:v>-0.103434</c:v>
                </c:pt>
                <c:pt idx="16418">
                  <c:v>-0.102397</c:v>
                </c:pt>
                <c:pt idx="16419">
                  <c:v>-0.10148699999999999</c:v>
                </c:pt>
                <c:pt idx="16420">
                  <c:v>-0.100706</c:v>
                </c:pt>
                <c:pt idx="16421">
                  <c:v>-0.100063</c:v>
                </c:pt>
                <c:pt idx="16422">
                  <c:v>-9.9562899999999996E-2</c:v>
                </c:pt>
                <c:pt idx="16423">
                  <c:v>-9.9207199999999995E-2</c:v>
                </c:pt>
                <c:pt idx="16424">
                  <c:v>-9.8995600000000003E-2</c:v>
                </c:pt>
                <c:pt idx="16425">
                  <c:v>-9.8932900000000004E-2</c:v>
                </c:pt>
                <c:pt idx="16426">
                  <c:v>-9.9022799999999994E-2</c:v>
                </c:pt>
                <c:pt idx="16427">
                  <c:v>-9.9262600000000006E-2</c:v>
                </c:pt>
                <c:pt idx="16428">
                  <c:v>-9.9649100000000004E-2</c:v>
                </c:pt>
                <c:pt idx="16429">
                  <c:v>-0.10018299999999999</c:v>
                </c:pt>
                <c:pt idx="16430">
                  <c:v>-0.100867</c:v>
                </c:pt>
                <c:pt idx="16431">
                  <c:v>-0.101704</c:v>
                </c:pt>
                <c:pt idx="16432">
                  <c:v>-0.102696</c:v>
                </c:pt>
                <c:pt idx="16433">
                  <c:v>-0.103839</c:v>
                </c:pt>
                <c:pt idx="16434">
                  <c:v>-0.10513400000000001</c:v>
                </c:pt>
                <c:pt idx="16435">
                  <c:v>-0.106581</c:v>
                </c:pt>
                <c:pt idx="16436">
                  <c:v>-0.108181</c:v>
                </c:pt>
                <c:pt idx="16437">
                  <c:v>-0.109934</c:v>
                </c:pt>
                <c:pt idx="16438">
                  <c:v>-0.111836</c:v>
                </c:pt>
                <c:pt idx="16439">
                  <c:v>-0.113889</c:v>
                </c:pt>
                <c:pt idx="16440">
                  <c:v>-0.11609</c:v>
                </c:pt>
                <c:pt idx="16441">
                  <c:v>-0.118437</c:v>
                </c:pt>
                <c:pt idx="16442">
                  <c:v>-0.120924</c:v>
                </c:pt>
                <c:pt idx="16443">
                  <c:v>-0.123547</c:v>
                </c:pt>
                <c:pt idx="16444">
                  <c:v>-0.126303</c:v>
                </c:pt>
                <c:pt idx="16445">
                  <c:v>-0.129191</c:v>
                </c:pt>
                <c:pt idx="16446">
                  <c:v>-0.13220699999999999</c:v>
                </c:pt>
                <c:pt idx="16447">
                  <c:v>-0.135348</c:v>
                </c:pt>
                <c:pt idx="16448">
                  <c:v>-0.13861200000000001</c:v>
                </c:pt>
                <c:pt idx="16449">
                  <c:v>-0.14199600000000001</c:v>
                </c:pt>
                <c:pt idx="16450">
                  <c:v>-0.14550299999999999</c:v>
                </c:pt>
                <c:pt idx="16451">
                  <c:v>-0.14913199999999999</c:v>
                </c:pt>
                <c:pt idx="16452">
                  <c:v>-0.15287600000000001</c:v>
                </c:pt>
                <c:pt idx="16453">
                  <c:v>-0.15673300000000001</c:v>
                </c:pt>
                <c:pt idx="16454">
                  <c:v>-0.16070499999999999</c:v>
                </c:pt>
                <c:pt idx="16455">
                  <c:v>-0.16478799999999999</c:v>
                </c:pt>
                <c:pt idx="16456">
                  <c:v>-0.16897400000000001</c:v>
                </c:pt>
                <c:pt idx="16457">
                  <c:v>-0.17325699999999999</c:v>
                </c:pt>
                <c:pt idx="16458">
                  <c:v>-0.17763799999999999</c:v>
                </c:pt>
                <c:pt idx="16459">
                  <c:v>-0.182114</c:v>
                </c:pt>
                <c:pt idx="16460">
                  <c:v>-0.18667700000000001</c:v>
                </c:pt>
                <c:pt idx="16461">
                  <c:v>-0.19131600000000001</c:v>
                </c:pt>
                <c:pt idx="16462">
                  <c:v>-0.19601499999999999</c:v>
                </c:pt>
                <c:pt idx="16463">
                  <c:v>-0.200761</c:v>
                </c:pt>
                <c:pt idx="16464">
                  <c:v>-0.20554500000000001</c:v>
                </c:pt>
                <c:pt idx="16465">
                  <c:v>-0.210366</c:v>
                </c:pt>
                <c:pt idx="16466">
                  <c:v>-0.215228</c:v>
                </c:pt>
                <c:pt idx="16467">
                  <c:v>-0.22012699999999999</c:v>
                </c:pt>
                <c:pt idx="16468">
                  <c:v>-0.22505500000000001</c:v>
                </c:pt>
                <c:pt idx="16469">
                  <c:v>-0.22999900000000001</c:v>
                </c:pt>
                <c:pt idx="16470">
                  <c:v>-0.23494999999999999</c:v>
                </c:pt>
                <c:pt idx="16471">
                  <c:v>-0.2399</c:v>
                </c:pt>
                <c:pt idx="16472">
                  <c:v>-0.24484700000000001</c:v>
                </c:pt>
                <c:pt idx="16473">
                  <c:v>-0.24978300000000001</c:v>
                </c:pt>
                <c:pt idx="16474">
                  <c:v>-0.25470300000000001</c:v>
                </c:pt>
                <c:pt idx="16475">
                  <c:v>-0.25960100000000003</c:v>
                </c:pt>
                <c:pt idx="16476">
                  <c:v>-0.26447599999999999</c:v>
                </c:pt>
                <c:pt idx="16477">
                  <c:v>-0.26932400000000001</c:v>
                </c:pt>
                <c:pt idx="16478">
                  <c:v>-0.27413999999999999</c:v>
                </c:pt>
                <c:pt idx="16479">
                  <c:v>-0.278916</c:v>
                </c:pt>
                <c:pt idx="16480">
                  <c:v>-0.283638</c:v>
                </c:pt>
                <c:pt idx="16481">
                  <c:v>-0.28829500000000002</c:v>
                </c:pt>
                <c:pt idx="16482">
                  <c:v>-0.29288199999999998</c:v>
                </c:pt>
                <c:pt idx="16483">
                  <c:v>-0.297398</c:v>
                </c:pt>
                <c:pt idx="16484">
                  <c:v>-0.30183900000000002</c:v>
                </c:pt>
                <c:pt idx="16485">
                  <c:v>-0.30619499999999999</c:v>
                </c:pt>
                <c:pt idx="16486">
                  <c:v>-0.31045899999999998</c:v>
                </c:pt>
                <c:pt idx="16487">
                  <c:v>-0.31462200000000001</c:v>
                </c:pt>
                <c:pt idx="16488">
                  <c:v>-0.31867800000000002</c:v>
                </c:pt>
                <c:pt idx="16489">
                  <c:v>-0.32261699999999999</c:v>
                </c:pt>
                <c:pt idx="16490">
                  <c:v>-0.32643100000000003</c:v>
                </c:pt>
                <c:pt idx="16491">
                  <c:v>-0.33011099999999999</c:v>
                </c:pt>
                <c:pt idx="16492">
                  <c:v>-0.333652</c:v>
                </c:pt>
                <c:pt idx="16493">
                  <c:v>-0.33704600000000001</c:v>
                </c:pt>
                <c:pt idx="16494">
                  <c:v>-0.34029199999999998</c:v>
                </c:pt>
                <c:pt idx="16495">
                  <c:v>-0.343387</c:v>
                </c:pt>
                <c:pt idx="16496">
                  <c:v>-0.34632800000000002</c:v>
                </c:pt>
                <c:pt idx="16497">
                  <c:v>-0.34910200000000002</c:v>
                </c:pt>
                <c:pt idx="16498">
                  <c:v>-0.35170000000000001</c:v>
                </c:pt>
                <c:pt idx="16499">
                  <c:v>-0.35412100000000002</c:v>
                </c:pt>
                <c:pt idx="16500">
                  <c:v>-0.35636499999999999</c:v>
                </c:pt>
                <c:pt idx="16501">
                  <c:v>-0.35842600000000002</c:v>
                </c:pt>
                <c:pt idx="16502">
                  <c:v>-0.36030200000000001</c:v>
                </c:pt>
                <c:pt idx="16503">
                  <c:v>-0.36199199999999998</c:v>
                </c:pt>
                <c:pt idx="16504">
                  <c:v>-0.36349199999999998</c:v>
                </c:pt>
                <c:pt idx="16505">
                  <c:v>-0.36479800000000001</c:v>
                </c:pt>
                <c:pt idx="16506">
                  <c:v>-0.36590800000000001</c:v>
                </c:pt>
                <c:pt idx="16507">
                  <c:v>-0.36682599999999999</c:v>
                </c:pt>
                <c:pt idx="16508">
                  <c:v>-0.36754799999999999</c:v>
                </c:pt>
                <c:pt idx="16509">
                  <c:v>-0.36807600000000001</c:v>
                </c:pt>
                <c:pt idx="16510">
                  <c:v>-0.36841099999999999</c:v>
                </c:pt>
                <c:pt idx="16511">
                  <c:v>-0.36855199999999999</c:v>
                </c:pt>
                <c:pt idx="16512">
                  <c:v>-0.36849700000000002</c:v>
                </c:pt>
                <c:pt idx="16513">
                  <c:v>-0.36824400000000002</c:v>
                </c:pt>
                <c:pt idx="16514">
                  <c:v>-0.36779400000000001</c:v>
                </c:pt>
                <c:pt idx="16515">
                  <c:v>-0.36715100000000001</c:v>
                </c:pt>
                <c:pt idx="16516">
                  <c:v>-0.36631900000000001</c:v>
                </c:pt>
                <c:pt idx="16517">
                  <c:v>-0.36530400000000002</c:v>
                </c:pt>
                <c:pt idx="16518">
                  <c:v>-0.36410599999999999</c:v>
                </c:pt>
                <c:pt idx="16519">
                  <c:v>-0.36272599999999999</c:v>
                </c:pt>
                <c:pt idx="16520">
                  <c:v>-0.36116599999999999</c:v>
                </c:pt>
                <c:pt idx="16521">
                  <c:v>-0.359429</c:v>
                </c:pt>
                <c:pt idx="16522">
                  <c:v>-0.35751899999999998</c:v>
                </c:pt>
                <c:pt idx="16523">
                  <c:v>-0.355439</c:v>
                </c:pt>
                <c:pt idx="16524">
                  <c:v>-0.353188</c:v>
                </c:pt>
                <c:pt idx="16525">
                  <c:v>-0.35076600000000002</c:v>
                </c:pt>
                <c:pt idx="16526">
                  <c:v>-0.34817500000000001</c:v>
                </c:pt>
                <c:pt idx="16527">
                  <c:v>-0.34542499999999998</c:v>
                </c:pt>
                <c:pt idx="16528">
                  <c:v>-0.34252199999999999</c:v>
                </c:pt>
                <c:pt idx="16529">
                  <c:v>-0.339474</c:v>
                </c:pt>
                <c:pt idx="16530">
                  <c:v>-0.33628400000000003</c:v>
                </c:pt>
                <c:pt idx="16531">
                  <c:v>-0.33295599999999997</c:v>
                </c:pt>
                <c:pt idx="16532">
                  <c:v>-0.32949499999999998</c:v>
                </c:pt>
                <c:pt idx="16533">
                  <c:v>-0.32590799999999998</c:v>
                </c:pt>
                <c:pt idx="16534">
                  <c:v>-0.32220100000000002</c:v>
                </c:pt>
                <c:pt idx="16535">
                  <c:v>-0.318386</c:v>
                </c:pt>
                <c:pt idx="16536">
                  <c:v>-0.31447399999999998</c:v>
                </c:pt>
                <c:pt idx="16537">
                  <c:v>-0.31047599999999997</c:v>
                </c:pt>
                <c:pt idx="16538">
                  <c:v>-0.30639699999999997</c:v>
                </c:pt>
                <c:pt idx="16539">
                  <c:v>-0.30224099999999998</c:v>
                </c:pt>
                <c:pt idx="16540">
                  <c:v>-0.29801699999999998</c:v>
                </c:pt>
                <c:pt idx="16541">
                  <c:v>-0.29372999999999999</c:v>
                </c:pt>
                <c:pt idx="16542">
                  <c:v>-0.28938900000000001</c:v>
                </c:pt>
                <c:pt idx="16543">
                  <c:v>-0.28500300000000001</c:v>
                </c:pt>
                <c:pt idx="16544">
                  <c:v>-0.28058</c:v>
                </c:pt>
                <c:pt idx="16545">
                  <c:v>-0.27612399999999998</c:v>
                </c:pt>
                <c:pt idx="16546">
                  <c:v>-0.27163999999999999</c:v>
                </c:pt>
                <c:pt idx="16547">
                  <c:v>-0.26713199999999998</c:v>
                </c:pt>
                <c:pt idx="16548">
                  <c:v>-0.26260099999999997</c:v>
                </c:pt>
                <c:pt idx="16549">
                  <c:v>-0.25804899999999997</c:v>
                </c:pt>
                <c:pt idx="16550">
                  <c:v>-0.25348399999999999</c:v>
                </c:pt>
                <c:pt idx="16551">
                  <c:v>-0.248914</c:v>
                </c:pt>
                <c:pt idx="16552">
                  <c:v>-0.24434500000000001</c:v>
                </c:pt>
                <c:pt idx="16553">
                  <c:v>-0.239783</c:v>
                </c:pt>
                <c:pt idx="16554">
                  <c:v>-0.235237</c:v>
                </c:pt>
                <c:pt idx="16555">
                  <c:v>-0.230715</c:v>
                </c:pt>
                <c:pt idx="16556">
                  <c:v>-0.22622600000000001</c:v>
                </c:pt>
                <c:pt idx="16557">
                  <c:v>-0.221775</c:v>
                </c:pt>
                <c:pt idx="16558">
                  <c:v>-0.21737400000000001</c:v>
                </c:pt>
                <c:pt idx="16559">
                  <c:v>-0.213035</c:v>
                </c:pt>
                <c:pt idx="16560">
                  <c:v>-0.20877100000000001</c:v>
                </c:pt>
                <c:pt idx="16561">
                  <c:v>-0.20458699999999999</c:v>
                </c:pt>
                <c:pt idx="16562">
                  <c:v>-0.200489</c:v>
                </c:pt>
                <c:pt idx="16563">
                  <c:v>-0.19647999999999999</c:v>
                </c:pt>
                <c:pt idx="16564">
                  <c:v>-0.19256799999999999</c:v>
                </c:pt>
                <c:pt idx="16565">
                  <c:v>-0.18876200000000001</c:v>
                </c:pt>
                <c:pt idx="16566">
                  <c:v>-0.18507199999999999</c:v>
                </c:pt>
                <c:pt idx="16567">
                  <c:v>-0.18151</c:v>
                </c:pt>
                <c:pt idx="16568">
                  <c:v>-0.17808399999999999</c:v>
                </c:pt>
                <c:pt idx="16569">
                  <c:v>-0.17479800000000001</c:v>
                </c:pt>
                <c:pt idx="16570">
                  <c:v>-0.17165</c:v>
                </c:pt>
                <c:pt idx="16571">
                  <c:v>-0.16864000000000001</c:v>
                </c:pt>
                <c:pt idx="16572">
                  <c:v>-0.16577</c:v>
                </c:pt>
                <c:pt idx="16573">
                  <c:v>-0.16303999999999999</c:v>
                </c:pt>
                <c:pt idx="16574">
                  <c:v>-0.16045100000000001</c:v>
                </c:pt>
                <c:pt idx="16575">
                  <c:v>-0.15801100000000001</c:v>
                </c:pt>
                <c:pt idx="16576">
                  <c:v>-0.155727</c:v>
                </c:pt>
                <c:pt idx="16577">
                  <c:v>-0.15360099999999999</c:v>
                </c:pt>
                <c:pt idx="16578">
                  <c:v>-0.15162999999999999</c:v>
                </c:pt>
                <c:pt idx="16579">
                  <c:v>-0.14982000000000001</c:v>
                </c:pt>
                <c:pt idx="16580">
                  <c:v>-0.148177</c:v>
                </c:pt>
                <c:pt idx="16581">
                  <c:v>-0.146703</c:v>
                </c:pt>
                <c:pt idx="16582">
                  <c:v>-0.145396</c:v>
                </c:pt>
                <c:pt idx="16583">
                  <c:v>-0.144258</c:v>
                </c:pt>
                <c:pt idx="16584">
                  <c:v>-0.143292</c:v>
                </c:pt>
                <c:pt idx="16585">
                  <c:v>-0.14249800000000001</c:v>
                </c:pt>
                <c:pt idx="16586">
                  <c:v>-0.141876</c:v>
                </c:pt>
                <c:pt idx="16587">
                  <c:v>-0.141427</c:v>
                </c:pt>
                <c:pt idx="16588">
                  <c:v>-0.141155</c:v>
                </c:pt>
                <c:pt idx="16589">
                  <c:v>-0.14105599999999999</c:v>
                </c:pt>
                <c:pt idx="16590">
                  <c:v>-0.141122</c:v>
                </c:pt>
                <c:pt idx="16591">
                  <c:v>-0.141349</c:v>
                </c:pt>
                <c:pt idx="16592">
                  <c:v>-0.141735</c:v>
                </c:pt>
                <c:pt idx="16593">
                  <c:v>-0.14228099999999999</c:v>
                </c:pt>
                <c:pt idx="16594">
                  <c:v>-0.142989</c:v>
                </c:pt>
                <c:pt idx="16595">
                  <c:v>-0.14386199999999999</c:v>
                </c:pt>
                <c:pt idx="16596">
                  <c:v>-0.144901</c:v>
                </c:pt>
                <c:pt idx="16597">
                  <c:v>-0.14610200000000001</c:v>
                </c:pt>
                <c:pt idx="16598">
                  <c:v>-0.147457</c:v>
                </c:pt>
                <c:pt idx="16599">
                  <c:v>-0.14896200000000001</c:v>
                </c:pt>
                <c:pt idx="16600">
                  <c:v>-0.15060799999999999</c:v>
                </c:pt>
                <c:pt idx="16601">
                  <c:v>-0.152391</c:v>
                </c:pt>
                <c:pt idx="16602">
                  <c:v>-0.154309</c:v>
                </c:pt>
                <c:pt idx="16603">
                  <c:v>-0.156362</c:v>
                </c:pt>
                <c:pt idx="16604">
                  <c:v>-0.158555</c:v>
                </c:pt>
                <c:pt idx="16605">
                  <c:v>-0.160887</c:v>
                </c:pt>
                <c:pt idx="16606">
                  <c:v>-0.163352</c:v>
                </c:pt>
                <c:pt idx="16607">
                  <c:v>-0.16594</c:v>
                </c:pt>
                <c:pt idx="16608">
                  <c:v>-0.16863600000000001</c:v>
                </c:pt>
                <c:pt idx="16609">
                  <c:v>-0.171434</c:v>
                </c:pt>
                <c:pt idx="16610">
                  <c:v>-0.17432400000000001</c:v>
                </c:pt>
                <c:pt idx="16611">
                  <c:v>-0.17730099999999999</c:v>
                </c:pt>
                <c:pt idx="16612">
                  <c:v>-0.18035999999999999</c:v>
                </c:pt>
                <c:pt idx="16613">
                  <c:v>-0.18349699999999999</c:v>
                </c:pt>
                <c:pt idx="16614">
                  <c:v>-0.18670500000000001</c:v>
                </c:pt>
                <c:pt idx="16615">
                  <c:v>-0.18997700000000001</c:v>
                </c:pt>
                <c:pt idx="16616">
                  <c:v>-0.19331100000000001</c:v>
                </c:pt>
                <c:pt idx="16617">
                  <c:v>-0.19670599999999999</c:v>
                </c:pt>
                <c:pt idx="16618">
                  <c:v>-0.200157</c:v>
                </c:pt>
                <c:pt idx="16619">
                  <c:v>-0.20366000000000001</c:v>
                </c:pt>
                <c:pt idx="16620">
                  <c:v>-0.20721300000000001</c:v>
                </c:pt>
                <c:pt idx="16621">
                  <c:v>-0.210811</c:v>
                </c:pt>
                <c:pt idx="16622">
                  <c:v>-0.21444099999999999</c:v>
                </c:pt>
                <c:pt idx="16623">
                  <c:v>-0.21809600000000001</c:v>
                </c:pt>
                <c:pt idx="16624">
                  <c:v>-0.22176899999999999</c:v>
                </c:pt>
                <c:pt idx="16625">
                  <c:v>-0.22545000000000001</c:v>
                </c:pt>
                <c:pt idx="16626">
                  <c:v>-0.22913</c:v>
                </c:pt>
                <c:pt idx="16627">
                  <c:v>-0.23280100000000001</c:v>
                </c:pt>
                <c:pt idx="16628">
                  <c:v>-0.236458</c:v>
                </c:pt>
                <c:pt idx="16629">
                  <c:v>-0.240096</c:v>
                </c:pt>
                <c:pt idx="16630">
                  <c:v>-0.24371399999999999</c:v>
                </c:pt>
                <c:pt idx="16631">
                  <c:v>-0.247307</c:v>
                </c:pt>
                <c:pt idx="16632">
                  <c:v>-0.25087399999999999</c:v>
                </c:pt>
                <c:pt idx="16633">
                  <c:v>-0.25441000000000003</c:v>
                </c:pt>
                <c:pt idx="16634">
                  <c:v>-0.257909</c:v>
                </c:pt>
                <c:pt idx="16635">
                  <c:v>-0.26136199999999998</c:v>
                </c:pt>
                <c:pt idx="16636">
                  <c:v>-0.26476699999999997</c:v>
                </c:pt>
                <c:pt idx="16637">
                  <c:v>-0.26812599999999998</c:v>
                </c:pt>
                <c:pt idx="16638">
                  <c:v>-0.27143699999999998</c:v>
                </c:pt>
                <c:pt idx="16639">
                  <c:v>-0.27469900000000003</c:v>
                </c:pt>
                <c:pt idx="16640">
                  <c:v>-0.27791300000000002</c:v>
                </c:pt>
                <c:pt idx="16641">
                  <c:v>-0.28107900000000002</c:v>
                </c:pt>
                <c:pt idx="16642">
                  <c:v>-0.28419</c:v>
                </c:pt>
                <c:pt idx="16643">
                  <c:v>-0.28723799999999999</c:v>
                </c:pt>
                <c:pt idx="16644">
                  <c:v>-0.29021000000000002</c:v>
                </c:pt>
                <c:pt idx="16645">
                  <c:v>-0.293101</c:v>
                </c:pt>
                <c:pt idx="16646">
                  <c:v>-0.295908</c:v>
                </c:pt>
                <c:pt idx="16647">
                  <c:v>-0.29863000000000001</c:v>
                </c:pt>
                <c:pt idx="16648">
                  <c:v>-0.30126199999999997</c:v>
                </c:pt>
                <c:pt idx="16649">
                  <c:v>-0.30380099999999999</c:v>
                </c:pt>
                <c:pt idx="16650">
                  <c:v>-0.30624699999999999</c:v>
                </c:pt>
                <c:pt idx="16651">
                  <c:v>-0.30860199999999999</c:v>
                </c:pt>
                <c:pt idx="16652">
                  <c:v>-0.310859</c:v>
                </c:pt>
                <c:pt idx="16653">
                  <c:v>-0.31298500000000001</c:v>
                </c:pt>
                <c:pt idx="16654">
                  <c:v>-0.31497399999999998</c:v>
                </c:pt>
                <c:pt idx="16655">
                  <c:v>-0.31686199999999998</c:v>
                </c:pt>
                <c:pt idx="16656">
                  <c:v>-0.31865700000000002</c:v>
                </c:pt>
                <c:pt idx="16657">
                  <c:v>-0.32033699999999998</c:v>
                </c:pt>
                <c:pt idx="16658">
                  <c:v>-0.32190400000000002</c:v>
                </c:pt>
                <c:pt idx="16659">
                  <c:v>-0.32336999999999999</c:v>
                </c:pt>
                <c:pt idx="16660">
                  <c:v>-0.32473800000000003</c:v>
                </c:pt>
                <c:pt idx="16661">
                  <c:v>-0.32600299999999999</c:v>
                </c:pt>
                <c:pt idx="16662">
                  <c:v>-0.32715699999999998</c:v>
                </c:pt>
                <c:pt idx="16663">
                  <c:v>-0.32819599999999999</c:v>
                </c:pt>
                <c:pt idx="16664">
                  <c:v>-0.329121</c:v>
                </c:pt>
                <c:pt idx="16665">
                  <c:v>-0.32993499999999998</c:v>
                </c:pt>
                <c:pt idx="16666">
                  <c:v>-0.33063900000000002</c:v>
                </c:pt>
                <c:pt idx="16667">
                  <c:v>-0.33123399999999997</c:v>
                </c:pt>
                <c:pt idx="16668">
                  <c:v>-0.33172200000000002</c:v>
                </c:pt>
                <c:pt idx="16669">
                  <c:v>-0.33211000000000002</c:v>
                </c:pt>
                <c:pt idx="16670">
                  <c:v>-0.33240199999999998</c:v>
                </c:pt>
                <c:pt idx="16671">
                  <c:v>-0.33260400000000001</c:v>
                </c:pt>
                <c:pt idx="16672">
                  <c:v>-0.33271800000000001</c:v>
                </c:pt>
                <c:pt idx="16673">
                  <c:v>-0.33274199999999998</c:v>
                </c:pt>
                <c:pt idx="16674">
                  <c:v>-0.332677</c:v>
                </c:pt>
                <c:pt idx="16675">
                  <c:v>-0.33252399999999999</c:v>
                </c:pt>
                <c:pt idx="16676">
                  <c:v>-0.332283</c:v>
                </c:pt>
                <c:pt idx="16677">
                  <c:v>-0.33195999999999998</c:v>
                </c:pt>
                <c:pt idx="16678">
                  <c:v>-0.33155400000000002</c:v>
                </c:pt>
                <c:pt idx="16679">
                  <c:v>-0.331069</c:v>
                </c:pt>
                <c:pt idx="16680">
                  <c:v>-0.33050400000000002</c:v>
                </c:pt>
                <c:pt idx="16681">
                  <c:v>-0.32985900000000001</c:v>
                </c:pt>
                <c:pt idx="16682">
                  <c:v>-0.32913199999999998</c:v>
                </c:pt>
                <c:pt idx="16683">
                  <c:v>-0.32832499999999998</c:v>
                </c:pt>
                <c:pt idx="16684">
                  <c:v>-0.32744400000000001</c:v>
                </c:pt>
                <c:pt idx="16685">
                  <c:v>-0.32648500000000003</c:v>
                </c:pt>
                <c:pt idx="16686">
                  <c:v>-0.32544800000000002</c:v>
                </c:pt>
                <c:pt idx="16687">
                  <c:v>-0.32433899999999999</c:v>
                </c:pt>
                <c:pt idx="16688">
                  <c:v>-0.32316899999999998</c:v>
                </c:pt>
                <c:pt idx="16689">
                  <c:v>-0.32194600000000001</c:v>
                </c:pt>
                <c:pt idx="16690">
                  <c:v>-0.32067099999999998</c:v>
                </c:pt>
                <c:pt idx="16691">
                  <c:v>-0.31934699999999999</c:v>
                </c:pt>
                <c:pt idx="16692">
                  <c:v>-0.31797799999999998</c:v>
                </c:pt>
                <c:pt idx="16693">
                  <c:v>-0.31656299999999998</c:v>
                </c:pt>
                <c:pt idx="16694">
                  <c:v>-0.31510300000000002</c:v>
                </c:pt>
                <c:pt idx="16695">
                  <c:v>-0.31360199999999999</c:v>
                </c:pt>
                <c:pt idx="16696">
                  <c:v>-0.31206299999999998</c:v>
                </c:pt>
                <c:pt idx="16697">
                  <c:v>-0.31048999999999999</c:v>
                </c:pt>
                <c:pt idx="16698">
                  <c:v>-0.30888700000000002</c:v>
                </c:pt>
                <c:pt idx="16699">
                  <c:v>-0.30725599999999997</c:v>
                </c:pt>
                <c:pt idx="16700">
                  <c:v>-0.30559500000000001</c:v>
                </c:pt>
                <c:pt idx="16701">
                  <c:v>-0.30390400000000001</c:v>
                </c:pt>
                <c:pt idx="16702">
                  <c:v>-0.30218499999999998</c:v>
                </c:pt>
                <c:pt idx="16703">
                  <c:v>-0.30043799999999998</c:v>
                </c:pt>
                <c:pt idx="16704">
                  <c:v>-0.29866599999999999</c:v>
                </c:pt>
                <c:pt idx="16705">
                  <c:v>-0.29687000000000002</c:v>
                </c:pt>
                <c:pt idx="16706">
                  <c:v>-0.29505999999999999</c:v>
                </c:pt>
                <c:pt idx="16707">
                  <c:v>-0.293242</c:v>
                </c:pt>
                <c:pt idx="16708">
                  <c:v>-0.29141699999999998</c:v>
                </c:pt>
                <c:pt idx="16709">
                  <c:v>-0.28958600000000001</c:v>
                </c:pt>
                <c:pt idx="16710">
                  <c:v>-0.28774899999999998</c:v>
                </c:pt>
                <c:pt idx="16711">
                  <c:v>-0.28590399999999999</c:v>
                </c:pt>
                <c:pt idx="16712">
                  <c:v>-0.28405200000000003</c:v>
                </c:pt>
                <c:pt idx="16713">
                  <c:v>-0.28218900000000002</c:v>
                </c:pt>
                <c:pt idx="16714">
                  <c:v>-0.28031800000000001</c:v>
                </c:pt>
                <c:pt idx="16715">
                  <c:v>-0.27843899999999999</c:v>
                </c:pt>
                <c:pt idx="16716">
                  <c:v>-0.27655999999999997</c:v>
                </c:pt>
                <c:pt idx="16717">
                  <c:v>-0.27468599999999999</c:v>
                </c:pt>
                <c:pt idx="16718">
                  <c:v>-0.27282200000000001</c:v>
                </c:pt>
                <c:pt idx="16719">
                  <c:v>-0.27096900000000002</c:v>
                </c:pt>
                <c:pt idx="16720">
                  <c:v>-0.26912700000000001</c:v>
                </c:pt>
                <c:pt idx="16721">
                  <c:v>-0.26729799999999998</c:v>
                </c:pt>
                <c:pt idx="16722">
                  <c:v>-0.265482</c:v>
                </c:pt>
                <c:pt idx="16723">
                  <c:v>-0.26368000000000003</c:v>
                </c:pt>
                <c:pt idx="16724">
                  <c:v>-0.26189499999999999</c:v>
                </c:pt>
                <c:pt idx="16725">
                  <c:v>-0.26013399999999998</c:v>
                </c:pt>
                <c:pt idx="16726">
                  <c:v>-0.25839600000000001</c:v>
                </c:pt>
                <c:pt idx="16727">
                  <c:v>-0.25667600000000002</c:v>
                </c:pt>
                <c:pt idx="16728">
                  <c:v>-0.25496799999999997</c:v>
                </c:pt>
                <c:pt idx="16729">
                  <c:v>-0.25326799999999999</c:v>
                </c:pt>
                <c:pt idx="16730">
                  <c:v>-0.251581</c:v>
                </c:pt>
                <c:pt idx="16731">
                  <c:v>-0.24990899999999999</c:v>
                </c:pt>
                <c:pt idx="16732">
                  <c:v>-0.24825800000000001</c:v>
                </c:pt>
                <c:pt idx="16733">
                  <c:v>-0.24662400000000001</c:v>
                </c:pt>
                <c:pt idx="16734">
                  <c:v>-0.245005</c:v>
                </c:pt>
                <c:pt idx="16735">
                  <c:v>-0.24340300000000001</c:v>
                </c:pt>
                <c:pt idx="16736">
                  <c:v>-0.24182000000000001</c:v>
                </c:pt>
                <c:pt idx="16737">
                  <c:v>-0.24026</c:v>
                </c:pt>
                <c:pt idx="16738">
                  <c:v>-0.23871999999999999</c:v>
                </c:pt>
                <c:pt idx="16739">
                  <c:v>-0.237203</c:v>
                </c:pt>
                <c:pt idx="16740">
                  <c:v>-0.23571400000000001</c:v>
                </c:pt>
                <c:pt idx="16741">
                  <c:v>-0.234261</c:v>
                </c:pt>
                <c:pt idx="16742">
                  <c:v>-0.232844</c:v>
                </c:pt>
                <c:pt idx="16743">
                  <c:v>-0.231458</c:v>
                </c:pt>
                <c:pt idx="16744">
                  <c:v>-0.230098</c:v>
                </c:pt>
                <c:pt idx="16745">
                  <c:v>-0.228764</c:v>
                </c:pt>
                <c:pt idx="16746">
                  <c:v>-0.22745499999999999</c:v>
                </c:pt>
                <c:pt idx="16747">
                  <c:v>-0.22617100000000001</c:v>
                </c:pt>
                <c:pt idx="16748">
                  <c:v>-0.224914</c:v>
                </c:pt>
                <c:pt idx="16749">
                  <c:v>-0.22368499999999999</c:v>
                </c:pt>
                <c:pt idx="16750">
                  <c:v>-0.22247700000000001</c:v>
                </c:pt>
                <c:pt idx="16751">
                  <c:v>-0.22128999999999999</c:v>
                </c:pt>
                <c:pt idx="16752">
                  <c:v>-0.22011900000000001</c:v>
                </c:pt>
                <c:pt idx="16753">
                  <c:v>-0.218945</c:v>
                </c:pt>
                <c:pt idx="16754">
                  <c:v>-0.21775700000000001</c:v>
                </c:pt>
                <c:pt idx="16755">
                  <c:v>-0.21657699999999999</c:v>
                </c:pt>
                <c:pt idx="16756">
                  <c:v>-0.215416</c:v>
                </c:pt>
                <c:pt idx="16757">
                  <c:v>-0.21426700000000001</c:v>
                </c:pt>
                <c:pt idx="16758">
                  <c:v>-0.21312600000000001</c:v>
                </c:pt>
                <c:pt idx="16759">
                  <c:v>-0.21199799999999999</c:v>
                </c:pt>
                <c:pt idx="16760">
                  <c:v>-0.21088399999999999</c:v>
                </c:pt>
                <c:pt idx="16761">
                  <c:v>-0.209785</c:v>
                </c:pt>
                <c:pt idx="16762">
                  <c:v>-0.20869799999999999</c:v>
                </c:pt>
                <c:pt idx="16763">
                  <c:v>-0.20761499999999999</c:v>
                </c:pt>
                <c:pt idx="16764">
                  <c:v>-0.20653199999999999</c:v>
                </c:pt>
                <c:pt idx="16765">
                  <c:v>-0.20544699999999999</c:v>
                </c:pt>
                <c:pt idx="16766">
                  <c:v>-0.20435800000000001</c:v>
                </c:pt>
                <c:pt idx="16767">
                  <c:v>-0.203264</c:v>
                </c:pt>
                <c:pt idx="16768">
                  <c:v>-0.20216700000000001</c:v>
                </c:pt>
                <c:pt idx="16769">
                  <c:v>-0.201069</c:v>
                </c:pt>
                <c:pt idx="16770">
                  <c:v>-0.19996800000000001</c:v>
                </c:pt>
                <c:pt idx="16771">
                  <c:v>-0.19886000000000001</c:v>
                </c:pt>
                <c:pt idx="16772">
                  <c:v>-0.19774600000000001</c:v>
                </c:pt>
                <c:pt idx="16773">
                  <c:v>-0.196628</c:v>
                </c:pt>
                <c:pt idx="16774">
                  <c:v>-0.19550999999999999</c:v>
                </c:pt>
                <c:pt idx="16775">
                  <c:v>-0.19439000000000001</c:v>
                </c:pt>
                <c:pt idx="16776">
                  <c:v>-0.193271</c:v>
                </c:pt>
                <c:pt idx="16777">
                  <c:v>-0.19215499999999999</c:v>
                </c:pt>
                <c:pt idx="16778">
                  <c:v>-0.19104199999999999</c:v>
                </c:pt>
                <c:pt idx="16779">
                  <c:v>-0.18992899999999999</c:v>
                </c:pt>
                <c:pt idx="16780">
                  <c:v>-0.18881100000000001</c:v>
                </c:pt>
                <c:pt idx="16781">
                  <c:v>-0.18769</c:v>
                </c:pt>
                <c:pt idx="16782">
                  <c:v>-0.18656500000000001</c:v>
                </c:pt>
                <c:pt idx="16783">
                  <c:v>-0.18543899999999999</c:v>
                </c:pt>
                <c:pt idx="16784">
                  <c:v>-0.18431500000000001</c:v>
                </c:pt>
                <c:pt idx="16785">
                  <c:v>-0.183203</c:v>
                </c:pt>
                <c:pt idx="16786">
                  <c:v>-0.18210699999999999</c:v>
                </c:pt>
                <c:pt idx="16787">
                  <c:v>-0.18102299999999999</c:v>
                </c:pt>
                <c:pt idx="16788">
                  <c:v>-0.179947</c:v>
                </c:pt>
                <c:pt idx="16789">
                  <c:v>-0.17887400000000001</c:v>
                </c:pt>
                <c:pt idx="16790">
                  <c:v>-0.17779300000000001</c:v>
                </c:pt>
                <c:pt idx="16791">
                  <c:v>-0.17668600000000001</c:v>
                </c:pt>
                <c:pt idx="16792">
                  <c:v>-0.17555599999999999</c:v>
                </c:pt>
                <c:pt idx="16793">
                  <c:v>-0.174429</c:v>
                </c:pt>
                <c:pt idx="16794">
                  <c:v>-0.17330300000000001</c:v>
                </c:pt>
                <c:pt idx="16795">
                  <c:v>-0.17216899999999999</c:v>
                </c:pt>
                <c:pt idx="16796">
                  <c:v>-0.17102999999999999</c:v>
                </c:pt>
                <c:pt idx="16797">
                  <c:v>-0.16989499999999999</c:v>
                </c:pt>
                <c:pt idx="16798">
                  <c:v>-0.168765</c:v>
                </c:pt>
                <c:pt idx="16799">
                  <c:v>-0.16763700000000001</c:v>
                </c:pt>
                <c:pt idx="16800">
                  <c:v>-0.16651199999999999</c:v>
                </c:pt>
                <c:pt idx="16801">
                  <c:v>-0.16539000000000001</c:v>
                </c:pt>
                <c:pt idx="16802">
                  <c:v>-0.164274</c:v>
                </c:pt>
                <c:pt idx="16803">
                  <c:v>-0.163164</c:v>
                </c:pt>
                <c:pt idx="16804">
                  <c:v>-0.16206400000000001</c:v>
                </c:pt>
                <c:pt idx="16805">
                  <c:v>-0.16097500000000001</c:v>
                </c:pt>
                <c:pt idx="16806">
                  <c:v>-0.15989999999999999</c:v>
                </c:pt>
                <c:pt idx="16807">
                  <c:v>-0.15883900000000001</c:v>
                </c:pt>
                <c:pt idx="16808">
                  <c:v>-0.15779099999999999</c:v>
                </c:pt>
                <c:pt idx="16809">
                  <c:v>-0.15676100000000001</c:v>
                </c:pt>
                <c:pt idx="16810">
                  <c:v>-0.155752</c:v>
                </c:pt>
                <c:pt idx="16811">
                  <c:v>-0.15476500000000001</c:v>
                </c:pt>
                <c:pt idx="16812">
                  <c:v>-0.15380199999999999</c:v>
                </c:pt>
                <c:pt idx="16813">
                  <c:v>-0.152865</c:v>
                </c:pt>
                <c:pt idx="16814">
                  <c:v>-0.15195400000000001</c:v>
                </c:pt>
                <c:pt idx="16815">
                  <c:v>-0.15107300000000001</c:v>
                </c:pt>
                <c:pt idx="16816">
                  <c:v>-0.15021799999999999</c:v>
                </c:pt>
                <c:pt idx="16817">
                  <c:v>-0.14938799999999999</c:v>
                </c:pt>
                <c:pt idx="16818">
                  <c:v>-0.148588</c:v>
                </c:pt>
                <c:pt idx="16819">
                  <c:v>-0.14781900000000001</c:v>
                </c:pt>
                <c:pt idx="16820">
                  <c:v>-0.14708099999999999</c:v>
                </c:pt>
                <c:pt idx="16821">
                  <c:v>-0.14637500000000001</c:v>
                </c:pt>
                <c:pt idx="16822">
                  <c:v>-0.145705</c:v>
                </c:pt>
                <c:pt idx="16823">
                  <c:v>-0.14507600000000001</c:v>
                </c:pt>
                <c:pt idx="16824">
                  <c:v>-0.14449100000000001</c:v>
                </c:pt>
                <c:pt idx="16825">
                  <c:v>-0.14394699999999999</c:v>
                </c:pt>
                <c:pt idx="16826">
                  <c:v>-0.14344599999999999</c:v>
                </c:pt>
                <c:pt idx="16827">
                  <c:v>-0.142984</c:v>
                </c:pt>
                <c:pt idx="16828">
                  <c:v>-0.14256099999999999</c:v>
                </c:pt>
                <c:pt idx="16829">
                  <c:v>-0.142177</c:v>
                </c:pt>
                <c:pt idx="16830">
                  <c:v>-0.14183399999999999</c:v>
                </c:pt>
                <c:pt idx="16831">
                  <c:v>-0.141537</c:v>
                </c:pt>
                <c:pt idx="16832">
                  <c:v>-0.14128399999999999</c:v>
                </c:pt>
                <c:pt idx="16833">
                  <c:v>-0.141074</c:v>
                </c:pt>
                <c:pt idx="16834">
                  <c:v>-0.140902</c:v>
                </c:pt>
                <c:pt idx="16835">
                  <c:v>-0.14077100000000001</c:v>
                </c:pt>
                <c:pt idx="16836">
                  <c:v>-0.14068</c:v>
                </c:pt>
                <c:pt idx="16837">
                  <c:v>-0.140628</c:v>
                </c:pt>
                <c:pt idx="16838">
                  <c:v>-0.14061499999999999</c:v>
                </c:pt>
                <c:pt idx="16839">
                  <c:v>-0.14064099999999999</c:v>
                </c:pt>
                <c:pt idx="16840">
                  <c:v>-0.140707</c:v>
                </c:pt>
                <c:pt idx="16841">
                  <c:v>-0.14081199999999999</c:v>
                </c:pt>
                <c:pt idx="16842">
                  <c:v>-0.140961</c:v>
                </c:pt>
                <c:pt idx="16843">
                  <c:v>-0.141153</c:v>
                </c:pt>
                <c:pt idx="16844">
                  <c:v>-0.14138600000000001</c:v>
                </c:pt>
                <c:pt idx="16845">
                  <c:v>-0.14166400000000001</c:v>
                </c:pt>
                <c:pt idx="16846">
                  <c:v>-0.141988</c:v>
                </c:pt>
                <c:pt idx="16847">
                  <c:v>-0.14235900000000001</c:v>
                </c:pt>
                <c:pt idx="16848">
                  <c:v>-0.14277599999999999</c:v>
                </c:pt>
                <c:pt idx="16849">
                  <c:v>-0.14324200000000001</c:v>
                </c:pt>
                <c:pt idx="16850">
                  <c:v>-0.143758</c:v>
                </c:pt>
                <c:pt idx="16851">
                  <c:v>-0.14432400000000001</c:v>
                </c:pt>
                <c:pt idx="16852">
                  <c:v>-0.14494000000000001</c:v>
                </c:pt>
                <c:pt idx="16853">
                  <c:v>-0.14560899999999999</c:v>
                </c:pt>
                <c:pt idx="16854">
                  <c:v>-0.14632899999999999</c:v>
                </c:pt>
                <c:pt idx="16855">
                  <c:v>-0.14710300000000001</c:v>
                </c:pt>
                <c:pt idx="16856">
                  <c:v>-0.147928</c:v>
                </c:pt>
                <c:pt idx="16857">
                  <c:v>-0.14880299999999999</c:v>
                </c:pt>
                <c:pt idx="16858">
                  <c:v>-0.149725</c:v>
                </c:pt>
                <c:pt idx="16859">
                  <c:v>-0.15069199999999999</c:v>
                </c:pt>
                <c:pt idx="16860">
                  <c:v>-0.15170900000000001</c:v>
                </c:pt>
                <c:pt idx="16861">
                  <c:v>-0.15277299999999999</c:v>
                </c:pt>
                <c:pt idx="16862">
                  <c:v>-0.15388199999999999</c:v>
                </c:pt>
                <c:pt idx="16863">
                  <c:v>-0.155033</c:v>
                </c:pt>
                <c:pt idx="16864">
                  <c:v>-0.156227</c:v>
                </c:pt>
                <c:pt idx="16865">
                  <c:v>-0.15745700000000001</c:v>
                </c:pt>
                <c:pt idx="16866">
                  <c:v>-0.158722</c:v>
                </c:pt>
                <c:pt idx="16867">
                  <c:v>-0.160022</c:v>
                </c:pt>
                <c:pt idx="16868">
                  <c:v>-0.161357</c:v>
                </c:pt>
                <c:pt idx="16869">
                  <c:v>-0.16272900000000001</c:v>
                </c:pt>
                <c:pt idx="16870">
                  <c:v>-0.164136</c:v>
                </c:pt>
                <c:pt idx="16871">
                  <c:v>-0.165573</c:v>
                </c:pt>
                <c:pt idx="16872">
                  <c:v>-0.16703499999999999</c:v>
                </c:pt>
                <c:pt idx="16873">
                  <c:v>-0.168518</c:v>
                </c:pt>
                <c:pt idx="16874">
                  <c:v>-0.170019</c:v>
                </c:pt>
                <c:pt idx="16875">
                  <c:v>-0.17153599999999999</c:v>
                </c:pt>
                <c:pt idx="16876">
                  <c:v>-0.173064</c:v>
                </c:pt>
                <c:pt idx="16877">
                  <c:v>-0.17460000000000001</c:v>
                </c:pt>
                <c:pt idx="16878">
                  <c:v>-0.176144</c:v>
                </c:pt>
                <c:pt idx="16879">
                  <c:v>-0.17769599999999999</c:v>
                </c:pt>
                <c:pt idx="16880">
                  <c:v>-0.179255</c:v>
                </c:pt>
                <c:pt idx="16881">
                  <c:v>-0.18081700000000001</c:v>
                </c:pt>
                <c:pt idx="16882">
                  <c:v>-0.18237900000000001</c:v>
                </c:pt>
                <c:pt idx="16883">
                  <c:v>-0.18393899999999999</c:v>
                </c:pt>
                <c:pt idx="16884">
                  <c:v>-0.18549299999999999</c:v>
                </c:pt>
                <c:pt idx="16885">
                  <c:v>-0.18703800000000001</c:v>
                </c:pt>
                <c:pt idx="16886">
                  <c:v>-0.18857299999999999</c:v>
                </c:pt>
                <c:pt idx="16887">
                  <c:v>-0.19009799999999999</c:v>
                </c:pt>
                <c:pt idx="16888">
                  <c:v>-0.19161300000000001</c:v>
                </c:pt>
                <c:pt idx="16889">
                  <c:v>-0.19311400000000001</c:v>
                </c:pt>
                <c:pt idx="16890">
                  <c:v>-0.19459899999999999</c:v>
                </c:pt>
                <c:pt idx="16891">
                  <c:v>-0.19606399999999999</c:v>
                </c:pt>
                <c:pt idx="16892">
                  <c:v>-0.19750400000000001</c:v>
                </c:pt>
                <c:pt idx="16893">
                  <c:v>-0.19891500000000001</c:v>
                </c:pt>
                <c:pt idx="16894">
                  <c:v>-0.200294</c:v>
                </c:pt>
                <c:pt idx="16895">
                  <c:v>-0.20163600000000001</c:v>
                </c:pt>
                <c:pt idx="16896">
                  <c:v>-0.20294200000000001</c:v>
                </c:pt>
                <c:pt idx="16897">
                  <c:v>-0.204209</c:v>
                </c:pt>
                <c:pt idx="16898">
                  <c:v>-0.20543600000000001</c:v>
                </c:pt>
                <c:pt idx="16899">
                  <c:v>-0.20662</c:v>
                </c:pt>
                <c:pt idx="16900">
                  <c:v>-0.207758</c:v>
                </c:pt>
                <c:pt idx="16901">
                  <c:v>-0.208847</c:v>
                </c:pt>
                <c:pt idx="16902">
                  <c:v>-0.20988599999999999</c:v>
                </c:pt>
                <c:pt idx="16903">
                  <c:v>-0.210872</c:v>
                </c:pt>
                <c:pt idx="16904">
                  <c:v>-0.21180199999999999</c:v>
                </c:pt>
                <c:pt idx="16905">
                  <c:v>-0.212677</c:v>
                </c:pt>
                <c:pt idx="16906">
                  <c:v>-0.21349599999999999</c:v>
                </c:pt>
                <c:pt idx="16907">
                  <c:v>-0.214254</c:v>
                </c:pt>
                <c:pt idx="16908">
                  <c:v>-0.214949</c:v>
                </c:pt>
                <c:pt idx="16909">
                  <c:v>-0.21557599999999999</c:v>
                </c:pt>
                <c:pt idx="16910">
                  <c:v>-0.21613199999999999</c:v>
                </c:pt>
                <c:pt idx="16911">
                  <c:v>-0.216614</c:v>
                </c:pt>
                <c:pt idx="16912">
                  <c:v>-0.21702199999999999</c:v>
                </c:pt>
                <c:pt idx="16913">
                  <c:v>-0.21735499999999999</c:v>
                </c:pt>
                <c:pt idx="16914">
                  <c:v>-0.21760599999999999</c:v>
                </c:pt>
                <c:pt idx="16915">
                  <c:v>-0.21777299999999999</c:v>
                </c:pt>
                <c:pt idx="16916">
                  <c:v>-0.21785499999999999</c:v>
                </c:pt>
                <c:pt idx="16917">
                  <c:v>-0.21785599999999999</c:v>
                </c:pt>
                <c:pt idx="16918">
                  <c:v>-0.217775</c:v>
                </c:pt>
                <c:pt idx="16919">
                  <c:v>-0.21761</c:v>
                </c:pt>
                <c:pt idx="16920">
                  <c:v>-0.217358</c:v>
                </c:pt>
                <c:pt idx="16921">
                  <c:v>-0.21701599999999999</c:v>
                </c:pt>
                <c:pt idx="16922">
                  <c:v>-0.216585</c:v>
                </c:pt>
                <c:pt idx="16923">
                  <c:v>-0.21606600000000001</c:v>
                </c:pt>
                <c:pt idx="16924">
                  <c:v>-0.21545700000000001</c:v>
                </c:pt>
                <c:pt idx="16925">
                  <c:v>-0.214758</c:v>
                </c:pt>
                <c:pt idx="16926">
                  <c:v>-0.21396799999999999</c:v>
                </c:pt>
                <c:pt idx="16927">
                  <c:v>-0.213087</c:v>
                </c:pt>
                <c:pt idx="16928">
                  <c:v>-0.212115</c:v>
                </c:pt>
                <c:pt idx="16929">
                  <c:v>-0.21105199999999999</c:v>
                </c:pt>
                <c:pt idx="16930">
                  <c:v>-0.209896</c:v>
                </c:pt>
                <c:pt idx="16931">
                  <c:v>-0.208646</c:v>
                </c:pt>
                <c:pt idx="16932">
                  <c:v>-0.20730399999999999</c:v>
                </c:pt>
                <c:pt idx="16933">
                  <c:v>-0.205872</c:v>
                </c:pt>
                <c:pt idx="16934">
                  <c:v>-0.20433699999999999</c:v>
                </c:pt>
                <c:pt idx="16935">
                  <c:v>-0.202683</c:v>
                </c:pt>
                <c:pt idx="16936">
                  <c:v>-0.20092599999999999</c:v>
                </c:pt>
                <c:pt idx="16937">
                  <c:v>-0.19908100000000001</c:v>
                </c:pt>
                <c:pt idx="16938">
                  <c:v>-0.19713900000000001</c:v>
                </c:pt>
                <c:pt idx="16939">
                  <c:v>-0.19509599999999999</c:v>
                </c:pt>
                <c:pt idx="16940">
                  <c:v>-0.19295899999999999</c:v>
                </c:pt>
                <c:pt idx="16941">
                  <c:v>-0.19073100000000001</c:v>
                </c:pt>
                <c:pt idx="16942">
                  <c:v>-0.188413</c:v>
                </c:pt>
                <c:pt idx="16943">
                  <c:v>-0.18600700000000001</c:v>
                </c:pt>
                <c:pt idx="16944">
                  <c:v>-0.18351100000000001</c:v>
                </c:pt>
                <c:pt idx="16945">
                  <c:v>-0.180924</c:v>
                </c:pt>
                <c:pt idx="16946">
                  <c:v>-0.17824699999999999</c:v>
                </c:pt>
                <c:pt idx="16947">
                  <c:v>-0.175484</c:v>
                </c:pt>
                <c:pt idx="16948">
                  <c:v>-0.17263500000000001</c:v>
                </c:pt>
                <c:pt idx="16949">
                  <c:v>-0.16970499999999999</c:v>
                </c:pt>
                <c:pt idx="16950">
                  <c:v>-0.16669700000000001</c:v>
                </c:pt>
                <c:pt idx="16951">
                  <c:v>-0.16361500000000001</c:v>
                </c:pt>
                <c:pt idx="16952">
                  <c:v>-0.16046199999999999</c:v>
                </c:pt>
                <c:pt idx="16953">
                  <c:v>-0.15724299999999999</c:v>
                </c:pt>
                <c:pt idx="16954">
                  <c:v>-0.15396299999999999</c:v>
                </c:pt>
                <c:pt idx="16955">
                  <c:v>-0.15062600000000001</c:v>
                </c:pt>
                <c:pt idx="16956">
                  <c:v>-0.14723700000000001</c:v>
                </c:pt>
                <c:pt idx="16957">
                  <c:v>-0.14379800000000001</c:v>
                </c:pt>
                <c:pt idx="16958">
                  <c:v>-0.14031299999999999</c:v>
                </c:pt>
                <c:pt idx="16959">
                  <c:v>-0.13678399999999999</c:v>
                </c:pt>
                <c:pt idx="16960">
                  <c:v>-0.133217</c:v>
                </c:pt>
                <c:pt idx="16961">
                  <c:v>-0.129611</c:v>
                </c:pt>
                <c:pt idx="16962">
                  <c:v>-0.12597</c:v>
                </c:pt>
                <c:pt idx="16963">
                  <c:v>-0.122295</c:v>
                </c:pt>
                <c:pt idx="16964">
                  <c:v>-0.118589</c:v>
                </c:pt>
                <c:pt idx="16965">
                  <c:v>-0.114859</c:v>
                </c:pt>
                <c:pt idx="16966">
                  <c:v>-0.111106</c:v>
                </c:pt>
                <c:pt idx="16967">
                  <c:v>-0.107335</c:v>
                </c:pt>
                <c:pt idx="16968">
                  <c:v>-0.103548</c:v>
                </c:pt>
                <c:pt idx="16969">
                  <c:v>-9.9748500000000004E-2</c:v>
                </c:pt>
                <c:pt idx="16970">
                  <c:v>-9.5945299999999997E-2</c:v>
                </c:pt>
                <c:pt idx="16971">
                  <c:v>-9.21371E-2</c:v>
                </c:pt>
                <c:pt idx="16972">
                  <c:v>-8.8302400000000003E-2</c:v>
                </c:pt>
                <c:pt idx="16973">
                  <c:v>-8.4440299999999996E-2</c:v>
                </c:pt>
                <c:pt idx="16974">
                  <c:v>-8.0580799999999994E-2</c:v>
                </c:pt>
                <c:pt idx="16975">
                  <c:v>-7.6731199999999999E-2</c:v>
                </c:pt>
                <c:pt idx="16976">
                  <c:v>-7.2881600000000005E-2</c:v>
                </c:pt>
                <c:pt idx="16977">
                  <c:v>-6.9036899999999998E-2</c:v>
                </c:pt>
                <c:pt idx="16978">
                  <c:v>-6.5206600000000003E-2</c:v>
                </c:pt>
                <c:pt idx="16979">
                  <c:v>-6.1394600000000001E-2</c:v>
                </c:pt>
                <c:pt idx="16980">
                  <c:v>-5.7602899999999999E-2</c:v>
                </c:pt>
                <c:pt idx="16981">
                  <c:v>-5.3833499999999999E-2</c:v>
                </c:pt>
                <c:pt idx="16982">
                  <c:v>-5.0088199999999999E-2</c:v>
                </c:pt>
                <c:pt idx="16983">
                  <c:v>-4.6369100000000003E-2</c:v>
                </c:pt>
                <c:pt idx="16984">
                  <c:v>-4.26792E-2</c:v>
                </c:pt>
                <c:pt idx="16985">
                  <c:v>-3.9021500000000001E-2</c:v>
                </c:pt>
                <c:pt idx="16986">
                  <c:v>-3.5399800000000002E-2</c:v>
                </c:pt>
                <c:pt idx="16987">
                  <c:v>-3.1819199999999999E-2</c:v>
                </c:pt>
                <c:pt idx="16988">
                  <c:v>-2.8286100000000002E-2</c:v>
                </c:pt>
                <c:pt idx="16989">
                  <c:v>-2.4806399999999999E-2</c:v>
                </c:pt>
                <c:pt idx="16990">
                  <c:v>-2.1385999999999999E-2</c:v>
                </c:pt>
                <c:pt idx="16991">
                  <c:v>-1.8029699999999999E-2</c:v>
                </c:pt>
                <c:pt idx="16992">
                  <c:v>-1.47402E-2</c:v>
                </c:pt>
                <c:pt idx="16993">
                  <c:v>-1.1518799999999999E-2</c:v>
                </c:pt>
                <c:pt idx="16994" formatCode="0.00E+00">
                  <c:v>-8.3665200000000006E-3</c:v>
                </c:pt>
                <c:pt idx="16995" formatCode="0.00E+00">
                  <c:v>-5.2851E-3</c:v>
                </c:pt>
                <c:pt idx="16996" formatCode="0.00E+00">
                  <c:v>-2.27706E-3</c:v>
                </c:pt>
                <c:pt idx="16997" formatCode="0.00E+00">
                  <c:v>6.5540699999999999E-4</c:v>
                </c:pt>
                <c:pt idx="16998" formatCode="0.00E+00">
                  <c:v>3.5101899999999998E-3</c:v>
                </c:pt>
                <c:pt idx="16999" formatCode="0.00E+00">
                  <c:v>6.2842699999999998E-3</c:v>
                </c:pt>
                <c:pt idx="17000" formatCode="0.00E+00">
                  <c:v>8.9763299999999994E-3</c:v>
                </c:pt>
                <c:pt idx="17001">
                  <c:v>1.1587699999999999E-2</c:v>
                </c:pt>
                <c:pt idx="17002">
                  <c:v>1.4118800000000001E-2</c:v>
                </c:pt>
                <c:pt idx="17003">
                  <c:v>1.6568900000000001E-2</c:v>
                </c:pt>
                <c:pt idx="17004">
                  <c:v>1.8937099999999998E-2</c:v>
                </c:pt>
                <c:pt idx="17005">
                  <c:v>2.12222E-2</c:v>
                </c:pt>
                <c:pt idx="17006">
                  <c:v>2.3421600000000001E-2</c:v>
                </c:pt>
                <c:pt idx="17007">
                  <c:v>2.55318E-2</c:v>
                </c:pt>
                <c:pt idx="17008">
                  <c:v>2.75515E-2</c:v>
                </c:pt>
                <c:pt idx="17009">
                  <c:v>2.94816E-2</c:v>
                </c:pt>
                <c:pt idx="17010">
                  <c:v>3.1322799999999998E-2</c:v>
                </c:pt>
                <c:pt idx="17011">
                  <c:v>3.3072699999999997E-2</c:v>
                </c:pt>
                <c:pt idx="17012">
                  <c:v>3.4728299999999997E-2</c:v>
                </c:pt>
                <c:pt idx="17013">
                  <c:v>3.6286800000000001E-2</c:v>
                </c:pt>
                <c:pt idx="17014">
                  <c:v>3.7747000000000003E-2</c:v>
                </c:pt>
                <c:pt idx="17015">
                  <c:v>3.9109400000000002E-2</c:v>
                </c:pt>
                <c:pt idx="17016">
                  <c:v>4.0375099999999997E-2</c:v>
                </c:pt>
                <c:pt idx="17017">
                  <c:v>4.1544499999999998E-2</c:v>
                </c:pt>
                <c:pt idx="17018">
                  <c:v>4.26174E-2</c:v>
                </c:pt>
                <c:pt idx="17019">
                  <c:v>4.35935E-2</c:v>
                </c:pt>
                <c:pt idx="17020">
                  <c:v>4.44728E-2</c:v>
                </c:pt>
                <c:pt idx="17021">
                  <c:v>4.52561E-2</c:v>
                </c:pt>
                <c:pt idx="17022">
                  <c:v>4.5943900000000003E-2</c:v>
                </c:pt>
                <c:pt idx="17023">
                  <c:v>4.65362E-2</c:v>
                </c:pt>
                <c:pt idx="17024">
                  <c:v>4.7033400000000003E-2</c:v>
                </c:pt>
                <c:pt idx="17025">
                  <c:v>4.7435400000000003E-2</c:v>
                </c:pt>
                <c:pt idx="17026">
                  <c:v>4.7741800000000001E-2</c:v>
                </c:pt>
                <c:pt idx="17027">
                  <c:v>4.7953299999999997E-2</c:v>
                </c:pt>
                <c:pt idx="17028">
                  <c:v>4.8072700000000003E-2</c:v>
                </c:pt>
                <c:pt idx="17029">
                  <c:v>4.8102100000000002E-2</c:v>
                </c:pt>
                <c:pt idx="17030">
                  <c:v>4.8042799999999997E-2</c:v>
                </c:pt>
                <c:pt idx="17031">
                  <c:v>4.7896000000000001E-2</c:v>
                </c:pt>
                <c:pt idx="17032">
                  <c:v>4.7662099999999999E-2</c:v>
                </c:pt>
                <c:pt idx="17033">
                  <c:v>4.7341000000000001E-2</c:v>
                </c:pt>
                <c:pt idx="17034">
                  <c:v>4.6933700000000002E-2</c:v>
                </c:pt>
                <c:pt idx="17035">
                  <c:v>4.6441799999999998E-2</c:v>
                </c:pt>
                <c:pt idx="17036">
                  <c:v>4.5865999999999997E-2</c:v>
                </c:pt>
                <c:pt idx="17037">
                  <c:v>4.5207600000000001E-2</c:v>
                </c:pt>
                <c:pt idx="17038">
                  <c:v>4.4470599999999999E-2</c:v>
                </c:pt>
                <c:pt idx="17039">
                  <c:v>4.36601E-2</c:v>
                </c:pt>
                <c:pt idx="17040">
                  <c:v>4.2779200000000003E-2</c:v>
                </c:pt>
                <c:pt idx="17041">
                  <c:v>4.1829100000000001E-2</c:v>
                </c:pt>
                <c:pt idx="17042">
                  <c:v>4.0810800000000001E-2</c:v>
                </c:pt>
                <c:pt idx="17043">
                  <c:v>3.97256E-2</c:v>
                </c:pt>
                <c:pt idx="17044">
                  <c:v>3.8574499999999998E-2</c:v>
                </c:pt>
                <c:pt idx="17045">
                  <c:v>3.7359299999999998E-2</c:v>
                </c:pt>
                <c:pt idx="17046">
                  <c:v>3.6084600000000001E-2</c:v>
                </c:pt>
                <c:pt idx="17047">
                  <c:v>3.4755500000000002E-2</c:v>
                </c:pt>
                <c:pt idx="17048">
                  <c:v>3.3373600000000003E-2</c:v>
                </c:pt>
                <c:pt idx="17049">
                  <c:v>3.1938599999999998E-2</c:v>
                </c:pt>
                <c:pt idx="17050">
                  <c:v>3.0451099999999998E-2</c:v>
                </c:pt>
                <c:pt idx="17051">
                  <c:v>2.8912400000000001E-2</c:v>
                </c:pt>
                <c:pt idx="17052">
                  <c:v>2.7325100000000001E-2</c:v>
                </c:pt>
                <c:pt idx="17053">
                  <c:v>2.5693299999999999E-2</c:v>
                </c:pt>
                <c:pt idx="17054">
                  <c:v>2.40206E-2</c:v>
                </c:pt>
                <c:pt idx="17055">
                  <c:v>2.2310300000000002E-2</c:v>
                </c:pt>
                <c:pt idx="17056">
                  <c:v>2.0565E-2</c:v>
                </c:pt>
                <c:pt idx="17057">
                  <c:v>1.8786500000000001E-2</c:v>
                </c:pt>
                <c:pt idx="17058">
                  <c:v>1.6976600000000001E-2</c:v>
                </c:pt>
                <c:pt idx="17059">
                  <c:v>1.51369E-2</c:v>
                </c:pt>
                <c:pt idx="17060">
                  <c:v>1.32684E-2</c:v>
                </c:pt>
                <c:pt idx="17061">
                  <c:v>1.1372699999999999E-2</c:v>
                </c:pt>
                <c:pt idx="17062" formatCode="0.00E+00">
                  <c:v>9.4529499999999999E-3</c:v>
                </c:pt>
                <c:pt idx="17063" formatCode="0.00E+00">
                  <c:v>7.5121700000000003E-3</c:v>
                </c:pt>
                <c:pt idx="17064" formatCode="0.00E+00">
                  <c:v>5.5526999999999998E-3</c:v>
                </c:pt>
                <c:pt idx="17065" formatCode="0.00E+00">
                  <c:v>3.5776100000000002E-3</c:v>
                </c:pt>
                <c:pt idx="17066" formatCode="0.00E+00">
                  <c:v>1.5904199999999999E-3</c:v>
                </c:pt>
                <c:pt idx="17067" formatCode="0.00E+00">
                  <c:v>-4.0651700000000001E-4</c:v>
                </c:pt>
                <c:pt idx="17068" formatCode="0.00E+00">
                  <c:v>-2.4112999999999999E-3</c:v>
                </c:pt>
                <c:pt idx="17069" formatCode="0.00E+00">
                  <c:v>-4.4218800000000004E-3</c:v>
                </c:pt>
                <c:pt idx="17070" formatCode="0.00E+00">
                  <c:v>-6.4362400000000002E-3</c:v>
                </c:pt>
                <c:pt idx="17071" formatCode="0.00E+00">
                  <c:v>-8.4522E-3</c:v>
                </c:pt>
                <c:pt idx="17072">
                  <c:v>-1.04677E-2</c:v>
                </c:pt>
                <c:pt idx="17073">
                  <c:v>-1.24814E-2</c:v>
                </c:pt>
                <c:pt idx="17074">
                  <c:v>-1.44922E-2</c:v>
                </c:pt>
                <c:pt idx="17075">
                  <c:v>-1.6497999999999999E-2</c:v>
                </c:pt>
                <c:pt idx="17076">
                  <c:v>-1.8496200000000001E-2</c:v>
                </c:pt>
                <c:pt idx="17077">
                  <c:v>-2.04843E-2</c:v>
                </c:pt>
                <c:pt idx="17078">
                  <c:v>-2.2460500000000001E-2</c:v>
                </c:pt>
                <c:pt idx="17079">
                  <c:v>-2.44231E-2</c:v>
                </c:pt>
                <c:pt idx="17080">
                  <c:v>-2.6369799999999999E-2</c:v>
                </c:pt>
                <c:pt idx="17081">
                  <c:v>-2.82981E-2</c:v>
                </c:pt>
                <c:pt idx="17082">
                  <c:v>-3.0205900000000001E-2</c:v>
                </c:pt>
                <c:pt idx="17083">
                  <c:v>-3.2090300000000002E-2</c:v>
                </c:pt>
                <c:pt idx="17084">
                  <c:v>-3.3948300000000001E-2</c:v>
                </c:pt>
                <c:pt idx="17085">
                  <c:v>-3.5778200000000003E-2</c:v>
                </c:pt>
                <c:pt idx="17086">
                  <c:v>-3.7578599999999997E-2</c:v>
                </c:pt>
                <c:pt idx="17087">
                  <c:v>-3.9347600000000003E-2</c:v>
                </c:pt>
                <c:pt idx="17088">
                  <c:v>-4.1083399999999999E-2</c:v>
                </c:pt>
                <c:pt idx="17089">
                  <c:v>-4.2784000000000003E-2</c:v>
                </c:pt>
                <c:pt idx="17090">
                  <c:v>-4.4448099999999997E-2</c:v>
                </c:pt>
                <c:pt idx="17091">
                  <c:v>-4.60753E-2</c:v>
                </c:pt>
                <c:pt idx="17092">
                  <c:v>-4.7664900000000003E-2</c:v>
                </c:pt>
                <c:pt idx="17093">
                  <c:v>-4.9215399999999999E-2</c:v>
                </c:pt>
                <c:pt idx="17094">
                  <c:v>-5.0724999999999999E-2</c:v>
                </c:pt>
                <c:pt idx="17095">
                  <c:v>-5.2192099999999998E-2</c:v>
                </c:pt>
                <c:pt idx="17096">
                  <c:v>-5.3615299999999998E-2</c:v>
                </c:pt>
                <c:pt idx="17097">
                  <c:v>-5.4993500000000001E-2</c:v>
                </c:pt>
                <c:pt idx="17098">
                  <c:v>-5.6326399999999999E-2</c:v>
                </c:pt>
                <c:pt idx="17099">
                  <c:v>-5.7612999999999998E-2</c:v>
                </c:pt>
                <c:pt idx="17100">
                  <c:v>-5.8851899999999999E-2</c:v>
                </c:pt>
                <c:pt idx="17101">
                  <c:v>-6.0040499999999997E-2</c:v>
                </c:pt>
                <c:pt idx="17102">
                  <c:v>-6.11774E-2</c:v>
                </c:pt>
                <c:pt idx="17103">
                  <c:v>-6.2262199999999997E-2</c:v>
                </c:pt>
                <c:pt idx="17104">
                  <c:v>-6.3295400000000002E-2</c:v>
                </c:pt>
                <c:pt idx="17105">
                  <c:v>-6.4276299999999995E-2</c:v>
                </c:pt>
                <c:pt idx="17106">
                  <c:v>-6.5203700000000003E-2</c:v>
                </c:pt>
                <c:pt idx="17107">
                  <c:v>-6.6076499999999996E-2</c:v>
                </c:pt>
                <c:pt idx="17108">
                  <c:v>-6.6894099999999998E-2</c:v>
                </c:pt>
                <c:pt idx="17109">
                  <c:v>-6.7656900000000006E-2</c:v>
                </c:pt>
                <c:pt idx="17110">
                  <c:v>-6.8364599999999998E-2</c:v>
                </c:pt>
                <c:pt idx="17111">
                  <c:v>-6.9016599999999997E-2</c:v>
                </c:pt>
                <c:pt idx="17112">
                  <c:v>-6.9612400000000005E-2</c:v>
                </c:pt>
                <c:pt idx="17113">
                  <c:v>-7.0151500000000006E-2</c:v>
                </c:pt>
                <c:pt idx="17114">
                  <c:v>-7.0633799999999997E-2</c:v>
                </c:pt>
                <c:pt idx="17115">
                  <c:v>-7.1059300000000006E-2</c:v>
                </c:pt>
                <c:pt idx="17116">
                  <c:v>-7.1428500000000006E-2</c:v>
                </c:pt>
                <c:pt idx="17117">
                  <c:v>-7.1741200000000005E-2</c:v>
                </c:pt>
                <c:pt idx="17118">
                  <c:v>-7.1996599999999994E-2</c:v>
                </c:pt>
                <c:pt idx="17119">
                  <c:v>-7.2193999999999994E-2</c:v>
                </c:pt>
                <c:pt idx="17120">
                  <c:v>-7.2332800000000003E-2</c:v>
                </c:pt>
                <c:pt idx="17121">
                  <c:v>-7.2412900000000002E-2</c:v>
                </c:pt>
                <c:pt idx="17122">
                  <c:v>-7.2434999999999999E-2</c:v>
                </c:pt>
                <c:pt idx="17123">
                  <c:v>-7.2400000000000006E-2</c:v>
                </c:pt>
                <c:pt idx="17124">
                  <c:v>-7.2307899999999994E-2</c:v>
                </c:pt>
                <c:pt idx="17125">
                  <c:v>-7.2158700000000006E-2</c:v>
                </c:pt>
                <c:pt idx="17126">
                  <c:v>-7.1953199999999995E-2</c:v>
                </c:pt>
                <c:pt idx="17127">
                  <c:v>-7.1691900000000003E-2</c:v>
                </c:pt>
                <c:pt idx="17128">
                  <c:v>-7.1375499999999995E-2</c:v>
                </c:pt>
                <c:pt idx="17129">
                  <c:v>-7.1004200000000003E-2</c:v>
                </c:pt>
                <c:pt idx="17130">
                  <c:v>-7.0577399999999998E-2</c:v>
                </c:pt>
                <c:pt idx="17131">
                  <c:v>-7.0094799999999999E-2</c:v>
                </c:pt>
                <c:pt idx="17132">
                  <c:v>-6.9557800000000003E-2</c:v>
                </c:pt>
                <c:pt idx="17133">
                  <c:v>-6.8968299999999996E-2</c:v>
                </c:pt>
                <c:pt idx="17134">
                  <c:v>-6.8326899999999996E-2</c:v>
                </c:pt>
                <c:pt idx="17135">
                  <c:v>-6.7633499999999999E-2</c:v>
                </c:pt>
                <c:pt idx="17136">
                  <c:v>-6.6888400000000001E-2</c:v>
                </c:pt>
                <c:pt idx="17137">
                  <c:v>-6.6092899999999996E-2</c:v>
                </c:pt>
                <c:pt idx="17138">
                  <c:v>-6.5247200000000005E-2</c:v>
                </c:pt>
                <c:pt idx="17139">
                  <c:v>-6.4350699999999997E-2</c:v>
                </c:pt>
                <c:pt idx="17140">
                  <c:v>-6.3402500000000001E-2</c:v>
                </c:pt>
                <c:pt idx="17141">
                  <c:v>-6.2402699999999998E-2</c:v>
                </c:pt>
                <c:pt idx="17142">
                  <c:v>-6.1351700000000002E-2</c:v>
                </c:pt>
                <c:pt idx="17143">
                  <c:v>-6.0249900000000002E-2</c:v>
                </c:pt>
                <c:pt idx="17144">
                  <c:v>-5.9097499999999997E-2</c:v>
                </c:pt>
                <c:pt idx="17145">
                  <c:v>-5.7895200000000001E-2</c:v>
                </c:pt>
                <c:pt idx="17146">
                  <c:v>-5.6644399999999998E-2</c:v>
                </c:pt>
                <c:pt idx="17147">
                  <c:v>-5.5345900000000003E-2</c:v>
                </c:pt>
                <c:pt idx="17148">
                  <c:v>-5.4000100000000002E-2</c:v>
                </c:pt>
                <c:pt idx="17149">
                  <c:v>-5.2606800000000002E-2</c:v>
                </c:pt>
                <c:pt idx="17150">
                  <c:v>-5.1166400000000001E-2</c:v>
                </c:pt>
                <c:pt idx="17151">
                  <c:v>-4.9679300000000003E-2</c:v>
                </c:pt>
                <c:pt idx="17152">
                  <c:v>-4.8146300000000003E-2</c:v>
                </c:pt>
                <c:pt idx="17153">
                  <c:v>-4.6567799999999999E-2</c:v>
                </c:pt>
                <c:pt idx="17154">
                  <c:v>-4.49443E-2</c:v>
                </c:pt>
                <c:pt idx="17155">
                  <c:v>-4.3276099999999998E-2</c:v>
                </c:pt>
                <c:pt idx="17156">
                  <c:v>-4.15641E-2</c:v>
                </c:pt>
                <c:pt idx="17157">
                  <c:v>-3.9809200000000003E-2</c:v>
                </c:pt>
                <c:pt idx="17158">
                  <c:v>-3.8012600000000001E-2</c:v>
                </c:pt>
                <c:pt idx="17159">
                  <c:v>-3.61748E-2</c:v>
                </c:pt>
                <c:pt idx="17160">
                  <c:v>-3.4296500000000001E-2</c:v>
                </c:pt>
                <c:pt idx="17161">
                  <c:v>-3.2378299999999999E-2</c:v>
                </c:pt>
                <c:pt idx="17162">
                  <c:v>-3.04211E-2</c:v>
                </c:pt>
                <c:pt idx="17163">
                  <c:v>-2.8425300000000001E-2</c:v>
                </c:pt>
                <c:pt idx="17164">
                  <c:v>-2.6391100000000001E-2</c:v>
                </c:pt>
                <c:pt idx="17165">
                  <c:v>-2.43185E-2</c:v>
                </c:pt>
                <c:pt idx="17166">
                  <c:v>-2.22078E-2</c:v>
                </c:pt>
                <c:pt idx="17167">
                  <c:v>-2.00596E-2</c:v>
                </c:pt>
                <c:pt idx="17168">
                  <c:v>-1.78736E-2</c:v>
                </c:pt>
                <c:pt idx="17169">
                  <c:v>-1.56501E-2</c:v>
                </c:pt>
                <c:pt idx="17170">
                  <c:v>-1.3390300000000001E-2</c:v>
                </c:pt>
                <c:pt idx="17171">
                  <c:v>-1.10952E-2</c:v>
                </c:pt>
                <c:pt idx="17172" formatCode="0.00E+00">
                  <c:v>-8.7650999999999996E-3</c:v>
                </c:pt>
                <c:pt idx="17173" formatCode="0.00E+00">
                  <c:v>-6.4001199999999996E-3</c:v>
                </c:pt>
                <c:pt idx="17174" formatCode="0.00E+00">
                  <c:v>-4.0013000000000002E-3</c:v>
                </c:pt>
                <c:pt idx="17175" formatCode="0.00E+00">
                  <c:v>-1.5698800000000001E-3</c:v>
                </c:pt>
                <c:pt idx="17176" formatCode="0.00E+00">
                  <c:v>8.9324800000000002E-4</c:v>
                </c:pt>
                <c:pt idx="17177" formatCode="0.00E+00">
                  <c:v>3.3877E-3</c:v>
                </c:pt>
                <c:pt idx="17178" formatCode="0.00E+00">
                  <c:v>5.9132799999999999E-3</c:v>
                </c:pt>
                <c:pt idx="17179" formatCode="0.00E+00">
                  <c:v>8.4697499999999998E-3</c:v>
                </c:pt>
                <c:pt idx="17180">
                  <c:v>1.10566E-2</c:v>
                </c:pt>
                <c:pt idx="17181">
                  <c:v>1.3672999999999999E-2</c:v>
                </c:pt>
                <c:pt idx="17182">
                  <c:v>1.6318200000000001E-2</c:v>
                </c:pt>
                <c:pt idx="17183">
                  <c:v>1.8991500000000001E-2</c:v>
                </c:pt>
                <c:pt idx="17184">
                  <c:v>2.1693E-2</c:v>
                </c:pt>
                <c:pt idx="17185">
                  <c:v>2.44224E-2</c:v>
                </c:pt>
                <c:pt idx="17186">
                  <c:v>2.7179200000000001E-2</c:v>
                </c:pt>
                <c:pt idx="17187">
                  <c:v>2.9962300000000001E-2</c:v>
                </c:pt>
                <c:pt idx="17188">
                  <c:v>3.2771000000000002E-2</c:v>
                </c:pt>
                <c:pt idx="17189">
                  <c:v>3.5604400000000001E-2</c:v>
                </c:pt>
                <c:pt idx="17190">
                  <c:v>3.84619E-2</c:v>
                </c:pt>
                <c:pt idx="17191">
                  <c:v>4.1342700000000003E-2</c:v>
                </c:pt>
                <c:pt idx="17192">
                  <c:v>4.4245899999999998E-2</c:v>
                </c:pt>
                <c:pt idx="17193">
                  <c:v>4.7170400000000001E-2</c:v>
                </c:pt>
                <c:pt idx="17194">
                  <c:v>5.0114400000000003E-2</c:v>
                </c:pt>
                <c:pt idx="17195">
                  <c:v>5.3076600000000002E-2</c:v>
                </c:pt>
                <c:pt idx="17196">
                  <c:v>5.6055300000000002E-2</c:v>
                </c:pt>
                <c:pt idx="17197">
                  <c:v>5.9048999999999997E-2</c:v>
                </c:pt>
                <c:pt idx="17198">
                  <c:v>6.2056300000000002E-2</c:v>
                </c:pt>
                <c:pt idx="17199">
                  <c:v>6.5075800000000003E-2</c:v>
                </c:pt>
                <c:pt idx="17200">
                  <c:v>6.8106899999999998E-2</c:v>
                </c:pt>
                <c:pt idx="17201">
                  <c:v>7.1148699999999995E-2</c:v>
                </c:pt>
                <c:pt idx="17202">
                  <c:v>7.4200199999999994E-2</c:v>
                </c:pt>
                <c:pt idx="17203">
                  <c:v>7.7260700000000002E-2</c:v>
                </c:pt>
                <c:pt idx="17204">
                  <c:v>8.0329300000000006E-2</c:v>
                </c:pt>
                <c:pt idx="17205">
                  <c:v>8.3405000000000007E-2</c:v>
                </c:pt>
                <c:pt idx="17206">
                  <c:v>8.64867E-2</c:v>
                </c:pt>
                <c:pt idx="17207">
                  <c:v>8.9573E-2</c:v>
                </c:pt>
                <c:pt idx="17208">
                  <c:v>9.2662099999999997E-2</c:v>
                </c:pt>
                <c:pt idx="17209">
                  <c:v>9.5752500000000004E-2</c:v>
                </c:pt>
                <c:pt idx="17210">
                  <c:v>9.8842600000000003E-2</c:v>
                </c:pt>
                <c:pt idx="17211">
                  <c:v>0.10193000000000001</c:v>
                </c:pt>
                <c:pt idx="17212">
                  <c:v>0.105014</c:v>
                </c:pt>
                <c:pt idx="17213">
                  <c:v>0.10809000000000001</c:v>
                </c:pt>
                <c:pt idx="17214">
                  <c:v>0.11115800000000001</c:v>
                </c:pt>
                <c:pt idx="17215">
                  <c:v>0.114215</c:v>
                </c:pt>
                <c:pt idx="17216">
                  <c:v>0.11726200000000001</c:v>
                </c:pt>
                <c:pt idx="17217">
                  <c:v>0.120295</c:v>
                </c:pt>
                <c:pt idx="17218">
                  <c:v>0.12331400000000001</c:v>
                </c:pt>
                <c:pt idx="17219">
                  <c:v>0.12631600000000001</c:v>
                </c:pt>
                <c:pt idx="17220">
                  <c:v>0.129299</c:v>
                </c:pt>
                <c:pt idx="17221">
                  <c:v>0.13226099999999999</c:v>
                </c:pt>
                <c:pt idx="17222">
                  <c:v>0.13519999999999999</c:v>
                </c:pt>
                <c:pt idx="17223">
                  <c:v>0.13811300000000001</c:v>
                </c:pt>
                <c:pt idx="17224">
                  <c:v>0.14099900000000001</c:v>
                </c:pt>
                <c:pt idx="17225">
                  <c:v>0.14385500000000001</c:v>
                </c:pt>
                <c:pt idx="17226">
                  <c:v>0.14668</c:v>
                </c:pt>
                <c:pt idx="17227">
                  <c:v>0.14946999999999999</c:v>
                </c:pt>
                <c:pt idx="17228">
                  <c:v>0.152224</c:v>
                </c:pt>
                <c:pt idx="17229">
                  <c:v>0.15493699999999999</c:v>
                </c:pt>
                <c:pt idx="17230">
                  <c:v>0.157609</c:v>
                </c:pt>
                <c:pt idx="17231">
                  <c:v>0.16023799999999999</c:v>
                </c:pt>
                <c:pt idx="17232">
                  <c:v>0.16282099999999999</c:v>
                </c:pt>
                <c:pt idx="17233">
                  <c:v>0.165355</c:v>
                </c:pt>
                <c:pt idx="17234">
                  <c:v>0.16783799999999999</c:v>
                </c:pt>
                <c:pt idx="17235">
                  <c:v>0.170267</c:v>
                </c:pt>
                <c:pt idx="17236">
                  <c:v>0.17263700000000001</c:v>
                </c:pt>
                <c:pt idx="17237">
                  <c:v>0.17494599999999999</c:v>
                </c:pt>
                <c:pt idx="17238">
                  <c:v>0.17719199999999999</c:v>
                </c:pt>
                <c:pt idx="17239">
                  <c:v>0.179372</c:v>
                </c:pt>
                <c:pt idx="17240">
                  <c:v>0.18148500000000001</c:v>
                </c:pt>
                <c:pt idx="17241">
                  <c:v>0.183529</c:v>
                </c:pt>
                <c:pt idx="17242">
                  <c:v>0.185502</c:v>
                </c:pt>
                <c:pt idx="17243">
                  <c:v>0.18740100000000001</c:v>
                </c:pt>
                <c:pt idx="17244">
                  <c:v>0.189225</c:v>
                </c:pt>
                <c:pt idx="17245">
                  <c:v>0.190971</c:v>
                </c:pt>
                <c:pt idx="17246">
                  <c:v>0.192637</c:v>
                </c:pt>
                <c:pt idx="17247">
                  <c:v>0.194221</c:v>
                </c:pt>
                <c:pt idx="17248">
                  <c:v>0.195719</c:v>
                </c:pt>
                <c:pt idx="17249">
                  <c:v>0.19713</c:v>
                </c:pt>
                <c:pt idx="17250">
                  <c:v>0.19845099999999999</c:v>
                </c:pt>
                <c:pt idx="17251">
                  <c:v>0.199682</c:v>
                </c:pt>
                <c:pt idx="17252">
                  <c:v>0.200819</c:v>
                </c:pt>
                <c:pt idx="17253">
                  <c:v>0.20186000000000001</c:v>
                </c:pt>
                <c:pt idx="17254">
                  <c:v>0.20280200000000001</c:v>
                </c:pt>
                <c:pt idx="17255">
                  <c:v>0.20364499999999999</c:v>
                </c:pt>
                <c:pt idx="17256">
                  <c:v>0.20438500000000001</c:v>
                </c:pt>
                <c:pt idx="17257">
                  <c:v>0.20502200000000001</c:v>
                </c:pt>
                <c:pt idx="17258">
                  <c:v>0.20555300000000001</c:v>
                </c:pt>
                <c:pt idx="17259">
                  <c:v>0.20597799999999999</c:v>
                </c:pt>
                <c:pt idx="17260">
                  <c:v>0.206293</c:v>
                </c:pt>
                <c:pt idx="17261">
                  <c:v>0.20649700000000001</c:v>
                </c:pt>
                <c:pt idx="17262">
                  <c:v>0.20658799999999999</c:v>
                </c:pt>
                <c:pt idx="17263">
                  <c:v>0.206566</c:v>
                </c:pt>
                <c:pt idx="17264">
                  <c:v>0.206427</c:v>
                </c:pt>
                <c:pt idx="17265">
                  <c:v>0.20617199999999999</c:v>
                </c:pt>
                <c:pt idx="17266">
                  <c:v>0.20579700000000001</c:v>
                </c:pt>
                <c:pt idx="17267">
                  <c:v>0.20530200000000001</c:v>
                </c:pt>
                <c:pt idx="17268">
                  <c:v>0.20468700000000001</c:v>
                </c:pt>
                <c:pt idx="17269">
                  <c:v>0.20394999999999999</c:v>
                </c:pt>
                <c:pt idx="17270">
                  <c:v>0.203093</c:v>
                </c:pt>
                <c:pt idx="17271">
                  <c:v>0.20211299999999999</c:v>
                </c:pt>
                <c:pt idx="17272">
                  <c:v>0.20100999999999999</c:v>
                </c:pt>
                <c:pt idx="17273">
                  <c:v>0.19978399999999999</c:v>
                </c:pt>
                <c:pt idx="17274">
                  <c:v>0.198434</c:v>
                </c:pt>
                <c:pt idx="17275">
                  <c:v>0.19696</c:v>
                </c:pt>
                <c:pt idx="17276">
                  <c:v>0.19536200000000001</c:v>
                </c:pt>
                <c:pt idx="17277">
                  <c:v>0.19364100000000001</c:v>
                </c:pt>
                <c:pt idx="17278">
                  <c:v>0.191797</c:v>
                </c:pt>
                <c:pt idx="17279">
                  <c:v>0.189831</c:v>
                </c:pt>
                <c:pt idx="17280">
                  <c:v>0.18774299999999999</c:v>
                </c:pt>
                <c:pt idx="17281">
                  <c:v>0.18553500000000001</c:v>
                </c:pt>
                <c:pt idx="17282">
                  <c:v>0.18320700000000001</c:v>
                </c:pt>
                <c:pt idx="17283">
                  <c:v>0.18076100000000001</c:v>
                </c:pt>
                <c:pt idx="17284">
                  <c:v>0.17819699999999999</c:v>
                </c:pt>
                <c:pt idx="17285">
                  <c:v>0.17551800000000001</c:v>
                </c:pt>
                <c:pt idx="17286">
                  <c:v>0.17272499999999999</c:v>
                </c:pt>
                <c:pt idx="17287">
                  <c:v>0.169821</c:v>
                </c:pt>
                <c:pt idx="17288">
                  <c:v>0.16680500000000001</c:v>
                </c:pt>
                <c:pt idx="17289">
                  <c:v>0.16368099999999999</c:v>
                </c:pt>
                <c:pt idx="17290">
                  <c:v>0.16044900000000001</c:v>
                </c:pt>
                <c:pt idx="17291">
                  <c:v>0.157111</c:v>
                </c:pt>
                <c:pt idx="17292">
                  <c:v>0.153671</c:v>
                </c:pt>
                <c:pt idx="17293">
                  <c:v>0.15013099999999999</c:v>
                </c:pt>
                <c:pt idx="17294">
                  <c:v>0.14649499999999999</c:v>
                </c:pt>
                <c:pt idx="17295">
                  <c:v>0.142765</c:v>
                </c:pt>
                <c:pt idx="17296">
                  <c:v>0.13894400000000001</c:v>
                </c:pt>
                <c:pt idx="17297">
                  <c:v>0.13503499999999999</c:v>
                </c:pt>
                <c:pt idx="17298">
                  <c:v>0.13104199999999999</c:v>
                </c:pt>
                <c:pt idx="17299">
                  <c:v>0.126966</c:v>
                </c:pt>
                <c:pt idx="17300">
                  <c:v>0.122811</c:v>
                </c:pt>
                <c:pt idx="17301">
                  <c:v>0.11858100000000001</c:v>
                </c:pt>
                <c:pt idx="17302">
                  <c:v>0.11427900000000001</c:v>
                </c:pt>
                <c:pt idx="17303">
                  <c:v>0.10990900000000001</c:v>
                </c:pt>
                <c:pt idx="17304">
                  <c:v>0.105474</c:v>
                </c:pt>
                <c:pt idx="17305">
                  <c:v>0.100979</c:v>
                </c:pt>
                <c:pt idx="17306">
                  <c:v>9.6428399999999997E-2</c:v>
                </c:pt>
                <c:pt idx="17307">
                  <c:v>9.1826099999999994E-2</c:v>
                </c:pt>
                <c:pt idx="17308">
                  <c:v>8.7176500000000004E-2</c:v>
                </c:pt>
                <c:pt idx="17309">
                  <c:v>8.2484199999999994E-2</c:v>
                </c:pt>
                <c:pt idx="17310">
                  <c:v>7.7753900000000001E-2</c:v>
                </c:pt>
                <c:pt idx="17311">
                  <c:v>7.2991200000000006E-2</c:v>
                </c:pt>
                <c:pt idx="17312">
                  <c:v>6.8200999999999998E-2</c:v>
                </c:pt>
                <c:pt idx="17313">
                  <c:v>6.3388E-2</c:v>
                </c:pt>
                <c:pt idx="17314">
                  <c:v>5.85561E-2</c:v>
                </c:pt>
                <c:pt idx="17315">
                  <c:v>5.3710099999999997E-2</c:v>
                </c:pt>
                <c:pt idx="17316">
                  <c:v>4.8855999999999997E-2</c:v>
                </c:pt>
                <c:pt idx="17317">
                  <c:v>4.3999099999999999E-2</c:v>
                </c:pt>
                <c:pt idx="17318">
                  <c:v>3.9144699999999998E-2</c:v>
                </c:pt>
                <c:pt idx="17319">
                  <c:v>3.4298200000000001E-2</c:v>
                </c:pt>
                <c:pt idx="17320">
                  <c:v>2.9465399999999999E-2</c:v>
                </c:pt>
                <c:pt idx="17321">
                  <c:v>2.4652400000000001E-2</c:v>
                </c:pt>
                <c:pt idx="17322">
                  <c:v>1.9865600000000001E-2</c:v>
                </c:pt>
                <c:pt idx="17323">
                  <c:v>1.5110999999999999E-2</c:v>
                </c:pt>
                <c:pt idx="17324">
                  <c:v>1.03943E-2</c:v>
                </c:pt>
                <c:pt idx="17325" formatCode="0.00E+00">
                  <c:v>5.7206499999999999E-3</c:v>
                </c:pt>
                <c:pt idx="17326" formatCode="0.00E+00">
                  <c:v>1.0950700000000001E-3</c:v>
                </c:pt>
                <c:pt idx="17327" formatCode="0.00E+00">
                  <c:v>-3.47745E-3</c:v>
                </c:pt>
                <c:pt idx="17328" formatCode="0.00E+00">
                  <c:v>-7.9914300000000008E-3</c:v>
                </c:pt>
                <c:pt idx="17329">
                  <c:v>-1.24408E-2</c:v>
                </c:pt>
                <c:pt idx="17330">
                  <c:v>-1.6819400000000002E-2</c:v>
                </c:pt>
                <c:pt idx="17331">
                  <c:v>-2.1120900000000001E-2</c:v>
                </c:pt>
                <c:pt idx="17332">
                  <c:v>-2.53391E-2</c:v>
                </c:pt>
                <c:pt idx="17333">
                  <c:v>-2.9468399999999999E-2</c:v>
                </c:pt>
                <c:pt idx="17334">
                  <c:v>-3.3503400000000003E-2</c:v>
                </c:pt>
                <c:pt idx="17335">
                  <c:v>-3.7438600000000002E-2</c:v>
                </c:pt>
                <c:pt idx="17336">
                  <c:v>-4.1268800000000001E-2</c:v>
                </c:pt>
                <c:pt idx="17337">
                  <c:v>-4.4989599999999998E-2</c:v>
                </c:pt>
                <c:pt idx="17338">
                  <c:v>-4.85967E-2</c:v>
                </c:pt>
                <c:pt idx="17339">
                  <c:v>-5.2085800000000002E-2</c:v>
                </c:pt>
                <c:pt idx="17340">
                  <c:v>-5.5452099999999997E-2</c:v>
                </c:pt>
                <c:pt idx="17341">
                  <c:v>-5.8690699999999998E-2</c:v>
                </c:pt>
                <c:pt idx="17342">
                  <c:v>-6.1796799999999999E-2</c:v>
                </c:pt>
                <c:pt idx="17343">
                  <c:v>-6.4766000000000004E-2</c:v>
                </c:pt>
                <c:pt idx="17344">
                  <c:v>-6.7593500000000001E-2</c:v>
                </c:pt>
                <c:pt idx="17345">
                  <c:v>-7.0274900000000001E-2</c:v>
                </c:pt>
                <c:pt idx="17346">
                  <c:v>-7.2805400000000006E-2</c:v>
                </c:pt>
                <c:pt idx="17347">
                  <c:v>-7.51801E-2</c:v>
                </c:pt>
                <c:pt idx="17348">
                  <c:v>-7.7394500000000005E-2</c:v>
                </c:pt>
                <c:pt idx="17349">
                  <c:v>-7.9444200000000006E-2</c:v>
                </c:pt>
                <c:pt idx="17350">
                  <c:v>-8.1325499999999995E-2</c:v>
                </c:pt>
                <c:pt idx="17351">
                  <c:v>-8.3035899999999996E-2</c:v>
                </c:pt>
                <c:pt idx="17352">
                  <c:v>-8.4572599999999998E-2</c:v>
                </c:pt>
                <c:pt idx="17353">
                  <c:v>-8.5932300000000003E-2</c:v>
                </c:pt>
                <c:pt idx="17354">
                  <c:v>-8.7111900000000006E-2</c:v>
                </c:pt>
                <c:pt idx="17355">
                  <c:v>-8.8109199999999999E-2</c:v>
                </c:pt>
                <c:pt idx="17356">
                  <c:v>-8.8921899999999998E-2</c:v>
                </c:pt>
                <c:pt idx="17357">
                  <c:v>-8.9547500000000002E-2</c:v>
                </c:pt>
                <c:pt idx="17358">
                  <c:v>-8.9983300000000002E-2</c:v>
                </c:pt>
                <c:pt idx="17359">
                  <c:v>-9.0227199999999994E-2</c:v>
                </c:pt>
                <c:pt idx="17360">
                  <c:v>-9.0276800000000004E-2</c:v>
                </c:pt>
                <c:pt idx="17361">
                  <c:v>-9.0130100000000005E-2</c:v>
                </c:pt>
                <c:pt idx="17362">
                  <c:v>-8.9785599999999993E-2</c:v>
                </c:pt>
                <c:pt idx="17363">
                  <c:v>-8.9242799999999997E-2</c:v>
                </c:pt>
                <c:pt idx="17364">
                  <c:v>-8.8501700000000003E-2</c:v>
                </c:pt>
                <c:pt idx="17365">
                  <c:v>-8.7562100000000004E-2</c:v>
                </c:pt>
                <c:pt idx="17366">
                  <c:v>-8.6423299999999995E-2</c:v>
                </c:pt>
                <c:pt idx="17367">
                  <c:v>-8.5084599999999996E-2</c:v>
                </c:pt>
                <c:pt idx="17368">
                  <c:v>-8.3545900000000006E-2</c:v>
                </c:pt>
                <c:pt idx="17369">
                  <c:v>-8.1807099999999994E-2</c:v>
                </c:pt>
                <c:pt idx="17370">
                  <c:v>-7.9868300000000003E-2</c:v>
                </c:pt>
                <c:pt idx="17371">
                  <c:v>-7.7729999999999994E-2</c:v>
                </c:pt>
                <c:pt idx="17372">
                  <c:v>-7.5393699999999994E-2</c:v>
                </c:pt>
                <c:pt idx="17373">
                  <c:v>-7.2861300000000004E-2</c:v>
                </c:pt>
                <c:pt idx="17374">
                  <c:v>-7.01349E-2</c:v>
                </c:pt>
                <c:pt idx="17375">
                  <c:v>-6.7216799999999993E-2</c:v>
                </c:pt>
                <c:pt idx="17376">
                  <c:v>-6.411E-2</c:v>
                </c:pt>
                <c:pt idx="17377">
                  <c:v>-6.0817400000000001E-2</c:v>
                </c:pt>
                <c:pt idx="17378">
                  <c:v>-5.7341799999999998E-2</c:v>
                </c:pt>
                <c:pt idx="17379">
                  <c:v>-5.36868E-2</c:v>
                </c:pt>
                <c:pt idx="17380">
                  <c:v>-4.9855799999999999E-2</c:v>
                </c:pt>
                <c:pt idx="17381">
                  <c:v>-4.58521E-2</c:v>
                </c:pt>
                <c:pt idx="17382">
                  <c:v>-4.1678699999999999E-2</c:v>
                </c:pt>
                <c:pt idx="17383">
                  <c:v>-3.7338999999999997E-2</c:v>
                </c:pt>
                <c:pt idx="17384">
                  <c:v>-3.2836999999999998E-2</c:v>
                </c:pt>
                <c:pt idx="17385">
                  <c:v>-2.8176699999999999E-2</c:v>
                </c:pt>
                <c:pt idx="17386">
                  <c:v>-2.3362600000000001E-2</c:v>
                </c:pt>
                <c:pt idx="17387">
                  <c:v>-1.8399100000000002E-2</c:v>
                </c:pt>
                <c:pt idx="17388">
                  <c:v>-1.3291000000000001E-2</c:v>
                </c:pt>
                <c:pt idx="17389" formatCode="0.00E+00">
                  <c:v>-8.0432200000000002E-3</c:v>
                </c:pt>
                <c:pt idx="17390" formatCode="0.00E+00">
                  <c:v>-2.6609200000000002E-3</c:v>
                </c:pt>
                <c:pt idx="17391" formatCode="0.00E+00">
                  <c:v>2.85017E-3</c:v>
                </c:pt>
                <c:pt idx="17392" formatCode="0.00E+00">
                  <c:v>8.4834100000000003E-3</c:v>
                </c:pt>
                <c:pt idx="17393">
                  <c:v>1.42319E-2</c:v>
                </c:pt>
                <c:pt idx="17394">
                  <c:v>2.0089300000000001E-2</c:v>
                </c:pt>
                <c:pt idx="17395">
                  <c:v>2.6049800000000001E-2</c:v>
                </c:pt>
                <c:pt idx="17396">
                  <c:v>3.2107299999999998E-2</c:v>
                </c:pt>
                <c:pt idx="17397">
                  <c:v>3.8254999999999997E-2</c:v>
                </c:pt>
                <c:pt idx="17398">
                  <c:v>4.4486400000000002E-2</c:v>
                </c:pt>
                <c:pt idx="17399">
                  <c:v>5.0795100000000003E-2</c:v>
                </c:pt>
                <c:pt idx="17400">
                  <c:v>5.7173799999999997E-2</c:v>
                </c:pt>
                <c:pt idx="17401">
                  <c:v>6.3615000000000005E-2</c:v>
                </c:pt>
                <c:pt idx="17402">
                  <c:v>7.0111000000000007E-2</c:v>
                </c:pt>
                <c:pt idx="17403">
                  <c:v>7.6654200000000006E-2</c:v>
                </c:pt>
                <c:pt idx="17404">
                  <c:v>8.3237199999999997E-2</c:v>
                </c:pt>
                <c:pt idx="17405">
                  <c:v>8.9853199999999994E-2</c:v>
                </c:pt>
                <c:pt idx="17406">
                  <c:v>9.6494999999999997E-2</c:v>
                </c:pt>
                <c:pt idx="17407">
                  <c:v>0.103155</c:v>
                </c:pt>
                <c:pt idx="17408">
                  <c:v>0.109824</c:v>
                </c:pt>
                <c:pt idx="17409">
                  <c:v>0.116495</c:v>
                </c:pt>
                <c:pt idx="17410">
                  <c:v>0.12316000000000001</c:v>
                </c:pt>
                <c:pt idx="17411">
                  <c:v>0.12980900000000001</c:v>
                </c:pt>
                <c:pt idx="17412">
                  <c:v>0.136437</c:v>
                </c:pt>
                <c:pt idx="17413">
                  <c:v>0.143035</c:v>
                </c:pt>
                <c:pt idx="17414">
                  <c:v>0.14959600000000001</c:v>
                </c:pt>
                <c:pt idx="17415">
                  <c:v>0.15611</c:v>
                </c:pt>
                <c:pt idx="17416">
                  <c:v>0.16257099999999999</c:v>
                </c:pt>
                <c:pt idx="17417">
                  <c:v>0.16896900000000001</c:v>
                </c:pt>
                <c:pt idx="17418">
                  <c:v>0.17529600000000001</c:v>
                </c:pt>
                <c:pt idx="17419">
                  <c:v>0.18154699999999999</c:v>
                </c:pt>
                <c:pt idx="17420">
                  <c:v>0.18771199999999999</c:v>
                </c:pt>
                <c:pt idx="17421">
                  <c:v>0.19378600000000001</c:v>
                </c:pt>
                <c:pt idx="17422">
                  <c:v>0.199762</c:v>
                </c:pt>
                <c:pt idx="17423">
                  <c:v>0.20563200000000001</c:v>
                </c:pt>
                <c:pt idx="17424">
                  <c:v>0.21138899999999999</c:v>
                </c:pt>
                <c:pt idx="17425">
                  <c:v>0.217026</c:v>
                </c:pt>
                <c:pt idx="17426">
                  <c:v>0.22253800000000001</c:v>
                </c:pt>
                <c:pt idx="17427">
                  <c:v>0.22791600000000001</c:v>
                </c:pt>
                <c:pt idx="17428">
                  <c:v>0.233156</c:v>
                </c:pt>
                <c:pt idx="17429">
                  <c:v>0.23824999999999999</c:v>
                </c:pt>
                <c:pt idx="17430">
                  <c:v>0.24319299999999999</c:v>
                </c:pt>
                <c:pt idx="17431">
                  <c:v>0.247978</c:v>
                </c:pt>
                <c:pt idx="17432">
                  <c:v>0.25259999999999999</c:v>
                </c:pt>
                <c:pt idx="17433">
                  <c:v>0.257052</c:v>
                </c:pt>
                <c:pt idx="17434">
                  <c:v>0.26133099999999998</c:v>
                </c:pt>
                <c:pt idx="17435">
                  <c:v>0.26542900000000003</c:v>
                </c:pt>
                <c:pt idx="17436">
                  <c:v>0.26934399999999997</c:v>
                </c:pt>
                <c:pt idx="17437">
                  <c:v>0.27306999999999998</c:v>
                </c:pt>
                <c:pt idx="17438">
                  <c:v>0.27660200000000001</c:v>
                </c:pt>
                <c:pt idx="17439">
                  <c:v>0.27993800000000002</c:v>
                </c:pt>
                <c:pt idx="17440">
                  <c:v>0.28307300000000002</c:v>
                </c:pt>
                <c:pt idx="17441">
                  <c:v>0.28600300000000001</c:v>
                </c:pt>
                <c:pt idx="17442">
                  <c:v>0.28872500000000001</c:v>
                </c:pt>
                <c:pt idx="17443">
                  <c:v>0.29123700000000002</c:v>
                </c:pt>
                <c:pt idx="17444">
                  <c:v>0.29353600000000002</c:v>
                </c:pt>
                <c:pt idx="17445">
                  <c:v>0.29561999999999999</c:v>
                </c:pt>
                <c:pt idx="17446">
                  <c:v>0.297485</c:v>
                </c:pt>
                <c:pt idx="17447">
                  <c:v>0.29913000000000001</c:v>
                </c:pt>
                <c:pt idx="17448">
                  <c:v>0.30055300000000001</c:v>
                </c:pt>
                <c:pt idx="17449">
                  <c:v>0.30175200000000002</c:v>
                </c:pt>
                <c:pt idx="17450">
                  <c:v>0.302728</c:v>
                </c:pt>
                <c:pt idx="17451">
                  <c:v>0.30348000000000003</c:v>
                </c:pt>
                <c:pt idx="17452">
                  <c:v>0.30400700000000003</c:v>
                </c:pt>
                <c:pt idx="17453">
                  <c:v>0.30430800000000002</c:v>
                </c:pt>
                <c:pt idx="17454">
                  <c:v>0.30438399999999999</c:v>
                </c:pt>
                <c:pt idx="17455">
                  <c:v>0.30423499999999998</c:v>
                </c:pt>
                <c:pt idx="17456">
                  <c:v>0.30386099999999999</c:v>
                </c:pt>
                <c:pt idx="17457">
                  <c:v>0.303263</c:v>
                </c:pt>
                <c:pt idx="17458">
                  <c:v>0.30244300000000002</c:v>
                </c:pt>
                <c:pt idx="17459">
                  <c:v>0.301402</c:v>
                </c:pt>
                <c:pt idx="17460">
                  <c:v>0.30014400000000002</c:v>
                </c:pt>
                <c:pt idx="17461">
                  <c:v>0.29866900000000002</c:v>
                </c:pt>
                <c:pt idx="17462">
                  <c:v>0.29698000000000002</c:v>
                </c:pt>
                <c:pt idx="17463">
                  <c:v>0.29508099999999998</c:v>
                </c:pt>
                <c:pt idx="17464">
                  <c:v>0.29297499999999999</c:v>
                </c:pt>
                <c:pt idx="17465">
                  <c:v>0.29066500000000001</c:v>
                </c:pt>
                <c:pt idx="17466">
                  <c:v>0.28815600000000002</c:v>
                </c:pt>
                <c:pt idx="17467">
                  <c:v>0.28545199999999998</c:v>
                </c:pt>
                <c:pt idx="17468">
                  <c:v>0.282557</c:v>
                </c:pt>
                <c:pt idx="17469">
                  <c:v>0.279474</c:v>
                </c:pt>
                <c:pt idx="17470">
                  <c:v>0.27620899999999998</c:v>
                </c:pt>
                <c:pt idx="17471">
                  <c:v>0.27276600000000001</c:v>
                </c:pt>
                <c:pt idx="17472">
                  <c:v>0.26914900000000003</c:v>
                </c:pt>
                <c:pt idx="17473">
                  <c:v>0.26536500000000002</c:v>
                </c:pt>
                <c:pt idx="17474">
                  <c:v>0.26141799999999998</c:v>
                </c:pt>
                <c:pt idx="17475">
                  <c:v>0.25731599999999999</c:v>
                </c:pt>
                <c:pt idx="17476">
                  <c:v>0.25306400000000001</c:v>
                </c:pt>
                <c:pt idx="17477">
                  <c:v>0.248668</c:v>
                </c:pt>
                <c:pt idx="17478">
                  <c:v>0.24413499999999999</c:v>
                </c:pt>
                <c:pt idx="17479">
                  <c:v>0.23947199999999999</c:v>
                </c:pt>
                <c:pt idx="17480">
                  <c:v>0.234685</c:v>
                </c:pt>
                <c:pt idx="17481">
                  <c:v>0.22978100000000001</c:v>
                </c:pt>
                <c:pt idx="17482">
                  <c:v>0.224768</c:v>
                </c:pt>
                <c:pt idx="17483">
                  <c:v>0.21965100000000001</c:v>
                </c:pt>
                <c:pt idx="17484">
                  <c:v>0.21443899999999999</c:v>
                </c:pt>
                <c:pt idx="17485">
                  <c:v>0.20913899999999999</c:v>
                </c:pt>
                <c:pt idx="17486">
                  <c:v>0.20375799999999999</c:v>
                </c:pt>
                <c:pt idx="17487">
                  <c:v>0.19830300000000001</c:v>
                </c:pt>
                <c:pt idx="17488">
                  <c:v>0.19278300000000001</c:v>
                </c:pt>
                <c:pt idx="17489">
                  <c:v>0.18720500000000001</c:v>
                </c:pt>
                <c:pt idx="17490">
                  <c:v>0.18157599999999999</c:v>
                </c:pt>
                <c:pt idx="17491">
                  <c:v>0.17590500000000001</c:v>
                </c:pt>
                <c:pt idx="17492">
                  <c:v>0.17019799999999999</c:v>
                </c:pt>
                <c:pt idx="17493">
                  <c:v>0.164466</c:v>
                </c:pt>
                <c:pt idx="17494">
                  <c:v>0.15871399999999999</c:v>
                </c:pt>
                <c:pt idx="17495">
                  <c:v>0.152952</c:v>
                </c:pt>
                <c:pt idx="17496">
                  <c:v>0.14718700000000001</c:v>
                </c:pt>
                <c:pt idx="17497">
                  <c:v>0.141426</c:v>
                </c:pt>
                <c:pt idx="17498">
                  <c:v>0.13567799999999999</c:v>
                </c:pt>
                <c:pt idx="17499">
                  <c:v>0.12995000000000001</c:v>
                </c:pt>
                <c:pt idx="17500">
                  <c:v>0.124249</c:v>
                </c:pt>
                <c:pt idx="17501">
                  <c:v>0.11858399999999999</c:v>
                </c:pt>
                <c:pt idx="17502">
                  <c:v>0.11296100000000001</c:v>
                </c:pt>
                <c:pt idx="17503">
                  <c:v>0.107389</c:v>
                </c:pt>
                <c:pt idx="17504">
                  <c:v>0.10187400000000001</c:v>
                </c:pt>
                <c:pt idx="17505">
                  <c:v>9.6424499999999996E-2</c:v>
                </c:pt>
                <c:pt idx="17506">
                  <c:v>9.1046799999999997E-2</c:v>
                </c:pt>
                <c:pt idx="17507">
                  <c:v>8.5747699999999996E-2</c:v>
                </c:pt>
                <c:pt idx="17508">
                  <c:v>8.0533900000000005E-2</c:v>
                </c:pt>
                <c:pt idx="17509">
                  <c:v>7.5411699999999998E-2</c:v>
                </c:pt>
                <c:pt idx="17510">
                  <c:v>7.0387400000000003E-2</c:v>
                </c:pt>
                <c:pt idx="17511">
                  <c:v>6.5467499999999998E-2</c:v>
                </c:pt>
                <c:pt idx="17512">
                  <c:v>6.06581E-2</c:v>
                </c:pt>
                <c:pt idx="17513">
                  <c:v>5.59652E-2</c:v>
                </c:pt>
                <c:pt idx="17514">
                  <c:v>5.13944E-2</c:v>
                </c:pt>
                <c:pt idx="17515">
                  <c:v>4.6951199999999998E-2</c:v>
                </c:pt>
                <c:pt idx="17516">
                  <c:v>4.2641199999999997E-2</c:v>
                </c:pt>
                <c:pt idx="17517">
                  <c:v>3.8469200000000002E-2</c:v>
                </c:pt>
                <c:pt idx="17518">
                  <c:v>3.4439699999999997E-2</c:v>
                </c:pt>
                <c:pt idx="17519">
                  <c:v>3.0556699999999999E-2</c:v>
                </c:pt>
                <c:pt idx="17520">
                  <c:v>2.6824199999999999E-2</c:v>
                </c:pt>
                <c:pt idx="17521">
                  <c:v>2.32464E-2</c:v>
                </c:pt>
                <c:pt idx="17522">
                  <c:v>1.98272E-2</c:v>
                </c:pt>
                <c:pt idx="17523">
                  <c:v>1.6570100000000001E-2</c:v>
                </c:pt>
                <c:pt idx="17524">
                  <c:v>1.3478199999999999E-2</c:v>
                </c:pt>
                <c:pt idx="17525">
                  <c:v>1.0554300000000001E-2</c:v>
                </c:pt>
                <c:pt idx="17526" formatCode="0.00E+00">
                  <c:v>7.8009200000000002E-3</c:v>
                </c:pt>
                <c:pt idx="17527" formatCode="0.00E+00">
                  <c:v>5.2199500000000001E-3</c:v>
                </c:pt>
                <c:pt idx="17528" formatCode="0.00E+00">
                  <c:v>2.8131900000000001E-3</c:v>
                </c:pt>
                <c:pt idx="17529" formatCode="0.00E+00">
                  <c:v>5.82775E-4</c:v>
                </c:pt>
                <c:pt idx="17530" formatCode="0.00E+00">
                  <c:v>-1.4691999999999999E-3</c:v>
                </c:pt>
                <c:pt idx="17531" formatCode="0.00E+00">
                  <c:v>-3.3410699999999998E-3</c:v>
                </c:pt>
                <c:pt idx="17532" formatCode="0.00E+00">
                  <c:v>-5.0313600000000003E-3</c:v>
                </c:pt>
                <c:pt idx="17533" formatCode="0.00E+00">
                  <c:v>-6.5392799999999997E-3</c:v>
                </c:pt>
                <c:pt idx="17534" formatCode="0.00E+00">
                  <c:v>-7.8655900000000004E-3</c:v>
                </c:pt>
                <c:pt idx="17535" formatCode="0.00E+00">
                  <c:v>-9.0115300000000002E-3</c:v>
                </c:pt>
                <c:pt idx="17536" formatCode="0.00E+00">
                  <c:v>-9.9775200000000001E-3</c:v>
                </c:pt>
                <c:pt idx="17537">
                  <c:v>-1.0763999999999999E-2</c:v>
                </c:pt>
                <c:pt idx="17538">
                  <c:v>-1.1372200000000001E-2</c:v>
                </c:pt>
                <c:pt idx="17539">
                  <c:v>-1.1803299999999999E-2</c:v>
                </c:pt>
                <c:pt idx="17540">
                  <c:v>-1.20587E-2</c:v>
                </c:pt>
                <c:pt idx="17541">
                  <c:v>-1.21396E-2</c:v>
                </c:pt>
                <c:pt idx="17542">
                  <c:v>-1.2048E-2</c:v>
                </c:pt>
                <c:pt idx="17543">
                  <c:v>-1.17857E-2</c:v>
                </c:pt>
                <c:pt idx="17544">
                  <c:v>-1.13553E-2</c:v>
                </c:pt>
                <c:pt idx="17545">
                  <c:v>-1.07595E-2</c:v>
                </c:pt>
                <c:pt idx="17546">
                  <c:v>-1.0001700000000001E-2</c:v>
                </c:pt>
                <c:pt idx="17547" formatCode="0.00E+00">
                  <c:v>-9.0854100000000004E-3</c:v>
                </c:pt>
                <c:pt idx="17548" formatCode="0.00E+00">
                  <c:v>-8.0142600000000005E-3</c:v>
                </c:pt>
                <c:pt idx="17549" formatCode="0.00E+00">
                  <c:v>-6.7920899999999998E-3</c:v>
                </c:pt>
                <c:pt idx="17550" formatCode="0.00E+00">
                  <c:v>-5.4228699999999998E-3</c:v>
                </c:pt>
                <c:pt idx="17551" formatCode="0.00E+00">
                  <c:v>-3.9109000000000001E-3</c:v>
                </c:pt>
                <c:pt idx="17552" formatCode="0.00E+00">
                  <c:v>-2.2606200000000001E-3</c:v>
                </c:pt>
                <c:pt idx="17553" formatCode="0.00E+00">
                  <c:v>-4.7652600000000001E-4</c:v>
                </c:pt>
                <c:pt idx="17554" formatCode="0.00E+00">
                  <c:v>1.4366400000000001E-3</c:v>
                </c:pt>
                <c:pt idx="17555" formatCode="0.00E+00">
                  <c:v>3.4737700000000002E-3</c:v>
                </c:pt>
                <c:pt idx="17556" formatCode="0.00E+00">
                  <c:v>5.6294700000000001E-3</c:v>
                </c:pt>
                <c:pt idx="17557" formatCode="0.00E+00">
                  <c:v>7.8982199999999992E-3</c:v>
                </c:pt>
                <c:pt idx="17558">
                  <c:v>1.0274500000000001E-2</c:v>
                </c:pt>
                <c:pt idx="17559">
                  <c:v>1.2752599999999999E-2</c:v>
                </c:pt>
                <c:pt idx="17560">
                  <c:v>1.53262E-2</c:v>
                </c:pt>
                <c:pt idx="17561">
                  <c:v>1.7988899999999999E-2</c:v>
                </c:pt>
                <c:pt idx="17562">
                  <c:v>2.0734300000000001E-2</c:v>
                </c:pt>
                <c:pt idx="17563">
                  <c:v>2.3556299999999999E-2</c:v>
                </c:pt>
                <c:pt idx="17564">
                  <c:v>2.6448599999999999E-2</c:v>
                </c:pt>
                <c:pt idx="17565">
                  <c:v>2.9405199999999999E-2</c:v>
                </c:pt>
                <c:pt idx="17566">
                  <c:v>3.2419700000000003E-2</c:v>
                </c:pt>
                <c:pt idx="17567">
                  <c:v>3.5485700000000002E-2</c:v>
                </c:pt>
                <c:pt idx="17568">
                  <c:v>3.85963E-2</c:v>
                </c:pt>
                <c:pt idx="17569">
                  <c:v>4.1744799999999999E-2</c:v>
                </c:pt>
                <c:pt idx="17570">
                  <c:v>4.4924400000000003E-2</c:v>
                </c:pt>
                <c:pt idx="17571">
                  <c:v>4.81281E-2</c:v>
                </c:pt>
                <c:pt idx="17572">
                  <c:v>5.1349199999999998E-2</c:v>
                </c:pt>
                <c:pt idx="17573">
                  <c:v>5.4581400000000002E-2</c:v>
                </c:pt>
                <c:pt idx="17574">
                  <c:v>5.7818000000000001E-2</c:v>
                </c:pt>
                <c:pt idx="17575">
                  <c:v>6.1052700000000001E-2</c:v>
                </c:pt>
                <c:pt idx="17576">
                  <c:v>6.4278799999999997E-2</c:v>
                </c:pt>
                <c:pt idx="17577">
                  <c:v>6.7489999999999994E-2</c:v>
                </c:pt>
                <c:pt idx="17578">
                  <c:v>7.0680099999999996E-2</c:v>
                </c:pt>
                <c:pt idx="17579">
                  <c:v>7.38428E-2</c:v>
                </c:pt>
                <c:pt idx="17580">
                  <c:v>7.6971700000000004E-2</c:v>
                </c:pt>
                <c:pt idx="17581">
                  <c:v>8.0060500000000007E-2</c:v>
                </c:pt>
                <c:pt idx="17582">
                  <c:v>8.3103399999999994E-2</c:v>
                </c:pt>
                <c:pt idx="17583">
                  <c:v>8.6094400000000001E-2</c:v>
                </c:pt>
                <c:pt idx="17584">
                  <c:v>8.9027999999999996E-2</c:v>
                </c:pt>
                <c:pt idx="17585">
                  <c:v>9.1898199999999999E-2</c:v>
                </c:pt>
                <c:pt idx="17586">
                  <c:v>9.4699199999999997E-2</c:v>
                </c:pt>
                <c:pt idx="17587">
                  <c:v>9.7425399999999995E-2</c:v>
                </c:pt>
                <c:pt idx="17588">
                  <c:v>0.10007199999999999</c:v>
                </c:pt>
                <c:pt idx="17589">
                  <c:v>0.102633</c:v>
                </c:pt>
                <c:pt idx="17590">
                  <c:v>0.105104</c:v>
                </c:pt>
                <c:pt idx="17591">
                  <c:v>0.107478</c:v>
                </c:pt>
                <c:pt idx="17592">
                  <c:v>0.10975</c:v>
                </c:pt>
                <c:pt idx="17593">
                  <c:v>0.111918</c:v>
                </c:pt>
                <c:pt idx="17594">
                  <c:v>0.11397699999999999</c:v>
                </c:pt>
                <c:pt idx="17595">
                  <c:v>0.115925</c:v>
                </c:pt>
                <c:pt idx="17596">
                  <c:v>0.117758</c:v>
                </c:pt>
                <c:pt idx="17597">
                  <c:v>0.11947199999999999</c:v>
                </c:pt>
                <c:pt idx="17598">
                  <c:v>0.12106500000000001</c:v>
                </c:pt>
                <c:pt idx="17599">
                  <c:v>0.122532</c:v>
                </c:pt>
                <c:pt idx="17600">
                  <c:v>0.123873</c:v>
                </c:pt>
                <c:pt idx="17601">
                  <c:v>0.125084</c:v>
                </c:pt>
                <c:pt idx="17602">
                  <c:v>0.126164</c:v>
                </c:pt>
                <c:pt idx="17603">
                  <c:v>0.127111</c:v>
                </c:pt>
                <c:pt idx="17604">
                  <c:v>0.12792300000000001</c:v>
                </c:pt>
                <c:pt idx="17605">
                  <c:v>0.12859699999999999</c:v>
                </c:pt>
                <c:pt idx="17606">
                  <c:v>0.129133</c:v>
                </c:pt>
                <c:pt idx="17607">
                  <c:v>0.129528</c:v>
                </c:pt>
                <c:pt idx="17608">
                  <c:v>0.12978200000000001</c:v>
                </c:pt>
                <c:pt idx="17609">
                  <c:v>0.12989500000000001</c:v>
                </c:pt>
                <c:pt idx="17610">
                  <c:v>0.12986500000000001</c:v>
                </c:pt>
                <c:pt idx="17611">
                  <c:v>0.129692</c:v>
                </c:pt>
                <c:pt idx="17612">
                  <c:v>0.12937799999999999</c:v>
                </c:pt>
                <c:pt idx="17613">
                  <c:v>0.12892300000000001</c:v>
                </c:pt>
                <c:pt idx="17614">
                  <c:v>0.128328</c:v>
                </c:pt>
                <c:pt idx="17615">
                  <c:v>0.12759300000000001</c:v>
                </c:pt>
                <c:pt idx="17616">
                  <c:v>0.12672</c:v>
                </c:pt>
                <c:pt idx="17617">
                  <c:v>0.12570799999999999</c:v>
                </c:pt>
                <c:pt idx="17618">
                  <c:v>0.12456</c:v>
                </c:pt>
                <c:pt idx="17619">
                  <c:v>0.123276</c:v>
                </c:pt>
                <c:pt idx="17620">
                  <c:v>0.12186</c:v>
                </c:pt>
                <c:pt idx="17621">
                  <c:v>0.12031500000000001</c:v>
                </c:pt>
                <c:pt idx="17622">
                  <c:v>0.118645</c:v>
                </c:pt>
                <c:pt idx="17623">
                  <c:v>0.116853</c:v>
                </c:pt>
                <c:pt idx="17624">
                  <c:v>0.11494500000000001</c:v>
                </c:pt>
                <c:pt idx="17625">
                  <c:v>0.11292099999999999</c:v>
                </c:pt>
                <c:pt idx="17626">
                  <c:v>0.110787</c:v>
                </c:pt>
                <c:pt idx="17627">
                  <c:v>0.108546</c:v>
                </c:pt>
                <c:pt idx="17628">
                  <c:v>0.106202</c:v>
                </c:pt>
                <c:pt idx="17629">
                  <c:v>0.10376100000000001</c:v>
                </c:pt>
                <c:pt idx="17630">
                  <c:v>0.101226</c:v>
                </c:pt>
                <c:pt idx="17631">
                  <c:v>9.8605200000000004E-2</c:v>
                </c:pt>
                <c:pt idx="17632">
                  <c:v>9.5904299999999998E-2</c:v>
                </c:pt>
                <c:pt idx="17633">
                  <c:v>9.3129500000000004E-2</c:v>
                </c:pt>
                <c:pt idx="17634">
                  <c:v>9.0285000000000004E-2</c:v>
                </c:pt>
                <c:pt idx="17635">
                  <c:v>8.7375499999999995E-2</c:v>
                </c:pt>
                <c:pt idx="17636">
                  <c:v>8.4406099999999998E-2</c:v>
                </c:pt>
                <c:pt idx="17637">
                  <c:v>8.1382999999999997E-2</c:v>
                </c:pt>
                <c:pt idx="17638">
                  <c:v>7.8311699999999998E-2</c:v>
                </c:pt>
                <c:pt idx="17639">
                  <c:v>7.5197299999999995E-2</c:v>
                </c:pt>
                <c:pt idx="17640">
                  <c:v>7.2044700000000003E-2</c:v>
                </c:pt>
                <c:pt idx="17641">
                  <c:v>6.8859299999999998E-2</c:v>
                </c:pt>
                <c:pt idx="17642">
                  <c:v>6.5647200000000003E-2</c:v>
                </c:pt>
                <c:pt idx="17643">
                  <c:v>6.2414799999999999E-2</c:v>
                </c:pt>
                <c:pt idx="17644">
                  <c:v>5.91683E-2</c:v>
                </c:pt>
                <c:pt idx="17645">
                  <c:v>5.5913499999999998E-2</c:v>
                </c:pt>
                <c:pt idx="17646">
                  <c:v>5.2656099999999997E-2</c:v>
                </c:pt>
                <c:pt idx="17647">
                  <c:v>4.94017E-2</c:v>
                </c:pt>
                <c:pt idx="17648">
                  <c:v>4.6156700000000002E-2</c:v>
                </c:pt>
                <c:pt idx="17649">
                  <c:v>4.2927100000000003E-2</c:v>
                </c:pt>
                <c:pt idx="17650">
                  <c:v>3.97186E-2</c:v>
                </c:pt>
                <c:pt idx="17651">
                  <c:v>3.6536100000000002E-2</c:v>
                </c:pt>
                <c:pt idx="17652">
                  <c:v>3.3384400000000002E-2</c:v>
                </c:pt>
                <c:pt idx="17653">
                  <c:v>3.02691E-2</c:v>
                </c:pt>
                <c:pt idx="17654">
                  <c:v>2.7195500000000001E-2</c:v>
                </c:pt>
                <c:pt idx="17655">
                  <c:v>2.41695E-2</c:v>
                </c:pt>
                <c:pt idx="17656">
                  <c:v>2.1196900000000001E-2</c:v>
                </c:pt>
                <c:pt idx="17657">
                  <c:v>1.8283799999999999E-2</c:v>
                </c:pt>
                <c:pt idx="17658">
                  <c:v>1.5435600000000001E-2</c:v>
                </c:pt>
                <c:pt idx="17659">
                  <c:v>1.2657399999999999E-2</c:v>
                </c:pt>
                <c:pt idx="17660" formatCode="0.00E+00">
                  <c:v>9.9554900000000009E-3</c:v>
                </c:pt>
                <c:pt idx="17661" formatCode="0.00E+00">
                  <c:v>7.3359599999999999E-3</c:v>
                </c:pt>
                <c:pt idx="17662" formatCode="0.00E+00">
                  <c:v>4.8044400000000001E-3</c:v>
                </c:pt>
                <c:pt idx="17663" formatCode="0.00E+00">
                  <c:v>2.3657499999999998E-3</c:v>
                </c:pt>
                <c:pt idx="17664" formatCode="0.00E+00">
                  <c:v>2.43351E-5</c:v>
                </c:pt>
                <c:pt idx="17665" formatCode="0.00E+00">
                  <c:v>-2.2155E-3</c:v>
                </c:pt>
                <c:pt idx="17666" formatCode="0.00E+00">
                  <c:v>-4.34937E-3</c:v>
                </c:pt>
                <c:pt idx="17667" formatCode="0.00E+00">
                  <c:v>-6.3730200000000001E-3</c:v>
                </c:pt>
                <c:pt idx="17668" formatCode="0.00E+00">
                  <c:v>-8.2822599999999996E-3</c:v>
                </c:pt>
                <c:pt idx="17669">
                  <c:v>-1.00724E-2</c:v>
                </c:pt>
                <c:pt idx="17670">
                  <c:v>-1.17383E-2</c:v>
                </c:pt>
                <c:pt idx="17671">
                  <c:v>-1.3276E-2</c:v>
                </c:pt>
                <c:pt idx="17672">
                  <c:v>-1.46833E-2</c:v>
                </c:pt>
                <c:pt idx="17673">
                  <c:v>-1.5957499999999999E-2</c:v>
                </c:pt>
                <c:pt idx="17674">
                  <c:v>-1.70949E-2</c:v>
                </c:pt>
                <c:pt idx="17675">
                  <c:v>-1.8091300000000001E-2</c:v>
                </c:pt>
                <c:pt idx="17676">
                  <c:v>-1.8943700000000001E-2</c:v>
                </c:pt>
                <c:pt idx="17677">
                  <c:v>-1.9651200000000001E-2</c:v>
                </c:pt>
                <c:pt idx="17678">
                  <c:v>-2.0214599999999999E-2</c:v>
                </c:pt>
                <c:pt idx="17679">
                  <c:v>-2.0634E-2</c:v>
                </c:pt>
                <c:pt idx="17680">
                  <c:v>-2.0906999999999999E-2</c:v>
                </c:pt>
                <c:pt idx="17681">
                  <c:v>-2.1030400000000001E-2</c:v>
                </c:pt>
                <c:pt idx="17682">
                  <c:v>-2.1003000000000001E-2</c:v>
                </c:pt>
                <c:pt idx="17683">
                  <c:v>-2.0825400000000001E-2</c:v>
                </c:pt>
                <c:pt idx="17684">
                  <c:v>-2.0498099999999998E-2</c:v>
                </c:pt>
                <c:pt idx="17685">
                  <c:v>-2.0020799999999998E-2</c:v>
                </c:pt>
                <c:pt idx="17686">
                  <c:v>-1.9393000000000001E-2</c:v>
                </c:pt>
                <c:pt idx="17687">
                  <c:v>-1.8615199999999998E-2</c:v>
                </c:pt>
                <c:pt idx="17688">
                  <c:v>-1.7687999999999999E-2</c:v>
                </c:pt>
                <c:pt idx="17689">
                  <c:v>-1.6611500000000001E-2</c:v>
                </c:pt>
                <c:pt idx="17690">
                  <c:v>-1.5387E-2</c:v>
                </c:pt>
                <c:pt idx="17691">
                  <c:v>-1.4017999999999999E-2</c:v>
                </c:pt>
                <c:pt idx="17692">
                  <c:v>-1.2508099999999999E-2</c:v>
                </c:pt>
                <c:pt idx="17693">
                  <c:v>-1.08599E-2</c:v>
                </c:pt>
                <c:pt idx="17694" formatCode="0.00E+00">
                  <c:v>-9.0746300000000002E-3</c:v>
                </c:pt>
                <c:pt idx="17695" formatCode="0.00E+00">
                  <c:v>-7.1541900000000004E-3</c:v>
                </c:pt>
                <c:pt idx="17696" formatCode="0.00E+00">
                  <c:v>-5.1016200000000003E-3</c:v>
                </c:pt>
                <c:pt idx="17697" formatCode="0.00E+00">
                  <c:v>-2.9206100000000001E-3</c:v>
                </c:pt>
                <c:pt idx="17698" formatCode="0.00E+00">
                  <c:v>-6.1504699999999997E-4</c:v>
                </c:pt>
                <c:pt idx="17699" formatCode="0.00E+00">
                  <c:v>1.8114400000000001E-3</c:v>
                </c:pt>
                <c:pt idx="17700" formatCode="0.00E+00">
                  <c:v>4.3562699999999998E-3</c:v>
                </c:pt>
                <c:pt idx="17701" formatCode="0.00E+00">
                  <c:v>7.0167399999999996E-3</c:v>
                </c:pt>
                <c:pt idx="17702" formatCode="0.00E+00">
                  <c:v>9.7877299999999997E-3</c:v>
                </c:pt>
                <c:pt idx="17703">
                  <c:v>1.26622E-2</c:v>
                </c:pt>
                <c:pt idx="17704">
                  <c:v>1.5633500000000002E-2</c:v>
                </c:pt>
                <c:pt idx="17705">
                  <c:v>1.8696299999999999E-2</c:v>
                </c:pt>
                <c:pt idx="17706">
                  <c:v>2.1845099999999999E-2</c:v>
                </c:pt>
                <c:pt idx="17707">
                  <c:v>2.50745E-2</c:v>
                </c:pt>
                <c:pt idx="17708">
                  <c:v>2.8379399999999999E-2</c:v>
                </c:pt>
                <c:pt idx="17709">
                  <c:v>3.1755800000000001E-2</c:v>
                </c:pt>
                <c:pt idx="17710">
                  <c:v>3.5199500000000002E-2</c:v>
                </c:pt>
                <c:pt idx="17711">
                  <c:v>3.8704500000000003E-2</c:v>
                </c:pt>
                <c:pt idx="17712">
                  <c:v>4.22622E-2</c:v>
                </c:pt>
                <c:pt idx="17713">
                  <c:v>4.5864500000000002E-2</c:v>
                </c:pt>
                <c:pt idx="17714">
                  <c:v>4.95057E-2</c:v>
                </c:pt>
                <c:pt idx="17715">
                  <c:v>5.3180400000000003E-2</c:v>
                </c:pt>
                <c:pt idx="17716">
                  <c:v>5.6881500000000002E-2</c:v>
                </c:pt>
                <c:pt idx="17717">
                  <c:v>6.0601799999999997E-2</c:v>
                </c:pt>
                <c:pt idx="17718">
                  <c:v>6.4335299999999998E-2</c:v>
                </c:pt>
                <c:pt idx="17719">
                  <c:v>6.8077100000000002E-2</c:v>
                </c:pt>
                <c:pt idx="17720">
                  <c:v>7.1820899999999993E-2</c:v>
                </c:pt>
                <c:pt idx="17721">
                  <c:v>7.5557700000000005E-2</c:v>
                </c:pt>
                <c:pt idx="17722">
                  <c:v>7.9278199999999993E-2</c:v>
                </c:pt>
                <c:pt idx="17723">
                  <c:v>8.2975199999999999E-2</c:v>
                </c:pt>
                <c:pt idx="17724">
                  <c:v>8.66426E-2</c:v>
                </c:pt>
                <c:pt idx="17725">
                  <c:v>9.0274099999999996E-2</c:v>
                </c:pt>
                <c:pt idx="17726">
                  <c:v>9.3862500000000001E-2</c:v>
                </c:pt>
                <c:pt idx="17727">
                  <c:v>9.7398899999999997E-2</c:v>
                </c:pt>
                <c:pt idx="17728">
                  <c:v>0.10087400000000001</c:v>
                </c:pt>
                <c:pt idx="17729">
                  <c:v>0.104281</c:v>
                </c:pt>
                <c:pt idx="17730">
                  <c:v>0.107615</c:v>
                </c:pt>
                <c:pt idx="17731">
                  <c:v>0.110871</c:v>
                </c:pt>
                <c:pt idx="17732">
                  <c:v>0.114042</c:v>
                </c:pt>
                <c:pt idx="17733">
                  <c:v>0.11712</c:v>
                </c:pt>
                <c:pt idx="17734">
                  <c:v>0.12009599999999999</c:v>
                </c:pt>
                <c:pt idx="17735">
                  <c:v>0.122964</c:v>
                </c:pt>
                <c:pt idx="17736">
                  <c:v>0.125719</c:v>
                </c:pt>
                <c:pt idx="17737">
                  <c:v>0.128356</c:v>
                </c:pt>
                <c:pt idx="17738">
                  <c:v>0.13086800000000001</c:v>
                </c:pt>
                <c:pt idx="17739">
                  <c:v>0.13325100000000001</c:v>
                </c:pt>
                <c:pt idx="17740">
                  <c:v>0.13550000000000001</c:v>
                </c:pt>
                <c:pt idx="17741">
                  <c:v>0.13760500000000001</c:v>
                </c:pt>
                <c:pt idx="17742">
                  <c:v>0.13955999999999999</c:v>
                </c:pt>
                <c:pt idx="17743">
                  <c:v>0.14136199999999999</c:v>
                </c:pt>
                <c:pt idx="17744">
                  <c:v>0.143007</c:v>
                </c:pt>
                <c:pt idx="17745">
                  <c:v>0.14448900000000001</c:v>
                </c:pt>
                <c:pt idx="17746">
                  <c:v>0.14580299999999999</c:v>
                </c:pt>
                <c:pt idx="17747">
                  <c:v>0.146948</c:v>
                </c:pt>
                <c:pt idx="17748">
                  <c:v>0.147923</c:v>
                </c:pt>
                <c:pt idx="17749">
                  <c:v>0.148725</c:v>
                </c:pt>
                <c:pt idx="17750">
                  <c:v>0.14935200000000001</c:v>
                </c:pt>
                <c:pt idx="17751">
                  <c:v>0.14979799999999999</c:v>
                </c:pt>
                <c:pt idx="17752">
                  <c:v>0.150061</c:v>
                </c:pt>
                <c:pt idx="17753">
                  <c:v>0.15013599999999999</c:v>
                </c:pt>
                <c:pt idx="17754">
                  <c:v>0.15001900000000001</c:v>
                </c:pt>
                <c:pt idx="17755">
                  <c:v>0.14970800000000001</c:v>
                </c:pt>
                <c:pt idx="17756">
                  <c:v>0.149201</c:v>
                </c:pt>
                <c:pt idx="17757">
                  <c:v>0.14849799999999999</c:v>
                </c:pt>
                <c:pt idx="17758">
                  <c:v>0.14760000000000001</c:v>
                </c:pt>
                <c:pt idx="17759">
                  <c:v>0.146508</c:v>
                </c:pt>
                <c:pt idx="17760">
                  <c:v>0.14522099999999999</c:v>
                </c:pt>
                <c:pt idx="17761">
                  <c:v>0.14374100000000001</c:v>
                </c:pt>
                <c:pt idx="17762">
                  <c:v>0.142071</c:v>
                </c:pt>
                <c:pt idx="17763">
                  <c:v>0.140213</c:v>
                </c:pt>
                <c:pt idx="17764">
                  <c:v>0.13816800000000001</c:v>
                </c:pt>
                <c:pt idx="17765">
                  <c:v>0.135935</c:v>
                </c:pt>
                <c:pt idx="17766">
                  <c:v>0.13350999999999999</c:v>
                </c:pt>
                <c:pt idx="17767">
                  <c:v>0.13089300000000001</c:v>
                </c:pt>
                <c:pt idx="17768">
                  <c:v>0.12808900000000001</c:v>
                </c:pt>
                <c:pt idx="17769">
                  <c:v>0.12509799999999999</c:v>
                </c:pt>
                <c:pt idx="17770">
                  <c:v>0.121922</c:v>
                </c:pt>
                <c:pt idx="17771">
                  <c:v>0.118562</c:v>
                </c:pt>
                <c:pt idx="17772">
                  <c:v>0.115022</c:v>
                </c:pt>
                <c:pt idx="17773">
                  <c:v>0.111306</c:v>
                </c:pt>
                <c:pt idx="17774">
                  <c:v>0.107417</c:v>
                </c:pt>
                <c:pt idx="17775">
                  <c:v>0.103357</c:v>
                </c:pt>
                <c:pt idx="17776">
                  <c:v>9.9130599999999999E-2</c:v>
                </c:pt>
                <c:pt idx="17777">
                  <c:v>9.47437E-2</c:v>
                </c:pt>
                <c:pt idx="17778">
                  <c:v>9.0199799999999997E-2</c:v>
                </c:pt>
                <c:pt idx="17779">
                  <c:v>8.5499400000000003E-2</c:v>
                </c:pt>
                <c:pt idx="17780">
                  <c:v>8.0644300000000002E-2</c:v>
                </c:pt>
                <c:pt idx="17781">
                  <c:v>7.5640499999999999E-2</c:v>
                </c:pt>
                <c:pt idx="17782">
                  <c:v>7.0495799999999997E-2</c:v>
                </c:pt>
                <c:pt idx="17783">
                  <c:v>6.5216200000000002E-2</c:v>
                </c:pt>
                <c:pt idx="17784">
                  <c:v>5.9805700000000003E-2</c:v>
                </c:pt>
                <c:pt idx="17785">
                  <c:v>5.4268299999999998E-2</c:v>
                </c:pt>
                <c:pt idx="17786">
                  <c:v>4.8609100000000002E-2</c:v>
                </c:pt>
                <c:pt idx="17787">
                  <c:v>4.2836199999999998E-2</c:v>
                </c:pt>
                <c:pt idx="17788">
                  <c:v>3.69588E-2</c:v>
                </c:pt>
                <c:pt idx="17789">
                  <c:v>3.0984299999999999E-2</c:v>
                </c:pt>
                <c:pt idx="17790">
                  <c:v>2.4918099999999999E-2</c:v>
                </c:pt>
                <c:pt idx="17791">
                  <c:v>1.87669E-2</c:v>
                </c:pt>
                <c:pt idx="17792">
                  <c:v>1.2539399999999999E-2</c:v>
                </c:pt>
                <c:pt idx="17793" formatCode="0.00E+00">
                  <c:v>6.24393E-3</c:v>
                </c:pt>
                <c:pt idx="17794" formatCode="0.00E+00">
                  <c:v>-1.13618E-4</c:v>
                </c:pt>
                <c:pt idx="17795" formatCode="0.00E+00">
                  <c:v>-6.5279600000000002E-3</c:v>
                </c:pt>
                <c:pt idx="17796">
                  <c:v>-1.2992800000000001E-2</c:v>
                </c:pt>
                <c:pt idx="17797">
                  <c:v>-1.95E-2</c:v>
                </c:pt>
                <c:pt idx="17798">
                  <c:v>-2.6041100000000001E-2</c:v>
                </c:pt>
                <c:pt idx="17799">
                  <c:v>-3.26112E-2</c:v>
                </c:pt>
                <c:pt idx="17800">
                  <c:v>-3.9206999999999999E-2</c:v>
                </c:pt>
                <c:pt idx="17801">
                  <c:v>-4.58229E-2</c:v>
                </c:pt>
                <c:pt idx="17802">
                  <c:v>-5.2450799999999999E-2</c:v>
                </c:pt>
                <c:pt idx="17803">
                  <c:v>-5.9083400000000001E-2</c:v>
                </c:pt>
                <c:pt idx="17804">
                  <c:v>-6.5713400000000005E-2</c:v>
                </c:pt>
                <c:pt idx="17805">
                  <c:v>-7.2333300000000003E-2</c:v>
                </c:pt>
                <c:pt idx="17806">
                  <c:v>-7.89358E-2</c:v>
                </c:pt>
                <c:pt idx="17807">
                  <c:v>-8.5515499999999994E-2</c:v>
                </c:pt>
                <c:pt idx="17808">
                  <c:v>-9.2068300000000006E-2</c:v>
                </c:pt>
                <c:pt idx="17809">
                  <c:v>-9.8589300000000005E-2</c:v>
                </c:pt>
                <c:pt idx="17810">
                  <c:v>-0.105071</c:v>
                </c:pt>
                <c:pt idx="17811">
                  <c:v>-0.111501</c:v>
                </c:pt>
                <c:pt idx="17812">
                  <c:v>-0.117871</c:v>
                </c:pt>
                <c:pt idx="17813">
                  <c:v>-0.12417</c:v>
                </c:pt>
                <c:pt idx="17814">
                  <c:v>-0.13039200000000001</c:v>
                </c:pt>
                <c:pt idx="17815">
                  <c:v>-0.13653199999999999</c:v>
                </c:pt>
                <c:pt idx="17816">
                  <c:v>-0.14258399999999999</c:v>
                </c:pt>
                <c:pt idx="17817">
                  <c:v>-0.14854000000000001</c:v>
                </c:pt>
                <c:pt idx="17818">
                  <c:v>-0.154392</c:v>
                </c:pt>
                <c:pt idx="17819">
                  <c:v>-0.160136</c:v>
                </c:pt>
                <c:pt idx="17820">
                  <c:v>-0.165766</c:v>
                </c:pt>
                <c:pt idx="17821">
                  <c:v>-0.17127899999999999</c:v>
                </c:pt>
                <c:pt idx="17822">
                  <c:v>-0.17666999999999999</c:v>
                </c:pt>
                <c:pt idx="17823">
                  <c:v>-0.18193200000000001</c:v>
                </c:pt>
                <c:pt idx="17824">
                  <c:v>-0.18706200000000001</c:v>
                </c:pt>
                <c:pt idx="17825">
                  <c:v>-0.192053</c:v>
                </c:pt>
                <c:pt idx="17826">
                  <c:v>-0.19689799999999999</c:v>
                </c:pt>
                <c:pt idx="17827">
                  <c:v>-0.201594</c:v>
                </c:pt>
                <c:pt idx="17828">
                  <c:v>-0.20614199999999999</c:v>
                </c:pt>
                <c:pt idx="17829">
                  <c:v>-0.21054700000000001</c:v>
                </c:pt>
                <c:pt idx="17830">
                  <c:v>-0.214805</c:v>
                </c:pt>
                <c:pt idx="17831">
                  <c:v>-0.218915</c:v>
                </c:pt>
                <c:pt idx="17832">
                  <c:v>-0.22287699999999999</c:v>
                </c:pt>
                <c:pt idx="17833">
                  <c:v>-0.226692</c:v>
                </c:pt>
                <c:pt idx="17834">
                  <c:v>-0.23035600000000001</c:v>
                </c:pt>
                <c:pt idx="17835">
                  <c:v>-0.23386499999999999</c:v>
                </c:pt>
                <c:pt idx="17836">
                  <c:v>-0.23721600000000001</c:v>
                </c:pt>
                <c:pt idx="17837">
                  <c:v>-0.24040800000000001</c:v>
                </c:pt>
                <c:pt idx="17838">
                  <c:v>-0.24343799999999999</c:v>
                </c:pt>
                <c:pt idx="17839">
                  <c:v>-0.246308</c:v>
                </c:pt>
                <c:pt idx="17840">
                  <c:v>-0.24901999999999999</c:v>
                </c:pt>
                <c:pt idx="17841">
                  <c:v>-0.251579</c:v>
                </c:pt>
                <c:pt idx="17842">
                  <c:v>-0.25398599999999999</c:v>
                </c:pt>
                <c:pt idx="17843">
                  <c:v>-0.25624200000000003</c:v>
                </c:pt>
                <c:pt idx="17844">
                  <c:v>-0.25834800000000002</c:v>
                </c:pt>
                <c:pt idx="17845">
                  <c:v>-0.26029999999999998</c:v>
                </c:pt>
                <c:pt idx="17846">
                  <c:v>-0.262098</c:v>
                </c:pt>
                <c:pt idx="17847">
                  <c:v>-0.26374399999999998</c:v>
                </c:pt>
                <c:pt idx="17848">
                  <c:v>-0.26523799999999997</c:v>
                </c:pt>
                <c:pt idx="17849">
                  <c:v>-0.26658199999999999</c:v>
                </c:pt>
                <c:pt idx="17850">
                  <c:v>-0.26777600000000001</c:v>
                </c:pt>
                <c:pt idx="17851">
                  <c:v>-0.26882099999999998</c:v>
                </c:pt>
                <c:pt idx="17852">
                  <c:v>-0.26972299999999999</c:v>
                </c:pt>
                <c:pt idx="17853">
                  <c:v>-0.27048899999999998</c:v>
                </c:pt>
                <c:pt idx="17854">
                  <c:v>-0.27112399999999998</c:v>
                </c:pt>
                <c:pt idx="17855">
                  <c:v>-0.27163399999999999</c:v>
                </c:pt>
                <c:pt idx="17856">
                  <c:v>-0.27201999999999998</c:v>
                </c:pt>
                <c:pt idx="17857">
                  <c:v>-0.27228999999999998</c:v>
                </c:pt>
                <c:pt idx="17858">
                  <c:v>-0.272449</c:v>
                </c:pt>
                <c:pt idx="17859">
                  <c:v>-0.27250099999999999</c:v>
                </c:pt>
                <c:pt idx="17860">
                  <c:v>-0.27245000000000003</c:v>
                </c:pt>
                <c:pt idx="17861">
                  <c:v>-0.27229999999999999</c:v>
                </c:pt>
                <c:pt idx="17862">
                  <c:v>-0.27205499999999999</c:v>
                </c:pt>
                <c:pt idx="17863">
                  <c:v>-0.27172099999999999</c:v>
                </c:pt>
                <c:pt idx="17864">
                  <c:v>-0.27130199999999999</c:v>
                </c:pt>
                <c:pt idx="17865">
                  <c:v>-0.27079799999999998</c:v>
                </c:pt>
                <c:pt idx="17866">
                  <c:v>-0.27021699999999998</c:v>
                </c:pt>
                <c:pt idx="17867">
                  <c:v>-0.26956599999999997</c:v>
                </c:pt>
                <c:pt idx="17868">
                  <c:v>-0.26885199999999998</c:v>
                </c:pt>
                <c:pt idx="17869">
                  <c:v>-0.26807799999999998</c:v>
                </c:pt>
                <c:pt idx="17870">
                  <c:v>-0.26724399999999998</c:v>
                </c:pt>
                <c:pt idx="17871">
                  <c:v>-0.26635300000000001</c:v>
                </c:pt>
                <c:pt idx="17872">
                  <c:v>-0.26541199999999998</c:v>
                </c:pt>
                <c:pt idx="17873">
                  <c:v>-0.26442399999999999</c:v>
                </c:pt>
                <c:pt idx="17874">
                  <c:v>-0.26339200000000002</c:v>
                </c:pt>
                <c:pt idx="17875">
                  <c:v>-0.262318</c:v>
                </c:pt>
                <c:pt idx="17876">
                  <c:v>-0.26120599999999999</c:v>
                </c:pt>
                <c:pt idx="17877">
                  <c:v>-0.26006099999999999</c:v>
                </c:pt>
                <c:pt idx="17878">
                  <c:v>-0.258882</c:v>
                </c:pt>
                <c:pt idx="17879">
                  <c:v>-0.25766600000000001</c:v>
                </c:pt>
                <c:pt idx="17880">
                  <c:v>-0.25641000000000003</c:v>
                </c:pt>
                <c:pt idx="17881">
                  <c:v>-0.25511699999999998</c:v>
                </c:pt>
                <c:pt idx="17882">
                  <c:v>-0.25379099999999999</c:v>
                </c:pt>
                <c:pt idx="17883">
                  <c:v>-0.252438</c:v>
                </c:pt>
                <c:pt idx="17884">
                  <c:v>-0.25106299999999998</c:v>
                </c:pt>
                <c:pt idx="17885">
                  <c:v>-0.249671</c:v>
                </c:pt>
                <c:pt idx="17886">
                  <c:v>-0.24826100000000001</c:v>
                </c:pt>
                <c:pt idx="17887">
                  <c:v>-0.246839</c:v>
                </c:pt>
                <c:pt idx="17888">
                  <c:v>-0.24541199999999999</c:v>
                </c:pt>
                <c:pt idx="17889">
                  <c:v>-0.24398600000000001</c:v>
                </c:pt>
                <c:pt idx="17890">
                  <c:v>-0.242564</c:v>
                </c:pt>
                <c:pt idx="17891">
                  <c:v>-0.241148</c:v>
                </c:pt>
                <c:pt idx="17892">
                  <c:v>-0.23974000000000001</c:v>
                </c:pt>
                <c:pt idx="17893">
                  <c:v>-0.23834</c:v>
                </c:pt>
                <c:pt idx="17894">
                  <c:v>-0.236952</c:v>
                </c:pt>
                <c:pt idx="17895">
                  <c:v>-0.23558100000000001</c:v>
                </c:pt>
                <c:pt idx="17896">
                  <c:v>-0.234232</c:v>
                </c:pt>
                <c:pt idx="17897">
                  <c:v>-0.232903</c:v>
                </c:pt>
                <c:pt idx="17898">
                  <c:v>-0.23159199999999999</c:v>
                </c:pt>
                <c:pt idx="17899">
                  <c:v>-0.230294</c:v>
                </c:pt>
                <c:pt idx="17900">
                  <c:v>-0.22900899999999999</c:v>
                </c:pt>
                <c:pt idx="17901">
                  <c:v>-0.22773499999999999</c:v>
                </c:pt>
                <c:pt idx="17902">
                  <c:v>-0.22647</c:v>
                </c:pt>
                <c:pt idx="17903">
                  <c:v>-0.225212</c:v>
                </c:pt>
                <c:pt idx="17904">
                  <c:v>-0.22395999999999999</c:v>
                </c:pt>
                <c:pt idx="17905">
                  <c:v>-0.222714</c:v>
                </c:pt>
                <c:pt idx="17906">
                  <c:v>-0.22147700000000001</c:v>
                </c:pt>
                <c:pt idx="17907">
                  <c:v>-0.22025</c:v>
                </c:pt>
                <c:pt idx="17908">
                  <c:v>-0.21903300000000001</c:v>
                </c:pt>
                <c:pt idx="17909">
                  <c:v>-0.21782399999999999</c:v>
                </c:pt>
                <c:pt idx="17910">
                  <c:v>-0.21662100000000001</c:v>
                </c:pt>
                <c:pt idx="17911">
                  <c:v>-0.21542500000000001</c:v>
                </c:pt>
                <c:pt idx="17912">
                  <c:v>-0.21423400000000001</c:v>
                </c:pt>
                <c:pt idx="17913">
                  <c:v>-0.21304500000000001</c:v>
                </c:pt>
                <c:pt idx="17914">
                  <c:v>-0.21185399999999999</c:v>
                </c:pt>
                <c:pt idx="17915">
                  <c:v>-0.21066299999999999</c:v>
                </c:pt>
                <c:pt idx="17916">
                  <c:v>-0.20947499999999999</c:v>
                </c:pt>
                <c:pt idx="17917">
                  <c:v>-0.20829500000000001</c:v>
                </c:pt>
                <c:pt idx="17918">
                  <c:v>-0.207126</c:v>
                </c:pt>
                <c:pt idx="17919">
                  <c:v>-0.20597199999999999</c:v>
                </c:pt>
                <c:pt idx="17920">
                  <c:v>-0.20483899999999999</c:v>
                </c:pt>
                <c:pt idx="17921">
                  <c:v>-0.20372399999999999</c:v>
                </c:pt>
                <c:pt idx="17922">
                  <c:v>-0.202625</c:v>
                </c:pt>
                <c:pt idx="17923">
                  <c:v>-0.20153699999999999</c:v>
                </c:pt>
                <c:pt idx="17924">
                  <c:v>-0.200458</c:v>
                </c:pt>
                <c:pt idx="17925">
                  <c:v>-0.19938600000000001</c:v>
                </c:pt>
                <c:pt idx="17926">
                  <c:v>-0.198322</c:v>
                </c:pt>
                <c:pt idx="17927">
                  <c:v>-0.197267</c:v>
                </c:pt>
                <c:pt idx="17928">
                  <c:v>-0.19622600000000001</c:v>
                </c:pt>
                <c:pt idx="17929">
                  <c:v>-0.19520000000000001</c:v>
                </c:pt>
                <c:pt idx="17930">
                  <c:v>-0.194188</c:v>
                </c:pt>
                <c:pt idx="17931">
                  <c:v>-0.193188</c:v>
                </c:pt>
                <c:pt idx="17932">
                  <c:v>-0.19219700000000001</c:v>
                </c:pt>
                <c:pt idx="17933">
                  <c:v>-0.191215</c:v>
                </c:pt>
                <c:pt idx="17934">
                  <c:v>-0.190243</c:v>
                </c:pt>
                <c:pt idx="17935">
                  <c:v>-0.189281</c:v>
                </c:pt>
                <c:pt idx="17936">
                  <c:v>-0.188331</c:v>
                </c:pt>
                <c:pt idx="17937">
                  <c:v>-0.187393</c:v>
                </c:pt>
                <c:pt idx="17938">
                  <c:v>-0.18647</c:v>
                </c:pt>
                <c:pt idx="17939">
                  <c:v>-0.185561</c:v>
                </c:pt>
                <c:pt idx="17940">
                  <c:v>-0.184672</c:v>
                </c:pt>
                <c:pt idx="17941">
                  <c:v>-0.183807</c:v>
                </c:pt>
                <c:pt idx="17942">
                  <c:v>-0.18296699999999999</c:v>
                </c:pt>
                <c:pt idx="17943">
                  <c:v>-0.18215000000000001</c:v>
                </c:pt>
                <c:pt idx="17944">
                  <c:v>-0.18135799999999999</c:v>
                </c:pt>
                <c:pt idx="17945">
                  <c:v>-0.180591</c:v>
                </c:pt>
                <c:pt idx="17946">
                  <c:v>-0.17985200000000001</c:v>
                </c:pt>
                <c:pt idx="17947">
                  <c:v>-0.17913999999999999</c:v>
                </c:pt>
                <c:pt idx="17948">
                  <c:v>-0.178454</c:v>
                </c:pt>
                <c:pt idx="17949">
                  <c:v>-0.177791</c:v>
                </c:pt>
                <c:pt idx="17950">
                  <c:v>-0.17715500000000001</c:v>
                </c:pt>
                <c:pt idx="17951">
                  <c:v>-0.17654900000000001</c:v>
                </c:pt>
                <c:pt idx="17952">
                  <c:v>-0.17597499999999999</c:v>
                </c:pt>
                <c:pt idx="17953">
                  <c:v>-0.175431</c:v>
                </c:pt>
                <c:pt idx="17954">
                  <c:v>-0.17491799999999999</c:v>
                </c:pt>
                <c:pt idx="17955">
                  <c:v>-0.17444100000000001</c:v>
                </c:pt>
                <c:pt idx="17956">
                  <c:v>-0.17400299999999999</c:v>
                </c:pt>
                <c:pt idx="17957">
                  <c:v>-0.17360500000000001</c:v>
                </c:pt>
                <c:pt idx="17958">
                  <c:v>-0.17324700000000001</c:v>
                </c:pt>
                <c:pt idx="17959">
                  <c:v>-0.172928</c:v>
                </c:pt>
                <c:pt idx="17960">
                  <c:v>-0.17264699999999999</c:v>
                </c:pt>
                <c:pt idx="17961">
                  <c:v>-0.172404</c:v>
                </c:pt>
                <c:pt idx="17962">
                  <c:v>-0.17219899999999999</c:v>
                </c:pt>
                <c:pt idx="17963">
                  <c:v>-0.17203299999999999</c:v>
                </c:pt>
                <c:pt idx="17964">
                  <c:v>-0.171906</c:v>
                </c:pt>
                <c:pt idx="17965">
                  <c:v>-0.171816</c:v>
                </c:pt>
                <c:pt idx="17966">
                  <c:v>-0.17175399999999999</c:v>
                </c:pt>
                <c:pt idx="17967">
                  <c:v>-0.171709</c:v>
                </c:pt>
                <c:pt idx="17968">
                  <c:v>-0.171679</c:v>
                </c:pt>
                <c:pt idx="17969">
                  <c:v>-0.17166200000000001</c:v>
                </c:pt>
                <c:pt idx="17970">
                  <c:v>-0.17165900000000001</c:v>
                </c:pt>
                <c:pt idx="17971">
                  <c:v>-0.17167099999999999</c:v>
                </c:pt>
                <c:pt idx="17972">
                  <c:v>-0.17169899999999999</c:v>
                </c:pt>
                <c:pt idx="17973">
                  <c:v>-0.17174300000000001</c:v>
                </c:pt>
                <c:pt idx="17974">
                  <c:v>-0.17180100000000001</c:v>
                </c:pt>
                <c:pt idx="17975">
                  <c:v>-0.171879</c:v>
                </c:pt>
                <c:pt idx="17976">
                  <c:v>-0.171984</c:v>
                </c:pt>
                <c:pt idx="17977">
                  <c:v>-0.172121</c:v>
                </c:pt>
                <c:pt idx="17978">
                  <c:v>-0.172294</c:v>
                </c:pt>
                <c:pt idx="17979">
                  <c:v>-0.17250499999999999</c:v>
                </c:pt>
                <c:pt idx="17980">
                  <c:v>-0.17275299999999999</c:v>
                </c:pt>
                <c:pt idx="17981">
                  <c:v>-0.173037</c:v>
                </c:pt>
                <c:pt idx="17982">
                  <c:v>-0.17335700000000001</c:v>
                </c:pt>
                <c:pt idx="17983">
                  <c:v>-0.17371</c:v>
                </c:pt>
                <c:pt idx="17984">
                  <c:v>-0.174096</c:v>
                </c:pt>
                <c:pt idx="17985">
                  <c:v>-0.174514</c:v>
                </c:pt>
                <c:pt idx="17986">
                  <c:v>-0.174959</c:v>
                </c:pt>
                <c:pt idx="17987">
                  <c:v>-0.175426</c:v>
                </c:pt>
                <c:pt idx="17988">
                  <c:v>-0.17590700000000001</c:v>
                </c:pt>
                <c:pt idx="17989">
                  <c:v>-0.176395</c:v>
                </c:pt>
                <c:pt idx="17990">
                  <c:v>-0.17688200000000001</c:v>
                </c:pt>
                <c:pt idx="17991">
                  <c:v>-0.17736099999999999</c:v>
                </c:pt>
                <c:pt idx="17992">
                  <c:v>-0.17783199999999999</c:v>
                </c:pt>
                <c:pt idx="17993">
                  <c:v>-0.17829900000000001</c:v>
                </c:pt>
                <c:pt idx="17994">
                  <c:v>-0.17876500000000001</c:v>
                </c:pt>
                <c:pt idx="17995">
                  <c:v>-0.17923</c:v>
                </c:pt>
                <c:pt idx="17996">
                  <c:v>-0.17969299999999999</c:v>
                </c:pt>
                <c:pt idx="17997">
                  <c:v>-0.18015300000000001</c:v>
                </c:pt>
                <c:pt idx="17998">
                  <c:v>-0.18060399999999999</c:v>
                </c:pt>
                <c:pt idx="17999">
                  <c:v>-0.18104600000000001</c:v>
                </c:pt>
                <c:pt idx="18000">
                  <c:v>-0.181479</c:v>
                </c:pt>
                <c:pt idx="18001">
                  <c:v>-0.18190400000000001</c:v>
                </c:pt>
                <c:pt idx="18002">
                  <c:v>-0.18232100000000001</c:v>
                </c:pt>
                <c:pt idx="18003">
                  <c:v>-0.18273200000000001</c:v>
                </c:pt>
                <c:pt idx="18004">
                  <c:v>-0.183142</c:v>
                </c:pt>
                <c:pt idx="18005">
                  <c:v>-0.183557</c:v>
                </c:pt>
                <c:pt idx="18006">
                  <c:v>-0.18398100000000001</c:v>
                </c:pt>
                <c:pt idx="18007">
                  <c:v>-0.184417</c:v>
                </c:pt>
                <c:pt idx="18008">
                  <c:v>-0.184866</c:v>
                </c:pt>
                <c:pt idx="18009">
                  <c:v>-0.18532499999999999</c:v>
                </c:pt>
                <c:pt idx="18010">
                  <c:v>-0.18578900000000001</c:v>
                </c:pt>
                <c:pt idx="18011">
                  <c:v>-0.186254</c:v>
                </c:pt>
                <c:pt idx="18012">
                  <c:v>-0.186721</c:v>
                </c:pt>
                <c:pt idx="18013">
                  <c:v>-0.187191</c:v>
                </c:pt>
                <c:pt idx="18014">
                  <c:v>-0.187664</c:v>
                </c:pt>
                <c:pt idx="18015">
                  <c:v>-0.188143</c:v>
                </c:pt>
                <c:pt idx="18016">
                  <c:v>-0.18862300000000001</c:v>
                </c:pt>
                <c:pt idx="18017">
                  <c:v>-0.18909999999999999</c:v>
                </c:pt>
                <c:pt idx="18018">
                  <c:v>-0.18956899999999999</c:v>
                </c:pt>
                <c:pt idx="18019">
                  <c:v>-0.19003300000000001</c:v>
                </c:pt>
                <c:pt idx="18020">
                  <c:v>-0.190496</c:v>
                </c:pt>
                <c:pt idx="18021">
                  <c:v>-0.19096299999999999</c:v>
                </c:pt>
                <c:pt idx="18022">
                  <c:v>-0.191437</c:v>
                </c:pt>
                <c:pt idx="18023">
                  <c:v>-0.19192100000000001</c:v>
                </c:pt>
                <c:pt idx="18024">
                  <c:v>-0.19242200000000001</c:v>
                </c:pt>
                <c:pt idx="18025">
                  <c:v>-0.192941</c:v>
                </c:pt>
                <c:pt idx="18026">
                  <c:v>-0.19347800000000001</c:v>
                </c:pt>
                <c:pt idx="18027">
                  <c:v>-0.19403500000000001</c:v>
                </c:pt>
                <c:pt idx="18028">
                  <c:v>-0.19461800000000001</c:v>
                </c:pt>
                <c:pt idx="18029">
                  <c:v>-0.19522999999999999</c:v>
                </c:pt>
                <c:pt idx="18030">
                  <c:v>-0.19586899999999999</c:v>
                </c:pt>
                <c:pt idx="18031">
                  <c:v>-0.19653300000000001</c:v>
                </c:pt>
                <c:pt idx="18032">
                  <c:v>-0.19722500000000001</c:v>
                </c:pt>
                <c:pt idx="18033">
                  <c:v>-0.19794600000000001</c:v>
                </c:pt>
                <c:pt idx="18034">
                  <c:v>-0.19869600000000001</c:v>
                </c:pt>
                <c:pt idx="18035">
                  <c:v>-0.19947200000000001</c:v>
                </c:pt>
                <c:pt idx="18036">
                  <c:v>-0.20027300000000001</c:v>
                </c:pt>
                <c:pt idx="18037">
                  <c:v>-0.201097</c:v>
                </c:pt>
                <c:pt idx="18038">
                  <c:v>-0.20194799999999999</c:v>
                </c:pt>
                <c:pt idx="18039">
                  <c:v>-0.20283100000000001</c:v>
                </c:pt>
                <c:pt idx="18040">
                  <c:v>-0.20374500000000001</c:v>
                </c:pt>
                <c:pt idx="18041">
                  <c:v>-0.20469399999999999</c:v>
                </c:pt>
                <c:pt idx="18042">
                  <c:v>-0.205681</c:v>
                </c:pt>
                <c:pt idx="18043">
                  <c:v>-0.206708</c:v>
                </c:pt>
                <c:pt idx="18044">
                  <c:v>-0.20777499999999999</c:v>
                </c:pt>
                <c:pt idx="18045">
                  <c:v>-0.20888100000000001</c:v>
                </c:pt>
                <c:pt idx="18046">
                  <c:v>-0.21002699999999999</c:v>
                </c:pt>
                <c:pt idx="18047">
                  <c:v>-0.21120900000000001</c:v>
                </c:pt>
                <c:pt idx="18048">
                  <c:v>-0.21243000000000001</c:v>
                </c:pt>
                <c:pt idx="18049">
                  <c:v>-0.21369199999999999</c:v>
                </c:pt>
                <c:pt idx="18050">
                  <c:v>-0.214999</c:v>
                </c:pt>
                <c:pt idx="18051">
                  <c:v>-0.21634999999999999</c:v>
                </c:pt>
                <c:pt idx="18052">
                  <c:v>-0.217746</c:v>
                </c:pt>
                <c:pt idx="18053">
                  <c:v>-0.21918499999999999</c:v>
                </c:pt>
                <c:pt idx="18054">
                  <c:v>-0.220661</c:v>
                </c:pt>
                <c:pt idx="18055">
                  <c:v>-0.22217000000000001</c:v>
                </c:pt>
                <c:pt idx="18056">
                  <c:v>-0.22371199999999999</c:v>
                </c:pt>
                <c:pt idx="18057">
                  <c:v>-0.22528300000000001</c:v>
                </c:pt>
                <c:pt idx="18058">
                  <c:v>-0.226882</c:v>
                </c:pt>
                <c:pt idx="18059">
                  <c:v>-0.22850899999999999</c:v>
                </c:pt>
                <c:pt idx="18060">
                  <c:v>-0.23016800000000001</c:v>
                </c:pt>
                <c:pt idx="18061">
                  <c:v>-0.23185900000000001</c:v>
                </c:pt>
                <c:pt idx="18062">
                  <c:v>-0.23358300000000001</c:v>
                </c:pt>
                <c:pt idx="18063">
                  <c:v>-0.235344</c:v>
                </c:pt>
                <c:pt idx="18064">
                  <c:v>-0.237149</c:v>
                </c:pt>
                <c:pt idx="18065">
                  <c:v>-0.23899999999999999</c:v>
                </c:pt>
                <c:pt idx="18066">
                  <c:v>-0.2409</c:v>
                </c:pt>
                <c:pt idx="18067">
                  <c:v>-0.24284800000000001</c:v>
                </c:pt>
                <c:pt idx="18068">
                  <c:v>-0.244839</c:v>
                </c:pt>
                <c:pt idx="18069">
                  <c:v>-0.246864</c:v>
                </c:pt>
                <c:pt idx="18070">
                  <c:v>-0.248917</c:v>
                </c:pt>
                <c:pt idx="18071">
                  <c:v>-0.250998</c:v>
                </c:pt>
                <c:pt idx="18072">
                  <c:v>-0.25311400000000001</c:v>
                </c:pt>
                <c:pt idx="18073">
                  <c:v>-0.25527</c:v>
                </c:pt>
                <c:pt idx="18074">
                  <c:v>-0.25746200000000002</c:v>
                </c:pt>
                <c:pt idx="18075">
                  <c:v>-0.25967699999999999</c:v>
                </c:pt>
                <c:pt idx="18076">
                  <c:v>-0.26190099999999999</c:v>
                </c:pt>
                <c:pt idx="18077">
                  <c:v>-0.26412600000000003</c:v>
                </c:pt>
                <c:pt idx="18078">
                  <c:v>-0.266345</c:v>
                </c:pt>
                <c:pt idx="18079">
                  <c:v>-0.26855200000000001</c:v>
                </c:pt>
                <c:pt idx="18080">
                  <c:v>-0.27074100000000001</c:v>
                </c:pt>
                <c:pt idx="18081">
                  <c:v>-0.27291399999999999</c:v>
                </c:pt>
                <c:pt idx="18082">
                  <c:v>-0.27507700000000002</c:v>
                </c:pt>
                <c:pt idx="18083">
                  <c:v>-0.27723100000000001</c:v>
                </c:pt>
                <c:pt idx="18084">
                  <c:v>-0.27937600000000001</c:v>
                </c:pt>
                <c:pt idx="18085">
                  <c:v>-0.28150799999999998</c:v>
                </c:pt>
                <c:pt idx="18086">
                  <c:v>-0.28362199999999999</c:v>
                </c:pt>
                <c:pt idx="18087">
                  <c:v>-0.28571400000000002</c:v>
                </c:pt>
                <c:pt idx="18088">
                  <c:v>-0.28778100000000001</c:v>
                </c:pt>
                <c:pt idx="18089">
                  <c:v>-0.28982000000000002</c:v>
                </c:pt>
                <c:pt idx="18090">
                  <c:v>-0.29182900000000001</c:v>
                </c:pt>
                <c:pt idx="18091">
                  <c:v>-0.29380400000000001</c:v>
                </c:pt>
                <c:pt idx="18092">
                  <c:v>-0.29574800000000001</c:v>
                </c:pt>
                <c:pt idx="18093">
                  <c:v>-0.29766199999999998</c:v>
                </c:pt>
                <c:pt idx="18094">
                  <c:v>-0.29954199999999997</c:v>
                </c:pt>
                <c:pt idx="18095">
                  <c:v>-0.30138300000000001</c:v>
                </c:pt>
                <c:pt idx="18096">
                  <c:v>-0.30317899999999998</c:v>
                </c:pt>
                <c:pt idx="18097">
                  <c:v>-0.304921</c:v>
                </c:pt>
                <c:pt idx="18098">
                  <c:v>-0.30660199999999999</c:v>
                </c:pt>
                <c:pt idx="18099">
                  <c:v>-0.30821700000000002</c:v>
                </c:pt>
                <c:pt idx="18100">
                  <c:v>-0.30976900000000002</c:v>
                </c:pt>
                <c:pt idx="18101">
                  <c:v>-0.31126100000000001</c:v>
                </c:pt>
                <c:pt idx="18102">
                  <c:v>-0.312691</c:v>
                </c:pt>
                <c:pt idx="18103">
                  <c:v>-0.31405100000000002</c:v>
                </c:pt>
                <c:pt idx="18104">
                  <c:v>-0.315332</c:v>
                </c:pt>
                <c:pt idx="18105">
                  <c:v>-0.31652799999999998</c:v>
                </c:pt>
                <c:pt idx="18106">
                  <c:v>-0.31763999999999998</c:v>
                </c:pt>
                <c:pt idx="18107">
                  <c:v>-0.31867299999999998</c:v>
                </c:pt>
                <c:pt idx="18108">
                  <c:v>-0.319631</c:v>
                </c:pt>
                <c:pt idx="18109">
                  <c:v>-0.32051499999999999</c:v>
                </c:pt>
                <c:pt idx="18110">
                  <c:v>-0.321324</c:v>
                </c:pt>
                <c:pt idx="18111">
                  <c:v>-0.32205899999999998</c:v>
                </c:pt>
                <c:pt idx="18112">
                  <c:v>-0.322718</c:v>
                </c:pt>
                <c:pt idx="18113">
                  <c:v>-0.323297</c:v>
                </c:pt>
                <c:pt idx="18114">
                  <c:v>-0.32378899999999999</c:v>
                </c:pt>
                <c:pt idx="18115">
                  <c:v>-0.32419500000000001</c:v>
                </c:pt>
                <c:pt idx="18116">
                  <c:v>-0.32451999999999998</c:v>
                </c:pt>
                <c:pt idx="18117">
                  <c:v>-0.32476699999999997</c:v>
                </c:pt>
                <c:pt idx="18118">
                  <c:v>-0.324932</c:v>
                </c:pt>
                <c:pt idx="18119">
                  <c:v>-0.32501099999999999</c:v>
                </c:pt>
                <c:pt idx="18120">
                  <c:v>-0.32499899999999998</c:v>
                </c:pt>
                <c:pt idx="18121">
                  <c:v>-0.32489000000000001</c:v>
                </c:pt>
                <c:pt idx="18122">
                  <c:v>-0.324681</c:v>
                </c:pt>
                <c:pt idx="18123">
                  <c:v>-0.324376</c:v>
                </c:pt>
                <c:pt idx="18124">
                  <c:v>-0.32397500000000001</c:v>
                </c:pt>
                <c:pt idx="18125">
                  <c:v>-0.32348199999999999</c:v>
                </c:pt>
                <c:pt idx="18126">
                  <c:v>-0.32289899999999999</c:v>
                </c:pt>
                <c:pt idx="18127">
                  <c:v>-0.32222600000000001</c:v>
                </c:pt>
                <c:pt idx="18128">
                  <c:v>-0.321463</c:v>
                </c:pt>
                <c:pt idx="18129">
                  <c:v>-0.32061299999999998</c:v>
                </c:pt>
                <c:pt idx="18130">
                  <c:v>-0.31967699999999999</c:v>
                </c:pt>
                <c:pt idx="18131">
                  <c:v>-0.31865199999999999</c:v>
                </c:pt>
                <c:pt idx="18132">
                  <c:v>-0.31753700000000001</c:v>
                </c:pt>
                <c:pt idx="18133">
                  <c:v>-0.316332</c:v>
                </c:pt>
                <c:pt idx="18134">
                  <c:v>-0.31504199999999999</c:v>
                </c:pt>
                <c:pt idx="18135">
                  <c:v>-0.31367099999999998</c:v>
                </c:pt>
                <c:pt idx="18136">
                  <c:v>-0.312224</c:v>
                </c:pt>
                <c:pt idx="18137">
                  <c:v>-0.31070399999999998</c:v>
                </c:pt>
                <c:pt idx="18138">
                  <c:v>-0.30911</c:v>
                </c:pt>
                <c:pt idx="18139">
                  <c:v>-0.30744100000000002</c:v>
                </c:pt>
                <c:pt idx="18140">
                  <c:v>-0.305699</c:v>
                </c:pt>
                <c:pt idx="18141">
                  <c:v>-0.30388500000000002</c:v>
                </c:pt>
                <c:pt idx="18142">
                  <c:v>-0.30200100000000002</c:v>
                </c:pt>
                <c:pt idx="18143">
                  <c:v>-0.30005199999999999</c:v>
                </c:pt>
                <c:pt idx="18144">
                  <c:v>-0.29804399999999998</c:v>
                </c:pt>
                <c:pt idx="18145">
                  <c:v>-0.29597699999999999</c:v>
                </c:pt>
                <c:pt idx="18146">
                  <c:v>-0.29385299999999998</c:v>
                </c:pt>
                <c:pt idx="18147">
                  <c:v>-0.29167700000000002</c:v>
                </c:pt>
                <c:pt idx="18148">
                  <c:v>-0.28945900000000002</c:v>
                </c:pt>
                <c:pt idx="18149">
                  <c:v>-0.28720200000000001</c:v>
                </c:pt>
                <c:pt idx="18150">
                  <c:v>-0.28490900000000002</c:v>
                </c:pt>
                <c:pt idx="18151">
                  <c:v>-0.28258100000000003</c:v>
                </c:pt>
                <c:pt idx="18152">
                  <c:v>-0.28022399999999997</c:v>
                </c:pt>
                <c:pt idx="18153">
                  <c:v>-0.27784300000000001</c:v>
                </c:pt>
                <c:pt idx="18154">
                  <c:v>-0.27544200000000002</c:v>
                </c:pt>
                <c:pt idx="18155">
                  <c:v>-0.27302100000000001</c:v>
                </c:pt>
                <c:pt idx="18156">
                  <c:v>-0.27058100000000002</c:v>
                </c:pt>
                <c:pt idx="18157">
                  <c:v>-0.26812000000000002</c:v>
                </c:pt>
                <c:pt idx="18158">
                  <c:v>-0.26563799999999999</c:v>
                </c:pt>
                <c:pt idx="18159">
                  <c:v>-0.26314399999999999</c:v>
                </c:pt>
                <c:pt idx="18160">
                  <c:v>-0.26065199999999999</c:v>
                </c:pt>
                <c:pt idx="18161">
                  <c:v>-0.25816800000000001</c:v>
                </c:pt>
                <c:pt idx="18162">
                  <c:v>-0.25569199999999997</c:v>
                </c:pt>
                <c:pt idx="18163">
                  <c:v>-0.25321399999999999</c:v>
                </c:pt>
                <c:pt idx="18164">
                  <c:v>-0.25073299999999998</c:v>
                </c:pt>
                <c:pt idx="18165">
                  <c:v>-0.24825</c:v>
                </c:pt>
                <c:pt idx="18166">
                  <c:v>-0.24577199999999999</c:v>
                </c:pt>
                <c:pt idx="18167">
                  <c:v>-0.24330299999999999</c:v>
                </c:pt>
                <c:pt idx="18168">
                  <c:v>-0.24084700000000001</c:v>
                </c:pt>
                <c:pt idx="18169">
                  <c:v>-0.23841300000000001</c:v>
                </c:pt>
                <c:pt idx="18170">
                  <c:v>-0.236012</c:v>
                </c:pt>
                <c:pt idx="18171">
                  <c:v>-0.23364699999999999</c:v>
                </c:pt>
                <c:pt idx="18172">
                  <c:v>-0.23130200000000001</c:v>
                </c:pt>
                <c:pt idx="18173">
                  <c:v>-0.22897799999999999</c:v>
                </c:pt>
                <c:pt idx="18174">
                  <c:v>-0.22669700000000001</c:v>
                </c:pt>
                <c:pt idx="18175">
                  <c:v>-0.224466</c:v>
                </c:pt>
                <c:pt idx="18176">
                  <c:v>-0.22228200000000001</c:v>
                </c:pt>
                <c:pt idx="18177">
                  <c:v>-0.22014900000000001</c:v>
                </c:pt>
                <c:pt idx="18178">
                  <c:v>-0.21807599999999999</c:v>
                </c:pt>
                <c:pt idx="18179">
                  <c:v>-0.21606500000000001</c:v>
                </c:pt>
                <c:pt idx="18180">
                  <c:v>-0.214117</c:v>
                </c:pt>
                <c:pt idx="18181">
                  <c:v>-0.212231</c:v>
                </c:pt>
                <c:pt idx="18182">
                  <c:v>-0.21040700000000001</c:v>
                </c:pt>
                <c:pt idx="18183">
                  <c:v>-0.208643</c:v>
                </c:pt>
                <c:pt idx="18184">
                  <c:v>-0.20693800000000001</c:v>
                </c:pt>
                <c:pt idx="18185">
                  <c:v>-0.205293</c:v>
                </c:pt>
                <c:pt idx="18186">
                  <c:v>-0.203708</c:v>
                </c:pt>
                <c:pt idx="18187">
                  <c:v>-0.202182</c:v>
                </c:pt>
                <c:pt idx="18188">
                  <c:v>-0.20072000000000001</c:v>
                </c:pt>
                <c:pt idx="18189">
                  <c:v>-0.19932900000000001</c:v>
                </c:pt>
                <c:pt idx="18190">
                  <c:v>-0.19801199999999999</c:v>
                </c:pt>
                <c:pt idx="18191">
                  <c:v>-0.196765</c:v>
                </c:pt>
                <c:pt idx="18192">
                  <c:v>-0.19558700000000001</c:v>
                </c:pt>
                <c:pt idx="18193">
                  <c:v>-0.19448199999999999</c:v>
                </c:pt>
                <c:pt idx="18194">
                  <c:v>-0.19345699999999999</c:v>
                </c:pt>
                <c:pt idx="18195">
                  <c:v>-0.19251799999999999</c:v>
                </c:pt>
                <c:pt idx="18196">
                  <c:v>-0.191665</c:v>
                </c:pt>
                <c:pt idx="18197">
                  <c:v>-0.19089900000000001</c:v>
                </c:pt>
                <c:pt idx="18198">
                  <c:v>-0.190219</c:v>
                </c:pt>
                <c:pt idx="18199">
                  <c:v>-0.18962799999999999</c:v>
                </c:pt>
                <c:pt idx="18200">
                  <c:v>-0.18912300000000001</c:v>
                </c:pt>
                <c:pt idx="18201">
                  <c:v>-0.188697</c:v>
                </c:pt>
                <c:pt idx="18202">
                  <c:v>-0.18834699999999999</c:v>
                </c:pt>
                <c:pt idx="18203">
                  <c:v>-0.18806999999999999</c:v>
                </c:pt>
                <c:pt idx="18204">
                  <c:v>-0.18786700000000001</c:v>
                </c:pt>
                <c:pt idx="18205">
                  <c:v>-0.18773799999999999</c:v>
                </c:pt>
                <c:pt idx="18206">
                  <c:v>-0.18767800000000001</c:v>
                </c:pt>
                <c:pt idx="18207">
                  <c:v>-0.18767800000000001</c:v>
                </c:pt>
                <c:pt idx="18208">
                  <c:v>-0.18773400000000001</c:v>
                </c:pt>
                <c:pt idx="18209">
                  <c:v>-0.18784100000000001</c:v>
                </c:pt>
                <c:pt idx="18210">
                  <c:v>-0.187999</c:v>
                </c:pt>
                <c:pt idx="18211">
                  <c:v>-0.18820899999999999</c:v>
                </c:pt>
                <c:pt idx="18212">
                  <c:v>-0.18847</c:v>
                </c:pt>
                <c:pt idx="18213">
                  <c:v>-0.18878400000000001</c:v>
                </c:pt>
                <c:pt idx="18214">
                  <c:v>-0.18914700000000001</c:v>
                </c:pt>
                <c:pt idx="18215">
                  <c:v>-0.189554</c:v>
                </c:pt>
                <c:pt idx="18216">
                  <c:v>-0.189999</c:v>
                </c:pt>
                <c:pt idx="18217">
                  <c:v>-0.19048100000000001</c:v>
                </c:pt>
                <c:pt idx="18218">
                  <c:v>-0.190993</c:v>
                </c:pt>
                <c:pt idx="18219">
                  <c:v>-0.191525</c:v>
                </c:pt>
                <c:pt idx="18220">
                  <c:v>-0.19207299999999999</c:v>
                </c:pt>
                <c:pt idx="18221">
                  <c:v>-0.192634</c:v>
                </c:pt>
                <c:pt idx="18222">
                  <c:v>-0.19320899999999999</c:v>
                </c:pt>
                <c:pt idx="18223">
                  <c:v>-0.193797</c:v>
                </c:pt>
                <c:pt idx="18224">
                  <c:v>-0.19439500000000001</c:v>
                </c:pt>
                <c:pt idx="18225">
                  <c:v>-0.19500300000000001</c:v>
                </c:pt>
                <c:pt idx="18226">
                  <c:v>-0.19561999999999999</c:v>
                </c:pt>
                <c:pt idx="18227">
                  <c:v>-0.196243</c:v>
                </c:pt>
                <c:pt idx="18228">
                  <c:v>-0.19686999999999999</c:v>
                </c:pt>
                <c:pt idx="18229">
                  <c:v>-0.19749700000000001</c:v>
                </c:pt>
                <c:pt idx="18230">
                  <c:v>-0.19812299999999999</c:v>
                </c:pt>
                <c:pt idx="18231">
                  <c:v>-0.198744</c:v>
                </c:pt>
                <c:pt idx="18232">
                  <c:v>-0.199353</c:v>
                </c:pt>
                <c:pt idx="18233">
                  <c:v>-0.19994400000000001</c:v>
                </c:pt>
                <c:pt idx="18234">
                  <c:v>-0.200517</c:v>
                </c:pt>
                <c:pt idx="18235">
                  <c:v>-0.201069</c:v>
                </c:pt>
                <c:pt idx="18236">
                  <c:v>-0.2016</c:v>
                </c:pt>
                <c:pt idx="18237">
                  <c:v>-0.20210600000000001</c:v>
                </c:pt>
                <c:pt idx="18238">
                  <c:v>-0.20258200000000001</c:v>
                </c:pt>
                <c:pt idx="18239">
                  <c:v>-0.203017</c:v>
                </c:pt>
                <c:pt idx="18240">
                  <c:v>-0.20340800000000001</c:v>
                </c:pt>
                <c:pt idx="18241">
                  <c:v>-0.20375099999999999</c:v>
                </c:pt>
                <c:pt idx="18242">
                  <c:v>-0.20404600000000001</c:v>
                </c:pt>
                <c:pt idx="18243">
                  <c:v>-0.204291</c:v>
                </c:pt>
                <c:pt idx="18244">
                  <c:v>-0.204487</c:v>
                </c:pt>
                <c:pt idx="18245">
                  <c:v>-0.20463000000000001</c:v>
                </c:pt>
                <c:pt idx="18246">
                  <c:v>-0.20471500000000001</c:v>
                </c:pt>
                <c:pt idx="18247">
                  <c:v>-0.20474000000000001</c:v>
                </c:pt>
                <c:pt idx="18248">
                  <c:v>-0.204702</c:v>
                </c:pt>
                <c:pt idx="18249">
                  <c:v>-0.20460100000000001</c:v>
                </c:pt>
                <c:pt idx="18250">
                  <c:v>-0.204432</c:v>
                </c:pt>
                <c:pt idx="18251">
                  <c:v>-0.20419599999999999</c:v>
                </c:pt>
                <c:pt idx="18252">
                  <c:v>-0.20389299999999999</c:v>
                </c:pt>
                <c:pt idx="18253">
                  <c:v>-0.20352500000000001</c:v>
                </c:pt>
                <c:pt idx="18254">
                  <c:v>-0.20309099999999999</c:v>
                </c:pt>
                <c:pt idx="18255">
                  <c:v>-0.20259099999999999</c:v>
                </c:pt>
                <c:pt idx="18256">
                  <c:v>-0.20202400000000001</c:v>
                </c:pt>
                <c:pt idx="18257">
                  <c:v>-0.20139599999999999</c:v>
                </c:pt>
                <c:pt idx="18258">
                  <c:v>-0.200711</c:v>
                </c:pt>
                <c:pt idx="18259">
                  <c:v>-0.19994500000000001</c:v>
                </c:pt>
                <c:pt idx="18260">
                  <c:v>-0.199077</c:v>
                </c:pt>
                <c:pt idx="18261">
                  <c:v>-0.198133</c:v>
                </c:pt>
                <c:pt idx="18262">
                  <c:v>-0.19713700000000001</c:v>
                </c:pt>
                <c:pt idx="18263">
                  <c:v>-0.196075</c:v>
                </c:pt>
                <c:pt idx="18264">
                  <c:v>-0.194941</c:v>
                </c:pt>
                <c:pt idx="18265">
                  <c:v>-0.193748</c:v>
                </c:pt>
                <c:pt idx="18266">
                  <c:v>-0.192499</c:v>
                </c:pt>
                <c:pt idx="18267">
                  <c:v>-0.191195</c:v>
                </c:pt>
                <c:pt idx="18268">
                  <c:v>-0.189832</c:v>
                </c:pt>
                <c:pt idx="18269">
                  <c:v>-0.18840999999999999</c:v>
                </c:pt>
                <c:pt idx="18270">
                  <c:v>-0.18693100000000001</c:v>
                </c:pt>
                <c:pt idx="18271">
                  <c:v>-0.18540000000000001</c:v>
                </c:pt>
                <c:pt idx="18272">
                  <c:v>-0.18382000000000001</c:v>
                </c:pt>
                <c:pt idx="18273">
                  <c:v>-0.182195</c:v>
                </c:pt>
                <c:pt idx="18274">
                  <c:v>-0.18052499999999999</c:v>
                </c:pt>
                <c:pt idx="18275">
                  <c:v>-0.178812</c:v>
                </c:pt>
                <c:pt idx="18276">
                  <c:v>-0.177065</c:v>
                </c:pt>
                <c:pt idx="18277">
                  <c:v>-0.175291</c:v>
                </c:pt>
                <c:pt idx="18278">
                  <c:v>-0.17349800000000001</c:v>
                </c:pt>
                <c:pt idx="18279">
                  <c:v>-0.17169400000000001</c:v>
                </c:pt>
                <c:pt idx="18280">
                  <c:v>-0.16988200000000001</c:v>
                </c:pt>
                <c:pt idx="18281">
                  <c:v>-0.16806699999999999</c:v>
                </c:pt>
                <c:pt idx="18282">
                  <c:v>-0.16625100000000001</c:v>
                </c:pt>
                <c:pt idx="18283">
                  <c:v>-0.164437</c:v>
                </c:pt>
                <c:pt idx="18284">
                  <c:v>-0.16262799999999999</c:v>
                </c:pt>
                <c:pt idx="18285">
                  <c:v>-0.16082299999999999</c:v>
                </c:pt>
                <c:pt idx="18286">
                  <c:v>-0.159025</c:v>
                </c:pt>
                <c:pt idx="18287">
                  <c:v>-0.15723799999999999</c:v>
                </c:pt>
                <c:pt idx="18288">
                  <c:v>-0.15546399999999999</c:v>
                </c:pt>
                <c:pt idx="18289">
                  <c:v>-0.15370400000000001</c:v>
                </c:pt>
                <c:pt idx="18290">
                  <c:v>-0.15196000000000001</c:v>
                </c:pt>
                <c:pt idx="18291">
                  <c:v>-0.15023400000000001</c:v>
                </c:pt>
                <c:pt idx="18292">
                  <c:v>-0.14852899999999999</c:v>
                </c:pt>
                <c:pt idx="18293">
                  <c:v>-0.146846</c:v>
                </c:pt>
                <c:pt idx="18294">
                  <c:v>-0.14518500000000001</c:v>
                </c:pt>
                <c:pt idx="18295">
                  <c:v>-0.14354800000000001</c:v>
                </c:pt>
                <c:pt idx="18296">
                  <c:v>-0.14193700000000001</c:v>
                </c:pt>
                <c:pt idx="18297">
                  <c:v>-0.14035500000000001</c:v>
                </c:pt>
                <c:pt idx="18298">
                  <c:v>-0.13880500000000001</c:v>
                </c:pt>
                <c:pt idx="18299">
                  <c:v>-0.137292</c:v>
                </c:pt>
                <c:pt idx="18300">
                  <c:v>-0.135819</c:v>
                </c:pt>
                <c:pt idx="18301">
                  <c:v>-0.13438900000000001</c:v>
                </c:pt>
                <c:pt idx="18302">
                  <c:v>-0.13300400000000001</c:v>
                </c:pt>
                <c:pt idx="18303">
                  <c:v>-0.131664</c:v>
                </c:pt>
                <c:pt idx="18304">
                  <c:v>-0.13037000000000001</c:v>
                </c:pt>
                <c:pt idx="18305">
                  <c:v>-0.12912399999999999</c:v>
                </c:pt>
                <c:pt idx="18306">
                  <c:v>-0.12792400000000001</c:v>
                </c:pt>
                <c:pt idx="18307">
                  <c:v>-0.126773</c:v>
                </c:pt>
                <c:pt idx="18308">
                  <c:v>-0.125671</c:v>
                </c:pt>
                <c:pt idx="18309">
                  <c:v>-0.12461800000000001</c:v>
                </c:pt>
                <c:pt idx="18310">
                  <c:v>-0.123617</c:v>
                </c:pt>
                <c:pt idx="18311">
                  <c:v>-0.122671</c:v>
                </c:pt>
                <c:pt idx="18312">
                  <c:v>-0.121784</c:v>
                </c:pt>
                <c:pt idx="18313">
                  <c:v>-0.120962</c:v>
                </c:pt>
                <c:pt idx="18314">
                  <c:v>-0.12020699999999999</c:v>
                </c:pt>
                <c:pt idx="18315">
                  <c:v>-0.119519</c:v>
                </c:pt>
                <c:pt idx="18316">
                  <c:v>-0.118897</c:v>
                </c:pt>
                <c:pt idx="18317">
                  <c:v>-0.118342</c:v>
                </c:pt>
                <c:pt idx="18318">
                  <c:v>-0.117854</c:v>
                </c:pt>
                <c:pt idx="18319">
                  <c:v>-0.11743000000000001</c:v>
                </c:pt>
                <c:pt idx="18320">
                  <c:v>-0.117067</c:v>
                </c:pt>
                <c:pt idx="18321">
                  <c:v>-0.116762</c:v>
                </c:pt>
                <c:pt idx="18322">
                  <c:v>-0.11651599999999999</c:v>
                </c:pt>
                <c:pt idx="18323">
                  <c:v>-0.116329</c:v>
                </c:pt>
                <c:pt idx="18324">
                  <c:v>-0.116203</c:v>
                </c:pt>
                <c:pt idx="18325">
                  <c:v>-0.11613800000000001</c:v>
                </c:pt>
                <c:pt idx="18326">
                  <c:v>-0.11612699999999999</c:v>
                </c:pt>
                <c:pt idx="18327">
                  <c:v>-0.116164</c:v>
                </c:pt>
                <c:pt idx="18328">
                  <c:v>-0.11624900000000001</c:v>
                </c:pt>
                <c:pt idx="18329">
                  <c:v>-0.116386</c:v>
                </c:pt>
                <c:pt idx="18330">
                  <c:v>-0.116577</c:v>
                </c:pt>
                <c:pt idx="18331">
                  <c:v>-0.116827</c:v>
                </c:pt>
                <c:pt idx="18332">
                  <c:v>-0.11713700000000001</c:v>
                </c:pt>
                <c:pt idx="18333">
                  <c:v>-0.117505</c:v>
                </c:pt>
                <c:pt idx="18334">
                  <c:v>-0.117927</c:v>
                </c:pt>
                <c:pt idx="18335">
                  <c:v>-0.11840199999999999</c:v>
                </c:pt>
                <c:pt idx="18336">
                  <c:v>-0.118932</c:v>
                </c:pt>
                <c:pt idx="18337">
                  <c:v>-0.119516</c:v>
                </c:pt>
                <c:pt idx="18338">
                  <c:v>-0.120155</c:v>
                </c:pt>
                <c:pt idx="18339">
                  <c:v>-0.120851</c:v>
                </c:pt>
                <c:pt idx="18340">
                  <c:v>-0.121603</c:v>
                </c:pt>
                <c:pt idx="18341">
                  <c:v>-0.122407</c:v>
                </c:pt>
                <c:pt idx="18342">
                  <c:v>-0.12325999999999999</c:v>
                </c:pt>
                <c:pt idx="18343">
                  <c:v>-0.12415900000000001</c:v>
                </c:pt>
                <c:pt idx="18344">
                  <c:v>-0.12510199999999999</c:v>
                </c:pt>
                <c:pt idx="18345">
                  <c:v>-0.12609400000000001</c:v>
                </c:pt>
                <c:pt idx="18346">
                  <c:v>-0.12712599999999999</c:v>
                </c:pt>
                <c:pt idx="18347">
                  <c:v>-0.12815799999999999</c:v>
                </c:pt>
                <c:pt idx="18348">
                  <c:v>-0.129186</c:v>
                </c:pt>
                <c:pt idx="18349">
                  <c:v>-0.130249</c:v>
                </c:pt>
                <c:pt idx="18350">
                  <c:v>-0.131351</c:v>
                </c:pt>
                <c:pt idx="18351">
                  <c:v>-0.132468</c:v>
                </c:pt>
                <c:pt idx="18352">
                  <c:v>-0.133601</c:v>
                </c:pt>
                <c:pt idx="18353">
                  <c:v>-0.13475599999999999</c:v>
                </c:pt>
                <c:pt idx="18354">
                  <c:v>-0.13592799999999999</c:v>
                </c:pt>
                <c:pt idx="18355">
                  <c:v>-0.13711300000000001</c:v>
                </c:pt>
                <c:pt idx="18356">
                  <c:v>-0.13830700000000001</c:v>
                </c:pt>
                <c:pt idx="18357">
                  <c:v>-0.13950699999999999</c:v>
                </c:pt>
                <c:pt idx="18358">
                  <c:v>-0.14071</c:v>
                </c:pt>
                <c:pt idx="18359">
                  <c:v>-0.14191699999999999</c:v>
                </c:pt>
                <c:pt idx="18360">
                  <c:v>-0.143126</c:v>
                </c:pt>
                <c:pt idx="18361">
                  <c:v>-0.14433599999999999</c:v>
                </c:pt>
                <c:pt idx="18362">
                  <c:v>-0.14554400000000001</c:v>
                </c:pt>
                <c:pt idx="18363">
                  <c:v>-0.14675199999999999</c:v>
                </c:pt>
                <c:pt idx="18364">
                  <c:v>-0.14796000000000001</c:v>
                </c:pt>
                <c:pt idx="18365">
                  <c:v>-0.14916699999999999</c:v>
                </c:pt>
                <c:pt idx="18366">
                  <c:v>-0.15037500000000001</c:v>
                </c:pt>
                <c:pt idx="18367">
                  <c:v>-0.15158199999999999</c:v>
                </c:pt>
                <c:pt idx="18368">
                  <c:v>-0.152785</c:v>
                </c:pt>
                <c:pt idx="18369">
                  <c:v>-0.15398000000000001</c:v>
                </c:pt>
                <c:pt idx="18370">
                  <c:v>-0.15516199999999999</c:v>
                </c:pt>
                <c:pt idx="18371">
                  <c:v>-0.15632799999999999</c:v>
                </c:pt>
                <c:pt idx="18372">
                  <c:v>-0.157473</c:v>
                </c:pt>
                <c:pt idx="18373">
                  <c:v>-0.15859500000000001</c:v>
                </c:pt>
                <c:pt idx="18374">
                  <c:v>-0.15969</c:v>
                </c:pt>
                <c:pt idx="18375">
                  <c:v>-0.16075500000000001</c:v>
                </c:pt>
                <c:pt idx="18376">
                  <c:v>-0.16178799999999999</c:v>
                </c:pt>
                <c:pt idx="18377">
                  <c:v>-0.16278400000000001</c:v>
                </c:pt>
                <c:pt idx="18378">
                  <c:v>-0.163741</c:v>
                </c:pt>
                <c:pt idx="18379">
                  <c:v>-0.16465399999999999</c:v>
                </c:pt>
                <c:pt idx="18380">
                  <c:v>-0.16552</c:v>
                </c:pt>
                <c:pt idx="18381">
                  <c:v>-0.16633600000000001</c:v>
                </c:pt>
                <c:pt idx="18382">
                  <c:v>-0.167101</c:v>
                </c:pt>
                <c:pt idx="18383">
                  <c:v>-0.16781099999999999</c:v>
                </c:pt>
                <c:pt idx="18384">
                  <c:v>-0.16846700000000001</c:v>
                </c:pt>
                <c:pt idx="18385">
                  <c:v>-0.16906599999999999</c:v>
                </c:pt>
                <c:pt idx="18386">
                  <c:v>-0.16960700000000001</c:v>
                </c:pt>
                <c:pt idx="18387">
                  <c:v>-0.17008999999999999</c:v>
                </c:pt>
                <c:pt idx="18388">
                  <c:v>-0.170513</c:v>
                </c:pt>
                <c:pt idx="18389">
                  <c:v>-0.170874</c:v>
                </c:pt>
                <c:pt idx="18390">
                  <c:v>-0.17117099999999999</c:v>
                </c:pt>
                <c:pt idx="18391">
                  <c:v>-0.171403</c:v>
                </c:pt>
                <c:pt idx="18392">
                  <c:v>-0.171568</c:v>
                </c:pt>
                <c:pt idx="18393">
                  <c:v>-0.17166600000000001</c:v>
                </c:pt>
                <c:pt idx="18394">
                  <c:v>-0.17169300000000001</c:v>
                </c:pt>
                <c:pt idx="18395">
                  <c:v>-0.171649</c:v>
                </c:pt>
                <c:pt idx="18396">
                  <c:v>-0.17152899999999999</c:v>
                </c:pt>
                <c:pt idx="18397">
                  <c:v>-0.17133100000000001</c:v>
                </c:pt>
                <c:pt idx="18398">
                  <c:v>-0.17105200000000001</c:v>
                </c:pt>
                <c:pt idx="18399">
                  <c:v>-0.17069300000000001</c:v>
                </c:pt>
                <c:pt idx="18400">
                  <c:v>-0.17025599999999999</c:v>
                </c:pt>
                <c:pt idx="18401">
                  <c:v>-0.169741</c:v>
                </c:pt>
                <c:pt idx="18402">
                  <c:v>-0.16914999999999999</c:v>
                </c:pt>
                <c:pt idx="18403">
                  <c:v>-0.16848099999999999</c:v>
                </c:pt>
                <c:pt idx="18404">
                  <c:v>-0.167736</c:v>
                </c:pt>
                <c:pt idx="18405">
                  <c:v>-0.16691300000000001</c:v>
                </c:pt>
                <c:pt idx="18406">
                  <c:v>-0.16601099999999999</c:v>
                </c:pt>
                <c:pt idx="18407">
                  <c:v>-0.16502900000000001</c:v>
                </c:pt>
                <c:pt idx="18408">
                  <c:v>-0.163965</c:v>
                </c:pt>
                <c:pt idx="18409">
                  <c:v>-0.16282099999999999</c:v>
                </c:pt>
                <c:pt idx="18410">
                  <c:v>-0.16159799999999999</c:v>
                </c:pt>
                <c:pt idx="18411">
                  <c:v>-0.160299</c:v>
                </c:pt>
                <c:pt idx="18412">
                  <c:v>-0.15892700000000001</c:v>
                </c:pt>
                <c:pt idx="18413">
                  <c:v>-0.15747800000000001</c:v>
                </c:pt>
                <c:pt idx="18414">
                  <c:v>-0.15595000000000001</c:v>
                </c:pt>
                <c:pt idx="18415">
                  <c:v>-0.15434200000000001</c:v>
                </c:pt>
                <c:pt idx="18416">
                  <c:v>-0.15265599999999999</c:v>
                </c:pt>
                <c:pt idx="18417">
                  <c:v>-0.150895</c:v>
                </c:pt>
                <c:pt idx="18418">
                  <c:v>-0.149061</c:v>
                </c:pt>
                <c:pt idx="18419">
                  <c:v>-0.14716000000000001</c:v>
                </c:pt>
                <c:pt idx="18420">
                  <c:v>-0.14519299999999999</c:v>
                </c:pt>
                <c:pt idx="18421">
                  <c:v>-0.14316000000000001</c:v>
                </c:pt>
                <c:pt idx="18422">
                  <c:v>-0.14105899999999999</c:v>
                </c:pt>
                <c:pt idx="18423">
                  <c:v>-0.13889199999999999</c:v>
                </c:pt>
                <c:pt idx="18424">
                  <c:v>-0.13666600000000001</c:v>
                </c:pt>
                <c:pt idx="18425">
                  <c:v>-0.13438800000000001</c:v>
                </c:pt>
                <c:pt idx="18426">
                  <c:v>-0.13206000000000001</c:v>
                </c:pt>
                <c:pt idx="18427">
                  <c:v>-0.12968299999999999</c:v>
                </c:pt>
                <c:pt idx="18428">
                  <c:v>-0.12725700000000001</c:v>
                </c:pt>
                <c:pt idx="18429">
                  <c:v>-0.12478499999999999</c:v>
                </c:pt>
                <c:pt idx="18430">
                  <c:v>-0.122269</c:v>
                </c:pt>
                <c:pt idx="18431">
                  <c:v>-0.119712</c:v>
                </c:pt>
                <c:pt idx="18432">
                  <c:v>-0.117115</c:v>
                </c:pt>
                <c:pt idx="18433">
                  <c:v>-0.114483</c:v>
                </c:pt>
                <c:pt idx="18434">
                  <c:v>-0.111822</c:v>
                </c:pt>
                <c:pt idx="18435">
                  <c:v>-0.109137</c:v>
                </c:pt>
                <c:pt idx="18436">
                  <c:v>-0.106431</c:v>
                </c:pt>
                <c:pt idx="18437">
                  <c:v>-0.10370799999999999</c:v>
                </c:pt>
                <c:pt idx="18438">
                  <c:v>-0.10097</c:v>
                </c:pt>
                <c:pt idx="18439">
                  <c:v>-9.8221600000000006E-2</c:v>
                </c:pt>
                <c:pt idx="18440">
                  <c:v>-9.5465599999999998E-2</c:v>
                </c:pt>
                <c:pt idx="18441">
                  <c:v>-9.2702499999999993E-2</c:v>
                </c:pt>
                <c:pt idx="18442">
                  <c:v>-8.9934500000000001E-2</c:v>
                </c:pt>
                <c:pt idx="18443">
                  <c:v>-8.7164699999999998E-2</c:v>
                </c:pt>
                <c:pt idx="18444">
                  <c:v>-8.4396700000000005E-2</c:v>
                </c:pt>
                <c:pt idx="18445">
                  <c:v>-8.1634799999999993E-2</c:v>
                </c:pt>
                <c:pt idx="18446">
                  <c:v>-7.8882499999999994E-2</c:v>
                </c:pt>
                <c:pt idx="18447">
                  <c:v>-7.6143000000000002E-2</c:v>
                </c:pt>
                <c:pt idx="18448">
                  <c:v>-7.3419499999999999E-2</c:v>
                </c:pt>
                <c:pt idx="18449">
                  <c:v>-7.0715799999999995E-2</c:v>
                </c:pt>
                <c:pt idx="18450">
                  <c:v>-6.8035399999999996E-2</c:v>
                </c:pt>
                <c:pt idx="18451">
                  <c:v>-6.5380800000000003E-2</c:v>
                </c:pt>
                <c:pt idx="18452">
                  <c:v>-6.2754599999999994E-2</c:v>
                </c:pt>
                <c:pt idx="18453">
                  <c:v>-6.0159900000000002E-2</c:v>
                </c:pt>
                <c:pt idx="18454">
                  <c:v>-5.7600800000000001E-2</c:v>
                </c:pt>
                <c:pt idx="18455">
                  <c:v>-5.5080700000000003E-2</c:v>
                </c:pt>
                <c:pt idx="18456">
                  <c:v>-5.2602299999999998E-2</c:v>
                </c:pt>
                <c:pt idx="18457">
                  <c:v>-5.0167200000000002E-2</c:v>
                </c:pt>
                <c:pt idx="18458">
                  <c:v>-4.7776899999999997E-2</c:v>
                </c:pt>
                <c:pt idx="18459">
                  <c:v>-4.5432899999999998E-2</c:v>
                </c:pt>
                <c:pt idx="18460">
                  <c:v>-4.3137399999999999E-2</c:v>
                </c:pt>
                <c:pt idx="18461">
                  <c:v>-4.0892900000000003E-2</c:v>
                </c:pt>
                <c:pt idx="18462">
                  <c:v>-3.87015E-2</c:v>
                </c:pt>
                <c:pt idx="18463">
                  <c:v>-3.6565800000000002E-2</c:v>
                </c:pt>
                <c:pt idx="18464">
                  <c:v>-3.44883E-2</c:v>
                </c:pt>
                <c:pt idx="18465">
                  <c:v>-3.2470699999999998E-2</c:v>
                </c:pt>
                <c:pt idx="18466">
                  <c:v>-3.0514099999999999E-2</c:v>
                </c:pt>
                <c:pt idx="18467">
                  <c:v>-2.86193E-2</c:v>
                </c:pt>
                <c:pt idx="18468">
                  <c:v>-2.6787200000000001E-2</c:v>
                </c:pt>
                <c:pt idx="18469">
                  <c:v>-2.5018499999999999E-2</c:v>
                </c:pt>
                <c:pt idx="18470">
                  <c:v>-2.3313199999999999E-2</c:v>
                </c:pt>
                <c:pt idx="18471">
                  <c:v>-2.1671300000000001E-2</c:v>
                </c:pt>
                <c:pt idx="18472">
                  <c:v>-2.00942E-2</c:v>
                </c:pt>
                <c:pt idx="18473">
                  <c:v>-1.8583599999999999E-2</c:v>
                </c:pt>
                <c:pt idx="18474">
                  <c:v>-1.7141099999999999E-2</c:v>
                </c:pt>
                <c:pt idx="18475">
                  <c:v>-1.5767099999999999E-2</c:v>
                </c:pt>
                <c:pt idx="18476">
                  <c:v>-1.44622E-2</c:v>
                </c:pt>
                <c:pt idx="18477">
                  <c:v>-1.32268E-2</c:v>
                </c:pt>
                <c:pt idx="18478">
                  <c:v>-1.2060899999999999E-2</c:v>
                </c:pt>
                <c:pt idx="18479">
                  <c:v>-1.09648E-2</c:v>
                </c:pt>
                <c:pt idx="18480" formatCode="0.00E+00">
                  <c:v>-9.9389000000000005E-3</c:v>
                </c:pt>
                <c:pt idx="18481" formatCode="0.00E+00">
                  <c:v>-8.9831000000000008E-3</c:v>
                </c:pt>
                <c:pt idx="18482" formatCode="0.00E+00">
                  <c:v>-8.0967699999999997E-3</c:v>
                </c:pt>
                <c:pt idx="18483" formatCode="0.00E+00">
                  <c:v>-7.27913E-3</c:v>
                </c:pt>
                <c:pt idx="18484" formatCode="0.00E+00">
                  <c:v>-6.5296800000000004E-3</c:v>
                </c:pt>
                <c:pt idx="18485" formatCode="0.00E+00">
                  <c:v>-5.8478000000000002E-3</c:v>
                </c:pt>
                <c:pt idx="18486" formatCode="0.00E+00">
                  <c:v>-5.2325699999999998E-3</c:v>
                </c:pt>
                <c:pt idx="18487" formatCode="0.00E+00">
                  <c:v>-4.6829599999999999E-3</c:v>
                </c:pt>
                <c:pt idx="18488" formatCode="0.00E+00">
                  <c:v>-4.1978700000000002E-3</c:v>
                </c:pt>
                <c:pt idx="18489" formatCode="0.00E+00">
                  <c:v>-3.7760900000000002E-3</c:v>
                </c:pt>
                <c:pt idx="18490" formatCode="0.00E+00">
                  <c:v>-3.4165200000000001E-3</c:v>
                </c:pt>
                <c:pt idx="18491" formatCode="0.00E+00">
                  <c:v>-3.1178899999999999E-3</c:v>
                </c:pt>
                <c:pt idx="18492" formatCode="0.00E+00">
                  <c:v>-2.87814E-3</c:v>
                </c:pt>
                <c:pt idx="18493" formatCode="0.00E+00">
                  <c:v>-2.6944099999999999E-3</c:v>
                </c:pt>
                <c:pt idx="18494" formatCode="0.00E+00">
                  <c:v>-2.5641399999999999E-3</c:v>
                </c:pt>
                <c:pt idx="18495" formatCode="0.00E+00">
                  <c:v>-2.4850800000000002E-3</c:v>
                </c:pt>
                <c:pt idx="18496" formatCode="0.00E+00">
                  <c:v>-2.4547599999999998E-3</c:v>
                </c:pt>
                <c:pt idx="18497" formatCode="0.00E+00">
                  <c:v>-2.4710999999999999E-3</c:v>
                </c:pt>
                <c:pt idx="18498" formatCode="0.00E+00">
                  <c:v>-2.5327700000000002E-3</c:v>
                </c:pt>
                <c:pt idx="18499" formatCode="0.00E+00">
                  <c:v>-2.6381500000000001E-3</c:v>
                </c:pt>
                <c:pt idx="18500" formatCode="0.00E+00">
                  <c:v>-2.7845700000000001E-3</c:v>
                </c:pt>
                <c:pt idx="18501" formatCode="0.00E+00">
                  <c:v>-2.96875E-3</c:v>
                </c:pt>
                <c:pt idx="18502" formatCode="0.00E+00">
                  <c:v>-3.1876600000000001E-3</c:v>
                </c:pt>
                <c:pt idx="18503" formatCode="0.00E+00">
                  <c:v>-3.4390599999999999E-3</c:v>
                </c:pt>
                <c:pt idx="18504" formatCode="0.00E+00">
                  <c:v>-3.7211700000000002E-3</c:v>
                </c:pt>
                <c:pt idx="18505" formatCode="0.00E+00">
                  <c:v>-4.0320299999999998E-3</c:v>
                </c:pt>
                <c:pt idx="18506" formatCode="0.00E+00">
                  <c:v>-4.3696000000000004E-3</c:v>
                </c:pt>
                <c:pt idx="18507" formatCode="0.00E+00">
                  <c:v>-4.7318000000000004E-3</c:v>
                </c:pt>
                <c:pt idx="18508" formatCode="0.00E+00">
                  <c:v>-5.1162600000000001E-3</c:v>
                </c:pt>
                <c:pt idx="18509" formatCode="0.00E+00">
                  <c:v>-5.5203300000000004E-3</c:v>
                </c:pt>
                <c:pt idx="18510" formatCode="0.00E+00">
                  <c:v>-5.9412500000000004E-3</c:v>
                </c:pt>
                <c:pt idx="18511" formatCode="0.00E+00">
                  <c:v>-6.3763200000000004E-3</c:v>
                </c:pt>
                <c:pt idx="18512" formatCode="0.00E+00">
                  <c:v>-6.8227399999999999E-3</c:v>
                </c:pt>
                <c:pt idx="18513" formatCode="0.00E+00">
                  <c:v>-7.2768199999999998E-3</c:v>
                </c:pt>
                <c:pt idx="18514" formatCode="0.00E+00">
                  <c:v>-7.7342899999999996E-3</c:v>
                </c:pt>
                <c:pt idx="18515" formatCode="0.00E+00">
                  <c:v>-8.1919799999999997E-3</c:v>
                </c:pt>
                <c:pt idx="18516" formatCode="0.00E+00">
                  <c:v>-8.6478900000000001E-3</c:v>
                </c:pt>
                <c:pt idx="18517" formatCode="0.00E+00">
                  <c:v>-9.0995799999999995E-3</c:v>
                </c:pt>
                <c:pt idx="18518" formatCode="0.00E+00">
                  <c:v>-9.5437600000000001E-3</c:v>
                </c:pt>
                <c:pt idx="18519" formatCode="0.00E+00">
                  <c:v>-9.9770599999999994E-3</c:v>
                </c:pt>
                <c:pt idx="18520">
                  <c:v>-1.0396600000000001E-2</c:v>
                </c:pt>
                <c:pt idx="18521">
                  <c:v>-1.0800000000000001E-2</c:v>
                </c:pt>
                <c:pt idx="18522">
                  <c:v>-1.1184700000000001E-2</c:v>
                </c:pt>
                <c:pt idx="18523">
                  <c:v>-1.1548299999999999E-2</c:v>
                </c:pt>
                <c:pt idx="18524">
                  <c:v>-1.18881E-2</c:v>
                </c:pt>
                <c:pt idx="18525">
                  <c:v>-1.2201999999999999E-2</c:v>
                </c:pt>
                <c:pt idx="18526">
                  <c:v>-1.24878E-2</c:v>
                </c:pt>
                <c:pt idx="18527">
                  <c:v>-1.27434E-2</c:v>
                </c:pt>
                <c:pt idx="18528">
                  <c:v>-1.2966399999999999E-2</c:v>
                </c:pt>
                <c:pt idx="18529">
                  <c:v>-1.3154300000000001E-2</c:v>
                </c:pt>
                <c:pt idx="18530">
                  <c:v>-1.33046E-2</c:v>
                </c:pt>
                <c:pt idx="18531">
                  <c:v>-1.3413899999999999E-2</c:v>
                </c:pt>
                <c:pt idx="18532">
                  <c:v>-1.34796E-2</c:v>
                </c:pt>
                <c:pt idx="18533">
                  <c:v>-1.3499499999999999E-2</c:v>
                </c:pt>
                <c:pt idx="18534">
                  <c:v>-1.3472E-2</c:v>
                </c:pt>
                <c:pt idx="18535">
                  <c:v>-1.3395300000000001E-2</c:v>
                </c:pt>
                <c:pt idx="18536">
                  <c:v>-1.32681E-2</c:v>
                </c:pt>
                <c:pt idx="18537">
                  <c:v>-1.30893E-2</c:v>
                </c:pt>
                <c:pt idx="18538">
                  <c:v>-1.2858E-2</c:v>
                </c:pt>
                <c:pt idx="18539">
                  <c:v>-1.25732E-2</c:v>
                </c:pt>
                <c:pt idx="18540">
                  <c:v>-1.22338E-2</c:v>
                </c:pt>
                <c:pt idx="18541">
                  <c:v>-1.1838899999999999E-2</c:v>
                </c:pt>
                <c:pt idx="18542">
                  <c:v>-1.1387599999999999E-2</c:v>
                </c:pt>
                <c:pt idx="18543">
                  <c:v>-1.08792E-2</c:v>
                </c:pt>
                <c:pt idx="18544">
                  <c:v>-1.03128E-2</c:v>
                </c:pt>
                <c:pt idx="18545" formatCode="0.00E+00">
                  <c:v>-9.6879400000000008E-3</c:v>
                </c:pt>
                <c:pt idx="18546" formatCode="0.00E+00">
                  <c:v>-9.00397E-3</c:v>
                </c:pt>
                <c:pt idx="18547" formatCode="0.00E+00">
                  <c:v>-8.2601700000000007E-3</c:v>
                </c:pt>
                <c:pt idx="18548" formatCode="0.00E+00">
                  <c:v>-7.4557499999999997E-3</c:v>
                </c:pt>
                <c:pt idx="18549" formatCode="0.00E+00">
                  <c:v>-6.5903300000000001E-3</c:v>
                </c:pt>
                <c:pt idx="18550" formatCode="0.00E+00">
                  <c:v>-5.6644099999999999E-3</c:v>
                </c:pt>
                <c:pt idx="18551" formatCode="0.00E+00">
                  <c:v>-4.6793499999999997E-3</c:v>
                </c:pt>
                <c:pt idx="18552" formatCode="0.00E+00">
                  <c:v>-3.63627E-3</c:v>
                </c:pt>
                <c:pt idx="18553" formatCode="0.00E+00">
                  <c:v>-2.53542E-3</c:v>
                </c:pt>
                <c:pt idx="18554" formatCode="0.00E+00">
                  <c:v>-1.3767499999999999E-3</c:v>
                </c:pt>
                <c:pt idx="18555" formatCode="0.00E+00">
                  <c:v>-1.60667E-4</c:v>
                </c:pt>
                <c:pt idx="18556" formatCode="0.00E+00">
                  <c:v>1.1121E-3</c:v>
                </c:pt>
                <c:pt idx="18557" formatCode="0.00E+00">
                  <c:v>2.4409000000000002E-3</c:v>
                </c:pt>
                <c:pt idx="18558" formatCode="0.00E+00">
                  <c:v>3.8251700000000001E-3</c:v>
                </c:pt>
                <c:pt idx="18559" formatCode="0.00E+00">
                  <c:v>5.2639399999999999E-3</c:v>
                </c:pt>
                <c:pt idx="18560" formatCode="0.00E+00">
                  <c:v>6.75583E-3</c:v>
                </c:pt>
                <c:pt idx="18561" formatCode="0.00E+00">
                  <c:v>8.2995800000000008E-3</c:v>
                </c:pt>
                <c:pt idx="18562" formatCode="0.00E+00">
                  <c:v>9.8939200000000005E-3</c:v>
                </c:pt>
                <c:pt idx="18563">
                  <c:v>1.15371E-2</c:v>
                </c:pt>
                <c:pt idx="18564">
                  <c:v>1.3226999999999999E-2</c:v>
                </c:pt>
                <c:pt idx="18565">
                  <c:v>1.49616E-2</c:v>
                </c:pt>
                <c:pt idx="18566">
                  <c:v>1.6739899999999999E-2</c:v>
                </c:pt>
                <c:pt idx="18567">
                  <c:v>1.8560500000000001E-2</c:v>
                </c:pt>
                <c:pt idx="18568">
                  <c:v>2.04213E-2</c:v>
                </c:pt>
                <c:pt idx="18569">
                  <c:v>2.232E-2</c:v>
                </c:pt>
                <c:pt idx="18570">
                  <c:v>2.4254600000000001E-2</c:v>
                </c:pt>
                <c:pt idx="18571">
                  <c:v>2.62229E-2</c:v>
                </c:pt>
                <c:pt idx="18572">
                  <c:v>2.8222000000000001E-2</c:v>
                </c:pt>
                <c:pt idx="18573">
                  <c:v>3.0249100000000001E-2</c:v>
                </c:pt>
                <c:pt idx="18574">
                  <c:v>3.2301499999999997E-2</c:v>
                </c:pt>
                <c:pt idx="18575">
                  <c:v>3.4376499999999997E-2</c:v>
                </c:pt>
                <c:pt idx="18576">
                  <c:v>3.6471299999999998E-2</c:v>
                </c:pt>
                <c:pt idx="18577">
                  <c:v>3.8582900000000003E-2</c:v>
                </c:pt>
                <c:pt idx="18578">
                  <c:v>4.07082E-2</c:v>
                </c:pt>
                <c:pt idx="18579">
                  <c:v>4.2844100000000003E-2</c:v>
                </c:pt>
                <c:pt idx="18580">
                  <c:v>4.4987699999999999E-2</c:v>
                </c:pt>
                <c:pt idx="18581">
                  <c:v>4.7136400000000002E-2</c:v>
                </c:pt>
                <c:pt idx="18582">
                  <c:v>4.9287400000000002E-2</c:v>
                </c:pt>
                <c:pt idx="18583">
                  <c:v>5.1437700000000003E-2</c:v>
                </c:pt>
                <c:pt idx="18584">
                  <c:v>5.3584100000000003E-2</c:v>
                </c:pt>
                <c:pt idx="18585">
                  <c:v>5.5723599999999998E-2</c:v>
                </c:pt>
                <c:pt idx="18586">
                  <c:v>5.7852899999999999E-2</c:v>
                </c:pt>
                <c:pt idx="18587">
                  <c:v>5.99687E-2</c:v>
                </c:pt>
                <c:pt idx="18588">
                  <c:v>6.2068199999999997E-2</c:v>
                </c:pt>
                <c:pt idx="18589">
                  <c:v>6.4148800000000006E-2</c:v>
                </c:pt>
                <c:pt idx="18590">
                  <c:v>6.6207799999999997E-2</c:v>
                </c:pt>
                <c:pt idx="18591">
                  <c:v>6.8241999999999997E-2</c:v>
                </c:pt>
                <c:pt idx="18592">
                  <c:v>7.0247599999999993E-2</c:v>
                </c:pt>
                <c:pt idx="18593">
                  <c:v>7.2220699999999999E-2</c:v>
                </c:pt>
                <c:pt idx="18594">
                  <c:v>7.4158000000000002E-2</c:v>
                </c:pt>
                <c:pt idx="18595">
                  <c:v>7.6056200000000004E-2</c:v>
                </c:pt>
                <c:pt idx="18596">
                  <c:v>7.7911900000000006E-2</c:v>
                </c:pt>
                <c:pt idx="18597">
                  <c:v>7.9721600000000004E-2</c:v>
                </c:pt>
                <c:pt idx="18598">
                  <c:v>8.1482499999999999E-2</c:v>
                </c:pt>
                <c:pt idx="18599">
                  <c:v>8.3192500000000003E-2</c:v>
                </c:pt>
                <c:pt idx="18600">
                  <c:v>8.4848999999999994E-2</c:v>
                </c:pt>
                <c:pt idx="18601">
                  <c:v>8.6449300000000007E-2</c:v>
                </c:pt>
                <c:pt idx="18602">
                  <c:v>8.7990600000000002E-2</c:v>
                </c:pt>
                <c:pt idx="18603">
                  <c:v>8.9470499999999994E-2</c:v>
                </c:pt>
                <c:pt idx="18604">
                  <c:v>9.0886900000000007E-2</c:v>
                </c:pt>
                <c:pt idx="18605">
                  <c:v>9.2237600000000003E-2</c:v>
                </c:pt>
                <c:pt idx="18606">
                  <c:v>9.3520099999999995E-2</c:v>
                </c:pt>
                <c:pt idx="18607">
                  <c:v>9.4731999999999997E-2</c:v>
                </c:pt>
                <c:pt idx="18608">
                  <c:v>9.5870999999999998E-2</c:v>
                </c:pt>
                <c:pt idx="18609">
                  <c:v>9.6935099999999996E-2</c:v>
                </c:pt>
                <c:pt idx="18610">
                  <c:v>9.7922099999999998E-2</c:v>
                </c:pt>
                <c:pt idx="18611">
                  <c:v>9.8829799999999995E-2</c:v>
                </c:pt>
                <c:pt idx="18612">
                  <c:v>9.9656300000000003E-2</c:v>
                </c:pt>
                <c:pt idx="18613">
                  <c:v>0.1004</c:v>
                </c:pt>
                <c:pt idx="18614">
                  <c:v>0.101058</c:v>
                </c:pt>
                <c:pt idx="18615">
                  <c:v>0.10163</c:v>
                </c:pt>
                <c:pt idx="18616">
                  <c:v>0.102113</c:v>
                </c:pt>
                <c:pt idx="18617">
                  <c:v>0.102506</c:v>
                </c:pt>
                <c:pt idx="18618">
                  <c:v>0.10281</c:v>
                </c:pt>
                <c:pt idx="18619">
                  <c:v>0.103023</c:v>
                </c:pt>
                <c:pt idx="18620">
                  <c:v>0.103146</c:v>
                </c:pt>
                <c:pt idx="18621">
                  <c:v>0.103177</c:v>
                </c:pt>
                <c:pt idx="18622">
                  <c:v>0.103116</c:v>
                </c:pt>
                <c:pt idx="18623">
                  <c:v>0.102962</c:v>
                </c:pt>
                <c:pt idx="18624">
                  <c:v>0.102715</c:v>
                </c:pt>
                <c:pt idx="18625">
                  <c:v>0.10237499999999999</c:v>
                </c:pt>
                <c:pt idx="18626">
                  <c:v>0.101941</c:v>
                </c:pt>
                <c:pt idx="18627">
                  <c:v>0.101413</c:v>
                </c:pt>
                <c:pt idx="18628">
                  <c:v>0.10079100000000001</c:v>
                </c:pt>
                <c:pt idx="18629">
                  <c:v>0.100076</c:v>
                </c:pt>
                <c:pt idx="18630">
                  <c:v>9.9268499999999996E-2</c:v>
                </c:pt>
                <c:pt idx="18631">
                  <c:v>9.8368700000000003E-2</c:v>
                </c:pt>
                <c:pt idx="18632">
                  <c:v>9.7377699999999998E-2</c:v>
                </c:pt>
                <c:pt idx="18633">
                  <c:v>9.6297099999999997E-2</c:v>
                </c:pt>
                <c:pt idx="18634">
                  <c:v>9.5128699999999997E-2</c:v>
                </c:pt>
                <c:pt idx="18635">
                  <c:v>9.3873999999999999E-2</c:v>
                </c:pt>
                <c:pt idx="18636">
                  <c:v>9.2534599999999995E-2</c:v>
                </c:pt>
                <c:pt idx="18637">
                  <c:v>9.1112100000000001E-2</c:v>
                </c:pt>
                <c:pt idx="18638">
                  <c:v>8.9607699999999998E-2</c:v>
                </c:pt>
                <c:pt idx="18639">
                  <c:v>8.8021699999999994E-2</c:v>
                </c:pt>
                <c:pt idx="18640">
                  <c:v>8.6355100000000004E-2</c:v>
                </c:pt>
                <c:pt idx="18641">
                  <c:v>8.4610599999999994E-2</c:v>
                </c:pt>
                <c:pt idx="18642">
                  <c:v>8.2790900000000001E-2</c:v>
                </c:pt>
                <c:pt idx="18643">
                  <c:v>8.0898999999999999E-2</c:v>
                </c:pt>
                <c:pt idx="18644">
                  <c:v>7.8937599999999997E-2</c:v>
                </c:pt>
                <c:pt idx="18645">
                  <c:v>7.6909500000000006E-2</c:v>
                </c:pt>
                <c:pt idx="18646">
                  <c:v>7.4817599999999998E-2</c:v>
                </c:pt>
                <c:pt idx="18647">
                  <c:v>7.2664800000000002E-2</c:v>
                </c:pt>
                <c:pt idx="18648">
                  <c:v>7.0454600000000006E-2</c:v>
                </c:pt>
                <c:pt idx="18649">
                  <c:v>6.8190700000000007E-2</c:v>
                </c:pt>
                <c:pt idx="18650">
                  <c:v>6.5876599999999993E-2</c:v>
                </c:pt>
                <c:pt idx="18651">
                  <c:v>6.3514899999999999E-2</c:v>
                </c:pt>
                <c:pt idx="18652">
                  <c:v>6.11084E-2</c:v>
                </c:pt>
                <c:pt idx="18653">
                  <c:v>5.8660400000000001E-2</c:v>
                </c:pt>
                <c:pt idx="18654">
                  <c:v>5.61749E-2</c:v>
                </c:pt>
                <c:pt idx="18655">
                  <c:v>5.3655700000000001E-2</c:v>
                </c:pt>
                <c:pt idx="18656">
                  <c:v>5.1106699999999998E-2</c:v>
                </c:pt>
                <c:pt idx="18657">
                  <c:v>4.8532100000000002E-2</c:v>
                </c:pt>
                <c:pt idx="18658">
                  <c:v>4.5936200000000003E-2</c:v>
                </c:pt>
                <c:pt idx="18659">
                  <c:v>4.3323199999999999E-2</c:v>
                </c:pt>
                <c:pt idx="18660">
                  <c:v>4.0696999999999997E-2</c:v>
                </c:pt>
                <c:pt idx="18661">
                  <c:v>3.8061499999999998E-2</c:v>
                </c:pt>
                <c:pt idx="18662">
                  <c:v>3.5420699999999999E-2</c:v>
                </c:pt>
                <c:pt idx="18663">
                  <c:v>3.2778399999999999E-2</c:v>
                </c:pt>
                <c:pt idx="18664">
                  <c:v>3.01383E-2</c:v>
                </c:pt>
                <c:pt idx="18665">
                  <c:v>2.7504199999999999E-2</c:v>
                </c:pt>
                <c:pt idx="18666">
                  <c:v>2.48799E-2</c:v>
                </c:pt>
                <c:pt idx="18667">
                  <c:v>2.2269899999999999E-2</c:v>
                </c:pt>
                <c:pt idx="18668">
                  <c:v>1.96788E-2</c:v>
                </c:pt>
                <c:pt idx="18669">
                  <c:v>1.7111299999999999E-2</c:v>
                </c:pt>
                <c:pt idx="18670">
                  <c:v>1.4572099999999999E-2</c:v>
                </c:pt>
                <c:pt idx="18671">
                  <c:v>1.20654E-2</c:v>
                </c:pt>
                <c:pt idx="18672" formatCode="0.00E+00">
                  <c:v>9.5956099999999992E-3</c:v>
                </c:pt>
                <c:pt idx="18673" formatCode="0.00E+00">
                  <c:v>7.1667199999999997E-3</c:v>
                </c:pt>
                <c:pt idx="18674" formatCode="0.00E+00">
                  <c:v>4.7827800000000004E-3</c:v>
                </c:pt>
                <c:pt idx="18675" formatCode="0.00E+00">
                  <c:v>2.44802E-3</c:v>
                </c:pt>
                <c:pt idx="18676" formatCode="0.00E+00">
                  <c:v>1.6694499999999999E-4</c:v>
                </c:pt>
                <c:pt idx="18677" formatCode="0.00E+00">
                  <c:v>-2.0558500000000001E-3</c:v>
                </c:pt>
                <c:pt idx="18678" formatCode="0.00E+00">
                  <c:v>-4.2163000000000001E-3</c:v>
                </c:pt>
                <c:pt idx="18679" formatCode="0.00E+00">
                  <c:v>-6.3112300000000001E-3</c:v>
                </c:pt>
                <c:pt idx="18680" formatCode="0.00E+00">
                  <c:v>-8.3380299999999997E-3</c:v>
                </c:pt>
                <c:pt idx="18681">
                  <c:v>-1.02939E-2</c:v>
                </c:pt>
                <c:pt idx="18682">
                  <c:v>-1.2175500000000001E-2</c:v>
                </c:pt>
                <c:pt idx="18683">
                  <c:v>-1.39793E-2</c:v>
                </c:pt>
                <c:pt idx="18684">
                  <c:v>-1.5702600000000001E-2</c:v>
                </c:pt>
                <c:pt idx="18685">
                  <c:v>-1.7342099999999999E-2</c:v>
                </c:pt>
                <c:pt idx="18686">
                  <c:v>-1.8893699999999999E-2</c:v>
                </c:pt>
                <c:pt idx="18687">
                  <c:v>-2.0353400000000001E-2</c:v>
                </c:pt>
                <c:pt idx="18688">
                  <c:v>-2.17182E-2</c:v>
                </c:pt>
                <c:pt idx="18689">
                  <c:v>-2.29854E-2</c:v>
                </c:pt>
                <c:pt idx="18690">
                  <c:v>-2.4152199999999999E-2</c:v>
                </c:pt>
                <c:pt idx="18691">
                  <c:v>-2.52153E-2</c:v>
                </c:pt>
                <c:pt idx="18692">
                  <c:v>-2.61715E-2</c:v>
                </c:pt>
                <c:pt idx="18693">
                  <c:v>-2.70181E-2</c:v>
                </c:pt>
                <c:pt idx="18694">
                  <c:v>-2.7753300000000002E-2</c:v>
                </c:pt>
                <c:pt idx="18695">
                  <c:v>-2.8374799999999999E-2</c:v>
                </c:pt>
                <c:pt idx="18696">
                  <c:v>-2.88805E-2</c:v>
                </c:pt>
                <c:pt idx="18697">
                  <c:v>-2.9268700000000002E-2</c:v>
                </c:pt>
                <c:pt idx="18698">
                  <c:v>-2.9538600000000002E-2</c:v>
                </c:pt>
                <c:pt idx="18699">
                  <c:v>-2.9689400000000001E-2</c:v>
                </c:pt>
                <c:pt idx="18700">
                  <c:v>-2.972E-2</c:v>
                </c:pt>
                <c:pt idx="18701">
                  <c:v>-2.96295E-2</c:v>
                </c:pt>
                <c:pt idx="18702">
                  <c:v>-2.9417200000000001E-2</c:v>
                </c:pt>
                <c:pt idx="18703">
                  <c:v>-2.9082799999999999E-2</c:v>
                </c:pt>
                <c:pt idx="18704">
                  <c:v>-2.8625899999999999E-2</c:v>
                </c:pt>
                <c:pt idx="18705">
                  <c:v>-2.80457E-2</c:v>
                </c:pt>
                <c:pt idx="18706">
                  <c:v>-2.73412E-2</c:v>
                </c:pt>
                <c:pt idx="18707">
                  <c:v>-2.65115E-2</c:v>
                </c:pt>
                <c:pt idx="18708">
                  <c:v>-2.5556300000000001E-2</c:v>
                </c:pt>
                <c:pt idx="18709">
                  <c:v>-2.4476500000000002E-2</c:v>
                </c:pt>
                <c:pt idx="18710">
                  <c:v>-2.3272299999999999E-2</c:v>
                </c:pt>
                <c:pt idx="18711">
                  <c:v>-2.1944399999999999E-2</c:v>
                </c:pt>
                <c:pt idx="18712">
                  <c:v>-2.0493899999999999E-2</c:v>
                </c:pt>
                <c:pt idx="18713">
                  <c:v>-1.8922100000000001E-2</c:v>
                </c:pt>
                <c:pt idx="18714">
                  <c:v>-1.72304E-2</c:v>
                </c:pt>
                <c:pt idx="18715">
                  <c:v>-1.54205E-2</c:v>
                </c:pt>
                <c:pt idx="18716">
                  <c:v>-1.34939E-2</c:v>
                </c:pt>
                <c:pt idx="18717">
                  <c:v>-1.14526E-2</c:v>
                </c:pt>
                <c:pt idx="18718" formatCode="0.00E+00">
                  <c:v>-9.29841E-3</c:v>
                </c:pt>
                <c:pt idx="18719" formatCode="0.00E+00">
                  <c:v>-7.0337000000000004E-3</c:v>
                </c:pt>
                <c:pt idx="18720" formatCode="0.00E+00">
                  <c:v>-4.66031E-3</c:v>
                </c:pt>
                <c:pt idx="18721" formatCode="0.00E+00">
                  <c:v>-2.17986E-3</c:v>
                </c:pt>
                <c:pt idx="18722" formatCode="0.00E+00">
                  <c:v>4.0564399999999998E-4</c:v>
                </c:pt>
                <c:pt idx="18723" formatCode="0.00E+00">
                  <c:v>3.0937600000000001E-3</c:v>
                </c:pt>
                <c:pt idx="18724" formatCode="0.00E+00">
                  <c:v>5.8821200000000002E-3</c:v>
                </c:pt>
                <c:pt idx="18725" formatCode="0.00E+00">
                  <c:v>8.7677999999999992E-3</c:v>
                </c:pt>
                <c:pt idx="18726">
                  <c:v>1.17465E-2</c:v>
                </c:pt>
                <c:pt idx="18727">
                  <c:v>1.48133E-2</c:v>
                </c:pt>
                <c:pt idx="18728">
                  <c:v>1.7964299999999999E-2</c:v>
                </c:pt>
                <c:pt idx="18729">
                  <c:v>2.1196400000000001E-2</c:v>
                </c:pt>
                <c:pt idx="18730">
                  <c:v>2.4506900000000002E-2</c:v>
                </c:pt>
                <c:pt idx="18731">
                  <c:v>2.7892299999999998E-2</c:v>
                </c:pt>
                <c:pt idx="18732">
                  <c:v>3.13487E-2</c:v>
                </c:pt>
                <c:pt idx="18733">
                  <c:v>3.4871699999999999E-2</c:v>
                </c:pt>
                <c:pt idx="18734">
                  <c:v>3.8456900000000002E-2</c:v>
                </c:pt>
                <c:pt idx="18735">
                  <c:v>4.21003E-2</c:v>
                </c:pt>
                <c:pt idx="18736">
                  <c:v>4.5798499999999999E-2</c:v>
                </c:pt>
                <c:pt idx="18737">
                  <c:v>4.9548000000000002E-2</c:v>
                </c:pt>
                <c:pt idx="18738">
                  <c:v>5.33444E-2</c:v>
                </c:pt>
                <c:pt idx="18739">
                  <c:v>5.7182700000000003E-2</c:v>
                </c:pt>
                <c:pt idx="18740">
                  <c:v>6.1057599999999997E-2</c:v>
                </c:pt>
                <c:pt idx="18741">
                  <c:v>6.49642E-2</c:v>
                </c:pt>
                <c:pt idx="18742">
                  <c:v>6.8897600000000003E-2</c:v>
                </c:pt>
                <c:pt idx="18743">
                  <c:v>7.2852700000000006E-2</c:v>
                </c:pt>
                <c:pt idx="18744">
                  <c:v>7.6824600000000007E-2</c:v>
                </c:pt>
                <c:pt idx="18745">
                  <c:v>8.0808900000000003E-2</c:v>
                </c:pt>
                <c:pt idx="18746">
                  <c:v>8.4801399999999999E-2</c:v>
                </c:pt>
                <c:pt idx="18747">
                  <c:v>8.8798199999999994E-2</c:v>
                </c:pt>
                <c:pt idx="18748">
                  <c:v>9.2794799999999997E-2</c:v>
                </c:pt>
                <c:pt idx="18749">
                  <c:v>9.6786300000000006E-2</c:v>
                </c:pt>
                <c:pt idx="18750">
                  <c:v>0.100768</c:v>
                </c:pt>
                <c:pt idx="18751">
                  <c:v>0.10473300000000001</c:v>
                </c:pt>
                <c:pt idx="18752">
                  <c:v>0.108678</c:v>
                </c:pt>
                <c:pt idx="18753">
                  <c:v>0.112596</c:v>
                </c:pt>
                <c:pt idx="18754">
                  <c:v>0.116483</c:v>
                </c:pt>
                <c:pt idx="18755">
                  <c:v>0.120334</c:v>
                </c:pt>
                <c:pt idx="18756">
                  <c:v>0.12414500000000001</c:v>
                </c:pt>
                <c:pt idx="18757">
                  <c:v>0.12791</c:v>
                </c:pt>
                <c:pt idx="18758">
                  <c:v>0.13162599999999999</c:v>
                </c:pt>
                <c:pt idx="18759">
                  <c:v>0.13528799999999999</c:v>
                </c:pt>
                <c:pt idx="18760">
                  <c:v>0.13889199999999999</c:v>
                </c:pt>
                <c:pt idx="18761">
                  <c:v>0.142433</c:v>
                </c:pt>
                <c:pt idx="18762">
                  <c:v>0.14590700000000001</c:v>
                </c:pt>
                <c:pt idx="18763">
                  <c:v>0.14931</c:v>
                </c:pt>
                <c:pt idx="18764">
                  <c:v>0.152638</c:v>
                </c:pt>
                <c:pt idx="18765">
                  <c:v>0.155887</c:v>
                </c:pt>
                <c:pt idx="18766">
                  <c:v>0.159054</c:v>
                </c:pt>
                <c:pt idx="18767">
                  <c:v>0.162132</c:v>
                </c:pt>
                <c:pt idx="18768">
                  <c:v>0.16511899999999999</c:v>
                </c:pt>
                <c:pt idx="18769">
                  <c:v>0.16800899999999999</c:v>
                </c:pt>
                <c:pt idx="18770">
                  <c:v>0.17080000000000001</c:v>
                </c:pt>
                <c:pt idx="18771">
                  <c:v>0.173488</c:v>
                </c:pt>
                <c:pt idx="18772">
                  <c:v>0.17607</c:v>
                </c:pt>
                <c:pt idx="18773">
                  <c:v>0.17854200000000001</c:v>
                </c:pt>
                <c:pt idx="18774">
                  <c:v>0.18090300000000001</c:v>
                </c:pt>
                <c:pt idx="18775">
                  <c:v>0.18315100000000001</c:v>
                </c:pt>
                <c:pt idx="18776">
                  <c:v>0.185281</c:v>
                </c:pt>
                <c:pt idx="18777">
                  <c:v>0.18729199999999999</c:v>
                </c:pt>
                <c:pt idx="18778">
                  <c:v>0.18918199999999999</c:v>
                </c:pt>
                <c:pt idx="18779">
                  <c:v>0.19094900000000001</c:v>
                </c:pt>
                <c:pt idx="18780">
                  <c:v>0.19259200000000001</c:v>
                </c:pt>
                <c:pt idx="18781">
                  <c:v>0.194109</c:v>
                </c:pt>
                <c:pt idx="18782">
                  <c:v>0.19549800000000001</c:v>
                </c:pt>
                <c:pt idx="18783">
                  <c:v>0.19675899999999999</c:v>
                </c:pt>
                <c:pt idx="18784">
                  <c:v>0.19789000000000001</c:v>
                </c:pt>
                <c:pt idx="18785">
                  <c:v>0.19888800000000001</c:v>
                </c:pt>
                <c:pt idx="18786">
                  <c:v>0.19975300000000001</c:v>
                </c:pt>
                <c:pt idx="18787">
                  <c:v>0.20048099999999999</c:v>
                </c:pt>
                <c:pt idx="18788">
                  <c:v>0.201074</c:v>
                </c:pt>
                <c:pt idx="18789">
                  <c:v>0.20152999999999999</c:v>
                </c:pt>
                <c:pt idx="18790">
                  <c:v>0.201851</c:v>
                </c:pt>
                <c:pt idx="18791">
                  <c:v>0.20203499999999999</c:v>
                </c:pt>
                <c:pt idx="18792">
                  <c:v>0.20208400000000001</c:v>
                </c:pt>
                <c:pt idx="18793">
                  <c:v>0.20199700000000001</c:v>
                </c:pt>
                <c:pt idx="18794">
                  <c:v>0.20177600000000001</c:v>
                </c:pt>
                <c:pt idx="18795">
                  <c:v>0.20141999999999999</c:v>
                </c:pt>
                <c:pt idx="18796">
                  <c:v>0.200931</c:v>
                </c:pt>
                <c:pt idx="18797">
                  <c:v>0.20030999999999999</c:v>
                </c:pt>
                <c:pt idx="18798">
                  <c:v>0.19955899999999999</c:v>
                </c:pt>
                <c:pt idx="18799">
                  <c:v>0.19867899999999999</c:v>
                </c:pt>
                <c:pt idx="18800">
                  <c:v>0.19767199999999999</c:v>
                </c:pt>
                <c:pt idx="18801">
                  <c:v>0.19654099999999999</c:v>
                </c:pt>
                <c:pt idx="18802">
                  <c:v>0.19528699999999999</c:v>
                </c:pt>
                <c:pt idx="18803">
                  <c:v>0.193911</c:v>
                </c:pt>
                <c:pt idx="18804">
                  <c:v>0.19241800000000001</c:v>
                </c:pt>
                <c:pt idx="18805">
                  <c:v>0.19080800000000001</c:v>
                </c:pt>
                <c:pt idx="18806">
                  <c:v>0.189085</c:v>
                </c:pt>
                <c:pt idx="18807">
                  <c:v>0.187251</c:v>
                </c:pt>
                <c:pt idx="18808">
                  <c:v>0.185309</c:v>
                </c:pt>
                <c:pt idx="18809">
                  <c:v>0.18326200000000001</c:v>
                </c:pt>
                <c:pt idx="18810">
                  <c:v>0.181114</c:v>
                </c:pt>
                <c:pt idx="18811">
                  <c:v>0.178867</c:v>
                </c:pt>
                <c:pt idx="18812">
                  <c:v>0.17652599999999999</c:v>
                </c:pt>
                <c:pt idx="18813">
                  <c:v>0.174095</c:v>
                </c:pt>
                <c:pt idx="18814">
                  <c:v>0.17157600000000001</c:v>
                </c:pt>
                <c:pt idx="18815">
                  <c:v>0.16897300000000001</c:v>
                </c:pt>
                <c:pt idx="18816">
                  <c:v>0.16628899999999999</c:v>
                </c:pt>
                <c:pt idx="18817">
                  <c:v>0.16353000000000001</c:v>
                </c:pt>
                <c:pt idx="18818">
                  <c:v>0.16069900000000001</c:v>
                </c:pt>
                <c:pt idx="18819">
                  <c:v>0.157801</c:v>
                </c:pt>
                <c:pt idx="18820">
                  <c:v>0.154838</c:v>
                </c:pt>
                <c:pt idx="18821">
                  <c:v>0.15181600000000001</c:v>
                </c:pt>
                <c:pt idx="18822">
                  <c:v>0.14873700000000001</c:v>
                </c:pt>
                <c:pt idx="18823">
                  <c:v>0.14560799999999999</c:v>
                </c:pt>
                <c:pt idx="18824">
                  <c:v>0.14243400000000001</c:v>
                </c:pt>
                <c:pt idx="18825">
                  <c:v>0.13922000000000001</c:v>
                </c:pt>
                <c:pt idx="18826">
                  <c:v>0.13597000000000001</c:v>
                </c:pt>
                <c:pt idx="18827">
                  <c:v>0.13269</c:v>
                </c:pt>
                <c:pt idx="18828">
                  <c:v>0.129383</c:v>
                </c:pt>
                <c:pt idx="18829">
                  <c:v>0.126053</c:v>
                </c:pt>
                <c:pt idx="18830">
                  <c:v>0.122706</c:v>
                </c:pt>
                <c:pt idx="18831">
                  <c:v>0.11934599999999999</c:v>
                </c:pt>
                <c:pt idx="18832">
                  <c:v>0.115977</c:v>
                </c:pt>
                <c:pt idx="18833">
                  <c:v>0.11260299999999999</c:v>
                </c:pt>
                <c:pt idx="18834">
                  <c:v>0.109232</c:v>
                </c:pt>
                <c:pt idx="18835">
                  <c:v>0.105868</c:v>
                </c:pt>
                <c:pt idx="18836">
                  <c:v>0.102516</c:v>
                </c:pt>
                <c:pt idx="18837">
                  <c:v>9.9180400000000002E-2</c:v>
                </c:pt>
                <c:pt idx="18838">
                  <c:v>9.5867300000000003E-2</c:v>
                </c:pt>
                <c:pt idx="18839">
                  <c:v>9.2580800000000005E-2</c:v>
                </c:pt>
                <c:pt idx="18840">
                  <c:v>8.9325199999999993E-2</c:v>
                </c:pt>
                <c:pt idx="18841">
                  <c:v>8.6104600000000003E-2</c:v>
                </c:pt>
                <c:pt idx="18842">
                  <c:v>8.29236E-2</c:v>
                </c:pt>
                <c:pt idx="18843">
                  <c:v>7.9786599999999999E-2</c:v>
                </c:pt>
                <c:pt idx="18844">
                  <c:v>7.6697500000000002E-2</c:v>
                </c:pt>
                <c:pt idx="18845">
                  <c:v>7.3660000000000003E-2</c:v>
                </c:pt>
                <c:pt idx="18846">
                  <c:v>7.0678099999999994E-2</c:v>
                </c:pt>
                <c:pt idx="18847">
                  <c:v>6.7755800000000005E-2</c:v>
                </c:pt>
                <c:pt idx="18848">
                  <c:v>6.4896800000000004E-2</c:v>
                </c:pt>
                <c:pt idx="18849">
                  <c:v>6.2104699999999999E-2</c:v>
                </c:pt>
                <c:pt idx="18850">
                  <c:v>5.9383100000000001E-2</c:v>
                </c:pt>
                <c:pt idx="18851">
                  <c:v>5.6735599999999997E-2</c:v>
                </c:pt>
                <c:pt idx="18852">
                  <c:v>5.4165400000000002E-2</c:v>
                </c:pt>
                <c:pt idx="18853">
                  <c:v>5.1675699999999998E-2</c:v>
                </c:pt>
                <c:pt idx="18854">
                  <c:v>4.9270000000000001E-2</c:v>
                </c:pt>
                <c:pt idx="18855">
                  <c:v>4.6951399999999997E-2</c:v>
                </c:pt>
                <c:pt idx="18856">
                  <c:v>4.4722900000000003E-2</c:v>
                </c:pt>
                <c:pt idx="18857">
                  <c:v>4.2587300000000002E-2</c:v>
                </c:pt>
                <c:pt idx="18858">
                  <c:v>4.0547199999999999E-2</c:v>
                </c:pt>
                <c:pt idx="18859">
                  <c:v>3.8604699999999999E-2</c:v>
                </c:pt>
                <c:pt idx="18860">
                  <c:v>3.6761200000000001E-2</c:v>
                </c:pt>
                <c:pt idx="18861">
                  <c:v>3.5018599999999997E-2</c:v>
                </c:pt>
                <c:pt idx="18862">
                  <c:v>3.3378999999999999E-2</c:v>
                </c:pt>
                <c:pt idx="18863">
                  <c:v>3.1844600000000001E-2</c:v>
                </c:pt>
                <c:pt idx="18864">
                  <c:v>3.0417400000000001E-2</c:v>
                </c:pt>
                <c:pt idx="18865">
                  <c:v>2.90989E-2</c:v>
                </c:pt>
                <c:pt idx="18866">
                  <c:v>2.7890399999999999E-2</c:v>
                </c:pt>
                <c:pt idx="18867">
                  <c:v>2.6793000000000001E-2</c:v>
                </c:pt>
                <c:pt idx="18868">
                  <c:v>2.5807500000000001E-2</c:v>
                </c:pt>
                <c:pt idx="18869">
                  <c:v>2.4934399999999999E-2</c:v>
                </c:pt>
                <c:pt idx="18870">
                  <c:v>2.4173799999999999E-2</c:v>
                </c:pt>
                <c:pt idx="18871">
                  <c:v>2.3525799999999999E-2</c:v>
                </c:pt>
                <c:pt idx="18872">
                  <c:v>2.2990300000000002E-2</c:v>
                </c:pt>
                <c:pt idx="18873">
                  <c:v>2.2566699999999999E-2</c:v>
                </c:pt>
                <c:pt idx="18874">
                  <c:v>2.2254199999999998E-2</c:v>
                </c:pt>
                <c:pt idx="18875">
                  <c:v>2.2052200000000001E-2</c:v>
                </c:pt>
                <c:pt idx="18876">
                  <c:v>2.1960299999999999E-2</c:v>
                </c:pt>
                <c:pt idx="18877">
                  <c:v>2.1978399999999999E-2</c:v>
                </c:pt>
                <c:pt idx="18878">
                  <c:v>2.2106299999999999E-2</c:v>
                </c:pt>
                <c:pt idx="18879">
                  <c:v>2.2343399999999999E-2</c:v>
                </c:pt>
                <c:pt idx="18880">
                  <c:v>2.2688099999999999E-2</c:v>
                </c:pt>
                <c:pt idx="18881">
                  <c:v>2.31384E-2</c:v>
                </c:pt>
                <c:pt idx="18882">
                  <c:v>2.3692100000000001E-2</c:v>
                </c:pt>
                <c:pt idx="18883">
                  <c:v>2.4347000000000001E-2</c:v>
                </c:pt>
                <c:pt idx="18884">
                  <c:v>2.51008E-2</c:v>
                </c:pt>
                <c:pt idx="18885">
                  <c:v>2.5951399999999999E-2</c:v>
                </c:pt>
                <c:pt idx="18886">
                  <c:v>2.68966E-2</c:v>
                </c:pt>
                <c:pt idx="18887">
                  <c:v>2.79341E-2</c:v>
                </c:pt>
                <c:pt idx="18888">
                  <c:v>2.9061199999999999E-2</c:v>
                </c:pt>
                <c:pt idx="18889">
                  <c:v>3.0275099999999999E-2</c:v>
                </c:pt>
                <c:pt idx="18890">
                  <c:v>3.1572799999999998E-2</c:v>
                </c:pt>
                <c:pt idx="18891">
                  <c:v>3.2951500000000002E-2</c:v>
                </c:pt>
                <c:pt idx="18892">
                  <c:v>3.4408300000000003E-2</c:v>
                </c:pt>
                <c:pt idx="18893">
                  <c:v>3.5939800000000001E-2</c:v>
                </c:pt>
                <c:pt idx="18894">
                  <c:v>3.7542699999999998E-2</c:v>
                </c:pt>
                <c:pt idx="18895">
                  <c:v>3.9213400000000002E-2</c:v>
                </c:pt>
                <c:pt idx="18896">
                  <c:v>4.0948199999999997E-2</c:v>
                </c:pt>
                <c:pt idx="18897">
                  <c:v>4.2743900000000001E-2</c:v>
                </c:pt>
                <c:pt idx="18898">
                  <c:v>4.4596799999999999E-2</c:v>
                </c:pt>
                <c:pt idx="18899">
                  <c:v>4.6503099999999999E-2</c:v>
                </c:pt>
                <c:pt idx="18900">
                  <c:v>4.8458899999999999E-2</c:v>
                </c:pt>
                <c:pt idx="18901">
                  <c:v>5.04603E-2</c:v>
                </c:pt>
                <c:pt idx="18902">
                  <c:v>5.2502800000000002E-2</c:v>
                </c:pt>
                <c:pt idx="18903">
                  <c:v>5.4581999999999999E-2</c:v>
                </c:pt>
                <c:pt idx="18904">
                  <c:v>5.66942E-2</c:v>
                </c:pt>
                <c:pt idx="18905">
                  <c:v>5.8835400000000003E-2</c:v>
                </c:pt>
                <c:pt idx="18906">
                  <c:v>6.1001E-2</c:v>
                </c:pt>
                <c:pt idx="18907">
                  <c:v>6.3186300000000001E-2</c:v>
                </c:pt>
                <c:pt idx="18908">
                  <c:v>6.5387100000000004E-2</c:v>
                </c:pt>
                <c:pt idx="18909">
                  <c:v>6.7599300000000001E-2</c:v>
                </c:pt>
                <c:pt idx="18910">
                  <c:v>6.98188E-2</c:v>
                </c:pt>
                <c:pt idx="18911">
                  <c:v>7.2041599999999997E-2</c:v>
                </c:pt>
                <c:pt idx="18912">
                  <c:v>7.4263599999999999E-2</c:v>
                </c:pt>
                <c:pt idx="18913">
                  <c:v>7.6480800000000002E-2</c:v>
                </c:pt>
                <c:pt idx="18914">
                  <c:v>7.8688800000000003E-2</c:v>
                </c:pt>
                <c:pt idx="18915">
                  <c:v>8.0883499999999997E-2</c:v>
                </c:pt>
                <c:pt idx="18916">
                  <c:v>8.3060700000000001E-2</c:v>
                </c:pt>
                <c:pt idx="18917">
                  <c:v>8.5216399999999998E-2</c:v>
                </c:pt>
                <c:pt idx="18918">
                  <c:v>8.7346800000000002E-2</c:v>
                </c:pt>
                <c:pt idx="18919">
                  <c:v>8.9447700000000005E-2</c:v>
                </c:pt>
                <c:pt idx="18920">
                  <c:v>9.1515200000000005E-2</c:v>
                </c:pt>
                <c:pt idx="18921">
                  <c:v>9.3545600000000007E-2</c:v>
                </c:pt>
                <c:pt idx="18922">
                  <c:v>9.5535499999999995E-2</c:v>
                </c:pt>
                <c:pt idx="18923">
                  <c:v>9.7481700000000004E-2</c:v>
                </c:pt>
                <c:pt idx="18924">
                  <c:v>9.9380899999999994E-2</c:v>
                </c:pt>
                <c:pt idx="18925">
                  <c:v>0.10123</c:v>
                </c:pt>
                <c:pt idx="18926">
                  <c:v>0.10302699999999999</c:v>
                </c:pt>
                <c:pt idx="18927">
                  <c:v>0.104768</c:v>
                </c:pt>
                <c:pt idx="18928">
                  <c:v>0.10645</c:v>
                </c:pt>
                <c:pt idx="18929">
                  <c:v>0.108069</c:v>
                </c:pt>
                <c:pt idx="18930">
                  <c:v>0.109624</c:v>
                </c:pt>
                <c:pt idx="18931">
                  <c:v>0.111112</c:v>
                </c:pt>
                <c:pt idx="18932">
                  <c:v>0.11253000000000001</c:v>
                </c:pt>
                <c:pt idx="18933">
                  <c:v>0.113875</c:v>
                </c:pt>
                <c:pt idx="18934">
                  <c:v>0.115147</c:v>
                </c:pt>
                <c:pt idx="18935">
                  <c:v>0.116343</c:v>
                </c:pt>
                <c:pt idx="18936">
                  <c:v>0.117463</c:v>
                </c:pt>
                <c:pt idx="18937">
                  <c:v>0.118503</c:v>
                </c:pt>
                <c:pt idx="18938">
                  <c:v>0.119464</c:v>
                </c:pt>
                <c:pt idx="18939">
                  <c:v>0.12034400000000001</c:v>
                </c:pt>
                <c:pt idx="18940">
                  <c:v>0.121142</c:v>
                </c:pt>
                <c:pt idx="18941">
                  <c:v>0.12185799999999999</c:v>
                </c:pt>
                <c:pt idx="18942">
                  <c:v>0.122492</c:v>
                </c:pt>
                <c:pt idx="18943">
                  <c:v>0.123042</c:v>
                </c:pt>
                <c:pt idx="18944">
                  <c:v>0.12350999999999999</c:v>
                </c:pt>
                <c:pt idx="18945">
                  <c:v>0.12389500000000001</c:v>
                </c:pt>
                <c:pt idx="18946">
                  <c:v>0.124198</c:v>
                </c:pt>
                <c:pt idx="18947">
                  <c:v>0.124419</c:v>
                </c:pt>
                <c:pt idx="18948">
                  <c:v>0.124559</c:v>
                </c:pt>
                <c:pt idx="18949">
                  <c:v>0.12461700000000001</c:v>
                </c:pt>
                <c:pt idx="18950">
                  <c:v>0.124596</c:v>
                </c:pt>
                <c:pt idx="18951">
                  <c:v>0.124496</c:v>
                </c:pt>
                <c:pt idx="18952">
                  <c:v>0.124318</c:v>
                </c:pt>
                <c:pt idx="18953">
                  <c:v>0.124066</c:v>
                </c:pt>
                <c:pt idx="18954">
                  <c:v>0.123739</c:v>
                </c:pt>
                <c:pt idx="18955">
                  <c:v>0.12334100000000001</c:v>
                </c:pt>
                <c:pt idx="18956">
                  <c:v>0.122873</c:v>
                </c:pt>
                <c:pt idx="18957">
                  <c:v>0.122338</c:v>
                </c:pt>
                <c:pt idx="18958">
                  <c:v>0.121737</c:v>
                </c:pt>
                <c:pt idx="18959">
                  <c:v>0.121073</c:v>
                </c:pt>
                <c:pt idx="18960">
                  <c:v>0.120348</c:v>
                </c:pt>
                <c:pt idx="18961">
                  <c:v>0.11956600000000001</c:v>
                </c:pt>
                <c:pt idx="18962">
                  <c:v>0.118728</c:v>
                </c:pt>
                <c:pt idx="18963">
                  <c:v>0.117839</c:v>
                </c:pt>
                <c:pt idx="18964">
                  <c:v>0.116901</c:v>
                </c:pt>
                <c:pt idx="18965">
                  <c:v>0.11591799999999999</c:v>
                </c:pt>
                <c:pt idx="18966">
                  <c:v>0.114894</c:v>
                </c:pt>
                <c:pt idx="18967">
                  <c:v>0.113832</c:v>
                </c:pt>
                <c:pt idx="18968">
                  <c:v>0.112735</c:v>
                </c:pt>
                <c:pt idx="18969">
                  <c:v>0.111608</c:v>
                </c:pt>
                <c:pt idx="18970">
                  <c:v>0.11045199999999999</c:v>
                </c:pt>
                <c:pt idx="18971">
                  <c:v>0.109273</c:v>
                </c:pt>
                <c:pt idx="18972">
                  <c:v>0.108072</c:v>
                </c:pt>
                <c:pt idx="18973">
                  <c:v>0.10685500000000001</c:v>
                </c:pt>
                <c:pt idx="18974">
                  <c:v>0.105625</c:v>
                </c:pt>
                <c:pt idx="18975">
                  <c:v>0.10438500000000001</c:v>
                </c:pt>
                <c:pt idx="18976">
                  <c:v>0.10313899999999999</c:v>
                </c:pt>
                <c:pt idx="18977">
                  <c:v>0.101892</c:v>
                </c:pt>
                <c:pt idx="18978">
                  <c:v>0.100646</c:v>
                </c:pt>
                <c:pt idx="18979">
                  <c:v>9.9405499999999994E-2</c:v>
                </c:pt>
                <c:pt idx="18980">
                  <c:v>9.8173999999999997E-2</c:v>
                </c:pt>
                <c:pt idx="18981">
                  <c:v>9.6955299999999994E-2</c:v>
                </c:pt>
                <c:pt idx="18982">
                  <c:v>9.5753400000000002E-2</c:v>
                </c:pt>
                <c:pt idx="18983">
                  <c:v>9.4571799999999998E-2</c:v>
                </c:pt>
                <c:pt idx="18984">
                  <c:v>9.3414499999999998E-2</c:v>
                </c:pt>
                <c:pt idx="18985">
                  <c:v>9.22848E-2</c:v>
                </c:pt>
                <c:pt idx="18986">
                  <c:v>9.1186100000000006E-2</c:v>
                </c:pt>
                <c:pt idx="18987">
                  <c:v>9.0121400000000004E-2</c:v>
                </c:pt>
                <c:pt idx="18988">
                  <c:v>8.9093900000000004E-2</c:v>
                </c:pt>
                <c:pt idx="18989">
                  <c:v>8.8106699999999996E-2</c:v>
                </c:pt>
                <c:pt idx="18990">
                  <c:v>8.7162600000000007E-2</c:v>
                </c:pt>
                <c:pt idx="18991">
                  <c:v>8.6264400000000005E-2</c:v>
                </c:pt>
                <c:pt idx="18992">
                  <c:v>8.5414500000000004E-2</c:v>
                </c:pt>
                <c:pt idx="18993">
                  <c:v>8.4615300000000004E-2</c:v>
                </c:pt>
                <c:pt idx="18994">
                  <c:v>8.3869100000000002E-2</c:v>
                </c:pt>
                <c:pt idx="18995">
                  <c:v>8.3177899999999999E-2</c:v>
                </c:pt>
                <c:pt idx="18996">
                  <c:v>8.2544099999999995E-2</c:v>
                </c:pt>
                <c:pt idx="18997">
                  <c:v>8.1969600000000004E-2</c:v>
                </c:pt>
                <c:pt idx="18998">
                  <c:v>8.1456500000000001E-2</c:v>
                </c:pt>
                <c:pt idx="18999">
                  <c:v>8.1006300000000003E-2</c:v>
                </c:pt>
                <c:pt idx="19000">
                  <c:v>8.0620399999999995E-2</c:v>
                </c:pt>
                <c:pt idx="19001">
                  <c:v>8.0300399999999994E-2</c:v>
                </c:pt>
                <c:pt idx="19002">
                  <c:v>8.0047300000000002E-2</c:v>
                </c:pt>
                <c:pt idx="19003">
                  <c:v>7.9862199999999994E-2</c:v>
                </c:pt>
                <c:pt idx="19004">
                  <c:v>7.9745899999999995E-2</c:v>
                </c:pt>
                <c:pt idx="19005">
                  <c:v>7.96988E-2</c:v>
                </c:pt>
                <c:pt idx="19006">
                  <c:v>7.9721600000000004E-2</c:v>
                </c:pt>
                <c:pt idx="19007">
                  <c:v>7.9814399999999994E-2</c:v>
                </c:pt>
                <c:pt idx="19008">
                  <c:v>7.9977500000000007E-2</c:v>
                </c:pt>
                <c:pt idx="19009">
                  <c:v>8.0210600000000007E-2</c:v>
                </c:pt>
                <c:pt idx="19010">
                  <c:v>8.0513799999999996E-2</c:v>
                </c:pt>
                <c:pt idx="19011">
                  <c:v>8.0887000000000001E-2</c:v>
                </c:pt>
                <c:pt idx="19012">
                  <c:v>8.133E-2</c:v>
                </c:pt>
                <c:pt idx="19013">
                  <c:v>8.1842399999999996E-2</c:v>
                </c:pt>
                <c:pt idx="19014">
                  <c:v>8.2423399999999994E-2</c:v>
                </c:pt>
                <c:pt idx="19015">
                  <c:v>8.3071999999999993E-2</c:v>
                </c:pt>
                <c:pt idx="19016">
                  <c:v>8.3787200000000006E-2</c:v>
                </c:pt>
                <c:pt idx="19017">
                  <c:v>8.4568000000000004E-2</c:v>
                </c:pt>
                <c:pt idx="19018">
                  <c:v>8.5413199999999995E-2</c:v>
                </c:pt>
                <c:pt idx="19019">
                  <c:v>8.6321499999999995E-2</c:v>
                </c:pt>
                <c:pt idx="19020">
                  <c:v>8.7291599999999997E-2</c:v>
                </c:pt>
                <c:pt idx="19021">
                  <c:v>8.8321800000000006E-2</c:v>
                </c:pt>
                <c:pt idx="19022">
                  <c:v>8.9410600000000007E-2</c:v>
                </c:pt>
                <c:pt idx="19023">
                  <c:v>9.0555800000000006E-2</c:v>
                </c:pt>
                <c:pt idx="19024">
                  <c:v>9.1755799999999998E-2</c:v>
                </c:pt>
                <c:pt idx="19025">
                  <c:v>9.30087E-2</c:v>
                </c:pt>
                <c:pt idx="19026">
                  <c:v>9.4312599999999996E-2</c:v>
                </c:pt>
                <c:pt idx="19027">
                  <c:v>9.5665500000000001E-2</c:v>
                </c:pt>
                <c:pt idx="19028">
                  <c:v>9.7064899999999996E-2</c:v>
                </c:pt>
                <c:pt idx="19029">
                  <c:v>9.8508299999999993E-2</c:v>
                </c:pt>
                <c:pt idx="19030">
                  <c:v>9.9992800000000007E-2</c:v>
                </c:pt>
                <c:pt idx="19031">
                  <c:v>0.101516</c:v>
                </c:pt>
                <c:pt idx="19032">
                  <c:v>0.103074</c:v>
                </c:pt>
                <c:pt idx="19033">
                  <c:v>0.104666</c:v>
                </c:pt>
                <c:pt idx="19034">
                  <c:v>0.10628799999999999</c:v>
                </c:pt>
                <c:pt idx="19035">
                  <c:v>0.10793800000000001</c:v>
                </c:pt>
                <c:pt idx="19036">
                  <c:v>0.109613</c:v>
                </c:pt>
                <c:pt idx="19037">
                  <c:v>0.11131000000000001</c:v>
                </c:pt>
                <c:pt idx="19038">
                  <c:v>0.113025</c:v>
                </c:pt>
                <c:pt idx="19039">
                  <c:v>0.114755</c:v>
                </c:pt>
                <c:pt idx="19040">
                  <c:v>0.116498</c:v>
                </c:pt>
                <c:pt idx="19041">
                  <c:v>0.11824999999999999</c:v>
                </c:pt>
                <c:pt idx="19042">
                  <c:v>0.120009</c:v>
                </c:pt>
                <c:pt idx="19043">
                  <c:v>0.121771</c:v>
                </c:pt>
                <c:pt idx="19044">
                  <c:v>0.123534</c:v>
                </c:pt>
                <c:pt idx="19045">
                  <c:v>0.12529499999999999</c:v>
                </c:pt>
                <c:pt idx="19046">
                  <c:v>0.127051</c:v>
                </c:pt>
                <c:pt idx="19047">
                  <c:v>0.128798</c:v>
                </c:pt>
                <c:pt idx="19048">
                  <c:v>0.13053500000000001</c:v>
                </c:pt>
                <c:pt idx="19049">
                  <c:v>0.13225899999999999</c:v>
                </c:pt>
                <c:pt idx="19050">
                  <c:v>0.133967</c:v>
                </c:pt>
                <c:pt idx="19051">
                  <c:v>0.135657</c:v>
                </c:pt>
                <c:pt idx="19052">
                  <c:v>0.137327</c:v>
                </c:pt>
                <c:pt idx="19053">
                  <c:v>0.13897399999999999</c:v>
                </c:pt>
                <c:pt idx="19054">
                  <c:v>0.140595</c:v>
                </c:pt>
                <c:pt idx="19055">
                  <c:v>0.14218800000000001</c:v>
                </c:pt>
                <c:pt idx="19056">
                  <c:v>0.14374899999999999</c:v>
                </c:pt>
                <c:pt idx="19057">
                  <c:v>0.14527499999999999</c:v>
                </c:pt>
                <c:pt idx="19058">
                  <c:v>0.14676400000000001</c:v>
                </c:pt>
                <c:pt idx="19059">
                  <c:v>0.14821300000000001</c:v>
                </c:pt>
                <c:pt idx="19060">
                  <c:v>0.14962</c:v>
                </c:pt>
                <c:pt idx="19061">
                  <c:v>0.150981</c:v>
                </c:pt>
                <c:pt idx="19062">
                  <c:v>0.15229400000000001</c:v>
                </c:pt>
                <c:pt idx="19063">
                  <c:v>0.153558</c:v>
                </c:pt>
                <c:pt idx="19064">
                  <c:v>0.15476899999999999</c:v>
                </c:pt>
                <c:pt idx="19065">
                  <c:v>0.15592500000000001</c:v>
                </c:pt>
                <c:pt idx="19066">
                  <c:v>0.157024</c:v>
                </c:pt>
                <c:pt idx="19067">
                  <c:v>0.15806200000000001</c:v>
                </c:pt>
                <c:pt idx="19068">
                  <c:v>0.15903900000000001</c:v>
                </c:pt>
                <c:pt idx="19069">
                  <c:v>0.15995300000000001</c:v>
                </c:pt>
                <c:pt idx="19070">
                  <c:v>0.160802</c:v>
                </c:pt>
                <c:pt idx="19071">
                  <c:v>0.16158400000000001</c:v>
                </c:pt>
                <c:pt idx="19072">
                  <c:v>0.162297</c:v>
                </c:pt>
                <c:pt idx="19073">
                  <c:v>0.162941</c:v>
                </c:pt>
                <c:pt idx="19074">
                  <c:v>0.16351299999999999</c:v>
                </c:pt>
                <c:pt idx="19075">
                  <c:v>0.16401199999999999</c:v>
                </c:pt>
                <c:pt idx="19076">
                  <c:v>0.164436</c:v>
                </c:pt>
                <c:pt idx="19077">
                  <c:v>0.16478400000000001</c:v>
                </c:pt>
                <c:pt idx="19078">
                  <c:v>0.16505500000000001</c:v>
                </c:pt>
                <c:pt idx="19079">
                  <c:v>0.165247</c:v>
                </c:pt>
                <c:pt idx="19080">
                  <c:v>0.165358</c:v>
                </c:pt>
                <c:pt idx="19081">
                  <c:v>0.16538900000000001</c:v>
                </c:pt>
                <c:pt idx="19082">
                  <c:v>0.16533700000000001</c:v>
                </c:pt>
                <c:pt idx="19083">
                  <c:v>0.16520199999999999</c:v>
                </c:pt>
                <c:pt idx="19084">
                  <c:v>0.16498399999999999</c:v>
                </c:pt>
                <c:pt idx="19085">
                  <c:v>0.16467999999999999</c:v>
                </c:pt>
                <c:pt idx="19086">
                  <c:v>0.16429199999999999</c:v>
                </c:pt>
                <c:pt idx="19087">
                  <c:v>0.16381799999999999</c:v>
                </c:pt>
                <c:pt idx="19088">
                  <c:v>0.16325799999999999</c:v>
                </c:pt>
                <c:pt idx="19089">
                  <c:v>0.16261100000000001</c:v>
                </c:pt>
                <c:pt idx="19090">
                  <c:v>0.161879</c:v>
                </c:pt>
                <c:pt idx="19091">
                  <c:v>0.16105900000000001</c:v>
                </c:pt>
                <c:pt idx="19092">
                  <c:v>0.16015299999999999</c:v>
                </c:pt>
                <c:pt idx="19093">
                  <c:v>0.159161</c:v>
                </c:pt>
                <c:pt idx="19094">
                  <c:v>0.158083</c:v>
                </c:pt>
                <c:pt idx="19095">
                  <c:v>0.15692</c:v>
                </c:pt>
                <c:pt idx="19096">
                  <c:v>0.155671</c:v>
                </c:pt>
                <c:pt idx="19097">
                  <c:v>0.154336</c:v>
                </c:pt>
                <c:pt idx="19098">
                  <c:v>0.152918</c:v>
                </c:pt>
                <c:pt idx="19099">
                  <c:v>0.151416</c:v>
                </c:pt>
                <c:pt idx="19100">
                  <c:v>0.14983299999999999</c:v>
                </c:pt>
                <c:pt idx="19101">
                  <c:v>0.14817</c:v>
                </c:pt>
                <c:pt idx="19102">
                  <c:v>0.146427</c:v>
                </c:pt>
                <c:pt idx="19103">
                  <c:v>0.14460700000000001</c:v>
                </c:pt>
                <c:pt idx="19104">
                  <c:v>0.14271</c:v>
                </c:pt>
                <c:pt idx="19105">
                  <c:v>0.140738</c:v>
                </c:pt>
                <c:pt idx="19106">
                  <c:v>0.13869400000000001</c:v>
                </c:pt>
                <c:pt idx="19107">
                  <c:v>0.136578</c:v>
                </c:pt>
                <c:pt idx="19108">
                  <c:v>0.13439400000000001</c:v>
                </c:pt>
                <c:pt idx="19109">
                  <c:v>0.13214300000000001</c:v>
                </c:pt>
                <c:pt idx="19110">
                  <c:v>0.129827</c:v>
                </c:pt>
                <c:pt idx="19111">
                  <c:v>0.12744800000000001</c:v>
                </c:pt>
                <c:pt idx="19112">
                  <c:v>0.12501000000000001</c:v>
                </c:pt>
                <c:pt idx="19113">
                  <c:v>0.122515</c:v>
                </c:pt>
                <c:pt idx="19114">
                  <c:v>0.119966</c:v>
                </c:pt>
                <c:pt idx="19115">
                  <c:v>0.117367</c:v>
                </c:pt>
                <c:pt idx="19116">
                  <c:v>0.114719</c:v>
                </c:pt>
                <c:pt idx="19117">
                  <c:v>0.112026</c:v>
                </c:pt>
                <c:pt idx="19118">
                  <c:v>0.10929</c:v>
                </c:pt>
                <c:pt idx="19119">
                  <c:v>0.106513</c:v>
                </c:pt>
                <c:pt idx="19120">
                  <c:v>0.1037</c:v>
                </c:pt>
                <c:pt idx="19121">
                  <c:v>0.100854</c:v>
                </c:pt>
                <c:pt idx="19122">
                  <c:v>9.7979200000000002E-2</c:v>
                </c:pt>
                <c:pt idx="19123">
                  <c:v>9.5078399999999993E-2</c:v>
                </c:pt>
                <c:pt idx="19124">
                  <c:v>9.2155299999999996E-2</c:v>
                </c:pt>
                <c:pt idx="19125">
                  <c:v>8.9212700000000006E-2</c:v>
                </c:pt>
                <c:pt idx="19126">
                  <c:v>8.62536E-2</c:v>
                </c:pt>
                <c:pt idx="19127">
                  <c:v>8.3282200000000001E-2</c:v>
                </c:pt>
                <c:pt idx="19128">
                  <c:v>8.0302399999999996E-2</c:v>
                </c:pt>
                <c:pt idx="19129">
                  <c:v>7.7318100000000001E-2</c:v>
                </c:pt>
                <c:pt idx="19130">
                  <c:v>7.4333300000000005E-2</c:v>
                </c:pt>
                <c:pt idx="19131">
                  <c:v>7.1351999999999999E-2</c:v>
                </c:pt>
                <c:pt idx="19132">
                  <c:v>6.8378400000000006E-2</c:v>
                </c:pt>
                <c:pt idx="19133">
                  <c:v>6.5416100000000005E-2</c:v>
                </c:pt>
                <c:pt idx="19134">
                  <c:v>6.2468900000000001E-2</c:v>
                </c:pt>
                <c:pt idx="19135">
                  <c:v>5.9540799999999998E-2</c:v>
                </c:pt>
                <c:pt idx="19136">
                  <c:v>5.66358E-2</c:v>
                </c:pt>
                <c:pt idx="19137">
                  <c:v>5.3758800000000002E-2</c:v>
                </c:pt>
                <c:pt idx="19138">
                  <c:v>5.0914800000000003E-2</c:v>
                </c:pt>
                <c:pt idx="19139">
                  <c:v>4.81088E-2</c:v>
                </c:pt>
                <c:pt idx="19140">
                  <c:v>4.5344200000000001E-2</c:v>
                </c:pt>
                <c:pt idx="19141">
                  <c:v>4.2623399999999999E-2</c:v>
                </c:pt>
                <c:pt idx="19142">
                  <c:v>3.9949699999999998E-2</c:v>
                </c:pt>
                <c:pt idx="19143">
                  <c:v>3.7326699999999997E-2</c:v>
                </c:pt>
                <c:pt idx="19144">
                  <c:v>3.4757400000000001E-2</c:v>
                </c:pt>
                <c:pt idx="19145">
                  <c:v>3.2244599999999998E-2</c:v>
                </c:pt>
                <c:pt idx="19146">
                  <c:v>2.9791499999999999E-2</c:v>
                </c:pt>
                <c:pt idx="19147">
                  <c:v>2.7400999999999998E-2</c:v>
                </c:pt>
                <c:pt idx="19148">
                  <c:v>2.5075900000000002E-2</c:v>
                </c:pt>
                <c:pt idx="19149">
                  <c:v>2.28188E-2</c:v>
                </c:pt>
                <c:pt idx="19150">
                  <c:v>2.06321E-2</c:v>
                </c:pt>
                <c:pt idx="19151">
                  <c:v>1.8518099999999999E-2</c:v>
                </c:pt>
                <c:pt idx="19152">
                  <c:v>1.6478699999999999E-2</c:v>
                </c:pt>
                <c:pt idx="19153">
                  <c:v>1.4515399999999999E-2</c:v>
                </c:pt>
                <c:pt idx="19154">
                  <c:v>1.2629899999999999E-2</c:v>
                </c:pt>
                <c:pt idx="19155">
                  <c:v>1.0824E-2</c:v>
                </c:pt>
                <c:pt idx="19156" formatCode="0.00E+00">
                  <c:v>9.0998199999999998E-3</c:v>
                </c:pt>
                <c:pt idx="19157" formatCode="0.00E+00">
                  <c:v>7.4587799999999999E-3</c:v>
                </c:pt>
                <c:pt idx="19158" formatCode="0.00E+00">
                  <c:v>5.9022099999999997E-3</c:v>
                </c:pt>
                <c:pt idx="19159" formatCode="0.00E+00">
                  <c:v>4.4314300000000001E-3</c:v>
                </c:pt>
                <c:pt idx="19160" formatCode="0.00E+00">
                  <c:v>3.0477199999999999E-3</c:v>
                </c:pt>
                <c:pt idx="19161" formatCode="0.00E+00">
                  <c:v>1.75212E-3</c:v>
                </c:pt>
                <c:pt idx="19162" formatCode="0.00E+00">
                  <c:v>5.4513800000000002E-4</c:v>
                </c:pt>
                <c:pt idx="19163" formatCode="0.00E+00">
                  <c:v>-5.7303699999999998E-4</c:v>
                </c:pt>
                <c:pt idx="19164" formatCode="0.00E+00">
                  <c:v>-1.6022600000000001E-3</c:v>
                </c:pt>
                <c:pt idx="19165" formatCode="0.00E+00">
                  <c:v>-2.54243E-3</c:v>
                </c:pt>
                <c:pt idx="19166" formatCode="0.00E+00">
                  <c:v>-3.39369E-3</c:v>
                </c:pt>
                <c:pt idx="19167" formatCode="0.00E+00">
                  <c:v>-4.1563900000000003E-3</c:v>
                </c:pt>
                <c:pt idx="19168" formatCode="0.00E+00">
                  <c:v>-4.8311099999999996E-3</c:v>
                </c:pt>
                <c:pt idx="19169" formatCode="0.00E+00">
                  <c:v>-5.4186199999999999E-3</c:v>
                </c:pt>
                <c:pt idx="19170" formatCode="0.00E+00">
                  <c:v>-5.9198499999999999E-3</c:v>
                </c:pt>
                <c:pt idx="19171" formatCode="0.00E+00">
                  <c:v>-6.3358800000000003E-3</c:v>
                </c:pt>
                <c:pt idx="19172" formatCode="0.00E+00">
                  <c:v>-6.6678700000000002E-3</c:v>
                </c:pt>
                <c:pt idx="19173" formatCode="0.00E+00">
                  <c:v>-6.9172599999999997E-3</c:v>
                </c:pt>
                <c:pt idx="19174" formatCode="0.00E+00">
                  <c:v>-7.0857699999999999E-3</c:v>
                </c:pt>
                <c:pt idx="19175" formatCode="0.00E+00">
                  <c:v>-7.1752099999999996E-3</c:v>
                </c:pt>
                <c:pt idx="19176" formatCode="0.00E+00">
                  <c:v>-7.1874199999999999E-3</c:v>
                </c:pt>
                <c:pt idx="19177" formatCode="0.00E+00">
                  <c:v>-7.1243900000000004E-3</c:v>
                </c:pt>
                <c:pt idx="19178" formatCode="0.00E+00">
                  <c:v>-6.9884099999999996E-3</c:v>
                </c:pt>
                <c:pt idx="19179" formatCode="0.00E+00">
                  <c:v>-6.7818000000000002E-3</c:v>
                </c:pt>
                <c:pt idx="19180" formatCode="0.00E+00">
                  <c:v>-6.50681E-3</c:v>
                </c:pt>
                <c:pt idx="19181" formatCode="0.00E+00">
                  <c:v>-6.1658399999999997E-3</c:v>
                </c:pt>
                <c:pt idx="19182" formatCode="0.00E+00">
                  <c:v>-5.7615100000000001E-3</c:v>
                </c:pt>
                <c:pt idx="19183" formatCode="0.00E+00">
                  <c:v>-5.2966899999999997E-3</c:v>
                </c:pt>
                <c:pt idx="19184" formatCode="0.00E+00">
                  <c:v>-4.7745499999999998E-3</c:v>
                </c:pt>
                <c:pt idx="19185" formatCode="0.00E+00">
                  <c:v>-4.1983200000000002E-3</c:v>
                </c:pt>
                <c:pt idx="19186" formatCode="0.00E+00">
                  <c:v>-3.5708200000000002E-3</c:v>
                </c:pt>
                <c:pt idx="19187" formatCode="0.00E+00">
                  <c:v>-2.8948099999999998E-3</c:v>
                </c:pt>
                <c:pt idx="19188" formatCode="0.00E+00">
                  <c:v>-2.1732499999999998E-3</c:v>
                </c:pt>
                <c:pt idx="19189" formatCode="0.00E+00">
                  <c:v>-1.4091900000000001E-3</c:v>
                </c:pt>
                <c:pt idx="19190" formatCode="0.00E+00">
                  <c:v>-6.0570000000000003E-4</c:v>
                </c:pt>
                <c:pt idx="19191" formatCode="0.00E+00">
                  <c:v>2.34059E-4</c:v>
                </c:pt>
                <c:pt idx="19192" formatCode="0.00E+00">
                  <c:v>1.1068600000000001E-3</c:v>
                </c:pt>
                <c:pt idx="19193" formatCode="0.00E+00">
                  <c:v>2.0094399999999999E-3</c:v>
                </c:pt>
                <c:pt idx="19194" formatCode="0.00E+00">
                  <c:v>2.93853E-3</c:v>
                </c:pt>
                <c:pt idx="19195" formatCode="0.00E+00">
                  <c:v>3.89084E-3</c:v>
                </c:pt>
                <c:pt idx="19196" formatCode="0.00E+00">
                  <c:v>4.8630399999999999E-3</c:v>
                </c:pt>
                <c:pt idx="19197" formatCode="0.00E+00">
                  <c:v>5.8516000000000002E-3</c:v>
                </c:pt>
                <c:pt idx="19198" formatCode="0.00E+00">
                  <c:v>6.8531099999999999E-3</c:v>
                </c:pt>
                <c:pt idx="19199" formatCode="0.00E+00">
                  <c:v>7.8646099999999993E-3</c:v>
                </c:pt>
                <c:pt idx="19200" formatCode="0.00E+00">
                  <c:v>8.8832400000000006E-3</c:v>
                </c:pt>
                <c:pt idx="19201" formatCode="0.00E+00">
                  <c:v>9.9061300000000008E-3</c:v>
                </c:pt>
                <c:pt idx="19202">
                  <c:v>1.09303E-2</c:v>
                </c:pt>
                <c:pt idx="19203">
                  <c:v>1.1952900000000001E-2</c:v>
                </c:pt>
                <c:pt idx="19204">
                  <c:v>1.2971E-2</c:v>
                </c:pt>
                <c:pt idx="19205">
                  <c:v>1.3981800000000001E-2</c:v>
                </c:pt>
                <c:pt idx="19206">
                  <c:v>1.49824E-2</c:v>
                </c:pt>
                <c:pt idx="19207">
                  <c:v>1.5970499999999999E-2</c:v>
                </c:pt>
                <c:pt idx="19208">
                  <c:v>1.6943900000000001E-2</c:v>
                </c:pt>
                <c:pt idx="19209">
                  <c:v>1.7900200000000002E-2</c:v>
                </c:pt>
                <c:pt idx="19210">
                  <c:v>1.8837400000000001E-2</c:v>
                </c:pt>
                <c:pt idx="19211">
                  <c:v>1.9753099999999999E-2</c:v>
                </c:pt>
                <c:pt idx="19212">
                  <c:v>2.0644800000000001E-2</c:v>
                </c:pt>
                <c:pt idx="19213">
                  <c:v>2.15097E-2</c:v>
                </c:pt>
                <c:pt idx="19214">
                  <c:v>2.2346000000000001E-2</c:v>
                </c:pt>
                <c:pt idx="19215">
                  <c:v>2.31524E-2</c:v>
                </c:pt>
                <c:pt idx="19216">
                  <c:v>2.3927500000000001E-2</c:v>
                </c:pt>
                <c:pt idx="19217">
                  <c:v>2.4669799999999999E-2</c:v>
                </c:pt>
                <c:pt idx="19218">
                  <c:v>2.5378100000000001E-2</c:v>
                </c:pt>
                <c:pt idx="19219">
                  <c:v>2.6051499999999998E-2</c:v>
                </c:pt>
                <c:pt idx="19220">
                  <c:v>2.66892E-2</c:v>
                </c:pt>
                <c:pt idx="19221">
                  <c:v>2.7290399999999999E-2</c:v>
                </c:pt>
                <c:pt idx="19222">
                  <c:v>2.78535E-2</c:v>
                </c:pt>
                <c:pt idx="19223">
                  <c:v>2.83781E-2</c:v>
                </c:pt>
                <c:pt idx="19224">
                  <c:v>2.8864299999999999E-2</c:v>
                </c:pt>
                <c:pt idx="19225">
                  <c:v>2.9313100000000002E-2</c:v>
                </c:pt>
                <c:pt idx="19226">
                  <c:v>2.97253E-2</c:v>
                </c:pt>
                <c:pt idx="19227">
                  <c:v>3.0101099999999999E-2</c:v>
                </c:pt>
                <c:pt idx="19228">
                  <c:v>3.04403E-2</c:v>
                </c:pt>
                <c:pt idx="19229">
                  <c:v>3.0742800000000001E-2</c:v>
                </c:pt>
                <c:pt idx="19230">
                  <c:v>3.1008999999999998E-2</c:v>
                </c:pt>
                <c:pt idx="19231">
                  <c:v>3.12389E-2</c:v>
                </c:pt>
                <c:pt idx="19232">
                  <c:v>3.1433099999999999E-2</c:v>
                </c:pt>
                <c:pt idx="19233">
                  <c:v>3.1591899999999999E-2</c:v>
                </c:pt>
                <c:pt idx="19234">
                  <c:v>3.17167E-2</c:v>
                </c:pt>
                <c:pt idx="19235">
                  <c:v>3.1809200000000003E-2</c:v>
                </c:pt>
                <c:pt idx="19236">
                  <c:v>3.1870999999999997E-2</c:v>
                </c:pt>
                <c:pt idx="19237">
                  <c:v>3.1902800000000002E-2</c:v>
                </c:pt>
                <c:pt idx="19238">
                  <c:v>3.1905200000000002E-2</c:v>
                </c:pt>
                <c:pt idx="19239">
                  <c:v>3.1878700000000003E-2</c:v>
                </c:pt>
                <c:pt idx="19240">
                  <c:v>3.1824499999999999E-2</c:v>
                </c:pt>
                <c:pt idx="19241">
                  <c:v>3.17442E-2</c:v>
                </c:pt>
                <c:pt idx="19242">
                  <c:v>3.1639599999999997E-2</c:v>
                </c:pt>
                <c:pt idx="19243">
                  <c:v>3.1512600000000002E-2</c:v>
                </c:pt>
                <c:pt idx="19244">
                  <c:v>3.1364900000000001E-2</c:v>
                </c:pt>
                <c:pt idx="19245">
                  <c:v>3.1198099999999999E-2</c:v>
                </c:pt>
                <c:pt idx="19246">
                  <c:v>3.1014099999999999E-2</c:v>
                </c:pt>
                <c:pt idx="19247">
                  <c:v>3.08154E-2</c:v>
                </c:pt>
                <c:pt idx="19248">
                  <c:v>3.06039E-2</c:v>
                </c:pt>
                <c:pt idx="19249">
                  <c:v>3.03819E-2</c:v>
                </c:pt>
                <c:pt idx="19250">
                  <c:v>3.0152600000000002E-2</c:v>
                </c:pt>
                <c:pt idx="19251">
                  <c:v>2.9918799999999999E-2</c:v>
                </c:pt>
                <c:pt idx="19252">
                  <c:v>2.96808E-2</c:v>
                </c:pt>
                <c:pt idx="19253">
                  <c:v>2.9437399999999999E-2</c:v>
                </c:pt>
                <c:pt idx="19254">
                  <c:v>2.9189199999999998E-2</c:v>
                </c:pt>
                <c:pt idx="19255">
                  <c:v>2.89413E-2</c:v>
                </c:pt>
                <c:pt idx="19256">
                  <c:v>2.87006E-2</c:v>
                </c:pt>
                <c:pt idx="19257">
                  <c:v>2.8471300000000001E-2</c:v>
                </c:pt>
                <c:pt idx="19258">
                  <c:v>2.82554E-2</c:v>
                </c:pt>
                <c:pt idx="19259">
                  <c:v>2.80544E-2</c:v>
                </c:pt>
                <c:pt idx="19260">
                  <c:v>2.7870700000000002E-2</c:v>
                </c:pt>
                <c:pt idx="19261">
                  <c:v>2.7706600000000001E-2</c:v>
                </c:pt>
                <c:pt idx="19262">
                  <c:v>2.75637E-2</c:v>
                </c:pt>
                <c:pt idx="19263">
                  <c:v>2.7443700000000001E-2</c:v>
                </c:pt>
                <c:pt idx="19264">
                  <c:v>2.7348600000000001E-2</c:v>
                </c:pt>
                <c:pt idx="19265">
                  <c:v>2.7279600000000001E-2</c:v>
                </c:pt>
                <c:pt idx="19266">
                  <c:v>2.7237600000000001E-2</c:v>
                </c:pt>
                <c:pt idx="19267">
                  <c:v>2.7223000000000001E-2</c:v>
                </c:pt>
                <c:pt idx="19268">
                  <c:v>2.7236400000000001E-2</c:v>
                </c:pt>
                <c:pt idx="19269">
                  <c:v>2.7278699999999999E-2</c:v>
                </c:pt>
                <c:pt idx="19270">
                  <c:v>2.7351299999999999E-2</c:v>
                </c:pt>
                <c:pt idx="19271">
                  <c:v>2.7455199999999999E-2</c:v>
                </c:pt>
                <c:pt idx="19272">
                  <c:v>2.75911E-2</c:v>
                </c:pt>
                <c:pt idx="19273">
                  <c:v>2.7760199999999999E-2</c:v>
                </c:pt>
                <c:pt idx="19274">
                  <c:v>2.79651E-2</c:v>
                </c:pt>
                <c:pt idx="19275">
                  <c:v>2.82092E-2</c:v>
                </c:pt>
                <c:pt idx="19276">
                  <c:v>2.8495099999999999E-2</c:v>
                </c:pt>
                <c:pt idx="19277">
                  <c:v>2.88221E-2</c:v>
                </c:pt>
                <c:pt idx="19278">
                  <c:v>2.9187399999999999E-2</c:v>
                </c:pt>
                <c:pt idx="19279">
                  <c:v>2.9588799999999998E-2</c:v>
                </c:pt>
                <c:pt idx="19280">
                  <c:v>3.0026000000000001E-2</c:v>
                </c:pt>
                <c:pt idx="19281">
                  <c:v>3.0499700000000001E-2</c:v>
                </c:pt>
                <c:pt idx="19282">
                  <c:v>3.1011400000000001E-2</c:v>
                </c:pt>
                <c:pt idx="19283">
                  <c:v>3.1563899999999999E-2</c:v>
                </c:pt>
                <c:pt idx="19284">
                  <c:v>3.2161000000000002E-2</c:v>
                </c:pt>
                <c:pt idx="19285">
                  <c:v>3.2805800000000003E-2</c:v>
                </c:pt>
                <c:pt idx="19286">
                  <c:v>3.3497399999999997E-2</c:v>
                </c:pt>
                <c:pt idx="19287">
                  <c:v>3.4231600000000001E-2</c:v>
                </c:pt>
                <c:pt idx="19288">
                  <c:v>3.5006099999999998E-2</c:v>
                </c:pt>
                <c:pt idx="19289">
                  <c:v>3.5822300000000001E-2</c:v>
                </c:pt>
                <c:pt idx="19290">
                  <c:v>3.6681400000000003E-2</c:v>
                </c:pt>
                <c:pt idx="19291">
                  <c:v>3.7581499999999997E-2</c:v>
                </c:pt>
                <c:pt idx="19292">
                  <c:v>3.8519299999999999E-2</c:v>
                </c:pt>
                <c:pt idx="19293">
                  <c:v>3.9492800000000002E-2</c:v>
                </c:pt>
                <c:pt idx="19294">
                  <c:v>4.0502299999999998E-2</c:v>
                </c:pt>
                <c:pt idx="19295">
                  <c:v>4.1548500000000002E-2</c:v>
                </c:pt>
                <c:pt idx="19296">
                  <c:v>4.2631000000000002E-2</c:v>
                </c:pt>
                <c:pt idx="19297">
                  <c:v>4.37489E-2</c:v>
                </c:pt>
                <c:pt idx="19298">
                  <c:v>4.4901400000000001E-2</c:v>
                </c:pt>
                <c:pt idx="19299">
                  <c:v>4.6087799999999998E-2</c:v>
                </c:pt>
                <c:pt idx="19300">
                  <c:v>4.7306800000000003E-2</c:v>
                </c:pt>
                <c:pt idx="19301">
                  <c:v>4.8555599999999997E-2</c:v>
                </c:pt>
                <c:pt idx="19302">
                  <c:v>4.9829499999999999E-2</c:v>
                </c:pt>
                <c:pt idx="19303">
                  <c:v>5.1123399999999999E-2</c:v>
                </c:pt>
                <c:pt idx="19304">
                  <c:v>5.24349E-2</c:v>
                </c:pt>
                <c:pt idx="19305">
                  <c:v>5.3763499999999999E-2</c:v>
                </c:pt>
                <c:pt idx="19306">
                  <c:v>5.51081E-2</c:v>
                </c:pt>
                <c:pt idx="19307">
                  <c:v>5.6465799999999997E-2</c:v>
                </c:pt>
                <c:pt idx="19308">
                  <c:v>5.78322E-2</c:v>
                </c:pt>
                <c:pt idx="19309">
                  <c:v>5.9201999999999998E-2</c:v>
                </c:pt>
                <c:pt idx="19310">
                  <c:v>6.0572399999999998E-2</c:v>
                </c:pt>
                <c:pt idx="19311">
                  <c:v>6.1941200000000002E-2</c:v>
                </c:pt>
                <c:pt idx="19312">
                  <c:v>6.3303999999999999E-2</c:v>
                </c:pt>
                <c:pt idx="19313">
                  <c:v>6.4654299999999998E-2</c:v>
                </c:pt>
                <c:pt idx="19314">
                  <c:v>6.5986500000000003E-2</c:v>
                </c:pt>
                <c:pt idx="19315">
                  <c:v>6.7294499999999993E-2</c:v>
                </c:pt>
                <c:pt idx="19316">
                  <c:v>6.8571699999999999E-2</c:v>
                </c:pt>
                <c:pt idx="19317">
                  <c:v>6.9814299999999996E-2</c:v>
                </c:pt>
                <c:pt idx="19318">
                  <c:v>7.1022500000000002E-2</c:v>
                </c:pt>
                <c:pt idx="19319">
                  <c:v>7.2195999999999996E-2</c:v>
                </c:pt>
                <c:pt idx="19320">
                  <c:v>7.3330900000000004E-2</c:v>
                </c:pt>
                <c:pt idx="19321">
                  <c:v>7.4421500000000002E-2</c:v>
                </c:pt>
                <c:pt idx="19322">
                  <c:v>7.5465199999999996E-2</c:v>
                </c:pt>
                <c:pt idx="19323">
                  <c:v>7.6461799999999996E-2</c:v>
                </c:pt>
                <c:pt idx="19324">
                  <c:v>7.7410300000000001E-2</c:v>
                </c:pt>
                <c:pt idx="19325">
                  <c:v>7.8306700000000007E-2</c:v>
                </c:pt>
                <c:pt idx="19326">
                  <c:v>7.9145400000000005E-2</c:v>
                </c:pt>
                <c:pt idx="19327">
                  <c:v>7.9921900000000004E-2</c:v>
                </c:pt>
                <c:pt idx="19328">
                  <c:v>8.0632999999999996E-2</c:v>
                </c:pt>
                <c:pt idx="19329">
                  <c:v>8.1275200000000006E-2</c:v>
                </c:pt>
                <c:pt idx="19330">
                  <c:v>8.1844399999999998E-2</c:v>
                </c:pt>
                <c:pt idx="19331">
                  <c:v>8.2337099999999996E-2</c:v>
                </c:pt>
                <c:pt idx="19332">
                  <c:v>8.2752300000000001E-2</c:v>
                </c:pt>
                <c:pt idx="19333">
                  <c:v>8.3089499999999997E-2</c:v>
                </c:pt>
                <c:pt idx="19334">
                  <c:v>8.3346199999999995E-2</c:v>
                </c:pt>
                <c:pt idx="19335">
                  <c:v>8.3518099999999998E-2</c:v>
                </c:pt>
                <c:pt idx="19336">
                  <c:v>8.3602999999999997E-2</c:v>
                </c:pt>
                <c:pt idx="19337">
                  <c:v>8.3601999999999996E-2</c:v>
                </c:pt>
                <c:pt idx="19338">
                  <c:v>8.3515400000000004E-2</c:v>
                </c:pt>
                <c:pt idx="19339">
                  <c:v>8.3338499999999996E-2</c:v>
                </c:pt>
                <c:pt idx="19340">
                  <c:v>8.3063999999999999E-2</c:v>
                </c:pt>
                <c:pt idx="19341">
                  <c:v>8.2685800000000004E-2</c:v>
                </c:pt>
                <c:pt idx="19342">
                  <c:v>8.2202800000000006E-2</c:v>
                </c:pt>
                <c:pt idx="19343">
                  <c:v>8.1616499999999995E-2</c:v>
                </c:pt>
                <c:pt idx="19344">
                  <c:v>8.0925800000000006E-2</c:v>
                </c:pt>
                <c:pt idx="19345">
                  <c:v>8.0126000000000003E-2</c:v>
                </c:pt>
                <c:pt idx="19346">
                  <c:v>7.9214400000000004E-2</c:v>
                </c:pt>
                <c:pt idx="19347">
                  <c:v>7.8192499999999998E-2</c:v>
                </c:pt>
                <c:pt idx="19348">
                  <c:v>7.7063199999999998E-2</c:v>
                </c:pt>
                <c:pt idx="19349">
                  <c:v>7.5826900000000003E-2</c:v>
                </c:pt>
                <c:pt idx="19350">
                  <c:v>7.4482900000000005E-2</c:v>
                </c:pt>
                <c:pt idx="19351">
                  <c:v>7.3033299999999995E-2</c:v>
                </c:pt>
                <c:pt idx="19352">
                  <c:v>7.1480500000000002E-2</c:v>
                </c:pt>
                <c:pt idx="19353">
                  <c:v>6.9821400000000006E-2</c:v>
                </c:pt>
                <c:pt idx="19354">
                  <c:v>6.8048499999999998E-2</c:v>
                </c:pt>
                <c:pt idx="19355">
                  <c:v>6.6159899999999994E-2</c:v>
                </c:pt>
                <c:pt idx="19356">
                  <c:v>6.4161200000000002E-2</c:v>
                </c:pt>
                <c:pt idx="19357">
                  <c:v>6.2057800000000003E-2</c:v>
                </c:pt>
                <c:pt idx="19358">
                  <c:v>5.98507E-2</c:v>
                </c:pt>
                <c:pt idx="19359">
                  <c:v>5.7539300000000002E-2</c:v>
                </c:pt>
                <c:pt idx="19360">
                  <c:v>5.5122699999999997E-2</c:v>
                </c:pt>
                <c:pt idx="19361">
                  <c:v>5.2600399999999999E-2</c:v>
                </c:pt>
                <c:pt idx="19362">
                  <c:v>4.9974999999999999E-2</c:v>
                </c:pt>
                <c:pt idx="19363">
                  <c:v>4.7251399999999999E-2</c:v>
                </c:pt>
                <c:pt idx="19364">
                  <c:v>4.4431900000000003E-2</c:v>
                </c:pt>
                <c:pt idx="19365">
                  <c:v>4.1514500000000003E-2</c:v>
                </c:pt>
                <c:pt idx="19366">
                  <c:v>3.84981E-2</c:v>
                </c:pt>
                <c:pt idx="19367">
                  <c:v>3.5385399999999997E-2</c:v>
                </c:pt>
                <c:pt idx="19368">
                  <c:v>3.2181300000000003E-2</c:v>
                </c:pt>
                <c:pt idx="19369">
                  <c:v>2.8888500000000001E-2</c:v>
                </c:pt>
                <c:pt idx="19370">
                  <c:v>2.5508300000000001E-2</c:v>
                </c:pt>
                <c:pt idx="19371">
                  <c:v>2.2043500000000001E-2</c:v>
                </c:pt>
                <c:pt idx="19372">
                  <c:v>1.8499600000000001E-2</c:v>
                </c:pt>
                <c:pt idx="19373">
                  <c:v>1.4881800000000001E-2</c:v>
                </c:pt>
                <c:pt idx="19374">
                  <c:v>1.11909E-2</c:v>
                </c:pt>
                <c:pt idx="19375" formatCode="0.00E+00">
                  <c:v>7.4261500000000003E-3</c:v>
                </c:pt>
                <c:pt idx="19376" formatCode="0.00E+00">
                  <c:v>3.5909499999999999E-3</c:v>
                </c:pt>
                <c:pt idx="19377" formatCode="0.00E+00">
                  <c:v>-3.0818499999999999E-4</c:v>
                </c:pt>
                <c:pt idx="19378" formatCode="0.00E+00">
                  <c:v>-4.2661499999999998E-3</c:v>
                </c:pt>
                <c:pt idx="19379" formatCode="0.00E+00">
                  <c:v>-8.2795400000000002E-3</c:v>
                </c:pt>
                <c:pt idx="19380">
                  <c:v>-1.23436E-2</c:v>
                </c:pt>
                <c:pt idx="19381">
                  <c:v>-1.64522E-2</c:v>
                </c:pt>
                <c:pt idx="19382">
                  <c:v>-2.0601899999999999E-2</c:v>
                </c:pt>
                <c:pt idx="19383">
                  <c:v>-2.4793599999999999E-2</c:v>
                </c:pt>
                <c:pt idx="19384">
                  <c:v>-2.90288E-2</c:v>
                </c:pt>
                <c:pt idx="19385">
                  <c:v>-3.3303899999999997E-2</c:v>
                </c:pt>
                <c:pt idx="19386">
                  <c:v>-3.7610699999999997E-2</c:v>
                </c:pt>
                <c:pt idx="19387">
                  <c:v>-4.1940100000000001E-2</c:v>
                </c:pt>
                <c:pt idx="19388">
                  <c:v>-4.6285600000000003E-2</c:v>
                </c:pt>
                <c:pt idx="19389">
                  <c:v>-5.0644300000000003E-2</c:v>
                </c:pt>
                <c:pt idx="19390">
                  <c:v>-5.5015799999999997E-2</c:v>
                </c:pt>
                <c:pt idx="19391">
                  <c:v>-5.9395000000000003E-2</c:v>
                </c:pt>
                <c:pt idx="19392">
                  <c:v>-6.3769699999999999E-2</c:v>
                </c:pt>
                <c:pt idx="19393">
                  <c:v>-6.8129599999999998E-2</c:v>
                </c:pt>
                <c:pt idx="19394">
                  <c:v>-7.2470499999999993E-2</c:v>
                </c:pt>
                <c:pt idx="19395">
                  <c:v>-7.6791999999999999E-2</c:v>
                </c:pt>
                <c:pt idx="19396">
                  <c:v>-8.1092600000000001E-2</c:v>
                </c:pt>
                <c:pt idx="19397">
                  <c:v>-8.5367799999999994E-2</c:v>
                </c:pt>
                <c:pt idx="19398">
                  <c:v>-8.96116E-2</c:v>
                </c:pt>
                <c:pt idx="19399">
                  <c:v>-9.3817700000000004E-2</c:v>
                </c:pt>
                <c:pt idx="19400">
                  <c:v>-9.7976900000000006E-2</c:v>
                </c:pt>
                <c:pt idx="19401">
                  <c:v>-0.102078</c:v>
                </c:pt>
                <c:pt idx="19402">
                  <c:v>-0.106116</c:v>
                </c:pt>
                <c:pt idx="19403">
                  <c:v>-0.110096</c:v>
                </c:pt>
                <c:pt idx="19404">
                  <c:v>-0.114019</c:v>
                </c:pt>
                <c:pt idx="19405">
                  <c:v>-0.117882</c:v>
                </c:pt>
                <c:pt idx="19406">
                  <c:v>-0.121679</c:v>
                </c:pt>
                <c:pt idx="19407">
                  <c:v>-0.12540699999999999</c:v>
                </c:pt>
                <c:pt idx="19408">
                  <c:v>-0.12906300000000001</c:v>
                </c:pt>
                <c:pt idx="19409">
                  <c:v>-0.13264000000000001</c:v>
                </c:pt>
                <c:pt idx="19410">
                  <c:v>-0.136129</c:v>
                </c:pt>
                <c:pt idx="19411">
                  <c:v>-0.13952600000000001</c:v>
                </c:pt>
                <c:pt idx="19412">
                  <c:v>-0.14282700000000001</c:v>
                </c:pt>
                <c:pt idx="19413">
                  <c:v>-0.14602999999999999</c:v>
                </c:pt>
                <c:pt idx="19414">
                  <c:v>-0.14913599999999999</c:v>
                </c:pt>
                <c:pt idx="19415">
                  <c:v>-0.152146</c:v>
                </c:pt>
                <c:pt idx="19416">
                  <c:v>-0.15506200000000001</c:v>
                </c:pt>
                <c:pt idx="19417">
                  <c:v>-0.157885</c:v>
                </c:pt>
                <c:pt idx="19418">
                  <c:v>-0.160611</c:v>
                </c:pt>
                <c:pt idx="19419">
                  <c:v>-0.16323499999999999</c:v>
                </c:pt>
                <c:pt idx="19420">
                  <c:v>-0.16574900000000001</c:v>
                </c:pt>
                <c:pt idx="19421">
                  <c:v>-0.16814499999999999</c:v>
                </c:pt>
                <c:pt idx="19422">
                  <c:v>-0.17042099999999999</c:v>
                </c:pt>
                <c:pt idx="19423">
                  <c:v>-0.17257500000000001</c:v>
                </c:pt>
                <c:pt idx="19424">
                  <c:v>-0.174599</c:v>
                </c:pt>
                <c:pt idx="19425">
                  <c:v>-0.17649100000000001</c:v>
                </c:pt>
                <c:pt idx="19426">
                  <c:v>-0.17824699999999999</c:v>
                </c:pt>
                <c:pt idx="19427">
                  <c:v>-0.17987400000000001</c:v>
                </c:pt>
                <c:pt idx="19428">
                  <c:v>-0.18137500000000001</c:v>
                </c:pt>
                <c:pt idx="19429">
                  <c:v>-0.182755</c:v>
                </c:pt>
                <c:pt idx="19430">
                  <c:v>-0.18401400000000001</c:v>
                </c:pt>
                <c:pt idx="19431">
                  <c:v>-0.18515200000000001</c:v>
                </c:pt>
                <c:pt idx="19432">
                  <c:v>-0.186171</c:v>
                </c:pt>
                <c:pt idx="19433">
                  <c:v>-0.18706700000000001</c:v>
                </c:pt>
                <c:pt idx="19434">
                  <c:v>-0.18784100000000001</c:v>
                </c:pt>
                <c:pt idx="19435">
                  <c:v>-0.188496</c:v>
                </c:pt>
                <c:pt idx="19436">
                  <c:v>-0.18903400000000001</c:v>
                </c:pt>
                <c:pt idx="19437">
                  <c:v>-0.18945899999999999</c:v>
                </c:pt>
                <c:pt idx="19438">
                  <c:v>-0.189772</c:v>
                </c:pt>
                <c:pt idx="19439">
                  <c:v>-0.189972</c:v>
                </c:pt>
                <c:pt idx="19440">
                  <c:v>-0.190054</c:v>
                </c:pt>
                <c:pt idx="19441">
                  <c:v>-0.190023</c:v>
                </c:pt>
                <c:pt idx="19442">
                  <c:v>-0.189886</c:v>
                </c:pt>
                <c:pt idx="19443">
                  <c:v>-0.18964600000000001</c:v>
                </c:pt>
                <c:pt idx="19444">
                  <c:v>-0.189302</c:v>
                </c:pt>
                <c:pt idx="19445">
                  <c:v>-0.18884999999999999</c:v>
                </c:pt>
                <c:pt idx="19446">
                  <c:v>-0.18829099999999999</c:v>
                </c:pt>
                <c:pt idx="19447">
                  <c:v>-0.18763099999999999</c:v>
                </c:pt>
                <c:pt idx="19448">
                  <c:v>-0.18687400000000001</c:v>
                </c:pt>
                <c:pt idx="19449">
                  <c:v>-0.18601699999999999</c:v>
                </c:pt>
                <c:pt idx="19450">
                  <c:v>-0.18506</c:v>
                </c:pt>
                <c:pt idx="19451">
                  <c:v>-0.184001</c:v>
                </c:pt>
                <c:pt idx="19452">
                  <c:v>-0.182842</c:v>
                </c:pt>
                <c:pt idx="19453">
                  <c:v>-0.18158099999999999</c:v>
                </c:pt>
                <c:pt idx="19454">
                  <c:v>-0.18021200000000001</c:v>
                </c:pt>
                <c:pt idx="19455">
                  <c:v>-0.17873600000000001</c:v>
                </c:pt>
                <c:pt idx="19456">
                  <c:v>-0.17716000000000001</c:v>
                </c:pt>
                <c:pt idx="19457">
                  <c:v>-0.17549699999999999</c:v>
                </c:pt>
                <c:pt idx="19458">
                  <c:v>-0.17375599999999999</c:v>
                </c:pt>
                <c:pt idx="19459">
                  <c:v>-0.17194499999999999</c:v>
                </c:pt>
                <c:pt idx="19460">
                  <c:v>-0.170067</c:v>
                </c:pt>
                <c:pt idx="19461">
                  <c:v>-0.168126</c:v>
                </c:pt>
                <c:pt idx="19462">
                  <c:v>-0.166127</c:v>
                </c:pt>
                <c:pt idx="19463">
                  <c:v>-0.164077</c:v>
                </c:pt>
                <c:pt idx="19464">
                  <c:v>-0.16198100000000001</c:v>
                </c:pt>
                <c:pt idx="19465">
                  <c:v>-0.15984400000000001</c:v>
                </c:pt>
                <c:pt idx="19466">
                  <c:v>-0.157665</c:v>
                </c:pt>
                <c:pt idx="19467">
                  <c:v>-0.155443</c:v>
                </c:pt>
                <c:pt idx="19468">
                  <c:v>-0.15318000000000001</c:v>
                </c:pt>
                <c:pt idx="19469">
                  <c:v>-0.15088399999999999</c:v>
                </c:pt>
                <c:pt idx="19470">
                  <c:v>-0.148564</c:v>
                </c:pt>
                <c:pt idx="19471">
                  <c:v>-0.14622499999999999</c:v>
                </c:pt>
                <c:pt idx="19472">
                  <c:v>-0.14386599999999999</c:v>
                </c:pt>
                <c:pt idx="19473">
                  <c:v>-0.141481</c:v>
                </c:pt>
                <c:pt idx="19474">
                  <c:v>-0.13907</c:v>
                </c:pt>
                <c:pt idx="19475">
                  <c:v>-0.13663600000000001</c:v>
                </c:pt>
                <c:pt idx="19476">
                  <c:v>-0.134182</c:v>
                </c:pt>
                <c:pt idx="19477">
                  <c:v>-0.13171099999999999</c:v>
                </c:pt>
                <c:pt idx="19478">
                  <c:v>-0.12923100000000001</c:v>
                </c:pt>
                <c:pt idx="19479">
                  <c:v>-0.126751</c:v>
                </c:pt>
                <c:pt idx="19480">
                  <c:v>-0.124279</c:v>
                </c:pt>
                <c:pt idx="19481">
                  <c:v>-0.12181599999999999</c:v>
                </c:pt>
                <c:pt idx="19482">
                  <c:v>-0.119365</c:v>
                </c:pt>
                <c:pt idx="19483">
                  <c:v>-0.116927</c:v>
                </c:pt>
                <c:pt idx="19484">
                  <c:v>-0.11450399999999999</c:v>
                </c:pt>
                <c:pt idx="19485">
                  <c:v>-0.112099</c:v>
                </c:pt>
                <c:pt idx="19486">
                  <c:v>-0.10971599999999999</c:v>
                </c:pt>
                <c:pt idx="19487">
                  <c:v>-0.107361</c:v>
                </c:pt>
                <c:pt idx="19488">
                  <c:v>-0.105034</c:v>
                </c:pt>
                <c:pt idx="19489">
                  <c:v>-0.10273400000000001</c:v>
                </c:pt>
                <c:pt idx="19490">
                  <c:v>-0.100471</c:v>
                </c:pt>
                <c:pt idx="19491">
                  <c:v>-9.8256599999999999E-2</c:v>
                </c:pt>
                <c:pt idx="19492">
                  <c:v>-9.6096600000000004E-2</c:v>
                </c:pt>
                <c:pt idx="19493">
                  <c:v>-9.3996800000000005E-2</c:v>
                </c:pt>
                <c:pt idx="19494">
                  <c:v>-9.1967099999999996E-2</c:v>
                </c:pt>
                <c:pt idx="19495">
                  <c:v>-9.0014200000000003E-2</c:v>
                </c:pt>
                <c:pt idx="19496">
                  <c:v>-8.8137800000000002E-2</c:v>
                </c:pt>
                <c:pt idx="19497">
                  <c:v>-8.6334900000000006E-2</c:v>
                </c:pt>
                <c:pt idx="19498">
                  <c:v>-8.4603300000000006E-2</c:v>
                </c:pt>
                <c:pt idx="19499">
                  <c:v>-8.2941000000000001E-2</c:v>
                </c:pt>
                <c:pt idx="19500">
                  <c:v>-8.1342100000000001E-2</c:v>
                </c:pt>
                <c:pt idx="19501">
                  <c:v>-7.9804E-2</c:v>
                </c:pt>
                <c:pt idx="19502">
                  <c:v>-7.8335100000000005E-2</c:v>
                </c:pt>
                <c:pt idx="19503">
                  <c:v>-7.6947699999999994E-2</c:v>
                </c:pt>
                <c:pt idx="19504">
                  <c:v>-7.5649499999999995E-2</c:v>
                </c:pt>
                <c:pt idx="19505">
                  <c:v>-7.4442300000000003E-2</c:v>
                </c:pt>
                <c:pt idx="19506">
                  <c:v>-7.3325399999999999E-2</c:v>
                </c:pt>
                <c:pt idx="19507">
                  <c:v>-7.2296399999999997E-2</c:v>
                </c:pt>
                <c:pt idx="19508">
                  <c:v>-7.1350899999999995E-2</c:v>
                </c:pt>
                <c:pt idx="19509">
                  <c:v>-7.0485900000000004E-2</c:v>
                </c:pt>
                <c:pt idx="19510">
                  <c:v>-6.9702200000000006E-2</c:v>
                </c:pt>
                <c:pt idx="19511">
                  <c:v>-6.9003499999999995E-2</c:v>
                </c:pt>
                <c:pt idx="19512">
                  <c:v>-6.8395399999999995E-2</c:v>
                </c:pt>
                <c:pt idx="19513">
                  <c:v>-6.7880999999999997E-2</c:v>
                </c:pt>
                <c:pt idx="19514">
                  <c:v>-6.7460000000000006E-2</c:v>
                </c:pt>
                <c:pt idx="19515">
                  <c:v>-6.7134100000000002E-2</c:v>
                </c:pt>
                <c:pt idx="19516">
                  <c:v>-6.6906999999999994E-2</c:v>
                </c:pt>
                <c:pt idx="19517">
                  <c:v>-6.6779000000000005E-2</c:v>
                </c:pt>
                <c:pt idx="19518">
                  <c:v>-6.6748399999999999E-2</c:v>
                </c:pt>
                <c:pt idx="19519">
                  <c:v>-6.6814399999999996E-2</c:v>
                </c:pt>
                <c:pt idx="19520">
                  <c:v>-6.6977599999999998E-2</c:v>
                </c:pt>
                <c:pt idx="19521">
                  <c:v>-6.7239400000000005E-2</c:v>
                </c:pt>
                <c:pt idx="19522">
                  <c:v>-6.7598099999999994E-2</c:v>
                </c:pt>
                <c:pt idx="19523">
                  <c:v>-6.8045900000000006E-2</c:v>
                </c:pt>
                <c:pt idx="19524">
                  <c:v>-6.8576499999999999E-2</c:v>
                </c:pt>
                <c:pt idx="19525">
                  <c:v>-6.9190500000000002E-2</c:v>
                </c:pt>
                <c:pt idx="19526">
                  <c:v>-6.98931E-2</c:v>
                </c:pt>
                <c:pt idx="19527">
                  <c:v>-7.0684300000000005E-2</c:v>
                </c:pt>
                <c:pt idx="19528">
                  <c:v>-7.1559899999999996E-2</c:v>
                </c:pt>
                <c:pt idx="19529">
                  <c:v>-7.2519100000000003E-2</c:v>
                </c:pt>
                <c:pt idx="19530">
                  <c:v>-7.3563299999999998E-2</c:v>
                </c:pt>
                <c:pt idx="19531">
                  <c:v>-7.46917E-2</c:v>
                </c:pt>
                <c:pt idx="19532">
                  <c:v>-7.59016E-2</c:v>
                </c:pt>
                <c:pt idx="19533">
                  <c:v>-7.7189499999999994E-2</c:v>
                </c:pt>
                <c:pt idx="19534">
                  <c:v>-7.8552800000000006E-2</c:v>
                </c:pt>
                <c:pt idx="19535">
                  <c:v>-7.9986600000000005E-2</c:v>
                </c:pt>
                <c:pt idx="19536">
                  <c:v>-8.1484899999999999E-2</c:v>
                </c:pt>
                <c:pt idx="19537">
                  <c:v>-8.3047499999999996E-2</c:v>
                </c:pt>
                <c:pt idx="19538">
                  <c:v>-8.4679299999999999E-2</c:v>
                </c:pt>
                <c:pt idx="19539">
                  <c:v>-8.6382600000000004E-2</c:v>
                </c:pt>
                <c:pt idx="19540">
                  <c:v>-8.8153099999999998E-2</c:v>
                </c:pt>
                <c:pt idx="19541">
                  <c:v>-8.9978900000000001E-2</c:v>
                </c:pt>
                <c:pt idx="19542">
                  <c:v>-9.1845899999999994E-2</c:v>
                </c:pt>
                <c:pt idx="19543">
                  <c:v>-9.3743599999999996E-2</c:v>
                </c:pt>
                <c:pt idx="19544">
                  <c:v>-9.5665700000000006E-2</c:v>
                </c:pt>
                <c:pt idx="19545">
                  <c:v>-9.7612699999999997E-2</c:v>
                </c:pt>
                <c:pt idx="19546">
                  <c:v>-9.9591100000000002E-2</c:v>
                </c:pt>
                <c:pt idx="19547">
                  <c:v>-0.101602</c:v>
                </c:pt>
                <c:pt idx="19548">
                  <c:v>-0.10363600000000001</c:v>
                </c:pt>
                <c:pt idx="19549">
                  <c:v>-0.10569000000000001</c:v>
                </c:pt>
                <c:pt idx="19550">
                  <c:v>-0.10777100000000001</c:v>
                </c:pt>
                <c:pt idx="19551">
                  <c:v>-0.109888</c:v>
                </c:pt>
                <c:pt idx="19552">
                  <c:v>-0.11204500000000001</c:v>
                </c:pt>
                <c:pt idx="19553">
                  <c:v>-0.114241</c:v>
                </c:pt>
                <c:pt idx="19554">
                  <c:v>-0.11647200000000001</c:v>
                </c:pt>
                <c:pt idx="19555">
                  <c:v>-0.118737</c:v>
                </c:pt>
                <c:pt idx="19556">
                  <c:v>-0.121034</c:v>
                </c:pt>
                <c:pt idx="19557">
                  <c:v>-0.123359</c:v>
                </c:pt>
                <c:pt idx="19558">
                  <c:v>-0.12570400000000001</c:v>
                </c:pt>
                <c:pt idx="19559">
                  <c:v>-0.12806100000000001</c:v>
                </c:pt>
                <c:pt idx="19560">
                  <c:v>-0.13042100000000001</c:v>
                </c:pt>
                <c:pt idx="19561">
                  <c:v>-0.13277</c:v>
                </c:pt>
                <c:pt idx="19562">
                  <c:v>-0.13509699999999999</c:v>
                </c:pt>
                <c:pt idx="19563">
                  <c:v>-0.13739499999999999</c:v>
                </c:pt>
                <c:pt idx="19564">
                  <c:v>-0.13966000000000001</c:v>
                </c:pt>
                <c:pt idx="19565">
                  <c:v>-0.14188300000000001</c:v>
                </c:pt>
                <c:pt idx="19566">
                  <c:v>-0.14405799999999999</c:v>
                </c:pt>
                <c:pt idx="19567">
                  <c:v>-0.14618999999999999</c:v>
                </c:pt>
                <c:pt idx="19568">
                  <c:v>-0.148283</c:v>
                </c:pt>
                <c:pt idx="19569">
                  <c:v>-0.15034600000000001</c:v>
                </c:pt>
                <c:pt idx="19570">
                  <c:v>-0.15238199999999999</c:v>
                </c:pt>
                <c:pt idx="19571">
                  <c:v>-0.15439</c:v>
                </c:pt>
                <c:pt idx="19572">
                  <c:v>-0.156364</c:v>
                </c:pt>
                <c:pt idx="19573">
                  <c:v>-0.15829599999999999</c:v>
                </c:pt>
                <c:pt idx="19574">
                  <c:v>-0.16018299999999999</c:v>
                </c:pt>
                <c:pt idx="19575">
                  <c:v>-0.16203000000000001</c:v>
                </c:pt>
                <c:pt idx="19576">
                  <c:v>-0.16383400000000001</c:v>
                </c:pt>
                <c:pt idx="19577">
                  <c:v>-0.16559099999999999</c:v>
                </c:pt>
                <c:pt idx="19578">
                  <c:v>-0.16730800000000001</c:v>
                </c:pt>
                <c:pt idx="19579">
                  <c:v>-0.16899900000000001</c:v>
                </c:pt>
                <c:pt idx="19580">
                  <c:v>-0.17067199999999999</c:v>
                </c:pt>
                <c:pt idx="19581">
                  <c:v>-0.17232900000000001</c:v>
                </c:pt>
                <c:pt idx="19582">
                  <c:v>-0.17397000000000001</c:v>
                </c:pt>
                <c:pt idx="19583">
                  <c:v>-0.175593</c:v>
                </c:pt>
                <c:pt idx="19584">
                  <c:v>-0.17719699999999999</c:v>
                </c:pt>
                <c:pt idx="19585">
                  <c:v>-0.17877599999999999</c:v>
                </c:pt>
                <c:pt idx="19586">
                  <c:v>-0.18032400000000001</c:v>
                </c:pt>
                <c:pt idx="19587">
                  <c:v>-0.18184400000000001</c:v>
                </c:pt>
                <c:pt idx="19588">
                  <c:v>-0.183337</c:v>
                </c:pt>
                <c:pt idx="19589">
                  <c:v>-0.18480099999999999</c:v>
                </c:pt>
                <c:pt idx="19590">
                  <c:v>-0.18624099999999999</c:v>
                </c:pt>
                <c:pt idx="19591">
                  <c:v>-0.18765799999999999</c:v>
                </c:pt>
                <c:pt idx="19592">
                  <c:v>-0.18904199999999999</c:v>
                </c:pt>
                <c:pt idx="19593">
                  <c:v>-0.190385</c:v>
                </c:pt>
                <c:pt idx="19594">
                  <c:v>-0.191688</c:v>
                </c:pt>
                <c:pt idx="19595">
                  <c:v>-0.19295999999999999</c:v>
                </c:pt>
                <c:pt idx="19596">
                  <c:v>-0.19420899999999999</c:v>
                </c:pt>
                <c:pt idx="19597">
                  <c:v>-0.195439</c:v>
                </c:pt>
                <c:pt idx="19598">
                  <c:v>-0.19665299999999999</c:v>
                </c:pt>
                <c:pt idx="19599">
                  <c:v>-0.19785700000000001</c:v>
                </c:pt>
                <c:pt idx="19600">
                  <c:v>-0.19905600000000001</c:v>
                </c:pt>
                <c:pt idx="19601">
                  <c:v>-0.20025000000000001</c:v>
                </c:pt>
                <c:pt idx="19602">
                  <c:v>-0.20144500000000001</c:v>
                </c:pt>
                <c:pt idx="19603">
                  <c:v>-0.20264599999999999</c:v>
                </c:pt>
                <c:pt idx="19604">
                  <c:v>-0.20385400000000001</c:v>
                </c:pt>
                <c:pt idx="19605">
                  <c:v>-0.20505799999999999</c:v>
                </c:pt>
                <c:pt idx="19606">
                  <c:v>-0.20625499999999999</c:v>
                </c:pt>
                <c:pt idx="19607">
                  <c:v>-0.20744699999999999</c:v>
                </c:pt>
                <c:pt idx="19608">
                  <c:v>-0.208646</c:v>
                </c:pt>
                <c:pt idx="19609">
                  <c:v>-0.20985599999999999</c:v>
                </c:pt>
                <c:pt idx="19610">
                  <c:v>-0.21107300000000001</c:v>
                </c:pt>
                <c:pt idx="19611">
                  <c:v>-0.21229100000000001</c:v>
                </c:pt>
                <c:pt idx="19612">
                  <c:v>-0.213507</c:v>
                </c:pt>
                <c:pt idx="19613">
                  <c:v>-0.214726</c:v>
                </c:pt>
                <c:pt idx="19614">
                  <c:v>-0.21595400000000001</c:v>
                </c:pt>
                <c:pt idx="19615">
                  <c:v>-0.217193</c:v>
                </c:pt>
                <c:pt idx="19616">
                  <c:v>-0.218447</c:v>
                </c:pt>
                <c:pt idx="19617">
                  <c:v>-0.21971599999999999</c:v>
                </c:pt>
                <c:pt idx="19618">
                  <c:v>-0.221</c:v>
                </c:pt>
                <c:pt idx="19619">
                  <c:v>-0.222301</c:v>
                </c:pt>
                <c:pt idx="19620">
                  <c:v>-0.22362199999999999</c:v>
                </c:pt>
                <c:pt idx="19621">
                  <c:v>-0.224964</c:v>
                </c:pt>
                <c:pt idx="19622">
                  <c:v>-0.22632099999999999</c:v>
                </c:pt>
                <c:pt idx="19623">
                  <c:v>-0.22769400000000001</c:v>
                </c:pt>
                <c:pt idx="19624">
                  <c:v>-0.22908899999999999</c:v>
                </c:pt>
                <c:pt idx="19625">
                  <c:v>-0.23050000000000001</c:v>
                </c:pt>
                <c:pt idx="19626">
                  <c:v>-0.23191999999999999</c:v>
                </c:pt>
                <c:pt idx="19627">
                  <c:v>-0.233344</c:v>
                </c:pt>
                <c:pt idx="19628">
                  <c:v>-0.23477300000000001</c:v>
                </c:pt>
                <c:pt idx="19629">
                  <c:v>-0.23620099999999999</c:v>
                </c:pt>
                <c:pt idx="19630">
                  <c:v>-0.237623</c:v>
                </c:pt>
                <c:pt idx="19631">
                  <c:v>-0.239042</c:v>
                </c:pt>
                <c:pt idx="19632">
                  <c:v>-0.24046100000000001</c:v>
                </c:pt>
                <c:pt idx="19633">
                  <c:v>-0.24187600000000001</c:v>
                </c:pt>
                <c:pt idx="19634">
                  <c:v>-0.243285</c:v>
                </c:pt>
                <c:pt idx="19635">
                  <c:v>-0.24468999999999999</c:v>
                </c:pt>
                <c:pt idx="19636">
                  <c:v>-0.24609300000000001</c:v>
                </c:pt>
                <c:pt idx="19637">
                  <c:v>-0.247499</c:v>
                </c:pt>
                <c:pt idx="19638">
                  <c:v>-0.248917</c:v>
                </c:pt>
                <c:pt idx="19639">
                  <c:v>-0.250359</c:v>
                </c:pt>
                <c:pt idx="19640">
                  <c:v>-0.251836</c:v>
                </c:pt>
                <c:pt idx="19641">
                  <c:v>-0.253355</c:v>
                </c:pt>
                <c:pt idx="19642">
                  <c:v>-0.254917</c:v>
                </c:pt>
                <c:pt idx="19643">
                  <c:v>-0.25651400000000002</c:v>
                </c:pt>
                <c:pt idx="19644">
                  <c:v>-0.258131</c:v>
                </c:pt>
                <c:pt idx="19645">
                  <c:v>-0.25975700000000002</c:v>
                </c:pt>
                <c:pt idx="19646">
                  <c:v>-0.26139499999999999</c:v>
                </c:pt>
                <c:pt idx="19647">
                  <c:v>-0.26305800000000001</c:v>
                </c:pt>
                <c:pt idx="19648">
                  <c:v>-0.26475300000000002</c:v>
                </c:pt>
                <c:pt idx="19649">
                  <c:v>-0.26647199999999999</c:v>
                </c:pt>
                <c:pt idx="19650">
                  <c:v>-0.26819300000000001</c:v>
                </c:pt>
                <c:pt idx="19651">
                  <c:v>-0.269897</c:v>
                </c:pt>
                <c:pt idx="19652">
                  <c:v>-0.27157900000000001</c:v>
                </c:pt>
                <c:pt idx="19653">
                  <c:v>-0.27323999999999998</c:v>
                </c:pt>
                <c:pt idx="19654">
                  <c:v>-0.27487499999999998</c:v>
                </c:pt>
                <c:pt idx="19655">
                  <c:v>-0.27648400000000001</c:v>
                </c:pt>
                <c:pt idx="19656">
                  <c:v>-0.27807700000000002</c:v>
                </c:pt>
                <c:pt idx="19657">
                  <c:v>-0.27966400000000002</c:v>
                </c:pt>
                <c:pt idx="19658">
                  <c:v>-0.28124500000000002</c:v>
                </c:pt>
                <c:pt idx="19659">
                  <c:v>-0.28281899999999999</c:v>
                </c:pt>
                <c:pt idx="19660">
                  <c:v>-0.28438600000000003</c:v>
                </c:pt>
                <c:pt idx="19661">
                  <c:v>-0.285943</c:v>
                </c:pt>
                <c:pt idx="19662">
                  <c:v>-0.28748699999999999</c:v>
                </c:pt>
                <c:pt idx="19663">
                  <c:v>-0.289016</c:v>
                </c:pt>
                <c:pt idx="19664">
                  <c:v>-0.29053000000000001</c:v>
                </c:pt>
                <c:pt idx="19665">
                  <c:v>-0.29202499999999998</c:v>
                </c:pt>
                <c:pt idx="19666">
                  <c:v>-0.29349500000000001</c:v>
                </c:pt>
                <c:pt idx="19667">
                  <c:v>-0.29494799999999999</c:v>
                </c:pt>
                <c:pt idx="19668">
                  <c:v>-0.29639100000000002</c:v>
                </c:pt>
                <c:pt idx="19669">
                  <c:v>-0.29782500000000001</c:v>
                </c:pt>
                <c:pt idx="19670">
                  <c:v>-0.299238</c:v>
                </c:pt>
                <c:pt idx="19671">
                  <c:v>-0.300622</c:v>
                </c:pt>
                <c:pt idx="19672">
                  <c:v>-0.30196899999999999</c:v>
                </c:pt>
                <c:pt idx="19673">
                  <c:v>-0.30326999999999998</c:v>
                </c:pt>
                <c:pt idx="19674">
                  <c:v>-0.30452000000000001</c:v>
                </c:pt>
                <c:pt idx="19675">
                  <c:v>-0.30572300000000002</c:v>
                </c:pt>
                <c:pt idx="19676">
                  <c:v>-0.30688599999999999</c:v>
                </c:pt>
                <c:pt idx="19677">
                  <c:v>-0.308004</c:v>
                </c:pt>
                <c:pt idx="19678">
                  <c:v>-0.309056</c:v>
                </c:pt>
                <c:pt idx="19679">
                  <c:v>-0.31002200000000002</c:v>
                </c:pt>
                <c:pt idx="19680">
                  <c:v>-0.31089600000000001</c:v>
                </c:pt>
                <c:pt idx="19681">
                  <c:v>-0.31168600000000002</c:v>
                </c:pt>
                <c:pt idx="19682">
                  <c:v>-0.31240899999999999</c:v>
                </c:pt>
                <c:pt idx="19683">
                  <c:v>-0.31307499999999999</c:v>
                </c:pt>
                <c:pt idx="19684">
                  <c:v>-0.313689</c:v>
                </c:pt>
                <c:pt idx="19685">
                  <c:v>-0.31424999999999997</c:v>
                </c:pt>
                <c:pt idx="19686">
                  <c:v>-0.31475900000000001</c:v>
                </c:pt>
                <c:pt idx="19687">
                  <c:v>-0.31521300000000002</c:v>
                </c:pt>
                <c:pt idx="19688">
                  <c:v>-0.31560500000000002</c:v>
                </c:pt>
                <c:pt idx="19689">
                  <c:v>-0.31592799999999999</c:v>
                </c:pt>
                <c:pt idx="19690">
                  <c:v>-0.31618600000000002</c:v>
                </c:pt>
                <c:pt idx="19691">
                  <c:v>-0.316384</c:v>
                </c:pt>
                <c:pt idx="19692">
                  <c:v>-0.31652200000000003</c:v>
                </c:pt>
                <c:pt idx="19693">
                  <c:v>-0.31659700000000002</c:v>
                </c:pt>
                <c:pt idx="19694">
                  <c:v>-0.316608</c:v>
                </c:pt>
                <c:pt idx="19695">
                  <c:v>-0.31655100000000003</c:v>
                </c:pt>
                <c:pt idx="19696">
                  <c:v>-0.31641000000000002</c:v>
                </c:pt>
                <c:pt idx="19697">
                  <c:v>-0.31617499999999998</c:v>
                </c:pt>
                <c:pt idx="19698">
                  <c:v>-0.31584400000000001</c:v>
                </c:pt>
                <c:pt idx="19699">
                  <c:v>-0.31541599999999997</c:v>
                </c:pt>
                <c:pt idx="19700">
                  <c:v>-0.31489299999999998</c:v>
                </c:pt>
                <c:pt idx="19701">
                  <c:v>-0.314278</c:v>
                </c:pt>
                <c:pt idx="19702">
                  <c:v>-0.31356600000000001</c:v>
                </c:pt>
                <c:pt idx="19703">
                  <c:v>-0.31275399999999998</c:v>
                </c:pt>
                <c:pt idx="19704">
                  <c:v>-0.31185000000000002</c:v>
                </c:pt>
                <c:pt idx="19705">
                  <c:v>-0.31086399999999997</c:v>
                </c:pt>
                <c:pt idx="19706">
                  <c:v>-0.30979400000000001</c:v>
                </c:pt>
                <c:pt idx="19707">
                  <c:v>-0.30863400000000002</c:v>
                </c:pt>
                <c:pt idx="19708">
                  <c:v>-0.30737900000000001</c:v>
                </c:pt>
                <c:pt idx="19709">
                  <c:v>-0.30603200000000003</c:v>
                </c:pt>
                <c:pt idx="19710">
                  <c:v>-0.30459399999999998</c:v>
                </c:pt>
                <c:pt idx="19711">
                  <c:v>-0.30307000000000001</c:v>
                </c:pt>
                <c:pt idx="19712">
                  <c:v>-0.30146600000000001</c:v>
                </c:pt>
                <c:pt idx="19713">
                  <c:v>-0.29977799999999999</c:v>
                </c:pt>
                <c:pt idx="19714">
                  <c:v>-0.29800599999999999</c:v>
                </c:pt>
                <c:pt idx="19715">
                  <c:v>-0.296157</c:v>
                </c:pt>
                <c:pt idx="19716">
                  <c:v>-0.294236</c:v>
                </c:pt>
                <c:pt idx="19717">
                  <c:v>-0.292244</c:v>
                </c:pt>
                <c:pt idx="19718">
                  <c:v>-0.29018699999999997</c:v>
                </c:pt>
                <c:pt idx="19719">
                  <c:v>-0.28807500000000003</c:v>
                </c:pt>
                <c:pt idx="19720">
                  <c:v>-0.28591299999999997</c:v>
                </c:pt>
                <c:pt idx="19721">
                  <c:v>-0.28369899999999998</c:v>
                </c:pt>
                <c:pt idx="19722">
                  <c:v>-0.28144000000000002</c:v>
                </c:pt>
                <c:pt idx="19723">
                  <c:v>-0.27914499999999998</c:v>
                </c:pt>
                <c:pt idx="19724">
                  <c:v>-0.27681499999999998</c:v>
                </c:pt>
                <c:pt idx="19725">
                  <c:v>-0.27443899999999999</c:v>
                </c:pt>
                <c:pt idx="19726">
                  <c:v>-0.272013</c:v>
                </c:pt>
                <c:pt idx="19727">
                  <c:v>-0.26954800000000001</c:v>
                </c:pt>
                <c:pt idx="19728">
                  <c:v>-0.26705000000000001</c:v>
                </c:pt>
                <c:pt idx="19729">
                  <c:v>-0.26451799999999998</c:v>
                </c:pt>
                <c:pt idx="19730">
                  <c:v>-0.26194400000000001</c:v>
                </c:pt>
                <c:pt idx="19731">
                  <c:v>-0.259326</c:v>
                </c:pt>
                <c:pt idx="19732">
                  <c:v>-0.25665700000000002</c:v>
                </c:pt>
                <c:pt idx="19733">
                  <c:v>-0.253936</c:v>
                </c:pt>
                <c:pt idx="19734">
                  <c:v>-0.25117800000000001</c:v>
                </c:pt>
                <c:pt idx="19735">
                  <c:v>-0.24840400000000001</c:v>
                </c:pt>
                <c:pt idx="19736">
                  <c:v>-0.24562700000000001</c:v>
                </c:pt>
                <c:pt idx="19737">
                  <c:v>-0.24284700000000001</c:v>
                </c:pt>
                <c:pt idx="19738">
                  <c:v>-0.24005099999999999</c:v>
                </c:pt>
                <c:pt idx="19739">
                  <c:v>-0.237232</c:v>
                </c:pt>
                <c:pt idx="19740">
                  <c:v>-0.23439599999999999</c:v>
                </c:pt>
                <c:pt idx="19741">
                  <c:v>-0.23155000000000001</c:v>
                </c:pt>
                <c:pt idx="19742">
                  <c:v>-0.22869700000000001</c:v>
                </c:pt>
                <c:pt idx="19743">
                  <c:v>-0.22584000000000001</c:v>
                </c:pt>
                <c:pt idx="19744">
                  <c:v>-0.222992</c:v>
                </c:pt>
                <c:pt idx="19745">
                  <c:v>-0.22017</c:v>
                </c:pt>
                <c:pt idx="19746">
                  <c:v>-0.21738499999999999</c:v>
                </c:pt>
                <c:pt idx="19747">
                  <c:v>-0.214641</c:v>
                </c:pt>
                <c:pt idx="19748">
                  <c:v>-0.21193100000000001</c:v>
                </c:pt>
                <c:pt idx="19749">
                  <c:v>-0.209256</c:v>
                </c:pt>
                <c:pt idx="19750">
                  <c:v>-0.206618</c:v>
                </c:pt>
                <c:pt idx="19751">
                  <c:v>-0.20402899999999999</c:v>
                </c:pt>
                <c:pt idx="19752">
                  <c:v>-0.20149300000000001</c:v>
                </c:pt>
                <c:pt idx="19753">
                  <c:v>-0.199014</c:v>
                </c:pt>
                <c:pt idx="19754">
                  <c:v>-0.19659299999999999</c:v>
                </c:pt>
                <c:pt idx="19755">
                  <c:v>-0.19423399999999999</c:v>
                </c:pt>
                <c:pt idx="19756">
                  <c:v>-0.19193499999999999</c:v>
                </c:pt>
                <c:pt idx="19757">
                  <c:v>-0.189696</c:v>
                </c:pt>
                <c:pt idx="19758">
                  <c:v>-0.18751399999999999</c:v>
                </c:pt>
                <c:pt idx="19759">
                  <c:v>-0.18538499999999999</c:v>
                </c:pt>
                <c:pt idx="19760">
                  <c:v>-0.18330399999999999</c:v>
                </c:pt>
                <c:pt idx="19761">
                  <c:v>-0.18127299999999999</c:v>
                </c:pt>
                <c:pt idx="19762">
                  <c:v>-0.17929800000000001</c:v>
                </c:pt>
                <c:pt idx="19763">
                  <c:v>-0.177393</c:v>
                </c:pt>
                <c:pt idx="19764">
                  <c:v>-0.17557300000000001</c:v>
                </c:pt>
                <c:pt idx="19765">
                  <c:v>-0.17383999999999999</c:v>
                </c:pt>
                <c:pt idx="19766">
                  <c:v>-0.172183</c:v>
                </c:pt>
                <c:pt idx="19767">
                  <c:v>-0.17059199999999999</c:v>
                </c:pt>
                <c:pt idx="19768">
                  <c:v>-0.169073</c:v>
                </c:pt>
                <c:pt idx="19769">
                  <c:v>-0.16763</c:v>
                </c:pt>
                <c:pt idx="19770">
                  <c:v>-0.166272</c:v>
                </c:pt>
                <c:pt idx="19771">
                  <c:v>-0.16500200000000001</c:v>
                </c:pt>
                <c:pt idx="19772">
                  <c:v>-0.16382099999999999</c:v>
                </c:pt>
                <c:pt idx="19773">
                  <c:v>-0.16272900000000001</c:v>
                </c:pt>
                <c:pt idx="19774">
                  <c:v>-0.16173000000000001</c:v>
                </c:pt>
                <c:pt idx="19775">
                  <c:v>-0.160827</c:v>
                </c:pt>
                <c:pt idx="19776">
                  <c:v>-0.160022</c:v>
                </c:pt>
                <c:pt idx="19777">
                  <c:v>-0.15931500000000001</c:v>
                </c:pt>
                <c:pt idx="19778">
                  <c:v>-0.15870799999999999</c:v>
                </c:pt>
                <c:pt idx="19779">
                  <c:v>-0.15821099999999999</c:v>
                </c:pt>
                <c:pt idx="19780">
                  <c:v>-0.157827</c:v>
                </c:pt>
                <c:pt idx="19781">
                  <c:v>-0.15754799999999999</c:v>
                </c:pt>
                <c:pt idx="19782">
                  <c:v>-0.157362</c:v>
                </c:pt>
                <c:pt idx="19783">
                  <c:v>-0.15726299999999999</c:v>
                </c:pt>
                <c:pt idx="19784">
                  <c:v>-0.157253</c:v>
                </c:pt>
                <c:pt idx="19785">
                  <c:v>-0.157337</c:v>
                </c:pt>
                <c:pt idx="19786">
                  <c:v>-0.15751799999999999</c:v>
                </c:pt>
                <c:pt idx="19787">
                  <c:v>-0.15779799999999999</c:v>
                </c:pt>
                <c:pt idx="19788">
                  <c:v>-0.15817700000000001</c:v>
                </c:pt>
                <c:pt idx="19789">
                  <c:v>-0.15865000000000001</c:v>
                </c:pt>
                <c:pt idx="19790">
                  <c:v>-0.15921099999999999</c:v>
                </c:pt>
                <c:pt idx="19791">
                  <c:v>-0.15984999999999999</c:v>
                </c:pt>
                <c:pt idx="19792">
                  <c:v>-0.16056500000000001</c:v>
                </c:pt>
                <c:pt idx="19793">
                  <c:v>-0.16134799999999999</c:v>
                </c:pt>
                <c:pt idx="19794">
                  <c:v>-0.16219800000000001</c:v>
                </c:pt>
                <c:pt idx="19795">
                  <c:v>-0.16311600000000001</c:v>
                </c:pt>
                <c:pt idx="19796">
                  <c:v>-0.16411000000000001</c:v>
                </c:pt>
                <c:pt idx="19797">
                  <c:v>-0.165185</c:v>
                </c:pt>
                <c:pt idx="19798">
                  <c:v>-0.16634099999999999</c:v>
                </c:pt>
                <c:pt idx="19799">
                  <c:v>-0.167577</c:v>
                </c:pt>
                <c:pt idx="19800">
                  <c:v>-0.16889000000000001</c:v>
                </c:pt>
                <c:pt idx="19801">
                  <c:v>-0.17027800000000001</c:v>
                </c:pt>
                <c:pt idx="19802">
                  <c:v>-0.171738</c:v>
                </c:pt>
                <c:pt idx="19803">
                  <c:v>-0.173264</c:v>
                </c:pt>
                <c:pt idx="19804">
                  <c:v>-0.17485899999999999</c:v>
                </c:pt>
                <c:pt idx="19805">
                  <c:v>-0.17652899999999999</c:v>
                </c:pt>
                <c:pt idx="19806">
                  <c:v>-0.17827499999999999</c:v>
                </c:pt>
                <c:pt idx="19807">
                  <c:v>-0.18009</c:v>
                </c:pt>
                <c:pt idx="19808">
                  <c:v>-0.18196999999999999</c:v>
                </c:pt>
                <c:pt idx="19809">
                  <c:v>-0.18391099999999999</c:v>
                </c:pt>
                <c:pt idx="19810">
                  <c:v>-0.18590699999999999</c:v>
                </c:pt>
                <c:pt idx="19811">
                  <c:v>-0.18795500000000001</c:v>
                </c:pt>
                <c:pt idx="19812">
                  <c:v>-0.190055</c:v>
                </c:pt>
                <c:pt idx="19813">
                  <c:v>-0.19220599999999999</c:v>
                </c:pt>
                <c:pt idx="19814">
                  <c:v>-0.19440299999999999</c:v>
                </c:pt>
                <c:pt idx="19815">
                  <c:v>-0.19663800000000001</c:v>
                </c:pt>
                <c:pt idx="19816">
                  <c:v>-0.198909</c:v>
                </c:pt>
                <c:pt idx="19817">
                  <c:v>-0.201212</c:v>
                </c:pt>
                <c:pt idx="19818">
                  <c:v>-0.203542</c:v>
                </c:pt>
                <c:pt idx="19819">
                  <c:v>-0.205896</c:v>
                </c:pt>
                <c:pt idx="19820">
                  <c:v>-0.20827399999999999</c:v>
                </c:pt>
                <c:pt idx="19821">
                  <c:v>-0.210673</c:v>
                </c:pt>
                <c:pt idx="19822">
                  <c:v>-0.21309</c:v>
                </c:pt>
                <c:pt idx="19823">
                  <c:v>-0.21552099999999999</c:v>
                </c:pt>
                <c:pt idx="19824">
                  <c:v>-0.21795900000000001</c:v>
                </c:pt>
                <c:pt idx="19825">
                  <c:v>-0.22039500000000001</c:v>
                </c:pt>
                <c:pt idx="19826">
                  <c:v>-0.22282399999999999</c:v>
                </c:pt>
                <c:pt idx="19827">
                  <c:v>-0.22525000000000001</c:v>
                </c:pt>
                <c:pt idx="19828">
                  <c:v>-0.22767899999999999</c:v>
                </c:pt>
                <c:pt idx="19829">
                  <c:v>-0.23011400000000001</c:v>
                </c:pt>
                <c:pt idx="19830">
                  <c:v>-0.232548</c:v>
                </c:pt>
                <c:pt idx="19831">
                  <c:v>-0.23497499999999999</c:v>
                </c:pt>
                <c:pt idx="19832">
                  <c:v>-0.2374</c:v>
                </c:pt>
                <c:pt idx="19833">
                  <c:v>-0.239819</c:v>
                </c:pt>
                <c:pt idx="19834">
                  <c:v>-0.24218400000000001</c:v>
                </c:pt>
                <c:pt idx="19835">
                  <c:v>-0.24445500000000001</c:v>
                </c:pt>
                <c:pt idx="19836">
                  <c:v>-0.24668399999999999</c:v>
                </c:pt>
                <c:pt idx="19837">
                  <c:v>-0.24890699999999999</c:v>
                </c:pt>
                <c:pt idx="19838">
                  <c:v>-0.25109199999999998</c:v>
                </c:pt>
                <c:pt idx="19839">
                  <c:v>-0.25322699999999998</c:v>
                </c:pt>
                <c:pt idx="19840">
                  <c:v>-0.255332</c:v>
                </c:pt>
                <c:pt idx="19841">
                  <c:v>-0.257409</c:v>
                </c:pt>
                <c:pt idx="19842">
                  <c:v>-0.25945499999999999</c:v>
                </c:pt>
                <c:pt idx="19843">
                  <c:v>-0.261459</c:v>
                </c:pt>
                <c:pt idx="19844">
                  <c:v>-0.26341599999999998</c:v>
                </c:pt>
                <c:pt idx="19845">
                  <c:v>-0.26532299999999998</c:v>
                </c:pt>
                <c:pt idx="19846">
                  <c:v>-0.267179</c:v>
                </c:pt>
                <c:pt idx="19847">
                  <c:v>-0.26898499999999997</c:v>
                </c:pt>
                <c:pt idx="19848">
                  <c:v>-0.27073999999999998</c:v>
                </c:pt>
                <c:pt idx="19849">
                  <c:v>-0.27243899999999999</c:v>
                </c:pt>
                <c:pt idx="19850">
                  <c:v>-0.27407900000000002</c:v>
                </c:pt>
                <c:pt idx="19851">
                  <c:v>-0.27565699999999999</c:v>
                </c:pt>
                <c:pt idx="19852">
                  <c:v>-0.27717399999999998</c:v>
                </c:pt>
                <c:pt idx="19853">
                  <c:v>-0.27863300000000002</c:v>
                </c:pt>
                <c:pt idx="19854">
                  <c:v>-0.28003099999999997</c:v>
                </c:pt>
                <c:pt idx="19855">
                  <c:v>-0.281366</c:v>
                </c:pt>
                <c:pt idx="19856">
                  <c:v>-0.28264</c:v>
                </c:pt>
                <c:pt idx="19857">
                  <c:v>-0.28385300000000002</c:v>
                </c:pt>
                <c:pt idx="19858">
                  <c:v>-0.285001</c:v>
                </c:pt>
                <c:pt idx="19859">
                  <c:v>-0.286076</c:v>
                </c:pt>
                <c:pt idx="19860">
                  <c:v>-0.28707700000000003</c:v>
                </c:pt>
                <c:pt idx="19861">
                  <c:v>-0.28800399999999998</c:v>
                </c:pt>
                <c:pt idx="19862">
                  <c:v>-0.28885899999999998</c:v>
                </c:pt>
                <c:pt idx="19863">
                  <c:v>-0.28963899999999998</c:v>
                </c:pt>
                <c:pt idx="19864">
                  <c:v>-0.29034199999999999</c:v>
                </c:pt>
                <c:pt idx="19865">
                  <c:v>-0.29097400000000001</c:v>
                </c:pt>
                <c:pt idx="19866">
                  <c:v>-0.29153400000000002</c:v>
                </c:pt>
                <c:pt idx="19867">
                  <c:v>-0.292018</c:v>
                </c:pt>
                <c:pt idx="19868">
                  <c:v>-0.29241699999999998</c:v>
                </c:pt>
                <c:pt idx="19869">
                  <c:v>-0.29272300000000001</c:v>
                </c:pt>
                <c:pt idx="19870">
                  <c:v>-0.29292899999999999</c:v>
                </c:pt>
                <c:pt idx="19871">
                  <c:v>-0.293041</c:v>
                </c:pt>
                <c:pt idx="19872">
                  <c:v>-0.29307100000000003</c:v>
                </c:pt>
                <c:pt idx="19873">
                  <c:v>-0.29303099999999999</c:v>
                </c:pt>
                <c:pt idx="19874">
                  <c:v>-0.29292099999999999</c:v>
                </c:pt>
                <c:pt idx="19875">
                  <c:v>-0.29273199999999999</c:v>
                </c:pt>
                <c:pt idx="19876">
                  <c:v>-0.29245199999999999</c:v>
                </c:pt>
                <c:pt idx="19877">
                  <c:v>-0.29207100000000003</c:v>
                </c:pt>
                <c:pt idx="19878">
                  <c:v>-0.29158899999999999</c:v>
                </c:pt>
                <c:pt idx="19879">
                  <c:v>-0.29100399999999998</c:v>
                </c:pt>
                <c:pt idx="19880">
                  <c:v>-0.29031400000000002</c:v>
                </c:pt>
                <c:pt idx="19881">
                  <c:v>-0.28952499999999998</c:v>
                </c:pt>
                <c:pt idx="19882">
                  <c:v>-0.28864400000000001</c:v>
                </c:pt>
                <c:pt idx="19883">
                  <c:v>-0.28767199999999998</c:v>
                </c:pt>
                <c:pt idx="19884">
                  <c:v>-0.28660999999999998</c:v>
                </c:pt>
                <c:pt idx="19885">
                  <c:v>-0.28546199999999999</c:v>
                </c:pt>
                <c:pt idx="19886">
                  <c:v>-0.28423100000000001</c:v>
                </c:pt>
                <c:pt idx="19887">
                  <c:v>-0.28292299999999998</c:v>
                </c:pt>
                <c:pt idx="19888">
                  <c:v>-0.28154499999999999</c:v>
                </c:pt>
                <c:pt idx="19889">
                  <c:v>-0.28010400000000002</c:v>
                </c:pt>
                <c:pt idx="19890">
                  <c:v>-0.27860099999999999</c:v>
                </c:pt>
                <c:pt idx="19891">
                  <c:v>-0.277034</c:v>
                </c:pt>
                <c:pt idx="19892">
                  <c:v>-0.27540599999999998</c:v>
                </c:pt>
                <c:pt idx="19893">
                  <c:v>-0.27371800000000002</c:v>
                </c:pt>
                <c:pt idx="19894">
                  <c:v>-0.27196300000000001</c:v>
                </c:pt>
                <c:pt idx="19895">
                  <c:v>-0.27013399999999999</c:v>
                </c:pt>
                <c:pt idx="19896">
                  <c:v>-0.26822499999999999</c:v>
                </c:pt>
                <c:pt idx="19897">
                  <c:v>-0.266233</c:v>
                </c:pt>
                <c:pt idx="19898">
                  <c:v>-0.26416299999999998</c:v>
                </c:pt>
                <c:pt idx="19899">
                  <c:v>-0.26201999999999998</c:v>
                </c:pt>
                <c:pt idx="19900">
                  <c:v>-0.25980999999999999</c:v>
                </c:pt>
                <c:pt idx="19901">
                  <c:v>-0.25752999999999998</c:v>
                </c:pt>
                <c:pt idx="19902">
                  <c:v>-0.25517800000000002</c:v>
                </c:pt>
                <c:pt idx="19903">
                  <c:v>-0.252747</c:v>
                </c:pt>
                <c:pt idx="19904">
                  <c:v>-0.25023699999999999</c:v>
                </c:pt>
                <c:pt idx="19905">
                  <c:v>-0.24766099999999999</c:v>
                </c:pt>
                <c:pt idx="19906">
                  <c:v>-0.245036</c:v>
                </c:pt>
                <c:pt idx="19907">
                  <c:v>-0.24237600000000001</c:v>
                </c:pt>
                <c:pt idx="19908">
                  <c:v>-0.23968500000000001</c:v>
                </c:pt>
                <c:pt idx="19909">
                  <c:v>-0.236961</c:v>
                </c:pt>
                <c:pt idx="19910">
                  <c:v>-0.23421400000000001</c:v>
                </c:pt>
                <c:pt idx="19911">
                  <c:v>-0.23145199999999999</c:v>
                </c:pt>
                <c:pt idx="19912">
                  <c:v>-0.228681</c:v>
                </c:pt>
                <c:pt idx="19913">
                  <c:v>-0.22589899999999999</c:v>
                </c:pt>
                <c:pt idx="19914">
                  <c:v>-0.223111</c:v>
                </c:pt>
                <c:pt idx="19915">
                  <c:v>-0.22031600000000001</c:v>
                </c:pt>
                <c:pt idx="19916">
                  <c:v>-0.21751699999999999</c:v>
                </c:pt>
                <c:pt idx="19917">
                  <c:v>-0.21471599999999999</c:v>
                </c:pt>
                <c:pt idx="19918">
                  <c:v>-0.21191499999999999</c:v>
                </c:pt>
                <c:pt idx="19919">
                  <c:v>-0.209115</c:v>
                </c:pt>
                <c:pt idx="19920">
                  <c:v>-0.20632600000000001</c:v>
                </c:pt>
                <c:pt idx="19921">
                  <c:v>-0.20353399999999999</c:v>
                </c:pt>
                <c:pt idx="19922">
                  <c:v>-0.200687</c:v>
                </c:pt>
                <c:pt idx="19923">
                  <c:v>-0.197796</c:v>
                </c:pt>
                <c:pt idx="19924">
                  <c:v>-0.194937</c:v>
                </c:pt>
                <c:pt idx="19925">
                  <c:v>-0.19211800000000001</c:v>
                </c:pt>
                <c:pt idx="19926">
                  <c:v>-0.18931000000000001</c:v>
                </c:pt>
                <c:pt idx="19927">
                  <c:v>-0.18652199999999999</c:v>
                </c:pt>
                <c:pt idx="19928">
                  <c:v>-0.18376600000000001</c:v>
                </c:pt>
                <c:pt idx="19929">
                  <c:v>-0.18104400000000001</c:v>
                </c:pt>
                <c:pt idx="19930">
                  <c:v>-0.17835500000000001</c:v>
                </c:pt>
                <c:pt idx="19931">
                  <c:v>-0.17569499999999999</c:v>
                </c:pt>
                <c:pt idx="19932">
                  <c:v>-0.17305999999999999</c:v>
                </c:pt>
                <c:pt idx="19933">
                  <c:v>-0.170457</c:v>
                </c:pt>
                <c:pt idx="19934">
                  <c:v>-0.16789699999999999</c:v>
                </c:pt>
                <c:pt idx="19935">
                  <c:v>-0.165385</c:v>
                </c:pt>
                <c:pt idx="19936">
                  <c:v>-0.16292699999999999</c:v>
                </c:pt>
                <c:pt idx="19937">
                  <c:v>-0.160526</c:v>
                </c:pt>
                <c:pt idx="19938">
                  <c:v>-0.15818699999999999</c:v>
                </c:pt>
                <c:pt idx="19939">
                  <c:v>-0.155916</c:v>
                </c:pt>
                <c:pt idx="19940">
                  <c:v>-0.153724</c:v>
                </c:pt>
                <c:pt idx="19941">
                  <c:v>-0.151618</c:v>
                </c:pt>
                <c:pt idx="19942">
                  <c:v>-0.14960200000000001</c:v>
                </c:pt>
                <c:pt idx="19943">
                  <c:v>-0.147675</c:v>
                </c:pt>
                <c:pt idx="19944">
                  <c:v>-0.14583399999999999</c:v>
                </c:pt>
                <c:pt idx="19945">
                  <c:v>-0.14407700000000001</c:v>
                </c:pt>
                <c:pt idx="19946">
                  <c:v>-0.142404</c:v>
                </c:pt>
                <c:pt idx="19947">
                  <c:v>-0.14082</c:v>
                </c:pt>
                <c:pt idx="19948">
                  <c:v>-0.13932600000000001</c:v>
                </c:pt>
                <c:pt idx="19949">
                  <c:v>-0.13792299999999999</c:v>
                </c:pt>
                <c:pt idx="19950">
                  <c:v>-0.13660600000000001</c:v>
                </c:pt>
                <c:pt idx="19951">
                  <c:v>-0.13537299999999999</c:v>
                </c:pt>
                <c:pt idx="19952">
                  <c:v>-0.13422000000000001</c:v>
                </c:pt>
                <c:pt idx="19953">
                  <c:v>-0.13314699999999999</c:v>
                </c:pt>
                <c:pt idx="19954">
                  <c:v>-0.13214600000000001</c:v>
                </c:pt>
                <c:pt idx="19955">
                  <c:v>-0.131215</c:v>
                </c:pt>
                <c:pt idx="19956">
                  <c:v>-0.130354</c:v>
                </c:pt>
                <c:pt idx="19957">
                  <c:v>-0.12956200000000001</c:v>
                </c:pt>
                <c:pt idx="19958">
                  <c:v>-0.12883800000000001</c:v>
                </c:pt>
                <c:pt idx="19959">
                  <c:v>-0.12817999999999999</c:v>
                </c:pt>
                <c:pt idx="19960">
                  <c:v>-0.12759100000000001</c:v>
                </c:pt>
                <c:pt idx="19961">
                  <c:v>-0.12707199999999999</c:v>
                </c:pt>
                <c:pt idx="19962">
                  <c:v>-0.12662399999999999</c:v>
                </c:pt>
                <c:pt idx="19963">
                  <c:v>-0.12624199999999999</c:v>
                </c:pt>
                <c:pt idx="19964">
                  <c:v>-0.12592500000000001</c:v>
                </c:pt>
                <c:pt idx="19965">
                  <c:v>-0.12567400000000001</c:v>
                </c:pt>
                <c:pt idx="19966">
                  <c:v>-0.12549099999999999</c:v>
                </c:pt>
                <c:pt idx="19967">
                  <c:v>-0.12537799999999999</c:v>
                </c:pt>
                <c:pt idx="19968">
                  <c:v>-0.125334</c:v>
                </c:pt>
                <c:pt idx="19969">
                  <c:v>-0.125359</c:v>
                </c:pt>
                <c:pt idx="19970">
                  <c:v>-0.12545200000000001</c:v>
                </c:pt>
                <c:pt idx="19971">
                  <c:v>-0.125611</c:v>
                </c:pt>
                <c:pt idx="19972">
                  <c:v>-0.12583</c:v>
                </c:pt>
                <c:pt idx="19973">
                  <c:v>-0.126108</c:v>
                </c:pt>
                <c:pt idx="19974">
                  <c:v>-0.126448</c:v>
                </c:pt>
                <c:pt idx="19975">
                  <c:v>-0.126855</c:v>
                </c:pt>
                <c:pt idx="19976">
                  <c:v>-0.12733</c:v>
                </c:pt>
                <c:pt idx="19977">
                  <c:v>-0.12787100000000001</c:v>
                </c:pt>
                <c:pt idx="19978">
                  <c:v>-0.12847500000000001</c:v>
                </c:pt>
                <c:pt idx="19979">
                  <c:v>-0.129137</c:v>
                </c:pt>
                <c:pt idx="19980">
                  <c:v>-0.129853</c:v>
                </c:pt>
                <c:pt idx="19981">
                  <c:v>-0.13061500000000001</c:v>
                </c:pt>
                <c:pt idx="19982">
                  <c:v>-0.13141800000000001</c:v>
                </c:pt>
                <c:pt idx="19983">
                  <c:v>-0.13225899999999999</c:v>
                </c:pt>
                <c:pt idx="19984">
                  <c:v>-0.13313900000000001</c:v>
                </c:pt>
                <c:pt idx="19985">
                  <c:v>-0.13405700000000001</c:v>
                </c:pt>
                <c:pt idx="19986">
                  <c:v>-0.135014</c:v>
                </c:pt>
                <c:pt idx="19987">
                  <c:v>-0.13600300000000001</c:v>
                </c:pt>
                <c:pt idx="19988">
                  <c:v>-0.137016</c:v>
                </c:pt>
                <c:pt idx="19989">
                  <c:v>-0.13804900000000001</c:v>
                </c:pt>
                <c:pt idx="19990">
                  <c:v>-0.139101</c:v>
                </c:pt>
                <c:pt idx="19991">
                  <c:v>-0.14017499999999999</c:v>
                </c:pt>
                <c:pt idx="19992">
                  <c:v>-0.14127400000000001</c:v>
                </c:pt>
                <c:pt idx="19993">
                  <c:v>-0.142399</c:v>
                </c:pt>
                <c:pt idx="19994">
                  <c:v>-0.14355399999999999</c:v>
                </c:pt>
                <c:pt idx="19995">
                  <c:v>-0.14473900000000001</c:v>
                </c:pt>
                <c:pt idx="19996">
                  <c:v>-0.14594299999999999</c:v>
                </c:pt>
                <c:pt idx="19997">
                  <c:v>-0.14715500000000001</c:v>
                </c:pt>
                <c:pt idx="19998">
                  <c:v>-0.148372</c:v>
                </c:pt>
                <c:pt idx="19999">
                  <c:v>-0.14960200000000001</c:v>
                </c:pt>
                <c:pt idx="20000">
                  <c:v>-0.15084700000000001</c:v>
                </c:pt>
                <c:pt idx="20001">
                  <c:v>-0.15210399999999999</c:v>
                </c:pt>
                <c:pt idx="20002">
                  <c:v>-0.153363</c:v>
                </c:pt>
                <c:pt idx="20003">
                  <c:v>-0.15462000000000001</c:v>
                </c:pt>
                <c:pt idx="20004">
                  <c:v>-0.15587300000000001</c:v>
                </c:pt>
                <c:pt idx="20005">
                  <c:v>-0.15711900000000001</c:v>
                </c:pt>
                <c:pt idx="20006">
                  <c:v>-0.15834899999999999</c:v>
                </c:pt>
                <c:pt idx="20007">
                  <c:v>-0.15955800000000001</c:v>
                </c:pt>
                <c:pt idx="20008">
                  <c:v>-0.160744</c:v>
                </c:pt>
                <c:pt idx="20009">
                  <c:v>-0.161909</c:v>
                </c:pt>
                <c:pt idx="20010">
                  <c:v>-0.163051</c:v>
                </c:pt>
                <c:pt idx="20011">
                  <c:v>-0.16417200000000001</c:v>
                </c:pt>
                <c:pt idx="20012">
                  <c:v>-0.165271</c:v>
                </c:pt>
                <c:pt idx="20013">
                  <c:v>-0.16634599999999999</c:v>
                </c:pt>
                <c:pt idx="20014">
                  <c:v>-0.16739599999999999</c:v>
                </c:pt>
                <c:pt idx="20015">
                  <c:v>-0.16841400000000001</c:v>
                </c:pt>
                <c:pt idx="20016">
                  <c:v>-0.16939299999999999</c:v>
                </c:pt>
                <c:pt idx="20017">
                  <c:v>-0.17032900000000001</c:v>
                </c:pt>
                <c:pt idx="20018">
                  <c:v>-0.17121900000000001</c:v>
                </c:pt>
                <c:pt idx="20019">
                  <c:v>-0.17205999999999999</c:v>
                </c:pt>
                <c:pt idx="20020">
                  <c:v>-0.17285200000000001</c:v>
                </c:pt>
                <c:pt idx="20021">
                  <c:v>-0.173598</c:v>
                </c:pt>
                <c:pt idx="20022">
                  <c:v>-0.17430000000000001</c:v>
                </c:pt>
                <c:pt idx="20023">
                  <c:v>-0.174957</c:v>
                </c:pt>
                <c:pt idx="20024">
                  <c:v>-0.175571</c:v>
                </c:pt>
                <c:pt idx="20025">
                  <c:v>-0.176144</c:v>
                </c:pt>
                <c:pt idx="20026">
                  <c:v>-0.176676</c:v>
                </c:pt>
                <c:pt idx="20027">
                  <c:v>-0.17716399999999999</c:v>
                </c:pt>
                <c:pt idx="20028">
                  <c:v>-0.17760200000000001</c:v>
                </c:pt>
                <c:pt idx="20029">
                  <c:v>-0.17799000000000001</c:v>
                </c:pt>
                <c:pt idx="20030">
                  <c:v>-0.17832700000000001</c:v>
                </c:pt>
                <c:pt idx="20031">
                  <c:v>-0.17861199999999999</c:v>
                </c:pt>
                <c:pt idx="20032">
                  <c:v>-0.178838</c:v>
                </c:pt>
                <c:pt idx="20033">
                  <c:v>-0.17899999999999999</c:v>
                </c:pt>
                <c:pt idx="20034">
                  <c:v>-0.179094</c:v>
                </c:pt>
                <c:pt idx="20035">
                  <c:v>-0.179118</c:v>
                </c:pt>
                <c:pt idx="20036">
                  <c:v>-0.17907300000000001</c:v>
                </c:pt>
                <c:pt idx="20037">
                  <c:v>-0.17896000000000001</c:v>
                </c:pt>
                <c:pt idx="20038">
                  <c:v>-0.17877999999999999</c:v>
                </c:pt>
                <c:pt idx="20039">
                  <c:v>-0.17852999999999999</c:v>
                </c:pt>
                <c:pt idx="20040">
                  <c:v>-0.17820900000000001</c:v>
                </c:pt>
                <c:pt idx="20041">
                  <c:v>-0.17782000000000001</c:v>
                </c:pt>
                <c:pt idx="20042">
                  <c:v>-0.177367</c:v>
                </c:pt>
                <c:pt idx="20043">
                  <c:v>-0.17685699999999999</c:v>
                </c:pt>
                <c:pt idx="20044">
                  <c:v>-0.176288</c:v>
                </c:pt>
                <c:pt idx="20045">
                  <c:v>-0.17566100000000001</c:v>
                </c:pt>
                <c:pt idx="20046">
                  <c:v>-0.17497499999999999</c:v>
                </c:pt>
                <c:pt idx="20047">
                  <c:v>-0.174233</c:v>
                </c:pt>
                <c:pt idx="20048">
                  <c:v>-0.17344000000000001</c:v>
                </c:pt>
                <c:pt idx="20049">
                  <c:v>-0.172593</c:v>
                </c:pt>
                <c:pt idx="20050">
                  <c:v>-0.17169100000000001</c:v>
                </c:pt>
                <c:pt idx="20051">
                  <c:v>-0.170736</c:v>
                </c:pt>
                <c:pt idx="20052">
                  <c:v>-0.169735</c:v>
                </c:pt>
                <c:pt idx="20053">
                  <c:v>-0.168688</c:v>
                </c:pt>
                <c:pt idx="20054">
                  <c:v>-0.167597</c:v>
                </c:pt>
                <c:pt idx="20055">
                  <c:v>-0.166463</c:v>
                </c:pt>
                <c:pt idx="20056">
                  <c:v>-0.16528599999999999</c:v>
                </c:pt>
                <c:pt idx="20057">
                  <c:v>-0.164072</c:v>
                </c:pt>
                <c:pt idx="20058">
                  <c:v>-0.162824</c:v>
                </c:pt>
                <c:pt idx="20059">
                  <c:v>-0.16150400000000001</c:v>
                </c:pt>
                <c:pt idx="20060">
                  <c:v>-0.16008</c:v>
                </c:pt>
                <c:pt idx="20061">
                  <c:v>-0.15859599999999999</c:v>
                </c:pt>
                <c:pt idx="20062">
                  <c:v>-0.157087</c:v>
                </c:pt>
                <c:pt idx="20063">
                  <c:v>-0.155528</c:v>
                </c:pt>
                <c:pt idx="20064">
                  <c:v>-0.15391299999999999</c:v>
                </c:pt>
                <c:pt idx="20065">
                  <c:v>-0.15226000000000001</c:v>
                </c:pt>
                <c:pt idx="20066">
                  <c:v>-0.15058099999999999</c:v>
                </c:pt>
                <c:pt idx="20067">
                  <c:v>-0.148872</c:v>
                </c:pt>
                <c:pt idx="20068">
                  <c:v>-0.14713100000000001</c:v>
                </c:pt>
                <c:pt idx="20069">
                  <c:v>-0.14535600000000001</c:v>
                </c:pt>
                <c:pt idx="20070">
                  <c:v>-0.14354600000000001</c:v>
                </c:pt>
                <c:pt idx="20071">
                  <c:v>-0.141707</c:v>
                </c:pt>
                <c:pt idx="20072">
                  <c:v>-0.13984199999999999</c:v>
                </c:pt>
                <c:pt idx="20073">
                  <c:v>-0.137956</c:v>
                </c:pt>
                <c:pt idx="20074">
                  <c:v>-0.13605300000000001</c:v>
                </c:pt>
                <c:pt idx="20075">
                  <c:v>-0.13413700000000001</c:v>
                </c:pt>
                <c:pt idx="20076">
                  <c:v>-0.132214</c:v>
                </c:pt>
                <c:pt idx="20077">
                  <c:v>-0.13028999999999999</c:v>
                </c:pt>
                <c:pt idx="20078">
                  <c:v>-0.12836900000000001</c:v>
                </c:pt>
                <c:pt idx="20079">
                  <c:v>-0.12645700000000001</c:v>
                </c:pt>
                <c:pt idx="20080">
                  <c:v>-0.124555</c:v>
                </c:pt>
                <c:pt idx="20081">
                  <c:v>-0.12266199999999999</c:v>
                </c:pt>
                <c:pt idx="20082">
                  <c:v>-0.120778</c:v>
                </c:pt>
                <c:pt idx="20083">
                  <c:v>-0.118904</c:v>
                </c:pt>
                <c:pt idx="20084">
                  <c:v>-0.11704299999999999</c:v>
                </c:pt>
                <c:pt idx="20085">
                  <c:v>-0.115193</c:v>
                </c:pt>
                <c:pt idx="20086">
                  <c:v>-0.113353</c:v>
                </c:pt>
                <c:pt idx="20087">
                  <c:v>-0.111527</c:v>
                </c:pt>
                <c:pt idx="20088">
                  <c:v>-0.109712</c:v>
                </c:pt>
                <c:pt idx="20089">
                  <c:v>-0.107907</c:v>
                </c:pt>
                <c:pt idx="20090">
                  <c:v>-0.106114</c:v>
                </c:pt>
                <c:pt idx="20091">
                  <c:v>-0.104333</c:v>
                </c:pt>
                <c:pt idx="20092">
                  <c:v>-0.102565</c:v>
                </c:pt>
                <c:pt idx="20093">
                  <c:v>-0.100812</c:v>
                </c:pt>
                <c:pt idx="20094">
                  <c:v>-9.9075300000000005E-2</c:v>
                </c:pt>
                <c:pt idx="20095">
                  <c:v>-9.7358899999999998E-2</c:v>
                </c:pt>
                <c:pt idx="20096">
                  <c:v>-9.5666299999999996E-2</c:v>
                </c:pt>
                <c:pt idx="20097">
                  <c:v>-9.4000200000000006E-2</c:v>
                </c:pt>
                <c:pt idx="20098">
                  <c:v>-9.2361299999999993E-2</c:v>
                </c:pt>
                <c:pt idx="20099">
                  <c:v>-9.0750300000000006E-2</c:v>
                </c:pt>
                <c:pt idx="20100">
                  <c:v>-8.9168999999999998E-2</c:v>
                </c:pt>
                <c:pt idx="20101">
                  <c:v>-8.7619500000000003E-2</c:v>
                </c:pt>
                <c:pt idx="20102">
                  <c:v>-8.6102399999999996E-2</c:v>
                </c:pt>
                <c:pt idx="20103">
                  <c:v>-8.4617499999999998E-2</c:v>
                </c:pt>
                <c:pt idx="20104">
                  <c:v>-8.3164100000000005E-2</c:v>
                </c:pt>
                <c:pt idx="20105">
                  <c:v>-8.1741400000000006E-2</c:v>
                </c:pt>
                <c:pt idx="20106">
                  <c:v>-8.0348199999999995E-2</c:v>
                </c:pt>
                <c:pt idx="20107">
                  <c:v>-7.8983200000000003E-2</c:v>
                </c:pt>
                <c:pt idx="20108">
                  <c:v>-7.7645000000000006E-2</c:v>
                </c:pt>
                <c:pt idx="20109">
                  <c:v>-7.6330700000000001E-2</c:v>
                </c:pt>
                <c:pt idx="20110">
                  <c:v>-7.5038999999999995E-2</c:v>
                </c:pt>
                <c:pt idx="20111">
                  <c:v>-7.3771500000000004E-2</c:v>
                </c:pt>
                <c:pt idx="20112">
                  <c:v>-7.2531700000000005E-2</c:v>
                </c:pt>
                <c:pt idx="20113">
                  <c:v>-7.1323300000000006E-2</c:v>
                </c:pt>
                <c:pt idx="20114">
                  <c:v>-7.0148100000000005E-2</c:v>
                </c:pt>
                <c:pt idx="20115">
                  <c:v>-6.9006100000000001E-2</c:v>
                </c:pt>
                <c:pt idx="20116">
                  <c:v>-6.7898E-2</c:v>
                </c:pt>
                <c:pt idx="20117">
                  <c:v>-6.68237E-2</c:v>
                </c:pt>
                <c:pt idx="20118">
                  <c:v>-6.5781800000000001E-2</c:v>
                </c:pt>
                <c:pt idx="20119">
                  <c:v>-6.47702E-2</c:v>
                </c:pt>
                <c:pt idx="20120">
                  <c:v>-6.3787200000000002E-2</c:v>
                </c:pt>
                <c:pt idx="20121">
                  <c:v>-6.2832899999999997E-2</c:v>
                </c:pt>
                <c:pt idx="20122">
                  <c:v>-6.1908100000000001E-2</c:v>
                </c:pt>
                <c:pt idx="20123">
                  <c:v>-6.1013999999999999E-2</c:v>
                </c:pt>
                <c:pt idx="20124">
                  <c:v>-6.0151900000000001E-2</c:v>
                </c:pt>
                <c:pt idx="20125">
                  <c:v>-5.9319499999999997E-2</c:v>
                </c:pt>
                <c:pt idx="20126">
                  <c:v>-5.8510899999999998E-2</c:v>
                </c:pt>
                <c:pt idx="20127">
                  <c:v>-5.7721799999999997E-2</c:v>
                </c:pt>
                <c:pt idx="20128">
                  <c:v>-5.6951000000000002E-2</c:v>
                </c:pt>
                <c:pt idx="20129">
                  <c:v>-5.6198999999999999E-2</c:v>
                </c:pt>
                <c:pt idx="20130">
                  <c:v>-5.5465500000000001E-2</c:v>
                </c:pt>
                <c:pt idx="20131">
                  <c:v>-5.4751899999999999E-2</c:v>
                </c:pt>
                <c:pt idx="20132">
                  <c:v>-5.4059999999999997E-2</c:v>
                </c:pt>
                <c:pt idx="20133">
                  <c:v>-5.3386400000000001E-2</c:v>
                </c:pt>
                <c:pt idx="20134">
                  <c:v>-5.2723100000000002E-2</c:v>
                </c:pt>
                <c:pt idx="20135">
                  <c:v>-5.2067700000000001E-2</c:v>
                </c:pt>
                <c:pt idx="20136">
                  <c:v>-5.1424699999999997E-2</c:v>
                </c:pt>
                <c:pt idx="20137">
                  <c:v>-5.0799299999999999E-2</c:v>
                </c:pt>
                <c:pt idx="20138">
                  <c:v>-5.0194799999999998E-2</c:v>
                </c:pt>
                <c:pt idx="20139">
                  <c:v>-4.9610700000000001E-2</c:v>
                </c:pt>
                <c:pt idx="20140">
                  <c:v>-4.9042099999999998E-2</c:v>
                </c:pt>
                <c:pt idx="20141">
                  <c:v>-4.8483499999999999E-2</c:v>
                </c:pt>
                <c:pt idx="20142">
                  <c:v>-4.7931399999999999E-2</c:v>
                </c:pt>
                <c:pt idx="20143">
                  <c:v>-4.7384099999999998E-2</c:v>
                </c:pt>
                <c:pt idx="20144">
                  <c:v>-4.6841899999999999E-2</c:v>
                </c:pt>
                <c:pt idx="20145">
                  <c:v>-4.6305300000000001E-2</c:v>
                </c:pt>
                <c:pt idx="20146">
                  <c:v>-4.5775900000000001E-2</c:v>
                </c:pt>
                <c:pt idx="20147">
                  <c:v>-4.5255999999999998E-2</c:v>
                </c:pt>
                <c:pt idx="20148">
                  <c:v>-4.4747000000000002E-2</c:v>
                </c:pt>
                <c:pt idx="20149">
                  <c:v>-4.42467E-2</c:v>
                </c:pt>
                <c:pt idx="20150">
                  <c:v>-4.3751699999999998E-2</c:v>
                </c:pt>
                <c:pt idx="20151">
                  <c:v>-4.3261099999999997E-2</c:v>
                </c:pt>
                <c:pt idx="20152">
                  <c:v>-4.2774300000000001E-2</c:v>
                </c:pt>
                <c:pt idx="20153">
                  <c:v>-4.22873E-2</c:v>
                </c:pt>
                <c:pt idx="20154">
                  <c:v>-4.1796E-2</c:v>
                </c:pt>
                <c:pt idx="20155">
                  <c:v>-4.1299500000000003E-2</c:v>
                </c:pt>
                <c:pt idx="20156">
                  <c:v>-4.0797699999999999E-2</c:v>
                </c:pt>
                <c:pt idx="20157">
                  <c:v>-4.02917E-2</c:v>
                </c:pt>
                <c:pt idx="20158">
                  <c:v>-3.9782400000000002E-2</c:v>
                </c:pt>
                <c:pt idx="20159">
                  <c:v>-3.9269100000000001E-2</c:v>
                </c:pt>
                <c:pt idx="20160">
                  <c:v>-3.87505E-2</c:v>
                </c:pt>
                <c:pt idx="20161">
                  <c:v>-3.8226900000000001E-2</c:v>
                </c:pt>
                <c:pt idx="20162">
                  <c:v>-3.7698099999999998E-2</c:v>
                </c:pt>
                <c:pt idx="20163">
                  <c:v>-3.7162100000000003E-2</c:v>
                </c:pt>
                <c:pt idx="20164">
                  <c:v>-3.6616099999999999E-2</c:v>
                </c:pt>
                <c:pt idx="20165">
                  <c:v>-3.6059000000000001E-2</c:v>
                </c:pt>
                <c:pt idx="20166">
                  <c:v>-3.54919E-2</c:v>
                </c:pt>
                <c:pt idx="20167">
                  <c:v>-3.4916000000000003E-2</c:v>
                </c:pt>
                <c:pt idx="20168">
                  <c:v>-3.4331399999999998E-2</c:v>
                </c:pt>
                <c:pt idx="20169">
                  <c:v>-3.3736799999999997E-2</c:v>
                </c:pt>
                <c:pt idx="20170">
                  <c:v>-3.3130199999999999E-2</c:v>
                </c:pt>
                <c:pt idx="20171">
                  <c:v>-3.2509900000000001E-2</c:v>
                </c:pt>
                <c:pt idx="20172">
                  <c:v>-3.1876099999999997E-2</c:v>
                </c:pt>
                <c:pt idx="20173">
                  <c:v>-3.1229400000000001E-2</c:v>
                </c:pt>
                <c:pt idx="20174">
                  <c:v>-3.0569099999999998E-2</c:v>
                </c:pt>
                <c:pt idx="20175">
                  <c:v>-2.9893699999999999E-2</c:v>
                </c:pt>
                <c:pt idx="20176">
                  <c:v>-2.9203099999999999E-2</c:v>
                </c:pt>
                <c:pt idx="20177">
                  <c:v>-2.84972E-2</c:v>
                </c:pt>
                <c:pt idx="20178">
                  <c:v>-2.7775500000000002E-2</c:v>
                </c:pt>
                <c:pt idx="20179">
                  <c:v>-2.70374E-2</c:v>
                </c:pt>
                <c:pt idx="20180">
                  <c:v>-2.6282400000000001E-2</c:v>
                </c:pt>
                <c:pt idx="20181">
                  <c:v>-2.55102E-2</c:v>
                </c:pt>
                <c:pt idx="20182">
                  <c:v>-2.47204E-2</c:v>
                </c:pt>
                <c:pt idx="20183">
                  <c:v>-2.3912200000000002E-2</c:v>
                </c:pt>
                <c:pt idx="20184">
                  <c:v>-2.30858E-2</c:v>
                </c:pt>
                <c:pt idx="20185">
                  <c:v>-2.2242399999999999E-2</c:v>
                </c:pt>
                <c:pt idx="20186">
                  <c:v>-2.13841E-2</c:v>
                </c:pt>
                <c:pt idx="20187">
                  <c:v>-2.0512300000000001E-2</c:v>
                </c:pt>
                <c:pt idx="20188">
                  <c:v>-1.9628E-2</c:v>
                </c:pt>
                <c:pt idx="20189">
                  <c:v>-1.8731999999999999E-2</c:v>
                </c:pt>
                <c:pt idx="20190">
                  <c:v>-1.7825500000000001E-2</c:v>
                </c:pt>
                <c:pt idx="20191">
                  <c:v>-1.6909899999999999E-2</c:v>
                </c:pt>
                <c:pt idx="20192">
                  <c:v>-1.5986400000000001E-2</c:v>
                </c:pt>
                <c:pt idx="20193">
                  <c:v>-1.5055199999999999E-2</c:v>
                </c:pt>
                <c:pt idx="20194">
                  <c:v>-1.4116099999999999E-2</c:v>
                </c:pt>
                <c:pt idx="20195">
                  <c:v>-1.3169200000000001E-2</c:v>
                </c:pt>
                <c:pt idx="20196">
                  <c:v>-1.22156E-2</c:v>
                </c:pt>
                <c:pt idx="20197">
                  <c:v>-1.1256800000000001E-2</c:v>
                </c:pt>
                <c:pt idx="20198">
                  <c:v>-1.02939E-2</c:v>
                </c:pt>
                <c:pt idx="20199" formatCode="0.00E+00">
                  <c:v>-9.3286099999999993E-3</c:v>
                </c:pt>
                <c:pt idx="20200" formatCode="0.00E+00">
                  <c:v>-8.3628699999999997E-3</c:v>
                </c:pt>
                <c:pt idx="20201" formatCode="0.00E+00">
                  <c:v>-7.3982800000000001E-3</c:v>
                </c:pt>
                <c:pt idx="20202" formatCode="0.00E+00">
                  <c:v>-6.4359899999999999E-3</c:v>
                </c:pt>
                <c:pt idx="20203" formatCode="0.00E+00">
                  <c:v>-5.4775300000000004E-3</c:v>
                </c:pt>
                <c:pt idx="20204" formatCode="0.00E+00">
                  <c:v>-4.5239499999999997E-3</c:v>
                </c:pt>
                <c:pt idx="20205" formatCode="0.00E+00">
                  <c:v>-3.5748899999999998E-3</c:v>
                </c:pt>
                <c:pt idx="20206" formatCode="0.00E+00">
                  <c:v>-2.6299800000000001E-3</c:v>
                </c:pt>
                <c:pt idx="20207" formatCode="0.00E+00">
                  <c:v>-1.6896400000000001E-3</c:v>
                </c:pt>
                <c:pt idx="20208" formatCode="0.00E+00">
                  <c:v>-7.5373499999999995E-4</c:v>
                </c:pt>
                <c:pt idx="20209" formatCode="0.00E+00">
                  <c:v>1.7787799999999999E-4</c:v>
                </c:pt>
                <c:pt idx="20210" formatCode="0.00E+00">
                  <c:v>1.1033099999999999E-3</c:v>
                </c:pt>
                <c:pt idx="20211" formatCode="0.00E+00">
                  <c:v>2.02001E-3</c:v>
                </c:pt>
                <c:pt idx="20212" formatCode="0.00E+00">
                  <c:v>2.9266399999999999E-3</c:v>
                </c:pt>
                <c:pt idx="20213" formatCode="0.00E+00">
                  <c:v>3.8214400000000002E-3</c:v>
                </c:pt>
                <c:pt idx="20214" formatCode="0.00E+00">
                  <c:v>4.7012699999999996E-3</c:v>
                </c:pt>
                <c:pt idx="20215" formatCode="0.00E+00">
                  <c:v>5.5639000000000001E-3</c:v>
                </c:pt>
                <c:pt idx="20216" formatCode="0.00E+00">
                  <c:v>6.4086300000000002E-3</c:v>
                </c:pt>
                <c:pt idx="20217" formatCode="0.00E+00">
                  <c:v>7.2344999999999996E-3</c:v>
                </c:pt>
                <c:pt idx="20218" formatCode="0.00E+00">
                  <c:v>8.0399200000000007E-3</c:v>
                </c:pt>
                <c:pt idx="20219" formatCode="0.00E+00">
                  <c:v>8.8233900000000004E-3</c:v>
                </c:pt>
                <c:pt idx="20220" formatCode="0.00E+00">
                  <c:v>9.5838899999999994E-3</c:v>
                </c:pt>
                <c:pt idx="20221">
                  <c:v>1.03211E-2</c:v>
                </c:pt>
                <c:pt idx="20222">
                  <c:v>1.10347E-2</c:v>
                </c:pt>
                <c:pt idx="20223">
                  <c:v>1.1723900000000001E-2</c:v>
                </c:pt>
                <c:pt idx="20224">
                  <c:v>1.2387499999999999E-2</c:v>
                </c:pt>
                <c:pt idx="20225">
                  <c:v>1.30247E-2</c:v>
                </c:pt>
                <c:pt idx="20226">
                  <c:v>1.3635400000000001E-2</c:v>
                </c:pt>
                <c:pt idx="20227">
                  <c:v>1.4219000000000001E-2</c:v>
                </c:pt>
                <c:pt idx="20228">
                  <c:v>1.47735E-2</c:v>
                </c:pt>
                <c:pt idx="20229">
                  <c:v>1.5297699999999999E-2</c:v>
                </c:pt>
                <c:pt idx="20230">
                  <c:v>1.57915E-2</c:v>
                </c:pt>
                <c:pt idx="20231">
                  <c:v>1.6255800000000001E-2</c:v>
                </c:pt>
                <c:pt idx="20232">
                  <c:v>1.6691299999999999E-2</c:v>
                </c:pt>
                <c:pt idx="20233">
                  <c:v>1.7097500000000002E-2</c:v>
                </c:pt>
                <c:pt idx="20234">
                  <c:v>1.74729E-2</c:v>
                </c:pt>
                <c:pt idx="20235">
                  <c:v>1.7815999999999999E-2</c:v>
                </c:pt>
                <c:pt idx="20236">
                  <c:v>1.8126E-2</c:v>
                </c:pt>
                <c:pt idx="20237">
                  <c:v>1.8401600000000001E-2</c:v>
                </c:pt>
                <c:pt idx="20238">
                  <c:v>1.8641499999999998E-2</c:v>
                </c:pt>
                <c:pt idx="20239">
                  <c:v>1.8844300000000001E-2</c:v>
                </c:pt>
                <c:pt idx="20240">
                  <c:v>1.9009600000000001E-2</c:v>
                </c:pt>
                <c:pt idx="20241">
                  <c:v>1.91372E-2</c:v>
                </c:pt>
                <c:pt idx="20242">
                  <c:v>1.9227399999999999E-2</c:v>
                </c:pt>
                <c:pt idx="20243">
                  <c:v>1.9281900000000001E-2</c:v>
                </c:pt>
                <c:pt idx="20244">
                  <c:v>1.9302799999999998E-2</c:v>
                </c:pt>
                <c:pt idx="20245">
                  <c:v>1.92914E-2</c:v>
                </c:pt>
                <c:pt idx="20246">
                  <c:v>1.92477E-2</c:v>
                </c:pt>
                <c:pt idx="20247">
                  <c:v>1.91722E-2</c:v>
                </c:pt>
                <c:pt idx="20248">
                  <c:v>1.90648E-2</c:v>
                </c:pt>
                <c:pt idx="20249">
                  <c:v>1.8925299999999999E-2</c:v>
                </c:pt>
                <c:pt idx="20250">
                  <c:v>1.8753800000000001E-2</c:v>
                </c:pt>
                <c:pt idx="20251">
                  <c:v>1.8551000000000002E-2</c:v>
                </c:pt>
                <c:pt idx="20252">
                  <c:v>1.83182E-2</c:v>
                </c:pt>
                <c:pt idx="20253">
                  <c:v>1.8055999999999999E-2</c:v>
                </c:pt>
                <c:pt idx="20254">
                  <c:v>1.7763899999999999E-2</c:v>
                </c:pt>
                <c:pt idx="20255">
                  <c:v>1.7440600000000001E-2</c:v>
                </c:pt>
                <c:pt idx="20256">
                  <c:v>1.7085800000000002E-2</c:v>
                </c:pt>
                <c:pt idx="20257">
                  <c:v>1.6700300000000001E-2</c:v>
                </c:pt>
                <c:pt idx="20258">
                  <c:v>1.62852E-2</c:v>
                </c:pt>
                <c:pt idx="20259">
                  <c:v>1.58411E-2</c:v>
                </c:pt>
                <c:pt idx="20260">
                  <c:v>1.53706E-2</c:v>
                </c:pt>
                <c:pt idx="20261">
                  <c:v>1.48772E-2</c:v>
                </c:pt>
                <c:pt idx="20262">
                  <c:v>1.4363000000000001E-2</c:v>
                </c:pt>
                <c:pt idx="20263">
                  <c:v>1.3827900000000001E-2</c:v>
                </c:pt>
                <c:pt idx="20264">
                  <c:v>1.32721E-2</c:v>
                </c:pt>
                <c:pt idx="20265">
                  <c:v>1.26975E-2</c:v>
                </c:pt>
                <c:pt idx="20266">
                  <c:v>1.21073E-2</c:v>
                </c:pt>
                <c:pt idx="20267">
                  <c:v>1.1504199999999999E-2</c:v>
                </c:pt>
                <c:pt idx="20268">
                  <c:v>1.08897E-2</c:v>
                </c:pt>
                <c:pt idx="20269">
                  <c:v>1.02649E-2</c:v>
                </c:pt>
                <c:pt idx="20270" formatCode="0.00E+00">
                  <c:v>9.63169E-3</c:v>
                </c:pt>
                <c:pt idx="20271" formatCode="0.00E+00">
                  <c:v>8.9923699999999995E-3</c:v>
                </c:pt>
                <c:pt idx="20272" formatCode="0.00E+00">
                  <c:v>8.3476699999999997E-3</c:v>
                </c:pt>
                <c:pt idx="20273" formatCode="0.00E+00">
                  <c:v>7.6976299999999996E-3</c:v>
                </c:pt>
                <c:pt idx="20274" formatCode="0.00E+00">
                  <c:v>7.0434599999999997E-3</c:v>
                </c:pt>
                <c:pt idx="20275" formatCode="0.00E+00">
                  <c:v>6.3872E-3</c:v>
                </c:pt>
                <c:pt idx="20276" formatCode="0.00E+00">
                  <c:v>5.7303600000000003E-3</c:v>
                </c:pt>
                <c:pt idx="20277" formatCode="0.00E+00">
                  <c:v>5.0742000000000001E-3</c:v>
                </c:pt>
                <c:pt idx="20278" formatCode="0.00E+00">
                  <c:v>4.4202099999999999E-3</c:v>
                </c:pt>
                <c:pt idx="20279" formatCode="0.00E+00">
                  <c:v>3.7703599999999999E-3</c:v>
                </c:pt>
                <c:pt idx="20280" formatCode="0.00E+00">
                  <c:v>3.1273500000000001E-3</c:v>
                </c:pt>
                <c:pt idx="20281" formatCode="0.00E+00">
                  <c:v>2.4945499999999999E-3</c:v>
                </c:pt>
                <c:pt idx="20282" formatCode="0.00E+00">
                  <c:v>1.87531E-3</c:v>
                </c:pt>
                <c:pt idx="20283" formatCode="0.00E+00">
                  <c:v>1.2718899999999999E-3</c:v>
                </c:pt>
                <c:pt idx="20284" formatCode="0.00E+00">
                  <c:v>6.8572800000000003E-4</c:v>
                </c:pt>
                <c:pt idx="20285" formatCode="0.00E+00">
                  <c:v>1.18718E-4</c:v>
                </c:pt>
                <c:pt idx="20286" formatCode="0.00E+00">
                  <c:v>-4.2734199999999999E-4</c:v>
                </c:pt>
                <c:pt idx="20287" formatCode="0.00E+00">
                  <c:v>-9.5135700000000001E-4</c:v>
                </c:pt>
                <c:pt idx="20288" formatCode="0.00E+00">
                  <c:v>-1.4520500000000001E-3</c:v>
                </c:pt>
                <c:pt idx="20289" formatCode="0.00E+00">
                  <c:v>-1.92771E-3</c:v>
                </c:pt>
                <c:pt idx="20290" formatCode="0.00E+00">
                  <c:v>-2.3768499999999998E-3</c:v>
                </c:pt>
                <c:pt idx="20291" formatCode="0.00E+00">
                  <c:v>-2.7981299999999998E-3</c:v>
                </c:pt>
                <c:pt idx="20292" formatCode="0.00E+00">
                  <c:v>-3.1899599999999999E-3</c:v>
                </c:pt>
                <c:pt idx="20293" formatCode="0.00E+00">
                  <c:v>-3.55091E-3</c:v>
                </c:pt>
                <c:pt idx="20294" formatCode="0.00E+00">
                  <c:v>-3.8794400000000001E-3</c:v>
                </c:pt>
                <c:pt idx="20295" formatCode="0.00E+00">
                  <c:v>-4.1730500000000002E-3</c:v>
                </c:pt>
                <c:pt idx="20296" formatCode="0.00E+00">
                  <c:v>-4.4288399999999999E-3</c:v>
                </c:pt>
                <c:pt idx="20297" formatCode="0.00E+00">
                  <c:v>-4.6446200000000003E-3</c:v>
                </c:pt>
                <c:pt idx="20298" formatCode="0.00E+00">
                  <c:v>-4.8187000000000004E-3</c:v>
                </c:pt>
                <c:pt idx="20299" formatCode="0.00E+00">
                  <c:v>-4.9490799999999998E-3</c:v>
                </c:pt>
                <c:pt idx="20300" formatCode="0.00E+00">
                  <c:v>-5.0344600000000002E-3</c:v>
                </c:pt>
                <c:pt idx="20301" formatCode="0.00E+00">
                  <c:v>-5.0752699999999998E-3</c:v>
                </c:pt>
                <c:pt idx="20302" formatCode="0.00E+00">
                  <c:v>-5.07232E-3</c:v>
                </c:pt>
                <c:pt idx="20303" formatCode="0.00E+00">
                  <c:v>-5.0248999999999997E-3</c:v>
                </c:pt>
                <c:pt idx="20304" formatCode="0.00E+00">
                  <c:v>-4.9309999999999996E-3</c:v>
                </c:pt>
                <c:pt idx="20305" formatCode="0.00E+00">
                  <c:v>-4.7882799999999998E-3</c:v>
                </c:pt>
                <c:pt idx="20306" formatCode="0.00E+00">
                  <c:v>-4.5947599999999998E-3</c:v>
                </c:pt>
                <c:pt idx="20307" formatCode="0.00E+00">
                  <c:v>-4.3493999999999998E-3</c:v>
                </c:pt>
                <c:pt idx="20308" formatCode="0.00E+00">
                  <c:v>-4.05201E-3</c:v>
                </c:pt>
                <c:pt idx="20309" formatCode="0.00E+00">
                  <c:v>-3.7023799999999999E-3</c:v>
                </c:pt>
                <c:pt idx="20310" formatCode="0.00E+00">
                  <c:v>-3.2993100000000002E-3</c:v>
                </c:pt>
                <c:pt idx="20311" formatCode="0.00E+00">
                  <c:v>-2.8405800000000001E-3</c:v>
                </c:pt>
                <c:pt idx="20312" formatCode="0.00E+00">
                  <c:v>-2.3244199999999998E-3</c:v>
                </c:pt>
                <c:pt idx="20313" formatCode="0.00E+00">
                  <c:v>-1.75052E-3</c:v>
                </c:pt>
                <c:pt idx="20314" formatCode="0.00E+00">
                  <c:v>-1.1195700000000001E-3</c:v>
                </c:pt>
                <c:pt idx="20315" formatCode="0.00E+00">
                  <c:v>-4.32201E-4</c:v>
                </c:pt>
                <c:pt idx="20316" formatCode="0.00E+00">
                  <c:v>3.1144400000000002E-4</c:v>
                </c:pt>
                <c:pt idx="20317" formatCode="0.00E+00">
                  <c:v>1.11114E-3</c:v>
                </c:pt>
                <c:pt idx="20318" formatCode="0.00E+00">
                  <c:v>1.9665199999999998E-3</c:v>
                </c:pt>
                <c:pt idx="20319" formatCode="0.00E+00">
                  <c:v>2.87769E-3</c:v>
                </c:pt>
                <c:pt idx="20320" formatCode="0.00E+00">
                  <c:v>3.8452999999999998E-3</c:v>
                </c:pt>
                <c:pt idx="20321" formatCode="0.00E+00">
                  <c:v>4.8703499999999999E-3</c:v>
                </c:pt>
                <c:pt idx="20322" formatCode="0.00E+00">
                  <c:v>5.9536499999999996E-3</c:v>
                </c:pt>
                <c:pt idx="20323" formatCode="0.00E+00">
                  <c:v>7.0949999999999997E-3</c:v>
                </c:pt>
                <c:pt idx="20324" formatCode="0.00E+00">
                  <c:v>8.2934600000000008E-3</c:v>
                </c:pt>
                <c:pt idx="20325" formatCode="0.00E+00">
                  <c:v>9.5478400000000001E-3</c:v>
                </c:pt>
                <c:pt idx="20326">
                  <c:v>1.08567E-2</c:v>
                </c:pt>
                <c:pt idx="20327">
                  <c:v>1.22182E-2</c:v>
                </c:pt>
                <c:pt idx="20328">
                  <c:v>1.36314E-2</c:v>
                </c:pt>
                <c:pt idx="20329">
                  <c:v>1.5095799999999999E-2</c:v>
                </c:pt>
                <c:pt idx="20330">
                  <c:v>1.6611000000000001E-2</c:v>
                </c:pt>
                <c:pt idx="20331">
                  <c:v>1.8176399999999999E-2</c:v>
                </c:pt>
                <c:pt idx="20332">
                  <c:v>1.9790800000000001E-2</c:v>
                </c:pt>
                <c:pt idx="20333">
                  <c:v>2.1453900000000001E-2</c:v>
                </c:pt>
                <c:pt idx="20334">
                  <c:v>2.31646E-2</c:v>
                </c:pt>
                <c:pt idx="20335">
                  <c:v>2.49214E-2</c:v>
                </c:pt>
                <c:pt idx="20336">
                  <c:v>2.67231E-2</c:v>
                </c:pt>
                <c:pt idx="20337">
                  <c:v>2.8568699999999999E-2</c:v>
                </c:pt>
                <c:pt idx="20338">
                  <c:v>3.04567E-2</c:v>
                </c:pt>
                <c:pt idx="20339">
                  <c:v>3.2385799999999999E-2</c:v>
                </c:pt>
                <c:pt idx="20340">
                  <c:v>3.4354599999999999E-2</c:v>
                </c:pt>
                <c:pt idx="20341">
                  <c:v>3.63611E-2</c:v>
                </c:pt>
                <c:pt idx="20342">
                  <c:v>3.8401699999999997E-2</c:v>
                </c:pt>
                <c:pt idx="20343">
                  <c:v>4.0473000000000002E-2</c:v>
                </c:pt>
                <c:pt idx="20344">
                  <c:v>4.2573E-2</c:v>
                </c:pt>
                <c:pt idx="20345">
                  <c:v>4.47001E-2</c:v>
                </c:pt>
                <c:pt idx="20346">
                  <c:v>4.6852199999999997E-2</c:v>
                </c:pt>
                <c:pt idx="20347">
                  <c:v>4.9026699999999999E-2</c:v>
                </c:pt>
                <c:pt idx="20348">
                  <c:v>5.1221799999999998E-2</c:v>
                </c:pt>
                <c:pt idx="20349">
                  <c:v>5.3436299999999999E-2</c:v>
                </c:pt>
                <c:pt idx="20350">
                  <c:v>5.5668500000000003E-2</c:v>
                </c:pt>
                <c:pt idx="20351">
                  <c:v>5.7915599999999998E-2</c:v>
                </c:pt>
                <c:pt idx="20352">
                  <c:v>6.0174699999999998E-2</c:v>
                </c:pt>
                <c:pt idx="20353">
                  <c:v>6.2443800000000001E-2</c:v>
                </c:pt>
                <c:pt idx="20354">
                  <c:v>6.4721500000000001E-2</c:v>
                </c:pt>
                <c:pt idx="20355">
                  <c:v>6.7006599999999999E-2</c:v>
                </c:pt>
                <c:pt idx="20356">
                  <c:v>6.92966E-2</c:v>
                </c:pt>
                <c:pt idx="20357">
                  <c:v>7.1588899999999997E-2</c:v>
                </c:pt>
                <c:pt idx="20358">
                  <c:v>7.3881199999999994E-2</c:v>
                </c:pt>
                <c:pt idx="20359">
                  <c:v>7.6171299999999997E-2</c:v>
                </c:pt>
                <c:pt idx="20360">
                  <c:v>7.8455200000000003E-2</c:v>
                </c:pt>
                <c:pt idx="20361">
                  <c:v>8.0729200000000001E-2</c:v>
                </c:pt>
                <c:pt idx="20362">
                  <c:v>8.29902E-2</c:v>
                </c:pt>
                <c:pt idx="20363">
                  <c:v>8.5236000000000006E-2</c:v>
                </c:pt>
                <c:pt idx="20364">
                  <c:v>8.7464100000000003E-2</c:v>
                </c:pt>
                <c:pt idx="20365">
                  <c:v>8.9672799999999997E-2</c:v>
                </c:pt>
                <c:pt idx="20366">
                  <c:v>9.1860399999999995E-2</c:v>
                </c:pt>
                <c:pt idx="20367">
                  <c:v>9.4024300000000005E-2</c:v>
                </c:pt>
                <c:pt idx="20368">
                  <c:v>9.61621E-2</c:v>
                </c:pt>
                <c:pt idx="20369">
                  <c:v>9.8272100000000001E-2</c:v>
                </c:pt>
                <c:pt idx="20370">
                  <c:v>0.100352</c:v>
                </c:pt>
                <c:pt idx="20371">
                  <c:v>0.1024</c:v>
                </c:pt>
                <c:pt idx="20372">
                  <c:v>0.104411</c:v>
                </c:pt>
                <c:pt idx="20373">
                  <c:v>0.10638599999999999</c:v>
                </c:pt>
                <c:pt idx="20374">
                  <c:v>0.108321</c:v>
                </c:pt>
                <c:pt idx="20375">
                  <c:v>0.11021499999999999</c:v>
                </c:pt>
                <c:pt idx="20376">
                  <c:v>0.112068</c:v>
                </c:pt>
                <c:pt idx="20377">
                  <c:v>0.113875</c:v>
                </c:pt>
                <c:pt idx="20378">
                  <c:v>0.115635</c:v>
                </c:pt>
                <c:pt idx="20379">
                  <c:v>0.11734700000000001</c:v>
                </c:pt>
                <c:pt idx="20380">
                  <c:v>0.119007</c:v>
                </c:pt>
                <c:pt idx="20381">
                  <c:v>0.120615</c:v>
                </c:pt>
                <c:pt idx="20382">
                  <c:v>0.122169</c:v>
                </c:pt>
                <c:pt idx="20383">
                  <c:v>0.123667</c:v>
                </c:pt>
                <c:pt idx="20384">
                  <c:v>0.125107</c:v>
                </c:pt>
                <c:pt idx="20385">
                  <c:v>0.12648699999999999</c:v>
                </c:pt>
                <c:pt idx="20386">
                  <c:v>0.127806</c:v>
                </c:pt>
                <c:pt idx="20387">
                  <c:v>0.12906100000000001</c:v>
                </c:pt>
                <c:pt idx="20388">
                  <c:v>0.13025300000000001</c:v>
                </c:pt>
                <c:pt idx="20389">
                  <c:v>0.131381</c:v>
                </c:pt>
                <c:pt idx="20390">
                  <c:v>0.132441</c:v>
                </c:pt>
                <c:pt idx="20391">
                  <c:v>0.133433</c:v>
                </c:pt>
                <c:pt idx="20392">
                  <c:v>0.134356</c:v>
                </c:pt>
                <c:pt idx="20393">
                  <c:v>0.13521</c:v>
                </c:pt>
                <c:pt idx="20394">
                  <c:v>0.135994</c:v>
                </c:pt>
                <c:pt idx="20395">
                  <c:v>0.13670499999999999</c:v>
                </c:pt>
                <c:pt idx="20396">
                  <c:v>0.13733999999999999</c:v>
                </c:pt>
                <c:pt idx="20397">
                  <c:v>0.13789999999999999</c:v>
                </c:pt>
                <c:pt idx="20398">
                  <c:v>0.13838500000000001</c:v>
                </c:pt>
                <c:pt idx="20399">
                  <c:v>0.138797</c:v>
                </c:pt>
                <c:pt idx="20400">
                  <c:v>0.13913700000000001</c:v>
                </c:pt>
                <c:pt idx="20401">
                  <c:v>0.139406</c:v>
                </c:pt>
                <c:pt idx="20402">
                  <c:v>0.139602</c:v>
                </c:pt>
                <c:pt idx="20403">
                  <c:v>0.13972599999999999</c:v>
                </c:pt>
                <c:pt idx="20404">
                  <c:v>0.13977700000000001</c:v>
                </c:pt>
                <c:pt idx="20405">
                  <c:v>0.13975499999999999</c:v>
                </c:pt>
                <c:pt idx="20406">
                  <c:v>0.13965900000000001</c:v>
                </c:pt>
                <c:pt idx="20407">
                  <c:v>0.139489</c:v>
                </c:pt>
                <c:pt idx="20408">
                  <c:v>0.13924700000000001</c:v>
                </c:pt>
                <c:pt idx="20409">
                  <c:v>0.138933</c:v>
                </c:pt>
                <c:pt idx="20410">
                  <c:v>0.13855100000000001</c:v>
                </c:pt>
                <c:pt idx="20411">
                  <c:v>0.138103</c:v>
                </c:pt>
                <c:pt idx="20412">
                  <c:v>0.13758699999999999</c:v>
                </c:pt>
                <c:pt idx="20413">
                  <c:v>0.13700599999999999</c:v>
                </c:pt>
                <c:pt idx="20414">
                  <c:v>0.13636100000000001</c:v>
                </c:pt>
                <c:pt idx="20415">
                  <c:v>0.13564999999999999</c:v>
                </c:pt>
                <c:pt idx="20416">
                  <c:v>0.13487499999999999</c:v>
                </c:pt>
                <c:pt idx="20417">
                  <c:v>0.13403699999999999</c:v>
                </c:pt>
                <c:pt idx="20418">
                  <c:v>0.13313900000000001</c:v>
                </c:pt>
                <c:pt idx="20419">
                  <c:v>0.13218199999999999</c:v>
                </c:pt>
                <c:pt idx="20420">
                  <c:v>0.131166</c:v>
                </c:pt>
                <c:pt idx="20421">
                  <c:v>0.13009399999999999</c:v>
                </c:pt>
                <c:pt idx="20422">
                  <c:v>0.128966</c:v>
                </c:pt>
                <c:pt idx="20423">
                  <c:v>0.12778500000000001</c:v>
                </c:pt>
                <c:pt idx="20424">
                  <c:v>0.12654899999999999</c:v>
                </c:pt>
                <c:pt idx="20425">
                  <c:v>0.12526100000000001</c:v>
                </c:pt>
                <c:pt idx="20426">
                  <c:v>0.123922</c:v>
                </c:pt>
                <c:pt idx="20427">
                  <c:v>0.122533</c:v>
                </c:pt>
                <c:pt idx="20428">
                  <c:v>0.121097</c:v>
                </c:pt>
                <c:pt idx="20429">
                  <c:v>0.119617</c:v>
                </c:pt>
                <c:pt idx="20430">
                  <c:v>0.118093</c:v>
                </c:pt>
                <c:pt idx="20431">
                  <c:v>0.11652999999999999</c:v>
                </c:pt>
                <c:pt idx="20432">
                  <c:v>0.114928</c:v>
                </c:pt>
                <c:pt idx="20433">
                  <c:v>0.113292</c:v>
                </c:pt>
                <c:pt idx="20434">
                  <c:v>0.111623</c:v>
                </c:pt>
                <c:pt idx="20435">
                  <c:v>0.10992399999999999</c:v>
                </c:pt>
                <c:pt idx="20436">
                  <c:v>0.108197</c:v>
                </c:pt>
                <c:pt idx="20437">
                  <c:v>0.106444</c:v>
                </c:pt>
                <c:pt idx="20438">
                  <c:v>0.104668</c:v>
                </c:pt>
                <c:pt idx="20439">
                  <c:v>0.102869</c:v>
                </c:pt>
                <c:pt idx="20440">
                  <c:v>0.101049</c:v>
                </c:pt>
                <c:pt idx="20441">
                  <c:v>9.9210900000000005E-2</c:v>
                </c:pt>
                <c:pt idx="20442">
                  <c:v>9.7358799999999995E-2</c:v>
                </c:pt>
                <c:pt idx="20443">
                  <c:v>9.5494599999999999E-2</c:v>
                </c:pt>
                <c:pt idx="20444">
                  <c:v>9.3620800000000004E-2</c:v>
                </c:pt>
                <c:pt idx="20445">
                  <c:v>9.1739699999999993E-2</c:v>
                </c:pt>
                <c:pt idx="20446">
                  <c:v>8.9853699999999995E-2</c:v>
                </c:pt>
                <c:pt idx="20447">
                  <c:v>8.7965100000000004E-2</c:v>
                </c:pt>
                <c:pt idx="20448">
                  <c:v>8.6075600000000002E-2</c:v>
                </c:pt>
                <c:pt idx="20449">
                  <c:v>8.4186700000000003E-2</c:v>
                </c:pt>
                <c:pt idx="20450">
                  <c:v>8.2300700000000004E-2</c:v>
                </c:pt>
                <c:pt idx="20451">
                  <c:v>8.04198E-2</c:v>
                </c:pt>
                <c:pt idx="20452">
                  <c:v>7.8546599999999994E-2</c:v>
                </c:pt>
                <c:pt idx="20453">
                  <c:v>7.6684699999999995E-2</c:v>
                </c:pt>
                <c:pt idx="20454">
                  <c:v>7.4837000000000001E-2</c:v>
                </c:pt>
                <c:pt idx="20455">
                  <c:v>7.3005500000000001E-2</c:v>
                </c:pt>
                <c:pt idx="20456">
                  <c:v>7.1191699999999997E-2</c:v>
                </c:pt>
                <c:pt idx="20457">
                  <c:v>6.9397500000000001E-2</c:v>
                </c:pt>
                <c:pt idx="20458">
                  <c:v>6.7624600000000007E-2</c:v>
                </c:pt>
                <c:pt idx="20459">
                  <c:v>6.58749E-2</c:v>
                </c:pt>
                <c:pt idx="20460">
                  <c:v>6.4150700000000005E-2</c:v>
                </c:pt>
                <c:pt idx="20461">
                  <c:v>6.24544E-2</c:v>
                </c:pt>
                <c:pt idx="20462">
                  <c:v>6.0787599999999997E-2</c:v>
                </c:pt>
                <c:pt idx="20463">
                  <c:v>5.9151000000000002E-2</c:v>
                </c:pt>
                <c:pt idx="20464">
                  <c:v>5.7545699999999998E-2</c:v>
                </c:pt>
                <c:pt idx="20465">
                  <c:v>5.5973200000000001E-2</c:v>
                </c:pt>
                <c:pt idx="20466">
                  <c:v>5.4435299999999999E-2</c:v>
                </c:pt>
                <c:pt idx="20467">
                  <c:v>5.2934000000000002E-2</c:v>
                </c:pt>
                <c:pt idx="20468">
                  <c:v>5.14709E-2</c:v>
                </c:pt>
                <c:pt idx="20469">
                  <c:v>5.0048000000000002E-2</c:v>
                </c:pt>
                <c:pt idx="20470">
                  <c:v>4.8667099999999998E-2</c:v>
                </c:pt>
                <c:pt idx="20471">
                  <c:v>4.7330400000000002E-2</c:v>
                </c:pt>
                <c:pt idx="20472">
                  <c:v>4.60401E-2</c:v>
                </c:pt>
                <c:pt idx="20473">
                  <c:v>4.4797900000000002E-2</c:v>
                </c:pt>
                <c:pt idx="20474">
                  <c:v>4.3605100000000001E-2</c:v>
                </c:pt>
                <c:pt idx="20475">
                  <c:v>4.2463000000000001E-2</c:v>
                </c:pt>
                <c:pt idx="20476">
                  <c:v>4.1373E-2</c:v>
                </c:pt>
                <c:pt idx="20477">
                  <c:v>4.0335799999999998E-2</c:v>
                </c:pt>
                <c:pt idx="20478">
                  <c:v>3.9352199999999997E-2</c:v>
                </c:pt>
                <c:pt idx="20479">
                  <c:v>3.8422600000000001E-2</c:v>
                </c:pt>
                <c:pt idx="20480">
                  <c:v>3.7546900000000001E-2</c:v>
                </c:pt>
                <c:pt idx="20481">
                  <c:v>3.6724300000000001E-2</c:v>
                </c:pt>
                <c:pt idx="20482">
                  <c:v>3.5954899999999998E-2</c:v>
                </c:pt>
                <c:pt idx="20483">
                  <c:v>3.5239800000000002E-2</c:v>
                </c:pt>
                <c:pt idx="20484">
                  <c:v>3.4580199999999998E-2</c:v>
                </c:pt>
                <c:pt idx="20485">
                  <c:v>3.3977599999999997E-2</c:v>
                </c:pt>
                <c:pt idx="20486">
                  <c:v>3.3434100000000001E-2</c:v>
                </c:pt>
                <c:pt idx="20487">
                  <c:v>3.2950500000000001E-2</c:v>
                </c:pt>
                <c:pt idx="20488">
                  <c:v>3.2526100000000002E-2</c:v>
                </c:pt>
                <c:pt idx="20489">
                  <c:v>3.2160300000000003E-2</c:v>
                </c:pt>
                <c:pt idx="20490">
                  <c:v>3.1853199999999998E-2</c:v>
                </c:pt>
                <c:pt idx="20491">
                  <c:v>3.16057E-2</c:v>
                </c:pt>
                <c:pt idx="20492">
                  <c:v>3.1419000000000002E-2</c:v>
                </c:pt>
                <c:pt idx="20493">
                  <c:v>3.1293599999999998E-2</c:v>
                </c:pt>
                <c:pt idx="20494">
                  <c:v>3.1229E-2</c:v>
                </c:pt>
                <c:pt idx="20495">
                  <c:v>3.1225099999999999E-2</c:v>
                </c:pt>
                <c:pt idx="20496">
                  <c:v>3.1282400000000002E-2</c:v>
                </c:pt>
                <c:pt idx="20497">
                  <c:v>3.1400200000000003E-2</c:v>
                </c:pt>
                <c:pt idx="20498">
                  <c:v>3.1576800000000002E-2</c:v>
                </c:pt>
                <c:pt idx="20499">
                  <c:v>3.1811499999999999E-2</c:v>
                </c:pt>
                <c:pt idx="20500">
                  <c:v>3.2104500000000001E-2</c:v>
                </c:pt>
                <c:pt idx="20501">
                  <c:v>3.24558E-2</c:v>
                </c:pt>
                <c:pt idx="20502">
                  <c:v>3.2864400000000002E-2</c:v>
                </c:pt>
                <c:pt idx="20503">
                  <c:v>3.3328400000000001E-2</c:v>
                </c:pt>
                <c:pt idx="20504">
                  <c:v>3.3846099999999997E-2</c:v>
                </c:pt>
                <c:pt idx="20505">
                  <c:v>3.4416500000000003E-2</c:v>
                </c:pt>
                <c:pt idx="20506">
                  <c:v>3.50397E-2</c:v>
                </c:pt>
                <c:pt idx="20507">
                  <c:v>3.57156E-2</c:v>
                </c:pt>
                <c:pt idx="20508">
                  <c:v>3.6443799999999998E-2</c:v>
                </c:pt>
                <c:pt idx="20509">
                  <c:v>3.7223399999999997E-2</c:v>
                </c:pt>
                <c:pt idx="20510">
                  <c:v>3.8053999999999998E-2</c:v>
                </c:pt>
                <c:pt idx="20511">
                  <c:v>3.8934700000000003E-2</c:v>
                </c:pt>
                <c:pt idx="20512">
                  <c:v>3.98646E-2</c:v>
                </c:pt>
                <c:pt idx="20513">
                  <c:v>4.0842900000000001E-2</c:v>
                </c:pt>
                <c:pt idx="20514">
                  <c:v>4.1868500000000003E-2</c:v>
                </c:pt>
                <c:pt idx="20515">
                  <c:v>4.2939900000000003E-2</c:v>
                </c:pt>
                <c:pt idx="20516">
                  <c:v>4.4055999999999998E-2</c:v>
                </c:pt>
                <c:pt idx="20517">
                  <c:v>4.5215600000000002E-2</c:v>
                </c:pt>
                <c:pt idx="20518">
                  <c:v>4.6417100000000003E-2</c:v>
                </c:pt>
                <c:pt idx="20519">
                  <c:v>4.7659600000000003E-2</c:v>
                </c:pt>
                <c:pt idx="20520">
                  <c:v>4.8941999999999999E-2</c:v>
                </c:pt>
                <c:pt idx="20521">
                  <c:v>5.0263099999999998E-2</c:v>
                </c:pt>
                <c:pt idx="20522">
                  <c:v>5.1620800000000001E-2</c:v>
                </c:pt>
                <c:pt idx="20523">
                  <c:v>5.3013400000000002E-2</c:v>
                </c:pt>
                <c:pt idx="20524">
                  <c:v>5.4439300000000003E-2</c:v>
                </c:pt>
                <c:pt idx="20525">
                  <c:v>5.5897200000000001E-2</c:v>
                </c:pt>
                <c:pt idx="20526">
                  <c:v>5.7386E-2</c:v>
                </c:pt>
                <c:pt idx="20527">
                  <c:v>5.8904400000000003E-2</c:v>
                </c:pt>
                <c:pt idx="20528">
                  <c:v>6.0450400000000001E-2</c:v>
                </c:pt>
                <c:pt idx="20529">
                  <c:v>6.2021899999999998E-2</c:v>
                </c:pt>
                <c:pt idx="20530">
                  <c:v>6.3618099999999997E-2</c:v>
                </c:pt>
                <c:pt idx="20531">
                  <c:v>6.5238000000000004E-2</c:v>
                </c:pt>
                <c:pt idx="20532">
                  <c:v>6.6879400000000006E-2</c:v>
                </c:pt>
                <c:pt idx="20533">
                  <c:v>6.8539199999999995E-2</c:v>
                </c:pt>
                <c:pt idx="20534">
                  <c:v>7.0214700000000005E-2</c:v>
                </c:pt>
                <c:pt idx="20535">
                  <c:v>7.1904300000000004E-2</c:v>
                </c:pt>
                <c:pt idx="20536">
                  <c:v>7.3607300000000001E-2</c:v>
                </c:pt>
                <c:pt idx="20537">
                  <c:v>7.5323399999999999E-2</c:v>
                </c:pt>
                <c:pt idx="20538">
                  <c:v>7.70512E-2</c:v>
                </c:pt>
                <c:pt idx="20539">
                  <c:v>7.8788700000000003E-2</c:v>
                </c:pt>
                <c:pt idx="20540">
                  <c:v>8.05342E-2</c:v>
                </c:pt>
                <c:pt idx="20541">
                  <c:v>8.2285700000000003E-2</c:v>
                </c:pt>
                <c:pt idx="20542">
                  <c:v>8.4040900000000002E-2</c:v>
                </c:pt>
                <c:pt idx="20543">
                  <c:v>8.5797300000000007E-2</c:v>
                </c:pt>
                <c:pt idx="20544">
                  <c:v>8.7552699999999997E-2</c:v>
                </c:pt>
                <c:pt idx="20545">
                  <c:v>8.9305499999999996E-2</c:v>
                </c:pt>
                <c:pt idx="20546">
                  <c:v>9.10551E-2</c:v>
                </c:pt>
                <c:pt idx="20547">
                  <c:v>9.2800900000000006E-2</c:v>
                </c:pt>
                <c:pt idx="20548">
                  <c:v>9.4541500000000001E-2</c:v>
                </c:pt>
                <c:pt idx="20549">
                  <c:v>9.6274799999999994E-2</c:v>
                </c:pt>
                <c:pt idx="20550">
                  <c:v>9.79994E-2</c:v>
                </c:pt>
                <c:pt idx="20551">
                  <c:v>9.9713599999999999E-2</c:v>
                </c:pt>
                <c:pt idx="20552">
                  <c:v>0.10141500000000001</c:v>
                </c:pt>
                <c:pt idx="20553">
                  <c:v>0.103103</c:v>
                </c:pt>
                <c:pt idx="20554">
                  <c:v>0.10477499999999999</c:v>
                </c:pt>
                <c:pt idx="20555">
                  <c:v>0.106431</c:v>
                </c:pt>
                <c:pt idx="20556">
                  <c:v>0.10807</c:v>
                </c:pt>
                <c:pt idx="20557">
                  <c:v>0.10968899999999999</c:v>
                </c:pt>
                <c:pt idx="20558">
                  <c:v>0.111286</c:v>
                </c:pt>
                <c:pt idx="20559">
                  <c:v>0.112862</c:v>
                </c:pt>
                <c:pt idx="20560">
                  <c:v>0.114414</c:v>
                </c:pt>
                <c:pt idx="20561">
                  <c:v>0.115939</c:v>
                </c:pt>
                <c:pt idx="20562">
                  <c:v>0.117438</c:v>
                </c:pt>
                <c:pt idx="20563">
                  <c:v>0.118908</c:v>
                </c:pt>
                <c:pt idx="20564">
                  <c:v>0.120349</c:v>
                </c:pt>
                <c:pt idx="20565">
                  <c:v>0.12175800000000001</c:v>
                </c:pt>
                <c:pt idx="20566">
                  <c:v>0.12313499999999999</c:v>
                </c:pt>
                <c:pt idx="20567">
                  <c:v>0.124477</c:v>
                </c:pt>
                <c:pt idx="20568">
                  <c:v>0.12578400000000001</c:v>
                </c:pt>
                <c:pt idx="20569">
                  <c:v>0.127054</c:v>
                </c:pt>
                <c:pt idx="20570">
                  <c:v>0.12828600000000001</c:v>
                </c:pt>
                <c:pt idx="20571">
                  <c:v>0.12947900000000001</c:v>
                </c:pt>
                <c:pt idx="20572">
                  <c:v>0.130631</c:v>
                </c:pt>
                <c:pt idx="20573">
                  <c:v>0.131741</c:v>
                </c:pt>
                <c:pt idx="20574">
                  <c:v>0.13280900000000001</c:v>
                </c:pt>
                <c:pt idx="20575">
                  <c:v>0.13383300000000001</c:v>
                </c:pt>
                <c:pt idx="20576">
                  <c:v>0.13481499999999999</c:v>
                </c:pt>
                <c:pt idx="20577">
                  <c:v>0.13575300000000001</c:v>
                </c:pt>
                <c:pt idx="20578">
                  <c:v>0.13664499999999999</c:v>
                </c:pt>
                <c:pt idx="20579">
                  <c:v>0.137492</c:v>
                </c:pt>
                <c:pt idx="20580">
                  <c:v>0.138292</c:v>
                </c:pt>
                <c:pt idx="20581">
                  <c:v>0.139044</c:v>
                </c:pt>
                <c:pt idx="20582">
                  <c:v>0.13974700000000001</c:v>
                </c:pt>
                <c:pt idx="20583">
                  <c:v>0.140401</c:v>
                </c:pt>
                <c:pt idx="20584">
                  <c:v>0.14100599999999999</c:v>
                </c:pt>
                <c:pt idx="20585">
                  <c:v>0.14155999999999999</c:v>
                </c:pt>
                <c:pt idx="20586">
                  <c:v>0.14206299999999999</c:v>
                </c:pt>
                <c:pt idx="20587">
                  <c:v>0.142515</c:v>
                </c:pt>
                <c:pt idx="20588">
                  <c:v>0.14291599999999999</c:v>
                </c:pt>
                <c:pt idx="20589">
                  <c:v>0.143265</c:v>
                </c:pt>
                <c:pt idx="20590">
                  <c:v>0.143564</c:v>
                </c:pt>
                <c:pt idx="20591">
                  <c:v>0.143813</c:v>
                </c:pt>
                <c:pt idx="20592">
                  <c:v>0.144013</c:v>
                </c:pt>
                <c:pt idx="20593">
                  <c:v>0.14416300000000001</c:v>
                </c:pt>
                <c:pt idx="20594">
                  <c:v>0.144263</c:v>
                </c:pt>
                <c:pt idx="20595">
                  <c:v>0.144312</c:v>
                </c:pt>
                <c:pt idx="20596">
                  <c:v>0.14431099999999999</c:v>
                </c:pt>
                <c:pt idx="20597">
                  <c:v>0.14426</c:v>
                </c:pt>
                <c:pt idx="20598">
                  <c:v>0.14416000000000001</c:v>
                </c:pt>
                <c:pt idx="20599">
                  <c:v>0.144012</c:v>
                </c:pt>
                <c:pt idx="20600">
                  <c:v>0.143816</c:v>
                </c:pt>
                <c:pt idx="20601">
                  <c:v>0.14357500000000001</c:v>
                </c:pt>
                <c:pt idx="20602">
                  <c:v>0.143287</c:v>
                </c:pt>
                <c:pt idx="20603">
                  <c:v>0.142954</c:v>
                </c:pt>
                <c:pt idx="20604">
                  <c:v>0.14257600000000001</c:v>
                </c:pt>
                <c:pt idx="20605">
                  <c:v>0.142155</c:v>
                </c:pt>
                <c:pt idx="20606">
                  <c:v>0.14169000000000001</c:v>
                </c:pt>
                <c:pt idx="20607">
                  <c:v>0.141182</c:v>
                </c:pt>
                <c:pt idx="20608">
                  <c:v>0.14063300000000001</c:v>
                </c:pt>
                <c:pt idx="20609">
                  <c:v>0.140044</c:v>
                </c:pt>
                <c:pt idx="20610">
                  <c:v>0.13941600000000001</c:v>
                </c:pt>
                <c:pt idx="20611">
                  <c:v>0.13875100000000001</c:v>
                </c:pt>
                <c:pt idx="20612">
                  <c:v>0.13805000000000001</c:v>
                </c:pt>
                <c:pt idx="20613">
                  <c:v>0.13731199999999999</c:v>
                </c:pt>
                <c:pt idx="20614">
                  <c:v>0.13653999999999999</c:v>
                </c:pt>
                <c:pt idx="20615">
                  <c:v>0.13573299999999999</c:v>
                </c:pt>
                <c:pt idx="20616">
                  <c:v>0.13489300000000001</c:v>
                </c:pt>
                <c:pt idx="20617">
                  <c:v>0.134024</c:v>
                </c:pt>
                <c:pt idx="20618">
                  <c:v>0.13312499999999999</c:v>
                </c:pt>
                <c:pt idx="20619">
                  <c:v>0.13219900000000001</c:v>
                </c:pt>
                <c:pt idx="20620">
                  <c:v>0.131245</c:v>
                </c:pt>
                <c:pt idx="20621">
                  <c:v>0.13026699999999999</c:v>
                </c:pt>
                <c:pt idx="20622">
                  <c:v>0.12926699999999999</c:v>
                </c:pt>
                <c:pt idx="20623">
                  <c:v>0.128245</c:v>
                </c:pt>
                <c:pt idx="20624">
                  <c:v>0.12720500000000001</c:v>
                </c:pt>
                <c:pt idx="20625">
                  <c:v>0.12614800000000001</c:v>
                </c:pt>
                <c:pt idx="20626">
                  <c:v>0.12507599999999999</c:v>
                </c:pt>
                <c:pt idx="20627">
                  <c:v>0.123992</c:v>
                </c:pt>
                <c:pt idx="20628">
                  <c:v>0.12289600000000001</c:v>
                </c:pt>
                <c:pt idx="20629">
                  <c:v>0.12179</c:v>
                </c:pt>
                <c:pt idx="20630">
                  <c:v>0.12067700000000001</c:v>
                </c:pt>
                <c:pt idx="20631">
                  <c:v>0.119557</c:v>
                </c:pt>
                <c:pt idx="20632">
                  <c:v>0.11842999999999999</c:v>
                </c:pt>
                <c:pt idx="20633">
                  <c:v>0.117299</c:v>
                </c:pt>
                <c:pt idx="20634">
                  <c:v>0.116165</c:v>
                </c:pt>
                <c:pt idx="20635">
                  <c:v>0.11502999999999999</c:v>
                </c:pt>
                <c:pt idx="20636">
                  <c:v>0.113895</c:v>
                </c:pt>
                <c:pt idx="20637">
                  <c:v>0.112762</c:v>
                </c:pt>
                <c:pt idx="20638">
                  <c:v>0.111634</c:v>
                </c:pt>
                <c:pt idx="20639">
                  <c:v>0.110511</c:v>
                </c:pt>
                <c:pt idx="20640">
                  <c:v>0.10939500000000001</c:v>
                </c:pt>
                <c:pt idx="20641">
                  <c:v>0.10828699999999999</c:v>
                </c:pt>
                <c:pt idx="20642">
                  <c:v>0.107187</c:v>
                </c:pt>
                <c:pt idx="20643">
                  <c:v>0.106096</c:v>
                </c:pt>
                <c:pt idx="20644">
                  <c:v>0.105018</c:v>
                </c:pt>
                <c:pt idx="20645">
                  <c:v>0.103952</c:v>
                </c:pt>
                <c:pt idx="20646">
                  <c:v>0.10290000000000001</c:v>
                </c:pt>
                <c:pt idx="20647">
                  <c:v>0.101864</c:v>
                </c:pt>
                <c:pt idx="20648">
                  <c:v>0.100845</c:v>
                </c:pt>
                <c:pt idx="20649">
                  <c:v>9.9844600000000006E-2</c:v>
                </c:pt>
                <c:pt idx="20650">
                  <c:v>9.8861900000000003E-2</c:v>
                </c:pt>
                <c:pt idx="20651">
                  <c:v>9.7898299999999994E-2</c:v>
                </c:pt>
                <c:pt idx="20652">
                  <c:v>9.6954700000000005E-2</c:v>
                </c:pt>
                <c:pt idx="20653">
                  <c:v>9.6032099999999995E-2</c:v>
                </c:pt>
                <c:pt idx="20654">
                  <c:v>9.5131599999999997E-2</c:v>
                </c:pt>
                <c:pt idx="20655">
                  <c:v>9.4253799999999999E-2</c:v>
                </c:pt>
                <c:pt idx="20656">
                  <c:v>9.3399700000000002E-2</c:v>
                </c:pt>
                <c:pt idx="20657">
                  <c:v>9.257E-2</c:v>
                </c:pt>
                <c:pt idx="20658">
                  <c:v>9.1765399999999997E-2</c:v>
                </c:pt>
                <c:pt idx="20659">
                  <c:v>9.0986700000000004E-2</c:v>
                </c:pt>
                <c:pt idx="20660">
                  <c:v>9.0234499999999995E-2</c:v>
                </c:pt>
                <c:pt idx="20661">
                  <c:v>8.9508900000000002E-2</c:v>
                </c:pt>
                <c:pt idx="20662">
                  <c:v>8.8810100000000003E-2</c:v>
                </c:pt>
                <c:pt idx="20663">
                  <c:v>8.81387E-2</c:v>
                </c:pt>
                <c:pt idx="20664">
                  <c:v>8.7495900000000001E-2</c:v>
                </c:pt>
                <c:pt idx="20665">
                  <c:v>8.6882699999999993E-2</c:v>
                </c:pt>
                <c:pt idx="20666">
                  <c:v>8.6299500000000001E-2</c:v>
                </c:pt>
                <c:pt idx="20667">
                  <c:v>8.5746299999999998E-2</c:v>
                </c:pt>
                <c:pt idx="20668">
                  <c:v>8.5223400000000005E-2</c:v>
                </c:pt>
                <c:pt idx="20669">
                  <c:v>8.4730799999999995E-2</c:v>
                </c:pt>
                <c:pt idx="20670">
                  <c:v>8.4268200000000001E-2</c:v>
                </c:pt>
                <c:pt idx="20671">
                  <c:v>8.3834900000000004E-2</c:v>
                </c:pt>
                <c:pt idx="20672">
                  <c:v>8.3430599999999994E-2</c:v>
                </c:pt>
                <c:pt idx="20673">
                  <c:v>8.3055500000000004E-2</c:v>
                </c:pt>
                <c:pt idx="20674">
                  <c:v>8.2710699999999998E-2</c:v>
                </c:pt>
                <c:pt idx="20675">
                  <c:v>8.2396200000000003E-2</c:v>
                </c:pt>
                <c:pt idx="20676">
                  <c:v>8.2112000000000004E-2</c:v>
                </c:pt>
                <c:pt idx="20677">
                  <c:v>8.1857799999999994E-2</c:v>
                </c:pt>
                <c:pt idx="20678">
                  <c:v>8.1633800000000006E-2</c:v>
                </c:pt>
                <c:pt idx="20679">
                  <c:v>8.1439999999999999E-2</c:v>
                </c:pt>
                <c:pt idx="20680">
                  <c:v>8.1276200000000007E-2</c:v>
                </c:pt>
                <c:pt idx="20681">
                  <c:v>8.11418E-2</c:v>
                </c:pt>
                <c:pt idx="20682">
                  <c:v>8.1036399999999995E-2</c:v>
                </c:pt>
                <c:pt idx="20683">
                  <c:v>8.0959600000000007E-2</c:v>
                </c:pt>
                <c:pt idx="20684">
                  <c:v>8.0910899999999994E-2</c:v>
                </c:pt>
                <c:pt idx="20685">
                  <c:v>8.0889600000000006E-2</c:v>
                </c:pt>
                <c:pt idx="20686">
                  <c:v>8.0894999999999995E-2</c:v>
                </c:pt>
                <c:pt idx="20687">
                  <c:v>8.0927100000000002E-2</c:v>
                </c:pt>
                <c:pt idx="20688">
                  <c:v>8.0986100000000005E-2</c:v>
                </c:pt>
                <c:pt idx="20689">
                  <c:v>8.1071699999999997E-2</c:v>
                </c:pt>
                <c:pt idx="20690">
                  <c:v>8.1183400000000003E-2</c:v>
                </c:pt>
                <c:pt idx="20691">
                  <c:v>8.1319900000000001E-2</c:v>
                </c:pt>
                <c:pt idx="20692">
                  <c:v>8.1479899999999994E-2</c:v>
                </c:pt>
                <c:pt idx="20693">
                  <c:v>8.1661999999999998E-2</c:v>
                </c:pt>
                <c:pt idx="20694">
                  <c:v>8.1865599999999997E-2</c:v>
                </c:pt>
                <c:pt idx="20695">
                  <c:v>8.2089800000000004E-2</c:v>
                </c:pt>
                <c:pt idx="20696">
                  <c:v>8.2334299999999999E-2</c:v>
                </c:pt>
                <c:pt idx="20697">
                  <c:v>8.25988E-2</c:v>
                </c:pt>
                <c:pt idx="20698">
                  <c:v>8.2882999999999998E-2</c:v>
                </c:pt>
                <c:pt idx="20699">
                  <c:v>8.3185099999999998E-2</c:v>
                </c:pt>
                <c:pt idx="20700">
                  <c:v>8.3503099999999997E-2</c:v>
                </c:pt>
                <c:pt idx="20701">
                  <c:v>8.3835999999999994E-2</c:v>
                </c:pt>
                <c:pt idx="20702">
                  <c:v>8.4183400000000005E-2</c:v>
                </c:pt>
                <c:pt idx="20703">
                  <c:v>8.4544999999999995E-2</c:v>
                </c:pt>
                <c:pt idx="20704">
                  <c:v>8.4919900000000006E-2</c:v>
                </c:pt>
                <c:pt idx="20705">
                  <c:v>8.5307800000000003E-2</c:v>
                </c:pt>
                <c:pt idx="20706">
                  <c:v>8.5708099999999995E-2</c:v>
                </c:pt>
                <c:pt idx="20707">
                  <c:v>8.6119899999999999E-2</c:v>
                </c:pt>
                <c:pt idx="20708">
                  <c:v>8.6541999999999994E-2</c:v>
                </c:pt>
                <c:pt idx="20709">
                  <c:v>8.6973400000000006E-2</c:v>
                </c:pt>
                <c:pt idx="20710">
                  <c:v>8.7413299999999999E-2</c:v>
                </c:pt>
                <c:pt idx="20711">
                  <c:v>8.7861599999999998E-2</c:v>
                </c:pt>
                <c:pt idx="20712">
                  <c:v>8.8318300000000002E-2</c:v>
                </c:pt>
                <c:pt idx="20713">
                  <c:v>8.8784600000000005E-2</c:v>
                </c:pt>
                <c:pt idx="20714">
                  <c:v>8.9260699999999998E-2</c:v>
                </c:pt>
                <c:pt idx="20715">
                  <c:v>8.9744299999999999E-2</c:v>
                </c:pt>
                <c:pt idx="20716">
                  <c:v>9.0232099999999996E-2</c:v>
                </c:pt>
                <c:pt idx="20717">
                  <c:v>9.0722399999999995E-2</c:v>
                </c:pt>
                <c:pt idx="20718">
                  <c:v>9.1214000000000003E-2</c:v>
                </c:pt>
                <c:pt idx="20719">
                  <c:v>9.1705200000000001E-2</c:v>
                </c:pt>
                <c:pt idx="20720">
                  <c:v>9.2194399999999996E-2</c:v>
                </c:pt>
                <c:pt idx="20721">
                  <c:v>9.2680600000000002E-2</c:v>
                </c:pt>
                <c:pt idx="20722">
                  <c:v>9.3162800000000004E-2</c:v>
                </c:pt>
                <c:pt idx="20723">
                  <c:v>9.3639600000000003E-2</c:v>
                </c:pt>
                <c:pt idx="20724">
                  <c:v>9.4109799999999993E-2</c:v>
                </c:pt>
                <c:pt idx="20725">
                  <c:v>9.4572199999999995E-2</c:v>
                </c:pt>
                <c:pt idx="20726">
                  <c:v>9.5025799999999994E-2</c:v>
                </c:pt>
                <c:pt idx="20727">
                  <c:v>9.5468899999999995E-2</c:v>
                </c:pt>
                <c:pt idx="20728">
                  <c:v>9.5899999999999999E-2</c:v>
                </c:pt>
                <c:pt idx="20729">
                  <c:v>9.63175E-2</c:v>
                </c:pt>
                <c:pt idx="20730">
                  <c:v>9.6720600000000004E-2</c:v>
                </c:pt>
                <c:pt idx="20731">
                  <c:v>9.7108899999999998E-2</c:v>
                </c:pt>
                <c:pt idx="20732">
                  <c:v>9.7481700000000004E-2</c:v>
                </c:pt>
                <c:pt idx="20733">
                  <c:v>9.7838099999999997E-2</c:v>
                </c:pt>
                <c:pt idx="20734">
                  <c:v>9.8177600000000004E-2</c:v>
                </c:pt>
                <c:pt idx="20735">
                  <c:v>9.8499600000000007E-2</c:v>
                </c:pt>
                <c:pt idx="20736">
                  <c:v>9.8803500000000002E-2</c:v>
                </c:pt>
                <c:pt idx="20737">
                  <c:v>9.9088099999999998E-2</c:v>
                </c:pt>
                <c:pt idx="20738">
                  <c:v>9.9352300000000004E-2</c:v>
                </c:pt>
                <c:pt idx="20739">
                  <c:v>9.9595400000000001E-2</c:v>
                </c:pt>
                <c:pt idx="20740">
                  <c:v>9.9816500000000002E-2</c:v>
                </c:pt>
                <c:pt idx="20741">
                  <c:v>0.10001500000000001</c:v>
                </c:pt>
                <c:pt idx="20742">
                  <c:v>0.10019</c:v>
                </c:pt>
                <c:pt idx="20743">
                  <c:v>0.100339</c:v>
                </c:pt>
                <c:pt idx="20744">
                  <c:v>0.100464</c:v>
                </c:pt>
                <c:pt idx="20745">
                  <c:v>0.100562</c:v>
                </c:pt>
                <c:pt idx="20746">
                  <c:v>0.100633</c:v>
                </c:pt>
                <c:pt idx="20747">
                  <c:v>0.100677</c:v>
                </c:pt>
                <c:pt idx="20748">
                  <c:v>0.100693</c:v>
                </c:pt>
                <c:pt idx="20749">
                  <c:v>0.10068000000000001</c:v>
                </c:pt>
                <c:pt idx="20750">
                  <c:v>0.10063800000000001</c:v>
                </c:pt>
                <c:pt idx="20751">
                  <c:v>0.100565</c:v>
                </c:pt>
                <c:pt idx="20752">
                  <c:v>0.100463</c:v>
                </c:pt>
                <c:pt idx="20753">
                  <c:v>0.10033</c:v>
                </c:pt>
                <c:pt idx="20754">
                  <c:v>0.10016600000000001</c:v>
                </c:pt>
                <c:pt idx="20755">
                  <c:v>9.9972099999999994E-2</c:v>
                </c:pt>
                <c:pt idx="20756">
                  <c:v>9.9747699999999995E-2</c:v>
                </c:pt>
                <c:pt idx="20757">
                  <c:v>9.9492899999999995E-2</c:v>
                </c:pt>
                <c:pt idx="20758">
                  <c:v>9.9207799999999999E-2</c:v>
                </c:pt>
                <c:pt idx="20759">
                  <c:v>9.8891599999999996E-2</c:v>
                </c:pt>
                <c:pt idx="20760">
                  <c:v>9.8544499999999993E-2</c:v>
                </c:pt>
                <c:pt idx="20761">
                  <c:v>9.8166799999999999E-2</c:v>
                </c:pt>
                <c:pt idx="20762">
                  <c:v>9.7759600000000002E-2</c:v>
                </c:pt>
                <c:pt idx="20763">
                  <c:v>9.7323499999999993E-2</c:v>
                </c:pt>
                <c:pt idx="20764">
                  <c:v>9.6859100000000004E-2</c:v>
                </c:pt>
                <c:pt idx="20765">
                  <c:v>9.63672E-2</c:v>
                </c:pt>
                <c:pt idx="20766">
                  <c:v>9.58484E-2</c:v>
                </c:pt>
                <c:pt idx="20767">
                  <c:v>9.5303499999999999E-2</c:v>
                </c:pt>
                <c:pt idx="20768">
                  <c:v>9.4733200000000004E-2</c:v>
                </c:pt>
                <c:pt idx="20769">
                  <c:v>9.4138399999999997E-2</c:v>
                </c:pt>
                <c:pt idx="20770">
                  <c:v>9.3520000000000006E-2</c:v>
                </c:pt>
                <c:pt idx="20771">
                  <c:v>9.2878699999999995E-2</c:v>
                </c:pt>
                <c:pt idx="20772">
                  <c:v>9.2215099999999994E-2</c:v>
                </c:pt>
                <c:pt idx="20773">
                  <c:v>9.1530100000000003E-2</c:v>
                </c:pt>
                <c:pt idx="20774">
                  <c:v>9.0825100000000006E-2</c:v>
                </c:pt>
                <c:pt idx="20775">
                  <c:v>9.0101899999999999E-2</c:v>
                </c:pt>
                <c:pt idx="20776">
                  <c:v>8.9361899999999994E-2</c:v>
                </c:pt>
                <c:pt idx="20777">
                  <c:v>8.8606599999999994E-2</c:v>
                </c:pt>
                <c:pt idx="20778">
                  <c:v>8.7837600000000002E-2</c:v>
                </c:pt>
                <c:pt idx="20779">
                  <c:v>8.70562E-2</c:v>
                </c:pt>
                <c:pt idx="20780">
                  <c:v>8.6263500000000007E-2</c:v>
                </c:pt>
                <c:pt idx="20781">
                  <c:v>8.5460800000000003E-2</c:v>
                </c:pt>
                <c:pt idx="20782">
                  <c:v>8.46499E-2</c:v>
                </c:pt>
                <c:pt idx="20783">
                  <c:v>8.3832599999999993E-2</c:v>
                </c:pt>
                <c:pt idx="20784">
                  <c:v>8.3011500000000002E-2</c:v>
                </c:pt>
                <c:pt idx="20785">
                  <c:v>8.2188800000000006E-2</c:v>
                </c:pt>
                <c:pt idx="20786">
                  <c:v>8.1365900000000005E-2</c:v>
                </c:pt>
                <c:pt idx="20787">
                  <c:v>8.0543400000000001E-2</c:v>
                </c:pt>
                <c:pt idx="20788">
                  <c:v>7.9722199999999993E-2</c:v>
                </c:pt>
                <c:pt idx="20789">
                  <c:v>7.8904299999999997E-2</c:v>
                </c:pt>
                <c:pt idx="20790">
                  <c:v>7.8091800000000003E-2</c:v>
                </c:pt>
                <c:pt idx="20791">
                  <c:v>7.7286499999999994E-2</c:v>
                </c:pt>
                <c:pt idx="20792">
                  <c:v>7.6490000000000002E-2</c:v>
                </c:pt>
                <c:pt idx="20793">
                  <c:v>7.5703999999999994E-2</c:v>
                </c:pt>
                <c:pt idx="20794">
                  <c:v>7.4930399999999994E-2</c:v>
                </c:pt>
                <c:pt idx="20795">
                  <c:v>7.4170799999999995E-2</c:v>
                </c:pt>
                <c:pt idx="20796">
                  <c:v>7.3426500000000006E-2</c:v>
                </c:pt>
                <c:pt idx="20797">
                  <c:v>7.2698600000000002E-2</c:v>
                </c:pt>
                <c:pt idx="20798">
                  <c:v>7.1988899999999995E-2</c:v>
                </c:pt>
                <c:pt idx="20799">
                  <c:v>7.1299699999999994E-2</c:v>
                </c:pt>
                <c:pt idx="20800">
                  <c:v>7.06344E-2</c:v>
                </c:pt>
                <c:pt idx="20801">
                  <c:v>6.9996299999999997E-2</c:v>
                </c:pt>
                <c:pt idx="20802">
                  <c:v>6.9386299999999998E-2</c:v>
                </c:pt>
                <c:pt idx="20803">
                  <c:v>6.8803299999999998E-2</c:v>
                </c:pt>
                <c:pt idx="20804">
                  <c:v>6.8247299999999997E-2</c:v>
                </c:pt>
                <c:pt idx="20805">
                  <c:v>6.77199E-2</c:v>
                </c:pt>
                <c:pt idx="20806">
                  <c:v>6.7222299999999999E-2</c:v>
                </c:pt>
                <c:pt idx="20807">
                  <c:v>6.6755099999999998E-2</c:v>
                </c:pt>
                <c:pt idx="20808">
                  <c:v>6.6318600000000005E-2</c:v>
                </c:pt>
                <c:pt idx="20809">
                  <c:v>6.5913799999999995E-2</c:v>
                </c:pt>
                <c:pt idx="20810">
                  <c:v>6.55419E-2</c:v>
                </c:pt>
                <c:pt idx="20811">
                  <c:v>6.5203300000000006E-2</c:v>
                </c:pt>
                <c:pt idx="20812">
                  <c:v>6.4898200000000003E-2</c:v>
                </c:pt>
                <c:pt idx="20813">
                  <c:v>6.4627000000000004E-2</c:v>
                </c:pt>
                <c:pt idx="20814">
                  <c:v>6.4389199999999994E-2</c:v>
                </c:pt>
                <c:pt idx="20815">
                  <c:v>6.4184599999999994E-2</c:v>
                </c:pt>
                <c:pt idx="20816">
                  <c:v>6.4013100000000003E-2</c:v>
                </c:pt>
                <c:pt idx="20817">
                  <c:v>6.3875399999999999E-2</c:v>
                </c:pt>
                <c:pt idx="20818">
                  <c:v>6.3772099999999998E-2</c:v>
                </c:pt>
                <c:pt idx="20819">
                  <c:v>6.3703200000000001E-2</c:v>
                </c:pt>
                <c:pt idx="20820">
                  <c:v>6.3668799999999998E-2</c:v>
                </c:pt>
                <c:pt idx="20821">
                  <c:v>6.3668600000000006E-2</c:v>
                </c:pt>
                <c:pt idx="20822">
                  <c:v>6.3703300000000004E-2</c:v>
                </c:pt>
                <c:pt idx="20823">
                  <c:v>6.3773099999999999E-2</c:v>
                </c:pt>
                <c:pt idx="20824">
                  <c:v>6.3878299999999999E-2</c:v>
                </c:pt>
                <c:pt idx="20825">
                  <c:v>6.4018500000000006E-2</c:v>
                </c:pt>
                <c:pt idx="20826">
                  <c:v>6.4192799999999994E-2</c:v>
                </c:pt>
                <c:pt idx="20827">
                  <c:v>6.4401E-2</c:v>
                </c:pt>
                <c:pt idx="20828">
                  <c:v>6.4642199999999997E-2</c:v>
                </c:pt>
                <c:pt idx="20829">
                  <c:v>6.4915500000000001E-2</c:v>
                </c:pt>
                <c:pt idx="20830">
                  <c:v>6.5219600000000003E-2</c:v>
                </c:pt>
                <c:pt idx="20831">
                  <c:v>6.5553600000000004E-2</c:v>
                </c:pt>
                <c:pt idx="20832">
                  <c:v>6.5916299999999997E-2</c:v>
                </c:pt>
                <c:pt idx="20833">
                  <c:v>6.6306599999999993E-2</c:v>
                </c:pt>
                <c:pt idx="20834">
                  <c:v>6.6723599999999994E-2</c:v>
                </c:pt>
                <c:pt idx="20835">
                  <c:v>6.7166299999999998E-2</c:v>
                </c:pt>
                <c:pt idx="20836">
                  <c:v>6.7633399999999996E-2</c:v>
                </c:pt>
                <c:pt idx="20837">
                  <c:v>6.8123000000000003E-2</c:v>
                </c:pt>
                <c:pt idx="20838">
                  <c:v>6.8633299999999994E-2</c:v>
                </c:pt>
                <c:pt idx="20839">
                  <c:v>6.9162899999999999E-2</c:v>
                </c:pt>
                <c:pt idx="20840">
                  <c:v>6.9710300000000003E-2</c:v>
                </c:pt>
                <c:pt idx="20841">
                  <c:v>7.0273799999999997E-2</c:v>
                </c:pt>
                <c:pt idx="20842">
                  <c:v>7.0851800000000006E-2</c:v>
                </c:pt>
                <c:pt idx="20843">
                  <c:v>7.1442800000000001E-2</c:v>
                </c:pt>
                <c:pt idx="20844">
                  <c:v>7.2045100000000001E-2</c:v>
                </c:pt>
                <c:pt idx="20845">
                  <c:v>7.2657299999999994E-2</c:v>
                </c:pt>
                <c:pt idx="20846">
                  <c:v>7.3277900000000007E-2</c:v>
                </c:pt>
                <c:pt idx="20847">
                  <c:v>7.3905299999999993E-2</c:v>
                </c:pt>
                <c:pt idx="20848">
                  <c:v>7.4537599999999996E-2</c:v>
                </c:pt>
                <c:pt idx="20849">
                  <c:v>7.5172799999999998E-2</c:v>
                </c:pt>
                <c:pt idx="20850">
                  <c:v>7.5809500000000002E-2</c:v>
                </c:pt>
                <c:pt idx="20851">
                  <c:v>7.6446700000000006E-2</c:v>
                </c:pt>
                <c:pt idx="20852">
                  <c:v>7.7082999999999999E-2</c:v>
                </c:pt>
                <c:pt idx="20853">
                  <c:v>7.7716999999999994E-2</c:v>
                </c:pt>
                <c:pt idx="20854">
                  <c:v>7.8346899999999997E-2</c:v>
                </c:pt>
                <c:pt idx="20855">
                  <c:v>7.8970399999999996E-2</c:v>
                </c:pt>
                <c:pt idx="20856">
                  <c:v>7.9585100000000006E-2</c:v>
                </c:pt>
                <c:pt idx="20857">
                  <c:v>8.0188999999999996E-2</c:v>
                </c:pt>
                <c:pt idx="20858">
                  <c:v>8.0780099999999994E-2</c:v>
                </c:pt>
                <c:pt idx="20859">
                  <c:v>8.1356399999999995E-2</c:v>
                </c:pt>
                <c:pt idx="20860">
                  <c:v>8.1916199999999995E-2</c:v>
                </c:pt>
                <c:pt idx="20861">
                  <c:v>8.2457500000000003E-2</c:v>
                </c:pt>
                <c:pt idx="20862">
                  <c:v>8.2978999999999997E-2</c:v>
                </c:pt>
                <c:pt idx="20863">
                  <c:v>8.3479100000000001E-2</c:v>
                </c:pt>
                <c:pt idx="20864">
                  <c:v>8.3956000000000003E-2</c:v>
                </c:pt>
                <c:pt idx="20865">
                  <c:v>8.4407599999999999E-2</c:v>
                </c:pt>
                <c:pt idx="20866">
                  <c:v>8.4832000000000005E-2</c:v>
                </c:pt>
                <c:pt idx="20867">
                  <c:v>8.5227399999999995E-2</c:v>
                </c:pt>
                <c:pt idx="20868">
                  <c:v>8.5592399999999999E-2</c:v>
                </c:pt>
                <c:pt idx="20869">
                  <c:v>8.5926000000000002E-2</c:v>
                </c:pt>
                <c:pt idx="20870">
                  <c:v>8.6227100000000001E-2</c:v>
                </c:pt>
                <c:pt idx="20871">
                  <c:v>8.6495000000000002E-2</c:v>
                </c:pt>
                <c:pt idx="20872">
                  <c:v>8.6728700000000006E-2</c:v>
                </c:pt>
                <c:pt idx="20873">
                  <c:v>8.6927000000000004E-2</c:v>
                </c:pt>
                <c:pt idx="20874">
                  <c:v>8.7087999999999999E-2</c:v>
                </c:pt>
                <c:pt idx="20875">
                  <c:v>8.7209800000000004E-2</c:v>
                </c:pt>
                <c:pt idx="20876">
                  <c:v>8.7290699999999999E-2</c:v>
                </c:pt>
                <c:pt idx="20877">
                  <c:v>8.7329799999999999E-2</c:v>
                </c:pt>
                <c:pt idx="20878">
                  <c:v>8.7326000000000001E-2</c:v>
                </c:pt>
                <c:pt idx="20879">
                  <c:v>8.7278300000000003E-2</c:v>
                </c:pt>
                <c:pt idx="20880">
                  <c:v>8.7185499999999999E-2</c:v>
                </c:pt>
                <c:pt idx="20881">
                  <c:v>8.7046899999999997E-2</c:v>
                </c:pt>
                <c:pt idx="20882">
                  <c:v>8.6861800000000003E-2</c:v>
                </c:pt>
                <c:pt idx="20883">
                  <c:v>8.6629200000000003E-2</c:v>
                </c:pt>
                <c:pt idx="20884">
                  <c:v>8.6348400000000006E-2</c:v>
                </c:pt>
                <c:pt idx="20885">
                  <c:v>8.6018899999999995E-2</c:v>
                </c:pt>
                <c:pt idx="20886">
                  <c:v>8.56402E-2</c:v>
                </c:pt>
                <c:pt idx="20887">
                  <c:v>8.5211800000000004E-2</c:v>
                </c:pt>
                <c:pt idx="20888">
                  <c:v>8.4733500000000003E-2</c:v>
                </c:pt>
                <c:pt idx="20889">
                  <c:v>8.4205100000000005E-2</c:v>
                </c:pt>
                <c:pt idx="20890">
                  <c:v>8.3626699999999998E-2</c:v>
                </c:pt>
                <c:pt idx="20891">
                  <c:v>8.2998100000000005E-2</c:v>
                </c:pt>
                <c:pt idx="20892">
                  <c:v>8.2319799999999999E-2</c:v>
                </c:pt>
                <c:pt idx="20893">
                  <c:v>8.1591899999999995E-2</c:v>
                </c:pt>
                <c:pt idx="20894">
                  <c:v>8.0814800000000006E-2</c:v>
                </c:pt>
                <c:pt idx="20895">
                  <c:v>7.9988500000000004E-2</c:v>
                </c:pt>
                <c:pt idx="20896">
                  <c:v>7.9113199999999995E-2</c:v>
                </c:pt>
                <c:pt idx="20897">
                  <c:v>7.81892E-2</c:v>
                </c:pt>
                <c:pt idx="20898">
                  <c:v>7.7217499999999994E-2</c:v>
                </c:pt>
                <c:pt idx="20899">
                  <c:v>7.6199299999999998E-2</c:v>
                </c:pt>
                <c:pt idx="20900">
                  <c:v>7.5135400000000005E-2</c:v>
                </c:pt>
                <c:pt idx="20901">
                  <c:v>7.4026300000000003E-2</c:v>
                </c:pt>
                <c:pt idx="20902">
                  <c:v>7.2872800000000001E-2</c:v>
                </c:pt>
                <c:pt idx="20903">
                  <c:v>7.1676299999999998E-2</c:v>
                </c:pt>
                <c:pt idx="20904">
                  <c:v>7.0438100000000003E-2</c:v>
                </c:pt>
                <c:pt idx="20905">
                  <c:v>6.9159999999999999E-2</c:v>
                </c:pt>
                <c:pt idx="20906">
                  <c:v>6.7843100000000003E-2</c:v>
                </c:pt>
                <c:pt idx="20907">
                  <c:v>6.6488800000000001E-2</c:v>
                </c:pt>
                <c:pt idx="20908">
                  <c:v>6.5098500000000004E-2</c:v>
                </c:pt>
                <c:pt idx="20909">
                  <c:v>6.3673800000000003E-2</c:v>
                </c:pt>
                <c:pt idx="20910">
                  <c:v>6.2216100000000003E-2</c:v>
                </c:pt>
                <c:pt idx="20911">
                  <c:v>6.0727200000000002E-2</c:v>
                </c:pt>
                <c:pt idx="20912">
                  <c:v>5.9209600000000001E-2</c:v>
                </c:pt>
                <c:pt idx="20913">
                  <c:v>5.7665099999999997E-2</c:v>
                </c:pt>
                <c:pt idx="20914">
                  <c:v>5.6095699999999998E-2</c:v>
                </c:pt>
                <c:pt idx="20915">
                  <c:v>5.45034E-2</c:v>
                </c:pt>
                <c:pt idx="20916">
                  <c:v>5.28905E-2</c:v>
                </c:pt>
                <c:pt idx="20917">
                  <c:v>5.1258900000000003E-2</c:v>
                </c:pt>
                <c:pt idx="20918">
                  <c:v>4.9610700000000001E-2</c:v>
                </c:pt>
                <c:pt idx="20919">
                  <c:v>4.7948200000000003E-2</c:v>
                </c:pt>
                <c:pt idx="20920">
                  <c:v>4.62732E-2</c:v>
                </c:pt>
                <c:pt idx="20921">
                  <c:v>4.45879E-2</c:v>
                </c:pt>
                <c:pt idx="20922">
                  <c:v>4.2895000000000003E-2</c:v>
                </c:pt>
                <c:pt idx="20923">
                  <c:v>4.1197499999999998E-2</c:v>
                </c:pt>
                <c:pt idx="20924">
                  <c:v>3.9497600000000001E-2</c:v>
                </c:pt>
                <c:pt idx="20925">
                  <c:v>3.7797200000000003E-2</c:v>
                </c:pt>
                <c:pt idx="20926">
                  <c:v>3.6098499999999999E-2</c:v>
                </c:pt>
                <c:pt idx="20927">
                  <c:v>3.4404299999999999E-2</c:v>
                </c:pt>
                <c:pt idx="20928">
                  <c:v>3.2717599999999999E-2</c:v>
                </c:pt>
                <c:pt idx="20929">
                  <c:v>3.10408E-2</c:v>
                </c:pt>
                <c:pt idx="20930">
                  <c:v>2.93765E-2</c:v>
                </c:pt>
                <c:pt idx="20931">
                  <c:v>2.7727499999999999E-2</c:v>
                </c:pt>
                <c:pt idx="20932">
                  <c:v>2.6096299999999999E-2</c:v>
                </c:pt>
                <c:pt idx="20933">
                  <c:v>2.44855E-2</c:v>
                </c:pt>
                <c:pt idx="20934">
                  <c:v>2.2896900000000001E-2</c:v>
                </c:pt>
                <c:pt idx="20935">
                  <c:v>2.13327E-2</c:v>
                </c:pt>
                <c:pt idx="20936">
                  <c:v>1.9796000000000001E-2</c:v>
                </c:pt>
                <c:pt idx="20937">
                  <c:v>1.8290000000000001E-2</c:v>
                </c:pt>
                <c:pt idx="20938">
                  <c:v>1.6819000000000001E-2</c:v>
                </c:pt>
                <c:pt idx="20939">
                  <c:v>1.5386499999999999E-2</c:v>
                </c:pt>
                <c:pt idx="20940">
                  <c:v>1.3993500000000001E-2</c:v>
                </c:pt>
                <c:pt idx="20941">
                  <c:v>1.26401E-2</c:v>
                </c:pt>
                <c:pt idx="20942">
                  <c:v>1.1328E-2</c:v>
                </c:pt>
                <c:pt idx="20943">
                  <c:v>1.0059500000000001E-2</c:v>
                </c:pt>
                <c:pt idx="20944" formatCode="0.00E+00">
                  <c:v>8.8362200000000005E-3</c:v>
                </c:pt>
                <c:pt idx="20945" formatCode="0.00E+00">
                  <c:v>7.6593299999999998E-3</c:v>
                </c:pt>
                <c:pt idx="20946" formatCode="0.00E+00">
                  <c:v>6.53048E-3</c:v>
                </c:pt>
                <c:pt idx="20947" formatCode="0.00E+00">
                  <c:v>5.4514200000000002E-3</c:v>
                </c:pt>
                <c:pt idx="20948" formatCode="0.00E+00">
                  <c:v>4.4236500000000003E-3</c:v>
                </c:pt>
                <c:pt idx="20949" formatCode="0.00E+00">
                  <c:v>3.44846E-3</c:v>
                </c:pt>
                <c:pt idx="20950" formatCode="0.00E+00">
                  <c:v>2.52717E-3</c:v>
                </c:pt>
                <c:pt idx="20951" formatCode="0.00E+00">
                  <c:v>1.6609999999999999E-3</c:v>
                </c:pt>
                <c:pt idx="20952" formatCode="0.00E+00">
                  <c:v>8.5091599999999996E-4</c:v>
                </c:pt>
                <c:pt idx="20953" formatCode="0.00E+00">
                  <c:v>9.7629100000000003E-5</c:v>
                </c:pt>
                <c:pt idx="20954" formatCode="0.00E+00">
                  <c:v>-5.9825500000000001E-4</c:v>
                </c:pt>
                <c:pt idx="20955" formatCode="0.00E+00">
                  <c:v>-1.2358899999999999E-3</c:v>
                </c:pt>
                <c:pt idx="20956" formatCode="0.00E+00">
                  <c:v>-1.81423E-3</c:v>
                </c:pt>
                <c:pt idx="20957" formatCode="0.00E+00">
                  <c:v>-2.3328400000000001E-3</c:v>
                </c:pt>
                <c:pt idx="20958" formatCode="0.00E+00">
                  <c:v>-2.7917300000000001E-3</c:v>
                </c:pt>
                <c:pt idx="20959" formatCode="0.00E+00">
                  <c:v>-3.1904099999999999E-3</c:v>
                </c:pt>
                <c:pt idx="20960" formatCode="0.00E+00">
                  <c:v>-3.52806E-3</c:v>
                </c:pt>
                <c:pt idx="20961" formatCode="0.00E+00">
                  <c:v>-3.8042100000000001E-3</c:v>
                </c:pt>
                <c:pt idx="20962" formatCode="0.00E+00">
                  <c:v>-4.0188400000000001E-3</c:v>
                </c:pt>
                <c:pt idx="20963" formatCode="0.00E+00">
                  <c:v>-4.1720500000000001E-3</c:v>
                </c:pt>
                <c:pt idx="20964" formatCode="0.00E+00">
                  <c:v>-4.2639699999999997E-3</c:v>
                </c:pt>
                <c:pt idx="20965" formatCode="0.00E+00">
                  <c:v>-4.29489E-3</c:v>
                </c:pt>
                <c:pt idx="20966" formatCode="0.00E+00">
                  <c:v>-4.2652799999999998E-3</c:v>
                </c:pt>
                <c:pt idx="20967" formatCode="0.00E+00">
                  <c:v>-4.1758400000000001E-3</c:v>
                </c:pt>
                <c:pt idx="20968" formatCode="0.00E+00">
                  <c:v>-4.0275600000000003E-3</c:v>
                </c:pt>
                <c:pt idx="20969" formatCode="0.00E+00">
                  <c:v>-3.8213100000000001E-3</c:v>
                </c:pt>
                <c:pt idx="20970" formatCode="0.00E+00">
                  <c:v>-3.5579800000000001E-3</c:v>
                </c:pt>
                <c:pt idx="20971" formatCode="0.00E+00">
                  <c:v>-3.23888E-3</c:v>
                </c:pt>
                <c:pt idx="20972" formatCode="0.00E+00">
                  <c:v>-2.8655299999999998E-3</c:v>
                </c:pt>
                <c:pt idx="20973" formatCode="0.00E+00">
                  <c:v>-2.4393599999999998E-3</c:v>
                </c:pt>
                <c:pt idx="20974" formatCode="0.00E+00">
                  <c:v>-1.9617300000000001E-3</c:v>
                </c:pt>
                <c:pt idx="20975" formatCode="0.00E+00">
                  <c:v>-1.4339800000000001E-3</c:v>
                </c:pt>
                <c:pt idx="20976" formatCode="0.00E+00">
                  <c:v>-8.5762399999999997E-4</c:v>
                </c:pt>
                <c:pt idx="20977" formatCode="0.00E+00">
                  <c:v>-2.34601E-4</c:v>
                </c:pt>
                <c:pt idx="20978" formatCode="0.00E+00">
                  <c:v>4.3310000000000001E-4</c:v>
                </c:pt>
                <c:pt idx="20979" formatCode="0.00E+00">
                  <c:v>1.1437400000000001E-3</c:v>
                </c:pt>
                <c:pt idx="20980" formatCode="0.00E+00">
                  <c:v>1.8957500000000001E-3</c:v>
                </c:pt>
                <c:pt idx="20981" formatCode="0.00E+00">
                  <c:v>2.6874099999999999E-3</c:v>
                </c:pt>
                <c:pt idx="20982" formatCode="0.00E+00">
                  <c:v>3.5166899999999998E-3</c:v>
                </c:pt>
                <c:pt idx="20983" formatCode="0.00E+00">
                  <c:v>4.3814700000000002E-3</c:v>
                </c:pt>
                <c:pt idx="20984" formatCode="0.00E+00">
                  <c:v>5.2795200000000002E-3</c:v>
                </c:pt>
                <c:pt idx="20985" formatCode="0.00E+00">
                  <c:v>6.2084100000000001E-3</c:v>
                </c:pt>
                <c:pt idx="20986" formatCode="0.00E+00">
                  <c:v>7.1656899999999997E-3</c:v>
                </c:pt>
                <c:pt idx="20987" formatCode="0.00E+00">
                  <c:v>8.1491299999999992E-3</c:v>
                </c:pt>
                <c:pt idx="20988" formatCode="0.00E+00">
                  <c:v>9.1565599999999994E-3</c:v>
                </c:pt>
                <c:pt idx="20989">
                  <c:v>1.0185700000000001E-2</c:v>
                </c:pt>
                <c:pt idx="20990">
                  <c:v>1.12338E-2</c:v>
                </c:pt>
                <c:pt idx="20991">
                  <c:v>1.2298399999999999E-2</c:v>
                </c:pt>
                <c:pt idx="20992">
                  <c:v>1.33767E-2</c:v>
                </c:pt>
                <c:pt idx="20993">
                  <c:v>1.44662E-2</c:v>
                </c:pt>
                <c:pt idx="20994">
                  <c:v>1.5564700000000001E-2</c:v>
                </c:pt>
                <c:pt idx="20995">
                  <c:v>1.6669900000000001E-2</c:v>
                </c:pt>
                <c:pt idx="20996">
                  <c:v>1.7779099999999999E-2</c:v>
                </c:pt>
                <c:pt idx="20997">
                  <c:v>1.8889800000000002E-2</c:v>
                </c:pt>
                <c:pt idx="20998">
                  <c:v>1.9999200000000002E-2</c:v>
                </c:pt>
                <c:pt idx="20999">
                  <c:v>2.1105100000000002E-2</c:v>
                </c:pt>
                <c:pt idx="21000">
                  <c:v>2.2205200000000001E-2</c:v>
                </c:pt>
                <c:pt idx="21001">
                  <c:v>2.3296899999999999E-2</c:v>
                </c:pt>
                <c:pt idx="21002">
                  <c:v>2.4377800000000002E-2</c:v>
                </c:pt>
                <c:pt idx="21003">
                  <c:v>2.5445499999999999E-2</c:v>
                </c:pt>
                <c:pt idx="21004">
                  <c:v>2.6497900000000001E-2</c:v>
                </c:pt>
                <c:pt idx="21005">
                  <c:v>2.7532600000000001E-2</c:v>
                </c:pt>
                <c:pt idx="21006">
                  <c:v>2.8547300000000001E-2</c:v>
                </c:pt>
                <c:pt idx="21007">
                  <c:v>2.9539900000000001E-2</c:v>
                </c:pt>
                <c:pt idx="21008">
                  <c:v>3.0508799999999999E-2</c:v>
                </c:pt>
                <c:pt idx="21009">
                  <c:v>3.1452599999999997E-2</c:v>
                </c:pt>
                <c:pt idx="21010">
                  <c:v>3.2369599999999998E-2</c:v>
                </c:pt>
                <c:pt idx="21011">
                  <c:v>3.3257500000000002E-2</c:v>
                </c:pt>
                <c:pt idx="21012">
                  <c:v>3.4114199999999997E-2</c:v>
                </c:pt>
                <c:pt idx="21013">
                  <c:v>3.4937700000000002E-2</c:v>
                </c:pt>
                <c:pt idx="21014">
                  <c:v>3.5726300000000002E-2</c:v>
                </c:pt>
                <c:pt idx="21015">
                  <c:v>3.6478499999999997E-2</c:v>
                </c:pt>
                <c:pt idx="21016">
                  <c:v>3.7192999999999997E-2</c:v>
                </c:pt>
                <c:pt idx="21017">
                  <c:v>3.7867999999999999E-2</c:v>
                </c:pt>
                <c:pt idx="21018">
                  <c:v>3.85022E-2</c:v>
                </c:pt>
                <c:pt idx="21019">
                  <c:v>3.9094400000000001E-2</c:v>
                </c:pt>
                <c:pt idx="21020">
                  <c:v>3.9643499999999998E-2</c:v>
                </c:pt>
                <c:pt idx="21021">
                  <c:v>4.0148299999999998E-2</c:v>
                </c:pt>
                <c:pt idx="21022">
                  <c:v>4.0607900000000002E-2</c:v>
                </c:pt>
                <c:pt idx="21023">
                  <c:v>4.1021099999999998E-2</c:v>
                </c:pt>
                <c:pt idx="21024">
                  <c:v>4.1387300000000002E-2</c:v>
                </c:pt>
                <c:pt idx="21025">
                  <c:v>4.1706E-2</c:v>
                </c:pt>
                <c:pt idx="21026">
                  <c:v>4.1976800000000002E-2</c:v>
                </c:pt>
                <c:pt idx="21027">
                  <c:v>4.2199100000000003E-2</c:v>
                </c:pt>
                <c:pt idx="21028">
                  <c:v>4.2372300000000002E-2</c:v>
                </c:pt>
                <c:pt idx="21029">
                  <c:v>4.2496300000000001E-2</c:v>
                </c:pt>
                <c:pt idx="21030">
                  <c:v>4.2571100000000001E-2</c:v>
                </c:pt>
                <c:pt idx="21031">
                  <c:v>4.2597000000000003E-2</c:v>
                </c:pt>
                <c:pt idx="21032">
                  <c:v>4.2573800000000002E-2</c:v>
                </c:pt>
                <c:pt idx="21033">
                  <c:v>4.25016E-2</c:v>
                </c:pt>
                <c:pt idx="21034">
                  <c:v>4.2380599999999997E-2</c:v>
                </c:pt>
                <c:pt idx="21035">
                  <c:v>4.22113E-2</c:v>
                </c:pt>
                <c:pt idx="21036">
                  <c:v>4.1994099999999999E-2</c:v>
                </c:pt>
                <c:pt idx="21037">
                  <c:v>4.1729000000000002E-2</c:v>
                </c:pt>
                <c:pt idx="21038">
                  <c:v>4.1416599999999998E-2</c:v>
                </c:pt>
                <c:pt idx="21039">
                  <c:v>4.1057099999999999E-2</c:v>
                </c:pt>
                <c:pt idx="21040">
                  <c:v>4.0651300000000001E-2</c:v>
                </c:pt>
                <c:pt idx="21041">
                  <c:v>4.0200100000000002E-2</c:v>
                </c:pt>
                <c:pt idx="21042">
                  <c:v>3.9704700000000002E-2</c:v>
                </c:pt>
                <c:pt idx="21043">
                  <c:v>3.9166399999999997E-2</c:v>
                </c:pt>
                <c:pt idx="21044">
                  <c:v>3.85864E-2</c:v>
                </c:pt>
                <c:pt idx="21045">
                  <c:v>3.7965499999999999E-2</c:v>
                </c:pt>
                <c:pt idx="21046">
                  <c:v>3.7304999999999998E-2</c:v>
                </c:pt>
                <c:pt idx="21047">
                  <c:v>3.6606300000000001E-2</c:v>
                </c:pt>
                <c:pt idx="21048">
                  <c:v>3.5871300000000002E-2</c:v>
                </c:pt>
                <c:pt idx="21049">
                  <c:v>3.5101500000000001E-2</c:v>
                </c:pt>
                <c:pt idx="21050">
                  <c:v>3.4298500000000003E-2</c:v>
                </c:pt>
                <c:pt idx="21051">
                  <c:v>3.3463300000000001E-2</c:v>
                </c:pt>
                <c:pt idx="21052">
                  <c:v>3.25977E-2</c:v>
                </c:pt>
                <c:pt idx="21053">
                  <c:v>3.1703299999999997E-2</c:v>
                </c:pt>
                <c:pt idx="21054">
                  <c:v>3.0782299999999999E-2</c:v>
                </c:pt>
                <c:pt idx="21055">
                  <c:v>2.9836600000000001E-2</c:v>
                </c:pt>
                <c:pt idx="21056">
                  <c:v>2.88683E-2</c:v>
                </c:pt>
                <c:pt idx="21057">
                  <c:v>2.7879399999999999E-2</c:v>
                </c:pt>
                <c:pt idx="21058">
                  <c:v>2.68715E-2</c:v>
                </c:pt>
                <c:pt idx="21059">
                  <c:v>2.58467E-2</c:v>
                </c:pt>
                <c:pt idx="21060">
                  <c:v>2.48074E-2</c:v>
                </c:pt>
                <c:pt idx="21061">
                  <c:v>2.3755700000000001E-2</c:v>
                </c:pt>
                <c:pt idx="21062">
                  <c:v>2.26938E-2</c:v>
                </c:pt>
                <c:pt idx="21063">
                  <c:v>2.1623799999999999E-2</c:v>
                </c:pt>
                <c:pt idx="21064">
                  <c:v>2.0548E-2</c:v>
                </c:pt>
                <c:pt idx="21065">
                  <c:v>1.94685E-2</c:v>
                </c:pt>
                <c:pt idx="21066">
                  <c:v>1.83876E-2</c:v>
                </c:pt>
                <c:pt idx="21067">
                  <c:v>1.7306999999999999E-2</c:v>
                </c:pt>
                <c:pt idx="21068">
                  <c:v>1.6228800000000002E-2</c:v>
                </c:pt>
                <c:pt idx="21069">
                  <c:v>1.5154900000000001E-2</c:v>
                </c:pt>
                <c:pt idx="21070">
                  <c:v>1.40876E-2</c:v>
                </c:pt>
                <c:pt idx="21071">
                  <c:v>1.30291E-2</c:v>
                </c:pt>
                <c:pt idx="21072">
                  <c:v>1.19814E-2</c:v>
                </c:pt>
                <c:pt idx="21073">
                  <c:v>1.09465E-2</c:v>
                </c:pt>
                <c:pt idx="21074" formatCode="0.00E+00">
                  <c:v>9.9264999999999996E-3</c:v>
                </c:pt>
                <c:pt idx="21075" formatCode="0.00E+00">
                  <c:v>8.9233300000000002E-3</c:v>
                </c:pt>
                <c:pt idx="21076" formatCode="0.00E+00">
                  <c:v>7.9391400000000008E-3</c:v>
                </c:pt>
                <c:pt idx="21077" formatCode="0.00E+00">
                  <c:v>6.9760600000000001E-3</c:v>
                </c:pt>
                <c:pt idx="21078" formatCode="0.00E+00">
                  <c:v>6.03609E-3</c:v>
                </c:pt>
                <c:pt idx="21079" formatCode="0.00E+00">
                  <c:v>5.1211599999999996E-3</c:v>
                </c:pt>
                <c:pt idx="21080" formatCode="0.00E+00">
                  <c:v>4.2330700000000002E-3</c:v>
                </c:pt>
                <c:pt idx="21081" formatCode="0.00E+00">
                  <c:v>3.3734699999999999E-3</c:v>
                </c:pt>
                <c:pt idx="21082" formatCode="0.00E+00">
                  <c:v>2.54383E-3</c:v>
                </c:pt>
                <c:pt idx="21083" formatCode="0.00E+00">
                  <c:v>1.7456500000000001E-3</c:v>
                </c:pt>
                <c:pt idx="21084" formatCode="0.00E+00">
                  <c:v>9.8042399999999992E-4</c:v>
                </c:pt>
                <c:pt idx="21085" formatCode="0.00E+00">
                  <c:v>2.4963299999999997E-4</c:v>
                </c:pt>
                <c:pt idx="21086" formatCode="0.00E+00">
                  <c:v>-4.4525700000000001E-4</c:v>
                </c:pt>
                <c:pt idx="21087" formatCode="0.00E+00">
                  <c:v>-1.1028399999999999E-3</c:v>
                </c:pt>
                <c:pt idx="21088" formatCode="0.00E+00">
                  <c:v>-1.7217999999999999E-3</c:v>
                </c:pt>
                <c:pt idx="21089" formatCode="0.00E+00">
                  <c:v>-2.3008999999999998E-3</c:v>
                </c:pt>
                <c:pt idx="21090" formatCode="0.00E+00">
                  <c:v>-2.8390400000000001E-3</c:v>
                </c:pt>
                <c:pt idx="21091" formatCode="0.00E+00">
                  <c:v>-3.3353599999999999E-3</c:v>
                </c:pt>
                <c:pt idx="21092" formatCode="0.00E+00">
                  <c:v>-3.7890300000000001E-3</c:v>
                </c:pt>
                <c:pt idx="21093" formatCode="0.00E+00">
                  <c:v>-4.1992100000000001E-3</c:v>
                </c:pt>
                <c:pt idx="21094" formatCode="0.00E+00">
                  <c:v>-4.5650600000000001E-3</c:v>
                </c:pt>
                <c:pt idx="21095" formatCode="0.00E+00">
                  <c:v>-4.8861E-3</c:v>
                </c:pt>
                <c:pt idx="21096" formatCode="0.00E+00">
                  <c:v>-5.1619999999999999E-3</c:v>
                </c:pt>
                <c:pt idx="21097" formatCode="0.00E+00">
                  <c:v>-5.3923E-3</c:v>
                </c:pt>
                <c:pt idx="21098" formatCode="0.00E+00">
                  <c:v>-5.5765800000000003E-3</c:v>
                </c:pt>
                <c:pt idx="21099" formatCode="0.00E+00">
                  <c:v>-5.7146200000000001E-3</c:v>
                </c:pt>
                <c:pt idx="21100" formatCode="0.00E+00">
                  <c:v>-5.8063300000000002E-3</c:v>
                </c:pt>
                <c:pt idx="21101" formatCode="0.00E+00">
                  <c:v>-5.85178E-3</c:v>
                </c:pt>
                <c:pt idx="21102" formatCode="0.00E+00">
                  <c:v>-5.8511800000000001E-3</c:v>
                </c:pt>
                <c:pt idx="21103" formatCode="0.00E+00">
                  <c:v>-5.8046800000000004E-3</c:v>
                </c:pt>
                <c:pt idx="21104" formatCode="0.00E+00">
                  <c:v>-5.7125600000000002E-3</c:v>
                </c:pt>
                <c:pt idx="21105" formatCode="0.00E+00">
                  <c:v>-5.5752700000000002E-3</c:v>
                </c:pt>
                <c:pt idx="21106" formatCode="0.00E+00">
                  <c:v>-5.3932099999999998E-3</c:v>
                </c:pt>
                <c:pt idx="21107" formatCode="0.00E+00">
                  <c:v>-5.1669100000000003E-3</c:v>
                </c:pt>
                <c:pt idx="21108" formatCode="0.00E+00">
                  <c:v>-4.8972399999999998E-3</c:v>
                </c:pt>
                <c:pt idx="21109" formatCode="0.00E+00">
                  <c:v>-4.58523E-3</c:v>
                </c:pt>
                <c:pt idx="21110" formatCode="0.00E+00">
                  <c:v>-4.2317500000000003E-3</c:v>
                </c:pt>
                <c:pt idx="21111" formatCode="0.00E+00">
                  <c:v>-3.83761E-3</c:v>
                </c:pt>
                <c:pt idx="21112" formatCode="0.00E+00">
                  <c:v>-3.4038900000000001E-3</c:v>
                </c:pt>
                <c:pt idx="21113" formatCode="0.00E+00">
                  <c:v>-2.9318E-3</c:v>
                </c:pt>
                <c:pt idx="21114" formatCode="0.00E+00">
                  <c:v>-2.42253E-3</c:v>
                </c:pt>
                <c:pt idx="21115" formatCode="0.00E+00">
                  <c:v>-1.87739E-3</c:v>
                </c:pt>
                <c:pt idx="21116" formatCode="0.00E+00">
                  <c:v>-1.29773E-3</c:v>
                </c:pt>
                <c:pt idx="21117" formatCode="0.00E+00">
                  <c:v>-6.8499900000000005E-4</c:v>
                </c:pt>
                <c:pt idx="21118" formatCode="0.00E+00">
                  <c:v>-4.0804299999999998E-5</c:v>
                </c:pt>
                <c:pt idx="21119" formatCode="0.00E+00">
                  <c:v>6.3316200000000005E-4</c:v>
                </c:pt>
                <c:pt idx="21120" formatCode="0.00E+00">
                  <c:v>1.3352500000000001E-3</c:v>
                </c:pt>
                <c:pt idx="21121" formatCode="0.00E+00">
                  <c:v>2.0637799999999999E-3</c:v>
                </c:pt>
                <c:pt idx="21122" formatCode="0.00E+00">
                  <c:v>2.8169499999999999E-3</c:v>
                </c:pt>
                <c:pt idx="21123" formatCode="0.00E+00">
                  <c:v>3.5929099999999999E-3</c:v>
                </c:pt>
                <c:pt idx="21124" formatCode="0.00E+00">
                  <c:v>4.3897800000000002E-3</c:v>
                </c:pt>
                <c:pt idx="21125" formatCode="0.00E+00">
                  <c:v>5.2056699999999999E-3</c:v>
                </c:pt>
                <c:pt idx="21126" formatCode="0.00E+00">
                  <c:v>6.0385500000000002E-3</c:v>
                </c:pt>
                <c:pt idx="21127" formatCode="0.00E+00">
                  <c:v>6.8862999999999997E-3</c:v>
                </c:pt>
                <c:pt idx="21128" formatCode="0.00E+00">
                  <c:v>7.7468099999999998E-3</c:v>
                </c:pt>
                <c:pt idx="21129" formatCode="0.00E+00">
                  <c:v>8.6178999999999995E-3</c:v>
                </c:pt>
                <c:pt idx="21130" formatCode="0.00E+00">
                  <c:v>9.4973799999999997E-3</c:v>
                </c:pt>
                <c:pt idx="21131">
                  <c:v>1.0383099999999999E-2</c:v>
                </c:pt>
                <c:pt idx="21132">
                  <c:v>1.1272799999999999E-2</c:v>
                </c:pt>
                <c:pt idx="21133">
                  <c:v>1.2164400000000001E-2</c:v>
                </c:pt>
                <c:pt idx="21134">
                  <c:v>1.3055600000000001E-2</c:v>
                </c:pt>
                <c:pt idx="21135">
                  <c:v>1.3944E-2</c:v>
                </c:pt>
                <c:pt idx="21136">
                  <c:v>1.48272E-2</c:v>
                </c:pt>
                <c:pt idx="21137">
                  <c:v>1.57032E-2</c:v>
                </c:pt>
                <c:pt idx="21138">
                  <c:v>1.65697E-2</c:v>
                </c:pt>
                <c:pt idx="21139">
                  <c:v>1.7424499999999999E-2</c:v>
                </c:pt>
                <c:pt idx="21140">
                  <c:v>1.8265400000000001E-2</c:v>
                </c:pt>
                <c:pt idx="21141">
                  <c:v>1.9089999999999999E-2</c:v>
                </c:pt>
                <c:pt idx="21142">
                  <c:v>1.9896400000000002E-2</c:v>
                </c:pt>
                <c:pt idx="21143">
                  <c:v>2.0682300000000001E-2</c:v>
                </c:pt>
                <c:pt idx="21144">
                  <c:v>2.1445599999999999E-2</c:v>
                </c:pt>
                <c:pt idx="21145">
                  <c:v>2.2184099999999998E-2</c:v>
                </c:pt>
                <c:pt idx="21146">
                  <c:v>2.28959E-2</c:v>
                </c:pt>
                <c:pt idx="21147">
                  <c:v>2.35789E-2</c:v>
                </c:pt>
                <c:pt idx="21148">
                  <c:v>2.4231300000000001E-2</c:v>
                </c:pt>
                <c:pt idx="21149">
                  <c:v>2.4851000000000002E-2</c:v>
                </c:pt>
                <c:pt idx="21150">
                  <c:v>2.5436299999999998E-2</c:v>
                </c:pt>
                <c:pt idx="21151">
                  <c:v>2.5985299999999999E-2</c:v>
                </c:pt>
                <c:pt idx="21152">
                  <c:v>2.6496200000000001E-2</c:v>
                </c:pt>
                <c:pt idx="21153">
                  <c:v>2.6967399999999999E-2</c:v>
                </c:pt>
                <c:pt idx="21154">
                  <c:v>2.7397399999999999E-2</c:v>
                </c:pt>
                <c:pt idx="21155">
                  <c:v>2.77845E-2</c:v>
                </c:pt>
                <c:pt idx="21156">
                  <c:v>2.81275E-2</c:v>
                </c:pt>
                <c:pt idx="21157">
                  <c:v>2.8424899999999999E-2</c:v>
                </c:pt>
                <c:pt idx="21158">
                  <c:v>2.8675599999999999E-2</c:v>
                </c:pt>
                <c:pt idx="21159">
                  <c:v>2.8878299999999999E-2</c:v>
                </c:pt>
                <c:pt idx="21160">
                  <c:v>2.9031899999999999E-2</c:v>
                </c:pt>
                <c:pt idx="21161">
                  <c:v>2.9135500000000002E-2</c:v>
                </c:pt>
                <c:pt idx="21162">
                  <c:v>2.9188200000000001E-2</c:v>
                </c:pt>
                <c:pt idx="21163">
                  <c:v>2.9189099999999999E-2</c:v>
                </c:pt>
                <c:pt idx="21164">
                  <c:v>2.91376E-2</c:v>
                </c:pt>
                <c:pt idx="21165">
                  <c:v>2.9033099999999999E-2</c:v>
                </c:pt>
                <c:pt idx="21166">
                  <c:v>2.8875100000000001E-2</c:v>
                </c:pt>
                <c:pt idx="21167">
                  <c:v>2.86632E-2</c:v>
                </c:pt>
                <c:pt idx="21168">
                  <c:v>2.8397200000000001E-2</c:v>
                </c:pt>
                <c:pt idx="21169">
                  <c:v>2.8076799999999999E-2</c:v>
                </c:pt>
                <c:pt idx="21170">
                  <c:v>2.7701900000000002E-2</c:v>
                </c:pt>
                <c:pt idx="21171">
                  <c:v>2.72727E-2</c:v>
                </c:pt>
                <c:pt idx="21172">
                  <c:v>2.67891E-2</c:v>
                </c:pt>
                <c:pt idx="21173">
                  <c:v>2.6251500000000001E-2</c:v>
                </c:pt>
                <c:pt idx="21174">
                  <c:v>2.5660100000000002E-2</c:v>
                </c:pt>
                <c:pt idx="21175">
                  <c:v>2.50155E-2</c:v>
                </c:pt>
                <c:pt idx="21176">
                  <c:v>2.4318200000000002E-2</c:v>
                </c:pt>
                <c:pt idx="21177">
                  <c:v>2.3568700000000001E-2</c:v>
                </c:pt>
                <c:pt idx="21178">
                  <c:v>2.2768E-2</c:v>
                </c:pt>
                <c:pt idx="21179">
                  <c:v>2.19168E-2</c:v>
                </c:pt>
                <c:pt idx="21180">
                  <c:v>2.1016099999999999E-2</c:v>
                </c:pt>
                <c:pt idx="21181">
                  <c:v>2.0066899999999999E-2</c:v>
                </c:pt>
                <c:pt idx="21182">
                  <c:v>1.9070400000000001E-2</c:v>
                </c:pt>
                <c:pt idx="21183">
                  <c:v>1.8027600000000001E-2</c:v>
                </c:pt>
                <c:pt idx="21184">
                  <c:v>1.6939699999999999E-2</c:v>
                </c:pt>
                <c:pt idx="21185">
                  <c:v>1.5808200000000001E-2</c:v>
                </c:pt>
                <c:pt idx="21186">
                  <c:v>1.4634599999999999E-2</c:v>
                </c:pt>
                <c:pt idx="21187">
                  <c:v>1.3420400000000001E-2</c:v>
                </c:pt>
                <c:pt idx="21188">
                  <c:v>1.2167300000000001E-2</c:v>
                </c:pt>
                <c:pt idx="21189">
                  <c:v>1.0877E-2</c:v>
                </c:pt>
                <c:pt idx="21190" formatCode="0.00E+00">
                  <c:v>9.5514199999999997E-3</c:v>
                </c:pt>
                <c:pt idx="21191" formatCode="0.00E+00">
                  <c:v>8.1924000000000007E-3</c:v>
                </c:pt>
                <c:pt idx="21192" formatCode="0.00E+00">
                  <c:v>6.8019600000000001E-3</c:v>
                </c:pt>
                <c:pt idx="21193" formatCode="0.00E+00">
                  <c:v>5.3821299999999997E-3</c:v>
                </c:pt>
                <c:pt idx="21194" formatCode="0.00E+00">
                  <c:v>3.9350399999999999E-3</c:v>
                </c:pt>
                <c:pt idx="21195" formatCode="0.00E+00">
                  <c:v>2.4628800000000002E-3</c:v>
                </c:pt>
                <c:pt idx="21196" formatCode="0.00E+00">
                  <c:v>9.6789900000000004E-4</c:v>
                </c:pt>
                <c:pt idx="21197" formatCode="0.00E+00">
                  <c:v>-5.4760200000000001E-4</c:v>
                </c:pt>
                <c:pt idx="21198" formatCode="0.00E+00">
                  <c:v>-2.0812600000000001E-3</c:v>
                </c:pt>
                <c:pt idx="21199" formatCode="0.00E+00">
                  <c:v>-3.6306799999999998E-3</c:v>
                </c:pt>
                <c:pt idx="21200" formatCode="0.00E+00">
                  <c:v>-5.19339E-3</c:v>
                </c:pt>
                <c:pt idx="21201" formatCode="0.00E+00">
                  <c:v>-6.7669100000000001E-3</c:v>
                </c:pt>
                <c:pt idx="21202" formatCode="0.00E+00">
                  <c:v>-8.3487100000000005E-3</c:v>
                </c:pt>
                <c:pt idx="21203" formatCode="0.00E+00">
                  <c:v>-9.9362300000000008E-3</c:v>
                </c:pt>
                <c:pt idx="21204">
                  <c:v>-1.15269E-2</c:v>
                </c:pt>
                <c:pt idx="21205">
                  <c:v>-1.3117999999999999E-2</c:v>
                </c:pt>
                <c:pt idx="21206">
                  <c:v>-1.4707100000000001E-2</c:v>
                </c:pt>
                <c:pt idx="21207">
                  <c:v>-1.6291400000000001E-2</c:v>
                </c:pt>
                <c:pt idx="21208">
                  <c:v>-1.78683E-2</c:v>
                </c:pt>
                <c:pt idx="21209">
                  <c:v>-1.94351E-2</c:v>
                </c:pt>
                <c:pt idx="21210">
                  <c:v>-2.09892E-2</c:v>
                </c:pt>
                <c:pt idx="21211">
                  <c:v>-2.25279E-2</c:v>
                </c:pt>
                <c:pt idx="21212">
                  <c:v>-2.40486E-2</c:v>
                </c:pt>
                <c:pt idx="21213">
                  <c:v>-2.5548700000000001E-2</c:v>
                </c:pt>
                <c:pt idx="21214">
                  <c:v>-2.7025500000000001E-2</c:v>
                </c:pt>
                <c:pt idx="21215">
                  <c:v>-2.8476499999999998E-2</c:v>
                </c:pt>
                <c:pt idx="21216">
                  <c:v>-2.9899100000000001E-2</c:v>
                </c:pt>
                <c:pt idx="21217">
                  <c:v>-3.1290800000000001E-2</c:v>
                </c:pt>
                <c:pt idx="21218">
                  <c:v>-3.26491E-2</c:v>
                </c:pt>
                <c:pt idx="21219">
                  <c:v>-3.3971599999999998E-2</c:v>
                </c:pt>
                <c:pt idx="21220">
                  <c:v>-3.5255799999999997E-2</c:v>
                </c:pt>
                <c:pt idx="21221">
                  <c:v>-3.6499499999999997E-2</c:v>
                </c:pt>
                <c:pt idx="21222">
                  <c:v>-3.7700400000000002E-2</c:v>
                </c:pt>
                <c:pt idx="21223">
                  <c:v>-3.88562E-2</c:v>
                </c:pt>
                <c:pt idx="21224">
                  <c:v>-3.9964699999999999E-2</c:v>
                </c:pt>
                <c:pt idx="21225">
                  <c:v>-4.1023999999999998E-2</c:v>
                </c:pt>
                <c:pt idx="21226">
                  <c:v>-4.2031899999999997E-2</c:v>
                </c:pt>
                <c:pt idx="21227">
                  <c:v>-4.2986499999999997E-2</c:v>
                </c:pt>
                <c:pt idx="21228">
                  <c:v>-4.3886000000000001E-2</c:v>
                </c:pt>
                <c:pt idx="21229">
                  <c:v>-4.47286E-2</c:v>
                </c:pt>
                <c:pt idx="21230">
                  <c:v>-4.5512499999999997E-2</c:v>
                </c:pt>
                <c:pt idx="21231">
                  <c:v>-4.6236300000000001E-2</c:v>
                </c:pt>
                <c:pt idx="21232">
                  <c:v>-4.6898200000000001E-2</c:v>
                </c:pt>
                <c:pt idx="21233">
                  <c:v>-4.74971E-2</c:v>
                </c:pt>
                <c:pt idx="21234">
                  <c:v>-4.8031499999999998E-2</c:v>
                </c:pt>
                <c:pt idx="21235">
                  <c:v>-4.85002E-2</c:v>
                </c:pt>
                <c:pt idx="21236">
                  <c:v>-4.89022E-2</c:v>
                </c:pt>
                <c:pt idx="21237">
                  <c:v>-4.9236299999999997E-2</c:v>
                </c:pt>
                <c:pt idx="21238">
                  <c:v>-4.9501799999999999E-2</c:v>
                </c:pt>
                <c:pt idx="21239">
                  <c:v>-4.96978E-2</c:v>
                </c:pt>
                <c:pt idx="21240">
                  <c:v>-4.9823699999999999E-2</c:v>
                </c:pt>
                <c:pt idx="21241">
                  <c:v>-4.9878899999999997E-2</c:v>
                </c:pt>
                <c:pt idx="21242">
                  <c:v>-4.9862900000000002E-2</c:v>
                </c:pt>
                <c:pt idx="21243">
                  <c:v>-4.97755E-2</c:v>
                </c:pt>
                <c:pt idx="21244">
                  <c:v>-4.9616399999999998E-2</c:v>
                </c:pt>
                <c:pt idx="21245">
                  <c:v>-4.9385499999999999E-2</c:v>
                </c:pt>
                <c:pt idx="21246">
                  <c:v>-4.9082800000000003E-2</c:v>
                </c:pt>
                <c:pt idx="21247">
                  <c:v>-4.8708599999999998E-2</c:v>
                </c:pt>
                <c:pt idx="21248">
                  <c:v>-4.8263E-2</c:v>
                </c:pt>
                <c:pt idx="21249">
                  <c:v>-4.7746400000000001E-2</c:v>
                </c:pt>
                <c:pt idx="21250">
                  <c:v>-4.7159300000000001E-2</c:v>
                </c:pt>
                <c:pt idx="21251">
                  <c:v>-4.6502399999999999E-2</c:v>
                </c:pt>
                <c:pt idx="21252">
                  <c:v>-4.5776299999999999E-2</c:v>
                </c:pt>
                <c:pt idx="21253">
                  <c:v>-4.4982000000000001E-2</c:v>
                </c:pt>
                <c:pt idx="21254">
                  <c:v>-4.4120300000000001E-2</c:v>
                </c:pt>
                <c:pt idx="21255">
                  <c:v>-4.3192300000000003E-2</c:v>
                </c:pt>
                <c:pt idx="21256">
                  <c:v>-4.2199300000000002E-2</c:v>
                </c:pt>
                <c:pt idx="21257">
                  <c:v>-4.1142400000000003E-2</c:v>
                </c:pt>
                <c:pt idx="21258">
                  <c:v>-4.0023200000000002E-2</c:v>
                </c:pt>
                <c:pt idx="21259">
                  <c:v>-3.8843099999999998E-2</c:v>
                </c:pt>
                <c:pt idx="21260">
                  <c:v>-3.7603699999999997E-2</c:v>
                </c:pt>
                <c:pt idx="21261">
                  <c:v>-3.6306699999999997E-2</c:v>
                </c:pt>
                <c:pt idx="21262">
                  <c:v>-3.4953999999999999E-2</c:v>
                </c:pt>
                <c:pt idx="21263">
                  <c:v>-3.3547399999999998E-2</c:v>
                </c:pt>
                <c:pt idx="21264">
                  <c:v>-3.2088999999999999E-2</c:v>
                </c:pt>
                <c:pt idx="21265">
                  <c:v>-3.0580800000000002E-2</c:v>
                </c:pt>
                <c:pt idx="21266">
                  <c:v>-2.9024899999999999E-2</c:v>
                </c:pt>
                <c:pt idx="21267">
                  <c:v>-2.7423699999999999E-2</c:v>
                </c:pt>
                <c:pt idx="21268">
                  <c:v>-2.57795E-2</c:v>
                </c:pt>
                <c:pt idx="21269">
                  <c:v>-2.4094600000000001E-2</c:v>
                </c:pt>
                <c:pt idx="21270">
                  <c:v>-2.2371499999999999E-2</c:v>
                </c:pt>
                <c:pt idx="21271">
                  <c:v>-2.0612800000000001E-2</c:v>
                </c:pt>
                <c:pt idx="21272">
                  <c:v>-1.88211E-2</c:v>
                </c:pt>
                <c:pt idx="21273">
                  <c:v>-1.69991E-2</c:v>
                </c:pt>
                <c:pt idx="21274">
                  <c:v>-1.5149299999999999E-2</c:v>
                </c:pt>
                <c:pt idx="21275">
                  <c:v>-1.32747E-2</c:v>
                </c:pt>
                <c:pt idx="21276">
                  <c:v>-1.13779E-2</c:v>
                </c:pt>
                <c:pt idx="21277" formatCode="0.00E+00">
                  <c:v>-9.4619400000000003E-3</c:v>
                </c:pt>
                <c:pt idx="21278" formatCode="0.00E+00">
                  <c:v>-7.5295700000000002E-3</c:v>
                </c:pt>
                <c:pt idx="21279" formatCode="0.00E+00">
                  <c:v>-5.5837400000000002E-3</c:v>
                </c:pt>
                <c:pt idx="21280" formatCode="0.00E+00">
                  <c:v>-3.6273799999999999E-3</c:v>
                </c:pt>
                <c:pt idx="21281" formatCode="0.00E+00">
                  <c:v>-1.66343E-3</c:v>
                </c:pt>
                <c:pt idx="21282" formatCode="0.00E+00">
                  <c:v>3.0512399999999999E-4</c:v>
                </c:pt>
                <c:pt idx="21283" formatCode="0.00E+00">
                  <c:v>2.27531E-3</c:v>
                </c:pt>
                <c:pt idx="21284" formatCode="0.00E+00">
                  <c:v>4.2441500000000004E-3</c:v>
                </c:pt>
                <c:pt idx="21285" formatCode="0.00E+00">
                  <c:v>6.2086499999999996E-3</c:v>
                </c:pt>
                <c:pt idx="21286" formatCode="0.00E+00">
                  <c:v>8.1658300000000007E-3</c:v>
                </c:pt>
                <c:pt idx="21287">
                  <c:v>1.0112700000000001E-2</c:v>
                </c:pt>
                <c:pt idx="21288">
                  <c:v>1.2046400000000001E-2</c:v>
                </c:pt>
                <c:pt idx="21289">
                  <c:v>1.39639E-2</c:v>
                </c:pt>
                <c:pt idx="21290">
                  <c:v>1.58622E-2</c:v>
                </c:pt>
                <c:pt idx="21291">
                  <c:v>1.77387E-2</c:v>
                </c:pt>
                <c:pt idx="21292">
                  <c:v>1.9590300000000001E-2</c:v>
                </c:pt>
                <c:pt idx="21293">
                  <c:v>2.1414200000000001E-2</c:v>
                </c:pt>
                <c:pt idx="21294">
                  <c:v>2.3207800000000001E-2</c:v>
                </c:pt>
                <c:pt idx="21295">
                  <c:v>2.4968299999999999E-2</c:v>
                </c:pt>
                <c:pt idx="21296">
                  <c:v>2.6693000000000001E-2</c:v>
                </c:pt>
                <c:pt idx="21297">
                  <c:v>2.83793E-2</c:v>
                </c:pt>
                <c:pt idx="21298">
                  <c:v>3.0024700000000001E-2</c:v>
                </c:pt>
                <c:pt idx="21299">
                  <c:v>3.1626799999999997E-2</c:v>
                </c:pt>
                <c:pt idx="21300">
                  <c:v>3.3182999999999997E-2</c:v>
                </c:pt>
                <c:pt idx="21301">
                  <c:v>3.4691E-2</c:v>
                </c:pt>
                <c:pt idx="21302">
                  <c:v>3.6148699999999999E-2</c:v>
                </c:pt>
                <c:pt idx="21303">
                  <c:v>3.7553799999999998E-2</c:v>
                </c:pt>
                <c:pt idx="21304">
                  <c:v>3.8904300000000003E-2</c:v>
                </c:pt>
                <c:pt idx="21305">
                  <c:v>4.01981E-2</c:v>
                </c:pt>
                <c:pt idx="21306">
                  <c:v>4.1433299999999999E-2</c:v>
                </c:pt>
                <c:pt idx="21307">
                  <c:v>4.2608100000000003E-2</c:v>
                </c:pt>
                <c:pt idx="21308">
                  <c:v>4.37209E-2</c:v>
                </c:pt>
                <c:pt idx="21309">
                  <c:v>4.4769900000000001E-2</c:v>
                </c:pt>
                <c:pt idx="21310">
                  <c:v>4.5753799999999997E-2</c:v>
                </c:pt>
                <c:pt idx="21311">
                  <c:v>4.6670999999999997E-2</c:v>
                </c:pt>
                <c:pt idx="21312">
                  <c:v>4.7520300000000001E-2</c:v>
                </c:pt>
                <c:pt idx="21313">
                  <c:v>4.8300500000000003E-2</c:v>
                </c:pt>
                <c:pt idx="21314">
                  <c:v>4.9010600000000001E-2</c:v>
                </c:pt>
                <c:pt idx="21315">
                  <c:v>4.9649499999999999E-2</c:v>
                </c:pt>
                <c:pt idx="21316">
                  <c:v>5.0216400000000001E-2</c:v>
                </c:pt>
                <c:pt idx="21317">
                  <c:v>5.0710699999999997E-2</c:v>
                </c:pt>
                <c:pt idx="21318">
                  <c:v>5.1131599999999999E-2</c:v>
                </c:pt>
                <c:pt idx="21319">
                  <c:v>5.1478799999999998E-2</c:v>
                </c:pt>
                <c:pt idx="21320">
                  <c:v>5.1751800000000001E-2</c:v>
                </c:pt>
                <c:pt idx="21321">
                  <c:v>5.1950400000000001E-2</c:v>
                </c:pt>
                <c:pt idx="21322">
                  <c:v>5.20744E-2</c:v>
                </c:pt>
                <c:pt idx="21323">
                  <c:v>5.2123900000000001E-2</c:v>
                </c:pt>
                <c:pt idx="21324">
                  <c:v>5.2098899999999997E-2</c:v>
                </c:pt>
                <c:pt idx="21325">
                  <c:v>5.1999700000000003E-2</c:v>
                </c:pt>
                <c:pt idx="21326">
                  <c:v>5.1826700000000003E-2</c:v>
                </c:pt>
                <c:pt idx="21327">
                  <c:v>5.1580300000000003E-2</c:v>
                </c:pt>
                <c:pt idx="21328">
                  <c:v>5.1261099999999997E-2</c:v>
                </c:pt>
                <c:pt idx="21329">
                  <c:v>5.0869699999999997E-2</c:v>
                </c:pt>
                <c:pt idx="21330">
                  <c:v>5.0407100000000003E-2</c:v>
                </c:pt>
                <c:pt idx="21331">
                  <c:v>4.98742E-2</c:v>
                </c:pt>
                <c:pt idx="21332">
                  <c:v>4.92719E-2</c:v>
                </c:pt>
                <c:pt idx="21333">
                  <c:v>4.8601400000000003E-2</c:v>
                </c:pt>
                <c:pt idx="21334">
                  <c:v>4.78641E-2</c:v>
                </c:pt>
                <c:pt idx="21335">
                  <c:v>4.7061199999999997E-2</c:v>
                </c:pt>
                <c:pt idx="21336">
                  <c:v>4.6194300000000001E-2</c:v>
                </c:pt>
                <c:pt idx="21337">
                  <c:v>4.5264800000000001E-2</c:v>
                </c:pt>
                <c:pt idx="21338">
                  <c:v>4.4274599999999997E-2</c:v>
                </c:pt>
                <c:pt idx="21339">
                  <c:v>4.3225199999999998E-2</c:v>
                </c:pt>
                <c:pt idx="21340">
                  <c:v>4.2118599999999999E-2</c:v>
                </c:pt>
                <c:pt idx="21341">
                  <c:v>4.0956800000000002E-2</c:v>
                </c:pt>
                <c:pt idx="21342">
                  <c:v>3.9741699999999998E-2</c:v>
                </c:pt>
                <c:pt idx="21343">
                  <c:v>3.84754E-2</c:v>
                </c:pt>
                <c:pt idx="21344">
                  <c:v>3.7160199999999997E-2</c:v>
                </c:pt>
                <c:pt idx="21345">
                  <c:v>3.5798299999999998E-2</c:v>
                </c:pt>
                <c:pt idx="21346">
                  <c:v>3.4391999999999999E-2</c:v>
                </c:pt>
                <c:pt idx="21347">
                  <c:v>3.2943600000000003E-2</c:v>
                </c:pt>
                <c:pt idx="21348">
                  <c:v>3.1455700000000003E-2</c:v>
                </c:pt>
                <c:pt idx="21349">
                  <c:v>2.99308E-2</c:v>
                </c:pt>
                <c:pt idx="21350">
                  <c:v>2.8371400000000001E-2</c:v>
                </c:pt>
                <c:pt idx="21351">
                  <c:v>2.6780100000000001E-2</c:v>
                </c:pt>
                <c:pt idx="21352">
                  <c:v>2.5159600000000001E-2</c:v>
                </c:pt>
                <c:pt idx="21353">
                  <c:v>2.3512499999999999E-2</c:v>
                </c:pt>
                <c:pt idx="21354">
                  <c:v>2.1841699999999999E-2</c:v>
                </c:pt>
                <c:pt idx="21355">
                  <c:v>2.01497E-2</c:v>
                </c:pt>
                <c:pt idx="21356">
                  <c:v>1.8439500000000001E-2</c:v>
                </c:pt>
                <c:pt idx="21357">
                  <c:v>1.6713800000000001E-2</c:v>
                </c:pt>
                <c:pt idx="21358">
                  <c:v>1.49754E-2</c:v>
                </c:pt>
                <c:pt idx="21359">
                  <c:v>1.32272E-2</c:v>
                </c:pt>
                <c:pt idx="21360">
                  <c:v>1.14719E-2</c:v>
                </c:pt>
                <c:pt idx="21361" formatCode="0.00E+00">
                  <c:v>9.7123999999999995E-3</c:v>
                </c:pt>
                <c:pt idx="21362" formatCode="0.00E+00">
                  <c:v>7.95154E-3</c:v>
                </c:pt>
                <c:pt idx="21363" formatCode="0.00E+00">
                  <c:v>6.1921099999999998E-3</c:v>
                </c:pt>
                <c:pt idx="21364" formatCode="0.00E+00">
                  <c:v>4.4368999999999997E-3</c:v>
                </c:pt>
                <c:pt idx="21365" formatCode="0.00E+00">
                  <c:v>2.6887E-3</c:v>
                </c:pt>
                <c:pt idx="21366" formatCode="0.00E+00">
                  <c:v>9.5026300000000002E-4</c:v>
                </c:pt>
                <c:pt idx="21367" formatCode="0.00E+00">
                  <c:v>-7.7568699999999995E-4</c:v>
                </c:pt>
                <c:pt idx="21368" formatCode="0.00E+00">
                  <c:v>-2.4864499999999999E-3</c:v>
                </c:pt>
                <c:pt idx="21369" formatCode="0.00E+00">
                  <c:v>-4.1793899999999998E-3</c:v>
                </c:pt>
                <c:pt idx="21370" formatCode="0.00E+00">
                  <c:v>-5.8518600000000004E-3</c:v>
                </c:pt>
                <c:pt idx="21371" formatCode="0.00E+00">
                  <c:v>-7.5013199999999997E-3</c:v>
                </c:pt>
                <c:pt idx="21372" formatCode="0.00E+00">
                  <c:v>-9.1252499999999997E-3</c:v>
                </c:pt>
                <c:pt idx="21373">
                  <c:v>-1.07212E-2</c:v>
                </c:pt>
                <c:pt idx="21374">
                  <c:v>-1.2286699999999999E-2</c:v>
                </c:pt>
                <c:pt idx="21375">
                  <c:v>-1.38195E-2</c:v>
                </c:pt>
                <c:pt idx="21376">
                  <c:v>-1.5317300000000001E-2</c:v>
                </c:pt>
                <c:pt idx="21377">
                  <c:v>-1.6777899999999998E-2</c:v>
                </c:pt>
                <c:pt idx="21378">
                  <c:v>-1.8199099999999999E-2</c:v>
                </c:pt>
                <c:pt idx="21379">
                  <c:v>-1.9578999999999999E-2</c:v>
                </c:pt>
                <c:pt idx="21380">
                  <c:v>-2.09155E-2</c:v>
                </c:pt>
                <c:pt idx="21381">
                  <c:v>-2.2206799999999999E-2</c:v>
                </c:pt>
                <c:pt idx="21382">
                  <c:v>-2.3451E-2</c:v>
                </c:pt>
                <c:pt idx="21383">
                  <c:v>-2.4646499999999998E-2</c:v>
                </c:pt>
                <c:pt idx="21384">
                  <c:v>-2.5791700000000001E-2</c:v>
                </c:pt>
                <c:pt idx="21385">
                  <c:v>-2.6884999999999999E-2</c:v>
                </c:pt>
                <c:pt idx="21386">
                  <c:v>-2.7924999999999998E-2</c:v>
                </c:pt>
                <c:pt idx="21387">
                  <c:v>-2.8910399999999999E-2</c:v>
                </c:pt>
                <c:pt idx="21388">
                  <c:v>-2.9839999999999998E-2</c:v>
                </c:pt>
                <c:pt idx="21389">
                  <c:v>-3.07126E-2</c:v>
                </c:pt>
                <c:pt idx="21390">
                  <c:v>-3.1527399999999997E-2</c:v>
                </c:pt>
                <c:pt idx="21391">
                  <c:v>-3.2283300000000001E-2</c:v>
                </c:pt>
                <c:pt idx="21392">
                  <c:v>-3.2979500000000002E-2</c:v>
                </c:pt>
                <c:pt idx="21393">
                  <c:v>-3.3615399999999997E-2</c:v>
                </c:pt>
                <c:pt idx="21394">
                  <c:v>-3.4190499999999999E-2</c:v>
                </c:pt>
                <c:pt idx="21395">
                  <c:v>-3.4704199999999998E-2</c:v>
                </c:pt>
                <c:pt idx="21396">
                  <c:v>-3.5156100000000003E-2</c:v>
                </c:pt>
                <c:pt idx="21397">
                  <c:v>-3.55462E-2</c:v>
                </c:pt>
                <c:pt idx="21398">
                  <c:v>-3.5874099999999999E-2</c:v>
                </c:pt>
                <c:pt idx="21399">
                  <c:v>-3.6139900000000003E-2</c:v>
                </c:pt>
                <c:pt idx="21400">
                  <c:v>-3.6343800000000002E-2</c:v>
                </c:pt>
                <c:pt idx="21401">
                  <c:v>-3.6485799999999999E-2</c:v>
                </c:pt>
                <c:pt idx="21402">
                  <c:v>-3.6566300000000003E-2</c:v>
                </c:pt>
                <c:pt idx="21403">
                  <c:v>-3.6585699999999999E-2</c:v>
                </c:pt>
                <c:pt idx="21404">
                  <c:v>-3.6544599999999997E-2</c:v>
                </c:pt>
                <c:pt idx="21405">
                  <c:v>-3.64436E-2</c:v>
                </c:pt>
                <c:pt idx="21406">
                  <c:v>-3.6283299999999997E-2</c:v>
                </c:pt>
                <c:pt idx="21407">
                  <c:v>-3.6064699999999998E-2</c:v>
                </c:pt>
                <c:pt idx="21408">
                  <c:v>-3.57887E-2</c:v>
                </c:pt>
                <c:pt idx="21409">
                  <c:v>-3.54562E-2</c:v>
                </c:pt>
                <c:pt idx="21410">
                  <c:v>-3.5068500000000002E-2</c:v>
                </c:pt>
                <c:pt idx="21411">
                  <c:v>-3.4626799999999999E-2</c:v>
                </c:pt>
                <c:pt idx="21412">
                  <c:v>-3.41324E-2</c:v>
                </c:pt>
                <c:pt idx="21413">
                  <c:v>-3.3586600000000001E-2</c:v>
                </c:pt>
                <c:pt idx="21414">
                  <c:v>-3.2990999999999999E-2</c:v>
                </c:pt>
                <c:pt idx="21415">
                  <c:v>-3.23472E-2</c:v>
                </c:pt>
                <c:pt idx="21416">
                  <c:v>-3.1656700000000003E-2</c:v>
                </c:pt>
                <c:pt idx="21417">
                  <c:v>-3.0921299999999999E-2</c:v>
                </c:pt>
                <c:pt idx="21418">
                  <c:v>-3.01429E-2</c:v>
                </c:pt>
                <c:pt idx="21419">
                  <c:v>-2.9323200000000001E-2</c:v>
                </c:pt>
                <c:pt idx="21420">
                  <c:v>-2.8464199999999999E-2</c:v>
                </c:pt>
                <c:pt idx="21421">
                  <c:v>-2.7567999999999999E-2</c:v>
                </c:pt>
                <c:pt idx="21422">
                  <c:v>-2.6636400000000001E-2</c:v>
                </c:pt>
                <c:pt idx="21423">
                  <c:v>-2.5671699999999999E-2</c:v>
                </c:pt>
                <c:pt idx="21424">
                  <c:v>-2.4676E-2</c:v>
                </c:pt>
                <c:pt idx="21425">
                  <c:v>-2.36514E-2</c:v>
                </c:pt>
                <c:pt idx="21426">
                  <c:v>-2.26003E-2</c:v>
                </c:pt>
                <c:pt idx="21427">
                  <c:v>-2.15248E-2</c:v>
                </c:pt>
                <c:pt idx="21428">
                  <c:v>-2.0427399999999998E-2</c:v>
                </c:pt>
                <c:pt idx="21429">
                  <c:v>-1.93102E-2</c:v>
                </c:pt>
                <c:pt idx="21430">
                  <c:v>-1.8175699999999999E-2</c:v>
                </c:pt>
                <c:pt idx="21431">
                  <c:v>-1.7026099999999999E-2</c:v>
                </c:pt>
                <c:pt idx="21432">
                  <c:v>-1.5864E-2</c:v>
                </c:pt>
                <c:pt idx="21433">
                  <c:v>-1.46917E-2</c:v>
                </c:pt>
                <c:pt idx="21434">
                  <c:v>-1.35116E-2</c:v>
                </c:pt>
                <c:pt idx="21435">
                  <c:v>-1.2326E-2</c:v>
                </c:pt>
                <c:pt idx="21436">
                  <c:v>-1.11374E-2</c:v>
                </c:pt>
                <c:pt idx="21437" formatCode="0.00E+00">
                  <c:v>-9.9481199999999995E-3</c:v>
                </c:pt>
                <c:pt idx="21438" formatCode="0.00E+00">
                  <c:v>-8.7605600000000006E-3</c:v>
                </c:pt>
                <c:pt idx="21439" formatCode="0.00E+00">
                  <c:v>-7.57706E-3</c:v>
                </c:pt>
                <c:pt idx="21440" formatCode="0.00E+00">
                  <c:v>-6.3999299999999999E-3</c:v>
                </c:pt>
                <c:pt idx="21441" formatCode="0.00E+00">
                  <c:v>-5.2314700000000002E-3</c:v>
                </c:pt>
                <c:pt idx="21442" formatCode="0.00E+00">
                  <c:v>-4.0739499999999998E-3</c:v>
                </c:pt>
                <c:pt idx="21443" formatCode="0.00E+00">
                  <c:v>-2.92961E-3</c:v>
                </c:pt>
                <c:pt idx="21444" formatCode="0.00E+00">
                  <c:v>-1.80062E-3</c:v>
                </c:pt>
                <c:pt idx="21445" formatCode="0.00E+00">
                  <c:v>-6.8913799999999995E-4</c:v>
                </c:pt>
                <c:pt idx="21446" formatCode="0.00E+00">
                  <c:v>4.0273799999999998E-4</c:v>
                </c:pt>
                <c:pt idx="21447" formatCode="0.00E+00">
                  <c:v>1.4729599999999999E-3</c:v>
                </c:pt>
                <c:pt idx="21448" formatCode="0.00E+00">
                  <c:v>2.5195399999999998E-3</c:v>
                </c:pt>
                <c:pt idx="21449" formatCode="0.00E+00">
                  <c:v>3.54054E-3</c:v>
                </c:pt>
                <c:pt idx="21450" formatCode="0.00E+00">
                  <c:v>4.5341000000000001E-3</c:v>
                </c:pt>
                <c:pt idx="21451" formatCode="0.00E+00">
                  <c:v>5.4983999999999996E-3</c:v>
                </c:pt>
                <c:pt idx="21452" formatCode="0.00E+00">
                  <c:v>6.4317200000000001E-3</c:v>
                </c:pt>
                <c:pt idx="21453" formatCode="0.00E+00">
                  <c:v>7.3323900000000003E-3</c:v>
                </c:pt>
                <c:pt idx="21454" formatCode="0.00E+00">
                  <c:v>8.1988200000000008E-3</c:v>
                </c:pt>
                <c:pt idx="21455" formatCode="0.00E+00">
                  <c:v>9.0294999999999993E-3</c:v>
                </c:pt>
                <c:pt idx="21456" formatCode="0.00E+00">
                  <c:v>9.82302E-3</c:v>
                </c:pt>
                <c:pt idx="21457">
                  <c:v>1.0578000000000001E-2</c:v>
                </c:pt>
                <c:pt idx="21458">
                  <c:v>1.12932E-2</c:v>
                </c:pt>
                <c:pt idx="21459">
                  <c:v>1.1967500000000001E-2</c:v>
                </c:pt>
                <c:pt idx="21460">
                  <c:v>1.25997E-2</c:v>
                </c:pt>
                <c:pt idx="21461">
                  <c:v>1.3188999999999999E-2</c:v>
                </c:pt>
                <c:pt idx="21462">
                  <c:v>1.37343E-2</c:v>
                </c:pt>
                <c:pt idx="21463">
                  <c:v>1.42349E-2</c:v>
                </c:pt>
                <c:pt idx="21464">
                  <c:v>1.469E-2</c:v>
                </c:pt>
                <c:pt idx="21465">
                  <c:v>1.50992E-2</c:v>
                </c:pt>
                <c:pt idx="21466">
                  <c:v>1.54618E-2</c:v>
                </c:pt>
                <c:pt idx="21467">
                  <c:v>1.57775E-2</c:v>
                </c:pt>
                <c:pt idx="21468">
                  <c:v>1.6045899999999998E-2</c:v>
                </c:pt>
                <c:pt idx="21469">
                  <c:v>1.6266900000000001E-2</c:v>
                </c:pt>
                <c:pt idx="21470">
                  <c:v>1.6440199999999999E-2</c:v>
                </c:pt>
                <c:pt idx="21471">
                  <c:v>1.6566000000000001E-2</c:v>
                </c:pt>
                <c:pt idx="21472">
                  <c:v>1.6644300000000001E-2</c:v>
                </c:pt>
                <c:pt idx="21473">
                  <c:v>1.66754E-2</c:v>
                </c:pt>
                <c:pt idx="21474">
                  <c:v>1.6659299999999998E-2</c:v>
                </c:pt>
                <c:pt idx="21475">
                  <c:v>1.6596699999999999E-2</c:v>
                </c:pt>
                <c:pt idx="21476">
                  <c:v>1.64879E-2</c:v>
                </c:pt>
                <c:pt idx="21477">
                  <c:v>1.63336E-2</c:v>
                </c:pt>
                <c:pt idx="21478">
                  <c:v>1.6134300000000001E-2</c:v>
                </c:pt>
                <c:pt idx="21479">
                  <c:v>1.5890999999999999E-2</c:v>
                </c:pt>
                <c:pt idx="21480">
                  <c:v>1.5604399999999999E-2</c:v>
                </c:pt>
                <c:pt idx="21481">
                  <c:v>1.52754E-2</c:v>
                </c:pt>
                <c:pt idx="21482">
                  <c:v>1.49052E-2</c:v>
                </c:pt>
                <c:pt idx="21483">
                  <c:v>1.44949E-2</c:v>
                </c:pt>
                <c:pt idx="21484">
                  <c:v>1.4045500000000001E-2</c:v>
                </c:pt>
                <c:pt idx="21485">
                  <c:v>1.3558499999999999E-2</c:v>
                </c:pt>
                <c:pt idx="21486">
                  <c:v>1.30352E-2</c:v>
                </c:pt>
                <c:pt idx="21487">
                  <c:v>1.24771E-2</c:v>
                </c:pt>
                <c:pt idx="21488">
                  <c:v>1.18856E-2</c:v>
                </c:pt>
                <c:pt idx="21489">
                  <c:v>1.12622E-2</c:v>
                </c:pt>
                <c:pt idx="21490">
                  <c:v>1.06088E-2</c:v>
                </c:pt>
                <c:pt idx="21491" formatCode="0.00E+00">
                  <c:v>9.9269300000000005E-3</c:v>
                </c:pt>
                <c:pt idx="21492" formatCode="0.00E+00">
                  <c:v>9.21838E-3</c:v>
                </c:pt>
                <c:pt idx="21493" formatCode="0.00E+00">
                  <c:v>8.4849799999999996E-3</c:v>
                </c:pt>
                <c:pt idx="21494" formatCode="0.00E+00">
                  <c:v>7.7286100000000003E-3</c:v>
                </c:pt>
                <c:pt idx="21495" formatCode="0.00E+00">
                  <c:v>6.9511800000000004E-3</c:v>
                </c:pt>
                <c:pt idx="21496" formatCode="0.00E+00">
                  <c:v>6.1546500000000002E-3</c:v>
                </c:pt>
                <c:pt idx="21497" formatCode="0.00E+00">
                  <c:v>5.3410300000000001E-3</c:v>
                </c:pt>
                <c:pt idx="21498" formatCode="0.00E+00">
                  <c:v>4.51235E-3</c:v>
                </c:pt>
                <c:pt idx="21499" formatCode="0.00E+00">
                  <c:v>3.6706799999999999E-3</c:v>
                </c:pt>
                <c:pt idx="21500" formatCode="0.00E+00">
                  <c:v>2.8181199999999999E-3</c:v>
                </c:pt>
                <c:pt idx="21501" formatCode="0.00E+00">
                  <c:v>1.9567999999999999E-3</c:v>
                </c:pt>
                <c:pt idx="21502" formatCode="0.00E+00">
                  <c:v>1.08884E-3</c:v>
                </c:pt>
                <c:pt idx="21503" formatCode="0.00E+00">
                  <c:v>2.1641100000000001E-4</c:v>
                </c:pt>
                <c:pt idx="21504" formatCode="0.00E+00">
                  <c:v>-6.5833000000000005E-4</c:v>
                </c:pt>
                <c:pt idx="21505" formatCode="0.00E+00">
                  <c:v>-1.5332099999999999E-3</c:v>
                </c:pt>
                <c:pt idx="21506" formatCode="0.00E+00">
                  <c:v>-2.4060599999999998E-3</c:v>
                </c:pt>
                <c:pt idx="21507" formatCode="0.00E+00">
                  <c:v>-3.2747100000000001E-3</c:v>
                </c:pt>
                <c:pt idx="21508" formatCode="0.00E+00">
                  <c:v>-4.1369900000000001E-3</c:v>
                </c:pt>
                <c:pt idx="21509" formatCode="0.00E+00">
                  <c:v>-4.9907600000000003E-3</c:v>
                </c:pt>
                <c:pt idx="21510" formatCode="0.00E+00">
                  <c:v>-5.8338699999999997E-3</c:v>
                </c:pt>
                <c:pt idx="21511" formatCode="0.00E+00">
                  <c:v>-6.6642200000000002E-3</c:v>
                </c:pt>
                <c:pt idx="21512" formatCode="0.00E+00">
                  <c:v>-7.4797099999999997E-3</c:v>
                </c:pt>
                <c:pt idx="21513" formatCode="0.00E+00">
                  <c:v>-8.2782900000000006E-3</c:v>
                </c:pt>
                <c:pt idx="21514" formatCode="0.00E+00">
                  <c:v>-9.0579100000000006E-3</c:v>
                </c:pt>
                <c:pt idx="21515" formatCode="0.00E+00">
                  <c:v>-9.81659E-3</c:v>
                </c:pt>
                <c:pt idx="21516">
                  <c:v>-1.05524E-2</c:v>
                </c:pt>
                <c:pt idx="21517">
                  <c:v>-1.12634E-2</c:v>
                </c:pt>
                <c:pt idx="21518">
                  <c:v>-1.19477E-2</c:v>
                </c:pt>
                <c:pt idx="21519">
                  <c:v>-1.26035E-2</c:v>
                </c:pt>
                <c:pt idx="21520">
                  <c:v>-1.32292E-2</c:v>
                </c:pt>
                <c:pt idx="21521">
                  <c:v>-1.3822900000000001E-2</c:v>
                </c:pt>
                <c:pt idx="21522">
                  <c:v>-1.4383099999999999E-2</c:v>
                </c:pt>
                <c:pt idx="21523">
                  <c:v>-1.4908299999999999E-2</c:v>
                </c:pt>
                <c:pt idx="21524">
                  <c:v>-1.53968E-2</c:v>
                </c:pt>
                <c:pt idx="21525">
                  <c:v>-1.5847300000000002E-2</c:v>
                </c:pt>
                <c:pt idx="21526">
                  <c:v>-1.6258499999999999E-2</c:v>
                </c:pt>
                <c:pt idx="21527">
                  <c:v>-1.6629100000000001E-2</c:v>
                </c:pt>
                <c:pt idx="21528">
                  <c:v>-1.6957900000000001E-2</c:v>
                </c:pt>
                <c:pt idx="21529">
                  <c:v>-1.72439E-2</c:v>
                </c:pt>
                <c:pt idx="21530">
                  <c:v>-1.7485899999999999E-2</c:v>
                </c:pt>
                <c:pt idx="21531">
                  <c:v>-1.76832E-2</c:v>
                </c:pt>
                <c:pt idx="21532">
                  <c:v>-1.7834800000000001E-2</c:v>
                </c:pt>
                <c:pt idx="21533">
                  <c:v>-1.7940000000000001E-2</c:v>
                </c:pt>
                <c:pt idx="21534">
                  <c:v>-1.7998299999999998E-2</c:v>
                </c:pt>
                <c:pt idx="21535">
                  <c:v>-1.8008900000000001E-2</c:v>
                </c:pt>
                <c:pt idx="21536">
                  <c:v>-1.7971600000000001E-2</c:v>
                </c:pt>
                <c:pt idx="21537">
                  <c:v>-1.78858E-2</c:v>
                </c:pt>
                <c:pt idx="21538">
                  <c:v>-1.77515E-2</c:v>
                </c:pt>
                <c:pt idx="21539">
                  <c:v>-1.7568400000000001E-2</c:v>
                </c:pt>
                <c:pt idx="21540">
                  <c:v>-1.7336399999999998E-2</c:v>
                </c:pt>
                <c:pt idx="21541">
                  <c:v>-1.70557E-2</c:v>
                </c:pt>
                <c:pt idx="21542">
                  <c:v>-1.6726399999999999E-2</c:v>
                </c:pt>
                <c:pt idx="21543">
                  <c:v>-1.6348600000000001E-2</c:v>
                </c:pt>
                <c:pt idx="21544">
                  <c:v>-1.59229E-2</c:v>
                </c:pt>
                <c:pt idx="21545">
                  <c:v>-1.5449600000000001E-2</c:v>
                </c:pt>
                <c:pt idx="21546">
                  <c:v>-1.49293E-2</c:v>
                </c:pt>
                <c:pt idx="21547">
                  <c:v>-1.4362700000000001E-2</c:v>
                </c:pt>
                <c:pt idx="21548">
                  <c:v>-1.3750399999999999E-2</c:v>
                </c:pt>
                <c:pt idx="21549">
                  <c:v>-1.30934E-2</c:v>
                </c:pt>
                <c:pt idx="21550">
                  <c:v>-1.23927E-2</c:v>
                </c:pt>
                <c:pt idx="21551">
                  <c:v>-1.1649100000000001E-2</c:v>
                </c:pt>
                <c:pt idx="21552">
                  <c:v>-1.0863899999999999E-2</c:v>
                </c:pt>
                <c:pt idx="21553">
                  <c:v>-1.0038399999999999E-2</c:v>
                </c:pt>
                <c:pt idx="21554" formatCode="0.00E+00">
                  <c:v>-9.1737199999999998E-3</c:v>
                </c:pt>
                <c:pt idx="21555" formatCode="0.00E+00">
                  <c:v>-8.27139E-3</c:v>
                </c:pt>
                <c:pt idx="21556" formatCode="0.00E+00">
                  <c:v>-7.33287E-3</c:v>
                </c:pt>
                <c:pt idx="21557" formatCode="0.00E+00">
                  <c:v>-6.3597200000000001E-3</c:v>
                </c:pt>
                <c:pt idx="21558" formatCode="0.00E+00">
                  <c:v>-5.3536E-3</c:v>
                </c:pt>
                <c:pt idx="21559" formatCode="0.00E+00">
                  <c:v>-4.3162399999999998E-3</c:v>
                </c:pt>
                <c:pt idx="21560" formatCode="0.00E+00">
                  <c:v>-3.2494199999999998E-3</c:v>
                </c:pt>
                <c:pt idx="21561" formatCode="0.00E+00">
                  <c:v>-2.1550200000000001E-3</c:v>
                </c:pt>
                <c:pt idx="21562" formatCode="0.00E+00">
                  <c:v>-1.0349700000000001E-3</c:v>
                </c:pt>
                <c:pt idx="21563" formatCode="0.00E+00">
                  <c:v>1.0872800000000001E-4</c:v>
                </c:pt>
                <c:pt idx="21564" formatCode="0.00E+00">
                  <c:v>1.2740099999999999E-3</c:v>
                </c:pt>
                <c:pt idx="21565" formatCode="0.00E+00">
                  <c:v>2.4587699999999999E-3</c:v>
                </c:pt>
                <c:pt idx="21566" formatCode="0.00E+00">
                  <c:v>3.6608299999999999E-3</c:v>
                </c:pt>
                <c:pt idx="21567" formatCode="0.00E+00">
                  <c:v>4.8779899999999996E-3</c:v>
                </c:pt>
                <c:pt idx="21568" formatCode="0.00E+00">
                  <c:v>6.1079699999999999E-3</c:v>
                </c:pt>
                <c:pt idx="21569" formatCode="0.00E+00">
                  <c:v>7.3484700000000002E-3</c:v>
                </c:pt>
                <c:pt idx="21570" formatCode="0.00E+00">
                  <c:v>8.5971599999999995E-3</c:v>
                </c:pt>
                <c:pt idx="21571" formatCode="0.00E+00">
                  <c:v>9.8516799999999998E-3</c:v>
                </c:pt>
                <c:pt idx="21572">
                  <c:v>1.1109600000000001E-2</c:v>
                </c:pt>
                <c:pt idx="21573">
                  <c:v>1.2368499999999999E-2</c:v>
                </c:pt>
                <c:pt idx="21574">
                  <c:v>1.3625999999999999E-2</c:v>
                </c:pt>
                <c:pt idx="21575">
                  <c:v>1.48796E-2</c:v>
                </c:pt>
                <c:pt idx="21576">
                  <c:v>1.61269E-2</c:v>
                </c:pt>
                <c:pt idx="21577">
                  <c:v>1.73653E-2</c:v>
                </c:pt>
                <c:pt idx="21578">
                  <c:v>1.8592399999999999E-2</c:v>
                </c:pt>
                <c:pt idx="21579">
                  <c:v>1.9805799999999998E-2</c:v>
                </c:pt>
                <c:pt idx="21580">
                  <c:v>2.1002900000000001E-2</c:v>
                </c:pt>
                <c:pt idx="21581">
                  <c:v>2.21814E-2</c:v>
                </c:pt>
                <c:pt idx="21582">
                  <c:v>2.33388E-2</c:v>
                </c:pt>
                <c:pt idx="21583">
                  <c:v>2.44727E-2</c:v>
                </c:pt>
                <c:pt idx="21584">
                  <c:v>2.5580800000000001E-2</c:v>
                </c:pt>
                <c:pt idx="21585">
                  <c:v>2.6660699999999999E-2</c:v>
                </c:pt>
                <c:pt idx="21586">
                  <c:v>2.7709999999999999E-2</c:v>
                </c:pt>
                <c:pt idx="21587">
                  <c:v>2.8726600000000001E-2</c:v>
                </c:pt>
                <c:pt idx="21588">
                  <c:v>2.9708100000000001E-2</c:v>
                </c:pt>
                <c:pt idx="21589">
                  <c:v>3.0652499999999999E-2</c:v>
                </c:pt>
                <c:pt idx="21590">
                  <c:v>3.1557599999999998E-2</c:v>
                </c:pt>
                <c:pt idx="21591">
                  <c:v>3.2421400000000003E-2</c:v>
                </c:pt>
                <c:pt idx="21592">
                  <c:v>3.3241800000000002E-2</c:v>
                </c:pt>
                <c:pt idx="21593">
                  <c:v>3.4016900000000003E-2</c:v>
                </c:pt>
                <c:pt idx="21594">
                  <c:v>3.4744799999999999E-2</c:v>
                </c:pt>
                <c:pt idx="21595">
                  <c:v>3.5423900000000001E-2</c:v>
                </c:pt>
                <c:pt idx="21596">
                  <c:v>3.60522E-2</c:v>
                </c:pt>
                <c:pt idx="21597">
                  <c:v>3.6628300000000003E-2</c:v>
                </c:pt>
                <c:pt idx="21598">
                  <c:v>3.7150500000000003E-2</c:v>
                </c:pt>
                <c:pt idx="21599">
                  <c:v>3.7617400000000002E-2</c:v>
                </c:pt>
                <c:pt idx="21600">
                  <c:v>3.8027699999999998E-2</c:v>
                </c:pt>
                <c:pt idx="21601">
                  <c:v>3.8379999999999997E-2</c:v>
                </c:pt>
                <c:pt idx="21602">
                  <c:v>3.8673100000000002E-2</c:v>
                </c:pt>
                <c:pt idx="21603">
                  <c:v>3.8906000000000003E-2</c:v>
                </c:pt>
                <c:pt idx="21604">
                  <c:v>3.90777E-2</c:v>
                </c:pt>
                <c:pt idx="21605">
                  <c:v>3.9187199999999998E-2</c:v>
                </c:pt>
                <c:pt idx="21606">
                  <c:v>3.9233900000000002E-2</c:v>
                </c:pt>
                <c:pt idx="21607">
                  <c:v>3.9217000000000002E-2</c:v>
                </c:pt>
                <c:pt idx="21608">
                  <c:v>3.9135999999999997E-2</c:v>
                </c:pt>
                <c:pt idx="21609">
                  <c:v>3.8990400000000001E-2</c:v>
                </c:pt>
                <c:pt idx="21610">
                  <c:v>3.8779800000000003E-2</c:v>
                </c:pt>
                <c:pt idx="21611">
                  <c:v>3.8504099999999999E-2</c:v>
                </c:pt>
                <c:pt idx="21612">
                  <c:v>3.8163200000000001E-2</c:v>
                </c:pt>
                <c:pt idx="21613">
                  <c:v>3.7756900000000003E-2</c:v>
                </c:pt>
                <c:pt idx="21614">
                  <c:v>3.7285400000000003E-2</c:v>
                </c:pt>
                <c:pt idx="21615">
                  <c:v>3.6748999999999997E-2</c:v>
                </c:pt>
                <c:pt idx="21616">
                  <c:v>3.6147899999999997E-2</c:v>
                </c:pt>
                <c:pt idx="21617">
                  <c:v>3.5482699999999999E-2</c:v>
                </c:pt>
                <c:pt idx="21618">
                  <c:v>3.4753899999999997E-2</c:v>
                </c:pt>
                <c:pt idx="21619">
                  <c:v>3.3962100000000002E-2</c:v>
                </c:pt>
                <c:pt idx="21620">
                  <c:v>3.3108199999999997E-2</c:v>
                </c:pt>
                <c:pt idx="21621">
                  <c:v>3.2193100000000002E-2</c:v>
                </c:pt>
                <c:pt idx="21622">
                  <c:v>3.1217700000000001E-2</c:v>
                </c:pt>
                <c:pt idx="21623">
                  <c:v>3.01833E-2</c:v>
                </c:pt>
                <c:pt idx="21624">
                  <c:v>2.9090999999999999E-2</c:v>
                </c:pt>
                <c:pt idx="21625">
                  <c:v>2.7942100000000001E-2</c:v>
                </c:pt>
                <c:pt idx="21626">
                  <c:v>2.67382E-2</c:v>
                </c:pt>
                <c:pt idx="21627">
                  <c:v>2.5480699999999998E-2</c:v>
                </c:pt>
                <c:pt idx="21628">
                  <c:v>2.41713E-2</c:v>
                </c:pt>
                <c:pt idx="21629">
                  <c:v>2.28118E-2</c:v>
                </c:pt>
                <c:pt idx="21630">
                  <c:v>2.1403999999999999E-2</c:v>
                </c:pt>
                <c:pt idx="21631">
                  <c:v>1.9949700000000001E-2</c:v>
                </c:pt>
                <c:pt idx="21632">
                  <c:v>1.8451100000000002E-2</c:v>
                </c:pt>
                <c:pt idx="21633">
                  <c:v>1.69103E-2</c:v>
                </c:pt>
                <c:pt idx="21634">
                  <c:v>1.5329300000000001E-2</c:v>
                </c:pt>
                <c:pt idx="21635">
                  <c:v>1.37106E-2</c:v>
                </c:pt>
                <c:pt idx="21636">
                  <c:v>1.20564E-2</c:v>
                </c:pt>
                <c:pt idx="21637">
                  <c:v>1.0369099999999999E-2</c:v>
                </c:pt>
                <c:pt idx="21638" formatCode="0.00E+00">
                  <c:v>8.6512299999999993E-3</c:v>
                </c:pt>
                <c:pt idx="21639" formatCode="0.00E+00">
                  <c:v>6.9053500000000002E-3</c:v>
                </c:pt>
                <c:pt idx="21640" formatCode="0.00E+00">
                  <c:v>5.1340400000000003E-3</c:v>
                </c:pt>
                <c:pt idx="21641" formatCode="0.00E+00">
                  <c:v>3.3399699999999998E-3</c:v>
                </c:pt>
                <c:pt idx="21642" formatCode="0.00E+00">
                  <c:v>1.52586E-3</c:v>
                </c:pt>
                <c:pt idx="21643" formatCode="0.00E+00">
                  <c:v>-3.05552E-4</c:v>
                </c:pt>
                <c:pt idx="21644" formatCode="0.00E+00">
                  <c:v>-2.1514500000000001E-3</c:v>
                </c:pt>
                <c:pt idx="21645" formatCode="0.00E+00">
                  <c:v>-4.0090000000000004E-3</c:v>
                </c:pt>
                <c:pt idx="21646" formatCode="0.00E+00">
                  <c:v>-5.8753199999999998E-3</c:v>
                </c:pt>
                <c:pt idx="21647" formatCode="0.00E+00">
                  <c:v>-7.7475199999999999E-3</c:v>
                </c:pt>
                <c:pt idx="21648" formatCode="0.00E+00">
                  <c:v>-9.6226699999999998E-3</c:v>
                </c:pt>
                <c:pt idx="21649">
                  <c:v>-1.1497800000000001E-2</c:v>
                </c:pt>
                <c:pt idx="21650">
                  <c:v>-1.3370099999999999E-2</c:v>
                </c:pt>
                <c:pt idx="21651">
                  <c:v>-1.5236400000000001E-2</c:v>
                </c:pt>
                <c:pt idx="21652">
                  <c:v>-1.7093799999999999E-2</c:v>
                </c:pt>
                <c:pt idx="21653">
                  <c:v>-1.8939299999999999E-2</c:v>
                </c:pt>
                <c:pt idx="21654">
                  <c:v>-2.07701E-2</c:v>
                </c:pt>
                <c:pt idx="21655">
                  <c:v>-2.2583099999999998E-2</c:v>
                </c:pt>
                <c:pt idx="21656">
                  <c:v>-2.4375399999999998E-2</c:v>
                </c:pt>
                <c:pt idx="21657">
                  <c:v>-2.61441E-2</c:v>
                </c:pt>
                <c:pt idx="21658">
                  <c:v>-2.7886299999999999E-2</c:v>
                </c:pt>
                <c:pt idx="21659">
                  <c:v>-2.9599199999999999E-2</c:v>
                </c:pt>
                <c:pt idx="21660">
                  <c:v>-3.1279899999999999E-2</c:v>
                </c:pt>
                <c:pt idx="21661">
                  <c:v>-3.2925599999999999E-2</c:v>
                </c:pt>
                <c:pt idx="21662">
                  <c:v>-3.4533700000000001E-2</c:v>
                </c:pt>
                <c:pt idx="21663">
                  <c:v>-3.6101300000000003E-2</c:v>
                </c:pt>
                <c:pt idx="21664">
                  <c:v>-3.7626E-2</c:v>
                </c:pt>
                <c:pt idx="21665">
                  <c:v>-3.91052E-2</c:v>
                </c:pt>
                <c:pt idx="21666">
                  <c:v>-4.0536200000000001E-2</c:v>
                </c:pt>
                <c:pt idx="21667">
                  <c:v>-4.1916799999999997E-2</c:v>
                </c:pt>
                <c:pt idx="21668">
                  <c:v>-4.3244499999999998E-2</c:v>
                </c:pt>
                <c:pt idx="21669">
                  <c:v>-4.4517000000000001E-2</c:v>
                </c:pt>
                <c:pt idx="21670">
                  <c:v>-4.5732200000000001E-2</c:v>
                </c:pt>
                <c:pt idx="21671">
                  <c:v>-4.68878E-2</c:v>
                </c:pt>
                <c:pt idx="21672">
                  <c:v>-4.7981900000000001E-2</c:v>
                </c:pt>
                <c:pt idx="21673">
                  <c:v>-4.9012600000000003E-2</c:v>
                </c:pt>
                <c:pt idx="21674">
                  <c:v>-4.9977899999999999E-2</c:v>
                </c:pt>
                <c:pt idx="21675">
                  <c:v>-5.0876200000000003E-2</c:v>
                </c:pt>
                <c:pt idx="21676">
                  <c:v>-5.1705800000000003E-2</c:v>
                </c:pt>
                <c:pt idx="21677">
                  <c:v>-5.2464999999999998E-2</c:v>
                </c:pt>
                <c:pt idx="21678">
                  <c:v>-5.3152600000000001E-2</c:v>
                </c:pt>
                <c:pt idx="21679">
                  <c:v>-5.3767099999999998E-2</c:v>
                </c:pt>
                <c:pt idx="21680">
                  <c:v>-5.4307399999999999E-2</c:v>
                </c:pt>
                <c:pt idx="21681">
                  <c:v>-5.4772300000000003E-2</c:v>
                </c:pt>
                <c:pt idx="21682">
                  <c:v>-5.5160899999999999E-2</c:v>
                </c:pt>
                <c:pt idx="21683">
                  <c:v>-5.5472300000000002E-2</c:v>
                </c:pt>
                <c:pt idx="21684">
                  <c:v>-5.5705699999999997E-2</c:v>
                </c:pt>
                <c:pt idx="21685">
                  <c:v>-5.5860600000000003E-2</c:v>
                </c:pt>
                <c:pt idx="21686">
                  <c:v>-5.5936399999999997E-2</c:v>
                </c:pt>
                <c:pt idx="21687">
                  <c:v>-5.5932700000000002E-2</c:v>
                </c:pt>
                <c:pt idx="21688">
                  <c:v>-5.5849299999999998E-2</c:v>
                </c:pt>
                <c:pt idx="21689">
                  <c:v>-5.5686100000000002E-2</c:v>
                </c:pt>
                <c:pt idx="21690">
                  <c:v>-5.5443100000000002E-2</c:v>
                </c:pt>
                <c:pt idx="21691">
                  <c:v>-5.5120299999999997E-2</c:v>
                </c:pt>
                <c:pt idx="21692">
                  <c:v>-5.4718099999999999E-2</c:v>
                </c:pt>
                <c:pt idx="21693">
                  <c:v>-5.4236699999999999E-2</c:v>
                </c:pt>
                <c:pt idx="21694">
                  <c:v>-5.3676799999999997E-2</c:v>
                </c:pt>
                <c:pt idx="21695">
                  <c:v>-5.30389E-2</c:v>
                </c:pt>
                <c:pt idx="21696">
                  <c:v>-5.23239E-2</c:v>
                </c:pt>
                <c:pt idx="21697">
                  <c:v>-5.1532399999999999E-2</c:v>
                </c:pt>
                <c:pt idx="21698">
                  <c:v>-5.0665700000000001E-2</c:v>
                </c:pt>
                <c:pt idx="21699">
                  <c:v>-4.9724699999999997E-2</c:v>
                </c:pt>
                <c:pt idx="21700">
                  <c:v>-4.8710700000000003E-2</c:v>
                </c:pt>
                <c:pt idx="21701">
                  <c:v>-4.7625099999999997E-2</c:v>
                </c:pt>
                <c:pt idx="21702">
                  <c:v>-4.6469299999999998E-2</c:v>
                </c:pt>
                <c:pt idx="21703">
                  <c:v>-4.5244899999999998E-2</c:v>
                </c:pt>
                <c:pt idx="21704">
                  <c:v>-4.3953600000000002E-2</c:v>
                </c:pt>
                <c:pt idx="21705">
                  <c:v>-4.2597200000000002E-2</c:v>
                </c:pt>
                <c:pt idx="21706">
                  <c:v>-4.1177600000000002E-2</c:v>
                </c:pt>
                <c:pt idx="21707">
                  <c:v>-3.9696700000000001E-2</c:v>
                </c:pt>
                <c:pt idx="21708">
                  <c:v>-3.8156799999999998E-2</c:v>
                </c:pt>
                <c:pt idx="21709">
                  <c:v>-3.6560000000000002E-2</c:v>
                </c:pt>
                <c:pt idx="21710">
                  <c:v>-3.4908500000000002E-2</c:v>
                </c:pt>
                <c:pt idx="21711">
                  <c:v>-3.32048E-2</c:v>
                </c:pt>
                <c:pt idx="21712">
                  <c:v>-3.1451399999999997E-2</c:v>
                </c:pt>
                <c:pt idx="21713">
                  <c:v>-2.9650699999999999E-2</c:v>
                </c:pt>
                <c:pt idx="21714">
                  <c:v>-2.7805400000000001E-2</c:v>
                </c:pt>
                <c:pt idx="21715">
                  <c:v>-2.5918199999999999E-2</c:v>
                </c:pt>
                <c:pt idx="21716">
                  <c:v>-2.3991800000000001E-2</c:v>
                </c:pt>
                <c:pt idx="21717">
                  <c:v>-2.2029099999999999E-2</c:v>
                </c:pt>
                <c:pt idx="21718">
                  <c:v>-2.0032899999999999E-2</c:v>
                </c:pt>
                <c:pt idx="21719">
                  <c:v>-1.80062E-2</c:v>
                </c:pt>
                <c:pt idx="21720">
                  <c:v>-1.5952000000000001E-2</c:v>
                </c:pt>
                <c:pt idx="21721">
                  <c:v>-1.38733E-2</c:v>
                </c:pt>
                <c:pt idx="21722">
                  <c:v>-1.1773199999999999E-2</c:v>
                </c:pt>
                <c:pt idx="21723" formatCode="0.00E+00">
                  <c:v>-9.6547899999999999E-3</c:v>
                </c:pt>
                <c:pt idx="21724" formatCode="0.00E+00">
                  <c:v>-7.5211899999999996E-3</c:v>
                </c:pt>
                <c:pt idx="21725" formatCode="0.00E+00">
                  <c:v>-5.3755699999999997E-3</c:v>
                </c:pt>
                <c:pt idx="21726" formatCode="0.00E+00">
                  <c:v>-3.22113E-3</c:v>
                </c:pt>
                <c:pt idx="21727" formatCode="0.00E+00">
                  <c:v>-1.06106E-3</c:v>
                </c:pt>
                <c:pt idx="21728" formatCode="0.00E+00">
                  <c:v>1.10143E-3</c:v>
                </c:pt>
                <c:pt idx="21729" formatCode="0.00E+00">
                  <c:v>3.2631299999999999E-3</c:v>
                </c:pt>
                <c:pt idx="21730" formatCode="0.00E+00">
                  <c:v>5.4208199999999998E-3</c:v>
                </c:pt>
                <c:pt idx="21731" formatCode="0.00E+00">
                  <c:v>7.5713000000000004E-3</c:v>
                </c:pt>
                <c:pt idx="21732" formatCode="0.00E+00">
                  <c:v>9.7113800000000004E-3</c:v>
                </c:pt>
                <c:pt idx="21733">
                  <c:v>1.18379E-2</c:v>
                </c:pt>
                <c:pt idx="21734">
                  <c:v>1.3947599999999999E-2</c:v>
                </c:pt>
                <c:pt idx="21735">
                  <c:v>1.60375E-2</c:v>
                </c:pt>
                <c:pt idx="21736">
                  <c:v>1.81044E-2</c:v>
                </c:pt>
                <c:pt idx="21737">
                  <c:v>2.0145300000000001E-2</c:v>
                </c:pt>
                <c:pt idx="21738">
                  <c:v>2.2157099999999999E-2</c:v>
                </c:pt>
                <c:pt idx="21739">
                  <c:v>2.41368E-2</c:v>
                </c:pt>
                <c:pt idx="21740">
                  <c:v>2.60816E-2</c:v>
                </c:pt>
                <c:pt idx="21741">
                  <c:v>2.7988599999999999E-2</c:v>
                </c:pt>
                <c:pt idx="21742">
                  <c:v>2.98549E-2</c:v>
                </c:pt>
                <c:pt idx="21743">
                  <c:v>3.1677900000000002E-2</c:v>
                </c:pt>
                <c:pt idx="21744">
                  <c:v>3.34548E-2</c:v>
                </c:pt>
                <c:pt idx="21745">
                  <c:v>3.5183100000000002E-2</c:v>
                </c:pt>
                <c:pt idx="21746">
                  <c:v>3.68601E-2</c:v>
                </c:pt>
                <c:pt idx="21747">
                  <c:v>3.84836E-2</c:v>
                </c:pt>
                <c:pt idx="21748">
                  <c:v>4.0051000000000003E-2</c:v>
                </c:pt>
                <c:pt idx="21749">
                  <c:v>4.1560300000000001E-2</c:v>
                </c:pt>
                <c:pt idx="21750">
                  <c:v>4.3009100000000001E-2</c:v>
                </c:pt>
                <c:pt idx="21751">
                  <c:v>4.4395400000000002E-2</c:v>
                </c:pt>
                <c:pt idx="21752">
                  <c:v>4.57172E-2</c:v>
                </c:pt>
                <c:pt idx="21753">
                  <c:v>4.6972699999999999E-2</c:v>
                </c:pt>
                <c:pt idx="21754">
                  <c:v>4.8160000000000001E-2</c:v>
                </c:pt>
                <c:pt idx="21755">
                  <c:v>4.9277599999999998E-2</c:v>
                </c:pt>
                <c:pt idx="21756">
                  <c:v>5.0323899999999998E-2</c:v>
                </c:pt>
                <c:pt idx="21757">
                  <c:v>5.12974E-2</c:v>
                </c:pt>
                <c:pt idx="21758">
                  <c:v>5.2196800000000002E-2</c:v>
                </c:pt>
                <c:pt idx="21759">
                  <c:v>5.3020900000000003E-2</c:v>
                </c:pt>
                <c:pt idx="21760">
                  <c:v>5.37686E-2</c:v>
                </c:pt>
                <c:pt idx="21761">
                  <c:v>5.4439099999999997E-2</c:v>
                </c:pt>
                <c:pt idx="21762">
                  <c:v>5.5031299999999998E-2</c:v>
                </c:pt>
                <c:pt idx="21763">
                  <c:v>5.55446E-2</c:v>
                </c:pt>
                <c:pt idx="21764">
                  <c:v>5.5978399999999998E-2</c:v>
                </c:pt>
                <c:pt idx="21765">
                  <c:v>5.6332300000000002E-2</c:v>
                </c:pt>
                <c:pt idx="21766">
                  <c:v>5.6605900000000001E-2</c:v>
                </c:pt>
                <c:pt idx="21767">
                  <c:v>5.6798899999999999E-2</c:v>
                </c:pt>
                <c:pt idx="21768">
                  <c:v>5.6911400000000001E-2</c:v>
                </c:pt>
                <c:pt idx="21769">
                  <c:v>5.6943300000000002E-2</c:v>
                </c:pt>
                <c:pt idx="21770">
                  <c:v>5.6894699999999999E-2</c:v>
                </c:pt>
                <c:pt idx="21771">
                  <c:v>5.67661E-2</c:v>
                </c:pt>
                <c:pt idx="21772">
                  <c:v>5.6557700000000002E-2</c:v>
                </c:pt>
                <c:pt idx="21773">
                  <c:v>5.6270199999999999E-2</c:v>
                </c:pt>
                <c:pt idx="21774">
                  <c:v>5.5904099999999998E-2</c:v>
                </c:pt>
                <c:pt idx="21775">
                  <c:v>5.54604E-2</c:v>
                </c:pt>
                <c:pt idx="21776">
                  <c:v>5.4939700000000001E-2</c:v>
                </c:pt>
                <c:pt idx="21777">
                  <c:v>5.4343299999999997E-2</c:v>
                </c:pt>
                <c:pt idx="21778">
                  <c:v>5.3672200000000003E-2</c:v>
                </c:pt>
                <c:pt idx="21779">
                  <c:v>5.2927700000000001E-2</c:v>
                </c:pt>
                <c:pt idx="21780">
                  <c:v>5.2110999999999998E-2</c:v>
                </c:pt>
                <c:pt idx="21781">
                  <c:v>5.12238E-2</c:v>
                </c:pt>
                <c:pt idx="21782">
                  <c:v>5.0267600000000003E-2</c:v>
                </c:pt>
                <c:pt idx="21783">
                  <c:v>4.9244000000000003E-2</c:v>
                </c:pt>
                <c:pt idx="21784">
                  <c:v>4.8154799999999998E-2</c:v>
                </c:pt>
                <c:pt idx="21785">
                  <c:v>4.7001899999999999E-2</c:v>
                </c:pt>
                <c:pt idx="21786">
                  <c:v>4.5787399999999999E-2</c:v>
                </c:pt>
                <c:pt idx="21787">
                  <c:v>4.4513200000000003E-2</c:v>
                </c:pt>
                <c:pt idx="21788">
                  <c:v>4.3181499999999998E-2</c:v>
                </c:pt>
                <c:pt idx="21789">
                  <c:v>4.1794499999999998E-2</c:v>
                </c:pt>
                <c:pt idx="21790">
                  <c:v>4.0354599999999997E-2</c:v>
                </c:pt>
                <c:pt idx="21791">
                  <c:v>3.8864099999999999E-2</c:v>
                </c:pt>
                <c:pt idx="21792">
                  <c:v>3.7325499999999998E-2</c:v>
                </c:pt>
                <c:pt idx="21793">
                  <c:v>3.57414E-2</c:v>
                </c:pt>
                <c:pt idx="21794">
                  <c:v>3.41143E-2</c:v>
                </c:pt>
                <c:pt idx="21795">
                  <c:v>3.2446900000000001E-2</c:v>
                </c:pt>
                <c:pt idx="21796">
                  <c:v>3.0741899999999999E-2</c:v>
                </c:pt>
                <c:pt idx="21797">
                  <c:v>2.9002E-2</c:v>
                </c:pt>
                <c:pt idx="21798">
                  <c:v>2.72301E-2</c:v>
                </c:pt>
                <c:pt idx="21799">
                  <c:v>2.5429E-2</c:v>
                </c:pt>
                <c:pt idx="21800">
                  <c:v>2.3601500000000001E-2</c:v>
                </c:pt>
                <c:pt idx="21801">
                  <c:v>2.1750599999999998E-2</c:v>
                </c:pt>
                <c:pt idx="21802">
                  <c:v>1.98792E-2</c:v>
                </c:pt>
                <c:pt idx="21803">
                  <c:v>1.7990300000000001E-2</c:v>
                </c:pt>
                <c:pt idx="21804">
                  <c:v>1.6086799999999998E-2</c:v>
                </c:pt>
                <c:pt idx="21805">
                  <c:v>1.4171700000000001E-2</c:v>
                </c:pt>
                <c:pt idx="21806">
                  <c:v>1.2248E-2</c:v>
                </c:pt>
                <c:pt idx="21807">
                  <c:v>1.03187E-2</c:v>
                </c:pt>
                <c:pt idx="21808" formatCode="0.00E+00">
                  <c:v>8.3867400000000002E-3</c:v>
                </c:pt>
                <c:pt idx="21809" formatCode="0.00E+00">
                  <c:v>6.4551499999999998E-3</c:v>
                </c:pt>
                <c:pt idx="21810" formatCode="0.00E+00">
                  <c:v>4.5268599999999997E-3</c:v>
                </c:pt>
                <c:pt idx="21811" formatCode="0.00E+00">
                  <c:v>2.6048299999999998E-3</c:v>
                </c:pt>
                <c:pt idx="21812" formatCode="0.00E+00">
                  <c:v>6.9196199999999996E-4</c:v>
                </c:pt>
                <c:pt idx="21813" formatCode="0.00E+00">
                  <c:v>-1.2088400000000001E-3</c:v>
                </c:pt>
                <c:pt idx="21814" formatCode="0.00E+00">
                  <c:v>-3.09472E-3</c:v>
                </c:pt>
                <c:pt idx="21815" formatCode="0.00E+00">
                  <c:v>-4.9628500000000004E-3</c:v>
                </c:pt>
                <c:pt idx="21816" formatCode="0.00E+00">
                  <c:v>-6.81046E-3</c:v>
                </c:pt>
                <c:pt idx="21817" formatCode="0.00E+00">
                  <c:v>-8.6348099999999997E-3</c:v>
                </c:pt>
                <c:pt idx="21818">
                  <c:v>-1.04332E-2</c:v>
                </c:pt>
                <c:pt idx="21819">
                  <c:v>-1.2203E-2</c:v>
                </c:pt>
                <c:pt idx="21820">
                  <c:v>-1.39417E-2</c:v>
                </c:pt>
                <c:pt idx="21821">
                  <c:v>-1.5646799999999999E-2</c:v>
                </c:pt>
                <c:pt idx="21822">
                  <c:v>-1.73157E-2</c:v>
                </c:pt>
                <c:pt idx="21823">
                  <c:v>-1.89462E-2</c:v>
                </c:pt>
                <c:pt idx="21824">
                  <c:v>-2.0535899999999999E-2</c:v>
                </c:pt>
                <c:pt idx="21825">
                  <c:v>-2.20827E-2</c:v>
                </c:pt>
                <c:pt idx="21826">
                  <c:v>-2.3584299999999999E-2</c:v>
                </c:pt>
                <c:pt idx="21827">
                  <c:v>-2.50388E-2</c:v>
                </c:pt>
                <c:pt idx="21828">
                  <c:v>-2.6444200000000001E-2</c:v>
                </c:pt>
                <c:pt idx="21829">
                  <c:v>-2.77986E-2</c:v>
                </c:pt>
                <c:pt idx="21830">
                  <c:v>-2.91002E-2</c:v>
                </c:pt>
                <c:pt idx="21831">
                  <c:v>-3.03474E-2</c:v>
                </c:pt>
                <c:pt idx="21832">
                  <c:v>-3.1538499999999997E-2</c:v>
                </c:pt>
                <c:pt idx="21833">
                  <c:v>-3.2672100000000003E-2</c:v>
                </c:pt>
                <c:pt idx="21834">
                  <c:v>-3.37468E-2</c:v>
                </c:pt>
                <c:pt idx="21835">
                  <c:v>-3.4761300000000002E-2</c:v>
                </c:pt>
                <c:pt idx="21836">
                  <c:v>-3.5714500000000003E-2</c:v>
                </c:pt>
                <c:pt idx="21837">
                  <c:v>-3.6605199999999997E-2</c:v>
                </c:pt>
                <c:pt idx="21838">
                  <c:v>-3.7432600000000003E-2</c:v>
                </c:pt>
                <c:pt idx="21839">
                  <c:v>-3.8195800000000002E-2</c:v>
                </c:pt>
                <c:pt idx="21840">
                  <c:v>-3.8893999999999998E-2</c:v>
                </c:pt>
                <c:pt idx="21841">
                  <c:v>-3.9526699999999998E-2</c:v>
                </c:pt>
                <c:pt idx="21842">
                  <c:v>-4.0093299999999998E-2</c:v>
                </c:pt>
                <c:pt idx="21843">
                  <c:v>-4.0593400000000002E-2</c:v>
                </c:pt>
                <c:pt idx="21844">
                  <c:v>-4.1026800000000002E-2</c:v>
                </c:pt>
                <c:pt idx="21845">
                  <c:v>-4.1393300000000001E-2</c:v>
                </c:pt>
                <c:pt idx="21846">
                  <c:v>-4.1692800000000002E-2</c:v>
                </c:pt>
                <c:pt idx="21847">
                  <c:v>-4.1925400000000002E-2</c:v>
                </c:pt>
                <c:pt idx="21848">
                  <c:v>-4.2091299999999998E-2</c:v>
                </c:pt>
                <c:pt idx="21849">
                  <c:v>-4.2190699999999998E-2</c:v>
                </c:pt>
                <c:pt idx="21850">
                  <c:v>-4.2223999999999998E-2</c:v>
                </c:pt>
                <c:pt idx="21851">
                  <c:v>-4.2191800000000002E-2</c:v>
                </c:pt>
                <c:pt idx="21852">
                  <c:v>-4.2094600000000003E-2</c:v>
                </c:pt>
                <c:pt idx="21853">
                  <c:v>-4.1933100000000001E-2</c:v>
                </c:pt>
                <c:pt idx="21854">
                  <c:v>-4.1708200000000001E-2</c:v>
                </c:pt>
                <c:pt idx="21855">
                  <c:v>-4.1420699999999998E-2</c:v>
                </c:pt>
                <c:pt idx="21856">
                  <c:v>-4.1071799999999999E-2</c:v>
                </c:pt>
                <c:pt idx="21857">
                  <c:v>-4.0662499999999997E-2</c:v>
                </c:pt>
                <c:pt idx="21858">
                  <c:v>-4.0194000000000001E-2</c:v>
                </c:pt>
                <c:pt idx="21859">
                  <c:v>-3.9667599999999997E-2</c:v>
                </c:pt>
                <c:pt idx="21860">
                  <c:v>-3.90847E-2</c:v>
                </c:pt>
                <c:pt idx="21861">
                  <c:v>-3.8446899999999999E-2</c:v>
                </c:pt>
                <c:pt idx="21862">
                  <c:v>-3.77556E-2</c:v>
                </c:pt>
                <c:pt idx="21863">
                  <c:v>-3.70126E-2</c:v>
                </c:pt>
                <c:pt idx="21864">
                  <c:v>-3.6219500000000002E-2</c:v>
                </c:pt>
                <c:pt idx="21865">
                  <c:v>-3.5378100000000003E-2</c:v>
                </c:pt>
                <c:pt idx="21866">
                  <c:v>-3.4490399999999997E-2</c:v>
                </c:pt>
                <c:pt idx="21867">
                  <c:v>-3.3558200000000003E-2</c:v>
                </c:pt>
                <c:pt idx="21868">
                  <c:v>-3.2583599999999997E-2</c:v>
                </c:pt>
                <c:pt idx="21869">
                  <c:v>-3.1568699999999998E-2</c:v>
                </c:pt>
                <c:pt idx="21870">
                  <c:v>-3.0515400000000002E-2</c:v>
                </c:pt>
                <c:pt idx="21871">
                  <c:v>-2.94261E-2</c:v>
                </c:pt>
                <c:pt idx="21872">
                  <c:v>-2.8302999999999998E-2</c:v>
                </c:pt>
                <c:pt idx="21873">
                  <c:v>-2.7148200000000001E-2</c:v>
                </c:pt>
                <c:pt idx="21874">
                  <c:v>-2.59642E-2</c:v>
                </c:pt>
                <c:pt idx="21875">
                  <c:v>-2.47532E-2</c:v>
                </c:pt>
                <c:pt idx="21876">
                  <c:v>-2.35176E-2</c:v>
                </c:pt>
                <c:pt idx="21877">
                  <c:v>-2.2259899999999999E-2</c:v>
                </c:pt>
                <c:pt idx="21878">
                  <c:v>-2.0982299999999999E-2</c:v>
                </c:pt>
                <c:pt idx="21879">
                  <c:v>-1.96875E-2</c:v>
                </c:pt>
                <c:pt idx="21880">
                  <c:v>-1.83777E-2</c:v>
                </c:pt>
                <c:pt idx="21881">
                  <c:v>-1.7055500000000001E-2</c:v>
                </c:pt>
                <c:pt idx="21882">
                  <c:v>-1.5723399999999998E-2</c:v>
                </c:pt>
                <c:pt idx="21883">
                  <c:v>-1.43838E-2</c:v>
                </c:pt>
                <c:pt idx="21884">
                  <c:v>-1.30391E-2</c:v>
                </c:pt>
                <c:pt idx="21885">
                  <c:v>-1.16918E-2</c:v>
                </c:pt>
                <c:pt idx="21886">
                  <c:v>-1.03444E-2</c:v>
                </c:pt>
                <c:pt idx="21887" formatCode="0.00E+00">
                  <c:v>-8.9992300000000004E-3</c:v>
                </c:pt>
                <c:pt idx="21888" formatCode="0.00E+00">
                  <c:v>-7.6587399999999998E-3</c:v>
                </c:pt>
                <c:pt idx="21889" formatCode="0.00E+00">
                  <c:v>-6.3252899999999999E-3</c:v>
                </c:pt>
                <c:pt idx="21890" formatCode="0.00E+00">
                  <c:v>-5.0012099999999999E-3</c:v>
                </c:pt>
                <c:pt idx="21891" formatCode="0.00E+00">
                  <c:v>-3.6888200000000002E-3</c:v>
                </c:pt>
                <c:pt idx="21892" formatCode="0.00E+00">
                  <c:v>-2.39039E-3</c:v>
                </c:pt>
                <c:pt idx="21893" formatCode="0.00E+00">
                  <c:v>-1.10815E-3</c:v>
                </c:pt>
                <c:pt idx="21894" formatCode="0.00E+00">
                  <c:v>1.5573200000000001E-4</c:v>
                </c:pt>
                <c:pt idx="21895" formatCode="0.00E+00">
                  <c:v>1.3991100000000001E-3</c:v>
                </c:pt>
                <c:pt idx="21896" formatCode="0.00E+00">
                  <c:v>2.61992E-3</c:v>
                </c:pt>
                <c:pt idx="21897" formatCode="0.00E+00">
                  <c:v>3.8161200000000001E-3</c:v>
                </c:pt>
                <c:pt idx="21898" formatCode="0.00E+00">
                  <c:v>4.9857599999999997E-3</c:v>
                </c:pt>
                <c:pt idx="21899" formatCode="0.00E+00">
                  <c:v>6.1269499999999999E-3</c:v>
                </c:pt>
                <c:pt idx="21900" formatCode="0.00E+00">
                  <c:v>7.2378399999999997E-3</c:v>
                </c:pt>
                <c:pt idx="21901" formatCode="0.00E+00">
                  <c:v>8.3166799999999999E-3</c:v>
                </c:pt>
                <c:pt idx="21902" formatCode="0.00E+00">
                  <c:v>9.3617800000000001E-3</c:v>
                </c:pt>
                <c:pt idx="21903">
                  <c:v>1.0371500000000001E-2</c:v>
                </c:pt>
                <c:pt idx="21904">
                  <c:v>1.1344399999999999E-2</c:v>
                </c:pt>
                <c:pt idx="21905">
                  <c:v>1.2278900000000001E-2</c:v>
                </c:pt>
                <c:pt idx="21906">
                  <c:v>1.31737E-2</c:v>
                </c:pt>
                <c:pt idx="21907">
                  <c:v>1.4027400000000001E-2</c:v>
                </c:pt>
                <c:pt idx="21908">
                  <c:v>1.4839E-2</c:v>
                </c:pt>
                <c:pt idx="21909">
                  <c:v>1.56072E-2</c:v>
                </c:pt>
                <c:pt idx="21910">
                  <c:v>1.6331200000000001E-2</c:v>
                </c:pt>
                <c:pt idx="21911">
                  <c:v>1.7009799999999999E-2</c:v>
                </c:pt>
                <c:pt idx="21912">
                  <c:v>1.76423E-2</c:v>
                </c:pt>
                <c:pt idx="21913">
                  <c:v>1.8228000000000001E-2</c:v>
                </c:pt>
                <c:pt idx="21914">
                  <c:v>1.8766100000000001E-2</c:v>
                </c:pt>
                <c:pt idx="21915">
                  <c:v>1.92563E-2</c:v>
                </c:pt>
                <c:pt idx="21916">
                  <c:v>1.9697900000000001E-2</c:v>
                </c:pt>
                <c:pt idx="21917">
                  <c:v>2.00906E-2</c:v>
                </c:pt>
                <c:pt idx="21918">
                  <c:v>2.04342E-2</c:v>
                </c:pt>
                <c:pt idx="21919">
                  <c:v>2.07285E-2</c:v>
                </c:pt>
                <c:pt idx="21920">
                  <c:v>2.0973499999999999E-2</c:v>
                </c:pt>
                <c:pt idx="21921">
                  <c:v>2.11691E-2</c:v>
                </c:pt>
                <c:pt idx="21922">
                  <c:v>2.1315600000000001E-2</c:v>
                </c:pt>
                <c:pt idx="21923">
                  <c:v>2.1413000000000001E-2</c:v>
                </c:pt>
                <c:pt idx="21924">
                  <c:v>2.14618E-2</c:v>
                </c:pt>
                <c:pt idx="21925">
                  <c:v>2.14623E-2</c:v>
                </c:pt>
                <c:pt idx="21926">
                  <c:v>2.1415E-2</c:v>
                </c:pt>
                <c:pt idx="21927">
                  <c:v>2.1320599999999999E-2</c:v>
                </c:pt>
                <c:pt idx="21928">
                  <c:v>2.1179699999999999E-2</c:v>
                </c:pt>
                <c:pt idx="21929">
                  <c:v>2.0993100000000001E-2</c:v>
                </c:pt>
                <c:pt idx="21930">
                  <c:v>2.0761700000000001E-2</c:v>
                </c:pt>
                <c:pt idx="21931">
                  <c:v>2.0486299999999999E-2</c:v>
                </c:pt>
                <c:pt idx="21932">
                  <c:v>2.0168100000000001E-2</c:v>
                </c:pt>
                <c:pt idx="21933">
                  <c:v>1.9807999999999999E-2</c:v>
                </c:pt>
                <c:pt idx="21934">
                  <c:v>1.9407400000000002E-2</c:v>
                </c:pt>
                <c:pt idx="21935">
                  <c:v>1.8967299999999999E-2</c:v>
                </c:pt>
                <c:pt idx="21936">
                  <c:v>1.84893E-2</c:v>
                </c:pt>
                <c:pt idx="21937">
                  <c:v>1.79746E-2</c:v>
                </c:pt>
                <c:pt idx="21938">
                  <c:v>1.7424700000000001E-2</c:v>
                </c:pt>
                <c:pt idx="21939">
                  <c:v>1.6841200000000001E-2</c:v>
                </c:pt>
                <c:pt idx="21940">
                  <c:v>1.62256E-2</c:v>
                </c:pt>
                <c:pt idx="21941">
                  <c:v>1.5579600000000001E-2</c:v>
                </c:pt>
                <c:pt idx="21942">
                  <c:v>1.49049E-2</c:v>
                </c:pt>
                <c:pt idx="21943">
                  <c:v>1.42031E-2</c:v>
                </c:pt>
                <c:pt idx="21944">
                  <c:v>1.3476200000000001E-2</c:v>
                </c:pt>
                <c:pt idx="21945">
                  <c:v>1.27259E-2</c:v>
                </c:pt>
                <c:pt idx="21946">
                  <c:v>1.19541E-2</c:v>
                </c:pt>
                <c:pt idx="21947">
                  <c:v>1.11626E-2</c:v>
                </c:pt>
                <c:pt idx="21948">
                  <c:v>1.0353599999999999E-2</c:v>
                </c:pt>
                <c:pt idx="21949" formatCode="0.00E+00">
                  <c:v>9.5287800000000006E-3</c:v>
                </c:pt>
                <c:pt idx="21950" formatCode="0.00E+00">
                  <c:v>8.6902899999999998E-3</c:v>
                </c:pt>
                <c:pt idx="21951" formatCode="0.00E+00">
                  <c:v>7.8400999999999992E-3</c:v>
                </c:pt>
                <c:pt idx="21952" formatCode="0.00E+00">
                  <c:v>6.9802400000000004E-3</c:v>
                </c:pt>
                <c:pt idx="21953" formatCode="0.00E+00">
                  <c:v>6.1127200000000003E-3</c:v>
                </c:pt>
                <c:pt idx="21954" formatCode="0.00E+00">
                  <c:v>5.2395999999999996E-3</c:v>
                </c:pt>
                <c:pt idx="21955" formatCode="0.00E+00">
                  <c:v>4.3629200000000002E-3</c:v>
                </c:pt>
                <c:pt idx="21956" formatCode="0.00E+00">
                  <c:v>3.4847300000000001E-3</c:v>
                </c:pt>
                <c:pt idx="21957" formatCode="0.00E+00">
                  <c:v>2.60706E-3</c:v>
                </c:pt>
                <c:pt idx="21958" formatCode="0.00E+00">
                  <c:v>1.7319499999999999E-3</c:v>
                </c:pt>
                <c:pt idx="21959" formatCode="0.00E+00">
                  <c:v>8.6141099999999997E-4</c:v>
                </c:pt>
                <c:pt idx="21960" formatCode="0.00E+00">
                  <c:v>-2.5481100000000001E-6</c:v>
                </c:pt>
                <c:pt idx="21961" formatCode="0.00E+00">
                  <c:v>-8.5794599999999995E-4</c:v>
                </c:pt>
                <c:pt idx="21962" formatCode="0.00E+00">
                  <c:v>-1.70283E-3</c:v>
                </c:pt>
                <c:pt idx="21963" formatCode="0.00E+00">
                  <c:v>-2.5352500000000002E-3</c:v>
                </c:pt>
                <c:pt idx="21964" formatCode="0.00E+00">
                  <c:v>-3.3533299999999999E-3</c:v>
                </c:pt>
                <c:pt idx="21965" formatCode="0.00E+00">
                  <c:v>-4.1552000000000004E-3</c:v>
                </c:pt>
                <c:pt idx="21966" formatCode="0.00E+00">
                  <c:v>-4.9390199999999997E-3</c:v>
                </c:pt>
                <c:pt idx="21967" formatCode="0.00E+00">
                  <c:v>-5.7030199999999996E-3</c:v>
                </c:pt>
                <c:pt idx="21968" formatCode="0.00E+00">
                  <c:v>-6.44547E-3</c:v>
                </c:pt>
                <c:pt idx="21969" formatCode="0.00E+00">
                  <c:v>-7.1646599999999998E-3</c:v>
                </c:pt>
                <c:pt idx="21970" formatCode="0.00E+00">
                  <c:v>-7.8589699999999998E-3</c:v>
                </c:pt>
                <c:pt idx="21971" formatCode="0.00E+00">
                  <c:v>-8.5268199999999992E-3</c:v>
                </c:pt>
                <c:pt idx="21972" formatCode="0.00E+00">
                  <c:v>-9.16668E-3</c:v>
                </c:pt>
                <c:pt idx="21973" formatCode="0.00E+00">
                  <c:v>-9.7770800000000005E-3</c:v>
                </c:pt>
                <c:pt idx="21974">
                  <c:v>-1.0356600000000001E-2</c:v>
                </c:pt>
                <c:pt idx="21975">
                  <c:v>-1.0904E-2</c:v>
                </c:pt>
                <c:pt idx="21976">
                  <c:v>-1.1417999999999999E-2</c:v>
                </c:pt>
                <c:pt idx="21977">
                  <c:v>-1.18973E-2</c:v>
                </c:pt>
                <c:pt idx="21978">
                  <c:v>-1.23409E-2</c:v>
                </c:pt>
                <c:pt idx="21979">
                  <c:v>-1.27476E-2</c:v>
                </c:pt>
                <c:pt idx="21980">
                  <c:v>-1.31167E-2</c:v>
                </c:pt>
                <c:pt idx="21981">
                  <c:v>-1.34471E-2</c:v>
                </c:pt>
                <c:pt idx="21982">
                  <c:v>-1.37381E-2</c:v>
                </c:pt>
                <c:pt idx="21983">
                  <c:v>-1.39889E-2</c:v>
                </c:pt>
                <c:pt idx="21984">
                  <c:v>-1.41989E-2</c:v>
                </c:pt>
                <c:pt idx="21985">
                  <c:v>-1.4367599999999999E-2</c:v>
                </c:pt>
                <c:pt idx="21986">
                  <c:v>-1.44945E-2</c:v>
                </c:pt>
                <c:pt idx="21987">
                  <c:v>-1.45793E-2</c:v>
                </c:pt>
                <c:pt idx="21988">
                  <c:v>-1.46216E-2</c:v>
                </c:pt>
                <c:pt idx="21989">
                  <c:v>-1.4621200000000001E-2</c:v>
                </c:pt>
                <c:pt idx="21990">
                  <c:v>-1.4578000000000001E-2</c:v>
                </c:pt>
                <c:pt idx="21991">
                  <c:v>-1.4492100000000001E-2</c:v>
                </c:pt>
                <c:pt idx="21992">
                  <c:v>-1.43634E-2</c:v>
                </c:pt>
                <c:pt idx="21993">
                  <c:v>-1.4192099999999999E-2</c:v>
                </c:pt>
                <c:pt idx="21994">
                  <c:v>-1.3978600000000001E-2</c:v>
                </c:pt>
                <c:pt idx="21995">
                  <c:v>-1.3723000000000001E-2</c:v>
                </c:pt>
                <c:pt idx="21996">
                  <c:v>-1.3425899999999999E-2</c:v>
                </c:pt>
                <c:pt idx="21997">
                  <c:v>-1.3087700000000001E-2</c:v>
                </c:pt>
                <c:pt idx="21998">
                  <c:v>-1.2709E-2</c:v>
                </c:pt>
                <c:pt idx="21999">
                  <c:v>-1.22906E-2</c:v>
                </c:pt>
                <c:pt idx="22000">
                  <c:v>-1.1833099999999999E-2</c:v>
                </c:pt>
                <c:pt idx="22001">
                  <c:v>-1.1337399999999999E-2</c:v>
                </c:pt>
                <c:pt idx="22002">
                  <c:v>-1.08044E-2</c:v>
                </c:pt>
                <c:pt idx="22003">
                  <c:v>-1.02352E-2</c:v>
                </c:pt>
                <c:pt idx="22004" formatCode="0.00E+00">
                  <c:v>-9.6307800000000002E-3</c:v>
                </c:pt>
                <c:pt idx="22005" formatCode="0.00E+00">
                  <c:v>-8.9923199999999998E-3</c:v>
                </c:pt>
                <c:pt idx="22006" formatCode="0.00E+00">
                  <c:v>-8.32104E-3</c:v>
                </c:pt>
                <c:pt idx="22007" formatCode="0.00E+00">
                  <c:v>-7.6182300000000001E-3</c:v>
                </c:pt>
                <c:pt idx="22008" formatCode="0.00E+00">
                  <c:v>-6.8852699999999998E-3</c:v>
                </c:pt>
                <c:pt idx="22009" formatCode="0.00E+00">
                  <c:v>-6.1235700000000001E-3</c:v>
                </c:pt>
                <c:pt idx="22010" formatCode="0.00E+00">
                  <c:v>-5.33462E-3</c:v>
                </c:pt>
                <c:pt idx="22011" formatCode="0.00E+00">
                  <c:v>-4.5199699999999999E-3</c:v>
                </c:pt>
                <c:pt idx="22012" formatCode="0.00E+00">
                  <c:v>-3.6812300000000002E-3</c:v>
                </c:pt>
                <c:pt idx="22013" formatCode="0.00E+00">
                  <c:v>-2.8200500000000002E-3</c:v>
                </c:pt>
                <c:pt idx="22014" formatCode="0.00E+00">
                  <c:v>-1.93815E-3</c:v>
                </c:pt>
                <c:pt idx="22015" formatCode="0.00E+00">
                  <c:v>-1.03728E-3</c:v>
                </c:pt>
                <c:pt idx="22016" formatCode="0.00E+00">
                  <c:v>-1.19234E-4</c:v>
                </c:pt>
                <c:pt idx="22017" formatCode="0.00E+00">
                  <c:v>8.1413999999999998E-4</c:v>
                </c:pt>
                <c:pt idx="22018" formatCode="0.00E+00">
                  <c:v>1.7609699999999999E-3</c:v>
                </c:pt>
                <c:pt idx="22019" formatCode="0.00E+00">
                  <c:v>2.7193299999999998E-3</c:v>
                </c:pt>
                <c:pt idx="22020" formatCode="0.00E+00">
                  <c:v>3.6873000000000001E-3</c:v>
                </c:pt>
                <c:pt idx="22021" formatCode="0.00E+00">
                  <c:v>4.6629000000000002E-3</c:v>
                </c:pt>
                <c:pt idx="22022" formatCode="0.00E+00">
                  <c:v>5.6441499999999997E-3</c:v>
                </c:pt>
                <c:pt idx="22023" formatCode="0.00E+00">
                  <c:v>6.6290300000000002E-3</c:v>
                </c:pt>
                <c:pt idx="22024" formatCode="0.00E+00">
                  <c:v>7.6155199999999998E-3</c:v>
                </c:pt>
                <c:pt idx="22025" formatCode="0.00E+00">
                  <c:v>8.6015899999999992E-3</c:v>
                </c:pt>
                <c:pt idx="22026" formatCode="0.00E+00">
                  <c:v>9.5851900000000004E-3</c:v>
                </c:pt>
                <c:pt idx="22027">
                  <c:v>1.05643E-2</c:v>
                </c:pt>
                <c:pt idx="22028">
                  <c:v>1.15368E-2</c:v>
                </c:pt>
                <c:pt idx="22029">
                  <c:v>1.2500799999999999E-2</c:v>
                </c:pt>
                <c:pt idx="22030">
                  <c:v>1.34541E-2</c:v>
                </c:pt>
                <c:pt idx="22031">
                  <c:v>1.43947E-2</c:v>
                </c:pt>
                <c:pt idx="22032">
                  <c:v>1.53207E-2</c:v>
                </c:pt>
                <c:pt idx="22033">
                  <c:v>1.6230100000000001E-2</c:v>
                </c:pt>
                <c:pt idx="22034">
                  <c:v>1.7120900000000001E-2</c:v>
                </c:pt>
                <c:pt idx="22035">
                  <c:v>1.7991099999999999E-2</c:v>
                </c:pt>
                <c:pt idx="22036">
                  <c:v>1.8838899999999999E-2</c:v>
                </c:pt>
                <c:pt idx="22037">
                  <c:v>1.9662300000000001E-2</c:v>
                </c:pt>
                <c:pt idx="22038">
                  <c:v>2.0459700000000001E-2</c:v>
                </c:pt>
                <c:pt idx="22039">
                  <c:v>2.1229100000000001E-2</c:v>
                </c:pt>
                <c:pt idx="22040">
                  <c:v>2.19688E-2</c:v>
                </c:pt>
                <c:pt idx="22041">
                  <c:v>2.2677099999999999E-2</c:v>
                </c:pt>
                <c:pt idx="22042">
                  <c:v>2.3352500000000002E-2</c:v>
                </c:pt>
                <c:pt idx="22043">
                  <c:v>2.3993199999999999E-2</c:v>
                </c:pt>
                <c:pt idx="22044">
                  <c:v>2.45978E-2</c:v>
                </c:pt>
                <c:pt idx="22045">
                  <c:v>2.5164800000000001E-2</c:v>
                </c:pt>
                <c:pt idx="22046">
                  <c:v>2.5692699999999999E-2</c:v>
                </c:pt>
                <c:pt idx="22047">
                  <c:v>2.61803E-2</c:v>
                </c:pt>
                <c:pt idx="22048">
                  <c:v>2.6626299999999999E-2</c:v>
                </c:pt>
                <c:pt idx="22049">
                  <c:v>2.7029500000000001E-2</c:v>
                </c:pt>
                <c:pt idx="22050">
                  <c:v>2.7388699999999998E-2</c:v>
                </c:pt>
                <c:pt idx="22051">
                  <c:v>2.77028E-2</c:v>
                </c:pt>
                <c:pt idx="22052">
                  <c:v>2.7970999999999999E-2</c:v>
                </c:pt>
                <c:pt idx="22053">
                  <c:v>2.8192399999999999E-2</c:v>
                </c:pt>
                <c:pt idx="22054">
                  <c:v>2.8366100000000002E-2</c:v>
                </c:pt>
                <c:pt idx="22055">
                  <c:v>2.8491300000000001E-2</c:v>
                </c:pt>
                <c:pt idx="22056">
                  <c:v>2.8567499999999999E-2</c:v>
                </c:pt>
                <c:pt idx="22057">
                  <c:v>2.85942E-2</c:v>
                </c:pt>
                <c:pt idx="22058">
                  <c:v>2.85708E-2</c:v>
                </c:pt>
                <c:pt idx="22059">
                  <c:v>2.8496899999999999E-2</c:v>
                </c:pt>
                <c:pt idx="22060">
                  <c:v>2.83723E-2</c:v>
                </c:pt>
                <c:pt idx="22061">
                  <c:v>2.81969E-2</c:v>
                </c:pt>
                <c:pt idx="22062">
                  <c:v>2.7970399999999999E-2</c:v>
                </c:pt>
                <c:pt idx="22063">
                  <c:v>2.7692899999999999E-2</c:v>
                </c:pt>
                <c:pt idx="22064">
                  <c:v>2.7364400000000001E-2</c:v>
                </c:pt>
                <c:pt idx="22065">
                  <c:v>2.6985200000000001E-2</c:v>
                </c:pt>
                <c:pt idx="22066">
                  <c:v>2.6555499999999999E-2</c:v>
                </c:pt>
                <c:pt idx="22067">
                  <c:v>2.60757E-2</c:v>
                </c:pt>
                <c:pt idx="22068">
                  <c:v>2.5546099999999999E-2</c:v>
                </c:pt>
                <c:pt idx="22069">
                  <c:v>2.4967400000000001E-2</c:v>
                </c:pt>
                <c:pt idx="22070">
                  <c:v>2.4340199999999999E-2</c:v>
                </c:pt>
                <c:pt idx="22071">
                  <c:v>2.3665200000000001E-2</c:v>
                </c:pt>
                <c:pt idx="22072">
                  <c:v>2.29432E-2</c:v>
                </c:pt>
                <c:pt idx="22073">
                  <c:v>2.21751E-2</c:v>
                </c:pt>
                <c:pt idx="22074">
                  <c:v>2.13618E-2</c:v>
                </c:pt>
                <c:pt idx="22075">
                  <c:v>2.0504499999999998E-2</c:v>
                </c:pt>
                <c:pt idx="22076">
                  <c:v>1.9604300000000002E-2</c:v>
                </c:pt>
                <c:pt idx="22077">
                  <c:v>1.8662499999999999E-2</c:v>
                </c:pt>
                <c:pt idx="22078">
                  <c:v>1.76802E-2</c:v>
                </c:pt>
                <c:pt idx="22079">
                  <c:v>1.6659E-2</c:v>
                </c:pt>
                <c:pt idx="22080">
                  <c:v>1.56002E-2</c:v>
                </c:pt>
                <c:pt idx="22081">
                  <c:v>1.45054E-2</c:v>
                </c:pt>
                <c:pt idx="22082">
                  <c:v>1.33762E-2</c:v>
                </c:pt>
                <c:pt idx="22083">
                  <c:v>1.2214300000000001E-2</c:v>
                </c:pt>
                <c:pt idx="22084">
                  <c:v>1.1021400000000001E-2</c:v>
                </c:pt>
                <c:pt idx="22085" formatCode="0.00E+00">
                  <c:v>9.7991899999999993E-3</c:v>
                </c:pt>
                <c:pt idx="22086" formatCode="0.00E+00">
                  <c:v>8.5496400000000007E-3</c:v>
                </c:pt>
                <c:pt idx="22087" formatCode="0.00E+00">
                  <c:v>7.2746099999999999E-3</c:v>
                </c:pt>
                <c:pt idx="22088" formatCode="0.00E+00">
                  <c:v>5.97607E-3</c:v>
                </c:pt>
                <c:pt idx="22089" formatCode="0.00E+00">
                  <c:v>4.6560000000000004E-3</c:v>
                </c:pt>
                <c:pt idx="22090" formatCode="0.00E+00">
                  <c:v>3.3164700000000002E-3</c:v>
                </c:pt>
                <c:pt idx="22091" formatCode="0.00E+00">
                  <c:v>1.95955E-3</c:v>
                </c:pt>
                <c:pt idx="22092" formatCode="0.00E+00">
                  <c:v>5.8737399999999999E-4</c:v>
                </c:pt>
                <c:pt idx="22093" formatCode="0.00E+00">
                  <c:v>-7.9789399999999995E-4</c:v>
                </c:pt>
                <c:pt idx="22094" formatCode="0.00E+00">
                  <c:v>-2.1940599999999998E-3</c:v>
                </c:pt>
                <c:pt idx="22095" formatCode="0.00E+00">
                  <c:v>-3.5989199999999998E-3</c:v>
                </c:pt>
                <c:pt idx="22096" formatCode="0.00E+00">
                  <c:v>-5.0102100000000002E-3</c:v>
                </c:pt>
                <c:pt idx="22097" formatCode="0.00E+00">
                  <c:v>-6.4256900000000004E-3</c:v>
                </c:pt>
                <c:pt idx="22098" formatCode="0.00E+00">
                  <c:v>-7.8430600000000007E-3</c:v>
                </c:pt>
                <c:pt idx="22099" formatCode="0.00E+00">
                  <c:v>-9.2600500000000006E-3</c:v>
                </c:pt>
                <c:pt idx="22100">
                  <c:v>-1.0674400000000001E-2</c:v>
                </c:pt>
                <c:pt idx="22101">
                  <c:v>-1.2083699999999999E-2</c:v>
                </c:pt>
                <c:pt idx="22102">
                  <c:v>-1.34857E-2</c:v>
                </c:pt>
                <c:pt idx="22103">
                  <c:v>-1.4878199999999999E-2</c:v>
                </c:pt>
                <c:pt idx="22104">
                  <c:v>-1.62588E-2</c:v>
                </c:pt>
                <c:pt idx="22105">
                  <c:v>-1.76253E-2</c:v>
                </c:pt>
                <c:pt idx="22106">
                  <c:v>-1.89753E-2</c:v>
                </c:pt>
                <c:pt idx="22107">
                  <c:v>-2.03068E-2</c:v>
                </c:pt>
                <c:pt idx="22108">
                  <c:v>-2.1617299999999999E-2</c:v>
                </c:pt>
                <c:pt idx="22109">
                  <c:v>-2.2904899999999999E-2</c:v>
                </c:pt>
                <c:pt idx="22110">
                  <c:v>-2.41672E-2</c:v>
                </c:pt>
                <c:pt idx="22111">
                  <c:v>-2.54022E-2</c:v>
                </c:pt>
                <c:pt idx="22112">
                  <c:v>-2.6607800000000001E-2</c:v>
                </c:pt>
                <c:pt idx="22113">
                  <c:v>-2.7781900000000002E-2</c:v>
                </c:pt>
                <c:pt idx="22114">
                  <c:v>-2.8922699999999999E-2</c:v>
                </c:pt>
                <c:pt idx="22115">
                  <c:v>-3.0027999999999999E-2</c:v>
                </c:pt>
                <c:pt idx="22116">
                  <c:v>-3.1095999999999999E-2</c:v>
                </c:pt>
                <c:pt idx="22117">
                  <c:v>-3.2124899999999998E-2</c:v>
                </c:pt>
                <c:pt idx="22118">
                  <c:v>-3.3112999999999997E-2</c:v>
                </c:pt>
                <c:pt idx="22119">
                  <c:v>-3.4058400000000003E-2</c:v>
                </c:pt>
                <c:pt idx="22120">
                  <c:v>-3.4959499999999998E-2</c:v>
                </c:pt>
                <c:pt idx="22121">
                  <c:v>-3.5814800000000001E-2</c:v>
                </c:pt>
                <c:pt idx="22122">
                  <c:v>-3.6622700000000001E-2</c:v>
                </c:pt>
                <c:pt idx="22123">
                  <c:v>-3.7381900000000003E-2</c:v>
                </c:pt>
                <c:pt idx="22124">
                  <c:v>-3.8090800000000001E-2</c:v>
                </c:pt>
                <c:pt idx="22125">
                  <c:v>-3.8748299999999999E-2</c:v>
                </c:pt>
                <c:pt idx="22126">
                  <c:v>-3.9353199999999998E-2</c:v>
                </c:pt>
                <c:pt idx="22127">
                  <c:v>-3.9904200000000001E-2</c:v>
                </c:pt>
                <c:pt idx="22128">
                  <c:v>-4.0400499999999999E-2</c:v>
                </c:pt>
                <c:pt idx="22129">
                  <c:v>-4.0841000000000002E-2</c:v>
                </c:pt>
                <c:pt idx="22130">
                  <c:v>-4.1224799999999999E-2</c:v>
                </c:pt>
                <c:pt idx="22131">
                  <c:v>-4.1551200000000003E-2</c:v>
                </c:pt>
                <c:pt idx="22132">
                  <c:v>-4.1819599999999998E-2</c:v>
                </c:pt>
                <c:pt idx="22133">
                  <c:v>-4.2029200000000003E-2</c:v>
                </c:pt>
                <c:pt idx="22134">
                  <c:v>-4.2179700000000001E-2</c:v>
                </c:pt>
                <c:pt idx="22135">
                  <c:v>-4.2270599999999998E-2</c:v>
                </c:pt>
                <c:pt idx="22136">
                  <c:v>-4.2301499999999999E-2</c:v>
                </c:pt>
                <c:pt idx="22137">
                  <c:v>-4.2272400000000002E-2</c:v>
                </c:pt>
                <c:pt idx="22138">
                  <c:v>-4.2182999999999998E-2</c:v>
                </c:pt>
                <c:pt idx="22139">
                  <c:v>-4.2033399999999999E-2</c:v>
                </c:pt>
                <c:pt idx="22140">
                  <c:v>-4.1823600000000002E-2</c:v>
                </c:pt>
                <c:pt idx="22141">
                  <c:v>-4.1553699999999999E-2</c:v>
                </c:pt>
                <c:pt idx="22142">
                  <c:v>-4.12241E-2</c:v>
                </c:pt>
                <c:pt idx="22143">
                  <c:v>-4.0835200000000002E-2</c:v>
                </c:pt>
                <c:pt idx="22144">
                  <c:v>-4.0387199999999998E-2</c:v>
                </c:pt>
                <c:pt idx="22145">
                  <c:v>-3.9880899999999997E-2</c:v>
                </c:pt>
                <c:pt idx="22146">
                  <c:v>-3.9316799999999999E-2</c:v>
                </c:pt>
                <c:pt idx="22147">
                  <c:v>-3.86957E-2</c:v>
                </c:pt>
                <c:pt idx="22148">
                  <c:v>-3.8018499999999997E-2</c:v>
                </c:pt>
                <c:pt idx="22149">
                  <c:v>-3.7285899999999997E-2</c:v>
                </c:pt>
                <c:pt idx="22150">
                  <c:v>-3.6498999999999997E-2</c:v>
                </c:pt>
                <c:pt idx="22151">
                  <c:v>-3.5659000000000003E-2</c:v>
                </c:pt>
                <c:pt idx="22152">
                  <c:v>-3.4766900000000003E-2</c:v>
                </c:pt>
                <c:pt idx="22153">
                  <c:v>-3.3824100000000003E-2</c:v>
                </c:pt>
                <c:pt idx="22154">
                  <c:v>-3.2831800000000001E-2</c:v>
                </c:pt>
                <c:pt idx="22155">
                  <c:v>-3.1791600000000003E-2</c:v>
                </c:pt>
                <c:pt idx="22156">
                  <c:v>-3.0704800000000001E-2</c:v>
                </c:pt>
                <c:pt idx="22157">
                  <c:v>-2.9572999999999999E-2</c:v>
                </c:pt>
                <c:pt idx="22158">
                  <c:v>-2.8398E-2</c:v>
                </c:pt>
                <c:pt idx="22159">
                  <c:v>-2.7181299999999999E-2</c:v>
                </c:pt>
                <c:pt idx="22160">
                  <c:v>-2.5924699999999998E-2</c:v>
                </c:pt>
                <c:pt idx="22161">
                  <c:v>-2.4630200000000001E-2</c:v>
                </c:pt>
                <c:pt idx="22162">
                  <c:v>-2.3299500000000001E-2</c:v>
                </c:pt>
                <c:pt idx="22163">
                  <c:v>-2.1934599999999999E-2</c:v>
                </c:pt>
                <c:pt idx="22164">
                  <c:v>-2.05375E-2</c:v>
                </c:pt>
                <c:pt idx="22165">
                  <c:v>-1.91103E-2</c:v>
                </c:pt>
                <c:pt idx="22166">
                  <c:v>-1.76551E-2</c:v>
                </c:pt>
                <c:pt idx="22167">
                  <c:v>-1.6174000000000001E-2</c:v>
                </c:pt>
                <c:pt idx="22168">
                  <c:v>-1.46692E-2</c:v>
                </c:pt>
                <c:pt idx="22169">
                  <c:v>-1.3142900000000001E-2</c:v>
                </c:pt>
                <c:pt idx="22170">
                  <c:v>-1.1597400000000001E-2</c:v>
                </c:pt>
                <c:pt idx="22171">
                  <c:v>-1.0034899999999999E-2</c:v>
                </c:pt>
                <c:pt idx="22172" formatCode="0.00E+00">
                  <c:v>-8.4577300000000001E-3</c:v>
                </c:pt>
                <c:pt idx="22173" formatCode="0.00E+00">
                  <c:v>-6.8682500000000002E-3</c:v>
                </c:pt>
                <c:pt idx="22174" formatCode="0.00E+00">
                  <c:v>-5.2687699999999999E-3</c:v>
                </c:pt>
                <c:pt idx="22175" formatCode="0.00E+00">
                  <c:v>-3.6616600000000002E-3</c:v>
                </c:pt>
                <c:pt idx="22176" formatCode="0.00E+00">
                  <c:v>-2.0492800000000001E-3</c:v>
                </c:pt>
                <c:pt idx="22177" formatCode="0.00E+00">
                  <c:v>-4.3400900000000001E-4</c:v>
                </c:pt>
                <c:pt idx="22178" formatCode="0.00E+00">
                  <c:v>1.1817799999999999E-3</c:v>
                </c:pt>
                <c:pt idx="22179" formatCode="0.00E+00">
                  <c:v>2.7957199999999998E-3</c:v>
                </c:pt>
                <c:pt idx="22180" formatCode="0.00E+00">
                  <c:v>4.4054400000000001E-3</c:v>
                </c:pt>
                <c:pt idx="22181" formatCode="0.00E+00">
                  <c:v>6.0085700000000004E-3</c:v>
                </c:pt>
                <c:pt idx="22182" formatCode="0.00E+00">
                  <c:v>7.6027899999999999E-3</c:v>
                </c:pt>
                <c:pt idx="22183" formatCode="0.00E+00">
                  <c:v>9.1857499999999995E-3</c:v>
                </c:pt>
                <c:pt idx="22184">
                  <c:v>1.07551E-2</c:v>
                </c:pt>
                <c:pt idx="22185">
                  <c:v>1.2308700000000001E-2</c:v>
                </c:pt>
                <c:pt idx="22186">
                  <c:v>1.3844199999999999E-2</c:v>
                </c:pt>
                <c:pt idx="22187">
                  <c:v>1.5359299999999999E-2</c:v>
                </c:pt>
                <c:pt idx="22188">
                  <c:v>1.68519E-2</c:v>
                </c:pt>
                <c:pt idx="22189">
                  <c:v>1.83199E-2</c:v>
                </c:pt>
                <c:pt idx="22190">
                  <c:v>1.9761000000000001E-2</c:v>
                </c:pt>
                <c:pt idx="22191">
                  <c:v>2.1173399999999998E-2</c:v>
                </c:pt>
                <c:pt idx="22192">
                  <c:v>2.2554899999999999E-2</c:v>
                </c:pt>
                <c:pt idx="22193">
                  <c:v>2.3903600000000001E-2</c:v>
                </c:pt>
                <c:pt idx="22194">
                  <c:v>2.52175E-2</c:v>
                </c:pt>
                <c:pt idx="22195">
                  <c:v>2.6494899999999998E-2</c:v>
                </c:pt>
                <c:pt idx="22196">
                  <c:v>2.7734000000000002E-2</c:v>
                </c:pt>
                <c:pt idx="22197">
                  <c:v>2.8932900000000001E-2</c:v>
                </c:pt>
                <c:pt idx="22198">
                  <c:v>3.0090100000000002E-2</c:v>
                </c:pt>
                <c:pt idx="22199">
                  <c:v>3.1203999999999999E-2</c:v>
                </c:pt>
                <c:pt idx="22200">
                  <c:v>3.2273000000000003E-2</c:v>
                </c:pt>
                <c:pt idx="22201">
                  <c:v>3.3295600000000002E-2</c:v>
                </c:pt>
                <c:pt idx="22202">
                  <c:v>3.4270700000000001E-2</c:v>
                </c:pt>
                <c:pt idx="22203">
                  <c:v>3.5196699999999997E-2</c:v>
                </c:pt>
                <c:pt idx="22204">
                  <c:v>3.60725E-2</c:v>
                </c:pt>
                <c:pt idx="22205">
                  <c:v>3.6897100000000002E-2</c:v>
                </c:pt>
                <c:pt idx="22206">
                  <c:v>3.76692E-2</c:v>
                </c:pt>
                <c:pt idx="22207">
                  <c:v>3.8387999999999999E-2</c:v>
                </c:pt>
                <c:pt idx="22208">
                  <c:v>3.90526E-2</c:v>
                </c:pt>
                <c:pt idx="22209">
                  <c:v>3.9662099999999999E-2</c:v>
                </c:pt>
                <c:pt idx="22210">
                  <c:v>4.0215899999999999E-2</c:v>
                </c:pt>
                <c:pt idx="22211">
                  <c:v>4.0713399999999997E-2</c:v>
                </c:pt>
                <c:pt idx="22212">
                  <c:v>4.1154000000000003E-2</c:v>
                </c:pt>
                <c:pt idx="22213">
                  <c:v>4.1537299999999999E-2</c:v>
                </c:pt>
                <c:pt idx="22214">
                  <c:v>4.1862900000000001E-2</c:v>
                </c:pt>
                <c:pt idx="22215">
                  <c:v>4.2130500000000001E-2</c:v>
                </c:pt>
                <c:pt idx="22216">
                  <c:v>4.2340099999999999E-2</c:v>
                </c:pt>
                <c:pt idx="22217">
                  <c:v>4.2491500000000001E-2</c:v>
                </c:pt>
                <c:pt idx="22218">
                  <c:v>4.2584799999999999E-2</c:v>
                </c:pt>
                <c:pt idx="22219">
                  <c:v>4.2619999999999998E-2</c:v>
                </c:pt>
                <c:pt idx="22220">
                  <c:v>4.2597299999999998E-2</c:v>
                </c:pt>
                <c:pt idx="22221">
                  <c:v>4.2516999999999999E-2</c:v>
                </c:pt>
                <c:pt idx="22222">
                  <c:v>4.2379500000000001E-2</c:v>
                </c:pt>
                <c:pt idx="22223">
                  <c:v>4.2185300000000002E-2</c:v>
                </c:pt>
                <c:pt idx="22224">
                  <c:v>4.1934800000000001E-2</c:v>
                </c:pt>
                <c:pt idx="22225">
                  <c:v>4.1628800000000001E-2</c:v>
                </c:pt>
                <c:pt idx="22226">
                  <c:v>4.1267900000000003E-2</c:v>
                </c:pt>
                <c:pt idx="22227">
                  <c:v>4.0852899999999998E-2</c:v>
                </c:pt>
                <c:pt idx="22228">
                  <c:v>4.0384700000000003E-2</c:v>
                </c:pt>
                <c:pt idx="22229">
                  <c:v>3.9864299999999998E-2</c:v>
                </c:pt>
                <c:pt idx="22230">
                  <c:v>3.9292599999999997E-2</c:v>
                </c:pt>
                <c:pt idx="22231">
                  <c:v>3.8670799999999998E-2</c:v>
                </c:pt>
                <c:pt idx="22232">
                  <c:v>3.8000100000000002E-2</c:v>
                </c:pt>
                <c:pt idx="22233">
                  <c:v>3.7281700000000001E-2</c:v>
                </c:pt>
                <c:pt idx="22234">
                  <c:v>3.6516899999999998E-2</c:v>
                </c:pt>
                <c:pt idx="22235">
                  <c:v>3.5707099999999999E-2</c:v>
                </c:pt>
                <c:pt idx="22236">
                  <c:v>3.4853799999999997E-2</c:v>
                </c:pt>
                <c:pt idx="22237">
                  <c:v>3.3958500000000003E-2</c:v>
                </c:pt>
                <c:pt idx="22238">
                  <c:v>3.3022700000000002E-2</c:v>
                </c:pt>
                <c:pt idx="22239">
                  <c:v>3.2048E-2</c:v>
                </c:pt>
                <c:pt idx="22240">
                  <c:v>3.10361E-2</c:v>
                </c:pt>
                <c:pt idx="22241">
                  <c:v>2.9988799999999999E-2</c:v>
                </c:pt>
                <c:pt idx="22242">
                  <c:v>2.8907800000000001E-2</c:v>
                </c:pt>
                <c:pt idx="22243">
                  <c:v>2.7794900000000001E-2</c:v>
                </c:pt>
                <c:pt idx="22244">
                  <c:v>2.6651899999999999E-2</c:v>
                </c:pt>
                <c:pt idx="22245">
                  <c:v>2.5480800000000001E-2</c:v>
                </c:pt>
                <c:pt idx="22246">
                  <c:v>2.42835E-2</c:v>
                </c:pt>
                <c:pt idx="22247">
                  <c:v>2.30618E-2</c:v>
                </c:pt>
                <c:pt idx="22248">
                  <c:v>2.1817900000000001E-2</c:v>
                </c:pt>
                <c:pt idx="22249">
                  <c:v>2.0553600000000002E-2</c:v>
                </c:pt>
                <c:pt idx="22250">
                  <c:v>1.9271E-2</c:v>
                </c:pt>
                <c:pt idx="22251">
                  <c:v>1.7972100000000001E-2</c:v>
                </c:pt>
                <c:pt idx="22252">
                  <c:v>1.6659E-2</c:v>
                </c:pt>
                <c:pt idx="22253">
                  <c:v>1.53337E-2</c:v>
                </c:pt>
                <c:pt idx="22254">
                  <c:v>1.3998200000000001E-2</c:v>
                </c:pt>
                <c:pt idx="22255">
                  <c:v>1.26547E-2</c:v>
                </c:pt>
                <c:pt idx="22256">
                  <c:v>1.13052E-2</c:v>
                </c:pt>
                <c:pt idx="22257" formatCode="0.00E+00">
                  <c:v>9.9517900000000003E-3</c:v>
                </c:pt>
                <c:pt idx="22258" formatCode="0.00E+00">
                  <c:v>8.5964300000000004E-3</c:v>
                </c:pt>
                <c:pt idx="22259" formatCode="0.00E+00">
                  <c:v>7.2412099999999997E-3</c:v>
                </c:pt>
                <c:pt idx="22260" formatCode="0.00E+00">
                  <c:v>5.8881300000000001E-3</c:v>
                </c:pt>
                <c:pt idx="22261" formatCode="0.00E+00">
                  <c:v>4.5392100000000001E-3</c:v>
                </c:pt>
                <c:pt idx="22262" formatCode="0.00E+00">
                  <c:v>3.1964200000000002E-3</c:v>
                </c:pt>
                <c:pt idx="22263" formatCode="0.00E+00">
                  <c:v>1.8617200000000001E-3</c:v>
                </c:pt>
                <c:pt idx="22264" formatCode="0.00E+00">
                  <c:v>5.3702600000000002E-4</c:v>
                </c:pt>
                <c:pt idx="22265" formatCode="0.00E+00">
                  <c:v>-7.75752E-4</c:v>
                </c:pt>
                <c:pt idx="22266" formatCode="0.00E+00">
                  <c:v>-2.0747500000000002E-3</c:v>
                </c:pt>
                <c:pt idx="22267" formatCode="0.00E+00">
                  <c:v>-3.3581599999999998E-3</c:v>
                </c:pt>
                <c:pt idx="22268" formatCode="0.00E+00">
                  <c:v>-4.6241700000000004E-3</c:v>
                </c:pt>
                <c:pt idx="22269" formatCode="0.00E+00">
                  <c:v>-5.8710500000000001E-3</c:v>
                </c:pt>
                <c:pt idx="22270" formatCode="0.00E+00">
                  <c:v>-7.0971000000000003E-3</c:v>
                </c:pt>
                <c:pt idx="22271" formatCode="0.00E+00">
                  <c:v>-8.3006599999999996E-3</c:v>
                </c:pt>
                <c:pt idx="22272" formatCode="0.00E+00">
                  <c:v>-9.4801399999999997E-3</c:v>
                </c:pt>
                <c:pt idx="22273">
                  <c:v>-1.0633999999999999E-2</c:v>
                </c:pt>
                <c:pt idx="22274">
                  <c:v>-1.1760700000000001E-2</c:v>
                </c:pt>
                <c:pt idx="22275">
                  <c:v>-1.28588E-2</c:v>
                </c:pt>
                <c:pt idx="22276">
                  <c:v>-1.39271E-2</c:v>
                </c:pt>
                <c:pt idx="22277">
                  <c:v>-1.4964E-2</c:v>
                </c:pt>
                <c:pt idx="22278">
                  <c:v>-1.5968400000000001E-2</c:v>
                </c:pt>
                <c:pt idx="22279">
                  <c:v>-1.6939099999999999E-2</c:v>
                </c:pt>
                <c:pt idx="22280">
                  <c:v>-1.7874999999999999E-2</c:v>
                </c:pt>
                <c:pt idx="22281">
                  <c:v>-1.8775E-2</c:v>
                </c:pt>
                <c:pt idx="22282">
                  <c:v>-1.9638099999999999E-2</c:v>
                </c:pt>
                <c:pt idx="22283">
                  <c:v>-2.0463499999999999E-2</c:v>
                </c:pt>
                <c:pt idx="22284">
                  <c:v>-2.1250100000000001E-2</c:v>
                </c:pt>
                <c:pt idx="22285">
                  <c:v>-2.19974E-2</c:v>
                </c:pt>
                <c:pt idx="22286">
                  <c:v>-2.2704499999999999E-2</c:v>
                </c:pt>
                <c:pt idx="22287">
                  <c:v>-2.33709E-2</c:v>
                </c:pt>
                <c:pt idx="22288">
                  <c:v>-2.3996E-2</c:v>
                </c:pt>
                <c:pt idx="22289">
                  <c:v>-2.4579400000000001E-2</c:v>
                </c:pt>
                <c:pt idx="22290">
                  <c:v>-2.51205E-2</c:v>
                </c:pt>
                <c:pt idx="22291">
                  <c:v>-2.5619099999999999E-2</c:v>
                </c:pt>
                <c:pt idx="22292">
                  <c:v>-2.6075000000000001E-2</c:v>
                </c:pt>
                <c:pt idx="22293">
                  <c:v>-2.6487799999999999E-2</c:v>
                </c:pt>
                <c:pt idx="22294">
                  <c:v>-2.6857700000000002E-2</c:v>
                </c:pt>
                <c:pt idx="22295">
                  <c:v>-2.7184400000000001E-2</c:v>
                </c:pt>
                <c:pt idx="22296">
                  <c:v>-2.7468099999999999E-2</c:v>
                </c:pt>
                <c:pt idx="22297">
                  <c:v>-2.7708799999999999E-2</c:v>
                </c:pt>
                <c:pt idx="22298">
                  <c:v>-2.7906799999999999E-2</c:v>
                </c:pt>
                <c:pt idx="22299">
                  <c:v>-2.8062299999999998E-2</c:v>
                </c:pt>
                <c:pt idx="22300">
                  <c:v>-2.8175599999999999E-2</c:v>
                </c:pt>
                <c:pt idx="22301">
                  <c:v>-2.82472E-2</c:v>
                </c:pt>
                <c:pt idx="22302">
                  <c:v>-2.8277400000000001E-2</c:v>
                </c:pt>
                <c:pt idx="22303">
                  <c:v>-2.8266900000000001E-2</c:v>
                </c:pt>
                <c:pt idx="22304">
                  <c:v>-2.82162E-2</c:v>
                </c:pt>
                <c:pt idx="22305">
                  <c:v>-2.8125899999999999E-2</c:v>
                </c:pt>
                <c:pt idx="22306">
                  <c:v>-2.7996900000000002E-2</c:v>
                </c:pt>
                <c:pt idx="22307">
                  <c:v>-2.7829799999999998E-2</c:v>
                </c:pt>
                <c:pt idx="22308">
                  <c:v>-2.7625500000000001E-2</c:v>
                </c:pt>
                <c:pt idx="22309">
                  <c:v>-2.73849E-2</c:v>
                </c:pt>
                <c:pt idx="22310">
                  <c:v>-2.7108899999999998E-2</c:v>
                </c:pt>
                <c:pt idx="22311">
                  <c:v>-2.6798599999999999E-2</c:v>
                </c:pt>
                <c:pt idx="22312">
                  <c:v>-2.6454999999999999E-2</c:v>
                </c:pt>
                <c:pt idx="22313">
                  <c:v>-2.6079100000000001E-2</c:v>
                </c:pt>
                <c:pt idx="22314">
                  <c:v>-2.5672199999999999E-2</c:v>
                </c:pt>
                <c:pt idx="22315">
                  <c:v>-2.5235299999999999E-2</c:v>
                </c:pt>
                <c:pt idx="22316">
                  <c:v>-2.4769800000000002E-2</c:v>
                </c:pt>
                <c:pt idx="22317">
                  <c:v>-2.4276800000000001E-2</c:v>
                </c:pt>
                <c:pt idx="22318">
                  <c:v>-2.37577E-2</c:v>
                </c:pt>
                <c:pt idx="22319">
                  <c:v>-2.32137E-2</c:v>
                </c:pt>
                <c:pt idx="22320">
                  <c:v>-2.2646300000000001E-2</c:v>
                </c:pt>
                <c:pt idx="22321">
                  <c:v>-2.2056800000000001E-2</c:v>
                </c:pt>
                <c:pt idx="22322">
                  <c:v>-2.14465E-2</c:v>
                </c:pt>
                <c:pt idx="22323">
                  <c:v>-2.0816999999999999E-2</c:v>
                </c:pt>
                <c:pt idx="22324">
                  <c:v>-2.0169599999999999E-2</c:v>
                </c:pt>
                <c:pt idx="22325">
                  <c:v>-1.95059E-2</c:v>
                </c:pt>
                <c:pt idx="22326">
                  <c:v>-1.8827199999999999E-2</c:v>
                </c:pt>
                <c:pt idx="22327">
                  <c:v>-1.8134999999999998E-2</c:v>
                </c:pt>
                <c:pt idx="22328">
                  <c:v>-1.7430899999999999E-2</c:v>
                </c:pt>
                <c:pt idx="22329">
                  <c:v>-1.6716200000000001E-2</c:v>
                </c:pt>
                <c:pt idx="22330">
                  <c:v>-1.59925E-2</c:v>
                </c:pt>
                <c:pt idx="22331">
                  <c:v>-1.52613E-2</c:v>
                </c:pt>
                <c:pt idx="22332">
                  <c:v>-1.4524E-2</c:v>
                </c:pt>
                <c:pt idx="22333">
                  <c:v>-1.37821E-2</c:v>
                </c:pt>
                <c:pt idx="22334">
                  <c:v>-1.3037E-2</c:v>
                </c:pt>
                <c:pt idx="22335">
                  <c:v>-1.2290199999999999E-2</c:v>
                </c:pt>
                <c:pt idx="22336">
                  <c:v>-1.15432E-2</c:v>
                </c:pt>
                <c:pt idx="22337">
                  <c:v>-1.07972E-2</c:v>
                </c:pt>
                <c:pt idx="22338">
                  <c:v>-1.00538E-2</c:v>
                </c:pt>
                <c:pt idx="22339" formatCode="0.00E+00">
                  <c:v>-9.3141600000000001E-3</c:v>
                </c:pt>
                <c:pt idx="22340" formatCode="0.00E+00">
                  <c:v>-8.5797600000000005E-3</c:v>
                </c:pt>
                <c:pt idx="22341" formatCode="0.00E+00">
                  <c:v>-7.8518600000000004E-3</c:v>
                </c:pt>
                <c:pt idx="22342" formatCode="0.00E+00">
                  <c:v>-7.1317300000000002E-3</c:v>
                </c:pt>
                <c:pt idx="22343" formatCode="0.00E+00">
                  <c:v>-6.4206200000000001E-3</c:v>
                </c:pt>
                <c:pt idx="22344" formatCode="0.00E+00">
                  <c:v>-5.7197200000000002E-3</c:v>
                </c:pt>
                <c:pt idx="22345" formatCode="0.00E+00">
                  <c:v>-5.0302000000000003E-3</c:v>
                </c:pt>
                <c:pt idx="22346" formatCode="0.00E+00">
                  <c:v>-4.3531999999999998E-3</c:v>
                </c:pt>
                <c:pt idx="22347" formatCode="0.00E+00">
                  <c:v>-3.6898E-3</c:v>
                </c:pt>
                <c:pt idx="22348" formatCode="0.00E+00">
                  <c:v>-3.0410400000000001E-3</c:v>
                </c:pt>
                <c:pt idx="22349" formatCode="0.00E+00">
                  <c:v>-2.40792E-3</c:v>
                </c:pt>
                <c:pt idx="22350" formatCode="0.00E+00">
                  <c:v>-1.7914000000000001E-3</c:v>
                </c:pt>
                <c:pt idx="22351" formatCode="0.00E+00">
                  <c:v>-1.1923599999999999E-3</c:v>
                </c:pt>
                <c:pt idx="22352" formatCode="0.00E+00">
                  <c:v>-6.1168400000000003E-4</c:v>
                </c:pt>
                <c:pt idx="22353" formatCode="0.00E+00">
                  <c:v>-5.0155899999999999E-5</c:v>
                </c:pt>
                <c:pt idx="22354" formatCode="0.00E+00">
                  <c:v>4.91468E-4</c:v>
                </c:pt>
                <c:pt idx="22355" formatCode="0.00E+00">
                  <c:v>1.01249E-3</c:v>
                </c:pt>
                <c:pt idx="22356" formatCode="0.00E+00">
                  <c:v>1.51227E-3</c:v>
                </c:pt>
                <c:pt idx="22357" formatCode="0.00E+00">
                  <c:v>1.9902100000000001E-3</c:v>
                </c:pt>
                <c:pt idx="22358" formatCode="0.00E+00">
                  <c:v>2.4457900000000002E-3</c:v>
                </c:pt>
                <c:pt idx="22359" formatCode="0.00E+00">
                  <c:v>2.8785199999999999E-3</c:v>
                </c:pt>
                <c:pt idx="22360" formatCode="0.00E+00">
                  <c:v>3.2879799999999998E-3</c:v>
                </c:pt>
                <c:pt idx="22361" formatCode="0.00E+00">
                  <c:v>3.67382E-3</c:v>
                </c:pt>
                <c:pt idx="22362" formatCode="0.00E+00">
                  <c:v>4.0357300000000004E-3</c:v>
                </c:pt>
                <c:pt idx="22363" formatCode="0.00E+00">
                  <c:v>4.37346E-3</c:v>
                </c:pt>
                <c:pt idx="22364" formatCode="0.00E+00">
                  <c:v>4.6868300000000003E-3</c:v>
                </c:pt>
                <c:pt idx="22365" formatCode="0.00E+00">
                  <c:v>4.9756899999999996E-3</c:v>
                </c:pt>
                <c:pt idx="22366" formatCode="0.00E+00">
                  <c:v>5.23998E-3</c:v>
                </c:pt>
                <c:pt idx="22367" formatCode="0.00E+00">
                  <c:v>5.4796799999999998E-3</c:v>
                </c:pt>
                <c:pt idx="22368" formatCode="0.00E+00">
                  <c:v>5.6948299999999997E-3</c:v>
                </c:pt>
                <c:pt idx="22369" formatCode="0.00E+00">
                  <c:v>5.8855299999999999E-3</c:v>
                </c:pt>
                <c:pt idx="22370" formatCode="0.00E+00">
                  <c:v>6.0519299999999996E-3</c:v>
                </c:pt>
                <c:pt idx="22371" formatCode="0.00E+00">
                  <c:v>6.1942400000000002E-3</c:v>
                </c:pt>
                <c:pt idx="22372" formatCode="0.00E+00">
                  <c:v>6.31271E-3</c:v>
                </c:pt>
                <c:pt idx="22373" formatCode="0.00E+00">
                  <c:v>6.4076599999999999E-3</c:v>
                </c:pt>
                <c:pt idx="22374" formatCode="0.00E+00">
                  <c:v>6.4794700000000002E-3</c:v>
                </c:pt>
                <c:pt idx="22375" formatCode="0.00E+00">
                  <c:v>6.5285400000000002E-3</c:v>
                </c:pt>
                <c:pt idx="22376" formatCode="0.00E+00">
                  <c:v>6.5553499999999997E-3</c:v>
                </c:pt>
                <c:pt idx="22377" formatCode="0.00E+00">
                  <c:v>6.5604000000000001E-3</c:v>
                </c:pt>
                <c:pt idx="22378" formatCode="0.00E+00">
                  <c:v>6.5442699999999996E-3</c:v>
                </c:pt>
                <c:pt idx="22379" formatCode="0.00E+00">
                  <c:v>6.5075599999999999E-3</c:v>
                </c:pt>
                <c:pt idx="22380" formatCode="0.00E+00">
                  <c:v>6.4509299999999997E-3</c:v>
                </c:pt>
                <c:pt idx="22381" formatCode="0.00E+00">
                  <c:v>6.3750600000000001E-3</c:v>
                </c:pt>
                <c:pt idx="22382" formatCode="0.00E+00">
                  <c:v>6.2806900000000002E-3</c:v>
                </c:pt>
                <c:pt idx="22383" formatCode="0.00E+00">
                  <c:v>6.1685899999999998E-3</c:v>
                </c:pt>
                <c:pt idx="22384" formatCode="0.00E+00">
                  <c:v>6.0395800000000001E-3</c:v>
                </c:pt>
                <c:pt idx="22385" formatCode="0.00E+00">
                  <c:v>5.8944899999999996E-3</c:v>
                </c:pt>
                <c:pt idx="22386" formatCode="0.00E+00">
                  <c:v>5.7342000000000001E-3</c:v>
                </c:pt>
                <c:pt idx="22387" formatCode="0.00E+00">
                  <c:v>5.5596200000000004E-3</c:v>
                </c:pt>
                <c:pt idx="22388" formatCode="0.00E+00">
                  <c:v>5.3716800000000002E-3</c:v>
                </c:pt>
                <c:pt idx="22389" formatCode="0.00E+00">
                  <c:v>5.17133E-3</c:v>
                </c:pt>
                <c:pt idx="22390" formatCode="0.00E+00">
                  <c:v>4.95957E-3</c:v>
                </c:pt>
                <c:pt idx="22391" formatCode="0.00E+00">
                  <c:v>4.7373900000000002E-3</c:v>
                </c:pt>
                <c:pt idx="22392" formatCode="0.00E+00">
                  <c:v>4.5058199999999998E-3</c:v>
                </c:pt>
                <c:pt idx="22393" formatCode="0.00E+00">
                  <c:v>4.2659000000000004E-3</c:v>
                </c:pt>
                <c:pt idx="22394" formatCode="0.00E+00">
                  <c:v>4.0186800000000002E-3</c:v>
                </c:pt>
                <c:pt idx="22395" formatCode="0.00E+00">
                  <c:v>3.7652200000000001E-3</c:v>
                </c:pt>
                <c:pt idx="22396" formatCode="0.00E+00">
                  <c:v>3.5065999999999999E-3</c:v>
                </c:pt>
                <c:pt idx="22397" formatCode="0.00E+00">
                  <c:v>3.24391E-3</c:v>
                </c:pt>
                <c:pt idx="22398" formatCode="0.00E+00">
                  <c:v>2.9782099999999998E-3</c:v>
                </c:pt>
                <c:pt idx="22399" formatCode="0.00E+00">
                  <c:v>2.71061E-3</c:v>
                </c:pt>
                <c:pt idx="22400" formatCode="0.00E+00">
                  <c:v>2.44218E-3</c:v>
                </c:pt>
                <c:pt idx="22401" formatCode="0.00E+00">
                  <c:v>2.1740000000000002E-3</c:v>
                </c:pt>
                <c:pt idx="22402" formatCode="0.00E+00">
                  <c:v>1.90716E-3</c:v>
                </c:pt>
                <c:pt idx="22403" formatCode="0.00E+00">
                  <c:v>1.6427099999999999E-3</c:v>
                </c:pt>
                <c:pt idx="22404" formatCode="0.00E+00">
                  <c:v>1.3817300000000001E-3</c:v>
                </c:pt>
                <c:pt idx="22405" formatCode="0.00E+00">
                  <c:v>1.12524E-3</c:v>
                </c:pt>
                <c:pt idx="22406" formatCode="0.00E+00">
                  <c:v>8.7427900000000005E-4</c:v>
                </c:pt>
                <c:pt idx="22407" formatCode="0.00E+00">
                  <c:v>6.2985700000000005E-4</c:v>
                </c:pt>
                <c:pt idx="22408" formatCode="0.00E+00">
                  <c:v>3.92965E-4</c:v>
                </c:pt>
                <c:pt idx="22409" formatCode="0.00E+00">
                  <c:v>1.6456899999999999E-4</c:v>
                </c:pt>
                <c:pt idx="22410" formatCode="0.00E+00">
                  <c:v>-5.4386599999999999E-5</c:v>
                </c:pt>
                <c:pt idx="22411" formatCode="0.00E+00">
                  <c:v>-2.6298499999999998E-4</c:v>
                </c:pt>
                <c:pt idx="22412" formatCode="0.00E+00">
                  <c:v>-4.6033899999999998E-4</c:v>
                </c:pt>
                <c:pt idx="22413" formatCode="0.00E+00">
                  <c:v>-6.4559000000000003E-4</c:v>
                </c:pt>
                <c:pt idx="22414" formatCode="0.00E+00">
                  <c:v>-8.17915E-4</c:v>
                </c:pt>
                <c:pt idx="22415" formatCode="0.00E+00">
                  <c:v>-9.7652299999999997E-4</c:v>
                </c:pt>
                <c:pt idx="22416" formatCode="0.00E+00">
                  <c:v>-1.1206600000000001E-3</c:v>
                </c:pt>
                <c:pt idx="22417" formatCode="0.00E+00">
                  <c:v>-1.24961E-3</c:v>
                </c:pt>
                <c:pt idx="22418" formatCode="0.00E+00">
                  <c:v>-1.3626999999999999E-3</c:v>
                </c:pt>
                <c:pt idx="22419" formatCode="0.00E+00">
                  <c:v>-1.4593E-3</c:v>
                </c:pt>
                <c:pt idx="22420" formatCode="0.00E+00">
                  <c:v>-1.53881E-3</c:v>
                </c:pt>
                <c:pt idx="22421" formatCode="0.00E+00">
                  <c:v>-1.6006799999999999E-3</c:v>
                </c:pt>
                <c:pt idx="22422" formatCode="0.00E+00">
                  <c:v>-1.64442E-3</c:v>
                </c:pt>
                <c:pt idx="22423" formatCode="0.00E+00">
                  <c:v>-1.6695600000000001E-3</c:v>
                </c:pt>
                <c:pt idx="22424" formatCode="0.00E+00">
                  <c:v>-1.67571E-3</c:v>
                </c:pt>
                <c:pt idx="22425" formatCode="0.00E+00">
                  <c:v>-1.6624999999999999E-3</c:v>
                </c:pt>
                <c:pt idx="22426" formatCode="0.00E+00">
                  <c:v>-1.62962E-3</c:v>
                </c:pt>
                <c:pt idx="22427" formatCode="0.00E+00">
                  <c:v>-1.57682E-3</c:v>
                </c:pt>
                <c:pt idx="22428" formatCode="0.00E+00">
                  <c:v>-1.5038899999999999E-3</c:v>
                </c:pt>
                <c:pt idx="22429" formatCode="0.00E+00">
                  <c:v>-1.4106699999999999E-3</c:v>
                </c:pt>
                <c:pt idx="22430" formatCode="0.00E+00">
                  <c:v>-1.2970600000000001E-3</c:v>
                </c:pt>
                <c:pt idx="22431" formatCode="0.00E+00">
                  <c:v>-1.1630099999999999E-3</c:v>
                </c:pt>
                <c:pt idx="22432" formatCode="0.00E+00">
                  <c:v>-1.00851E-3</c:v>
                </c:pt>
                <c:pt idx="22433" formatCode="0.00E+00">
                  <c:v>-8.3363299999999997E-4</c:v>
                </c:pt>
                <c:pt idx="22434" formatCode="0.00E+00">
                  <c:v>-6.38475E-4</c:v>
                </c:pt>
                <c:pt idx="22435" formatCode="0.00E+00">
                  <c:v>-4.2319999999999999E-4</c:v>
                </c:pt>
                <c:pt idx="22436" formatCode="0.00E+00">
                  <c:v>-1.8802000000000001E-4</c:v>
                </c:pt>
                <c:pt idx="22437" formatCode="0.00E+00">
                  <c:v>6.6798399999999994E-5</c:v>
                </c:pt>
                <c:pt idx="22438" formatCode="0.00E+00">
                  <c:v>3.4093900000000001E-4</c:v>
                </c:pt>
                <c:pt idx="22439" formatCode="0.00E+00">
                  <c:v>6.3403199999999998E-4</c:v>
                </c:pt>
                <c:pt idx="22440" formatCode="0.00E+00">
                  <c:v>9.4565800000000005E-4</c:v>
                </c:pt>
                <c:pt idx="22441" formatCode="0.00E+00">
                  <c:v>1.27535E-3</c:v>
                </c:pt>
                <c:pt idx="22442" formatCode="0.00E+00">
                  <c:v>1.62258E-3</c:v>
                </c:pt>
                <c:pt idx="22443" formatCode="0.00E+00">
                  <c:v>1.98679E-3</c:v>
                </c:pt>
                <c:pt idx="22444" formatCode="0.00E+00">
                  <c:v>2.3673700000000002E-3</c:v>
                </c:pt>
                <c:pt idx="22445" formatCode="0.00E+00">
                  <c:v>2.7636499999999999E-3</c:v>
                </c:pt>
                <c:pt idx="22446" formatCode="0.00E+00">
                  <c:v>3.1749199999999999E-3</c:v>
                </c:pt>
                <c:pt idx="22447" formatCode="0.00E+00">
                  <c:v>3.6004499999999998E-3</c:v>
                </c:pt>
                <c:pt idx="22448" formatCode="0.00E+00">
                  <c:v>4.0394300000000001E-3</c:v>
                </c:pt>
                <c:pt idx="22449" formatCode="0.00E+00">
                  <c:v>4.49104E-3</c:v>
                </c:pt>
                <c:pt idx="22450" formatCode="0.00E+00">
                  <c:v>4.9544000000000003E-3</c:v>
                </c:pt>
                <c:pt idx="22451" formatCode="0.00E+00">
                  <c:v>5.4286200000000003E-3</c:v>
                </c:pt>
                <c:pt idx="22452" formatCode="0.00E+00">
                  <c:v>5.9127399999999997E-3</c:v>
                </c:pt>
                <c:pt idx="22453" formatCode="0.00E+00">
                  <c:v>6.4057899999999997E-3</c:v>
                </c:pt>
                <c:pt idx="22454" formatCode="0.00E+00">
                  <c:v>6.9067699999999996E-3</c:v>
                </c:pt>
                <c:pt idx="22455" formatCode="0.00E+00">
                  <c:v>7.4146200000000002E-3</c:v>
                </c:pt>
                <c:pt idx="22456" formatCode="0.00E+00">
                  <c:v>7.9282999999999992E-3</c:v>
                </c:pt>
                <c:pt idx="22457" formatCode="0.00E+00">
                  <c:v>8.4466999999999997E-3</c:v>
                </c:pt>
                <c:pt idx="22458" formatCode="0.00E+00">
                  <c:v>8.9687199999999995E-3</c:v>
                </c:pt>
                <c:pt idx="22459" formatCode="0.00E+00">
                  <c:v>9.4932100000000002E-3</c:v>
                </c:pt>
                <c:pt idx="22460">
                  <c:v>1.0019E-2</c:v>
                </c:pt>
                <c:pt idx="22461">
                  <c:v>1.0545000000000001E-2</c:v>
                </c:pt>
                <c:pt idx="22462">
                  <c:v>1.1069900000000001E-2</c:v>
                </c:pt>
                <c:pt idx="22463">
                  <c:v>1.15926E-2</c:v>
                </c:pt>
                <c:pt idx="22464">
                  <c:v>1.21119E-2</c:v>
                </c:pt>
                <c:pt idx="22465">
                  <c:v>1.2626500000000001E-2</c:v>
                </c:pt>
                <c:pt idx="22466">
                  <c:v>1.3135300000000001E-2</c:v>
                </c:pt>
                <c:pt idx="22467">
                  <c:v>1.36369E-2</c:v>
                </c:pt>
                <c:pt idx="22468">
                  <c:v>1.41303E-2</c:v>
                </c:pt>
                <c:pt idx="22469">
                  <c:v>1.46141E-2</c:v>
                </c:pt>
                <c:pt idx="22470">
                  <c:v>1.50872E-2</c:v>
                </c:pt>
                <c:pt idx="22471">
                  <c:v>1.55484E-2</c:v>
                </c:pt>
                <c:pt idx="22472">
                  <c:v>1.5996400000000001E-2</c:v>
                </c:pt>
                <c:pt idx="22473">
                  <c:v>1.64301E-2</c:v>
                </c:pt>
                <c:pt idx="22474">
                  <c:v>1.6848399999999999E-2</c:v>
                </c:pt>
                <c:pt idx="22475">
                  <c:v>1.7250000000000001E-2</c:v>
                </c:pt>
                <c:pt idx="22476">
                  <c:v>1.7634E-2</c:v>
                </c:pt>
                <c:pt idx="22477">
                  <c:v>1.7999000000000001E-2</c:v>
                </c:pt>
                <c:pt idx="22478">
                  <c:v>1.8344200000000001E-2</c:v>
                </c:pt>
                <c:pt idx="22479">
                  <c:v>1.8668299999999999E-2</c:v>
                </c:pt>
                <c:pt idx="22480">
                  <c:v>1.8970500000000001E-2</c:v>
                </c:pt>
                <c:pt idx="22481">
                  <c:v>1.9249700000000002E-2</c:v>
                </c:pt>
                <c:pt idx="22482">
                  <c:v>1.9505000000000002E-2</c:v>
                </c:pt>
                <c:pt idx="22483">
                  <c:v>1.97355E-2</c:v>
                </c:pt>
                <c:pt idx="22484">
                  <c:v>1.9940200000000002E-2</c:v>
                </c:pt>
                <c:pt idx="22485">
                  <c:v>2.0118299999999999E-2</c:v>
                </c:pt>
                <c:pt idx="22486">
                  <c:v>2.0269100000000002E-2</c:v>
                </c:pt>
                <c:pt idx="22487">
                  <c:v>2.0391699999999999E-2</c:v>
                </c:pt>
                <c:pt idx="22488">
                  <c:v>2.04856E-2</c:v>
                </c:pt>
                <c:pt idx="22489">
                  <c:v>2.0549899999999999E-2</c:v>
                </c:pt>
                <c:pt idx="22490">
                  <c:v>2.05842E-2</c:v>
                </c:pt>
                <c:pt idx="22491">
                  <c:v>2.05878E-2</c:v>
                </c:pt>
                <c:pt idx="22492">
                  <c:v>2.0560200000000001E-2</c:v>
                </c:pt>
                <c:pt idx="22493">
                  <c:v>2.0501100000000001E-2</c:v>
                </c:pt>
                <c:pt idx="22494">
                  <c:v>2.0409900000000002E-2</c:v>
                </c:pt>
                <c:pt idx="22495">
                  <c:v>2.02863E-2</c:v>
                </c:pt>
                <c:pt idx="22496">
                  <c:v>2.0130100000000001E-2</c:v>
                </c:pt>
                <c:pt idx="22497">
                  <c:v>1.9941E-2</c:v>
                </c:pt>
                <c:pt idx="22498">
                  <c:v>1.9718800000000002E-2</c:v>
                </c:pt>
                <c:pt idx="22499">
                  <c:v>1.9463399999999999E-2</c:v>
                </c:pt>
                <c:pt idx="22500">
                  <c:v>1.9174900000000002E-2</c:v>
                </c:pt>
                <c:pt idx="22501">
                  <c:v>1.8853100000000001E-2</c:v>
                </c:pt>
                <c:pt idx="22502">
                  <c:v>1.84981E-2</c:v>
                </c:pt>
                <c:pt idx="22503">
                  <c:v>1.8110100000000001E-2</c:v>
                </c:pt>
                <c:pt idx="22504">
                  <c:v>1.7689300000000002E-2</c:v>
                </c:pt>
                <c:pt idx="22505">
                  <c:v>1.7235899999999998E-2</c:v>
                </c:pt>
                <c:pt idx="22506">
                  <c:v>1.67501E-2</c:v>
                </c:pt>
                <c:pt idx="22507">
                  <c:v>1.62325E-2</c:v>
                </c:pt>
                <c:pt idx="22508">
                  <c:v>1.56834E-2</c:v>
                </c:pt>
                <c:pt idx="22509">
                  <c:v>1.51033E-2</c:v>
                </c:pt>
                <c:pt idx="22510">
                  <c:v>1.4492700000000001E-2</c:v>
                </c:pt>
                <c:pt idx="22511">
                  <c:v>1.38523E-2</c:v>
                </c:pt>
                <c:pt idx="22512">
                  <c:v>1.31828E-2</c:v>
                </c:pt>
                <c:pt idx="22513">
                  <c:v>1.24847E-2</c:v>
                </c:pt>
                <c:pt idx="22514">
                  <c:v>1.17591E-2</c:v>
                </c:pt>
                <c:pt idx="22515">
                  <c:v>1.1006500000000001E-2</c:v>
                </c:pt>
                <c:pt idx="22516">
                  <c:v>1.02281E-2</c:v>
                </c:pt>
                <c:pt idx="22517" formatCode="0.00E+00">
                  <c:v>9.4246499999999997E-3</c:v>
                </c:pt>
                <c:pt idx="22518" formatCode="0.00E+00">
                  <c:v>8.5971899999999993E-3</c:v>
                </c:pt>
                <c:pt idx="22519" formatCode="0.00E+00">
                  <c:v>7.74678E-3</c:v>
                </c:pt>
                <c:pt idx="22520" formatCode="0.00E+00">
                  <c:v>6.8744899999999996E-3</c:v>
                </c:pt>
                <c:pt idx="22521" formatCode="0.00E+00">
                  <c:v>5.98147E-3</c:v>
                </c:pt>
                <c:pt idx="22522" formatCode="0.00E+00">
                  <c:v>5.0689000000000003E-3</c:v>
                </c:pt>
                <c:pt idx="22523" formatCode="0.00E+00">
                  <c:v>4.1380000000000002E-3</c:v>
                </c:pt>
                <c:pt idx="22524" formatCode="0.00E+00">
                  <c:v>3.1900700000000001E-3</c:v>
                </c:pt>
                <c:pt idx="22525" formatCode="0.00E+00">
                  <c:v>2.2263999999999999E-3</c:v>
                </c:pt>
                <c:pt idx="22526" formatCode="0.00E+00">
                  <c:v>1.24832E-3</c:v>
                </c:pt>
                <c:pt idx="22527" formatCode="0.00E+00">
                  <c:v>2.5718399999999998E-4</c:v>
                </c:pt>
                <c:pt idx="22528" formatCode="0.00E+00">
                  <c:v>-7.4560499999999999E-4</c:v>
                </c:pt>
                <c:pt idx="22529" formatCode="0.00E+00">
                  <c:v>-1.75855E-3</c:v>
                </c:pt>
                <c:pt idx="22530" formatCode="0.00E+00">
                  <c:v>-2.7800500000000001E-3</c:v>
                </c:pt>
                <c:pt idx="22531" formatCode="0.00E+00">
                  <c:v>-3.80839E-3</c:v>
                </c:pt>
                <c:pt idx="22532" formatCode="0.00E+00">
                  <c:v>-4.8418699999999999E-3</c:v>
                </c:pt>
                <c:pt idx="22533" formatCode="0.00E+00">
                  <c:v>-5.87894E-3</c:v>
                </c:pt>
                <c:pt idx="22534" formatCode="0.00E+00">
                  <c:v>-6.91823E-3</c:v>
                </c:pt>
                <c:pt idx="22535" formatCode="0.00E+00">
                  <c:v>-7.9584100000000008E-3</c:v>
                </c:pt>
                <c:pt idx="22536" formatCode="0.00E+00">
                  <c:v>-8.9980600000000004E-3</c:v>
                </c:pt>
                <c:pt idx="22537">
                  <c:v>-1.00357E-2</c:v>
                </c:pt>
                <c:pt idx="22538">
                  <c:v>-1.107E-2</c:v>
                </c:pt>
                <c:pt idx="22539">
                  <c:v>-1.20994E-2</c:v>
                </c:pt>
                <c:pt idx="22540">
                  <c:v>-1.3122399999999999E-2</c:v>
                </c:pt>
                <c:pt idx="22541">
                  <c:v>-1.41374E-2</c:v>
                </c:pt>
                <c:pt idx="22542">
                  <c:v>-1.5142900000000001E-2</c:v>
                </c:pt>
                <c:pt idx="22543">
                  <c:v>-1.6137599999999998E-2</c:v>
                </c:pt>
                <c:pt idx="22544">
                  <c:v>-1.712E-2</c:v>
                </c:pt>
                <c:pt idx="22545">
                  <c:v>-1.80886E-2</c:v>
                </c:pt>
                <c:pt idx="22546">
                  <c:v>-1.9041499999999999E-2</c:v>
                </c:pt>
                <c:pt idx="22547">
                  <c:v>-1.9977600000000002E-2</c:v>
                </c:pt>
                <c:pt idx="22548">
                  <c:v>-2.08957E-2</c:v>
                </c:pt>
                <c:pt idx="22549">
                  <c:v>-2.1794299999999999E-2</c:v>
                </c:pt>
                <c:pt idx="22550">
                  <c:v>-2.2671799999999999E-2</c:v>
                </c:pt>
                <c:pt idx="22551">
                  <c:v>-2.3527300000000001E-2</c:v>
                </c:pt>
                <c:pt idx="22552">
                  <c:v>-2.4359100000000002E-2</c:v>
                </c:pt>
                <c:pt idx="22553">
                  <c:v>-2.5165300000000002E-2</c:v>
                </c:pt>
                <c:pt idx="22554">
                  <c:v>-2.5943999999999998E-2</c:v>
                </c:pt>
                <c:pt idx="22555">
                  <c:v>-2.6694499999999999E-2</c:v>
                </c:pt>
                <c:pt idx="22556">
                  <c:v>-2.7416099999999999E-2</c:v>
                </c:pt>
                <c:pt idx="22557">
                  <c:v>-2.8107799999999999E-2</c:v>
                </c:pt>
                <c:pt idx="22558">
                  <c:v>-2.87683E-2</c:v>
                </c:pt>
                <c:pt idx="22559">
                  <c:v>-2.93964E-2</c:v>
                </c:pt>
                <c:pt idx="22560">
                  <c:v>-2.9990599999999999E-2</c:v>
                </c:pt>
                <c:pt idx="22561">
                  <c:v>-3.0549199999999999E-2</c:v>
                </c:pt>
                <c:pt idx="22562">
                  <c:v>-3.1071399999999999E-2</c:v>
                </c:pt>
                <c:pt idx="22563">
                  <c:v>-3.1556899999999999E-2</c:v>
                </c:pt>
                <c:pt idx="22564">
                  <c:v>-3.2005499999999999E-2</c:v>
                </c:pt>
                <c:pt idx="22565">
                  <c:v>-3.2416399999999998E-2</c:v>
                </c:pt>
                <c:pt idx="22566">
                  <c:v>-3.2788600000000001E-2</c:v>
                </c:pt>
                <c:pt idx="22567">
                  <c:v>-3.3121499999999998E-2</c:v>
                </c:pt>
                <c:pt idx="22568">
                  <c:v>-3.3414600000000003E-2</c:v>
                </c:pt>
                <c:pt idx="22569">
                  <c:v>-3.3667299999999997E-2</c:v>
                </c:pt>
                <c:pt idx="22570">
                  <c:v>-3.3879399999999997E-2</c:v>
                </c:pt>
                <c:pt idx="22571">
                  <c:v>-3.4050499999999997E-2</c:v>
                </c:pt>
                <c:pt idx="22572">
                  <c:v>-3.4180099999999998E-2</c:v>
                </c:pt>
                <c:pt idx="22573">
                  <c:v>-3.4268399999999997E-2</c:v>
                </c:pt>
                <c:pt idx="22574">
                  <c:v>-3.4315400000000003E-2</c:v>
                </c:pt>
                <c:pt idx="22575">
                  <c:v>-3.43199E-2</c:v>
                </c:pt>
                <c:pt idx="22576">
                  <c:v>-3.4281100000000002E-2</c:v>
                </c:pt>
                <c:pt idx="22577">
                  <c:v>-3.4201000000000002E-2</c:v>
                </c:pt>
                <c:pt idx="22578">
                  <c:v>-3.4083099999999998E-2</c:v>
                </c:pt>
                <c:pt idx="22579">
                  <c:v>-3.3929399999999998E-2</c:v>
                </c:pt>
                <c:pt idx="22580">
                  <c:v>-3.3737299999999998E-2</c:v>
                </c:pt>
                <c:pt idx="22581">
                  <c:v>-3.3502499999999998E-2</c:v>
                </c:pt>
                <c:pt idx="22582">
                  <c:v>-3.3223099999999998E-2</c:v>
                </c:pt>
                <c:pt idx="22583">
                  <c:v>-3.28998E-2</c:v>
                </c:pt>
                <c:pt idx="22584">
                  <c:v>-3.2533699999999999E-2</c:v>
                </c:pt>
                <c:pt idx="22585">
                  <c:v>-3.2125099999999997E-2</c:v>
                </c:pt>
                <c:pt idx="22586">
                  <c:v>-3.1674500000000001E-2</c:v>
                </c:pt>
                <c:pt idx="22587">
                  <c:v>-3.11829E-2</c:v>
                </c:pt>
                <c:pt idx="22588">
                  <c:v>-3.0651600000000001E-2</c:v>
                </c:pt>
                <c:pt idx="22589">
                  <c:v>-3.0081500000000001E-2</c:v>
                </c:pt>
                <c:pt idx="22590">
                  <c:v>-2.9473800000000001E-2</c:v>
                </c:pt>
                <c:pt idx="22591">
                  <c:v>-2.88303E-2</c:v>
                </c:pt>
                <c:pt idx="22592">
                  <c:v>-2.8153399999999999E-2</c:v>
                </c:pt>
                <c:pt idx="22593">
                  <c:v>-2.7445299999999999E-2</c:v>
                </c:pt>
                <c:pt idx="22594">
                  <c:v>-2.67078E-2</c:v>
                </c:pt>
                <c:pt idx="22595">
                  <c:v>-2.5942300000000001E-2</c:v>
                </c:pt>
                <c:pt idx="22596">
                  <c:v>-2.5150499999999999E-2</c:v>
                </c:pt>
                <c:pt idx="22597">
                  <c:v>-2.4334100000000001E-2</c:v>
                </c:pt>
                <c:pt idx="22598">
                  <c:v>-2.3494500000000001E-2</c:v>
                </c:pt>
                <c:pt idx="22599">
                  <c:v>-2.26313E-2</c:v>
                </c:pt>
                <c:pt idx="22600">
                  <c:v>-2.1743499999999999E-2</c:v>
                </c:pt>
                <c:pt idx="22601">
                  <c:v>-2.08314E-2</c:v>
                </c:pt>
                <c:pt idx="22602">
                  <c:v>-1.98979E-2</c:v>
                </c:pt>
                <c:pt idx="22603">
                  <c:v>-1.8948099999999999E-2</c:v>
                </c:pt>
                <c:pt idx="22604">
                  <c:v>-1.79863E-2</c:v>
                </c:pt>
                <c:pt idx="22605">
                  <c:v>-1.7015099999999998E-2</c:v>
                </c:pt>
                <c:pt idx="22606">
                  <c:v>-1.6035500000000001E-2</c:v>
                </c:pt>
                <c:pt idx="22607">
                  <c:v>-1.5047899999999999E-2</c:v>
                </c:pt>
                <c:pt idx="22608">
                  <c:v>-1.40515E-2</c:v>
                </c:pt>
                <c:pt idx="22609">
                  <c:v>-1.3044E-2</c:v>
                </c:pt>
                <c:pt idx="22610">
                  <c:v>-1.2023900000000001E-2</c:v>
                </c:pt>
                <c:pt idx="22611">
                  <c:v>-1.0993599999999999E-2</c:v>
                </c:pt>
                <c:pt idx="22612" formatCode="0.00E+00">
                  <c:v>-9.9588200000000002E-3</c:v>
                </c:pt>
                <c:pt idx="22613" formatCode="0.00E+00">
                  <c:v>-8.9232600000000006E-3</c:v>
                </c:pt>
                <c:pt idx="22614" formatCode="0.00E+00">
                  <c:v>-7.8867099999999999E-3</c:v>
                </c:pt>
                <c:pt idx="22615" formatCode="0.00E+00">
                  <c:v>-6.8488999999999998E-3</c:v>
                </c:pt>
                <c:pt idx="22616" formatCode="0.00E+00">
                  <c:v>-5.8126200000000001E-3</c:v>
                </c:pt>
                <c:pt idx="22617" formatCode="0.00E+00">
                  <c:v>-4.7820800000000002E-3</c:v>
                </c:pt>
                <c:pt idx="22618" formatCode="0.00E+00">
                  <c:v>-3.7599E-3</c:v>
                </c:pt>
                <c:pt idx="22619" formatCode="0.00E+00">
                  <c:v>-2.74625E-3</c:v>
                </c:pt>
                <c:pt idx="22620" formatCode="0.00E+00">
                  <c:v>-1.7409400000000001E-3</c:v>
                </c:pt>
                <c:pt idx="22621" formatCode="0.00E+00">
                  <c:v>-7.4498299999999995E-4</c:v>
                </c:pt>
                <c:pt idx="22622" formatCode="0.00E+00">
                  <c:v>2.40234E-4</c:v>
                </c:pt>
                <c:pt idx="22623" formatCode="0.00E+00">
                  <c:v>1.21378E-3</c:v>
                </c:pt>
                <c:pt idx="22624" formatCode="0.00E+00">
                  <c:v>2.1751399999999999E-3</c:v>
                </c:pt>
                <c:pt idx="22625" formatCode="0.00E+00">
                  <c:v>3.1236200000000001E-3</c:v>
                </c:pt>
                <c:pt idx="22626" formatCode="0.00E+00">
                  <c:v>4.0568599999999998E-3</c:v>
                </c:pt>
                <c:pt idx="22627" formatCode="0.00E+00">
                  <c:v>4.9704199999999997E-3</c:v>
                </c:pt>
                <c:pt idx="22628" formatCode="0.00E+00">
                  <c:v>5.8599400000000001E-3</c:v>
                </c:pt>
                <c:pt idx="22629" formatCode="0.00E+00">
                  <c:v>6.7237299999999998E-3</c:v>
                </c:pt>
                <c:pt idx="22630" formatCode="0.00E+00">
                  <c:v>7.5622800000000002E-3</c:v>
                </c:pt>
                <c:pt idx="22631" formatCode="0.00E+00">
                  <c:v>8.3755400000000008E-3</c:v>
                </c:pt>
                <c:pt idx="22632" formatCode="0.00E+00">
                  <c:v>9.1617000000000001E-3</c:v>
                </c:pt>
                <c:pt idx="22633" formatCode="0.00E+00">
                  <c:v>9.9175500000000007E-3</c:v>
                </c:pt>
                <c:pt idx="22634">
                  <c:v>1.0639600000000001E-2</c:v>
                </c:pt>
                <c:pt idx="22635">
                  <c:v>1.13264E-2</c:v>
                </c:pt>
                <c:pt idx="22636">
                  <c:v>1.19778E-2</c:v>
                </c:pt>
                <c:pt idx="22637">
                  <c:v>1.25906E-2</c:v>
                </c:pt>
                <c:pt idx="22638">
                  <c:v>1.31602E-2</c:v>
                </c:pt>
                <c:pt idx="22639">
                  <c:v>1.3683000000000001E-2</c:v>
                </c:pt>
                <c:pt idx="22640">
                  <c:v>1.41552E-2</c:v>
                </c:pt>
                <c:pt idx="22641">
                  <c:v>1.4572099999999999E-2</c:v>
                </c:pt>
                <c:pt idx="22642">
                  <c:v>1.49322E-2</c:v>
                </c:pt>
                <c:pt idx="22643">
                  <c:v>1.5237799999999999E-2</c:v>
                </c:pt>
                <c:pt idx="22644">
                  <c:v>1.54912E-2</c:v>
                </c:pt>
                <c:pt idx="22645">
                  <c:v>1.5690800000000001E-2</c:v>
                </c:pt>
                <c:pt idx="22646">
                  <c:v>1.5833699999999999E-2</c:v>
                </c:pt>
                <c:pt idx="22647">
                  <c:v>1.5919599999999999E-2</c:v>
                </c:pt>
                <c:pt idx="22648">
                  <c:v>1.5951099999999999E-2</c:v>
                </c:pt>
                <c:pt idx="22649">
                  <c:v>1.5930099999999999E-2</c:v>
                </c:pt>
                <c:pt idx="22650">
                  <c:v>1.5855500000000002E-2</c:v>
                </c:pt>
                <c:pt idx="22651">
                  <c:v>1.5724700000000001E-2</c:v>
                </c:pt>
                <c:pt idx="22652">
                  <c:v>1.55365E-2</c:v>
                </c:pt>
                <c:pt idx="22653">
                  <c:v>1.52906E-2</c:v>
                </c:pt>
                <c:pt idx="22654">
                  <c:v>1.49865E-2</c:v>
                </c:pt>
                <c:pt idx="22655">
                  <c:v>1.4622899999999999E-2</c:v>
                </c:pt>
                <c:pt idx="22656">
                  <c:v>1.41992E-2</c:v>
                </c:pt>
                <c:pt idx="22657">
                  <c:v>1.37176E-2</c:v>
                </c:pt>
                <c:pt idx="22658">
                  <c:v>1.31805E-2</c:v>
                </c:pt>
                <c:pt idx="22659">
                  <c:v>1.2588500000000001E-2</c:v>
                </c:pt>
                <c:pt idx="22660">
                  <c:v>1.1940299999999999E-2</c:v>
                </c:pt>
                <c:pt idx="22661">
                  <c:v>1.1236299999999999E-2</c:v>
                </c:pt>
                <c:pt idx="22662">
                  <c:v>1.0480700000000001E-2</c:v>
                </c:pt>
                <c:pt idx="22663" formatCode="0.00E+00">
                  <c:v>9.6767699999999995E-3</c:v>
                </c:pt>
                <c:pt idx="22664" formatCode="0.00E+00">
                  <c:v>8.8230600000000006E-3</c:v>
                </c:pt>
                <c:pt idx="22665" formatCode="0.00E+00">
                  <c:v>7.9150699999999997E-3</c:v>
                </c:pt>
                <c:pt idx="22666" formatCode="0.00E+00">
                  <c:v>6.9494999999999999E-3</c:v>
                </c:pt>
                <c:pt idx="22667" formatCode="0.00E+00">
                  <c:v>5.9276800000000003E-3</c:v>
                </c:pt>
                <c:pt idx="22668" formatCode="0.00E+00">
                  <c:v>4.8538599999999998E-3</c:v>
                </c:pt>
                <c:pt idx="22669" formatCode="0.00E+00">
                  <c:v>3.7294199999999998E-3</c:v>
                </c:pt>
                <c:pt idx="22670" formatCode="0.00E+00">
                  <c:v>2.5524499999999999E-3</c:v>
                </c:pt>
                <c:pt idx="22671" formatCode="0.00E+00">
                  <c:v>1.3227E-3</c:v>
                </c:pt>
                <c:pt idx="22672" formatCode="0.00E+00">
                  <c:v>4.4044200000000001E-5</c:v>
                </c:pt>
                <c:pt idx="22673" formatCode="0.00E+00">
                  <c:v>-1.27855E-3</c:v>
                </c:pt>
                <c:pt idx="22674" formatCode="0.00E+00">
                  <c:v>-2.64255E-3</c:v>
                </c:pt>
                <c:pt idx="22675" formatCode="0.00E+00">
                  <c:v>-4.0464999999999997E-3</c:v>
                </c:pt>
                <c:pt idx="22676" formatCode="0.00E+00">
                  <c:v>-5.4863799999999999E-3</c:v>
                </c:pt>
                <c:pt idx="22677" formatCode="0.00E+00">
                  <c:v>-6.9577600000000003E-3</c:v>
                </c:pt>
                <c:pt idx="22678" formatCode="0.00E+00">
                  <c:v>-8.4621899999999996E-3</c:v>
                </c:pt>
                <c:pt idx="22679">
                  <c:v>-1.00053E-2</c:v>
                </c:pt>
                <c:pt idx="22680">
                  <c:v>-1.1587399999999999E-2</c:v>
                </c:pt>
                <c:pt idx="22681">
                  <c:v>-1.32014E-2</c:v>
                </c:pt>
                <c:pt idx="22682">
                  <c:v>-1.48404E-2</c:v>
                </c:pt>
                <c:pt idx="22683">
                  <c:v>-1.6502300000000001E-2</c:v>
                </c:pt>
                <c:pt idx="22684">
                  <c:v>-1.8186999999999998E-2</c:v>
                </c:pt>
                <c:pt idx="22685">
                  <c:v>-1.9894100000000001E-2</c:v>
                </c:pt>
                <c:pt idx="22686">
                  <c:v>-2.1623400000000001E-2</c:v>
                </c:pt>
                <c:pt idx="22687">
                  <c:v>-2.3371900000000001E-2</c:v>
                </c:pt>
                <c:pt idx="22688">
                  <c:v>-2.5134099999999999E-2</c:v>
                </c:pt>
                <c:pt idx="22689">
                  <c:v>-2.6907500000000001E-2</c:v>
                </c:pt>
                <c:pt idx="22690">
                  <c:v>-2.86941E-2</c:v>
                </c:pt>
                <c:pt idx="22691">
                  <c:v>-3.0495299999999999E-2</c:v>
                </c:pt>
                <c:pt idx="22692">
                  <c:v>-3.2308299999999998E-2</c:v>
                </c:pt>
                <c:pt idx="22693">
                  <c:v>-3.4128800000000001E-2</c:v>
                </c:pt>
                <c:pt idx="22694">
                  <c:v>-3.5954300000000002E-2</c:v>
                </c:pt>
                <c:pt idx="22695">
                  <c:v>-3.7784100000000001E-2</c:v>
                </c:pt>
                <c:pt idx="22696">
                  <c:v>-3.9616100000000001E-2</c:v>
                </c:pt>
                <c:pt idx="22697">
                  <c:v>-4.1445599999999999E-2</c:v>
                </c:pt>
                <c:pt idx="22698">
                  <c:v>-4.32687E-2</c:v>
                </c:pt>
                <c:pt idx="22699">
                  <c:v>-4.5085800000000002E-2</c:v>
                </c:pt>
                <c:pt idx="22700">
                  <c:v>-4.68989E-2</c:v>
                </c:pt>
                <c:pt idx="22701">
                  <c:v>-4.87065E-2</c:v>
                </c:pt>
                <c:pt idx="22702">
                  <c:v>-5.05035E-2</c:v>
                </c:pt>
                <c:pt idx="22703">
                  <c:v>-5.2286699999999998E-2</c:v>
                </c:pt>
                <c:pt idx="22704">
                  <c:v>-5.4054699999999997E-2</c:v>
                </c:pt>
                <c:pt idx="22705">
                  <c:v>-5.5804600000000003E-2</c:v>
                </c:pt>
                <c:pt idx="22706">
                  <c:v>-5.7532600000000003E-2</c:v>
                </c:pt>
                <c:pt idx="22707">
                  <c:v>-5.9237699999999997E-2</c:v>
                </c:pt>
                <c:pt idx="22708">
                  <c:v>-6.0922799999999999E-2</c:v>
                </c:pt>
                <c:pt idx="22709">
                  <c:v>-6.2591800000000003E-2</c:v>
                </c:pt>
                <c:pt idx="22710">
                  <c:v>-6.4243999999999996E-2</c:v>
                </c:pt>
                <c:pt idx="22711">
                  <c:v>-6.5874000000000002E-2</c:v>
                </c:pt>
                <c:pt idx="22712">
                  <c:v>-6.7475400000000005E-2</c:v>
                </c:pt>
                <c:pt idx="22713">
                  <c:v>-6.9044800000000003E-2</c:v>
                </c:pt>
                <c:pt idx="22714">
                  <c:v>-7.0582300000000001E-2</c:v>
                </c:pt>
                <c:pt idx="22715">
                  <c:v>-7.2090699999999994E-2</c:v>
                </c:pt>
                <c:pt idx="22716">
                  <c:v>-7.3568099999999997E-2</c:v>
                </c:pt>
                <c:pt idx="22717">
                  <c:v>-7.5005699999999995E-2</c:v>
                </c:pt>
                <c:pt idx="22718">
                  <c:v>-7.6396599999999995E-2</c:v>
                </c:pt>
                <c:pt idx="22719">
                  <c:v>-7.7740400000000001E-2</c:v>
                </c:pt>
                <c:pt idx="22720">
                  <c:v>-7.9039999999999999E-2</c:v>
                </c:pt>
                <c:pt idx="22721">
                  <c:v>-8.0297499999999994E-2</c:v>
                </c:pt>
                <c:pt idx="22722">
                  <c:v>-8.1512100000000004E-2</c:v>
                </c:pt>
                <c:pt idx="22723">
                  <c:v>-8.2681500000000005E-2</c:v>
                </c:pt>
                <c:pt idx="22724">
                  <c:v>-8.3803299999999997E-2</c:v>
                </c:pt>
                <c:pt idx="22725">
                  <c:v>-8.4872100000000006E-2</c:v>
                </c:pt>
                <c:pt idx="22726">
                  <c:v>-8.5880700000000004E-2</c:v>
                </c:pt>
                <c:pt idx="22727">
                  <c:v>-8.6828199999999994E-2</c:v>
                </c:pt>
                <c:pt idx="22728">
                  <c:v>-8.7722800000000004E-2</c:v>
                </c:pt>
                <c:pt idx="22729">
                  <c:v>-8.85711E-2</c:v>
                </c:pt>
                <c:pt idx="22730">
                  <c:v>-8.9372199999999999E-2</c:v>
                </c:pt>
                <c:pt idx="22731">
                  <c:v>-9.0124999999999997E-2</c:v>
                </c:pt>
                <c:pt idx="22732">
                  <c:v>-9.08307E-2</c:v>
                </c:pt>
                <c:pt idx="22733">
                  <c:v>-9.1489799999999996E-2</c:v>
                </c:pt>
                <c:pt idx="22734">
                  <c:v>-9.2099500000000001E-2</c:v>
                </c:pt>
                <c:pt idx="22735">
                  <c:v>-9.2655600000000005E-2</c:v>
                </c:pt>
                <c:pt idx="22736">
                  <c:v>-9.3156199999999995E-2</c:v>
                </c:pt>
                <c:pt idx="22737">
                  <c:v>-9.3602500000000005E-2</c:v>
                </c:pt>
                <c:pt idx="22738">
                  <c:v>-9.39966E-2</c:v>
                </c:pt>
                <c:pt idx="22739">
                  <c:v>-9.4342099999999998E-2</c:v>
                </c:pt>
                <c:pt idx="22740">
                  <c:v>-9.4644900000000004E-2</c:v>
                </c:pt>
                <c:pt idx="22741">
                  <c:v>-9.4910499999999995E-2</c:v>
                </c:pt>
                <c:pt idx="22742">
                  <c:v>-9.5142500000000005E-2</c:v>
                </c:pt>
                <c:pt idx="22743">
                  <c:v>-9.5341800000000004E-2</c:v>
                </c:pt>
                <c:pt idx="22744">
                  <c:v>-9.5505999999999994E-2</c:v>
                </c:pt>
                <c:pt idx="22745">
                  <c:v>-9.5630300000000001E-2</c:v>
                </c:pt>
                <c:pt idx="22746">
                  <c:v>-9.5711400000000002E-2</c:v>
                </c:pt>
                <c:pt idx="22747">
                  <c:v>-9.5749500000000001E-2</c:v>
                </c:pt>
                <c:pt idx="22748">
                  <c:v>-9.5744700000000002E-2</c:v>
                </c:pt>
                <c:pt idx="22749">
                  <c:v>-9.5694500000000002E-2</c:v>
                </c:pt>
                <c:pt idx="22750">
                  <c:v>-9.5597000000000001E-2</c:v>
                </c:pt>
                <c:pt idx="22751">
                  <c:v>-9.5453700000000002E-2</c:v>
                </c:pt>
                <c:pt idx="22752">
                  <c:v>-9.5271800000000004E-2</c:v>
                </c:pt>
                <c:pt idx="22753">
                  <c:v>-9.5059299999999999E-2</c:v>
                </c:pt>
                <c:pt idx="22754">
                  <c:v>-9.4821299999999997E-2</c:v>
                </c:pt>
                <c:pt idx="22755">
                  <c:v>-9.4561300000000001E-2</c:v>
                </c:pt>
                <c:pt idx="22756">
                  <c:v>-9.4282199999999997E-2</c:v>
                </c:pt>
                <c:pt idx="22757">
                  <c:v>-9.3985600000000002E-2</c:v>
                </c:pt>
                <c:pt idx="22758">
                  <c:v>-9.3672000000000005E-2</c:v>
                </c:pt>
                <c:pt idx="22759">
                  <c:v>-9.3343300000000004E-2</c:v>
                </c:pt>
                <c:pt idx="22760">
                  <c:v>-9.3003299999999997E-2</c:v>
                </c:pt>
                <c:pt idx="22761">
                  <c:v>-9.2656299999999997E-2</c:v>
                </c:pt>
                <c:pt idx="22762">
                  <c:v>-9.2306700000000005E-2</c:v>
                </c:pt>
                <c:pt idx="22763">
                  <c:v>-9.1957800000000006E-2</c:v>
                </c:pt>
                <c:pt idx="22764">
                  <c:v>-9.1608099999999998E-2</c:v>
                </c:pt>
                <c:pt idx="22765">
                  <c:v>-9.12554E-2</c:v>
                </c:pt>
                <c:pt idx="22766">
                  <c:v>-9.0903499999999998E-2</c:v>
                </c:pt>
                <c:pt idx="22767">
                  <c:v>-9.0560100000000004E-2</c:v>
                </c:pt>
                <c:pt idx="22768">
                  <c:v>-9.0229900000000002E-2</c:v>
                </c:pt>
                <c:pt idx="22769">
                  <c:v>-8.9910699999999996E-2</c:v>
                </c:pt>
                <c:pt idx="22770">
                  <c:v>-8.9598700000000003E-2</c:v>
                </c:pt>
                <c:pt idx="22771">
                  <c:v>-8.9295399999999997E-2</c:v>
                </c:pt>
                <c:pt idx="22772">
                  <c:v>-8.9006500000000002E-2</c:v>
                </c:pt>
                <c:pt idx="22773">
                  <c:v>-8.8734400000000005E-2</c:v>
                </c:pt>
                <c:pt idx="22774">
                  <c:v>-8.8477200000000006E-2</c:v>
                </c:pt>
                <c:pt idx="22775">
                  <c:v>-8.8231799999999999E-2</c:v>
                </c:pt>
                <c:pt idx="22776">
                  <c:v>-8.7997300000000001E-2</c:v>
                </c:pt>
                <c:pt idx="22777">
                  <c:v>-8.7774099999999994E-2</c:v>
                </c:pt>
                <c:pt idx="22778">
                  <c:v>-8.7558399999999995E-2</c:v>
                </c:pt>
                <c:pt idx="22779">
                  <c:v>-8.7343199999999996E-2</c:v>
                </c:pt>
                <c:pt idx="22780">
                  <c:v>-8.7127099999999999E-2</c:v>
                </c:pt>
                <c:pt idx="22781">
                  <c:v>-8.6917300000000003E-2</c:v>
                </c:pt>
                <c:pt idx="22782">
                  <c:v>-8.6722900000000006E-2</c:v>
                </c:pt>
                <c:pt idx="22783">
                  <c:v>-8.6552000000000004E-2</c:v>
                </c:pt>
                <c:pt idx="22784">
                  <c:v>-8.6410000000000001E-2</c:v>
                </c:pt>
                <c:pt idx="22785">
                  <c:v>-8.6298399999999997E-2</c:v>
                </c:pt>
                <c:pt idx="22786">
                  <c:v>-8.62179E-2</c:v>
                </c:pt>
                <c:pt idx="22787">
                  <c:v>-8.6171499999999998E-2</c:v>
                </c:pt>
                <c:pt idx="22788">
                  <c:v>-8.6162799999999998E-2</c:v>
                </c:pt>
                <c:pt idx="22789">
                  <c:v>-8.6195099999999997E-2</c:v>
                </c:pt>
                <c:pt idx="22790">
                  <c:v>-8.6269299999999993E-2</c:v>
                </c:pt>
                <c:pt idx="22791">
                  <c:v>-8.6382299999999995E-2</c:v>
                </c:pt>
                <c:pt idx="22792">
                  <c:v>-8.6529099999999998E-2</c:v>
                </c:pt>
                <c:pt idx="22793">
                  <c:v>-8.6709400000000006E-2</c:v>
                </c:pt>
                <c:pt idx="22794">
                  <c:v>-8.6927900000000002E-2</c:v>
                </c:pt>
                <c:pt idx="22795">
                  <c:v>-8.71894E-2</c:v>
                </c:pt>
                <c:pt idx="22796">
                  <c:v>-8.74949E-2</c:v>
                </c:pt>
                <c:pt idx="22797">
                  <c:v>-8.7839399999999998E-2</c:v>
                </c:pt>
                <c:pt idx="22798">
                  <c:v>-8.8215199999999994E-2</c:v>
                </c:pt>
                <c:pt idx="22799">
                  <c:v>-8.8617199999999993E-2</c:v>
                </c:pt>
                <c:pt idx="22800">
                  <c:v>-8.9044300000000007E-2</c:v>
                </c:pt>
                <c:pt idx="22801">
                  <c:v>-8.9496099999999995E-2</c:v>
                </c:pt>
                <c:pt idx="22802">
                  <c:v>-8.9971999999999996E-2</c:v>
                </c:pt>
                <c:pt idx="22803">
                  <c:v>-9.0474899999999997E-2</c:v>
                </c:pt>
                <c:pt idx="22804">
                  <c:v>-9.1010800000000003E-2</c:v>
                </c:pt>
                <c:pt idx="22805">
                  <c:v>-9.1582499999999997E-2</c:v>
                </c:pt>
                <c:pt idx="22806">
                  <c:v>-9.2188400000000004E-2</c:v>
                </c:pt>
                <c:pt idx="22807">
                  <c:v>-9.2825500000000005E-2</c:v>
                </c:pt>
                <c:pt idx="22808">
                  <c:v>-9.3492400000000003E-2</c:v>
                </c:pt>
                <c:pt idx="22809">
                  <c:v>-9.4186800000000001E-2</c:v>
                </c:pt>
                <c:pt idx="22810">
                  <c:v>-9.4906000000000004E-2</c:v>
                </c:pt>
                <c:pt idx="22811">
                  <c:v>-9.56515E-2</c:v>
                </c:pt>
                <c:pt idx="22812">
                  <c:v>-9.6424700000000002E-2</c:v>
                </c:pt>
                <c:pt idx="22813">
                  <c:v>-9.7221000000000002E-2</c:v>
                </c:pt>
                <c:pt idx="22814">
                  <c:v>-9.8036499999999999E-2</c:v>
                </c:pt>
                <c:pt idx="22815">
                  <c:v>-9.88758E-2</c:v>
                </c:pt>
                <c:pt idx="22816">
                  <c:v>-9.9746799999999997E-2</c:v>
                </c:pt>
                <c:pt idx="22817">
                  <c:v>-0.10065200000000001</c:v>
                </c:pt>
                <c:pt idx="22818">
                  <c:v>-0.101593</c:v>
                </c:pt>
                <c:pt idx="22819">
                  <c:v>-0.102576</c:v>
                </c:pt>
                <c:pt idx="22820">
                  <c:v>-0.103603</c:v>
                </c:pt>
                <c:pt idx="22821">
                  <c:v>-0.104672</c:v>
                </c:pt>
                <c:pt idx="22822">
                  <c:v>-0.10577400000000001</c:v>
                </c:pt>
                <c:pt idx="22823">
                  <c:v>-0.106904</c:v>
                </c:pt>
                <c:pt idx="22824">
                  <c:v>-0.108058</c:v>
                </c:pt>
                <c:pt idx="22825">
                  <c:v>-0.109225</c:v>
                </c:pt>
                <c:pt idx="22826">
                  <c:v>-0.110399</c:v>
                </c:pt>
                <c:pt idx="22827">
                  <c:v>-0.11158700000000001</c:v>
                </c:pt>
                <c:pt idx="22828">
                  <c:v>-0.11279599999999999</c:v>
                </c:pt>
                <c:pt idx="22829">
                  <c:v>-0.11403199999999999</c:v>
                </c:pt>
                <c:pt idx="22830">
                  <c:v>-0.11529399999999999</c:v>
                </c:pt>
                <c:pt idx="22831">
                  <c:v>-0.116578</c:v>
                </c:pt>
                <c:pt idx="22832">
                  <c:v>-0.11788</c:v>
                </c:pt>
                <c:pt idx="22833">
                  <c:v>-0.11919100000000001</c:v>
                </c:pt>
                <c:pt idx="22834">
                  <c:v>-0.120508</c:v>
                </c:pt>
                <c:pt idx="22835">
                  <c:v>-0.12182800000000001</c:v>
                </c:pt>
                <c:pt idx="22836">
                  <c:v>-0.123153</c:v>
                </c:pt>
                <c:pt idx="22837">
                  <c:v>-0.124486</c:v>
                </c:pt>
                <c:pt idx="22838">
                  <c:v>-0.12583</c:v>
                </c:pt>
                <c:pt idx="22839">
                  <c:v>-0.12718099999999999</c:v>
                </c:pt>
                <c:pt idx="22840">
                  <c:v>-0.12854099999999999</c:v>
                </c:pt>
                <c:pt idx="22841">
                  <c:v>-0.12991</c:v>
                </c:pt>
                <c:pt idx="22842">
                  <c:v>-0.13128999999999999</c:v>
                </c:pt>
                <c:pt idx="22843">
                  <c:v>-0.13267499999999999</c:v>
                </c:pt>
                <c:pt idx="22844">
                  <c:v>-0.13406499999999999</c:v>
                </c:pt>
                <c:pt idx="22845">
                  <c:v>-0.13546</c:v>
                </c:pt>
                <c:pt idx="22846">
                  <c:v>-0.13686000000000001</c:v>
                </c:pt>
                <c:pt idx="22847">
                  <c:v>-0.138263</c:v>
                </c:pt>
                <c:pt idx="22848">
                  <c:v>-0.13966000000000001</c:v>
                </c:pt>
                <c:pt idx="22849">
                  <c:v>-0.141046</c:v>
                </c:pt>
                <c:pt idx="22850">
                  <c:v>-0.14241999999999999</c:v>
                </c:pt>
                <c:pt idx="22851">
                  <c:v>-0.143788</c:v>
                </c:pt>
                <c:pt idx="22852">
                  <c:v>-0.145151</c:v>
                </c:pt>
                <c:pt idx="22853">
                  <c:v>-0.14650299999999999</c:v>
                </c:pt>
                <c:pt idx="22854">
                  <c:v>-0.14784600000000001</c:v>
                </c:pt>
                <c:pt idx="22855">
                  <c:v>-0.14918000000000001</c:v>
                </c:pt>
                <c:pt idx="22856">
                  <c:v>-0.150506</c:v>
                </c:pt>
                <c:pt idx="22857">
                  <c:v>-0.15182200000000001</c:v>
                </c:pt>
                <c:pt idx="22858">
                  <c:v>-0.15312600000000001</c:v>
                </c:pt>
                <c:pt idx="22859">
                  <c:v>-0.154416</c:v>
                </c:pt>
                <c:pt idx="22860">
                  <c:v>-0.15568799999999999</c:v>
                </c:pt>
                <c:pt idx="22861">
                  <c:v>-0.15693799999999999</c:v>
                </c:pt>
                <c:pt idx="22862">
                  <c:v>-0.158167</c:v>
                </c:pt>
                <c:pt idx="22863">
                  <c:v>-0.159382</c:v>
                </c:pt>
                <c:pt idx="22864">
                  <c:v>-0.16058700000000001</c:v>
                </c:pt>
                <c:pt idx="22865">
                  <c:v>-0.16177800000000001</c:v>
                </c:pt>
                <c:pt idx="22866">
                  <c:v>-0.16294800000000001</c:v>
                </c:pt>
                <c:pt idx="22867">
                  <c:v>-0.16408200000000001</c:v>
                </c:pt>
                <c:pt idx="22868">
                  <c:v>-0.16517299999999999</c:v>
                </c:pt>
                <c:pt idx="22869">
                  <c:v>-0.166218</c:v>
                </c:pt>
                <c:pt idx="22870">
                  <c:v>-0.16721800000000001</c:v>
                </c:pt>
                <c:pt idx="22871">
                  <c:v>-0.168182</c:v>
                </c:pt>
                <c:pt idx="22872">
                  <c:v>-0.16911499999999999</c:v>
                </c:pt>
                <c:pt idx="22873">
                  <c:v>-0.17000899999999999</c:v>
                </c:pt>
                <c:pt idx="22874">
                  <c:v>-0.17086399999999999</c:v>
                </c:pt>
                <c:pt idx="22875">
                  <c:v>-0.17168900000000001</c:v>
                </c:pt>
                <c:pt idx="22876">
                  <c:v>-0.17249800000000001</c:v>
                </c:pt>
                <c:pt idx="22877">
                  <c:v>-0.173295</c:v>
                </c:pt>
                <c:pt idx="22878">
                  <c:v>-0.17408199999999999</c:v>
                </c:pt>
                <c:pt idx="22879">
                  <c:v>-0.17485999999999999</c:v>
                </c:pt>
                <c:pt idx="22880">
                  <c:v>-0.17563000000000001</c:v>
                </c:pt>
                <c:pt idx="22881">
                  <c:v>-0.17639199999999999</c:v>
                </c:pt>
                <c:pt idx="22882">
                  <c:v>-0.177145</c:v>
                </c:pt>
                <c:pt idx="22883">
                  <c:v>-0.17788599999999999</c:v>
                </c:pt>
                <c:pt idx="22884">
                  <c:v>-0.17860799999999999</c:v>
                </c:pt>
                <c:pt idx="22885">
                  <c:v>-0.17930499999999999</c:v>
                </c:pt>
                <c:pt idx="22886">
                  <c:v>-0.17996799999999999</c:v>
                </c:pt>
                <c:pt idx="22887">
                  <c:v>-0.180587</c:v>
                </c:pt>
                <c:pt idx="22888">
                  <c:v>-0.18115899999999999</c:v>
                </c:pt>
                <c:pt idx="22889">
                  <c:v>-0.18168200000000001</c:v>
                </c:pt>
                <c:pt idx="22890">
                  <c:v>-0.18215100000000001</c:v>
                </c:pt>
                <c:pt idx="22891">
                  <c:v>-0.182563</c:v>
                </c:pt>
                <c:pt idx="22892">
                  <c:v>-0.182924</c:v>
                </c:pt>
                <c:pt idx="22893">
                  <c:v>-0.18324299999999999</c:v>
                </c:pt>
                <c:pt idx="22894">
                  <c:v>-0.183531</c:v>
                </c:pt>
                <c:pt idx="22895">
                  <c:v>-0.18379400000000001</c:v>
                </c:pt>
                <c:pt idx="22896">
                  <c:v>-0.184035</c:v>
                </c:pt>
                <c:pt idx="22897">
                  <c:v>-0.184248</c:v>
                </c:pt>
                <c:pt idx="22898">
                  <c:v>-0.18442800000000001</c:v>
                </c:pt>
                <c:pt idx="22899">
                  <c:v>-0.18457799999999999</c:v>
                </c:pt>
                <c:pt idx="22900">
                  <c:v>-0.184701</c:v>
                </c:pt>
                <c:pt idx="22901">
                  <c:v>-0.18479799999999999</c:v>
                </c:pt>
                <c:pt idx="22902">
                  <c:v>-0.18487000000000001</c:v>
                </c:pt>
                <c:pt idx="22903">
                  <c:v>-0.184922</c:v>
                </c:pt>
                <c:pt idx="22904">
                  <c:v>-0.184973</c:v>
                </c:pt>
                <c:pt idx="22905">
                  <c:v>-0.185032</c:v>
                </c:pt>
                <c:pt idx="22906">
                  <c:v>-0.18510399999999999</c:v>
                </c:pt>
                <c:pt idx="22907">
                  <c:v>-0.18518899999999999</c:v>
                </c:pt>
                <c:pt idx="22908">
                  <c:v>-0.18528900000000001</c:v>
                </c:pt>
                <c:pt idx="22909">
                  <c:v>-0.18540400000000001</c:v>
                </c:pt>
                <c:pt idx="22910">
                  <c:v>-0.185528</c:v>
                </c:pt>
                <c:pt idx="22911">
                  <c:v>-0.18565899999999999</c:v>
                </c:pt>
                <c:pt idx="22912">
                  <c:v>-0.18579999999999999</c:v>
                </c:pt>
                <c:pt idx="22913">
                  <c:v>-0.18595400000000001</c:v>
                </c:pt>
                <c:pt idx="22914">
                  <c:v>-0.18612000000000001</c:v>
                </c:pt>
                <c:pt idx="22915">
                  <c:v>-0.186303</c:v>
                </c:pt>
                <c:pt idx="22916">
                  <c:v>-0.18650600000000001</c:v>
                </c:pt>
                <c:pt idx="22917">
                  <c:v>-0.186721</c:v>
                </c:pt>
                <c:pt idx="22918">
                  <c:v>-0.18693899999999999</c:v>
                </c:pt>
                <c:pt idx="22919">
                  <c:v>-0.187162</c:v>
                </c:pt>
                <c:pt idx="22920">
                  <c:v>-0.18740000000000001</c:v>
                </c:pt>
                <c:pt idx="22921">
                  <c:v>-0.18766099999999999</c:v>
                </c:pt>
                <c:pt idx="22922">
                  <c:v>-0.18795000000000001</c:v>
                </c:pt>
                <c:pt idx="22923">
                  <c:v>-0.18826999999999999</c:v>
                </c:pt>
                <c:pt idx="22924">
                  <c:v>-0.18862699999999999</c:v>
                </c:pt>
                <c:pt idx="22925">
                  <c:v>-0.189026</c:v>
                </c:pt>
                <c:pt idx="22926">
                  <c:v>-0.189467</c:v>
                </c:pt>
                <c:pt idx="22927">
                  <c:v>-0.18995500000000001</c:v>
                </c:pt>
                <c:pt idx="22928">
                  <c:v>-0.190496</c:v>
                </c:pt>
                <c:pt idx="22929">
                  <c:v>-0.19109000000000001</c:v>
                </c:pt>
                <c:pt idx="22930">
                  <c:v>-0.19172600000000001</c:v>
                </c:pt>
                <c:pt idx="22931">
                  <c:v>-0.19239800000000001</c:v>
                </c:pt>
                <c:pt idx="22932">
                  <c:v>-0.19311200000000001</c:v>
                </c:pt>
                <c:pt idx="22933">
                  <c:v>-0.19387499999999999</c:v>
                </c:pt>
                <c:pt idx="22934">
                  <c:v>-0.194691</c:v>
                </c:pt>
                <c:pt idx="22935">
                  <c:v>-0.19555600000000001</c:v>
                </c:pt>
                <c:pt idx="22936">
                  <c:v>-0.196463</c:v>
                </c:pt>
                <c:pt idx="22937">
                  <c:v>-0.197408</c:v>
                </c:pt>
                <c:pt idx="22938">
                  <c:v>-0.19839300000000001</c:v>
                </c:pt>
                <c:pt idx="22939">
                  <c:v>-0.19942499999999999</c:v>
                </c:pt>
                <c:pt idx="22940">
                  <c:v>-0.20050299999999999</c:v>
                </c:pt>
                <c:pt idx="22941">
                  <c:v>-0.201631</c:v>
                </c:pt>
                <c:pt idx="22942">
                  <c:v>-0.20280699999999999</c:v>
                </c:pt>
                <c:pt idx="22943">
                  <c:v>-0.20402799999999999</c:v>
                </c:pt>
                <c:pt idx="22944">
                  <c:v>-0.20529600000000001</c:v>
                </c:pt>
                <c:pt idx="22945">
                  <c:v>-0.20661399999999999</c:v>
                </c:pt>
                <c:pt idx="22946">
                  <c:v>-0.207978</c:v>
                </c:pt>
                <c:pt idx="22947">
                  <c:v>-0.20938200000000001</c:v>
                </c:pt>
                <c:pt idx="22948">
                  <c:v>-0.21082500000000001</c:v>
                </c:pt>
                <c:pt idx="22949">
                  <c:v>-0.21231</c:v>
                </c:pt>
                <c:pt idx="22950">
                  <c:v>-0.213833</c:v>
                </c:pt>
                <c:pt idx="22951">
                  <c:v>-0.21537999999999999</c:v>
                </c:pt>
                <c:pt idx="22952">
                  <c:v>-0.216949</c:v>
                </c:pt>
                <c:pt idx="22953">
                  <c:v>-0.21853600000000001</c:v>
                </c:pt>
                <c:pt idx="22954">
                  <c:v>-0.220134</c:v>
                </c:pt>
                <c:pt idx="22955">
                  <c:v>-0.22173599999999999</c:v>
                </c:pt>
                <c:pt idx="22956">
                  <c:v>-0.22334399999999999</c:v>
                </c:pt>
                <c:pt idx="22957">
                  <c:v>-0.22495799999999999</c:v>
                </c:pt>
                <c:pt idx="22958">
                  <c:v>-0.226572</c:v>
                </c:pt>
                <c:pt idx="22959">
                  <c:v>-0.228184</c:v>
                </c:pt>
                <c:pt idx="22960">
                  <c:v>-0.229793</c:v>
                </c:pt>
                <c:pt idx="22961">
                  <c:v>-0.23139899999999999</c:v>
                </c:pt>
                <c:pt idx="22962">
                  <c:v>-0.23300499999999999</c:v>
                </c:pt>
                <c:pt idx="22963">
                  <c:v>-0.23461899999999999</c:v>
                </c:pt>
                <c:pt idx="22964">
                  <c:v>-0.23625099999999999</c:v>
                </c:pt>
                <c:pt idx="22965">
                  <c:v>-0.23791000000000001</c:v>
                </c:pt>
                <c:pt idx="22966">
                  <c:v>-0.23960200000000001</c:v>
                </c:pt>
                <c:pt idx="22967">
                  <c:v>-0.24132700000000001</c:v>
                </c:pt>
                <c:pt idx="22968">
                  <c:v>-0.24307400000000001</c:v>
                </c:pt>
                <c:pt idx="22969">
                  <c:v>-0.24482599999999999</c:v>
                </c:pt>
                <c:pt idx="22970">
                  <c:v>-0.24657399999999999</c:v>
                </c:pt>
                <c:pt idx="22971">
                  <c:v>-0.24831700000000001</c:v>
                </c:pt>
                <c:pt idx="22972">
                  <c:v>-0.25006600000000001</c:v>
                </c:pt>
                <c:pt idx="22973">
                  <c:v>-0.251828</c:v>
                </c:pt>
                <c:pt idx="22974">
                  <c:v>-0.25359500000000001</c:v>
                </c:pt>
                <c:pt idx="22975">
                  <c:v>-0.25534099999999998</c:v>
                </c:pt>
                <c:pt idx="22976">
                  <c:v>-0.25705</c:v>
                </c:pt>
                <c:pt idx="22977">
                  <c:v>-0.25871300000000003</c:v>
                </c:pt>
                <c:pt idx="22978">
                  <c:v>-0.26033099999999998</c:v>
                </c:pt>
                <c:pt idx="22979">
                  <c:v>-0.26189800000000002</c:v>
                </c:pt>
                <c:pt idx="22980">
                  <c:v>-0.26341399999999998</c:v>
                </c:pt>
                <c:pt idx="22981">
                  <c:v>-0.26488800000000001</c:v>
                </c:pt>
                <c:pt idx="22982">
                  <c:v>-0.26632899999999998</c:v>
                </c:pt>
                <c:pt idx="22983">
                  <c:v>-0.26773799999999998</c:v>
                </c:pt>
                <c:pt idx="22984">
                  <c:v>-0.26911200000000002</c:v>
                </c:pt>
                <c:pt idx="22985">
                  <c:v>-0.27045200000000003</c:v>
                </c:pt>
                <c:pt idx="22986">
                  <c:v>-0.271756</c:v>
                </c:pt>
                <c:pt idx="22987">
                  <c:v>-0.27301700000000001</c:v>
                </c:pt>
                <c:pt idx="22988">
                  <c:v>-0.27423700000000001</c:v>
                </c:pt>
                <c:pt idx="22989">
                  <c:v>-0.27541500000000002</c:v>
                </c:pt>
                <c:pt idx="22990">
                  <c:v>-0.27654600000000001</c:v>
                </c:pt>
                <c:pt idx="22991">
                  <c:v>-0.27762500000000001</c:v>
                </c:pt>
                <c:pt idx="22992">
                  <c:v>-0.27866099999999999</c:v>
                </c:pt>
                <c:pt idx="22993">
                  <c:v>-0.27966200000000002</c:v>
                </c:pt>
                <c:pt idx="22994">
                  <c:v>-0.28062700000000002</c:v>
                </c:pt>
                <c:pt idx="22995">
                  <c:v>-0.28154699999999999</c:v>
                </c:pt>
                <c:pt idx="22996">
                  <c:v>-0.28241500000000003</c:v>
                </c:pt>
                <c:pt idx="22997">
                  <c:v>-0.283223</c:v>
                </c:pt>
                <c:pt idx="22998">
                  <c:v>-0.28396300000000002</c:v>
                </c:pt>
                <c:pt idx="22999">
                  <c:v>-0.28462999999999999</c:v>
                </c:pt>
                <c:pt idx="23000">
                  <c:v>-0.28523199999999999</c:v>
                </c:pt>
                <c:pt idx="23001">
                  <c:v>-0.28577399999999997</c:v>
                </c:pt>
                <c:pt idx="23002">
                  <c:v>-0.28625200000000001</c:v>
                </c:pt>
                <c:pt idx="23003">
                  <c:v>-0.28665000000000002</c:v>
                </c:pt>
                <c:pt idx="23004">
                  <c:v>-0.28694700000000001</c:v>
                </c:pt>
                <c:pt idx="23005">
                  <c:v>-0.287138</c:v>
                </c:pt>
                <c:pt idx="23006">
                  <c:v>-0.28723399999999999</c:v>
                </c:pt>
                <c:pt idx="23007">
                  <c:v>-0.28725299999999998</c:v>
                </c:pt>
                <c:pt idx="23008">
                  <c:v>-0.28720600000000002</c:v>
                </c:pt>
                <c:pt idx="23009">
                  <c:v>-0.28709899999999999</c:v>
                </c:pt>
                <c:pt idx="23010">
                  <c:v>-0.286935</c:v>
                </c:pt>
                <c:pt idx="23011">
                  <c:v>-0.286715</c:v>
                </c:pt>
                <c:pt idx="23012">
                  <c:v>-0.286439</c:v>
                </c:pt>
                <c:pt idx="23013">
                  <c:v>-0.28610099999999999</c:v>
                </c:pt>
                <c:pt idx="23014">
                  <c:v>-0.28569699999999998</c:v>
                </c:pt>
                <c:pt idx="23015">
                  <c:v>-0.28523100000000001</c:v>
                </c:pt>
                <c:pt idx="23016">
                  <c:v>-0.28471200000000002</c:v>
                </c:pt>
                <c:pt idx="23017">
                  <c:v>-0.28414</c:v>
                </c:pt>
                <c:pt idx="23018">
                  <c:v>-0.28351500000000002</c:v>
                </c:pt>
                <c:pt idx="23019">
                  <c:v>-0.28283999999999998</c:v>
                </c:pt>
                <c:pt idx="23020">
                  <c:v>-0.282109</c:v>
                </c:pt>
                <c:pt idx="23021">
                  <c:v>-0.28131099999999998</c:v>
                </c:pt>
                <c:pt idx="23022">
                  <c:v>-0.28043699999999999</c:v>
                </c:pt>
                <c:pt idx="23023">
                  <c:v>-0.27948699999999999</c:v>
                </c:pt>
                <c:pt idx="23024">
                  <c:v>-0.27846199999999999</c:v>
                </c:pt>
                <c:pt idx="23025">
                  <c:v>-0.27736699999999997</c:v>
                </c:pt>
                <c:pt idx="23026">
                  <c:v>-0.27620499999999998</c:v>
                </c:pt>
                <c:pt idx="23027">
                  <c:v>-0.27497500000000002</c:v>
                </c:pt>
                <c:pt idx="23028">
                  <c:v>-0.27367399999999997</c:v>
                </c:pt>
                <c:pt idx="23029">
                  <c:v>-0.27231300000000003</c:v>
                </c:pt>
                <c:pt idx="23030">
                  <c:v>-0.270903</c:v>
                </c:pt>
                <c:pt idx="23031">
                  <c:v>-0.26944600000000002</c:v>
                </c:pt>
                <c:pt idx="23032">
                  <c:v>-0.26793499999999998</c:v>
                </c:pt>
                <c:pt idx="23033">
                  <c:v>-0.26636900000000002</c:v>
                </c:pt>
                <c:pt idx="23034">
                  <c:v>-0.26475100000000001</c:v>
                </c:pt>
                <c:pt idx="23035">
                  <c:v>-0.26308500000000001</c:v>
                </c:pt>
                <c:pt idx="23036">
                  <c:v>-0.26137700000000003</c:v>
                </c:pt>
                <c:pt idx="23037">
                  <c:v>-0.259633</c:v>
                </c:pt>
                <c:pt idx="23038">
                  <c:v>-0.257853</c:v>
                </c:pt>
                <c:pt idx="23039">
                  <c:v>-0.25603700000000001</c:v>
                </c:pt>
                <c:pt idx="23040">
                  <c:v>-0.254193</c:v>
                </c:pt>
                <c:pt idx="23041">
                  <c:v>-0.25232700000000002</c:v>
                </c:pt>
                <c:pt idx="23042">
                  <c:v>-0.25044300000000003</c:v>
                </c:pt>
                <c:pt idx="23043">
                  <c:v>-0.24854599999999999</c:v>
                </c:pt>
                <c:pt idx="23044">
                  <c:v>-0.24664900000000001</c:v>
                </c:pt>
                <c:pt idx="23045">
                  <c:v>-0.244755</c:v>
                </c:pt>
                <c:pt idx="23046">
                  <c:v>-0.242865</c:v>
                </c:pt>
                <c:pt idx="23047">
                  <c:v>-0.24098600000000001</c:v>
                </c:pt>
                <c:pt idx="23048">
                  <c:v>-0.23912800000000001</c:v>
                </c:pt>
                <c:pt idx="23049">
                  <c:v>-0.237292</c:v>
                </c:pt>
                <c:pt idx="23050">
                  <c:v>-0.23546800000000001</c:v>
                </c:pt>
                <c:pt idx="23051">
                  <c:v>-0.233652</c:v>
                </c:pt>
                <c:pt idx="23052">
                  <c:v>-0.231853</c:v>
                </c:pt>
                <c:pt idx="23053">
                  <c:v>-0.23008100000000001</c:v>
                </c:pt>
                <c:pt idx="23054">
                  <c:v>-0.22833300000000001</c:v>
                </c:pt>
                <c:pt idx="23055">
                  <c:v>-0.226601</c:v>
                </c:pt>
                <c:pt idx="23056">
                  <c:v>-0.224882</c:v>
                </c:pt>
                <c:pt idx="23057">
                  <c:v>-0.22317000000000001</c:v>
                </c:pt>
                <c:pt idx="23058">
                  <c:v>-0.22146299999999999</c:v>
                </c:pt>
                <c:pt idx="23059">
                  <c:v>-0.219775</c:v>
                </c:pt>
                <c:pt idx="23060">
                  <c:v>-0.21812699999999999</c:v>
                </c:pt>
                <c:pt idx="23061">
                  <c:v>-0.216532</c:v>
                </c:pt>
                <c:pt idx="23062">
                  <c:v>-0.21498700000000001</c:v>
                </c:pt>
                <c:pt idx="23063">
                  <c:v>-0.213479</c:v>
                </c:pt>
                <c:pt idx="23064">
                  <c:v>-0.212001</c:v>
                </c:pt>
                <c:pt idx="23065">
                  <c:v>-0.21055599999999999</c:v>
                </c:pt>
                <c:pt idx="23066">
                  <c:v>-0.209151</c:v>
                </c:pt>
                <c:pt idx="23067">
                  <c:v>-0.207787</c:v>
                </c:pt>
                <c:pt idx="23068">
                  <c:v>-0.20646600000000001</c:v>
                </c:pt>
                <c:pt idx="23069">
                  <c:v>-0.20519899999999999</c:v>
                </c:pt>
                <c:pt idx="23070">
                  <c:v>-0.20400099999999999</c:v>
                </c:pt>
                <c:pt idx="23071">
                  <c:v>-0.20288200000000001</c:v>
                </c:pt>
                <c:pt idx="23072">
                  <c:v>-0.201844</c:v>
                </c:pt>
                <c:pt idx="23073">
                  <c:v>-0.200878</c:v>
                </c:pt>
                <c:pt idx="23074">
                  <c:v>-0.19998199999999999</c:v>
                </c:pt>
                <c:pt idx="23075">
                  <c:v>-0.199159</c:v>
                </c:pt>
                <c:pt idx="23076">
                  <c:v>-0.19841400000000001</c:v>
                </c:pt>
                <c:pt idx="23077">
                  <c:v>-0.19775300000000001</c:v>
                </c:pt>
                <c:pt idx="23078">
                  <c:v>-0.19717499999999999</c:v>
                </c:pt>
                <c:pt idx="23079">
                  <c:v>-0.19667999999999999</c:v>
                </c:pt>
                <c:pt idx="23080">
                  <c:v>-0.196269</c:v>
                </c:pt>
                <c:pt idx="23081">
                  <c:v>-0.195938</c:v>
                </c:pt>
                <c:pt idx="23082">
                  <c:v>-0.195683</c:v>
                </c:pt>
                <c:pt idx="23083">
                  <c:v>-0.19550100000000001</c:v>
                </c:pt>
                <c:pt idx="23084">
                  <c:v>-0.195381</c:v>
                </c:pt>
                <c:pt idx="23085">
                  <c:v>-0.19531999999999999</c:v>
                </c:pt>
                <c:pt idx="23086">
                  <c:v>-0.19531499999999999</c:v>
                </c:pt>
                <c:pt idx="23087">
                  <c:v>-0.19536999999999999</c:v>
                </c:pt>
                <c:pt idx="23088">
                  <c:v>-0.195494</c:v>
                </c:pt>
                <c:pt idx="23089">
                  <c:v>-0.19570100000000001</c:v>
                </c:pt>
                <c:pt idx="23090">
                  <c:v>-0.19599</c:v>
                </c:pt>
                <c:pt idx="23091">
                  <c:v>-0.19634699999999999</c:v>
                </c:pt>
                <c:pt idx="23092">
                  <c:v>-0.19675999999999999</c:v>
                </c:pt>
                <c:pt idx="23093">
                  <c:v>-0.19722899999999999</c:v>
                </c:pt>
                <c:pt idx="23094">
                  <c:v>-0.19775999999999999</c:v>
                </c:pt>
                <c:pt idx="23095">
                  <c:v>-0.198354</c:v>
                </c:pt>
                <c:pt idx="23096">
                  <c:v>-0.199014</c:v>
                </c:pt>
                <c:pt idx="23097">
                  <c:v>-0.199738</c:v>
                </c:pt>
                <c:pt idx="23098">
                  <c:v>-0.20052300000000001</c:v>
                </c:pt>
                <c:pt idx="23099">
                  <c:v>-0.20136799999999999</c:v>
                </c:pt>
                <c:pt idx="23100">
                  <c:v>-0.20227600000000001</c:v>
                </c:pt>
                <c:pt idx="23101">
                  <c:v>-0.20324600000000001</c:v>
                </c:pt>
                <c:pt idx="23102">
                  <c:v>-0.20427300000000001</c:v>
                </c:pt>
                <c:pt idx="23103">
                  <c:v>-0.20535800000000001</c:v>
                </c:pt>
                <c:pt idx="23104">
                  <c:v>-0.206509</c:v>
                </c:pt>
                <c:pt idx="23105">
                  <c:v>-0.20772599999999999</c:v>
                </c:pt>
                <c:pt idx="23106">
                  <c:v>-0.20899599999999999</c:v>
                </c:pt>
                <c:pt idx="23107">
                  <c:v>-0.21030699999999999</c:v>
                </c:pt>
                <c:pt idx="23108">
                  <c:v>-0.21165100000000001</c:v>
                </c:pt>
                <c:pt idx="23109">
                  <c:v>-0.21302599999999999</c:v>
                </c:pt>
                <c:pt idx="23110">
                  <c:v>-0.21443599999999999</c:v>
                </c:pt>
                <c:pt idx="23111">
                  <c:v>-0.21588099999999999</c:v>
                </c:pt>
                <c:pt idx="23112">
                  <c:v>-0.217361</c:v>
                </c:pt>
                <c:pt idx="23113">
                  <c:v>-0.21887400000000001</c:v>
                </c:pt>
                <c:pt idx="23114">
                  <c:v>-0.220414</c:v>
                </c:pt>
                <c:pt idx="23115">
                  <c:v>-0.221971</c:v>
                </c:pt>
                <c:pt idx="23116">
                  <c:v>-0.22353500000000001</c:v>
                </c:pt>
                <c:pt idx="23117">
                  <c:v>-0.225102</c:v>
                </c:pt>
                <c:pt idx="23118">
                  <c:v>-0.226663</c:v>
                </c:pt>
                <c:pt idx="23119">
                  <c:v>-0.228214</c:v>
                </c:pt>
                <c:pt idx="23120">
                  <c:v>-0.22975599999999999</c:v>
                </c:pt>
                <c:pt idx="23121">
                  <c:v>-0.231295</c:v>
                </c:pt>
                <c:pt idx="23122">
                  <c:v>-0.23283599999999999</c:v>
                </c:pt>
                <c:pt idx="23123">
                  <c:v>-0.234377</c:v>
                </c:pt>
                <c:pt idx="23124">
                  <c:v>-0.23591500000000001</c:v>
                </c:pt>
                <c:pt idx="23125">
                  <c:v>-0.23744899999999999</c:v>
                </c:pt>
                <c:pt idx="23126">
                  <c:v>-0.23897599999999999</c:v>
                </c:pt>
                <c:pt idx="23127">
                  <c:v>-0.24048900000000001</c:v>
                </c:pt>
                <c:pt idx="23128">
                  <c:v>-0.24198600000000001</c:v>
                </c:pt>
                <c:pt idx="23129">
                  <c:v>-0.24346599999999999</c:v>
                </c:pt>
                <c:pt idx="23130">
                  <c:v>-0.24493899999999999</c:v>
                </c:pt>
                <c:pt idx="23131">
                  <c:v>-0.24640200000000001</c:v>
                </c:pt>
                <c:pt idx="23132">
                  <c:v>-0.24784999999999999</c:v>
                </c:pt>
                <c:pt idx="23133">
                  <c:v>-0.249279</c:v>
                </c:pt>
                <c:pt idx="23134">
                  <c:v>-0.25068600000000002</c:v>
                </c:pt>
                <c:pt idx="23135">
                  <c:v>-0.25206499999999998</c:v>
                </c:pt>
                <c:pt idx="23136">
                  <c:v>-0.25341200000000003</c:v>
                </c:pt>
                <c:pt idx="23137">
                  <c:v>-0.25473000000000001</c:v>
                </c:pt>
                <c:pt idx="23138">
                  <c:v>-0.256019</c:v>
                </c:pt>
                <c:pt idx="23139">
                  <c:v>-0.257272</c:v>
                </c:pt>
                <c:pt idx="23140">
                  <c:v>-0.25848599999999999</c:v>
                </c:pt>
                <c:pt idx="23141">
                  <c:v>-0.25965700000000003</c:v>
                </c:pt>
                <c:pt idx="23142">
                  <c:v>-0.26078499999999999</c:v>
                </c:pt>
                <c:pt idx="23143">
                  <c:v>-0.26186500000000001</c:v>
                </c:pt>
                <c:pt idx="23144">
                  <c:v>-0.26289499999999999</c:v>
                </c:pt>
                <c:pt idx="23145">
                  <c:v>-0.26387699999999997</c:v>
                </c:pt>
                <c:pt idx="23146">
                  <c:v>-0.26481100000000002</c:v>
                </c:pt>
                <c:pt idx="23147">
                  <c:v>-0.26569500000000001</c:v>
                </c:pt>
                <c:pt idx="23148">
                  <c:v>-0.26652700000000001</c:v>
                </c:pt>
                <c:pt idx="23149">
                  <c:v>-0.26730300000000001</c:v>
                </c:pt>
                <c:pt idx="23150">
                  <c:v>-0.26801399999999997</c:v>
                </c:pt>
                <c:pt idx="23151">
                  <c:v>-0.26866000000000001</c:v>
                </c:pt>
                <c:pt idx="23152">
                  <c:v>-0.26924599999999999</c:v>
                </c:pt>
                <c:pt idx="23153">
                  <c:v>-0.26978000000000002</c:v>
                </c:pt>
                <c:pt idx="23154">
                  <c:v>-0.27026899999999998</c:v>
                </c:pt>
                <c:pt idx="23155">
                  <c:v>-0.27070699999999998</c:v>
                </c:pt>
                <c:pt idx="23156">
                  <c:v>-0.271092</c:v>
                </c:pt>
                <c:pt idx="23157">
                  <c:v>-0.27143</c:v>
                </c:pt>
                <c:pt idx="23158">
                  <c:v>-0.27172299999999999</c:v>
                </c:pt>
                <c:pt idx="23159">
                  <c:v>-0.27192300000000003</c:v>
                </c:pt>
                <c:pt idx="23160">
                  <c:v>-0.27199400000000001</c:v>
                </c:pt>
                <c:pt idx="23161">
                  <c:v>-0.27199099999999998</c:v>
                </c:pt>
                <c:pt idx="23162">
                  <c:v>-0.271953</c:v>
                </c:pt>
                <c:pt idx="23163">
                  <c:v>-0.27185199999999998</c:v>
                </c:pt>
                <c:pt idx="23164">
                  <c:v>-0.27167799999999998</c:v>
                </c:pt>
                <c:pt idx="23165">
                  <c:v>-0.27145399999999997</c:v>
                </c:pt>
                <c:pt idx="23166">
                  <c:v>-0.27118700000000001</c:v>
                </c:pt>
                <c:pt idx="23167">
                  <c:v>-0.27087499999999998</c:v>
                </c:pt>
                <c:pt idx="23168">
                  <c:v>-0.270511</c:v>
                </c:pt>
                <c:pt idx="23169">
                  <c:v>-0.270094</c:v>
                </c:pt>
                <c:pt idx="23170">
                  <c:v>-0.26962399999999997</c:v>
                </c:pt>
                <c:pt idx="23171">
                  <c:v>-0.26910400000000001</c:v>
                </c:pt>
                <c:pt idx="23172">
                  <c:v>-0.268536</c:v>
                </c:pt>
                <c:pt idx="23173">
                  <c:v>-0.267924</c:v>
                </c:pt>
                <c:pt idx="23174">
                  <c:v>-0.267266</c:v>
                </c:pt>
                <c:pt idx="23175">
                  <c:v>-0.26656299999999999</c:v>
                </c:pt>
                <c:pt idx="23176">
                  <c:v>-0.26581300000000002</c:v>
                </c:pt>
                <c:pt idx="23177">
                  <c:v>-0.26502199999999998</c:v>
                </c:pt>
                <c:pt idx="23178">
                  <c:v>-0.26419599999999999</c:v>
                </c:pt>
                <c:pt idx="23179">
                  <c:v>-0.26333499999999999</c:v>
                </c:pt>
                <c:pt idx="23180">
                  <c:v>-0.26244000000000001</c:v>
                </c:pt>
                <c:pt idx="23181">
                  <c:v>-0.26151600000000003</c:v>
                </c:pt>
                <c:pt idx="23182">
                  <c:v>-0.26056600000000002</c:v>
                </c:pt>
                <c:pt idx="23183">
                  <c:v>-0.25958900000000001</c:v>
                </c:pt>
                <c:pt idx="23184">
                  <c:v>-0.25858100000000001</c:v>
                </c:pt>
                <c:pt idx="23185">
                  <c:v>-0.25753999999999999</c:v>
                </c:pt>
                <c:pt idx="23186">
                  <c:v>-0.25647300000000001</c:v>
                </c:pt>
                <c:pt idx="23187">
                  <c:v>-0.25538300000000003</c:v>
                </c:pt>
                <c:pt idx="23188">
                  <c:v>-0.25426900000000002</c:v>
                </c:pt>
                <c:pt idx="23189">
                  <c:v>-0.25313400000000003</c:v>
                </c:pt>
                <c:pt idx="23190">
                  <c:v>-0.25198199999999998</c:v>
                </c:pt>
                <c:pt idx="23191">
                  <c:v>-0.25081799999999999</c:v>
                </c:pt>
                <c:pt idx="23192">
                  <c:v>-0.249639</c:v>
                </c:pt>
                <c:pt idx="23193">
                  <c:v>-0.24843999999999999</c:v>
                </c:pt>
                <c:pt idx="23194">
                  <c:v>-0.24721099999999999</c:v>
                </c:pt>
                <c:pt idx="23195">
                  <c:v>-0.245951</c:v>
                </c:pt>
                <c:pt idx="23196">
                  <c:v>-0.24466499999999999</c:v>
                </c:pt>
                <c:pt idx="23197">
                  <c:v>-0.243369</c:v>
                </c:pt>
                <c:pt idx="23198">
                  <c:v>-0.24207400000000001</c:v>
                </c:pt>
                <c:pt idx="23199">
                  <c:v>-0.240784</c:v>
                </c:pt>
                <c:pt idx="23200">
                  <c:v>-0.23949000000000001</c:v>
                </c:pt>
                <c:pt idx="23201">
                  <c:v>-0.238181</c:v>
                </c:pt>
                <c:pt idx="23202">
                  <c:v>-0.23685</c:v>
                </c:pt>
                <c:pt idx="23203">
                  <c:v>-0.23549600000000001</c:v>
                </c:pt>
                <c:pt idx="23204">
                  <c:v>-0.23411999999999999</c:v>
                </c:pt>
                <c:pt idx="23205">
                  <c:v>-0.23271800000000001</c:v>
                </c:pt>
                <c:pt idx="23206">
                  <c:v>-0.23130000000000001</c:v>
                </c:pt>
                <c:pt idx="23207">
                  <c:v>-0.22987099999999999</c:v>
                </c:pt>
                <c:pt idx="23208">
                  <c:v>-0.228433</c:v>
                </c:pt>
                <c:pt idx="23209">
                  <c:v>-0.226988</c:v>
                </c:pt>
                <c:pt idx="23210">
                  <c:v>-0.22553999999999999</c:v>
                </c:pt>
                <c:pt idx="23211">
                  <c:v>-0.22409200000000001</c:v>
                </c:pt>
                <c:pt idx="23212">
                  <c:v>-0.22264900000000001</c:v>
                </c:pt>
                <c:pt idx="23213">
                  <c:v>-0.221218</c:v>
                </c:pt>
                <c:pt idx="23214">
                  <c:v>-0.219808</c:v>
                </c:pt>
                <c:pt idx="23215">
                  <c:v>-0.218416</c:v>
                </c:pt>
                <c:pt idx="23216">
                  <c:v>-0.21704200000000001</c:v>
                </c:pt>
                <c:pt idx="23217">
                  <c:v>-0.21568799999999999</c:v>
                </c:pt>
                <c:pt idx="23218">
                  <c:v>-0.21435299999999999</c:v>
                </c:pt>
                <c:pt idx="23219">
                  <c:v>-0.21303</c:v>
                </c:pt>
                <c:pt idx="23220">
                  <c:v>-0.21171100000000001</c:v>
                </c:pt>
                <c:pt idx="23221">
                  <c:v>-0.21038799999999999</c:v>
                </c:pt>
                <c:pt idx="23222">
                  <c:v>-0.20905799999999999</c:v>
                </c:pt>
                <c:pt idx="23223">
                  <c:v>-0.20772399999999999</c:v>
                </c:pt>
                <c:pt idx="23224">
                  <c:v>-0.20638999999999999</c:v>
                </c:pt>
                <c:pt idx="23225">
                  <c:v>-0.20505799999999999</c:v>
                </c:pt>
                <c:pt idx="23226">
                  <c:v>-0.20372699999999999</c:v>
                </c:pt>
                <c:pt idx="23227">
                  <c:v>-0.20238999999999999</c:v>
                </c:pt>
                <c:pt idx="23228">
                  <c:v>-0.201041</c:v>
                </c:pt>
                <c:pt idx="23229">
                  <c:v>-0.19967599999999999</c:v>
                </c:pt>
                <c:pt idx="23230">
                  <c:v>-0.19830600000000001</c:v>
                </c:pt>
                <c:pt idx="23231">
                  <c:v>-0.19694700000000001</c:v>
                </c:pt>
                <c:pt idx="23232">
                  <c:v>-0.19561000000000001</c:v>
                </c:pt>
                <c:pt idx="23233">
                  <c:v>-0.194297</c:v>
                </c:pt>
                <c:pt idx="23234">
                  <c:v>-0.19300300000000001</c:v>
                </c:pt>
                <c:pt idx="23235">
                  <c:v>-0.19173599999999999</c:v>
                </c:pt>
                <c:pt idx="23236">
                  <c:v>-0.190502</c:v>
                </c:pt>
                <c:pt idx="23237">
                  <c:v>-0.189303</c:v>
                </c:pt>
                <c:pt idx="23238">
                  <c:v>-0.188137</c:v>
                </c:pt>
                <c:pt idx="23239">
                  <c:v>-0.187003</c:v>
                </c:pt>
                <c:pt idx="23240">
                  <c:v>-0.18589900000000001</c:v>
                </c:pt>
                <c:pt idx="23241">
                  <c:v>-0.18482499999999999</c:v>
                </c:pt>
                <c:pt idx="23242">
                  <c:v>-0.18378</c:v>
                </c:pt>
                <c:pt idx="23243">
                  <c:v>-0.18276400000000001</c:v>
                </c:pt>
                <c:pt idx="23244">
                  <c:v>-0.18177499999999999</c:v>
                </c:pt>
                <c:pt idx="23245">
                  <c:v>-0.18081900000000001</c:v>
                </c:pt>
                <c:pt idx="23246">
                  <c:v>-0.17987900000000001</c:v>
                </c:pt>
                <c:pt idx="23247">
                  <c:v>-0.178901</c:v>
                </c:pt>
                <c:pt idx="23248">
                  <c:v>-0.177894</c:v>
                </c:pt>
                <c:pt idx="23249">
                  <c:v>-0.176929</c:v>
                </c:pt>
                <c:pt idx="23250">
                  <c:v>-0.176011</c:v>
                </c:pt>
                <c:pt idx="23251">
                  <c:v>-0.17510899999999999</c:v>
                </c:pt>
                <c:pt idx="23252">
                  <c:v>-0.17423</c:v>
                </c:pt>
                <c:pt idx="23253">
                  <c:v>-0.17338100000000001</c:v>
                </c:pt>
                <c:pt idx="23254">
                  <c:v>-0.17256099999999999</c:v>
                </c:pt>
                <c:pt idx="23255">
                  <c:v>-0.17176900000000001</c:v>
                </c:pt>
                <c:pt idx="23256">
                  <c:v>-0.17099500000000001</c:v>
                </c:pt>
                <c:pt idx="23257">
                  <c:v>-0.170235</c:v>
                </c:pt>
                <c:pt idx="23258">
                  <c:v>-0.169491</c:v>
                </c:pt>
                <c:pt idx="23259">
                  <c:v>-0.168771</c:v>
                </c:pt>
                <c:pt idx="23260">
                  <c:v>-0.16807900000000001</c:v>
                </c:pt>
                <c:pt idx="23261">
                  <c:v>-0.16741700000000001</c:v>
                </c:pt>
                <c:pt idx="23262">
                  <c:v>-0.16678499999999999</c:v>
                </c:pt>
                <c:pt idx="23263">
                  <c:v>-0.166188</c:v>
                </c:pt>
                <c:pt idx="23264">
                  <c:v>-0.165627</c:v>
                </c:pt>
                <c:pt idx="23265">
                  <c:v>-0.16511100000000001</c:v>
                </c:pt>
                <c:pt idx="23266">
                  <c:v>-0.16464599999999999</c:v>
                </c:pt>
                <c:pt idx="23267">
                  <c:v>-0.16423099999999999</c:v>
                </c:pt>
                <c:pt idx="23268">
                  <c:v>-0.16386500000000001</c:v>
                </c:pt>
                <c:pt idx="23269">
                  <c:v>-0.16354299999999999</c:v>
                </c:pt>
                <c:pt idx="23270">
                  <c:v>-0.16325999999999999</c:v>
                </c:pt>
                <c:pt idx="23271">
                  <c:v>-0.16301499999999999</c:v>
                </c:pt>
                <c:pt idx="23272">
                  <c:v>-0.16280900000000001</c:v>
                </c:pt>
                <c:pt idx="23273">
                  <c:v>-0.16264400000000001</c:v>
                </c:pt>
                <c:pt idx="23274">
                  <c:v>-0.16251699999999999</c:v>
                </c:pt>
                <c:pt idx="23275">
                  <c:v>-0.16242400000000001</c:v>
                </c:pt>
                <c:pt idx="23276">
                  <c:v>-0.162357</c:v>
                </c:pt>
                <c:pt idx="23277">
                  <c:v>-0.16231599999999999</c:v>
                </c:pt>
                <c:pt idx="23278">
                  <c:v>-0.16229499999999999</c:v>
                </c:pt>
                <c:pt idx="23279">
                  <c:v>-0.16228799999999999</c:v>
                </c:pt>
                <c:pt idx="23280">
                  <c:v>-0.16229099999999999</c:v>
                </c:pt>
                <c:pt idx="23281">
                  <c:v>-0.162302</c:v>
                </c:pt>
                <c:pt idx="23282">
                  <c:v>-0.16232099999999999</c:v>
                </c:pt>
                <c:pt idx="23283">
                  <c:v>-0.16234399999999999</c:v>
                </c:pt>
                <c:pt idx="23284">
                  <c:v>-0.16236999999999999</c:v>
                </c:pt>
                <c:pt idx="23285">
                  <c:v>-0.16240099999999999</c:v>
                </c:pt>
                <c:pt idx="23286">
                  <c:v>-0.162438</c:v>
                </c:pt>
                <c:pt idx="23287">
                  <c:v>-0.16247900000000001</c:v>
                </c:pt>
                <c:pt idx="23288">
                  <c:v>-0.162523</c:v>
                </c:pt>
                <c:pt idx="23289">
                  <c:v>-0.16256699999999999</c:v>
                </c:pt>
                <c:pt idx="23290">
                  <c:v>-0.16261</c:v>
                </c:pt>
                <c:pt idx="23291">
                  <c:v>-0.162657</c:v>
                </c:pt>
                <c:pt idx="23292">
                  <c:v>-0.16270899999999999</c:v>
                </c:pt>
                <c:pt idx="23293">
                  <c:v>-0.16276599999999999</c:v>
                </c:pt>
                <c:pt idx="23294">
                  <c:v>-0.162827</c:v>
                </c:pt>
                <c:pt idx="23295">
                  <c:v>-0.16289300000000001</c:v>
                </c:pt>
                <c:pt idx="23296">
                  <c:v>-0.16296099999999999</c:v>
                </c:pt>
                <c:pt idx="23297">
                  <c:v>-0.16302700000000001</c:v>
                </c:pt>
                <c:pt idx="23298">
                  <c:v>-0.16309100000000001</c:v>
                </c:pt>
                <c:pt idx="23299">
                  <c:v>-0.163157</c:v>
                </c:pt>
                <c:pt idx="23300">
                  <c:v>-0.16322999999999999</c:v>
                </c:pt>
                <c:pt idx="23301">
                  <c:v>-0.16331200000000001</c:v>
                </c:pt>
                <c:pt idx="23302">
                  <c:v>-0.16340299999999999</c:v>
                </c:pt>
                <c:pt idx="23303">
                  <c:v>-0.16350100000000001</c:v>
                </c:pt>
                <c:pt idx="23304">
                  <c:v>-0.163604</c:v>
                </c:pt>
                <c:pt idx="23305">
                  <c:v>-0.16370699999999999</c:v>
                </c:pt>
                <c:pt idx="23306">
                  <c:v>-0.16380500000000001</c:v>
                </c:pt>
                <c:pt idx="23307">
                  <c:v>-0.16389400000000001</c:v>
                </c:pt>
                <c:pt idx="23308">
                  <c:v>-0.16397300000000001</c:v>
                </c:pt>
                <c:pt idx="23309">
                  <c:v>-0.164044</c:v>
                </c:pt>
                <c:pt idx="23310">
                  <c:v>-0.16411000000000001</c:v>
                </c:pt>
                <c:pt idx="23311">
                  <c:v>-0.16417200000000001</c:v>
                </c:pt>
                <c:pt idx="23312">
                  <c:v>-0.16422500000000001</c:v>
                </c:pt>
                <c:pt idx="23313">
                  <c:v>-0.16426399999999999</c:v>
                </c:pt>
                <c:pt idx="23314">
                  <c:v>-0.16428499999999999</c:v>
                </c:pt>
                <c:pt idx="23315">
                  <c:v>-0.16429199999999999</c:v>
                </c:pt>
                <c:pt idx="23316">
                  <c:v>-0.16428899999999999</c:v>
                </c:pt>
                <c:pt idx="23317">
                  <c:v>-0.16428100000000001</c:v>
                </c:pt>
                <c:pt idx="23318">
                  <c:v>-0.164271</c:v>
                </c:pt>
                <c:pt idx="23319">
                  <c:v>-0.16426499999999999</c:v>
                </c:pt>
                <c:pt idx="23320">
                  <c:v>-0.164267</c:v>
                </c:pt>
                <c:pt idx="23321">
                  <c:v>-0.164267</c:v>
                </c:pt>
                <c:pt idx="23322">
                  <c:v>-0.16425600000000001</c:v>
                </c:pt>
                <c:pt idx="23323">
                  <c:v>-0.16423499999999999</c:v>
                </c:pt>
                <c:pt idx="23324">
                  <c:v>-0.164213</c:v>
                </c:pt>
                <c:pt idx="23325">
                  <c:v>-0.16419500000000001</c:v>
                </c:pt>
                <c:pt idx="23326">
                  <c:v>-0.16417899999999999</c:v>
                </c:pt>
                <c:pt idx="23327">
                  <c:v>-0.16416</c:v>
                </c:pt>
                <c:pt idx="23328">
                  <c:v>-0.164135</c:v>
                </c:pt>
                <c:pt idx="23329">
                  <c:v>-0.164104</c:v>
                </c:pt>
                <c:pt idx="23330">
                  <c:v>-0.16406599999999999</c:v>
                </c:pt>
                <c:pt idx="23331">
                  <c:v>-0.164016</c:v>
                </c:pt>
                <c:pt idx="23332">
                  <c:v>-0.16395000000000001</c:v>
                </c:pt>
                <c:pt idx="23333">
                  <c:v>-0.16386999999999999</c:v>
                </c:pt>
                <c:pt idx="23334">
                  <c:v>-0.16377700000000001</c:v>
                </c:pt>
                <c:pt idx="23335">
                  <c:v>-0.16367499999999999</c:v>
                </c:pt>
                <c:pt idx="23336">
                  <c:v>-0.16356599999999999</c:v>
                </c:pt>
                <c:pt idx="23337">
                  <c:v>-0.16345100000000001</c:v>
                </c:pt>
                <c:pt idx="23338">
                  <c:v>-0.163332</c:v>
                </c:pt>
                <c:pt idx="23339">
                  <c:v>-0.16320799999999999</c:v>
                </c:pt>
                <c:pt idx="23340">
                  <c:v>-0.163075</c:v>
                </c:pt>
                <c:pt idx="23341">
                  <c:v>-0.16292899999999999</c:v>
                </c:pt>
                <c:pt idx="23342">
                  <c:v>-0.16276599999999999</c:v>
                </c:pt>
                <c:pt idx="23343">
                  <c:v>-0.16258500000000001</c:v>
                </c:pt>
                <c:pt idx="23344">
                  <c:v>-0.162386</c:v>
                </c:pt>
                <c:pt idx="23345">
                  <c:v>-0.16217100000000001</c:v>
                </c:pt>
                <c:pt idx="23346">
                  <c:v>-0.161943</c:v>
                </c:pt>
                <c:pt idx="23347">
                  <c:v>-0.16170599999999999</c:v>
                </c:pt>
                <c:pt idx="23348">
                  <c:v>-0.16146099999999999</c:v>
                </c:pt>
                <c:pt idx="23349">
                  <c:v>-0.16121199999999999</c:v>
                </c:pt>
                <c:pt idx="23350">
                  <c:v>-0.16096199999999999</c:v>
                </c:pt>
                <c:pt idx="23351">
                  <c:v>-0.16071199999999999</c:v>
                </c:pt>
                <c:pt idx="23352">
                  <c:v>-0.16045899999999999</c:v>
                </c:pt>
                <c:pt idx="23353">
                  <c:v>-0.16020100000000001</c:v>
                </c:pt>
                <c:pt idx="23354">
                  <c:v>-0.15993599999999999</c:v>
                </c:pt>
                <c:pt idx="23355">
                  <c:v>-0.159666</c:v>
                </c:pt>
                <c:pt idx="23356">
                  <c:v>-0.15939</c:v>
                </c:pt>
                <c:pt idx="23357">
                  <c:v>-0.15910099999999999</c:v>
                </c:pt>
                <c:pt idx="23358">
                  <c:v>-0.15879599999999999</c:v>
                </c:pt>
                <c:pt idx="23359">
                  <c:v>-0.158472</c:v>
                </c:pt>
                <c:pt idx="23360">
                  <c:v>-0.15812599999999999</c:v>
                </c:pt>
                <c:pt idx="23361">
                  <c:v>-0.15776000000000001</c:v>
                </c:pt>
                <c:pt idx="23362">
                  <c:v>-0.15737499999999999</c:v>
                </c:pt>
                <c:pt idx="23363">
                  <c:v>-0.156972</c:v>
                </c:pt>
                <c:pt idx="23364">
                  <c:v>-0.15654999999999999</c:v>
                </c:pt>
                <c:pt idx="23365">
                  <c:v>-0.15610499999999999</c:v>
                </c:pt>
                <c:pt idx="23366">
                  <c:v>-0.155642</c:v>
                </c:pt>
                <c:pt idx="23367">
                  <c:v>-0.155165</c:v>
                </c:pt>
                <c:pt idx="23368">
                  <c:v>-0.15467900000000001</c:v>
                </c:pt>
                <c:pt idx="23369">
                  <c:v>-0.15418299999999999</c:v>
                </c:pt>
                <c:pt idx="23370">
                  <c:v>-0.15367800000000001</c:v>
                </c:pt>
                <c:pt idx="23371">
                  <c:v>-0.15315999999999999</c:v>
                </c:pt>
                <c:pt idx="23372">
                  <c:v>-0.15263499999999999</c:v>
                </c:pt>
                <c:pt idx="23373">
                  <c:v>-0.15210399999999999</c:v>
                </c:pt>
                <c:pt idx="23374">
                  <c:v>-0.15156600000000001</c:v>
                </c:pt>
                <c:pt idx="23375">
                  <c:v>-0.15101600000000001</c:v>
                </c:pt>
                <c:pt idx="23376">
                  <c:v>-0.15045800000000001</c:v>
                </c:pt>
                <c:pt idx="23377">
                  <c:v>-0.149895</c:v>
                </c:pt>
                <c:pt idx="23378">
                  <c:v>-0.14932899999999999</c:v>
                </c:pt>
                <c:pt idx="23379">
                  <c:v>-0.14876</c:v>
                </c:pt>
                <c:pt idx="23380">
                  <c:v>-0.14818600000000001</c:v>
                </c:pt>
                <c:pt idx="23381">
                  <c:v>-0.14760699999999999</c:v>
                </c:pt>
                <c:pt idx="23382">
                  <c:v>-0.14702799999999999</c:v>
                </c:pt>
                <c:pt idx="23383">
                  <c:v>-0.146449</c:v>
                </c:pt>
                <c:pt idx="23384">
                  <c:v>-0.14583199999999999</c:v>
                </c:pt>
                <c:pt idx="23385">
                  <c:v>-0.14514299999999999</c:v>
                </c:pt>
                <c:pt idx="23386">
                  <c:v>-0.144424</c:v>
                </c:pt>
                <c:pt idx="23387">
                  <c:v>-0.143709</c:v>
                </c:pt>
                <c:pt idx="23388">
                  <c:v>-0.14297099999999999</c:v>
                </c:pt>
                <c:pt idx="23389">
                  <c:v>-0.14220099999999999</c:v>
                </c:pt>
                <c:pt idx="23390">
                  <c:v>-0.14141799999999999</c:v>
                </c:pt>
                <c:pt idx="23391">
                  <c:v>-0.140628</c:v>
                </c:pt>
                <c:pt idx="23392">
                  <c:v>-0.13983000000000001</c:v>
                </c:pt>
                <c:pt idx="23393">
                  <c:v>-0.139016</c:v>
                </c:pt>
                <c:pt idx="23394">
                  <c:v>-0.138184</c:v>
                </c:pt>
                <c:pt idx="23395">
                  <c:v>-0.13733100000000001</c:v>
                </c:pt>
                <c:pt idx="23396">
                  <c:v>-0.13646</c:v>
                </c:pt>
                <c:pt idx="23397">
                  <c:v>-0.135573</c:v>
                </c:pt>
                <c:pt idx="23398">
                  <c:v>-0.13467399999999999</c:v>
                </c:pt>
                <c:pt idx="23399">
                  <c:v>-0.13376199999999999</c:v>
                </c:pt>
                <c:pt idx="23400">
                  <c:v>-0.13284099999999999</c:v>
                </c:pt>
                <c:pt idx="23401">
                  <c:v>-0.131915</c:v>
                </c:pt>
                <c:pt idx="23402">
                  <c:v>-0.13098599999999999</c:v>
                </c:pt>
                <c:pt idx="23403">
                  <c:v>-0.13005900000000001</c:v>
                </c:pt>
                <c:pt idx="23404">
                  <c:v>-0.129137</c:v>
                </c:pt>
                <c:pt idx="23405">
                  <c:v>-0.128217</c:v>
                </c:pt>
                <c:pt idx="23406">
                  <c:v>-0.12729799999999999</c:v>
                </c:pt>
                <c:pt idx="23407">
                  <c:v>-0.12637699999999999</c:v>
                </c:pt>
                <c:pt idx="23408">
                  <c:v>-0.12545500000000001</c:v>
                </c:pt>
                <c:pt idx="23409">
                  <c:v>-0.12453</c:v>
                </c:pt>
                <c:pt idx="23410">
                  <c:v>-0.1236</c:v>
                </c:pt>
                <c:pt idx="23411">
                  <c:v>-0.12266299999999999</c:v>
                </c:pt>
                <c:pt idx="23412">
                  <c:v>-0.12171899999999999</c:v>
                </c:pt>
                <c:pt idx="23413">
                  <c:v>-0.120765</c:v>
                </c:pt>
                <c:pt idx="23414">
                  <c:v>-0.119798</c:v>
                </c:pt>
                <c:pt idx="23415">
                  <c:v>-0.11881700000000001</c:v>
                </c:pt>
                <c:pt idx="23416">
                  <c:v>-0.117822</c:v>
                </c:pt>
                <c:pt idx="23417">
                  <c:v>-0.116811</c:v>
                </c:pt>
                <c:pt idx="23418">
                  <c:v>-0.115786</c:v>
                </c:pt>
                <c:pt idx="23419">
                  <c:v>-0.114746</c:v>
                </c:pt>
                <c:pt idx="23420">
                  <c:v>-0.113694</c:v>
                </c:pt>
                <c:pt idx="23421">
                  <c:v>-0.112632</c:v>
                </c:pt>
                <c:pt idx="23422">
                  <c:v>-0.11156000000000001</c:v>
                </c:pt>
                <c:pt idx="23423">
                  <c:v>-0.11047999999999999</c:v>
                </c:pt>
                <c:pt idx="23424">
                  <c:v>-0.10939</c:v>
                </c:pt>
                <c:pt idx="23425">
                  <c:v>-0.108291</c:v>
                </c:pt>
                <c:pt idx="23426">
                  <c:v>-0.107185</c:v>
                </c:pt>
                <c:pt idx="23427">
                  <c:v>-0.10607</c:v>
                </c:pt>
                <c:pt idx="23428">
                  <c:v>-0.104946</c:v>
                </c:pt>
                <c:pt idx="23429">
                  <c:v>-0.103812</c:v>
                </c:pt>
                <c:pt idx="23430">
                  <c:v>-0.10266599999999999</c:v>
                </c:pt>
                <c:pt idx="23431">
                  <c:v>-0.101507</c:v>
                </c:pt>
                <c:pt idx="23432">
                  <c:v>-0.100332</c:v>
                </c:pt>
                <c:pt idx="23433">
                  <c:v>-9.9139000000000005E-2</c:v>
                </c:pt>
                <c:pt idx="23434">
                  <c:v>-9.7925999999999999E-2</c:v>
                </c:pt>
                <c:pt idx="23435">
                  <c:v>-9.6690899999999996E-2</c:v>
                </c:pt>
                <c:pt idx="23436">
                  <c:v>-9.5435099999999995E-2</c:v>
                </c:pt>
                <c:pt idx="23437">
                  <c:v>-9.4162200000000001E-2</c:v>
                </c:pt>
                <c:pt idx="23438">
                  <c:v>-9.2875799999999994E-2</c:v>
                </c:pt>
                <c:pt idx="23439">
                  <c:v>-9.1577800000000001E-2</c:v>
                </c:pt>
                <c:pt idx="23440">
                  <c:v>-9.0268500000000002E-2</c:v>
                </c:pt>
                <c:pt idx="23441">
                  <c:v>-8.8948700000000006E-2</c:v>
                </c:pt>
                <c:pt idx="23442">
                  <c:v>-8.7618699999999994E-2</c:v>
                </c:pt>
                <c:pt idx="23443">
                  <c:v>-8.6277699999999999E-2</c:v>
                </c:pt>
                <c:pt idx="23444">
                  <c:v>-8.4923999999999999E-2</c:v>
                </c:pt>
                <c:pt idx="23445">
                  <c:v>-8.3556500000000006E-2</c:v>
                </c:pt>
                <c:pt idx="23446">
                  <c:v>-8.2175899999999996E-2</c:v>
                </c:pt>
                <c:pt idx="23447">
                  <c:v>-8.0783999999999995E-2</c:v>
                </c:pt>
                <c:pt idx="23448">
                  <c:v>-7.9382599999999998E-2</c:v>
                </c:pt>
                <c:pt idx="23449">
                  <c:v>-7.7974100000000005E-2</c:v>
                </c:pt>
                <c:pt idx="23450">
                  <c:v>-7.6557E-2</c:v>
                </c:pt>
                <c:pt idx="23451">
                  <c:v>-7.5126799999999994E-2</c:v>
                </c:pt>
                <c:pt idx="23452">
                  <c:v>-7.3679900000000006E-2</c:v>
                </c:pt>
                <c:pt idx="23453">
                  <c:v>-7.2216600000000006E-2</c:v>
                </c:pt>
                <c:pt idx="23454">
                  <c:v>-7.0738499999999996E-2</c:v>
                </c:pt>
                <c:pt idx="23455">
                  <c:v>-6.9246799999999997E-2</c:v>
                </c:pt>
                <c:pt idx="23456">
                  <c:v>-6.7744100000000002E-2</c:v>
                </c:pt>
                <c:pt idx="23457">
                  <c:v>-6.6233899999999998E-2</c:v>
                </c:pt>
                <c:pt idx="23458">
                  <c:v>-6.4714099999999997E-2</c:v>
                </c:pt>
                <c:pt idx="23459">
                  <c:v>-6.3178300000000007E-2</c:v>
                </c:pt>
                <c:pt idx="23460">
                  <c:v>-6.1625699999999999E-2</c:v>
                </c:pt>
                <c:pt idx="23461">
                  <c:v>-6.0062600000000001E-2</c:v>
                </c:pt>
                <c:pt idx="23462">
                  <c:v>-5.8495800000000001E-2</c:v>
                </c:pt>
                <c:pt idx="23463">
                  <c:v>-5.69302E-2</c:v>
                </c:pt>
                <c:pt idx="23464">
                  <c:v>-5.5367300000000001E-2</c:v>
                </c:pt>
                <c:pt idx="23465">
                  <c:v>-5.3803999999999998E-2</c:v>
                </c:pt>
                <c:pt idx="23466">
                  <c:v>-5.2236499999999998E-2</c:v>
                </c:pt>
                <c:pt idx="23467">
                  <c:v>-5.0663199999999999E-2</c:v>
                </c:pt>
                <c:pt idx="23468">
                  <c:v>-4.9084500000000003E-2</c:v>
                </c:pt>
                <c:pt idx="23469">
                  <c:v>-4.7502299999999997E-2</c:v>
                </c:pt>
                <c:pt idx="23470">
                  <c:v>-4.5919300000000003E-2</c:v>
                </c:pt>
                <c:pt idx="23471">
                  <c:v>-4.4339000000000003E-2</c:v>
                </c:pt>
                <c:pt idx="23472">
                  <c:v>-4.2765600000000001E-2</c:v>
                </c:pt>
                <c:pt idx="23473">
                  <c:v>-4.1202500000000003E-2</c:v>
                </c:pt>
                <c:pt idx="23474">
                  <c:v>-3.9649400000000001E-2</c:v>
                </c:pt>
                <c:pt idx="23475">
                  <c:v>-3.8104899999999997E-2</c:v>
                </c:pt>
                <c:pt idx="23476">
                  <c:v>-3.6570100000000001E-2</c:v>
                </c:pt>
                <c:pt idx="23477">
                  <c:v>-3.5046500000000001E-2</c:v>
                </c:pt>
                <c:pt idx="23478">
                  <c:v>-3.3531600000000002E-2</c:v>
                </c:pt>
                <c:pt idx="23479">
                  <c:v>-3.2023799999999998E-2</c:v>
                </c:pt>
                <c:pt idx="23480">
                  <c:v>-3.0523700000000001E-2</c:v>
                </c:pt>
                <c:pt idx="23481">
                  <c:v>-2.9033300000000001E-2</c:v>
                </c:pt>
                <c:pt idx="23482">
                  <c:v>-2.75555E-2</c:v>
                </c:pt>
                <c:pt idx="23483">
                  <c:v>-2.6093000000000002E-2</c:v>
                </c:pt>
                <c:pt idx="23484">
                  <c:v>-2.4646899999999999E-2</c:v>
                </c:pt>
                <c:pt idx="23485">
                  <c:v>-2.32178E-2</c:v>
                </c:pt>
                <c:pt idx="23486">
                  <c:v>-2.18076E-2</c:v>
                </c:pt>
                <c:pt idx="23487">
                  <c:v>-2.0417899999999999E-2</c:v>
                </c:pt>
                <c:pt idx="23488">
                  <c:v>-1.9048200000000001E-2</c:v>
                </c:pt>
                <c:pt idx="23489">
                  <c:v>-1.7697399999999999E-2</c:v>
                </c:pt>
                <c:pt idx="23490">
                  <c:v>-1.6365999999999999E-2</c:v>
                </c:pt>
                <c:pt idx="23491">
                  <c:v>-1.5056399999999999E-2</c:v>
                </c:pt>
                <c:pt idx="23492">
                  <c:v>-1.37714E-2</c:v>
                </c:pt>
                <c:pt idx="23493">
                  <c:v>-1.2512499999999999E-2</c:v>
                </c:pt>
                <c:pt idx="23494">
                  <c:v>-1.1279600000000001E-2</c:v>
                </c:pt>
                <c:pt idx="23495">
                  <c:v>-1.0071999999999999E-2</c:v>
                </c:pt>
                <c:pt idx="23496" formatCode="0.00E+00">
                  <c:v>-8.88918E-3</c:v>
                </c:pt>
                <c:pt idx="23497" formatCode="0.00E+00">
                  <c:v>-7.7325299999999996E-3</c:v>
                </c:pt>
                <c:pt idx="23498" formatCode="0.00E+00">
                  <c:v>-6.6037400000000003E-3</c:v>
                </c:pt>
                <c:pt idx="23499" formatCode="0.00E+00">
                  <c:v>-5.5028500000000001E-3</c:v>
                </c:pt>
                <c:pt idx="23500" formatCode="0.00E+00">
                  <c:v>-4.42955E-3</c:v>
                </c:pt>
                <c:pt idx="23501" formatCode="0.00E+00">
                  <c:v>-3.3843499999999999E-3</c:v>
                </c:pt>
                <c:pt idx="23502" formatCode="0.00E+00">
                  <c:v>-2.3679700000000001E-3</c:v>
                </c:pt>
                <c:pt idx="23503" formatCode="0.00E+00">
                  <c:v>-1.38072E-3</c:v>
                </c:pt>
                <c:pt idx="23504" formatCode="0.00E+00">
                  <c:v>-4.22419E-4</c:v>
                </c:pt>
                <c:pt idx="23505" formatCode="0.00E+00">
                  <c:v>5.0692800000000002E-4</c:v>
                </c:pt>
                <c:pt idx="23506" formatCode="0.00E+00">
                  <c:v>1.40704E-3</c:v>
                </c:pt>
                <c:pt idx="23507" formatCode="0.00E+00">
                  <c:v>2.2780299999999999E-3</c:v>
                </c:pt>
                <c:pt idx="23508" formatCode="0.00E+00">
                  <c:v>3.1203899999999998E-3</c:v>
                </c:pt>
                <c:pt idx="23509" formatCode="0.00E+00">
                  <c:v>3.9339300000000004E-3</c:v>
                </c:pt>
                <c:pt idx="23510" formatCode="0.00E+00">
                  <c:v>4.7170900000000002E-3</c:v>
                </c:pt>
                <c:pt idx="23511" formatCode="0.00E+00">
                  <c:v>5.4678499999999998E-3</c:v>
                </c:pt>
                <c:pt idx="23512" formatCode="0.00E+00">
                  <c:v>6.1849499999999998E-3</c:v>
                </c:pt>
                <c:pt idx="23513" formatCode="0.00E+00">
                  <c:v>6.8675400000000001E-3</c:v>
                </c:pt>
                <c:pt idx="23514" formatCode="0.00E+00">
                  <c:v>7.5148899999999998E-3</c:v>
                </c:pt>
                <c:pt idx="23515" formatCode="0.00E+00">
                  <c:v>8.1263099999999994E-3</c:v>
                </c:pt>
                <c:pt idx="23516" formatCode="0.00E+00">
                  <c:v>8.7006700000000006E-3</c:v>
                </c:pt>
                <c:pt idx="23517" formatCode="0.00E+00">
                  <c:v>9.2372600000000006E-3</c:v>
                </c:pt>
                <c:pt idx="23518" formatCode="0.00E+00">
                  <c:v>9.7365300000000002E-3</c:v>
                </c:pt>
                <c:pt idx="23519">
                  <c:v>1.01993E-2</c:v>
                </c:pt>
                <c:pt idx="23520">
                  <c:v>1.0626099999999999E-2</c:v>
                </c:pt>
                <c:pt idx="23521">
                  <c:v>1.10168E-2</c:v>
                </c:pt>
                <c:pt idx="23522">
                  <c:v>1.13708E-2</c:v>
                </c:pt>
                <c:pt idx="23523">
                  <c:v>1.1687599999999999E-2</c:v>
                </c:pt>
                <c:pt idx="23524">
                  <c:v>1.1966900000000001E-2</c:v>
                </c:pt>
                <c:pt idx="23525">
                  <c:v>1.22077E-2</c:v>
                </c:pt>
                <c:pt idx="23526">
                  <c:v>1.24096E-2</c:v>
                </c:pt>
                <c:pt idx="23527">
                  <c:v>1.25726E-2</c:v>
                </c:pt>
                <c:pt idx="23528">
                  <c:v>1.2696600000000001E-2</c:v>
                </c:pt>
                <c:pt idx="23529">
                  <c:v>1.2781900000000001E-2</c:v>
                </c:pt>
                <c:pt idx="23530">
                  <c:v>1.28302E-2</c:v>
                </c:pt>
                <c:pt idx="23531">
                  <c:v>1.2843500000000001E-2</c:v>
                </c:pt>
                <c:pt idx="23532">
                  <c:v>1.2822699999999999E-2</c:v>
                </c:pt>
                <c:pt idx="23533">
                  <c:v>1.27698E-2</c:v>
                </c:pt>
                <c:pt idx="23534">
                  <c:v>1.26864E-2</c:v>
                </c:pt>
                <c:pt idx="23535">
                  <c:v>1.25723E-2</c:v>
                </c:pt>
                <c:pt idx="23536">
                  <c:v>1.24268E-2</c:v>
                </c:pt>
                <c:pt idx="23537">
                  <c:v>1.22503E-2</c:v>
                </c:pt>
                <c:pt idx="23538">
                  <c:v>1.20429E-2</c:v>
                </c:pt>
                <c:pt idx="23539">
                  <c:v>1.18032E-2</c:v>
                </c:pt>
                <c:pt idx="23540">
                  <c:v>1.15309E-2</c:v>
                </c:pt>
                <c:pt idx="23541">
                  <c:v>1.1227300000000001E-2</c:v>
                </c:pt>
                <c:pt idx="23542">
                  <c:v>1.08933E-2</c:v>
                </c:pt>
                <c:pt idx="23543">
                  <c:v>1.05293E-2</c:v>
                </c:pt>
                <c:pt idx="23544">
                  <c:v>1.01358E-2</c:v>
                </c:pt>
                <c:pt idx="23545" formatCode="0.00E+00">
                  <c:v>9.7137200000000003E-3</c:v>
                </c:pt>
                <c:pt idx="23546" formatCode="0.00E+00">
                  <c:v>9.2647900000000002E-3</c:v>
                </c:pt>
                <c:pt idx="23547" formatCode="0.00E+00">
                  <c:v>8.7906900000000003E-3</c:v>
                </c:pt>
                <c:pt idx="23548" formatCode="0.00E+00">
                  <c:v>8.29271E-3</c:v>
                </c:pt>
                <c:pt idx="23549" formatCode="0.00E+00">
                  <c:v>7.7716499999999997E-3</c:v>
                </c:pt>
                <c:pt idx="23550" formatCode="0.00E+00">
                  <c:v>7.2286700000000004E-3</c:v>
                </c:pt>
                <c:pt idx="23551" formatCode="0.00E+00">
                  <c:v>6.6658000000000004E-3</c:v>
                </c:pt>
                <c:pt idx="23552" formatCode="0.00E+00">
                  <c:v>6.0843199999999998E-3</c:v>
                </c:pt>
                <c:pt idx="23553" formatCode="0.00E+00">
                  <c:v>5.4843399999999999E-3</c:v>
                </c:pt>
                <c:pt idx="23554" formatCode="0.00E+00">
                  <c:v>4.86653E-3</c:v>
                </c:pt>
                <c:pt idx="23555" formatCode="0.00E+00">
                  <c:v>4.2328799999999996E-3</c:v>
                </c:pt>
                <c:pt idx="23556" formatCode="0.00E+00">
                  <c:v>3.5861399999999998E-3</c:v>
                </c:pt>
                <c:pt idx="23557" formatCode="0.00E+00">
                  <c:v>2.9289199999999998E-3</c:v>
                </c:pt>
                <c:pt idx="23558" formatCode="0.00E+00">
                  <c:v>2.2626399999999998E-3</c:v>
                </c:pt>
                <c:pt idx="23559" formatCode="0.00E+00">
                  <c:v>1.5876499999999999E-3</c:v>
                </c:pt>
                <c:pt idx="23560" formatCode="0.00E+00">
                  <c:v>9.0428700000000004E-4</c:v>
                </c:pt>
                <c:pt idx="23561" formatCode="0.00E+00">
                  <c:v>2.1335399999999999E-4</c:v>
                </c:pt>
                <c:pt idx="23562" formatCode="0.00E+00">
                  <c:v>-4.8446300000000003E-4</c:v>
                </c:pt>
                <c:pt idx="23563" formatCode="0.00E+00">
                  <c:v>-1.1889800000000001E-3</c:v>
                </c:pt>
                <c:pt idx="23564" formatCode="0.00E+00">
                  <c:v>-1.89982E-3</c:v>
                </c:pt>
                <c:pt idx="23565" formatCode="0.00E+00">
                  <c:v>-2.6159E-3</c:v>
                </c:pt>
                <c:pt idx="23566" formatCode="0.00E+00">
                  <c:v>-3.3358799999999998E-3</c:v>
                </c:pt>
                <c:pt idx="23567" formatCode="0.00E+00">
                  <c:v>-4.0579500000000003E-3</c:v>
                </c:pt>
                <c:pt idx="23568" formatCode="0.00E+00">
                  <c:v>-4.7790100000000002E-3</c:v>
                </c:pt>
                <c:pt idx="23569" formatCode="0.00E+00">
                  <c:v>-5.4954799999999996E-3</c:v>
                </c:pt>
                <c:pt idx="23570" formatCode="0.00E+00">
                  <c:v>-6.2050300000000003E-3</c:v>
                </c:pt>
                <c:pt idx="23571" formatCode="0.00E+00">
                  <c:v>-6.9061299999999999E-3</c:v>
                </c:pt>
                <c:pt idx="23572" formatCode="0.00E+00">
                  <c:v>-7.59737E-3</c:v>
                </c:pt>
                <c:pt idx="23573" formatCode="0.00E+00">
                  <c:v>-8.2776800000000008E-3</c:v>
                </c:pt>
                <c:pt idx="23574" formatCode="0.00E+00">
                  <c:v>-8.9462099999999996E-3</c:v>
                </c:pt>
                <c:pt idx="23575" formatCode="0.00E+00">
                  <c:v>-9.6019799999999995E-3</c:v>
                </c:pt>
                <c:pt idx="23576">
                  <c:v>-1.02434E-2</c:v>
                </c:pt>
                <c:pt idx="23577">
                  <c:v>-1.08684E-2</c:v>
                </c:pt>
                <c:pt idx="23578">
                  <c:v>-1.1475600000000001E-2</c:v>
                </c:pt>
                <c:pt idx="23579">
                  <c:v>-1.2064999999999999E-2</c:v>
                </c:pt>
                <c:pt idx="23580">
                  <c:v>-1.2637199999999999E-2</c:v>
                </c:pt>
                <c:pt idx="23581">
                  <c:v>-1.3192199999999999E-2</c:v>
                </c:pt>
                <c:pt idx="23582">
                  <c:v>-1.3728600000000001E-2</c:v>
                </c:pt>
                <c:pt idx="23583">
                  <c:v>-1.4245300000000001E-2</c:v>
                </c:pt>
                <c:pt idx="23584">
                  <c:v>-1.4741199999999999E-2</c:v>
                </c:pt>
                <c:pt idx="23585">
                  <c:v>-1.52137E-2</c:v>
                </c:pt>
                <c:pt idx="23586">
                  <c:v>-1.5659200000000002E-2</c:v>
                </c:pt>
                <c:pt idx="23587">
                  <c:v>-1.6075800000000001E-2</c:v>
                </c:pt>
                <c:pt idx="23588">
                  <c:v>-1.6463499999999999E-2</c:v>
                </c:pt>
                <c:pt idx="23589">
                  <c:v>-1.6822500000000001E-2</c:v>
                </c:pt>
                <c:pt idx="23590">
                  <c:v>-1.7151E-2</c:v>
                </c:pt>
                <c:pt idx="23591">
                  <c:v>-1.7446400000000001E-2</c:v>
                </c:pt>
                <c:pt idx="23592">
                  <c:v>-1.7706199999999998E-2</c:v>
                </c:pt>
                <c:pt idx="23593">
                  <c:v>-1.79296E-2</c:v>
                </c:pt>
                <c:pt idx="23594">
                  <c:v>-1.81161E-2</c:v>
                </c:pt>
                <c:pt idx="23595">
                  <c:v>-1.8264499999999999E-2</c:v>
                </c:pt>
                <c:pt idx="23596">
                  <c:v>-1.8373299999999999E-2</c:v>
                </c:pt>
                <c:pt idx="23597">
                  <c:v>-1.84426E-2</c:v>
                </c:pt>
                <c:pt idx="23598">
                  <c:v>-1.8473300000000002E-2</c:v>
                </c:pt>
                <c:pt idx="23599">
                  <c:v>-1.8465200000000001E-2</c:v>
                </c:pt>
                <c:pt idx="23600">
                  <c:v>-1.8417300000000001E-2</c:v>
                </c:pt>
                <c:pt idx="23601">
                  <c:v>-1.83293E-2</c:v>
                </c:pt>
                <c:pt idx="23602">
                  <c:v>-1.8201100000000001E-2</c:v>
                </c:pt>
                <c:pt idx="23603">
                  <c:v>-1.8032599999999999E-2</c:v>
                </c:pt>
                <c:pt idx="23604">
                  <c:v>-1.7823100000000001E-2</c:v>
                </c:pt>
                <c:pt idx="23605">
                  <c:v>-1.7571300000000002E-2</c:v>
                </c:pt>
                <c:pt idx="23606">
                  <c:v>-1.72753E-2</c:v>
                </c:pt>
                <c:pt idx="23607">
                  <c:v>-1.6933400000000001E-2</c:v>
                </c:pt>
                <c:pt idx="23608">
                  <c:v>-1.6544699999999999E-2</c:v>
                </c:pt>
                <c:pt idx="23609">
                  <c:v>-1.6109700000000001E-2</c:v>
                </c:pt>
                <c:pt idx="23610">
                  <c:v>-1.56279E-2</c:v>
                </c:pt>
                <c:pt idx="23611">
                  <c:v>-1.5099400000000001E-2</c:v>
                </c:pt>
                <c:pt idx="23612">
                  <c:v>-1.4524799999999999E-2</c:v>
                </c:pt>
                <c:pt idx="23613">
                  <c:v>-1.39046E-2</c:v>
                </c:pt>
                <c:pt idx="23614">
                  <c:v>-1.32391E-2</c:v>
                </c:pt>
                <c:pt idx="23615">
                  <c:v>-1.2528600000000001E-2</c:v>
                </c:pt>
                <c:pt idx="23616">
                  <c:v>-1.17737E-2</c:v>
                </c:pt>
                <c:pt idx="23617">
                  <c:v>-1.09747E-2</c:v>
                </c:pt>
                <c:pt idx="23618">
                  <c:v>-1.0132199999999999E-2</c:v>
                </c:pt>
                <c:pt idx="23619" formatCode="0.00E+00">
                  <c:v>-9.2465299999999993E-3</c:v>
                </c:pt>
                <c:pt idx="23620" formatCode="0.00E+00">
                  <c:v>-8.3173299999999995E-3</c:v>
                </c:pt>
                <c:pt idx="23621" formatCode="0.00E+00">
                  <c:v>-7.3436700000000001E-3</c:v>
                </c:pt>
                <c:pt idx="23622" formatCode="0.00E+00">
                  <c:v>-6.3253800000000002E-3</c:v>
                </c:pt>
                <c:pt idx="23623" formatCode="0.00E+00">
                  <c:v>-5.2627999999999998E-3</c:v>
                </c:pt>
                <c:pt idx="23624" formatCode="0.00E+00">
                  <c:v>-4.1559800000000001E-3</c:v>
                </c:pt>
                <c:pt idx="23625" formatCode="0.00E+00">
                  <c:v>-3.0056499999999999E-3</c:v>
                </c:pt>
                <c:pt idx="23626" formatCode="0.00E+00">
                  <c:v>-1.81427E-3</c:v>
                </c:pt>
                <c:pt idx="23627" formatCode="0.00E+00">
                  <c:v>-5.8468099999999998E-4</c:v>
                </c:pt>
                <c:pt idx="23628" formatCode="0.00E+00">
                  <c:v>6.8180699999999999E-4</c:v>
                </c:pt>
                <c:pt idx="23629" formatCode="0.00E+00">
                  <c:v>1.9852099999999998E-3</c:v>
                </c:pt>
                <c:pt idx="23630" formatCode="0.00E+00">
                  <c:v>3.3258799999999998E-3</c:v>
                </c:pt>
                <c:pt idx="23631" formatCode="0.00E+00">
                  <c:v>4.7038399999999999E-3</c:v>
                </c:pt>
                <c:pt idx="23632" formatCode="0.00E+00">
                  <c:v>6.11818E-3</c:v>
                </c:pt>
                <c:pt idx="23633" formatCode="0.00E+00">
                  <c:v>7.5671899999999997E-3</c:v>
                </c:pt>
                <c:pt idx="23634" formatCode="0.00E+00">
                  <c:v>9.0491900000000004E-3</c:v>
                </c:pt>
                <c:pt idx="23635">
                  <c:v>1.05635E-2</c:v>
                </c:pt>
                <c:pt idx="23636">
                  <c:v>1.2110599999999999E-2</c:v>
                </c:pt>
                <c:pt idx="23637">
                  <c:v>1.36905E-2</c:v>
                </c:pt>
                <c:pt idx="23638">
                  <c:v>1.53017E-2</c:v>
                </c:pt>
                <c:pt idx="23639">
                  <c:v>1.69418E-2</c:v>
                </c:pt>
                <c:pt idx="23640">
                  <c:v>1.8608699999999999E-2</c:v>
                </c:pt>
                <c:pt idx="23641">
                  <c:v>2.0300499999999999E-2</c:v>
                </c:pt>
                <c:pt idx="23642">
                  <c:v>2.20155E-2</c:v>
                </c:pt>
                <c:pt idx="23643">
                  <c:v>2.3751899999999999E-2</c:v>
                </c:pt>
                <c:pt idx="23644">
                  <c:v>2.5508400000000001E-2</c:v>
                </c:pt>
                <c:pt idx="23645">
                  <c:v>2.7284300000000001E-2</c:v>
                </c:pt>
                <c:pt idx="23646">
                  <c:v>2.9079199999999999E-2</c:v>
                </c:pt>
                <c:pt idx="23647">
                  <c:v>3.0892900000000001E-2</c:v>
                </c:pt>
                <c:pt idx="23648">
                  <c:v>3.2723799999999997E-2</c:v>
                </c:pt>
                <c:pt idx="23649">
                  <c:v>3.4569999999999997E-2</c:v>
                </c:pt>
                <c:pt idx="23650">
                  <c:v>3.6429299999999998E-2</c:v>
                </c:pt>
                <c:pt idx="23651">
                  <c:v>3.8299300000000001E-2</c:v>
                </c:pt>
                <c:pt idx="23652">
                  <c:v>4.0177400000000002E-2</c:v>
                </c:pt>
                <c:pt idx="23653">
                  <c:v>4.2061599999999998E-2</c:v>
                </c:pt>
                <c:pt idx="23654">
                  <c:v>4.3950900000000001E-2</c:v>
                </c:pt>
                <c:pt idx="23655">
                  <c:v>4.5844299999999998E-2</c:v>
                </c:pt>
                <c:pt idx="23656">
                  <c:v>4.7740400000000002E-2</c:v>
                </c:pt>
                <c:pt idx="23657">
                  <c:v>4.9637800000000003E-2</c:v>
                </c:pt>
                <c:pt idx="23658">
                  <c:v>5.1535600000000001E-2</c:v>
                </c:pt>
                <c:pt idx="23659">
                  <c:v>5.3432500000000001E-2</c:v>
                </c:pt>
                <c:pt idx="23660">
                  <c:v>5.5326699999999999E-2</c:v>
                </c:pt>
                <c:pt idx="23661">
                  <c:v>5.7216900000000001E-2</c:v>
                </c:pt>
                <c:pt idx="23662">
                  <c:v>5.9101800000000003E-2</c:v>
                </c:pt>
                <c:pt idx="23663">
                  <c:v>6.0980300000000001E-2</c:v>
                </c:pt>
                <c:pt idx="23664">
                  <c:v>6.2851000000000004E-2</c:v>
                </c:pt>
                <c:pt idx="23665">
                  <c:v>6.4712599999999995E-2</c:v>
                </c:pt>
                <c:pt idx="23666">
                  <c:v>6.6563399999999995E-2</c:v>
                </c:pt>
                <c:pt idx="23667">
                  <c:v>6.8400199999999994E-2</c:v>
                </c:pt>
                <c:pt idx="23668">
                  <c:v>7.0220000000000005E-2</c:v>
                </c:pt>
                <c:pt idx="23669">
                  <c:v>7.2021100000000005E-2</c:v>
                </c:pt>
                <c:pt idx="23670">
                  <c:v>7.3802699999999999E-2</c:v>
                </c:pt>
                <c:pt idx="23671">
                  <c:v>7.55633E-2</c:v>
                </c:pt>
                <c:pt idx="23672">
                  <c:v>7.7301099999999998E-2</c:v>
                </c:pt>
                <c:pt idx="23673">
                  <c:v>7.9014799999999996E-2</c:v>
                </c:pt>
                <c:pt idx="23674">
                  <c:v>8.0704300000000007E-2</c:v>
                </c:pt>
                <c:pt idx="23675">
                  <c:v>8.2368800000000006E-2</c:v>
                </c:pt>
                <c:pt idx="23676">
                  <c:v>8.4006499999999998E-2</c:v>
                </c:pt>
                <c:pt idx="23677">
                  <c:v>8.56156E-2</c:v>
                </c:pt>
                <c:pt idx="23678">
                  <c:v>8.7195099999999998E-2</c:v>
                </c:pt>
                <c:pt idx="23679">
                  <c:v>8.8745000000000004E-2</c:v>
                </c:pt>
                <c:pt idx="23680">
                  <c:v>9.0265300000000007E-2</c:v>
                </c:pt>
                <c:pt idx="23681">
                  <c:v>9.17549E-2</c:v>
                </c:pt>
                <c:pt idx="23682">
                  <c:v>9.3212299999999998E-2</c:v>
                </c:pt>
                <c:pt idx="23683">
                  <c:v>9.4636999999999999E-2</c:v>
                </c:pt>
                <c:pt idx="23684">
                  <c:v>9.6028000000000002E-2</c:v>
                </c:pt>
                <c:pt idx="23685">
                  <c:v>9.7382999999999997E-2</c:v>
                </c:pt>
                <c:pt idx="23686">
                  <c:v>9.8699700000000001E-2</c:v>
                </c:pt>
                <c:pt idx="23687">
                  <c:v>9.9976999999999996E-2</c:v>
                </c:pt>
                <c:pt idx="23688">
                  <c:v>0.101214</c:v>
                </c:pt>
                <c:pt idx="23689">
                  <c:v>0.10241</c:v>
                </c:pt>
                <c:pt idx="23690">
                  <c:v>0.103565</c:v>
                </c:pt>
                <c:pt idx="23691">
                  <c:v>0.10467899999999999</c:v>
                </c:pt>
                <c:pt idx="23692">
                  <c:v>0.105752</c:v>
                </c:pt>
                <c:pt idx="23693">
                  <c:v>0.106782</c:v>
                </c:pt>
                <c:pt idx="23694">
                  <c:v>0.10777</c:v>
                </c:pt>
                <c:pt idx="23695">
                  <c:v>0.10871599999999999</c:v>
                </c:pt>
                <c:pt idx="23696">
                  <c:v>0.10961899999999999</c:v>
                </c:pt>
                <c:pt idx="23697">
                  <c:v>0.11047800000000001</c:v>
                </c:pt>
                <c:pt idx="23698">
                  <c:v>0.111292</c:v>
                </c:pt>
                <c:pt idx="23699">
                  <c:v>0.11206199999999999</c:v>
                </c:pt>
                <c:pt idx="23700">
                  <c:v>0.112789</c:v>
                </c:pt>
                <c:pt idx="23701">
                  <c:v>0.113473</c:v>
                </c:pt>
                <c:pt idx="23702">
                  <c:v>0.11411200000000001</c:v>
                </c:pt>
                <c:pt idx="23703">
                  <c:v>0.114708</c:v>
                </c:pt>
                <c:pt idx="23704">
                  <c:v>0.115259</c:v>
                </c:pt>
                <c:pt idx="23705">
                  <c:v>0.11576599999999999</c:v>
                </c:pt>
                <c:pt idx="23706">
                  <c:v>0.116229</c:v>
                </c:pt>
                <c:pt idx="23707">
                  <c:v>0.116648</c:v>
                </c:pt>
                <c:pt idx="23708">
                  <c:v>0.117023</c:v>
                </c:pt>
                <c:pt idx="23709">
                  <c:v>0.117354</c:v>
                </c:pt>
                <c:pt idx="23710">
                  <c:v>0.117642</c:v>
                </c:pt>
                <c:pt idx="23711">
                  <c:v>0.117885</c:v>
                </c:pt>
                <c:pt idx="23712">
                  <c:v>0.11808399999999999</c:v>
                </c:pt>
                <c:pt idx="23713">
                  <c:v>0.118241</c:v>
                </c:pt>
                <c:pt idx="23714">
                  <c:v>0.118355</c:v>
                </c:pt>
                <c:pt idx="23715">
                  <c:v>0.118427</c:v>
                </c:pt>
                <c:pt idx="23716">
                  <c:v>0.11845600000000001</c:v>
                </c:pt>
                <c:pt idx="23717">
                  <c:v>0.11844399999999999</c:v>
                </c:pt>
                <c:pt idx="23718">
                  <c:v>0.11839</c:v>
                </c:pt>
                <c:pt idx="23719">
                  <c:v>0.118297</c:v>
                </c:pt>
                <c:pt idx="23720">
                  <c:v>0.118161</c:v>
                </c:pt>
                <c:pt idx="23721">
                  <c:v>0.11798400000000001</c:v>
                </c:pt>
                <c:pt idx="23722">
                  <c:v>0.11776399999999999</c:v>
                </c:pt>
                <c:pt idx="23723">
                  <c:v>0.117504</c:v>
                </c:pt>
                <c:pt idx="23724">
                  <c:v>0.11720800000000001</c:v>
                </c:pt>
                <c:pt idx="23725">
                  <c:v>0.11687699999999999</c:v>
                </c:pt>
                <c:pt idx="23726">
                  <c:v>0.11651300000000001</c:v>
                </c:pt>
                <c:pt idx="23727">
                  <c:v>0.116115</c:v>
                </c:pt>
                <c:pt idx="23728">
                  <c:v>0.115685</c:v>
                </c:pt>
                <c:pt idx="23729">
                  <c:v>0.115222</c:v>
                </c:pt>
                <c:pt idx="23730">
                  <c:v>0.114728</c:v>
                </c:pt>
                <c:pt idx="23731">
                  <c:v>0.114203</c:v>
                </c:pt>
                <c:pt idx="23732">
                  <c:v>0.113645</c:v>
                </c:pt>
                <c:pt idx="23733">
                  <c:v>0.11305800000000001</c:v>
                </c:pt>
                <c:pt idx="23734">
                  <c:v>0.112444</c:v>
                </c:pt>
                <c:pt idx="23735">
                  <c:v>0.111805</c:v>
                </c:pt>
                <c:pt idx="23736">
                  <c:v>0.11114300000000001</c:v>
                </c:pt>
                <c:pt idx="23737">
                  <c:v>0.110459</c:v>
                </c:pt>
                <c:pt idx="23738">
                  <c:v>0.109754</c:v>
                </c:pt>
                <c:pt idx="23739">
                  <c:v>0.109028</c:v>
                </c:pt>
                <c:pt idx="23740">
                  <c:v>0.108281</c:v>
                </c:pt>
                <c:pt idx="23741">
                  <c:v>0.107515</c:v>
                </c:pt>
                <c:pt idx="23742">
                  <c:v>0.10673000000000001</c:v>
                </c:pt>
                <c:pt idx="23743">
                  <c:v>0.10592799999999999</c:v>
                </c:pt>
                <c:pt idx="23744">
                  <c:v>0.105111</c:v>
                </c:pt>
                <c:pt idx="23745">
                  <c:v>0.104279</c:v>
                </c:pt>
                <c:pt idx="23746">
                  <c:v>0.103433</c:v>
                </c:pt>
                <c:pt idx="23747">
                  <c:v>0.102573</c:v>
                </c:pt>
                <c:pt idx="23748">
                  <c:v>0.1017</c:v>
                </c:pt>
                <c:pt idx="23749">
                  <c:v>0.100815</c:v>
                </c:pt>
                <c:pt idx="23750">
                  <c:v>9.9917400000000003E-2</c:v>
                </c:pt>
                <c:pt idx="23751">
                  <c:v>9.9007700000000004E-2</c:v>
                </c:pt>
                <c:pt idx="23752">
                  <c:v>9.8087099999999997E-2</c:v>
                </c:pt>
                <c:pt idx="23753">
                  <c:v>9.7156599999999996E-2</c:v>
                </c:pt>
                <c:pt idx="23754">
                  <c:v>9.6217499999999997E-2</c:v>
                </c:pt>
                <c:pt idx="23755">
                  <c:v>9.5271400000000006E-2</c:v>
                </c:pt>
                <c:pt idx="23756">
                  <c:v>9.4319500000000001E-2</c:v>
                </c:pt>
                <c:pt idx="23757">
                  <c:v>9.3362899999999999E-2</c:v>
                </c:pt>
                <c:pt idx="23758">
                  <c:v>9.2403299999999994E-2</c:v>
                </c:pt>
                <c:pt idx="23759">
                  <c:v>9.1442200000000001E-2</c:v>
                </c:pt>
                <c:pt idx="23760">
                  <c:v>9.0480099999999994E-2</c:v>
                </c:pt>
                <c:pt idx="23761">
                  <c:v>8.95175E-2</c:v>
                </c:pt>
                <c:pt idx="23762">
                  <c:v>8.8556200000000002E-2</c:v>
                </c:pt>
                <c:pt idx="23763">
                  <c:v>8.7596800000000002E-2</c:v>
                </c:pt>
                <c:pt idx="23764">
                  <c:v>8.6638199999999999E-2</c:v>
                </c:pt>
                <c:pt idx="23765">
                  <c:v>8.5680800000000001E-2</c:v>
                </c:pt>
                <c:pt idx="23766">
                  <c:v>8.4726599999999999E-2</c:v>
                </c:pt>
                <c:pt idx="23767">
                  <c:v>8.3777199999999996E-2</c:v>
                </c:pt>
                <c:pt idx="23768">
                  <c:v>8.2833400000000001E-2</c:v>
                </c:pt>
                <c:pt idx="23769">
                  <c:v>8.1895999999999997E-2</c:v>
                </c:pt>
                <c:pt idx="23770">
                  <c:v>8.0965599999999999E-2</c:v>
                </c:pt>
                <c:pt idx="23771">
                  <c:v>8.0043100000000006E-2</c:v>
                </c:pt>
                <c:pt idx="23772">
                  <c:v>7.9129000000000005E-2</c:v>
                </c:pt>
                <c:pt idx="23773">
                  <c:v>7.8223399999999998E-2</c:v>
                </c:pt>
                <c:pt idx="23774">
                  <c:v>7.7326199999999998E-2</c:v>
                </c:pt>
                <c:pt idx="23775">
                  <c:v>7.6437900000000003E-2</c:v>
                </c:pt>
                <c:pt idx="23776">
                  <c:v>7.5559100000000004E-2</c:v>
                </c:pt>
                <c:pt idx="23777">
                  <c:v>7.4690699999999999E-2</c:v>
                </c:pt>
                <c:pt idx="23778">
                  <c:v>7.3834499999999997E-2</c:v>
                </c:pt>
                <c:pt idx="23779">
                  <c:v>7.2992000000000001E-2</c:v>
                </c:pt>
                <c:pt idx="23780">
                  <c:v>7.2163199999999997E-2</c:v>
                </c:pt>
                <c:pt idx="23781">
                  <c:v>7.1348200000000001E-2</c:v>
                </c:pt>
                <c:pt idx="23782">
                  <c:v>7.0547200000000004E-2</c:v>
                </c:pt>
                <c:pt idx="23783">
                  <c:v>6.9760199999999994E-2</c:v>
                </c:pt>
                <c:pt idx="23784">
                  <c:v>6.8987599999999996E-2</c:v>
                </c:pt>
                <c:pt idx="23785">
                  <c:v>6.8230100000000002E-2</c:v>
                </c:pt>
                <c:pt idx="23786">
                  <c:v>6.7488500000000007E-2</c:v>
                </c:pt>
                <c:pt idx="23787">
                  <c:v>6.6762799999999997E-2</c:v>
                </c:pt>
                <c:pt idx="23788">
                  <c:v>6.6052399999999997E-2</c:v>
                </c:pt>
                <c:pt idx="23789">
                  <c:v>6.5356800000000007E-2</c:v>
                </c:pt>
                <c:pt idx="23790">
                  <c:v>6.4676200000000003E-2</c:v>
                </c:pt>
                <c:pt idx="23791">
                  <c:v>6.4010999999999998E-2</c:v>
                </c:pt>
                <c:pt idx="23792">
                  <c:v>6.3361600000000004E-2</c:v>
                </c:pt>
                <c:pt idx="23793">
                  <c:v>6.2728599999999995E-2</c:v>
                </c:pt>
                <c:pt idx="23794">
                  <c:v>6.2112599999999997E-2</c:v>
                </c:pt>
                <c:pt idx="23795">
                  <c:v>6.1514199999999998E-2</c:v>
                </c:pt>
                <c:pt idx="23796">
                  <c:v>6.0934500000000003E-2</c:v>
                </c:pt>
                <c:pt idx="23797">
                  <c:v>6.0374499999999998E-2</c:v>
                </c:pt>
                <c:pt idx="23798">
                  <c:v>5.9834900000000003E-2</c:v>
                </c:pt>
                <c:pt idx="23799">
                  <c:v>5.9315899999999998E-2</c:v>
                </c:pt>
                <c:pt idx="23800">
                  <c:v>5.8817899999999999E-2</c:v>
                </c:pt>
                <c:pt idx="23801">
                  <c:v>5.8341400000000002E-2</c:v>
                </c:pt>
                <c:pt idx="23802">
                  <c:v>5.7886399999999998E-2</c:v>
                </c:pt>
                <c:pt idx="23803">
                  <c:v>5.7452499999999997E-2</c:v>
                </c:pt>
                <c:pt idx="23804">
                  <c:v>5.7039800000000002E-2</c:v>
                </c:pt>
                <c:pt idx="23805">
                  <c:v>5.6647400000000001E-2</c:v>
                </c:pt>
                <c:pt idx="23806">
                  <c:v>5.6273799999999999E-2</c:v>
                </c:pt>
                <c:pt idx="23807">
                  <c:v>5.5918700000000002E-2</c:v>
                </c:pt>
                <c:pt idx="23808">
                  <c:v>5.55825E-2</c:v>
                </c:pt>
                <c:pt idx="23809">
                  <c:v>5.5266200000000001E-2</c:v>
                </c:pt>
                <c:pt idx="23810">
                  <c:v>5.4970999999999999E-2</c:v>
                </c:pt>
                <c:pt idx="23811">
                  <c:v>5.4698499999999997E-2</c:v>
                </c:pt>
                <c:pt idx="23812">
                  <c:v>5.4449299999999999E-2</c:v>
                </c:pt>
                <c:pt idx="23813">
                  <c:v>5.4222800000000002E-2</c:v>
                </c:pt>
                <c:pt idx="23814">
                  <c:v>5.4017900000000001E-2</c:v>
                </c:pt>
                <c:pt idx="23815">
                  <c:v>5.3834899999999998E-2</c:v>
                </c:pt>
                <c:pt idx="23816">
                  <c:v>5.3674800000000002E-2</c:v>
                </c:pt>
                <c:pt idx="23817">
                  <c:v>5.3538799999999998E-2</c:v>
                </c:pt>
                <c:pt idx="23818">
                  <c:v>5.3427500000000003E-2</c:v>
                </c:pt>
                <c:pt idx="23819">
                  <c:v>5.3340699999999998E-2</c:v>
                </c:pt>
                <c:pt idx="23820">
                  <c:v>5.3278699999999998E-2</c:v>
                </c:pt>
                <c:pt idx="23821">
                  <c:v>5.3241999999999998E-2</c:v>
                </c:pt>
                <c:pt idx="23822">
                  <c:v>5.3230600000000003E-2</c:v>
                </c:pt>
                <c:pt idx="23823">
                  <c:v>5.3243100000000002E-2</c:v>
                </c:pt>
                <c:pt idx="23824">
                  <c:v>5.3279399999999998E-2</c:v>
                </c:pt>
                <c:pt idx="23825">
                  <c:v>5.33403E-2</c:v>
                </c:pt>
                <c:pt idx="23826">
                  <c:v>5.34262E-2</c:v>
                </c:pt>
                <c:pt idx="23827">
                  <c:v>5.3537099999999997E-2</c:v>
                </c:pt>
                <c:pt idx="23828">
                  <c:v>5.36716E-2</c:v>
                </c:pt>
                <c:pt idx="23829">
                  <c:v>5.3828899999999999E-2</c:v>
                </c:pt>
                <c:pt idx="23830">
                  <c:v>5.4008899999999999E-2</c:v>
                </c:pt>
                <c:pt idx="23831">
                  <c:v>5.4212299999999998E-2</c:v>
                </c:pt>
                <c:pt idx="23832">
                  <c:v>5.4440200000000001E-2</c:v>
                </c:pt>
                <c:pt idx="23833">
                  <c:v>5.4692999999999999E-2</c:v>
                </c:pt>
                <c:pt idx="23834">
                  <c:v>5.4970900000000003E-2</c:v>
                </c:pt>
                <c:pt idx="23835">
                  <c:v>5.5274499999999997E-2</c:v>
                </c:pt>
                <c:pt idx="23836">
                  <c:v>5.5604000000000001E-2</c:v>
                </c:pt>
                <c:pt idx="23837">
                  <c:v>5.5959700000000001E-2</c:v>
                </c:pt>
                <c:pt idx="23838">
                  <c:v>5.6341799999999997E-2</c:v>
                </c:pt>
                <c:pt idx="23839">
                  <c:v>5.6750399999999999E-2</c:v>
                </c:pt>
                <c:pt idx="23840">
                  <c:v>5.7185300000000001E-2</c:v>
                </c:pt>
                <c:pt idx="23841">
                  <c:v>5.7646599999999999E-2</c:v>
                </c:pt>
                <c:pt idx="23842">
                  <c:v>5.81343E-2</c:v>
                </c:pt>
                <c:pt idx="23843">
                  <c:v>5.8648199999999998E-2</c:v>
                </c:pt>
                <c:pt idx="23844">
                  <c:v>5.9188499999999998E-2</c:v>
                </c:pt>
                <c:pt idx="23845">
                  <c:v>5.9755700000000002E-2</c:v>
                </c:pt>
                <c:pt idx="23846">
                  <c:v>6.0349699999999999E-2</c:v>
                </c:pt>
                <c:pt idx="23847">
                  <c:v>6.09699E-2</c:v>
                </c:pt>
                <c:pt idx="23848">
                  <c:v>6.1615700000000002E-2</c:v>
                </c:pt>
                <c:pt idx="23849">
                  <c:v>6.2287099999999998E-2</c:v>
                </c:pt>
                <c:pt idx="23850">
                  <c:v>6.2984100000000001E-2</c:v>
                </c:pt>
                <c:pt idx="23851">
                  <c:v>6.3706899999999997E-2</c:v>
                </c:pt>
                <c:pt idx="23852">
                  <c:v>6.4455700000000005E-2</c:v>
                </c:pt>
                <c:pt idx="23853">
                  <c:v>6.5229599999999999E-2</c:v>
                </c:pt>
                <c:pt idx="23854">
                  <c:v>6.6028199999999995E-2</c:v>
                </c:pt>
                <c:pt idx="23855">
                  <c:v>6.68517E-2</c:v>
                </c:pt>
                <c:pt idx="23856">
                  <c:v>6.77006E-2</c:v>
                </c:pt>
                <c:pt idx="23857">
                  <c:v>6.8573999999999996E-2</c:v>
                </c:pt>
                <c:pt idx="23858">
                  <c:v>6.9470199999999996E-2</c:v>
                </c:pt>
                <c:pt idx="23859">
                  <c:v>7.0387599999999995E-2</c:v>
                </c:pt>
                <c:pt idx="23860">
                  <c:v>7.1326000000000001E-2</c:v>
                </c:pt>
                <c:pt idx="23861">
                  <c:v>7.2286000000000003E-2</c:v>
                </c:pt>
                <c:pt idx="23862">
                  <c:v>7.3268299999999995E-2</c:v>
                </c:pt>
                <c:pt idx="23863">
                  <c:v>7.42728E-2</c:v>
                </c:pt>
                <c:pt idx="23864">
                  <c:v>7.5298900000000002E-2</c:v>
                </c:pt>
                <c:pt idx="23865">
                  <c:v>7.6345700000000002E-2</c:v>
                </c:pt>
                <c:pt idx="23866">
                  <c:v>7.7412499999999995E-2</c:v>
                </c:pt>
                <c:pt idx="23867">
                  <c:v>7.8497899999999995E-2</c:v>
                </c:pt>
                <c:pt idx="23868">
                  <c:v>7.9600699999999996E-2</c:v>
                </c:pt>
                <c:pt idx="23869">
                  <c:v>8.07195E-2</c:v>
                </c:pt>
                <c:pt idx="23870">
                  <c:v>8.1853700000000001E-2</c:v>
                </c:pt>
                <c:pt idx="23871">
                  <c:v>8.30037E-2</c:v>
                </c:pt>
                <c:pt idx="23872">
                  <c:v>8.41697E-2</c:v>
                </c:pt>
                <c:pt idx="23873">
                  <c:v>8.5351099999999999E-2</c:v>
                </c:pt>
                <c:pt idx="23874">
                  <c:v>8.6546799999999993E-2</c:v>
                </c:pt>
                <c:pt idx="23875">
                  <c:v>8.7755899999999998E-2</c:v>
                </c:pt>
                <c:pt idx="23876">
                  <c:v>8.8977500000000001E-2</c:v>
                </c:pt>
                <c:pt idx="23877">
                  <c:v>9.0210399999999996E-2</c:v>
                </c:pt>
                <c:pt idx="23878">
                  <c:v>9.1453199999999998E-2</c:v>
                </c:pt>
                <c:pt idx="23879">
                  <c:v>9.2705300000000004E-2</c:v>
                </c:pt>
                <c:pt idx="23880">
                  <c:v>9.3966499999999994E-2</c:v>
                </c:pt>
                <c:pt idx="23881">
                  <c:v>9.5235700000000006E-2</c:v>
                </c:pt>
                <c:pt idx="23882">
                  <c:v>9.6511700000000006E-2</c:v>
                </c:pt>
                <c:pt idx="23883">
                  <c:v>9.7793099999999994E-2</c:v>
                </c:pt>
                <c:pt idx="23884">
                  <c:v>9.9078899999999998E-2</c:v>
                </c:pt>
                <c:pt idx="23885">
                  <c:v>0.100368</c:v>
                </c:pt>
                <c:pt idx="23886">
                  <c:v>0.101658</c:v>
                </c:pt>
                <c:pt idx="23887">
                  <c:v>0.102949</c:v>
                </c:pt>
                <c:pt idx="23888">
                  <c:v>0.104238</c:v>
                </c:pt>
                <c:pt idx="23889">
                  <c:v>0.10552599999999999</c:v>
                </c:pt>
                <c:pt idx="23890">
                  <c:v>0.106809</c:v>
                </c:pt>
                <c:pt idx="23891">
                  <c:v>0.108088</c:v>
                </c:pt>
                <c:pt idx="23892">
                  <c:v>0.10936</c:v>
                </c:pt>
                <c:pt idx="23893">
                  <c:v>0.110624</c:v>
                </c:pt>
                <c:pt idx="23894">
                  <c:v>0.111877</c:v>
                </c:pt>
                <c:pt idx="23895">
                  <c:v>0.113119</c:v>
                </c:pt>
                <c:pt idx="23896">
                  <c:v>0.11434900000000001</c:v>
                </c:pt>
                <c:pt idx="23897">
                  <c:v>0.115564</c:v>
                </c:pt>
                <c:pt idx="23898">
                  <c:v>0.11676300000000001</c:v>
                </c:pt>
                <c:pt idx="23899">
                  <c:v>0.11794399999999999</c:v>
                </c:pt>
                <c:pt idx="23900">
                  <c:v>0.119107</c:v>
                </c:pt>
                <c:pt idx="23901">
                  <c:v>0.120252</c:v>
                </c:pt>
                <c:pt idx="23902">
                  <c:v>0.121376</c:v>
                </c:pt>
                <c:pt idx="23903">
                  <c:v>0.122478</c:v>
                </c:pt>
                <c:pt idx="23904">
                  <c:v>0.123557</c:v>
                </c:pt>
                <c:pt idx="23905">
                  <c:v>0.124611</c:v>
                </c:pt>
                <c:pt idx="23906">
                  <c:v>0.125638</c:v>
                </c:pt>
                <c:pt idx="23907">
                  <c:v>0.126637</c:v>
                </c:pt>
                <c:pt idx="23908">
                  <c:v>0.127606</c:v>
                </c:pt>
                <c:pt idx="23909">
                  <c:v>0.12854399999999999</c:v>
                </c:pt>
                <c:pt idx="23910">
                  <c:v>0.12945000000000001</c:v>
                </c:pt>
                <c:pt idx="23911">
                  <c:v>0.13032099999999999</c:v>
                </c:pt>
                <c:pt idx="23912">
                  <c:v>0.131158</c:v>
                </c:pt>
                <c:pt idx="23913">
                  <c:v>0.13195799999999999</c:v>
                </c:pt>
                <c:pt idx="23914">
                  <c:v>0.13272100000000001</c:v>
                </c:pt>
                <c:pt idx="23915">
                  <c:v>0.13344800000000001</c:v>
                </c:pt>
                <c:pt idx="23916">
                  <c:v>0.13413700000000001</c:v>
                </c:pt>
                <c:pt idx="23917">
                  <c:v>0.13478699999999999</c:v>
                </c:pt>
                <c:pt idx="23918">
                  <c:v>0.13539899999999999</c:v>
                </c:pt>
                <c:pt idx="23919">
                  <c:v>0.13596900000000001</c:v>
                </c:pt>
                <c:pt idx="23920">
                  <c:v>0.13649700000000001</c:v>
                </c:pt>
                <c:pt idx="23921">
                  <c:v>0.13698199999999999</c:v>
                </c:pt>
                <c:pt idx="23922">
                  <c:v>0.13742299999999999</c:v>
                </c:pt>
                <c:pt idx="23923">
                  <c:v>0.137821</c:v>
                </c:pt>
                <c:pt idx="23924">
                  <c:v>0.13817499999999999</c:v>
                </c:pt>
                <c:pt idx="23925">
                  <c:v>0.138484</c:v>
                </c:pt>
                <c:pt idx="23926">
                  <c:v>0.13874900000000001</c:v>
                </c:pt>
                <c:pt idx="23927">
                  <c:v>0.13897000000000001</c:v>
                </c:pt>
                <c:pt idx="23928">
                  <c:v>0.13914499999999999</c:v>
                </c:pt>
                <c:pt idx="23929">
                  <c:v>0.13927400000000001</c:v>
                </c:pt>
                <c:pt idx="23930">
                  <c:v>0.13935800000000001</c:v>
                </c:pt>
                <c:pt idx="23931">
                  <c:v>0.13939499999999999</c:v>
                </c:pt>
                <c:pt idx="23932">
                  <c:v>0.13938600000000001</c:v>
                </c:pt>
                <c:pt idx="23933">
                  <c:v>0.13933000000000001</c:v>
                </c:pt>
                <c:pt idx="23934">
                  <c:v>0.13922799999999999</c:v>
                </c:pt>
                <c:pt idx="23935">
                  <c:v>0.13908100000000001</c:v>
                </c:pt>
                <c:pt idx="23936">
                  <c:v>0.13889000000000001</c:v>
                </c:pt>
                <c:pt idx="23937">
                  <c:v>0.138653</c:v>
                </c:pt>
                <c:pt idx="23938">
                  <c:v>0.13836999999999999</c:v>
                </c:pt>
                <c:pt idx="23939">
                  <c:v>0.138043</c:v>
                </c:pt>
                <c:pt idx="23940">
                  <c:v>0.13766999999999999</c:v>
                </c:pt>
                <c:pt idx="23941">
                  <c:v>0.13725200000000001</c:v>
                </c:pt>
                <c:pt idx="23942">
                  <c:v>0.136793</c:v>
                </c:pt>
                <c:pt idx="23943">
                  <c:v>0.136291</c:v>
                </c:pt>
                <c:pt idx="23944">
                  <c:v>0.13574700000000001</c:v>
                </c:pt>
                <c:pt idx="23945">
                  <c:v>0.135162</c:v>
                </c:pt>
                <c:pt idx="23946">
                  <c:v>0.13453699999999999</c:v>
                </c:pt>
                <c:pt idx="23947">
                  <c:v>0.13387399999999999</c:v>
                </c:pt>
                <c:pt idx="23948">
                  <c:v>0.13317399999999999</c:v>
                </c:pt>
                <c:pt idx="23949">
                  <c:v>0.132439</c:v>
                </c:pt>
                <c:pt idx="23950">
                  <c:v>0.13167000000000001</c:v>
                </c:pt>
                <c:pt idx="23951">
                  <c:v>0.13086800000000001</c:v>
                </c:pt>
                <c:pt idx="23952">
                  <c:v>0.13003600000000001</c:v>
                </c:pt>
                <c:pt idx="23953">
                  <c:v>0.12917400000000001</c:v>
                </c:pt>
                <c:pt idx="23954">
                  <c:v>0.12828500000000001</c:v>
                </c:pt>
                <c:pt idx="23955">
                  <c:v>0.12736800000000001</c:v>
                </c:pt>
                <c:pt idx="23956">
                  <c:v>0.12642600000000001</c:v>
                </c:pt>
                <c:pt idx="23957">
                  <c:v>0.12545899999999999</c:v>
                </c:pt>
                <c:pt idx="23958">
                  <c:v>0.124468</c:v>
                </c:pt>
                <c:pt idx="23959">
                  <c:v>0.123455</c:v>
                </c:pt>
                <c:pt idx="23960">
                  <c:v>0.12242</c:v>
                </c:pt>
                <c:pt idx="23961">
                  <c:v>0.121367</c:v>
                </c:pt>
                <c:pt idx="23962">
                  <c:v>0.120297</c:v>
                </c:pt>
                <c:pt idx="23963">
                  <c:v>0.119213</c:v>
                </c:pt>
                <c:pt idx="23964">
                  <c:v>0.118115</c:v>
                </c:pt>
                <c:pt idx="23965">
                  <c:v>0.117004</c:v>
                </c:pt>
                <c:pt idx="23966">
                  <c:v>0.115883</c:v>
                </c:pt>
                <c:pt idx="23967">
                  <c:v>0.11475200000000001</c:v>
                </c:pt>
                <c:pt idx="23968">
                  <c:v>0.113612</c:v>
                </c:pt>
                <c:pt idx="23969">
                  <c:v>0.112466</c:v>
                </c:pt>
                <c:pt idx="23970">
                  <c:v>0.111316</c:v>
                </c:pt>
                <c:pt idx="23971">
                  <c:v>0.110162</c:v>
                </c:pt>
                <c:pt idx="23972">
                  <c:v>0.10900799999999999</c:v>
                </c:pt>
                <c:pt idx="23973">
                  <c:v>0.10785500000000001</c:v>
                </c:pt>
                <c:pt idx="23974">
                  <c:v>0.10670399999999999</c:v>
                </c:pt>
                <c:pt idx="23975">
                  <c:v>0.105557</c:v>
                </c:pt>
                <c:pt idx="23976">
                  <c:v>0.10441300000000001</c:v>
                </c:pt>
                <c:pt idx="23977">
                  <c:v>0.10327600000000001</c:v>
                </c:pt>
                <c:pt idx="23978">
                  <c:v>0.102146</c:v>
                </c:pt>
                <c:pt idx="23979">
                  <c:v>0.101026</c:v>
                </c:pt>
                <c:pt idx="23980">
                  <c:v>9.9916199999999997E-2</c:v>
                </c:pt>
                <c:pt idx="23981">
                  <c:v>9.8818799999999998E-2</c:v>
                </c:pt>
                <c:pt idx="23982">
                  <c:v>9.7735100000000005E-2</c:v>
                </c:pt>
                <c:pt idx="23983">
                  <c:v>9.6666500000000002E-2</c:v>
                </c:pt>
                <c:pt idx="23984">
                  <c:v>9.5614599999999994E-2</c:v>
                </c:pt>
                <c:pt idx="23985">
                  <c:v>9.4580700000000004E-2</c:v>
                </c:pt>
                <c:pt idx="23986">
                  <c:v>9.3565800000000005E-2</c:v>
                </c:pt>
                <c:pt idx="23987">
                  <c:v>9.2570700000000006E-2</c:v>
                </c:pt>
                <c:pt idx="23988">
                  <c:v>9.1596899999999995E-2</c:v>
                </c:pt>
                <c:pt idx="23989">
                  <c:v>9.0646400000000002E-2</c:v>
                </c:pt>
                <c:pt idx="23990">
                  <c:v>8.9720900000000006E-2</c:v>
                </c:pt>
                <c:pt idx="23991">
                  <c:v>8.8821700000000003E-2</c:v>
                </c:pt>
                <c:pt idx="23992">
                  <c:v>8.7949700000000006E-2</c:v>
                </c:pt>
                <c:pt idx="23993">
                  <c:v>8.7106000000000003E-2</c:v>
                </c:pt>
                <c:pt idx="23994">
                  <c:v>8.6291300000000001E-2</c:v>
                </c:pt>
                <c:pt idx="23995">
                  <c:v>8.5506100000000002E-2</c:v>
                </c:pt>
                <c:pt idx="23996">
                  <c:v>8.4750800000000001E-2</c:v>
                </c:pt>
                <c:pt idx="23997">
                  <c:v>8.4025699999999995E-2</c:v>
                </c:pt>
                <c:pt idx="23998">
                  <c:v>8.33319E-2</c:v>
                </c:pt>
                <c:pt idx="23999">
                  <c:v>8.2671099999999997E-2</c:v>
                </c:pt>
                <c:pt idx="24000">
                  <c:v>8.2044400000000003E-2</c:v>
                </c:pt>
                <c:pt idx="24001">
                  <c:v>8.1452300000000005E-2</c:v>
                </c:pt>
                <c:pt idx="24002">
                  <c:v>8.0895400000000006E-2</c:v>
                </c:pt>
                <c:pt idx="24003">
                  <c:v>8.0374699999999993E-2</c:v>
                </c:pt>
                <c:pt idx="24004">
                  <c:v>7.9890900000000001E-2</c:v>
                </c:pt>
                <c:pt idx="24005">
                  <c:v>7.9444399999999998E-2</c:v>
                </c:pt>
                <c:pt idx="24006">
                  <c:v>7.9035499999999995E-2</c:v>
                </c:pt>
                <c:pt idx="24007">
                  <c:v>7.8664300000000006E-2</c:v>
                </c:pt>
                <c:pt idx="24008">
                  <c:v>7.8331200000000004E-2</c:v>
                </c:pt>
                <c:pt idx="24009">
                  <c:v>7.8036300000000003E-2</c:v>
                </c:pt>
                <c:pt idx="24010">
                  <c:v>7.7779500000000001E-2</c:v>
                </c:pt>
                <c:pt idx="24011">
                  <c:v>7.7560599999999993E-2</c:v>
                </c:pt>
                <c:pt idx="24012">
                  <c:v>7.7380199999999996E-2</c:v>
                </c:pt>
                <c:pt idx="24013">
                  <c:v>7.7239100000000005E-2</c:v>
                </c:pt>
                <c:pt idx="24014">
                  <c:v>7.7137399999999995E-2</c:v>
                </c:pt>
                <c:pt idx="24015">
                  <c:v>7.7075099999999994E-2</c:v>
                </c:pt>
                <c:pt idx="24016">
                  <c:v>7.7051499999999995E-2</c:v>
                </c:pt>
                <c:pt idx="24017">
                  <c:v>7.7065400000000006E-2</c:v>
                </c:pt>
                <c:pt idx="24018">
                  <c:v>7.7116100000000007E-2</c:v>
                </c:pt>
                <c:pt idx="24019">
                  <c:v>7.7203099999999997E-2</c:v>
                </c:pt>
                <c:pt idx="24020">
                  <c:v>7.7326000000000006E-2</c:v>
                </c:pt>
                <c:pt idx="24021">
                  <c:v>7.7484499999999998E-2</c:v>
                </c:pt>
                <c:pt idx="24022">
                  <c:v>7.7678800000000006E-2</c:v>
                </c:pt>
                <c:pt idx="24023">
                  <c:v>7.7908599999999995E-2</c:v>
                </c:pt>
                <c:pt idx="24024">
                  <c:v>7.8172500000000006E-2</c:v>
                </c:pt>
                <c:pt idx="24025">
                  <c:v>7.8468399999999994E-2</c:v>
                </c:pt>
                <c:pt idx="24026">
                  <c:v>7.8795500000000004E-2</c:v>
                </c:pt>
                <c:pt idx="24027">
                  <c:v>7.9153500000000002E-2</c:v>
                </c:pt>
                <c:pt idx="24028">
                  <c:v>7.9542000000000002E-2</c:v>
                </c:pt>
                <c:pt idx="24029">
                  <c:v>7.9960199999999995E-2</c:v>
                </c:pt>
                <c:pt idx="24030">
                  <c:v>8.0407599999999996E-2</c:v>
                </c:pt>
                <c:pt idx="24031">
                  <c:v>8.08836E-2</c:v>
                </c:pt>
                <c:pt idx="24032">
                  <c:v>8.1387200000000007E-2</c:v>
                </c:pt>
                <c:pt idx="24033">
                  <c:v>8.1917100000000007E-2</c:v>
                </c:pt>
                <c:pt idx="24034">
                  <c:v>8.2471900000000001E-2</c:v>
                </c:pt>
                <c:pt idx="24035">
                  <c:v>8.3050700000000005E-2</c:v>
                </c:pt>
                <c:pt idx="24036">
                  <c:v>8.3653000000000005E-2</c:v>
                </c:pt>
                <c:pt idx="24037">
                  <c:v>8.4278699999999998E-2</c:v>
                </c:pt>
                <c:pt idx="24038">
                  <c:v>8.4928500000000004E-2</c:v>
                </c:pt>
                <c:pt idx="24039">
                  <c:v>8.5602300000000006E-2</c:v>
                </c:pt>
                <c:pt idx="24040">
                  <c:v>8.6297399999999996E-2</c:v>
                </c:pt>
                <c:pt idx="24041">
                  <c:v>8.7010000000000004E-2</c:v>
                </c:pt>
                <c:pt idx="24042">
                  <c:v>8.7737999999999997E-2</c:v>
                </c:pt>
                <c:pt idx="24043">
                  <c:v>8.8479699999999994E-2</c:v>
                </c:pt>
                <c:pt idx="24044">
                  <c:v>8.9232900000000004E-2</c:v>
                </c:pt>
                <c:pt idx="24045">
                  <c:v>8.9995400000000003E-2</c:v>
                </c:pt>
                <c:pt idx="24046">
                  <c:v>9.0765600000000002E-2</c:v>
                </c:pt>
                <c:pt idx="24047">
                  <c:v>9.1541899999999995E-2</c:v>
                </c:pt>
                <c:pt idx="24048">
                  <c:v>9.2322299999999996E-2</c:v>
                </c:pt>
                <c:pt idx="24049">
                  <c:v>9.3104999999999993E-2</c:v>
                </c:pt>
                <c:pt idx="24050">
                  <c:v>9.3888100000000002E-2</c:v>
                </c:pt>
                <c:pt idx="24051">
                  <c:v>9.4669900000000001E-2</c:v>
                </c:pt>
                <c:pt idx="24052">
                  <c:v>9.5448099999999994E-2</c:v>
                </c:pt>
                <c:pt idx="24053">
                  <c:v>9.6220200000000006E-2</c:v>
                </c:pt>
                <c:pt idx="24054">
                  <c:v>9.6984100000000004E-2</c:v>
                </c:pt>
                <c:pt idx="24055">
                  <c:v>9.7738199999999997E-2</c:v>
                </c:pt>
                <c:pt idx="24056">
                  <c:v>9.8481299999999994E-2</c:v>
                </c:pt>
                <c:pt idx="24057">
                  <c:v>9.9211999999999995E-2</c:v>
                </c:pt>
                <c:pt idx="24058">
                  <c:v>9.9928500000000003E-2</c:v>
                </c:pt>
                <c:pt idx="24059">
                  <c:v>0.100629</c:v>
                </c:pt>
                <c:pt idx="24060">
                  <c:v>0.101314</c:v>
                </c:pt>
                <c:pt idx="24061">
                  <c:v>0.10198</c:v>
                </c:pt>
                <c:pt idx="24062">
                  <c:v>0.10262499999999999</c:v>
                </c:pt>
                <c:pt idx="24063">
                  <c:v>0.10324899999999999</c:v>
                </c:pt>
                <c:pt idx="24064">
                  <c:v>0.103849</c:v>
                </c:pt>
                <c:pt idx="24065">
                  <c:v>0.104423</c:v>
                </c:pt>
                <c:pt idx="24066">
                  <c:v>0.10497099999999999</c:v>
                </c:pt>
                <c:pt idx="24067">
                  <c:v>0.10549</c:v>
                </c:pt>
                <c:pt idx="24068">
                  <c:v>0.105978</c:v>
                </c:pt>
                <c:pt idx="24069">
                  <c:v>0.106435</c:v>
                </c:pt>
                <c:pt idx="24070">
                  <c:v>0.10685699999999999</c:v>
                </c:pt>
                <c:pt idx="24071">
                  <c:v>0.10724499999999999</c:v>
                </c:pt>
                <c:pt idx="24072">
                  <c:v>0.107597</c:v>
                </c:pt>
                <c:pt idx="24073">
                  <c:v>0.10791100000000001</c:v>
                </c:pt>
                <c:pt idx="24074">
                  <c:v>0.108186</c:v>
                </c:pt>
                <c:pt idx="24075">
                  <c:v>0.10842</c:v>
                </c:pt>
                <c:pt idx="24076">
                  <c:v>0.108613</c:v>
                </c:pt>
                <c:pt idx="24077">
                  <c:v>0.108764</c:v>
                </c:pt>
                <c:pt idx="24078">
                  <c:v>0.108871</c:v>
                </c:pt>
                <c:pt idx="24079">
                  <c:v>0.108933</c:v>
                </c:pt>
                <c:pt idx="24080">
                  <c:v>0.10895100000000001</c:v>
                </c:pt>
                <c:pt idx="24081">
                  <c:v>0.10892499999999999</c:v>
                </c:pt>
                <c:pt idx="24082">
                  <c:v>0.108852</c:v>
                </c:pt>
                <c:pt idx="24083">
                  <c:v>0.108734</c:v>
                </c:pt>
                <c:pt idx="24084">
                  <c:v>0.108568</c:v>
                </c:pt>
                <c:pt idx="24085">
                  <c:v>0.10835400000000001</c:v>
                </c:pt>
                <c:pt idx="24086">
                  <c:v>0.10809299999999999</c:v>
                </c:pt>
                <c:pt idx="24087">
                  <c:v>0.10778500000000001</c:v>
                </c:pt>
                <c:pt idx="24088">
                  <c:v>0.10743</c:v>
                </c:pt>
                <c:pt idx="24089">
                  <c:v>0.107029</c:v>
                </c:pt>
                <c:pt idx="24090">
                  <c:v>0.106581</c:v>
                </c:pt>
                <c:pt idx="24091">
                  <c:v>0.106089</c:v>
                </c:pt>
                <c:pt idx="24092">
                  <c:v>0.10555100000000001</c:v>
                </c:pt>
                <c:pt idx="24093">
                  <c:v>0.10496800000000001</c:v>
                </c:pt>
                <c:pt idx="24094">
                  <c:v>0.104342</c:v>
                </c:pt>
                <c:pt idx="24095">
                  <c:v>0.103673</c:v>
                </c:pt>
                <c:pt idx="24096">
                  <c:v>0.102962</c:v>
                </c:pt>
                <c:pt idx="24097">
                  <c:v>0.10220899999999999</c:v>
                </c:pt>
                <c:pt idx="24098">
                  <c:v>0.10141500000000001</c:v>
                </c:pt>
                <c:pt idx="24099">
                  <c:v>0.100581</c:v>
                </c:pt>
                <c:pt idx="24100">
                  <c:v>9.9710599999999996E-2</c:v>
                </c:pt>
                <c:pt idx="24101">
                  <c:v>9.88039E-2</c:v>
                </c:pt>
                <c:pt idx="24102">
                  <c:v>9.78628E-2</c:v>
                </c:pt>
                <c:pt idx="24103">
                  <c:v>9.6889100000000006E-2</c:v>
                </c:pt>
                <c:pt idx="24104">
                  <c:v>9.5884499999999998E-2</c:v>
                </c:pt>
                <c:pt idx="24105">
                  <c:v>9.4850199999999996E-2</c:v>
                </c:pt>
                <c:pt idx="24106">
                  <c:v>9.3787899999999993E-2</c:v>
                </c:pt>
                <c:pt idx="24107">
                  <c:v>9.2699599999999993E-2</c:v>
                </c:pt>
                <c:pt idx="24108">
                  <c:v>9.1587699999999994E-2</c:v>
                </c:pt>
                <c:pt idx="24109">
                  <c:v>9.0455099999999997E-2</c:v>
                </c:pt>
                <c:pt idx="24110">
                  <c:v>8.9304300000000003E-2</c:v>
                </c:pt>
                <c:pt idx="24111">
                  <c:v>8.8137400000000005E-2</c:v>
                </c:pt>
                <c:pt idx="24112">
                  <c:v>8.6955400000000002E-2</c:v>
                </c:pt>
                <c:pt idx="24113">
                  <c:v>8.5759699999999994E-2</c:v>
                </c:pt>
                <c:pt idx="24114">
                  <c:v>8.45529E-2</c:v>
                </c:pt>
                <c:pt idx="24115">
                  <c:v>8.3337700000000001E-2</c:v>
                </c:pt>
                <c:pt idx="24116">
                  <c:v>8.2116599999999998E-2</c:v>
                </c:pt>
                <c:pt idx="24117">
                  <c:v>8.0891699999999997E-2</c:v>
                </c:pt>
                <c:pt idx="24118">
                  <c:v>7.96655E-2</c:v>
                </c:pt>
                <c:pt idx="24119">
                  <c:v>7.8440599999999999E-2</c:v>
                </c:pt>
                <c:pt idx="24120">
                  <c:v>7.7219200000000002E-2</c:v>
                </c:pt>
                <c:pt idx="24121">
                  <c:v>7.6003500000000002E-2</c:v>
                </c:pt>
                <c:pt idx="24122">
                  <c:v>7.4795399999999998E-2</c:v>
                </c:pt>
                <c:pt idx="24123">
                  <c:v>7.3597300000000004E-2</c:v>
                </c:pt>
                <c:pt idx="24124">
                  <c:v>7.2412400000000002E-2</c:v>
                </c:pt>
                <c:pt idx="24125">
                  <c:v>7.1245000000000003E-2</c:v>
                </c:pt>
                <c:pt idx="24126">
                  <c:v>7.0099099999999998E-2</c:v>
                </c:pt>
                <c:pt idx="24127">
                  <c:v>6.8976499999999996E-2</c:v>
                </c:pt>
                <c:pt idx="24128">
                  <c:v>6.7876900000000004E-2</c:v>
                </c:pt>
                <c:pt idx="24129">
                  <c:v>6.6801399999999997E-2</c:v>
                </c:pt>
                <c:pt idx="24130">
                  <c:v>6.5752199999999997E-2</c:v>
                </c:pt>
                <c:pt idx="24131">
                  <c:v>6.4731700000000003E-2</c:v>
                </c:pt>
                <c:pt idx="24132">
                  <c:v>6.3741099999999995E-2</c:v>
                </c:pt>
                <c:pt idx="24133">
                  <c:v>6.2781699999999996E-2</c:v>
                </c:pt>
                <c:pt idx="24134">
                  <c:v>6.1855399999999998E-2</c:v>
                </c:pt>
                <c:pt idx="24135">
                  <c:v>6.0964299999999999E-2</c:v>
                </c:pt>
                <c:pt idx="24136">
                  <c:v>6.0109799999999998E-2</c:v>
                </c:pt>
                <c:pt idx="24137">
                  <c:v>5.9292900000000003E-2</c:v>
                </c:pt>
                <c:pt idx="24138">
                  <c:v>5.8514799999999999E-2</c:v>
                </c:pt>
                <c:pt idx="24139">
                  <c:v>5.77762E-2</c:v>
                </c:pt>
                <c:pt idx="24140">
                  <c:v>5.70774E-2</c:v>
                </c:pt>
                <c:pt idx="24141">
                  <c:v>5.6419400000000001E-2</c:v>
                </c:pt>
                <c:pt idx="24142">
                  <c:v>5.5803699999999998E-2</c:v>
                </c:pt>
                <c:pt idx="24143">
                  <c:v>5.5231599999999999E-2</c:v>
                </c:pt>
                <c:pt idx="24144">
                  <c:v>5.4704299999999997E-2</c:v>
                </c:pt>
                <c:pt idx="24145">
                  <c:v>5.4222300000000001E-2</c:v>
                </c:pt>
                <c:pt idx="24146">
                  <c:v>5.3786399999999998E-2</c:v>
                </c:pt>
                <c:pt idx="24147">
                  <c:v>5.3397899999999998E-2</c:v>
                </c:pt>
                <c:pt idx="24148">
                  <c:v>5.3057899999999998E-2</c:v>
                </c:pt>
                <c:pt idx="24149">
                  <c:v>5.2767399999999999E-2</c:v>
                </c:pt>
                <c:pt idx="24150">
                  <c:v>5.2526499999999997E-2</c:v>
                </c:pt>
                <c:pt idx="24151">
                  <c:v>5.2335399999999997E-2</c:v>
                </c:pt>
                <c:pt idx="24152">
                  <c:v>5.2194200000000003E-2</c:v>
                </c:pt>
                <c:pt idx="24153">
                  <c:v>5.2102799999999998E-2</c:v>
                </c:pt>
                <c:pt idx="24154">
                  <c:v>5.20609E-2</c:v>
                </c:pt>
                <c:pt idx="24155">
                  <c:v>5.20679E-2</c:v>
                </c:pt>
                <c:pt idx="24156">
                  <c:v>5.2123200000000001E-2</c:v>
                </c:pt>
                <c:pt idx="24157">
                  <c:v>5.22262E-2</c:v>
                </c:pt>
                <c:pt idx="24158">
                  <c:v>5.2376399999999997E-2</c:v>
                </c:pt>
                <c:pt idx="24159">
                  <c:v>5.2573399999999999E-2</c:v>
                </c:pt>
                <c:pt idx="24160">
                  <c:v>5.2816399999999999E-2</c:v>
                </c:pt>
                <c:pt idx="24161">
                  <c:v>5.3104699999999998E-2</c:v>
                </c:pt>
                <c:pt idx="24162">
                  <c:v>5.3436600000000001E-2</c:v>
                </c:pt>
                <c:pt idx="24163">
                  <c:v>5.3810799999999999E-2</c:v>
                </c:pt>
                <c:pt idx="24164">
                  <c:v>5.42259E-2</c:v>
                </c:pt>
                <c:pt idx="24165">
                  <c:v>5.4680899999999998E-2</c:v>
                </c:pt>
                <c:pt idx="24166">
                  <c:v>5.51742E-2</c:v>
                </c:pt>
                <c:pt idx="24167">
                  <c:v>5.5704400000000001E-2</c:v>
                </c:pt>
                <c:pt idx="24168">
                  <c:v>5.6270100000000003E-2</c:v>
                </c:pt>
                <c:pt idx="24169">
                  <c:v>5.6869700000000002E-2</c:v>
                </c:pt>
                <c:pt idx="24170">
                  <c:v>5.7501999999999998E-2</c:v>
                </c:pt>
                <c:pt idx="24171">
                  <c:v>5.81652E-2</c:v>
                </c:pt>
                <c:pt idx="24172">
                  <c:v>5.8857899999999998E-2</c:v>
                </c:pt>
                <c:pt idx="24173">
                  <c:v>5.9578100000000002E-2</c:v>
                </c:pt>
                <c:pt idx="24174">
                  <c:v>6.0323700000000001E-2</c:v>
                </c:pt>
                <c:pt idx="24175">
                  <c:v>6.10932E-2</c:v>
                </c:pt>
                <c:pt idx="24176">
                  <c:v>6.1885299999999997E-2</c:v>
                </c:pt>
                <c:pt idx="24177">
                  <c:v>6.2698500000000004E-2</c:v>
                </c:pt>
                <c:pt idx="24178">
                  <c:v>6.3531099999999993E-2</c:v>
                </c:pt>
                <c:pt idx="24179">
                  <c:v>6.4380999999999994E-2</c:v>
                </c:pt>
                <c:pt idx="24180">
                  <c:v>6.5245600000000001E-2</c:v>
                </c:pt>
                <c:pt idx="24181">
                  <c:v>6.6122200000000006E-2</c:v>
                </c:pt>
                <c:pt idx="24182">
                  <c:v>6.7008200000000004E-2</c:v>
                </c:pt>
                <c:pt idx="24183">
                  <c:v>6.7901400000000001E-2</c:v>
                </c:pt>
                <c:pt idx="24184">
                  <c:v>6.8799299999999994E-2</c:v>
                </c:pt>
                <c:pt idx="24185">
                  <c:v>6.9699499999999998E-2</c:v>
                </c:pt>
                <c:pt idx="24186">
                  <c:v>7.0599599999999998E-2</c:v>
                </c:pt>
                <c:pt idx="24187">
                  <c:v>7.14978E-2</c:v>
                </c:pt>
                <c:pt idx="24188">
                  <c:v>7.2391899999999995E-2</c:v>
                </c:pt>
                <c:pt idx="24189">
                  <c:v>7.3279300000000006E-2</c:v>
                </c:pt>
                <c:pt idx="24190">
                  <c:v>7.4157500000000001E-2</c:v>
                </c:pt>
                <c:pt idx="24191">
                  <c:v>7.5023699999999999E-2</c:v>
                </c:pt>
                <c:pt idx="24192">
                  <c:v>7.5875499999999999E-2</c:v>
                </c:pt>
                <c:pt idx="24193">
                  <c:v>7.6710899999999999E-2</c:v>
                </c:pt>
                <c:pt idx="24194">
                  <c:v>7.7527899999999997E-2</c:v>
                </c:pt>
                <c:pt idx="24195">
                  <c:v>7.83248E-2</c:v>
                </c:pt>
                <c:pt idx="24196">
                  <c:v>7.9100000000000004E-2</c:v>
                </c:pt>
                <c:pt idx="24197">
                  <c:v>7.9851800000000001E-2</c:v>
                </c:pt>
                <c:pt idx="24198">
                  <c:v>8.05781E-2</c:v>
                </c:pt>
                <c:pt idx="24199">
                  <c:v>8.1276200000000007E-2</c:v>
                </c:pt>
                <c:pt idx="24200">
                  <c:v>8.1943199999999994E-2</c:v>
                </c:pt>
                <c:pt idx="24201">
                  <c:v>8.2576800000000006E-2</c:v>
                </c:pt>
                <c:pt idx="24202">
                  <c:v>8.3174999999999999E-2</c:v>
                </c:pt>
                <c:pt idx="24203">
                  <c:v>8.3735900000000002E-2</c:v>
                </c:pt>
                <c:pt idx="24204">
                  <c:v>8.4257399999999996E-2</c:v>
                </c:pt>
                <c:pt idx="24205">
                  <c:v>8.4737699999999999E-2</c:v>
                </c:pt>
                <c:pt idx="24206">
                  <c:v>8.5174899999999998E-2</c:v>
                </c:pt>
                <c:pt idx="24207">
                  <c:v>8.5567699999999997E-2</c:v>
                </c:pt>
                <c:pt idx="24208">
                  <c:v>8.5913900000000001E-2</c:v>
                </c:pt>
                <c:pt idx="24209">
                  <c:v>8.6211999999999997E-2</c:v>
                </c:pt>
                <c:pt idx="24210">
                  <c:v>8.6460499999999996E-2</c:v>
                </c:pt>
                <c:pt idx="24211">
                  <c:v>8.6658100000000002E-2</c:v>
                </c:pt>
                <c:pt idx="24212">
                  <c:v>8.68033E-2</c:v>
                </c:pt>
                <c:pt idx="24213">
                  <c:v>8.6894899999999997E-2</c:v>
                </c:pt>
                <c:pt idx="24214">
                  <c:v>8.6932099999999998E-2</c:v>
                </c:pt>
                <c:pt idx="24215">
                  <c:v>8.6913900000000002E-2</c:v>
                </c:pt>
                <c:pt idx="24216">
                  <c:v>8.6839200000000005E-2</c:v>
                </c:pt>
                <c:pt idx="24217">
                  <c:v>8.6707599999999996E-2</c:v>
                </c:pt>
                <c:pt idx="24218">
                  <c:v>8.6518600000000001E-2</c:v>
                </c:pt>
                <c:pt idx="24219">
                  <c:v>8.6271500000000001E-2</c:v>
                </c:pt>
                <c:pt idx="24220">
                  <c:v>8.5965600000000003E-2</c:v>
                </c:pt>
                <c:pt idx="24221">
                  <c:v>8.5600300000000004E-2</c:v>
                </c:pt>
                <c:pt idx="24222">
                  <c:v>8.5175000000000001E-2</c:v>
                </c:pt>
                <c:pt idx="24223">
                  <c:v>8.4690100000000004E-2</c:v>
                </c:pt>
                <c:pt idx="24224">
                  <c:v>8.4145899999999996E-2</c:v>
                </c:pt>
                <c:pt idx="24225">
                  <c:v>8.3542599999999995E-2</c:v>
                </c:pt>
                <c:pt idx="24226">
                  <c:v>8.2879999999999995E-2</c:v>
                </c:pt>
                <c:pt idx="24227">
                  <c:v>8.2158099999999998E-2</c:v>
                </c:pt>
                <c:pt idx="24228">
                  <c:v>8.13778E-2</c:v>
                </c:pt>
                <c:pt idx="24229">
                  <c:v>8.0539899999999998E-2</c:v>
                </c:pt>
                <c:pt idx="24230">
                  <c:v>7.9645199999999999E-2</c:v>
                </c:pt>
                <c:pt idx="24231">
                  <c:v>7.8694700000000006E-2</c:v>
                </c:pt>
                <c:pt idx="24232">
                  <c:v>7.7688999999999994E-2</c:v>
                </c:pt>
                <c:pt idx="24233">
                  <c:v>7.6629299999999997E-2</c:v>
                </c:pt>
                <c:pt idx="24234">
                  <c:v>7.5516399999999997E-2</c:v>
                </c:pt>
                <c:pt idx="24235">
                  <c:v>7.4351299999999995E-2</c:v>
                </c:pt>
                <c:pt idx="24236">
                  <c:v>7.3135699999999998E-2</c:v>
                </c:pt>
                <c:pt idx="24237">
                  <c:v>7.1871400000000002E-2</c:v>
                </c:pt>
                <c:pt idx="24238">
                  <c:v>7.0560200000000003E-2</c:v>
                </c:pt>
                <c:pt idx="24239">
                  <c:v>6.9203600000000004E-2</c:v>
                </c:pt>
                <c:pt idx="24240">
                  <c:v>6.78034E-2</c:v>
                </c:pt>
                <c:pt idx="24241">
                  <c:v>6.6361699999999996E-2</c:v>
                </c:pt>
                <c:pt idx="24242">
                  <c:v>6.4880199999999999E-2</c:v>
                </c:pt>
                <c:pt idx="24243">
                  <c:v>6.3361000000000001E-2</c:v>
                </c:pt>
                <c:pt idx="24244">
                  <c:v>6.1806100000000003E-2</c:v>
                </c:pt>
                <c:pt idx="24245">
                  <c:v>6.0217300000000001E-2</c:v>
                </c:pt>
                <c:pt idx="24246">
                  <c:v>5.8596799999999997E-2</c:v>
                </c:pt>
                <c:pt idx="24247">
                  <c:v>5.6947299999999999E-2</c:v>
                </c:pt>
                <c:pt idx="24248">
                  <c:v>5.5271899999999999E-2</c:v>
                </c:pt>
                <c:pt idx="24249">
                  <c:v>5.3572799999999997E-2</c:v>
                </c:pt>
                <c:pt idx="24250">
                  <c:v>5.1852000000000002E-2</c:v>
                </c:pt>
                <c:pt idx="24251">
                  <c:v>5.0111900000000001E-2</c:v>
                </c:pt>
                <c:pt idx="24252">
                  <c:v>4.8355599999999999E-2</c:v>
                </c:pt>
                <c:pt idx="24253">
                  <c:v>4.6586200000000001E-2</c:v>
                </c:pt>
                <c:pt idx="24254">
                  <c:v>4.48063E-2</c:v>
                </c:pt>
                <c:pt idx="24255">
                  <c:v>4.3019000000000002E-2</c:v>
                </c:pt>
                <c:pt idx="24256">
                  <c:v>4.1227300000000001E-2</c:v>
                </c:pt>
                <c:pt idx="24257">
                  <c:v>3.94341E-2</c:v>
                </c:pt>
                <c:pt idx="24258">
                  <c:v>3.7642299999999997E-2</c:v>
                </c:pt>
                <c:pt idx="24259">
                  <c:v>3.5854299999999999E-2</c:v>
                </c:pt>
                <c:pt idx="24260">
                  <c:v>3.4072600000000001E-2</c:v>
                </c:pt>
                <c:pt idx="24261">
                  <c:v>3.23009E-2</c:v>
                </c:pt>
                <c:pt idx="24262">
                  <c:v>3.0542900000000001E-2</c:v>
                </c:pt>
                <c:pt idx="24263">
                  <c:v>2.88034E-2</c:v>
                </c:pt>
                <c:pt idx="24264">
                  <c:v>2.7086499999999999E-2</c:v>
                </c:pt>
                <c:pt idx="24265">
                  <c:v>2.5393800000000001E-2</c:v>
                </c:pt>
                <c:pt idx="24266">
                  <c:v>2.3726000000000001E-2</c:v>
                </c:pt>
                <c:pt idx="24267">
                  <c:v>2.2085500000000001E-2</c:v>
                </c:pt>
                <c:pt idx="24268">
                  <c:v>2.0475299999999998E-2</c:v>
                </c:pt>
                <c:pt idx="24269">
                  <c:v>1.8897500000000001E-2</c:v>
                </c:pt>
                <c:pt idx="24270">
                  <c:v>1.73542E-2</c:v>
                </c:pt>
                <c:pt idx="24271">
                  <c:v>1.5847699999999999E-2</c:v>
                </c:pt>
                <c:pt idx="24272">
                  <c:v>1.4380499999999999E-2</c:v>
                </c:pt>
                <c:pt idx="24273">
                  <c:v>1.29549E-2</c:v>
                </c:pt>
                <c:pt idx="24274">
                  <c:v>1.1572900000000001E-2</c:v>
                </c:pt>
                <c:pt idx="24275">
                  <c:v>1.0236500000000001E-2</c:v>
                </c:pt>
                <c:pt idx="24276" formatCode="0.00E+00">
                  <c:v>8.9479499999999997E-3</c:v>
                </c:pt>
                <c:pt idx="24277" formatCode="0.00E+00">
                  <c:v>7.7088599999999997E-3</c:v>
                </c:pt>
                <c:pt idx="24278" formatCode="0.00E+00">
                  <c:v>6.5208000000000002E-3</c:v>
                </c:pt>
                <c:pt idx="24279" formatCode="0.00E+00">
                  <c:v>5.3851899999999998E-3</c:v>
                </c:pt>
                <c:pt idx="24280" formatCode="0.00E+00">
                  <c:v>4.3036999999999997E-3</c:v>
                </c:pt>
                <c:pt idx="24281" formatCode="0.00E+00">
                  <c:v>3.2782000000000002E-3</c:v>
                </c:pt>
                <c:pt idx="24282" formatCode="0.00E+00">
                  <c:v>2.3099499999999999E-3</c:v>
                </c:pt>
                <c:pt idx="24283" formatCode="0.00E+00">
                  <c:v>1.3997700000000001E-3</c:v>
                </c:pt>
                <c:pt idx="24284" formatCode="0.00E+00">
                  <c:v>5.4897799999999999E-4</c:v>
                </c:pt>
                <c:pt idx="24285" formatCode="0.00E+00">
                  <c:v>-2.4078599999999999E-4</c:v>
                </c:pt>
                <c:pt idx="24286" formatCode="0.00E+00">
                  <c:v>-9.6822399999999995E-4</c:v>
                </c:pt>
                <c:pt idx="24287" formatCode="0.00E+00">
                  <c:v>-1.63251E-3</c:v>
                </c:pt>
                <c:pt idx="24288" formatCode="0.00E+00">
                  <c:v>-2.23295E-3</c:v>
                </c:pt>
                <c:pt idx="24289" formatCode="0.00E+00">
                  <c:v>-2.7688700000000001E-3</c:v>
                </c:pt>
                <c:pt idx="24290" formatCode="0.00E+00">
                  <c:v>-3.2397900000000002E-3</c:v>
                </c:pt>
                <c:pt idx="24291" formatCode="0.00E+00">
                  <c:v>-3.6453700000000002E-3</c:v>
                </c:pt>
                <c:pt idx="24292" formatCode="0.00E+00">
                  <c:v>-3.9855799999999999E-3</c:v>
                </c:pt>
                <c:pt idx="24293" formatCode="0.00E+00">
                  <c:v>-4.2606600000000003E-3</c:v>
                </c:pt>
                <c:pt idx="24294" formatCode="0.00E+00">
                  <c:v>-4.4707599999999998E-3</c:v>
                </c:pt>
                <c:pt idx="24295" formatCode="0.00E+00">
                  <c:v>-4.6160400000000001E-3</c:v>
                </c:pt>
                <c:pt idx="24296" formatCode="0.00E+00">
                  <c:v>-4.6971299999999999E-3</c:v>
                </c:pt>
                <c:pt idx="24297" formatCode="0.00E+00">
                  <c:v>-4.7148800000000003E-3</c:v>
                </c:pt>
                <c:pt idx="24298" formatCode="0.00E+00">
                  <c:v>-4.6700700000000001E-3</c:v>
                </c:pt>
                <c:pt idx="24299" formatCode="0.00E+00">
                  <c:v>-4.5634300000000003E-3</c:v>
                </c:pt>
                <c:pt idx="24300" formatCode="0.00E+00">
                  <c:v>-4.3956899999999998E-3</c:v>
                </c:pt>
                <c:pt idx="24301" formatCode="0.00E+00">
                  <c:v>-4.1678000000000002E-3</c:v>
                </c:pt>
                <c:pt idx="24302" formatCode="0.00E+00">
                  <c:v>-3.88113E-3</c:v>
                </c:pt>
                <c:pt idx="24303" formatCode="0.00E+00">
                  <c:v>-3.5371500000000002E-3</c:v>
                </c:pt>
                <c:pt idx="24304" formatCode="0.00E+00">
                  <c:v>-3.1370999999999999E-3</c:v>
                </c:pt>
                <c:pt idx="24305" formatCode="0.00E+00">
                  <c:v>-2.6820699999999999E-3</c:v>
                </c:pt>
                <c:pt idx="24306" formatCode="0.00E+00">
                  <c:v>-2.1733500000000001E-3</c:v>
                </c:pt>
                <c:pt idx="24307" formatCode="0.00E+00">
                  <c:v>-1.6125600000000001E-3</c:v>
                </c:pt>
                <c:pt idx="24308" formatCode="0.00E+00">
                  <c:v>-1.0014399999999999E-3</c:v>
                </c:pt>
                <c:pt idx="24309" formatCode="0.00E+00">
                  <c:v>-3.4185500000000001E-4</c:v>
                </c:pt>
                <c:pt idx="24310" formatCode="0.00E+00">
                  <c:v>3.64058E-4</c:v>
                </c:pt>
                <c:pt idx="24311" formatCode="0.00E+00">
                  <c:v>1.1141499999999999E-3</c:v>
                </c:pt>
                <c:pt idx="24312" formatCode="0.00E+00">
                  <c:v>1.9064399999999999E-3</c:v>
                </c:pt>
                <c:pt idx="24313" formatCode="0.00E+00">
                  <c:v>2.7389699999999999E-3</c:v>
                </c:pt>
                <c:pt idx="24314" formatCode="0.00E+00">
                  <c:v>3.6096000000000001E-3</c:v>
                </c:pt>
                <c:pt idx="24315" formatCode="0.00E+00">
                  <c:v>4.51587E-3</c:v>
                </c:pt>
                <c:pt idx="24316" formatCode="0.00E+00">
                  <c:v>5.4552400000000001E-3</c:v>
                </c:pt>
                <c:pt idx="24317" formatCode="0.00E+00">
                  <c:v>6.4251500000000001E-3</c:v>
                </c:pt>
                <c:pt idx="24318" formatCode="0.00E+00">
                  <c:v>7.42313E-3</c:v>
                </c:pt>
                <c:pt idx="24319" formatCode="0.00E+00">
                  <c:v>8.4469000000000002E-3</c:v>
                </c:pt>
                <c:pt idx="24320" formatCode="0.00E+00">
                  <c:v>9.4941299999999999E-3</c:v>
                </c:pt>
                <c:pt idx="24321">
                  <c:v>1.0562200000000001E-2</c:v>
                </c:pt>
                <c:pt idx="24322">
                  <c:v>1.16484E-2</c:v>
                </c:pt>
                <c:pt idx="24323">
                  <c:v>1.27499E-2</c:v>
                </c:pt>
                <c:pt idx="24324">
                  <c:v>1.38642E-2</c:v>
                </c:pt>
                <c:pt idx="24325">
                  <c:v>1.4988899999999999E-2</c:v>
                </c:pt>
                <c:pt idx="24326">
                  <c:v>1.6121300000000002E-2</c:v>
                </c:pt>
                <c:pt idx="24327">
                  <c:v>1.72585E-2</c:v>
                </c:pt>
                <c:pt idx="24328">
                  <c:v>1.8397899999999998E-2</c:v>
                </c:pt>
                <c:pt idx="24329">
                  <c:v>1.9537200000000001E-2</c:v>
                </c:pt>
                <c:pt idx="24330">
                  <c:v>2.06736E-2</c:v>
                </c:pt>
                <c:pt idx="24331">
                  <c:v>2.1804299999999999E-2</c:v>
                </c:pt>
                <c:pt idx="24332">
                  <c:v>2.29269E-2</c:v>
                </c:pt>
                <c:pt idx="24333">
                  <c:v>2.4039399999999999E-2</c:v>
                </c:pt>
                <c:pt idx="24334">
                  <c:v>2.51398E-2</c:v>
                </c:pt>
                <c:pt idx="24335">
                  <c:v>2.62259E-2</c:v>
                </c:pt>
                <c:pt idx="24336">
                  <c:v>2.7295199999999999E-2</c:v>
                </c:pt>
                <c:pt idx="24337">
                  <c:v>2.83448E-2</c:v>
                </c:pt>
                <c:pt idx="24338">
                  <c:v>2.9372100000000002E-2</c:v>
                </c:pt>
                <c:pt idx="24339">
                  <c:v>3.0374999999999999E-2</c:v>
                </c:pt>
                <c:pt idx="24340">
                  <c:v>3.1351299999999999E-2</c:v>
                </c:pt>
                <c:pt idx="24341">
                  <c:v>3.2299000000000001E-2</c:v>
                </c:pt>
                <c:pt idx="24342">
                  <c:v>3.32159E-2</c:v>
                </c:pt>
                <c:pt idx="24343">
                  <c:v>3.4099900000000002E-2</c:v>
                </c:pt>
                <c:pt idx="24344">
                  <c:v>3.4949000000000001E-2</c:v>
                </c:pt>
                <c:pt idx="24345">
                  <c:v>3.5761599999999998E-2</c:v>
                </c:pt>
                <c:pt idx="24346">
                  <c:v>3.6535900000000003E-2</c:v>
                </c:pt>
                <c:pt idx="24347">
                  <c:v>3.7269999999999998E-2</c:v>
                </c:pt>
                <c:pt idx="24348">
                  <c:v>3.7962200000000001E-2</c:v>
                </c:pt>
                <c:pt idx="24349">
                  <c:v>3.8611100000000002E-2</c:v>
                </c:pt>
                <c:pt idx="24350">
                  <c:v>3.92155E-2</c:v>
                </c:pt>
                <c:pt idx="24351">
                  <c:v>3.9774299999999999E-2</c:v>
                </c:pt>
                <c:pt idx="24352">
                  <c:v>4.0286000000000002E-2</c:v>
                </c:pt>
                <c:pt idx="24353">
                  <c:v>4.0749399999999998E-2</c:v>
                </c:pt>
                <c:pt idx="24354">
                  <c:v>4.1163600000000002E-2</c:v>
                </c:pt>
                <c:pt idx="24355">
                  <c:v>4.1528000000000002E-2</c:v>
                </c:pt>
                <c:pt idx="24356">
                  <c:v>4.1841900000000001E-2</c:v>
                </c:pt>
                <c:pt idx="24357">
                  <c:v>4.2104599999999999E-2</c:v>
                </c:pt>
                <c:pt idx="24358">
                  <c:v>4.2315400000000003E-2</c:v>
                </c:pt>
                <c:pt idx="24359">
                  <c:v>4.2473700000000003E-2</c:v>
                </c:pt>
                <c:pt idx="24360">
                  <c:v>4.2579400000000003E-2</c:v>
                </c:pt>
                <c:pt idx="24361">
                  <c:v>4.2632000000000003E-2</c:v>
                </c:pt>
                <c:pt idx="24362">
                  <c:v>4.2631099999999998E-2</c:v>
                </c:pt>
                <c:pt idx="24363">
                  <c:v>4.25764E-2</c:v>
                </c:pt>
                <c:pt idx="24364">
                  <c:v>4.2467600000000001E-2</c:v>
                </c:pt>
                <c:pt idx="24365">
                  <c:v>4.2304599999999998E-2</c:v>
                </c:pt>
                <c:pt idx="24366">
                  <c:v>4.2087800000000002E-2</c:v>
                </c:pt>
                <c:pt idx="24367">
                  <c:v>4.1817899999999998E-2</c:v>
                </c:pt>
                <c:pt idx="24368">
                  <c:v>4.1495400000000002E-2</c:v>
                </c:pt>
                <c:pt idx="24369">
                  <c:v>4.1120999999999998E-2</c:v>
                </c:pt>
                <c:pt idx="24370">
                  <c:v>4.0695000000000002E-2</c:v>
                </c:pt>
                <c:pt idx="24371">
                  <c:v>4.02181E-2</c:v>
                </c:pt>
                <c:pt idx="24372">
                  <c:v>3.9691299999999999E-2</c:v>
                </c:pt>
                <c:pt idx="24373">
                  <c:v>3.9115799999999999E-2</c:v>
                </c:pt>
                <c:pt idx="24374">
                  <c:v>3.8492899999999997E-2</c:v>
                </c:pt>
                <c:pt idx="24375">
                  <c:v>3.7823500000000003E-2</c:v>
                </c:pt>
                <c:pt idx="24376">
                  <c:v>3.71084E-2</c:v>
                </c:pt>
                <c:pt idx="24377">
                  <c:v>3.6348900000000003E-2</c:v>
                </c:pt>
                <c:pt idx="24378">
                  <c:v>3.5546500000000002E-2</c:v>
                </c:pt>
                <c:pt idx="24379">
                  <c:v>3.4702700000000003E-2</c:v>
                </c:pt>
                <c:pt idx="24380">
                  <c:v>3.3819299999999997E-2</c:v>
                </c:pt>
                <c:pt idx="24381">
                  <c:v>3.2898400000000001E-2</c:v>
                </c:pt>
                <c:pt idx="24382">
                  <c:v>3.1941400000000002E-2</c:v>
                </c:pt>
                <c:pt idx="24383">
                  <c:v>3.09498E-2</c:v>
                </c:pt>
                <c:pt idx="24384">
                  <c:v>2.99257E-2</c:v>
                </c:pt>
                <c:pt idx="24385">
                  <c:v>2.88711E-2</c:v>
                </c:pt>
                <c:pt idx="24386">
                  <c:v>2.7788400000000001E-2</c:v>
                </c:pt>
                <c:pt idx="24387">
                  <c:v>2.6679600000000001E-2</c:v>
                </c:pt>
                <c:pt idx="24388">
                  <c:v>2.5546599999999999E-2</c:v>
                </c:pt>
                <c:pt idx="24389">
                  <c:v>2.4391800000000002E-2</c:v>
                </c:pt>
                <c:pt idx="24390">
                  <c:v>2.3217600000000001E-2</c:v>
                </c:pt>
                <c:pt idx="24391">
                  <c:v>2.2026E-2</c:v>
                </c:pt>
                <c:pt idx="24392">
                  <c:v>2.08192E-2</c:v>
                </c:pt>
                <c:pt idx="24393">
                  <c:v>1.9599100000000001E-2</c:v>
                </c:pt>
                <c:pt idx="24394">
                  <c:v>1.8368099999999998E-2</c:v>
                </c:pt>
                <c:pt idx="24395">
                  <c:v>1.7128600000000001E-2</c:v>
                </c:pt>
                <c:pt idx="24396">
                  <c:v>1.5883000000000001E-2</c:v>
                </c:pt>
                <c:pt idx="24397">
                  <c:v>1.4633699999999999E-2</c:v>
                </c:pt>
                <c:pt idx="24398">
                  <c:v>1.3383000000000001E-2</c:v>
                </c:pt>
                <c:pt idx="24399">
                  <c:v>1.21333E-2</c:v>
                </c:pt>
                <c:pt idx="24400">
                  <c:v>1.08869E-2</c:v>
                </c:pt>
                <c:pt idx="24401" formatCode="0.00E+00">
                  <c:v>9.6465200000000004E-3</c:v>
                </c:pt>
                <c:pt idx="24402" formatCode="0.00E+00">
                  <c:v>8.4146299999999993E-3</c:v>
                </c:pt>
                <c:pt idx="24403" formatCode="0.00E+00">
                  <c:v>7.1937499999999996E-3</c:v>
                </c:pt>
                <c:pt idx="24404" formatCode="0.00E+00">
                  <c:v>5.9863199999999998E-3</c:v>
                </c:pt>
                <c:pt idx="24405" formatCode="0.00E+00">
                  <c:v>4.7946799999999999E-3</c:v>
                </c:pt>
                <c:pt idx="24406" formatCode="0.00E+00">
                  <c:v>3.6210399999999998E-3</c:v>
                </c:pt>
                <c:pt idx="24407" formatCode="0.00E+00">
                  <c:v>2.4674800000000002E-3</c:v>
                </c:pt>
                <c:pt idx="24408" formatCode="0.00E+00">
                  <c:v>1.3361099999999999E-3</c:v>
                </c:pt>
                <c:pt idx="24409" formatCode="0.00E+00">
                  <c:v>2.29065E-4</c:v>
                </c:pt>
                <c:pt idx="24410" formatCode="0.00E+00">
                  <c:v>-8.5150099999999995E-4</c:v>
                </c:pt>
                <c:pt idx="24411" formatCode="0.00E+00">
                  <c:v>-1.90343E-3</c:v>
                </c:pt>
                <c:pt idx="24412" formatCode="0.00E+00">
                  <c:v>-2.9246200000000002E-3</c:v>
                </c:pt>
                <c:pt idx="24413" formatCode="0.00E+00">
                  <c:v>-3.9130099999999998E-3</c:v>
                </c:pt>
                <c:pt idx="24414" formatCode="0.00E+00">
                  <c:v>-4.8666100000000004E-3</c:v>
                </c:pt>
                <c:pt idx="24415" formatCode="0.00E+00">
                  <c:v>-5.7835899999999999E-3</c:v>
                </c:pt>
                <c:pt idx="24416" formatCode="0.00E+00">
                  <c:v>-6.6622799999999996E-3</c:v>
                </c:pt>
                <c:pt idx="24417" formatCode="0.00E+00">
                  <c:v>-7.5010800000000002E-3</c:v>
                </c:pt>
                <c:pt idx="24418" formatCode="0.00E+00">
                  <c:v>-8.2983199999999997E-3</c:v>
                </c:pt>
                <c:pt idx="24419" formatCode="0.00E+00">
                  <c:v>-9.0523700000000006E-3</c:v>
                </c:pt>
                <c:pt idx="24420" formatCode="0.00E+00">
                  <c:v>-9.7619100000000004E-3</c:v>
                </c:pt>
                <c:pt idx="24421">
                  <c:v>-1.0425800000000001E-2</c:v>
                </c:pt>
                <c:pt idx="24422">
                  <c:v>-1.1042700000000001E-2</c:v>
                </c:pt>
                <c:pt idx="24423">
                  <c:v>-1.1611399999999999E-2</c:v>
                </c:pt>
                <c:pt idx="24424">
                  <c:v>-1.2130699999999999E-2</c:v>
                </c:pt>
                <c:pt idx="24425">
                  <c:v>-1.2599900000000001E-2</c:v>
                </c:pt>
                <c:pt idx="24426">
                  <c:v>-1.3018E-2</c:v>
                </c:pt>
                <c:pt idx="24427">
                  <c:v>-1.3384500000000001E-2</c:v>
                </c:pt>
                <c:pt idx="24428">
                  <c:v>-1.36986E-2</c:v>
                </c:pt>
                <c:pt idx="24429">
                  <c:v>-1.3959900000000001E-2</c:v>
                </c:pt>
                <c:pt idx="24430">
                  <c:v>-1.4167900000000001E-2</c:v>
                </c:pt>
                <c:pt idx="24431">
                  <c:v>-1.4322100000000001E-2</c:v>
                </c:pt>
                <c:pt idx="24432">
                  <c:v>-1.44224E-2</c:v>
                </c:pt>
                <c:pt idx="24433">
                  <c:v>-1.44688E-2</c:v>
                </c:pt>
                <c:pt idx="24434">
                  <c:v>-1.44615E-2</c:v>
                </c:pt>
                <c:pt idx="24435">
                  <c:v>-1.4400700000000001E-2</c:v>
                </c:pt>
                <c:pt idx="24436">
                  <c:v>-1.42863E-2</c:v>
                </c:pt>
                <c:pt idx="24437">
                  <c:v>-1.41187E-2</c:v>
                </c:pt>
                <c:pt idx="24438">
                  <c:v>-1.3898499999999999E-2</c:v>
                </c:pt>
                <c:pt idx="24439">
                  <c:v>-1.3625999999999999E-2</c:v>
                </c:pt>
                <c:pt idx="24440">
                  <c:v>-1.3302E-2</c:v>
                </c:pt>
                <c:pt idx="24441">
                  <c:v>-1.29271E-2</c:v>
                </c:pt>
                <c:pt idx="24442">
                  <c:v>-1.25022E-2</c:v>
                </c:pt>
                <c:pt idx="24443">
                  <c:v>-1.2028199999999999E-2</c:v>
                </c:pt>
                <c:pt idx="24444">
                  <c:v>-1.1506300000000001E-2</c:v>
                </c:pt>
                <c:pt idx="24445">
                  <c:v>-1.09376E-2</c:v>
                </c:pt>
                <c:pt idx="24446">
                  <c:v>-1.0323199999999999E-2</c:v>
                </c:pt>
                <c:pt idx="24447" formatCode="0.00E+00">
                  <c:v>-9.6644399999999998E-3</c:v>
                </c:pt>
                <c:pt idx="24448" formatCode="0.00E+00">
                  <c:v>-8.9627600000000002E-3</c:v>
                </c:pt>
                <c:pt idx="24449" formatCode="0.00E+00">
                  <c:v>-8.2195900000000006E-3</c:v>
                </c:pt>
                <c:pt idx="24450" formatCode="0.00E+00">
                  <c:v>-7.4364399999999999E-3</c:v>
                </c:pt>
                <c:pt idx="24451" formatCode="0.00E+00">
                  <c:v>-6.6149800000000003E-3</c:v>
                </c:pt>
                <c:pt idx="24452" formatCode="0.00E+00">
                  <c:v>-5.7570099999999999E-3</c:v>
                </c:pt>
                <c:pt idx="24453" formatCode="0.00E+00">
                  <c:v>-4.8643699999999998E-3</c:v>
                </c:pt>
                <c:pt idx="24454" formatCode="0.00E+00">
                  <c:v>-3.9390099999999997E-3</c:v>
                </c:pt>
                <c:pt idx="24455" formatCode="0.00E+00">
                  <c:v>-2.9829000000000001E-3</c:v>
                </c:pt>
                <c:pt idx="24456" formatCode="0.00E+00">
                  <c:v>-1.9980499999999999E-3</c:v>
                </c:pt>
                <c:pt idx="24457" formatCode="0.00E+00">
                  <c:v>-9.8651500000000009E-4</c:v>
                </c:pt>
                <c:pt idx="24458" formatCode="0.00E+00">
                  <c:v>4.9605399999999998E-5</c:v>
                </c:pt>
                <c:pt idx="24459" formatCode="0.00E+00">
                  <c:v>1.10808E-3</c:v>
                </c:pt>
                <c:pt idx="24460" formatCode="0.00E+00">
                  <c:v>2.1865399999999998E-3</c:v>
                </c:pt>
                <c:pt idx="24461" formatCode="0.00E+00">
                  <c:v>3.28262E-3</c:v>
                </c:pt>
                <c:pt idx="24462" formatCode="0.00E+00">
                  <c:v>4.3940999999999997E-3</c:v>
                </c:pt>
                <c:pt idx="24463" formatCode="0.00E+00">
                  <c:v>5.5186899999999997E-3</c:v>
                </c:pt>
                <c:pt idx="24464" formatCode="0.00E+00">
                  <c:v>6.6539499999999996E-3</c:v>
                </c:pt>
                <c:pt idx="24465" formatCode="0.00E+00">
                  <c:v>7.7974200000000002E-3</c:v>
                </c:pt>
                <c:pt idx="24466" formatCode="0.00E+00">
                  <c:v>8.9466800000000003E-3</c:v>
                </c:pt>
                <c:pt idx="24467">
                  <c:v>1.00993E-2</c:v>
                </c:pt>
                <c:pt idx="24468">
                  <c:v>1.12528E-2</c:v>
                </c:pt>
                <c:pt idx="24469">
                  <c:v>1.2404699999999999E-2</c:v>
                </c:pt>
                <c:pt idx="24470">
                  <c:v>1.3552399999999999E-2</c:v>
                </c:pt>
                <c:pt idx="24471">
                  <c:v>1.4693599999999999E-2</c:v>
                </c:pt>
                <c:pt idx="24472">
                  <c:v>1.5825700000000002E-2</c:v>
                </c:pt>
                <c:pt idx="24473">
                  <c:v>1.6946200000000002E-2</c:v>
                </c:pt>
                <c:pt idx="24474">
                  <c:v>1.8052700000000001E-2</c:v>
                </c:pt>
                <c:pt idx="24475">
                  <c:v>1.9142800000000001E-2</c:v>
                </c:pt>
                <c:pt idx="24476">
                  <c:v>2.02139E-2</c:v>
                </c:pt>
                <c:pt idx="24477">
                  <c:v>2.12637E-2</c:v>
                </c:pt>
                <c:pt idx="24478">
                  <c:v>2.2289900000000001E-2</c:v>
                </c:pt>
                <c:pt idx="24479">
                  <c:v>2.3290000000000002E-2</c:v>
                </c:pt>
                <c:pt idx="24480">
                  <c:v>2.4261999999999999E-2</c:v>
                </c:pt>
                <c:pt idx="24481">
                  <c:v>2.5203400000000001E-2</c:v>
                </c:pt>
                <c:pt idx="24482">
                  <c:v>2.6112300000000001E-2</c:v>
                </c:pt>
                <c:pt idx="24483">
                  <c:v>2.6986400000000001E-2</c:v>
                </c:pt>
                <c:pt idx="24484">
                  <c:v>2.7823799999999999E-2</c:v>
                </c:pt>
                <c:pt idx="24485">
                  <c:v>2.8622399999999999E-2</c:v>
                </c:pt>
                <c:pt idx="24486">
                  <c:v>2.9380400000000001E-2</c:v>
                </c:pt>
                <c:pt idx="24487">
                  <c:v>3.0095799999999999E-2</c:v>
                </c:pt>
                <c:pt idx="24488">
                  <c:v>3.0766999999999999E-2</c:v>
                </c:pt>
                <c:pt idx="24489">
                  <c:v>3.1392099999999999E-2</c:v>
                </c:pt>
                <c:pt idx="24490">
                  <c:v>3.19698E-2</c:v>
                </c:pt>
                <c:pt idx="24491">
                  <c:v>3.2498300000000001E-2</c:v>
                </c:pt>
                <c:pt idx="24492">
                  <c:v>3.2976400000000003E-2</c:v>
                </c:pt>
                <c:pt idx="24493">
                  <c:v>3.3402599999999998E-2</c:v>
                </c:pt>
                <c:pt idx="24494">
                  <c:v>3.3775800000000002E-2</c:v>
                </c:pt>
                <c:pt idx="24495">
                  <c:v>3.4094699999999999E-2</c:v>
                </c:pt>
                <c:pt idx="24496">
                  <c:v>3.4358300000000001E-2</c:v>
                </c:pt>
                <c:pt idx="24497">
                  <c:v>3.4565699999999998E-2</c:v>
                </c:pt>
                <c:pt idx="24498">
                  <c:v>3.4715900000000001E-2</c:v>
                </c:pt>
                <c:pt idx="24499">
                  <c:v>3.4808199999999997E-2</c:v>
                </c:pt>
                <c:pt idx="24500">
                  <c:v>3.4841999999999998E-2</c:v>
                </c:pt>
                <c:pt idx="24501">
                  <c:v>3.4816699999999999E-2</c:v>
                </c:pt>
                <c:pt idx="24502">
                  <c:v>3.4731900000000003E-2</c:v>
                </c:pt>
                <c:pt idx="24503">
                  <c:v>3.4587199999999999E-2</c:v>
                </c:pt>
                <c:pt idx="24504">
                  <c:v>3.43824E-2</c:v>
                </c:pt>
                <c:pt idx="24505">
                  <c:v>3.4117500000000002E-2</c:v>
                </c:pt>
                <c:pt idx="24506">
                  <c:v>3.3792299999999997E-2</c:v>
                </c:pt>
                <c:pt idx="24507">
                  <c:v>3.3406999999999999E-2</c:v>
                </c:pt>
                <c:pt idx="24508">
                  <c:v>3.2961499999999998E-2</c:v>
                </c:pt>
                <c:pt idx="24509">
                  <c:v>3.2456199999999998E-2</c:v>
                </c:pt>
                <c:pt idx="24510">
                  <c:v>3.1891299999999997E-2</c:v>
                </c:pt>
                <c:pt idx="24511">
                  <c:v>3.1267499999999997E-2</c:v>
                </c:pt>
                <c:pt idx="24512">
                  <c:v>3.0585299999999999E-2</c:v>
                </c:pt>
                <c:pt idx="24513">
                  <c:v>2.9845300000000002E-2</c:v>
                </c:pt>
                <c:pt idx="24514">
                  <c:v>2.9048600000000001E-2</c:v>
                </c:pt>
                <c:pt idx="24515">
                  <c:v>2.8195999999999999E-2</c:v>
                </c:pt>
                <c:pt idx="24516">
                  <c:v>2.72885E-2</c:v>
                </c:pt>
                <c:pt idx="24517">
                  <c:v>2.6327300000000001E-2</c:v>
                </c:pt>
                <c:pt idx="24518">
                  <c:v>2.5313700000000001E-2</c:v>
                </c:pt>
                <c:pt idx="24519">
                  <c:v>2.42489E-2</c:v>
                </c:pt>
                <c:pt idx="24520">
                  <c:v>2.3134499999999999E-2</c:v>
                </c:pt>
                <c:pt idx="24521">
                  <c:v>2.1971999999999998E-2</c:v>
                </c:pt>
                <c:pt idx="24522">
                  <c:v>2.0762900000000001E-2</c:v>
                </c:pt>
                <c:pt idx="24523">
                  <c:v>1.9509100000000001E-2</c:v>
                </c:pt>
                <c:pt idx="24524">
                  <c:v>1.82124E-2</c:v>
                </c:pt>
                <c:pt idx="24525">
                  <c:v>1.68746E-2</c:v>
                </c:pt>
                <c:pt idx="24526">
                  <c:v>1.54977E-2</c:v>
                </c:pt>
                <c:pt idx="24527">
                  <c:v>1.40838E-2</c:v>
                </c:pt>
                <c:pt idx="24528">
                  <c:v>1.2635E-2</c:v>
                </c:pt>
                <c:pt idx="24529">
                  <c:v>1.1153400000000001E-2</c:v>
                </c:pt>
                <c:pt idx="24530" formatCode="0.00E+00">
                  <c:v>9.6415000000000008E-3</c:v>
                </c:pt>
                <c:pt idx="24531" formatCode="0.00E+00">
                  <c:v>8.1014499999999996E-3</c:v>
                </c:pt>
                <c:pt idx="24532" formatCode="0.00E+00">
                  <c:v>6.5356800000000003E-3</c:v>
                </c:pt>
                <c:pt idx="24533" formatCode="0.00E+00">
                  <c:v>4.9466299999999996E-3</c:v>
                </c:pt>
                <c:pt idx="24534" formatCode="0.00E+00">
                  <c:v>3.3367900000000001E-3</c:v>
                </c:pt>
                <c:pt idx="24535" formatCode="0.00E+00">
                  <c:v>1.7087199999999999E-3</c:v>
                </c:pt>
                <c:pt idx="24536" formatCode="0.00E+00">
                  <c:v>6.4975300000000001E-5</c:v>
                </c:pt>
                <c:pt idx="24537" formatCode="0.00E+00">
                  <c:v>-1.5918099999999999E-3</c:v>
                </c:pt>
                <c:pt idx="24538" formatCode="0.00E+00">
                  <c:v>-3.2590000000000002E-3</c:v>
                </c:pt>
                <c:pt idx="24539" formatCode="0.00E+00">
                  <c:v>-4.9338999999999997E-3</c:v>
                </c:pt>
                <c:pt idx="24540" formatCode="0.00E+00">
                  <c:v>-6.6138100000000003E-3</c:v>
                </c:pt>
                <c:pt idx="24541" formatCode="0.00E+00">
                  <c:v>-8.2960199999999994E-3</c:v>
                </c:pt>
                <c:pt idx="24542" formatCode="0.00E+00">
                  <c:v>-9.9777800000000003E-3</c:v>
                </c:pt>
                <c:pt idx="24543">
                  <c:v>-1.1656400000000001E-2</c:v>
                </c:pt>
                <c:pt idx="24544">
                  <c:v>-1.3329000000000001E-2</c:v>
                </c:pt>
                <c:pt idx="24545">
                  <c:v>-1.4992999999999999E-2</c:v>
                </c:pt>
                <c:pt idx="24546">
                  <c:v>-1.6645500000000001E-2</c:v>
                </c:pt>
                <c:pt idx="24547">
                  <c:v>-1.8283899999999999E-2</c:v>
                </c:pt>
                <c:pt idx="24548">
                  <c:v>-1.99054E-2</c:v>
                </c:pt>
                <c:pt idx="24549">
                  <c:v>-2.15073E-2</c:v>
                </c:pt>
                <c:pt idx="24550">
                  <c:v>-2.3087E-2</c:v>
                </c:pt>
                <c:pt idx="24551">
                  <c:v>-2.4641799999999998E-2</c:v>
                </c:pt>
                <c:pt idx="24552">
                  <c:v>-2.6169100000000001E-2</c:v>
                </c:pt>
                <c:pt idx="24553">
                  <c:v>-2.7666300000000001E-2</c:v>
                </c:pt>
                <c:pt idx="24554">
                  <c:v>-2.9131000000000001E-2</c:v>
                </c:pt>
                <c:pt idx="24555">
                  <c:v>-3.0560500000000001E-2</c:v>
                </c:pt>
                <c:pt idx="24556">
                  <c:v>-3.1952599999999998E-2</c:v>
                </c:pt>
                <c:pt idx="24557">
                  <c:v>-3.3304800000000002E-2</c:v>
                </c:pt>
                <c:pt idx="24558">
                  <c:v>-3.4614699999999998E-2</c:v>
                </c:pt>
                <c:pt idx="24559">
                  <c:v>-3.5880299999999997E-2</c:v>
                </c:pt>
                <c:pt idx="24560">
                  <c:v>-3.7099199999999999E-2</c:v>
                </c:pt>
                <c:pt idx="24561">
                  <c:v>-3.8269499999999998E-2</c:v>
                </c:pt>
                <c:pt idx="24562">
                  <c:v>-3.9389E-2</c:v>
                </c:pt>
                <c:pt idx="24563">
                  <c:v>-4.0455699999999997E-2</c:v>
                </c:pt>
                <c:pt idx="24564">
                  <c:v>-4.1467999999999998E-2</c:v>
                </c:pt>
                <c:pt idx="24565">
                  <c:v>-4.24239E-2</c:v>
                </c:pt>
                <c:pt idx="24566">
                  <c:v>-4.3321800000000001E-2</c:v>
                </c:pt>
                <c:pt idx="24567">
                  <c:v>-4.4159999999999998E-2</c:v>
                </c:pt>
                <c:pt idx="24568">
                  <c:v>-4.4937199999999997E-2</c:v>
                </c:pt>
                <c:pt idx="24569">
                  <c:v>-4.5651799999999999E-2</c:v>
                </c:pt>
                <c:pt idx="24570">
                  <c:v>-4.6302599999999999E-2</c:v>
                </c:pt>
                <c:pt idx="24571">
                  <c:v>-4.6888399999999997E-2</c:v>
                </c:pt>
                <c:pt idx="24572">
                  <c:v>-4.7408100000000002E-2</c:v>
                </c:pt>
                <c:pt idx="24573">
                  <c:v>-4.7860699999999999E-2</c:v>
                </c:pt>
                <c:pt idx="24574">
                  <c:v>-4.8245400000000001E-2</c:v>
                </c:pt>
                <c:pt idx="24575">
                  <c:v>-4.8561300000000002E-2</c:v>
                </c:pt>
                <c:pt idx="24576">
                  <c:v>-4.8807900000000001E-2</c:v>
                </c:pt>
                <c:pt idx="24577">
                  <c:v>-4.89845E-2</c:v>
                </c:pt>
                <c:pt idx="24578">
                  <c:v>-4.90909E-2</c:v>
                </c:pt>
                <c:pt idx="24579">
                  <c:v>-4.9126599999999999E-2</c:v>
                </c:pt>
                <c:pt idx="24580">
                  <c:v>-4.9091500000000003E-2</c:v>
                </c:pt>
                <c:pt idx="24581">
                  <c:v>-4.8985500000000001E-2</c:v>
                </c:pt>
                <c:pt idx="24582">
                  <c:v>-4.8808699999999997E-2</c:v>
                </c:pt>
                <c:pt idx="24583">
                  <c:v>-4.8561100000000003E-2</c:v>
                </c:pt>
                <c:pt idx="24584">
                  <c:v>-4.82432E-2</c:v>
                </c:pt>
                <c:pt idx="24585">
                  <c:v>-4.7855200000000001E-2</c:v>
                </c:pt>
                <c:pt idx="24586">
                  <c:v>-4.7397700000000001E-2</c:v>
                </c:pt>
                <c:pt idx="24587">
                  <c:v>-4.6871299999999998E-2</c:v>
                </c:pt>
                <c:pt idx="24588">
                  <c:v>-4.62768E-2</c:v>
                </c:pt>
                <c:pt idx="24589">
                  <c:v>-4.5615000000000003E-2</c:v>
                </c:pt>
                <c:pt idx="24590">
                  <c:v>-4.4886799999999998E-2</c:v>
                </c:pt>
                <c:pt idx="24591">
                  <c:v>-4.4093300000000002E-2</c:v>
                </c:pt>
                <c:pt idx="24592">
                  <c:v>-4.3235700000000002E-2</c:v>
                </c:pt>
                <c:pt idx="24593">
                  <c:v>-4.23153E-2</c:v>
                </c:pt>
                <c:pt idx="24594">
                  <c:v>-4.1333399999999999E-2</c:v>
                </c:pt>
                <c:pt idx="24595">
                  <c:v>-4.0291599999999997E-2</c:v>
                </c:pt>
                <c:pt idx="24596">
                  <c:v>-3.9191400000000001E-2</c:v>
                </c:pt>
                <c:pt idx="24597">
                  <c:v>-3.8034400000000003E-2</c:v>
                </c:pt>
                <c:pt idx="24598">
                  <c:v>-3.6822599999999997E-2</c:v>
                </c:pt>
                <c:pt idx="24599">
                  <c:v>-3.5557699999999998E-2</c:v>
                </c:pt>
                <c:pt idx="24600">
                  <c:v>-3.4241599999999997E-2</c:v>
                </c:pt>
                <c:pt idx="24601">
                  <c:v>-3.2876500000000003E-2</c:v>
                </c:pt>
                <c:pt idx="24602">
                  <c:v>-3.1464399999999997E-2</c:v>
                </c:pt>
                <c:pt idx="24603">
                  <c:v>-3.00074E-2</c:v>
                </c:pt>
                <c:pt idx="24604">
                  <c:v>-2.8507999999999999E-2</c:v>
                </c:pt>
                <c:pt idx="24605">
                  <c:v>-2.6968300000000001E-2</c:v>
                </c:pt>
                <c:pt idx="24606">
                  <c:v>-2.5390800000000002E-2</c:v>
                </c:pt>
                <c:pt idx="24607">
                  <c:v>-2.3777900000000001E-2</c:v>
                </c:pt>
                <c:pt idx="24608">
                  <c:v>-2.2132099999999998E-2</c:v>
                </c:pt>
                <c:pt idx="24609">
                  <c:v>-2.0456100000000001E-2</c:v>
                </c:pt>
                <c:pt idx="24610">
                  <c:v>-1.87523E-2</c:v>
                </c:pt>
                <c:pt idx="24611">
                  <c:v>-1.70235E-2</c:v>
                </c:pt>
                <c:pt idx="24612">
                  <c:v>-1.5272300000000001E-2</c:v>
                </c:pt>
                <c:pt idx="24613">
                  <c:v>-1.35015E-2</c:v>
                </c:pt>
                <c:pt idx="24614">
                  <c:v>-1.17138E-2</c:v>
                </c:pt>
                <c:pt idx="24615" formatCode="0.00E+00">
                  <c:v>-9.9119399999999993E-3</c:v>
                </c:pt>
                <c:pt idx="24616" formatCode="0.00E+00">
                  <c:v>-8.0987899999999998E-3</c:v>
                </c:pt>
                <c:pt idx="24617" formatCode="0.00E+00">
                  <c:v>-6.2771299999999997E-3</c:v>
                </c:pt>
                <c:pt idx="24618" formatCode="0.00E+00">
                  <c:v>-4.4497800000000004E-3</c:v>
                </c:pt>
                <c:pt idx="24619" formatCode="0.00E+00">
                  <c:v>-2.6195799999999998E-3</c:v>
                </c:pt>
                <c:pt idx="24620" formatCode="0.00E+00">
                  <c:v>-7.8934600000000001E-4</c:v>
                </c:pt>
                <c:pt idx="24621" formatCode="0.00E+00">
                  <c:v>1.0380999999999999E-3</c:v>
                </c:pt>
                <c:pt idx="24622" formatCode="0.00E+00">
                  <c:v>2.8599300000000001E-3</c:v>
                </c:pt>
                <c:pt idx="24623" formatCode="0.00E+00">
                  <c:v>4.6733499999999997E-3</c:v>
                </c:pt>
                <c:pt idx="24624" formatCode="0.00E+00">
                  <c:v>6.4755799999999999E-3</c:v>
                </c:pt>
                <c:pt idx="24625" formatCode="0.00E+00">
                  <c:v>8.2638599999999996E-3</c:v>
                </c:pt>
                <c:pt idx="24626">
                  <c:v>1.00354E-2</c:v>
                </c:pt>
                <c:pt idx="24627">
                  <c:v>1.1787600000000001E-2</c:v>
                </c:pt>
                <c:pt idx="24628">
                  <c:v>1.35178E-2</c:v>
                </c:pt>
                <c:pt idx="24629">
                  <c:v>1.52233E-2</c:v>
                </c:pt>
                <c:pt idx="24630">
                  <c:v>1.69015E-2</c:v>
                </c:pt>
                <c:pt idx="24631">
                  <c:v>1.8549900000000001E-2</c:v>
                </c:pt>
                <c:pt idx="24632">
                  <c:v>2.0166099999999999E-2</c:v>
                </c:pt>
                <c:pt idx="24633">
                  <c:v>2.1747599999999999E-2</c:v>
                </c:pt>
                <c:pt idx="24634">
                  <c:v>2.32921E-2</c:v>
                </c:pt>
                <c:pt idx="24635">
                  <c:v>2.4797199999999998E-2</c:v>
                </c:pt>
                <c:pt idx="24636">
                  <c:v>2.62609E-2</c:v>
                </c:pt>
                <c:pt idx="24637">
                  <c:v>2.7680799999999998E-2</c:v>
                </c:pt>
                <c:pt idx="24638">
                  <c:v>2.9055000000000001E-2</c:v>
                </c:pt>
                <c:pt idx="24639">
                  <c:v>3.0381499999999999E-2</c:v>
                </c:pt>
                <c:pt idx="24640">
                  <c:v>3.16583E-2</c:v>
                </c:pt>
                <c:pt idx="24641">
                  <c:v>3.2883700000000002E-2</c:v>
                </c:pt>
                <c:pt idx="24642">
                  <c:v>3.40559E-2</c:v>
                </c:pt>
                <c:pt idx="24643">
                  <c:v>3.5173200000000002E-2</c:v>
                </c:pt>
                <c:pt idx="24644">
                  <c:v>3.6234200000000001E-2</c:v>
                </c:pt>
                <c:pt idx="24645">
                  <c:v>3.7237399999999997E-2</c:v>
                </c:pt>
                <c:pt idx="24646">
                  <c:v>3.8181399999999997E-2</c:v>
                </c:pt>
                <c:pt idx="24647">
                  <c:v>3.9065000000000003E-2</c:v>
                </c:pt>
                <c:pt idx="24648">
                  <c:v>3.9887100000000002E-2</c:v>
                </c:pt>
                <c:pt idx="24649">
                  <c:v>4.0646599999999998E-2</c:v>
                </c:pt>
                <c:pt idx="24650">
                  <c:v>4.13426E-2</c:v>
                </c:pt>
                <c:pt idx="24651">
                  <c:v>4.1974200000000003E-2</c:v>
                </c:pt>
                <c:pt idx="24652">
                  <c:v>4.2540799999999997E-2</c:v>
                </c:pt>
                <c:pt idx="24653">
                  <c:v>4.3041700000000002E-2</c:v>
                </c:pt>
                <c:pt idx="24654">
                  <c:v>4.3476500000000001E-2</c:v>
                </c:pt>
                <c:pt idx="24655">
                  <c:v>4.3844800000000003E-2</c:v>
                </c:pt>
                <c:pt idx="24656">
                  <c:v>4.4146199999999997E-2</c:v>
                </c:pt>
                <c:pt idx="24657">
                  <c:v>4.4380700000000002E-2</c:v>
                </c:pt>
                <c:pt idx="24658">
                  <c:v>4.4548200000000003E-2</c:v>
                </c:pt>
                <c:pt idx="24659">
                  <c:v>4.4648800000000002E-2</c:v>
                </c:pt>
                <c:pt idx="24660">
                  <c:v>4.4682600000000003E-2</c:v>
                </c:pt>
                <c:pt idx="24661">
                  <c:v>4.4649899999999999E-2</c:v>
                </c:pt>
                <c:pt idx="24662">
                  <c:v>4.4551199999999999E-2</c:v>
                </c:pt>
                <c:pt idx="24663">
                  <c:v>4.43869E-2</c:v>
                </c:pt>
                <c:pt idx="24664">
                  <c:v>4.4157599999999998E-2</c:v>
                </c:pt>
                <c:pt idx="24665">
                  <c:v>4.3864E-2</c:v>
                </c:pt>
                <c:pt idx="24666">
                  <c:v>4.35071E-2</c:v>
                </c:pt>
                <c:pt idx="24667">
                  <c:v>4.3087599999999997E-2</c:v>
                </c:pt>
                <c:pt idx="24668">
                  <c:v>4.2606600000000001E-2</c:v>
                </c:pt>
                <c:pt idx="24669">
                  <c:v>4.20653E-2</c:v>
                </c:pt>
                <c:pt idx="24670">
                  <c:v>4.1464899999999999E-2</c:v>
                </c:pt>
                <c:pt idx="24671">
                  <c:v>4.0806700000000001E-2</c:v>
                </c:pt>
                <c:pt idx="24672">
                  <c:v>4.0092000000000003E-2</c:v>
                </c:pt>
                <c:pt idx="24673">
                  <c:v>3.9322500000000003E-2</c:v>
                </c:pt>
                <c:pt idx="24674">
                  <c:v>3.8499600000000002E-2</c:v>
                </c:pt>
                <c:pt idx="24675">
                  <c:v>3.7624999999999999E-2</c:v>
                </c:pt>
                <c:pt idx="24676">
                  <c:v>3.6700499999999997E-2</c:v>
                </c:pt>
                <c:pt idx="24677">
                  <c:v>3.57279E-2</c:v>
                </c:pt>
                <c:pt idx="24678">
                  <c:v>3.47091E-2</c:v>
                </c:pt>
                <c:pt idx="24679">
                  <c:v>3.3646099999999998E-2</c:v>
                </c:pt>
                <c:pt idx="24680">
                  <c:v>3.2540800000000002E-2</c:v>
                </c:pt>
                <c:pt idx="24681">
                  <c:v>3.1395399999999997E-2</c:v>
                </c:pt>
                <c:pt idx="24682">
                  <c:v>3.0211999999999999E-2</c:v>
                </c:pt>
                <c:pt idx="24683">
                  <c:v>2.8992799999999999E-2</c:v>
                </c:pt>
                <c:pt idx="24684">
                  <c:v>2.77401E-2</c:v>
                </c:pt>
                <c:pt idx="24685">
                  <c:v>2.6456199999999999E-2</c:v>
                </c:pt>
                <c:pt idx="24686">
                  <c:v>2.51434E-2</c:v>
                </c:pt>
                <c:pt idx="24687">
                  <c:v>2.3804100000000002E-2</c:v>
                </c:pt>
                <c:pt idx="24688">
                  <c:v>2.2440700000000001E-2</c:v>
                </c:pt>
                <c:pt idx="24689">
                  <c:v>2.1055600000000001E-2</c:v>
                </c:pt>
                <c:pt idx="24690">
                  <c:v>1.96513E-2</c:v>
                </c:pt>
                <c:pt idx="24691">
                  <c:v>1.8230300000000001E-2</c:v>
                </c:pt>
                <c:pt idx="24692">
                  <c:v>1.67951E-2</c:v>
                </c:pt>
                <c:pt idx="24693">
                  <c:v>1.5348199999999999E-2</c:v>
                </c:pt>
                <c:pt idx="24694">
                  <c:v>1.3892099999999999E-2</c:v>
                </c:pt>
                <c:pt idx="24695">
                  <c:v>1.2429300000000001E-2</c:v>
                </c:pt>
                <c:pt idx="24696">
                  <c:v>1.0962299999999999E-2</c:v>
                </c:pt>
                <c:pt idx="24697" formatCode="0.00E+00">
                  <c:v>9.4937700000000003E-3</c:v>
                </c:pt>
                <c:pt idx="24698" formatCode="0.00E+00">
                  <c:v>8.0260499999999999E-3</c:v>
                </c:pt>
                <c:pt idx="24699" formatCode="0.00E+00">
                  <c:v>6.5616600000000004E-3</c:v>
                </c:pt>
                <c:pt idx="24700" formatCode="0.00E+00">
                  <c:v>5.1030600000000004E-3</c:v>
                </c:pt>
                <c:pt idx="24701" formatCode="0.00E+00">
                  <c:v>3.6527E-3</c:v>
                </c:pt>
                <c:pt idx="24702" formatCode="0.00E+00">
                  <c:v>2.2129799999999998E-3</c:v>
                </c:pt>
                <c:pt idx="24703" formatCode="0.00E+00">
                  <c:v>7.8628300000000003E-4</c:v>
                </c:pt>
                <c:pt idx="24704" formatCode="0.00E+00">
                  <c:v>-6.2506499999999995E-4</c:v>
                </c:pt>
                <c:pt idx="24705" formatCode="0.00E+00">
                  <c:v>-2.0187600000000001E-3</c:v>
                </c:pt>
                <c:pt idx="24706" formatCode="0.00E+00">
                  <c:v>-3.3925499999999998E-3</c:v>
                </c:pt>
                <c:pt idx="24707" formatCode="0.00E+00">
                  <c:v>-4.7442400000000003E-3</c:v>
                </c:pt>
                <c:pt idx="24708" formatCode="0.00E+00">
                  <c:v>-6.0716700000000004E-3</c:v>
                </c:pt>
                <c:pt idx="24709" formatCode="0.00E+00">
                  <c:v>-7.37275E-3</c:v>
                </c:pt>
                <c:pt idx="24710" formatCode="0.00E+00">
                  <c:v>-8.6454400000000008E-3</c:v>
                </c:pt>
                <c:pt idx="24711" formatCode="0.00E+00">
                  <c:v>-9.8877800000000005E-3</c:v>
                </c:pt>
                <c:pt idx="24712">
                  <c:v>-1.1097900000000001E-2</c:v>
                </c:pt>
                <c:pt idx="24713">
                  <c:v>-1.2273900000000001E-2</c:v>
                </c:pt>
                <c:pt idx="24714">
                  <c:v>-1.3414000000000001E-2</c:v>
                </c:pt>
                <c:pt idx="24715">
                  <c:v>-1.4516599999999999E-2</c:v>
                </c:pt>
                <c:pt idx="24716">
                  <c:v>-1.558E-2</c:v>
                </c:pt>
                <c:pt idx="24717">
                  <c:v>-1.6602800000000001E-2</c:v>
                </c:pt>
                <c:pt idx="24718">
                  <c:v>-1.7583499999999998E-2</c:v>
                </c:pt>
                <c:pt idx="24719">
                  <c:v>-1.8520700000000001E-2</c:v>
                </c:pt>
                <c:pt idx="24720">
                  <c:v>-1.9413199999999999E-2</c:v>
                </c:pt>
                <c:pt idx="24721">
                  <c:v>-2.0259699999999999E-2</c:v>
                </c:pt>
                <c:pt idx="24722">
                  <c:v>-2.10593E-2</c:v>
                </c:pt>
                <c:pt idx="24723">
                  <c:v>-2.1810900000000001E-2</c:v>
                </c:pt>
                <c:pt idx="24724">
                  <c:v>-2.2513499999999999E-2</c:v>
                </c:pt>
                <c:pt idx="24725">
                  <c:v>-2.31665E-2</c:v>
                </c:pt>
                <c:pt idx="24726">
                  <c:v>-2.3769100000000001E-2</c:v>
                </c:pt>
                <c:pt idx="24727">
                  <c:v>-2.4320600000000001E-2</c:v>
                </c:pt>
                <c:pt idx="24728">
                  <c:v>-2.4820700000000001E-2</c:v>
                </c:pt>
                <c:pt idx="24729">
                  <c:v>-2.5268800000000001E-2</c:v>
                </c:pt>
                <c:pt idx="24730">
                  <c:v>-2.5664699999999999E-2</c:v>
                </c:pt>
                <c:pt idx="24731">
                  <c:v>-2.6008099999999999E-2</c:v>
                </c:pt>
                <c:pt idx="24732">
                  <c:v>-2.6298999999999999E-2</c:v>
                </c:pt>
                <c:pt idx="24733">
                  <c:v>-2.65373E-2</c:v>
                </c:pt>
                <c:pt idx="24734">
                  <c:v>-2.67231E-2</c:v>
                </c:pt>
                <c:pt idx="24735">
                  <c:v>-2.6856600000000001E-2</c:v>
                </c:pt>
                <c:pt idx="24736">
                  <c:v>-2.69381E-2</c:v>
                </c:pt>
                <c:pt idx="24737">
                  <c:v>-2.6967999999999999E-2</c:v>
                </c:pt>
                <c:pt idx="24738">
                  <c:v>-2.6946700000000001E-2</c:v>
                </c:pt>
                <c:pt idx="24739">
                  <c:v>-2.6874700000000001E-2</c:v>
                </c:pt>
                <c:pt idx="24740">
                  <c:v>-2.67529E-2</c:v>
                </c:pt>
                <c:pt idx="24741">
                  <c:v>-2.6581799999999999E-2</c:v>
                </c:pt>
                <c:pt idx="24742">
                  <c:v>-2.6362400000000001E-2</c:v>
                </c:pt>
                <c:pt idx="24743">
                  <c:v>-2.60956E-2</c:v>
                </c:pt>
                <c:pt idx="24744">
                  <c:v>-2.57824E-2</c:v>
                </c:pt>
                <c:pt idx="24745">
                  <c:v>-2.54238E-2</c:v>
                </c:pt>
                <c:pt idx="24746">
                  <c:v>-2.5021100000000001E-2</c:v>
                </c:pt>
                <c:pt idx="24747">
                  <c:v>-2.45756E-2</c:v>
                </c:pt>
                <c:pt idx="24748">
                  <c:v>-2.4088499999999999E-2</c:v>
                </c:pt>
                <c:pt idx="24749">
                  <c:v>-2.3561200000000001E-2</c:v>
                </c:pt>
                <c:pt idx="24750">
                  <c:v>-2.29952E-2</c:v>
                </c:pt>
                <c:pt idx="24751">
                  <c:v>-2.2392100000000002E-2</c:v>
                </c:pt>
                <c:pt idx="24752">
                  <c:v>-2.1753399999999999E-2</c:v>
                </c:pt>
                <c:pt idx="24753">
                  <c:v>-2.10809E-2</c:v>
                </c:pt>
                <c:pt idx="24754">
                  <c:v>-2.0376100000000001E-2</c:v>
                </c:pt>
                <c:pt idx="24755">
                  <c:v>-1.9640899999999999E-2</c:v>
                </c:pt>
                <c:pt idx="24756">
                  <c:v>-1.88772E-2</c:v>
                </c:pt>
                <c:pt idx="24757">
                  <c:v>-1.8086700000000001E-2</c:v>
                </c:pt>
                <c:pt idx="24758">
                  <c:v>-1.72713E-2</c:v>
                </c:pt>
                <c:pt idx="24759">
                  <c:v>-1.6433099999999999E-2</c:v>
                </c:pt>
                <c:pt idx="24760">
                  <c:v>-1.55739E-2</c:v>
                </c:pt>
                <c:pt idx="24761">
                  <c:v>-1.46958E-2</c:v>
                </c:pt>
                <c:pt idx="24762">
                  <c:v>-1.38008E-2</c:v>
                </c:pt>
                <c:pt idx="24763">
                  <c:v>-1.2891E-2</c:v>
                </c:pt>
                <c:pt idx="24764">
                  <c:v>-1.1968400000000001E-2</c:v>
                </c:pt>
                <c:pt idx="24765">
                  <c:v>-1.1035100000000001E-2</c:v>
                </c:pt>
                <c:pt idx="24766">
                  <c:v>-1.0093100000000001E-2</c:v>
                </c:pt>
                <c:pt idx="24767" formatCode="0.00E+00">
                  <c:v>-9.1447200000000003E-3</c:v>
                </c:pt>
                <c:pt idx="24768" formatCode="0.00E+00">
                  <c:v>-8.1918900000000003E-3</c:v>
                </c:pt>
                <c:pt idx="24769" formatCode="0.00E+00">
                  <c:v>-7.2367400000000002E-3</c:v>
                </c:pt>
                <c:pt idx="24770" formatCode="0.00E+00">
                  <c:v>-6.2813699999999997E-3</c:v>
                </c:pt>
                <c:pt idx="24771" formatCode="0.00E+00">
                  <c:v>-5.3278500000000003E-3</c:v>
                </c:pt>
                <c:pt idx="24772" formatCode="0.00E+00">
                  <c:v>-4.3782400000000003E-3</c:v>
                </c:pt>
                <c:pt idx="24773" formatCode="0.00E+00">
                  <c:v>-3.43458E-3</c:v>
                </c:pt>
                <c:pt idx="24774" formatCode="0.00E+00">
                  <c:v>-2.49891E-3</c:v>
                </c:pt>
                <c:pt idx="24775" formatCode="0.00E+00">
                  <c:v>-1.5732000000000001E-3</c:v>
                </c:pt>
                <c:pt idx="24776" formatCode="0.00E+00">
                  <c:v>-6.5941800000000005E-4</c:v>
                </c:pt>
                <c:pt idx="24777" formatCode="0.00E+00">
                  <c:v>2.4049999999999999E-4</c:v>
                </c:pt>
                <c:pt idx="24778" formatCode="0.00E+00">
                  <c:v>1.1246699999999999E-3</c:v>
                </c:pt>
                <c:pt idx="24779" formatCode="0.00E+00">
                  <c:v>1.99124E-3</c:v>
                </c:pt>
                <c:pt idx="24780" formatCode="0.00E+00">
                  <c:v>2.83841E-3</c:v>
                </c:pt>
                <c:pt idx="24781" formatCode="0.00E+00">
                  <c:v>3.6644199999999998E-3</c:v>
                </c:pt>
                <c:pt idx="24782" formatCode="0.00E+00">
                  <c:v>4.4675799999999996E-3</c:v>
                </c:pt>
                <c:pt idx="24783" formatCode="0.00E+00">
                  <c:v>5.2462300000000002E-3</c:v>
                </c:pt>
                <c:pt idx="24784" formatCode="0.00E+00">
                  <c:v>5.9987800000000004E-3</c:v>
                </c:pt>
                <c:pt idx="24785" formatCode="0.00E+00">
                  <c:v>6.7237099999999999E-3</c:v>
                </c:pt>
                <c:pt idx="24786" formatCode="0.00E+00">
                  <c:v>7.4195600000000004E-3</c:v>
                </c:pt>
                <c:pt idx="24787" formatCode="0.00E+00">
                  <c:v>8.0849300000000006E-3</c:v>
                </c:pt>
                <c:pt idx="24788" formatCode="0.00E+00">
                  <c:v>8.7184900000000006E-3</c:v>
                </c:pt>
                <c:pt idx="24789" formatCode="0.00E+00">
                  <c:v>9.3189799999999993E-3</c:v>
                </c:pt>
                <c:pt idx="24790" formatCode="0.00E+00">
                  <c:v>9.8852300000000001E-3</c:v>
                </c:pt>
                <c:pt idx="24791">
                  <c:v>1.0416099999999999E-2</c:v>
                </c:pt>
                <c:pt idx="24792">
                  <c:v>1.0910599999999999E-2</c:v>
                </c:pt>
                <c:pt idx="24793">
                  <c:v>1.1367800000000001E-2</c:v>
                </c:pt>
                <c:pt idx="24794">
                  <c:v>1.1786899999999999E-2</c:v>
                </c:pt>
                <c:pt idx="24795">
                  <c:v>1.21669E-2</c:v>
                </c:pt>
                <c:pt idx="24796">
                  <c:v>1.2507300000000001E-2</c:v>
                </c:pt>
                <c:pt idx="24797">
                  <c:v>1.28074E-2</c:v>
                </c:pt>
                <c:pt idx="24798">
                  <c:v>1.30668E-2</c:v>
                </c:pt>
                <c:pt idx="24799">
                  <c:v>1.3284900000000001E-2</c:v>
                </c:pt>
                <c:pt idx="24800">
                  <c:v>1.34614E-2</c:v>
                </c:pt>
                <c:pt idx="24801">
                  <c:v>1.35961E-2</c:v>
                </c:pt>
                <c:pt idx="24802">
                  <c:v>1.3688799999999999E-2</c:v>
                </c:pt>
                <c:pt idx="24803">
                  <c:v>1.37395E-2</c:v>
                </c:pt>
                <c:pt idx="24804">
                  <c:v>1.3748099999999999E-2</c:v>
                </c:pt>
                <c:pt idx="24805">
                  <c:v>1.3714799999999999E-2</c:v>
                </c:pt>
                <c:pt idx="24806">
                  <c:v>1.3639699999999999E-2</c:v>
                </c:pt>
                <c:pt idx="24807">
                  <c:v>1.35231E-2</c:v>
                </c:pt>
                <c:pt idx="24808">
                  <c:v>1.33654E-2</c:v>
                </c:pt>
                <c:pt idx="24809">
                  <c:v>1.3167099999999999E-2</c:v>
                </c:pt>
                <c:pt idx="24810">
                  <c:v>1.29287E-2</c:v>
                </c:pt>
                <c:pt idx="24811">
                  <c:v>1.26508E-2</c:v>
                </c:pt>
                <c:pt idx="24812">
                  <c:v>1.23342E-2</c:v>
                </c:pt>
                <c:pt idx="24813">
                  <c:v>1.19796E-2</c:v>
                </c:pt>
                <c:pt idx="24814">
                  <c:v>1.15879E-2</c:v>
                </c:pt>
                <c:pt idx="24815">
                  <c:v>1.1160099999999999E-2</c:v>
                </c:pt>
                <c:pt idx="24816">
                  <c:v>1.0697099999999999E-2</c:v>
                </c:pt>
                <c:pt idx="24817">
                  <c:v>1.02002E-2</c:v>
                </c:pt>
                <c:pt idx="24818" formatCode="0.00E+00">
                  <c:v>9.6705200000000002E-3</c:v>
                </c:pt>
                <c:pt idx="24819" formatCode="0.00E+00">
                  <c:v>9.1092399999999994E-3</c:v>
                </c:pt>
                <c:pt idx="24820" formatCode="0.00E+00">
                  <c:v>8.5177199999999995E-3</c:v>
                </c:pt>
                <c:pt idx="24821" formatCode="0.00E+00">
                  <c:v>7.8973299999999993E-3</c:v>
                </c:pt>
                <c:pt idx="24822" formatCode="0.00E+00">
                  <c:v>7.2495299999999997E-3</c:v>
                </c:pt>
                <c:pt idx="24823" formatCode="0.00E+00">
                  <c:v>6.5758199999999996E-3</c:v>
                </c:pt>
                <c:pt idx="24824" formatCode="0.00E+00">
                  <c:v>5.8777500000000002E-3</c:v>
                </c:pt>
                <c:pt idx="24825" formatCode="0.00E+00">
                  <c:v>5.1569399999999996E-3</c:v>
                </c:pt>
                <c:pt idx="24826" formatCode="0.00E+00">
                  <c:v>4.4150500000000002E-3</c:v>
                </c:pt>
                <c:pt idx="24827" formatCode="0.00E+00">
                  <c:v>3.6538E-3</c:v>
                </c:pt>
                <c:pt idx="24828" formatCode="0.00E+00">
                  <c:v>2.87492E-3</c:v>
                </c:pt>
                <c:pt idx="24829" formatCode="0.00E+00">
                  <c:v>2.0802300000000002E-3</c:v>
                </c:pt>
                <c:pt idx="24830" formatCode="0.00E+00">
                  <c:v>1.27154E-3</c:v>
                </c:pt>
                <c:pt idx="24831" formatCode="0.00E+00">
                  <c:v>4.5071E-4</c:v>
                </c:pt>
                <c:pt idx="24832" formatCode="0.00E+00">
                  <c:v>-3.8036299999999999E-4</c:v>
                </c:pt>
                <c:pt idx="24833" formatCode="0.00E+00">
                  <c:v>-1.21977E-3</c:v>
                </c:pt>
                <c:pt idx="24834" formatCode="0.00E+00">
                  <c:v>-2.0655700000000001E-3</c:v>
                </c:pt>
                <c:pt idx="24835" formatCode="0.00E+00">
                  <c:v>-2.91582E-3</c:v>
                </c:pt>
                <c:pt idx="24836" formatCode="0.00E+00">
                  <c:v>-3.7685399999999999E-3</c:v>
                </c:pt>
                <c:pt idx="24837" formatCode="0.00E+00">
                  <c:v>-4.6217699999999999E-3</c:v>
                </c:pt>
                <c:pt idx="24838" formatCode="0.00E+00">
                  <c:v>-5.4735199999999999E-3</c:v>
                </c:pt>
                <c:pt idx="24839" formatCode="0.00E+00">
                  <c:v>-6.3218099999999998E-3</c:v>
                </c:pt>
                <c:pt idx="24840" formatCode="0.00E+00">
                  <c:v>-7.1646699999999997E-3</c:v>
                </c:pt>
                <c:pt idx="24841" formatCode="0.00E+00">
                  <c:v>-8.0001099999999995E-3</c:v>
                </c:pt>
                <c:pt idx="24842" formatCode="0.00E+00">
                  <c:v>-8.8261799999999994E-3</c:v>
                </c:pt>
                <c:pt idx="24843" formatCode="0.00E+00">
                  <c:v>-9.6409200000000007E-3</c:v>
                </c:pt>
                <c:pt idx="24844">
                  <c:v>-1.0442399999999999E-2</c:v>
                </c:pt>
                <c:pt idx="24845">
                  <c:v>-1.1228699999999999E-2</c:v>
                </c:pt>
                <c:pt idx="24846">
                  <c:v>-1.1998E-2</c:v>
                </c:pt>
                <c:pt idx="24847">
                  <c:v>-1.27484E-2</c:v>
                </c:pt>
                <c:pt idx="24848">
                  <c:v>-1.34781E-2</c:v>
                </c:pt>
                <c:pt idx="24849">
                  <c:v>-1.41852E-2</c:v>
                </c:pt>
                <c:pt idx="24850">
                  <c:v>-1.48681E-2</c:v>
                </c:pt>
                <c:pt idx="24851">
                  <c:v>-1.55251E-2</c:v>
                </c:pt>
                <c:pt idx="24852">
                  <c:v>-1.6154499999999999E-2</c:v>
                </c:pt>
                <c:pt idx="24853">
                  <c:v>-1.6754700000000001E-2</c:v>
                </c:pt>
                <c:pt idx="24854">
                  <c:v>-1.7324200000000001E-2</c:v>
                </c:pt>
                <c:pt idx="24855">
                  <c:v>-1.7861499999999999E-2</c:v>
                </c:pt>
                <c:pt idx="24856">
                  <c:v>-1.8365099999999999E-2</c:v>
                </c:pt>
                <c:pt idx="24857">
                  <c:v>-1.8833699999999998E-2</c:v>
                </c:pt>
                <c:pt idx="24858">
                  <c:v>-1.9265999999999998E-2</c:v>
                </c:pt>
                <c:pt idx="24859">
                  <c:v>-1.9660799999999999E-2</c:v>
                </c:pt>
                <c:pt idx="24860">
                  <c:v>-2.0016800000000001E-2</c:v>
                </c:pt>
                <c:pt idx="24861">
                  <c:v>-2.0333199999999999E-2</c:v>
                </c:pt>
                <c:pt idx="24862">
                  <c:v>-2.0608700000000001E-2</c:v>
                </c:pt>
                <c:pt idx="24863">
                  <c:v>-2.08425E-2</c:v>
                </c:pt>
                <c:pt idx="24864">
                  <c:v>-2.1033799999999998E-2</c:v>
                </c:pt>
                <c:pt idx="24865">
                  <c:v>-2.1181800000000001E-2</c:v>
                </c:pt>
                <c:pt idx="24866">
                  <c:v>-2.1285700000000001E-2</c:v>
                </c:pt>
                <c:pt idx="24867">
                  <c:v>-2.1345099999999999E-2</c:v>
                </c:pt>
                <c:pt idx="24868">
                  <c:v>-2.1359400000000001E-2</c:v>
                </c:pt>
                <c:pt idx="24869">
                  <c:v>-2.1328099999999999E-2</c:v>
                </c:pt>
                <c:pt idx="24870">
                  <c:v>-2.1251099999999998E-2</c:v>
                </c:pt>
                <c:pt idx="24871">
                  <c:v>-2.1127900000000002E-2</c:v>
                </c:pt>
                <c:pt idx="24872">
                  <c:v>-2.0958500000000001E-2</c:v>
                </c:pt>
                <c:pt idx="24873">
                  <c:v>-2.0742799999999999E-2</c:v>
                </c:pt>
                <c:pt idx="24874">
                  <c:v>-2.04808E-2</c:v>
                </c:pt>
                <c:pt idx="24875">
                  <c:v>-2.0172699999999998E-2</c:v>
                </c:pt>
                <c:pt idx="24876">
                  <c:v>-1.9818700000000002E-2</c:v>
                </c:pt>
                <c:pt idx="24877">
                  <c:v>-1.9419100000000002E-2</c:v>
                </c:pt>
                <c:pt idx="24878">
                  <c:v>-1.8974299999999999E-2</c:v>
                </c:pt>
                <c:pt idx="24879">
                  <c:v>-1.84847E-2</c:v>
                </c:pt>
                <c:pt idx="24880">
                  <c:v>-1.7951100000000001E-2</c:v>
                </c:pt>
                <c:pt idx="24881">
                  <c:v>-1.7373900000000001E-2</c:v>
                </c:pt>
                <c:pt idx="24882">
                  <c:v>-1.6754100000000001E-2</c:v>
                </c:pt>
                <c:pt idx="24883">
                  <c:v>-1.6092499999999999E-2</c:v>
                </c:pt>
                <c:pt idx="24884">
                  <c:v>-1.53899E-2</c:v>
                </c:pt>
                <c:pt idx="24885">
                  <c:v>-1.46474E-2</c:v>
                </c:pt>
                <c:pt idx="24886">
                  <c:v>-1.3866099999999999E-2</c:v>
                </c:pt>
                <c:pt idx="24887">
                  <c:v>-1.30473E-2</c:v>
                </c:pt>
                <c:pt idx="24888">
                  <c:v>-1.2192100000000001E-2</c:v>
                </c:pt>
                <c:pt idx="24889">
                  <c:v>-1.1301800000000001E-2</c:v>
                </c:pt>
                <c:pt idx="24890">
                  <c:v>-1.0378E-2</c:v>
                </c:pt>
                <c:pt idx="24891" formatCode="0.00E+00">
                  <c:v>-9.4220799999999993E-3</c:v>
                </c:pt>
                <c:pt idx="24892" formatCode="0.00E+00">
                  <c:v>-8.4355899999999998E-3</c:v>
                </c:pt>
                <c:pt idx="24893" formatCode="0.00E+00">
                  <c:v>-7.4201700000000002E-3</c:v>
                </c:pt>
                <c:pt idx="24894" formatCode="0.00E+00">
                  <c:v>-6.3774900000000004E-3</c:v>
                </c:pt>
                <c:pt idx="24895" formatCode="0.00E+00">
                  <c:v>-5.3093100000000002E-3</c:v>
                </c:pt>
                <c:pt idx="24896" formatCode="0.00E+00">
                  <c:v>-4.2174300000000003E-3</c:v>
                </c:pt>
                <c:pt idx="24897" formatCode="0.00E+00">
                  <c:v>-3.10371E-3</c:v>
                </c:pt>
                <c:pt idx="24898" formatCode="0.00E+00">
                  <c:v>-1.9700500000000001E-3</c:v>
                </c:pt>
                <c:pt idx="24899" formatCode="0.00E+00">
                  <c:v>-8.1842700000000004E-4</c:v>
                </c:pt>
                <c:pt idx="24900" formatCode="0.00E+00">
                  <c:v>3.4917299999999999E-4</c:v>
                </c:pt>
                <c:pt idx="24901" formatCode="0.00E+00">
                  <c:v>1.5307000000000001E-3</c:v>
                </c:pt>
                <c:pt idx="24902" formatCode="0.00E+00">
                  <c:v>2.7240799999999998E-3</c:v>
                </c:pt>
                <c:pt idx="24903" formatCode="0.00E+00">
                  <c:v>3.9271899999999997E-3</c:v>
                </c:pt>
                <c:pt idx="24904" formatCode="0.00E+00">
                  <c:v>5.1378999999999999E-3</c:v>
                </c:pt>
                <c:pt idx="24905" formatCode="0.00E+00">
                  <c:v>6.3540300000000001E-3</c:v>
                </c:pt>
                <c:pt idx="24906" formatCode="0.00E+00">
                  <c:v>7.5734000000000001E-3</c:v>
                </c:pt>
                <c:pt idx="24907" formatCode="0.00E+00">
                  <c:v>8.7937999999999992E-3</c:v>
                </c:pt>
                <c:pt idx="24908">
                  <c:v>1.0012999999999999E-2</c:v>
                </c:pt>
                <c:pt idx="24909">
                  <c:v>1.1228800000000001E-2</c:v>
                </c:pt>
                <c:pt idx="24910">
                  <c:v>1.2438899999999999E-2</c:v>
                </c:pt>
                <c:pt idx="24911">
                  <c:v>1.36411E-2</c:v>
                </c:pt>
                <c:pt idx="24912">
                  <c:v>1.48332E-2</c:v>
                </c:pt>
                <c:pt idx="24913">
                  <c:v>1.60129E-2</c:v>
                </c:pt>
                <c:pt idx="24914">
                  <c:v>1.7178100000000002E-2</c:v>
                </c:pt>
                <c:pt idx="24915">
                  <c:v>1.8326499999999999E-2</c:v>
                </c:pt>
                <c:pt idx="24916">
                  <c:v>1.9455900000000002E-2</c:v>
                </c:pt>
                <c:pt idx="24917">
                  <c:v>2.0564200000000001E-2</c:v>
                </c:pt>
                <c:pt idx="24918">
                  <c:v>2.16493E-2</c:v>
                </c:pt>
                <c:pt idx="24919">
                  <c:v>2.2709E-2</c:v>
                </c:pt>
                <c:pt idx="24920">
                  <c:v>2.37413E-2</c:v>
                </c:pt>
                <c:pt idx="24921">
                  <c:v>2.4744200000000001E-2</c:v>
                </c:pt>
                <c:pt idx="24922">
                  <c:v>2.5715600000000002E-2</c:v>
                </c:pt>
                <c:pt idx="24923">
                  <c:v>2.6653799999999998E-2</c:v>
                </c:pt>
                <c:pt idx="24924">
                  <c:v>2.7556600000000001E-2</c:v>
                </c:pt>
                <c:pt idx="24925">
                  <c:v>2.84225E-2</c:v>
                </c:pt>
                <c:pt idx="24926">
                  <c:v>2.9249399999999998E-2</c:v>
                </c:pt>
                <c:pt idx="24927">
                  <c:v>3.0035900000000001E-2</c:v>
                </c:pt>
                <c:pt idx="24928">
                  <c:v>3.0780100000000001E-2</c:v>
                </c:pt>
                <c:pt idx="24929">
                  <c:v>3.1480599999999997E-2</c:v>
                </c:pt>
                <c:pt idx="24930">
                  <c:v>3.2135799999999999E-2</c:v>
                </c:pt>
                <c:pt idx="24931">
                  <c:v>3.2744299999999997E-2</c:v>
                </c:pt>
                <c:pt idx="24932">
                  <c:v>3.33047E-2</c:v>
                </c:pt>
                <c:pt idx="24933">
                  <c:v>3.38158E-2</c:v>
                </c:pt>
                <c:pt idx="24934">
                  <c:v>3.4276300000000003E-2</c:v>
                </c:pt>
                <c:pt idx="24935">
                  <c:v>3.4685100000000003E-2</c:v>
                </c:pt>
                <c:pt idx="24936">
                  <c:v>3.5041299999999997E-2</c:v>
                </c:pt>
                <c:pt idx="24937">
                  <c:v>3.5343800000000002E-2</c:v>
                </c:pt>
                <c:pt idx="24938">
                  <c:v>3.55918E-2</c:v>
                </c:pt>
                <c:pt idx="24939">
                  <c:v>3.57846E-2</c:v>
                </c:pt>
                <c:pt idx="24940">
                  <c:v>3.5921500000000002E-2</c:v>
                </c:pt>
                <c:pt idx="24941">
                  <c:v>3.6001900000000003E-2</c:v>
                </c:pt>
                <c:pt idx="24942">
                  <c:v>3.6025399999999999E-2</c:v>
                </c:pt>
                <c:pt idx="24943">
                  <c:v>3.5991599999999999E-2</c:v>
                </c:pt>
                <c:pt idx="24944">
                  <c:v>3.59002E-2</c:v>
                </c:pt>
                <c:pt idx="24945">
                  <c:v>3.5750999999999998E-2</c:v>
                </c:pt>
                <c:pt idx="24946">
                  <c:v>3.5543999999999999E-2</c:v>
                </c:pt>
                <c:pt idx="24947">
                  <c:v>3.5279100000000001E-2</c:v>
                </c:pt>
                <c:pt idx="24948">
                  <c:v>3.4956599999999997E-2</c:v>
                </c:pt>
                <c:pt idx="24949">
                  <c:v>3.4576599999999999E-2</c:v>
                </c:pt>
                <c:pt idx="24950">
                  <c:v>3.41394E-2</c:v>
                </c:pt>
                <c:pt idx="24951">
                  <c:v>3.3645599999999998E-2</c:v>
                </c:pt>
                <c:pt idx="24952">
                  <c:v>3.30955E-2</c:v>
                </c:pt>
                <c:pt idx="24953">
                  <c:v>3.2489900000000002E-2</c:v>
                </c:pt>
                <c:pt idx="24954">
                  <c:v>3.1829400000000001E-2</c:v>
                </c:pt>
                <c:pt idx="24955">
                  <c:v>3.1114900000000001E-2</c:v>
                </c:pt>
                <c:pt idx="24956">
                  <c:v>3.0347300000000001E-2</c:v>
                </c:pt>
                <c:pt idx="24957">
                  <c:v>2.9527600000000001E-2</c:v>
                </c:pt>
                <c:pt idx="24958">
                  <c:v>2.8656999999999998E-2</c:v>
                </c:pt>
                <c:pt idx="24959">
                  <c:v>2.7736500000000001E-2</c:v>
                </c:pt>
                <c:pt idx="24960">
                  <c:v>2.67675E-2</c:v>
                </c:pt>
                <c:pt idx="24961">
                  <c:v>2.5751400000000001E-2</c:v>
                </c:pt>
                <c:pt idx="24962">
                  <c:v>2.4689599999999999E-2</c:v>
                </c:pt>
                <c:pt idx="24963">
                  <c:v>2.3583699999999999E-2</c:v>
                </c:pt>
                <c:pt idx="24964">
                  <c:v>2.2435199999999999E-2</c:v>
                </c:pt>
                <c:pt idx="24965">
                  <c:v>2.1245900000000002E-2</c:v>
                </c:pt>
                <c:pt idx="24966">
                  <c:v>2.00176E-2</c:v>
                </c:pt>
                <c:pt idx="24967">
                  <c:v>1.87522E-2</c:v>
                </c:pt>
                <c:pt idx="24968">
                  <c:v>1.7451399999999999E-2</c:v>
                </c:pt>
                <c:pt idx="24969">
                  <c:v>1.6117300000000001E-2</c:v>
                </c:pt>
                <c:pt idx="24970">
                  <c:v>1.4751999999999999E-2</c:v>
                </c:pt>
                <c:pt idx="24971">
                  <c:v>1.3357600000000001E-2</c:v>
                </c:pt>
                <c:pt idx="24972">
                  <c:v>1.19361E-2</c:v>
                </c:pt>
                <c:pt idx="24973">
                  <c:v>1.04899E-2</c:v>
                </c:pt>
                <c:pt idx="24974" formatCode="0.00E+00">
                  <c:v>9.02121E-3</c:v>
                </c:pt>
                <c:pt idx="24975" formatCode="0.00E+00">
                  <c:v>7.5322999999999996E-3</c:v>
                </c:pt>
                <c:pt idx="24976" formatCode="0.00E+00">
                  <c:v>6.0255300000000003E-3</c:v>
                </c:pt>
                <c:pt idx="24977" formatCode="0.00E+00">
                  <c:v>4.5032800000000001E-3</c:v>
                </c:pt>
                <c:pt idx="24978" formatCode="0.00E+00">
                  <c:v>2.9679799999999998E-3</c:v>
                </c:pt>
                <c:pt idx="24979" formatCode="0.00E+00">
                  <c:v>1.4220700000000001E-3</c:v>
                </c:pt>
                <c:pt idx="24980" formatCode="0.00E+00">
                  <c:v>-1.3197799999999999E-4</c:v>
                </c:pt>
                <c:pt idx="24981" formatCode="0.00E+00">
                  <c:v>-1.6916800000000001E-3</c:v>
                </c:pt>
                <c:pt idx="24982" formatCode="0.00E+00">
                  <c:v>-3.2545299999999998E-3</c:v>
                </c:pt>
                <c:pt idx="24983" formatCode="0.00E+00">
                  <c:v>-4.8180200000000001E-3</c:v>
                </c:pt>
                <c:pt idx="24984" formatCode="0.00E+00">
                  <c:v>-6.3796E-3</c:v>
                </c:pt>
                <c:pt idx="24985" formatCode="0.00E+00">
                  <c:v>-7.9367599999999993E-3</c:v>
                </c:pt>
                <c:pt idx="24986" formatCode="0.00E+00">
                  <c:v>-9.4869800000000008E-3</c:v>
                </c:pt>
                <c:pt idx="24987">
                  <c:v>-1.10277E-2</c:v>
                </c:pt>
                <c:pt idx="24988">
                  <c:v>-1.25565E-2</c:v>
                </c:pt>
                <c:pt idx="24989">
                  <c:v>-1.40708E-2</c:v>
                </c:pt>
                <c:pt idx="24990">
                  <c:v>-1.55681E-2</c:v>
                </c:pt>
                <c:pt idx="24991">
                  <c:v>-1.7045999999999999E-2</c:v>
                </c:pt>
                <c:pt idx="24992">
                  <c:v>-1.85021E-2</c:v>
                </c:pt>
                <c:pt idx="24993">
                  <c:v>-1.9933900000000001E-2</c:v>
                </c:pt>
                <c:pt idx="24994">
                  <c:v>-2.13391E-2</c:v>
                </c:pt>
                <c:pt idx="24995">
                  <c:v>-2.27154E-2</c:v>
                </c:pt>
                <c:pt idx="24996">
                  <c:v>-2.4060499999999999E-2</c:v>
                </c:pt>
                <c:pt idx="24997">
                  <c:v>-2.5372200000000001E-2</c:v>
                </c:pt>
                <c:pt idx="24998">
                  <c:v>-2.66483E-2</c:v>
                </c:pt>
                <c:pt idx="24999">
                  <c:v>-2.7886600000000001E-2</c:v>
                </c:pt>
                <c:pt idx="25000">
                  <c:v>-2.9085099999999999E-2</c:v>
                </c:pt>
                <c:pt idx="25001">
                  <c:v>-3.0241799999999999E-2</c:v>
                </c:pt>
                <c:pt idx="25002">
                  <c:v>-3.1354800000000002E-2</c:v>
                </c:pt>
                <c:pt idx="25003">
                  <c:v>-3.2422100000000002E-2</c:v>
                </c:pt>
                <c:pt idx="25004">
                  <c:v>-3.3442100000000002E-2</c:v>
                </c:pt>
                <c:pt idx="25005">
                  <c:v>-3.4412900000000003E-2</c:v>
                </c:pt>
                <c:pt idx="25006">
                  <c:v>-3.5333000000000003E-2</c:v>
                </c:pt>
                <c:pt idx="25007">
                  <c:v>-3.6200799999999998E-2</c:v>
                </c:pt>
                <c:pt idx="25008">
                  <c:v>-3.7014699999999998E-2</c:v>
                </c:pt>
                <c:pt idx="25009">
                  <c:v>-3.7773500000000002E-2</c:v>
                </c:pt>
                <c:pt idx="25010">
                  <c:v>-3.8475799999999998E-2</c:v>
                </c:pt>
                <c:pt idx="25011">
                  <c:v>-3.91204E-2</c:v>
                </c:pt>
                <c:pt idx="25012">
                  <c:v>-3.9706199999999997E-2</c:v>
                </c:pt>
                <c:pt idx="25013">
                  <c:v>-4.0232200000000003E-2</c:v>
                </c:pt>
                <c:pt idx="25014">
                  <c:v>-4.0697499999999998E-2</c:v>
                </c:pt>
                <c:pt idx="25015">
                  <c:v>-4.11013E-2</c:v>
                </c:pt>
                <c:pt idx="25016">
                  <c:v>-4.1442800000000002E-2</c:v>
                </c:pt>
                <c:pt idx="25017">
                  <c:v>-4.1721399999999999E-2</c:v>
                </c:pt>
                <c:pt idx="25018">
                  <c:v>-4.1936599999999997E-2</c:v>
                </c:pt>
                <c:pt idx="25019">
                  <c:v>-4.2088100000000003E-2</c:v>
                </c:pt>
                <c:pt idx="25020">
                  <c:v>-4.2175400000000002E-2</c:v>
                </c:pt>
                <c:pt idx="25021">
                  <c:v>-4.21985E-2</c:v>
                </c:pt>
                <c:pt idx="25022">
                  <c:v>-4.2157199999999999E-2</c:v>
                </c:pt>
                <c:pt idx="25023">
                  <c:v>-4.2051600000000001E-2</c:v>
                </c:pt>
                <c:pt idx="25024">
                  <c:v>-4.1881700000000001E-2</c:v>
                </c:pt>
                <c:pt idx="25025">
                  <c:v>-4.1647900000000002E-2</c:v>
                </c:pt>
                <c:pt idx="25026">
                  <c:v>-4.1350400000000002E-2</c:v>
                </c:pt>
                <c:pt idx="25027">
                  <c:v>-4.0989600000000001E-2</c:v>
                </c:pt>
                <c:pt idx="25028">
                  <c:v>-4.0566199999999997E-2</c:v>
                </c:pt>
                <c:pt idx="25029">
                  <c:v>-4.00808E-2</c:v>
                </c:pt>
                <c:pt idx="25030">
                  <c:v>-3.9534199999999999E-2</c:v>
                </c:pt>
                <c:pt idx="25031">
                  <c:v>-3.8927099999999999E-2</c:v>
                </c:pt>
                <c:pt idx="25032">
                  <c:v>-3.8260599999999999E-2</c:v>
                </c:pt>
                <c:pt idx="25033">
                  <c:v>-3.7535699999999998E-2</c:v>
                </c:pt>
                <c:pt idx="25034">
                  <c:v>-3.6753500000000001E-2</c:v>
                </c:pt>
                <c:pt idx="25035">
                  <c:v>-3.59154E-2</c:v>
                </c:pt>
                <c:pt idx="25036">
                  <c:v>-3.5022600000000001E-2</c:v>
                </c:pt>
                <c:pt idx="25037">
                  <c:v>-3.4076599999999999E-2</c:v>
                </c:pt>
                <c:pt idx="25038">
                  <c:v>-3.3078900000000001E-2</c:v>
                </c:pt>
                <c:pt idx="25039">
                  <c:v>-3.20311E-2</c:v>
                </c:pt>
                <c:pt idx="25040">
                  <c:v>-3.0934900000000001E-2</c:v>
                </c:pt>
                <c:pt idx="25041">
                  <c:v>-2.9792099999999998E-2</c:v>
                </c:pt>
                <c:pt idx="25042">
                  <c:v>-2.8604399999999999E-2</c:v>
                </c:pt>
                <c:pt idx="25043">
                  <c:v>-2.7373999999999999E-2</c:v>
                </c:pt>
                <c:pt idx="25044">
                  <c:v>-2.61026E-2</c:v>
                </c:pt>
                <c:pt idx="25045">
                  <c:v>-2.4792399999999999E-2</c:v>
                </c:pt>
                <c:pt idx="25046">
                  <c:v>-2.34456E-2</c:v>
                </c:pt>
                <c:pt idx="25047">
                  <c:v>-2.2064199999999999E-2</c:v>
                </c:pt>
                <c:pt idx="25048">
                  <c:v>-2.0650499999999999E-2</c:v>
                </c:pt>
                <c:pt idx="25049">
                  <c:v>-1.9206899999999999E-2</c:v>
                </c:pt>
                <c:pt idx="25050">
                  <c:v>-1.77357E-2</c:v>
                </c:pt>
                <c:pt idx="25051">
                  <c:v>-1.6239199999999999E-2</c:v>
                </c:pt>
                <c:pt idx="25052">
                  <c:v>-1.47198E-2</c:v>
                </c:pt>
                <c:pt idx="25053">
                  <c:v>-1.31802E-2</c:v>
                </c:pt>
                <c:pt idx="25054">
                  <c:v>-1.16226E-2</c:v>
                </c:pt>
                <c:pt idx="25055">
                  <c:v>-1.00497E-2</c:v>
                </c:pt>
                <c:pt idx="25056" formatCode="0.00E+00">
                  <c:v>-8.4640800000000006E-3</c:v>
                </c:pt>
                <c:pt idx="25057" formatCode="0.00E+00">
                  <c:v>-6.8682099999999996E-3</c:v>
                </c:pt>
                <c:pt idx="25058" formatCode="0.00E+00">
                  <c:v>-5.2647099999999997E-3</c:v>
                </c:pt>
                <c:pt idx="25059" formatCode="0.00E+00">
                  <c:v>-3.6561800000000002E-3</c:v>
                </c:pt>
                <c:pt idx="25060" formatCode="0.00E+00">
                  <c:v>-2.04521E-3</c:v>
                </c:pt>
                <c:pt idx="25061" formatCode="0.00E+00">
                  <c:v>-4.3442099999999999E-4</c:v>
                </c:pt>
                <c:pt idx="25062" formatCode="0.00E+00">
                  <c:v>1.1735999999999999E-3</c:v>
                </c:pt>
                <c:pt idx="25063" formatCode="0.00E+00">
                  <c:v>2.7762500000000001E-3</c:v>
                </c:pt>
                <c:pt idx="25064" formatCode="0.00E+00">
                  <c:v>4.3709400000000002E-3</c:v>
                </c:pt>
                <c:pt idx="25065" formatCode="0.00E+00">
                  <c:v>5.9551099999999996E-3</c:v>
                </c:pt>
                <c:pt idx="25066" formatCode="0.00E+00">
                  <c:v>7.5262200000000001E-3</c:v>
                </c:pt>
                <c:pt idx="25067" formatCode="0.00E+00">
                  <c:v>9.0817299999999997E-3</c:v>
                </c:pt>
                <c:pt idx="25068">
                  <c:v>1.0619099999999999E-2</c:v>
                </c:pt>
                <c:pt idx="25069">
                  <c:v>1.2135999999999999E-2</c:v>
                </c:pt>
                <c:pt idx="25070">
                  <c:v>1.36299E-2</c:v>
                </c:pt>
                <c:pt idx="25071">
                  <c:v>1.50984E-2</c:v>
                </c:pt>
                <c:pt idx="25072">
                  <c:v>1.65393E-2</c:v>
                </c:pt>
                <c:pt idx="25073">
                  <c:v>1.79501E-2</c:v>
                </c:pt>
                <c:pt idx="25074">
                  <c:v>1.9328700000000001E-2</c:v>
                </c:pt>
                <c:pt idx="25075">
                  <c:v>2.0672900000000001E-2</c:v>
                </c:pt>
                <c:pt idx="25076">
                  <c:v>2.19805E-2</c:v>
                </c:pt>
                <c:pt idx="25077">
                  <c:v>2.3249599999999999E-2</c:v>
                </c:pt>
                <c:pt idx="25078">
                  <c:v>2.4478099999999999E-2</c:v>
                </c:pt>
                <c:pt idx="25079">
                  <c:v>2.5664099999999999E-2</c:v>
                </c:pt>
                <c:pt idx="25080">
                  <c:v>2.6805800000000001E-2</c:v>
                </c:pt>
                <c:pt idx="25081">
                  <c:v>2.79013E-2</c:v>
                </c:pt>
                <c:pt idx="25082">
                  <c:v>2.8949099999999998E-2</c:v>
                </c:pt>
                <c:pt idx="25083">
                  <c:v>2.9947399999999999E-2</c:v>
                </c:pt>
                <c:pt idx="25084">
                  <c:v>3.0894899999999999E-2</c:v>
                </c:pt>
                <c:pt idx="25085">
                  <c:v>3.1789999999999999E-2</c:v>
                </c:pt>
                <c:pt idx="25086">
                  <c:v>3.2631300000000002E-2</c:v>
                </c:pt>
                <c:pt idx="25087">
                  <c:v>3.3417799999999998E-2</c:v>
                </c:pt>
                <c:pt idx="25088">
                  <c:v>3.4148199999999997E-2</c:v>
                </c:pt>
                <c:pt idx="25089">
                  <c:v>3.4821400000000002E-2</c:v>
                </c:pt>
                <c:pt idx="25090">
                  <c:v>3.54364E-2</c:v>
                </c:pt>
                <c:pt idx="25091">
                  <c:v>3.5992499999999997E-2</c:v>
                </c:pt>
                <c:pt idx="25092">
                  <c:v>3.6488899999999998E-2</c:v>
                </c:pt>
                <c:pt idx="25093">
                  <c:v>3.6924899999999997E-2</c:v>
                </c:pt>
                <c:pt idx="25094">
                  <c:v>3.7299899999999997E-2</c:v>
                </c:pt>
                <c:pt idx="25095">
                  <c:v>3.7613599999999997E-2</c:v>
                </c:pt>
                <c:pt idx="25096">
                  <c:v>3.7865500000000003E-2</c:v>
                </c:pt>
                <c:pt idx="25097">
                  <c:v>3.8055400000000003E-2</c:v>
                </c:pt>
                <c:pt idx="25098">
                  <c:v>3.81832E-2</c:v>
                </c:pt>
                <c:pt idx="25099">
                  <c:v>3.8248799999999999E-2</c:v>
                </c:pt>
                <c:pt idx="25100">
                  <c:v>3.8252399999999999E-2</c:v>
                </c:pt>
                <c:pt idx="25101">
                  <c:v>3.8193999999999999E-2</c:v>
                </c:pt>
                <c:pt idx="25102">
                  <c:v>3.8073999999999997E-2</c:v>
                </c:pt>
                <c:pt idx="25103">
                  <c:v>3.7892799999999997E-2</c:v>
                </c:pt>
                <c:pt idx="25104">
                  <c:v>3.7650900000000001E-2</c:v>
                </c:pt>
                <c:pt idx="25105">
                  <c:v>3.7348800000000001E-2</c:v>
                </c:pt>
                <c:pt idx="25106">
                  <c:v>3.6987300000000001E-2</c:v>
                </c:pt>
                <c:pt idx="25107">
                  <c:v>3.6567099999999998E-2</c:v>
                </c:pt>
                <c:pt idx="25108">
                  <c:v>3.6089099999999999E-2</c:v>
                </c:pt>
                <c:pt idx="25109">
                  <c:v>3.55544E-2</c:v>
                </c:pt>
                <c:pt idx="25110">
                  <c:v>3.4963899999999999E-2</c:v>
                </c:pt>
                <c:pt idx="25111">
                  <c:v>3.4318899999999999E-2</c:v>
                </c:pt>
                <c:pt idx="25112">
                  <c:v>3.36206E-2</c:v>
                </c:pt>
                <c:pt idx="25113">
                  <c:v>3.2870400000000001E-2</c:v>
                </c:pt>
                <c:pt idx="25114">
                  <c:v>3.2069800000000002E-2</c:v>
                </c:pt>
                <c:pt idx="25115">
                  <c:v>3.1220100000000001E-2</c:v>
                </c:pt>
                <c:pt idx="25116">
                  <c:v>3.0323099999999999E-2</c:v>
                </c:pt>
                <c:pt idx="25117">
                  <c:v>2.9380400000000001E-2</c:v>
                </c:pt>
                <c:pt idx="25118">
                  <c:v>2.8393700000000001E-2</c:v>
                </c:pt>
                <c:pt idx="25119">
                  <c:v>2.7365E-2</c:v>
                </c:pt>
                <c:pt idx="25120">
                  <c:v>2.6296E-2</c:v>
                </c:pt>
                <c:pt idx="25121">
                  <c:v>2.5188700000000001E-2</c:v>
                </c:pt>
                <c:pt idx="25122">
                  <c:v>2.40451E-2</c:v>
                </c:pt>
                <c:pt idx="25123">
                  <c:v>2.28673E-2</c:v>
                </c:pt>
                <c:pt idx="25124">
                  <c:v>2.16575E-2</c:v>
                </c:pt>
                <c:pt idx="25125">
                  <c:v>2.04177E-2</c:v>
                </c:pt>
                <c:pt idx="25126">
                  <c:v>1.9150299999999999E-2</c:v>
                </c:pt>
                <c:pt idx="25127">
                  <c:v>1.7857399999999999E-2</c:v>
                </c:pt>
                <c:pt idx="25128">
                  <c:v>1.6541299999999998E-2</c:v>
                </c:pt>
                <c:pt idx="25129">
                  <c:v>1.5204499999999999E-2</c:v>
                </c:pt>
                <c:pt idx="25130">
                  <c:v>1.3849200000000001E-2</c:v>
                </c:pt>
                <c:pt idx="25131">
                  <c:v>1.24779E-2</c:v>
                </c:pt>
                <c:pt idx="25132">
                  <c:v>1.1092899999999999E-2</c:v>
                </c:pt>
                <c:pt idx="25133" formatCode="0.00E+00">
                  <c:v>9.6967200000000007E-3</c:v>
                </c:pt>
                <c:pt idx="25134" formatCode="0.00E+00">
                  <c:v>8.2917200000000007E-3</c:v>
                </c:pt>
                <c:pt idx="25135" formatCode="0.00E+00">
                  <c:v>6.8803700000000002E-3</c:v>
                </c:pt>
                <c:pt idx="25136" formatCode="0.00E+00">
                  <c:v>5.4651300000000003E-3</c:v>
                </c:pt>
                <c:pt idx="25137" formatCode="0.00E+00">
                  <c:v>4.0484400000000004E-3</c:v>
                </c:pt>
                <c:pt idx="25138" formatCode="0.00E+00">
                  <c:v>2.6327400000000002E-3</c:v>
                </c:pt>
                <c:pt idx="25139" formatCode="0.00E+00">
                  <c:v>1.2204799999999999E-3</c:v>
                </c:pt>
                <c:pt idx="25140" formatCode="0.00E+00">
                  <c:v>-1.85933E-4</c:v>
                </c:pt>
                <c:pt idx="25141" formatCode="0.00E+00">
                  <c:v>-1.5840800000000001E-3</c:v>
                </c:pt>
                <c:pt idx="25142" formatCode="0.00E+00">
                  <c:v>-2.9715800000000001E-3</c:v>
                </c:pt>
                <c:pt idx="25143" formatCode="0.00E+00">
                  <c:v>-4.3460699999999996E-3</c:v>
                </c:pt>
                <c:pt idx="25144" formatCode="0.00E+00">
                  <c:v>-5.7052300000000004E-3</c:v>
                </c:pt>
                <c:pt idx="25145" formatCode="0.00E+00">
                  <c:v>-7.0467500000000001E-3</c:v>
                </c:pt>
                <c:pt idx="25146" formatCode="0.00E+00">
                  <c:v>-8.3683899999999999E-3</c:v>
                </c:pt>
                <c:pt idx="25147" formatCode="0.00E+00">
                  <c:v>-9.66791E-3</c:v>
                </c:pt>
                <c:pt idx="25148">
                  <c:v>-1.09432E-2</c:v>
                </c:pt>
                <c:pt idx="25149">
                  <c:v>-1.2192E-2</c:v>
                </c:pt>
                <c:pt idx="25150">
                  <c:v>-1.34123E-2</c:v>
                </c:pt>
                <c:pt idx="25151">
                  <c:v>-1.4602199999999999E-2</c:v>
                </c:pt>
                <c:pt idx="25152">
                  <c:v>-1.5759599999999999E-2</c:v>
                </c:pt>
                <c:pt idx="25153">
                  <c:v>-1.68827E-2</c:v>
                </c:pt>
                <c:pt idx="25154">
                  <c:v>-1.7969599999999999E-2</c:v>
                </c:pt>
                <c:pt idx="25155">
                  <c:v>-1.90186E-2</c:v>
                </c:pt>
                <c:pt idx="25156">
                  <c:v>-2.0027900000000001E-2</c:v>
                </c:pt>
                <c:pt idx="25157">
                  <c:v>-2.0996000000000001E-2</c:v>
                </c:pt>
                <c:pt idx="25158">
                  <c:v>-2.1921400000000001E-2</c:v>
                </c:pt>
                <c:pt idx="25159">
                  <c:v>-2.28025E-2</c:v>
                </c:pt>
                <c:pt idx="25160">
                  <c:v>-2.3638099999999999E-2</c:v>
                </c:pt>
                <c:pt idx="25161">
                  <c:v>-2.4426799999999999E-2</c:v>
                </c:pt>
                <c:pt idx="25162">
                  <c:v>-2.5167399999999999E-2</c:v>
                </c:pt>
                <c:pt idx="25163">
                  <c:v>-2.5858800000000001E-2</c:v>
                </c:pt>
                <c:pt idx="25164">
                  <c:v>-2.64999E-2</c:v>
                </c:pt>
                <c:pt idx="25165">
                  <c:v>-2.7089999999999999E-2</c:v>
                </c:pt>
                <c:pt idx="25166">
                  <c:v>-2.7628E-2</c:v>
                </c:pt>
                <c:pt idx="25167">
                  <c:v>-2.81134E-2</c:v>
                </c:pt>
                <c:pt idx="25168">
                  <c:v>-2.8545399999999999E-2</c:v>
                </c:pt>
                <c:pt idx="25169">
                  <c:v>-2.8923399999999998E-2</c:v>
                </c:pt>
                <c:pt idx="25170">
                  <c:v>-2.9247100000000002E-2</c:v>
                </c:pt>
                <c:pt idx="25171">
                  <c:v>-2.9516000000000001E-2</c:v>
                </c:pt>
                <c:pt idx="25172">
                  <c:v>-2.9729999999999999E-2</c:v>
                </c:pt>
                <c:pt idx="25173">
                  <c:v>-2.9888899999999999E-2</c:v>
                </c:pt>
                <c:pt idx="25174">
                  <c:v>-2.9992499999999998E-2</c:v>
                </c:pt>
                <c:pt idx="25175">
                  <c:v>-3.0041000000000002E-2</c:v>
                </c:pt>
                <c:pt idx="25176">
                  <c:v>-3.0034499999999999E-2</c:v>
                </c:pt>
                <c:pt idx="25177">
                  <c:v>-2.9973199999999998E-2</c:v>
                </c:pt>
                <c:pt idx="25178">
                  <c:v>-2.9857499999999999E-2</c:v>
                </c:pt>
                <c:pt idx="25179">
                  <c:v>-2.96878E-2</c:v>
                </c:pt>
                <c:pt idx="25180">
                  <c:v>-2.9464600000000001E-2</c:v>
                </c:pt>
                <c:pt idx="25181">
                  <c:v>-2.9188499999999999E-2</c:v>
                </c:pt>
                <c:pt idx="25182">
                  <c:v>-2.8860299999999998E-2</c:v>
                </c:pt>
                <c:pt idx="25183">
                  <c:v>-2.8480800000000001E-2</c:v>
                </c:pt>
                <c:pt idx="25184">
                  <c:v>-2.8050800000000001E-2</c:v>
                </c:pt>
                <c:pt idx="25185">
                  <c:v>-2.7571399999999999E-2</c:v>
                </c:pt>
                <c:pt idx="25186">
                  <c:v>-2.7043600000000001E-2</c:v>
                </c:pt>
                <c:pt idx="25187">
                  <c:v>-2.6468499999999999E-2</c:v>
                </c:pt>
                <c:pt idx="25188">
                  <c:v>-2.5847499999999999E-2</c:v>
                </c:pt>
                <c:pt idx="25189">
                  <c:v>-2.5181800000000001E-2</c:v>
                </c:pt>
                <c:pt idx="25190">
                  <c:v>-2.4472899999999999E-2</c:v>
                </c:pt>
                <c:pt idx="25191">
                  <c:v>-2.3722099999999999E-2</c:v>
                </c:pt>
                <c:pt idx="25192">
                  <c:v>-2.2931099999999999E-2</c:v>
                </c:pt>
                <c:pt idx="25193">
                  <c:v>-2.21014E-2</c:v>
                </c:pt>
                <c:pt idx="25194">
                  <c:v>-2.1234699999999999E-2</c:v>
                </c:pt>
                <c:pt idx="25195">
                  <c:v>-2.0332800000000002E-2</c:v>
                </c:pt>
                <c:pt idx="25196">
                  <c:v>-1.9397399999999999E-2</c:v>
                </c:pt>
                <c:pt idx="25197">
                  <c:v>-1.8430499999999999E-2</c:v>
                </c:pt>
                <c:pt idx="25198">
                  <c:v>-1.7433799999999999E-2</c:v>
                </c:pt>
                <c:pt idx="25199">
                  <c:v>-1.64095E-2</c:v>
                </c:pt>
                <c:pt idx="25200">
                  <c:v>-1.5359299999999999E-2</c:v>
                </c:pt>
                <c:pt idx="25201">
                  <c:v>-1.42855E-2</c:v>
                </c:pt>
                <c:pt idx="25202">
                  <c:v>-1.31901E-2</c:v>
                </c:pt>
                <c:pt idx="25203">
                  <c:v>-1.2075199999999999E-2</c:v>
                </c:pt>
                <c:pt idx="25204">
                  <c:v>-1.09429E-2</c:v>
                </c:pt>
                <c:pt idx="25205" formatCode="0.00E+00">
                  <c:v>-9.7953499999999995E-3</c:v>
                </c:pt>
                <c:pt idx="25206" formatCode="0.00E+00">
                  <c:v>-8.6348499999999995E-3</c:v>
                </c:pt>
                <c:pt idx="25207" formatCode="0.00E+00">
                  <c:v>-7.4635500000000002E-3</c:v>
                </c:pt>
                <c:pt idx="25208" formatCode="0.00E+00">
                  <c:v>-6.2836799999999998E-3</c:v>
                </c:pt>
                <c:pt idx="25209" formatCode="0.00E+00">
                  <c:v>-5.0974699999999998E-3</c:v>
                </c:pt>
                <c:pt idx="25210" formatCode="0.00E+00">
                  <c:v>-3.9071599999999998E-3</c:v>
                </c:pt>
                <c:pt idx="25211" formatCode="0.00E+00">
                  <c:v>-2.71499E-3</c:v>
                </c:pt>
                <c:pt idx="25212" formatCode="0.00E+00">
                  <c:v>-1.52319E-3</c:v>
                </c:pt>
                <c:pt idx="25213" formatCode="0.00E+00">
                  <c:v>-3.3401299999999997E-4</c:v>
                </c:pt>
                <c:pt idx="25214" formatCode="0.00E+00">
                  <c:v>8.5033500000000002E-4</c:v>
                </c:pt>
                <c:pt idx="25215" formatCode="0.00E+00">
                  <c:v>2.0276399999999998E-3</c:v>
                </c:pt>
                <c:pt idx="25216" formatCode="0.00E+00">
                  <c:v>3.19572E-3</c:v>
                </c:pt>
                <c:pt idx="25217" formatCode="0.00E+00">
                  <c:v>4.3523900000000003E-3</c:v>
                </c:pt>
                <c:pt idx="25218" formatCode="0.00E+00">
                  <c:v>5.4955300000000002E-3</c:v>
                </c:pt>
                <c:pt idx="25219" formatCode="0.00E+00">
                  <c:v>6.6230200000000003E-3</c:v>
                </c:pt>
                <c:pt idx="25220" formatCode="0.00E+00">
                  <c:v>7.7327799999999999E-3</c:v>
                </c:pt>
                <c:pt idx="25221" formatCode="0.00E+00">
                  <c:v>8.8227700000000006E-3</c:v>
                </c:pt>
                <c:pt idx="25222" formatCode="0.00E+00">
                  <c:v>9.8910000000000005E-3</c:v>
                </c:pt>
                <c:pt idx="25223">
                  <c:v>1.0935500000000001E-2</c:v>
                </c:pt>
                <c:pt idx="25224">
                  <c:v>1.19544E-2</c:v>
                </c:pt>
                <c:pt idx="25225">
                  <c:v>1.29458E-2</c:v>
                </c:pt>
                <c:pt idx="25226">
                  <c:v>1.3907900000000001E-2</c:v>
                </c:pt>
                <c:pt idx="25227">
                  <c:v>1.4839E-2</c:v>
                </c:pt>
                <c:pt idx="25228">
                  <c:v>1.5737399999999999E-2</c:v>
                </c:pt>
                <c:pt idx="25229">
                  <c:v>1.6601500000000002E-2</c:v>
                </c:pt>
                <c:pt idx="25230">
                  <c:v>1.7429699999999999E-2</c:v>
                </c:pt>
                <c:pt idx="25231">
                  <c:v>1.82206E-2</c:v>
                </c:pt>
                <c:pt idx="25232">
                  <c:v>1.8972800000000001E-2</c:v>
                </c:pt>
                <c:pt idx="25233">
                  <c:v>1.9684900000000002E-2</c:v>
                </c:pt>
                <c:pt idx="25234">
                  <c:v>2.0355600000000001E-2</c:v>
                </c:pt>
                <c:pt idx="25235">
                  <c:v>2.09838E-2</c:v>
                </c:pt>
                <c:pt idx="25236">
                  <c:v>2.1568500000000001E-2</c:v>
                </c:pt>
                <c:pt idx="25237">
                  <c:v>2.21085E-2</c:v>
                </c:pt>
                <c:pt idx="25238">
                  <c:v>2.2603000000000002E-2</c:v>
                </c:pt>
                <c:pt idx="25239">
                  <c:v>2.3051100000000001E-2</c:v>
                </c:pt>
                <c:pt idx="25240">
                  <c:v>2.34521E-2</c:v>
                </c:pt>
                <c:pt idx="25241">
                  <c:v>2.3805300000000001E-2</c:v>
                </c:pt>
                <c:pt idx="25242">
                  <c:v>2.4110199999999998E-2</c:v>
                </c:pt>
                <c:pt idx="25243">
                  <c:v>2.4366200000000001E-2</c:v>
                </c:pt>
                <c:pt idx="25244">
                  <c:v>2.4573000000000001E-2</c:v>
                </c:pt>
                <c:pt idx="25245">
                  <c:v>2.47303E-2</c:v>
                </c:pt>
                <c:pt idx="25246">
                  <c:v>2.48379E-2</c:v>
                </c:pt>
                <c:pt idx="25247">
                  <c:v>2.48956E-2</c:v>
                </c:pt>
                <c:pt idx="25248">
                  <c:v>2.4903499999999999E-2</c:v>
                </c:pt>
                <c:pt idx="25249">
                  <c:v>2.4861600000000001E-2</c:v>
                </c:pt>
                <c:pt idx="25250">
                  <c:v>2.47701E-2</c:v>
                </c:pt>
                <c:pt idx="25251">
                  <c:v>2.46293E-2</c:v>
                </c:pt>
                <c:pt idx="25252">
                  <c:v>2.4439499999999999E-2</c:v>
                </c:pt>
                <c:pt idx="25253">
                  <c:v>2.42011E-2</c:v>
                </c:pt>
                <c:pt idx="25254">
                  <c:v>2.39148E-2</c:v>
                </c:pt>
                <c:pt idx="25255">
                  <c:v>2.3581100000000001E-2</c:v>
                </c:pt>
                <c:pt idx="25256">
                  <c:v>2.3200700000000001E-2</c:v>
                </c:pt>
                <c:pt idx="25257">
                  <c:v>2.27744E-2</c:v>
                </c:pt>
                <c:pt idx="25258">
                  <c:v>2.2303199999999999E-2</c:v>
                </c:pt>
                <c:pt idx="25259">
                  <c:v>2.1787899999999999E-2</c:v>
                </c:pt>
                <c:pt idx="25260">
                  <c:v>2.1229600000000001E-2</c:v>
                </c:pt>
                <c:pt idx="25261">
                  <c:v>2.0629600000000001E-2</c:v>
                </c:pt>
                <c:pt idx="25262">
                  <c:v>1.99889E-2</c:v>
                </c:pt>
                <c:pt idx="25263">
                  <c:v>1.9309E-2</c:v>
                </c:pt>
                <c:pt idx="25264">
                  <c:v>1.8591300000000002E-2</c:v>
                </c:pt>
                <c:pt idx="25265">
                  <c:v>1.7836999999999999E-2</c:v>
                </c:pt>
                <c:pt idx="25266">
                  <c:v>1.7047699999999999E-2</c:v>
                </c:pt>
                <c:pt idx="25267">
                  <c:v>1.6224800000000001E-2</c:v>
                </c:pt>
                <c:pt idx="25268">
                  <c:v>1.537E-2</c:v>
                </c:pt>
                <c:pt idx="25269">
                  <c:v>1.4484800000000001E-2</c:v>
                </c:pt>
                <c:pt idx="25270">
                  <c:v>1.35709E-2</c:v>
                </c:pt>
                <c:pt idx="25271">
                  <c:v>1.2630199999999999E-2</c:v>
                </c:pt>
                <c:pt idx="25272">
                  <c:v>1.1664300000000001E-2</c:v>
                </c:pt>
                <c:pt idx="25273">
                  <c:v>1.0675199999999999E-2</c:v>
                </c:pt>
                <c:pt idx="25274" formatCode="0.00E+00">
                  <c:v>9.6646600000000003E-3</c:v>
                </c:pt>
                <c:pt idx="25275" formatCode="0.00E+00">
                  <c:v>8.6346300000000008E-3</c:v>
                </c:pt>
                <c:pt idx="25276" formatCode="0.00E+00">
                  <c:v>7.5870800000000004E-3</c:v>
                </c:pt>
                <c:pt idx="25277" formatCode="0.00E+00">
                  <c:v>6.5240100000000002E-3</c:v>
                </c:pt>
                <c:pt idx="25278" formatCode="0.00E+00">
                  <c:v>5.4474099999999998E-3</c:v>
                </c:pt>
                <c:pt idx="25279" formatCode="0.00E+00">
                  <c:v>4.3593099999999999E-3</c:v>
                </c:pt>
                <c:pt idx="25280" formatCode="0.00E+00">
                  <c:v>3.2617499999999999E-3</c:v>
                </c:pt>
                <c:pt idx="25281" formatCode="0.00E+00">
                  <c:v>2.1568199999999998E-3</c:v>
                </c:pt>
                <c:pt idx="25282" formatCode="0.00E+00">
                  <c:v>1.0465800000000001E-3</c:v>
                </c:pt>
                <c:pt idx="25283" formatCode="0.00E+00">
                  <c:v>-6.6862700000000006E-5</c:v>
                </c:pt>
                <c:pt idx="25284" formatCode="0.00E+00">
                  <c:v>-1.18136E-3</c:v>
                </c:pt>
                <c:pt idx="25285" formatCode="0.00E+00">
                  <c:v>-2.2947499999999999E-3</c:v>
                </c:pt>
                <c:pt idx="25286" formatCode="0.00E+00">
                  <c:v>-3.4049499999999999E-3</c:v>
                </c:pt>
                <c:pt idx="25287" formatCode="0.00E+00">
                  <c:v>-4.5099399999999996E-3</c:v>
                </c:pt>
                <c:pt idx="25288" formatCode="0.00E+00">
                  <c:v>-5.6076600000000004E-3</c:v>
                </c:pt>
                <c:pt idx="25289" formatCode="0.00E+00">
                  <c:v>-6.6960300000000004E-3</c:v>
                </c:pt>
                <c:pt idx="25290" formatCode="0.00E+00">
                  <c:v>-7.7730200000000003E-3</c:v>
                </c:pt>
                <c:pt idx="25291" formatCode="0.00E+00">
                  <c:v>-8.8365400000000004E-3</c:v>
                </c:pt>
                <c:pt idx="25292" formatCode="0.00E+00">
                  <c:v>-9.8845400000000007E-3</c:v>
                </c:pt>
                <c:pt idx="25293">
                  <c:v>-1.0914999999999999E-2</c:v>
                </c:pt>
                <c:pt idx="25294">
                  <c:v>-1.19261E-2</c:v>
                </c:pt>
                <c:pt idx="25295">
                  <c:v>-1.2916E-2</c:v>
                </c:pt>
                <c:pt idx="25296">
                  <c:v>-1.3882800000000001E-2</c:v>
                </c:pt>
                <c:pt idx="25297">
                  <c:v>-1.48247E-2</c:v>
                </c:pt>
                <c:pt idx="25298">
                  <c:v>-1.5740000000000001E-2</c:v>
                </c:pt>
                <c:pt idx="25299">
                  <c:v>-1.6626800000000001E-2</c:v>
                </c:pt>
                <c:pt idx="25300">
                  <c:v>-1.7483599999999998E-2</c:v>
                </c:pt>
                <c:pt idx="25301">
                  <c:v>-1.8308700000000001E-2</c:v>
                </c:pt>
                <c:pt idx="25302">
                  <c:v>-1.9100599999999999E-2</c:v>
                </c:pt>
                <c:pt idx="25303">
                  <c:v>-1.9857900000000001E-2</c:v>
                </c:pt>
                <c:pt idx="25304">
                  <c:v>-2.0579E-2</c:v>
                </c:pt>
                <c:pt idx="25305">
                  <c:v>-2.1262799999999998E-2</c:v>
                </c:pt>
                <c:pt idx="25306">
                  <c:v>-2.1907699999999999E-2</c:v>
                </c:pt>
                <c:pt idx="25307">
                  <c:v>-2.2512600000000001E-2</c:v>
                </c:pt>
                <c:pt idx="25308">
                  <c:v>-2.30764E-2</c:v>
                </c:pt>
                <c:pt idx="25309">
                  <c:v>-2.3598399999999999E-2</c:v>
                </c:pt>
                <c:pt idx="25310">
                  <c:v>-2.40778E-2</c:v>
                </c:pt>
                <c:pt idx="25311">
                  <c:v>-2.45136E-2</c:v>
                </c:pt>
                <c:pt idx="25312">
                  <c:v>-2.49045E-2</c:v>
                </c:pt>
                <c:pt idx="25313">
                  <c:v>-2.5249500000000001E-2</c:v>
                </c:pt>
                <c:pt idx="25314">
                  <c:v>-2.5547899999999998E-2</c:v>
                </c:pt>
                <c:pt idx="25315">
                  <c:v>-2.5799200000000001E-2</c:v>
                </c:pt>
                <c:pt idx="25316">
                  <c:v>-2.6002899999999999E-2</c:v>
                </c:pt>
                <c:pt idx="25317">
                  <c:v>-2.6158600000000001E-2</c:v>
                </c:pt>
                <c:pt idx="25318">
                  <c:v>-2.6266000000000001E-2</c:v>
                </c:pt>
                <c:pt idx="25319">
                  <c:v>-2.6324899999999998E-2</c:v>
                </c:pt>
                <c:pt idx="25320">
                  <c:v>-2.6335399999999998E-2</c:v>
                </c:pt>
                <c:pt idx="25321">
                  <c:v>-2.62972E-2</c:v>
                </c:pt>
                <c:pt idx="25322">
                  <c:v>-2.6210600000000001E-2</c:v>
                </c:pt>
                <c:pt idx="25323">
                  <c:v>-2.6075899999999999E-2</c:v>
                </c:pt>
                <c:pt idx="25324">
                  <c:v>-2.5893300000000001E-2</c:v>
                </c:pt>
                <c:pt idx="25325">
                  <c:v>-2.5663200000000001E-2</c:v>
                </c:pt>
                <c:pt idx="25326">
                  <c:v>-2.5385999999999999E-2</c:v>
                </c:pt>
                <c:pt idx="25327">
                  <c:v>-2.50622E-2</c:v>
                </c:pt>
                <c:pt idx="25328">
                  <c:v>-2.4692599999999999E-2</c:v>
                </c:pt>
                <c:pt idx="25329">
                  <c:v>-2.4277900000000002E-2</c:v>
                </c:pt>
                <c:pt idx="25330">
                  <c:v>-2.3818800000000001E-2</c:v>
                </c:pt>
                <c:pt idx="25331">
                  <c:v>-2.3315800000000001E-2</c:v>
                </c:pt>
                <c:pt idx="25332">
                  <c:v>-2.27698E-2</c:v>
                </c:pt>
                <c:pt idx="25333">
                  <c:v>-2.2181900000000001E-2</c:v>
                </c:pt>
                <c:pt idx="25334">
                  <c:v>-2.1553599999999999E-2</c:v>
                </c:pt>
                <c:pt idx="25335">
                  <c:v>-2.0886200000000001E-2</c:v>
                </c:pt>
                <c:pt idx="25336">
                  <c:v>-2.0181399999999999E-2</c:v>
                </c:pt>
                <c:pt idx="25337">
                  <c:v>-1.9440300000000001E-2</c:v>
                </c:pt>
                <c:pt idx="25338">
                  <c:v>-1.8664300000000002E-2</c:v>
                </c:pt>
                <c:pt idx="25339">
                  <c:v>-1.7854600000000002E-2</c:v>
                </c:pt>
                <c:pt idx="25340">
                  <c:v>-1.70124E-2</c:v>
                </c:pt>
                <c:pt idx="25341">
                  <c:v>-1.6139000000000001E-2</c:v>
                </c:pt>
                <c:pt idx="25342">
                  <c:v>-1.52359E-2</c:v>
                </c:pt>
                <c:pt idx="25343">
                  <c:v>-1.43053E-2</c:v>
                </c:pt>
                <c:pt idx="25344">
                  <c:v>-1.3349099999999999E-2</c:v>
                </c:pt>
                <c:pt idx="25345">
                  <c:v>-1.23692E-2</c:v>
                </c:pt>
                <c:pt idx="25346">
                  <c:v>-1.1367E-2</c:v>
                </c:pt>
                <c:pt idx="25347">
                  <c:v>-1.03445E-2</c:v>
                </c:pt>
                <c:pt idx="25348" formatCode="0.00E+00">
                  <c:v>-9.3038500000000007E-3</c:v>
                </c:pt>
                <c:pt idx="25349" formatCode="0.00E+00">
                  <c:v>-8.2472799999999992E-3</c:v>
                </c:pt>
                <c:pt idx="25350" formatCode="0.00E+00">
                  <c:v>-7.1768099999999996E-3</c:v>
                </c:pt>
                <c:pt idx="25351" formatCode="0.00E+00">
                  <c:v>-6.0943200000000003E-3</c:v>
                </c:pt>
                <c:pt idx="25352" formatCode="0.00E+00">
                  <c:v>-5.00177E-3</c:v>
                </c:pt>
                <c:pt idx="25353" formatCode="0.00E+00">
                  <c:v>-3.90113E-3</c:v>
                </c:pt>
                <c:pt idx="25354" formatCode="0.00E+00">
                  <c:v>-2.7943099999999999E-3</c:v>
                </c:pt>
                <c:pt idx="25355" formatCode="0.00E+00">
                  <c:v>-1.68319E-3</c:v>
                </c:pt>
                <c:pt idx="25356" formatCode="0.00E+00">
                  <c:v>-5.6974300000000005E-4</c:v>
                </c:pt>
                <c:pt idx="25357" formatCode="0.00E+00">
                  <c:v>5.4387700000000001E-4</c:v>
                </c:pt>
                <c:pt idx="25358" formatCode="0.00E+00">
                  <c:v>1.6553E-3</c:v>
                </c:pt>
                <c:pt idx="25359" formatCode="0.00E+00">
                  <c:v>2.7621799999999999E-3</c:v>
                </c:pt>
                <c:pt idx="25360" formatCode="0.00E+00">
                  <c:v>3.86237E-3</c:v>
                </c:pt>
                <c:pt idx="25361" formatCode="0.00E+00">
                  <c:v>4.9540000000000001E-3</c:v>
                </c:pt>
                <c:pt idx="25362" formatCode="0.00E+00">
                  <c:v>6.0351600000000004E-3</c:v>
                </c:pt>
                <c:pt idx="25363" formatCode="0.00E+00">
                  <c:v>7.1038400000000002E-3</c:v>
                </c:pt>
                <c:pt idx="25364" formatCode="0.00E+00">
                  <c:v>8.1578799999999993E-3</c:v>
                </c:pt>
                <c:pt idx="25365" formatCode="0.00E+00">
                  <c:v>9.1950699999999996E-3</c:v>
                </c:pt>
                <c:pt idx="25366">
                  <c:v>1.0213399999999999E-2</c:v>
                </c:pt>
                <c:pt idx="25367">
                  <c:v>1.1211E-2</c:v>
                </c:pt>
                <c:pt idx="25368">
                  <c:v>1.2186000000000001E-2</c:v>
                </c:pt>
                <c:pt idx="25369">
                  <c:v>1.31361E-2</c:v>
                </c:pt>
                <c:pt idx="25370">
                  <c:v>1.40594E-2</c:v>
                </c:pt>
                <c:pt idx="25371">
                  <c:v>1.49537E-2</c:v>
                </c:pt>
                <c:pt idx="25372">
                  <c:v>1.5816199999999999E-2</c:v>
                </c:pt>
                <c:pt idx="25373">
                  <c:v>1.6645199999999999E-2</c:v>
                </c:pt>
                <c:pt idx="25374">
                  <c:v>1.7439699999999999E-2</c:v>
                </c:pt>
                <c:pt idx="25375">
                  <c:v>1.8199E-2</c:v>
                </c:pt>
                <c:pt idx="25376">
                  <c:v>1.89217E-2</c:v>
                </c:pt>
                <c:pt idx="25377">
                  <c:v>1.9606100000000001E-2</c:v>
                </c:pt>
                <c:pt idx="25378">
                  <c:v>2.02507E-2</c:v>
                </c:pt>
                <c:pt idx="25379">
                  <c:v>2.0854399999999999E-2</c:v>
                </c:pt>
                <c:pt idx="25380">
                  <c:v>2.14162E-2</c:v>
                </c:pt>
                <c:pt idx="25381">
                  <c:v>2.19349E-2</c:v>
                </c:pt>
                <c:pt idx="25382">
                  <c:v>2.2409200000000001E-2</c:v>
                </c:pt>
                <c:pt idx="25383">
                  <c:v>2.28381E-2</c:v>
                </c:pt>
                <c:pt idx="25384">
                  <c:v>2.3220500000000002E-2</c:v>
                </c:pt>
                <c:pt idx="25385">
                  <c:v>2.3555300000000001E-2</c:v>
                </c:pt>
                <c:pt idx="25386">
                  <c:v>2.3841600000000001E-2</c:v>
                </c:pt>
                <c:pt idx="25387">
                  <c:v>2.4078499999999999E-2</c:v>
                </c:pt>
                <c:pt idx="25388">
                  <c:v>2.4265499999999999E-2</c:v>
                </c:pt>
                <c:pt idx="25389">
                  <c:v>2.4402299999999998E-2</c:v>
                </c:pt>
                <c:pt idx="25390">
                  <c:v>2.44884E-2</c:v>
                </c:pt>
                <c:pt idx="25391">
                  <c:v>2.4523199999999998E-2</c:v>
                </c:pt>
                <c:pt idx="25392">
                  <c:v>2.4506699999999999E-2</c:v>
                </c:pt>
                <c:pt idx="25393">
                  <c:v>2.4439099999999998E-2</c:v>
                </c:pt>
                <c:pt idx="25394">
                  <c:v>2.43208E-2</c:v>
                </c:pt>
                <c:pt idx="25395">
                  <c:v>2.4151599999999999E-2</c:v>
                </c:pt>
                <c:pt idx="25396">
                  <c:v>2.3931399999999999E-2</c:v>
                </c:pt>
                <c:pt idx="25397">
                  <c:v>2.3659599999999999E-2</c:v>
                </c:pt>
                <c:pt idx="25398">
                  <c:v>2.3336599999999999E-2</c:v>
                </c:pt>
                <c:pt idx="25399">
                  <c:v>2.2962400000000001E-2</c:v>
                </c:pt>
                <c:pt idx="25400">
                  <c:v>2.2537399999999999E-2</c:v>
                </c:pt>
                <c:pt idx="25401">
                  <c:v>2.2061899999999999E-2</c:v>
                </c:pt>
                <c:pt idx="25402">
                  <c:v>2.1536699999999999E-2</c:v>
                </c:pt>
                <c:pt idx="25403">
                  <c:v>2.0963099999999998E-2</c:v>
                </c:pt>
                <c:pt idx="25404">
                  <c:v>2.0342300000000001E-2</c:v>
                </c:pt>
                <c:pt idx="25405">
                  <c:v>1.96753E-2</c:v>
                </c:pt>
                <c:pt idx="25406">
                  <c:v>1.89626E-2</c:v>
                </c:pt>
                <c:pt idx="25407">
                  <c:v>1.8205499999999999E-2</c:v>
                </c:pt>
                <c:pt idx="25408">
                  <c:v>1.74057E-2</c:v>
                </c:pt>
                <c:pt idx="25409">
                  <c:v>1.65644E-2</c:v>
                </c:pt>
                <c:pt idx="25410">
                  <c:v>1.5682000000000001E-2</c:v>
                </c:pt>
                <c:pt idx="25411">
                  <c:v>1.4759400000000001E-2</c:v>
                </c:pt>
                <c:pt idx="25412">
                  <c:v>1.3798299999999999E-2</c:v>
                </c:pt>
                <c:pt idx="25413">
                  <c:v>1.2801099999999999E-2</c:v>
                </c:pt>
                <c:pt idx="25414">
                  <c:v>1.17695E-2</c:v>
                </c:pt>
                <c:pt idx="25415">
                  <c:v>1.0705299999999999E-2</c:v>
                </c:pt>
                <c:pt idx="25416" formatCode="0.00E+00">
                  <c:v>9.6101199999999998E-3</c:v>
                </c:pt>
                <c:pt idx="25417" formatCode="0.00E+00">
                  <c:v>8.4856500000000008E-3</c:v>
                </c:pt>
                <c:pt idx="25418" formatCode="0.00E+00">
                  <c:v>7.3337400000000001E-3</c:v>
                </c:pt>
                <c:pt idx="25419" formatCode="0.00E+00">
                  <c:v>6.1564599999999999E-3</c:v>
                </c:pt>
                <c:pt idx="25420" formatCode="0.00E+00">
                  <c:v>4.9556699999999997E-3</c:v>
                </c:pt>
                <c:pt idx="25421" formatCode="0.00E+00">
                  <c:v>3.7329799999999999E-3</c:v>
                </c:pt>
                <c:pt idx="25422" formatCode="0.00E+00">
                  <c:v>2.4901400000000001E-3</c:v>
                </c:pt>
                <c:pt idx="25423" formatCode="0.00E+00">
                  <c:v>1.2294999999999999E-3</c:v>
                </c:pt>
                <c:pt idx="25424" formatCode="0.00E+00">
                  <c:v>-4.6339399999999999E-5</c:v>
                </c:pt>
                <c:pt idx="25425" formatCode="0.00E+00">
                  <c:v>-1.3350599999999999E-3</c:v>
                </c:pt>
                <c:pt idx="25426" formatCode="0.00E+00">
                  <c:v>-2.63481E-3</c:v>
                </c:pt>
                <c:pt idx="25427" formatCode="0.00E+00">
                  <c:v>-3.9439000000000002E-3</c:v>
                </c:pt>
                <c:pt idx="25428" formatCode="0.00E+00">
                  <c:v>-5.2604399999999999E-3</c:v>
                </c:pt>
                <c:pt idx="25429" formatCode="0.00E+00">
                  <c:v>-6.5821400000000002E-3</c:v>
                </c:pt>
                <c:pt idx="25430" formatCode="0.00E+00">
                  <c:v>-7.9067100000000008E-3</c:v>
                </c:pt>
                <c:pt idx="25431" formatCode="0.00E+00">
                  <c:v>-9.2321899999999995E-3</c:v>
                </c:pt>
                <c:pt idx="25432">
                  <c:v>-1.05567E-2</c:v>
                </c:pt>
                <c:pt idx="25433">
                  <c:v>-1.18783E-2</c:v>
                </c:pt>
                <c:pt idx="25434">
                  <c:v>-1.3194900000000001E-2</c:v>
                </c:pt>
                <c:pt idx="25435">
                  <c:v>-1.4504599999999999E-2</c:v>
                </c:pt>
                <c:pt idx="25436">
                  <c:v>-1.58049E-2</c:v>
                </c:pt>
                <c:pt idx="25437">
                  <c:v>-1.7092699999999999E-2</c:v>
                </c:pt>
                <c:pt idx="25438">
                  <c:v>-1.8365800000000002E-2</c:v>
                </c:pt>
                <c:pt idx="25439">
                  <c:v>-1.96226E-2</c:v>
                </c:pt>
                <c:pt idx="25440">
                  <c:v>-2.0861899999999999E-2</c:v>
                </c:pt>
                <c:pt idx="25441">
                  <c:v>-2.2081900000000002E-2</c:v>
                </c:pt>
                <c:pt idx="25442">
                  <c:v>-2.3279999999999999E-2</c:v>
                </c:pt>
                <c:pt idx="25443">
                  <c:v>-2.4454E-2</c:v>
                </c:pt>
                <c:pt idx="25444">
                  <c:v>-2.5601599999999999E-2</c:v>
                </c:pt>
                <c:pt idx="25445">
                  <c:v>-2.6721200000000001E-2</c:v>
                </c:pt>
                <c:pt idx="25446">
                  <c:v>-2.7811099999999998E-2</c:v>
                </c:pt>
                <c:pt idx="25447">
                  <c:v>-2.8869599999999999E-2</c:v>
                </c:pt>
                <c:pt idx="25448">
                  <c:v>-2.9894400000000002E-2</c:v>
                </c:pt>
                <c:pt idx="25449">
                  <c:v>-3.0883500000000001E-2</c:v>
                </c:pt>
                <c:pt idx="25450">
                  <c:v>-3.1835200000000001E-2</c:v>
                </c:pt>
                <c:pt idx="25451">
                  <c:v>-3.2748199999999998E-2</c:v>
                </c:pt>
                <c:pt idx="25452">
                  <c:v>-3.3620900000000002E-2</c:v>
                </c:pt>
                <c:pt idx="25453">
                  <c:v>-3.4452000000000003E-2</c:v>
                </c:pt>
                <c:pt idx="25454">
                  <c:v>-3.5240199999999999E-2</c:v>
                </c:pt>
                <c:pt idx="25455">
                  <c:v>-3.5984000000000002E-2</c:v>
                </c:pt>
                <c:pt idx="25456">
                  <c:v>-3.6681400000000003E-2</c:v>
                </c:pt>
                <c:pt idx="25457">
                  <c:v>-3.7330200000000001E-2</c:v>
                </c:pt>
                <c:pt idx="25458">
                  <c:v>-3.79291E-2</c:v>
                </c:pt>
                <c:pt idx="25459">
                  <c:v>-3.8477699999999997E-2</c:v>
                </c:pt>
                <c:pt idx="25460">
                  <c:v>-3.8975799999999998E-2</c:v>
                </c:pt>
                <c:pt idx="25461">
                  <c:v>-3.9422499999999999E-2</c:v>
                </c:pt>
                <c:pt idx="25462">
                  <c:v>-3.9817499999999999E-2</c:v>
                </c:pt>
                <c:pt idx="25463">
                  <c:v>-4.0160800000000003E-2</c:v>
                </c:pt>
                <c:pt idx="25464">
                  <c:v>-4.0452200000000001E-2</c:v>
                </c:pt>
                <c:pt idx="25465">
                  <c:v>-4.0690799999999999E-2</c:v>
                </c:pt>
                <c:pt idx="25466">
                  <c:v>-4.0875700000000001E-2</c:v>
                </c:pt>
                <c:pt idx="25467">
                  <c:v>-4.10062E-2</c:v>
                </c:pt>
                <c:pt idx="25468">
                  <c:v>-4.1082199999999999E-2</c:v>
                </c:pt>
                <c:pt idx="25469">
                  <c:v>-4.1103599999999997E-2</c:v>
                </c:pt>
                <c:pt idx="25470">
                  <c:v>-4.10704E-2</c:v>
                </c:pt>
                <c:pt idx="25471">
                  <c:v>-4.0982699999999997E-2</c:v>
                </c:pt>
                <c:pt idx="25472">
                  <c:v>-4.0841700000000002E-2</c:v>
                </c:pt>
                <c:pt idx="25473">
                  <c:v>-4.06486E-2</c:v>
                </c:pt>
                <c:pt idx="25474">
                  <c:v>-4.0403500000000002E-2</c:v>
                </c:pt>
                <c:pt idx="25475">
                  <c:v>-4.0106000000000003E-2</c:v>
                </c:pt>
                <c:pt idx="25476">
                  <c:v>-3.9755699999999998E-2</c:v>
                </c:pt>
                <c:pt idx="25477">
                  <c:v>-3.9353100000000002E-2</c:v>
                </c:pt>
                <c:pt idx="25478">
                  <c:v>-3.88989E-2</c:v>
                </c:pt>
                <c:pt idx="25479">
                  <c:v>-3.8393700000000003E-2</c:v>
                </c:pt>
                <c:pt idx="25480">
                  <c:v>-3.78386E-2</c:v>
                </c:pt>
                <c:pt idx="25481">
                  <c:v>-3.7234499999999997E-2</c:v>
                </c:pt>
                <c:pt idx="25482">
                  <c:v>-3.6582099999999999E-2</c:v>
                </c:pt>
                <c:pt idx="25483">
                  <c:v>-3.5883100000000001E-2</c:v>
                </c:pt>
                <c:pt idx="25484">
                  <c:v>-3.51391E-2</c:v>
                </c:pt>
                <c:pt idx="25485">
                  <c:v>-3.4351800000000002E-2</c:v>
                </c:pt>
                <c:pt idx="25486">
                  <c:v>-3.35226E-2</c:v>
                </c:pt>
                <c:pt idx="25487">
                  <c:v>-3.2652800000000003E-2</c:v>
                </c:pt>
                <c:pt idx="25488">
                  <c:v>-3.1743800000000003E-2</c:v>
                </c:pt>
                <c:pt idx="25489">
                  <c:v>-3.0797000000000001E-2</c:v>
                </c:pt>
                <c:pt idx="25490">
                  <c:v>-2.9814199999999999E-2</c:v>
                </c:pt>
                <c:pt idx="25491">
                  <c:v>-2.8797400000000001E-2</c:v>
                </c:pt>
                <c:pt idx="25492">
                  <c:v>-2.7748800000000001E-2</c:v>
                </c:pt>
                <c:pt idx="25493">
                  <c:v>-2.66704E-2</c:v>
                </c:pt>
                <c:pt idx="25494">
                  <c:v>-2.5564300000000002E-2</c:v>
                </c:pt>
                <c:pt idx="25495">
                  <c:v>-2.4432599999999999E-2</c:v>
                </c:pt>
                <c:pt idx="25496">
                  <c:v>-2.32768E-2</c:v>
                </c:pt>
                <c:pt idx="25497">
                  <c:v>-2.2098400000000001E-2</c:v>
                </c:pt>
                <c:pt idx="25498">
                  <c:v>-2.08991E-2</c:v>
                </c:pt>
                <c:pt idx="25499">
                  <c:v>-1.9681199999999999E-2</c:v>
                </c:pt>
                <c:pt idx="25500">
                  <c:v>-1.8446799999999999E-2</c:v>
                </c:pt>
                <c:pt idx="25501">
                  <c:v>-1.7198000000000001E-2</c:v>
                </c:pt>
                <c:pt idx="25502">
                  <c:v>-1.5937699999999999E-2</c:v>
                </c:pt>
                <c:pt idx="25503">
                  <c:v>-1.4668799999999999E-2</c:v>
                </c:pt>
                <c:pt idx="25504">
                  <c:v>-1.33934E-2</c:v>
                </c:pt>
                <c:pt idx="25505">
                  <c:v>-1.2112899999999999E-2</c:v>
                </c:pt>
                <c:pt idx="25506">
                  <c:v>-1.08288E-2</c:v>
                </c:pt>
                <c:pt idx="25507" formatCode="0.00E+00">
                  <c:v>-9.5431000000000005E-3</c:v>
                </c:pt>
                <c:pt idx="25508" formatCode="0.00E+00">
                  <c:v>-8.2577599999999994E-3</c:v>
                </c:pt>
                <c:pt idx="25509" formatCode="0.00E+00">
                  <c:v>-6.9747000000000003E-3</c:v>
                </c:pt>
                <c:pt idx="25510" formatCode="0.00E+00">
                  <c:v>-5.6951600000000003E-3</c:v>
                </c:pt>
                <c:pt idx="25511" formatCode="0.00E+00">
                  <c:v>-4.42049E-3</c:v>
                </c:pt>
                <c:pt idx="25512" formatCode="0.00E+00">
                  <c:v>-3.1531200000000001E-3</c:v>
                </c:pt>
                <c:pt idx="25513" formatCode="0.00E+00">
                  <c:v>-1.8962E-3</c:v>
                </c:pt>
                <c:pt idx="25514" formatCode="0.00E+00">
                  <c:v>-6.5261200000000001E-4</c:v>
                </c:pt>
                <c:pt idx="25515" formatCode="0.00E+00">
                  <c:v>5.7520800000000001E-4</c:v>
                </c:pt>
                <c:pt idx="25516" formatCode="0.00E+00">
                  <c:v>1.7851200000000001E-3</c:v>
                </c:pt>
                <c:pt idx="25517" formatCode="0.00E+00">
                  <c:v>2.9750000000000002E-3</c:v>
                </c:pt>
                <c:pt idx="25518" formatCode="0.00E+00">
                  <c:v>4.1430199999999999E-3</c:v>
                </c:pt>
                <c:pt idx="25519" formatCode="0.00E+00">
                  <c:v>5.2879499999999996E-3</c:v>
                </c:pt>
                <c:pt idx="25520" formatCode="0.00E+00">
                  <c:v>6.4085100000000001E-3</c:v>
                </c:pt>
                <c:pt idx="25521" formatCode="0.00E+00">
                  <c:v>7.5026800000000003E-3</c:v>
                </c:pt>
                <c:pt idx="25522" formatCode="0.00E+00">
                  <c:v>8.5683300000000007E-3</c:v>
                </c:pt>
                <c:pt idx="25523" formatCode="0.00E+00">
                  <c:v>9.6037199999999996E-3</c:v>
                </c:pt>
                <c:pt idx="25524">
                  <c:v>1.0606900000000001E-2</c:v>
                </c:pt>
                <c:pt idx="25525">
                  <c:v>1.1575500000000001E-2</c:v>
                </c:pt>
                <c:pt idx="25526">
                  <c:v>1.2507300000000001E-2</c:v>
                </c:pt>
                <c:pt idx="25527">
                  <c:v>1.34015E-2</c:v>
                </c:pt>
                <c:pt idx="25528">
                  <c:v>1.4258E-2</c:v>
                </c:pt>
                <c:pt idx="25529">
                  <c:v>1.50765E-2</c:v>
                </c:pt>
                <c:pt idx="25530">
                  <c:v>1.5855999999999999E-2</c:v>
                </c:pt>
                <c:pt idx="25531">
                  <c:v>1.6594999999999999E-2</c:v>
                </c:pt>
                <c:pt idx="25532">
                  <c:v>1.7292100000000001E-2</c:v>
                </c:pt>
                <c:pt idx="25533">
                  <c:v>1.7946299999999998E-2</c:v>
                </c:pt>
                <c:pt idx="25534">
                  <c:v>1.8556300000000001E-2</c:v>
                </c:pt>
                <c:pt idx="25535">
                  <c:v>1.91202E-2</c:v>
                </c:pt>
                <c:pt idx="25536">
                  <c:v>1.9635900000000001E-2</c:v>
                </c:pt>
                <c:pt idx="25537">
                  <c:v>2.0101899999999999E-2</c:v>
                </c:pt>
                <c:pt idx="25538">
                  <c:v>2.05183E-2</c:v>
                </c:pt>
                <c:pt idx="25539">
                  <c:v>2.08852E-2</c:v>
                </c:pt>
                <c:pt idx="25540">
                  <c:v>2.1202599999999999E-2</c:v>
                </c:pt>
                <c:pt idx="25541">
                  <c:v>2.1470400000000001E-2</c:v>
                </c:pt>
                <c:pt idx="25542">
                  <c:v>2.1688300000000001E-2</c:v>
                </c:pt>
                <c:pt idx="25543">
                  <c:v>2.18555E-2</c:v>
                </c:pt>
                <c:pt idx="25544">
                  <c:v>2.1971399999999999E-2</c:v>
                </c:pt>
                <c:pt idx="25545">
                  <c:v>2.2035599999999999E-2</c:v>
                </c:pt>
                <c:pt idx="25546">
                  <c:v>2.2047000000000001E-2</c:v>
                </c:pt>
                <c:pt idx="25547">
                  <c:v>2.2005E-2</c:v>
                </c:pt>
                <c:pt idx="25548">
                  <c:v>2.1909100000000001E-2</c:v>
                </c:pt>
                <c:pt idx="25549">
                  <c:v>2.1759299999999999E-2</c:v>
                </c:pt>
                <c:pt idx="25550">
                  <c:v>2.1555600000000001E-2</c:v>
                </c:pt>
                <c:pt idx="25551">
                  <c:v>2.1298600000000001E-2</c:v>
                </c:pt>
                <c:pt idx="25552">
                  <c:v>2.0988900000000001E-2</c:v>
                </c:pt>
                <c:pt idx="25553">
                  <c:v>2.0627199999999998E-2</c:v>
                </c:pt>
                <c:pt idx="25554">
                  <c:v>2.0213999999999999E-2</c:v>
                </c:pt>
                <c:pt idx="25555">
                  <c:v>1.9749900000000001E-2</c:v>
                </c:pt>
                <c:pt idx="25556">
                  <c:v>1.9236099999999999E-2</c:v>
                </c:pt>
                <c:pt idx="25557">
                  <c:v>1.86739E-2</c:v>
                </c:pt>
                <c:pt idx="25558">
                  <c:v>1.8064199999999999E-2</c:v>
                </c:pt>
                <c:pt idx="25559">
                  <c:v>1.7408099999999999E-2</c:v>
                </c:pt>
                <c:pt idx="25560">
                  <c:v>1.67069E-2</c:v>
                </c:pt>
                <c:pt idx="25561">
                  <c:v>1.5961800000000002E-2</c:v>
                </c:pt>
                <c:pt idx="25562">
                  <c:v>1.5173499999999999E-2</c:v>
                </c:pt>
                <c:pt idx="25563">
                  <c:v>1.43435E-2</c:v>
                </c:pt>
                <c:pt idx="25564">
                  <c:v>1.3473300000000001E-2</c:v>
                </c:pt>
                <c:pt idx="25565">
                  <c:v>1.25641E-2</c:v>
                </c:pt>
                <c:pt idx="25566">
                  <c:v>1.1616899999999999E-2</c:v>
                </c:pt>
                <c:pt idx="25567">
                  <c:v>1.0633E-2</c:v>
                </c:pt>
                <c:pt idx="25568" formatCode="0.00E+00">
                  <c:v>9.6144100000000003E-3</c:v>
                </c:pt>
                <c:pt idx="25569" formatCode="0.00E+00">
                  <c:v>8.5628000000000006E-3</c:v>
                </c:pt>
                <c:pt idx="25570" formatCode="0.00E+00">
                  <c:v>7.4799999999999997E-3</c:v>
                </c:pt>
                <c:pt idx="25571" formatCode="0.00E+00">
                  <c:v>6.3681400000000004E-3</c:v>
                </c:pt>
                <c:pt idx="25572" formatCode="0.00E+00">
                  <c:v>5.2298300000000004E-3</c:v>
                </c:pt>
                <c:pt idx="25573" formatCode="0.00E+00">
                  <c:v>4.0679100000000001E-3</c:v>
                </c:pt>
                <c:pt idx="25574" formatCode="0.00E+00">
                  <c:v>2.8846000000000002E-3</c:v>
                </c:pt>
                <c:pt idx="25575" formatCode="0.00E+00">
                  <c:v>1.6812299999999999E-3</c:v>
                </c:pt>
                <c:pt idx="25576" formatCode="0.00E+00">
                  <c:v>4.5866199999999998E-4</c:v>
                </c:pt>
                <c:pt idx="25577" formatCode="0.00E+00">
                  <c:v>-7.8215000000000001E-4</c:v>
                </c:pt>
                <c:pt idx="25578" formatCode="0.00E+00">
                  <c:v>-2.0393299999999998E-3</c:v>
                </c:pt>
                <c:pt idx="25579" formatCode="0.00E+00">
                  <c:v>-3.3099800000000001E-3</c:v>
                </c:pt>
                <c:pt idx="25580" formatCode="0.00E+00">
                  <c:v>-4.5912899999999996E-3</c:v>
                </c:pt>
                <c:pt idx="25581" formatCode="0.00E+00">
                  <c:v>-5.88129E-3</c:v>
                </c:pt>
                <c:pt idx="25582" formatCode="0.00E+00">
                  <c:v>-7.1785699999999996E-3</c:v>
                </c:pt>
                <c:pt idx="25583" formatCode="0.00E+00">
                  <c:v>-8.4814499999999998E-3</c:v>
                </c:pt>
                <c:pt idx="25584" formatCode="0.00E+00">
                  <c:v>-9.7876899999999999E-3</c:v>
                </c:pt>
                <c:pt idx="25585">
                  <c:v>-1.10951E-2</c:v>
                </c:pt>
                <c:pt idx="25586">
                  <c:v>-1.24016E-2</c:v>
                </c:pt>
                <c:pt idx="25587">
                  <c:v>-1.37054E-2</c:v>
                </c:pt>
                <c:pt idx="25588">
                  <c:v>-1.50049E-2</c:v>
                </c:pt>
                <c:pt idx="25589">
                  <c:v>-1.6297800000000001E-2</c:v>
                </c:pt>
                <c:pt idx="25590">
                  <c:v>-1.7581200000000002E-2</c:v>
                </c:pt>
                <c:pt idx="25591">
                  <c:v>-1.8851699999999999E-2</c:v>
                </c:pt>
                <c:pt idx="25592">
                  <c:v>-2.0106499999999999E-2</c:v>
                </c:pt>
                <c:pt idx="25593">
                  <c:v>-2.1344100000000001E-2</c:v>
                </c:pt>
                <c:pt idx="25594">
                  <c:v>-2.2563300000000001E-2</c:v>
                </c:pt>
                <c:pt idx="25595">
                  <c:v>-2.3762800000000001E-2</c:v>
                </c:pt>
                <c:pt idx="25596">
                  <c:v>-2.49406E-2</c:v>
                </c:pt>
                <c:pt idx="25597">
                  <c:v>-2.6094300000000001E-2</c:v>
                </c:pt>
                <c:pt idx="25598">
                  <c:v>-2.7222199999999998E-2</c:v>
                </c:pt>
                <c:pt idx="25599">
                  <c:v>-2.8322900000000002E-2</c:v>
                </c:pt>
                <c:pt idx="25600">
                  <c:v>-2.9394400000000001E-2</c:v>
                </c:pt>
                <c:pt idx="25601">
                  <c:v>-3.0434200000000002E-2</c:v>
                </c:pt>
                <c:pt idx="25602">
                  <c:v>-3.1440700000000002E-2</c:v>
                </c:pt>
                <c:pt idx="25603">
                  <c:v>-3.2412700000000003E-2</c:v>
                </c:pt>
                <c:pt idx="25604">
                  <c:v>-3.3348200000000001E-2</c:v>
                </c:pt>
                <c:pt idx="25605">
                  <c:v>-3.4246100000000002E-2</c:v>
                </c:pt>
                <c:pt idx="25606">
                  <c:v>-3.51063E-2</c:v>
                </c:pt>
                <c:pt idx="25607">
                  <c:v>-3.5929000000000003E-2</c:v>
                </c:pt>
                <c:pt idx="25608">
                  <c:v>-3.6713700000000002E-2</c:v>
                </c:pt>
                <c:pt idx="25609">
                  <c:v>-3.7459899999999997E-2</c:v>
                </c:pt>
                <c:pt idx="25610">
                  <c:v>-3.8167100000000002E-2</c:v>
                </c:pt>
                <c:pt idx="25611">
                  <c:v>-3.8834800000000003E-2</c:v>
                </c:pt>
                <c:pt idx="25612">
                  <c:v>-3.9461700000000002E-2</c:v>
                </c:pt>
                <c:pt idx="25613">
                  <c:v>-4.0047100000000002E-2</c:v>
                </c:pt>
                <c:pt idx="25614">
                  <c:v>-4.0590399999999999E-2</c:v>
                </c:pt>
                <c:pt idx="25615">
                  <c:v>-4.1091000000000003E-2</c:v>
                </c:pt>
                <c:pt idx="25616">
                  <c:v>-4.1548000000000002E-2</c:v>
                </c:pt>
                <c:pt idx="25617">
                  <c:v>-4.1960699999999997E-2</c:v>
                </c:pt>
                <c:pt idx="25618">
                  <c:v>-4.2327700000000003E-2</c:v>
                </c:pt>
                <c:pt idx="25619">
                  <c:v>-4.2647499999999998E-2</c:v>
                </c:pt>
                <c:pt idx="25620">
                  <c:v>-4.2919499999999999E-2</c:v>
                </c:pt>
                <c:pt idx="25621">
                  <c:v>-4.3143599999999997E-2</c:v>
                </c:pt>
                <c:pt idx="25622">
                  <c:v>-4.3319400000000001E-2</c:v>
                </c:pt>
                <c:pt idx="25623">
                  <c:v>-4.3446400000000003E-2</c:v>
                </c:pt>
                <c:pt idx="25624">
                  <c:v>-4.3524300000000002E-2</c:v>
                </c:pt>
                <c:pt idx="25625">
                  <c:v>-4.3554000000000002E-2</c:v>
                </c:pt>
                <c:pt idx="25626">
                  <c:v>-4.35363E-2</c:v>
                </c:pt>
                <c:pt idx="25627">
                  <c:v>-4.3471900000000001E-2</c:v>
                </c:pt>
                <c:pt idx="25628">
                  <c:v>-4.3361400000000001E-2</c:v>
                </c:pt>
                <c:pt idx="25629">
                  <c:v>-4.3205599999999997E-2</c:v>
                </c:pt>
                <c:pt idx="25630">
                  <c:v>-4.3005099999999997E-2</c:v>
                </c:pt>
                <c:pt idx="25631">
                  <c:v>-4.2760600000000003E-2</c:v>
                </c:pt>
                <c:pt idx="25632">
                  <c:v>-4.2472799999999998E-2</c:v>
                </c:pt>
                <c:pt idx="25633">
                  <c:v>-4.2142300000000001E-2</c:v>
                </c:pt>
                <c:pt idx="25634">
                  <c:v>-4.1769599999999997E-2</c:v>
                </c:pt>
                <c:pt idx="25635">
                  <c:v>-4.1355900000000001E-2</c:v>
                </c:pt>
                <c:pt idx="25636">
                  <c:v>-4.09022E-2</c:v>
                </c:pt>
                <c:pt idx="25637">
                  <c:v>-4.0410000000000001E-2</c:v>
                </c:pt>
                <c:pt idx="25638">
                  <c:v>-3.9880600000000002E-2</c:v>
                </c:pt>
                <c:pt idx="25639">
                  <c:v>-3.9315700000000002E-2</c:v>
                </c:pt>
                <c:pt idx="25640">
                  <c:v>-3.8716899999999999E-2</c:v>
                </c:pt>
                <c:pt idx="25641">
                  <c:v>-3.80845E-2</c:v>
                </c:pt>
                <c:pt idx="25642">
                  <c:v>-3.7418100000000003E-2</c:v>
                </c:pt>
                <c:pt idx="25643">
                  <c:v>-3.6719000000000002E-2</c:v>
                </c:pt>
                <c:pt idx="25644">
                  <c:v>-3.5989699999999999E-2</c:v>
                </c:pt>
                <c:pt idx="25645">
                  <c:v>-3.5232300000000001E-2</c:v>
                </c:pt>
                <c:pt idx="25646">
                  <c:v>-3.4447999999999999E-2</c:v>
                </c:pt>
                <c:pt idx="25647">
                  <c:v>-3.36382E-2</c:v>
                </c:pt>
                <c:pt idx="25648">
                  <c:v>-3.2804399999999997E-2</c:v>
                </c:pt>
                <c:pt idx="25649">
                  <c:v>-3.1947799999999998E-2</c:v>
                </c:pt>
                <c:pt idx="25650">
                  <c:v>-3.10694E-2</c:v>
                </c:pt>
                <c:pt idx="25651">
                  <c:v>-3.01715E-2</c:v>
                </c:pt>
                <c:pt idx="25652">
                  <c:v>-2.9256399999999998E-2</c:v>
                </c:pt>
                <c:pt idx="25653">
                  <c:v>-2.8325099999999999E-2</c:v>
                </c:pt>
                <c:pt idx="25654">
                  <c:v>-2.7378900000000001E-2</c:v>
                </c:pt>
                <c:pt idx="25655">
                  <c:v>-2.64198E-2</c:v>
                </c:pt>
                <c:pt idx="25656">
                  <c:v>-2.5450400000000001E-2</c:v>
                </c:pt>
                <c:pt idx="25657">
                  <c:v>-2.4472799999999999E-2</c:v>
                </c:pt>
                <c:pt idx="25658">
                  <c:v>-2.3489300000000001E-2</c:v>
                </c:pt>
                <c:pt idx="25659">
                  <c:v>-2.2501899999999998E-2</c:v>
                </c:pt>
                <c:pt idx="25660">
                  <c:v>-2.1512199999999999E-2</c:v>
                </c:pt>
                <c:pt idx="25661">
                  <c:v>-2.0521000000000001E-2</c:v>
                </c:pt>
                <c:pt idx="25662">
                  <c:v>-1.9529000000000001E-2</c:v>
                </c:pt>
                <c:pt idx="25663">
                  <c:v>-1.85372E-2</c:v>
                </c:pt>
                <c:pt idx="25664">
                  <c:v>-1.75471E-2</c:v>
                </c:pt>
                <c:pt idx="25665">
                  <c:v>-1.6560499999999999E-2</c:v>
                </c:pt>
                <c:pt idx="25666">
                  <c:v>-1.55788E-2</c:v>
                </c:pt>
                <c:pt idx="25667">
                  <c:v>-1.46035E-2</c:v>
                </c:pt>
                <c:pt idx="25668">
                  <c:v>-1.36367E-2</c:v>
                </c:pt>
                <c:pt idx="25669">
                  <c:v>-1.26809E-2</c:v>
                </c:pt>
                <c:pt idx="25670">
                  <c:v>-1.1738500000000001E-2</c:v>
                </c:pt>
                <c:pt idx="25671">
                  <c:v>-1.0811400000000001E-2</c:v>
                </c:pt>
                <c:pt idx="25672" formatCode="0.00E+00">
                  <c:v>-9.9015600000000002E-3</c:v>
                </c:pt>
                <c:pt idx="25673" formatCode="0.00E+00">
                  <c:v>-9.0109200000000004E-3</c:v>
                </c:pt>
                <c:pt idx="25674" formatCode="0.00E+00">
                  <c:v>-8.1408399999999999E-3</c:v>
                </c:pt>
                <c:pt idx="25675" formatCode="0.00E+00">
                  <c:v>-7.2923800000000002E-3</c:v>
                </c:pt>
                <c:pt idx="25676" formatCode="0.00E+00">
                  <c:v>-6.4666699999999999E-3</c:v>
                </c:pt>
                <c:pt idx="25677" formatCode="0.00E+00">
                  <c:v>-5.6647700000000004E-3</c:v>
                </c:pt>
                <c:pt idx="25678" formatCode="0.00E+00">
                  <c:v>-4.8878400000000001E-3</c:v>
                </c:pt>
                <c:pt idx="25679" formatCode="0.00E+00">
                  <c:v>-4.1373199999999999E-3</c:v>
                </c:pt>
                <c:pt idx="25680" formatCode="0.00E+00">
                  <c:v>-3.4142600000000001E-3</c:v>
                </c:pt>
                <c:pt idx="25681" formatCode="0.00E+00">
                  <c:v>-2.7187800000000001E-3</c:v>
                </c:pt>
                <c:pt idx="25682" formatCode="0.00E+00">
                  <c:v>-2.05084E-3</c:v>
                </c:pt>
                <c:pt idx="25683" formatCode="0.00E+00">
                  <c:v>-1.41077E-3</c:v>
                </c:pt>
                <c:pt idx="25684" formatCode="0.00E+00">
                  <c:v>-7.9891900000000004E-4</c:v>
                </c:pt>
                <c:pt idx="25685" formatCode="0.00E+00">
                  <c:v>-2.1528199999999999E-4</c:v>
                </c:pt>
                <c:pt idx="25686" formatCode="0.00E+00">
                  <c:v>3.39716E-4</c:v>
                </c:pt>
                <c:pt idx="25687" formatCode="0.00E+00">
                  <c:v>8.64484E-4</c:v>
                </c:pt>
                <c:pt idx="25688" formatCode="0.00E+00">
                  <c:v>1.35713E-3</c:v>
                </c:pt>
                <c:pt idx="25689" formatCode="0.00E+00">
                  <c:v>1.8167299999999999E-3</c:v>
                </c:pt>
                <c:pt idx="25690" formatCode="0.00E+00">
                  <c:v>2.2428999999999999E-3</c:v>
                </c:pt>
                <c:pt idx="25691" formatCode="0.00E+00">
                  <c:v>2.6348999999999999E-3</c:v>
                </c:pt>
                <c:pt idx="25692" formatCode="0.00E+00">
                  <c:v>2.9920200000000002E-3</c:v>
                </c:pt>
                <c:pt idx="25693" formatCode="0.00E+00">
                  <c:v>3.3140999999999999E-3</c:v>
                </c:pt>
                <c:pt idx="25694" formatCode="0.00E+00">
                  <c:v>3.6012000000000001E-3</c:v>
                </c:pt>
                <c:pt idx="25695" formatCode="0.00E+00">
                  <c:v>3.8529800000000002E-3</c:v>
                </c:pt>
                <c:pt idx="25696" formatCode="0.00E+00">
                  <c:v>4.0688499999999997E-3</c:v>
                </c:pt>
                <c:pt idx="25697" formatCode="0.00E+00">
                  <c:v>4.2483800000000004E-3</c:v>
                </c:pt>
                <c:pt idx="25698" formatCode="0.00E+00">
                  <c:v>4.3912500000000002E-3</c:v>
                </c:pt>
                <c:pt idx="25699" formatCode="0.00E+00">
                  <c:v>4.4974500000000001E-3</c:v>
                </c:pt>
                <c:pt idx="25700" formatCode="0.00E+00">
                  <c:v>4.5676700000000002E-3</c:v>
                </c:pt>
                <c:pt idx="25701" formatCode="0.00E+00">
                  <c:v>4.6027000000000004E-3</c:v>
                </c:pt>
                <c:pt idx="25702" formatCode="0.00E+00">
                  <c:v>4.6025900000000002E-3</c:v>
                </c:pt>
                <c:pt idx="25703" formatCode="0.00E+00">
                  <c:v>4.56683E-3</c:v>
                </c:pt>
                <c:pt idx="25704" formatCode="0.00E+00">
                  <c:v>4.49527E-3</c:v>
                </c:pt>
                <c:pt idx="25705" formatCode="0.00E+00">
                  <c:v>4.3884500000000003E-3</c:v>
                </c:pt>
                <c:pt idx="25706" formatCode="0.00E+00">
                  <c:v>4.2474499999999998E-3</c:v>
                </c:pt>
                <c:pt idx="25707" formatCode="0.00E+00">
                  <c:v>4.0738299999999996E-3</c:v>
                </c:pt>
                <c:pt idx="25708" formatCode="0.00E+00">
                  <c:v>3.8691200000000002E-3</c:v>
                </c:pt>
                <c:pt idx="25709" formatCode="0.00E+00">
                  <c:v>3.63416E-3</c:v>
                </c:pt>
                <c:pt idx="25710" formatCode="0.00E+00">
                  <c:v>3.3697900000000001E-3</c:v>
                </c:pt>
                <c:pt idx="25711" formatCode="0.00E+00">
                  <c:v>3.0773300000000001E-3</c:v>
                </c:pt>
                <c:pt idx="25712" formatCode="0.00E+00">
                  <c:v>2.7575999999999998E-3</c:v>
                </c:pt>
                <c:pt idx="25713" formatCode="0.00E+00">
                  <c:v>2.41056E-3</c:v>
                </c:pt>
                <c:pt idx="25714" formatCode="0.00E+00">
                  <c:v>2.0362000000000002E-3</c:v>
                </c:pt>
                <c:pt idx="25715" formatCode="0.00E+00">
                  <c:v>1.63524E-3</c:v>
                </c:pt>
                <c:pt idx="25716" formatCode="0.00E+00">
                  <c:v>1.20896E-3</c:v>
                </c:pt>
                <c:pt idx="25717" formatCode="0.00E+00">
                  <c:v>7.58641E-4</c:v>
                </c:pt>
                <c:pt idx="25718" formatCode="0.00E+00">
                  <c:v>2.8558499999999998E-4</c:v>
                </c:pt>
                <c:pt idx="25719" formatCode="0.00E+00">
                  <c:v>-2.0880000000000001E-4</c:v>
                </c:pt>
                <c:pt idx="25720" formatCode="0.00E+00">
                  <c:v>-7.2344599999999998E-4</c:v>
                </c:pt>
                <c:pt idx="25721" formatCode="0.00E+00">
                  <c:v>-1.2578299999999999E-3</c:v>
                </c:pt>
                <c:pt idx="25722" formatCode="0.00E+00">
                  <c:v>-1.81138E-3</c:v>
                </c:pt>
                <c:pt idx="25723" formatCode="0.00E+00">
                  <c:v>-2.3828999999999999E-3</c:v>
                </c:pt>
                <c:pt idx="25724" formatCode="0.00E+00">
                  <c:v>-2.97073E-3</c:v>
                </c:pt>
                <c:pt idx="25725" formatCode="0.00E+00">
                  <c:v>-3.57304E-3</c:v>
                </c:pt>
                <c:pt idx="25726" formatCode="0.00E+00">
                  <c:v>-4.1877800000000003E-3</c:v>
                </c:pt>
                <c:pt idx="25727" formatCode="0.00E+00">
                  <c:v>-4.8125099999999999E-3</c:v>
                </c:pt>
                <c:pt idx="25728" formatCode="0.00E+00">
                  <c:v>-5.4449199999999998E-3</c:v>
                </c:pt>
                <c:pt idx="25729" formatCode="0.00E+00">
                  <c:v>-6.0834799999999996E-3</c:v>
                </c:pt>
                <c:pt idx="25730" formatCode="0.00E+00">
                  <c:v>-6.7270999999999997E-3</c:v>
                </c:pt>
                <c:pt idx="25731" formatCode="0.00E+00">
                  <c:v>-7.3747300000000003E-3</c:v>
                </c:pt>
                <c:pt idx="25732" formatCode="0.00E+00">
                  <c:v>-8.0255199999999995E-3</c:v>
                </c:pt>
                <c:pt idx="25733" formatCode="0.00E+00">
                  <c:v>-8.6783799999999994E-3</c:v>
                </c:pt>
                <c:pt idx="25734" formatCode="0.00E+00">
                  <c:v>-9.3313400000000005E-3</c:v>
                </c:pt>
                <c:pt idx="25735" formatCode="0.00E+00">
                  <c:v>-9.9819000000000001E-3</c:v>
                </c:pt>
                <c:pt idx="25736">
                  <c:v>-1.06286E-2</c:v>
                </c:pt>
                <c:pt idx="25737">
                  <c:v>-1.12713E-2</c:v>
                </c:pt>
                <c:pt idx="25738">
                  <c:v>-1.19097E-2</c:v>
                </c:pt>
                <c:pt idx="25739">
                  <c:v>-1.25427E-2</c:v>
                </c:pt>
                <c:pt idx="25740">
                  <c:v>-1.3169E-2</c:v>
                </c:pt>
                <c:pt idx="25741">
                  <c:v>-1.3787499999999999E-2</c:v>
                </c:pt>
                <c:pt idx="25742">
                  <c:v>-1.43976E-2</c:v>
                </c:pt>
                <c:pt idx="25743">
                  <c:v>-1.49978E-2</c:v>
                </c:pt>
                <c:pt idx="25744">
                  <c:v>-1.5585699999999999E-2</c:v>
                </c:pt>
                <c:pt idx="25745">
                  <c:v>-1.6158800000000001E-2</c:v>
                </c:pt>
                <c:pt idx="25746">
                  <c:v>-1.6715399999999998E-2</c:v>
                </c:pt>
                <c:pt idx="25747">
                  <c:v>-1.72544E-2</c:v>
                </c:pt>
                <c:pt idx="25748">
                  <c:v>-1.7774999999999999E-2</c:v>
                </c:pt>
                <c:pt idx="25749">
                  <c:v>-1.8276400000000002E-2</c:v>
                </c:pt>
                <c:pt idx="25750">
                  <c:v>-1.8758199999999999E-2</c:v>
                </c:pt>
                <c:pt idx="25751">
                  <c:v>-1.9219E-2</c:v>
                </c:pt>
                <c:pt idx="25752">
                  <c:v>-1.96571E-2</c:v>
                </c:pt>
                <c:pt idx="25753">
                  <c:v>-2.0072E-2</c:v>
                </c:pt>
                <c:pt idx="25754">
                  <c:v>-2.0464E-2</c:v>
                </c:pt>
                <c:pt idx="25755">
                  <c:v>-2.0833000000000001E-2</c:v>
                </c:pt>
                <c:pt idx="25756">
                  <c:v>-2.1178499999999999E-2</c:v>
                </c:pt>
                <c:pt idx="25757">
                  <c:v>-2.1500200000000001E-2</c:v>
                </c:pt>
                <c:pt idx="25758">
                  <c:v>-2.1797899999999999E-2</c:v>
                </c:pt>
                <c:pt idx="25759">
                  <c:v>-2.2071500000000001E-2</c:v>
                </c:pt>
                <c:pt idx="25760">
                  <c:v>-2.23205E-2</c:v>
                </c:pt>
                <c:pt idx="25761">
                  <c:v>-2.2544000000000002E-2</c:v>
                </c:pt>
                <c:pt idx="25762">
                  <c:v>-2.27405E-2</c:v>
                </c:pt>
                <c:pt idx="25763">
                  <c:v>-2.2908100000000001E-2</c:v>
                </c:pt>
                <c:pt idx="25764">
                  <c:v>-2.3046199999999999E-2</c:v>
                </c:pt>
                <c:pt idx="25765">
                  <c:v>-2.3156E-2</c:v>
                </c:pt>
                <c:pt idx="25766">
                  <c:v>-2.3239300000000001E-2</c:v>
                </c:pt>
                <c:pt idx="25767">
                  <c:v>-2.3296899999999999E-2</c:v>
                </c:pt>
                <c:pt idx="25768">
                  <c:v>-2.3328100000000001E-2</c:v>
                </c:pt>
                <c:pt idx="25769">
                  <c:v>-2.3331399999999999E-2</c:v>
                </c:pt>
                <c:pt idx="25770">
                  <c:v>-2.3305599999999999E-2</c:v>
                </c:pt>
                <c:pt idx="25771">
                  <c:v>-2.3250900000000001E-2</c:v>
                </c:pt>
                <c:pt idx="25772">
                  <c:v>-2.31681E-2</c:v>
                </c:pt>
                <c:pt idx="25773">
                  <c:v>-2.3057399999999999E-2</c:v>
                </c:pt>
                <c:pt idx="25774">
                  <c:v>-2.2919599999999998E-2</c:v>
                </c:pt>
                <c:pt idx="25775">
                  <c:v>-2.27558E-2</c:v>
                </c:pt>
                <c:pt idx="25776">
                  <c:v>-2.2566900000000001E-2</c:v>
                </c:pt>
                <c:pt idx="25777">
                  <c:v>-2.2353600000000001E-2</c:v>
                </c:pt>
                <c:pt idx="25778">
                  <c:v>-2.2116799999999999E-2</c:v>
                </c:pt>
                <c:pt idx="25779">
                  <c:v>-2.18572E-2</c:v>
                </c:pt>
                <c:pt idx="25780">
                  <c:v>-2.1575500000000001E-2</c:v>
                </c:pt>
                <c:pt idx="25781">
                  <c:v>-2.1271600000000002E-2</c:v>
                </c:pt>
                <c:pt idx="25782">
                  <c:v>-2.09459E-2</c:v>
                </c:pt>
                <c:pt idx="25783">
                  <c:v>-2.05994E-2</c:v>
                </c:pt>
                <c:pt idx="25784">
                  <c:v>-2.0233000000000001E-2</c:v>
                </c:pt>
                <c:pt idx="25785">
                  <c:v>-1.9847E-2</c:v>
                </c:pt>
                <c:pt idx="25786">
                  <c:v>-1.94422E-2</c:v>
                </c:pt>
                <c:pt idx="25787">
                  <c:v>-1.9019299999999999E-2</c:v>
                </c:pt>
                <c:pt idx="25788">
                  <c:v>-1.8578899999999999E-2</c:v>
                </c:pt>
                <c:pt idx="25789">
                  <c:v>-1.8121100000000001E-2</c:v>
                </c:pt>
                <c:pt idx="25790">
                  <c:v>-1.7646200000000001E-2</c:v>
                </c:pt>
                <c:pt idx="25791">
                  <c:v>-1.7155E-2</c:v>
                </c:pt>
                <c:pt idx="25792">
                  <c:v>-1.6648900000000001E-2</c:v>
                </c:pt>
                <c:pt idx="25793">
                  <c:v>-1.61292E-2</c:v>
                </c:pt>
                <c:pt idx="25794">
                  <c:v>-1.55973E-2</c:v>
                </c:pt>
                <c:pt idx="25795">
                  <c:v>-1.5054700000000001E-2</c:v>
                </c:pt>
                <c:pt idx="25796">
                  <c:v>-1.4502599999999999E-2</c:v>
                </c:pt>
                <c:pt idx="25797">
                  <c:v>-1.39416E-2</c:v>
                </c:pt>
                <c:pt idx="25798">
                  <c:v>-1.33723E-2</c:v>
                </c:pt>
                <c:pt idx="25799">
                  <c:v>-1.2796699999999999E-2</c:v>
                </c:pt>
                <c:pt idx="25800">
                  <c:v>-1.22173E-2</c:v>
                </c:pt>
                <c:pt idx="25801">
                  <c:v>-1.16366E-2</c:v>
                </c:pt>
                <c:pt idx="25802">
                  <c:v>-1.10562E-2</c:v>
                </c:pt>
                <c:pt idx="25803">
                  <c:v>-1.04777E-2</c:v>
                </c:pt>
                <c:pt idx="25804" formatCode="0.00E+00">
                  <c:v>-9.9026900000000005E-3</c:v>
                </c:pt>
                <c:pt idx="25805" formatCode="0.00E+00">
                  <c:v>-9.3329099999999998E-3</c:v>
                </c:pt>
                <c:pt idx="25806" formatCode="0.00E+00">
                  <c:v>-8.7694399999999999E-3</c:v>
                </c:pt>
                <c:pt idx="25807" formatCode="0.00E+00">
                  <c:v>-8.2129000000000004E-3</c:v>
                </c:pt>
                <c:pt idx="25808" formatCode="0.00E+00">
                  <c:v>-7.6639899999999999E-3</c:v>
                </c:pt>
                <c:pt idx="25809" formatCode="0.00E+00">
                  <c:v>-7.1238300000000003E-3</c:v>
                </c:pt>
                <c:pt idx="25810" formatCode="0.00E+00">
                  <c:v>-6.5938000000000004E-3</c:v>
                </c:pt>
                <c:pt idx="25811" formatCode="0.00E+00">
                  <c:v>-6.0750800000000001E-3</c:v>
                </c:pt>
                <c:pt idx="25812" formatCode="0.00E+00">
                  <c:v>-5.5686199999999998E-3</c:v>
                </c:pt>
                <c:pt idx="25813" formatCode="0.00E+00">
                  <c:v>-5.07509E-3</c:v>
                </c:pt>
                <c:pt idx="25814" formatCode="0.00E+00">
                  <c:v>-4.59517E-3</c:v>
                </c:pt>
                <c:pt idx="25815" formatCode="0.00E+00">
                  <c:v>-4.1299600000000002E-3</c:v>
                </c:pt>
                <c:pt idx="25816" formatCode="0.00E+00">
                  <c:v>-3.68112E-3</c:v>
                </c:pt>
                <c:pt idx="25817" formatCode="0.00E+00">
                  <c:v>-3.2499299999999998E-3</c:v>
                </c:pt>
                <c:pt idx="25818" formatCode="0.00E+00">
                  <c:v>-2.8371500000000001E-3</c:v>
                </c:pt>
                <c:pt idx="25819" formatCode="0.00E+00">
                  <c:v>-2.4439399999999999E-3</c:v>
                </c:pt>
                <c:pt idx="25820" formatCode="0.00E+00">
                  <c:v>-2.07187E-3</c:v>
                </c:pt>
                <c:pt idx="25821" formatCode="0.00E+00">
                  <c:v>-1.72211E-3</c:v>
                </c:pt>
                <c:pt idx="25822" formatCode="0.00E+00">
                  <c:v>-1.3956699999999999E-3</c:v>
                </c:pt>
                <c:pt idx="25823" formatCode="0.00E+00">
                  <c:v>-1.0937500000000001E-3</c:v>
                </c:pt>
                <c:pt idx="25824" formatCode="0.00E+00">
                  <c:v>-8.1714099999999996E-4</c:v>
                </c:pt>
                <c:pt idx="25825" formatCode="0.00E+00">
                  <c:v>-5.6611200000000002E-4</c:v>
                </c:pt>
                <c:pt idx="25826" formatCode="0.00E+00">
                  <c:v>-3.4106300000000001E-4</c:v>
                </c:pt>
                <c:pt idx="25827" formatCode="0.00E+00">
                  <c:v>-1.4270400000000001E-4</c:v>
                </c:pt>
                <c:pt idx="25828" formatCode="0.00E+00">
                  <c:v>2.82799E-5</c:v>
                </c:pt>
                <c:pt idx="25829" formatCode="0.00E+00">
                  <c:v>1.7134100000000001E-4</c:v>
                </c:pt>
                <c:pt idx="25830" formatCode="0.00E+00">
                  <c:v>2.8583100000000001E-4</c:v>
                </c:pt>
                <c:pt idx="25831" formatCode="0.00E+00">
                  <c:v>3.7123599999999999E-4</c:v>
                </c:pt>
                <c:pt idx="25832" formatCode="0.00E+00">
                  <c:v>4.2743399999999997E-4</c:v>
                </c:pt>
                <c:pt idx="25833" formatCode="0.00E+00">
                  <c:v>4.5426599999999999E-4</c:v>
                </c:pt>
                <c:pt idx="25834" formatCode="0.00E+00">
                  <c:v>4.5116900000000002E-4</c:v>
                </c:pt>
                <c:pt idx="25835" formatCode="0.00E+00">
                  <c:v>4.1746900000000001E-4</c:v>
                </c:pt>
                <c:pt idx="25836" formatCode="0.00E+00">
                  <c:v>3.5305699999999999E-4</c:v>
                </c:pt>
                <c:pt idx="25837" formatCode="0.00E+00">
                  <c:v>2.5834000000000002E-4</c:v>
                </c:pt>
                <c:pt idx="25838" formatCode="0.00E+00">
                  <c:v>1.3376600000000001E-4</c:v>
                </c:pt>
                <c:pt idx="25839" formatCode="0.00E+00">
                  <c:v>-2.0326199999999999E-5</c:v>
                </c:pt>
                <c:pt idx="25840" formatCode="0.00E+00">
                  <c:v>-2.0394799999999999E-4</c:v>
                </c:pt>
                <c:pt idx="25841" formatCode="0.00E+00">
                  <c:v>-4.1733900000000002E-4</c:v>
                </c:pt>
                <c:pt idx="25842" formatCode="0.00E+00">
                  <c:v>-6.6061600000000005E-4</c:v>
                </c:pt>
                <c:pt idx="25843" formatCode="0.00E+00">
                  <c:v>-9.3356799999999996E-4</c:v>
                </c:pt>
                <c:pt idx="25844" formatCode="0.00E+00">
                  <c:v>-1.2355300000000001E-3</c:v>
                </c:pt>
                <c:pt idx="25845" formatCode="0.00E+00">
                  <c:v>-1.56565E-3</c:v>
                </c:pt>
                <c:pt idx="25846" formatCode="0.00E+00">
                  <c:v>-1.9230300000000001E-3</c:v>
                </c:pt>
                <c:pt idx="25847" formatCode="0.00E+00">
                  <c:v>-2.3067500000000002E-3</c:v>
                </c:pt>
                <c:pt idx="25848" formatCode="0.00E+00">
                  <c:v>-2.7158099999999999E-3</c:v>
                </c:pt>
                <c:pt idx="25849" formatCode="0.00E+00">
                  <c:v>-3.1492500000000001E-3</c:v>
                </c:pt>
                <c:pt idx="25850" formatCode="0.00E+00">
                  <c:v>-3.6062799999999999E-3</c:v>
                </c:pt>
                <c:pt idx="25851" formatCode="0.00E+00">
                  <c:v>-4.0859900000000003E-3</c:v>
                </c:pt>
                <c:pt idx="25852" formatCode="0.00E+00">
                  <c:v>-4.58758E-3</c:v>
                </c:pt>
                <c:pt idx="25853" formatCode="0.00E+00">
                  <c:v>-5.1105600000000001E-3</c:v>
                </c:pt>
                <c:pt idx="25854" formatCode="0.00E+00">
                  <c:v>-5.6544000000000004E-3</c:v>
                </c:pt>
                <c:pt idx="25855" formatCode="0.00E+00">
                  <c:v>-6.2183899999999999E-3</c:v>
                </c:pt>
                <c:pt idx="25856" formatCode="0.00E+00">
                  <c:v>-6.8017099999999999E-3</c:v>
                </c:pt>
                <c:pt idx="25857" formatCode="0.00E+00">
                  <c:v>-7.4033299999999996E-3</c:v>
                </c:pt>
                <c:pt idx="25858" formatCode="0.00E+00">
                  <c:v>-8.0220399999999994E-3</c:v>
                </c:pt>
                <c:pt idx="25859" formatCode="0.00E+00">
                  <c:v>-8.6566100000000003E-3</c:v>
                </c:pt>
                <c:pt idx="25860" formatCode="0.00E+00">
                  <c:v>-9.3060399999999998E-3</c:v>
                </c:pt>
                <c:pt idx="25861" formatCode="0.00E+00">
                  <c:v>-9.9693899999999998E-3</c:v>
                </c:pt>
                <c:pt idx="25862">
                  <c:v>-1.06455E-2</c:v>
                </c:pt>
                <c:pt idx="25863">
                  <c:v>-1.1332999999999999E-2</c:v>
                </c:pt>
                <c:pt idx="25864">
                  <c:v>-1.20307E-2</c:v>
                </c:pt>
                <c:pt idx="25865">
                  <c:v>-1.2737200000000001E-2</c:v>
                </c:pt>
                <c:pt idx="25866">
                  <c:v>-1.3450999999999999E-2</c:v>
                </c:pt>
                <c:pt idx="25867">
                  <c:v>-1.41709E-2</c:v>
                </c:pt>
                <c:pt idx="25868">
                  <c:v>-1.4896100000000001E-2</c:v>
                </c:pt>
                <c:pt idx="25869">
                  <c:v>-1.56256E-2</c:v>
                </c:pt>
                <c:pt idx="25870">
                  <c:v>-1.6357500000000001E-2</c:v>
                </c:pt>
                <c:pt idx="25871">
                  <c:v>-1.70901E-2</c:v>
                </c:pt>
                <c:pt idx="25872">
                  <c:v>-1.78222E-2</c:v>
                </c:pt>
                <c:pt idx="25873">
                  <c:v>-1.8552800000000001E-2</c:v>
                </c:pt>
                <c:pt idx="25874">
                  <c:v>-1.9280700000000001E-2</c:v>
                </c:pt>
                <c:pt idx="25875">
                  <c:v>-2.00047E-2</c:v>
                </c:pt>
                <c:pt idx="25876">
                  <c:v>-2.07233E-2</c:v>
                </c:pt>
                <c:pt idx="25877">
                  <c:v>-2.1435099999999999E-2</c:v>
                </c:pt>
                <c:pt idx="25878">
                  <c:v>-2.2138999999999999E-2</c:v>
                </c:pt>
                <c:pt idx="25879">
                  <c:v>-2.2833699999999998E-2</c:v>
                </c:pt>
                <c:pt idx="25880">
                  <c:v>-2.3517099999999999E-2</c:v>
                </c:pt>
                <c:pt idx="25881">
                  <c:v>-2.4187E-2</c:v>
                </c:pt>
                <c:pt idx="25882">
                  <c:v>-2.48425E-2</c:v>
                </c:pt>
                <c:pt idx="25883">
                  <c:v>-2.5483200000000001E-2</c:v>
                </c:pt>
                <c:pt idx="25884">
                  <c:v>-2.6108200000000002E-2</c:v>
                </c:pt>
                <c:pt idx="25885">
                  <c:v>-2.6716500000000001E-2</c:v>
                </c:pt>
                <c:pt idx="25886">
                  <c:v>-2.73067E-2</c:v>
                </c:pt>
                <c:pt idx="25887">
                  <c:v>-2.7877699999999998E-2</c:v>
                </c:pt>
                <c:pt idx="25888">
                  <c:v>-2.8428800000000001E-2</c:v>
                </c:pt>
                <c:pt idx="25889">
                  <c:v>-2.89593E-2</c:v>
                </c:pt>
                <c:pt idx="25890">
                  <c:v>-2.9464500000000001E-2</c:v>
                </c:pt>
                <c:pt idx="25891">
                  <c:v>-2.9937999999999999E-2</c:v>
                </c:pt>
                <c:pt idx="25892">
                  <c:v>-3.0381700000000001E-2</c:v>
                </c:pt>
                <c:pt idx="25893">
                  <c:v>-3.08008E-2</c:v>
                </c:pt>
                <c:pt idx="25894">
                  <c:v>-3.1192600000000001E-2</c:v>
                </c:pt>
                <c:pt idx="25895">
                  <c:v>-3.1553699999999997E-2</c:v>
                </c:pt>
                <c:pt idx="25896">
                  <c:v>-3.1884500000000003E-2</c:v>
                </c:pt>
                <c:pt idx="25897">
                  <c:v>-3.2185499999999999E-2</c:v>
                </c:pt>
                <c:pt idx="25898">
                  <c:v>-3.24558E-2</c:v>
                </c:pt>
                <c:pt idx="25899">
                  <c:v>-3.2693899999999998E-2</c:v>
                </c:pt>
                <c:pt idx="25900">
                  <c:v>-3.2898499999999997E-2</c:v>
                </c:pt>
                <c:pt idx="25901">
                  <c:v>-3.3068500000000001E-2</c:v>
                </c:pt>
                <c:pt idx="25902">
                  <c:v>-3.3203299999999998E-2</c:v>
                </c:pt>
                <c:pt idx="25903">
                  <c:v>-3.33028E-2</c:v>
                </c:pt>
                <c:pt idx="25904">
                  <c:v>-3.3366600000000003E-2</c:v>
                </c:pt>
                <c:pt idx="25905">
                  <c:v>-3.3394699999999999E-2</c:v>
                </c:pt>
                <c:pt idx="25906">
                  <c:v>-3.3387500000000001E-2</c:v>
                </c:pt>
                <c:pt idx="25907">
                  <c:v>-3.3345199999999998E-2</c:v>
                </c:pt>
                <c:pt idx="25908">
                  <c:v>-3.3267600000000001E-2</c:v>
                </c:pt>
                <c:pt idx="25909">
                  <c:v>-3.3154700000000002E-2</c:v>
                </c:pt>
                <c:pt idx="25910">
                  <c:v>-3.3006500000000001E-2</c:v>
                </c:pt>
                <c:pt idx="25911">
                  <c:v>-3.2822700000000003E-2</c:v>
                </c:pt>
                <c:pt idx="25912">
                  <c:v>-3.2602600000000002E-2</c:v>
                </c:pt>
                <c:pt idx="25913">
                  <c:v>-3.2346100000000003E-2</c:v>
                </c:pt>
                <c:pt idx="25914">
                  <c:v>-3.2053199999999997E-2</c:v>
                </c:pt>
                <c:pt idx="25915">
                  <c:v>-3.1724599999999999E-2</c:v>
                </c:pt>
                <c:pt idx="25916">
                  <c:v>-3.1360600000000002E-2</c:v>
                </c:pt>
                <c:pt idx="25917">
                  <c:v>-3.09614E-2</c:v>
                </c:pt>
                <c:pt idx="25918">
                  <c:v>-3.0527700000000001E-2</c:v>
                </c:pt>
                <c:pt idx="25919">
                  <c:v>-3.0060099999999999E-2</c:v>
                </c:pt>
                <c:pt idx="25920">
                  <c:v>-2.9558999999999998E-2</c:v>
                </c:pt>
                <c:pt idx="25921">
                  <c:v>-2.90248E-2</c:v>
                </c:pt>
                <c:pt idx="25922">
                  <c:v>-2.8457300000000001E-2</c:v>
                </c:pt>
                <c:pt idx="25923">
                  <c:v>-2.7857199999999999E-2</c:v>
                </c:pt>
                <c:pt idx="25924">
                  <c:v>-2.7225300000000001E-2</c:v>
                </c:pt>
                <c:pt idx="25925">
                  <c:v>-2.65623E-2</c:v>
                </c:pt>
                <c:pt idx="25926">
                  <c:v>-2.5869E-2</c:v>
                </c:pt>
                <c:pt idx="25927">
                  <c:v>-2.51463E-2</c:v>
                </c:pt>
                <c:pt idx="25928">
                  <c:v>-2.4395099999999999E-2</c:v>
                </c:pt>
                <c:pt idx="25929">
                  <c:v>-2.36163E-2</c:v>
                </c:pt>
                <c:pt idx="25930">
                  <c:v>-2.28112E-2</c:v>
                </c:pt>
                <c:pt idx="25931">
                  <c:v>-2.19811E-2</c:v>
                </c:pt>
                <c:pt idx="25932">
                  <c:v>-2.1127099999999999E-2</c:v>
                </c:pt>
                <c:pt idx="25933">
                  <c:v>-2.0250199999999999E-2</c:v>
                </c:pt>
                <c:pt idx="25934">
                  <c:v>-1.9351500000000001E-2</c:v>
                </c:pt>
                <c:pt idx="25935">
                  <c:v>-1.84327E-2</c:v>
                </c:pt>
                <c:pt idx="25936">
                  <c:v>-1.7495799999999999E-2</c:v>
                </c:pt>
                <c:pt idx="25937">
                  <c:v>-1.6542500000000002E-2</c:v>
                </c:pt>
                <c:pt idx="25938">
                  <c:v>-1.55741E-2</c:v>
                </c:pt>
                <c:pt idx="25939">
                  <c:v>-1.4592000000000001E-2</c:v>
                </c:pt>
                <c:pt idx="25940">
                  <c:v>-1.3597100000000001E-2</c:v>
                </c:pt>
                <c:pt idx="25941">
                  <c:v>-1.2591099999999999E-2</c:v>
                </c:pt>
                <c:pt idx="25942">
                  <c:v>-1.15753E-2</c:v>
                </c:pt>
                <c:pt idx="25943">
                  <c:v>-1.0551E-2</c:v>
                </c:pt>
                <c:pt idx="25944" formatCode="0.00E+00">
                  <c:v>-9.5198899999999996E-3</c:v>
                </c:pt>
                <c:pt idx="25945" formatCode="0.00E+00">
                  <c:v>-8.4842800000000003E-3</c:v>
                </c:pt>
                <c:pt idx="25946" formatCode="0.00E+00">
                  <c:v>-7.4460500000000001E-3</c:v>
                </c:pt>
                <c:pt idx="25947" formatCode="0.00E+00">
                  <c:v>-6.4068099999999998E-3</c:v>
                </c:pt>
                <c:pt idx="25948" formatCode="0.00E+00">
                  <c:v>-5.3679899999999996E-3</c:v>
                </c:pt>
                <c:pt idx="25949" formatCode="0.00E+00">
                  <c:v>-4.3308699999999997E-3</c:v>
                </c:pt>
                <c:pt idx="25950" formatCode="0.00E+00">
                  <c:v>-3.2967299999999999E-3</c:v>
                </c:pt>
                <c:pt idx="25951" formatCode="0.00E+00">
                  <c:v>-2.2677800000000001E-3</c:v>
                </c:pt>
                <c:pt idx="25952" formatCode="0.00E+00">
                  <c:v>-1.24471E-3</c:v>
                </c:pt>
                <c:pt idx="25953" formatCode="0.00E+00">
                  <c:v>-2.2385600000000001E-4</c:v>
                </c:pt>
                <c:pt idx="25954" formatCode="0.00E+00">
                  <c:v>7.9427600000000001E-4</c:v>
                </c:pt>
                <c:pt idx="25955" formatCode="0.00E+00">
                  <c:v>1.80138E-3</c:v>
                </c:pt>
                <c:pt idx="25956" formatCode="0.00E+00">
                  <c:v>2.79422E-3</c:v>
                </c:pt>
                <c:pt idx="25957" formatCode="0.00E+00">
                  <c:v>3.7753800000000001E-3</c:v>
                </c:pt>
                <c:pt idx="25958" formatCode="0.00E+00">
                  <c:v>4.7437900000000003E-3</c:v>
                </c:pt>
                <c:pt idx="25959" formatCode="0.00E+00">
                  <c:v>5.6961199999999998E-3</c:v>
                </c:pt>
                <c:pt idx="25960" formatCode="0.00E+00">
                  <c:v>6.6303400000000002E-3</c:v>
                </c:pt>
                <c:pt idx="25961" formatCode="0.00E+00">
                  <c:v>7.5452200000000001E-3</c:v>
                </c:pt>
                <c:pt idx="25962" formatCode="0.00E+00">
                  <c:v>8.4396799999999998E-3</c:v>
                </c:pt>
                <c:pt idx="25963" formatCode="0.00E+00">
                  <c:v>9.3122900000000008E-3</c:v>
                </c:pt>
                <c:pt idx="25964">
                  <c:v>1.0161699999999999E-2</c:v>
                </c:pt>
                <c:pt idx="25965">
                  <c:v>1.09871E-2</c:v>
                </c:pt>
                <c:pt idx="25966">
                  <c:v>1.1787300000000001E-2</c:v>
                </c:pt>
                <c:pt idx="25967">
                  <c:v>1.25605E-2</c:v>
                </c:pt>
                <c:pt idx="25968">
                  <c:v>1.3304699999999999E-2</c:v>
                </c:pt>
                <c:pt idx="25969">
                  <c:v>1.40179E-2</c:v>
                </c:pt>
                <c:pt idx="25970">
                  <c:v>1.4698599999999999E-2</c:v>
                </c:pt>
                <c:pt idx="25971">
                  <c:v>1.5345599999999999E-2</c:v>
                </c:pt>
                <c:pt idx="25972">
                  <c:v>1.5958300000000002E-2</c:v>
                </c:pt>
                <c:pt idx="25973">
                  <c:v>1.6535899999999999E-2</c:v>
                </c:pt>
                <c:pt idx="25974">
                  <c:v>1.7078099999999999E-2</c:v>
                </c:pt>
                <c:pt idx="25975">
                  <c:v>1.75844E-2</c:v>
                </c:pt>
                <c:pt idx="25976">
                  <c:v>1.80541E-2</c:v>
                </c:pt>
                <c:pt idx="25977">
                  <c:v>1.84864E-2</c:v>
                </c:pt>
                <c:pt idx="25978">
                  <c:v>1.8880299999999999E-2</c:v>
                </c:pt>
                <c:pt idx="25979">
                  <c:v>1.92354E-2</c:v>
                </c:pt>
                <c:pt idx="25980">
                  <c:v>1.95514E-2</c:v>
                </c:pt>
                <c:pt idx="25981">
                  <c:v>1.9828200000000001E-2</c:v>
                </c:pt>
                <c:pt idx="25982">
                  <c:v>2.0065599999999999E-2</c:v>
                </c:pt>
                <c:pt idx="25983">
                  <c:v>2.0263199999999999E-2</c:v>
                </c:pt>
                <c:pt idx="25984">
                  <c:v>2.0421100000000001E-2</c:v>
                </c:pt>
                <c:pt idx="25985">
                  <c:v>2.0539700000000001E-2</c:v>
                </c:pt>
                <c:pt idx="25986">
                  <c:v>2.0618999999999998E-2</c:v>
                </c:pt>
                <c:pt idx="25987">
                  <c:v>2.0658599999999999E-2</c:v>
                </c:pt>
                <c:pt idx="25988">
                  <c:v>2.0658200000000002E-2</c:v>
                </c:pt>
                <c:pt idx="25989">
                  <c:v>2.0617199999999999E-2</c:v>
                </c:pt>
                <c:pt idx="25990">
                  <c:v>2.05357E-2</c:v>
                </c:pt>
                <c:pt idx="25991">
                  <c:v>2.0414000000000002E-2</c:v>
                </c:pt>
                <c:pt idx="25992">
                  <c:v>2.0252200000000001E-2</c:v>
                </c:pt>
                <c:pt idx="25993">
                  <c:v>2.0050800000000001E-2</c:v>
                </c:pt>
                <c:pt idx="25994">
                  <c:v>1.9810100000000001E-2</c:v>
                </c:pt>
                <c:pt idx="25995">
                  <c:v>1.9530700000000002E-2</c:v>
                </c:pt>
                <c:pt idx="25996">
                  <c:v>1.92131E-2</c:v>
                </c:pt>
                <c:pt idx="25997">
                  <c:v>1.8858E-2</c:v>
                </c:pt>
                <c:pt idx="25998">
                  <c:v>1.8466E-2</c:v>
                </c:pt>
                <c:pt idx="25999">
                  <c:v>1.80377E-2</c:v>
                </c:pt>
                <c:pt idx="26000">
                  <c:v>1.7573999999999999E-2</c:v>
                </c:pt>
                <c:pt idx="26001">
                  <c:v>1.70761E-2</c:v>
                </c:pt>
                <c:pt idx="26002">
                  <c:v>1.6545299999999999E-2</c:v>
                </c:pt>
                <c:pt idx="26003">
                  <c:v>1.5982799999999998E-2</c:v>
                </c:pt>
                <c:pt idx="26004">
                  <c:v>1.53896E-2</c:v>
                </c:pt>
                <c:pt idx="26005">
                  <c:v>1.4766400000000001E-2</c:v>
                </c:pt>
                <c:pt idx="26006">
                  <c:v>1.4113799999999999E-2</c:v>
                </c:pt>
                <c:pt idx="26007">
                  <c:v>1.3432700000000001E-2</c:v>
                </c:pt>
                <c:pt idx="26008">
                  <c:v>1.27239E-2</c:v>
                </c:pt>
                <c:pt idx="26009">
                  <c:v>1.19889E-2</c:v>
                </c:pt>
                <c:pt idx="26010">
                  <c:v>1.1228699999999999E-2</c:v>
                </c:pt>
                <c:pt idx="26011">
                  <c:v>1.0444699999999999E-2</c:v>
                </c:pt>
                <c:pt idx="26012" formatCode="0.00E+00">
                  <c:v>9.6384699999999997E-3</c:v>
                </c:pt>
                <c:pt idx="26013" formatCode="0.00E+00">
                  <c:v>8.8116400000000008E-3</c:v>
                </c:pt>
                <c:pt idx="26014" formatCode="0.00E+00">
                  <c:v>7.9658000000000003E-3</c:v>
                </c:pt>
                <c:pt idx="26015" formatCode="0.00E+00">
                  <c:v>7.1022699999999999E-3</c:v>
                </c:pt>
                <c:pt idx="26016" formatCode="0.00E+00">
                  <c:v>6.2221400000000001E-3</c:v>
                </c:pt>
                <c:pt idx="26017" formatCode="0.00E+00">
                  <c:v>5.3263800000000004E-3</c:v>
                </c:pt>
                <c:pt idx="26018" formatCode="0.00E+00">
                  <c:v>4.4162400000000001E-3</c:v>
                </c:pt>
                <c:pt idx="26019" formatCode="0.00E+00">
                  <c:v>3.4935600000000002E-3</c:v>
                </c:pt>
                <c:pt idx="26020" formatCode="0.00E+00">
                  <c:v>2.5605100000000002E-3</c:v>
                </c:pt>
                <c:pt idx="26021" formatCode="0.00E+00">
                  <c:v>1.61886E-3</c:v>
                </c:pt>
                <c:pt idx="26022" formatCode="0.00E+00">
                  <c:v>6.6988300000000002E-4</c:v>
                </c:pt>
                <c:pt idx="26023" formatCode="0.00E+00">
                  <c:v>-2.8523099999999999E-4</c:v>
                </c:pt>
                <c:pt idx="26024" formatCode="0.00E+00">
                  <c:v>-1.24511E-3</c:v>
                </c:pt>
                <c:pt idx="26025" formatCode="0.00E+00">
                  <c:v>-2.2085099999999999E-3</c:v>
                </c:pt>
                <c:pt idx="26026" formatCode="0.00E+00">
                  <c:v>-3.1740800000000001E-3</c:v>
                </c:pt>
                <c:pt idx="26027" formatCode="0.00E+00">
                  <c:v>-4.13978E-3</c:v>
                </c:pt>
                <c:pt idx="26028" formatCode="0.00E+00">
                  <c:v>-5.1034000000000001E-3</c:v>
                </c:pt>
                <c:pt idx="26029" formatCode="0.00E+00">
                  <c:v>-6.0635300000000001E-3</c:v>
                </c:pt>
                <c:pt idx="26030" formatCode="0.00E+00">
                  <c:v>-7.0193599999999997E-3</c:v>
                </c:pt>
                <c:pt idx="26031" formatCode="0.00E+00">
                  <c:v>-7.9700099999999996E-3</c:v>
                </c:pt>
                <c:pt idx="26032" formatCode="0.00E+00">
                  <c:v>-8.9143299999999998E-3</c:v>
                </c:pt>
                <c:pt idx="26033" formatCode="0.00E+00">
                  <c:v>-9.8507400000000002E-3</c:v>
                </c:pt>
                <c:pt idx="26034">
                  <c:v>-1.0777399999999999E-2</c:v>
                </c:pt>
                <c:pt idx="26035">
                  <c:v>-1.16925E-2</c:v>
                </c:pt>
                <c:pt idx="26036">
                  <c:v>-1.25944E-2</c:v>
                </c:pt>
                <c:pt idx="26037">
                  <c:v>-1.34816E-2</c:v>
                </c:pt>
                <c:pt idx="26038">
                  <c:v>-1.4352800000000001E-2</c:v>
                </c:pt>
                <c:pt idx="26039">
                  <c:v>-1.5206900000000001E-2</c:v>
                </c:pt>
                <c:pt idx="26040">
                  <c:v>-1.6042799999999999E-2</c:v>
                </c:pt>
                <c:pt idx="26041">
                  <c:v>-1.6859599999999999E-2</c:v>
                </c:pt>
                <c:pt idx="26042">
                  <c:v>-1.7656499999999999E-2</c:v>
                </c:pt>
                <c:pt idx="26043">
                  <c:v>-1.8431900000000001E-2</c:v>
                </c:pt>
                <c:pt idx="26044">
                  <c:v>-1.91846E-2</c:v>
                </c:pt>
                <c:pt idx="26045">
                  <c:v>-1.9913500000000001E-2</c:v>
                </c:pt>
                <c:pt idx="26046">
                  <c:v>-2.06175E-2</c:v>
                </c:pt>
                <c:pt idx="26047">
                  <c:v>-2.12952E-2</c:v>
                </c:pt>
                <c:pt idx="26048">
                  <c:v>-2.19455E-2</c:v>
                </c:pt>
                <c:pt idx="26049">
                  <c:v>-2.2567799999999999E-2</c:v>
                </c:pt>
                <c:pt idx="26050">
                  <c:v>-2.3161500000000002E-2</c:v>
                </c:pt>
                <c:pt idx="26051">
                  <c:v>-2.37261E-2</c:v>
                </c:pt>
                <c:pt idx="26052">
                  <c:v>-2.4261000000000001E-2</c:v>
                </c:pt>
                <c:pt idx="26053">
                  <c:v>-2.4765200000000001E-2</c:v>
                </c:pt>
                <c:pt idx="26054">
                  <c:v>-2.5238099999999999E-2</c:v>
                </c:pt>
                <c:pt idx="26055">
                  <c:v>-2.56791E-2</c:v>
                </c:pt>
                <c:pt idx="26056">
                  <c:v>-2.6087300000000001E-2</c:v>
                </c:pt>
                <c:pt idx="26057">
                  <c:v>-2.64619E-2</c:v>
                </c:pt>
                <c:pt idx="26058">
                  <c:v>-2.6802099999999999E-2</c:v>
                </c:pt>
                <c:pt idx="26059">
                  <c:v>-2.7107699999999998E-2</c:v>
                </c:pt>
                <c:pt idx="26060">
                  <c:v>-2.7379299999999999E-2</c:v>
                </c:pt>
                <c:pt idx="26061">
                  <c:v>-2.7616700000000001E-2</c:v>
                </c:pt>
                <c:pt idx="26062">
                  <c:v>-2.7819799999999999E-2</c:v>
                </c:pt>
                <c:pt idx="26063">
                  <c:v>-2.79884E-2</c:v>
                </c:pt>
                <c:pt idx="26064">
                  <c:v>-2.8122399999999999E-2</c:v>
                </c:pt>
                <c:pt idx="26065">
                  <c:v>-2.8221799999999998E-2</c:v>
                </c:pt>
                <c:pt idx="26066">
                  <c:v>-2.8286800000000001E-2</c:v>
                </c:pt>
                <c:pt idx="26067">
                  <c:v>-2.8317599999999998E-2</c:v>
                </c:pt>
                <c:pt idx="26068">
                  <c:v>-2.83149E-2</c:v>
                </c:pt>
                <c:pt idx="26069">
                  <c:v>-2.8278999999999999E-2</c:v>
                </c:pt>
                <c:pt idx="26070">
                  <c:v>-2.8210099999999998E-2</c:v>
                </c:pt>
                <c:pt idx="26071">
                  <c:v>-2.8108600000000001E-2</c:v>
                </c:pt>
                <c:pt idx="26072">
                  <c:v>-2.7975E-2</c:v>
                </c:pt>
                <c:pt idx="26073">
                  <c:v>-2.7810000000000001E-2</c:v>
                </c:pt>
                <c:pt idx="26074">
                  <c:v>-2.7614E-2</c:v>
                </c:pt>
                <c:pt idx="26075">
                  <c:v>-2.7387399999999999E-2</c:v>
                </c:pt>
                <c:pt idx="26076">
                  <c:v>-2.71308E-2</c:v>
                </c:pt>
                <c:pt idx="26077">
                  <c:v>-2.6844900000000001E-2</c:v>
                </c:pt>
                <c:pt idx="26078">
                  <c:v>-2.65297E-2</c:v>
                </c:pt>
                <c:pt idx="26079">
                  <c:v>-2.6185699999999999E-2</c:v>
                </c:pt>
                <c:pt idx="26080">
                  <c:v>-2.5814500000000001E-2</c:v>
                </c:pt>
                <c:pt idx="26081">
                  <c:v>-2.5417599999999999E-2</c:v>
                </c:pt>
                <c:pt idx="26082">
                  <c:v>-2.49961E-2</c:v>
                </c:pt>
                <c:pt idx="26083">
                  <c:v>-2.4551E-2</c:v>
                </c:pt>
                <c:pt idx="26084">
                  <c:v>-2.40831E-2</c:v>
                </c:pt>
                <c:pt idx="26085">
                  <c:v>-2.3592999999999999E-2</c:v>
                </c:pt>
                <c:pt idx="26086">
                  <c:v>-2.3081299999999999E-2</c:v>
                </c:pt>
                <c:pt idx="26087">
                  <c:v>-2.2549099999999999E-2</c:v>
                </c:pt>
                <c:pt idx="26088">
                  <c:v>-2.1998E-2</c:v>
                </c:pt>
                <c:pt idx="26089">
                  <c:v>-2.1429900000000002E-2</c:v>
                </c:pt>
                <c:pt idx="26090">
                  <c:v>-2.0845700000000002E-2</c:v>
                </c:pt>
                <c:pt idx="26091">
                  <c:v>-2.0246400000000001E-2</c:v>
                </c:pt>
                <c:pt idx="26092">
                  <c:v>-1.9633100000000001E-2</c:v>
                </c:pt>
                <c:pt idx="26093">
                  <c:v>-1.9007E-2</c:v>
                </c:pt>
                <c:pt idx="26094">
                  <c:v>-1.8369699999999999E-2</c:v>
                </c:pt>
                <c:pt idx="26095">
                  <c:v>-1.7722600000000002E-2</c:v>
                </c:pt>
                <c:pt idx="26096">
                  <c:v>-1.7066899999999999E-2</c:v>
                </c:pt>
                <c:pt idx="26097">
                  <c:v>-1.64038E-2</c:v>
                </c:pt>
                <c:pt idx="26098">
                  <c:v>-1.5734999999999999E-2</c:v>
                </c:pt>
                <c:pt idx="26099">
                  <c:v>-1.5061700000000001E-2</c:v>
                </c:pt>
                <c:pt idx="26100">
                  <c:v>-1.43841E-2</c:v>
                </c:pt>
                <c:pt idx="26101">
                  <c:v>-1.3702799999999999E-2</c:v>
                </c:pt>
                <c:pt idx="26102">
                  <c:v>-1.30207E-2</c:v>
                </c:pt>
                <c:pt idx="26103">
                  <c:v>-1.2342799999999999E-2</c:v>
                </c:pt>
                <c:pt idx="26104">
                  <c:v>-1.1672399999999999E-2</c:v>
                </c:pt>
                <c:pt idx="26105">
                  <c:v>-1.1007899999999999E-2</c:v>
                </c:pt>
                <c:pt idx="26106">
                  <c:v>-1.03461E-2</c:v>
                </c:pt>
                <c:pt idx="26107" formatCode="0.00E+00">
                  <c:v>-9.6857899999999997E-3</c:v>
                </c:pt>
                <c:pt idx="26108" formatCode="0.00E+00">
                  <c:v>-9.0284400000000004E-3</c:v>
                </c:pt>
                <c:pt idx="26109" formatCode="0.00E+00">
                  <c:v>-8.3758099999999992E-3</c:v>
                </c:pt>
                <c:pt idx="26110" formatCode="0.00E+00">
                  <c:v>-7.7289500000000001E-3</c:v>
                </c:pt>
                <c:pt idx="26111" formatCode="0.00E+00">
                  <c:v>-7.0889000000000004E-3</c:v>
                </c:pt>
                <c:pt idx="26112" formatCode="0.00E+00">
                  <c:v>-6.4573800000000004E-3</c:v>
                </c:pt>
                <c:pt idx="26113" formatCode="0.00E+00">
                  <c:v>-5.83601E-3</c:v>
                </c:pt>
                <c:pt idx="26114" formatCode="0.00E+00">
                  <c:v>-5.2260099999999997E-3</c:v>
                </c:pt>
                <c:pt idx="26115" formatCode="0.00E+00">
                  <c:v>-4.6287000000000003E-3</c:v>
                </c:pt>
                <c:pt idx="26116" formatCode="0.00E+00">
                  <c:v>-4.0459600000000004E-3</c:v>
                </c:pt>
                <c:pt idx="26117" formatCode="0.00E+00">
                  <c:v>-3.4800600000000001E-3</c:v>
                </c:pt>
                <c:pt idx="26118" formatCode="0.00E+00">
                  <c:v>-2.9332E-3</c:v>
                </c:pt>
                <c:pt idx="26119" formatCode="0.00E+00">
                  <c:v>-2.4068399999999999E-3</c:v>
                </c:pt>
                <c:pt idx="26120" formatCode="0.00E+00">
                  <c:v>-1.90186E-3</c:v>
                </c:pt>
                <c:pt idx="26121" formatCode="0.00E+00">
                  <c:v>-1.41946E-3</c:v>
                </c:pt>
                <c:pt idx="26122" formatCode="0.00E+00">
                  <c:v>-9.6110399999999995E-4</c:v>
                </c:pt>
                <c:pt idx="26123" formatCode="0.00E+00">
                  <c:v>-5.2750699999999998E-4</c:v>
                </c:pt>
                <c:pt idx="26124" formatCode="0.00E+00">
                  <c:v>-1.17811E-4</c:v>
                </c:pt>
                <c:pt idx="26125" formatCode="0.00E+00">
                  <c:v>2.6988199999999999E-4</c:v>
                </c:pt>
                <c:pt idx="26126" formatCode="0.00E+00">
                  <c:v>6.3630700000000002E-4</c:v>
                </c:pt>
                <c:pt idx="26127" formatCode="0.00E+00">
                  <c:v>9.7931800000000007E-4</c:v>
                </c:pt>
                <c:pt idx="26128" formatCode="0.00E+00">
                  <c:v>1.2949000000000001E-3</c:v>
                </c:pt>
                <c:pt idx="26129" formatCode="0.00E+00">
                  <c:v>1.57972E-3</c:v>
                </c:pt>
                <c:pt idx="26130" formatCode="0.00E+00">
                  <c:v>1.8324599999999999E-3</c:v>
                </c:pt>
                <c:pt idx="26131" formatCode="0.00E+00">
                  <c:v>2.05325E-3</c:v>
                </c:pt>
                <c:pt idx="26132" formatCode="0.00E+00">
                  <c:v>2.2429300000000002E-3</c:v>
                </c:pt>
                <c:pt idx="26133" formatCode="0.00E+00">
                  <c:v>2.40377E-3</c:v>
                </c:pt>
                <c:pt idx="26134" formatCode="0.00E+00">
                  <c:v>2.5396199999999998E-3</c:v>
                </c:pt>
                <c:pt idx="26135" formatCode="0.00E+00">
                  <c:v>2.6534900000000001E-3</c:v>
                </c:pt>
                <c:pt idx="26136" formatCode="0.00E+00">
                  <c:v>2.7445299999999998E-3</c:v>
                </c:pt>
                <c:pt idx="26137" formatCode="0.00E+00">
                  <c:v>2.8089299999999998E-3</c:v>
                </c:pt>
                <c:pt idx="26138" formatCode="0.00E+00">
                  <c:v>2.8448200000000001E-3</c:v>
                </c:pt>
                <c:pt idx="26139" formatCode="0.00E+00">
                  <c:v>2.8541899999999999E-3</c:v>
                </c:pt>
                <c:pt idx="26140" formatCode="0.00E+00">
                  <c:v>2.8391100000000002E-3</c:v>
                </c:pt>
                <c:pt idx="26141" formatCode="0.00E+00">
                  <c:v>2.7986899999999999E-3</c:v>
                </c:pt>
                <c:pt idx="26142" formatCode="0.00E+00">
                  <c:v>2.73062E-3</c:v>
                </c:pt>
                <c:pt idx="26143" formatCode="0.00E+00">
                  <c:v>2.6342599999999998E-3</c:v>
                </c:pt>
                <c:pt idx="26144" formatCode="0.00E+00">
                  <c:v>2.5113900000000001E-3</c:v>
                </c:pt>
                <c:pt idx="26145" formatCode="0.00E+00">
                  <c:v>2.3642200000000002E-3</c:v>
                </c:pt>
                <c:pt idx="26146" formatCode="0.00E+00">
                  <c:v>2.1938499999999998E-3</c:v>
                </c:pt>
                <c:pt idx="26147" formatCode="0.00E+00">
                  <c:v>2.00103E-3</c:v>
                </c:pt>
                <c:pt idx="26148" formatCode="0.00E+00">
                  <c:v>1.7870099999999999E-3</c:v>
                </c:pt>
                <c:pt idx="26149" formatCode="0.00E+00">
                  <c:v>1.55346E-3</c:v>
                </c:pt>
                <c:pt idx="26150" formatCode="0.00E+00">
                  <c:v>1.30186E-3</c:v>
                </c:pt>
                <c:pt idx="26151" formatCode="0.00E+00">
                  <c:v>1.0320500000000001E-3</c:v>
                </c:pt>
                <c:pt idx="26152" formatCode="0.00E+00">
                  <c:v>7.41791E-4</c:v>
                </c:pt>
                <c:pt idx="26153" formatCode="0.00E+00">
                  <c:v>4.28947E-4</c:v>
                </c:pt>
                <c:pt idx="26154" formatCode="0.00E+00">
                  <c:v>9.4124100000000002E-5</c:v>
                </c:pt>
                <c:pt idx="26155" formatCode="0.00E+00">
                  <c:v>-2.5992099999999998E-4</c:v>
                </c:pt>
                <c:pt idx="26156" formatCode="0.00E+00">
                  <c:v>-6.3106399999999997E-4</c:v>
                </c:pt>
                <c:pt idx="26157" formatCode="0.00E+00">
                  <c:v>-1.0189800000000001E-3</c:v>
                </c:pt>
                <c:pt idx="26158" formatCode="0.00E+00">
                  <c:v>-1.4247299999999999E-3</c:v>
                </c:pt>
                <c:pt idx="26159" formatCode="0.00E+00">
                  <c:v>-1.84957E-3</c:v>
                </c:pt>
                <c:pt idx="26160" formatCode="0.00E+00">
                  <c:v>-2.2926999999999999E-3</c:v>
                </c:pt>
                <c:pt idx="26161" formatCode="0.00E+00">
                  <c:v>-2.7522699999999998E-3</c:v>
                </c:pt>
                <c:pt idx="26162" formatCode="0.00E+00">
                  <c:v>-3.22916E-3</c:v>
                </c:pt>
                <c:pt idx="26163" formatCode="0.00E+00">
                  <c:v>-3.72609E-3</c:v>
                </c:pt>
                <c:pt idx="26164" formatCode="0.00E+00">
                  <c:v>-4.2445800000000004E-3</c:v>
                </c:pt>
                <c:pt idx="26165" formatCode="0.00E+00">
                  <c:v>-4.7864600000000002E-3</c:v>
                </c:pt>
                <c:pt idx="26166" formatCode="0.00E+00">
                  <c:v>-5.3544300000000003E-3</c:v>
                </c:pt>
                <c:pt idx="26167" formatCode="0.00E+00">
                  <c:v>-5.9483100000000001E-3</c:v>
                </c:pt>
                <c:pt idx="26168" formatCode="0.00E+00">
                  <c:v>-6.5638800000000002E-3</c:v>
                </c:pt>
                <c:pt idx="26169" formatCode="0.00E+00">
                  <c:v>-7.19705E-3</c:v>
                </c:pt>
                <c:pt idx="26170" formatCode="0.00E+00">
                  <c:v>-7.8476299999999995E-3</c:v>
                </c:pt>
                <c:pt idx="26171" formatCode="0.00E+00">
                  <c:v>-8.5169700000000004E-3</c:v>
                </c:pt>
                <c:pt idx="26172" formatCode="0.00E+00">
                  <c:v>-9.2036199999999992E-3</c:v>
                </c:pt>
                <c:pt idx="26173" formatCode="0.00E+00">
                  <c:v>-9.9034199999999996E-3</c:v>
                </c:pt>
                <c:pt idx="26174">
                  <c:v>-1.06131E-2</c:v>
                </c:pt>
                <c:pt idx="26175">
                  <c:v>-1.13326E-2</c:v>
                </c:pt>
                <c:pt idx="26176">
                  <c:v>-1.2063000000000001E-2</c:v>
                </c:pt>
                <c:pt idx="26177">
                  <c:v>-1.2804400000000001E-2</c:v>
                </c:pt>
                <c:pt idx="26178">
                  <c:v>-1.3556E-2</c:v>
                </c:pt>
                <c:pt idx="26179">
                  <c:v>-1.43172E-2</c:v>
                </c:pt>
                <c:pt idx="26180">
                  <c:v>-1.50884E-2</c:v>
                </c:pt>
                <c:pt idx="26181">
                  <c:v>-1.5869299999999999E-2</c:v>
                </c:pt>
                <c:pt idx="26182">
                  <c:v>-1.6657100000000001E-2</c:v>
                </c:pt>
                <c:pt idx="26183">
                  <c:v>-1.74483E-2</c:v>
                </c:pt>
                <c:pt idx="26184">
                  <c:v>-1.8242100000000001E-2</c:v>
                </c:pt>
                <c:pt idx="26185">
                  <c:v>-1.9039199999999999E-2</c:v>
                </c:pt>
                <c:pt idx="26186">
                  <c:v>-1.9838499999999998E-2</c:v>
                </c:pt>
                <c:pt idx="26187">
                  <c:v>-2.06357E-2</c:v>
                </c:pt>
                <c:pt idx="26188">
                  <c:v>-2.14272E-2</c:v>
                </c:pt>
                <c:pt idx="26189">
                  <c:v>-2.2214500000000002E-2</c:v>
                </c:pt>
                <c:pt idx="26190">
                  <c:v>-2.3001799999999999E-2</c:v>
                </c:pt>
                <c:pt idx="26191">
                  <c:v>-2.3792500000000001E-2</c:v>
                </c:pt>
                <c:pt idx="26192">
                  <c:v>-2.45855E-2</c:v>
                </c:pt>
                <c:pt idx="26193">
                  <c:v>-2.5376800000000001E-2</c:v>
                </c:pt>
                <c:pt idx="26194">
                  <c:v>-2.61652E-2</c:v>
                </c:pt>
                <c:pt idx="26195">
                  <c:v>-2.6953299999999999E-2</c:v>
                </c:pt>
                <c:pt idx="26196">
                  <c:v>-2.77418E-2</c:v>
                </c:pt>
                <c:pt idx="26197">
                  <c:v>-2.8527500000000001E-2</c:v>
                </c:pt>
                <c:pt idx="26198">
                  <c:v>-2.9305999999999999E-2</c:v>
                </c:pt>
                <c:pt idx="26199">
                  <c:v>-3.00757E-2</c:v>
                </c:pt>
                <c:pt idx="26200">
                  <c:v>-3.0835999999999999E-2</c:v>
                </c:pt>
                <c:pt idx="26201">
                  <c:v>-3.1583899999999998E-2</c:v>
                </c:pt>
                <c:pt idx="26202">
                  <c:v>-3.2315999999999998E-2</c:v>
                </c:pt>
                <c:pt idx="26203">
                  <c:v>-3.3035099999999998E-2</c:v>
                </c:pt>
                <c:pt idx="26204">
                  <c:v>-3.3748199999999999E-2</c:v>
                </c:pt>
                <c:pt idx="26205">
                  <c:v>-3.4457000000000002E-2</c:v>
                </c:pt>
                <c:pt idx="26206">
                  <c:v>-3.5155600000000002E-2</c:v>
                </c:pt>
                <c:pt idx="26207">
                  <c:v>-3.5838799999999997E-2</c:v>
                </c:pt>
                <c:pt idx="26208">
                  <c:v>-3.6505999999999997E-2</c:v>
                </c:pt>
                <c:pt idx="26209">
                  <c:v>-3.7158499999999997E-2</c:v>
                </c:pt>
                <c:pt idx="26210">
                  <c:v>-3.7797999999999998E-2</c:v>
                </c:pt>
                <c:pt idx="26211">
                  <c:v>-3.8425800000000003E-2</c:v>
                </c:pt>
                <c:pt idx="26212">
                  <c:v>-3.9040699999999998E-2</c:v>
                </c:pt>
                <c:pt idx="26213">
                  <c:v>-3.9639099999999997E-2</c:v>
                </c:pt>
                <c:pt idx="26214">
                  <c:v>-4.0220600000000002E-2</c:v>
                </c:pt>
                <c:pt idx="26215">
                  <c:v>-4.0789100000000002E-2</c:v>
                </c:pt>
                <c:pt idx="26216">
                  <c:v>-4.1348099999999999E-2</c:v>
                </c:pt>
                <c:pt idx="26217">
                  <c:v>-4.18971E-2</c:v>
                </c:pt>
                <c:pt idx="26218">
                  <c:v>-4.2433699999999998E-2</c:v>
                </c:pt>
                <c:pt idx="26219">
                  <c:v>-4.2957700000000001E-2</c:v>
                </c:pt>
                <c:pt idx="26220">
                  <c:v>-4.3470399999999999E-2</c:v>
                </c:pt>
                <c:pt idx="26221">
                  <c:v>-4.3971900000000001E-2</c:v>
                </c:pt>
                <c:pt idx="26222">
                  <c:v>-4.4459899999999997E-2</c:v>
                </c:pt>
                <c:pt idx="26223">
                  <c:v>-4.4932600000000003E-2</c:v>
                </c:pt>
                <c:pt idx="26224">
                  <c:v>-4.5392799999999997E-2</c:v>
                </c:pt>
                <c:pt idx="26225">
                  <c:v>-4.5844900000000001E-2</c:v>
                </c:pt>
                <c:pt idx="26226">
                  <c:v>-4.6289499999999997E-2</c:v>
                </c:pt>
                <c:pt idx="26227">
                  <c:v>-4.6724099999999998E-2</c:v>
                </c:pt>
                <c:pt idx="26228">
                  <c:v>-4.7147799999999997E-2</c:v>
                </c:pt>
                <c:pt idx="26229">
                  <c:v>-4.7561399999999997E-2</c:v>
                </c:pt>
                <c:pt idx="26230">
                  <c:v>-4.79645E-2</c:v>
                </c:pt>
                <c:pt idx="26231">
                  <c:v>-4.8355200000000001E-2</c:v>
                </c:pt>
                <c:pt idx="26232">
                  <c:v>-4.8734800000000002E-2</c:v>
                </c:pt>
                <c:pt idx="26233">
                  <c:v>-4.9108499999999999E-2</c:v>
                </c:pt>
                <c:pt idx="26234">
                  <c:v>-4.94823E-2</c:v>
                </c:pt>
                <c:pt idx="26235">
                  <c:v>-4.9857899999999997E-2</c:v>
                </c:pt>
                <c:pt idx="26236">
                  <c:v>-5.02318E-2</c:v>
                </c:pt>
                <c:pt idx="26237">
                  <c:v>-5.0600100000000002E-2</c:v>
                </c:pt>
                <c:pt idx="26238">
                  <c:v>-5.0961199999999998E-2</c:v>
                </c:pt>
                <c:pt idx="26239">
                  <c:v>-5.1317500000000002E-2</c:v>
                </c:pt>
                <c:pt idx="26240">
                  <c:v>-5.16736E-2</c:v>
                </c:pt>
                <c:pt idx="26241">
                  <c:v>-5.2029699999999998E-2</c:v>
                </c:pt>
                <c:pt idx="26242">
                  <c:v>-5.2378899999999999E-2</c:v>
                </c:pt>
                <c:pt idx="26243">
                  <c:v>-5.2715900000000003E-2</c:v>
                </c:pt>
                <c:pt idx="26244">
                  <c:v>-5.3042400000000003E-2</c:v>
                </c:pt>
                <c:pt idx="26245">
                  <c:v>-5.3362899999999998E-2</c:v>
                </c:pt>
                <c:pt idx="26246">
                  <c:v>-5.3681300000000001E-2</c:v>
                </c:pt>
                <c:pt idx="26247">
                  <c:v>-5.3998299999999999E-2</c:v>
                </c:pt>
                <c:pt idx="26248">
                  <c:v>-5.4313100000000003E-2</c:v>
                </c:pt>
                <c:pt idx="26249">
                  <c:v>-5.4624499999999999E-2</c:v>
                </c:pt>
                <c:pt idx="26250">
                  <c:v>-5.4928499999999998E-2</c:v>
                </c:pt>
                <c:pt idx="26251">
                  <c:v>-5.52191E-2</c:v>
                </c:pt>
                <c:pt idx="26252">
                  <c:v>-5.54966E-2</c:v>
                </c:pt>
                <c:pt idx="26253">
                  <c:v>-5.5770199999999999E-2</c:v>
                </c:pt>
                <c:pt idx="26254">
                  <c:v>-5.6047699999999999E-2</c:v>
                </c:pt>
                <c:pt idx="26255">
                  <c:v>-5.6329200000000003E-2</c:v>
                </c:pt>
                <c:pt idx="26256">
                  <c:v>-5.6614299999999999E-2</c:v>
                </c:pt>
                <c:pt idx="26257">
                  <c:v>-5.6905200000000003E-2</c:v>
                </c:pt>
                <c:pt idx="26258">
                  <c:v>-5.7202999999999997E-2</c:v>
                </c:pt>
                <c:pt idx="26259">
                  <c:v>-5.7505599999999997E-2</c:v>
                </c:pt>
                <c:pt idx="26260">
                  <c:v>-5.7808999999999999E-2</c:v>
                </c:pt>
                <c:pt idx="26261">
                  <c:v>-5.8111700000000002E-2</c:v>
                </c:pt>
                <c:pt idx="26262">
                  <c:v>-5.84152E-2</c:v>
                </c:pt>
                <c:pt idx="26263">
                  <c:v>-5.8721599999999999E-2</c:v>
                </c:pt>
                <c:pt idx="26264">
                  <c:v>-5.90346E-2</c:v>
                </c:pt>
                <c:pt idx="26265">
                  <c:v>-5.93599E-2</c:v>
                </c:pt>
                <c:pt idx="26266">
                  <c:v>-5.9702999999999999E-2</c:v>
                </c:pt>
                <c:pt idx="26267">
                  <c:v>-6.0067200000000001E-2</c:v>
                </c:pt>
                <c:pt idx="26268">
                  <c:v>-6.0453E-2</c:v>
                </c:pt>
                <c:pt idx="26269">
                  <c:v>-6.0857799999999997E-2</c:v>
                </c:pt>
                <c:pt idx="26270">
                  <c:v>-6.1276400000000002E-2</c:v>
                </c:pt>
                <c:pt idx="26271">
                  <c:v>-6.1705000000000003E-2</c:v>
                </c:pt>
                <c:pt idx="26272">
                  <c:v>-6.21431E-2</c:v>
                </c:pt>
                <c:pt idx="26273">
                  <c:v>-6.2589900000000004E-2</c:v>
                </c:pt>
                <c:pt idx="26274">
                  <c:v>-6.3041899999999998E-2</c:v>
                </c:pt>
                <c:pt idx="26275">
                  <c:v>-6.34961E-2</c:v>
                </c:pt>
                <c:pt idx="26276">
                  <c:v>-6.3952999999999996E-2</c:v>
                </c:pt>
                <c:pt idx="26277">
                  <c:v>-6.4418500000000004E-2</c:v>
                </c:pt>
                <c:pt idx="26278">
                  <c:v>-6.4899600000000002E-2</c:v>
                </c:pt>
                <c:pt idx="26279">
                  <c:v>-6.5399899999999997E-2</c:v>
                </c:pt>
                <c:pt idx="26280">
                  <c:v>-6.5921599999999997E-2</c:v>
                </c:pt>
                <c:pt idx="26281">
                  <c:v>-6.6466399999999995E-2</c:v>
                </c:pt>
                <c:pt idx="26282">
                  <c:v>-6.7033999999999996E-2</c:v>
                </c:pt>
                <c:pt idx="26283">
                  <c:v>-6.7623600000000006E-2</c:v>
                </c:pt>
                <c:pt idx="26284">
                  <c:v>-6.8235400000000002E-2</c:v>
                </c:pt>
                <c:pt idx="26285">
                  <c:v>-6.8871299999999996E-2</c:v>
                </c:pt>
                <c:pt idx="26286">
                  <c:v>-6.9533999999999999E-2</c:v>
                </c:pt>
                <c:pt idx="26287">
                  <c:v>-7.0225800000000005E-2</c:v>
                </c:pt>
                <c:pt idx="26288">
                  <c:v>-7.0948300000000006E-2</c:v>
                </c:pt>
                <c:pt idx="26289">
                  <c:v>-7.1698100000000001E-2</c:v>
                </c:pt>
                <c:pt idx="26290">
                  <c:v>-7.2470699999999999E-2</c:v>
                </c:pt>
                <c:pt idx="26291">
                  <c:v>-7.3268100000000003E-2</c:v>
                </c:pt>
                <c:pt idx="26292">
                  <c:v>-7.4095999999999995E-2</c:v>
                </c:pt>
                <c:pt idx="26293">
                  <c:v>-7.4956700000000001E-2</c:v>
                </c:pt>
                <c:pt idx="26294">
                  <c:v>-7.5845999999999997E-2</c:v>
                </c:pt>
                <c:pt idx="26295">
                  <c:v>-7.6757800000000001E-2</c:v>
                </c:pt>
                <c:pt idx="26296">
                  <c:v>-7.7691499999999997E-2</c:v>
                </c:pt>
                <c:pt idx="26297">
                  <c:v>-7.8650600000000001E-2</c:v>
                </c:pt>
                <c:pt idx="26298">
                  <c:v>-7.9635300000000006E-2</c:v>
                </c:pt>
                <c:pt idx="26299">
                  <c:v>-8.0641299999999999E-2</c:v>
                </c:pt>
                <c:pt idx="26300">
                  <c:v>-8.1663299999999994E-2</c:v>
                </c:pt>
                <c:pt idx="26301">
                  <c:v>-8.2697999999999994E-2</c:v>
                </c:pt>
                <c:pt idx="26302">
                  <c:v>-8.3743499999999998E-2</c:v>
                </c:pt>
                <c:pt idx="26303">
                  <c:v>-8.47937E-2</c:v>
                </c:pt>
                <c:pt idx="26304">
                  <c:v>-8.5839100000000002E-2</c:v>
                </c:pt>
                <c:pt idx="26305">
                  <c:v>-8.6876200000000001E-2</c:v>
                </c:pt>
                <c:pt idx="26306">
                  <c:v>-8.7909899999999999E-2</c:v>
                </c:pt>
                <c:pt idx="26307">
                  <c:v>-8.8947300000000007E-2</c:v>
                </c:pt>
                <c:pt idx="26308">
                  <c:v>-8.9994099999999994E-2</c:v>
                </c:pt>
                <c:pt idx="26309">
                  <c:v>-9.1053499999999996E-2</c:v>
                </c:pt>
                <c:pt idx="26310">
                  <c:v>-9.2125200000000004E-2</c:v>
                </c:pt>
                <c:pt idx="26311">
                  <c:v>-9.3207799999999993E-2</c:v>
                </c:pt>
                <c:pt idx="26312">
                  <c:v>-9.43021E-2</c:v>
                </c:pt>
                <c:pt idx="26313">
                  <c:v>-9.5410099999999998E-2</c:v>
                </c:pt>
                <c:pt idx="26314">
                  <c:v>-9.6532699999999999E-2</c:v>
                </c:pt>
                <c:pt idx="26315">
                  <c:v>-9.7669099999999995E-2</c:v>
                </c:pt>
                <c:pt idx="26316">
                  <c:v>-9.8814100000000002E-2</c:v>
                </c:pt>
                <c:pt idx="26317">
                  <c:v>-9.9961099999999997E-2</c:v>
                </c:pt>
                <c:pt idx="26318">
                  <c:v>-0.101108</c:v>
                </c:pt>
                <c:pt idx="26319">
                  <c:v>-0.102258</c:v>
                </c:pt>
                <c:pt idx="26320">
                  <c:v>-0.10341400000000001</c:v>
                </c:pt>
                <c:pt idx="26321">
                  <c:v>-0.104576</c:v>
                </c:pt>
                <c:pt idx="26322">
                  <c:v>-0.105738</c:v>
                </c:pt>
                <c:pt idx="26323">
                  <c:v>-0.106889</c:v>
                </c:pt>
                <c:pt idx="26324">
                  <c:v>-0.108025</c:v>
                </c:pt>
                <c:pt idx="26325">
                  <c:v>-0.109141</c:v>
                </c:pt>
                <c:pt idx="26326">
                  <c:v>-0.110237</c:v>
                </c:pt>
                <c:pt idx="26327">
                  <c:v>-0.11131099999999999</c:v>
                </c:pt>
                <c:pt idx="26328">
                  <c:v>-0.11236500000000001</c:v>
                </c:pt>
                <c:pt idx="26329">
                  <c:v>-0.113404</c:v>
                </c:pt>
                <c:pt idx="26330">
                  <c:v>-0.11443</c:v>
                </c:pt>
                <c:pt idx="26331">
                  <c:v>-0.11544</c:v>
                </c:pt>
                <c:pt idx="26332">
                  <c:v>-0.11643199999999999</c:v>
                </c:pt>
                <c:pt idx="26333">
                  <c:v>-0.11740399999999999</c:v>
                </c:pt>
                <c:pt idx="26334">
                  <c:v>-0.118352</c:v>
                </c:pt>
                <c:pt idx="26335">
                  <c:v>-0.11927400000000001</c:v>
                </c:pt>
                <c:pt idx="26336">
                  <c:v>-0.120172</c:v>
                </c:pt>
                <c:pt idx="26337">
                  <c:v>-0.121045</c:v>
                </c:pt>
                <c:pt idx="26338">
                  <c:v>-0.12189</c:v>
                </c:pt>
                <c:pt idx="26339">
                  <c:v>-0.12270200000000001</c:v>
                </c:pt>
                <c:pt idx="26340">
                  <c:v>-0.123486</c:v>
                </c:pt>
                <c:pt idx="26341">
                  <c:v>-0.12425</c:v>
                </c:pt>
                <c:pt idx="26342">
                  <c:v>-0.124997</c:v>
                </c:pt>
                <c:pt idx="26343">
                  <c:v>-0.12572900000000001</c:v>
                </c:pt>
                <c:pt idx="26344">
                  <c:v>-0.12645200000000001</c:v>
                </c:pt>
                <c:pt idx="26345">
                  <c:v>-0.12717000000000001</c:v>
                </c:pt>
                <c:pt idx="26346">
                  <c:v>-0.12787999999999999</c:v>
                </c:pt>
                <c:pt idx="26347">
                  <c:v>-0.128576</c:v>
                </c:pt>
                <c:pt idx="26348">
                  <c:v>-0.12925200000000001</c:v>
                </c:pt>
                <c:pt idx="26349">
                  <c:v>-0.12990499999999999</c:v>
                </c:pt>
                <c:pt idx="26350">
                  <c:v>-0.130527</c:v>
                </c:pt>
                <c:pt idx="26351">
                  <c:v>-0.13111100000000001</c:v>
                </c:pt>
                <c:pt idx="26352">
                  <c:v>-0.131665</c:v>
                </c:pt>
                <c:pt idx="26353">
                  <c:v>-0.13219900000000001</c:v>
                </c:pt>
                <c:pt idx="26354">
                  <c:v>-0.13272</c:v>
                </c:pt>
                <c:pt idx="26355">
                  <c:v>-0.13322600000000001</c:v>
                </c:pt>
                <c:pt idx="26356">
                  <c:v>-0.133718</c:v>
                </c:pt>
                <c:pt idx="26357">
                  <c:v>-0.13419</c:v>
                </c:pt>
                <c:pt idx="26358">
                  <c:v>-0.13463900000000001</c:v>
                </c:pt>
                <c:pt idx="26359">
                  <c:v>-0.13505900000000001</c:v>
                </c:pt>
                <c:pt idx="26360">
                  <c:v>-0.13545199999999999</c:v>
                </c:pt>
                <c:pt idx="26361">
                  <c:v>-0.135821</c:v>
                </c:pt>
                <c:pt idx="26362">
                  <c:v>-0.13617099999999999</c:v>
                </c:pt>
                <c:pt idx="26363">
                  <c:v>-0.13650599999999999</c:v>
                </c:pt>
                <c:pt idx="26364">
                  <c:v>-0.136824</c:v>
                </c:pt>
                <c:pt idx="26365">
                  <c:v>-0.137129</c:v>
                </c:pt>
                <c:pt idx="26366">
                  <c:v>-0.13742399999999999</c:v>
                </c:pt>
                <c:pt idx="26367">
                  <c:v>-0.137711</c:v>
                </c:pt>
                <c:pt idx="26368">
                  <c:v>-0.137988</c:v>
                </c:pt>
                <c:pt idx="26369">
                  <c:v>-0.13825599999999999</c:v>
                </c:pt>
                <c:pt idx="26370">
                  <c:v>-0.138517</c:v>
                </c:pt>
                <c:pt idx="26371">
                  <c:v>-0.13877200000000001</c:v>
                </c:pt>
                <c:pt idx="26372">
                  <c:v>-0.13902400000000001</c:v>
                </c:pt>
                <c:pt idx="26373">
                  <c:v>-0.139264</c:v>
                </c:pt>
                <c:pt idx="26374">
                  <c:v>-0.13949</c:v>
                </c:pt>
                <c:pt idx="26375">
                  <c:v>-0.139705</c:v>
                </c:pt>
                <c:pt idx="26376">
                  <c:v>-0.13991400000000001</c:v>
                </c:pt>
                <c:pt idx="26377">
                  <c:v>-0.140121</c:v>
                </c:pt>
                <c:pt idx="26378">
                  <c:v>-0.140324</c:v>
                </c:pt>
                <c:pt idx="26379">
                  <c:v>-0.14052400000000001</c:v>
                </c:pt>
                <c:pt idx="26380">
                  <c:v>-0.14072499999999999</c:v>
                </c:pt>
                <c:pt idx="26381">
                  <c:v>-0.140929</c:v>
                </c:pt>
                <c:pt idx="26382">
                  <c:v>-0.14113800000000001</c:v>
                </c:pt>
                <c:pt idx="26383">
                  <c:v>-0.141349</c:v>
                </c:pt>
                <c:pt idx="26384">
                  <c:v>-0.141564</c:v>
                </c:pt>
                <c:pt idx="26385">
                  <c:v>-0.14178099999999999</c:v>
                </c:pt>
                <c:pt idx="26386">
                  <c:v>-0.14199800000000001</c:v>
                </c:pt>
                <c:pt idx="26387">
                  <c:v>-0.14221600000000001</c:v>
                </c:pt>
                <c:pt idx="26388">
                  <c:v>-0.14244499999999999</c:v>
                </c:pt>
                <c:pt idx="26389">
                  <c:v>-0.14269100000000001</c:v>
                </c:pt>
                <c:pt idx="26390">
                  <c:v>-0.142952</c:v>
                </c:pt>
                <c:pt idx="26391">
                  <c:v>-0.14322099999999999</c:v>
                </c:pt>
                <c:pt idx="26392">
                  <c:v>-0.143488</c:v>
                </c:pt>
                <c:pt idx="26393">
                  <c:v>-0.14374400000000001</c:v>
                </c:pt>
                <c:pt idx="26394">
                  <c:v>-0.14398900000000001</c:v>
                </c:pt>
                <c:pt idx="26395">
                  <c:v>-0.14422599999999999</c:v>
                </c:pt>
                <c:pt idx="26396">
                  <c:v>-0.14446500000000001</c:v>
                </c:pt>
                <c:pt idx="26397">
                  <c:v>-0.14471100000000001</c:v>
                </c:pt>
                <c:pt idx="26398">
                  <c:v>-0.14496000000000001</c:v>
                </c:pt>
                <c:pt idx="26399">
                  <c:v>-0.14521000000000001</c:v>
                </c:pt>
                <c:pt idx="26400">
                  <c:v>-0.14547299999999999</c:v>
                </c:pt>
                <c:pt idx="26401">
                  <c:v>-0.145761</c:v>
                </c:pt>
                <c:pt idx="26402">
                  <c:v>-0.14608299999999999</c:v>
                </c:pt>
                <c:pt idx="26403">
                  <c:v>-0.14643900000000001</c:v>
                </c:pt>
                <c:pt idx="26404">
                  <c:v>-0.14683199999999999</c:v>
                </c:pt>
                <c:pt idx="26405">
                  <c:v>-0.147262</c:v>
                </c:pt>
                <c:pt idx="26406">
                  <c:v>-0.147732</c:v>
                </c:pt>
                <c:pt idx="26407">
                  <c:v>-0.14823900000000001</c:v>
                </c:pt>
                <c:pt idx="26408">
                  <c:v>-0.148781</c:v>
                </c:pt>
                <c:pt idx="26409">
                  <c:v>-0.14935100000000001</c:v>
                </c:pt>
                <c:pt idx="26410">
                  <c:v>-0.14994399999999999</c:v>
                </c:pt>
                <c:pt idx="26411">
                  <c:v>-0.15054999999999999</c:v>
                </c:pt>
                <c:pt idx="26412">
                  <c:v>-0.15115999999999999</c:v>
                </c:pt>
                <c:pt idx="26413">
                  <c:v>-0.15177099999999999</c:v>
                </c:pt>
                <c:pt idx="26414">
                  <c:v>-0.15237999999999999</c:v>
                </c:pt>
                <c:pt idx="26415">
                  <c:v>-0.15298200000000001</c:v>
                </c:pt>
                <c:pt idx="26416">
                  <c:v>-0.15357399999999999</c:v>
                </c:pt>
                <c:pt idx="26417">
                  <c:v>-0.15416099999999999</c:v>
                </c:pt>
                <c:pt idx="26418">
                  <c:v>-0.154753</c:v>
                </c:pt>
                <c:pt idx="26419">
                  <c:v>-0.155358</c:v>
                </c:pt>
                <c:pt idx="26420">
                  <c:v>-0.15598200000000001</c:v>
                </c:pt>
                <c:pt idx="26421">
                  <c:v>-0.15662699999999999</c:v>
                </c:pt>
                <c:pt idx="26422">
                  <c:v>-0.15728700000000001</c:v>
                </c:pt>
                <c:pt idx="26423">
                  <c:v>-0.15795699999999999</c:v>
                </c:pt>
                <c:pt idx="26424">
                  <c:v>-0.158635</c:v>
                </c:pt>
                <c:pt idx="26425">
                  <c:v>-0.159326</c:v>
                </c:pt>
                <c:pt idx="26426">
                  <c:v>-0.16003100000000001</c:v>
                </c:pt>
                <c:pt idx="26427">
                  <c:v>-0.160746</c:v>
                </c:pt>
                <c:pt idx="26428">
                  <c:v>-0.16147800000000001</c:v>
                </c:pt>
                <c:pt idx="26429">
                  <c:v>-0.162242</c:v>
                </c:pt>
                <c:pt idx="26430">
                  <c:v>-0.163049</c:v>
                </c:pt>
                <c:pt idx="26431">
                  <c:v>-0.16389799999999999</c:v>
                </c:pt>
                <c:pt idx="26432">
                  <c:v>-0.16478999999999999</c:v>
                </c:pt>
                <c:pt idx="26433">
                  <c:v>-0.16572600000000001</c:v>
                </c:pt>
                <c:pt idx="26434">
                  <c:v>-0.16670199999999999</c:v>
                </c:pt>
                <c:pt idx="26435">
                  <c:v>-0.167712</c:v>
                </c:pt>
                <c:pt idx="26436">
                  <c:v>-0.16875100000000001</c:v>
                </c:pt>
                <c:pt idx="26437">
                  <c:v>-0.169822</c:v>
                </c:pt>
                <c:pt idx="26438">
                  <c:v>-0.17092399999999999</c:v>
                </c:pt>
                <c:pt idx="26439">
                  <c:v>-0.17205699999999999</c:v>
                </c:pt>
                <c:pt idx="26440">
                  <c:v>-0.17322100000000001</c:v>
                </c:pt>
                <c:pt idx="26441">
                  <c:v>-0.17441899999999999</c:v>
                </c:pt>
                <c:pt idx="26442">
                  <c:v>-0.17563999999999999</c:v>
                </c:pt>
                <c:pt idx="26443">
                  <c:v>-0.176872</c:v>
                </c:pt>
                <c:pt idx="26444">
                  <c:v>-0.178118</c:v>
                </c:pt>
                <c:pt idx="26445">
                  <c:v>-0.17938299999999999</c:v>
                </c:pt>
                <c:pt idx="26446">
                  <c:v>-0.180675</c:v>
                </c:pt>
                <c:pt idx="26447">
                  <c:v>-0.18199599999999999</c:v>
                </c:pt>
                <c:pt idx="26448">
                  <c:v>-0.18334700000000001</c:v>
                </c:pt>
                <c:pt idx="26449">
                  <c:v>-0.18473200000000001</c:v>
                </c:pt>
                <c:pt idx="26450">
                  <c:v>-0.18615300000000001</c:v>
                </c:pt>
                <c:pt idx="26451">
                  <c:v>-0.187611</c:v>
                </c:pt>
                <c:pt idx="26452">
                  <c:v>-0.189107</c:v>
                </c:pt>
                <c:pt idx="26453">
                  <c:v>-0.19064500000000001</c:v>
                </c:pt>
                <c:pt idx="26454">
                  <c:v>-0.192222</c:v>
                </c:pt>
                <c:pt idx="26455">
                  <c:v>-0.193828</c:v>
                </c:pt>
                <c:pt idx="26456">
                  <c:v>-0.19545299999999999</c:v>
                </c:pt>
                <c:pt idx="26457">
                  <c:v>-0.1971</c:v>
                </c:pt>
                <c:pt idx="26458">
                  <c:v>-0.19877700000000001</c:v>
                </c:pt>
                <c:pt idx="26459">
                  <c:v>-0.200485</c:v>
                </c:pt>
                <c:pt idx="26460">
                  <c:v>-0.20221900000000001</c:v>
                </c:pt>
                <c:pt idx="26461">
                  <c:v>-0.20396800000000001</c:v>
                </c:pt>
                <c:pt idx="26462">
                  <c:v>-0.20572799999999999</c:v>
                </c:pt>
                <c:pt idx="26463">
                  <c:v>-0.20750099999999999</c:v>
                </c:pt>
                <c:pt idx="26464">
                  <c:v>-0.209289</c:v>
                </c:pt>
                <c:pt idx="26465">
                  <c:v>-0.211092</c:v>
                </c:pt>
                <c:pt idx="26466">
                  <c:v>-0.21291199999999999</c:v>
                </c:pt>
                <c:pt idx="26467">
                  <c:v>-0.21474499999999999</c:v>
                </c:pt>
                <c:pt idx="26468">
                  <c:v>-0.216589</c:v>
                </c:pt>
                <c:pt idx="26469">
                  <c:v>-0.218441</c:v>
                </c:pt>
                <c:pt idx="26470">
                  <c:v>-0.220305</c:v>
                </c:pt>
                <c:pt idx="26471">
                  <c:v>-0.22217700000000001</c:v>
                </c:pt>
                <c:pt idx="26472">
                  <c:v>-0.224047</c:v>
                </c:pt>
                <c:pt idx="26473">
                  <c:v>-0.22591600000000001</c:v>
                </c:pt>
                <c:pt idx="26474">
                  <c:v>-0.22778499999999999</c:v>
                </c:pt>
                <c:pt idx="26475">
                  <c:v>-0.22964899999999999</c:v>
                </c:pt>
                <c:pt idx="26476">
                  <c:v>-0.23149500000000001</c:v>
                </c:pt>
                <c:pt idx="26477">
                  <c:v>-0.233317</c:v>
                </c:pt>
                <c:pt idx="26478">
                  <c:v>-0.23511499999999999</c:v>
                </c:pt>
                <c:pt idx="26479">
                  <c:v>-0.23687800000000001</c:v>
                </c:pt>
                <c:pt idx="26480">
                  <c:v>-0.23860100000000001</c:v>
                </c:pt>
                <c:pt idx="26481">
                  <c:v>-0.240284</c:v>
                </c:pt>
                <c:pt idx="26482">
                  <c:v>-0.241927</c:v>
                </c:pt>
                <c:pt idx="26483">
                  <c:v>-0.24352599999999999</c:v>
                </c:pt>
                <c:pt idx="26484">
                  <c:v>-0.24507699999999999</c:v>
                </c:pt>
                <c:pt idx="26485">
                  <c:v>-0.24657799999999999</c:v>
                </c:pt>
                <c:pt idx="26486">
                  <c:v>-0.248032</c:v>
                </c:pt>
                <c:pt idx="26487">
                  <c:v>-0.249441</c:v>
                </c:pt>
                <c:pt idx="26488">
                  <c:v>-0.25081199999999998</c:v>
                </c:pt>
                <c:pt idx="26489">
                  <c:v>-0.25215799999999999</c:v>
                </c:pt>
                <c:pt idx="26490">
                  <c:v>-0.25348700000000002</c:v>
                </c:pt>
                <c:pt idx="26491">
                  <c:v>-0.25480599999999998</c:v>
                </c:pt>
                <c:pt idx="26492">
                  <c:v>-0.25611499999999998</c:v>
                </c:pt>
                <c:pt idx="26493">
                  <c:v>-0.25740499999999999</c:v>
                </c:pt>
                <c:pt idx="26494">
                  <c:v>-0.25866</c:v>
                </c:pt>
                <c:pt idx="26495">
                  <c:v>-0.25986999999999999</c:v>
                </c:pt>
                <c:pt idx="26496">
                  <c:v>-0.26103700000000002</c:v>
                </c:pt>
                <c:pt idx="26497">
                  <c:v>-0.26217099999999999</c:v>
                </c:pt>
                <c:pt idx="26498">
                  <c:v>-0.26328299999999999</c:v>
                </c:pt>
                <c:pt idx="26499">
                  <c:v>-0.26436300000000001</c:v>
                </c:pt>
                <c:pt idx="26500">
                  <c:v>-0.26538899999999999</c:v>
                </c:pt>
                <c:pt idx="26501">
                  <c:v>-0.26634400000000003</c:v>
                </c:pt>
                <c:pt idx="26502">
                  <c:v>-0.26722299999999999</c:v>
                </c:pt>
                <c:pt idx="26503">
                  <c:v>-0.26802700000000002</c:v>
                </c:pt>
                <c:pt idx="26504">
                  <c:v>-0.26875100000000002</c:v>
                </c:pt>
                <c:pt idx="26505">
                  <c:v>-0.26939800000000003</c:v>
                </c:pt>
                <c:pt idx="26506">
                  <c:v>-0.269978</c:v>
                </c:pt>
                <c:pt idx="26507">
                  <c:v>-0.27050200000000002</c:v>
                </c:pt>
                <c:pt idx="26508">
                  <c:v>-0.27097100000000002</c:v>
                </c:pt>
                <c:pt idx="26509">
                  <c:v>-0.27138600000000002</c:v>
                </c:pt>
                <c:pt idx="26510">
                  <c:v>-0.27174999999999999</c:v>
                </c:pt>
                <c:pt idx="26511">
                  <c:v>-0.27206000000000002</c:v>
                </c:pt>
                <c:pt idx="26512">
                  <c:v>-0.27231300000000003</c:v>
                </c:pt>
                <c:pt idx="26513">
                  <c:v>-0.27251300000000001</c:v>
                </c:pt>
                <c:pt idx="26514">
                  <c:v>-0.27266099999999999</c:v>
                </c:pt>
                <c:pt idx="26515">
                  <c:v>-0.27275300000000002</c:v>
                </c:pt>
                <c:pt idx="26516">
                  <c:v>-0.272787</c:v>
                </c:pt>
                <c:pt idx="26517">
                  <c:v>-0.27277299999999999</c:v>
                </c:pt>
                <c:pt idx="26518">
                  <c:v>-0.27272200000000002</c:v>
                </c:pt>
                <c:pt idx="26519">
                  <c:v>-0.27263399999999999</c:v>
                </c:pt>
                <c:pt idx="26520">
                  <c:v>-0.272503</c:v>
                </c:pt>
                <c:pt idx="26521">
                  <c:v>-0.27232299999999998</c:v>
                </c:pt>
                <c:pt idx="26522">
                  <c:v>-0.272088</c:v>
                </c:pt>
                <c:pt idx="26523">
                  <c:v>-0.27179300000000001</c:v>
                </c:pt>
                <c:pt idx="26524">
                  <c:v>-0.27143400000000001</c:v>
                </c:pt>
                <c:pt idx="26525">
                  <c:v>-0.27102100000000001</c:v>
                </c:pt>
                <c:pt idx="26526">
                  <c:v>-0.27056200000000002</c:v>
                </c:pt>
                <c:pt idx="26527">
                  <c:v>-0.27005499999999999</c:v>
                </c:pt>
                <c:pt idx="26528">
                  <c:v>-0.26948499999999997</c:v>
                </c:pt>
                <c:pt idx="26529">
                  <c:v>-0.26883200000000002</c:v>
                </c:pt>
                <c:pt idx="26530">
                  <c:v>-0.268094</c:v>
                </c:pt>
                <c:pt idx="26531">
                  <c:v>-0.26728299999999999</c:v>
                </c:pt>
                <c:pt idx="26532">
                  <c:v>-0.26641999999999999</c:v>
                </c:pt>
                <c:pt idx="26533">
                  <c:v>-0.26551599999999997</c:v>
                </c:pt>
                <c:pt idx="26534">
                  <c:v>-0.26458100000000001</c:v>
                </c:pt>
                <c:pt idx="26535">
                  <c:v>-0.26361800000000002</c:v>
                </c:pt>
                <c:pt idx="26536">
                  <c:v>-0.262629</c:v>
                </c:pt>
                <c:pt idx="26537">
                  <c:v>-0.26161800000000002</c:v>
                </c:pt>
                <c:pt idx="26538">
                  <c:v>-0.26057799999999998</c:v>
                </c:pt>
                <c:pt idx="26539">
                  <c:v>-0.25950699999999999</c:v>
                </c:pt>
                <c:pt idx="26540">
                  <c:v>-0.258411</c:v>
                </c:pt>
                <c:pt idx="26541">
                  <c:v>-0.25729999999999997</c:v>
                </c:pt>
                <c:pt idx="26542">
                  <c:v>-0.25617499999999999</c:v>
                </c:pt>
                <c:pt idx="26543">
                  <c:v>-0.25503799999999999</c:v>
                </c:pt>
                <c:pt idx="26544">
                  <c:v>-0.25389099999999998</c:v>
                </c:pt>
                <c:pt idx="26545">
                  <c:v>-0.25273000000000001</c:v>
                </c:pt>
                <c:pt idx="26546">
                  <c:v>-0.25154599999999999</c:v>
                </c:pt>
                <c:pt idx="26547">
                  <c:v>-0.25033</c:v>
                </c:pt>
                <c:pt idx="26548">
                  <c:v>-0.249082</c:v>
                </c:pt>
                <c:pt idx="26549">
                  <c:v>-0.247804</c:v>
                </c:pt>
                <c:pt idx="26550">
                  <c:v>-0.246502</c:v>
                </c:pt>
                <c:pt idx="26551">
                  <c:v>-0.24518000000000001</c:v>
                </c:pt>
                <c:pt idx="26552">
                  <c:v>-0.243835</c:v>
                </c:pt>
                <c:pt idx="26553">
                  <c:v>-0.24246699999999999</c:v>
                </c:pt>
                <c:pt idx="26554">
                  <c:v>-0.241087</c:v>
                </c:pt>
                <c:pt idx="26555">
                  <c:v>-0.239705</c:v>
                </c:pt>
                <c:pt idx="26556">
                  <c:v>-0.23832300000000001</c:v>
                </c:pt>
                <c:pt idx="26557">
                  <c:v>-0.23693400000000001</c:v>
                </c:pt>
                <c:pt idx="26558">
                  <c:v>-0.235538</c:v>
                </c:pt>
                <c:pt idx="26559">
                  <c:v>-0.23413700000000001</c:v>
                </c:pt>
                <c:pt idx="26560">
                  <c:v>-0.232734</c:v>
                </c:pt>
                <c:pt idx="26561">
                  <c:v>-0.23133600000000001</c:v>
                </c:pt>
                <c:pt idx="26562">
                  <c:v>-0.22994800000000001</c:v>
                </c:pt>
                <c:pt idx="26563">
                  <c:v>-0.22856899999999999</c:v>
                </c:pt>
                <c:pt idx="26564">
                  <c:v>-0.22719900000000001</c:v>
                </c:pt>
                <c:pt idx="26565">
                  <c:v>-0.22584499999999999</c:v>
                </c:pt>
                <c:pt idx="26566">
                  <c:v>-0.22451299999999999</c:v>
                </c:pt>
                <c:pt idx="26567">
                  <c:v>-0.22320400000000001</c:v>
                </c:pt>
                <c:pt idx="26568">
                  <c:v>-0.22192500000000001</c:v>
                </c:pt>
                <c:pt idx="26569">
                  <c:v>-0.22068499999999999</c:v>
                </c:pt>
                <c:pt idx="26570">
                  <c:v>-0.21948899999999999</c:v>
                </c:pt>
                <c:pt idx="26571">
                  <c:v>-0.218335</c:v>
                </c:pt>
                <c:pt idx="26572">
                  <c:v>-0.217228</c:v>
                </c:pt>
                <c:pt idx="26573">
                  <c:v>-0.21617900000000001</c:v>
                </c:pt>
                <c:pt idx="26574">
                  <c:v>-0.21518499999999999</c:v>
                </c:pt>
                <c:pt idx="26575">
                  <c:v>-0.21423600000000001</c:v>
                </c:pt>
                <c:pt idx="26576">
                  <c:v>-0.21332699999999999</c:v>
                </c:pt>
                <c:pt idx="26577">
                  <c:v>-0.21246599999999999</c:v>
                </c:pt>
                <c:pt idx="26578">
                  <c:v>-0.21165900000000001</c:v>
                </c:pt>
                <c:pt idx="26579">
                  <c:v>-0.21090200000000001</c:v>
                </c:pt>
                <c:pt idx="26580">
                  <c:v>-0.21018700000000001</c:v>
                </c:pt>
                <c:pt idx="26581">
                  <c:v>-0.209508</c:v>
                </c:pt>
                <c:pt idx="26582">
                  <c:v>-0.20885799999999999</c:v>
                </c:pt>
                <c:pt idx="26583">
                  <c:v>-0.208232</c:v>
                </c:pt>
                <c:pt idx="26584">
                  <c:v>-0.20764299999999999</c:v>
                </c:pt>
                <c:pt idx="26585">
                  <c:v>-0.20710899999999999</c:v>
                </c:pt>
                <c:pt idx="26586">
                  <c:v>-0.20664299999999999</c:v>
                </c:pt>
                <c:pt idx="26587">
                  <c:v>-0.206238</c:v>
                </c:pt>
                <c:pt idx="26588">
                  <c:v>-0.20588100000000001</c:v>
                </c:pt>
                <c:pt idx="26589">
                  <c:v>-0.20556099999999999</c:v>
                </c:pt>
                <c:pt idx="26590">
                  <c:v>-0.20528099999999999</c:v>
                </c:pt>
                <c:pt idx="26591">
                  <c:v>-0.20504500000000001</c:v>
                </c:pt>
                <c:pt idx="26592">
                  <c:v>-0.20485100000000001</c:v>
                </c:pt>
                <c:pt idx="26593">
                  <c:v>-0.20469999999999999</c:v>
                </c:pt>
                <c:pt idx="26594">
                  <c:v>-0.20460200000000001</c:v>
                </c:pt>
                <c:pt idx="26595">
                  <c:v>-0.204568</c:v>
                </c:pt>
                <c:pt idx="26596">
                  <c:v>-0.20460800000000001</c:v>
                </c:pt>
                <c:pt idx="26597">
                  <c:v>-0.20471900000000001</c:v>
                </c:pt>
                <c:pt idx="26598">
                  <c:v>-0.20489299999999999</c:v>
                </c:pt>
                <c:pt idx="26599">
                  <c:v>-0.205125</c:v>
                </c:pt>
                <c:pt idx="26600">
                  <c:v>-0.20541400000000001</c:v>
                </c:pt>
                <c:pt idx="26601">
                  <c:v>-0.205766</c:v>
                </c:pt>
                <c:pt idx="26602">
                  <c:v>-0.20618400000000001</c:v>
                </c:pt>
                <c:pt idx="26603">
                  <c:v>-0.20666599999999999</c:v>
                </c:pt>
                <c:pt idx="26604">
                  <c:v>-0.207208</c:v>
                </c:pt>
                <c:pt idx="26605">
                  <c:v>-0.207811</c:v>
                </c:pt>
                <c:pt idx="26606">
                  <c:v>-0.20846799999999999</c:v>
                </c:pt>
                <c:pt idx="26607">
                  <c:v>-0.209176</c:v>
                </c:pt>
                <c:pt idx="26608">
                  <c:v>-0.209926</c:v>
                </c:pt>
                <c:pt idx="26609">
                  <c:v>-0.21070900000000001</c:v>
                </c:pt>
                <c:pt idx="26610">
                  <c:v>-0.21151800000000001</c:v>
                </c:pt>
                <c:pt idx="26611">
                  <c:v>-0.21234900000000001</c:v>
                </c:pt>
                <c:pt idx="26612">
                  <c:v>-0.21320500000000001</c:v>
                </c:pt>
                <c:pt idx="26613">
                  <c:v>-0.21409500000000001</c:v>
                </c:pt>
                <c:pt idx="26614">
                  <c:v>-0.215029</c:v>
                </c:pt>
                <c:pt idx="26615">
                  <c:v>-0.216007</c:v>
                </c:pt>
                <c:pt idx="26616">
                  <c:v>-0.21701100000000001</c:v>
                </c:pt>
                <c:pt idx="26617">
                  <c:v>-0.21803</c:v>
                </c:pt>
                <c:pt idx="26618">
                  <c:v>-0.21906300000000001</c:v>
                </c:pt>
                <c:pt idx="26619">
                  <c:v>-0.220113</c:v>
                </c:pt>
                <c:pt idx="26620">
                  <c:v>-0.22118299999999999</c:v>
                </c:pt>
                <c:pt idx="26621">
                  <c:v>-0.222273</c:v>
                </c:pt>
                <c:pt idx="26622">
                  <c:v>-0.22338</c:v>
                </c:pt>
                <c:pt idx="26623">
                  <c:v>-0.22450200000000001</c:v>
                </c:pt>
                <c:pt idx="26624">
                  <c:v>-0.225637</c:v>
                </c:pt>
                <c:pt idx="26625">
                  <c:v>-0.22678599999999999</c:v>
                </c:pt>
                <c:pt idx="26626">
                  <c:v>-0.22794800000000001</c:v>
                </c:pt>
                <c:pt idx="26627">
                  <c:v>-0.22911899999999999</c:v>
                </c:pt>
                <c:pt idx="26628">
                  <c:v>-0.230299</c:v>
                </c:pt>
                <c:pt idx="26629">
                  <c:v>-0.23149600000000001</c:v>
                </c:pt>
                <c:pt idx="26630">
                  <c:v>-0.232707</c:v>
                </c:pt>
                <c:pt idx="26631">
                  <c:v>-0.23392399999999999</c:v>
                </c:pt>
                <c:pt idx="26632">
                  <c:v>-0.23513200000000001</c:v>
                </c:pt>
                <c:pt idx="26633">
                  <c:v>-0.236322</c:v>
                </c:pt>
                <c:pt idx="26634">
                  <c:v>-0.23749500000000001</c:v>
                </c:pt>
                <c:pt idx="26635">
                  <c:v>-0.238653</c:v>
                </c:pt>
                <c:pt idx="26636">
                  <c:v>-0.23979900000000001</c:v>
                </c:pt>
                <c:pt idx="26637">
                  <c:v>-0.24093100000000001</c:v>
                </c:pt>
                <c:pt idx="26638">
                  <c:v>-0.24204800000000001</c:v>
                </c:pt>
                <c:pt idx="26639">
                  <c:v>-0.243145</c:v>
                </c:pt>
                <c:pt idx="26640">
                  <c:v>-0.24421300000000001</c:v>
                </c:pt>
                <c:pt idx="26641">
                  <c:v>-0.24524299999999999</c:v>
                </c:pt>
                <c:pt idx="26642">
                  <c:v>-0.24623</c:v>
                </c:pt>
                <c:pt idx="26643">
                  <c:v>-0.247168</c:v>
                </c:pt>
                <c:pt idx="26644">
                  <c:v>-0.248054</c:v>
                </c:pt>
                <c:pt idx="26645">
                  <c:v>-0.248888</c:v>
                </c:pt>
                <c:pt idx="26646">
                  <c:v>-0.24967900000000001</c:v>
                </c:pt>
                <c:pt idx="26647">
                  <c:v>-0.25043300000000002</c:v>
                </c:pt>
                <c:pt idx="26648">
                  <c:v>-0.25114900000000001</c:v>
                </c:pt>
                <c:pt idx="26649">
                  <c:v>-0.25182599999999999</c:v>
                </c:pt>
                <c:pt idx="26650">
                  <c:v>-0.25246200000000002</c:v>
                </c:pt>
                <c:pt idx="26651">
                  <c:v>-0.25305699999999998</c:v>
                </c:pt>
                <c:pt idx="26652">
                  <c:v>-0.25360700000000003</c:v>
                </c:pt>
                <c:pt idx="26653">
                  <c:v>-0.25410899999999997</c:v>
                </c:pt>
                <c:pt idx="26654">
                  <c:v>-0.25456600000000001</c:v>
                </c:pt>
                <c:pt idx="26655">
                  <c:v>-0.25498799999999999</c:v>
                </c:pt>
                <c:pt idx="26656">
                  <c:v>-0.25537399999999999</c:v>
                </c:pt>
                <c:pt idx="26657">
                  <c:v>-0.25572099999999998</c:v>
                </c:pt>
                <c:pt idx="26658">
                  <c:v>-0.25602599999999998</c:v>
                </c:pt>
                <c:pt idx="26659">
                  <c:v>-0.25628899999999999</c:v>
                </c:pt>
                <c:pt idx="26660">
                  <c:v>-0.25650499999999998</c:v>
                </c:pt>
                <c:pt idx="26661">
                  <c:v>-0.25667200000000001</c:v>
                </c:pt>
                <c:pt idx="26662">
                  <c:v>-0.25679600000000002</c:v>
                </c:pt>
                <c:pt idx="26663">
                  <c:v>-0.25687700000000002</c:v>
                </c:pt>
                <c:pt idx="26664">
                  <c:v>-0.25691199999999997</c:v>
                </c:pt>
                <c:pt idx="26665">
                  <c:v>-0.25689899999999999</c:v>
                </c:pt>
                <c:pt idx="26666">
                  <c:v>-0.25683600000000001</c:v>
                </c:pt>
                <c:pt idx="26667">
                  <c:v>-0.25672400000000001</c:v>
                </c:pt>
                <c:pt idx="26668">
                  <c:v>-0.25656099999999998</c:v>
                </c:pt>
                <c:pt idx="26669">
                  <c:v>-0.25634800000000002</c:v>
                </c:pt>
                <c:pt idx="26670">
                  <c:v>-0.25608700000000001</c:v>
                </c:pt>
                <c:pt idx="26671">
                  <c:v>-0.25578200000000001</c:v>
                </c:pt>
                <c:pt idx="26672">
                  <c:v>-0.25543100000000002</c:v>
                </c:pt>
                <c:pt idx="26673">
                  <c:v>-0.25503599999999998</c:v>
                </c:pt>
                <c:pt idx="26674">
                  <c:v>-0.25459199999999998</c:v>
                </c:pt>
                <c:pt idx="26675">
                  <c:v>-0.25409599999999999</c:v>
                </c:pt>
                <c:pt idx="26676">
                  <c:v>-0.25354599999999999</c:v>
                </c:pt>
                <c:pt idx="26677">
                  <c:v>-0.25295099999999998</c:v>
                </c:pt>
                <c:pt idx="26678">
                  <c:v>-0.25232100000000002</c:v>
                </c:pt>
                <c:pt idx="26679">
                  <c:v>-0.25166300000000003</c:v>
                </c:pt>
                <c:pt idx="26680">
                  <c:v>-0.25097599999999998</c:v>
                </c:pt>
                <c:pt idx="26681">
                  <c:v>-0.25025599999999998</c:v>
                </c:pt>
                <c:pt idx="26682">
                  <c:v>-0.24951300000000001</c:v>
                </c:pt>
                <c:pt idx="26683">
                  <c:v>-0.24875</c:v>
                </c:pt>
                <c:pt idx="26684">
                  <c:v>-0.247921</c:v>
                </c:pt>
                <c:pt idx="26685">
                  <c:v>-0.24699099999999999</c:v>
                </c:pt>
                <c:pt idx="26686">
                  <c:v>-0.24601700000000001</c:v>
                </c:pt>
                <c:pt idx="26687">
                  <c:v>-0.24504000000000001</c:v>
                </c:pt>
                <c:pt idx="26688">
                  <c:v>-0.244033</c:v>
                </c:pt>
                <c:pt idx="26689">
                  <c:v>-0.24298800000000001</c:v>
                </c:pt>
                <c:pt idx="26690">
                  <c:v>-0.241928</c:v>
                </c:pt>
                <c:pt idx="26691">
                  <c:v>-0.24086199999999999</c:v>
                </c:pt>
                <c:pt idx="26692">
                  <c:v>-0.23979</c:v>
                </c:pt>
                <c:pt idx="26693">
                  <c:v>-0.238705</c:v>
                </c:pt>
                <c:pt idx="26694">
                  <c:v>-0.23760800000000001</c:v>
                </c:pt>
                <c:pt idx="26695">
                  <c:v>-0.23649899999999999</c:v>
                </c:pt>
                <c:pt idx="26696">
                  <c:v>-0.23538300000000001</c:v>
                </c:pt>
                <c:pt idx="26697">
                  <c:v>-0.234262</c:v>
                </c:pt>
                <c:pt idx="26698">
                  <c:v>-0.23314199999999999</c:v>
                </c:pt>
                <c:pt idx="26699">
                  <c:v>-0.23202100000000001</c:v>
                </c:pt>
                <c:pt idx="26700">
                  <c:v>-0.23089999999999999</c:v>
                </c:pt>
                <c:pt idx="26701">
                  <c:v>-0.22977900000000001</c:v>
                </c:pt>
                <c:pt idx="26702">
                  <c:v>-0.22866300000000001</c:v>
                </c:pt>
                <c:pt idx="26703">
                  <c:v>-0.22756000000000001</c:v>
                </c:pt>
                <c:pt idx="26704">
                  <c:v>-0.22647</c:v>
                </c:pt>
                <c:pt idx="26705">
                  <c:v>-0.22539300000000001</c:v>
                </c:pt>
                <c:pt idx="26706">
                  <c:v>-0.22433500000000001</c:v>
                </c:pt>
                <c:pt idx="26707">
                  <c:v>-0.2233</c:v>
                </c:pt>
                <c:pt idx="26708">
                  <c:v>-0.22228500000000001</c:v>
                </c:pt>
                <c:pt idx="26709">
                  <c:v>-0.22128800000000001</c:v>
                </c:pt>
                <c:pt idx="26710">
                  <c:v>-0.220307</c:v>
                </c:pt>
                <c:pt idx="26711">
                  <c:v>-0.21934699999999999</c:v>
                </c:pt>
                <c:pt idx="26712">
                  <c:v>-0.218413</c:v>
                </c:pt>
                <c:pt idx="26713">
                  <c:v>-0.217502</c:v>
                </c:pt>
                <c:pt idx="26714">
                  <c:v>-0.216616</c:v>
                </c:pt>
                <c:pt idx="26715">
                  <c:v>-0.21576100000000001</c:v>
                </c:pt>
                <c:pt idx="26716">
                  <c:v>-0.21493999999999999</c:v>
                </c:pt>
                <c:pt idx="26717">
                  <c:v>-0.21414900000000001</c:v>
                </c:pt>
                <c:pt idx="26718">
                  <c:v>-0.21338099999999999</c:v>
                </c:pt>
                <c:pt idx="26719">
                  <c:v>-0.21262900000000001</c:v>
                </c:pt>
                <c:pt idx="26720">
                  <c:v>-0.21188799999999999</c:v>
                </c:pt>
                <c:pt idx="26721">
                  <c:v>-0.21116299999999999</c:v>
                </c:pt>
                <c:pt idx="26722">
                  <c:v>-0.21046899999999999</c:v>
                </c:pt>
                <c:pt idx="26723">
                  <c:v>-0.209817</c:v>
                </c:pt>
                <c:pt idx="26724">
                  <c:v>-0.20920800000000001</c:v>
                </c:pt>
                <c:pt idx="26725">
                  <c:v>-0.20863399999999999</c:v>
                </c:pt>
                <c:pt idx="26726">
                  <c:v>-0.20808099999999999</c:v>
                </c:pt>
                <c:pt idx="26727">
                  <c:v>-0.207541</c:v>
                </c:pt>
                <c:pt idx="26728">
                  <c:v>-0.207013</c:v>
                </c:pt>
                <c:pt idx="26729">
                  <c:v>-0.20649500000000001</c:v>
                </c:pt>
                <c:pt idx="26730">
                  <c:v>-0.205983</c:v>
                </c:pt>
                <c:pt idx="26731">
                  <c:v>-0.205483</c:v>
                </c:pt>
                <c:pt idx="26732">
                  <c:v>-0.20500099999999999</c:v>
                </c:pt>
                <c:pt idx="26733">
                  <c:v>-0.204537</c:v>
                </c:pt>
                <c:pt idx="26734">
                  <c:v>-0.20409099999999999</c:v>
                </c:pt>
                <c:pt idx="26735">
                  <c:v>-0.20366500000000001</c:v>
                </c:pt>
                <c:pt idx="26736">
                  <c:v>-0.203261</c:v>
                </c:pt>
                <c:pt idx="26737">
                  <c:v>-0.20288100000000001</c:v>
                </c:pt>
                <c:pt idx="26738">
                  <c:v>-0.20253299999999999</c:v>
                </c:pt>
                <c:pt idx="26739">
                  <c:v>-0.20222000000000001</c:v>
                </c:pt>
                <c:pt idx="26740">
                  <c:v>-0.20194100000000001</c:v>
                </c:pt>
                <c:pt idx="26741">
                  <c:v>-0.20169300000000001</c:v>
                </c:pt>
                <c:pt idx="26742">
                  <c:v>-0.20147499999999999</c:v>
                </c:pt>
                <c:pt idx="26743">
                  <c:v>-0.20128599999999999</c:v>
                </c:pt>
                <c:pt idx="26744">
                  <c:v>-0.20111599999999999</c:v>
                </c:pt>
                <c:pt idx="26745">
                  <c:v>-0.20095499999999999</c:v>
                </c:pt>
                <c:pt idx="26746">
                  <c:v>-0.200794</c:v>
                </c:pt>
                <c:pt idx="26747">
                  <c:v>-0.200627</c:v>
                </c:pt>
                <c:pt idx="26748">
                  <c:v>-0.200456</c:v>
                </c:pt>
                <c:pt idx="26749">
                  <c:v>-0.20028299999999999</c:v>
                </c:pt>
                <c:pt idx="26750">
                  <c:v>-0.20010900000000001</c:v>
                </c:pt>
                <c:pt idx="26751">
                  <c:v>-0.19993</c:v>
                </c:pt>
                <c:pt idx="26752">
                  <c:v>-0.199737</c:v>
                </c:pt>
                <c:pt idx="26753">
                  <c:v>-0.19952300000000001</c:v>
                </c:pt>
                <c:pt idx="26754">
                  <c:v>-0.19928399999999999</c:v>
                </c:pt>
                <c:pt idx="26755">
                  <c:v>-0.19902600000000001</c:v>
                </c:pt>
                <c:pt idx="26756">
                  <c:v>-0.198764</c:v>
                </c:pt>
                <c:pt idx="26757">
                  <c:v>-0.19850999999999999</c:v>
                </c:pt>
                <c:pt idx="26758">
                  <c:v>-0.19826099999999999</c:v>
                </c:pt>
                <c:pt idx="26759">
                  <c:v>-0.19801299999999999</c:v>
                </c:pt>
                <c:pt idx="26760">
                  <c:v>-0.197771</c:v>
                </c:pt>
                <c:pt idx="26761">
                  <c:v>-0.19753999999999999</c:v>
                </c:pt>
                <c:pt idx="26762">
                  <c:v>-0.19731899999999999</c:v>
                </c:pt>
                <c:pt idx="26763">
                  <c:v>-0.197107</c:v>
                </c:pt>
                <c:pt idx="26764">
                  <c:v>-0.19689999999999999</c:v>
                </c:pt>
                <c:pt idx="26765">
                  <c:v>-0.19669600000000001</c:v>
                </c:pt>
                <c:pt idx="26766">
                  <c:v>-0.196491</c:v>
                </c:pt>
                <c:pt idx="26767">
                  <c:v>-0.19628699999999999</c:v>
                </c:pt>
                <c:pt idx="26768">
                  <c:v>-0.196078</c:v>
                </c:pt>
                <c:pt idx="26769">
                  <c:v>-0.19586400000000001</c:v>
                </c:pt>
                <c:pt idx="26770">
                  <c:v>-0.19564899999999999</c:v>
                </c:pt>
                <c:pt idx="26771">
                  <c:v>-0.19541600000000001</c:v>
                </c:pt>
                <c:pt idx="26772">
                  <c:v>-0.195109</c:v>
                </c:pt>
                <c:pt idx="26773">
                  <c:v>-0.19473599999999999</c:v>
                </c:pt>
                <c:pt idx="26774">
                  <c:v>-0.19436800000000001</c:v>
                </c:pt>
                <c:pt idx="26775">
                  <c:v>-0.19400899999999999</c:v>
                </c:pt>
                <c:pt idx="26776">
                  <c:v>-0.193629</c:v>
                </c:pt>
                <c:pt idx="26777">
                  <c:v>-0.19323100000000001</c:v>
                </c:pt>
                <c:pt idx="26778">
                  <c:v>-0.192825</c:v>
                </c:pt>
                <c:pt idx="26779">
                  <c:v>-0.192408</c:v>
                </c:pt>
                <c:pt idx="26780">
                  <c:v>-0.19197800000000001</c:v>
                </c:pt>
                <c:pt idx="26781">
                  <c:v>-0.191526</c:v>
                </c:pt>
                <c:pt idx="26782">
                  <c:v>-0.19104599999999999</c:v>
                </c:pt>
                <c:pt idx="26783">
                  <c:v>-0.19054099999999999</c:v>
                </c:pt>
                <c:pt idx="26784">
                  <c:v>-0.19001999999999999</c:v>
                </c:pt>
                <c:pt idx="26785">
                  <c:v>-0.18948599999999999</c:v>
                </c:pt>
                <c:pt idx="26786">
                  <c:v>-0.18894</c:v>
                </c:pt>
                <c:pt idx="26787">
                  <c:v>-0.188384</c:v>
                </c:pt>
                <c:pt idx="26788">
                  <c:v>-0.18782099999999999</c:v>
                </c:pt>
                <c:pt idx="26789">
                  <c:v>-0.187254</c:v>
                </c:pt>
                <c:pt idx="26790">
                  <c:v>-0.186693</c:v>
                </c:pt>
                <c:pt idx="26791">
                  <c:v>-0.186141</c:v>
                </c:pt>
                <c:pt idx="26792">
                  <c:v>-0.18560199999999999</c:v>
                </c:pt>
                <c:pt idx="26793">
                  <c:v>-0.18507199999999999</c:v>
                </c:pt>
                <c:pt idx="26794">
                  <c:v>-0.18454699999999999</c:v>
                </c:pt>
                <c:pt idx="26795">
                  <c:v>-0.18402399999999999</c:v>
                </c:pt>
                <c:pt idx="26796">
                  <c:v>-0.183501</c:v>
                </c:pt>
                <c:pt idx="26797">
                  <c:v>-0.18298200000000001</c:v>
                </c:pt>
                <c:pt idx="26798">
                  <c:v>-0.18246699999999999</c:v>
                </c:pt>
                <c:pt idx="26799">
                  <c:v>-0.18195600000000001</c:v>
                </c:pt>
                <c:pt idx="26800">
                  <c:v>-0.18144399999999999</c:v>
                </c:pt>
                <c:pt idx="26801">
                  <c:v>-0.180927</c:v>
                </c:pt>
                <c:pt idx="26802">
                  <c:v>-0.18040300000000001</c:v>
                </c:pt>
                <c:pt idx="26803">
                  <c:v>-0.179869</c:v>
                </c:pt>
                <c:pt idx="26804">
                  <c:v>-0.17932000000000001</c:v>
                </c:pt>
                <c:pt idx="26805">
                  <c:v>-0.17875099999999999</c:v>
                </c:pt>
                <c:pt idx="26806">
                  <c:v>-0.17816499999999999</c:v>
                </c:pt>
                <c:pt idx="26807">
                  <c:v>-0.17756</c:v>
                </c:pt>
                <c:pt idx="26808">
                  <c:v>-0.17693400000000001</c:v>
                </c:pt>
                <c:pt idx="26809">
                  <c:v>-0.176288</c:v>
                </c:pt>
                <c:pt idx="26810">
                  <c:v>-0.175625</c:v>
                </c:pt>
                <c:pt idx="26811">
                  <c:v>-0.17494799999999999</c:v>
                </c:pt>
                <c:pt idx="26812">
                  <c:v>-0.17425599999999999</c:v>
                </c:pt>
                <c:pt idx="26813">
                  <c:v>-0.17354800000000001</c:v>
                </c:pt>
                <c:pt idx="26814">
                  <c:v>-0.172823</c:v>
                </c:pt>
                <c:pt idx="26815">
                  <c:v>-0.17208399999999999</c:v>
                </c:pt>
                <c:pt idx="26816">
                  <c:v>-0.17133499999999999</c:v>
                </c:pt>
                <c:pt idx="26817">
                  <c:v>-0.17057900000000001</c:v>
                </c:pt>
                <c:pt idx="26818">
                  <c:v>-0.169817</c:v>
                </c:pt>
                <c:pt idx="26819">
                  <c:v>-0.16905100000000001</c:v>
                </c:pt>
                <c:pt idx="26820">
                  <c:v>-0.16828199999999999</c:v>
                </c:pt>
                <c:pt idx="26821">
                  <c:v>-0.16750899999999999</c:v>
                </c:pt>
                <c:pt idx="26822">
                  <c:v>-0.16673099999999999</c:v>
                </c:pt>
                <c:pt idx="26823">
                  <c:v>-0.16594700000000001</c:v>
                </c:pt>
                <c:pt idx="26824">
                  <c:v>-0.16516400000000001</c:v>
                </c:pt>
                <c:pt idx="26825">
                  <c:v>-0.16438700000000001</c:v>
                </c:pt>
                <c:pt idx="26826">
                  <c:v>-0.16362199999999999</c:v>
                </c:pt>
                <c:pt idx="26827">
                  <c:v>-0.16286900000000001</c:v>
                </c:pt>
                <c:pt idx="26828">
                  <c:v>-0.16212699999999999</c:v>
                </c:pt>
                <c:pt idx="26829">
                  <c:v>-0.16139600000000001</c:v>
                </c:pt>
                <c:pt idx="26830">
                  <c:v>-0.16067300000000001</c:v>
                </c:pt>
                <c:pt idx="26831">
                  <c:v>-0.15995200000000001</c:v>
                </c:pt>
                <c:pt idx="26832">
                  <c:v>-0.15923300000000001</c:v>
                </c:pt>
                <c:pt idx="26833">
                  <c:v>-0.15851499999999999</c:v>
                </c:pt>
                <c:pt idx="26834">
                  <c:v>-0.157802</c:v>
                </c:pt>
                <c:pt idx="26835">
                  <c:v>-0.15709799999999999</c:v>
                </c:pt>
                <c:pt idx="26836">
                  <c:v>-0.15640499999999999</c:v>
                </c:pt>
                <c:pt idx="26837">
                  <c:v>-0.15572</c:v>
                </c:pt>
                <c:pt idx="26838">
                  <c:v>-0.15503800000000001</c:v>
                </c:pt>
                <c:pt idx="26839">
                  <c:v>-0.154359</c:v>
                </c:pt>
                <c:pt idx="26840">
                  <c:v>-0.15368399999999999</c:v>
                </c:pt>
                <c:pt idx="26841">
                  <c:v>-0.15302099999999999</c:v>
                </c:pt>
                <c:pt idx="26842">
                  <c:v>-0.15237500000000001</c:v>
                </c:pt>
                <c:pt idx="26843">
                  <c:v>-0.15175</c:v>
                </c:pt>
                <c:pt idx="26844">
                  <c:v>-0.15115300000000001</c:v>
                </c:pt>
                <c:pt idx="26845">
                  <c:v>-0.150589</c:v>
                </c:pt>
                <c:pt idx="26846">
                  <c:v>-0.15004899999999999</c:v>
                </c:pt>
                <c:pt idx="26847">
                  <c:v>-0.14952499999999999</c:v>
                </c:pt>
                <c:pt idx="26848">
                  <c:v>-0.14901800000000001</c:v>
                </c:pt>
                <c:pt idx="26849">
                  <c:v>-0.148538</c:v>
                </c:pt>
                <c:pt idx="26850">
                  <c:v>-0.148091</c:v>
                </c:pt>
                <c:pt idx="26851">
                  <c:v>-0.147675</c:v>
                </c:pt>
                <c:pt idx="26852">
                  <c:v>-0.147286</c:v>
                </c:pt>
                <c:pt idx="26853">
                  <c:v>-0.146921</c:v>
                </c:pt>
                <c:pt idx="26854">
                  <c:v>-0.14658099999999999</c:v>
                </c:pt>
                <c:pt idx="26855">
                  <c:v>-0.14626400000000001</c:v>
                </c:pt>
                <c:pt idx="26856">
                  <c:v>-0.14596700000000001</c:v>
                </c:pt>
                <c:pt idx="26857">
                  <c:v>-0.14568500000000001</c:v>
                </c:pt>
                <c:pt idx="26858">
                  <c:v>-0.14542099999999999</c:v>
                </c:pt>
                <c:pt idx="26859">
                  <c:v>-0.145176</c:v>
                </c:pt>
                <c:pt idx="26860">
                  <c:v>-0.144952</c:v>
                </c:pt>
                <c:pt idx="26861">
                  <c:v>-0.14475399999999999</c:v>
                </c:pt>
                <c:pt idx="26862">
                  <c:v>-0.14458199999999999</c:v>
                </c:pt>
                <c:pt idx="26863">
                  <c:v>-0.14443700000000001</c:v>
                </c:pt>
                <c:pt idx="26864">
                  <c:v>-0.144318</c:v>
                </c:pt>
                <c:pt idx="26865">
                  <c:v>-0.14422199999999999</c:v>
                </c:pt>
                <c:pt idx="26866">
                  <c:v>-0.14414299999999999</c:v>
                </c:pt>
                <c:pt idx="26867">
                  <c:v>-0.14407900000000001</c:v>
                </c:pt>
                <c:pt idx="26868">
                  <c:v>-0.14402599999999999</c:v>
                </c:pt>
                <c:pt idx="26869">
                  <c:v>-0.143986</c:v>
                </c:pt>
                <c:pt idx="26870">
                  <c:v>-0.143958</c:v>
                </c:pt>
                <c:pt idx="26871">
                  <c:v>-0.14394699999999999</c:v>
                </c:pt>
                <c:pt idx="26872">
                  <c:v>-0.143954</c:v>
                </c:pt>
                <c:pt idx="26873">
                  <c:v>-0.143982</c:v>
                </c:pt>
                <c:pt idx="26874">
                  <c:v>-0.14403299999999999</c:v>
                </c:pt>
                <c:pt idx="26875">
                  <c:v>-0.14410800000000001</c:v>
                </c:pt>
                <c:pt idx="26876">
                  <c:v>-0.144208</c:v>
                </c:pt>
                <c:pt idx="26877">
                  <c:v>-0.14433099999999999</c:v>
                </c:pt>
                <c:pt idx="26878">
                  <c:v>-0.14447099999999999</c:v>
                </c:pt>
                <c:pt idx="26879">
                  <c:v>-0.14462700000000001</c:v>
                </c:pt>
                <c:pt idx="26880">
                  <c:v>-0.14480100000000001</c:v>
                </c:pt>
                <c:pt idx="26881">
                  <c:v>-0.14498900000000001</c:v>
                </c:pt>
                <c:pt idx="26882">
                  <c:v>-0.14518400000000001</c:v>
                </c:pt>
                <c:pt idx="26883">
                  <c:v>-0.14538200000000001</c:v>
                </c:pt>
                <c:pt idx="26884">
                  <c:v>-0.14557800000000001</c:v>
                </c:pt>
                <c:pt idx="26885">
                  <c:v>-0.14576900000000001</c:v>
                </c:pt>
                <c:pt idx="26886">
                  <c:v>-0.145955</c:v>
                </c:pt>
                <c:pt idx="26887">
                  <c:v>-0.14613699999999999</c:v>
                </c:pt>
                <c:pt idx="26888">
                  <c:v>-0.146314</c:v>
                </c:pt>
                <c:pt idx="26889">
                  <c:v>-0.146484</c:v>
                </c:pt>
                <c:pt idx="26890">
                  <c:v>-0.14664199999999999</c:v>
                </c:pt>
                <c:pt idx="26891">
                  <c:v>-0.146791</c:v>
                </c:pt>
                <c:pt idx="26892">
                  <c:v>-0.14693400000000001</c:v>
                </c:pt>
                <c:pt idx="26893">
                  <c:v>-0.14707500000000001</c:v>
                </c:pt>
                <c:pt idx="26894">
                  <c:v>-0.14721300000000001</c:v>
                </c:pt>
                <c:pt idx="26895">
                  <c:v>-0.147345</c:v>
                </c:pt>
                <c:pt idx="26896">
                  <c:v>-0.14746899999999999</c:v>
                </c:pt>
                <c:pt idx="26897">
                  <c:v>-0.14758599999999999</c:v>
                </c:pt>
                <c:pt idx="26898">
                  <c:v>-0.147699</c:v>
                </c:pt>
                <c:pt idx="26899">
                  <c:v>-0.14780299999999999</c:v>
                </c:pt>
                <c:pt idx="26900">
                  <c:v>-0.147894</c:v>
                </c:pt>
                <c:pt idx="26901">
                  <c:v>-0.147975</c:v>
                </c:pt>
                <c:pt idx="26902">
                  <c:v>-0.14804600000000001</c:v>
                </c:pt>
                <c:pt idx="26903">
                  <c:v>-0.14810799999999999</c:v>
                </c:pt>
                <c:pt idx="26904">
                  <c:v>-0.14815999999999999</c:v>
                </c:pt>
                <c:pt idx="26905">
                  <c:v>-0.1482</c:v>
                </c:pt>
                <c:pt idx="26906">
                  <c:v>-0.148225</c:v>
                </c:pt>
                <c:pt idx="26907">
                  <c:v>-0.14824000000000001</c:v>
                </c:pt>
                <c:pt idx="26908">
                  <c:v>-0.14824499999999999</c:v>
                </c:pt>
                <c:pt idx="26909">
                  <c:v>-0.148198</c:v>
                </c:pt>
                <c:pt idx="26910">
                  <c:v>-0.148065</c:v>
                </c:pt>
                <c:pt idx="26911">
                  <c:v>-0.14788899999999999</c:v>
                </c:pt>
                <c:pt idx="26912">
                  <c:v>-0.147701</c:v>
                </c:pt>
                <c:pt idx="26913">
                  <c:v>-0.14747199999999999</c:v>
                </c:pt>
                <c:pt idx="26914">
                  <c:v>-0.14719499999999999</c:v>
                </c:pt>
                <c:pt idx="26915">
                  <c:v>-0.14688499999999999</c:v>
                </c:pt>
                <c:pt idx="26916">
                  <c:v>-0.14655099999999999</c:v>
                </c:pt>
                <c:pt idx="26917">
                  <c:v>-0.14618700000000001</c:v>
                </c:pt>
                <c:pt idx="26918">
                  <c:v>-0.145788</c:v>
                </c:pt>
                <c:pt idx="26919">
                  <c:v>-0.145347</c:v>
                </c:pt>
                <c:pt idx="26920">
                  <c:v>-0.14486499999999999</c:v>
                </c:pt>
                <c:pt idx="26921">
                  <c:v>-0.144341</c:v>
                </c:pt>
                <c:pt idx="26922">
                  <c:v>-0.14377699999999999</c:v>
                </c:pt>
                <c:pt idx="26923">
                  <c:v>-0.143177</c:v>
                </c:pt>
                <c:pt idx="26924">
                  <c:v>-0.14254</c:v>
                </c:pt>
                <c:pt idx="26925">
                  <c:v>-0.14186799999999999</c:v>
                </c:pt>
                <c:pt idx="26926">
                  <c:v>-0.14116600000000001</c:v>
                </c:pt>
                <c:pt idx="26927">
                  <c:v>-0.14043600000000001</c:v>
                </c:pt>
                <c:pt idx="26928">
                  <c:v>-0.139681</c:v>
                </c:pt>
                <c:pt idx="26929">
                  <c:v>-0.138903</c:v>
                </c:pt>
                <c:pt idx="26930">
                  <c:v>-0.138102</c:v>
                </c:pt>
                <c:pt idx="26931">
                  <c:v>-0.13727500000000001</c:v>
                </c:pt>
                <c:pt idx="26932">
                  <c:v>-0.13642000000000001</c:v>
                </c:pt>
                <c:pt idx="26933">
                  <c:v>-0.13553599999999999</c:v>
                </c:pt>
                <c:pt idx="26934">
                  <c:v>-0.13462299999999999</c:v>
                </c:pt>
                <c:pt idx="26935">
                  <c:v>-0.13367899999999999</c:v>
                </c:pt>
                <c:pt idx="26936">
                  <c:v>-0.13270000000000001</c:v>
                </c:pt>
                <c:pt idx="26937">
                  <c:v>-0.131687</c:v>
                </c:pt>
                <c:pt idx="26938">
                  <c:v>-0.130638</c:v>
                </c:pt>
                <c:pt idx="26939">
                  <c:v>-0.129551</c:v>
                </c:pt>
                <c:pt idx="26940">
                  <c:v>-0.12842300000000001</c:v>
                </c:pt>
                <c:pt idx="26941">
                  <c:v>-0.12725600000000001</c:v>
                </c:pt>
                <c:pt idx="26942">
                  <c:v>-0.12604899999999999</c:v>
                </c:pt>
                <c:pt idx="26943">
                  <c:v>-0.124803</c:v>
                </c:pt>
                <c:pt idx="26944">
                  <c:v>-0.123518</c:v>
                </c:pt>
                <c:pt idx="26945">
                  <c:v>-0.122197</c:v>
                </c:pt>
                <c:pt idx="26946">
                  <c:v>-0.12084300000000001</c:v>
                </c:pt>
                <c:pt idx="26947">
                  <c:v>-0.11945799999999999</c:v>
                </c:pt>
                <c:pt idx="26948">
                  <c:v>-0.11804199999999999</c:v>
                </c:pt>
                <c:pt idx="26949">
                  <c:v>-0.11659600000000001</c:v>
                </c:pt>
                <c:pt idx="26950">
                  <c:v>-0.115121</c:v>
                </c:pt>
                <c:pt idx="26951">
                  <c:v>-0.113619</c:v>
                </c:pt>
                <c:pt idx="26952">
                  <c:v>-0.11209</c:v>
                </c:pt>
                <c:pt idx="26953">
                  <c:v>-0.11053499999999999</c:v>
                </c:pt>
                <c:pt idx="26954">
                  <c:v>-0.10895299999999999</c:v>
                </c:pt>
                <c:pt idx="26955">
                  <c:v>-0.10734299999999999</c:v>
                </c:pt>
                <c:pt idx="26956">
                  <c:v>-0.10570400000000001</c:v>
                </c:pt>
                <c:pt idx="26957">
                  <c:v>-0.104037</c:v>
                </c:pt>
                <c:pt idx="26958">
                  <c:v>-0.102339</c:v>
                </c:pt>
                <c:pt idx="26959">
                  <c:v>-0.100609</c:v>
                </c:pt>
                <c:pt idx="26960">
                  <c:v>-9.8845799999999998E-2</c:v>
                </c:pt>
                <c:pt idx="26961">
                  <c:v>-9.7052700000000006E-2</c:v>
                </c:pt>
                <c:pt idx="26962">
                  <c:v>-9.5233999999999999E-2</c:v>
                </c:pt>
                <c:pt idx="26963">
                  <c:v>-9.3394500000000005E-2</c:v>
                </c:pt>
                <c:pt idx="26964">
                  <c:v>-9.1537199999999999E-2</c:v>
                </c:pt>
                <c:pt idx="26965">
                  <c:v>-8.9663499999999993E-2</c:v>
                </c:pt>
                <c:pt idx="26966">
                  <c:v>-8.7775400000000003E-2</c:v>
                </c:pt>
                <c:pt idx="26967">
                  <c:v>-8.5874400000000004E-2</c:v>
                </c:pt>
                <c:pt idx="26968">
                  <c:v>-8.3960800000000002E-2</c:v>
                </c:pt>
                <c:pt idx="26969">
                  <c:v>-8.2034099999999999E-2</c:v>
                </c:pt>
                <c:pt idx="26970">
                  <c:v>-8.0094299999999993E-2</c:v>
                </c:pt>
                <c:pt idx="26971">
                  <c:v>-7.8143400000000002E-2</c:v>
                </c:pt>
                <c:pt idx="26972">
                  <c:v>-7.6184100000000005E-2</c:v>
                </c:pt>
                <c:pt idx="26973">
                  <c:v>-7.42197E-2</c:v>
                </c:pt>
                <c:pt idx="26974">
                  <c:v>-7.2253300000000006E-2</c:v>
                </c:pt>
                <c:pt idx="26975">
                  <c:v>-7.0285E-2</c:v>
                </c:pt>
                <c:pt idx="26976">
                  <c:v>-6.83111E-2</c:v>
                </c:pt>
                <c:pt idx="26977">
                  <c:v>-6.6329399999999997E-2</c:v>
                </c:pt>
                <c:pt idx="26978">
                  <c:v>-6.4341099999999998E-2</c:v>
                </c:pt>
                <c:pt idx="26979">
                  <c:v>-6.2349000000000002E-2</c:v>
                </c:pt>
                <c:pt idx="26980">
                  <c:v>-6.0355300000000001E-2</c:v>
                </c:pt>
                <c:pt idx="26981">
                  <c:v>-5.8363699999999998E-2</c:v>
                </c:pt>
                <c:pt idx="26982">
                  <c:v>-5.6378600000000001E-2</c:v>
                </c:pt>
                <c:pt idx="26983">
                  <c:v>-5.43989E-2</c:v>
                </c:pt>
                <c:pt idx="26984">
                  <c:v>-5.2419199999999999E-2</c:v>
                </c:pt>
                <c:pt idx="26985">
                  <c:v>-5.0439699999999997E-2</c:v>
                </c:pt>
                <c:pt idx="26986">
                  <c:v>-4.8467499999999997E-2</c:v>
                </c:pt>
                <c:pt idx="26987">
                  <c:v>-4.65104E-2</c:v>
                </c:pt>
                <c:pt idx="26988">
                  <c:v>-4.4574000000000003E-2</c:v>
                </c:pt>
                <c:pt idx="26989">
                  <c:v>-4.2660700000000003E-2</c:v>
                </c:pt>
                <c:pt idx="26990">
                  <c:v>-4.0768100000000002E-2</c:v>
                </c:pt>
                <c:pt idx="26991">
                  <c:v>-3.88931E-2</c:v>
                </c:pt>
                <c:pt idx="26992">
                  <c:v>-3.7034900000000003E-2</c:v>
                </c:pt>
                <c:pt idx="26993">
                  <c:v>-3.5194499999999997E-2</c:v>
                </c:pt>
                <c:pt idx="26994">
                  <c:v>-3.3374300000000003E-2</c:v>
                </c:pt>
                <c:pt idx="26995">
                  <c:v>-3.1577800000000003E-2</c:v>
                </c:pt>
                <c:pt idx="26996">
                  <c:v>-2.98087E-2</c:v>
                </c:pt>
                <c:pt idx="26997">
                  <c:v>-2.8072E-2</c:v>
                </c:pt>
                <c:pt idx="26998">
                  <c:v>-2.6371200000000001E-2</c:v>
                </c:pt>
                <c:pt idx="26999">
                  <c:v>-2.4706700000000002E-2</c:v>
                </c:pt>
                <c:pt idx="27000">
                  <c:v>-2.3077199999999999E-2</c:v>
                </c:pt>
                <c:pt idx="27001">
                  <c:v>-2.1484199999999998E-2</c:v>
                </c:pt>
                <c:pt idx="27002">
                  <c:v>-1.9929200000000001E-2</c:v>
                </c:pt>
                <c:pt idx="27003">
                  <c:v>-1.84104E-2</c:v>
                </c:pt>
                <c:pt idx="27004">
                  <c:v>-1.6925800000000001E-2</c:v>
                </c:pt>
                <c:pt idx="27005">
                  <c:v>-1.54764E-2</c:v>
                </c:pt>
                <c:pt idx="27006">
                  <c:v>-1.4064E-2</c:v>
                </c:pt>
                <c:pt idx="27007">
                  <c:v>-1.26917E-2</c:v>
                </c:pt>
                <c:pt idx="27008">
                  <c:v>-1.13621E-2</c:v>
                </c:pt>
                <c:pt idx="27009">
                  <c:v>-1.0076099999999999E-2</c:v>
                </c:pt>
                <c:pt idx="27010" formatCode="0.00E+00">
                  <c:v>-8.8342200000000003E-3</c:v>
                </c:pt>
                <c:pt idx="27011" formatCode="0.00E+00">
                  <c:v>-7.6380600000000003E-3</c:v>
                </c:pt>
                <c:pt idx="27012" formatCode="0.00E+00">
                  <c:v>-6.48899E-3</c:v>
                </c:pt>
                <c:pt idx="27013" formatCode="0.00E+00">
                  <c:v>-5.3862099999999998E-3</c:v>
                </c:pt>
                <c:pt idx="27014" formatCode="0.00E+00">
                  <c:v>-4.3282299999999998E-3</c:v>
                </c:pt>
                <c:pt idx="27015" formatCode="0.00E+00">
                  <c:v>-3.3152500000000001E-3</c:v>
                </c:pt>
                <c:pt idx="27016" formatCode="0.00E+00">
                  <c:v>-2.3492000000000001E-3</c:v>
                </c:pt>
                <c:pt idx="27017" formatCode="0.00E+00">
                  <c:v>-1.43227E-3</c:v>
                </c:pt>
                <c:pt idx="27018" formatCode="0.00E+00">
                  <c:v>-5.6540500000000005E-4</c:v>
                </c:pt>
                <c:pt idx="27019" formatCode="0.00E+00">
                  <c:v>2.5190199999999997E-4</c:v>
                </c:pt>
                <c:pt idx="27020" formatCode="0.00E+00">
                  <c:v>1.0211300000000001E-3</c:v>
                </c:pt>
                <c:pt idx="27021" formatCode="0.00E+00">
                  <c:v>1.74343E-3</c:v>
                </c:pt>
                <c:pt idx="27022" formatCode="0.00E+00">
                  <c:v>2.4181200000000002E-3</c:v>
                </c:pt>
                <c:pt idx="27023" formatCode="0.00E+00">
                  <c:v>3.04426E-3</c:v>
                </c:pt>
                <c:pt idx="27024" formatCode="0.00E+00">
                  <c:v>3.6225900000000002E-3</c:v>
                </c:pt>
                <c:pt idx="27025" formatCode="0.00E+00">
                  <c:v>4.1542599999999999E-3</c:v>
                </c:pt>
                <c:pt idx="27026" formatCode="0.00E+00">
                  <c:v>4.6396299999999996E-3</c:v>
                </c:pt>
                <c:pt idx="27027" formatCode="0.00E+00">
                  <c:v>5.0788700000000001E-3</c:v>
                </c:pt>
                <c:pt idx="27028" formatCode="0.00E+00">
                  <c:v>5.4726000000000002E-3</c:v>
                </c:pt>
                <c:pt idx="27029" formatCode="0.00E+00">
                  <c:v>5.8219400000000003E-3</c:v>
                </c:pt>
                <c:pt idx="27030" formatCode="0.00E+00">
                  <c:v>6.1278799999999996E-3</c:v>
                </c:pt>
                <c:pt idx="27031" formatCode="0.00E+00">
                  <c:v>6.3911699999999998E-3</c:v>
                </c:pt>
                <c:pt idx="27032" formatCode="0.00E+00">
                  <c:v>6.6129600000000002E-3</c:v>
                </c:pt>
                <c:pt idx="27033" formatCode="0.00E+00">
                  <c:v>6.7948100000000001E-3</c:v>
                </c:pt>
                <c:pt idx="27034" formatCode="0.00E+00">
                  <c:v>6.9376300000000002E-3</c:v>
                </c:pt>
                <c:pt idx="27035" formatCode="0.00E+00">
                  <c:v>7.0409399999999999E-3</c:v>
                </c:pt>
                <c:pt idx="27036" formatCode="0.00E+00">
                  <c:v>7.1038799999999999E-3</c:v>
                </c:pt>
                <c:pt idx="27037" formatCode="0.00E+00">
                  <c:v>7.1263100000000003E-3</c:v>
                </c:pt>
                <c:pt idx="27038" formatCode="0.00E+00">
                  <c:v>7.1085499999999999E-3</c:v>
                </c:pt>
                <c:pt idx="27039" formatCode="0.00E+00">
                  <c:v>7.0510299999999998E-3</c:v>
                </c:pt>
                <c:pt idx="27040" formatCode="0.00E+00">
                  <c:v>6.9542500000000004E-3</c:v>
                </c:pt>
                <c:pt idx="27041" formatCode="0.00E+00">
                  <c:v>6.8182399999999997E-3</c:v>
                </c:pt>
                <c:pt idx="27042" formatCode="0.00E+00">
                  <c:v>6.64352E-3</c:v>
                </c:pt>
                <c:pt idx="27043" formatCode="0.00E+00">
                  <c:v>6.4317100000000002E-3</c:v>
                </c:pt>
                <c:pt idx="27044" formatCode="0.00E+00">
                  <c:v>6.1848500000000004E-3</c:v>
                </c:pt>
                <c:pt idx="27045" formatCode="0.00E+00">
                  <c:v>5.9046799999999998E-3</c:v>
                </c:pt>
                <c:pt idx="27046" formatCode="0.00E+00">
                  <c:v>5.5921699999999996E-3</c:v>
                </c:pt>
                <c:pt idx="27047" formatCode="0.00E+00">
                  <c:v>5.2479099999999997E-3</c:v>
                </c:pt>
                <c:pt idx="27048" formatCode="0.00E+00">
                  <c:v>4.8727800000000002E-3</c:v>
                </c:pt>
                <c:pt idx="27049" formatCode="0.00E+00">
                  <c:v>4.4674600000000004E-3</c:v>
                </c:pt>
                <c:pt idx="27050" formatCode="0.00E+00">
                  <c:v>4.0321999999999997E-3</c:v>
                </c:pt>
                <c:pt idx="27051" formatCode="0.00E+00">
                  <c:v>3.5677199999999999E-3</c:v>
                </c:pt>
                <c:pt idx="27052" formatCode="0.00E+00">
                  <c:v>3.0752499999999999E-3</c:v>
                </c:pt>
                <c:pt idx="27053" formatCode="0.00E+00">
                  <c:v>2.5557000000000002E-3</c:v>
                </c:pt>
                <c:pt idx="27054" formatCode="0.00E+00">
                  <c:v>2.0104799999999998E-3</c:v>
                </c:pt>
                <c:pt idx="27055" formatCode="0.00E+00">
                  <c:v>1.44246E-3</c:v>
                </c:pt>
                <c:pt idx="27056" formatCode="0.00E+00">
                  <c:v>8.5456300000000002E-4</c:v>
                </c:pt>
                <c:pt idx="27057" formatCode="0.00E+00">
                  <c:v>2.4893400000000003E-4</c:v>
                </c:pt>
                <c:pt idx="27058" formatCode="0.00E+00">
                  <c:v>-3.7166599999999999E-4</c:v>
                </c:pt>
                <c:pt idx="27059" formatCode="0.00E+00">
                  <c:v>-1.0044699999999999E-3</c:v>
                </c:pt>
                <c:pt idx="27060" formatCode="0.00E+00">
                  <c:v>-1.64872E-3</c:v>
                </c:pt>
                <c:pt idx="27061" formatCode="0.00E+00">
                  <c:v>-2.3043E-3</c:v>
                </c:pt>
                <c:pt idx="27062" formatCode="0.00E+00">
                  <c:v>-2.9698900000000002E-3</c:v>
                </c:pt>
                <c:pt idx="27063" formatCode="0.00E+00">
                  <c:v>-3.6445599999999998E-3</c:v>
                </c:pt>
                <c:pt idx="27064" formatCode="0.00E+00">
                  <c:v>-4.3287899999999999E-3</c:v>
                </c:pt>
                <c:pt idx="27065" formatCode="0.00E+00">
                  <c:v>-5.0221399999999996E-3</c:v>
                </c:pt>
                <c:pt idx="27066" formatCode="0.00E+00">
                  <c:v>-5.7226400000000002E-3</c:v>
                </c:pt>
                <c:pt idx="27067" formatCode="0.00E+00">
                  <c:v>-6.4286300000000003E-3</c:v>
                </c:pt>
                <c:pt idx="27068" formatCode="0.00E+00">
                  <c:v>-7.1390300000000002E-3</c:v>
                </c:pt>
                <c:pt idx="27069" formatCode="0.00E+00">
                  <c:v>-7.8527800000000002E-3</c:v>
                </c:pt>
                <c:pt idx="27070" formatCode="0.00E+00">
                  <c:v>-8.5682999999999992E-3</c:v>
                </c:pt>
                <c:pt idx="27071" formatCode="0.00E+00">
                  <c:v>-9.2833800000000008E-3</c:v>
                </c:pt>
                <c:pt idx="27072" formatCode="0.00E+00">
                  <c:v>-9.9958600000000005E-3</c:v>
                </c:pt>
                <c:pt idx="27073">
                  <c:v>-1.0704E-2</c:v>
                </c:pt>
                <c:pt idx="27074">
                  <c:v>-1.1406599999999999E-2</c:v>
                </c:pt>
                <c:pt idx="27075">
                  <c:v>-1.2102099999999999E-2</c:v>
                </c:pt>
                <c:pt idx="27076">
                  <c:v>-1.2788300000000001E-2</c:v>
                </c:pt>
                <c:pt idx="27077">
                  <c:v>-1.3463599999999999E-2</c:v>
                </c:pt>
                <c:pt idx="27078">
                  <c:v>-1.41277E-2</c:v>
                </c:pt>
                <c:pt idx="27079">
                  <c:v>-1.4779799999999999E-2</c:v>
                </c:pt>
                <c:pt idx="27080">
                  <c:v>-1.5417800000000001E-2</c:v>
                </c:pt>
                <c:pt idx="27081">
                  <c:v>-1.6038899999999998E-2</c:v>
                </c:pt>
                <c:pt idx="27082">
                  <c:v>-1.6640499999999999E-2</c:v>
                </c:pt>
                <c:pt idx="27083">
                  <c:v>-1.7221299999999998E-2</c:v>
                </c:pt>
                <c:pt idx="27084">
                  <c:v>-1.7780899999999999E-2</c:v>
                </c:pt>
                <c:pt idx="27085">
                  <c:v>-1.8319200000000001E-2</c:v>
                </c:pt>
                <c:pt idx="27086">
                  <c:v>-1.8835500000000002E-2</c:v>
                </c:pt>
                <c:pt idx="27087">
                  <c:v>-1.9329599999999999E-2</c:v>
                </c:pt>
                <c:pt idx="27088">
                  <c:v>-1.9801300000000001E-2</c:v>
                </c:pt>
                <c:pt idx="27089">
                  <c:v>-2.0250799999999999E-2</c:v>
                </c:pt>
                <c:pt idx="27090">
                  <c:v>-2.0677299999999999E-2</c:v>
                </c:pt>
                <c:pt idx="27091">
                  <c:v>-2.1079899999999999E-2</c:v>
                </c:pt>
                <c:pt idx="27092">
                  <c:v>-2.1457400000000001E-2</c:v>
                </c:pt>
                <c:pt idx="27093">
                  <c:v>-2.1807E-2</c:v>
                </c:pt>
                <c:pt idx="27094">
                  <c:v>-2.2125800000000001E-2</c:v>
                </c:pt>
                <c:pt idx="27095">
                  <c:v>-2.24122E-2</c:v>
                </c:pt>
                <c:pt idx="27096">
                  <c:v>-2.2665100000000001E-2</c:v>
                </c:pt>
                <c:pt idx="27097">
                  <c:v>-2.2884000000000002E-2</c:v>
                </c:pt>
                <c:pt idx="27098">
                  <c:v>-2.3068399999999999E-2</c:v>
                </c:pt>
                <c:pt idx="27099">
                  <c:v>-2.3218300000000001E-2</c:v>
                </c:pt>
                <c:pt idx="27100">
                  <c:v>-2.33335E-2</c:v>
                </c:pt>
                <c:pt idx="27101">
                  <c:v>-2.3413300000000001E-2</c:v>
                </c:pt>
                <c:pt idx="27102">
                  <c:v>-2.3456500000000002E-2</c:v>
                </c:pt>
                <c:pt idx="27103">
                  <c:v>-2.34626E-2</c:v>
                </c:pt>
                <c:pt idx="27104">
                  <c:v>-2.3432499999999998E-2</c:v>
                </c:pt>
                <c:pt idx="27105">
                  <c:v>-2.33679E-2</c:v>
                </c:pt>
                <c:pt idx="27106">
                  <c:v>-2.3269600000000001E-2</c:v>
                </c:pt>
                <c:pt idx="27107">
                  <c:v>-2.3137499999999998E-2</c:v>
                </c:pt>
                <c:pt idx="27108">
                  <c:v>-2.29713E-2</c:v>
                </c:pt>
                <c:pt idx="27109">
                  <c:v>-2.2771099999999999E-2</c:v>
                </c:pt>
                <c:pt idx="27110">
                  <c:v>-2.2535400000000001E-2</c:v>
                </c:pt>
                <c:pt idx="27111">
                  <c:v>-2.2261699999999999E-2</c:v>
                </c:pt>
                <c:pt idx="27112">
                  <c:v>-2.1949E-2</c:v>
                </c:pt>
                <c:pt idx="27113">
                  <c:v>-2.1598800000000001E-2</c:v>
                </c:pt>
                <c:pt idx="27114">
                  <c:v>-2.12123E-2</c:v>
                </c:pt>
                <c:pt idx="27115">
                  <c:v>-2.07888E-2</c:v>
                </c:pt>
                <c:pt idx="27116">
                  <c:v>-2.0326899999999998E-2</c:v>
                </c:pt>
                <c:pt idx="27117">
                  <c:v>-1.98254E-2</c:v>
                </c:pt>
                <c:pt idx="27118">
                  <c:v>-1.92845E-2</c:v>
                </c:pt>
                <c:pt idx="27119">
                  <c:v>-1.8704999999999999E-2</c:v>
                </c:pt>
                <c:pt idx="27120">
                  <c:v>-1.80869E-2</c:v>
                </c:pt>
                <c:pt idx="27121">
                  <c:v>-1.7429799999999999E-2</c:v>
                </c:pt>
                <c:pt idx="27122">
                  <c:v>-1.6735099999999999E-2</c:v>
                </c:pt>
                <c:pt idx="27123">
                  <c:v>-1.60048E-2</c:v>
                </c:pt>
                <c:pt idx="27124">
                  <c:v>-1.5239900000000001E-2</c:v>
                </c:pt>
                <c:pt idx="27125">
                  <c:v>-1.44406E-2</c:v>
                </c:pt>
                <c:pt idx="27126">
                  <c:v>-1.36077E-2</c:v>
                </c:pt>
                <c:pt idx="27127">
                  <c:v>-1.27422E-2</c:v>
                </c:pt>
                <c:pt idx="27128">
                  <c:v>-1.18452E-2</c:v>
                </c:pt>
                <c:pt idx="27129">
                  <c:v>-1.0917E-2</c:v>
                </c:pt>
                <c:pt idx="27130" formatCode="0.00E+00">
                  <c:v>-9.9575700000000007E-3</c:v>
                </c:pt>
                <c:pt idx="27131" formatCode="0.00E+00">
                  <c:v>-8.9659900000000001E-3</c:v>
                </c:pt>
                <c:pt idx="27132" formatCode="0.00E+00">
                  <c:v>-7.9415000000000006E-3</c:v>
                </c:pt>
                <c:pt idx="27133" formatCode="0.00E+00">
                  <c:v>-6.8844600000000002E-3</c:v>
                </c:pt>
                <c:pt idx="27134" formatCode="0.00E+00">
                  <c:v>-5.7960499999999996E-3</c:v>
                </c:pt>
                <c:pt idx="27135" formatCode="0.00E+00">
                  <c:v>-4.6770400000000004E-3</c:v>
                </c:pt>
                <c:pt idx="27136" formatCode="0.00E+00">
                  <c:v>-3.5283200000000002E-3</c:v>
                </c:pt>
                <c:pt idx="27137" formatCode="0.00E+00">
                  <c:v>-2.3514600000000001E-3</c:v>
                </c:pt>
                <c:pt idx="27138" formatCode="0.00E+00">
                  <c:v>-1.1479000000000001E-3</c:v>
                </c:pt>
                <c:pt idx="27139" formatCode="0.00E+00">
                  <c:v>8.1392799999999998E-5</c:v>
                </c:pt>
                <c:pt idx="27140" formatCode="0.00E+00">
                  <c:v>1.33519E-3</c:v>
                </c:pt>
                <c:pt idx="27141" formatCode="0.00E+00">
                  <c:v>2.6121400000000002E-3</c:v>
                </c:pt>
                <c:pt idx="27142" formatCode="0.00E+00">
                  <c:v>3.9111399999999996E-3</c:v>
                </c:pt>
                <c:pt idx="27143" formatCode="0.00E+00">
                  <c:v>5.2309599999999998E-3</c:v>
                </c:pt>
                <c:pt idx="27144" formatCode="0.00E+00">
                  <c:v>6.5705E-3</c:v>
                </c:pt>
                <c:pt idx="27145" formatCode="0.00E+00">
                  <c:v>7.9296100000000001E-3</c:v>
                </c:pt>
                <c:pt idx="27146" formatCode="0.00E+00">
                  <c:v>9.3085900000000003E-3</c:v>
                </c:pt>
                <c:pt idx="27147">
                  <c:v>1.0707100000000001E-2</c:v>
                </c:pt>
                <c:pt idx="27148">
                  <c:v>1.21242E-2</c:v>
                </c:pt>
                <c:pt idx="27149">
                  <c:v>1.3559399999999999E-2</c:v>
                </c:pt>
                <c:pt idx="27150">
                  <c:v>1.5011699999999999E-2</c:v>
                </c:pt>
                <c:pt idx="27151">
                  <c:v>1.6478099999999999E-2</c:v>
                </c:pt>
                <c:pt idx="27152">
                  <c:v>1.7955499999999999E-2</c:v>
                </c:pt>
                <c:pt idx="27153">
                  <c:v>1.9442299999999999E-2</c:v>
                </c:pt>
                <c:pt idx="27154">
                  <c:v>2.0938399999999999E-2</c:v>
                </c:pt>
                <c:pt idx="27155">
                  <c:v>2.24437E-2</c:v>
                </c:pt>
                <c:pt idx="27156">
                  <c:v>2.3958299999999998E-2</c:v>
                </c:pt>
                <c:pt idx="27157">
                  <c:v>2.54811E-2</c:v>
                </c:pt>
                <c:pt idx="27158">
                  <c:v>2.70104E-2</c:v>
                </c:pt>
                <c:pt idx="27159">
                  <c:v>2.8544400000000001E-2</c:v>
                </c:pt>
                <c:pt idx="27160">
                  <c:v>3.0082600000000001E-2</c:v>
                </c:pt>
                <c:pt idx="27161">
                  <c:v>3.1625500000000001E-2</c:v>
                </c:pt>
                <c:pt idx="27162">
                  <c:v>3.3173099999999997E-2</c:v>
                </c:pt>
                <c:pt idx="27163">
                  <c:v>3.47243E-2</c:v>
                </c:pt>
                <c:pt idx="27164">
                  <c:v>3.6276900000000001E-2</c:v>
                </c:pt>
                <c:pt idx="27165">
                  <c:v>3.7828899999999999E-2</c:v>
                </c:pt>
                <c:pt idx="27166">
                  <c:v>3.9378900000000001E-2</c:v>
                </c:pt>
                <c:pt idx="27167">
                  <c:v>4.0925400000000001E-2</c:v>
                </c:pt>
                <c:pt idx="27168">
                  <c:v>4.2466999999999998E-2</c:v>
                </c:pt>
                <c:pt idx="27169">
                  <c:v>4.4002899999999998E-2</c:v>
                </c:pt>
                <c:pt idx="27170">
                  <c:v>4.5532799999999998E-2</c:v>
                </c:pt>
                <c:pt idx="27171">
                  <c:v>4.7056899999999999E-2</c:v>
                </c:pt>
                <c:pt idx="27172">
                  <c:v>4.8575399999999998E-2</c:v>
                </c:pt>
                <c:pt idx="27173">
                  <c:v>5.00875E-2</c:v>
                </c:pt>
                <c:pt idx="27174">
                  <c:v>5.15918E-2</c:v>
                </c:pt>
                <c:pt idx="27175">
                  <c:v>5.3086800000000003E-2</c:v>
                </c:pt>
                <c:pt idx="27176">
                  <c:v>5.4570599999999997E-2</c:v>
                </c:pt>
                <c:pt idx="27177">
                  <c:v>5.6041599999999997E-2</c:v>
                </c:pt>
                <c:pt idx="27178">
                  <c:v>5.7498399999999998E-2</c:v>
                </c:pt>
                <c:pt idx="27179">
                  <c:v>5.8940699999999999E-2</c:v>
                </c:pt>
                <c:pt idx="27180">
                  <c:v>6.0368499999999999E-2</c:v>
                </c:pt>
                <c:pt idx="27181">
                  <c:v>6.1781099999999999E-2</c:v>
                </c:pt>
                <c:pt idx="27182">
                  <c:v>6.3178100000000001E-2</c:v>
                </c:pt>
                <c:pt idx="27183">
                  <c:v>6.45593E-2</c:v>
                </c:pt>
                <c:pt idx="27184">
                  <c:v>6.5924399999999994E-2</c:v>
                </c:pt>
                <c:pt idx="27185">
                  <c:v>6.7272499999999999E-2</c:v>
                </c:pt>
                <c:pt idx="27186">
                  <c:v>6.8603300000000006E-2</c:v>
                </c:pt>
                <c:pt idx="27187">
                  <c:v>6.9916500000000006E-2</c:v>
                </c:pt>
                <c:pt idx="27188">
                  <c:v>7.1211700000000003E-2</c:v>
                </c:pt>
                <c:pt idx="27189">
                  <c:v>7.2488700000000003E-2</c:v>
                </c:pt>
                <c:pt idx="27190">
                  <c:v>7.3747300000000002E-2</c:v>
                </c:pt>
                <c:pt idx="27191">
                  <c:v>7.49866E-2</c:v>
                </c:pt>
                <c:pt idx="27192">
                  <c:v>7.6204599999999997E-2</c:v>
                </c:pt>
                <c:pt idx="27193">
                  <c:v>7.7398999999999996E-2</c:v>
                </c:pt>
                <c:pt idx="27194">
                  <c:v>7.85695E-2</c:v>
                </c:pt>
                <c:pt idx="27195">
                  <c:v>7.9716200000000001E-2</c:v>
                </c:pt>
                <c:pt idx="27196">
                  <c:v>8.0838499999999994E-2</c:v>
                </c:pt>
                <c:pt idx="27197">
                  <c:v>8.19357E-2</c:v>
                </c:pt>
                <c:pt idx="27198">
                  <c:v>8.3007700000000004E-2</c:v>
                </c:pt>
                <c:pt idx="27199">
                  <c:v>8.4055099999999994E-2</c:v>
                </c:pt>
                <c:pt idx="27200">
                  <c:v>8.5078399999999998E-2</c:v>
                </c:pt>
                <c:pt idx="27201">
                  <c:v>8.6076600000000003E-2</c:v>
                </c:pt>
                <c:pt idx="27202">
                  <c:v>8.7049100000000004E-2</c:v>
                </c:pt>
                <c:pt idx="27203">
                  <c:v>8.7995599999999993E-2</c:v>
                </c:pt>
                <c:pt idx="27204">
                  <c:v>8.8917399999999994E-2</c:v>
                </c:pt>
                <c:pt idx="27205">
                  <c:v>8.9815199999999998E-2</c:v>
                </c:pt>
                <c:pt idx="27206">
                  <c:v>9.0688900000000003E-2</c:v>
                </c:pt>
                <c:pt idx="27207">
                  <c:v>9.1537999999999994E-2</c:v>
                </c:pt>
                <c:pt idx="27208">
                  <c:v>9.2362899999999998E-2</c:v>
                </c:pt>
                <c:pt idx="27209">
                  <c:v>9.3163399999999993E-2</c:v>
                </c:pt>
                <c:pt idx="27210">
                  <c:v>9.3938099999999997E-2</c:v>
                </c:pt>
                <c:pt idx="27211">
                  <c:v>9.4685599999999995E-2</c:v>
                </c:pt>
                <c:pt idx="27212">
                  <c:v>9.5405400000000001E-2</c:v>
                </c:pt>
                <c:pt idx="27213">
                  <c:v>9.6097600000000005E-2</c:v>
                </c:pt>
                <c:pt idx="27214">
                  <c:v>9.6762200000000007E-2</c:v>
                </c:pt>
                <c:pt idx="27215">
                  <c:v>9.74E-2</c:v>
                </c:pt>
                <c:pt idx="27216">
                  <c:v>9.8011799999999996E-2</c:v>
                </c:pt>
                <c:pt idx="27217">
                  <c:v>9.8597400000000002E-2</c:v>
                </c:pt>
                <c:pt idx="27218">
                  <c:v>9.9156800000000003E-2</c:v>
                </c:pt>
                <c:pt idx="27219">
                  <c:v>9.9690799999999996E-2</c:v>
                </c:pt>
                <c:pt idx="27220">
                  <c:v>0.1002</c:v>
                </c:pt>
                <c:pt idx="27221">
                  <c:v>0.100684</c:v>
                </c:pt>
                <c:pt idx="27222">
                  <c:v>0.10114099999999999</c:v>
                </c:pt>
                <c:pt idx="27223">
                  <c:v>0.101574</c:v>
                </c:pt>
                <c:pt idx="27224">
                  <c:v>0.101981</c:v>
                </c:pt>
                <c:pt idx="27225">
                  <c:v>0.102365</c:v>
                </c:pt>
                <c:pt idx="27226">
                  <c:v>0.102726</c:v>
                </c:pt>
                <c:pt idx="27227">
                  <c:v>0.103062</c:v>
                </c:pt>
                <c:pt idx="27228">
                  <c:v>0.103376</c:v>
                </c:pt>
                <c:pt idx="27229">
                  <c:v>0.10366499999999999</c:v>
                </c:pt>
                <c:pt idx="27230">
                  <c:v>0.103932</c:v>
                </c:pt>
                <c:pt idx="27231">
                  <c:v>0.104176</c:v>
                </c:pt>
                <c:pt idx="27232">
                  <c:v>0.104397</c:v>
                </c:pt>
                <c:pt idx="27233">
                  <c:v>0.10459599999999999</c:v>
                </c:pt>
                <c:pt idx="27234">
                  <c:v>0.104772</c:v>
                </c:pt>
                <c:pt idx="27235">
                  <c:v>0.104925</c:v>
                </c:pt>
                <c:pt idx="27236">
                  <c:v>0.105056</c:v>
                </c:pt>
                <c:pt idx="27237">
                  <c:v>0.10516499999999999</c:v>
                </c:pt>
                <c:pt idx="27238">
                  <c:v>0.105252</c:v>
                </c:pt>
                <c:pt idx="27239">
                  <c:v>0.10531799999999999</c:v>
                </c:pt>
                <c:pt idx="27240">
                  <c:v>0.105362</c:v>
                </c:pt>
                <c:pt idx="27241">
                  <c:v>0.10538400000000001</c:v>
                </c:pt>
                <c:pt idx="27242">
                  <c:v>0.10538500000000001</c:v>
                </c:pt>
                <c:pt idx="27243">
                  <c:v>0.105365</c:v>
                </c:pt>
                <c:pt idx="27244">
                  <c:v>0.105325</c:v>
                </c:pt>
                <c:pt idx="27245">
                  <c:v>0.105263</c:v>
                </c:pt>
                <c:pt idx="27246">
                  <c:v>0.10517799999999999</c:v>
                </c:pt>
                <c:pt idx="27247">
                  <c:v>0.105069</c:v>
                </c:pt>
                <c:pt idx="27248">
                  <c:v>0.104938</c:v>
                </c:pt>
                <c:pt idx="27249">
                  <c:v>0.10478899999999999</c:v>
                </c:pt>
                <c:pt idx="27250">
                  <c:v>0.10462299999999999</c:v>
                </c:pt>
                <c:pt idx="27251">
                  <c:v>0.104439</c:v>
                </c:pt>
                <c:pt idx="27252">
                  <c:v>0.104239</c:v>
                </c:pt>
                <c:pt idx="27253">
                  <c:v>0.104022</c:v>
                </c:pt>
                <c:pt idx="27254">
                  <c:v>0.10378800000000001</c:v>
                </c:pt>
                <c:pt idx="27255">
                  <c:v>0.103536</c:v>
                </c:pt>
                <c:pt idx="27256">
                  <c:v>0.103267</c:v>
                </c:pt>
                <c:pt idx="27257">
                  <c:v>0.102979</c:v>
                </c:pt>
                <c:pt idx="27258">
                  <c:v>0.102674</c:v>
                </c:pt>
                <c:pt idx="27259">
                  <c:v>0.102353</c:v>
                </c:pt>
                <c:pt idx="27260">
                  <c:v>0.102019</c:v>
                </c:pt>
                <c:pt idx="27261">
                  <c:v>0.101672</c:v>
                </c:pt>
                <c:pt idx="27262">
                  <c:v>0.101313</c:v>
                </c:pt>
                <c:pt idx="27263">
                  <c:v>0.100941</c:v>
                </c:pt>
                <c:pt idx="27264">
                  <c:v>0.10055699999999999</c:v>
                </c:pt>
                <c:pt idx="27265">
                  <c:v>0.10016</c:v>
                </c:pt>
                <c:pt idx="27266">
                  <c:v>9.9748799999999999E-2</c:v>
                </c:pt>
                <c:pt idx="27267">
                  <c:v>9.9325200000000002E-2</c:v>
                </c:pt>
                <c:pt idx="27268">
                  <c:v>9.8890000000000006E-2</c:v>
                </c:pt>
                <c:pt idx="27269">
                  <c:v>9.84434E-2</c:v>
                </c:pt>
                <c:pt idx="27270">
                  <c:v>9.7985199999999995E-2</c:v>
                </c:pt>
                <c:pt idx="27271">
                  <c:v>9.7515400000000002E-2</c:v>
                </c:pt>
                <c:pt idx="27272">
                  <c:v>9.7034200000000001E-2</c:v>
                </c:pt>
                <c:pt idx="27273">
                  <c:v>9.6541500000000002E-2</c:v>
                </c:pt>
                <c:pt idx="27274">
                  <c:v>9.6036300000000005E-2</c:v>
                </c:pt>
                <c:pt idx="27275">
                  <c:v>9.5518199999999998E-2</c:v>
                </c:pt>
                <c:pt idx="27276">
                  <c:v>9.4987000000000002E-2</c:v>
                </c:pt>
                <c:pt idx="27277">
                  <c:v>9.4442999999999999E-2</c:v>
                </c:pt>
                <c:pt idx="27278">
                  <c:v>9.3886600000000001E-2</c:v>
                </c:pt>
                <c:pt idx="27279">
                  <c:v>9.3318300000000007E-2</c:v>
                </c:pt>
                <c:pt idx="27280">
                  <c:v>9.2738899999999999E-2</c:v>
                </c:pt>
                <c:pt idx="27281">
                  <c:v>9.2148999999999995E-2</c:v>
                </c:pt>
                <c:pt idx="27282">
                  <c:v>9.1549099999999994E-2</c:v>
                </c:pt>
                <c:pt idx="27283">
                  <c:v>9.0940199999999999E-2</c:v>
                </c:pt>
                <c:pt idx="27284">
                  <c:v>9.0323200000000006E-2</c:v>
                </c:pt>
                <c:pt idx="27285">
                  <c:v>8.9697899999999997E-2</c:v>
                </c:pt>
                <c:pt idx="27286">
                  <c:v>8.9064299999999999E-2</c:v>
                </c:pt>
                <c:pt idx="27287">
                  <c:v>8.8423600000000005E-2</c:v>
                </c:pt>
                <c:pt idx="27288">
                  <c:v>8.7775800000000001E-2</c:v>
                </c:pt>
                <c:pt idx="27289">
                  <c:v>8.7119500000000002E-2</c:v>
                </c:pt>
                <c:pt idx="27290">
                  <c:v>8.6454400000000001E-2</c:v>
                </c:pt>
                <c:pt idx="27291">
                  <c:v>8.5781999999999997E-2</c:v>
                </c:pt>
                <c:pt idx="27292">
                  <c:v>8.5103700000000004E-2</c:v>
                </c:pt>
                <c:pt idx="27293">
                  <c:v>8.44197E-2</c:v>
                </c:pt>
                <c:pt idx="27294">
                  <c:v>8.3730399999999996E-2</c:v>
                </c:pt>
                <c:pt idx="27295">
                  <c:v>8.3036100000000002E-2</c:v>
                </c:pt>
                <c:pt idx="27296">
                  <c:v>8.2337400000000005E-2</c:v>
                </c:pt>
                <c:pt idx="27297">
                  <c:v>8.1634600000000002E-2</c:v>
                </c:pt>
                <c:pt idx="27298">
                  <c:v>8.0927299999999994E-2</c:v>
                </c:pt>
                <c:pt idx="27299">
                  <c:v>8.0215400000000006E-2</c:v>
                </c:pt>
                <c:pt idx="27300">
                  <c:v>7.9499E-2</c:v>
                </c:pt>
                <c:pt idx="27301">
                  <c:v>7.8778500000000001E-2</c:v>
                </c:pt>
                <c:pt idx="27302">
                  <c:v>7.8054899999999997E-2</c:v>
                </c:pt>
                <c:pt idx="27303">
                  <c:v>7.7329800000000004E-2</c:v>
                </c:pt>
                <c:pt idx="27304">
                  <c:v>7.6604400000000003E-2</c:v>
                </c:pt>
                <c:pt idx="27305">
                  <c:v>7.5879000000000002E-2</c:v>
                </c:pt>
                <c:pt idx="27306">
                  <c:v>7.5153399999999995E-2</c:v>
                </c:pt>
                <c:pt idx="27307">
                  <c:v>7.4427900000000005E-2</c:v>
                </c:pt>
                <c:pt idx="27308">
                  <c:v>7.3702599999999993E-2</c:v>
                </c:pt>
                <c:pt idx="27309">
                  <c:v>7.2978000000000001E-2</c:v>
                </c:pt>
                <c:pt idx="27310">
                  <c:v>7.2254700000000005E-2</c:v>
                </c:pt>
                <c:pt idx="27311">
                  <c:v>7.1533799999999995E-2</c:v>
                </c:pt>
                <c:pt idx="27312">
                  <c:v>7.0815600000000006E-2</c:v>
                </c:pt>
                <c:pt idx="27313">
                  <c:v>7.0099400000000006E-2</c:v>
                </c:pt>
                <c:pt idx="27314">
                  <c:v>6.9385100000000005E-2</c:v>
                </c:pt>
                <c:pt idx="27315">
                  <c:v>6.8672999999999998E-2</c:v>
                </c:pt>
                <c:pt idx="27316">
                  <c:v>6.7963899999999994E-2</c:v>
                </c:pt>
                <c:pt idx="27317">
                  <c:v>6.7258600000000002E-2</c:v>
                </c:pt>
                <c:pt idx="27318">
                  <c:v>6.65578E-2</c:v>
                </c:pt>
                <c:pt idx="27319">
                  <c:v>6.5862599999999993E-2</c:v>
                </c:pt>
                <c:pt idx="27320">
                  <c:v>6.5173900000000007E-2</c:v>
                </c:pt>
                <c:pt idx="27321">
                  <c:v>6.4493200000000001E-2</c:v>
                </c:pt>
                <c:pt idx="27322">
                  <c:v>6.3822000000000004E-2</c:v>
                </c:pt>
                <c:pt idx="27323">
                  <c:v>6.3161300000000004E-2</c:v>
                </c:pt>
                <c:pt idx="27324">
                  <c:v>6.2511899999999995E-2</c:v>
                </c:pt>
                <c:pt idx="27325">
                  <c:v>6.1874800000000001E-2</c:v>
                </c:pt>
                <c:pt idx="27326">
                  <c:v>6.1250600000000002E-2</c:v>
                </c:pt>
                <c:pt idx="27327">
                  <c:v>6.0640100000000002E-2</c:v>
                </c:pt>
                <c:pt idx="27328">
                  <c:v>6.0043399999999997E-2</c:v>
                </c:pt>
                <c:pt idx="27329">
                  <c:v>5.9461100000000003E-2</c:v>
                </c:pt>
                <c:pt idx="27330">
                  <c:v>5.8892800000000002E-2</c:v>
                </c:pt>
                <c:pt idx="27331">
                  <c:v>5.8337800000000002E-2</c:v>
                </c:pt>
                <c:pt idx="27332">
                  <c:v>5.7796100000000003E-2</c:v>
                </c:pt>
                <c:pt idx="27333">
                  <c:v>5.7268800000000002E-2</c:v>
                </c:pt>
                <c:pt idx="27334">
                  <c:v>5.6757599999999998E-2</c:v>
                </c:pt>
                <c:pt idx="27335">
                  <c:v>5.6264099999999997E-2</c:v>
                </c:pt>
                <c:pt idx="27336">
                  <c:v>5.5790600000000003E-2</c:v>
                </c:pt>
                <c:pt idx="27337">
                  <c:v>5.5338499999999999E-2</c:v>
                </c:pt>
                <c:pt idx="27338">
                  <c:v>5.4907400000000002E-2</c:v>
                </c:pt>
                <c:pt idx="27339">
                  <c:v>5.4497299999999999E-2</c:v>
                </c:pt>
                <c:pt idx="27340">
                  <c:v>5.4108799999999999E-2</c:v>
                </c:pt>
                <c:pt idx="27341">
                  <c:v>5.37435E-2</c:v>
                </c:pt>
                <c:pt idx="27342">
                  <c:v>5.3403300000000001E-2</c:v>
                </c:pt>
                <c:pt idx="27343">
                  <c:v>5.3089499999999998E-2</c:v>
                </c:pt>
                <c:pt idx="27344">
                  <c:v>5.2802399999999999E-2</c:v>
                </c:pt>
                <c:pt idx="27345">
                  <c:v>5.2542800000000001E-2</c:v>
                </c:pt>
                <c:pt idx="27346">
                  <c:v>5.23121E-2</c:v>
                </c:pt>
                <c:pt idx="27347">
                  <c:v>5.2110499999999997E-2</c:v>
                </c:pt>
                <c:pt idx="27348">
                  <c:v>5.1937400000000002E-2</c:v>
                </c:pt>
                <c:pt idx="27349">
                  <c:v>5.1793199999999998E-2</c:v>
                </c:pt>
                <c:pt idx="27350">
                  <c:v>5.1679299999999997E-2</c:v>
                </c:pt>
                <c:pt idx="27351">
                  <c:v>5.1596599999999999E-2</c:v>
                </c:pt>
                <c:pt idx="27352">
                  <c:v>5.1545500000000001E-2</c:v>
                </c:pt>
                <c:pt idx="27353">
                  <c:v>5.1525300000000003E-2</c:v>
                </c:pt>
                <c:pt idx="27354">
                  <c:v>5.1535600000000001E-2</c:v>
                </c:pt>
                <c:pt idx="27355">
                  <c:v>5.15766E-2</c:v>
                </c:pt>
                <c:pt idx="27356">
                  <c:v>5.16497E-2</c:v>
                </c:pt>
                <c:pt idx="27357">
                  <c:v>5.1756400000000001E-2</c:v>
                </c:pt>
                <c:pt idx="27358">
                  <c:v>5.1897199999999997E-2</c:v>
                </c:pt>
                <c:pt idx="27359">
                  <c:v>5.2073099999999997E-2</c:v>
                </c:pt>
                <c:pt idx="27360">
                  <c:v>5.2284799999999999E-2</c:v>
                </c:pt>
                <c:pt idx="27361">
                  <c:v>5.2533000000000003E-2</c:v>
                </c:pt>
                <c:pt idx="27362">
                  <c:v>5.2817999999999997E-2</c:v>
                </c:pt>
                <c:pt idx="27363">
                  <c:v>5.3140600000000003E-2</c:v>
                </c:pt>
                <c:pt idx="27364">
                  <c:v>5.3501100000000003E-2</c:v>
                </c:pt>
                <c:pt idx="27365">
                  <c:v>5.3899599999999999E-2</c:v>
                </c:pt>
                <c:pt idx="27366">
                  <c:v>5.4336200000000001E-2</c:v>
                </c:pt>
                <c:pt idx="27367">
                  <c:v>5.4811199999999997E-2</c:v>
                </c:pt>
                <c:pt idx="27368">
                  <c:v>5.5324600000000002E-2</c:v>
                </c:pt>
                <c:pt idx="27369">
                  <c:v>5.5876700000000001E-2</c:v>
                </c:pt>
                <c:pt idx="27370">
                  <c:v>5.6467900000000001E-2</c:v>
                </c:pt>
                <c:pt idx="27371">
                  <c:v>5.7098500000000003E-2</c:v>
                </c:pt>
                <c:pt idx="27372">
                  <c:v>5.7767800000000001E-2</c:v>
                </c:pt>
                <c:pt idx="27373">
                  <c:v>5.8475199999999998E-2</c:v>
                </c:pt>
                <c:pt idx="27374">
                  <c:v>5.9220700000000001E-2</c:v>
                </c:pt>
                <c:pt idx="27375">
                  <c:v>6.0004200000000001E-2</c:v>
                </c:pt>
                <c:pt idx="27376">
                  <c:v>6.0825900000000002E-2</c:v>
                </c:pt>
                <c:pt idx="27377">
                  <c:v>6.1685799999999999E-2</c:v>
                </c:pt>
                <c:pt idx="27378">
                  <c:v>6.2583100000000003E-2</c:v>
                </c:pt>
                <c:pt idx="27379">
                  <c:v>6.3517000000000004E-2</c:v>
                </c:pt>
                <c:pt idx="27380">
                  <c:v>6.4487600000000006E-2</c:v>
                </c:pt>
                <c:pt idx="27381">
                  <c:v>6.5495200000000003E-2</c:v>
                </c:pt>
                <c:pt idx="27382">
                  <c:v>6.6538799999999995E-2</c:v>
                </c:pt>
                <c:pt idx="27383">
                  <c:v>6.7616099999999998E-2</c:v>
                </c:pt>
                <c:pt idx="27384">
                  <c:v>6.8725499999999995E-2</c:v>
                </c:pt>
                <c:pt idx="27385">
                  <c:v>6.9866300000000006E-2</c:v>
                </c:pt>
                <c:pt idx="27386">
                  <c:v>7.1038799999999999E-2</c:v>
                </c:pt>
                <c:pt idx="27387">
                  <c:v>7.2243500000000002E-2</c:v>
                </c:pt>
                <c:pt idx="27388">
                  <c:v>7.3479799999999998E-2</c:v>
                </c:pt>
                <c:pt idx="27389">
                  <c:v>7.4746499999999994E-2</c:v>
                </c:pt>
                <c:pt idx="27390">
                  <c:v>7.6042600000000002E-2</c:v>
                </c:pt>
                <c:pt idx="27391">
                  <c:v>7.7366599999999994E-2</c:v>
                </c:pt>
                <c:pt idx="27392">
                  <c:v>7.8716999999999995E-2</c:v>
                </c:pt>
                <c:pt idx="27393">
                  <c:v>8.0091700000000002E-2</c:v>
                </c:pt>
                <c:pt idx="27394">
                  <c:v>8.1489099999999995E-2</c:v>
                </c:pt>
                <c:pt idx="27395">
                  <c:v>8.2907900000000007E-2</c:v>
                </c:pt>
                <c:pt idx="27396">
                  <c:v>8.4348000000000006E-2</c:v>
                </c:pt>
                <c:pt idx="27397">
                  <c:v>8.5809099999999999E-2</c:v>
                </c:pt>
                <c:pt idx="27398">
                  <c:v>8.7290000000000006E-2</c:v>
                </c:pt>
                <c:pt idx="27399">
                  <c:v>8.8788800000000001E-2</c:v>
                </c:pt>
                <c:pt idx="27400">
                  <c:v>9.0304200000000001E-2</c:v>
                </c:pt>
                <c:pt idx="27401">
                  <c:v>9.1834799999999994E-2</c:v>
                </c:pt>
                <c:pt idx="27402">
                  <c:v>9.33784E-2</c:v>
                </c:pt>
                <c:pt idx="27403">
                  <c:v>9.4933400000000001E-2</c:v>
                </c:pt>
                <c:pt idx="27404">
                  <c:v>9.6498200000000006E-2</c:v>
                </c:pt>
                <c:pt idx="27405">
                  <c:v>9.8072099999999995E-2</c:v>
                </c:pt>
                <c:pt idx="27406">
                  <c:v>9.9653500000000006E-2</c:v>
                </c:pt>
                <c:pt idx="27407">
                  <c:v>0.10124</c:v>
                </c:pt>
                <c:pt idx="27408">
                  <c:v>0.10283100000000001</c:v>
                </c:pt>
                <c:pt idx="27409">
                  <c:v>0.104423</c:v>
                </c:pt>
                <c:pt idx="27410">
                  <c:v>0.106014</c:v>
                </c:pt>
                <c:pt idx="27411">
                  <c:v>0.10760400000000001</c:v>
                </c:pt>
                <c:pt idx="27412">
                  <c:v>0.10918899999999999</c:v>
                </c:pt>
                <c:pt idx="27413">
                  <c:v>0.11076800000000001</c:v>
                </c:pt>
                <c:pt idx="27414">
                  <c:v>0.11233899999999999</c:v>
                </c:pt>
                <c:pt idx="27415">
                  <c:v>0.113899</c:v>
                </c:pt>
                <c:pt idx="27416">
                  <c:v>0.115448</c:v>
                </c:pt>
                <c:pt idx="27417">
                  <c:v>0.116982</c:v>
                </c:pt>
                <c:pt idx="27418">
                  <c:v>0.11849899999999999</c:v>
                </c:pt>
                <c:pt idx="27419">
                  <c:v>0.11999799999999999</c:v>
                </c:pt>
                <c:pt idx="27420">
                  <c:v>0.121475</c:v>
                </c:pt>
                <c:pt idx="27421">
                  <c:v>0.12293</c:v>
                </c:pt>
                <c:pt idx="27422">
                  <c:v>0.12436</c:v>
                </c:pt>
                <c:pt idx="27423">
                  <c:v>0.12576300000000001</c:v>
                </c:pt>
                <c:pt idx="27424">
                  <c:v>0.127136</c:v>
                </c:pt>
                <c:pt idx="27425">
                  <c:v>0.12847900000000001</c:v>
                </c:pt>
                <c:pt idx="27426">
                  <c:v>0.12979099999999999</c:v>
                </c:pt>
                <c:pt idx="27427">
                  <c:v>0.13106899999999999</c:v>
                </c:pt>
                <c:pt idx="27428">
                  <c:v>0.13231200000000001</c:v>
                </c:pt>
                <c:pt idx="27429">
                  <c:v>0.133518</c:v>
                </c:pt>
                <c:pt idx="27430">
                  <c:v>0.134684</c:v>
                </c:pt>
                <c:pt idx="27431">
                  <c:v>0.13580900000000001</c:v>
                </c:pt>
                <c:pt idx="27432">
                  <c:v>0.13689100000000001</c:v>
                </c:pt>
                <c:pt idx="27433">
                  <c:v>0.13792699999999999</c:v>
                </c:pt>
                <c:pt idx="27434">
                  <c:v>0.13891700000000001</c:v>
                </c:pt>
                <c:pt idx="27435">
                  <c:v>0.13985900000000001</c:v>
                </c:pt>
                <c:pt idx="27436">
                  <c:v>0.14075099999999999</c:v>
                </c:pt>
                <c:pt idx="27437">
                  <c:v>0.14159099999999999</c:v>
                </c:pt>
                <c:pt idx="27438">
                  <c:v>0.14237900000000001</c:v>
                </c:pt>
                <c:pt idx="27439">
                  <c:v>0.14311299999999999</c:v>
                </c:pt>
                <c:pt idx="27440">
                  <c:v>0.14379400000000001</c:v>
                </c:pt>
                <c:pt idx="27441">
                  <c:v>0.14441999999999999</c:v>
                </c:pt>
                <c:pt idx="27442">
                  <c:v>0.14499200000000001</c:v>
                </c:pt>
                <c:pt idx="27443">
                  <c:v>0.145507</c:v>
                </c:pt>
                <c:pt idx="27444">
                  <c:v>0.14596400000000001</c:v>
                </c:pt>
                <c:pt idx="27445">
                  <c:v>0.14636199999999999</c:v>
                </c:pt>
                <c:pt idx="27446">
                  <c:v>0.146701</c:v>
                </c:pt>
                <c:pt idx="27447">
                  <c:v>0.146979</c:v>
                </c:pt>
                <c:pt idx="27448">
                  <c:v>0.147198</c:v>
                </c:pt>
                <c:pt idx="27449">
                  <c:v>0.14735599999999999</c:v>
                </c:pt>
                <c:pt idx="27450">
                  <c:v>0.147453</c:v>
                </c:pt>
                <c:pt idx="27451">
                  <c:v>0.14749100000000001</c:v>
                </c:pt>
                <c:pt idx="27452">
                  <c:v>0.14746799999999999</c:v>
                </c:pt>
                <c:pt idx="27453">
                  <c:v>0.14738399999999999</c:v>
                </c:pt>
                <c:pt idx="27454">
                  <c:v>0.14724000000000001</c:v>
                </c:pt>
                <c:pt idx="27455">
                  <c:v>0.147035</c:v>
                </c:pt>
                <c:pt idx="27456">
                  <c:v>0.14677000000000001</c:v>
                </c:pt>
                <c:pt idx="27457">
                  <c:v>0.14644399999999999</c:v>
                </c:pt>
                <c:pt idx="27458">
                  <c:v>0.14605799999999999</c:v>
                </c:pt>
                <c:pt idx="27459">
                  <c:v>0.14561299999999999</c:v>
                </c:pt>
                <c:pt idx="27460">
                  <c:v>0.14511099999999999</c:v>
                </c:pt>
                <c:pt idx="27461">
                  <c:v>0.14455100000000001</c:v>
                </c:pt>
                <c:pt idx="27462">
                  <c:v>0.14393500000000001</c:v>
                </c:pt>
                <c:pt idx="27463">
                  <c:v>0.143262</c:v>
                </c:pt>
                <c:pt idx="27464">
                  <c:v>0.14253399999999999</c:v>
                </c:pt>
                <c:pt idx="27465">
                  <c:v>0.14174999999999999</c:v>
                </c:pt>
                <c:pt idx="27466">
                  <c:v>0.14091300000000001</c:v>
                </c:pt>
                <c:pt idx="27467">
                  <c:v>0.14002500000000001</c:v>
                </c:pt>
                <c:pt idx="27468">
                  <c:v>0.13908599999999999</c:v>
                </c:pt>
                <c:pt idx="27469">
                  <c:v>0.138099</c:v>
                </c:pt>
                <c:pt idx="27470">
                  <c:v>0.13706299999999999</c:v>
                </c:pt>
                <c:pt idx="27471">
                  <c:v>0.13598199999999999</c:v>
                </c:pt>
                <c:pt idx="27472">
                  <c:v>0.134857</c:v>
                </c:pt>
                <c:pt idx="27473">
                  <c:v>0.133691</c:v>
                </c:pt>
                <c:pt idx="27474">
                  <c:v>0.13248599999999999</c:v>
                </c:pt>
                <c:pt idx="27475">
                  <c:v>0.131243</c:v>
                </c:pt>
                <c:pt idx="27476">
                  <c:v>0.129966</c:v>
                </c:pt>
                <c:pt idx="27477">
                  <c:v>0.12865599999999999</c:v>
                </c:pt>
                <c:pt idx="27478">
                  <c:v>0.12731700000000001</c:v>
                </c:pt>
                <c:pt idx="27479">
                  <c:v>0.12594900000000001</c:v>
                </c:pt>
                <c:pt idx="27480">
                  <c:v>0.124555</c:v>
                </c:pt>
                <c:pt idx="27481">
                  <c:v>0.123137</c:v>
                </c:pt>
                <c:pt idx="27482">
                  <c:v>0.121696</c:v>
                </c:pt>
                <c:pt idx="27483">
                  <c:v>0.12023399999999999</c:v>
                </c:pt>
                <c:pt idx="27484">
                  <c:v>0.118753</c:v>
                </c:pt>
                <c:pt idx="27485">
                  <c:v>0.117256</c:v>
                </c:pt>
                <c:pt idx="27486">
                  <c:v>0.115745</c:v>
                </c:pt>
                <c:pt idx="27487">
                  <c:v>0.11422400000000001</c:v>
                </c:pt>
                <c:pt idx="27488">
                  <c:v>0.112694</c:v>
                </c:pt>
                <c:pt idx="27489">
                  <c:v>0.11115800000000001</c:v>
                </c:pt>
                <c:pt idx="27490">
                  <c:v>0.10961899999999999</c:v>
                </c:pt>
                <c:pt idx="27491">
                  <c:v>0.10807700000000001</c:v>
                </c:pt>
                <c:pt idx="27492">
                  <c:v>0.106534</c:v>
                </c:pt>
                <c:pt idx="27493">
                  <c:v>0.104994</c:v>
                </c:pt>
                <c:pt idx="27494">
                  <c:v>0.10345799999999999</c:v>
                </c:pt>
                <c:pt idx="27495">
                  <c:v>0.101928</c:v>
                </c:pt>
                <c:pt idx="27496">
                  <c:v>0.100408</c:v>
                </c:pt>
                <c:pt idx="27497">
                  <c:v>9.8900399999999999E-2</c:v>
                </c:pt>
                <c:pt idx="27498">
                  <c:v>9.7406800000000002E-2</c:v>
                </c:pt>
                <c:pt idx="27499">
                  <c:v>9.5929100000000003E-2</c:v>
                </c:pt>
                <c:pt idx="27500">
                  <c:v>9.4468899999999995E-2</c:v>
                </c:pt>
                <c:pt idx="27501">
                  <c:v>9.3028200000000005E-2</c:v>
                </c:pt>
                <c:pt idx="27502">
                  <c:v>9.1608800000000004E-2</c:v>
                </c:pt>
                <c:pt idx="27503">
                  <c:v>9.0213100000000004E-2</c:v>
                </c:pt>
                <c:pt idx="27504">
                  <c:v>8.8842900000000002E-2</c:v>
                </c:pt>
                <c:pt idx="27505">
                  <c:v>8.75002E-2</c:v>
                </c:pt>
                <c:pt idx="27506">
                  <c:v>8.6186899999999997E-2</c:v>
                </c:pt>
                <c:pt idx="27507">
                  <c:v>8.49047E-2</c:v>
                </c:pt>
                <c:pt idx="27508">
                  <c:v>8.3655599999999997E-2</c:v>
                </c:pt>
                <c:pt idx="27509">
                  <c:v>8.2441200000000006E-2</c:v>
                </c:pt>
                <c:pt idx="27510">
                  <c:v>8.12634E-2</c:v>
                </c:pt>
                <c:pt idx="27511">
                  <c:v>8.0123100000000003E-2</c:v>
                </c:pt>
                <c:pt idx="27512">
                  <c:v>7.9021499999999995E-2</c:v>
                </c:pt>
                <c:pt idx="27513">
                  <c:v>7.7960299999999996E-2</c:v>
                </c:pt>
                <c:pt idx="27514">
                  <c:v>7.6941599999999999E-2</c:v>
                </c:pt>
                <c:pt idx="27515">
                  <c:v>7.5967300000000001E-2</c:v>
                </c:pt>
                <c:pt idx="27516">
                  <c:v>7.5038800000000003E-2</c:v>
                </c:pt>
                <c:pt idx="27517">
                  <c:v>7.4156899999999998E-2</c:v>
                </c:pt>
                <c:pt idx="27518">
                  <c:v>7.3322799999999994E-2</c:v>
                </c:pt>
                <c:pt idx="27519">
                  <c:v>7.2537199999999996E-2</c:v>
                </c:pt>
                <c:pt idx="27520">
                  <c:v>7.1800699999999995E-2</c:v>
                </c:pt>
                <c:pt idx="27521">
                  <c:v>7.1113399999999993E-2</c:v>
                </c:pt>
                <c:pt idx="27522">
                  <c:v>7.0475599999999999E-2</c:v>
                </c:pt>
                <c:pt idx="27523">
                  <c:v>6.98883E-2</c:v>
                </c:pt>
                <c:pt idx="27524">
                  <c:v>6.9353100000000001E-2</c:v>
                </c:pt>
                <c:pt idx="27525">
                  <c:v>6.8870700000000007E-2</c:v>
                </c:pt>
                <c:pt idx="27526">
                  <c:v>6.8441500000000002E-2</c:v>
                </c:pt>
                <c:pt idx="27527">
                  <c:v>6.8065899999999999E-2</c:v>
                </c:pt>
                <c:pt idx="27528">
                  <c:v>6.7744499999999999E-2</c:v>
                </c:pt>
                <c:pt idx="27529">
                  <c:v>6.7477700000000002E-2</c:v>
                </c:pt>
                <c:pt idx="27530">
                  <c:v>6.7265699999999998E-2</c:v>
                </c:pt>
                <c:pt idx="27531">
                  <c:v>6.7108200000000007E-2</c:v>
                </c:pt>
                <c:pt idx="27532">
                  <c:v>6.7004999999999995E-2</c:v>
                </c:pt>
                <c:pt idx="27533">
                  <c:v>6.6956100000000005E-2</c:v>
                </c:pt>
                <c:pt idx="27534">
                  <c:v>6.6961099999999996E-2</c:v>
                </c:pt>
                <c:pt idx="27535">
                  <c:v>6.7019400000000007E-2</c:v>
                </c:pt>
                <c:pt idx="27536">
                  <c:v>6.7130400000000007E-2</c:v>
                </c:pt>
                <c:pt idx="27537">
                  <c:v>6.7294099999999996E-2</c:v>
                </c:pt>
                <c:pt idx="27538">
                  <c:v>6.7510700000000007E-2</c:v>
                </c:pt>
                <c:pt idx="27539">
                  <c:v>6.7780000000000007E-2</c:v>
                </c:pt>
                <c:pt idx="27540">
                  <c:v>6.8100999999999995E-2</c:v>
                </c:pt>
                <c:pt idx="27541">
                  <c:v>6.8472500000000006E-2</c:v>
                </c:pt>
                <c:pt idx="27542">
                  <c:v>6.8892900000000007E-2</c:v>
                </c:pt>
                <c:pt idx="27543">
                  <c:v>6.9360599999999994E-2</c:v>
                </c:pt>
                <c:pt idx="27544">
                  <c:v>6.9874599999999995E-2</c:v>
                </c:pt>
                <c:pt idx="27545">
                  <c:v>7.0433700000000002E-2</c:v>
                </c:pt>
                <c:pt idx="27546">
                  <c:v>7.1037000000000003E-2</c:v>
                </c:pt>
                <c:pt idx="27547">
                  <c:v>7.1683899999999995E-2</c:v>
                </c:pt>
                <c:pt idx="27548">
                  <c:v>7.2373499999999993E-2</c:v>
                </c:pt>
                <c:pt idx="27549">
                  <c:v>7.3103399999999999E-2</c:v>
                </c:pt>
                <c:pt idx="27550">
                  <c:v>7.3871099999999995E-2</c:v>
                </c:pt>
                <c:pt idx="27551">
                  <c:v>7.4674900000000002E-2</c:v>
                </c:pt>
                <c:pt idx="27552">
                  <c:v>7.55136E-2</c:v>
                </c:pt>
                <c:pt idx="27553">
                  <c:v>7.6386300000000004E-2</c:v>
                </c:pt>
                <c:pt idx="27554">
                  <c:v>7.7291399999999996E-2</c:v>
                </c:pt>
                <c:pt idx="27555">
                  <c:v>7.8227400000000002E-2</c:v>
                </c:pt>
                <c:pt idx="27556">
                  <c:v>7.9193200000000005E-2</c:v>
                </c:pt>
                <c:pt idx="27557">
                  <c:v>8.0186900000000005E-2</c:v>
                </c:pt>
                <c:pt idx="27558">
                  <c:v>8.1206399999999998E-2</c:v>
                </c:pt>
                <c:pt idx="27559">
                  <c:v>8.2249600000000006E-2</c:v>
                </c:pt>
                <c:pt idx="27560">
                  <c:v>8.3314799999999994E-2</c:v>
                </c:pt>
                <c:pt idx="27561">
                  <c:v>8.4400799999999998E-2</c:v>
                </c:pt>
                <c:pt idx="27562">
                  <c:v>8.5506799999999994E-2</c:v>
                </c:pt>
                <c:pt idx="27563">
                  <c:v>8.6632700000000007E-2</c:v>
                </c:pt>
                <c:pt idx="27564">
                  <c:v>8.7777499999999994E-2</c:v>
                </c:pt>
                <c:pt idx="27565">
                  <c:v>8.8938000000000003E-2</c:v>
                </c:pt>
                <c:pt idx="27566">
                  <c:v>9.0109599999999998E-2</c:v>
                </c:pt>
                <c:pt idx="27567">
                  <c:v>9.1289599999999999E-2</c:v>
                </c:pt>
                <c:pt idx="27568">
                  <c:v>9.2475500000000002E-2</c:v>
                </c:pt>
                <c:pt idx="27569">
                  <c:v>9.3664499999999998E-2</c:v>
                </c:pt>
                <c:pt idx="27570">
                  <c:v>9.4853699999999999E-2</c:v>
                </c:pt>
                <c:pt idx="27571">
                  <c:v>9.6040899999999998E-2</c:v>
                </c:pt>
                <c:pt idx="27572">
                  <c:v>9.7223799999999999E-2</c:v>
                </c:pt>
                <c:pt idx="27573">
                  <c:v>9.8400000000000001E-2</c:v>
                </c:pt>
                <c:pt idx="27574">
                  <c:v>9.95669E-2</c:v>
                </c:pt>
                <c:pt idx="27575">
                  <c:v>0.10072200000000001</c:v>
                </c:pt>
                <c:pt idx="27576">
                  <c:v>0.101864</c:v>
                </c:pt>
                <c:pt idx="27577">
                  <c:v>0.102988</c:v>
                </c:pt>
                <c:pt idx="27578">
                  <c:v>0.104093</c:v>
                </c:pt>
                <c:pt idx="27579">
                  <c:v>0.10517600000000001</c:v>
                </c:pt>
                <c:pt idx="27580">
                  <c:v>0.106235</c:v>
                </c:pt>
                <c:pt idx="27581">
                  <c:v>0.107267</c:v>
                </c:pt>
                <c:pt idx="27582">
                  <c:v>0.10827199999999999</c:v>
                </c:pt>
                <c:pt idx="27583">
                  <c:v>0.109247</c:v>
                </c:pt>
                <c:pt idx="27584">
                  <c:v>0.110191</c:v>
                </c:pt>
                <c:pt idx="27585">
                  <c:v>0.11110100000000001</c:v>
                </c:pt>
                <c:pt idx="27586">
                  <c:v>0.11197699999999999</c:v>
                </c:pt>
                <c:pt idx="27587">
                  <c:v>0.112816</c:v>
                </c:pt>
                <c:pt idx="27588">
                  <c:v>0.11361499999999999</c:v>
                </c:pt>
                <c:pt idx="27589">
                  <c:v>0.114374</c:v>
                </c:pt>
                <c:pt idx="27590">
                  <c:v>0.11509</c:v>
                </c:pt>
                <c:pt idx="27591">
                  <c:v>0.115762</c:v>
                </c:pt>
                <c:pt idx="27592">
                  <c:v>0.116387</c:v>
                </c:pt>
                <c:pt idx="27593">
                  <c:v>0.116965</c:v>
                </c:pt>
                <c:pt idx="27594">
                  <c:v>0.117492</c:v>
                </c:pt>
                <c:pt idx="27595">
                  <c:v>0.117969</c:v>
                </c:pt>
                <c:pt idx="27596">
                  <c:v>0.118393</c:v>
                </c:pt>
                <c:pt idx="27597">
                  <c:v>0.11876299999999999</c:v>
                </c:pt>
                <c:pt idx="27598">
                  <c:v>0.119078</c:v>
                </c:pt>
                <c:pt idx="27599">
                  <c:v>0.119336</c:v>
                </c:pt>
                <c:pt idx="27600">
                  <c:v>0.119537</c:v>
                </c:pt>
                <c:pt idx="27601">
                  <c:v>0.11967999999999999</c:v>
                </c:pt>
                <c:pt idx="27602">
                  <c:v>0.11976299999999999</c:v>
                </c:pt>
                <c:pt idx="27603">
                  <c:v>0.119786</c:v>
                </c:pt>
                <c:pt idx="27604">
                  <c:v>0.11974899999999999</c:v>
                </c:pt>
                <c:pt idx="27605">
                  <c:v>0.11965099999999999</c:v>
                </c:pt>
                <c:pt idx="27606">
                  <c:v>0.119492</c:v>
                </c:pt>
                <c:pt idx="27607">
                  <c:v>0.119272</c:v>
                </c:pt>
                <c:pt idx="27608">
                  <c:v>0.118991</c:v>
                </c:pt>
                <c:pt idx="27609">
                  <c:v>0.118648</c:v>
                </c:pt>
                <c:pt idx="27610">
                  <c:v>0.118243</c:v>
                </c:pt>
                <c:pt idx="27611">
                  <c:v>0.11777700000000001</c:v>
                </c:pt>
                <c:pt idx="27612">
                  <c:v>0.11725099999999999</c:v>
                </c:pt>
                <c:pt idx="27613">
                  <c:v>0.116665</c:v>
                </c:pt>
                <c:pt idx="27614">
                  <c:v>0.11602</c:v>
                </c:pt>
                <c:pt idx="27615">
                  <c:v>0.115317</c:v>
                </c:pt>
                <c:pt idx="27616">
                  <c:v>0.11455799999999999</c:v>
                </c:pt>
                <c:pt idx="27617">
                  <c:v>0.113742</c:v>
                </c:pt>
                <c:pt idx="27618">
                  <c:v>0.112872</c:v>
                </c:pt>
                <c:pt idx="27619">
                  <c:v>0.11194900000000001</c:v>
                </c:pt>
                <c:pt idx="27620">
                  <c:v>0.110974</c:v>
                </c:pt>
                <c:pt idx="27621">
                  <c:v>0.109948</c:v>
                </c:pt>
                <c:pt idx="27622">
                  <c:v>0.108872</c:v>
                </c:pt>
                <c:pt idx="27623">
                  <c:v>0.107749</c:v>
                </c:pt>
                <c:pt idx="27624">
                  <c:v>0.10657999999999999</c:v>
                </c:pt>
                <c:pt idx="27625">
                  <c:v>0.105367</c:v>
                </c:pt>
                <c:pt idx="27626">
                  <c:v>0.104113</c:v>
                </c:pt>
                <c:pt idx="27627">
                  <c:v>0.10281999999999999</c:v>
                </c:pt>
                <c:pt idx="27628">
                  <c:v>0.101491</c:v>
                </c:pt>
                <c:pt idx="27629">
                  <c:v>0.10012799999999999</c:v>
                </c:pt>
                <c:pt idx="27630">
                  <c:v>9.8732100000000003E-2</c:v>
                </c:pt>
                <c:pt idx="27631">
                  <c:v>9.7306599999999993E-2</c:v>
                </c:pt>
                <c:pt idx="27632">
                  <c:v>9.5853900000000006E-2</c:v>
                </c:pt>
                <c:pt idx="27633">
                  <c:v>9.4377000000000003E-2</c:v>
                </c:pt>
                <c:pt idx="27634">
                  <c:v>9.2879500000000004E-2</c:v>
                </c:pt>
                <c:pt idx="27635">
                  <c:v>9.1364600000000004E-2</c:v>
                </c:pt>
                <c:pt idx="27636">
                  <c:v>8.9834999999999998E-2</c:v>
                </c:pt>
                <c:pt idx="27637">
                  <c:v>8.8292399999999993E-2</c:v>
                </c:pt>
                <c:pt idx="27638">
                  <c:v>8.6738899999999994E-2</c:v>
                </c:pt>
                <c:pt idx="27639">
                  <c:v>8.5177500000000003E-2</c:v>
                </c:pt>
                <c:pt idx="27640">
                  <c:v>8.3611699999999997E-2</c:v>
                </c:pt>
                <c:pt idx="27641">
                  <c:v>8.2044599999999995E-2</c:v>
                </c:pt>
                <c:pt idx="27642">
                  <c:v>8.0478800000000003E-2</c:v>
                </c:pt>
                <c:pt idx="27643">
                  <c:v>7.8917500000000002E-2</c:v>
                </c:pt>
                <c:pt idx="27644">
                  <c:v>7.7363699999999994E-2</c:v>
                </c:pt>
                <c:pt idx="27645">
                  <c:v>7.5820399999999996E-2</c:v>
                </c:pt>
                <c:pt idx="27646">
                  <c:v>7.4290200000000001E-2</c:v>
                </c:pt>
                <c:pt idx="27647">
                  <c:v>7.2775400000000004E-2</c:v>
                </c:pt>
                <c:pt idx="27648">
                  <c:v>7.1279099999999998E-2</c:v>
                </c:pt>
                <c:pt idx="27649">
                  <c:v>6.9804900000000003E-2</c:v>
                </c:pt>
                <c:pt idx="27650">
                  <c:v>6.8357500000000002E-2</c:v>
                </c:pt>
                <c:pt idx="27651">
                  <c:v>6.6941500000000001E-2</c:v>
                </c:pt>
                <c:pt idx="27652">
                  <c:v>6.5559000000000006E-2</c:v>
                </c:pt>
                <c:pt idx="27653">
                  <c:v>6.4210299999999998E-2</c:v>
                </c:pt>
                <c:pt idx="27654">
                  <c:v>6.2896499999999994E-2</c:v>
                </c:pt>
                <c:pt idx="27655">
                  <c:v>6.1620399999999999E-2</c:v>
                </c:pt>
                <c:pt idx="27656">
                  <c:v>6.0384699999999999E-2</c:v>
                </c:pt>
                <c:pt idx="27657">
                  <c:v>5.9190899999999998E-2</c:v>
                </c:pt>
                <c:pt idx="27658">
                  <c:v>5.8040700000000001E-2</c:v>
                </c:pt>
                <c:pt idx="27659">
                  <c:v>5.6936100000000003E-2</c:v>
                </c:pt>
                <c:pt idx="27660">
                  <c:v>5.5879400000000003E-2</c:v>
                </c:pt>
                <c:pt idx="27661">
                  <c:v>5.4872200000000003E-2</c:v>
                </c:pt>
                <c:pt idx="27662">
                  <c:v>5.3915900000000003E-2</c:v>
                </c:pt>
                <c:pt idx="27663">
                  <c:v>5.3011599999999999E-2</c:v>
                </c:pt>
                <c:pt idx="27664">
                  <c:v>5.2160199999999997E-2</c:v>
                </c:pt>
                <c:pt idx="27665">
                  <c:v>5.1362199999999997E-2</c:v>
                </c:pt>
                <c:pt idx="27666">
                  <c:v>5.06186E-2</c:v>
                </c:pt>
                <c:pt idx="27667">
                  <c:v>4.99309E-2</c:v>
                </c:pt>
                <c:pt idx="27668">
                  <c:v>4.9300499999999997E-2</c:v>
                </c:pt>
                <c:pt idx="27669">
                  <c:v>4.8728500000000001E-2</c:v>
                </c:pt>
                <c:pt idx="27670">
                  <c:v>4.8215399999999999E-2</c:v>
                </c:pt>
                <c:pt idx="27671">
                  <c:v>4.7761999999999999E-2</c:v>
                </c:pt>
                <c:pt idx="27672">
                  <c:v>4.7369399999999999E-2</c:v>
                </c:pt>
                <c:pt idx="27673">
                  <c:v>4.70386E-2</c:v>
                </c:pt>
                <c:pt idx="27674">
                  <c:v>4.6770600000000002E-2</c:v>
                </c:pt>
                <c:pt idx="27675">
                  <c:v>4.6565200000000001E-2</c:v>
                </c:pt>
                <c:pt idx="27676">
                  <c:v>4.6422400000000003E-2</c:v>
                </c:pt>
                <c:pt idx="27677">
                  <c:v>4.63422E-2</c:v>
                </c:pt>
                <c:pt idx="27678">
                  <c:v>4.6324200000000003E-2</c:v>
                </c:pt>
                <c:pt idx="27679">
                  <c:v>4.6367800000000001E-2</c:v>
                </c:pt>
                <c:pt idx="27680">
                  <c:v>4.6472100000000002E-2</c:v>
                </c:pt>
                <c:pt idx="27681">
                  <c:v>4.6636299999999999E-2</c:v>
                </c:pt>
                <c:pt idx="27682">
                  <c:v>4.6859400000000002E-2</c:v>
                </c:pt>
                <c:pt idx="27683">
                  <c:v>4.7140599999999998E-2</c:v>
                </c:pt>
                <c:pt idx="27684">
                  <c:v>4.7479E-2</c:v>
                </c:pt>
                <c:pt idx="27685">
                  <c:v>4.7873600000000002E-2</c:v>
                </c:pt>
                <c:pt idx="27686">
                  <c:v>4.8323100000000001E-2</c:v>
                </c:pt>
                <c:pt idx="27687">
                  <c:v>4.8825500000000001E-2</c:v>
                </c:pt>
                <c:pt idx="27688">
                  <c:v>4.9378999999999999E-2</c:v>
                </c:pt>
                <c:pt idx="27689">
                  <c:v>4.99818E-2</c:v>
                </c:pt>
                <c:pt idx="27690">
                  <c:v>5.0632299999999998E-2</c:v>
                </c:pt>
                <c:pt idx="27691">
                  <c:v>5.1328600000000002E-2</c:v>
                </c:pt>
                <c:pt idx="27692">
                  <c:v>5.2068700000000002E-2</c:v>
                </c:pt>
                <c:pt idx="27693">
                  <c:v>5.2850599999999998E-2</c:v>
                </c:pt>
                <c:pt idx="27694">
                  <c:v>5.3672499999999998E-2</c:v>
                </c:pt>
                <c:pt idx="27695">
                  <c:v>5.45321E-2</c:v>
                </c:pt>
                <c:pt idx="27696">
                  <c:v>5.5427700000000003E-2</c:v>
                </c:pt>
                <c:pt idx="27697">
                  <c:v>5.6356900000000001E-2</c:v>
                </c:pt>
                <c:pt idx="27698">
                  <c:v>5.7317199999999999E-2</c:v>
                </c:pt>
                <c:pt idx="27699">
                  <c:v>5.8306200000000002E-2</c:v>
                </c:pt>
                <c:pt idx="27700">
                  <c:v>5.9321499999999999E-2</c:v>
                </c:pt>
                <c:pt idx="27701">
                  <c:v>6.0361499999999998E-2</c:v>
                </c:pt>
                <c:pt idx="27702">
                  <c:v>6.1423999999999999E-2</c:v>
                </c:pt>
                <c:pt idx="27703">
                  <c:v>6.2506800000000001E-2</c:v>
                </c:pt>
                <c:pt idx="27704">
                  <c:v>6.3606999999999997E-2</c:v>
                </c:pt>
                <c:pt idx="27705">
                  <c:v>6.4721699999999993E-2</c:v>
                </c:pt>
                <c:pt idx="27706">
                  <c:v>6.5847500000000003E-2</c:v>
                </c:pt>
                <c:pt idx="27707">
                  <c:v>6.6981299999999994E-2</c:v>
                </c:pt>
                <c:pt idx="27708">
                  <c:v>6.8120299999999995E-2</c:v>
                </c:pt>
                <c:pt idx="27709">
                  <c:v>6.9261400000000001E-2</c:v>
                </c:pt>
                <c:pt idx="27710">
                  <c:v>7.0401699999999998E-2</c:v>
                </c:pt>
                <c:pt idx="27711">
                  <c:v>7.1538299999999999E-2</c:v>
                </c:pt>
                <c:pt idx="27712">
                  <c:v>7.2668800000000006E-2</c:v>
                </c:pt>
                <c:pt idx="27713">
                  <c:v>7.3790400000000006E-2</c:v>
                </c:pt>
                <c:pt idx="27714">
                  <c:v>7.49002E-2</c:v>
                </c:pt>
                <c:pt idx="27715">
                  <c:v>7.5994999999999993E-2</c:v>
                </c:pt>
                <c:pt idx="27716">
                  <c:v>7.7071700000000007E-2</c:v>
                </c:pt>
                <c:pt idx="27717">
                  <c:v>7.8127299999999997E-2</c:v>
                </c:pt>
                <c:pt idx="27718">
                  <c:v>7.9159199999999999E-2</c:v>
                </c:pt>
                <c:pt idx="27719">
                  <c:v>8.0165200000000006E-2</c:v>
                </c:pt>
                <c:pt idx="27720">
                  <c:v>8.1143099999999996E-2</c:v>
                </c:pt>
                <c:pt idx="27721">
                  <c:v>8.2090899999999994E-2</c:v>
                </c:pt>
                <c:pt idx="27722">
                  <c:v>8.3006499999999997E-2</c:v>
                </c:pt>
                <c:pt idx="27723">
                  <c:v>8.3887299999999998E-2</c:v>
                </c:pt>
                <c:pt idx="27724">
                  <c:v>8.4730399999999997E-2</c:v>
                </c:pt>
                <c:pt idx="27725">
                  <c:v>8.5532700000000003E-2</c:v>
                </c:pt>
                <c:pt idx="27726">
                  <c:v>8.6291199999999998E-2</c:v>
                </c:pt>
                <c:pt idx="27727">
                  <c:v>8.7003800000000006E-2</c:v>
                </c:pt>
                <c:pt idx="27728">
                  <c:v>8.7668399999999994E-2</c:v>
                </c:pt>
                <c:pt idx="27729">
                  <c:v>8.8282700000000006E-2</c:v>
                </c:pt>
                <c:pt idx="27730">
                  <c:v>8.8844500000000007E-2</c:v>
                </c:pt>
                <c:pt idx="27731">
                  <c:v>8.9351799999999995E-2</c:v>
                </c:pt>
                <c:pt idx="27732">
                  <c:v>8.9802999999999994E-2</c:v>
                </c:pt>
                <c:pt idx="27733">
                  <c:v>9.0195899999999996E-2</c:v>
                </c:pt>
                <c:pt idx="27734">
                  <c:v>9.0528800000000006E-2</c:v>
                </c:pt>
                <c:pt idx="27735">
                  <c:v>9.0800099999999995E-2</c:v>
                </c:pt>
                <c:pt idx="27736">
                  <c:v>9.1008400000000003E-2</c:v>
                </c:pt>
                <c:pt idx="27737">
                  <c:v>9.1152300000000006E-2</c:v>
                </c:pt>
                <c:pt idx="27738">
                  <c:v>9.1230400000000003E-2</c:v>
                </c:pt>
                <c:pt idx="27739">
                  <c:v>9.1241900000000001E-2</c:v>
                </c:pt>
                <c:pt idx="27740">
                  <c:v>9.1185799999999997E-2</c:v>
                </c:pt>
                <c:pt idx="27741">
                  <c:v>9.1061299999999998E-2</c:v>
                </c:pt>
                <c:pt idx="27742">
                  <c:v>9.0867799999999999E-2</c:v>
                </c:pt>
                <c:pt idx="27743">
                  <c:v>9.0605000000000005E-2</c:v>
                </c:pt>
                <c:pt idx="27744">
                  <c:v>9.0272199999999997E-2</c:v>
                </c:pt>
                <c:pt idx="27745">
                  <c:v>8.9869000000000004E-2</c:v>
                </c:pt>
                <c:pt idx="27746">
                  <c:v>8.9394899999999999E-2</c:v>
                </c:pt>
                <c:pt idx="27747">
                  <c:v>8.8849700000000004E-2</c:v>
                </c:pt>
                <c:pt idx="27748">
                  <c:v>8.8233599999999995E-2</c:v>
                </c:pt>
                <c:pt idx="27749">
                  <c:v>8.75475E-2</c:v>
                </c:pt>
                <c:pt idx="27750">
                  <c:v>8.6791699999999999E-2</c:v>
                </c:pt>
                <c:pt idx="27751">
                  <c:v>8.5966399999999998E-2</c:v>
                </c:pt>
                <c:pt idx="27752">
                  <c:v>8.5071800000000003E-2</c:v>
                </c:pt>
                <c:pt idx="27753">
                  <c:v>8.4109199999999995E-2</c:v>
                </c:pt>
                <c:pt idx="27754">
                  <c:v>8.3079600000000003E-2</c:v>
                </c:pt>
                <c:pt idx="27755">
                  <c:v>8.1984500000000002E-2</c:v>
                </c:pt>
                <c:pt idx="27756">
                  <c:v>8.0824900000000005E-2</c:v>
                </c:pt>
                <c:pt idx="27757">
                  <c:v>7.9602099999999995E-2</c:v>
                </c:pt>
                <c:pt idx="27758">
                  <c:v>7.8317499999999998E-2</c:v>
                </c:pt>
                <c:pt idx="27759">
                  <c:v>7.6972499999999999E-2</c:v>
                </c:pt>
                <c:pt idx="27760">
                  <c:v>7.55686E-2</c:v>
                </c:pt>
                <c:pt idx="27761">
                  <c:v>7.4107800000000001E-2</c:v>
                </c:pt>
                <c:pt idx="27762">
                  <c:v>7.2592500000000004E-2</c:v>
                </c:pt>
                <c:pt idx="27763">
                  <c:v>7.1025000000000005E-2</c:v>
                </c:pt>
                <c:pt idx="27764">
                  <c:v>6.9407200000000002E-2</c:v>
                </c:pt>
                <c:pt idx="27765">
                  <c:v>6.7741700000000002E-2</c:v>
                </c:pt>
                <c:pt idx="27766">
                  <c:v>6.6030800000000001E-2</c:v>
                </c:pt>
                <c:pt idx="27767">
                  <c:v>6.4277000000000001E-2</c:v>
                </c:pt>
                <c:pt idx="27768">
                  <c:v>6.2482799999999998E-2</c:v>
                </c:pt>
                <c:pt idx="27769">
                  <c:v>6.0650799999999998E-2</c:v>
                </c:pt>
                <c:pt idx="27770">
                  <c:v>5.8783500000000002E-2</c:v>
                </c:pt>
                <c:pt idx="27771">
                  <c:v>5.6883499999999997E-2</c:v>
                </c:pt>
                <c:pt idx="27772">
                  <c:v>5.4954099999999999E-2</c:v>
                </c:pt>
                <c:pt idx="27773">
                  <c:v>5.2998999999999998E-2</c:v>
                </c:pt>
                <c:pt idx="27774">
                  <c:v>5.10211E-2</c:v>
                </c:pt>
                <c:pt idx="27775">
                  <c:v>4.9022799999999998E-2</c:v>
                </c:pt>
                <c:pt idx="27776">
                  <c:v>4.7007199999999999E-2</c:v>
                </c:pt>
                <c:pt idx="27777">
                  <c:v>4.4977999999999997E-2</c:v>
                </c:pt>
                <c:pt idx="27778">
                  <c:v>4.2938700000000003E-2</c:v>
                </c:pt>
                <c:pt idx="27779">
                  <c:v>4.0892699999999997E-2</c:v>
                </c:pt>
                <c:pt idx="27780">
                  <c:v>3.8843500000000003E-2</c:v>
                </c:pt>
                <c:pt idx="27781">
                  <c:v>3.67947E-2</c:v>
                </c:pt>
                <c:pt idx="27782">
                  <c:v>3.4750000000000003E-2</c:v>
                </c:pt>
                <c:pt idx="27783">
                  <c:v>3.2712499999999999E-2</c:v>
                </c:pt>
                <c:pt idx="27784">
                  <c:v>3.0685199999999999E-2</c:v>
                </c:pt>
                <c:pt idx="27785">
                  <c:v>2.86714E-2</c:v>
                </c:pt>
                <c:pt idx="27786">
                  <c:v>2.6675000000000001E-2</c:v>
                </c:pt>
                <c:pt idx="27787">
                  <c:v>2.4700400000000001E-2</c:v>
                </c:pt>
                <c:pt idx="27788">
                  <c:v>2.27528E-2</c:v>
                </c:pt>
                <c:pt idx="27789">
                  <c:v>2.0836899999999998E-2</c:v>
                </c:pt>
                <c:pt idx="27790">
                  <c:v>1.8954599999999999E-2</c:v>
                </c:pt>
                <c:pt idx="27791">
                  <c:v>1.7107199999999999E-2</c:v>
                </c:pt>
                <c:pt idx="27792">
                  <c:v>1.5297399999999999E-2</c:v>
                </c:pt>
                <c:pt idx="27793">
                  <c:v>1.3528699999999999E-2</c:v>
                </c:pt>
                <c:pt idx="27794">
                  <c:v>1.1803599999999999E-2</c:v>
                </c:pt>
                <c:pt idx="27795">
                  <c:v>1.01245E-2</c:v>
                </c:pt>
                <c:pt idx="27796" formatCode="0.00E+00">
                  <c:v>8.4941200000000008E-3</c:v>
                </c:pt>
                <c:pt idx="27797" formatCode="0.00E+00">
                  <c:v>6.9153000000000001E-3</c:v>
                </c:pt>
                <c:pt idx="27798" formatCode="0.00E+00">
                  <c:v>5.3905699999999999E-3</c:v>
                </c:pt>
                <c:pt idx="27799" formatCode="0.00E+00">
                  <c:v>3.9223299999999999E-3</c:v>
                </c:pt>
                <c:pt idx="27800" formatCode="0.00E+00">
                  <c:v>2.5129200000000001E-3</c:v>
                </c:pt>
                <c:pt idx="27801" formatCode="0.00E+00">
                  <c:v>1.1646200000000001E-3</c:v>
                </c:pt>
                <c:pt idx="27802" formatCode="0.00E+00">
                  <c:v>-1.20592E-4</c:v>
                </c:pt>
                <c:pt idx="27803" formatCode="0.00E+00">
                  <c:v>-1.3409800000000001E-3</c:v>
                </c:pt>
                <c:pt idx="27804" formatCode="0.00E+00">
                  <c:v>-2.4949600000000001E-3</c:v>
                </c:pt>
                <c:pt idx="27805" formatCode="0.00E+00">
                  <c:v>-3.5806900000000001E-3</c:v>
                </c:pt>
                <c:pt idx="27806" formatCode="0.00E+00">
                  <c:v>-4.5961999999999999E-3</c:v>
                </c:pt>
                <c:pt idx="27807" formatCode="0.00E+00">
                  <c:v>-5.5401299999999999E-3</c:v>
                </c:pt>
                <c:pt idx="27808" formatCode="0.00E+00">
                  <c:v>-6.4115600000000002E-3</c:v>
                </c:pt>
                <c:pt idx="27809" formatCode="0.00E+00">
                  <c:v>-7.20916E-3</c:v>
                </c:pt>
                <c:pt idx="27810" formatCode="0.00E+00">
                  <c:v>-7.9312600000000007E-3</c:v>
                </c:pt>
                <c:pt idx="27811" formatCode="0.00E+00">
                  <c:v>-8.5765700000000004E-3</c:v>
                </c:pt>
                <c:pt idx="27812" formatCode="0.00E+00">
                  <c:v>-9.1442899999999994E-3</c:v>
                </c:pt>
                <c:pt idx="27813" formatCode="0.00E+00">
                  <c:v>-9.6337899999999997E-3</c:v>
                </c:pt>
                <c:pt idx="27814">
                  <c:v>-1.00445E-2</c:v>
                </c:pt>
                <c:pt idx="27815">
                  <c:v>-1.0376E-2</c:v>
                </c:pt>
                <c:pt idx="27816">
                  <c:v>-1.06281E-2</c:v>
                </c:pt>
                <c:pt idx="27817">
                  <c:v>-1.0801E-2</c:v>
                </c:pt>
                <c:pt idx="27818">
                  <c:v>-1.08951E-2</c:v>
                </c:pt>
                <c:pt idx="27819">
                  <c:v>-1.09108E-2</c:v>
                </c:pt>
                <c:pt idx="27820">
                  <c:v>-1.0848399999999999E-2</c:v>
                </c:pt>
                <c:pt idx="27821">
                  <c:v>-1.07089E-2</c:v>
                </c:pt>
                <c:pt idx="27822">
                  <c:v>-1.04934E-2</c:v>
                </c:pt>
                <c:pt idx="27823">
                  <c:v>-1.0202900000000001E-2</c:v>
                </c:pt>
                <c:pt idx="27824" formatCode="0.00E+00">
                  <c:v>-9.8386900000000006E-3</c:v>
                </c:pt>
                <c:pt idx="27825" formatCode="0.00E+00">
                  <c:v>-9.4016900000000007E-3</c:v>
                </c:pt>
                <c:pt idx="27826" formatCode="0.00E+00">
                  <c:v>-8.8932799999999999E-3</c:v>
                </c:pt>
                <c:pt idx="27827" formatCode="0.00E+00">
                  <c:v>-8.3152499999999997E-3</c:v>
                </c:pt>
                <c:pt idx="27828" formatCode="0.00E+00">
                  <c:v>-7.6694800000000002E-3</c:v>
                </c:pt>
                <c:pt idx="27829" formatCode="0.00E+00">
                  <c:v>-6.9576799999999999E-3</c:v>
                </c:pt>
                <c:pt idx="27830" formatCode="0.00E+00">
                  <c:v>-6.1813900000000001E-3</c:v>
                </c:pt>
                <c:pt idx="27831" formatCode="0.00E+00">
                  <c:v>-5.3423999999999998E-3</c:v>
                </c:pt>
                <c:pt idx="27832" formatCode="0.00E+00">
                  <c:v>-4.4428200000000001E-3</c:v>
                </c:pt>
                <c:pt idx="27833" formatCode="0.00E+00">
                  <c:v>-3.4849299999999998E-3</c:v>
                </c:pt>
                <c:pt idx="27834" formatCode="0.00E+00">
                  <c:v>-2.4711199999999998E-3</c:v>
                </c:pt>
                <c:pt idx="27835" formatCode="0.00E+00">
                  <c:v>-1.4040999999999999E-3</c:v>
                </c:pt>
                <c:pt idx="27836" formatCode="0.00E+00">
                  <c:v>-2.8657699999999999E-4</c:v>
                </c:pt>
                <c:pt idx="27837" formatCode="0.00E+00">
                  <c:v>8.7887999999999996E-4</c:v>
                </c:pt>
                <c:pt idx="27838" formatCode="0.00E+00">
                  <c:v>2.0897300000000001E-3</c:v>
                </c:pt>
                <c:pt idx="27839" formatCode="0.00E+00">
                  <c:v>3.3432000000000002E-3</c:v>
                </c:pt>
                <c:pt idx="27840" formatCode="0.00E+00">
                  <c:v>4.6362399999999998E-3</c:v>
                </c:pt>
                <c:pt idx="27841" formatCode="0.00E+00">
                  <c:v>5.9656600000000002E-3</c:v>
                </c:pt>
                <c:pt idx="27842" formatCode="0.00E+00">
                  <c:v>7.3282699999999996E-3</c:v>
                </c:pt>
                <c:pt idx="27843" formatCode="0.00E+00">
                  <c:v>8.7209599999999998E-3</c:v>
                </c:pt>
                <c:pt idx="27844">
                  <c:v>1.01408E-2</c:v>
                </c:pt>
                <c:pt idx="27845">
                  <c:v>1.1584799999999999E-2</c:v>
                </c:pt>
                <c:pt idx="27846">
                  <c:v>1.3049699999999999E-2</c:v>
                </c:pt>
                <c:pt idx="27847">
                  <c:v>1.4532099999999999E-2</c:v>
                </c:pt>
                <c:pt idx="27848">
                  <c:v>1.6028500000000001E-2</c:v>
                </c:pt>
                <c:pt idx="27849">
                  <c:v>1.7535700000000001E-2</c:v>
                </c:pt>
                <c:pt idx="27850">
                  <c:v>1.90508E-2</c:v>
                </c:pt>
                <c:pt idx="27851">
                  <c:v>2.05702E-2</c:v>
                </c:pt>
                <c:pt idx="27852">
                  <c:v>2.2090499999999999E-2</c:v>
                </c:pt>
                <c:pt idx="27853">
                  <c:v>2.3608500000000001E-2</c:v>
                </c:pt>
                <c:pt idx="27854">
                  <c:v>2.5121000000000001E-2</c:v>
                </c:pt>
                <c:pt idx="27855">
                  <c:v>2.6624800000000001E-2</c:v>
                </c:pt>
                <c:pt idx="27856">
                  <c:v>2.81163E-2</c:v>
                </c:pt>
                <c:pt idx="27857">
                  <c:v>2.95926E-2</c:v>
                </c:pt>
                <c:pt idx="27858">
                  <c:v>3.1050999999999999E-2</c:v>
                </c:pt>
                <c:pt idx="27859">
                  <c:v>3.2488999999999997E-2</c:v>
                </c:pt>
                <c:pt idx="27860">
                  <c:v>3.3903700000000002E-2</c:v>
                </c:pt>
                <c:pt idx="27861">
                  <c:v>3.5291999999999997E-2</c:v>
                </c:pt>
                <c:pt idx="27862">
                  <c:v>3.66504E-2</c:v>
                </c:pt>
                <c:pt idx="27863">
                  <c:v>3.79759E-2</c:v>
                </c:pt>
                <c:pt idx="27864">
                  <c:v>3.9265700000000001E-2</c:v>
                </c:pt>
                <c:pt idx="27865">
                  <c:v>4.0517200000000003E-2</c:v>
                </c:pt>
                <c:pt idx="27866">
                  <c:v>4.1727800000000002E-2</c:v>
                </c:pt>
                <c:pt idx="27867">
                  <c:v>4.28949E-2</c:v>
                </c:pt>
                <c:pt idx="27868">
                  <c:v>4.4015800000000001E-2</c:v>
                </c:pt>
                <c:pt idx="27869">
                  <c:v>4.5088299999999998E-2</c:v>
                </c:pt>
                <c:pt idx="27870">
                  <c:v>4.6110100000000001E-2</c:v>
                </c:pt>
                <c:pt idx="27871">
                  <c:v>4.7079099999999999E-2</c:v>
                </c:pt>
                <c:pt idx="27872">
                  <c:v>4.7993000000000001E-2</c:v>
                </c:pt>
                <c:pt idx="27873">
                  <c:v>4.8849900000000002E-2</c:v>
                </c:pt>
                <c:pt idx="27874">
                  <c:v>4.9647799999999999E-2</c:v>
                </c:pt>
                <c:pt idx="27875">
                  <c:v>5.0385399999999997E-2</c:v>
                </c:pt>
                <c:pt idx="27876">
                  <c:v>5.1061299999999997E-2</c:v>
                </c:pt>
                <c:pt idx="27877">
                  <c:v>5.1673700000000003E-2</c:v>
                </c:pt>
                <c:pt idx="27878">
                  <c:v>5.2221099999999999E-2</c:v>
                </c:pt>
                <c:pt idx="27879">
                  <c:v>5.2702400000000003E-2</c:v>
                </c:pt>
                <c:pt idx="27880">
                  <c:v>5.3116900000000002E-2</c:v>
                </c:pt>
                <c:pt idx="27881">
                  <c:v>5.3463799999999999E-2</c:v>
                </c:pt>
                <c:pt idx="27882">
                  <c:v>5.3742199999999997E-2</c:v>
                </c:pt>
                <c:pt idx="27883">
                  <c:v>5.3951199999999998E-2</c:v>
                </c:pt>
                <c:pt idx="27884">
                  <c:v>5.4090399999999997E-2</c:v>
                </c:pt>
                <c:pt idx="27885">
                  <c:v>5.4159400000000003E-2</c:v>
                </c:pt>
                <c:pt idx="27886">
                  <c:v>5.4157900000000002E-2</c:v>
                </c:pt>
                <c:pt idx="27887">
                  <c:v>5.4085399999999999E-2</c:v>
                </c:pt>
                <c:pt idx="27888">
                  <c:v>5.3941599999999999E-2</c:v>
                </c:pt>
                <c:pt idx="27889">
                  <c:v>5.3726299999999998E-2</c:v>
                </c:pt>
                <c:pt idx="27890">
                  <c:v>5.3439599999999997E-2</c:v>
                </c:pt>
                <c:pt idx="27891">
                  <c:v>5.30821E-2</c:v>
                </c:pt>
                <c:pt idx="27892">
                  <c:v>5.2654399999999997E-2</c:v>
                </c:pt>
                <c:pt idx="27893">
                  <c:v>5.2157500000000002E-2</c:v>
                </c:pt>
                <c:pt idx="27894">
                  <c:v>5.1591999999999999E-2</c:v>
                </c:pt>
                <c:pt idx="27895">
                  <c:v>5.0958700000000003E-2</c:v>
                </c:pt>
                <c:pt idx="27896">
                  <c:v>5.0258499999999998E-2</c:v>
                </c:pt>
                <c:pt idx="27897">
                  <c:v>4.9492599999999998E-2</c:v>
                </c:pt>
                <c:pt idx="27898">
                  <c:v>4.86626E-2</c:v>
                </c:pt>
                <c:pt idx="27899">
                  <c:v>4.7770100000000003E-2</c:v>
                </c:pt>
                <c:pt idx="27900">
                  <c:v>4.68166E-2</c:v>
                </c:pt>
                <c:pt idx="27901">
                  <c:v>4.5803099999999999E-2</c:v>
                </c:pt>
                <c:pt idx="27902">
                  <c:v>4.4731199999999999E-2</c:v>
                </c:pt>
                <c:pt idx="27903">
                  <c:v>4.3603099999999999E-2</c:v>
                </c:pt>
                <c:pt idx="27904">
                  <c:v>4.2420699999999999E-2</c:v>
                </c:pt>
                <c:pt idx="27905">
                  <c:v>4.1186300000000002E-2</c:v>
                </c:pt>
                <c:pt idx="27906">
                  <c:v>3.9902300000000002E-2</c:v>
                </c:pt>
                <c:pt idx="27907">
                  <c:v>3.8570899999999998E-2</c:v>
                </c:pt>
                <c:pt idx="27908">
                  <c:v>3.7194199999999997E-2</c:v>
                </c:pt>
                <c:pt idx="27909">
                  <c:v>3.5774599999999997E-2</c:v>
                </c:pt>
                <c:pt idx="27910">
                  <c:v>3.4314900000000002E-2</c:v>
                </c:pt>
                <c:pt idx="27911">
                  <c:v>3.2818100000000003E-2</c:v>
                </c:pt>
                <c:pt idx="27912">
                  <c:v>3.1286599999999998E-2</c:v>
                </c:pt>
                <c:pt idx="27913">
                  <c:v>2.9723200000000002E-2</c:v>
                </c:pt>
                <c:pt idx="27914">
                  <c:v>2.81309E-2</c:v>
                </c:pt>
                <c:pt idx="27915">
                  <c:v>2.6512500000000001E-2</c:v>
                </c:pt>
                <c:pt idx="27916">
                  <c:v>2.48711E-2</c:v>
                </c:pt>
                <c:pt idx="27917">
                  <c:v>2.3209299999999999E-2</c:v>
                </c:pt>
                <c:pt idx="27918">
                  <c:v>2.1529800000000002E-2</c:v>
                </c:pt>
                <c:pt idx="27919">
                  <c:v>1.9835499999999999E-2</c:v>
                </c:pt>
                <c:pt idx="27920">
                  <c:v>1.8129800000000001E-2</c:v>
                </c:pt>
                <c:pt idx="27921">
                  <c:v>1.6415699999999998E-2</c:v>
                </c:pt>
                <c:pt idx="27922">
                  <c:v>1.46962E-2</c:v>
                </c:pt>
                <c:pt idx="27923">
                  <c:v>1.29745E-2</c:v>
                </c:pt>
                <c:pt idx="27924">
                  <c:v>1.12537E-2</c:v>
                </c:pt>
                <c:pt idx="27925" formatCode="0.00E+00">
                  <c:v>9.5367300000000002E-3</c:v>
                </c:pt>
                <c:pt idx="27926" formatCode="0.00E+00">
                  <c:v>7.8270600000000003E-3</c:v>
                </c:pt>
                <c:pt idx="27927" formatCode="0.00E+00">
                  <c:v>6.1279200000000002E-3</c:v>
                </c:pt>
                <c:pt idx="27928" formatCode="0.00E+00">
                  <c:v>4.4425300000000001E-3</c:v>
                </c:pt>
                <c:pt idx="27929" formatCode="0.00E+00">
                  <c:v>2.7740600000000001E-3</c:v>
                </c:pt>
                <c:pt idx="27930" formatCode="0.00E+00">
                  <c:v>1.1255499999999999E-3</c:v>
                </c:pt>
                <c:pt idx="27931" formatCode="0.00E+00">
                  <c:v>-5.0007899999999995E-4</c:v>
                </c:pt>
                <c:pt idx="27932" formatCode="0.00E+00">
                  <c:v>-2.1000400000000001E-3</c:v>
                </c:pt>
                <c:pt idx="27933" formatCode="0.00E+00">
                  <c:v>-3.67155E-3</c:v>
                </c:pt>
                <c:pt idx="27934" formatCode="0.00E+00">
                  <c:v>-5.2117800000000001E-3</c:v>
                </c:pt>
                <c:pt idx="27935" formatCode="0.00E+00">
                  <c:v>-6.7179099999999997E-3</c:v>
                </c:pt>
                <c:pt idx="27936" formatCode="0.00E+00">
                  <c:v>-8.1871300000000008E-3</c:v>
                </c:pt>
                <c:pt idx="27937" formatCode="0.00E+00">
                  <c:v>-9.6166800000000007E-3</c:v>
                </c:pt>
                <c:pt idx="27938">
                  <c:v>-1.10039E-2</c:v>
                </c:pt>
                <c:pt idx="27939">
                  <c:v>-1.23461E-2</c:v>
                </c:pt>
                <c:pt idx="27940">
                  <c:v>-1.3641E-2</c:v>
                </c:pt>
                <c:pt idx="27941">
                  <c:v>-1.4886099999999999E-2</c:v>
                </c:pt>
                <c:pt idx="27942">
                  <c:v>-1.60795E-2</c:v>
                </c:pt>
                <c:pt idx="27943">
                  <c:v>-1.7218899999999999E-2</c:v>
                </c:pt>
                <c:pt idx="27944">
                  <c:v>-1.8302100000000002E-2</c:v>
                </c:pt>
                <c:pt idx="27945">
                  <c:v>-1.9327199999999999E-2</c:v>
                </c:pt>
                <c:pt idx="27946">
                  <c:v>-2.02928E-2</c:v>
                </c:pt>
                <c:pt idx="27947">
                  <c:v>-2.1196900000000001E-2</c:v>
                </c:pt>
                <c:pt idx="27948">
                  <c:v>-2.2037899999999999E-2</c:v>
                </c:pt>
                <c:pt idx="27949">
                  <c:v>-2.2814299999999999E-2</c:v>
                </c:pt>
                <c:pt idx="27950">
                  <c:v>-2.3524799999999998E-2</c:v>
                </c:pt>
                <c:pt idx="27951">
                  <c:v>-2.4168200000000001E-2</c:v>
                </c:pt>
                <c:pt idx="27952">
                  <c:v>-2.4743500000000002E-2</c:v>
                </c:pt>
                <c:pt idx="27953">
                  <c:v>-2.5249899999999999E-2</c:v>
                </c:pt>
                <c:pt idx="27954">
                  <c:v>-2.5686299999999999E-2</c:v>
                </c:pt>
                <c:pt idx="27955">
                  <c:v>-2.6052200000000001E-2</c:v>
                </c:pt>
                <c:pt idx="27956">
                  <c:v>-2.6346999999999999E-2</c:v>
                </c:pt>
                <c:pt idx="27957">
                  <c:v>-2.657E-2</c:v>
                </c:pt>
                <c:pt idx="27958">
                  <c:v>-2.67213E-2</c:v>
                </c:pt>
                <c:pt idx="27959">
                  <c:v>-2.6800899999999999E-2</c:v>
                </c:pt>
                <c:pt idx="27960">
                  <c:v>-2.6808800000000001E-2</c:v>
                </c:pt>
                <c:pt idx="27961">
                  <c:v>-2.6745000000000001E-2</c:v>
                </c:pt>
                <c:pt idx="27962">
                  <c:v>-2.66097E-2</c:v>
                </c:pt>
                <c:pt idx="27963">
                  <c:v>-2.64035E-2</c:v>
                </c:pt>
                <c:pt idx="27964">
                  <c:v>-2.6126699999999999E-2</c:v>
                </c:pt>
                <c:pt idx="27965">
                  <c:v>-2.57801E-2</c:v>
                </c:pt>
                <c:pt idx="27966">
                  <c:v>-2.5364399999999999E-2</c:v>
                </c:pt>
                <c:pt idx="27967">
                  <c:v>-2.48805E-2</c:v>
                </c:pt>
                <c:pt idx="27968">
                  <c:v>-2.43295E-2</c:v>
                </c:pt>
                <c:pt idx="27969">
                  <c:v>-2.3712799999999999E-2</c:v>
                </c:pt>
                <c:pt idx="27970">
                  <c:v>-2.30315E-2</c:v>
                </c:pt>
                <c:pt idx="27971">
                  <c:v>-2.2287100000000001E-2</c:v>
                </c:pt>
                <c:pt idx="27972">
                  <c:v>-2.1481E-2</c:v>
                </c:pt>
                <c:pt idx="27973">
                  <c:v>-2.0615000000000001E-2</c:v>
                </c:pt>
                <c:pt idx="27974">
                  <c:v>-1.9690699999999998E-2</c:v>
                </c:pt>
                <c:pt idx="27975">
                  <c:v>-1.87101E-2</c:v>
                </c:pt>
                <c:pt idx="27976">
                  <c:v>-1.7675E-2</c:v>
                </c:pt>
                <c:pt idx="27977">
                  <c:v>-1.65877E-2</c:v>
                </c:pt>
                <c:pt idx="27978">
                  <c:v>-1.5450500000000001E-2</c:v>
                </c:pt>
                <c:pt idx="27979">
                  <c:v>-1.42655E-2</c:v>
                </c:pt>
                <c:pt idx="27980">
                  <c:v>-1.30353E-2</c:v>
                </c:pt>
                <c:pt idx="27981">
                  <c:v>-1.17623E-2</c:v>
                </c:pt>
                <c:pt idx="27982">
                  <c:v>-1.0449E-2</c:v>
                </c:pt>
                <c:pt idx="27983" formatCode="0.00E+00">
                  <c:v>-9.0981099999999995E-3</c:v>
                </c:pt>
                <c:pt idx="27984" formatCode="0.00E+00">
                  <c:v>-7.7122900000000001E-3</c:v>
                </c:pt>
                <c:pt idx="27985" formatCode="0.00E+00">
                  <c:v>-6.29446E-3</c:v>
                </c:pt>
                <c:pt idx="27986" formatCode="0.00E+00">
                  <c:v>-4.84754E-3</c:v>
                </c:pt>
                <c:pt idx="27987" formatCode="0.00E+00">
                  <c:v>-3.37434E-3</c:v>
                </c:pt>
                <c:pt idx="27988" formatCode="0.00E+00">
                  <c:v>-1.87773E-3</c:v>
                </c:pt>
                <c:pt idx="27989" formatCode="0.00E+00">
                  <c:v>-3.6074700000000002E-4</c:v>
                </c:pt>
                <c:pt idx="27990" formatCode="0.00E+00">
                  <c:v>1.1735199999999999E-3</c:v>
                </c:pt>
                <c:pt idx="27991" formatCode="0.00E+00">
                  <c:v>2.7220299999999998E-3</c:v>
                </c:pt>
                <c:pt idx="27992" formatCode="0.00E+00">
                  <c:v>4.2817100000000002E-3</c:v>
                </c:pt>
                <c:pt idx="27993" formatCode="0.00E+00">
                  <c:v>5.8494100000000002E-3</c:v>
                </c:pt>
                <c:pt idx="27994" formatCode="0.00E+00">
                  <c:v>7.4219300000000002E-3</c:v>
                </c:pt>
                <c:pt idx="27995" formatCode="0.00E+00">
                  <c:v>8.9961299999999998E-3</c:v>
                </c:pt>
                <c:pt idx="27996">
                  <c:v>1.0568900000000001E-2</c:v>
                </c:pt>
                <c:pt idx="27997">
                  <c:v>1.2136900000000001E-2</c:v>
                </c:pt>
                <c:pt idx="27998">
                  <c:v>1.36972E-2</c:v>
                </c:pt>
                <c:pt idx="27999">
                  <c:v>1.52465E-2</c:v>
                </c:pt>
                <c:pt idx="28000">
                  <c:v>1.6781600000000001E-2</c:v>
                </c:pt>
                <c:pt idx="28001">
                  <c:v>1.82995E-2</c:v>
                </c:pt>
                <c:pt idx="28002">
                  <c:v>1.9796999999999999E-2</c:v>
                </c:pt>
                <c:pt idx="28003">
                  <c:v>2.1271000000000002E-2</c:v>
                </c:pt>
                <c:pt idx="28004">
                  <c:v>2.2718499999999999E-2</c:v>
                </c:pt>
                <c:pt idx="28005">
                  <c:v>2.4136600000000001E-2</c:v>
                </c:pt>
                <c:pt idx="28006">
                  <c:v>2.5522300000000001E-2</c:v>
                </c:pt>
                <c:pt idx="28007">
                  <c:v>2.6872799999999999E-2</c:v>
                </c:pt>
                <c:pt idx="28008">
                  <c:v>2.8185399999999999E-2</c:v>
                </c:pt>
                <c:pt idx="28009">
                  <c:v>2.9457199999999999E-2</c:v>
                </c:pt>
                <c:pt idx="28010">
                  <c:v>3.06857E-2</c:v>
                </c:pt>
                <c:pt idx="28011">
                  <c:v>3.1868199999999999E-2</c:v>
                </c:pt>
                <c:pt idx="28012">
                  <c:v>3.3002200000000002E-2</c:v>
                </c:pt>
                <c:pt idx="28013">
                  <c:v>3.4085400000000002E-2</c:v>
                </c:pt>
                <c:pt idx="28014">
                  <c:v>3.5115399999999998E-2</c:v>
                </c:pt>
                <c:pt idx="28015">
                  <c:v>3.6089999999999997E-2</c:v>
                </c:pt>
                <c:pt idx="28016">
                  <c:v>3.7007100000000001E-2</c:v>
                </c:pt>
                <c:pt idx="28017">
                  <c:v>3.7864700000000001E-2</c:v>
                </c:pt>
                <c:pt idx="28018">
                  <c:v>3.8660899999999998E-2</c:v>
                </c:pt>
                <c:pt idx="28019">
                  <c:v>3.9393900000000003E-2</c:v>
                </c:pt>
                <c:pt idx="28020">
                  <c:v>4.0062E-2</c:v>
                </c:pt>
                <c:pt idx="28021">
                  <c:v>4.0663699999999997E-2</c:v>
                </c:pt>
                <c:pt idx="28022">
                  <c:v>4.1197400000000002E-2</c:v>
                </c:pt>
                <c:pt idx="28023">
                  <c:v>4.1661799999999999E-2</c:v>
                </c:pt>
                <c:pt idx="28024">
                  <c:v>4.2055799999999997E-2</c:v>
                </c:pt>
                <c:pt idx="28025">
                  <c:v>4.2378199999999998E-2</c:v>
                </c:pt>
                <c:pt idx="28026">
                  <c:v>4.2628100000000002E-2</c:v>
                </c:pt>
                <c:pt idx="28027">
                  <c:v>4.2804700000000001E-2</c:v>
                </c:pt>
                <c:pt idx="28028">
                  <c:v>4.2907300000000002E-2</c:v>
                </c:pt>
                <c:pt idx="28029">
                  <c:v>4.2935300000000003E-2</c:v>
                </c:pt>
                <c:pt idx="28030">
                  <c:v>4.2888299999999997E-2</c:v>
                </c:pt>
                <c:pt idx="28031">
                  <c:v>4.2765999999999998E-2</c:v>
                </c:pt>
                <c:pt idx="28032">
                  <c:v>4.25682E-2</c:v>
                </c:pt>
                <c:pt idx="28033">
                  <c:v>4.22948E-2</c:v>
                </c:pt>
                <c:pt idx="28034">
                  <c:v>4.1945700000000002E-2</c:v>
                </c:pt>
                <c:pt idx="28035">
                  <c:v>4.1521099999999998E-2</c:v>
                </c:pt>
                <c:pt idx="28036">
                  <c:v>4.10214E-2</c:v>
                </c:pt>
                <c:pt idx="28037">
                  <c:v>4.04471E-2</c:v>
                </c:pt>
                <c:pt idx="28038">
                  <c:v>3.9798899999999998E-2</c:v>
                </c:pt>
                <c:pt idx="28039">
                  <c:v>3.9077399999999998E-2</c:v>
                </c:pt>
                <c:pt idx="28040">
                  <c:v>3.8283600000000001E-2</c:v>
                </c:pt>
                <c:pt idx="28041">
                  <c:v>3.7418600000000003E-2</c:v>
                </c:pt>
                <c:pt idx="28042">
                  <c:v>3.6483399999999999E-2</c:v>
                </c:pt>
                <c:pt idx="28043">
                  <c:v>3.5479400000000001E-2</c:v>
                </c:pt>
                <c:pt idx="28044">
                  <c:v>3.4408000000000001E-2</c:v>
                </c:pt>
                <c:pt idx="28045">
                  <c:v>3.32707E-2</c:v>
                </c:pt>
                <c:pt idx="28046">
                  <c:v>3.2069199999999999E-2</c:v>
                </c:pt>
                <c:pt idx="28047">
                  <c:v>3.08054E-2</c:v>
                </c:pt>
                <c:pt idx="28048">
                  <c:v>2.9481E-2</c:v>
                </c:pt>
                <c:pt idx="28049">
                  <c:v>2.8098100000000001E-2</c:v>
                </c:pt>
                <c:pt idx="28050">
                  <c:v>2.6658899999999999E-2</c:v>
                </c:pt>
                <c:pt idx="28051">
                  <c:v>2.51655E-2</c:v>
                </c:pt>
                <c:pt idx="28052">
                  <c:v>2.36203E-2</c:v>
                </c:pt>
                <c:pt idx="28053">
                  <c:v>2.2025699999999999E-2</c:v>
                </c:pt>
                <c:pt idx="28054">
                  <c:v>2.0384300000000001E-2</c:v>
                </c:pt>
                <c:pt idx="28055">
                  <c:v>1.8698699999999999E-2</c:v>
                </c:pt>
                <c:pt idx="28056">
                  <c:v>1.69715E-2</c:v>
                </c:pt>
                <c:pt idx="28057">
                  <c:v>1.52056E-2</c:v>
                </c:pt>
                <c:pt idx="28058">
                  <c:v>1.34038E-2</c:v>
                </c:pt>
                <c:pt idx="28059">
                  <c:v>1.1568999999999999E-2</c:v>
                </c:pt>
                <c:pt idx="28060" formatCode="0.00E+00">
                  <c:v>9.7041999999999996E-3</c:v>
                </c:pt>
                <c:pt idx="28061" formatCode="0.00E+00">
                  <c:v>7.8124900000000001E-3</c:v>
                </c:pt>
                <c:pt idx="28062" formatCode="0.00E+00">
                  <c:v>5.8969699999999996E-3</c:v>
                </c:pt>
                <c:pt idx="28063" formatCode="0.00E+00">
                  <c:v>3.9607699999999997E-3</c:v>
                </c:pt>
                <c:pt idx="28064" formatCode="0.00E+00">
                  <c:v>2.0071099999999999E-3</c:v>
                </c:pt>
                <c:pt idx="28065" formatCode="0.00E+00">
                  <c:v>3.92105E-5</c:v>
                </c:pt>
                <c:pt idx="28066" formatCode="0.00E+00">
                  <c:v>-1.93965E-3</c:v>
                </c:pt>
                <c:pt idx="28067" formatCode="0.00E+00">
                  <c:v>-3.9261699999999997E-3</c:v>
                </c:pt>
                <c:pt idx="28068" formatCode="0.00E+00">
                  <c:v>-5.9170500000000001E-3</c:v>
                </c:pt>
                <c:pt idx="28069" formatCode="0.00E+00">
                  <c:v>-7.9089399999999997E-3</c:v>
                </c:pt>
                <c:pt idx="28070" formatCode="0.00E+00">
                  <c:v>-9.8985099999999993E-3</c:v>
                </c:pt>
                <c:pt idx="28071">
                  <c:v>-1.18824E-2</c:v>
                </c:pt>
                <c:pt idx="28072">
                  <c:v>-1.3857299999999999E-2</c:v>
                </c:pt>
                <c:pt idx="28073">
                  <c:v>-1.5819900000000001E-2</c:v>
                </c:pt>
                <c:pt idx="28074">
                  <c:v>-1.7766799999999999E-2</c:v>
                </c:pt>
                <c:pt idx="28075">
                  <c:v>-1.9694699999999999E-2</c:v>
                </c:pt>
                <c:pt idx="28076">
                  <c:v>-2.1600399999999999E-2</c:v>
                </c:pt>
                <c:pt idx="28077">
                  <c:v>-2.34807E-2</c:v>
                </c:pt>
                <c:pt idx="28078">
                  <c:v>-2.5332199999999999E-2</c:v>
                </c:pt>
                <c:pt idx="28079">
                  <c:v>-2.7151999999999999E-2</c:v>
                </c:pt>
                <c:pt idx="28080">
                  <c:v>-2.8936799999999999E-2</c:v>
                </c:pt>
                <c:pt idx="28081">
                  <c:v>-3.0683599999999998E-2</c:v>
                </c:pt>
                <c:pt idx="28082">
                  <c:v>-3.2389399999999999E-2</c:v>
                </c:pt>
                <c:pt idx="28083">
                  <c:v>-3.4051400000000002E-2</c:v>
                </c:pt>
                <c:pt idx="28084">
                  <c:v>-3.5666499999999997E-2</c:v>
                </c:pt>
                <c:pt idx="28085">
                  <c:v>-3.7232099999999997E-2</c:v>
                </c:pt>
                <c:pt idx="28086">
                  <c:v>-3.8745399999999999E-2</c:v>
                </c:pt>
                <c:pt idx="28087">
                  <c:v>-4.0203799999999998E-2</c:v>
                </c:pt>
                <c:pt idx="28088">
                  <c:v>-4.1604799999999997E-2</c:v>
                </c:pt>
                <c:pt idx="28089">
                  <c:v>-4.2945999999999998E-2</c:v>
                </c:pt>
                <c:pt idx="28090">
                  <c:v>-4.4225E-2</c:v>
                </c:pt>
                <c:pt idx="28091">
                  <c:v>-4.5439599999999997E-2</c:v>
                </c:pt>
                <c:pt idx="28092">
                  <c:v>-4.6587700000000003E-2</c:v>
                </c:pt>
                <c:pt idx="28093">
                  <c:v>-4.76672E-2</c:v>
                </c:pt>
                <c:pt idx="28094">
                  <c:v>-4.8676299999999999E-2</c:v>
                </c:pt>
                <c:pt idx="28095">
                  <c:v>-4.96131E-2</c:v>
                </c:pt>
                <c:pt idx="28096">
                  <c:v>-5.0476E-2</c:v>
                </c:pt>
                <c:pt idx="28097">
                  <c:v>-5.1263499999999997E-2</c:v>
                </c:pt>
                <c:pt idx="28098">
                  <c:v>-5.1974100000000002E-2</c:v>
                </c:pt>
                <c:pt idx="28099">
                  <c:v>-5.2606600000000003E-2</c:v>
                </c:pt>
                <c:pt idx="28100">
                  <c:v>-5.31598E-2</c:v>
                </c:pt>
                <c:pt idx="28101">
                  <c:v>-5.3632699999999998E-2</c:v>
                </c:pt>
                <c:pt idx="28102">
                  <c:v>-5.40244E-2</c:v>
                </c:pt>
                <c:pt idx="28103">
                  <c:v>-5.4334199999999999E-2</c:v>
                </c:pt>
                <c:pt idx="28104">
                  <c:v>-5.45613E-2</c:v>
                </c:pt>
                <c:pt idx="28105">
                  <c:v>-5.4705499999999997E-2</c:v>
                </c:pt>
                <c:pt idx="28106">
                  <c:v>-5.4766299999999997E-2</c:v>
                </c:pt>
                <c:pt idx="28107">
                  <c:v>-5.4743600000000003E-2</c:v>
                </c:pt>
                <c:pt idx="28108">
                  <c:v>-5.4637199999999997E-2</c:v>
                </c:pt>
                <c:pt idx="28109">
                  <c:v>-5.4447299999999997E-2</c:v>
                </c:pt>
                <c:pt idx="28110">
                  <c:v>-5.4174100000000003E-2</c:v>
                </c:pt>
                <c:pt idx="28111">
                  <c:v>-5.3817999999999998E-2</c:v>
                </c:pt>
                <c:pt idx="28112">
                  <c:v>-5.3379500000000003E-2</c:v>
                </c:pt>
                <c:pt idx="28113">
                  <c:v>-5.2859299999999998E-2</c:v>
                </c:pt>
                <c:pt idx="28114">
                  <c:v>-5.2257999999999999E-2</c:v>
                </c:pt>
                <c:pt idx="28115">
                  <c:v>-5.1576700000000003E-2</c:v>
                </c:pt>
                <c:pt idx="28116">
                  <c:v>-5.0816399999999998E-2</c:v>
                </c:pt>
                <c:pt idx="28117">
                  <c:v>-4.99782E-2</c:v>
                </c:pt>
                <c:pt idx="28118">
                  <c:v>-4.9063599999999999E-2</c:v>
                </c:pt>
                <c:pt idx="28119">
                  <c:v>-4.8073900000000003E-2</c:v>
                </c:pt>
                <c:pt idx="28120">
                  <c:v>-4.7010700000000002E-2</c:v>
                </c:pt>
                <c:pt idx="28121">
                  <c:v>-4.5875699999999998E-2</c:v>
                </c:pt>
                <c:pt idx="28122">
                  <c:v>-4.4670799999999997E-2</c:v>
                </c:pt>
                <c:pt idx="28123">
                  <c:v>-4.33978E-2</c:v>
                </c:pt>
                <c:pt idx="28124">
                  <c:v>-4.20588E-2</c:v>
                </c:pt>
                <c:pt idx="28125">
                  <c:v>-4.0655900000000002E-2</c:v>
                </c:pt>
                <c:pt idx="28126">
                  <c:v>-3.9191499999999997E-2</c:v>
                </c:pt>
                <c:pt idx="28127">
                  <c:v>-3.7667899999999997E-2</c:v>
                </c:pt>
                <c:pt idx="28128">
                  <c:v>-3.6087500000000002E-2</c:v>
                </c:pt>
                <c:pt idx="28129">
                  <c:v>-3.4452900000000002E-2</c:v>
                </c:pt>
                <c:pt idx="28130">
                  <c:v>-3.2766700000000003E-2</c:v>
                </c:pt>
                <c:pt idx="28131">
                  <c:v>-3.1031699999999999E-2</c:v>
                </c:pt>
                <c:pt idx="28132">
                  <c:v>-2.9250600000000002E-2</c:v>
                </c:pt>
                <c:pt idx="28133">
                  <c:v>-2.74264E-2</c:v>
                </c:pt>
                <c:pt idx="28134">
                  <c:v>-2.5562000000000001E-2</c:v>
                </c:pt>
                <c:pt idx="28135">
                  <c:v>-2.3660400000000002E-2</c:v>
                </c:pt>
                <c:pt idx="28136">
                  <c:v>-2.17247E-2</c:v>
                </c:pt>
                <c:pt idx="28137">
                  <c:v>-1.9758100000000001E-2</c:v>
                </c:pt>
                <c:pt idx="28138">
                  <c:v>-1.7763600000000001E-2</c:v>
                </c:pt>
                <c:pt idx="28139">
                  <c:v>-1.5744600000000001E-2</c:v>
                </c:pt>
                <c:pt idx="28140">
                  <c:v>-1.3704300000000001E-2</c:v>
                </c:pt>
                <c:pt idx="28141">
                  <c:v>-1.1645900000000001E-2</c:v>
                </c:pt>
                <c:pt idx="28142" formatCode="0.00E+00">
                  <c:v>-9.5728500000000008E-3</c:v>
                </c:pt>
                <c:pt idx="28143" formatCode="0.00E+00">
                  <c:v>-7.4884299999999999E-3</c:v>
                </c:pt>
                <c:pt idx="28144" formatCode="0.00E+00">
                  <c:v>-5.3959999999999998E-3</c:v>
                </c:pt>
                <c:pt idx="28145" formatCode="0.00E+00">
                  <c:v>-3.2989299999999998E-3</c:v>
                </c:pt>
                <c:pt idx="28146" formatCode="0.00E+00">
                  <c:v>-1.2005900000000001E-3</c:v>
                </c:pt>
                <c:pt idx="28147" formatCode="0.00E+00">
                  <c:v>8.9566999999999999E-4</c:v>
                </c:pt>
                <c:pt idx="28148" formatCode="0.00E+00">
                  <c:v>2.9864800000000001E-3</c:v>
                </c:pt>
                <c:pt idx="28149" formatCode="0.00E+00">
                  <c:v>5.06851E-3</c:v>
                </c:pt>
                <c:pt idx="28150" formatCode="0.00E+00">
                  <c:v>7.1384200000000004E-3</c:v>
                </c:pt>
                <c:pt idx="28151" formatCode="0.00E+00">
                  <c:v>9.1929300000000002E-3</c:v>
                </c:pt>
                <c:pt idx="28152">
                  <c:v>1.1228800000000001E-2</c:v>
                </c:pt>
                <c:pt idx="28153">
                  <c:v>1.32427E-2</c:v>
                </c:pt>
                <c:pt idx="28154">
                  <c:v>1.52315E-2</c:v>
                </c:pt>
                <c:pt idx="28155">
                  <c:v>1.7192099999999998E-2</c:v>
                </c:pt>
                <c:pt idx="28156">
                  <c:v>1.91214E-2</c:v>
                </c:pt>
                <c:pt idx="28157">
                  <c:v>2.1016300000000002E-2</c:v>
                </c:pt>
                <c:pt idx="28158">
                  <c:v>2.2873899999999999E-2</c:v>
                </c:pt>
                <c:pt idx="28159">
                  <c:v>2.4691299999999999E-2</c:v>
                </c:pt>
                <c:pt idx="28160">
                  <c:v>2.6465599999999999E-2</c:v>
                </c:pt>
                <c:pt idx="28161">
                  <c:v>2.81941E-2</c:v>
                </c:pt>
                <c:pt idx="28162">
                  <c:v>2.98742E-2</c:v>
                </c:pt>
                <c:pt idx="28163">
                  <c:v>3.1503200000000002E-2</c:v>
                </c:pt>
                <c:pt idx="28164">
                  <c:v>3.3078700000000003E-2</c:v>
                </c:pt>
                <c:pt idx="28165">
                  <c:v>3.4598200000000003E-2</c:v>
                </c:pt>
                <c:pt idx="28166">
                  <c:v>3.6059599999999997E-2</c:v>
                </c:pt>
                <c:pt idx="28167">
                  <c:v>3.7460500000000001E-2</c:v>
                </c:pt>
                <c:pt idx="28168">
                  <c:v>3.8798800000000001E-2</c:v>
                </c:pt>
                <c:pt idx="28169">
                  <c:v>4.0072799999999999E-2</c:v>
                </c:pt>
                <c:pt idx="28170">
                  <c:v>4.1280299999999999E-2</c:v>
                </c:pt>
                <c:pt idx="28171">
                  <c:v>4.2419800000000001E-2</c:v>
                </c:pt>
                <c:pt idx="28172">
                  <c:v>4.34895E-2</c:v>
                </c:pt>
                <c:pt idx="28173">
                  <c:v>4.4488E-2</c:v>
                </c:pt>
                <c:pt idx="28174">
                  <c:v>4.54139E-2</c:v>
                </c:pt>
                <c:pt idx="28175">
                  <c:v>4.6265800000000003E-2</c:v>
                </c:pt>
                <c:pt idx="28176">
                  <c:v>4.7042800000000003E-2</c:v>
                </c:pt>
                <c:pt idx="28177">
                  <c:v>4.77437E-2</c:v>
                </c:pt>
                <c:pt idx="28178">
                  <c:v>4.8367800000000002E-2</c:v>
                </c:pt>
                <c:pt idx="28179">
                  <c:v>4.8914199999999998E-2</c:v>
                </c:pt>
                <c:pt idx="28180">
                  <c:v>4.93824E-2</c:v>
                </c:pt>
                <c:pt idx="28181">
                  <c:v>4.9771900000000001E-2</c:v>
                </c:pt>
                <c:pt idx="28182">
                  <c:v>5.0082300000000003E-2</c:v>
                </c:pt>
                <c:pt idx="28183">
                  <c:v>5.0313400000000001E-2</c:v>
                </c:pt>
                <c:pt idx="28184">
                  <c:v>5.0465299999999998E-2</c:v>
                </c:pt>
                <c:pt idx="28185">
                  <c:v>5.0537800000000001E-2</c:v>
                </c:pt>
                <c:pt idx="28186">
                  <c:v>5.0531300000000001E-2</c:v>
                </c:pt>
                <c:pt idx="28187">
                  <c:v>5.0445999999999998E-2</c:v>
                </c:pt>
                <c:pt idx="28188">
                  <c:v>5.0282500000000001E-2</c:v>
                </c:pt>
                <c:pt idx="28189">
                  <c:v>5.0041299999999997E-2</c:v>
                </c:pt>
                <c:pt idx="28190">
                  <c:v>4.9723099999999999E-2</c:v>
                </c:pt>
                <c:pt idx="28191">
                  <c:v>4.9328799999999999E-2</c:v>
                </c:pt>
                <c:pt idx="28192">
                  <c:v>4.8859399999999997E-2</c:v>
                </c:pt>
                <c:pt idx="28193">
                  <c:v>4.8315900000000002E-2</c:v>
                </c:pt>
                <c:pt idx="28194">
                  <c:v>4.7699699999999998E-2</c:v>
                </c:pt>
                <c:pt idx="28195">
                  <c:v>4.7011999999999998E-2</c:v>
                </c:pt>
                <c:pt idx="28196">
                  <c:v>4.6254299999999998E-2</c:v>
                </c:pt>
                <c:pt idx="28197">
                  <c:v>4.5428200000000002E-2</c:v>
                </c:pt>
                <c:pt idx="28198">
                  <c:v>4.45353E-2</c:v>
                </c:pt>
                <c:pt idx="28199">
                  <c:v>4.3577499999999998E-2</c:v>
                </c:pt>
                <c:pt idx="28200">
                  <c:v>4.2556700000000003E-2</c:v>
                </c:pt>
                <c:pt idx="28201">
                  <c:v>4.1474900000000002E-2</c:v>
                </c:pt>
                <c:pt idx="28202">
                  <c:v>4.0334099999999998E-2</c:v>
                </c:pt>
                <c:pt idx="28203">
                  <c:v>3.9136600000000001E-2</c:v>
                </c:pt>
                <c:pt idx="28204">
                  <c:v>3.7884599999999997E-2</c:v>
                </c:pt>
                <c:pt idx="28205">
                  <c:v>3.6580500000000002E-2</c:v>
                </c:pt>
                <c:pt idx="28206">
                  <c:v>3.5226800000000003E-2</c:v>
                </c:pt>
                <c:pt idx="28207">
                  <c:v>3.3825899999999999E-2</c:v>
                </c:pt>
                <c:pt idx="28208">
                  <c:v>3.23805E-2</c:v>
                </c:pt>
                <c:pt idx="28209">
                  <c:v>3.0893299999999999E-2</c:v>
                </c:pt>
                <c:pt idx="28210">
                  <c:v>2.9366799999999998E-2</c:v>
                </c:pt>
                <c:pt idx="28211">
                  <c:v>2.7803999999999999E-2</c:v>
                </c:pt>
                <c:pt idx="28212">
                  <c:v>2.62077E-2</c:v>
                </c:pt>
                <c:pt idx="28213">
                  <c:v>2.45807E-2</c:v>
                </c:pt>
                <c:pt idx="28214">
                  <c:v>2.2925999999999998E-2</c:v>
                </c:pt>
                <c:pt idx="28215">
                  <c:v>2.1246399999999999E-2</c:v>
                </c:pt>
                <c:pt idx="28216">
                  <c:v>1.9545099999999999E-2</c:v>
                </c:pt>
                <c:pt idx="28217">
                  <c:v>1.7824900000000001E-2</c:v>
                </c:pt>
                <c:pt idx="28218">
                  <c:v>1.6088999999999999E-2</c:v>
                </c:pt>
                <c:pt idx="28219">
                  <c:v>1.43404E-2</c:v>
                </c:pt>
                <c:pt idx="28220">
                  <c:v>1.2582100000000001E-2</c:v>
                </c:pt>
                <c:pt idx="28221">
                  <c:v>1.0817200000000001E-2</c:v>
                </c:pt>
                <c:pt idx="28222" formatCode="0.00E+00">
                  <c:v>9.0487299999999996E-3</c:v>
                </c:pt>
                <c:pt idx="28223" formatCode="0.00E+00">
                  <c:v>7.2797799999999996E-3</c:v>
                </c:pt>
                <c:pt idx="28224" formatCode="0.00E+00">
                  <c:v>5.5133600000000001E-3</c:v>
                </c:pt>
                <c:pt idx="28225" formatCode="0.00E+00">
                  <c:v>3.7524899999999998E-3</c:v>
                </c:pt>
                <c:pt idx="28226" formatCode="0.00E+00">
                  <c:v>2.0001799999999998E-3</c:v>
                </c:pt>
                <c:pt idx="28227" formatCode="0.00E+00">
                  <c:v>2.5937999999999997E-4</c:v>
                </c:pt>
                <c:pt idx="28228" formatCode="0.00E+00">
                  <c:v>-1.4669699999999999E-3</c:v>
                </c:pt>
                <c:pt idx="28229" formatCode="0.00E+00">
                  <c:v>-3.1759700000000002E-3</c:v>
                </c:pt>
                <c:pt idx="28230" formatCode="0.00E+00">
                  <c:v>-4.86477E-3</c:v>
                </c:pt>
                <c:pt idx="28231" formatCode="0.00E+00">
                  <c:v>-6.5305800000000002E-3</c:v>
                </c:pt>
                <c:pt idx="28232" formatCode="0.00E+00">
                  <c:v>-8.1706399999999998E-3</c:v>
                </c:pt>
                <c:pt idx="28233" formatCode="0.00E+00">
                  <c:v>-9.7822599999999992E-3</c:v>
                </c:pt>
                <c:pt idx="28234">
                  <c:v>-1.1362799999999999E-2</c:v>
                </c:pt>
                <c:pt idx="28235">
                  <c:v>-1.2909800000000001E-2</c:v>
                </c:pt>
                <c:pt idx="28236">
                  <c:v>-1.44206E-2</c:v>
                </c:pt>
                <c:pt idx="28237">
                  <c:v>-1.5892900000000001E-2</c:v>
                </c:pt>
                <c:pt idx="28238">
                  <c:v>-1.7324300000000001E-2</c:v>
                </c:pt>
                <c:pt idx="28239">
                  <c:v>-1.8712699999999999E-2</c:v>
                </c:pt>
                <c:pt idx="28240">
                  <c:v>-2.0055699999999999E-2</c:v>
                </c:pt>
                <c:pt idx="28241">
                  <c:v>-2.1351499999999999E-2</c:v>
                </c:pt>
                <c:pt idx="28242">
                  <c:v>-2.2597900000000001E-2</c:v>
                </c:pt>
                <c:pt idx="28243">
                  <c:v>-2.37932E-2</c:v>
                </c:pt>
                <c:pt idx="28244">
                  <c:v>-2.4935499999999999E-2</c:v>
                </c:pt>
                <c:pt idx="28245">
                  <c:v>-2.60232E-2</c:v>
                </c:pt>
                <c:pt idx="28246">
                  <c:v>-2.7054700000000001E-2</c:v>
                </c:pt>
                <c:pt idx="28247">
                  <c:v>-2.8028600000000001E-2</c:v>
                </c:pt>
                <c:pt idx="28248">
                  <c:v>-2.89435E-2</c:v>
                </c:pt>
                <c:pt idx="28249">
                  <c:v>-2.97982E-2</c:v>
                </c:pt>
                <c:pt idx="28250">
                  <c:v>-3.0591500000000001E-2</c:v>
                </c:pt>
                <c:pt idx="28251">
                  <c:v>-3.1322500000000003E-2</c:v>
                </c:pt>
                <c:pt idx="28252">
                  <c:v>-3.1990299999999999E-2</c:v>
                </c:pt>
                <c:pt idx="28253">
                  <c:v>-3.2594199999999997E-2</c:v>
                </c:pt>
                <c:pt idx="28254">
                  <c:v>-3.31334E-2</c:v>
                </c:pt>
                <c:pt idx="28255">
                  <c:v>-3.3607600000000001E-2</c:v>
                </c:pt>
                <c:pt idx="28256">
                  <c:v>-3.4016200000000003E-2</c:v>
                </c:pt>
                <c:pt idx="28257">
                  <c:v>-3.4359000000000001E-2</c:v>
                </c:pt>
                <c:pt idx="28258">
                  <c:v>-3.4635899999999997E-2</c:v>
                </c:pt>
                <c:pt idx="28259">
                  <c:v>-3.4846799999999997E-2</c:v>
                </c:pt>
                <c:pt idx="28260">
                  <c:v>-3.4991800000000003E-2</c:v>
                </c:pt>
                <c:pt idx="28261">
                  <c:v>-3.5071100000000001E-2</c:v>
                </c:pt>
                <c:pt idx="28262">
                  <c:v>-3.5085100000000001E-2</c:v>
                </c:pt>
                <c:pt idx="28263">
                  <c:v>-3.5034200000000001E-2</c:v>
                </c:pt>
                <c:pt idx="28264">
                  <c:v>-3.4918900000000003E-2</c:v>
                </c:pt>
                <c:pt idx="28265">
                  <c:v>-3.4740100000000003E-2</c:v>
                </c:pt>
                <c:pt idx="28266">
                  <c:v>-3.4498300000000003E-2</c:v>
                </c:pt>
                <c:pt idx="28267">
                  <c:v>-3.4194700000000001E-2</c:v>
                </c:pt>
                <c:pt idx="28268">
                  <c:v>-3.3830100000000002E-2</c:v>
                </c:pt>
                <c:pt idx="28269">
                  <c:v>-3.3405799999999999E-2</c:v>
                </c:pt>
                <c:pt idx="28270">
                  <c:v>-3.2922899999999998E-2</c:v>
                </c:pt>
                <c:pt idx="28271">
                  <c:v>-3.2382800000000003E-2</c:v>
                </c:pt>
                <c:pt idx="28272">
                  <c:v>-3.1787000000000003E-2</c:v>
                </c:pt>
                <c:pt idx="28273">
                  <c:v>-3.1136899999999999E-2</c:v>
                </c:pt>
                <c:pt idx="28274">
                  <c:v>-3.0434200000000002E-2</c:v>
                </c:pt>
                <c:pt idx="28275">
                  <c:v>-2.9680600000000001E-2</c:v>
                </c:pt>
                <c:pt idx="28276">
                  <c:v>-2.8878000000000001E-2</c:v>
                </c:pt>
                <c:pt idx="28277">
                  <c:v>-2.80282E-2</c:v>
                </c:pt>
                <c:pt idx="28278">
                  <c:v>-2.71332E-2</c:v>
                </c:pt>
                <c:pt idx="28279">
                  <c:v>-2.6195E-2</c:v>
                </c:pt>
                <c:pt idx="28280">
                  <c:v>-2.52158E-2</c:v>
                </c:pt>
                <c:pt idx="28281">
                  <c:v>-2.4197699999999999E-2</c:v>
                </c:pt>
                <c:pt idx="28282">
                  <c:v>-2.3143E-2</c:v>
                </c:pt>
                <c:pt idx="28283">
                  <c:v>-2.20541E-2</c:v>
                </c:pt>
                <c:pt idx="28284">
                  <c:v>-2.0933199999999999E-2</c:v>
                </c:pt>
                <c:pt idx="28285">
                  <c:v>-1.97827E-2</c:v>
                </c:pt>
                <c:pt idx="28286">
                  <c:v>-1.8605199999999999E-2</c:v>
                </c:pt>
                <c:pt idx="28287">
                  <c:v>-1.7403200000000001E-2</c:v>
                </c:pt>
                <c:pt idx="28288">
                  <c:v>-1.6179099999999998E-2</c:v>
                </c:pt>
                <c:pt idx="28289">
                  <c:v>-1.4935500000000001E-2</c:v>
                </c:pt>
                <c:pt idx="28290">
                  <c:v>-1.3675E-2</c:v>
                </c:pt>
                <c:pt idx="28291">
                  <c:v>-1.24002E-2</c:v>
                </c:pt>
                <c:pt idx="28292">
                  <c:v>-1.11138E-2</c:v>
                </c:pt>
                <c:pt idx="28293" formatCode="0.00E+00">
                  <c:v>-9.8183699999999999E-3</c:v>
                </c:pt>
                <c:pt idx="28294" formatCode="0.00E+00">
                  <c:v>-8.5165199999999996E-3</c:v>
                </c:pt>
                <c:pt idx="28295" formatCode="0.00E+00">
                  <c:v>-7.2109299999999999E-3</c:v>
                </c:pt>
                <c:pt idx="28296" formatCode="0.00E+00">
                  <c:v>-5.90422E-3</c:v>
                </c:pt>
                <c:pt idx="28297" formatCode="0.00E+00">
                  <c:v>-4.5990099999999997E-3</c:v>
                </c:pt>
                <c:pt idx="28298" formatCode="0.00E+00">
                  <c:v>-3.2979300000000001E-3</c:v>
                </c:pt>
                <c:pt idx="28299" formatCode="0.00E+00">
                  <c:v>-2.0035500000000002E-3</c:v>
                </c:pt>
                <c:pt idx="28300" formatCode="0.00E+00">
                  <c:v>-7.1845399999999999E-4</c:v>
                </c:pt>
                <c:pt idx="28301" formatCode="0.00E+00">
                  <c:v>5.5483099999999999E-4</c:v>
                </c:pt>
                <c:pt idx="28302" formatCode="0.00E+00">
                  <c:v>1.8138E-3</c:v>
                </c:pt>
                <c:pt idx="28303" formatCode="0.00E+00">
                  <c:v>3.0559799999999998E-3</c:v>
                </c:pt>
                <c:pt idx="28304" formatCode="0.00E+00">
                  <c:v>4.2789600000000001E-3</c:v>
                </c:pt>
                <c:pt idx="28305" formatCode="0.00E+00">
                  <c:v>5.4803600000000001E-3</c:v>
                </c:pt>
                <c:pt idx="28306" formatCode="0.00E+00">
                  <c:v>6.6578599999999998E-3</c:v>
                </c:pt>
                <c:pt idx="28307" formatCode="0.00E+00">
                  <c:v>7.8091899999999997E-3</c:v>
                </c:pt>
                <c:pt idx="28308" formatCode="0.00E+00">
                  <c:v>8.9321399999999999E-3</c:v>
                </c:pt>
                <c:pt idx="28309">
                  <c:v>1.00246E-2</c:v>
                </c:pt>
                <c:pt idx="28310">
                  <c:v>1.1084399999999999E-2</c:v>
                </c:pt>
                <c:pt idx="28311">
                  <c:v>1.2109699999999999E-2</c:v>
                </c:pt>
                <c:pt idx="28312">
                  <c:v>1.30984E-2</c:v>
                </c:pt>
                <c:pt idx="28313">
                  <c:v>1.4048700000000001E-2</c:v>
                </c:pt>
                <c:pt idx="28314">
                  <c:v>1.4959E-2</c:v>
                </c:pt>
                <c:pt idx="28315">
                  <c:v>1.5827399999999998E-2</c:v>
                </c:pt>
                <c:pt idx="28316">
                  <c:v>1.6652400000000001E-2</c:v>
                </c:pt>
                <c:pt idx="28317">
                  <c:v>1.74325E-2</c:v>
                </c:pt>
                <c:pt idx="28318">
                  <c:v>1.81663E-2</c:v>
                </c:pt>
                <c:pt idx="28319">
                  <c:v>1.8852600000000001E-2</c:v>
                </c:pt>
                <c:pt idx="28320">
                  <c:v>1.9489900000000001E-2</c:v>
                </c:pt>
                <c:pt idx="28321">
                  <c:v>2.0077399999999999E-2</c:v>
                </c:pt>
                <c:pt idx="28322">
                  <c:v>2.0613900000000001E-2</c:v>
                </c:pt>
                <c:pt idx="28323">
                  <c:v>2.1098599999999999E-2</c:v>
                </c:pt>
                <c:pt idx="28324">
                  <c:v>2.15307E-2</c:v>
                </c:pt>
                <c:pt idx="28325">
                  <c:v>2.1909399999999999E-2</c:v>
                </c:pt>
                <c:pt idx="28326">
                  <c:v>2.2234299999999999E-2</c:v>
                </c:pt>
                <c:pt idx="28327">
                  <c:v>2.2504799999999998E-2</c:v>
                </c:pt>
                <c:pt idx="28328">
                  <c:v>2.2720500000000001E-2</c:v>
                </c:pt>
                <c:pt idx="28329">
                  <c:v>2.28813E-2</c:v>
                </c:pt>
                <c:pt idx="28330">
                  <c:v>2.2987E-2</c:v>
                </c:pt>
                <c:pt idx="28331">
                  <c:v>2.3037499999999999E-2</c:v>
                </c:pt>
                <c:pt idx="28332">
                  <c:v>2.3033000000000001E-2</c:v>
                </c:pt>
                <c:pt idx="28333">
                  <c:v>2.29736E-2</c:v>
                </c:pt>
                <c:pt idx="28334">
                  <c:v>2.28597E-2</c:v>
                </c:pt>
                <c:pt idx="28335">
                  <c:v>2.2691599999999999E-2</c:v>
                </c:pt>
                <c:pt idx="28336">
                  <c:v>2.2469800000000002E-2</c:v>
                </c:pt>
                <c:pt idx="28337">
                  <c:v>2.2195099999999999E-2</c:v>
                </c:pt>
                <c:pt idx="28338">
                  <c:v>2.1868100000000001E-2</c:v>
                </c:pt>
                <c:pt idx="28339">
                  <c:v>2.1489600000000001E-2</c:v>
                </c:pt>
                <c:pt idx="28340">
                  <c:v>2.1060700000000002E-2</c:v>
                </c:pt>
                <c:pt idx="28341">
                  <c:v>2.0582199999999998E-2</c:v>
                </c:pt>
                <c:pt idx="28342">
                  <c:v>2.00555E-2</c:v>
                </c:pt>
                <c:pt idx="28343">
                  <c:v>1.9481600000000002E-2</c:v>
                </c:pt>
                <c:pt idx="28344">
                  <c:v>1.8862E-2</c:v>
                </c:pt>
                <c:pt idx="28345">
                  <c:v>1.8197999999999999E-2</c:v>
                </c:pt>
                <c:pt idx="28346">
                  <c:v>1.7491099999999999E-2</c:v>
                </c:pt>
                <c:pt idx="28347">
                  <c:v>1.6743000000000001E-2</c:v>
                </c:pt>
                <c:pt idx="28348">
                  <c:v>1.5955199999999999E-2</c:v>
                </c:pt>
                <c:pt idx="28349">
                  <c:v>1.5129500000000001E-2</c:v>
                </c:pt>
                <c:pt idx="28350">
                  <c:v>1.4267800000000001E-2</c:v>
                </c:pt>
                <c:pt idx="28351">
                  <c:v>1.3372E-2</c:v>
                </c:pt>
                <c:pt idx="28352">
                  <c:v>1.2443900000000001E-2</c:v>
                </c:pt>
                <c:pt idx="28353">
                  <c:v>1.14857E-2</c:v>
                </c:pt>
                <c:pt idx="28354">
                  <c:v>1.04993E-2</c:v>
                </c:pt>
                <c:pt idx="28355" formatCode="0.00E+00">
                  <c:v>9.4869499999999992E-3</c:v>
                </c:pt>
                <c:pt idx="28356" formatCode="0.00E+00">
                  <c:v>8.4508099999999996E-3</c:v>
                </c:pt>
                <c:pt idx="28357" formatCode="0.00E+00">
                  <c:v>7.3931099999999996E-3</c:v>
                </c:pt>
                <c:pt idx="28358" formatCode="0.00E+00">
                  <c:v>6.3161199999999997E-3</c:v>
                </c:pt>
                <c:pt idx="28359" formatCode="0.00E+00">
                  <c:v>5.2221500000000001E-3</c:v>
                </c:pt>
                <c:pt idx="28360" formatCode="0.00E+00">
                  <c:v>4.1135499999999997E-3</c:v>
                </c:pt>
                <c:pt idx="28361" formatCode="0.00E+00">
                  <c:v>2.9926900000000001E-3</c:v>
                </c:pt>
                <c:pt idx="28362" formatCode="0.00E+00">
                  <c:v>1.8619699999999999E-3</c:v>
                </c:pt>
                <c:pt idx="28363" formatCode="0.00E+00">
                  <c:v>7.2380700000000003E-4</c:v>
                </c:pt>
                <c:pt idx="28364" formatCode="0.00E+00">
                  <c:v>-4.19372E-4</c:v>
                </c:pt>
                <c:pt idx="28365" formatCode="0.00E+00">
                  <c:v>-1.5651199999999999E-3</c:v>
                </c:pt>
                <c:pt idx="28366" formatCode="0.00E+00">
                  <c:v>-2.7109999999999999E-3</c:v>
                </c:pt>
                <c:pt idx="28367" formatCode="0.00E+00">
                  <c:v>-3.85455E-3</c:v>
                </c:pt>
                <c:pt idx="28368" formatCode="0.00E+00">
                  <c:v>-4.9933399999999998E-3</c:v>
                </c:pt>
                <c:pt idx="28369" formatCode="0.00E+00">
                  <c:v>-6.1249199999999998E-3</c:v>
                </c:pt>
                <c:pt idx="28370" formatCode="0.00E+00">
                  <c:v>-7.2468899999999998E-3</c:v>
                </c:pt>
                <c:pt idx="28371" formatCode="0.00E+00">
                  <c:v>-8.3568300000000009E-3</c:v>
                </c:pt>
                <c:pt idx="28372" formatCode="0.00E+00">
                  <c:v>-9.4523699999999999E-3</c:v>
                </c:pt>
                <c:pt idx="28373">
                  <c:v>-1.0531199999999999E-2</c:v>
                </c:pt>
                <c:pt idx="28374">
                  <c:v>-1.1590899999999999E-2</c:v>
                </c:pt>
                <c:pt idx="28375">
                  <c:v>-1.26292E-2</c:v>
                </c:pt>
                <c:pt idx="28376">
                  <c:v>-1.3644E-2</c:v>
                </c:pt>
                <c:pt idx="28377">
                  <c:v>-1.4632900000000001E-2</c:v>
                </c:pt>
                <c:pt idx="28378">
                  <c:v>-1.5594E-2</c:v>
                </c:pt>
                <c:pt idx="28379">
                  <c:v>-1.6525000000000001E-2</c:v>
                </c:pt>
                <c:pt idx="28380">
                  <c:v>-1.7423899999999999E-2</c:v>
                </c:pt>
                <c:pt idx="28381">
                  <c:v>-1.8288800000000001E-2</c:v>
                </c:pt>
                <c:pt idx="28382">
                  <c:v>-1.9117700000000001E-2</c:v>
                </c:pt>
                <c:pt idx="28383">
                  <c:v>-1.99089E-2</c:v>
                </c:pt>
                <c:pt idx="28384">
                  <c:v>-2.0660499999999998E-2</c:v>
                </c:pt>
                <c:pt idx="28385">
                  <c:v>-2.1370900000000002E-2</c:v>
                </c:pt>
                <c:pt idx="28386">
                  <c:v>-2.20384E-2</c:v>
                </c:pt>
                <c:pt idx="28387">
                  <c:v>-2.26616E-2</c:v>
                </c:pt>
                <c:pt idx="28388">
                  <c:v>-2.32389E-2</c:v>
                </c:pt>
                <c:pt idx="28389">
                  <c:v>-2.3769100000000001E-2</c:v>
                </c:pt>
                <c:pt idx="28390">
                  <c:v>-2.4250899999999999E-2</c:v>
                </c:pt>
                <c:pt idx="28391">
                  <c:v>-2.4683099999999999E-2</c:v>
                </c:pt>
                <c:pt idx="28392">
                  <c:v>-2.5064699999999999E-2</c:v>
                </c:pt>
                <c:pt idx="28393">
                  <c:v>-2.5394699999999999E-2</c:v>
                </c:pt>
                <c:pt idx="28394">
                  <c:v>-2.56721E-2</c:v>
                </c:pt>
                <c:pt idx="28395">
                  <c:v>-2.5896300000000001E-2</c:v>
                </c:pt>
                <c:pt idx="28396">
                  <c:v>-2.6066599999999999E-2</c:v>
                </c:pt>
                <c:pt idx="28397">
                  <c:v>-2.6182400000000002E-2</c:v>
                </c:pt>
                <c:pt idx="28398">
                  <c:v>-2.6243300000000001E-2</c:v>
                </c:pt>
                <c:pt idx="28399">
                  <c:v>-2.6248899999999999E-2</c:v>
                </c:pt>
                <c:pt idx="28400">
                  <c:v>-2.6199E-2</c:v>
                </c:pt>
                <c:pt idx="28401">
                  <c:v>-2.6093499999999999E-2</c:v>
                </c:pt>
                <c:pt idx="28402">
                  <c:v>-2.5932299999999998E-2</c:v>
                </c:pt>
                <c:pt idx="28403">
                  <c:v>-2.5715499999999999E-2</c:v>
                </c:pt>
                <c:pt idx="28404">
                  <c:v>-2.5443299999999999E-2</c:v>
                </c:pt>
                <c:pt idx="28405">
                  <c:v>-2.5116099999999999E-2</c:v>
                </c:pt>
                <c:pt idx="28406">
                  <c:v>-2.4734200000000001E-2</c:v>
                </c:pt>
                <c:pt idx="28407">
                  <c:v>-2.4298199999999999E-2</c:v>
                </c:pt>
                <c:pt idx="28408">
                  <c:v>-2.3808699999999999E-2</c:v>
                </c:pt>
                <c:pt idx="28409">
                  <c:v>-2.32664E-2</c:v>
                </c:pt>
                <c:pt idx="28410">
                  <c:v>-2.26722E-2</c:v>
                </c:pt>
                <c:pt idx="28411">
                  <c:v>-2.2027000000000001E-2</c:v>
                </c:pt>
                <c:pt idx="28412">
                  <c:v>-2.1331800000000001E-2</c:v>
                </c:pt>
                <c:pt idx="28413">
                  <c:v>-2.0587899999999999E-2</c:v>
                </c:pt>
                <c:pt idx="28414">
                  <c:v>-1.9796299999999999E-2</c:v>
                </c:pt>
                <c:pt idx="28415">
                  <c:v>-1.8958599999999999E-2</c:v>
                </c:pt>
                <c:pt idx="28416">
                  <c:v>-1.8075999999999998E-2</c:v>
                </c:pt>
                <c:pt idx="28417">
                  <c:v>-1.7150200000000001E-2</c:v>
                </c:pt>
                <c:pt idx="28418">
                  <c:v>-1.6182700000000001E-2</c:v>
                </c:pt>
                <c:pt idx="28419">
                  <c:v>-1.51752E-2</c:v>
                </c:pt>
                <c:pt idx="28420">
                  <c:v>-1.41295E-2</c:v>
                </c:pt>
                <c:pt idx="28421">
                  <c:v>-1.3047400000000001E-2</c:v>
                </c:pt>
                <c:pt idx="28422">
                  <c:v>-1.1930899999999999E-2</c:v>
                </c:pt>
                <c:pt idx="28423">
                  <c:v>-1.0781900000000001E-2</c:v>
                </c:pt>
                <c:pt idx="28424" formatCode="0.00E+00">
                  <c:v>-9.60249E-3</c:v>
                </c:pt>
                <c:pt idx="28425" formatCode="0.00E+00">
                  <c:v>-8.3948500000000006E-3</c:v>
                </c:pt>
                <c:pt idx="28426" formatCode="0.00E+00">
                  <c:v>-7.1611299999999999E-3</c:v>
                </c:pt>
                <c:pt idx="28427" formatCode="0.00E+00">
                  <c:v>-5.9035800000000003E-3</c:v>
                </c:pt>
                <c:pt idx="28428" formatCode="0.00E+00">
                  <c:v>-4.6244900000000002E-3</c:v>
                </c:pt>
                <c:pt idx="28429" formatCode="0.00E+00">
                  <c:v>-3.3261900000000001E-3</c:v>
                </c:pt>
                <c:pt idx="28430" formatCode="0.00E+00">
                  <c:v>-2.0110800000000002E-3</c:v>
                </c:pt>
                <c:pt idx="28431" formatCode="0.00E+00">
                  <c:v>-6.8157000000000005E-4</c:v>
                </c:pt>
                <c:pt idx="28432" formatCode="0.00E+00">
                  <c:v>6.5987499999999998E-4</c:v>
                </c:pt>
                <c:pt idx="28433" formatCode="0.00E+00">
                  <c:v>2.0107699999999998E-3</c:v>
                </c:pt>
                <c:pt idx="28434" formatCode="0.00E+00">
                  <c:v>3.3686100000000002E-3</c:v>
                </c:pt>
                <c:pt idx="28435" formatCode="0.00E+00">
                  <c:v>4.73085E-3</c:v>
                </c:pt>
                <c:pt idx="28436" formatCode="0.00E+00">
                  <c:v>6.09496E-3</c:v>
                </c:pt>
                <c:pt idx="28437" formatCode="0.00E+00">
                  <c:v>7.4583599999999998E-3</c:v>
                </c:pt>
                <c:pt idx="28438" formatCode="0.00E+00">
                  <c:v>8.8184999999999999E-3</c:v>
                </c:pt>
                <c:pt idx="28439">
                  <c:v>1.0172799999999999E-2</c:v>
                </c:pt>
                <c:pt idx="28440">
                  <c:v>1.15187E-2</c:v>
                </c:pt>
                <c:pt idx="28441">
                  <c:v>1.2853699999999999E-2</c:v>
                </c:pt>
                <c:pt idx="28442">
                  <c:v>1.4175200000000001E-2</c:v>
                </c:pt>
                <c:pt idx="28443">
                  <c:v>1.5480600000000001E-2</c:v>
                </c:pt>
                <c:pt idx="28444">
                  <c:v>1.6767600000000001E-2</c:v>
                </c:pt>
                <c:pt idx="28445">
                  <c:v>1.8033500000000001E-2</c:v>
                </c:pt>
                <c:pt idx="28446">
                  <c:v>1.9276100000000001E-2</c:v>
                </c:pt>
                <c:pt idx="28447">
                  <c:v>2.0492799999999999E-2</c:v>
                </c:pt>
                <c:pt idx="28448">
                  <c:v>2.1681200000000001E-2</c:v>
                </c:pt>
                <c:pt idx="28449">
                  <c:v>2.28392E-2</c:v>
                </c:pt>
                <c:pt idx="28450">
                  <c:v>2.3964300000000001E-2</c:v>
                </c:pt>
                <c:pt idx="28451">
                  <c:v>2.50545E-2</c:v>
                </c:pt>
                <c:pt idx="28452">
                  <c:v>2.6107499999999999E-2</c:v>
                </c:pt>
                <c:pt idx="28453">
                  <c:v>2.7121099999999999E-2</c:v>
                </c:pt>
                <c:pt idx="28454">
                  <c:v>2.80935E-2</c:v>
                </c:pt>
                <c:pt idx="28455">
                  <c:v>2.9022699999999998E-2</c:v>
                </c:pt>
                <c:pt idx="28456">
                  <c:v>2.9906700000000001E-2</c:v>
                </c:pt>
                <c:pt idx="28457">
                  <c:v>3.0743699999999999E-2</c:v>
                </c:pt>
                <c:pt idx="28458">
                  <c:v>3.1531999999999998E-2</c:v>
                </c:pt>
                <c:pt idx="28459">
                  <c:v>3.227E-2</c:v>
                </c:pt>
                <c:pt idx="28460">
                  <c:v>3.2956100000000002E-2</c:v>
                </c:pt>
                <c:pt idx="28461">
                  <c:v>3.3588899999999998E-2</c:v>
                </c:pt>
                <c:pt idx="28462">
                  <c:v>3.41669E-2</c:v>
                </c:pt>
                <c:pt idx="28463">
                  <c:v>3.4688900000000002E-2</c:v>
                </c:pt>
                <c:pt idx="28464">
                  <c:v>3.5153799999999999E-2</c:v>
                </c:pt>
                <c:pt idx="28465">
                  <c:v>3.5560300000000003E-2</c:v>
                </c:pt>
                <c:pt idx="28466">
                  <c:v>3.5907599999999998E-2</c:v>
                </c:pt>
                <c:pt idx="28467">
                  <c:v>3.6194799999999999E-2</c:v>
                </c:pt>
                <c:pt idx="28468">
                  <c:v>3.6421099999999998E-2</c:v>
                </c:pt>
                <c:pt idx="28469">
                  <c:v>3.6585899999999998E-2</c:v>
                </c:pt>
                <c:pt idx="28470">
                  <c:v>3.6688600000000002E-2</c:v>
                </c:pt>
                <c:pt idx="28471">
                  <c:v>3.6728700000000003E-2</c:v>
                </c:pt>
                <c:pt idx="28472">
                  <c:v>3.6706000000000003E-2</c:v>
                </c:pt>
                <c:pt idx="28473">
                  <c:v>3.6620199999999999E-2</c:v>
                </c:pt>
                <c:pt idx="28474">
                  <c:v>3.6471299999999998E-2</c:v>
                </c:pt>
                <c:pt idx="28475">
                  <c:v>3.6259199999999998E-2</c:v>
                </c:pt>
                <c:pt idx="28476">
                  <c:v>3.5984000000000002E-2</c:v>
                </c:pt>
                <c:pt idx="28477">
                  <c:v>3.56461E-2</c:v>
                </c:pt>
                <c:pt idx="28478">
                  <c:v>3.5245699999999998E-2</c:v>
                </c:pt>
                <c:pt idx="28479">
                  <c:v>3.4783399999999999E-2</c:v>
                </c:pt>
                <c:pt idx="28480">
                  <c:v>3.4259600000000001E-2</c:v>
                </c:pt>
                <c:pt idx="28481">
                  <c:v>3.3675200000000002E-2</c:v>
                </c:pt>
                <c:pt idx="28482">
                  <c:v>3.3030799999999999E-2</c:v>
                </c:pt>
                <c:pt idx="28483">
                  <c:v>3.2327399999999999E-2</c:v>
                </c:pt>
                <c:pt idx="28484">
                  <c:v>3.1565999999999997E-2</c:v>
                </c:pt>
                <c:pt idx="28485">
                  <c:v>3.0747799999999999E-2</c:v>
                </c:pt>
                <c:pt idx="28486">
                  <c:v>2.9873799999999999E-2</c:v>
                </c:pt>
                <c:pt idx="28487">
                  <c:v>2.8945599999999998E-2</c:v>
                </c:pt>
                <c:pt idx="28488">
                  <c:v>2.79645E-2</c:v>
                </c:pt>
                <c:pt idx="28489">
                  <c:v>2.6932000000000001E-2</c:v>
                </c:pt>
                <c:pt idx="28490">
                  <c:v>2.58497E-2</c:v>
                </c:pt>
                <c:pt idx="28491">
                  <c:v>2.4719399999999999E-2</c:v>
                </c:pt>
                <c:pt idx="28492">
                  <c:v>2.3542799999999999E-2</c:v>
                </c:pt>
                <c:pt idx="28493">
                  <c:v>2.2321899999999999E-2</c:v>
                </c:pt>
                <c:pt idx="28494">
                  <c:v>2.1058500000000001E-2</c:v>
                </c:pt>
                <c:pt idx="28495">
                  <c:v>1.9754799999999999E-2</c:v>
                </c:pt>
                <c:pt idx="28496">
                  <c:v>1.8412899999999999E-2</c:v>
                </c:pt>
                <c:pt idx="28497">
                  <c:v>1.7034899999999999E-2</c:v>
                </c:pt>
                <c:pt idx="28498">
                  <c:v>1.5623099999999999E-2</c:v>
                </c:pt>
                <c:pt idx="28499">
                  <c:v>1.41799E-2</c:v>
                </c:pt>
                <c:pt idx="28500">
                  <c:v>1.2707599999999999E-2</c:v>
                </c:pt>
                <c:pt idx="28501">
                  <c:v>1.1208600000000001E-2</c:v>
                </c:pt>
                <c:pt idx="28502" formatCode="0.00E+00">
                  <c:v>9.6855599999999993E-3</c:v>
                </c:pt>
                <c:pt idx="28503" formatCode="0.00E+00">
                  <c:v>8.1408999999999995E-3</c:v>
                </c:pt>
                <c:pt idx="28504" formatCode="0.00E+00">
                  <c:v>6.5772199999999999E-3</c:v>
                </c:pt>
                <c:pt idx="28505" formatCode="0.00E+00">
                  <c:v>4.9971599999999996E-3</c:v>
                </c:pt>
                <c:pt idx="28506" formatCode="0.00E+00">
                  <c:v>3.4033599999999998E-3</c:v>
                </c:pt>
                <c:pt idx="28507" formatCode="0.00E+00">
                  <c:v>1.7985200000000001E-3</c:v>
                </c:pt>
                <c:pt idx="28508" formatCode="0.00E+00">
                  <c:v>1.85341E-4</c:v>
                </c:pt>
                <c:pt idx="28509" formatCode="0.00E+00">
                  <c:v>-1.43344E-3</c:v>
                </c:pt>
                <c:pt idx="28510" formatCode="0.00E+00">
                  <c:v>-3.0550899999999999E-3</c:v>
                </c:pt>
                <c:pt idx="28511" formatCode="0.00E+00">
                  <c:v>-4.6768399999999998E-3</c:v>
                </c:pt>
                <c:pt idx="28512" formatCode="0.00E+00">
                  <c:v>-6.2959299999999999E-3</c:v>
                </c:pt>
                <c:pt idx="28513" formatCode="0.00E+00">
                  <c:v>-7.9096099999999992E-3</c:v>
                </c:pt>
                <c:pt idx="28514" formatCode="0.00E+00">
                  <c:v>-9.5151200000000002E-3</c:v>
                </c:pt>
                <c:pt idx="28515">
                  <c:v>-1.11097E-2</c:v>
                </c:pt>
                <c:pt idx="28516">
                  <c:v>-1.2690699999999999E-2</c:v>
                </c:pt>
                <c:pt idx="28517">
                  <c:v>-1.4255200000000001E-2</c:v>
                </c:pt>
                <c:pt idx="28518">
                  <c:v>-1.58008E-2</c:v>
                </c:pt>
                <c:pt idx="28519">
                  <c:v>-1.7324599999999999E-2</c:v>
                </c:pt>
                <c:pt idx="28520">
                  <c:v>-1.8824E-2</c:v>
                </c:pt>
                <c:pt idx="28521">
                  <c:v>-2.0296600000000001E-2</c:v>
                </c:pt>
                <c:pt idx="28522">
                  <c:v>-2.1739700000000001E-2</c:v>
                </c:pt>
                <c:pt idx="28523">
                  <c:v>-2.31507E-2</c:v>
                </c:pt>
                <c:pt idx="28524">
                  <c:v>-2.4527400000000001E-2</c:v>
                </c:pt>
                <c:pt idx="28525">
                  <c:v>-2.5867299999999999E-2</c:v>
                </c:pt>
                <c:pt idx="28526">
                  <c:v>-2.7168000000000001E-2</c:v>
                </c:pt>
                <c:pt idx="28527">
                  <c:v>-2.8427299999999999E-2</c:v>
                </c:pt>
                <c:pt idx="28528">
                  <c:v>-2.96429E-2</c:v>
                </c:pt>
                <c:pt idx="28529">
                  <c:v>-3.0812900000000001E-2</c:v>
                </c:pt>
                <c:pt idx="28530">
                  <c:v>-3.1934999999999998E-2</c:v>
                </c:pt>
                <c:pt idx="28531">
                  <c:v>-3.3007399999999999E-2</c:v>
                </c:pt>
                <c:pt idx="28532">
                  <c:v>-3.4028200000000002E-2</c:v>
                </c:pt>
                <c:pt idx="28533">
                  <c:v>-3.4995499999999999E-2</c:v>
                </c:pt>
                <c:pt idx="28534">
                  <c:v>-3.5907599999999998E-2</c:v>
                </c:pt>
                <c:pt idx="28535">
                  <c:v>-3.6762999999999997E-2</c:v>
                </c:pt>
                <c:pt idx="28536">
                  <c:v>-3.7560099999999999E-2</c:v>
                </c:pt>
                <c:pt idx="28537">
                  <c:v>-3.8297499999999998E-2</c:v>
                </c:pt>
                <c:pt idx="28538">
                  <c:v>-3.8973800000000003E-2</c:v>
                </c:pt>
                <c:pt idx="28539">
                  <c:v>-3.9587900000000002E-2</c:v>
                </c:pt>
                <c:pt idx="28540">
                  <c:v>-4.0138600000000003E-2</c:v>
                </c:pt>
                <c:pt idx="28541">
                  <c:v>-4.0624899999999999E-2</c:v>
                </c:pt>
                <c:pt idx="28542">
                  <c:v>-4.1045999999999999E-2</c:v>
                </c:pt>
                <c:pt idx="28543">
                  <c:v>-4.1401E-2</c:v>
                </c:pt>
                <c:pt idx="28544">
                  <c:v>-4.1689299999999999E-2</c:v>
                </c:pt>
                <c:pt idx="28545">
                  <c:v>-4.19104E-2</c:v>
                </c:pt>
                <c:pt idx="28546">
                  <c:v>-4.2063700000000002E-2</c:v>
                </c:pt>
                <c:pt idx="28547">
                  <c:v>-4.2148999999999999E-2</c:v>
                </c:pt>
                <c:pt idx="28548">
                  <c:v>-4.2166099999999998E-2</c:v>
                </c:pt>
                <c:pt idx="28549">
                  <c:v>-4.2114800000000001E-2</c:v>
                </c:pt>
                <c:pt idx="28550">
                  <c:v>-4.1995299999999999E-2</c:v>
                </c:pt>
                <c:pt idx="28551">
                  <c:v>-4.1807499999999997E-2</c:v>
                </c:pt>
                <c:pt idx="28552">
                  <c:v>-4.1551900000000003E-2</c:v>
                </c:pt>
                <c:pt idx="28553">
                  <c:v>-4.12287E-2</c:v>
                </c:pt>
                <c:pt idx="28554">
                  <c:v>-4.08385E-2</c:v>
                </c:pt>
                <c:pt idx="28555">
                  <c:v>-4.0381899999999998E-2</c:v>
                </c:pt>
                <c:pt idx="28556">
                  <c:v>-3.9859600000000002E-2</c:v>
                </c:pt>
                <c:pt idx="28557">
                  <c:v>-3.9272500000000002E-2</c:v>
                </c:pt>
                <c:pt idx="28558">
                  <c:v>-3.86214E-2</c:v>
                </c:pt>
                <c:pt idx="28559">
                  <c:v>-3.7907499999999997E-2</c:v>
                </c:pt>
                <c:pt idx="28560">
                  <c:v>-3.7131900000000002E-2</c:v>
                </c:pt>
                <c:pt idx="28561">
                  <c:v>-3.6295899999999999E-2</c:v>
                </c:pt>
                <c:pt idx="28562">
                  <c:v>-3.5400899999999999E-2</c:v>
                </c:pt>
                <c:pt idx="28563">
                  <c:v>-3.4448300000000001E-2</c:v>
                </c:pt>
                <c:pt idx="28564">
                  <c:v>-3.3439700000000003E-2</c:v>
                </c:pt>
                <c:pt idx="28565">
                  <c:v>-3.2376799999999997E-2</c:v>
                </c:pt>
                <c:pt idx="28566">
                  <c:v>-3.1261400000000002E-2</c:v>
                </c:pt>
                <c:pt idx="28567">
                  <c:v>-3.0095299999999998E-2</c:v>
                </c:pt>
                <c:pt idx="28568">
                  <c:v>-2.88805E-2</c:v>
                </c:pt>
                <c:pt idx="28569">
                  <c:v>-2.7619000000000001E-2</c:v>
                </c:pt>
                <c:pt idx="28570">
                  <c:v>-2.63129E-2</c:v>
                </c:pt>
                <c:pt idx="28571">
                  <c:v>-2.4964400000000001E-2</c:v>
                </c:pt>
                <c:pt idx="28572">
                  <c:v>-2.3575700000000002E-2</c:v>
                </c:pt>
                <c:pt idx="28573">
                  <c:v>-2.21493E-2</c:v>
                </c:pt>
                <c:pt idx="28574">
                  <c:v>-2.0687400000000002E-2</c:v>
                </c:pt>
                <c:pt idx="28575">
                  <c:v>-1.9192500000000001E-2</c:v>
                </c:pt>
                <c:pt idx="28576">
                  <c:v>-1.7667200000000001E-2</c:v>
                </c:pt>
                <c:pt idx="28577">
                  <c:v>-1.6114E-2</c:v>
                </c:pt>
                <c:pt idx="28578">
                  <c:v>-1.45355E-2</c:v>
                </c:pt>
                <c:pt idx="28579">
                  <c:v>-1.2934299999999999E-2</c:v>
                </c:pt>
                <c:pt idx="28580">
                  <c:v>-1.1313200000000001E-2</c:v>
                </c:pt>
                <c:pt idx="28581" formatCode="0.00E+00">
                  <c:v>-9.6749499999999999E-3</c:v>
                </c:pt>
                <c:pt idx="28582" formatCode="0.00E+00">
                  <c:v>-8.0221900000000002E-3</c:v>
                </c:pt>
                <c:pt idx="28583" formatCode="0.00E+00">
                  <c:v>-6.3577499999999997E-3</c:v>
                </c:pt>
                <c:pt idx="28584" formatCode="0.00E+00">
                  <c:v>-4.6844299999999998E-3</c:v>
                </c:pt>
                <c:pt idx="28585" formatCode="0.00E+00">
                  <c:v>-3.0050300000000001E-3</c:v>
                </c:pt>
                <c:pt idx="28586" formatCode="0.00E+00">
                  <c:v>-1.32238E-3</c:v>
                </c:pt>
                <c:pt idx="28587" formatCode="0.00E+00">
                  <c:v>3.6069900000000002E-4</c:v>
                </c:pt>
                <c:pt idx="28588" formatCode="0.00E+00">
                  <c:v>2.0413800000000002E-3</c:v>
                </c:pt>
                <c:pt idx="28589" formatCode="0.00E+00">
                  <c:v>3.71683E-3</c:v>
                </c:pt>
                <c:pt idx="28590" formatCode="0.00E+00">
                  <c:v>5.3842600000000001E-3</c:v>
                </c:pt>
                <c:pt idx="28591" formatCode="0.00E+00">
                  <c:v>7.0408500000000004E-3</c:v>
                </c:pt>
                <c:pt idx="28592" formatCode="0.00E+00">
                  <c:v>8.6838499999999999E-3</c:v>
                </c:pt>
                <c:pt idx="28593">
                  <c:v>1.03105E-2</c:v>
                </c:pt>
                <c:pt idx="28594">
                  <c:v>1.1918099999999999E-2</c:v>
                </c:pt>
                <c:pt idx="28595">
                  <c:v>1.3503899999999999E-2</c:v>
                </c:pt>
                <c:pt idx="28596">
                  <c:v>1.50653E-2</c:v>
                </c:pt>
                <c:pt idx="28597">
                  <c:v>1.6599599999999999E-2</c:v>
                </c:pt>
                <c:pt idx="28598">
                  <c:v>1.8104499999999999E-2</c:v>
                </c:pt>
                <c:pt idx="28599">
                  <c:v>1.9577199999999999E-2</c:v>
                </c:pt>
                <c:pt idx="28600">
                  <c:v>2.10154E-2</c:v>
                </c:pt>
                <c:pt idx="28601">
                  <c:v>2.2416700000000001E-2</c:v>
                </c:pt>
                <c:pt idx="28602">
                  <c:v>2.3778799999999999E-2</c:v>
                </c:pt>
                <c:pt idx="28603">
                  <c:v>2.5099400000000001E-2</c:v>
                </c:pt>
                <c:pt idx="28604">
                  <c:v>2.6376299999999998E-2</c:v>
                </c:pt>
                <c:pt idx="28605">
                  <c:v>2.76075E-2</c:v>
                </c:pt>
                <c:pt idx="28606">
                  <c:v>2.8790900000000001E-2</c:v>
                </c:pt>
                <c:pt idx="28607">
                  <c:v>2.9924599999999999E-2</c:v>
                </c:pt>
                <c:pt idx="28608">
                  <c:v>3.1006700000000002E-2</c:v>
                </c:pt>
                <c:pt idx="28609">
                  <c:v>3.2035399999999999E-2</c:v>
                </c:pt>
                <c:pt idx="28610">
                  <c:v>3.3009200000000002E-2</c:v>
                </c:pt>
                <c:pt idx="28611">
                  <c:v>3.3926400000000002E-2</c:v>
                </c:pt>
                <c:pt idx="28612">
                  <c:v>3.47856E-2</c:v>
                </c:pt>
                <c:pt idx="28613">
                  <c:v>3.5585400000000003E-2</c:v>
                </c:pt>
                <c:pt idx="28614">
                  <c:v>3.6324500000000003E-2</c:v>
                </c:pt>
                <c:pt idx="28615">
                  <c:v>3.7001800000000001E-2</c:v>
                </c:pt>
                <c:pt idx="28616">
                  <c:v>3.76161E-2</c:v>
                </c:pt>
                <c:pt idx="28617">
                  <c:v>3.8166699999999998E-2</c:v>
                </c:pt>
                <c:pt idx="28618">
                  <c:v>3.8652600000000002E-2</c:v>
                </c:pt>
                <c:pt idx="28619">
                  <c:v>3.9073099999999999E-2</c:v>
                </c:pt>
                <c:pt idx="28620">
                  <c:v>3.9427700000000003E-2</c:v>
                </c:pt>
                <c:pt idx="28621">
                  <c:v>3.97157E-2</c:v>
                </c:pt>
                <c:pt idx="28622">
                  <c:v>3.9936899999999997E-2</c:v>
                </c:pt>
                <c:pt idx="28623">
                  <c:v>4.0091099999999998E-2</c:v>
                </c:pt>
                <c:pt idx="28624">
                  <c:v>4.0177900000000003E-2</c:v>
                </c:pt>
                <c:pt idx="28625">
                  <c:v>4.0197499999999997E-2</c:v>
                </c:pt>
                <c:pt idx="28626">
                  <c:v>4.0149900000000002E-2</c:v>
                </c:pt>
                <c:pt idx="28627">
                  <c:v>4.0035300000000003E-2</c:v>
                </c:pt>
                <c:pt idx="28628">
                  <c:v>3.9854000000000001E-2</c:v>
                </c:pt>
                <c:pt idx="28629">
                  <c:v>3.9606500000000003E-2</c:v>
                </c:pt>
                <c:pt idx="28630">
                  <c:v>3.9293300000000003E-2</c:v>
                </c:pt>
                <c:pt idx="28631">
                  <c:v>3.8915100000000001E-2</c:v>
                </c:pt>
                <c:pt idx="28632">
                  <c:v>3.8472600000000003E-2</c:v>
                </c:pt>
                <c:pt idx="28633">
                  <c:v>3.7966800000000002E-2</c:v>
                </c:pt>
                <c:pt idx="28634">
                  <c:v>3.7398599999999997E-2</c:v>
                </c:pt>
                <c:pt idx="28635">
                  <c:v>3.6769099999999999E-2</c:v>
                </c:pt>
                <c:pt idx="28636">
                  <c:v>3.6079600000000003E-2</c:v>
                </c:pt>
                <c:pt idx="28637">
                  <c:v>3.5331300000000003E-2</c:v>
                </c:pt>
                <c:pt idx="28638">
                  <c:v>3.4525599999999997E-2</c:v>
                </c:pt>
                <c:pt idx="28639">
                  <c:v>3.3664100000000002E-2</c:v>
                </c:pt>
                <c:pt idx="28640">
                  <c:v>3.2748300000000001E-2</c:v>
                </c:pt>
                <c:pt idx="28641">
                  <c:v>3.1780000000000003E-2</c:v>
                </c:pt>
                <c:pt idx="28642">
                  <c:v>3.0760800000000001E-2</c:v>
                </c:pt>
                <c:pt idx="28643">
                  <c:v>2.9692699999999999E-2</c:v>
                </c:pt>
                <c:pt idx="28644">
                  <c:v>2.8577600000000002E-2</c:v>
                </c:pt>
                <c:pt idx="28645">
                  <c:v>2.74176E-2</c:v>
                </c:pt>
                <c:pt idx="28646">
                  <c:v>2.6214600000000001E-2</c:v>
                </c:pt>
                <c:pt idx="28647">
                  <c:v>2.4971E-2</c:v>
                </c:pt>
                <c:pt idx="28648">
                  <c:v>2.3688899999999999E-2</c:v>
                </c:pt>
                <c:pt idx="28649">
                  <c:v>2.23707E-2</c:v>
                </c:pt>
                <c:pt idx="28650">
                  <c:v>2.1018599999999998E-2</c:v>
                </c:pt>
                <c:pt idx="28651">
                  <c:v>1.9635099999999999E-2</c:v>
                </c:pt>
                <c:pt idx="28652">
                  <c:v>1.8222700000000001E-2</c:v>
                </c:pt>
                <c:pt idx="28653">
                  <c:v>1.6783900000000001E-2</c:v>
                </c:pt>
                <c:pt idx="28654">
                  <c:v>1.5321100000000001E-2</c:v>
                </c:pt>
                <c:pt idx="28655">
                  <c:v>1.38371E-2</c:v>
                </c:pt>
                <c:pt idx="28656">
                  <c:v>1.2334400000000001E-2</c:v>
                </c:pt>
                <c:pt idx="28657">
                  <c:v>1.0815699999999999E-2</c:v>
                </c:pt>
                <c:pt idx="28658" formatCode="0.00E+00">
                  <c:v>9.2836599999999991E-3</c:v>
                </c:pt>
                <c:pt idx="28659" formatCode="0.00E+00">
                  <c:v>7.74093E-3</c:v>
                </c:pt>
                <c:pt idx="28660" formatCode="0.00E+00">
                  <c:v>6.1902399999999996E-3</c:v>
                </c:pt>
                <c:pt idx="28661" formatCode="0.00E+00">
                  <c:v>4.6342900000000001E-3</c:v>
                </c:pt>
                <c:pt idx="28662" formatCode="0.00E+00">
                  <c:v>3.0758000000000001E-3</c:v>
                </c:pt>
                <c:pt idx="28663" formatCode="0.00E+00">
                  <c:v>1.51749E-3</c:v>
                </c:pt>
                <c:pt idx="28664" formatCode="0.00E+00">
                  <c:v>-3.7933099999999998E-5</c:v>
                </c:pt>
                <c:pt idx="28665" formatCode="0.00E+00">
                  <c:v>-1.5877700000000001E-3</c:v>
                </c:pt>
                <c:pt idx="28666" formatCode="0.00E+00">
                  <c:v>-3.12934E-3</c:v>
                </c:pt>
                <c:pt idx="28667" formatCode="0.00E+00">
                  <c:v>-4.6599800000000002E-3</c:v>
                </c:pt>
                <c:pt idx="28668" formatCode="0.00E+00">
                  <c:v>-6.1770499999999999E-3</c:v>
                </c:pt>
                <c:pt idx="28669" formatCode="0.00E+00">
                  <c:v>-7.6779400000000003E-3</c:v>
                </c:pt>
                <c:pt idx="28670" formatCode="0.00E+00">
                  <c:v>-9.1600699999999993E-3</c:v>
                </c:pt>
                <c:pt idx="28671">
                  <c:v>-1.0620900000000001E-2</c:v>
                </c:pt>
                <c:pt idx="28672">
                  <c:v>-1.20579E-2</c:v>
                </c:pt>
                <c:pt idx="28673">
                  <c:v>-1.34687E-2</c:v>
                </c:pt>
                <c:pt idx="28674">
                  <c:v>-1.48509E-2</c:v>
                </c:pt>
                <c:pt idx="28675">
                  <c:v>-1.6202100000000001E-2</c:v>
                </c:pt>
                <c:pt idx="28676">
                  <c:v>-1.7520000000000001E-2</c:v>
                </c:pt>
                <c:pt idx="28677">
                  <c:v>-1.88024E-2</c:v>
                </c:pt>
                <c:pt idx="28678">
                  <c:v>-2.0047200000000001E-2</c:v>
                </c:pt>
                <c:pt idx="28679">
                  <c:v>-2.1252199999999999E-2</c:v>
                </c:pt>
                <c:pt idx="28680">
                  <c:v>-2.2415500000000001E-2</c:v>
                </c:pt>
                <c:pt idx="28681">
                  <c:v>-2.3535199999999999E-2</c:v>
                </c:pt>
                <c:pt idx="28682">
                  <c:v>-2.4609300000000001E-2</c:v>
                </c:pt>
                <c:pt idx="28683">
                  <c:v>-2.5636200000000001E-2</c:v>
                </c:pt>
                <c:pt idx="28684">
                  <c:v>-2.6614100000000002E-2</c:v>
                </c:pt>
                <c:pt idx="28685">
                  <c:v>-2.75415E-2</c:v>
                </c:pt>
                <c:pt idx="28686">
                  <c:v>-2.8416799999999999E-2</c:v>
                </c:pt>
                <c:pt idx="28687">
                  <c:v>-2.9238699999999999E-2</c:v>
                </c:pt>
                <c:pt idx="28688">
                  <c:v>-3.0005899999999999E-2</c:v>
                </c:pt>
                <c:pt idx="28689">
                  <c:v>-3.0717100000000001E-2</c:v>
                </c:pt>
                <c:pt idx="28690">
                  <c:v>-3.1371200000000002E-2</c:v>
                </c:pt>
                <c:pt idx="28691">
                  <c:v>-3.19674E-2</c:v>
                </c:pt>
                <c:pt idx="28692">
                  <c:v>-3.2504600000000002E-2</c:v>
                </c:pt>
                <c:pt idx="28693">
                  <c:v>-3.29821E-2</c:v>
                </c:pt>
                <c:pt idx="28694">
                  <c:v>-3.3399199999999997E-2</c:v>
                </c:pt>
                <c:pt idx="28695">
                  <c:v>-3.3755300000000002E-2</c:v>
                </c:pt>
                <c:pt idx="28696">
                  <c:v>-3.4049999999999997E-2</c:v>
                </c:pt>
                <c:pt idx="28697">
                  <c:v>-3.4283000000000001E-2</c:v>
                </c:pt>
                <c:pt idx="28698">
                  <c:v>-3.4453900000000003E-2</c:v>
                </c:pt>
                <c:pt idx="28699">
                  <c:v>-3.4562700000000002E-2</c:v>
                </c:pt>
                <c:pt idx="28700">
                  <c:v>-3.4609300000000003E-2</c:v>
                </c:pt>
                <c:pt idx="28701">
                  <c:v>-3.4593899999999997E-2</c:v>
                </c:pt>
                <c:pt idx="28702">
                  <c:v>-3.4516699999999997E-2</c:v>
                </c:pt>
                <c:pt idx="28703">
                  <c:v>-3.4377900000000003E-2</c:v>
                </c:pt>
                <c:pt idx="28704">
                  <c:v>-3.4178E-2</c:v>
                </c:pt>
                <c:pt idx="28705">
                  <c:v>-3.3917500000000003E-2</c:v>
                </c:pt>
                <c:pt idx="28706">
                  <c:v>-3.3597099999999998E-2</c:v>
                </c:pt>
                <c:pt idx="28707">
                  <c:v>-3.3217499999999997E-2</c:v>
                </c:pt>
                <c:pt idx="28708">
                  <c:v>-3.2779599999999999E-2</c:v>
                </c:pt>
                <c:pt idx="28709">
                  <c:v>-3.2284199999999999E-2</c:v>
                </c:pt>
                <c:pt idx="28710">
                  <c:v>-3.17326E-2</c:v>
                </c:pt>
                <c:pt idx="28711">
                  <c:v>-3.1125699999999999E-2</c:v>
                </c:pt>
                <c:pt idx="28712">
                  <c:v>-3.0464999999999999E-2</c:v>
                </c:pt>
                <c:pt idx="28713">
                  <c:v>-2.97516E-2</c:v>
                </c:pt>
                <c:pt idx="28714">
                  <c:v>-2.8987099999999998E-2</c:v>
                </c:pt>
                <c:pt idx="28715">
                  <c:v>-2.8173E-2</c:v>
                </c:pt>
                <c:pt idx="28716">
                  <c:v>-2.73108E-2</c:v>
                </c:pt>
                <c:pt idx="28717">
                  <c:v>-2.64023E-2</c:v>
                </c:pt>
                <c:pt idx="28718">
                  <c:v>-2.5449300000000001E-2</c:v>
                </c:pt>
                <c:pt idx="28719">
                  <c:v>-2.4453599999999999E-2</c:v>
                </c:pt>
                <c:pt idx="28720">
                  <c:v>-2.34171E-2</c:v>
                </c:pt>
                <c:pt idx="28721">
                  <c:v>-2.2341799999999998E-2</c:v>
                </c:pt>
                <c:pt idx="28722">
                  <c:v>-2.12298E-2</c:v>
                </c:pt>
                <c:pt idx="28723">
                  <c:v>-2.00831E-2</c:v>
                </c:pt>
                <c:pt idx="28724">
                  <c:v>-1.89041E-2</c:v>
                </c:pt>
                <c:pt idx="28725">
                  <c:v>-1.76948E-2</c:v>
                </c:pt>
                <c:pt idx="28726">
                  <c:v>-1.6457599999999999E-2</c:v>
                </c:pt>
                <c:pt idx="28727">
                  <c:v>-1.5194900000000001E-2</c:v>
                </c:pt>
                <c:pt idx="28728">
                  <c:v>-1.39089E-2</c:v>
                </c:pt>
                <c:pt idx="28729">
                  <c:v>-1.2602E-2</c:v>
                </c:pt>
                <c:pt idx="28730">
                  <c:v>-1.12768E-2</c:v>
                </c:pt>
                <c:pt idx="28731" formatCode="0.00E+00">
                  <c:v>-9.9357300000000003E-3</c:v>
                </c:pt>
                <c:pt idx="28732" formatCode="0.00E+00">
                  <c:v>-8.5812000000000006E-3</c:v>
                </c:pt>
                <c:pt idx="28733" formatCode="0.00E+00">
                  <c:v>-7.2157499999999999E-3</c:v>
                </c:pt>
                <c:pt idx="28734" formatCode="0.00E+00">
                  <c:v>-5.8419199999999996E-3</c:v>
                </c:pt>
                <c:pt idx="28735" formatCode="0.00E+00">
                  <c:v>-4.4622400000000001E-3</c:v>
                </c:pt>
                <c:pt idx="28736" formatCode="0.00E+00">
                  <c:v>-3.07925E-3</c:v>
                </c:pt>
                <c:pt idx="28737" formatCode="0.00E+00">
                  <c:v>-1.6954800000000001E-3</c:v>
                </c:pt>
                <c:pt idx="28738" formatCode="0.00E+00">
                  <c:v>-3.1347699999999999E-4</c:v>
                </c:pt>
                <c:pt idx="28739" formatCode="0.00E+00">
                  <c:v>1.06423E-3</c:v>
                </c:pt>
                <c:pt idx="28740" formatCode="0.00E+00">
                  <c:v>2.4351300000000002E-3</c:v>
                </c:pt>
                <c:pt idx="28741" formatCode="0.00E+00">
                  <c:v>3.79672E-3</c:v>
                </c:pt>
                <c:pt idx="28742" formatCode="0.00E+00">
                  <c:v>5.1465299999999999E-3</c:v>
                </c:pt>
                <c:pt idx="28743" formatCode="0.00E+00">
                  <c:v>6.4821100000000001E-3</c:v>
                </c:pt>
                <c:pt idx="28744" formatCode="0.00E+00">
                  <c:v>7.8010299999999996E-3</c:v>
                </c:pt>
                <c:pt idx="28745" formatCode="0.00E+00">
                  <c:v>9.1009100000000002E-3</c:v>
                </c:pt>
                <c:pt idx="28746">
                  <c:v>1.03794E-2</c:v>
                </c:pt>
                <c:pt idx="28747">
                  <c:v>1.1634200000000001E-2</c:v>
                </c:pt>
                <c:pt idx="28748">
                  <c:v>1.2863100000000001E-2</c:v>
                </c:pt>
                <c:pt idx="28749">
                  <c:v>1.4063900000000001E-2</c:v>
                </c:pt>
                <c:pt idx="28750">
                  <c:v>1.5234299999999999E-2</c:v>
                </c:pt>
                <c:pt idx="28751">
                  <c:v>1.6372399999999999E-2</c:v>
                </c:pt>
                <c:pt idx="28752">
                  <c:v>1.7476100000000001E-2</c:v>
                </c:pt>
                <c:pt idx="28753">
                  <c:v>1.8543500000000001E-2</c:v>
                </c:pt>
                <c:pt idx="28754">
                  <c:v>1.9572599999999999E-2</c:v>
                </c:pt>
                <c:pt idx="28755">
                  <c:v>2.0561699999999999E-2</c:v>
                </c:pt>
                <c:pt idx="28756">
                  <c:v>2.1509E-2</c:v>
                </c:pt>
                <c:pt idx="28757">
                  <c:v>2.2412899999999999E-2</c:v>
                </c:pt>
                <c:pt idx="28758">
                  <c:v>2.3271699999999999E-2</c:v>
                </c:pt>
                <c:pt idx="28759">
                  <c:v>2.4084100000000001E-2</c:v>
                </c:pt>
                <c:pt idx="28760">
                  <c:v>2.4848599999999998E-2</c:v>
                </c:pt>
                <c:pt idx="28761">
                  <c:v>2.5563800000000001E-2</c:v>
                </c:pt>
                <c:pt idx="28762">
                  <c:v>2.6228700000000001E-2</c:v>
                </c:pt>
                <c:pt idx="28763">
                  <c:v>2.6842000000000001E-2</c:v>
                </c:pt>
                <c:pt idx="28764">
                  <c:v>2.7402699999999999E-2</c:v>
                </c:pt>
                <c:pt idx="28765">
                  <c:v>2.7910000000000001E-2</c:v>
                </c:pt>
                <c:pt idx="28766">
                  <c:v>2.83629E-2</c:v>
                </c:pt>
                <c:pt idx="28767">
                  <c:v>2.87608E-2</c:v>
                </c:pt>
                <c:pt idx="28768">
                  <c:v>2.91031E-2</c:v>
                </c:pt>
                <c:pt idx="28769">
                  <c:v>2.9389200000000001E-2</c:v>
                </c:pt>
                <c:pt idx="28770">
                  <c:v>2.9618599999999998E-2</c:v>
                </c:pt>
                <c:pt idx="28771">
                  <c:v>2.97912E-2</c:v>
                </c:pt>
                <c:pt idx="28772">
                  <c:v>2.9906700000000001E-2</c:v>
                </c:pt>
                <c:pt idx="28773">
                  <c:v>2.9964999999999999E-2</c:v>
                </c:pt>
                <c:pt idx="28774">
                  <c:v>2.9966099999999999E-2</c:v>
                </c:pt>
                <c:pt idx="28775">
                  <c:v>2.9910099999999998E-2</c:v>
                </c:pt>
                <c:pt idx="28776">
                  <c:v>2.9797199999999999E-2</c:v>
                </c:pt>
                <c:pt idx="28777">
                  <c:v>2.9627899999999999E-2</c:v>
                </c:pt>
                <c:pt idx="28778">
                  <c:v>2.9402399999999999E-2</c:v>
                </c:pt>
                <c:pt idx="28779">
                  <c:v>2.9121299999999999E-2</c:v>
                </c:pt>
                <c:pt idx="28780">
                  <c:v>2.87853E-2</c:v>
                </c:pt>
                <c:pt idx="28781">
                  <c:v>2.83951E-2</c:v>
                </c:pt>
                <c:pt idx="28782">
                  <c:v>2.7951500000000001E-2</c:v>
                </c:pt>
                <c:pt idx="28783">
                  <c:v>2.7455500000000001E-2</c:v>
                </c:pt>
                <c:pt idx="28784">
                  <c:v>2.6908000000000001E-2</c:v>
                </c:pt>
                <c:pt idx="28785">
                  <c:v>2.6310299999999998E-2</c:v>
                </c:pt>
                <c:pt idx="28786">
                  <c:v>2.5663399999999999E-2</c:v>
                </c:pt>
                <c:pt idx="28787">
                  <c:v>2.4968799999999999E-2</c:v>
                </c:pt>
                <c:pt idx="28788">
                  <c:v>2.4227800000000001E-2</c:v>
                </c:pt>
                <c:pt idx="28789">
                  <c:v>2.3441799999999999E-2</c:v>
                </c:pt>
                <c:pt idx="28790">
                  <c:v>2.2612400000000001E-2</c:v>
                </c:pt>
                <c:pt idx="28791">
                  <c:v>2.1741300000000002E-2</c:v>
                </c:pt>
                <c:pt idx="28792">
                  <c:v>2.08302E-2</c:v>
                </c:pt>
                <c:pt idx="28793">
                  <c:v>1.9880700000000001E-2</c:v>
                </c:pt>
                <c:pt idx="28794">
                  <c:v>1.8894899999999999E-2</c:v>
                </c:pt>
                <c:pt idx="28795">
                  <c:v>1.7874500000000001E-2</c:v>
                </c:pt>
                <c:pt idx="28796">
                  <c:v>1.6821599999999999E-2</c:v>
                </c:pt>
                <c:pt idx="28797">
                  <c:v>1.5738200000000001E-2</c:v>
                </c:pt>
                <c:pt idx="28798">
                  <c:v>1.4626399999999999E-2</c:v>
                </c:pt>
                <c:pt idx="28799">
                  <c:v>1.34883E-2</c:v>
                </c:pt>
                <c:pt idx="28800">
                  <c:v>1.2326E-2</c:v>
                </c:pt>
                <c:pt idx="28801">
                  <c:v>1.11419E-2</c:v>
                </c:pt>
                <c:pt idx="28802" formatCode="0.00E+00">
                  <c:v>9.9381799999999996E-3</c:v>
                </c:pt>
                <c:pt idx="28803" formatCode="0.00E+00">
                  <c:v>8.7171200000000001E-3</c:v>
                </c:pt>
                <c:pt idx="28804" formatCode="0.00E+00">
                  <c:v>7.4810500000000004E-3</c:v>
                </c:pt>
                <c:pt idx="28805" formatCode="0.00E+00">
                  <c:v>6.2323200000000004E-3</c:v>
                </c:pt>
                <c:pt idx="28806" formatCode="0.00E+00">
                  <c:v>4.9733199999999998E-3</c:v>
                </c:pt>
                <c:pt idx="28807" formatCode="0.00E+00">
                  <c:v>3.7064200000000002E-3</c:v>
                </c:pt>
                <c:pt idx="28808" formatCode="0.00E+00">
                  <c:v>2.4340199999999998E-3</c:v>
                </c:pt>
                <c:pt idx="28809" formatCode="0.00E+00">
                  <c:v>1.1585499999999999E-3</c:v>
                </c:pt>
                <c:pt idx="28810" formatCode="0.00E+00">
                  <c:v>-1.17608E-4</c:v>
                </c:pt>
                <c:pt idx="28811" formatCode="0.00E+00">
                  <c:v>-1.3920200000000001E-3</c:v>
                </c:pt>
                <c:pt idx="28812" formatCode="0.00E+00">
                  <c:v>-2.6622999999999998E-3</c:v>
                </c:pt>
                <c:pt idx="28813" formatCode="0.00E+00">
                  <c:v>-3.9260400000000004E-3</c:v>
                </c:pt>
                <c:pt idx="28814" formatCode="0.00E+00">
                  <c:v>-5.1808699999999997E-3</c:v>
                </c:pt>
                <c:pt idx="28815" formatCode="0.00E+00">
                  <c:v>-6.4244100000000002E-3</c:v>
                </c:pt>
                <c:pt idx="28816" formatCode="0.00E+00">
                  <c:v>-7.6543399999999999E-3</c:v>
                </c:pt>
                <c:pt idx="28817" formatCode="0.00E+00">
                  <c:v>-8.8683400000000006E-3</c:v>
                </c:pt>
                <c:pt idx="28818">
                  <c:v>-1.0064099999999999E-2</c:v>
                </c:pt>
                <c:pt idx="28819">
                  <c:v>-1.1239499999999999E-2</c:v>
                </c:pt>
                <c:pt idx="28820">
                  <c:v>-1.23921E-2</c:v>
                </c:pt>
                <c:pt idx="28821">
                  <c:v>-1.3520000000000001E-2</c:v>
                </c:pt>
                <c:pt idx="28822">
                  <c:v>-1.4620899999999999E-2</c:v>
                </c:pt>
                <c:pt idx="28823">
                  <c:v>-1.5692899999999999E-2</c:v>
                </c:pt>
                <c:pt idx="28824">
                  <c:v>-1.67338E-2</c:v>
                </c:pt>
                <c:pt idx="28825">
                  <c:v>-1.7741799999999999E-2</c:v>
                </c:pt>
                <c:pt idx="28826">
                  <c:v>-1.87149E-2</c:v>
                </c:pt>
                <c:pt idx="28827">
                  <c:v>-1.9651399999999999E-2</c:v>
                </c:pt>
                <c:pt idx="28828">
                  <c:v>-2.0549499999999998E-2</c:v>
                </c:pt>
                <c:pt idx="28829">
                  <c:v>-2.1407499999999999E-2</c:v>
                </c:pt>
                <c:pt idx="28830">
                  <c:v>-2.2223799999999998E-2</c:v>
                </c:pt>
                <c:pt idx="28831">
                  <c:v>-2.2996900000000001E-2</c:v>
                </c:pt>
                <c:pt idx="28832">
                  <c:v>-2.3725300000000001E-2</c:v>
                </c:pt>
                <c:pt idx="28833">
                  <c:v>-2.44078E-2</c:v>
                </c:pt>
                <c:pt idx="28834">
                  <c:v>-2.50429E-2</c:v>
                </c:pt>
                <c:pt idx="28835">
                  <c:v>-2.5629599999999999E-2</c:v>
                </c:pt>
                <c:pt idx="28836">
                  <c:v>-2.6166700000000001E-2</c:v>
                </c:pt>
                <c:pt idx="28837">
                  <c:v>-2.6653199999999998E-2</c:v>
                </c:pt>
                <c:pt idx="28838">
                  <c:v>-2.7088299999999999E-2</c:v>
                </c:pt>
                <c:pt idx="28839">
                  <c:v>-2.7471099999999998E-2</c:v>
                </c:pt>
                <c:pt idx="28840">
                  <c:v>-2.78009E-2</c:v>
                </c:pt>
                <c:pt idx="28841">
                  <c:v>-2.8077000000000001E-2</c:v>
                </c:pt>
                <c:pt idx="28842">
                  <c:v>-2.8299000000000001E-2</c:v>
                </c:pt>
                <c:pt idx="28843">
                  <c:v>-2.8466499999999999E-2</c:v>
                </c:pt>
                <c:pt idx="28844">
                  <c:v>-2.85791E-2</c:v>
                </c:pt>
                <c:pt idx="28845">
                  <c:v>-2.8636600000000002E-2</c:v>
                </c:pt>
                <c:pt idx="28846">
                  <c:v>-2.8639000000000001E-2</c:v>
                </c:pt>
                <c:pt idx="28847">
                  <c:v>-2.85861E-2</c:v>
                </c:pt>
                <c:pt idx="28848">
                  <c:v>-2.8478199999999999E-2</c:v>
                </c:pt>
                <c:pt idx="28849">
                  <c:v>-2.8315300000000002E-2</c:v>
                </c:pt>
                <c:pt idx="28850">
                  <c:v>-2.8097799999999999E-2</c:v>
                </c:pt>
                <c:pt idx="28851">
                  <c:v>-2.7826199999999999E-2</c:v>
                </c:pt>
                <c:pt idx="28852">
                  <c:v>-2.7500799999999999E-2</c:v>
                </c:pt>
                <c:pt idx="28853">
                  <c:v>-2.7122299999999998E-2</c:v>
                </c:pt>
                <c:pt idx="28854">
                  <c:v>-2.6691400000000001E-2</c:v>
                </c:pt>
                <c:pt idx="28855">
                  <c:v>-2.62089E-2</c:v>
                </c:pt>
                <c:pt idx="28856">
                  <c:v>-2.5675699999999999E-2</c:v>
                </c:pt>
                <c:pt idx="28857">
                  <c:v>-2.5092799999999998E-2</c:v>
                </c:pt>
                <c:pt idx="28858">
                  <c:v>-2.4461199999999999E-2</c:v>
                </c:pt>
                <c:pt idx="28859">
                  <c:v>-2.37821E-2</c:v>
                </c:pt>
                <c:pt idx="28860">
                  <c:v>-2.3056799999999999E-2</c:v>
                </c:pt>
                <c:pt idx="28861">
                  <c:v>-2.22866E-2</c:v>
                </c:pt>
                <c:pt idx="28862">
                  <c:v>-2.14729E-2</c:v>
                </c:pt>
                <c:pt idx="28863">
                  <c:v>-2.0617300000000002E-2</c:v>
                </c:pt>
                <c:pt idx="28864">
                  <c:v>-1.9721300000000001E-2</c:v>
                </c:pt>
                <c:pt idx="28865">
                  <c:v>-1.8786500000000001E-2</c:v>
                </c:pt>
                <c:pt idx="28866">
                  <c:v>-1.7814799999999999E-2</c:v>
                </c:pt>
                <c:pt idx="28867">
                  <c:v>-1.6807900000000001E-2</c:v>
                </c:pt>
                <c:pt idx="28868">
                  <c:v>-1.5767699999999999E-2</c:v>
                </c:pt>
                <c:pt idx="28869">
                  <c:v>-1.46961E-2</c:v>
                </c:pt>
                <c:pt idx="28870">
                  <c:v>-1.3595100000000001E-2</c:v>
                </c:pt>
                <c:pt idx="28871">
                  <c:v>-1.2466700000000001E-2</c:v>
                </c:pt>
                <c:pt idx="28872">
                  <c:v>-1.13131E-2</c:v>
                </c:pt>
                <c:pt idx="28873">
                  <c:v>-1.0136300000000001E-2</c:v>
                </c:pt>
                <c:pt idx="28874" formatCode="0.00E+00">
                  <c:v>-8.9385300000000001E-3</c:v>
                </c:pt>
                <c:pt idx="28875" formatCode="0.00E+00">
                  <c:v>-7.7220600000000002E-3</c:v>
                </c:pt>
                <c:pt idx="28876" formatCode="0.00E+00">
                  <c:v>-6.4891200000000001E-3</c:v>
                </c:pt>
                <c:pt idx="28877" formatCode="0.00E+00">
                  <c:v>-5.2420000000000001E-3</c:v>
                </c:pt>
                <c:pt idx="28878" formatCode="0.00E+00">
                  <c:v>-3.9830200000000003E-3</c:v>
                </c:pt>
                <c:pt idx="28879" formatCode="0.00E+00">
                  <c:v>-2.7145099999999998E-3</c:v>
                </c:pt>
                <c:pt idx="28880" formatCode="0.00E+00">
                  <c:v>-1.43884E-3</c:v>
                </c:pt>
                <c:pt idx="28881" formatCode="0.00E+00">
                  <c:v>-1.58383E-4</c:v>
                </c:pt>
                <c:pt idx="28882" formatCode="0.00E+00">
                  <c:v>1.1244899999999999E-3</c:v>
                </c:pt>
                <c:pt idx="28883" formatCode="0.00E+00">
                  <c:v>2.4073699999999998E-3</c:v>
                </c:pt>
                <c:pt idx="28884" formatCode="0.00E+00">
                  <c:v>3.6878900000000001E-3</c:v>
                </c:pt>
                <c:pt idx="28885" formatCode="0.00E+00">
                  <c:v>4.96365E-3</c:v>
                </c:pt>
                <c:pt idx="28886" formatCode="0.00E+00">
                  <c:v>6.2322699999999998E-3</c:v>
                </c:pt>
                <c:pt idx="28887" formatCode="0.00E+00">
                  <c:v>7.4913799999999997E-3</c:v>
                </c:pt>
                <c:pt idx="28888" formatCode="0.00E+00">
                  <c:v>8.7386300000000007E-3</c:v>
                </c:pt>
                <c:pt idx="28889" formatCode="0.00E+00">
                  <c:v>9.9716900000000001E-3</c:v>
                </c:pt>
                <c:pt idx="28890">
                  <c:v>1.11883E-2</c:v>
                </c:pt>
                <c:pt idx="28891">
                  <c:v>1.2385999999999999E-2</c:v>
                </c:pt>
                <c:pt idx="28892">
                  <c:v>1.35628E-2</c:v>
                </c:pt>
                <c:pt idx="28893">
                  <c:v>1.47163E-2</c:v>
                </c:pt>
                <c:pt idx="28894">
                  <c:v>1.5844400000000002E-2</c:v>
                </c:pt>
                <c:pt idx="28895">
                  <c:v>1.6945000000000002E-2</c:v>
                </c:pt>
                <c:pt idx="28896">
                  <c:v>1.8016000000000001E-2</c:v>
                </c:pt>
                <c:pt idx="28897">
                  <c:v>1.90554E-2</c:v>
                </c:pt>
                <c:pt idx="28898">
                  <c:v>2.0061200000000001E-2</c:v>
                </c:pt>
                <c:pt idx="28899">
                  <c:v>2.1031500000000002E-2</c:v>
                </c:pt>
                <c:pt idx="28900">
                  <c:v>2.1964500000000001E-2</c:v>
                </c:pt>
                <c:pt idx="28901">
                  <c:v>2.2858400000000001E-2</c:v>
                </c:pt>
                <c:pt idx="28902">
                  <c:v>2.37115E-2</c:v>
                </c:pt>
                <c:pt idx="28903">
                  <c:v>2.4522100000000002E-2</c:v>
                </c:pt>
                <c:pt idx="28904">
                  <c:v>2.5288700000000001E-2</c:v>
                </c:pt>
                <c:pt idx="28905">
                  <c:v>2.6009899999999999E-2</c:v>
                </c:pt>
                <c:pt idx="28906">
                  <c:v>2.6684099999999999E-2</c:v>
                </c:pt>
                <c:pt idx="28907">
                  <c:v>2.73102E-2</c:v>
                </c:pt>
                <c:pt idx="28908">
                  <c:v>2.7886999999999999E-2</c:v>
                </c:pt>
                <c:pt idx="28909">
                  <c:v>2.84131E-2</c:v>
                </c:pt>
                <c:pt idx="28910">
                  <c:v>2.8887699999999999E-2</c:v>
                </c:pt>
                <c:pt idx="28911">
                  <c:v>2.93098E-2</c:v>
                </c:pt>
                <c:pt idx="28912">
                  <c:v>2.96785E-2</c:v>
                </c:pt>
                <c:pt idx="28913">
                  <c:v>2.9992999999999999E-2</c:v>
                </c:pt>
                <c:pt idx="28914">
                  <c:v>3.02528E-2</c:v>
                </c:pt>
                <c:pt idx="28915">
                  <c:v>3.0457100000000001E-2</c:v>
                </c:pt>
                <c:pt idx="28916">
                  <c:v>3.06057E-2</c:v>
                </c:pt>
                <c:pt idx="28917">
                  <c:v>3.0698E-2</c:v>
                </c:pt>
                <c:pt idx="28918">
                  <c:v>3.0733900000000001E-2</c:v>
                </c:pt>
                <c:pt idx="28919">
                  <c:v>3.07132E-2</c:v>
                </c:pt>
                <c:pt idx="28920">
                  <c:v>3.0635900000000001E-2</c:v>
                </c:pt>
                <c:pt idx="28921">
                  <c:v>3.0501899999999998E-2</c:v>
                </c:pt>
                <c:pt idx="28922">
                  <c:v>3.0311399999999999E-2</c:v>
                </c:pt>
                <c:pt idx="28923">
                  <c:v>3.0064799999999999E-2</c:v>
                </c:pt>
                <c:pt idx="28924">
                  <c:v>2.9762299999999998E-2</c:v>
                </c:pt>
                <c:pt idx="28925">
                  <c:v>2.9404400000000001E-2</c:v>
                </c:pt>
                <c:pt idx="28926">
                  <c:v>2.8991699999999999E-2</c:v>
                </c:pt>
                <c:pt idx="28927">
                  <c:v>2.85247E-2</c:v>
                </c:pt>
                <c:pt idx="28928">
                  <c:v>2.8004299999999999E-2</c:v>
                </c:pt>
                <c:pt idx="28929">
                  <c:v>2.7431400000000002E-2</c:v>
                </c:pt>
                <c:pt idx="28930">
                  <c:v>2.6806900000000002E-2</c:v>
                </c:pt>
                <c:pt idx="28931">
                  <c:v>2.6132300000000001E-2</c:v>
                </c:pt>
                <c:pt idx="28932">
                  <c:v>2.5408699999999999E-2</c:v>
                </c:pt>
                <c:pt idx="28933">
                  <c:v>2.46375E-2</c:v>
                </c:pt>
                <c:pt idx="28934">
                  <c:v>2.3819699999999999E-2</c:v>
                </c:pt>
                <c:pt idx="28935">
                  <c:v>2.2956600000000001E-2</c:v>
                </c:pt>
                <c:pt idx="28936">
                  <c:v>2.2049300000000001E-2</c:v>
                </c:pt>
                <c:pt idx="28937">
                  <c:v>2.10995E-2</c:v>
                </c:pt>
                <c:pt idx="28938">
                  <c:v>2.0108399999999998E-2</c:v>
                </c:pt>
                <c:pt idx="28939">
                  <c:v>1.9077799999999999E-2</c:v>
                </c:pt>
                <c:pt idx="28940">
                  <c:v>1.8009299999999999E-2</c:v>
                </c:pt>
                <c:pt idx="28941">
                  <c:v>1.6904700000000002E-2</c:v>
                </c:pt>
                <c:pt idx="28942">
                  <c:v>1.5765899999999999E-2</c:v>
                </c:pt>
                <c:pt idx="28943">
                  <c:v>1.4594599999999999E-2</c:v>
                </c:pt>
                <c:pt idx="28944">
                  <c:v>1.3392599999999999E-2</c:v>
                </c:pt>
                <c:pt idx="28945">
                  <c:v>1.21621E-2</c:v>
                </c:pt>
                <c:pt idx="28946">
                  <c:v>1.09055E-2</c:v>
                </c:pt>
                <c:pt idx="28947" formatCode="0.00E+00">
                  <c:v>9.6245700000000007E-3</c:v>
                </c:pt>
                <c:pt idx="28948" formatCode="0.00E+00">
                  <c:v>8.3212700000000004E-3</c:v>
                </c:pt>
                <c:pt idx="28949" formatCode="0.00E+00">
                  <c:v>6.9978699999999998E-3</c:v>
                </c:pt>
                <c:pt idx="28950" formatCode="0.00E+00">
                  <c:v>5.65666E-3</c:v>
                </c:pt>
                <c:pt idx="28951" formatCode="0.00E+00">
                  <c:v>4.2997E-3</c:v>
                </c:pt>
                <c:pt idx="28952" formatCode="0.00E+00">
                  <c:v>2.9293800000000001E-3</c:v>
                </c:pt>
                <c:pt idx="28953" formatCode="0.00E+00">
                  <c:v>1.54883E-3</c:v>
                </c:pt>
                <c:pt idx="28954" formatCode="0.00E+00">
                  <c:v>1.6090700000000001E-4</c:v>
                </c:pt>
                <c:pt idx="28955" formatCode="0.00E+00">
                  <c:v>-1.23255E-3</c:v>
                </c:pt>
                <c:pt idx="28956" formatCode="0.00E+00">
                  <c:v>-2.6297E-3</c:v>
                </c:pt>
                <c:pt idx="28957" formatCode="0.00E+00">
                  <c:v>-4.0281800000000001E-3</c:v>
                </c:pt>
                <c:pt idx="28958" formatCode="0.00E+00">
                  <c:v>-5.4256199999999999E-3</c:v>
                </c:pt>
                <c:pt idx="28959" formatCode="0.00E+00">
                  <c:v>-6.8194700000000002E-3</c:v>
                </c:pt>
                <c:pt idx="28960" formatCode="0.00E+00">
                  <c:v>-8.2067100000000007E-3</c:v>
                </c:pt>
                <c:pt idx="28961" formatCode="0.00E+00">
                  <c:v>-9.5844399999999996E-3</c:v>
                </c:pt>
                <c:pt idx="28962">
                  <c:v>-1.0950400000000001E-2</c:v>
                </c:pt>
                <c:pt idx="28963">
                  <c:v>-1.23027E-2</c:v>
                </c:pt>
                <c:pt idx="28964">
                  <c:v>-1.3639800000000001E-2</c:v>
                </c:pt>
                <c:pt idx="28965">
                  <c:v>-1.49593E-2</c:v>
                </c:pt>
                <c:pt idx="28966">
                  <c:v>-1.6258600000000002E-2</c:v>
                </c:pt>
                <c:pt idx="28967">
                  <c:v>-1.7535599999999998E-2</c:v>
                </c:pt>
                <c:pt idx="28968">
                  <c:v>-1.8788099999999999E-2</c:v>
                </c:pt>
                <c:pt idx="28969">
                  <c:v>-2.00141E-2</c:v>
                </c:pt>
                <c:pt idx="28970">
                  <c:v>-2.1211600000000001E-2</c:v>
                </c:pt>
                <c:pt idx="28971">
                  <c:v>-2.23784E-2</c:v>
                </c:pt>
                <c:pt idx="28972">
                  <c:v>-2.3512600000000002E-2</c:v>
                </c:pt>
                <c:pt idx="28973">
                  <c:v>-2.4612700000000001E-2</c:v>
                </c:pt>
                <c:pt idx="28974">
                  <c:v>-2.5676999999999998E-2</c:v>
                </c:pt>
                <c:pt idx="28975">
                  <c:v>-2.67026E-2</c:v>
                </c:pt>
                <c:pt idx="28976">
                  <c:v>-2.7687099999999999E-2</c:v>
                </c:pt>
                <c:pt idx="28977">
                  <c:v>-2.8630599999999999E-2</c:v>
                </c:pt>
                <c:pt idx="28978">
                  <c:v>-2.9535200000000001E-2</c:v>
                </c:pt>
                <c:pt idx="28979">
                  <c:v>-3.04011E-2</c:v>
                </c:pt>
                <c:pt idx="28980">
                  <c:v>-3.1224100000000001E-2</c:v>
                </c:pt>
                <c:pt idx="28981">
                  <c:v>-3.19983E-2</c:v>
                </c:pt>
                <c:pt idx="28982">
                  <c:v>-3.2720100000000002E-2</c:v>
                </c:pt>
                <c:pt idx="28983">
                  <c:v>-3.3388800000000003E-2</c:v>
                </c:pt>
                <c:pt idx="28984">
                  <c:v>-3.4003800000000001E-2</c:v>
                </c:pt>
                <c:pt idx="28985">
                  <c:v>-3.4563799999999999E-2</c:v>
                </c:pt>
                <c:pt idx="28986">
                  <c:v>-3.5067899999999999E-2</c:v>
                </c:pt>
                <c:pt idx="28987">
                  <c:v>-3.5515600000000001E-2</c:v>
                </c:pt>
                <c:pt idx="28988">
                  <c:v>-3.59067E-2</c:v>
                </c:pt>
                <c:pt idx="28989">
                  <c:v>-3.6240700000000001E-2</c:v>
                </c:pt>
                <c:pt idx="28990">
                  <c:v>-3.6517300000000003E-2</c:v>
                </c:pt>
                <c:pt idx="28991">
                  <c:v>-3.6737300000000001E-2</c:v>
                </c:pt>
                <c:pt idx="28992">
                  <c:v>-3.6901499999999997E-2</c:v>
                </c:pt>
                <c:pt idx="28993">
                  <c:v>-3.7010899999999999E-2</c:v>
                </c:pt>
                <c:pt idx="28994">
                  <c:v>-3.7066200000000001E-2</c:v>
                </c:pt>
                <c:pt idx="28995">
                  <c:v>-3.7067500000000003E-2</c:v>
                </c:pt>
                <c:pt idx="28996">
                  <c:v>-3.7015600000000003E-2</c:v>
                </c:pt>
                <c:pt idx="28997">
                  <c:v>-3.6910999999999999E-2</c:v>
                </c:pt>
                <c:pt idx="28998">
                  <c:v>-3.6754000000000002E-2</c:v>
                </c:pt>
                <c:pt idx="28999">
                  <c:v>-3.6543399999999997E-2</c:v>
                </c:pt>
                <c:pt idx="29000">
                  <c:v>-3.6277400000000001E-2</c:v>
                </c:pt>
                <c:pt idx="29001">
                  <c:v>-3.59552E-2</c:v>
                </c:pt>
                <c:pt idx="29002">
                  <c:v>-3.5579100000000002E-2</c:v>
                </c:pt>
                <c:pt idx="29003">
                  <c:v>-3.5153400000000001E-2</c:v>
                </c:pt>
                <c:pt idx="29004">
                  <c:v>-3.4681900000000002E-2</c:v>
                </c:pt>
                <c:pt idx="29005">
                  <c:v>-3.4166500000000002E-2</c:v>
                </c:pt>
                <c:pt idx="29006">
                  <c:v>-3.3607600000000001E-2</c:v>
                </c:pt>
                <c:pt idx="29007">
                  <c:v>-3.3005300000000001E-2</c:v>
                </c:pt>
                <c:pt idx="29008">
                  <c:v>-3.23583E-2</c:v>
                </c:pt>
                <c:pt idx="29009">
                  <c:v>-3.1663999999999998E-2</c:v>
                </c:pt>
                <c:pt idx="29010">
                  <c:v>-3.09205E-2</c:v>
                </c:pt>
                <c:pt idx="29011">
                  <c:v>-3.0130299999999999E-2</c:v>
                </c:pt>
                <c:pt idx="29012">
                  <c:v>-2.92988E-2</c:v>
                </c:pt>
                <c:pt idx="29013">
                  <c:v>-2.84295E-2</c:v>
                </c:pt>
                <c:pt idx="29014">
                  <c:v>-2.7522399999999999E-2</c:v>
                </c:pt>
                <c:pt idx="29015">
                  <c:v>-2.6577199999999999E-2</c:v>
                </c:pt>
                <c:pt idx="29016">
                  <c:v>-2.5596899999999999E-2</c:v>
                </c:pt>
                <c:pt idx="29017">
                  <c:v>-2.4585800000000001E-2</c:v>
                </c:pt>
                <c:pt idx="29018">
                  <c:v>-2.35468E-2</c:v>
                </c:pt>
                <c:pt idx="29019">
                  <c:v>-2.2480400000000001E-2</c:v>
                </c:pt>
                <c:pt idx="29020">
                  <c:v>-2.1386800000000001E-2</c:v>
                </c:pt>
                <c:pt idx="29021">
                  <c:v>-2.0267500000000001E-2</c:v>
                </c:pt>
                <c:pt idx="29022">
                  <c:v>-1.91243E-2</c:v>
                </c:pt>
                <c:pt idx="29023">
                  <c:v>-1.79588E-2</c:v>
                </c:pt>
                <c:pt idx="29024">
                  <c:v>-1.6772100000000002E-2</c:v>
                </c:pt>
                <c:pt idx="29025">
                  <c:v>-1.5565499999999999E-2</c:v>
                </c:pt>
                <c:pt idx="29026">
                  <c:v>-1.4342300000000001E-2</c:v>
                </c:pt>
                <c:pt idx="29027">
                  <c:v>-1.3107499999999999E-2</c:v>
                </c:pt>
                <c:pt idx="29028">
                  <c:v>-1.18665E-2</c:v>
                </c:pt>
                <c:pt idx="29029">
                  <c:v>-1.0621800000000001E-2</c:v>
                </c:pt>
                <c:pt idx="29030" formatCode="0.00E+00">
                  <c:v>-9.3738599999999995E-3</c:v>
                </c:pt>
                <c:pt idx="29031" formatCode="0.00E+00">
                  <c:v>-8.1237600000000007E-3</c:v>
                </c:pt>
                <c:pt idx="29032" formatCode="0.00E+00">
                  <c:v>-6.8743199999999997E-3</c:v>
                </c:pt>
                <c:pt idx="29033" formatCode="0.00E+00">
                  <c:v>-5.6298700000000004E-3</c:v>
                </c:pt>
                <c:pt idx="29034" formatCode="0.00E+00">
                  <c:v>-4.3950100000000004E-3</c:v>
                </c:pt>
                <c:pt idx="29035" formatCode="0.00E+00">
                  <c:v>-3.17235E-3</c:v>
                </c:pt>
                <c:pt idx="29036" formatCode="0.00E+00">
                  <c:v>-1.9633699999999999E-3</c:v>
                </c:pt>
                <c:pt idx="29037" formatCode="0.00E+00">
                  <c:v>-7.7227800000000005E-4</c:v>
                </c:pt>
                <c:pt idx="29038" formatCode="0.00E+00">
                  <c:v>3.9486799999999999E-4</c:v>
                </c:pt>
                <c:pt idx="29039" formatCode="0.00E+00">
                  <c:v>1.5331800000000001E-3</c:v>
                </c:pt>
                <c:pt idx="29040" formatCode="0.00E+00">
                  <c:v>2.6375000000000001E-3</c:v>
                </c:pt>
                <c:pt idx="29041" formatCode="0.00E+00">
                  <c:v>3.70193E-3</c:v>
                </c:pt>
                <c:pt idx="29042" formatCode="0.00E+00">
                  <c:v>4.7234299999999998E-3</c:v>
                </c:pt>
                <c:pt idx="29043" formatCode="0.00E+00">
                  <c:v>5.7029400000000001E-3</c:v>
                </c:pt>
                <c:pt idx="29044" formatCode="0.00E+00">
                  <c:v>6.64132E-3</c:v>
                </c:pt>
                <c:pt idx="29045" formatCode="0.00E+00">
                  <c:v>7.53559E-3</c:v>
                </c:pt>
                <c:pt idx="29046" formatCode="0.00E+00">
                  <c:v>8.3812899999999996E-3</c:v>
                </c:pt>
                <c:pt idx="29047" formatCode="0.00E+00">
                  <c:v>9.1767700000000008E-3</c:v>
                </c:pt>
                <c:pt idx="29048" formatCode="0.00E+00">
                  <c:v>9.9231700000000003E-3</c:v>
                </c:pt>
                <c:pt idx="29049">
                  <c:v>1.0620900000000001E-2</c:v>
                </c:pt>
                <c:pt idx="29050">
                  <c:v>1.1267299999999999E-2</c:v>
                </c:pt>
                <c:pt idx="29051">
                  <c:v>1.18584E-2</c:v>
                </c:pt>
                <c:pt idx="29052">
                  <c:v>1.23914E-2</c:v>
                </c:pt>
                <c:pt idx="29053">
                  <c:v>1.28647E-2</c:v>
                </c:pt>
                <c:pt idx="29054">
                  <c:v>1.32763E-2</c:v>
                </c:pt>
                <c:pt idx="29055">
                  <c:v>1.36235E-2</c:v>
                </c:pt>
                <c:pt idx="29056">
                  <c:v>1.39042E-2</c:v>
                </c:pt>
                <c:pt idx="29057">
                  <c:v>1.4119100000000001E-2</c:v>
                </c:pt>
                <c:pt idx="29058">
                  <c:v>1.4269499999999999E-2</c:v>
                </c:pt>
                <c:pt idx="29059">
                  <c:v>1.43543E-2</c:v>
                </c:pt>
                <c:pt idx="29060">
                  <c:v>1.4371E-2</c:v>
                </c:pt>
                <c:pt idx="29061">
                  <c:v>1.43188E-2</c:v>
                </c:pt>
                <c:pt idx="29062">
                  <c:v>1.42005E-2</c:v>
                </c:pt>
                <c:pt idx="29063">
                  <c:v>1.40181E-2</c:v>
                </c:pt>
                <c:pt idx="29064">
                  <c:v>1.3769E-2</c:v>
                </c:pt>
                <c:pt idx="29065">
                  <c:v>1.3447499999999999E-2</c:v>
                </c:pt>
                <c:pt idx="29066">
                  <c:v>1.3049099999999999E-2</c:v>
                </c:pt>
                <c:pt idx="29067">
                  <c:v>1.25741E-2</c:v>
                </c:pt>
                <c:pt idx="29068">
                  <c:v>1.2025599999999999E-2</c:v>
                </c:pt>
                <c:pt idx="29069">
                  <c:v>1.14041E-2</c:v>
                </c:pt>
                <c:pt idx="29070">
                  <c:v>1.07066E-2</c:v>
                </c:pt>
                <c:pt idx="29071" formatCode="0.00E+00">
                  <c:v>9.9319600000000001E-3</c:v>
                </c:pt>
                <c:pt idx="29072" formatCode="0.00E+00">
                  <c:v>9.0832199999999995E-3</c:v>
                </c:pt>
                <c:pt idx="29073" formatCode="0.00E+00">
                  <c:v>8.1644899999999999E-3</c:v>
                </c:pt>
                <c:pt idx="29074" formatCode="0.00E+00">
                  <c:v>7.1775500000000004E-3</c:v>
                </c:pt>
                <c:pt idx="29075" formatCode="0.00E+00">
                  <c:v>6.12314E-3</c:v>
                </c:pt>
                <c:pt idx="29076" formatCode="0.00E+00">
                  <c:v>5.0046200000000004E-3</c:v>
                </c:pt>
                <c:pt idx="29077" formatCode="0.00E+00">
                  <c:v>3.8258200000000002E-3</c:v>
                </c:pt>
                <c:pt idx="29078" formatCode="0.00E+00">
                  <c:v>2.58464E-3</c:v>
                </c:pt>
                <c:pt idx="29079" formatCode="0.00E+00">
                  <c:v>1.2749599999999999E-3</c:v>
                </c:pt>
                <c:pt idx="29080" formatCode="0.00E+00">
                  <c:v>-1.03968E-4</c:v>
                </c:pt>
                <c:pt idx="29081" formatCode="0.00E+00">
                  <c:v>-1.54532E-3</c:v>
                </c:pt>
                <c:pt idx="29082" formatCode="0.00E+00">
                  <c:v>-3.0425999999999999E-3</c:v>
                </c:pt>
                <c:pt idx="29083" formatCode="0.00E+00">
                  <c:v>-4.5940299999999998E-3</c:v>
                </c:pt>
                <c:pt idx="29084" formatCode="0.00E+00">
                  <c:v>-6.1994600000000004E-3</c:v>
                </c:pt>
                <c:pt idx="29085" formatCode="0.00E+00">
                  <c:v>-7.8588400000000006E-3</c:v>
                </c:pt>
                <c:pt idx="29086" formatCode="0.00E+00">
                  <c:v>-9.5719199999999994E-3</c:v>
                </c:pt>
                <c:pt idx="29087">
                  <c:v>-1.1335599999999999E-2</c:v>
                </c:pt>
                <c:pt idx="29088">
                  <c:v>-1.31445E-2</c:v>
                </c:pt>
                <c:pt idx="29089">
                  <c:v>-1.4996000000000001E-2</c:v>
                </c:pt>
                <c:pt idx="29090">
                  <c:v>-1.6891799999999998E-2</c:v>
                </c:pt>
                <c:pt idx="29091">
                  <c:v>-1.8832999999999999E-2</c:v>
                </c:pt>
                <c:pt idx="29092">
                  <c:v>-2.0816600000000001E-2</c:v>
                </c:pt>
                <c:pt idx="29093">
                  <c:v>-2.2837900000000001E-2</c:v>
                </c:pt>
                <c:pt idx="29094">
                  <c:v>-2.4893999999999999E-2</c:v>
                </c:pt>
                <c:pt idx="29095">
                  <c:v>-2.69836E-2</c:v>
                </c:pt>
                <c:pt idx="29096">
                  <c:v>-2.9104100000000001E-2</c:v>
                </c:pt>
                <c:pt idx="29097">
                  <c:v>-3.1250300000000002E-2</c:v>
                </c:pt>
                <c:pt idx="29098">
                  <c:v>-3.3417599999999999E-2</c:v>
                </c:pt>
                <c:pt idx="29099">
                  <c:v>-3.5605499999999998E-2</c:v>
                </c:pt>
                <c:pt idx="29100">
                  <c:v>-3.7815599999999998E-2</c:v>
                </c:pt>
                <c:pt idx="29101">
                  <c:v>-4.0045200000000003E-2</c:v>
                </c:pt>
                <c:pt idx="29102">
                  <c:v>-4.2288600000000003E-2</c:v>
                </c:pt>
                <c:pt idx="29103">
                  <c:v>-4.4541600000000001E-2</c:v>
                </c:pt>
                <c:pt idx="29104">
                  <c:v>-4.6801700000000002E-2</c:v>
                </c:pt>
                <c:pt idx="29105">
                  <c:v>-4.9065200000000003E-2</c:v>
                </c:pt>
                <c:pt idx="29106">
                  <c:v>-5.1327299999999999E-2</c:v>
                </c:pt>
                <c:pt idx="29107">
                  <c:v>-5.3585599999999997E-2</c:v>
                </c:pt>
                <c:pt idx="29108">
                  <c:v>-5.5842200000000002E-2</c:v>
                </c:pt>
                <c:pt idx="29109">
                  <c:v>-5.8099600000000001E-2</c:v>
                </c:pt>
                <c:pt idx="29110">
                  <c:v>-6.0356100000000003E-2</c:v>
                </c:pt>
                <c:pt idx="29111">
                  <c:v>-6.2604800000000002E-2</c:v>
                </c:pt>
                <c:pt idx="29112">
                  <c:v>-6.4838400000000004E-2</c:v>
                </c:pt>
                <c:pt idx="29113">
                  <c:v>-6.7051899999999998E-2</c:v>
                </c:pt>
                <c:pt idx="29114">
                  <c:v>-6.9244200000000006E-2</c:v>
                </c:pt>
                <c:pt idx="29115">
                  <c:v>-7.1416800000000003E-2</c:v>
                </c:pt>
                <c:pt idx="29116">
                  <c:v>-7.3566400000000004E-2</c:v>
                </c:pt>
                <c:pt idx="29117">
                  <c:v>-7.5683E-2</c:v>
                </c:pt>
                <c:pt idx="29118">
                  <c:v>-7.7757999999999994E-2</c:v>
                </c:pt>
                <c:pt idx="29119">
                  <c:v>-7.9789600000000002E-2</c:v>
                </c:pt>
                <c:pt idx="29120">
                  <c:v>-8.1779599999999994E-2</c:v>
                </c:pt>
                <c:pt idx="29121">
                  <c:v>-8.37286E-2</c:v>
                </c:pt>
                <c:pt idx="29122">
                  <c:v>-8.5634100000000005E-2</c:v>
                </c:pt>
                <c:pt idx="29123">
                  <c:v>-8.7492700000000007E-2</c:v>
                </c:pt>
                <c:pt idx="29124">
                  <c:v>-8.9300400000000002E-2</c:v>
                </c:pt>
                <c:pt idx="29125">
                  <c:v>-9.1050400000000004E-2</c:v>
                </c:pt>
                <c:pt idx="29126">
                  <c:v>-9.2734200000000003E-2</c:v>
                </c:pt>
                <c:pt idx="29127">
                  <c:v>-9.4349299999999997E-2</c:v>
                </c:pt>
                <c:pt idx="29128">
                  <c:v>-9.5902500000000002E-2</c:v>
                </c:pt>
                <c:pt idx="29129">
                  <c:v>-9.7399200000000005E-2</c:v>
                </c:pt>
                <c:pt idx="29130">
                  <c:v>-9.8837099999999997E-2</c:v>
                </c:pt>
                <c:pt idx="29131">
                  <c:v>-0.100214</c:v>
                </c:pt>
                <c:pt idx="29132">
                  <c:v>-0.10152899999999999</c:v>
                </c:pt>
                <c:pt idx="29133">
                  <c:v>-0.102782</c:v>
                </c:pt>
                <c:pt idx="29134">
                  <c:v>-0.103968</c:v>
                </c:pt>
                <c:pt idx="29135">
                  <c:v>-0.105083</c:v>
                </c:pt>
                <c:pt idx="29136">
                  <c:v>-0.106123</c:v>
                </c:pt>
                <c:pt idx="29137">
                  <c:v>-0.107088</c:v>
                </c:pt>
                <c:pt idx="29138">
                  <c:v>-0.10797900000000001</c:v>
                </c:pt>
                <c:pt idx="29139">
                  <c:v>-0.10879900000000001</c:v>
                </c:pt>
                <c:pt idx="29140">
                  <c:v>-0.109552</c:v>
                </c:pt>
                <c:pt idx="29141">
                  <c:v>-0.11024299999999999</c:v>
                </c:pt>
                <c:pt idx="29142">
                  <c:v>-0.110875</c:v>
                </c:pt>
                <c:pt idx="29143">
                  <c:v>-0.111447</c:v>
                </c:pt>
                <c:pt idx="29144">
                  <c:v>-0.111956</c:v>
                </c:pt>
                <c:pt idx="29145">
                  <c:v>-0.112397</c:v>
                </c:pt>
                <c:pt idx="29146">
                  <c:v>-0.112765</c:v>
                </c:pt>
                <c:pt idx="29147">
                  <c:v>-0.11305999999999999</c:v>
                </c:pt>
                <c:pt idx="29148">
                  <c:v>-0.11328100000000001</c:v>
                </c:pt>
                <c:pt idx="29149">
                  <c:v>-0.113425</c:v>
                </c:pt>
                <c:pt idx="29150">
                  <c:v>-0.11348999999999999</c:v>
                </c:pt>
                <c:pt idx="29151">
                  <c:v>-0.11347699999999999</c:v>
                </c:pt>
                <c:pt idx="29152">
                  <c:v>-0.11339200000000001</c:v>
                </c:pt>
                <c:pt idx="29153">
                  <c:v>-0.113243</c:v>
                </c:pt>
                <c:pt idx="29154">
                  <c:v>-0.113035</c:v>
                </c:pt>
                <c:pt idx="29155">
                  <c:v>-0.112771</c:v>
                </c:pt>
                <c:pt idx="29156">
                  <c:v>-0.112453</c:v>
                </c:pt>
                <c:pt idx="29157">
                  <c:v>-0.112084</c:v>
                </c:pt>
                <c:pt idx="29158">
                  <c:v>-0.111662</c:v>
                </c:pt>
                <c:pt idx="29159">
                  <c:v>-0.111192</c:v>
                </c:pt>
                <c:pt idx="29160">
                  <c:v>-0.110675</c:v>
                </c:pt>
                <c:pt idx="29161">
                  <c:v>-0.11011700000000001</c:v>
                </c:pt>
                <c:pt idx="29162">
                  <c:v>-0.10952199999999999</c:v>
                </c:pt>
                <c:pt idx="29163">
                  <c:v>-0.108894</c:v>
                </c:pt>
                <c:pt idx="29164">
                  <c:v>-0.10823099999999999</c:v>
                </c:pt>
                <c:pt idx="29165">
                  <c:v>-0.107532</c:v>
                </c:pt>
                <c:pt idx="29166">
                  <c:v>-0.10680099999999999</c:v>
                </c:pt>
                <c:pt idx="29167">
                  <c:v>-0.106045</c:v>
                </c:pt>
                <c:pt idx="29168">
                  <c:v>-0.105271</c:v>
                </c:pt>
                <c:pt idx="29169">
                  <c:v>-0.104476</c:v>
                </c:pt>
                <c:pt idx="29170">
                  <c:v>-0.103657</c:v>
                </c:pt>
                <c:pt idx="29171">
                  <c:v>-0.10281700000000001</c:v>
                </c:pt>
                <c:pt idx="29172">
                  <c:v>-0.101962</c:v>
                </c:pt>
                <c:pt idx="29173">
                  <c:v>-0.10109600000000001</c:v>
                </c:pt>
                <c:pt idx="29174">
                  <c:v>-0.100216</c:v>
                </c:pt>
                <c:pt idx="29175">
                  <c:v>-9.9321699999999999E-2</c:v>
                </c:pt>
                <c:pt idx="29176">
                  <c:v>-9.8412200000000005E-2</c:v>
                </c:pt>
                <c:pt idx="29177">
                  <c:v>-9.7489199999999998E-2</c:v>
                </c:pt>
                <c:pt idx="29178">
                  <c:v>-9.6549999999999997E-2</c:v>
                </c:pt>
                <c:pt idx="29179">
                  <c:v>-9.5588599999999996E-2</c:v>
                </c:pt>
                <c:pt idx="29180">
                  <c:v>-9.4604800000000003E-2</c:v>
                </c:pt>
                <c:pt idx="29181">
                  <c:v>-9.3606999999999996E-2</c:v>
                </c:pt>
                <c:pt idx="29182">
                  <c:v>-9.2605599999999996E-2</c:v>
                </c:pt>
                <c:pt idx="29183">
                  <c:v>-9.1609899999999994E-2</c:v>
                </c:pt>
                <c:pt idx="29184">
                  <c:v>-9.0626600000000002E-2</c:v>
                </c:pt>
                <c:pt idx="29185">
                  <c:v>-8.9658500000000002E-2</c:v>
                </c:pt>
                <c:pt idx="29186">
                  <c:v>-8.87077E-2</c:v>
                </c:pt>
                <c:pt idx="29187">
                  <c:v>-8.7778599999999998E-2</c:v>
                </c:pt>
                <c:pt idx="29188">
                  <c:v>-8.6876300000000004E-2</c:v>
                </c:pt>
                <c:pt idx="29189">
                  <c:v>-8.6005499999999999E-2</c:v>
                </c:pt>
                <c:pt idx="29190">
                  <c:v>-8.5168499999999994E-2</c:v>
                </c:pt>
                <c:pt idx="29191">
                  <c:v>-8.43637E-2</c:v>
                </c:pt>
                <c:pt idx="29192">
                  <c:v>-8.3587800000000004E-2</c:v>
                </c:pt>
                <c:pt idx="29193">
                  <c:v>-8.2841700000000004E-2</c:v>
                </c:pt>
                <c:pt idx="29194">
                  <c:v>-8.2131800000000005E-2</c:v>
                </c:pt>
                <c:pt idx="29195">
                  <c:v>-8.1464599999999998E-2</c:v>
                </c:pt>
                <c:pt idx="29196">
                  <c:v>-8.0842399999999995E-2</c:v>
                </c:pt>
                <c:pt idx="29197">
                  <c:v>-8.0261799999999994E-2</c:v>
                </c:pt>
                <c:pt idx="29198">
                  <c:v>-7.9716700000000001E-2</c:v>
                </c:pt>
                <c:pt idx="29199">
                  <c:v>-7.9203499999999996E-2</c:v>
                </c:pt>
                <c:pt idx="29200">
                  <c:v>-7.8722799999999996E-2</c:v>
                </c:pt>
                <c:pt idx="29201">
                  <c:v>-7.8275399999999995E-2</c:v>
                </c:pt>
                <c:pt idx="29202">
                  <c:v>-7.7862500000000001E-2</c:v>
                </c:pt>
                <c:pt idx="29203">
                  <c:v>-7.7488500000000002E-2</c:v>
                </c:pt>
                <c:pt idx="29204">
                  <c:v>-7.7160699999999999E-2</c:v>
                </c:pt>
                <c:pt idx="29205">
                  <c:v>-7.6883599999999996E-2</c:v>
                </c:pt>
                <c:pt idx="29206">
                  <c:v>-7.66569E-2</c:v>
                </c:pt>
                <c:pt idx="29207">
                  <c:v>-7.6479000000000005E-2</c:v>
                </c:pt>
                <c:pt idx="29208">
                  <c:v>-7.6350100000000004E-2</c:v>
                </c:pt>
                <c:pt idx="29209">
                  <c:v>-7.6269100000000006E-2</c:v>
                </c:pt>
                <c:pt idx="29210">
                  <c:v>-7.6234800000000005E-2</c:v>
                </c:pt>
                <c:pt idx="29211">
                  <c:v>-7.6249800000000006E-2</c:v>
                </c:pt>
                <c:pt idx="29212">
                  <c:v>-7.6316999999999996E-2</c:v>
                </c:pt>
                <c:pt idx="29213">
                  <c:v>-7.6432899999999998E-2</c:v>
                </c:pt>
                <c:pt idx="29214">
                  <c:v>-7.6594999999999996E-2</c:v>
                </c:pt>
                <c:pt idx="29215">
                  <c:v>-7.6808699999999994E-2</c:v>
                </c:pt>
                <c:pt idx="29216">
                  <c:v>-7.7083299999999993E-2</c:v>
                </c:pt>
                <c:pt idx="29217">
                  <c:v>-7.7422299999999999E-2</c:v>
                </c:pt>
                <c:pt idx="29218">
                  <c:v>-7.7828300000000003E-2</c:v>
                </c:pt>
                <c:pt idx="29219">
                  <c:v>-7.83084E-2</c:v>
                </c:pt>
                <c:pt idx="29220">
                  <c:v>-7.8866199999999997E-2</c:v>
                </c:pt>
                <c:pt idx="29221">
                  <c:v>-7.9498700000000005E-2</c:v>
                </c:pt>
                <c:pt idx="29222">
                  <c:v>-8.0199999999999994E-2</c:v>
                </c:pt>
                <c:pt idx="29223">
                  <c:v>-8.0965200000000001E-2</c:v>
                </c:pt>
                <c:pt idx="29224">
                  <c:v>-8.1789399999999998E-2</c:v>
                </c:pt>
                <c:pt idx="29225">
                  <c:v>-8.2664100000000004E-2</c:v>
                </c:pt>
                <c:pt idx="29226">
                  <c:v>-8.3584000000000006E-2</c:v>
                </c:pt>
                <c:pt idx="29227">
                  <c:v>-8.4554599999999994E-2</c:v>
                </c:pt>
                <c:pt idx="29228">
                  <c:v>-8.5585800000000004E-2</c:v>
                </c:pt>
                <c:pt idx="29229">
                  <c:v>-8.6682599999999999E-2</c:v>
                </c:pt>
                <c:pt idx="29230">
                  <c:v>-8.78443E-2</c:v>
                </c:pt>
                <c:pt idx="29231">
                  <c:v>-8.90677E-2</c:v>
                </c:pt>
                <c:pt idx="29232">
                  <c:v>-9.0348100000000001E-2</c:v>
                </c:pt>
                <c:pt idx="29233">
                  <c:v>-9.1678599999999999E-2</c:v>
                </c:pt>
                <c:pt idx="29234">
                  <c:v>-9.3053899999999995E-2</c:v>
                </c:pt>
                <c:pt idx="29235">
                  <c:v>-9.4472600000000004E-2</c:v>
                </c:pt>
                <c:pt idx="29236">
                  <c:v>-9.5936300000000002E-2</c:v>
                </c:pt>
                <c:pt idx="29237">
                  <c:v>-9.7448300000000002E-2</c:v>
                </c:pt>
                <c:pt idx="29238">
                  <c:v>-9.9009899999999998E-2</c:v>
                </c:pt>
                <c:pt idx="29239">
                  <c:v>-0.100619</c:v>
                </c:pt>
                <c:pt idx="29240">
                  <c:v>-0.102275</c:v>
                </c:pt>
                <c:pt idx="29241">
                  <c:v>-0.103979</c:v>
                </c:pt>
                <c:pt idx="29242">
                  <c:v>-0.10573200000000001</c:v>
                </c:pt>
                <c:pt idx="29243">
                  <c:v>-0.107529</c:v>
                </c:pt>
                <c:pt idx="29244">
                  <c:v>-0.10936700000000001</c:v>
                </c:pt>
                <c:pt idx="29245">
                  <c:v>-0.111247</c:v>
                </c:pt>
                <c:pt idx="29246">
                  <c:v>-0.113167</c:v>
                </c:pt>
                <c:pt idx="29247">
                  <c:v>-0.11512600000000001</c:v>
                </c:pt>
                <c:pt idx="29248">
                  <c:v>-0.117114</c:v>
                </c:pt>
                <c:pt idx="29249">
                  <c:v>-0.11912399999999999</c:v>
                </c:pt>
                <c:pt idx="29250">
                  <c:v>-0.121155</c:v>
                </c:pt>
                <c:pt idx="29251">
                  <c:v>-0.123211</c:v>
                </c:pt>
                <c:pt idx="29252">
                  <c:v>-0.12529199999999999</c:v>
                </c:pt>
                <c:pt idx="29253">
                  <c:v>-0.12739300000000001</c:v>
                </c:pt>
                <c:pt idx="29254">
                  <c:v>-0.12951299999999999</c:v>
                </c:pt>
                <c:pt idx="29255">
                  <c:v>-0.13165199999999999</c:v>
                </c:pt>
                <c:pt idx="29256">
                  <c:v>-0.13380900000000001</c:v>
                </c:pt>
                <c:pt idx="29257">
                  <c:v>-0.13598099999999999</c:v>
                </c:pt>
                <c:pt idx="29258">
                  <c:v>-0.13816400000000001</c:v>
                </c:pt>
                <c:pt idx="29259">
                  <c:v>-0.14035500000000001</c:v>
                </c:pt>
                <c:pt idx="29260">
                  <c:v>-0.14255000000000001</c:v>
                </c:pt>
                <c:pt idx="29261">
                  <c:v>-0.14474300000000001</c:v>
                </c:pt>
                <c:pt idx="29262">
                  <c:v>-0.14693200000000001</c:v>
                </c:pt>
                <c:pt idx="29263">
                  <c:v>-0.14912500000000001</c:v>
                </c:pt>
                <c:pt idx="29264">
                  <c:v>-0.15132200000000001</c:v>
                </c:pt>
                <c:pt idx="29265">
                  <c:v>-0.15352099999999999</c:v>
                </c:pt>
                <c:pt idx="29266">
                  <c:v>-0.15570899999999999</c:v>
                </c:pt>
                <c:pt idx="29267">
                  <c:v>-0.15787300000000001</c:v>
                </c:pt>
                <c:pt idx="29268">
                  <c:v>-0.16000400000000001</c:v>
                </c:pt>
                <c:pt idx="29269">
                  <c:v>-0.16209499999999999</c:v>
                </c:pt>
                <c:pt idx="29270">
                  <c:v>-0.16414799999999999</c:v>
                </c:pt>
                <c:pt idx="29271">
                  <c:v>-0.16617000000000001</c:v>
                </c:pt>
                <c:pt idx="29272">
                  <c:v>-0.16816300000000001</c:v>
                </c:pt>
                <c:pt idx="29273">
                  <c:v>-0.17011899999999999</c:v>
                </c:pt>
                <c:pt idx="29274">
                  <c:v>-0.17203599999999999</c:v>
                </c:pt>
                <c:pt idx="29275">
                  <c:v>-0.17392099999999999</c:v>
                </c:pt>
                <c:pt idx="29276">
                  <c:v>-0.175786</c:v>
                </c:pt>
                <c:pt idx="29277">
                  <c:v>-0.17763499999999999</c:v>
                </c:pt>
                <c:pt idx="29278">
                  <c:v>-0.17946699999999999</c:v>
                </c:pt>
                <c:pt idx="29279">
                  <c:v>-0.181282</c:v>
                </c:pt>
                <c:pt idx="29280">
                  <c:v>-0.18307899999999999</c:v>
                </c:pt>
                <c:pt idx="29281">
                  <c:v>-0.18485799999999999</c:v>
                </c:pt>
                <c:pt idx="29282">
                  <c:v>-0.186616</c:v>
                </c:pt>
                <c:pt idx="29283">
                  <c:v>-0.18834600000000001</c:v>
                </c:pt>
                <c:pt idx="29284">
                  <c:v>-0.19004199999999999</c:v>
                </c:pt>
                <c:pt idx="29285">
                  <c:v>-0.19169700000000001</c:v>
                </c:pt>
                <c:pt idx="29286">
                  <c:v>-0.193298</c:v>
                </c:pt>
                <c:pt idx="29287">
                  <c:v>-0.19483700000000001</c:v>
                </c:pt>
                <c:pt idx="29288">
                  <c:v>-0.19630700000000001</c:v>
                </c:pt>
                <c:pt idx="29289">
                  <c:v>-0.19770499999999999</c:v>
                </c:pt>
                <c:pt idx="29290">
                  <c:v>-0.19902700000000001</c:v>
                </c:pt>
                <c:pt idx="29291">
                  <c:v>-0.200266</c:v>
                </c:pt>
                <c:pt idx="29292">
                  <c:v>-0.201429</c:v>
                </c:pt>
                <c:pt idx="29293">
                  <c:v>-0.20252300000000001</c:v>
                </c:pt>
                <c:pt idx="29294">
                  <c:v>-0.20355699999999999</c:v>
                </c:pt>
                <c:pt idx="29295">
                  <c:v>-0.204536</c:v>
                </c:pt>
                <c:pt idx="29296">
                  <c:v>-0.20546300000000001</c:v>
                </c:pt>
                <c:pt idx="29297">
                  <c:v>-0.20633199999999999</c:v>
                </c:pt>
                <c:pt idx="29298">
                  <c:v>-0.20713599999999999</c:v>
                </c:pt>
                <c:pt idx="29299">
                  <c:v>-0.207875</c:v>
                </c:pt>
                <c:pt idx="29300">
                  <c:v>-0.20855499999999999</c:v>
                </c:pt>
                <c:pt idx="29301">
                  <c:v>-0.209175</c:v>
                </c:pt>
                <c:pt idx="29302">
                  <c:v>-0.209734</c:v>
                </c:pt>
                <c:pt idx="29303">
                  <c:v>-0.21023800000000001</c:v>
                </c:pt>
                <c:pt idx="29304">
                  <c:v>-0.210703</c:v>
                </c:pt>
                <c:pt idx="29305">
                  <c:v>-0.211141</c:v>
                </c:pt>
                <c:pt idx="29306">
                  <c:v>-0.21155399999999999</c:v>
                </c:pt>
                <c:pt idx="29307">
                  <c:v>-0.21194199999999999</c:v>
                </c:pt>
                <c:pt idx="29308">
                  <c:v>-0.212308</c:v>
                </c:pt>
                <c:pt idx="29309">
                  <c:v>-0.21265000000000001</c:v>
                </c:pt>
                <c:pt idx="29310">
                  <c:v>-0.21296300000000001</c:v>
                </c:pt>
                <c:pt idx="29311">
                  <c:v>-0.21324499999999999</c:v>
                </c:pt>
                <c:pt idx="29312">
                  <c:v>-0.21349799999999999</c:v>
                </c:pt>
                <c:pt idx="29313">
                  <c:v>-0.213724</c:v>
                </c:pt>
                <c:pt idx="29314">
                  <c:v>-0.213925</c:v>
                </c:pt>
                <c:pt idx="29315">
                  <c:v>-0.21410499999999999</c:v>
                </c:pt>
                <c:pt idx="29316">
                  <c:v>-0.21426600000000001</c:v>
                </c:pt>
                <c:pt idx="29317">
                  <c:v>-0.21440100000000001</c:v>
                </c:pt>
                <c:pt idx="29318">
                  <c:v>-0.214501</c:v>
                </c:pt>
                <c:pt idx="29319">
                  <c:v>-0.21456800000000001</c:v>
                </c:pt>
                <c:pt idx="29320">
                  <c:v>-0.214614</c:v>
                </c:pt>
                <c:pt idx="29321">
                  <c:v>-0.214647</c:v>
                </c:pt>
                <c:pt idx="29322">
                  <c:v>-0.21467</c:v>
                </c:pt>
                <c:pt idx="29323">
                  <c:v>-0.21468999999999999</c:v>
                </c:pt>
                <c:pt idx="29324">
                  <c:v>-0.21471100000000001</c:v>
                </c:pt>
                <c:pt idx="29325">
                  <c:v>-0.21473999999999999</c:v>
                </c:pt>
                <c:pt idx="29326">
                  <c:v>-0.214778</c:v>
                </c:pt>
                <c:pt idx="29327">
                  <c:v>-0.21483099999999999</c:v>
                </c:pt>
                <c:pt idx="29328">
                  <c:v>-0.21490400000000001</c:v>
                </c:pt>
                <c:pt idx="29329">
                  <c:v>-0.214999</c:v>
                </c:pt>
                <c:pt idx="29330">
                  <c:v>-0.21510599999999999</c:v>
                </c:pt>
                <c:pt idx="29331">
                  <c:v>-0.215221</c:v>
                </c:pt>
                <c:pt idx="29332">
                  <c:v>-0.21534800000000001</c:v>
                </c:pt>
                <c:pt idx="29333">
                  <c:v>-0.215498</c:v>
                </c:pt>
                <c:pt idx="29334">
                  <c:v>-0.21567500000000001</c:v>
                </c:pt>
                <c:pt idx="29335">
                  <c:v>-0.21587600000000001</c:v>
                </c:pt>
                <c:pt idx="29336">
                  <c:v>-0.21609500000000001</c:v>
                </c:pt>
                <c:pt idx="29337">
                  <c:v>-0.21632899999999999</c:v>
                </c:pt>
                <c:pt idx="29338">
                  <c:v>-0.216583</c:v>
                </c:pt>
                <c:pt idx="29339">
                  <c:v>-0.216862</c:v>
                </c:pt>
                <c:pt idx="29340">
                  <c:v>-0.21717</c:v>
                </c:pt>
                <c:pt idx="29341">
                  <c:v>-0.21750900000000001</c:v>
                </c:pt>
                <c:pt idx="29342">
                  <c:v>-0.21787999999999999</c:v>
                </c:pt>
                <c:pt idx="29343">
                  <c:v>-0.218282</c:v>
                </c:pt>
                <c:pt idx="29344">
                  <c:v>-0.21871599999999999</c:v>
                </c:pt>
                <c:pt idx="29345">
                  <c:v>-0.21918799999999999</c:v>
                </c:pt>
                <c:pt idx="29346">
                  <c:v>-0.219696</c:v>
                </c:pt>
                <c:pt idx="29347">
                  <c:v>-0.22023400000000001</c:v>
                </c:pt>
                <c:pt idx="29348">
                  <c:v>-0.220802</c:v>
                </c:pt>
                <c:pt idx="29349">
                  <c:v>-0.22140599999999999</c:v>
                </c:pt>
                <c:pt idx="29350">
                  <c:v>-0.22204199999999999</c:v>
                </c:pt>
                <c:pt idx="29351">
                  <c:v>-0.22269900000000001</c:v>
                </c:pt>
                <c:pt idx="29352">
                  <c:v>-0.22337499999999999</c:v>
                </c:pt>
                <c:pt idx="29353">
                  <c:v>-0.22406799999999999</c:v>
                </c:pt>
                <c:pt idx="29354">
                  <c:v>-0.224772</c:v>
                </c:pt>
                <c:pt idx="29355">
                  <c:v>-0.22548099999999999</c:v>
                </c:pt>
                <c:pt idx="29356">
                  <c:v>-0.22620000000000001</c:v>
                </c:pt>
                <c:pt idx="29357">
                  <c:v>-0.22692799999999999</c:v>
                </c:pt>
                <c:pt idx="29358">
                  <c:v>-0.227662</c:v>
                </c:pt>
                <c:pt idx="29359">
                  <c:v>-0.22840099999999999</c:v>
                </c:pt>
                <c:pt idx="29360">
                  <c:v>-0.22914499999999999</c:v>
                </c:pt>
                <c:pt idx="29361">
                  <c:v>-0.22989499999999999</c:v>
                </c:pt>
                <c:pt idx="29362">
                  <c:v>-0.230657</c:v>
                </c:pt>
                <c:pt idx="29363">
                  <c:v>-0.231438</c:v>
                </c:pt>
                <c:pt idx="29364">
                  <c:v>-0.23225100000000001</c:v>
                </c:pt>
                <c:pt idx="29365">
                  <c:v>-0.23310400000000001</c:v>
                </c:pt>
                <c:pt idx="29366">
                  <c:v>-0.23400599999999999</c:v>
                </c:pt>
                <c:pt idx="29367">
                  <c:v>-0.234956</c:v>
                </c:pt>
                <c:pt idx="29368">
                  <c:v>-0.23594699999999999</c:v>
                </c:pt>
                <c:pt idx="29369">
                  <c:v>-0.23696200000000001</c:v>
                </c:pt>
                <c:pt idx="29370">
                  <c:v>-0.23799100000000001</c:v>
                </c:pt>
                <c:pt idx="29371">
                  <c:v>-0.239036</c:v>
                </c:pt>
                <c:pt idx="29372">
                  <c:v>-0.24010899999999999</c:v>
                </c:pt>
                <c:pt idx="29373">
                  <c:v>-0.24121799999999999</c:v>
                </c:pt>
                <c:pt idx="29374">
                  <c:v>-0.24235300000000001</c:v>
                </c:pt>
                <c:pt idx="29375">
                  <c:v>-0.24349199999999999</c:v>
                </c:pt>
                <c:pt idx="29376">
                  <c:v>-0.244618</c:v>
                </c:pt>
                <c:pt idx="29377">
                  <c:v>-0.245724</c:v>
                </c:pt>
                <c:pt idx="29378">
                  <c:v>-0.24681</c:v>
                </c:pt>
                <c:pt idx="29379">
                  <c:v>-0.24787200000000001</c:v>
                </c:pt>
                <c:pt idx="29380">
                  <c:v>-0.24890999999999999</c:v>
                </c:pt>
                <c:pt idx="29381">
                  <c:v>-0.24993399999999999</c:v>
                </c:pt>
                <c:pt idx="29382">
                  <c:v>-0.25095200000000001</c:v>
                </c:pt>
                <c:pt idx="29383">
                  <c:v>-0.251967</c:v>
                </c:pt>
                <c:pt idx="29384">
                  <c:v>-0.25297599999999998</c:v>
                </c:pt>
                <c:pt idx="29385">
                  <c:v>-0.25397900000000001</c:v>
                </c:pt>
                <c:pt idx="29386">
                  <c:v>-0.25497500000000001</c:v>
                </c:pt>
                <c:pt idx="29387">
                  <c:v>-0.25595899999999999</c:v>
                </c:pt>
                <c:pt idx="29388">
                  <c:v>-0.25692999999999999</c:v>
                </c:pt>
                <c:pt idx="29389">
                  <c:v>-0.25788899999999998</c:v>
                </c:pt>
                <c:pt idx="29390">
                  <c:v>-0.25883</c:v>
                </c:pt>
                <c:pt idx="29391">
                  <c:v>-0.25974999999999998</c:v>
                </c:pt>
                <c:pt idx="29392">
                  <c:v>-0.260656</c:v>
                </c:pt>
                <c:pt idx="29393">
                  <c:v>-0.26155600000000001</c:v>
                </c:pt>
                <c:pt idx="29394">
                  <c:v>-0.26245000000000002</c:v>
                </c:pt>
                <c:pt idx="29395">
                  <c:v>-0.26332800000000001</c:v>
                </c:pt>
                <c:pt idx="29396">
                  <c:v>-0.264183</c:v>
                </c:pt>
                <c:pt idx="29397">
                  <c:v>-0.26500600000000002</c:v>
                </c:pt>
                <c:pt idx="29398">
                  <c:v>-0.265789</c:v>
                </c:pt>
                <c:pt idx="29399">
                  <c:v>-0.26652700000000001</c:v>
                </c:pt>
                <c:pt idx="29400">
                  <c:v>-0.26722699999999999</c:v>
                </c:pt>
                <c:pt idx="29401">
                  <c:v>-0.26789400000000002</c:v>
                </c:pt>
                <c:pt idx="29402">
                  <c:v>-0.26852399999999998</c:v>
                </c:pt>
                <c:pt idx="29403">
                  <c:v>-0.26909899999999998</c:v>
                </c:pt>
                <c:pt idx="29404">
                  <c:v>-0.26959899999999998</c:v>
                </c:pt>
                <c:pt idx="29405">
                  <c:v>-0.27001599999999998</c:v>
                </c:pt>
                <c:pt idx="29406">
                  <c:v>-0.27036300000000002</c:v>
                </c:pt>
                <c:pt idx="29407">
                  <c:v>-0.27065499999999998</c:v>
                </c:pt>
                <c:pt idx="29408">
                  <c:v>-0.27090399999999998</c:v>
                </c:pt>
                <c:pt idx="29409">
                  <c:v>-0.27111499999999999</c:v>
                </c:pt>
                <c:pt idx="29410">
                  <c:v>-0.271289</c:v>
                </c:pt>
                <c:pt idx="29411">
                  <c:v>-0.27142699999999997</c:v>
                </c:pt>
                <c:pt idx="29412">
                  <c:v>-0.27152799999999999</c:v>
                </c:pt>
                <c:pt idx="29413">
                  <c:v>-0.27158599999999999</c:v>
                </c:pt>
                <c:pt idx="29414">
                  <c:v>-0.271594</c:v>
                </c:pt>
                <c:pt idx="29415">
                  <c:v>-0.27155699999999999</c:v>
                </c:pt>
                <c:pt idx="29416">
                  <c:v>-0.271482</c:v>
                </c:pt>
                <c:pt idx="29417">
                  <c:v>-0.271368</c:v>
                </c:pt>
                <c:pt idx="29418">
                  <c:v>-0.27121600000000001</c:v>
                </c:pt>
                <c:pt idx="29419">
                  <c:v>-0.27102500000000002</c:v>
                </c:pt>
                <c:pt idx="29420">
                  <c:v>-0.27078999999999998</c:v>
                </c:pt>
                <c:pt idx="29421">
                  <c:v>-0.27049699999999999</c:v>
                </c:pt>
                <c:pt idx="29422">
                  <c:v>-0.27013900000000002</c:v>
                </c:pt>
                <c:pt idx="29423">
                  <c:v>-0.26971299999999998</c:v>
                </c:pt>
                <c:pt idx="29424">
                  <c:v>-0.26921800000000001</c:v>
                </c:pt>
                <c:pt idx="29425">
                  <c:v>-0.26866000000000001</c:v>
                </c:pt>
                <c:pt idx="29426">
                  <c:v>-0.26804</c:v>
                </c:pt>
                <c:pt idx="29427">
                  <c:v>-0.26735599999999998</c:v>
                </c:pt>
                <c:pt idx="29428">
                  <c:v>-0.26660400000000001</c:v>
                </c:pt>
                <c:pt idx="29429">
                  <c:v>-0.26579399999999997</c:v>
                </c:pt>
                <c:pt idx="29430">
                  <c:v>-0.26493699999999998</c:v>
                </c:pt>
                <c:pt idx="29431">
                  <c:v>-0.26403199999999999</c:v>
                </c:pt>
                <c:pt idx="29432">
                  <c:v>-0.26307199999999997</c:v>
                </c:pt>
                <c:pt idx="29433">
                  <c:v>-0.26205400000000001</c:v>
                </c:pt>
                <c:pt idx="29434">
                  <c:v>-0.26098199999999999</c:v>
                </c:pt>
                <c:pt idx="29435">
                  <c:v>-0.25985799999999998</c:v>
                </c:pt>
                <c:pt idx="29436">
                  <c:v>-0.258687</c:v>
                </c:pt>
                <c:pt idx="29437">
                  <c:v>-0.25747399999999998</c:v>
                </c:pt>
                <c:pt idx="29438">
                  <c:v>-0.256218</c:v>
                </c:pt>
                <c:pt idx="29439">
                  <c:v>-0.25491799999999998</c:v>
                </c:pt>
                <c:pt idx="29440">
                  <c:v>-0.25358199999999997</c:v>
                </c:pt>
                <c:pt idx="29441">
                  <c:v>-0.25221500000000002</c:v>
                </c:pt>
                <c:pt idx="29442">
                  <c:v>-0.25081799999999999</c:v>
                </c:pt>
                <c:pt idx="29443">
                  <c:v>-0.24939800000000001</c:v>
                </c:pt>
                <c:pt idx="29444">
                  <c:v>-0.24796599999999999</c:v>
                </c:pt>
                <c:pt idx="29445">
                  <c:v>-0.246526</c:v>
                </c:pt>
                <c:pt idx="29446">
                  <c:v>-0.24507499999999999</c:v>
                </c:pt>
                <c:pt idx="29447">
                  <c:v>-0.24362200000000001</c:v>
                </c:pt>
                <c:pt idx="29448">
                  <c:v>-0.242175</c:v>
                </c:pt>
                <c:pt idx="29449">
                  <c:v>-0.240735</c:v>
                </c:pt>
                <c:pt idx="29450">
                  <c:v>-0.239291</c:v>
                </c:pt>
                <c:pt idx="29451">
                  <c:v>-0.23783799999999999</c:v>
                </c:pt>
                <c:pt idx="29452">
                  <c:v>-0.23638799999999999</c:v>
                </c:pt>
                <c:pt idx="29453">
                  <c:v>-0.23494599999999999</c:v>
                </c:pt>
                <c:pt idx="29454">
                  <c:v>-0.23350899999999999</c:v>
                </c:pt>
                <c:pt idx="29455">
                  <c:v>-0.232072</c:v>
                </c:pt>
                <c:pt idx="29456">
                  <c:v>-0.230629</c:v>
                </c:pt>
                <c:pt idx="29457">
                  <c:v>-0.22917499999999999</c:v>
                </c:pt>
                <c:pt idx="29458">
                  <c:v>-0.22770699999999999</c:v>
                </c:pt>
                <c:pt idx="29459">
                  <c:v>-0.22623799999999999</c:v>
                </c:pt>
                <c:pt idx="29460">
                  <c:v>-0.22478999999999999</c:v>
                </c:pt>
                <c:pt idx="29461">
                  <c:v>-0.22337599999999999</c:v>
                </c:pt>
                <c:pt idx="29462">
                  <c:v>-0.22199199999999999</c:v>
                </c:pt>
                <c:pt idx="29463">
                  <c:v>-0.22062499999999999</c:v>
                </c:pt>
                <c:pt idx="29464">
                  <c:v>-0.21926899999999999</c:v>
                </c:pt>
                <c:pt idx="29465">
                  <c:v>-0.21792600000000001</c:v>
                </c:pt>
                <c:pt idx="29466">
                  <c:v>-0.21660399999999999</c:v>
                </c:pt>
                <c:pt idx="29467">
                  <c:v>-0.21530199999999999</c:v>
                </c:pt>
                <c:pt idx="29468">
                  <c:v>-0.21402399999999999</c:v>
                </c:pt>
                <c:pt idx="29469">
                  <c:v>-0.212782</c:v>
                </c:pt>
                <c:pt idx="29470">
                  <c:v>-0.211589</c:v>
                </c:pt>
                <c:pt idx="29471">
                  <c:v>-0.21045700000000001</c:v>
                </c:pt>
                <c:pt idx="29472">
                  <c:v>-0.20938599999999999</c:v>
                </c:pt>
                <c:pt idx="29473">
                  <c:v>-0.20837</c:v>
                </c:pt>
                <c:pt idx="29474">
                  <c:v>-0.20740500000000001</c:v>
                </c:pt>
                <c:pt idx="29475">
                  <c:v>-0.20649500000000001</c:v>
                </c:pt>
                <c:pt idx="29476">
                  <c:v>-0.205647</c:v>
                </c:pt>
                <c:pt idx="29477">
                  <c:v>-0.20486599999999999</c:v>
                </c:pt>
                <c:pt idx="29478">
                  <c:v>-0.204151</c:v>
                </c:pt>
                <c:pt idx="29479">
                  <c:v>-0.20350399999999999</c:v>
                </c:pt>
                <c:pt idx="29480">
                  <c:v>-0.20292499999999999</c:v>
                </c:pt>
                <c:pt idx="29481">
                  <c:v>-0.20241200000000001</c:v>
                </c:pt>
                <c:pt idx="29482">
                  <c:v>-0.201961</c:v>
                </c:pt>
                <c:pt idx="29483">
                  <c:v>-0.201568</c:v>
                </c:pt>
                <c:pt idx="29484">
                  <c:v>-0.20122599999999999</c:v>
                </c:pt>
                <c:pt idx="29485">
                  <c:v>-0.200929</c:v>
                </c:pt>
                <c:pt idx="29486">
                  <c:v>-0.20067599999999999</c:v>
                </c:pt>
                <c:pt idx="29487">
                  <c:v>-0.20047200000000001</c:v>
                </c:pt>
                <c:pt idx="29488">
                  <c:v>-0.20032800000000001</c:v>
                </c:pt>
                <c:pt idx="29489">
                  <c:v>-0.20025699999999999</c:v>
                </c:pt>
                <c:pt idx="29490">
                  <c:v>-0.20025799999999999</c:v>
                </c:pt>
                <c:pt idx="29491">
                  <c:v>-0.20032</c:v>
                </c:pt>
                <c:pt idx="29492">
                  <c:v>-0.20043</c:v>
                </c:pt>
                <c:pt idx="29493">
                  <c:v>-0.20058899999999999</c:v>
                </c:pt>
                <c:pt idx="29494">
                  <c:v>-0.20080400000000001</c:v>
                </c:pt>
                <c:pt idx="29495">
                  <c:v>-0.20107700000000001</c:v>
                </c:pt>
                <c:pt idx="29496">
                  <c:v>-0.20141200000000001</c:v>
                </c:pt>
                <c:pt idx="29497">
                  <c:v>-0.20180600000000001</c:v>
                </c:pt>
                <c:pt idx="29498">
                  <c:v>-0.20225899999999999</c:v>
                </c:pt>
                <c:pt idx="29499">
                  <c:v>-0.20277000000000001</c:v>
                </c:pt>
                <c:pt idx="29500">
                  <c:v>-0.203343</c:v>
                </c:pt>
                <c:pt idx="29501">
                  <c:v>-0.20397599999999999</c:v>
                </c:pt>
                <c:pt idx="29502">
                  <c:v>-0.20466799999999999</c:v>
                </c:pt>
                <c:pt idx="29503">
                  <c:v>-0.20541899999999999</c:v>
                </c:pt>
                <c:pt idx="29504">
                  <c:v>-0.206236</c:v>
                </c:pt>
                <c:pt idx="29505">
                  <c:v>-0.207122</c:v>
                </c:pt>
                <c:pt idx="29506">
                  <c:v>-0.208065</c:v>
                </c:pt>
                <c:pt idx="29507">
                  <c:v>-0.20905299999999999</c:v>
                </c:pt>
                <c:pt idx="29508">
                  <c:v>-0.21007799999999999</c:v>
                </c:pt>
                <c:pt idx="29509">
                  <c:v>-0.21113999999999999</c:v>
                </c:pt>
                <c:pt idx="29510">
                  <c:v>-0.21224199999999999</c:v>
                </c:pt>
                <c:pt idx="29511">
                  <c:v>-0.21338699999999999</c:v>
                </c:pt>
                <c:pt idx="29512">
                  <c:v>-0.21457300000000001</c:v>
                </c:pt>
                <c:pt idx="29513">
                  <c:v>-0.21580099999999999</c:v>
                </c:pt>
                <c:pt idx="29514">
                  <c:v>-0.21706400000000001</c:v>
                </c:pt>
                <c:pt idx="29515">
                  <c:v>-0.21835299999999999</c:v>
                </c:pt>
                <c:pt idx="29516">
                  <c:v>-0.21965999999999999</c:v>
                </c:pt>
                <c:pt idx="29517">
                  <c:v>-0.22097900000000001</c:v>
                </c:pt>
                <c:pt idx="29518">
                  <c:v>-0.222304</c:v>
                </c:pt>
                <c:pt idx="29519">
                  <c:v>-0.22363</c:v>
                </c:pt>
                <c:pt idx="29520">
                  <c:v>-0.22495899999999999</c:v>
                </c:pt>
                <c:pt idx="29521">
                  <c:v>-0.226296</c:v>
                </c:pt>
                <c:pt idx="29522">
                  <c:v>-0.22764899999999999</c:v>
                </c:pt>
                <c:pt idx="29523">
                  <c:v>-0.229015</c:v>
                </c:pt>
                <c:pt idx="29524">
                  <c:v>-0.23039200000000001</c:v>
                </c:pt>
                <c:pt idx="29525">
                  <c:v>-0.23177800000000001</c:v>
                </c:pt>
                <c:pt idx="29526">
                  <c:v>-0.23316999999999999</c:v>
                </c:pt>
                <c:pt idx="29527">
                  <c:v>-0.23456399999999999</c:v>
                </c:pt>
                <c:pt idx="29528">
                  <c:v>-0.235955</c:v>
                </c:pt>
                <c:pt idx="29529">
                  <c:v>-0.237346</c:v>
                </c:pt>
                <c:pt idx="29530">
                  <c:v>-0.23874300000000001</c:v>
                </c:pt>
                <c:pt idx="29531">
                  <c:v>-0.240147</c:v>
                </c:pt>
                <c:pt idx="29532">
                  <c:v>-0.24154999999999999</c:v>
                </c:pt>
                <c:pt idx="29533">
                  <c:v>-0.24295</c:v>
                </c:pt>
                <c:pt idx="29534">
                  <c:v>-0.244343</c:v>
                </c:pt>
                <c:pt idx="29535">
                  <c:v>-0.245723</c:v>
                </c:pt>
                <c:pt idx="29536">
                  <c:v>-0.247088</c:v>
                </c:pt>
                <c:pt idx="29537">
                  <c:v>-0.24843799999999999</c:v>
                </c:pt>
                <c:pt idx="29538">
                  <c:v>-0.249775</c:v>
                </c:pt>
                <c:pt idx="29539">
                  <c:v>-0.25109199999999998</c:v>
                </c:pt>
                <c:pt idx="29540">
                  <c:v>-0.252384</c:v>
                </c:pt>
                <c:pt idx="29541">
                  <c:v>-0.25364799999999998</c:v>
                </c:pt>
                <c:pt idx="29542">
                  <c:v>-0.254884</c:v>
                </c:pt>
                <c:pt idx="29543">
                  <c:v>-0.25608700000000001</c:v>
                </c:pt>
                <c:pt idx="29544">
                  <c:v>-0.25725399999999998</c:v>
                </c:pt>
                <c:pt idx="29545">
                  <c:v>-0.25838699999999998</c:v>
                </c:pt>
                <c:pt idx="29546">
                  <c:v>-0.25948599999999999</c:v>
                </c:pt>
                <c:pt idx="29547">
                  <c:v>-0.260548</c:v>
                </c:pt>
                <c:pt idx="29548">
                  <c:v>-0.26157200000000003</c:v>
                </c:pt>
                <c:pt idx="29549">
                  <c:v>-0.26255099999999998</c:v>
                </c:pt>
                <c:pt idx="29550">
                  <c:v>-0.26347900000000002</c:v>
                </c:pt>
                <c:pt idx="29551">
                  <c:v>-0.26435399999999998</c:v>
                </c:pt>
                <c:pt idx="29552">
                  <c:v>-0.265179</c:v>
                </c:pt>
                <c:pt idx="29553">
                  <c:v>-0.26596399999999998</c:v>
                </c:pt>
                <c:pt idx="29554">
                  <c:v>-0.26671400000000001</c:v>
                </c:pt>
                <c:pt idx="29555">
                  <c:v>-0.26742300000000002</c:v>
                </c:pt>
                <c:pt idx="29556">
                  <c:v>-0.26808900000000002</c:v>
                </c:pt>
                <c:pt idx="29557">
                  <c:v>-0.26871600000000001</c:v>
                </c:pt>
                <c:pt idx="29558">
                  <c:v>-0.26930700000000002</c:v>
                </c:pt>
                <c:pt idx="29559">
                  <c:v>-0.26981300000000003</c:v>
                </c:pt>
                <c:pt idx="29560">
                  <c:v>-0.27019700000000002</c:v>
                </c:pt>
                <c:pt idx="29561">
                  <c:v>-0.270513</c:v>
                </c:pt>
                <c:pt idx="29562">
                  <c:v>-0.27079999999999999</c:v>
                </c:pt>
                <c:pt idx="29563">
                  <c:v>-0.27102999999999999</c:v>
                </c:pt>
                <c:pt idx="29564">
                  <c:v>-0.27119199999999999</c:v>
                </c:pt>
                <c:pt idx="29565">
                  <c:v>-0.27130700000000002</c:v>
                </c:pt>
                <c:pt idx="29566">
                  <c:v>-0.27138299999999999</c:v>
                </c:pt>
                <c:pt idx="29567">
                  <c:v>-0.27141700000000002</c:v>
                </c:pt>
                <c:pt idx="29568">
                  <c:v>-0.271401</c:v>
                </c:pt>
                <c:pt idx="29569">
                  <c:v>-0.27133299999999999</c:v>
                </c:pt>
                <c:pt idx="29570">
                  <c:v>-0.27121299999999998</c:v>
                </c:pt>
                <c:pt idx="29571">
                  <c:v>-0.27104299999999998</c:v>
                </c:pt>
                <c:pt idx="29572">
                  <c:v>-0.27082499999999998</c:v>
                </c:pt>
                <c:pt idx="29573">
                  <c:v>-0.270561</c:v>
                </c:pt>
                <c:pt idx="29574">
                  <c:v>-0.27024999999999999</c:v>
                </c:pt>
                <c:pt idx="29575">
                  <c:v>-0.26989099999999999</c:v>
                </c:pt>
                <c:pt idx="29576">
                  <c:v>-0.269482</c:v>
                </c:pt>
                <c:pt idx="29577">
                  <c:v>-0.26902799999999999</c:v>
                </c:pt>
                <c:pt idx="29578">
                  <c:v>-0.26853500000000002</c:v>
                </c:pt>
                <c:pt idx="29579">
                  <c:v>-0.26800200000000002</c:v>
                </c:pt>
                <c:pt idx="29580">
                  <c:v>-0.26742899999999997</c:v>
                </c:pt>
                <c:pt idx="29581">
                  <c:v>-0.26682099999999997</c:v>
                </c:pt>
                <c:pt idx="29582">
                  <c:v>-0.266181</c:v>
                </c:pt>
                <c:pt idx="29583">
                  <c:v>-0.26550499999999999</c:v>
                </c:pt>
                <c:pt idx="29584">
                  <c:v>-0.264791</c:v>
                </c:pt>
                <c:pt idx="29585">
                  <c:v>-0.26403500000000002</c:v>
                </c:pt>
                <c:pt idx="29586">
                  <c:v>-0.26324399999999998</c:v>
                </c:pt>
                <c:pt idx="29587">
                  <c:v>-0.26242100000000002</c:v>
                </c:pt>
                <c:pt idx="29588">
                  <c:v>-0.26156499999999999</c:v>
                </c:pt>
                <c:pt idx="29589">
                  <c:v>-0.26067499999999999</c:v>
                </c:pt>
                <c:pt idx="29590">
                  <c:v>-0.25975900000000002</c:v>
                </c:pt>
                <c:pt idx="29591">
                  <c:v>-0.25881999999999999</c:v>
                </c:pt>
                <c:pt idx="29592">
                  <c:v>-0.257853</c:v>
                </c:pt>
                <c:pt idx="29593">
                  <c:v>-0.25685400000000003</c:v>
                </c:pt>
                <c:pt idx="29594">
                  <c:v>-0.25581300000000001</c:v>
                </c:pt>
                <c:pt idx="29595">
                  <c:v>-0.25472800000000001</c:v>
                </c:pt>
                <c:pt idx="29596">
                  <c:v>-0.253604</c:v>
                </c:pt>
                <c:pt idx="29597">
                  <c:v>-0.25245499999999998</c:v>
                </c:pt>
                <c:pt idx="29598">
                  <c:v>-0.25129499999999999</c:v>
                </c:pt>
                <c:pt idx="29599">
                  <c:v>-0.25012600000000001</c:v>
                </c:pt>
                <c:pt idx="29600">
                  <c:v>-0.24893899999999999</c:v>
                </c:pt>
                <c:pt idx="29601">
                  <c:v>-0.247722</c:v>
                </c:pt>
                <c:pt idx="29602">
                  <c:v>-0.24646899999999999</c:v>
                </c:pt>
                <c:pt idx="29603">
                  <c:v>-0.24517900000000001</c:v>
                </c:pt>
                <c:pt idx="29604">
                  <c:v>-0.24385000000000001</c:v>
                </c:pt>
                <c:pt idx="29605">
                  <c:v>-0.242483</c:v>
                </c:pt>
                <c:pt idx="29606">
                  <c:v>-0.24108299999999999</c:v>
                </c:pt>
                <c:pt idx="29607">
                  <c:v>-0.23965700000000001</c:v>
                </c:pt>
                <c:pt idx="29608">
                  <c:v>-0.238209</c:v>
                </c:pt>
                <c:pt idx="29609">
                  <c:v>-0.236738</c:v>
                </c:pt>
                <c:pt idx="29610">
                  <c:v>-0.23524900000000001</c:v>
                </c:pt>
                <c:pt idx="29611">
                  <c:v>-0.23374600000000001</c:v>
                </c:pt>
                <c:pt idx="29612">
                  <c:v>-0.23223199999999999</c:v>
                </c:pt>
                <c:pt idx="29613">
                  <c:v>-0.23071800000000001</c:v>
                </c:pt>
                <c:pt idx="29614">
                  <c:v>-0.229208</c:v>
                </c:pt>
                <c:pt idx="29615">
                  <c:v>-0.22770399999999999</c:v>
                </c:pt>
                <c:pt idx="29616">
                  <c:v>-0.22620299999999999</c:v>
                </c:pt>
                <c:pt idx="29617">
                  <c:v>-0.22470699999999999</c:v>
                </c:pt>
                <c:pt idx="29618">
                  <c:v>-0.223218</c:v>
                </c:pt>
                <c:pt idx="29619">
                  <c:v>-0.22172800000000001</c:v>
                </c:pt>
                <c:pt idx="29620">
                  <c:v>-0.22022900000000001</c:v>
                </c:pt>
                <c:pt idx="29621">
                  <c:v>-0.21871199999999999</c:v>
                </c:pt>
                <c:pt idx="29622">
                  <c:v>-0.21717700000000001</c:v>
                </c:pt>
                <c:pt idx="29623">
                  <c:v>-0.21562600000000001</c:v>
                </c:pt>
                <c:pt idx="29624">
                  <c:v>-0.214063</c:v>
                </c:pt>
                <c:pt idx="29625">
                  <c:v>-0.21249199999999999</c:v>
                </c:pt>
                <c:pt idx="29626">
                  <c:v>-0.21090999999999999</c:v>
                </c:pt>
                <c:pt idx="29627">
                  <c:v>-0.209313</c:v>
                </c:pt>
                <c:pt idx="29628">
                  <c:v>-0.20769299999999999</c:v>
                </c:pt>
                <c:pt idx="29629">
                  <c:v>-0.20604800000000001</c:v>
                </c:pt>
                <c:pt idx="29630">
                  <c:v>-0.20438999999999999</c:v>
                </c:pt>
                <c:pt idx="29631">
                  <c:v>-0.202733</c:v>
                </c:pt>
                <c:pt idx="29632">
                  <c:v>-0.20109099999999999</c:v>
                </c:pt>
                <c:pt idx="29633">
                  <c:v>-0.199465</c:v>
                </c:pt>
                <c:pt idx="29634">
                  <c:v>-0.197853</c:v>
                </c:pt>
                <c:pt idx="29635">
                  <c:v>-0.19625999999999999</c:v>
                </c:pt>
                <c:pt idx="29636">
                  <c:v>-0.19469500000000001</c:v>
                </c:pt>
                <c:pt idx="29637">
                  <c:v>-0.193159</c:v>
                </c:pt>
                <c:pt idx="29638">
                  <c:v>-0.19165199999999999</c:v>
                </c:pt>
                <c:pt idx="29639">
                  <c:v>-0.19017300000000001</c:v>
                </c:pt>
                <c:pt idx="29640">
                  <c:v>-0.18872</c:v>
                </c:pt>
                <c:pt idx="29641">
                  <c:v>-0.18729399999999999</c:v>
                </c:pt>
                <c:pt idx="29642">
                  <c:v>-0.18589600000000001</c:v>
                </c:pt>
                <c:pt idx="29643">
                  <c:v>-0.18452399999999999</c:v>
                </c:pt>
                <c:pt idx="29644">
                  <c:v>-0.18317700000000001</c:v>
                </c:pt>
                <c:pt idx="29645">
                  <c:v>-0.181863</c:v>
                </c:pt>
                <c:pt idx="29646">
                  <c:v>-0.180566</c:v>
                </c:pt>
                <c:pt idx="29647">
                  <c:v>-0.179231</c:v>
                </c:pt>
                <c:pt idx="29648">
                  <c:v>-0.177867</c:v>
                </c:pt>
                <c:pt idx="29649">
                  <c:v>-0.17654800000000001</c:v>
                </c:pt>
                <c:pt idx="29650">
                  <c:v>-0.17527699999999999</c:v>
                </c:pt>
                <c:pt idx="29651">
                  <c:v>-0.17402599999999999</c:v>
                </c:pt>
                <c:pt idx="29652">
                  <c:v>-0.17280000000000001</c:v>
                </c:pt>
                <c:pt idx="29653">
                  <c:v>-0.17160900000000001</c:v>
                </c:pt>
                <c:pt idx="29654">
                  <c:v>-0.17045199999999999</c:v>
                </c:pt>
                <c:pt idx="29655">
                  <c:v>-0.169326</c:v>
                </c:pt>
                <c:pt idx="29656">
                  <c:v>-0.16822500000000001</c:v>
                </c:pt>
                <c:pt idx="29657">
                  <c:v>-0.16714200000000001</c:v>
                </c:pt>
                <c:pt idx="29658">
                  <c:v>-0.16608200000000001</c:v>
                </c:pt>
                <c:pt idx="29659">
                  <c:v>-0.16505300000000001</c:v>
                </c:pt>
                <c:pt idx="29660">
                  <c:v>-0.16406000000000001</c:v>
                </c:pt>
                <c:pt idx="29661">
                  <c:v>-0.163104</c:v>
                </c:pt>
                <c:pt idx="29662">
                  <c:v>-0.162187</c:v>
                </c:pt>
                <c:pt idx="29663">
                  <c:v>-0.16131100000000001</c:v>
                </c:pt>
                <c:pt idx="29664">
                  <c:v>-0.16048200000000001</c:v>
                </c:pt>
                <c:pt idx="29665">
                  <c:v>-0.15970699999999999</c:v>
                </c:pt>
                <c:pt idx="29666">
                  <c:v>-0.15899199999999999</c:v>
                </c:pt>
                <c:pt idx="29667">
                  <c:v>-0.15833800000000001</c:v>
                </c:pt>
                <c:pt idx="29668">
                  <c:v>-0.15774299999999999</c:v>
                </c:pt>
                <c:pt idx="29669">
                  <c:v>-0.15720200000000001</c:v>
                </c:pt>
                <c:pt idx="29670">
                  <c:v>-0.15670999999999999</c:v>
                </c:pt>
                <c:pt idx="29671">
                  <c:v>-0.15626799999999999</c:v>
                </c:pt>
                <c:pt idx="29672">
                  <c:v>-0.15587699999999999</c:v>
                </c:pt>
                <c:pt idx="29673">
                  <c:v>-0.15553700000000001</c:v>
                </c:pt>
                <c:pt idx="29674">
                  <c:v>-0.155247</c:v>
                </c:pt>
                <c:pt idx="29675">
                  <c:v>-0.155003</c:v>
                </c:pt>
                <c:pt idx="29676">
                  <c:v>-0.15479699999999999</c:v>
                </c:pt>
                <c:pt idx="29677">
                  <c:v>-0.15462899999999999</c:v>
                </c:pt>
                <c:pt idx="29678">
                  <c:v>-0.15449399999999999</c:v>
                </c:pt>
                <c:pt idx="29679">
                  <c:v>-0.15438399999999999</c:v>
                </c:pt>
                <c:pt idx="29680">
                  <c:v>-0.15429599999999999</c:v>
                </c:pt>
                <c:pt idx="29681">
                  <c:v>-0.15423000000000001</c:v>
                </c:pt>
                <c:pt idx="29682">
                  <c:v>-0.15418299999999999</c:v>
                </c:pt>
                <c:pt idx="29683">
                  <c:v>-0.15415300000000001</c:v>
                </c:pt>
                <c:pt idx="29684">
                  <c:v>-0.154138</c:v>
                </c:pt>
                <c:pt idx="29685">
                  <c:v>-0.15414</c:v>
                </c:pt>
                <c:pt idx="29686">
                  <c:v>-0.15416099999999999</c:v>
                </c:pt>
                <c:pt idx="29687">
                  <c:v>-0.154198</c:v>
                </c:pt>
                <c:pt idx="29688">
                  <c:v>-0.154249</c:v>
                </c:pt>
                <c:pt idx="29689">
                  <c:v>-0.154312</c:v>
                </c:pt>
                <c:pt idx="29690">
                  <c:v>-0.154386</c:v>
                </c:pt>
                <c:pt idx="29691">
                  <c:v>-0.154475</c:v>
                </c:pt>
                <c:pt idx="29692">
                  <c:v>-0.154581</c:v>
                </c:pt>
                <c:pt idx="29693">
                  <c:v>-0.15470200000000001</c:v>
                </c:pt>
                <c:pt idx="29694">
                  <c:v>-0.154839</c:v>
                </c:pt>
                <c:pt idx="29695">
                  <c:v>-0.15498999999999999</c:v>
                </c:pt>
                <c:pt idx="29696">
                  <c:v>-0.15515399999999999</c:v>
                </c:pt>
                <c:pt idx="29697">
                  <c:v>-0.15532699999999999</c:v>
                </c:pt>
                <c:pt idx="29698">
                  <c:v>-0.15550600000000001</c:v>
                </c:pt>
                <c:pt idx="29699">
                  <c:v>-0.155697</c:v>
                </c:pt>
                <c:pt idx="29700">
                  <c:v>-0.15590499999999999</c:v>
                </c:pt>
                <c:pt idx="29701">
                  <c:v>-0.15612999999999999</c:v>
                </c:pt>
                <c:pt idx="29702">
                  <c:v>-0.15637200000000001</c:v>
                </c:pt>
                <c:pt idx="29703">
                  <c:v>-0.15662999999999999</c:v>
                </c:pt>
                <c:pt idx="29704">
                  <c:v>-0.15689900000000001</c:v>
                </c:pt>
                <c:pt idx="29705">
                  <c:v>-0.15717600000000001</c:v>
                </c:pt>
                <c:pt idx="29706">
                  <c:v>-0.15745500000000001</c:v>
                </c:pt>
                <c:pt idx="29707">
                  <c:v>-0.15773100000000001</c:v>
                </c:pt>
                <c:pt idx="29708">
                  <c:v>-0.15800400000000001</c:v>
                </c:pt>
                <c:pt idx="29709">
                  <c:v>-0.158274</c:v>
                </c:pt>
                <c:pt idx="29710">
                  <c:v>-0.15854399999999999</c:v>
                </c:pt>
                <c:pt idx="29711">
                  <c:v>-0.15881400000000001</c:v>
                </c:pt>
                <c:pt idx="29712">
                  <c:v>-0.15908</c:v>
                </c:pt>
                <c:pt idx="29713">
                  <c:v>-0.159335</c:v>
                </c:pt>
                <c:pt idx="29714">
                  <c:v>-0.159577</c:v>
                </c:pt>
                <c:pt idx="29715">
                  <c:v>-0.159807</c:v>
                </c:pt>
                <c:pt idx="29716">
                  <c:v>-0.16003000000000001</c:v>
                </c:pt>
                <c:pt idx="29717">
                  <c:v>-0.160249</c:v>
                </c:pt>
                <c:pt idx="29718">
                  <c:v>-0.160468</c:v>
                </c:pt>
                <c:pt idx="29719">
                  <c:v>-0.160693</c:v>
                </c:pt>
                <c:pt idx="29720">
                  <c:v>-0.16092500000000001</c:v>
                </c:pt>
                <c:pt idx="29721">
                  <c:v>-0.16115699999999999</c:v>
                </c:pt>
                <c:pt idx="29722">
                  <c:v>-0.16137799999999999</c:v>
                </c:pt>
                <c:pt idx="29723">
                  <c:v>-0.16158800000000001</c:v>
                </c:pt>
                <c:pt idx="29724">
                  <c:v>-0.16179499999999999</c:v>
                </c:pt>
                <c:pt idx="29725">
                  <c:v>-0.16200600000000001</c:v>
                </c:pt>
                <c:pt idx="29726">
                  <c:v>-0.162216</c:v>
                </c:pt>
                <c:pt idx="29727">
                  <c:v>-0.16242100000000001</c:v>
                </c:pt>
                <c:pt idx="29728">
                  <c:v>-0.16261800000000001</c:v>
                </c:pt>
                <c:pt idx="29729">
                  <c:v>-0.16280600000000001</c:v>
                </c:pt>
                <c:pt idx="29730">
                  <c:v>-0.16298299999999999</c:v>
                </c:pt>
                <c:pt idx="29731">
                  <c:v>-0.16314500000000001</c:v>
                </c:pt>
                <c:pt idx="29732">
                  <c:v>-0.16328699999999999</c:v>
                </c:pt>
                <c:pt idx="29733">
                  <c:v>-0.16341</c:v>
                </c:pt>
                <c:pt idx="29734">
                  <c:v>-0.16351599999999999</c:v>
                </c:pt>
                <c:pt idx="29735">
                  <c:v>-0.163607</c:v>
                </c:pt>
                <c:pt idx="29736">
                  <c:v>-0.163686</c:v>
                </c:pt>
                <c:pt idx="29737">
                  <c:v>-0.16375500000000001</c:v>
                </c:pt>
                <c:pt idx="29738">
                  <c:v>-0.16381200000000001</c:v>
                </c:pt>
                <c:pt idx="29739">
                  <c:v>-0.163859</c:v>
                </c:pt>
                <c:pt idx="29740">
                  <c:v>-0.16389100000000001</c:v>
                </c:pt>
                <c:pt idx="29741">
                  <c:v>-0.16390299999999999</c:v>
                </c:pt>
                <c:pt idx="29742">
                  <c:v>-0.16389100000000001</c:v>
                </c:pt>
                <c:pt idx="29743">
                  <c:v>-0.163855</c:v>
                </c:pt>
                <c:pt idx="29744">
                  <c:v>-0.163794</c:v>
                </c:pt>
                <c:pt idx="29745">
                  <c:v>-0.16370899999999999</c:v>
                </c:pt>
                <c:pt idx="29746">
                  <c:v>-0.163604</c:v>
                </c:pt>
                <c:pt idx="29747">
                  <c:v>-0.16348199999999999</c:v>
                </c:pt>
                <c:pt idx="29748">
                  <c:v>-0.16334599999999999</c:v>
                </c:pt>
                <c:pt idx="29749">
                  <c:v>-0.16319700000000001</c:v>
                </c:pt>
                <c:pt idx="29750">
                  <c:v>-0.16303999999999999</c:v>
                </c:pt>
                <c:pt idx="29751">
                  <c:v>-0.16287399999999999</c:v>
                </c:pt>
                <c:pt idx="29752">
                  <c:v>-0.16269900000000001</c:v>
                </c:pt>
                <c:pt idx="29753">
                  <c:v>-0.16250999999999999</c:v>
                </c:pt>
                <c:pt idx="29754">
                  <c:v>-0.16230700000000001</c:v>
                </c:pt>
                <c:pt idx="29755">
                  <c:v>-0.16209100000000001</c:v>
                </c:pt>
                <c:pt idx="29756">
                  <c:v>-0.161861</c:v>
                </c:pt>
                <c:pt idx="29757">
                  <c:v>-0.16161200000000001</c:v>
                </c:pt>
                <c:pt idx="29758">
                  <c:v>-0.16133800000000001</c:v>
                </c:pt>
                <c:pt idx="29759">
                  <c:v>-0.16103799999999999</c:v>
                </c:pt>
                <c:pt idx="29760">
                  <c:v>-0.16070899999999999</c:v>
                </c:pt>
                <c:pt idx="29761">
                  <c:v>-0.16035199999999999</c:v>
                </c:pt>
                <c:pt idx="29762">
                  <c:v>-0.15997</c:v>
                </c:pt>
                <c:pt idx="29763">
                  <c:v>-0.15956300000000001</c:v>
                </c:pt>
                <c:pt idx="29764">
                  <c:v>-0.15912899999999999</c:v>
                </c:pt>
                <c:pt idx="29765">
                  <c:v>-0.158667</c:v>
                </c:pt>
                <c:pt idx="29766">
                  <c:v>-0.15817999999999999</c:v>
                </c:pt>
                <c:pt idx="29767">
                  <c:v>-0.15767300000000001</c:v>
                </c:pt>
                <c:pt idx="29768">
                  <c:v>-0.15715100000000001</c:v>
                </c:pt>
                <c:pt idx="29769">
                  <c:v>-0.156615</c:v>
                </c:pt>
                <c:pt idx="29770">
                  <c:v>-0.15606200000000001</c:v>
                </c:pt>
                <c:pt idx="29771">
                  <c:v>-0.15549299999999999</c:v>
                </c:pt>
                <c:pt idx="29772">
                  <c:v>-0.15491099999999999</c:v>
                </c:pt>
                <c:pt idx="29773">
                  <c:v>-0.15432000000000001</c:v>
                </c:pt>
                <c:pt idx="29774">
                  <c:v>-0.15371599999999999</c:v>
                </c:pt>
                <c:pt idx="29775">
                  <c:v>-0.15309600000000001</c:v>
                </c:pt>
                <c:pt idx="29776">
                  <c:v>-0.15246499999999999</c:v>
                </c:pt>
                <c:pt idx="29777">
                  <c:v>-0.15182599999999999</c:v>
                </c:pt>
                <c:pt idx="29778">
                  <c:v>-0.15118100000000001</c:v>
                </c:pt>
                <c:pt idx="29779">
                  <c:v>-0.15053</c:v>
                </c:pt>
                <c:pt idx="29780">
                  <c:v>-0.149871</c:v>
                </c:pt>
                <c:pt idx="29781">
                  <c:v>-0.14920600000000001</c:v>
                </c:pt>
                <c:pt idx="29782">
                  <c:v>-0.148538</c:v>
                </c:pt>
                <c:pt idx="29783">
                  <c:v>-0.14787</c:v>
                </c:pt>
                <c:pt idx="29784">
                  <c:v>-0.14716199999999999</c:v>
                </c:pt>
                <c:pt idx="29785">
                  <c:v>-0.14638200000000001</c:v>
                </c:pt>
                <c:pt idx="29786">
                  <c:v>-0.14557100000000001</c:v>
                </c:pt>
                <c:pt idx="29787">
                  <c:v>-0.144765</c:v>
                </c:pt>
                <c:pt idx="29788">
                  <c:v>-0.14393500000000001</c:v>
                </c:pt>
                <c:pt idx="29789">
                  <c:v>-0.14307400000000001</c:v>
                </c:pt>
                <c:pt idx="29790">
                  <c:v>-0.14220099999999999</c:v>
                </c:pt>
                <c:pt idx="29791">
                  <c:v>-0.141322</c:v>
                </c:pt>
                <c:pt idx="29792">
                  <c:v>-0.14043700000000001</c:v>
                </c:pt>
                <c:pt idx="29793">
                  <c:v>-0.139538</c:v>
                </c:pt>
                <c:pt idx="29794">
                  <c:v>-0.138622</c:v>
                </c:pt>
                <c:pt idx="29795">
                  <c:v>-0.13768900000000001</c:v>
                </c:pt>
                <c:pt idx="29796">
                  <c:v>-0.13674</c:v>
                </c:pt>
                <c:pt idx="29797">
                  <c:v>-0.13577900000000001</c:v>
                </c:pt>
                <c:pt idx="29798">
                  <c:v>-0.13480800000000001</c:v>
                </c:pt>
                <c:pt idx="29799">
                  <c:v>-0.133828</c:v>
                </c:pt>
                <c:pt idx="29800">
                  <c:v>-0.13284299999999999</c:v>
                </c:pt>
                <c:pt idx="29801">
                  <c:v>-0.131857</c:v>
                </c:pt>
                <c:pt idx="29802">
                  <c:v>-0.13087399999999999</c:v>
                </c:pt>
                <c:pt idx="29803">
                  <c:v>-0.12989600000000001</c:v>
                </c:pt>
                <c:pt idx="29804">
                  <c:v>-0.12892700000000001</c:v>
                </c:pt>
                <c:pt idx="29805">
                  <c:v>-0.127966</c:v>
                </c:pt>
                <c:pt idx="29806">
                  <c:v>-0.12701100000000001</c:v>
                </c:pt>
                <c:pt idx="29807">
                  <c:v>-0.12606000000000001</c:v>
                </c:pt>
                <c:pt idx="29808">
                  <c:v>-0.125112</c:v>
                </c:pt>
                <c:pt idx="29809">
                  <c:v>-0.124168</c:v>
                </c:pt>
                <c:pt idx="29810">
                  <c:v>-0.123225</c:v>
                </c:pt>
                <c:pt idx="29811">
                  <c:v>-0.12228</c:v>
                </c:pt>
                <c:pt idx="29812">
                  <c:v>-0.121334</c:v>
                </c:pt>
                <c:pt idx="29813">
                  <c:v>-0.120384</c:v>
                </c:pt>
                <c:pt idx="29814">
                  <c:v>-0.11942700000000001</c:v>
                </c:pt>
                <c:pt idx="29815">
                  <c:v>-0.118462</c:v>
                </c:pt>
                <c:pt idx="29816">
                  <c:v>-0.11749</c:v>
                </c:pt>
                <c:pt idx="29817">
                  <c:v>-0.116508</c:v>
                </c:pt>
                <c:pt idx="29818">
                  <c:v>-0.115518</c:v>
                </c:pt>
                <c:pt idx="29819">
                  <c:v>-0.114519</c:v>
                </c:pt>
                <c:pt idx="29820">
                  <c:v>-0.113514</c:v>
                </c:pt>
                <c:pt idx="29821">
                  <c:v>-0.11250499999999999</c:v>
                </c:pt>
                <c:pt idx="29822">
                  <c:v>-0.11149299999999999</c:v>
                </c:pt>
                <c:pt idx="29823">
                  <c:v>-0.11047800000000001</c:v>
                </c:pt>
                <c:pt idx="29824">
                  <c:v>-0.109459</c:v>
                </c:pt>
                <c:pt idx="29825">
                  <c:v>-0.10843800000000001</c:v>
                </c:pt>
                <c:pt idx="29826">
                  <c:v>-0.107414</c:v>
                </c:pt>
                <c:pt idx="29827">
                  <c:v>-0.106387</c:v>
                </c:pt>
                <c:pt idx="29828">
                  <c:v>-0.10535700000000001</c:v>
                </c:pt>
                <c:pt idx="29829">
                  <c:v>-0.104322</c:v>
                </c:pt>
                <c:pt idx="29830">
                  <c:v>-0.103279</c:v>
                </c:pt>
                <c:pt idx="29831">
                  <c:v>-0.102228</c:v>
                </c:pt>
                <c:pt idx="29832">
                  <c:v>-0.101165</c:v>
                </c:pt>
                <c:pt idx="29833">
                  <c:v>-0.10009</c:v>
                </c:pt>
                <c:pt idx="29834">
                  <c:v>-9.8998299999999997E-2</c:v>
                </c:pt>
                <c:pt idx="29835">
                  <c:v>-9.7888199999999995E-2</c:v>
                </c:pt>
                <c:pt idx="29836">
                  <c:v>-9.6761100000000003E-2</c:v>
                </c:pt>
                <c:pt idx="29837">
                  <c:v>-9.5619999999999997E-2</c:v>
                </c:pt>
                <c:pt idx="29838">
                  <c:v>-9.4468499999999997E-2</c:v>
                </c:pt>
                <c:pt idx="29839">
                  <c:v>-9.3308100000000005E-2</c:v>
                </c:pt>
                <c:pt idx="29840">
                  <c:v>-9.2138700000000004E-2</c:v>
                </c:pt>
                <c:pt idx="29841">
                  <c:v>-9.0960899999999997E-2</c:v>
                </c:pt>
                <c:pt idx="29842">
                  <c:v>-8.9774699999999999E-2</c:v>
                </c:pt>
                <c:pt idx="29843">
                  <c:v>-8.8578799999999999E-2</c:v>
                </c:pt>
                <c:pt idx="29844">
                  <c:v>-8.7371199999999996E-2</c:v>
                </c:pt>
                <c:pt idx="29845">
                  <c:v>-8.6150599999999994E-2</c:v>
                </c:pt>
                <c:pt idx="29846">
                  <c:v>-8.4917400000000004E-2</c:v>
                </c:pt>
                <c:pt idx="29847">
                  <c:v>-8.3672700000000003E-2</c:v>
                </c:pt>
                <c:pt idx="29848">
                  <c:v>-8.24183E-2</c:v>
                </c:pt>
                <c:pt idx="29849">
                  <c:v>-8.1155900000000003E-2</c:v>
                </c:pt>
                <c:pt idx="29850">
                  <c:v>-7.9883999999999997E-2</c:v>
                </c:pt>
                <c:pt idx="29851">
                  <c:v>-7.8597399999999998E-2</c:v>
                </c:pt>
                <c:pt idx="29852">
                  <c:v>-7.7292299999999994E-2</c:v>
                </c:pt>
                <c:pt idx="29853">
                  <c:v>-7.59687E-2</c:v>
                </c:pt>
                <c:pt idx="29854">
                  <c:v>-7.4627700000000005E-2</c:v>
                </c:pt>
                <c:pt idx="29855">
                  <c:v>-7.3270100000000005E-2</c:v>
                </c:pt>
                <c:pt idx="29856">
                  <c:v>-7.1898299999999998E-2</c:v>
                </c:pt>
                <c:pt idx="29857">
                  <c:v>-7.05152E-2</c:v>
                </c:pt>
                <c:pt idx="29858">
                  <c:v>-6.9118499999999999E-2</c:v>
                </c:pt>
                <c:pt idx="29859">
                  <c:v>-6.7701499999999998E-2</c:v>
                </c:pt>
                <c:pt idx="29860">
                  <c:v>-6.6263000000000002E-2</c:v>
                </c:pt>
                <c:pt idx="29861">
                  <c:v>-6.48088E-2</c:v>
                </c:pt>
                <c:pt idx="29862">
                  <c:v>-6.3345499999999999E-2</c:v>
                </c:pt>
                <c:pt idx="29863">
                  <c:v>-6.1877700000000001E-2</c:v>
                </c:pt>
                <c:pt idx="29864">
                  <c:v>-6.0406500000000002E-2</c:v>
                </c:pt>
                <c:pt idx="29865">
                  <c:v>-5.8928500000000002E-2</c:v>
                </c:pt>
                <c:pt idx="29866">
                  <c:v>-5.7439700000000003E-2</c:v>
                </c:pt>
                <c:pt idx="29867">
                  <c:v>-5.5938000000000002E-2</c:v>
                </c:pt>
                <c:pt idx="29868">
                  <c:v>-5.4423699999999998E-2</c:v>
                </c:pt>
                <c:pt idx="29869">
                  <c:v>-5.2898399999999998E-2</c:v>
                </c:pt>
                <c:pt idx="29870">
                  <c:v>-5.13645E-2</c:v>
                </c:pt>
                <c:pt idx="29871">
                  <c:v>-4.98252E-2</c:v>
                </c:pt>
                <c:pt idx="29872">
                  <c:v>-4.8284599999999997E-2</c:v>
                </c:pt>
                <c:pt idx="29873">
                  <c:v>-4.6745700000000001E-2</c:v>
                </c:pt>
                <c:pt idx="29874">
                  <c:v>-4.52083E-2</c:v>
                </c:pt>
                <c:pt idx="29875">
                  <c:v>-4.3670500000000001E-2</c:v>
                </c:pt>
                <c:pt idx="29876">
                  <c:v>-4.2133499999999997E-2</c:v>
                </c:pt>
                <c:pt idx="29877">
                  <c:v>-4.0598200000000001E-2</c:v>
                </c:pt>
                <c:pt idx="29878">
                  <c:v>-3.9062600000000003E-2</c:v>
                </c:pt>
                <c:pt idx="29879">
                  <c:v>-3.7524399999999999E-2</c:v>
                </c:pt>
                <c:pt idx="29880">
                  <c:v>-3.5984500000000003E-2</c:v>
                </c:pt>
                <c:pt idx="29881">
                  <c:v>-3.4444500000000003E-2</c:v>
                </c:pt>
                <c:pt idx="29882">
                  <c:v>-3.2907400000000003E-2</c:v>
                </c:pt>
                <c:pt idx="29883">
                  <c:v>-3.1375899999999998E-2</c:v>
                </c:pt>
                <c:pt idx="29884">
                  <c:v>-2.98509E-2</c:v>
                </c:pt>
                <c:pt idx="29885">
                  <c:v>-2.8333199999999999E-2</c:v>
                </c:pt>
                <c:pt idx="29886">
                  <c:v>-2.6824500000000001E-2</c:v>
                </c:pt>
                <c:pt idx="29887">
                  <c:v>-2.5326499999999998E-2</c:v>
                </c:pt>
                <c:pt idx="29888">
                  <c:v>-2.38388E-2</c:v>
                </c:pt>
                <c:pt idx="29889">
                  <c:v>-2.23602E-2</c:v>
                </c:pt>
                <c:pt idx="29890">
                  <c:v>-2.08915E-2</c:v>
                </c:pt>
                <c:pt idx="29891">
                  <c:v>-1.94352E-2</c:v>
                </c:pt>
                <c:pt idx="29892">
                  <c:v>-1.7994E-2</c:v>
                </c:pt>
                <c:pt idx="29893">
                  <c:v>-1.65696E-2</c:v>
                </c:pt>
                <c:pt idx="29894">
                  <c:v>-1.5162200000000001E-2</c:v>
                </c:pt>
                <c:pt idx="29895">
                  <c:v>-1.3771200000000001E-2</c:v>
                </c:pt>
                <c:pt idx="29896">
                  <c:v>-1.2396300000000001E-2</c:v>
                </c:pt>
                <c:pt idx="29897">
                  <c:v>-1.1039E-2</c:v>
                </c:pt>
                <c:pt idx="29898" formatCode="0.00E+00">
                  <c:v>-9.7013299999999993E-3</c:v>
                </c:pt>
                <c:pt idx="29899" formatCode="0.00E+00">
                  <c:v>-8.3835300000000001E-3</c:v>
                </c:pt>
                <c:pt idx="29900" formatCode="0.00E+00">
                  <c:v>-7.0855800000000002E-3</c:v>
                </c:pt>
                <c:pt idx="29901" formatCode="0.00E+00">
                  <c:v>-5.80826E-3</c:v>
                </c:pt>
                <c:pt idx="29902" formatCode="0.00E+00">
                  <c:v>-4.5526000000000004E-3</c:v>
                </c:pt>
                <c:pt idx="29903" formatCode="0.00E+00">
                  <c:v>-3.31921E-3</c:v>
                </c:pt>
                <c:pt idx="29904" formatCode="0.00E+00">
                  <c:v>-2.1082599999999998E-3</c:v>
                </c:pt>
                <c:pt idx="29905" formatCode="0.00E+00">
                  <c:v>-9.2009100000000005E-4</c:v>
                </c:pt>
                <c:pt idx="29906" formatCode="0.00E+00">
                  <c:v>2.4465199999999999E-4</c:v>
                </c:pt>
                <c:pt idx="29907" formatCode="0.00E+00">
                  <c:v>1.3857100000000001E-3</c:v>
                </c:pt>
                <c:pt idx="29908" formatCode="0.00E+00">
                  <c:v>2.5031699999999999E-3</c:v>
                </c:pt>
                <c:pt idx="29909" formatCode="0.00E+00">
                  <c:v>3.59647E-3</c:v>
                </c:pt>
                <c:pt idx="29910" formatCode="0.00E+00">
                  <c:v>4.6636000000000004E-3</c:v>
                </c:pt>
                <c:pt idx="29911" formatCode="0.00E+00">
                  <c:v>5.7021499999999996E-3</c:v>
                </c:pt>
                <c:pt idx="29912" formatCode="0.00E+00">
                  <c:v>6.7104E-3</c:v>
                </c:pt>
                <c:pt idx="29913" formatCode="0.00E+00">
                  <c:v>7.6870699999999998E-3</c:v>
                </c:pt>
                <c:pt idx="29914" formatCode="0.00E+00">
                  <c:v>8.6309799999999999E-3</c:v>
                </c:pt>
                <c:pt idx="29915" formatCode="0.00E+00">
                  <c:v>9.5409599999999994E-3</c:v>
                </c:pt>
                <c:pt idx="29916">
                  <c:v>1.04154E-2</c:v>
                </c:pt>
                <c:pt idx="29917">
                  <c:v>1.12532E-2</c:v>
                </c:pt>
                <c:pt idx="29918">
                  <c:v>1.2054199999999999E-2</c:v>
                </c:pt>
                <c:pt idx="29919">
                  <c:v>1.28188E-2</c:v>
                </c:pt>
                <c:pt idx="29920">
                  <c:v>1.3547E-2</c:v>
                </c:pt>
                <c:pt idx="29921">
                  <c:v>1.4238199999999999E-2</c:v>
                </c:pt>
                <c:pt idx="29922">
                  <c:v>1.48913E-2</c:v>
                </c:pt>
                <c:pt idx="29923">
                  <c:v>1.5505400000000001E-2</c:v>
                </c:pt>
                <c:pt idx="29924">
                  <c:v>1.60795E-2</c:v>
                </c:pt>
                <c:pt idx="29925">
                  <c:v>1.6612200000000001E-2</c:v>
                </c:pt>
                <c:pt idx="29926">
                  <c:v>1.7102699999999998E-2</c:v>
                </c:pt>
                <c:pt idx="29927">
                  <c:v>1.7550400000000001E-2</c:v>
                </c:pt>
                <c:pt idx="29928">
                  <c:v>1.7954700000000001E-2</c:v>
                </c:pt>
                <c:pt idx="29929">
                  <c:v>1.8315399999999999E-2</c:v>
                </c:pt>
                <c:pt idx="29930">
                  <c:v>1.8633799999999999E-2</c:v>
                </c:pt>
                <c:pt idx="29931">
                  <c:v>1.8911299999999999E-2</c:v>
                </c:pt>
                <c:pt idx="29932">
                  <c:v>1.9148499999999999E-2</c:v>
                </c:pt>
                <c:pt idx="29933">
                  <c:v>1.9346700000000001E-2</c:v>
                </c:pt>
                <c:pt idx="29934">
                  <c:v>1.9507199999999999E-2</c:v>
                </c:pt>
                <c:pt idx="29935">
                  <c:v>1.9629400000000002E-2</c:v>
                </c:pt>
                <c:pt idx="29936">
                  <c:v>1.97121E-2</c:v>
                </c:pt>
                <c:pt idx="29937">
                  <c:v>1.9755200000000001E-2</c:v>
                </c:pt>
                <c:pt idx="29938">
                  <c:v>1.9758399999999999E-2</c:v>
                </c:pt>
                <c:pt idx="29939">
                  <c:v>1.9720000000000001E-2</c:v>
                </c:pt>
                <c:pt idx="29940">
                  <c:v>1.9639299999999998E-2</c:v>
                </c:pt>
                <c:pt idx="29941">
                  <c:v>1.9517099999999999E-2</c:v>
                </c:pt>
                <c:pt idx="29942">
                  <c:v>1.9354099999999999E-2</c:v>
                </c:pt>
                <c:pt idx="29943">
                  <c:v>1.9150199999999999E-2</c:v>
                </c:pt>
                <c:pt idx="29944">
                  <c:v>1.8905700000000001E-2</c:v>
                </c:pt>
                <c:pt idx="29945">
                  <c:v>1.8621200000000001E-2</c:v>
                </c:pt>
                <c:pt idx="29946">
                  <c:v>1.8297999999999998E-2</c:v>
                </c:pt>
                <c:pt idx="29947">
                  <c:v>1.7937700000000001E-2</c:v>
                </c:pt>
                <c:pt idx="29948">
                  <c:v>1.75412E-2</c:v>
                </c:pt>
                <c:pt idx="29949">
                  <c:v>1.7109099999999999E-2</c:v>
                </c:pt>
                <c:pt idx="29950">
                  <c:v>1.6642400000000002E-2</c:v>
                </c:pt>
                <c:pt idx="29951">
                  <c:v>1.6142799999999999E-2</c:v>
                </c:pt>
                <c:pt idx="29952">
                  <c:v>1.56115E-2</c:v>
                </c:pt>
                <c:pt idx="29953">
                  <c:v>1.50484E-2</c:v>
                </c:pt>
                <c:pt idx="29954">
                  <c:v>1.4454099999999999E-2</c:v>
                </c:pt>
                <c:pt idx="29955">
                  <c:v>1.38304E-2</c:v>
                </c:pt>
                <c:pt idx="29956">
                  <c:v>1.3180000000000001E-2</c:v>
                </c:pt>
                <c:pt idx="29957">
                  <c:v>1.2505499999999999E-2</c:v>
                </c:pt>
                <c:pt idx="29958">
                  <c:v>1.18082E-2</c:v>
                </c:pt>
                <c:pt idx="29959">
                  <c:v>1.10884E-2</c:v>
                </c:pt>
                <c:pt idx="29960">
                  <c:v>1.03465E-2</c:v>
                </c:pt>
                <c:pt idx="29961" formatCode="0.00E+00">
                  <c:v>9.5833099999999994E-3</c:v>
                </c:pt>
                <c:pt idx="29962" formatCode="0.00E+00">
                  <c:v>8.7995499999999997E-3</c:v>
                </c:pt>
                <c:pt idx="29963" formatCode="0.00E+00">
                  <c:v>7.9954699999999993E-3</c:v>
                </c:pt>
                <c:pt idx="29964" formatCode="0.00E+00">
                  <c:v>7.1715499999999996E-3</c:v>
                </c:pt>
                <c:pt idx="29965" formatCode="0.00E+00">
                  <c:v>6.3289599999999998E-3</c:v>
                </c:pt>
                <c:pt idx="29966" formatCode="0.00E+00">
                  <c:v>5.4692200000000003E-3</c:v>
                </c:pt>
                <c:pt idx="29967" formatCode="0.00E+00">
                  <c:v>4.5942500000000002E-3</c:v>
                </c:pt>
                <c:pt idx="29968" formatCode="0.00E+00">
                  <c:v>3.7073700000000002E-3</c:v>
                </c:pt>
                <c:pt idx="29969" formatCode="0.00E+00">
                  <c:v>2.81233E-3</c:v>
                </c:pt>
                <c:pt idx="29970" formatCode="0.00E+00">
                  <c:v>1.9117100000000001E-3</c:v>
                </c:pt>
                <c:pt idx="29971" formatCode="0.00E+00">
                  <c:v>1.0072799999999999E-3</c:v>
                </c:pt>
                <c:pt idx="29972" formatCode="0.00E+00">
                  <c:v>1.0072E-4</c:v>
                </c:pt>
                <c:pt idx="29973" formatCode="0.00E+00">
                  <c:v>-8.0662400000000003E-4</c:v>
                </c:pt>
                <c:pt idx="29974" formatCode="0.00E+00">
                  <c:v>-1.7135799999999999E-3</c:v>
                </c:pt>
                <c:pt idx="29975" formatCode="0.00E+00">
                  <c:v>-2.6188399999999999E-3</c:v>
                </c:pt>
                <c:pt idx="29976" formatCode="0.00E+00">
                  <c:v>-3.5204799999999999E-3</c:v>
                </c:pt>
                <c:pt idx="29977" formatCode="0.00E+00">
                  <c:v>-4.4160500000000004E-3</c:v>
                </c:pt>
                <c:pt idx="29978" formatCode="0.00E+00">
                  <c:v>-5.3037700000000002E-3</c:v>
                </c:pt>
                <c:pt idx="29979" formatCode="0.00E+00">
                  <c:v>-6.1832399999999996E-3</c:v>
                </c:pt>
                <c:pt idx="29980" formatCode="0.00E+00">
                  <c:v>-7.0546999999999997E-3</c:v>
                </c:pt>
                <c:pt idx="29981" formatCode="0.00E+00">
                  <c:v>-7.9175900000000004E-3</c:v>
                </c:pt>
                <c:pt idx="29982" formatCode="0.00E+00">
                  <c:v>-8.7702100000000005E-3</c:v>
                </c:pt>
                <c:pt idx="29983" formatCode="0.00E+00">
                  <c:v>-9.6108800000000005E-3</c:v>
                </c:pt>
                <c:pt idx="29984">
                  <c:v>-1.0437999999999999E-2</c:v>
                </c:pt>
                <c:pt idx="29985">
                  <c:v>-1.12487E-2</c:v>
                </c:pt>
                <c:pt idx="29986">
                  <c:v>-1.20386E-2</c:v>
                </c:pt>
                <c:pt idx="29987">
                  <c:v>-1.28053E-2</c:v>
                </c:pt>
                <c:pt idx="29988">
                  <c:v>-1.35484E-2</c:v>
                </c:pt>
                <c:pt idx="29989">
                  <c:v>-1.42676E-2</c:v>
                </c:pt>
                <c:pt idx="29990">
                  <c:v>-1.49604E-2</c:v>
                </c:pt>
                <c:pt idx="29991">
                  <c:v>-1.56236E-2</c:v>
                </c:pt>
                <c:pt idx="29992">
                  <c:v>-1.6254299999999999E-2</c:v>
                </c:pt>
                <c:pt idx="29993">
                  <c:v>-1.6851100000000001E-2</c:v>
                </c:pt>
                <c:pt idx="29994">
                  <c:v>-1.7412899999999999E-2</c:v>
                </c:pt>
                <c:pt idx="29995">
                  <c:v>-1.79378E-2</c:v>
                </c:pt>
                <c:pt idx="29996">
                  <c:v>-1.84239E-2</c:v>
                </c:pt>
                <c:pt idx="29997">
                  <c:v>-1.8870600000000001E-2</c:v>
                </c:pt>
                <c:pt idx="29998">
                  <c:v>-1.9278199999999999E-2</c:v>
                </c:pt>
                <c:pt idx="29999">
                  <c:v>-1.9646E-2</c:v>
                </c:pt>
                <c:pt idx="30000">
                  <c:v>-1.9972400000000001E-2</c:v>
                </c:pt>
                <c:pt idx="30001">
                  <c:v>-2.0256400000000001E-2</c:v>
                </c:pt>
                <c:pt idx="30002">
                  <c:v>-2.0497399999999999E-2</c:v>
                </c:pt>
                <c:pt idx="30003">
                  <c:v>-2.06947E-2</c:v>
                </c:pt>
                <c:pt idx="30004">
                  <c:v>-2.08471E-2</c:v>
                </c:pt>
                <c:pt idx="30005">
                  <c:v>-2.0952599999999998E-2</c:v>
                </c:pt>
                <c:pt idx="30006">
                  <c:v>-2.1008800000000001E-2</c:v>
                </c:pt>
                <c:pt idx="30007">
                  <c:v>-2.1013400000000002E-2</c:v>
                </c:pt>
                <c:pt idx="30008">
                  <c:v>-2.09651E-2</c:v>
                </c:pt>
                <c:pt idx="30009">
                  <c:v>-2.08635E-2</c:v>
                </c:pt>
                <c:pt idx="30010">
                  <c:v>-2.0708000000000001E-2</c:v>
                </c:pt>
                <c:pt idx="30011">
                  <c:v>-2.0497999999999999E-2</c:v>
                </c:pt>
                <c:pt idx="30012">
                  <c:v>-2.0233500000000001E-2</c:v>
                </c:pt>
                <c:pt idx="30013">
                  <c:v>-1.99148E-2</c:v>
                </c:pt>
                <c:pt idx="30014">
                  <c:v>-1.9541300000000001E-2</c:v>
                </c:pt>
                <c:pt idx="30015">
                  <c:v>-1.91132E-2</c:v>
                </c:pt>
                <c:pt idx="30016">
                  <c:v>-1.8630399999999998E-2</c:v>
                </c:pt>
                <c:pt idx="30017">
                  <c:v>-1.8092899999999999E-2</c:v>
                </c:pt>
                <c:pt idx="30018">
                  <c:v>-1.75009E-2</c:v>
                </c:pt>
                <c:pt idx="30019">
                  <c:v>-1.6854399999999999E-2</c:v>
                </c:pt>
                <c:pt idx="30020">
                  <c:v>-1.6152400000000001E-2</c:v>
                </c:pt>
                <c:pt idx="30021">
                  <c:v>-1.53939E-2</c:v>
                </c:pt>
                <c:pt idx="30022">
                  <c:v>-1.4578199999999999E-2</c:v>
                </c:pt>
                <c:pt idx="30023">
                  <c:v>-1.37054E-2</c:v>
                </c:pt>
                <c:pt idx="30024">
                  <c:v>-1.27752E-2</c:v>
                </c:pt>
                <c:pt idx="30025">
                  <c:v>-1.1788099999999999E-2</c:v>
                </c:pt>
                <c:pt idx="30026">
                  <c:v>-1.07464E-2</c:v>
                </c:pt>
                <c:pt idx="30027" formatCode="0.00E+00">
                  <c:v>-9.6525299999999994E-3</c:v>
                </c:pt>
                <c:pt idx="30028" formatCode="0.00E+00">
                  <c:v>-8.5077E-3</c:v>
                </c:pt>
                <c:pt idx="30029" formatCode="0.00E+00">
                  <c:v>-7.31169E-3</c:v>
                </c:pt>
                <c:pt idx="30030" formatCode="0.00E+00">
                  <c:v>-6.0639999999999999E-3</c:v>
                </c:pt>
                <c:pt idx="30031" formatCode="0.00E+00">
                  <c:v>-4.7644599999999999E-3</c:v>
                </c:pt>
                <c:pt idx="30032" formatCode="0.00E+00">
                  <c:v>-3.4138800000000002E-3</c:v>
                </c:pt>
                <c:pt idx="30033" formatCode="0.00E+00">
                  <c:v>-2.0138600000000001E-3</c:v>
                </c:pt>
                <c:pt idx="30034" formatCode="0.00E+00">
                  <c:v>-5.6604799999999999E-4</c:v>
                </c:pt>
                <c:pt idx="30035" formatCode="0.00E+00">
                  <c:v>9.2895399999999996E-4</c:v>
                </c:pt>
                <c:pt idx="30036" formatCode="0.00E+00">
                  <c:v>2.4715800000000001E-3</c:v>
                </c:pt>
                <c:pt idx="30037" formatCode="0.00E+00">
                  <c:v>4.0618099999999999E-3</c:v>
                </c:pt>
                <c:pt idx="30038" formatCode="0.00E+00">
                  <c:v>5.6981699999999998E-3</c:v>
                </c:pt>
                <c:pt idx="30039" formatCode="0.00E+00">
                  <c:v>7.3782400000000003E-3</c:v>
                </c:pt>
                <c:pt idx="30040" formatCode="0.00E+00">
                  <c:v>9.0996600000000007E-3</c:v>
                </c:pt>
                <c:pt idx="30041">
                  <c:v>1.08606E-2</c:v>
                </c:pt>
                <c:pt idx="30042">
                  <c:v>1.26591E-2</c:v>
                </c:pt>
                <c:pt idx="30043">
                  <c:v>1.4493300000000001E-2</c:v>
                </c:pt>
                <c:pt idx="30044">
                  <c:v>1.63616E-2</c:v>
                </c:pt>
                <c:pt idx="30045">
                  <c:v>1.8263100000000001E-2</c:v>
                </c:pt>
                <c:pt idx="30046">
                  <c:v>2.0197300000000001E-2</c:v>
                </c:pt>
                <c:pt idx="30047">
                  <c:v>2.2163499999999999E-2</c:v>
                </c:pt>
                <c:pt idx="30048">
                  <c:v>2.4160000000000001E-2</c:v>
                </c:pt>
                <c:pt idx="30049">
                  <c:v>2.6184700000000002E-2</c:v>
                </c:pt>
                <c:pt idx="30050">
                  <c:v>2.8234800000000001E-2</c:v>
                </c:pt>
                <c:pt idx="30051">
                  <c:v>3.03077E-2</c:v>
                </c:pt>
                <c:pt idx="30052">
                  <c:v>3.2400400000000003E-2</c:v>
                </c:pt>
                <c:pt idx="30053">
                  <c:v>3.4510600000000002E-2</c:v>
                </c:pt>
                <c:pt idx="30054">
                  <c:v>3.6636799999999997E-2</c:v>
                </c:pt>
                <c:pt idx="30055">
                  <c:v>3.8777600000000002E-2</c:v>
                </c:pt>
                <c:pt idx="30056">
                  <c:v>4.0931099999999998E-2</c:v>
                </c:pt>
                <c:pt idx="30057">
                  <c:v>4.3095599999999998E-2</c:v>
                </c:pt>
                <c:pt idx="30058">
                  <c:v>4.52696E-2</c:v>
                </c:pt>
                <c:pt idx="30059">
                  <c:v>4.7451300000000002E-2</c:v>
                </c:pt>
                <c:pt idx="30060">
                  <c:v>4.9638500000000002E-2</c:v>
                </c:pt>
                <c:pt idx="30061">
                  <c:v>5.1829199999999999E-2</c:v>
                </c:pt>
                <c:pt idx="30062">
                  <c:v>5.4021800000000002E-2</c:v>
                </c:pt>
                <c:pt idx="30063">
                  <c:v>5.6214399999999998E-2</c:v>
                </c:pt>
                <c:pt idx="30064">
                  <c:v>5.8405199999999997E-2</c:v>
                </c:pt>
                <c:pt idx="30065">
                  <c:v>6.0592399999999998E-2</c:v>
                </c:pt>
                <c:pt idx="30066">
                  <c:v>6.2773599999999999E-2</c:v>
                </c:pt>
                <c:pt idx="30067">
                  <c:v>6.4945000000000003E-2</c:v>
                </c:pt>
                <c:pt idx="30068">
                  <c:v>6.7103099999999999E-2</c:v>
                </c:pt>
                <c:pt idx="30069">
                  <c:v>6.9245600000000004E-2</c:v>
                </c:pt>
                <c:pt idx="30070">
                  <c:v>7.1371000000000004E-2</c:v>
                </c:pt>
                <c:pt idx="30071">
                  <c:v>7.3477399999999998E-2</c:v>
                </c:pt>
                <c:pt idx="30072">
                  <c:v>7.5562000000000004E-2</c:v>
                </c:pt>
                <c:pt idx="30073">
                  <c:v>7.7623399999999995E-2</c:v>
                </c:pt>
                <c:pt idx="30074">
                  <c:v>7.9660499999999995E-2</c:v>
                </c:pt>
                <c:pt idx="30075">
                  <c:v>8.1672099999999997E-2</c:v>
                </c:pt>
                <c:pt idx="30076">
                  <c:v>8.3655800000000002E-2</c:v>
                </c:pt>
                <c:pt idx="30077">
                  <c:v>8.5609000000000005E-2</c:v>
                </c:pt>
                <c:pt idx="30078">
                  <c:v>8.7530300000000005E-2</c:v>
                </c:pt>
                <c:pt idx="30079">
                  <c:v>8.9418999999999998E-2</c:v>
                </c:pt>
                <c:pt idx="30080">
                  <c:v>9.1274499999999995E-2</c:v>
                </c:pt>
                <c:pt idx="30081">
                  <c:v>9.3095200000000003E-2</c:v>
                </c:pt>
                <c:pt idx="30082">
                  <c:v>9.4879000000000005E-2</c:v>
                </c:pt>
                <c:pt idx="30083">
                  <c:v>9.6624799999999997E-2</c:v>
                </c:pt>
                <c:pt idx="30084">
                  <c:v>9.8331000000000002E-2</c:v>
                </c:pt>
                <c:pt idx="30085">
                  <c:v>9.9994899999999998E-2</c:v>
                </c:pt>
                <c:pt idx="30086">
                  <c:v>0.101614</c:v>
                </c:pt>
                <c:pt idx="30087">
                  <c:v>0.103185</c:v>
                </c:pt>
                <c:pt idx="30088">
                  <c:v>0.104709</c:v>
                </c:pt>
                <c:pt idx="30089">
                  <c:v>0.106183</c:v>
                </c:pt>
                <c:pt idx="30090">
                  <c:v>0.107608</c:v>
                </c:pt>
                <c:pt idx="30091">
                  <c:v>0.108982</c:v>
                </c:pt>
                <c:pt idx="30092">
                  <c:v>0.110304</c:v>
                </c:pt>
                <c:pt idx="30093">
                  <c:v>0.11157499999999999</c:v>
                </c:pt>
                <c:pt idx="30094">
                  <c:v>0.112792</c:v>
                </c:pt>
                <c:pt idx="30095">
                  <c:v>0.113956</c:v>
                </c:pt>
                <c:pt idx="30096">
                  <c:v>0.115066</c:v>
                </c:pt>
                <c:pt idx="30097">
                  <c:v>0.116119</c:v>
                </c:pt>
                <c:pt idx="30098">
                  <c:v>0.117117</c:v>
                </c:pt>
                <c:pt idx="30099">
                  <c:v>0.118058</c:v>
                </c:pt>
                <c:pt idx="30100">
                  <c:v>0.11894299999999999</c:v>
                </c:pt>
                <c:pt idx="30101">
                  <c:v>0.119772</c:v>
                </c:pt>
                <c:pt idx="30102">
                  <c:v>0.120543</c:v>
                </c:pt>
                <c:pt idx="30103">
                  <c:v>0.121258</c:v>
                </c:pt>
                <c:pt idx="30104">
                  <c:v>0.12191399999999999</c:v>
                </c:pt>
                <c:pt idx="30105">
                  <c:v>0.122513</c:v>
                </c:pt>
                <c:pt idx="30106">
                  <c:v>0.123054</c:v>
                </c:pt>
                <c:pt idx="30107">
                  <c:v>0.12353699999999999</c:v>
                </c:pt>
                <c:pt idx="30108">
                  <c:v>0.123962</c:v>
                </c:pt>
                <c:pt idx="30109">
                  <c:v>0.12433</c:v>
                </c:pt>
                <c:pt idx="30110">
                  <c:v>0.124639</c:v>
                </c:pt>
                <c:pt idx="30111">
                  <c:v>0.12489</c:v>
                </c:pt>
                <c:pt idx="30112">
                  <c:v>0.125083</c:v>
                </c:pt>
                <c:pt idx="30113">
                  <c:v>0.12522</c:v>
                </c:pt>
                <c:pt idx="30114">
                  <c:v>0.12529999999999999</c:v>
                </c:pt>
                <c:pt idx="30115">
                  <c:v>0.12532399999999999</c:v>
                </c:pt>
                <c:pt idx="30116">
                  <c:v>0.12529199999999999</c:v>
                </c:pt>
                <c:pt idx="30117">
                  <c:v>0.12520400000000001</c:v>
                </c:pt>
                <c:pt idx="30118">
                  <c:v>0.12506200000000001</c:v>
                </c:pt>
                <c:pt idx="30119">
                  <c:v>0.12486700000000001</c:v>
                </c:pt>
                <c:pt idx="30120">
                  <c:v>0.12461700000000001</c:v>
                </c:pt>
                <c:pt idx="30121">
                  <c:v>0.12431200000000001</c:v>
                </c:pt>
                <c:pt idx="30122">
                  <c:v>0.12395299999999999</c:v>
                </c:pt>
                <c:pt idx="30123">
                  <c:v>0.123542</c:v>
                </c:pt>
                <c:pt idx="30124">
                  <c:v>0.123081</c:v>
                </c:pt>
                <c:pt idx="30125">
                  <c:v>0.122575</c:v>
                </c:pt>
                <c:pt idx="30126">
                  <c:v>0.12202499999999999</c:v>
                </c:pt>
                <c:pt idx="30127">
                  <c:v>0.12143</c:v>
                </c:pt>
                <c:pt idx="30128">
                  <c:v>0.120793</c:v>
                </c:pt>
                <c:pt idx="30129">
                  <c:v>0.120113</c:v>
                </c:pt>
                <c:pt idx="30130">
                  <c:v>0.119393</c:v>
                </c:pt>
                <c:pt idx="30131">
                  <c:v>0.118631</c:v>
                </c:pt>
                <c:pt idx="30132">
                  <c:v>0.11783</c:v>
                </c:pt>
                <c:pt idx="30133">
                  <c:v>0.11699</c:v>
                </c:pt>
                <c:pt idx="30134">
                  <c:v>0.116116</c:v>
                </c:pt>
                <c:pt idx="30135">
                  <c:v>0.11521000000000001</c:v>
                </c:pt>
                <c:pt idx="30136">
                  <c:v>0.114275</c:v>
                </c:pt>
                <c:pt idx="30137">
                  <c:v>0.113311</c:v>
                </c:pt>
                <c:pt idx="30138">
                  <c:v>0.112321</c:v>
                </c:pt>
                <c:pt idx="30139">
                  <c:v>0.111306</c:v>
                </c:pt>
                <c:pt idx="30140">
                  <c:v>0.110266</c:v>
                </c:pt>
                <c:pt idx="30141">
                  <c:v>0.10920100000000001</c:v>
                </c:pt>
                <c:pt idx="30142">
                  <c:v>0.108116</c:v>
                </c:pt>
                <c:pt idx="30143">
                  <c:v>0.107011</c:v>
                </c:pt>
                <c:pt idx="30144">
                  <c:v>0.105889</c:v>
                </c:pt>
                <c:pt idx="30145">
                  <c:v>0.10475</c:v>
                </c:pt>
                <c:pt idx="30146">
                  <c:v>0.10359599999999999</c:v>
                </c:pt>
                <c:pt idx="30147">
                  <c:v>0.10242900000000001</c:v>
                </c:pt>
                <c:pt idx="30148">
                  <c:v>0.10125000000000001</c:v>
                </c:pt>
                <c:pt idx="30149">
                  <c:v>0.10006</c:v>
                </c:pt>
                <c:pt idx="30150">
                  <c:v>9.8858000000000001E-2</c:v>
                </c:pt>
                <c:pt idx="30151">
                  <c:v>9.7646800000000006E-2</c:v>
                </c:pt>
                <c:pt idx="30152">
                  <c:v>9.6427700000000005E-2</c:v>
                </c:pt>
                <c:pt idx="30153">
                  <c:v>9.5202300000000004E-2</c:v>
                </c:pt>
                <c:pt idx="30154">
                  <c:v>9.39725E-2</c:v>
                </c:pt>
                <c:pt idx="30155">
                  <c:v>9.2740299999999998E-2</c:v>
                </c:pt>
                <c:pt idx="30156">
                  <c:v>9.1507599999999995E-2</c:v>
                </c:pt>
                <c:pt idx="30157">
                  <c:v>9.0276099999999998E-2</c:v>
                </c:pt>
                <c:pt idx="30158">
                  <c:v>8.9048100000000005E-2</c:v>
                </c:pt>
                <c:pt idx="30159">
                  <c:v>8.7825500000000001E-2</c:v>
                </c:pt>
                <c:pt idx="30160">
                  <c:v>8.6609400000000003E-2</c:v>
                </c:pt>
                <c:pt idx="30161">
                  <c:v>8.5400900000000002E-2</c:v>
                </c:pt>
                <c:pt idx="30162">
                  <c:v>8.4202200000000005E-2</c:v>
                </c:pt>
                <c:pt idx="30163">
                  <c:v>8.3014400000000002E-2</c:v>
                </c:pt>
                <c:pt idx="30164">
                  <c:v>8.1836999999999993E-2</c:v>
                </c:pt>
                <c:pt idx="30165">
                  <c:v>8.0670699999999998E-2</c:v>
                </c:pt>
                <c:pt idx="30166">
                  <c:v>7.9518099999999994E-2</c:v>
                </c:pt>
                <c:pt idx="30167">
                  <c:v>7.8381000000000006E-2</c:v>
                </c:pt>
                <c:pt idx="30168">
                  <c:v>7.7260899999999993E-2</c:v>
                </c:pt>
                <c:pt idx="30169">
                  <c:v>7.6158600000000007E-2</c:v>
                </c:pt>
                <c:pt idx="30170">
                  <c:v>7.50754E-2</c:v>
                </c:pt>
                <c:pt idx="30171">
                  <c:v>7.4012400000000006E-2</c:v>
                </c:pt>
                <c:pt idx="30172">
                  <c:v>7.2970499999999994E-2</c:v>
                </c:pt>
                <c:pt idx="30173">
                  <c:v>7.1949899999999997E-2</c:v>
                </c:pt>
                <c:pt idx="30174">
                  <c:v>7.0951100000000003E-2</c:v>
                </c:pt>
                <c:pt idx="30175">
                  <c:v>6.9974499999999995E-2</c:v>
                </c:pt>
                <c:pt idx="30176">
                  <c:v>6.9021100000000002E-2</c:v>
                </c:pt>
                <c:pt idx="30177">
                  <c:v>6.8092E-2</c:v>
                </c:pt>
                <c:pt idx="30178">
                  <c:v>6.7189200000000004E-2</c:v>
                </c:pt>
                <c:pt idx="30179">
                  <c:v>6.6314200000000004E-2</c:v>
                </c:pt>
                <c:pt idx="30180">
                  <c:v>6.5467300000000006E-2</c:v>
                </c:pt>
                <c:pt idx="30181">
                  <c:v>6.4648600000000001E-2</c:v>
                </c:pt>
                <c:pt idx="30182">
                  <c:v>6.3858300000000007E-2</c:v>
                </c:pt>
                <c:pt idx="30183">
                  <c:v>6.3096700000000006E-2</c:v>
                </c:pt>
                <c:pt idx="30184">
                  <c:v>6.23639E-2</c:v>
                </c:pt>
                <c:pt idx="30185">
                  <c:v>6.1660800000000002E-2</c:v>
                </c:pt>
                <c:pt idx="30186">
                  <c:v>6.0988000000000001E-2</c:v>
                </c:pt>
                <c:pt idx="30187">
                  <c:v>6.0345700000000002E-2</c:v>
                </c:pt>
                <c:pt idx="30188">
                  <c:v>5.9732899999999998E-2</c:v>
                </c:pt>
                <c:pt idx="30189">
                  <c:v>5.9149199999999999E-2</c:v>
                </c:pt>
                <c:pt idx="30190">
                  <c:v>5.8594500000000001E-2</c:v>
                </c:pt>
                <c:pt idx="30191">
                  <c:v>5.8069099999999998E-2</c:v>
                </c:pt>
                <c:pt idx="30192">
                  <c:v>5.7573300000000001E-2</c:v>
                </c:pt>
                <c:pt idx="30193">
                  <c:v>5.7107400000000003E-2</c:v>
                </c:pt>
                <c:pt idx="30194">
                  <c:v>5.6671600000000003E-2</c:v>
                </c:pt>
                <c:pt idx="30195">
                  <c:v>5.6266499999999997E-2</c:v>
                </c:pt>
                <c:pt idx="30196">
                  <c:v>5.5892600000000001E-2</c:v>
                </c:pt>
                <c:pt idx="30197">
                  <c:v>5.5550799999999997E-2</c:v>
                </c:pt>
                <c:pt idx="30198">
                  <c:v>5.5241400000000003E-2</c:v>
                </c:pt>
                <c:pt idx="30199">
                  <c:v>5.4964199999999998E-2</c:v>
                </c:pt>
                <c:pt idx="30200">
                  <c:v>5.4719400000000001E-2</c:v>
                </c:pt>
                <c:pt idx="30201">
                  <c:v>5.4506800000000001E-2</c:v>
                </c:pt>
                <c:pt idx="30202">
                  <c:v>5.4325900000000003E-2</c:v>
                </c:pt>
                <c:pt idx="30203">
                  <c:v>5.4176299999999997E-2</c:v>
                </c:pt>
                <c:pt idx="30204">
                  <c:v>5.40572E-2</c:v>
                </c:pt>
                <c:pt idx="30205">
                  <c:v>5.3967300000000003E-2</c:v>
                </c:pt>
                <c:pt idx="30206">
                  <c:v>5.3904800000000003E-2</c:v>
                </c:pt>
                <c:pt idx="30207">
                  <c:v>5.3868600000000003E-2</c:v>
                </c:pt>
                <c:pt idx="30208">
                  <c:v>5.3858799999999998E-2</c:v>
                </c:pt>
                <c:pt idx="30209">
                  <c:v>5.3875600000000003E-2</c:v>
                </c:pt>
                <c:pt idx="30210">
                  <c:v>5.3919700000000001E-2</c:v>
                </c:pt>
                <c:pt idx="30211">
                  <c:v>5.3992199999999997E-2</c:v>
                </c:pt>
                <c:pt idx="30212">
                  <c:v>5.4093000000000002E-2</c:v>
                </c:pt>
                <c:pt idx="30213">
                  <c:v>5.4220900000000002E-2</c:v>
                </c:pt>
                <c:pt idx="30214">
                  <c:v>5.43743E-2</c:v>
                </c:pt>
                <c:pt idx="30215">
                  <c:v>5.4552700000000003E-2</c:v>
                </c:pt>
                <c:pt idx="30216">
                  <c:v>5.47565E-2</c:v>
                </c:pt>
                <c:pt idx="30217">
                  <c:v>5.4986399999999998E-2</c:v>
                </c:pt>
                <c:pt idx="30218">
                  <c:v>5.5242100000000002E-2</c:v>
                </c:pt>
                <c:pt idx="30219">
                  <c:v>5.5523000000000003E-2</c:v>
                </c:pt>
                <c:pt idx="30220">
                  <c:v>5.58284E-2</c:v>
                </c:pt>
                <c:pt idx="30221">
                  <c:v>5.6158600000000003E-2</c:v>
                </c:pt>
                <c:pt idx="30222">
                  <c:v>5.6512399999999997E-2</c:v>
                </c:pt>
                <c:pt idx="30223">
                  <c:v>5.68882E-2</c:v>
                </c:pt>
                <c:pt idx="30224">
                  <c:v>5.7285000000000003E-2</c:v>
                </c:pt>
                <c:pt idx="30225">
                  <c:v>5.7702900000000001E-2</c:v>
                </c:pt>
                <c:pt idx="30226">
                  <c:v>5.8141900000000003E-2</c:v>
                </c:pt>
                <c:pt idx="30227">
                  <c:v>5.8601E-2</c:v>
                </c:pt>
                <c:pt idx="30228">
                  <c:v>5.9078499999999999E-2</c:v>
                </c:pt>
                <c:pt idx="30229">
                  <c:v>5.9572600000000003E-2</c:v>
                </c:pt>
                <c:pt idx="30230">
                  <c:v>6.0082799999999999E-2</c:v>
                </c:pt>
                <c:pt idx="30231">
                  <c:v>6.0609200000000002E-2</c:v>
                </c:pt>
                <c:pt idx="30232">
                  <c:v>6.1152100000000001E-2</c:v>
                </c:pt>
                <c:pt idx="30233">
                  <c:v>6.1711299999999997E-2</c:v>
                </c:pt>
                <c:pt idx="30234">
                  <c:v>6.22867E-2</c:v>
                </c:pt>
                <c:pt idx="30235">
                  <c:v>6.2878100000000006E-2</c:v>
                </c:pt>
                <c:pt idx="30236">
                  <c:v>6.3485100000000003E-2</c:v>
                </c:pt>
                <c:pt idx="30237">
                  <c:v>6.4107499999999998E-2</c:v>
                </c:pt>
                <c:pt idx="30238">
                  <c:v>6.4744999999999997E-2</c:v>
                </c:pt>
                <c:pt idx="30239">
                  <c:v>6.5397200000000003E-2</c:v>
                </c:pt>
                <c:pt idx="30240">
                  <c:v>6.6063399999999994E-2</c:v>
                </c:pt>
                <c:pt idx="30241">
                  <c:v>6.6743200000000003E-2</c:v>
                </c:pt>
                <c:pt idx="30242">
                  <c:v>6.7436099999999999E-2</c:v>
                </c:pt>
                <c:pt idx="30243">
                  <c:v>6.8141499999999994E-2</c:v>
                </c:pt>
                <c:pt idx="30244">
                  <c:v>6.8859199999999995E-2</c:v>
                </c:pt>
                <c:pt idx="30245">
                  <c:v>6.9589300000000007E-2</c:v>
                </c:pt>
                <c:pt idx="30246">
                  <c:v>7.0331400000000002E-2</c:v>
                </c:pt>
                <c:pt idx="30247">
                  <c:v>7.1084400000000006E-2</c:v>
                </c:pt>
                <c:pt idx="30248">
                  <c:v>7.1847599999999998E-2</c:v>
                </c:pt>
                <c:pt idx="30249">
                  <c:v>7.2620599999999993E-2</c:v>
                </c:pt>
                <c:pt idx="30250">
                  <c:v>7.3402999999999996E-2</c:v>
                </c:pt>
                <c:pt idx="30251">
                  <c:v>7.4194899999999994E-2</c:v>
                </c:pt>
                <c:pt idx="30252">
                  <c:v>7.4996300000000002E-2</c:v>
                </c:pt>
                <c:pt idx="30253">
                  <c:v>7.5806100000000001E-2</c:v>
                </c:pt>
                <c:pt idx="30254">
                  <c:v>7.66236E-2</c:v>
                </c:pt>
                <c:pt idx="30255">
                  <c:v>7.7449000000000004E-2</c:v>
                </c:pt>
                <c:pt idx="30256">
                  <c:v>7.82828E-2</c:v>
                </c:pt>
                <c:pt idx="30257">
                  <c:v>7.9123799999999994E-2</c:v>
                </c:pt>
                <c:pt idx="30258">
                  <c:v>7.9970399999999997E-2</c:v>
                </c:pt>
                <c:pt idx="30259">
                  <c:v>8.0821000000000004E-2</c:v>
                </c:pt>
                <c:pt idx="30260">
                  <c:v>8.1675200000000003E-2</c:v>
                </c:pt>
                <c:pt idx="30261">
                  <c:v>8.2533800000000004E-2</c:v>
                </c:pt>
                <c:pt idx="30262">
                  <c:v>8.3397700000000005E-2</c:v>
                </c:pt>
                <c:pt idx="30263">
                  <c:v>8.42667E-2</c:v>
                </c:pt>
                <c:pt idx="30264">
                  <c:v>8.5140400000000005E-2</c:v>
                </c:pt>
                <c:pt idx="30265">
                  <c:v>8.6017999999999997E-2</c:v>
                </c:pt>
                <c:pt idx="30266">
                  <c:v>8.6899000000000004E-2</c:v>
                </c:pt>
                <c:pt idx="30267">
                  <c:v>8.7782399999999997E-2</c:v>
                </c:pt>
                <c:pt idx="30268">
                  <c:v>8.8666900000000007E-2</c:v>
                </c:pt>
                <c:pt idx="30269">
                  <c:v>8.9551599999999995E-2</c:v>
                </c:pt>
                <c:pt idx="30270">
                  <c:v>9.0436199999999994E-2</c:v>
                </c:pt>
                <c:pt idx="30271">
                  <c:v>9.1321299999999994E-2</c:v>
                </c:pt>
                <c:pt idx="30272">
                  <c:v>9.2207600000000001E-2</c:v>
                </c:pt>
                <c:pt idx="30273">
                  <c:v>9.3094800000000005E-2</c:v>
                </c:pt>
                <c:pt idx="30274">
                  <c:v>9.3981999999999996E-2</c:v>
                </c:pt>
                <c:pt idx="30275">
                  <c:v>9.4868999999999995E-2</c:v>
                </c:pt>
                <c:pt idx="30276">
                  <c:v>9.5755300000000002E-2</c:v>
                </c:pt>
                <c:pt idx="30277">
                  <c:v>9.6640100000000007E-2</c:v>
                </c:pt>
                <c:pt idx="30278">
                  <c:v>9.7522499999999998E-2</c:v>
                </c:pt>
                <c:pt idx="30279">
                  <c:v>9.8402500000000004E-2</c:v>
                </c:pt>
                <c:pt idx="30280">
                  <c:v>9.9280199999999999E-2</c:v>
                </c:pt>
                <c:pt idx="30281">
                  <c:v>0.10015499999999999</c:v>
                </c:pt>
                <c:pt idx="30282">
                  <c:v>0.10102700000000001</c:v>
                </c:pt>
                <c:pt idx="30283">
                  <c:v>0.101895</c:v>
                </c:pt>
                <c:pt idx="30284">
                  <c:v>0.102758</c:v>
                </c:pt>
                <c:pt idx="30285">
                  <c:v>0.103616</c:v>
                </c:pt>
                <c:pt idx="30286">
                  <c:v>0.10446800000000001</c:v>
                </c:pt>
                <c:pt idx="30287">
                  <c:v>0.105313</c:v>
                </c:pt>
                <c:pt idx="30288">
                  <c:v>0.10614999999999999</c:v>
                </c:pt>
                <c:pt idx="30289">
                  <c:v>0.10698000000000001</c:v>
                </c:pt>
                <c:pt idx="30290">
                  <c:v>0.10780099999999999</c:v>
                </c:pt>
                <c:pt idx="30291">
                  <c:v>0.108613</c:v>
                </c:pt>
                <c:pt idx="30292">
                  <c:v>0.109415</c:v>
                </c:pt>
                <c:pt idx="30293">
                  <c:v>0.110205</c:v>
                </c:pt>
                <c:pt idx="30294">
                  <c:v>0.110983</c:v>
                </c:pt>
                <c:pt idx="30295">
                  <c:v>0.111749</c:v>
                </c:pt>
                <c:pt idx="30296">
                  <c:v>0.112501</c:v>
                </c:pt>
                <c:pt idx="30297">
                  <c:v>0.11323900000000001</c:v>
                </c:pt>
                <c:pt idx="30298">
                  <c:v>0.11396100000000001</c:v>
                </c:pt>
                <c:pt idx="30299">
                  <c:v>0.11466700000000001</c:v>
                </c:pt>
                <c:pt idx="30300">
                  <c:v>0.115358</c:v>
                </c:pt>
                <c:pt idx="30301">
                  <c:v>0.116033</c:v>
                </c:pt>
                <c:pt idx="30302">
                  <c:v>0.116692</c:v>
                </c:pt>
                <c:pt idx="30303">
                  <c:v>0.11733200000000001</c:v>
                </c:pt>
                <c:pt idx="30304">
                  <c:v>0.117955</c:v>
                </c:pt>
                <c:pt idx="30305">
                  <c:v>0.118558</c:v>
                </c:pt>
                <c:pt idx="30306">
                  <c:v>0.119142</c:v>
                </c:pt>
                <c:pt idx="30307">
                  <c:v>0.119704</c:v>
                </c:pt>
                <c:pt idx="30308">
                  <c:v>0.120244</c:v>
                </c:pt>
                <c:pt idx="30309">
                  <c:v>0.120763</c:v>
                </c:pt>
                <c:pt idx="30310">
                  <c:v>0.121258</c:v>
                </c:pt>
                <c:pt idx="30311">
                  <c:v>0.121729</c:v>
                </c:pt>
                <c:pt idx="30312">
                  <c:v>0.12217500000000001</c:v>
                </c:pt>
                <c:pt idx="30313">
                  <c:v>0.122597</c:v>
                </c:pt>
                <c:pt idx="30314">
                  <c:v>0.12299300000000001</c:v>
                </c:pt>
                <c:pt idx="30315">
                  <c:v>0.123365</c:v>
                </c:pt>
                <c:pt idx="30316">
                  <c:v>0.123712</c:v>
                </c:pt>
                <c:pt idx="30317">
                  <c:v>0.12403500000000001</c:v>
                </c:pt>
                <c:pt idx="30318">
                  <c:v>0.124332</c:v>
                </c:pt>
                <c:pt idx="30319">
                  <c:v>0.124602</c:v>
                </c:pt>
                <c:pt idx="30320">
                  <c:v>0.124846</c:v>
                </c:pt>
                <c:pt idx="30321">
                  <c:v>0.12506100000000001</c:v>
                </c:pt>
                <c:pt idx="30322">
                  <c:v>0.12525</c:v>
                </c:pt>
                <c:pt idx="30323">
                  <c:v>0.12540999999999999</c:v>
                </c:pt>
                <c:pt idx="30324">
                  <c:v>0.12554399999999999</c:v>
                </c:pt>
                <c:pt idx="30325">
                  <c:v>0.12565000000000001</c:v>
                </c:pt>
                <c:pt idx="30326">
                  <c:v>0.12572900000000001</c:v>
                </c:pt>
                <c:pt idx="30327">
                  <c:v>0.125782</c:v>
                </c:pt>
                <c:pt idx="30328">
                  <c:v>0.125806</c:v>
                </c:pt>
                <c:pt idx="30329">
                  <c:v>0.125804</c:v>
                </c:pt>
                <c:pt idx="30330">
                  <c:v>0.125774</c:v>
                </c:pt>
                <c:pt idx="30331">
                  <c:v>0.12571599999999999</c:v>
                </c:pt>
                <c:pt idx="30332">
                  <c:v>0.12563099999999999</c:v>
                </c:pt>
                <c:pt idx="30333">
                  <c:v>0.12551799999999999</c:v>
                </c:pt>
                <c:pt idx="30334">
                  <c:v>0.12537799999999999</c:v>
                </c:pt>
                <c:pt idx="30335">
                  <c:v>0.12521199999999999</c:v>
                </c:pt>
                <c:pt idx="30336">
                  <c:v>0.12502099999999999</c:v>
                </c:pt>
                <c:pt idx="30337">
                  <c:v>0.124803</c:v>
                </c:pt>
                <c:pt idx="30338">
                  <c:v>0.124559</c:v>
                </c:pt>
                <c:pt idx="30339">
                  <c:v>0.124289</c:v>
                </c:pt>
                <c:pt idx="30340">
                  <c:v>0.12399300000000001</c:v>
                </c:pt>
                <c:pt idx="30341">
                  <c:v>0.123672</c:v>
                </c:pt>
                <c:pt idx="30342">
                  <c:v>0.12332700000000001</c:v>
                </c:pt>
                <c:pt idx="30343">
                  <c:v>0.122958</c:v>
                </c:pt>
                <c:pt idx="30344">
                  <c:v>0.12256599999999999</c:v>
                </c:pt>
                <c:pt idx="30345">
                  <c:v>0.122151</c:v>
                </c:pt>
                <c:pt idx="30346">
                  <c:v>0.121715</c:v>
                </c:pt>
                <c:pt idx="30347">
                  <c:v>0.121258</c:v>
                </c:pt>
                <c:pt idx="30348">
                  <c:v>0.120781</c:v>
                </c:pt>
                <c:pt idx="30349">
                  <c:v>0.12028700000000001</c:v>
                </c:pt>
                <c:pt idx="30350">
                  <c:v>0.11977500000000001</c:v>
                </c:pt>
                <c:pt idx="30351">
                  <c:v>0.11924700000000001</c:v>
                </c:pt>
                <c:pt idx="30352">
                  <c:v>0.118705</c:v>
                </c:pt>
                <c:pt idx="30353">
                  <c:v>0.118149</c:v>
                </c:pt>
                <c:pt idx="30354">
                  <c:v>0.11758</c:v>
                </c:pt>
                <c:pt idx="30355">
                  <c:v>0.11699900000000001</c:v>
                </c:pt>
                <c:pt idx="30356">
                  <c:v>0.116407</c:v>
                </c:pt>
                <c:pt idx="30357">
                  <c:v>0.115803</c:v>
                </c:pt>
                <c:pt idx="30358">
                  <c:v>0.115188</c:v>
                </c:pt>
                <c:pt idx="30359">
                  <c:v>0.114564</c:v>
                </c:pt>
                <c:pt idx="30360">
                  <c:v>0.113931</c:v>
                </c:pt>
                <c:pt idx="30361">
                  <c:v>0.11329</c:v>
                </c:pt>
                <c:pt idx="30362">
                  <c:v>0.11264399999999999</c:v>
                </c:pt>
                <c:pt idx="30363">
                  <c:v>0.11199199999999999</c:v>
                </c:pt>
                <c:pt idx="30364">
                  <c:v>0.11133700000000001</c:v>
                </c:pt>
                <c:pt idx="30365">
                  <c:v>0.110679</c:v>
                </c:pt>
                <c:pt idx="30366">
                  <c:v>0.110018</c:v>
                </c:pt>
                <c:pt idx="30367">
                  <c:v>0.10935499999999999</c:v>
                </c:pt>
                <c:pt idx="30368">
                  <c:v>0.10868999999999999</c:v>
                </c:pt>
                <c:pt idx="30369">
                  <c:v>0.108025</c:v>
                </c:pt>
                <c:pt idx="30370">
                  <c:v>0.107361</c:v>
                </c:pt>
                <c:pt idx="30371">
                  <c:v>0.106699</c:v>
                </c:pt>
                <c:pt idx="30372">
                  <c:v>0.10604</c:v>
                </c:pt>
                <c:pt idx="30373">
                  <c:v>0.10538500000000001</c:v>
                </c:pt>
                <c:pt idx="30374">
                  <c:v>0.104736</c:v>
                </c:pt>
                <c:pt idx="30375">
                  <c:v>0.104091</c:v>
                </c:pt>
                <c:pt idx="30376">
                  <c:v>0.103452</c:v>
                </c:pt>
                <c:pt idx="30377">
                  <c:v>0.10281899999999999</c:v>
                </c:pt>
                <c:pt idx="30378">
                  <c:v>0.10219300000000001</c:v>
                </c:pt>
                <c:pt idx="30379">
                  <c:v>0.101576</c:v>
                </c:pt>
                <c:pt idx="30380">
                  <c:v>0.100968</c:v>
                </c:pt>
                <c:pt idx="30381">
                  <c:v>0.10037</c:v>
                </c:pt>
                <c:pt idx="30382">
                  <c:v>9.9781499999999995E-2</c:v>
                </c:pt>
                <c:pt idx="30383">
                  <c:v>9.9204700000000007E-2</c:v>
                </c:pt>
                <c:pt idx="30384">
                  <c:v>9.8639900000000003E-2</c:v>
                </c:pt>
                <c:pt idx="30385">
                  <c:v>9.8087800000000003E-2</c:v>
                </c:pt>
                <c:pt idx="30386">
                  <c:v>9.7548800000000005E-2</c:v>
                </c:pt>
                <c:pt idx="30387">
                  <c:v>9.7022800000000006E-2</c:v>
                </c:pt>
                <c:pt idx="30388">
                  <c:v>9.6510700000000005E-2</c:v>
                </c:pt>
                <c:pt idx="30389">
                  <c:v>9.6014000000000002E-2</c:v>
                </c:pt>
                <c:pt idx="30390">
                  <c:v>9.5533800000000002E-2</c:v>
                </c:pt>
                <c:pt idx="30391">
                  <c:v>9.5070600000000005E-2</c:v>
                </c:pt>
                <c:pt idx="30392">
                  <c:v>9.4624799999999995E-2</c:v>
                </c:pt>
                <c:pt idx="30393">
                  <c:v>9.4196799999999997E-2</c:v>
                </c:pt>
                <c:pt idx="30394">
                  <c:v>9.3786800000000003E-2</c:v>
                </c:pt>
                <c:pt idx="30395">
                  <c:v>9.3394900000000003E-2</c:v>
                </c:pt>
                <c:pt idx="30396">
                  <c:v>9.3020699999999998E-2</c:v>
                </c:pt>
                <c:pt idx="30397">
                  <c:v>9.2664099999999999E-2</c:v>
                </c:pt>
                <c:pt idx="30398">
                  <c:v>9.23258E-2</c:v>
                </c:pt>
                <c:pt idx="30399">
                  <c:v>9.2007000000000005E-2</c:v>
                </c:pt>
                <c:pt idx="30400">
                  <c:v>9.1708300000000006E-2</c:v>
                </c:pt>
                <c:pt idx="30401">
                  <c:v>9.1429800000000006E-2</c:v>
                </c:pt>
                <c:pt idx="30402">
                  <c:v>9.1171699999999994E-2</c:v>
                </c:pt>
                <c:pt idx="30403">
                  <c:v>9.0934699999999993E-2</c:v>
                </c:pt>
                <c:pt idx="30404">
                  <c:v>9.0718999999999994E-2</c:v>
                </c:pt>
                <c:pt idx="30405">
                  <c:v>9.05247E-2</c:v>
                </c:pt>
                <c:pt idx="30406">
                  <c:v>9.0352000000000002E-2</c:v>
                </c:pt>
                <c:pt idx="30407">
                  <c:v>9.0200500000000003E-2</c:v>
                </c:pt>
                <c:pt idx="30408">
                  <c:v>9.0070399999999995E-2</c:v>
                </c:pt>
                <c:pt idx="30409">
                  <c:v>8.9961600000000003E-2</c:v>
                </c:pt>
                <c:pt idx="30410">
                  <c:v>8.9873800000000004E-2</c:v>
                </c:pt>
                <c:pt idx="30411">
                  <c:v>8.9806700000000003E-2</c:v>
                </c:pt>
                <c:pt idx="30412">
                  <c:v>8.9760800000000002E-2</c:v>
                </c:pt>
                <c:pt idx="30413">
                  <c:v>8.97366E-2</c:v>
                </c:pt>
                <c:pt idx="30414">
                  <c:v>8.97342E-2</c:v>
                </c:pt>
                <c:pt idx="30415">
                  <c:v>8.9753600000000003E-2</c:v>
                </c:pt>
                <c:pt idx="30416">
                  <c:v>8.9793899999999996E-2</c:v>
                </c:pt>
                <c:pt idx="30417">
                  <c:v>8.9854199999999995E-2</c:v>
                </c:pt>
                <c:pt idx="30418">
                  <c:v>8.99335E-2</c:v>
                </c:pt>
                <c:pt idx="30419">
                  <c:v>9.0031600000000003E-2</c:v>
                </c:pt>
                <c:pt idx="30420">
                  <c:v>9.0148000000000006E-2</c:v>
                </c:pt>
                <c:pt idx="30421">
                  <c:v>9.0282600000000005E-2</c:v>
                </c:pt>
                <c:pt idx="30422">
                  <c:v>9.0435699999999994E-2</c:v>
                </c:pt>
                <c:pt idx="30423">
                  <c:v>9.0607099999999996E-2</c:v>
                </c:pt>
                <c:pt idx="30424">
                  <c:v>9.0795600000000004E-2</c:v>
                </c:pt>
                <c:pt idx="30425">
                  <c:v>9.0999499999999997E-2</c:v>
                </c:pt>
                <c:pt idx="30426">
                  <c:v>9.1217999999999994E-2</c:v>
                </c:pt>
                <c:pt idx="30427">
                  <c:v>9.1451099999999994E-2</c:v>
                </c:pt>
                <c:pt idx="30428">
                  <c:v>9.1698799999999997E-2</c:v>
                </c:pt>
                <c:pt idx="30429">
                  <c:v>9.1960399999999998E-2</c:v>
                </c:pt>
                <c:pt idx="30430">
                  <c:v>9.2235999999999999E-2</c:v>
                </c:pt>
                <c:pt idx="30431">
                  <c:v>9.2525099999999999E-2</c:v>
                </c:pt>
                <c:pt idx="30432">
                  <c:v>9.2827099999999996E-2</c:v>
                </c:pt>
                <c:pt idx="30433">
                  <c:v>9.3141199999999993E-2</c:v>
                </c:pt>
                <c:pt idx="30434">
                  <c:v>9.3466300000000002E-2</c:v>
                </c:pt>
                <c:pt idx="30435">
                  <c:v>9.3801999999999996E-2</c:v>
                </c:pt>
                <c:pt idx="30436">
                  <c:v>9.4148300000000004E-2</c:v>
                </c:pt>
                <c:pt idx="30437">
                  <c:v>9.4505500000000006E-2</c:v>
                </c:pt>
                <c:pt idx="30438">
                  <c:v>9.4874700000000006E-2</c:v>
                </c:pt>
                <c:pt idx="30439">
                  <c:v>9.5256300000000002E-2</c:v>
                </c:pt>
                <c:pt idx="30440">
                  <c:v>9.5648200000000003E-2</c:v>
                </c:pt>
                <c:pt idx="30441">
                  <c:v>9.6047199999999999E-2</c:v>
                </c:pt>
                <c:pt idx="30442">
                  <c:v>9.6451599999999998E-2</c:v>
                </c:pt>
                <c:pt idx="30443">
                  <c:v>9.6860399999999999E-2</c:v>
                </c:pt>
                <c:pt idx="30444">
                  <c:v>9.7271700000000003E-2</c:v>
                </c:pt>
                <c:pt idx="30445">
                  <c:v>9.7684099999999996E-2</c:v>
                </c:pt>
                <c:pt idx="30446">
                  <c:v>9.8096500000000003E-2</c:v>
                </c:pt>
                <c:pt idx="30447">
                  <c:v>9.8507899999999995E-2</c:v>
                </c:pt>
                <c:pt idx="30448">
                  <c:v>9.8917000000000005E-2</c:v>
                </c:pt>
                <c:pt idx="30449">
                  <c:v>9.9322400000000005E-2</c:v>
                </c:pt>
                <c:pt idx="30450">
                  <c:v>9.9722900000000003E-2</c:v>
                </c:pt>
                <c:pt idx="30451">
                  <c:v>0.100117</c:v>
                </c:pt>
                <c:pt idx="30452">
                  <c:v>0.100504</c:v>
                </c:pt>
                <c:pt idx="30453">
                  <c:v>0.100882</c:v>
                </c:pt>
                <c:pt idx="30454">
                  <c:v>0.101248</c:v>
                </c:pt>
                <c:pt idx="30455">
                  <c:v>0.101602</c:v>
                </c:pt>
                <c:pt idx="30456">
                  <c:v>0.10194400000000001</c:v>
                </c:pt>
                <c:pt idx="30457">
                  <c:v>0.102273</c:v>
                </c:pt>
                <c:pt idx="30458">
                  <c:v>0.102586</c:v>
                </c:pt>
                <c:pt idx="30459">
                  <c:v>0.102885</c:v>
                </c:pt>
                <c:pt idx="30460">
                  <c:v>0.103168</c:v>
                </c:pt>
                <c:pt idx="30461">
                  <c:v>0.103434</c:v>
                </c:pt>
                <c:pt idx="30462">
                  <c:v>0.103681</c:v>
                </c:pt>
                <c:pt idx="30463">
                  <c:v>0.10391</c:v>
                </c:pt>
                <c:pt idx="30464">
                  <c:v>0.104117</c:v>
                </c:pt>
                <c:pt idx="30465">
                  <c:v>0.10430399999999999</c:v>
                </c:pt>
                <c:pt idx="30466">
                  <c:v>0.104467</c:v>
                </c:pt>
                <c:pt idx="30467">
                  <c:v>0.10460700000000001</c:v>
                </c:pt>
                <c:pt idx="30468">
                  <c:v>0.104722</c:v>
                </c:pt>
                <c:pt idx="30469">
                  <c:v>0.10481</c:v>
                </c:pt>
                <c:pt idx="30470">
                  <c:v>0.10487200000000001</c:v>
                </c:pt>
                <c:pt idx="30471">
                  <c:v>0.104905</c:v>
                </c:pt>
                <c:pt idx="30472">
                  <c:v>0.10491</c:v>
                </c:pt>
                <c:pt idx="30473">
                  <c:v>0.10488500000000001</c:v>
                </c:pt>
                <c:pt idx="30474">
                  <c:v>0.10483000000000001</c:v>
                </c:pt>
                <c:pt idx="30475">
                  <c:v>0.104742</c:v>
                </c:pt>
                <c:pt idx="30476">
                  <c:v>0.10462299999999999</c:v>
                </c:pt>
                <c:pt idx="30477">
                  <c:v>0.10447099999999999</c:v>
                </c:pt>
                <c:pt idx="30478">
                  <c:v>0.104285</c:v>
                </c:pt>
                <c:pt idx="30479">
                  <c:v>0.104065</c:v>
                </c:pt>
                <c:pt idx="30480">
                  <c:v>0.10381</c:v>
                </c:pt>
                <c:pt idx="30481">
                  <c:v>0.103523</c:v>
                </c:pt>
                <c:pt idx="30482">
                  <c:v>0.1032</c:v>
                </c:pt>
                <c:pt idx="30483">
                  <c:v>0.102843</c:v>
                </c:pt>
                <c:pt idx="30484">
                  <c:v>0.102451</c:v>
                </c:pt>
                <c:pt idx="30485">
                  <c:v>0.102023</c:v>
                </c:pt>
                <c:pt idx="30486">
                  <c:v>0.10156</c:v>
                </c:pt>
                <c:pt idx="30487">
                  <c:v>0.101062</c:v>
                </c:pt>
                <c:pt idx="30488">
                  <c:v>0.10052999999999999</c:v>
                </c:pt>
                <c:pt idx="30489">
                  <c:v>9.9964399999999995E-2</c:v>
                </c:pt>
                <c:pt idx="30490">
                  <c:v>9.9365499999999995E-2</c:v>
                </c:pt>
                <c:pt idx="30491">
                  <c:v>9.8734100000000005E-2</c:v>
                </c:pt>
                <c:pt idx="30492">
                  <c:v>9.8070699999999997E-2</c:v>
                </c:pt>
                <c:pt idx="30493">
                  <c:v>9.7375900000000001E-2</c:v>
                </c:pt>
                <c:pt idx="30494">
                  <c:v>9.6650600000000003E-2</c:v>
                </c:pt>
                <c:pt idx="30495">
                  <c:v>9.5895400000000006E-2</c:v>
                </c:pt>
                <c:pt idx="30496">
                  <c:v>9.5111100000000004E-2</c:v>
                </c:pt>
                <c:pt idx="30497">
                  <c:v>9.4298199999999999E-2</c:v>
                </c:pt>
                <c:pt idx="30498">
                  <c:v>9.3457499999999999E-2</c:v>
                </c:pt>
                <c:pt idx="30499">
                  <c:v>9.2590400000000003E-2</c:v>
                </c:pt>
                <c:pt idx="30500">
                  <c:v>9.1698600000000005E-2</c:v>
                </c:pt>
                <c:pt idx="30501">
                  <c:v>9.0783699999999995E-2</c:v>
                </c:pt>
                <c:pt idx="30502">
                  <c:v>8.9846999999999996E-2</c:v>
                </c:pt>
                <c:pt idx="30503">
                  <c:v>8.8890300000000005E-2</c:v>
                </c:pt>
                <c:pt idx="30504">
                  <c:v>8.7914800000000001E-2</c:v>
                </c:pt>
                <c:pt idx="30505">
                  <c:v>8.6921899999999996E-2</c:v>
                </c:pt>
                <c:pt idx="30506">
                  <c:v>8.5912699999999995E-2</c:v>
                </c:pt>
                <c:pt idx="30507">
                  <c:v>8.4889300000000001E-2</c:v>
                </c:pt>
                <c:pt idx="30508">
                  <c:v>8.38536E-2</c:v>
                </c:pt>
                <c:pt idx="30509">
                  <c:v>8.2808199999999998E-2</c:v>
                </c:pt>
                <c:pt idx="30510">
                  <c:v>8.1755599999999998E-2</c:v>
                </c:pt>
                <c:pt idx="30511">
                  <c:v>8.0697400000000002E-2</c:v>
                </c:pt>
                <c:pt idx="30512">
                  <c:v>7.9634300000000005E-2</c:v>
                </c:pt>
                <c:pt idx="30513">
                  <c:v>7.8567499999999998E-2</c:v>
                </c:pt>
                <c:pt idx="30514">
                  <c:v>7.7498999999999998E-2</c:v>
                </c:pt>
                <c:pt idx="30515">
                  <c:v>7.6431399999999997E-2</c:v>
                </c:pt>
                <c:pt idx="30516">
                  <c:v>7.5366600000000006E-2</c:v>
                </c:pt>
                <c:pt idx="30517">
                  <c:v>7.4306499999999998E-2</c:v>
                </c:pt>
                <c:pt idx="30518">
                  <c:v>7.3253100000000002E-2</c:v>
                </c:pt>
                <c:pt idx="30519">
                  <c:v>7.2208599999999998E-2</c:v>
                </c:pt>
                <c:pt idx="30520">
                  <c:v>7.1174899999999999E-2</c:v>
                </c:pt>
                <c:pt idx="30521">
                  <c:v>7.0153599999999997E-2</c:v>
                </c:pt>
                <c:pt idx="30522">
                  <c:v>6.9146299999999994E-2</c:v>
                </c:pt>
                <c:pt idx="30523">
                  <c:v>6.8154900000000004E-2</c:v>
                </c:pt>
                <c:pt idx="30524">
                  <c:v>6.7182199999999997E-2</c:v>
                </c:pt>
                <c:pt idx="30525">
                  <c:v>6.6231999999999999E-2</c:v>
                </c:pt>
                <c:pt idx="30526">
                  <c:v>6.5308000000000005E-2</c:v>
                </c:pt>
                <c:pt idx="30527">
                  <c:v>6.4411300000000005E-2</c:v>
                </c:pt>
                <c:pt idx="30528">
                  <c:v>6.3541399999999998E-2</c:v>
                </c:pt>
                <c:pt idx="30529">
                  <c:v>6.2698599999999993E-2</c:v>
                </c:pt>
                <c:pt idx="30530">
                  <c:v>6.18849E-2</c:v>
                </c:pt>
                <c:pt idx="30531">
                  <c:v>6.1102200000000002E-2</c:v>
                </c:pt>
                <c:pt idx="30532">
                  <c:v>6.0351200000000001E-2</c:v>
                </c:pt>
                <c:pt idx="30533">
                  <c:v>5.9632699999999997E-2</c:v>
                </c:pt>
                <c:pt idx="30534">
                  <c:v>5.8948300000000002E-2</c:v>
                </c:pt>
                <c:pt idx="30535">
                  <c:v>5.8299299999999998E-2</c:v>
                </c:pt>
                <c:pt idx="30536">
                  <c:v>5.7687000000000002E-2</c:v>
                </c:pt>
                <c:pt idx="30537">
                  <c:v>5.71119E-2</c:v>
                </c:pt>
                <c:pt idx="30538">
                  <c:v>5.65745E-2</c:v>
                </c:pt>
                <c:pt idx="30539">
                  <c:v>5.6075199999999999E-2</c:v>
                </c:pt>
                <c:pt idx="30540">
                  <c:v>5.5613999999999997E-2</c:v>
                </c:pt>
                <c:pt idx="30541">
                  <c:v>5.5191400000000002E-2</c:v>
                </c:pt>
                <c:pt idx="30542">
                  <c:v>5.48084E-2</c:v>
                </c:pt>
                <c:pt idx="30543">
                  <c:v>5.4466000000000001E-2</c:v>
                </c:pt>
                <c:pt idx="30544">
                  <c:v>5.4164900000000002E-2</c:v>
                </c:pt>
                <c:pt idx="30545">
                  <c:v>5.3905300000000003E-2</c:v>
                </c:pt>
                <c:pt idx="30546">
                  <c:v>5.3687600000000002E-2</c:v>
                </c:pt>
                <c:pt idx="30547">
                  <c:v>5.35126E-2</c:v>
                </c:pt>
                <c:pt idx="30548">
                  <c:v>5.33813E-2</c:v>
                </c:pt>
                <c:pt idx="30549">
                  <c:v>5.3294099999999997E-2</c:v>
                </c:pt>
                <c:pt idx="30550">
                  <c:v>5.3251E-2</c:v>
                </c:pt>
                <c:pt idx="30551">
                  <c:v>5.3251699999999999E-2</c:v>
                </c:pt>
                <c:pt idx="30552">
                  <c:v>5.3296099999999999E-2</c:v>
                </c:pt>
                <c:pt idx="30553">
                  <c:v>5.3383800000000002E-2</c:v>
                </c:pt>
                <c:pt idx="30554">
                  <c:v>5.3514300000000001E-2</c:v>
                </c:pt>
                <c:pt idx="30555">
                  <c:v>5.3686499999999998E-2</c:v>
                </c:pt>
                <c:pt idx="30556">
                  <c:v>5.3899799999999998E-2</c:v>
                </c:pt>
                <c:pt idx="30557">
                  <c:v>5.4153399999999997E-2</c:v>
                </c:pt>
                <c:pt idx="30558">
                  <c:v>5.4446399999999999E-2</c:v>
                </c:pt>
                <c:pt idx="30559">
                  <c:v>5.4778300000000002E-2</c:v>
                </c:pt>
                <c:pt idx="30560">
                  <c:v>5.5148200000000001E-2</c:v>
                </c:pt>
                <c:pt idx="30561">
                  <c:v>5.5555100000000003E-2</c:v>
                </c:pt>
                <c:pt idx="30562">
                  <c:v>5.59973E-2</c:v>
                </c:pt>
                <c:pt idx="30563">
                  <c:v>5.6473299999999997E-2</c:v>
                </c:pt>
                <c:pt idx="30564">
                  <c:v>5.69816E-2</c:v>
                </c:pt>
                <c:pt idx="30565">
                  <c:v>5.7521099999999999E-2</c:v>
                </c:pt>
                <c:pt idx="30566">
                  <c:v>5.8090200000000002E-2</c:v>
                </c:pt>
                <c:pt idx="30567">
                  <c:v>5.8687400000000001E-2</c:v>
                </c:pt>
                <c:pt idx="30568">
                  <c:v>5.9311200000000001E-2</c:v>
                </c:pt>
                <c:pt idx="30569">
                  <c:v>5.9960199999999998E-2</c:v>
                </c:pt>
                <c:pt idx="30570">
                  <c:v>6.0632800000000001E-2</c:v>
                </c:pt>
                <c:pt idx="30571">
                  <c:v>6.1327699999999999E-2</c:v>
                </c:pt>
                <c:pt idx="30572">
                  <c:v>6.20432E-2</c:v>
                </c:pt>
                <c:pt idx="30573">
                  <c:v>6.27775E-2</c:v>
                </c:pt>
                <c:pt idx="30574">
                  <c:v>6.3528500000000002E-2</c:v>
                </c:pt>
                <c:pt idx="30575">
                  <c:v>6.4294900000000002E-2</c:v>
                </c:pt>
                <c:pt idx="30576">
                  <c:v>6.5075400000000005E-2</c:v>
                </c:pt>
                <c:pt idx="30577">
                  <c:v>6.5868599999999999E-2</c:v>
                </c:pt>
                <c:pt idx="30578">
                  <c:v>6.6672999999999996E-2</c:v>
                </c:pt>
                <c:pt idx="30579">
                  <c:v>6.7486599999999994E-2</c:v>
                </c:pt>
                <c:pt idx="30580">
                  <c:v>6.8307000000000007E-2</c:v>
                </c:pt>
                <c:pt idx="30581">
                  <c:v>6.9131600000000001E-2</c:v>
                </c:pt>
                <c:pt idx="30582">
                  <c:v>6.9958199999999998E-2</c:v>
                </c:pt>
                <c:pt idx="30583">
                  <c:v>7.0784600000000003E-2</c:v>
                </c:pt>
                <c:pt idx="30584">
                  <c:v>7.1608599999999994E-2</c:v>
                </c:pt>
                <c:pt idx="30585">
                  <c:v>7.2428000000000006E-2</c:v>
                </c:pt>
                <c:pt idx="30586">
                  <c:v>7.3240799999999995E-2</c:v>
                </c:pt>
                <c:pt idx="30587">
                  <c:v>7.4045299999999994E-2</c:v>
                </c:pt>
                <c:pt idx="30588">
                  <c:v>7.48394E-2</c:v>
                </c:pt>
                <c:pt idx="30589">
                  <c:v>7.56212E-2</c:v>
                </c:pt>
                <c:pt idx="30590">
                  <c:v>7.6388200000000003E-2</c:v>
                </c:pt>
                <c:pt idx="30591">
                  <c:v>7.7137999999999998E-2</c:v>
                </c:pt>
                <c:pt idx="30592">
                  <c:v>7.7868499999999993E-2</c:v>
                </c:pt>
                <c:pt idx="30593">
                  <c:v>7.8577900000000006E-2</c:v>
                </c:pt>
                <c:pt idx="30594">
                  <c:v>7.9264699999999993E-2</c:v>
                </c:pt>
                <c:pt idx="30595">
                  <c:v>7.9927499999999999E-2</c:v>
                </c:pt>
                <c:pt idx="30596">
                  <c:v>8.0564899999999995E-2</c:v>
                </c:pt>
                <c:pt idx="30597">
                  <c:v>8.1175700000000003E-2</c:v>
                </c:pt>
                <c:pt idx="30598">
                  <c:v>8.1757999999999997E-2</c:v>
                </c:pt>
                <c:pt idx="30599">
                  <c:v>8.2309599999999997E-2</c:v>
                </c:pt>
                <c:pt idx="30600">
                  <c:v>8.2827899999999996E-2</c:v>
                </c:pt>
                <c:pt idx="30601">
                  <c:v>8.3310899999999993E-2</c:v>
                </c:pt>
                <c:pt idx="30602">
                  <c:v>8.3756999999999998E-2</c:v>
                </c:pt>
                <c:pt idx="30603">
                  <c:v>8.4164600000000006E-2</c:v>
                </c:pt>
                <c:pt idx="30604">
                  <c:v>8.4532200000000002E-2</c:v>
                </c:pt>
                <c:pt idx="30605">
                  <c:v>8.4858100000000006E-2</c:v>
                </c:pt>
                <c:pt idx="30606">
                  <c:v>8.5140999999999994E-2</c:v>
                </c:pt>
                <c:pt idx="30607">
                  <c:v>8.53796E-2</c:v>
                </c:pt>
                <c:pt idx="30608">
                  <c:v>8.5572400000000007E-2</c:v>
                </c:pt>
                <c:pt idx="30609">
                  <c:v>8.5718000000000003E-2</c:v>
                </c:pt>
                <c:pt idx="30610">
                  <c:v>8.5815299999999997E-2</c:v>
                </c:pt>
                <c:pt idx="30611">
                  <c:v>8.5863700000000001E-2</c:v>
                </c:pt>
                <c:pt idx="30612">
                  <c:v>8.58622E-2</c:v>
                </c:pt>
                <c:pt idx="30613">
                  <c:v>8.5810200000000003E-2</c:v>
                </c:pt>
                <c:pt idx="30614">
                  <c:v>8.5707400000000003E-2</c:v>
                </c:pt>
                <c:pt idx="30615">
                  <c:v>8.5552699999999995E-2</c:v>
                </c:pt>
                <c:pt idx="30616">
                  <c:v>8.5345299999999999E-2</c:v>
                </c:pt>
                <c:pt idx="30617">
                  <c:v>8.5084599999999996E-2</c:v>
                </c:pt>
                <c:pt idx="30618">
                  <c:v>8.4770399999999996E-2</c:v>
                </c:pt>
                <c:pt idx="30619">
                  <c:v>8.4401900000000002E-2</c:v>
                </c:pt>
                <c:pt idx="30620">
                  <c:v>8.39786E-2</c:v>
                </c:pt>
                <c:pt idx="30621">
                  <c:v>8.3499799999999999E-2</c:v>
                </c:pt>
                <c:pt idx="30622">
                  <c:v>8.2965300000000006E-2</c:v>
                </c:pt>
                <c:pt idx="30623">
                  <c:v>8.2375299999999999E-2</c:v>
                </c:pt>
                <c:pt idx="30624">
                  <c:v>8.1730200000000003E-2</c:v>
                </c:pt>
                <c:pt idx="30625">
                  <c:v>8.1030099999999994E-2</c:v>
                </c:pt>
                <c:pt idx="30626">
                  <c:v>8.0274999999999999E-2</c:v>
                </c:pt>
                <c:pt idx="30627">
                  <c:v>7.9465099999999997E-2</c:v>
                </c:pt>
                <c:pt idx="30628">
                  <c:v>7.8601000000000004E-2</c:v>
                </c:pt>
                <c:pt idx="30629">
                  <c:v>7.76834E-2</c:v>
                </c:pt>
                <c:pt idx="30630">
                  <c:v>7.6713400000000001E-2</c:v>
                </c:pt>
                <c:pt idx="30631">
                  <c:v>7.5691599999999998E-2</c:v>
                </c:pt>
                <c:pt idx="30632">
                  <c:v>7.4618799999999999E-2</c:v>
                </c:pt>
                <c:pt idx="30633">
                  <c:v>7.3495900000000003E-2</c:v>
                </c:pt>
                <c:pt idx="30634">
                  <c:v>7.2324200000000005E-2</c:v>
                </c:pt>
                <c:pt idx="30635">
                  <c:v>7.1105000000000002E-2</c:v>
                </c:pt>
                <c:pt idx="30636">
                  <c:v>6.9839700000000005E-2</c:v>
                </c:pt>
                <c:pt idx="30637">
                  <c:v>6.8529800000000002E-2</c:v>
                </c:pt>
                <c:pt idx="30638">
                  <c:v>6.7176700000000006E-2</c:v>
                </c:pt>
                <c:pt idx="30639">
                  <c:v>6.5781999999999993E-2</c:v>
                </c:pt>
                <c:pt idx="30640">
                  <c:v>6.4347299999999996E-2</c:v>
                </c:pt>
                <c:pt idx="30641">
                  <c:v>6.2875E-2</c:v>
                </c:pt>
                <c:pt idx="30642">
                  <c:v>6.1366999999999998E-2</c:v>
                </c:pt>
                <c:pt idx="30643">
                  <c:v>5.9825299999999998E-2</c:v>
                </c:pt>
                <c:pt idx="30644">
                  <c:v>5.8251499999999998E-2</c:v>
                </c:pt>
                <c:pt idx="30645">
                  <c:v>5.66469E-2</c:v>
                </c:pt>
                <c:pt idx="30646">
                  <c:v>5.5013300000000001E-2</c:v>
                </c:pt>
                <c:pt idx="30647">
                  <c:v>5.3353600000000001E-2</c:v>
                </c:pt>
                <c:pt idx="30648">
                  <c:v>5.16707E-2</c:v>
                </c:pt>
                <c:pt idx="30649">
                  <c:v>4.99666E-2</c:v>
                </c:pt>
                <c:pt idx="30650">
                  <c:v>4.8243000000000001E-2</c:v>
                </c:pt>
                <c:pt idx="30651">
                  <c:v>4.6502000000000002E-2</c:v>
                </c:pt>
                <c:pt idx="30652">
                  <c:v>4.47467E-2</c:v>
                </c:pt>
                <c:pt idx="30653">
                  <c:v>4.2979900000000001E-2</c:v>
                </c:pt>
                <c:pt idx="30654">
                  <c:v>4.1203900000000002E-2</c:v>
                </c:pt>
                <c:pt idx="30655">
                  <c:v>3.9421299999999999E-2</c:v>
                </c:pt>
                <c:pt idx="30656">
                  <c:v>3.7635299999999997E-2</c:v>
                </c:pt>
                <c:pt idx="30657">
                  <c:v>3.5849300000000001E-2</c:v>
                </c:pt>
                <c:pt idx="30658">
                  <c:v>3.40653E-2</c:v>
                </c:pt>
                <c:pt idx="30659">
                  <c:v>3.22835E-2</c:v>
                </c:pt>
                <c:pt idx="30660">
                  <c:v>3.05045E-2</c:v>
                </c:pt>
                <c:pt idx="30661">
                  <c:v>2.8732500000000001E-2</c:v>
                </c:pt>
                <c:pt idx="30662">
                  <c:v>2.6974100000000001E-2</c:v>
                </c:pt>
                <c:pt idx="30663">
                  <c:v>2.5235400000000002E-2</c:v>
                </c:pt>
                <c:pt idx="30664">
                  <c:v>2.3520300000000001E-2</c:v>
                </c:pt>
                <c:pt idx="30665">
                  <c:v>2.18297E-2</c:v>
                </c:pt>
                <c:pt idx="30666">
                  <c:v>2.01642E-2</c:v>
                </c:pt>
                <c:pt idx="30667">
                  <c:v>1.85261E-2</c:v>
                </c:pt>
                <c:pt idx="30668">
                  <c:v>1.69178E-2</c:v>
                </c:pt>
                <c:pt idx="30669">
                  <c:v>1.5341E-2</c:v>
                </c:pt>
                <c:pt idx="30670">
                  <c:v>1.37974E-2</c:v>
                </c:pt>
                <c:pt idx="30671">
                  <c:v>1.2289E-2</c:v>
                </c:pt>
                <c:pt idx="30672">
                  <c:v>1.08176E-2</c:v>
                </c:pt>
                <c:pt idx="30673" formatCode="0.00E+00">
                  <c:v>9.3843299999999998E-3</c:v>
                </c:pt>
                <c:pt idx="30674" formatCode="0.00E+00">
                  <c:v>7.9904599999999996E-3</c:v>
                </c:pt>
                <c:pt idx="30675" formatCode="0.00E+00">
                  <c:v>6.63739E-3</c:v>
                </c:pt>
                <c:pt idx="30676" formatCode="0.00E+00">
                  <c:v>5.3266800000000003E-3</c:v>
                </c:pt>
                <c:pt idx="30677" formatCode="0.00E+00">
                  <c:v>4.05961E-3</c:v>
                </c:pt>
                <c:pt idx="30678" formatCode="0.00E+00">
                  <c:v>2.8371199999999998E-3</c:v>
                </c:pt>
                <c:pt idx="30679" formatCode="0.00E+00">
                  <c:v>1.66033E-3</c:v>
                </c:pt>
                <c:pt idx="30680" formatCode="0.00E+00">
                  <c:v>5.3138299999999996E-4</c:v>
                </c:pt>
                <c:pt idx="30681" formatCode="0.00E+00">
                  <c:v>-5.4670800000000002E-4</c:v>
                </c:pt>
                <c:pt idx="30682" formatCode="0.00E+00">
                  <c:v>-1.5718500000000001E-3</c:v>
                </c:pt>
                <c:pt idx="30683" formatCode="0.00E+00">
                  <c:v>-2.5438599999999998E-3</c:v>
                </c:pt>
                <c:pt idx="30684" formatCode="0.00E+00">
                  <c:v>-3.4635600000000001E-3</c:v>
                </c:pt>
                <c:pt idx="30685" formatCode="0.00E+00">
                  <c:v>-4.3314699999999996E-3</c:v>
                </c:pt>
                <c:pt idx="30686" formatCode="0.00E+00">
                  <c:v>-5.1472699999999998E-3</c:v>
                </c:pt>
                <c:pt idx="30687" formatCode="0.00E+00">
                  <c:v>-5.9101400000000004E-3</c:v>
                </c:pt>
                <c:pt idx="30688" formatCode="0.00E+00">
                  <c:v>-6.6189999999999999E-3</c:v>
                </c:pt>
                <c:pt idx="30689" formatCode="0.00E+00">
                  <c:v>-7.2721699999999997E-3</c:v>
                </c:pt>
                <c:pt idx="30690" formatCode="0.00E+00">
                  <c:v>-7.8671399999999999E-3</c:v>
                </c:pt>
                <c:pt idx="30691" formatCode="0.00E+00">
                  <c:v>-8.4016899999999999E-3</c:v>
                </c:pt>
                <c:pt idx="30692" formatCode="0.00E+00">
                  <c:v>-8.8757999999999997E-3</c:v>
                </c:pt>
                <c:pt idx="30693" formatCode="0.00E+00">
                  <c:v>-9.2919000000000005E-3</c:v>
                </c:pt>
                <c:pt idx="30694" formatCode="0.00E+00">
                  <c:v>-9.6519199999999996E-3</c:v>
                </c:pt>
                <c:pt idx="30695" formatCode="0.00E+00">
                  <c:v>-9.9554499999999994E-3</c:v>
                </c:pt>
                <c:pt idx="30696">
                  <c:v>-1.02018E-2</c:v>
                </c:pt>
                <c:pt idx="30697">
                  <c:v>-1.0392E-2</c:v>
                </c:pt>
                <c:pt idx="30698">
                  <c:v>-1.05287E-2</c:v>
                </c:pt>
                <c:pt idx="30699">
                  <c:v>-1.0613900000000001E-2</c:v>
                </c:pt>
                <c:pt idx="30700">
                  <c:v>-1.06482E-2</c:v>
                </c:pt>
                <c:pt idx="30701">
                  <c:v>-1.0631699999999999E-2</c:v>
                </c:pt>
                <c:pt idx="30702">
                  <c:v>-1.05652E-2</c:v>
                </c:pt>
                <c:pt idx="30703">
                  <c:v>-1.0449699999999999E-2</c:v>
                </c:pt>
                <c:pt idx="30704">
                  <c:v>-1.0285799999999999E-2</c:v>
                </c:pt>
                <c:pt idx="30705">
                  <c:v>-1.0073500000000001E-2</c:v>
                </c:pt>
                <c:pt idx="30706" formatCode="0.00E+00">
                  <c:v>-9.8129700000000007E-3</c:v>
                </c:pt>
                <c:pt idx="30707" formatCode="0.00E+00">
                  <c:v>-9.5056700000000008E-3</c:v>
                </c:pt>
                <c:pt idx="30708" formatCode="0.00E+00">
                  <c:v>-9.1545499999999991E-3</c:v>
                </c:pt>
                <c:pt idx="30709" formatCode="0.00E+00">
                  <c:v>-8.7629800000000001E-3</c:v>
                </c:pt>
                <c:pt idx="30710" formatCode="0.00E+00">
                  <c:v>-8.33302E-3</c:v>
                </c:pt>
                <c:pt idx="30711" formatCode="0.00E+00">
                  <c:v>-7.8649700000000006E-3</c:v>
                </c:pt>
                <c:pt idx="30712" formatCode="0.00E+00">
                  <c:v>-7.3587799999999997E-3</c:v>
                </c:pt>
                <c:pt idx="30713" formatCode="0.00E+00">
                  <c:v>-6.8153800000000002E-3</c:v>
                </c:pt>
                <c:pt idx="30714" formatCode="0.00E+00">
                  <c:v>-6.2372900000000004E-3</c:v>
                </c:pt>
                <c:pt idx="30715" formatCode="0.00E+00">
                  <c:v>-5.6282199999999998E-3</c:v>
                </c:pt>
                <c:pt idx="30716" formatCode="0.00E+00">
                  <c:v>-4.9912200000000002E-3</c:v>
                </c:pt>
                <c:pt idx="30717" formatCode="0.00E+00">
                  <c:v>-4.3283599999999998E-3</c:v>
                </c:pt>
                <c:pt idx="30718" formatCode="0.00E+00">
                  <c:v>-3.6429000000000001E-3</c:v>
                </c:pt>
                <c:pt idx="30719" formatCode="0.00E+00">
                  <c:v>-2.9391700000000001E-3</c:v>
                </c:pt>
                <c:pt idx="30720" formatCode="0.00E+00">
                  <c:v>-2.2208900000000001E-3</c:v>
                </c:pt>
                <c:pt idx="30721" formatCode="0.00E+00">
                  <c:v>-1.49215E-3</c:v>
                </c:pt>
                <c:pt idx="30722" formatCode="0.00E+00">
                  <c:v>-7.5848300000000001E-4</c:v>
                </c:pt>
                <c:pt idx="30723" formatCode="0.00E+00">
                  <c:v>-2.38793E-5</c:v>
                </c:pt>
                <c:pt idx="30724" formatCode="0.00E+00">
                  <c:v>7.1111600000000003E-4</c:v>
                </c:pt>
                <c:pt idx="30725" formatCode="0.00E+00">
                  <c:v>1.4463E-3</c:v>
                </c:pt>
                <c:pt idx="30726" formatCode="0.00E+00">
                  <c:v>2.1790199999999998E-3</c:v>
                </c:pt>
                <c:pt idx="30727" formatCode="0.00E+00">
                  <c:v>2.9052800000000001E-3</c:v>
                </c:pt>
                <c:pt idx="30728" formatCode="0.00E+00">
                  <c:v>3.6221500000000002E-3</c:v>
                </c:pt>
                <c:pt idx="30729" formatCode="0.00E+00">
                  <c:v>4.3283499999999999E-3</c:v>
                </c:pt>
                <c:pt idx="30730" formatCode="0.00E+00">
                  <c:v>5.0226300000000001E-3</c:v>
                </c:pt>
                <c:pt idx="30731" formatCode="0.00E+00">
                  <c:v>5.7023799999999999E-3</c:v>
                </c:pt>
                <c:pt idx="30732" formatCode="0.00E+00">
                  <c:v>6.3645699999999999E-3</c:v>
                </c:pt>
                <c:pt idx="30733" formatCode="0.00E+00">
                  <c:v>7.0068099999999996E-3</c:v>
                </c:pt>
                <c:pt idx="30734" formatCode="0.00E+00">
                  <c:v>7.6271100000000003E-3</c:v>
                </c:pt>
                <c:pt idx="30735" formatCode="0.00E+00">
                  <c:v>8.2234500000000002E-3</c:v>
                </c:pt>
                <c:pt idx="30736" formatCode="0.00E+00">
                  <c:v>8.7931399999999996E-3</c:v>
                </c:pt>
                <c:pt idx="30737" formatCode="0.00E+00">
                  <c:v>9.3331200000000003E-3</c:v>
                </c:pt>
                <c:pt idx="30738" formatCode="0.00E+00">
                  <c:v>9.84171E-3</c:v>
                </c:pt>
                <c:pt idx="30739">
                  <c:v>1.03184E-2</c:v>
                </c:pt>
                <c:pt idx="30740">
                  <c:v>1.0761700000000001E-2</c:v>
                </c:pt>
                <c:pt idx="30741">
                  <c:v>1.11693E-2</c:v>
                </c:pt>
                <c:pt idx="30742">
                  <c:v>1.1539900000000001E-2</c:v>
                </c:pt>
                <c:pt idx="30743">
                  <c:v>1.1873699999999999E-2</c:v>
                </c:pt>
                <c:pt idx="30744">
                  <c:v>1.21706E-2</c:v>
                </c:pt>
                <c:pt idx="30745">
                  <c:v>1.24279E-2</c:v>
                </c:pt>
                <c:pt idx="30746">
                  <c:v>1.26429E-2</c:v>
                </c:pt>
                <c:pt idx="30747">
                  <c:v>1.28139E-2</c:v>
                </c:pt>
                <c:pt idx="30748">
                  <c:v>1.29401E-2</c:v>
                </c:pt>
                <c:pt idx="30749">
                  <c:v>1.3021E-2</c:v>
                </c:pt>
                <c:pt idx="30750">
                  <c:v>1.3055300000000001E-2</c:v>
                </c:pt>
                <c:pt idx="30751">
                  <c:v>1.30405E-2</c:v>
                </c:pt>
                <c:pt idx="30752">
                  <c:v>1.2974899999999999E-2</c:v>
                </c:pt>
                <c:pt idx="30753">
                  <c:v>1.28582E-2</c:v>
                </c:pt>
                <c:pt idx="30754">
                  <c:v>1.26912E-2</c:v>
                </c:pt>
                <c:pt idx="30755">
                  <c:v>1.2474000000000001E-2</c:v>
                </c:pt>
                <c:pt idx="30756">
                  <c:v>1.22066E-2</c:v>
                </c:pt>
                <c:pt idx="30757">
                  <c:v>1.1890100000000001E-2</c:v>
                </c:pt>
                <c:pt idx="30758">
                  <c:v>1.1526E-2</c:v>
                </c:pt>
                <c:pt idx="30759">
                  <c:v>1.11118E-2</c:v>
                </c:pt>
                <c:pt idx="30760">
                  <c:v>1.06423E-2</c:v>
                </c:pt>
                <c:pt idx="30761">
                  <c:v>1.0116200000000001E-2</c:v>
                </c:pt>
                <c:pt idx="30762" formatCode="0.00E+00">
                  <c:v>9.5377299999999995E-3</c:v>
                </c:pt>
                <c:pt idx="30763" formatCode="0.00E+00">
                  <c:v>8.9114699999999995E-3</c:v>
                </c:pt>
                <c:pt idx="30764" formatCode="0.00E+00">
                  <c:v>8.2389799999999999E-3</c:v>
                </c:pt>
                <c:pt idx="30765" formatCode="0.00E+00">
                  <c:v>7.5204E-3</c:v>
                </c:pt>
                <c:pt idx="30766" formatCode="0.00E+00">
                  <c:v>6.7557499999999996E-3</c:v>
                </c:pt>
                <c:pt idx="30767" formatCode="0.00E+00">
                  <c:v>5.9449000000000004E-3</c:v>
                </c:pt>
                <c:pt idx="30768" formatCode="0.00E+00">
                  <c:v>5.0881700000000004E-3</c:v>
                </c:pt>
                <c:pt idx="30769" formatCode="0.00E+00">
                  <c:v>4.1869999999999997E-3</c:v>
                </c:pt>
                <c:pt idx="30770" formatCode="0.00E+00">
                  <c:v>3.2428100000000001E-3</c:v>
                </c:pt>
                <c:pt idx="30771" formatCode="0.00E+00">
                  <c:v>2.2562099999999998E-3</c:v>
                </c:pt>
                <c:pt idx="30772" formatCode="0.00E+00">
                  <c:v>1.2282899999999999E-3</c:v>
                </c:pt>
                <c:pt idx="30773" formatCode="0.00E+00">
                  <c:v>1.6174200000000001E-4</c:v>
                </c:pt>
                <c:pt idx="30774" formatCode="0.00E+00">
                  <c:v>-9.4058200000000003E-4</c:v>
                </c:pt>
                <c:pt idx="30775" formatCode="0.00E+00">
                  <c:v>-2.0774999999999999E-3</c:v>
                </c:pt>
                <c:pt idx="30776" formatCode="0.00E+00">
                  <c:v>-3.2493000000000001E-3</c:v>
                </c:pt>
                <c:pt idx="30777" formatCode="0.00E+00">
                  <c:v>-4.4563500000000004E-3</c:v>
                </c:pt>
                <c:pt idx="30778" formatCode="0.00E+00">
                  <c:v>-5.6978699999999998E-3</c:v>
                </c:pt>
                <c:pt idx="30779" formatCode="0.00E+00">
                  <c:v>-6.9717700000000004E-3</c:v>
                </c:pt>
                <c:pt idx="30780" formatCode="0.00E+00">
                  <c:v>-8.2752799999999994E-3</c:v>
                </c:pt>
                <c:pt idx="30781" formatCode="0.00E+00">
                  <c:v>-9.6055199999999993E-3</c:v>
                </c:pt>
                <c:pt idx="30782">
                  <c:v>-1.09602E-2</c:v>
                </c:pt>
                <c:pt idx="30783">
                  <c:v>-1.23377E-2</c:v>
                </c:pt>
                <c:pt idx="30784">
                  <c:v>-1.3736399999999999E-2</c:v>
                </c:pt>
                <c:pt idx="30785">
                  <c:v>-1.5154000000000001E-2</c:v>
                </c:pt>
                <c:pt idx="30786">
                  <c:v>-1.65872E-2</c:v>
                </c:pt>
                <c:pt idx="30787">
                  <c:v>-1.80325E-2</c:v>
                </c:pt>
                <c:pt idx="30788">
                  <c:v>-1.94877E-2</c:v>
                </c:pt>
                <c:pt idx="30789">
                  <c:v>-2.0952700000000001E-2</c:v>
                </c:pt>
                <c:pt idx="30790">
                  <c:v>-2.2427300000000001E-2</c:v>
                </c:pt>
                <c:pt idx="30791">
                  <c:v>-2.3909799999999998E-2</c:v>
                </c:pt>
                <c:pt idx="30792">
                  <c:v>-2.5396999999999999E-2</c:v>
                </c:pt>
                <c:pt idx="30793">
                  <c:v>-2.6885900000000001E-2</c:v>
                </c:pt>
                <c:pt idx="30794">
                  <c:v>-2.8374E-2</c:v>
                </c:pt>
                <c:pt idx="30795">
                  <c:v>-2.98585E-2</c:v>
                </c:pt>
                <c:pt idx="30796">
                  <c:v>-3.1337499999999997E-2</c:v>
                </c:pt>
                <c:pt idx="30797">
                  <c:v>-3.2810400000000003E-2</c:v>
                </c:pt>
                <c:pt idx="30798">
                  <c:v>-3.42738E-2</c:v>
                </c:pt>
                <c:pt idx="30799">
                  <c:v>-3.5722499999999997E-2</c:v>
                </c:pt>
                <c:pt idx="30800">
                  <c:v>-3.7152999999999999E-2</c:v>
                </c:pt>
                <c:pt idx="30801">
                  <c:v>-3.8563899999999998E-2</c:v>
                </c:pt>
                <c:pt idx="30802">
                  <c:v>-3.9953900000000001E-2</c:v>
                </c:pt>
                <c:pt idx="30803">
                  <c:v>-4.1320200000000001E-2</c:v>
                </c:pt>
                <c:pt idx="30804">
                  <c:v>-4.2659799999999998E-2</c:v>
                </c:pt>
                <c:pt idx="30805">
                  <c:v>-4.3970000000000002E-2</c:v>
                </c:pt>
                <c:pt idx="30806">
                  <c:v>-4.5244699999999999E-2</c:v>
                </c:pt>
                <c:pt idx="30807">
                  <c:v>-4.6476200000000002E-2</c:v>
                </c:pt>
                <c:pt idx="30808">
                  <c:v>-4.76607E-2</c:v>
                </c:pt>
                <c:pt idx="30809">
                  <c:v>-4.8799599999999999E-2</c:v>
                </c:pt>
                <c:pt idx="30810">
                  <c:v>-4.9894599999999997E-2</c:v>
                </c:pt>
                <c:pt idx="30811">
                  <c:v>-5.0944400000000001E-2</c:v>
                </c:pt>
                <c:pt idx="30812">
                  <c:v>-5.19482E-2</c:v>
                </c:pt>
                <c:pt idx="30813">
                  <c:v>-5.2906099999999998E-2</c:v>
                </c:pt>
                <c:pt idx="30814">
                  <c:v>-5.38171E-2</c:v>
                </c:pt>
                <c:pt idx="30815">
                  <c:v>-5.4679199999999997E-2</c:v>
                </c:pt>
                <c:pt idx="30816">
                  <c:v>-5.54896E-2</c:v>
                </c:pt>
                <c:pt idx="30817">
                  <c:v>-5.62461E-2</c:v>
                </c:pt>
                <c:pt idx="30818">
                  <c:v>-5.69483E-2</c:v>
                </c:pt>
                <c:pt idx="30819">
                  <c:v>-5.7596700000000001E-2</c:v>
                </c:pt>
                <c:pt idx="30820">
                  <c:v>-5.8192099999999997E-2</c:v>
                </c:pt>
                <c:pt idx="30821">
                  <c:v>-5.8738400000000003E-2</c:v>
                </c:pt>
                <c:pt idx="30822">
                  <c:v>-5.92414E-2</c:v>
                </c:pt>
                <c:pt idx="30823">
                  <c:v>-5.97052E-2</c:v>
                </c:pt>
                <c:pt idx="30824">
                  <c:v>-6.0129799999999997E-2</c:v>
                </c:pt>
                <c:pt idx="30825">
                  <c:v>-6.0512700000000003E-2</c:v>
                </c:pt>
                <c:pt idx="30826">
                  <c:v>-6.0852200000000002E-2</c:v>
                </c:pt>
                <c:pt idx="30827">
                  <c:v>-6.1147199999999999E-2</c:v>
                </c:pt>
                <c:pt idx="30828">
                  <c:v>-6.1395900000000003E-2</c:v>
                </c:pt>
                <c:pt idx="30829">
                  <c:v>-6.1596600000000001E-2</c:v>
                </c:pt>
                <c:pt idx="30830">
                  <c:v>-6.1748999999999998E-2</c:v>
                </c:pt>
                <c:pt idx="30831">
                  <c:v>-6.1854600000000003E-2</c:v>
                </c:pt>
                <c:pt idx="30832">
                  <c:v>-6.19153E-2</c:v>
                </c:pt>
                <c:pt idx="30833">
                  <c:v>-6.1933599999999998E-2</c:v>
                </c:pt>
                <c:pt idx="30834">
                  <c:v>-6.1913599999999999E-2</c:v>
                </c:pt>
                <c:pt idx="30835">
                  <c:v>-6.1860199999999997E-2</c:v>
                </c:pt>
                <c:pt idx="30836">
                  <c:v>-6.1777800000000001E-2</c:v>
                </c:pt>
                <c:pt idx="30837">
                  <c:v>-6.16699E-2</c:v>
                </c:pt>
                <c:pt idx="30838">
                  <c:v>-6.15367E-2</c:v>
                </c:pt>
                <c:pt idx="30839">
                  <c:v>-6.1376699999999999E-2</c:v>
                </c:pt>
                <c:pt idx="30840">
                  <c:v>-6.1190700000000001E-2</c:v>
                </c:pt>
                <c:pt idx="30841">
                  <c:v>-6.0982700000000001E-2</c:v>
                </c:pt>
                <c:pt idx="30842">
                  <c:v>-6.0756299999999999E-2</c:v>
                </c:pt>
                <c:pt idx="30843">
                  <c:v>-6.0513299999999999E-2</c:v>
                </c:pt>
                <c:pt idx="30844">
                  <c:v>-6.0255900000000001E-2</c:v>
                </c:pt>
                <c:pt idx="30845">
                  <c:v>-5.9987199999999997E-2</c:v>
                </c:pt>
                <c:pt idx="30846">
                  <c:v>-5.9708900000000002E-2</c:v>
                </c:pt>
                <c:pt idx="30847">
                  <c:v>-5.9421799999999997E-2</c:v>
                </c:pt>
                <c:pt idx="30848">
                  <c:v>-5.9128199999999999E-2</c:v>
                </c:pt>
                <c:pt idx="30849">
                  <c:v>-5.8832700000000002E-2</c:v>
                </c:pt>
                <c:pt idx="30850">
                  <c:v>-5.8539599999999997E-2</c:v>
                </c:pt>
                <c:pt idx="30851">
                  <c:v>-5.8251799999999999E-2</c:v>
                </c:pt>
                <c:pt idx="30852">
                  <c:v>-5.7972700000000002E-2</c:v>
                </c:pt>
                <c:pt idx="30853">
                  <c:v>-5.7706399999999998E-2</c:v>
                </c:pt>
                <c:pt idx="30854">
                  <c:v>-5.7454499999999999E-2</c:v>
                </c:pt>
                <c:pt idx="30855">
                  <c:v>-5.7216099999999999E-2</c:v>
                </c:pt>
                <c:pt idx="30856">
                  <c:v>-5.6991600000000003E-2</c:v>
                </c:pt>
                <c:pt idx="30857">
                  <c:v>-5.67825E-2</c:v>
                </c:pt>
                <c:pt idx="30858">
                  <c:v>-5.6589899999999999E-2</c:v>
                </c:pt>
                <c:pt idx="30859">
                  <c:v>-5.64155E-2</c:v>
                </c:pt>
                <c:pt idx="30860">
                  <c:v>-5.6262300000000001E-2</c:v>
                </c:pt>
                <c:pt idx="30861">
                  <c:v>-5.61334E-2</c:v>
                </c:pt>
                <c:pt idx="30862">
                  <c:v>-5.60318E-2</c:v>
                </c:pt>
                <c:pt idx="30863">
                  <c:v>-5.5960700000000002E-2</c:v>
                </c:pt>
                <c:pt idx="30864">
                  <c:v>-5.5924500000000002E-2</c:v>
                </c:pt>
                <c:pt idx="30865">
                  <c:v>-5.5927900000000003E-2</c:v>
                </c:pt>
                <c:pt idx="30866">
                  <c:v>-5.5973799999999997E-2</c:v>
                </c:pt>
                <c:pt idx="30867">
                  <c:v>-5.60644E-2</c:v>
                </c:pt>
                <c:pt idx="30868">
                  <c:v>-5.6202500000000002E-2</c:v>
                </c:pt>
                <c:pt idx="30869">
                  <c:v>-5.6390999999999997E-2</c:v>
                </c:pt>
                <c:pt idx="30870">
                  <c:v>-5.6632399999999999E-2</c:v>
                </c:pt>
                <c:pt idx="30871">
                  <c:v>-5.6930099999999997E-2</c:v>
                </c:pt>
                <c:pt idx="30872">
                  <c:v>-5.72854E-2</c:v>
                </c:pt>
                <c:pt idx="30873">
                  <c:v>-5.7697400000000003E-2</c:v>
                </c:pt>
                <c:pt idx="30874">
                  <c:v>-5.8167400000000001E-2</c:v>
                </c:pt>
                <c:pt idx="30875">
                  <c:v>-5.86992E-2</c:v>
                </c:pt>
                <c:pt idx="30876">
                  <c:v>-5.9295800000000003E-2</c:v>
                </c:pt>
                <c:pt idx="30877">
                  <c:v>-5.9956000000000002E-2</c:v>
                </c:pt>
                <c:pt idx="30878">
                  <c:v>-6.06762E-2</c:v>
                </c:pt>
                <c:pt idx="30879">
                  <c:v>-6.1453000000000001E-2</c:v>
                </c:pt>
                <c:pt idx="30880">
                  <c:v>-6.2284399999999997E-2</c:v>
                </c:pt>
                <c:pt idx="30881">
                  <c:v>-6.3170100000000007E-2</c:v>
                </c:pt>
                <c:pt idx="30882">
                  <c:v>-6.4111000000000001E-2</c:v>
                </c:pt>
                <c:pt idx="30883">
                  <c:v>-6.5106899999999995E-2</c:v>
                </c:pt>
                <c:pt idx="30884">
                  <c:v>-6.6156800000000002E-2</c:v>
                </c:pt>
                <c:pt idx="30885">
                  <c:v>-6.7263600000000007E-2</c:v>
                </c:pt>
                <c:pt idx="30886">
                  <c:v>-6.8432599999999996E-2</c:v>
                </c:pt>
                <c:pt idx="30887">
                  <c:v>-6.96663E-2</c:v>
                </c:pt>
                <c:pt idx="30888">
                  <c:v>-7.0963999999999999E-2</c:v>
                </c:pt>
                <c:pt idx="30889">
                  <c:v>-7.2325899999999999E-2</c:v>
                </c:pt>
                <c:pt idx="30890">
                  <c:v>-7.3753299999999994E-2</c:v>
                </c:pt>
                <c:pt idx="30891">
                  <c:v>-7.5245699999999999E-2</c:v>
                </c:pt>
                <c:pt idx="30892">
                  <c:v>-7.6801499999999995E-2</c:v>
                </c:pt>
                <c:pt idx="30893">
                  <c:v>-7.8421000000000005E-2</c:v>
                </c:pt>
                <c:pt idx="30894">
                  <c:v>-8.0105300000000004E-2</c:v>
                </c:pt>
                <c:pt idx="30895">
                  <c:v>-8.1853899999999993E-2</c:v>
                </c:pt>
                <c:pt idx="30896">
                  <c:v>-8.3667400000000003E-2</c:v>
                </c:pt>
                <c:pt idx="30897">
                  <c:v>-8.5549299999999995E-2</c:v>
                </c:pt>
                <c:pt idx="30898">
                  <c:v>-8.7500499999999995E-2</c:v>
                </c:pt>
                <c:pt idx="30899">
                  <c:v>-8.9518100000000003E-2</c:v>
                </c:pt>
                <c:pt idx="30900">
                  <c:v>-9.1599700000000006E-2</c:v>
                </c:pt>
                <c:pt idx="30901">
                  <c:v>-9.37447E-2</c:v>
                </c:pt>
                <c:pt idx="30902">
                  <c:v>-9.5951999999999996E-2</c:v>
                </c:pt>
                <c:pt idx="30903">
                  <c:v>-9.8219100000000004E-2</c:v>
                </c:pt>
                <c:pt idx="30904">
                  <c:v>-0.10054299999999999</c:v>
                </c:pt>
                <c:pt idx="30905">
                  <c:v>-0.102922</c:v>
                </c:pt>
                <c:pt idx="30906">
                  <c:v>-0.105347</c:v>
                </c:pt>
                <c:pt idx="30907">
                  <c:v>-0.107808</c:v>
                </c:pt>
                <c:pt idx="30908">
                  <c:v>-0.110301</c:v>
                </c:pt>
                <c:pt idx="30909">
                  <c:v>-0.112826</c:v>
                </c:pt>
                <c:pt idx="30910">
                  <c:v>-0.115383</c:v>
                </c:pt>
                <c:pt idx="30911">
                  <c:v>-0.117966</c:v>
                </c:pt>
                <c:pt idx="30912">
                  <c:v>-0.12057</c:v>
                </c:pt>
                <c:pt idx="30913">
                  <c:v>-0.123194</c:v>
                </c:pt>
                <c:pt idx="30914">
                  <c:v>-0.125836</c:v>
                </c:pt>
                <c:pt idx="30915">
                  <c:v>-0.128493</c:v>
                </c:pt>
                <c:pt idx="30916">
                  <c:v>-0.131162</c:v>
                </c:pt>
                <c:pt idx="30917">
                  <c:v>-0.13383999999999999</c:v>
                </c:pt>
                <c:pt idx="30918">
                  <c:v>-0.13652700000000001</c:v>
                </c:pt>
                <c:pt idx="30919">
                  <c:v>-0.13922100000000001</c:v>
                </c:pt>
                <c:pt idx="30920">
                  <c:v>-0.14191999999999999</c:v>
                </c:pt>
                <c:pt idx="30921">
                  <c:v>-0.14462</c:v>
                </c:pt>
                <c:pt idx="30922">
                  <c:v>-0.147318</c:v>
                </c:pt>
                <c:pt idx="30923">
                  <c:v>-0.150009</c:v>
                </c:pt>
                <c:pt idx="30924">
                  <c:v>-0.15268499999999999</c:v>
                </c:pt>
                <c:pt idx="30925">
                  <c:v>-0.15534000000000001</c:v>
                </c:pt>
                <c:pt idx="30926">
                  <c:v>-0.157972</c:v>
                </c:pt>
                <c:pt idx="30927">
                  <c:v>-0.160584</c:v>
                </c:pt>
                <c:pt idx="30928">
                  <c:v>-0.16317400000000001</c:v>
                </c:pt>
                <c:pt idx="30929">
                  <c:v>-0.16573099999999999</c:v>
                </c:pt>
                <c:pt idx="30930">
                  <c:v>-0.16824600000000001</c:v>
                </c:pt>
                <c:pt idx="30931">
                  <c:v>-0.170712</c:v>
                </c:pt>
                <c:pt idx="30932">
                  <c:v>-0.173128</c:v>
                </c:pt>
                <c:pt idx="30933">
                  <c:v>-0.17549200000000001</c:v>
                </c:pt>
                <c:pt idx="30934">
                  <c:v>-0.17780199999999999</c:v>
                </c:pt>
                <c:pt idx="30935">
                  <c:v>-0.180059</c:v>
                </c:pt>
                <c:pt idx="30936">
                  <c:v>-0.18226000000000001</c:v>
                </c:pt>
                <c:pt idx="30937">
                  <c:v>-0.18440100000000001</c:v>
                </c:pt>
                <c:pt idx="30938">
                  <c:v>-0.18648000000000001</c:v>
                </c:pt>
                <c:pt idx="30939">
                  <c:v>-0.18849299999999999</c:v>
                </c:pt>
                <c:pt idx="30940">
                  <c:v>-0.190438</c:v>
                </c:pt>
                <c:pt idx="30941">
                  <c:v>-0.19231200000000001</c:v>
                </c:pt>
                <c:pt idx="30942">
                  <c:v>-0.19411500000000001</c:v>
                </c:pt>
                <c:pt idx="30943">
                  <c:v>-0.19584699999999999</c:v>
                </c:pt>
                <c:pt idx="30944">
                  <c:v>-0.19750599999999999</c:v>
                </c:pt>
                <c:pt idx="30945">
                  <c:v>-0.19908999999999999</c:v>
                </c:pt>
                <c:pt idx="30946">
                  <c:v>-0.200598</c:v>
                </c:pt>
                <c:pt idx="30947">
                  <c:v>-0.20202300000000001</c:v>
                </c:pt>
                <c:pt idx="30948">
                  <c:v>-0.20335900000000001</c:v>
                </c:pt>
                <c:pt idx="30949">
                  <c:v>-0.20460400000000001</c:v>
                </c:pt>
                <c:pt idx="30950">
                  <c:v>-0.20575299999999999</c:v>
                </c:pt>
                <c:pt idx="30951">
                  <c:v>-0.20680599999999999</c:v>
                </c:pt>
                <c:pt idx="30952">
                  <c:v>-0.207761</c:v>
                </c:pt>
                <c:pt idx="30953">
                  <c:v>-0.208619</c:v>
                </c:pt>
                <c:pt idx="30954">
                  <c:v>-0.20937600000000001</c:v>
                </c:pt>
                <c:pt idx="30955">
                  <c:v>-0.21002999999999999</c:v>
                </c:pt>
                <c:pt idx="30956">
                  <c:v>-0.21058399999999999</c:v>
                </c:pt>
                <c:pt idx="30957">
                  <c:v>-0.21104200000000001</c:v>
                </c:pt>
                <c:pt idx="30958">
                  <c:v>-0.21140500000000001</c:v>
                </c:pt>
                <c:pt idx="30959">
                  <c:v>-0.211676</c:v>
                </c:pt>
                <c:pt idx="30960">
                  <c:v>-0.21185200000000001</c:v>
                </c:pt>
                <c:pt idx="30961">
                  <c:v>-0.21193600000000001</c:v>
                </c:pt>
                <c:pt idx="30962">
                  <c:v>-0.211924</c:v>
                </c:pt>
                <c:pt idx="30963">
                  <c:v>-0.21181700000000001</c:v>
                </c:pt>
                <c:pt idx="30964">
                  <c:v>-0.211614</c:v>
                </c:pt>
                <c:pt idx="30965">
                  <c:v>-0.21131800000000001</c:v>
                </c:pt>
                <c:pt idx="30966">
                  <c:v>-0.21093100000000001</c:v>
                </c:pt>
                <c:pt idx="30967">
                  <c:v>-0.210453</c:v>
                </c:pt>
                <c:pt idx="30968">
                  <c:v>-0.20988200000000001</c:v>
                </c:pt>
                <c:pt idx="30969">
                  <c:v>-0.20921999999999999</c:v>
                </c:pt>
                <c:pt idx="30970">
                  <c:v>-0.20846500000000001</c:v>
                </c:pt>
                <c:pt idx="30971">
                  <c:v>-0.207619</c:v>
                </c:pt>
                <c:pt idx="30972">
                  <c:v>-0.206682</c:v>
                </c:pt>
                <c:pt idx="30973">
                  <c:v>-0.205652</c:v>
                </c:pt>
                <c:pt idx="30974">
                  <c:v>-0.20453499999999999</c:v>
                </c:pt>
                <c:pt idx="30975">
                  <c:v>-0.20333699999999999</c:v>
                </c:pt>
                <c:pt idx="30976">
                  <c:v>-0.202068</c:v>
                </c:pt>
                <c:pt idx="30977">
                  <c:v>-0.20072799999999999</c:v>
                </c:pt>
                <c:pt idx="30978">
                  <c:v>-0.199318</c:v>
                </c:pt>
                <c:pt idx="30979">
                  <c:v>-0.19784099999999999</c:v>
                </c:pt>
                <c:pt idx="30980">
                  <c:v>-0.196297</c:v>
                </c:pt>
                <c:pt idx="30981">
                  <c:v>-0.194688</c:v>
                </c:pt>
                <c:pt idx="30982">
                  <c:v>-0.19301499999999999</c:v>
                </c:pt>
                <c:pt idx="30983">
                  <c:v>-0.191279</c:v>
                </c:pt>
                <c:pt idx="30984">
                  <c:v>-0.18948000000000001</c:v>
                </c:pt>
                <c:pt idx="30985">
                  <c:v>-0.18762200000000001</c:v>
                </c:pt>
                <c:pt idx="30986">
                  <c:v>-0.18571799999999999</c:v>
                </c:pt>
                <c:pt idx="30987">
                  <c:v>-0.183777</c:v>
                </c:pt>
                <c:pt idx="30988">
                  <c:v>-0.18180499999999999</c:v>
                </c:pt>
                <c:pt idx="30989">
                  <c:v>-0.17980399999999999</c:v>
                </c:pt>
                <c:pt idx="30990">
                  <c:v>-0.17777599999999999</c:v>
                </c:pt>
                <c:pt idx="30991">
                  <c:v>-0.17572399999999999</c:v>
                </c:pt>
                <c:pt idx="30992">
                  <c:v>-0.173648</c:v>
                </c:pt>
                <c:pt idx="30993">
                  <c:v>-0.17155200000000001</c:v>
                </c:pt>
                <c:pt idx="30994">
                  <c:v>-0.16944600000000001</c:v>
                </c:pt>
                <c:pt idx="30995">
                  <c:v>-0.16733600000000001</c:v>
                </c:pt>
                <c:pt idx="30996">
                  <c:v>-0.16522800000000001</c:v>
                </c:pt>
                <c:pt idx="30997">
                  <c:v>-0.16312399999999999</c:v>
                </c:pt>
                <c:pt idx="30998">
                  <c:v>-0.161024</c:v>
                </c:pt>
                <c:pt idx="30999">
                  <c:v>-0.15892999999999999</c:v>
                </c:pt>
                <c:pt idx="31000">
                  <c:v>-0.15684799999999999</c:v>
                </c:pt>
                <c:pt idx="31001">
                  <c:v>-0.15478900000000001</c:v>
                </c:pt>
                <c:pt idx="31002">
                  <c:v>-0.15276500000000001</c:v>
                </c:pt>
                <c:pt idx="31003">
                  <c:v>-0.150784</c:v>
                </c:pt>
                <c:pt idx="31004">
                  <c:v>-0.14885399999999999</c:v>
                </c:pt>
                <c:pt idx="31005">
                  <c:v>-0.146979</c:v>
                </c:pt>
                <c:pt idx="31006">
                  <c:v>-0.14516100000000001</c:v>
                </c:pt>
                <c:pt idx="31007">
                  <c:v>-0.143402</c:v>
                </c:pt>
                <c:pt idx="31008">
                  <c:v>-0.141708</c:v>
                </c:pt>
                <c:pt idx="31009">
                  <c:v>-0.14008799999999999</c:v>
                </c:pt>
                <c:pt idx="31010">
                  <c:v>-0.138547</c:v>
                </c:pt>
                <c:pt idx="31011">
                  <c:v>-0.13708500000000001</c:v>
                </c:pt>
                <c:pt idx="31012">
                  <c:v>-0.13570599999999999</c:v>
                </c:pt>
                <c:pt idx="31013">
                  <c:v>-0.13441600000000001</c:v>
                </c:pt>
                <c:pt idx="31014">
                  <c:v>-0.133218</c:v>
                </c:pt>
                <c:pt idx="31015">
                  <c:v>-0.13211100000000001</c:v>
                </c:pt>
                <c:pt idx="31016">
                  <c:v>-0.13109299999999999</c:v>
                </c:pt>
                <c:pt idx="31017">
                  <c:v>-0.13016900000000001</c:v>
                </c:pt>
                <c:pt idx="31018">
                  <c:v>-0.12934399999999999</c:v>
                </c:pt>
                <c:pt idx="31019">
                  <c:v>-0.12862299999999999</c:v>
                </c:pt>
                <c:pt idx="31020">
                  <c:v>-0.12800700000000001</c:v>
                </c:pt>
                <c:pt idx="31021">
                  <c:v>-0.127497</c:v>
                </c:pt>
                <c:pt idx="31022">
                  <c:v>-0.12709599999999999</c:v>
                </c:pt>
                <c:pt idx="31023">
                  <c:v>-0.126806</c:v>
                </c:pt>
                <c:pt idx="31024">
                  <c:v>-0.12663099999999999</c:v>
                </c:pt>
                <c:pt idx="31025">
                  <c:v>-0.12656999999999999</c:v>
                </c:pt>
                <c:pt idx="31026">
                  <c:v>-0.12662699999999999</c:v>
                </c:pt>
                <c:pt idx="31027">
                  <c:v>-0.126803</c:v>
                </c:pt>
                <c:pt idx="31028">
                  <c:v>-0.12709899999999999</c:v>
                </c:pt>
                <c:pt idx="31029">
                  <c:v>-0.12751299999999999</c:v>
                </c:pt>
                <c:pt idx="31030">
                  <c:v>-0.12804399999999999</c:v>
                </c:pt>
                <c:pt idx="31031">
                  <c:v>-0.128691</c:v>
                </c:pt>
                <c:pt idx="31032">
                  <c:v>-0.12945300000000001</c:v>
                </c:pt>
                <c:pt idx="31033">
                  <c:v>-0.130332</c:v>
                </c:pt>
                <c:pt idx="31034">
                  <c:v>-0.131329</c:v>
                </c:pt>
                <c:pt idx="31035">
                  <c:v>-0.13244300000000001</c:v>
                </c:pt>
                <c:pt idx="31036">
                  <c:v>-0.13367499999999999</c:v>
                </c:pt>
                <c:pt idx="31037">
                  <c:v>-0.13502800000000001</c:v>
                </c:pt>
                <c:pt idx="31038">
                  <c:v>-0.13650699999999999</c:v>
                </c:pt>
                <c:pt idx="31039">
                  <c:v>-0.13811100000000001</c:v>
                </c:pt>
                <c:pt idx="31040">
                  <c:v>-0.13983799999999999</c:v>
                </c:pt>
                <c:pt idx="31041">
                  <c:v>-0.14169000000000001</c:v>
                </c:pt>
                <c:pt idx="31042">
                  <c:v>-0.14367199999999999</c:v>
                </c:pt>
                <c:pt idx="31043">
                  <c:v>-0.14577999999999999</c:v>
                </c:pt>
                <c:pt idx="31044">
                  <c:v>-0.148008</c:v>
                </c:pt>
                <c:pt idx="31045">
                  <c:v>-0.15035599999999999</c:v>
                </c:pt>
                <c:pt idx="31046">
                  <c:v>-0.15282899999999999</c:v>
                </c:pt>
                <c:pt idx="31047">
                  <c:v>-0.15542500000000001</c:v>
                </c:pt>
                <c:pt idx="31048">
                  <c:v>-0.158135</c:v>
                </c:pt>
                <c:pt idx="31049">
                  <c:v>-0.16094900000000001</c:v>
                </c:pt>
                <c:pt idx="31050">
                  <c:v>-0.163856</c:v>
                </c:pt>
                <c:pt idx="31051">
                  <c:v>-0.16684599999999999</c:v>
                </c:pt>
                <c:pt idx="31052">
                  <c:v>-0.16991600000000001</c:v>
                </c:pt>
                <c:pt idx="31053">
                  <c:v>-0.173072</c:v>
                </c:pt>
                <c:pt idx="31054">
                  <c:v>-0.176319</c:v>
                </c:pt>
                <c:pt idx="31055">
                  <c:v>-0.17965</c:v>
                </c:pt>
                <c:pt idx="31056">
                  <c:v>-0.183058</c:v>
                </c:pt>
                <c:pt idx="31057">
                  <c:v>-0.186532</c:v>
                </c:pt>
                <c:pt idx="31058">
                  <c:v>-0.19006799999999999</c:v>
                </c:pt>
                <c:pt idx="31059">
                  <c:v>-0.193662</c:v>
                </c:pt>
                <c:pt idx="31060">
                  <c:v>-0.19731199999999999</c:v>
                </c:pt>
                <c:pt idx="31061">
                  <c:v>-0.201012</c:v>
                </c:pt>
                <c:pt idx="31062">
                  <c:v>-0.204758</c:v>
                </c:pt>
                <c:pt idx="31063">
                  <c:v>-0.20854900000000001</c:v>
                </c:pt>
                <c:pt idx="31064">
                  <c:v>-0.21238299999999999</c:v>
                </c:pt>
                <c:pt idx="31065">
                  <c:v>-0.21625900000000001</c:v>
                </c:pt>
                <c:pt idx="31066">
                  <c:v>-0.22017200000000001</c:v>
                </c:pt>
                <c:pt idx="31067">
                  <c:v>-0.224111</c:v>
                </c:pt>
                <c:pt idx="31068">
                  <c:v>-0.22806199999999999</c:v>
                </c:pt>
                <c:pt idx="31069">
                  <c:v>-0.23202</c:v>
                </c:pt>
                <c:pt idx="31070">
                  <c:v>-0.235983</c:v>
                </c:pt>
                <c:pt idx="31071">
                  <c:v>-0.239949</c:v>
                </c:pt>
                <c:pt idx="31072">
                  <c:v>-0.24391199999999999</c:v>
                </c:pt>
                <c:pt idx="31073">
                  <c:v>-0.247863</c:v>
                </c:pt>
                <c:pt idx="31074">
                  <c:v>-0.25179600000000002</c:v>
                </c:pt>
                <c:pt idx="31075">
                  <c:v>-0.25570100000000001</c:v>
                </c:pt>
                <c:pt idx="31076">
                  <c:v>-0.25957200000000002</c:v>
                </c:pt>
                <c:pt idx="31077">
                  <c:v>-0.26340000000000002</c:v>
                </c:pt>
                <c:pt idx="31078">
                  <c:v>-0.26717400000000002</c:v>
                </c:pt>
                <c:pt idx="31079">
                  <c:v>-0.27089000000000002</c:v>
                </c:pt>
                <c:pt idx="31080">
                  <c:v>-0.274538</c:v>
                </c:pt>
                <c:pt idx="31081">
                  <c:v>-0.278115</c:v>
                </c:pt>
                <c:pt idx="31082">
                  <c:v>-0.28161700000000001</c:v>
                </c:pt>
                <c:pt idx="31083">
                  <c:v>-0.28504400000000002</c:v>
                </c:pt>
                <c:pt idx="31084">
                  <c:v>-0.28838200000000003</c:v>
                </c:pt>
                <c:pt idx="31085">
                  <c:v>-0.29161999999999999</c:v>
                </c:pt>
                <c:pt idx="31086">
                  <c:v>-0.29475299999999999</c:v>
                </c:pt>
                <c:pt idx="31087">
                  <c:v>-0.29777999999999999</c:v>
                </c:pt>
                <c:pt idx="31088">
                  <c:v>-0.30069400000000002</c:v>
                </c:pt>
                <c:pt idx="31089">
                  <c:v>-0.30349100000000001</c:v>
                </c:pt>
                <c:pt idx="31090">
                  <c:v>-0.306168</c:v>
                </c:pt>
                <c:pt idx="31091">
                  <c:v>-0.308722</c:v>
                </c:pt>
                <c:pt idx="31092">
                  <c:v>-0.31114599999999998</c:v>
                </c:pt>
                <c:pt idx="31093">
                  <c:v>-0.31343500000000002</c:v>
                </c:pt>
                <c:pt idx="31094">
                  <c:v>-0.31558799999999998</c:v>
                </c:pt>
                <c:pt idx="31095">
                  <c:v>-0.31760300000000002</c:v>
                </c:pt>
                <c:pt idx="31096">
                  <c:v>-0.31947900000000001</c:v>
                </c:pt>
                <c:pt idx="31097">
                  <c:v>-0.32121300000000003</c:v>
                </c:pt>
                <c:pt idx="31098">
                  <c:v>-0.32280300000000001</c:v>
                </c:pt>
                <c:pt idx="31099">
                  <c:v>-0.32424799999999998</c:v>
                </c:pt>
                <c:pt idx="31100">
                  <c:v>-0.32554100000000002</c:v>
                </c:pt>
                <c:pt idx="31101">
                  <c:v>-0.326679</c:v>
                </c:pt>
                <c:pt idx="31102">
                  <c:v>-0.32766099999999998</c:v>
                </c:pt>
                <c:pt idx="31103">
                  <c:v>-0.32849099999999998</c:v>
                </c:pt>
                <c:pt idx="31104">
                  <c:v>-0.32917099999999999</c:v>
                </c:pt>
                <c:pt idx="31105">
                  <c:v>-0.32970100000000002</c:v>
                </c:pt>
                <c:pt idx="31106">
                  <c:v>-0.33007900000000001</c:v>
                </c:pt>
                <c:pt idx="31107">
                  <c:v>-0.33030399999999999</c:v>
                </c:pt>
                <c:pt idx="31108">
                  <c:v>-0.33037499999999997</c:v>
                </c:pt>
                <c:pt idx="31109">
                  <c:v>-0.33029399999999998</c:v>
                </c:pt>
                <c:pt idx="31110">
                  <c:v>-0.33006200000000002</c:v>
                </c:pt>
                <c:pt idx="31111">
                  <c:v>-0.329677</c:v>
                </c:pt>
                <c:pt idx="31112">
                  <c:v>-0.32913599999999998</c:v>
                </c:pt>
                <c:pt idx="31113">
                  <c:v>-0.32843600000000001</c:v>
                </c:pt>
                <c:pt idx="31114">
                  <c:v>-0.32758100000000001</c:v>
                </c:pt>
                <c:pt idx="31115">
                  <c:v>-0.32657700000000001</c:v>
                </c:pt>
                <c:pt idx="31116">
                  <c:v>-0.32542900000000002</c:v>
                </c:pt>
                <c:pt idx="31117">
                  <c:v>-0.32413799999999998</c:v>
                </c:pt>
                <c:pt idx="31118">
                  <c:v>-0.32270599999999999</c:v>
                </c:pt>
                <c:pt idx="31119">
                  <c:v>-0.321135</c:v>
                </c:pt>
                <c:pt idx="31120">
                  <c:v>-0.31942900000000002</c:v>
                </c:pt>
                <c:pt idx="31121">
                  <c:v>-0.31758999999999998</c:v>
                </c:pt>
                <c:pt idx="31122">
                  <c:v>-0.31562699999999999</c:v>
                </c:pt>
                <c:pt idx="31123">
                  <c:v>-0.31354799999999999</c:v>
                </c:pt>
                <c:pt idx="31124">
                  <c:v>-0.311363</c:v>
                </c:pt>
                <c:pt idx="31125">
                  <c:v>-0.30907699999999999</c:v>
                </c:pt>
                <c:pt idx="31126">
                  <c:v>-0.30669099999999999</c:v>
                </c:pt>
                <c:pt idx="31127">
                  <c:v>-0.30421100000000001</c:v>
                </c:pt>
                <c:pt idx="31128">
                  <c:v>-0.30163899999999999</c:v>
                </c:pt>
                <c:pt idx="31129">
                  <c:v>-0.298983</c:v>
                </c:pt>
                <c:pt idx="31130">
                  <c:v>-0.29625000000000001</c:v>
                </c:pt>
                <c:pt idx="31131">
                  <c:v>-0.29344599999999998</c:v>
                </c:pt>
                <c:pt idx="31132">
                  <c:v>-0.290576</c:v>
                </c:pt>
                <c:pt idx="31133">
                  <c:v>-0.28764099999999998</c:v>
                </c:pt>
                <c:pt idx="31134">
                  <c:v>-0.28464299999999998</c:v>
                </c:pt>
                <c:pt idx="31135">
                  <c:v>-0.28158499999999997</c:v>
                </c:pt>
                <c:pt idx="31136">
                  <c:v>-0.27846700000000002</c:v>
                </c:pt>
                <c:pt idx="31137">
                  <c:v>-0.27529100000000001</c:v>
                </c:pt>
                <c:pt idx="31138">
                  <c:v>-0.27206599999999997</c:v>
                </c:pt>
                <c:pt idx="31139">
                  <c:v>-0.26879500000000001</c:v>
                </c:pt>
                <c:pt idx="31140">
                  <c:v>-0.265486</c:v>
                </c:pt>
                <c:pt idx="31141">
                  <c:v>-0.26214300000000001</c:v>
                </c:pt>
                <c:pt idx="31142">
                  <c:v>-0.25877499999999998</c:v>
                </c:pt>
                <c:pt idx="31143">
                  <c:v>-0.25538899999999998</c:v>
                </c:pt>
                <c:pt idx="31144">
                  <c:v>-0.25199199999999999</c:v>
                </c:pt>
                <c:pt idx="31145">
                  <c:v>-0.248589</c:v>
                </c:pt>
                <c:pt idx="31146">
                  <c:v>-0.245194</c:v>
                </c:pt>
                <c:pt idx="31147">
                  <c:v>-0.24181900000000001</c:v>
                </c:pt>
                <c:pt idx="31148">
                  <c:v>-0.23847399999999999</c:v>
                </c:pt>
                <c:pt idx="31149">
                  <c:v>-0.23516200000000001</c:v>
                </c:pt>
                <c:pt idx="31150">
                  <c:v>-0.23188700000000001</c:v>
                </c:pt>
                <c:pt idx="31151">
                  <c:v>-0.228655</c:v>
                </c:pt>
                <c:pt idx="31152">
                  <c:v>-0.22547300000000001</c:v>
                </c:pt>
                <c:pt idx="31153">
                  <c:v>-0.222353</c:v>
                </c:pt>
                <c:pt idx="31154">
                  <c:v>-0.219306</c:v>
                </c:pt>
                <c:pt idx="31155">
                  <c:v>-0.21634200000000001</c:v>
                </c:pt>
                <c:pt idx="31156">
                  <c:v>-0.21346699999999999</c:v>
                </c:pt>
                <c:pt idx="31157">
                  <c:v>-0.21068200000000001</c:v>
                </c:pt>
                <c:pt idx="31158">
                  <c:v>-0.20798700000000001</c:v>
                </c:pt>
                <c:pt idx="31159">
                  <c:v>-0.20538300000000001</c:v>
                </c:pt>
                <c:pt idx="31160">
                  <c:v>-0.20286999999999999</c:v>
                </c:pt>
                <c:pt idx="31161">
                  <c:v>-0.20045199999999999</c:v>
                </c:pt>
                <c:pt idx="31162">
                  <c:v>-0.198132</c:v>
                </c:pt>
                <c:pt idx="31163">
                  <c:v>-0.19592000000000001</c:v>
                </c:pt>
                <c:pt idx="31164">
                  <c:v>-0.19382099999999999</c:v>
                </c:pt>
                <c:pt idx="31165">
                  <c:v>-0.191834</c:v>
                </c:pt>
                <c:pt idx="31166">
                  <c:v>-0.18996399999999999</c:v>
                </c:pt>
                <c:pt idx="31167">
                  <c:v>-0.18821599999999999</c:v>
                </c:pt>
                <c:pt idx="31168">
                  <c:v>-0.18659500000000001</c:v>
                </c:pt>
                <c:pt idx="31169">
                  <c:v>-0.18510399999999999</c:v>
                </c:pt>
                <c:pt idx="31170">
                  <c:v>-0.18374199999999999</c:v>
                </c:pt>
                <c:pt idx="31171">
                  <c:v>-0.18251400000000001</c:v>
                </c:pt>
                <c:pt idx="31172">
                  <c:v>-0.181423</c:v>
                </c:pt>
                <c:pt idx="31173">
                  <c:v>-0.18046999999999999</c:v>
                </c:pt>
                <c:pt idx="31174">
                  <c:v>-0.17965500000000001</c:v>
                </c:pt>
                <c:pt idx="31175">
                  <c:v>-0.17898500000000001</c:v>
                </c:pt>
                <c:pt idx="31176">
                  <c:v>-0.17846000000000001</c:v>
                </c:pt>
                <c:pt idx="31177">
                  <c:v>-0.17807500000000001</c:v>
                </c:pt>
                <c:pt idx="31178">
                  <c:v>-0.17782400000000001</c:v>
                </c:pt>
                <c:pt idx="31179">
                  <c:v>-0.177706</c:v>
                </c:pt>
                <c:pt idx="31180">
                  <c:v>-0.17772299999999999</c:v>
                </c:pt>
                <c:pt idx="31181">
                  <c:v>-0.17787700000000001</c:v>
                </c:pt>
                <c:pt idx="31182">
                  <c:v>-0.178173</c:v>
                </c:pt>
                <c:pt idx="31183">
                  <c:v>-0.178615</c:v>
                </c:pt>
                <c:pt idx="31184">
                  <c:v>-0.179201</c:v>
                </c:pt>
                <c:pt idx="31185">
                  <c:v>-0.179928</c:v>
                </c:pt>
                <c:pt idx="31186">
                  <c:v>-0.18079000000000001</c:v>
                </c:pt>
                <c:pt idx="31187">
                  <c:v>-0.181784</c:v>
                </c:pt>
                <c:pt idx="31188">
                  <c:v>-0.18290200000000001</c:v>
                </c:pt>
                <c:pt idx="31189">
                  <c:v>-0.184142</c:v>
                </c:pt>
                <c:pt idx="31190">
                  <c:v>-0.185506</c:v>
                </c:pt>
                <c:pt idx="31191">
                  <c:v>-0.186998</c:v>
                </c:pt>
                <c:pt idx="31192">
                  <c:v>-0.18862000000000001</c:v>
                </c:pt>
                <c:pt idx="31193">
                  <c:v>-0.19037200000000001</c:v>
                </c:pt>
                <c:pt idx="31194">
                  <c:v>-0.192246</c:v>
                </c:pt>
                <c:pt idx="31195">
                  <c:v>-0.19423099999999999</c:v>
                </c:pt>
                <c:pt idx="31196">
                  <c:v>-0.19631599999999999</c:v>
                </c:pt>
                <c:pt idx="31197">
                  <c:v>-0.198495</c:v>
                </c:pt>
                <c:pt idx="31198">
                  <c:v>-0.200762</c:v>
                </c:pt>
                <c:pt idx="31199">
                  <c:v>-0.20311100000000001</c:v>
                </c:pt>
                <c:pt idx="31200">
                  <c:v>-0.20554</c:v>
                </c:pt>
                <c:pt idx="31201">
                  <c:v>-0.20804500000000001</c:v>
                </c:pt>
                <c:pt idx="31202">
                  <c:v>-0.21062</c:v>
                </c:pt>
                <c:pt idx="31203">
                  <c:v>-0.21326000000000001</c:v>
                </c:pt>
                <c:pt idx="31204">
                  <c:v>-0.21596399999999999</c:v>
                </c:pt>
                <c:pt idx="31205">
                  <c:v>-0.21873100000000001</c:v>
                </c:pt>
                <c:pt idx="31206">
                  <c:v>-0.221556</c:v>
                </c:pt>
                <c:pt idx="31207">
                  <c:v>-0.224439</c:v>
                </c:pt>
                <c:pt idx="31208">
                  <c:v>-0.22737499999999999</c:v>
                </c:pt>
                <c:pt idx="31209">
                  <c:v>-0.23035700000000001</c:v>
                </c:pt>
                <c:pt idx="31210">
                  <c:v>-0.233374</c:v>
                </c:pt>
                <c:pt idx="31211">
                  <c:v>-0.23641899999999999</c:v>
                </c:pt>
                <c:pt idx="31212">
                  <c:v>-0.239485</c:v>
                </c:pt>
                <c:pt idx="31213">
                  <c:v>-0.242562</c:v>
                </c:pt>
                <c:pt idx="31214">
                  <c:v>-0.245643</c:v>
                </c:pt>
                <c:pt idx="31215">
                  <c:v>-0.248721</c:v>
                </c:pt>
                <c:pt idx="31216">
                  <c:v>-0.25179099999999999</c:v>
                </c:pt>
                <c:pt idx="31217">
                  <c:v>-0.25485000000000002</c:v>
                </c:pt>
                <c:pt idx="31218">
                  <c:v>-0.25789600000000001</c:v>
                </c:pt>
                <c:pt idx="31219">
                  <c:v>-0.26092500000000002</c:v>
                </c:pt>
                <c:pt idx="31220">
                  <c:v>-0.263934</c:v>
                </c:pt>
                <c:pt idx="31221">
                  <c:v>-0.26691900000000002</c:v>
                </c:pt>
                <c:pt idx="31222">
                  <c:v>-0.26987</c:v>
                </c:pt>
                <c:pt idx="31223">
                  <c:v>-0.27278200000000002</c:v>
                </c:pt>
                <c:pt idx="31224">
                  <c:v>-0.27565499999999998</c:v>
                </c:pt>
                <c:pt idx="31225">
                  <c:v>-0.27848899999999999</c:v>
                </c:pt>
                <c:pt idx="31226">
                  <c:v>-0.28128300000000001</c:v>
                </c:pt>
                <c:pt idx="31227">
                  <c:v>-0.28403600000000001</c:v>
                </c:pt>
                <c:pt idx="31228">
                  <c:v>-0.28674699999999997</c:v>
                </c:pt>
                <c:pt idx="31229">
                  <c:v>-0.289414</c:v>
                </c:pt>
                <c:pt idx="31230">
                  <c:v>-0.29202899999999998</c:v>
                </c:pt>
                <c:pt idx="31231">
                  <c:v>-0.29458000000000001</c:v>
                </c:pt>
                <c:pt idx="31232">
                  <c:v>-0.29705799999999999</c:v>
                </c:pt>
                <c:pt idx="31233">
                  <c:v>-0.29945899999999998</c:v>
                </c:pt>
                <c:pt idx="31234">
                  <c:v>-0.30177900000000002</c:v>
                </c:pt>
                <c:pt idx="31235">
                  <c:v>-0.30401699999999998</c:v>
                </c:pt>
                <c:pt idx="31236">
                  <c:v>-0.30616599999999999</c:v>
                </c:pt>
                <c:pt idx="31237">
                  <c:v>-0.30822500000000003</c:v>
                </c:pt>
                <c:pt idx="31238">
                  <c:v>-0.31019400000000003</c:v>
                </c:pt>
                <c:pt idx="31239">
                  <c:v>-0.31207499999999999</c:v>
                </c:pt>
                <c:pt idx="31240">
                  <c:v>-0.31384400000000001</c:v>
                </c:pt>
                <c:pt idx="31241">
                  <c:v>-0.315473</c:v>
                </c:pt>
                <c:pt idx="31242">
                  <c:v>-0.31697999999999998</c:v>
                </c:pt>
                <c:pt idx="31243">
                  <c:v>-0.31839400000000001</c:v>
                </c:pt>
                <c:pt idx="31244">
                  <c:v>-0.31970399999999999</c:v>
                </c:pt>
                <c:pt idx="31245">
                  <c:v>-0.32089800000000002</c:v>
                </c:pt>
                <c:pt idx="31246">
                  <c:v>-0.32198399999999999</c:v>
                </c:pt>
                <c:pt idx="31247">
                  <c:v>-0.32297100000000001</c:v>
                </c:pt>
                <c:pt idx="31248">
                  <c:v>-0.32385399999999998</c:v>
                </c:pt>
                <c:pt idx="31249">
                  <c:v>-0.324627</c:v>
                </c:pt>
                <c:pt idx="31250">
                  <c:v>-0.32528299999999999</c:v>
                </c:pt>
                <c:pt idx="31251">
                  <c:v>-0.32581900000000003</c:v>
                </c:pt>
                <c:pt idx="31252">
                  <c:v>-0.326239</c:v>
                </c:pt>
                <c:pt idx="31253">
                  <c:v>-0.32654300000000003</c:v>
                </c:pt>
                <c:pt idx="31254">
                  <c:v>-0.326733</c:v>
                </c:pt>
                <c:pt idx="31255">
                  <c:v>-0.32680799999999999</c:v>
                </c:pt>
                <c:pt idx="31256">
                  <c:v>-0.32677299999999998</c:v>
                </c:pt>
                <c:pt idx="31257">
                  <c:v>-0.32663500000000001</c:v>
                </c:pt>
                <c:pt idx="31258">
                  <c:v>-0.32639800000000002</c:v>
                </c:pt>
                <c:pt idx="31259">
                  <c:v>-0.32606600000000002</c:v>
                </c:pt>
                <c:pt idx="31260">
                  <c:v>-0.32563900000000001</c:v>
                </c:pt>
                <c:pt idx="31261">
                  <c:v>-0.32511699999999999</c:v>
                </c:pt>
                <c:pt idx="31262">
                  <c:v>-0.32449800000000001</c:v>
                </c:pt>
                <c:pt idx="31263">
                  <c:v>-0.32378400000000002</c:v>
                </c:pt>
                <c:pt idx="31264">
                  <c:v>-0.32297799999999999</c:v>
                </c:pt>
                <c:pt idx="31265">
                  <c:v>-0.32208399999999998</c:v>
                </c:pt>
                <c:pt idx="31266">
                  <c:v>-0.321102</c:v>
                </c:pt>
                <c:pt idx="31267">
                  <c:v>-0.32003300000000001</c:v>
                </c:pt>
                <c:pt idx="31268">
                  <c:v>-0.31887900000000002</c:v>
                </c:pt>
                <c:pt idx="31269">
                  <c:v>-0.317637</c:v>
                </c:pt>
                <c:pt idx="31270">
                  <c:v>-0.316307</c:v>
                </c:pt>
                <c:pt idx="31271">
                  <c:v>-0.31489600000000001</c:v>
                </c:pt>
                <c:pt idx="31272">
                  <c:v>-0.31340499999999999</c:v>
                </c:pt>
                <c:pt idx="31273">
                  <c:v>-0.31183</c:v>
                </c:pt>
                <c:pt idx="31274">
                  <c:v>-0.31017400000000001</c:v>
                </c:pt>
                <c:pt idx="31275">
                  <c:v>-0.308448</c:v>
                </c:pt>
                <c:pt idx="31276">
                  <c:v>-0.30666199999999999</c:v>
                </c:pt>
                <c:pt idx="31277">
                  <c:v>-0.30482100000000001</c:v>
                </c:pt>
                <c:pt idx="31278">
                  <c:v>-0.302927</c:v>
                </c:pt>
                <c:pt idx="31279">
                  <c:v>-0.300985</c:v>
                </c:pt>
                <c:pt idx="31280">
                  <c:v>-0.29899599999999998</c:v>
                </c:pt>
                <c:pt idx="31281">
                  <c:v>-0.296962</c:v>
                </c:pt>
                <c:pt idx="31282">
                  <c:v>-0.29488500000000001</c:v>
                </c:pt>
                <c:pt idx="31283">
                  <c:v>-0.29276799999999997</c:v>
                </c:pt>
                <c:pt idx="31284">
                  <c:v>-0.29061799999999999</c:v>
                </c:pt>
                <c:pt idx="31285">
                  <c:v>-0.288439</c:v>
                </c:pt>
                <c:pt idx="31286">
                  <c:v>-0.28623500000000002</c:v>
                </c:pt>
                <c:pt idx="31287">
                  <c:v>-0.28400599999999998</c:v>
                </c:pt>
                <c:pt idx="31288">
                  <c:v>-0.281754</c:v>
                </c:pt>
                <c:pt idx="31289">
                  <c:v>-0.27947899999999998</c:v>
                </c:pt>
                <c:pt idx="31290">
                  <c:v>-0.27718399999999999</c:v>
                </c:pt>
                <c:pt idx="31291">
                  <c:v>-0.27487099999999998</c:v>
                </c:pt>
                <c:pt idx="31292">
                  <c:v>-0.27254200000000001</c:v>
                </c:pt>
                <c:pt idx="31293">
                  <c:v>-0.27020499999999997</c:v>
                </c:pt>
                <c:pt idx="31294">
                  <c:v>-0.26786799999999999</c:v>
                </c:pt>
                <c:pt idx="31295">
                  <c:v>-0.26553700000000002</c:v>
                </c:pt>
                <c:pt idx="31296">
                  <c:v>-0.263214</c:v>
                </c:pt>
                <c:pt idx="31297">
                  <c:v>-0.26089899999999999</c:v>
                </c:pt>
                <c:pt idx="31298">
                  <c:v>-0.25859399999999999</c:v>
                </c:pt>
                <c:pt idx="31299">
                  <c:v>-0.25629800000000003</c:v>
                </c:pt>
                <c:pt idx="31300">
                  <c:v>-0.25401000000000001</c:v>
                </c:pt>
                <c:pt idx="31301">
                  <c:v>-0.25173200000000001</c:v>
                </c:pt>
                <c:pt idx="31302">
                  <c:v>-0.24946599999999999</c:v>
                </c:pt>
                <c:pt idx="31303">
                  <c:v>-0.24721799999999999</c:v>
                </c:pt>
                <c:pt idx="31304">
                  <c:v>-0.24499399999999999</c:v>
                </c:pt>
                <c:pt idx="31305">
                  <c:v>-0.24280099999999999</c:v>
                </c:pt>
                <c:pt idx="31306">
                  <c:v>-0.24064199999999999</c:v>
                </c:pt>
                <c:pt idx="31307">
                  <c:v>-0.23852100000000001</c:v>
                </c:pt>
                <c:pt idx="31308">
                  <c:v>-0.23643800000000001</c:v>
                </c:pt>
                <c:pt idx="31309">
                  <c:v>-0.23439499999999999</c:v>
                </c:pt>
                <c:pt idx="31310">
                  <c:v>-0.23239299999999999</c:v>
                </c:pt>
                <c:pt idx="31311">
                  <c:v>-0.230435</c:v>
                </c:pt>
                <c:pt idx="31312">
                  <c:v>-0.22852700000000001</c:v>
                </c:pt>
                <c:pt idx="31313">
                  <c:v>-0.22667399999999999</c:v>
                </c:pt>
                <c:pt idx="31314">
                  <c:v>-0.22487399999999999</c:v>
                </c:pt>
                <c:pt idx="31315">
                  <c:v>-0.22312100000000001</c:v>
                </c:pt>
                <c:pt idx="31316">
                  <c:v>-0.221411</c:v>
                </c:pt>
                <c:pt idx="31317">
                  <c:v>-0.21974399999999999</c:v>
                </c:pt>
                <c:pt idx="31318">
                  <c:v>-0.21812599999999999</c:v>
                </c:pt>
                <c:pt idx="31319">
                  <c:v>-0.216561</c:v>
                </c:pt>
                <c:pt idx="31320">
                  <c:v>-0.21505199999999999</c:v>
                </c:pt>
                <c:pt idx="31321">
                  <c:v>-0.21359400000000001</c:v>
                </c:pt>
                <c:pt idx="31322">
                  <c:v>-0.21218799999999999</c:v>
                </c:pt>
                <c:pt idx="31323">
                  <c:v>-0.210836</c:v>
                </c:pt>
                <c:pt idx="31324">
                  <c:v>-0.20954300000000001</c:v>
                </c:pt>
                <c:pt idx="31325">
                  <c:v>-0.20830799999999999</c:v>
                </c:pt>
                <c:pt idx="31326">
                  <c:v>-0.20713200000000001</c:v>
                </c:pt>
                <c:pt idx="31327">
                  <c:v>-0.20601800000000001</c:v>
                </c:pt>
                <c:pt idx="31328">
                  <c:v>-0.20497499999999999</c:v>
                </c:pt>
                <c:pt idx="31329">
                  <c:v>-0.20400599999999999</c:v>
                </c:pt>
                <c:pt idx="31330">
                  <c:v>-0.20310800000000001</c:v>
                </c:pt>
                <c:pt idx="31331">
                  <c:v>-0.20227600000000001</c:v>
                </c:pt>
                <c:pt idx="31332">
                  <c:v>-0.20150799999999999</c:v>
                </c:pt>
                <c:pt idx="31333">
                  <c:v>-0.20080200000000001</c:v>
                </c:pt>
                <c:pt idx="31334">
                  <c:v>-0.200157</c:v>
                </c:pt>
                <c:pt idx="31335">
                  <c:v>-0.199575</c:v>
                </c:pt>
                <c:pt idx="31336">
                  <c:v>-0.19905800000000001</c:v>
                </c:pt>
                <c:pt idx="31337">
                  <c:v>-0.198602</c:v>
                </c:pt>
                <c:pt idx="31338">
                  <c:v>-0.19820099999999999</c:v>
                </c:pt>
                <c:pt idx="31339">
                  <c:v>-0.197854</c:v>
                </c:pt>
                <c:pt idx="31340">
                  <c:v>-0.197549</c:v>
                </c:pt>
                <c:pt idx="31341">
                  <c:v>-0.197265</c:v>
                </c:pt>
                <c:pt idx="31342">
                  <c:v>-0.19700599999999999</c:v>
                </c:pt>
                <c:pt idx="31343">
                  <c:v>-0.196796</c:v>
                </c:pt>
                <c:pt idx="31344">
                  <c:v>-0.196632</c:v>
                </c:pt>
                <c:pt idx="31345">
                  <c:v>-0.19650699999999999</c:v>
                </c:pt>
                <c:pt idx="31346">
                  <c:v>-0.19642100000000001</c:v>
                </c:pt>
                <c:pt idx="31347">
                  <c:v>-0.196377</c:v>
                </c:pt>
                <c:pt idx="31348">
                  <c:v>-0.19637399999999999</c:v>
                </c:pt>
                <c:pt idx="31349">
                  <c:v>-0.19641</c:v>
                </c:pt>
                <c:pt idx="31350">
                  <c:v>-0.19647800000000001</c:v>
                </c:pt>
                <c:pt idx="31351">
                  <c:v>-0.19656999999999999</c:v>
                </c:pt>
                <c:pt idx="31352">
                  <c:v>-0.19668099999999999</c:v>
                </c:pt>
                <c:pt idx="31353">
                  <c:v>-0.19681000000000001</c:v>
                </c:pt>
                <c:pt idx="31354">
                  <c:v>-0.19695199999999999</c:v>
                </c:pt>
                <c:pt idx="31355">
                  <c:v>-0.197106</c:v>
                </c:pt>
                <c:pt idx="31356">
                  <c:v>-0.197274</c:v>
                </c:pt>
                <c:pt idx="31357">
                  <c:v>-0.19745299999999999</c:v>
                </c:pt>
                <c:pt idx="31358">
                  <c:v>-0.19764000000000001</c:v>
                </c:pt>
                <c:pt idx="31359">
                  <c:v>-0.19783000000000001</c:v>
                </c:pt>
                <c:pt idx="31360">
                  <c:v>-0.198023</c:v>
                </c:pt>
                <c:pt idx="31361">
                  <c:v>-0.19822100000000001</c:v>
                </c:pt>
                <c:pt idx="31362">
                  <c:v>-0.19842399999999999</c:v>
                </c:pt>
                <c:pt idx="31363">
                  <c:v>-0.19863</c:v>
                </c:pt>
                <c:pt idx="31364">
                  <c:v>-0.19883999999999999</c:v>
                </c:pt>
                <c:pt idx="31365">
                  <c:v>-0.19905400000000001</c:v>
                </c:pt>
                <c:pt idx="31366">
                  <c:v>-0.199268</c:v>
                </c:pt>
                <c:pt idx="31367">
                  <c:v>-0.19947599999999999</c:v>
                </c:pt>
                <c:pt idx="31368">
                  <c:v>-0.19967399999999999</c:v>
                </c:pt>
                <c:pt idx="31369">
                  <c:v>-0.19986100000000001</c:v>
                </c:pt>
                <c:pt idx="31370">
                  <c:v>-0.20003499999999999</c:v>
                </c:pt>
                <c:pt idx="31371">
                  <c:v>-0.20019899999999999</c:v>
                </c:pt>
                <c:pt idx="31372">
                  <c:v>-0.20035700000000001</c:v>
                </c:pt>
                <c:pt idx="31373">
                  <c:v>-0.200514</c:v>
                </c:pt>
                <c:pt idx="31374">
                  <c:v>-0.20067099999999999</c:v>
                </c:pt>
                <c:pt idx="31375">
                  <c:v>-0.200819</c:v>
                </c:pt>
                <c:pt idx="31376">
                  <c:v>-0.20095199999999999</c:v>
                </c:pt>
                <c:pt idx="31377">
                  <c:v>-0.20106399999999999</c:v>
                </c:pt>
                <c:pt idx="31378">
                  <c:v>-0.20113400000000001</c:v>
                </c:pt>
                <c:pt idx="31379">
                  <c:v>-0.20115</c:v>
                </c:pt>
                <c:pt idx="31380">
                  <c:v>-0.20113200000000001</c:v>
                </c:pt>
                <c:pt idx="31381">
                  <c:v>-0.20109099999999999</c:v>
                </c:pt>
                <c:pt idx="31382">
                  <c:v>-0.201015</c:v>
                </c:pt>
                <c:pt idx="31383">
                  <c:v>-0.20089899999999999</c:v>
                </c:pt>
                <c:pt idx="31384">
                  <c:v>-0.20074900000000001</c:v>
                </c:pt>
                <c:pt idx="31385">
                  <c:v>-0.200569</c:v>
                </c:pt>
                <c:pt idx="31386">
                  <c:v>-0.20035700000000001</c:v>
                </c:pt>
                <c:pt idx="31387">
                  <c:v>-0.20011000000000001</c:v>
                </c:pt>
                <c:pt idx="31388">
                  <c:v>-0.199827</c:v>
                </c:pt>
                <c:pt idx="31389">
                  <c:v>-0.19950799999999999</c:v>
                </c:pt>
                <c:pt idx="31390">
                  <c:v>-0.199154</c:v>
                </c:pt>
                <c:pt idx="31391">
                  <c:v>-0.198765</c:v>
                </c:pt>
                <c:pt idx="31392">
                  <c:v>-0.19834199999999999</c:v>
                </c:pt>
                <c:pt idx="31393">
                  <c:v>-0.19788800000000001</c:v>
                </c:pt>
                <c:pt idx="31394">
                  <c:v>-0.19740099999999999</c:v>
                </c:pt>
                <c:pt idx="31395">
                  <c:v>-0.196881</c:v>
                </c:pt>
                <c:pt idx="31396">
                  <c:v>-0.196329</c:v>
                </c:pt>
                <c:pt idx="31397">
                  <c:v>-0.195747</c:v>
                </c:pt>
                <c:pt idx="31398">
                  <c:v>-0.195137</c:v>
                </c:pt>
                <c:pt idx="31399">
                  <c:v>-0.19450100000000001</c:v>
                </c:pt>
                <c:pt idx="31400">
                  <c:v>-0.19383800000000001</c:v>
                </c:pt>
                <c:pt idx="31401">
                  <c:v>-0.19315099999999999</c:v>
                </c:pt>
                <c:pt idx="31402">
                  <c:v>-0.19244</c:v>
                </c:pt>
                <c:pt idx="31403">
                  <c:v>-0.19170499999999999</c:v>
                </c:pt>
                <c:pt idx="31404">
                  <c:v>-0.190943</c:v>
                </c:pt>
                <c:pt idx="31405">
                  <c:v>-0.19015399999999999</c:v>
                </c:pt>
                <c:pt idx="31406">
                  <c:v>-0.18934400000000001</c:v>
                </c:pt>
                <c:pt idx="31407">
                  <c:v>-0.18851299999999999</c:v>
                </c:pt>
                <c:pt idx="31408">
                  <c:v>-0.18765999999999999</c:v>
                </c:pt>
                <c:pt idx="31409">
                  <c:v>-0.18678700000000001</c:v>
                </c:pt>
                <c:pt idx="31410">
                  <c:v>-0.18590100000000001</c:v>
                </c:pt>
                <c:pt idx="31411">
                  <c:v>-0.185005</c:v>
                </c:pt>
                <c:pt idx="31412">
                  <c:v>-0.18410000000000001</c:v>
                </c:pt>
                <c:pt idx="31413">
                  <c:v>-0.18318499999999999</c:v>
                </c:pt>
                <c:pt idx="31414">
                  <c:v>-0.182259</c:v>
                </c:pt>
                <c:pt idx="31415">
                  <c:v>-0.18132200000000001</c:v>
                </c:pt>
                <c:pt idx="31416">
                  <c:v>-0.18037300000000001</c:v>
                </c:pt>
                <c:pt idx="31417">
                  <c:v>-0.17941399999999999</c:v>
                </c:pt>
                <c:pt idx="31418">
                  <c:v>-0.178451</c:v>
                </c:pt>
                <c:pt idx="31419">
                  <c:v>-0.177485</c:v>
                </c:pt>
                <c:pt idx="31420">
                  <c:v>-0.17651600000000001</c:v>
                </c:pt>
                <c:pt idx="31421">
                  <c:v>-0.175541</c:v>
                </c:pt>
                <c:pt idx="31422">
                  <c:v>-0.17456099999999999</c:v>
                </c:pt>
                <c:pt idx="31423">
                  <c:v>-0.17357700000000001</c:v>
                </c:pt>
                <c:pt idx="31424">
                  <c:v>-0.17258999999999999</c:v>
                </c:pt>
                <c:pt idx="31425">
                  <c:v>-0.171602</c:v>
                </c:pt>
                <c:pt idx="31426">
                  <c:v>-0.17061200000000001</c:v>
                </c:pt>
                <c:pt idx="31427">
                  <c:v>-0.169623</c:v>
                </c:pt>
                <c:pt idx="31428">
                  <c:v>-0.16863600000000001</c:v>
                </c:pt>
                <c:pt idx="31429">
                  <c:v>-0.167654</c:v>
                </c:pt>
                <c:pt idx="31430">
                  <c:v>-0.166683</c:v>
                </c:pt>
                <c:pt idx="31431">
                  <c:v>-0.16572100000000001</c:v>
                </c:pt>
                <c:pt idx="31432">
                  <c:v>-0.16477</c:v>
                </c:pt>
                <c:pt idx="31433">
                  <c:v>-0.16383600000000001</c:v>
                </c:pt>
                <c:pt idx="31434">
                  <c:v>-0.16292100000000001</c:v>
                </c:pt>
                <c:pt idx="31435">
                  <c:v>-0.162027</c:v>
                </c:pt>
                <c:pt idx="31436">
                  <c:v>-0.16115699999999999</c:v>
                </c:pt>
                <c:pt idx="31437">
                  <c:v>-0.16031500000000001</c:v>
                </c:pt>
                <c:pt idx="31438">
                  <c:v>-0.159502</c:v>
                </c:pt>
                <c:pt idx="31439">
                  <c:v>-0.158721</c:v>
                </c:pt>
                <c:pt idx="31440">
                  <c:v>-0.157975</c:v>
                </c:pt>
                <c:pt idx="31441">
                  <c:v>-0.15726699999999999</c:v>
                </c:pt>
                <c:pt idx="31442">
                  <c:v>-0.15659899999999999</c:v>
                </c:pt>
                <c:pt idx="31443">
                  <c:v>-0.155974</c:v>
                </c:pt>
                <c:pt idx="31444">
                  <c:v>-0.155392</c:v>
                </c:pt>
                <c:pt idx="31445">
                  <c:v>-0.15485099999999999</c:v>
                </c:pt>
                <c:pt idx="31446">
                  <c:v>-0.15435199999999999</c:v>
                </c:pt>
                <c:pt idx="31447">
                  <c:v>-0.15389800000000001</c:v>
                </c:pt>
                <c:pt idx="31448">
                  <c:v>-0.15349299999999999</c:v>
                </c:pt>
                <c:pt idx="31449">
                  <c:v>-0.15313599999999999</c:v>
                </c:pt>
                <c:pt idx="31450">
                  <c:v>-0.15282799999999999</c:v>
                </c:pt>
                <c:pt idx="31451">
                  <c:v>-0.15256800000000001</c:v>
                </c:pt>
                <c:pt idx="31452">
                  <c:v>-0.15235499999999999</c:v>
                </c:pt>
                <c:pt idx="31453">
                  <c:v>-0.15218799999999999</c:v>
                </c:pt>
                <c:pt idx="31454">
                  <c:v>-0.15206700000000001</c:v>
                </c:pt>
                <c:pt idx="31455">
                  <c:v>-0.15199599999999999</c:v>
                </c:pt>
                <c:pt idx="31456">
                  <c:v>-0.151977</c:v>
                </c:pt>
                <c:pt idx="31457">
                  <c:v>-0.15201200000000001</c:v>
                </c:pt>
                <c:pt idx="31458">
                  <c:v>-0.15210099999999999</c:v>
                </c:pt>
                <c:pt idx="31459">
                  <c:v>-0.15223800000000001</c:v>
                </c:pt>
                <c:pt idx="31460">
                  <c:v>-0.152422</c:v>
                </c:pt>
                <c:pt idx="31461">
                  <c:v>-0.15265100000000001</c:v>
                </c:pt>
                <c:pt idx="31462">
                  <c:v>-0.152924</c:v>
                </c:pt>
                <c:pt idx="31463">
                  <c:v>-0.15323999999999999</c:v>
                </c:pt>
                <c:pt idx="31464">
                  <c:v>-0.15359600000000001</c:v>
                </c:pt>
                <c:pt idx="31465">
                  <c:v>-0.15399099999999999</c:v>
                </c:pt>
                <c:pt idx="31466">
                  <c:v>-0.15442800000000001</c:v>
                </c:pt>
                <c:pt idx="31467">
                  <c:v>-0.15490999999999999</c:v>
                </c:pt>
                <c:pt idx="31468">
                  <c:v>-0.15543199999999999</c:v>
                </c:pt>
                <c:pt idx="31469">
                  <c:v>-0.15599499999999999</c:v>
                </c:pt>
                <c:pt idx="31470">
                  <c:v>-0.15659500000000001</c:v>
                </c:pt>
                <c:pt idx="31471">
                  <c:v>-0.15723400000000001</c:v>
                </c:pt>
                <c:pt idx="31472">
                  <c:v>-0.15790699999999999</c:v>
                </c:pt>
                <c:pt idx="31473">
                  <c:v>-0.158613</c:v>
                </c:pt>
                <c:pt idx="31474">
                  <c:v>-0.15935299999999999</c:v>
                </c:pt>
                <c:pt idx="31475">
                  <c:v>-0.16012899999999999</c:v>
                </c:pt>
                <c:pt idx="31476">
                  <c:v>-0.160939</c:v>
                </c:pt>
                <c:pt idx="31477">
                  <c:v>-0.16178300000000001</c:v>
                </c:pt>
                <c:pt idx="31478">
                  <c:v>-0.16265499999999999</c:v>
                </c:pt>
                <c:pt idx="31479">
                  <c:v>-0.163554</c:v>
                </c:pt>
                <c:pt idx="31480">
                  <c:v>-0.16447600000000001</c:v>
                </c:pt>
                <c:pt idx="31481">
                  <c:v>-0.16541700000000001</c:v>
                </c:pt>
                <c:pt idx="31482">
                  <c:v>-0.16637399999999999</c:v>
                </c:pt>
                <c:pt idx="31483">
                  <c:v>-0.16734499999999999</c:v>
                </c:pt>
                <c:pt idx="31484">
                  <c:v>-0.16833000000000001</c:v>
                </c:pt>
                <c:pt idx="31485">
                  <c:v>-0.16932700000000001</c:v>
                </c:pt>
                <c:pt idx="31486">
                  <c:v>-0.17033499999999999</c:v>
                </c:pt>
                <c:pt idx="31487">
                  <c:v>-0.17135</c:v>
                </c:pt>
                <c:pt idx="31488">
                  <c:v>-0.17236899999999999</c:v>
                </c:pt>
                <c:pt idx="31489">
                  <c:v>-0.17339099999999999</c:v>
                </c:pt>
                <c:pt idx="31490">
                  <c:v>-0.17441300000000001</c:v>
                </c:pt>
                <c:pt idx="31491">
                  <c:v>-0.175432</c:v>
                </c:pt>
                <c:pt idx="31492">
                  <c:v>-0.17644699999999999</c:v>
                </c:pt>
                <c:pt idx="31493">
                  <c:v>-0.177457</c:v>
                </c:pt>
                <c:pt idx="31494">
                  <c:v>-0.17846000000000001</c:v>
                </c:pt>
                <c:pt idx="31495">
                  <c:v>-0.17945</c:v>
                </c:pt>
                <c:pt idx="31496">
                  <c:v>-0.180425</c:v>
                </c:pt>
                <c:pt idx="31497">
                  <c:v>-0.18137900000000001</c:v>
                </c:pt>
                <c:pt idx="31498">
                  <c:v>-0.182308</c:v>
                </c:pt>
                <c:pt idx="31499">
                  <c:v>-0.18321000000000001</c:v>
                </c:pt>
                <c:pt idx="31500">
                  <c:v>-0.184084</c:v>
                </c:pt>
                <c:pt idx="31501">
                  <c:v>-0.18492500000000001</c:v>
                </c:pt>
                <c:pt idx="31502">
                  <c:v>-0.185728</c:v>
                </c:pt>
                <c:pt idx="31503">
                  <c:v>-0.18648899999999999</c:v>
                </c:pt>
                <c:pt idx="31504">
                  <c:v>-0.18720899999999999</c:v>
                </c:pt>
                <c:pt idx="31505">
                  <c:v>-0.187889</c:v>
                </c:pt>
                <c:pt idx="31506">
                  <c:v>-0.188526</c:v>
                </c:pt>
                <c:pt idx="31507">
                  <c:v>-0.18911600000000001</c:v>
                </c:pt>
                <c:pt idx="31508">
                  <c:v>-0.18965399999999999</c:v>
                </c:pt>
                <c:pt idx="31509">
                  <c:v>-0.190138</c:v>
                </c:pt>
                <c:pt idx="31510">
                  <c:v>-0.19056699999999999</c:v>
                </c:pt>
                <c:pt idx="31511">
                  <c:v>-0.190941</c:v>
                </c:pt>
                <c:pt idx="31512">
                  <c:v>-0.19125600000000001</c:v>
                </c:pt>
                <c:pt idx="31513">
                  <c:v>-0.19150900000000001</c:v>
                </c:pt>
                <c:pt idx="31514">
                  <c:v>-0.19169900000000001</c:v>
                </c:pt>
                <c:pt idx="31515">
                  <c:v>-0.19182399999999999</c:v>
                </c:pt>
                <c:pt idx="31516">
                  <c:v>-0.191883</c:v>
                </c:pt>
                <c:pt idx="31517">
                  <c:v>-0.19187299999999999</c:v>
                </c:pt>
                <c:pt idx="31518">
                  <c:v>-0.19178999999999999</c:v>
                </c:pt>
                <c:pt idx="31519">
                  <c:v>-0.191632</c:v>
                </c:pt>
                <c:pt idx="31520">
                  <c:v>-0.19140099999999999</c:v>
                </c:pt>
                <c:pt idx="31521">
                  <c:v>-0.19109200000000001</c:v>
                </c:pt>
                <c:pt idx="31522">
                  <c:v>-0.19067899999999999</c:v>
                </c:pt>
                <c:pt idx="31523">
                  <c:v>-0.19015799999999999</c:v>
                </c:pt>
                <c:pt idx="31524">
                  <c:v>-0.189554</c:v>
                </c:pt>
                <c:pt idx="31525">
                  <c:v>-0.18887100000000001</c:v>
                </c:pt>
                <c:pt idx="31526">
                  <c:v>-0.18809500000000001</c:v>
                </c:pt>
                <c:pt idx="31527">
                  <c:v>-0.187225</c:v>
                </c:pt>
                <c:pt idx="31528">
                  <c:v>-0.18626599999999999</c:v>
                </c:pt>
                <c:pt idx="31529">
                  <c:v>-0.18521599999999999</c:v>
                </c:pt>
                <c:pt idx="31530">
                  <c:v>-0.18407599999999999</c:v>
                </c:pt>
                <c:pt idx="31531">
                  <c:v>-0.18284300000000001</c:v>
                </c:pt>
                <c:pt idx="31532">
                  <c:v>-0.18151400000000001</c:v>
                </c:pt>
                <c:pt idx="31533">
                  <c:v>-0.180087</c:v>
                </c:pt>
                <c:pt idx="31534">
                  <c:v>-0.178563</c:v>
                </c:pt>
                <c:pt idx="31535">
                  <c:v>-0.17694199999999999</c:v>
                </c:pt>
                <c:pt idx="31536">
                  <c:v>-0.17522499999999999</c:v>
                </c:pt>
                <c:pt idx="31537">
                  <c:v>-0.17341300000000001</c:v>
                </c:pt>
                <c:pt idx="31538">
                  <c:v>-0.17150899999999999</c:v>
                </c:pt>
                <c:pt idx="31539">
                  <c:v>-0.169515</c:v>
                </c:pt>
                <c:pt idx="31540">
                  <c:v>-0.167433</c:v>
                </c:pt>
                <c:pt idx="31541">
                  <c:v>-0.165266</c:v>
                </c:pt>
                <c:pt idx="31542">
                  <c:v>-0.163017</c:v>
                </c:pt>
                <c:pt idx="31543">
                  <c:v>-0.160689</c:v>
                </c:pt>
                <c:pt idx="31544">
                  <c:v>-0.15828500000000001</c:v>
                </c:pt>
                <c:pt idx="31545">
                  <c:v>-0.155805</c:v>
                </c:pt>
                <c:pt idx="31546">
                  <c:v>-0.153251</c:v>
                </c:pt>
                <c:pt idx="31547">
                  <c:v>-0.15062600000000001</c:v>
                </c:pt>
                <c:pt idx="31548">
                  <c:v>-0.14793100000000001</c:v>
                </c:pt>
                <c:pt idx="31549">
                  <c:v>-0.14516599999999999</c:v>
                </c:pt>
                <c:pt idx="31550">
                  <c:v>-0.14233299999999999</c:v>
                </c:pt>
                <c:pt idx="31551">
                  <c:v>-0.139431</c:v>
                </c:pt>
                <c:pt idx="31552">
                  <c:v>-0.136466</c:v>
                </c:pt>
                <c:pt idx="31553">
                  <c:v>-0.13344</c:v>
                </c:pt>
                <c:pt idx="31554">
                  <c:v>-0.130356</c:v>
                </c:pt>
                <c:pt idx="31555">
                  <c:v>-0.127216</c:v>
                </c:pt>
                <c:pt idx="31556">
                  <c:v>-0.12402100000000001</c:v>
                </c:pt>
                <c:pt idx="31557">
                  <c:v>-0.120777</c:v>
                </c:pt>
                <c:pt idx="31558">
                  <c:v>-0.11749</c:v>
                </c:pt>
                <c:pt idx="31559">
                  <c:v>-0.114146</c:v>
                </c:pt>
                <c:pt idx="31560">
                  <c:v>-0.110734</c:v>
                </c:pt>
                <c:pt idx="31561">
                  <c:v>-0.10727</c:v>
                </c:pt>
                <c:pt idx="31562">
                  <c:v>-0.10377</c:v>
                </c:pt>
                <c:pt idx="31563">
                  <c:v>-0.100227</c:v>
                </c:pt>
                <c:pt idx="31564">
                  <c:v>-9.6639900000000001E-2</c:v>
                </c:pt>
                <c:pt idx="31565">
                  <c:v>-9.3018799999999999E-2</c:v>
                </c:pt>
                <c:pt idx="31566">
                  <c:v>-8.9369900000000002E-2</c:v>
                </c:pt>
                <c:pt idx="31567">
                  <c:v>-8.5695999999999994E-2</c:v>
                </c:pt>
                <c:pt idx="31568">
                  <c:v>-8.1999100000000005E-2</c:v>
                </c:pt>
                <c:pt idx="31569">
                  <c:v>-7.8281199999999995E-2</c:v>
                </c:pt>
                <c:pt idx="31570">
                  <c:v>-7.4544299999999994E-2</c:v>
                </c:pt>
                <c:pt idx="31571">
                  <c:v>-7.0791199999999999E-2</c:v>
                </c:pt>
                <c:pt idx="31572">
                  <c:v>-6.7025100000000004E-2</c:v>
                </c:pt>
                <c:pt idx="31573">
                  <c:v>-6.3249799999999995E-2</c:v>
                </c:pt>
                <c:pt idx="31574">
                  <c:v>-5.9469899999999999E-2</c:v>
                </c:pt>
                <c:pt idx="31575">
                  <c:v>-5.5692100000000001E-2</c:v>
                </c:pt>
                <c:pt idx="31576">
                  <c:v>-5.1923400000000001E-2</c:v>
                </c:pt>
                <c:pt idx="31577">
                  <c:v>-4.8170299999999999E-2</c:v>
                </c:pt>
                <c:pt idx="31578">
                  <c:v>-4.4438499999999999E-2</c:v>
                </c:pt>
                <c:pt idx="31579">
                  <c:v>-4.0732999999999998E-2</c:v>
                </c:pt>
                <c:pt idx="31580">
                  <c:v>-3.7056699999999998E-2</c:v>
                </c:pt>
                <c:pt idx="31581">
                  <c:v>-3.3411499999999997E-2</c:v>
                </c:pt>
                <c:pt idx="31582">
                  <c:v>-2.9799300000000001E-2</c:v>
                </c:pt>
                <c:pt idx="31583">
                  <c:v>-2.6223400000000001E-2</c:v>
                </c:pt>
                <c:pt idx="31584">
                  <c:v>-2.2687700000000002E-2</c:v>
                </c:pt>
                <c:pt idx="31585">
                  <c:v>-1.9195299999999998E-2</c:v>
                </c:pt>
                <c:pt idx="31586">
                  <c:v>-1.5749699999999998E-2</c:v>
                </c:pt>
                <c:pt idx="31587">
                  <c:v>-1.23549E-2</c:v>
                </c:pt>
                <c:pt idx="31588" formatCode="0.00E+00">
                  <c:v>-9.0122199999999996E-3</c:v>
                </c:pt>
                <c:pt idx="31589" formatCode="0.00E+00">
                  <c:v>-5.7216200000000002E-3</c:v>
                </c:pt>
                <c:pt idx="31590" formatCode="0.00E+00">
                  <c:v>-2.48474E-3</c:v>
                </c:pt>
                <c:pt idx="31591" formatCode="0.00E+00">
                  <c:v>6.9611100000000002E-4</c:v>
                </c:pt>
                <c:pt idx="31592" formatCode="0.00E+00">
                  <c:v>3.8185699999999999E-3</c:v>
                </c:pt>
                <c:pt idx="31593" formatCode="0.00E+00">
                  <c:v>6.8791700000000004E-3</c:v>
                </c:pt>
                <c:pt idx="31594" formatCode="0.00E+00">
                  <c:v>9.8731600000000006E-3</c:v>
                </c:pt>
                <c:pt idx="31595">
                  <c:v>1.2796200000000001E-2</c:v>
                </c:pt>
                <c:pt idx="31596">
                  <c:v>1.56466E-2</c:v>
                </c:pt>
                <c:pt idx="31597">
                  <c:v>1.8424099999999999E-2</c:v>
                </c:pt>
                <c:pt idx="31598">
                  <c:v>2.11264E-2</c:v>
                </c:pt>
                <c:pt idx="31599">
                  <c:v>2.37488E-2</c:v>
                </c:pt>
                <c:pt idx="31600">
                  <c:v>2.62867E-2</c:v>
                </c:pt>
                <c:pt idx="31601">
                  <c:v>2.8736100000000001E-2</c:v>
                </c:pt>
                <c:pt idx="31602">
                  <c:v>3.1094699999999999E-2</c:v>
                </c:pt>
                <c:pt idx="31603">
                  <c:v>3.3362099999999999E-2</c:v>
                </c:pt>
                <c:pt idx="31604">
                  <c:v>3.5537300000000001E-2</c:v>
                </c:pt>
                <c:pt idx="31605">
                  <c:v>3.7618699999999998E-2</c:v>
                </c:pt>
                <c:pt idx="31606">
                  <c:v>3.9604500000000001E-2</c:v>
                </c:pt>
                <c:pt idx="31607">
                  <c:v>4.1492500000000002E-2</c:v>
                </c:pt>
                <c:pt idx="31608">
                  <c:v>4.3281500000000001E-2</c:v>
                </c:pt>
                <c:pt idx="31609">
                  <c:v>4.4970499999999997E-2</c:v>
                </c:pt>
                <c:pt idx="31610">
                  <c:v>4.6558000000000002E-2</c:v>
                </c:pt>
                <c:pt idx="31611">
                  <c:v>4.8042500000000002E-2</c:v>
                </c:pt>
                <c:pt idx="31612">
                  <c:v>4.9422599999999997E-2</c:v>
                </c:pt>
                <c:pt idx="31613">
                  <c:v>5.0696400000000003E-2</c:v>
                </c:pt>
                <c:pt idx="31614">
                  <c:v>5.1862199999999997E-2</c:v>
                </c:pt>
                <c:pt idx="31615">
                  <c:v>5.2920200000000001E-2</c:v>
                </c:pt>
                <c:pt idx="31616">
                  <c:v>5.3871500000000003E-2</c:v>
                </c:pt>
                <c:pt idx="31617">
                  <c:v>5.4716300000000002E-2</c:v>
                </c:pt>
                <c:pt idx="31618">
                  <c:v>5.5454499999999997E-2</c:v>
                </c:pt>
                <c:pt idx="31619">
                  <c:v>5.6085299999999998E-2</c:v>
                </c:pt>
                <c:pt idx="31620">
                  <c:v>5.6607200000000003E-2</c:v>
                </c:pt>
                <c:pt idx="31621">
                  <c:v>5.7019199999999999E-2</c:v>
                </c:pt>
                <c:pt idx="31622">
                  <c:v>5.7321499999999997E-2</c:v>
                </c:pt>
                <c:pt idx="31623">
                  <c:v>5.7514299999999997E-2</c:v>
                </c:pt>
                <c:pt idx="31624">
                  <c:v>5.7596599999999998E-2</c:v>
                </c:pt>
                <c:pt idx="31625">
                  <c:v>5.7569799999999997E-2</c:v>
                </c:pt>
                <c:pt idx="31626">
                  <c:v>5.7438099999999999E-2</c:v>
                </c:pt>
                <c:pt idx="31627">
                  <c:v>5.7204600000000001E-2</c:v>
                </c:pt>
                <c:pt idx="31628">
                  <c:v>5.6870200000000003E-2</c:v>
                </c:pt>
                <c:pt idx="31629">
                  <c:v>5.64348E-2</c:v>
                </c:pt>
                <c:pt idx="31630">
                  <c:v>5.5898799999999998E-2</c:v>
                </c:pt>
                <c:pt idx="31631">
                  <c:v>5.5262400000000003E-2</c:v>
                </c:pt>
                <c:pt idx="31632">
                  <c:v>5.4525900000000002E-2</c:v>
                </c:pt>
                <c:pt idx="31633">
                  <c:v>5.3691999999999997E-2</c:v>
                </c:pt>
                <c:pt idx="31634">
                  <c:v>5.2765300000000001E-2</c:v>
                </c:pt>
                <c:pt idx="31635">
                  <c:v>5.1748700000000002E-2</c:v>
                </c:pt>
                <c:pt idx="31636">
                  <c:v>5.0642E-2</c:v>
                </c:pt>
                <c:pt idx="31637">
                  <c:v>4.94449E-2</c:v>
                </c:pt>
                <c:pt idx="31638">
                  <c:v>4.8157699999999998E-2</c:v>
                </c:pt>
                <c:pt idx="31639">
                  <c:v>4.6781999999999997E-2</c:v>
                </c:pt>
                <c:pt idx="31640">
                  <c:v>4.5321E-2</c:v>
                </c:pt>
                <c:pt idx="31641">
                  <c:v>4.3778499999999998E-2</c:v>
                </c:pt>
                <c:pt idx="31642">
                  <c:v>4.2157800000000002E-2</c:v>
                </c:pt>
                <c:pt idx="31643">
                  <c:v>4.0462100000000001E-2</c:v>
                </c:pt>
                <c:pt idx="31644">
                  <c:v>3.8693400000000003E-2</c:v>
                </c:pt>
                <c:pt idx="31645">
                  <c:v>3.6853700000000003E-2</c:v>
                </c:pt>
                <c:pt idx="31646">
                  <c:v>3.4944700000000002E-2</c:v>
                </c:pt>
                <c:pt idx="31647">
                  <c:v>3.2967999999999997E-2</c:v>
                </c:pt>
                <c:pt idx="31648">
                  <c:v>3.09252E-2</c:v>
                </c:pt>
                <c:pt idx="31649">
                  <c:v>2.8819000000000001E-2</c:v>
                </c:pt>
                <c:pt idx="31650">
                  <c:v>2.6653099999999999E-2</c:v>
                </c:pt>
                <c:pt idx="31651">
                  <c:v>2.4430500000000001E-2</c:v>
                </c:pt>
                <c:pt idx="31652">
                  <c:v>2.21546E-2</c:v>
                </c:pt>
                <c:pt idx="31653">
                  <c:v>1.98295E-2</c:v>
                </c:pt>
                <c:pt idx="31654">
                  <c:v>1.7458899999999999E-2</c:v>
                </c:pt>
                <c:pt idx="31655">
                  <c:v>1.5045599999999999E-2</c:v>
                </c:pt>
                <c:pt idx="31656">
                  <c:v>1.2592300000000001E-2</c:v>
                </c:pt>
                <c:pt idx="31657">
                  <c:v>1.0102E-2</c:v>
                </c:pt>
                <c:pt idx="31658" formatCode="0.00E+00">
                  <c:v>7.5776799999999998E-3</c:v>
                </c:pt>
                <c:pt idx="31659" formatCode="0.00E+00">
                  <c:v>5.0224600000000003E-3</c:v>
                </c:pt>
                <c:pt idx="31660" formatCode="0.00E+00">
                  <c:v>2.43926E-3</c:v>
                </c:pt>
                <c:pt idx="31661" formatCode="0.00E+00">
                  <c:v>-1.69648E-4</c:v>
                </c:pt>
                <c:pt idx="31662" formatCode="0.00E+00">
                  <c:v>-2.80168E-3</c:v>
                </c:pt>
                <c:pt idx="31663" formatCode="0.00E+00">
                  <c:v>-5.4530999999999998E-3</c:v>
                </c:pt>
                <c:pt idx="31664" formatCode="0.00E+00">
                  <c:v>-8.1199199999999992E-3</c:v>
                </c:pt>
                <c:pt idx="31665">
                  <c:v>-1.07989E-2</c:v>
                </c:pt>
                <c:pt idx="31666">
                  <c:v>-1.3487000000000001E-2</c:v>
                </c:pt>
                <c:pt idx="31667">
                  <c:v>-1.61806E-2</c:v>
                </c:pt>
                <c:pt idx="31668">
                  <c:v>-1.8875800000000002E-2</c:v>
                </c:pt>
                <c:pt idx="31669">
                  <c:v>-2.1569100000000001E-2</c:v>
                </c:pt>
                <c:pt idx="31670">
                  <c:v>-2.4256400000000001E-2</c:v>
                </c:pt>
                <c:pt idx="31671">
                  <c:v>-2.6933100000000001E-2</c:v>
                </c:pt>
                <c:pt idx="31672">
                  <c:v>-2.9595300000000001E-2</c:v>
                </c:pt>
                <c:pt idx="31673">
                  <c:v>-3.2239900000000002E-2</c:v>
                </c:pt>
                <c:pt idx="31674">
                  <c:v>-3.48638E-2</c:v>
                </c:pt>
                <c:pt idx="31675">
                  <c:v>-3.7463400000000001E-2</c:v>
                </c:pt>
                <c:pt idx="31676">
                  <c:v>-4.0035099999999997E-2</c:v>
                </c:pt>
                <c:pt idx="31677">
                  <c:v>-4.2575500000000002E-2</c:v>
                </c:pt>
                <c:pt idx="31678">
                  <c:v>-4.5082200000000003E-2</c:v>
                </c:pt>
                <c:pt idx="31679">
                  <c:v>-4.7553199999999997E-2</c:v>
                </c:pt>
                <c:pt idx="31680">
                  <c:v>-4.9985700000000001E-2</c:v>
                </c:pt>
                <c:pt idx="31681">
                  <c:v>-5.2376100000000002E-2</c:v>
                </c:pt>
                <c:pt idx="31682">
                  <c:v>-5.4721100000000002E-2</c:v>
                </c:pt>
                <c:pt idx="31683">
                  <c:v>-5.7017699999999998E-2</c:v>
                </c:pt>
                <c:pt idx="31684">
                  <c:v>-5.9262700000000001E-2</c:v>
                </c:pt>
                <c:pt idx="31685">
                  <c:v>-6.1453899999999999E-2</c:v>
                </c:pt>
                <c:pt idx="31686">
                  <c:v>-6.3589099999999996E-2</c:v>
                </c:pt>
                <c:pt idx="31687">
                  <c:v>-6.5665399999999999E-2</c:v>
                </c:pt>
                <c:pt idx="31688">
                  <c:v>-6.7679199999999995E-2</c:v>
                </c:pt>
                <c:pt idx="31689">
                  <c:v>-6.96267E-2</c:v>
                </c:pt>
                <c:pt idx="31690">
                  <c:v>-7.1505700000000005E-2</c:v>
                </c:pt>
                <c:pt idx="31691">
                  <c:v>-7.3314599999999994E-2</c:v>
                </c:pt>
                <c:pt idx="31692">
                  <c:v>-7.5051999999999994E-2</c:v>
                </c:pt>
                <c:pt idx="31693">
                  <c:v>-7.6715500000000006E-2</c:v>
                </c:pt>
                <c:pt idx="31694">
                  <c:v>-7.8302099999999999E-2</c:v>
                </c:pt>
                <c:pt idx="31695">
                  <c:v>-7.9809699999999997E-2</c:v>
                </c:pt>
                <c:pt idx="31696">
                  <c:v>-8.1237100000000007E-2</c:v>
                </c:pt>
                <c:pt idx="31697">
                  <c:v>-8.2583000000000004E-2</c:v>
                </c:pt>
                <c:pt idx="31698">
                  <c:v>-8.3845600000000006E-2</c:v>
                </c:pt>
                <c:pt idx="31699">
                  <c:v>-8.5023100000000004E-2</c:v>
                </c:pt>
                <c:pt idx="31700">
                  <c:v>-8.6113899999999993E-2</c:v>
                </c:pt>
                <c:pt idx="31701">
                  <c:v>-8.7116399999999997E-2</c:v>
                </c:pt>
                <c:pt idx="31702">
                  <c:v>-8.80296E-2</c:v>
                </c:pt>
                <c:pt idx="31703">
                  <c:v>-8.8852700000000007E-2</c:v>
                </c:pt>
                <c:pt idx="31704">
                  <c:v>-8.9584999999999998E-2</c:v>
                </c:pt>
                <c:pt idx="31705">
                  <c:v>-9.0225200000000005E-2</c:v>
                </c:pt>
                <c:pt idx="31706">
                  <c:v>-9.0771699999999997E-2</c:v>
                </c:pt>
                <c:pt idx="31707">
                  <c:v>-9.1222999999999999E-2</c:v>
                </c:pt>
                <c:pt idx="31708">
                  <c:v>-9.1578099999999996E-2</c:v>
                </c:pt>
                <c:pt idx="31709">
                  <c:v>-9.1836399999999999E-2</c:v>
                </c:pt>
                <c:pt idx="31710">
                  <c:v>-9.1998499999999997E-2</c:v>
                </c:pt>
                <c:pt idx="31711">
                  <c:v>-9.2064300000000002E-2</c:v>
                </c:pt>
                <c:pt idx="31712">
                  <c:v>-9.2033299999999998E-2</c:v>
                </c:pt>
                <c:pt idx="31713">
                  <c:v>-9.1905399999999998E-2</c:v>
                </c:pt>
                <c:pt idx="31714">
                  <c:v>-9.1680999999999999E-2</c:v>
                </c:pt>
                <c:pt idx="31715">
                  <c:v>-9.1360899999999995E-2</c:v>
                </c:pt>
                <c:pt idx="31716">
                  <c:v>-9.0945100000000001E-2</c:v>
                </c:pt>
                <c:pt idx="31717">
                  <c:v>-9.04335E-2</c:v>
                </c:pt>
                <c:pt idx="31718">
                  <c:v>-8.9825299999999997E-2</c:v>
                </c:pt>
                <c:pt idx="31719">
                  <c:v>-8.9121199999999998E-2</c:v>
                </c:pt>
                <c:pt idx="31720">
                  <c:v>-8.8323100000000002E-2</c:v>
                </c:pt>
                <c:pt idx="31721">
                  <c:v>-8.7432700000000002E-2</c:v>
                </c:pt>
                <c:pt idx="31722">
                  <c:v>-8.6450200000000005E-2</c:v>
                </c:pt>
                <c:pt idx="31723">
                  <c:v>-8.5376300000000002E-2</c:v>
                </c:pt>
                <c:pt idx="31724">
                  <c:v>-8.4212200000000001E-2</c:v>
                </c:pt>
                <c:pt idx="31725">
                  <c:v>-8.2959199999999997E-2</c:v>
                </c:pt>
                <c:pt idx="31726">
                  <c:v>-8.1617800000000004E-2</c:v>
                </c:pt>
                <c:pt idx="31727">
                  <c:v>-8.0187599999999998E-2</c:v>
                </c:pt>
                <c:pt idx="31728">
                  <c:v>-7.86689E-2</c:v>
                </c:pt>
                <c:pt idx="31729">
                  <c:v>-7.7062900000000004E-2</c:v>
                </c:pt>
                <c:pt idx="31730">
                  <c:v>-7.5370900000000005E-2</c:v>
                </c:pt>
                <c:pt idx="31731">
                  <c:v>-7.3594099999999996E-2</c:v>
                </c:pt>
                <c:pt idx="31732">
                  <c:v>-7.17338E-2</c:v>
                </c:pt>
                <c:pt idx="31733">
                  <c:v>-6.9792199999999999E-2</c:v>
                </c:pt>
                <c:pt idx="31734">
                  <c:v>-6.7771499999999998E-2</c:v>
                </c:pt>
                <c:pt idx="31735">
                  <c:v>-6.5673700000000002E-2</c:v>
                </c:pt>
                <c:pt idx="31736">
                  <c:v>-6.3499799999999995E-2</c:v>
                </c:pt>
                <c:pt idx="31737">
                  <c:v>-6.1251399999999998E-2</c:v>
                </c:pt>
                <c:pt idx="31738">
                  <c:v>-5.8930099999999999E-2</c:v>
                </c:pt>
                <c:pt idx="31739">
                  <c:v>-5.6538199999999997E-2</c:v>
                </c:pt>
                <c:pt idx="31740">
                  <c:v>-5.4077399999999998E-2</c:v>
                </c:pt>
                <c:pt idx="31741">
                  <c:v>-5.15498E-2</c:v>
                </c:pt>
                <c:pt idx="31742">
                  <c:v>-4.8957199999999999E-2</c:v>
                </c:pt>
                <c:pt idx="31743">
                  <c:v>-4.63019E-2</c:v>
                </c:pt>
                <c:pt idx="31744">
                  <c:v>-4.3586300000000001E-2</c:v>
                </c:pt>
                <c:pt idx="31745">
                  <c:v>-4.0813200000000001E-2</c:v>
                </c:pt>
                <c:pt idx="31746">
                  <c:v>-3.7984999999999998E-2</c:v>
                </c:pt>
                <c:pt idx="31747">
                  <c:v>-3.5104200000000002E-2</c:v>
                </c:pt>
                <c:pt idx="31748">
                  <c:v>-3.2173199999999999E-2</c:v>
                </c:pt>
                <c:pt idx="31749">
                  <c:v>-2.9194399999999999E-2</c:v>
                </c:pt>
                <c:pt idx="31750">
                  <c:v>-2.6170300000000001E-2</c:v>
                </c:pt>
                <c:pt idx="31751">
                  <c:v>-2.3103100000000001E-2</c:v>
                </c:pt>
                <c:pt idx="31752">
                  <c:v>-1.9994700000000001E-2</c:v>
                </c:pt>
                <c:pt idx="31753">
                  <c:v>-1.6846900000000001E-2</c:v>
                </c:pt>
                <c:pt idx="31754">
                  <c:v>-1.3662199999999999E-2</c:v>
                </c:pt>
                <c:pt idx="31755">
                  <c:v>-1.04426E-2</c:v>
                </c:pt>
                <c:pt idx="31756" formatCode="0.00E+00">
                  <c:v>-7.1898099999999996E-3</c:v>
                </c:pt>
                <c:pt idx="31757" formatCode="0.00E+00">
                  <c:v>-3.9063099999999996E-3</c:v>
                </c:pt>
                <c:pt idx="31758" formatCode="0.00E+00">
                  <c:v>-5.9544299999999997E-4</c:v>
                </c:pt>
                <c:pt idx="31759" formatCode="0.00E+00">
                  <c:v>2.7402300000000002E-3</c:v>
                </c:pt>
                <c:pt idx="31760" formatCode="0.00E+00">
                  <c:v>6.0988700000000002E-3</c:v>
                </c:pt>
                <c:pt idx="31761" formatCode="0.00E+00">
                  <c:v>9.4780799999999998E-3</c:v>
                </c:pt>
                <c:pt idx="31762">
                  <c:v>1.28748E-2</c:v>
                </c:pt>
                <c:pt idx="31763">
                  <c:v>1.6286100000000001E-2</c:v>
                </c:pt>
                <c:pt idx="31764">
                  <c:v>1.9709500000000001E-2</c:v>
                </c:pt>
                <c:pt idx="31765">
                  <c:v>2.31431E-2</c:v>
                </c:pt>
                <c:pt idx="31766">
                  <c:v>2.6584900000000002E-2</c:v>
                </c:pt>
                <c:pt idx="31767">
                  <c:v>3.0032799999999998E-2</c:v>
                </c:pt>
                <c:pt idx="31768">
                  <c:v>3.34845E-2</c:v>
                </c:pt>
                <c:pt idx="31769">
                  <c:v>3.6937499999999998E-2</c:v>
                </c:pt>
                <c:pt idx="31770">
                  <c:v>4.0389599999999998E-2</c:v>
                </c:pt>
                <c:pt idx="31771">
                  <c:v>4.3838700000000001E-2</c:v>
                </c:pt>
                <c:pt idx="31772">
                  <c:v>4.7283400000000003E-2</c:v>
                </c:pt>
                <c:pt idx="31773">
                  <c:v>5.0721799999999997E-2</c:v>
                </c:pt>
                <c:pt idx="31774">
                  <c:v>5.4151600000000001E-2</c:v>
                </c:pt>
                <c:pt idx="31775">
                  <c:v>5.75706E-2</c:v>
                </c:pt>
                <c:pt idx="31776">
                  <c:v>6.0976700000000002E-2</c:v>
                </c:pt>
                <c:pt idx="31777">
                  <c:v>6.4367900000000006E-2</c:v>
                </c:pt>
                <c:pt idx="31778">
                  <c:v>6.7742200000000002E-2</c:v>
                </c:pt>
                <c:pt idx="31779">
                  <c:v>7.10977E-2</c:v>
                </c:pt>
                <c:pt idx="31780">
                  <c:v>7.4432300000000007E-2</c:v>
                </c:pt>
                <c:pt idx="31781">
                  <c:v>7.7743699999999999E-2</c:v>
                </c:pt>
                <c:pt idx="31782">
                  <c:v>8.1029299999999999E-2</c:v>
                </c:pt>
                <c:pt idx="31783">
                  <c:v>8.4286600000000003E-2</c:v>
                </c:pt>
                <c:pt idx="31784">
                  <c:v>8.7513300000000002E-2</c:v>
                </c:pt>
                <c:pt idx="31785">
                  <c:v>9.0707200000000002E-2</c:v>
                </c:pt>
                <c:pt idx="31786">
                  <c:v>9.38663E-2</c:v>
                </c:pt>
                <c:pt idx="31787">
                  <c:v>9.6988900000000003E-2</c:v>
                </c:pt>
                <c:pt idx="31788">
                  <c:v>0.100074</c:v>
                </c:pt>
                <c:pt idx="31789">
                  <c:v>0.10312</c:v>
                </c:pt>
                <c:pt idx="31790">
                  <c:v>0.106126</c:v>
                </c:pt>
                <c:pt idx="31791">
                  <c:v>0.10909099999999999</c:v>
                </c:pt>
                <c:pt idx="31792">
                  <c:v>0.112013</c:v>
                </c:pt>
                <c:pt idx="31793">
                  <c:v>0.11489199999999999</c:v>
                </c:pt>
                <c:pt idx="31794">
                  <c:v>0.117725</c:v>
                </c:pt>
                <c:pt idx="31795">
                  <c:v>0.120513</c:v>
                </c:pt>
                <c:pt idx="31796">
                  <c:v>0.123253</c:v>
                </c:pt>
                <c:pt idx="31797">
                  <c:v>0.125944</c:v>
                </c:pt>
                <c:pt idx="31798">
                  <c:v>0.128584</c:v>
                </c:pt>
                <c:pt idx="31799">
                  <c:v>0.13117200000000001</c:v>
                </c:pt>
                <c:pt idx="31800">
                  <c:v>0.13370499999999999</c:v>
                </c:pt>
                <c:pt idx="31801">
                  <c:v>0.136183</c:v>
                </c:pt>
                <c:pt idx="31802">
                  <c:v>0.138604</c:v>
                </c:pt>
                <c:pt idx="31803">
                  <c:v>0.14096800000000001</c:v>
                </c:pt>
                <c:pt idx="31804">
                  <c:v>0.14327400000000001</c:v>
                </c:pt>
                <c:pt idx="31805">
                  <c:v>0.14552100000000001</c:v>
                </c:pt>
                <c:pt idx="31806">
                  <c:v>0.14770900000000001</c:v>
                </c:pt>
                <c:pt idx="31807">
                  <c:v>0.149836</c:v>
                </c:pt>
                <c:pt idx="31808">
                  <c:v>0.15190100000000001</c:v>
                </c:pt>
                <c:pt idx="31809">
                  <c:v>0.15390300000000001</c:v>
                </c:pt>
                <c:pt idx="31810">
                  <c:v>0.15584100000000001</c:v>
                </c:pt>
                <c:pt idx="31811">
                  <c:v>0.15771499999999999</c:v>
                </c:pt>
                <c:pt idx="31812">
                  <c:v>0.159523</c:v>
                </c:pt>
                <c:pt idx="31813">
                  <c:v>0.16126599999999999</c:v>
                </c:pt>
                <c:pt idx="31814">
                  <c:v>0.162942</c:v>
                </c:pt>
                <c:pt idx="31815">
                  <c:v>0.16455</c:v>
                </c:pt>
                <c:pt idx="31816">
                  <c:v>0.16608800000000001</c:v>
                </c:pt>
                <c:pt idx="31817">
                  <c:v>0.16755700000000001</c:v>
                </c:pt>
                <c:pt idx="31818">
                  <c:v>0.168956</c:v>
                </c:pt>
                <c:pt idx="31819">
                  <c:v>0.17028499999999999</c:v>
                </c:pt>
                <c:pt idx="31820">
                  <c:v>0.171543</c:v>
                </c:pt>
                <c:pt idx="31821">
                  <c:v>0.17272999999999999</c:v>
                </c:pt>
                <c:pt idx="31822">
                  <c:v>0.173844</c:v>
                </c:pt>
                <c:pt idx="31823">
                  <c:v>0.17488300000000001</c:v>
                </c:pt>
                <c:pt idx="31824">
                  <c:v>0.175846</c:v>
                </c:pt>
                <c:pt idx="31825">
                  <c:v>0.176733</c:v>
                </c:pt>
                <c:pt idx="31826">
                  <c:v>0.17754400000000001</c:v>
                </c:pt>
                <c:pt idx="31827">
                  <c:v>0.17827899999999999</c:v>
                </c:pt>
                <c:pt idx="31828">
                  <c:v>0.17893700000000001</c:v>
                </c:pt>
                <c:pt idx="31829">
                  <c:v>0.17952000000000001</c:v>
                </c:pt>
                <c:pt idx="31830">
                  <c:v>0.18002699999999999</c:v>
                </c:pt>
                <c:pt idx="31831">
                  <c:v>0.18045800000000001</c:v>
                </c:pt>
                <c:pt idx="31832">
                  <c:v>0.180814</c:v>
                </c:pt>
                <c:pt idx="31833">
                  <c:v>0.181093</c:v>
                </c:pt>
                <c:pt idx="31834">
                  <c:v>0.18129600000000001</c:v>
                </c:pt>
                <c:pt idx="31835">
                  <c:v>0.181423</c:v>
                </c:pt>
                <c:pt idx="31836">
                  <c:v>0.18147199999999999</c:v>
                </c:pt>
                <c:pt idx="31837">
                  <c:v>0.181445</c:v>
                </c:pt>
                <c:pt idx="31838">
                  <c:v>0.181341</c:v>
                </c:pt>
                <c:pt idx="31839">
                  <c:v>0.18116099999999999</c:v>
                </c:pt>
                <c:pt idx="31840">
                  <c:v>0.18090400000000001</c:v>
                </c:pt>
                <c:pt idx="31841">
                  <c:v>0.18057000000000001</c:v>
                </c:pt>
                <c:pt idx="31842">
                  <c:v>0.18015800000000001</c:v>
                </c:pt>
                <c:pt idx="31843">
                  <c:v>0.17967</c:v>
                </c:pt>
                <c:pt idx="31844">
                  <c:v>0.17910499999999999</c:v>
                </c:pt>
                <c:pt idx="31845">
                  <c:v>0.17846300000000001</c:v>
                </c:pt>
                <c:pt idx="31846">
                  <c:v>0.17774599999999999</c:v>
                </c:pt>
                <c:pt idx="31847">
                  <c:v>0.176952</c:v>
                </c:pt>
                <c:pt idx="31848">
                  <c:v>0.17608199999999999</c:v>
                </c:pt>
                <c:pt idx="31849">
                  <c:v>0.17513600000000001</c:v>
                </c:pt>
                <c:pt idx="31850">
                  <c:v>0.17411399999999999</c:v>
                </c:pt>
                <c:pt idx="31851">
                  <c:v>0.173017</c:v>
                </c:pt>
                <c:pt idx="31852">
                  <c:v>0.171843</c:v>
                </c:pt>
                <c:pt idx="31853">
                  <c:v>0.170594</c:v>
                </c:pt>
                <c:pt idx="31854">
                  <c:v>0.169269</c:v>
                </c:pt>
                <c:pt idx="31855">
                  <c:v>0.16786899999999999</c:v>
                </c:pt>
                <c:pt idx="31856">
                  <c:v>0.16639499999999999</c:v>
                </c:pt>
                <c:pt idx="31857">
                  <c:v>0.16484799999999999</c:v>
                </c:pt>
                <c:pt idx="31858">
                  <c:v>0.16322900000000001</c:v>
                </c:pt>
                <c:pt idx="31859">
                  <c:v>0.16153799999999999</c:v>
                </c:pt>
                <c:pt idx="31860">
                  <c:v>0.159775</c:v>
                </c:pt>
                <c:pt idx="31861">
                  <c:v>0.157942</c:v>
                </c:pt>
                <c:pt idx="31862">
                  <c:v>0.15603900000000001</c:v>
                </c:pt>
                <c:pt idx="31863">
                  <c:v>0.15406700000000001</c:v>
                </c:pt>
                <c:pt idx="31864">
                  <c:v>0.15202599999999999</c:v>
                </c:pt>
                <c:pt idx="31865">
                  <c:v>0.149918</c:v>
                </c:pt>
                <c:pt idx="31866">
                  <c:v>0.14774599999999999</c:v>
                </c:pt>
                <c:pt idx="31867">
                  <c:v>0.145509</c:v>
                </c:pt>
                <c:pt idx="31868">
                  <c:v>0.143209</c:v>
                </c:pt>
                <c:pt idx="31869">
                  <c:v>0.140848</c:v>
                </c:pt>
                <c:pt idx="31870">
                  <c:v>0.13842599999999999</c:v>
                </c:pt>
                <c:pt idx="31871">
                  <c:v>0.13594500000000001</c:v>
                </c:pt>
                <c:pt idx="31872">
                  <c:v>0.133407</c:v>
                </c:pt>
                <c:pt idx="31873">
                  <c:v>0.13081400000000001</c:v>
                </c:pt>
                <c:pt idx="31874">
                  <c:v>0.128168</c:v>
                </c:pt>
                <c:pt idx="31875">
                  <c:v>0.125469</c:v>
                </c:pt>
                <c:pt idx="31876">
                  <c:v>0.12272</c:v>
                </c:pt>
                <c:pt idx="31877">
                  <c:v>0.119921</c:v>
                </c:pt>
                <c:pt idx="31878">
                  <c:v>0.117073</c:v>
                </c:pt>
                <c:pt idx="31879">
                  <c:v>0.11418</c:v>
                </c:pt>
                <c:pt idx="31880">
                  <c:v>0.11124299999999999</c:v>
                </c:pt>
                <c:pt idx="31881">
                  <c:v>0.108264</c:v>
                </c:pt>
                <c:pt idx="31882">
                  <c:v>0.10524600000000001</c:v>
                </c:pt>
                <c:pt idx="31883">
                  <c:v>0.102191</c:v>
                </c:pt>
                <c:pt idx="31884">
                  <c:v>9.9101700000000001E-2</c:v>
                </c:pt>
                <c:pt idx="31885">
                  <c:v>9.5978900000000006E-2</c:v>
                </c:pt>
                <c:pt idx="31886">
                  <c:v>9.2825099999999994E-2</c:v>
                </c:pt>
                <c:pt idx="31887">
                  <c:v>8.9642100000000002E-2</c:v>
                </c:pt>
                <c:pt idx="31888">
                  <c:v>8.6431900000000006E-2</c:v>
                </c:pt>
                <c:pt idx="31889">
                  <c:v>8.3196900000000004E-2</c:v>
                </c:pt>
                <c:pt idx="31890">
                  <c:v>7.99396E-2</c:v>
                </c:pt>
                <c:pt idx="31891">
                  <c:v>7.6662099999999997E-2</c:v>
                </c:pt>
                <c:pt idx="31892">
                  <c:v>7.3366899999999999E-2</c:v>
                </c:pt>
                <c:pt idx="31893">
                  <c:v>7.00567E-2</c:v>
                </c:pt>
                <c:pt idx="31894">
                  <c:v>6.6734500000000002E-2</c:v>
                </c:pt>
                <c:pt idx="31895">
                  <c:v>6.3402799999999995E-2</c:v>
                </c:pt>
                <c:pt idx="31896">
                  <c:v>6.0064399999999997E-2</c:v>
                </c:pt>
                <c:pt idx="31897">
                  <c:v>5.6721899999999999E-2</c:v>
                </c:pt>
                <c:pt idx="31898">
                  <c:v>5.3379000000000003E-2</c:v>
                </c:pt>
                <c:pt idx="31899">
                  <c:v>5.0039E-2</c:v>
                </c:pt>
                <c:pt idx="31900">
                  <c:v>4.6704900000000001E-2</c:v>
                </c:pt>
                <c:pt idx="31901">
                  <c:v>4.3378699999999999E-2</c:v>
                </c:pt>
                <c:pt idx="31902">
                  <c:v>4.0062899999999999E-2</c:v>
                </c:pt>
                <c:pt idx="31903">
                  <c:v>3.6760800000000003E-2</c:v>
                </c:pt>
                <c:pt idx="31904">
                  <c:v>3.3475999999999999E-2</c:v>
                </c:pt>
                <c:pt idx="31905">
                  <c:v>3.02119E-2</c:v>
                </c:pt>
                <c:pt idx="31906">
                  <c:v>2.69714E-2</c:v>
                </c:pt>
                <c:pt idx="31907">
                  <c:v>2.37582E-2</c:v>
                </c:pt>
                <c:pt idx="31908">
                  <c:v>2.0575900000000001E-2</c:v>
                </c:pt>
                <c:pt idx="31909">
                  <c:v>1.7428699999999998E-2</c:v>
                </c:pt>
                <c:pt idx="31910">
                  <c:v>1.43204E-2</c:v>
                </c:pt>
                <c:pt idx="31911">
                  <c:v>1.1254800000000001E-2</c:v>
                </c:pt>
                <c:pt idx="31912" formatCode="0.00E+00">
                  <c:v>8.2350500000000007E-3</c:v>
                </c:pt>
                <c:pt idx="31913" formatCode="0.00E+00">
                  <c:v>5.2639399999999999E-3</c:v>
                </c:pt>
                <c:pt idx="31914" formatCode="0.00E+00">
                  <c:v>2.3441899999999999E-3</c:v>
                </c:pt>
                <c:pt idx="31915" formatCode="0.00E+00">
                  <c:v>-5.2127800000000002E-4</c:v>
                </c:pt>
                <c:pt idx="31916" formatCode="0.00E+00">
                  <c:v>-3.3289700000000001E-3</c:v>
                </c:pt>
                <c:pt idx="31917" formatCode="0.00E+00">
                  <c:v>-6.0748699999999996E-3</c:v>
                </c:pt>
                <c:pt idx="31918" formatCode="0.00E+00">
                  <c:v>-8.7549199999999994E-3</c:v>
                </c:pt>
                <c:pt idx="31919">
                  <c:v>-1.13651E-2</c:v>
                </c:pt>
                <c:pt idx="31920">
                  <c:v>-1.3901800000000001E-2</c:v>
                </c:pt>
                <c:pt idx="31921">
                  <c:v>-1.6361500000000001E-2</c:v>
                </c:pt>
                <c:pt idx="31922">
                  <c:v>-1.87411E-2</c:v>
                </c:pt>
                <c:pt idx="31923">
                  <c:v>-2.1037299999999998E-2</c:v>
                </c:pt>
                <c:pt idx="31924">
                  <c:v>-2.3247400000000001E-2</c:v>
                </c:pt>
                <c:pt idx="31925">
                  <c:v>-2.5369099999999999E-2</c:v>
                </c:pt>
                <c:pt idx="31926">
                  <c:v>-2.7400299999999999E-2</c:v>
                </c:pt>
                <c:pt idx="31927">
                  <c:v>-2.9338400000000001E-2</c:v>
                </c:pt>
                <c:pt idx="31928">
                  <c:v>-3.11804E-2</c:v>
                </c:pt>
                <c:pt idx="31929">
                  <c:v>-3.2923399999999998E-2</c:v>
                </c:pt>
                <c:pt idx="31930">
                  <c:v>-3.4564600000000001E-2</c:v>
                </c:pt>
                <c:pt idx="31931">
                  <c:v>-3.6101300000000003E-2</c:v>
                </c:pt>
                <c:pt idx="31932">
                  <c:v>-3.7530599999999997E-2</c:v>
                </c:pt>
                <c:pt idx="31933">
                  <c:v>-3.8849799999999997E-2</c:v>
                </c:pt>
                <c:pt idx="31934">
                  <c:v>-4.0055899999999998E-2</c:v>
                </c:pt>
                <c:pt idx="31935">
                  <c:v>-4.1145300000000003E-2</c:v>
                </c:pt>
                <c:pt idx="31936">
                  <c:v>-4.2114800000000001E-2</c:v>
                </c:pt>
                <c:pt idx="31937">
                  <c:v>-4.2961199999999998E-2</c:v>
                </c:pt>
                <c:pt idx="31938">
                  <c:v>-4.3682199999999997E-2</c:v>
                </c:pt>
                <c:pt idx="31939">
                  <c:v>-4.4276599999999999E-2</c:v>
                </c:pt>
                <c:pt idx="31940">
                  <c:v>-4.4742999999999998E-2</c:v>
                </c:pt>
                <c:pt idx="31941">
                  <c:v>-4.50797E-2</c:v>
                </c:pt>
                <c:pt idx="31942">
                  <c:v>-4.5285899999999997E-2</c:v>
                </c:pt>
                <c:pt idx="31943">
                  <c:v>-4.5361199999999997E-2</c:v>
                </c:pt>
                <c:pt idx="31944">
                  <c:v>-4.53046E-2</c:v>
                </c:pt>
                <c:pt idx="31945">
                  <c:v>-4.5114899999999999E-2</c:v>
                </c:pt>
                <c:pt idx="31946">
                  <c:v>-4.4790799999999999E-2</c:v>
                </c:pt>
                <c:pt idx="31947">
                  <c:v>-4.4331299999999997E-2</c:v>
                </c:pt>
                <c:pt idx="31948">
                  <c:v>-4.3735299999999998E-2</c:v>
                </c:pt>
                <c:pt idx="31949">
                  <c:v>-4.3002100000000001E-2</c:v>
                </c:pt>
                <c:pt idx="31950">
                  <c:v>-4.2131799999999997E-2</c:v>
                </c:pt>
                <c:pt idx="31951">
                  <c:v>-4.1125000000000002E-2</c:v>
                </c:pt>
                <c:pt idx="31952">
                  <c:v>-3.9982400000000001E-2</c:v>
                </c:pt>
                <c:pt idx="31953">
                  <c:v>-3.8704299999999997E-2</c:v>
                </c:pt>
                <c:pt idx="31954">
                  <c:v>-3.7290700000000003E-2</c:v>
                </c:pt>
                <c:pt idx="31955">
                  <c:v>-3.5741700000000001E-2</c:v>
                </c:pt>
                <c:pt idx="31956">
                  <c:v>-3.4057499999999997E-2</c:v>
                </c:pt>
                <c:pt idx="31957">
                  <c:v>-3.2238700000000002E-2</c:v>
                </c:pt>
                <c:pt idx="31958">
                  <c:v>-3.0285699999999999E-2</c:v>
                </c:pt>
                <c:pt idx="31959">
                  <c:v>-2.81993E-2</c:v>
                </c:pt>
                <c:pt idx="31960">
                  <c:v>-2.59805E-2</c:v>
                </c:pt>
                <c:pt idx="31961">
                  <c:v>-2.3631599999999999E-2</c:v>
                </c:pt>
                <c:pt idx="31962">
                  <c:v>-2.11551E-2</c:v>
                </c:pt>
                <c:pt idx="31963">
                  <c:v>-1.8553500000000001E-2</c:v>
                </c:pt>
                <c:pt idx="31964">
                  <c:v>-1.5829300000000001E-2</c:v>
                </c:pt>
                <c:pt idx="31965">
                  <c:v>-1.2984900000000001E-2</c:v>
                </c:pt>
                <c:pt idx="31966">
                  <c:v>-1.00225E-2</c:v>
                </c:pt>
                <c:pt idx="31967" formatCode="0.00E+00">
                  <c:v>-6.94468E-3</c:v>
                </c:pt>
                <c:pt idx="31968" formatCode="0.00E+00">
                  <c:v>-3.7539499999999998E-3</c:v>
                </c:pt>
                <c:pt idx="31969" formatCode="0.00E+00">
                  <c:v>-4.5273500000000001E-4</c:v>
                </c:pt>
                <c:pt idx="31970" formatCode="0.00E+00">
                  <c:v>2.9561100000000001E-3</c:v>
                </c:pt>
                <c:pt idx="31971" formatCode="0.00E+00">
                  <c:v>6.4696500000000004E-3</c:v>
                </c:pt>
                <c:pt idx="31972">
                  <c:v>1.0085200000000001E-2</c:v>
                </c:pt>
                <c:pt idx="31973">
                  <c:v>1.3799799999999999E-2</c:v>
                </c:pt>
                <c:pt idx="31974">
                  <c:v>1.7610199999999999E-2</c:v>
                </c:pt>
                <c:pt idx="31975">
                  <c:v>2.1512900000000001E-2</c:v>
                </c:pt>
                <c:pt idx="31976">
                  <c:v>2.55044E-2</c:v>
                </c:pt>
                <c:pt idx="31977">
                  <c:v>2.9581199999999998E-2</c:v>
                </c:pt>
                <c:pt idx="31978">
                  <c:v>3.3739600000000002E-2</c:v>
                </c:pt>
                <c:pt idx="31979">
                  <c:v>3.79747E-2</c:v>
                </c:pt>
                <c:pt idx="31980">
                  <c:v>4.2280900000000003E-2</c:v>
                </c:pt>
                <c:pt idx="31981">
                  <c:v>4.6653899999999998E-2</c:v>
                </c:pt>
                <c:pt idx="31982">
                  <c:v>5.1090099999999999E-2</c:v>
                </c:pt>
                <c:pt idx="31983">
                  <c:v>5.5584799999999997E-2</c:v>
                </c:pt>
                <c:pt idx="31984">
                  <c:v>6.01311E-2</c:v>
                </c:pt>
                <c:pt idx="31985">
                  <c:v>6.4721799999999996E-2</c:v>
                </c:pt>
                <c:pt idx="31986">
                  <c:v>6.9353300000000007E-2</c:v>
                </c:pt>
                <c:pt idx="31987">
                  <c:v>7.4024300000000001E-2</c:v>
                </c:pt>
                <c:pt idx="31988">
                  <c:v>7.8731499999999996E-2</c:v>
                </c:pt>
                <c:pt idx="31989">
                  <c:v>8.3469600000000005E-2</c:v>
                </c:pt>
                <c:pt idx="31990">
                  <c:v>8.8232699999999997E-2</c:v>
                </c:pt>
                <c:pt idx="31991">
                  <c:v>9.3015700000000007E-2</c:v>
                </c:pt>
                <c:pt idx="31992">
                  <c:v>9.7813899999999995E-2</c:v>
                </c:pt>
                <c:pt idx="31993">
                  <c:v>0.10262300000000001</c:v>
                </c:pt>
                <c:pt idx="31994">
                  <c:v>0.107436</c:v>
                </c:pt>
                <c:pt idx="31995">
                  <c:v>0.112249</c:v>
                </c:pt>
                <c:pt idx="31996">
                  <c:v>0.11705500000000001</c:v>
                </c:pt>
                <c:pt idx="31997">
                  <c:v>0.121847</c:v>
                </c:pt>
                <c:pt idx="31998">
                  <c:v>0.12662000000000001</c:v>
                </c:pt>
                <c:pt idx="31999">
                  <c:v>0.13136600000000001</c:v>
                </c:pt>
                <c:pt idx="32000">
                  <c:v>0.13608000000000001</c:v>
                </c:pt>
                <c:pt idx="32001">
                  <c:v>0.14075599999999999</c:v>
                </c:pt>
                <c:pt idx="32002">
                  <c:v>0.14538699999999999</c:v>
                </c:pt>
                <c:pt idx="32003">
                  <c:v>0.14996799999999999</c:v>
                </c:pt>
                <c:pt idx="32004">
                  <c:v>0.15449199999999999</c:v>
                </c:pt>
                <c:pt idx="32005">
                  <c:v>0.15895300000000001</c:v>
                </c:pt>
                <c:pt idx="32006">
                  <c:v>0.16334699999999999</c:v>
                </c:pt>
                <c:pt idx="32007">
                  <c:v>0.16767199999999999</c:v>
                </c:pt>
                <c:pt idx="32008">
                  <c:v>0.17192199999999999</c:v>
                </c:pt>
                <c:pt idx="32009">
                  <c:v>0.176089</c:v>
                </c:pt>
                <c:pt idx="32010">
                  <c:v>0.18016699999999999</c:v>
                </c:pt>
                <c:pt idx="32011">
                  <c:v>0.18414800000000001</c:v>
                </c:pt>
                <c:pt idx="32012">
                  <c:v>0.188027</c:v>
                </c:pt>
                <c:pt idx="32013">
                  <c:v>0.191801</c:v>
                </c:pt>
                <c:pt idx="32014">
                  <c:v>0.195465</c:v>
                </c:pt>
                <c:pt idx="32015">
                  <c:v>0.199019</c:v>
                </c:pt>
                <c:pt idx="32016">
                  <c:v>0.202459</c:v>
                </c:pt>
                <c:pt idx="32017">
                  <c:v>0.20578099999999999</c:v>
                </c:pt>
                <c:pt idx="32018">
                  <c:v>0.20898</c:v>
                </c:pt>
                <c:pt idx="32019">
                  <c:v>0.21204799999999999</c:v>
                </c:pt>
                <c:pt idx="32020">
                  <c:v>0.21498100000000001</c:v>
                </c:pt>
                <c:pt idx="32021">
                  <c:v>0.217779</c:v>
                </c:pt>
                <c:pt idx="32022">
                  <c:v>0.22043599999999999</c:v>
                </c:pt>
                <c:pt idx="32023">
                  <c:v>0.22294800000000001</c:v>
                </c:pt>
                <c:pt idx="32024">
                  <c:v>0.22530900000000001</c:v>
                </c:pt>
                <c:pt idx="32025">
                  <c:v>0.227516</c:v>
                </c:pt>
                <c:pt idx="32026">
                  <c:v>0.22956799999999999</c:v>
                </c:pt>
                <c:pt idx="32027">
                  <c:v>0.231461</c:v>
                </c:pt>
                <c:pt idx="32028">
                  <c:v>0.23319400000000001</c:v>
                </c:pt>
                <c:pt idx="32029">
                  <c:v>0.234766</c:v>
                </c:pt>
                <c:pt idx="32030">
                  <c:v>0.236176</c:v>
                </c:pt>
                <c:pt idx="32031">
                  <c:v>0.237424</c:v>
                </c:pt>
                <c:pt idx="32032">
                  <c:v>0.23851</c:v>
                </c:pt>
                <c:pt idx="32033">
                  <c:v>0.239431</c:v>
                </c:pt>
                <c:pt idx="32034">
                  <c:v>0.24018300000000001</c:v>
                </c:pt>
                <c:pt idx="32035">
                  <c:v>0.240763</c:v>
                </c:pt>
                <c:pt idx="32036">
                  <c:v>0.241172</c:v>
                </c:pt>
                <c:pt idx="32037">
                  <c:v>0.24141000000000001</c:v>
                </c:pt>
                <c:pt idx="32038">
                  <c:v>0.241477</c:v>
                </c:pt>
                <c:pt idx="32039">
                  <c:v>0.241371</c:v>
                </c:pt>
                <c:pt idx="32040">
                  <c:v>0.241092</c:v>
                </c:pt>
                <c:pt idx="32041">
                  <c:v>0.24063699999999999</c:v>
                </c:pt>
                <c:pt idx="32042">
                  <c:v>0.240008</c:v>
                </c:pt>
                <c:pt idx="32043">
                  <c:v>0.239205</c:v>
                </c:pt>
                <c:pt idx="32044">
                  <c:v>0.23822499999999999</c:v>
                </c:pt>
                <c:pt idx="32045">
                  <c:v>0.237067</c:v>
                </c:pt>
                <c:pt idx="32046">
                  <c:v>0.235731</c:v>
                </c:pt>
                <c:pt idx="32047">
                  <c:v>0.23421500000000001</c:v>
                </c:pt>
                <c:pt idx="32048">
                  <c:v>0.232518</c:v>
                </c:pt>
                <c:pt idx="32049">
                  <c:v>0.23064299999999999</c:v>
                </c:pt>
                <c:pt idx="32050">
                  <c:v>0.22859599999999999</c:v>
                </c:pt>
                <c:pt idx="32051">
                  <c:v>0.226378</c:v>
                </c:pt>
                <c:pt idx="32052">
                  <c:v>0.223991</c:v>
                </c:pt>
                <c:pt idx="32053">
                  <c:v>0.22143699999999999</c:v>
                </c:pt>
                <c:pt idx="32054">
                  <c:v>0.21872</c:v>
                </c:pt>
                <c:pt idx="32055">
                  <c:v>0.21584600000000001</c:v>
                </c:pt>
                <c:pt idx="32056">
                  <c:v>0.21281700000000001</c:v>
                </c:pt>
                <c:pt idx="32057">
                  <c:v>0.20963499999999999</c:v>
                </c:pt>
                <c:pt idx="32058">
                  <c:v>0.20630200000000001</c:v>
                </c:pt>
                <c:pt idx="32059">
                  <c:v>0.202822</c:v>
                </c:pt>
                <c:pt idx="32060">
                  <c:v>0.19919799999999999</c:v>
                </c:pt>
                <c:pt idx="32061">
                  <c:v>0.195435</c:v>
                </c:pt>
                <c:pt idx="32062">
                  <c:v>0.19153800000000001</c:v>
                </c:pt>
                <c:pt idx="32063">
                  <c:v>0.18751200000000001</c:v>
                </c:pt>
                <c:pt idx="32064">
                  <c:v>0.183364</c:v>
                </c:pt>
                <c:pt idx="32065">
                  <c:v>0.17909900000000001</c:v>
                </c:pt>
                <c:pt idx="32066">
                  <c:v>0.17471900000000001</c:v>
                </c:pt>
                <c:pt idx="32067">
                  <c:v>0.17023199999999999</c:v>
                </c:pt>
                <c:pt idx="32068">
                  <c:v>0.16564200000000001</c:v>
                </c:pt>
                <c:pt idx="32069">
                  <c:v>0.16095699999999999</c:v>
                </c:pt>
                <c:pt idx="32070">
                  <c:v>0.15618000000000001</c:v>
                </c:pt>
                <c:pt idx="32071">
                  <c:v>0.15131600000000001</c:v>
                </c:pt>
                <c:pt idx="32072">
                  <c:v>0.146369</c:v>
                </c:pt>
                <c:pt idx="32073">
                  <c:v>0.141344</c:v>
                </c:pt>
                <c:pt idx="32074">
                  <c:v>0.13624600000000001</c:v>
                </c:pt>
                <c:pt idx="32075">
                  <c:v>0.131079</c:v>
                </c:pt>
                <c:pt idx="32076">
                  <c:v>0.12584799999999999</c:v>
                </c:pt>
                <c:pt idx="32077">
                  <c:v>0.120555</c:v>
                </c:pt>
                <c:pt idx="32078">
                  <c:v>0.115204</c:v>
                </c:pt>
                <c:pt idx="32079">
                  <c:v>0.109804</c:v>
                </c:pt>
                <c:pt idx="32080">
                  <c:v>0.104362</c:v>
                </c:pt>
                <c:pt idx="32081">
                  <c:v>9.8886000000000002E-2</c:v>
                </c:pt>
                <c:pt idx="32082">
                  <c:v>9.3384599999999998E-2</c:v>
                </c:pt>
                <c:pt idx="32083">
                  <c:v>8.78665E-2</c:v>
                </c:pt>
                <c:pt idx="32084">
                  <c:v>8.2337300000000002E-2</c:v>
                </c:pt>
                <c:pt idx="32085">
                  <c:v>7.6799300000000001E-2</c:v>
                </c:pt>
                <c:pt idx="32086">
                  <c:v>7.1256399999999998E-2</c:v>
                </c:pt>
                <c:pt idx="32087">
                  <c:v>6.5717800000000007E-2</c:v>
                </c:pt>
                <c:pt idx="32088">
                  <c:v>6.0193700000000003E-2</c:v>
                </c:pt>
                <c:pt idx="32089">
                  <c:v>5.4691700000000003E-2</c:v>
                </c:pt>
                <c:pt idx="32090">
                  <c:v>4.9218400000000002E-2</c:v>
                </c:pt>
                <c:pt idx="32091">
                  <c:v>4.3779400000000003E-2</c:v>
                </c:pt>
                <c:pt idx="32092">
                  <c:v>3.8379099999999999E-2</c:v>
                </c:pt>
                <c:pt idx="32093">
                  <c:v>3.3022000000000003E-2</c:v>
                </c:pt>
                <c:pt idx="32094">
                  <c:v>2.7714300000000001E-2</c:v>
                </c:pt>
                <c:pt idx="32095">
                  <c:v>2.24619E-2</c:v>
                </c:pt>
                <c:pt idx="32096">
                  <c:v>1.7269099999999999E-2</c:v>
                </c:pt>
                <c:pt idx="32097">
                  <c:v>1.21411E-2</c:v>
                </c:pt>
                <c:pt idx="32098" formatCode="0.00E+00">
                  <c:v>7.0846900000000003E-3</c:v>
                </c:pt>
                <c:pt idx="32099" formatCode="0.00E+00">
                  <c:v>2.1082599999999998E-3</c:v>
                </c:pt>
                <c:pt idx="32100" formatCode="0.00E+00">
                  <c:v>-2.78115E-3</c:v>
                </c:pt>
                <c:pt idx="32101" formatCode="0.00E+00">
                  <c:v>-7.5790099999999997E-3</c:v>
                </c:pt>
                <c:pt idx="32102">
                  <c:v>-1.2282599999999999E-2</c:v>
                </c:pt>
                <c:pt idx="32103">
                  <c:v>-1.6889399999999999E-2</c:v>
                </c:pt>
                <c:pt idx="32104">
                  <c:v>-2.13957E-2</c:v>
                </c:pt>
                <c:pt idx="32105">
                  <c:v>-2.5798000000000001E-2</c:v>
                </c:pt>
                <c:pt idx="32106">
                  <c:v>-3.0092399999999998E-2</c:v>
                </c:pt>
                <c:pt idx="32107">
                  <c:v>-3.4274800000000001E-2</c:v>
                </c:pt>
                <c:pt idx="32108">
                  <c:v>-3.8340899999999997E-2</c:v>
                </c:pt>
                <c:pt idx="32109">
                  <c:v>-4.2285900000000001E-2</c:v>
                </c:pt>
                <c:pt idx="32110">
                  <c:v>-4.6104600000000003E-2</c:v>
                </c:pt>
                <c:pt idx="32111">
                  <c:v>-4.97914E-2</c:v>
                </c:pt>
                <c:pt idx="32112">
                  <c:v>-5.3340499999999999E-2</c:v>
                </c:pt>
                <c:pt idx="32113">
                  <c:v>-5.6748399999999997E-2</c:v>
                </c:pt>
                <c:pt idx="32114">
                  <c:v>-6.0014699999999997E-2</c:v>
                </c:pt>
                <c:pt idx="32115">
                  <c:v>-6.3141199999999995E-2</c:v>
                </c:pt>
                <c:pt idx="32116">
                  <c:v>-6.6128500000000007E-2</c:v>
                </c:pt>
                <c:pt idx="32117">
                  <c:v>-6.8974099999999997E-2</c:v>
                </c:pt>
                <c:pt idx="32118">
                  <c:v>-7.1674299999999996E-2</c:v>
                </c:pt>
                <c:pt idx="32119">
                  <c:v>-7.4226E-2</c:v>
                </c:pt>
                <c:pt idx="32120">
                  <c:v>-7.6626899999999998E-2</c:v>
                </c:pt>
                <c:pt idx="32121">
                  <c:v>-7.8877299999999997E-2</c:v>
                </c:pt>
                <c:pt idx="32122">
                  <c:v>-8.0977800000000003E-2</c:v>
                </c:pt>
                <c:pt idx="32123">
                  <c:v>-8.2924899999999996E-2</c:v>
                </c:pt>
                <c:pt idx="32124">
                  <c:v>-8.4713999999999998E-2</c:v>
                </c:pt>
                <c:pt idx="32125">
                  <c:v>-8.6344500000000005E-2</c:v>
                </c:pt>
                <c:pt idx="32126">
                  <c:v>-8.78192E-2</c:v>
                </c:pt>
                <c:pt idx="32127">
                  <c:v>-8.9140999999999998E-2</c:v>
                </c:pt>
                <c:pt idx="32128">
                  <c:v>-9.0311000000000002E-2</c:v>
                </c:pt>
                <c:pt idx="32129">
                  <c:v>-9.1330099999999997E-2</c:v>
                </c:pt>
                <c:pt idx="32130">
                  <c:v>-9.2197699999999994E-2</c:v>
                </c:pt>
                <c:pt idx="32131">
                  <c:v>-9.2909599999999995E-2</c:v>
                </c:pt>
                <c:pt idx="32132">
                  <c:v>-9.3459E-2</c:v>
                </c:pt>
                <c:pt idx="32133">
                  <c:v>-9.3844399999999994E-2</c:v>
                </c:pt>
                <c:pt idx="32134">
                  <c:v>-9.4071699999999994E-2</c:v>
                </c:pt>
                <c:pt idx="32135">
                  <c:v>-9.41472E-2</c:v>
                </c:pt>
                <c:pt idx="32136">
                  <c:v>-9.4074099999999994E-2</c:v>
                </c:pt>
                <c:pt idx="32137">
                  <c:v>-9.3856300000000004E-2</c:v>
                </c:pt>
                <c:pt idx="32138">
                  <c:v>-9.3499700000000005E-2</c:v>
                </c:pt>
                <c:pt idx="32139">
                  <c:v>-9.3007800000000002E-2</c:v>
                </c:pt>
                <c:pt idx="32140">
                  <c:v>-9.2380900000000002E-2</c:v>
                </c:pt>
                <c:pt idx="32141">
                  <c:v>-9.1619800000000001E-2</c:v>
                </c:pt>
                <c:pt idx="32142">
                  <c:v>-9.07274E-2</c:v>
                </c:pt>
                <c:pt idx="32143">
                  <c:v>-8.9708200000000002E-2</c:v>
                </c:pt>
                <c:pt idx="32144">
                  <c:v>-8.8567199999999999E-2</c:v>
                </c:pt>
                <c:pt idx="32145">
                  <c:v>-8.7309600000000001E-2</c:v>
                </c:pt>
                <c:pt idx="32146">
                  <c:v>-8.5942299999999999E-2</c:v>
                </c:pt>
                <c:pt idx="32147">
                  <c:v>-8.4473400000000004E-2</c:v>
                </c:pt>
                <c:pt idx="32148">
                  <c:v>-8.2910800000000007E-2</c:v>
                </c:pt>
                <c:pt idx="32149">
                  <c:v>-8.1260700000000005E-2</c:v>
                </c:pt>
                <c:pt idx="32150">
                  <c:v>-7.9526700000000006E-2</c:v>
                </c:pt>
                <c:pt idx="32151">
                  <c:v>-7.7711600000000006E-2</c:v>
                </c:pt>
                <c:pt idx="32152">
                  <c:v>-7.5818399999999994E-2</c:v>
                </c:pt>
                <c:pt idx="32153">
                  <c:v>-7.3850600000000002E-2</c:v>
                </c:pt>
                <c:pt idx="32154">
                  <c:v>-7.1812600000000004E-2</c:v>
                </c:pt>
                <c:pt idx="32155">
                  <c:v>-6.9708500000000007E-2</c:v>
                </c:pt>
                <c:pt idx="32156">
                  <c:v>-6.75428E-2</c:v>
                </c:pt>
                <c:pt idx="32157">
                  <c:v>-6.53199E-2</c:v>
                </c:pt>
                <c:pt idx="32158">
                  <c:v>-6.3047099999999995E-2</c:v>
                </c:pt>
                <c:pt idx="32159">
                  <c:v>-6.0734799999999999E-2</c:v>
                </c:pt>
                <c:pt idx="32160">
                  <c:v>-5.8392699999999999E-2</c:v>
                </c:pt>
                <c:pt idx="32161">
                  <c:v>-5.6028000000000001E-2</c:v>
                </c:pt>
                <c:pt idx="32162">
                  <c:v>-5.3645499999999999E-2</c:v>
                </c:pt>
                <c:pt idx="32163">
                  <c:v>-5.1248599999999998E-2</c:v>
                </c:pt>
                <c:pt idx="32164">
                  <c:v>-4.88414E-2</c:v>
                </c:pt>
                <c:pt idx="32165">
                  <c:v>-4.6430300000000001E-2</c:v>
                </c:pt>
                <c:pt idx="32166">
                  <c:v>-4.40235E-2</c:v>
                </c:pt>
                <c:pt idx="32167">
                  <c:v>-4.1629300000000001E-2</c:v>
                </c:pt>
                <c:pt idx="32168">
                  <c:v>-3.9256100000000002E-2</c:v>
                </c:pt>
                <c:pt idx="32169">
                  <c:v>-3.6914599999999999E-2</c:v>
                </c:pt>
                <c:pt idx="32170">
                  <c:v>-3.46138E-2</c:v>
                </c:pt>
                <c:pt idx="32171">
                  <c:v>-3.2359199999999998E-2</c:v>
                </c:pt>
                <c:pt idx="32172">
                  <c:v>-3.0155000000000001E-2</c:v>
                </c:pt>
                <c:pt idx="32173">
                  <c:v>-2.8007299999999999E-2</c:v>
                </c:pt>
                <c:pt idx="32174">
                  <c:v>-2.5923999999999999E-2</c:v>
                </c:pt>
                <c:pt idx="32175">
                  <c:v>-2.3911499999999999E-2</c:v>
                </c:pt>
                <c:pt idx="32176">
                  <c:v>-2.1972800000000001E-2</c:v>
                </c:pt>
                <c:pt idx="32177">
                  <c:v>-2.01123E-2</c:v>
                </c:pt>
                <c:pt idx="32178">
                  <c:v>-1.8337800000000001E-2</c:v>
                </c:pt>
                <c:pt idx="32179">
                  <c:v>-1.6656500000000001E-2</c:v>
                </c:pt>
                <c:pt idx="32180">
                  <c:v>-1.50694E-2</c:v>
                </c:pt>
                <c:pt idx="32181">
                  <c:v>-1.3574900000000001E-2</c:v>
                </c:pt>
                <c:pt idx="32182">
                  <c:v>-1.21735E-2</c:v>
                </c:pt>
                <c:pt idx="32183">
                  <c:v>-1.08676E-2</c:v>
                </c:pt>
                <c:pt idx="32184" formatCode="0.00E+00">
                  <c:v>-9.6577199999999998E-3</c:v>
                </c:pt>
                <c:pt idx="32185" formatCode="0.00E+00">
                  <c:v>-8.5424200000000002E-3</c:v>
                </c:pt>
                <c:pt idx="32186" formatCode="0.00E+00">
                  <c:v>-7.5236399999999998E-3</c:v>
                </c:pt>
                <c:pt idx="32187" formatCode="0.00E+00">
                  <c:v>-6.6080399999999999E-3</c:v>
                </c:pt>
                <c:pt idx="32188" formatCode="0.00E+00">
                  <c:v>-5.8017299999999997E-3</c:v>
                </c:pt>
                <c:pt idx="32189" formatCode="0.00E+00">
                  <c:v>-5.1083700000000001E-3</c:v>
                </c:pt>
                <c:pt idx="32190" formatCode="0.00E+00">
                  <c:v>-4.5317700000000001E-3</c:v>
                </c:pt>
                <c:pt idx="32191" formatCode="0.00E+00">
                  <c:v>-4.0754399999999996E-3</c:v>
                </c:pt>
                <c:pt idx="32192" formatCode="0.00E+00">
                  <c:v>-3.7403200000000001E-3</c:v>
                </c:pt>
                <c:pt idx="32193" formatCode="0.00E+00">
                  <c:v>-3.5265800000000001E-3</c:v>
                </c:pt>
                <c:pt idx="32194" formatCode="0.00E+00">
                  <c:v>-3.4355200000000001E-3</c:v>
                </c:pt>
                <c:pt idx="32195" formatCode="0.00E+00">
                  <c:v>-3.4701599999999999E-3</c:v>
                </c:pt>
                <c:pt idx="32196" formatCode="0.00E+00">
                  <c:v>-3.6340500000000002E-3</c:v>
                </c:pt>
                <c:pt idx="32197" formatCode="0.00E+00">
                  <c:v>-3.9276399999999996E-3</c:v>
                </c:pt>
                <c:pt idx="32198" formatCode="0.00E+00">
                  <c:v>-4.3489899999999996E-3</c:v>
                </c:pt>
                <c:pt idx="32199" formatCode="0.00E+00">
                  <c:v>-4.89881E-3</c:v>
                </c:pt>
                <c:pt idx="32200" formatCode="0.00E+00">
                  <c:v>-5.5817999999999996E-3</c:v>
                </c:pt>
                <c:pt idx="32201" formatCode="0.00E+00">
                  <c:v>-6.4015599999999997E-3</c:v>
                </c:pt>
                <c:pt idx="32202" formatCode="0.00E+00">
                  <c:v>-7.3555799999999996E-3</c:v>
                </c:pt>
                <c:pt idx="32203" formatCode="0.00E+00">
                  <c:v>-8.4357100000000008E-3</c:v>
                </c:pt>
                <c:pt idx="32204" formatCode="0.00E+00">
                  <c:v>-9.6324199999999992E-3</c:v>
                </c:pt>
                <c:pt idx="32205">
                  <c:v>-1.09388E-2</c:v>
                </c:pt>
                <c:pt idx="32206">
                  <c:v>-1.23514E-2</c:v>
                </c:pt>
                <c:pt idx="32207">
                  <c:v>-1.38675E-2</c:v>
                </c:pt>
                <c:pt idx="32208">
                  <c:v>-1.5483200000000001E-2</c:v>
                </c:pt>
                <c:pt idx="32209">
                  <c:v>-1.7195599999999998E-2</c:v>
                </c:pt>
                <c:pt idx="32210">
                  <c:v>-1.9008199999999999E-2</c:v>
                </c:pt>
                <c:pt idx="32211">
                  <c:v>-2.0926400000000001E-2</c:v>
                </c:pt>
                <c:pt idx="32212">
                  <c:v>-2.2948400000000001E-2</c:v>
                </c:pt>
                <c:pt idx="32213">
                  <c:v>-2.5066100000000001E-2</c:v>
                </c:pt>
                <c:pt idx="32214">
                  <c:v>-2.7272399999999999E-2</c:v>
                </c:pt>
                <c:pt idx="32215">
                  <c:v>-2.9562600000000001E-2</c:v>
                </c:pt>
                <c:pt idx="32216">
                  <c:v>-3.19312E-2</c:v>
                </c:pt>
                <c:pt idx="32217">
                  <c:v>-3.4372399999999997E-2</c:v>
                </c:pt>
                <c:pt idx="32218">
                  <c:v>-3.6883399999999997E-2</c:v>
                </c:pt>
                <c:pt idx="32219">
                  <c:v>-3.9463100000000001E-2</c:v>
                </c:pt>
                <c:pt idx="32220">
                  <c:v>-4.2109800000000003E-2</c:v>
                </c:pt>
                <c:pt idx="32221">
                  <c:v>-4.48227E-2</c:v>
                </c:pt>
                <c:pt idx="32222">
                  <c:v>-4.7600799999999999E-2</c:v>
                </c:pt>
                <c:pt idx="32223">
                  <c:v>-5.0440800000000001E-2</c:v>
                </c:pt>
                <c:pt idx="32224">
                  <c:v>-5.33362E-2</c:v>
                </c:pt>
                <c:pt idx="32225">
                  <c:v>-5.6280999999999998E-2</c:v>
                </c:pt>
                <c:pt idx="32226">
                  <c:v>-5.92699E-2</c:v>
                </c:pt>
                <c:pt idx="32227">
                  <c:v>-6.2297400000000003E-2</c:v>
                </c:pt>
                <c:pt idx="32228">
                  <c:v>-6.5359500000000001E-2</c:v>
                </c:pt>
                <c:pt idx="32229">
                  <c:v>-6.8451499999999998E-2</c:v>
                </c:pt>
                <c:pt idx="32230">
                  <c:v>-7.1566099999999994E-2</c:v>
                </c:pt>
                <c:pt idx="32231">
                  <c:v>-7.4694899999999995E-2</c:v>
                </c:pt>
                <c:pt idx="32232">
                  <c:v>-7.7829599999999999E-2</c:v>
                </c:pt>
                <c:pt idx="32233">
                  <c:v>-8.0965099999999998E-2</c:v>
                </c:pt>
                <c:pt idx="32234">
                  <c:v>-8.4097099999999994E-2</c:v>
                </c:pt>
                <c:pt idx="32235">
                  <c:v>-8.7218299999999999E-2</c:v>
                </c:pt>
                <c:pt idx="32236">
                  <c:v>-9.0320200000000003E-2</c:v>
                </c:pt>
                <c:pt idx="32237">
                  <c:v>-9.3395599999999995E-2</c:v>
                </c:pt>
                <c:pt idx="32238">
                  <c:v>-9.6439800000000006E-2</c:v>
                </c:pt>
                <c:pt idx="32239">
                  <c:v>-9.9449599999999999E-2</c:v>
                </c:pt>
                <c:pt idx="32240">
                  <c:v>-0.102425</c:v>
                </c:pt>
                <c:pt idx="32241">
                  <c:v>-0.105367</c:v>
                </c:pt>
                <c:pt idx="32242">
                  <c:v>-0.108275</c:v>
                </c:pt>
                <c:pt idx="32243">
                  <c:v>-0.11114599999999999</c:v>
                </c:pt>
                <c:pt idx="32244">
                  <c:v>-0.11397599999999999</c:v>
                </c:pt>
                <c:pt idx="32245">
                  <c:v>-0.116761</c:v>
                </c:pt>
                <c:pt idx="32246">
                  <c:v>-0.119495</c:v>
                </c:pt>
                <c:pt idx="32247">
                  <c:v>-0.122171</c:v>
                </c:pt>
                <c:pt idx="32248">
                  <c:v>-0.124782</c:v>
                </c:pt>
                <c:pt idx="32249">
                  <c:v>-0.12731700000000001</c:v>
                </c:pt>
                <c:pt idx="32250">
                  <c:v>-0.12977</c:v>
                </c:pt>
                <c:pt idx="32251">
                  <c:v>-0.13214200000000001</c:v>
                </c:pt>
                <c:pt idx="32252">
                  <c:v>-0.134436</c:v>
                </c:pt>
                <c:pt idx="32253">
                  <c:v>-0.136652</c:v>
                </c:pt>
                <c:pt idx="32254">
                  <c:v>-0.13878199999999999</c:v>
                </c:pt>
                <c:pt idx="32255">
                  <c:v>-0.140818</c:v>
                </c:pt>
                <c:pt idx="32256">
                  <c:v>-0.14275599999999999</c:v>
                </c:pt>
                <c:pt idx="32257">
                  <c:v>-0.14459</c:v>
                </c:pt>
                <c:pt idx="32258">
                  <c:v>-0.146315</c:v>
                </c:pt>
                <c:pt idx="32259">
                  <c:v>-0.147928</c:v>
                </c:pt>
                <c:pt idx="32260">
                  <c:v>-0.14943300000000001</c:v>
                </c:pt>
                <c:pt idx="32261">
                  <c:v>-0.15083199999999999</c:v>
                </c:pt>
                <c:pt idx="32262">
                  <c:v>-0.15212500000000001</c:v>
                </c:pt>
                <c:pt idx="32263">
                  <c:v>-0.153312</c:v>
                </c:pt>
                <c:pt idx="32264">
                  <c:v>-0.154393</c:v>
                </c:pt>
                <c:pt idx="32265">
                  <c:v>-0.155364</c:v>
                </c:pt>
                <c:pt idx="32266">
                  <c:v>-0.156218</c:v>
                </c:pt>
                <c:pt idx="32267">
                  <c:v>-0.15695400000000001</c:v>
                </c:pt>
                <c:pt idx="32268">
                  <c:v>-0.15757699999999999</c:v>
                </c:pt>
                <c:pt idx="32269">
                  <c:v>-0.15809500000000001</c:v>
                </c:pt>
                <c:pt idx="32270">
                  <c:v>-0.15851299999999999</c:v>
                </c:pt>
                <c:pt idx="32271">
                  <c:v>-0.158835</c:v>
                </c:pt>
                <c:pt idx="32272">
                  <c:v>-0.15906200000000001</c:v>
                </c:pt>
                <c:pt idx="32273">
                  <c:v>-0.159192</c:v>
                </c:pt>
                <c:pt idx="32274">
                  <c:v>-0.159219</c:v>
                </c:pt>
                <c:pt idx="32275">
                  <c:v>-0.159139</c:v>
                </c:pt>
                <c:pt idx="32276">
                  <c:v>-0.158947</c:v>
                </c:pt>
                <c:pt idx="32277">
                  <c:v>-0.15864600000000001</c:v>
                </c:pt>
                <c:pt idx="32278">
                  <c:v>-0.15823699999999999</c:v>
                </c:pt>
                <c:pt idx="32279">
                  <c:v>-0.157716</c:v>
                </c:pt>
                <c:pt idx="32280">
                  <c:v>-0.157081</c:v>
                </c:pt>
                <c:pt idx="32281">
                  <c:v>-0.15634100000000001</c:v>
                </c:pt>
                <c:pt idx="32282">
                  <c:v>-0.15550700000000001</c:v>
                </c:pt>
                <c:pt idx="32283">
                  <c:v>-0.154589</c:v>
                </c:pt>
                <c:pt idx="32284">
                  <c:v>-0.15359300000000001</c:v>
                </c:pt>
                <c:pt idx="32285">
                  <c:v>-0.152527</c:v>
                </c:pt>
                <c:pt idx="32286">
                  <c:v>-0.151398</c:v>
                </c:pt>
                <c:pt idx="32287">
                  <c:v>-0.15021200000000001</c:v>
                </c:pt>
                <c:pt idx="32288">
                  <c:v>-0.14896899999999999</c:v>
                </c:pt>
                <c:pt idx="32289">
                  <c:v>-0.147674</c:v>
                </c:pt>
                <c:pt idx="32290">
                  <c:v>-0.14633099999999999</c:v>
                </c:pt>
                <c:pt idx="32291">
                  <c:v>-0.14494799999999999</c:v>
                </c:pt>
                <c:pt idx="32292">
                  <c:v>-0.14352799999999999</c:v>
                </c:pt>
                <c:pt idx="32293">
                  <c:v>-0.14207500000000001</c:v>
                </c:pt>
                <c:pt idx="32294">
                  <c:v>-0.140596</c:v>
                </c:pt>
                <c:pt idx="32295">
                  <c:v>-0.139096</c:v>
                </c:pt>
                <c:pt idx="32296">
                  <c:v>-0.137575</c:v>
                </c:pt>
                <c:pt idx="32297">
                  <c:v>-0.13602900000000001</c:v>
                </c:pt>
                <c:pt idx="32298">
                  <c:v>-0.13445399999999999</c:v>
                </c:pt>
                <c:pt idx="32299">
                  <c:v>-0.132856</c:v>
                </c:pt>
                <c:pt idx="32300">
                  <c:v>-0.131244</c:v>
                </c:pt>
                <c:pt idx="32301">
                  <c:v>-0.12962699999999999</c:v>
                </c:pt>
                <c:pt idx="32302">
                  <c:v>-0.12800900000000001</c:v>
                </c:pt>
                <c:pt idx="32303">
                  <c:v>-0.12639500000000001</c:v>
                </c:pt>
                <c:pt idx="32304">
                  <c:v>-0.124792</c:v>
                </c:pt>
                <c:pt idx="32305">
                  <c:v>-0.12320399999999999</c:v>
                </c:pt>
                <c:pt idx="32306">
                  <c:v>-0.12163599999999999</c:v>
                </c:pt>
                <c:pt idx="32307">
                  <c:v>-0.120087</c:v>
                </c:pt>
                <c:pt idx="32308">
                  <c:v>-0.118559</c:v>
                </c:pt>
                <c:pt idx="32309">
                  <c:v>-0.117052</c:v>
                </c:pt>
                <c:pt idx="32310">
                  <c:v>-0.11556900000000001</c:v>
                </c:pt>
                <c:pt idx="32311">
                  <c:v>-0.114117</c:v>
                </c:pt>
                <c:pt idx="32312">
                  <c:v>-0.112709</c:v>
                </c:pt>
                <c:pt idx="32313">
                  <c:v>-0.11135299999999999</c:v>
                </c:pt>
                <c:pt idx="32314">
                  <c:v>-0.110058</c:v>
                </c:pt>
                <c:pt idx="32315">
                  <c:v>-0.10883</c:v>
                </c:pt>
                <c:pt idx="32316">
                  <c:v>-0.107672</c:v>
                </c:pt>
                <c:pt idx="32317">
                  <c:v>-0.106586</c:v>
                </c:pt>
                <c:pt idx="32318">
                  <c:v>-0.105577</c:v>
                </c:pt>
                <c:pt idx="32319">
                  <c:v>-0.104659</c:v>
                </c:pt>
                <c:pt idx="32320">
                  <c:v>-0.10384</c:v>
                </c:pt>
                <c:pt idx="32321">
                  <c:v>-0.10312399999999999</c:v>
                </c:pt>
                <c:pt idx="32322">
                  <c:v>-0.10251300000000001</c:v>
                </c:pt>
                <c:pt idx="32323">
                  <c:v>-0.102007</c:v>
                </c:pt>
                <c:pt idx="32324">
                  <c:v>-0.101604</c:v>
                </c:pt>
                <c:pt idx="32325">
                  <c:v>-0.10130400000000001</c:v>
                </c:pt>
                <c:pt idx="32326">
                  <c:v>-0.10111299999999999</c:v>
                </c:pt>
                <c:pt idx="32327">
                  <c:v>-0.101035</c:v>
                </c:pt>
                <c:pt idx="32328">
                  <c:v>-0.101072</c:v>
                </c:pt>
                <c:pt idx="32329">
                  <c:v>-0.101219</c:v>
                </c:pt>
                <c:pt idx="32330">
                  <c:v>-0.101476</c:v>
                </c:pt>
                <c:pt idx="32331">
                  <c:v>-0.101844</c:v>
                </c:pt>
                <c:pt idx="32332">
                  <c:v>-0.102323</c:v>
                </c:pt>
                <c:pt idx="32333">
                  <c:v>-0.102911</c:v>
                </c:pt>
                <c:pt idx="32334">
                  <c:v>-0.103613</c:v>
                </c:pt>
                <c:pt idx="32335">
                  <c:v>-0.104436</c:v>
                </c:pt>
                <c:pt idx="32336">
                  <c:v>-0.10538500000000001</c:v>
                </c:pt>
                <c:pt idx="32337">
                  <c:v>-0.106463</c:v>
                </c:pt>
                <c:pt idx="32338">
                  <c:v>-0.10767</c:v>
                </c:pt>
                <c:pt idx="32339">
                  <c:v>-0.109003</c:v>
                </c:pt>
                <c:pt idx="32340">
                  <c:v>-0.110458</c:v>
                </c:pt>
                <c:pt idx="32341">
                  <c:v>-0.11203</c:v>
                </c:pt>
                <c:pt idx="32342">
                  <c:v>-0.113718</c:v>
                </c:pt>
                <c:pt idx="32343">
                  <c:v>-0.11552</c:v>
                </c:pt>
                <c:pt idx="32344">
                  <c:v>-0.117438</c:v>
                </c:pt>
                <c:pt idx="32345">
                  <c:v>-0.119475</c:v>
                </c:pt>
                <c:pt idx="32346">
                  <c:v>-0.12163400000000001</c:v>
                </c:pt>
                <c:pt idx="32347">
                  <c:v>-0.123917</c:v>
                </c:pt>
                <c:pt idx="32348">
                  <c:v>-0.12631899999999999</c:v>
                </c:pt>
                <c:pt idx="32349">
                  <c:v>-0.12883800000000001</c:v>
                </c:pt>
                <c:pt idx="32350">
                  <c:v>-0.13147300000000001</c:v>
                </c:pt>
                <c:pt idx="32351">
                  <c:v>-0.13422600000000001</c:v>
                </c:pt>
                <c:pt idx="32352">
                  <c:v>-0.13709399999999999</c:v>
                </c:pt>
                <c:pt idx="32353">
                  <c:v>-0.140071</c:v>
                </c:pt>
                <c:pt idx="32354">
                  <c:v>-0.14315700000000001</c:v>
                </c:pt>
                <c:pt idx="32355">
                  <c:v>-0.14635000000000001</c:v>
                </c:pt>
                <c:pt idx="32356">
                  <c:v>-0.149642</c:v>
                </c:pt>
                <c:pt idx="32357">
                  <c:v>-0.15302199999999999</c:v>
                </c:pt>
                <c:pt idx="32358">
                  <c:v>-0.15648300000000001</c:v>
                </c:pt>
                <c:pt idx="32359">
                  <c:v>-0.16001899999999999</c:v>
                </c:pt>
                <c:pt idx="32360">
                  <c:v>-0.16362199999999999</c:v>
                </c:pt>
                <c:pt idx="32361">
                  <c:v>-0.16728599999999999</c:v>
                </c:pt>
                <c:pt idx="32362">
                  <c:v>-0.171012</c:v>
                </c:pt>
                <c:pt idx="32363">
                  <c:v>-0.17480299999999999</c:v>
                </c:pt>
                <c:pt idx="32364">
                  <c:v>-0.17865300000000001</c:v>
                </c:pt>
                <c:pt idx="32365">
                  <c:v>-0.182559</c:v>
                </c:pt>
                <c:pt idx="32366">
                  <c:v>-0.18651599999999999</c:v>
                </c:pt>
                <c:pt idx="32367">
                  <c:v>-0.190523</c:v>
                </c:pt>
                <c:pt idx="32368">
                  <c:v>-0.194575</c:v>
                </c:pt>
                <c:pt idx="32369">
                  <c:v>-0.19866400000000001</c:v>
                </c:pt>
                <c:pt idx="32370">
                  <c:v>-0.202787</c:v>
                </c:pt>
                <c:pt idx="32371">
                  <c:v>-0.20694399999999999</c:v>
                </c:pt>
                <c:pt idx="32372">
                  <c:v>-0.21113499999999999</c:v>
                </c:pt>
                <c:pt idx="32373">
                  <c:v>-0.21534800000000001</c:v>
                </c:pt>
                <c:pt idx="32374">
                  <c:v>-0.21957199999999999</c:v>
                </c:pt>
                <c:pt idx="32375">
                  <c:v>-0.223798</c:v>
                </c:pt>
                <c:pt idx="32376">
                  <c:v>-0.228021</c:v>
                </c:pt>
                <c:pt idx="32377">
                  <c:v>-0.232243</c:v>
                </c:pt>
                <c:pt idx="32378">
                  <c:v>-0.23646800000000001</c:v>
                </c:pt>
                <c:pt idx="32379">
                  <c:v>-0.240699</c:v>
                </c:pt>
                <c:pt idx="32380">
                  <c:v>-0.24493000000000001</c:v>
                </c:pt>
                <c:pt idx="32381">
                  <c:v>-0.24914500000000001</c:v>
                </c:pt>
                <c:pt idx="32382">
                  <c:v>-0.25333</c:v>
                </c:pt>
                <c:pt idx="32383">
                  <c:v>-0.25747500000000001</c:v>
                </c:pt>
                <c:pt idx="32384">
                  <c:v>-0.261573</c:v>
                </c:pt>
                <c:pt idx="32385">
                  <c:v>-0.265621</c:v>
                </c:pt>
                <c:pt idx="32386">
                  <c:v>-0.26961400000000002</c:v>
                </c:pt>
                <c:pt idx="32387">
                  <c:v>-0.27354899999999999</c:v>
                </c:pt>
                <c:pt idx="32388">
                  <c:v>-0.27742499999999998</c:v>
                </c:pt>
                <c:pt idx="32389">
                  <c:v>-0.28123700000000001</c:v>
                </c:pt>
                <c:pt idx="32390">
                  <c:v>-0.28497899999999998</c:v>
                </c:pt>
                <c:pt idx="32391">
                  <c:v>-0.28864299999999998</c:v>
                </c:pt>
                <c:pt idx="32392">
                  <c:v>-0.29221900000000001</c:v>
                </c:pt>
                <c:pt idx="32393">
                  <c:v>-0.29570200000000002</c:v>
                </c:pt>
                <c:pt idx="32394">
                  <c:v>-0.29909200000000002</c:v>
                </c:pt>
                <c:pt idx="32395">
                  <c:v>-0.30239199999999999</c:v>
                </c:pt>
                <c:pt idx="32396">
                  <c:v>-0.30560100000000001</c:v>
                </c:pt>
                <c:pt idx="32397">
                  <c:v>-0.30871399999999999</c:v>
                </c:pt>
                <c:pt idx="32398">
                  <c:v>-0.31172299999999997</c:v>
                </c:pt>
                <c:pt idx="32399">
                  <c:v>-0.31461899999999998</c:v>
                </c:pt>
                <c:pt idx="32400">
                  <c:v>-0.31739299999999998</c:v>
                </c:pt>
                <c:pt idx="32401">
                  <c:v>-0.32003399999999999</c:v>
                </c:pt>
                <c:pt idx="32402">
                  <c:v>-0.32253100000000001</c:v>
                </c:pt>
                <c:pt idx="32403">
                  <c:v>-0.32487899999999997</c:v>
                </c:pt>
                <c:pt idx="32404">
                  <c:v>-0.327073</c:v>
                </c:pt>
                <c:pt idx="32405">
                  <c:v>-0.32911299999999999</c:v>
                </c:pt>
                <c:pt idx="32406">
                  <c:v>-0.33100200000000002</c:v>
                </c:pt>
                <c:pt idx="32407">
                  <c:v>-0.33274399999999998</c:v>
                </c:pt>
                <c:pt idx="32408">
                  <c:v>-0.334341</c:v>
                </c:pt>
                <c:pt idx="32409">
                  <c:v>-0.335787</c:v>
                </c:pt>
                <c:pt idx="32410">
                  <c:v>-0.33706999999999998</c:v>
                </c:pt>
                <c:pt idx="32411">
                  <c:v>-0.33818399999999998</c:v>
                </c:pt>
                <c:pt idx="32412">
                  <c:v>-0.33913700000000002</c:v>
                </c:pt>
                <c:pt idx="32413">
                  <c:v>-0.33993600000000002</c:v>
                </c:pt>
                <c:pt idx="32414">
                  <c:v>-0.34058300000000002</c:v>
                </c:pt>
                <c:pt idx="32415">
                  <c:v>-0.34107999999999999</c:v>
                </c:pt>
                <c:pt idx="32416">
                  <c:v>-0.34142800000000001</c:v>
                </c:pt>
                <c:pt idx="32417">
                  <c:v>-0.34162999999999999</c:v>
                </c:pt>
                <c:pt idx="32418">
                  <c:v>-0.34167900000000001</c:v>
                </c:pt>
                <c:pt idx="32419">
                  <c:v>-0.34156900000000001</c:v>
                </c:pt>
                <c:pt idx="32420">
                  <c:v>-0.34129799999999999</c:v>
                </c:pt>
                <c:pt idx="32421">
                  <c:v>-0.34086499999999997</c:v>
                </c:pt>
                <c:pt idx="32422">
                  <c:v>-0.34027000000000002</c:v>
                </c:pt>
                <c:pt idx="32423">
                  <c:v>-0.33951100000000001</c:v>
                </c:pt>
                <c:pt idx="32424">
                  <c:v>-0.33859099999999998</c:v>
                </c:pt>
                <c:pt idx="32425">
                  <c:v>-0.33750999999999998</c:v>
                </c:pt>
                <c:pt idx="32426">
                  <c:v>-0.33626800000000001</c:v>
                </c:pt>
                <c:pt idx="32427">
                  <c:v>-0.33486399999999999</c:v>
                </c:pt>
                <c:pt idx="32428">
                  <c:v>-0.33330599999999999</c:v>
                </c:pt>
                <c:pt idx="32429">
                  <c:v>-0.331598</c:v>
                </c:pt>
                <c:pt idx="32430">
                  <c:v>-0.32974399999999998</c:v>
                </c:pt>
                <c:pt idx="32431">
                  <c:v>-0.32774599999999998</c:v>
                </c:pt>
                <c:pt idx="32432">
                  <c:v>-0.32560600000000001</c:v>
                </c:pt>
                <c:pt idx="32433">
                  <c:v>-0.32332499999999997</c:v>
                </c:pt>
                <c:pt idx="32434">
                  <c:v>-0.32090299999999999</c:v>
                </c:pt>
                <c:pt idx="32435">
                  <c:v>-0.31834299999999999</c:v>
                </c:pt>
                <c:pt idx="32436">
                  <c:v>-0.31565300000000002</c:v>
                </c:pt>
                <c:pt idx="32437">
                  <c:v>-0.312836</c:v>
                </c:pt>
                <c:pt idx="32438">
                  <c:v>-0.30988900000000003</c:v>
                </c:pt>
                <c:pt idx="32439">
                  <c:v>-0.30681700000000001</c:v>
                </c:pt>
                <c:pt idx="32440">
                  <c:v>-0.30362800000000001</c:v>
                </c:pt>
                <c:pt idx="32441">
                  <c:v>-0.30032900000000001</c:v>
                </c:pt>
                <c:pt idx="32442">
                  <c:v>-0.29692299999999999</c:v>
                </c:pt>
                <c:pt idx="32443">
                  <c:v>-0.29341499999999998</c:v>
                </c:pt>
                <c:pt idx="32444">
                  <c:v>-0.28981499999999999</c:v>
                </c:pt>
                <c:pt idx="32445">
                  <c:v>-0.28612799999999999</c:v>
                </c:pt>
                <c:pt idx="32446">
                  <c:v>-0.28236099999999997</c:v>
                </c:pt>
                <c:pt idx="32447">
                  <c:v>-0.27852100000000002</c:v>
                </c:pt>
                <c:pt idx="32448">
                  <c:v>-0.274613</c:v>
                </c:pt>
                <c:pt idx="32449">
                  <c:v>-0.27064100000000002</c:v>
                </c:pt>
                <c:pt idx="32450">
                  <c:v>-0.26660899999999998</c:v>
                </c:pt>
                <c:pt idx="32451">
                  <c:v>-0.26251799999999997</c:v>
                </c:pt>
                <c:pt idx="32452">
                  <c:v>-0.25837599999999999</c:v>
                </c:pt>
                <c:pt idx="32453">
                  <c:v>-0.254189</c:v>
                </c:pt>
                <c:pt idx="32454">
                  <c:v>-0.24996299999999999</c:v>
                </c:pt>
                <c:pt idx="32455">
                  <c:v>-0.245703</c:v>
                </c:pt>
                <c:pt idx="32456">
                  <c:v>-0.24141599999999999</c:v>
                </c:pt>
                <c:pt idx="32457">
                  <c:v>-0.23710300000000001</c:v>
                </c:pt>
                <c:pt idx="32458">
                  <c:v>-0.232768</c:v>
                </c:pt>
                <c:pt idx="32459">
                  <c:v>-0.22841600000000001</c:v>
                </c:pt>
                <c:pt idx="32460">
                  <c:v>-0.22405600000000001</c:v>
                </c:pt>
                <c:pt idx="32461">
                  <c:v>-0.219691</c:v>
                </c:pt>
                <c:pt idx="32462">
                  <c:v>-0.21532499999999999</c:v>
                </c:pt>
                <c:pt idx="32463">
                  <c:v>-0.21096300000000001</c:v>
                </c:pt>
                <c:pt idx="32464">
                  <c:v>-0.20660899999999999</c:v>
                </c:pt>
                <c:pt idx="32465">
                  <c:v>-0.202268</c:v>
                </c:pt>
                <c:pt idx="32466">
                  <c:v>-0.19794500000000001</c:v>
                </c:pt>
                <c:pt idx="32467">
                  <c:v>-0.19364500000000001</c:v>
                </c:pt>
                <c:pt idx="32468">
                  <c:v>-0.18936900000000001</c:v>
                </c:pt>
                <c:pt idx="32469">
                  <c:v>-0.18511900000000001</c:v>
                </c:pt>
                <c:pt idx="32470">
                  <c:v>-0.180896</c:v>
                </c:pt>
                <c:pt idx="32471">
                  <c:v>-0.176706</c:v>
                </c:pt>
                <c:pt idx="32472">
                  <c:v>-0.17256299999999999</c:v>
                </c:pt>
                <c:pt idx="32473">
                  <c:v>-0.16848199999999999</c:v>
                </c:pt>
                <c:pt idx="32474">
                  <c:v>-0.164466</c:v>
                </c:pt>
                <c:pt idx="32475">
                  <c:v>-0.16051799999999999</c:v>
                </c:pt>
                <c:pt idx="32476">
                  <c:v>-0.156638</c:v>
                </c:pt>
                <c:pt idx="32477">
                  <c:v>-0.15282899999999999</c:v>
                </c:pt>
                <c:pt idx="32478">
                  <c:v>-0.14909500000000001</c:v>
                </c:pt>
                <c:pt idx="32479">
                  <c:v>-0.14543900000000001</c:v>
                </c:pt>
                <c:pt idx="32480">
                  <c:v>-0.14186799999999999</c:v>
                </c:pt>
                <c:pt idx="32481">
                  <c:v>-0.13839099999999999</c:v>
                </c:pt>
                <c:pt idx="32482">
                  <c:v>-0.13500899999999999</c:v>
                </c:pt>
                <c:pt idx="32483">
                  <c:v>-0.13172500000000001</c:v>
                </c:pt>
                <c:pt idx="32484">
                  <c:v>-0.12853999999999999</c:v>
                </c:pt>
                <c:pt idx="32485">
                  <c:v>-0.12545400000000001</c:v>
                </c:pt>
                <c:pt idx="32486">
                  <c:v>-0.12246799999999999</c:v>
                </c:pt>
                <c:pt idx="32487">
                  <c:v>-0.11958199999999999</c:v>
                </c:pt>
                <c:pt idx="32488">
                  <c:v>-0.116801</c:v>
                </c:pt>
                <c:pt idx="32489">
                  <c:v>-0.11413</c:v>
                </c:pt>
                <c:pt idx="32490">
                  <c:v>-0.111569</c:v>
                </c:pt>
                <c:pt idx="32491">
                  <c:v>-0.109123</c:v>
                </c:pt>
                <c:pt idx="32492">
                  <c:v>-0.106796</c:v>
                </c:pt>
                <c:pt idx="32493">
                  <c:v>-0.104587</c:v>
                </c:pt>
                <c:pt idx="32494">
                  <c:v>-0.102493</c:v>
                </c:pt>
                <c:pt idx="32495">
                  <c:v>-0.100519</c:v>
                </c:pt>
                <c:pt idx="32496">
                  <c:v>-9.8668900000000004E-2</c:v>
                </c:pt>
                <c:pt idx="32497">
                  <c:v>-9.6946199999999996E-2</c:v>
                </c:pt>
                <c:pt idx="32498">
                  <c:v>-9.5351699999999998E-2</c:v>
                </c:pt>
                <c:pt idx="32499">
                  <c:v>-9.3885099999999999E-2</c:v>
                </c:pt>
                <c:pt idx="32500">
                  <c:v>-9.2546699999999996E-2</c:v>
                </c:pt>
                <c:pt idx="32501">
                  <c:v>-9.1337600000000005E-2</c:v>
                </c:pt>
                <c:pt idx="32502">
                  <c:v>-9.0257699999999996E-2</c:v>
                </c:pt>
                <c:pt idx="32503">
                  <c:v>-8.9304400000000006E-2</c:v>
                </c:pt>
                <c:pt idx="32504">
                  <c:v>-8.8476700000000005E-2</c:v>
                </c:pt>
                <c:pt idx="32505">
                  <c:v>-8.7776000000000007E-2</c:v>
                </c:pt>
                <c:pt idx="32506">
                  <c:v>-8.7202699999999994E-2</c:v>
                </c:pt>
                <c:pt idx="32507">
                  <c:v>-8.6751900000000007E-2</c:v>
                </c:pt>
                <c:pt idx="32508">
                  <c:v>-8.64177E-2</c:v>
                </c:pt>
                <c:pt idx="32509">
                  <c:v>-8.6198800000000006E-2</c:v>
                </c:pt>
                <c:pt idx="32510">
                  <c:v>-8.6096800000000001E-2</c:v>
                </c:pt>
                <c:pt idx="32511">
                  <c:v>-8.6110999999999993E-2</c:v>
                </c:pt>
                <c:pt idx="32512">
                  <c:v>-8.6238099999999998E-2</c:v>
                </c:pt>
                <c:pt idx="32513">
                  <c:v>-8.6474200000000001E-2</c:v>
                </c:pt>
                <c:pt idx="32514">
                  <c:v>-8.68144E-2</c:v>
                </c:pt>
                <c:pt idx="32515">
                  <c:v>-8.7255600000000003E-2</c:v>
                </c:pt>
                <c:pt idx="32516">
                  <c:v>-8.7797E-2</c:v>
                </c:pt>
                <c:pt idx="32517">
                  <c:v>-8.8438100000000006E-2</c:v>
                </c:pt>
                <c:pt idx="32518">
                  <c:v>-8.9178400000000005E-2</c:v>
                </c:pt>
                <c:pt idx="32519">
                  <c:v>-9.0015200000000004E-2</c:v>
                </c:pt>
                <c:pt idx="32520">
                  <c:v>-9.0943700000000002E-2</c:v>
                </c:pt>
                <c:pt idx="32521">
                  <c:v>-9.1958999999999999E-2</c:v>
                </c:pt>
                <c:pt idx="32522">
                  <c:v>-9.3058699999999994E-2</c:v>
                </c:pt>
                <c:pt idx="32523">
                  <c:v>-9.42413E-2</c:v>
                </c:pt>
                <c:pt idx="32524">
                  <c:v>-9.5504000000000006E-2</c:v>
                </c:pt>
                <c:pt idx="32525">
                  <c:v>-9.6842800000000007E-2</c:v>
                </c:pt>
                <c:pt idx="32526">
                  <c:v>-9.8253699999999999E-2</c:v>
                </c:pt>
                <c:pt idx="32527">
                  <c:v>-9.9731799999999995E-2</c:v>
                </c:pt>
                <c:pt idx="32528">
                  <c:v>-0.101274</c:v>
                </c:pt>
                <c:pt idx="32529">
                  <c:v>-0.102877</c:v>
                </c:pt>
                <c:pt idx="32530">
                  <c:v>-0.104541</c:v>
                </c:pt>
                <c:pt idx="32531">
                  <c:v>-0.106262</c:v>
                </c:pt>
                <c:pt idx="32532">
                  <c:v>-0.10803699999999999</c:v>
                </c:pt>
                <c:pt idx="32533">
                  <c:v>-0.109864</c:v>
                </c:pt>
                <c:pt idx="32534">
                  <c:v>-0.111736</c:v>
                </c:pt>
                <c:pt idx="32535">
                  <c:v>-0.11364299999999999</c:v>
                </c:pt>
                <c:pt idx="32536">
                  <c:v>-0.115581</c:v>
                </c:pt>
                <c:pt idx="32537">
                  <c:v>-0.117549</c:v>
                </c:pt>
                <c:pt idx="32538">
                  <c:v>-0.119545</c:v>
                </c:pt>
                <c:pt idx="32539">
                  <c:v>-0.12156599999999999</c:v>
                </c:pt>
                <c:pt idx="32540">
                  <c:v>-0.123609</c:v>
                </c:pt>
                <c:pt idx="32541">
                  <c:v>-0.12567400000000001</c:v>
                </c:pt>
                <c:pt idx="32542">
                  <c:v>-0.12776000000000001</c:v>
                </c:pt>
                <c:pt idx="32543">
                  <c:v>-0.12986400000000001</c:v>
                </c:pt>
                <c:pt idx="32544">
                  <c:v>-0.13198399999999999</c:v>
                </c:pt>
                <c:pt idx="32545">
                  <c:v>-0.13411000000000001</c:v>
                </c:pt>
                <c:pt idx="32546">
                  <c:v>-0.136241</c:v>
                </c:pt>
                <c:pt idx="32547">
                  <c:v>-0.138376</c:v>
                </c:pt>
                <c:pt idx="32548">
                  <c:v>-0.14052000000000001</c:v>
                </c:pt>
                <c:pt idx="32549">
                  <c:v>-0.142676</c:v>
                </c:pt>
                <c:pt idx="32550">
                  <c:v>-0.144841</c:v>
                </c:pt>
                <c:pt idx="32551">
                  <c:v>-0.14701</c:v>
                </c:pt>
                <c:pt idx="32552">
                  <c:v>-0.149177</c:v>
                </c:pt>
                <c:pt idx="32553">
                  <c:v>-0.15134</c:v>
                </c:pt>
                <c:pt idx="32554">
                  <c:v>-0.153501</c:v>
                </c:pt>
                <c:pt idx="32555">
                  <c:v>-0.15565499999999999</c:v>
                </c:pt>
                <c:pt idx="32556">
                  <c:v>-0.15779699999999999</c:v>
                </c:pt>
                <c:pt idx="32557">
                  <c:v>-0.15992600000000001</c:v>
                </c:pt>
                <c:pt idx="32558">
                  <c:v>-0.16204399999999999</c:v>
                </c:pt>
                <c:pt idx="32559">
                  <c:v>-0.16414899999999999</c:v>
                </c:pt>
                <c:pt idx="32560">
                  <c:v>-0.166238</c:v>
                </c:pt>
                <c:pt idx="32561">
                  <c:v>-0.16830899999999999</c:v>
                </c:pt>
                <c:pt idx="32562">
                  <c:v>-0.17035900000000001</c:v>
                </c:pt>
                <c:pt idx="32563">
                  <c:v>-0.17238300000000001</c:v>
                </c:pt>
                <c:pt idx="32564">
                  <c:v>-0.17438300000000001</c:v>
                </c:pt>
                <c:pt idx="32565">
                  <c:v>-0.17634</c:v>
                </c:pt>
                <c:pt idx="32566">
                  <c:v>-0.17821699999999999</c:v>
                </c:pt>
                <c:pt idx="32567">
                  <c:v>-0.180035</c:v>
                </c:pt>
                <c:pt idx="32568">
                  <c:v>-0.18183299999999999</c:v>
                </c:pt>
                <c:pt idx="32569">
                  <c:v>-0.18360299999999999</c:v>
                </c:pt>
                <c:pt idx="32570">
                  <c:v>-0.18532999999999999</c:v>
                </c:pt>
                <c:pt idx="32571">
                  <c:v>-0.187024</c:v>
                </c:pt>
                <c:pt idx="32572">
                  <c:v>-0.188697</c:v>
                </c:pt>
                <c:pt idx="32573">
                  <c:v>-0.19034799999999999</c:v>
                </c:pt>
                <c:pt idx="32574">
                  <c:v>-0.19197700000000001</c:v>
                </c:pt>
                <c:pt idx="32575">
                  <c:v>-0.19358300000000001</c:v>
                </c:pt>
                <c:pt idx="32576">
                  <c:v>-0.19516500000000001</c:v>
                </c:pt>
                <c:pt idx="32577">
                  <c:v>-0.19672500000000001</c:v>
                </c:pt>
                <c:pt idx="32578">
                  <c:v>-0.198267</c:v>
                </c:pt>
                <c:pt idx="32579">
                  <c:v>-0.199794</c:v>
                </c:pt>
                <c:pt idx="32580">
                  <c:v>-0.20130500000000001</c:v>
                </c:pt>
                <c:pt idx="32581">
                  <c:v>-0.20280300000000001</c:v>
                </c:pt>
                <c:pt idx="32582">
                  <c:v>-0.20429</c:v>
                </c:pt>
                <c:pt idx="32583">
                  <c:v>-0.20576800000000001</c:v>
                </c:pt>
                <c:pt idx="32584">
                  <c:v>-0.20724200000000001</c:v>
                </c:pt>
                <c:pt idx="32585">
                  <c:v>-0.20871200000000001</c:v>
                </c:pt>
                <c:pt idx="32586">
                  <c:v>-0.210176</c:v>
                </c:pt>
                <c:pt idx="32587">
                  <c:v>-0.21163000000000001</c:v>
                </c:pt>
                <c:pt idx="32588">
                  <c:v>-0.21307100000000001</c:v>
                </c:pt>
                <c:pt idx="32589">
                  <c:v>-0.2145</c:v>
                </c:pt>
                <c:pt idx="32590">
                  <c:v>-0.215918</c:v>
                </c:pt>
                <c:pt idx="32591">
                  <c:v>-0.21732499999999999</c:v>
                </c:pt>
                <c:pt idx="32592">
                  <c:v>-0.218722</c:v>
                </c:pt>
                <c:pt idx="32593">
                  <c:v>-0.22011</c:v>
                </c:pt>
                <c:pt idx="32594">
                  <c:v>-0.22148899999999999</c:v>
                </c:pt>
                <c:pt idx="32595">
                  <c:v>-0.222857</c:v>
                </c:pt>
                <c:pt idx="32596">
                  <c:v>-0.224216</c:v>
                </c:pt>
                <c:pt idx="32597">
                  <c:v>-0.22556399999999999</c:v>
                </c:pt>
                <c:pt idx="32598">
                  <c:v>-0.22690199999999999</c:v>
                </c:pt>
                <c:pt idx="32599">
                  <c:v>-0.22823099999999999</c:v>
                </c:pt>
                <c:pt idx="32600">
                  <c:v>-0.22955500000000001</c:v>
                </c:pt>
                <c:pt idx="32601">
                  <c:v>-0.230875</c:v>
                </c:pt>
                <c:pt idx="32602">
                  <c:v>-0.23219500000000001</c:v>
                </c:pt>
                <c:pt idx="32603">
                  <c:v>-0.233516</c:v>
                </c:pt>
                <c:pt idx="32604">
                  <c:v>-0.23483999999999999</c:v>
                </c:pt>
                <c:pt idx="32605">
                  <c:v>-0.23616699999999999</c:v>
                </c:pt>
                <c:pt idx="32606">
                  <c:v>-0.23749899999999999</c:v>
                </c:pt>
                <c:pt idx="32607">
                  <c:v>-0.23883299999999999</c:v>
                </c:pt>
                <c:pt idx="32608">
                  <c:v>-0.240171</c:v>
                </c:pt>
                <c:pt idx="32609">
                  <c:v>-0.24151</c:v>
                </c:pt>
                <c:pt idx="32610">
                  <c:v>-0.24284900000000001</c:v>
                </c:pt>
                <c:pt idx="32611">
                  <c:v>-0.24418699999999999</c:v>
                </c:pt>
                <c:pt idx="32612">
                  <c:v>-0.24552399999999999</c:v>
                </c:pt>
                <c:pt idx="32613">
                  <c:v>-0.246859</c:v>
                </c:pt>
                <c:pt idx="32614">
                  <c:v>-0.248192</c:v>
                </c:pt>
                <c:pt idx="32615">
                  <c:v>-0.24951699999999999</c:v>
                </c:pt>
                <c:pt idx="32616">
                  <c:v>-0.250832</c:v>
                </c:pt>
                <c:pt idx="32617">
                  <c:v>-0.25213600000000003</c:v>
                </c:pt>
                <c:pt idx="32618">
                  <c:v>-0.25342700000000001</c:v>
                </c:pt>
                <c:pt idx="32619">
                  <c:v>-0.25470599999999999</c:v>
                </c:pt>
                <c:pt idx="32620">
                  <c:v>-0.25597399999999998</c:v>
                </c:pt>
                <c:pt idx="32621">
                  <c:v>-0.25723499999999999</c:v>
                </c:pt>
                <c:pt idx="32622">
                  <c:v>-0.25849</c:v>
                </c:pt>
                <c:pt idx="32623">
                  <c:v>-0.25974000000000003</c:v>
                </c:pt>
                <c:pt idx="32624">
                  <c:v>-0.260986</c:v>
                </c:pt>
                <c:pt idx="32625">
                  <c:v>-0.26222800000000002</c:v>
                </c:pt>
                <c:pt idx="32626">
                  <c:v>-0.263465</c:v>
                </c:pt>
                <c:pt idx="32627">
                  <c:v>-0.26469500000000001</c:v>
                </c:pt>
                <c:pt idx="32628">
                  <c:v>-0.26591500000000001</c:v>
                </c:pt>
                <c:pt idx="32629">
                  <c:v>-0.267123</c:v>
                </c:pt>
                <c:pt idx="32630">
                  <c:v>-0.26832099999999998</c:v>
                </c:pt>
                <c:pt idx="32631">
                  <c:v>-0.26950600000000002</c:v>
                </c:pt>
                <c:pt idx="32632">
                  <c:v>-0.27067000000000002</c:v>
                </c:pt>
                <c:pt idx="32633">
                  <c:v>-0.27180500000000002</c:v>
                </c:pt>
                <c:pt idx="32634">
                  <c:v>-0.27290700000000001</c:v>
                </c:pt>
                <c:pt idx="32635">
                  <c:v>-0.27397700000000003</c:v>
                </c:pt>
                <c:pt idx="32636">
                  <c:v>-0.27501100000000001</c:v>
                </c:pt>
                <c:pt idx="32637">
                  <c:v>-0.276009</c:v>
                </c:pt>
                <c:pt idx="32638">
                  <c:v>-0.27696900000000002</c:v>
                </c:pt>
                <c:pt idx="32639">
                  <c:v>-0.27788600000000002</c:v>
                </c:pt>
                <c:pt idx="32640">
                  <c:v>-0.27875</c:v>
                </c:pt>
                <c:pt idx="32641">
                  <c:v>-0.279559</c:v>
                </c:pt>
                <c:pt idx="32642">
                  <c:v>-0.28031400000000001</c:v>
                </c:pt>
                <c:pt idx="32643">
                  <c:v>-0.281024</c:v>
                </c:pt>
                <c:pt idx="32644">
                  <c:v>-0.28169100000000002</c:v>
                </c:pt>
                <c:pt idx="32645">
                  <c:v>-0.28231299999999998</c:v>
                </c:pt>
                <c:pt idx="32646">
                  <c:v>-0.282885</c:v>
                </c:pt>
                <c:pt idx="32647">
                  <c:v>-0.28340199999999999</c:v>
                </c:pt>
                <c:pt idx="32648">
                  <c:v>-0.28386099999999997</c:v>
                </c:pt>
                <c:pt idx="32649">
                  <c:v>-0.28425499999999998</c:v>
                </c:pt>
                <c:pt idx="32650">
                  <c:v>-0.284582</c:v>
                </c:pt>
                <c:pt idx="32651">
                  <c:v>-0.28483999999999998</c:v>
                </c:pt>
                <c:pt idx="32652">
                  <c:v>-0.28503200000000001</c:v>
                </c:pt>
                <c:pt idx="32653">
                  <c:v>-0.285159</c:v>
                </c:pt>
                <c:pt idx="32654">
                  <c:v>-0.28522199999999998</c:v>
                </c:pt>
                <c:pt idx="32655">
                  <c:v>-0.285219</c:v>
                </c:pt>
                <c:pt idx="32656">
                  <c:v>-0.28514600000000001</c:v>
                </c:pt>
                <c:pt idx="32657">
                  <c:v>-0.28500500000000001</c:v>
                </c:pt>
                <c:pt idx="32658">
                  <c:v>-0.28479599999999999</c:v>
                </c:pt>
                <c:pt idx="32659">
                  <c:v>-0.284495</c:v>
                </c:pt>
                <c:pt idx="32660">
                  <c:v>-0.284082</c:v>
                </c:pt>
                <c:pt idx="32661">
                  <c:v>-0.28356900000000002</c:v>
                </c:pt>
                <c:pt idx="32662">
                  <c:v>-0.28297099999999997</c:v>
                </c:pt>
                <c:pt idx="32663">
                  <c:v>-0.282275</c:v>
                </c:pt>
                <c:pt idx="32664">
                  <c:v>-0.281474</c:v>
                </c:pt>
                <c:pt idx="32665">
                  <c:v>-0.28057199999999999</c:v>
                </c:pt>
                <c:pt idx="32666">
                  <c:v>-0.27956999999999999</c:v>
                </c:pt>
                <c:pt idx="32667">
                  <c:v>-0.27846599999999999</c:v>
                </c:pt>
                <c:pt idx="32668">
                  <c:v>-0.277256</c:v>
                </c:pt>
                <c:pt idx="32669">
                  <c:v>-0.27593899999999999</c:v>
                </c:pt>
                <c:pt idx="32670">
                  <c:v>-0.27450999999999998</c:v>
                </c:pt>
                <c:pt idx="32671">
                  <c:v>-0.27296599999999999</c:v>
                </c:pt>
                <c:pt idx="32672">
                  <c:v>-0.27131100000000002</c:v>
                </c:pt>
                <c:pt idx="32673">
                  <c:v>-0.26954600000000001</c:v>
                </c:pt>
                <c:pt idx="32674">
                  <c:v>-0.26767400000000002</c:v>
                </c:pt>
                <c:pt idx="32675">
                  <c:v>-0.26569799999999999</c:v>
                </c:pt>
                <c:pt idx="32676">
                  <c:v>-0.26361600000000002</c:v>
                </c:pt>
                <c:pt idx="32677">
                  <c:v>-0.26143100000000002</c:v>
                </c:pt>
                <c:pt idx="32678">
                  <c:v>-0.25914300000000001</c:v>
                </c:pt>
                <c:pt idx="32679">
                  <c:v>-0.25675500000000001</c:v>
                </c:pt>
                <c:pt idx="32680">
                  <c:v>-0.25426599999999999</c:v>
                </c:pt>
                <c:pt idx="32681">
                  <c:v>-0.25167499999999998</c:v>
                </c:pt>
                <c:pt idx="32682">
                  <c:v>-0.24898000000000001</c:v>
                </c:pt>
                <c:pt idx="32683">
                  <c:v>-0.24618399999999999</c:v>
                </c:pt>
                <c:pt idx="32684">
                  <c:v>-0.24329000000000001</c:v>
                </c:pt>
                <c:pt idx="32685">
                  <c:v>-0.24029600000000001</c:v>
                </c:pt>
                <c:pt idx="32686">
                  <c:v>-0.237202</c:v>
                </c:pt>
                <c:pt idx="32687">
                  <c:v>-0.23400699999999999</c:v>
                </c:pt>
                <c:pt idx="32688">
                  <c:v>-0.230713</c:v>
                </c:pt>
                <c:pt idx="32689">
                  <c:v>-0.227321</c:v>
                </c:pt>
                <c:pt idx="32690">
                  <c:v>-0.22382099999999999</c:v>
                </c:pt>
                <c:pt idx="32691">
                  <c:v>-0.220193</c:v>
                </c:pt>
                <c:pt idx="32692">
                  <c:v>-0.216446</c:v>
                </c:pt>
                <c:pt idx="32693">
                  <c:v>-0.21260599999999999</c:v>
                </c:pt>
                <c:pt idx="32694">
                  <c:v>-0.208672</c:v>
                </c:pt>
                <c:pt idx="32695">
                  <c:v>-0.20463700000000001</c:v>
                </c:pt>
                <c:pt idx="32696">
                  <c:v>-0.20050899999999999</c:v>
                </c:pt>
                <c:pt idx="32697">
                  <c:v>-0.196297</c:v>
                </c:pt>
                <c:pt idx="32698">
                  <c:v>-0.19200300000000001</c:v>
                </c:pt>
                <c:pt idx="32699">
                  <c:v>-0.18762999999999999</c:v>
                </c:pt>
                <c:pt idx="32700">
                  <c:v>-0.18317900000000001</c:v>
                </c:pt>
                <c:pt idx="32701">
                  <c:v>-0.17865300000000001</c:v>
                </c:pt>
                <c:pt idx="32702">
                  <c:v>-0.17405300000000001</c:v>
                </c:pt>
                <c:pt idx="32703">
                  <c:v>-0.16938700000000001</c:v>
                </c:pt>
                <c:pt idx="32704">
                  <c:v>-0.164656</c:v>
                </c:pt>
                <c:pt idx="32705">
                  <c:v>-0.15986400000000001</c:v>
                </c:pt>
                <c:pt idx="32706">
                  <c:v>-0.15501599999999999</c:v>
                </c:pt>
                <c:pt idx="32707">
                  <c:v>-0.150117</c:v>
                </c:pt>
                <c:pt idx="32708">
                  <c:v>-0.145174</c:v>
                </c:pt>
                <c:pt idx="32709">
                  <c:v>-0.14019000000000001</c:v>
                </c:pt>
                <c:pt idx="32710">
                  <c:v>-0.13517100000000001</c:v>
                </c:pt>
                <c:pt idx="32711">
                  <c:v>-0.13011900000000001</c:v>
                </c:pt>
                <c:pt idx="32712">
                  <c:v>-0.12503900000000001</c:v>
                </c:pt>
                <c:pt idx="32713">
                  <c:v>-0.119933</c:v>
                </c:pt>
                <c:pt idx="32714">
                  <c:v>-0.11480799999999999</c:v>
                </c:pt>
                <c:pt idx="32715">
                  <c:v>-0.109668</c:v>
                </c:pt>
                <c:pt idx="32716">
                  <c:v>-0.104517</c:v>
                </c:pt>
                <c:pt idx="32717">
                  <c:v>-9.9359900000000001E-2</c:v>
                </c:pt>
                <c:pt idx="32718">
                  <c:v>-9.4201800000000002E-2</c:v>
                </c:pt>
                <c:pt idx="32719">
                  <c:v>-8.9045600000000003E-2</c:v>
                </c:pt>
                <c:pt idx="32720">
                  <c:v>-8.3894099999999999E-2</c:v>
                </c:pt>
                <c:pt idx="32721">
                  <c:v>-7.8752100000000005E-2</c:v>
                </c:pt>
                <c:pt idx="32722">
                  <c:v>-7.3624800000000004E-2</c:v>
                </c:pt>
                <c:pt idx="32723">
                  <c:v>-6.8517999999999996E-2</c:v>
                </c:pt>
                <c:pt idx="32724">
                  <c:v>-6.3438599999999998E-2</c:v>
                </c:pt>
                <c:pt idx="32725">
                  <c:v>-5.8391699999999998E-2</c:v>
                </c:pt>
                <c:pt idx="32726">
                  <c:v>-5.3380700000000003E-2</c:v>
                </c:pt>
                <c:pt idx="32727">
                  <c:v>-4.8409899999999999E-2</c:v>
                </c:pt>
                <c:pt idx="32728">
                  <c:v>-4.3484200000000001E-2</c:v>
                </c:pt>
                <c:pt idx="32729">
                  <c:v>-3.8608900000000002E-2</c:v>
                </c:pt>
                <c:pt idx="32730">
                  <c:v>-3.3789300000000001E-2</c:v>
                </c:pt>
                <c:pt idx="32731">
                  <c:v>-2.90312E-2</c:v>
                </c:pt>
                <c:pt idx="32732">
                  <c:v>-2.4339900000000001E-2</c:v>
                </c:pt>
                <c:pt idx="32733">
                  <c:v>-1.9718200000000002E-2</c:v>
                </c:pt>
                <c:pt idx="32734">
                  <c:v>-1.51678E-2</c:v>
                </c:pt>
                <c:pt idx="32735">
                  <c:v>-1.0693299999999999E-2</c:v>
                </c:pt>
                <c:pt idx="32736" formatCode="0.00E+00">
                  <c:v>-6.3011999999999999E-3</c:v>
                </c:pt>
                <c:pt idx="32737" formatCode="0.00E+00">
                  <c:v>-1.99796E-3</c:v>
                </c:pt>
                <c:pt idx="32738" formatCode="0.00E+00">
                  <c:v>2.21083E-3</c:v>
                </c:pt>
                <c:pt idx="32739" formatCode="0.00E+00">
                  <c:v>6.3212800000000003E-3</c:v>
                </c:pt>
                <c:pt idx="32740">
                  <c:v>1.03316E-2</c:v>
                </c:pt>
                <c:pt idx="32741">
                  <c:v>1.4239999999999999E-2</c:v>
                </c:pt>
                <c:pt idx="32742">
                  <c:v>1.8042900000000001E-2</c:v>
                </c:pt>
                <c:pt idx="32743">
                  <c:v>2.17357E-2</c:v>
                </c:pt>
                <c:pt idx="32744">
                  <c:v>2.5312399999999999E-2</c:v>
                </c:pt>
                <c:pt idx="32745">
                  <c:v>2.87671E-2</c:v>
                </c:pt>
                <c:pt idx="32746">
                  <c:v>3.2094699999999997E-2</c:v>
                </c:pt>
                <c:pt idx="32747">
                  <c:v>3.52904E-2</c:v>
                </c:pt>
                <c:pt idx="32748">
                  <c:v>3.8349599999999998E-2</c:v>
                </c:pt>
                <c:pt idx="32749">
                  <c:v>4.1270000000000001E-2</c:v>
                </c:pt>
                <c:pt idx="32750">
                  <c:v>4.4050899999999997E-2</c:v>
                </c:pt>
                <c:pt idx="32751">
                  <c:v>4.6690000000000002E-2</c:v>
                </c:pt>
                <c:pt idx="32752">
                  <c:v>4.9184400000000003E-2</c:v>
                </c:pt>
                <c:pt idx="32753">
                  <c:v>5.1531899999999999E-2</c:v>
                </c:pt>
                <c:pt idx="32754">
                  <c:v>5.3730300000000002E-2</c:v>
                </c:pt>
                <c:pt idx="32755">
                  <c:v>5.5776300000000001E-2</c:v>
                </c:pt>
                <c:pt idx="32756">
                  <c:v>5.7666799999999997E-2</c:v>
                </c:pt>
                <c:pt idx="32757">
                  <c:v>5.94009E-2</c:v>
                </c:pt>
                <c:pt idx="32758">
                  <c:v>6.0978200000000003E-2</c:v>
                </c:pt>
                <c:pt idx="32759">
                  <c:v>6.2397599999999998E-2</c:v>
                </c:pt>
                <c:pt idx="32760">
                  <c:v>6.3657500000000006E-2</c:v>
                </c:pt>
                <c:pt idx="32761">
                  <c:v>6.4756099999999997E-2</c:v>
                </c:pt>
                <c:pt idx="32762">
                  <c:v>6.5691600000000003E-2</c:v>
                </c:pt>
                <c:pt idx="32763">
                  <c:v>6.6461900000000004E-2</c:v>
                </c:pt>
                <c:pt idx="32764">
                  <c:v>6.7066799999999996E-2</c:v>
                </c:pt>
                <c:pt idx="32765">
                  <c:v>6.7508899999999997E-2</c:v>
                </c:pt>
                <c:pt idx="32766">
                  <c:v>6.7789799999999997E-2</c:v>
                </c:pt>
                <c:pt idx="32767">
                  <c:v>6.7907599999999999E-2</c:v>
                </c:pt>
                <c:pt idx="32768">
                  <c:v>6.7859600000000006E-2</c:v>
                </c:pt>
                <c:pt idx="32769">
                  <c:v>6.7643599999999998E-2</c:v>
                </c:pt>
                <c:pt idx="32770">
                  <c:v>6.72595E-2</c:v>
                </c:pt>
                <c:pt idx="32771">
                  <c:v>6.6710000000000005E-2</c:v>
                </c:pt>
                <c:pt idx="32772">
                  <c:v>6.5998100000000004E-2</c:v>
                </c:pt>
                <c:pt idx="32773">
                  <c:v>6.5125799999999998E-2</c:v>
                </c:pt>
                <c:pt idx="32774">
                  <c:v>6.4094499999999999E-2</c:v>
                </c:pt>
                <c:pt idx="32775">
                  <c:v>6.2905799999999998E-2</c:v>
                </c:pt>
                <c:pt idx="32776">
                  <c:v>6.1560999999999998E-2</c:v>
                </c:pt>
                <c:pt idx="32777">
                  <c:v>6.0061299999999998E-2</c:v>
                </c:pt>
                <c:pt idx="32778">
                  <c:v>5.8407399999999998E-2</c:v>
                </c:pt>
                <c:pt idx="32779">
                  <c:v>5.6600200000000003E-2</c:v>
                </c:pt>
                <c:pt idx="32780">
                  <c:v>5.46426E-2</c:v>
                </c:pt>
                <c:pt idx="32781">
                  <c:v>5.2538599999999998E-2</c:v>
                </c:pt>
                <c:pt idx="32782">
                  <c:v>5.0292000000000003E-2</c:v>
                </c:pt>
                <c:pt idx="32783">
                  <c:v>4.7905700000000002E-2</c:v>
                </c:pt>
                <c:pt idx="32784">
                  <c:v>4.5384500000000001E-2</c:v>
                </c:pt>
                <c:pt idx="32785">
                  <c:v>4.2733500000000001E-2</c:v>
                </c:pt>
                <c:pt idx="32786">
                  <c:v>3.9955999999999998E-2</c:v>
                </c:pt>
                <c:pt idx="32787">
                  <c:v>3.7054499999999997E-2</c:v>
                </c:pt>
                <c:pt idx="32788">
                  <c:v>3.4032E-2</c:v>
                </c:pt>
                <c:pt idx="32789">
                  <c:v>3.0891499999999999E-2</c:v>
                </c:pt>
                <c:pt idx="32790">
                  <c:v>2.7637200000000001E-2</c:v>
                </c:pt>
                <c:pt idx="32791">
                  <c:v>2.4273200000000002E-2</c:v>
                </c:pt>
                <c:pt idx="32792">
                  <c:v>2.08034E-2</c:v>
                </c:pt>
                <c:pt idx="32793">
                  <c:v>1.7231900000000001E-2</c:v>
                </c:pt>
                <c:pt idx="32794">
                  <c:v>1.35637E-2</c:v>
                </c:pt>
                <c:pt idx="32795" formatCode="0.00E+00">
                  <c:v>9.8043100000000001E-3</c:v>
                </c:pt>
                <c:pt idx="32796" formatCode="0.00E+00">
                  <c:v>5.9591699999999997E-3</c:v>
                </c:pt>
                <c:pt idx="32797" formatCode="0.00E+00">
                  <c:v>2.0329300000000001E-3</c:v>
                </c:pt>
                <c:pt idx="32798" formatCode="0.00E+00">
                  <c:v>-1.96992E-3</c:v>
                </c:pt>
                <c:pt idx="32799" formatCode="0.00E+00">
                  <c:v>-6.04442E-3</c:v>
                </c:pt>
                <c:pt idx="32800">
                  <c:v>-1.0185100000000001E-2</c:v>
                </c:pt>
                <c:pt idx="32801">
                  <c:v>-1.43859E-2</c:v>
                </c:pt>
                <c:pt idx="32802">
                  <c:v>-1.86407E-2</c:v>
                </c:pt>
                <c:pt idx="32803">
                  <c:v>-2.2943499999999999E-2</c:v>
                </c:pt>
                <c:pt idx="32804">
                  <c:v>-2.7288900000000001E-2</c:v>
                </c:pt>
                <c:pt idx="32805">
                  <c:v>-3.1671100000000001E-2</c:v>
                </c:pt>
                <c:pt idx="32806">
                  <c:v>-3.6083499999999998E-2</c:v>
                </c:pt>
                <c:pt idx="32807">
                  <c:v>-4.052E-2</c:v>
                </c:pt>
                <c:pt idx="32808">
                  <c:v>-4.4974600000000003E-2</c:v>
                </c:pt>
                <c:pt idx="32809">
                  <c:v>-4.9441100000000002E-2</c:v>
                </c:pt>
                <c:pt idx="32810">
                  <c:v>-5.39141E-2</c:v>
                </c:pt>
                <c:pt idx="32811">
                  <c:v>-5.8387799999999997E-2</c:v>
                </c:pt>
                <c:pt idx="32812">
                  <c:v>-6.2856099999999998E-2</c:v>
                </c:pt>
                <c:pt idx="32813">
                  <c:v>-6.7312300000000005E-2</c:v>
                </c:pt>
                <c:pt idx="32814">
                  <c:v>-7.1749800000000002E-2</c:v>
                </c:pt>
                <c:pt idx="32815">
                  <c:v>-7.6162300000000002E-2</c:v>
                </c:pt>
                <c:pt idx="32816">
                  <c:v>-8.0545000000000005E-2</c:v>
                </c:pt>
                <c:pt idx="32817">
                  <c:v>-8.4893300000000005E-2</c:v>
                </c:pt>
                <c:pt idx="32818">
                  <c:v>-8.9202500000000004E-2</c:v>
                </c:pt>
                <c:pt idx="32819">
                  <c:v>-9.3467499999999995E-2</c:v>
                </c:pt>
                <c:pt idx="32820">
                  <c:v>-9.7683300000000001E-2</c:v>
                </c:pt>
                <c:pt idx="32821">
                  <c:v>-0.101844</c:v>
                </c:pt>
                <c:pt idx="32822">
                  <c:v>-0.105946</c:v>
                </c:pt>
                <c:pt idx="32823">
                  <c:v>-0.109983</c:v>
                </c:pt>
                <c:pt idx="32824">
                  <c:v>-0.113952</c:v>
                </c:pt>
                <c:pt idx="32825">
                  <c:v>-0.11784600000000001</c:v>
                </c:pt>
                <c:pt idx="32826">
                  <c:v>-0.12166100000000001</c:v>
                </c:pt>
                <c:pt idx="32827">
                  <c:v>-0.12539</c:v>
                </c:pt>
                <c:pt idx="32828">
                  <c:v>-0.12903000000000001</c:v>
                </c:pt>
                <c:pt idx="32829">
                  <c:v>-0.132577</c:v>
                </c:pt>
                <c:pt idx="32830">
                  <c:v>-0.13602700000000001</c:v>
                </c:pt>
                <c:pt idx="32831">
                  <c:v>-0.139375</c:v>
                </c:pt>
                <c:pt idx="32832">
                  <c:v>-0.14261599999999999</c:v>
                </c:pt>
                <c:pt idx="32833">
                  <c:v>-0.14574599999999999</c:v>
                </c:pt>
                <c:pt idx="32834">
                  <c:v>-0.14876300000000001</c:v>
                </c:pt>
                <c:pt idx="32835">
                  <c:v>-0.15166299999999999</c:v>
                </c:pt>
                <c:pt idx="32836">
                  <c:v>-0.15444099999999999</c:v>
                </c:pt>
                <c:pt idx="32837">
                  <c:v>-0.15709300000000001</c:v>
                </c:pt>
                <c:pt idx="32838">
                  <c:v>-0.15961800000000001</c:v>
                </c:pt>
                <c:pt idx="32839">
                  <c:v>-0.16201099999999999</c:v>
                </c:pt>
                <c:pt idx="32840">
                  <c:v>-0.164269</c:v>
                </c:pt>
                <c:pt idx="32841">
                  <c:v>-0.16639000000000001</c:v>
                </c:pt>
                <c:pt idx="32842">
                  <c:v>-0.16837299999999999</c:v>
                </c:pt>
                <c:pt idx="32843">
                  <c:v>-0.170214</c:v>
                </c:pt>
                <c:pt idx="32844">
                  <c:v>-0.17191100000000001</c:v>
                </c:pt>
                <c:pt idx="32845">
                  <c:v>-0.173461</c:v>
                </c:pt>
                <c:pt idx="32846">
                  <c:v>-0.17486199999999999</c:v>
                </c:pt>
                <c:pt idx="32847">
                  <c:v>-0.17611399999999999</c:v>
                </c:pt>
                <c:pt idx="32848">
                  <c:v>-0.17721500000000001</c:v>
                </c:pt>
                <c:pt idx="32849">
                  <c:v>-0.17816499999999999</c:v>
                </c:pt>
                <c:pt idx="32850">
                  <c:v>-0.17896400000000001</c:v>
                </c:pt>
                <c:pt idx="32851">
                  <c:v>-0.17961199999999999</c:v>
                </c:pt>
                <c:pt idx="32852">
                  <c:v>-0.18010799999999999</c:v>
                </c:pt>
                <c:pt idx="32853">
                  <c:v>-0.180451</c:v>
                </c:pt>
                <c:pt idx="32854">
                  <c:v>-0.180643</c:v>
                </c:pt>
                <c:pt idx="32855">
                  <c:v>-0.18068300000000001</c:v>
                </c:pt>
                <c:pt idx="32856">
                  <c:v>-0.18057100000000001</c:v>
                </c:pt>
                <c:pt idx="32857">
                  <c:v>-0.180308</c:v>
                </c:pt>
                <c:pt idx="32858">
                  <c:v>-0.179893</c:v>
                </c:pt>
                <c:pt idx="32859">
                  <c:v>-0.17932799999999999</c:v>
                </c:pt>
                <c:pt idx="32860">
                  <c:v>-0.17861299999999999</c:v>
                </c:pt>
                <c:pt idx="32861">
                  <c:v>-0.17774999999999999</c:v>
                </c:pt>
                <c:pt idx="32862">
                  <c:v>-0.17673800000000001</c:v>
                </c:pt>
                <c:pt idx="32863">
                  <c:v>-0.17558099999999999</c:v>
                </c:pt>
                <c:pt idx="32864">
                  <c:v>-0.17427899999999999</c:v>
                </c:pt>
                <c:pt idx="32865">
                  <c:v>-0.17283399999999999</c:v>
                </c:pt>
                <c:pt idx="32866">
                  <c:v>-0.17124800000000001</c:v>
                </c:pt>
                <c:pt idx="32867">
                  <c:v>-0.16952300000000001</c:v>
                </c:pt>
                <c:pt idx="32868">
                  <c:v>-0.16766</c:v>
                </c:pt>
                <c:pt idx="32869">
                  <c:v>-0.16566400000000001</c:v>
                </c:pt>
                <c:pt idx="32870">
                  <c:v>-0.16353699999999999</c:v>
                </c:pt>
                <c:pt idx="32871">
                  <c:v>-0.16128100000000001</c:v>
                </c:pt>
                <c:pt idx="32872">
                  <c:v>-0.15890000000000001</c:v>
                </c:pt>
                <c:pt idx="32873">
                  <c:v>-0.15639600000000001</c:v>
                </c:pt>
                <c:pt idx="32874">
                  <c:v>-0.15377199999999999</c:v>
                </c:pt>
                <c:pt idx="32875">
                  <c:v>-0.151029</c:v>
                </c:pt>
                <c:pt idx="32876">
                  <c:v>-0.148172</c:v>
                </c:pt>
                <c:pt idx="32877">
                  <c:v>-0.145203</c:v>
                </c:pt>
                <c:pt idx="32878">
                  <c:v>-0.142126</c:v>
                </c:pt>
                <c:pt idx="32879">
                  <c:v>-0.13894500000000001</c:v>
                </c:pt>
                <c:pt idx="32880">
                  <c:v>-0.13566400000000001</c:v>
                </c:pt>
                <c:pt idx="32881">
                  <c:v>-0.13228599999999999</c:v>
                </c:pt>
                <c:pt idx="32882">
                  <c:v>-0.12881699999999999</c:v>
                </c:pt>
                <c:pt idx="32883">
                  <c:v>-0.12525900000000001</c:v>
                </c:pt>
                <c:pt idx="32884">
                  <c:v>-0.121616</c:v>
                </c:pt>
                <c:pt idx="32885">
                  <c:v>-0.117894</c:v>
                </c:pt>
                <c:pt idx="32886">
                  <c:v>-0.114096</c:v>
                </c:pt>
                <c:pt idx="32887">
                  <c:v>-0.110224</c:v>
                </c:pt>
                <c:pt idx="32888">
                  <c:v>-0.106285</c:v>
                </c:pt>
                <c:pt idx="32889">
                  <c:v>-0.102281</c:v>
                </c:pt>
                <c:pt idx="32890">
                  <c:v>-9.8216800000000007E-2</c:v>
                </c:pt>
                <c:pt idx="32891">
                  <c:v>-9.4097399999999998E-2</c:v>
                </c:pt>
                <c:pt idx="32892">
                  <c:v>-8.9926599999999995E-2</c:v>
                </c:pt>
                <c:pt idx="32893">
                  <c:v>-8.5708800000000002E-2</c:v>
                </c:pt>
                <c:pt idx="32894">
                  <c:v>-8.1448499999999993E-2</c:v>
                </c:pt>
                <c:pt idx="32895">
                  <c:v>-7.7149800000000004E-2</c:v>
                </c:pt>
                <c:pt idx="32896">
                  <c:v>-7.2816500000000006E-2</c:v>
                </c:pt>
                <c:pt idx="32897">
                  <c:v>-6.8452799999999994E-2</c:v>
                </c:pt>
                <c:pt idx="32898">
                  <c:v>-6.4062900000000006E-2</c:v>
                </c:pt>
                <c:pt idx="32899">
                  <c:v>-5.9651299999999997E-2</c:v>
                </c:pt>
                <c:pt idx="32900">
                  <c:v>-5.5222199999999999E-2</c:v>
                </c:pt>
                <c:pt idx="32901">
                  <c:v>-5.0779600000000001E-2</c:v>
                </c:pt>
                <c:pt idx="32902">
                  <c:v>-4.6327800000000002E-2</c:v>
                </c:pt>
                <c:pt idx="32903">
                  <c:v>-4.1871400000000003E-2</c:v>
                </c:pt>
                <c:pt idx="32904">
                  <c:v>-3.7414900000000001E-2</c:v>
                </c:pt>
                <c:pt idx="32905">
                  <c:v>-3.2961600000000001E-2</c:v>
                </c:pt>
                <c:pt idx="32906">
                  <c:v>-2.8514500000000002E-2</c:v>
                </c:pt>
                <c:pt idx="32907">
                  <c:v>-2.4077100000000001E-2</c:v>
                </c:pt>
                <c:pt idx="32908">
                  <c:v>-1.9652800000000002E-2</c:v>
                </c:pt>
                <c:pt idx="32909">
                  <c:v>-1.5245E-2</c:v>
                </c:pt>
                <c:pt idx="32910">
                  <c:v>-1.08567E-2</c:v>
                </c:pt>
                <c:pt idx="32911" formatCode="0.00E+00">
                  <c:v>-6.4913499999999999E-3</c:v>
                </c:pt>
                <c:pt idx="32912" formatCode="0.00E+00">
                  <c:v>-2.1527999999999999E-3</c:v>
                </c:pt>
                <c:pt idx="32913" formatCode="0.00E+00">
                  <c:v>2.1554E-3</c:v>
                </c:pt>
                <c:pt idx="32914" formatCode="0.00E+00">
                  <c:v>6.4299500000000002E-3</c:v>
                </c:pt>
                <c:pt idx="32915">
                  <c:v>1.0667899999999999E-2</c:v>
                </c:pt>
                <c:pt idx="32916">
                  <c:v>1.48667E-2</c:v>
                </c:pt>
                <c:pt idx="32917">
                  <c:v>1.90239E-2</c:v>
                </c:pt>
                <c:pt idx="32918">
                  <c:v>2.31366E-2</c:v>
                </c:pt>
                <c:pt idx="32919">
                  <c:v>2.7201800000000002E-2</c:v>
                </c:pt>
                <c:pt idx="32920">
                  <c:v>3.1216500000000001E-2</c:v>
                </c:pt>
                <c:pt idx="32921">
                  <c:v>3.5178000000000001E-2</c:v>
                </c:pt>
                <c:pt idx="32922">
                  <c:v>3.9083699999999999E-2</c:v>
                </c:pt>
                <c:pt idx="32923">
                  <c:v>4.2931799999999999E-2</c:v>
                </c:pt>
                <c:pt idx="32924">
                  <c:v>4.6720400000000002E-2</c:v>
                </c:pt>
                <c:pt idx="32925">
                  <c:v>5.0448199999999999E-2</c:v>
                </c:pt>
                <c:pt idx="32926">
                  <c:v>5.4113399999999999E-2</c:v>
                </c:pt>
                <c:pt idx="32927">
                  <c:v>5.7714099999999997E-2</c:v>
                </c:pt>
                <c:pt idx="32928">
                  <c:v>6.1248700000000003E-2</c:v>
                </c:pt>
                <c:pt idx="32929">
                  <c:v>6.4715300000000003E-2</c:v>
                </c:pt>
                <c:pt idx="32930">
                  <c:v>6.8111900000000003E-2</c:v>
                </c:pt>
                <c:pt idx="32931">
                  <c:v>7.1436600000000003E-2</c:v>
                </c:pt>
                <c:pt idx="32932">
                  <c:v>7.4687699999999996E-2</c:v>
                </c:pt>
                <c:pt idx="32933">
                  <c:v>7.7864199999999995E-2</c:v>
                </c:pt>
                <c:pt idx="32934">
                  <c:v>8.0964999999999995E-2</c:v>
                </c:pt>
                <c:pt idx="32935">
                  <c:v>8.3988900000000005E-2</c:v>
                </c:pt>
                <c:pt idx="32936">
                  <c:v>8.6935299999999993E-2</c:v>
                </c:pt>
                <c:pt idx="32937">
                  <c:v>8.98037E-2</c:v>
                </c:pt>
                <c:pt idx="32938">
                  <c:v>9.2593499999999995E-2</c:v>
                </c:pt>
                <c:pt idx="32939">
                  <c:v>9.5304700000000006E-2</c:v>
                </c:pt>
                <c:pt idx="32940">
                  <c:v>9.7937700000000003E-2</c:v>
                </c:pt>
                <c:pt idx="32941">
                  <c:v>0.100493</c:v>
                </c:pt>
                <c:pt idx="32942">
                  <c:v>0.10297000000000001</c:v>
                </c:pt>
                <c:pt idx="32943">
                  <c:v>0.10537000000000001</c:v>
                </c:pt>
                <c:pt idx="32944">
                  <c:v>0.107691</c:v>
                </c:pt>
                <c:pt idx="32945">
                  <c:v>0.109932</c:v>
                </c:pt>
                <c:pt idx="32946">
                  <c:v>0.112092</c:v>
                </c:pt>
                <c:pt idx="32947">
                  <c:v>0.114172</c:v>
                </c:pt>
                <c:pt idx="32948">
                  <c:v>0.116172</c:v>
                </c:pt>
                <c:pt idx="32949">
                  <c:v>0.118094</c:v>
                </c:pt>
                <c:pt idx="32950">
                  <c:v>0.119938</c:v>
                </c:pt>
                <c:pt idx="32951">
                  <c:v>0.12170499999999999</c:v>
                </c:pt>
                <c:pt idx="32952">
                  <c:v>0.12339600000000001</c:v>
                </c:pt>
                <c:pt idx="32953">
                  <c:v>0.12501000000000001</c:v>
                </c:pt>
                <c:pt idx="32954">
                  <c:v>0.12655</c:v>
                </c:pt>
                <c:pt idx="32955">
                  <c:v>0.12801599999999999</c:v>
                </c:pt>
                <c:pt idx="32956">
                  <c:v>0.129409</c:v>
                </c:pt>
                <c:pt idx="32957">
                  <c:v>0.13072900000000001</c:v>
                </c:pt>
                <c:pt idx="32958">
                  <c:v>0.13197700000000001</c:v>
                </c:pt>
                <c:pt idx="32959">
                  <c:v>0.13315299999999999</c:v>
                </c:pt>
                <c:pt idx="32960">
                  <c:v>0.13425999999999999</c:v>
                </c:pt>
                <c:pt idx="32961">
                  <c:v>0.135298</c:v>
                </c:pt>
                <c:pt idx="32962">
                  <c:v>0.136269</c:v>
                </c:pt>
                <c:pt idx="32963">
                  <c:v>0.13717499999999999</c:v>
                </c:pt>
                <c:pt idx="32964">
                  <c:v>0.138016</c:v>
                </c:pt>
                <c:pt idx="32965">
                  <c:v>0.138794</c:v>
                </c:pt>
                <c:pt idx="32966">
                  <c:v>0.13951</c:v>
                </c:pt>
                <c:pt idx="32967">
                  <c:v>0.14016500000000001</c:v>
                </c:pt>
                <c:pt idx="32968">
                  <c:v>0.140762</c:v>
                </c:pt>
                <c:pt idx="32969">
                  <c:v>0.14130000000000001</c:v>
                </c:pt>
                <c:pt idx="32970">
                  <c:v>0.14177999999999999</c:v>
                </c:pt>
                <c:pt idx="32971">
                  <c:v>0.142204</c:v>
                </c:pt>
                <c:pt idx="32972">
                  <c:v>0.142572</c:v>
                </c:pt>
                <c:pt idx="32973">
                  <c:v>0.14288500000000001</c:v>
                </c:pt>
                <c:pt idx="32974">
                  <c:v>0.14314399999999999</c:v>
                </c:pt>
                <c:pt idx="32975">
                  <c:v>0.14335200000000001</c:v>
                </c:pt>
                <c:pt idx="32976">
                  <c:v>0.143509</c:v>
                </c:pt>
                <c:pt idx="32977">
                  <c:v>0.143618</c:v>
                </c:pt>
                <c:pt idx="32978">
                  <c:v>0.143681</c:v>
                </c:pt>
                <c:pt idx="32979">
                  <c:v>0.14369799999999999</c:v>
                </c:pt>
                <c:pt idx="32980">
                  <c:v>0.14367099999999999</c:v>
                </c:pt>
                <c:pt idx="32981">
                  <c:v>0.14360100000000001</c:v>
                </c:pt>
                <c:pt idx="32982">
                  <c:v>0.14349000000000001</c:v>
                </c:pt>
                <c:pt idx="32983">
                  <c:v>0.14333799999999999</c:v>
                </c:pt>
                <c:pt idx="32984">
                  <c:v>0.143148</c:v>
                </c:pt>
                <c:pt idx="32985">
                  <c:v>0.14291799999999999</c:v>
                </c:pt>
                <c:pt idx="32986">
                  <c:v>0.14265</c:v>
                </c:pt>
                <c:pt idx="32987">
                  <c:v>0.142343</c:v>
                </c:pt>
                <c:pt idx="32988">
                  <c:v>0.14199800000000001</c:v>
                </c:pt>
                <c:pt idx="32989">
                  <c:v>0.14161599999999999</c:v>
                </c:pt>
                <c:pt idx="32990">
                  <c:v>0.14119899999999999</c:v>
                </c:pt>
                <c:pt idx="32991">
                  <c:v>0.14074800000000001</c:v>
                </c:pt>
                <c:pt idx="32992">
                  <c:v>0.140264</c:v>
                </c:pt>
                <c:pt idx="32993">
                  <c:v>0.13974900000000001</c:v>
                </c:pt>
                <c:pt idx="32994">
                  <c:v>0.13920199999999999</c:v>
                </c:pt>
                <c:pt idx="32995">
                  <c:v>0.138625</c:v>
                </c:pt>
                <c:pt idx="32996">
                  <c:v>0.138015</c:v>
                </c:pt>
                <c:pt idx="32997">
                  <c:v>0.137375</c:v>
                </c:pt>
                <c:pt idx="32998">
                  <c:v>0.13670599999999999</c:v>
                </c:pt>
                <c:pt idx="32999">
                  <c:v>0.13600899999999999</c:v>
                </c:pt>
                <c:pt idx="33000">
                  <c:v>0.13528499999999999</c:v>
                </c:pt>
                <c:pt idx="33001">
                  <c:v>0.13453499999999999</c:v>
                </c:pt>
                <c:pt idx="33002">
                  <c:v>0.13375999999999999</c:v>
                </c:pt>
                <c:pt idx="33003">
                  <c:v>0.13295999999999999</c:v>
                </c:pt>
                <c:pt idx="33004">
                  <c:v>0.132133</c:v>
                </c:pt>
                <c:pt idx="33005">
                  <c:v>0.13127800000000001</c:v>
                </c:pt>
                <c:pt idx="33006">
                  <c:v>0.13039700000000001</c:v>
                </c:pt>
                <c:pt idx="33007">
                  <c:v>0.12948999999999999</c:v>
                </c:pt>
                <c:pt idx="33008">
                  <c:v>0.128556</c:v>
                </c:pt>
                <c:pt idx="33009">
                  <c:v>0.12759400000000001</c:v>
                </c:pt>
                <c:pt idx="33010">
                  <c:v>0.126606</c:v>
                </c:pt>
                <c:pt idx="33011">
                  <c:v>0.12559000000000001</c:v>
                </c:pt>
                <c:pt idx="33012">
                  <c:v>0.12454800000000001</c:v>
                </c:pt>
                <c:pt idx="33013">
                  <c:v>0.12348000000000001</c:v>
                </c:pt>
                <c:pt idx="33014">
                  <c:v>0.122387</c:v>
                </c:pt>
                <c:pt idx="33015">
                  <c:v>0.121268</c:v>
                </c:pt>
                <c:pt idx="33016">
                  <c:v>0.12012299999999999</c:v>
                </c:pt>
                <c:pt idx="33017">
                  <c:v>0.118952</c:v>
                </c:pt>
                <c:pt idx="33018">
                  <c:v>0.117757</c:v>
                </c:pt>
                <c:pt idx="33019">
                  <c:v>0.116536</c:v>
                </c:pt>
                <c:pt idx="33020">
                  <c:v>0.115291</c:v>
                </c:pt>
                <c:pt idx="33021">
                  <c:v>0.11402</c:v>
                </c:pt>
                <c:pt idx="33022">
                  <c:v>0.11272500000000001</c:v>
                </c:pt>
                <c:pt idx="33023">
                  <c:v>0.111404</c:v>
                </c:pt>
                <c:pt idx="33024">
                  <c:v>0.110055</c:v>
                </c:pt>
                <c:pt idx="33025">
                  <c:v>0.10868</c:v>
                </c:pt>
                <c:pt idx="33026">
                  <c:v>0.107276</c:v>
                </c:pt>
                <c:pt idx="33027">
                  <c:v>0.10584499999999999</c:v>
                </c:pt>
                <c:pt idx="33028">
                  <c:v>0.10438500000000001</c:v>
                </c:pt>
                <c:pt idx="33029">
                  <c:v>0.102896</c:v>
                </c:pt>
                <c:pt idx="33030">
                  <c:v>0.101378</c:v>
                </c:pt>
                <c:pt idx="33031">
                  <c:v>9.9832000000000004E-2</c:v>
                </c:pt>
                <c:pt idx="33032">
                  <c:v>9.82576E-2</c:v>
                </c:pt>
                <c:pt idx="33033">
                  <c:v>9.6655500000000005E-2</c:v>
                </c:pt>
                <c:pt idx="33034">
                  <c:v>9.5025799999999994E-2</c:v>
                </c:pt>
                <c:pt idx="33035">
                  <c:v>9.3368499999999993E-2</c:v>
                </c:pt>
                <c:pt idx="33036">
                  <c:v>9.1684100000000004E-2</c:v>
                </c:pt>
                <c:pt idx="33037">
                  <c:v>8.9973499999999998E-2</c:v>
                </c:pt>
                <c:pt idx="33038">
                  <c:v>8.8236200000000001E-2</c:v>
                </c:pt>
                <c:pt idx="33039">
                  <c:v>8.64703E-2</c:v>
                </c:pt>
                <c:pt idx="33040">
                  <c:v>8.4675E-2</c:v>
                </c:pt>
                <c:pt idx="33041">
                  <c:v>8.28512E-2</c:v>
                </c:pt>
                <c:pt idx="33042">
                  <c:v>8.1000799999999998E-2</c:v>
                </c:pt>
                <c:pt idx="33043">
                  <c:v>7.9125299999999996E-2</c:v>
                </c:pt>
                <c:pt idx="33044">
                  <c:v>7.7225299999999997E-2</c:v>
                </c:pt>
                <c:pt idx="33045">
                  <c:v>7.5301300000000002E-2</c:v>
                </c:pt>
                <c:pt idx="33046">
                  <c:v>7.3353699999999994E-2</c:v>
                </c:pt>
                <c:pt idx="33047">
                  <c:v>7.1382699999999993E-2</c:v>
                </c:pt>
                <c:pt idx="33048">
                  <c:v>6.93888E-2</c:v>
                </c:pt>
                <c:pt idx="33049">
                  <c:v>6.7372600000000005E-2</c:v>
                </c:pt>
                <c:pt idx="33050">
                  <c:v>6.5334699999999996E-2</c:v>
                </c:pt>
                <c:pt idx="33051">
                  <c:v>6.3275999999999999E-2</c:v>
                </c:pt>
                <c:pt idx="33052">
                  <c:v>6.1198000000000002E-2</c:v>
                </c:pt>
                <c:pt idx="33053">
                  <c:v>5.9102399999999999E-2</c:v>
                </c:pt>
                <c:pt idx="33054">
                  <c:v>5.6990600000000002E-2</c:v>
                </c:pt>
                <c:pt idx="33055">
                  <c:v>5.4863500000000003E-2</c:v>
                </c:pt>
                <c:pt idx="33056">
                  <c:v>5.2721799999999999E-2</c:v>
                </c:pt>
                <c:pt idx="33057">
                  <c:v>5.0566899999999998E-2</c:v>
                </c:pt>
                <c:pt idx="33058">
                  <c:v>4.8399900000000003E-2</c:v>
                </c:pt>
                <c:pt idx="33059">
                  <c:v>4.62218E-2</c:v>
                </c:pt>
                <c:pt idx="33060">
                  <c:v>4.4034200000000003E-2</c:v>
                </c:pt>
                <c:pt idx="33061">
                  <c:v>4.1839099999999997E-2</c:v>
                </c:pt>
                <c:pt idx="33062">
                  <c:v>3.9638199999999998E-2</c:v>
                </c:pt>
                <c:pt idx="33063">
                  <c:v>3.7432300000000002E-2</c:v>
                </c:pt>
                <c:pt idx="33064">
                  <c:v>3.5222799999999999E-2</c:v>
                </c:pt>
                <c:pt idx="33065">
                  <c:v>3.3011600000000002E-2</c:v>
                </c:pt>
                <c:pt idx="33066">
                  <c:v>3.08007E-2</c:v>
                </c:pt>
                <c:pt idx="33067">
                  <c:v>2.8591800000000001E-2</c:v>
                </c:pt>
                <c:pt idx="33068">
                  <c:v>2.63872E-2</c:v>
                </c:pt>
                <c:pt idx="33069">
                  <c:v>2.4188999999999999E-2</c:v>
                </c:pt>
                <c:pt idx="33070">
                  <c:v>2.1998299999999998E-2</c:v>
                </c:pt>
                <c:pt idx="33071">
                  <c:v>1.98166E-2</c:v>
                </c:pt>
                <c:pt idx="33072">
                  <c:v>1.76469E-2</c:v>
                </c:pt>
                <c:pt idx="33073">
                  <c:v>1.54918E-2</c:v>
                </c:pt>
                <c:pt idx="33074">
                  <c:v>1.3353800000000001E-2</c:v>
                </c:pt>
                <c:pt idx="33075">
                  <c:v>1.12353E-2</c:v>
                </c:pt>
                <c:pt idx="33076" formatCode="0.00E+00">
                  <c:v>9.1391600000000003E-3</c:v>
                </c:pt>
                <c:pt idx="33077" formatCode="0.00E+00">
                  <c:v>7.0681600000000004E-3</c:v>
                </c:pt>
                <c:pt idx="33078" formatCode="0.00E+00">
                  <c:v>5.0244299999999999E-3</c:v>
                </c:pt>
                <c:pt idx="33079" formatCode="0.00E+00">
                  <c:v>3.0095199999999999E-3</c:v>
                </c:pt>
                <c:pt idx="33080" formatCode="0.00E+00">
                  <c:v>1.0253E-3</c:v>
                </c:pt>
                <c:pt idx="33081" formatCode="0.00E+00">
                  <c:v>-9.2556599999999995E-4</c:v>
                </c:pt>
                <c:pt idx="33082" formatCode="0.00E+00">
                  <c:v>-2.84031E-3</c:v>
                </c:pt>
                <c:pt idx="33083" formatCode="0.00E+00">
                  <c:v>-4.7166700000000001E-3</c:v>
                </c:pt>
                <c:pt idx="33084" formatCode="0.00E+00">
                  <c:v>-6.5524199999999998E-3</c:v>
                </c:pt>
                <c:pt idx="33085" formatCode="0.00E+00">
                  <c:v>-8.3446000000000006E-3</c:v>
                </c:pt>
                <c:pt idx="33086">
                  <c:v>-1.009E-2</c:v>
                </c:pt>
                <c:pt idx="33087">
                  <c:v>-1.1786100000000001E-2</c:v>
                </c:pt>
                <c:pt idx="33088">
                  <c:v>-1.34304E-2</c:v>
                </c:pt>
                <c:pt idx="33089">
                  <c:v>-1.5021E-2</c:v>
                </c:pt>
                <c:pt idx="33090">
                  <c:v>-1.6555199999999999E-2</c:v>
                </c:pt>
                <c:pt idx="33091">
                  <c:v>-1.80302E-2</c:v>
                </c:pt>
                <c:pt idx="33092">
                  <c:v>-1.94434E-2</c:v>
                </c:pt>
                <c:pt idx="33093">
                  <c:v>-2.0792700000000001E-2</c:v>
                </c:pt>
                <c:pt idx="33094">
                  <c:v>-2.2075999999999998E-2</c:v>
                </c:pt>
                <c:pt idx="33095">
                  <c:v>-2.32908E-2</c:v>
                </c:pt>
                <c:pt idx="33096">
                  <c:v>-2.4433799999999999E-2</c:v>
                </c:pt>
                <c:pt idx="33097">
                  <c:v>-2.5502299999999999E-2</c:v>
                </c:pt>
                <c:pt idx="33098">
                  <c:v>-2.64946E-2</c:v>
                </c:pt>
                <c:pt idx="33099">
                  <c:v>-2.7409200000000002E-2</c:v>
                </c:pt>
                <c:pt idx="33100">
                  <c:v>-2.8244499999999999E-2</c:v>
                </c:pt>
                <c:pt idx="33101">
                  <c:v>-2.8998400000000001E-2</c:v>
                </c:pt>
                <c:pt idx="33102">
                  <c:v>-2.9669000000000001E-2</c:v>
                </c:pt>
                <c:pt idx="33103">
                  <c:v>-3.02546E-2</c:v>
                </c:pt>
                <c:pt idx="33104">
                  <c:v>-3.0753300000000001E-2</c:v>
                </c:pt>
                <c:pt idx="33105">
                  <c:v>-3.1162800000000001E-2</c:v>
                </c:pt>
                <c:pt idx="33106">
                  <c:v>-3.1480899999999999E-2</c:v>
                </c:pt>
                <c:pt idx="33107">
                  <c:v>-3.1705400000000002E-2</c:v>
                </c:pt>
                <c:pt idx="33108">
                  <c:v>-3.1834399999999999E-2</c:v>
                </c:pt>
                <c:pt idx="33109">
                  <c:v>-3.18663E-2</c:v>
                </c:pt>
                <c:pt idx="33110">
                  <c:v>-3.1799500000000001E-2</c:v>
                </c:pt>
                <c:pt idx="33111">
                  <c:v>-3.1633099999999997E-2</c:v>
                </c:pt>
                <c:pt idx="33112">
                  <c:v>-3.13663E-2</c:v>
                </c:pt>
                <c:pt idx="33113">
                  <c:v>-3.09982E-2</c:v>
                </c:pt>
                <c:pt idx="33114">
                  <c:v>-3.0528099999999999E-2</c:v>
                </c:pt>
                <c:pt idx="33115">
                  <c:v>-2.9955200000000001E-2</c:v>
                </c:pt>
                <c:pt idx="33116">
                  <c:v>-2.9278200000000001E-2</c:v>
                </c:pt>
                <c:pt idx="33117">
                  <c:v>-2.8495900000000001E-2</c:v>
                </c:pt>
                <c:pt idx="33118">
                  <c:v>-2.7607699999999999E-2</c:v>
                </c:pt>
                <c:pt idx="33119">
                  <c:v>-2.6613399999999999E-2</c:v>
                </c:pt>
                <c:pt idx="33120">
                  <c:v>-2.55132E-2</c:v>
                </c:pt>
                <c:pt idx="33121">
                  <c:v>-2.4307599999999999E-2</c:v>
                </c:pt>
                <c:pt idx="33122">
                  <c:v>-2.29964E-2</c:v>
                </c:pt>
                <c:pt idx="33123">
                  <c:v>-2.1578799999999999E-2</c:v>
                </c:pt>
                <c:pt idx="33124">
                  <c:v>-2.00544E-2</c:v>
                </c:pt>
                <c:pt idx="33125">
                  <c:v>-1.84239E-2</c:v>
                </c:pt>
                <c:pt idx="33126">
                  <c:v>-1.6688100000000001E-2</c:v>
                </c:pt>
                <c:pt idx="33127">
                  <c:v>-1.4847300000000001E-2</c:v>
                </c:pt>
                <c:pt idx="33128">
                  <c:v>-1.2902500000000001E-2</c:v>
                </c:pt>
                <c:pt idx="33129">
                  <c:v>-1.0855200000000001E-2</c:v>
                </c:pt>
                <c:pt idx="33130" formatCode="0.00E+00">
                  <c:v>-8.7066799999999996E-3</c:v>
                </c:pt>
                <c:pt idx="33131" formatCode="0.00E+00">
                  <c:v>-6.4574300000000001E-3</c:v>
                </c:pt>
                <c:pt idx="33132" formatCode="0.00E+00">
                  <c:v>-4.1089999999999998E-3</c:v>
                </c:pt>
                <c:pt idx="33133" formatCode="0.00E+00">
                  <c:v>-1.6636800000000001E-3</c:v>
                </c:pt>
                <c:pt idx="33134" formatCode="0.00E+00">
                  <c:v>8.7612900000000001E-4</c:v>
                </c:pt>
                <c:pt idx="33135" formatCode="0.00E+00">
                  <c:v>3.5084000000000001E-3</c:v>
                </c:pt>
                <c:pt idx="33136" formatCode="0.00E+00">
                  <c:v>6.2317700000000002E-3</c:v>
                </c:pt>
                <c:pt idx="33137" formatCode="0.00E+00">
                  <c:v>9.0450500000000007E-3</c:v>
                </c:pt>
                <c:pt idx="33138">
                  <c:v>1.1946500000000001E-2</c:v>
                </c:pt>
                <c:pt idx="33139">
                  <c:v>1.4933800000000001E-2</c:v>
                </c:pt>
                <c:pt idx="33140">
                  <c:v>1.80045E-2</c:v>
                </c:pt>
                <c:pt idx="33141">
                  <c:v>2.1156100000000001E-2</c:v>
                </c:pt>
                <c:pt idx="33142">
                  <c:v>2.4386000000000001E-2</c:v>
                </c:pt>
                <c:pt idx="33143">
                  <c:v>2.7691500000000001E-2</c:v>
                </c:pt>
                <c:pt idx="33144">
                  <c:v>3.1069900000000001E-2</c:v>
                </c:pt>
                <c:pt idx="33145">
                  <c:v>3.4518500000000001E-2</c:v>
                </c:pt>
                <c:pt idx="33146">
                  <c:v>3.8034400000000003E-2</c:v>
                </c:pt>
                <c:pt idx="33147">
                  <c:v>4.1614400000000003E-2</c:v>
                </c:pt>
                <c:pt idx="33148">
                  <c:v>4.5254900000000001E-2</c:v>
                </c:pt>
                <c:pt idx="33149">
                  <c:v>4.8952000000000002E-2</c:v>
                </c:pt>
                <c:pt idx="33150">
                  <c:v>5.2701699999999997E-2</c:v>
                </c:pt>
                <c:pt idx="33151">
                  <c:v>5.6500300000000003E-2</c:v>
                </c:pt>
                <c:pt idx="33152">
                  <c:v>6.0344000000000002E-2</c:v>
                </c:pt>
                <c:pt idx="33153">
                  <c:v>6.4228900000000005E-2</c:v>
                </c:pt>
                <c:pt idx="33154">
                  <c:v>6.8151299999999998E-2</c:v>
                </c:pt>
                <c:pt idx="33155">
                  <c:v>7.2107199999999996E-2</c:v>
                </c:pt>
                <c:pt idx="33156">
                  <c:v>7.6092599999999996E-2</c:v>
                </c:pt>
                <c:pt idx="33157">
                  <c:v>8.0103199999999999E-2</c:v>
                </c:pt>
                <c:pt idx="33158">
                  <c:v>8.4134799999999996E-2</c:v>
                </c:pt>
                <c:pt idx="33159">
                  <c:v>8.8182999999999997E-2</c:v>
                </c:pt>
                <c:pt idx="33160">
                  <c:v>9.2243000000000006E-2</c:v>
                </c:pt>
                <c:pt idx="33161">
                  <c:v>9.6310800000000002E-2</c:v>
                </c:pt>
                <c:pt idx="33162">
                  <c:v>0.100383</c:v>
                </c:pt>
                <c:pt idx="33163">
                  <c:v>0.10445400000000001</c:v>
                </c:pt>
                <c:pt idx="33164">
                  <c:v>0.10852000000000001</c:v>
                </c:pt>
                <c:pt idx="33165">
                  <c:v>0.112576</c:v>
                </c:pt>
                <c:pt idx="33166">
                  <c:v>0.116616</c:v>
                </c:pt>
                <c:pt idx="33167">
                  <c:v>0.12063699999999999</c:v>
                </c:pt>
                <c:pt idx="33168">
                  <c:v>0.12463399999999999</c:v>
                </c:pt>
                <c:pt idx="33169">
                  <c:v>0.128603</c:v>
                </c:pt>
                <c:pt idx="33170">
                  <c:v>0.13254099999999999</c:v>
                </c:pt>
                <c:pt idx="33171">
                  <c:v>0.13644100000000001</c:v>
                </c:pt>
                <c:pt idx="33172">
                  <c:v>0.14030100000000001</c:v>
                </c:pt>
                <c:pt idx="33173">
                  <c:v>0.14411399999999999</c:v>
                </c:pt>
                <c:pt idx="33174">
                  <c:v>0.14787500000000001</c:v>
                </c:pt>
                <c:pt idx="33175">
                  <c:v>0.15158199999999999</c:v>
                </c:pt>
                <c:pt idx="33176">
                  <c:v>0.15522900000000001</c:v>
                </c:pt>
                <c:pt idx="33177">
                  <c:v>0.15881200000000001</c:v>
                </c:pt>
                <c:pt idx="33178">
                  <c:v>0.162328</c:v>
                </c:pt>
                <c:pt idx="33179">
                  <c:v>0.165771</c:v>
                </c:pt>
                <c:pt idx="33180">
                  <c:v>0.16913900000000001</c:v>
                </c:pt>
                <c:pt idx="33181">
                  <c:v>0.172426</c:v>
                </c:pt>
                <c:pt idx="33182">
                  <c:v>0.17563000000000001</c:v>
                </c:pt>
                <c:pt idx="33183">
                  <c:v>0.17874499999999999</c:v>
                </c:pt>
                <c:pt idx="33184">
                  <c:v>0.18176800000000001</c:v>
                </c:pt>
                <c:pt idx="33185">
                  <c:v>0.184696</c:v>
                </c:pt>
                <c:pt idx="33186">
                  <c:v>0.187524</c:v>
                </c:pt>
                <c:pt idx="33187">
                  <c:v>0.19025</c:v>
                </c:pt>
                <c:pt idx="33188">
                  <c:v>0.19287000000000001</c:v>
                </c:pt>
                <c:pt idx="33189">
                  <c:v>0.19538</c:v>
                </c:pt>
                <c:pt idx="33190">
                  <c:v>0.19777700000000001</c:v>
                </c:pt>
                <c:pt idx="33191">
                  <c:v>0.20005999999999999</c:v>
                </c:pt>
                <c:pt idx="33192">
                  <c:v>0.20222499999999999</c:v>
                </c:pt>
                <c:pt idx="33193">
                  <c:v>0.20426800000000001</c:v>
                </c:pt>
                <c:pt idx="33194">
                  <c:v>0.20618900000000001</c:v>
                </c:pt>
                <c:pt idx="33195">
                  <c:v>0.207982</c:v>
                </c:pt>
                <c:pt idx="33196">
                  <c:v>0.209647</c:v>
                </c:pt>
                <c:pt idx="33197">
                  <c:v>0.21118100000000001</c:v>
                </c:pt>
                <c:pt idx="33198">
                  <c:v>0.21258099999999999</c:v>
                </c:pt>
                <c:pt idx="33199">
                  <c:v>0.21384700000000001</c:v>
                </c:pt>
                <c:pt idx="33200">
                  <c:v>0.214977</c:v>
                </c:pt>
                <c:pt idx="33201">
                  <c:v>0.21596899999999999</c:v>
                </c:pt>
                <c:pt idx="33202">
                  <c:v>0.21682199999999999</c:v>
                </c:pt>
                <c:pt idx="33203">
                  <c:v>0.21753500000000001</c:v>
                </c:pt>
                <c:pt idx="33204">
                  <c:v>0.218107</c:v>
                </c:pt>
                <c:pt idx="33205">
                  <c:v>0.21853600000000001</c:v>
                </c:pt>
                <c:pt idx="33206">
                  <c:v>0.21882299999999999</c:v>
                </c:pt>
                <c:pt idx="33207">
                  <c:v>0.21896699999999999</c:v>
                </c:pt>
                <c:pt idx="33208">
                  <c:v>0.218968</c:v>
                </c:pt>
                <c:pt idx="33209">
                  <c:v>0.21882599999999999</c:v>
                </c:pt>
                <c:pt idx="33210">
                  <c:v>0.21854199999999999</c:v>
                </c:pt>
                <c:pt idx="33211">
                  <c:v>0.218115</c:v>
                </c:pt>
                <c:pt idx="33212">
                  <c:v>0.21754599999999999</c:v>
                </c:pt>
                <c:pt idx="33213">
                  <c:v>0.216835</c:v>
                </c:pt>
                <c:pt idx="33214">
                  <c:v>0.21598400000000001</c:v>
                </c:pt>
                <c:pt idx="33215">
                  <c:v>0.21499299999999999</c:v>
                </c:pt>
                <c:pt idx="33216">
                  <c:v>0.213863</c:v>
                </c:pt>
                <c:pt idx="33217">
                  <c:v>0.21259600000000001</c:v>
                </c:pt>
                <c:pt idx="33218">
                  <c:v>0.21119299999999999</c:v>
                </c:pt>
                <c:pt idx="33219">
                  <c:v>0.20965500000000001</c:v>
                </c:pt>
                <c:pt idx="33220">
                  <c:v>0.207985</c:v>
                </c:pt>
                <c:pt idx="33221">
                  <c:v>0.20618600000000001</c:v>
                </c:pt>
                <c:pt idx="33222">
                  <c:v>0.204259</c:v>
                </c:pt>
                <c:pt idx="33223">
                  <c:v>0.202208</c:v>
                </c:pt>
                <c:pt idx="33224">
                  <c:v>0.20003599999999999</c:v>
                </c:pt>
                <c:pt idx="33225">
                  <c:v>0.197745</c:v>
                </c:pt>
                <c:pt idx="33226">
                  <c:v>0.19533700000000001</c:v>
                </c:pt>
                <c:pt idx="33227">
                  <c:v>0.19281699999999999</c:v>
                </c:pt>
                <c:pt idx="33228">
                  <c:v>0.19018599999999999</c:v>
                </c:pt>
                <c:pt idx="33229">
                  <c:v>0.187449</c:v>
                </c:pt>
                <c:pt idx="33230">
                  <c:v>0.18461</c:v>
                </c:pt>
                <c:pt idx="33231">
                  <c:v>0.181672</c:v>
                </c:pt>
                <c:pt idx="33232">
                  <c:v>0.17863899999999999</c:v>
                </c:pt>
                <c:pt idx="33233">
                  <c:v>0.17551600000000001</c:v>
                </c:pt>
                <c:pt idx="33234">
                  <c:v>0.17230599999999999</c:v>
                </c:pt>
                <c:pt idx="33235">
                  <c:v>0.169014</c:v>
                </c:pt>
                <c:pt idx="33236">
                  <c:v>0.16564400000000001</c:v>
                </c:pt>
                <c:pt idx="33237">
                  <c:v>0.16220200000000001</c:v>
                </c:pt>
                <c:pt idx="33238">
                  <c:v>0.158693</c:v>
                </c:pt>
                <c:pt idx="33239">
                  <c:v>0.15512000000000001</c:v>
                </c:pt>
                <c:pt idx="33240">
                  <c:v>0.15148900000000001</c:v>
                </c:pt>
                <c:pt idx="33241">
                  <c:v>0.14780399999999999</c:v>
                </c:pt>
                <c:pt idx="33242">
                  <c:v>0.144071</c:v>
                </c:pt>
                <c:pt idx="33243">
                  <c:v>0.140295</c:v>
                </c:pt>
                <c:pt idx="33244">
                  <c:v>0.13647999999999999</c:v>
                </c:pt>
                <c:pt idx="33245">
                  <c:v>0.132631</c:v>
                </c:pt>
                <c:pt idx="33246">
                  <c:v>0.12875400000000001</c:v>
                </c:pt>
                <c:pt idx="33247">
                  <c:v>0.12485400000000001</c:v>
                </c:pt>
                <c:pt idx="33248">
                  <c:v>0.120936</c:v>
                </c:pt>
                <c:pt idx="33249">
                  <c:v>0.117006</c:v>
                </c:pt>
                <c:pt idx="33250">
                  <c:v>0.113068</c:v>
                </c:pt>
                <c:pt idx="33251">
                  <c:v>0.109129</c:v>
                </c:pt>
                <c:pt idx="33252">
                  <c:v>0.10519299999999999</c:v>
                </c:pt>
                <c:pt idx="33253">
                  <c:v>0.101267</c:v>
                </c:pt>
                <c:pt idx="33254">
                  <c:v>9.7354700000000002E-2</c:v>
                </c:pt>
                <c:pt idx="33255">
                  <c:v>9.3462900000000002E-2</c:v>
                </c:pt>
                <c:pt idx="33256">
                  <c:v>8.9596800000000004E-2</c:v>
                </c:pt>
                <c:pt idx="33257">
                  <c:v>8.5761699999999996E-2</c:v>
                </c:pt>
                <c:pt idx="33258">
                  <c:v>8.1962699999999999E-2</c:v>
                </c:pt>
                <c:pt idx="33259">
                  <c:v>7.8204899999999994E-2</c:v>
                </c:pt>
                <c:pt idx="33260">
                  <c:v>7.4493500000000004E-2</c:v>
                </c:pt>
                <c:pt idx="33261">
                  <c:v>7.0833300000000002E-2</c:v>
                </c:pt>
                <c:pt idx="33262">
                  <c:v>6.7229300000000006E-2</c:v>
                </c:pt>
                <c:pt idx="33263">
                  <c:v>6.3686300000000001E-2</c:v>
                </c:pt>
                <c:pt idx="33264">
                  <c:v>6.0209199999999997E-2</c:v>
                </c:pt>
                <c:pt idx="33265">
                  <c:v>5.6802900000000003E-2</c:v>
                </c:pt>
                <c:pt idx="33266">
                  <c:v>5.3472199999999998E-2</c:v>
                </c:pt>
                <c:pt idx="33267">
                  <c:v>5.0221799999999997E-2</c:v>
                </c:pt>
                <c:pt idx="33268">
                  <c:v>4.7056000000000001E-2</c:v>
                </c:pt>
                <c:pt idx="33269">
                  <c:v>4.3979499999999998E-2</c:v>
                </c:pt>
                <c:pt idx="33270">
                  <c:v>4.0996299999999999E-2</c:v>
                </c:pt>
                <c:pt idx="33271">
                  <c:v>3.81103E-2</c:v>
                </c:pt>
                <c:pt idx="33272">
                  <c:v>3.5325000000000002E-2</c:v>
                </c:pt>
                <c:pt idx="33273">
                  <c:v>3.2643900000000003E-2</c:v>
                </c:pt>
                <c:pt idx="33274">
                  <c:v>3.0070400000000001E-2</c:v>
                </c:pt>
                <c:pt idx="33275">
                  <c:v>2.76075E-2</c:v>
                </c:pt>
                <c:pt idx="33276">
                  <c:v>2.5258300000000001E-2</c:v>
                </c:pt>
                <c:pt idx="33277">
                  <c:v>2.30257E-2</c:v>
                </c:pt>
                <c:pt idx="33278">
                  <c:v>2.0912699999999999E-2</c:v>
                </c:pt>
                <c:pt idx="33279">
                  <c:v>1.8921899999999998E-2</c:v>
                </c:pt>
                <c:pt idx="33280">
                  <c:v>1.7055799999999999E-2</c:v>
                </c:pt>
                <c:pt idx="33281">
                  <c:v>1.53165E-2</c:v>
                </c:pt>
                <c:pt idx="33282">
                  <c:v>1.37059E-2</c:v>
                </c:pt>
                <c:pt idx="33283">
                  <c:v>1.2226000000000001E-2</c:v>
                </c:pt>
                <c:pt idx="33284">
                  <c:v>1.0878499999999999E-2</c:v>
                </c:pt>
                <c:pt idx="33285" formatCode="0.00E+00">
                  <c:v>9.6650299999999998E-3</c:v>
                </c:pt>
                <c:pt idx="33286" formatCode="0.00E+00">
                  <c:v>8.5869499999999994E-3</c:v>
                </c:pt>
                <c:pt idx="33287" formatCode="0.00E+00">
                  <c:v>7.6455000000000004E-3</c:v>
                </c:pt>
                <c:pt idx="33288" formatCode="0.00E+00">
                  <c:v>6.8416900000000001E-3</c:v>
                </c:pt>
                <c:pt idx="33289" formatCode="0.00E+00">
                  <c:v>6.1762199999999996E-3</c:v>
                </c:pt>
                <c:pt idx="33290" formatCode="0.00E+00">
                  <c:v>5.6495199999999999E-3</c:v>
                </c:pt>
                <c:pt idx="33291" formatCode="0.00E+00">
                  <c:v>5.2618200000000004E-3</c:v>
                </c:pt>
                <c:pt idx="33292" formatCode="0.00E+00">
                  <c:v>5.01302E-3</c:v>
                </c:pt>
                <c:pt idx="33293" formatCode="0.00E+00">
                  <c:v>4.9027699999999999E-3</c:v>
                </c:pt>
                <c:pt idx="33294" formatCode="0.00E+00">
                  <c:v>4.93065E-3</c:v>
                </c:pt>
                <c:pt idx="33295" formatCode="0.00E+00">
                  <c:v>5.0962100000000003E-3</c:v>
                </c:pt>
                <c:pt idx="33296" formatCode="0.00E+00">
                  <c:v>5.3988500000000002E-3</c:v>
                </c:pt>
                <c:pt idx="33297" formatCode="0.00E+00">
                  <c:v>5.83761E-3</c:v>
                </c:pt>
                <c:pt idx="33298" formatCode="0.00E+00">
                  <c:v>6.4111000000000003E-3</c:v>
                </c:pt>
                <c:pt idx="33299" formatCode="0.00E+00">
                  <c:v>7.1175700000000001E-3</c:v>
                </c:pt>
                <c:pt idx="33300" formatCode="0.00E+00">
                  <c:v>7.9551299999999995E-3</c:v>
                </c:pt>
                <c:pt idx="33301" formatCode="0.00E+00">
                  <c:v>8.9219099999999999E-3</c:v>
                </c:pt>
                <c:pt idx="33302">
                  <c:v>1.0015899999999999E-2</c:v>
                </c:pt>
                <c:pt idx="33303">
                  <c:v>1.12347E-2</c:v>
                </c:pt>
                <c:pt idx="33304">
                  <c:v>1.25757E-2</c:v>
                </c:pt>
                <c:pt idx="33305">
                  <c:v>1.4036099999999999E-2</c:v>
                </c:pt>
                <c:pt idx="33306">
                  <c:v>1.56131E-2</c:v>
                </c:pt>
                <c:pt idx="33307">
                  <c:v>1.7303900000000001E-2</c:v>
                </c:pt>
                <c:pt idx="33308">
                  <c:v>1.9105400000000002E-2</c:v>
                </c:pt>
                <c:pt idx="33309">
                  <c:v>2.10142E-2</c:v>
                </c:pt>
                <c:pt idx="33310">
                  <c:v>2.3026700000000001E-2</c:v>
                </c:pt>
                <c:pt idx="33311">
                  <c:v>2.51392E-2</c:v>
                </c:pt>
                <c:pt idx="33312">
                  <c:v>2.7347799999999998E-2</c:v>
                </c:pt>
                <c:pt idx="33313">
                  <c:v>2.9648399999999998E-2</c:v>
                </c:pt>
                <c:pt idx="33314">
                  <c:v>3.2036500000000002E-2</c:v>
                </c:pt>
                <c:pt idx="33315">
                  <c:v>3.4507799999999998E-2</c:v>
                </c:pt>
                <c:pt idx="33316">
                  <c:v>3.7058000000000001E-2</c:v>
                </c:pt>
                <c:pt idx="33317">
                  <c:v>3.9682700000000001E-2</c:v>
                </c:pt>
                <c:pt idx="33318">
                  <c:v>4.2377199999999997E-2</c:v>
                </c:pt>
                <c:pt idx="33319">
                  <c:v>4.5136900000000001E-2</c:v>
                </c:pt>
                <c:pt idx="33320">
                  <c:v>4.7956899999999997E-2</c:v>
                </c:pt>
                <c:pt idx="33321">
                  <c:v>5.0832000000000002E-2</c:v>
                </c:pt>
                <c:pt idx="33322">
                  <c:v>5.3757199999999998E-2</c:v>
                </c:pt>
                <c:pt idx="33323">
                  <c:v>5.6727399999999997E-2</c:v>
                </c:pt>
                <c:pt idx="33324">
                  <c:v>5.9737499999999999E-2</c:v>
                </c:pt>
                <c:pt idx="33325">
                  <c:v>6.2782500000000005E-2</c:v>
                </c:pt>
                <c:pt idx="33326">
                  <c:v>6.5857499999999999E-2</c:v>
                </c:pt>
                <c:pt idx="33327">
                  <c:v>6.8957400000000002E-2</c:v>
                </c:pt>
                <c:pt idx="33328">
                  <c:v>7.2077000000000002E-2</c:v>
                </c:pt>
                <c:pt idx="33329">
                  <c:v>7.5211200000000006E-2</c:v>
                </c:pt>
                <c:pt idx="33330">
                  <c:v>7.8354499999999994E-2</c:v>
                </c:pt>
                <c:pt idx="33331">
                  <c:v>8.1502099999999994E-2</c:v>
                </c:pt>
                <c:pt idx="33332">
                  <c:v>8.4648899999999999E-2</c:v>
                </c:pt>
                <c:pt idx="33333">
                  <c:v>8.7789800000000001E-2</c:v>
                </c:pt>
                <c:pt idx="33334">
                  <c:v>9.09195E-2</c:v>
                </c:pt>
                <c:pt idx="33335">
                  <c:v>9.40328E-2</c:v>
                </c:pt>
                <c:pt idx="33336">
                  <c:v>9.7124199999999994E-2</c:v>
                </c:pt>
                <c:pt idx="33337">
                  <c:v>0.100189</c:v>
                </c:pt>
                <c:pt idx="33338">
                  <c:v>0.10322099999999999</c:v>
                </c:pt>
                <c:pt idx="33339">
                  <c:v>0.106216</c:v>
                </c:pt>
                <c:pt idx="33340">
                  <c:v>0.109171</c:v>
                </c:pt>
                <c:pt idx="33341">
                  <c:v>0.112079</c:v>
                </c:pt>
                <c:pt idx="33342">
                  <c:v>0.114937</c:v>
                </c:pt>
                <c:pt idx="33343">
                  <c:v>0.11774</c:v>
                </c:pt>
                <c:pt idx="33344">
                  <c:v>0.12048300000000001</c:v>
                </c:pt>
                <c:pt idx="33345">
                  <c:v>0.12316100000000001</c:v>
                </c:pt>
                <c:pt idx="33346">
                  <c:v>0.12577199999999999</c:v>
                </c:pt>
                <c:pt idx="33347">
                  <c:v>0.12830900000000001</c:v>
                </c:pt>
                <c:pt idx="33348">
                  <c:v>0.130771</c:v>
                </c:pt>
                <c:pt idx="33349">
                  <c:v>0.13315299999999999</c:v>
                </c:pt>
                <c:pt idx="33350">
                  <c:v>0.13545199999999999</c:v>
                </c:pt>
                <c:pt idx="33351">
                  <c:v>0.13766400000000001</c:v>
                </c:pt>
                <c:pt idx="33352">
                  <c:v>0.13978599999999999</c:v>
                </c:pt>
                <c:pt idx="33353">
                  <c:v>0.141816</c:v>
                </c:pt>
                <c:pt idx="33354">
                  <c:v>0.14374999999999999</c:v>
                </c:pt>
                <c:pt idx="33355">
                  <c:v>0.14558699999999999</c:v>
                </c:pt>
                <c:pt idx="33356">
                  <c:v>0.14732300000000001</c:v>
                </c:pt>
                <c:pt idx="33357">
                  <c:v>0.14895700000000001</c:v>
                </c:pt>
                <c:pt idx="33358">
                  <c:v>0.15048600000000001</c:v>
                </c:pt>
                <c:pt idx="33359">
                  <c:v>0.15190999999999999</c:v>
                </c:pt>
                <c:pt idx="33360">
                  <c:v>0.153226</c:v>
                </c:pt>
                <c:pt idx="33361">
                  <c:v>0.15443399999999999</c:v>
                </c:pt>
                <c:pt idx="33362">
                  <c:v>0.15553</c:v>
                </c:pt>
                <c:pt idx="33363">
                  <c:v>0.15651399999999999</c:v>
                </c:pt>
                <c:pt idx="33364">
                  <c:v>0.157385</c:v>
                </c:pt>
                <c:pt idx="33365">
                  <c:v>0.15814300000000001</c:v>
                </c:pt>
                <c:pt idx="33366">
                  <c:v>0.15878500000000001</c:v>
                </c:pt>
                <c:pt idx="33367">
                  <c:v>0.15931300000000001</c:v>
                </c:pt>
                <c:pt idx="33368">
                  <c:v>0.15972600000000001</c:v>
                </c:pt>
                <c:pt idx="33369">
                  <c:v>0.160024</c:v>
                </c:pt>
                <c:pt idx="33370">
                  <c:v>0.16020699999999999</c:v>
                </c:pt>
                <c:pt idx="33371">
                  <c:v>0.160276</c:v>
                </c:pt>
                <c:pt idx="33372">
                  <c:v>0.16023000000000001</c:v>
                </c:pt>
                <c:pt idx="33373">
                  <c:v>0.16007099999999999</c:v>
                </c:pt>
                <c:pt idx="33374">
                  <c:v>0.159799</c:v>
                </c:pt>
                <c:pt idx="33375">
                  <c:v>0.159416</c:v>
                </c:pt>
                <c:pt idx="33376">
                  <c:v>0.15892400000000001</c:v>
                </c:pt>
                <c:pt idx="33377">
                  <c:v>0.15832499999999999</c:v>
                </c:pt>
                <c:pt idx="33378">
                  <c:v>0.15761900000000001</c:v>
                </c:pt>
                <c:pt idx="33379">
                  <c:v>0.15681</c:v>
                </c:pt>
                <c:pt idx="33380">
                  <c:v>0.15589900000000001</c:v>
                </c:pt>
                <c:pt idx="33381">
                  <c:v>0.154887</c:v>
                </c:pt>
                <c:pt idx="33382">
                  <c:v>0.153778</c:v>
                </c:pt>
                <c:pt idx="33383">
                  <c:v>0.15257399999999999</c:v>
                </c:pt>
                <c:pt idx="33384">
                  <c:v>0.15127699999999999</c:v>
                </c:pt>
                <c:pt idx="33385">
                  <c:v>0.14989</c:v>
                </c:pt>
                <c:pt idx="33386">
                  <c:v>0.14841599999999999</c:v>
                </c:pt>
                <c:pt idx="33387">
                  <c:v>0.14685799999999999</c:v>
                </c:pt>
                <c:pt idx="33388">
                  <c:v>0.14521999999999999</c:v>
                </c:pt>
                <c:pt idx="33389">
                  <c:v>0.14350399999999999</c:v>
                </c:pt>
                <c:pt idx="33390">
                  <c:v>0.14171400000000001</c:v>
                </c:pt>
                <c:pt idx="33391">
                  <c:v>0.13985400000000001</c:v>
                </c:pt>
                <c:pt idx="33392">
                  <c:v>0.13792699999999999</c:v>
                </c:pt>
                <c:pt idx="33393">
                  <c:v>0.135936</c:v>
                </c:pt>
                <c:pt idx="33394">
                  <c:v>0.13388600000000001</c:v>
                </c:pt>
                <c:pt idx="33395">
                  <c:v>0.13178000000000001</c:v>
                </c:pt>
                <c:pt idx="33396">
                  <c:v>0.12962199999999999</c:v>
                </c:pt>
                <c:pt idx="33397">
                  <c:v>0.127417</c:v>
                </c:pt>
                <c:pt idx="33398">
                  <c:v>0.125169</c:v>
                </c:pt>
                <c:pt idx="33399">
                  <c:v>0.122881</c:v>
                </c:pt>
                <c:pt idx="33400">
                  <c:v>0.120558</c:v>
                </c:pt>
                <c:pt idx="33401">
                  <c:v>0.118204</c:v>
                </c:pt>
                <c:pt idx="33402">
                  <c:v>0.115824</c:v>
                </c:pt>
                <c:pt idx="33403">
                  <c:v>0.11342099999999999</c:v>
                </c:pt>
                <c:pt idx="33404">
                  <c:v>0.111</c:v>
                </c:pt>
                <c:pt idx="33405">
                  <c:v>0.10856499999999999</c:v>
                </c:pt>
                <c:pt idx="33406">
                  <c:v>0.10612099999999999</c:v>
                </c:pt>
                <c:pt idx="33407">
                  <c:v>0.103672</c:v>
                </c:pt>
                <c:pt idx="33408">
                  <c:v>0.10122399999999999</c:v>
                </c:pt>
                <c:pt idx="33409">
                  <c:v>9.8779000000000006E-2</c:v>
                </c:pt>
                <c:pt idx="33410">
                  <c:v>9.6343200000000004E-2</c:v>
                </c:pt>
                <c:pt idx="33411">
                  <c:v>9.3920799999999999E-2</c:v>
                </c:pt>
                <c:pt idx="33412">
                  <c:v>9.1516E-2</c:v>
                </c:pt>
                <c:pt idx="33413">
                  <c:v>8.9133000000000004E-2</c:v>
                </c:pt>
                <c:pt idx="33414">
                  <c:v>8.67758E-2</c:v>
                </c:pt>
                <c:pt idx="33415">
                  <c:v>8.4448599999999999E-2</c:v>
                </c:pt>
                <c:pt idx="33416">
                  <c:v>8.2155000000000006E-2</c:v>
                </c:pt>
                <c:pt idx="33417">
                  <c:v>7.9898999999999998E-2</c:v>
                </c:pt>
                <c:pt idx="33418">
                  <c:v>7.7684600000000006E-2</c:v>
                </c:pt>
                <c:pt idx="33419">
                  <c:v>7.5516100000000003E-2</c:v>
                </c:pt>
                <c:pt idx="33420">
                  <c:v>7.3397400000000002E-2</c:v>
                </c:pt>
                <c:pt idx="33421">
                  <c:v>7.1332400000000004E-2</c:v>
                </c:pt>
                <c:pt idx="33422">
                  <c:v>6.93246E-2</c:v>
                </c:pt>
                <c:pt idx="33423">
                  <c:v>6.7377000000000006E-2</c:v>
                </c:pt>
                <c:pt idx="33424">
                  <c:v>6.5492800000000004E-2</c:v>
                </c:pt>
                <c:pt idx="33425">
                  <c:v>6.3674900000000006E-2</c:v>
                </c:pt>
                <c:pt idx="33426">
                  <c:v>6.1926299999999997E-2</c:v>
                </c:pt>
                <c:pt idx="33427">
                  <c:v>6.0250100000000001E-2</c:v>
                </c:pt>
                <c:pt idx="33428">
                  <c:v>5.8649100000000003E-2</c:v>
                </c:pt>
                <c:pt idx="33429">
                  <c:v>5.7126099999999999E-2</c:v>
                </c:pt>
                <c:pt idx="33430">
                  <c:v>5.5683299999999998E-2</c:v>
                </c:pt>
                <c:pt idx="33431">
                  <c:v>5.4322500000000003E-2</c:v>
                </c:pt>
                <c:pt idx="33432">
                  <c:v>5.30459E-2</c:v>
                </c:pt>
                <c:pt idx="33433">
                  <c:v>5.1855699999999998E-2</c:v>
                </c:pt>
                <c:pt idx="33434">
                  <c:v>5.0754100000000003E-2</c:v>
                </c:pt>
                <c:pt idx="33435">
                  <c:v>4.9743099999999998E-2</c:v>
                </c:pt>
                <c:pt idx="33436">
                  <c:v>4.8824300000000001E-2</c:v>
                </c:pt>
                <c:pt idx="33437">
                  <c:v>4.7999300000000002E-2</c:v>
                </c:pt>
                <c:pt idx="33438">
                  <c:v>4.72693E-2</c:v>
                </c:pt>
                <c:pt idx="33439">
                  <c:v>4.6635000000000003E-2</c:v>
                </c:pt>
                <c:pt idx="33440">
                  <c:v>4.6096999999999999E-2</c:v>
                </c:pt>
                <c:pt idx="33441">
                  <c:v>4.5655899999999999E-2</c:v>
                </c:pt>
                <c:pt idx="33442">
                  <c:v>4.5312699999999997E-2</c:v>
                </c:pt>
                <c:pt idx="33443">
                  <c:v>4.50686E-2</c:v>
                </c:pt>
                <c:pt idx="33444">
                  <c:v>4.4924800000000001E-2</c:v>
                </c:pt>
                <c:pt idx="33445">
                  <c:v>4.4882600000000002E-2</c:v>
                </c:pt>
                <c:pt idx="33446">
                  <c:v>4.4940800000000003E-2</c:v>
                </c:pt>
                <c:pt idx="33447">
                  <c:v>4.5097400000000003E-2</c:v>
                </c:pt>
                <c:pt idx="33448">
                  <c:v>4.5351500000000003E-2</c:v>
                </c:pt>
                <c:pt idx="33449">
                  <c:v>4.5702600000000003E-2</c:v>
                </c:pt>
                <c:pt idx="33450">
                  <c:v>4.6149700000000002E-2</c:v>
                </c:pt>
                <c:pt idx="33451">
                  <c:v>4.66916E-2</c:v>
                </c:pt>
                <c:pt idx="33452">
                  <c:v>4.7327300000000003E-2</c:v>
                </c:pt>
                <c:pt idx="33453">
                  <c:v>4.8055599999999997E-2</c:v>
                </c:pt>
                <c:pt idx="33454">
                  <c:v>4.8874800000000003E-2</c:v>
                </c:pt>
                <c:pt idx="33455">
                  <c:v>4.9782899999999998E-2</c:v>
                </c:pt>
                <c:pt idx="33456">
                  <c:v>5.0777599999999999E-2</c:v>
                </c:pt>
                <c:pt idx="33457">
                  <c:v>5.1856699999999999E-2</c:v>
                </c:pt>
                <c:pt idx="33458">
                  <c:v>5.3017799999999997E-2</c:v>
                </c:pt>
                <c:pt idx="33459">
                  <c:v>5.4257899999999998E-2</c:v>
                </c:pt>
                <c:pt idx="33460">
                  <c:v>5.5574199999999997E-2</c:v>
                </c:pt>
                <c:pt idx="33461">
                  <c:v>5.6963600000000003E-2</c:v>
                </c:pt>
                <c:pt idx="33462">
                  <c:v>5.8423200000000002E-2</c:v>
                </c:pt>
                <c:pt idx="33463">
                  <c:v>5.99499E-2</c:v>
                </c:pt>
                <c:pt idx="33464">
                  <c:v>6.1540299999999999E-2</c:v>
                </c:pt>
                <c:pt idx="33465">
                  <c:v>6.3190999999999997E-2</c:v>
                </c:pt>
                <c:pt idx="33466">
                  <c:v>6.4898899999999995E-2</c:v>
                </c:pt>
                <c:pt idx="33467">
                  <c:v>6.66606E-2</c:v>
                </c:pt>
                <c:pt idx="33468">
                  <c:v>6.84723E-2</c:v>
                </c:pt>
                <c:pt idx="33469">
                  <c:v>7.0330199999999995E-2</c:v>
                </c:pt>
                <c:pt idx="33470">
                  <c:v>7.22304E-2</c:v>
                </c:pt>
                <c:pt idx="33471">
                  <c:v>7.4169399999999996E-2</c:v>
                </c:pt>
                <c:pt idx="33472">
                  <c:v>7.6143000000000002E-2</c:v>
                </c:pt>
                <c:pt idx="33473">
                  <c:v>7.8147099999999997E-2</c:v>
                </c:pt>
                <c:pt idx="33474">
                  <c:v>8.0177100000000001E-2</c:v>
                </c:pt>
                <c:pt idx="33475">
                  <c:v>8.2228300000000004E-2</c:v>
                </c:pt>
                <c:pt idx="33476">
                  <c:v>8.4296499999999996E-2</c:v>
                </c:pt>
                <c:pt idx="33477">
                  <c:v>8.6377099999999998E-2</c:v>
                </c:pt>
                <c:pt idx="33478">
                  <c:v>8.8465799999999997E-2</c:v>
                </c:pt>
                <c:pt idx="33479">
                  <c:v>9.0557799999999994E-2</c:v>
                </c:pt>
                <c:pt idx="33480">
                  <c:v>9.2648499999999995E-2</c:v>
                </c:pt>
                <c:pt idx="33481">
                  <c:v>9.4733700000000004E-2</c:v>
                </c:pt>
                <c:pt idx="33482">
                  <c:v>9.6808900000000003E-2</c:v>
                </c:pt>
                <c:pt idx="33483">
                  <c:v>9.8869799999999994E-2</c:v>
                </c:pt>
                <c:pt idx="33484">
                  <c:v>0.100912</c:v>
                </c:pt>
                <c:pt idx="33485">
                  <c:v>0.10292999999999999</c:v>
                </c:pt>
                <c:pt idx="33486">
                  <c:v>0.104921</c:v>
                </c:pt>
                <c:pt idx="33487">
                  <c:v>0.10688</c:v>
                </c:pt>
                <c:pt idx="33488">
                  <c:v>0.108802</c:v>
                </c:pt>
                <c:pt idx="33489">
                  <c:v>0.110683</c:v>
                </c:pt>
                <c:pt idx="33490">
                  <c:v>0.11251899999999999</c:v>
                </c:pt>
                <c:pt idx="33491">
                  <c:v>0.114305</c:v>
                </c:pt>
                <c:pt idx="33492">
                  <c:v>0.116038</c:v>
                </c:pt>
                <c:pt idx="33493">
                  <c:v>0.117712</c:v>
                </c:pt>
                <c:pt idx="33494">
                  <c:v>0.119324</c:v>
                </c:pt>
                <c:pt idx="33495">
                  <c:v>0.12087100000000001</c:v>
                </c:pt>
                <c:pt idx="33496">
                  <c:v>0.122348</c:v>
                </c:pt>
                <c:pt idx="33497">
                  <c:v>0.123751</c:v>
                </c:pt>
                <c:pt idx="33498">
                  <c:v>0.12507699999999999</c:v>
                </c:pt>
                <c:pt idx="33499">
                  <c:v>0.12632199999999999</c:v>
                </c:pt>
                <c:pt idx="33500">
                  <c:v>0.12748399999999999</c:v>
                </c:pt>
                <c:pt idx="33501">
                  <c:v>0.12855900000000001</c:v>
                </c:pt>
                <c:pt idx="33502">
                  <c:v>0.12954599999999999</c:v>
                </c:pt>
                <c:pt idx="33503">
                  <c:v>0.13044</c:v>
                </c:pt>
                <c:pt idx="33504">
                  <c:v>0.131241</c:v>
                </c:pt>
                <c:pt idx="33505">
                  <c:v>0.13194400000000001</c:v>
                </c:pt>
                <c:pt idx="33506">
                  <c:v>0.132549</c:v>
                </c:pt>
                <c:pt idx="33507">
                  <c:v>0.133052</c:v>
                </c:pt>
                <c:pt idx="33508">
                  <c:v>0.13345199999999999</c:v>
                </c:pt>
                <c:pt idx="33509">
                  <c:v>0.133747</c:v>
                </c:pt>
                <c:pt idx="33510">
                  <c:v>0.133934</c:v>
                </c:pt>
                <c:pt idx="33511">
                  <c:v>0.13401299999999999</c:v>
                </c:pt>
                <c:pt idx="33512">
                  <c:v>0.13398299999999999</c:v>
                </c:pt>
                <c:pt idx="33513">
                  <c:v>0.13384199999999999</c:v>
                </c:pt>
                <c:pt idx="33514">
                  <c:v>0.13359099999999999</c:v>
                </c:pt>
                <c:pt idx="33515">
                  <c:v>0.13322800000000001</c:v>
                </c:pt>
                <c:pt idx="33516">
                  <c:v>0.13275500000000001</c:v>
                </c:pt>
                <c:pt idx="33517">
                  <c:v>0.13217100000000001</c:v>
                </c:pt>
                <c:pt idx="33518">
                  <c:v>0.13147500000000001</c:v>
                </c:pt>
                <c:pt idx="33519">
                  <c:v>0.13066700000000001</c:v>
                </c:pt>
                <c:pt idx="33520">
                  <c:v>0.129747</c:v>
                </c:pt>
                <c:pt idx="33521">
                  <c:v>0.128717</c:v>
                </c:pt>
                <c:pt idx="33522">
                  <c:v>0.127578</c:v>
                </c:pt>
                <c:pt idx="33523">
                  <c:v>0.126329</c:v>
                </c:pt>
                <c:pt idx="33524">
                  <c:v>0.124974</c:v>
                </c:pt>
                <c:pt idx="33525">
                  <c:v>0.123511</c:v>
                </c:pt>
                <c:pt idx="33526">
                  <c:v>0.121944</c:v>
                </c:pt>
                <c:pt idx="33527">
                  <c:v>0.12027400000000001</c:v>
                </c:pt>
                <c:pt idx="33528">
                  <c:v>0.118503</c:v>
                </c:pt>
                <c:pt idx="33529">
                  <c:v>0.116633</c:v>
                </c:pt>
                <c:pt idx="33530">
                  <c:v>0.11466700000000001</c:v>
                </c:pt>
                <c:pt idx="33531">
                  <c:v>0.112607</c:v>
                </c:pt>
                <c:pt idx="33532">
                  <c:v>0.110458</c:v>
                </c:pt>
                <c:pt idx="33533">
                  <c:v>0.108221</c:v>
                </c:pt>
                <c:pt idx="33534">
                  <c:v>0.10589999999999999</c:v>
                </c:pt>
                <c:pt idx="33535">
                  <c:v>0.10349700000000001</c:v>
                </c:pt>
                <c:pt idx="33536">
                  <c:v>0.101017</c:v>
                </c:pt>
                <c:pt idx="33537">
                  <c:v>9.8464599999999999E-2</c:v>
                </c:pt>
                <c:pt idx="33538">
                  <c:v>9.5842999999999998E-2</c:v>
                </c:pt>
                <c:pt idx="33539">
                  <c:v>9.3157100000000007E-2</c:v>
                </c:pt>
                <c:pt idx="33540">
                  <c:v>9.0410299999999999E-2</c:v>
                </c:pt>
                <c:pt idx="33541">
                  <c:v>8.7605600000000006E-2</c:v>
                </c:pt>
                <c:pt idx="33542">
                  <c:v>8.4747000000000003E-2</c:v>
                </c:pt>
                <c:pt idx="33543">
                  <c:v>8.18387E-2</c:v>
                </c:pt>
                <c:pt idx="33544">
                  <c:v>7.8884800000000005E-2</c:v>
                </c:pt>
                <c:pt idx="33545">
                  <c:v>7.5889600000000002E-2</c:v>
                </c:pt>
                <c:pt idx="33546">
                  <c:v>7.2857400000000003E-2</c:v>
                </c:pt>
                <c:pt idx="33547">
                  <c:v>6.9792800000000002E-2</c:v>
                </c:pt>
                <c:pt idx="33548">
                  <c:v>6.6700499999999996E-2</c:v>
                </c:pt>
                <c:pt idx="33549">
                  <c:v>6.35849E-2</c:v>
                </c:pt>
                <c:pt idx="33550">
                  <c:v>6.04506E-2</c:v>
                </c:pt>
                <c:pt idx="33551">
                  <c:v>5.73023E-2</c:v>
                </c:pt>
                <c:pt idx="33552">
                  <c:v>5.4144400000000002E-2</c:v>
                </c:pt>
                <c:pt idx="33553">
                  <c:v>5.0981699999999998E-2</c:v>
                </c:pt>
                <c:pt idx="33554">
                  <c:v>4.7819E-2</c:v>
                </c:pt>
                <c:pt idx="33555">
                  <c:v>4.46615E-2</c:v>
                </c:pt>
                <c:pt idx="33556">
                  <c:v>4.1513599999999998E-2</c:v>
                </c:pt>
                <c:pt idx="33557">
                  <c:v>3.8379499999999997E-2</c:v>
                </c:pt>
                <c:pt idx="33558">
                  <c:v>3.5263599999999999E-2</c:v>
                </c:pt>
                <c:pt idx="33559">
                  <c:v>3.2170799999999999E-2</c:v>
                </c:pt>
                <c:pt idx="33560">
                  <c:v>2.9106300000000002E-2</c:v>
                </c:pt>
                <c:pt idx="33561">
                  <c:v>2.6074900000000002E-2</c:v>
                </c:pt>
                <c:pt idx="33562">
                  <c:v>2.3081600000000001E-2</c:v>
                </c:pt>
                <c:pt idx="33563">
                  <c:v>2.01309E-2</c:v>
                </c:pt>
                <c:pt idx="33564">
                  <c:v>1.7227300000000001E-2</c:v>
                </c:pt>
                <c:pt idx="33565">
                  <c:v>1.43746E-2</c:v>
                </c:pt>
                <c:pt idx="33566">
                  <c:v>1.15773E-2</c:v>
                </c:pt>
                <c:pt idx="33567" formatCode="0.00E+00">
                  <c:v>8.8398599999999997E-3</c:v>
                </c:pt>
                <c:pt idx="33568" formatCode="0.00E+00">
                  <c:v>6.1665499999999998E-3</c:v>
                </c:pt>
                <c:pt idx="33569" formatCode="0.00E+00">
                  <c:v>3.5618500000000001E-3</c:v>
                </c:pt>
                <c:pt idx="33570" formatCode="0.00E+00">
                  <c:v>1.03035E-3</c:v>
                </c:pt>
                <c:pt idx="33571" formatCode="0.00E+00">
                  <c:v>-1.4245E-3</c:v>
                </c:pt>
                <c:pt idx="33572" formatCode="0.00E+00">
                  <c:v>-3.80022E-3</c:v>
                </c:pt>
                <c:pt idx="33573" formatCode="0.00E+00">
                  <c:v>-6.0941700000000003E-3</c:v>
                </c:pt>
                <c:pt idx="33574" formatCode="0.00E+00">
                  <c:v>-8.3032899999999996E-3</c:v>
                </c:pt>
                <c:pt idx="33575">
                  <c:v>-1.04247E-2</c:v>
                </c:pt>
                <c:pt idx="33576">
                  <c:v>-1.24555E-2</c:v>
                </c:pt>
                <c:pt idx="33577">
                  <c:v>-1.43935E-2</c:v>
                </c:pt>
                <c:pt idx="33578">
                  <c:v>-1.6236E-2</c:v>
                </c:pt>
                <c:pt idx="33579">
                  <c:v>-1.79811E-2</c:v>
                </c:pt>
                <c:pt idx="33580">
                  <c:v>-1.9626500000000002E-2</c:v>
                </c:pt>
                <c:pt idx="33581">
                  <c:v>-2.11703E-2</c:v>
                </c:pt>
                <c:pt idx="33582">
                  <c:v>-2.2610700000000001E-2</c:v>
                </c:pt>
                <c:pt idx="33583">
                  <c:v>-2.3946200000000001E-2</c:v>
                </c:pt>
                <c:pt idx="33584">
                  <c:v>-2.5175400000000001E-2</c:v>
                </c:pt>
                <c:pt idx="33585">
                  <c:v>-2.6297500000000001E-2</c:v>
                </c:pt>
                <c:pt idx="33586">
                  <c:v>-2.7311599999999998E-2</c:v>
                </c:pt>
                <c:pt idx="33587">
                  <c:v>-2.82169E-2</c:v>
                </c:pt>
                <c:pt idx="33588">
                  <c:v>-2.9013000000000001E-2</c:v>
                </c:pt>
                <c:pt idx="33589">
                  <c:v>-2.9699699999999999E-2</c:v>
                </c:pt>
                <c:pt idx="33590">
                  <c:v>-3.0276999999999998E-2</c:v>
                </c:pt>
                <c:pt idx="33591">
                  <c:v>-3.0744799999999999E-2</c:v>
                </c:pt>
                <c:pt idx="33592">
                  <c:v>-3.1103200000000001E-2</c:v>
                </c:pt>
                <c:pt idx="33593">
                  <c:v>-3.1352600000000001E-2</c:v>
                </c:pt>
                <c:pt idx="33594">
                  <c:v>-3.1493500000000001E-2</c:v>
                </c:pt>
                <c:pt idx="33595">
                  <c:v>-3.1526499999999999E-2</c:v>
                </c:pt>
                <c:pt idx="33596">
                  <c:v>-3.1452500000000001E-2</c:v>
                </c:pt>
                <c:pt idx="33597">
                  <c:v>-3.1272800000000003E-2</c:v>
                </c:pt>
                <c:pt idx="33598">
                  <c:v>-3.09889E-2</c:v>
                </c:pt>
                <c:pt idx="33599">
                  <c:v>-3.0602399999999998E-2</c:v>
                </c:pt>
                <c:pt idx="33600">
                  <c:v>-3.0115099999999999E-2</c:v>
                </c:pt>
                <c:pt idx="33601">
                  <c:v>-2.95289E-2</c:v>
                </c:pt>
                <c:pt idx="33602">
                  <c:v>-2.88461E-2</c:v>
                </c:pt>
                <c:pt idx="33603">
                  <c:v>-2.80691E-2</c:v>
                </c:pt>
                <c:pt idx="33604">
                  <c:v>-2.7200200000000001E-2</c:v>
                </c:pt>
                <c:pt idx="33605">
                  <c:v>-2.62423E-2</c:v>
                </c:pt>
                <c:pt idx="33606">
                  <c:v>-2.5197899999999999E-2</c:v>
                </c:pt>
                <c:pt idx="33607">
                  <c:v>-2.4070100000000001E-2</c:v>
                </c:pt>
                <c:pt idx="33608">
                  <c:v>-2.2861699999999999E-2</c:v>
                </c:pt>
                <c:pt idx="33609">
                  <c:v>-2.1575799999999999E-2</c:v>
                </c:pt>
                <c:pt idx="33610">
                  <c:v>-2.02156E-2</c:v>
                </c:pt>
                <c:pt idx="33611">
                  <c:v>-1.8784499999999999E-2</c:v>
                </c:pt>
                <c:pt idx="33612">
                  <c:v>-1.72859E-2</c:v>
                </c:pt>
                <c:pt idx="33613">
                  <c:v>-1.5723399999999998E-2</c:v>
                </c:pt>
                <c:pt idx="33614">
                  <c:v>-1.4100700000000001E-2</c:v>
                </c:pt>
                <c:pt idx="33615">
                  <c:v>-1.2422000000000001E-2</c:v>
                </c:pt>
                <c:pt idx="33616">
                  <c:v>-1.0691000000000001E-2</c:v>
                </c:pt>
                <c:pt idx="33617" formatCode="0.00E+00">
                  <c:v>-8.9118600000000006E-3</c:v>
                </c:pt>
                <c:pt idx="33618" formatCode="0.00E+00">
                  <c:v>-7.0885799999999997E-3</c:v>
                </c:pt>
                <c:pt idx="33619" formatCode="0.00E+00">
                  <c:v>-5.2251900000000002E-3</c:v>
                </c:pt>
                <c:pt idx="33620" formatCode="0.00E+00">
                  <c:v>-3.3257400000000002E-3</c:v>
                </c:pt>
                <c:pt idx="33621" formatCode="0.00E+00">
                  <c:v>-1.3943899999999999E-3</c:v>
                </c:pt>
                <c:pt idx="33622" formatCode="0.00E+00">
                  <c:v>5.6456799999999999E-4</c:v>
                </c:pt>
                <c:pt idx="33623" formatCode="0.00E+00">
                  <c:v>2.54682E-3</c:v>
                </c:pt>
                <c:pt idx="33624" formatCode="0.00E+00">
                  <c:v>4.5481100000000002E-3</c:v>
                </c:pt>
                <c:pt idx="33625" formatCode="0.00E+00">
                  <c:v>6.5643000000000003E-3</c:v>
                </c:pt>
                <c:pt idx="33626" formatCode="0.00E+00">
                  <c:v>8.5912899999999997E-3</c:v>
                </c:pt>
                <c:pt idx="33627">
                  <c:v>1.06249E-2</c:v>
                </c:pt>
                <c:pt idx="33628">
                  <c:v>1.26608E-2</c:v>
                </c:pt>
                <c:pt idx="33629">
                  <c:v>1.4694799999999999E-2</c:v>
                </c:pt>
                <c:pt idx="33630">
                  <c:v>1.6722999999999998E-2</c:v>
                </c:pt>
                <c:pt idx="33631">
                  <c:v>1.8741500000000001E-2</c:v>
                </c:pt>
                <c:pt idx="33632">
                  <c:v>2.0746299999999999E-2</c:v>
                </c:pt>
                <c:pt idx="33633">
                  <c:v>2.2733300000000001E-2</c:v>
                </c:pt>
                <c:pt idx="33634">
                  <c:v>2.4698600000000001E-2</c:v>
                </c:pt>
                <c:pt idx="33635">
                  <c:v>2.66384E-2</c:v>
                </c:pt>
                <c:pt idx="33636">
                  <c:v>2.8548899999999999E-2</c:v>
                </c:pt>
                <c:pt idx="33637">
                  <c:v>3.04263E-2</c:v>
                </c:pt>
                <c:pt idx="33638">
                  <c:v>3.2266900000000001E-2</c:v>
                </c:pt>
                <c:pt idx="33639">
                  <c:v>3.4067399999999998E-2</c:v>
                </c:pt>
                <c:pt idx="33640">
                  <c:v>3.5824599999999998E-2</c:v>
                </c:pt>
                <c:pt idx="33641">
                  <c:v>3.7535300000000001E-2</c:v>
                </c:pt>
                <c:pt idx="33642">
                  <c:v>3.9196500000000002E-2</c:v>
                </c:pt>
                <c:pt idx="33643">
                  <c:v>4.08052E-2</c:v>
                </c:pt>
                <c:pt idx="33644">
                  <c:v>4.2358399999999997E-2</c:v>
                </c:pt>
                <c:pt idx="33645">
                  <c:v>4.3853499999999997E-2</c:v>
                </c:pt>
                <c:pt idx="33646">
                  <c:v>4.5287800000000003E-2</c:v>
                </c:pt>
                <c:pt idx="33647">
                  <c:v>4.6659100000000002E-2</c:v>
                </c:pt>
                <c:pt idx="33648">
                  <c:v>4.79652E-2</c:v>
                </c:pt>
                <c:pt idx="33649">
                  <c:v>4.9203999999999998E-2</c:v>
                </c:pt>
                <c:pt idx="33650">
                  <c:v>5.0373599999999998E-2</c:v>
                </c:pt>
                <c:pt idx="33651">
                  <c:v>5.1471799999999998E-2</c:v>
                </c:pt>
                <c:pt idx="33652">
                  <c:v>5.2497200000000001E-2</c:v>
                </c:pt>
                <c:pt idx="33653">
                  <c:v>5.3448099999999998E-2</c:v>
                </c:pt>
                <c:pt idx="33654">
                  <c:v>5.4323299999999998E-2</c:v>
                </c:pt>
                <c:pt idx="33655">
                  <c:v>5.51216E-2</c:v>
                </c:pt>
                <c:pt idx="33656">
                  <c:v>5.58424E-2</c:v>
                </c:pt>
                <c:pt idx="33657">
                  <c:v>5.6484899999999998E-2</c:v>
                </c:pt>
                <c:pt idx="33658">
                  <c:v>5.7048099999999997E-2</c:v>
                </c:pt>
                <c:pt idx="33659">
                  <c:v>5.7531600000000002E-2</c:v>
                </c:pt>
                <c:pt idx="33660">
                  <c:v>5.7935199999999999E-2</c:v>
                </c:pt>
                <c:pt idx="33661">
                  <c:v>5.8258999999999998E-2</c:v>
                </c:pt>
                <c:pt idx="33662">
                  <c:v>5.8503199999999998E-2</c:v>
                </c:pt>
                <c:pt idx="33663">
                  <c:v>5.8667900000000002E-2</c:v>
                </c:pt>
                <c:pt idx="33664">
                  <c:v>5.8753699999999999E-2</c:v>
                </c:pt>
                <c:pt idx="33665">
                  <c:v>5.87612E-2</c:v>
                </c:pt>
                <c:pt idx="33666">
                  <c:v>5.8691199999999999E-2</c:v>
                </c:pt>
                <c:pt idx="33667">
                  <c:v>5.8544300000000001E-2</c:v>
                </c:pt>
                <c:pt idx="33668">
                  <c:v>5.8321499999999998E-2</c:v>
                </c:pt>
                <c:pt idx="33669">
                  <c:v>5.80238E-2</c:v>
                </c:pt>
                <c:pt idx="33670">
                  <c:v>5.7652500000000002E-2</c:v>
                </c:pt>
                <c:pt idx="33671">
                  <c:v>5.72089E-2</c:v>
                </c:pt>
                <c:pt idx="33672">
                  <c:v>5.6694799999999997E-2</c:v>
                </c:pt>
                <c:pt idx="33673">
                  <c:v>5.6112000000000002E-2</c:v>
                </c:pt>
                <c:pt idx="33674">
                  <c:v>5.5462600000000001E-2</c:v>
                </c:pt>
                <c:pt idx="33675">
                  <c:v>5.4748499999999999E-2</c:v>
                </c:pt>
                <c:pt idx="33676">
                  <c:v>5.3971999999999999E-2</c:v>
                </c:pt>
                <c:pt idx="33677">
                  <c:v>5.3135500000000002E-2</c:v>
                </c:pt>
                <c:pt idx="33678">
                  <c:v>5.2241599999999999E-2</c:v>
                </c:pt>
                <c:pt idx="33679">
                  <c:v>5.1292999999999998E-2</c:v>
                </c:pt>
                <c:pt idx="33680">
                  <c:v>5.0292499999999997E-2</c:v>
                </c:pt>
                <c:pt idx="33681">
                  <c:v>4.9242800000000003E-2</c:v>
                </c:pt>
                <c:pt idx="33682">
                  <c:v>4.8146500000000002E-2</c:v>
                </c:pt>
                <c:pt idx="33683">
                  <c:v>4.70065E-2</c:v>
                </c:pt>
                <c:pt idx="33684">
                  <c:v>4.58258E-2</c:v>
                </c:pt>
                <c:pt idx="33685">
                  <c:v>4.4607500000000001E-2</c:v>
                </c:pt>
                <c:pt idx="33686">
                  <c:v>4.3354900000000002E-2</c:v>
                </c:pt>
                <c:pt idx="33687">
                  <c:v>4.2071400000000002E-2</c:v>
                </c:pt>
                <c:pt idx="33688">
                  <c:v>4.0760299999999999E-2</c:v>
                </c:pt>
                <c:pt idx="33689">
                  <c:v>3.9424800000000003E-2</c:v>
                </c:pt>
                <c:pt idx="33690">
                  <c:v>3.8068200000000003E-2</c:v>
                </c:pt>
                <c:pt idx="33691">
                  <c:v>3.6693799999999999E-2</c:v>
                </c:pt>
                <c:pt idx="33692">
                  <c:v>3.5305200000000002E-2</c:v>
                </c:pt>
                <c:pt idx="33693">
                  <c:v>3.3905900000000003E-2</c:v>
                </c:pt>
                <c:pt idx="33694">
                  <c:v>3.2499300000000002E-2</c:v>
                </c:pt>
                <c:pt idx="33695">
                  <c:v>3.10888E-2</c:v>
                </c:pt>
                <c:pt idx="33696">
                  <c:v>2.9678E-2</c:v>
                </c:pt>
                <c:pt idx="33697">
                  <c:v>2.8270199999999999E-2</c:v>
                </c:pt>
                <c:pt idx="33698">
                  <c:v>2.6868900000000001E-2</c:v>
                </c:pt>
                <c:pt idx="33699">
                  <c:v>2.5477199999999998E-2</c:v>
                </c:pt>
                <c:pt idx="33700">
                  <c:v>2.4098399999999999E-2</c:v>
                </c:pt>
                <c:pt idx="33701">
                  <c:v>2.27359E-2</c:v>
                </c:pt>
                <c:pt idx="33702">
                  <c:v>2.1392899999999999E-2</c:v>
                </c:pt>
                <c:pt idx="33703">
                  <c:v>2.0072599999999999E-2</c:v>
                </c:pt>
                <c:pt idx="33704">
                  <c:v>1.8778E-2</c:v>
                </c:pt>
                <c:pt idx="33705">
                  <c:v>1.7512199999999999E-2</c:v>
                </c:pt>
                <c:pt idx="33706">
                  <c:v>1.6278299999999999E-2</c:v>
                </c:pt>
                <c:pt idx="33707">
                  <c:v>1.50791E-2</c:v>
                </c:pt>
                <c:pt idx="33708">
                  <c:v>1.39176E-2</c:v>
                </c:pt>
                <c:pt idx="33709">
                  <c:v>1.2796399999999999E-2</c:v>
                </c:pt>
                <c:pt idx="33710">
                  <c:v>1.1718299999999999E-2</c:v>
                </c:pt>
                <c:pt idx="33711">
                  <c:v>1.0685800000000001E-2</c:v>
                </c:pt>
                <c:pt idx="33712" formatCode="0.00E+00">
                  <c:v>9.7013499999999992E-3</c:v>
                </c:pt>
                <c:pt idx="33713" formatCode="0.00E+00">
                  <c:v>8.7671699999999995E-3</c:v>
                </c:pt>
                <c:pt idx="33714" formatCode="0.00E+00">
                  <c:v>7.8853800000000009E-3</c:v>
                </c:pt>
                <c:pt idx="33715" formatCode="0.00E+00">
                  <c:v>7.0580599999999997E-3</c:v>
                </c:pt>
                <c:pt idx="33716" formatCode="0.00E+00">
                  <c:v>6.28715E-3</c:v>
                </c:pt>
                <c:pt idx="33717" formatCode="0.00E+00">
                  <c:v>5.5744999999999996E-3</c:v>
                </c:pt>
                <c:pt idx="33718" formatCode="0.00E+00">
                  <c:v>4.9218100000000004E-3</c:v>
                </c:pt>
                <c:pt idx="33719" formatCode="0.00E+00">
                  <c:v>4.3306200000000003E-3</c:v>
                </c:pt>
                <c:pt idx="33720" formatCode="0.00E+00">
                  <c:v>3.8023800000000002E-3</c:v>
                </c:pt>
                <c:pt idx="33721" formatCode="0.00E+00">
                  <c:v>3.3383900000000001E-3</c:v>
                </c:pt>
                <c:pt idx="33722" formatCode="0.00E+00">
                  <c:v>2.93976E-3</c:v>
                </c:pt>
                <c:pt idx="33723" formatCode="0.00E+00">
                  <c:v>2.6073799999999999E-3</c:v>
                </c:pt>
                <c:pt idx="33724" formatCode="0.00E+00">
                  <c:v>2.3421100000000001E-3</c:v>
                </c:pt>
                <c:pt idx="33725" formatCode="0.00E+00">
                  <c:v>2.1446799999999999E-3</c:v>
                </c:pt>
                <c:pt idx="33726" formatCode="0.00E+00">
                  <c:v>2.01556E-3</c:v>
                </c:pt>
                <c:pt idx="33727" formatCode="0.00E+00">
                  <c:v>1.9549799999999998E-3</c:v>
                </c:pt>
                <c:pt idx="33728" formatCode="0.00E+00">
                  <c:v>1.9631100000000001E-3</c:v>
                </c:pt>
                <c:pt idx="33729" formatCode="0.00E+00">
                  <c:v>2.0399900000000002E-3</c:v>
                </c:pt>
                <c:pt idx="33730" formatCode="0.00E+00">
                  <c:v>2.1854800000000001E-3</c:v>
                </c:pt>
                <c:pt idx="33731" formatCode="0.00E+00">
                  <c:v>2.3992699999999998E-3</c:v>
                </c:pt>
                <c:pt idx="33732" formatCode="0.00E+00">
                  <c:v>2.68089E-3</c:v>
                </c:pt>
                <c:pt idx="33733" formatCode="0.00E+00">
                  <c:v>3.0296899999999998E-3</c:v>
                </c:pt>
                <c:pt idx="33734" formatCode="0.00E+00">
                  <c:v>3.4448700000000001E-3</c:v>
                </c:pt>
                <c:pt idx="33735" formatCode="0.00E+00">
                  <c:v>3.9254299999999997E-3</c:v>
                </c:pt>
                <c:pt idx="33736" formatCode="0.00E+00">
                  <c:v>4.4702400000000003E-3</c:v>
                </c:pt>
                <c:pt idx="33737" formatCode="0.00E+00">
                  <c:v>5.0781200000000002E-3</c:v>
                </c:pt>
                <c:pt idx="33738" formatCode="0.00E+00">
                  <c:v>5.7477300000000004E-3</c:v>
                </c:pt>
                <c:pt idx="33739" formatCode="0.00E+00">
                  <c:v>6.4774799999999999E-3</c:v>
                </c:pt>
                <c:pt idx="33740" formatCode="0.00E+00">
                  <c:v>7.2655300000000001E-3</c:v>
                </c:pt>
                <c:pt idx="33741" formatCode="0.00E+00">
                  <c:v>8.1100200000000008E-3</c:v>
                </c:pt>
                <c:pt idx="33742" formatCode="0.00E+00">
                  <c:v>9.0090699999999992E-3</c:v>
                </c:pt>
                <c:pt idx="33743" formatCode="0.00E+00">
                  <c:v>9.9605700000000002E-3</c:v>
                </c:pt>
                <c:pt idx="33744">
                  <c:v>1.09622E-2</c:v>
                </c:pt>
                <c:pt idx="33745">
                  <c:v>1.20117E-2</c:v>
                </c:pt>
                <c:pt idx="33746">
                  <c:v>1.31066E-2</c:v>
                </c:pt>
                <c:pt idx="33747">
                  <c:v>1.42442E-2</c:v>
                </c:pt>
                <c:pt idx="33748">
                  <c:v>1.5421900000000001E-2</c:v>
                </c:pt>
                <c:pt idx="33749">
                  <c:v>1.66369E-2</c:v>
                </c:pt>
                <c:pt idx="33750">
                  <c:v>1.7886200000000001E-2</c:v>
                </c:pt>
                <c:pt idx="33751">
                  <c:v>1.9166800000000001E-2</c:v>
                </c:pt>
                <c:pt idx="33752">
                  <c:v>2.0475500000000001E-2</c:v>
                </c:pt>
                <c:pt idx="33753">
                  <c:v>2.18093E-2</c:v>
                </c:pt>
                <c:pt idx="33754">
                  <c:v>2.3164899999999999E-2</c:v>
                </c:pt>
                <c:pt idx="33755">
                  <c:v>2.4538999999999998E-2</c:v>
                </c:pt>
                <c:pt idx="33756">
                  <c:v>2.5928199999999998E-2</c:v>
                </c:pt>
                <c:pt idx="33757">
                  <c:v>2.7329200000000001E-2</c:v>
                </c:pt>
                <c:pt idx="33758">
                  <c:v>2.8738400000000001E-2</c:v>
                </c:pt>
                <c:pt idx="33759">
                  <c:v>3.01523E-2</c:v>
                </c:pt>
                <c:pt idx="33760">
                  <c:v>3.15673E-2</c:v>
                </c:pt>
                <c:pt idx="33761">
                  <c:v>3.2979899999999999E-2</c:v>
                </c:pt>
                <c:pt idx="33762">
                  <c:v>3.4386300000000002E-2</c:v>
                </c:pt>
                <c:pt idx="33763">
                  <c:v>3.5783099999999998E-2</c:v>
                </c:pt>
                <c:pt idx="33764">
                  <c:v>3.7166600000000001E-2</c:v>
                </c:pt>
                <c:pt idx="33765">
                  <c:v>3.8533100000000001E-2</c:v>
                </c:pt>
                <c:pt idx="33766">
                  <c:v>3.9879100000000001E-2</c:v>
                </c:pt>
                <c:pt idx="33767">
                  <c:v>4.1200899999999999E-2</c:v>
                </c:pt>
                <c:pt idx="33768">
                  <c:v>4.2494999999999998E-2</c:v>
                </c:pt>
                <c:pt idx="33769">
                  <c:v>4.3757799999999999E-2</c:v>
                </c:pt>
                <c:pt idx="33770">
                  <c:v>4.4985799999999999E-2</c:v>
                </c:pt>
                <c:pt idx="33771">
                  <c:v>4.6175500000000001E-2</c:v>
                </c:pt>
                <c:pt idx="33772">
                  <c:v>4.73236E-2</c:v>
                </c:pt>
                <c:pt idx="33773">
                  <c:v>4.84266E-2</c:v>
                </c:pt>
                <c:pt idx="33774">
                  <c:v>4.9481400000000002E-2</c:v>
                </c:pt>
                <c:pt idx="33775">
                  <c:v>5.0484500000000002E-2</c:v>
                </c:pt>
                <c:pt idx="33776">
                  <c:v>5.1433E-2</c:v>
                </c:pt>
                <c:pt idx="33777">
                  <c:v>5.2323799999999997E-2</c:v>
                </c:pt>
                <c:pt idx="33778">
                  <c:v>5.3153800000000001E-2</c:v>
                </c:pt>
                <c:pt idx="33779">
                  <c:v>5.3920299999999997E-2</c:v>
                </c:pt>
                <c:pt idx="33780">
                  <c:v>5.46204E-2</c:v>
                </c:pt>
                <c:pt idx="33781">
                  <c:v>5.5251399999999999E-2</c:v>
                </c:pt>
                <c:pt idx="33782">
                  <c:v>5.5810899999999997E-2</c:v>
                </c:pt>
                <c:pt idx="33783">
                  <c:v>5.6296199999999998E-2</c:v>
                </c:pt>
                <c:pt idx="33784">
                  <c:v>5.67048E-2</c:v>
                </c:pt>
                <c:pt idx="33785">
                  <c:v>5.7034799999999997E-2</c:v>
                </c:pt>
                <c:pt idx="33786">
                  <c:v>5.7283899999999999E-2</c:v>
                </c:pt>
                <c:pt idx="33787">
                  <c:v>5.7450300000000003E-2</c:v>
                </c:pt>
                <c:pt idx="33788">
                  <c:v>5.7532100000000003E-2</c:v>
                </c:pt>
                <c:pt idx="33789">
                  <c:v>5.7527799999999997E-2</c:v>
                </c:pt>
                <c:pt idx="33790">
                  <c:v>5.7435899999999998E-2</c:v>
                </c:pt>
                <c:pt idx="33791">
                  <c:v>5.7255100000000003E-2</c:v>
                </c:pt>
                <c:pt idx="33792">
                  <c:v>5.6984100000000003E-2</c:v>
                </c:pt>
                <c:pt idx="33793">
                  <c:v>5.6622100000000002E-2</c:v>
                </c:pt>
                <c:pt idx="33794">
                  <c:v>5.6168099999999999E-2</c:v>
                </c:pt>
                <c:pt idx="33795">
                  <c:v>5.56216E-2</c:v>
                </c:pt>
                <c:pt idx="33796">
                  <c:v>5.4982000000000003E-2</c:v>
                </c:pt>
                <c:pt idx="33797">
                  <c:v>5.4248999999999999E-2</c:v>
                </c:pt>
                <c:pt idx="33798">
                  <c:v>5.3422499999999998E-2</c:v>
                </c:pt>
                <c:pt idx="33799">
                  <c:v>5.2502500000000001E-2</c:v>
                </c:pt>
                <c:pt idx="33800">
                  <c:v>5.1489300000000002E-2</c:v>
                </c:pt>
                <c:pt idx="33801">
                  <c:v>5.03831E-2</c:v>
                </c:pt>
                <c:pt idx="33802">
                  <c:v>4.9184600000000002E-2</c:v>
                </c:pt>
                <c:pt idx="33803">
                  <c:v>4.78945E-2</c:v>
                </c:pt>
                <c:pt idx="33804">
                  <c:v>4.6513600000000002E-2</c:v>
                </c:pt>
                <c:pt idx="33805">
                  <c:v>4.5043100000000003E-2</c:v>
                </c:pt>
                <c:pt idx="33806">
                  <c:v>4.3484200000000001E-2</c:v>
                </c:pt>
                <c:pt idx="33807">
                  <c:v>4.1838300000000002E-2</c:v>
                </c:pt>
                <c:pt idx="33808">
                  <c:v>4.0106999999999997E-2</c:v>
                </c:pt>
                <c:pt idx="33809">
                  <c:v>3.8292E-2</c:v>
                </c:pt>
                <c:pt idx="33810">
                  <c:v>3.6395299999999998E-2</c:v>
                </c:pt>
                <c:pt idx="33811">
                  <c:v>3.4418900000000002E-2</c:v>
                </c:pt>
                <c:pt idx="33812">
                  <c:v>3.2365100000000001E-2</c:v>
                </c:pt>
                <c:pt idx="33813">
                  <c:v>3.0236200000000001E-2</c:v>
                </c:pt>
                <c:pt idx="33814">
                  <c:v>2.8034699999999999E-2</c:v>
                </c:pt>
                <c:pt idx="33815">
                  <c:v>2.5763100000000001E-2</c:v>
                </c:pt>
                <c:pt idx="33816">
                  <c:v>2.3424299999999999E-2</c:v>
                </c:pt>
                <c:pt idx="33817">
                  <c:v>2.10212E-2</c:v>
                </c:pt>
                <c:pt idx="33818">
                  <c:v>1.8556799999999998E-2</c:v>
                </c:pt>
                <c:pt idx="33819">
                  <c:v>1.60345E-2</c:v>
                </c:pt>
                <c:pt idx="33820">
                  <c:v>1.34574E-2</c:v>
                </c:pt>
                <c:pt idx="33821">
                  <c:v>1.0829200000000001E-2</c:v>
                </c:pt>
                <c:pt idx="33822" formatCode="0.00E+00">
                  <c:v>8.1531999999999993E-3</c:v>
                </c:pt>
                <c:pt idx="33823" formatCode="0.00E+00">
                  <c:v>5.4332299999999998E-3</c:v>
                </c:pt>
                <c:pt idx="33824" formatCode="0.00E+00">
                  <c:v>2.67301E-3</c:v>
                </c:pt>
                <c:pt idx="33825" formatCode="0.00E+00">
                  <c:v>-1.2359E-4</c:v>
                </c:pt>
                <c:pt idx="33826" formatCode="0.00E+00">
                  <c:v>-2.95262E-3</c:v>
                </c:pt>
                <c:pt idx="33827" formatCode="0.00E+00">
                  <c:v>-5.8100499999999998E-3</c:v>
                </c:pt>
                <c:pt idx="33828" formatCode="0.00E+00">
                  <c:v>-8.6917599999999998E-3</c:v>
                </c:pt>
                <c:pt idx="33829">
                  <c:v>-1.1593600000000001E-2</c:v>
                </c:pt>
                <c:pt idx="33830">
                  <c:v>-1.45113E-2</c:v>
                </c:pt>
                <c:pt idx="33831">
                  <c:v>-1.7440500000000001E-2</c:v>
                </c:pt>
                <c:pt idx="33832">
                  <c:v>-2.0376999999999999E-2</c:v>
                </c:pt>
                <c:pt idx="33833">
                  <c:v>-2.3316400000000001E-2</c:v>
                </c:pt>
                <c:pt idx="33834">
                  <c:v>-2.6254199999999998E-2</c:v>
                </c:pt>
                <c:pt idx="33835">
                  <c:v>-2.91861E-2</c:v>
                </c:pt>
                <c:pt idx="33836">
                  <c:v>-3.2107400000000001E-2</c:v>
                </c:pt>
                <c:pt idx="33837">
                  <c:v>-3.5013900000000001E-2</c:v>
                </c:pt>
                <c:pt idx="33838">
                  <c:v>-3.79011E-2</c:v>
                </c:pt>
                <c:pt idx="33839">
                  <c:v>-4.0764399999999999E-2</c:v>
                </c:pt>
                <c:pt idx="33840">
                  <c:v>-4.3599400000000003E-2</c:v>
                </c:pt>
                <c:pt idx="33841">
                  <c:v>-4.64018E-2</c:v>
                </c:pt>
                <c:pt idx="33842">
                  <c:v>-4.9167099999999998E-2</c:v>
                </c:pt>
                <c:pt idx="33843">
                  <c:v>-5.1891E-2</c:v>
                </c:pt>
                <c:pt idx="33844">
                  <c:v>-5.4569100000000002E-2</c:v>
                </c:pt>
                <c:pt idx="33845">
                  <c:v>-5.71973E-2</c:v>
                </c:pt>
                <c:pt idx="33846">
                  <c:v>-5.9771299999999999E-2</c:v>
                </c:pt>
                <c:pt idx="33847">
                  <c:v>-6.2286899999999999E-2</c:v>
                </c:pt>
                <c:pt idx="33848">
                  <c:v>-6.4740199999999998E-2</c:v>
                </c:pt>
                <c:pt idx="33849">
                  <c:v>-6.7127099999999995E-2</c:v>
                </c:pt>
                <c:pt idx="33850">
                  <c:v>-6.94438E-2</c:v>
                </c:pt>
                <c:pt idx="33851">
                  <c:v>-7.16865E-2</c:v>
                </c:pt>
                <c:pt idx="33852">
                  <c:v>-7.3851399999999998E-2</c:v>
                </c:pt>
                <c:pt idx="33853">
                  <c:v>-7.5935100000000005E-2</c:v>
                </c:pt>
                <c:pt idx="33854">
                  <c:v>-7.7934000000000003E-2</c:v>
                </c:pt>
                <c:pt idx="33855">
                  <c:v>-7.9844700000000005E-2</c:v>
                </c:pt>
                <c:pt idx="33856">
                  <c:v>-8.1664100000000003E-2</c:v>
                </c:pt>
                <c:pt idx="33857">
                  <c:v>-8.3389099999999994E-2</c:v>
                </c:pt>
                <c:pt idx="33858">
                  <c:v>-8.5016700000000001E-2</c:v>
                </c:pt>
                <c:pt idx="33859">
                  <c:v>-8.6544200000000002E-2</c:v>
                </c:pt>
                <c:pt idx="33860">
                  <c:v>-8.7968699999999997E-2</c:v>
                </c:pt>
                <c:pt idx="33861">
                  <c:v>-8.9288000000000006E-2</c:v>
                </c:pt>
                <c:pt idx="33862">
                  <c:v>-9.0499499999999997E-2</c:v>
                </c:pt>
                <c:pt idx="33863">
                  <c:v>-9.1601199999999994E-2</c:v>
                </c:pt>
                <c:pt idx="33864">
                  <c:v>-9.2590900000000004E-2</c:v>
                </c:pt>
                <c:pt idx="33865">
                  <c:v>-9.3466900000000006E-2</c:v>
                </c:pt>
                <c:pt idx="33866">
                  <c:v>-9.4227500000000006E-2</c:v>
                </c:pt>
                <c:pt idx="33867">
                  <c:v>-9.48711E-2</c:v>
                </c:pt>
                <c:pt idx="33868">
                  <c:v>-9.5396499999999995E-2</c:v>
                </c:pt>
                <c:pt idx="33869">
                  <c:v>-9.5802499999999999E-2</c:v>
                </c:pt>
                <c:pt idx="33870">
                  <c:v>-9.6088099999999996E-2</c:v>
                </c:pt>
                <c:pt idx="33871">
                  <c:v>-9.6252500000000005E-2</c:v>
                </c:pt>
                <c:pt idx="33872">
                  <c:v>-9.62953E-2</c:v>
                </c:pt>
                <c:pt idx="33873">
                  <c:v>-9.6215899999999993E-2</c:v>
                </c:pt>
                <c:pt idx="33874">
                  <c:v>-9.6014100000000005E-2</c:v>
                </c:pt>
                <c:pt idx="33875">
                  <c:v>-9.56901E-2</c:v>
                </c:pt>
                <c:pt idx="33876">
                  <c:v>-9.5243800000000003E-2</c:v>
                </c:pt>
                <c:pt idx="33877">
                  <c:v>-9.4675700000000002E-2</c:v>
                </c:pt>
                <c:pt idx="33878">
                  <c:v>-9.3986299999999995E-2</c:v>
                </c:pt>
                <c:pt idx="33879">
                  <c:v>-9.3176400000000006E-2</c:v>
                </c:pt>
                <c:pt idx="33880">
                  <c:v>-9.2246800000000004E-2</c:v>
                </c:pt>
                <c:pt idx="33881">
                  <c:v>-9.1198799999999997E-2</c:v>
                </c:pt>
                <c:pt idx="33882">
                  <c:v>-9.0033500000000002E-2</c:v>
                </c:pt>
                <c:pt idx="33883">
                  <c:v>-8.8752499999999998E-2</c:v>
                </c:pt>
                <c:pt idx="33884">
                  <c:v>-8.7357400000000002E-2</c:v>
                </c:pt>
                <c:pt idx="33885">
                  <c:v>-8.5850099999999999E-2</c:v>
                </c:pt>
                <c:pt idx="33886">
                  <c:v>-8.4232500000000002E-2</c:v>
                </c:pt>
                <c:pt idx="33887">
                  <c:v>-8.2506899999999994E-2</c:v>
                </c:pt>
                <c:pt idx="33888">
                  <c:v>-8.06756E-2</c:v>
                </c:pt>
                <c:pt idx="33889">
                  <c:v>-7.8741099999999994E-2</c:v>
                </c:pt>
                <c:pt idx="33890">
                  <c:v>-7.6706099999999999E-2</c:v>
                </c:pt>
                <c:pt idx="33891">
                  <c:v>-7.4573399999999998E-2</c:v>
                </c:pt>
                <c:pt idx="33892">
                  <c:v>-7.2345999999999994E-2</c:v>
                </c:pt>
                <c:pt idx="33893">
                  <c:v>-7.0027099999999995E-2</c:v>
                </c:pt>
                <c:pt idx="33894">
                  <c:v>-6.7619799999999994E-2</c:v>
                </c:pt>
                <c:pt idx="33895">
                  <c:v>-6.5127599999999994E-2</c:v>
                </c:pt>
                <c:pt idx="33896">
                  <c:v>-6.2553999999999998E-2</c:v>
                </c:pt>
                <c:pt idx="33897">
                  <c:v>-5.9902799999999999E-2</c:v>
                </c:pt>
                <c:pt idx="33898">
                  <c:v>-5.7177600000000002E-2</c:v>
                </c:pt>
                <c:pt idx="33899">
                  <c:v>-5.4382399999999997E-2</c:v>
                </c:pt>
                <c:pt idx="33900">
                  <c:v>-5.15211E-2</c:v>
                </c:pt>
                <c:pt idx="33901">
                  <c:v>-4.8597799999999997E-2</c:v>
                </c:pt>
                <c:pt idx="33902">
                  <c:v>-4.5616799999999999E-2</c:v>
                </c:pt>
                <c:pt idx="33903">
                  <c:v>-4.2582299999999997E-2</c:v>
                </c:pt>
                <c:pt idx="33904">
                  <c:v>-3.9498600000000002E-2</c:v>
                </c:pt>
                <c:pt idx="33905">
                  <c:v>-3.6370300000000001E-2</c:v>
                </c:pt>
                <c:pt idx="33906">
                  <c:v>-3.3201599999999998E-2</c:v>
                </c:pt>
                <c:pt idx="33907">
                  <c:v>-2.9997300000000001E-2</c:v>
                </c:pt>
                <c:pt idx="33908">
                  <c:v>-2.6761799999999999E-2</c:v>
                </c:pt>
                <c:pt idx="33909">
                  <c:v>-2.3499900000000001E-2</c:v>
                </c:pt>
                <c:pt idx="33910">
                  <c:v>-2.02162E-2</c:v>
                </c:pt>
                <c:pt idx="33911">
                  <c:v>-1.6915300000000001E-2</c:v>
                </c:pt>
                <c:pt idx="33912">
                  <c:v>-1.3602E-2</c:v>
                </c:pt>
                <c:pt idx="33913">
                  <c:v>-1.02811E-2</c:v>
                </c:pt>
                <c:pt idx="33914" formatCode="0.00E+00">
                  <c:v>-6.9571199999999998E-3</c:v>
                </c:pt>
                <c:pt idx="33915" formatCode="0.00E+00">
                  <c:v>-3.6349300000000002E-3</c:v>
                </c:pt>
                <c:pt idx="33916" formatCode="0.00E+00">
                  <c:v>-3.19203E-4</c:v>
                </c:pt>
                <c:pt idx="33917" formatCode="0.00E+00">
                  <c:v>2.9853800000000002E-3</c:v>
                </c:pt>
                <c:pt idx="33918" formatCode="0.00E+00">
                  <c:v>6.27416E-3</c:v>
                </c:pt>
                <c:pt idx="33919" formatCode="0.00E+00">
                  <c:v>9.5425200000000005E-3</c:v>
                </c:pt>
                <c:pt idx="33920">
                  <c:v>1.2785899999999999E-2</c:v>
                </c:pt>
                <c:pt idx="33921">
                  <c:v>1.5999699999999999E-2</c:v>
                </c:pt>
                <c:pt idx="33922">
                  <c:v>1.9179499999999999E-2</c:v>
                </c:pt>
                <c:pt idx="33923">
                  <c:v>2.2320900000000001E-2</c:v>
                </c:pt>
                <c:pt idx="33924">
                  <c:v>2.5419500000000001E-2</c:v>
                </c:pt>
                <c:pt idx="33925">
                  <c:v>2.8471099999999999E-2</c:v>
                </c:pt>
                <c:pt idx="33926">
                  <c:v>3.1471600000000002E-2</c:v>
                </c:pt>
                <c:pt idx="33927">
                  <c:v>3.4416700000000001E-2</c:v>
                </c:pt>
                <c:pt idx="33928">
                  <c:v>3.7302700000000001E-2</c:v>
                </c:pt>
                <c:pt idx="33929">
                  <c:v>4.0125500000000001E-2</c:v>
                </c:pt>
                <c:pt idx="33930">
                  <c:v>4.2881500000000003E-2</c:v>
                </c:pt>
                <c:pt idx="33931">
                  <c:v>4.55669E-2</c:v>
                </c:pt>
                <c:pt idx="33932">
                  <c:v>4.81783E-2</c:v>
                </c:pt>
                <c:pt idx="33933">
                  <c:v>5.0712300000000002E-2</c:v>
                </c:pt>
                <c:pt idx="33934">
                  <c:v>5.3165499999999997E-2</c:v>
                </c:pt>
                <c:pt idx="33935">
                  <c:v>5.5534899999999998E-2</c:v>
                </c:pt>
                <c:pt idx="33936">
                  <c:v>5.7817599999999997E-2</c:v>
                </c:pt>
                <c:pt idx="33937">
                  <c:v>6.0010500000000001E-2</c:v>
                </c:pt>
                <c:pt idx="33938">
                  <c:v>6.2111199999999998E-2</c:v>
                </c:pt>
                <c:pt idx="33939">
                  <c:v>6.4117099999999996E-2</c:v>
                </c:pt>
                <c:pt idx="33940">
                  <c:v>6.6025700000000007E-2</c:v>
                </c:pt>
                <c:pt idx="33941">
                  <c:v>6.7834900000000004E-2</c:v>
                </c:pt>
                <c:pt idx="33942">
                  <c:v>6.9542800000000002E-2</c:v>
                </c:pt>
                <c:pt idx="33943">
                  <c:v>7.1147299999999997E-2</c:v>
                </c:pt>
                <c:pt idx="33944">
                  <c:v>7.2646799999999997E-2</c:v>
                </c:pt>
                <c:pt idx="33945">
                  <c:v>7.4039800000000003E-2</c:v>
                </c:pt>
                <c:pt idx="33946">
                  <c:v>7.53249E-2</c:v>
                </c:pt>
                <c:pt idx="33947">
                  <c:v>7.6501100000000002E-2</c:v>
                </c:pt>
                <c:pt idx="33948">
                  <c:v>7.7567200000000003E-2</c:v>
                </c:pt>
                <c:pt idx="33949">
                  <c:v>7.8522499999999995E-2</c:v>
                </c:pt>
                <c:pt idx="33950">
                  <c:v>7.9366300000000001E-2</c:v>
                </c:pt>
                <c:pt idx="33951">
                  <c:v>8.0098299999999997E-2</c:v>
                </c:pt>
                <c:pt idx="33952">
                  <c:v>8.0718100000000001E-2</c:v>
                </c:pt>
                <c:pt idx="33953">
                  <c:v>8.1225599999999995E-2</c:v>
                </c:pt>
                <c:pt idx="33954">
                  <c:v>8.1620999999999999E-2</c:v>
                </c:pt>
                <c:pt idx="33955">
                  <c:v>8.1904500000000005E-2</c:v>
                </c:pt>
                <c:pt idx="33956">
                  <c:v>8.2076499999999997E-2</c:v>
                </c:pt>
                <c:pt idx="33957">
                  <c:v>8.2137699999999994E-2</c:v>
                </c:pt>
                <c:pt idx="33958">
                  <c:v>8.2088999999999995E-2</c:v>
                </c:pt>
                <c:pt idx="33959">
                  <c:v>8.1931199999999996E-2</c:v>
                </c:pt>
                <c:pt idx="33960">
                  <c:v>8.1665399999999999E-2</c:v>
                </c:pt>
                <c:pt idx="33961">
                  <c:v>8.1293099999999993E-2</c:v>
                </c:pt>
                <c:pt idx="33962">
                  <c:v>8.0815700000000004E-2</c:v>
                </c:pt>
                <c:pt idx="33963">
                  <c:v>8.0234799999999995E-2</c:v>
                </c:pt>
                <c:pt idx="33964">
                  <c:v>7.9552100000000001E-2</c:v>
                </c:pt>
                <c:pt idx="33965">
                  <c:v>7.8769800000000001E-2</c:v>
                </c:pt>
                <c:pt idx="33966">
                  <c:v>7.7889700000000006E-2</c:v>
                </c:pt>
                <c:pt idx="33967">
                  <c:v>7.6914300000000005E-2</c:v>
                </c:pt>
                <c:pt idx="33968">
                  <c:v>7.5845800000000005E-2</c:v>
                </c:pt>
                <c:pt idx="33969">
                  <c:v>7.4686699999999995E-2</c:v>
                </c:pt>
                <c:pt idx="33970">
                  <c:v>7.34398E-2</c:v>
                </c:pt>
                <c:pt idx="33971">
                  <c:v>7.21078E-2</c:v>
                </c:pt>
                <c:pt idx="33972">
                  <c:v>7.0693500000000006E-2</c:v>
                </c:pt>
                <c:pt idx="33973">
                  <c:v>6.92001E-2</c:v>
                </c:pt>
                <c:pt idx="33974">
                  <c:v>6.7630499999999996E-2</c:v>
                </c:pt>
                <c:pt idx="33975">
                  <c:v>6.5988000000000005E-2</c:v>
                </c:pt>
                <c:pt idx="33976">
                  <c:v>6.4276E-2</c:v>
                </c:pt>
                <c:pt idx="33977">
                  <c:v>6.2497799999999999E-2</c:v>
                </c:pt>
                <c:pt idx="33978">
                  <c:v>6.0657000000000003E-2</c:v>
                </c:pt>
                <c:pt idx="33979">
                  <c:v>5.8756999999999997E-2</c:v>
                </c:pt>
                <c:pt idx="33980">
                  <c:v>5.6801600000000001E-2</c:v>
                </c:pt>
                <c:pt idx="33981">
                  <c:v>5.47944E-2</c:v>
                </c:pt>
                <c:pt idx="33982">
                  <c:v>5.27392E-2</c:v>
                </c:pt>
                <c:pt idx="33983">
                  <c:v>5.0639799999999999E-2</c:v>
                </c:pt>
                <c:pt idx="33984">
                  <c:v>4.8500000000000001E-2</c:v>
                </c:pt>
                <c:pt idx="33985">
                  <c:v>4.6323799999999998E-2</c:v>
                </c:pt>
                <c:pt idx="33986">
                  <c:v>4.4115099999999997E-2</c:v>
                </c:pt>
                <c:pt idx="33987">
                  <c:v>4.18778E-2</c:v>
                </c:pt>
                <c:pt idx="33988">
                  <c:v>3.96158E-2</c:v>
                </c:pt>
                <c:pt idx="33989">
                  <c:v>3.7333199999999997E-2</c:v>
                </c:pt>
                <c:pt idx="33990">
                  <c:v>3.50339E-2</c:v>
                </c:pt>
                <c:pt idx="33991">
                  <c:v>3.2721800000000002E-2</c:v>
                </c:pt>
                <c:pt idx="33992">
                  <c:v>3.0400900000000002E-2</c:v>
                </c:pt>
                <c:pt idx="33993">
                  <c:v>2.8075200000000002E-2</c:v>
                </c:pt>
                <c:pt idx="33994">
                  <c:v>2.5748500000000001E-2</c:v>
                </c:pt>
                <c:pt idx="33995">
                  <c:v>2.34247E-2</c:v>
                </c:pt>
                <c:pt idx="33996">
                  <c:v>2.1107600000000001E-2</c:v>
                </c:pt>
                <c:pt idx="33997">
                  <c:v>1.8801100000000001E-2</c:v>
                </c:pt>
                <c:pt idx="33998">
                  <c:v>1.6508800000000001E-2</c:v>
                </c:pt>
                <c:pt idx="33999">
                  <c:v>1.4234399999999999E-2</c:v>
                </c:pt>
                <c:pt idx="34000">
                  <c:v>1.1981500000000001E-2</c:v>
                </c:pt>
                <c:pt idx="34001" formatCode="0.00E+00">
                  <c:v>9.7535899999999995E-3</c:v>
                </c:pt>
                <c:pt idx="34002" formatCode="0.00E+00">
                  <c:v>7.5542099999999996E-3</c:v>
                </c:pt>
                <c:pt idx="34003" formatCode="0.00E+00">
                  <c:v>5.3866799999999996E-3</c:v>
                </c:pt>
                <c:pt idx="34004" formatCode="0.00E+00">
                  <c:v>3.25428E-3</c:v>
                </c:pt>
                <c:pt idx="34005" formatCode="0.00E+00">
                  <c:v>1.16019E-3</c:v>
                </c:pt>
                <c:pt idx="34006" formatCode="0.00E+00">
                  <c:v>-8.9251200000000004E-4</c:v>
                </c:pt>
                <c:pt idx="34007" formatCode="0.00E+00">
                  <c:v>-2.90084E-3</c:v>
                </c:pt>
                <c:pt idx="34008" formatCode="0.00E+00">
                  <c:v>-4.8619300000000004E-3</c:v>
                </c:pt>
                <c:pt idx="34009" formatCode="0.00E+00">
                  <c:v>-6.7730400000000001E-3</c:v>
                </c:pt>
                <c:pt idx="34010" formatCode="0.00E+00">
                  <c:v>-8.6315300000000001E-3</c:v>
                </c:pt>
                <c:pt idx="34011">
                  <c:v>-1.04349E-2</c:v>
                </c:pt>
                <c:pt idx="34012">
                  <c:v>-1.2180699999999999E-2</c:v>
                </c:pt>
                <c:pt idx="34013">
                  <c:v>-1.38668E-2</c:v>
                </c:pt>
                <c:pt idx="34014">
                  <c:v>-1.5491E-2</c:v>
                </c:pt>
                <c:pt idx="34015">
                  <c:v>-1.7051400000000001E-2</c:v>
                </c:pt>
                <c:pt idx="34016">
                  <c:v>-1.8546E-2</c:v>
                </c:pt>
                <c:pt idx="34017">
                  <c:v>-1.99732E-2</c:v>
                </c:pt>
                <c:pt idx="34018">
                  <c:v>-2.13315E-2</c:v>
                </c:pt>
                <c:pt idx="34019">
                  <c:v>-2.2619400000000001E-2</c:v>
                </c:pt>
                <c:pt idx="34020">
                  <c:v>-2.3835700000000001E-2</c:v>
                </c:pt>
                <c:pt idx="34021">
                  <c:v>-2.4979299999999999E-2</c:v>
                </c:pt>
                <c:pt idx="34022">
                  <c:v>-2.6049200000000002E-2</c:v>
                </c:pt>
                <c:pt idx="34023">
                  <c:v>-2.7044599999999999E-2</c:v>
                </c:pt>
                <c:pt idx="34024">
                  <c:v>-2.7964800000000001E-2</c:v>
                </c:pt>
                <c:pt idx="34025">
                  <c:v>-2.8809399999999999E-2</c:v>
                </c:pt>
                <c:pt idx="34026">
                  <c:v>-2.95781E-2</c:v>
                </c:pt>
                <c:pt idx="34027">
                  <c:v>-3.0270499999999999E-2</c:v>
                </c:pt>
                <c:pt idx="34028">
                  <c:v>-3.08867E-2</c:v>
                </c:pt>
                <c:pt idx="34029">
                  <c:v>-3.1426799999999998E-2</c:v>
                </c:pt>
                <c:pt idx="34030">
                  <c:v>-3.1891000000000003E-2</c:v>
                </c:pt>
                <c:pt idx="34031">
                  <c:v>-3.2279799999999997E-2</c:v>
                </c:pt>
                <c:pt idx="34032">
                  <c:v>-3.2593700000000003E-2</c:v>
                </c:pt>
                <c:pt idx="34033">
                  <c:v>-3.2833399999999999E-2</c:v>
                </c:pt>
                <c:pt idx="34034">
                  <c:v>-3.2999800000000003E-2</c:v>
                </c:pt>
                <c:pt idx="34035">
                  <c:v>-3.3093699999999997E-2</c:v>
                </c:pt>
                <c:pt idx="34036">
                  <c:v>-3.31165E-2</c:v>
                </c:pt>
                <c:pt idx="34037">
                  <c:v>-3.30692E-2</c:v>
                </c:pt>
                <c:pt idx="34038">
                  <c:v>-3.2953299999999998E-2</c:v>
                </c:pt>
                <c:pt idx="34039">
                  <c:v>-3.2770300000000002E-2</c:v>
                </c:pt>
                <c:pt idx="34040">
                  <c:v>-3.2521799999999997E-2</c:v>
                </c:pt>
                <c:pt idx="34041">
                  <c:v>-3.2209700000000001E-2</c:v>
                </c:pt>
                <c:pt idx="34042">
                  <c:v>-3.1835700000000001E-2</c:v>
                </c:pt>
                <c:pt idx="34043">
                  <c:v>-3.1401900000000003E-2</c:v>
                </c:pt>
                <c:pt idx="34044">
                  <c:v>-3.0910300000000002E-2</c:v>
                </c:pt>
                <c:pt idx="34045">
                  <c:v>-3.0363100000000001E-2</c:v>
                </c:pt>
                <c:pt idx="34046">
                  <c:v>-2.97627E-2</c:v>
                </c:pt>
                <c:pt idx="34047">
                  <c:v>-2.9111399999999999E-2</c:v>
                </c:pt>
                <c:pt idx="34048">
                  <c:v>-2.8411700000000002E-2</c:v>
                </c:pt>
                <c:pt idx="34049">
                  <c:v>-2.7666099999999999E-2</c:v>
                </c:pt>
                <c:pt idx="34050">
                  <c:v>-2.68772E-2</c:v>
                </c:pt>
                <c:pt idx="34051">
                  <c:v>-2.6047799999999999E-2</c:v>
                </c:pt>
                <c:pt idx="34052">
                  <c:v>-2.51807E-2</c:v>
                </c:pt>
                <c:pt idx="34053">
                  <c:v>-2.4278500000000001E-2</c:v>
                </c:pt>
                <c:pt idx="34054">
                  <c:v>-2.3344299999999998E-2</c:v>
                </c:pt>
                <c:pt idx="34055">
                  <c:v>-2.2380899999999999E-2</c:v>
                </c:pt>
                <c:pt idx="34056">
                  <c:v>-2.1391299999999999E-2</c:v>
                </c:pt>
                <c:pt idx="34057">
                  <c:v>-2.0378500000000001E-2</c:v>
                </c:pt>
                <c:pt idx="34058">
                  <c:v>-1.9345399999999999E-2</c:v>
                </c:pt>
                <c:pt idx="34059">
                  <c:v>-1.8295200000000001E-2</c:v>
                </c:pt>
                <c:pt idx="34060">
                  <c:v>-1.72309E-2</c:v>
                </c:pt>
                <c:pt idx="34061">
                  <c:v>-1.6155599999999999E-2</c:v>
                </c:pt>
                <c:pt idx="34062">
                  <c:v>-1.50723E-2</c:v>
                </c:pt>
                <c:pt idx="34063">
                  <c:v>-1.3984E-2</c:v>
                </c:pt>
                <c:pt idx="34064">
                  <c:v>-1.2893999999999999E-2</c:v>
                </c:pt>
                <c:pt idx="34065">
                  <c:v>-1.1805100000000001E-2</c:v>
                </c:pt>
                <c:pt idx="34066">
                  <c:v>-1.07203E-2</c:v>
                </c:pt>
                <c:pt idx="34067" formatCode="0.00E+00">
                  <c:v>-9.6428099999999999E-3</c:v>
                </c:pt>
                <c:pt idx="34068" formatCode="0.00E+00">
                  <c:v>-8.5753900000000004E-3</c:v>
                </c:pt>
                <c:pt idx="34069" formatCode="0.00E+00">
                  <c:v>-7.5210199999999998E-3</c:v>
                </c:pt>
                <c:pt idx="34070" formatCode="0.00E+00">
                  <c:v>-6.4825300000000002E-3</c:v>
                </c:pt>
                <c:pt idx="34071" formatCode="0.00E+00">
                  <c:v>-5.4627499999999997E-3</c:v>
                </c:pt>
                <c:pt idx="34072" formatCode="0.00E+00">
                  <c:v>-4.4644200000000002E-3</c:v>
                </c:pt>
                <c:pt idx="34073" formatCode="0.00E+00">
                  <c:v>-3.49022E-3</c:v>
                </c:pt>
                <c:pt idx="34074" formatCode="0.00E+00">
                  <c:v>-2.5427700000000002E-3</c:v>
                </c:pt>
                <c:pt idx="34075" formatCode="0.00E+00">
                  <c:v>-1.6246100000000001E-3</c:v>
                </c:pt>
                <c:pt idx="34076" formatCode="0.00E+00">
                  <c:v>-7.3820999999999999E-4</c:v>
                </c:pt>
                <c:pt idx="34077" formatCode="0.00E+00">
                  <c:v>1.14067E-4</c:v>
                </c:pt>
                <c:pt idx="34078" formatCode="0.00E+00">
                  <c:v>9.2993000000000004E-4</c:v>
                </c:pt>
                <c:pt idx="34079" formatCode="0.00E+00">
                  <c:v>1.7071899999999999E-3</c:v>
                </c:pt>
                <c:pt idx="34080" formatCode="0.00E+00">
                  <c:v>2.4437500000000002E-3</c:v>
                </c:pt>
                <c:pt idx="34081" formatCode="0.00E+00">
                  <c:v>3.1376199999999998E-3</c:v>
                </c:pt>
                <c:pt idx="34082" formatCode="0.00E+00">
                  <c:v>3.78693E-3</c:v>
                </c:pt>
                <c:pt idx="34083" formatCode="0.00E+00">
                  <c:v>4.3898899999999996E-3</c:v>
                </c:pt>
                <c:pt idx="34084" formatCode="0.00E+00">
                  <c:v>4.9448299999999999E-3</c:v>
                </c:pt>
                <c:pt idx="34085" formatCode="0.00E+00">
                  <c:v>5.4502300000000004E-3</c:v>
                </c:pt>
                <c:pt idx="34086" formatCode="0.00E+00">
                  <c:v>5.9046899999999998E-3</c:v>
                </c:pt>
                <c:pt idx="34087" formatCode="0.00E+00">
                  <c:v>6.3069500000000004E-3</c:v>
                </c:pt>
                <c:pt idx="34088" formatCode="0.00E+00">
                  <c:v>6.6558499999999996E-3</c:v>
                </c:pt>
                <c:pt idx="34089" formatCode="0.00E+00">
                  <c:v>6.9503799999999999E-3</c:v>
                </c:pt>
                <c:pt idx="34090" formatCode="0.00E+00">
                  <c:v>7.18959E-3</c:v>
                </c:pt>
                <c:pt idx="34091" formatCode="0.00E+00">
                  <c:v>7.3726699999999996E-3</c:v>
                </c:pt>
                <c:pt idx="34092" formatCode="0.00E+00">
                  <c:v>7.4989399999999999E-3</c:v>
                </c:pt>
                <c:pt idx="34093" formatCode="0.00E+00">
                  <c:v>7.56786E-3</c:v>
                </c:pt>
                <c:pt idx="34094" formatCode="0.00E+00">
                  <c:v>7.5790299999999996E-3</c:v>
                </c:pt>
                <c:pt idx="34095" formatCode="0.00E+00">
                  <c:v>7.5321800000000003E-3</c:v>
                </c:pt>
                <c:pt idx="34096" formatCode="0.00E+00">
                  <c:v>7.4271900000000002E-3</c:v>
                </c:pt>
                <c:pt idx="34097" formatCode="0.00E+00">
                  <c:v>7.26408E-3</c:v>
                </c:pt>
                <c:pt idx="34098" formatCode="0.00E+00">
                  <c:v>7.0429899999999998E-3</c:v>
                </c:pt>
                <c:pt idx="34099" formatCode="0.00E+00">
                  <c:v>6.7641999999999997E-3</c:v>
                </c:pt>
                <c:pt idx="34100" formatCode="0.00E+00">
                  <c:v>6.4281299999999998E-3</c:v>
                </c:pt>
                <c:pt idx="34101" formatCode="0.00E+00">
                  <c:v>6.0353400000000001E-3</c:v>
                </c:pt>
                <c:pt idx="34102" formatCode="0.00E+00">
                  <c:v>5.5865400000000001E-3</c:v>
                </c:pt>
                <c:pt idx="34103" formatCode="0.00E+00">
                  <c:v>5.0825499999999999E-3</c:v>
                </c:pt>
                <c:pt idx="34104" formatCode="0.00E+00">
                  <c:v>4.5243000000000002E-3</c:v>
                </c:pt>
                <c:pt idx="34105" formatCode="0.00E+00">
                  <c:v>3.9128899999999996E-3</c:v>
                </c:pt>
                <c:pt idx="34106" formatCode="0.00E+00">
                  <c:v>3.24954E-3</c:v>
                </c:pt>
                <c:pt idx="34107" formatCode="0.00E+00">
                  <c:v>2.5355600000000001E-3</c:v>
                </c:pt>
                <c:pt idx="34108" formatCode="0.00E+00">
                  <c:v>1.77243E-3</c:v>
                </c:pt>
                <c:pt idx="34109" formatCode="0.00E+00">
                  <c:v>9.6176400000000004E-4</c:v>
                </c:pt>
                <c:pt idx="34110" formatCode="0.00E+00">
                  <c:v>1.05294E-4</c:v>
                </c:pt>
                <c:pt idx="34111" formatCode="0.00E+00">
                  <c:v>-7.9518500000000001E-4</c:v>
                </c:pt>
                <c:pt idx="34112" formatCode="0.00E+00">
                  <c:v>-1.7377899999999999E-3</c:v>
                </c:pt>
                <c:pt idx="34113" formatCode="0.00E+00">
                  <c:v>-2.7205100000000002E-3</c:v>
                </c:pt>
                <c:pt idx="34114" formatCode="0.00E+00">
                  <c:v>-3.74122E-3</c:v>
                </c:pt>
                <c:pt idx="34115" formatCode="0.00E+00">
                  <c:v>-4.7976900000000003E-3</c:v>
                </c:pt>
                <c:pt idx="34116" formatCode="0.00E+00">
                  <c:v>-5.8875799999999999E-3</c:v>
                </c:pt>
                <c:pt idx="34117" formatCode="0.00E+00">
                  <c:v>-7.0084500000000003E-3</c:v>
                </c:pt>
                <c:pt idx="34118" formatCode="0.00E+00">
                  <c:v>-8.1578099999999997E-3</c:v>
                </c:pt>
                <c:pt idx="34119" formatCode="0.00E+00">
                  <c:v>-9.3331100000000004E-3</c:v>
                </c:pt>
                <c:pt idx="34120">
                  <c:v>-1.0531799999999999E-2</c:v>
                </c:pt>
                <c:pt idx="34121">
                  <c:v>-1.17511E-2</c:v>
                </c:pt>
                <c:pt idx="34122">
                  <c:v>-1.2988299999999999E-2</c:v>
                </c:pt>
                <c:pt idx="34123">
                  <c:v>-1.4240600000000001E-2</c:v>
                </c:pt>
                <c:pt idx="34124">
                  <c:v>-1.5505E-2</c:v>
                </c:pt>
                <c:pt idx="34125">
                  <c:v>-1.6778700000000001E-2</c:v>
                </c:pt>
                <c:pt idx="34126">
                  <c:v>-1.80588E-2</c:v>
                </c:pt>
                <c:pt idx="34127">
                  <c:v>-1.93422E-2</c:v>
                </c:pt>
                <c:pt idx="34128">
                  <c:v>-2.06258E-2</c:v>
                </c:pt>
                <c:pt idx="34129">
                  <c:v>-2.1906800000000001E-2</c:v>
                </c:pt>
                <c:pt idx="34130">
                  <c:v>-2.3182000000000001E-2</c:v>
                </c:pt>
                <c:pt idx="34131">
                  <c:v>-2.4448399999999999E-2</c:v>
                </c:pt>
                <c:pt idx="34132">
                  <c:v>-2.5702699999999998E-2</c:v>
                </c:pt>
                <c:pt idx="34133">
                  <c:v>-2.69421E-2</c:v>
                </c:pt>
                <c:pt idx="34134">
                  <c:v>-2.81637E-2</c:v>
                </c:pt>
                <c:pt idx="34135">
                  <c:v>-2.9364500000000002E-2</c:v>
                </c:pt>
                <c:pt idx="34136">
                  <c:v>-3.0541599999999999E-2</c:v>
                </c:pt>
                <c:pt idx="34137">
                  <c:v>-3.1691499999999997E-2</c:v>
                </c:pt>
                <c:pt idx="34138">
                  <c:v>-3.2811100000000003E-2</c:v>
                </c:pt>
                <c:pt idx="34139">
                  <c:v>-3.3897499999999997E-2</c:v>
                </c:pt>
                <c:pt idx="34140">
                  <c:v>-3.4947899999999997E-2</c:v>
                </c:pt>
                <c:pt idx="34141">
                  <c:v>-3.5959400000000002E-2</c:v>
                </c:pt>
                <c:pt idx="34142">
                  <c:v>-3.6929499999999997E-2</c:v>
                </c:pt>
                <c:pt idx="34143">
                  <c:v>-3.7855300000000001E-2</c:v>
                </c:pt>
                <c:pt idx="34144">
                  <c:v>-3.8734400000000002E-2</c:v>
                </c:pt>
                <c:pt idx="34145">
                  <c:v>-3.9564200000000001E-2</c:v>
                </c:pt>
                <c:pt idx="34146">
                  <c:v>-4.0342299999999998E-2</c:v>
                </c:pt>
                <c:pt idx="34147">
                  <c:v>-4.1066400000000003E-2</c:v>
                </c:pt>
                <c:pt idx="34148">
                  <c:v>-4.1734399999999998E-2</c:v>
                </c:pt>
                <c:pt idx="34149">
                  <c:v>-4.2344100000000003E-2</c:v>
                </c:pt>
                <c:pt idx="34150">
                  <c:v>-4.2893500000000001E-2</c:v>
                </c:pt>
                <c:pt idx="34151">
                  <c:v>-4.3380599999999998E-2</c:v>
                </c:pt>
                <c:pt idx="34152">
                  <c:v>-4.3803700000000001E-2</c:v>
                </c:pt>
                <c:pt idx="34153">
                  <c:v>-4.4160999999999999E-2</c:v>
                </c:pt>
                <c:pt idx="34154">
                  <c:v>-4.4450900000000002E-2</c:v>
                </c:pt>
                <c:pt idx="34155">
                  <c:v>-4.46719E-2</c:v>
                </c:pt>
                <c:pt idx="34156">
                  <c:v>-4.4822399999999998E-2</c:v>
                </c:pt>
                <c:pt idx="34157">
                  <c:v>-4.4901000000000003E-2</c:v>
                </c:pt>
                <c:pt idx="34158">
                  <c:v>-4.4906700000000001E-2</c:v>
                </c:pt>
                <c:pt idx="34159">
                  <c:v>-4.4838700000000002E-2</c:v>
                </c:pt>
                <c:pt idx="34160">
                  <c:v>-4.4696300000000001E-2</c:v>
                </c:pt>
                <c:pt idx="34161">
                  <c:v>-4.4478799999999999E-2</c:v>
                </c:pt>
                <c:pt idx="34162">
                  <c:v>-4.4185700000000001E-2</c:v>
                </c:pt>
                <c:pt idx="34163">
                  <c:v>-4.3816599999999997E-2</c:v>
                </c:pt>
                <c:pt idx="34164">
                  <c:v>-4.3370899999999997E-2</c:v>
                </c:pt>
                <c:pt idx="34165">
                  <c:v>-4.2848299999999999E-2</c:v>
                </c:pt>
                <c:pt idx="34166">
                  <c:v>-4.2248599999999997E-2</c:v>
                </c:pt>
                <c:pt idx="34167">
                  <c:v>-4.1571900000000002E-2</c:v>
                </c:pt>
                <c:pt idx="34168">
                  <c:v>-4.0818599999999997E-2</c:v>
                </c:pt>
                <c:pt idx="34169">
                  <c:v>-3.9989400000000001E-2</c:v>
                </c:pt>
                <c:pt idx="34170">
                  <c:v>-3.9084800000000003E-2</c:v>
                </c:pt>
                <c:pt idx="34171">
                  <c:v>-3.81055E-2</c:v>
                </c:pt>
                <c:pt idx="34172">
                  <c:v>-3.70522E-2</c:v>
                </c:pt>
                <c:pt idx="34173">
                  <c:v>-3.5926300000000001E-2</c:v>
                </c:pt>
                <c:pt idx="34174">
                  <c:v>-3.47289E-2</c:v>
                </c:pt>
                <c:pt idx="34175">
                  <c:v>-3.3461400000000002E-2</c:v>
                </c:pt>
                <c:pt idx="34176">
                  <c:v>-3.2125099999999997E-2</c:v>
                </c:pt>
                <c:pt idx="34177">
                  <c:v>-3.0721499999999999E-2</c:v>
                </c:pt>
                <c:pt idx="34178">
                  <c:v>-2.9252299999999998E-2</c:v>
                </c:pt>
                <c:pt idx="34179">
                  <c:v>-2.7719299999999999E-2</c:v>
                </c:pt>
                <c:pt idx="34180">
                  <c:v>-2.6124399999999999E-2</c:v>
                </c:pt>
                <c:pt idx="34181">
                  <c:v>-2.4469399999999999E-2</c:v>
                </c:pt>
                <c:pt idx="34182">
                  <c:v>-2.2756599999999998E-2</c:v>
                </c:pt>
                <c:pt idx="34183">
                  <c:v>-2.0988400000000001E-2</c:v>
                </c:pt>
                <c:pt idx="34184">
                  <c:v>-1.9167799999999999E-2</c:v>
                </c:pt>
                <c:pt idx="34185">
                  <c:v>-1.7297400000000001E-2</c:v>
                </c:pt>
                <c:pt idx="34186">
                  <c:v>-1.53797E-2</c:v>
                </c:pt>
                <c:pt idx="34187">
                  <c:v>-1.3417E-2</c:v>
                </c:pt>
                <c:pt idx="34188">
                  <c:v>-1.14121E-2</c:v>
                </c:pt>
                <c:pt idx="34189" formatCode="0.00E+00">
                  <c:v>-9.3679000000000002E-3</c:v>
                </c:pt>
                <c:pt idx="34190" formatCode="0.00E+00">
                  <c:v>-7.2876599999999996E-3</c:v>
                </c:pt>
                <c:pt idx="34191" formatCode="0.00E+00">
                  <c:v>-5.1745100000000002E-3</c:v>
                </c:pt>
                <c:pt idx="34192" formatCode="0.00E+00">
                  <c:v>-3.0315699999999999E-3</c:v>
                </c:pt>
                <c:pt idx="34193" formatCode="0.00E+00">
                  <c:v>-8.6219400000000005E-4</c:v>
                </c:pt>
                <c:pt idx="34194" formatCode="0.00E+00">
                  <c:v>1.33004E-3</c:v>
                </c:pt>
                <c:pt idx="34195" formatCode="0.00E+00">
                  <c:v>3.5415799999999999E-3</c:v>
                </c:pt>
                <c:pt idx="34196" formatCode="0.00E+00">
                  <c:v>5.7687800000000003E-3</c:v>
                </c:pt>
                <c:pt idx="34197" formatCode="0.00E+00">
                  <c:v>8.0078200000000006E-3</c:v>
                </c:pt>
                <c:pt idx="34198">
                  <c:v>1.0254900000000001E-2</c:v>
                </c:pt>
                <c:pt idx="34199">
                  <c:v>1.25066E-2</c:v>
                </c:pt>
                <c:pt idx="34200">
                  <c:v>1.47595E-2</c:v>
                </c:pt>
                <c:pt idx="34201">
                  <c:v>1.7009900000000001E-2</c:v>
                </c:pt>
                <c:pt idx="34202">
                  <c:v>1.9254E-2</c:v>
                </c:pt>
                <c:pt idx="34203">
                  <c:v>2.1488E-2</c:v>
                </c:pt>
                <c:pt idx="34204">
                  <c:v>2.3708400000000001E-2</c:v>
                </c:pt>
                <c:pt idx="34205">
                  <c:v>2.59116E-2</c:v>
                </c:pt>
                <c:pt idx="34206">
                  <c:v>2.80942E-2</c:v>
                </c:pt>
                <c:pt idx="34207">
                  <c:v>3.0252500000000002E-2</c:v>
                </c:pt>
                <c:pt idx="34208">
                  <c:v>3.23827E-2</c:v>
                </c:pt>
                <c:pt idx="34209">
                  <c:v>3.4480999999999998E-2</c:v>
                </c:pt>
                <c:pt idx="34210">
                  <c:v>3.6543600000000002E-2</c:v>
                </c:pt>
                <c:pt idx="34211">
                  <c:v>3.8566700000000002E-2</c:v>
                </c:pt>
                <c:pt idx="34212">
                  <c:v>4.0547E-2</c:v>
                </c:pt>
                <c:pt idx="34213">
                  <c:v>4.2480900000000002E-2</c:v>
                </c:pt>
                <c:pt idx="34214">
                  <c:v>4.4365500000000002E-2</c:v>
                </c:pt>
                <c:pt idx="34215">
                  <c:v>4.6197700000000001E-2</c:v>
                </c:pt>
                <c:pt idx="34216">
                  <c:v>4.7974299999999998E-2</c:v>
                </c:pt>
                <c:pt idx="34217">
                  <c:v>4.9692100000000003E-2</c:v>
                </c:pt>
                <c:pt idx="34218">
                  <c:v>5.1348100000000001E-2</c:v>
                </c:pt>
                <c:pt idx="34219">
                  <c:v>5.2939300000000002E-2</c:v>
                </c:pt>
                <c:pt idx="34220">
                  <c:v>5.44626E-2</c:v>
                </c:pt>
                <c:pt idx="34221">
                  <c:v>5.5915300000000001E-2</c:v>
                </c:pt>
                <c:pt idx="34222">
                  <c:v>5.7294499999999998E-2</c:v>
                </c:pt>
                <c:pt idx="34223">
                  <c:v>5.85976E-2</c:v>
                </c:pt>
                <c:pt idx="34224">
                  <c:v>5.9821899999999997E-2</c:v>
                </c:pt>
                <c:pt idx="34225">
                  <c:v>6.09648E-2</c:v>
                </c:pt>
                <c:pt idx="34226">
                  <c:v>6.2024099999999999E-2</c:v>
                </c:pt>
                <c:pt idx="34227">
                  <c:v>6.2997499999999998E-2</c:v>
                </c:pt>
                <c:pt idx="34228">
                  <c:v>6.3883300000000004E-2</c:v>
                </c:pt>
                <c:pt idx="34229">
                  <c:v>6.4679899999999999E-2</c:v>
                </c:pt>
                <c:pt idx="34230">
                  <c:v>6.5385700000000005E-2</c:v>
                </c:pt>
                <c:pt idx="34231">
                  <c:v>6.5999299999999997E-2</c:v>
                </c:pt>
                <c:pt idx="34232">
                  <c:v>6.6519599999999998E-2</c:v>
                </c:pt>
                <c:pt idx="34233">
                  <c:v>6.6945299999999999E-2</c:v>
                </c:pt>
                <c:pt idx="34234">
                  <c:v>6.7275100000000004E-2</c:v>
                </c:pt>
                <c:pt idx="34235">
                  <c:v>6.7507600000000001E-2</c:v>
                </c:pt>
                <c:pt idx="34236">
                  <c:v>6.7641999999999994E-2</c:v>
                </c:pt>
                <c:pt idx="34237">
                  <c:v>6.7678000000000002E-2</c:v>
                </c:pt>
                <c:pt idx="34238">
                  <c:v>6.7615700000000001E-2</c:v>
                </c:pt>
                <c:pt idx="34239">
                  <c:v>6.7454799999999995E-2</c:v>
                </c:pt>
                <c:pt idx="34240">
                  <c:v>6.7194900000000002E-2</c:v>
                </c:pt>
                <c:pt idx="34241">
                  <c:v>6.6836000000000007E-2</c:v>
                </c:pt>
                <c:pt idx="34242">
                  <c:v>6.6378300000000001E-2</c:v>
                </c:pt>
                <c:pt idx="34243">
                  <c:v>6.58218E-2</c:v>
                </c:pt>
                <c:pt idx="34244">
                  <c:v>6.5167100000000006E-2</c:v>
                </c:pt>
                <c:pt idx="34245">
                  <c:v>6.4414600000000002E-2</c:v>
                </c:pt>
                <c:pt idx="34246">
                  <c:v>6.3564999999999997E-2</c:v>
                </c:pt>
                <c:pt idx="34247">
                  <c:v>6.2618900000000005E-2</c:v>
                </c:pt>
                <c:pt idx="34248">
                  <c:v>6.1577600000000003E-2</c:v>
                </c:pt>
                <c:pt idx="34249">
                  <c:v>6.0442700000000002E-2</c:v>
                </c:pt>
                <c:pt idx="34250">
                  <c:v>5.9215999999999998E-2</c:v>
                </c:pt>
                <c:pt idx="34251">
                  <c:v>5.7898900000000003E-2</c:v>
                </c:pt>
                <c:pt idx="34252">
                  <c:v>5.6492899999999999E-2</c:v>
                </c:pt>
                <c:pt idx="34253">
                  <c:v>5.4999800000000001E-2</c:v>
                </c:pt>
                <c:pt idx="34254">
                  <c:v>5.3421799999999998E-2</c:v>
                </c:pt>
                <c:pt idx="34255">
                  <c:v>5.1761099999999997E-2</c:v>
                </c:pt>
                <c:pt idx="34256">
                  <c:v>5.0020200000000001E-2</c:v>
                </c:pt>
                <c:pt idx="34257">
                  <c:v>4.8201300000000002E-2</c:v>
                </c:pt>
                <c:pt idx="34258">
                  <c:v>4.6307099999999997E-2</c:v>
                </c:pt>
                <c:pt idx="34259">
                  <c:v>4.43401E-2</c:v>
                </c:pt>
                <c:pt idx="34260">
                  <c:v>4.2303399999999998E-2</c:v>
                </c:pt>
                <c:pt idx="34261">
                  <c:v>4.0200100000000002E-2</c:v>
                </c:pt>
                <c:pt idx="34262">
                  <c:v>3.8033299999999999E-2</c:v>
                </c:pt>
                <c:pt idx="34263">
                  <c:v>3.5806200000000003E-2</c:v>
                </c:pt>
                <c:pt idx="34264">
                  <c:v>3.3522000000000003E-2</c:v>
                </c:pt>
                <c:pt idx="34265">
                  <c:v>3.1183700000000002E-2</c:v>
                </c:pt>
                <c:pt idx="34266">
                  <c:v>2.8794400000000001E-2</c:v>
                </c:pt>
                <c:pt idx="34267">
                  <c:v>2.6357800000000001E-2</c:v>
                </c:pt>
                <c:pt idx="34268">
                  <c:v>2.3877800000000001E-2</c:v>
                </c:pt>
                <c:pt idx="34269">
                  <c:v>2.13583E-2</c:v>
                </c:pt>
                <c:pt idx="34270">
                  <c:v>1.88031E-2</c:v>
                </c:pt>
                <c:pt idx="34271">
                  <c:v>1.62157E-2</c:v>
                </c:pt>
                <c:pt idx="34272">
                  <c:v>1.35998E-2</c:v>
                </c:pt>
                <c:pt idx="34273">
                  <c:v>1.09598E-2</c:v>
                </c:pt>
                <c:pt idx="34274" formatCode="0.00E+00">
                  <c:v>8.2997899999999996E-3</c:v>
                </c:pt>
                <c:pt idx="34275" formatCode="0.00E+00">
                  <c:v>5.6236400000000001E-3</c:v>
                </c:pt>
                <c:pt idx="34276" formatCode="0.00E+00">
                  <c:v>2.9348999999999998E-3</c:v>
                </c:pt>
                <c:pt idx="34277" formatCode="0.00E+00">
                  <c:v>2.3735299999999999E-4</c:v>
                </c:pt>
                <c:pt idx="34278" formatCode="0.00E+00">
                  <c:v>-2.4648299999999999E-3</c:v>
                </c:pt>
                <c:pt idx="34279" formatCode="0.00E+00">
                  <c:v>-5.16739E-3</c:v>
                </c:pt>
                <c:pt idx="34280" formatCode="0.00E+00">
                  <c:v>-7.8662000000000003E-3</c:v>
                </c:pt>
                <c:pt idx="34281">
                  <c:v>-1.05568E-2</c:v>
                </c:pt>
                <c:pt idx="34282">
                  <c:v>-1.3234599999999999E-2</c:v>
                </c:pt>
                <c:pt idx="34283">
                  <c:v>-1.5894800000000001E-2</c:v>
                </c:pt>
                <c:pt idx="34284">
                  <c:v>-1.8533999999999998E-2</c:v>
                </c:pt>
                <c:pt idx="34285">
                  <c:v>-2.1148900000000002E-2</c:v>
                </c:pt>
                <c:pt idx="34286">
                  <c:v>-2.3735699999999998E-2</c:v>
                </c:pt>
                <c:pt idx="34287">
                  <c:v>-2.6290500000000001E-2</c:v>
                </c:pt>
                <c:pt idx="34288">
                  <c:v>-2.8809299999999999E-2</c:v>
                </c:pt>
                <c:pt idx="34289">
                  <c:v>-3.1288099999999999E-2</c:v>
                </c:pt>
                <c:pt idx="34290">
                  <c:v>-3.3723099999999999E-2</c:v>
                </c:pt>
                <c:pt idx="34291">
                  <c:v>-3.61106E-2</c:v>
                </c:pt>
                <c:pt idx="34292">
                  <c:v>-3.8447099999999998E-2</c:v>
                </c:pt>
                <c:pt idx="34293">
                  <c:v>-4.0729399999999999E-2</c:v>
                </c:pt>
                <c:pt idx="34294">
                  <c:v>-4.2954100000000002E-2</c:v>
                </c:pt>
                <c:pt idx="34295">
                  <c:v>-4.5117999999999998E-2</c:v>
                </c:pt>
                <c:pt idx="34296">
                  <c:v>-4.7218200000000002E-2</c:v>
                </c:pt>
                <c:pt idx="34297">
                  <c:v>-4.92521E-2</c:v>
                </c:pt>
                <c:pt idx="34298">
                  <c:v>-5.12168E-2</c:v>
                </c:pt>
                <c:pt idx="34299">
                  <c:v>-5.3109299999999998E-2</c:v>
                </c:pt>
                <c:pt idx="34300">
                  <c:v>-5.4926599999999999E-2</c:v>
                </c:pt>
                <c:pt idx="34301">
                  <c:v>-5.6666099999999997E-2</c:v>
                </c:pt>
                <c:pt idx="34302">
                  <c:v>-5.8325500000000002E-2</c:v>
                </c:pt>
                <c:pt idx="34303">
                  <c:v>-5.9902200000000003E-2</c:v>
                </c:pt>
                <c:pt idx="34304">
                  <c:v>-6.1394200000000003E-2</c:v>
                </c:pt>
                <c:pt idx="34305">
                  <c:v>-6.2799199999999999E-2</c:v>
                </c:pt>
                <c:pt idx="34306">
                  <c:v>-6.4115400000000003E-2</c:v>
                </c:pt>
                <c:pt idx="34307">
                  <c:v>-6.5341099999999999E-2</c:v>
                </c:pt>
                <c:pt idx="34308">
                  <c:v>-6.6474800000000001E-2</c:v>
                </c:pt>
                <c:pt idx="34309">
                  <c:v>-6.7515400000000003E-2</c:v>
                </c:pt>
                <c:pt idx="34310">
                  <c:v>-6.8461800000000003E-2</c:v>
                </c:pt>
                <c:pt idx="34311">
                  <c:v>-6.9312799999999994E-2</c:v>
                </c:pt>
                <c:pt idx="34312">
                  <c:v>-7.0067500000000005E-2</c:v>
                </c:pt>
                <c:pt idx="34313">
                  <c:v>-7.0724999999999996E-2</c:v>
                </c:pt>
                <c:pt idx="34314">
                  <c:v>-7.1284600000000004E-2</c:v>
                </c:pt>
                <c:pt idx="34315">
                  <c:v>-7.1746299999999999E-2</c:v>
                </c:pt>
                <c:pt idx="34316">
                  <c:v>-7.2110099999999996E-2</c:v>
                </c:pt>
                <c:pt idx="34317">
                  <c:v>-7.2376200000000002E-2</c:v>
                </c:pt>
                <c:pt idx="34318">
                  <c:v>-7.2544499999999998E-2</c:v>
                </c:pt>
                <c:pt idx="34319">
                  <c:v>-7.2615299999999994E-2</c:v>
                </c:pt>
                <c:pt idx="34320">
                  <c:v>-7.2589100000000004E-2</c:v>
                </c:pt>
                <c:pt idx="34321">
                  <c:v>-7.2466100000000006E-2</c:v>
                </c:pt>
                <c:pt idx="34322">
                  <c:v>-7.2247000000000006E-2</c:v>
                </c:pt>
                <c:pt idx="34323">
                  <c:v>-7.1932200000000002E-2</c:v>
                </c:pt>
                <c:pt idx="34324">
                  <c:v>-7.1522699999999995E-2</c:v>
                </c:pt>
                <c:pt idx="34325">
                  <c:v>-7.102E-2</c:v>
                </c:pt>
                <c:pt idx="34326">
                  <c:v>-7.0425399999999999E-2</c:v>
                </c:pt>
                <c:pt idx="34327">
                  <c:v>-6.9740499999999997E-2</c:v>
                </c:pt>
                <c:pt idx="34328">
                  <c:v>-6.8967000000000001E-2</c:v>
                </c:pt>
                <c:pt idx="34329">
                  <c:v>-6.8106700000000006E-2</c:v>
                </c:pt>
                <c:pt idx="34330">
                  <c:v>-6.7161100000000001E-2</c:v>
                </c:pt>
                <c:pt idx="34331">
                  <c:v>-6.6131800000000004E-2</c:v>
                </c:pt>
                <c:pt idx="34332">
                  <c:v>-6.50202E-2</c:v>
                </c:pt>
                <c:pt idx="34333">
                  <c:v>-6.3828200000000002E-2</c:v>
                </c:pt>
                <c:pt idx="34334">
                  <c:v>-6.2558199999999994E-2</c:v>
                </c:pt>
                <c:pt idx="34335">
                  <c:v>-6.1212599999999999E-2</c:v>
                </c:pt>
                <c:pt idx="34336">
                  <c:v>-5.9794100000000003E-2</c:v>
                </c:pt>
                <c:pt idx="34337">
                  <c:v>-5.8305900000000001E-2</c:v>
                </c:pt>
                <c:pt idx="34338">
                  <c:v>-5.6751500000000003E-2</c:v>
                </c:pt>
                <c:pt idx="34339">
                  <c:v>-5.5134200000000001E-2</c:v>
                </c:pt>
                <c:pt idx="34340">
                  <c:v>-5.3456999999999998E-2</c:v>
                </c:pt>
                <c:pt idx="34341">
                  <c:v>-5.1722999999999998E-2</c:v>
                </c:pt>
                <c:pt idx="34342">
                  <c:v>-4.9935399999999998E-2</c:v>
                </c:pt>
                <c:pt idx="34343">
                  <c:v>-4.80977E-2</c:v>
                </c:pt>
                <c:pt idx="34344">
                  <c:v>-4.6213499999999998E-2</c:v>
                </c:pt>
                <c:pt idx="34345">
                  <c:v>-4.4286499999999999E-2</c:v>
                </c:pt>
                <c:pt idx="34346">
                  <c:v>-4.2320700000000003E-2</c:v>
                </c:pt>
                <c:pt idx="34347">
                  <c:v>-4.03197E-2</c:v>
                </c:pt>
                <c:pt idx="34348">
                  <c:v>-3.82872E-2</c:v>
                </c:pt>
                <c:pt idx="34349">
                  <c:v>-3.6226899999999999E-2</c:v>
                </c:pt>
                <c:pt idx="34350">
                  <c:v>-3.4142899999999997E-2</c:v>
                </c:pt>
                <c:pt idx="34351">
                  <c:v>-3.2038700000000003E-2</c:v>
                </c:pt>
                <c:pt idx="34352">
                  <c:v>-2.9917699999999998E-2</c:v>
                </c:pt>
                <c:pt idx="34353">
                  <c:v>-2.7782999999999999E-2</c:v>
                </c:pt>
                <c:pt idx="34354">
                  <c:v>-2.5637699999999999E-2</c:v>
                </c:pt>
                <c:pt idx="34355">
                  <c:v>-2.3485499999999999E-2</c:v>
                </c:pt>
                <c:pt idx="34356">
                  <c:v>-2.1329999999999998E-2</c:v>
                </c:pt>
                <c:pt idx="34357">
                  <c:v>-1.9175000000000001E-2</c:v>
                </c:pt>
                <c:pt idx="34358">
                  <c:v>-1.7024500000000001E-2</c:v>
                </c:pt>
                <c:pt idx="34359">
                  <c:v>-1.4882299999999999E-2</c:v>
                </c:pt>
                <c:pt idx="34360">
                  <c:v>-1.2752599999999999E-2</c:v>
                </c:pt>
                <c:pt idx="34361">
                  <c:v>-1.064E-2</c:v>
                </c:pt>
                <c:pt idx="34362" formatCode="0.00E+00">
                  <c:v>-8.5486499999999997E-3</c:v>
                </c:pt>
                <c:pt idx="34363" formatCode="0.00E+00">
                  <c:v>-6.4818100000000002E-3</c:v>
                </c:pt>
                <c:pt idx="34364" formatCode="0.00E+00">
                  <c:v>-4.4425200000000001E-3</c:v>
                </c:pt>
                <c:pt idx="34365" formatCode="0.00E+00">
                  <c:v>-2.4340299999999998E-3</c:v>
                </c:pt>
                <c:pt idx="34366" formatCode="0.00E+00">
                  <c:v>-4.5982199999999998E-4</c:v>
                </c:pt>
                <c:pt idx="34367" formatCode="0.00E+00">
                  <c:v>1.4765100000000001E-3</c:v>
                </c:pt>
                <c:pt idx="34368" formatCode="0.00E+00">
                  <c:v>3.3712299999999998E-3</c:v>
                </c:pt>
                <c:pt idx="34369" formatCode="0.00E+00">
                  <c:v>5.2206900000000001E-3</c:v>
                </c:pt>
                <c:pt idx="34370" formatCode="0.00E+00">
                  <c:v>7.0215499999999997E-3</c:v>
                </c:pt>
                <c:pt idx="34371" formatCode="0.00E+00">
                  <c:v>8.7708899999999999E-3</c:v>
                </c:pt>
                <c:pt idx="34372">
                  <c:v>1.0465800000000001E-2</c:v>
                </c:pt>
                <c:pt idx="34373">
                  <c:v>1.21035E-2</c:v>
                </c:pt>
                <c:pt idx="34374">
                  <c:v>1.36808E-2</c:v>
                </c:pt>
                <c:pt idx="34375">
                  <c:v>1.51951E-2</c:v>
                </c:pt>
                <c:pt idx="34376">
                  <c:v>1.6643700000000001E-2</c:v>
                </c:pt>
                <c:pt idx="34377">
                  <c:v>1.8024399999999999E-2</c:v>
                </c:pt>
                <c:pt idx="34378">
                  <c:v>1.93352E-2</c:v>
                </c:pt>
                <c:pt idx="34379">
                  <c:v>2.0574100000000001E-2</c:v>
                </c:pt>
                <c:pt idx="34380">
                  <c:v>2.1739600000000001E-2</c:v>
                </c:pt>
                <c:pt idx="34381">
                  <c:v>2.2830799999999998E-2</c:v>
                </c:pt>
                <c:pt idx="34382">
                  <c:v>2.38464E-2</c:v>
                </c:pt>
                <c:pt idx="34383">
                  <c:v>2.47852E-2</c:v>
                </c:pt>
                <c:pt idx="34384">
                  <c:v>2.56457E-2</c:v>
                </c:pt>
                <c:pt idx="34385">
                  <c:v>2.6427300000000001E-2</c:v>
                </c:pt>
                <c:pt idx="34386">
                  <c:v>2.71291E-2</c:v>
                </c:pt>
                <c:pt idx="34387">
                  <c:v>2.7750199999999999E-2</c:v>
                </c:pt>
                <c:pt idx="34388">
                  <c:v>2.82892E-2</c:v>
                </c:pt>
                <c:pt idx="34389">
                  <c:v>2.8745400000000001E-2</c:v>
                </c:pt>
                <c:pt idx="34390">
                  <c:v>2.91182E-2</c:v>
                </c:pt>
                <c:pt idx="34391">
                  <c:v>2.9406999999999999E-2</c:v>
                </c:pt>
                <c:pt idx="34392">
                  <c:v>2.9611599999999998E-2</c:v>
                </c:pt>
                <c:pt idx="34393">
                  <c:v>2.97316E-2</c:v>
                </c:pt>
                <c:pt idx="34394">
                  <c:v>2.9767100000000001E-2</c:v>
                </c:pt>
                <c:pt idx="34395">
                  <c:v>2.9718399999999999E-2</c:v>
                </c:pt>
                <c:pt idx="34396">
                  <c:v>2.9586000000000001E-2</c:v>
                </c:pt>
                <c:pt idx="34397">
                  <c:v>2.9370799999999999E-2</c:v>
                </c:pt>
                <c:pt idx="34398">
                  <c:v>2.9074099999999999E-2</c:v>
                </c:pt>
                <c:pt idx="34399">
                  <c:v>2.8697299999999999E-2</c:v>
                </c:pt>
                <c:pt idx="34400">
                  <c:v>2.8241100000000002E-2</c:v>
                </c:pt>
                <c:pt idx="34401">
                  <c:v>2.7706399999999999E-2</c:v>
                </c:pt>
                <c:pt idx="34402">
                  <c:v>2.7094699999999999E-2</c:v>
                </c:pt>
                <c:pt idx="34403">
                  <c:v>2.6407900000000002E-2</c:v>
                </c:pt>
                <c:pt idx="34404">
                  <c:v>2.5649000000000002E-2</c:v>
                </c:pt>
                <c:pt idx="34405">
                  <c:v>2.4820499999999999E-2</c:v>
                </c:pt>
                <c:pt idx="34406">
                  <c:v>2.3924500000000001E-2</c:v>
                </c:pt>
                <c:pt idx="34407">
                  <c:v>2.2962699999999999E-2</c:v>
                </c:pt>
                <c:pt idx="34408">
                  <c:v>2.19373E-2</c:v>
                </c:pt>
                <c:pt idx="34409">
                  <c:v>2.0851100000000001E-2</c:v>
                </c:pt>
                <c:pt idx="34410">
                  <c:v>1.9706000000000001E-2</c:v>
                </c:pt>
                <c:pt idx="34411">
                  <c:v>1.8503800000000001E-2</c:v>
                </c:pt>
                <c:pt idx="34412">
                  <c:v>1.72468E-2</c:v>
                </c:pt>
                <c:pt idx="34413">
                  <c:v>1.59381E-2</c:v>
                </c:pt>
                <c:pt idx="34414">
                  <c:v>1.45807E-2</c:v>
                </c:pt>
                <c:pt idx="34415">
                  <c:v>1.3178E-2</c:v>
                </c:pt>
                <c:pt idx="34416">
                  <c:v>1.17334E-2</c:v>
                </c:pt>
                <c:pt idx="34417">
                  <c:v>1.025E-2</c:v>
                </c:pt>
                <c:pt idx="34418" formatCode="0.00E+00">
                  <c:v>8.7303799999999994E-3</c:v>
                </c:pt>
                <c:pt idx="34419" formatCode="0.00E+00">
                  <c:v>7.1770999999999996E-3</c:v>
                </c:pt>
                <c:pt idx="34420" formatCode="0.00E+00">
                  <c:v>5.5928599999999998E-3</c:v>
                </c:pt>
                <c:pt idx="34421" formatCode="0.00E+00">
                  <c:v>3.98073E-3</c:v>
                </c:pt>
                <c:pt idx="34422" formatCode="0.00E+00">
                  <c:v>2.3442300000000001E-3</c:v>
                </c:pt>
                <c:pt idx="34423" formatCode="0.00E+00">
                  <c:v>6.8718900000000005E-4</c:v>
                </c:pt>
                <c:pt idx="34424" formatCode="0.00E+00">
                  <c:v>-9.865099999999999E-4</c:v>
                </c:pt>
                <c:pt idx="34425" formatCode="0.00E+00">
                  <c:v>-2.6731300000000001E-3</c:v>
                </c:pt>
                <c:pt idx="34426" formatCode="0.00E+00">
                  <c:v>-4.3691199999999998E-3</c:v>
                </c:pt>
                <c:pt idx="34427" formatCode="0.00E+00">
                  <c:v>-6.0711000000000003E-3</c:v>
                </c:pt>
                <c:pt idx="34428" formatCode="0.00E+00">
                  <c:v>-7.7756300000000004E-3</c:v>
                </c:pt>
                <c:pt idx="34429" formatCode="0.00E+00">
                  <c:v>-9.4789200000000001E-3</c:v>
                </c:pt>
                <c:pt idx="34430">
                  <c:v>-1.1177100000000001E-2</c:v>
                </c:pt>
                <c:pt idx="34431">
                  <c:v>-1.2866799999999999E-2</c:v>
                </c:pt>
                <c:pt idx="34432">
                  <c:v>-1.45445E-2</c:v>
                </c:pt>
                <c:pt idx="34433">
                  <c:v>-1.6207300000000001E-2</c:v>
                </c:pt>
                <c:pt idx="34434">
                  <c:v>-1.78519E-2</c:v>
                </c:pt>
                <c:pt idx="34435">
                  <c:v>-1.9475200000000002E-2</c:v>
                </c:pt>
                <c:pt idx="34436">
                  <c:v>-2.1073700000000001E-2</c:v>
                </c:pt>
                <c:pt idx="34437">
                  <c:v>-2.2643900000000002E-2</c:v>
                </c:pt>
                <c:pt idx="34438">
                  <c:v>-2.41824E-2</c:v>
                </c:pt>
                <c:pt idx="34439">
                  <c:v>-2.5685900000000001E-2</c:v>
                </c:pt>
                <c:pt idx="34440">
                  <c:v>-2.71513E-2</c:v>
                </c:pt>
                <c:pt idx="34441">
                  <c:v>-2.8576000000000001E-2</c:v>
                </c:pt>
                <c:pt idx="34442">
                  <c:v>-2.99572E-2</c:v>
                </c:pt>
                <c:pt idx="34443">
                  <c:v>-3.1291699999999999E-2</c:v>
                </c:pt>
                <c:pt idx="34444">
                  <c:v>-3.2576800000000003E-2</c:v>
                </c:pt>
                <c:pt idx="34445">
                  <c:v>-3.3809600000000002E-2</c:v>
                </c:pt>
                <c:pt idx="34446">
                  <c:v>-3.4987299999999999E-2</c:v>
                </c:pt>
                <c:pt idx="34447">
                  <c:v>-3.6107100000000003E-2</c:v>
                </c:pt>
                <c:pt idx="34448">
                  <c:v>-3.7165999999999998E-2</c:v>
                </c:pt>
                <c:pt idx="34449">
                  <c:v>-3.8161399999999998E-2</c:v>
                </c:pt>
                <c:pt idx="34450">
                  <c:v>-3.9091399999999998E-2</c:v>
                </c:pt>
                <c:pt idx="34451">
                  <c:v>-3.9954700000000003E-2</c:v>
                </c:pt>
                <c:pt idx="34452">
                  <c:v>-4.0750099999999997E-2</c:v>
                </c:pt>
                <c:pt idx="34453">
                  <c:v>-4.1475699999999997E-2</c:v>
                </c:pt>
                <c:pt idx="34454">
                  <c:v>-4.2129199999999999E-2</c:v>
                </c:pt>
                <c:pt idx="34455">
                  <c:v>-4.2708599999999999E-2</c:v>
                </c:pt>
                <c:pt idx="34456">
                  <c:v>-4.3212199999999999E-2</c:v>
                </c:pt>
                <c:pt idx="34457">
                  <c:v>-4.36391E-2</c:v>
                </c:pt>
                <c:pt idx="34458">
                  <c:v>-4.3988199999999998E-2</c:v>
                </c:pt>
                <c:pt idx="34459">
                  <c:v>-4.4258499999999999E-2</c:v>
                </c:pt>
                <c:pt idx="34460">
                  <c:v>-4.44494E-2</c:v>
                </c:pt>
                <c:pt idx="34461">
                  <c:v>-4.4561200000000002E-2</c:v>
                </c:pt>
                <c:pt idx="34462">
                  <c:v>-4.4593500000000001E-2</c:v>
                </c:pt>
                <c:pt idx="34463">
                  <c:v>-4.4546200000000001E-2</c:v>
                </c:pt>
                <c:pt idx="34464">
                  <c:v>-4.4419E-2</c:v>
                </c:pt>
                <c:pt idx="34465">
                  <c:v>-4.42117E-2</c:v>
                </c:pt>
                <c:pt idx="34466">
                  <c:v>-4.3923900000000002E-2</c:v>
                </c:pt>
                <c:pt idx="34467">
                  <c:v>-4.3555400000000001E-2</c:v>
                </c:pt>
                <c:pt idx="34468">
                  <c:v>-4.3107100000000002E-2</c:v>
                </c:pt>
                <c:pt idx="34469">
                  <c:v>-4.2580699999999999E-2</c:v>
                </c:pt>
                <c:pt idx="34470">
                  <c:v>-4.1977399999999998E-2</c:v>
                </c:pt>
                <c:pt idx="34471">
                  <c:v>-4.1298099999999997E-2</c:v>
                </c:pt>
                <c:pt idx="34472">
                  <c:v>-4.0543500000000003E-2</c:v>
                </c:pt>
                <c:pt idx="34473">
                  <c:v>-3.9713900000000003E-2</c:v>
                </c:pt>
                <c:pt idx="34474">
                  <c:v>-3.8809999999999997E-2</c:v>
                </c:pt>
                <c:pt idx="34475">
                  <c:v>-3.7832600000000001E-2</c:v>
                </c:pt>
                <c:pt idx="34476">
                  <c:v>-3.6783700000000003E-2</c:v>
                </c:pt>
                <c:pt idx="34477">
                  <c:v>-3.56654E-2</c:v>
                </c:pt>
                <c:pt idx="34478">
                  <c:v>-3.4479900000000001E-2</c:v>
                </c:pt>
                <c:pt idx="34479">
                  <c:v>-3.3228899999999999E-2</c:v>
                </c:pt>
                <c:pt idx="34480">
                  <c:v>-3.1914499999999998E-2</c:v>
                </c:pt>
                <c:pt idx="34481">
                  <c:v>-3.0539400000000001E-2</c:v>
                </c:pt>
                <c:pt idx="34482">
                  <c:v>-2.91066E-2</c:v>
                </c:pt>
                <c:pt idx="34483">
                  <c:v>-2.7618899999999998E-2</c:v>
                </c:pt>
                <c:pt idx="34484">
                  <c:v>-2.60793E-2</c:v>
                </c:pt>
                <c:pt idx="34485">
                  <c:v>-2.4490999999999999E-2</c:v>
                </c:pt>
                <c:pt idx="34486">
                  <c:v>-2.2856899999999999E-2</c:v>
                </c:pt>
                <c:pt idx="34487">
                  <c:v>-2.11796E-2</c:v>
                </c:pt>
                <c:pt idx="34488">
                  <c:v>-1.9461699999999998E-2</c:v>
                </c:pt>
                <c:pt idx="34489">
                  <c:v>-1.7706199999999998E-2</c:v>
                </c:pt>
                <c:pt idx="34490">
                  <c:v>-1.5916099999999999E-2</c:v>
                </c:pt>
                <c:pt idx="34491">
                  <c:v>-1.40944E-2</c:v>
                </c:pt>
                <c:pt idx="34492">
                  <c:v>-1.22445E-2</c:v>
                </c:pt>
                <c:pt idx="34493">
                  <c:v>-1.03695E-2</c:v>
                </c:pt>
                <c:pt idx="34494" formatCode="0.00E+00">
                  <c:v>-8.4727499999999994E-3</c:v>
                </c:pt>
                <c:pt idx="34495" formatCode="0.00E+00">
                  <c:v>-6.5575599999999996E-3</c:v>
                </c:pt>
                <c:pt idx="34496" formatCode="0.00E+00">
                  <c:v>-4.62744E-3</c:v>
                </c:pt>
                <c:pt idx="34497" formatCode="0.00E+00">
                  <c:v>-2.6858199999999998E-3</c:v>
                </c:pt>
                <c:pt idx="34498" formatCode="0.00E+00">
                  <c:v>-7.3605800000000005E-4</c:v>
                </c:pt>
                <c:pt idx="34499" formatCode="0.00E+00">
                  <c:v>1.2182199999999999E-3</c:v>
                </c:pt>
                <c:pt idx="34500" formatCode="0.00E+00">
                  <c:v>3.1729599999999998E-3</c:v>
                </c:pt>
                <c:pt idx="34501" formatCode="0.00E+00">
                  <c:v>5.1240499999999998E-3</c:v>
                </c:pt>
                <c:pt idx="34502" formatCode="0.00E+00">
                  <c:v>7.0677500000000002E-3</c:v>
                </c:pt>
                <c:pt idx="34503" formatCode="0.00E+00">
                  <c:v>9.0005799999999993E-3</c:v>
                </c:pt>
                <c:pt idx="34504">
                  <c:v>1.09189E-2</c:v>
                </c:pt>
                <c:pt idx="34505">
                  <c:v>1.2819000000000001E-2</c:v>
                </c:pt>
                <c:pt idx="34506">
                  <c:v>1.4697699999999999E-2</c:v>
                </c:pt>
                <c:pt idx="34507">
                  <c:v>1.6551900000000001E-2</c:v>
                </c:pt>
                <c:pt idx="34508">
                  <c:v>1.8378599999999998E-2</c:v>
                </c:pt>
                <c:pt idx="34509">
                  <c:v>2.01742E-2</c:v>
                </c:pt>
                <c:pt idx="34510">
                  <c:v>2.1935400000000001E-2</c:v>
                </c:pt>
                <c:pt idx="34511">
                  <c:v>2.3658200000000001E-2</c:v>
                </c:pt>
                <c:pt idx="34512">
                  <c:v>2.5338599999999999E-2</c:v>
                </c:pt>
                <c:pt idx="34513">
                  <c:v>2.6972800000000002E-2</c:v>
                </c:pt>
                <c:pt idx="34514">
                  <c:v>2.8557699999999998E-2</c:v>
                </c:pt>
                <c:pt idx="34515">
                  <c:v>3.00904E-2</c:v>
                </c:pt>
                <c:pt idx="34516">
                  <c:v>3.1568100000000002E-2</c:v>
                </c:pt>
                <c:pt idx="34517">
                  <c:v>3.2987599999999999E-2</c:v>
                </c:pt>
                <c:pt idx="34518">
                  <c:v>3.4345800000000003E-2</c:v>
                </c:pt>
                <c:pt idx="34519">
                  <c:v>3.5639700000000003E-2</c:v>
                </c:pt>
                <c:pt idx="34520">
                  <c:v>3.6866200000000002E-2</c:v>
                </c:pt>
                <c:pt idx="34521">
                  <c:v>3.8022300000000002E-2</c:v>
                </c:pt>
                <c:pt idx="34522">
                  <c:v>3.9105599999999997E-2</c:v>
                </c:pt>
                <c:pt idx="34523">
                  <c:v>4.0114200000000003E-2</c:v>
                </c:pt>
                <c:pt idx="34524">
                  <c:v>4.1046600000000003E-2</c:v>
                </c:pt>
                <c:pt idx="34525">
                  <c:v>4.1901500000000001E-2</c:v>
                </c:pt>
                <c:pt idx="34526">
                  <c:v>4.2676800000000001E-2</c:v>
                </c:pt>
                <c:pt idx="34527">
                  <c:v>4.3370400000000003E-2</c:v>
                </c:pt>
                <c:pt idx="34528">
                  <c:v>4.3979799999999999E-2</c:v>
                </c:pt>
                <c:pt idx="34529">
                  <c:v>4.4502899999999998E-2</c:v>
                </c:pt>
                <c:pt idx="34530">
                  <c:v>4.4937999999999999E-2</c:v>
                </c:pt>
                <c:pt idx="34531">
                  <c:v>4.52848E-2</c:v>
                </c:pt>
                <c:pt idx="34532">
                  <c:v>4.5543199999999999E-2</c:v>
                </c:pt>
                <c:pt idx="34533">
                  <c:v>4.5712799999999998E-2</c:v>
                </c:pt>
                <c:pt idx="34534">
                  <c:v>4.5792199999999998E-2</c:v>
                </c:pt>
                <c:pt idx="34535">
                  <c:v>4.5780599999999998E-2</c:v>
                </c:pt>
                <c:pt idx="34536">
                  <c:v>4.5677500000000003E-2</c:v>
                </c:pt>
                <c:pt idx="34537">
                  <c:v>4.5482500000000002E-2</c:v>
                </c:pt>
                <c:pt idx="34538">
                  <c:v>4.5194900000000003E-2</c:v>
                </c:pt>
                <c:pt idx="34539">
                  <c:v>4.4814899999999998E-2</c:v>
                </c:pt>
                <c:pt idx="34540">
                  <c:v>4.4342699999999999E-2</c:v>
                </c:pt>
                <c:pt idx="34541">
                  <c:v>4.37788E-2</c:v>
                </c:pt>
                <c:pt idx="34542">
                  <c:v>4.3123799999999997E-2</c:v>
                </c:pt>
                <c:pt idx="34543">
                  <c:v>4.2378300000000001E-2</c:v>
                </c:pt>
                <c:pt idx="34544">
                  <c:v>4.1543099999999999E-2</c:v>
                </c:pt>
                <c:pt idx="34545">
                  <c:v>4.0618899999999999E-2</c:v>
                </c:pt>
                <c:pt idx="34546">
                  <c:v>3.9606700000000002E-2</c:v>
                </c:pt>
                <c:pt idx="34547">
                  <c:v>3.8507399999999997E-2</c:v>
                </c:pt>
                <c:pt idx="34548">
                  <c:v>3.7322500000000002E-2</c:v>
                </c:pt>
                <c:pt idx="34549">
                  <c:v>3.6053399999999999E-2</c:v>
                </c:pt>
                <c:pt idx="34550">
                  <c:v>3.4701999999999997E-2</c:v>
                </c:pt>
                <c:pt idx="34551">
                  <c:v>3.3270300000000003E-2</c:v>
                </c:pt>
                <c:pt idx="34552">
                  <c:v>3.1760900000000002E-2</c:v>
                </c:pt>
                <c:pt idx="34553">
                  <c:v>3.0176399999999999E-2</c:v>
                </c:pt>
                <c:pt idx="34554">
                  <c:v>2.8518999999999999E-2</c:v>
                </c:pt>
                <c:pt idx="34555">
                  <c:v>2.67908E-2</c:v>
                </c:pt>
                <c:pt idx="34556">
                  <c:v>2.4994300000000001E-2</c:v>
                </c:pt>
                <c:pt idx="34557">
                  <c:v>2.3132400000000001E-2</c:v>
                </c:pt>
                <c:pt idx="34558">
                  <c:v>2.1208000000000001E-2</c:v>
                </c:pt>
                <c:pt idx="34559">
                  <c:v>1.9224399999999999E-2</c:v>
                </c:pt>
                <c:pt idx="34560">
                  <c:v>1.7185599999999999E-2</c:v>
                </c:pt>
                <c:pt idx="34561">
                  <c:v>1.5094700000000001E-2</c:v>
                </c:pt>
                <c:pt idx="34562">
                  <c:v>1.2953900000000001E-2</c:v>
                </c:pt>
                <c:pt idx="34563">
                  <c:v>1.07656E-2</c:v>
                </c:pt>
                <c:pt idx="34564" formatCode="0.00E+00">
                  <c:v>8.5328699999999997E-3</c:v>
                </c:pt>
                <c:pt idx="34565" formatCode="0.00E+00">
                  <c:v>6.2592500000000001E-3</c:v>
                </c:pt>
                <c:pt idx="34566" formatCode="0.00E+00">
                  <c:v>3.9477799999999997E-3</c:v>
                </c:pt>
                <c:pt idx="34567" formatCode="0.00E+00">
                  <c:v>1.60143E-3</c:v>
                </c:pt>
                <c:pt idx="34568" formatCode="0.00E+00">
                  <c:v>-7.7611100000000001E-4</c:v>
                </c:pt>
                <c:pt idx="34569" formatCode="0.00E+00">
                  <c:v>-3.1806299999999998E-3</c:v>
                </c:pt>
                <c:pt idx="34570" formatCode="0.00E+00">
                  <c:v>-5.6082099999999998E-3</c:v>
                </c:pt>
                <c:pt idx="34571" formatCode="0.00E+00">
                  <c:v>-8.0554100000000007E-3</c:v>
                </c:pt>
                <c:pt idx="34572">
                  <c:v>-1.0518700000000001E-2</c:v>
                </c:pt>
                <c:pt idx="34573">
                  <c:v>-1.29943E-2</c:v>
                </c:pt>
                <c:pt idx="34574">
                  <c:v>-1.54778E-2</c:v>
                </c:pt>
                <c:pt idx="34575">
                  <c:v>-1.7964899999999999E-2</c:v>
                </c:pt>
                <c:pt idx="34576">
                  <c:v>-2.0450800000000002E-2</c:v>
                </c:pt>
                <c:pt idx="34577">
                  <c:v>-2.29316E-2</c:v>
                </c:pt>
                <c:pt idx="34578">
                  <c:v>-2.5404099999999999E-2</c:v>
                </c:pt>
                <c:pt idx="34579">
                  <c:v>-2.78658E-2</c:v>
                </c:pt>
                <c:pt idx="34580">
                  <c:v>-3.0312800000000001E-2</c:v>
                </c:pt>
                <c:pt idx="34581">
                  <c:v>-3.2740600000000002E-2</c:v>
                </c:pt>
                <c:pt idx="34582">
                  <c:v>-3.5144700000000001E-2</c:v>
                </c:pt>
                <c:pt idx="34583">
                  <c:v>-3.7520699999999997E-2</c:v>
                </c:pt>
                <c:pt idx="34584">
                  <c:v>-3.9864700000000003E-2</c:v>
                </c:pt>
                <c:pt idx="34585">
                  <c:v>-4.2173099999999998E-2</c:v>
                </c:pt>
                <c:pt idx="34586">
                  <c:v>-4.44424E-2</c:v>
                </c:pt>
                <c:pt idx="34587">
                  <c:v>-4.6669000000000002E-2</c:v>
                </c:pt>
                <c:pt idx="34588">
                  <c:v>-4.8849299999999998E-2</c:v>
                </c:pt>
                <c:pt idx="34589">
                  <c:v>-5.0980200000000003E-2</c:v>
                </c:pt>
                <c:pt idx="34590">
                  <c:v>-5.3058399999999999E-2</c:v>
                </c:pt>
                <c:pt idx="34591">
                  <c:v>-5.5081100000000001E-2</c:v>
                </c:pt>
                <c:pt idx="34592">
                  <c:v>-5.7044900000000003E-2</c:v>
                </c:pt>
                <c:pt idx="34593">
                  <c:v>-5.8946699999999998E-2</c:v>
                </c:pt>
                <c:pt idx="34594">
                  <c:v>-6.07831E-2</c:v>
                </c:pt>
                <c:pt idx="34595">
                  <c:v>-6.2551599999999999E-2</c:v>
                </c:pt>
                <c:pt idx="34596">
                  <c:v>-6.4249700000000007E-2</c:v>
                </c:pt>
                <c:pt idx="34597">
                  <c:v>-6.58749E-2</c:v>
                </c:pt>
                <c:pt idx="34598">
                  <c:v>-6.7424600000000001E-2</c:v>
                </c:pt>
                <c:pt idx="34599">
                  <c:v>-6.8896399999999997E-2</c:v>
                </c:pt>
                <c:pt idx="34600">
                  <c:v>-7.0287799999999998E-2</c:v>
                </c:pt>
                <c:pt idx="34601">
                  <c:v>-7.1596199999999999E-2</c:v>
                </c:pt>
                <c:pt idx="34602">
                  <c:v>-7.2819099999999998E-2</c:v>
                </c:pt>
                <c:pt idx="34603">
                  <c:v>-7.3954400000000003E-2</c:v>
                </c:pt>
                <c:pt idx="34604">
                  <c:v>-7.5000499999999998E-2</c:v>
                </c:pt>
                <c:pt idx="34605">
                  <c:v>-7.5955900000000007E-2</c:v>
                </c:pt>
                <c:pt idx="34606">
                  <c:v>-7.6818999999999998E-2</c:v>
                </c:pt>
                <c:pt idx="34607">
                  <c:v>-7.7588299999999999E-2</c:v>
                </c:pt>
                <c:pt idx="34608">
                  <c:v>-7.8262700000000004E-2</c:v>
                </c:pt>
                <c:pt idx="34609">
                  <c:v>-7.8840599999999997E-2</c:v>
                </c:pt>
                <c:pt idx="34610">
                  <c:v>-7.9320199999999993E-2</c:v>
                </c:pt>
                <c:pt idx="34611">
                  <c:v>-7.9700400000000005E-2</c:v>
                </c:pt>
                <c:pt idx="34612">
                  <c:v>-7.9981300000000005E-2</c:v>
                </c:pt>
                <c:pt idx="34613">
                  <c:v>-8.0162899999999995E-2</c:v>
                </c:pt>
                <c:pt idx="34614">
                  <c:v>-8.0245200000000003E-2</c:v>
                </c:pt>
                <c:pt idx="34615">
                  <c:v>-8.0227999999999994E-2</c:v>
                </c:pt>
                <c:pt idx="34616">
                  <c:v>-8.0111600000000005E-2</c:v>
                </c:pt>
                <c:pt idx="34617">
                  <c:v>-7.9896599999999998E-2</c:v>
                </c:pt>
                <c:pt idx="34618">
                  <c:v>-7.9583200000000007E-2</c:v>
                </c:pt>
                <c:pt idx="34619">
                  <c:v>-7.91713E-2</c:v>
                </c:pt>
                <c:pt idx="34620">
                  <c:v>-7.8661300000000003E-2</c:v>
                </c:pt>
                <c:pt idx="34621">
                  <c:v>-7.8053899999999996E-2</c:v>
                </c:pt>
                <c:pt idx="34622">
                  <c:v>-7.7350699999999994E-2</c:v>
                </c:pt>
                <c:pt idx="34623">
                  <c:v>-7.6553099999999999E-2</c:v>
                </c:pt>
                <c:pt idx="34624">
                  <c:v>-7.5662599999999997E-2</c:v>
                </c:pt>
                <c:pt idx="34625">
                  <c:v>-7.46806E-2</c:v>
                </c:pt>
                <c:pt idx="34626">
                  <c:v>-7.3608499999999993E-2</c:v>
                </c:pt>
                <c:pt idx="34627">
                  <c:v>-7.2448100000000001E-2</c:v>
                </c:pt>
                <c:pt idx="34628">
                  <c:v>-7.1201299999999995E-2</c:v>
                </c:pt>
                <c:pt idx="34629">
                  <c:v>-6.9870500000000002E-2</c:v>
                </c:pt>
                <c:pt idx="34630">
                  <c:v>-6.8458000000000005E-2</c:v>
                </c:pt>
                <c:pt idx="34631">
                  <c:v>-6.6966600000000001E-2</c:v>
                </c:pt>
                <c:pt idx="34632">
                  <c:v>-6.5398800000000007E-2</c:v>
                </c:pt>
                <c:pt idx="34633">
                  <c:v>-6.3756900000000005E-2</c:v>
                </c:pt>
                <c:pt idx="34634">
                  <c:v>-6.2043399999999999E-2</c:v>
                </c:pt>
                <c:pt idx="34635">
                  <c:v>-6.0261000000000002E-2</c:v>
                </c:pt>
                <c:pt idx="34636">
                  <c:v>-5.8412400000000003E-2</c:v>
                </c:pt>
                <c:pt idx="34637">
                  <c:v>-5.65002E-2</c:v>
                </c:pt>
                <c:pt idx="34638">
                  <c:v>-5.45268E-2</c:v>
                </c:pt>
                <c:pt idx="34639">
                  <c:v>-5.2495600000000003E-2</c:v>
                </c:pt>
                <c:pt idx="34640">
                  <c:v>-5.0410000000000003E-2</c:v>
                </c:pt>
                <c:pt idx="34641">
                  <c:v>-4.8273900000000002E-2</c:v>
                </c:pt>
                <c:pt idx="34642">
                  <c:v>-4.6090300000000001E-2</c:v>
                </c:pt>
                <c:pt idx="34643">
                  <c:v>-4.3862699999999998E-2</c:v>
                </c:pt>
                <c:pt idx="34644">
                  <c:v>-4.1594199999999998E-2</c:v>
                </c:pt>
                <c:pt idx="34645">
                  <c:v>-3.9288900000000002E-2</c:v>
                </c:pt>
                <c:pt idx="34646">
                  <c:v>-3.6950799999999999E-2</c:v>
                </c:pt>
                <c:pt idx="34647">
                  <c:v>-3.4583999999999997E-2</c:v>
                </c:pt>
                <c:pt idx="34648">
                  <c:v>-3.2192400000000003E-2</c:v>
                </c:pt>
                <c:pt idx="34649">
                  <c:v>-2.9779699999999999E-2</c:v>
                </c:pt>
                <c:pt idx="34650">
                  <c:v>-2.7349999999999999E-2</c:v>
                </c:pt>
                <c:pt idx="34651">
                  <c:v>-2.4906899999999999E-2</c:v>
                </c:pt>
                <c:pt idx="34652">
                  <c:v>-2.2454200000000001E-2</c:v>
                </c:pt>
                <c:pt idx="34653">
                  <c:v>-1.9995499999999999E-2</c:v>
                </c:pt>
                <c:pt idx="34654">
                  <c:v>-1.75347E-2</c:v>
                </c:pt>
                <c:pt idx="34655">
                  <c:v>-1.5075699999999999E-2</c:v>
                </c:pt>
                <c:pt idx="34656">
                  <c:v>-1.2622100000000001E-2</c:v>
                </c:pt>
                <c:pt idx="34657">
                  <c:v>-1.0177200000000001E-2</c:v>
                </c:pt>
                <c:pt idx="34658" formatCode="0.00E+00">
                  <c:v>-7.7444200000000001E-3</c:v>
                </c:pt>
                <c:pt idx="34659" formatCode="0.00E+00">
                  <c:v>-5.32731E-3</c:v>
                </c:pt>
                <c:pt idx="34660" formatCode="0.00E+00">
                  <c:v>-2.92947E-3</c:v>
                </c:pt>
                <c:pt idx="34661" formatCode="0.00E+00">
                  <c:v>-5.5431000000000002E-4</c:v>
                </c:pt>
                <c:pt idx="34662" formatCode="0.00E+00">
                  <c:v>1.7948899999999999E-3</c:v>
                </c:pt>
                <c:pt idx="34663" formatCode="0.00E+00">
                  <c:v>4.1149200000000002E-3</c:v>
                </c:pt>
                <c:pt idx="34664" formatCode="0.00E+00">
                  <c:v>6.4026300000000003E-3</c:v>
                </c:pt>
                <c:pt idx="34665" formatCode="0.00E+00">
                  <c:v>8.6548100000000006E-3</c:v>
                </c:pt>
                <c:pt idx="34666">
                  <c:v>1.08681E-2</c:v>
                </c:pt>
                <c:pt idx="34667">
                  <c:v>1.30391E-2</c:v>
                </c:pt>
                <c:pt idx="34668">
                  <c:v>1.51644E-2</c:v>
                </c:pt>
                <c:pt idx="34669">
                  <c:v>1.7240999999999999E-2</c:v>
                </c:pt>
                <c:pt idx="34670">
                  <c:v>1.9266100000000001E-2</c:v>
                </c:pt>
                <c:pt idx="34671">
                  <c:v>2.1236999999999999E-2</c:v>
                </c:pt>
                <c:pt idx="34672">
                  <c:v>2.31506E-2</c:v>
                </c:pt>
                <c:pt idx="34673">
                  <c:v>2.5004100000000001E-2</c:v>
                </c:pt>
                <c:pt idx="34674">
                  <c:v>2.6795099999999999E-2</c:v>
                </c:pt>
                <c:pt idx="34675">
                  <c:v>2.8521100000000001E-2</c:v>
                </c:pt>
                <c:pt idx="34676">
                  <c:v>3.0179600000000001E-2</c:v>
                </c:pt>
                <c:pt idx="34677">
                  <c:v>3.1768100000000001E-2</c:v>
                </c:pt>
                <c:pt idx="34678">
                  <c:v>3.3284300000000003E-2</c:v>
                </c:pt>
                <c:pt idx="34679">
                  <c:v>3.4726199999999999E-2</c:v>
                </c:pt>
                <c:pt idx="34680">
                  <c:v>3.6091699999999997E-2</c:v>
                </c:pt>
                <c:pt idx="34681">
                  <c:v>3.73789E-2</c:v>
                </c:pt>
                <c:pt idx="34682">
                  <c:v>3.8586099999999998E-2</c:v>
                </c:pt>
                <c:pt idx="34683">
                  <c:v>3.97121E-2</c:v>
                </c:pt>
                <c:pt idx="34684">
                  <c:v>4.0756000000000001E-2</c:v>
                </c:pt>
                <c:pt idx="34685">
                  <c:v>4.17171E-2</c:v>
                </c:pt>
                <c:pt idx="34686">
                  <c:v>4.2594600000000003E-2</c:v>
                </c:pt>
                <c:pt idx="34687">
                  <c:v>4.3387799999999997E-2</c:v>
                </c:pt>
                <c:pt idx="34688">
                  <c:v>4.4096299999999998E-2</c:v>
                </c:pt>
                <c:pt idx="34689">
                  <c:v>4.4719799999999997E-2</c:v>
                </c:pt>
                <c:pt idx="34690">
                  <c:v>4.5258E-2</c:v>
                </c:pt>
                <c:pt idx="34691">
                  <c:v>4.57107E-2</c:v>
                </c:pt>
                <c:pt idx="34692">
                  <c:v>4.6077899999999998E-2</c:v>
                </c:pt>
                <c:pt idx="34693">
                  <c:v>4.63598E-2</c:v>
                </c:pt>
                <c:pt idx="34694">
                  <c:v>4.6556699999999999E-2</c:v>
                </c:pt>
                <c:pt idx="34695">
                  <c:v>4.6668899999999999E-2</c:v>
                </c:pt>
                <c:pt idx="34696">
                  <c:v>4.6696700000000001E-2</c:v>
                </c:pt>
                <c:pt idx="34697">
                  <c:v>4.6640300000000003E-2</c:v>
                </c:pt>
                <c:pt idx="34698">
                  <c:v>4.65E-2</c:v>
                </c:pt>
                <c:pt idx="34699">
                  <c:v>4.6276299999999999E-2</c:v>
                </c:pt>
                <c:pt idx="34700">
                  <c:v>4.5969999999999997E-2</c:v>
                </c:pt>
                <c:pt idx="34701">
                  <c:v>4.5582299999999999E-2</c:v>
                </c:pt>
                <c:pt idx="34702">
                  <c:v>4.5114799999999997E-2</c:v>
                </c:pt>
                <c:pt idx="34703">
                  <c:v>4.4568900000000002E-2</c:v>
                </c:pt>
                <c:pt idx="34704">
                  <c:v>4.3946399999999997E-2</c:v>
                </c:pt>
                <c:pt idx="34705">
                  <c:v>4.3249200000000002E-2</c:v>
                </c:pt>
                <c:pt idx="34706">
                  <c:v>4.2479299999999998E-2</c:v>
                </c:pt>
                <c:pt idx="34707">
                  <c:v>4.1638599999999998E-2</c:v>
                </c:pt>
                <c:pt idx="34708">
                  <c:v>4.0729099999999997E-2</c:v>
                </c:pt>
                <c:pt idx="34709">
                  <c:v>3.97531E-2</c:v>
                </c:pt>
                <c:pt idx="34710">
                  <c:v>3.8712499999999997E-2</c:v>
                </c:pt>
                <c:pt idx="34711">
                  <c:v>3.76101E-2</c:v>
                </c:pt>
                <c:pt idx="34712">
                  <c:v>3.6448599999999998E-2</c:v>
                </c:pt>
                <c:pt idx="34713">
                  <c:v>3.5230600000000001E-2</c:v>
                </c:pt>
                <c:pt idx="34714">
                  <c:v>3.3958599999999999E-2</c:v>
                </c:pt>
                <c:pt idx="34715">
                  <c:v>3.2637300000000001E-2</c:v>
                </c:pt>
                <c:pt idx="34716">
                  <c:v>3.1272500000000002E-2</c:v>
                </c:pt>
                <c:pt idx="34717">
                  <c:v>2.9865200000000001E-2</c:v>
                </c:pt>
                <c:pt idx="34718">
                  <c:v>2.8414399999999999E-2</c:v>
                </c:pt>
                <c:pt idx="34719">
                  <c:v>2.6924E-2</c:v>
                </c:pt>
                <c:pt idx="34720">
                  <c:v>2.5398400000000002E-2</c:v>
                </c:pt>
                <c:pt idx="34721">
                  <c:v>2.3840099999999999E-2</c:v>
                </c:pt>
                <c:pt idx="34722">
                  <c:v>2.22515E-2</c:v>
                </c:pt>
                <c:pt idx="34723">
                  <c:v>2.0635899999999999E-2</c:v>
                </c:pt>
                <c:pt idx="34724">
                  <c:v>1.8997E-2</c:v>
                </c:pt>
                <c:pt idx="34725">
                  <c:v>1.7338200000000002E-2</c:v>
                </c:pt>
                <c:pt idx="34726">
                  <c:v>1.56629E-2</c:v>
                </c:pt>
                <c:pt idx="34727">
                  <c:v>1.3974E-2</c:v>
                </c:pt>
                <c:pt idx="34728">
                  <c:v>1.22744E-2</c:v>
                </c:pt>
                <c:pt idx="34729">
                  <c:v>1.0567099999999999E-2</c:v>
                </c:pt>
                <c:pt idx="34730" formatCode="0.00E+00">
                  <c:v>8.8551800000000007E-3</c:v>
                </c:pt>
                <c:pt idx="34731" formatCode="0.00E+00">
                  <c:v>7.1416500000000003E-3</c:v>
                </c:pt>
                <c:pt idx="34732" formatCode="0.00E+00">
                  <c:v>5.4292699999999999E-3</c:v>
                </c:pt>
                <c:pt idx="34733" formatCode="0.00E+00">
                  <c:v>3.7210799999999999E-3</c:v>
                </c:pt>
                <c:pt idx="34734" formatCode="0.00E+00">
                  <c:v>2.02038E-3</c:v>
                </c:pt>
                <c:pt idx="34735" formatCode="0.00E+00">
                  <c:v>3.3044699999999999E-4</c:v>
                </c:pt>
                <c:pt idx="34736" formatCode="0.00E+00">
                  <c:v>-1.3455299999999999E-3</c:v>
                </c:pt>
                <c:pt idx="34737" formatCode="0.00E+00">
                  <c:v>-3.0042300000000001E-3</c:v>
                </c:pt>
                <c:pt idx="34738" formatCode="0.00E+00">
                  <c:v>-4.6422E-3</c:v>
                </c:pt>
                <c:pt idx="34739" formatCode="0.00E+00">
                  <c:v>-6.2562399999999997E-3</c:v>
                </c:pt>
                <c:pt idx="34740" formatCode="0.00E+00">
                  <c:v>-7.8433400000000007E-3</c:v>
                </c:pt>
                <c:pt idx="34741" formatCode="0.00E+00">
                  <c:v>-9.4004399999999995E-3</c:v>
                </c:pt>
                <c:pt idx="34742">
                  <c:v>-1.0924700000000001E-2</c:v>
                </c:pt>
                <c:pt idx="34743">
                  <c:v>-1.2413499999999999E-2</c:v>
                </c:pt>
                <c:pt idx="34744">
                  <c:v>-1.3864400000000001E-2</c:v>
                </c:pt>
                <c:pt idx="34745">
                  <c:v>-1.52745E-2</c:v>
                </c:pt>
                <c:pt idx="34746">
                  <c:v>-1.6641300000000001E-2</c:v>
                </c:pt>
                <c:pt idx="34747">
                  <c:v>-1.7962599999999999E-2</c:v>
                </c:pt>
                <c:pt idx="34748">
                  <c:v>-1.92366E-2</c:v>
                </c:pt>
                <c:pt idx="34749">
                  <c:v>-2.0461500000000001E-2</c:v>
                </c:pt>
                <c:pt idx="34750">
                  <c:v>-2.1635499999999998E-2</c:v>
                </c:pt>
                <c:pt idx="34751">
                  <c:v>-2.27569E-2</c:v>
                </c:pt>
                <c:pt idx="34752">
                  <c:v>-2.3823899999999999E-2</c:v>
                </c:pt>
                <c:pt idx="34753">
                  <c:v>-2.4835200000000002E-2</c:v>
                </c:pt>
                <c:pt idx="34754">
                  <c:v>-2.5789099999999999E-2</c:v>
                </c:pt>
                <c:pt idx="34755">
                  <c:v>-2.6683999999999999E-2</c:v>
                </c:pt>
                <c:pt idx="34756">
                  <c:v>-2.7518399999999998E-2</c:v>
                </c:pt>
                <c:pt idx="34757">
                  <c:v>-2.8291199999999999E-2</c:v>
                </c:pt>
                <c:pt idx="34758">
                  <c:v>-2.9001599999999999E-2</c:v>
                </c:pt>
                <c:pt idx="34759">
                  <c:v>-2.96487E-2</c:v>
                </c:pt>
                <c:pt idx="34760">
                  <c:v>-3.0231500000000001E-2</c:v>
                </c:pt>
                <c:pt idx="34761">
                  <c:v>-3.07493E-2</c:v>
                </c:pt>
                <c:pt idx="34762">
                  <c:v>-3.1201400000000001E-2</c:v>
                </c:pt>
                <c:pt idx="34763">
                  <c:v>-3.1587499999999998E-2</c:v>
                </c:pt>
                <c:pt idx="34764">
                  <c:v>-3.1907499999999998E-2</c:v>
                </c:pt>
                <c:pt idx="34765">
                  <c:v>-3.2159300000000002E-2</c:v>
                </c:pt>
                <c:pt idx="34766">
                  <c:v>-3.23395E-2</c:v>
                </c:pt>
                <c:pt idx="34767">
                  <c:v>-3.2450199999999998E-2</c:v>
                </c:pt>
                <c:pt idx="34768">
                  <c:v>-3.2495599999999999E-2</c:v>
                </c:pt>
                <c:pt idx="34769">
                  <c:v>-3.2475200000000003E-2</c:v>
                </c:pt>
                <c:pt idx="34770">
                  <c:v>-3.2388300000000002E-2</c:v>
                </c:pt>
                <c:pt idx="34771">
                  <c:v>-3.2236599999999997E-2</c:v>
                </c:pt>
                <c:pt idx="34772">
                  <c:v>-3.2021599999999997E-2</c:v>
                </c:pt>
                <c:pt idx="34773">
                  <c:v>-3.1743899999999999E-2</c:v>
                </c:pt>
                <c:pt idx="34774">
                  <c:v>-3.1404300000000003E-2</c:v>
                </c:pt>
                <c:pt idx="34775">
                  <c:v>-3.1003699999999999E-2</c:v>
                </c:pt>
                <c:pt idx="34776">
                  <c:v>-3.0543000000000001E-2</c:v>
                </c:pt>
                <c:pt idx="34777">
                  <c:v>-3.00238E-2</c:v>
                </c:pt>
                <c:pt idx="34778">
                  <c:v>-2.94478E-2</c:v>
                </c:pt>
                <c:pt idx="34779">
                  <c:v>-2.8816899999999999E-2</c:v>
                </c:pt>
                <c:pt idx="34780">
                  <c:v>-2.8132899999999999E-2</c:v>
                </c:pt>
                <c:pt idx="34781">
                  <c:v>-2.73978E-2</c:v>
                </c:pt>
                <c:pt idx="34782">
                  <c:v>-2.6613299999999999E-2</c:v>
                </c:pt>
                <c:pt idx="34783">
                  <c:v>-2.5781399999999999E-2</c:v>
                </c:pt>
                <c:pt idx="34784">
                  <c:v>-2.49044E-2</c:v>
                </c:pt>
                <c:pt idx="34785">
                  <c:v>-2.3984700000000001E-2</c:v>
                </c:pt>
                <c:pt idx="34786">
                  <c:v>-2.30244E-2</c:v>
                </c:pt>
                <c:pt idx="34787">
                  <c:v>-2.2025699999999999E-2</c:v>
                </c:pt>
                <c:pt idx="34788">
                  <c:v>-2.0991200000000002E-2</c:v>
                </c:pt>
                <c:pt idx="34789">
                  <c:v>-1.9923099999999999E-2</c:v>
                </c:pt>
                <c:pt idx="34790">
                  <c:v>-1.8823699999999999E-2</c:v>
                </c:pt>
                <c:pt idx="34791">
                  <c:v>-1.7694999999999999E-2</c:v>
                </c:pt>
                <c:pt idx="34792">
                  <c:v>-1.6539999999999999E-2</c:v>
                </c:pt>
                <c:pt idx="34793">
                  <c:v>-1.53618E-2</c:v>
                </c:pt>
                <c:pt idx="34794">
                  <c:v>-1.41633E-2</c:v>
                </c:pt>
                <c:pt idx="34795">
                  <c:v>-1.29474E-2</c:v>
                </c:pt>
                <c:pt idx="34796">
                  <c:v>-1.1716600000000001E-2</c:v>
                </c:pt>
                <c:pt idx="34797">
                  <c:v>-1.0473400000000001E-2</c:v>
                </c:pt>
                <c:pt idx="34798" formatCode="0.00E+00">
                  <c:v>-9.2205299999999994E-3</c:v>
                </c:pt>
                <c:pt idx="34799" formatCode="0.00E+00">
                  <c:v>-7.9608000000000005E-3</c:v>
                </c:pt>
                <c:pt idx="34800" formatCode="0.00E+00">
                  <c:v>-6.6972899999999998E-3</c:v>
                </c:pt>
                <c:pt idx="34801" formatCode="0.00E+00">
                  <c:v>-5.4331500000000003E-3</c:v>
                </c:pt>
                <c:pt idx="34802" formatCode="0.00E+00">
                  <c:v>-4.1715700000000003E-3</c:v>
                </c:pt>
                <c:pt idx="34803" formatCode="0.00E+00">
                  <c:v>-2.9156999999999998E-3</c:v>
                </c:pt>
                <c:pt idx="34804" formatCode="0.00E+00">
                  <c:v>-1.6685199999999999E-3</c:v>
                </c:pt>
                <c:pt idx="34805" formatCode="0.00E+00">
                  <c:v>-4.3281100000000001E-4</c:v>
                </c:pt>
                <c:pt idx="34806" formatCode="0.00E+00">
                  <c:v>7.8872100000000004E-4</c:v>
                </c:pt>
                <c:pt idx="34807" formatCode="0.00E+00">
                  <c:v>1.9932399999999999E-3</c:v>
                </c:pt>
                <c:pt idx="34808" formatCode="0.00E+00">
                  <c:v>3.1779E-3</c:v>
                </c:pt>
                <c:pt idx="34809" formatCode="0.00E+00">
                  <c:v>4.3401999999999998E-3</c:v>
                </c:pt>
                <c:pt idx="34810" formatCode="0.00E+00">
                  <c:v>5.4777599999999999E-3</c:v>
                </c:pt>
                <c:pt idx="34811" formatCode="0.00E+00">
                  <c:v>6.5880000000000001E-3</c:v>
                </c:pt>
                <c:pt idx="34812" formatCode="0.00E+00">
                  <c:v>7.6682499999999997E-3</c:v>
                </c:pt>
                <c:pt idx="34813" formatCode="0.00E+00">
                  <c:v>8.7158600000000006E-3</c:v>
                </c:pt>
                <c:pt idx="34814" formatCode="0.00E+00">
                  <c:v>9.7283600000000001E-3</c:v>
                </c:pt>
                <c:pt idx="34815">
                  <c:v>1.0703600000000001E-2</c:v>
                </c:pt>
                <c:pt idx="34816">
                  <c:v>1.1639399999999999E-2</c:v>
                </c:pt>
                <c:pt idx="34817">
                  <c:v>1.25334E-2</c:v>
                </c:pt>
                <c:pt idx="34818">
                  <c:v>1.3383300000000001E-2</c:v>
                </c:pt>
                <c:pt idx="34819">
                  <c:v>1.4186799999999999E-2</c:v>
                </c:pt>
                <c:pt idx="34820">
                  <c:v>1.4941899999999999E-2</c:v>
                </c:pt>
                <c:pt idx="34821">
                  <c:v>1.56466E-2</c:v>
                </c:pt>
                <c:pt idx="34822">
                  <c:v>1.62991E-2</c:v>
                </c:pt>
                <c:pt idx="34823">
                  <c:v>1.6897499999999999E-2</c:v>
                </c:pt>
                <c:pt idx="34824">
                  <c:v>1.7440400000000002E-2</c:v>
                </c:pt>
                <c:pt idx="34825">
                  <c:v>1.7926399999999999E-2</c:v>
                </c:pt>
                <c:pt idx="34826">
                  <c:v>1.83544E-2</c:v>
                </c:pt>
                <c:pt idx="34827">
                  <c:v>1.8723199999999999E-2</c:v>
                </c:pt>
                <c:pt idx="34828">
                  <c:v>1.9031699999999999E-2</c:v>
                </c:pt>
                <c:pt idx="34829">
                  <c:v>1.92786E-2</c:v>
                </c:pt>
                <c:pt idx="34830">
                  <c:v>1.9462799999999999E-2</c:v>
                </c:pt>
                <c:pt idx="34831">
                  <c:v>1.9583699999999999E-2</c:v>
                </c:pt>
                <c:pt idx="34832">
                  <c:v>1.9640999999999999E-2</c:v>
                </c:pt>
                <c:pt idx="34833">
                  <c:v>1.96343E-2</c:v>
                </c:pt>
                <c:pt idx="34834">
                  <c:v>1.9563400000000002E-2</c:v>
                </c:pt>
                <c:pt idx="34835">
                  <c:v>1.9427900000000001E-2</c:v>
                </c:pt>
                <c:pt idx="34836">
                  <c:v>1.9227500000000002E-2</c:v>
                </c:pt>
                <c:pt idx="34837">
                  <c:v>1.8962300000000001E-2</c:v>
                </c:pt>
                <c:pt idx="34838">
                  <c:v>1.8631999999999999E-2</c:v>
                </c:pt>
                <c:pt idx="34839">
                  <c:v>1.8237199999999999E-2</c:v>
                </c:pt>
                <c:pt idx="34840">
                  <c:v>1.7778499999999999E-2</c:v>
                </c:pt>
                <c:pt idx="34841">
                  <c:v>1.72567E-2</c:v>
                </c:pt>
                <c:pt idx="34842">
                  <c:v>1.66719E-2</c:v>
                </c:pt>
                <c:pt idx="34843">
                  <c:v>1.6024299999999998E-2</c:v>
                </c:pt>
                <c:pt idx="34844">
                  <c:v>1.5314599999999999E-2</c:v>
                </c:pt>
                <c:pt idx="34845">
                  <c:v>1.45436E-2</c:v>
                </c:pt>
                <c:pt idx="34846">
                  <c:v>1.37127E-2</c:v>
                </c:pt>
                <c:pt idx="34847">
                  <c:v>1.2823299999999999E-2</c:v>
                </c:pt>
                <c:pt idx="34848">
                  <c:v>1.1876899999999999E-2</c:v>
                </c:pt>
                <c:pt idx="34849">
                  <c:v>1.0874999999999999E-2</c:v>
                </c:pt>
                <c:pt idx="34850" formatCode="0.00E+00">
                  <c:v>9.8191100000000007E-3</c:v>
                </c:pt>
                <c:pt idx="34851" formatCode="0.00E+00">
                  <c:v>8.7109000000000006E-3</c:v>
                </c:pt>
                <c:pt idx="34852" formatCode="0.00E+00">
                  <c:v>7.5520500000000003E-3</c:v>
                </c:pt>
                <c:pt idx="34853" formatCode="0.00E+00">
                  <c:v>6.3442899999999998E-3</c:v>
                </c:pt>
                <c:pt idx="34854" formatCode="0.00E+00">
                  <c:v>5.0895100000000002E-3</c:v>
                </c:pt>
                <c:pt idx="34855" formatCode="0.00E+00">
                  <c:v>3.7899100000000001E-3</c:v>
                </c:pt>
                <c:pt idx="34856" formatCode="0.00E+00">
                  <c:v>2.4478500000000001E-3</c:v>
                </c:pt>
                <c:pt idx="34857" formatCode="0.00E+00">
                  <c:v>1.06562E-3</c:v>
                </c:pt>
                <c:pt idx="34858" formatCode="0.00E+00">
                  <c:v>-3.5445700000000003E-4</c:v>
                </c:pt>
                <c:pt idx="34859" formatCode="0.00E+00">
                  <c:v>-1.80978E-3</c:v>
                </c:pt>
                <c:pt idx="34860" formatCode="0.00E+00">
                  <c:v>-3.2975499999999998E-3</c:v>
                </c:pt>
                <c:pt idx="34861" formatCode="0.00E+00">
                  <c:v>-4.8150500000000004E-3</c:v>
                </c:pt>
                <c:pt idx="34862" formatCode="0.00E+00">
                  <c:v>-6.3596E-3</c:v>
                </c:pt>
                <c:pt idx="34863" formatCode="0.00E+00">
                  <c:v>-7.9285499999999995E-3</c:v>
                </c:pt>
                <c:pt idx="34864" formatCode="0.00E+00">
                  <c:v>-9.5191900000000003E-3</c:v>
                </c:pt>
                <c:pt idx="34865">
                  <c:v>-1.1128600000000001E-2</c:v>
                </c:pt>
                <c:pt idx="34866">
                  <c:v>-1.27539E-2</c:v>
                </c:pt>
                <c:pt idx="34867">
                  <c:v>-1.43923E-2</c:v>
                </c:pt>
                <c:pt idx="34868">
                  <c:v>-1.6040800000000001E-2</c:v>
                </c:pt>
                <c:pt idx="34869">
                  <c:v>-1.7696199999999999E-2</c:v>
                </c:pt>
                <c:pt idx="34870">
                  <c:v>-1.9355500000000001E-2</c:v>
                </c:pt>
                <c:pt idx="34871">
                  <c:v>-2.10154E-2</c:v>
                </c:pt>
                <c:pt idx="34872">
                  <c:v>-2.2673100000000002E-2</c:v>
                </c:pt>
                <c:pt idx="34873">
                  <c:v>-2.43255E-2</c:v>
                </c:pt>
                <c:pt idx="34874">
                  <c:v>-2.5969699999999998E-2</c:v>
                </c:pt>
                <c:pt idx="34875">
                  <c:v>-2.7602499999999999E-2</c:v>
                </c:pt>
                <c:pt idx="34876">
                  <c:v>-2.9220699999999999E-2</c:v>
                </c:pt>
                <c:pt idx="34877">
                  <c:v>-3.0821100000000001E-2</c:v>
                </c:pt>
                <c:pt idx="34878">
                  <c:v>-3.2400499999999999E-2</c:v>
                </c:pt>
                <c:pt idx="34879">
                  <c:v>-3.3956E-2</c:v>
                </c:pt>
                <c:pt idx="34880">
                  <c:v>-3.5484599999999998E-2</c:v>
                </c:pt>
                <c:pt idx="34881">
                  <c:v>-3.6983200000000001E-2</c:v>
                </c:pt>
                <c:pt idx="34882">
                  <c:v>-3.8448700000000002E-2</c:v>
                </c:pt>
                <c:pt idx="34883">
                  <c:v>-3.9878200000000003E-2</c:v>
                </c:pt>
                <c:pt idx="34884">
                  <c:v>-4.1268800000000001E-2</c:v>
                </c:pt>
                <c:pt idx="34885">
                  <c:v>-4.2617799999999997E-2</c:v>
                </c:pt>
                <c:pt idx="34886">
                  <c:v>-4.39224E-2</c:v>
                </c:pt>
                <c:pt idx="34887">
                  <c:v>-4.5179799999999999E-2</c:v>
                </c:pt>
                <c:pt idx="34888">
                  <c:v>-4.6387200000000003E-2</c:v>
                </c:pt>
                <c:pt idx="34889">
                  <c:v>-4.7542099999999997E-2</c:v>
                </c:pt>
                <c:pt idx="34890">
                  <c:v>-4.8641900000000002E-2</c:v>
                </c:pt>
                <c:pt idx="34891">
                  <c:v>-4.9684399999999997E-2</c:v>
                </c:pt>
                <c:pt idx="34892">
                  <c:v>-5.0667499999999997E-2</c:v>
                </c:pt>
                <c:pt idx="34893">
                  <c:v>-5.1589000000000003E-2</c:v>
                </c:pt>
                <c:pt idx="34894">
                  <c:v>-5.2446800000000002E-2</c:v>
                </c:pt>
                <c:pt idx="34895">
                  <c:v>-5.3238899999999999E-2</c:v>
                </c:pt>
                <c:pt idx="34896">
                  <c:v>-5.3963499999999998E-2</c:v>
                </c:pt>
                <c:pt idx="34897">
                  <c:v>-5.4618800000000002E-2</c:v>
                </c:pt>
                <c:pt idx="34898">
                  <c:v>-5.5203099999999998E-2</c:v>
                </c:pt>
                <c:pt idx="34899">
                  <c:v>-5.5714899999999998E-2</c:v>
                </c:pt>
                <c:pt idx="34900">
                  <c:v>-5.6152500000000001E-2</c:v>
                </c:pt>
                <c:pt idx="34901">
                  <c:v>-5.6514599999999998E-2</c:v>
                </c:pt>
                <c:pt idx="34902">
                  <c:v>-5.67999E-2</c:v>
                </c:pt>
                <c:pt idx="34903">
                  <c:v>-5.7007299999999997E-2</c:v>
                </c:pt>
                <c:pt idx="34904">
                  <c:v>-5.7135900000000003E-2</c:v>
                </c:pt>
                <c:pt idx="34905">
                  <c:v>-5.7184899999999997E-2</c:v>
                </c:pt>
                <c:pt idx="34906">
                  <c:v>-5.71534E-2</c:v>
                </c:pt>
                <c:pt idx="34907">
                  <c:v>-5.7041099999999997E-2</c:v>
                </c:pt>
                <c:pt idx="34908">
                  <c:v>-5.6847500000000002E-2</c:v>
                </c:pt>
                <c:pt idx="34909">
                  <c:v>-5.6572299999999999E-2</c:v>
                </c:pt>
                <c:pt idx="34910">
                  <c:v>-5.6215300000000003E-2</c:v>
                </c:pt>
                <c:pt idx="34911">
                  <c:v>-5.5776300000000001E-2</c:v>
                </c:pt>
                <c:pt idx="34912">
                  <c:v>-5.5255400000000003E-2</c:v>
                </c:pt>
                <c:pt idx="34913">
                  <c:v>-5.4652699999999999E-2</c:v>
                </c:pt>
                <c:pt idx="34914">
                  <c:v>-5.3968599999999999E-2</c:v>
                </c:pt>
                <c:pt idx="34915">
                  <c:v>-5.3203599999999997E-2</c:v>
                </c:pt>
                <c:pt idx="34916">
                  <c:v>-5.2358200000000001E-2</c:v>
                </c:pt>
                <c:pt idx="34917">
                  <c:v>-5.1433300000000001E-2</c:v>
                </c:pt>
                <c:pt idx="34918">
                  <c:v>-5.04299E-2</c:v>
                </c:pt>
                <c:pt idx="34919">
                  <c:v>-4.9348900000000001E-2</c:v>
                </c:pt>
                <c:pt idx="34920">
                  <c:v>-4.8191400000000002E-2</c:v>
                </c:pt>
                <c:pt idx="34921">
                  <c:v>-4.6958899999999998E-2</c:v>
                </c:pt>
                <c:pt idx="34922">
                  <c:v>-4.5652699999999997E-2</c:v>
                </c:pt>
                <c:pt idx="34923">
                  <c:v>-4.4274300000000003E-2</c:v>
                </c:pt>
                <c:pt idx="34924">
                  <c:v>-4.2825500000000002E-2</c:v>
                </c:pt>
                <c:pt idx="34925">
                  <c:v>-4.13081E-2</c:v>
                </c:pt>
                <c:pt idx="34926">
                  <c:v>-3.9724099999999998E-2</c:v>
                </c:pt>
                <c:pt idx="34927">
                  <c:v>-3.8075299999999999E-2</c:v>
                </c:pt>
                <c:pt idx="34928">
                  <c:v>-3.6363899999999998E-2</c:v>
                </c:pt>
                <c:pt idx="34929">
                  <c:v>-3.4592100000000001E-2</c:v>
                </c:pt>
                <c:pt idx="34930">
                  <c:v>-3.2762300000000001E-2</c:v>
                </c:pt>
                <c:pt idx="34931">
                  <c:v>-3.0876799999999999E-2</c:v>
                </c:pt>
                <c:pt idx="34932">
                  <c:v>-2.8937999999999998E-2</c:v>
                </c:pt>
                <c:pt idx="34933">
                  <c:v>-2.69485E-2</c:v>
                </c:pt>
                <c:pt idx="34934">
                  <c:v>-2.49109E-2</c:v>
                </c:pt>
                <c:pt idx="34935">
                  <c:v>-2.28281E-2</c:v>
                </c:pt>
                <c:pt idx="34936">
                  <c:v>-2.0702999999999999E-2</c:v>
                </c:pt>
                <c:pt idx="34937">
                  <c:v>-1.85384E-2</c:v>
                </c:pt>
                <c:pt idx="34938">
                  <c:v>-1.6337299999999999E-2</c:v>
                </c:pt>
                <c:pt idx="34939">
                  <c:v>-1.41028E-2</c:v>
                </c:pt>
                <c:pt idx="34940">
                  <c:v>-1.1838E-2</c:v>
                </c:pt>
                <c:pt idx="34941" formatCode="0.00E+00">
                  <c:v>-9.5460900000000001E-3</c:v>
                </c:pt>
                <c:pt idx="34942" formatCode="0.00E+00">
                  <c:v>-7.2303699999999999E-3</c:v>
                </c:pt>
                <c:pt idx="34943" formatCode="0.00E+00">
                  <c:v>-4.8941000000000002E-3</c:v>
                </c:pt>
                <c:pt idx="34944" formatCode="0.00E+00">
                  <c:v>-2.54061E-3</c:v>
                </c:pt>
                <c:pt idx="34945" formatCode="0.00E+00">
                  <c:v>-1.7326E-4</c:v>
                </c:pt>
                <c:pt idx="34946" formatCode="0.00E+00">
                  <c:v>2.2045900000000002E-3</c:v>
                </c:pt>
                <c:pt idx="34947" formatCode="0.00E+00">
                  <c:v>4.5895600000000003E-3</c:v>
                </c:pt>
                <c:pt idx="34948" formatCode="0.00E+00">
                  <c:v>6.97826E-3</c:v>
                </c:pt>
                <c:pt idx="34949" formatCode="0.00E+00">
                  <c:v>9.3673200000000002E-3</c:v>
                </c:pt>
                <c:pt idx="34950">
                  <c:v>1.1753400000000001E-2</c:v>
                </c:pt>
                <c:pt idx="34951">
                  <c:v>1.4133099999999999E-2</c:v>
                </c:pt>
                <c:pt idx="34952">
                  <c:v>1.6502900000000001E-2</c:v>
                </c:pt>
                <c:pt idx="34953">
                  <c:v>1.8859500000000001E-2</c:v>
                </c:pt>
                <c:pt idx="34954">
                  <c:v>2.11995E-2</c:v>
                </c:pt>
                <c:pt idx="34955">
                  <c:v>2.3519399999999999E-2</c:v>
                </c:pt>
                <c:pt idx="34956">
                  <c:v>2.5815999999999999E-2</c:v>
                </c:pt>
                <c:pt idx="34957">
                  <c:v>2.8085800000000001E-2</c:v>
                </c:pt>
                <c:pt idx="34958">
                  <c:v>3.0325600000000001E-2</c:v>
                </c:pt>
                <c:pt idx="34959">
                  <c:v>3.2532199999999997E-2</c:v>
                </c:pt>
                <c:pt idx="34960">
                  <c:v>3.4702299999999998E-2</c:v>
                </c:pt>
                <c:pt idx="34961">
                  <c:v>3.6832999999999998E-2</c:v>
                </c:pt>
                <c:pt idx="34962">
                  <c:v>3.8920999999999997E-2</c:v>
                </c:pt>
                <c:pt idx="34963">
                  <c:v>4.0963399999999997E-2</c:v>
                </c:pt>
                <c:pt idx="34964">
                  <c:v>4.2957299999999997E-2</c:v>
                </c:pt>
                <c:pt idx="34965">
                  <c:v>4.48999E-2</c:v>
                </c:pt>
                <c:pt idx="34966">
                  <c:v>4.6788299999999998E-2</c:v>
                </c:pt>
                <c:pt idx="34967">
                  <c:v>4.8619900000000001E-2</c:v>
                </c:pt>
                <c:pt idx="34968">
                  <c:v>5.0392199999999998E-2</c:v>
                </c:pt>
                <c:pt idx="34969">
                  <c:v>5.21024E-2</c:v>
                </c:pt>
                <c:pt idx="34970">
                  <c:v>5.3748299999999999E-2</c:v>
                </c:pt>
                <c:pt idx="34971">
                  <c:v>5.5327300000000003E-2</c:v>
                </c:pt>
                <c:pt idx="34972">
                  <c:v>5.6837400000000003E-2</c:v>
                </c:pt>
                <c:pt idx="34973">
                  <c:v>5.8276500000000002E-2</c:v>
                </c:pt>
                <c:pt idx="34974">
                  <c:v>5.9642500000000001E-2</c:v>
                </c:pt>
                <c:pt idx="34975">
                  <c:v>6.0933500000000002E-2</c:v>
                </c:pt>
                <c:pt idx="34976">
                  <c:v>6.21477E-2</c:v>
                </c:pt>
                <c:pt idx="34977">
                  <c:v>6.3283599999999995E-2</c:v>
                </c:pt>
                <c:pt idx="34978">
                  <c:v>6.4339400000000005E-2</c:v>
                </c:pt>
                <c:pt idx="34979">
                  <c:v>6.5313800000000005E-2</c:v>
                </c:pt>
                <c:pt idx="34980">
                  <c:v>6.6205299999999995E-2</c:v>
                </c:pt>
                <c:pt idx="34981">
                  <c:v>6.70129E-2</c:v>
                </c:pt>
                <c:pt idx="34982">
                  <c:v>6.7735600000000007E-2</c:v>
                </c:pt>
                <c:pt idx="34983">
                  <c:v>6.83724E-2</c:v>
                </c:pt>
                <c:pt idx="34984">
                  <c:v>6.8922600000000001E-2</c:v>
                </c:pt>
                <c:pt idx="34985">
                  <c:v>6.9385500000000003E-2</c:v>
                </c:pt>
                <c:pt idx="34986">
                  <c:v>6.9760600000000006E-2</c:v>
                </c:pt>
                <c:pt idx="34987">
                  <c:v>7.0047600000000002E-2</c:v>
                </c:pt>
                <c:pt idx="34988">
                  <c:v>7.0246100000000006E-2</c:v>
                </c:pt>
                <c:pt idx="34989">
                  <c:v>7.0356000000000002E-2</c:v>
                </c:pt>
                <c:pt idx="34990">
                  <c:v>7.0377300000000004E-2</c:v>
                </c:pt>
                <c:pt idx="34991">
                  <c:v>7.0310200000000003E-2</c:v>
                </c:pt>
                <c:pt idx="34992">
                  <c:v>7.0154900000000006E-2</c:v>
                </c:pt>
                <c:pt idx="34993">
                  <c:v>6.9911799999999996E-2</c:v>
                </c:pt>
                <c:pt idx="34994">
                  <c:v>6.9581500000000004E-2</c:v>
                </c:pt>
                <c:pt idx="34995">
                  <c:v>6.9164699999999996E-2</c:v>
                </c:pt>
                <c:pt idx="34996">
                  <c:v>6.8662100000000004E-2</c:v>
                </c:pt>
                <c:pt idx="34997">
                  <c:v>6.8074599999999999E-2</c:v>
                </c:pt>
                <c:pt idx="34998">
                  <c:v>6.7403400000000002E-2</c:v>
                </c:pt>
                <c:pt idx="34999">
                  <c:v>6.6649399999999998E-2</c:v>
                </c:pt>
                <c:pt idx="35000">
                  <c:v>6.58141E-2</c:v>
                </c:pt>
                <c:pt idx="35001">
                  <c:v>6.4898800000000006E-2</c:v>
                </c:pt>
                <c:pt idx="35002">
                  <c:v>6.3905100000000006E-2</c:v>
                </c:pt>
                <c:pt idx="35003">
                  <c:v>6.2834500000000001E-2</c:v>
                </c:pt>
                <c:pt idx="35004">
                  <c:v>6.1688800000000002E-2</c:v>
                </c:pt>
                <c:pt idx="35005">
                  <c:v>6.04699E-2</c:v>
                </c:pt>
                <c:pt idx="35006">
                  <c:v>5.9179500000000003E-2</c:v>
                </c:pt>
                <c:pt idx="35007">
                  <c:v>5.7820000000000003E-2</c:v>
                </c:pt>
                <c:pt idx="35008">
                  <c:v>5.6393199999999997E-2</c:v>
                </c:pt>
                <c:pt idx="35009">
                  <c:v>5.4901600000000002E-2</c:v>
                </c:pt>
                <c:pt idx="35010">
                  <c:v>5.3347400000000003E-2</c:v>
                </c:pt>
                <c:pt idx="35011">
                  <c:v>5.1733000000000001E-2</c:v>
                </c:pt>
                <c:pt idx="35012">
                  <c:v>5.0061000000000001E-2</c:v>
                </c:pt>
                <c:pt idx="35013">
                  <c:v>4.8333800000000003E-2</c:v>
                </c:pt>
                <c:pt idx="35014">
                  <c:v>4.6554199999999997E-2</c:v>
                </c:pt>
                <c:pt idx="35015">
                  <c:v>4.4724899999999998E-2</c:v>
                </c:pt>
                <c:pt idx="35016">
                  <c:v>4.2848600000000001E-2</c:v>
                </c:pt>
                <c:pt idx="35017">
                  <c:v>4.0928199999999998E-2</c:v>
                </c:pt>
                <c:pt idx="35018">
                  <c:v>3.8966500000000001E-2</c:v>
                </c:pt>
                <c:pt idx="35019">
                  <c:v>3.6966499999999999E-2</c:v>
                </c:pt>
                <c:pt idx="35020">
                  <c:v>3.49311E-2</c:v>
                </c:pt>
                <c:pt idx="35021">
                  <c:v>3.2863200000000002E-2</c:v>
                </c:pt>
                <c:pt idx="35022">
                  <c:v>3.0766000000000002E-2</c:v>
                </c:pt>
                <c:pt idx="35023">
                  <c:v>2.8642500000000001E-2</c:v>
                </c:pt>
                <c:pt idx="35024">
                  <c:v>2.6495899999999999E-2</c:v>
                </c:pt>
                <c:pt idx="35025">
                  <c:v>2.4329199999999999E-2</c:v>
                </c:pt>
                <c:pt idx="35026">
                  <c:v>2.2145499999999999E-2</c:v>
                </c:pt>
                <c:pt idx="35027">
                  <c:v>1.99481E-2</c:v>
                </c:pt>
                <c:pt idx="35028">
                  <c:v>1.77398E-2</c:v>
                </c:pt>
                <c:pt idx="35029">
                  <c:v>1.5524E-2</c:v>
                </c:pt>
                <c:pt idx="35030">
                  <c:v>1.3303499999999999E-2</c:v>
                </c:pt>
                <c:pt idx="35031">
                  <c:v>1.10816E-2</c:v>
                </c:pt>
                <c:pt idx="35032" formatCode="0.00E+00">
                  <c:v>8.8613300000000006E-3</c:v>
                </c:pt>
                <c:pt idx="35033" formatCode="0.00E+00">
                  <c:v>6.6458699999999999E-3</c:v>
                </c:pt>
                <c:pt idx="35034" formatCode="0.00E+00">
                  <c:v>4.4381999999999998E-3</c:v>
                </c:pt>
                <c:pt idx="35035" formatCode="0.00E+00">
                  <c:v>2.2413300000000001E-3</c:v>
                </c:pt>
                <c:pt idx="35036" formatCode="0.00E+00">
                  <c:v>5.82564E-5</c:v>
                </c:pt>
                <c:pt idx="35037" formatCode="0.00E+00">
                  <c:v>-2.1080600000000001E-3</c:v>
                </c:pt>
                <c:pt idx="35038" formatCode="0.00E+00">
                  <c:v>-4.2547100000000001E-3</c:v>
                </c:pt>
                <c:pt idx="35039" formatCode="0.00E+00">
                  <c:v>-6.3788600000000001E-3</c:v>
                </c:pt>
                <c:pt idx="35040" formatCode="0.00E+00">
                  <c:v>-8.4777700000000008E-3</c:v>
                </c:pt>
                <c:pt idx="35041">
                  <c:v>-1.0548800000000001E-2</c:v>
                </c:pt>
                <c:pt idx="35042">
                  <c:v>-1.25892E-2</c:v>
                </c:pt>
                <c:pt idx="35043">
                  <c:v>-1.4596400000000001E-2</c:v>
                </c:pt>
                <c:pt idx="35044">
                  <c:v>-1.6567999999999999E-2</c:v>
                </c:pt>
                <c:pt idx="35045">
                  <c:v>-1.8501299999999998E-2</c:v>
                </c:pt>
                <c:pt idx="35046">
                  <c:v>-2.0394099999999998E-2</c:v>
                </c:pt>
                <c:pt idx="35047">
                  <c:v>-2.2244E-2</c:v>
                </c:pt>
                <c:pt idx="35048">
                  <c:v>-2.4048799999999999E-2</c:v>
                </c:pt>
                <c:pt idx="35049">
                  <c:v>-2.58065E-2</c:v>
                </c:pt>
                <c:pt idx="35050">
                  <c:v>-2.7515100000000001E-2</c:v>
                </c:pt>
                <c:pt idx="35051">
                  <c:v>-2.91726E-2</c:v>
                </c:pt>
                <c:pt idx="35052">
                  <c:v>-3.0777100000000002E-2</c:v>
                </c:pt>
                <c:pt idx="35053">
                  <c:v>-3.2327099999999998E-2</c:v>
                </c:pt>
                <c:pt idx="35054">
                  <c:v>-3.3820999999999997E-2</c:v>
                </c:pt>
                <c:pt idx="35055">
                  <c:v>-3.5256999999999997E-2</c:v>
                </c:pt>
                <c:pt idx="35056">
                  <c:v>-3.6633699999999998E-2</c:v>
                </c:pt>
                <c:pt idx="35057">
                  <c:v>-3.7949900000000002E-2</c:v>
                </c:pt>
                <c:pt idx="35058">
                  <c:v>-3.9204099999999999E-2</c:v>
                </c:pt>
                <c:pt idx="35059">
                  <c:v>-4.0395399999999998E-2</c:v>
                </c:pt>
                <c:pt idx="35060">
                  <c:v>-4.1522700000000003E-2</c:v>
                </c:pt>
                <c:pt idx="35061">
                  <c:v>-4.2585100000000001E-2</c:v>
                </c:pt>
                <c:pt idx="35062">
                  <c:v>-4.3581700000000001E-2</c:v>
                </c:pt>
                <c:pt idx="35063">
                  <c:v>-4.4512099999999999E-2</c:v>
                </c:pt>
                <c:pt idx="35064">
                  <c:v>-4.5375499999999999E-2</c:v>
                </c:pt>
                <c:pt idx="35065">
                  <c:v>-4.61716E-2</c:v>
                </c:pt>
                <c:pt idx="35066">
                  <c:v>-4.6899900000000001E-2</c:v>
                </c:pt>
                <c:pt idx="35067">
                  <c:v>-4.7560199999999997E-2</c:v>
                </c:pt>
                <c:pt idx="35068">
                  <c:v>-4.8152300000000002E-2</c:v>
                </c:pt>
                <c:pt idx="35069">
                  <c:v>-4.8676299999999999E-2</c:v>
                </c:pt>
                <c:pt idx="35070">
                  <c:v>-4.91324E-2</c:v>
                </c:pt>
                <c:pt idx="35071">
                  <c:v>-4.9520799999999997E-2</c:v>
                </c:pt>
                <c:pt idx="35072">
                  <c:v>-4.9841799999999999E-2</c:v>
                </c:pt>
                <c:pt idx="35073">
                  <c:v>-5.00957E-2</c:v>
                </c:pt>
                <c:pt idx="35074">
                  <c:v>-5.0283000000000001E-2</c:v>
                </c:pt>
                <c:pt idx="35075">
                  <c:v>-5.0404299999999999E-2</c:v>
                </c:pt>
                <c:pt idx="35076">
                  <c:v>-5.04603E-2</c:v>
                </c:pt>
                <c:pt idx="35077">
                  <c:v>-5.0451900000000001E-2</c:v>
                </c:pt>
                <c:pt idx="35078">
                  <c:v>-5.0380000000000001E-2</c:v>
                </c:pt>
                <c:pt idx="35079">
                  <c:v>-5.0245600000000001E-2</c:v>
                </c:pt>
                <c:pt idx="35080">
                  <c:v>-5.0049999999999997E-2</c:v>
                </c:pt>
                <c:pt idx="35081">
                  <c:v>-4.9794499999999998E-2</c:v>
                </c:pt>
                <c:pt idx="35082">
                  <c:v>-4.9480099999999999E-2</c:v>
                </c:pt>
                <c:pt idx="35083">
                  <c:v>-4.9108400000000003E-2</c:v>
                </c:pt>
                <c:pt idx="35084">
                  <c:v>-4.8680800000000003E-2</c:v>
                </c:pt>
                <c:pt idx="35085">
                  <c:v>-4.8198699999999997E-2</c:v>
                </c:pt>
                <c:pt idx="35086">
                  <c:v>-4.7663700000000003E-2</c:v>
                </c:pt>
                <c:pt idx="35087">
                  <c:v>-4.7077500000000001E-2</c:v>
                </c:pt>
                <c:pt idx="35088">
                  <c:v>-4.6441700000000002E-2</c:v>
                </c:pt>
                <c:pt idx="35089">
                  <c:v>-4.5758100000000003E-2</c:v>
                </c:pt>
                <c:pt idx="35090">
                  <c:v>-4.5028400000000003E-2</c:v>
                </c:pt>
                <c:pt idx="35091">
                  <c:v>-4.4254500000000002E-2</c:v>
                </c:pt>
                <c:pt idx="35092">
                  <c:v>-4.3438400000000002E-2</c:v>
                </c:pt>
                <c:pt idx="35093">
                  <c:v>-4.2582000000000002E-2</c:v>
                </c:pt>
                <c:pt idx="35094">
                  <c:v>-4.1687399999999999E-2</c:v>
                </c:pt>
                <c:pt idx="35095">
                  <c:v>-4.0756800000000003E-2</c:v>
                </c:pt>
                <c:pt idx="35096">
                  <c:v>-3.9792300000000003E-2</c:v>
                </c:pt>
                <c:pt idx="35097">
                  <c:v>-3.8795900000000001E-2</c:v>
                </c:pt>
                <c:pt idx="35098">
                  <c:v>-3.7769900000000002E-2</c:v>
                </c:pt>
                <c:pt idx="35099">
                  <c:v>-3.6716199999999997E-2</c:v>
                </c:pt>
                <c:pt idx="35100">
                  <c:v>-3.5637200000000001E-2</c:v>
                </c:pt>
                <c:pt idx="35101">
                  <c:v>-3.4535000000000003E-2</c:v>
                </c:pt>
                <c:pt idx="35102">
                  <c:v>-3.3411700000000003E-2</c:v>
                </c:pt>
                <c:pt idx="35103">
                  <c:v>-3.2269600000000002E-2</c:v>
                </c:pt>
                <c:pt idx="35104">
                  <c:v>-3.11109E-2</c:v>
                </c:pt>
                <c:pt idx="35105">
                  <c:v>-2.9937800000000001E-2</c:v>
                </c:pt>
                <c:pt idx="35106">
                  <c:v>-2.8752400000000001E-2</c:v>
                </c:pt>
                <c:pt idx="35107">
                  <c:v>-2.7556899999999999E-2</c:v>
                </c:pt>
                <c:pt idx="35108">
                  <c:v>-2.6353499999999998E-2</c:v>
                </c:pt>
                <c:pt idx="35109">
                  <c:v>-2.5144199999999998E-2</c:v>
                </c:pt>
                <c:pt idx="35110">
                  <c:v>-2.3931299999999999E-2</c:v>
                </c:pt>
                <c:pt idx="35111">
                  <c:v>-2.2716799999999999E-2</c:v>
                </c:pt>
                <c:pt idx="35112">
                  <c:v>-2.15027E-2</c:v>
                </c:pt>
                <c:pt idx="35113">
                  <c:v>-2.0291E-2</c:v>
                </c:pt>
                <c:pt idx="35114">
                  <c:v>-1.9083800000000001E-2</c:v>
                </c:pt>
                <c:pt idx="35115">
                  <c:v>-1.78829E-2</c:v>
                </c:pt>
                <c:pt idx="35116">
                  <c:v>-1.6690099999999999E-2</c:v>
                </c:pt>
                <c:pt idx="35117">
                  <c:v>-1.55073E-2</c:v>
                </c:pt>
                <c:pt idx="35118">
                  <c:v>-1.43363E-2</c:v>
                </c:pt>
                <c:pt idx="35119">
                  <c:v>-1.3179E-2</c:v>
                </c:pt>
                <c:pt idx="35120">
                  <c:v>-1.2037000000000001E-2</c:v>
                </c:pt>
                <c:pt idx="35121">
                  <c:v>-1.0912E-2</c:v>
                </c:pt>
                <c:pt idx="35122" formatCode="0.00E+00">
                  <c:v>-9.8056299999999992E-3</c:v>
                </c:pt>
                <c:pt idx="35123" formatCode="0.00E+00">
                  <c:v>-8.7192399999999996E-3</c:v>
                </c:pt>
                <c:pt idx="35124" formatCode="0.00E+00">
                  <c:v>-7.6542099999999998E-3</c:v>
                </c:pt>
                <c:pt idx="35125" formatCode="0.00E+00">
                  <c:v>-6.61182E-3</c:v>
                </c:pt>
                <c:pt idx="35126" formatCode="0.00E+00">
                  <c:v>-5.59328E-3</c:v>
                </c:pt>
                <c:pt idx="35127" formatCode="0.00E+00">
                  <c:v>-4.5997399999999997E-3</c:v>
                </c:pt>
                <c:pt idx="35128" formatCode="0.00E+00">
                  <c:v>-3.6322899999999998E-3</c:v>
                </c:pt>
                <c:pt idx="35129" formatCode="0.00E+00">
                  <c:v>-2.69199E-3</c:v>
                </c:pt>
                <c:pt idx="35130" formatCode="0.00E+00">
                  <c:v>-1.77984E-3</c:v>
                </c:pt>
                <c:pt idx="35131" formatCode="0.00E+00">
                  <c:v>-8.9676700000000003E-4</c:v>
                </c:pt>
                <c:pt idx="35132" formatCode="0.00E+00">
                  <c:v>-4.3615100000000002E-5</c:v>
                </c:pt>
                <c:pt idx="35133" formatCode="0.00E+00">
                  <c:v>7.7893999999999999E-4</c:v>
                </c:pt>
                <c:pt idx="35134" formatCode="0.00E+00">
                  <c:v>1.5702699999999999E-3</c:v>
                </c:pt>
                <c:pt idx="35135" formatCode="0.00E+00">
                  <c:v>2.3297700000000001E-3</c:v>
                </c:pt>
                <c:pt idx="35136" formatCode="0.00E+00">
                  <c:v>3.0569E-3</c:v>
                </c:pt>
                <c:pt idx="35137" formatCode="0.00E+00">
                  <c:v>3.7512000000000001E-3</c:v>
                </c:pt>
                <c:pt idx="35138" formatCode="0.00E+00">
                  <c:v>4.4123699999999997E-3</c:v>
                </c:pt>
                <c:pt idx="35139" formatCode="0.00E+00">
                  <c:v>5.0402600000000004E-3</c:v>
                </c:pt>
                <c:pt idx="35140" formatCode="0.00E+00">
                  <c:v>5.6348400000000003E-3</c:v>
                </c:pt>
                <c:pt idx="35141" formatCode="0.00E+00">
                  <c:v>6.19616E-3</c:v>
                </c:pt>
                <c:pt idx="35142" formatCode="0.00E+00">
                  <c:v>6.7243299999999997E-3</c:v>
                </c:pt>
                <c:pt idx="35143" formatCode="0.00E+00">
                  <c:v>7.2195000000000002E-3</c:v>
                </c:pt>
                <c:pt idx="35144" formatCode="0.00E+00">
                  <c:v>7.6817700000000001E-3</c:v>
                </c:pt>
                <c:pt idx="35145" formatCode="0.00E+00">
                  <c:v>8.1111900000000008E-3</c:v>
                </c:pt>
                <c:pt idx="35146" formatCode="0.00E+00">
                  <c:v>8.5080099999999999E-3</c:v>
                </c:pt>
                <c:pt idx="35147" formatCode="0.00E+00">
                  <c:v>8.8727700000000003E-3</c:v>
                </c:pt>
                <c:pt idx="35148" formatCode="0.00E+00">
                  <c:v>9.2061299999999999E-3</c:v>
                </c:pt>
                <c:pt idx="35149" formatCode="0.00E+00">
                  <c:v>9.5087100000000001E-3</c:v>
                </c:pt>
                <c:pt idx="35150" formatCode="0.00E+00">
                  <c:v>9.7811600000000005E-3</c:v>
                </c:pt>
                <c:pt idx="35151">
                  <c:v>1.00242E-2</c:v>
                </c:pt>
                <c:pt idx="35152">
                  <c:v>1.02387E-2</c:v>
                </c:pt>
                <c:pt idx="35153">
                  <c:v>1.04254E-2</c:v>
                </c:pt>
                <c:pt idx="35154">
                  <c:v>1.05851E-2</c:v>
                </c:pt>
                <c:pt idx="35155">
                  <c:v>1.07189E-2</c:v>
                </c:pt>
                <c:pt idx="35156">
                  <c:v>1.08281E-2</c:v>
                </c:pt>
                <c:pt idx="35157">
                  <c:v>1.09138E-2</c:v>
                </c:pt>
                <c:pt idx="35158">
                  <c:v>1.0977000000000001E-2</c:v>
                </c:pt>
                <c:pt idx="35159">
                  <c:v>1.1018699999999999E-2</c:v>
                </c:pt>
                <c:pt idx="35160">
                  <c:v>1.10399E-2</c:v>
                </c:pt>
                <c:pt idx="35161">
                  <c:v>1.1041799999999999E-2</c:v>
                </c:pt>
                <c:pt idx="35162">
                  <c:v>1.1025500000000001E-2</c:v>
                </c:pt>
                <c:pt idx="35163">
                  <c:v>1.0992399999999999E-2</c:v>
                </c:pt>
                <c:pt idx="35164">
                  <c:v>1.0943899999999999E-2</c:v>
                </c:pt>
                <c:pt idx="35165">
                  <c:v>1.0881099999999999E-2</c:v>
                </c:pt>
                <c:pt idx="35166">
                  <c:v>1.0805499999999999E-2</c:v>
                </c:pt>
                <c:pt idx="35167">
                  <c:v>1.0718399999999999E-2</c:v>
                </c:pt>
                <c:pt idx="35168">
                  <c:v>1.0621200000000001E-2</c:v>
                </c:pt>
                <c:pt idx="35169">
                  <c:v>1.05153E-2</c:v>
                </c:pt>
                <c:pt idx="35170">
                  <c:v>1.0402E-2</c:v>
                </c:pt>
                <c:pt idx="35171">
                  <c:v>1.0282899999999999E-2</c:v>
                </c:pt>
                <c:pt idx="35172">
                  <c:v>1.01592E-2</c:v>
                </c:pt>
                <c:pt idx="35173">
                  <c:v>1.00325E-2</c:v>
                </c:pt>
                <c:pt idx="35174" formatCode="0.00E+00">
                  <c:v>9.9041000000000008E-3</c:v>
                </c:pt>
                <c:pt idx="35175" formatCode="0.00E+00">
                  <c:v>9.7755900000000007E-3</c:v>
                </c:pt>
                <c:pt idx="35176" formatCode="0.00E+00">
                  <c:v>9.6484299999999995E-3</c:v>
                </c:pt>
                <c:pt idx="35177" formatCode="0.00E+00">
                  <c:v>9.5241300000000004E-3</c:v>
                </c:pt>
                <c:pt idx="35178" formatCode="0.00E+00">
                  <c:v>9.4043300000000007E-3</c:v>
                </c:pt>
                <c:pt idx="35179" formatCode="0.00E+00">
                  <c:v>9.2906800000000008E-3</c:v>
                </c:pt>
                <c:pt idx="35180" formatCode="0.00E+00">
                  <c:v>9.1845099999999999E-3</c:v>
                </c:pt>
                <c:pt idx="35181" formatCode="0.00E+00">
                  <c:v>9.0871000000000007E-3</c:v>
                </c:pt>
                <c:pt idx="35182" formatCode="0.00E+00">
                  <c:v>8.9998000000000005E-3</c:v>
                </c:pt>
                <c:pt idx="35183" formatCode="0.00E+00">
                  <c:v>8.9239300000000001E-3</c:v>
                </c:pt>
                <c:pt idx="35184" formatCode="0.00E+00">
                  <c:v>8.8607800000000004E-3</c:v>
                </c:pt>
                <c:pt idx="35185" formatCode="0.00E+00">
                  <c:v>8.8116700000000006E-3</c:v>
                </c:pt>
                <c:pt idx="35186" formatCode="0.00E+00">
                  <c:v>8.7779099999999999E-3</c:v>
                </c:pt>
                <c:pt idx="35187" formatCode="0.00E+00">
                  <c:v>8.7606899999999998E-3</c:v>
                </c:pt>
                <c:pt idx="35188" formatCode="0.00E+00">
                  <c:v>8.7610099999999996E-3</c:v>
                </c:pt>
                <c:pt idx="35189" formatCode="0.00E+00">
                  <c:v>8.7796899999999997E-3</c:v>
                </c:pt>
                <c:pt idx="35190" formatCode="0.00E+00">
                  <c:v>8.8176699999999997E-3</c:v>
                </c:pt>
                <c:pt idx="35191" formatCode="0.00E+00">
                  <c:v>8.8760000000000002E-3</c:v>
                </c:pt>
                <c:pt idx="35192" formatCode="0.00E+00">
                  <c:v>8.9556700000000006E-3</c:v>
                </c:pt>
                <c:pt idx="35193" formatCode="0.00E+00">
                  <c:v>9.0575599999999992E-3</c:v>
                </c:pt>
                <c:pt idx="35194" formatCode="0.00E+00">
                  <c:v>9.1823300000000007E-3</c:v>
                </c:pt>
                <c:pt idx="35195" formatCode="0.00E+00">
                  <c:v>9.3305000000000003E-3</c:v>
                </c:pt>
                <c:pt idx="35196" formatCode="0.00E+00">
                  <c:v>9.5025600000000002E-3</c:v>
                </c:pt>
                <c:pt idx="35197" formatCode="0.00E+00">
                  <c:v>9.6990099999999992E-3</c:v>
                </c:pt>
                <c:pt idx="35198" formatCode="0.00E+00">
                  <c:v>9.9201199999999993E-3</c:v>
                </c:pt>
                <c:pt idx="35199">
                  <c:v>1.0166100000000001E-2</c:v>
                </c:pt>
                <c:pt idx="35200">
                  <c:v>1.04373E-2</c:v>
                </c:pt>
                <c:pt idx="35201">
                  <c:v>1.0734199999999999E-2</c:v>
                </c:pt>
                <c:pt idx="35202">
                  <c:v>1.10565E-2</c:v>
                </c:pt>
                <c:pt idx="35203">
                  <c:v>1.1403E-2</c:v>
                </c:pt>
                <c:pt idx="35204">
                  <c:v>1.1772899999999999E-2</c:v>
                </c:pt>
                <c:pt idx="35205">
                  <c:v>1.2166E-2</c:v>
                </c:pt>
                <c:pt idx="35206">
                  <c:v>1.25831E-2</c:v>
                </c:pt>
                <c:pt idx="35207">
                  <c:v>1.3024600000000001E-2</c:v>
                </c:pt>
                <c:pt idx="35208">
                  <c:v>1.349E-2</c:v>
                </c:pt>
                <c:pt idx="35209">
                  <c:v>1.39788E-2</c:v>
                </c:pt>
                <c:pt idx="35210">
                  <c:v>1.4490400000000001E-2</c:v>
                </c:pt>
                <c:pt idx="35211">
                  <c:v>1.5024300000000001E-2</c:v>
                </c:pt>
                <c:pt idx="35212">
                  <c:v>1.55798E-2</c:v>
                </c:pt>
                <c:pt idx="35213">
                  <c:v>1.61561E-2</c:v>
                </c:pt>
                <c:pt idx="35214">
                  <c:v>1.6752300000000001E-2</c:v>
                </c:pt>
                <c:pt idx="35215">
                  <c:v>1.7367299999999999E-2</c:v>
                </c:pt>
                <c:pt idx="35216">
                  <c:v>1.79997E-2</c:v>
                </c:pt>
                <c:pt idx="35217">
                  <c:v>1.8648000000000001E-2</c:v>
                </c:pt>
                <c:pt idx="35218">
                  <c:v>1.9310500000000001E-2</c:v>
                </c:pt>
                <c:pt idx="35219">
                  <c:v>1.99855E-2</c:v>
                </c:pt>
                <c:pt idx="35220">
                  <c:v>2.0671399999999999E-2</c:v>
                </c:pt>
                <c:pt idx="35221">
                  <c:v>2.1366099999999999E-2</c:v>
                </c:pt>
                <c:pt idx="35222">
                  <c:v>2.2067799999999999E-2</c:v>
                </c:pt>
                <c:pt idx="35223">
                  <c:v>2.2774699999999998E-2</c:v>
                </c:pt>
                <c:pt idx="35224">
                  <c:v>2.3484999999999999E-2</c:v>
                </c:pt>
                <c:pt idx="35225">
                  <c:v>2.41976E-2</c:v>
                </c:pt>
                <c:pt idx="35226">
                  <c:v>2.4911200000000001E-2</c:v>
                </c:pt>
                <c:pt idx="35227">
                  <c:v>2.56235E-2</c:v>
                </c:pt>
                <c:pt idx="35228">
                  <c:v>2.6331799999999999E-2</c:v>
                </c:pt>
                <c:pt idx="35229">
                  <c:v>2.7033000000000001E-2</c:v>
                </c:pt>
                <c:pt idx="35230">
                  <c:v>2.7724499999999999E-2</c:v>
                </c:pt>
                <c:pt idx="35231">
                  <c:v>2.8404200000000001E-2</c:v>
                </c:pt>
                <c:pt idx="35232">
                  <c:v>2.9069899999999999E-2</c:v>
                </c:pt>
                <c:pt idx="35233">
                  <c:v>2.972E-2</c:v>
                </c:pt>
                <c:pt idx="35234">
                  <c:v>3.0353399999999999E-2</c:v>
                </c:pt>
                <c:pt idx="35235">
                  <c:v>3.0969E-2</c:v>
                </c:pt>
                <c:pt idx="35236">
                  <c:v>3.1565099999999999E-2</c:v>
                </c:pt>
                <c:pt idx="35237">
                  <c:v>3.2138899999999998E-2</c:v>
                </c:pt>
                <c:pt idx="35238">
                  <c:v>3.2687599999999997E-2</c:v>
                </c:pt>
                <c:pt idx="35239">
                  <c:v>3.3209500000000003E-2</c:v>
                </c:pt>
                <c:pt idx="35240">
                  <c:v>3.37031E-2</c:v>
                </c:pt>
                <c:pt idx="35241">
                  <c:v>3.41664E-2</c:v>
                </c:pt>
                <c:pt idx="35242">
                  <c:v>3.45974E-2</c:v>
                </c:pt>
                <c:pt idx="35243">
                  <c:v>3.49948E-2</c:v>
                </c:pt>
                <c:pt idx="35244">
                  <c:v>3.5357800000000002E-2</c:v>
                </c:pt>
                <c:pt idx="35245">
                  <c:v>3.5685300000000003E-2</c:v>
                </c:pt>
                <c:pt idx="35246">
                  <c:v>3.5975500000000001E-2</c:v>
                </c:pt>
                <c:pt idx="35247">
                  <c:v>3.6226000000000001E-2</c:v>
                </c:pt>
                <c:pt idx="35248">
                  <c:v>3.6434500000000002E-2</c:v>
                </c:pt>
                <c:pt idx="35249">
                  <c:v>3.6599E-2</c:v>
                </c:pt>
                <c:pt idx="35250">
                  <c:v>3.6717899999999998E-2</c:v>
                </c:pt>
                <c:pt idx="35251">
                  <c:v>3.6789200000000001E-2</c:v>
                </c:pt>
                <c:pt idx="35252">
                  <c:v>3.6810700000000002E-2</c:v>
                </c:pt>
                <c:pt idx="35253">
                  <c:v>3.6779699999999999E-2</c:v>
                </c:pt>
                <c:pt idx="35254">
                  <c:v>3.6694499999999998E-2</c:v>
                </c:pt>
                <c:pt idx="35255">
                  <c:v>3.65539E-2</c:v>
                </c:pt>
                <c:pt idx="35256">
                  <c:v>3.6356699999999999E-2</c:v>
                </c:pt>
                <c:pt idx="35257">
                  <c:v>3.6101800000000003E-2</c:v>
                </c:pt>
                <c:pt idx="35258">
                  <c:v>3.57875E-2</c:v>
                </c:pt>
                <c:pt idx="35259">
                  <c:v>3.5412199999999998E-2</c:v>
                </c:pt>
                <c:pt idx="35260">
                  <c:v>3.4974600000000002E-2</c:v>
                </c:pt>
                <c:pt idx="35261">
                  <c:v>3.4474100000000001E-2</c:v>
                </c:pt>
                <c:pt idx="35262">
                  <c:v>3.3909700000000001E-2</c:v>
                </c:pt>
                <c:pt idx="35263">
                  <c:v>3.3279499999999997E-2</c:v>
                </c:pt>
                <c:pt idx="35264">
                  <c:v>3.2581899999999997E-2</c:v>
                </c:pt>
                <c:pt idx="35265">
                  <c:v>3.1815599999999999E-2</c:v>
                </c:pt>
                <c:pt idx="35266">
                  <c:v>3.0979E-2</c:v>
                </c:pt>
                <c:pt idx="35267">
                  <c:v>3.0071199999999999E-2</c:v>
                </c:pt>
                <c:pt idx="35268">
                  <c:v>2.90919E-2</c:v>
                </c:pt>
                <c:pt idx="35269">
                  <c:v>2.80416E-2</c:v>
                </c:pt>
                <c:pt idx="35270">
                  <c:v>2.6920099999999999E-2</c:v>
                </c:pt>
                <c:pt idx="35271">
                  <c:v>2.5726800000000001E-2</c:v>
                </c:pt>
                <c:pt idx="35272">
                  <c:v>2.4461900000000002E-2</c:v>
                </c:pt>
                <c:pt idx="35273">
                  <c:v>2.3126799999999999E-2</c:v>
                </c:pt>
                <c:pt idx="35274">
                  <c:v>2.1723099999999999E-2</c:v>
                </c:pt>
                <c:pt idx="35275">
                  <c:v>2.02512E-2</c:v>
                </c:pt>
                <c:pt idx="35276">
                  <c:v>1.87114E-2</c:v>
                </c:pt>
                <c:pt idx="35277">
                  <c:v>1.7104299999999999E-2</c:v>
                </c:pt>
                <c:pt idx="35278">
                  <c:v>1.54311E-2</c:v>
                </c:pt>
                <c:pt idx="35279">
                  <c:v>1.3693E-2</c:v>
                </c:pt>
                <c:pt idx="35280">
                  <c:v>1.18908E-2</c:v>
                </c:pt>
                <c:pt idx="35281">
                  <c:v>1.0026E-2</c:v>
                </c:pt>
                <c:pt idx="35282" formatCode="0.00E+00">
                  <c:v>8.1005599999999997E-3</c:v>
                </c:pt>
                <c:pt idx="35283" formatCode="0.00E+00">
                  <c:v>6.1168899999999998E-3</c:v>
                </c:pt>
                <c:pt idx="35284" formatCode="0.00E+00">
                  <c:v>4.0771899999999996E-3</c:v>
                </c:pt>
                <c:pt idx="35285" formatCode="0.00E+00">
                  <c:v>1.9830999999999998E-3</c:v>
                </c:pt>
                <c:pt idx="35286" formatCode="0.00E+00">
                  <c:v>-1.6345800000000001E-4</c:v>
                </c:pt>
                <c:pt idx="35287" formatCode="0.00E+00">
                  <c:v>-2.3590999999999998E-3</c:v>
                </c:pt>
                <c:pt idx="35288" formatCode="0.00E+00">
                  <c:v>-4.59998E-3</c:v>
                </c:pt>
                <c:pt idx="35289" formatCode="0.00E+00">
                  <c:v>-6.8838299999999996E-3</c:v>
                </c:pt>
                <c:pt idx="35290" formatCode="0.00E+00">
                  <c:v>-9.2102599999999996E-3</c:v>
                </c:pt>
                <c:pt idx="35291">
                  <c:v>-1.15791E-2</c:v>
                </c:pt>
                <c:pt idx="35292">
                  <c:v>-1.3987899999999999E-2</c:v>
                </c:pt>
                <c:pt idx="35293">
                  <c:v>-1.6431600000000001E-2</c:v>
                </c:pt>
                <c:pt idx="35294">
                  <c:v>-1.89059E-2</c:v>
                </c:pt>
                <c:pt idx="35295">
                  <c:v>-2.1408400000000001E-2</c:v>
                </c:pt>
                <c:pt idx="35296">
                  <c:v>-2.3936800000000001E-2</c:v>
                </c:pt>
                <c:pt idx="35297">
                  <c:v>-2.6487699999999999E-2</c:v>
                </c:pt>
                <c:pt idx="35298">
                  <c:v>-2.9057099999999999E-2</c:v>
                </c:pt>
                <c:pt idx="35299">
                  <c:v>-3.1641299999999997E-2</c:v>
                </c:pt>
                <c:pt idx="35300">
                  <c:v>-3.4237200000000002E-2</c:v>
                </c:pt>
                <c:pt idx="35301">
                  <c:v>-3.6840999999999999E-2</c:v>
                </c:pt>
                <c:pt idx="35302">
                  <c:v>-3.9448299999999999E-2</c:v>
                </c:pt>
                <c:pt idx="35303">
                  <c:v>-4.2056200000000002E-2</c:v>
                </c:pt>
                <c:pt idx="35304">
                  <c:v>-4.4663700000000001E-2</c:v>
                </c:pt>
                <c:pt idx="35305">
                  <c:v>-4.7268699999999997E-2</c:v>
                </c:pt>
                <c:pt idx="35306">
                  <c:v>-4.9867300000000003E-2</c:v>
                </c:pt>
                <c:pt idx="35307">
                  <c:v>-5.24547E-2</c:v>
                </c:pt>
                <c:pt idx="35308">
                  <c:v>-5.5027600000000003E-2</c:v>
                </c:pt>
                <c:pt idx="35309">
                  <c:v>-5.7582800000000003E-2</c:v>
                </c:pt>
                <c:pt idx="35310">
                  <c:v>-6.0117700000000003E-2</c:v>
                </c:pt>
                <c:pt idx="35311">
                  <c:v>-6.2628900000000001E-2</c:v>
                </c:pt>
                <c:pt idx="35312">
                  <c:v>-6.5112400000000001E-2</c:v>
                </c:pt>
                <c:pt idx="35313">
                  <c:v>-6.7563200000000004E-2</c:v>
                </c:pt>
                <c:pt idx="35314">
                  <c:v>-6.9977800000000007E-2</c:v>
                </c:pt>
                <c:pt idx="35315">
                  <c:v>-7.2354799999999997E-2</c:v>
                </c:pt>
                <c:pt idx="35316">
                  <c:v>-7.4693399999999993E-2</c:v>
                </c:pt>
                <c:pt idx="35317">
                  <c:v>-7.6991500000000004E-2</c:v>
                </c:pt>
                <c:pt idx="35318">
                  <c:v>-7.9245700000000002E-2</c:v>
                </c:pt>
                <c:pt idx="35319">
                  <c:v>-8.1452899999999995E-2</c:v>
                </c:pt>
                <c:pt idx="35320">
                  <c:v>-8.3610199999999996E-2</c:v>
                </c:pt>
                <c:pt idx="35321">
                  <c:v>-8.5713800000000007E-2</c:v>
                </c:pt>
                <c:pt idx="35322">
                  <c:v>-8.7759100000000007E-2</c:v>
                </c:pt>
                <c:pt idx="35323">
                  <c:v>-8.9742199999999994E-2</c:v>
                </c:pt>
                <c:pt idx="35324">
                  <c:v>-9.1661999999999993E-2</c:v>
                </c:pt>
                <c:pt idx="35325">
                  <c:v>-9.3518799999999999E-2</c:v>
                </c:pt>
                <c:pt idx="35326">
                  <c:v>-9.5310699999999998E-2</c:v>
                </c:pt>
                <c:pt idx="35327">
                  <c:v>-9.7034200000000001E-2</c:v>
                </c:pt>
                <c:pt idx="35328">
                  <c:v>-9.8686800000000005E-2</c:v>
                </c:pt>
                <c:pt idx="35329">
                  <c:v>-0.100267</c:v>
                </c:pt>
                <c:pt idx="35330">
                  <c:v>-0.101774</c:v>
                </c:pt>
                <c:pt idx="35331">
                  <c:v>-0.103202</c:v>
                </c:pt>
                <c:pt idx="35332">
                  <c:v>-0.10455100000000001</c:v>
                </c:pt>
                <c:pt idx="35333">
                  <c:v>-0.105819</c:v>
                </c:pt>
                <c:pt idx="35334">
                  <c:v>-0.107007</c:v>
                </c:pt>
                <c:pt idx="35335">
                  <c:v>-0.108116</c:v>
                </c:pt>
                <c:pt idx="35336">
                  <c:v>-0.109144</c:v>
                </c:pt>
                <c:pt idx="35337">
                  <c:v>-0.11008900000000001</c:v>
                </c:pt>
                <c:pt idx="35338">
                  <c:v>-0.110952</c:v>
                </c:pt>
                <c:pt idx="35339">
                  <c:v>-0.111732</c:v>
                </c:pt>
                <c:pt idx="35340">
                  <c:v>-0.11243300000000001</c:v>
                </c:pt>
                <c:pt idx="35341">
                  <c:v>-0.113055</c:v>
                </c:pt>
                <c:pt idx="35342">
                  <c:v>-0.113597</c:v>
                </c:pt>
                <c:pt idx="35343">
                  <c:v>-0.114056</c:v>
                </c:pt>
                <c:pt idx="35344">
                  <c:v>-0.11443300000000001</c:v>
                </c:pt>
                <c:pt idx="35345">
                  <c:v>-0.114729</c:v>
                </c:pt>
                <c:pt idx="35346">
                  <c:v>-0.11494699999999999</c:v>
                </c:pt>
                <c:pt idx="35347">
                  <c:v>-0.115088</c:v>
                </c:pt>
                <c:pt idx="35348">
                  <c:v>-0.115152</c:v>
                </c:pt>
                <c:pt idx="35349">
                  <c:v>-0.11514000000000001</c:v>
                </c:pt>
                <c:pt idx="35350">
                  <c:v>-0.115053</c:v>
                </c:pt>
                <c:pt idx="35351">
                  <c:v>-0.11489099999999999</c:v>
                </c:pt>
                <c:pt idx="35352">
                  <c:v>-0.11465599999999999</c:v>
                </c:pt>
                <c:pt idx="35353">
                  <c:v>-0.114352</c:v>
                </c:pt>
                <c:pt idx="35354">
                  <c:v>-0.113982</c:v>
                </c:pt>
                <c:pt idx="35355">
                  <c:v>-0.113548</c:v>
                </c:pt>
                <c:pt idx="35356">
                  <c:v>-0.113051</c:v>
                </c:pt>
                <c:pt idx="35357">
                  <c:v>-0.112493</c:v>
                </c:pt>
                <c:pt idx="35358">
                  <c:v>-0.111875</c:v>
                </c:pt>
                <c:pt idx="35359">
                  <c:v>-0.11120099999999999</c:v>
                </c:pt>
                <c:pt idx="35360">
                  <c:v>-0.110471</c:v>
                </c:pt>
                <c:pt idx="35361">
                  <c:v>-0.109683</c:v>
                </c:pt>
                <c:pt idx="35362">
                  <c:v>-0.10884099999999999</c:v>
                </c:pt>
                <c:pt idx="35363">
                  <c:v>-0.107946</c:v>
                </c:pt>
                <c:pt idx="35364">
                  <c:v>-0.107002</c:v>
                </c:pt>
                <c:pt idx="35365">
                  <c:v>-0.106014</c:v>
                </c:pt>
                <c:pt idx="35366">
                  <c:v>-0.10498499999999999</c:v>
                </c:pt>
                <c:pt idx="35367">
                  <c:v>-0.10392</c:v>
                </c:pt>
                <c:pt idx="35368">
                  <c:v>-0.102821</c:v>
                </c:pt>
                <c:pt idx="35369">
                  <c:v>-0.101692</c:v>
                </c:pt>
                <c:pt idx="35370">
                  <c:v>-0.100534</c:v>
                </c:pt>
                <c:pt idx="35371">
                  <c:v>-9.9346400000000001E-2</c:v>
                </c:pt>
                <c:pt idx="35372">
                  <c:v>-9.8132800000000006E-2</c:v>
                </c:pt>
                <c:pt idx="35373">
                  <c:v>-9.6895599999999998E-2</c:v>
                </c:pt>
                <c:pt idx="35374">
                  <c:v>-9.5635600000000001E-2</c:v>
                </c:pt>
                <c:pt idx="35375">
                  <c:v>-9.4352500000000006E-2</c:v>
                </c:pt>
                <c:pt idx="35376">
                  <c:v>-9.3048000000000006E-2</c:v>
                </c:pt>
                <c:pt idx="35377">
                  <c:v>-9.1727199999999995E-2</c:v>
                </c:pt>
                <c:pt idx="35378">
                  <c:v>-9.0397500000000006E-2</c:v>
                </c:pt>
                <c:pt idx="35379">
                  <c:v>-8.9064199999999996E-2</c:v>
                </c:pt>
                <c:pt idx="35380">
                  <c:v>-8.7730199999999994E-2</c:v>
                </c:pt>
                <c:pt idx="35381">
                  <c:v>-8.6397299999999996E-2</c:v>
                </c:pt>
                <c:pt idx="35382">
                  <c:v>-8.5068900000000003E-2</c:v>
                </c:pt>
                <c:pt idx="35383">
                  <c:v>-8.3748799999999998E-2</c:v>
                </c:pt>
                <c:pt idx="35384">
                  <c:v>-8.2440100000000002E-2</c:v>
                </c:pt>
                <c:pt idx="35385">
                  <c:v>-8.1145200000000001E-2</c:v>
                </c:pt>
                <c:pt idx="35386">
                  <c:v>-7.9866599999999996E-2</c:v>
                </c:pt>
                <c:pt idx="35387">
                  <c:v>-7.8607800000000005E-2</c:v>
                </c:pt>
                <c:pt idx="35388">
                  <c:v>-7.7372099999999999E-2</c:v>
                </c:pt>
                <c:pt idx="35389">
                  <c:v>-7.61603E-2</c:v>
                </c:pt>
                <c:pt idx="35390">
                  <c:v>-7.4974100000000002E-2</c:v>
                </c:pt>
                <c:pt idx="35391">
                  <c:v>-7.3818700000000001E-2</c:v>
                </c:pt>
                <c:pt idx="35392">
                  <c:v>-7.2700699999999993E-2</c:v>
                </c:pt>
                <c:pt idx="35393">
                  <c:v>-7.1623300000000001E-2</c:v>
                </c:pt>
                <c:pt idx="35394">
                  <c:v>-7.0586700000000002E-2</c:v>
                </c:pt>
                <c:pt idx="35395">
                  <c:v>-6.9591E-2</c:v>
                </c:pt>
                <c:pt idx="35396">
                  <c:v>-6.8638500000000005E-2</c:v>
                </c:pt>
                <c:pt idx="35397">
                  <c:v>-6.7733399999999999E-2</c:v>
                </c:pt>
                <c:pt idx="35398">
                  <c:v>-6.6878699999999999E-2</c:v>
                </c:pt>
                <c:pt idx="35399">
                  <c:v>-6.6075499999999995E-2</c:v>
                </c:pt>
                <c:pt idx="35400">
                  <c:v>-6.5322699999999997E-2</c:v>
                </c:pt>
                <c:pt idx="35401">
                  <c:v>-6.4619300000000005E-2</c:v>
                </c:pt>
                <c:pt idx="35402">
                  <c:v>-6.3967099999999999E-2</c:v>
                </c:pt>
                <c:pt idx="35403">
                  <c:v>-6.3368099999999997E-2</c:v>
                </c:pt>
                <c:pt idx="35404">
                  <c:v>-6.28219E-2</c:v>
                </c:pt>
                <c:pt idx="35405">
                  <c:v>-6.2327300000000002E-2</c:v>
                </c:pt>
                <c:pt idx="35406">
                  <c:v>-6.18849E-2</c:v>
                </c:pt>
                <c:pt idx="35407">
                  <c:v>-6.1497000000000003E-2</c:v>
                </c:pt>
                <c:pt idx="35408">
                  <c:v>-6.1165600000000001E-2</c:v>
                </c:pt>
                <c:pt idx="35409">
                  <c:v>-6.0890899999999998E-2</c:v>
                </c:pt>
                <c:pt idx="35410">
                  <c:v>-6.06721E-2</c:v>
                </c:pt>
                <c:pt idx="35411">
                  <c:v>-6.0509599999999997E-2</c:v>
                </c:pt>
                <c:pt idx="35412">
                  <c:v>-6.0406700000000001E-2</c:v>
                </c:pt>
                <c:pt idx="35413">
                  <c:v>-6.0366099999999999E-2</c:v>
                </c:pt>
                <c:pt idx="35414">
                  <c:v>-6.0387799999999998E-2</c:v>
                </c:pt>
                <c:pt idx="35415">
                  <c:v>-6.0471200000000003E-2</c:v>
                </c:pt>
                <c:pt idx="35416">
                  <c:v>-6.0615799999999997E-2</c:v>
                </c:pt>
                <c:pt idx="35417">
                  <c:v>-6.0821E-2</c:v>
                </c:pt>
                <c:pt idx="35418">
                  <c:v>-6.1086099999999997E-2</c:v>
                </c:pt>
                <c:pt idx="35419">
                  <c:v>-6.1411300000000002E-2</c:v>
                </c:pt>
                <c:pt idx="35420">
                  <c:v>-6.1798199999999998E-2</c:v>
                </c:pt>
                <c:pt idx="35421">
                  <c:v>-6.2248999999999999E-2</c:v>
                </c:pt>
                <c:pt idx="35422">
                  <c:v>-6.2763700000000006E-2</c:v>
                </c:pt>
                <c:pt idx="35423">
                  <c:v>-6.3338099999999994E-2</c:v>
                </c:pt>
                <c:pt idx="35424">
                  <c:v>-6.3967200000000002E-2</c:v>
                </c:pt>
                <c:pt idx="35425">
                  <c:v>-6.46476E-2</c:v>
                </c:pt>
                <c:pt idx="35426">
                  <c:v>-6.5377299999999999E-2</c:v>
                </c:pt>
                <c:pt idx="35427">
                  <c:v>-6.6155400000000003E-2</c:v>
                </c:pt>
                <c:pt idx="35428">
                  <c:v>-6.6981600000000002E-2</c:v>
                </c:pt>
                <c:pt idx="35429">
                  <c:v>-6.78536E-2</c:v>
                </c:pt>
                <c:pt idx="35430">
                  <c:v>-6.8767599999999998E-2</c:v>
                </c:pt>
                <c:pt idx="35431">
                  <c:v>-6.9721000000000005E-2</c:v>
                </c:pt>
                <c:pt idx="35432">
                  <c:v>-7.0712800000000006E-2</c:v>
                </c:pt>
                <c:pt idx="35433">
                  <c:v>-7.1743000000000001E-2</c:v>
                </c:pt>
                <c:pt idx="35434">
                  <c:v>-7.28105E-2</c:v>
                </c:pt>
                <c:pt idx="35435">
                  <c:v>-7.3912400000000003E-2</c:v>
                </c:pt>
                <c:pt idx="35436">
                  <c:v>-7.5046699999999994E-2</c:v>
                </c:pt>
                <c:pt idx="35437">
                  <c:v>-7.6211399999999999E-2</c:v>
                </c:pt>
                <c:pt idx="35438">
                  <c:v>-7.7402399999999996E-2</c:v>
                </c:pt>
                <c:pt idx="35439">
                  <c:v>-7.86158E-2</c:v>
                </c:pt>
                <c:pt idx="35440">
                  <c:v>-7.9853400000000005E-2</c:v>
                </c:pt>
                <c:pt idx="35441">
                  <c:v>-8.1120300000000006E-2</c:v>
                </c:pt>
                <c:pt idx="35442">
                  <c:v>-8.2418000000000005E-2</c:v>
                </c:pt>
                <c:pt idx="35443">
                  <c:v>-8.3744899999999997E-2</c:v>
                </c:pt>
                <c:pt idx="35444">
                  <c:v>-8.5101300000000005E-2</c:v>
                </c:pt>
                <c:pt idx="35445">
                  <c:v>-8.6488899999999994E-2</c:v>
                </c:pt>
                <c:pt idx="35446">
                  <c:v>-8.7907600000000002E-2</c:v>
                </c:pt>
                <c:pt idx="35447">
                  <c:v>-8.9354000000000003E-2</c:v>
                </c:pt>
                <c:pt idx="35448">
                  <c:v>-9.0824000000000002E-2</c:v>
                </c:pt>
                <c:pt idx="35449">
                  <c:v>-9.2315099999999997E-2</c:v>
                </c:pt>
                <c:pt idx="35450">
                  <c:v>-9.3825199999999997E-2</c:v>
                </c:pt>
                <c:pt idx="35451">
                  <c:v>-9.5353300000000002E-2</c:v>
                </c:pt>
                <c:pt idx="35452">
                  <c:v>-9.6900500000000001E-2</c:v>
                </c:pt>
                <c:pt idx="35453">
                  <c:v>-9.8469699999999993E-2</c:v>
                </c:pt>
                <c:pt idx="35454">
                  <c:v>-0.100063</c:v>
                </c:pt>
                <c:pt idx="35455">
                  <c:v>-0.10168099999999999</c:v>
                </c:pt>
                <c:pt idx="35456">
                  <c:v>-0.103322</c:v>
                </c:pt>
                <c:pt idx="35457">
                  <c:v>-0.10498399999999999</c:v>
                </c:pt>
                <c:pt idx="35458">
                  <c:v>-0.10666200000000001</c:v>
                </c:pt>
                <c:pt idx="35459">
                  <c:v>-0.108353</c:v>
                </c:pt>
                <c:pt idx="35460">
                  <c:v>-0.110058</c:v>
                </c:pt>
                <c:pt idx="35461">
                  <c:v>-0.111776</c:v>
                </c:pt>
                <c:pt idx="35462">
                  <c:v>-0.11350399999999999</c:v>
                </c:pt>
                <c:pt idx="35463">
                  <c:v>-0.115241</c:v>
                </c:pt>
                <c:pt idx="35464">
                  <c:v>-0.11698799999999999</c:v>
                </c:pt>
                <c:pt idx="35465">
                  <c:v>-0.11874800000000001</c:v>
                </c:pt>
                <c:pt idx="35466">
                  <c:v>-0.12052499999999999</c:v>
                </c:pt>
                <c:pt idx="35467">
                  <c:v>-0.122318</c:v>
                </c:pt>
                <c:pt idx="35468">
                  <c:v>-0.124128</c:v>
                </c:pt>
                <c:pt idx="35469">
                  <c:v>-0.12595700000000001</c:v>
                </c:pt>
                <c:pt idx="35470">
                  <c:v>-0.127805</c:v>
                </c:pt>
                <c:pt idx="35471">
                  <c:v>-0.12967600000000001</c:v>
                </c:pt>
                <c:pt idx="35472">
                  <c:v>-0.13156799999999999</c:v>
                </c:pt>
                <c:pt idx="35473">
                  <c:v>-0.13347999999999999</c:v>
                </c:pt>
                <c:pt idx="35474">
                  <c:v>-0.13541300000000001</c:v>
                </c:pt>
                <c:pt idx="35475">
                  <c:v>-0.13736599999999999</c:v>
                </c:pt>
                <c:pt idx="35476">
                  <c:v>-0.13934199999999999</c:v>
                </c:pt>
                <c:pt idx="35477">
                  <c:v>-0.14133699999999999</c:v>
                </c:pt>
                <c:pt idx="35478">
                  <c:v>-0.14335000000000001</c:v>
                </c:pt>
                <c:pt idx="35479">
                  <c:v>-0.14538300000000001</c:v>
                </c:pt>
                <c:pt idx="35480">
                  <c:v>-0.14744199999999999</c:v>
                </c:pt>
                <c:pt idx="35481">
                  <c:v>-0.14952499999999999</c:v>
                </c:pt>
                <c:pt idx="35482">
                  <c:v>-0.15162800000000001</c:v>
                </c:pt>
                <c:pt idx="35483">
                  <c:v>-0.15375</c:v>
                </c:pt>
                <c:pt idx="35484">
                  <c:v>-0.15589</c:v>
                </c:pt>
                <c:pt idx="35485">
                  <c:v>-0.15804799999999999</c:v>
                </c:pt>
                <c:pt idx="35486">
                  <c:v>-0.160223</c:v>
                </c:pt>
                <c:pt idx="35487">
                  <c:v>-0.162413</c:v>
                </c:pt>
                <c:pt idx="35488">
                  <c:v>-0.16461799999999999</c:v>
                </c:pt>
                <c:pt idx="35489">
                  <c:v>-0.16683600000000001</c:v>
                </c:pt>
                <c:pt idx="35490">
                  <c:v>-0.16906399999999999</c:v>
                </c:pt>
                <c:pt idx="35491">
                  <c:v>-0.17129800000000001</c:v>
                </c:pt>
                <c:pt idx="35492">
                  <c:v>-0.17352799999999999</c:v>
                </c:pt>
                <c:pt idx="35493">
                  <c:v>-0.17574999999999999</c:v>
                </c:pt>
                <c:pt idx="35494">
                  <c:v>-0.17796400000000001</c:v>
                </c:pt>
                <c:pt idx="35495">
                  <c:v>-0.18017</c:v>
                </c:pt>
                <c:pt idx="35496">
                  <c:v>-0.18237100000000001</c:v>
                </c:pt>
                <c:pt idx="35497">
                  <c:v>-0.18456700000000001</c:v>
                </c:pt>
                <c:pt idx="35498">
                  <c:v>-0.18675600000000001</c:v>
                </c:pt>
                <c:pt idx="35499">
                  <c:v>-0.18893599999999999</c:v>
                </c:pt>
                <c:pt idx="35500">
                  <c:v>-0.19111</c:v>
                </c:pt>
                <c:pt idx="35501">
                  <c:v>-0.19327900000000001</c:v>
                </c:pt>
                <c:pt idx="35502">
                  <c:v>-0.19544700000000001</c:v>
                </c:pt>
                <c:pt idx="35503">
                  <c:v>-0.19761300000000001</c:v>
                </c:pt>
                <c:pt idx="35504">
                  <c:v>-0.19977400000000001</c:v>
                </c:pt>
                <c:pt idx="35505">
                  <c:v>-0.201927</c:v>
                </c:pt>
                <c:pt idx="35506">
                  <c:v>-0.204073</c:v>
                </c:pt>
                <c:pt idx="35507">
                  <c:v>-0.20621200000000001</c:v>
                </c:pt>
                <c:pt idx="35508">
                  <c:v>-0.208347</c:v>
                </c:pt>
                <c:pt idx="35509">
                  <c:v>-0.210475</c:v>
                </c:pt>
                <c:pt idx="35510">
                  <c:v>-0.212593</c:v>
                </c:pt>
                <c:pt idx="35511">
                  <c:v>-0.214694</c:v>
                </c:pt>
                <c:pt idx="35512">
                  <c:v>-0.21677399999999999</c:v>
                </c:pt>
                <c:pt idx="35513">
                  <c:v>-0.21882799999999999</c:v>
                </c:pt>
                <c:pt idx="35514">
                  <c:v>-0.22085299999999999</c:v>
                </c:pt>
                <c:pt idx="35515">
                  <c:v>-0.22284499999999999</c:v>
                </c:pt>
                <c:pt idx="35516">
                  <c:v>-0.2248</c:v>
                </c:pt>
                <c:pt idx="35517">
                  <c:v>-0.226717</c:v>
                </c:pt>
                <c:pt idx="35518">
                  <c:v>-0.22859399999999999</c:v>
                </c:pt>
                <c:pt idx="35519">
                  <c:v>-0.230433</c:v>
                </c:pt>
                <c:pt idx="35520">
                  <c:v>-0.232234</c:v>
                </c:pt>
                <c:pt idx="35521">
                  <c:v>-0.23399400000000001</c:v>
                </c:pt>
                <c:pt idx="35522">
                  <c:v>-0.23571</c:v>
                </c:pt>
                <c:pt idx="35523">
                  <c:v>-0.23738100000000001</c:v>
                </c:pt>
                <c:pt idx="35524">
                  <c:v>-0.23900399999999999</c:v>
                </c:pt>
                <c:pt idx="35525">
                  <c:v>-0.24057799999999999</c:v>
                </c:pt>
                <c:pt idx="35526">
                  <c:v>-0.24209700000000001</c:v>
                </c:pt>
                <c:pt idx="35527">
                  <c:v>-0.243559</c:v>
                </c:pt>
                <c:pt idx="35528">
                  <c:v>-0.24496699999999999</c:v>
                </c:pt>
                <c:pt idx="35529">
                  <c:v>-0.24632499999999999</c:v>
                </c:pt>
                <c:pt idx="35530">
                  <c:v>-0.247637</c:v>
                </c:pt>
                <c:pt idx="35531">
                  <c:v>-0.24890699999999999</c:v>
                </c:pt>
                <c:pt idx="35532">
                  <c:v>-0.25013999999999997</c:v>
                </c:pt>
                <c:pt idx="35533">
                  <c:v>-0.25133699999999998</c:v>
                </c:pt>
                <c:pt idx="35534">
                  <c:v>-0.25249700000000003</c:v>
                </c:pt>
                <c:pt idx="35535">
                  <c:v>-0.25361600000000001</c:v>
                </c:pt>
                <c:pt idx="35536">
                  <c:v>-0.25469199999999997</c:v>
                </c:pt>
                <c:pt idx="35537">
                  <c:v>-0.25572400000000001</c:v>
                </c:pt>
                <c:pt idx="35538">
                  <c:v>-0.25671100000000002</c:v>
                </c:pt>
                <c:pt idx="35539">
                  <c:v>-0.25765399999999999</c:v>
                </c:pt>
                <c:pt idx="35540">
                  <c:v>-0.25855800000000001</c:v>
                </c:pt>
                <c:pt idx="35541">
                  <c:v>-0.25942799999999999</c:v>
                </c:pt>
                <c:pt idx="35542">
                  <c:v>-0.26026500000000002</c:v>
                </c:pt>
                <c:pt idx="35543">
                  <c:v>-0.26106699999999999</c:v>
                </c:pt>
                <c:pt idx="35544">
                  <c:v>-0.26183299999999998</c:v>
                </c:pt>
                <c:pt idx="35545">
                  <c:v>-0.26256400000000002</c:v>
                </c:pt>
                <c:pt idx="35546">
                  <c:v>-0.26326100000000002</c:v>
                </c:pt>
                <c:pt idx="35547">
                  <c:v>-0.26392399999999999</c:v>
                </c:pt>
                <c:pt idx="35548">
                  <c:v>-0.26455600000000001</c:v>
                </c:pt>
                <c:pt idx="35549">
                  <c:v>-0.26516099999999998</c:v>
                </c:pt>
                <c:pt idx="35550">
                  <c:v>-0.26573999999999998</c:v>
                </c:pt>
                <c:pt idx="35551">
                  <c:v>-0.26629599999999998</c:v>
                </c:pt>
                <c:pt idx="35552">
                  <c:v>-0.26683400000000002</c:v>
                </c:pt>
                <c:pt idx="35553">
                  <c:v>-0.26735799999999998</c:v>
                </c:pt>
                <c:pt idx="35554">
                  <c:v>-0.26787300000000003</c:v>
                </c:pt>
                <c:pt idx="35555">
                  <c:v>-0.26838099999999998</c:v>
                </c:pt>
                <c:pt idx="35556">
                  <c:v>-0.26888099999999998</c:v>
                </c:pt>
                <c:pt idx="35557">
                  <c:v>-0.269376</c:v>
                </c:pt>
                <c:pt idx="35558">
                  <c:v>-0.26986900000000003</c:v>
                </c:pt>
                <c:pt idx="35559">
                  <c:v>-0.27036100000000002</c:v>
                </c:pt>
                <c:pt idx="35560">
                  <c:v>-0.27085399999999998</c:v>
                </c:pt>
                <c:pt idx="35561">
                  <c:v>-0.27134599999999998</c:v>
                </c:pt>
                <c:pt idx="35562">
                  <c:v>-0.27183800000000002</c:v>
                </c:pt>
                <c:pt idx="35563">
                  <c:v>-0.27233600000000002</c:v>
                </c:pt>
                <c:pt idx="35564">
                  <c:v>-0.272843</c:v>
                </c:pt>
                <c:pt idx="35565">
                  <c:v>-0.27335900000000002</c:v>
                </c:pt>
                <c:pt idx="35566">
                  <c:v>-0.27388400000000002</c:v>
                </c:pt>
                <c:pt idx="35567">
                  <c:v>-0.274422</c:v>
                </c:pt>
                <c:pt idx="35568">
                  <c:v>-0.27497899999999997</c:v>
                </c:pt>
                <c:pt idx="35569">
                  <c:v>-0.27555800000000003</c:v>
                </c:pt>
                <c:pt idx="35570">
                  <c:v>-0.27615800000000001</c:v>
                </c:pt>
                <c:pt idx="35571">
                  <c:v>-0.27678000000000003</c:v>
                </c:pt>
                <c:pt idx="35572">
                  <c:v>-0.277424</c:v>
                </c:pt>
                <c:pt idx="35573">
                  <c:v>-0.278088</c:v>
                </c:pt>
                <c:pt idx="35574">
                  <c:v>-0.27877400000000002</c:v>
                </c:pt>
                <c:pt idx="35575">
                  <c:v>-0.27948200000000001</c:v>
                </c:pt>
                <c:pt idx="35576">
                  <c:v>-0.28021299999999999</c:v>
                </c:pt>
                <c:pt idx="35577">
                  <c:v>-0.28096700000000002</c:v>
                </c:pt>
                <c:pt idx="35578">
                  <c:v>-0.28173700000000002</c:v>
                </c:pt>
                <c:pt idx="35579">
                  <c:v>-0.28251199999999999</c:v>
                </c:pt>
                <c:pt idx="35580">
                  <c:v>-0.28328599999999998</c:v>
                </c:pt>
                <c:pt idx="35581">
                  <c:v>-0.28405599999999998</c:v>
                </c:pt>
                <c:pt idx="35582">
                  <c:v>-0.28482200000000002</c:v>
                </c:pt>
                <c:pt idx="35583">
                  <c:v>-0.28558299999999998</c:v>
                </c:pt>
                <c:pt idx="35584">
                  <c:v>-0.28634100000000001</c:v>
                </c:pt>
                <c:pt idx="35585">
                  <c:v>-0.28709600000000002</c:v>
                </c:pt>
                <c:pt idx="35586">
                  <c:v>-0.28784399999999999</c:v>
                </c:pt>
                <c:pt idx="35587">
                  <c:v>-0.28858899999999998</c:v>
                </c:pt>
                <c:pt idx="35588">
                  <c:v>-0.28933500000000001</c:v>
                </c:pt>
                <c:pt idx="35589">
                  <c:v>-0.29008800000000001</c:v>
                </c:pt>
                <c:pt idx="35590">
                  <c:v>-0.29085</c:v>
                </c:pt>
                <c:pt idx="35591">
                  <c:v>-0.29162300000000002</c:v>
                </c:pt>
                <c:pt idx="35592">
                  <c:v>-0.292406</c:v>
                </c:pt>
                <c:pt idx="35593">
                  <c:v>-0.29319699999999999</c:v>
                </c:pt>
                <c:pt idx="35594">
                  <c:v>-0.29399399999999998</c:v>
                </c:pt>
                <c:pt idx="35595">
                  <c:v>-0.29479499999999997</c:v>
                </c:pt>
                <c:pt idx="35596">
                  <c:v>-0.295595</c:v>
                </c:pt>
                <c:pt idx="35597">
                  <c:v>-0.29639300000000002</c:v>
                </c:pt>
                <c:pt idx="35598">
                  <c:v>-0.29718299999999997</c:v>
                </c:pt>
                <c:pt idx="35599">
                  <c:v>-0.29796099999999998</c:v>
                </c:pt>
                <c:pt idx="35600">
                  <c:v>-0.29871599999999998</c:v>
                </c:pt>
                <c:pt idx="35601">
                  <c:v>-0.29943999999999998</c:v>
                </c:pt>
                <c:pt idx="35602">
                  <c:v>-0.300124</c:v>
                </c:pt>
                <c:pt idx="35603">
                  <c:v>-0.300757</c:v>
                </c:pt>
                <c:pt idx="35604">
                  <c:v>-0.30133500000000002</c:v>
                </c:pt>
                <c:pt idx="35605">
                  <c:v>-0.30185600000000001</c:v>
                </c:pt>
                <c:pt idx="35606">
                  <c:v>-0.30232399999999998</c:v>
                </c:pt>
                <c:pt idx="35607">
                  <c:v>-0.30273899999999998</c:v>
                </c:pt>
                <c:pt idx="35608">
                  <c:v>-0.30309700000000001</c:v>
                </c:pt>
                <c:pt idx="35609">
                  <c:v>-0.303396</c:v>
                </c:pt>
                <c:pt idx="35610">
                  <c:v>-0.30362899999999998</c:v>
                </c:pt>
                <c:pt idx="35611">
                  <c:v>-0.30379299999999998</c:v>
                </c:pt>
                <c:pt idx="35612">
                  <c:v>-0.30388399999999999</c:v>
                </c:pt>
                <c:pt idx="35613">
                  <c:v>-0.30390299999999998</c:v>
                </c:pt>
                <c:pt idx="35614">
                  <c:v>-0.30384699999999998</c:v>
                </c:pt>
                <c:pt idx="35615">
                  <c:v>-0.30371500000000001</c:v>
                </c:pt>
                <c:pt idx="35616">
                  <c:v>-0.30351</c:v>
                </c:pt>
                <c:pt idx="35617">
                  <c:v>-0.30323499999999998</c:v>
                </c:pt>
                <c:pt idx="35618">
                  <c:v>-0.302894</c:v>
                </c:pt>
                <c:pt idx="35619">
                  <c:v>-0.30248900000000001</c:v>
                </c:pt>
                <c:pt idx="35620">
                  <c:v>-0.30201899999999998</c:v>
                </c:pt>
                <c:pt idx="35621">
                  <c:v>-0.301483</c:v>
                </c:pt>
                <c:pt idx="35622">
                  <c:v>-0.300875</c:v>
                </c:pt>
                <c:pt idx="35623">
                  <c:v>-0.30018800000000001</c:v>
                </c:pt>
                <c:pt idx="35624">
                  <c:v>-0.29942000000000002</c:v>
                </c:pt>
                <c:pt idx="35625">
                  <c:v>-0.29857099999999998</c:v>
                </c:pt>
                <c:pt idx="35626">
                  <c:v>-0.29764000000000002</c:v>
                </c:pt>
                <c:pt idx="35627">
                  <c:v>-0.29662899999999998</c:v>
                </c:pt>
                <c:pt idx="35628">
                  <c:v>-0.29553400000000002</c:v>
                </c:pt>
                <c:pt idx="35629">
                  <c:v>-0.29435099999999997</c:v>
                </c:pt>
                <c:pt idx="35630">
                  <c:v>-0.293074</c:v>
                </c:pt>
                <c:pt idx="35631">
                  <c:v>-0.29170000000000001</c:v>
                </c:pt>
                <c:pt idx="35632">
                  <c:v>-0.29023300000000002</c:v>
                </c:pt>
                <c:pt idx="35633">
                  <c:v>-0.28867900000000002</c:v>
                </c:pt>
                <c:pt idx="35634">
                  <c:v>-0.28704000000000002</c:v>
                </c:pt>
                <c:pt idx="35635">
                  <c:v>-0.28531899999999999</c:v>
                </c:pt>
                <c:pt idx="35636">
                  <c:v>-0.28352300000000003</c:v>
                </c:pt>
                <c:pt idx="35637">
                  <c:v>-0.28165299999999999</c:v>
                </c:pt>
                <c:pt idx="35638">
                  <c:v>-0.27971299999999999</c:v>
                </c:pt>
                <c:pt idx="35639">
                  <c:v>-0.277702</c:v>
                </c:pt>
                <c:pt idx="35640">
                  <c:v>-0.27562399999999998</c:v>
                </c:pt>
                <c:pt idx="35641">
                  <c:v>-0.27348699999999998</c:v>
                </c:pt>
                <c:pt idx="35642">
                  <c:v>-0.271291</c:v>
                </c:pt>
                <c:pt idx="35643">
                  <c:v>-0.26903500000000002</c:v>
                </c:pt>
                <c:pt idx="35644">
                  <c:v>-0.26672000000000001</c:v>
                </c:pt>
                <c:pt idx="35645">
                  <c:v>-0.264349</c:v>
                </c:pt>
                <c:pt idx="35646">
                  <c:v>-0.26192500000000002</c:v>
                </c:pt>
                <c:pt idx="35647">
                  <c:v>-0.25944899999999999</c:v>
                </c:pt>
                <c:pt idx="35648">
                  <c:v>-0.25691799999999998</c:v>
                </c:pt>
                <c:pt idx="35649">
                  <c:v>-0.254334</c:v>
                </c:pt>
                <c:pt idx="35650">
                  <c:v>-0.25169999999999998</c:v>
                </c:pt>
                <c:pt idx="35651">
                  <c:v>-0.24902199999999999</c:v>
                </c:pt>
                <c:pt idx="35652">
                  <c:v>-0.246305</c:v>
                </c:pt>
                <c:pt idx="35653">
                  <c:v>-0.24355399999999999</c:v>
                </c:pt>
                <c:pt idx="35654">
                  <c:v>-0.24077399999999999</c:v>
                </c:pt>
                <c:pt idx="35655">
                  <c:v>-0.23796999999999999</c:v>
                </c:pt>
                <c:pt idx="35656">
                  <c:v>-0.23514599999999999</c:v>
                </c:pt>
                <c:pt idx="35657">
                  <c:v>-0.23230500000000001</c:v>
                </c:pt>
                <c:pt idx="35658">
                  <c:v>-0.22944999999999999</c:v>
                </c:pt>
                <c:pt idx="35659">
                  <c:v>-0.22658300000000001</c:v>
                </c:pt>
                <c:pt idx="35660">
                  <c:v>-0.22370599999999999</c:v>
                </c:pt>
                <c:pt idx="35661">
                  <c:v>-0.22082499999999999</c:v>
                </c:pt>
                <c:pt idx="35662">
                  <c:v>-0.217947</c:v>
                </c:pt>
                <c:pt idx="35663">
                  <c:v>-0.21507799999999999</c:v>
                </c:pt>
                <c:pt idx="35664">
                  <c:v>-0.21222099999999999</c:v>
                </c:pt>
                <c:pt idx="35665">
                  <c:v>-0.20938000000000001</c:v>
                </c:pt>
                <c:pt idx="35666">
                  <c:v>-0.20655399999999999</c:v>
                </c:pt>
                <c:pt idx="35667">
                  <c:v>-0.20374400000000001</c:v>
                </c:pt>
                <c:pt idx="35668">
                  <c:v>-0.20094899999999999</c:v>
                </c:pt>
                <c:pt idx="35669">
                  <c:v>-0.19817399999999999</c:v>
                </c:pt>
                <c:pt idx="35670">
                  <c:v>-0.19542000000000001</c:v>
                </c:pt>
                <c:pt idx="35671">
                  <c:v>-0.19269</c:v>
                </c:pt>
                <c:pt idx="35672">
                  <c:v>-0.18999099999999999</c:v>
                </c:pt>
                <c:pt idx="35673">
                  <c:v>-0.187331</c:v>
                </c:pt>
                <c:pt idx="35674">
                  <c:v>-0.18471199999999999</c:v>
                </c:pt>
                <c:pt idx="35675">
                  <c:v>-0.182142</c:v>
                </c:pt>
                <c:pt idx="35676">
                  <c:v>-0.17963000000000001</c:v>
                </c:pt>
                <c:pt idx="35677">
                  <c:v>-0.17718700000000001</c:v>
                </c:pt>
                <c:pt idx="35678">
                  <c:v>-0.174821</c:v>
                </c:pt>
                <c:pt idx="35679">
                  <c:v>-0.172537</c:v>
                </c:pt>
                <c:pt idx="35680">
                  <c:v>-0.17033699999999999</c:v>
                </c:pt>
                <c:pt idx="35681">
                  <c:v>-0.16821800000000001</c:v>
                </c:pt>
                <c:pt idx="35682">
                  <c:v>-0.16617599999999999</c:v>
                </c:pt>
                <c:pt idx="35683">
                  <c:v>-0.164212</c:v>
                </c:pt>
                <c:pt idx="35684">
                  <c:v>-0.16233500000000001</c:v>
                </c:pt>
                <c:pt idx="35685">
                  <c:v>-0.16055700000000001</c:v>
                </c:pt>
                <c:pt idx="35686">
                  <c:v>-0.158884</c:v>
                </c:pt>
                <c:pt idx="35687">
                  <c:v>-0.15731100000000001</c:v>
                </c:pt>
                <c:pt idx="35688">
                  <c:v>-0.15582699999999999</c:v>
                </c:pt>
                <c:pt idx="35689">
                  <c:v>-0.15442500000000001</c:v>
                </c:pt>
                <c:pt idx="35690">
                  <c:v>-0.15310399999999999</c:v>
                </c:pt>
                <c:pt idx="35691">
                  <c:v>-0.15185999999999999</c:v>
                </c:pt>
                <c:pt idx="35692">
                  <c:v>-0.15069199999999999</c:v>
                </c:pt>
                <c:pt idx="35693">
                  <c:v>-0.14960200000000001</c:v>
                </c:pt>
                <c:pt idx="35694">
                  <c:v>-0.14859800000000001</c:v>
                </c:pt>
                <c:pt idx="35695">
                  <c:v>-0.14768800000000001</c:v>
                </c:pt>
                <c:pt idx="35696">
                  <c:v>-0.14687600000000001</c:v>
                </c:pt>
                <c:pt idx="35697">
                  <c:v>-0.14616299999999999</c:v>
                </c:pt>
                <c:pt idx="35698">
                  <c:v>-0.14554900000000001</c:v>
                </c:pt>
                <c:pt idx="35699">
                  <c:v>-0.14503099999999999</c:v>
                </c:pt>
                <c:pt idx="35700">
                  <c:v>-0.14460999999999999</c:v>
                </c:pt>
                <c:pt idx="35701">
                  <c:v>-0.144286</c:v>
                </c:pt>
                <c:pt idx="35702">
                  <c:v>-0.14405999999999999</c:v>
                </c:pt>
                <c:pt idx="35703">
                  <c:v>-0.143931</c:v>
                </c:pt>
                <c:pt idx="35704">
                  <c:v>-0.143902</c:v>
                </c:pt>
                <c:pt idx="35705">
                  <c:v>-0.14397699999999999</c:v>
                </c:pt>
                <c:pt idx="35706">
                  <c:v>-0.14415600000000001</c:v>
                </c:pt>
                <c:pt idx="35707">
                  <c:v>-0.14443800000000001</c:v>
                </c:pt>
                <c:pt idx="35708">
                  <c:v>-0.14482</c:v>
                </c:pt>
                <c:pt idx="35709">
                  <c:v>-0.14529500000000001</c:v>
                </c:pt>
                <c:pt idx="35710">
                  <c:v>-0.14585600000000001</c:v>
                </c:pt>
                <c:pt idx="35711">
                  <c:v>-0.14649899999999999</c:v>
                </c:pt>
                <c:pt idx="35712">
                  <c:v>-0.14722399999999999</c:v>
                </c:pt>
                <c:pt idx="35713">
                  <c:v>-0.148035</c:v>
                </c:pt>
                <c:pt idx="35714">
                  <c:v>-0.14893400000000001</c:v>
                </c:pt>
                <c:pt idx="35715">
                  <c:v>-0.149919</c:v>
                </c:pt>
                <c:pt idx="35716">
                  <c:v>-0.15098</c:v>
                </c:pt>
                <c:pt idx="35717">
                  <c:v>-0.15210799999999999</c:v>
                </c:pt>
                <c:pt idx="35718">
                  <c:v>-0.15330199999999999</c:v>
                </c:pt>
                <c:pt idx="35719">
                  <c:v>-0.15456500000000001</c:v>
                </c:pt>
                <c:pt idx="35720">
                  <c:v>-0.15590200000000001</c:v>
                </c:pt>
                <c:pt idx="35721">
                  <c:v>-0.15731600000000001</c:v>
                </c:pt>
                <c:pt idx="35722">
                  <c:v>-0.158803</c:v>
                </c:pt>
                <c:pt idx="35723">
                  <c:v>-0.16036500000000001</c:v>
                </c:pt>
                <c:pt idx="35724">
                  <c:v>-0.161999</c:v>
                </c:pt>
                <c:pt idx="35725">
                  <c:v>-0.16370199999999999</c:v>
                </c:pt>
                <c:pt idx="35726">
                  <c:v>-0.165466</c:v>
                </c:pt>
                <c:pt idx="35727">
                  <c:v>-0.16728599999999999</c:v>
                </c:pt>
                <c:pt idx="35728">
                  <c:v>-0.16916500000000001</c:v>
                </c:pt>
                <c:pt idx="35729">
                  <c:v>-0.17110400000000001</c:v>
                </c:pt>
                <c:pt idx="35730">
                  <c:v>-0.1731</c:v>
                </c:pt>
                <c:pt idx="35731">
                  <c:v>-0.175149</c:v>
                </c:pt>
                <c:pt idx="35732">
                  <c:v>-0.17724200000000001</c:v>
                </c:pt>
                <c:pt idx="35733">
                  <c:v>-0.179371</c:v>
                </c:pt>
                <c:pt idx="35734">
                  <c:v>-0.18152799999999999</c:v>
                </c:pt>
                <c:pt idx="35735">
                  <c:v>-0.18371100000000001</c:v>
                </c:pt>
                <c:pt idx="35736">
                  <c:v>-0.185919</c:v>
                </c:pt>
                <c:pt idx="35737">
                  <c:v>-0.18815200000000001</c:v>
                </c:pt>
                <c:pt idx="35738">
                  <c:v>-0.19040899999999999</c:v>
                </c:pt>
                <c:pt idx="35739">
                  <c:v>-0.192686</c:v>
                </c:pt>
                <c:pt idx="35740">
                  <c:v>-0.19498099999999999</c:v>
                </c:pt>
                <c:pt idx="35741">
                  <c:v>-0.19729099999999999</c:v>
                </c:pt>
                <c:pt idx="35742">
                  <c:v>-0.19961300000000001</c:v>
                </c:pt>
                <c:pt idx="35743">
                  <c:v>-0.20194500000000001</c:v>
                </c:pt>
                <c:pt idx="35744">
                  <c:v>-0.20427899999999999</c:v>
                </c:pt>
                <c:pt idx="35745">
                  <c:v>-0.20660999999999999</c:v>
                </c:pt>
                <c:pt idx="35746">
                  <c:v>-0.20893600000000001</c:v>
                </c:pt>
                <c:pt idx="35747">
                  <c:v>-0.211258</c:v>
                </c:pt>
                <c:pt idx="35748">
                  <c:v>-0.21357599999999999</c:v>
                </c:pt>
                <c:pt idx="35749">
                  <c:v>-0.215889</c:v>
                </c:pt>
                <c:pt idx="35750">
                  <c:v>-0.218194</c:v>
                </c:pt>
                <c:pt idx="35751">
                  <c:v>-0.22048400000000001</c:v>
                </c:pt>
                <c:pt idx="35752">
                  <c:v>-0.22275500000000001</c:v>
                </c:pt>
                <c:pt idx="35753">
                  <c:v>-0.22500500000000001</c:v>
                </c:pt>
                <c:pt idx="35754">
                  <c:v>-0.22722899999999999</c:v>
                </c:pt>
                <c:pt idx="35755">
                  <c:v>-0.22942499999999999</c:v>
                </c:pt>
                <c:pt idx="35756">
                  <c:v>-0.231595</c:v>
                </c:pt>
                <c:pt idx="35757">
                  <c:v>-0.233737</c:v>
                </c:pt>
                <c:pt idx="35758">
                  <c:v>-0.235847</c:v>
                </c:pt>
                <c:pt idx="35759">
                  <c:v>-0.237923</c:v>
                </c:pt>
                <c:pt idx="35760">
                  <c:v>-0.23996700000000001</c:v>
                </c:pt>
                <c:pt idx="35761">
                  <c:v>-0.241983</c:v>
                </c:pt>
                <c:pt idx="35762">
                  <c:v>-0.24396799999999999</c:v>
                </c:pt>
                <c:pt idx="35763">
                  <c:v>-0.245918</c:v>
                </c:pt>
                <c:pt idx="35764">
                  <c:v>-0.247832</c:v>
                </c:pt>
                <c:pt idx="35765">
                  <c:v>-0.24971199999999999</c:v>
                </c:pt>
                <c:pt idx="35766">
                  <c:v>-0.25155699999999998</c:v>
                </c:pt>
                <c:pt idx="35767">
                  <c:v>-0.25336500000000001</c:v>
                </c:pt>
                <c:pt idx="35768">
                  <c:v>-0.25513000000000002</c:v>
                </c:pt>
                <c:pt idx="35769">
                  <c:v>-0.25684800000000002</c:v>
                </c:pt>
                <c:pt idx="35770">
                  <c:v>-0.25851299999999999</c:v>
                </c:pt>
                <c:pt idx="35771">
                  <c:v>-0.260125</c:v>
                </c:pt>
                <c:pt idx="35772">
                  <c:v>-0.26168999999999998</c:v>
                </c:pt>
                <c:pt idx="35773">
                  <c:v>-0.26321800000000001</c:v>
                </c:pt>
                <c:pt idx="35774">
                  <c:v>-0.26470500000000002</c:v>
                </c:pt>
                <c:pt idx="35775">
                  <c:v>-0.26614399999999999</c:v>
                </c:pt>
                <c:pt idx="35776">
                  <c:v>-0.26752199999999998</c:v>
                </c:pt>
                <c:pt idx="35777">
                  <c:v>-0.26883600000000002</c:v>
                </c:pt>
                <c:pt idx="35778">
                  <c:v>-0.27008900000000002</c:v>
                </c:pt>
                <c:pt idx="35779">
                  <c:v>-0.27128099999999999</c:v>
                </c:pt>
                <c:pt idx="35780">
                  <c:v>-0.27241199999999999</c:v>
                </c:pt>
                <c:pt idx="35781">
                  <c:v>-0.27348600000000001</c:v>
                </c:pt>
                <c:pt idx="35782">
                  <c:v>-0.27451100000000001</c:v>
                </c:pt>
                <c:pt idx="35783">
                  <c:v>-0.27549200000000001</c:v>
                </c:pt>
                <c:pt idx="35784">
                  <c:v>-0.27641900000000003</c:v>
                </c:pt>
                <c:pt idx="35785">
                  <c:v>-0.27728000000000003</c:v>
                </c:pt>
                <c:pt idx="35786">
                  <c:v>-0.278088</c:v>
                </c:pt>
                <c:pt idx="35787">
                  <c:v>-0.27885300000000002</c:v>
                </c:pt>
                <c:pt idx="35788">
                  <c:v>-0.27956999999999999</c:v>
                </c:pt>
                <c:pt idx="35789">
                  <c:v>-0.28023999999999999</c:v>
                </c:pt>
                <c:pt idx="35790">
                  <c:v>-0.28086899999999998</c:v>
                </c:pt>
                <c:pt idx="35791">
                  <c:v>-0.28145900000000001</c:v>
                </c:pt>
                <c:pt idx="35792">
                  <c:v>-0.28201199999999998</c:v>
                </c:pt>
                <c:pt idx="35793">
                  <c:v>-0.282526</c:v>
                </c:pt>
                <c:pt idx="35794">
                  <c:v>-0.28299999999999997</c:v>
                </c:pt>
                <c:pt idx="35795">
                  <c:v>-0.28343000000000002</c:v>
                </c:pt>
                <c:pt idx="35796">
                  <c:v>-0.28381400000000001</c:v>
                </c:pt>
                <c:pt idx="35797">
                  <c:v>-0.28415299999999999</c:v>
                </c:pt>
                <c:pt idx="35798">
                  <c:v>-0.284445</c:v>
                </c:pt>
                <c:pt idx="35799">
                  <c:v>-0.28468900000000003</c:v>
                </c:pt>
                <c:pt idx="35800">
                  <c:v>-0.284887</c:v>
                </c:pt>
                <c:pt idx="35801">
                  <c:v>-0.28504600000000002</c:v>
                </c:pt>
                <c:pt idx="35802">
                  <c:v>-0.28517199999999998</c:v>
                </c:pt>
                <c:pt idx="35803">
                  <c:v>-0.28526299999999999</c:v>
                </c:pt>
                <c:pt idx="35804">
                  <c:v>-0.28531600000000001</c:v>
                </c:pt>
                <c:pt idx="35805">
                  <c:v>-0.285333</c:v>
                </c:pt>
                <c:pt idx="35806">
                  <c:v>-0.28532200000000002</c:v>
                </c:pt>
                <c:pt idx="35807">
                  <c:v>-0.28529100000000002</c:v>
                </c:pt>
                <c:pt idx="35808">
                  <c:v>-0.285242</c:v>
                </c:pt>
                <c:pt idx="35809">
                  <c:v>-0.28517799999999999</c:v>
                </c:pt>
                <c:pt idx="35810">
                  <c:v>-0.28510000000000002</c:v>
                </c:pt>
                <c:pt idx="35811">
                  <c:v>-0.28501100000000001</c:v>
                </c:pt>
                <c:pt idx="35812">
                  <c:v>-0.284912</c:v>
                </c:pt>
                <c:pt idx="35813">
                  <c:v>-0.28480100000000003</c:v>
                </c:pt>
                <c:pt idx="35814">
                  <c:v>-0.28467300000000001</c:v>
                </c:pt>
                <c:pt idx="35815">
                  <c:v>-0.284526</c:v>
                </c:pt>
                <c:pt idx="35816">
                  <c:v>-0.28436299999999998</c:v>
                </c:pt>
                <c:pt idx="35817">
                  <c:v>-0.28418700000000002</c:v>
                </c:pt>
                <c:pt idx="35818">
                  <c:v>-0.28399600000000003</c:v>
                </c:pt>
                <c:pt idx="35819">
                  <c:v>-0.28378700000000001</c:v>
                </c:pt>
                <c:pt idx="35820">
                  <c:v>-0.28355599999999997</c:v>
                </c:pt>
                <c:pt idx="35821">
                  <c:v>-0.28329799999999999</c:v>
                </c:pt>
                <c:pt idx="35822">
                  <c:v>-0.28301700000000002</c:v>
                </c:pt>
                <c:pt idx="35823">
                  <c:v>-0.28271400000000002</c:v>
                </c:pt>
                <c:pt idx="35824">
                  <c:v>-0.28239199999999998</c:v>
                </c:pt>
                <c:pt idx="35825">
                  <c:v>-0.282055</c:v>
                </c:pt>
                <c:pt idx="35826">
                  <c:v>-0.28170600000000001</c:v>
                </c:pt>
                <c:pt idx="35827">
                  <c:v>-0.28134100000000001</c:v>
                </c:pt>
                <c:pt idx="35828">
                  <c:v>-0.28095799999999999</c:v>
                </c:pt>
                <c:pt idx="35829">
                  <c:v>-0.28055799999999997</c:v>
                </c:pt>
                <c:pt idx="35830">
                  <c:v>-0.28013900000000003</c:v>
                </c:pt>
                <c:pt idx="35831">
                  <c:v>-0.27969699999999997</c:v>
                </c:pt>
                <c:pt idx="35832">
                  <c:v>-0.279225</c:v>
                </c:pt>
                <c:pt idx="35833">
                  <c:v>-0.278723</c:v>
                </c:pt>
                <c:pt idx="35834">
                  <c:v>-0.278196</c:v>
                </c:pt>
                <c:pt idx="35835">
                  <c:v>-0.277644</c:v>
                </c:pt>
                <c:pt idx="35836">
                  <c:v>-0.27707100000000001</c:v>
                </c:pt>
                <c:pt idx="35837">
                  <c:v>-0.276476</c:v>
                </c:pt>
                <c:pt idx="35838">
                  <c:v>-0.275864</c:v>
                </c:pt>
                <c:pt idx="35839">
                  <c:v>-0.27523399999999998</c:v>
                </c:pt>
                <c:pt idx="35840">
                  <c:v>-0.27458700000000003</c:v>
                </c:pt>
                <c:pt idx="35841">
                  <c:v>-0.273924</c:v>
                </c:pt>
                <c:pt idx="35842">
                  <c:v>-0.27324500000000002</c:v>
                </c:pt>
                <c:pt idx="35843">
                  <c:v>-0.27254899999999999</c:v>
                </c:pt>
                <c:pt idx="35844">
                  <c:v>-0.27183499999999999</c:v>
                </c:pt>
                <c:pt idx="35845">
                  <c:v>-0.27109899999999998</c:v>
                </c:pt>
                <c:pt idx="35846">
                  <c:v>-0.27034000000000002</c:v>
                </c:pt>
                <c:pt idx="35847">
                  <c:v>-0.26955800000000002</c:v>
                </c:pt>
                <c:pt idx="35848">
                  <c:v>-0.26875599999999999</c:v>
                </c:pt>
                <c:pt idx="35849">
                  <c:v>-0.26793499999999998</c:v>
                </c:pt>
                <c:pt idx="35850">
                  <c:v>-0.267092</c:v>
                </c:pt>
                <c:pt idx="35851">
                  <c:v>-0.26622000000000001</c:v>
                </c:pt>
                <c:pt idx="35852">
                  <c:v>-0.265316</c:v>
                </c:pt>
                <c:pt idx="35853">
                  <c:v>-0.26437699999999997</c:v>
                </c:pt>
                <c:pt idx="35854">
                  <c:v>-0.26340400000000003</c:v>
                </c:pt>
                <c:pt idx="35855">
                  <c:v>-0.26239699999999999</c:v>
                </c:pt>
                <c:pt idx="35856">
                  <c:v>-0.26135999999999998</c:v>
                </c:pt>
                <c:pt idx="35857">
                  <c:v>-0.26029000000000002</c:v>
                </c:pt>
                <c:pt idx="35858">
                  <c:v>-0.25918600000000003</c:v>
                </c:pt>
                <c:pt idx="35859">
                  <c:v>-0.258044</c:v>
                </c:pt>
                <c:pt idx="35860">
                  <c:v>-0.25686399999999998</c:v>
                </c:pt>
                <c:pt idx="35861">
                  <c:v>-0.25564700000000001</c:v>
                </c:pt>
                <c:pt idx="35862">
                  <c:v>-0.25439099999999998</c:v>
                </c:pt>
                <c:pt idx="35863">
                  <c:v>-0.25309399999999999</c:v>
                </c:pt>
                <c:pt idx="35864">
                  <c:v>-0.25175700000000001</c:v>
                </c:pt>
                <c:pt idx="35865">
                  <c:v>-0.25038300000000002</c:v>
                </c:pt>
                <c:pt idx="35866">
                  <c:v>-0.248973</c:v>
                </c:pt>
                <c:pt idx="35867">
                  <c:v>-0.247527</c:v>
                </c:pt>
                <c:pt idx="35868">
                  <c:v>-0.24604400000000001</c:v>
                </c:pt>
                <c:pt idx="35869">
                  <c:v>-0.24452599999999999</c:v>
                </c:pt>
                <c:pt idx="35870">
                  <c:v>-0.242982</c:v>
                </c:pt>
                <c:pt idx="35871">
                  <c:v>-0.24140500000000001</c:v>
                </c:pt>
                <c:pt idx="35872">
                  <c:v>-0.239756</c:v>
                </c:pt>
                <c:pt idx="35873">
                  <c:v>-0.238034</c:v>
                </c:pt>
                <c:pt idx="35874">
                  <c:v>-0.23628299999999999</c:v>
                </c:pt>
                <c:pt idx="35875">
                  <c:v>-0.234513</c:v>
                </c:pt>
                <c:pt idx="35876">
                  <c:v>-0.23270199999999999</c:v>
                </c:pt>
                <c:pt idx="35877">
                  <c:v>-0.230854</c:v>
                </c:pt>
                <c:pt idx="35878">
                  <c:v>-0.22897700000000001</c:v>
                </c:pt>
                <c:pt idx="35879">
                  <c:v>-0.227072</c:v>
                </c:pt>
                <c:pt idx="35880">
                  <c:v>-0.225135</c:v>
                </c:pt>
                <c:pt idx="35881">
                  <c:v>-0.223164</c:v>
                </c:pt>
                <c:pt idx="35882">
                  <c:v>-0.22115899999999999</c:v>
                </c:pt>
                <c:pt idx="35883">
                  <c:v>-0.21912100000000001</c:v>
                </c:pt>
                <c:pt idx="35884">
                  <c:v>-0.217054</c:v>
                </c:pt>
                <c:pt idx="35885">
                  <c:v>-0.21495900000000001</c:v>
                </c:pt>
                <c:pt idx="35886">
                  <c:v>-0.212838</c:v>
                </c:pt>
                <c:pt idx="35887">
                  <c:v>-0.21068899999999999</c:v>
                </c:pt>
                <c:pt idx="35888">
                  <c:v>-0.20851600000000001</c:v>
                </c:pt>
                <c:pt idx="35889">
                  <c:v>-0.20632500000000001</c:v>
                </c:pt>
                <c:pt idx="35890">
                  <c:v>-0.204123</c:v>
                </c:pt>
                <c:pt idx="35891">
                  <c:v>-0.20191600000000001</c:v>
                </c:pt>
                <c:pt idx="35892">
                  <c:v>-0.199708</c:v>
                </c:pt>
                <c:pt idx="35893">
                  <c:v>-0.19749900000000001</c:v>
                </c:pt>
                <c:pt idx="35894">
                  <c:v>-0.19529199999999999</c:v>
                </c:pt>
                <c:pt idx="35895">
                  <c:v>-0.19308900000000001</c:v>
                </c:pt>
                <c:pt idx="35896">
                  <c:v>-0.190888</c:v>
                </c:pt>
                <c:pt idx="35897">
                  <c:v>-0.188689</c:v>
                </c:pt>
                <c:pt idx="35898">
                  <c:v>-0.18649099999999999</c:v>
                </c:pt>
                <c:pt idx="35899">
                  <c:v>-0.18429400000000001</c:v>
                </c:pt>
                <c:pt idx="35900">
                  <c:v>-0.18210200000000001</c:v>
                </c:pt>
                <c:pt idx="35901">
                  <c:v>-0.17991199999999999</c:v>
                </c:pt>
                <c:pt idx="35902">
                  <c:v>-0.17772299999999999</c:v>
                </c:pt>
                <c:pt idx="35903">
                  <c:v>-0.175537</c:v>
                </c:pt>
                <c:pt idx="35904">
                  <c:v>-0.17335300000000001</c:v>
                </c:pt>
                <c:pt idx="35905">
                  <c:v>-0.17117099999999999</c:v>
                </c:pt>
                <c:pt idx="35906">
                  <c:v>-0.168989</c:v>
                </c:pt>
                <c:pt idx="35907">
                  <c:v>-0.16680800000000001</c:v>
                </c:pt>
                <c:pt idx="35908">
                  <c:v>-0.16462599999999999</c:v>
                </c:pt>
                <c:pt idx="35909">
                  <c:v>-0.16244400000000001</c:v>
                </c:pt>
                <c:pt idx="35910">
                  <c:v>-0.16026399999999999</c:v>
                </c:pt>
                <c:pt idx="35911">
                  <c:v>-0.158086</c:v>
                </c:pt>
                <c:pt idx="35912">
                  <c:v>-0.155915</c:v>
                </c:pt>
                <c:pt idx="35913">
                  <c:v>-0.153751</c:v>
                </c:pt>
                <c:pt idx="35914">
                  <c:v>-0.15159500000000001</c:v>
                </c:pt>
                <c:pt idx="35915">
                  <c:v>-0.149446</c:v>
                </c:pt>
                <c:pt idx="35916">
                  <c:v>-0.14730399999999999</c:v>
                </c:pt>
                <c:pt idx="35917">
                  <c:v>-0.14516699999999999</c:v>
                </c:pt>
                <c:pt idx="35918">
                  <c:v>-0.143036</c:v>
                </c:pt>
                <c:pt idx="35919">
                  <c:v>-0.14090900000000001</c:v>
                </c:pt>
                <c:pt idx="35920">
                  <c:v>-0.13878699999999999</c:v>
                </c:pt>
                <c:pt idx="35921">
                  <c:v>-0.13666800000000001</c:v>
                </c:pt>
                <c:pt idx="35922">
                  <c:v>-0.13455400000000001</c:v>
                </c:pt>
                <c:pt idx="35923">
                  <c:v>-0.13244600000000001</c:v>
                </c:pt>
                <c:pt idx="35924">
                  <c:v>-0.13034599999999999</c:v>
                </c:pt>
                <c:pt idx="35925">
                  <c:v>-0.12825900000000001</c:v>
                </c:pt>
                <c:pt idx="35926">
                  <c:v>-0.12619</c:v>
                </c:pt>
                <c:pt idx="35927">
                  <c:v>-0.124139</c:v>
                </c:pt>
                <c:pt idx="35928">
                  <c:v>-0.12210500000000001</c:v>
                </c:pt>
                <c:pt idx="35929">
                  <c:v>-0.120087</c:v>
                </c:pt>
                <c:pt idx="35930">
                  <c:v>-0.118087</c:v>
                </c:pt>
                <c:pt idx="35931">
                  <c:v>-0.116102</c:v>
                </c:pt>
                <c:pt idx="35932">
                  <c:v>-0.11413</c:v>
                </c:pt>
                <c:pt idx="35933">
                  <c:v>-0.112169</c:v>
                </c:pt>
                <c:pt idx="35934">
                  <c:v>-0.110217</c:v>
                </c:pt>
                <c:pt idx="35935">
                  <c:v>-0.108275</c:v>
                </c:pt>
                <c:pt idx="35936">
                  <c:v>-0.106347</c:v>
                </c:pt>
                <c:pt idx="35937">
                  <c:v>-0.104433</c:v>
                </c:pt>
                <c:pt idx="35938">
                  <c:v>-0.102531</c:v>
                </c:pt>
                <c:pt idx="35939">
                  <c:v>-0.100636</c:v>
                </c:pt>
                <c:pt idx="35940">
                  <c:v>-9.8744999999999999E-2</c:v>
                </c:pt>
                <c:pt idx="35941">
                  <c:v>-9.6861699999999995E-2</c:v>
                </c:pt>
                <c:pt idx="35942">
                  <c:v>-9.4991500000000006E-2</c:v>
                </c:pt>
                <c:pt idx="35943">
                  <c:v>-9.31395E-2</c:v>
                </c:pt>
                <c:pt idx="35944">
                  <c:v>-9.1310199999999994E-2</c:v>
                </c:pt>
                <c:pt idx="35945">
                  <c:v>-8.9505799999999996E-2</c:v>
                </c:pt>
                <c:pt idx="35946">
                  <c:v>-8.7724399999999994E-2</c:v>
                </c:pt>
                <c:pt idx="35947">
                  <c:v>-8.5965200000000005E-2</c:v>
                </c:pt>
                <c:pt idx="35948">
                  <c:v>-8.4231100000000003E-2</c:v>
                </c:pt>
                <c:pt idx="35949">
                  <c:v>-8.2525000000000001E-2</c:v>
                </c:pt>
                <c:pt idx="35950">
                  <c:v>-8.0849900000000002E-2</c:v>
                </c:pt>
                <c:pt idx="35951">
                  <c:v>-7.92099E-2</c:v>
                </c:pt>
                <c:pt idx="35952">
                  <c:v>-7.7607700000000002E-2</c:v>
                </c:pt>
                <c:pt idx="35953">
                  <c:v>-7.6043299999999994E-2</c:v>
                </c:pt>
                <c:pt idx="35954">
                  <c:v>-7.4516499999999999E-2</c:v>
                </c:pt>
                <c:pt idx="35955">
                  <c:v>-7.3027099999999998E-2</c:v>
                </c:pt>
                <c:pt idx="35956">
                  <c:v>-7.1575200000000005E-2</c:v>
                </c:pt>
                <c:pt idx="35957">
                  <c:v>-7.01658E-2</c:v>
                </c:pt>
                <c:pt idx="35958">
                  <c:v>-6.8803100000000006E-2</c:v>
                </c:pt>
                <c:pt idx="35959">
                  <c:v>-6.7465700000000003E-2</c:v>
                </c:pt>
                <c:pt idx="35960">
                  <c:v>-6.6132399999999994E-2</c:v>
                </c:pt>
                <c:pt idx="35961">
                  <c:v>-6.4828300000000005E-2</c:v>
                </c:pt>
                <c:pt idx="35962">
                  <c:v>-6.3575999999999994E-2</c:v>
                </c:pt>
                <c:pt idx="35963">
                  <c:v>-6.2359600000000001E-2</c:v>
                </c:pt>
                <c:pt idx="35964">
                  <c:v>-6.11745E-2</c:v>
                </c:pt>
                <c:pt idx="35965">
                  <c:v>-6.00324E-2</c:v>
                </c:pt>
                <c:pt idx="35966">
                  <c:v>-5.8936599999999999E-2</c:v>
                </c:pt>
                <c:pt idx="35967">
                  <c:v>-5.7886100000000003E-2</c:v>
                </c:pt>
                <c:pt idx="35968">
                  <c:v>-5.688E-2</c:v>
                </c:pt>
                <c:pt idx="35969">
                  <c:v>-5.5917799999999997E-2</c:v>
                </c:pt>
                <c:pt idx="35970">
                  <c:v>-5.5001099999999997E-2</c:v>
                </c:pt>
                <c:pt idx="35971">
                  <c:v>-5.4132699999999999E-2</c:v>
                </c:pt>
                <c:pt idx="35972">
                  <c:v>-5.3314899999999998E-2</c:v>
                </c:pt>
                <c:pt idx="35973">
                  <c:v>-5.2549699999999998E-2</c:v>
                </c:pt>
                <c:pt idx="35974">
                  <c:v>-5.1839000000000003E-2</c:v>
                </c:pt>
                <c:pt idx="35975">
                  <c:v>-5.1186500000000003E-2</c:v>
                </c:pt>
                <c:pt idx="35976">
                  <c:v>-5.05957E-2</c:v>
                </c:pt>
                <c:pt idx="35977">
                  <c:v>-5.0070200000000002E-2</c:v>
                </c:pt>
                <c:pt idx="35978">
                  <c:v>-4.9613699999999997E-2</c:v>
                </c:pt>
                <c:pt idx="35979">
                  <c:v>-4.9229799999999997E-2</c:v>
                </c:pt>
                <c:pt idx="35980">
                  <c:v>-4.8919700000000003E-2</c:v>
                </c:pt>
                <c:pt idx="35981">
                  <c:v>-4.8682400000000001E-2</c:v>
                </c:pt>
                <c:pt idx="35982">
                  <c:v>-4.8516400000000001E-2</c:v>
                </c:pt>
                <c:pt idx="35983">
                  <c:v>-4.8421199999999998E-2</c:v>
                </c:pt>
                <c:pt idx="35984">
                  <c:v>-4.8396500000000002E-2</c:v>
                </c:pt>
                <c:pt idx="35985">
                  <c:v>-4.8441199999999997E-2</c:v>
                </c:pt>
                <c:pt idx="35986">
                  <c:v>-4.8554600000000003E-2</c:v>
                </c:pt>
                <c:pt idx="35987">
                  <c:v>-4.8736700000000001E-2</c:v>
                </c:pt>
                <c:pt idx="35988">
                  <c:v>-4.8987099999999999E-2</c:v>
                </c:pt>
                <c:pt idx="35989">
                  <c:v>-4.9305000000000002E-2</c:v>
                </c:pt>
                <c:pt idx="35990">
                  <c:v>-4.9689999999999998E-2</c:v>
                </c:pt>
                <c:pt idx="35991">
                  <c:v>-5.01401E-2</c:v>
                </c:pt>
                <c:pt idx="35992">
                  <c:v>-5.0652999999999997E-2</c:v>
                </c:pt>
                <c:pt idx="35993">
                  <c:v>-5.1228299999999997E-2</c:v>
                </c:pt>
                <c:pt idx="35994">
                  <c:v>-5.1865700000000001E-2</c:v>
                </c:pt>
                <c:pt idx="35995">
                  <c:v>-5.2564699999999999E-2</c:v>
                </c:pt>
                <c:pt idx="35996">
                  <c:v>-5.3325400000000002E-2</c:v>
                </c:pt>
                <c:pt idx="35997">
                  <c:v>-5.41477E-2</c:v>
                </c:pt>
                <c:pt idx="35998">
                  <c:v>-5.5031900000000002E-2</c:v>
                </c:pt>
                <c:pt idx="35999">
                  <c:v>-5.5977600000000002E-2</c:v>
                </c:pt>
                <c:pt idx="36000">
                  <c:v>-5.69845E-2</c:v>
                </c:pt>
                <c:pt idx="36001">
                  <c:v>-5.8052300000000001E-2</c:v>
                </c:pt>
                <c:pt idx="36002">
                  <c:v>-5.9180200000000002E-2</c:v>
                </c:pt>
                <c:pt idx="36003">
                  <c:v>-6.0366599999999999E-2</c:v>
                </c:pt>
                <c:pt idx="36004">
                  <c:v>-6.1610199999999997E-2</c:v>
                </c:pt>
                <c:pt idx="36005">
                  <c:v>-6.2909999999999994E-2</c:v>
                </c:pt>
                <c:pt idx="36006">
                  <c:v>-6.4264100000000005E-2</c:v>
                </c:pt>
                <c:pt idx="36007">
                  <c:v>-6.5670300000000001E-2</c:v>
                </c:pt>
                <c:pt idx="36008">
                  <c:v>-6.7125500000000005E-2</c:v>
                </c:pt>
                <c:pt idx="36009">
                  <c:v>-6.8625800000000001E-2</c:v>
                </c:pt>
                <c:pt idx="36010">
                  <c:v>-7.0167800000000002E-2</c:v>
                </c:pt>
                <c:pt idx="36011">
                  <c:v>-7.1749999999999994E-2</c:v>
                </c:pt>
                <c:pt idx="36012">
                  <c:v>-7.3372199999999999E-2</c:v>
                </c:pt>
                <c:pt idx="36013">
                  <c:v>-7.5034699999999996E-2</c:v>
                </c:pt>
                <c:pt idx="36014">
                  <c:v>-7.6736700000000005E-2</c:v>
                </c:pt>
                <c:pt idx="36015">
                  <c:v>-7.8476699999999996E-2</c:v>
                </c:pt>
                <c:pt idx="36016">
                  <c:v>-8.0253400000000003E-2</c:v>
                </c:pt>
                <c:pt idx="36017">
                  <c:v>-8.2064300000000007E-2</c:v>
                </c:pt>
                <c:pt idx="36018">
                  <c:v>-8.3905999999999994E-2</c:v>
                </c:pt>
                <c:pt idx="36019">
                  <c:v>-8.5774400000000001E-2</c:v>
                </c:pt>
                <c:pt idx="36020">
                  <c:v>-8.7666300000000003E-2</c:v>
                </c:pt>
                <c:pt idx="36021">
                  <c:v>-8.9578699999999997E-2</c:v>
                </c:pt>
                <c:pt idx="36022">
                  <c:v>-9.1510300000000003E-2</c:v>
                </c:pt>
                <c:pt idx="36023">
                  <c:v>-9.3461100000000005E-2</c:v>
                </c:pt>
                <c:pt idx="36024">
                  <c:v>-9.5430600000000004E-2</c:v>
                </c:pt>
                <c:pt idx="36025">
                  <c:v>-9.7415000000000002E-2</c:v>
                </c:pt>
                <c:pt idx="36026">
                  <c:v>-9.9407300000000004E-2</c:v>
                </c:pt>
                <c:pt idx="36027">
                  <c:v>-0.10140200000000001</c:v>
                </c:pt>
                <c:pt idx="36028">
                  <c:v>-0.103396</c:v>
                </c:pt>
                <c:pt idx="36029">
                  <c:v>-0.105389</c:v>
                </c:pt>
                <c:pt idx="36030">
                  <c:v>-0.10738</c:v>
                </c:pt>
                <c:pt idx="36031">
                  <c:v>-0.10936700000000001</c:v>
                </c:pt>
                <c:pt idx="36032">
                  <c:v>-0.11135100000000001</c:v>
                </c:pt>
                <c:pt idx="36033">
                  <c:v>-0.113328</c:v>
                </c:pt>
                <c:pt idx="36034">
                  <c:v>-0.11529200000000001</c:v>
                </c:pt>
                <c:pt idx="36035">
                  <c:v>-0.11723699999999999</c:v>
                </c:pt>
                <c:pt idx="36036">
                  <c:v>-0.11916499999999999</c:v>
                </c:pt>
                <c:pt idx="36037">
                  <c:v>-0.12107800000000001</c:v>
                </c:pt>
                <c:pt idx="36038">
                  <c:v>-0.122976</c:v>
                </c:pt>
                <c:pt idx="36039">
                  <c:v>-0.12485499999999999</c:v>
                </c:pt>
                <c:pt idx="36040">
                  <c:v>-0.12671099999999999</c:v>
                </c:pt>
                <c:pt idx="36041">
                  <c:v>-0.12854099999999999</c:v>
                </c:pt>
                <c:pt idx="36042">
                  <c:v>-0.13034100000000001</c:v>
                </c:pt>
                <c:pt idx="36043">
                  <c:v>-0.132109</c:v>
                </c:pt>
                <c:pt idx="36044">
                  <c:v>-0.13384099999999999</c:v>
                </c:pt>
                <c:pt idx="36045">
                  <c:v>-0.13553699999999999</c:v>
                </c:pt>
                <c:pt idx="36046">
                  <c:v>-0.13719600000000001</c:v>
                </c:pt>
                <c:pt idx="36047">
                  <c:v>-0.138818</c:v>
                </c:pt>
                <c:pt idx="36048">
                  <c:v>-0.140403</c:v>
                </c:pt>
                <c:pt idx="36049">
                  <c:v>-0.14194899999999999</c:v>
                </c:pt>
                <c:pt idx="36050">
                  <c:v>-0.143452</c:v>
                </c:pt>
                <c:pt idx="36051">
                  <c:v>-0.14491200000000001</c:v>
                </c:pt>
                <c:pt idx="36052">
                  <c:v>-0.14632700000000001</c:v>
                </c:pt>
                <c:pt idx="36053">
                  <c:v>-0.14769299999999999</c:v>
                </c:pt>
                <c:pt idx="36054">
                  <c:v>-0.149007</c:v>
                </c:pt>
                <c:pt idx="36055">
                  <c:v>-0.15026600000000001</c:v>
                </c:pt>
                <c:pt idx="36056">
                  <c:v>-0.15146899999999999</c:v>
                </c:pt>
                <c:pt idx="36057">
                  <c:v>-0.152614</c:v>
                </c:pt>
                <c:pt idx="36058">
                  <c:v>-0.1537</c:v>
                </c:pt>
                <c:pt idx="36059">
                  <c:v>-0.154727</c:v>
                </c:pt>
                <c:pt idx="36060">
                  <c:v>-0.155692</c:v>
                </c:pt>
                <c:pt idx="36061">
                  <c:v>-0.15659400000000001</c:v>
                </c:pt>
                <c:pt idx="36062">
                  <c:v>-0.15743299999999999</c:v>
                </c:pt>
                <c:pt idx="36063">
                  <c:v>-0.15820600000000001</c:v>
                </c:pt>
                <c:pt idx="36064">
                  <c:v>-0.158913</c:v>
                </c:pt>
                <c:pt idx="36065">
                  <c:v>-0.159551</c:v>
                </c:pt>
                <c:pt idx="36066">
                  <c:v>-0.16012000000000001</c:v>
                </c:pt>
                <c:pt idx="36067">
                  <c:v>-0.16062000000000001</c:v>
                </c:pt>
                <c:pt idx="36068">
                  <c:v>-0.16105</c:v>
                </c:pt>
                <c:pt idx="36069">
                  <c:v>-0.161409</c:v>
                </c:pt>
                <c:pt idx="36070">
                  <c:v>-0.161694</c:v>
                </c:pt>
                <c:pt idx="36071">
                  <c:v>-0.16190299999999999</c:v>
                </c:pt>
                <c:pt idx="36072">
                  <c:v>-0.16203500000000001</c:v>
                </c:pt>
                <c:pt idx="36073">
                  <c:v>-0.16209000000000001</c:v>
                </c:pt>
                <c:pt idx="36074">
                  <c:v>-0.16206499999999999</c:v>
                </c:pt>
                <c:pt idx="36075">
                  <c:v>-0.16196199999999999</c:v>
                </c:pt>
                <c:pt idx="36076">
                  <c:v>-0.16178000000000001</c:v>
                </c:pt>
                <c:pt idx="36077">
                  <c:v>-0.16151799999999999</c:v>
                </c:pt>
                <c:pt idx="36078">
                  <c:v>-0.16117600000000001</c:v>
                </c:pt>
                <c:pt idx="36079">
                  <c:v>-0.16075300000000001</c:v>
                </c:pt>
                <c:pt idx="36080">
                  <c:v>-0.160247</c:v>
                </c:pt>
                <c:pt idx="36081">
                  <c:v>-0.15965799999999999</c:v>
                </c:pt>
                <c:pt idx="36082">
                  <c:v>-0.15898499999999999</c:v>
                </c:pt>
                <c:pt idx="36083">
                  <c:v>-0.158225</c:v>
                </c:pt>
                <c:pt idx="36084">
                  <c:v>-0.15737899999999999</c:v>
                </c:pt>
                <c:pt idx="36085">
                  <c:v>-0.156446</c:v>
                </c:pt>
                <c:pt idx="36086">
                  <c:v>-0.15543000000000001</c:v>
                </c:pt>
                <c:pt idx="36087">
                  <c:v>-0.15432899999999999</c:v>
                </c:pt>
                <c:pt idx="36088">
                  <c:v>-0.153144</c:v>
                </c:pt>
                <c:pt idx="36089">
                  <c:v>-0.15187500000000001</c:v>
                </c:pt>
                <c:pt idx="36090">
                  <c:v>-0.15052299999999999</c:v>
                </c:pt>
                <c:pt idx="36091">
                  <c:v>-0.149088</c:v>
                </c:pt>
                <c:pt idx="36092">
                  <c:v>-0.14757000000000001</c:v>
                </c:pt>
                <c:pt idx="36093">
                  <c:v>-0.14597099999999999</c:v>
                </c:pt>
                <c:pt idx="36094">
                  <c:v>-0.144292</c:v>
                </c:pt>
                <c:pt idx="36095">
                  <c:v>-0.14253199999999999</c:v>
                </c:pt>
                <c:pt idx="36096">
                  <c:v>-0.14069200000000001</c:v>
                </c:pt>
                <c:pt idx="36097">
                  <c:v>-0.13877300000000001</c:v>
                </c:pt>
                <c:pt idx="36098">
                  <c:v>-0.13677600000000001</c:v>
                </c:pt>
                <c:pt idx="36099">
                  <c:v>-0.13470299999999999</c:v>
                </c:pt>
                <c:pt idx="36100">
                  <c:v>-0.132553</c:v>
                </c:pt>
                <c:pt idx="36101">
                  <c:v>-0.130329</c:v>
                </c:pt>
                <c:pt idx="36102">
                  <c:v>-0.12803</c:v>
                </c:pt>
                <c:pt idx="36103">
                  <c:v>-0.12565999999999999</c:v>
                </c:pt>
                <c:pt idx="36104">
                  <c:v>-0.123219</c:v>
                </c:pt>
                <c:pt idx="36105">
                  <c:v>-0.12070699999999999</c:v>
                </c:pt>
                <c:pt idx="36106">
                  <c:v>-0.11812499999999999</c:v>
                </c:pt>
                <c:pt idx="36107">
                  <c:v>-0.11547399999999999</c:v>
                </c:pt>
                <c:pt idx="36108">
                  <c:v>-0.11275399999999999</c:v>
                </c:pt>
                <c:pt idx="36109">
                  <c:v>-0.109968</c:v>
                </c:pt>
                <c:pt idx="36110">
                  <c:v>-0.107116</c:v>
                </c:pt>
                <c:pt idx="36111">
                  <c:v>-0.104203</c:v>
                </c:pt>
                <c:pt idx="36112">
                  <c:v>-0.101229</c:v>
                </c:pt>
                <c:pt idx="36113">
                  <c:v>-9.8196000000000006E-2</c:v>
                </c:pt>
                <c:pt idx="36114">
                  <c:v>-9.5104599999999997E-2</c:v>
                </c:pt>
                <c:pt idx="36115">
                  <c:v>-9.1956800000000005E-2</c:v>
                </c:pt>
                <c:pt idx="36116">
                  <c:v>-8.8755000000000001E-2</c:v>
                </c:pt>
                <c:pt idx="36117">
                  <c:v>-8.55022E-2</c:v>
                </c:pt>
                <c:pt idx="36118">
                  <c:v>-8.2200899999999993E-2</c:v>
                </c:pt>
                <c:pt idx="36119">
                  <c:v>-7.8853900000000005E-2</c:v>
                </c:pt>
                <c:pt idx="36120">
                  <c:v>-7.5463799999999998E-2</c:v>
                </c:pt>
                <c:pt idx="36121">
                  <c:v>-7.2033100000000003E-2</c:v>
                </c:pt>
                <c:pt idx="36122">
                  <c:v>-6.8564200000000006E-2</c:v>
                </c:pt>
                <c:pt idx="36123">
                  <c:v>-6.5059500000000006E-2</c:v>
                </c:pt>
                <c:pt idx="36124">
                  <c:v>-6.1521399999999997E-2</c:v>
                </c:pt>
                <c:pt idx="36125">
                  <c:v>-5.7951900000000001E-2</c:v>
                </c:pt>
                <c:pt idx="36126">
                  <c:v>-5.4351900000000002E-2</c:v>
                </c:pt>
                <c:pt idx="36127">
                  <c:v>-5.0722999999999997E-2</c:v>
                </c:pt>
                <c:pt idx="36128">
                  <c:v>-4.7067900000000003E-2</c:v>
                </c:pt>
                <c:pt idx="36129">
                  <c:v>-4.3389799999999999E-2</c:v>
                </c:pt>
                <c:pt idx="36130">
                  <c:v>-3.9691299999999999E-2</c:v>
                </c:pt>
                <c:pt idx="36131">
                  <c:v>-3.5974100000000002E-2</c:v>
                </c:pt>
                <c:pt idx="36132">
                  <c:v>-3.22403E-2</c:v>
                </c:pt>
                <c:pt idx="36133">
                  <c:v>-2.8492699999999999E-2</c:v>
                </c:pt>
                <c:pt idx="36134">
                  <c:v>-2.4733999999999999E-2</c:v>
                </c:pt>
                <c:pt idx="36135">
                  <c:v>-2.0967E-2</c:v>
                </c:pt>
                <c:pt idx="36136">
                  <c:v>-1.7194399999999999E-2</c:v>
                </c:pt>
                <c:pt idx="36137">
                  <c:v>-1.34188E-2</c:v>
                </c:pt>
                <c:pt idx="36138" formatCode="0.00E+00">
                  <c:v>-9.6432400000000008E-3</c:v>
                </c:pt>
                <c:pt idx="36139" formatCode="0.00E+00">
                  <c:v>-5.8704999999999999E-3</c:v>
                </c:pt>
                <c:pt idx="36140" formatCode="0.00E+00">
                  <c:v>-2.1033200000000001E-3</c:v>
                </c:pt>
                <c:pt idx="36141" formatCode="0.00E+00">
                  <c:v>1.6558300000000001E-3</c:v>
                </c:pt>
                <c:pt idx="36142" formatCode="0.00E+00">
                  <c:v>5.4047000000000001E-3</c:v>
                </c:pt>
                <c:pt idx="36143" formatCode="0.00E+00">
                  <c:v>9.1415799999999998E-3</c:v>
                </c:pt>
                <c:pt idx="36144">
                  <c:v>1.28649E-2</c:v>
                </c:pt>
                <c:pt idx="36145">
                  <c:v>1.6572699999999999E-2</c:v>
                </c:pt>
                <c:pt idx="36146">
                  <c:v>2.02624E-2</c:v>
                </c:pt>
                <c:pt idx="36147">
                  <c:v>2.3931399999999999E-2</c:v>
                </c:pt>
                <c:pt idx="36148">
                  <c:v>2.7576900000000001E-2</c:v>
                </c:pt>
                <c:pt idx="36149">
                  <c:v>3.11963E-2</c:v>
                </c:pt>
                <c:pt idx="36150">
                  <c:v>3.4786699999999997E-2</c:v>
                </c:pt>
                <c:pt idx="36151">
                  <c:v>3.83451E-2</c:v>
                </c:pt>
                <c:pt idx="36152">
                  <c:v>4.1869099999999999E-2</c:v>
                </c:pt>
                <c:pt idx="36153">
                  <c:v>4.5356199999999999E-2</c:v>
                </c:pt>
                <c:pt idx="36154">
                  <c:v>4.8803899999999997E-2</c:v>
                </c:pt>
                <c:pt idx="36155">
                  <c:v>5.2209800000000001E-2</c:v>
                </c:pt>
                <c:pt idx="36156">
                  <c:v>5.55719E-2</c:v>
                </c:pt>
                <c:pt idx="36157">
                  <c:v>5.8888000000000003E-2</c:v>
                </c:pt>
                <c:pt idx="36158">
                  <c:v>6.2155799999999997E-2</c:v>
                </c:pt>
                <c:pt idx="36159">
                  <c:v>6.5373700000000007E-2</c:v>
                </c:pt>
                <c:pt idx="36160">
                  <c:v>6.8540000000000004E-2</c:v>
                </c:pt>
                <c:pt idx="36161">
                  <c:v>7.1653300000000003E-2</c:v>
                </c:pt>
                <c:pt idx="36162">
                  <c:v>7.4711600000000003E-2</c:v>
                </c:pt>
                <c:pt idx="36163">
                  <c:v>7.7712000000000003E-2</c:v>
                </c:pt>
                <c:pt idx="36164">
                  <c:v>8.0651500000000001E-2</c:v>
                </c:pt>
                <c:pt idx="36165">
                  <c:v>8.3528099999999994E-2</c:v>
                </c:pt>
                <c:pt idx="36166">
                  <c:v>8.6340600000000003E-2</c:v>
                </c:pt>
                <c:pt idx="36167">
                  <c:v>8.9087700000000006E-2</c:v>
                </c:pt>
                <c:pt idx="36168">
                  <c:v>9.1767899999999999E-2</c:v>
                </c:pt>
                <c:pt idx="36169">
                  <c:v>9.43798E-2</c:v>
                </c:pt>
                <c:pt idx="36170">
                  <c:v>9.6922400000000006E-2</c:v>
                </c:pt>
                <c:pt idx="36171">
                  <c:v>9.93946E-2</c:v>
                </c:pt>
                <c:pt idx="36172">
                  <c:v>0.101795</c:v>
                </c:pt>
                <c:pt idx="36173">
                  <c:v>0.10412200000000001</c:v>
                </c:pt>
                <c:pt idx="36174">
                  <c:v>0.106376</c:v>
                </c:pt>
                <c:pt idx="36175">
                  <c:v>0.108554</c:v>
                </c:pt>
                <c:pt idx="36176">
                  <c:v>0.11065700000000001</c:v>
                </c:pt>
                <c:pt idx="36177">
                  <c:v>0.112681</c:v>
                </c:pt>
                <c:pt idx="36178">
                  <c:v>0.11462700000000001</c:v>
                </c:pt>
                <c:pt idx="36179">
                  <c:v>0.116495</c:v>
                </c:pt>
                <c:pt idx="36180">
                  <c:v>0.118284</c:v>
                </c:pt>
                <c:pt idx="36181">
                  <c:v>0.119993</c:v>
                </c:pt>
                <c:pt idx="36182">
                  <c:v>0.121623</c:v>
                </c:pt>
                <c:pt idx="36183">
                  <c:v>0.123172</c:v>
                </c:pt>
                <c:pt idx="36184">
                  <c:v>0.12464</c:v>
                </c:pt>
                <c:pt idx="36185">
                  <c:v>0.126027</c:v>
                </c:pt>
                <c:pt idx="36186">
                  <c:v>0.127331</c:v>
                </c:pt>
                <c:pt idx="36187">
                  <c:v>0.128553</c:v>
                </c:pt>
                <c:pt idx="36188">
                  <c:v>0.129692</c:v>
                </c:pt>
                <c:pt idx="36189">
                  <c:v>0.130749</c:v>
                </c:pt>
                <c:pt idx="36190">
                  <c:v>0.13172200000000001</c:v>
                </c:pt>
                <c:pt idx="36191">
                  <c:v>0.13261100000000001</c:v>
                </c:pt>
                <c:pt idx="36192">
                  <c:v>0.13341800000000001</c:v>
                </c:pt>
                <c:pt idx="36193">
                  <c:v>0.13414100000000001</c:v>
                </c:pt>
                <c:pt idx="36194">
                  <c:v>0.13478200000000001</c:v>
                </c:pt>
                <c:pt idx="36195">
                  <c:v>0.13534099999999999</c:v>
                </c:pt>
                <c:pt idx="36196">
                  <c:v>0.13581799999999999</c:v>
                </c:pt>
                <c:pt idx="36197">
                  <c:v>0.136214</c:v>
                </c:pt>
                <c:pt idx="36198">
                  <c:v>0.13652900000000001</c:v>
                </c:pt>
                <c:pt idx="36199">
                  <c:v>0.136764</c:v>
                </c:pt>
                <c:pt idx="36200">
                  <c:v>0.13691900000000001</c:v>
                </c:pt>
                <c:pt idx="36201">
                  <c:v>0.13699600000000001</c:v>
                </c:pt>
                <c:pt idx="36202">
                  <c:v>0.13699500000000001</c:v>
                </c:pt>
                <c:pt idx="36203">
                  <c:v>0.13691800000000001</c:v>
                </c:pt>
                <c:pt idx="36204">
                  <c:v>0.136765</c:v>
                </c:pt>
                <c:pt idx="36205">
                  <c:v>0.13653699999999999</c:v>
                </c:pt>
                <c:pt idx="36206">
                  <c:v>0.13623199999999999</c:v>
                </c:pt>
                <c:pt idx="36207">
                  <c:v>0.135853</c:v>
                </c:pt>
                <c:pt idx="36208">
                  <c:v>0.13540099999999999</c:v>
                </c:pt>
                <c:pt idx="36209">
                  <c:v>0.13487399999999999</c:v>
                </c:pt>
                <c:pt idx="36210">
                  <c:v>0.13427600000000001</c:v>
                </c:pt>
                <c:pt idx="36211">
                  <c:v>0.133606</c:v>
                </c:pt>
                <c:pt idx="36212">
                  <c:v>0.13286700000000001</c:v>
                </c:pt>
                <c:pt idx="36213">
                  <c:v>0.13206000000000001</c:v>
                </c:pt>
                <c:pt idx="36214">
                  <c:v>0.131187</c:v>
                </c:pt>
                <c:pt idx="36215">
                  <c:v>0.130248</c:v>
                </c:pt>
                <c:pt idx="36216">
                  <c:v>0.129246</c:v>
                </c:pt>
                <c:pt idx="36217">
                  <c:v>0.12818099999999999</c:v>
                </c:pt>
                <c:pt idx="36218">
                  <c:v>0.127057</c:v>
                </c:pt>
                <c:pt idx="36219">
                  <c:v>0.12587300000000001</c:v>
                </c:pt>
                <c:pt idx="36220">
                  <c:v>0.12463100000000001</c:v>
                </c:pt>
                <c:pt idx="36221">
                  <c:v>0.123333</c:v>
                </c:pt>
                <c:pt idx="36222">
                  <c:v>0.121979</c:v>
                </c:pt>
                <c:pt idx="36223">
                  <c:v>0.120572</c:v>
                </c:pt>
                <c:pt idx="36224">
                  <c:v>0.119113</c:v>
                </c:pt>
                <c:pt idx="36225">
                  <c:v>0.117602</c:v>
                </c:pt>
                <c:pt idx="36226">
                  <c:v>0.11604200000000001</c:v>
                </c:pt>
                <c:pt idx="36227">
                  <c:v>0.11443300000000001</c:v>
                </c:pt>
                <c:pt idx="36228">
                  <c:v>0.112777</c:v>
                </c:pt>
                <c:pt idx="36229">
                  <c:v>0.11107400000000001</c:v>
                </c:pt>
                <c:pt idx="36230">
                  <c:v>0.10932699999999999</c:v>
                </c:pt>
                <c:pt idx="36231">
                  <c:v>0.107539</c:v>
                </c:pt>
                <c:pt idx="36232">
                  <c:v>0.105711</c:v>
                </c:pt>
                <c:pt idx="36233">
                  <c:v>0.10384500000000001</c:v>
                </c:pt>
                <c:pt idx="36234">
                  <c:v>0.10194300000000001</c:v>
                </c:pt>
                <c:pt idx="36235">
                  <c:v>0.100006</c:v>
                </c:pt>
                <c:pt idx="36236">
                  <c:v>9.8035999999999998E-2</c:v>
                </c:pt>
                <c:pt idx="36237">
                  <c:v>9.6033599999999997E-2</c:v>
                </c:pt>
                <c:pt idx="36238">
                  <c:v>9.4000399999999998E-2</c:v>
                </c:pt>
                <c:pt idx="36239">
                  <c:v>9.1938000000000006E-2</c:v>
                </c:pt>
                <c:pt idx="36240">
                  <c:v>8.9847899999999994E-2</c:v>
                </c:pt>
                <c:pt idx="36241">
                  <c:v>8.7731500000000004E-2</c:v>
                </c:pt>
                <c:pt idx="36242">
                  <c:v>8.5590100000000002E-2</c:v>
                </c:pt>
                <c:pt idx="36243">
                  <c:v>8.34255E-2</c:v>
                </c:pt>
                <c:pt idx="36244">
                  <c:v>8.12393E-2</c:v>
                </c:pt>
                <c:pt idx="36245">
                  <c:v>7.9033300000000001E-2</c:v>
                </c:pt>
                <c:pt idx="36246">
                  <c:v>7.68099E-2</c:v>
                </c:pt>
                <c:pt idx="36247">
                  <c:v>7.4570999999999998E-2</c:v>
                </c:pt>
                <c:pt idx="36248">
                  <c:v>7.2318300000000002E-2</c:v>
                </c:pt>
                <c:pt idx="36249">
                  <c:v>7.0053500000000005E-2</c:v>
                </c:pt>
                <c:pt idx="36250">
                  <c:v>6.77783E-2</c:v>
                </c:pt>
                <c:pt idx="36251">
                  <c:v>6.5492900000000007E-2</c:v>
                </c:pt>
                <c:pt idx="36252">
                  <c:v>6.3197500000000004E-2</c:v>
                </c:pt>
                <c:pt idx="36253">
                  <c:v>6.08934E-2</c:v>
                </c:pt>
                <c:pt idx="36254">
                  <c:v>5.8582700000000001E-2</c:v>
                </c:pt>
                <c:pt idx="36255">
                  <c:v>5.6267600000000001E-2</c:v>
                </c:pt>
                <c:pt idx="36256">
                  <c:v>5.3950100000000001E-2</c:v>
                </c:pt>
                <c:pt idx="36257">
                  <c:v>5.1631900000000001E-2</c:v>
                </c:pt>
                <c:pt idx="36258">
                  <c:v>4.9314799999999999E-2</c:v>
                </c:pt>
                <c:pt idx="36259">
                  <c:v>4.7000199999999999E-2</c:v>
                </c:pt>
                <c:pt idx="36260">
                  <c:v>4.4689800000000002E-2</c:v>
                </c:pt>
                <c:pt idx="36261">
                  <c:v>4.2386E-2</c:v>
                </c:pt>
                <c:pt idx="36262">
                  <c:v>4.0090599999999997E-2</c:v>
                </c:pt>
                <c:pt idx="36263">
                  <c:v>3.7805100000000001E-2</c:v>
                </c:pt>
                <c:pt idx="36264">
                  <c:v>3.5529999999999999E-2</c:v>
                </c:pt>
                <c:pt idx="36265">
                  <c:v>3.32666E-2</c:v>
                </c:pt>
                <c:pt idx="36266">
                  <c:v>3.1016499999999999E-2</c:v>
                </c:pt>
                <c:pt idx="36267">
                  <c:v>2.8781500000000002E-2</c:v>
                </c:pt>
                <c:pt idx="36268">
                  <c:v>2.6563300000000001E-2</c:v>
                </c:pt>
                <c:pt idx="36269">
                  <c:v>2.43635E-2</c:v>
                </c:pt>
                <c:pt idx="36270">
                  <c:v>2.2184099999999998E-2</c:v>
                </c:pt>
                <c:pt idx="36271">
                  <c:v>2.00269E-2</c:v>
                </c:pt>
                <c:pt idx="36272">
                  <c:v>1.78934E-2</c:v>
                </c:pt>
                <c:pt idx="36273">
                  <c:v>1.57851E-2</c:v>
                </c:pt>
                <c:pt idx="36274">
                  <c:v>1.37032E-2</c:v>
                </c:pt>
                <c:pt idx="36275">
                  <c:v>1.1649E-2</c:v>
                </c:pt>
                <c:pt idx="36276" formatCode="0.00E+00">
                  <c:v>9.6236599999999992E-3</c:v>
                </c:pt>
                <c:pt idx="36277" formatCode="0.00E+00">
                  <c:v>7.6280000000000002E-3</c:v>
                </c:pt>
                <c:pt idx="36278" formatCode="0.00E+00">
                  <c:v>5.6630999999999999E-3</c:v>
                </c:pt>
                <c:pt idx="36279" formatCode="0.00E+00">
                  <c:v>3.7303200000000001E-3</c:v>
                </c:pt>
                <c:pt idx="36280" formatCode="0.00E+00">
                  <c:v>1.8314099999999999E-3</c:v>
                </c:pt>
                <c:pt idx="36281" formatCode="0.00E+00">
                  <c:v>-3.1686900000000003E-5</c:v>
                </c:pt>
                <c:pt idx="36282" formatCode="0.00E+00">
                  <c:v>-1.8571799999999999E-3</c:v>
                </c:pt>
                <c:pt idx="36283" formatCode="0.00E+00">
                  <c:v>-3.6433699999999999E-3</c:v>
                </c:pt>
                <c:pt idx="36284" formatCode="0.00E+00">
                  <c:v>-5.3887400000000004E-3</c:v>
                </c:pt>
                <c:pt idx="36285" formatCode="0.00E+00">
                  <c:v>-7.0919399999999997E-3</c:v>
                </c:pt>
                <c:pt idx="36286" formatCode="0.00E+00">
                  <c:v>-8.7517299999999992E-3</c:v>
                </c:pt>
                <c:pt idx="36287">
                  <c:v>-1.0366800000000001E-2</c:v>
                </c:pt>
                <c:pt idx="36288">
                  <c:v>-1.1935599999999999E-2</c:v>
                </c:pt>
                <c:pt idx="36289">
                  <c:v>-1.34561E-2</c:v>
                </c:pt>
                <c:pt idx="36290">
                  <c:v>-1.4926500000000001E-2</c:v>
                </c:pt>
                <c:pt idx="36291">
                  <c:v>-1.6345700000000001E-2</c:v>
                </c:pt>
                <c:pt idx="36292">
                  <c:v>-1.7713699999999999E-2</c:v>
                </c:pt>
                <c:pt idx="36293">
                  <c:v>-1.90303E-2</c:v>
                </c:pt>
                <c:pt idx="36294">
                  <c:v>-2.0294800000000002E-2</c:v>
                </c:pt>
                <c:pt idx="36295">
                  <c:v>-2.15061E-2</c:v>
                </c:pt>
                <c:pt idx="36296">
                  <c:v>-2.2663300000000001E-2</c:v>
                </c:pt>
                <c:pt idx="36297">
                  <c:v>-2.37658E-2</c:v>
                </c:pt>
                <c:pt idx="36298">
                  <c:v>-2.4811900000000001E-2</c:v>
                </c:pt>
                <c:pt idx="36299">
                  <c:v>-2.5799699999999998E-2</c:v>
                </c:pt>
                <c:pt idx="36300">
                  <c:v>-2.6727600000000001E-2</c:v>
                </c:pt>
                <c:pt idx="36301">
                  <c:v>-2.75946E-2</c:v>
                </c:pt>
                <c:pt idx="36302">
                  <c:v>-2.8399799999999999E-2</c:v>
                </c:pt>
                <c:pt idx="36303">
                  <c:v>-2.9142000000000001E-2</c:v>
                </c:pt>
                <c:pt idx="36304">
                  <c:v>-2.9819200000000001E-2</c:v>
                </c:pt>
                <c:pt idx="36305">
                  <c:v>-3.0429899999999999E-2</c:v>
                </c:pt>
                <c:pt idx="36306">
                  <c:v>-3.0973400000000002E-2</c:v>
                </c:pt>
                <c:pt idx="36307">
                  <c:v>-3.1448799999999999E-2</c:v>
                </c:pt>
                <c:pt idx="36308">
                  <c:v>-3.1855099999999997E-2</c:v>
                </c:pt>
                <c:pt idx="36309">
                  <c:v>-3.2191299999999999E-2</c:v>
                </c:pt>
                <c:pt idx="36310">
                  <c:v>-3.2457100000000003E-2</c:v>
                </c:pt>
                <c:pt idx="36311">
                  <c:v>-3.2652500000000001E-2</c:v>
                </c:pt>
                <c:pt idx="36312">
                  <c:v>-3.2777100000000003E-2</c:v>
                </c:pt>
                <c:pt idx="36313">
                  <c:v>-3.2830600000000001E-2</c:v>
                </c:pt>
                <c:pt idx="36314">
                  <c:v>-3.2812500000000001E-2</c:v>
                </c:pt>
                <c:pt idx="36315">
                  <c:v>-3.2722599999999998E-2</c:v>
                </c:pt>
                <c:pt idx="36316">
                  <c:v>-3.2560600000000002E-2</c:v>
                </c:pt>
                <c:pt idx="36317">
                  <c:v>-3.2326000000000001E-2</c:v>
                </c:pt>
                <c:pt idx="36318">
                  <c:v>-3.2017900000000002E-2</c:v>
                </c:pt>
                <c:pt idx="36319">
                  <c:v>-3.1634700000000002E-2</c:v>
                </c:pt>
                <c:pt idx="36320">
                  <c:v>-3.1175700000000001E-2</c:v>
                </c:pt>
                <c:pt idx="36321">
                  <c:v>-3.0640799999999999E-2</c:v>
                </c:pt>
                <c:pt idx="36322">
                  <c:v>-3.0029799999999999E-2</c:v>
                </c:pt>
                <c:pt idx="36323">
                  <c:v>-2.9342500000000001E-2</c:v>
                </c:pt>
                <c:pt idx="36324">
                  <c:v>-2.8578900000000001E-2</c:v>
                </c:pt>
                <c:pt idx="36325">
                  <c:v>-2.7739099999999999E-2</c:v>
                </c:pt>
                <c:pt idx="36326">
                  <c:v>-2.68236E-2</c:v>
                </c:pt>
                <c:pt idx="36327">
                  <c:v>-2.5832500000000001E-2</c:v>
                </c:pt>
                <c:pt idx="36328">
                  <c:v>-2.4766199999999999E-2</c:v>
                </c:pt>
                <c:pt idx="36329">
                  <c:v>-2.3625E-2</c:v>
                </c:pt>
                <c:pt idx="36330">
                  <c:v>-2.2409100000000001E-2</c:v>
                </c:pt>
                <c:pt idx="36331">
                  <c:v>-2.1119099999999998E-2</c:v>
                </c:pt>
                <c:pt idx="36332">
                  <c:v>-1.9755399999999999E-2</c:v>
                </c:pt>
                <c:pt idx="36333">
                  <c:v>-1.8317699999999999E-2</c:v>
                </c:pt>
                <c:pt idx="36334">
                  <c:v>-1.6805899999999999E-2</c:v>
                </c:pt>
                <c:pt idx="36335">
                  <c:v>-1.52201E-2</c:v>
                </c:pt>
                <c:pt idx="36336">
                  <c:v>-1.35607E-2</c:v>
                </c:pt>
                <c:pt idx="36337">
                  <c:v>-1.1827900000000001E-2</c:v>
                </c:pt>
                <c:pt idx="36338">
                  <c:v>-1.00231E-2</c:v>
                </c:pt>
                <c:pt idx="36339" formatCode="0.00E+00">
                  <c:v>-8.1486800000000002E-3</c:v>
                </c:pt>
                <c:pt idx="36340" formatCode="0.00E+00">
                  <c:v>-6.2066700000000001E-3</c:v>
                </c:pt>
                <c:pt idx="36341" formatCode="0.00E+00">
                  <c:v>-4.19791E-3</c:v>
                </c:pt>
                <c:pt idx="36342" formatCode="0.00E+00">
                  <c:v>-2.1226700000000001E-3</c:v>
                </c:pt>
                <c:pt idx="36343" formatCode="0.00E+00">
                  <c:v>1.8629200000000001E-5</c:v>
                </c:pt>
                <c:pt idx="36344" formatCode="0.00E+00">
                  <c:v>2.2249800000000001E-3</c:v>
                </c:pt>
                <c:pt idx="36345" formatCode="0.00E+00">
                  <c:v>4.4947900000000002E-3</c:v>
                </c:pt>
                <c:pt idx="36346" formatCode="0.00E+00">
                  <c:v>6.8263999999999998E-3</c:v>
                </c:pt>
                <c:pt idx="36347" formatCode="0.00E+00">
                  <c:v>9.2184399999999996E-3</c:v>
                </c:pt>
                <c:pt idx="36348">
                  <c:v>1.1670099999999999E-2</c:v>
                </c:pt>
                <c:pt idx="36349">
                  <c:v>1.4180999999999999E-2</c:v>
                </c:pt>
                <c:pt idx="36350">
                  <c:v>1.6750000000000001E-2</c:v>
                </c:pt>
                <c:pt idx="36351">
                  <c:v>1.9375199999999999E-2</c:v>
                </c:pt>
                <c:pt idx="36352">
                  <c:v>2.2054199999999999E-2</c:v>
                </c:pt>
                <c:pt idx="36353">
                  <c:v>2.4785000000000001E-2</c:v>
                </c:pt>
                <c:pt idx="36354">
                  <c:v>2.75654E-2</c:v>
                </c:pt>
                <c:pt idx="36355">
                  <c:v>3.0393400000000001E-2</c:v>
                </c:pt>
                <c:pt idx="36356">
                  <c:v>3.3266799999999999E-2</c:v>
                </c:pt>
                <c:pt idx="36357">
                  <c:v>3.6183800000000002E-2</c:v>
                </c:pt>
                <c:pt idx="36358">
                  <c:v>3.9142900000000001E-2</c:v>
                </c:pt>
                <c:pt idx="36359">
                  <c:v>4.2143E-2</c:v>
                </c:pt>
                <c:pt idx="36360">
                  <c:v>4.5182600000000003E-2</c:v>
                </c:pt>
                <c:pt idx="36361">
                  <c:v>4.8259700000000003E-2</c:v>
                </c:pt>
                <c:pt idx="36362">
                  <c:v>5.1371899999999998E-2</c:v>
                </c:pt>
                <c:pt idx="36363">
                  <c:v>5.45164E-2</c:v>
                </c:pt>
                <c:pt idx="36364">
                  <c:v>5.7690400000000003E-2</c:v>
                </c:pt>
                <c:pt idx="36365">
                  <c:v>6.0891099999999997E-2</c:v>
                </c:pt>
                <c:pt idx="36366">
                  <c:v>6.4115599999999995E-2</c:v>
                </c:pt>
                <c:pt idx="36367">
                  <c:v>6.7361699999999997E-2</c:v>
                </c:pt>
                <c:pt idx="36368">
                  <c:v>7.0626900000000006E-2</c:v>
                </c:pt>
                <c:pt idx="36369">
                  <c:v>7.3908799999999997E-2</c:v>
                </c:pt>
                <c:pt idx="36370">
                  <c:v>7.7204800000000004E-2</c:v>
                </c:pt>
                <c:pt idx="36371">
                  <c:v>8.0512500000000001E-2</c:v>
                </c:pt>
                <c:pt idx="36372">
                  <c:v>8.3829500000000001E-2</c:v>
                </c:pt>
                <c:pt idx="36373">
                  <c:v>8.71532E-2</c:v>
                </c:pt>
                <c:pt idx="36374">
                  <c:v>9.0481000000000006E-2</c:v>
                </c:pt>
                <c:pt idx="36375">
                  <c:v>9.3810199999999996E-2</c:v>
                </c:pt>
                <c:pt idx="36376">
                  <c:v>9.7138100000000005E-2</c:v>
                </c:pt>
                <c:pt idx="36377">
                  <c:v>0.100462</c:v>
                </c:pt>
                <c:pt idx="36378">
                  <c:v>0.10378</c:v>
                </c:pt>
                <c:pt idx="36379">
                  <c:v>0.107088</c:v>
                </c:pt>
                <c:pt idx="36380">
                  <c:v>0.11038199999999999</c:v>
                </c:pt>
                <c:pt idx="36381">
                  <c:v>0.113659</c:v>
                </c:pt>
                <c:pt idx="36382">
                  <c:v>0.11691699999999999</c:v>
                </c:pt>
                <c:pt idx="36383">
                  <c:v>0.12015199999999999</c:v>
                </c:pt>
                <c:pt idx="36384">
                  <c:v>0.123361</c:v>
                </c:pt>
                <c:pt idx="36385">
                  <c:v>0.12654199999999999</c:v>
                </c:pt>
                <c:pt idx="36386">
                  <c:v>0.129692</c:v>
                </c:pt>
                <c:pt idx="36387">
                  <c:v>0.13280900000000001</c:v>
                </c:pt>
                <c:pt idx="36388">
                  <c:v>0.13589000000000001</c:v>
                </c:pt>
                <c:pt idx="36389">
                  <c:v>0.138932</c:v>
                </c:pt>
                <c:pt idx="36390">
                  <c:v>0.141933</c:v>
                </c:pt>
                <c:pt idx="36391">
                  <c:v>0.14488899999999999</c:v>
                </c:pt>
                <c:pt idx="36392">
                  <c:v>0.14779999999999999</c:v>
                </c:pt>
                <c:pt idx="36393">
                  <c:v>0.15066299999999999</c:v>
                </c:pt>
                <c:pt idx="36394">
                  <c:v>0.153475</c:v>
                </c:pt>
                <c:pt idx="36395">
                  <c:v>0.15623300000000001</c:v>
                </c:pt>
                <c:pt idx="36396">
                  <c:v>0.15893599999999999</c:v>
                </c:pt>
                <c:pt idx="36397">
                  <c:v>0.161579</c:v>
                </c:pt>
                <c:pt idx="36398">
                  <c:v>0.164161</c:v>
                </c:pt>
                <c:pt idx="36399">
                  <c:v>0.16667599999999999</c:v>
                </c:pt>
                <c:pt idx="36400">
                  <c:v>0.169123</c:v>
                </c:pt>
                <c:pt idx="36401">
                  <c:v>0.17149900000000001</c:v>
                </c:pt>
                <c:pt idx="36402">
                  <c:v>0.17380300000000001</c:v>
                </c:pt>
                <c:pt idx="36403">
                  <c:v>0.176033</c:v>
                </c:pt>
                <c:pt idx="36404">
                  <c:v>0.17818600000000001</c:v>
                </c:pt>
                <c:pt idx="36405">
                  <c:v>0.18026</c:v>
                </c:pt>
                <c:pt idx="36406">
                  <c:v>0.182254</c:v>
                </c:pt>
                <c:pt idx="36407">
                  <c:v>0.18416399999999999</c:v>
                </c:pt>
                <c:pt idx="36408">
                  <c:v>0.18599099999999999</c:v>
                </c:pt>
                <c:pt idx="36409">
                  <c:v>0.18773100000000001</c:v>
                </c:pt>
                <c:pt idx="36410">
                  <c:v>0.189384</c:v>
                </c:pt>
                <c:pt idx="36411">
                  <c:v>0.19094800000000001</c:v>
                </c:pt>
                <c:pt idx="36412">
                  <c:v>0.19242200000000001</c:v>
                </c:pt>
                <c:pt idx="36413">
                  <c:v>0.19380500000000001</c:v>
                </c:pt>
                <c:pt idx="36414">
                  <c:v>0.19509499999999999</c:v>
                </c:pt>
                <c:pt idx="36415">
                  <c:v>0.19629199999999999</c:v>
                </c:pt>
                <c:pt idx="36416">
                  <c:v>0.19739399999999999</c:v>
                </c:pt>
                <c:pt idx="36417">
                  <c:v>0.19839999999999999</c:v>
                </c:pt>
                <c:pt idx="36418">
                  <c:v>0.19930999999999999</c:v>
                </c:pt>
                <c:pt idx="36419">
                  <c:v>0.20012099999999999</c:v>
                </c:pt>
                <c:pt idx="36420">
                  <c:v>0.20083400000000001</c:v>
                </c:pt>
                <c:pt idx="36421">
                  <c:v>0.20144899999999999</c:v>
                </c:pt>
                <c:pt idx="36422">
                  <c:v>0.201963</c:v>
                </c:pt>
                <c:pt idx="36423">
                  <c:v>0.202379</c:v>
                </c:pt>
                <c:pt idx="36424">
                  <c:v>0.20269400000000001</c:v>
                </c:pt>
                <c:pt idx="36425">
                  <c:v>0.20290900000000001</c:v>
                </c:pt>
                <c:pt idx="36426">
                  <c:v>0.20302500000000001</c:v>
                </c:pt>
                <c:pt idx="36427">
                  <c:v>0.203041</c:v>
                </c:pt>
                <c:pt idx="36428">
                  <c:v>0.202956</c:v>
                </c:pt>
                <c:pt idx="36429">
                  <c:v>0.20277100000000001</c:v>
                </c:pt>
                <c:pt idx="36430">
                  <c:v>0.202486</c:v>
                </c:pt>
                <c:pt idx="36431">
                  <c:v>0.202103</c:v>
                </c:pt>
                <c:pt idx="36432">
                  <c:v>0.201622</c:v>
                </c:pt>
                <c:pt idx="36433">
                  <c:v>0.201042</c:v>
                </c:pt>
                <c:pt idx="36434">
                  <c:v>0.20036300000000001</c:v>
                </c:pt>
                <c:pt idx="36435">
                  <c:v>0.19958799999999999</c:v>
                </c:pt>
                <c:pt idx="36436">
                  <c:v>0.19871800000000001</c:v>
                </c:pt>
                <c:pt idx="36437">
                  <c:v>0.19775599999999999</c:v>
                </c:pt>
                <c:pt idx="36438">
                  <c:v>0.19670199999999999</c:v>
                </c:pt>
                <c:pt idx="36439">
                  <c:v>0.19555800000000001</c:v>
                </c:pt>
                <c:pt idx="36440">
                  <c:v>0.194325</c:v>
                </c:pt>
                <c:pt idx="36441">
                  <c:v>0.19300500000000001</c:v>
                </c:pt>
                <c:pt idx="36442">
                  <c:v>0.19159799999999999</c:v>
                </c:pt>
                <c:pt idx="36443">
                  <c:v>0.190107</c:v>
                </c:pt>
                <c:pt idx="36444">
                  <c:v>0.18853300000000001</c:v>
                </c:pt>
                <c:pt idx="36445">
                  <c:v>0.18687699999999999</c:v>
                </c:pt>
                <c:pt idx="36446">
                  <c:v>0.185142</c:v>
                </c:pt>
                <c:pt idx="36447">
                  <c:v>0.18333199999999999</c:v>
                </c:pt>
                <c:pt idx="36448">
                  <c:v>0.181449</c:v>
                </c:pt>
                <c:pt idx="36449">
                  <c:v>0.17949599999999999</c:v>
                </c:pt>
                <c:pt idx="36450">
                  <c:v>0.17747499999999999</c:v>
                </c:pt>
                <c:pt idx="36451">
                  <c:v>0.17538899999999999</c:v>
                </c:pt>
                <c:pt idx="36452">
                  <c:v>0.17324200000000001</c:v>
                </c:pt>
                <c:pt idx="36453">
                  <c:v>0.17103399999999999</c:v>
                </c:pt>
                <c:pt idx="36454">
                  <c:v>0.168769</c:v>
                </c:pt>
                <c:pt idx="36455">
                  <c:v>0.16644900000000001</c:v>
                </c:pt>
                <c:pt idx="36456">
                  <c:v>0.164078</c:v>
                </c:pt>
                <c:pt idx="36457">
                  <c:v>0.161658</c:v>
                </c:pt>
                <c:pt idx="36458">
                  <c:v>0.159191</c:v>
                </c:pt>
                <c:pt idx="36459">
                  <c:v>0.15668099999999999</c:v>
                </c:pt>
                <c:pt idx="36460">
                  <c:v>0.15412999999999999</c:v>
                </c:pt>
                <c:pt idx="36461">
                  <c:v>0.15154100000000001</c:v>
                </c:pt>
                <c:pt idx="36462">
                  <c:v>0.14891799999999999</c:v>
                </c:pt>
                <c:pt idx="36463">
                  <c:v>0.14626400000000001</c:v>
                </c:pt>
                <c:pt idx="36464">
                  <c:v>0.14358199999999999</c:v>
                </c:pt>
                <c:pt idx="36465">
                  <c:v>0.140874</c:v>
                </c:pt>
                <c:pt idx="36466">
                  <c:v>0.13814499999999999</c:v>
                </c:pt>
                <c:pt idx="36467">
                  <c:v>0.13539699999999999</c:v>
                </c:pt>
                <c:pt idx="36468">
                  <c:v>0.132635</c:v>
                </c:pt>
                <c:pt idx="36469">
                  <c:v>0.129861</c:v>
                </c:pt>
                <c:pt idx="36470">
                  <c:v>0.127079</c:v>
                </c:pt>
                <c:pt idx="36471">
                  <c:v>0.124292</c:v>
                </c:pt>
                <c:pt idx="36472">
                  <c:v>0.121503</c:v>
                </c:pt>
                <c:pt idx="36473">
                  <c:v>0.118714</c:v>
                </c:pt>
                <c:pt idx="36474">
                  <c:v>0.115928</c:v>
                </c:pt>
                <c:pt idx="36475">
                  <c:v>0.11315</c:v>
                </c:pt>
                <c:pt idx="36476">
                  <c:v>0.11038199999999999</c:v>
                </c:pt>
                <c:pt idx="36477">
                  <c:v>0.107629</c:v>
                </c:pt>
                <c:pt idx="36478">
                  <c:v>0.104893</c:v>
                </c:pt>
                <c:pt idx="36479">
                  <c:v>0.102177</c:v>
                </c:pt>
                <c:pt idx="36480">
                  <c:v>9.9485199999999996E-2</c:v>
                </c:pt>
                <c:pt idx="36481">
                  <c:v>9.6819199999999994E-2</c:v>
                </c:pt>
                <c:pt idx="36482">
                  <c:v>9.4182000000000002E-2</c:v>
                </c:pt>
                <c:pt idx="36483">
                  <c:v>9.1576199999999996E-2</c:v>
                </c:pt>
                <c:pt idx="36484">
                  <c:v>8.9004200000000006E-2</c:v>
                </c:pt>
                <c:pt idx="36485">
                  <c:v>8.6468299999999998E-2</c:v>
                </c:pt>
                <c:pt idx="36486">
                  <c:v>8.3970600000000006E-2</c:v>
                </c:pt>
                <c:pt idx="36487">
                  <c:v>8.1513199999999994E-2</c:v>
                </c:pt>
                <c:pt idx="36488">
                  <c:v>7.9098500000000002E-2</c:v>
                </c:pt>
                <c:pt idx="36489">
                  <c:v>7.6729199999999997E-2</c:v>
                </c:pt>
                <c:pt idx="36490">
                  <c:v>7.4408299999999997E-2</c:v>
                </c:pt>
                <c:pt idx="36491">
                  <c:v>7.2138999999999995E-2</c:v>
                </c:pt>
                <c:pt idx="36492">
                  <c:v>6.9923200000000005E-2</c:v>
                </c:pt>
                <c:pt idx="36493">
                  <c:v>6.7762500000000003E-2</c:v>
                </c:pt>
                <c:pt idx="36494">
                  <c:v>6.5658099999999997E-2</c:v>
                </c:pt>
                <c:pt idx="36495">
                  <c:v>6.3611500000000001E-2</c:v>
                </c:pt>
                <c:pt idx="36496">
                  <c:v>6.1623799999999999E-2</c:v>
                </c:pt>
                <c:pt idx="36497">
                  <c:v>5.96965E-2</c:v>
                </c:pt>
                <c:pt idx="36498">
                  <c:v>5.7831199999999999E-2</c:v>
                </c:pt>
                <c:pt idx="36499">
                  <c:v>5.6029099999999998E-2</c:v>
                </c:pt>
                <c:pt idx="36500">
                  <c:v>5.4291699999999998E-2</c:v>
                </c:pt>
                <c:pt idx="36501">
                  <c:v>5.2619800000000001E-2</c:v>
                </c:pt>
                <c:pt idx="36502">
                  <c:v>5.1014400000000001E-2</c:v>
                </c:pt>
                <c:pt idx="36503">
                  <c:v>4.9476300000000001E-2</c:v>
                </c:pt>
                <c:pt idx="36504">
                  <c:v>4.8006399999999998E-2</c:v>
                </c:pt>
                <c:pt idx="36505">
                  <c:v>4.6605599999999997E-2</c:v>
                </c:pt>
                <c:pt idx="36506">
                  <c:v>4.5274300000000003E-2</c:v>
                </c:pt>
                <c:pt idx="36507">
                  <c:v>4.4012799999999998E-2</c:v>
                </c:pt>
                <c:pt idx="36508">
                  <c:v>4.2821100000000001E-2</c:v>
                </c:pt>
                <c:pt idx="36509">
                  <c:v>4.1699699999999999E-2</c:v>
                </c:pt>
                <c:pt idx="36510">
                  <c:v>4.0648900000000002E-2</c:v>
                </c:pt>
                <c:pt idx="36511">
                  <c:v>3.9668799999999997E-2</c:v>
                </c:pt>
                <c:pt idx="36512">
                  <c:v>3.8759599999999998E-2</c:v>
                </c:pt>
                <c:pt idx="36513">
                  <c:v>3.7921200000000002E-2</c:v>
                </c:pt>
                <c:pt idx="36514">
                  <c:v>3.7153199999999997E-2</c:v>
                </c:pt>
                <c:pt idx="36515">
                  <c:v>3.6454300000000002E-2</c:v>
                </c:pt>
                <c:pt idx="36516">
                  <c:v>3.5823899999999999E-2</c:v>
                </c:pt>
                <c:pt idx="36517">
                  <c:v>3.5261199999999999E-2</c:v>
                </c:pt>
                <c:pt idx="36518">
                  <c:v>3.47651E-2</c:v>
                </c:pt>
                <c:pt idx="36519">
                  <c:v>3.4334000000000003E-2</c:v>
                </c:pt>
                <c:pt idx="36520">
                  <c:v>3.3966400000000001E-2</c:v>
                </c:pt>
                <c:pt idx="36521">
                  <c:v>3.3661099999999999E-2</c:v>
                </c:pt>
                <c:pt idx="36522">
                  <c:v>3.3417000000000002E-2</c:v>
                </c:pt>
                <c:pt idx="36523">
                  <c:v>3.32328E-2</c:v>
                </c:pt>
                <c:pt idx="36524">
                  <c:v>3.31071E-2</c:v>
                </c:pt>
                <c:pt idx="36525">
                  <c:v>3.30383E-2</c:v>
                </c:pt>
                <c:pt idx="36526">
                  <c:v>3.30248E-2</c:v>
                </c:pt>
                <c:pt idx="36527">
                  <c:v>3.3064799999999998E-2</c:v>
                </c:pt>
                <c:pt idx="36528">
                  <c:v>3.31563E-2</c:v>
                </c:pt>
                <c:pt idx="36529">
                  <c:v>3.3297399999999998E-2</c:v>
                </c:pt>
                <c:pt idx="36530">
                  <c:v>3.3486099999999998E-2</c:v>
                </c:pt>
                <c:pt idx="36531">
                  <c:v>3.37205E-2</c:v>
                </c:pt>
                <c:pt idx="36532">
                  <c:v>3.3998199999999999E-2</c:v>
                </c:pt>
                <c:pt idx="36533">
                  <c:v>3.4317E-2</c:v>
                </c:pt>
                <c:pt idx="36534">
                  <c:v>3.4675400000000002E-2</c:v>
                </c:pt>
                <c:pt idx="36535">
                  <c:v>3.5071900000000003E-2</c:v>
                </c:pt>
                <c:pt idx="36536">
                  <c:v>3.5504500000000001E-2</c:v>
                </c:pt>
                <c:pt idx="36537">
                  <c:v>3.5971000000000003E-2</c:v>
                </c:pt>
                <c:pt idx="36538">
                  <c:v>3.6469399999999999E-2</c:v>
                </c:pt>
                <c:pt idx="36539">
                  <c:v>3.6997799999999997E-2</c:v>
                </c:pt>
                <c:pt idx="36540">
                  <c:v>3.7553999999999997E-2</c:v>
                </c:pt>
                <c:pt idx="36541">
                  <c:v>3.8135599999999999E-2</c:v>
                </c:pt>
                <c:pt idx="36542">
                  <c:v>3.8740799999999999E-2</c:v>
                </c:pt>
                <c:pt idx="36543">
                  <c:v>3.9367300000000001E-2</c:v>
                </c:pt>
                <c:pt idx="36544">
                  <c:v>4.0012800000000001E-2</c:v>
                </c:pt>
                <c:pt idx="36545">
                  <c:v>4.0674399999999999E-2</c:v>
                </c:pt>
                <c:pt idx="36546">
                  <c:v>4.1350199999999997E-2</c:v>
                </c:pt>
                <c:pt idx="36547">
                  <c:v>4.2038699999999998E-2</c:v>
                </c:pt>
                <c:pt idx="36548">
                  <c:v>4.2738100000000001E-2</c:v>
                </c:pt>
                <c:pt idx="36549">
                  <c:v>4.3446199999999997E-2</c:v>
                </c:pt>
                <c:pt idx="36550">
                  <c:v>4.4161199999999998E-2</c:v>
                </c:pt>
                <c:pt idx="36551">
                  <c:v>4.4881600000000001E-2</c:v>
                </c:pt>
                <c:pt idx="36552">
                  <c:v>4.5605600000000003E-2</c:v>
                </c:pt>
                <c:pt idx="36553">
                  <c:v>4.6331799999999999E-2</c:v>
                </c:pt>
                <c:pt idx="36554">
                  <c:v>4.7058599999999999E-2</c:v>
                </c:pt>
                <c:pt idx="36555">
                  <c:v>4.7784300000000002E-2</c:v>
                </c:pt>
                <c:pt idx="36556">
                  <c:v>4.8508000000000003E-2</c:v>
                </c:pt>
                <c:pt idx="36557">
                  <c:v>4.9229200000000001E-2</c:v>
                </c:pt>
                <c:pt idx="36558">
                  <c:v>4.99461E-2</c:v>
                </c:pt>
                <c:pt idx="36559">
                  <c:v>5.0655600000000002E-2</c:v>
                </c:pt>
                <c:pt idx="36560">
                  <c:v>5.1354799999999999E-2</c:v>
                </c:pt>
                <c:pt idx="36561">
                  <c:v>5.2043600000000002E-2</c:v>
                </c:pt>
                <c:pt idx="36562">
                  <c:v>5.2723600000000002E-2</c:v>
                </c:pt>
                <c:pt idx="36563">
                  <c:v>5.3395600000000001E-2</c:v>
                </c:pt>
                <c:pt idx="36564">
                  <c:v>5.4059200000000002E-2</c:v>
                </c:pt>
                <c:pt idx="36565">
                  <c:v>5.4713499999999998E-2</c:v>
                </c:pt>
                <c:pt idx="36566">
                  <c:v>5.5358400000000002E-2</c:v>
                </c:pt>
                <c:pt idx="36567">
                  <c:v>5.5993300000000003E-2</c:v>
                </c:pt>
                <c:pt idx="36568">
                  <c:v>5.6617899999999999E-2</c:v>
                </c:pt>
                <c:pt idx="36569">
                  <c:v>5.7231499999999998E-2</c:v>
                </c:pt>
                <c:pt idx="36570">
                  <c:v>5.7833799999999998E-2</c:v>
                </c:pt>
                <c:pt idx="36571">
                  <c:v>5.8424299999999998E-2</c:v>
                </c:pt>
                <c:pt idx="36572">
                  <c:v>5.9002699999999998E-2</c:v>
                </c:pt>
                <c:pt idx="36573">
                  <c:v>5.9568099999999999E-2</c:v>
                </c:pt>
                <c:pt idx="36574">
                  <c:v>6.012E-2</c:v>
                </c:pt>
                <c:pt idx="36575">
                  <c:v>6.0658200000000002E-2</c:v>
                </c:pt>
                <c:pt idx="36576">
                  <c:v>6.11832E-2</c:v>
                </c:pt>
                <c:pt idx="36577">
                  <c:v>6.1695199999999999E-2</c:v>
                </c:pt>
                <c:pt idx="36578">
                  <c:v>6.2194800000000001E-2</c:v>
                </c:pt>
                <c:pt idx="36579">
                  <c:v>6.2682699999999994E-2</c:v>
                </c:pt>
                <c:pt idx="36580">
                  <c:v>6.31602E-2</c:v>
                </c:pt>
                <c:pt idx="36581">
                  <c:v>6.3629099999999994E-2</c:v>
                </c:pt>
                <c:pt idx="36582">
                  <c:v>6.4091099999999998E-2</c:v>
                </c:pt>
                <c:pt idx="36583">
                  <c:v>6.4546199999999998E-2</c:v>
                </c:pt>
                <c:pt idx="36584">
                  <c:v>6.4993499999999996E-2</c:v>
                </c:pt>
                <c:pt idx="36585">
                  <c:v>6.5431600000000006E-2</c:v>
                </c:pt>
                <c:pt idx="36586">
                  <c:v>6.5860500000000002E-2</c:v>
                </c:pt>
                <c:pt idx="36587">
                  <c:v>6.6281499999999993E-2</c:v>
                </c:pt>
                <c:pt idx="36588">
                  <c:v>6.6696099999999994E-2</c:v>
                </c:pt>
                <c:pt idx="36589">
                  <c:v>6.7106299999999994E-2</c:v>
                </c:pt>
                <c:pt idx="36590">
                  <c:v>6.7515500000000006E-2</c:v>
                </c:pt>
                <c:pt idx="36591">
                  <c:v>6.7926399999999998E-2</c:v>
                </c:pt>
                <c:pt idx="36592">
                  <c:v>6.8340300000000007E-2</c:v>
                </c:pt>
                <c:pt idx="36593">
                  <c:v>6.8756200000000003E-2</c:v>
                </c:pt>
                <c:pt idx="36594">
                  <c:v>6.9173799999999994E-2</c:v>
                </c:pt>
                <c:pt idx="36595">
                  <c:v>6.9594900000000001E-2</c:v>
                </c:pt>
                <c:pt idx="36596">
                  <c:v>7.0022399999999999E-2</c:v>
                </c:pt>
                <c:pt idx="36597">
                  <c:v>7.0457199999999998E-2</c:v>
                </c:pt>
                <c:pt idx="36598">
                  <c:v>7.0898699999999995E-2</c:v>
                </c:pt>
                <c:pt idx="36599">
                  <c:v>7.1346599999999996E-2</c:v>
                </c:pt>
                <c:pt idx="36600">
                  <c:v>7.1801799999999999E-2</c:v>
                </c:pt>
                <c:pt idx="36601">
                  <c:v>7.2266300000000006E-2</c:v>
                </c:pt>
                <c:pt idx="36602">
                  <c:v>7.2741600000000003E-2</c:v>
                </c:pt>
                <c:pt idx="36603">
                  <c:v>7.3229000000000002E-2</c:v>
                </c:pt>
                <c:pt idx="36604">
                  <c:v>7.3729799999999998E-2</c:v>
                </c:pt>
                <c:pt idx="36605">
                  <c:v>7.4245699999999998E-2</c:v>
                </c:pt>
                <c:pt idx="36606">
                  <c:v>7.4778300000000006E-2</c:v>
                </c:pt>
                <c:pt idx="36607">
                  <c:v>7.5328300000000001E-2</c:v>
                </c:pt>
                <c:pt idx="36608">
                  <c:v>7.5895099999999993E-2</c:v>
                </c:pt>
                <c:pt idx="36609">
                  <c:v>7.6477799999999999E-2</c:v>
                </c:pt>
                <c:pt idx="36610">
                  <c:v>7.7077000000000007E-2</c:v>
                </c:pt>
                <c:pt idx="36611">
                  <c:v>7.7694899999999997E-2</c:v>
                </c:pt>
                <c:pt idx="36612">
                  <c:v>7.8333899999999998E-2</c:v>
                </c:pt>
                <c:pt idx="36613">
                  <c:v>7.8995200000000002E-2</c:v>
                </c:pt>
                <c:pt idx="36614">
                  <c:v>7.9678600000000002E-2</c:v>
                </c:pt>
                <c:pt idx="36615">
                  <c:v>8.0382899999999993E-2</c:v>
                </c:pt>
                <c:pt idx="36616">
                  <c:v>8.1107499999999999E-2</c:v>
                </c:pt>
                <c:pt idx="36617">
                  <c:v>8.1852800000000003E-2</c:v>
                </c:pt>
                <c:pt idx="36618">
                  <c:v>8.2617800000000005E-2</c:v>
                </c:pt>
                <c:pt idx="36619">
                  <c:v>8.3400100000000005E-2</c:v>
                </c:pt>
                <c:pt idx="36620">
                  <c:v>8.4197900000000006E-2</c:v>
                </c:pt>
                <c:pt idx="36621">
                  <c:v>8.5009100000000004E-2</c:v>
                </c:pt>
                <c:pt idx="36622">
                  <c:v>8.5830699999999996E-2</c:v>
                </c:pt>
                <c:pt idx="36623">
                  <c:v>8.6660899999999999E-2</c:v>
                </c:pt>
                <c:pt idx="36624">
                  <c:v>8.7501399999999993E-2</c:v>
                </c:pt>
                <c:pt idx="36625">
                  <c:v>8.8354100000000005E-2</c:v>
                </c:pt>
                <c:pt idx="36626">
                  <c:v>8.92183E-2</c:v>
                </c:pt>
                <c:pt idx="36627">
                  <c:v>9.0091900000000003E-2</c:v>
                </c:pt>
                <c:pt idx="36628">
                  <c:v>9.0973600000000002E-2</c:v>
                </c:pt>
                <c:pt idx="36629">
                  <c:v>9.1864000000000001E-2</c:v>
                </c:pt>
                <c:pt idx="36630">
                  <c:v>9.2763499999999999E-2</c:v>
                </c:pt>
                <c:pt idx="36631">
                  <c:v>9.3671500000000005E-2</c:v>
                </c:pt>
                <c:pt idx="36632">
                  <c:v>9.4586400000000001E-2</c:v>
                </c:pt>
                <c:pt idx="36633">
                  <c:v>9.5506900000000006E-2</c:v>
                </c:pt>
                <c:pt idx="36634">
                  <c:v>9.6432000000000004E-2</c:v>
                </c:pt>
                <c:pt idx="36635">
                  <c:v>9.7360600000000005E-2</c:v>
                </c:pt>
                <c:pt idx="36636">
                  <c:v>9.8291500000000004E-2</c:v>
                </c:pt>
                <c:pt idx="36637">
                  <c:v>9.9223400000000003E-2</c:v>
                </c:pt>
                <c:pt idx="36638">
                  <c:v>0.100156</c:v>
                </c:pt>
                <c:pt idx="36639">
                  <c:v>0.101091</c:v>
                </c:pt>
                <c:pt idx="36640">
                  <c:v>0.10202600000000001</c:v>
                </c:pt>
                <c:pt idx="36641">
                  <c:v>0.102961</c:v>
                </c:pt>
                <c:pt idx="36642">
                  <c:v>0.103893</c:v>
                </c:pt>
                <c:pt idx="36643">
                  <c:v>0.104826</c:v>
                </c:pt>
                <c:pt idx="36644">
                  <c:v>0.105757</c:v>
                </c:pt>
                <c:pt idx="36645">
                  <c:v>0.106685</c:v>
                </c:pt>
                <c:pt idx="36646">
                  <c:v>0.107609</c:v>
                </c:pt>
                <c:pt idx="36647">
                  <c:v>0.108525</c:v>
                </c:pt>
                <c:pt idx="36648">
                  <c:v>0.109435</c:v>
                </c:pt>
                <c:pt idx="36649">
                  <c:v>0.11033800000000001</c:v>
                </c:pt>
                <c:pt idx="36650">
                  <c:v>0.111231</c:v>
                </c:pt>
                <c:pt idx="36651">
                  <c:v>0.112111</c:v>
                </c:pt>
                <c:pt idx="36652">
                  <c:v>0.11297599999999999</c:v>
                </c:pt>
                <c:pt idx="36653">
                  <c:v>0.113826</c:v>
                </c:pt>
                <c:pt idx="36654">
                  <c:v>0.114661</c:v>
                </c:pt>
                <c:pt idx="36655">
                  <c:v>0.115481</c:v>
                </c:pt>
                <c:pt idx="36656">
                  <c:v>0.116285</c:v>
                </c:pt>
                <c:pt idx="36657">
                  <c:v>0.117073</c:v>
                </c:pt>
                <c:pt idx="36658">
                  <c:v>0.11784600000000001</c:v>
                </c:pt>
                <c:pt idx="36659">
                  <c:v>0.118601</c:v>
                </c:pt>
                <c:pt idx="36660">
                  <c:v>0.11933199999999999</c:v>
                </c:pt>
                <c:pt idx="36661">
                  <c:v>0.120035</c:v>
                </c:pt>
                <c:pt idx="36662">
                  <c:v>0.120716</c:v>
                </c:pt>
                <c:pt idx="36663">
                  <c:v>0.121379</c:v>
                </c:pt>
                <c:pt idx="36664">
                  <c:v>0.12202399999999999</c:v>
                </c:pt>
                <c:pt idx="36665">
                  <c:v>0.12265</c:v>
                </c:pt>
                <c:pt idx="36666">
                  <c:v>0.12325700000000001</c:v>
                </c:pt>
                <c:pt idx="36667">
                  <c:v>0.12384100000000001</c:v>
                </c:pt>
                <c:pt idx="36668">
                  <c:v>0.124402</c:v>
                </c:pt>
                <c:pt idx="36669">
                  <c:v>0.12493700000000001</c:v>
                </c:pt>
                <c:pt idx="36670">
                  <c:v>0.125447</c:v>
                </c:pt>
                <c:pt idx="36671">
                  <c:v>0.12593099999999999</c:v>
                </c:pt>
                <c:pt idx="36672">
                  <c:v>0.126386</c:v>
                </c:pt>
                <c:pt idx="36673">
                  <c:v>0.12681400000000001</c:v>
                </c:pt>
                <c:pt idx="36674">
                  <c:v>0.12721399999999999</c:v>
                </c:pt>
                <c:pt idx="36675">
                  <c:v>0.127585</c:v>
                </c:pt>
                <c:pt idx="36676">
                  <c:v>0.12792600000000001</c:v>
                </c:pt>
                <c:pt idx="36677">
                  <c:v>0.12823200000000001</c:v>
                </c:pt>
                <c:pt idx="36678">
                  <c:v>0.12850300000000001</c:v>
                </c:pt>
                <c:pt idx="36679">
                  <c:v>0.12873599999999999</c:v>
                </c:pt>
                <c:pt idx="36680">
                  <c:v>0.12893099999999999</c:v>
                </c:pt>
                <c:pt idx="36681">
                  <c:v>0.12908900000000001</c:v>
                </c:pt>
                <c:pt idx="36682">
                  <c:v>0.12920999999999999</c:v>
                </c:pt>
                <c:pt idx="36683">
                  <c:v>0.12929299999999999</c:v>
                </c:pt>
                <c:pt idx="36684">
                  <c:v>0.12933600000000001</c:v>
                </c:pt>
                <c:pt idx="36685">
                  <c:v>0.12933800000000001</c:v>
                </c:pt>
                <c:pt idx="36686">
                  <c:v>0.1293</c:v>
                </c:pt>
                <c:pt idx="36687">
                  <c:v>0.129223</c:v>
                </c:pt>
                <c:pt idx="36688">
                  <c:v>0.129104</c:v>
                </c:pt>
                <c:pt idx="36689">
                  <c:v>0.128941</c:v>
                </c:pt>
                <c:pt idx="36690">
                  <c:v>0.12873000000000001</c:v>
                </c:pt>
                <c:pt idx="36691">
                  <c:v>0.128471</c:v>
                </c:pt>
                <c:pt idx="36692">
                  <c:v>0.128163</c:v>
                </c:pt>
                <c:pt idx="36693">
                  <c:v>0.127806</c:v>
                </c:pt>
                <c:pt idx="36694">
                  <c:v>0.12740000000000001</c:v>
                </c:pt>
                <c:pt idx="36695">
                  <c:v>0.126943</c:v>
                </c:pt>
                <c:pt idx="36696">
                  <c:v>0.12643399999999999</c:v>
                </c:pt>
                <c:pt idx="36697">
                  <c:v>0.12587100000000001</c:v>
                </c:pt>
                <c:pt idx="36698">
                  <c:v>0.12525500000000001</c:v>
                </c:pt>
                <c:pt idx="36699">
                  <c:v>0.124587</c:v>
                </c:pt>
                <c:pt idx="36700">
                  <c:v>0.12386800000000001</c:v>
                </c:pt>
                <c:pt idx="36701">
                  <c:v>0.123095</c:v>
                </c:pt>
                <c:pt idx="36702">
                  <c:v>0.122268</c:v>
                </c:pt>
                <c:pt idx="36703">
                  <c:v>0.12138599999999999</c:v>
                </c:pt>
                <c:pt idx="36704">
                  <c:v>0.120449</c:v>
                </c:pt>
                <c:pt idx="36705">
                  <c:v>0.11945699999999999</c:v>
                </c:pt>
                <c:pt idx="36706">
                  <c:v>0.118413</c:v>
                </c:pt>
                <c:pt idx="36707">
                  <c:v>0.117323</c:v>
                </c:pt>
                <c:pt idx="36708">
                  <c:v>0.116189</c:v>
                </c:pt>
                <c:pt idx="36709">
                  <c:v>0.115006</c:v>
                </c:pt>
                <c:pt idx="36710">
                  <c:v>0.113771</c:v>
                </c:pt>
                <c:pt idx="36711">
                  <c:v>0.112482</c:v>
                </c:pt>
                <c:pt idx="36712">
                  <c:v>0.11114</c:v>
                </c:pt>
                <c:pt idx="36713">
                  <c:v>0.10974200000000001</c:v>
                </c:pt>
                <c:pt idx="36714">
                  <c:v>0.108288</c:v>
                </c:pt>
                <c:pt idx="36715">
                  <c:v>0.106778</c:v>
                </c:pt>
                <c:pt idx="36716">
                  <c:v>0.105215</c:v>
                </c:pt>
                <c:pt idx="36717">
                  <c:v>0.103598</c:v>
                </c:pt>
                <c:pt idx="36718">
                  <c:v>0.101928</c:v>
                </c:pt>
                <c:pt idx="36719">
                  <c:v>0.100204</c:v>
                </c:pt>
                <c:pt idx="36720">
                  <c:v>9.8424800000000007E-2</c:v>
                </c:pt>
                <c:pt idx="36721">
                  <c:v>9.6585699999999997E-2</c:v>
                </c:pt>
                <c:pt idx="36722">
                  <c:v>9.4681199999999993E-2</c:v>
                </c:pt>
                <c:pt idx="36723">
                  <c:v>9.2706899999999995E-2</c:v>
                </c:pt>
                <c:pt idx="36724">
                  <c:v>9.0663300000000002E-2</c:v>
                </c:pt>
                <c:pt idx="36725">
                  <c:v>8.8553800000000002E-2</c:v>
                </c:pt>
                <c:pt idx="36726">
                  <c:v>8.6381399999999997E-2</c:v>
                </c:pt>
                <c:pt idx="36727">
                  <c:v>8.4148399999999998E-2</c:v>
                </c:pt>
                <c:pt idx="36728">
                  <c:v>8.1857700000000005E-2</c:v>
                </c:pt>
                <c:pt idx="36729">
                  <c:v>7.9511899999999996E-2</c:v>
                </c:pt>
                <c:pt idx="36730">
                  <c:v>7.7112700000000006E-2</c:v>
                </c:pt>
                <c:pt idx="36731">
                  <c:v>7.4659699999999996E-2</c:v>
                </c:pt>
                <c:pt idx="36732">
                  <c:v>7.2152999999999995E-2</c:v>
                </c:pt>
                <c:pt idx="36733">
                  <c:v>6.9592799999999996E-2</c:v>
                </c:pt>
                <c:pt idx="36734">
                  <c:v>6.6977700000000001E-2</c:v>
                </c:pt>
                <c:pt idx="36735">
                  <c:v>6.4306000000000002E-2</c:v>
                </c:pt>
                <c:pt idx="36736">
                  <c:v>6.1575900000000003E-2</c:v>
                </c:pt>
                <c:pt idx="36737">
                  <c:v>5.8786199999999997E-2</c:v>
                </c:pt>
                <c:pt idx="36738">
                  <c:v>5.5939099999999999E-2</c:v>
                </c:pt>
                <c:pt idx="36739">
                  <c:v>5.3039599999999999E-2</c:v>
                </c:pt>
                <c:pt idx="36740">
                  <c:v>5.0090500000000003E-2</c:v>
                </c:pt>
                <c:pt idx="36741">
                  <c:v>4.7091800000000003E-2</c:v>
                </c:pt>
                <c:pt idx="36742">
                  <c:v>4.4043800000000001E-2</c:v>
                </c:pt>
                <c:pt idx="36743">
                  <c:v>4.0948999999999999E-2</c:v>
                </c:pt>
                <c:pt idx="36744">
                  <c:v>3.7809700000000002E-2</c:v>
                </c:pt>
                <c:pt idx="36745">
                  <c:v>3.4627199999999997E-2</c:v>
                </c:pt>
                <c:pt idx="36746">
                  <c:v>3.1404099999999997E-2</c:v>
                </c:pt>
                <c:pt idx="36747">
                  <c:v>2.81438E-2</c:v>
                </c:pt>
                <c:pt idx="36748">
                  <c:v>2.4849199999999998E-2</c:v>
                </c:pt>
                <c:pt idx="36749">
                  <c:v>2.1520999999999998E-2</c:v>
                </c:pt>
                <c:pt idx="36750">
                  <c:v>1.8160900000000001E-2</c:v>
                </c:pt>
                <c:pt idx="36751">
                  <c:v>1.47724E-2</c:v>
                </c:pt>
                <c:pt idx="36752">
                  <c:v>1.13575E-2</c:v>
                </c:pt>
                <c:pt idx="36753" formatCode="0.00E+00">
                  <c:v>7.9162899999999994E-3</c:v>
                </c:pt>
                <c:pt idx="36754" formatCode="0.00E+00">
                  <c:v>4.4518500000000003E-3</c:v>
                </c:pt>
                <c:pt idx="36755" formatCode="0.00E+00">
                  <c:v>9.7023499999999996E-4</c:v>
                </c:pt>
                <c:pt idx="36756" formatCode="0.00E+00">
                  <c:v>-2.5238700000000001E-3</c:v>
                </c:pt>
                <c:pt idx="36757" formatCode="0.00E+00">
                  <c:v>-6.0273000000000002E-3</c:v>
                </c:pt>
                <c:pt idx="36758" formatCode="0.00E+00">
                  <c:v>-9.5362099999999998E-3</c:v>
                </c:pt>
                <c:pt idx="36759">
                  <c:v>-1.3047100000000001E-2</c:v>
                </c:pt>
                <c:pt idx="36760">
                  <c:v>-1.6557700000000002E-2</c:v>
                </c:pt>
                <c:pt idx="36761">
                  <c:v>-2.0066199999999999E-2</c:v>
                </c:pt>
                <c:pt idx="36762">
                  <c:v>-2.3570799999999999E-2</c:v>
                </c:pt>
                <c:pt idx="36763">
                  <c:v>-2.7069900000000001E-2</c:v>
                </c:pt>
                <c:pt idx="36764">
                  <c:v>-3.05635E-2</c:v>
                </c:pt>
                <c:pt idx="36765">
                  <c:v>-3.40518E-2</c:v>
                </c:pt>
                <c:pt idx="36766">
                  <c:v>-3.75336E-2</c:v>
                </c:pt>
                <c:pt idx="36767">
                  <c:v>-4.10067E-2</c:v>
                </c:pt>
                <c:pt idx="36768">
                  <c:v>-4.44692E-2</c:v>
                </c:pt>
                <c:pt idx="36769">
                  <c:v>-4.7919200000000002E-2</c:v>
                </c:pt>
                <c:pt idx="36770">
                  <c:v>-5.1355199999999997E-2</c:v>
                </c:pt>
                <c:pt idx="36771">
                  <c:v>-5.4776400000000003E-2</c:v>
                </c:pt>
                <c:pt idx="36772">
                  <c:v>-5.8179799999999997E-2</c:v>
                </c:pt>
                <c:pt idx="36773">
                  <c:v>-6.1560499999999997E-2</c:v>
                </c:pt>
                <c:pt idx="36774">
                  <c:v>-6.4916000000000001E-2</c:v>
                </c:pt>
                <c:pt idx="36775">
                  <c:v>-6.8246899999999999E-2</c:v>
                </c:pt>
                <c:pt idx="36776">
                  <c:v>-7.1553000000000005E-2</c:v>
                </c:pt>
                <c:pt idx="36777">
                  <c:v>-7.4829900000000005E-2</c:v>
                </c:pt>
                <c:pt idx="36778">
                  <c:v>-7.8071100000000004E-2</c:v>
                </c:pt>
                <c:pt idx="36779">
                  <c:v>-8.1270499999999996E-2</c:v>
                </c:pt>
                <c:pt idx="36780">
                  <c:v>-8.4423700000000004E-2</c:v>
                </c:pt>
                <c:pt idx="36781">
                  <c:v>-8.7528400000000006E-2</c:v>
                </c:pt>
                <c:pt idx="36782">
                  <c:v>-9.0582999999999997E-2</c:v>
                </c:pt>
                <c:pt idx="36783">
                  <c:v>-9.3585699999999994E-2</c:v>
                </c:pt>
                <c:pt idx="36784">
                  <c:v>-9.6533900000000006E-2</c:v>
                </c:pt>
                <c:pt idx="36785">
                  <c:v>-9.9428900000000001E-2</c:v>
                </c:pt>
                <c:pt idx="36786">
                  <c:v>-0.102275</c:v>
                </c:pt>
                <c:pt idx="36787">
                  <c:v>-0.105074</c:v>
                </c:pt>
                <c:pt idx="36788">
                  <c:v>-0.107824</c:v>
                </c:pt>
                <c:pt idx="36789">
                  <c:v>-0.110525</c:v>
                </c:pt>
                <c:pt idx="36790">
                  <c:v>-0.113177</c:v>
                </c:pt>
                <c:pt idx="36791">
                  <c:v>-0.115781</c:v>
                </c:pt>
                <c:pt idx="36792">
                  <c:v>-0.118335</c:v>
                </c:pt>
                <c:pt idx="36793">
                  <c:v>-0.120839</c:v>
                </c:pt>
                <c:pt idx="36794">
                  <c:v>-0.123294</c:v>
                </c:pt>
                <c:pt idx="36795">
                  <c:v>-0.12570100000000001</c:v>
                </c:pt>
                <c:pt idx="36796">
                  <c:v>-0.12806200000000001</c:v>
                </c:pt>
                <c:pt idx="36797">
                  <c:v>-0.130381</c:v>
                </c:pt>
                <c:pt idx="36798">
                  <c:v>-0.13266</c:v>
                </c:pt>
                <c:pt idx="36799">
                  <c:v>-0.13489899999999999</c:v>
                </c:pt>
                <c:pt idx="36800">
                  <c:v>-0.13709499999999999</c:v>
                </c:pt>
                <c:pt idx="36801">
                  <c:v>-0.13925000000000001</c:v>
                </c:pt>
                <c:pt idx="36802">
                  <c:v>-0.14136399999999999</c:v>
                </c:pt>
                <c:pt idx="36803">
                  <c:v>-0.14343700000000001</c:v>
                </c:pt>
                <c:pt idx="36804">
                  <c:v>-0.14546899999999999</c:v>
                </c:pt>
                <c:pt idx="36805">
                  <c:v>-0.14745800000000001</c:v>
                </c:pt>
                <c:pt idx="36806">
                  <c:v>-0.149399</c:v>
                </c:pt>
                <c:pt idx="36807">
                  <c:v>-0.151285</c:v>
                </c:pt>
                <c:pt idx="36808">
                  <c:v>-0.153114</c:v>
                </c:pt>
                <c:pt idx="36809">
                  <c:v>-0.154889</c:v>
                </c:pt>
                <c:pt idx="36810">
                  <c:v>-0.156612</c:v>
                </c:pt>
                <c:pt idx="36811">
                  <c:v>-0.15828100000000001</c:v>
                </c:pt>
                <c:pt idx="36812">
                  <c:v>-0.15989500000000001</c:v>
                </c:pt>
                <c:pt idx="36813">
                  <c:v>-0.16145399999999999</c:v>
                </c:pt>
                <c:pt idx="36814">
                  <c:v>-0.16295899999999999</c:v>
                </c:pt>
                <c:pt idx="36815">
                  <c:v>-0.16441</c:v>
                </c:pt>
                <c:pt idx="36816">
                  <c:v>-0.16580900000000001</c:v>
                </c:pt>
                <c:pt idx="36817">
                  <c:v>-0.167156</c:v>
                </c:pt>
                <c:pt idx="36818">
                  <c:v>-0.16845399999999999</c:v>
                </c:pt>
                <c:pt idx="36819">
                  <c:v>-0.16970399999999999</c:v>
                </c:pt>
                <c:pt idx="36820">
                  <c:v>-0.170907</c:v>
                </c:pt>
                <c:pt idx="36821">
                  <c:v>-0.17206399999999999</c:v>
                </c:pt>
                <c:pt idx="36822">
                  <c:v>-0.173175</c:v>
                </c:pt>
                <c:pt idx="36823">
                  <c:v>-0.174236</c:v>
                </c:pt>
                <c:pt idx="36824">
                  <c:v>-0.17524400000000001</c:v>
                </c:pt>
                <c:pt idx="36825">
                  <c:v>-0.17619699999999999</c:v>
                </c:pt>
                <c:pt idx="36826">
                  <c:v>-0.17709800000000001</c:v>
                </c:pt>
                <c:pt idx="36827">
                  <c:v>-0.177951</c:v>
                </c:pt>
                <c:pt idx="36828">
                  <c:v>-0.178757</c:v>
                </c:pt>
                <c:pt idx="36829">
                  <c:v>-0.179509</c:v>
                </c:pt>
                <c:pt idx="36830">
                  <c:v>-0.180201</c:v>
                </c:pt>
                <c:pt idx="36831">
                  <c:v>-0.18082999999999999</c:v>
                </c:pt>
                <c:pt idx="36832">
                  <c:v>-0.181395</c:v>
                </c:pt>
                <c:pt idx="36833">
                  <c:v>-0.18190000000000001</c:v>
                </c:pt>
                <c:pt idx="36834">
                  <c:v>-0.18234500000000001</c:v>
                </c:pt>
                <c:pt idx="36835">
                  <c:v>-0.18273400000000001</c:v>
                </c:pt>
                <c:pt idx="36836">
                  <c:v>-0.18306700000000001</c:v>
                </c:pt>
                <c:pt idx="36837">
                  <c:v>-0.183342</c:v>
                </c:pt>
                <c:pt idx="36838">
                  <c:v>-0.183556</c:v>
                </c:pt>
                <c:pt idx="36839">
                  <c:v>-0.18371000000000001</c:v>
                </c:pt>
                <c:pt idx="36840">
                  <c:v>-0.18380299999999999</c:v>
                </c:pt>
                <c:pt idx="36841">
                  <c:v>-0.183837</c:v>
                </c:pt>
                <c:pt idx="36842">
                  <c:v>-0.183813</c:v>
                </c:pt>
                <c:pt idx="36843">
                  <c:v>-0.18373400000000001</c:v>
                </c:pt>
                <c:pt idx="36844">
                  <c:v>-0.18359900000000001</c:v>
                </c:pt>
                <c:pt idx="36845">
                  <c:v>-0.18340899999999999</c:v>
                </c:pt>
                <c:pt idx="36846">
                  <c:v>-0.18316499999999999</c:v>
                </c:pt>
                <c:pt idx="36847">
                  <c:v>-0.18285999999999999</c:v>
                </c:pt>
                <c:pt idx="36848">
                  <c:v>-0.18249299999999999</c:v>
                </c:pt>
                <c:pt idx="36849">
                  <c:v>-0.182059</c:v>
                </c:pt>
                <c:pt idx="36850">
                  <c:v>-0.18156</c:v>
                </c:pt>
                <c:pt idx="36851">
                  <c:v>-0.18099299999999999</c:v>
                </c:pt>
                <c:pt idx="36852">
                  <c:v>-0.18036099999999999</c:v>
                </c:pt>
                <c:pt idx="36853">
                  <c:v>-0.17966399999999999</c:v>
                </c:pt>
                <c:pt idx="36854">
                  <c:v>-0.178901</c:v>
                </c:pt>
                <c:pt idx="36855">
                  <c:v>-0.17807000000000001</c:v>
                </c:pt>
                <c:pt idx="36856">
                  <c:v>-0.177173</c:v>
                </c:pt>
                <c:pt idx="36857">
                  <c:v>-0.17621700000000001</c:v>
                </c:pt>
                <c:pt idx="36858">
                  <c:v>-0.175203</c:v>
                </c:pt>
                <c:pt idx="36859">
                  <c:v>-0.17413400000000001</c:v>
                </c:pt>
                <c:pt idx="36860">
                  <c:v>-0.173008</c:v>
                </c:pt>
                <c:pt idx="36861">
                  <c:v>-0.17182600000000001</c:v>
                </c:pt>
                <c:pt idx="36862">
                  <c:v>-0.17058599999999999</c:v>
                </c:pt>
                <c:pt idx="36863">
                  <c:v>-0.16928799999999999</c:v>
                </c:pt>
                <c:pt idx="36864">
                  <c:v>-0.167931</c:v>
                </c:pt>
                <c:pt idx="36865">
                  <c:v>-0.166518</c:v>
                </c:pt>
                <c:pt idx="36866">
                  <c:v>-0.165049</c:v>
                </c:pt>
                <c:pt idx="36867">
                  <c:v>-0.163526</c:v>
                </c:pt>
                <c:pt idx="36868">
                  <c:v>-0.16194700000000001</c:v>
                </c:pt>
                <c:pt idx="36869">
                  <c:v>-0.16031000000000001</c:v>
                </c:pt>
                <c:pt idx="36870">
                  <c:v>-0.15861600000000001</c:v>
                </c:pt>
                <c:pt idx="36871">
                  <c:v>-0.156865</c:v>
                </c:pt>
                <c:pt idx="36872">
                  <c:v>-0.155055</c:v>
                </c:pt>
                <c:pt idx="36873">
                  <c:v>-0.15318499999999999</c:v>
                </c:pt>
                <c:pt idx="36874">
                  <c:v>-0.151258</c:v>
                </c:pt>
                <c:pt idx="36875">
                  <c:v>-0.149283</c:v>
                </c:pt>
                <c:pt idx="36876">
                  <c:v>-0.14726500000000001</c:v>
                </c:pt>
                <c:pt idx="36877">
                  <c:v>-0.145204</c:v>
                </c:pt>
                <c:pt idx="36878">
                  <c:v>-0.14310200000000001</c:v>
                </c:pt>
                <c:pt idx="36879">
                  <c:v>-0.140958</c:v>
                </c:pt>
                <c:pt idx="36880">
                  <c:v>-0.13877200000000001</c:v>
                </c:pt>
                <c:pt idx="36881">
                  <c:v>-0.136546</c:v>
                </c:pt>
                <c:pt idx="36882">
                  <c:v>-0.13427800000000001</c:v>
                </c:pt>
                <c:pt idx="36883">
                  <c:v>-0.131969</c:v>
                </c:pt>
                <c:pt idx="36884">
                  <c:v>-0.12961600000000001</c:v>
                </c:pt>
                <c:pt idx="36885">
                  <c:v>-0.127224</c:v>
                </c:pt>
                <c:pt idx="36886">
                  <c:v>-0.124803</c:v>
                </c:pt>
                <c:pt idx="36887">
                  <c:v>-0.122362</c:v>
                </c:pt>
                <c:pt idx="36888">
                  <c:v>-0.119905</c:v>
                </c:pt>
                <c:pt idx="36889">
                  <c:v>-0.117433</c:v>
                </c:pt>
                <c:pt idx="36890">
                  <c:v>-0.11494600000000001</c:v>
                </c:pt>
                <c:pt idx="36891">
                  <c:v>-0.112445</c:v>
                </c:pt>
                <c:pt idx="36892">
                  <c:v>-0.10993</c:v>
                </c:pt>
                <c:pt idx="36893">
                  <c:v>-0.107404</c:v>
                </c:pt>
                <c:pt idx="36894">
                  <c:v>-0.104874</c:v>
                </c:pt>
                <c:pt idx="36895">
                  <c:v>-0.10234699999999999</c:v>
                </c:pt>
                <c:pt idx="36896">
                  <c:v>-9.9825399999999995E-2</c:v>
                </c:pt>
                <c:pt idx="36897">
                  <c:v>-9.7311599999999998E-2</c:v>
                </c:pt>
                <c:pt idx="36898">
                  <c:v>-9.4804700000000006E-2</c:v>
                </c:pt>
                <c:pt idx="36899">
                  <c:v>-9.2303999999999997E-2</c:v>
                </c:pt>
                <c:pt idx="36900">
                  <c:v>-8.9815000000000006E-2</c:v>
                </c:pt>
                <c:pt idx="36901">
                  <c:v>-8.7348400000000007E-2</c:v>
                </c:pt>
                <c:pt idx="36902">
                  <c:v>-8.4914299999999998E-2</c:v>
                </c:pt>
                <c:pt idx="36903">
                  <c:v>-8.25206E-2</c:v>
                </c:pt>
                <c:pt idx="36904">
                  <c:v>-8.0172800000000002E-2</c:v>
                </c:pt>
                <c:pt idx="36905">
                  <c:v>-7.7875200000000006E-2</c:v>
                </c:pt>
                <c:pt idx="36906">
                  <c:v>-7.5629299999999997E-2</c:v>
                </c:pt>
                <c:pt idx="36907">
                  <c:v>-7.3436000000000001E-2</c:v>
                </c:pt>
                <c:pt idx="36908">
                  <c:v>-7.1300500000000003E-2</c:v>
                </c:pt>
                <c:pt idx="36909">
                  <c:v>-6.92305E-2</c:v>
                </c:pt>
                <c:pt idx="36910">
                  <c:v>-6.7230300000000007E-2</c:v>
                </c:pt>
                <c:pt idx="36911">
                  <c:v>-6.5300200000000003E-2</c:v>
                </c:pt>
                <c:pt idx="36912">
                  <c:v>-6.3443399999999997E-2</c:v>
                </c:pt>
                <c:pt idx="36913">
                  <c:v>-6.1666400000000003E-2</c:v>
                </c:pt>
                <c:pt idx="36914">
                  <c:v>-5.9971200000000002E-2</c:v>
                </c:pt>
                <c:pt idx="36915">
                  <c:v>-5.8355900000000002E-2</c:v>
                </c:pt>
                <c:pt idx="36916">
                  <c:v>-5.6820599999999999E-2</c:v>
                </c:pt>
                <c:pt idx="36917">
                  <c:v>-5.5369099999999997E-2</c:v>
                </c:pt>
                <c:pt idx="36918">
                  <c:v>-5.4006600000000002E-2</c:v>
                </c:pt>
                <c:pt idx="36919">
                  <c:v>-5.2737800000000001E-2</c:v>
                </c:pt>
                <c:pt idx="36920">
                  <c:v>-5.1564699999999998E-2</c:v>
                </c:pt>
                <c:pt idx="36921">
                  <c:v>-5.0488600000000002E-2</c:v>
                </c:pt>
                <c:pt idx="36922">
                  <c:v>-4.95127E-2</c:v>
                </c:pt>
                <c:pt idx="36923">
                  <c:v>-4.8640999999999997E-2</c:v>
                </c:pt>
                <c:pt idx="36924">
                  <c:v>-4.7875899999999999E-2</c:v>
                </c:pt>
                <c:pt idx="36925">
                  <c:v>-4.7219200000000003E-2</c:v>
                </c:pt>
                <c:pt idx="36926">
                  <c:v>-4.6673600000000003E-2</c:v>
                </c:pt>
                <c:pt idx="36927">
                  <c:v>-4.6242499999999999E-2</c:v>
                </c:pt>
                <c:pt idx="36928">
                  <c:v>-4.59274E-2</c:v>
                </c:pt>
                <c:pt idx="36929">
                  <c:v>-4.57271E-2</c:v>
                </c:pt>
                <c:pt idx="36930">
                  <c:v>-4.5641599999999997E-2</c:v>
                </c:pt>
                <c:pt idx="36931">
                  <c:v>-4.5671299999999998E-2</c:v>
                </c:pt>
                <c:pt idx="36932">
                  <c:v>-4.5816599999999999E-2</c:v>
                </c:pt>
                <c:pt idx="36933">
                  <c:v>-4.6080099999999999E-2</c:v>
                </c:pt>
                <c:pt idx="36934">
                  <c:v>-4.6464400000000003E-2</c:v>
                </c:pt>
                <c:pt idx="36935">
                  <c:v>-4.6970400000000002E-2</c:v>
                </c:pt>
                <c:pt idx="36936">
                  <c:v>-4.7599500000000003E-2</c:v>
                </c:pt>
                <c:pt idx="36937">
                  <c:v>-4.8357499999999998E-2</c:v>
                </c:pt>
                <c:pt idx="36938">
                  <c:v>-4.9251000000000003E-2</c:v>
                </c:pt>
                <c:pt idx="36939">
                  <c:v>-5.0280499999999999E-2</c:v>
                </c:pt>
                <c:pt idx="36940">
                  <c:v>-5.1445600000000001E-2</c:v>
                </c:pt>
                <c:pt idx="36941">
                  <c:v>-5.2751199999999998E-2</c:v>
                </c:pt>
                <c:pt idx="36942">
                  <c:v>-5.4202800000000002E-2</c:v>
                </c:pt>
                <c:pt idx="36943">
                  <c:v>-5.5799099999999997E-2</c:v>
                </c:pt>
                <c:pt idx="36944">
                  <c:v>-5.75354E-2</c:v>
                </c:pt>
                <c:pt idx="36945">
                  <c:v>-5.9413500000000001E-2</c:v>
                </c:pt>
                <c:pt idx="36946">
                  <c:v>-6.1440000000000002E-2</c:v>
                </c:pt>
                <c:pt idx="36947">
                  <c:v>-6.3615400000000003E-2</c:v>
                </c:pt>
                <c:pt idx="36948">
                  <c:v>-6.5933199999999997E-2</c:v>
                </c:pt>
                <c:pt idx="36949">
                  <c:v>-6.8384200000000006E-2</c:v>
                </c:pt>
                <c:pt idx="36950">
                  <c:v>-7.0959400000000006E-2</c:v>
                </c:pt>
                <c:pt idx="36951">
                  <c:v>-7.36512E-2</c:v>
                </c:pt>
                <c:pt idx="36952">
                  <c:v>-7.64595E-2</c:v>
                </c:pt>
                <c:pt idx="36953">
                  <c:v>-7.9391400000000001E-2</c:v>
                </c:pt>
                <c:pt idx="36954">
                  <c:v>-8.2452600000000001E-2</c:v>
                </c:pt>
                <c:pt idx="36955">
                  <c:v>-8.5640099999999997E-2</c:v>
                </c:pt>
                <c:pt idx="36956">
                  <c:v>-8.8946800000000006E-2</c:v>
                </c:pt>
                <c:pt idx="36957">
                  <c:v>-9.2365699999999995E-2</c:v>
                </c:pt>
                <c:pt idx="36958">
                  <c:v>-9.5892400000000003E-2</c:v>
                </c:pt>
                <c:pt idx="36959">
                  <c:v>-9.95259E-2</c:v>
                </c:pt>
                <c:pt idx="36960">
                  <c:v>-0.103265</c:v>
                </c:pt>
                <c:pt idx="36961">
                  <c:v>-0.10710699999999999</c:v>
                </c:pt>
                <c:pt idx="36962">
                  <c:v>-0.11104799999999999</c:v>
                </c:pt>
                <c:pt idx="36963">
                  <c:v>-0.115089</c:v>
                </c:pt>
                <c:pt idx="36964">
                  <c:v>-0.11923</c:v>
                </c:pt>
                <c:pt idx="36965">
                  <c:v>-0.123471</c:v>
                </c:pt>
                <c:pt idx="36966">
                  <c:v>-0.127808</c:v>
                </c:pt>
                <c:pt idx="36967">
                  <c:v>-0.13223199999999999</c:v>
                </c:pt>
                <c:pt idx="36968">
                  <c:v>-0.13672999999999999</c:v>
                </c:pt>
                <c:pt idx="36969">
                  <c:v>-0.14129900000000001</c:v>
                </c:pt>
                <c:pt idx="36970">
                  <c:v>-0.14593700000000001</c:v>
                </c:pt>
                <c:pt idx="36971">
                  <c:v>-0.150644</c:v>
                </c:pt>
                <c:pt idx="36972">
                  <c:v>-0.155414</c:v>
                </c:pt>
                <c:pt idx="36973">
                  <c:v>-0.16023999999999999</c:v>
                </c:pt>
                <c:pt idx="36974">
                  <c:v>-0.16511500000000001</c:v>
                </c:pt>
                <c:pt idx="36975">
                  <c:v>-0.17003299999999999</c:v>
                </c:pt>
                <c:pt idx="36976">
                  <c:v>-0.174985</c:v>
                </c:pt>
                <c:pt idx="36977">
                  <c:v>-0.17996200000000001</c:v>
                </c:pt>
                <c:pt idx="36978">
                  <c:v>-0.18495800000000001</c:v>
                </c:pt>
                <c:pt idx="36979">
                  <c:v>-0.18996299999999999</c:v>
                </c:pt>
                <c:pt idx="36980">
                  <c:v>-0.19497200000000001</c:v>
                </c:pt>
                <c:pt idx="36981">
                  <c:v>-0.19997899999999999</c:v>
                </c:pt>
                <c:pt idx="36982">
                  <c:v>-0.204982</c:v>
                </c:pt>
                <c:pt idx="36983">
                  <c:v>-0.209978</c:v>
                </c:pt>
                <c:pt idx="36984">
                  <c:v>-0.21495600000000001</c:v>
                </c:pt>
                <c:pt idx="36985">
                  <c:v>-0.21990299999999999</c:v>
                </c:pt>
                <c:pt idx="36986">
                  <c:v>-0.22481400000000001</c:v>
                </c:pt>
                <c:pt idx="36987">
                  <c:v>-0.229686</c:v>
                </c:pt>
                <c:pt idx="36988">
                  <c:v>-0.234513</c:v>
                </c:pt>
                <c:pt idx="36989">
                  <c:v>-0.239288</c:v>
                </c:pt>
                <c:pt idx="36990">
                  <c:v>-0.244008</c:v>
                </c:pt>
                <c:pt idx="36991">
                  <c:v>-0.24867</c:v>
                </c:pt>
                <c:pt idx="36992">
                  <c:v>-0.25326399999999999</c:v>
                </c:pt>
                <c:pt idx="36993">
                  <c:v>-0.25778400000000001</c:v>
                </c:pt>
                <c:pt idx="36994">
                  <c:v>-0.26222899999999999</c:v>
                </c:pt>
                <c:pt idx="36995">
                  <c:v>-0.266594</c:v>
                </c:pt>
                <c:pt idx="36996">
                  <c:v>-0.27087699999999998</c:v>
                </c:pt>
                <c:pt idx="36997">
                  <c:v>-0.27507399999999999</c:v>
                </c:pt>
                <c:pt idx="36998">
                  <c:v>-0.27918199999999999</c:v>
                </c:pt>
                <c:pt idx="36999">
                  <c:v>-0.28319499999999997</c:v>
                </c:pt>
                <c:pt idx="37000">
                  <c:v>-0.28710599999999997</c:v>
                </c:pt>
                <c:pt idx="37001">
                  <c:v>-0.29091</c:v>
                </c:pt>
                <c:pt idx="37002">
                  <c:v>-0.29460399999999998</c:v>
                </c:pt>
                <c:pt idx="37003">
                  <c:v>-0.29818899999999998</c:v>
                </c:pt>
                <c:pt idx="37004">
                  <c:v>-0.30166599999999999</c:v>
                </c:pt>
                <c:pt idx="37005">
                  <c:v>-0.305031</c:v>
                </c:pt>
                <c:pt idx="37006">
                  <c:v>-0.30828</c:v>
                </c:pt>
                <c:pt idx="37007">
                  <c:v>-0.31141000000000002</c:v>
                </c:pt>
                <c:pt idx="37008">
                  <c:v>-0.314417</c:v>
                </c:pt>
                <c:pt idx="37009">
                  <c:v>-0.317301</c:v>
                </c:pt>
                <c:pt idx="37010">
                  <c:v>-0.32005899999999998</c:v>
                </c:pt>
                <c:pt idx="37011">
                  <c:v>-0.322687</c:v>
                </c:pt>
                <c:pt idx="37012">
                  <c:v>-0.325179</c:v>
                </c:pt>
                <c:pt idx="37013">
                  <c:v>-0.32752900000000001</c:v>
                </c:pt>
                <c:pt idx="37014">
                  <c:v>-0.329739</c:v>
                </c:pt>
                <c:pt idx="37015">
                  <c:v>-0.33180999999999999</c:v>
                </c:pt>
                <c:pt idx="37016">
                  <c:v>-0.33374599999999999</c:v>
                </c:pt>
                <c:pt idx="37017">
                  <c:v>-0.33554400000000001</c:v>
                </c:pt>
                <c:pt idx="37018">
                  <c:v>-0.33720299999999997</c:v>
                </c:pt>
                <c:pt idx="37019">
                  <c:v>-0.33872099999999999</c:v>
                </c:pt>
                <c:pt idx="37020">
                  <c:v>-0.34010000000000001</c:v>
                </c:pt>
                <c:pt idx="37021">
                  <c:v>-0.34133799999999997</c:v>
                </c:pt>
                <c:pt idx="37022">
                  <c:v>-0.34244200000000002</c:v>
                </c:pt>
                <c:pt idx="37023">
                  <c:v>-0.34341500000000003</c:v>
                </c:pt>
                <c:pt idx="37024">
                  <c:v>-0.34426499999999999</c:v>
                </c:pt>
                <c:pt idx="37025">
                  <c:v>-0.34499299999999999</c:v>
                </c:pt>
                <c:pt idx="37026">
                  <c:v>-0.34559899999999999</c:v>
                </c:pt>
                <c:pt idx="37027">
                  <c:v>-0.34608299999999997</c:v>
                </c:pt>
                <c:pt idx="37028">
                  <c:v>-0.34644599999999998</c:v>
                </c:pt>
                <c:pt idx="37029">
                  <c:v>-0.34669</c:v>
                </c:pt>
                <c:pt idx="37030">
                  <c:v>-0.34682200000000002</c:v>
                </c:pt>
                <c:pt idx="37031">
                  <c:v>-0.34684399999999999</c:v>
                </c:pt>
                <c:pt idx="37032">
                  <c:v>-0.34675600000000001</c:v>
                </c:pt>
                <c:pt idx="37033">
                  <c:v>-0.34655900000000001</c:v>
                </c:pt>
                <c:pt idx="37034">
                  <c:v>-0.34625099999999998</c:v>
                </c:pt>
                <c:pt idx="37035">
                  <c:v>-0.345831</c:v>
                </c:pt>
                <c:pt idx="37036">
                  <c:v>-0.34529700000000002</c:v>
                </c:pt>
                <c:pt idx="37037">
                  <c:v>-0.34464899999999998</c:v>
                </c:pt>
                <c:pt idx="37038">
                  <c:v>-0.343891</c:v>
                </c:pt>
                <c:pt idx="37039">
                  <c:v>-0.343026</c:v>
                </c:pt>
                <c:pt idx="37040">
                  <c:v>-0.34205799999999997</c:v>
                </c:pt>
                <c:pt idx="37041">
                  <c:v>-0.34098800000000001</c:v>
                </c:pt>
                <c:pt idx="37042">
                  <c:v>-0.33982299999999999</c:v>
                </c:pt>
                <c:pt idx="37043">
                  <c:v>-0.33856900000000001</c:v>
                </c:pt>
                <c:pt idx="37044">
                  <c:v>-0.337229</c:v>
                </c:pt>
                <c:pt idx="37045">
                  <c:v>-0.335808</c:v>
                </c:pt>
                <c:pt idx="37046">
                  <c:v>-0.334314</c:v>
                </c:pt>
                <c:pt idx="37047">
                  <c:v>-0.33276099999999997</c:v>
                </c:pt>
                <c:pt idx="37048">
                  <c:v>-0.331154</c:v>
                </c:pt>
                <c:pt idx="37049">
                  <c:v>-0.32949699999999998</c:v>
                </c:pt>
                <c:pt idx="37050">
                  <c:v>-0.32779000000000003</c:v>
                </c:pt>
                <c:pt idx="37051">
                  <c:v>-0.32603799999999999</c:v>
                </c:pt>
                <c:pt idx="37052">
                  <c:v>-0.32424799999999998</c:v>
                </c:pt>
                <c:pt idx="37053">
                  <c:v>-0.32242900000000002</c:v>
                </c:pt>
                <c:pt idx="37054">
                  <c:v>-0.32059199999999999</c:v>
                </c:pt>
                <c:pt idx="37055">
                  <c:v>-0.31874400000000003</c:v>
                </c:pt>
                <c:pt idx="37056">
                  <c:v>-0.31689200000000001</c:v>
                </c:pt>
                <c:pt idx="37057">
                  <c:v>-0.31503500000000001</c:v>
                </c:pt>
                <c:pt idx="37058">
                  <c:v>-0.31317299999999998</c:v>
                </c:pt>
                <c:pt idx="37059">
                  <c:v>-0.31130400000000003</c:v>
                </c:pt>
                <c:pt idx="37060">
                  <c:v>-0.30943100000000001</c:v>
                </c:pt>
                <c:pt idx="37061">
                  <c:v>-0.30755399999999999</c:v>
                </c:pt>
                <c:pt idx="37062">
                  <c:v>-0.30567899999999998</c:v>
                </c:pt>
                <c:pt idx="37063">
                  <c:v>-0.30381399999999997</c:v>
                </c:pt>
                <c:pt idx="37064">
                  <c:v>-0.30196200000000001</c:v>
                </c:pt>
                <c:pt idx="37065">
                  <c:v>-0.300126</c:v>
                </c:pt>
                <c:pt idx="37066">
                  <c:v>-0.29830800000000002</c:v>
                </c:pt>
                <c:pt idx="37067">
                  <c:v>-0.29651499999999997</c:v>
                </c:pt>
                <c:pt idx="37068">
                  <c:v>-0.29475200000000001</c:v>
                </c:pt>
                <c:pt idx="37069">
                  <c:v>-0.29302099999999998</c:v>
                </c:pt>
                <c:pt idx="37070">
                  <c:v>-0.29132400000000003</c:v>
                </c:pt>
                <c:pt idx="37071">
                  <c:v>-0.28966500000000001</c:v>
                </c:pt>
                <c:pt idx="37072">
                  <c:v>-0.28804800000000003</c:v>
                </c:pt>
                <c:pt idx="37073">
                  <c:v>-0.28647400000000001</c:v>
                </c:pt>
                <c:pt idx="37074">
                  <c:v>-0.28494799999999998</c:v>
                </c:pt>
                <c:pt idx="37075">
                  <c:v>-0.28347299999999997</c:v>
                </c:pt>
                <c:pt idx="37076">
                  <c:v>-0.282053</c:v>
                </c:pt>
                <c:pt idx="37077">
                  <c:v>-0.28068399999999999</c:v>
                </c:pt>
                <c:pt idx="37078">
                  <c:v>-0.279362</c:v>
                </c:pt>
                <c:pt idx="37079">
                  <c:v>-0.278086</c:v>
                </c:pt>
                <c:pt idx="37080">
                  <c:v>-0.27686100000000002</c:v>
                </c:pt>
                <c:pt idx="37081">
                  <c:v>-0.27568999999999999</c:v>
                </c:pt>
                <c:pt idx="37082">
                  <c:v>-0.27457999999999999</c:v>
                </c:pt>
                <c:pt idx="37083">
                  <c:v>-0.273536</c:v>
                </c:pt>
                <c:pt idx="37084">
                  <c:v>-0.272561</c:v>
                </c:pt>
                <c:pt idx="37085">
                  <c:v>-0.27165099999999998</c:v>
                </c:pt>
                <c:pt idx="37086">
                  <c:v>-0.27080399999999999</c:v>
                </c:pt>
                <c:pt idx="37087">
                  <c:v>-0.27001799999999998</c:v>
                </c:pt>
                <c:pt idx="37088">
                  <c:v>-0.26928800000000003</c:v>
                </c:pt>
                <c:pt idx="37089">
                  <c:v>-0.26861400000000002</c:v>
                </c:pt>
                <c:pt idx="37090">
                  <c:v>-0.26800099999999999</c:v>
                </c:pt>
                <c:pt idx="37091">
                  <c:v>-0.267455</c:v>
                </c:pt>
                <c:pt idx="37092">
                  <c:v>-0.26698100000000002</c:v>
                </c:pt>
                <c:pt idx="37093">
                  <c:v>-0.26658100000000001</c:v>
                </c:pt>
                <c:pt idx="37094">
                  <c:v>-0.26624900000000001</c:v>
                </c:pt>
                <c:pt idx="37095">
                  <c:v>-0.26597799999999999</c:v>
                </c:pt>
                <c:pt idx="37096">
                  <c:v>-0.26575900000000002</c:v>
                </c:pt>
                <c:pt idx="37097">
                  <c:v>-0.26558900000000002</c:v>
                </c:pt>
                <c:pt idx="37098">
                  <c:v>-0.26546399999999998</c:v>
                </c:pt>
                <c:pt idx="37099">
                  <c:v>-0.26538099999999998</c:v>
                </c:pt>
                <c:pt idx="37100">
                  <c:v>-0.26534200000000002</c:v>
                </c:pt>
                <c:pt idx="37101">
                  <c:v>-0.265345</c:v>
                </c:pt>
                <c:pt idx="37102">
                  <c:v>-0.26538600000000001</c:v>
                </c:pt>
                <c:pt idx="37103">
                  <c:v>-0.265463</c:v>
                </c:pt>
                <c:pt idx="37104">
                  <c:v>-0.26557900000000001</c:v>
                </c:pt>
                <c:pt idx="37105">
                  <c:v>-0.26573400000000003</c:v>
                </c:pt>
                <c:pt idx="37106">
                  <c:v>-0.265928</c:v>
                </c:pt>
                <c:pt idx="37107">
                  <c:v>-0.26616200000000001</c:v>
                </c:pt>
                <c:pt idx="37108">
                  <c:v>-0.266434</c:v>
                </c:pt>
                <c:pt idx="37109">
                  <c:v>-0.26673999999999998</c:v>
                </c:pt>
                <c:pt idx="37110">
                  <c:v>-0.26707199999999998</c:v>
                </c:pt>
                <c:pt idx="37111">
                  <c:v>-0.26742500000000002</c:v>
                </c:pt>
                <c:pt idx="37112">
                  <c:v>-0.26779599999999998</c:v>
                </c:pt>
                <c:pt idx="37113">
                  <c:v>-0.26817600000000003</c:v>
                </c:pt>
                <c:pt idx="37114">
                  <c:v>-0.26856200000000002</c:v>
                </c:pt>
                <c:pt idx="37115">
                  <c:v>-0.26894800000000002</c:v>
                </c:pt>
                <c:pt idx="37116">
                  <c:v>-0.26933299999999999</c:v>
                </c:pt>
                <c:pt idx="37117">
                  <c:v>-0.26971600000000001</c:v>
                </c:pt>
                <c:pt idx="37118">
                  <c:v>-0.270096</c:v>
                </c:pt>
                <c:pt idx="37119">
                  <c:v>-0.27047399999999999</c:v>
                </c:pt>
                <c:pt idx="37120">
                  <c:v>-0.27084799999999998</c:v>
                </c:pt>
                <c:pt idx="37121">
                  <c:v>-0.27121600000000001</c:v>
                </c:pt>
                <c:pt idx="37122">
                  <c:v>-0.27156999999999998</c:v>
                </c:pt>
                <c:pt idx="37123">
                  <c:v>-0.27190900000000001</c:v>
                </c:pt>
                <c:pt idx="37124">
                  <c:v>-0.27223199999999997</c:v>
                </c:pt>
                <c:pt idx="37125">
                  <c:v>-0.27254400000000001</c:v>
                </c:pt>
                <c:pt idx="37126">
                  <c:v>-0.27284399999999998</c:v>
                </c:pt>
                <c:pt idx="37127">
                  <c:v>-0.27313399999999999</c:v>
                </c:pt>
                <c:pt idx="37128">
                  <c:v>-0.27341399999999999</c:v>
                </c:pt>
                <c:pt idx="37129">
                  <c:v>-0.27368399999999998</c:v>
                </c:pt>
                <c:pt idx="37130">
                  <c:v>-0.27393800000000001</c:v>
                </c:pt>
                <c:pt idx="37131">
                  <c:v>-0.27416699999999999</c:v>
                </c:pt>
                <c:pt idx="37132">
                  <c:v>-0.27435999999999999</c:v>
                </c:pt>
                <c:pt idx="37133">
                  <c:v>-0.27451700000000001</c:v>
                </c:pt>
                <c:pt idx="37134">
                  <c:v>-0.27463500000000002</c:v>
                </c:pt>
                <c:pt idx="37135">
                  <c:v>-0.27471299999999998</c:v>
                </c:pt>
                <c:pt idx="37136">
                  <c:v>-0.27474799999999999</c:v>
                </c:pt>
                <c:pt idx="37137">
                  <c:v>-0.27473799999999998</c:v>
                </c:pt>
                <c:pt idx="37138">
                  <c:v>-0.27468500000000001</c:v>
                </c:pt>
                <c:pt idx="37139">
                  <c:v>-0.27459099999999997</c:v>
                </c:pt>
                <c:pt idx="37140">
                  <c:v>-0.27443400000000001</c:v>
                </c:pt>
                <c:pt idx="37141">
                  <c:v>-0.27418700000000001</c:v>
                </c:pt>
                <c:pt idx="37142">
                  <c:v>-0.27386700000000003</c:v>
                </c:pt>
                <c:pt idx="37143">
                  <c:v>-0.273505</c:v>
                </c:pt>
                <c:pt idx="37144">
                  <c:v>-0.273092</c:v>
                </c:pt>
                <c:pt idx="37145">
                  <c:v>-0.27261400000000002</c:v>
                </c:pt>
                <c:pt idx="37146">
                  <c:v>-0.27208199999999999</c:v>
                </c:pt>
                <c:pt idx="37147">
                  <c:v>-0.27150299999999999</c:v>
                </c:pt>
                <c:pt idx="37148">
                  <c:v>-0.270874</c:v>
                </c:pt>
                <c:pt idx="37149">
                  <c:v>-0.27018799999999998</c:v>
                </c:pt>
                <c:pt idx="37150">
                  <c:v>-0.26943899999999998</c:v>
                </c:pt>
                <c:pt idx="37151">
                  <c:v>-0.26862599999999998</c:v>
                </c:pt>
                <c:pt idx="37152">
                  <c:v>-0.26774999999999999</c:v>
                </c:pt>
                <c:pt idx="37153">
                  <c:v>-0.26681300000000002</c:v>
                </c:pt>
                <c:pt idx="37154">
                  <c:v>-0.26581500000000002</c:v>
                </c:pt>
                <c:pt idx="37155">
                  <c:v>-0.26475700000000002</c:v>
                </c:pt>
                <c:pt idx="37156">
                  <c:v>-0.26364399999999999</c:v>
                </c:pt>
                <c:pt idx="37157">
                  <c:v>-0.26248100000000002</c:v>
                </c:pt>
                <c:pt idx="37158">
                  <c:v>-0.26127299999999998</c:v>
                </c:pt>
                <c:pt idx="37159">
                  <c:v>-0.260023</c:v>
                </c:pt>
                <c:pt idx="37160">
                  <c:v>-0.25873099999999999</c:v>
                </c:pt>
                <c:pt idx="37161">
                  <c:v>-0.25739699999999999</c:v>
                </c:pt>
                <c:pt idx="37162">
                  <c:v>-0.25601800000000002</c:v>
                </c:pt>
                <c:pt idx="37163">
                  <c:v>-0.25459599999999999</c:v>
                </c:pt>
                <c:pt idx="37164">
                  <c:v>-0.25313400000000003</c:v>
                </c:pt>
                <c:pt idx="37165">
                  <c:v>-0.25163400000000002</c:v>
                </c:pt>
                <c:pt idx="37166">
                  <c:v>-0.25009599999999998</c:v>
                </c:pt>
                <c:pt idx="37167">
                  <c:v>-0.24852099999999999</c:v>
                </c:pt>
                <c:pt idx="37168">
                  <c:v>-0.24690999999999999</c:v>
                </c:pt>
                <c:pt idx="37169">
                  <c:v>-0.245258</c:v>
                </c:pt>
                <c:pt idx="37170">
                  <c:v>-0.24356700000000001</c:v>
                </c:pt>
                <c:pt idx="37171">
                  <c:v>-0.241841</c:v>
                </c:pt>
                <c:pt idx="37172">
                  <c:v>-0.24008099999999999</c:v>
                </c:pt>
                <c:pt idx="37173">
                  <c:v>-0.23828199999999999</c:v>
                </c:pt>
                <c:pt idx="37174">
                  <c:v>-0.23644699999999999</c:v>
                </c:pt>
                <c:pt idx="37175">
                  <c:v>-0.23458599999999999</c:v>
                </c:pt>
                <c:pt idx="37176">
                  <c:v>-0.232708</c:v>
                </c:pt>
                <c:pt idx="37177">
                  <c:v>-0.23081599999999999</c:v>
                </c:pt>
                <c:pt idx="37178">
                  <c:v>-0.22891300000000001</c:v>
                </c:pt>
                <c:pt idx="37179">
                  <c:v>-0.22700200000000001</c:v>
                </c:pt>
                <c:pt idx="37180">
                  <c:v>-0.22508400000000001</c:v>
                </c:pt>
                <c:pt idx="37181">
                  <c:v>-0.22316</c:v>
                </c:pt>
                <c:pt idx="37182">
                  <c:v>-0.22123000000000001</c:v>
                </c:pt>
                <c:pt idx="37183">
                  <c:v>-0.21929799999999999</c:v>
                </c:pt>
                <c:pt idx="37184">
                  <c:v>-0.21736800000000001</c:v>
                </c:pt>
                <c:pt idx="37185">
                  <c:v>-0.215446</c:v>
                </c:pt>
                <c:pt idx="37186">
                  <c:v>-0.213532</c:v>
                </c:pt>
                <c:pt idx="37187">
                  <c:v>-0.21162700000000001</c:v>
                </c:pt>
                <c:pt idx="37188">
                  <c:v>-0.209732</c:v>
                </c:pt>
                <c:pt idx="37189">
                  <c:v>-0.207847</c:v>
                </c:pt>
                <c:pt idx="37190">
                  <c:v>-0.20597199999999999</c:v>
                </c:pt>
                <c:pt idx="37191">
                  <c:v>-0.20410900000000001</c:v>
                </c:pt>
                <c:pt idx="37192">
                  <c:v>-0.202261</c:v>
                </c:pt>
                <c:pt idx="37193">
                  <c:v>-0.200434</c:v>
                </c:pt>
                <c:pt idx="37194">
                  <c:v>-0.19863500000000001</c:v>
                </c:pt>
                <c:pt idx="37195">
                  <c:v>-0.19686999999999999</c:v>
                </c:pt>
                <c:pt idx="37196">
                  <c:v>-0.19513900000000001</c:v>
                </c:pt>
                <c:pt idx="37197">
                  <c:v>-0.193443</c:v>
                </c:pt>
                <c:pt idx="37198">
                  <c:v>-0.19178100000000001</c:v>
                </c:pt>
                <c:pt idx="37199">
                  <c:v>-0.19015399999999999</c:v>
                </c:pt>
                <c:pt idx="37200">
                  <c:v>-0.188559</c:v>
                </c:pt>
                <c:pt idx="37201">
                  <c:v>-0.186998</c:v>
                </c:pt>
                <c:pt idx="37202">
                  <c:v>-0.185472</c:v>
                </c:pt>
                <c:pt idx="37203">
                  <c:v>-0.18398600000000001</c:v>
                </c:pt>
                <c:pt idx="37204">
                  <c:v>-0.18254600000000001</c:v>
                </c:pt>
                <c:pt idx="37205">
                  <c:v>-0.18115899999999999</c:v>
                </c:pt>
                <c:pt idx="37206">
                  <c:v>-0.17982699999999999</c:v>
                </c:pt>
                <c:pt idx="37207">
                  <c:v>-0.17855299999999999</c:v>
                </c:pt>
                <c:pt idx="37208">
                  <c:v>-0.177338</c:v>
                </c:pt>
                <c:pt idx="37209">
                  <c:v>-0.17618200000000001</c:v>
                </c:pt>
                <c:pt idx="37210">
                  <c:v>-0.17508599999999999</c:v>
                </c:pt>
                <c:pt idx="37211">
                  <c:v>-0.17405300000000001</c:v>
                </c:pt>
                <c:pt idx="37212">
                  <c:v>-0.17308899999999999</c:v>
                </c:pt>
                <c:pt idx="37213">
                  <c:v>-0.17219799999999999</c:v>
                </c:pt>
                <c:pt idx="37214">
                  <c:v>-0.171377</c:v>
                </c:pt>
                <c:pt idx="37215">
                  <c:v>-0.17062099999999999</c:v>
                </c:pt>
                <c:pt idx="37216">
                  <c:v>-0.16992499999999999</c:v>
                </c:pt>
                <c:pt idx="37217">
                  <c:v>-0.16929</c:v>
                </c:pt>
                <c:pt idx="37218">
                  <c:v>-0.16871900000000001</c:v>
                </c:pt>
                <c:pt idx="37219">
                  <c:v>-0.16821900000000001</c:v>
                </c:pt>
                <c:pt idx="37220">
                  <c:v>-0.16778999999999999</c:v>
                </c:pt>
                <c:pt idx="37221">
                  <c:v>-0.16742899999999999</c:v>
                </c:pt>
                <c:pt idx="37222">
                  <c:v>-0.16713500000000001</c:v>
                </c:pt>
                <c:pt idx="37223">
                  <c:v>-0.166911</c:v>
                </c:pt>
                <c:pt idx="37224">
                  <c:v>-0.16676099999999999</c:v>
                </c:pt>
                <c:pt idx="37225">
                  <c:v>-0.166685</c:v>
                </c:pt>
                <c:pt idx="37226">
                  <c:v>-0.166682</c:v>
                </c:pt>
                <c:pt idx="37227">
                  <c:v>-0.16675699999999999</c:v>
                </c:pt>
                <c:pt idx="37228">
                  <c:v>-0.16691600000000001</c:v>
                </c:pt>
                <c:pt idx="37229">
                  <c:v>-0.16716500000000001</c:v>
                </c:pt>
                <c:pt idx="37230">
                  <c:v>-0.16749900000000001</c:v>
                </c:pt>
                <c:pt idx="37231">
                  <c:v>-0.16791300000000001</c:v>
                </c:pt>
                <c:pt idx="37232">
                  <c:v>-0.168405</c:v>
                </c:pt>
                <c:pt idx="37233">
                  <c:v>-0.16897400000000001</c:v>
                </c:pt>
                <c:pt idx="37234">
                  <c:v>-0.16961699999999999</c:v>
                </c:pt>
                <c:pt idx="37235">
                  <c:v>-0.17033699999999999</c:v>
                </c:pt>
                <c:pt idx="37236">
                  <c:v>-0.17113500000000001</c:v>
                </c:pt>
                <c:pt idx="37237">
                  <c:v>-0.17200699999999999</c:v>
                </c:pt>
                <c:pt idx="37238">
                  <c:v>-0.17294799999999999</c:v>
                </c:pt>
                <c:pt idx="37239">
                  <c:v>-0.173955</c:v>
                </c:pt>
                <c:pt idx="37240">
                  <c:v>-0.17501700000000001</c:v>
                </c:pt>
                <c:pt idx="37241">
                  <c:v>-0.17611199999999999</c:v>
                </c:pt>
                <c:pt idx="37242">
                  <c:v>-0.17724500000000001</c:v>
                </c:pt>
                <c:pt idx="37243">
                  <c:v>-0.17843800000000001</c:v>
                </c:pt>
                <c:pt idx="37244">
                  <c:v>-0.17968999999999999</c:v>
                </c:pt>
                <c:pt idx="37245">
                  <c:v>-0.18099100000000001</c:v>
                </c:pt>
                <c:pt idx="37246">
                  <c:v>-0.18234300000000001</c:v>
                </c:pt>
                <c:pt idx="37247">
                  <c:v>-0.18374699999999999</c:v>
                </c:pt>
                <c:pt idx="37248">
                  <c:v>-0.18520400000000001</c:v>
                </c:pt>
                <c:pt idx="37249">
                  <c:v>-0.18670800000000001</c:v>
                </c:pt>
                <c:pt idx="37250">
                  <c:v>-0.18825500000000001</c:v>
                </c:pt>
                <c:pt idx="37251">
                  <c:v>-0.189836</c:v>
                </c:pt>
                <c:pt idx="37252">
                  <c:v>-0.191444</c:v>
                </c:pt>
                <c:pt idx="37253">
                  <c:v>-0.193078</c:v>
                </c:pt>
                <c:pt idx="37254">
                  <c:v>-0.19473499999999999</c:v>
                </c:pt>
                <c:pt idx="37255">
                  <c:v>-0.19641</c:v>
                </c:pt>
                <c:pt idx="37256">
                  <c:v>-0.198105</c:v>
                </c:pt>
                <c:pt idx="37257">
                  <c:v>-0.19982</c:v>
                </c:pt>
                <c:pt idx="37258">
                  <c:v>-0.201547</c:v>
                </c:pt>
                <c:pt idx="37259">
                  <c:v>-0.20328299999999999</c:v>
                </c:pt>
                <c:pt idx="37260">
                  <c:v>-0.20502600000000001</c:v>
                </c:pt>
                <c:pt idx="37261">
                  <c:v>-0.20677899999999999</c:v>
                </c:pt>
                <c:pt idx="37262">
                  <c:v>-0.208541</c:v>
                </c:pt>
                <c:pt idx="37263">
                  <c:v>-0.21030799999999999</c:v>
                </c:pt>
                <c:pt idx="37264">
                  <c:v>-0.21207999999999999</c:v>
                </c:pt>
                <c:pt idx="37265">
                  <c:v>-0.21385799999999999</c:v>
                </c:pt>
                <c:pt idx="37266">
                  <c:v>-0.21563599999999999</c:v>
                </c:pt>
                <c:pt idx="37267">
                  <c:v>-0.21740799999999999</c:v>
                </c:pt>
                <c:pt idx="37268">
                  <c:v>-0.21917</c:v>
                </c:pt>
                <c:pt idx="37269">
                  <c:v>-0.220917</c:v>
                </c:pt>
                <c:pt idx="37270">
                  <c:v>-0.22264999999999999</c:v>
                </c:pt>
                <c:pt idx="37271">
                  <c:v>-0.22436700000000001</c:v>
                </c:pt>
                <c:pt idx="37272">
                  <c:v>-0.226075</c:v>
                </c:pt>
                <c:pt idx="37273">
                  <c:v>-0.22777700000000001</c:v>
                </c:pt>
                <c:pt idx="37274">
                  <c:v>-0.22947100000000001</c:v>
                </c:pt>
                <c:pt idx="37275">
                  <c:v>-0.23114899999999999</c:v>
                </c:pt>
                <c:pt idx="37276">
                  <c:v>-0.23280300000000001</c:v>
                </c:pt>
                <c:pt idx="37277">
                  <c:v>-0.234427</c:v>
                </c:pt>
                <c:pt idx="37278">
                  <c:v>-0.23599800000000001</c:v>
                </c:pt>
                <c:pt idx="37279">
                  <c:v>-0.23750399999999999</c:v>
                </c:pt>
                <c:pt idx="37280">
                  <c:v>-0.23896300000000001</c:v>
                </c:pt>
                <c:pt idx="37281">
                  <c:v>-0.24038499999999999</c:v>
                </c:pt>
                <c:pt idx="37282">
                  <c:v>-0.241756</c:v>
                </c:pt>
                <c:pt idx="37283">
                  <c:v>-0.24307300000000001</c:v>
                </c:pt>
                <c:pt idx="37284">
                  <c:v>-0.244339</c:v>
                </c:pt>
                <c:pt idx="37285">
                  <c:v>-0.245556</c:v>
                </c:pt>
                <c:pt idx="37286">
                  <c:v>-0.246721</c:v>
                </c:pt>
                <c:pt idx="37287">
                  <c:v>-0.247831</c:v>
                </c:pt>
                <c:pt idx="37288">
                  <c:v>-0.24888299999999999</c:v>
                </c:pt>
                <c:pt idx="37289">
                  <c:v>-0.24987799999999999</c:v>
                </c:pt>
                <c:pt idx="37290">
                  <c:v>-0.25081300000000001</c:v>
                </c:pt>
                <c:pt idx="37291">
                  <c:v>-0.25168699999999999</c:v>
                </c:pt>
                <c:pt idx="37292">
                  <c:v>-0.252502</c:v>
                </c:pt>
                <c:pt idx="37293">
                  <c:v>-0.25325900000000001</c:v>
                </c:pt>
                <c:pt idx="37294">
                  <c:v>-0.25395400000000001</c:v>
                </c:pt>
                <c:pt idx="37295">
                  <c:v>-0.25458700000000001</c:v>
                </c:pt>
                <c:pt idx="37296">
                  <c:v>-0.25515599999999999</c:v>
                </c:pt>
                <c:pt idx="37297">
                  <c:v>-0.25566499999999998</c:v>
                </c:pt>
                <c:pt idx="37298">
                  <c:v>-0.25611200000000001</c:v>
                </c:pt>
                <c:pt idx="37299">
                  <c:v>-0.25650000000000001</c:v>
                </c:pt>
                <c:pt idx="37300">
                  <c:v>-0.25682500000000003</c:v>
                </c:pt>
                <c:pt idx="37301">
                  <c:v>-0.25708999999999999</c:v>
                </c:pt>
                <c:pt idx="37302">
                  <c:v>-0.257295</c:v>
                </c:pt>
                <c:pt idx="37303">
                  <c:v>-0.25743700000000003</c:v>
                </c:pt>
                <c:pt idx="37304">
                  <c:v>-0.25751299999999999</c:v>
                </c:pt>
                <c:pt idx="37305">
                  <c:v>-0.25752199999999997</c:v>
                </c:pt>
                <c:pt idx="37306">
                  <c:v>-0.257469</c:v>
                </c:pt>
                <c:pt idx="37307">
                  <c:v>-0.257353</c:v>
                </c:pt>
                <c:pt idx="37308">
                  <c:v>-0.25717099999999998</c:v>
                </c:pt>
                <c:pt idx="37309">
                  <c:v>-0.25692700000000002</c:v>
                </c:pt>
                <c:pt idx="37310">
                  <c:v>-0.25662499999999999</c:v>
                </c:pt>
                <c:pt idx="37311">
                  <c:v>-0.256268</c:v>
                </c:pt>
                <c:pt idx="37312">
                  <c:v>-0.255855</c:v>
                </c:pt>
                <c:pt idx="37313">
                  <c:v>-0.25538499999999997</c:v>
                </c:pt>
                <c:pt idx="37314">
                  <c:v>-0.254857</c:v>
                </c:pt>
                <c:pt idx="37315">
                  <c:v>-0.25427</c:v>
                </c:pt>
                <c:pt idx="37316">
                  <c:v>-0.25362200000000001</c:v>
                </c:pt>
                <c:pt idx="37317">
                  <c:v>-0.252915</c:v>
                </c:pt>
                <c:pt idx="37318">
                  <c:v>-0.25215300000000002</c:v>
                </c:pt>
                <c:pt idx="37319">
                  <c:v>-0.25133800000000001</c:v>
                </c:pt>
                <c:pt idx="37320">
                  <c:v>-0.25046800000000002</c:v>
                </c:pt>
                <c:pt idx="37321">
                  <c:v>-0.24954200000000001</c:v>
                </c:pt>
                <c:pt idx="37322">
                  <c:v>-0.248559</c:v>
                </c:pt>
                <c:pt idx="37323">
                  <c:v>-0.24751999999999999</c:v>
                </c:pt>
                <c:pt idx="37324">
                  <c:v>-0.24642600000000001</c:v>
                </c:pt>
                <c:pt idx="37325">
                  <c:v>-0.245277</c:v>
                </c:pt>
                <c:pt idx="37326">
                  <c:v>-0.24407400000000001</c:v>
                </c:pt>
                <c:pt idx="37327">
                  <c:v>-0.24281800000000001</c:v>
                </c:pt>
                <c:pt idx="37328">
                  <c:v>-0.241512</c:v>
                </c:pt>
                <c:pt idx="37329">
                  <c:v>-0.24015800000000001</c:v>
                </c:pt>
                <c:pt idx="37330">
                  <c:v>-0.238761</c:v>
                </c:pt>
                <c:pt idx="37331">
                  <c:v>-0.23732</c:v>
                </c:pt>
                <c:pt idx="37332">
                  <c:v>-0.23583799999999999</c:v>
                </c:pt>
                <c:pt idx="37333">
                  <c:v>-0.234319</c:v>
                </c:pt>
                <c:pt idx="37334">
                  <c:v>-0.232767</c:v>
                </c:pt>
                <c:pt idx="37335">
                  <c:v>-0.231184</c:v>
                </c:pt>
                <c:pt idx="37336">
                  <c:v>-0.229572</c:v>
                </c:pt>
                <c:pt idx="37337">
                  <c:v>-0.227936</c:v>
                </c:pt>
                <c:pt idx="37338">
                  <c:v>-0.22627800000000001</c:v>
                </c:pt>
                <c:pt idx="37339">
                  <c:v>-0.224601</c:v>
                </c:pt>
                <c:pt idx="37340">
                  <c:v>-0.222908</c:v>
                </c:pt>
                <c:pt idx="37341">
                  <c:v>-0.22120400000000001</c:v>
                </c:pt>
                <c:pt idx="37342">
                  <c:v>-0.21949099999999999</c:v>
                </c:pt>
                <c:pt idx="37343">
                  <c:v>-0.21777099999999999</c:v>
                </c:pt>
                <c:pt idx="37344">
                  <c:v>-0.21604599999999999</c:v>
                </c:pt>
                <c:pt idx="37345">
                  <c:v>-0.21431600000000001</c:v>
                </c:pt>
                <c:pt idx="37346">
                  <c:v>-0.21257999999999999</c:v>
                </c:pt>
                <c:pt idx="37347">
                  <c:v>-0.210845</c:v>
                </c:pt>
                <c:pt idx="37348">
                  <c:v>-0.20911299999999999</c:v>
                </c:pt>
                <c:pt idx="37349">
                  <c:v>-0.20738599999999999</c:v>
                </c:pt>
                <c:pt idx="37350">
                  <c:v>-0.20566300000000001</c:v>
                </c:pt>
                <c:pt idx="37351">
                  <c:v>-0.20394799999999999</c:v>
                </c:pt>
                <c:pt idx="37352">
                  <c:v>-0.202238</c:v>
                </c:pt>
                <c:pt idx="37353">
                  <c:v>-0.20053499999999999</c:v>
                </c:pt>
                <c:pt idx="37354">
                  <c:v>-0.19883999999999999</c:v>
                </c:pt>
                <c:pt idx="37355">
                  <c:v>-0.197156</c:v>
                </c:pt>
                <c:pt idx="37356">
                  <c:v>-0.195488</c:v>
                </c:pt>
                <c:pt idx="37357">
                  <c:v>-0.19384000000000001</c:v>
                </c:pt>
                <c:pt idx="37358">
                  <c:v>-0.19221099999999999</c:v>
                </c:pt>
                <c:pt idx="37359">
                  <c:v>-0.19059799999999999</c:v>
                </c:pt>
                <c:pt idx="37360">
                  <c:v>-0.189001</c:v>
                </c:pt>
                <c:pt idx="37361">
                  <c:v>-0.187418</c:v>
                </c:pt>
                <c:pt idx="37362">
                  <c:v>-0.18585199999999999</c:v>
                </c:pt>
                <c:pt idx="37363">
                  <c:v>-0.18430199999999999</c:v>
                </c:pt>
                <c:pt idx="37364">
                  <c:v>-0.18276600000000001</c:v>
                </c:pt>
                <c:pt idx="37365">
                  <c:v>-0.18124499999999999</c:v>
                </c:pt>
                <c:pt idx="37366">
                  <c:v>-0.17974399999999999</c:v>
                </c:pt>
                <c:pt idx="37367">
                  <c:v>-0.17826500000000001</c:v>
                </c:pt>
                <c:pt idx="37368">
                  <c:v>-0.17680899999999999</c:v>
                </c:pt>
                <c:pt idx="37369">
                  <c:v>-0.175375</c:v>
                </c:pt>
                <c:pt idx="37370">
                  <c:v>-0.17396300000000001</c:v>
                </c:pt>
                <c:pt idx="37371">
                  <c:v>-0.172573</c:v>
                </c:pt>
                <c:pt idx="37372">
                  <c:v>-0.171206</c:v>
                </c:pt>
                <c:pt idx="37373">
                  <c:v>-0.16985900000000001</c:v>
                </c:pt>
                <c:pt idx="37374">
                  <c:v>-0.16853699999999999</c:v>
                </c:pt>
                <c:pt idx="37375">
                  <c:v>-0.167243</c:v>
                </c:pt>
                <c:pt idx="37376">
                  <c:v>-0.16597799999999999</c:v>
                </c:pt>
                <c:pt idx="37377">
                  <c:v>-0.16474</c:v>
                </c:pt>
                <c:pt idx="37378">
                  <c:v>-0.16352800000000001</c:v>
                </c:pt>
                <c:pt idx="37379">
                  <c:v>-0.16234100000000001</c:v>
                </c:pt>
                <c:pt idx="37380">
                  <c:v>-0.16117699999999999</c:v>
                </c:pt>
                <c:pt idx="37381">
                  <c:v>-0.16003400000000001</c:v>
                </c:pt>
                <c:pt idx="37382">
                  <c:v>-0.158911</c:v>
                </c:pt>
                <c:pt idx="37383">
                  <c:v>-0.157807</c:v>
                </c:pt>
                <c:pt idx="37384">
                  <c:v>-0.156724</c:v>
                </c:pt>
                <c:pt idx="37385">
                  <c:v>-0.15566199999999999</c:v>
                </c:pt>
                <c:pt idx="37386">
                  <c:v>-0.15462100000000001</c:v>
                </c:pt>
                <c:pt idx="37387">
                  <c:v>-0.15359900000000001</c:v>
                </c:pt>
                <c:pt idx="37388">
                  <c:v>-0.15259400000000001</c:v>
                </c:pt>
                <c:pt idx="37389">
                  <c:v>-0.15160699999999999</c:v>
                </c:pt>
                <c:pt idx="37390">
                  <c:v>-0.15063699999999999</c:v>
                </c:pt>
                <c:pt idx="37391">
                  <c:v>-0.14968200000000001</c:v>
                </c:pt>
                <c:pt idx="37392">
                  <c:v>-0.14874399999999999</c:v>
                </c:pt>
                <c:pt idx="37393">
                  <c:v>-0.14782200000000001</c:v>
                </c:pt>
                <c:pt idx="37394">
                  <c:v>-0.14691499999999999</c:v>
                </c:pt>
                <c:pt idx="37395">
                  <c:v>-0.14602100000000001</c:v>
                </c:pt>
                <c:pt idx="37396">
                  <c:v>-0.14513599999999999</c:v>
                </c:pt>
                <c:pt idx="37397">
                  <c:v>-0.144259</c:v>
                </c:pt>
                <c:pt idx="37398">
                  <c:v>-0.14338500000000001</c:v>
                </c:pt>
                <c:pt idx="37399">
                  <c:v>-0.142515</c:v>
                </c:pt>
                <c:pt idx="37400">
                  <c:v>-0.141647</c:v>
                </c:pt>
                <c:pt idx="37401">
                  <c:v>-0.14078099999999999</c:v>
                </c:pt>
                <c:pt idx="37402">
                  <c:v>-0.13990900000000001</c:v>
                </c:pt>
                <c:pt idx="37403">
                  <c:v>-0.13903199999999999</c:v>
                </c:pt>
                <c:pt idx="37404">
                  <c:v>-0.138151</c:v>
                </c:pt>
                <c:pt idx="37405">
                  <c:v>-0.137267</c:v>
                </c:pt>
                <c:pt idx="37406">
                  <c:v>-0.13638</c:v>
                </c:pt>
                <c:pt idx="37407">
                  <c:v>-0.13548499999999999</c:v>
                </c:pt>
                <c:pt idx="37408">
                  <c:v>-0.13458100000000001</c:v>
                </c:pt>
                <c:pt idx="37409">
                  <c:v>-0.13366500000000001</c:v>
                </c:pt>
                <c:pt idx="37410">
                  <c:v>-0.13273799999999999</c:v>
                </c:pt>
                <c:pt idx="37411">
                  <c:v>-0.131799</c:v>
                </c:pt>
                <c:pt idx="37412">
                  <c:v>-0.13084699999999999</c:v>
                </c:pt>
                <c:pt idx="37413">
                  <c:v>-0.12988</c:v>
                </c:pt>
                <c:pt idx="37414">
                  <c:v>-0.12889700000000001</c:v>
                </c:pt>
                <c:pt idx="37415">
                  <c:v>-0.12789700000000001</c:v>
                </c:pt>
                <c:pt idx="37416">
                  <c:v>-0.12687999999999999</c:v>
                </c:pt>
                <c:pt idx="37417">
                  <c:v>-0.12584300000000001</c:v>
                </c:pt>
                <c:pt idx="37418">
                  <c:v>-0.12478400000000001</c:v>
                </c:pt>
                <c:pt idx="37419">
                  <c:v>-0.12370100000000001</c:v>
                </c:pt>
                <c:pt idx="37420">
                  <c:v>-0.122596</c:v>
                </c:pt>
                <c:pt idx="37421">
                  <c:v>-0.121465</c:v>
                </c:pt>
                <c:pt idx="37422">
                  <c:v>-0.120283</c:v>
                </c:pt>
                <c:pt idx="37423">
                  <c:v>-0.119046</c:v>
                </c:pt>
                <c:pt idx="37424">
                  <c:v>-0.11778</c:v>
                </c:pt>
                <c:pt idx="37425">
                  <c:v>-0.11648799999999999</c:v>
                </c:pt>
                <c:pt idx="37426">
                  <c:v>-0.115157</c:v>
                </c:pt>
                <c:pt idx="37427">
                  <c:v>-0.113787</c:v>
                </c:pt>
                <c:pt idx="37428">
                  <c:v>-0.112383</c:v>
                </c:pt>
                <c:pt idx="37429">
                  <c:v>-0.110943</c:v>
                </c:pt>
                <c:pt idx="37430">
                  <c:v>-0.109468</c:v>
                </c:pt>
                <c:pt idx="37431">
                  <c:v>-0.107955</c:v>
                </c:pt>
                <c:pt idx="37432">
                  <c:v>-0.106402</c:v>
                </c:pt>
                <c:pt idx="37433">
                  <c:v>-0.104806</c:v>
                </c:pt>
                <c:pt idx="37434">
                  <c:v>-0.103169</c:v>
                </c:pt>
                <c:pt idx="37435">
                  <c:v>-0.101489</c:v>
                </c:pt>
                <c:pt idx="37436">
                  <c:v>-9.9768700000000002E-2</c:v>
                </c:pt>
                <c:pt idx="37437">
                  <c:v>-9.8008899999999996E-2</c:v>
                </c:pt>
                <c:pt idx="37438">
                  <c:v>-9.62118E-2</c:v>
                </c:pt>
                <c:pt idx="37439">
                  <c:v>-9.4379099999999994E-2</c:v>
                </c:pt>
                <c:pt idx="37440">
                  <c:v>-9.25126E-2</c:v>
                </c:pt>
                <c:pt idx="37441">
                  <c:v>-9.0615000000000001E-2</c:v>
                </c:pt>
                <c:pt idx="37442">
                  <c:v>-8.8689500000000004E-2</c:v>
                </c:pt>
                <c:pt idx="37443">
                  <c:v>-8.6738800000000005E-2</c:v>
                </c:pt>
                <c:pt idx="37444">
                  <c:v>-8.4764099999999995E-2</c:v>
                </c:pt>
                <c:pt idx="37445">
                  <c:v>-8.2766000000000006E-2</c:v>
                </c:pt>
                <c:pt idx="37446">
                  <c:v>-8.0746100000000001E-2</c:v>
                </c:pt>
                <c:pt idx="37447">
                  <c:v>-7.8706300000000007E-2</c:v>
                </c:pt>
                <c:pt idx="37448">
                  <c:v>-7.6647499999999993E-2</c:v>
                </c:pt>
                <c:pt idx="37449">
                  <c:v>-7.4569099999999999E-2</c:v>
                </c:pt>
                <c:pt idx="37450">
                  <c:v>-7.2470900000000005E-2</c:v>
                </c:pt>
                <c:pt idx="37451">
                  <c:v>-7.0354E-2</c:v>
                </c:pt>
                <c:pt idx="37452">
                  <c:v>-6.8221599999999993E-2</c:v>
                </c:pt>
                <c:pt idx="37453">
                  <c:v>-6.6075900000000007E-2</c:v>
                </c:pt>
                <c:pt idx="37454">
                  <c:v>-6.3918299999999997E-2</c:v>
                </c:pt>
                <c:pt idx="37455">
                  <c:v>-6.1749900000000003E-2</c:v>
                </c:pt>
                <c:pt idx="37456">
                  <c:v>-5.9572399999999998E-2</c:v>
                </c:pt>
                <c:pt idx="37457">
                  <c:v>-5.7390099999999999E-2</c:v>
                </c:pt>
                <c:pt idx="37458">
                  <c:v>-5.5206999999999999E-2</c:v>
                </c:pt>
                <c:pt idx="37459">
                  <c:v>-5.3010599999999998E-2</c:v>
                </c:pt>
                <c:pt idx="37460">
                  <c:v>-5.0786400000000002E-2</c:v>
                </c:pt>
                <c:pt idx="37461">
                  <c:v>-4.8550299999999998E-2</c:v>
                </c:pt>
                <c:pt idx="37462">
                  <c:v>-4.6317999999999998E-2</c:v>
                </c:pt>
                <c:pt idx="37463">
                  <c:v>-4.4081099999999998E-2</c:v>
                </c:pt>
                <c:pt idx="37464">
                  <c:v>-4.1837199999999998E-2</c:v>
                </c:pt>
                <c:pt idx="37465">
                  <c:v>-3.9595400000000003E-2</c:v>
                </c:pt>
                <c:pt idx="37466">
                  <c:v>-3.7360900000000002E-2</c:v>
                </c:pt>
                <c:pt idx="37467">
                  <c:v>-3.51355E-2</c:v>
                </c:pt>
                <c:pt idx="37468">
                  <c:v>-3.2919799999999999E-2</c:v>
                </c:pt>
                <c:pt idx="37469">
                  <c:v>-3.07148E-2</c:v>
                </c:pt>
                <c:pt idx="37470">
                  <c:v>-2.8521500000000002E-2</c:v>
                </c:pt>
                <c:pt idx="37471">
                  <c:v>-2.6341199999999999E-2</c:v>
                </c:pt>
                <c:pt idx="37472">
                  <c:v>-2.4176199999999998E-2</c:v>
                </c:pt>
                <c:pt idx="37473">
                  <c:v>-2.2028800000000001E-2</c:v>
                </c:pt>
                <c:pt idx="37474">
                  <c:v>-1.9902599999999999E-2</c:v>
                </c:pt>
                <c:pt idx="37475">
                  <c:v>-1.7803099999999999E-2</c:v>
                </c:pt>
                <c:pt idx="37476">
                  <c:v>-1.5735900000000001E-2</c:v>
                </c:pt>
                <c:pt idx="37477">
                  <c:v>-1.37062E-2</c:v>
                </c:pt>
                <c:pt idx="37478">
                  <c:v>-1.1718599999999999E-2</c:v>
                </c:pt>
                <c:pt idx="37479" formatCode="0.00E+00">
                  <c:v>-9.7767800000000005E-3</c:v>
                </c:pt>
                <c:pt idx="37480" formatCode="0.00E+00">
                  <c:v>-7.8823599999999997E-3</c:v>
                </c:pt>
                <c:pt idx="37481" formatCode="0.00E+00">
                  <c:v>-6.0359100000000002E-3</c:v>
                </c:pt>
                <c:pt idx="37482" formatCode="0.00E+00">
                  <c:v>-4.2380300000000003E-3</c:v>
                </c:pt>
                <c:pt idx="37483" formatCode="0.00E+00">
                  <c:v>-2.49074E-3</c:v>
                </c:pt>
                <c:pt idx="37484" formatCode="0.00E+00">
                  <c:v>-7.9668000000000002E-4</c:v>
                </c:pt>
                <c:pt idx="37485" formatCode="0.00E+00">
                  <c:v>8.4243199999999995E-4</c:v>
                </c:pt>
                <c:pt idx="37486" formatCode="0.00E+00">
                  <c:v>2.4243400000000001E-3</c:v>
                </c:pt>
                <c:pt idx="37487" formatCode="0.00E+00">
                  <c:v>3.94642E-3</c:v>
                </c:pt>
                <c:pt idx="37488" formatCode="0.00E+00">
                  <c:v>5.40866E-3</c:v>
                </c:pt>
                <c:pt idx="37489" formatCode="0.00E+00">
                  <c:v>6.8123999999999997E-3</c:v>
                </c:pt>
                <c:pt idx="37490" formatCode="0.00E+00">
                  <c:v>8.1572899999999993E-3</c:v>
                </c:pt>
                <c:pt idx="37491" formatCode="0.00E+00">
                  <c:v>9.4423700000000003E-3</c:v>
                </c:pt>
                <c:pt idx="37492">
                  <c:v>1.06666E-2</c:v>
                </c:pt>
                <c:pt idx="37493">
                  <c:v>1.18277E-2</c:v>
                </c:pt>
                <c:pt idx="37494">
                  <c:v>1.2922400000000001E-2</c:v>
                </c:pt>
                <c:pt idx="37495">
                  <c:v>1.39475E-2</c:v>
                </c:pt>
                <c:pt idx="37496">
                  <c:v>1.49027E-2</c:v>
                </c:pt>
                <c:pt idx="37497">
                  <c:v>1.57891E-2</c:v>
                </c:pt>
                <c:pt idx="37498">
                  <c:v>1.6605399999999999E-2</c:v>
                </c:pt>
                <c:pt idx="37499">
                  <c:v>1.7348499999999999E-2</c:v>
                </c:pt>
                <c:pt idx="37500">
                  <c:v>1.80149E-2</c:v>
                </c:pt>
                <c:pt idx="37501">
                  <c:v>1.8601800000000002E-2</c:v>
                </c:pt>
                <c:pt idx="37502">
                  <c:v>1.9108300000000002E-2</c:v>
                </c:pt>
                <c:pt idx="37503">
                  <c:v>1.95351E-2</c:v>
                </c:pt>
                <c:pt idx="37504">
                  <c:v>1.9882400000000001E-2</c:v>
                </c:pt>
                <c:pt idx="37505">
                  <c:v>2.0150100000000001E-2</c:v>
                </c:pt>
                <c:pt idx="37506">
                  <c:v>2.03371E-2</c:v>
                </c:pt>
                <c:pt idx="37507">
                  <c:v>2.0442800000000001E-2</c:v>
                </c:pt>
                <c:pt idx="37508">
                  <c:v>2.0467200000000001E-2</c:v>
                </c:pt>
                <c:pt idx="37509">
                  <c:v>2.04101E-2</c:v>
                </c:pt>
                <c:pt idx="37510">
                  <c:v>2.0271399999999998E-2</c:v>
                </c:pt>
                <c:pt idx="37511">
                  <c:v>2.0050700000000001E-2</c:v>
                </c:pt>
                <c:pt idx="37512">
                  <c:v>1.9747600000000001E-2</c:v>
                </c:pt>
                <c:pt idx="37513">
                  <c:v>1.9361400000000001E-2</c:v>
                </c:pt>
                <c:pt idx="37514">
                  <c:v>1.8891499999999999E-2</c:v>
                </c:pt>
                <c:pt idx="37515">
                  <c:v>1.8339000000000001E-2</c:v>
                </c:pt>
                <c:pt idx="37516">
                  <c:v>1.7706199999999998E-2</c:v>
                </c:pt>
                <c:pt idx="37517">
                  <c:v>1.69943E-2</c:v>
                </c:pt>
                <c:pt idx="37518">
                  <c:v>1.6204099999999999E-2</c:v>
                </c:pt>
                <c:pt idx="37519">
                  <c:v>1.53359E-2</c:v>
                </c:pt>
                <c:pt idx="37520">
                  <c:v>1.43891E-2</c:v>
                </c:pt>
                <c:pt idx="37521">
                  <c:v>1.33635E-2</c:v>
                </c:pt>
                <c:pt idx="37522">
                  <c:v>1.22606E-2</c:v>
                </c:pt>
                <c:pt idx="37523">
                  <c:v>1.1081000000000001E-2</c:v>
                </c:pt>
                <c:pt idx="37524" formatCode="0.00E+00">
                  <c:v>9.8249700000000006E-3</c:v>
                </c:pt>
                <c:pt idx="37525" formatCode="0.00E+00">
                  <c:v>8.4946199999999996E-3</c:v>
                </c:pt>
                <c:pt idx="37526" formatCode="0.00E+00">
                  <c:v>7.0948399999999998E-3</c:v>
                </c:pt>
                <c:pt idx="37527" formatCode="0.00E+00">
                  <c:v>5.6297300000000003E-3</c:v>
                </c:pt>
                <c:pt idx="37528" formatCode="0.00E+00">
                  <c:v>4.10094E-3</c:v>
                </c:pt>
                <c:pt idx="37529" formatCode="0.00E+00">
                  <c:v>2.5090300000000002E-3</c:v>
                </c:pt>
                <c:pt idx="37530" formatCode="0.00E+00">
                  <c:v>8.5504899999999998E-4</c:v>
                </c:pt>
                <c:pt idx="37531" formatCode="0.00E+00">
                  <c:v>-8.5986500000000002E-4</c:v>
                </c:pt>
                <c:pt idx="37532" formatCode="0.00E+00">
                  <c:v>-2.63482E-3</c:v>
                </c:pt>
                <c:pt idx="37533" formatCode="0.00E+00">
                  <c:v>-4.4666200000000001E-3</c:v>
                </c:pt>
                <c:pt idx="37534" formatCode="0.00E+00">
                  <c:v>-6.3498699999999996E-3</c:v>
                </c:pt>
                <c:pt idx="37535" formatCode="0.00E+00">
                  <c:v>-8.2811399999999993E-3</c:v>
                </c:pt>
                <c:pt idx="37536">
                  <c:v>-1.026E-2</c:v>
                </c:pt>
                <c:pt idx="37537">
                  <c:v>-1.2286500000000001E-2</c:v>
                </c:pt>
                <c:pt idx="37538">
                  <c:v>-1.43594E-2</c:v>
                </c:pt>
                <c:pt idx="37539">
                  <c:v>-1.6476899999999999E-2</c:v>
                </c:pt>
                <c:pt idx="37540">
                  <c:v>-1.8635200000000001E-2</c:v>
                </c:pt>
                <c:pt idx="37541">
                  <c:v>-2.08302E-2</c:v>
                </c:pt>
                <c:pt idx="37542">
                  <c:v>-2.3057999999999999E-2</c:v>
                </c:pt>
                <c:pt idx="37543">
                  <c:v>-2.5315299999999999E-2</c:v>
                </c:pt>
                <c:pt idx="37544">
                  <c:v>-2.7599599999999998E-2</c:v>
                </c:pt>
                <c:pt idx="37545">
                  <c:v>-2.99087E-2</c:v>
                </c:pt>
                <c:pt idx="37546">
                  <c:v>-3.2240400000000002E-2</c:v>
                </c:pt>
                <c:pt idx="37547">
                  <c:v>-3.4593100000000002E-2</c:v>
                </c:pt>
                <c:pt idx="37548">
                  <c:v>-3.6964799999999999E-2</c:v>
                </c:pt>
                <c:pt idx="37549">
                  <c:v>-3.93528E-2</c:v>
                </c:pt>
                <c:pt idx="37550">
                  <c:v>-4.1753100000000001E-2</c:v>
                </c:pt>
                <c:pt idx="37551">
                  <c:v>-4.41625E-2</c:v>
                </c:pt>
                <c:pt idx="37552">
                  <c:v>-4.6577599999999997E-2</c:v>
                </c:pt>
                <c:pt idx="37553">
                  <c:v>-4.8994299999999998E-2</c:v>
                </c:pt>
                <c:pt idx="37554">
                  <c:v>-5.1408799999999998E-2</c:v>
                </c:pt>
                <c:pt idx="37555">
                  <c:v>-5.3818299999999999E-2</c:v>
                </c:pt>
                <c:pt idx="37556">
                  <c:v>-5.6219999999999999E-2</c:v>
                </c:pt>
                <c:pt idx="37557">
                  <c:v>-5.8611200000000002E-2</c:v>
                </c:pt>
                <c:pt idx="37558">
                  <c:v>-6.0988800000000003E-2</c:v>
                </c:pt>
                <c:pt idx="37559">
                  <c:v>-6.3349900000000001E-2</c:v>
                </c:pt>
                <c:pt idx="37560">
                  <c:v>-6.5691700000000006E-2</c:v>
                </c:pt>
                <c:pt idx="37561">
                  <c:v>-6.8012100000000006E-2</c:v>
                </c:pt>
                <c:pt idx="37562">
                  <c:v>-7.0308700000000002E-2</c:v>
                </c:pt>
                <c:pt idx="37563">
                  <c:v>-7.2578000000000004E-2</c:v>
                </c:pt>
                <c:pt idx="37564">
                  <c:v>-7.4816400000000005E-2</c:v>
                </c:pt>
                <c:pt idx="37565">
                  <c:v>-7.70208E-2</c:v>
                </c:pt>
                <c:pt idx="37566">
                  <c:v>-7.9188499999999995E-2</c:v>
                </c:pt>
                <c:pt idx="37567">
                  <c:v>-8.1316399999999997E-2</c:v>
                </c:pt>
                <c:pt idx="37568">
                  <c:v>-8.3401000000000003E-2</c:v>
                </c:pt>
                <c:pt idx="37569">
                  <c:v>-8.5438899999999998E-2</c:v>
                </c:pt>
                <c:pt idx="37570">
                  <c:v>-8.7426799999999999E-2</c:v>
                </c:pt>
                <c:pt idx="37571">
                  <c:v>-8.9360400000000006E-2</c:v>
                </c:pt>
                <c:pt idx="37572">
                  <c:v>-9.1236300000000006E-2</c:v>
                </c:pt>
                <c:pt idx="37573">
                  <c:v>-9.3052099999999999E-2</c:v>
                </c:pt>
                <c:pt idx="37574">
                  <c:v>-9.4805E-2</c:v>
                </c:pt>
                <c:pt idx="37575">
                  <c:v>-9.64922E-2</c:v>
                </c:pt>
                <c:pt idx="37576">
                  <c:v>-9.8110799999999998E-2</c:v>
                </c:pt>
                <c:pt idx="37577">
                  <c:v>-9.9657800000000005E-2</c:v>
                </c:pt>
                <c:pt idx="37578">
                  <c:v>-0.101132</c:v>
                </c:pt>
                <c:pt idx="37579">
                  <c:v>-0.102531</c:v>
                </c:pt>
                <c:pt idx="37580">
                  <c:v>-0.103854</c:v>
                </c:pt>
                <c:pt idx="37581">
                  <c:v>-0.105097</c:v>
                </c:pt>
                <c:pt idx="37582">
                  <c:v>-0.10625900000000001</c:v>
                </c:pt>
                <c:pt idx="37583">
                  <c:v>-0.107336</c:v>
                </c:pt>
                <c:pt idx="37584">
                  <c:v>-0.10832700000000001</c:v>
                </c:pt>
                <c:pt idx="37585">
                  <c:v>-0.10922999999999999</c:v>
                </c:pt>
                <c:pt idx="37586">
                  <c:v>-0.110044</c:v>
                </c:pt>
                <c:pt idx="37587">
                  <c:v>-0.110767</c:v>
                </c:pt>
                <c:pt idx="37588">
                  <c:v>-0.111396</c:v>
                </c:pt>
                <c:pt idx="37589">
                  <c:v>-0.111928</c:v>
                </c:pt>
                <c:pt idx="37590">
                  <c:v>-0.112363</c:v>
                </c:pt>
                <c:pt idx="37591">
                  <c:v>-0.11269899999999999</c:v>
                </c:pt>
                <c:pt idx="37592">
                  <c:v>-0.11293599999999999</c:v>
                </c:pt>
                <c:pt idx="37593">
                  <c:v>-0.11307399999999999</c:v>
                </c:pt>
                <c:pt idx="37594">
                  <c:v>-0.113109</c:v>
                </c:pt>
                <c:pt idx="37595">
                  <c:v>-0.113041</c:v>
                </c:pt>
                <c:pt idx="37596">
                  <c:v>-0.112869</c:v>
                </c:pt>
                <c:pt idx="37597">
                  <c:v>-0.112595</c:v>
                </c:pt>
                <c:pt idx="37598">
                  <c:v>-0.112216</c:v>
                </c:pt>
                <c:pt idx="37599">
                  <c:v>-0.111732</c:v>
                </c:pt>
                <c:pt idx="37600">
                  <c:v>-0.11114400000000001</c:v>
                </c:pt>
                <c:pt idx="37601">
                  <c:v>-0.11044900000000001</c:v>
                </c:pt>
                <c:pt idx="37602">
                  <c:v>-0.10965</c:v>
                </c:pt>
                <c:pt idx="37603">
                  <c:v>-0.10874499999999999</c:v>
                </c:pt>
                <c:pt idx="37604">
                  <c:v>-0.107736</c:v>
                </c:pt>
                <c:pt idx="37605">
                  <c:v>-0.106623</c:v>
                </c:pt>
                <c:pt idx="37606">
                  <c:v>-0.105405</c:v>
                </c:pt>
                <c:pt idx="37607">
                  <c:v>-0.10408100000000001</c:v>
                </c:pt>
                <c:pt idx="37608">
                  <c:v>-0.10265299999999999</c:v>
                </c:pt>
                <c:pt idx="37609">
                  <c:v>-0.101121</c:v>
                </c:pt>
                <c:pt idx="37610">
                  <c:v>-9.94863E-2</c:v>
                </c:pt>
                <c:pt idx="37611">
                  <c:v>-9.7750699999999996E-2</c:v>
                </c:pt>
                <c:pt idx="37612">
                  <c:v>-9.5914700000000006E-2</c:v>
                </c:pt>
                <c:pt idx="37613">
                  <c:v>-9.3979800000000002E-2</c:v>
                </c:pt>
                <c:pt idx="37614">
                  <c:v>-9.1947600000000004E-2</c:v>
                </c:pt>
                <c:pt idx="37615">
                  <c:v>-8.9819999999999997E-2</c:v>
                </c:pt>
                <c:pt idx="37616">
                  <c:v>-8.7598599999999999E-2</c:v>
                </c:pt>
                <c:pt idx="37617">
                  <c:v>-8.5284399999999996E-2</c:v>
                </c:pt>
                <c:pt idx="37618">
                  <c:v>-8.2877999999999993E-2</c:v>
                </c:pt>
                <c:pt idx="37619">
                  <c:v>-8.0381499999999995E-2</c:v>
                </c:pt>
                <c:pt idx="37620">
                  <c:v>-7.7798000000000006E-2</c:v>
                </c:pt>
                <c:pt idx="37621">
                  <c:v>-7.51304E-2</c:v>
                </c:pt>
                <c:pt idx="37622">
                  <c:v>-7.2380600000000003E-2</c:v>
                </c:pt>
                <c:pt idx="37623">
                  <c:v>-6.9550100000000004E-2</c:v>
                </c:pt>
                <c:pt idx="37624">
                  <c:v>-6.6641699999999998E-2</c:v>
                </c:pt>
                <c:pt idx="37625">
                  <c:v>-6.3658000000000006E-2</c:v>
                </c:pt>
                <c:pt idx="37626">
                  <c:v>-6.06007E-2</c:v>
                </c:pt>
                <c:pt idx="37627">
                  <c:v>-5.7470599999999997E-2</c:v>
                </c:pt>
                <c:pt idx="37628">
                  <c:v>-5.4269299999999999E-2</c:v>
                </c:pt>
                <c:pt idx="37629">
                  <c:v>-5.0999299999999997E-2</c:v>
                </c:pt>
                <c:pt idx="37630">
                  <c:v>-4.76631E-2</c:v>
                </c:pt>
                <c:pt idx="37631">
                  <c:v>-4.4263200000000003E-2</c:v>
                </c:pt>
                <c:pt idx="37632">
                  <c:v>-4.0802100000000001E-2</c:v>
                </c:pt>
                <c:pt idx="37633">
                  <c:v>-3.7282999999999997E-2</c:v>
                </c:pt>
                <c:pt idx="37634">
                  <c:v>-3.3709500000000003E-2</c:v>
                </c:pt>
                <c:pt idx="37635">
                  <c:v>-3.00846E-2</c:v>
                </c:pt>
                <c:pt idx="37636">
                  <c:v>-2.6410699999999999E-2</c:v>
                </c:pt>
                <c:pt idx="37637">
                  <c:v>-2.2690100000000001E-2</c:v>
                </c:pt>
                <c:pt idx="37638">
                  <c:v>-1.8925999999999998E-2</c:v>
                </c:pt>
                <c:pt idx="37639">
                  <c:v>-1.5121300000000001E-2</c:v>
                </c:pt>
                <c:pt idx="37640">
                  <c:v>-1.12791E-2</c:v>
                </c:pt>
                <c:pt idx="37641" formatCode="0.00E+00">
                  <c:v>-7.4024E-3</c:v>
                </c:pt>
                <c:pt idx="37642" formatCode="0.00E+00">
                  <c:v>-3.4941E-3</c:v>
                </c:pt>
                <c:pt idx="37643" formatCode="0.00E+00">
                  <c:v>4.4262199999999999E-4</c:v>
                </c:pt>
                <c:pt idx="37644" formatCode="0.00E+00">
                  <c:v>4.4042999999999999E-3</c:v>
                </c:pt>
                <c:pt idx="37645" formatCode="0.00E+00">
                  <c:v>8.3873300000000001E-3</c:v>
                </c:pt>
                <c:pt idx="37646">
                  <c:v>1.23883E-2</c:v>
                </c:pt>
                <c:pt idx="37647">
                  <c:v>1.64038E-2</c:v>
                </c:pt>
                <c:pt idx="37648">
                  <c:v>2.04307E-2</c:v>
                </c:pt>
                <c:pt idx="37649">
                  <c:v>2.44657E-2</c:v>
                </c:pt>
                <c:pt idx="37650">
                  <c:v>2.85055E-2</c:v>
                </c:pt>
                <c:pt idx="37651">
                  <c:v>3.2547E-2</c:v>
                </c:pt>
                <c:pt idx="37652">
                  <c:v>3.65879E-2</c:v>
                </c:pt>
                <c:pt idx="37653">
                  <c:v>4.0625500000000002E-2</c:v>
                </c:pt>
                <c:pt idx="37654">
                  <c:v>4.4656700000000001E-2</c:v>
                </c:pt>
                <c:pt idx="37655">
                  <c:v>4.8678800000000001E-2</c:v>
                </c:pt>
                <c:pt idx="37656">
                  <c:v>5.26895E-2</c:v>
                </c:pt>
                <c:pt idx="37657">
                  <c:v>5.6685899999999997E-2</c:v>
                </c:pt>
                <c:pt idx="37658">
                  <c:v>6.06639E-2</c:v>
                </c:pt>
                <c:pt idx="37659">
                  <c:v>6.4620700000000003E-2</c:v>
                </c:pt>
                <c:pt idx="37660">
                  <c:v>6.8553799999999998E-2</c:v>
                </c:pt>
                <c:pt idx="37661">
                  <c:v>7.2460499999999997E-2</c:v>
                </c:pt>
                <c:pt idx="37662">
                  <c:v>7.63374E-2</c:v>
                </c:pt>
                <c:pt idx="37663">
                  <c:v>8.0181100000000005E-2</c:v>
                </c:pt>
                <c:pt idx="37664">
                  <c:v>8.3988900000000005E-2</c:v>
                </c:pt>
                <c:pt idx="37665">
                  <c:v>8.7758600000000006E-2</c:v>
                </c:pt>
                <c:pt idx="37666">
                  <c:v>9.1488E-2</c:v>
                </c:pt>
                <c:pt idx="37667">
                  <c:v>9.5174900000000007E-2</c:v>
                </c:pt>
                <c:pt idx="37668">
                  <c:v>9.8816699999999993E-2</c:v>
                </c:pt>
                <c:pt idx="37669">
                  <c:v>0.102411</c:v>
                </c:pt>
                <c:pt idx="37670">
                  <c:v>0.10595499999999999</c:v>
                </c:pt>
                <c:pt idx="37671">
                  <c:v>0.109447</c:v>
                </c:pt>
                <c:pt idx="37672">
                  <c:v>0.112886</c:v>
                </c:pt>
                <c:pt idx="37673">
                  <c:v>0.11627</c:v>
                </c:pt>
                <c:pt idx="37674">
                  <c:v>0.11959599999999999</c:v>
                </c:pt>
                <c:pt idx="37675">
                  <c:v>0.122862</c:v>
                </c:pt>
                <c:pt idx="37676">
                  <c:v>0.12606700000000001</c:v>
                </c:pt>
                <c:pt idx="37677">
                  <c:v>0.12920899999999999</c:v>
                </c:pt>
                <c:pt idx="37678">
                  <c:v>0.13228599999999999</c:v>
                </c:pt>
                <c:pt idx="37679">
                  <c:v>0.135296</c:v>
                </c:pt>
                <c:pt idx="37680">
                  <c:v>0.138237</c:v>
                </c:pt>
                <c:pt idx="37681">
                  <c:v>0.14110800000000001</c:v>
                </c:pt>
                <c:pt idx="37682">
                  <c:v>0.14390700000000001</c:v>
                </c:pt>
                <c:pt idx="37683">
                  <c:v>0.14663100000000001</c:v>
                </c:pt>
                <c:pt idx="37684">
                  <c:v>0.14927799999999999</c:v>
                </c:pt>
                <c:pt idx="37685">
                  <c:v>0.15184700000000001</c:v>
                </c:pt>
                <c:pt idx="37686">
                  <c:v>0.154337</c:v>
                </c:pt>
                <c:pt idx="37687">
                  <c:v>0.156746</c:v>
                </c:pt>
                <c:pt idx="37688">
                  <c:v>0.15907399999999999</c:v>
                </c:pt>
                <c:pt idx="37689">
                  <c:v>0.16131899999999999</c:v>
                </c:pt>
                <c:pt idx="37690">
                  <c:v>0.16348299999999999</c:v>
                </c:pt>
                <c:pt idx="37691">
                  <c:v>0.16556299999999999</c:v>
                </c:pt>
                <c:pt idx="37692">
                  <c:v>0.16755999999999999</c:v>
                </c:pt>
                <c:pt idx="37693">
                  <c:v>0.16947400000000001</c:v>
                </c:pt>
                <c:pt idx="37694">
                  <c:v>0.17130400000000001</c:v>
                </c:pt>
                <c:pt idx="37695">
                  <c:v>0.17304900000000001</c:v>
                </c:pt>
                <c:pt idx="37696">
                  <c:v>0.174708</c:v>
                </c:pt>
                <c:pt idx="37697">
                  <c:v>0.17628199999999999</c:v>
                </c:pt>
                <c:pt idx="37698">
                  <c:v>0.17777000000000001</c:v>
                </c:pt>
                <c:pt idx="37699">
                  <c:v>0.17917</c:v>
                </c:pt>
                <c:pt idx="37700">
                  <c:v>0.180483</c:v>
                </c:pt>
                <c:pt idx="37701">
                  <c:v>0.18170600000000001</c:v>
                </c:pt>
                <c:pt idx="37702">
                  <c:v>0.182842</c:v>
                </c:pt>
                <c:pt idx="37703">
                  <c:v>0.18389</c:v>
                </c:pt>
                <c:pt idx="37704">
                  <c:v>0.18484999999999999</c:v>
                </c:pt>
                <c:pt idx="37705">
                  <c:v>0.185724</c:v>
                </c:pt>
                <c:pt idx="37706">
                  <c:v>0.18651000000000001</c:v>
                </c:pt>
                <c:pt idx="37707">
                  <c:v>0.18720999999999999</c:v>
                </c:pt>
                <c:pt idx="37708">
                  <c:v>0.18782199999999999</c:v>
                </c:pt>
                <c:pt idx="37709">
                  <c:v>0.18834799999999999</c:v>
                </c:pt>
                <c:pt idx="37710">
                  <c:v>0.18878700000000001</c:v>
                </c:pt>
                <c:pt idx="37711">
                  <c:v>0.18914</c:v>
                </c:pt>
                <c:pt idx="37712">
                  <c:v>0.18940799999999999</c:v>
                </c:pt>
                <c:pt idx="37713">
                  <c:v>0.18959200000000001</c:v>
                </c:pt>
                <c:pt idx="37714">
                  <c:v>0.18969</c:v>
                </c:pt>
                <c:pt idx="37715">
                  <c:v>0.18970400000000001</c:v>
                </c:pt>
                <c:pt idx="37716">
                  <c:v>0.189634</c:v>
                </c:pt>
                <c:pt idx="37717">
                  <c:v>0.18948000000000001</c:v>
                </c:pt>
                <c:pt idx="37718">
                  <c:v>0.189244</c:v>
                </c:pt>
                <c:pt idx="37719">
                  <c:v>0.18892700000000001</c:v>
                </c:pt>
                <c:pt idx="37720">
                  <c:v>0.188529</c:v>
                </c:pt>
                <c:pt idx="37721">
                  <c:v>0.188051</c:v>
                </c:pt>
                <c:pt idx="37722">
                  <c:v>0.18749199999999999</c:v>
                </c:pt>
                <c:pt idx="37723">
                  <c:v>0.18685299999999999</c:v>
                </c:pt>
                <c:pt idx="37724">
                  <c:v>0.18613299999999999</c:v>
                </c:pt>
                <c:pt idx="37725">
                  <c:v>0.185334</c:v>
                </c:pt>
                <c:pt idx="37726">
                  <c:v>0.18445700000000001</c:v>
                </c:pt>
                <c:pt idx="37727">
                  <c:v>0.183502</c:v>
                </c:pt>
                <c:pt idx="37728">
                  <c:v>0.182472</c:v>
                </c:pt>
                <c:pt idx="37729">
                  <c:v>0.181369</c:v>
                </c:pt>
                <c:pt idx="37730">
                  <c:v>0.18019199999999999</c:v>
                </c:pt>
                <c:pt idx="37731">
                  <c:v>0.17894499999999999</c:v>
                </c:pt>
                <c:pt idx="37732">
                  <c:v>0.17762700000000001</c:v>
                </c:pt>
                <c:pt idx="37733">
                  <c:v>0.17624100000000001</c:v>
                </c:pt>
                <c:pt idx="37734">
                  <c:v>0.174786</c:v>
                </c:pt>
                <c:pt idx="37735">
                  <c:v>0.173265</c:v>
                </c:pt>
                <c:pt idx="37736">
                  <c:v>0.171677</c:v>
                </c:pt>
                <c:pt idx="37737">
                  <c:v>0.17002500000000001</c:v>
                </c:pt>
                <c:pt idx="37738">
                  <c:v>0.16830899999999999</c:v>
                </c:pt>
                <c:pt idx="37739">
                  <c:v>0.16653200000000001</c:v>
                </c:pt>
                <c:pt idx="37740">
                  <c:v>0.16469300000000001</c:v>
                </c:pt>
                <c:pt idx="37741">
                  <c:v>0.162795</c:v>
                </c:pt>
                <c:pt idx="37742">
                  <c:v>0.16083700000000001</c:v>
                </c:pt>
                <c:pt idx="37743">
                  <c:v>0.15882099999999999</c:v>
                </c:pt>
                <c:pt idx="37744">
                  <c:v>0.156748</c:v>
                </c:pt>
                <c:pt idx="37745">
                  <c:v>0.15462100000000001</c:v>
                </c:pt>
                <c:pt idx="37746">
                  <c:v>0.15244099999999999</c:v>
                </c:pt>
                <c:pt idx="37747">
                  <c:v>0.15020700000000001</c:v>
                </c:pt>
                <c:pt idx="37748">
                  <c:v>0.147922</c:v>
                </c:pt>
                <c:pt idx="37749">
                  <c:v>0.14558599999999999</c:v>
                </c:pt>
                <c:pt idx="37750">
                  <c:v>0.14319999999999999</c:v>
                </c:pt>
                <c:pt idx="37751">
                  <c:v>0.140767</c:v>
                </c:pt>
                <c:pt idx="37752">
                  <c:v>0.13828599999999999</c:v>
                </c:pt>
                <c:pt idx="37753">
                  <c:v>0.13575899999999999</c:v>
                </c:pt>
                <c:pt idx="37754">
                  <c:v>0.133185</c:v>
                </c:pt>
                <c:pt idx="37755">
                  <c:v>0.13056799999999999</c:v>
                </c:pt>
                <c:pt idx="37756">
                  <c:v>0.12790799999999999</c:v>
                </c:pt>
                <c:pt idx="37757">
                  <c:v>0.12520899999999999</c:v>
                </c:pt>
                <c:pt idx="37758">
                  <c:v>0.12247</c:v>
                </c:pt>
                <c:pt idx="37759">
                  <c:v>0.11969299999999999</c:v>
                </c:pt>
                <c:pt idx="37760">
                  <c:v>0.11688</c:v>
                </c:pt>
                <c:pt idx="37761">
                  <c:v>0.11403099999999999</c:v>
                </c:pt>
                <c:pt idx="37762">
                  <c:v>0.111149</c:v>
                </c:pt>
                <c:pt idx="37763">
                  <c:v>0.108234</c:v>
                </c:pt>
                <c:pt idx="37764">
                  <c:v>0.10528700000000001</c:v>
                </c:pt>
                <c:pt idx="37765">
                  <c:v>0.102311</c:v>
                </c:pt>
                <c:pt idx="37766">
                  <c:v>9.9308800000000003E-2</c:v>
                </c:pt>
                <c:pt idx="37767">
                  <c:v>9.6280900000000003E-2</c:v>
                </c:pt>
                <c:pt idx="37768">
                  <c:v>9.3228900000000003E-2</c:v>
                </c:pt>
                <c:pt idx="37769">
                  <c:v>9.0154499999999999E-2</c:v>
                </c:pt>
                <c:pt idx="37770">
                  <c:v>8.7059499999999998E-2</c:v>
                </c:pt>
                <c:pt idx="37771">
                  <c:v>8.3946000000000007E-2</c:v>
                </c:pt>
                <c:pt idx="37772">
                  <c:v>8.0815899999999996E-2</c:v>
                </c:pt>
                <c:pt idx="37773">
                  <c:v>7.7671100000000007E-2</c:v>
                </c:pt>
                <c:pt idx="37774">
                  <c:v>7.4513700000000002E-2</c:v>
                </c:pt>
                <c:pt idx="37775">
                  <c:v>7.13453E-2</c:v>
                </c:pt>
                <c:pt idx="37776">
                  <c:v>6.8167099999999994E-2</c:v>
                </c:pt>
                <c:pt idx="37777">
                  <c:v>6.4980800000000005E-2</c:v>
                </c:pt>
                <c:pt idx="37778">
                  <c:v>6.1787700000000001E-2</c:v>
                </c:pt>
                <c:pt idx="37779">
                  <c:v>5.85899E-2</c:v>
                </c:pt>
                <c:pt idx="37780">
                  <c:v>5.53897E-2</c:v>
                </c:pt>
                <c:pt idx="37781">
                  <c:v>5.2189699999999999E-2</c:v>
                </c:pt>
                <c:pt idx="37782">
                  <c:v>4.8992099999999997E-2</c:v>
                </c:pt>
                <c:pt idx="37783">
                  <c:v>4.5798800000000001E-2</c:v>
                </c:pt>
                <c:pt idx="37784">
                  <c:v>4.2611700000000002E-2</c:v>
                </c:pt>
                <c:pt idx="37785">
                  <c:v>3.9432700000000001E-2</c:v>
                </c:pt>
                <c:pt idx="37786">
                  <c:v>3.6263700000000003E-2</c:v>
                </c:pt>
                <c:pt idx="37787">
                  <c:v>3.3106200000000002E-2</c:v>
                </c:pt>
                <c:pt idx="37788">
                  <c:v>2.99619E-2</c:v>
                </c:pt>
                <c:pt idx="37789">
                  <c:v>2.6832999999999999E-2</c:v>
                </c:pt>
                <c:pt idx="37790">
                  <c:v>2.3721699999999998E-2</c:v>
                </c:pt>
                <c:pt idx="37791">
                  <c:v>2.06299E-2</c:v>
                </c:pt>
                <c:pt idx="37792">
                  <c:v>1.7559499999999999E-2</c:v>
                </c:pt>
                <c:pt idx="37793">
                  <c:v>1.4513E-2</c:v>
                </c:pt>
                <c:pt idx="37794">
                  <c:v>1.14929E-2</c:v>
                </c:pt>
                <c:pt idx="37795" formatCode="0.00E+00">
                  <c:v>8.5013499999999995E-3</c:v>
                </c:pt>
                <c:pt idx="37796" formatCode="0.00E+00">
                  <c:v>5.5404800000000004E-3</c:v>
                </c:pt>
                <c:pt idx="37797" formatCode="0.00E+00">
                  <c:v>2.61269E-3</c:v>
                </c:pt>
                <c:pt idx="37798" formatCode="0.00E+00">
                  <c:v>-2.7912999999999999E-4</c:v>
                </c:pt>
                <c:pt idx="37799" formatCode="0.00E+00">
                  <c:v>-3.1320300000000001E-3</c:v>
                </c:pt>
                <c:pt idx="37800" formatCode="0.00E+00">
                  <c:v>-5.9436799999999998E-3</c:v>
                </c:pt>
                <c:pt idx="37801" formatCode="0.00E+00">
                  <c:v>-8.7125399999999995E-3</c:v>
                </c:pt>
                <c:pt idx="37802">
                  <c:v>-1.14369E-2</c:v>
                </c:pt>
                <c:pt idx="37803">
                  <c:v>-1.4114E-2</c:v>
                </c:pt>
                <c:pt idx="37804">
                  <c:v>-1.6740700000000001E-2</c:v>
                </c:pt>
                <c:pt idx="37805">
                  <c:v>-1.9314700000000001E-2</c:v>
                </c:pt>
                <c:pt idx="37806">
                  <c:v>-2.1833399999999999E-2</c:v>
                </c:pt>
                <c:pt idx="37807">
                  <c:v>-2.4294099999999999E-2</c:v>
                </c:pt>
                <c:pt idx="37808">
                  <c:v>-2.66938E-2</c:v>
                </c:pt>
                <c:pt idx="37809">
                  <c:v>-2.9029099999999999E-2</c:v>
                </c:pt>
                <c:pt idx="37810">
                  <c:v>-3.12968E-2</c:v>
                </c:pt>
                <c:pt idx="37811">
                  <c:v>-3.3494099999999999E-2</c:v>
                </c:pt>
                <c:pt idx="37812">
                  <c:v>-3.5618499999999997E-2</c:v>
                </c:pt>
                <c:pt idx="37813">
                  <c:v>-3.7668100000000003E-2</c:v>
                </c:pt>
                <c:pt idx="37814">
                  <c:v>-3.9641000000000003E-2</c:v>
                </c:pt>
                <c:pt idx="37815">
                  <c:v>-4.1535099999999998E-2</c:v>
                </c:pt>
                <c:pt idx="37816">
                  <c:v>-4.3347700000000003E-2</c:v>
                </c:pt>
                <c:pt idx="37817">
                  <c:v>-4.5075700000000003E-2</c:v>
                </c:pt>
                <c:pt idx="37818">
                  <c:v>-4.6715899999999998E-2</c:v>
                </c:pt>
                <c:pt idx="37819">
                  <c:v>-4.8265200000000001E-2</c:v>
                </c:pt>
                <c:pt idx="37820">
                  <c:v>-4.97207E-2</c:v>
                </c:pt>
                <c:pt idx="37821">
                  <c:v>-5.108E-2</c:v>
                </c:pt>
                <c:pt idx="37822">
                  <c:v>-5.23408E-2</c:v>
                </c:pt>
                <c:pt idx="37823">
                  <c:v>-5.3500699999999998E-2</c:v>
                </c:pt>
                <c:pt idx="37824">
                  <c:v>-5.4557899999999999E-2</c:v>
                </c:pt>
                <c:pt idx="37825">
                  <c:v>-5.5511100000000001E-2</c:v>
                </c:pt>
                <c:pt idx="37826">
                  <c:v>-5.6358999999999999E-2</c:v>
                </c:pt>
                <c:pt idx="37827">
                  <c:v>-5.7099999999999998E-2</c:v>
                </c:pt>
                <c:pt idx="37828">
                  <c:v>-5.7731900000000003E-2</c:v>
                </c:pt>
                <c:pt idx="37829">
                  <c:v>-5.8252900000000003E-2</c:v>
                </c:pt>
                <c:pt idx="37830">
                  <c:v>-5.8661100000000001E-2</c:v>
                </c:pt>
                <c:pt idx="37831">
                  <c:v>-5.8954800000000002E-2</c:v>
                </c:pt>
                <c:pt idx="37832">
                  <c:v>-5.9131900000000001E-2</c:v>
                </c:pt>
                <c:pt idx="37833">
                  <c:v>-5.91905E-2</c:v>
                </c:pt>
                <c:pt idx="37834">
                  <c:v>-5.9128500000000001E-2</c:v>
                </c:pt>
                <c:pt idx="37835">
                  <c:v>-5.89434E-2</c:v>
                </c:pt>
                <c:pt idx="37836">
                  <c:v>-5.8633299999999999E-2</c:v>
                </c:pt>
                <c:pt idx="37837">
                  <c:v>-5.8196400000000002E-2</c:v>
                </c:pt>
                <c:pt idx="37838">
                  <c:v>-5.7632200000000001E-2</c:v>
                </c:pt>
                <c:pt idx="37839">
                  <c:v>-5.6940200000000003E-2</c:v>
                </c:pt>
                <c:pt idx="37840">
                  <c:v>-5.6119500000000003E-2</c:v>
                </c:pt>
                <c:pt idx="37841">
                  <c:v>-5.5169000000000003E-2</c:v>
                </c:pt>
                <c:pt idx="37842">
                  <c:v>-5.4087900000000001E-2</c:v>
                </c:pt>
                <c:pt idx="37843">
                  <c:v>-5.2876199999999998E-2</c:v>
                </c:pt>
                <c:pt idx="37844">
                  <c:v>-5.1533200000000001E-2</c:v>
                </c:pt>
                <c:pt idx="37845">
                  <c:v>-5.0058199999999997E-2</c:v>
                </c:pt>
                <c:pt idx="37846">
                  <c:v>-4.8450199999999999E-2</c:v>
                </c:pt>
                <c:pt idx="37847">
                  <c:v>-4.6708699999999999E-2</c:v>
                </c:pt>
                <c:pt idx="37848">
                  <c:v>-4.4832900000000002E-2</c:v>
                </c:pt>
                <c:pt idx="37849">
                  <c:v>-4.2822399999999997E-2</c:v>
                </c:pt>
                <c:pt idx="37850">
                  <c:v>-4.0677600000000001E-2</c:v>
                </c:pt>
                <c:pt idx="37851">
                  <c:v>-3.8399500000000003E-2</c:v>
                </c:pt>
                <c:pt idx="37852">
                  <c:v>-3.5989300000000002E-2</c:v>
                </c:pt>
                <c:pt idx="37853">
                  <c:v>-3.3447400000000002E-2</c:v>
                </c:pt>
                <c:pt idx="37854">
                  <c:v>-3.0774300000000001E-2</c:v>
                </c:pt>
                <c:pt idx="37855">
                  <c:v>-2.7970200000000001E-2</c:v>
                </c:pt>
                <c:pt idx="37856">
                  <c:v>-2.50359E-2</c:v>
                </c:pt>
                <c:pt idx="37857">
                  <c:v>-2.1971999999999998E-2</c:v>
                </c:pt>
                <c:pt idx="37858">
                  <c:v>-1.8779400000000002E-2</c:v>
                </c:pt>
                <c:pt idx="37859">
                  <c:v>-1.54594E-2</c:v>
                </c:pt>
                <c:pt idx="37860">
                  <c:v>-1.20143E-2</c:v>
                </c:pt>
                <c:pt idx="37861" formatCode="0.00E+00">
                  <c:v>-8.44635E-3</c:v>
                </c:pt>
                <c:pt idx="37862" formatCode="0.00E+00">
                  <c:v>-4.7579700000000003E-3</c:v>
                </c:pt>
                <c:pt idx="37863" formatCode="0.00E+00">
                  <c:v>-9.5195299999999996E-4</c:v>
                </c:pt>
                <c:pt idx="37864" formatCode="0.00E+00">
                  <c:v>2.96875E-3</c:v>
                </c:pt>
                <c:pt idx="37865" formatCode="0.00E+00">
                  <c:v>7.0013699999999998E-3</c:v>
                </c:pt>
                <c:pt idx="37866">
                  <c:v>1.1142900000000001E-2</c:v>
                </c:pt>
                <c:pt idx="37867">
                  <c:v>1.5389999999999999E-2</c:v>
                </c:pt>
                <c:pt idx="37868">
                  <c:v>1.97396E-2</c:v>
                </c:pt>
                <c:pt idx="37869">
                  <c:v>2.4189200000000001E-2</c:v>
                </c:pt>
                <c:pt idx="37870">
                  <c:v>2.8735900000000002E-2</c:v>
                </c:pt>
                <c:pt idx="37871">
                  <c:v>3.3376500000000003E-2</c:v>
                </c:pt>
                <c:pt idx="37872">
                  <c:v>3.8107799999999997E-2</c:v>
                </c:pt>
                <c:pt idx="37873">
                  <c:v>4.2926300000000001E-2</c:v>
                </c:pt>
                <c:pt idx="37874">
                  <c:v>4.7828200000000001E-2</c:v>
                </c:pt>
                <c:pt idx="37875">
                  <c:v>5.2810000000000003E-2</c:v>
                </c:pt>
                <c:pt idx="37876">
                  <c:v>5.7867599999999998E-2</c:v>
                </c:pt>
                <c:pt idx="37877">
                  <c:v>6.2996999999999997E-2</c:v>
                </c:pt>
                <c:pt idx="37878">
                  <c:v>6.8194099999999994E-2</c:v>
                </c:pt>
                <c:pt idx="37879">
                  <c:v>7.3453699999999997E-2</c:v>
                </c:pt>
                <c:pt idx="37880">
                  <c:v>7.8770199999999999E-2</c:v>
                </c:pt>
                <c:pt idx="37881">
                  <c:v>8.4138099999999993E-2</c:v>
                </c:pt>
                <c:pt idx="37882">
                  <c:v>8.9552900000000005E-2</c:v>
                </c:pt>
                <c:pt idx="37883">
                  <c:v>9.5009899999999994E-2</c:v>
                </c:pt>
                <c:pt idx="37884">
                  <c:v>0.100504</c:v>
                </c:pt>
                <c:pt idx="37885">
                  <c:v>0.10603</c:v>
                </c:pt>
                <c:pt idx="37886">
                  <c:v>0.111584</c:v>
                </c:pt>
                <c:pt idx="37887">
                  <c:v>0.117159</c:v>
                </c:pt>
                <c:pt idx="37888">
                  <c:v>0.12275</c:v>
                </c:pt>
                <c:pt idx="37889">
                  <c:v>0.12835199999999999</c:v>
                </c:pt>
                <c:pt idx="37890">
                  <c:v>0.13395699999999999</c:v>
                </c:pt>
                <c:pt idx="37891">
                  <c:v>0.13956099999999999</c:v>
                </c:pt>
                <c:pt idx="37892">
                  <c:v>0.14515800000000001</c:v>
                </c:pt>
                <c:pt idx="37893">
                  <c:v>0.15074299999999999</c:v>
                </c:pt>
                <c:pt idx="37894">
                  <c:v>0.15631</c:v>
                </c:pt>
                <c:pt idx="37895">
                  <c:v>0.161853</c:v>
                </c:pt>
                <c:pt idx="37896">
                  <c:v>0.16736500000000001</c:v>
                </c:pt>
                <c:pt idx="37897">
                  <c:v>0.17283999999999999</c:v>
                </c:pt>
                <c:pt idx="37898">
                  <c:v>0.17827200000000001</c:v>
                </c:pt>
                <c:pt idx="37899">
                  <c:v>0.18365500000000001</c:v>
                </c:pt>
                <c:pt idx="37900">
                  <c:v>0.18898400000000001</c:v>
                </c:pt>
                <c:pt idx="37901">
                  <c:v>0.19425200000000001</c:v>
                </c:pt>
                <c:pt idx="37902">
                  <c:v>0.19945399999999999</c:v>
                </c:pt>
                <c:pt idx="37903">
                  <c:v>0.20458200000000001</c:v>
                </c:pt>
                <c:pt idx="37904">
                  <c:v>0.20963100000000001</c:v>
                </c:pt>
                <c:pt idx="37905">
                  <c:v>0.21459400000000001</c:v>
                </c:pt>
                <c:pt idx="37906">
                  <c:v>0.21946499999999999</c:v>
                </c:pt>
                <c:pt idx="37907">
                  <c:v>0.22423999999999999</c:v>
                </c:pt>
                <c:pt idx="37908">
                  <c:v>0.22891300000000001</c:v>
                </c:pt>
                <c:pt idx="37909">
                  <c:v>0.23347899999999999</c:v>
                </c:pt>
                <c:pt idx="37910">
                  <c:v>0.237932</c:v>
                </c:pt>
                <c:pt idx="37911">
                  <c:v>0.24226800000000001</c:v>
                </c:pt>
                <c:pt idx="37912">
                  <c:v>0.24648100000000001</c:v>
                </c:pt>
                <c:pt idx="37913">
                  <c:v>0.25056499999999998</c:v>
                </c:pt>
                <c:pt idx="37914">
                  <c:v>0.25451699999999999</c:v>
                </c:pt>
                <c:pt idx="37915">
                  <c:v>0.25833200000000001</c:v>
                </c:pt>
                <c:pt idx="37916">
                  <c:v>0.26200400000000001</c:v>
                </c:pt>
                <c:pt idx="37917">
                  <c:v>0.26552900000000002</c:v>
                </c:pt>
                <c:pt idx="37918">
                  <c:v>0.268903</c:v>
                </c:pt>
                <c:pt idx="37919">
                  <c:v>0.27211999999999997</c:v>
                </c:pt>
                <c:pt idx="37920">
                  <c:v>0.275177</c:v>
                </c:pt>
                <c:pt idx="37921">
                  <c:v>0.27806999999999998</c:v>
                </c:pt>
                <c:pt idx="37922">
                  <c:v>0.28079500000000002</c:v>
                </c:pt>
                <c:pt idx="37923">
                  <c:v>0.28334900000000002</c:v>
                </c:pt>
                <c:pt idx="37924">
                  <c:v>0.28572700000000001</c:v>
                </c:pt>
                <c:pt idx="37925">
                  <c:v>0.28792800000000002</c:v>
                </c:pt>
                <c:pt idx="37926">
                  <c:v>0.28994700000000001</c:v>
                </c:pt>
                <c:pt idx="37927">
                  <c:v>0.29178300000000001</c:v>
                </c:pt>
                <c:pt idx="37928">
                  <c:v>0.29343200000000003</c:v>
                </c:pt>
                <c:pt idx="37929">
                  <c:v>0.29489199999999999</c:v>
                </c:pt>
                <c:pt idx="37930">
                  <c:v>0.29616199999999998</c:v>
                </c:pt>
                <c:pt idx="37931">
                  <c:v>0.29723899999999998</c:v>
                </c:pt>
                <c:pt idx="37932">
                  <c:v>0.298122</c:v>
                </c:pt>
                <c:pt idx="37933">
                  <c:v>0.29881000000000002</c:v>
                </c:pt>
                <c:pt idx="37934">
                  <c:v>0.29930099999999998</c:v>
                </c:pt>
                <c:pt idx="37935">
                  <c:v>0.299593</c:v>
                </c:pt>
                <c:pt idx="37936">
                  <c:v>0.29968600000000001</c:v>
                </c:pt>
                <c:pt idx="37937">
                  <c:v>0.29958000000000001</c:v>
                </c:pt>
                <c:pt idx="37938">
                  <c:v>0.29927500000000001</c:v>
                </c:pt>
                <c:pt idx="37939">
                  <c:v>0.29877100000000001</c:v>
                </c:pt>
                <c:pt idx="37940">
                  <c:v>0.298068</c:v>
                </c:pt>
                <c:pt idx="37941">
                  <c:v>0.29716599999999999</c:v>
                </c:pt>
                <c:pt idx="37942">
                  <c:v>0.29606500000000002</c:v>
                </c:pt>
                <c:pt idx="37943">
                  <c:v>0.294767</c:v>
                </c:pt>
                <c:pt idx="37944">
                  <c:v>0.29327199999999998</c:v>
                </c:pt>
                <c:pt idx="37945">
                  <c:v>0.29158200000000001</c:v>
                </c:pt>
                <c:pt idx="37946">
                  <c:v>0.28969899999999998</c:v>
                </c:pt>
                <c:pt idx="37947">
                  <c:v>0.28762500000000002</c:v>
                </c:pt>
                <c:pt idx="37948">
                  <c:v>0.28536299999999998</c:v>
                </c:pt>
                <c:pt idx="37949">
                  <c:v>0.282914</c:v>
                </c:pt>
                <c:pt idx="37950">
                  <c:v>0.28028199999999998</c:v>
                </c:pt>
                <c:pt idx="37951">
                  <c:v>0.27746999999999999</c:v>
                </c:pt>
                <c:pt idx="37952">
                  <c:v>0.274482</c:v>
                </c:pt>
                <c:pt idx="37953">
                  <c:v>0.27132099999999998</c:v>
                </c:pt>
                <c:pt idx="37954">
                  <c:v>0.26799200000000001</c:v>
                </c:pt>
                <c:pt idx="37955">
                  <c:v>0.26449800000000001</c:v>
                </c:pt>
                <c:pt idx="37956">
                  <c:v>0.26084400000000002</c:v>
                </c:pt>
                <c:pt idx="37957">
                  <c:v>0.25703300000000001</c:v>
                </c:pt>
                <c:pt idx="37958">
                  <c:v>0.25306899999999999</c:v>
                </c:pt>
                <c:pt idx="37959">
                  <c:v>0.24895800000000001</c:v>
                </c:pt>
                <c:pt idx="37960">
                  <c:v>0.244704</c:v>
                </c:pt>
                <c:pt idx="37961">
                  <c:v>0.240312</c:v>
                </c:pt>
                <c:pt idx="37962">
                  <c:v>0.235788</c:v>
                </c:pt>
                <c:pt idx="37963">
                  <c:v>0.23113800000000001</c:v>
                </c:pt>
                <c:pt idx="37964">
                  <c:v>0.22636700000000001</c:v>
                </c:pt>
                <c:pt idx="37965">
                  <c:v>0.22148200000000001</c:v>
                </c:pt>
                <c:pt idx="37966">
                  <c:v>0.21648800000000001</c:v>
                </c:pt>
                <c:pt idx="37967">
                  <c:v>0.211393</c:v>
                </c:pt>
                <c:pt idx="37968">
                  <c:v>0.206202</c:v>
                </c:pt>
                <c:pt idx="37969">
                  <c:v>0.20092099999999999</c:v>
                </c:pt>
                <c:pt idx="37970">
                  <c:v>0.19555800000000001</c:v>
                </c:pt>
                <c:pt idx="37971">
                  <c:v>0.19011900000000001</c:v>
                </c:pt>
                <c:pt idx="37972">
                  <c:v>0.18461</c:v>
                </c:pt>
                <c:pt idx="37973">
                  <c:v>0.179039</c:v>
                </c:pt>
                <c:pt idx="37974">
                  <c:v>0.17341200000000001</c:v>
                </c:pt>
                <c:pt idx="37975">
                  <c:v>0.167736</c:v>
                </c:pt>
                <c:pt idx="37976">
                  <c:v>0.162019</c:v>
                </c:pt>
                <c:pt idx="37977">
                  <c:v>0.15626799999999999</c:v>
                </c:pt>
                <c:pt idx="37978">
                  <c:v>0.15049000000000001</c:v>
                </c:pt>
                <c:pt idx="37979">
                  <c:v>0.14469099999999999</c:v>
                </c:pt>
                <c:pt idx="37980">
                  <c:v>0.13888</c:v>
                </c:pt>
                <c:pt idx="37981">
                  <c:v>0.13306499999999999</c:v>
                </c:pt>
                <c:pt idx="37982">
                  <c:v>0.127251</c:v>
                </c:pt>
                <c:pt idx="37983">
                  <c:v>0.121447</c:v>
                </c:pt>
                <c:pt idx="37984">
                  <c:v>0.11566</c:v>
                </c:pt>
                <c:pt idx="37985">
                  <c:v>0.109898</c:v>
                </c:pt>
                <c:pt idx="37986">
                  <c:v>0.10416599999999999</c:v>
                </c:pt>
                <c:pt idx="37987">
                  <c:v>9.8472699999999996E-2</c:v>
                </c:pt>
                <c:pt idx="37988">
                  <c:v>9.2824599999999993E-2</c:v>
                </c:pt>
                <c:pt idx="37989">
                  <c:v>8.7228600000000003E-2</c:v>
                </c:pt>
                <c:pt idx="37990">
                  <c:v>8.1692000000000001E-2</c:v>
                </c:pt>
                <c:pt idx="37991">
                  <c:v>7.6221899999999995E-2</c:v>
                </c:pt>
                <c:pt idx="37992">
                  <c:v>7.0824999999999999E-2</c:v>
                </c:pt>
                <c:pt idx="37993">
                  <c:v>6.5507999999999997E-2</c:v>
                </c:pt>
                <c:pt idx="37994">
                  <c:v>6.0277299999999999E-2</c:v>
                </c:pt>
                <c:pt idx="37995">
                  <c:v>5.5139100000000003E-2</c:v>
                </c:pt>
                <c:pt idx="37996">
                  <c:v>5.0099299999999999E-2</c:v>
                </c:pt>
                <c:pt idx="37997">
                  <c:v>4.5164000000000003E-2</c:v>
                </c:pt>
                <c:pt idx="37998">
                  <c:v>4.0339E-2</c:v>
                </c:pt>
                <c:pt idx="37999">
                  <c:v>3.5630299999999997E-2</c:v>
                </c:pt>
                <c:pt idx="38000">
                  <c:v>3.1043500000000002E-2</c:v>
                </c:pt>
                <c:pt idx="38001">
                  <c:v>2.6584199999999999E-2</c:v>
                </c:pt>
                <c:pt idx="38002">
                  <c:v>2.22574E-2</c:v>
                </c:pt>
                <c:pt idx="38003">
                  <c:v>1.8068399999999998E-2</c:v>
                </c:pt>
                <c:pt idx="38004">
                  <c:v>1.4022099999999999E-2</c:v>
                </c:pt>
                <c:pt idx="38005">
                  <c:v>1.0123E-2</c:v>
                </c:pt>
                <c:pt idx="38006" formatCode="0.00E+00">
                  <c:v>6.3748299999999997E-3</c:v>
                </c:pt>
                <c:pt idx="38007" formatCode="0.00E+00">
                  <c:v>2.7813400000000002E-3</c:v>
                </c:pt>
                <c:pt idx="38008" formatCode="0.00E+00">
                  <c:v>-6.5368700000000002E-4</c:v>
                </c:pt>
                <c:pt idx="38009" formatCode="0.00E+00">
                  <c:v>-3.9262999999999998E-3</c:v>
                </c:pt>
                <c:pt idx="38010" formatCode="0.00E+00">
                  <c:v>-7.0330100000000001E-3</c:v>
                </c:pt>
                <c:pt idx="38011" formatCode="0.00E+00">
                  <c:v>-9.9708100000000001E-3</c:v>
                </c:pt>
                <c:pt idx="38012">
                  <c:v>-1.2736900000000001E-2</c:v>
                </c:pt>
                <c:pt idx="38013">
                  <c:v>-1.53288E-2</c:v>
                </c:pt>
                <c:pt idx="38014">
                  <c:v>-1.77445E-2</c:v>
                </c:pt>
                <c:pt idx="38015">
                  <c:v>-1.9982300000000001E-2</c:v>
                </c:pt>
                <c:pt idx="38016">
                  <c:v>-2.2040500000000001E-2</c:v>
                </c:pt>
                <c:pt idx="38017">
                  <c:v>-2.3916900000000001E-2</c:v>
                </c:pt>
                <c:pt idx="38018">
                  <c:v>-2.5609799999999999E-2</c:v>
                </c:pt>
                <c:pt idx="38019">
                  <c:v>-2.7117599999999999E-2</c:v>
                </c:pt>
                <c:pt idx="38020">
                  <c:v>-2.8439099999999998E-2</c:v>
                </c:pt>
                <c:pt idx="38021">
                  <c:v>-2.9574799999999998E-2</c:v>
                </c:pt>
                <c:pt idx="38022">
                  <c:v>-3.0525900000000002E-2</c:v>
                </c:pt>
                <c:pt idx="38023">
                  <c:v>-3.12932E-2</c:v>
                </c:pt>
                <c:pt idx="38024">
                  <c:v>-3.1877000000000003E-2</c:v>
                </c:pt>
                <c:pt idx="38025">
                  <c:v>-3.2278099999999997E-2</c:v>
                </c:pt>
                <c:pt idx="38026">
                  <c:v>-3.24978E-2</c:v>
                </c:pt>
                <c:pt idx="38027">
                  <c:v>-3.2537499999999997E-2</c:v>
                </c:pt>
                <c:pt idx="38028">
                  <c:v>-3.2398299999999998E-2</c:v>
                </c:pt>
                <c:pt idx="38029">
                  <c:v>-3.2081899999999997E-2</c:v>
                </c:pt>
                <c:pt idx="38030">
                  <c:v>-3.1590500000000001E-2</c:v>
                </c:pt>
                <c:pt idx="38031">
                  <c:v>-3.09263E-2</c:v>
                </c:pt>
                <c:pt idx="38032">
                  <c:v>-3.00921E-2</c:v>
                </c:pt>
                <c:pt idx="38033">
                  <c:v>-2.9090999999999999E-2</c:v>
                </c:pt>
                <c:pt idx="38034">
                  <c:v>-2.7926300000000001E-2</c:v>
                </c:pt>
                <c:pt idx="38035">
                  <c:v>-2.6601199999999998E-2</c:v>
                </c:pt>
                <c:pt idx="38036">
                  <c:v>-2.5119599999999999E-2</c:v>
                </c:pt>
                <c:pt idx="38037">
                  <c:v>-2.34849E-2</c:v>
                </c:pt>
                <c:pt idx="38038">
                  <c:v>-2.17013E-2</c:v>
                </c:pt>
                <c:pt idx="38039">
                  <c:v>-1.9772999999999999E-2</c:v>
                </c:pt>
                <c:pt idx="38040">
                  <c:v>-1.7704299999999999E-2</c:v>
                </c:pt>
                <c:pt idx="38041">
                  <c:v>-1.54997E-2</c:v>
                </c:pt>
                <c:pt idx="38042">
                  <c:v>-1.3164199999999999E-2</c:v>
                </c:pt>
                <c:pt idx="38043">
                  <c:v>-1.0702700000000001E-2</c:v>
                </c:pt>
                <c:pt idx="38044" formatCode="0.00E+00">
                  <c:v>-8.1207899999999993E-3</c:v>
                </c:pt>
                <c:pt idx="38045" formatCode="0.00E+00">
                  <c:v>-5.4238100000000003E-3</c:v>
                </c:pt>
                <c:pt idx="38046" formatCode="0.00E+00">
                  <c:v>-2.6174599999999998E-3</c:v>
                </c:pt>
                <c:pt idx="38047" formatCode="0.00E+00">
                  <c:v>2.92372E-4</c:v>
                </c:pt>
                <c:pt idx="38048" formatCode="0.00E+00">
                  <c:v>3.2994000000000001E-3</c:v>
                </c:pt>
                <c:pt idx="38049" formatCode="0.00E+00">
                  <c:v>6.3971000000000002E-3</c:v>
                </c:pt>
                <c:pt idx="38050" formatCode="0.00E+00">
                  <c:v>9.5791899999999996E-3</c:v>
                </c:pt>
                <c:pt idx="38051">
                  <c:v>1.28396E-2</c:v>
                </c:pt>
                <c:pt idx="38052">
                  <c:v>1.6172200000000001E-2</c:v>
                </c:pt>
                <c:pt idx="38053">
                  <c:v>1.9570500000000001E-2</c:v>
                </c:pt>
                <c:pt idx="38054">
                  <c:v>2.30279E-2</c:v>
                </c:pt>
                <c:pt idx="38055">
                  <c:v>2.6537700000000001E-2</c:v>
                </c:pt>
                <c:pt idx="38056">
                  <c:v>3.0093100000000001E-2</c:v>
                </c:pt>
                <c:pt idx="38057">
                  <c:v>3.3687300000000003E-2</c:v>
                </c:pt>
                <c:pt idx="38058">
                  <c:v>3.7313300000000001E-2</c:v>
                </c:pt>
                <c:pt idx="38059">
                  <c:v>4.0964300000000002E-2</c:v>
                </c:pt>
                <c:pt idx="38060">
                  <c:v>4.4633300000000001E-2</c:v>
                </c:pt>
                <c:pt idx="38061">
                  <c:v>4.8313599999999998E-2</c:v>
                </c:pt>
                <c:pt idx="38062">
                  <c:v>5.1998500000000003E-2</c:v>
                </c:pt>
                <c:pt idx="38063">
                  <c:v>5.5681399999999999E-2</c:v>
                </c:pt>
                <c:pt idx="38064">
                  <c:v>5.93558E-2</c:v>
                </c:pt>
                <c:pt idx="38065">
                  <c:v>6.3015299999999996E-2</c:v>
                </c:pt>
                <c:pt idx="38066">
                  <c:v>6.6653500000000004E-2</c:v>
                </c:pt>
                <c:pt idx="38067">
                  <c:v>7.0263900000000004E-2</c:v>
                </c:pt>
                <c:pt idx="38068">
                  <c:v>7.3840000000000003E-2</c:v>
                </c:pt>
                <c:pt idx="38069">
                  <c:v>7.73755E-2</c:v>
                </c:pt>
                <c:pt idx="38070">
                  <c:v>8.0864699999999998E-2</c:v>
                </c:pt>
                <c:pt idx="38071">
                  <c:v>8.4301399999999999E-2</c:v>
                </c:pt>
                <c:pt idx="38072">
                  <c:v>8.7679900000000005E-2</c:v>
                </c:pt>
                <c:pt idx="38073">
                  <c:v>9.0994099999999994E-2</c:v>
                </c:pt>
                <c:pt idx="38074">
                  <c:v>9.4238500000000003E-2</c:v>
                </c:pt>
                <c:pt idx="38075">
                  <c:v>9.7407300000000002E-2</c:v>
                </c:pt>
                <c:pt idx="38076">
                  <c:v>0.100495</c:v>
                </c:pt>
                <c:pt idx="38077">
                  <c:v>0.10349700000000001</c:v>
                </c:pt>
                <c:pt idx="38078">
                  <c:v>0.106408</c:v>
                </c:pt>
                <c:pt idx="38079">
                  <c:v>0.109222</c:v>
                </c:pt>
                <c:pt idx="38080">
                  <c:v>0.11193699999999999</c:v>
                </c:pt>
                <c:pt idx="38081">
                  <c:v>0.114547</c:v>
                </c:pt>
                <c:pt idx="38082">
                  <c:v>0.117048</c:v>
                </c:pt>
                <c:pt idx="38083">
                  <c:v>0.119437</c:v>
                </c:pt>
                <c:pt idx="38084">
                  <c:v>0.121709</c:v>
                </c:pt>
                <c:pt idx="38085">
                  <c:v>0.123862</c:v>
                </c:pt>
                <c:pt idx="38086">
                  <c:v>0.125891</c:v>
                </c:pt>
                <c:pt idx="38087">
                  <c:v>0.12779499999999999</c:v>
                </c:pt>
                <c:pt idx="38088">
                  <c:v>0.12957099999999999</c:v>
                </c:pt>
                <c:pt idx="38089">
                  <c:v>0.131216</c:v>
                </c:pt>
                <c:pt idx="38090">
                  <c:v>0.13272900000000001</c:v>
                </c:pt>
                <c:pt idx="38091">
                  <c:v>0.134108</c:v>
                </c:pt>
                <c:pt idx="38092">
                  <c:v>0.135351</c:v>
                </c:pt>
                <c:pt idx="38093">
                  <c:v>0.13645599999999999</c:v>
                </c:pt>
                <c:pt idx="38094">
                  <c:v>0.13742299999999999</c:v>
                </c:pt>
                <c:pt idx="38095">
                  <c:v>0.13825100000000001</c:v>
                </c:pt>
                <c:pt idx="38096">
                  <c:v>0.13893800000000001</c:v>
                </c:pt>
                <c:pt idx="38097">
                  <c:v>0.139486</c:v>
                </c:pt>
                <c:pt idx="38098">
                  <c:v>0.13989299999999999</c:v>
                </c:pt>
                <c:pt idx="38099">
                  <c:v>0.14016000000000001</c:v>
                </c:pt>
                <c:pt idx="38100">
                  <c:v>0.140287</c:v>
                </c:pt>
                <c:pt idx="38101">
                  <c:v>0.14027500000000001</c:v>
                </c:pt>
                <c:pt idx="38102">
                  <c:v>0.140125</c:v>
                </c:pt>
                <c:pt idx="38103">
                  <c:v>0.13983899999999999</c:v>
                </c:pt>
                <c:pt idx="38104">
                  <c:v>0.13941700000000001</c:v>
                </c:pt>
                <c:pt idx="38105">
                  <c:v>0.13886200000000001</c:v>
                </c:pt>
                <c:pt idx="38106">
                  <c:v>0.13817499999999999</c:v>
                </c:pt>
                <c:pt idx="38107">
                  <c:v>0.13735900000000001</c:v>
                </c:pt>
                <c:pt idx="38108">
                  <c:v>0.13641700000000001</c:v>
                </c:pt>
                <c:pt idx="38109">
                  <c:v>0.135351</c:v>
                </c:pt>
                <c:pt idx="38110">
                  <c:v>0.13416400000000001</c:v>
                </c:pt>
                <c:pt idx="38111">
                  <c:v>0.13286000000000001</c:v>
                </c:pt>
                <c:pt idx="38112">
                  <c:v>0.131443</c:v>
                </c:pt>
                <c:pt idx="38113">
                  <c:v>0.129917</c:v>
                </c:pt>
                <c:pt idx="38114">
                  <c:v>0.12828500000000001</c:v>
                </c:pt>
                <c:pt idx="38115">
                  <c:v>0.126551</c:v>
                </c:pt>
                <c:pt idx="38116">
                  <c:v>0.124719</c:v>
                </c:pt>
                <c:pt idx="38117">
                  <c:v>0.122794</c:v>
                </c:pt>
                <c:pt idx="38118">
                  <c:v>0.120782</c:v>
                </c:pt>
                <c:pt idx="38119">
                  <c:v>0.118687</c:v>
                </c:pt>
                <c:pt idx="38120">
                  <c:v>0.11651499999999999</c:v>
                </c:pt>
                <c:pt idx="38121">
                  <c:v>0.114272</c:v>
                </c:pt>
                <c:pt idx="38122">
                  <c:v>0.11196200000000001</c:v>
                </c:pt>
                <c:pt idx="38123">
                  <c:v>0.10958900000000001</c:v>
                </c:pt>
                <c:pt idx="38124">
                  <c:v>0.10716100000000001</c:v>
                </c:pt>
                <c:pt idx="38125">
                  <c:v>0.104683</c:v>
                </c:pt>
                <c:pt idx="38126">
                  <c:v>0.10216</c:v>
                </c:pt>
                <c:pt idx="38127">
                  <c:v>9.9598900000000004E-2</c:v>
                </c:pt>
                <c:pt idx="38128">
                  <c:v>9.7004300000000002E-2</c:v>
                </c:pt>
                <c:pt idx="38129">
                  <c:v>9.4382900000000006E-2</c:v>
                </c:pt>
                <c:pt idx="38130">
                  <c:v>9.1740799999999997E-2</c:v>
                </c:pt>
                <c:pt idx="38131">
                  <c:v>8.9083999999999997E-2</c:v>
                </c:pt>
                <c:pt idx="38132">
                  <c:v>8.6418599999999998E-2</c:v>
                </c:pt>
                <c:pt idx="38133">
                  <c:v>8.3750400000000003E-2</c:v>
                </c:pt>
                <c:pt idx="38134">
                  <c:v>8.1085500000000005E-2</c:v>
                </c:pt>
                <c:pt idx="38135">
                  <c:v>7.8429899999999997E-2</c:v>
                </c:pt>
                <c:pt idx="38136">
                  <c:v>7.5789700000000002E-2</c:v>
                </c:pt>
                <c:pt idx="38137">
                  <c:v>7.3171100000000003E-2</c:v>
                </c:pt>
                <c:pt idx="38138">
                  <c:v>7.0580000000000004E-2</c:v>
                </c:pt>
                <c:pt idx="38139">
                  <c:v>6.8021999999999999E-2</c:v>
                </c:pt>
                <c:pt idx="38140">
                  <c:v>6.5503000000000006E-2</c:v>
                </c:pt>
                <c:pt idx="38141">
                  <c:v>6.3029299999999996E-2</c:v>
                </c:pt>
                <c:pt idx="38142">
                  <c:v>6.06072E-2</c:v>
                </c:pt>
                <c:pt idx="38143">
                  <c:v>5.8242200000000001E-2</c:v>
                </c:pt>
                <c:pt idx="38144">
                  <c:v>5.5939599999999999E-2</c:v>
                </c:pt>
                <c:pt idx="38145">
                  <c:v>5.3705200000000002E-2</c:v>
                </c:pt>
                <c:pt idx="38146">
                  <c:v>5.15445E-2</c:v>
                </c:pt>
                <c:pt idx="38147">
                  <c:v>4.9462899999999997E-2</c:v>
                </c:pt>
                <c:pt idx="38148">
                  <c:v>4.7465500000000001E-2</c:v>
                </c:pt>
                <c:pt idx="38149">
                  <c:v>4.5557E-2</c:v>
                </c:pt>
                <c:pt idx="38150">
                  <c:v>4.3742099999999999E-2</c:v>
                </c:pt>
                <c:pt idx="38151">
                  <c:v>4.2025600000000003E-2</c:v>
                </c:pt>
                <c:pt idx="38152">
                  <c:v>4.0411700000000002E-2</c:v>
                </c:pt>
                <c:pt idx="38153">
                  <c:v>3.8904300000000003E-2</c:v>
                </c:pt>
                <c:pt idx="38154">
                  <c:v>3.7507199999999997E-2</c:v>
                </c:pt>
                <c:pt idx="38155">
                  <c:v>3.6224100000000002E-2</c:v>
                </c:pt>
                <c:pt idx="38156">
                  <c:v>3.5059100000000003E-2</c:v>
                </c:pt>
                <c:pt idx="38157">
                  <c:v>3.4015999999999998E-2</c:v>
                </c:pt>
                <c:pt idx="38158">
                  <c:v>3.3098599999999999E-2</c:v>
                </c:pt>
                <c:pt idx="38159">
                  <c:v>3.2308999999999997E-2</c:v>
                </c:pt>
                <c:pt idx="38160">
                  <c:v>3.1648900000000001E-2</c:v>
                </c:pt>
                <c:pt idx="38161">
                  <c:v>3.1120700000000001E-2</c:v>
                </c:pt>
                <c:pt idx="38162">
                  <c:v>3.07265E-2</c:v>
                </c:pt>
                <c:pt idx="38163">
                  <c:v>3.0467899999999999E-2</c:v>
                </c:pt>
                <c:pt idx="38164">
                  <c:v>3.03462E-2</c:v>
                </c:pt>
                <c:pt idx="38165">
                  <c:v>3.0362500000000001E-2</c:v>
                </c:pt>
                <c:pt idx="38166">
                  <c:v>3.0517499999999999E-2</c:v>
                </c:pt>
                <c:pt idx="38167">
                  <c:v>3.08118E-2</c:v>
                </c:pt>
                <c:pt idx="38168">
                  <c:v>3.1245599999999998E-2</c:v>
                </c:pt>
                <c:pt idx="38169">
                  <c:v>3.1818800000000001E-2</c:v>
                </c:pt>
                <c:pt idx="38170">
                  <c:v>3.25311E-2</c:v>
                </c:pt>
                <c:pt idx="38171">
                  <c:v>3.3381800000000003E-2</c:v>
                </c:pt>
                <c:pt idx="38172">
                  <c:v>3.43696E-2</c:v>
                </c:pt>
                <c:pt idx="38173">
                  <c:v>3.5493400000000001E-2</c:v>
                </c:pt>
                <c:pt idx="38174">
                  <c:v>3.6751800000000001E-2</c:v>
                </c:pt>
                <c:pt idx="38175">
                  <c:v>3.8143299999999998E-2</c:v>
                </c:pt>
                <c:pt idx="38176">
                  <c:v>3.9665800000000001E-2</c:v>
                </c:pt>
                <c:pt idx="38177">
                  <c:v>4.1317E-2</c:v>
                </c:pt>
                <c:pt idx="38178">
                  <c:v>4.3094199999999999E-2</c:v>
                </c:pt>
                <c:pt idx="38179">
                  <c:v>4.4995E-2</c:v>
                </c:pt>
                <c:pt idx="38180">
                  <c:v>4.7016599999999999E-2</c:v>
                </c:pt>
                <c:pt idx="38181">
                  <c:v>4.9156100000000001E-2</c:v>
                </c:pt>
                <c:pt idx="38182">
                  <c:v>5.1409799999999999E-2</c:v>
                </c:pt>
                <c:pt idx="38183">
                  <c:v>5.37744E-2</c:v>
                </c:pt>
                <c:pt idx="38184">
                  <c:v>5.62461E-2</c:v>
                </c:pt>
                <c:pt idx="38185">
                  <c:v>5.8820999999999998E-2</c:v>
                </c:pt>
                <c:pt idx="38186">
                  <c:v>6.1494600000000003E-2</c:v>
                </c:pt>
                <c:pt idx="38187">
                  <c:v>6.4262399999999997E-2</c:v>
                </c:pt>
                <c:pt idx="38188">
                  <c:v>6.7119799999999993E-2</c:v>
                </c:pt>
                <c:pt idx="38189">
                  <c:v>7.0062100000000002E-2</c:v>
                </c:pt>
                <c:pt idx="38190">
                  <c:v>7.3084300000000005E-2</c:v>
                </c:pt>
                <c:pt idx="38191">
                  <c:v>7.6181100000000002E-2</c:v>
                </c:pt>
                <c:pt idx="38192">
                  <c:v>7.9346799999999995E-2</c:v>
                </c:pt>
                <c:pt idx="38193">
                  <c:v>8.2575399999999993E-2</c:v>
                </c:pt>
                <c:pt idx="38194">
                  <c:v>8.5861099999999996E-2</c:v>
                </c:pt>
                <c:pt idx="38195">
                  <c:v>8.9197899999999997E-2</c:v>
                </c:pt>
                <c:pt idx="38196">
                  <c:v>9.2579999999999996E-2</c:v>
                </c:pt>
                <c:pt idx="38197">
                  <c:v>9.6001299999999998E-2</c:v>
                </c:pt>
                <c:pt idx="38198">
                  <c:v>9.9455799999999997E-2</c:v>
                </c:pt>
                <c:pt idx="38199">
                  <c:v>0.102937</c:v>
                </c:pt>
                <c:pt idx="38200">
                  <c:v>0.10643900000000001</c:v>
                </c:pt>
                <c:pt idx="38201">
                  <c:v>0.109954</c:v>
                </c:pt>
                <c:pt idx="38202">
                  <c:v>0.11347699999999999</c:v>
                </c:pt>
                <c:pt idx="38203">
                  <c:v>0.11700099999999999</c:v>
                </c:pt>
                <c:pt idx="38204">
                  <c:v>0.120519</c:v>
                </c:pt>
                <c:pt idx="38205">
                  <c:v>0.124025</c:v>
                </c:pt>
                <c:pt idx="38206">
                  <c:v>0.12751100000000001</c:v>
                </c:pt>
                <c:pt idx="38207">
                  <c:v>0.13097200000000001</c:v>
                </c:pt>
                <c:pt idx="38208">
                  <c:v>0.13440199999999999</c:v>
                </c:pt>
                <c:pt idx="38209">
                  <c:v>0.137792</c:v>
                </c:pt>
                <c:pt idx="38210">
                  <c:v>0.14113800000000001</c:v>
                </c:pt>
                <c:pt idx="38211">
                  <c:v>0.144432</c:v>
                </c:pt>
                <c:pt idx="38212">
                  <c:v>0.14766899999999999</c:v>
                </c:pt>
                <c:pt idx="38213">
                  <c:v>0.150843</c:v>
                </c:pt>
                <c:pt idx="38214">
                  <c:v>0.153947</c:v>
                </c:pt>
                <c:pt idx="38215">
                  <c:v>0.156976</c:v>
                </c:pt>
                <c:pt idx="38216">
                  <c:v>0.15992400000000001</c:v>
                </c:pt>
                <c:pt idx="38217">
                  <c:v>0.16278400000000001</c:v>
                </c:pt>
                <c:pt idx="38218">
                  <c:v>0.165551</c:v>
                </c:pt>
                <c:pt idx="38219">
                  <c:v>0.16822000000000001</c:v>
                </c:pt>
                <c:pt idx="38220">
                  <c:v>0.17078399999999999</c:v>
                </c:pt>
                <c:pt idx="38221">
                  <c:v>0.173238</c:v>
                </c:pt>
                <c:pt idx="38222">
                  <c:v>0.17557800000000001</c:v>
                </c:pt>
                <c:pt idx="38223">
                  <c:v>0.17779700000000001</c:v>
                </c:pt>
                <c:pt idx="38224">
                  <c:v>0.179892</c:v>
                </c:pt>
                <c:pt idx="38225">
                  <c:v>0.18185899999999999</c:v>
                </c:pt>
                <c:pt idx="38226">
                  <c:v>0.18369199999999999</c:v>
                </c:pt>
                <c:pt idx="38227">
                  <c:v>0.185388</c:v>
                </c:pt>
                <c:pt idx="38228">
                  <c:v>0.186943</c:v>
                </c:pt>
                <c:pt idx="38229">
                  <c:v>0.18835399999999999</c:v>
                </c:pt>
                <c:pt idx="38230">
                  <c:v>0.18961600000000001</c:v>
                </c:pt>
                <c:pt idx="38231">
                  <c:v>0.19072600000000001</c:v>
                </c:pt>
                <c:pt idx="38232">
                  <c:v>0.19168099999999999</c:v>
                </c:pt>
                <c:pt idx="38233">
                  <c:v>0.19247900000000001</c:v>
                </c:pt>
                <c:pt idx="38234">
                  <c:v>0.19311700000000001</c:v>
                </c:pt>
                <c:pt idx="38235">
                  <c:v>0.19359199999999999</c:v>
                </c:pt>
                <c:pt idx="38236">
                  <c:v>0.19390399999999999</c:v>
                </c:pt>
                <c:pt idx="38237">
                  <c:v>0.194049</c:v>
                </c:pt>
                <c:pt idx="38238">
                  <c:v>0.194026</c:v>
                </c:pt>
                <c:pt idx="38239">
                  <c:v>0.19383300000000001</c:v>
                </c:pt>
                <c:pt idx="38240">
                  <c:v>0.19347</c:v>
                </c:pt>
                <c:pt idx="38241">
                  <c:v>0.192935</c:v>
                </c:pt>
                <c:pt idx="38242">
                  <c:v>0.19222800000000001</c:v>
                </c:pt>
                <c:pt idx="38243">
                  <c:v>0.19134899999999999</c:v>
                </c:pt>
                <c:pt idx="38244">
                  <c:v>0.19029699999999999</c:v>
                </c:pt>
                <c:pt idx="38245">
                  <c:v>0.18907399999999999</c:v>
                </c:pt>
                <c:pt idx="38246">
                  <c:v>0.18767900000000001</c:v>
                </c:pt>
                <c:pt idx="38247">
                  <c:v>0.186113</c:v>
                </c:pt>
                <c:pt idx="38248">
                  <c:v>0.18437899999999999</c:v>
                </c:pt>
                <c:pt idx="38249">
                  <c:v>0.182476</c:v>
                </c:pt>
                <c:pt idx="38250">
                  <c:v>0.18040700000000001</c:v>
                </c:pt>
                <c:pt idx="38251">
                  <c:v>0.178173</c:v>
                </c:pt>
                <c:pt idx="38252">
                  <c:v>0.17577599999999999</c:v>
                </c:pt>
                <c:pt idx="38253">
                  <c:v>0.17322000000000001</c:v>
                </c:pt>
                <c:pt idx="38254">
                  <c:v>0.17050699999999999</c:v>
                </c:pt>
                <c:pt idx="38255">
                  <c:v>0.16763900000000001</c:v>
                </c:pt>
                <c:pt idx="38256">
                  <c:v>0.16461999999999999</c:v>
                </c:pt>
                <c:pt idx="38257">
                  <c:v>0.16145100000000001</c:v>
                </c:pt>
                <c:pt idx="38258">
                  <c:v>0.158137</c:v>
                </c:pt>
                <c:pt idx="38259">
                  <c:v>0.15468100000000001</c:v>
                </c:pt>
                <c:pt idx="38260">
                  <c:v>0.151087</c:v>
                </c:pt>
                <c:pt idx="38261">
                  <c:v>0.14735799999999999</c:v>
                </c:pt>
                <c:pt idx="38262">
                  <c:v>0.14349999999999999</c:v>
                </c:pt>
                <c:pt idx="38263">
                  <c:v>0.139517</c:v>
                </c:pt>
                <c:pt idx="38264">
                  <c:v>0.13541300000000001</c:v>
                </c:pt>
                <c:pt idx="38265">
                  <c:v>0.131193</c:v>
                </c:pt>
                <c:pt idx="38266">
                  <c:v>0.126862</c:v>
                </c:pt>
                <c:pt idx="38267">
                  <c:v>0.12242500000000001</c:v>
                </c:pt>
                <c:pt idx="38268">
                  <c:v>0.11788800000000001</c:v>
                </c:pt>
                <c:pt idx="38269">
                  <c:v>0.113256</c:v>
                </c:pt>
                <c:pt idx="38270">
                  <c:v>0.10853400000000001</c:v>
                </c:pt>
                <c:pt idx="38271">
                  <c:v>0.103729</c:v>
                </c:pt>
                <c:pt idx="38272">
                  <c:v>9.8845100000000005E-2</c:v>
                </c:pt>
                <c:pt idx="38273">
                  <c:v>9.3889299999999995E-2</c:v>
                </c:pt>
                <c:pt idx="38274">
                  <c:v>8.8867199999999993E-2</c:v>
                </c:pt>
                <c:pt idx="38275">
                  <c:v>8.3785100000000001E-2</c:v>
                </c:pt>
                <c:pt idx="38276">
                  <c:v>7.8648999999999997E-2</c:v>
                </c:pt>
                <c:pt idx="38277">
                  <c:v>7.34649E-2</c:v>
                </c:pt>
                <c:pt idx="38278">
                  <c:v>6.82392E-2</c:v>
                </c:pt>
                <c:pt idx="38279">
                  <c:v>6.2978000000000006E-2</c:v>
                </c:pt>
                <c:pt idx="38280">
                  <c:v>5.7687799999999997E-2</c:v>
                </c:pt>
                <c:pt idx="38281">
                  <c:v>5.23746E-2</c:v>
                </c:pt>
                <c:pt idx="38282">
                  <c:v>4.7044900000000001E-2</c:v>
                </c:pt>
                <c:pt idx="38283">
                  <c:v>4.1704900000000003E-2</c:v>
                </c:pt>
                <c:pt idx="38284">
                  <c:v>3.6360999999999997E-2</c:v>
                </c:pt>
                <c:pt idx="38285">
                  <c:v>3.10198E-2</c:v>
                </c:pt>
                <c:pt idx="38286">
                  <c:v>2.5687600000000001E-2</c:v>
                </c:pt>
                <c:pt idx="38287">
                  <c:v>2.0370200000000002E-2</c:v>
                </c:pt>
                <c:pt idx="38288">
                  <c:v>1.5073599999999999E-2</c:v>
                </c:pt>
                <c:pt idx="38289" formatCode="0.00E+00">
                  <c:v>9.8041799999999991E-3</c:v>
                </c:pt>
                <c:pt idx="38290" formatCode="0.00E+00">
                  <c:v>4.5682300000000004E-3</c:v>
                </c:pt>
                <c:pt idx="38291" formatCode="0.00E+00">
                  <c:v>-6.2811599999999996E-4</c:v>
                </c:pt>
                <c:pt idx="38292" formatCode="0.00E+00">
                  <c:v>-5.7786599999999997E-3</c:v>
                </c:pt>
                <c:pt idx="38293">
                  <c:v>-1.08772E-2</c:v>
                </c:pt>
                <c:pt idx="38294">
                  <c:v>-1.59177E-2</c:v>
                </c:pt>
                <c:pt idx="38295">
                  <c:v>-2.0894300000000001E-2</c:v>
                </c:pt>
                <c:pt idx="38296">
                  <c:v>-2.5801299999999999E-2</c:v>
                </c:pt>
                <c:pt idx="38297">
                  <c:v>-3.0633500000000001E-2</c:v>
                </c:pt>
                <c:pt idx="38298">
                  <c:v>-3.5385E-2</c:v>
                </c:pt>
                <c:pt idx="38299">
                  <c:v>-4.0049800000000003E-2</c:v>
                </c:pt>
                <c:pt idx="38300">
                  <c:v>-4.4621800000000003E-2</c:v>
                </c:pt>
                <c:pt idx="38301">
                  <c:v>-4.9095300000000001E-2</c:v>
                </c:pt>
                <c:pt idx="38302">
                  <c:v>-5.3465100000000002E-2</c:v>
                </c:pt>
                <c:pt idx="38303">
                  <c:v>-5.7726800000000002E-2</c:v>
                </c:pt>
                <c:pt idx="38304">
                  <c:v>-6.1876100000000003E-2</c:v>
                </c:pt>
                <c:pt idx="38305">
                  <c:v>-6.5908300000000003E-2</c:v>
                </c:pt>
                <c:pt idx="38306">
                  <c:v>-6.9818900000000003E-2</c:v>
                </c:pt>
                <c:pt idx="38307">
                  <c:v>-7.3603799999999997E-2</c:v>
                </c:pt>
                <c:pt idx="38308">
                  <c:v>-7.7259099999999997E-2</c:v>
                </c:pt>
                <c:pt idx="38309">
                  <c:v>-8.07808E-2</c:v>
                </c:pt>
                <c:pt idx="38310">
                  <c:v>-8.4165599999999993E-2</c:v>
                </c:pt>
                <c:pt idx="38311">
                  <c:v>-8.7410199999999993E-2</c:v>
                </c:pt>
                <c:pt idx="38312">
                  <c:v>-9.0511099999999997E-2</c:v>
                </c:pt>
                <c:pt idx="38313">
                  <c:v>-9.3465300000000001E-2</c:v>
                </c:pt>
                <c:pt idx="38314">
                  <c:v>-9.6269800000000003E-2</c:v>
                </c:pt>
                <c:pt idx="38315">
                  <c:v>-9.8922200000000002E-2</c:v>
                </c:pt>
                <c:pt idx="38316">
                  <c:v>-0.10142</c:v>
                </c:pt>
                <c:pt idx="38317">
                  <c:v>-0.10376199999999999</c:v>
                </c:pt>
                <c:pt idx="38318">
                  <c:v>-0.105945</c:v>
                </c:pt>
                <c:pt idx="38319">
                  <c:v>-0.10796799999999999</c:v>
                </c:pt>
                <c:pt idx="38320">
                  <c:v>-0.109829</c:v>
                </c:pt>
                <c:pt idx="38321">
                  <c:v>-0.111528</c:v>
                </c:pt>
                <c:pt idx="38322">
                  <c:v>-0.113063</c:v>
                </c:pt>
                <c:pt idx="38323">
                  <c:v>-0.11443300000000001</c:v>
                </c:pt>
                <c:pt idx="38324">
                  <c:v>-0.115636</c:v>
                </c:pt>
                <c:pt idx="38325">
                  <c:v>-0.116674</c:v>
                </c:pt>
                <c:pt idx="38326">
                  <c:v>-0.117545</c:v>
                </c:pt>
                <c:pt idx="38327">
                  <c:v>-0.11824999999999999</c:v>
                </c:pt>
                <c:pt idx="38328">
                  <c:v>-0.118788</c:v>
                </c:pt>
                <c:pt idx="38329">
                  <c:v>-0.119161</c:v>
                </c:pt>
                <c:pt idx="38330">
                  <c:v>-0.119367</c:v>
                </c:pt>
                <c:pt idx="38331">
                  <c:v>-0.119409</c:v>
                </c:pt>
                <c:pt idx="38332">
                  <c:v>-0.119287</c:v>
                </c:pt>
                <c:pt idx="38333">
                  <c:v>-0.119002</c:v>
                </c:pt>
                <c:pt idx="38334">
                  <c:v>-0.11855599999999999</c:v>
                </c:pt>
                <c:pt idx="38335">
                  <c:v>-0.117951</c:v>
                </c:pt>
                <c:pt idx="38336">
                  <c:v>-0.117188</c:v>
                </c:pt>
                <c:pt idx="38337">
                  <c:v>-0.11627</c:v>
                </c:pt>
                <c:pt idx="38338">
                  <c:v>-0.11519600000000001</c:v>
                </c:pt>
                <c:pt idx="38339">
                  <c:v>-0.11397</c:v>
                </c:pt>
                <c:pt idx="38340">
                  <c:v>-0.112594</c:v>
                </c:pt>
                <c:pt idx="38341">
                  <c:v>-0.11107300000000001</c:v>
                </c:pt>
                <c:pt idx="38342">
                  <c:v>-0.10940800000000001</c:v>
                </c:pt>
                <c:pt idx="38343">
                  <c:v>-0.107602</c:v>
                </c:pt>
                <c:pt idx="38344">
                  <c:v>-0.10566</c:v>
                </c:pt>
                <c:pt idx="38345">
                  <c:v>-0.103585</c:v>
                </c:pt>
                <c:pt idx="38346">
                  <c:v>-0.101379</c:v>
                </c:pt>
                <c:pt idx="38347">
                  <c:v>-9.9047800000000005E-2</c:v>
                </c:pt>
                <c:pt idx="38348">
                  <c:v>-9.6594399999999997E-2</c:v>
                </c:pt>
                <c:pt idx="38349">
                  <c:v>-9.4023200000000001E-2</c:v>
                </c:pt>
                <c:pt idx="38350">
                  <c:v>-9.1338199999999994E-2</c:v>
                </c:pt>
                <c:pt idx="38351">
                  <c:v>-8.8543899999999995E-2</c:v>
                </c:pt>
                <c:pt idx="38352">
                  <c:v>-8.5644600000000001E-2</c:v>
                </c:pt>
                <c:pt idx="38353">
                  <c:v>-8.2645099999999999E-2</c:v>
                </c:pt>
                <c:pt idx="38354">
                  <c:v>-7.9550099999999999E-2</c:v>
                </c:pt>
                <c:pt idx="38355">
                  <c:v>-7.6364500000000002E-2</c:v>
                </c:pt>
                <c:pt idx="38356">
                  <c:v>-7.3092900000000002E-2</c:v>
                </c:pt>
                <c:pt idx="38357">
                  <c:v>-6.9740099999999999E-2</c:v>
                </c:pt>
                <c:pt idx="38358">
                  <c:v>-6.6311099999999998E-2</c:v>
                </c:pt>
                <c:pt idx="38359">
                  <c:v>-6.2810900000000003E-2</c:v>
                </c:pt>
                <c:pt idx="38360">
                  <c:v>-5.9244199999999997E-2</c:v>
                </c:pt>
                <c:pt idx="38361">
                  <c:v>-5.5615900000000003E-2</c:v>
                </c:pt>
                <c:pt idx="38362">
                  <c:v>-5.1931100000000001E-2</c:v>
                </c:pt>
                <c:pt idx="38363">
                  <c:v>-4.8194899999999999E-2</c:v>
                </c:pt>
                <c:pt idx="38364">
                  <c:v>-4.4412399999999998E-2</c:v>
                </c:pt>
                <c:pt idx="38365">
                  <c:v>-4.0588800000000001E-2</c:v>
                </c:pt>
                <c:pt idx="38366">
                  <c:v>-3.6729199999999997E-2</c:v>
                </c:pt>
                <c:pt idx="38367">
                  <c:v>-3.2838699999999998E-2</c:v>
                </c:pt>
                <c:pt idx="38368">
                  <c:v>-2.89226E-2</c:v>
                </c:pt>
                <c:pt idx="38369">
                  <c:v>-2.4986100000000001E-2</c:v>
                </c:pt>
                <c:pt idx="38370">
                  <c:v>-2.1034199999999999E-2</c:v>
                </c:pt>
                <c:pt idx="38371">
                  <c:v>-1.7071699999999999E-2</c:v>
                </c:pt>
                <c:pt idx="38372">
                  <c:v>-1.3103399999999999E-2</c:v>
                </c:pt>
                <c:pt idx="38373" formatCode="0.00E+00">
                  <c:v>-9.1344900000000003E-3</c:v>
                </c:pt>
                <c:pt idx="38374" formatCode="0.00E+00">
                  <c:v>-5.1699099999999998E-3</c:v>
                </c:pt>
                <c:pt idx="38375" formatCode="0.00E+00">
                  <c:v>-1.21462E-3</c:v>
                </c:pt>
                <c:pt idx="38376" formatCode="0.00E+00">
                  <c:v>2.7266E-3</c:v>
                </c:pt>
                <c:pt idx="38377" formatCode="0.00E+00">
                  <c:v>6.6490200000000003E-3</c:v>
                </c:pt>
                <c:pt idx="38378">
                  <c:v>1.0547900000000001E-2</c:v>
                </c:pt>
                <c:pt idx="38379">
                  <c:v>1.4418800000000001E-2</c:v>
                </c:pt>
                <c:pt idx="38380">
                  <c:v>1.8257099999999998E-2</c:v>
                </c:pt>
                <c:pt idx="38381">
                  <c:v>2.20588E-2</c:v>
                </c:pt>
                <c:pt idx="38382">
                  <c:v>2.5819700000000001E-2</c:v>
                </c:pt>
                <c:pt idx="38383">
                  <c:v>2.9535599999999999E-2</c:v>
                </c:pt>
                <c:pt idx="38384">
                  <c:v>3.3202500000000003E-2</c:v>
                </c:pt>
                <c:pt idx="38385">
                  <c:v>3.6816399999999999E-2</c:v>
                </c:pt>
                <c:pt idx="38386">
                  <c:v>4.0373399999999997E-2</c:v>
                </c:pt>
                <c:pt idx="38387">
                  <c:v>4.38698E-2</c:v>
                </c:pt>
                <c:pt idx="38388">
                  <c:v>4.7302499999999997E-2</c:v>
                </c:pt>
                <c:pt idx="38389">
                  <c:v>5.0667900000000002E-2</c:v>
                </c:pt>
                <c:pt idx="38390">
                  <c:v>5.3962900000000001E-2</c:v>
                </c:pt>
                <c:pt idx="38391">
                  <c:v>5.7184199999999998E-2</c:v>
                </c:pt>
                <c:pt idx="38392">
                  <c:v>6.0328899999999998E-2</c:v>
                </c:pt>
                <c:pt idx="38393">
                  <c:v>6.3394300000000001E-2</c:v>
                </c:pt>
                <c:pt idx="38394">
                  <c:v>6.6378000000000006E-2</c:v>
                </c:pt>
                <c:pt idx="38395">
                  <c:v>6.92773E-2</c:v>
                </c:pt>
                <c:pt idx="38396">
                  <c:v>7.2090199999999993E-2</c:v>
                </c:pt>
                <c:pt idx="38397">
                  <c:v>7.4814199999999997E-2</c:v>
                </c:pt>
                <c:pt idx="38398">
                  <c:v>7.7447600000000005E-2</c:v>
                </c:pt>
                <c:pt idx="38399">
                  <c:v>7.9988500000000004E-2</c:v>
                </c:pt>
                <c:pt idx="38400">
                  <c:v>8.2434999999999994E-2</c:v>
                </c:pt>
                <c:pt idx="38401">
                  <c:v>8.4785399999999997E-2</c:v>
                </c:pt>
                <c:pt idx="38402">
                  <c:v>8.7038199999999996E-2</c:v>
                </c:pt>
                <c:pt idx="38403">
                  <c:v>8.9191900000000005E-2</c:v>
                </c:pt>
                <c:pt idx="38404">
                  <c:v>9.1245699999999999E-2</c:v>
                </c:pt>
                <c:pt idx="38405">
                  <c:v>9.3198799999999998E-2</c:v>
                </c:pt>
                <c:pt idx="38406">
                  <c:v>9.5050300000000004E-2</c:v>
                </c:pt>
                <c:pt idx="38407">
                  <c:v>9.6799700000000002E-2</c:v>
                </c:pt>
                <c:pt idx="38408">
                  <c:v>9.8446800000000001E-2</c:v>
                </c:pt>
                <c:pt idx="38409">
                  <c:v>9.9991700000000003E-2</c:v>
                </c:pt>
                <c:pt idx="38410">
                  <c:v>0.101435</c:v>
                </c:pt>
                <c:pt idx="38411">
                  <c:v>0.10277500000000001</c:v>
                </c:pt>
                <c:pt idx="38412">
                  <c:v>0.104015</c:v>
                </c:pt>
                <c:pt idx="38413">
                  <c:v>0.105152</c:v>
                </c:pt>
                <c:pt idx="38414">
                  <c:v>0.10618900000000001</c:v>
                </c:pt>
                <c:pt idx="38415">
                  <c:v>0.107125</c:v>
                </c:pt>
                <c:pt idx="38416">
                  <c:v>0.107961</c:v>
                </c:pt>
                <c:pt idx="38417">
                  <c:v>0.108699</c:v>
                </c:pt>
                <c:pt idx="38418">
                  <c:v>0.10934000000000001</c:v>
                </c:pt>
                <c:pt idx="38419">
                  <c:v>0.109885</c:v>
                </c:pt>
                <c:pt idx="38420">
                  <c:v>0.110335</c:v>
                </c:pt>
                <c:pt idx="38421">
                  <c:v>0.110691</c:v>
                </c:pt>
                <c:pt idx="38422">
                  <c:v>0.110956</c:v>
                </c:pt>
                <c:pt idx="38423">
                  <c:v>0.11113099999999999</c:v>
                </c:pt>
                <c:pt idx="38424">
                  <c:v>0.111217</c:v>
                </c:pt>
                <c:pt idx="38425">
                  <c:v>0.111217</c:v>
                </c:pt>
                <c:pt idx="38426">
                  <c:v>0.111133</c:v>
                </c:pt>
                <c:pt idx="38427">
                  <c:v>0.110967</c:v>
                </c:pt>
                <c:pt idx="38428">
                  <c:v>0.110721</c:v>
                </c:pt>
                <c:pt idx="38429">
                  <c:v>0.110397</c:v>
                </c:pt>
                <c:pt idx="38430">
                  <c:v>0.109998</c:v>
                </c:pt>
                <c:pt idx="38431">
                  <c:v>0.109525</c:v>
                </c:pt>
                <c:pt idx="38432">
                  <c:v>0.108982</c:v>
                </c:pt>
                <c:pt idx="38433">
                  <c:v>0.108371</c:v>
                </c:pt>
                <c:pt idx="38434">
                  <c:v>0.107693</c:v>
                </c:pt>
                <c:pt idx="38435">
                  <c:v>0.10695300000000001</c:v>
                </c:pt>
                <c:pt idx="38436">
                  <c:v>0.106152</c:v>
                </c:pt>
                <c:pt idx="38437">
                  <c:v>0.105292</c:v>
                </c:pt>
                <c:pt idx="38438">
                  <c:v>0.104377</c:v>
                </c:pt>
                <c:pt idx="38439">
                  <c:v>0.103409</c:v>
                </c:pt>
                <c:pt idx="38440">
                  <c:v>0.102391</c:v>
                </c:pt>
                <c:pt idx="38441">
                  <c:v>0.101325</c:v>
                </c:pt>
                <c:pt idx="38442">
                  <c:v>0.100214</c:v>
                </c:pt>
                <c:pt idx="38443">
                  <c:v>9.9060400000000007E-2</c:v>
                </c:pt>
                <c:pt idx="38444">
                  <c:v>9.7867499999999996E-2</c:v>
                </c:pt>
                <c:pt idx="38445">
                  <c:v>9.6637600000000004E-2</c:v>
                </c:pt>
                <c:pt idx="38446">
                  <c:v>9.5373299999999994E-2</c:v>
                </c:pt>
                <c:pt idx="38447">
                  <c:v>9.4077099999999997E-2</c:v>
                </c:pt>
                <c:pt idx="38448">
                  <c:v>9.2751700000000006E-2</c:v>
                </c:pt>
                <c:pt idx="38449">
                  <c:v>9.1399800000000003E-2</c:v>
                </c:pt>
                <c:pt idx="38450">
                  <c:v>9.0023900000000004E-2</c:v>
                </c:pt>
                <c:pt idx="38451">
                  <c:v>8.8626300000000005E-2</c:v>
                </c:pt>
                <c:pt idx="38452">
                  <c:v>8.7209400000000006E-2</c:v>
                </c:pt>
                <c:pt idx="38453">
                  <c:v>8.5775400000000002E-2</c:v>
                </c:pt>
                <c:pt idx="38454">
                  <c:v>8.4326700000000004E-2</c:v>
                </c:pt>
                <c:pt idx="38455">
                  <c:v>8.2865599999999998E-2</c:v>
                </c:pt>
                <c:pt idx="38456">
                  <c:v>8.1394400000000006E-2</c:v>
                </c:pt>
                <c:pt idx="38457">
                  <c:v>7.9915100000000003E-2</c:v>
                </c:pt>
                <c:pt idx="38458">
                  <c:v>7.8429499999999999E-2</c:v>
                </c:pt>
                <c:pt idx="38459">
                  <c:v>7.6939599999999997E-2</c:v>
                </c:pt>
                <c:pt idx="38460">
                  <c:v>7.5447399999999998E-2</c:v>
                </c:pt>
                <c:pt idx="38461">
                  <c:v>7.3954699999999998E-2</c:v>
                </c:pt>
                <c:pt idx="38462">
                  <c:v>7.2463200000000005E-2</c:v>
                </c:pt>
                <c:pt idx="38463">
                  <c:v>7.0974499999999996E-2</c:v>
                </c:pt>
                <c:pt idx="38464">
                  <c:v>6.9490200000000002E-2</c:v>
                </c:pt>
                <c:pt idx="38465">
                  <c:v>6.8011600000000005E-2</c:v>
                </c:pt>
                <c:pt idx="38466">
                  <c:v>6.6540000000000002E-2</c:v>
                </c:pt>
                <c:pt idx="38467">
                  <c:v>6.5076700000000001E-2</c:v>
                </c:pt>
                <c:pt idx="38468">
                  <c:v>6.3622600000000001E-2</c:v>
                </c:pt>
                <c:pt idx="38469">
                  <c:v>6.2178700000000003E-2</c:v>
                </c:pt>
                <c:pt idx="38470">
                  <c:v>6.0746099999999997E-2</c:v>
                </c:pt>
                <c:pt idx="38471">
                  <c:v>5.9325299999999997E-2</c:v>
                </c:pt>
                <c:pt idx="38472">
                  <c:v>5.7917099999999999E-2</c:v>
                </c:pt>
                <c:pt idx="38473">
                  <c:v>5.6522200000000002E-2</c:v>
                </c:pt>
                <c:pt idx="38474">
                  <c:v>5.5141000000000003E-2</c:v>
                </c:pt>
                <c:pt idx="38475">
                  <c:v>5.3773899999999999E-2</c:v>
                </c:pt>
                <c:pt idx="38476">
                  <c:v>5.2421500000000003E-2</c:v>
                </c:pt>
                <c:pt idx="38477">
                  <c:v>5.1083900000000002E-2</c:v>
                </c:pt>
                <c:pt idx="38478">
                  <c:v>4.97615E-2</c:v>
                </c:pt>
                <c:pt idx="38479">
                  <c:v>4.8454299999999999E-2</c:v>
                </c:pt>
                <c:pt idx="38480">
                  <c:v>4.7162500000000003E-2</c:v>
                </c:pt>
                <c:pt idx="38481">
                  <c:v>4.5885799999999997E-2</c:v>
                </c:pt>
                <c:pt idx="38482">
                  <c:v>4.4623999999999997E-2</c:v>
                </c:pt>
                <c:pt idx="38483">
                  <c:v>4.3376699999999997E-2</c:v>
                </c:pt>
                <c:pt idx="38484">
                  <c:v>4.2143699999999999E-2</c:v>
                </c:pt>
                <c:pt idx="38485">
                  <c:v>4.0924500000000003E-2</c:v>
                </c:pt>
                <c:pt idx="38486">
                  <c:v>3.97186E-2</c:v>
                </c:pt>
                <c:pt idx="38487">
                  <c:v>3.8525700000000003E-2</c:v>
                </c:pt>
                <c:pt idx="38488">
                  <c:v>3.7345000000000003E-2</c:v>
                </c:pt>
                <c:pt idx="38489">
                  <c:v>3.6175899999999997E-2</c:v>
                </c:pt>
                <c:pt idx="38490">
                  <c:v>3.5017699999999999E-2</c:v>
                </c:pt>
                <c:pt idx="38491">
                  <c:v>3.3869499999999997E-2</c:v>
                </c:pt>
                <c:pt idx="38492">
                  <c:v>3.27304E-2</c:v>
                </c:pt>
                <c:pt idx="38493">
                  <c:v>3.1599500000000003E-2</c:v>
                </c:pt>
                <c:pt idx="38494">
                  <c:v>3.04759E-2</c:v>
                </c:pt>
                <c:pt idx="38495">
                  <c:v>2.9358499999999999E-2</c:v>
                </c:pt>
                <c:pt idx="38496">
                  <c:v>2.8246199999999999E-2</c:v>
                </c:pt>
                <c:pt idx="38497">
                  <c:v>2.7137999999999999E-2</c:v>
                </c:pt>
                <c:pt idx="38498">
                  <c:v>2.6032599999999999E-2</c:v>
                </c:pt>
                <c:pt idx="38499">
                  <c:v>2.4929E-2</c:v>
                </c:pt>
                <c:pt idx="38500">
                  <c:v>2.3826E-2</c:v>
                </c:pt>
                <c:pt idx="38501">
                  <c:v>2.27224E-2</c:v>
                </c:pt>
                <c:pt idx="38502">
                  <c:v>2.1616900000000001E-2</c:v>
                </c:pt>
                <c:pt idx="38503">
                  <c:v>2.05083E-2</c:v>
                </c:pt>
                <c:pt idx="38504">
                  <c:v>1.93954E-2</c:v>
                </c:pt>
                <c:pt idx="38505">
                  <c:v>1.8277000000000002E-2</c:v>
                </c:pt>
                <c:pt idx="38506">
                  <c:v>1.7151900000000001E-2</c:v>
                </c:pt>
                <c:pt idx="38507">
                  <c:v>1.60188E-2</c:v>
                </c:pt>
                <c:pt idx="38508">
                  <c:v>1.48767E-2</c:v>
                </c:pt>
                <c:pt idx="38509">
                  <c:v>1.3724E-2</c:v>
                </c:pt>
                <c:pt idx="38510">
                  <c:v>1.2559799999999999E-2</c:v>
                </c:pt>
                <c:pt idx="38511">
                  <c:v>1.13829E-2</c:v>
                </c:pt>
                <c:pt idx="38512">
                  <c:v>1.01922E-2</c:v>
                </c:pt>
                <c:pt idx="38513" formatCode="0.00E+00">
                  <c:v>8.9866700000000004E-3</c:v>
                </c:pt>
                <c:pt idx="38514" formatCode="0.00E+00">
                  <c:v>7.7652099999999998E-3</c:v>
                </c:pt>
                <c:pt idx="38515" formatCode="0.00E+00">
                  <c:v>6.5268399999999999E-3</c:v>
                </c:pt>
                <c:pt idx="38516" formatCode="0.00E+00">
                  <c:v>5.2706799999999998E-3</c:v>
                </c:pt>
                <c:pt idx="38517" formatCode="0.00E+00">
                  <c:v>3.9958600000000004E-3</c:v>
                </c:pt>
                <c:pt idx="38518" formatCode="0.00E+00">
                  <c:v>2.70155E-3</c:v>
                </c:pt>
                <c:pt idx="38519" formatCode="0.00E+00">
                  <c:v>1.3869399999999999E-3</c:v>
                </c:pt>
                <c:pt idx="38520" formatCode="0.00E+00">
                  <c:v>5.1381600000000003E-5</c:v>
                </c:pt>
                <c:pt idx="38521" formatCode="0.00E+00">
                  <c:v>-1.30572E-3</c:v>
                </c:pt>
                <c:pt idx="38522" formatCode="0.00E+00">
                  <c:v>-2.6849199999999999E-3</c:v>
                </c:pt>
                <c:pt idx="38523" formatCode="0.00E+00">
                  <c:v>-4.0866799999999997E-3</c:v>
                </c:pt>
                <c:pt idx="38524" formatCode="0.00E+00">
                  <c:v>-5.5113799999999998E-3</c:v>
                </c:pt>
                <c:pt idx="38525" formatCode="0.00E+00">
                  <c:v>-6.9593099999999998E-3</c:v>
                </c:pt>
                <c:pt idx="38526" formatCode="0.00E+00">
                  <c:v>-8.4306899999999994E-3</c:v>
                </c:pt>
                <c:pt idx="38527" formatCode="0.00E+00">
                  <c:v>-9.9256899999999992E-3</c:v>
                </c:pt>
                <c:pt idx="38528">
                  <c:v>-1.14444E-2</c:v>
                </c:pt>
                <c:pt idx="38529">
                  <c:v>-1.29867E-2</c:v>
                </c:pt>
                <c:pt idx="38530">
                  <c:v>-1.4552499999999999E-2</c:v>
                </c:pt>
                <c:pt idx="38531">
                  <c:v>-1.6141800000000001E-2</c:v>
                </c:pt>
                <c:pt idx="38532">
                  <c:v>-1.7753999999999999E-2</c:v>
                </c:pt>
                <c:pt idx="38533">
                  <c:v>-1.9388800000000001E-2</c:v>
                </c:pt>
                <c:pt idx="38534">
                  <c:v>-2.10458E-2</c:v>
                </c:pt>
                <c:pt idx="38535">
                  <c:v>-2.2724399999999999E-2</c:v>
                </c:pt>
                <c:pt idx="38536">
                  <c:v>-2.4424000000000001E-2</c:v>
                </c:pt>
                <c:pt idx="38537">
                  <c:v>-2.6143699999999999E-2</c:v>
                </c:pt>
                <c:pt idx="38538">
                  <c:v>-2.78827E-2</c:v>
                </c:pt>
                <c:pt idx="38539">
                  <c:v>-2.9640099999999999E-2</c:v>
                </c:pt>
                <c:pt idx="38540">
                  <c:v>-3.1414699999999997E-2</c:v>
                </c:pt>
                <c:pt idx="38541">
                  <c:v>-3.3205499999999999E-2</c:v>
                </c:pt>
                <c:pt idx="38542">
                  <c:v>-3.5011199999999999E-2</c:v>
                </c:pt>
                <c:pt idx="38543">
                  <c:v>-3.6830500000000002E-2</c:v>
                </c:pt>
                <c:pt idx="38544">
                  <c:v>-3.8662000000000002E-2</c:v>
                </c:pt>
                <c:pt idx="38545">
                  <c:v>-4.05043E-2</c:v>
                </c:pt>
                <c:pt idx="38546">
                  <c:v>-4.2355999999999998E-2</c:v>
                </c:pt>
                <c:pt idx="38547">
                  <c:v>-4.4215299999999999E-2</c:v>
                </c:pt>
                <c:pt idx="38548">
                  <c:v>-4.6080700000000002E-2</c:v>
                </c:pt>
                <c:pt idx="38549">
                  <c:v>-4.7950100000000002E-2</c:v>
                </c:pt>
                <c:pt idx="38550">
                  <c:v>-4.9821900000000002E-2</c:v>
                </c:pt>
                <c:pt idx="38551">
                  <c:v>-5.1693999999999997E-2</c:v>
                </c:pt>
                <c:pt idx="38552">
                  <c:v>-5.3564399999999998E-2</c:v>
                </c:pt>
                <c:pt idx="38553">
                  <c:v>-5.5431099999999997E-2</c:v>
                </c:pt>
                <c:pt idx="38554">
                  <c:v>-5.72919E-2</c:v>
                </c:pt>
                <c:pt idx="38555">
                  <c:v>-5.9144599999999999E-2</c:v>
                </c:pt>
                <c:pt idx="38556">
                  <c:v>-6.0986800000000001E-2</c:v>
                </c:pt>
                <c:pt idx="38557">
                  <c:v>-6.2816300000000005E-2</c:v>
                </c:pt>
                <c:pt idx="38558">
                  <c:v>-6.4630599999999996E-2</c:v>
                </c:pt>
                <c:pt idx="38559">
                  <c:v>-6.6427399999999998E-2</c:v>
                </c:pt>
                <c:pt idx="38560">
                  <c:v>-6.8204000000000001E-2</c:v>
                </c:pt>
                <c:pt idx="38561">
                  <c:v>-6.9958099999999995E-2</c:v>
                </c:pt>
                <c:pt idx="38562">
                  <c:v>-7.1687100000000004E-2</c:v>
                </c:pt>
                <c:pt idx="38563">
                  <c:v>-7.3388300000000004E-2</c:v>
                </c:pt>
                <c:pt idx="38564">
                  <c:v>-7.5059100000000004E-2</c:v>
                </c:pt>
                <c:pt idx="38565">
                  <c:v>-7.6696899999999998E-2</c:v>
                </c:pt>
                <c:pt idx="38566">
                  <c:v>-7.8299099999999996E-2</c:v>
                </c:pt>
                <c:pt idx="38567">
                  <c:v>-7.9862900000000001E-2</c:v>
                </c:pt>
                <c:pt idx="38568">
                  <c:v>-8.1385799999999994E-2</c:v>
                </c:pt>
                <c:pt idx="38569">
                  <c:v>-8.2864900000000005E-2</c:v>
                </c:pt>
                <c:pt idx="38570">
                  <c:v>-8.4297700000000003E-2</c:v>
                </c:pt>
                <c:pt idx="38571">
                  <c:v>-8.5681499999999994E-2</c:v>
                </c:pt>
                <c:pt idx="38572">
                  <c:v>-8.7013599999999997E-2</c:v>
                </c:pt>
                <c:pt idx="38573">
                  <c:v>-8.8291499999999995E-2</c:v>
                </c:pt>
                <c:pt idx="38574">
                  <c:v>-8.9512499999999995E-2</c:v>
                </c:pt>
                <c:pt idx="38575">
                  <c:v>-9.0674000000000005E-2</c:v>
                </c:pt>
                <c:pt idx="38576">
                  <c:v>-9.1773599999999997E-2</c:v>
                </c:pt>
                <c:pt idx="38577">
                  <c:v>-9.2808699999999994E-2</c:v>
                </c:pt>
                <c:pt idx="38578">
                  <c:v>-9.3776799999999993E-2</c:v>
                </c:pt>
                <c:pt idx="38579">
                  <c:v>-9.4675700000000002E-2</c:v>
                </c:pt>
                <c:pt idx="38580">
                  <c:v>-9.5503000000000005E-2</c:v>
                </c:pt>
                <c:pt idx="38581">
                  <c:v>-9.6256300000000003E-2</c:v>
                </c:pt>
                <c:pt idx="38582">
                  <c:v>-9.6933500000000006E-2</c:v>
                </c:pt>
                <c:pt idx="38583">
                  <c:v>-9.75327E-2</c:v>
                </c:pt>
                <c:pt idx="38584">
                  <c:v>-9.8051700000000006E-2</c:v>
                </c:pt>
                <c:pt idx="38585">
                  <c:v>-9.8488800000000001E-2</c:v>
                </c:pt>
                <c:pt idx="38586">
                  <c:v>-9.8841899999999996E-2</c:v>
                </c:pt>
                <c:pt idx="38587">
                  <c:v>-9.91094E-2</c:v>
                </c:pt>
                <c:pt idx="38588">
                  <c:v>-9.9289500000000003E-2</c:v>
                </c:pt>
                <c:pt idx="38589">
                  <c:v>-9.9380599999999999E-2</c:v>
                </c:pt>
                <c:pt idx="38590">
                  <c:v>-9.9381399999999995E-2</c:v>
                </c:pt>
                <c:pt idx="38591">
                  <c:v>-9.9290299999999998E-2</c:v>
                </c:pt>
                <c:pt idx="38592">
                  <c:v>-9.9106200000000005E-2</c:v>
                </c:pt>
                <c:pt idx="38593">
                  <c:v>-9.8827799999999993E-2</c:v>
                </c:pt>
                <c:pt idx="38594">
                  <c:v>-9.8454200000000006E-2</c:v>
                </c:pt>
                <c:pt idx="38595">
                  <c:v>-9.7984399999999999E-2</c:v>
                </c:pt>
                <c:pt idx="38596">
                  <c:v>-9.7417599999999993E-2</c:v>
                </c:pt>
                <c:pt idx="38597">
                  <c:v>-9.6753199999999998E-2</c:v>
                </c:pt>
                <c:pt idx="38598">
                  <c:v>-9.5990599999999995E-2</c:v>
                </c:pt>
                <c:pt idx="38599">
                  <c:v>-9.51293E-2</c:v>
                </c:pt>
                <c:pt idx="38600">
                  <c:v>-9.4169199999999995E-2</c:v>
                </c:pt>
                <c:pt idx="38601">
                  <c:v>-9.3109899999999995E-2</c:v>
                </c:pt>
                <c:pt idx="38602">
                  <c:v>-9.1951599999999994E-2</c:v>
                </c:pt>
                <c:pt idx="38603">
                  <c:v>-9.0694300000000005E-2</c:v>
                </c:pt>
                <c:pt idx="38604">
                  <c:v>-8.9338399999999998E-2</c:v>
                </c:pt>
                <c:pt idx="38605">
                  <c:v>-8.7884100000000007E-2</c:v>
                </c:pt>
                <c:pt idx="38606">
                  <c:v>-8.6332000000000006E-2</c:v>
                </c:pt>
                <c:pt idx="38607">
                  <c:v>-8.4682800000000003E-2</c:v>
                </c:pt>
                <c:pt idx="38608">
                  <c:v>-8.2937300000000005E-2</c:v>
                </c:pt>
                <c:pt idx="38609">
                  <c:v>-8.1096500000000002E-2</c:v>
                </c:pt>
                <c:pt idx="38610">
                  <c:v>-7.9161499999999996E-2</c:v>
                </c:pt>
                <c:pt idx="38611">
                  <c:v>-7.7133400000000005E-2</c:v>
                </c:pt>
                <c:pt idx="38612">
                  <c:v>-7.5013700000000003E-2</c:v>
                </c:pt>
                <c:pt idx="38613">
                  <c:v>-7.2803900000000005E-2</c:v>
                </c:pt>
                <c:pt idx="38614">
                  <c:v>-7.0505600000000002E-2</c:v>
                </c:pt>
                <c:pt idx="38615">
                  <c:v>-6.8120600000000003E-2</c:v>
                </c:pt>
                <c:pt idx="38616">
                  <c:v>-6.5650899999999998E-2</c:v>
                </c:pt>
                <c:pt idx="38617">
                  <c:v>-6.3098399999999999E-2</c:v>
                </c:pt>
                <c:pt idx="38618">
                  <c:v>-6.0465400000000002E-2</c:v>
                </c:pt>
                <c:pt idx="38619">
                  <c:v>-5.7754100000000003E-2</c:v>
                </c:pt>
                <c:pt idx="38620">
                  <c:v>-5.4967099999999998E-2</c:v>
                </c:pt>
                <c:pt idx="38621">
                  <c:v>-5.2106899999999998E-2</c:v>
                </c:pt>
                <c:pt idx="38622">
                  <c:v>-4.91761E-2</c:v>
                </c:pt>
                <c:pt idx="38623">
                  <c:v>-4.6177500000000003E-2</c:v>
                </c:pt>
                <c:pt idx="38624">
                  <c:v>-4.3114E-2</c:v>
                </c:pt>
                <c:pt idx="38625">
                  <c:v>-3.9988799999999998E-2</c:v>
                </c:pt>
                <c:pt idx="38626">
                  <c:v>-3.6804799999999999E-2</c:v>
                </c:pt>
                <c:pt idx="38627">
                  <c:v>-3.3565299999999999E-2</c:v>
                </c:pt>
                <c:pt idx="38628">
                  <c:v>-3.0273600000000001E-2</c:v>
                </c:pt>
                <c:pt idx="38629">
                  <c:v>-2.6933200000000001E-2</c:v>
                </c:pt>
                <c:pt idx="38630">
                  <c:v>-2.3547499999999999E-2</c:v>
                </c:pt>
                <c:pt idx="38631">
                  <c:v>-2.0120099999999998E-2</c:v>
                </c:pt>
                <c:pt idx="38632">
                  <c:v>-1.6654700000000001E-2</c:v>
                </c:pt>
                <c:pt idx="38633">
                  <c:v>-1.3155099999999999E-2</c:v>
                </c:pt>
                <c:pt idx="38634" formatCode="0.00E+00">
                  <c:v>-9.6250299999999997E-3</c:v>
                </c:pt>
                <c:pt idx="38635" formatCode="0.00E+00">
                  <c:v>-6.0683600000000001E-3</c:v>
                </c:pt>
                <c:pt idx="38636" formatCode="0.00E+00">
                  <c:v>-2.4890300000000001E-3</c:v>
                </c:pt>
                <c:pt idx="38637" formatCode="0.00E+00">
                  <c:v>1.10896E-3</c:v>
                </c:pt>
                <c:pt idx="38638" formatCode="0.00E+00">
                  <c:v>4.7215800000000004E-3</c:v>
                </c:pt>
                <c:pt idx="38639" formatCode="0.00E+00">
                  <c:v>8.3447799999999996E-3</c:v>
                </c:pt>
                <c:pt idx="38640">
                  <c:v>1.19744E-2</c:v>
                </c:pt>
                <c:pt idx="38641">
                  <c:v>1.5606399999999999E-2</c:v>
                </c:pt>
                <c:pt idx="38642">
                  <c:v>1.92365E-2</c:v>
                </c:pt>
                <c:pt idx="38643">
                  <c:v>2.2860599999999998E-2</c:v>
                </c:pt>
                <c:pt idx="38644">
                  <c:v>2.6474500000000002E-2</c:v>
                </c:pt>
                <c:pt idx="38645">
                  <c:v>3.0074E-2</c:v>
                </c:pt>
                <c:pt idx="38646">
                  <c:v>3.3654799999999999E-2</c:v>
                </c:pt>
                <c:pt idx="38647">
                  <c:v>3.72129E-2</c:v>
                </c:pt>
                <c:pt idx="38648">
                  <c:v>4.0744000000000002E-2</c:v>
                </c:pt>
                <c:pt idx="38649">
                  <c:v>4.4243999999999999E-2</c:v>
                </c:pt>
                <c:pt idx="38650">
                  <c:v>4.77087E-2</c:v>
                </c:pt>
                <c:pt idx="38651">
                  <c:v>5.1133999999999999E-2</c:v>
                </c:pt>
                <c:pt idx="38652">
                  <c:v>5.4515899999999999E-2</c:v>
                </c:pt>
                <c:pt idx="38653">
                  <c:v>5.78503E-2</c:v>
                </c:pt>
                <c:pt idx="38654">
                  <c:v>6.1133300000000002E-2</c:v>
                </c:pt>
                <c:pt idx="38655">
                  <c:v>6.4360899999999999E-2</c:v>
                </c:pt>
                <c:pt idx="38656">
                  <c:v>6.75293E-2</c:v>
                </c:pt>
                <c:pt idx="38657">
                  <c:v>7.0634799999999998E-2</c:v>
                </c:pt>
                <c:pt idx="38658">
                  <c:v>7.3673500000000003E-2</c:v>
                </c:pt>
                <c:pt idx="38659">
                  <c:v>7.6641799999999996E-2</c:v>
                </c:pt>
                <c:pt idx="38660">
                  <c:v>7.9536200000000001E-2</c:v>
                </c:pt>
                <c:pt idx="38661">
                  <c:v>8.2353300000000004E-2</c:v>
                </c:pt>
                <c:pt idx="38662">
                  <c:v>8.5089499999999998E-2</c:v>
                </c:pt>
                <c:pt idx="38663">
                  <c:v>8.7741700000000006E-2</c:v>
                </c:pt>
                <c:pt idx="38664">
                  <c:v>9.0306700000000004E-2</c:v>
                </c:pt>
                <c:pt idx="38665">
                  <c:v>9.27814E-2</c:v>
                </c:pt>
                <c:pt idx="38666">
                  <c:v>9.5162899999999995E-2</c:v>
                </c:pt>
                <c:pt idx="38667">
                  <c:v>9.7448199999999999E-2</c:v>
                </c:pt>
                <c:pt idx="38668">
                  <c:v>9.9634799999999996E-2</c:v>
                </c:pt>
                <c:pt idx="38669">
                  <c:v>0.10172</c:v>
                </c:pt>
                <c:pt idx="38670">
                  <c:v>0.103701</c:v>
                </c:pt>
                <c:pt idx="38671">
                  <c:v>0.105576</c:v>
                </c:pt>
                <c:pt idx="38672">
                  <c:v>0.10734299999999999</c:v>
                </c:pt>
                <c:pt idx="38673">
                  <c:v>0.109</c:v>
                </c:pt>
                <c:pt idx="38674">
                  <c:v>0.110544</c:v>
                </c:pt>
                <c:pt idx="38675">
                  <c:v>0.111973</c:v>
                </c:pt>
                <c:pt idx="38676">
                  <c:v>0.113288</c:v>
                </c:pt>
                <c:pt idx="38677">
                  <c:v>0.114485</c:v>
                </c:pt>
                <c:pt idx="38678">
                  <c:v>0.115563</c:v>
                </c:pt>
                <c:pt idx="38679">
                  <c:v>0.116522</c:v>
                </c:pt>
                <c:pt idx="38680">
                  <c:v>0.11736000000000001</c:v>
                </c:pt>
                <c:pt idx="38681">
                  <c:v>0.118076</c:v>
                </c:pt>
                <c:pt idx="38682">
                  <c:v>0.118671</c:v>
                </c:pt>
                <c:pt idx="38683">
                  <c:v>0.119142</c:v>
                </c:pt>
                <c:pt idx="38684">
                  <c:v>0.119491</c:v>
                </c:pt>
                <c:pt idx="38685">
                  <c:v>0.119715</c:v>
                </c:pt>
                <c:pt idx="38686">
                  <c:v>0.11981700000000001</c:v>
                </c:pt>
                <c:pt idx="38687">
                  <c:v>0.119795</c:v>
                </c:pt>
                <c:pt idx="38688">
                  <c:v>0.11965000000000001</c:v>
                </c:pt>
                <c:pt idx="38689">
                  <c:v>0.119383</c:v>
                </c:pt>
                <c:pt idx="38690">
                  <c:v>0.118993</c:v>
                </c:pt>
                <c:pt idx="38691">
                  <c:v>0.118482</c:v>
                </c:pt>
                <c:pt idx="38692">
                  <c:v>0.11785</c:v>
                </c:pt>
                <c:pt idx="38693">
                  <c:v>0.11709899999999999</c:v>
                </c:pt>
                <c:pt idx="38694">
                  <c:v>0.11623</c:v>
                </c:pt>
                <c:pt idx="38695">
                  <c:v>0.115244</c:v>
                </c:pt>
                <c:pt idx="38696">
                  <c:v>0.11414199999999999</c:v>
                </c:pt>
                <c:pt idx="38697">
                  <c:v>0.112927</c:v>
                </c:pt>
                <c:pt idx="38698">
                  <c:v>0.1116</c:v>
                </c:pt>
                <c:pt idx="38699">
                  <c:v>0.110162</c:v>
                </c:pt>
                <c:pt idx="38700">
                  <c:v>0.108616</c:v>
                </c:pt>
                <c:pt idx="38701">
                  <c:v>0.106965</c:v>
                </c:pt>
                <c:pt idx="38702">
                  <c:v>0.10521</c:v>
                </c:pt>
                <c:pt idx="38703">
                  <c:v>0.103353</c:v>
                </c:pt>
                <c:pt idx="38704">
                  <c:v>0.101398</c:v>
                </c:pt>
                <c:pt idx="38705">
                  <c:v>9.9347500000000005E-2</c:v>
                </c:pt>
                <c:pt idx="38706">
                  <c:v>9.7203399999999995E-2</c:v>
                </c:pt>
                <c:pt idx="38707">
                  <c:v>9.4968999999999998E-2</c:v>
                </c:pt>
                <c:pt idx="38708">
                  <c:v>9.2647400000000005E-2</c:v>
                </c:pt>
                <c:pt idx="38709">
                  <c:v>9.0241500000000002E-2</c:v>
                </c:pt>
                <c:pt idx="38710">
                  <c:v>8.7754700000000005E-2</c:v>
                </c:pt>
                <c:pt idx="38711">
                  <c:v>8.5190100000000005E-2</c:v>
                </c:pt>
                <c:pt idx="38712">
                  <c:v>8.2550999999999999E-2</c:v>
                </c:pt>
                <c:pt idx="38713">
                  <c:v>7.9841099999999998E-2</c:v>
                </c:pt>
                <c:pt idx="38714">
                  <c:v>7.7063599999999996E-2</c:v>
                </c:pt>
                <c:pt idx="38715">
                  <c:v>7.4222300000000005E-2</c:v>
                </c:pt>
                <c:pt idx="38716">
                  <c:v>7.1320800000000004E-2</c:v>
                </c:pt>
                <c:pt idx="38717">
                  <c:v>6.8362699999999998E-2</c:v>
                </c:pt>
                <c:pt idx="38718">
                  <c:v>6.5351800000000002E-2</c:v>
                </c:pt>
                <c:pt idx="38719">
                  <c:v>6.2291800000000001E-2</c:v>
                </c:pt>
                <c:pt idx="38720">
                  <c:v>5.9186700000000002E-2</c:v>
                </c:pt>
                <c:pt idx="38721">
                  <c:v>5.6040199999999998E-2</c:v>
                </c:pt>
                <c:pt idx="38722">
                  <c:v>5.2856300000000002E-2</c:v>
                </c:pt>
                <c:pt idx="38723">
                  <c:v>4.96389E-2</c:v>
                </c:pt>
                <c:pt idx="38724">
                  <c:v>4.6391799999999997E-2</c:v>
                </c:pt>
                <c:pt idx="38725">
                  <c:v>4.31191E-2</c:v>
                </c:pt>
                <c:pt idx="38726">
                  <c:v>3.9824699999999998E-2</c:v>
                </c:pt>
                <c:pt idx="38727">
                  <c:v>3.65124E-2</c:v>
                </c:pt>
                <c:pt idx="38728">
                  <c:v>3.3186300000000002E-2</c:v>
                </c:pt>
                <c:pt idx="38729">
                  <c:v>2.98502E-2</c:v>
                </c:pt>
                <c:pt idx="38730">
                  <c:v>2.65081E-2</c:v>
                </c:pt>
                <c:pt idx="38731">
                  <c:v>2.3163900000000001E-2</c:v>
                </c:pt>
                <c:pt idx="38732">
                  <c:v>1.98213E-2</c:v>
                </c:pt>
                <c:pt idx="38733">
                  <c:v>1.6484200000000001E-2</c:v>
                </c:pt>
                <c:pt idx="38734">
                  <c:v>1.3156299999999999E-2</c:v>
                </c:pt>
                <c:pt idx="38735" formatCode="0.00E+00">
                  <c:v>9.8414499999999999E-3</c:v>
                </c:pt>
                <c:pt idx="38736" formatCode="0.00E+00">
                  <c:v>6.5432399999999996E-3</c:v>
                </c:pt>
                <c:pt idx="38737" formatCode="0.00E+00">
                  <c:v>3.26531E-3</c:v>
                </c:pt>
                <c:pt idx="38738" formatCode="0.00E+00">
                  <c:v>1.1213099999999999E-5</c:v>
                </c:pt>
                <c:pt idx="38739" formatCode="0.00E+00">
                  <c:v>-3.2155600000000001E-3</c:v>
                </c:pt>
                <c:pt idx="38740" formatCode="0.00E+00">
                  <c:v>-6.4115999999999999E-3</c:v>
                </c:pt>
                <c:pt idx="38741" formatCode="0.00E+00">
                  <c:v>-9.5735400000000002E-3</c:v>
                </c:pt>
                <c:pt idx="38742">
                  <c:v>-1.26981E-2</c:v>
                </c:pt>
                <c:pt idx="38743">
                  <c:v>-1.57822E-2</c:v>
                </c:pt>
                <c:pt idx="38744">
                  <c:v>-1.8822599999999998E-2</c:v>
                </c:pt>
                <c:pt idx="38745">
                  <c:v>-2.18163E-2</c:v>
                </c:pt>
                <c:pt idx="38746">
                  <c:v>-2.4760500000000001E-2</c:v>
                </c:pt>
                <c:pt idx="38747">
                  <c:v>-2.7652400000000001E-2</c:v>
                </c:pt>
                <c:pt idx="38748">
                  <c:v>-3.0489200000000001E-2</c:v>
                </c:pt>
                <c:pt idx="38749">
                  <c:v>-3.3268199999999998E-2</c:v>
                </c:pt>
                <c:pt idx="38750">
                  <c:v>-3.5987100000000001E-2</c:v>
                </c:pt>
                <c:pt idx="38751">
                  <c:v>-3.8643499999999997E-2</c:v>
                </c:pt>
                <c:pt idx="38752">
                  <c:v>-4.1235000000000001E-2</c:v>
                </c:pt>
                <c:pt idx="38753">
                  <c:v>-4.3759399999999997E-2</c:v>
                </c:pt>
                <c:pt idx="38754">
                  <c:v>-4.6214900000000003E-2</c:v>
                </c:pt>
                <c:pt idx="38755">
                  <c:v>-4.8599299999999998E-2</c:v>
                </c:pt>
                <c:pt idx="38756">
                  <c:v>-5.0910999999999998E-2</c:v>
                </c:pt>
                <c:pt idx="38757">
                  <c:v>-5.31482E-2</c:v>
                </c:pt>
                <c:pt idx="38758">
                  <c:v>-5.5309400000000002E-2</c:v>
                </c:pt>
                <c:pt idx="38759">
                  <c:v>-5.7393199999999998E-2</c:v>
                </c:pt>
                <c:pt idx="38760">
                  <c:v>-5.9398100000000002E-2</c:v>
                </c:pt>
                <c:pt idx="38761">
                  <c:v>-6.1323200000000001E-2</c:v>
                </c:pt>
                <c:pt idx="38762">
                  <c:v>-6.3167200000000007E-2</c:v>
                </c:pt>
                <c:pt idx="38763">
                  <c:v>-6.4929299999999995E-2</c:v>
                </c:pt>
                <c:pt idx="38764">
                  <c:v>-6.6608700000000007E-2</c:v>
                </c:pt>
                <c:pt idx="38765">
                  <c:v>-6.8204600000000004E-2</c:v>
                </c:pt>
                <c:pt idx="38766">
                  <c:v>-6.9716500000000001E-2</c:v>
                </c:pt>
                <c:pt idx="38767">
                  <c:v>-7.1144100000000002E-2</c:v>
                </c:pt>
                <c:pt idx="38768">
                  <c:v>-7.2486900000000007E-2</c:v>
                </c:pt>
                <c:pt idx="38769">
                  <c:v>-7.3744799999999999E-2</c:v>
                </c:pt>
                <c:pt idx="38770">
                  <c:v>-7.4917700000000004E-2</c:v>
                </c:pt>
                <c:pt idx="38771">
                  <c:v>-7.6005799999999998E-2</c:v>
                </c:pt>
                <c:pt idx="38772">
                  <c:v>-7.7009099999999997E-2</c:v>
                </c:pt>
                <c:pt idx="38773">
                  <c:v>-7.7927899999999994E-2</c:v>
                </c:pt>
                <c:pt idx="38774">
                  <c:v>-7.8762700000000005E-2</c:v>
                </c:pt>
                <c:pt idx="38775">
                  <c:v>-7.9513899999999998E-2</c:v>
                </c:pt>
                <c:pt idx="38776">
                  <c:v>-8.0182199999999995E-2</c:v>
                </c:pt>
                <c:pt idx="38777">
                  <c:v>-8.0768300000000001E-2</c:v>
                </c:pt>
                <c:pt idx="38778">
                  <c:v>-8.1273100000000001E-2</c:v>
                </c:pt>
                <c:pt idx="38779">
                  <c:v>-8.1697400000000003E-2</c:v>
                </c:pt>
                <c:pt idx="38780">
                  <c:v>-8.2042299999999999E-2</c:v>
                </c:pt>
                <c:pt idx="38781">
                  <c:v>-8.2308999999999993E-2</c:v>
                </c:pt>
                <c:pt idx="38782">
                  <c:v>-8.2498500000000002E-2</c:v>
                </c:pt>
                <c:pt idx="38783">
                  <c:v>-8.26123E-2</c:v>
                </c:pt>
                <c:pt idx="38784">
                  <c:v>-8.2651699999999995E-2</c:v>
                </c:pt>
                <c:pt idx="38785">
                  <c:v>-8.26181E-2</c:v>
                </c:pt>
                <c:pt idx="38786">
                  <c:v>-8.2513199999999995E-2</c:v>
                </c:pt>
                <c:pt idx="38787">
                  <c:v>-8.2338499999999995E-2</c:v>
                </c:pt>
                <c:pt idx="38788">
                  <c:v>-8.2095600000000005E-2</c:v>
                </c:pt>
                <c:pt idx="38789">
                  <c:v>-8.1786399999999995E-2</c:v>
                </c:pt>
                <c:pt idx="38790">
                  <c:v>-8.1412600000000002E-2</c:v>
                </c:pt>
                <c:pt idx="38791">
                  <c:v>-8.0976099999999995E-2</c:v>
                </c:pt>
                <c:pt idx="38792">
                  <c:v>-8.0478800000000003E-2</c:v>
                </c:pt>
                <c:pt idx="38793">
                  <c:v>-7.9922699999999999E-2</c:v>
                </c:pt>
                <c:pt idx="38794">
                  <c:v>-7.9309599999999994E-2</c:v>
                </c:pt>
                <c:pt idx="38795">
                  <c:v>-7.8641799999999998E-2</c:v>
                </c:pt>
                <c:pt idx="38796">
                  <c:v>-7.7921099999999993E-2</c:v>
                </c:pt>
                <c:pt idx="38797">
                  <c:v>-7.7149800000000004E-2</c:v>
                </c:pt>
                <c:pt idx="38798">
                  <c:v>-7.6329900000000006E-2</c:v>
                </c:pt>
                <c:pt idx="38799">
                  <c:v>-7.5463600000000006E-2</c:v>
                </c:pt>
                <c:pt idx="38800">
                  <c:v>-7.4552999999999994E-2</c:v>
                </c:pt>
                <c:pt idx="38801">
                  <c:v>-7.3600299999999994E-2</c:v>
                </c:pt>
                <c:pt idx="38802">
                  <c:v>-7.2607699999999997E-2</c:v>
                </c:pt>
                <c:pt idx="38803">
                  <c:v>-7.1577299999999996E-2</c:v>
                </c:pt>
                <c:pt idx="38804">
                  <c:v>-7.0511199999999996E-2</c:v>
                </c:pt>
                <c:pt idx="38805">
                  <c:v>-6.9411799999999996E-2</c:v>
                </c:pt>
                <c:pt idx="38806">
                  <c:v>-6.8280999999999994E-2</c:v>
                </c:pt>
                <c:pt idx="38807">
                  <c:v>-6.7121100000000003E-2</c:v>
                </c:pt>
                <c:pt idx="38808">
                  <c:v>-6.5934199999999998E-2</c:v>
                </c:pt>
                <c:pt idx="38809">
                  <c:v>-6.4722299999999997E-2</c:v>
                </c:pt>
                <c:pt idx="38810">
                  <c:v>-6.3487600000000005E-2</c:v>
                </c:pt>
                <c:pt idx="38811">
                  <c:v>-6.2232000000000003E-2</c:v>
                </c:pt>
                <c:pt idx="38812">
                  <c:v>-6.0957699999999997E-2</c:v>
                </c:pt>
                <c:pt idx="38813">
                  <c:v>-5.9666400000000001E-2</c:v>
                </c:pt>
                <c:pt idx="38814">
                  <c:v>-5.8360299999999997E-2</c:v>
                </c:pt>
                <c:pt idx="38815">
                  <c:v>-5.7041099999999997E-2</c:v>
                </c:pt>
                <c:pt idx="38816">
                  <c:v>-5.5710599999999999E-2</c:v>
                </c:pt>
                <c:pt idx="38817">
                  <c:v>-5.4370799999999997E-2</c:v>
                </c:pt>
                <c:pt idx="38818">
                  <c:v>-5.3023300000000002E-2</c:v>
                </c:pt>
                <c:pt idx="38819">
                  <c:v>-5.1669800000000002E-2</c:v>
                </c:pt>
                <c:pt idx="38820">
                  <c:v>-5.03119E-2</c:v>
                </c:pt>
                <c:pt idx="38821">
                  <c:v>-4.8951099999999997E-2</c:v>
                </c:pt>
                <c:pt idx="38822">
                  <c:v>-4.7589100000000002E-2</c:v>
                </c:pt>
                <c:pt idx="38823">
                  <c:v>-4.62271E-2</c:v>
                </c:pt>
                <c:pt idx="38824">
                  <c:v>-4.4866700000000002E-2</c:v>
                </c:pt>
                <c:pt idx="38825">
                  <c:v>-4.3508999999999999E-2</c:v>
                </c:pt>
                <c:pt idx="38826">
                  <c:v>-4.21553E-2</c:v>
                </c:pt>
                <c:pt idx="38827">
                  <c:v>-4.0806799999999997E-2</c:v>
                </c:pt>
                <c:pt idx="38828">
                  <c:v>-3.94645E-2</c:v>
                </c:pt>
                <c:pt idx="38829">
                  <c:v>-3.8129499999999997E-2</c:v>
                </c:pt>
                <c:pt idx="38830">
                  <c:v>-3.6802700000000001E-2</c:v>
                </c:pt>
                <c:pt idx="38831">
                  <c:v>-3.54849E-2</c:v>
                </c:pt>
                <c:pt idx="38832">
                  <c:v>-3.4177100000000002E-2</c:v>
                </c:pt>
                <c:pt idx="38833">
                  <c:v>-3.2879800000000001E-2</c:v>
                </c:pt>
                <c:pt idx="38834">
                  <c:v>-3.1593700000000002E-2</c:v>
                </c:pt>
                <c:pt idx="38835">
                  <c:v>-3.03194E-2</c:v>
                </c:pt>
                <c:pt idx="38836">
                  <c:v>-2.9057400000000001E-2</c:v>
                </c:pt>
                <c:pt idx="38837">
                  <c:v>-2.7808099999999999E-2</c:v>
                </c:pt>
                <c:pt idx="38838">
                  <c:v>-2.6571899999999999E-2</c:v>
                </c:pt>
                <c:pt idx="38839">
                  <c:v>-2.5349E-2</c:v>
                </c:pt>
                <c:pt idx="38840">
                  <c:v>-2.4139500000000001E-2</c:v>
                </c:pt>
                <c:pt idx="38841">
                  <c:v>-2.29438E-2</c:v>
                </c:pt>
                <c:pt idx="38842">
                  <c:v>-2.1761699999999998E-2</c:v>
                </c:pt>
                <c:pt idx="38843">
                  <c:v>-2.0593400000000001E-2</c:v>
                </c:pt>
                <c:pt idx="38844">
                  <c:v>-1.94387E-2</c:v>
                </c:pt>
                <c:pt idx="38845">
                  <c:v>-1.8297500000000001E-2</c:v>
                </c:pt>
                <c:pt idx="38846">
                  <c:v>-1.71696E-2</c:v>
                </c:pt>
                <c:pt idx="38847">
                  <c:v>-1.6054800000000001E-2</c:v>
                </c:pt>
                <c:pt idx="38848">
                  <c:v>-1.4952699999999999E-2</c:v>
                </c:pt>
                <c:pt idx="38849">
                  <c:v>-1.3862899999999999E-2</c:v>
                </c:pt>
                <c:pt idx="38850">
                  <c:v>-1.2785100000000001E-2</c:v>
                </c:pt>
                <c:pt idx="38851">
                  <c:v>-1.17188E-2</c:v>
                </c:pt>
                <c:pt idx="38852">
                  <c:v>-1.0663499999999999E-2</c:v>
                </c:pt>
                <c:pt idx="38853" formatCode="0.00E+00">
                  <c:v>-9.6185400000000001E-3</c:v>
                </c:pt>
                <c:pt idx="38854" formatCode="0.00E+00">
                  <c:v>-8.5833899999999998E-3</c:v>
                </c:pt>
                <c:pt idx="38855" formatCode="0.00E+00">
                  <c:v>-7.5573799999999998E-3</c:v>
                </c:pt>
                <c:pt idx="38856" formatCode="0.00E+00">
                  <c:v>-6.5398499999999998E-3</c:v>
                </c:pt>
                <c:pt idx="38857" formatCode="0.00E+00">
                  <c:v>-5.5300899999999997E-3</c:v>
                </c:pt>
                <c:pt idx="38858" formatCode="0.00E+00">
                  <c:v>-4.5273500000000003E-3</c:v>
                </c:pt>
                <c:pt idx="38859" formatCode="0.00E+00">
                  <c:v>-3.5308700000000002E-3</c:v>
                </c:pt>
                <c:pt idx="38860" formatCode="0.00E+00">
                  <c:v>-2.53988E-3</c:v>
                </c:pt>
                <c:pt idx="38861" formatCode="0.00E+00">
                  <c:v>-1.55357E-3</c:v>
                </c:pt>
                <c:pt idx="38862" formatCode="0.00E+00">
                  <c:v>-5.7111200000000003E-4</c:v>
                </c:pt>
                <c:pt idx="38863" formatCode="0.00E+00">
                  <c:v>4.0831299999999999E-4</c:v>
                </c:pt>
                <c:pt idx="38864" formatCode="0.00E+00">
                  <c:v>1.38554E-3</c:v>
                </c:pt>
                <c:pt idx="38865" formatCode="0.00E+00">
                  <c:v>2.3614199999999999E-3</c:v>
                </c:pt>
                <c:pt idx="38866" formatCode="0.00E+00">
                  <c:v>3.3367900000000001E-3</c:v>
                </c:pt>
                <c:pt idx="38867" formatCode="0.00E+00">
                  <c:v>4.3124799999999996E-3</c:v>
                </c:pt>
                <c:pt idx="38868" formatCode="0.00E+00">
                  <c:v>5.2893300000000001E-3</c:v>
                </c:pt>
                <c:pt idx="38869" formatCode="0.00E+00">
                  <c:v>6.26817E-3</c:v>
                </c:pt>
                <c:pt idx="38870" formatCode="0.00E+00">
                  <c:v>7.2497899999999999E-3</c:v>
                </c:pt>
                <c:pt idx="38871" formatCode="0.00E+00">
                  <c:v>8.2349899999999993E-3</c:v>
                </c:pt>
                <c:pt idx="38872" formatCode="0.00E+00">
                  <c:v>9.2245399999999998E-3</c:v>
                </c:pt>
                <c:pt idx="38873">
                  <c:v>1.0219199999999999E-2</c:v>
                </c:pt>
                <c:pt idx="38874">
                  <c:v>1.12196E-2</c:v>
                </c:pt>
                <c:pt idx="38875">
                  <c:v>1.2226600000000001E-2</c:v>
                </c:pt>
                <c:pt idx="38876">
                  <c:v>1.3240699999999999E-2</c:v>
                </c:pt>
                <c:pt idx="38877">
                  <c:v>1.42626E-2</c:v>
                </c:pt>
                <c:pt idx="38878">
                  <c:v>1.52928E-2</c:v>
                </c:pt>
                <c:pt idx="38879">
                  <c:v>1.63319E-2</c:v>
                </c:pt>
                <c:pt idx="38880">
                  <c:v>1.7380400000000001E-2</c:v>
                </c:pt>
                <c:pt idx="38881">
                  <c:v>1.8438699999999999E-2</c:v>
                </c:pt>
                <c:pt idx="38882">
                  <c:v>1.9507199999999999E-2</c:v>
                </c:pt>
                <c:pt idx="38883">
                  <c:v>2.0586199999999999E-2</c:v>
                </c:pt>
                <c:pt idx="38884">
                  <c:v>2.1676000000000001E-2</c:v>
                </c:pt>
                <c:pt idx="38885">
                  <c:v>2.27768E-2</c:v>
                </c:pt>
                <c:pt idx="38886">
                  <c:v>2.3888900000000001E-2</c:v>
                </c:pt>
                <c:pt idx="38887">
                  <c:v>2.5012099999999999E-2</c:v>
                </c:pt>
                <c:pt idx="38888">
                  <c:v>2.6146699999999998E-2</c:v>
                </c:pt>
                <c:pt idx="38889">
                  <c:v>2.72926E-2</c:v>
                </c:pt>
                <c:pt idx="38890">
                  <c:v>2.8449599999999999E-2</c:v>
                </c:pt>
                <c:pt idx="38891">
                  <c:v>2.9617600000000001E-2</c:v>
                </c:pt>
                <c:pt idx="38892">
                  <c:v>3.0796299999999999E-2</c:v>
                </c:pt>
                <c:pt idx="38893">
                  <c:v>3.19855E-2</c:v>
                </c:pt>
                <c:pt idx="38894">
                  <c:v>3.31848E-2</c:v>
                </c:pt>
                <c:pt idx="38895">
                  <c:v>3.4393600000000003E-2</c:v>
                </c:pt>
                <c:pt idx="38896">
                  <c:v>3.5611400000000001E-2</c:v>
                </c:pt>
                <c:pt idx="38897">
                  <c:v>3.6837700000000001E-2</c:v>
                </c:pt>
                <c:pt idx="38898">
                  <c:v>3.8071800000000003E-2</c:v>
                </c:pt>
                <c:pt idx="38899">
                  <c:v>3.9312899999999998E-2</c:v>
                </c:pt>
                <c:pt idx="38900">
                  <c:v>4.0560199999999998E-2</c:v>
                </c:pt>
                <c:pt idx="38901">
                  <c:v>4.1812700000000001E-2</c:v>
                </c:pt>
                <c:pt idx="38902">
                  <c:v>4.30696E-2</c:v>
                </c:pt>
                <c:pt idx="38903">
                  <c:v>4.43297E-2</c:v>
                </c:pt>
                <c:pt idx="38904">
                  <c:v>4.5591899999999998E-2</c:v>
                </c:pt>
                <c:pt idx="38905">
                  <c:v>4.68552E-2</c:v>
                </c:pt>
                <c:pt idx="38906">
                  <c:v>4.8118099999999997E-2</c:v>
                </c:pt>
                <c:pt idx="38907">
                  <c:v>4.9379399999999997E-2</c:v>
                </c:pt>
                <c:pt idx="38908">
                  <c:v>5.0637700000000001E-2</c:v>
                </c:pt>
                <c:pt idx="38909">
                  <c:v>5.18915E-2</c:v>
                </c:pt>
                <c:pt idx="38910">
                  <c:v>5.3139400000000003E-2</c:v>
                </c:pt>
                <c:pt idx="38911">
                  <c:v>5.4379700000000003E-2</c:v>
                </c:pt>
                <c:pt idx="38912">
                  <c:v>5.5610899999999998E-2</c:v>
                </c:pt>
                <c:pt idx="38913">
                  <c:v>5.6831199999999998E-2</c:v>
                </c:pt>
                <c:pt idx="38914">
                  <c:v>5.8038899999999997E-2</c:v>
                </c:pt>
                <c:pt idx="38915">
                  <c:v>5.9232300000000002E-2</c:v>
                </c:pt>
                <c:pt idx="38916">
                  <c:v>6.0409400000000002E-2</c:v>
                </c:pt>
                <c:pt idx="38917">
                  <c:v>6.1568499999999998E-2</c:v>
                </c:pt>
                <c:pt idx="38918">
                  <c:v>6.2707600000000002E-2</c:v>
                </c:pt>
                <c:pt idx="38919">
                  <c:v>6.3824800000000001E-2</c:v>
                </c:pt>
                <c:pt idx="38920">
                  <c:v>6.4918100000000006E-2</c:v>
                </c:pt>
                <c:pt idx="38921">
                  <c:v>6.59854E-2</c:v>
                </c:pt>
                <c:pt idx="38922">
                  <c:v>6.7024799999999995E-2</c:v>
                </c:pt>
                <c:pt idx="38923">
                  <c:v>6.8034200000000003E-2</c:v>
                </c:pt>
                <c:pt idx="38924">
                  <c:v>6.9011400000000001E-2</c:v>
                </c:pt>
                <c:pt idx="38925">
                  <c:v>6.9954500000000003E-2</c:v>
                </c:pt>
                <c:pt idx="38926">
                  <c:v>7.0861400000000005E-2</c:v>
                </c:pt>
                <c:pt idx="38927">
                  <c:v>7.1729799999999996E-2</c:v>
                </c:pt>
                <c:pt idx="38928">
                  <c:v>7.2557800000000006E-2</c:v>
                </c:pt>
                <c:pt idx="38929">
                  <c:v>7.3343099999999994E-2</c:v>
                </c:pt>
                <c:pt idx="38930">
                  <c:v>7.4083800000000005E-2</c:v>
                </c:pt>
                <c:pt idx="38931">
                  <c:v>7.4777700000000003E-2</c:v>
                </c:pt>
                <c:pt idx="38932">
                  <c:v>7.5422799999999998E-2</c:v>
                </c:pt>
                <c:pt idx="38933">
                  <c:v>7.6017100000000004E-2</c:v>
                </c:pt>
                <c:pt idx="38934">
                  <c:v>7.6558399999999999E-2</c:v>
                </c:pt>
                <c:pt idx="38935">
                  <c:v>7.7044899999999999E-2</c:v>
                </c:pt>
                <c:pt idx="38936">
                  <c:v>7.7474500000000002E-2</c:v>
                </c:pt>
                <c:pt idx="38937">
                  <c:v>7.7845399999999995E-2</c:v>
                </c:pt>
                <c:pt idx="38938">
                  <c:v>7.8155600000000006E-2</c:v>
                </c:pt>
                <c:pt idx="38939">
                  <c:v>7.8403399999999998E-2</c:v>
                </c:pt>
                <c:pt idx="38940">
                  <c:v>7.8587000000000004E-2</c:v>
                </c:pt>
                <c:pt idx="38941">
                  <c:v>7.87046E-2</c:v>
                </c:pt>
                <c:pt idx="38942">
                  <c:v>7.8754599999999994E-2</c:v>
                </c:pt>
                <c:pt idx="38943">
                  <c:v>7.87355E-2</c:v>
                </c:pt>
                <c:pt idx="38944">
                  <c:v>7.8645599999999996E-2</c:v>
                </c:pt>
                <c:pt idx="38945">
                  <c:v>7.8483600000000001E-2</c:v>
                </c:pt>
                <c:pt idx="38946">
                  <c:v>7.8247999999999998E-2</c:v>
                </c:pt>
                <c:pt idx="38947">
                  <c:v>7.7937599999999996E-2</c:v>
                </c:pt>
                <c:pt idx="38948">
                  <c:v>7.7551200000000001E-2</c:v>
                </c:pt>
                <c:pt idx="38949">
                  <c:v>7.7087699999999995E-2</c:v>
                </c:pt>
                <c:pt idx="38950">
                  <c:v>7.6546000000000003E-2</c:v>
                </c:pt>
                <c:pt idx="38951">
                  <c:v>7.5925199999999998E-2</c:v>
                </c:pt>
                <c:pt idx="38952">
                  <c:v>7.5224399999999997E-2</c:v>
                </c:pt>
                <c:pt idx="38953">
                  <c:v>7.4442999999999995E-2</c:v>
                </c:pt>
                <c:pt idx="38954">
                  <c:v>7.3580400000000004E-2</c:v>
                </c:pt>
                <c:pt idx="38955">
                  <c:v>7.2635900000000003E-2</c:v>
                </c:pt>
                <c:pt idx="38956">
                  <c:v>7.1609300000000001E-2</c:v>
                </c:pt>
                <c:pt idx="38957">
                  <c:v>7.0500099999999996E-2</c:v>
                </c:pt>
                <c:pt idx="38958">
                  <c:v>6.9308300000000003E-2</c:v>
                </c:pt>
                <c:pt idx="38959">
                  <c:v>6.8033800000000005E-2</c:v>
                </c:pt>
                <c:pt idx="38960">
                  <c:v>6.6676600000000003E-2</c:v>
                </c:pt>
                <c:pt idx="38961">
                  <c:v>6.52369E-2</c:v>
                </c:pt>
                <c:pt idx="38962">
                  <c:v>6.3714999999999994E-2</c:v>
                </c:pt>
                <c:pt idx="38963">
                  <c:v>6.2111399999999997E-2</c:v>
                </c:pt>
                <c:pt idx="38964">
                  <c:v>6.0426599999999997E-2</c:v>
                </c:pt>
                <c:pt idx="38965">
                  <c:v>5.86613E-2</c:v>
                </c:pt>
                <c:pt idx="38966">
                  <c:v>5.68163E-2</c:v>
                </c:pt>
                <c:pt idx="38967">
                  <c:v>5.4892499999999997E-2</c:v>
                </c:pt>
                <c:pt idx="38968">
                  <c:v>5.2891000000000001E-2</c:v>
                </c:pt>
                <c:pt idx="38969">
                  <c:v>5.0812999999999997E-2</c:v>
                </c:pt>
                <c:pt idx="38970">
                  <c:v>4.8659800000000003E-2</c:v>
                </c:pt>
                <c:pt idx="38971">
                  <c:v>4.6432899999999999E-2</c:v>
                </c:pt>
                <c:pt idx="38972">
                  <c:v>4.4133699999999998E-2</c:v>
                </c:pt>
                <c:pt idx="38973">
                  <c:v>4.1764099999999998E-2</c:v>
                </c:pt>
                <c:pt idx="38974">
                  <c:v>3.9325899999999997E-2</c:v>
                </c:pt>
                <c:pt idx="38975">
                  <c:v>3.6820899999999997E-2</c:v>
                </c:pt>
                <c:pt idx="38976">
                  <c:v>3.4251299999999998E-2</c:v>
                </c:pt>
                <c:pt idx="38977">
                  <c:v>3.16192E-2</c:v>
                </c:pt>
                <c:pt idx="38978">
                  <c:v>2.8927000000000001E-2</c:v>
                </c:pt>
                <c:pt idx="38979">
                  <c:v>2.6177099999999998E-2</c:v>
                </c:pt>
                <c:pt idx="38980">
                  <c:v>2.3371900000000001E-2</c:v>
                </c:pt>
                <c:pt idx="38981">
                  <c:v>2.0514299999999999E-2</c:v>
                </c:pt>
                <c:pt idx="38982">
                  <c:v>1.7606799999999999E-2</c:v>
                </c:pt>
                <c:pt idx="38983">
                  <c:v>1.4652500000000001E-2</c:v>
                </c:pt>
                <c:pt idx="38984">
                  <c:v>1.16542E-2</c:v>
                </c:pt>
                <c:pt idx="38985" formatCode="0.00E+00">
                  <c:v>8.6149399999999998E-3</c:v>
                </c:pt>
                <c:pt idx="38986" formatCode="0.00E+00">
                  <c:v>5.5379899999999996E-3</c:v>
                </c:pt>
                <c:pt idx="38987" formatCode="0.00E+00">
                  <c:v>2.42655E-3</c:v>
                </c:pt>
                <c:pt idx="38988" formatCode="0.00E+00">
                  <c:v>-7.1604500000000001E-4</c:v>
                </c:pt>
                <c:pt idx="38989" formatCode="0.00E+00">
                  <c:v>-3.88638E-3</c:v>
                </c:pt>
                <c:pt idx="38990" formatCode="0.00E+00">
                  <c:v>-7.0809599999999999E-3</c:v>
                </c:pt>
                <c:pt idx="38991">
                  <c:v>-1.02962E-2</c:v>
                </c:pt>
                <c:pt idx="38992">
                  <c:v>-1.3528500000000001E-2</c:v>
                </c:pt>
                <c:pt idx="38993">
                  <c:v>-1.67741E-2</c:v>
                </c:pt>
                <c:pt idx="38994">
                  <c:v>-2.00293E-2</c:v>
                </c:pt>
                <c:pt idx="38995">
                  <c:v>-2.32903E-2</c:v>
                </c:pt>
                <c:pt idx="38996">
                  <c:v>-2.6553199999999999E-2</c:v>
                </c:pt>
                <c:pt idx="38997">
                  <c:v>-2.9814E-2</c:v>
                </c:pt>
                <c:pt idx="38998">
                  <c:v>-3.3068899999999998E-2</c:v>
                </c:pt>
                <c:pt idx="38999">
                  <c:v>-3.6313900000000003E-2</c:v>
                </c:pt>
                <c:pt idx="39000">
                  <c:v>-3.9544900000000001E-2</c:v>
                </c:pt>
                <c:pt idx="39001">
                  <c:v>-4.2757999999999997E-2</c:v>
                </c:pt>
                <c:pt idx="39002">
                  <c:v>-4.59491E-2</c:v>
                </c:pt>
                <c:pt idx="39003">
                  <c:v>-4.9114100000000001E-2</c:v>
                </c:pt>
                <c:pt idx="39004">
                  <c:v>-5.2248999999999997E-2</c:v>
                </c:pt>
                <c:pt idx="39005">
                  <c:v>-5.53499E-2</c:v>
                </c:pt>
                <c:pt idx="39006">
                  <c:v>-5.8412499999999999E-2</c:v>
                </c:pt>
                <c:pt idx="39007">
                  <c:v>-6.1433000000000001E-2</c:v>
                </c:pt>
                <c:pt idx="39008">
                  <c:v>-6.4407300000000001E-2</c:v>
                </c:pt>
                <c:pt idx="39009">
                  <c:v>-6.73314E-2</c:v>
                </c:pt>
                <c:pt idx="39010">
                  <c:v>-7.0201399999999997E-2</c:v>
                </c:pt>
                <c:pt idx="39011">
                  <c:v>-7.3013499999999995E-2</c:v>
                </c:pt>
                <c:pt idx="39012">
                  <c:v>-7.5763700000000003E-2</c:v>
                </c:pt>
                <c:pt idx="39013">
                  <c:v>-7.8448299999999999E-2</c:v>
                </c:pt>
                <c:pt idx="39014">
                  <c:v>-8.1063499999999997E-2</c:v>
                </c:pt>
                <c:pt idx="39015">
                  <c:v>-8.3605700000000005E-2</c:v>
                </c:pt>
                <c:pt idx="39016">
                  <c:v>-8.6071300000000003E-2</c:v>
                </c:pt>
                <c:pt idx="39017">
                  <c:v>-8.8456699999999999E-2</c:v>
                </c:pt>
                <c:pt idx="39018">
                  <c:v>-9.0758500000000006E-2</c:v>
                </c:pt>
                <c:pt idx="39019">
                  <c:v>-9.2973299999999995E-2</c:v>
                </c:pt>
                <c:pt idx="39020">
                  <c:v>-9.5098000000000002E-2</c:v>
                </c:pt>
                <c:pt idx="39021">
                  <c:v>-9.7129199999999999E-2</c:v>
                </c:pt>
                <c:pt idx="39022">
                  <c:v>-9.9064100000000002E-2</c:v>
                </c:pt>
                <c:pt idx="39023">
                  <c:v>-0.1009</c:v>
                </c:pt>
                <c:pt idx="39024">
                  <c:v>-0.102633</c:v>
                </c:pt>
                <c:pt idx="39025">
                  <c:v>-0.10426100000000001</c:v>
                </c:pt>
                <c:pt idx="39026">
                  <c:v>-0.105782</c:v>
                </c:pt>
                <c:pt idx="39027">
                  <c:v>-0.107193</c:v>
                </c:pt>
                <c:pt idx="39028">
                  <c:v>-0.108491</c:v>
                </c:pt>
                <c:pt idx="39029">
                  <c:v>-0.10967499999999999</c:v>
                </c:pt>
                <c:pt idx="39030">
                  <c:v>-0.11074299999999999</c:v>
                </c:pt>
                <c:pt idx="39031">
                  <c:v>-0.111692</c:v>
                </c:pt>
                <c:pt idx="39032">
                  <c:v>-0.112521</c:v>
                </c:pt>
                <c:pt idx="39033">
                  <c:v>-0.113228</c:v>
                </c:pt>
                <c:pt idx="39034">
                  <c:v>-0.113812</c:v>
                </c:pt>
                <c:pt idx="39035">
                  <c:v>-0.114271</c:v>
                </c:pt>
                <c:pt idx="39036">
                  <c:v>-0.114605</c:v>
                </c:pt>
                <c:pt idx="39037">
                  <c:v>-0.114812</c:v>
                </c:pt>
                <c:pt idx="39038">
                  <c:v>-0.11489199999999999</c:v>
                </c:pt>
                <c:pt idx="39039">
                  <c:v>-0.114844</c:v>
                </c:pt>
                <c:pt idx="39040">
                  <c:v>-0.11466700000000001</c:v>
                </c:pt>
                <c:pt idx="39041">
                  <c:v>-0.11436200000000001</c:v>
                </c:pt>
                <c:pt idx="39042">
                  <c:v>-0.113927</c:v>
                </c:pt>
                <c:pt idx="39043">
                  <c:v>-0.11336400000000001</c:v>
                </c:pt>
                <c:pt idx="39044">
                  <c:v>-0.11267199999999999</c:v>
                </c:pt>
                <c:pt idx="39045">
                  <c:v>-0.11185199999999999</c:v>
                </c:pt>
                <c:pt idx="39046">
                  <c:v>-0.110904</c:v>
                </c:pt>
                <c:pt idx="39047">
                  <c:v>-0.10983</c:v>
                </c:pt>
                <c:pt idx="39048">
                  <c:v>-0.108629</c:v>
                </c:pt>
                <c:pt idx="39049">
                  <c:v>-0.107304</c:v>
                </c:pt>
                <c:pt idx="39050">
                  <c:v>-0.105855</c:v>
                </c:pt>
                <c:pt idx="39051">
                  <c:v>-0.104284</c:v>
                </c:pt>
                <c:pt idx="39052">
                  <c:v>-0.102592</c:v>
                </c:pt>
                <c:pt idx="39053">
                  <c:v>-0.100782</c:v>
                </c:pt>
                <c:pt idx="39054">
                  <c:v>-9.8855100000000001E-2</c:v>
                </c:pt>
                <c:pt idx="39055">
                  <c:v>-9.6813300000000005E-2</c:v>
                </c:pt>
                <c:pt idx="39056">
                  <c:v>-9.4659099999999996E-2</c:v>
                </c:pt>
                <c:pt idx="39057">
                  <c:v>-9.2394900000000002E-2</c:v>
                </c:pt>
                <c:pt idx="39058">
                  <c:v>-9.0023400000000003E-2</c:v>
                </c:pt>
                <c:pt idx="39059">
                  <c:v>-8.7547100000000003E-2</c:v>
                </c:pt>
                <c:pt idx="39060">
                  <c:v>-8.4969100000000006E-2</c:v>
                </c:pt>
                <c:pt idx="39061">
                  <c:v>-8.2292299999999999E-2</c:v>
                </c:pt>
                <c:pt idx="39062">
                  <c:v>-7.9519900000000004E-2</c:v>
                </c:pt>
                <c:pt idx="39063">
                  <c:v>-7.6655200000000007E-2</c:v>
                </c:pt>
                <c:pt idx="39064">
                  <c:v>-7.3701600000000006E-2</c:v>
                </c:pt>
                <c:pt idx="39065">
                  <c:v>-7.0662799999999998E-2</c:v>
                </c:pt>
                <c:pt idx="39066">
                  <c:v>-6.75423E-2</c:v>
                </c:pt>
                <c:pt idx="39067">
                  <c:v>-6.4343999999999998E-2</c:v>
                </c:pt>
                <c:pt idx="39068">
                  <c:v>-6.1071800000000002E-2</c:v>
                </c:pt>
                <c:pt idx="39069">
                  <c:v>-5.7729700000000002E-2</c:v>
                </c:pt>
                <c:pt idx="39070">
                  <c:v>-5.4321800000000003E-2</c:v>
                </c:pt>
                <c:pt idx="39071">
                  <c:v>-5.0852300000000003E-2</c:v>
                </c:pt>
                <c:pt idx="39072">
                  <c:v>-4.7325600000000002E-2</c:v>
                </c:pt>
                <c:pt idx="39073">
                  <c:v>-4.3746100000000003E-2</c:v>
                </c:pt>
                <c:pt idx="39074">
                  <c:v>-4.0118099999999997E-2</c:v>
                </c:pt>
                <c:pt idx="39075">
                  <c:v>-3.6446199999999998E-2</c:v>
                </c:pt>
                <c:pt idx="39076">
                  <c:v>-3.2735100000000003E-2</c:v>
                </c:pt>
                <c:pt idx="39077">
                  <c:v>-2.8989299999999999E-2</c:v>
                </c:pt>
                <c:pt idx="39078">
                  <c:v>-2.5213599999999999E-2</c:v>
                </c:pt>
                <c:pt idx="39079">
                  <c:v>-2.14127E-2</c:v>
                </c:pt>
                <c:pt idx="39080">
                  <c:v>-1.75914E-2</c:v>
                </c:pt>
                <c:pt idx="39081">
                  <c:v>-1.3754600000000001E-2</c:v>
                </c:pt>
                <c:pt idx="39082" formatCode="0.00E+00">
                  <c:v>-9.9069399999999995E-3</c:v>
                </c:pt>
                <c:pt idx="39083" formatCode="0.00E+00">
                  <c:v>-6.0534200000000003E-3</c:v>
                </c:pt>
                <c:pt idx="39084" formatCode="0.00E+00">
                  <c:v>-2.1988699999999999E-3</c:v>
                </c:pt>
                <c:pt idx="39085" formatCode="0.00E+00">
                  <c:v>1.65186E-3</c:v>
                </c:pt>
                <c:pt idx="39086" formatCode="0.00E+00">
                  <c:v>5.4939000000000003E-3</c:v>
                </c:pt>
                <c:pt idx="39087" formatCode="0.00E+00">
                  <c:v>9.3224199999999997E-3</c:v>
                </c:pt>
                <c:pt idx="39088">
                  <c:v>1.3132599999999999E-2</c:v>
                </c:pt>
                <c:pt idx="39089">
                  <c:v>1.69196E-2</c:v>
                </c:pt>
                <c:pt idx="39090">
                  <c:v>2.0678700000000001E-2</c:v>
                </c:pt>
                <c:pt idx="39091">
                  <c:v>2.4405099999999999E-2</c:v>
                </c:pt>
                <c:pt idx="39092">
                  <c:v>2.80942E-2</c:v>
                </c:pt>
                <c:pt idx="39093">
                  <c:v>3.1741400000000003E-2</c:v>
                </c:pt>
                <c:pt idx="39094">
                  <c:v>3.5342100000000001E-2</c:v>
                </c:pt>
                <c:pt idx="39095">
                  <c:v>3.8891700000000001E-2</c:v>
                </c:pt>
                <c:pt idx="39096">
                  <c:v>4.2386E-2</c:v>
                </c:pt>
                <c:pt idx="39097">
                  <c:v>4.58205E-2</c:v>
                </c:pt>
                <c:pt idx="39098">
                  <c:v>4.9190900000000003E-2</c:v>
                </c:pt>
                <c:pt idx="39099">
                  <c:v>5.2493199999999997E-2</c:v>
                </c:pt>
                <c:pt idx="39100">
                  <c:v>5.5723200000000001E-2</c:v>
                </c:pt>
                <c:pt idx="39101">
                  <c:v>5.8877100000000002E-2</c:v>
                </c:pt>
                <c:pt idx="39102">
                  <c:v>6.1950900000000003E-2</c:v>
                </c:pt>
                <c:pt idx="39103">
                  <c:v>6.4940899999999996E-2</c:v>
                </c:pt>
                <c:pt idx="39104">
                  <c:v>6.7843600000000004E-2</c:v>
                </c:pt>
                <c:pt idx="39105">
                  <c:v>7.0655399999999993E-2</c:v>
                </c:pt>
                <c:pt idx="39106">
                  <c:v>7.3372999999999994E-2</c:v>
                </c:pt>
                <c:pt idx="39107">
                  <c:v>7.5993199999999997E-2</c:v>
                </c:pt>
                <c:pt idx="39108">
                  <c:v>7.8512899999999997E-2</c:v>
                </c:pt>
                <c:pt idx="39109">
                  <c:v>8.0929200000000007E-2</c:v>
                </c:pt>
                <c:pt idx="39110">
                  <c:v>8.3239400000000005E-2</c:v>
                </c:pt>
                <c:pt idx="39111">
                  <c:v>8.5440699999999994E-2</c:v>
                </c:pt>
                <c:pt idx="39112">
                  <c:v>8.7530800000000006E-2</c:v>
                </c:pt>
                <c:pt idx="39113">
                  <c:v>8.9507299999999998E-2</c:v>
                </c:pt>
                <c:pt idx="39114">
                  <c:v>9.1368099999999994E-2</c:v>
                </c:pt>
                <c:pt idx="39115">
                  <c:v>9.3111200000000005E-2</c:v>
                </c:pt>
                <c:pt idx="39116">
                  <c:v>9.4734899999999997E-2</c:v>
                </c:pt>
                <c:pt idx="39117">
                  <c:v>9.6237500000000004E-2</c:v>
                </c:pt>
                <c:pt idx="39118">
                  <c:v>9.7617499999999996E-2</c:v>
                </c:pt>
                <c:pt idx="39119">
                  <c:v>9.8873600000000006E-2</c:v>
                </c:pt>
                <c:pt idx="39120">
                  <c:v>0.100005</c:v>
                </c:pt>
                <c:pt idx="39121">
                  <c:v>0.10101</c:v>
                </c:pt>
                <c:pt idx="39122">
                  <c:v>0.10188899999999999</c:v>
                </c:pt>
                <c:pt idx="39123">
                  <c:v>0.102641</c:v>
                </c:pt>
                <c:pt idx="39124">
                  <c:v>0.103265</c:v>
                </c:pt>
                <c:pt idx="39125">
                  <c:v>0.10376100000000001</c:v>
                </c:pt>
                <c:pt idx="39126">
                  <c:v>0.104129</c:v>
                </c:pt>
                <c:pt idx="39127">
                  <c:v>0.10437</c:v>
                </c:pt>
                <c:pt idx="39128">
                  <c:v>0.10448399999999999</c:v>
                </c:pt>
                <c:pt idx="39129">
                  <c:v>0.10447099999999999</c:v>
                </c:pt>
                <c:pt idx="39130">
                  <c:v>0.10433199999999999</c:v>
                </c:pt>
                <c:pt idx="39131">
                  <c:v>0.10406700000000001</c:v>
                </c:pt>
                <c:pt idx="39132">
                  <c:v>0.10367899999999999</c:v>
                </c:pt>
                <c:pt idx="39133">
                  <c:v>0.10316699999999999</c:v>
                </c:pt>
                <c:pt idx="39134">
                  <c:v>0.102534</c:v>
                </c:pt>
                <c:pt idx="39135">
                  <c:v>0.101781</c:v>
                </c:pt>
                <c:pt idx="39136">
                  <c:v>0.10091</c:v>
                </c:pt>
                <c:pt idx="39137">
                  <c:v>9.99221E-2</c:v>
                </c:pt>
                <c:pt idx="39138">
                  <c:v>9.8820099999999994E-2</c:v>
                </c:pt>
                <c:pt idx="39139">
                  <c:v>9.7605899999999995E-2</c:v>
                </c:pt>
                <c:pt idx="39140">
                  <c:v>9.6281900000000004E-2</c:v>
                </c:pt>
                <c:pt idx="39141">
                  <c:v>9.4850599999999993E-2</c:v>
                </c:pt>
                <c:pt idx="39142">
                  <c:v>9.3314499999999995E-2</c:v>
                </c:pt>
                <c:pt idx="39143">
                  <c:v>9.1676499999999994E-2</c:v>
                </c:pt>
                <c:pt idx="39144">
                  <c:v>8.9939500000000006E-2</c:v>
                </c:pt>
                <c:pt idx="39145">
                  <c:v>8.8106500000000004E-2</c:v>
                </c:pt>
                <c:pt idx="39146">
                  <c:v>8.6180599999999996E-2</c:v>
                </c:pt>
                <c:pt idx="39147">
                  <c:v>8.4165100000000007E-2</c:v>
                </c:pt>
                <c:pt idx="39148">
                  <c:v>8.2063300000000006E-2</c:v>
                </c:pt>
                <c:pt idx="39149">
                  <c:v>7.9878900000000003E-2</c:v>
                </c:pt>
                <c:pt idx="39150">
                  <c:v>7.7615299999999998E-2</c:v>
                </c:pt>
                <c:pt idx="39151">
                  <c:v>7.5276200000000001E-2</c:v>
                </c:pt>
                <c:pt idx="39152">
                  <c:v>7.2865399999999997E-2</c:v>
                </c:pt>
                <c:pt idx="39153">
                  <c:v>7.0386799999999999E-2</c:v>
                </c:pt>
                <c:pt idx="39154">
                  <c:v>6.7844199999999993E-2</c:v>
                </c:pt>
                <c:pt idx="39155">
                  <c:v>6.5241800000000003E-2</c:v>
                </c:pt>
                <c:pt idx="39156">
                  <c:v>6.2583399999999997E-2</c:v>
                </c:pt>
                <c:pt idx="39157">
                  <c:v>5.9873299999999997E-2</c:v>
                </c:pt>
                <c:pt idx="39158">
                  <c:v>5.71155E-2</c:v>
                </c:pt>
                <c:pt idx="39159">
                  <c:v>5.4314399999999999E-2</c:v>
                </c:pt>
                <c:pt idx="39160">
                  <c:v>5.1474199999999998E-2</c:v>
                </c:pt>
                <c:pt idx="39161">
                  <c:v>4.8599000000000003E-2</c:v>
                </c:pt>
                <c:pt idx="39162">
                  <c:v>4.5693299999999999E-2</c:v>
                </c:pt>
                <c:pt idx="39163">
                  <c:v>4.2761399999999998E-2</c:v>
                </c:pt>
                <c:pt idx="39164">
                  <c:v>3.98074E-2</c:v>
                </c:pt>
                <c:pt idx="39165">
                  <c:v>3.6835899999999998E-2</c:v>
                </c:pt>
                <c:pt idx="39166">
                  <c:v>3.3850999999999999E-2</c:v>
                </c:pt>
                <c:pt idx="39167">
                  <c:v>3.0857200000000001E-2</c:v>
                </c:pt>
                <c:pt idx="39168">
                  <c:v>2.7858600000000001E-2</c:v>
                </c:pt>
                <c:pt idx="39169">
                  <c:v>2.4859599999999999E-2</c:v>
                </c:pt>
                <c:pt idx="39170">
                  <c:v>2.18643E-2</c:v>
                </c:pt>
                <c:pt idx="39171">
                  <c:v>1.8877100000000001E-2</c:v>
                </c:pt>
                <c:pt idx="39172">
                  <c:v>1.59019E-2</c:v>
                </c:pt>
                <c:pt idx="39173">
                  <c:v>1.2943E-2</c:v>
                </c:pt>
                <c:pt idx="39174">
                  <c:v>1.0004300000000001E-2</c:v>
                </c:pt>
                <c:pt idx="39175" formatCode="0.00E+00">
                  <c:v>7.0899200000000004E-3</c:v>
                </c:pt>
                <c:pt idx="39176" formatCode="0.00E+00">
                  <c:v>4.2036399999999998E-3</c:v>
                </c:pt>
                <c:pt idx="39177" formatCode="0.00E+00">
                  <c:v>1.34935E-3</c:v>
                </c:pt>
                <c:pt idx="39178" formatCode="0.00E+00">
                  <c:v>-1.46922E-3</c:v>
                </c:pt>
                <c:pt idx="39179" formatCode="0.00E+00">
                  <c:v>-4.2483800000000004E-3</c:v>
                </c:pt>
                <c:pt idx="39180" formatCode="0.00E+00">
                  <c:v>-6.9845799999999998E-3</c:v>
                </c:pt>
                <c:pt idx="39181" formatCode="0.00E+00">
                  <c:v>-9.6743200000000001E-3</c:v>
                </c:pt>
                <c:pt idx="39182">
                  <c:v>-1.2314200000000001E-2</c:v>
                </c:pt>
                <c:pt idx="39183">
                  <c:v>-1.49011E-2</c:v>
                </c:pt>
                <c:pt idx="39184">
                  <c:v>-1.7431599999999998E-2</c:v>
                </c:pt>
                <c:pt idx="39185">
                  <c:v>-1.9902900000000001E-2</c:v>
                </c:pt>
                <c:pt idx="39186">
                  <c:v>-2.2311999999999999E-2</c:v>
                </c:pt>
                <c:pt idx="39187">
                  <c:v>-2.4656000000000001E-2</c:v>
                </c:pt>
                <c:pt idx="39188">
                  <c:v>-2.6932399999999999E-2</c:v>
                </c:pt>
                <c:pt idx="39189">
                  <c:v>-2.9138600000000001E-2</c:v>
                </c:pt>
                <c:pt idx="39190">
                  <c:v>-3.1272099999999997E-2</c:v>
                </c:pt>
                <c:pt idx="39191">
                  <c:v>-3.3330800000000001E-2</c:v>
                </c:pt>
                <c:pt idx="39192">
                  <c:v>-3.5312499999999997E-2</c:v>
                </c:pt>
                <c:pt idx="39193">
                  <c:v>-3.7215100000000001E-2</c:v>
                </c:pt>
                <c:pt idx="39194">
                  <c:v>-3.9037000000000002E-2</c:v>
                </c:pt>
                <c:pt idx="39195">
                  <c:v>-4.0776399999999997E-2</c:v>
                </c:pt>
                <c:pt idx="39196">
                  <c:v>-4.2431700000000003E-2</c:v>
                </c:pt>
                <c:pt idx="39197">
                  <c:v>-4.4001499999999999E-2</c:v>
                </c:pt>
                <c:pt idx="39198">
                  <c:v>-4.5484799999999999E-2</c:v>
                </c:pt>
                <c:pt idx="39199">
                  <c:v>-4.68803E-2</c:v>
                </c:pt>
                <c:pt idx="39200">
                  <c:v>-4.8187099999999997E-2</c:v>
                </c:pt>
                <c:pt idx="39201">
                  <c:v>-4.9404400000000001E-2</c:v>
                </c:pt>
                <c:pt idx="39202">
                  <c:v>-5.0531800000000002E-2</c:v>
                </c:pt>
                <c:pt idx="39203">
                  <c:v>-5.1568599999999999E-2</c:v>
                </c:pt>
                <c:pt idx="39204">
                  <c:v>-5.2514499999999999E-2</c:v>
                </c:pt>
                <c:pt idx="39205">
                  <c:v>-5.33695E-2</c:v>
                </c:pt>
                <c:pt idx="39206">
                  <c:v>-5.4133599999999997E-2</c:v>
                </c:pt>
                <c:pt idx="39207">
                  <c:v>-5.4806800000000003E-2</c:v>
                </c:pt>
                <c:pt idx="39208">
                  <c:v>-5.5389500000000001E-2</c:v>
                </c:pt>
                <c:pt idx="39209">
                  <c:v>-5.5882099999999997E-2</c:v>
                </c:pt>
                <c:pt idx="39210">
                  <c:v>-5.6285200000000001E-2</c:v>
                </c:pt>
                <c:pt idx="39211">
                  <c:v>-5.6599700000000003E-2</c:v>
                </c:pt>
                <c:pt idx="39212">
                  <c:v>-5.6826300000000003E-2</c:v>
                </c:pt>
                <c:pt idx="39213">
                  <c:v>-5.6966099999999999E-2</c:v>
                </c:pt>
                <c:pt idx="39214">
                  <c:v>-5.70202E-2</c:v>
                </c:pt>
                <c:pt idx="39215">
                  <c:v>-5.6989999999999999E-2</c:v>
                </c:pt>
                <c:pt idx="39216">
                  <c:v>-5.6876900000000001E-2</c:v>
                </c:pt>
                <c:pt idx="39217">
                  <c:v>-5.6682400000000001E-2</c:v>
                </c:pt>
                <c:pt idx="39218">
                  <c:v>-5.6408300000000001E-2</c:v>
                </c:pt>
                <c:pt idx="39219">
                  <c:v>-5.6056300000000003E-2</c:v>
                </c:pt>
                <c:pt idx="39220">
                  <c:v>-5.5628299999999999E-2</c:v>
                </c:pt>
                <c:pt idx="39221">
                  <c:v>-5.5126500000000002E-2</c:v>
                </c:pt>
                <c:pt idx="39222">
                  <c:v>-5.4552799999999999E-2</c:v>
                </c:pt>
                <c:pt idx="39223">
                  <c:v>-5.3909600000000002E-2</c:v>
                </c:pt>
                <c:pt idx="39224">
                  <c:v>-5.3199200000000002E-2</c:v>
                </c:pt>
                <c:pt idx="39225">
                  <c:v>-5.2424100000000001E-2</c:v>
                </c:pt>
                <c:pt idx="39226">
                  <c:v>-5.1586699999999999E-2</c:v>
                </c:pt>
                <c:pt idx="39227">
                  <c:v>-5.0689600000000001E-2</c:v>
                </c:pt>
                <c:pt idx="39228">
                  <c:v>-4.9735599999999998E-2</c:v>
                </c:pt>
                <c:pt idx="39229">
                  <c:v>-4.8727300000000001E-2</c:v>
                </c:pt>
                <c:pt idx="39230">
                  <c:v>-4.76677E-2</c:v>
                </c:pt>
                <c:pt idx="39231">
                  <c:v>-4.6559499999999997E-2</c:v>
                </c:pt>
                <c:pt idx="39232">
                  <c:v>-4.5405800000000003E-2</c:v>
                </c:pt>
                <c:pt idx="39233">
                  <c:v>-4.4209499999999999E-2</c:v>
                </c:pt>
                <c:pt idx="39234">
                  <c:v>-4.2973600000000001E-2</c:v>
                </c:pt>
                <c:pt idx="39235">
                  <c:v>-4.1701200000000001E-2</c:v>
                </c:pt>
                <c:pt idx="39236">
                  <c:v>-4.0395500000000001E-2</c:v>
                </c:pt>
                <c:pt idx="39237">
                  <c:v>-3.9059400000000001E-2</c:v>
                </c:pt>
                <c:pt idx="39238">
                  <c:v>-3.7696199999999999E-2</c:v>
                </c:pt>
                <c:pt idx="39239">
                  <c:v>-3.6309099999999997E-2</c:v>
                </c:pt>
                <c:pt idx="39240">
                  <c:v>-3.49012E-2</c:v>
                </c:pt>
                <c:pt idx="39241">
                  <c:v>-3.3475600000000001E-2</c:v>
                </c:pt>
                <c:pt idx="39242">
                  <c:v>-3.2035599999999997E-2</c:v>
                </c:pt>
                <c:pt idx="39243">
                  <c:v>-3.0584199999999999E-2</c:v>
                </c:pt>
                <c:pt idx="39244">
                  <c:v>-2.91247E-2</c:v>
                </c:pt>
                <c:pt idx="39245">
                  <c:v>-2.76601E-2</c:v>
                </c:pt>
                <c:pt idx="39246">
                  <c:v>-2.6193600000000001E-2</c:v>
                </c:pt>
                <c:pt idx="39247">
                  <c:v>-2.4728199999999999E-2</c:v>
                </c:pt>
                <c:pt idx="39248">
                  <c:v>-2.32669E-2</c:v>
                </c:pt>
                <c:pt idx="39249">
                  <c:v>-2.1812700000000001E-2</c:v>
                </c:pt>
                <c:pt idx="39250">
                  <c:v>-2.0368600000000001E-2</c:v>
                </c:pt>
                <c:pt idx="39251">
                  <c:v>-1.8937300000000001E-2</c:v>
                </c:pt>
                <c:pt idx="39252">
                  <c:v>-1.7521800000000001E-2</c:v>
                </c:pt>
                <c:pt idx="39253">
                  <c:v>-1.6124699999999999E-2</c:v>
                </c:pt>
                <c:pt idx="39254">
                  <c:v>-1.4748799999999999E-2</c:v>
                </c:pt>
                <c:pt idx="39255">
                  <c:v>-1.33966E-2</c:v>
                </c:pt>
                <c:pt idx="39256">
                  <c:v>-1.20707E-2</c:v>
                </c:pt>
                <c:pt idx="39257">
                  <c:v>-1.07735E-2</c:v>
                </c:pt>
                <c:pt idx="39258" formatCode="0.00E+00">
                  <c:v>-9.5074500000000006E-3</c:v>
                </c:pt>
                <c:pt idx="39259" formatCode="0.00E+00">
                  <c:v>-8.2747099999999994E-3</c:v>
                </c:pt>
                <c:pt idx="39260" formatCode="0.00E+00">
                  <c:v>-7.0774799999999997E-3</c:v>
                </c:pt>
                <c:pt idx="39261" formatCode="0.00E+00">
                  <c:v>-5.9178399999999997E-3</c:v>
                </c:pt>
                <c:pt idx="39262" formatCode="0.00E+00">
                  <c:v>-4.7977499999999999E-3</c:v>
                </c:pt>
                <c:pt idx="39263" formatCode="0.00E+00">
                  <c:v>-3.71908E-3</c:v>
                </c:pt>
                <c:pt idx="39264" formatCode="0.00E+00">
                  <c:v>-2.6835800000000001E-3</c:v>
                </c:pt>
                <c:pt idx="39265" formatCode="0.00E+00">
                  <c:v>-1.6929E-3</c:v>
                </c:pt>
                <c:pt idx="39266" formatCode="0.00E+00">
                  <c:v>-7.48553E-4</c:v>
                </c:pt>
                <c:pt idx="39267" formatCode="0.00E+00">
                  <c:v>1.4803599999999999E-4</c:v>
                </c:pt>
                <c:pt idx="39268" formatCode="0.00E+00">
                  <c:v>9.9557700000000009E-4</c:v>
                </c:pt>
                <c:pt idx="39269" formatCode="0.00E+00">
                  <c:v>1.7929E-3</c:v>
                </c:pt>
                <c:pt idx="39270" formatCode="0.00E+00">
                  <c:v>2.5389499999999999E-3</c:v>
                </c:pt>
                <c:pt idx="39271" formatCode="0.00E+00">
                  <c:v>3.2328000000000001E-3</c:v>
                </c:pt>
                <c:pt idx="39272" formatCode="0.00E+00">
                  <c:v>3.8736600000000001E-3</c:v>
                </c:pt>
                <c:pt idx="39273" formatCode="0.00E+00">
                  <c:v>4.4608399999999998E-3</c:v>
                </c:pt>
                <c:pt idx="39274" formatCode="0.00E+00">
                  <c:v>4.9937999999999996E-3</c:v>
                </c:pt>
                <c:pt idx="39275" formatCode="0.00E+00">
                  <c:v>5.4721099999999996E-3</c:v>
                </c:pt>
                <c:pt idx="39276" formatCode="0.00E+00">
                  <c:v>5.8954899999999998E-3</c:v>
                </c:pt>
                <c:pt idx="39277" formatCode="0.00E+00">
                  <c:v>6.2637500000000002E-3</c:v>
                </c:pt>
                <c:pt idx="39278" formatCode="0.00E+00">
                  <c:v>6.5768700000000003E-3</c:v>
                </c:pt>
                <c:pt idx="39279" formatCode="0.00E+00">
                  <c:v>6.8349300000000003E-3</c:v>
                </c:pt>
                <c:pt idx="39280" formatCode="0.00E+00">
                  <c:v>7.03814E-3</c:v>
                </c:pt>
                <c:pt idx="39281" formatCode="0.00E+00">
                  <c:v>7.1868399999999999E-3</c:v>
                </c:pt>
                <c:pt idx="39282" formatCode="0.00E+00">
                  <c:v>7.2814999999999998E-3</c:v>
                </c:pt>
                <c:pt idx="39283" formatCode="0.00E+00">
                  <c:v>7.3226799999999998E-3</c:v>
                </c:pt>
                <c:pt idx="39284" formatCode="0.00E+00">
                  <c:v>7.31111E-3</c:v>
                </c:pt>
                <c:pt idx="39285" formatCode="0.00E+00">
                  <c:v>7.2475899999999999E-3</c:v>
                </c:pt>
                <c:pt idx="39286" formatCode="0.00E+00">
                  <c:v>7.13308E-3</c:v>
                </c:pt>
                <c:pt idx="39287" formatCode="0.00E+00">
                  <c:v>6.96862E-3</c:v>
                </c:pt>
                <c:pt idx="39288" formatCode="0.00E+00">
                  <c:v>6.7553700000000001E-3</c:v>
                </c:pt>
                <c:pt idx="39289" formatCode="0.00E+00">
                  <c:v>6.4946200000000004E-3</c:v>
                </c:pt>
                <c:pt idx="39290" formatCode="0.00E+00">
                  <c:v>6.1877399999999997E-3</c:v>
                </c:pt>
                <c:pt idx="39291" formatCode="0.00E+00">
                  <c:v>5.8362099999999997E-3</c:v>
                </c:pt>
                <c:pt idx="39292" formatCode="0.00E+00">
                  <c:v>5.4416200000000003E-3</c:v>
                </c:pt>
                <c:pt idx="39293" formatCode="0.00E+00">
                  <c:v>5.0056399999999996E-3</c:v>
                </c:pt>
                <c:pt idx="39294" formatCode="0.00E+00">
                  <c:v>4.5300399999999999E-3</c:v>
                </c:pt>
                <c:pt idx="39295" formatCode="0.00E+00">
                  <c:v>4.0166799999999999E-3</c:v>
                </c:pt>
                <c:pt idx="39296" formatCode="0.00E+00">
                  <c:v>3.46751E-3</c:v>
                </c:pt>
                <c:pt idx="39297" formatCode="0.00E+00">
                  <c:v>2.8845300000000002E-3</c:v>
                </c:pt>
                <c:pt idx="39298" formatCode="0.00E+00">
                  <c:v>2.2698599999999998E-3</c:v>
                </c:pt>
                <c:pt idx="39299" formatCode="0.00E+00">
                  <c:v>1.62565E-3</c:v>
                </c:pt>
                <c:pt idx="39300" formatCode="0.00E+00">
                  <c:v>9.5414600000000001E-4</c:v>
                </c:pt>
                <c:pt idx="39301" formatCode="0.00E+00">
                  <c:v>2.5763700000000001E-4</c:v>
                </c:pt>
                <c:pt idx="39302" formatCode="0.00E+00">
                  <c:v>-4.6152500000000001E-4</c:v>
                </c:pt>
                <c:pt idx="39303" formatCode="0.00E+00">
                  <c:v>-1.20093E-3</c:v>
                </c:pt>
                <c:pt idx="39304" formatCode="0.00E+00">
                  <c:v>-1.9581400000000001E-3</c:v>
                </c:pt>
                <c:pt idx="39305" formatCode="0.00E+00">
                  <c:v>-2.7306499999999998E-3</c:v>
                </c:pt>
                <c:pt idx="39306" formatCode="0.00E+00">
                  <c:v>-3.5159499999999999E-3</c:v>
                </c:pt>
                <c:pt idx="39307" formatCode="0.00E+00">
                  <c:v>-4.3114599999999996E-3</c:v>
                </c:pt>
                <c:pt idx="39308" formatCode="0.00E+00">
                  <c:v>-5.1146100000000003E-3</c:v>
                </c:pt>
                <c:pt idx="39309" formatCode="0.00E+00">
                  <c:v>-5.9227899999999998E-3</c:v>
                </c:pt>
                <c:pt idx="39310" formatCode="0.00E+00">
                  <c:v>-6.7333899999999997E-3</c:v>
                </c:pt>
                <c:pt idx="39311" formatCode="0.00E+00">
                  <c:v>-7.5437799999999999E-3</c:v>
                </c:pt>
                <c:pt idx="39312" formatCode="0.00E+00">
                  <c:v>-8.3513200000000006E-3</c:v>
                </c:pt>
                <c:pt idx="39313" formatCode="0.00E+00">
                  <c:v>-9.1533900000000008E-3</c:v>
                </c:pt>
                <c:pt idx="39314" formatCode="0.00E+00">
                  <c:v>-9.9473600000000006E-3</c:v>
                </c:pt>
                <c:pt idx="39315">
                  <c:v>-1.07306E-2</c:v>
                </c:pt>
                <c:pt idx="39316">
                  <c:v>-1.15006E-2</c:v>
                </c:pt>
                <c:pt idx="39317">
                  <c:v>-1.22547E-2</c:v>
                </c:pt>
                <c:pt idx="39318">
                  <c:v>-1.29905E-2</c:v>
                </c:pt>
                <c:pt idx="39319">
                  <c:v>-1.37053E-2</c:v>
                </c:pt>
                <c:pt idx="39320">
                  <c:v>-1.43968E-2</c:v>
                </c:pt>
                <c:pt idx="39321">
                  <c:v>-1.50624E-2</c:v>
                </c:pt>
                <c:pt idx="39322">
                  <c:v>-1.5699999999999999E-2</c:v>
                </c:pt>
                <c:pt idx="39323">
                  <c:v>-1.6306999999999999E-2</c:v>
                </c:pt>
                <c:pt idx="39324">
                  <c:v>-1.6881400000000001E-2</c:v>
                </c:pt>
                <c:pt idx="39325">
                  <c:v>-1.74209E-2</c:v>
                </c:pt>
                <c:pt idx="39326">
                  <c:v>-1.79233E-2</c:v>
                </c:pt>
                <c:pt idx="39327">
                  <c:v>-1.8386599999999999E-2</c:v>
                </c:pt>
                <c:pt idx="39328">
                  <c:v>-1.8808999999999999E-2</c:v>
                </c:pt>
                <c:pt idx="39329">
                  <c:v>-1.9188400000000001E-2</c:v>
                </c:pt>
                <c:pt idx="39330">
                  <c:v>-1.9522999999999999E-2</c:v>
                </c:pt>
                <c:pt idx="39331">
                  <c:v>-1.98113E-2</c:v>
                </c:pt>
                <c:pt idx="39332">
                  <c:v>-2.00515E-2</c:v>
                </c:pt>
                <c:pt idx="39333">
                  <c:v>-2.0242099999999999E-2</c:v>
                </c:pt>
                <c:pt idx="39334">
                  <c:v>-2.0381799999999999E-2</c:v>
                </c:pt>
                <c:pt idx="39335">
                  <c:v>-2.04691E-2</c:v>
                </c:pt>
                <c:pt idx="39336">
                  <c:v>-2.0503E-2</c:v>
                </c:pt>
                <c:pt idx="39337">
                  <c:v>-2.0482299999999998E-2</c:v>
                </c:pt>
                <c:pt idx="39338">
                  <c:v>-2.0406000000000001E-2</c:v>
                </c:pt>
                <c:pt idx="39339">
                  <c:v>-2.0273300000000001E-2</c:v>
                </c:pt>
                <c:pt idx="39340">
                  <c:v>-2.0083400000000001E-2</c:v>
                </c:pt>
                <c:pt idx="39341">
                  <c:v>-1.9835700000000001E-2</c:v>
                </c:pt>
                <c:pt idx="39342">
                  <c:v>-1.9529700000000001E-2</c:v>
                </c:pt>
                <c:pt idx="39343">
                  <c:v>-1.9164899999999999E-2</c:v>
                </c:pt>
                <c:pt idx="39344">
                  <c:v>-1.87412E-2</c:v>
                </c:pt>
                <c:pt idx="39345">
                  <c:v>-1.8258400000000001E-2</c:v>
                </c:pt>
                <c:pt idx="39346">
                  <c:v>-1.77164E-2</c:v>
                </c:pt>
                <c:pt idx="39347">
                  <c:v>-1.7115499999999999E-2</c:v>
                </c:pt>
                <c:pt idx="39348">
                  <c:v>-1.64557E-2</c:v>
                </c:pt>
                <c:pt idx="39349">
                  <c:v>-1.5737600000000001E-2</c:v>
                </c:pt>
                <c:pt idx="39350">
                  <c:v>-1.4961500000000001E-2</c:v>
                </c:pt>
                <c:pt idx="39351">
                  <c:v>-1.4128099999999999E-2</c:v>
                </c:pt>
                <c:pt idx="39352">
                  <c:v>-1.3238099999999999E-2</c:v>
                </c:pt>
                <c:pt idx="39353">
                  <c:v>-1.22925E-2</c:v>
                </c:pt>
                <c:pt idx="39354">
                  <c:v>-1.1292099999999999E-2</c:v>
                </c:pt>
                <c:pt idx="39355">
                  <c:v>-1.0238199999999999E-2</c:v>
                </c:pt>
                <c:pt idx="39356" formatCode="0.00E+00">
                  <c:v>-9.1318500000000004E-3</c:v>
                </c:pt>
                <c:pt idx="39357" formatCode="0.00E+00">
                  <c:v>-7.9744900000000007E-3</c:v>
                </c:pt>
                <c:pt idx="39358" formatCode="0.00E+00">
                  <c:v>-6.7675799999999996E-3</c:v>
                </c:pt>
                <c:pt idx="39359" formatCode="0.00E+00">
                  <c:v>-5.5126899999999998E-3</c:v>
                </c:pt>
                <c:pt idx="39360" formatCode="0.00E+00">
                  <c:v>-4.2115199999999998E-3</c:v>
                </c:pt>
                <c:pt idx="39361" formatCode="0.00E+00">
                  <c:v>-2.8658400000000001E-3</c:v>
                </c:pt>
                <c:pt idx="39362" formatCode="0.00E+00">
                  <c:v>-1.47759E-3</c:v>
                </c:pt>
                <c:pt idx="39363" formatCode="0.00E+00">
                  <c:v>-4.87472E-5</c:v>
                </c:pt>
                <c:pt idx="39364" formatCode="0.00E+00">
                  <c:v>1.4185700000000001E-3</c:v>
                </c:pt>
                <c:pt idx="39365" formatCode="0.00E+00">
                  <c:v>2.9221500000000001E-3</c:v>
                </c:pt>
                <c:pt idx="39366" formatCode="0.00E+00">
                  <c:v>4.4597200000000004E-3</c:v>
                </c:pt>
                <c:pt idx="39367" formatCode="0.00E+00">
                  <c:v>6.0288800000000003E-3</c:v>
                </c:pt>
                <c:pt idx="39368" formatCode="0.00E+00">
                  <c:v>7.62716E-3</c:v>
                </c:pt>
                <c:pt idx="39369" formatCode="0.00E+00">
                  <c:v>9.2520299999999996E-3</c:v>
                </c:pt>
                <c:pt idx="39370">
                  <c:v>1.09009E-2</c:v>
                </c:pt>
                <c:pt idx="39371">
                  <c:v>1.2571000000000001E-2</c:v>
                </c:pt>
                <c:pt idx="39372">
                  <c:v>1.4259600000000001E-2</c:v>
                </c:pt>
                <c:pt idx="39373">
                  <c:v>1.59639E-2</c:v>
                </c:pt>
                <c:pt idx="39374">
                  <c:v>1.7680999999999999E-2</c:v>
                </c:pt>
                <c:pt idx="39375">
                  <c:v>1.9407899999999999E-2</c:v>
                </c:pt>
                <c:pt idx="39376">
                  <c:v>2.1141799999999999E-2</c:v>
                </c:pt>
                <c:pt idx="39377">
                  <c:v>2.28796E-2</c:v>
                </c:pt>
                <c:pt idx="39378">
                  <c:v>2.46182E-2</c:v>
                </c:pt>
                <c:pt idx="39379">
                  <c:v>2.6354499999999999E-2</c:v>
                </c:pt>
                <c:pt idx="39380">
                  <c:v>2.8085499999999999E-2</c:v>
                </c:pt>
                <c:pt idx="39381">
                  <c:v>2.9807899999999998E-2</c:v>
                </c:pt>
                <c:pt idx="39382">
                  <c:v>3.15188E-2</c:v>
                </c:pt>
                <c:pt idx="39383">
                  <c:v>3.3214899999999999E-2</c:v>
                </c:pt>
                <c:pt idx="39384">
                  <c:v>3.4893E-2</c:v>
                </c:pt>
                <c:pt idx="39385">
                  <c:v>3.6550100000000002E-2</c:v>
                </c:pt>
                <c:pt idx="39386">
                  <c:v>3.8182899999999999E-2</c:v>
                </c:pt>
                <c:pt idx="39387">
                  <c:v>3.9788400000000002E-2</c:v>
                </c:pt>
                <c:pt idx="39388">
                  <c:v>4.1363499999999997E-2</c:v>
                </c:pt>
                <c:pt idx="39389">
                  <c:v>4.2904999999999999E-2</c:v>
                </c:pt>
                <c:pt idx="39390">
                  <c:v>4.4409900000000002E-2</c:v>
                </c:pt>
                <c:pt idx="39391">
                  <c:v>4.5875300000000001E-2</c:v>
                </c:pt>
                <c:pt idx="39392">
                  <c:v>4.7298100000000003E-2</c:v>
                </c:pt>
                <c:pt idx="39393">
                  <c:v>4.8675499999999997E-2</c:v>
                </c:pt>
                <c:pt idx="39394">
                  <c:v>5.00045E-2</c:v>
                </c:pt>
                <c:pt idx="39395">
                  <c:v>5.1282399999999999E-2</c:v>
                </c:pt>
                <c:pt idx="39396">
                  <c:v>5.2506499999999998E-2</c:v>
                </c:pt>
                <c:pt idx="39397">
                  <c:v>5.3673999999999999E-2</c:v>
                </c:pt>
                <c:pt idx="39398">
                  <c:v>5.4782299999999999E-2</c:v>
                </c:pt>
                <c:pt idx="39399">
                  <c:v>5.58291E-2</c:v>
                </c:pt>
                <c:pt idx="39400">
                  <c:v>5.68117E-2</c:v>
                </c:pt>
                <c:pt idx="39401">
                  <c:v>5.7728000000000002E-2</c:v>
                </c:pt>
                <c:pt idx="39402">
                  <c:v>5.8575599999999999E-2</c:v>
                </c:pt>
                <c:pt idx="39403">
                  <c:v>5.93524E-2</c:v>
                </c:pt>
                <c:pt idx="39404">
                  <c:v>6.00563E-2</c:v>
                </c:pt>
                <c:pt idx="39405">
                  <c:v>6.0685500000000003E-2</c:v>
                </c:pt>
                <c:pt idx="39406">
                  <c:v>6.1238099999999997E-2</c:v>
                </c:pt>
                <c:pt idx="39407">
                  <c:v>6.1712400000000001E-2</c:v>
                </c:pt>
                <c:pt idx="39408">
                  <c:v>6.2106700000000001E-2</c:v>
                </c:pt>
                <c:pt idx="39409">
                  <c:v>6.2419700000000002E-2</c:v>
                </c:pt>
                <c:pt idx="39410">
                  <c:v>6.2649899999999994E-2</c:v>
                </c:pt>
                <c:pt idx="39411">
                  <c:v>6.2796199999999996E-2</c:v>
                </c:pt>
                <c:pt idx="39412">
                  <c:v>6.2857499999999997E-2</c:v>
                </c:pt>
                <c:pt idx="39413">
                  <c:v>6.2832700000000005E-2</c:v>
                </c:pt>
                <c:pt idx="39414">
                  <c:v>6.2721200000000005E-2</c:v>
                </c:pt>
                <c:pt idx="39415">
                  <c:v>6.2522099999999997E-2</c:v>
                </c:pt>
                <c:pt idx="39416">
                  <c:v>6.2234999999999999E-2</c:v>
                </c:pt>
                <c:pt idx="39417">
                  <c:v>6.1859400000000002E-2</c:v>
                </c:pt>
                <c:pt idx="39418">
                  <c:v>6.1395100000000001E-2</c:v>
                </c:pt>
                <c:pt idx="39419">
                  <c:v>6.0842E-2</c:v>
                </c:pt>
                <c:pt idx="39420">
                  <c:v>6.0199999999999997E-2</c:v>
                </c:pt>
                <c:pt idx="39421">
                  <c:v>5.9469399999999999E-2</c:v>
                </c:pt>
                <c:pt idx="39422">
                  <c:v>5.8650500000000001E-2</c:v>
                </c:pt>
                <c:pt idx="39423">
                  <c:v>5.7743700000000002E-2</c:v>
                </c:pt>
                <c:pt idx="39424">
                  <c:v>5.6749599999999997E-2</c:v>
                </c:pt>
                <c:pt idx="39425">
                  <c:v>5.56689E-2</c:v>
                </c:pt>
                <c:pt idx="39426">
                  <c:v>5.4502700000000001E-2</c:v>
                </c:pt>
                <c:pt idx="39427">
                  <c:v>5.3251800000000002E-2</c:v>
                </c:pt>
                <c:pt idx="39428">
                  <c:v>5.1917400000000002E-2</c:v>
                </c:pt>
                <c:pt idx="39429">
                  <c:v>5.0500999999999997E-2</c:v>
                </c:pt>
                <c:pt idx="39430">
                  <c:v>4.9003900000000003E-2</c:v>
                </c:pt>
                <c:pt idx="39431">
                  <c:v>4.7427700000000003E-2</c:v>
                </c:pt>
                <c:pt idx="39432">
                  <c:v>4.5774099999999998E-2</c:v>
                </c:pt>
                <c:pt idx="39433">
                  <c:v>4.4045099999999997E-2</c:v>
                </c:pt>
                <c:pt idx="39434">
                  <c:v>4.2242599999999998E-2</c:v>
                </c:pt>
                <c:pt idx="39435">
                  <c:v>4.03687E-2</c:v>
                </c:pt>
                <c:pt idx="39436">
                  <c:v>3.8425599999999997E-2</c:v>
                </c:pt>
                <c:pt idx="39437">
                  <c:v>3.6415799999999998E-2</c:v>
                </c:pt>
                <c:pt idx="39438">
                  <c:v>3.43416E-2</c:v>
                </c:pt>
                <c:pt idx="39439">
                  <c:v>3.22058E-2</c:v>
                </c:pt>
                <c:pt idx="39440">
                  <c:v>3.0010999999999999E-2</c:v>
                </c:pt>
                <c:pt idx="39441">
                  <c:v>2.776E-2</c:v>
                </c:pt>
                <c:pt idx="39442">
                  <c:v>2.5455700000000001E-2</c:v>
                </c:pt>
                <c:pt idx="39443">
                  <c:v>2.3101199999999999E-2</c:v>
                </c:pt>
                <c:pt idx="39444">
                  <c:v>2.0699499999999999E-2</c:v>
                </c:pt>
                <c:pt idx="39445">
                  <c:v>1.8253800000000001E-2</c:v>
                </c:pt>
                <c:pt idx="39446">
                  <c:v>1.57675E-2</c:v>
                </c:pt>
                <c:pt idx="39447">
                  <c:v>1.3243899999999999E-2</c:v>
                </c:pt>
                <c:pt idx="39448">
                  <c:v>1.06864E-2</c:v>
                </c:pt>
                <c:pt idx="39449" formatCode="0.00E+00">
                  <c:v>8.0985199999999997E-3</c:v>
                </c:pt>
                <c:pt idx="39450" formatCode="0.00E+00">
                  <c:v>5.4838100000000004E-3</c:v>
                </c:pt>
                <c:pt idx="39451" formatCode="0.00E+00">
                  <c:v>2.8458899999999998E-3</c:v>
                </c:pt>
                <c:pt idx="39452" formatCode="0.00E+00">
                  <c:v>1.8844099999999999E-4</c:v>
                </c:pt>
                <c:pt idx="39453" formatCode="0.00E+00">
                  <c:v>-2.48482E-3</c:v>
                </c:pt>
                <c:pt idx="39454" formatCode="0.00E+00">
                  <c:v>-5.1701400000000002E-3</c:v>
                </c:pt>
                <c:pt idx="39455" formatCode="0.00E+00">
                  <c:v>-7.8637199999999994E-3</c:v>
                </c:pt>
                <c:pt idx="39456">
                  <c:v>-1.05617E-2</c:v>
                </c:pt>
                <c:pt idx="39457">
                  <c:v>-1.32604E-2</c:v>
                </c:pt>
                <c:pt idx="39458">
                  <c:v>-1.59557E-2</c:v>
                </c:pt>
                <c:pt idx="39459">
                  <c:v>-1.8644000000000001E-2</c:v>
                </c:pt>
                <c:pt idx="39460">
                  <c:v>-2.1321199999999998E-2</c:v>
                </c:pt>
                <c:pt idx="39461">
                  <c:v>-2.3983600000000001E-2</c:v>
                </c:pt>
                <c:pt idx="39462">
                  <c:v>-2.66272E-2</c:v>
                </c:pt>
                <c:pt idx="39463">
                  <c:v>-2.9248199999999999E-2</c:v>
                </c:pt>
                <c:pt idx="39464">
                  <c:v>-3.18429E-2</c:v>
                </c:pt>
                <c:pt idx="39465">
                  <c:v>-3.4407300000000002E-2</c:v>
                </c:pt>
                <c:pt idx="39466">
                  <c:v>-3.69378E-2</c:v>
                </c:pt>
                <c:pt idx="39467">
                  <c:v>-3.9430600000000003E-2</c:v>
                </c:pt>
                <c:pt idx="39468">
                  <c:v>-4.1882000000000003E-2</c:v>
                </c:pt>
                <c:pt idx="39469">
                  <c:v>-4.4288300000000003E-2</c:v>
                </c:pt>
                <c:pt idx="39470">
                  <c:v>-4.6646100000000003E-2</c:v>
                </c:pt>
                <c:pt idx="39471">
                  <c:v>-4.8951799999999997E-2</c:v>
                </c:pt>
                <c:pt idx="39472">
                  <c:v>-5.1201999999999998E-2</c:v>
                </c:pt>
                <c:pt idx="39473">
                  <c:v>-5.3393200000000002E-2</c:v>
                </c:pt>
                <c:pt idx="39474">
                  <c:v>-5.5522200000000001E-2</c:v>
                </c:pt>
                <c:pt idx="39475">
                  <c:v>-5.7585799999999999E-2</c:v>
                </c:pt>
                <c:pt idx="39476">
                  <c:v>-5.9580899999999999E-2</c:v>
                </c:pt>
                <c:pt idx="39477">
                  <c:v>-6.1504499999999997E-2</c:v>
                </c:pt>
                <c:pt idx="39478">
                  <c:v>-6.3353599999999996E-2</c:v>
                </c:pt>
                <c:pt idx="39479">
                  <c:v>-6.51254E-2</c:v>
                </c:pt>
                <c:pt idx="39480">
                  <c:v>-6.6817199999999993E-2</c:v>
                </c:pt>
                <c:pt idx="39481">
                  <c:v>-6.8426399999999998E-2</c:v>
                </c:pt>
                <c:pt idx="39482">
                  <c:v>-6.9950600000000002E-2</c:v>
                </c:pt>
                <c:pt idx="39483">
                  <c:v>-7.1387300000000001E-2</c:v>
                </c:pt>
                <c:pt idx="39484">
                  <c:v>-7.2734400000000005E-2</c:v>
                </c:pt>
                <c:pt idx="39485">
                  <c:v>-7.3989799999999994E-2</c:v>
                </c:pt>
                <c:pt idx="39486">
                  <c:v>-7.5151499999999996E-2</c:v>
                </c:pt>
                <c:pt idx="39487">
                  <c:v>-7.6217599999999996E-2</c:v>
                </c:pt>
                <c:pt idx="39488">
                  <c:v>-7.7186500000000005E-2</c:v>
                </c:pt>
                <c:pt idx="39489">
                  <c:v>-7.8056700000000007E-2</c:v>
                </c:pt>
                <c:pt idx="39490">
                  <c:v>-7.8826599999999997E-2</c:v>
                </c:pt>
                <c:pt idx="39491">
                  <c:v>-7.9495200000000002E-2</c:v>
                </c:pt>
                <c:pt idx="39492">
                  <c:v>-8.0061199999999999E-2</c:v>
                </c:pt>
                <c:pt idx="39493">
                  <c:v>-8.0523700000000004E-2</c:v>
                </c:pt>
                <c:pt idx="39494">
                  <c:v>-8.0881900000000007E-2</c:v>
                </c:pt>
                <c:pt idx="39495">
                  <c:v>-8.1135100000000002E-2</c:v>
                </c:pt>
                <c:pt idx="39496">
                  <c:v>-8.1282900000000005E-2</c:v>
                </c:pt>
                <c:pt idx="39497">
                  <c:v>-8.1324900000000006E-2</c:v>
                </c:pt>
                <c:pt idx="39498">
                  <c:v>-8.1260899999999997E-2</c:v>
                </c:pt>
                <c:pt idx="39499">
                  <c:v>-8.1090999999999996E-2</c:v>
                </c:pt>
                <c:pt idx="39500">
                  <c:v>-8.0815100000000001E-2</c:v>
                </c:pt>
                <c:pt idx="39501">
                  <c:v>-8.0433699999999997E-2</c:v>
                </c:pt>
                <c:pt idx="39502">
                  <c:v>-7.9947099999999993E-2</c:v>
                </c:pt>
                <c:pt idx="39503">
                  <c:v>-7.9355999999999996E-2</c:v>
                </c:pt>
                <c:pt idx="39504">
                  <c:v>-7.8661200000000001E-2</c:v>
                </c:pt>
                <c:pt idx="39505">
                  <c:v>-7.7863399999999999E-2</c:v>
                </c:pt>
                <c:pt idx="39506">
                  <c:v>-7.6963799999999999E-2</c:v>
                </c:pt>
                <c:pt idx="39507">
                  <c:v>-7.5963600000000006E-2</c:v>
                </c:pt>
                <c:pt idx="39508">
                  <c:v>-7.4864200000000006E-2</c:v>
                </c:pt>
                <c:pt idx="39509">
                  <c:v>-7.3666999999999996E-2</c:v>
                </c:pt>
                <c:pt idx="39510">
                  <c:v>-7.2373800000000002E-2</c:v>
                </c:pt>
                <c:pt idx="39511">
                  <c:v>-7.0986199999999999E-2</c:v>
                </c:pt>
                <c:pt idx="39512">
                  <c:v>-6.9506299999999993E-2</c:v>
                </c:pt>
                <c:pt idx="39513">
                  <c:v>-6.7936099999999999E-2</c:v>
                </c:pt>
                <c:pt idx="39514">
                  <c:v>-6.6277799999999998E-2</c:v>
                </c:pt>
                <c:pt idx="39515">
                  <c:v>-6.4533800000000002E-2</c:v>
                </c:pt>
                <c:pt idx="39516">
                  <c:v>-6.2706399999999995E-2</c:v>
                </c:pt>
                <c:pt idx="39517">
                  <c:v>-6.07983E-2</c:v>
                </c:pt>
                <c:pt idx="39518">
                  <c:v>-5.8812200000000002E-2</c:v>
                </c:pt>
                <c:pt idx="39519">
                  <c:v>-5.67509E-2</c:v>
                </c:pt>
                <c:pt idx="39520">
                  <c:v>-5.4617300000000001E-2</c:v>
                </c:pt>
                <c:pt idx="39521">
                  <c:v>-5.24144E-2</c:v>
                </c:pt>
                <c:pt idx="39522">
                  <c:v>-5.01454E-2</c:v>
                </c:pt>
                <c:pt idx="39523">
                  <c:v>-4.7813399999999999E-2</c:v>
                </c:pt>
                <c:pt idx="39524">
                  <c:v>-4.5421799999999998E-2</c:v>
                </c:pt>
                <c:pt idx="39525">
                  <c:v>-4.2973999999999998E-2</c:v>
                </c:pt>
                <c:pt idx="39526">
                  <c:v>-4.0473500000000003E-2</c:v>
                </c:pt>
                <c:pt idx="39527">
                  <c:v>-3.7923699999999998E-2</c:v>
                </c:pt>
                <c:pt idx="39528">
                  <c:v>-3.5328400000000003E-2</c:v>
                </c:pt>
                <c:pt idx="39529">
                  <c:v>-3.2691199999999997E-2</c:v>
                </c:pt>
                <c:pt idx="39530">
                  <c:v>-3.0015799999999999E-2</c:v>
                </c:pt>
                <c:pt idx="39531">
                  <c:v>-2.7306E-2</c:v>
                </c:pt>
                <c:pt idx="39532">
                  <c:v>-2.4565699999999999E-2</c:v>
                </c:pt>
                <c:pt idx="39533">
                  <c:v>-2.17988E-2</c:v>
                </c:pt>
                <c:pt idx="39534">
                  <c:v>-1.9009000000000002E-2</c:v>
                </c:pt>
                <c:pt idx="39535">
                  <c:v>-1.62005E-2</c:v>
                </c:pt>
                <c:pt idx="39536">
                  <c:v>-1.3377099999999999E-2</c:v>
                </c:pt>
                <c:pt idx="39537">
                  <c:v>-1.05428E-2</c:v>
                </c:pt>
                <c:pt idx="39538" formatCode="0.00E+00">
                  <c:v>-7.7016100000000002E-3</c:v>
                </c:pt>
                <c:pt idx="39539" formatCode="0.00E+00">
                  <c:v>-4.8574899999999999E-3</c:v>
                </c:pt>
                <c:pt idx="39540" formatCode="0.00E+00">
                  <c:v>-2.0144199999999998E-3</c:v>
                </c:pt>
                <c:pt idx="39541" formatCode="0.00E+00">
                  <c:v>8.2361499999999998E-4</c:v>
                </c:pt>
                <c:pt idx="39542" formatCode="0.00E+00">
                  <c:v>3.6526599999999998E-3</c:v>
                </c:pt>
                <c:pt idx="39543" formatCode="0.00E+00">
                  <c:v>6.4687900000000003E-3</c:v>
                </c:pt>
                <c:pt idx="39544" formatCode="0.00E+00">
                  <c:v>9.2680799999999997E-3</c:v>
                </c:pt>
                <c:pt idx="39545">
                  <c:v>1.20467E-2</c:v>
                </c:pt>
                <c:pt idx="39546">
                  <c:v>1.48007E-2</c:v>
                </c:pt>
                <c:pt idx="39547">
                  <c:v>1.7526400000000001E-2</c:v>
                </c:pt>
                <c:pt idx="39548">
                  <c:v>2.0219999999999998E-2</c:v>
                </c:pt>
                <c:pt idx="39549">
                  <c:v>2.28779E-2</c:v>
                </c:pt>
                <c:pt idx="39550">
                  <c:v>2.5496399999999999E-2</c:v>
                </c:pt>
                <c:pt idx="39551">
                  <c:v>2.8072E-2</c:v>
                </c:pt>
                <c:pt idx="39552">
                  <c:v>3.0601099999999999E-2</c:v>
                </c:pt>
                <c:pt idx="39553">
                  <c:v>3.3080400000000003E-2</c:v>
                </c:pt>
                <c:pt idx="39554">
                  <c:v>3.5506599999999999E-2</c:v>
                </c:pt>
                <c:pt idx="39555">
                  <c:v>3.7876399999999998E-2</c:v>
                </c:pt>
                <c:pt idx="39556">
                  <c:v>4.0186699999999999E-2</c:v>
                </c:pt>
                <c:pt idx="39557">
                  <c:v>4.2434399999999997E-2</c:v>
                </c:pt>
                <c:pt idx="39558">
                  <c:v>4.4616599999999999E-2</c:v>
                </c:pt>
                <c:pt idx="39559">
                  <c:v>4.6730500000000001E-2</c:v>
                </c:pt>
                <c:pt idx="39560">
                  <c:v>4.8773299999999999E-2</c:v>
                </c:pt>
                <c:pt idx="39561">
                  <c:v>5.0742500000000003E-2</c:v>
                </c:pt>
                <c:pt idx="39562">
                  <c:v>5.2635399999999999E-2</c:v>
                </c:pt>
                <c:pt idx="39563">
                  <c:v>5.4449900000000002E-2</c:v>
                </c:pt>
                <c:pt idx="39564">
                  <c:v>5.6183499999999997E-2</c:v>
                </c:pt>
                <c:pt idx="39565">
                  <c:v>5.7834200000000002E-2</c:v>
                </c:pt>
                <c:pt idx="39566">
                  <c:v>5.9400000000000001E-2</c:v>
                </c:pt>
                <c:pt idx="39567">
                  <c:v>6.0879000000000003E-2</c:v>
                </c:pt>
                <c:pt idx="39568">
                  <c:v>6.2269600000000001E-2</c:v>
                </c:pt>
                <c:pt idx="39569">
                  <c:v>6.3570100000000004E-2</c:v>
                </c:pt>
                <c:pt idx="39570">
                  <c:v>6.4779000000000003E-2</c:v>
                </c:pt>
                <c:pt idx="39571">
                  <c:v>6.5895099999999998E-2</c:v>
                </c:pt>
                <c:pt idx="39572">
                  <c:v>6.6917299999999999E-2</c:v>
                </c:pt>
                <c:pt idx="39573">
                  <c:v>6.7844399999999999E-2</c:v>
                </c:pt>
                <c:pt idx="39574">
                  <c:v>6.8675700000000006E-2</c:v>
                </c:pt>
                <c:pt idx="39575">
                  <c:v>6.9410299999999994E-2</c:v>
                </c:pt>
                <c:pt idx="39576">
                  <c:v>7.0047799999999993E-2</c:v>
                </c:pt>
                <c:pt idx="39577">
                  <c:v>7.0587700000000003E-2</c:v>
                </c:pt>
                <c:pt idx="39578">
                  <c:v>7.1029700000000001E-2</c:v>
                </c:pt>
                <c:pt idx="39579">
                  <c:v>7.1373599999999995E-2</c:v>
                </c:pt>
                <c:pt idx="39580">
                  <c:v>7.1619500000000003E-2</c:v>
                </c:pt>
                <c:pt idx="39581">
                  <c:v>7.1767600000000001E-2</c:v>
                </c:pt>
                <c:pt idx="39582">
                  <c:v>7.1818099999999996E-2</c:v>
                </c:pt>
                <c:pt idx="39583">
                  <c:v>7.1771399999999999E-2</c:v>
                </c:pt>
                <c:pt idx="39584">
                  <c:v>7.1628300000000006E-2</c:v>
                </c:pt>
                <c:pt idx="39585">
                  <c:v>7.1389300000000003E-2</c:v>
                </c:pt>
                <c:pt idx="39586">
                  <c:v>7.1055400000000005E-2</c:v>
                </c:pt>
                <c:pt idx="39587">
                  <c:v>7.0627599999999999E-2</c:v>
                </c:pt>
                <c:pt idx="39588">
                  <c:v>7.0107100000000006E-2</c:v>
                </c:pt>
                <c:pt idx="39589">
                  <c:v>6.9495000000000001E-2</c:v>
                </c:pt>
                <c:pt idx="39590">
                  <c:v>6.8792800000000001E-2</c:v>
                </c:pt>
                <c:pt idx="39591">
                  <c:v>6.8002099999999996E-2</c:v>
                </c:pt>
                <c:pt idx="39592">
                  <c:v>6.7124500000000004E-2</c:v>
                </c:pt>
                <c:pt idx="39593">
                  <c:v>6.6161800000000007E-2</c:v>
                </c:pt>
                <c:pt idx="39594">
                  <c:v>6.5115900000000004E-2</c:v>
                </c:pt>
                <c:pt idx="39595">
                  <c:v>6.3988799999999998E-2</c:v>
                </c:pt>
                <c:pt idx="39596">
                  <c:v>6.2782699999999997E-2</c:v>
                </c:pt>
                <c:pt idx="39597">
                  <c:v>6.1499699999999997E-2</c:v>
                </c:pt>
                <c:pt idx="39598">
                  <c:v>6.0142300000000003E-2</c:v>
                </c:pt>
                <c:pt idx="39599">
                  <c:v>5.8712899999999998E-2</c:v>
                </c:pt>
                <c:pt idx="39600">
                  <c:v>5.7213899999999998E-2</c:v>
                </c:pt>
                <c:pt idx="39601">
                  <c:v>5.5648099999999999E-2</c:v>
                </c:pt>
                <c:pt idx="39602">
                  <c:v>5.4018099999999999E-2</c:v>
                </c:pt>
                <c:pt idx="39603">
                  <c:v>5.2326699999999997E-2</c:v>
                </c:pt>
                <c:pt idx="39604">
                  <c:v>5.0576900000000001E-2</c:v>
                </c:pt>
                <c:pt idx="39605">
                  <c:v>4.8771500000000002E-2</c:v>
                </c:pt>
                <c:pt idx="39606">
                  <c:v>4.6913499999999997E-2</c:v>
                </c:pt>
                <c:pt idx="39607">
                  <c:v>4.50061E-2</c:v>
                </c:pt>
                <c:pt idx="39608">
                  <c:v>4.3052300000000002E-2</c:v>
                </c:pt>
                <c:pt idx="39609">
                  <c:v>4.1055300000000003E-2</c:v>
                </c:pt>
                <c:pt idx="39610">
                  <c:v>3.9018400000000002E-2</c:v>
                </c:pt>
                <c:pt idx="39611">
                  <c:v>3.6944900000000003E-2</c:v>
                </c:pt>
                <c:pt idx="39612">
                  <c:v>3.4837899999999998E-2</c:v>
                </c:pt>
                <c:pt idx="39613">
                  <c:v>3.2700899999999998E-2</c:v>
                </c:pt>
                <c:pt idx="39614">
                  <c:v>3.05372E-2</c:v>
                </c:pt>
                <c:pt idx="39615">
                  <c:v>2.8350199999999999E-2</c:v>
                </c:pt>
                <c:pt idx="39616">
                  <c:v>2.6143199999999998E-2</c:v>
                </c:pt>
                <c:pt idx="39617">
                  <c:v>2.3919699999999999E-2</c:v>
                </c:pt>
                <c:pt idx="39618">
                  <c:v>2.1683000000000001E-2</c:v>
                </c:pt>
                <c:pt idx="39619">
                  <c:v>1.9436599999999998E-2</c:v>
                </c:pt>
                <c:pt idx="39620">
                  <c:v>1.7183799999999999E-2</c:v>
                </c:pt>
                <c:pt idx="39621">
                  <c:v>1.4928E-2</c:v>
                </c:pt>
                <c:pt idx="39622">
                  <c:v>1.26725E-2</c:v>
                </c:pt>
                <c:pt idx="39623">
                  <c:v>1.04207E-2</c:v>
                </c:pt>
                <c:pt idx="39624" formatCode="0.00E+00">
                  <c:v>8.1761500000000001E-3</c:v>
                </c:pt>
                <c:pt idx="39625" formatCode="0.00E+00">
                  <c:v>5.9422099999999999E-3</c:v>
                </c:pt>
                <c:pt idx="39626" formatCode="0.00E+00">
                  <c:v>3.72223E-3</c:v>
                </c:pt>
                <c:pt idx="39627" formatCode="0.00E+00">
                  <c:v>1.51935E-3</c:v>
                </c:pt>
                <c:pt idx="39628" formatCode="0.00E+00">
                  <c:v>-6.6346199999999997E-4</c:v>
                </c:pt>
                <c:pt idx="39629" formatCode="0.00E+00">
                  <c:v>-2.8233099999999999E-3</c:v>
                </c:pt>
                <c:pt idx="39630" formatCode="0.00E+00">
                  <c:v>-4.9573300000000002E-3</c:v>
                </c:pt>
                <c:pt idx="39631" formatCode="0.00E+00">
                  <c:v>-7.0626899999999999E-3</c:v>
                </c:pt>
                <c:pt idx="39632" formatCode="0.00E+00">
                  <c:v>-9.1366099999999999E-3</c:v>
                </c:pt>
                <c:pt idx="39633">
                  <c:v>-1.11764E-2</c:v>
                </c:pt>
                <c:pt idx="39634">
                  <c:v>-1.31793E-2</c:v>
                </c:pt>
                <c:pt idx="39635">
                  <c:v>-1.51428E-2</c:v>
                </c:pt>
                <c:pt idx="39636">
                  <c:v>-1.70644E-2</c:v>
                </c:pt>
                <c:pt idx="39637">
                  <c:v>-1.8941699999999999E-2</c:v>
                </c:pt>
                <c:pt idx="39638">
                  <c:v>-2.07723E-2</c:v>
                </c:pt>
                <c:pt idx="39639">
                  <c:v>-2.2553900000000002E-2</c:v>
                </c:pt>
                <c:pt idx="39640">
                  <c:v>-2.4284400000000001E-2</c:v>
                </c:pt>
                <c:pt idx="39641">
                  <c:v>-2.5961600000000001E-2</c:v>
                </c:pt>
                <c:pt idx="39642">
                  <c:v>-2.75836E-2</c:v>
                </c:pt>
                <c:pt idx="39643">
                  <c:v>-2.9148500000000001E-2</c:v>
                </c:pt>
                <c:pt idx="39644">
                  <c:v>-3.0654600000000001E-2</c:v>
                </c:pt>
                <c:pt idx="39645">
                  <c:v>-3.2100099999999999E-2</c:v>
                </c:pt>
                <c:pt idx="39646">
                  <c:v>-3.3483499999999999E-2</c:v>
                </c:pt>
                <c:pt idx="39647">
                  <c:v>-3.4803099999999997E-2</c:v>
                </c:pt>
                <c:pt idx="39648">
                  <c:v>-3.60573E-2</c:v>
                </c:pt>
                <c:pt idx="39649">
                  <c:v>-3.7245E-2</c:v>
                </c:pt>
                <c:pt idx="39650">
                  <c:v>-3.8365200000000002E-2</c:v>
                </c:pt>
                <c:pt idx="39651">
                  <c:v>-3.9416899999999998E-2</c:v>
                </c:pt>
                <c:pt idx="39652">
                  <c:v>-4.03991E-2</c:v>
                </c:pt>
                <c:pt idx="39653">
                  <c:v>-4.1311E-2</c:v>
                </c:pt>
                <c:pt idx="39654">
                  <c:v>-4.21517E-2</c:v>
                </c:pt>
                <c:pt idx="39655">
                  <c:v>-4.29205E-2</c:v>
                </c:pt>
                <c:pt idx="39656">
                  <c:v>-4.3617099999999999E-2</c:v>
                </c:pt>
                <c:pt idx="39657">
                  <c:v>-4.4241099999999998E-2</c:v>
                </c:pt>
                <c:pt idx="39658">
                  <c:v>-4.4792600000000002E-2</c:v>
                </c:pt>
                <c:pt idx="39659">
                  <c:v>-4.5271400000000003E-2</c:v>
                </c:pt>
                <c:pt idx="39660">
                  <c:v>-4.5677599999999999E-2</c:v>
                </c:pt>
                <c:pt idx="39661">
                  <c:v>-4.6011400000000001E-2</c:v>
                </c:pt>
                <c:pt idx="39662">
                  <c:v>-4.6273099999999998E-2</c:v>
                </c:pt>
                <c:pt idx="39663">
                  <c:v>-4.6463200000000003E-2</c:v>
                </c:pt>
                <c:pt idx="39664">
                  <c:v>-4.65823E-2</c:v>
                </c:pt>
                <c:pt idx="39665">
                  <c:v>-4.6630999999999999E-2</c:v>
                </c:pt>
                <c:pt idx="39666">
                  <c:v>-4.66103E-2</c:v>
                </c:pt>
                <c:pt idx="39667">
                  <c:v>-4.6521100000000003E-2</c:v>
                </c:pt>
                <c:pt idx="39668">
                  <c:v>-4.6364599999999999E-2</c:v>
                </c:pt>
                <c:pt idx="39669">
                  <c:v>-4.6141700000000001E-2</c:v>
                </c:pt>
                <c:pt idx="39670">
                  <c:v>-4.5853400000000002E-2</c:v>
                </c:pt>
                <c:pt idx="39671">
                  <c:v>-4.5501800000000002E-2</c:v>
                </c:pt>
                <c:pt idx="39672">
                  <c:v>-4.5089600000000001E-2</c:v>
                </c:pt>
                <c:pt idx="39673">
                  <c:v>-4.46188E-2</c:v>
                </c:pt>
                <c:pt idx="39674">
                  <c:v>-4.4090600000000001E-2</c:v>
                </c:pt>
                <c:pt idx="39675">
                  <c:v>-4.3505700000000001E-2</c:v>
                </c:pt>
                <c:pt idx="39676">
                  <c:v>-4.2865399999999998E-2</c:v>
                </c:pt>
                <c:pt idx="39677">
                  <c:v>-4.2171599999999997E-2</c:v>
                </c:pt>
                <c:pt idx="39678">
                  <c:v>-4.1426299999999999E-2</c:v>
                </c:pt>
                <c:pt idx="39679">
                  <c:v>-4.0631500000000001E-2</c:v>
                </c:pt>
                <c:pt idx="39680">
                  <c:v>-3.9789199999999997E-2</c:v>
                </c:pt>
                <c:pt idx="39681">
                  <c:v>-3.8901499999999999E-2</c:v>
                </c:pt>
                <c:pt idx="39682">
                  <c:v>-3.7970900000000002E-2</c:v>
                </c:pt>
                <c:pt idx="39683">
                  <c:v>-3.6999600000000001E-2</c:v>
                </c:pt>
                <c:pt idx="39684">
                  <c:v>-3.5990099999999997E-2</c:v>
                </c:pt>
                <c:pt idx="39685">
                  <c:v>-3.4945200000000003E-2</c:v>
                </c:pt>
                <c:pt idx="39686">
                  <c:v>-3.3867800000000003E-2</c:v>
                </c:pt>
                <c:pt idx="39687">
                  <c:v>-3.27608E-2</c:v>
                </c:pt>
                <c:pt idx="39688">
                  <c:v>-3.1627299999999997E-2</c:v>
                </c:pt>
                <c:pt idx="39689">
                  <c:v>-3.04701E-2</c:v>
                </c:pt>
                <c:pt idx="39690">
                  <c:v>-2.92923E-2</c:v>
                </c:pt>
                <c:pt idx="39691">
                  <c:v>-2.8097E-2</c:v>
                </c:pt>
                <c:pt idx="39692">
                  <c:v>-2.6887100000000001E-2</c:v>
                </c:pt>
                <c:pt idx="39693">
                  <c:v>-2.56651E-2</c:v>
                </c:pt>
                <c:pt idx="39694">
                  <c:v>-2.4433099999999999E-2</c:v>
                </c:pt>
                <c:pt idx="39695">
                  <c:v>-2.3193600000000002E-2</c:v>
                </c:pt>
                <c:pt idx="39696">
                  <c:v>-2.1950000000000001E-2</c:v>
                </c:pt>
                <c:pt idx="39697">
                  <c:v>-2.0705999999999999E-2</c:v>
                </c:pt>
                <c:pt idx="39698">
                  <c:v>-1.9465300000000001E-2</c:v>
                </c:pt>
                <c:pt idx="39699">
                  <c:v>-1.82311E-2</c:v>
                </c:pt>
                <c:pt idx="39700">
                  <c:v>-1.7006299999999999E-2</c:v>
                </c:pt>
                <c:pt idx="39701">
                  <c:v>-1.5793600000000001E-2</c:v>
                </c:pt>
                <c:pt idx="39702">
                  <c:v>-1.45951E-2</c:v>
                </c:pt>
                <c:pt idx="39703">
                  <c:v>-1.34123E-2</c:v>
                </c:pt>
                <c:pt idx="39704">
                  <c:v>-1.22468E-2</c:v>
                </c:pt>
                <c:pt idx="39705">
                  <c:v>-1.11012E-2</c:v>
                </c:pt>
                <c:pt idx="39706" formatCode="0.00E+00">
                  <c:v>-9.9786300000000005E-3</c:v>
                </c:pt>
                <c:pt idx="39707" formatCode="0.00E+00">
                  <c:v>-8.8819099999999998E-3</c:v>
                </c:pt>
                <c:pt idx="39708" formatCode="0.00E+00">
                  <c:v>-7.8128199999999998E-3</c:v>
                </c:pt>
                <c:pt idx="39709" formatCode="0.00E+00">
                  <c:v>-6.7731099999999997E-3</c:v>
                </c:pt>
                <c:pt idx="39710" formatCode="0.00E+00">
                  <c:v>-5.7649600000000004E-3</c:v>
                </c:pt>
                <c:pt idx="39711" formatCode="0.00E+00">
                  <c:v>-4.7903599999999996E-3</c:v>
                </c:pt>
                <c:pt idx="39712" formatCode="0.00E+00">
                  <c:v>-3.8505599999999998E-3</c:v>
                </c:pt>
                <c:pt idx="39713" formatCode="0.00E+00">
                  <c:v>-2.94633E-3</c:v>
                </c:pt>
                <c:pt idx="39714" formatCode="0.00E+00">
                  <c:v>-2.0788899999999999E-3</c:v>
                </c:pt>
                <c:pt idx="39715" formatCode="0.00E+00">
                  <c:v>-1.25022E-3</c:v>
                </c:pt>
                <c:pt idx="39716" formatCode="0.00E+00">
                  <c:v>-4.6256299999999998E-4</c:v>
                </c:pt>
                <c:pt idx="39717" formatCode="0.00E+00">
                  <c:v>2.8219900000000001E-4</c:v>
                </c:pt>
                <c:pt idx="39718" formatCode="0.00E+00">
                  <c:v>9.8259299999999992E-4</c:v>
                </c:pt>
                <c:pt idx="39719" formatCode="0.00E+00">
                  <c:v>1.63725E-3</c:v>
                </c:pt>
                <c:pt idx="39720" formatCode="0.00E+00">
                  <c:v>2.2444499999999998E-3</c:v>
                </c:pt>
                <c:pt idx="39721" formatCode="0.00E+00">
                  <c:v>2.8020699999999998E-3</c:v>
                </c:pt>
                <c:pt idx="39722" formatCode="0.00E+00">
                  <c:v>3.3081899999999999E-3</c:v>
                </c:pt>
                <c:pt idx="39723" formatCode="0.00E+00">
                  <c:v>3.7615999999999999E-3</c:v>
                </c:pt>
                <c:pt idx="39724" formatCode="0.00E+00">
                  <c:v>4.1615699999999999E-3</c:v>
                </c:pt>
                <c:pt idx="39725" formatCode="0.00E+00">
                  <c:v>4.5075000000000002E-3</c:v>
                </c:pt>
                <c:pt idx="39726" formatCode="0.00E+00">
                  <c:v>4.7987000000000004E-3</c:v>
                </c:pt>
                <c:pt idx="39727" formatCode="0.00E+00">
                  <c:v>5.0341800000000001E-3</c:v>
                </c:pt>
                <c:pt idx="39728" formatCode="0.00E+00">
                  <c:v>5.2129100000000003E-3</c:v>
                </c:pt>
                <c:pt idx="39729" formatCode="0.00E+00">
                  <c:v>5.3344500000000001E-3</c:v>
                </c:pt>
                <c:pt idx="39730" formatCode="0.00E+00">
                  <c:v>5.3987499999999999E-3</c:v>
                </c:pt>
                <c:pt idx="39731" formatCode="0.00E+00">
                  <c:v>5.4051500000000001E-3</c:v>
                </c:pt>
                <c:pt idx="39732" formatCode="0.00E+00">
                  <c:v>5.3526099999999998E-3</c:v>
                </c:pt>
                <c:pt idx="39733" formatCode="0.00E+00">
                  <c:v>5.2404000000000001E-3</c:v>
                </c:pt>
                <c:pt idx="39734" formatCode="0.00E+00">
                  <c:v>5.0677700000000001E-3</c:v>
                </c:pt>
                <c:pt idx="39735" formatCode="0.00E+00">
                  <c:v>4.8339500000000001E-3</c:v>
                </c:pt>
                <c:pt idx="39736" formatCode="0.00E+00">
                  <c:v>4.5387700000000001E-3</c:v>
                </c:pt>
                <c:pt idx="39737" formatCode="0.00E+00">
                  <c:v>4.1830299999999999E-3</c:v>
                </c:pt>
                <c:pt idx="39738" formatCode="0.00E+00">
                  <c:v>3.7678199999999998E-3</c:v>
                </c:pt>
                <c:pt idx="39739" formatCode="0.00E+00">
                  <c:v>3.2935E-3</c:v>
                </c:pt>
                <c:pt idx="39740" formatCode="0.00E+00">
                  <c:v>2.7602299999999998E-3</c:v>
                </c:pt>
                <c:pt idx="39741" formatCode="0.00E+00">
                  <c:v>2.1692600000000001E-3</c:v>
                </c:pt>
                <c:pt idx="39742" formatCode="0.00E+00">
                  <c:v>1.5227000000000001E-3</c:v>
                </c:pt>
                <c:pt idx="39743" formatCode="0.00E+00">
                  <c:v>8.2245699999999996E-4</c:v>
                </c:pt>
                <c:pt idx="39744" formatCode="0.00E+00">
                  <c:v>6.9729500000000004E-5</c:v>
                </c:pt>
                <c:pt idx="39745" formatCode="0.00E+00">
                  <c:v>-7.3468000000000003E-4</c:v>
                </c:pt>
                <c:pt idx="39746" formatCode="0.00E+00">
                  <c:v>-1.58954E-3</c:v>
                </c:pt>
                <c:pt idx="39747" formatCode="0.00E+00">
                  <c:v>-2.4930899999999999E-3</c:v>
                </c:pt>
                <c:pt idx="39748" formatCode="0.00E+00">
                  <c:v>-3.44357E-3</c:v>
                </c:pt>
                <c:pt idx="39749" formatCode="0.00E+00">
                  <c:v>-4.43948E-3</c:v>
                </c:pt>
                <c:pt idx="39750" formatCode="0.00E+00">
                  <c:v>-5.4790200000000002E-3</c:v>
                </c:pt>
                <c:pt idx="39751" formatCode="0.00E+00">
                  <c:v>-6.5597399999999997E-3</c:v>
                </c:pt>
                <c:pt idx="39752" formatCode="0.00E+00">
                  <c:v>-7.6788400000000001E-3</c:v>
                </c:pt>
                <c:pt idx="39753" formatCode="0.00E+00">
                  <c:v>-8.8339300000000003E-3</c:v>
                </c:pt>
                <c:pt idx="39754">
                  <c:v>-1.00231E-2</c:v>
                </c:pt>
                <c:pt idx="39755">
                  <c:v>-1.1243899999999999E-2</c:v>
                </c:pt>
                <c:pt idx="39756">
                  <c:v>-1.24926E-2</c:v>
                </c:pt>
                <c:pt idx="39757">
                  <c:v>-1.3765100000000001E-2</c:v>
                </c:pt>
                <c:pt idx="39758">
                  <c:v>-1.50598E-2</c:v>
                </c:pt>
                <c:pt idx="39759">
                  <c:v>-1.6376499999999999E-2</c:v>
                </c:pt>
                <c:pt idx="39760">
                  <c:v>-1.7714899999999999E-2</c:v>
                </c:pt>
                <c:pt idx="39761">
                  <c:v>-1.9071899999999999E-2</c:v>
                </c:pt>
                <c:pt idx="39762">
                  <c:v>-2.04423E-2</c:v>
                </c:pt>
                <c:pt idx="39763">
                  <c:v>-2.1822500000000002E-2</c:v>
                </c:pt>
                <c:pt idx="39764">
                  <c:v>-2.3210600000000001E-2</c:v>
                </c:pt>
                <c:pt idx="39765">
                  <c:v>-2.4604600000000001E-2</c:v>
                </c:pt>
                <c:pt idx="39766">
                  <c:v>-2.6001199999999999E-2</c:v>
                </c:pt>
                <c:pt idx="39767">
                  <c:v>-2.7397000000000001E-2</c:v>
                </c:pt>
                <c:pt idx="39768">
                  <c:v>-2.8788899999999999E-2</c:v>
                </c:pt>
                <c:pt idx="39769">
                  <c:v>-3.0174099999999999E-2</c:v>
                </c:pt>
                <c:pt idx="39770">
                  <c:v>-3.1549199999999999E-2</c:v>
                </c:pt>
                <c:pt idx="39771">
                  <c:v>-3.2910599999999998E-2</c:v>
                </c:pt>
                <c:pt idx="39772">
                  <c:v>-3.4257099999999999E-2</c:v>
                </c:pt>
                <c:pt idx="39773">
                  <c:v>-3.55882E-2</c:v>
                </c:pt>
                <c:pt idx="39774">
                  <c:v>-3.6902400000000002E-2</c:v>
                </c:pt>
                <c:pt idx="39775">
                  <c:v>-3.8196300000000002E-2</c:v>
                </c:pt>
                <c:pt idx="39776">
                  <c:v>-3.9466300000000003E-2</c:v>
                </c:pt>
                <c:pt idx="39777">
                  <c:v>-4.0710200000000002E-2</c:v>
                </c:pt>
                <c:pt idx="39778">
                  <c:v>-4.1926499999999998E-2</c:v>
                </c:pt>
                <c:pt idx="39779">
                  <c:v>-4.3113499999999999E-2</c:v>
                </c:pt>
                <c:pt idx="39780">
                  <c:v>-4.4269099999999999E-2</c:v>
                </c:pt>
                <c:pt idx="39781">
                  <c:v>-4.539E-2</c:v>
                </c:pt>
                <c:pt idx="39782">
                  <c:v>-4.6472800000000002E-2</c:v>
                </c:pt>
                <c:pt idx="39783">
                  <c:v>-4.7515799999999997E-2</c:v>
                </c:pt>
                <c:pt idx="39784">
                  <c:v>-4.8519600000000003E-2</c:v>
                </c:pt>
                <c:pt idx="39785">
                  <c:v>-4.9484500000000001E-2</c:v>
                </c:pt>
                <c:pt idx="39786">
                  <c:v>-5.0409599999999999E-2</c:v>
                </c:pt>
                <c:pt idx="39787">
                  <c:v>-5.1292999999999998E-2</c:v>
                </c:pt>
                <c:pt idx="39788">
                  <c:v>-5.2133400000000003E-2</c:v>
                </c:pt>
                <c:pt idx="39789">
                  <c:v>-5.2929299999999999E-2</c:v>
                </c:pt>
                <c:pt idx="39790">
                  <c:v>-5.3678299999999998E-2</c:v>
                </c:pt>
                <c:pt idx="39791">
                  <c:v>-5.4377700000000001E-2</c:v>
                </c:pt>
                <c:pt idx="39792">
                  <c:v>-5.5025900000000003E-2</c:v>
                </c:pt>
                <c:pt idx="39793">
                  <c:v>-5.5624E-2</c:v>
                </c:pt>
                <c:pt idx="39794">
                  <c:v>-5.61737E-2</c:v>
                </c:pt>
                <c:pt idx="39795">
                  <c:v>-5.6674299999999997E-2</c:v>
                </c:pt>
                <c:pt idx="39796">
                  <c:v>-5.7124300000000003E-2</c:v>
                </c:pt>
                <c:pt idx="39797">
                  <c:v>-5.7523400000000002E-2</c:v>
                </c:pt>
                <c:pt idx="39798">
                  <c:v>-5.7872199999999999E-2</c:v>
                </c:pt>
                <c:pt idx="39799">
                  <c:v>-5.8170199999999998E-2</c:v>
                </c:pt>
                <c:pt idx="39800">
                  <c:v>-5.8415799999999997E-2</c:v>
                </c:pt>
                <c:pt idx="39801">
                  <c:v>-5.8608399999999998E-2</c:v>
                </c:pt>
                <c:pt idx="39802">
                  <c:v>-5.8749700000000002E-2</c:v>
                </c:pt>
                <c:pt idx="39803">
                  <c:v>-5.8842899999999997E-2</c:v>
                </c:pt>
                <c:pt idx="39804">
                  <c:v>-5.8889700000000003E-2</c:v>
                </c:pt>
                <c:pt idx="39805">
                  <c:v>-5.8890699999999997E-2</c:v>
                </c:pt>
                <c:pt idx="39806">
                  <c:v>-5.8846000000000002E-2</c:v>
                </c:pt>
                <c:pt idx="39807">
                  <c:v>-5.8756799999999998E-2</c:v>
                </c:pt>
                <c:pt idx="39808">
                  <c:v>-5.8626299999999999E-2</c:v>
                </c:pt>
                <c:pt idx="39809">
                  <c:v>-5.8458499999999997E-2</c:v>
                </c:pt>
                <c:pt idx="39810">
                  <c:v>-5.8255700000000001E-2</c:v>
                </c:pt>
                <c:pt idx="39811">
                  <c:v>-5.8017300000000001E-2</c:v>
                </c:pt>
                <c:pt idx="39812">
                  <c:v>-5.7743200000000001E-2</c:v>
                </c:pt>
                <c:pt idx="39813">
                  <c:v>-5.74355E-2</c:v>
                </c:pt>
                <c:pt idx="39814">
                  <c:v>-5.7097700000000001E-2</c:v>
                </c:pt>
                <c:pt idx="39815">
                  <c:v>-5.67333E-2</c:v>
                </c:pt>
                <c:pt idx="39816">
                  <c:v>-5.6344999999999999E-2</c:v>
                </c:pt>
                <c:pt idx="39817">
                  <c:v>-5.5934499999999998E-2</c:v>
                </c:pt>
                <c:pt idx="39818">
                  <c:v>-5.5503999999999998E-2</c:v>
                </c:pt>
                <c:pt idx="39819">
                  <c:v>-5.5055300000000001E-2</c:v>
                </c:pt>
                <c:pt idx="39820">
                  <c:v>-5.4589899999999997E-2</c:v>
                </c:pt>
                <c:pt idx="39821">
                  <c:v>-5.4110499999999999E-2</c:v>
                </c:pt>
                <c:pt idx="39822">
                  <c:v>-5.3622999999999997E-2</c:v>
                </c:pt>
                <c:pt idx="39823">
                  <c:v>-5.31318E-2</c:v>
                </c:pt>
                <c:pt idx="39824">
                  <c:v>-5.2638600000000001E-2</c:v>
                </c:pt>
                <c:pt idx="39825">
                  <c:v>-5.2144799999999998E-2</c:v>
                </c:pt>
                <c:pt idx="39826">
                  <c:v>-5.1653600000000001E-2</c:v>
                </c:pt>
                <c:pt idx="39827">
                  <c:v>-5.1168600000000002E-2</c:v>
                </c:pt>
                <c:pt idx="39828">
                  <c:v>-5.0691800000000002E-2</c:v>
                </c:pt>
                <c:pt idx="39829">
                  <c:v>-5.0223200000000003E-2</c:v>
                </c:pt>
                <c:pt idx="39830">
                  <c:v>-4.9763300000000003E-2</c:v>
                </c:pt>
                <c:pt idx="39831">
                  <c:v>-4.9314700000000003E-2</c:v>
                </c:pt>
                <c:pt idx="39832">
                  <c:v>-4.8880899999999998E-2</c:v>
                </c:pt>
                <c:pt idx="39833">
                  <c:v>-4.8465500000000002E-2</c:v>
                </c:pt>
                <c:pt idx="39834">
                  <c:v>-4.8072499999999997E-2</c:v>
                </c:pt>
                <c:pt idx="39835">
                  <c:v>-4.7705900000000002E-2</c:v>
                </c:pt>
                <c:pt idx="39836">
                  <c:v>-4.7370000000000002E-2</c:v>
                </c:pt>
                <c:pt idx="39837">
                  <c:v>-4.70678E-2</c:v>
                </c:pt>
                <c:pt idx="39838">
                  <c:v>-4.6800700000000001E-2</c:v>
                </c:pt>
                <c:pt idx="39839">
                  <c:v>-4.6568900000000003E-2</c:v>
                </c:pt>
                <c:pt idx="39840">
                  <c:v>-4.6373200000000003E-2</c:v>
                </c:pt>
                <c:pt idx="39841">
                  <c:v>-4.6215899999999997E-2</c:v>
                </c:pt>
                <c:pt idx="39842">
                  <c:v>-4.6098699999999999E-2</c:v>
                </c:pt>
                <c:pt idx="39843">
                  <c:v>-4.6020800000000001E-2</c:v>
                </c:pt>
                <c:pt idx="39844">
                  <c:v>-4.5981300000000003E-2</c:v>
                </c:pt>
                <c:pt idx="39845">
                  <c:v>-4.59817E-2</c:v>
                </c:pt>
                <c:pt idx="39846">
                  <c:v>-4.6027199999999997E-2</c:v>
                </c:pt>
                <c:pt idx="39847">
                  <c:v>-4.6123499999999998E-2</c:v>
                </c:pt>
                <c:pt idx="39848">
                  <c:v>-4.6274099999999999E-2</c:v>
                </c:pt>
                <c:pt idx="39849">
                  <c:v>-4.6479600000000003E-2</c:v>
                </c:pt>
                <c:pt idx="39850">
                  <c:v>-4.6740900000000002E-2</c:v>
                </c:pt>
                <c:pt idx="39851">
                  <c:v>-4.7060200000000003E-2</c:v>
                </c:pt>
                <c:pt idx="39852">
                  <c:v>-4.7439799999999997E-2</c:v>
                </c:pt>
                <c:pt idx="39853">
                  <c:v>-4.7880600000000002E-2</c:v>
                </c:pt>
                <c:pt idx="39854">
                  <c:v>-4.8383000000000002E-2</c:v>
                </c:pt>
                <c:pt idx="39855">
                  <c:v>-4.8948100000000001E-2</c:v>
                </c:pt>
                <c:pt idx="39856">
                  <c:v>-4.9577599999999999E-2</c:v>
                </c:pt>
                <c:pt idx="39857">
                  <c:v>-5.0272400000000002E-2</c:v>
                </c:pt>
                <c:pt idx="39858">
                  <c:v>-5.1031100000000003E-2</c:v>
                </c:pt>
                <c:pt idx="39859">
                  <c:v>-5.1853700000000003E-2</c:v>
                </c:pt>
                <c:pt idx="39860">
                  <c:v>-5.2744300000000001E-2</c:v>
                </c:pt>
                <c:pt idx="39861">
                  <c:v>-5.3706799999999999E-2</c:v>
                </c:pt>
                <c:pt idx="39862">
                  <c:v>-5.4740900000000002E-2</c:v>
                </c:pt>
                <c:pt idx="39863">
                  <c:v>-5.5844100000000001E-2</c:v>
                </c:pt>
                <c:pt idx="39864">
                  <c:v>-5.70149E-2</c:v>
                </c:pt>
                <c:pt idx="39865">
                  <c:v>-5.8253399999999997E-2</c:v>
                </c:pt>
                <c:pt idx="39866">
                  <c:v>-5.95609E-2</c:v>
                </c:pt>
                <c:pt idx="39867">
                  <c:v>-6.0937900000000003E-2</c:v>
                </c:pt>
                <c:pt idx="39868">
                  <c:v>-6.2382199999999999E-2</c:v>
                </c:pt>
                <c:pt idx="39869">
                  <c:v>-6.3889899999999999E-2</c:v>
                </c:pt>
                <c:pt idx="39870">
                  <c:v>-6.5457899999999999E-2</c:v>
                </c:pt>
                <c:pt idx="39871">
                  <c:v>-6.7085699999999998E-2</c:v>
                </c:pt>
                <c:pt idx="39872">
                  <c:v>-6.8772399999999997E-2</c:v>
                </c:pt>
                <c:pt idx="39873">
                  <c:v>-7.0514400000000005E-2</c:v>
                </c:pt>
                <c:pt idx="39874">
                  <c:v>-7.23081E-2</c:v>
                </c:pt>
                <c:pt idx="39875">
                  <c:v>-7.4151800000000004E-2</c:v>
                </c:pt>
                <c:pt idx="39876">
                  <c:v>-7.6045299999999996E-2</c:v>
                </c:pt>
                <c:pt idx="39877">
                  <c:v>-7.7987500000000001E-2</c:v>
                </c:pt>
                <c:pt idx="39878">
                  <c:v>-7.9975500000000005E-2</c:v>
                </c:pt>
                <c:pt idx="39879">
                  <c:v>-8.2005800000000004E-2</c:v>
                </c:pt>
                <c:pt idx="39880">
                  <c:v>-8.4076999999999999E-2</c:v>
                </c:pt>
                <c:pt idx="39881">
                  <c:v>-8.6189799999999997E-2</c:v>
                </c:pt>
                <c:pt idx="39882">
                  <c:v>-8.8343699999999997E-2</c:v>
                </c:pt>
                <c:pt idx="39883">
                  <c:v>-9.0536000000000005E-2</c:v>
                </c:pt>
                <c:pt idx="39884">
                  <c:v>-9.2763200000000004E-2</c:v>
                </c:pt>
                <c:pt idx="39885">
                  <c:v>-9.5022499999999996E-2</c:v>
                </c:pt>
                <c:pt idx="39886">
                  <c:v>-9.7310599999999997E-2</c:v>
                </c:pt>
                <c:pt idx="39887">
                  <c:v>-9.9624500000000005E-2</c:v>
                </c:pt>
                <c:pt idx="39888">
                  <c:v>-0.101963</c:v>
                </c:pt>
                <c:pt idx="39889">
                  <c:v>-0.104324</c:v>
                </c:pt>
                <c:pt idx="39890">
                  <c:v>-0.106709</c:v>
                </c:pt>
                <c:pt idx="39891">
                  <c:v>-0.109113</c:v>
                </c:pt>
                <c:pt idx="39892">
                  <c:v>-0.111529</c:v>
                </c:pt>
                <c:pt idx="39893">
                  <c:v>-0.113952</c:v>
                </c:pt>
                <c:pt idx="39894">
                  <c:v>-0.11637500000000001</c:v>
                </c:pt>
                <c:pt idx="39895">
                  <c:v>-0.118795</c:v>
                </c:pt>
                <c:pt idx="39896">
                  <c:v>-0.12121</c:v>
                </c:pt>
                <c:pt idx="39897">
                  <c:v>-0.123617</c:v>
                </c:pt>
                <c:pt idx="39898">
                  <c:v>-0.12601100000000001</c:v>
                </c:pt>
                <c:pt idx="39899">
                  <c:v>-0.128387</c:v>
                </c:pt>
                <c:pt idx="39900">
                  <c:v>-0.130741</c:v>
                </c:pt>
                <c:pt idx="39901">
                  <c:v>-0.13307099999999999</c:v>
                </c:pt>
                <c:pt idx="39902">
                  <c:v>-0.135376</c:v>
                </c:pt>
                <c:pt idx="39903">
                  <c:v>-0.137653</c:v>
                </c:pt>
                <c:pt idx="39904">
                  <c:v>-0.13989599999999999</c:v>
                </c:pt>
                <c:pt idx="39905">
                  <c:v>-0.14210400000000001</c:v>
                </c:pt>
                <c:pt idx="39906">
                  <c:v>-0.14427400000000001</c:v>
                </c:pt>
                <c:pt idx="39907">
                  <c:v>-0.146399</c:v>
                </c:pt>
                <c:pt idx="39908">
                  <c:v>-0.148475</c:v>
                </c:pt>
                <c:pt idx="39909">
                  <c:v>-0.150506</c:v>
                </c:pt>
                <c:pt idx="39910">
                  <c:v>-0.15249499999999999</c:v>
                </c:pt>
                <c:pt idx="39911">
                  <c:v>-0.154442</c:v>
                </c:pt>
                <c:pt idx="39912">
                  <c:v>-0.15634600000000001</c:v>
                </c:pt>
                <c:pt idx="39913">
                  <c:v>-0.15820699999999999</c:v>
                </c:pt>
                <c:pt idx="39914">
                  <c:v>-0.160025</c:v>
                </c:pt>
                <c:pt idx="39915">
                  <c:v>-0.161799</c:v>
                </c:pt>
                <c:pt idx="39916">
                  <c:v>-0.16352700000000001</c:v>
                </c:pt>
                <c:pt idx="39917">
                  <c:v>-0.16520399999999999</c:v>
                </c:pt>
                <c:pt idx="39918">
                  <c:v>-0.166828</c:v>
                </c:pt>
                <c:pt idx="39919">
                  <c:v>-0.16839699999999999</c:v>
                </c:pt>
                <c:pt idx="39920">
                  <c:v>-0.16991100000000001</c:v>
                </c:pt>
                <c:pt idx="39921">
                  <c:v>-0.171372</c:v>
                </c:pt>
                <c:pt idx="39922">
                  <c:v>-0.17278399999999999</c:v>
                </c:pt>
                <c:pt idx="39923">
                  <c:v>-0.174149</c:v>
                </c:pt>
                <c:pt idx="39924">
                  <c:v>-0.17546700000000001</c:v>
                </c:pt>
                <c:pt idx="39925">
                  <c:v>-0.17673800000000001</c:v>
                </c:pt>
                <c:pt idx="39926">
                  <c:v>-0.17796000000000001</c:v>
                </c:pt>
                <c:pt idx="39927">
                  <c:v>-0.17912800000000001</c:v>
                </c:pt>
                <c:pt idx="39928">
                  <c:v>-0.18024399999999999</c:v>
                </c:pt>
                <c:pt idx="39929">
                  <c:v>-0.181307</c:v>
                </c:pt>
                <c:pt idx="39930">
                  <c:v>-0.18231800000000001</c:v>
                </c:pt>
                <c:pt idx="39931">
                  <c:v>-0.18327499999999999</c:v>
                </c:pt>
                <c:pt idx="39932">
                  <c:v>-0.18418000000000001</c:v>
                </c:pt>
                <c:pt idx="39933">
                  <c:v>-0.185034</c:v>
                </c:pt>
                <c:pt idx="39934">
                  <c:v>-0.18584400000000001</c:v>
                </c:pt>
                <c:pt idx="39935">
                  <c:v>-0.186613</c:v>
                </c:pt>
                <c:pt idx="39936">
                  <c:v>-0.18734400000000001</c:v>
                </c:pt>
                <c:pt idx="39937">
                  <c:v>-0.18803900000000001</c:v>
                </c:pt>
                <c:pt idx="39938">
                  <c:v>-0.18870000000000001</c:v>
                </c:pt>
                <c:pt idx="39939">
                  <c:v>-0.189332</c:v>
                </c:pt>
                <c:pt idx="39940">
                  <c:v>-0.18993699999999999</c:v>
                </c:pt>
                <c:pt idx="39941">
                  <c:v>-0.19051799999999999</c:v>
                </c:pt>
                <c:pt idx="39942">
                  <c:v>-0.191076</c:v>
                </c:pt>
                <c:pt idx="39943">
                  <c:v>-0.191611</c:v>
                </c:pt>
                <c:pt idx="39944">
                  <c:v>-0.19212799999999999</c:v>
                </c:pt>
                <c:pt idx="39945">
                  <c:v>-0.19263</c:v>
                </c:pt>
                <c:pt idx="39946">
                  <c:v>-0.19311500000000001</c:v>
                </c:pt>
                <c:pt idx="39947">
                  <c:v>-0.19358400000000001</c:v>
                </c:pt>
                <c:pt idx="39948">
                  <c:v>-0.194045</c:v>
                </c:pt>
                <c:pt idx="39949">
                  <c:v>-0.19450200000000001</c:v>
                </c:pt>
                <c:pt idx="39950">
                  <c:v>-0.19495599999999999</c:v>
                </c:pt>
                <c:pt idx="39951">
                  <c:v>-0.195406</c:v>
                </c:pt>
                <c:pt idx="39952">
                  <c:v>-0.195851</c:v>
                </c:pt>
                <c:pt idx="39953">
                  <c:v>-0.196296</c:v>
                </c:pt>
                <c:pt idx="39954">
                  <c:v>-0.196742</c:v>
                </c:pt>
                <c:pt idx="39955">
                  <c:v>-0.197189</c:v>
                </c:pt>
                <c:pt idx="39956">
                  <c:v>-0.19763900000000001</c:v>
                </c:pt>
                <c:pt idx="39957">
                  <c:v>-0.19809299999999999</c:v>
                </c:pt>
                <c:pt idx="39958">
                  <c:v>-0.19855200000000001</c:v>
                </c:pt>
                <c:pt idx="39959">
                  <c:v>-0.199015</c:v>
                </c:pt>
                <c:pt idx="39960">
                  <c:v>-0.19947699999999999</c:v>
                </c:pt>
                <c:pt idx="39961">
                  <c:v>-0.199933</c:v>
                </c:pt>
                <c:pt idx="39962">
                  <c:v>-0.200382</c:v>
                </c:pt>
                <c:pt idx="39963">
                  <c:v>-0.200825</c:v>
                </c:pt>
                <c:pt idx="39964">
                  <c:v>-0.201267</c:v>
                </c:pt>
                <c:pt idx="39965">
                  <c:v>-0.20171</c:v>
                </c:pt>
                <c:pt idx="39966">
                  <c:v>-0.202158</c:v>
                </c:pt>
                <c:pt idx="39967">
                  <c:v>-0.20261000000000001</c:v>
                </c:pt>
                <c:pt idx="39968">
                  <c:v>-0.203067</c:v>
                </c:pt>
                <c:pt idx="39969">
                  <c:v>-0.20353399999999999</c:v>
                </c:pt>
                <c:pt idx="39970">
                  <c:v>-0.204014</c:v>
                </c:pt>
                <c:pt idx="39971">
                  <c:v>-0.204511</c:v>
                </c:pt>
                <c:pt idx="39972">
                  <c:v>-0.20502600000000001</c:v>
                </c:pt>
                <c:pt idx="39973">
                  <c:v>-0.20555899999999999</c:v>
                </c:pt>
                <c:pt idx="39974">
                  <c:v>-0.20610700000000001</c:v>
                </c:pt>
                <c:pt idx="39975">
                  <c:v>-0.206673</c:v>
                </c:pt>
                <c:pt idx="39976">
                  <c:v>-0.207261</c:v>
                </c:pt>
                <c:pt idx="39977">
                  <c:v>-0.207872</c:v>
                </c:pt>
                <c:pt idx="39978">
                  <c:v>-0.208507</c:v>
                </c:pt>
                <c:pt idx="39979">
                  <c:v>-0.20916100000000001</c:v>
                </c:pt>
                <c:pt idx="39980">
                  <c:v>-0.20982999999999999</c:v>
                </c:pt>
                <c:pt idx="39981">
                  <c:v>-0.210509</c:v>
                </c:pt>
                <c:pt idx="39982">
                  <c:v>-0.211198</c:v>
                </c:pt>
                <c:pt idx="39983">
                  <c:v>-0.211893</c:v>
                </c:pt>
                <c:pt idx="39984">
                  <c:v>-0.212589</c:v>
                </c:pt>
                <c:pt idx="39985">
                  <c:v>-0.213286</c:v>
                </c:pt>
                <c:pt idx="39986">
                  <c:v>-0.21398200000000001</c:v>
                </c:pt>
                <c:pt idx="39987">
                  <c:v>-0.21467900000000001</c:v>
                </c:pt>
                <c:pt idx="39988">
                  <c:v>-0.21537700000000001</c:v>
                </c:pt>
                <c:pt idx="39989">
                  <c:v>-0.21607599999999999</c:v>
                </c:pt>
                <c:pt idx="39990">
                  <c:v>-0.216775</c:v>
                </c:pt>
                <c:pt idx="39991">
                  <c:v>-0.21747</c:v>
                </c:pt>
                <c:pt idx="39992">
                  <c:v>-0.21816099999999999</c:v>
                </c:pt>
                <c:pt idx="39993">
                  <c:v>-0.21884600000000001</c:v>
                </c:pt>
                <c:pt idx="39994">
                  <c:v>-0.21952199999999999</c:v>
                </c:pt>
                <c:pt idx="39995">
                  <c:v>-0.22018399999999999</c:v>
                </c:pt>
                <c:pt idx="39996">
                  <c:v>-0.220831</c:v>
                </c:pt>
                <c:pt idx="39997">
                  <c:v>-0.221467</c:v>
                </c:pt>
                <c:pt idx="39998">
                  <c:v>-0.22209499999999999</c:v>
                </c:pt>
                <c:pt idx="39999">
                  <c:v>-0.222719</c:v>
                </c:pt>
                <c:pt idx="40000">
                  <c:v>-0.22334399999999999</c:v>
                </c:pt>
                <c:pt idx="40001">
                  <c:v>-0.223972</c:v>
                </c:pt>
                <c:pt idx="40002">
                  <c:v>-0.224606</c:v>
                </c:pt>
                <c:pt idx="40003">
                  <c:v>-0.225242</c:v>
                </c:pt>
                <c:pt idx="40004">
                  <c:v>-0.22587499999999999</c:v>
                </c:pt>
                <c:pt idx="40005">
                  <c:v>-0.22650300000000001</c:v>
                </c:pt>
                <c:pt idx="40006">
                  <c:v>-0.22712499999999999</c:v>
                </c:pt>
                <c:pt idx="40007">
                  <c:v>-0.22774</c:v>
                </c:pt>
                <c:pt idx="40008">
                  <c:v>-0.22834699999999999</c:v>
                </c:pt>
                <c:pt idx="40009">
                  <c:v>-0.22895299999999999</c:v>
                </c:pt>
                <c:pt idx="40010">
                  <c:v>-0.22955999999999999</c:v>
                </c:pt>
                <c:pt idx="40011">
                  <c:v>-0.23016700000000001</c:v>
                </c:pt>
                <c:pt idx="40012">
                  <c:v>-0.230772</c:v>
                </c:pt>
                <c:pt idx="40013">
                  <c:v>-0.231374</c:v>
                </c:pt>
                <c:pt idx="40014">
                  <c:v>-0.23197100000000001</c:v>
                </c:pt>
                <c:pt idx="40015">
                  <c:v>-0.23256299999999999</c:v>
                </c:pt>
                <c:pt idx="40016">
                  <c:v>-0.233152</c:v>
                </c:pt>
                <c:pt idx="40017">
                  <c:v>-0.233738</c:v>
                </c:pt>
                <c:pt idx="40018">
                  <c:v>-0.234323</c:v>
                </c:pt>
                <c:pt idx="40019">
                  <c:v>-0.23490900000000001</c:v>
                </c:pt>
                <c:pt idx="40020">
                  <c:v>-0.23549600000000001</c:v>
                </c:pt>
                <c:pt idx="40021">
                  <c:v>-0.23608799999999999</c:v>
                </c:pt>
                <c:pt idx="40022">
                  <c:v>-0.23669100000000001</c:v>
                </c:pt>
                <c:pt idx="40023">
                  <c:v>-0.23730599999999999</c:v>
                </c:pt>
                <c:pt idx="40024">
                  <c:v>-0.237932</c:v>
                </c:pt>
                <c:pt idx="40025">
                  <c:v>-0.238569</c:v>
                </c:pt>
                <c:pt idx="40026">
                  <c:v>-0.23921799999999999</c:v>
                </c:pt>
                <c:pt idx="40027">
                  <c:v>-0.23988200000000001</c:v>
                </c:pt>
                <c:pt idx="40028">
                  <c:v>-0.240561</c:v>
                </c:pt>
                <c:pt idx="40029">
                  <c:v>-0.241253</c:v>
                </c:pt>
                <c:pt idx="40030">
                  <c:v>-0.241955</c:v>
                </c:pt>
                <c:pt idx="40031">
                  <c:v>-0.24266799999999999</c:v>
                </c:pt>
                <c:pt idx="40032">
                  <c:v>-0.243398</c:v>
                </c:pt>
                <c:pt idx="40033">
                  <c:v>-0.244146</c:v>
                </c:pt>
                <c:pt idx="40034">
                  <c:v>-0.24490999999999999</c:v>
                </c:pt>
                <c:pt idx="40035">
                  <c:v>-0.24568899999999999</c:v>
                </c:pt>
                <c:pt idx="40036">
                  <c:v>-0.24648800000000001</c:v>
                </c:pt>
                <c:pt idx="40037">
                  <c:v>-0.247311</c:v>
                </c:pt>
                <c:pt idx="40038">
                  <c:v>-0.24815799999999999</c:v>
                </c:pt>
                <c:pt idx="40039">
                  <c:v>-0.249028</c:v>
                </c:pt>
                <c:pt idx="40040">
                  <c:v>-0.249921</c:v>
                </c:pt>
                <c:pt idx="40041">
                  <c:v>-0.25083499999999997</c:v>
                </c:pt>
                <c:pt idx="40042">
                  <c:v>-0.25176900000000002</c:v>
                </c:pt>
                <c:pt idx="40043">
                  <c:v>-0.252722</c:v>
                </c:pt>
                <c:pt idx="40044">
                  <c:v>-0.253695</c:v>
                </c:pt>
                <c:pt idx="40045">
                  <c:v>-0.25468800000000003</c:v>
                </c:pt>
                <c:pt idx="40046">
                  <c:v>-0.25569799999999998</c:v>
                </c:pt>
                <c:pt idx="40047">
                  <c:v>-0.25671699999999997</c:v>
                </c:pt>
                <c:pt idx="40048">
                  <c:v>-0.25773400000000002</c:v>
                </c:pt>
                <c:pt idx="40049">
                  <c:v>-0.258743</c:v>
                </c:pt>
                <c:pt idx="40050">
                  <c:v>-0.25974199999999997</c:v>
                </c:pt>
                <c:pt idx="40051">
                  <c:v>-0.26072899999999999</c:v>
                </c:pt>
                <c:pt idx="40052">
                  <c:v>-0.26170599999999999</c:v>
                </c:pt>
                <c:pt idx="40053">
                  <c:v>-0.26267200000000002</c:v>
                </c:pt>
                <c:pt idx="40054">
                  <c:v>-0.263625</c:v>
                </c:pt>
                <c:pt idx="40055">
                  <c:v>-0.26456499999999999</c:v>
                </c:pt>
                <c:pt idx="40056">
                  <c:v>-0.26549200000000001</c:v>
                </c:pt>
                <c:pt idx="40057">
                  <c:v>-0.26641399999999998</c:v>
                </c:pt>
                <c:pt idx="40058">
                  <c:v>-0.26733600000000002</c:v>
                </c:pt>
                <c:pt idx="40059">
                  <c:v>-0.26826</c:v>
                </c:pt>
                <c:pt idx="40060">
                  <c:v>-0.26918500000000001</c:v>
                </c:pt>
                <c:pt idx="40061">
                  <c:v>-0.27011299999999999</c:v>
                </c:pt>
                <c:pt idx="40062">
                  <c:v>-0.27103899999999997</c:v>
                </c:pt>
                <c:pt idx="40063">
                  <c:v>-0.27196399999999998</c:v>
                </c:pt>
                <c:pt idx="40064">
                  <c:v>-0.27288299999999999</c:v>
                </c:pt>
                <c:pt idx="40065">
                  <c:v>-0.27379399999999998</c:v>
                </c:pt>
                <c:pt idx="40066">
                  <c:v>-0.27469500000000002</c:v>
                </c:pt>
                <c:pt idx="40067">
                  <c:v>-0.27558100000000002</c:v>
                </c:pt>
                <c:pt idx="40068">
                  <c:v>-0.276445</c:v>
                </c:pt>
                <c:pt idx="40069">
                  <c:v>-0.27728000000000003</c:v>
                </c:pt>
                <c:pt idx="40070">
                  <c:v>-0.27807500000000002</c:v>
                </c:pt>
                <c:pt idx="40071">
                  <c:v>-0.27882299999999999</c:v>
                </c:pt>
                <c:pt idx="40072">
                  <c:v>-0.27951399999999998</c:v>
                </c:pt>
                <c:pt idx="40073">
                  <c:v>-0.28014699999999998</c:v>
                </c:pt>
                <c:pt idx="40074">
                  <c:v>-0.280721</c:v>
                </c:pt>
                <c:pt idx="40075">
                  <c:v>-0.28123999999999999</c:v>
                </c:pt>
                <c:pt idx="40076">
                  <c:v>-0.28170400000000001</c:v>
                </c:pt>
                <c:pt idx="40077">
                  <c:v>-0.28211199999999997</c:v>
                </c:pt>
                <c:pt idx="40078">
                  <c:v>-0.28245900000000002</c:v>
                </c:pt>
                <c:pt idx="40079">
                  <c:v>-0.28274100000000002</c:v>
                </c:pt>
                <c:pt idx="40080">
                  <c:v>-0.28295399999999998</c:v>
                </c:pt>
                <c:pt idx="40081">
                  <c:v>-0.28309899999999999</c:v>
                </c:pt>
                <c:pt idx="40082">
                  <c:v>-0.28317500000000001</c:v>
                </c:pt>
                <c:pt idx="40083">
                  <c:v>-0.28318100000000002</c:v>
                </c:pt>
                <c:pt idx="40084">
                  <c:v>-0.28311799999999998</c:v>
                </c:pt>
                <c:pt idx="40085">
                  <c:v>-0.28299000000000002</c:v>
                </c:pt>
                <c:pt idx="40086">
                  <c:v>-0.28280100000000002</c:v>
                </c:pt>
                <c:pt idx="40087">
                  <c:v>-0.28255599999999997</c:v>
                </c:pt>
                <c:pt idx="40088">
                  <c:v>-0.28225699999999998</c:v>
                </c:pt>
                <c:pt idx="40089">
                  <c:v>-0.28190500000000002</c:v>
                </c:pt>
                <c:pt idx="40090">
                  <c:v>-0.281497</c:v>
                </c:pt>
                <c:pt idx="40091">
                  <c:v>-0.28103</c:v>
                </c:pt>
                <c:pt idx="40092">
                  <c:v>-0.28049800000000003</c:v>
                </c:pt>
                <c:pt idx="40093">
                  <c:v>-0.27989900000000001</c:v>
                </c:pt>
                <c:pt idx="40094">
                  <c:v>-0.27923500000000001</c:v>
                </c:pt>
                <c:pt idx="40095">
                  <c:v>-0.27850799999999998</c:v>
                </c:pt>
                <c:pt idx="40096">
                  <c:v>-0.27771800000000002</c:v>
                </c:pt>
                <c:pt idx="40097">
                  <c:v>-0.27686300000000003</c:v>
                </c:pt>
                <c:pt idx="40098">
                  <c:v>-0.27593800000000002</c:v>
                </c:pt>
                <c:pt idx="40099">
                  <c:v>-0.27493800000000002</c:v>
                </c:pt>
                <c:pt idx="40100">
                  <c:v>-0.27386500000000003</c:v>
                </c:pt>
                <c:pt idx="40101">
                  <c:v>-0.27272299999999999</c:v>
                </c:pt>
                <c:pt idx="40102">
                  <c:v>-0.27151700000000001</c:v>
                </c:pt>
                <c:pt idx="40103">
                  <c:v>-0.27025199999999999</c:v>
                </c:pt>
                <c:pt idx="40104">
                  <c:v>-0.26893099999999998</c:v>
                </c:pt>
                <c:pt idx="40105">
                  <c:v>-0.26756000000000002</c:v>
                </c:pt>
                <c:pt idx="40106">
                  <c:v>-0.26614399999999999</c:v>
                </c:pt>
                <c:pt idx="40107">
                  <c:v>-0.264683</c:v>
                </c:pt>
                <c:pt idx="40108">
                  <c:v>-0.263179</c:v>
                </c:pt>
                <c:pt idx="40109">
                  <c:v>-0.26163900000000001</c:v>
                </c:pt>
                <c:pt idx="40110">
                  <c:v>-0.26006800000000002</c:v>
                </c:pt>
                <c:pt idx="40111">
                  <c:v>-0.25846599999999997</c:v>
                </c:pt>
                <c:pt idx="40112">
                  <c:v>-0.25683299999999998</c:v>
                </c:pt>
                <c:pt idx="40113">
                  <c:v>-0.25517099999999998</c:v>
                </c:pt>
                <c:pt idx="40114">
                  <c:v>-0.25348300000000001</c:v>
                </c:pt>
                <c:pt idx="40115">
                  <c:v>-0.251772</c:v>
                </c:pt>
                <c:pt idx="40116">
                  <c:v>-0.25003799999999998</c:v>
                </c:pt>
                <c:pt idx="40117">
                  <c:v>-0.248279</c:v>
                </c:pt>
                <c:pt idx="40118">
                  <c:v>-0.24649699999999999</c:v>
                </c:pt>
                <c:pt idx="40119">
                  <c:v>-0.244696</c:v>
                </c:pt>
                <c:pt idx="40120">
                  <c:v>-0.24288199999999999</c:v>
                </c:pt>
                <c:pt idx="40121">
                  <c:v>-0.241059</c:v>
                </c:pt>
                <c:pt idx="40122">
                  <c:v>-0.239231</c:v>
                </c:pt>
                <c:pt idx="40123">
                  <c:v>-0.237404</c:v>
                </c:pt>
                <c:pt idx="40124">
                  <c:v>-0.23558299999999999</c:v>
                </c:pt>
                <c:pt idx="40125">
                  <c:v>-0.233769</c:v>
                </c:pt>
                <c:pt idx="40126">
                  <c:v>-0.23196600000000001</c:v>
                </c:pt>
                <c:pt idx="40127">
                  <c:v>-0.23017499999999999</c:v>
                </c:pt>
                <c:pt idx="40128">
                  <c:v>-0.22839699999999999</c:v>
                </c:pt>
                <c:pt idx="40129">
                  <c:v>-0.226635</c:v>
                </c:pt>
                <c:pt idx="40130">
                  <c:v>-0.22489500000000001</c:v>
                </c:pt>
                <c:pt idx="40131">
                  <c:v>-0.22318199999999999</c:v>
                </c:pt>
                <c:pt idx="40132">
                  <c:v>-0.221501</c:v>
                </c:pt>
                <c:pt idx="40133">
                  <c:v>-0.21985299999999999</c:v>
                </c:pt>
                <c:pt idx="40134">
                  <c:v>-0.21824099999999999</c:v>
                </c:pt>
                <c:pt idx="40135">
                  <c:v>-0.21666299999999999</c:v>
                </c:pt>
                <c:pt idx="40136">
                  <c:v>-0.215117</c:v>
                </c:pt>
                <c:pt idx="40137">
                  <c:v>-0.21360299999999999</c:v>
                </c:pt>
                <c:pt idx="40138">
                  <c:v>-0.21212300000000001</c:v>
                </c:pt>
                <c:pt idx="40139">
                  <c:v>-0.210678</c:v>
                </c:pt>
                <c:pt idx="40140">
                  <c:v>-0.20927000000000001</c:v>
                </c:pt>
                <c:pt idx="40141">
                  <c:v>-0.20790500000000001</c:v>
                </c:pt>
                <c:pt idx="40142">
                  <c:v>-0.20658699999999999</c:v>
                </c:pt>
                <c:pt idx="40143">
                  <c:v>-0.205321</c:v>
                </c:pt>
                <c:pt idx="40144">
                  <c:v>-0.20411099999999999</c:v>
                </c:pt>
                <c:pt idx="40145">
                  <c:v>-0.20296500000000001</c:v>
                </c:pt>
                <c:pt idx="40146">
                  <c:v>-0.20189199999999999</c:v>
                </c:pt>
                <c:pt idx="40147">
                  <c:v>-0.20089699999999999</c:v>
                </c:pt>
                <c:pt idx="40148">
                  <c:v>-0.199984</c:v>
                </c:pt>
                <c:pt idx="40149">
                  <c:v>-0.19915099999999999</c:v>
                </c:pt>
                <c:pt idx="40150">
                  <c:v>-0.19839200000000001</c:v>
                </c:pt>
                <c:pt idx="40151">
                  <c:v>-0.19770299999999999</c:v>
                </c:pt>
                <c:pt idx="40152">
                  <c:v>-0.19708400000000001</c:v>
                </c:pt>
                <c:pt idx="40153">
                  <c:v>-0.196544</c:v>
                </c:pt>
                <c:pt idx="40154">
                  <c:v>-0.19609199999999999</c:v>
                </c:pt>
                <c:pt idx="40155">
                  <c:v>-0.19572999999999999</c:v>
                </c:pt>
                <c:pt idx="40156">
                  <c:v>-0.19544800000000001</c:v>
                </c:pt>
                <c:pt idx="40157">
                  <c:v>-0.19523499999999999</c:v>
                </c:pt>
                <c:pt idx="40158">
                  <c:v>-0.19508300000000001</c:v>
                </c:pt>
                <c:pt idx="40159">
                  <c:v>-0.19498799999999999</c:v>
                </c:pt>
                <c:pt idx="40160">
                  <c:v>-0.19494600000000001</c:v>
                </c:pt>
                <c:pt idx="40161">
                  <c:v>-0.19495199999999999</c:v>
                </c:pt>
                <c:pt idx="40162">
                  <c:v>-0.19500999999999999</c:v>
                </c:pt>
                <c:pt idx="40163">
                  <c:v>-0.19512599999999999</c:v>
                </c:pt>
                <c:pt idx="40164">
                  <c:v>-0.19530600000000001</c:v>
                </c:pt>
                <c:pt idx="40165">
                  <c:v>-0.195549</c:v>
                </c:pt>
                <c:pt idx="40166">
                  <c:v>-0.195856</c:v>
                </c:pt>
                <c:pt idx="40167">
                  <c:v>-0.19622300000000001</c:v>
                </c:pt>
                <c:pt idx="40168">
                  <c:v>-0.19664799999999999</c:v>
                </c:pt>
                <c:pt idx="40169">
                  <c:v>-0.197128</c:v>
                </c:pt>
                <c:pt idx="40170">
                  <c:v>-0.19766300000000001</c:v>
                </c:pt>
                <c:pt idx="40171">
                  <c:v>-0.19825100000000001</c:v>
                </c:pt>
                <c:pt idx="40172">
                  <c:v>-0.19889000000000001</c:v>
                </c:pt>
                <c:pt idx="40173">
                  <c:v>-0.19958200000000001</c:v>
                </c:pt>
                <c:pt idx="40174">
                  <c:v>-0.20033100000000001</c:v>
                </c:pt>
                <c:pt idx="40175">
                  <c:v>-0.20113300000000001</c:v>
                </c:pt>
                <c:pt idx="40176">
                  <c:v>-0.201985</c:v>
                </c:pt>
                <c:pt idx="40177">
                  <c:v>-0.20288300000000001</c:v>
                </c:pt>
                <c:pt idx="40178">
                  <c:v>-0.203818</c:v>
                </c:pt>
                <c:pt idx="40179">
                  <c:v>-0.20478199999999999</c:v>
                </c:pt>
                <c:pt idx="40180">
                  <c:v>-0.20577000000000001</c:v>
                </c:pt>
                <c:pt idx="40181">
                  <c:v>-0.20678299999999999</c:v>
                </c:pt>
                <c:pt idx="40182">
                  <c:v>-0.20782600000000001</c:v>
                </c:pt>
                <c:pt idx="40183">
                  <c:v>-0.208897</c:v>
                </c:pt>
                <c:pt idx="40184">
                  <c:v>-0.20999100000000001</c:v>
                </c:pt>
                <c:pt idx="40185">
                  <c:v>-0.21109700000000001</c:v>
                </c:pt>
                <c:pt idx="40186">
                  <c:v>-0.21220700000000001</c:v>
                </c:pt>
                <c:pt idx="40187">
                  <c:v>-0.21332200000000001</c:v>
                </c:pt>
                <c:pt idx="40188">
                  <c:v>-0.21444299999999999</c:v>
                </c:pt>
                <c:pt idx="40189">
                  <c:v>-0.21557699999999999</c:v>
                </c:pt>
                <c:pt idx="40190">
                  <c:v>-0.216724</c:v>
                </c:pt>
                <c:pt idx="40191">
                  <c:v>-0.21788099999999999</c:v>
                </c:pt>
                <c:pt idx="40192">
                  <c:v>-0.21904799999999999</c:v>
                </c:pt>
                <c:pt idx="40193">
                  <c:v>-0.220224</c:v>
                </c:pt>
                <c:pt idx="40194">
                  <c:v>-0.22140299999999999</c:v>
                </c:pt>
                <c:pt idx="40195">
                  <c:v>-0.222577</c:v>
                </c:pt>
                <c:pt idx="40196">
                  <c:v>-0.223744</c:v>
                </c:pt>
                <c:pt idx="40197">
                  <c:v>-0.224908</c:v>
                </c:pt>
                <c:pt idx="40198">
                  <c:v>-0.22606899999999999</c:v>
                </c:pt>
                <c:pt idx="40199">
                  <c:v>-0.22722500000000001</c:v>
                </c:pt>
                <c:pt idx="40200">
                  <c:v>-0.22836999999999999</c:v>
                </c:pt>
                <c:pt idx="40201">
                  <c:v>-0.22949600000000001</c:v>
                </c:pt>
                <c:pt idx="40202">
                  <c:v>-0.230596</c:v>
                </c:pt>
                <c:pt idx="40203">
                  <c:v>-0.23166400000000001</c:v>
                </c:pt>
                <c:pt idx="40204">
                  <c:v>-0.23269999999999999</c:v>
                </c:pt>
                <c:pt idx="40205">
                  <c:v>-0.233704</c:v>
                </c:pt>
                <c:pt idx="40206">
                  <c:v>-0.234677</c:v>
                </c:pt>
                <c:pt idx="40207">
                  <c:v>-0.235619</c:v>
                </c:pt>
                <c:pt idx="40208">
                  <c:v>-0.23652799999999999</c:v>
                </c:pt>
                <c:pt idx="40209">
                  <c:v>-0.237401</c:v>
                </c:pt>
                <c:pt idx="40210">
                  <c:v>-0.23823800000000001</c:v>
                </c:pt>
                <c:pt idx="40211">
                  <c:v>-0.239039</c:v>
                </c:pt>
                <c:pt idx="40212">
                  <c:v>-0.23980099999999999</c:v>
                </c:pt>
                <c:pt idx="40213">
                  <c:v>-0.24051700000000001</c:v>
                </c:pt>
                <c:pt idx="40214">
                  <c:v>-0.24118600000000001</c:v>
                </c:pt>
                <c:pt idx="40215">
                  <c:v>-0.24181</c:v>
                </c:pt>
                <c:pt idx="40216">
                  <c:v>-0.24238899999999999</c:v>
                </c:pt>
                <c:pt idx="40217">
                  <c:v>-0.242927</c:v>
                </c:pt>
                <c:pt idx="40218">
                  <c:v>-0.243423</c:v>
                </c:pt>
                <c:pt idx="40219">
                  <c:v>-0.24387700000000001</c:v>
                </c:pt>
                <c:pt idx="40220">
                  <c:v>-0.244283</c:v>
                </c:pt>
                <c:pt idx="40221">
                  <c:v>-0.24464</c:v>
                </c:pt>
                <c:pt idx="40222">
                  <c:v>-0.244949</c:v>
                </c:pt>
                <c:pt idx="40223">
                  <c:v>-0.24520700000000001</c:v>
                </c:pt>
                <c:pt idx="40224">
                  <c:v>-0.245416</c:v>
                </c:pt>
                <c:pt idx="40225">
                  <c:v>-0.24557899999999999</c:v>
                </c:pt>
                <c:pt idx="40226">
                  <c:v>-0.245697</c:v>
                </c:pt>
                <c:pt idx="40227">
                  <c:v>-0.24576600000000001</c:v>
                </c:pt>
                <c:pt idx="40228">
                  <c:v>-0.24579000000000001</c:v>
                </c:pt>
                <c:pt idx="40229">
                  <c:v>-0.24577399999999999</c:v>
                </c:pt>
                <c:pt idx="40230">
                  <c:v>-0.245722</c:v>
                </c:pt>
                <c:pt idx="40231">
                  <c:v>-0.24563399999999999</c:v>
                </c:pt>
                <c:pt idx="40232">
                  <c:v>-0.24550900000000001</c:v>
                </c:pt>
                <c:pt idx="40233">
                  <c:v>-0.24535000000000001</c:v>
                </c:pt>
                <c:pt idx="40234">
                  <c:v>-0.24516099999999999</c:v>
                </c:pt>
                <c:pt idx="40235">
                  <c:v>-0.24494199999999999</c:v>
                </c:pt>
                <c:pt idx="40236">
                  <c:v>-0.24469299999999999</c:v>
                </c:pt>
                <c:pt idx="40237">
                  <c:v>-0.24441299999999999</c:v>
                </c:pt>
                <c:pt idx="40238">
                  <c:v>-0.24409900000000001</c:v>
                </c:pt>
                <c:pt idx="40239">
                  <c:v>-0.24374599999999999</c:v>
                </c:pt>
                <c:pt idx="40240">
                  <c:v>-0.24336099999999999</c:v>
                </c:pt>
                <c:pt idx="40241">
                  <c:v>-0.242955</c:v>
                </c:pt>
                <c:pt idx="40242">
                  <c:v>-0.242535</c:v>
                </c:pt>
                <c:pt idx="40243">
                  <c:v>-0.24210000000000001</c:v>
                </c:pt>
                <c:pt idx="40244">
                  <c:v>-0.241642</c:v>
                </c:pt>
                <c:pt idx="40245">
                  <c:v>-0.24115300000000001</c:v>
                </c:pt>
                <c:pt idx="40246">
                  <c:v>-0.24063599999999999</c:v>
                </c:pt>
                <c:pt idx="40247">
                  <c:v>-0.240093</c:v>
                </c:pt>
                <c:pt idx="40248">
                  <c:v>-0.23952799999999999</c:v>
                </c:pt>
                <c:pt idx="40249">
                  <c:v>-0.23894299999999999</c:v>
                </c:pt>
                <c:pt idx="40250">
                  <c:v>-0.238347</c:v>
                </c:pt>
                <c:pt idx="40251">
                  <c:v>-0.23774700000000001</c:v>
                </c:pt>
                <c:pt idx="40252">
                  <c:v>-0.23715</c:v>
                </c:pt>
                <c:pt idx="40253">
                  <c:v>-0.236544</c:v>
                </c:pt>
                <c:pt idx="40254">
                  <c:v>-0.23592199999999999</c:v>
                </c:pt>
                <c:pt idx="40255">
                  <c:v>-0.23530300000000001</c:v>
                </c:pt>
                <c:pt idx="40256">
                  <c:v>-0.23469799999999999</c:v>
                </c:pt>
                <c:pt idx="40257">
                  <c:v>-0.2341</c:v>
                </c:pt>
                <c:pt idx="40258">
                  <c:v>-0.233515</c:v>
                </c:pt>
                <c:pt idx="40259">
                  <c:v>-0.23294999999999999</c:v>
                </c:pt>
                <c:pt idx="40260">
                  <c:v>-0.232408</c:v>
                </c:pt>
                <c:pt idx="40261">
                  <c:v>-0.23189000000000001</c:v>
                </c:pt>
                <c:pt idx="40262">
                  <c:v>-0.23139799999999999</c:v>
                </c:pt>
                <c:pt idx="40263">
                  <c:v>-0.23092799999999999</c:v>
                </c:pt>
                <c:pt idx="40264">
                  <c:v>-0.23048099999999999</c:v>
                </c:pt>
                <c:pt idx="40265">
                  <c:v>-0.23005500000000001</c:v>
                </c:pt>
                <c:pt idx="40266">
                  <c:v>-0.22965099999999999</c:v>
                </c:pt>
                <c:pt idx="40267">
                  <c:v>-0.229269</c:v>
                </c:pt>
                <c:pt idx="40268">
                  <c:v>-0.228909</c:v>
                </c:pt>
                <c:pt idx="40269">
                  <c:v>-0.228575</c:v>
                </c:pt>
                <c:pt idx="40270">
                  <c:v>-0.228273</c:v>
                </c:pt>
                <c:pt idx="40271">
                  <c:v>-0.22800899999999999</c:v>
                </c:pt>
                <c:pt idx="40272">
                  <c:v>-0.22778200000000001</c:v>
                </c:pt>
                <c:pt idx="40273">
                  <c:v>-0.22758700000000001</c:v>
                </c:pt>
                <c:pt idx="40274">
                  <c:v>-0.22742999999999999</c:v>
                </c:pt>
                <c:pt idx="40275">
                  <c:v>-0.22731899999999999</c:v>
                </c:pt>
                <c:pt idx="40276">
                  <c:v>-0.22725999999999999</c:v>
                </c:pt>
                <c:pt idx="40277">
                  <c:v>-0.22725600000000001</c:v>
                </c:pt>
                <c:pt idx="40278">
                  <c:v>-0.22730700000000001</c:v>
                </c:pt>
                <c:pt idx="40279">
                  <c:v>-0.22741500000000001</c:v>
                </c:pt>
                <c:pt idx="40280">
                  <c:v>-0.22758300000000001</c:v>
                </c:pt>
                <c:pt idx="40281">
                  <c:v>-0.22781000000000001</c:v>
                </c:pt>
                <c:pt idx="40282">
                  <c:v>-0.22809199999999999</c:v>
                </c:pt>
                <c:pt idx="40283">
                  <c:v>-0.22842399999999999</c:v>
                </c:pt>
                <c:pt idx="40284">
                  <c:v>-0.22880400000000001</c:v>
                </c:pt>
                <c:pt idx="40285">
                  <c:v>-0.229236</c:v>
                </c:pt>
                <c:pt idx="40286">
                  <c:v>-0.22971900000000001</c:v>
                </c:pt>
                <c:pt idx="40287">
                  <c:v>-0.23025100000000001</c:v>
                </c:pt>
                <c:pt idx="40288">
                  <c:v>-0.230825</c:v>
                </c:pt>
                <c:pt idx="40289">
                  <c:v>-0.231436</c:v>
                </c:pt>
                <c:pt idx="40290">
                  <c:v>-0.23208100000000001</c:v>
                </c:pt>
                <c:pt idx="40291">
                  <c:v>-0.23275999999999999</c:v>
                </c:pt>
                <c:pt idx="40292">
                  <c:v>-0.23347399999999999</c:v>
                </c:pt>
                <c:pt idx="40293">
                  <c:v>-0.23422599999999999</c:v>
                </c:pt>
                <c:pt idx="40294">
                  <c:v>-0.235016</c:v>
                </c:pt>
                <c:pt idx="40295">
                  <c:v>-0.235844</c:v>
                </c:pt>
                <c:pt idx="40296">
                  <c:v>-0.236706</c:v>
                </c:pt>
                <c:pt idx="40297">
                  <c:v>-0.237596</c:v>
                </c:pt>
                <c:pt idx="40298">
                  <c:v>-0.238514</c:v>
                </c:pt>
                <c:pt idx="40299">
                  <c:v>-0.239455</c:v>
                </c:pt>
                <c:pt idx="40300">
                  <c:v>-0.24041100000000001</c:v>
                </c:pt>
                <c:pt idx="40301">
                  <c:v>-0.24137700000000001</c:v>
                </c:pt>
                <c:pt idx="40302">
                  <c:v>-0.24234900000000001</c:v>
                </c:pt>
                <c:pt idx="40303">
                  <c:v>-0.24333099999999999</c:v>
                </c:pt>
                <c:pt idx="40304">
                  <c:v>-0.24432000000000001</c:v>
                </c:pt>
                <c:pt idx="40305">
                  <c:v>-0.24531700000000001</c:v>
                </c:pt>
                <c:pt idx="40306">
                  <c:v>-0.24632000000000001</c:v>
                </c:pt>
                <c:pt idx="40307">
                  <c:v>-0.247331</c:v>
                </c:pt>
                <c:pt idx="40308">
                  <c:v>-0.24834600000000001</c:v>
                </c:pt>
                <c:pt idx="40309">
                  <c:v>-0.249364</c:v>
                </c:pt>
                <c:pt idx="40310">
                  <c:v>-0.25038199999999999</c:v>
                </c:pt>
                <c:pt idx="40311">
                  <c:v>-0.25139899999999998</c:v>
                </c:pt>
                <c:pt idx="40312">
                  <c:v>-0.25241000000000002</c:v>
                </c:pt>
                <c:pt idx="40313">
                  <c:v>-0.25341200000000003</c:v>
                </c:pt>
                <c:pt idx="40314">
                  <c:v>-0.25439699999999998</c:v>
                </c:pt>
                <c:pt idx="40315">
                  <c:v>-0.25536399999999998</c:v>
                </c:pt>
                <c:pt idx="40316">
                  <c:v>-0.25631100000000001</c:v>
                </c:pt>
                <c:pt idx="40317">
                  <c:v>-0.25723800000000002</c:v>
                </c:pt>
                <c:pt idx="40318">
                  <c:v>-0.25814100000000001</c:v>
                </c:pt>
                <c:pt idx="40319">
                  <c:v>-0.25901400000000002</c:v>
                </c:pt>
                <c:pt idx="40320">
                  <c:v>-0.25985000000000003</c:v>
                </c:pt>
                <c:pt idx="40321">
                  <c:v>-0.26064199999999998</c:v>
                </c:pt>
                <c:pt idx="40322">
                  <c:v>-0.26138600000000001</c:v>
                </c:pt>
                <c:pt idx="40323">
                  <c:v>-0.26207900000000001</c:v>
                </c:pt>
                <c:pt idx="40324">
                  <c:v>-0.26272299999999998</c:v>
                </c:pt>
                <c:pt idx="40325">
                  <c:v>-0.26331399999999999</c:v>
                </c:pt>
                <c:pt idx="40326">
                  <c:v>-0.263851</c:v>
                </c:pt>
                <c:pt idx="40327">
                  <c:v>-0.26432699999999998</c:v>
                </c:pt>
                <c:pt idx="40328">
                  <c:v>-0.264739</c:v>
                </c:pt>
                <c:pt idx="40329">
                  <c:v>-0.26508399999999999</c:v>
                </c:pt>
                <c:pt idx="40330">
                  <c:v>-0.26535999999999998</c:v>
                </c:pt>
                <c:pt idx="40331">
                  <c:v>-0.26556200000000002</c:v>
                </c:pt>
                <c:pt idx="40332">
                  <c:v>-0.26568999999999998</c:v>
                </c:pt>
                <c:pt idx="40333">
                  <c:v>-0.265741</c:v>
                </c:pt>
                <c:pt idx="40334">
                  <c:v>-0.26571699999999998</c:v>
                </c:pt>
                <c:pt idx="40335">
                  <c:v>-0.26561699999999999</c:v>
                </c:pt>
                <c:pt idx="40336">
                  <c:v>-0.26543800000000001</c:v>
                </c:pt>
                <c:pt idx="40337">
                  <c:v>-0.265179</c:v>
                </c:pt>
                <c:pt idx="40338">
                  <c:v>-0.26484200000000002</c:v>
                </c:pt>
                <c:pt idx="40339">
                  <c:v>-0.264432</c:v>
                </c:pt>
                <c:pt idx="40340">
                  <c:v>-0.263932</c:v>
                </c:pt>
                <c:pt idx="40341">
                  <c:v>-0.26330999999999999</c:v>
                </c:pt>
                <c:pt idx="40342">
                  <c:v>-0.26257799999999998</c:v>
                </c:pt>
                <c:pt idx="40343">
                  <c:v>-0.26177</c:v>
                </c:pt>
                <c:pt idx="40344">
                  <c:v>-0.26088099999999997</c:v>
                </c:pt>
                <c:pt idx="40345">
                  <c:v>-0.25989699999999999</c:v>
                </c:pt>
                <c:pt idx="40346">
                  <c:v>-0.25882500000000003</c:v>
                </c:pt>
                <c:pt idx="40347">
                  <c:v>-0.25767000000000001</c:v>
                </c:pt>
                <c:pt idx="40348">
                  <c:v>-0.25643100000000002</c:v>
                </c:pt>
                <c:pt idx="40349">
                  <c:v>-0.255102</c:v>
                </c:pt>
                <c:pt idx="40350">
                  <c:v>-0.25368299999999999</c:v>
                </c:pt>
                <c:pt idx="40351">
                  <c:v>-0.25217299999999998</c:v>
                </c:pt>
                <c:pt idx="40352">
                  <c:v>-0.25057299999999999</c:v>
                </c:pt>
                <c:pt idx="40353">
                  <c:v>-0.248888</c:v>
                </c:pt>
                <c:pt idx="40354">
                  <c:v>-0.247118</c:v>
                </c:pt>
                <c:pt idx="40355">
                  <c:v>-0.24526400000000001</c:v>
                </c:pt>
                <c:pt idx="40356">
                  <c:v>-0.24332500000000001</c:v>
                </c:pt>
                <c:pt idx="40357">
                  <c:v>-0.24130699999999999</c:v>
                </c:pt>
                <c:pt idx="40358">
                  <c:v>-0.23921500000000001</c:v>
                </c:pt>
                <c:pt idx="40359">
                  <c:v>-0.23705799999999999</c:v>
                </c:pt>
                <c:pt idx="40360">
                  <c:v>-0.23484099999999999</c:v>
                </c:pt>
                <c:pt idx="40361">
                  <c:v>-0.232567</c:v>
                </c:pt>
                <c:pt idx="40362">
                  <c:v>-0.230239</c:v>
                </c:pt>
                <c:pt idx="40363">
                  <c:v>-0.22786000000000001</c:v>
                </c:pt>
                <c:pt idx="40364">
                  <c:v>-0.22543099999999999</c:v>
                </c:pt>
                <c:pt idx="40365">
                  <c:v>-0.22295300000000001</c:v>
                </c:pt>
                <c:pt idx="40366">
                  <c:v>-0.22042400000000001</c:v>
                </c:pt>
                <c:pt idx="40367">
                  <c:v>-0.21784600000000001</c:v>
                </c:pt>
                <c:pt idx="40368">
                  <c:v>-0.215223</c:v>
                </c:pt>
                <c:pt idx="40369">
                  <c:v>-0.21255499999999999</c:v>
                </c:pt>
                <c:pt idx="40370">
                  <c:v>-0.209844</c:v>
                </c:pt>
                <c:pt idx="40371">
                  <c:v>-0.207089</c:v>
                </c:pt>
                <c:pt idx="40372">
                  <c:v>-0.204292</c:v>
                </c:pt>
                <c:pt idx="40373">
                  <c:v>-0.201456</c:v>
                </c:pt>
                <c:pt idx="40374">
                  <c:v>-0.19858100000000001</c:v>
                </c:pt>
                <c:pt idx="40375">
                  <c:v>-0.19566800000000001</c:v>
                </c:pt>
                <c:pt idx="40376">
                  <c:v>-0.192717</c:v>
                </c:pt>
                <c:pt idx="40377">
                  <c:v>-0.18973100000000001</c:v>
                </c:pt>
                <c:pt idx="40378">
                  <c:v>-0.18671199999999999</c:v>
                </c:pt>
                <c:pt idx="40379">
                  <c:v>-0.18366299999999999</c:v>
                </c:pt>
                <c:pt idx="40380">
                  <c:v>-0.180587</c:v>
                </c:pt>
                <c:pt idx="40381">
                  <c:v>-0.17749000000000001</c:v>
                </c:pt>
                <c:pt idx="40382">
                  <c:v>-0.174375</c:v>
                </c:pt>
                <c:pt idx="40383">
                  <c:v>-0.17124400000000001</c:v>
                </c:pt>
                <c:pt idx="40384">
                  <c:v>-0.168097</c:v>
                </c:pt>
                <c:pt idx="40385">
                  <c:v>-0.164936</c:v>
                </c:pt>
                <c:pt idx="40386">
                  <c:v>-0.16176299999999999</c:v>
                </c:pt>
                <c:pt idx="40387">
                  <c:v>-0.15858</c:v>
                </c:pt>
                <c:pt idx="40388">
                  <c:v>-0.155388</c:v>
                </c:pt>
                <c:pt idx="40389">
                  <c:v>-0.15218699999999999</c:v>
                </c:pt>
                <c:pt idx="40390">
                  <c:v>-0.148982</c:v>
                </c:pt>
                <c:pt idx="40391">
                  <c:v>-0.14577399999999999</c:v>
                </c:pt>
                <c:pt idx="40392">
                  <c:v>-0.142566</c:v>
                </c:pt>
                <c:pt idx="40393">
                  <c:v>-0.13936599999999999</c:v>
                </c:pt>
                <c:pt idx="40394">
                  <c:v>-0.13617799999999999</c:v>
                </c:pt>
                <c:pt idx="40395">
                  <c:v>-0.13300999999999999</c:v>
                </c:pt>
                <c:pt idx="40396">
                  <c:v>-0.12986200000000001</c:v>
                </c:pt>
                <c:pt idx="40397">
                  <c:v>-0.12673699999999999</c:v>
                </c:pt>
                <c:pt idx="40398">
                  <c:v>-0.12363499999999999</c:v>
                </c:pt>
                <c:pt idx="40399">
                  <c:v>-0.12056</c:v>
                </c:pt>
                <c:pt idx="40400">
                  <c:v>-0.11751200000000001</c:v>
                </c:pt>
                <c:pt idx="40401">
                  <c:v>-0.11448800000000001</c:v>
                </c:pt>
                <c:pt idx="40402">
                  <c:v>-0.11149000000000001</c:v>
                </c:pt>
                <c:pt idx="40403">
                  <c:v>-0.108518</c:v>
                </c:pt>
                <c:pt idx="40404">
                  <c:v>-0.105577</c:v>
                </c:pt>
                <c:pt idx="40405">
                  <c:v>-0.10267</c:v>
                </c:pt>
                <c:pt idx="40406">
                  <c:v>-9.9799600000000002E-2</c:v>
                </c:pt>
                <c:pt idx="40407">
                  <c:v>-9.6964599999999998E-2</c:v>
                </c:pt>
                <c:pt idx="40408">
                  <c:v>-9.41612E-2</c:v>
                </c:pt>
                <c:pt idx="40409">
                  <c:v>-9.1389899999999996E-2</c:v>
                </c:pt>
                <c:pt idx="40410">
                  <c:v>-8.8656700000000005E-2</c:v>
                </c:pt>
                <c:pt idx="40411">
                  <c:v>-8.5968600000000006E-2</c:v>
                </c:pt>
                <c:pt idx="40412">
                  <c:v>-8.3331600000000006E-2</c:v>
                </c:pt>
                <c:pt idx="40413">
                  <c:v>-8.0751600000000007E-2</c:v>
                </c:pt>
                <c:pt idx="40414">
                  <c:v>-7.8231300000000004E-2</c:v>
                </c:pt>
                <c:pt idx="40415">
                  <c:v>-7.5769400000000001E-2</c:v>
                </c:pt>
                <c:pt idx="40416">
                  <c:v>-7.3367299999999996E-2</c:v>
                </c:pt>
                <c:pt idx="40417">
                  <c:v>-7.1029599999999998E-2</c:v>
                </c:pt>
                <c:pt idx="40418">
                  <c:v>-6.8759600000000004E-2</c:v>
                </c:pt>
                <c:pt idx="40419">
                  <c:v>-6.6561400000000007E-2</c:v>
                </c:pt>
                <c:pt idx="40420">
                  <c:v>-6.4440200000000003E-2</c:v>
                </c:pt>
                <c:pt idx="40421">
                  <c:v>-6.2398700000000001E-2</c:v>
                </c:pt>
                <c:pt idx="40422">
                  <c:v>-6.0437600000000001E-2</c:v>
                </c:pt>
                <c:pt idx="40423">
                  <c:v>-5.8557400000000003E-2</c:v>
                </c:pt>
                <c:pt idx="40424">
                  <c:v>-5.6758099999999999E-2</c:v>
                </c:pt>
                <c:pt idx="40425">
                  <c:v>-5.5040800000000001E-2</c:v>
                </c:pt>
                <c:pt idx="40426">
                  <c:v>-5.3412500000000002E-2</c:v>
                </c:pt>
                <c:pt idx="40427">
                  <c:v>-5.1872799999999997E-2</c:v>
                </c:pt>
                <c:pt idx="40428">
                  <c:v>-5.0393E-2</c:v>
                </c:pt>
                <c:pt idx="40429">
                  <c:v>-4.8961900000000003E-2</c:v>
                </c:pt>
                <c:pt idx="40430">
                  <c:v>-4.76146E-2</c:v>
                </c:pt>
                <c:pt idx="40431">
                  <c:v>-4.6364799999999998E-2</c:v>
                </c:pt>
                <c:pt idx="40432">
                  <c:v>-4.5193700000000003E-2</c:v>
                </c:pt>
                <c:pt idx="40433">
                  <c:v>-4.4101599999999998E-2</c:v>
                </c:pt>
                <c:pt idx="40434">
                  <c:v>-4.3098699999999997E-2</c:v>
                </c:pt>
                <c:pt idx="40435">
                  <c:v>-4.21862E-2</c:v>
                </c:pt>
                <c:pt idx="40436">
                  <c:v>-4.1362900000000001E-2</c:v>
                </c:pt>
                <c:pt idx="40437">
                  <c:v>-4.0627000000000003E-2</c:v>
                </c:pt>
                <c:pt idx="40438">
                  <c:v>-3.9977899999999997E-2</c:v>
                </c:pt>
                <c:pt idx="40439">
                  <c:v>-3.9416800000000002E-2</c:v>
                </c:pt>
                <c:pt idx="40440">
                  <c:v>-3.8946099999999997E-2</c:v>
                </c:pt>
                <c:pt idx="40441">
                  <c:v>-3.8567200000000003E-2</c:v>
                </c:pt>
                <c:pt idx="40442">
                  <c:v>-3.82809E-2</c:v>
                </c:pt>
                <c:pt idx="40443">
                  <c:v>-3.8088799999999999E-2</c:v>
                </c:pt>
                <c:pt idx="40444">
                  <c:v>-3.7992999999999999E-2</c:v>
                </c:pt>
                <c:pt idx="40445">
                  <c:v>-3.7996200000000001E-2</c:v>
                </c:pt>
                <c:pt idx="40446">
                  <c:v>-3.8101200000000002E-2</c:v>
                </c:pt>
                <c:pt idx="40447">
                  <c:v>-3.8310400000000001E-2</c:v>
                </c:pt>
                <c:pt idx="40448">
                  <c:v>-3.8625300000000001E-2</c:v>
                </c:pt>
                <c:pt idx="40449">
                  <c:v>-3.9045200000000002E-2</c:v>
                </c:pt>
                <c:pt idx="40450">
                  <c:v>-3.9567699999999997E-2</c:v>
                </c:pt>
                <c:pt idx="40451">
                  <c:v>-4.0189700000000002E-2</c:v>
                </c:pt>
                <c:pt idx="40452">
                  <c:v>-4.09092E-2</c:v>
                </c:pt>
                <c:pt idx="40453">
                  <c:v>-4.1724400000000002E-2</c:v>
                </c:pt>
                <c:pt idx="40454">
                  <c:v>-4.26326E-2</c:v>
                </c:pt>
                <c:pt idx="40455">
                  <c:v>-4.36316E-2</c:v>
                </c:pt>
                <c:pt idx="40456">
                  <c:v>-4.4719799999999997E-2</c:v>
                </c:pt>
                <c:pt idx="40457">
                  <c:v>-4.5894600000000001E-2</c:v>
                </c:pt>
                <c:pt idx="40458">
                  <c:v>-4.7153899999999999E-2</c:v>
                </c:pt>
                <c:pt idx="40459">
                  <c:v>-4.8495099999999999E-2</c:v>
                </c:pt>
                <c:pt idx="40460">
                  <c:v>-4.9914100000000003E-2</c:v>
                </c:pt>
                <c:pt idx="40461">
                  <c:v>-5.1406899999999998E-2</c:v>
                </c:pt>
                <c:pt idx="40462">
                  <c:v>-5.2971499999999998E-2</c:v>
                </c:pt>
                <c:pt idx="40463">
                  <c:v>-5.4605599999999997E-2</c:v>
                </c:pt>
                <c:pt idx="40464">
                  <c:v>-5.6307000000000003E-2</c:v>
                </c:pt>
                <c:pt idx="40465">
                  <c:v>-5.8073800000000002E-2</c:v>
                </c:pt>
                <c:pt idx="40466">
                  <c:v>-5.9904300000000001E-2</c:v>
                </c:pt>
                <c:pt idx="40467">
                  <c:v>-6.1796700000000003E-2</c:v>
                </c:pt>
                <c:pt idx="40468">
                  <c:v>-6.3748700000000005E-2</c:v>
                </c:pt>
                <c:pt idx="40469">
                  <c:v>-6.5757999999999997E-2</c:v>
                </c:pt>
                <c:pt idx="40470">
                  <c:v>-6.7822099999999996E-2</c:v>
                </c:pt>
                <c:pt idx="40471">
                  <c:v>-6.9937899999999997E-2</c:v>
                </c:pt>
                <c:pt idx="40472">
                  <c:v>-7.2102200000000005E-2</c:v>
                </c:pt>
                <c:pt idx="40473">
                  <c:v>-7.43119E-2</c:v>
                </c:pt>
                <c:pt idx="40474">
                  <c:v>-7.6563800000000001E-2</c:v>
                </c:pt>
                <c:pt idx="40475">
                  <c:v>-7.8854400000000005E-2</c:v>
                </c:pt>
                <c:pt idx="40476">
                  <c:v>-8.1179200000000007E-2</c:v>
                </c:pt>
                <c:pt idx="40477">
                  <c:v>-8.3532999999999996E-2</c:v>
                </c:pt>
                <c:pt idx="40478">
                  <c:v>-8.5910200000000006E-2</c:v>
                </c:pt>
                <c:pt idx="40479">
                  <c:v>-8.8306099999999998E-2</c:v>
                </c:pt>
                <c:pt idx="40480">
                  <c:v>-9.0717599999999995E-2</c:v>
                </c:pt>
                <c:pt idx="40481">
                  <c:v>-9.3143500000000004E-2</c:v>
                </c:pt>
                <c:pt idx="40482">
                  <c:v>-9.5582299999999995E-2</c:v>
                </c:pt>
                <c:pt idx="40483">
                  <c:v>-9.8031300000000002E-2</c:v>
                </c:pt>
                <c:pt idx="40484">
                  <c:v>-0.10048700000000001</c:v>
                </c:pt>
                <c:pt idx="40485">
                  <c:v>-0.102947</c:v>
                </c:pt>
                <c:pt idx="40486">
                  <c:v>-0.105408</c:v>
                </c:pt>
                <c:pt idx="40487">
                  <c:v>-0.107863</c:v>
                </c:pt>
                <c:pt idx="40488">
                  <c:v>-0.110308</c:v>
                </c:pt>
                <c:pt idx="40489">
                  <c:v>-0.112738</c:v>
                </c:pt>
                <c:pt idx="40490">
                  <c:v>-0.115149</c:v>
                </c:pt>
                <c:pt idx="40491">
                  <c:v>-0.11754000000000001</c:v>
                </c:pt>
                <c:pt idx="40492">
                  <c:v>-0.11991</c:v>
                </c:pt>
                <c:pt idx="40493">
                  <c:v>-0.122255</c:v>
                </c:pt>
                <c:pt idx="40494">
                  <c:v>-0.124572</c:v>
                </c:pt>
                <c:pt idx="40495">
                  <c:v>-0.12685099999999999</c:v>
                </c:pt>
                <c:pt idx="40496">
                  <c:v>-0.12908700000000001</c:v>
                </c:pt>
                <c:pt idx="40497">
                  <c:v>-0.13127800000000001</c:v>
                </c:pt>
                <c:pt idx="40498">
                  <c:v>-0.13342100000000001</c:v>
                </c:pt>
                <c:pt idx="40499">
                  <c:v>-0.135516</c:v>
                </c:pt>
                <c:pt idx="40500">
                  <c:v>-0.13755999999999999</c:v>
                </c:pt>
                <c:pt idx="40501">
                  <c:v>-0.13955400000000001</c:v>
                </c:pt>
                <c:pt idx="40502">
                  <c:v>-0.14149200000000001</c:v>
                </c:pt>
                <c:pt idx="40503">
                  <c:v>-0.14336699999999999</c:v>
                </c:pt>
                <c:pt idx="40504">
                  <c:v>-0.145177</c:v>
                </c:pt>
                <c:pt idx="40505">
                  <c:v>-0.146922</c:v>
                </c:pt>
                <c:pt idx="40506">
                  <c:v>-0.14860400000000001</c:v>
                </c:pt>
                <c:pt idx="40507">
                  <c:v>-0.15022199999999999</c:v>
                </c:pt>
                <c:pt idx="40508">
                  <c:v>-0.15177299999999999</c:v>
                </c:pt>
                <c:pt idx="40509">
                  <c:v>-0.153253</c:v>
                </c:pt>
                <c:pt idx="40510">
                  <c:v>-0.15465799999999999</c:v>
                </c:pt>
                <c:pt idx="40511">
                  <c:v>-0.15598699999999999</c:v>
                </c:pt>
                <c:pt idx="40512">
                  <c:v>-0.15723599999999999</c:v>
                </c:pt>
                <c:pt idx="40513">
                  <c:v>-0.15840399999999999</c:v>
                </c:pt>
                <c:pt idx="40514">
                  <c:v>-0.15948999999999999</c:v>
                </c:pt>
                <c:pt idx="40515">
                  <c:v>-0.160495</c:v>
                </c:pt>
                <c:pt idx="40516">
                  <c:v>-0.16142000000000001</c:v>
                </c:pt>
                <c:pt idx="40517">
                  <c:v>-0.16226499999999999</c:v>
                </c:pt>
                <c:pt idx="40518">
                  <c:v>-0.16302700000000001</c:v>
                </c:pt>
                <c:pt idx="40519">
                  <c:v>-0.16370699999999999</c:v>
                </c:pt>
                <c:pt idx="40520">
                  <c:v>-0.164303</c:v>
                </c:pt>
                <c:pt idx="40521">
                  <c:v>-0.16481599999999999</c:v>
                </c:pt>
                <c:pt idx="40522">
                  <c:v>-0.165241</c:v>
                </c:pt>
                <c:pt idx="40523">
                  <c:v>-0.165577</c:v>
                </c:pt>
                <c:pt idx="40524">
                  <c:v>-0.165824</c:v>
                </c:pt>
                <c:pt idx="40525">
                  <c:v>-0.16597999999999999</c:v>
                </c:pt>
                <c:pt idx="40526">
                  <c:v>-0.166046</c:v>
                </c:pt>
                <c:pt idx="40527">
                  <c:v>-0.166024</c:v>
                </c:pt>
                <c:pt idx="40528">
                  <c:v>-0.165913</c:v>
                </c:pt>
                <c:pt idx="40529">
                  <c:v>-0.165713</c:v>
                </c:pt>
                <c:pt idx="40530">
                  <c:v>-0.16542399999999999</c:v>
                </c:pt>
                <c:pt idx="40531">
                  <c:v>-0.165048</c:v>
                </c:pt>
                <c:pt idx="40532">
                  <c:v>-0.16458400000000001</c:v>
                </c:pt>
                <c:pt idx="40533">
                  <c:v>-0.16403300000000001</c:v>
                </c:pt>
                <c:pt idx="40534">
                  <c:v>-0.16339400000000001</c:v>
                </c:pt>
                <c:pt idx="40535">
                  <c:v>-0.16267100000000001</c:v>
                </c:pt>
                <c:pt idx="40536">
                  <c:v>-0.16186300000000001</c:v>
                </c:pt>
                <c:pt idx="40537">
                  <c:v>-0.160973</c:v>
                </c:pt>
                <c:pt idx="40538">
                  <c:v>-0.16</c:v>
                </c:pt>
                <c:pt idx="40539">
                  <c:v>-0.158944</c:v>
                </c:pt>
                <c:pt idx="40540">
                  <c:v>-0.157805</c:v>
                </c:pt>
                <c:pt idx="40541">
                  <c:v>-0.156584</c:v>
                </c:pt>
                <c:pt idx="40542">
                  <c:v>-0.155282</c:v>
                </c:pt>
                <c:pt idx="40543">
                  <c:v>-0.15390100000000001</c:v>
                </c:pt>
                <c:pt idx="40544">
                  <c:v>-0.152443</c:v>
                </c:pt>
                <c:pt idx="40545">
                  <c:v>-0.15090799999999999</c:v>
                </c:pt>
                <c:pt idx="40546">
                  <c:v>-0.14929999999999999</c:v>
                </c:pt>
                <c:pt idx="40547">
                  <c:v>-0.147619</c:v>
                </c:pt>
                <c:pt idx="40548">
                  <c:v>-0.14586499999999999</c:v>
                </c:pt>
                <c:pt idx="40549">
                  <c:v>-0.14404</c:v>
                </c:pt>
                <c:pt idx="40550">
                  <c:v>-0.14214499999999999</c:v>
                </c:pt>
                <c:pt idx="40551">
                  <c:v>-0.140181</c:v>
                </c:pt>
                <c:pt idx="40552">
                  <c:v>-0.13814799999999999</c:v>
                </c:pt>
                <c:pt idx="40553">
                  <c:v>-0.136047</c:v>
                </c:pt>
                <c:pt idx="40554">
                  <c:v>-0.133883</c:v>
                </c:pt>
                <c:pt idx="40555">
                  <c:v>-0.131658</c:v>
                </c:pt>
                <c:pt idx="40556">
                  <c:v>-0.12937299999999999</c:v>
                </c:pt>
                <c:pt idx="40557">
                  <c:v>-0.12703100000000001</c:v>
                </c:pt>
                <c:pt idx="40558">
                  <c:v>-0.124635</c:v>
                </c:pt>
                <c:pt idx="40559">
                  <c:v>-0.122185</c:v>
                </c:pt>
                <c:pt idx="40560">
                  <c:v>-0.119685</c:v>
                </c:pt>
                <c:pt idx="40561">
                  <c:v>-0.117136</c:v>
                </c:pt>
                <c:pt idx="40562">
                  <c:v>-0.114542</c:v>
                </c:pt>
                <c:pt idx="40563">
                  <c:v>-0.111904</c:v>
                </c:pt>
                <c:pt idx="40564">
                  <c:v>-0.109225</c:v>
                </c:pt>
                <c:pt idx="40565">
                  <c:v>-0.106505</c:v>
                </c:pt>
                <c:pt idx="40566">
                  <c:v>-0.10374899999999999</c:v>
                </c:pt>
                <c:pt idx="40567">
                  <c:v>-0.10095700000000001</c:v>
                </c:pt>
                <c:pt idx="40568">
                  <c:v>-9.8133100000000001E-2</c:v>
                </c:pt>
                <c:pt idx="40569">
                  <c:v>-9.5278199999999993E-2</c:v>
                </c:pt>
                <c:pt idx="40570">
                  <c:v>-9.2394900000000002E-2</c:v>
                </c:pt>
                <c:pt idx="40571">
                  <c:v>-8.9485800000000004E-2</c:v>
                </c:pt>
                <c:pt idx="40572">
                  <c:v>-8.6553099999999994E-2</c:v>
                </c:pt>
                <c:pt idx="40573">
                  <c:v>-8.3599000000000007E-2</c:v>
                </c:pt>
                <c:pt idx="40574">
                  <c:v>-8.0624500000000002E-2</c:v>
                </c:pt>
                <c:pt idx="40575">
                  <c:v>-7.7630900000000003E-2</c:v>
                </c:pt>
                <c:pt idx="40576">
                  <c:v>-7.4620099999999995E-2</c:v>
                </c:pt>
                <c:pt idx="40577">
                  <c:v>-7.1593500000000004E-2</c:v>
                </c:pt>
                <c:pt idx="40578">
                  <c:v>-6.8553299999999998E-2</c:v>
                </c:pt>
                <c:pt idx="40579">
                  <c:v>-6.5502199999999997E-2</c:v>
                </c:pt>
                <c:pt idx="40580">
                  <c:v>-6.2443100000000001E-2</c:v>
                </c:pt>
                <c:pt idx="40581">
                  <c:v>-5.9378E-2</c:v>
                </c:pt>
                <c:pt idx="40582">
                  <c:v>-5.6307999999999997E-2</c:v>
                </c:pt>
                <c:pt idx="40583">
                  <c:v>-5.3234499999999997E-2</c:v>
                </c:pt>
                <c:pt idx="40584">
                  <c:v>-5.0159599999999999E-2</c:v>
                </c:pt>
                <c:pt idx="40585">
                  <c:v>-4.7085799999999997E-2</c:v>
                </c:pt>
                <c:pt idx="40586">
                  <c:v>-4.4016E-2</c:v>
                </c:pt>
                <c:pt idx="40587">
                  <c:v>-4.0952599999999999E-2</c:v>
                </c:pt>
                <c:pt idx="40588">
                  <c:v>-3.7898099999999997E-2</c:v>
                </c:pt>
                <c:pt idx="40589">
                  <c:v>-3.4854799999999998E-2</c:v>
                </c:pt>
                <c:pt idx="40590">
                  <c:v>-3.1824699999999997E-2</c:v>
                </c:pt>
                <c:pt idx="40591">
                  <c:v>-2.8809600000000001E-2</c:v>
                </c:pt>
                <c:pt idx="40592">
                  <c:v>-2.5811299999999999E-2</c:v>
                </c:pt>
                <c:pt idx="40593">
                  <c:v>-2.2831600000000001E-2</c:v>
                </c:pt>
                <c:pt idx="40594">
                  <c:v>-1.9871699999999999E-2</c:v>
                </c:pt>
                <c:pt idx="40595">
                  <c:v>-1.6931499999999999E-2</c:v>
                </c:pt>
                <c:pt idx="40596">
                  <c:v>-1.4011900000000001E-2</c:v>
                </c:pt>
                <c:pt idx="40597">
                  <c:v>-1.1115099999999999E-2</c:v>
                </c:pt>
                <c:pt idx="40598" formatCode="0.00E+00">
                  <c:v>-8.2432100000000008E-3</c:v>
                </c:pt>
                <c:pt idx="40599" formatCode="0.00E+00">
                  <c:v>-5.3972899999999999E-3</c:v>
                </c:pt>
                <c:pt idx="40600" formatCode="0.00E+00">
                  <c:v>-2.5780500000000001E-3</c:v>
                </c:pt>
                <c:pt idx="40601" formatCode="0.00E+00">
                  <c:v>2.1348100000000001E-4</c:v>
                </c:pt>
                <c:pt idx="40602" formatCode="0.00E+00">
                  <c:v>2.9758499999999999E-3</c:v>
                </c:pt>
                <c:pt idx="40603" formatCode="0.00E+00">
                  <c:v>5.7075399999999997E-3</c:v>
                </c:pt>
                <c:pt idx="40604" formatCode="0.00E+00">
                  <c:v>8.4073099999999994E-3</c:v>
                </c:pt>
                <c:pt idx="40605">
                  <c:v>1.1074000000000001E-2</c:v>
                </c:pt>
                <c:pt idx="40606">
                  <c:v>1.3706400000000001E-2</c:v>
                </c:pt>
                <c:pt idx="40607">
                  <c:v>1.6303000000000002E-2</c:v>
                </c:pt>
                <c:pt idx="40608">
                  <c:v>1.88627E-2</c:v>
                </c:pt>
                <c:pt idx="40609">
                  <c:v>2.13846E-2</c:v>
                </c:pt>
                <c:pt idx="40610">
                  <c:v>2.3867800000000002E-2</c:v>
                </c:pt>
                <c:pt idx="40611">
                  <c:v>2.6312100000000001E-2</c:v>
                </c:pt>
                <c:pt idx="40612">
                  <c:v>2.8717699999999999E-2</c:v>
                </c:pt>
                <c:pt idx="40613">
                  <c:v>3.10847E-2</c:v>
                </c:pt>
                <c:pt idx="40614">
                  <c:v>3.3412900000000002E-2</c:v>
                </c:pt>
                <c:pt idx="40615">
                  <c:v>3.5701499999999997E-2</c:v>
                </c:pt>
                <c:pt idx="40616">
                  <c:v>3.7949900000000002E-2</c:v>
                </c:pt>
                <c:pt idx="40617">
                  <c:v>4.0157499999999999E-2</c:v>
                </c:pt>
                <c:pt idx="40618">
                  <c:v>4.2323300000000001E-2</c:v>
                </c:pt>
                <c:pt idx="40619">
                  <c:v>4.44465E-2</c:v>
                </c:pt>
                <c:pt idx="40620">
                  <c:v>4.65263E-2</c:v>
                </c:pt>
                <c:pt idx="40621">
                  <c:v>4.8562300000000003E-2</c:v>
                </c:pt>
                <c:pt idx="40622">
                  <c:v>5.0554099999999998E-2</c:v>
                </c:pt>
                <c:pt idx="40623">
                  <c:v>5.2501300000000001E-2</c:v>
                </c:pt>
                <c:pt idx="40624">
                  <c:v>5.4403699999999999E-2</c:v>
                </c:pt>
                <c:pt idx="40625">
                  <c:v>5.6261100000000001E-2</c:v>
                </c:pt>
                <c:pt idx="40626">
                  <c:v>5.80735E-2</c:v>
                </c:pt>
                <c:pt idx="40627">
                  <c:v>5.98408E-2</c:v>
                </c:pt>
                <c:pt idx="40628">
                  <c:v>6.1563399999999997E-2</c:v>
                </c:pt>
                <c:pt idx="40629">
                  <c:v>6.3241900000000004E-2</c:v>
                </c:pt>
                <c:pt idx="40630">
                  <c:v>6.4876600000000006E-2</c:v>
                </c:pt>
                <c:pt idx="40631">
                  <c:v>6.6467399999999996E-2</c:v>
                </c:pt>
                <c:pt idx="40632">
                  <c:v>6.8013400000000002E-2</c:v>
                </c:pt>
                <c:pt idx="40633">
                  <c:v>6.9513599999999995E-2</c:v>
                </c:pt>
                <c:pt idx="40634">
                  <c:v>7.0968199999999995E-2</c:v>
                </c:pt>
                <c:pt idx="40635">
                  <c:v>7.2377999999999998E-2</c:v>
                </c:pt>
                <c:pt idx="40636">
                  <c:v>7.3743500000000003E-2</c:v>
                </c:pt>
                <c:pt idx="40637">
                  <c:v>7.5065099999999996E-2</c:v>
                </c:pt>
                <c:pt idx="40638">
                  <c:v>7.6343300000000003E-2</c:v>
                </c:pt>
                <c:pt idx="40639">
                  <c:v>7.7578800000000003E-2</c:v>
                </c:pt>
                <c:pt idx="40640">
                  <c:v>7.8772300000000003E-2</c:v>
                </c:pt>
                <c:pt idx="40641">
                  <c:v>7.9923999999999995E-2</c:v>
                </c:pt>
                <c:pt idx="40642">
                  <c:v>8.1034300000000004E-2</c:v>
                </c:pt>
                <c:pt idx="40643">
                  <c:v>8.2103999999999996E-2</c:v>
                </c:pt>
                <c:pt idx="40644">
                  <c:v>8.3133399999999996E-2</c:v>
                </c:pt>
                <c:pt idx="40645">
                  <c:v>8.4122600000000006E-2</c:v>
                </c:pt>
                <c:pt idx="40646">
                  <c:v>8.50717E-2</c:v>
                </c:pt>
                <c:pt idx="40647">
                  <c:v>8.5982000000000003E-2</c:v>
                </c:pt>
                <c:pt idx="40648">
                  <c:v>8.6854500000000001E-2</c:v>
                </c:pt>
                <c:pt idx="40649">
                  <c:v>8.7689900000000001E-2</c:v>
                </c:pt>
                <c:pt idx="40650">
                  <c:v>8.8488700000000003E-2</c:v>
                </c:pt>
                <c:pt idx="40651">
                  <c:v>8.92516E-2</c:v>
                </c:pt>
                <c:pt idx="40652">
                  <c:v>8.9979299999999998E-2</c:v>
                </c:pt>
                <c:pt idx="40653">
                  <c:v>9.0672100000000005E-2</c:v>
                </c:pt>
                <c:pt idx="40654">
                  <c:v>9.1330099999999997E-2</c:v>
                </c:pt>
                <c:pt idx="40655">
                  <c:v>9.1953699999999999E-2</c:v>
                </c:pt>
                <c:pt idx="40656">
                  <c:v>9.2543500000000001E-2</c:v>
                </c:pt>
                <c:pt idx="40657">
                  <c:v>9.3099799999999996E-2</c:v>
                </c:pt>
                <c:pt idx="40658">
                  <c:v>9.3623200000000004E-2</c:v>
                </c:pt>
                <c:pt idx="40659">
                  <c:v>9.4113799999999997E-2</c:v>
                </c:pt>
                <c:pt idx="40660">
                  <c:v>9.4572000000000003E-2</c:v>
                </c:pt>
                <c:pt idx="40661">
                  <c:v>9.4998100000000002E-2</c:v>
                </c:pt>
                <c:pt idx="40662">
                  <c:v>9.5393099999999995E-2</c:v>
                </c:pt>
                <c:pt idx="40663">
                  <c:v>9.5757700000000001E-2</c:v>
                </c:pt>
                <c:pt idx="40664">
                  <c:v>9.6092499999999997E-2</c:v>
                </c:pt>
                <c:pt idx="40665">
                  <c:v>9.6397800000000006E-2</c:v>
                </c:pt>
                <c:pt idx="40666">
                  <c:v>9.6674300000000005E-2</c:v>
                </c:pt>
                <c:pt idx="40667">
                  <c:v>9.6921999999999994E-2</c:v>
                </c:pt>
                <c:pt idx="40668">
                  <c:v>9.7141400000000003E-2</c:v>
                </c:pt>
                <c:pt idx="40669">
                  <c:v>9.7333000000000003E-2</c:v>
                </c:pt>
                <c:pt idx="40670">
                  <c:v>9.7497799999999996E-2</c:v>
                </c:pt>
                <c:pt idx="40671">
                  <c:v>9.7636600000000004E-2</c:v>
                </c:pt>
                <c:pt idx="40672">
                  <c:v>9.7749799999999998E-2</c:v>
                </c:pt>
                <c:pt idx="40673">
                  <c:v>9.7837099999999996E-2</c:v>
                </c:pt>
                <c:pt idx="40674">
                  <c:v>9.7898100000000002E-2</c:v>
                </c:pt>
                <c:pt idx="40675">
                  <c:v>9.7932500000000006E-2</c:v>
                </c:pt>
                <c:pt idx="40676">
                  <c:v>9.7940700000000006E-2</c:v>
                </c:pt>
                <c:pt idx="40677">
                  <c:v>9.7922200000000001E-2</c:v>
                </c:pt>
                <c:pt idx="40678">
                  <c:v>9.78768E-2</c:v>
                </c:pt>
                <c:pt idx="40679">
                  <c:v>9.7804600000000005E-2</c:v>
                </c:pt>
                <c:pt idx="40680">
                  <c:v>9.7706399999999999E-2</c:v>
                </c:pt>
                <c:pt idx="40681">
                  <c:v>9.7582799999999997E-2</c:v>
                </c:pt>
                <c:pt idx="40682">
                  <c:v>9.7434000000000007E-2</c:v>
                </c:pt>
                <c:pt idx="40683">
                  <c:v>9.7259899999999996E-2</c:v>
                </c:pt>
                <c:pt idx="40684">
                  <c:v>9.70607E-2</c:v>
                </c:pt>
                <c:pt idx="40685">
                  <c:v>9.6837099999999995E-2</c:v>
                </c:pt>
                <c:pt idx="40686">
                  <c:v>9.65892E-2</c:v>
                </c:pt>
                <c:pt idx="40687">
                  <c:v>9.6317E-2</c:v>
                </c:pt>
                <c:pt idx="40688">
                  <c:v>9.6020300000000003E-2</c:v>
                </c:pt>
                <c:pt idx="40689">
                  <c:v>9.5699000000000006E-2</c:v>
                </c:pt>
                <c:pt idx="40690">
                  <c:v>9.5353199999999999E-2</c:v>
                </c:pt>
                <c:pt idx="40691">
                  <c:v>9.4982700000000003E-2</c:v>
                </c:pt>
                <c:pt idx="40692">
                  <c:v>9.4587000000000004E-2</c:v>
                </c:pt>
                <c:pt idx="40693">
                  <c:v>9.4165899999999997E-2</c:v>
                </c:pt>
                <c:pt idx="40694">
                  <c:v>9.3718999999999997E-2</c:v>
                </c:pt>
                <c:pt idx="40695">
                  <c:v>9.3246099999999998E-2</c:v>
                </c:pt>
                <c:pt idx="40696">
                  <c:v>9.2746400000000007E-2</c:v>
                </c:pt>
                <c:pt idx="40697">
                  <c:v>9.2219400000000007E-2</c:v>
                </c:pt>
                <c:pt idx="40698">
                  <c:v>9.1664999999999996E-2</c:v>
                </c:pt>
                <c:pt idx="40699">
                  <c:v>9.1083399999999995E-2</c:v>
                </c:pt>
                <c:pt idx="40700">
                  <c:v>9.0475200000000006E-2</c:v>
                </c:pt>
                <c:pt idx="40701">
                  <c:v>8.9840600000000007E-2</c:v>
                </c:pt>
                <c:pt idx="40702">
                  <c:v>8.9179700000000001E-2</c:v>
                </c:pt>
                <c:pt idx="40703">
                  <c:v>8.8492000000000001E-2</c:v>
                </c:pt>
                <c:pt idx="40704">
                  <c:v>8.7777099999999997E-2</c:v>
                </c:pt>
                <c:pt idx="40705">
                  <c:v>8.7034700000000007E-2</c:v>
                </c:pt>
                <c:pt idx="40706">
                  <c:v>8.6264199999999999E-2</c:v>
                </c:pt>
                <c:pt idx="40707">
                  <c:v>8.5465100000000002E-2</c:v>
                </c:pt>
                <c:pt idx="40708">
                  <c:v>8.4637299999999999E-2</c:v>
                </c:pt>
                <c:pt idx="40709">
                  <c:v>8.3780400000000005E-2</c:v>
                </c:pt>
                <c:pt idx="40710">
                  <c:v>8.2893900000000006E-2</c:v>
                </c:pt>
                <c:pt idx="40711">
                  <c:v>8.1977800000000003E-2</c:v>
                </c:pt>
                <c:pt idx="40712">
                  <c:v>8.1031699999999998E-2</c:v>
                </c:pt>
                <c:pt idx="40713">
                  <c:v>8.0055600000000005E-2</c:v>
                </c:pt>
                <c:pt idx="40714">
                  <c:v>7.9049900000000006E-2</c:v>
                </c:pt>
                <c:pt idx="40715">
                  <c:v>7.8015100000000004E-2</c:v>
                </c:pt>
                <c:pt idx="40716">
                  <c:v>7.6951400000000003E-2</c:v>
                </c:pt>
                <c:pt idx="40717">
                  <c:v>7.5858999999999996E-2</c:v>
                </c:pt>
                <c:pt idx="40718">
                  <c:v>7.4737999999999999E-2</c:v>
                </c:pt>
                <c:pt idx="40719">
                  <c:v>7.3588200000000006E-2</c:v>
                </c:pt>
                <c:pt idx="40720">
                  <c:v>7.2408100000000003E-2</c:v>
                </c:pt>
                <c:pt idx="40721">
                  <c:v>7.1196599999999999E-2</c:v>
                </c:pt>
                <c:pt idx="40722">
                  <c:v>6.9954000000000002E-2</c:v>
                </c:pt>
                <c:pt idx="40723">
                  <c:v>6.8681199999999998E-2</c:v>
                </c:pt>
                <c:pt idx="40724">
                  <c:v>6.73787E-2</c:v>
                </c:pt>
                <c:pt idx="40725">
                  <c:v>6.6047400000000006E-2</c:v>
                </c:pt>
                <c:pt idx="40726">
                  <c:v>6.4687599999999998E-2</c:v>
                </c:pt>
                <c:pt idx="40727">
                  <c:v>6.3299800000000003E-2</c:v>
                </c:pt>
                <c:pt idx="40728">
                  <c:v>6.1884500000000002E-2</c:v>
                </c:pt>
                <c:pt idx="40729">
                  <c:v>6.0442299999999997E-2</c:v>
                </c:pt>
                <c:pt idx="40730">
                  <c:v>5.8974600000000002E-2</c:v>
                </c:pt>
                <c:pt idx="40731">
                  <c:v>5.7482199999999997E-2</c:v>
                </c:pt>
                <c:pt idx="40732">
                  <c:v>5.5965399999999998E-2</c:v>
                </c:pt>
                <c:pt idx="40733">
                  <c:v>5.4424E-2</c:v>
                </c:pt>
                <c:pt idx="40734">
                  <c:v>5.2858500000000003E-2</c:v>
                </c:pt>
                <c:pt idx="40735">
                  <c:v>5.12699E-2</c:v>
                </c:pt>
                <c:pt idx="40736">
                  <c:v>4.9659399999999999E-2</c:v>
                </c:pt>
                <c:pt idx="40737">
                  <c:v>4.8028000000000001E-2</c:v>
                </c:pt>
                <c:pt idx="40738">
                  <c:v>4.6376800000000003E-2</c:v>
                </c:pt>
                <c:pt idx="40739">
                  <c:v>4.4707400000000001E-2</c:v>
                </c:pt>
                <c:pt idx="40740">
                  <c:v>4.3021200000000002E-2</c:v>
                </c:pt>
                <c:pt idx="40741">
                  <c:v>4.13192E-2</c:v>
                </c:pt>
                <c:pt idx="40742">
                  <c:v>3.9602600000000002E-2</c:v>
                </c:pt>
                <c:pt idx="40743">
                  <c:v>3.7872400000000001E-2</c:v>
                </c:pt>
                <c:pt idx="40744">
                  <c:v>3.6129700000000001E-2</c:v>
                </c:pt>
                <c:pt idx="40745">
                  <c:v>3.4375500000000003E-2</c:v>
                </c:pt>
                <c:pt idx="40746">
                  <c:v>3.2610699999999999E-2</c:v>
                </c:pt>
                <c:pt idx="40747">
                  <c:v>3.0836499999999999E-2</c:v>
                </c:pt>
                <c:pt idx="40748">
                  <c:v>2.9054400000000001E-2</c:v>
                </c:pt>
                <c:pt idx="40749">
                  <c:v>2.72664E-2</c:v>
                </c:pt>
                <c:pt idx="40750">
                  <c:v>2.54746E-2</c:v>
                </c:pt>
                <c:pt idx="40751">
                  <c:v>2.3681299999999999E-2</c:v>
                </c:pt>
                <c:pt idx="40752">
                  <c:v>2.18882E-2</c:v>
                </c:pt>
                <c:pt idx="40753">
                  <c:v>2.0097400000000001E-2</c:v>
                </c:pt>
                <c:pt idx="40754">
                  <c:v>1.8310699999999999E-2</c:v>
                </c:pt>
                <c:pt idx="40755">
                  <c:v>1.6529800000000001E-2</c:v>
                </c:pt>
                <c:pt idx="40756">
                  <c:v>1.47568E-2</c:v>
                </c:pt>
                <c:pt idx="40757">
                  <c:v>1.2993899999999999E-2</c:v>
                </c:pt>
                <c:pt idx="40758">
                  <c:v>1.12438E-2</c:v>
                </c:pt>
                <c:pt idx="40759" formatCode="0.00E+00">
                  <c:v>9.5088199999999994E-3</c:v>
                </c:pt>
                <c:pt idx="40760" formatCode="0.00E+00">
                  <c:v>7.7907100000000002E-3</c:v>
                </c:pt>
                <c:pt idx="40761" formatCode="0.00E+00">
                  <c:v>6.0903900000000002E-3</c:v>
                </c:pt>
                <c:pt idx="40762" formatCode="0.00E+00">
                  <c:v>4.4088799999999996E-3</c:v>
                </c:pt>
                <c:pt idx="40763" formatCode="0.00E+00">
                  <c:v>2.7480299999999998E-3</c:v>
                </c:pt>
                <c:pt idx="40764" formatCode="0.00E+00">
                  <c:v>1.1100000000000001E-3</c:v>
                </c:pt>
                <c:pt idx="40765" formatCode="0.00E+00">
                  <c:v>-5.0352399999999999E-4</c:v>
                </c:pt>
                <c:pt idx="40766" formatCode="0.00E+00">
                  <c:v>-2.0906200000000001E-3</c:v>
                </c:pt>
                <c:pt idx="40767" formatCode="0.00E+00">
                  <c:v>-3.6484099999999999E-3</c:v>
                </c:pt>
                <c:pt idx="40768" formatCode="0.00E+00">
                  <c:v>-5.1737099999999998E-3</c:v>
                </c:pt>
                <c:pt idx="40769" formatCode="0.00E+00">
                  <c:v>-6.6639400000000001E-3</c:v>
                </c:pt>
                <c:pt idx="40770" formatCode="0.00E+00">
                  <c:v>-8.1170800000000005E-3</c:v>
                </c:pt>
                <c:pt idx="40771" formatCode="0.00E+00">
                  <c:v>-9.5309100000000001E-3</c:v>
                </c:pt>
                <c:pt idx="40772">
                  <c:v>-1.09026E-2</c:v>
                </c:pt>
                <c:pt idx="40773">
                  <c:v>-1.22291E-2</c:v>
                </c:pt>
                <c:pt idx="40774">
                  <c:v>-1.35078E-2</c:v>
                </c:pt>
                <c:pt idx="40775">
                  <c:v>-1.47365E-2</c:v>
                </c:pt>
                <c:pt idx="40776">
                  <c:v>-1.5913E-2</c:v>
                </c:pt>
                <c:pt idx="40777">
                  <c:v>-1.7035000000000002E-2</c:v>
                </c:pt>
                <c:pt idx="40778">
                  <c:v>-1.8100000000000002E-2</c:v>
                </c:pt>
                <c:pt idx="40779">
                  <c:v>-1.9106600000000001E-2</c:v>
                </c:pt>
                <c:pt idx="40780">
                  <c:v>-2.0053499999999998E-2</c:v>
                </c:pt>
                <c:pt idx="40781">
                  <c:v>-2.0938700000000001E-2</c:v>
                </c:pt>
                <c:pt idx="40782">
                  <c:v>-2.1760399999999999E-2</c:v>
                </c:pt>
                <c:pt idx="40783">
                  <c:v>-2.25168E-2</c:v>
                </c:pt>
                <c:pt idx="40784">
                  <c:v>-2.3206299999999999E-2</c:v>
                </c:pt>
                <c:pt idx="40785">
                  <c:v>-2.3827299999999999E-2</c:v>
                </c:pt>
                <c:pt idx="40786">
                  <c:v>-2.4377599999999999E-2</c:v>
                </c:pt>
                <c:pt idx="40787">
                  <c:v>-2.48547E-2</c:v>
                </c:pt>
                <c:pt idx="40788">
                  <c:v>-2.5255900000000001E-2</c:v>
                </c:pt>
                <c:pt idx="40789">
                  <c:v>-2.5579299999999999E-2</c:v>
                </c:pt>
                <c:pt idx="40790">
                  <c:v>-2.58233E-2</c:v>
                </c:pt>
                <c:pt idx="40791">
                  <c:v>-2.5986599999999999E-2</c:v>
                </c:pt>
                <c:pt idx="40792">
                  <c:v>-2.6067400000000001E-2</c:v>
                </c:pt>
                <c:pt idx="40793">
                  <c:v>-2.60646E-2</c:v>
                </c:pt>
                <c:pt idx="40794">
                  <c:v>-2.5977299999999998E-2</c:v>
                </c:pt>
                <c:pt idx="40795">
                  <c:v>-2.5804299999999999E-2</c:v>
                </c:pt>
                <c:pt idx="40796">
                  <c:v>-2.55447E-2</c:v>
                </c:pt>
                <c:pt idx="40797">
                  <c:v>-2.5197799999999999E-2</c:v>
                </c:pt>
                <c:pt idx="40798">
                  <c:v>-2.4762599999999999E-2</c:v>
                </c:pt>
                <c:pt idx="40799">
                  <c:v>-2.4238200000000001E-2</c:v>
                </c:pt>
                <c:pt idx="40800">
                  <c:v>-2.3624300000000001E-2</c:v>
                </c:pt>
                <c:pt idx="40801">
                  <c:v>-2.29199E-2</c:v>
                </c:pt>
                <c:pt idx="40802">
                  <c:v>-2.21237E-2</c:v>
                </c:pt>
                <c:pt idx="40803">
                  <c:v>-2.12345E-2</c:v>
                </c:pt>
                <c:pt idx="40804">
                  <c:v>-2.02519E-2</c:v>
                </c:pt>
                <c:pt idx="40805">
                  <c:v>-1.9175000000000001E-2</c:v>
                </c:pt>
                <c:pt idx="40806">
                  <c:v>-1.8003499999999999E-2</c:v>
                </c:pt>
                <c:pt idx="40807">
                  <c:v>-1.6738099999999999E-2</c:v>
                </c:pt>
                <c:pt idx="40808">
                  <c:v>-1.5380700000000001E-2</c:v>
                </c:pt>
                <c:pt idx="40809">
                  <c:v>-1.3932399999999999E-2</c:v>
                </c:pt>
                <c:pt idx="40810">
                  <c:v>-1.23929E-2</c:v>
                </c:pt>
                <c:pt idx="40811">
                  <c:v>-1.0762000000000001E-2</c:v>
                </c:pt>
                <c:pt idx="40812" formatCode="0.00E+00">
                  <c:v>-9.0395200000000005E-3</c:v>
                </c:pt>
                <c:pt idx="40813" formatCode="0.00E+00">
                  <c:v>-7.2261000000000001E-3</c:v>
                </c:pt>
                <c:pt idx="40814" formatCode="0.00E+00">
                  <c:v>-5.32294E-3</c:v>
                </c:pt>
                <c:pt idx="40815" formatCode="0.00E+00">
                  <c:v>-3.3312900000000002E-3</c:v>
                </c:pt>
                <c:pt idx="40816" formatCode="0.00E+00">
                  <c:v>-1.25202E-3</c:v>
                </c:pt>
                <c:pt idx="40817" formatCode="0.00E+00">
                  <c:v>9.1458200000000005E-4</c:v>
                </c:pt>
                <c:pt idx="40818" formatCode="0.00E+00">
                  <c:v>3.1682799999999999E-3</c:v>
                </c:pt>
                <c:pt idx="40819" formatCode="0.00E+00">
                  <c:v>5.5080399999999996E-3</c:v>
                </c:pt>
                <c:pt idx="40820" formatCode="0.00E+00">
                  <c:v>7.9319600000000001E-3</c:v>
                </c:pt>
                <c:pt idx="40821">
                  <c:v>1.0437800000000001E-2</c:v>
                </c:pt>
                <c:pt idx="40822">
                  <c:v>1.30236E-2</c:v>
                </c:pt>
                <c:pt idx="40823">
                  <c:v>1.5687300000000001E-2</c:v>
                </c:pt>
                <c:pt idx="40824">
                  <c:v>1.8426700000000001E-2</c:v>
                </c:pt>
                <c:pt idx="40825">
                  <c:v>2.1239600000000001E-2</c:v>
                </c:pt>
                <c:pt idx="40826">
                  <c:v>2.4124199999999998E-2</c:v>
                </c:pt>
                <c:pt idx="40827">
                  <c:v>2.7078999999999999E-2</c:v>
                </c:pt>
                <c:pt idx="40828">
                  <c:v>3.0102500000000001E-2</c:v>
                </c:pt>
                <c:pt idx="40829">
                  <c:v>3.3192800000000001E-2</c:v>
                </c:pt>
                <c:pt idx="40830">
                  <c:v>3.6347600000000001E-2</c:v>
                </c:pt>
                <c:pt idx="40831">
                  <c:v>3.9564000000000002E-2</c:v>
                </c:pt>
                <c:pt idx="40832">
                  <c:v>4.28387E-2</c:v>
                </c:pt>
                <c:pt idx="40833">
                  <c:v>4.6168399999999998E-2</c:v>
                </c:pt>
                <c:pt idx="40834">
                  <c:v>4.9549799999999998E-2</c:v>
                </c:pt>
                <c:pt idx="40835">
                  <c:v>5.2979699999999998E-2</c:v>
                </c:pt>
                <c:pt idx="40836">
                  <c:v>5.6455199999999997E-2</c:v>
                </c:pt>
                <c:pt idx="40837">
                  <c:v>5.99733E-2</c:v>
                </c:pt>
                <c:pt idx="40838">
                  <c:v>6.3530600000000007E-2</c:v>
                </c:pt>
                <c:pt idx="40839">
                  <c:v>6.7124000000000003E-2</c:v>
                </c:pt>
                <c:pt idx="40840">
                  <c:v>7.0750499999999994E-2</c:v>
                </c:pt>
                <c:pt idx="40841">
                  <c:v>7.4406799999999995E-2</c:v>
                </c:pt>
                <c:pt idx="40842">
                  <c:v>7.8089400000000003E-2</c:v>
                </c:pt>
                <c:pt idx="40843">
                  <c:v>8.1794800000000001E-2</c:v>
                </c:pt>
                <c:pt idx="40844">
                  <c:v>8.5519499999999998E-2</c:v>
                </c:pt>
                <c:pt idx="40845">
                  <c:v>8.9260099999999995E-2</c:v>
                </c:pt>
                <c:pt idx="40846">
                  <c:v>9.3012999999999998E-2</c:v>
                </c:pt>
                <c:pt idx="40847">
                  <c:v>9.6774600000000002E-2</c:v>
                </c:pt>
                <c:pt idx="40848">
                  <c:v>0.10054</c:v>
                </c:pt>
                <c:pt idx="40849">
                  <c:v>0.104306</c:v>
                </c:pt>
                <c:pt idx="40850">
                  <c:v>0.108066</c:v>
                </c:pt>
                <c:pt idx="40851">
                  <c:v>0.111818</c:v>
                </c:pt>
                <c:pt idx="40852">
                  <c:v>0.11555700000000001</c:v>
                </c:pt>
                <c:pt idx="40853">
                  <c:v>0.11928</c:v>
                </c:pt>
                <c:pt idx="40854">
                  <c:v>0.122983</c:v>
                </c:pt>
                <c:pt idx="40855">
                  <c:v>0.126661</c:v>
                </c:pt>
                <c:pt idx="40856">
                  <c:v>0.13031300000000001</c:v>
                </c:pt>
                <c:pt idx="40857">
                  <c:v>0.133933</c:v>
                </c:pt>
                <c:pt idx="40858">
                  <c:v>0.137518</c:v>
                </c:pt>
                <c:pt idx="40859">
                  <c:v>0.14106399999999999</c:v>
                </c:pt>
                <c:pt idx="40860">
                  <c:v>0.144568</c:v>
                </c:pt>
                <c:pt idx="40861">
                  <c:v>0.14802699999999999</c:v>
                </c:pt>
                <c:pt idx="40862">
                  <c:v>0.15143699999999999</c:v>
                </c:pt>
                <c:pt idx="40863">
                  <c:v>0.15479399999999999</c:v>
                </c:pt>
                <c:pt idx="40864">
                  <c:v>0.15809599999999999</c:v>
                </c:pt>
                <c:pt idx="40865">
                  <c:v>0.16133800000000001</c:v>
                </c:pt>
                <c:pt idx="40866">
                  <c:v>0.16451499999999999</c:v>
                </c:pt>
                <c:pt idx="40867">
                  <c:v>0.167625</c:v>
                </c:pt>
                <c:pt idx="40868">
                  <c:v>0.17066100000000001</c:v>
                </c:pt>
                <c:pt idx="40869">
                  <c:v>0.173621</c:v>
                </c:pt>
                <c:pt idx="40870">
                  <c:v>0.17650099999999999</c:v>
                </c:pt>
                <c:pt idx="40871">
                  <c:v>0.17929999999999999</c:v>
                </c:pt>
                <c:pt idx="40872">
                  <c:v>0.18201300000000001</c:v>
                </c:pt>
                <c:pt idx="40873">
                  <c:v>0.184639</c:v>
                </c:pt>
                <c:pt idx="40874">
                  <c:v>0.18717200000000001</c:v>
                </c:pt>
                <c:pt idx="40875">
                  <c:v>0.189612</c:v>
                </c:pt>
                <c:pt idx="40876">
                  <c:v>0.19195499999999999</c:v>
                </c:pt>
                <c:pt idx="40877">
                  <c:v>0.19419900000000001</c:v>
                </c:pt>
                <c:pt idx="40878">
                  <c:v>0.19633999999999999</c:v>
                </c:pt>
                <c:pt idx="40879">
                  <c:v>0.198378</c:v>
                </c:pt>
                <c:pt idx="40880">
                  <c:v>0.20030899999999999</c:v>
                </c:pt>
                <c:pt idx="40881">
                  <c:v>0.20213300000000001</c:v>
                </c:pt>
                <c:pt idx="40882">
                  <c:v>0.203848</c:v>
                </c:pt>
                <c:pt idx="40883">
                  <c:v>0.20544999999999999</c:v>
                </c:pt>
                <c:pt idx="40884">
                  <c:v>0.20694000000000001</c:v>
                </c:pt>
                <c:pt idx="40885">
                  <c:v>0.208314</c:v>
                </c:pt>
                <c:pt idx="40886">
                  <c:v>0.20957100000000001</c:v>
                </c:pt>
                <c:pt idx="40887">
                  <c:v>0.21071100000000001</c:v>
                </c:pt>
                <c:pt idx="40888">
                  <c:v>0.211731</c:v>
                </c:pt>
                <c:pt idx="40889">
                  <c:v>0.21263099999999999</c:v>
                </c:pt>
                <c:pt idx="40890">
                  <c:v>0.21340899999999999</c:v>
                </c:pt>
                <c:pt idx="40891">
                  <c:v>0.21406600000000001</c:v>
                </c:pt>
                <c:pt idx="40892">
                  <c:v>0.21460000000000001</c:v>
                </c:pt>
                <c:pt idx="40893">
                  <c:v>0.21501100000000001</c:v>
                </c:pt>
                <c:pt idx="40894">
                  <c:v>0.21529899999999999</c:v>
                </c:pt>
                <c:pt idx="40895">
                  <c:v>0.21546399999999999</c:v>
                </c:pt>
                <c:pt idx="40896">
                  <c:v>0.215505</c:v>
                </c:pt>
                <c:pt idx="40897">
                  <c:v>0.215422</c:v>
                </c:pt>
                <c:pt idx="40898">
                  <c:v>0.21521499999999999</c:v>
                </c:pt>
                <c:pt idx="40899">
                  <c:v>0.21488499999999999</c:v>
                </c:pt>
                <c:pt idx="40900">
                  <c:v>0.21443400000000001</c:v>
                </c:pt>
                <c:pt idx="40901">
                  <c:v>0.21385999999999999</c:v>
                </c:pt>
                <c:pt idx="40902">
                  <c:v>0.21316499999999999</c:v>
                </c:pt>
                <c:pt idx="40903">
                  <c:v>0.21234800000000001</c:v>
                </c:pt>
                <c:pt idx="40904">
                  <c:v>0.21141199999999999</c:v>
                </c:pt>
                <c:pt idx="40905">
                  <c:v>0.21035899999999999</c:v>
                </c:pt>
                <c:pt idx="40906">
                  <c:v>0.20919199999999999</c:v>
                </c:pt>
                <c:pt idx="40907">
                  <c:v>0.20791100000000001</c:v>
                </c:pt>
                <c:pt idx="40908">
                  <c:v>0.20651800000000001</c:v>
                </c:pt>
                <c:pt idx="40909">
                  <c:v>0.205016</c:v>
                </c:pt>
                <c:pt idx="40910">
                  <c:v>0.203406</c:v>
                </c:pt>
                <c:pt idx="40911">
                  <c:v>0.20168900000000001</c:v>
                </c:pt>
                <c:pt idx="40912">
                  <c:v>0.19986699999999999</c:v>
                </c:pt>
                <c:pt idx="40913">
                  <c:v>0.19794300000000001</c:v>
                </c:pt>
                <c:pt idx="40914">
                  <c:v>0.19591900000000001</c:v>
                </c:pt>
                <c:pt idx="40915">
                  <c:v>0.193799</c:v>
                </c:pt>
                <c:pt idx="40916">
                  <c:v>0.19158700000000001</c:v>
                </c:pt>
                <c:pt idx="40917">
                  <c:v>0.18928500000000001</c:v>
                </c:pt>
                <c:pt idx="40918">
                  <c:v>0.18689700000000001</c:v>
                </c:pt>
                <c:pt idx="40919">
                  <c:v>0.18442700000000001</c:v>
                </c:pt>
                <c:pt idx="40920">
                  <c:v>0.18187700000000001</c:v>
                </c:pt>
                <c:pt idx="40921">
                  <c:v>0.17925099999999999</c:v>
                </c:pt>
                <c:pt idx="40922">
                  <c:v>0.17655199999999999</c:v>
                </c:pt>
                <c:pt idx="40923">
                  <c:v>0.17378399999999999</c:v>
                </c:pt>
                <c:pt idx="40924">
                  <c:v>0.17094999999999999</c:v>
                </c:pt>
                <c:pt idx="40925">
                  <c:v>0.16805400000000001</c:v>
                </c:pt>
                <c:pt idx="40926">
                  <c:v>0.165099</c:v>
                </c:pt>
                <c:pt idx="40927">
                  <c:v>0.16208800000000001</c:v>
                </c:pt>
                <c:pt idx="40928">
                  <c:v>0.159027</c:v>
                </c:pt>
                <c:pt idx="40929">
                  <c:v>0.155917</c:v>
                </c:pt>
                <c:pt idx="40930">
                  <c:v>0.15276400000000001</c:v>
                </c:pt>
                <c:pt idx="40931">
                  <c:v>0.14957100000000001</c:v>
                </c:pt>
                <c:pt idx="40932">
                  <c:v>0.146342</c:v>
                </c:pt>
                <c:pt idx="40933">
                  <c:v>0.14308199999999999</c:v>
                </c:pt>
                <c:pt idx="40934">
                  <c:v>0.139793</c:v>
                </c:pt>
                <c:pt idx="40935">
                  <c:v>0.13648199999999999</c:v>
                </c:pt>
                <c:pt idx="40936">
                  <c:v>0.13315099999999999</c:v>
                </c:pt>
                <c:pt idx="40937">
                  <c:v>0.129806</c:v>
                </c:pt>
                <c:pt idx="40938">
                  <c:v>0.12645000000000001</c:v>
                </c:pt>
                <c:pt idx="40939">
                  <c:v>0.123088</c:v>
                </c:pt>
                <c:pt idx="40940">
                  <c:v>0.119723</c:v>
                </c:pt>
                <c:pt idx="40941">
                  <c:v>0.11636000000000001</c:v>
                </c:pt>
                <c:pt idx="40942">
                  <c:v>0.11300200000000001</c:v>
                </c:pt>
                <c:pt idx="40943">
                  <c:v>0.109652</c:v>
                </c:pt>
                <c:pt idx="40944">
                  <c:v>0.10631599999999999</c:v>
                </c:pt>
                <c:pt idx="40945">
                  <c:v>0.10299800000000001</c:v>
                </c:pt>
                <c:pt idx="40946">
                  <c:v>9.9701999999999999E-2</c:v>
                </c:pt>
                <c:pt idx="40947">
                  <c:v>9.6431900000000001E-2</c:v>
                </c:pt>
                <c:pt idx="40948">
                  <c:v>9.3191700000000002E-2</c:v>
                </c:pt>
                <c:pt idx="40949">
                  <c:v>8.9985099999999998E-2</c:v>
                </c:pt>
                <c:pt idx="40950">
                  <c:v>8.6815600000000007E-2</c:v>
                </c:pt>
                <c:pt idx="40951">
                  <c:v>8.3686399999999994E-2</c:v>
                </c:pt>
                <c:pt idx="40952">
                  <c:v>8.0600900000000003E-2</c:v>
                </c:pt>
                <c:pt idx="40953">
                  <c:v>7.7562199999999998E-2</c:v>
                </c:pt>
                <c:pt idx="40954">
                  <c:v>7.4573200000000006E-2</c:v>
                </c:pt>
                <c:pt idx="40955">
                  <c:v>7.1636500000000006E-2</c:v>
                </c:pt>
                <c:pt idx="40956">
                  <c:v>6.87551E-2</c:v>
                </c:pt>
                <c:pt idx="40957">
                  <c:v>6.5931799999999999E-2</c:v>
                </c:pt>
                <c:pt idx="40958">
                  <c:v>6.3170299999999999E-2</c:v>
                </c:pt>
                <c:pt idx="40959">
                  <c:v>6.0474100000000003E-2</c:v>
                </c:pt>
                <c:pt idx="40960">
                  <c:v>5.7846500000000002E-2</c:v>
                </c:pt>
                <c:pt idx="40961">
                  <c:v>5.5289900000000003E-2</c:v>
                </c:pt>
                <c:pt idx="40962">
                  <c:v>5.28063E-2</c:v>
                </c:pt>
                <c:pt idx="40963">
                  <c:v>5.0397400000000002E-2</c:v>
                </c:pt>
                <c:pt idx="40964">
                  <c:v>4.8064799999999998E-2</c:v>
                </c:pt>
                <c:pt idx="40965">
                  <c:v>4.5810299999999998E-2</c:v>
                </c:pt>
                <c:pt idx="40966">
                  <c:v>4.3635500000000001E-2</c:v>
                </c:pt>
                <c:pt idx="40967">
                  <c:v>4.1542500000000003E-2</c:v>
                </c:pt>
                <c:pt idx="40968">
                  <c:v>3.9532999999999999E-2</c:v>
                </c:pt>
                <c:pt idx="40969">
                  <c:v>3.7608099999999998E-2</c:v>
                </c:pt>
                <c:pt idx="40970">
                  <c:v>3.5769299999999997E-2</c:v>
                </c:pt>
                <c:pt idx="40971">
                  <c:v>3.4017400000000003E-2</c:v>
                </c:pt>
                <c:pt idx="40972">
                  <c:v>3.2353699999999999E-2</c:v>
                </c:pt>
                <c:pt idx="40973">
                  <c:v>3.07791E-2</c:v>
                </c:pt>
                <c:pt idx="40974">
                  <c:v>2.9294400000000002E-2</c:v>
                </c:pt>
                <c:pt idx="40975">
                  <c:v>2.7900000000000001E-2</c:v>
                </c:pt>
                <c:pt idx="40976">
                  <c:v>2.6596399999999999E-2</c:v>
                </c:pt>
                <c:pt idx="40977">
                  <c:v>2.5383599999999999E-2</c:v>
                </c:pt>
                <c:pt idx="40978">
                  <c:v>2.4261899999999999E-2</c:v>
                </c:pt>
                <c:pt idx="40979">
                  <c:v>2.3231700000000001E-2</c:v>
                </c:pt>
                <c:pt idx="40980">
                  <c:v>2.2292699999999999E-2</c:v>
                </c:pt>
                <c:pt idx="40981">
                  <c:v>2.1444600000000001E-2</c:v>
                </c:pt>
                <c:pt idx="40982">
                  <c:v>2.06871E-2</c:v>
                </c:pt>
                <c:pt idx="40983">
                  <c:v>2.0019100000000001E-2</c:v>
                </c:pt>
                <c:pt idx="40984">
                  <c:v>1.9439499999999998E-2</c:v>
                </c:pt>
                <c:pt idx="40985">
                  <c:v>1.8947800000000001E-2</c:v>
                </c:pt>
                <c:pt idx="40986">
                  <c:v>1.8543199999999999E-2</c:v>
                </c:pt>
                <c:pt idx="40987">
                  <c:v>1.8224400000000002E-2</c:v>
                </c:pt>
                <c:pt idx="40988">
                  <c:v>1.7989700000000001E-2</c:v>
                </c:pt>
                <c:pt idx="40989">
                  <c:v>1.78374E-2</c:v>
                </c:pt>
                <c:pt idx="40990">
                  <c:v>1.7766400000000002E-2</c:v>
                </c:pt>
                <c:pt idx="40991">
                  <c:v>1.7775200000000001E-2</c:v>
                </c:pt>
                <c:pt idx="40992">
                  <c:v>1.7862300000000001E-2</c:v>
                </c:pt>
                <c:pt idx="40993">
                  <c:v>1.8026E-2</c:v>
                </c:pt>
                <c:pt idx="40994">
                  <c:v>1.8264699999999998E-2</c:v>
                </c:pt>
                <c:pt idx="40995">
                  <c:v>1.85763E-2</c:v>
                </c:pt>
                <c:pt idx="40996">
                  <c:v>1.89585E-2</c:v>
                </c:pt>
                <c:pt idx="40997">
                  <c:v>1.9409099999999999E-2</c:v>
                </c:pt>
                <c:pt idx="40998">
                  <c:v>1.9925999999999999E-2</c:v>
                </c:pt>
                <c:pt idx="40999">
                  <c:v>2.0506900000000002E-2</c:v>
                </c:pt>
                <c:pt idx="41000">
                  <c:v>2.1149399999999999E-2</c:v>
                </c:pt>
                <c:pt idx="41001">
                  <c:v>2.1850700000000001E-2</c:v>
                </c:pt>
                <c:pt idx="41002">
                  <c:v>2.2608300000000001E-2</c:v>
                </c:pt>
                <c:pt idx="41003">
                  <c:v>2.3420099999999999E-2</c:v>
                </c:pt>
                <c:pt idx="41004">
                  <c:v>2.4283599999999999E-2</c:v>
                </c:pt>
                <c:pt idx="41005">
                  <c:v>2.51966E-2</c:v>
                </c:pt>
                <c:pt idx="41006">
                  <c:v>2.6156599999999999E-2</c:v>
                </c:pt>
                <c:pt idx="41007">
                  <c:v>2.7161399999999999E-2</c:v>
                </c:pt>
                <c:pt idx="41008">
                  <c:v>2.8208400000000002E-2</c:v>
                </c:pt>
                <c:pt idx="41009">
                  <c:v>2.9294799999999999E-2</c:v>
                </c:pt>
                <c:pt idx="41010">
                  <c:v>3.0417599999999999E-2</c:v>
                </c:pt>
                <c:pt idx="41011">
                  <c:v>3.1573999999999998E-2</c:v>
                </c:pt>
                <c:pt idx="41012">
                  <c:v>3.2761100000000001E-2</c:v>
                </c:pt>
                <c:pt idx="41013">
                  <c:v>3.3976199999999998E-2</c:v>
                </c:pt>
                <c:pt idx="41014">
                  <c:v>3.5216600000000001E-2</c:v>
                </c:pt>
                <c:pt idx="41015">
                  <c:v>3.64798E-2</c:v>
                </c:pt>
                <c:pt idx="41016">
                  <c:v>3.7763699999999997E-2</c:v>
                </c:pt>
                <c:pt idx="41017">
                  <c:v>3.9065599999999999E-2</c:v>
                </c:pt>
                <c:pt idx="41018">
                  <c:v>4.0383099999999998E-2</c:v>
                </c:pt>
                <c:pt idx="41019">
                  <c:v>4.1713699999999999E-2</c:v>
                </c:pt>
                <c:pt idx="41020">
                  <c:v>4.3055499999999997E-2</c:v>
                </c:pt>
                <c:pt idx="41021">
                  <c:v>4.44062E-2</c:v>
                </c:pt>
                <c:pt idx="41022">
                  <c:v>4.5763699999999997E-2</c:v>
                </c:pt>
                <c:pt idx="41023">
                  <c:v>4.7126000000000001E-2</c:v>
                </c:pt>
                <c:pt idx="41024">
                  <c:v>4.8491100000000002E-2</c:v>
                </c:pt>
                <c:pt idx="41025">
                  <c:v>4.9857199999999997E-2</c:v>
                </c:pt>
                <c:pt idx="41026">
                  <c:v>5.12226E-2</c:v>
                </c:pt>
                <c:pt idx="41027">
                  <c:v>5.25855E-2</c:v>
                </c:pt>
                <c:pt idx="41028">
                  <c:v>5.3944300000000001E-2</c:v>
                </c:pt>
                <c:pt idx="41029">
                  <c:v>5.5297199999999998E-2</c:v>
                </c:pt>
                <c:pt idx="41030">
                  <c:v>5.6642499999999998E-2</c:v>
                </c:pt>
                <c:pt idx="41031">
                  <c:v>5.7978700000000001E-2</c:v>
                </c:pt>
                <c:pt idx="41032">
                  <c:v>5.9304299999999997E-2</c:v>
                </c:pt>
                <c:pt idx="41033">
                  <c:v>6.0618400000000003E-2</c:v>
                </c:pt>
                <c:pt idx="41034">
                  <c:v>6.1920200000000002E-2</c:v>
                </c:pt>
                <c:pt idx="41035">
                  <c:v>6.3208799999999996E-2</c:v>
                </c:pt>
                <c:pt idx="41036">
                  <c:v>6.4483200000000004E-2</c:v>
                </c:pt>
                <c:pt idx="41037">
                  <c:v>6.5742599999999998E-2</c:v>
                </c:pt>
                <c:pt idx="41038">
                  <c:v>6.6986199999999996E-2</c:v>
                </c:pt>
                <c:pt idx="41039">
                  <c:v>6.8213399999999993E-2</c:v>
                </c:pt>
                <c:pt idx="41040">
                  <c:v>6.9423399999999996E-2</c:v>
                </c:pt>
                <c:pt idx="41041">
                  <c:v>7.0615899999999995E-2</c:v>
                </c:pt>
                <c:pt idx="41042">
                  <c:v>7.1790300000000001E-2</c:v>
                </c:pt>
                <c:pt idx="41043">
                  <c:v>7.2946499999999997E-2</c:v>
                </c:pt>
                <c:pt idx="41044">
                  <c:v>7.4084499999999998E-2</c:v>
                </c:pt>
                <c:pt idx="41045">
                  <c:v>7.5204300000000002E-2</c:v>
                </c:pt>
                <c:pt idx="41046">
                  <c:v>7.6306499999999999E-2</c:v>
                </c:pt>
                <c:pt idx="41047">
                  <c:v>7.7391399999999999E-2</c:v>
                </c:pt>
                <c:pt idx="41048">
                  <c:v>7.8459399999999999E-2</c:v>
                </c:pt>
                <c:pt idx="41049">
                  <c:v>7.9510899999999995E-2</c:v>
                </c:pt>
                <c:pt idx="41050">
                  <c:v>8.0546000000000006E-2</c:v>
                </c:pt>
                <c:pt idx="41051">
                  <c:v>8.1564899999999996E-2</c:v>
                </c:pt>
                <c:pt idx="41052">
                  <c:v>8.2568100000000005E-2</c:v>
                </c:pt>
                <c:pt idx="41053">
                  <c:v>8.3556000000000005E-2</c:v>
                </c:pt>
                <c:pt idx="41054">
                  <c:v>8.4529300000000002E-2</c:v>
                </c:pt>
                <c:pt idx="41055">
                  <c:v>8.5488400000000006E-2</c:v>
                </c:pt>
                <c:pt idx="41056">
                  <c:v>8.6434200000000003E-2</c:v>
                </c:pt>
                <c:pt idx="41057">
                  <c:v>8.7367399999999998E-2</c:v>
                </c:pt>
                <c:pt idx="41058">
                  <c:v>8.8288900000000003E-2</c:v>
                </c:pt>
                <c:pt idx="41059">
                  <c:v>8.9199399999999998E-2</c:v>
                </c:pt>
                <c:pt idx="41060">
                  <c:v>9.0099600000000002E-2</c:v>
                </c:pt>
                <c:pt idx="41061">
                  <c:v>9.0990500000000002E-2</c:v>
                </c:pt>
                <c:pt idx="41062">
                  <c:v>9.1873099999999999E-2</c:v>
                </c:pt>
                <c:pt idx="41063">
                  <c:v>9.27486E-2</c:v>
                </c:pt>
                <c:pt idx="41064">
                  <c:v>9.3618000000000007E-2</c:v>
                </c:pt>
                <c:pt idx="41065">
                  <c:v>9.4482700000000003E-2</c:v>
                </c:pt>
                <c:pt idx="41066">
                  <c:v>9.5343700000000003E-2</c:v>
                </c:pt>
                <c:pt idx="41067">
                  <c:v>9.6201900000000007E-2</c:v>
                </c:pt>
                <c:pt idx="41068">
                  <c:v>9.7058099999999994E-2</c:v>
                </c:pt>
                <c:pt idx="41069">
                  <c:v>9.7913200000000006E-2</c:v>
                </c:pt>
                <c:pt idx="41070">
                  <c:v>9.8768099999999998E-2</c:v>
                </c:pt>
                <c:pt idx="41071">
                  <c:v>9.9623600000000007E-2</c:v>
                </c:pt>
                <c:pt idx="41072">
                  <c:v>0.100481</c:v>
                </c:pt>
                <c:pt idx="41073">
                  <c:v>0.10134</c:v>
                </c:pt>
                <c:pt idx="41074">
                  <c:v>0.102201</c:v>
                </c:pt>
                <c:pt idx="41075">
                  <c:v>0.103066</c:v>
                </c:pt>
                <c:pt idx="41076">
                  <c:v>0.103935</c:v>
                </c:pt>
                <c:pt idx="41077">
                  <c:v>0.104808</c:v>
                </c:pt>
                <c:pt idx="41078">
                  <c:v>0.105686</c:v>
                </c:pt>
                <c:pt idx="41079">
                  <c:v>0.10657</c:v>
                </c:pt>
                <c:pt idx="41080">
                  <c:v>0.10746</c:v>
                </c:pt>
                <c:pt idx="41081">
                  <c:v>0.10835699999999999</c:v>
                </c:pt>
                <c:pt idx="41082">
                  <c:v>0.109261</c:v>
                </c:pt>
                <c:pt idx="41083">
                  <c:v>0.11017200000000001</c:v>
                </c:pt>
                <c:pt idx="41084">
                  <c:v>0.111091</c:v>
                </c:pt>
                <c:pt idx="41085">
                  <c:v>0.11201700000000001</c:v>
                </c:pt>
                <c:pt idx="41086">
                  <c:v>0.112952</c:v>
                </c:pt>
                <c:pt idx="41087">
                  <c:v>0.113894</c:v>
                </c:pt>
                <c:pt idx="41088">
                  <c:v>0.114843</c:v>
                </c:pt>
                <c:pt idx="41089">
                  <c:v>0.115801</c:v>
                </c:pt>
                <c:pt idx="41090">
                  <c:v>0.11676499999999999</c:v>
                </c:pt>
                <c:pt idx="41091">
                  <c:v>0.11773699999999999</c:v>
                </c:pt>
                <c:pt idx="41092">
                  <c:v>0.118715</c:v>
                </c:pt>
                <c:pt idx="41093">
                  <c:v>0.119701</c:v>
                </c:pt>
                <c:pt idx="41094">
                  <c:v>0.120694</c:v>
                </c:pt>
                <c:pt idx="41095">
                  <c:v>0.121694</c:v>
                </c:pt>
                <c:pt idx="41096">
                  <c:v>0.122699</c:v>
                </c:pt>
                <c:pt idx="41097">
                  <c:v>0.12371</c:v>
                </c:pt>
                <c:pt idx="41098">
                  <c:v>0.124727</c:v>
                </c:pt>
                <c:pt idx="41099">
                  <c:v>0.125747</c:v>
                </c:pt>
                <c:pt idx="41100">
                  <c:v>0.126772</c:v>
                </c:pt>
                <c:pt idx="41101">
                  <c:v>0.127801</c:v>
                </c:pt>
                <c:pt idx="41102">
                  <c:v>0.128833</c:v>
                </c:pt>
                <c:pt idx="41103">
                  <c:v>0.12986700000000001</c:v>
                </c:pt>
                <c:pt idx="41104">
                  <c:v>0.13090199999999999</c:v>
                </c:pt>
                <c:pt idx="41105">
                  <c:v>0.131939</c:v>
                </c:pt>
                <c:pt idx="41106">
                  <c:v>0.13297600000000001</c:v>
                </c:pt>
                <c:pt idx="41107">
                  <c:v>0.13401299999999999</c:v>
                </c:pt>
                <c:pt idx="41108">
                  <c:v>0.135049</c:v>
                </c:pt>
                <c:pt idx="41109">
                  <c:v>0.13608300000000001</c:v>
                </c:pt>
                <c:pt idx="41110">
                  <c:v>0.13711400000000001</c:v>
                </c:pt>
                <c:pt idx="41111">
                  <c:v>0.13814199999999999</c:v>
                </c:pt>
                <c:pt idx="41112">
                  <c:v>0.13916400000000001</c:v>
                </c:pt>
                <c:pt idx="41113">
                  <c:v>0.14018</c:v>
                </c:pt>
                <c:pt idx="41114">
                  <c:v>0.14118800000000001</c:v>
                </c:pt>
                <c:pt idx="41115">
                  <c:v>0.14218900000000001</c:v>
                </c:pt>
                <c:pt idx="41116">
                  <c:v>0.143181</c:v>
                </c:pt>
                <c:pt idx="41117">
                  <c:v>0.14416200000000001</c:v>
                </c:pt>
                <c:pt idx="41118">
                  <c:v>0.14513300000000001</c:v>
                </c:pt>
                <c:pt idx="41119">
                  <c:v>0.146091</c:v>
                </c:pt>
                <c:pt idx="41120">
                  <c:v>0.147034</c:v>
                </c:pt>
                <c:pt idx="41121">
                  <c:v>0.14796300000000001</c:v>
                </c:pt>
                <c:pt idx="41122">
                  <c:v>0.14887500000000001</c:v>
                </c:pt>
                <c:pt idx="41123">
                  <c:v>0.14977099999999999</c:v>
                </c:pt>
                <c:pt idx="41124">
                  <c:v>0.150648</c:v>
                </c:pt>
                <c:pt idx="41125">
                  <c:v>0.151507</c:v>
                </c:pt>
                <c:pt idx="41126">
                  <c:v>0.15234600000000001</c:v>
                </c:pt>
                <c:pt idx="41127">
                  <c:v>0.15316299999999999</c:v>
                </c:pt>
                <c:pt idx="41128">
                  <c:v>0.15395900000000001</c:v>
                </c:pt>
                <c:pt idx="41129">
                  <c:v>0.15473300000000001</c:v>
                </c:pt>
                <c:pt idx="41130">
                  <c:v>0.15548200000000001</c:v>
                </c:pt>
                <c:pt idx="41131">
                  <c:v>0.15620800000000001</c:v>
                </c:pt>
                <c:pt idx="41132">
                  <c:v>0.15690999999999999</c:v>
                </c:pt>
                <c:pt idx="41133">
                  <c:v>0.157587</c:v>
                </c:pt>
                <c:pt idx="41134">
                  <c:v>0.15823899999999999</c:v>
                </c:pt>
                <c:pt idx="41135">
                  <c:v>0.15886400000000001</c:v>
                </c:pt>
                <c:pt idx="41136">
                  <c:v>0.15946199999999999</c:v>
                </c:pt>
                <c:pt idx="41137">
                  <c:v>0.16003200000000001</c:v>
                </c:pt>
                <c:pt idx="41138">
                  <c:v>0.16057099999999999</c:v>
                </c:pt>
                <c:pt idx="41139">
                  <c:v>0.16108</c:v>
                </c:pt>
                <c:pt idx="41140">
                  <c:v>0.16155600000000001</c:v>
                </c:pt>
                <c:pt idx="41141">
                  <c:v>0.16200000000000001</c:v>
                </c:pt>
                <c:pt idx="41142">
                  <c:v>0.162409</c:v>
                </c:pt>
                <c:pt idx="41143">
                  <c:v>0.16278300000000001</c:v>
                </c:pt>
                <c:pt idx="41144">
                  <c:v>0.16312199999999999</c:v>
                </c:pt>
                <c:pt idx="41145">
                  <c:v>0.16342300000000001</c:v>
                </c:pt>
                <c:pt idx="41146">
                  <c:v>0.163686</c:v>
                </c:pt>
                <c:pt idx="41147">
                  <c:v>0.163909</c:v>
                </c:pt>
                <c:pt idx="41148">
                  <c:v>0.16409199999999999</c:v>
                </c:pt>
                <c:pt idx="41149">
                  <c:v>0.16423399999999999</c:v>
                </c:pt>
                <c:pt idx="41150">
                  <c:v>0.16433400000000001</c:v>
                </c:pt>
                <c:pt idx="41151">
                  <c:v>0.16439100000000001</c:v>
                </c:pt>
                <c:pt idx="41152">
                  <c:v>0.164405</c:v>
                </c:pt>
                <c:pt idx="41153">
                  <c:v>0.16437499999999999</c:v>
                </c:pt>
                <c:pt idx="41154">
                  <c:v>0.164301</c:v>
                </c:pt>
                <c:pt idx="41155">
                  <c:v>0.16418099999999999</c:v>
                </c:pt>
                <c:pt idx="41156">
                  <c:v>0.16401499999999999</c:v>
                </c:pt>
                <c:pt idx="41157">
                  <c:v>0.163801</c:v>
                </c:pt>
                <c:pt idx="41158">
                  <c:v>0.16353999999999999</c:v>
                </c:pt>
                <c:pt idx="41159">
                  <c:v>0.16322900000000001</c:v>
                </c:pt>
                <c:pt idx="41160">
                  <c:v>0.16286900000000001</c:v>
                </c:pt>
                <c:pt idx="41161">
                  <c:v>0.16245899999999999</c:v>
                </c:pt>
                <c:pt idx="41162">
                  <c:v>0.161996</c:v>
                </c:pt>
                <c:pt idx="41163">
                  <c:v>0.16148199999999999</c:v>
                </c:pt>
                <c:pt idx="41164">
                  <c:v>0.160915</c:v>
                </c:pt>
                <c:pt idx="41165">
                  <c:v>0.16029399999999999</c:v>
                </c:pt>
                <c:pt idx="41166">
                  <c:v>0.15961900000000001</c:v>
                </c:pt>
                <c:pt idx="41167">
                  <c:v>0.158889</c:v>
                </c:pt>
                <c:pt idx="41168">
                  <c:v>0.15810399999999999</c:v>
                </c:pt>
                <c:pt idx="41169">
                  <c:v>0.15726299999999999</c:v>
                </c:pt>
                <c:pt idx="41170">
                  <c:v>0.156366</c:v>
                </c:pt>
                <c:pt idx="41171">
                  <c:v>0.15541199999999999</c:v>
                </c:pt>
                <c:pt idx="41172">
                  <c:v>0.15440100000000001</c:v>
                </c:pt>
                <c:pt idx="41173">
                  <c:v>0.153333</c:v>
                </c:pt>
                <c:pt idx="41174">
                  <c:v>0.15220700000000001</c:v>
                </c:pt>
                <c:pt idx="41175">
                  <c:v>0.15102399999999999</c:v>
                </c:pt>
                <c:pt idx="41176">
                  <c:v>0.149782</c:v>
                </c:pt>
                <c:pt idx="41177">
                  <c:v>0.148482</c:v>
                </c:pt>
                <c:pt idx="41178">
                  <c:v>0.147124</c:v>
                </c:pt>
                <c:pt idx="41179">
                  <c:v>0.145707</c:v>
                </c:pt>
                <c:pt idx="41180">
                  <c:v>0.144233</c:v>
                </c:pt>
                <c:pt idx="41181">
                  <c:v>0.14270099999999999</c:v>
                </c:pt>
                <c:pt idx="41182">
                  <c:v>0.14111199999999999</c:v>
                </c:pt>
                <c:pt idx="41183">
                  <c:v>0.13946700000000001</c:v>
                </c:pt>
                <c:pt idx="41184">
                  <c:v>0.137765</c:v>
                </c:pt>
                <c:pt idx="41185">
                  <c:v>0.13600899999999999</c:v>
                </c:pt>
                <c:pt idx="41186">
                  <c:v>0.13419700000000001</c:v>
                </c:pt>
                <c:pt idx="41187">
                  <c:v>0.13233200000000001</c:v>
                </c:pt>
                <c:pt idx="41188">
                  <c:v>0.130414</c:v>
                </c:pt>
                <c:pt idx="41189">
                  <c:v>0.128445</c:v>
                </c:pt>
                <c:pt idx="41190">
                  <c:v>0.12642400000000001</c:v>
                </c:pt>
                <c:pt idx="41191">
                  <c:v>0.12435400000000001</c:v>
                </c:pt>
                <c:pt idx="41192">
                  <c:v>0.122235</c:v>
                </c:pt>
                <c:pt idx="41193">
                  <c:v>0.12007</c:v>
                </c:pt>
                <c:pt idx="41194">
                  <c:v>0.11785900000000001</c:v>
                </c:pt>
                <c:pt idx="41195">
                  <c:v>0.115606</c:v>
                </c:pt>
                <c:pt idx="41196">
                  <c:v>0.113311</c:v>
                </c:pt>
                <c:pt idx="41197">
                  <c:v>0.11097700000000001</c:v>
                </c:pt>
                <c:pt idx="41198">
                  <c:v>0.10860400000000001</c:v>
                </c:pt>
                <c:pt idx="41199">
                  <c:v>0.106195</c:v>
                </c:pt>
                <c:pt idx="41200">
                  <c:v>0.103752</c:v>
                </c:pt>
                <c:pt idx="41201">
                  <c:v>0.101276</c:v>
                </c:pt>
                <c:pt idx="41202">
                  <c:v>9.8769200000000001E-2</c:v>
                </c:pt>
                <c:pt idx="41203">
                  <c:v>9.6235399999999999E-2</c:v>
                </c:pt>
                <c:pt idx="41204">
                  <c:v>9.3677099999999999E-2</c:v>
                </c:pt>
                <c:pt idx="41205">
                  <c:v>9.1096499999999997E-2</c:v>
                </c:pt>
                <c:pt idx="41206">
                  <c:v>8.8495400000000002E-2</c:v>
                </c:pt>
                <c:pt idx="41207">
                  <c:v>8.5875699999999999E-2</c:v>
                </c:pt>
                <c:pt idx="41208">
                  <c:v>8.3240300000000003E-2</c:v>
                </c:pt>
                <c:pt idx="41209">
                  <c:v>8.0592399999999995E-2</c:v>
                </c:pt>
                <c:pt idx="41210">
                  <c:v>7.7934900000000001E-2</c:v>
                </c:pt>
                <c:pt idx="41211">
                  <c:v>7.5270799999999999E-2</c:v>
                </c:pt>
                <c:pt idx="41212">
                  <c:v>7.2603399999999998E-2</c:v>
                </c:pt>
                <c:pt idx="41213">
                  <c:v>6.9935700000000003E-2</c:v>
                </c:pt>
                <c:pt idx="41214">
                  <c:v>6.7270899999999995E-2</c:v>
                </c:pt>
                <c:pt idx="41215">
                  <c:v>6.4611799999999997E-2</c:v>
                </c:pt>
                <c:pt idx="41216">
                  <c:v>6.1961500000000003E-2</c:v>
                </c:pt>
                <c:pt idx="41217">
                  <c:v>5.9323399999999998E-2</c:v>
                </c:pt>
                <c:pt idx="41218">
                  <c:v>5.6701500000000002E-2</c:v>
                </c:pt>
                <c:pt idx="41219">
                  <c:v>5.4100099999999998E-2</c:v>
                </c:pt>
                <c:pt idx="41220">
                  <c:v>5.1523699999999999E-2</c:v>
                </c:pt>
                <c:pt idx="41221">
                  <c:v>4.8975400000000002E-2</c:v>
                </c:pt>
                <c:pt idx="41222">
                  <c:v>4.6456999999999998E-2</c:v>
                </c:pt>
                <c:pt idx="41223">
                  <c:v>4.3971299999999998E-2</c:v>
                </c:pt>
                <c:pt idx="41224">
                  <c:v>4.1521299999999997E-2</c:v>
                </c:pt>
                <c:pt idx="41225">
                  <c:v>3.9109699999999997E-2</c:v>
                </c:pt>
                <c:pt idx="41226">
                  <c:v>3.6739099999999997E-2</c:v>
                </c:pt>
                <c:pt idx="41227">
                  <c:v>3.4412100000000001E-2</c:v>
                </c:pt>
                <c:pt idx="41228">
                  <c:v>3.2131399999999997E-2</c:v>
                </c:pt>
                <c:pt idx="41229">
                  <c:v>2.9899599999999998E-2</c:v>
                </c:pt>
                <c:pt idx="41230">
                  <c:v>2.7719000000000001E-2</c:v>
                </c:pt>
                <c:pt idx="41231">
                  <c:v>2.5592E-2</c:v>
                </c:pt>
                <c:pt idx="41232">
                  <c:v>2.3520699999999999E-2</c:v>
                </c:pt>
                <c:pt idx="41233">
                  <c:v>2.1506999999999998E-2</c:v>
                </c:pt>
                <c:pt idx="41234">
                  <c:v>1.9552400000000001E-2</c:v>
                </c:pt>
                <c:pt idx="41235">
                  <c:v>1.76586E-2</c:v>
                </c:pt>
                <c:pt idx="41236">
                  <c:v>1.5827299999999999E-2</c:v>
                </c:pt>
                <c:pt idx="41237">
                  <c:v>1.40605E-2</c:v>
                </c:pt>
                <c:pt idx="41238">
                  <c:v>1.2360100000000001E-2</c:v>
                </c:pt>
                <c:pt idx="41239">
                  <c:v>1.0727499999999999E-2</c:v>
                </c:pt>
                <c:pt idx="41240" formatCode="0.00E+00">
                  <c:v>9.1641399999999994E-3</c:v>
                </c:pt>
                <c:pt idx="41241" formatCode="0.00E+00">
                  <c:v>7.6715100000000003E-3</c:v>
                </c:pt>
                <c:pt idx="41242" formatCode="0.00E+00">
                  <c:v>6.2509899999999997E-3</c:v>
                </c:pt>
                <c:pt idx="41243" formatCode="0.00E+00">
                  <c:v>4.9035099999999998E-3</c:v>
                </c:pt>
                <c:pt idx="41244" formatCode="0.00E+00">
                  <c:v>3.6296100000000001E-3</c:v>
                </c:pt>
                <c:pt idx="41245" formatCode="0.00E+00">
                  <c:v>2.42976E-3</c:v>
                </c:pt>
                <c:pt idx="41246" formatCode="0.00E+00">
                  <c:v>1.3044300000000001E-3</c:v>
                </c:pt>
                <c:pt idx="41247" formatCode="0.00E+00">
                  <c:v>2.5397899999999999E-4</c:v>
                </c:pt>
                <c:pt idx="41248" formatCode="0.00E+00">
                  <c:v>-7.21505E-4</c:v>
                </c:pt>
                <c:pt idx="41249" formatCode="0.00E+00">
                  <c:v>-1.62211E-3</c:v>
                </c:pt>
                <c:pt idx="41250" formatCode="0.00E+00">
                  <c:v>-2.4480700000000001E-3</c:v>
                </c:pt>
                <c:pt idx="41251" formatCode="0.00E+00">
                  <c:v>-3.1997800000000002E-3</c:v>
                </c:pt>
                <c:pt idx="41252" formatCode="0.00E+00">
                  <c:v>-3.8777400000000002E-3</c:v>
                </c:pt>
                <c:pt idx="41253" formatCode="0.00E+00">
                  <c:v>-4.4825400000000001E-3</c:v>
                </c:pt>
                <c:pt idx="41254" formatCode="0.00E+00">
                  <c:v>-5.0149699999999997E-3</c:v>
                </c:pt>
                <c:pt idx="41255" formatCode="0.00E+00">
                  <c:v>-5.4761200000000001E-3</c:v>
                </c:pt>
                <c:pt idx="41256" formatCode="0.00E+00">
                  <c:v>-5.8672000000000004E-3</c:v>
                </c:pt>
                <c:pt idx="41257" formatCode="0.00E+00">
                  <c:v>-6.1894200000000002E-3</c:v>
                </c:pt>
                <c:pt idx="41258" formatCode="0.00E+00">
                  <c:v>-6.4440699999999997E-3</c:v>
                </c:pt>
                <c:pt idx="41259" formatCode="0.00E+00">
                  <c:v>-6.6327199999999999E-3</c:v>
                </c:pt>
                <c:pt idx="41260" formatCode="0.00E+00">
                  <c:v>-6.7570499999999997E-3</c:v>
                </c:pt>
                <c:pt idx="41261" formatCode="0.00E+00">
                  <c:v>-6.8186599999999998E-3</c:v>
                </c:pt>
                <c:pt idx="41262" formatCode="0.00E+00">
                  <c:v>-6.8192399999999999E-3</c:v>
                </c:pt>
                <c:pt idx="41263" formatCode="0.00E+00">
                  <c:v>-6.7607199999999996E-3</c:v>
                </c:pt>
                <c:pt idx="41264" formatCode="0.00E+00">
                  <c:v>-6.6451899999999996E-3</c:v>
                </c:pt>
                <c:pt idx="41265" formatCode="0.00E+00">
                  <c:v>-6.4751000000000001E-3</c:v>
                </c:pt>
                <c:pt idx="41266" formatCode="0.00E+00">
                  <c:v>-6.2529999999999999E-3</c:v>
                </c:pt>
                <c:pt idx="41267" formatCode="0.00E+00">
                  <c:v>-5.9811200000000004E-3</c:v>
                </c:pt>
                <c:pt idx="41268" formatCode="0.00E+00">
                  <c:v>-5.6615099999999998E-3</c:v>
                </c:pt>
                <c:pt idx="41269" formatCode="0.00E+00">
                  <c:v>-5.2963899999999998E-3</c:v>
                </c:pt>
                <c:pt idx="41270" formatCode="0.00E+00">
                  <c:v>-4.8881599999999999E-3</c:v>
                </c:pt>
                <c:pt idx="41271" formatCode="0.00E+00">
                  <c:v>-4.4392499999999996E-3</c:v>
                </c:pt>
                <c:pt idx="41272" formatCode="0.00E+00">
                  <c:v>-3.9521199999999999E-3</c:v>
                </c:pt>
                <c:pt idx="41273" formatCode="0.00E+00">
                  <c:v>-3.4293000000000001E-3</c:v>
                </c:pt>
                <c:pt idx="41274" formatCode="0.00E+00">
                  <c:v>-2.8734199999999998E-3</c:v>
                </c:pt>
                <c:pt idx="41275" formatCode="0.00E+00">
                  <c:v>-2.2871599999999999E-3</c:v>
                </c:pt>
                <c:pt idx="41276" formatCode="0.00E+00">
                  <c:v>-1.67319E-3</c:v>
                </c:pt>
                <c:pt idx="41277" formatCode="0.00E+00">
                  <c:v>-1.03422E-3</c:v>
                </c:pt>
                <c:pt idx="41278" formatCode="0.00E+00">
                  <c:v>-3.7313599999999999E-4</c:v>
                </c:pt>
                <c:pt idx="41279" formatCode="0.00E+00">
                  <c:v>3.0715300000000001E-4</c:v>
                </c:pt>
                <c:pt idx="41280" formatCode="0.00E+00">
                  <c:v>1.00409E-3</c:v>
                </c:pt>
                <c:pt idx="41281" formatCode="0.00E+00">
                  <c:v>1.71535E-3</c:v>
                </c:pt>
                <c:pt idx="41282" formatCode="0.00E+00">
                  <c:v>2.4385600000000002E-3</c:v>
                </c:pt>
                <c:pt idx="41283" formatCode="0.00E+00">
                  <c:v>3.17133E-3</c:v>
                </c:pt>
                <c:pt idx="41284" formatCode="0.00E+00">
                  <c:v>3.91121E-3</c:v>
                </c:pt>
                <c:pt idx="41285" formatCode="0.00E+00">
                  <c:v>4.6556999999999996E-3</c:v>
                </c:pt>
                <c:pt idx="41286" formatCode="0.00E+00">
                  <c:v>5.4021900000000003E-3</c:v>
                </c:pt>
                <c:pt idx="41287" formatCode="0.00E+00">
                  <c:v>6.1480900000000002E-3</c:v>
                </c:pt>
                <c:pt idx="41288" formatCode="0.00E+00">
                  <c:v>6.8911600000000003E-3</c:v>
                </c:pt>
                <c:pt idx="41289" formatCode="0.00E+00">
                  <c:v>7.6293300000000001E-3</c:v>
                </c:pt>
                <c:pt idx="41290" formatCode="0.00E+00">
                  <c:v>8.3607799999999999E-3</c:v>
                </c:pt>
                <c:pt idx="41291" formatCode="0.00E+00">
                  <c:v>9.0839700000000002E-3</c:v>
                </c:pt>
                <c:pt idx="41292" formatCode="0.00E+00">
                  <c:v>9.7971299999999994E-3</c:v>
                </c:pt>
                <c:pt idx="41293">
                  <c:v>1.0498E-2</c:v>
                </c:pt>
                <c:pt idx="41294">
                  <c:v>1.1184299999999999E-2</c:v>
                </c:pt>
                <c:pt idx="41295">
                  <c:v>1.1854200000000001E-2</c:v>
                </c:pt>
                <c:pt idx="41296">
                  <c:v>1.2506700000000001E-2</c:v>
                </c:pt>
                <c:pt idx="41297">
                  <c:v>1.3140600000000001E-2</c:v>
                </c:pt>
                <c:pt idx="41298">
                  <c:v>1.3754499999999999E-2</c:v>
                </c:pt>
                <c:pt idx="41299">
                  <c:v>1.43474E-2</c:v>
                </c:pt>
                <c:pt idx="41300">
                  <c:v>1.4918799999999999E-2</c:v>
                </c:pt>
                <c:pt idx="41301">
                  <c:v>1.5467699999999999E-2</c:v>
                </c:pt>
                <c:pt idx="41302">
                  <c:v>1.59931E-2</c:v>
                </c:pt>
                <c:pt idx="41303">
                  <c:v>1.6494000000000002E-2</c:v>
                </c:pt>
                <c:pt idx="41304">
                  <c:v>1.69698E-2</c:v>
                </c:pt>
                <c:pt idx="41305">
                  <c:v>1.7420399999999999E-2</c:v>
                </c:pt>
                <c:pt idx="41306">
                  <c:v>1.7846500000000001E-2</c:v>
                </c:pt>
                <c:pt idx="41307">
                  <c:v>1.82493E-2</c:v>
                </c:pt>
                <c:pt idx="41308">
                  <c:v>1.8629099999999999E-2</c:v>
                </c:pt>
                <c:pt idx="41309">
                  <c:v>1.8985100000000001E-2</c:v>
                </c:pt>
                <c:pt idx="41310">
                  <c:v>1.9316300000000002E-2</c:v>
                </c:pt>
                <c:pt idx="41311">
                  <c:v>1.9623100000000001E-2</c:v>
                </c:pt>
                <c:pt idx="41312">
                  <c:v>1.9906099999999999E-2</c:v>
                </c:pt>
                <c:pt idx="41313">
                  <c:v>2.0165599999999999E-2</c:v>
                </c:pt>
                <c:pt idx="41314">
                  <c:v>2.0401900000000001E-2</c:v>
                </c:pt>
                <c:pt idx="41315">
                  <c:v>2.0615700000000001E-2</c:v>
                </c:pt>
                <c:pt idx="41316">
                  <c:v>2.0807900000000001E-2</c:v>
                </c:pt>
                <c:pt idx="41317">
                  <c:v>2.0979299999999999E-2</c:v>
                </c:pt>
                <c:pt idx="41318">
                  <c:v>2.11305E-2</c:v>
                </c:pt>
                <c:pt idx="41319">
                  <c:v>2.1262400000000001E-2</c:v>
                </c:pt>
                <c:pt idx="41320">
                  <c:v>2.1375700000000001E-2</c:v>
                </c:pt>
                <c:pt idx="41321">
                  <c:v>2.1471199999999999E-2</c:v>
                </c:pt>
                <c:pt idx="41322">
                  <c:v>2.155E-2</c:v>
                </c:pt>
                <c:pt idx="41323">
                  <c:v>2.1613299999999998E-2</c:v>
                </c:pt>
                <c:pt idx="41324">
                  <c:v>2.1662899999999999E-2</c:v>
                </c:pt>
                <c:pt idx="41325">
                  <c:v>2.17001E-2</c:v>
                </c:pt>
                <c:pt idx="41326">
                  <c:v>2.1726499999999999E-2</c:v>
                </c:pt>
                <c:pt idx="41327">
                  <c:v>2.17434E-2</c:v>
                </c:pt>
                <c:pt idx="41328">
                  <c:v>2.17526E-2</c:v>
                </c:pt>
                <c:pt idx="41329">
                  <c:v>2.1756399999999999E-2</c:v>
                </c:pt>
                <c:pt idx="41330">
                  <c:v>2.1756899999999999E-2</c:v>
                </c:pt>
                <c:pt idx="41331">
                  <c:v>2.1755699999999999E-2</c:v>
                </c:pt>
                <c:pt idx="41332">
                  <c:v>2.1754699999999998E-2</c:v>
                </c:pt>
                <c:pt idx="41333">
                  <c:v>2.1755799999999999E-2</c:v>
                </c:pt>
                <c:pt idx="41334">
                  <c:v>2.17608E-2</c:v>
                </c:pt>
                <c:pt idx="41335">
                  <c:v>2.1771700000000001E-2</c:v>
                </c:pt>
                <c:pt idx="41336">
                  <c:v>2.17907E-2</c:v>
                </c:pt>
                <c:pt idx="41337">
                  <c:v>2.1819499999999999E-2</c:v>
                </c:pt>
                <c:pt idx="41338">
                  <c:v>2.18601E-2</c:v>
                </c:pt>
                <c:pt idx="41339">
                  <c:v>2.1914200000000002E-2</c:v>
                </c:pt>
                <c:pt idx="41340">
                  <c:v>2.1983699999999998E-2</c:v>
                </c:pt>
                <c:pt idx="41341">
                  <c:v>2.20705E-2</c:v>
                </c:pt>
                <c:pt idx="41342">
                  <c:v>2.2176299999999999E-2</c:v>
                </c:pt>
                <c:pt idx="41343">
                  <c:v>2.2303099999999999E-2</c:v>
                </c:pt>
                <c:pt idx="41344">
                  <c:v>2.24526E-2</c:v>
                </c:pt>
                <c:pt idx="41345">
                  <c:v>2.26266E-2</c:v>
                </c:pt>
                <c:pt idx="41346">
                  <c:v>2.2826699999999998E-2</c:v>
                </c:pt>
                <c:pt idx="41347">
                  <c:v>2.3054499999999999E-2</c:v>
                </c:pt>
                <c:pt idx="41348">
                  <c:v>2.33113E-2</c:v>
                </c:pt>
                <c:pt idx="41349">
                  <c:v>2.3598899999999999E-2</c:v>
                </c:pt>
                <c:pt idx="41350">
                  <c:v>2.3918700000000001E-2</c:v>
                </c:pt>
                <c:pt idx="41351">
                  <c:v>2.4272200000000001E-2</c:v>
                </c:pt>
                <c:pt idx="41352">
                  <c:v>2.46608E-2</c:v>
                </c:pt>
                <c:pt idx="41353">
                  <c:v>2.5085699999999999E-2</c:v>
                </c:pt>
                <c:pt idx="41354">
                  <c:v>2.5547799999999999E-2</c:v>
                </c:pt>
                <c:pt idx="41355">
                  <c:v>2.6048000000000002E-2</c:v>
                </c:pt>
                <c:pt idx="41356">
                  <c:v>2.65875E-2</c:v>
                </c:pt>
                <c:pt idx="41357">
                  <c:v>2.7167299999999998E-2</c:v>
                </c:pt>
                <c:pt idx="41358">
                  <c:v>2.7788400000000001E-2</c:v>
                </c:pt>
                <c:pt idx="41359">
                  <c:v>2.8451600000000001E-2</c:v>
                </c:pt>
                <c:pt idx="41360">
                  <c:v>2.9157499999999999E-2</c:v>
                </c:pt>
                <c:pt idx="41361">
                  <c:v>2.9906700000000001E-2</c:v>
                </c:pt>
                <c:pt idx="41362">
                  <c:v>3.0699400000000002E-2</c:v>
                </c:pt>
                <c:pt idx="41363">
                  <c:v>3.1536300000000003E-2</c:v>
                </c:pt>
                <c:pt idx="41364">
                  <c:v>3.2417399999999999E-2</c:v>
                </c:pt>
                <c:pt idx="41365">
                  <c:v>3.3342799999999999E-2</c:v>
                </c:pt>
                <c:pt idx="41366">
                  <c:v>3.4312599999999999E-2</c:v>
                </c:pt>
                <c:pt idx="41367">
                  <c:v>3.53266E-2</c:v>
                </c:pt>
                <c:pt idx="41368">
                  <c:v>3.6384899999999998E-2</c:v>
                </c:pt>
                <c:pt idx="41369">
                  <c:v>3.7487300000000001E-2</c:v>
                </c:pt>
                <c:pt idx="41370">
                  <c:v>3.8633300000000002E-2</c:v>
                </c:pt>
                <c:pt idx="41371">
                  <c:v>3.9822499999999997E-2</c:v>
                </c:pt>
                <c:pt idx="41372">
                  <c:v>4.1054199999999999E-2</c:v>
                </c:pt>
                <c:pt idx="41373">
                  <c:v>4.2327700000000003E-2</c:v>
                </c:pt>
                <c:pt idx="41374">
                  <c:v>4.3642199999999999E-2</c:v>
                </c:pt>
                <c:pt idx="41375">
                  <c:v>4.4996599999999998E-2</c:v>
                </c:pt>
                <c:pt idx="41376">
                  <c:v>4.6390099999999997E-2</c:v>
                </c:pt>
                <c:pt idx="41377">
                  <c:v>4.7821700000000002E-2</c:v>
                </c:pt>
                <c:pt idx="41378">
                  <c:v>4.9290500000000001E-2</c:v>
                </c:pt>
                <c:pt idx="41379">
                  <c:v>5.0795100000000003E-2</c:v>
                </c:pt>
                <c:pt idx="41380">
                  <c:v>5.2334199999999997E-2</c:v>
                </c:pt>
                <c:pt idx="41381">
                  <c:v>5.39059E-2</c:v>
                </c:pt>
                <c:pt idx="41382">
                  <c:v>5.5508299999999997E-2</c:v>
                </c:pt>
                <c:pt idx="41383">
                  <c:v>5.7139599999999999E-2</c:v>
                </c:pt>
                <c:pt idx="41384">
                  <c:v>5.8798200000000002E-2</c:v>
                </c:pt>
                <c:pt idx="41385">
                  <c:v>6.0481899999999998E-2</c:v>
                </c:pt>
                <c:pt idx="41386">
                  <c:v>6.21887E-2</c:v>
                </c:pt>
                <c:pt idx="41387">
                  <c:v>6.3916200000000006E-2</c:v>
                </c:pt>
                <c:pt idx="41388">
                  <c:v>6.5662499999999999E-2</c:v>
                </c:pt>
                <c:pt idx="41389">
                  <c:v>6.7424999999999999E-2</c:v>
                </c:pt>
                <c:pt idx="41390">
                  <c:v>6.9200999999999999E-2</c:v>
                </c:pt>
                <c:pt idx="41391">
                  <c:v>7.0988099999999998E-2</c:v>
                </c:pt>
                <c:pt idx="41392">
                  <c:v>7.2783399999999998E-2</c:v>
                </c:pt>
                <c:pt idx="41393">
                  <c:v>7.4584499999999998E-2</c:v>
                </c:pt>
                <c:pt idx="41394">
                  <c:v>7.6388800000000007E-2</c:v>
                </c:pt>
                <c:pt idx="41395">
                  <c:v>7.8193499999999999E-2</c:v>
                </c:pt>
                <c:pt idx="41396">
                  <c:v>7.9995499999999997E-2</c:v>
                </c:pt>
                <c:pt idx="41397">
                  <c:v>8.1792000000000004E-2</c:v>
                </c:pt>
                <c:pt idx="41398">
                  <c:v>8.3580100000000004E-2</c:v>
                </c:pt>
                <c:pt idx="41399">
                  <c:v>8.5356899999999999E-2</c:v>
                </c:pt>
                <c:pt idx="41400">
                  <c:v>8.71194E-2</c:v>
                </c:pt>
                <c:pt idx="41401">
                  <c:v>8.8864600000000002E-2</c:v>
                </c:pt>
                <c:pt idx="41402">
                  <c:v>9.0589199999999995E-2</c:v>
                </c:pt>
                <c:pt idx="41403">
                  <c:v>9.2290300000000006E-2</c:v>
                </c:pt>
                <c:pt idx="41404">
                  <c:v>9.3964699999999998E-2</c:v>
                </c:pt>
                <c:pt idx="41405">
                  <c:v>9.5609200000000005E-2</c:v>
                </c:pt>
                <c:pt idx="41406">
                  <c:v>9.7220500000000001E-2</c:v>
                </c:pt>
                <c:pt idx="41407">
                  <c:v>9.8795300000000003E-2</c:v>
                </c:pt>
                <c:pt idx="41408">
                  <c:v>0.10033</c:v>
                </c:pt>
                <c:pt idx="41409">
                  <c:v>0.101822</c:v>
                </c:pt>
                <c:pt idx="41410">
                  <c:v>0.103267</c:v>
                </c:pt>
                <c:pt idx="41411">
                  <c:v>0.10466200000000001</c:v>
                </c:pt>
                <c:pt idx="41412">
                  <c:v>0.106005</c:v>
                </c:pt>
                <c:pt idx="41413">
                  <c:v>0.107293</c:v>
                </c:pt>
                <c:pt idx="41414">
                  <c:v>0.10852199999999999</c:v>
                </c:pt>
                <c:pt idx="41415">
                  <c:v>0.10969</c:v>
                </c:pt>
                <c:pt idx="41416">
                  <c:v>0.110792</c:v>
                </c:pt>
                <c:pt idx="41417">
                  <c:v>0.111828</c:v>
                </c:pt>
                <c:pt idx="41418">
                  <c:v>0.112793</c:v>
                </c:pt>
                <c:pt idx="41419">
                  <c:v>0.113686</c:v>
                </c:pt>
                <c:pt idx="41420">
                  <c:v>0.11450299999999999</c:v>
                </c:pt>
                <c:pt idx="41421">
                  <c:v>0.115241</c:v>
                </c:pt>
                <c:pt idx="41422">
                  <c:v>0.115898</c:v>
                </c:pt>
                <c:pt idx="41423">
                  <c:v>0.11647200000000001</c:v>
                </c:pt>
                <c:pt idx="41424">
                  <c:v>0.116961</c:v>
                </c:pt>
                <c:pt idx="41425">
                  <c:v>0.11736099999999999</c:v>
                </c:pt>
                <c:pt idx="41426">
                  <c:v>0.117672</c:v>
                </c:pt>
                <c:pt idx="41427">
                  <c:v>0.11788999999999999</c:v>
                </c:pt>
                <c:pt idx="41428">
                  <c:v>0.11801499999999999</c:v>
                </c:pt>
                <c:pt idx="41429">
                  <c:v>0.118043</c:v>
                </c:pt>
                <c:pt idx="41430">
                  <c:v>0.117974</c:v>
                </c:pt>
                <c:pt idx="41431">
                  <c:v>0.11780599999999999</c:v>
                </c:pt>
                <c:pt idx="41432">
                  <c:v>0.117538</c:v>
                </c:pt>
                <c:pt idx="41433">
                  <c:v>0.11716799999999999</c:v>
                </c:pt>
                <c:pt idx="41434">
                  <c:v>0.11669499999999999</c:v>
                </c:pt>
                <c:pt idx="41435">
                  <c:v>0.116118</c:v>
                </c:pt>
                <c:pt idx="41436">
                  <c:v>0.115436</c:v>
                </c:pt>
                <c:pt idx="41437">
                  <c:v>0.114648</c:v>
                </c:pt>
                <c:pt idx="41438">
                  <c:v>0.11375399999999999</c:v>
                </c:pt>
                <c:pt idx="41439">
                  <c:v>0.112752</c:v>
                </c:pt>
                <c:pt idx="41440">
                  <c:v>0.11164200000000001</c:v>
                </c:pt>
                <c:pt idx="41441">
                  <c:v>0.110425</c:v>
                </c:pt>
                <c:pt idx="41442">
                  <c:v>0.1091</c:v>
                </c:pt>
                <c:pt idx="41443">
                  <c:v>0.107667</c:v>
                </c:pt>
                <c:pt idx="41444">
                  <c:v>0.106126</c:v>
                </c:pt>
                <c:pt idx="41445">
                  <c:v>0.104479</c:v>
                </c:pt>
                <c:pt idx="41446">
                  <c:v>0.102725</c:v>
                </c:pt>
                <c:pt idx="41447">
                  <c:v>0.100866</c:v>
                </c:pt>
                <c:pt idx="41448">
                  <c:v>9.8901699999999995E-2</c:v>
                </c:pt>
                <c:pt idx="41449">
                  <c:v>9.6834199999999995E-2</c:v>
                </c:pt>
                <c:pt idx="41450">
                  <c:v>9.4664300000000007E-2</c:v>
                </c:pt>
                <c:pt idx="41451">
                  <c:v>9.2393299999999998E-2</c:v>
                </c:pt>
                <c:pt idx="41452">
                  <c:v>9.0022500000000005E-2</c:v>
                </c:pt>
                <c:pt idx="41453">
                  <c:v>8.7553599999999995E-2</c:v>
                </c:pt>
                <c:pt idx="41454">
                  <c:v>8.4988499999999995E-2</c:v>
                </c:pt>
                <c:pt idx="41455">
                  <c:v>8.2328999999999999E-2</c:v>
                </c:pt>
                <c:pt idx="41456">
                  <c:v>7.9577300000000004E-2</c:v>
                </c:pt>
                <c:pt idx="41457">
                  <c:v>7.6735800000000007E-2</c:v>
                </c:pt>
                <c:pt idx="41458">
                  <c:v>7.3806700000000003E-2</c:v>
                </c:pt>
                <c:pt idx="41459">
                  <c:v>7.0792800000000003E-2</c:v>
                </c:pt>
                <c:pt idx="41460">
                  <c:v>6.7696500000000007E-2</c:v>
                </c:pt>
                <c:pt idx="41461">
                  <c:v>6.4520499999999995E-2</c:v>
                </c:pt>
                <c:pt idx="41462">
                  <c:v>6.1267799999999997E-2</c:v>
                </c:pt>
                <c:pt idx="41463">
                  <c:v>5.79415E-2</c:v>
                </c:pt>
                <c:pt idx="41464">
                  <c:v>5.4544299999999997E-2</c:v>
                </c:pt>
                <c:pt idx="41465">
                  <c:v>5.1079399999999997E-2</c:v>
                </c:pt>
                <c:pt idx="41466">
                  <c:v>4.7550099999999998E-2</c:v>
                </c:pt>
                <c:pt idx="41467">
                  <c:v>4.3959900000000003E-2</c:v>
                </c:pt>
                <c:pt idx="41468">
                  <c:v>4.0312399999999998E-2</c:v>
                </c:pt>
                <c:pt idx="41469">
                  <c:v>3.6610999999999998E-2</c:v>
                </c:pt>
                <c:pt idx="41470">
                  <c:v>3.28595E-2</c:v>
                </c:pt>
                <c:pt idx="41471">
                  <c:v>2.90616E-2</c:v>
                </c:pt>
                <c:pt idx="41472">
                  <c:v>2.5221199999999999E-2</c:v>
                </c:pt>
                <c:pt idx="41473">
                  <c:v>2.1342300000000002E-2</c:v>
                </c:pt>
                <c:pt idx="41474">
                  <c:v>1.7428900000000001E-2</c:v>
                </c:pt>
                <c:pt idx="41475">
                  <c:v>1.34851E-2</c:v>
                </c:pt>
                <c:pt idx="41476" formatCode="0.00E+00">
                  <c:v>9.5151300000000001E-3</c:v>
                </c:pt>
                <c:pt idx="41477" formatCode="0.00E+00">
                  <c:v>5.5230399999999999E-3</c:v>
                </c:pt>
                <c:pt idx="41478" formatCode="0.00E+00">
                  <c:v>1.51296E-3</c:v>
                </c:pt>
                <c:pt idx="41479" formatCode="0.00E+00">
                  <c:v>-2.5107599999999999E-3</c:v>
                </c:pt>
                <c:pt idx="41480" formatCode="0.00E+00">
                  <c:v>-6.5437000000000004E-3</c:v>
                </c:pt>
                <c:pt idx="41481">
                  <c:v>-1.0581500000000001E-2</c:v>
                </c:pt>
                <c:pt idx="41482">
                  <c:v>-1.4619800000000001E-2</c:v>
                </c:pt>
                <c:pt idx="41483">
                  <c:v>-1.86541E-2</c:v>
                </c:pt>
                <c:pt idx="41484">
                  <c:v>-2.2679999999999999E-2</c:v>
                </c:pt>
                <c:pt idx="41485">
                  <c:v>-2.6693000000000001E-2</c:v>
                </c:pt>
                <c:pt idx="41486">
                  <c:v>-3.06886E-2</c:v>
                </c:pt>
                <c:pt idx="41487">
                  <c:v>-3.4662499999999999E-2</c:v>
                </c:pt>
                <c:pt idx="41488">
                  <c:v>-3.8610100000000001E-2</c:v>
                </c:pt>
                <c:pt idx="41489">
                  <c:v>-4.2527000000000002E-2</c:v>
                </c:pt>
                <c:pt idx="41490">
                  <c:v>-4.64088E-2</c:v>
                </c:pt>
                <c:pt idx="41491">
                  <c:v>-5.02511E-2</c:v>
                </c:pt>
                <c:pt idx="41492">
                  <c:v>-5.4049399999999997E-2</c:v>
                </c:pt>
                <c:pt idx="41493">
                  <c:v>-5.7799400000000001E-2</c:v>
                </c:pt>
                <c:pt idx="41494">
                  <c:v>-6.1496799999999997E-2</c:v>
                </c:pt>
                <c:pt idx="41495">
                  <c:v>-6.5137399999999998E-2</c:v>
                </c:pt>
                <c:pt idx="41496">
                  <c:v>-6.8716899999999997E-2</c:v>
                </c:pt>
                <c:pt idx="41497">
                  <c:v>-7.2231400000000001E-2</c:v>
                </c:pt>
                <c:pt idx="41498">
                  <c:v>-7.56767E-2</c:v>
                </c:pt>
                <c:pt idx="41499">
                  <c:v>-7.9048999999999994E-2</c:v>
                </c:pt>
                <c:pt idx="41500">
                  <c:v>-8.2344200000000006E-2</c:v>
                </c:pt>
                <c:pt idx="41501">
                  <c:v>-8.5558700000000001E-2</c:v>
                </c:pt>
                <c:pt idx="41502">
                  <c:v>-8.8688500000000003E-2</c:v>
                </c:pt>
                <c:pt idx="41503">
                  <c:v>-9.1730199999999998E-2</c:v>
                </c:pt>
                <c:pt idx="41504">
                  <c:v>-9.4680200000000006E-2</c:v>
                </c:pt>
                <c:pt idx="41505">
                  <c:v>-9.7535200000000002E-2</c:v>
                </c:pt>
                <c:pt idx="41506">
                  <c:v>-0.10029200000000001</c:v>
                </c:pt>
                <c:pt idx="41507">
                  <c:v>-0.102947</c:v>
                </c:pt>
                <c:pt idx="41508">
                  <c:v>-0.10549699999999999</c:v>
                </c:pt>
                <c:pt idx="41509">
                  <c:v>-0.10793999999999999</c:v>
                </c:pt>
                <c:pt idx="41510">
                  <c:v>-0.110272</c:v>
                </c:pt>
                <c:pt idx="41511">
                  <c:v>-0.11249099999999999</c:v>
                </c:pt>
                <c:pt idx="41512">
                  <c:v>-0.114595</c:v>
                </c:pt>
                <c:pt idx="41513">
                  <c:v>-0.11658</c:v>
                </c:pt>
                <c:pt idx="41514">
                  <c:v>-0.11844499999999999</c:v>
                </c:pt>
                <c:pt idx="41515">
                  <c:v>-0.120187</c:v>
                </c:pt>
                <c:pt idx="41516">
                  <c:v>-0.121805</c:v>
                </c:pt>
                <c:pt idx="41517">
                  <c:v>-0.123296</c:v>
                </c:pt>
                <c:pt idx="41518">
                  <c:v>-0.12465900000000001</c:v>
                </c:pt>
                <c:pt idx="41519">
                  <c:v>-0.125893</c:v>
                </c:pt>
                <c:pt idx="41520">
                  <c:v>-0.126995</c:v>
                </c:pt>
                <c:pt idx="41521">
                  <c:v>-0.127966</c:v>
                </c:pt>
                <c:pt idx="41522">
                  <c:v>-0.128803</c:v>
                </c:pt>
                <c:pt idx="41523">
                  <c:v>-0.12950700000000001</c:v>
                </c:pt>
                <c:pt idx="41524">
                  <c:v>-0.130075</c:v>
                </c:pt>
                <c:pt idx="41525">
                  <c:v>-0.13050800000000001</c:v>
                </c:pt>
                <c:pt idx="41526">
                  <c:v>-0.130805</c:v>
                </c:pt>
                <c:pt idx="41527">
                  <c:v>-0.130967</c:v>
                </c:pt>
                <c:pt idx="41528">
                  <c:v>-0.130992</c:v>
                </c:pt>
                <c:pt idx="41529">
                  <c:v>-0.130881</c:v>
                </c:pt>
                <c:pt idx="41530">
                  <c:v>-0.130634</c:v>
                </c:pt>
                <c:pt idx="41531">
                  <c:v>-0.13025200000000001</c:v>
                </c:pt>
                <c:pt idx="41532">
                  <c:v>-0.12973599999999999</c:v>
                </c:pt>
                <c:pt idx="41533">
                  <c:v>-0.12908500000000001</c:v>
                </c:pt>
                <c:pt idx="41534">
                  <c:v>-0.128301</c:v>
                </c:pt>
                <c:pt idx="41535">
                  <c:v>-0.127386</c:v>
                </c:pt>
                <c:pt idx="41536">
                  <c:v>-0.12633900000000001</c:v>
                </c:pt>
                <c:pt idx="41537">
                  <c:v>-0.125163</c:v>
                </c:pt>
                <c:pt idx="41538">
                  <c:v>-0.123859</c:v>
                </c:pt>
                <c:pt idx="41539">
                  <c:v>-0.122429</c:v>
                </c:pt>
                <c:pt idx="41540">
                  <c:v>-0.120874</c:v>
                </c:pt>
                <c:pt idx="41541">
                  <c:v>-0.119197</c:v>
                </c:pt>
                <c:pt idx="41542">
                  <c:v>-0.1174</c:v>
                </c:pt>
                <c:pt idx="41543">
                  <c:v>-0.115484</c:v>
                </c:pt>
                <c:pt idx="41544">
                  <c:v>-0.113454</c:v>
                </c:pt>
                <c:pt idx="41545">
                  <c:v>-0.11131000000000001</c:v>
                </c:pt>
                <c:pt idx="41546">
                  <c:v>-0.109055</c:v>
                </c:pt>
                <c:pt idx="41547">
                  <c:v>-0.106693</c:v>
                </c:pt>
                <c:pt idx="41548">
                  <c:v>-0.104227</c:v>
                </c:pt>
                <c:pt idx="41549">
                  <c:v>-0.101659</c:v>
                </c:pt>
                <c:pt idx="41550">
                  <c:v>-9.89926E-2</c:v>
                </c:pt>
                <c:pt idx="41551">
                  <c:v>-9.6231300000000006E-2</c:v>
                </c:pt>
                <c:pt idx="41552">
                  <c:v>-9.3378600000000006E-2</c:v>
                </c:pt>
                <c:pt idx="41553">
                  <c:v>-9.0438000000000004E-2</c:v>
                </c:pt>
                <c:pt idx="41554">
                  <c:v>-8.7413199999999996E-2</c:v>
                </c:pt>
                <c:pt idx="41555">
                  <c:v>-8.4307900000000005E-2</c:v>
                </c:pt>
                <c:pt idx="41556">
                  <c:v>-8.1125900000000001E-2</c:v>
                </c:pt>
                <c:pt idx="41557">
                  <c:v>-7.7870999999999996E-2</c:v>
                </c:pt>
                <c:pt idx="41558">
                  <c:v>-7.4547299999999997E-2</c:v>
                </c:pt>
                <c:pt idx="41559">
                  <c:v>-7.1158799999999994E-2</c:v>
                </c:pt>
                <c:pt idx="41560">
                  <c:v>-6.7709500000000006E-2</c:v>
                </c:pt>
                <c:pt idx="41561">
                  <c:v>-6.4203700000000002E-2</c:v>
                </c:pt>
                <c:pt idx="41562">
                  <c:v>-6.0645499999999998E-2</c:v>
                </c:pt>
                <c:pt idx="41563">
                  <c:v>-5.7039300000000001E-2</c:v>
                </c:pt>
                <c:pt idx="41564">
                  <c:v>-5.3389199999999998E-2</c:v>
                </c:pt>
                <c:pt idx="41565">
                  <c:v>-4.9699699999999999E-2</c:v>
                </c:pt>
                <c:pt idx="41566">
                  <c:v>-4.5975099999999998E-2</c:v>
                </c:pt>
                <c:pt idx="41567">
                  <c:v>-4.2219699999999999E-2</c:v>
                </c:pt>
                <c:pt idx="41568">
                  <c:v>-3.8438100000000003E-2</c:v>
                </c:pt>
                <c:pt idx="41569">
                  <c:v>-3.4634499999999999E-2</c:v>
                </c:pt>
                <c:pt idx="41570">
                  <c:v>-3.0813500000000001E-2</c:v>
                </c:pt>
                <c:pt idx="41571">
                  <c:v>-2.6979300000000001E-2</c:v>
                </c:pt>
                <c:pt idx="41572">
                  <c:v>-2.3136500000000001E-2</c:v>
                </c:pt>
                <c:pt idx="41573">
                  <c:v>-1.9289500000000001E-2</c:v>
                </c:pt>
                <c:pt idx="41574">
                  <c:v>-1.54425E-2</c:v>
                </c:pt>
                <c:pt idx="41575">
                  <c:v>-1.1599999999999999E-2</c:v>
                </c:pt>
                <c:pt idx="41576" formatCode="0.00E+00">
                  <c:v>-7.7662399999999998E-3</c:v>
                </c:pt>
                <c:pt idx="41577" formatCode="0.00E+00">
                  <c:v>-3.9455499999999999E-3</c:v>
                </c:pt>
                <c:pt idx="41578" formatCode="0.00E+00">
                  <c:v>-1.4215199999999999E-4</c:v>
                </c:pt>
                <c:pt idx="41579" formatCode="0.00E+00">
                  <c:v>3.6397600000000001E-3</c:v>
                </c:pt>
                <c:pt idx="41580" formatCode="0.00E+00">
                  <c:v>7.3960400000000004E-3</c:v>
                </c:pt>
                <c:pt idx="41581">
                  <c:v>1.11226E-2</c:v>
                </c:pt>
                <c:pt idx="41582">
                  <c:v>1.4815500000000001E-2</c:v>
                </c:pt>
                <c:pt idx="41583">
                  <c:v>1.84706E-2</c:v>
                </c:pt>
                <c:pt idx="41584">
                  <c:v>2.2084199999999998E-2</c:v>
                </c:pt>
                <c:pt idx="41585">
                  <c:v>2.5652500000000002E-2</c:v>
                </c:pt>
                <c:pt idx="41586">
                  <c:v>2.9171699999999998E-2</c:v>
                </c:pt>
                <c:pt idx="41587">
                  <c:v>3.2638199999999999E-2</c:v>
                </c:pt>
                <c:pt idx="41588">
                  <c:v>3.6048499999999997E-2</c:v>
                </c:pt>
                <c:pt idx="41589">
                  <c:v>3.9399099999999999E-2</c:v>
                </c:pt>
                <c:pt idx="41590">
                  <c:v>4.2686700000000001E-2</c:v>
                </c:pt>
                <c:pt idx="41591">
                  <c:v>4.5907999999999997E-2</c:v>
                </c:pt>
                <c:pt idx="41592">
                  <c:v>4.9059999999999999E-2</c:v>
                </c:pt>
                <c:pt idx="41593">
                  <c:v>5.2139600000000001E-2</c:v>
                </c:pt>
                <c:pt idx="41594">
                  <c:v>5.5143900000000003E-2</c:v>
                </c:pt>
                <c:pt idx="41595">
                  <c:v>5.8070099999999999E-2</c:v>
                </c:pt>
                <c:pt idx="41596">
                  <c:v>6.09156E-2</c:v>
                </c:pt>
                <c:pt idx="41597">
                  <c:v>6.3677800000000007E-2</c:v>
                </c:pt>
                <c:pt idx="41598">
                  <c:v>6.6354300000000005E-2</c:v>
                </c:pt>
                <c:pt idx="41599">
                  <c:v>6.8942900000000001E-2</c:v>
                </c:pt>
                <c:pt idx="41600">
                  <c:v>7.1441299999999999E-2</c:v>
                </c:pt>
                <c:pt idx="41601">
                  <c:v>7.3847599999999999E-2</c:v>
                </c:pt>
                <c:pt idx="41602">
                  <c:v>7.6159900000000003E-2</c:v>
                </c:pt>
                <c:pt idx="41603">
                  <c:v>7.8376299999999996E-2</c:v>
                </c:pt>
                <c:pt idx="41604">
                  <c:v>8.0495399999999995E-2</c:v>
                </c:pt>
                <c:pt idx="41605">
                  <c:v>8.2515500000000006E-2</c:v>
                </c:pt>
                <c:pt idx="41606">
                  <c:v>8.4435499999999997E-2</c:v>
                </c:pt>
                <c:pt idx="41607">
                  <c:v>8.6253999999999997E-2</c:v>
                </c:pt>
                <c:pt idx="41608">
                  <c:v>8.7970099999999996E-2</c:v>
                </c:pt>
                <c:pt idx="41609">
                  <c:v>8.9582700000000001E-2</c:v>
                </c:pt>
                <c:pt idx="41610">
                  <c:v>9.1091199999999997E-2</c:v>
                </c:pt>
                <c:pt idx="41611">
                  <c:v>9.2494900000000005E-2</c:v>
                </c:pt>
                <c:pt idx="41612">
                  <c:v>9.3793199999999993E-2</c:v>
                </c:pt>
                <c:pt idx="41613">
                  <c:v>9.4985899999999998E-2</c:v>
                </c:pt>
                <c:pt idx="41614">
                  <c:v>9.6072699999999997E-2</c:v>
                </c:pt>
                <c:pt idx="41615">
                  <c:v>9.7053500000000001E-2</c:v>
                </c:pt>
                <c:pt idx="41616">
                  <c:v>9.7928399999999999E-2</c:v>
                </c:pt>
                <c:pt idx="41617">
                  <c:v>9.8697599999999996E-2</c:v>
                </c:pt>
                <c:pt idx="41618">
                  <c:v>9.93613E-2</c:v>
                </c:pt>
                <c:pt idx="41619">
                  <c:v>9.9919999999999995E-2</c:v>
                </c:pt>
                <c:pt idx="41620">
                  <c:v>0.100374</c:v>
                </c:pt>
                <c:pt idx="41621">
                  <c:v>0.100725</c:v>
                </c:pt>
                <c:pt idx="41622">
                  <c:v>0.10097299999999999</c:v>
                </c:pt>
                <c:pt idx="41623">
                  <c:v>0.101119</c:v>
                </c:pt>
                <c:pt idx="41624">
                  <c:v>0.101164</c:v>
                </c:pt>
                <c:pt idx="41625">
                  <c:v>0.101109</c:v>
                </c:pt>
                <c:pt idx="41626">
                  <c:v>0.100956</c:v>
                </c:pt>
                <c:pt idx="41627">
                  <c:v>0.100707</c:v>
                </c:pt>
                <c:pt idx="41628">
                  <c:v>0.10036100000000001</c:v>
                </c:pt>
                <c:pt idx="41629">
                  <c:v>9.9922300000000006E-2</c:v>
                </c:pt>
                <c:pt idx="41630">
                  <c:v>9.9391199999999999E-2</c:v>
                </c:pt>
                <c:pt idx="41631">
                  <c:v>9.8769899999999994E-2</c:v>
                </c:pt>
                <c:pt idx="41632">
                  <c:v>9.80602E-2</c:v>
                </c:pt>
                <c:pt idx="41633">
                  <c:v>9.7264199999999995E-2</c:v>
                </c:pt>
                <c:pt idx="41634">
                  <c:v>9.6383999999999997E-2</c:v>
                </c:pt>
                <c:pt idx="41635">
                  <c:v>9.5421599999999995E-2</c:v>
                </c:pt>
                <c:pt idx="41636">
                  <c:v>9.4379400000000002E-2</c:v>
                </c:pt>
                <c:pt idx="41637">
                  <c:v>9.3259700000000001E-2</c:v>
                </c:pt>
                <c:pt idx="41638">
                  <c:v>9.2064900000000005E-2</c:v>
                </c:pt>
                <c:pt idx="41639">
                  <c:v>9.0797299999999997E-2</c:v>
                </c:pt>
                <c:pt idx="41640">
                  <c:v>8.94596E-2</c:v>
                </c:pt>
                <c:pt idx="41641">
                  <c:v>8.8054199999999999E-2</c:v>
                </c:pt>
                <c:pt idx="41642">
                  <c:v>8.65837E-2</c:v>
                </c:pt>
                <c:pt idx="41643">
                  <c:v>8.5050899999999999E-2</c:v>
                </c:pt>
                <c:pt idx="41644">
                  <c:v>8.3458400000000002E-2</c:v>
                </c:pt>
                <c:pt idx="41645">
                  <c:v>8.1808900000000004E-2</c:v>
                </c:pt>
                <c:pt idx="41646">
                  <c:v>8.0105300000000004E-2</c:v>
                </c:pt>
                <c:pt idx="41647">
                  <c:v>7.8350199999999995E-2</c:v>
                </c:pt>
                <c:pt idx="41648">
                  <c:v>7.6546500000000003E-2</c:v>
                </c:pt>
                <c:pt idx="41649">
                  <c:v>7.4697E-2</c:v>
                </c:pt>
                <c:pt idx="41650">
                  <c:v>7.2804599999999997E-2</c:v>
                </c:pt>
                <c:pt idx="41651">
                  <c:v>7.0872000000000004E-2</c:v>
                </c:pt>
                <c:pt idx="41652">
                  <c:v>6.8902199999999997E-2</c:v>
                </c:pt>
                <c:pt idx="41653">
                  <c:v>6.6897999999999999E-2</c:v>
                </c:pt>
                <c:pt idx="41654">
                  <c:v>6.4862299999999998E-2</c:v>
                </c:pt>
                <c:pt idx="41655">
                  <c:v>6.2797800000000001E-2</c:v>
                </c:pt>
                <c:pt idx="41656">
                  <c:v>6.0707299999999999E-2</c:v>
                </c:pt>
                <c:pt idx="41657">
                  <c:v>5.8593800000000001E-2</c:v>
                </c:pt>
                <c:pt idx="41658">
                  <c:v>5.6460000000000003E-2</c:v>
                </c:pt>
                <c:pt idx="41659">
                  <c:v>5.4308500000000003E-2</c:v>
                </c:pt>
                <c:pt idx="41660">
                  <c:v>5.21422E-2</c:v>
                </c:pt>
                <c:pt idx="41661">
                  <c:v>4.99637E-2</c:v>
                </c:pt>
                <c:pt idx="41662">
                  <c:v>4.7775699999999997E-2</c:v>
                </c:pt>
                <c:pt idx="41663">
                  <c:v>4.5580700000000002E-2</c:v>
                </c:pt>
                <c:pt idx="41664">
                  <c:v>4.3381400000000001E-2</c:v>
                </c:pt>
                <c:pt idx="41665">
                  <c:v>4.11802E-2</c:v>
                </c:pt>
                <c:pt idx="41666">
                  <c:v>3.8979699999999999E-2</c:v>
                </c:pt>
                <c:pt idx="41667">
                  <c:v>3.6782099999999998E-2</c:v>
                </c:pt>
                <c:pt idx="41668">
                  <c:v>3.45899E-2</c:v>
                </c:pt>
                <c:pt idx="41669">
                  <c:v>3.2405299999999998E-2</c:v>
                </c:pt>
                <c:pt idx="41670">
                  <c:v>3.02306E-2</c:v>
                </c:pt>
                <c:pt idx="41671">
                  <c:v>2.80678E-2</c:v>
                </c:pt>
                <c:pt idx="41672">
                  <c:v>2.59192E-2</c:v>
                </c:pt>
                <c:pt idx="41673">
                  <c:v>2.3786700000000001E-2</c:v>
                </c:pt>
                <c:pt idx="41674">
                  <c:v>2.1672199999999999E-2</c:v>
                </c:pt>
                <c:pt idx="41675">
                  <c:v>1.95777E-2</c:v>
                </c:pt>
                <c:pt idx="41676">
                  <c:v>1.7504800000000001E-2</c:v>
                </c:pt>
                <c:pt idx="41677">
                  <c:v>1.5455399999999999E-2</c:v>
                </c:pt>
                <c:pt idx="41678">
                  <c:v>1.3431E-2</c:v>
                </c:pt>
                <c:pt idx="41679">
                  <c:v>1.1433199999999999E-2</c:v>
                </c:pt>
                <c:pt idx="41680" formatCode="0.00E+00">
                  <c:v>9.4634699999999999E-3</c:v>
                </c:pt>
                <c:pt idx="41681" formatCode="0.00E+00">
                  <c:v>7.52318E-3</c:v>
                </c:pt>
                <c:pt idx="41682" formatCode="0.00E+00">
                  <c:v>5.6136199999999997E-3</c:v>
                </c:pt>
                <c:pt idx="41683" formatCode="0.00E+00">
                  <c:v>3.73603E-3</c:v>
                </c:pt>
                <c:pt idx="41684" formatCode="0.00E+00">
                  <c:v>1.8915099999999999E-3</c:v>
                </c:pt>
                <c:pt idx="41685" formatCode="0.00E+00">
                  <c:v>8.1132599999999996E-5</c:v>
                </c:pt>
                <c:pt idx="41686" formatCode="0.00E+00">
                  <c:v>-1.6941599999999999E-3</c:v>
                </c:pt>
                <c:pt idx="41687" formatCode="0.00E+00">
                  <c:v>-3.43349E-3</c:v>
                </c:pt>
                <c:pt idx="41688" formatCode="0.00E+00">
                  <c:v>-5.1360599999999996E-3</c:v>
                </c:pt>
                <c:pt idx="41689" formatCode="0.00E+00">
                  <c:v>-6.8011800000000004E-3</c:v>
                </c:pt>
                <c:pt idx="41690" formatCode="0.00E+00">
                  <c:v>-8.4282200000000002E-3</c:v>
                </c:pt>
                <c:pt idx="41691">
                  <c:v>-1.00167E-2</c:v>
                </c:pt>
                <c:pt idx="41692">
                  <c:v>-1.1566E-2</c:v>
                </c:pt>
                <c:pt idx="41693">
                  <c:v>-1.30759E-2</c:v>
                </c:pt>
                <c:pt idx="41694">
                  <c:v>-1.4546099999999999E-2</c:v>
                </c:pt>
                <c:pt idx="41695">
                  <c:v>-1.5976299999999999E-2</c:v>
                </c:pt>
                <c:pt idx="41696">
                  <c:v>-1.73665E-2</c:v>
                </c:pt>
                <c:pt idx="41697">
                  <c:v>-1.87165E-2</c:v>
                </c:pt>
                <c:pt idx="41698">
                  <c:v>-2.00263E-2</c:v>
                </c:pt>
                <c:pt idx="41699">
                  <c:v>-2.1296099999999998E-2</c:v>
                </c:pt>
                <c:pt idx="41700">
                  <c:v>-2.25261E-2</c:v>
                </c:pt>
                <c:pt idx="41701">
                  <c:v>-2.3716299999999999E-2</c:v>
                </c:pt>
                <c:pt idx="41702">
                  <c:v>-2.48671E-2</c:v>
                </c:pt>
                <c:pt idx="41703">
                  <c:v>-2.5978899999999999E-2</c:v>
                </c:pt>
                <c:pt idx="41704">
                  <c:v>-2.7052099999999999E-2</c:v>
                </c:pt>
                <c:pt idx="41705">
                  <c:v>-2.80871E-2</c:v>
                </c:pt>
                <c:pt idx="41706">
                  <c:v>-2.9084499999999999E-2</c:v>
                </c:pt>
                <c:pt idx="41707">
                  <c:v>-3.00448E-2</c:v>
                </c:pt>
                <c:pt idx="41708">
                  <c:v>-3.0968699999999998E-2</c:v>
                </c:pt>
                <c:pt idx="41709">
                  <c:v>-3.18569E-2</c:v>
                </c:pt>
                <c:pt idx="41710">
                  <c:v>-3.2710000000000003E-2</c:v>
                </c:pt>
                <c:pt idx="41711">
                  <c:v>-3.35289E-2</c:v>
                </c:pt>
                <c:pt idx="41712">
                  <c:v>-3.4314299999999999E-2</c:v>
                </c:pt>
                <c:pt idx="41713">
                  <c:v>-3.5067000000000001E-2</c:v>
                </c:pt>
                <c:pt idx="41714">
                  <c:v>-3.5788E-2</c:v>
                </c:pt>
                <c:pt idx="41715">
                  <c:v>-3.6478099999999999E-2</c:v>
                </c:pt>
                <c:pt idx="41716">
                  <c:v>-3.7138200000000003E-2</c:v>
                </c:pt>
                <c:pt idx="41717">
                  <c:v>-3.7769299999999999E-2</c:v>
                </c:pt>
                <c:pt idx="41718">
                  <c:v>-3.8372400000000001E-2</c:v>
                </c:pt>
                <c:pt idx="41719">
                  <c:v>-3.8948400000000001E-2</c:v>
                </c:pt>
                <c:pt idx="41720">
                  <c:v>-3.9498400000000003E-2</c:v>
                </c:pt>
                <c:pt idx="41721">
                  <c:v>-4.0023200000000002E-2</c:v>
                </c:pt>
                <c:pt idx="41722">
                  <c:v>-4.0523999999999998E-2</c:v>
                </c:pt>
                <c:pt idx="41723">
                  <c:v>-4.1001700000000002E-2</c:v>
                </c:pt>
                <c:pt idx="41724">
                  <c:v>-4.1457300000000002E-2</c:v>
                </c:pt>
                <c:pt idx="41725">
                  <c:v>-4.1891900000000003E-2</c:v>
                </c:pt>
                <c:pt idx="41726">
                  <c:v>-4.2306499999999997E-2</c:v>
                </c:pt>
                <c:pt idx="41727">
                  <c:v>-4.2701999999999997E-2</c:v>
                </c:pt>
                <c:pt idx="41728">
                  <c:v>-4.3079399999999997E-2</c:v>
                </c:pt>
                <c:pt idx="41729">
                  <c:v>-4.3439699999999998E-2</c:v>
                </c:pt>
                <c:pt idx="41730">
                  <c:v>-4.3783900000000001E-2</c:v>
                </c:pt>
                <c:pt idx="41731">
                  <c:v>-4.4112800000000001E-2</c:v>
                </c:pt>
                <c:pt idx="41732">
                  <c:v>-4.4427399999999999E-2</c:v>
                </c:pt>
                <c:pt idx="41733">
                  <c:v>-4.4728499999999997E-2</c:v>
                </c:pt>
                <c:pt idx="41734">
                  <c:v>-4.5017000000000001E-2</c:v>
                </c:pt>
                <c:pt idx="41735">
                  <c:v>-4.5293699999999999E-2</c:v>
                </c:pt>
                <c:pt idx="41736">
                  <c:v>-4.5559500000000003E-2</c:v>
                </c:pt>
                <c:pt idx="41737">
                  <c:v>-4.5814899999999999E-2</c:v>
                </c:pt>
                <c:pt idx="41738">
                  <c:v>-4.6060799999999999E-2</c:v>
                </c:pt>
                <c:pt idx="41739">
                  <c:v>-4.6297900000000003E-2</c:v>
                </c:pt>
                <c:pt idx="41740">
                  <c:v>-4.6526699999999997E-2</c:v>
                </c:pt>
                <c:pt idx="41741">
                  <c:v>-4.6747900000000002E-2</c:v>
                </c:pt>
                <c:pt idx="41742">
                  <c:v>-4.6961999999999997E-2</c:v>
                </c:pt>
                <c:pt idx="41743">
                  <c:v>-4.71694E-2</c:v>
                </c:pt>
                <c:pt idx="41744">
                  <c:v>-4.7370799999999998E-2</c:v>
                </c:pt>
                <c:pt idx="41745">
                  <c:v>-4.7566299999999999E-2</c:v>
                </c:pt>
                <c:pt idx="41746">
                  <c:v>-4.77565E-2</c:v>
                </c:pt>
                <c:pt idx="41747">
                  <c:v>-4.7941600000000001E-2</c:v>
                </c:pt>
                <c:pt idx="41748">
                  <c:v>-4.8121799999999999E-2</c:v>
                </c:pt>
                <c:pt idx="41749">
                  <c:v>-4.8297399999999997E-2</c:v>
                </c:pt>
                <c:pt idx="41750">
                  <c:v>-4.8468499999999998E-2</c:v>
                </c:pt>
                <c:pt idx="41751">
                  <c:v>-4.8635200000000003E-2</c:v>
                </c:pt>
                <c:pt idx="41752">
                  <c:v>-4.8797500000000001E-2</c:v>
                </c:pt>
                <c:pt idx="41753">
                  <c:v>-4.8955499999999999E-2</c:v>
                </c:pt>
                <c:pt idx="41754">
                  <c:v>-4.9108899999999997E-2</c:v>
                </c:pt>
                <c:pt idx="41755">
                  <c:v>-4.9257799999999997E-2</c:v>
                </c:pt>
                <c:pt idx="41756">
                  <c:v>-4.9402000000000001E-2</c:v>
                </c:pt>
                <c:pt idx="41757">
                  <c:v>-4.9541099999999998E-2</c:v>
                </c:pt>
                <c:pt idx="41758">
                  <c:v>-4.9674999999999997E-2</c:v>
                </c:pt>
                <c:pt idx="41759">
                  <c:v>-4.9803300000000002E-2</c:v>
                </c:pt>
                <c:pt idx="41760">
                  <c:v>-4.9925700000000003E-2</c:v>
                </c:pt>
                <c:pt idx="41761">
                  <c:v>-5.0041599999999999E-2</c:v>
                </c:pt>
                <c:pt idx="41762">
                  <c:v>-5.0150599999999997E-2</c:v>
                </c:pt>
                <c:pt idx="41763">
                  <c:v>-5.0252100000000001E-2</c:v>
                </c:pt>
                <c:pt idx="41764">
                  <c:v>-5.03457E-2</c:v>
                </c:pt>
                <c:pt idx="41765">
                  <c:v>-5.0430599999999999E-2</c:v>
                </c:pt>
                <c:pt idx="41766">
                  <c:v>-5.0506299999999997E-2</c:v>
                </c:pt>
                <c:pt idx="41767">
                  <c:v>-5.0571900000000003E-2</c:v>
                </c:pt>
                <c:pt idx="41768">
                  <c:v>-5.06268E-2</c:v>
                </c:pt>
                <c:pt idx="41769">
                  <c:v>-5.0670199999999999E-2</c:v>
                </c:pt>
                <c:pt idx="41770">
                  <c:v>-5.0701200000000002E-2</c:v>
                </c:pt>
                <c:pt idx="41771">
                  <c:v>-5.0719E-2</c:v>
                </c:pt>
                <c:pt idx="41772">
                  <c:v>-5.0722700000000003E-2</c:v>
                </c:pt>
                <c:pt idx="41773">
                  <c:v>-5.0711399999999997E-2</c:v>
                </c:pt>
                <c:pt idx="41774">
                  <c:v>-5.0684199999999999E-2</c:v>
                </c:pt>
                <c:pt idx="41775">
                  <c:v>-5.06401E-2</c:v>
                </c:pt>
                <c:pt idx="41776">
                  <c:v>-5.0578100000000001E-2</c:v>
                </c:pt>
                <c:pt idx="41777">
                  <c:v>-5.0497199999999999E-2</c:v>
                </c:pt>
                <c:pt idx="41778">
                  <c:v>-5.0396299999999998E-2</c:v>
                </c:pt>
                <c:pt idx="41779">
                  <c:v>-5.0274600000000003E-2</c:v>
                </c:pt>
                <c:pt idx="41780">
                  <c:v>-5.0130800000000003E-2</c:v>
                </c:pt>
                <c:pt idx="41781">
                  <c:v>-4.9964000000000001E-2</c:v>
                </c:pt>
                <c:pt idx="41782">
                  <c:v>-4.9772999999999998E-2</c:v>
                </c:pt>
                <c:pt idx="41783">
                  <c:v>-4.9556900000000001E-2</c:v>
                </c:pt>
                <c:pt idx="41784">
                  <c:v>-4.93146E-2</c:v>
                </c:pt>
                <c:pt idx="41785">
                  <c:v>-4.9045100000000001E-2</c:v>
                </c:pt>
                <c:pt idx="41786">
                  <c:v>-4.8747100000000002E-2</c:v>
                </c:pt>
                <c:pt idx="41787">
                  <c:v>-4.8419900000000002E-2</c:v>
                </c:pt>
                <c:pt idx="41788">
                  <c:v>-4.8062199999999999E-2</c:v>
                </c:pt>
                <c:pt idx="41789">
                  <c:v>-4.7673199999999999E-2</c:v>
                </c:pt>
                <c:pt idx="41790">
                  <c:v>-4.7251799999999997E-2</c:v>
                </c:pt>
                <c:pt idx="41791">
                  <c:v>-4.6797100000000001E-2</c:v>
                </c:pt>
                <c:pt idx="41792">
                  <c:v>-4.6308000000000002E-2</c:v>
                </c:pt>
                <c:pt idx="41793">
                  <c:v>-4.5783799999999999E-2</c:v>
                </c:pt>
                <c:pt idx="41794">
                  <c:v>-4.52235E-2</c:v>
                </c:pt>
                <c:pt idx="41795">
                  <c:v>-4.4626399999999997E-2</c:v>
                </c:pt>
                <c:pt idx="41796">
                  <c:v>-4.39914E-2</c:v>
                </c:pt>
                <c:pt idx="41797">
                  <c:v>-4.3318099999999998E-2</c:v>
                </c:pt>
                <c:pt idx="41798">
                  <c:v>-4.2605400000000002E-2</c:v>
                </c:pt>
                <c:pt idx="41799">
                  <c:v>-4.1853000000000001E-2</c:v>
                </c:pt>
                <c:pt idx="41800">
                  <c:v>-4.1059900000000003E-2</c:v>
                </c:pt>
                <c:pt idx="41801">
                  <c:v>-4.0225799999999999E-2</c:v>
                </c:pt>
                <c:pt idx="41802">
                  <c:v>-3.9350099999999999E-2</c:v>
                </c:pt>
                <c:pt idx="41803">
                  <c:v>-3.84322E-2</c:v>
                </c:pt>
                <c:pt idx="41804">
                  <c:v>-3.7471900000000002E-2</c:v>
                </c:pt>
                <c:pt idx="41805">
                  <c:v>-3.64687E-2</c:v>
                </c:pt>
                <c:pt idx="41806">
                  <c:v>-3.5422299999999997E-2</c:v>
                </c:pt>
                <c:pt idx="41807">
                  <c:v>-3.4332599999999998E-2</c:v>
                </c:pt>
                <c:pt idx="41808">
                  <c:v>-3.3199300000000001E-2</c:v>
                </c:pt>
                <c:pt idx="41809">
                  <c:v>-3.2022399999999999E-2</c:v>
                </c:pt>
                <c:pt idx="41810">
                  <c:v>-3.08019E-2</c:v>
                </c:pt>
                <c:pt idx="41811">
                  <c:v>-2.9537799999999999E-2</c:v>
                </c:pt>
                <c:pt idx="41812">
                  <c:v>-2.82302E-2</c:v>
                </c:pt>
                <c:pt idx="41813">
                  <c:v>-2.6879299999999998E-2</c:v>
                </c:pt>
                <c:pt idx="41814">
                  <c:v>-2.5485399999999998E-2</c:v>
                </c:pt>
                <c:pt idx="41815">
                  <c:v>-2.4048799999999999E-2</c:v>
                </c:pt>
                <c:pt idx="41816">
                  <c:v>-2.2570099999999999E-2</c:v>
                </c:pt>
                <c:pt idx="41817">
                  <c:v>-2.1049600000000002E-2</c:v>
                </c:pt>
                <c:pt idx="41818">
                  <c:v>-1.9487999999999998E-2</c:v>
                </c:pt>
                <c:pt idx="41819">
                  <c:v>-1.78858E-2</c:v>
                </c:pt>
                <c:pt idx="41820">
                  <c:v>-1.6244000000000001E-2</c:v>
                </c:pt>
                <c:pt idx="41821">
                  <c:v>-1.45633E-2</c:v>
                </c:pt>
                <c:pt idx="41822">
                  <c:v>-1.28445E-2</c:v>
                </c:pt>
                <c:pt idx="41823">
                  <c:v>-1.10887E-2</c:v>
                </c:pt>
                <c:pt idx="41824" formatCode="0.00E+00">
                  <c:v>-9.2969300000000001E-3</c:v>
                </c:pt>
                <c:pt idx="41825" formatCode="0.00E+00">
                  <c:v>-7.4703299999999999E-3</c:v>
                </c:pt>
                <c:pt idx="41826" formatCode="0.00E+00">
                  <c:v>-5.6101099999999997E-3</c:v>
                </c:pt>
                <c:pt idx="41827" formatCode="0.00E+00">
                  <c:v>-3.7175699999999999E-3</c:v>
                </c:pt>
                <c:pt idx="41828" formatCode="0.00E+00">
                  <c:v>-1.79408E-3</c:v>
                </c:pt>
                <c:pt idx="41829" formatCode="0.00E+00">
                  <c:v>1.5891200000000001E-4</c:v>
                </c:pt>
                <c:pt idx="41830" formatCode="0.00E+00">
                  <c:v>2.1398900000000002E-3</c:v>
                </c:pt>
                <c:pt idx="41831" formatCode="0.00E+00">
                  <c:v>4.1472599999999998E-3</c:v>
                </c:pt>
                <c:pt idx="41832" formatCode="0.00E+00">
                  <c:v>6.1793500000000001E-3</c:v>
                </c:pt>
                <c:pt idx="41833" formatCode="0.00E+00">
                  <c:v>8.2344400000000009E-3</c:v>
                </c:pt>
                <c:pt idx="41834">
                  <c:v>1.0310700000000001E-2</c:v>
                </c:pt>
                <c:pt idx="41835">
                  <c:v>1.24063E-2</c:v>
                </c:pt>
                <c:pt idx="41836">
                  <c:v>1.4519300000000001E-2</c:v>
                </c:pt>
                <c:pt idx="41837">
                  <c:v>1.6647599999999999E-2</c:v>
                </c:pt>
                <c:pt idx="41838">
                  <c:v>1.8789299999999998E-2</c:v>
                </c:pt>
                <c:pt idx="41839">
                  <c:v>2.09423E-2</c:v>
                </c:pt>
                <c:pt idx="41840">
                  <c:v>2.3104300000000001E-2</c:v>
                </c:pt>
                <c:pt idx="41841">
                  <c:v>2.52731E-2</c:v>
                </c:pt>
                <c:pt idx="41842">
                  <c:v>2.7446499999999999E-2</c:v>
                </c:pt>
                <c:pt idx="41843">
                  <c:v>2.9622200000000001E-2</c:v>
                </c:pt>
                <c:pt idx="41844">
                  <c:v>3.1797699999999998E-2</c:v>
                </c:pt>
                <c:pt idx="41845">
                  <c:v>3.3970800000000002E-2</c:v>
                </c:pt>
                <c:pt idx="41846">
                  <c:v>3.6138999999999998E-2</c:v>
                </c:pt>
                <c:pt idx="41847">
                  <c:v>3.8299800000000002E-2</c:v>
                </c:pt>
                <c:pt idx="41848">
                  <c:v>4.0450800000000002E-2</c:v>
                </c:pt>
                <c:pt idx="41849">
                  <c:v>4.2589299999999997E-2</c:v>
                </c:pt>
                <c:pt idx="41850">
                  <c:v>4.47129E-2</c:v>
                </c:pt>
                <c:pt idx="41851">
                  <c:v>4.6819E-2</c:v>
                </c:pt>
                <c:pt idx="41852">
                  <c:v>4.89051E-2</c:v>
                </c:pt>
                <c:pt idx="41853">
                  <c:v>5.09685E-2</c:v>
                </c:pt>
                <c:pt idx="41854">
                  <c:v>5.3006600000000001E-2</c:v>
                </c:pt>
                <c:pt idx="41855">
                  <c:v>5.5016900000000001E-2</c:v>
                </c:pt>
                <c:pt idx="41856">
                  <c:v>5.69968E-2</c:v>
                </c:pt>
                <c:pt idx="41857">
                  <c:v>5.8943599999999999E-2</c:v>
                </c:pt>
                <c:pt idx="41858">
                  <c:v>6.0854800000000001E-2</c:v>
                </c:pt>
                <c:pt idx="41859">
                  <c:v>6.27278E-2</c:v>
                </c:pt>
                <c:pt idx="41860">
                  <c:v>6.4560099999999995E-2</c:v>
                </c:pt>
                <c:pt idx="41861">
                  <c:v>6.6349099999999994E-2</c:v>
                </c:pt>
                <c:pt idx="41862">
                  <c:v>6.8092399999999997E-2</c:v>
                </c:pt>
                <c:pt idx="41863">
                  <c:v>6.9787399999999999E-2</c:v>
                </c:pt>
                <c:pt idx="41864">
                  <c:v>7.1431700000000001E-2</c:v>
                </c:pt>
                <c:pt idx="41865">
                  <c:v>7.3022799999999999E-2</c:v>
                </c:pt>
                <c:pt idx="41866">
                  <c:v>7.45585E-2</c:v>
                </c:pt>
                <c:pt idx="41867">
                  <c:v>7.6036400000000004E-2</c:v>
                </c:pt>
                <c:pt idx="41868">
                  <c:v>7.7454200000000001E-2</c:v>
                </c:pt>
                <c:pt idx="41869">
                  <c:v>7.8809699999999996E-2</c:v>
                </c:pt>
                <c:pt idx="41870">
                  <c:v>8.0100699999999997E-2</c:v>
                </c:pt>
                <c:pt idx="41871">
                  <c:v>8.1325099999999997E-2</c:v>
                </c:pt>
                <c:pt idx="41872">
                  <c:v>8.2480999999999999E-2</c:v>
                </c:pt>
                <c:pt idx="41873">
                  <c:v>8.3566199999999993E-2</c:v>
                </c:pt>
                <c:pt idx="41874">
                  <c:v>8.4578899999999999E-2</c:v>
                </c:pt>
                <c:pt idx="41875">
                  <c:v>8.5517300000000004E-2</c:v>
                </c:pt>
                <c:pt idx="41876">
                  <c:v>8.6379700000000004E-2</c:v>
                </c:pt>
                <c:pt idx="41877">
                  <c:v>8.7164199999999997E-2</c:v>
                </c:pt>
                <c:pt idx="41878">
                  <c:v>8.7869500000000003E-2</c:v>
                </c:pt>
                <c:pt idx="41879">
                  <c:v>8.84939E-2</c:v>
                </c:pt>
                <c:pt idx="41880">
                  <c:v>8.9036000000000004E-2</c:v>
                </c:pt>
                <c:pt idx="41881">
                  <c:v>8.9494599999999994E-2</c:v>
                </c:pt>
                <c:pt idx="41882">
                  <c:v>8.9868299999999998E-2</c:v>
                </c:pt>
                <c:pt idx="41883">
                  <c:v>9.0156100000000003E-2</c:v>
                </c:pt>
                <c:pt idx="41884">
                  <c:v>9.0357000000000007E-2</c:v>
                </c:pt>
                <c:pt idx="41885">
                  <c:v>9.0469999999999995E-2</c:v>
                </c:pt>
                <c:pt idx="41886">
                  <c:v>9.04943E-2</c:v>
                </c:pt>
                <c:pt idx="41887">
                  <c:v>9.0429200000000001E-2</c:v>
                </c:pt>
                <c:pt idx="41888">
                  <c:v>9.0274099999999996E-2</c:v>
                </c:pt>
                <c:pt idx="41889">
                  <c:v>9.0028399999999995E-2</c:v>
                </c:pt>
                <c:pt idx="41890">
                  <c:v>8.9691900000000005E-2</c:v>
                </c:pt>
                <c:pt idx="41891">
                  <c:v>8.9264099999999999E-2</c:v>
                </c:pt>
                <c:pt idx="41892">
                  <c:v>8.8745000000000004E-2</c:v>
                </c:pt>
                <c:pt idx="41893">
                  <c:v>8.8134599999999994E-2</c:v>
                </c:pt>
                <c:pt idx="41894">
                  <c:v>8.7432700000000002E-2</c:v>
                </c:pt>
                <c:pt idx="41895">
                  <c:v>8.6639800000000003E-2</c:v>
                </c:pt>
                <c:pt idx="41896">
                  <c:v>8.5755999999999999E-2</c:v>
                </c:pt>
                <c:pt idx="41897">
                  <c:v>8.4781800000000004E-2</c:v>
                </c:pt>
                <c:pt idx="41898">
                  <c:v>8.3717700000000006E-2</c:v>
                </c:pt>
                <c:pt idx="41899">
                  <c:v>8.2564299999999993E-2</c:v>
                </c:pt>
                <c:pt idx="41900">
                  <c:v>8.1322500000000006E-2</c:v>
                </c:pt>
                <c:pt idx="41901">
                  <c:v>7.9992999999999995E-2</c:v>
                </c:pt>
                <c:pt idx="41902">
                  <c:v>7.8576999999999994E-2</c:v>
                </c:pt>
                <c:pt idx="41903">
                  <c:v>7.7075400000000002E-2</c:v>
                </c:pt>
                <c:pt idx="41904">
                  <c:v>7.5489600000000004E-2</c:v>
                </c:pt>
                <c:pt idx="41905">
                  <c:v>7.3820800000000006E-2</c:v>
                </c:pt>
                <c:pt idx="41906">
                  <c:v>7.2070400000000007E-2</c:v>
                </c:pt>
                <c:pt idx="41907">
                  <c:v>7.0240200000000003E-2</c:v>
                </c:pt>
                <c:pt idx="41908">
                  <c:v>6.8331600000000006E-2</c:v>
                </c:pt>
                <c:pt idx="41909">
                  <c:v>6.6346500000000003E-2</c:v>
                </c:pt>
                <c:pt idx="41910">
                  <c:v>6.4286700000000002E-2</c:v>
                </c:pt>
                <c:pt idx="41911">
                  <c:v>6.2154300000000003E-2</c:v>
                </c:pt>
                <c:pt idx="41912">
                  <c:v>5.9951200000000003E-2</c:v>
                </c:pt>
                <c:pt idx="41913">
                  <c:v>5.7679599999999998E-2</c:v>
                </c:pt>
                <c:pt idx="41914">
                  <c:v>5.5341899999999999E-2</c:v>
                </c:pt>
                <c:pt idx="41915">
                  <c:v>5.2940300000000003E-2</c:v>
                </c:pt>
                <c:pt idx="41916">
                  <c:v>5.0477300000000003E-2</c:v>
                </c:pt>
                <c:pt idx="41917">
                  <c:v>4.7955499999999998E-2</c:v>
                </c:pt>
                <c:pt idx="41918">
                  <c:v>4.5377300000000002E-2</c:v>
                </c:pt>
                <c:pt idx="41919">
                  <c:v>4.2745600000000002E-2</c:v>
                </c:pt>
                <c:pt idx="41920">
                  <c:v>4.0063000000000001E-2</c:v>
                </c:pt>
                <c:pt idx="41921">
                  <c:v>3.7332499999999998E-2</c:v>
                </c:pt>
                <c:pt idx="41922">
                  <c:v>3.4556900000000002E-2</c:v>
                </c:pt>
                <c:pt idx="41923">
                  <c:v>3.1739099999999999E-2</c:v>
                </c:pt>
                <c:pt idx="41924">
                  <c:v>2.88823E-2</c:v>
                </c:pt>
                <c:pt idx="41925">
                  <c:v>2.5989499999999999E-2</c:v>
                </c:pt>
                <c:pt idx="41926">
                  <c:v>2.3063799999999999E-2</c:v>
                </c:pt>
                <c:pt idx="41927">
                  <c:v>2.0108399999999998E-2</c:v>
                </c:pt>
                <c:pt idx="41928">
                  <c:v>1.7126599999999999E-2</c:v>
                </c:pt>
                <c:pt idx="41929">
                  <c:v>1.41215E-2</c:v>
                </c:pt>
                <c:pt idx="41930">
                  <c:v>1.1096699999999999E-2</c:v>
                </c:pt>
                <c:pt idx="41931" formatCode="0.00E+00">
                  <c:v>8.0552599999999999E-3</c:v>
                </c:pt>
                <c:pt idx="41932" formatCode="0.00E+00">
                  <c:v>5.0006900000000003E-3</c:v>
                </c:pt>
                <c:pt idx="41933" formatCode="0.00E+00">
                  <c:v>1.9363399999999999E-3</c:v>
                </c:pt>
                <c:pt idx="41934" formatCode="0.00E+00">
                  <c:v>-1.1343799999999999E-3</c:v>
                </c:pt>
                <c:pt idx="41935" formatCode="0.00E+00">
                  <c:v>-4.2080499999999996E-3</c:v>
                </c:pt>
                <c:pt idx="41936" formatCode="0.00E+00">
                  <c:v>-7.2812399999999996E-3</c:v>
                </c:pt>
                <c:pt idx="41937">
                  <c:v>-1.03505E-2</c:v>
                </c:pt>
                <c:pt idx="41938">
                  <c:v>-1.34124E-2</c:v>
                </c:pt>
                <c:pt idx="41939">
                  <c:v>-1.6463599999999998E-2</c:v>
                </c:pt>
                <c:pt idx="41940">
                  <c:v>-1.95006E-2</c:v>
                </c:pt>
                <c:pt idx="41941">
                  <c:v>-2.2519899999999999E-2</c:v>
                </c:pt>
                <c:pt idx="41942">
                  <c:v>-2.5518300000000001E-2</c:v>
                </c:pt>
                <c:pt idx="41943">
                  <c:v>-2.8492400000000001E-2</c:v>
                </c:pt>
                <c:pt idx="41944">
                  <c:v>-3.14387E-2</c:v>
                </c:pt>
                <c:pt idx="41945">
                  <c:v>-3.4354099999999999E-2</c:v>
                </c:pt>
                <c:pt idx="41946">
                  <c:v>-3.7235200000000003E-2</c:v>
                </c:pt>
                <c:pt idx="41947">
                  <c:v>-4.0078799999999998E-2</c:v>
                </c:pt>
                <c:pt idx="41948">
                  <c:v>-4.2881799999999998E-2</c:v>
                </c:pt>
                <c:pt idx="41949">
                  <c:v>-4.5641000000000001E-2</c:v>
                </c:pt>
                <c:pt idx="41950">
                  <c:v>-4.8353300000000002E-2</c:v>
                </c:pt>
                <c:pt idx="41951">
                  <c:v>-5.1015699999999997E-2</c:v>
                </c:pt>
                <c:pt idx="41952">
                  <c:v>-5.3625300000000001E-2</c:v>
                </c:pt>
                <c:pt idx="41953">
                  <c:v>-5.6179100000000003E-2</c:v>
                </c:pt>
                <c:pt idx="41954">
                  <c:v>-5.8674400000000002E-2</c:v>
                </c:pt>
                <c:pt idx="41955">
                  <c:v>-6.1108299999999997E-2</c:v>
                </c:pt>
                <c:pt idx="41956">
                  <c:v>-6.3478300000000001E-2</c:v>
                </c:pt>
                <c:pt idx="41957">
                  <c:v>-6.5781699999999999E-2</c:v>
                </c:pt>
                <c:pt idx="41958">
                  <c:v>-6.8015999999999993E-2</c:v>
                </c:pt>
                <c:pt idx="41959">
                  <c:v>-7.0178699999999997E-2</c:v>
                </c:pt>
                <c:pt idx="41960">
                  <c:v>-7.2267600000000001E-2</c:v>
                </c:pt>
                <c:pt idx="41961">
                  <c:v>-7.4280499999999999E-2</c:v>
                </c:pt>
                <c:pt idx="41962">
                  <c:v>-7.6215099999999994E-2</c:v>
                </c:pt>
                <c:pt idx="41963">
                  <c:v>-7.8069399999999997E-2</c:v>
                </c:pt>
                <c:pt idx="41964">
                  <c:v>-7.9841499999999996E-2</c:v>
                </c:pt>
                <c:pt idx="41965">
                  <c:v>-8.1529500000000005E-2</c:v>
                </c:pt>
                <c:pt idx="41966">
                  <c:v>-8.3131700000000003E-2</c:v>
                </c:pt>
                <c:pt idx="41967">
                  <c:v>-8.46465E-2</c:v>
                </c:pt>
                <c:pt idx="41968">
                  <c:v>-8.6072300000000004E-2</c:v>
                </c:pt>
                <c:pt idx="41969">
                  <c:v>-8.7407700000000005E-2</c:v>
                </c:pt>
                <c:pt idx="41970">
                  <c:v>-8.8651499999999994E-2</c:v>
                </c:pt>
                <c:pt idx="41971">
                  <c:v>-8.9802499999999993E-2</c:v>
                </c:pt>
                <c:pt idx="41972">
                  <c:v>-9.0859599999999999E-2</c:v>
                </c:pt>
                <c:pt idx="41973">
                  <c:v>-9.1821799999999995E-2</c:v>
                </c:pt>
                <c:pt idx="41974">
                  <c:v>-9.2688400000000004E-2</c:v>
                </c:pt>
                <c:pt idx="41975">
                  <c:v>-9.3458600000000003E-2</c:v>
                </c:pt>
                <c:pt idx="41976">
                  <c:v>-9.4131800000000002E-2</c:v>
                </c:pt>
                <c:pt idx="41977">
                  <c:v>-9.4707600000000003E-2</c:v>
                </c:pt>
                <c:pt idx="41978">
                  <c:v>-9.5185500000000006E-2</c:v>
                </c:pt>
                <c:pt idx="41979">
                  <c:v>-9.5565499999999998E-2</c:v>
                </c:pt>
                <c:pt idx="41980">
                  <c:v>-9.5847299999999996E-2</c:v>
                </c:pt>
                <c:pt idx="41981">
                  <c:v>-9.6031000000000005E-2</c:v>
                </c:pt>
                <c:pt idx="41982">
                  <c:v>-9.6116699999999999E-2</c:v>
                </c:pt>
                <c:pt idx="41983">
                  <c:v>-9.6104599999999998E-2</c:v>
                </c:pt>
                <c:pt idx="41984">
                  <c:v>-9.5995200000000003E-2</c:v>
                </c:pt>
                <c:pt idx="41985">
                  <c:v>-9.5788799999999993E-2</c:v>
                </c:pt>
                <c:pt idx="41986">
                  <c:v>-9.5486100000000004E-2</c:v>
                </c:pt>
                <c:pt idx="41987">
                  <c:v>-9.5087900000000003E-2</c:v>
                </c:pt>
                <c:pt idx="41988">
                  <c:v>-9.4594800000000007E-2</c:v>
                </c:pt>
                <c:pt idx="41989">
                  <c:v>-9.4007999999999994E-2</c:v>
                </c:pt>
                <c:pt idx="41990">
                  <c:v>-9.3328300000000003E-2</c:v>
                </c:pt>
                <c:pt idx="41991">
                  <c:v>-9.2557E-2</c:v>
                </c:pt>
                <c:pt idx="41992">
                  <c:v>-9.1695399999999996E-2</c:v>
                </c:pt>
                <c:pt idx="41993">
                  <c:v>-9.0744699999999998E-2</c:v>
                </c:pt>
                <c:pt idx="41994">
                  <c:v>-8.9706499999999995E-2</c:v>
                </c:pt>
                <c:pt idx="41995">
                  <c:v>-8.8582300000000003E-2</c:v>
                </c:pt>
                <c:pt idx="41996">
                  <c:v>-8.7373800000000001E-2</c:v>
                </c:pt>
                <c:pt idx="41997">
                  <c:v>-8.6082699999999998E-2</c:v>
                </c:pt>
                <c:pt idx="41998">
                  <c:v>-8.4710999999999995E-2</c:v>
                </c:pt>
                <c:pt idx="41999">
                  <c:v>-8.3260399999999998E-2</c:v>
                </c:pt>
                <c:pt idx="42000">
                  <c:v>-8.1733100000000003E-2</c:v>
                </c:pt>
                <c:pt idx="42001">
                  <c:v>-8.0131099999999997E-2</c:v>
                </c:pt>
                <c:pt idx="42002">
                  <c:v>-7.8456600000000001E-2</c:v>
                </c:pt>
                <c:pt idx="42003">
                  <c:v>-7.67119E-2</c:v>
                </c:pt>
                <c:pt idx="42004">
                  <c:v>-7.4899300000000002E-2</c:v>
                </c:pt>
                <c:pt idx="42005">
                  <c:v>-7.3021199999999994E-2</c:v>
                </c:pt>
                <c:pt idx="42006">
                  <c:v>-7.1080000000000004E-2</c:v>
                </c:pt>
                <c:pt idx="42007">
                  <c:v>-6.9078299999999995E-2</c:v>
                </c:pt>
                <c:pt idx="42008">
                  <c:v>-6.70187E-2</c:v>
                </c:pt>
                <c:pt idx="42009">
                  <c:v>-6.4903600000000006E-2</c:v>
                </c:pt>
                <c:pt idx="42010">
                  <c:v>-6.2735899999999997E-2</c:v>
                </c:pt>
                <c:pt idx="42011">
                  <c:v>-6.0518299999999997E-2</c:v>
                </c:pt>
                <c:pt idx="42012">
                  <c:v>-5.82535E-2</c:v>
                </c:pt>
                <c:pt idx="42013">
                  <c:v>-5.5944300000000002E-2</c:v>
                </c:pt>
                <c:pt idx="42014">
                  <c:v>-5.3593599999999998E-2</c:v>
                </c:pt>
                <c:pt idx="42015">
                  <c:v>-5.1204199999999998E-2</c:v>
                </c:pt>
                <c:pt idx="42016">
                  <c:v>-4.8779000000000003E-2</c:v>
                </c:pt>
                <c:pt idx="42017">
                  <c:v>-4.6320899999999998E-2</c:v>
                </c:pt>
                <c:pt idx="42018">
                  <c:v>-4.3832799999999998E-2</c:v>
                </c:pt>
                <c:pt idx="42019">
                  <c:v>-4.1317800000000002E-2</c:v>
                </c:pt>
                <c:pt idx="42020">
                  <c:v>-3.8778600000000003E-2</c:v>
                </c:pt>
                <c:pt idx="42021">
                  <c:v>-3.6218300000000002E-2</c:v>
                </c:pt>
                <c:pt idx="42022">
                  <c:v>-3.36399E-2</c:v>
                </c:pt>
                <c:pt idx="42023">
                  <c:v>-3.1046199999999999E-2</c:v>
                </c:pt>
                <c:pt idx="42024">
                  <c:v>-2.8440199999999999E-2</c:v>
                </c:pt>
                <c:pt idx="42025">
                  <c:v>-2.5824900000000001E-2</c:v>
                </c:pt>
                <c:pt idx="42026">
                  <c:v>-2.3203100000000001E-2</c:v>
                </c:pt>
                <c:pt idx="42027">
                  <c:v>-2.05778E-2</c:v>
                </c:pt>
                <c:pt idx="42028">
                  <c:v>-1.79518E-2</c:v>
                </c:pt>
                <c:pt idx="42029">
                  <c:v>-1.5328E-2</c:v>
                </c:pt>
                <c:pt idx="42030">
                  <c:v>-1.2709099999999999E-2</c:v>
                </c:pt>
                <c:pt idx="42031">
                  <c:v>-1.00981E-2</c:v>
                </c:pt>
                <c:pt idx="42032" formatCode="0.00E+00">
                  <c:v>-7.4975500000000004E-3</c:v>
                </c:pt>
                <c:pt idx="42033" formatCode="0.00E+00">
                  <c:v>-4.9102499999999997E-3</c:v>
                </c:pt>
                <c:pt idx="42034" formatCode="0.00E+00">
                  <c:v>-2.3388300000000001E-3</c:v>
                </c:pt>
                <c:pt idx="42035" formatCode="0.00E+00">
                  <c:v>2.1407699999999999E-4</c:v>
                </c:pt>
                <c:pt idx="42036" formatCode="0.00E+00">
                  <c:v>2.7459199999999998E-3</c:v>
                </c:pt>
                <c:pt idx="42037" formatCode="0.00E+00">
                  <c:v>5.2541699999999998E-3</c:v>
                </c:pt>
                <c:pt idx="42038" formatCode="0.00E+00">
                  <c:v>7.7363900000000001E-3</c:v>
                </c:pt>
                <c:pt idx="42039">
                  <c:v>1.01902E-2</c:v>
                </c:pt>
                <c:pt idx="42040">
                  <c:v>1.26132E-2</c:v>
                </c:pt>
                <c:pt idx="42041">
                  <c:v>1.50031E-2</c:v>
                </c:pt>
                <c:pt idx="42042">
                  <c:v>1.73578E-2</c:v>
                </c:pt>
                <c:pt idx="42043">
                  <c:v>1.9675100000000001E-2</c:v>
                </c:pt>
                <c:pt idx="42044">
                  <c:v>2.1953E-2</c:v>
                </c:pt>
                <c:pt idx="42045">
                  <c:v>2.41893E-2</c:v>
                </c:pt>
                <c:pt idx="42046">
                  <c:v>2.6382300000000001E-2</c:v>
                </c:pt>
                <c:pt idx="42047">
                  <c:v>2.8530099999999999E-2</c:v>
                </c:pt>
                <c:pt idx="42048">
                  <c:v>3.0630899999999999E-2</c:v>
                </c:pt>
                <c:pt idx="42049">
                  <c:v>3.2682999999999997E-2</c:v>
                </c:pt>
                <c:pt idx="42050">
                  <c:v>3.4684800000000002E-2</c:v>
                </c:pt>
                <c:pt idx="42051">
                  <c:v>3.6634800000000002E-2</c:v>
                </c:pt>
                <c:pt idx="42052">
                  <c:v>3.8531599999999999E-2</c:v>
                </c:pt>
                <c:pt idx="42053">
                  <c:v>4.0373699999999998E-2</c:v>
                </c:pt>
                <c:pt idx="42054">
                  <c:v>4.21599E-2</c:v>
                </c:pt>
                <c:pt idx="42055">
                  <c:v>4.38891E-2</c:v>
                </c:pt>
                <c:pt idx="42056">
                  <c:v>4.5560099999999999E-2</c:v>
                </c:pt>
                <c:pt idx="42057">
                  <c:v>4.7171900000000003E-2</c:v>
                </c:pt>
                <c:pt idx="42058">
                  <c:v>4.8723599999999999E-2</c:v>
                </c:pt>
                <c:pt idx="42059">
                  <c:v>5.0214300000000003E-2</c:v>
                </c:pt>
                <c:pt idx="42060">
                  <c:v>5.1643300000000003E-2</c:v>
                </c:pt>
                <c:pt idx="42061">
                  <c:v>5.3009899999999999E-2</c:v>
                </c:pt>
                <c:pt idx="42062">
                  <c:v>5.4313500000000001E-2</c:v>
                </c:pt>
                <c:pt idx="42063">
                  <c:v>5.5553600000000002E-2</c:v>
                </c:pt>
                <c:pt idx="42064">
                  <c:v>5.6729799999999997E-2</c:v>
                </c:pt>
                <c:pt idx="42065">
                  <c:v>5.7841799999999999E-2</c:v>
                </c:pt>
                <c:pt idx="42066">
                  <c:v>5.8889299999999999E-2</c:v>
                </c:pt>
                <c:pt idx="42067">
                  <c:v>5.98722E-2</c:v>
                </c:pt>
                <c:pt idx="42068">
                  <c:v>6.0790400000000001E-2</c:v>
                </c:pt>
                <c:pt idx="42069">
                  <c:v>6.1643799999999999E-2</c:v>
                </c:pt>
                <c:pt idx="42070">
                  <c:v>6.2432599999999998E-2</c:v>
                </c:pt>
                <c:pt idx="42071">
                  <c:v>6.3156900000000002E-2</c:v>
                </c:pt>
                <c:pt idx="42072">
                  <c:v>6.3816899999999996E-2</c:v>
                </c:pt>
                <c:pt idx="42073">
                  <c:v>6.4412999999999998E-2</c:v>
                </c:pt>
                <c:pt idx="42074">
                  <c:v>6.4945500000000003E-2</c:v>
                </c:pt>
                <c:pt idx="42075">
                  <c:v>6.5414799999999995E-2</c:v>
                </c:pt>
                <c:pt idx="42076">
                  <c:v>6.5821500000000005E-2</c:v>
                </c:pt>
                <c:pt idx="42077">
                  <c:v>6.6166100000000005E-2</c:v>
                </c:pt>
                <c:pt idx="42078">
                  <c:v>6.6449300000000003E-2</c:v>
                </c:pt>
                <c:pt idx="42079">
                  <c:v>6.6671900000000006E-2</c:v>
                </c:pt>
                <c:pt idx="42080">
                  <c:v>6.6834500000000005E-2</c:v>
                </c:pt>
                <c:pt idx="42081">
                  <c:v>6.6937999999999998E-2</c:v>
                </c:pt>
                <c:pt idx="42082">
                  <c:v>6.6983299999999996E-2</c:v>
                </c:pt>
                <c:pt idx="42083">
                  <c:v>6.69714E-2</c:v>
                </c:pt>
                <c:pt idx="42084">
                  <c:v>6.6903099999999993E-2</c:v>
                </c:pt>
                <c:pt idx="42085">
                  <c:v>6.6779599999999995E-2</c:v>
                </c:pt>
                <c:pt idx="42086">
                  <c:v>6.6601999999999995E-2</c:v>
                </c:pt>
                <c:pt idx="42087">
                  <c:v>6.6371200000000005E-2</c:v>
                </c:pt>
                <c:pt idx="42088">
                  <c:v>6.60887E-2</c:v>
                </c:pt>
                <c:pt idx="42089">
                  <c:v>6.5755400000000006E-2</c:v>
                </c:pt>
                <c:pt idx="42090">
                  <c:v>6.5372700000000006E-2</c:v>
                </c:pt>
                <c:pt idx="42091">
                  <c:v>6.4941799999999994E-2</c:v>
                </c:pt>
                <c:pt idx="42092">
                  <c:v>6.4464099999999996E-2</c:v>
                </c:pt>
                <c:pt idx="42093">
                  <c:v>6.3940899999999995E-2</c:v>
                </c:pt>
                <c:pt idx="42094">
                  <c:v>6.3373499999999999E-2</c:v>
                </c:pt>
                <c:pt idx="42095">
                  <c:v>6.2763299999999994E-2</c:v>
                </c:pt>
                <c:pt idx="42096">
                  <c:v>6.2111699999999999E-2</c:v>
                </c:pt>
                <c:pt idx="42097">
                  <c:v>6.1420099999999998E-2</c:v>
                </c:pt>
                <c:pt idx="42098">
                  <c:v>6.0690000000000001E-2</c:v>
                </c:pt>
                <c:pt idx="42099">
                  <c:v>5.9922799999999998E-2</c:v>
                </c:pt>
                <c:pt idx="42100">
                  <c:v>5.9119900000000003E-2</c:v>
                </c:pt>
                <c:pt idx="42101">
                  <c:v>5.82827E-2</c:v>
                </c:pt>
                <c:pt idx="42102">
                  <c:v>5.7412900000000003E-2</c:v>
                </c:pt>
                <c:pt idx="42103">
                  <c:v>5.6511699999999998E-2</c:v>
                </c:pt>
                <c:pt idx="42104">
                  <c:v>5.5580699999999997E-2</c:v>
                </c:pt>
                <c:pt idx="42105">
                  <c:v>5.4621299999999998E-2</c:v>
                </c:pt>
                <c:pt idx="42106">
                  <c:v>5.3635000000000002E-2</c:v>
                </c:pt>
                <c:pt idx="42107">
                  <c:v>5.2623299999999998E-2</c:v>
                </c:pt>
                <c:pt idx="42108">
                  <c:v>5.1587399999999999E-2</c:v>
                </c:pt>
                <c:pt idx="42109">
                  <c:v>5.0528900000000002E-2</c:v>
                </c:pt>
                <c:pt idx="42110">
                  <c:v>4.9449199999999999E-2</c:v>
                </c:pt>
                <c:pt idx="42111">
                  <c:v>4.8349700000000002E-2</c:v>
                </c:pt>
                <c:pt idx="42112">
                  <c:v>4.7231700000000001E-2</c:v>
                </c:pt>
                <c:pt idx="42113">
                  <c:v>4.6096499999999999E-2</c:v>
                </c:pt>
                <c:pt idx="42114">
                  <c:v>4.4945600000000002E-2</c:v>
                </c:pt>
                <c:pt idx="42115">
                  <c:v>4.3780199999999998E-2</c:v>
                </c:pt>
                <c:pt idx="42116">
                  <c:v>4.26015E-2</c:v>
                </c:pt>
                <c:pt idx="42117">
                  <c:v>4.14109E-2</c:v>
                </c:pt>
                <c:pt idx="42118">
                  <c:v>4.0209599999999998E-2</c:v>
                </c:pt>
                <c:pt idx="42119">
                  <c:v>3.8998699999999997E-2</c:v>
                </c:pt>
                <c:pt idx="42120">
                  <c:v>3.7779399999999998E-2</c:v>
                </c:pt>
                <c:pt idx="42121">
                  <c:v>3.6552899999999999E-2</c:v>
                </c:pt>
                <c:pt idx="42122">
                  <c:v>3.5320299999999999E-2</c:v>
                </c:pt>
                <c:pt idx="42123">
                  <c:v>3.4082500000000002E-2</c:v>
                </c:pt>
                <c:pt idx="42124">
                  <c:v>3.28407E-2</c:v>
                </c:pt>
                <c:pt idx="42125">
                  <c:v>3.15958E-2</c:v>
                </c:pt>
                <c:pt idx="42126">
                  <c:v>3.0348799999999999E-2</c:v>
                </c:pt>
                <c:pt idx="42127">
                  <c:v>2.9100600000000001E-2</c:v>
                </c:pt>
                <c:pt idx="42128">
                  <c:v>2.7852100000000001E-2</c:v>
                </c:pt>
                <c:pt idx="42129">
                  <c:v>2.6604099999999999E-2</c:v>
                </c:pt>
                <c:pt idx="42130">
                  <c:v>2.5357399999999999E-2</c:v>
                </c:pt>
                <c:pt idx="42131">
                  <c:v>2.41129E-2</c:v>
                </c:pt>
                <c:pt idx="42132">
                  <c:v>2.2871200000000001E-2</c:v>
                </c:pt>
                <c:pt idx="42133">
                  <c:v>2.1632999999999999E-2</c:v>
                </c:pt>
                <c:pt idx="42134">
                  <c:v>2.0398900000000001E-2</c:v>
                </c:pt>
                <c:pt idx="42135">
                  <c:v>1.9169700000000001E-2</c:v>
                </c:pt>
                <c:pt idx="42136">
                  <c:v>1.7945800000000001E-2</c:v>
                </c:pt>
                <c:pt idx="42137">
                  <c:v>1.6727800000000001E-2</c:v>
                </c:pt>
                <c:pt idx="42138">
                  <c:v>1.5516200000000001E-2</c:v>
                </c:pt>
                <c:pt idx="42139">
                  <c:v>1.43115E-2</c:v>
                </c:pt>
                <c:pt idx="42140">
                  <c:v>1.3114000000000001E-2</c:v>
                </c:pt>
                <c:pt idx="42141">
                  <c:v>1.1924199999999999E-2</c:v>
                </c:pt>
                <c:pt idx="42142">
                  <c:v>1.07425E-2</c:v>
                </c:pt>
                <c:pt idx="42143" formatCode="0.00E+00">
                  <c:v>9.5691200000000004E-3</c:v>
                </c:pt>
                <c:pt idx="42144" formatCode="0.00E+00">
                  <c:v>8.4043899999999994E-3</c:v>
                </c:pt>
                <c:pt idx="42145" formatCode="0.00E+00">
                  <c:v>7.2485700000000002E-3</c:v>
                </c:pt>
                <c:pt idx="42146" formatCode="0.00E+00">
                  <c:v>6.1018799999999996E-3</c:v>
                </c:pt>
                <c:pt idx="42147" formatCode="0.00E+00">
                  <c:v>4.96453E-3</c:v>
                </c:pt>
                <c:pt idx="42148" formatCode="0.00E+00">
                  <c:v>3.8366799999999999E-3</c:v>
                </c:pt>
                <c:pt idx="42149" formatCode="0.00E+00">
                  <c:v>2.7184700000000002E-3</c:v>
                </c:pt>
                <c:pt idx="42150" formatCode="0.00E+00">
                  <c:v>1.6100299999999999E-3</c:v>
                </c:pt>
                <c:pt idx="42151" formatCode="0.00E+00">
                  <c:v>5.1145100000000001E-4</c:v>
                </c:pt>
                <c:pt idx="42152" formatCode="0.00E+00">
                  <c:v>-5.7720799999999995E-4</c:v>
                </c:pt>
                <c:pt idx="42153" formatCode="0.00E+00">
                  <c:v>-1.6559000000000001E-3</c:v>
                </c:pt>
                <c:pt idx="42154" formatCode="0.00E+00">
                  <c:v>-2.7245899999999998E-3</c:v>
                </c:pt>
                <c:pt idx="42155" formatCode="0.00E+00">
                  <c:v>-3.78327E-3</c:v>
                </c:pt>
                <c:pt idx="42156" formatCode="0.00E+00">
                  <c:v>-4.8319599999999997E-3</c:v>
                </c:pt>
                <c:pt idx="42157" formatCode="0.00E+00">
                  <c:v>-5.8706699999999997E-3</c:v>
                </c:pt>
                <c:pt idx="42158" formatCode="0.00E+00">
                  <c:v>-6.8994499999999997E-3</c:v>
                </c:pt>
                <c:pt idx="42159" formatCode="0.00E+00">
                  <c:v>-7.9183499999999993E-3</c:v>
                </c:pt>
                <c:pt idx="42160" formatCode="0.00E+00">
                  <c:v>-8.92744E-3</c:v>
                </c:pt>
                <c:pt idx="42161" formatCode="0.00E+00">
                  <c:v>-9.9267699999999997E-3</c:v>
                </c:pt>
                <c:pt idx="42162">
                  <c:v>-1.09164E-2</c:v>
                </c:pt>
                <c:pt idx="42163">
                  <c:v>-1.1896500000000001E-2</c:v>
                </c:pt>
                <c:pt idx="42164">
                  <c:v>-1.2867099999999999E-2</c:v>
                </c:pt>
                <c:pt idx="42165">
                  <c:v>-1.38283E-2</c:v>
                </c:pt>
                <c:pt idx="42166">
                  <c:v>-1.47802E-2</c:v>
                </c:pt>
                <c:pt idx="42167">
                  <c:v>-1.5722900000000001E-2</c:v>
                </c:pt>
                <c:pt idx="42168">
                  <c:v>-1.6656500000000001E-2</c:v>
                </c:pt>
                <c:pt idx="42169">
                  <c:v>-1.7580999999999999E-2</c:v>
                </c:pt>
                <c:pt idx="42170">
                  <c:v>-1.8496599999999998E-2</c:v>
                </c:pt>
                <c:pt idx="42171">
                  <c:v>-1.9403299999999998E-2</c:v>
                </c:pt>
                <c:pt idx="42172">
                  <c:v>-2.0301300000000001E-2</c:v>
                </c:pt>
                <c:pt idx="42173">
                  <c:v>-2.1190400000000002E-2</c:v>
                </c:pt>
                <c:pt idx="42174">
                  <c:v>-2.2070900000000001E-2</c:v>
                </c:pt>
                <c:pt idx="42175">
                  <c:v>-2.29427E-2</c:v>
                </c:pt>
                <c:pt idx="42176">
                  <c:v>-2.3805900000000001E-2</c:v>
                </c:pt>
                <c:pt idx="42177">
                  <c:v>-2.4660499999999998E-2</c:v>
                </c:pt>
                <c:pt idx="42178">
                  <c:v>-2.5506399999999999E-2</c:v>
                </c:pt>
                <c:pt idx="42179">
                  <c:v>-2.6343599999999998E-2</c:v>
                </c:pt>
                <c:pt idx="42180">
                  <c:v>-2.7172200000000001E-2</c:v>
                </c:pt>
                <c:pt idx="42181">
                  <c:v>-2.79919E-2</c:v>
                </c:pt>
                <c:pt idx="42182">
                  <c:v>-2.8802899999999999E-2</c:v>
                </c:pt>
                <c:pt idx="42183">
                  <c:v>-2.9604800000000001E-2</c:v>
                </c:pt>
                <c:pt idx="42184">
                  <c:v>-3.03977E-2</c:v>
                </c:pt>
                <c:pt idx="42185">
                  <c:v>-3.1181400000000001E-2</c:v>
                </c:pt>
                <c:pt idx="42186">
                  <c:v>-3.1955600000000001E-2</c:v>
                </c:pt>
                <c:pt idx="42187">
                  <c:v>-3.2720300000000001E-2</c:v>
                </c:pt>
                <c:pt idx="42188">
                  <c:v>-3.3475199999999997E-2</c:v>
                </c:pt>
                <c:pt idx="42189">
                  <c:v>-3.422E-2</c:v>
                </c:pt>
                <c:pt idx="42190">
                  <c:v>-3.4954499999999999E-2</c:v>
                </c:pt>
                <c:pt idx="42191">
                  <c:v>-3.5678399999999999E-2</c:v>
                </c:pt>
                <c:pt idx="42192">
                  <c:v>-3.6391399999999997E-2</c:v>
                </c:pt>
                <c:pt idx="42193">
                  <c:v>-3.7093099999999997E-2</c:v>
                </c:pt>
                <c:pt idx="42194">
                  <c:v>-3.77831E-2</c:v>
                </c:pt>
                <c:pt idx="42195">
                  <c:v>-3.8461099999999998E-2</c:v>
                </c:pt>
                <c:pt idx="42196">
                  <c:v>-3.91267E-2</c:v>
                </c:pt>
                <c:pt idx="42197">
                  <c:v>-3.9779399999999999E-2</c:v>
                </c:pt>
                <c:pt idx="42198">
                  <c:v>-4.0418700000000002E-2</c:v>
                </c:pt>
                <c:pt idx="42199">
                  <c:v>-4.1044200000000003E-2</c:v>
                </c:pt>
                <c:pt idx="42200">
                  <c:v>-4.1655299999999999E-2</c:v>
                </c:pt>
                <c:pt idx="42201">
                  <c:v>-4.2251499999999997E-2</c:v>
                </c:pt>
                <c:pt idx="42202">
                  <c:v>-4.2832299999999997E-2</c:v>
                </c:pt>
                <c:pt idx="42203">
                  <c:v>-4.3396999999999998E-2</c:v>
                </c:pt>
                <c:pt idx="42204">
                  <c:v>-4.3945100000000001E-2</c:v>
                </c:pt>
                <c:pt idx="42205">
                  <c:v>-4.4475899999999999E-2</c:v>
                </c:pt>
                <c:pt idx="42206">
                  <c:v>-4.4988800000000002E-2</c:v>
                </c:pt>
                <c:pt idx="42207">
                  <c:v>-4.5483200000000001E-2</c:v>
                </c:pt>
                <c:pt idx="42208">
                  <c:v>-4.5958300000000001E-2</c:v>
                </c:pt>
                <c:pt idx="42209">
                  <c:v>-4.6413599999999999E-2</c:v>
                </c:pt>
                <c:pt idx="42210">
                  <c:v>-4.68482E-2</c:v>
                </c:pt>
                <c:pt idx="42211">
                  <c:v>-4.7261499999999998E-2</c:v>
                </c:pt>
                <c:pt idx="42212">
                  <c:v>-4.7652699999999999E-2</c:v>
                </c:pt>
                <c:pt idx="42213">
                  <c:v>-4.8021099999999997E-2</c:v>
                </c:pt>
                <c:pt idx="42214">
                  <c:v>-4.8365999999999999E-2</c:v>
                </c:pt>
                <c:pt idx="42215">
                  <c:v>-4.8686599999999997E-2</c:v>
                </c:pt>
                <c:pt idx="42216">
                  <c:v>-4.8982199999999997E-2</c:v>
                </c:pt>
                <c:pt idx="42217">
                  <c:v>-4.9251999999999997E-2</c:v>
                </c:pt>
                <c:pt idx="42218">
                  <c:v>-4.9495299999999999E-2</c:v>
                </c:pt>
                <c:pt idx="42219">
                  <c:v>-4.9711199999999997E-2</c:v>
                </c:pt>
                <c:pt idx="42220">
                  <c:v>-4.9899100000000002E-2</c:v>
                </c:pt>
                <c:pt idx="42221">
                  <c:v>-5.0058199999999997E-2</c:v>
                </c:pt>
                <c:pt idx="42222">
                  <c:v>-5.0187700000000002E-2</c:v>
                </c:pt>
                <c:pt idx="42223">
                  <c:v>-5.0286900000000002E-2</c:v>
                </c:pt>
                <c:pt idx="42224">
                  <c:v>-5.0354999999999997E-2</c:v>
                </c:pt>
                <c:pt idx="42225">
                  <c:v>-5.0391400000000003E-2</c:v>
                </c:pt>
                <c:pt idx="42226">
                  <c:v>-5.03954E-2</c:v>
                </c:pt>
                <c:pt idx="42227">
                  <c:v>-5.0366300000000003E-2</c:v>
                </c:pt>
                <c:pt idx="42228">
                  <c:v>-5.0303300000000002E-2</c:v>
                </c:pt>
                <c:pt idx="42229">
                  <c:v>-5.0205899999999998E-2</c:v>
                </c:pt>
                <c:pt idx="42230">
                  <c:v>-5.0073300000000001E-2</c:v>
                </c:pt>
                <c:pt idx="42231">
                  <c:v>-4.9905100000000001E-2</c:v>
                </c:pt>
                <c:pt idx="42232">
                  <c:v>-4.9700599999999998E-2</c:v>
                </c:pt>
                <c:pt idx="42233">
                  <c:v>-4.9459299999999998E-2</c:v>
                </c:pt>
                <c:pt idx="42234">
                  <c:v>-4.9180500000000002E-2</c:v>
                </c:pt>
                <c:pt idx="42235">
                  <c:v>-4.8863999999999998E-2</c:v>
                </c:pt>
                <c:pt idx="42236">
                  <c:v>-4.8509099999999999E-2</c:v>
                </c:pt>
                <c:pt idx="42237">
                  <c:v>-4.8115400000000003E-2</c:v>
                </c:pt>
                <c:pt idx="42238">
                  <c:v>-4.7682599999999999E-2</c:v>
                </c:pt>
                <c:pt idx="42239">
                  <c:v>-4.7210200000000001E-2</c:v>
                </c:pt>
                <c:pt idx="42240">
                  <c:v>-4.6698099999999999E-2</c:v>
                </c:pt>
                <c:pt idx="42241">
                  <c:v>-4.6145800000000001E-2</c:v>
                </c:pt>
                <c:pt idx="42242">
                  <c:v>-4.5553200000000002E-2</c:v>
                </c:pt>
                <c:pt idx="42243">
                  <c:v>-4.4920099999999998E-2</c:v>
                </c:pt>
                <c:pt idx="42244">
                  <c:v>-4.4246300000000002E-2</c:v>
                </c:pt>
                <c:pt idx="42245">
                  <c:v>-4.3531800000000002E-2</c:v>
                </c:pt>
                <c:pt idx="42246">
                  <c:v>-4.2776399999999999E-2</c:v>
                </c:pt>
                <c:pt idx="42247">
                  <c:v>-4.1980099999999999E-2</c:v>
                </c:pt>
                <c:pt idx="42248">
                  <c:v>-4.1143100000000002E-2</c:v>
                </c:pt>
                <c:pt idx="42249">
                  <c:v>-4.02654E-2</c:v>
                </c:pt>
                <c:pt idx="42250">
                  <c:v>-3.9347199999999999E-2</c:v>
                </c:pt>
                <c:pt idx="42251">
                  <c:v>-3.8388699999999998E-2</c:v>
                </c:pt>
                <c:pt idx="42252">
                  <c:v>-3.7390100000000003E-2</c:v>
                </c:pt>
                <c:pt idx="42253">
                  <c:v>-3.6351799999999997E-2</c:v>
                </c:pt>
                <c:pt idx="42254">
                  <c:v>-3.5274E-2</c:v>
                </c:pt>
                <c:pt idx="42255">
                  <c:v>-3.4157399999999997E-2</c:v>
                </c:pt>
                <c:pt idx="42256">
                  <c:v>-3.3002200000000002E-2</c:v>
                </c:pt>
                <c:pt idx="42257">
                  <c:v>-3.18091E-2</c:v>
                </c:pt>
                <c:pt idx="42258">
                  <c:v>-3.0578600000000001E-2</c:v>
                </c:pt>
                <c:pt idx="42259">
                  <c:v>-2.9311500000000001E-2</c:v>
                </c:pt>
                <c:pt idx="42260">
                  <c:v>-2.8008399999999999E-2</c:v>
                </c:pt>
                <c:pt idx="42261">
                  <c:v>-2.6669999999999999E-2</c:v>
                </c:pt>
                <c:pt idx="42262">
                  <c:v>-2.5297300000000002E-2</c:v>
                </c:pt>
                <c:pt idx="42263">
                  <c:v>-2.3891099999999998E-2</c:v>
                </c:pt>
                <c:pt idx="42264">
                  <c:v>-2.2452199999999999E-2</c:v>
                </c:pt>
                <c:pt idx="42265">
                  <c:v>-2.0981799999999998E-2</c:v>
                </c:pt>
                <c:pt idx="42266">
                  <c:v>-1.94808E-2</c:v>
                </c:pt>
                <c:pt idx="42267">
                  <c:v>-1.7950399999999998E-2</c:v>
                </c:pt>
                <c:pt idx="42268">
                  <c:v>-1.6391699999999999E-2</c:v>
                </c:pt>
                <c:pt idx="42269">
                  <c:v>-1.48059E-2</c:v>
                </c:pt>
                <c:pt idx="42270">
                  <c:v>-1.3194300000000001E-2</c:v>
                </c:pt>
                <c:pt idx="42271">
                  <c:v>-1.1558199999999999E-2</c:v>
                </c:pt>
                <c:pt idx="42272" formatCode="0.00E+00">
                  <c:v>-9.8989999999999998E-3</c:v>
                </c:pt>
                <c:pt idx="42273" formatCode="0.00E+00">
                  <c:v>-8.2180099999999996E-3</c:v>
                </c:pt>
                <c:pt idx="42274" formatCode="0.00E+00">
                  <c:v>-6.51675E-3</c:v>
                </c:pt>
                <c:pt idx="42275" formatCode="0.00E+00">
                  <c:v>-4.7967000000000001E-3</c:v>
                </c:pt>
                <c:pt idx="42276" formatCode="0.00E+00">
                  <c:v>-3.0594200000000002E-3</c:v>
                </c:pt>
                <c:pt idx="42277" formatCode="0.00E+00">
                  <c:v>-1.3064999999999999E-3</c:v>
                </c:pt>
                <c:pt idx="42278" formatCode="0.00E+00">
                  <c:v>4.6043800000000003E-4</c:v>
                </c:pt>
                <c:pt idx="42279" formatCode="0.00E+00">
                  <c:v>2.2397200000000002E-3</c:v>
                </c:pt>
                <c:pt idx="42280" formatCode="0.00E+00">
                  <c:v>4.0296500000000001E-3</c:v>
                </c:pt>
                <c:pt idx="42281" formatCode="0.00E+00">
                  <c:v>5.8284699999999997E-3</c:v>
                </c:pt>
                <c:pt idx="42282" formatCode="0.00E+00">
                  <c:v>7.6344300000000002E-3</c:v>
                </c:pt>
                <c:pt idx="42283" formatCode="0.00E+00">
                  <c:v>9.4456999999999996E-3</c:v>
                </c:pt>
                <c:pt idx="42284">
                  <c:v>1.12605E-2</c:v>
                </c:pt>
                <c:pt idx="42285">
                  <c:v>1.3076900000000001E-2</c:v>
                </c:pt>
                <c:pt idx="42286">
                  <c:v>1.4893E-2</c:v>
                </c:pt>
                <c:pt idx="42287">
                  <c:v>1.6707E-2</c:v>
                </c:pt>
                <c:pt idx="42288">
                  <c:v>1.8516899999999999E-2</c:v>
                </c:pt>
                <c:pt idx="42289">
                  <c:v>2.03208E-2</c:v>
                </c:pt>
                <c:pt idx="42290">
                  <c:v>2.21167E-2</c:v>
                </c:pt>
                <c:pt idx="42291">
                  <c:v>2.3902699999999999E-2</c:v>
                </c:pt>
                <c:pt idx="42292">
                  <c:v>2.56768E-2</c:v>
                </c:pt>
                <c:pt idx="42293">
                  <c:v>2.7437E-2</c:v>
                </c:pt>
                <c:pt idx="42294">
                  <c:v>2.91813E-2</c:v>
                </c:pt>
                <c:pt idx="42295">
                  <c:v>3.09077E-2</c:v>
                </c:pt>
                <c:pt idx="42296">
                  <c:v>3.2614299999999999E-2</c:v>
                </c:pt>
                <c:pt idx="42297">
                  <c:v>3.4299099999999999E-2</c:v>
                </c:pt>
                <c:pt idx="42298">
                  <c:v>3.5960100000000002E-2</c:v>
                </c:pt>
                <c:pt idx="42299">
                  <c:v>3.7595299999999998E-2</c:v>
                </c:pt>
                <c:pt idx="42300">
                  <c:v>3.9202899999999999E-2</c:v>
                </c:pt>
                <c:pt idx="42301">
                  <c:v>4.0780799999999999E-2</c:v>
                </c:pt>
                <c:pt idx="42302">
                  <c:v>4.2327299999999998E-2</c:v>
                </c:pt>
                <c:pt idx="42303">
                  <c:v>4.3840299999999999E-2</c:v>
                </c:pt>
                <c:pt idx="42304">
                  <c:v>4.5317999999999997E-2</c:v>
                </c:pt>
                <c:pt idx="42305">
                  <c:v>4.67587E-2</c:v>
                </c:pt>
                <c:pt idx="42306">
                  <c:v>4.8160399999999999E-2</c:v>
                </c:pt>
                <c:pt idx="42307">
                  <c:v>4.9521500000000003E-2</c:v>
                </c:pt>
                <c:pt idx="42308">
                  <c:v>5.0840200000000002E-2</c:v>
                </c:pt>
                <c:pt idx="42309">
                  <c:v>5.21147E-2</c:v>
                </c:pt>
                <c:pt idx="42310">
                  <c:v>5.3343500000000002E-2</c:v>
                </c:pt>
                <c:pt idx="42311">
                  <c:v>5.4524999999999997E-2</c:v>
                </c:pt>
                <c:pt idx="42312">
                  <c:v>5.5657600000000002E-2</c:v>
                </c:pt>
                <c:pt idx="42313">
                  <c:v>5.6739699999999997E-2</c:v>
                </c:pt>
                <c:pt idx="42314">
                  <c:v>5.7769899999999999E-2</c:v>
                </c:pt>
                <c:pt idx="42315">
                  <c:v>5.8746800000000002E-2</c:v>
                </c:pt>
                <c:pt idx="42316">
                  <c:v>5.9669100000000003E-2</c:v>
                </c:pt>
                <c:pt idx="42317">
                  <c:v>6.0535499999999999E-2</c:v>
                </c:pt>
                <c:pt idx="42318">
                  <c:v>6.1344700000000002E-2</c:v>
                </c:pt>
                <c:pt idx="42319">
                  <c:v>6.2095699999999997E-2</c:v>
                </c:pt>
                <c:pt idx="42320">
                  <c:v>6.2787300000000004E-2</c:v>
                </c:pt>
                <c:pt idx="42321">
                  <c:v>6.3418500000000003E-2</c:v>
                </c:pt>
                <c:pt idx="42322">
                  <c:v>6.3988400000000001E-2</c:v>
                </c:pt>
                <c:pt idx="42323">
                  <c:v>6.4495899999999995E-2</c:v>
                </c:pt>
                <c:pt idx="42324">
                  <c:v>6.4940300000000006E-2</c:v>
                </c:pt>
                <c:pt idx="42325">
                  <c:v>6.5320699999999995E-2</c:v>
                </c:pt>
                <c:pt idx="42326">
                  <c:v>6.5636399999999998E-2</c:v>
                </c:pt>
                <c:pt idx="42327">
                  <c:v>6.5886899999999998E-2</c:v>
                </c:pt>
                <c:pt idx="42328">
                  <c:v>6.6071500000000005E-2</c:v>
                </c:pt>
                <c:pt idx="42329">
                  <c:v>6.6189899999999996E-2</c:v>
                </c:pt>
                <c:pt idx="42330">
                  <c:v>6.6241599999999998E-2</c:v>
                </c:pt>
                <c:pt idx="42331">
                  <c:v>6.6226300000000002E-2</c:v>
                </c:pt>
                <c:pt idx="42332">
                  <c:v>6.6143800000000003E-2</c:v>
                </c:pt>
                <c:pt idx="42333">
                  <c:v>6.5993999999999997E-2</c:v>
                </c:pt>
                <c:pt idx="42334">
                  <c:v>6.5776699999999994E-2</c:v>
                </c:pt>
                <c:pt idx="42335">
                  <c:v>6.5492099999999998E-2</c:v>
                </c:pt>
                <c:pt idx="42336">
                  <c:v>6.5140199999999995E-2</c:v>
                </c:pt>
                <c:pt idx="42337">
                  <c:v>6.4721299999999996E-2</c:v>
                </c:pt>
                <c:pt idx="42338">
                  <c:v>6.4235500000000001E-2</c:v>
                </c:pt>
                <c:pt idx="42339">
                  <c:v>6.3683299999999998E-2</c:v>
                </c:pt>
                <c:pt idx="42340">
                  <c:v>6.3064999999999996E-2</c:v>
                </c:pt>
                <c:pt idx="42341">
                  <c:v>6.2381399999999997E-2</c:v>
                </c:pt>
                <c:pt idx="42342">
                  <c:v>6.1633E-2</c:v>
                </c:pt>
                <c:pt idx="42343">
                  <c:v>6.0820399999999997E-2</c:v>
                </c:pt>
                <c:pt idx="42344">
                  <c:v>5.9944499999999998E-2</c:v>
                </c:pt>
                <c:pt idx="42345">
                  <c:v>5.9006000000000003E-2</c:v>
                </c:pt>
                <c:pt idx="42346">
                  <c:v>5.8006000000000002E-2</c:v>
                </c:pt>
                <c:pt idx="42347">
                  <c:v>5.69454E-2</c:v>
                </c:pt>
                <c:pt idx="42348">
                  <c:v>5.5825399999999997E-2</c:v>
                </c:pt>
                <c:pt idx="42349">
                  <c:v>5.46472E-2</c:v>
                </c:pt>
                <c:pt idx="42350">
                  <c:v>5.3411899999999998E-2</c:v>
                </c:pt>
                <c:pt idx="42351">
                  <c:v>5.2121000000000001E-2</c:v>
                </c:pt>
                <c:pt idx="42352">
                  <c:v>5.07757E-2</c:v>
                </c:pt>
                <c:pt idx="42353">
                  <c:v>4.9377499999999998E-2</c:v>
                </c:pt>
                <c:pt idx="42354">
                  <c:v>4.7927999999999998E-2</c:v>
                </c:pt>
                <c:pt idx="42355">
                  <c:v>4.6428799999999999E-2</c:v>
                </c:pt>
                <c:pt idx="42356">
                  <c:v>4.4881499999999998E-2</c:v>
                </c:pt>
                <c:pt idx="42357">
                  <c:v>4.3287699999999998E-2</c:v>
                </c:pt>
                <c:pt idx="42358">
                  <c:v>4.1649499999999999E-2</c:v>
                </c:pt>
                <c:pt idx="42359">
                  <c:v>3.9968400000000001E-2</c:v>
                </c:pt>
                <c:pt idx="42360">
                  <c:v>3.8246599999999999E-2</c:v>
                </c:pt>
                <c:pt idx="42361">
                  <c:v>3.6485700000000003E-2</c:v>
                </c:pt>
                <c:pt idx="42362">
                  <c:v>3.4687999999999997E-2</c:v>
                </c:pt>
                <c:pt idx="42363">
                  <c:v>3.28554E-2</c:v>
                </c:pt>
                <c:pt idx="42364">
                  <c:v>3.09901E-2</c:v>
                </c:pt>
                <c:pt idx="42365">
                  <c:v>2.9093999999999998E-2</c:v>
                </c:pt>
                <c:pt idx="42366">
                  <c:v>2.7169100000000002E-2</c:v>
                </c:pt>
                <c:pt idx="42367">
                  <c:v>2.52176E-2</c:v>
                </c:pt>
                <c:pt idx="42368">
                  <c:v>2.3241999999999999E-2</c:v>
                </c:pt>
                <c:pt idx="42369">
                  <c:v>2.1244900000000001E-2</c:v>
                </c:pt>
                <c:pt idx="42370">
                  <c:v>1.9228700000000001E-2</c:v>
                </c:pt>
                <c:pt idx="42371">
                  <c:v>1.7195499999999999E-2</c:v>
                </c:pt>
                <c:pt idx="42372">
                  <c:v>1.5147600000000001E-2</c:v>
                </c:pt>
                <c:pt idx="42373">
                  <c:v>1.30875E-2</c:v>
                </c:pt>
                <c:pt idx="42374">
                  <c:v>1.10174E-2</c:v>
                </c:pt>
                <c:pt idx="42375" formatCode="0.00E+00">
                  <c:v>8.9397000000000001E-3</c:v>
                </c:pt>
                <c:pt idx="42376" formatCode="0.00E+00">
                  <c:v>6.8566499999999997E-3</c:v>
                </c:pt>
                <c:pt idx="42377" formatCode="0.00E+00">
                  <c:v>4.7706500000000004E-3</c:v>
                </c:pt>
                <c:pt idx="42378" formatCode="0.00E+00">
                  <c:v>2.6840100000000001E-3</c:v>
                </c:pt>
                <c:pt idx="42379" formatCode="0.00E+00">
                  <c:v>5.9902000000000002E-4</c:v>
                </c:pt>
                <c:pt idx="42380" formatCode="0.00E+00">
                  <c:v>-1.48204E-3</c:v>
                </c:pt>
                <c:pt idx="42381" formatCode="0.00E+00">
                  <c:v>-3.5569E-3</c:v>
                </c:pt>
                <c:pt idx="42382" formatCode="0.00E+00">
                  <c:v>-5.6232599999999997E-3</c:v>
                </c:pt>
                <c:pt idx="42383" formatCode="0.00E+00">
                  <c:v>-7.6788000000000004E-3</c:v>
                </c:pt>
                <c:pt idx="42384" formatCode="0.00E+00">
                  <c:v>-9.7212800000000005E-3</c:v>
                </c:pt>
                <c:pt idx="42385">
                  <c:v>-1.1748400000000001E-2</c:v>
                </c:pt>
                <c:pt idx="42386">
                  <c:v>-1.3757999999999999E-2</c:v>
                </c:pt>
                <c:pt idx="42387">
                  <c:v>-1.57476E-2</c:v>
                </c:pt>
                <c:pt idx="42388">
                  <c:v>-1.7715000000000002E-2</c:v>
                </c:pt>
                <c:pt idx="42389">
                  <c:v>-1.9657899999999999E-2</c:v>
                </c:pt>
                <c:pt idx="42390">
                  <c:v>-2.15745E-2</c:v>
                </c:pt>
                <c:pt idx="42391">
                  <c:v>-2.3462799999999999E-2</c:v>
                </c:pt>
                <c:pt idx="42392">
                  <c:v>-2.5320800000000001E-2</c:v>
                </c:pt>
                <c:pt idx="42393">
                  <c:v>-2.7146799999999999E-2</c:v>
                </c:pt>
                <c:pt idx="42394">
                  <c:v>-2.8938599999999998E-2</c:v>
                </c:pt>
                <c:pt idx="42395">
                  <c:v>-3.06944E-2</c:v>
                </c:pt>
                <c:pt idx="42396">
                  <c:v>-3.2412000000000003E-2</c:v>
                </c:pt>
                <c:pt idx="42397">
                  <c:v>-3.4089399999999999E-2</c:v>
                </c:pt>
                <c:pt idx="42398">
                  <c:v>-3.5724699999999998E-2</c:v>
                </c:pt>
                <c:pt idx="42399">
                  <c:v>-3.7316599999999998E-2</c:v>
                </c:pt>
                <c:pt idx="42400">
                  <c:v>-3.8863500000000002E-2</c:v>
                </c:pt>
                <c:pt idx="42401">
                  <c:v>-4.03641E-2</c:v>
                </c:pt>
                <c:pt idx="42402">
                  <c:v>-4.1816699999999998E-2</c:v>
                </c:pt>
                <c:pt idx="42403">
                  <c:v>-4.3219899999999999E-2</c:v>
                </c:pt>
                <c:pt idx="42404">
                  <c:v>-4.4572399999999998E-2</c:v>
                </c:pt>
                <c:pt idx="42405">
                  <c:v>-4.5873200000000003E-2</c:v>
                </c:pt>
                <c:pt idx="42406">
                  <c:v>-4.7121099999999999E-2</c:v>
                </c:pt>
                <c:pt idx="42407">
                  <c:v>-4.8314999999999997E-2</c:v>
                </c:pt>
                <c:pt idx="42408">
                  <c:v>-4.9453700000000003E-2</c:v>
                </c:pt>
                <c:pt idx="42409">
                  <c:v>-5.05361E-2</c:v>
                </c:pt>
                <c:pt idx="42410">
                  <c:v>-5.1561500000000003E-2</c:v>
                </c:pt>
                <c:pt idx="42411">
                  <c:v>-5.25288E-2</c:v>
                </c:pt>
                <c:pt idx="42412">
                  <c:v>-5.34373E-2</c:v>
                </c:pt>
                <c:pt idx="42413">
                  <c:v>-5.4286099999999997E-2</c:v>
                </c:pt>
                <c:pt idx="42414">
                  <c:v>-5.50748E-2</c:v>
                </c:pt>
                <c:pt idx="42415">
                  <c:v>-5.58033E-2</c:v>
                </c:pt>
                <c:pt idx="42416">
                  <c:v>-5.6471500000000001E-2</c:v>
                </c:pt>
                <c:pt idx="42417">
                  <c:v>-5.7078799999999999E-2</c:v>
                </c:pt>
                <c:pt idx="42418">
                  <c:v>-5.7624700000000001E-2</c:v>
                </c:pt>
                <c:pt idx="42419">
                  <c:v>-5.8108600000000003E-2</c:v>
                </c:pt>
                <c:pt idx="42420">
                  <c:v>-5.8530499999999999E-2</c:v>
                </c:pt>
                <c:pt idx="42421">
                  <c:v>-5.8890600000000001E-2</c:v>
                </c:pt>
                <c:pt idx="42422">
                  <c:v>-5.9188999999999999E-2</c:v>
                </c:pt>
                <c:pt idx="42423">
                  <c:v>-5.9425699999999998E-2</c:v>
                </c:pt>
                <c:pt idx="42424">
                  <c:v>-5.9600899999999998E-2</c:v>
                </c:pt>
                <c:pt idx="42425">
                  <c:v>-5.9715299999999999E-2</c:v>
                </c:pt>
                <c:pt idx="42426">
                  <c:v>-5.9769200000000001E-2</c:v>
                </c:pt>
                <c:pt idx="42427">
                  <c:v>-5.9763400000000001E-2</c:v>
                </c:pt>
                <c:pt idx="42428">
                  <c:v>-5.96987E-2</c:v>
                </c:pt>
                <c:pt idx="42429">
                  <c:v>-5.9575900000000001E-2</c:v>
                </c:pt>
                <c:pt idx="42430">
                  <c:v>-5.93956E-2</c:v>
                </c:pt>
                <c:pt idx="42431">
                  <c:v>-5.91584E-2</c:v>
                </c:pt>
                <c:pt idx="42432">
                  <c:v>-5.8865000000000001E-2</c:v>
                </c:pt>
                <c:pt idx="42433">
                  <c:v>-5.8516499999999999E-2</c:v>
                </c:pt>
                <c:pt idx="42434">
                  <c:v>-5.8113900000000003E-2</c:v>
                </c:pt>
                <c:pt idx="42435">
                  <c:v>-5.76582E-2</c:v>
                </c:pt>
                <c:pt idx="42436">
                  <c:v>-5.7150300000000001E-2</c:v>
                </c:pt>
                <c:pt idx="42437">
                  <c:v>-5.6591099999999998E-2</c:v>
                </c:pt>
                <c:pt idx="42438">
                  <c:v>-5.5981700000000002E-2</c:v>
                </c:pt>
                <c:pt idx="42439">
                  <c:v>-5.5323400000000002E-2</c:v>
                </c:pt>
                <c:pt idx="42440">
                  <c:v>-5.4617899999999997E-2</c:v>
                </c:pt>
                <c:pt idx="42441">
                  <c:v>-5.3866700000000003E-2</c:v>
                </c:pt>
                <c:pt idx="42442">
                  <c:v>-5.3071399999999998E-2</c:v>
                </c:pt>
                <c:pt idx="42443">
                  <c:v>-5.2233399999999999E-2</c:v>
                </c:pt>
                <c:pt idx="42444">
                  <c:v>-5.1354200000000003E-2</c:v>
                </c:pt>
                <c:pt idx="42445">
                  <c:v>-5.0435000000000001E-2</c:v>
                </c:pt>
                <c:pt idx="42446">
                  <c:v>-4.9477300000000002E-2</c:v>
                </c:pt>
                <c:pt idx="42447">
                  <c:v>-4.8482299999999999E-2</c:v>
                </c:pt>
                <c:pt idx="42448">
                  <c:v>-4.7451800000000002E-2</c:v>
                </c:pt>
                <c:pt idx="42449">
                  <c:v>-4.6387400000000002E-2</c:v>
                </c:pt>
                <c:pt idx="42450">
                  <c:v>-4.5290900000000002E-2</c:v>
                </c:pt>
                <c:pt idx="42451">
                  <c:v>-4.4164000000000002E-2</c:v>
                </c:pt>
                <c:pt idx="42452">
                  <c:v>-4.3008499999999998E-2</c:v>
                </c:pt>
                <c:pt idx="42453">
                  <c:v>-4.1826099999999998E-2</c:v>
                </c:pt>
                <c:pt idx="42454">
                  <c:v>-4.0619000000000002E-2</c:v>
                </c:pt>
                <c:pt idx="42455">
                  <c:v>-3.9389E-2</c:v>
                </c:pt>
                <c:pt idx="42456">
                  <c:v>-3.8137999999999998E-2</c:v>
                </c:pt>
                <c:pt idx="42457">
                  <c:v>-3.6868100000000001E-2</c:v>
                </c:pt>
                <c:pt idx="42458">
                  <c:v>-3.5581000000000002E-2</c:v>
                </c:pt>
                <c:pt idx="42459">
                  <c:v>-3.4278700000000002E-2</c:v>
                </c:pt>
                <c:pt idx="42460">
                  <c:v>-3.2962499999999999E-2</c:v>
                </c:pt>
                <c:pt idx="42461">
                  <c:v>-3.1634200000000001E-2</c:v>
                </c:pt>
                <c:pt idx="42462">
                  <c:v>-3.0295300000000001E-2</c:v>
                </c:pt>
                <c:pt idx="42463">
                  <c:v>-2.89476E-2</c:v>
                </c:pt>
                <c:pt idx="42464">
                  <c:v>-2.7592599999999998E-2</c:v>
                </c:pt>
                <c:pt idx="42465">
                  <c:v>-2.6232399999999999E-2</c:v>
                </c:pt>
                <c:pt idx="42466">
                  <c:v>-2.4869100000000002E-2</c:v>
                </c:pt>
                <c:pt idx="42467">
                  <c:v>-2.3504500000000001E-2</c:v>
                </c:pt>
                <c:pt idx="42468">
                  <c:v>-2.2140099999999999E-2</c:v>
                </c:pt>
                <c:pt idx="42469">
                  <c:v>-2.07771E-2</c:v>
                </c:pt>
                <c:pt idx="42470">
                  <c:v>-1.9416900000000001E-2</c:v>
                </c:pt>
                <c:pt idx="42471">
                  <c:v>-1.8061399999999998E-2</c:v>
                </c:pt>
                <c:pt idx="42472">
                  <c:v>-1.67122E-2</c:v>
                </c:pt>
                <c:pt idx="42473">
                  <c:v>-1.5370999999999999E-2</c:v>
                </c:pt>
                <c:pt idx="42474">
                  <c:v>-1.4039299999999999E-2</c:v>
                </c:pt>
                <c:pt idx="42475">
                  <c:v>-1.27189E-2</c:v>
                </c:pt>
                <c:pt idx="42476">
                  <c:v>-1.14112E-2</c:v>
                </c:pt>
                <c:pt idx="42477">
                  <c:v>-1.01178E-2</c:v>
                </c:pt>
                <c:pt idx="42478" formatCode="0.00E+00">
                  <c:v>-8.8403700000000002E-3</c:v>
                </c:pt>
                <c:pt idx="42479" formatCode="0.00E+00">
                  <c:v>-7.5803099999999998E-3</c:v>
                </c:pt>
                <c:pt idx="42480" formatCode="0.00E+00">
                  <c:v>-6.3385300000000002E-3</c:v>
                </c:pt>
                <c:pt idx="42481" formatCode="0.00E+00">
                  <c:v>-5.1158999999999996E-3</c:v>
                </c:pt>
                <c:pt idx="42482" formatCode="0.00E+00">
                  <c:v>-3.9136300000000004E-3</c:v>
                </c:pt>
                <c:pt idx="42483" formatCode="0.00E+00">
                  <c:v>-2.7331E-3</c:v>
                </c:pt>
                <c:pt idx="42484" formatCode="0.00E+00">
                  <c:v>-1.57559E-3</c:v>
                </c:pt>
                <c:pt idx="42485" formatCode="0.00E+00">
                  <c:v>-4.4203500000000002E-4</c:v>
                </c:pt>
                <c:pt idx="42486" formatCode="0.00E+00">
                  <c:v>6.6677200000000005E-4</c:v>
                </c:pt>
                <c:pt idx="42487" formatCode="0.00E+00">
                  <c:v>1.7499799999999999E-3</c:v>
                </c:pt>
                <c:pt idx="42488" formatCode="0.00E+00">
                  <c:v>2.8066800000000002E-3</c:v>
                </c:pt>
                <c:pt idx="42489" formatCode="0.00E+00">
                  <c:v>3.8359800000000001E-3</c:v>
                </c:pt>
                <c:pt idx="42490" formatCode="0.00E+00">
                  <c:v>4.8371100000000004E-3</c:v>
                </c:pt>
                <c:pt idx="42491" formatCode="0.00E+00">
                  <c:v>5.8094599999999998E-3</c:v>
                </c:pt>
                <c:pt idx="42492" formatCode="0.00E+00">
                  <c:v>6.7525600000000003E-3</c:v>
                </c:pt>
                <c:pt idx="42493" formatCode="0.00E+00">
                  <c:v>7.6659900000000001E-3</c:v>
                </c:pt>
                <c:pt idx="42494" formatCode="0.00E+00">
                  <c:v>8.5493400000000008E-3</c:v>
                </c:pt>
                <c:pt idx="42495" formatCode="0.00E+00">
                  <c:v>9.4020700000000002E-3</c:v>
                </c:pt>
                <c:pt idx="42496">
                  <c:v>1.0223400000000001E-2</c:v>
                </c:pt>
                <c:pt idx="42497">
                  <c:v>1.1012600000000001E-2</c:v>
                </c:pt>
                <c:pt idx="42498">
                  <c:v>1.1769399999999999E-2</c:v>
                </c:pt>
                <c:pt idx="42499">
                  <c:v>1.2494099999999999E-2</c:v>
                </c:pt>
                <c:pt idx="42500">
                  <c:v>1.31866E-2</c:v>
                </c:pt>
                <c:pt idx="42501">
                  <c:v>1.3846799999999999E-2</c:v>
                </c:pt>
                <c:pt idx="42502">
                  <c:v>1.44745E-2</c:v>
                </c:pt>
                <c:pt idx="42503">
                  <c:v>1.50695E-2</c:v>
                </c:pt>
                <c:pt idx="42504">
                  <c:v>1.5632099999999999E-2</c:v>
                </c:pt>
                <c:pt idx="42505">
                  <c:v>1.6162599999999999E-2</c:v>
                </c:pt>
                <c:pt idx="42506">
                  <c:v>1.66613E-2</c:v>
                </c:pt>
                <c:pt idx="42507">
                  <c:v>1.7127900000000001E-2</c:v>
                </c:pt>
                <c:pt idx="42508">
                  <c:v>1.7562299999999999E-2</c:v>
                </c:pt>
                <c:pt idx="42509">
                  <c:v>1.79648E-2</c:v>
                </c:pt>
                <c:pt idx="42510">
                  <c:v>1.8336000000000002E-2</c:v>
                </c:pt>
                <c:pt idx="42511">
                  <c:v>1.86762E-2</c:v>
                </c:pt>
                <c:pt idx="42512">
                  <c:v>1.89864E-2</c:v>
                </c:pt>
                <c:pt idx="42513">
                  <c:v>1.9267599999999999E-2</c:v>
                </c:pt>
                <c:pt idx="42514">
                  <c:v>1.9520800000000001E-2</c:v>
                </c:pt>
                <c:pt idx="42515">
                  <c:v>1.97466E-2</c:v>
                </c:pt>
                <c:pt idx="42516">
                  <c:v>1.9944900000000002E-2</c:v>
                </c:pt>
                <c:pt idx="42517">
                  <c:v>2.0115899999999999E-2</c:v>
                </c:pt>
                <c:pt idx="42518">
                  <c:v>2.0260299999999998E-2</c:v>
                </c:pt>
                <c:pt idx="42519">
                  <c:v>2.0379000000000001E-2</c:v>
                </c:pt>
                <c:pt idx="42520">
                  <c:v>2.0472899999999999E-2</c:v>
                </c:pt>
                <c:pt idx="42521">
                  <c:v>2.05428E-2</c:v>
                </c:pt>
                <c:pt idx="42522">
                  <c:v>2.0589699999999999E-2</c:v>
                </c:pt>
                <c:pt idx="42523">
                  <c:v>2.0614299999999999E-2</c:v>
                </c:pt>
                <c:pt idx="42524">
                  <c:v>2.0617300000000002E-2</c:v>
                </c:pt>
                <c:pt idx="42525">
                  <c:v>2.05994E-2</c:v>
                </c:pt>
                <c:pt idx="42526">
                  <c:v>2.05615E-2</c:v>
                </c:pt>
                <c:pt idx="42527">
                  <c:v>2.0504100000000001E-2</c:v>
                </c:pt>
                <c:pt idx="42528">
                  <c:v>2.04277E-2</c:v>
                </c:pt>
                <c:pt idx="42529">
                  <c:v>2.03331E-2</c:v>
                </c:pt>
                <c:pt idx="42530">
                  <c:v>2.02214E-2</c:v>
                </c:pt>
                <c:pt idx="42531">
                  <c:v>2.00935E-2</c:v>
                </c:pt>
                <c:pt idx="42532">
                  <c:v>1.9950599999999999E-2</c:v>
                </c:pt>
                <c:pt idx="42533">
                  <c:v>1.9793399999999999E-2</c:v>
                </c:pt>
                <c:pt idx="42534">
                  <c:v>1.9623000000000002E-2</c:v>
                </c:pt>
                <c:pt idx="42535">
                  <c:v>1.9440300000000001E-2</c:v>
                </c:pt>
                <c:pt idx="42536">
                  <c:v>1.9246200000000002E-2</c:v>
                </c:pt>
                <c:pt idx="42537">
                  <c:v>1.9041700000000002E-2</c:v>
                </c:pt>
                <c:pt idx="42538">
                  <c:v>1.88276E-2</c:v>
                </c:pt>
                <c:pt idx="42539">
                  <c:v>1.8604699999999998E-2</c:v>
                </c:pt>
                <c:pt idx="42540">
                  <c:v>1.83736E-2</c:v>
                </c:pt>
                <c:pt idx="42541">
                  <c:v>1.81348E-2</c:v>
                </c:pt>
                <c:pt idx="42542">
                  <c:v>1.7889100000000002E-2</c:v>
                </c:pt>
                <c:pt idx="42543">
                  <c:v>1.7637400000000001E-2</c:v>
                </c:pt>
                <c:pt idx="42544">
                  <c:v>1.7380699999999999E-2</c:v>
                </c:pt>
                <c:pt idx="42545">
                  <c:v>1.7119599999999999E-2</c:v>
                </c:pt>
                <c:pt idx="42546">
                  <c:v>1.6854500000000001E-2</c:v>
                </c:pt>
                <c:pt idx="42547">
                  <c:v>1.6585800000000001E-2</c:v>
                </c:pt>
                <c:pt idx="42548">
                  <c:v>1.63138E-2</c:v>
                </c:pt>
                <c:pt idx="42549">
                  <c:v>1.6039299999999999E-2</c:v>
                </c:pt>
                <c:pt idx="42550">
                  <c:v>1.5762700000000001E-2</c:v>
                </c:pt>
                <c:pt idx="42551">
                  <c:v>1.5484700000000001E-2</c:v>
                </c:pt>
                <c:pt idx="42552">
                  <c:v>1.52058E-2</c:v>
                </c:pt>
                <c:pt idx="42553">
                  <c:v>1.4926699999999999E-2</c:v>
                </c:pt>
                <c:pt idx="42554">
                  <c:v>1.46482E-2</c:v>
                </c:pt>
                <c:pt idx="42555">
                  <c:v>1.4370900000000001E-2</c:v>
                </c:pt>
                <c:pt idx="42556">
                  <c:v>1.4095099999999999E-2</c:v>
                </c:pt>
                <c:pt idx="42557">
                  <c:v>1.3820900000000001E-2</c:v>
                </c:pt>
                <c:pt idx="42558">
                  <c:v>1.35487E-2</c:v>
                </c:pt>
                <c:pt idx="42559">
                  <c:v>1.32786E-2</c:v>
                </c:pt>
                <c:pt idx="42560">
                  <c:v>1.3010900000000001E-2</c:v>
                </c:pt>
                <c:pt idx="42561">
                  <c:v>1.2746E-2</c:v>
                </c:pt>
                <c:pt idx="42562">
                  <c:v>1.24846E-2</c:v>
                </c:pt>
                <c:pt idx="42563">
                  <c:v>1.22278E-2</c:v>
                </c:pt>
                <c:pt idx="42564">
                  <c:v>1.1976000000000001E-2</c:v>
                </c:pt>
                <c:pt idx="42565">
                  <c:v>1.17295E-2</c:v>
                </c:pt>
                <c:pt idx="42566">
                  <c:v>1.14885E-2</c:v>
                </c:pt>
                <c:pt idx="42567">
                  <c:v>1.1253000000000001E-2</c:v>
                </c:pt>
                <c:pt idx="42568">
                  <c:v>1.10227E-2</c:v>
                </c:pt>
                <c:pt idx="42569">
                  <c:v>1.0796999999999999E-2</c:v>
                </c:pt>
                <c:pt idx="42570">
                  <c:v>1.0575299999999999E-2</c:v>
                </c:pt>
                <c:pt idx="42571">
                  <c:v>1.0357399999999999E-2</c:v>
                </c:pt>
                <c:pt idx="42572">
                  <c:v>1.01435E-2</c:v>
                </c:pt>
                <c:pt idx="42573" formatCode="0.00E+00">
                  <c:v>9.9334100000000002E-3</c:v>
                </c:pt>
                <c:pt idx="42574" formatCode="0.00E+00">
                  <c:v>9.7268100000000007E-3</c:v>
                </c:pt>
                <c:pt idx="42575" formatCode="0.00E+00">
                  <c:v>9.5232200000000006E-3</c:v>
                </c:pt>
                <c:pt idx="42576" formatCode="0.00E+00">
                  <c:v>9.3221499999999995E-3</c:v>
                </c:pt>
                <c:pt idx="42577" formatCode="0.00E+00">
                  <c:v>9.1230200000000008E-3</c:v>
                </c:pt>
                <c:pt idx="42578" formatCode="0.00E+00">
                  <c:v>8.9252399999999992E-3</c:v>
                </c:pt>
                <c:pt idx="42579" formatCode="0.00E+00">
                  <c:v>8.7284000000000007E-3</c:v>
                </c:pt>
                <c:pt idx="42580" formatCode="0.00E+00">
                  <c:v>8.5321000000000008E-3</c:v>
                </c:pt>
                <c:pt idx="42581" formatCode="0.00E+00">
                  <c:v>8.3357799999999992E-3</c:v>
                </c:pt>
                <c:pt idx="42582" formatCode="0.00E+00">
                  <c:v>8.1389500000000007E-3</c:v>
                </c:pt>
                <c:pt idx="42583" formatCode="0.00E+00">
                  <c:v>7.9415100000000006E-3</c:v>
                </c:pt>
                <c:pt idx="42584" formatCode="0.00E+00">
                  <c:v>7.7436800000000002E-3</c:v>
                </c:pt>
                <c:pt idx="42585" formatCode="0.00E+00">
                  <c:v>7.5456100000000003E-3</c:v>
                </c:pt>
                <c:pt idx="42586" formatCode="0.00E+00">
                  <c:v>7.3471700000000001E-3</c:v>
                </c:pt>
                <c:pt idx="42587" formatCode="0.00E+00">
                  <c:v>7.1478999999999996E-3</c:v>
                </c:pt>
                <c:pt idx="42588" formatCode="0.00E+00">
                  <c:v>6.9472199999999996E-3</c:v>
                </c:pt>
                <c:pt idx="42589" formatCode="0.00E+00">
                  <c:v>6.7445300000000003E-3</c:v>
                </c:pt>
                <c:pt idx="42590" formatCode="0.00E+00">
                  <c:v>6.5391700000000004E-3</c:v>
                </c:pt>
                <c:pt idx="42591" formatCode="0.00E+00">
                  <c:v>6.33009E-3</c:v>
                </c:pt>
                <c:pt idx="42592" formatCode="0.00E+00">
                  <c:v>6.1158599999999999E-3</c:v>
                </c:pt>
                <c:pt idx="42593" formatCode="0.00E+00">
                  <c:v>5.89531E-3</c:v>
                </c:pt>
                <c:pt idx="42594" formatCode="0.00E+00">
                  <c:v>5.6679399999999998E-3</c:v>
                </c:pt>
                <c:pt idx="42595" formatCode="0.00E+00">
                  <c:v>5.4336300000000001E-3</c:v>
                </c:pt>
                <c:pt idx="42596" formatCode="0.00E+00">
                  <c:v>5.19207E-3</c:v>
                </c:pt>
                <c:pt idx="42597" formatCode="0.00E+00">
                  <c:v>4.9426699999999997E-3</c:v>
                </c:pt>
                <c:pt idx="42598" formatCode="0.00E+00">
                  <c:v>4.6846300000000004E-3</c:v>
                </c:pt>
                <c:pt idx="42599" formatCode="0.00E+00">
                  <c:v>4.4169099999999996E-3</c:v>
                </c:pt>
                <c:pt idx="42600" formatCode="0.00E+00">
                  <c:v>4.1383899999999996E-3</c:v>
                </c:pt>
                <c:pt idx="42601" formatCode="0.00E+00">
                  <c:v>3.8481600000000002E-3</c:v>
                </c:pt>
                <c:pt idx="42602" formatCode="0.00E+00">
                  <c:v>3.54566E-3</c:v>
                </c:pt>
                <c:pt idx="42603" formatCode="0.00E+00">
                  <c:v>3.2303800000000001E-3</c:v>
                </c:pt>
                <c:pt idx="42604" formatCode="0.00E+00">
                  <c:v>2.9016599999999999E-3</c:v>
                </c:pt>
                <c:pt idx="42605" formatCode="0.00E+00">
                  <c:v>2.5586900000000002E-3</c:v>
                </c:pt>
                <c:pt idx="42606" formatCode="0.00E+00">
                  <c:v>2.2006299999999999E-3</c:v>
                </c:pt>
                <c:pt idx="42607" formatCode="0.00E+00">
                  <c:v>1.82686E-3</c:v>
                </c:pt>
                <c:pt idx="42608" formatCode="0.00E+00">
                  <c:v>1.4370299999999999E-3</c:v>
                </c:pt>
                <c:pt idx="42609" formatCode="0.00E+00">
                  <c:v>1.0307300000000001E-3</c:v>
                </c:pt>
                <c:pt idx="42610" formatCode="0.00E+00">
                  <c:v>6.0754899999999998E-4</c:v>
                </c:pt>
                <c:pt idx="42611" formatCode="0.00E+00">
                  <c:v>1.6751900000000001E-4</c:v>
                </c:pt>
                <c:pt idx="42612" formatCode="0.00E+00">
                  <c:v>-2.89039E-4</c:v>
                </c:pt>
                <c:pt idx="42613" formatCode="0.00E+00">
                  <c:v>-7.6185300000000005E-4</c:v>
                </c:pt>
                <c:pt idx="42614" formatCode="0.00E+00">
                  <c:v>-1.25106E-3</c:v>
                </c:pt>
                <c:pt idx="42615" formatCode="0.00E+00">
                  <c:v>-1.75695E-3</c:v>
                </c:pt>
                <c:pt idx="42616" formatCode="0.00E+00">
                  <c:v>-2.2793800000000001E-3</c:v>
                </c:pt>
                <c:pt idx="42617" formatCode="0.00E+00">
                  <c:v>-2.8181500000000002E-3</c:v>
                </c:pt>
                <c:pt idx="42618" formatCode="0.00E+00">
                  <c:v>-3.3735700000000002E-3</c:v>
                </c:pt>
                <c:pt idx="42619" formatCode="0.00E+00">
                  <c:v>-3.9462200000000003E-3</c:v>
                </c:pt>
                <c:pt idx="42620" formatCode="0.00E+00">
                  <c:v>-4.5364100000000003E-3</c:v>
                </c:pt>
                <c:pt idx="42621" formatCode="0.00E+00">
                  <c:v>-5.1443499999999998E-3</c:v>
                </c:pt>
                <c:pt idx="42622" formatCode="0.00E+00">
                  <c:v>-5.7703800000000003E-3</c:v>
                </c:pt>
                <c:pt idx="42623" formatCode="0.00E+00">
                  <c:v>-6.41466E-3</c:v>
                </c:pt>
                <c:pt idx="42624" formatCode="0.00E+00">
                  <c:v>-7.0773099999999999E-3</c:v>
                </c:pt>
                <c:pt idx="42625" formatCode="0.00E+00">
                  <c:v>-7.7584699999999999E-3</c:v>
                </c:pt>
                <c:pt idx="42626" formatCode="0.00E+00">
                  <c:v>-8.4581399999999994E-3</c:v>
                </c:pt>
                <c:pt idx="42627" formatCode="0.00E+00">
                  <c:v>-9.1760799999999997E-3</c:v>
                </c:pt>
                <c:pt idx="42628" formatCode="0.00E+00">
                  <c:v>-9.9118599999999998E-3</c:v>
                </c:pt>
                <c:pt idx="42629">
                  <c:v>-1.06648E-2</c:v>
                </c:pt>
                <c:pt idx="42630">
                  <c:v>-1.1434E-2</c:v>
                </c:pt>
                <c:pt idx="42631">
                  <c:v>-1.22192E-2</c:v>
                </c:pt>
                <c:pt idx="42632">
                  <c:v>-1.30204E-2</c:v>
                </c:pt>
                <c:pt idx="42633">
                  <c:v>-1.38374E-2</c:v>
                </c:pt>
                <c:pt idx="42634">
                  <c:v>-1.4669E-2</c:v>
                </c:pt>
                <c:pt idx="42635">
                  <c:v>-1.55137E-2</c:v>
                </c:pt>
                <c:pt idx="42636">
                  <c:v>-1.6369999999999999E-2</c:v>
                </c:pt>
                <c:pt idx="42637">
                  <c:v>-1.7236999999999999E-2</c:v>
                </c:pt>
                <c:pt idx="42638">
                  <c:v>-1.81142E-2</c:v>
                </c:pt>
                <c:pt idx="42639">
                  <c:v>-1.9001000000000001E-2</c:v>
                </c:pt>
                <c:pt idx="42640">
                  <c:v>-1.9896199999999999E-2</c:v>
                </c:pt>
                <c:pt idx="42641">
                  <c:v>-2.0799100000000001E-2</c:v>
                </c:pt>
                <c:pt idx="42642">
                  <c:v>-2.1709599999999999E-2</c:v>
                </c:pt>
                <c:pt idx="42643">
                  <c:v>-2.2627399999999999E-2</c:v>
                </c:pt>
                <c:pt idx="42644">
                  <c:v>-2.3551200000000001E-2</c:v>
                </c:pt>
                <c:pt idx="42645">
                  <c:v>-2.4479899999999999E-2</c:v>
                </c:pt>
                <c:pt idx="42646">
                  <c:v>-2.5411900000000001E-2</c:v>
                </c:pt>
                <c:pt idx="42647">
                  <c:v>-2.6346000000000001E-2</c:v>
                </c:pt>
                <c:pt idx="42648">
                  <c:v>-2.7280599999999999E-2</c:v>
                </c:pt>
                <c:pt idx="42649">
                  <c:v>-2.8215299999999999E-2</c:v>
                </c:pt>
                <c:pt idx="42650">
                  <c:v>-2.9149499999999998E-2</c:v>
                </c:pt>
                <c:pt idx="42651">
                  <c:v>-3.00828E-2</c:v>
                </c:pt>
                <c:pt idx="42652">
                  <c:v>-3.1014199999999999E-2</c:v>
                </c:pt>
                <c:pt idx="42653">
                  <c:v>-3.1942400000000003E-2</c:v>
                </c:pt>
                <c:pt idx="42654">
                  <c:v>-3.2865800000000001E-2</c:v>
                </c:pt>
                <c:pt idx="42655">
                  <c:v>-3.3782899999999998E-2</c:v>
                </c:pt>
                <c:pt idx="42656">
                  <c:v>-3.4691899999999998E-2</c:v>
                </c:pt>
                <c:pt idx="42657">
                  <c:v>-3.5591400000000002E-2</c:v>
                </c:pt>
                <c:pt idx="42658">
                  <c:v>-3.64803E-2</c:v>
                </c:pt>
                <c:pt idx="42659">
                  <c:v>-3.7357300000000003E-2</c:v>
                </c:pt>
                <c:pt idx="42660">
                  <c:v>-3.8220999999999998E-2</c:v>
                </c:pt>
                <c:pt idx="42661">
                  <c:v>-3.9069699999999999E-2</c:v>
                </c:pt>
                <c:pt idx="42662">
                  <c:v>-3.9902E-2</c:v>
                </c:pt>
                <c:pt idx="42663">
                  <c:v>-4.0716700000000002E-2</c:v>
                </c:pt>
                <c:pt idx="42664">
                  <c:v>-4.1512800000000002E-2</c:v>
                </c:pt>
                <c:pt idx="42665">
                  <c:v>-4.2289199999999999E-2</c:v>
                </c:pt>
                <c:pt idx="42666">
                  <c:v>-4.3044800000000001E-2</c:v>
                </c:pt>
                <c:pt idx="42667">
                  <c:v>-4.3778299999999999E-2</c:v>
                </c:pt>
                <c:pt idx="42668">
                  <c:v>-4.4488300000000001E-2</c:v>
                </c:pt>
                <c:pt idx="42669">
                  <c:v>-4.5173100000000001E-2</c:v>
                </c:pt>
                <c:pt idx="42670">
                  <c:v>-4.5831400000000001E-2</c:v>
                </c:pt>
                <c:pt idx="42671">
                  <c:v>-4.6462000000000003E-2</c:v>
                </c:pt>
                <c:pt idx="42672">
                  <c:v>-4.7063899999999999E-2</c:v>
                </c:pt>
                <c:pt idx="42673">
                  <c:v>-4.7635999999999998E-2</c:v>
                </c:pt>
                <c:pt idx="42674">
                  <c:v>-4.8177200000000003E-2</c:v>
                </c:pt>
                <c:pt idx="42675">
                  <c:v>-4.8686E-2</c:v>
                </c:pt>
                <c:pt idx="42676">
                  <c:v>-4.9161400000000001E-2</c:v>
                </c:pt>
                <c:pt idx="42677">
                  <c:v>-4.9602E-2</c:v>
                </c:pt>
                <c:pt idx="42678">
                  <c:v>-5.0006299999999997E-2</c:v>
                </c:pt>
                <c:pt idx="42679">
                  <c:v>-5.0372899999999998E-2</c:v>
                </c:pt>
                <c:pt idx="42680">
                  <c:v>-5.0700099999999998E-2</c:v>
                </c:pt>
                <c:pt idx="42681">
                  <c:v>-5.0987299999999999E-2</c:v>
                </c:pt>
                <c:pt idx="42682">
                  <c:v>-5.1234099999999998E-2</c:v>
                </c:pt>
                <c:pt idx="42683">
                  <c:v>-5.1440300000000001E-2</c:v>
                </c:pt>
                <c:pt idx="42684">
                  <c:v>-5.16053E-2</c:v>
                </c:pt>
                <c:pt idx="42685">
                  <c:v>-5.1727700000000001E-2</c:v>
                </c:pt>
                <c:pt idx="42686">
                  <c:v>-5.1806199999999997E-2</c:v>
                </c:pt>
                <c:pt idx="42687">
                  <c:v>-5.1839799999999998E-2</c:v>
                </c:pt>
                <c:pt idx="42688">
                  <c:v>-5.1827900000000003E-2</c:v>
                </c:pt>
                <c:pt idx="42689">
                  <c:v>-5.1770099999999999E-2</c:v>
                </c:pt>
                <c:pt idx="42690">
                  <c:v>-5.1665799999999998E-2</c:v>
                </c:pt>
                <c:pt idx="42691">
                  <c:v>-5.1514699999999997E-2</c:v>
                </c:pt>
                <c:pt idx="42692">
                  <c:v>-5.1317099999999997E-2</c:v>
                </c:pt>
                <c:pt idx="42693">
                  <c:v>-5.1073E-2</c:v>
                </c:pt>
                <c:pt idx="42694">
                  <c:v>-5.0782300000000002E-2</c:v>
                </c:pt>
                <c:pt idx="42695">
                  <c:v>-5.0444799999999998E-2</c:v>
                </c:pt>
                <c:pt idx="42696">
                  <c:v>-5.0060300000000002E-2</c:v>
                </c:pt>
                <c:pt idx="42697">
                  <c:v>-4.9628100000000001E-2</c:v>
                </c:pt>
                <c:pt idx="42698">
                  <c:v>-4.9147700000000002E-2</c:v>
                </c:pt>
                <c:pt idx="42699">
                  <c:v>-4.8619500000000003E-2</c:v>
                </c:pt>
                <c:pt idx="42700">
                  <c:v>-4.80446E-2</c:v>
                </c:pt>
                <c:pt idx="42701">
                  <c:v>-4.7423800000000002E-2</c:v>
                </c:pt>
                <c:pt idx="42702">
                  <c:v>-4.6757399999999998E-2</c:v>
                </c:pt>
                <c:pt idx="42703">
                  <c:v>-4.6045599999999999E-2</c:v>
                </c:pt>
                <c:pt idx="42704">
                  <c:v>-4.5288099999999998E-2</c:v>
                </c:pt>
                <c:pt idx="42705">
                  <c:v>-4.4484599999999999E-2</c:v>
                </c:pt>
                <c:pt idx="42706">
                  <c:v>-4.3634899999999997E-2</c:v>
                </c:pt>
                <c:pt idx="42707">
                  <c:v>-4.2739699999999999E-2</c:v>
                </c:pt>
                <c:pt idx="42708">
                  <c:v>-4.1800200000000003E-2</c:v>
                </c:pt>
                <c:pt idx="42709">
                  <c:v>-4.08175E-2</c:v>
                </c:pt>
                <c:pt idx="42710">
                  <c:v>-3.9792300000000003E-2</c:v>
                </c:pt>
                <c:pt idx="42711">
                  <c:v>-3.8725299999999997E-2</c:v>
                </c:pt>
                <c:pt idx="42712">
                  <c:v>-3.7617900000000003E-2</c:v>
                </c:pt>
                <c:pt idx="42713">
                  <c:v>-3.6471499999999997E-2</c:v>
                </c:pt>
                <c:pt idx="42714">
                  <c:v>-3.5287699999999998E-2</c:v>
                </c:pt>
                <c:pt idx="42715">
                  <c:v>-3.4068000000000001E-2</c:v>
                </c:pt>
                <c:pt idx="42716">
                  <c:v>-3.2814099999999999E-2</c:v>
                </c:pt>
                <c:pt idx="42717">
                  <c:v>-3.15275E-2</c:v>
                </c:pt>
                <c:pt idx="42718">
                  <c:v>-3.0209199999999999E-2</c:v>
                </c:pt>
                <c:pt idx="42719">
                  <c:v>-2.8860199999999999E-2</c:v>
                </c:pt>
                <c:pt idx="42720">
                  <c:v>-2.7481999999999999E-2</c:v>
                </c:pt>
                <c:pt idx="42721">
                  <c:v>-2.6075600000000001E-2</c:v>
                </c:pt>
                <c:pt idx="42722">
                  <c:v>-2.4642600000000001E-2</c:v>
                </c:pt>
                <c:pt idx="42723">
                  <c:v>-2.31846E-2</c:v>
                </c:pt>
                <c:pt idx="42724">
                  <c:v>-2.1703E-2</c:v>
                </c:pt>
                <c:pt idx="42725">
                  <c:v>-2.0199399999999999E-2</c:v>
                </c:pt>
                <c:pt idx="42726">
                  <c:v>-1.8675299999999999E-2</c:v>
                </c:pt>
                <c:pt idx="42727">
                  <c:v>-1.7132600000000001E-2</c:v>
                </c:pt>
                <c:pt idx="42728">
                  <c:v>-1.5572900000000001E-2</c:v>
                </c:pt>
                <c:pt idx="42729">
                  <c:v>-1.3997799999999999E-2</c:v>
                </c:pt>
                <c:pt idx="42730">
                  <c:v>-1.24093E-2</c:v>
                </c:pt>
                <c:pt idx="42731">
                  <c:v>-1.08094E-2</c:v>
                </c:pt>
                <c:pt idx="42732" formatCode="0.00E+00">
                  <c:v>-9.2008000000000003E-3</c:v>
                </c:pt>
                <c:pt idx="42733" formatCode="0.00E+00">
                  <c:v>-7.5855100000000002E-3</c:v>
                </c:pt>
                <c:pt idx="42734" formatCode="0.00E+00">
                  <c:v>-5.9655100000000003E-3</c:v>
                </c:pt>
                <c:pt idx="42735" formatCode="0.00E+00">
                  <c:v>-4.3427199999999996E-3</c:v>
                </c:pt>
                <c:pt idx="42736" formatCode="0.00E+00">
                  <c:v>-2.7191799999999999E-3</c:v>
                </c:pt>
                <c:pt idx="42737" formatCode="0.00E+00">
                  <c:v>-1.09673E-3</c:v>
                </c:pt>
                <c:pt idx="42738" formatCode="0.00E+00">
                  <c:v>5.2305600000000004E-4</c:v>
                </c:pt>
                <c:pt idx="42739" formatCode="0.00E+00">
                  <c:v>2.13861E-3</c:v>
                </c:pt>
                <c:pt idx="42740" formatCode="0.00E+00">
                  <c:v>3.7480500000000002E-3</c:v>
                </c:pt>
                <c:pt idx="42741" formatCode="0.00E+00">
                  <c:v>5.3492899999999996E-3</c:v>
                </c:pt>
                <c:pt idx="42742" formatCode="0.00E+00">
                  <c:v>6.9398799999999998E-3</c:v>
                </c:pt>
                <c:pt idx="42743" formatCode="0.00E+00">
                  <c:v>8.51704E-3</c:v>
                </c:pt>
                <c:pt idx="42744">
                  <c:v>1.00781E-2</c:v>
                </c:pt>
                <c:pt idx="42745">
                  <c:v>1.1621100000000001E-2</c:v>
                </c:pt>
                <c:pt idx="42746">
                  <c:v>1.31442E-2</c:v>
                </c:pt>
                <c:pt idx="42747">
                  <c:v>1.4645399999999999E-2</c:v>
                </c:pt>
                <c:pt idx="42748">
                  <c:v>1.6122899999999999E-2</c:v>
                </c:pt>
                <c:pt idx="42749">
                  <c:v>1.75744E-2</c:v>
                </c:pt>
                <c:pt idx="42750">
                  <c:v>1.89976E-2</c:v>
                </c:pt>
                <c:pt idx="42751">
                  <c:v>2.0390100000000001E-2</c:v>
                </c:pt>
                <c:pt idx="42752">
                  <c:v>2.17498E-2</c:v>
                </c:pt>
                <c:pt idx="42753">
                  <c:v>2.3074600000000001E-2</c:v>
                </c:pt>
                <c:pt idx="42754">
                  <c:v>2.43629E-2</c:v>
                </c:pt>
                <c:pt idx="42755">
                  <c:v>2.5613799999999999E-2</c:v>
                </c:pt>
                <c:pt idx="42756">
                  <c:v>2.6826200000000001E-2</c:v>
                </c:pt>
                <c:pt idx="42757">
                  <c:v>2.7998599999999998E-2</c:v>
                </c:pt>
                <c:pt idx="42758">
                  <c:v>2.9128999999999999E-2</c:v>
                </c:pt>
                <c:pt idx="42759">
                  <c:v>3.0215100000000002E-2</c:v>
                </c:pt>
                <c:pt idx="42760">
                  <c:v>3.12546E-2</c:v>
                </c:pt>
                <c:pt idx="42761">
                  <c:v>3.2245700000000002E-2</c:v>
                </c:pt>
                <c:pt idx="42762">
                  <c:v>3.3187700000000001E-2</c:v>
                </c:pt>
                <c:pt idx="42763">
                  <c:v>3.4080100000000002E-2</c:v>
                </c:pt>
                <c:pt idx="42764">
                  <c:v>3.4922500000000002E-2</c:v>
                </c:pt>
                <c:pt idx="42765">
                  <c:v>3.5713200000000001E-2</c:v>
                </c:pt>
                <c:pt idx="42766">
                  <c:v>3.6450700000000003E-2</c:v>
                </c:pt>
                <c:pt idx="42767">
                  <c:v>3.7133899999999997E-2</c:v>
                </c:pt>
                <c:pt idx="42768">
                  <c:v>3.7761599999999999E-2</c:v>
                </c:pt>
                <c:pt idx="42769">
                  <c:v>3.8332600000000001E-2</c:v>
                </c:pt>
                <c:pt idx="42770">
                  <c:v>3.88458E-2</c:v>
                </c:pt>
                <c:pt idx="42771">
                  <c:v>3.9300700000000001E-2</c:v>
                </c:pt>
                <c:pt idx="42772">
                  <c:v>3.9696700000000001E-2</c:v>
                </c:pt>
                <c:pt idx="42773">
                  <c:v>4.0033199999999998E-2</c:v>
                </c:pt>
                <c:pt idx="42774">
                  <c:v>4.03098E-2</c:v>
                </c:pt>
                <c:pt idx="42775">
                  <c:v>4.0525899999999997E-2</c:v>
                </c:pt>
                <c:pt idx="42776">
                  <c:v>4.0681000000000002E-2</c:v>
                </c:pt>
                <c:pt idx="42777">
                  <c:v>4.0774400000000002E-2</c:v>
                </c:pt>
                <c:pt idx="42778">
                  <c:v>4.0805800000000003E-2</c:v>
                </c:pt>
                <c:pt idx="42779">
                  <c:v>4.0774999999999999E-2</c:v>
                </c:pt>
                <c:pt idx="42780">
                  <c:v>4.0682000000000003E-2</c:v>
                </c:pt>
                <c:pt idx="42781">
                  <c:v>4.0526600000000003E-2</c:v>
                </c:pt>
                <c:pt idx="42782">
                  <c:v>4.0309400000000002E-2</c:v>
                </c:pt>
                <c:pt idx="42783">
                  <c:v>4.0030900000000001E-2</c:v>
                </c:pt>
                <c:pt idx="42784">
                  <c:v>3.9691900000000002E-2</c:v>
                </c:pt>
                <c:pt idx="42785">
                  <c:v>3.9293000000000002E-2</c:v>
                </c:pt>
                <c:pt idx="42786">
                  <c:v>3.8834300000000002E-2</c:v>
                </c:pt>
                <c:pt idx="42787">
                  <c:v>3.8316299999999998E-2</c:v>
                </c:pt>
                <c:pt idx="42788">
                  <c:v>3.7739700000000001E-2</c:v>
                </c:pt>
                <c:pt idx="42789">
                  <c:v>3.7105399999999997E-2</c:v>
                </c:pt>
                <c:pt idx="42790">
                  <c:v>3.6414599999999998E-2</c:v>
                </c:pt>
                <c:pt idx="42791">
                  <c:v>3.5668999999999999E-2</c:v>
                </c:pt>
                <c:pt idx="42792">
                  <c:v>3.4869999999999998E-2</c:v>
                </c:pt>
                <c:pt idx="42793">
                  <c:v>3.4017800000000001E-2</c:v>
                </c:pt>
                <c:pt idx="42794">
                  <c:v>3.31124E-2</c:v>
                </c:pt>
                <c:pt idx="42795">
                  <c:v>3.2154700000000001E-2</c:v>
                </c:pt>
                <c:pt idx="42796">
                  <c:v>3.1146E-2</c:v>
                </c:pt>
                <c:pt idx="42797">
                  <c:v>3.0087200000000001E-2</c:v>
                </c:pt>
                <c:pt idx="42798">
                  <c:v>2.89792E-2</c:v>
                </c:pt>
                <c:pt idx="42799">
                  <c:v>2.7823299999999999E-2</c:v>
                </c:pt>
                <c:pt idx="42800">
                  <c:v>2.6621300000000001E-2</c:v>
                </c:pt>
                <c:pt idx="42801">
                  <c:v>2.5375200000000001E-2</c:v>
                </c:pt>
                <c:pt idx="42802">
                  <c:v>2.4086400000000001E-2</c:v>
                </c:pt>
                <c:pt idx="42803">
                  <c:v>2.2756200000000001E-2</c:v>
                </c:pt>
                <c:pt idx="42804">
                  <c:v>2.1386200000000001E-2</c:v>
                </c:pt>
                <c:pt idx="42805">
                  <c:v>1.99785E-2</c:v>
                </c:pt>
                <c:pt idx="42806">
                  <c:v>1.8535599999999999E-2</c:v>
                </c:pt>
                <c:pt idx="42807">
                  <c:v>1.7060100000000002E-2</c:v>
                </c:pt>
                <c:pt idx="42808">
                  <c:v>1.55543E-2</c:v>
                </c:pt>
                <c:pt idx="42809">
                  <c:v>1.40194E-2</c:v>
                </c:pt>
                <c:pt idx="42810">
                  <c:v>1.2456399999999999E-2</c:v>
                </c:pt>
                <c:pt idx="42811">
                  <c:v>1.08667E-2</c:v>
                </c:pt>
                <c:pt idx="42812" formatCode="0.00E+00">
                  <c:v>9.2530500000000005E-3</c:v>
                </c:pt>
                <c:pt idx="42813" formatCode="0.00E+00">
                  <c:v>7.6182999999999997E-3</c:v>
                </c:pt>
                <c:pt idx="42814" formatCode="0.00E+00">
                  <c:v>5.9652300000000002E-3</c:v>
                </c:pt>
                <c:pt idx="42815" formatCode="0.00E+00">
                  <c:v>4.2962199999999999E-3</c:v>
                </c:pt>
                <c:pt idx="42816" formatCode="0.00E+00">
                  <c:v>2.61342E-3</c:v>
                </c:pt>
                <c:pt idx="42817" formatCode="0.00E+00">
                  <c:v>9.1892999999999999E-4</c:v>
                </c:pt>
                <c:pt idx="42818" formatCode="0.00E+00">
                  <c:v>-7.8508500000000004E-4</c:v>
                </c:pt>
                <c:pt idx="42819" formatCode="0.00E+00">
                  <c:v>-2.4964200000000001E-3</c:v>
                </c:pt>
                <c:pt idx="42820" formatCode="0.00E+00">
                  <c:v>-4.2129200000000002E-3</c:v>
                </c:pt>
                <c:pt idx="42821" formatCode="0.00E+00">
                  <c:v>-5.9326300000000004E-3</c:v>
                </c:pt>
                <c:pt idx="42822" formatCode="0.00E+00">
                  <c:v>-7.6536399999999997E-3</c:v>
                </c:pt>
                <c:pt idx="42823" formatCode="0.00E+00">
                  <c:v>-9.3737300000000003E-3</c:v>
                </c:pt>
                <c:pt idx="42824">
                  <c:v>-1.10905E-2</c:v>
                </c:pt>
                <c:pt idx="42825">
                  <c:v>-1.28016E-2</c:v>
                </c:pt>
                <c:pt idx="42826">
                  <c:v>-1.45048E-2</c:v>
                </c:pt>
                <c:pt idx="42827">
                  <c:v>-1.6198400000000002E-2</c:v>
                </c:pt>
                <c:pt idx="42828">
                  <c:v>-1.7880400000000001E-2</c:v>
                </c:pt>
                <c:pt idx="42829">
                  <c:v>-1.9548599999999999E-2</c:v>
                </c:pt>
                <c:pt idx="42830">
                  <c:v>-2.1200900000000002E-2</c:v>
                </c:pt>
                <c:pt idx="42831">
                  <c:v>-2.2835100000000001E-2</c:v>
                </c:pt>
                <c:pt idx="42832">
                  <c:v>-2.44487E-2</c:v>
                </c:pt>
                <c:pt idx="42833">
                  <c:v>-2.6039199999999998E-2</c:v>
                </c:pt>
                <c:pt idx="42834">
                  <c:v>-2.7604299999999998E-2</c:v>
                </c:pt>
                <c:pt idx="42835">
                  <c:v>-2.91422E-2</c:v>
                </c:pt>
                <c:pt idx="42836">
                  <c:v>-3.0651100000000001E-2</c:v>
                </c:pt>
                <c:pt idx="42837">
                  <c:v>-3.2128900000000002E-2</c:v>
                </c:pt>
                <c:pt idx="42838">
                  <c:v>-3.3573699999999998E-2</c:v>
                </c:pt>
                <c:pt idx="42839">
                  <c:v>-3.4983899999999998E-2</c:v>
                </c:pt>
                <c:pt idx="42840">
                  <c:v>-3.6357199999999999E-2</c:v>
                </c:pt>
                <c:pt idx="42841">
                  <c:v>-3.7691000000000002E-2</c:v>
                </c:pt>
                <c:pt idx="42842">
                  <c:v>-3.8983200000000003E-2</c:v>
                </c:pt>
                <c:pt idx="42843">
                  <c:v>-4.02326E-2</c:v>
                </c:pt>
                <c:pt idx="42844">
                  <c:v>-4.1438299999999997E-2</c:v>
                </c:pt>
                <c:pt idx="42845">
                  <c:v>-4.2599100000000001E-2</c:v>
                </c:pt>
                <c:pt idx="42846">
                  <c:v>-4.3713500000000002E-2</c:v>
                </c:pt>
                <c:pt idx="42847">
                  <c:v>-4.4780399999999998E-2</c:v>
                </c:pt>
                <c:pt idx="42848">
                  <c:v>-4.5798899999999997E-2</c:v>
                </c:pt>
                <c:pt idx="42849">
                  <c:v>-4.6767700000000002E-2</c:v>
                </c:pt>
                <c:pt idx="42850">
                  <c:v>-4.7685400000000003E-2</c:v>
                </c:pt>
                <c:pt idx="42851">
                  <c:v>-4.85504E-2</c:v>
                </c:pt>
                <c:pt idx="42852">
                  <c:v>-4.9361599999999999E-2</c:v>
                </c:pt>
                <c:pt idx="42853">
                  <c:v>-5.01184E-2</c:v>
                </c:pt>
                <c:pt idx="42854">
                  <c:v>-5.0820499999999998E-2</c:v>
                </c:pt>
                <c:pt idx="42855">
                  <c:v>-5.1467499999999999E-2</c:v>
                </c:pt>
                <c:pt idx="42856">
                  <c:v>-5.2058599999999997E-2</c:v>
                </c:pt>
                <c:pt idx="42857">
                  <c:v>-5.25932E-2</c:v>
                </c:pt>
                <c:pt idx="42858">
                  <c:v>-5.3070699999999998E-2</c:v>
                </c:pt>
                <c:pt idx="42859">
                  <c:v>-5.3490700000000002E-2</c:v>
                </c:pt>
                <c:pt idx="42860">
                  <c:v>-5.3853199999999997E-2</c:v>
                </c:pt>
                <c:pt idx="42861">
                  <c:v>-5.4158299999999999E-2</c:v>
                </c:pt>
                <c:pt idx="42862">
                  <c:v>-5.4406299999999998E-2</c:v>
                </c:pt>
                <c:pt idx="42863">
                  <c:v>-5.4597300000000001E-2</c:v>
                </c:pt>
                <c:pt idx="42864">
                  <c:v>-5.4731200000000001E-2</c:v>
                </c:pt>
                <c:pt idx="42865">
                  <c:v>-5.48079E-2</c:v>
                </c:pt>
                <c:pt idx="42866">
                  <c:v>-5.4827500000000001E-2</c:v>
                </c:pt>
                <c:pt idx="42867">
                  <c:v>-5.4790100000000001E-2</c:v>
                </c:pt>
                <c:pt idx="42868">
                  <c:v>-5.4695800000000003E-2</c:v>
                </c:pt>
                <c:pt idx="42869">
                  <c:v>-5.4544500000000003E-2</c:v>
                </c:pt>
                <c:pt idx="42870">
                  <c:v>-5.4336599999999999E-2</c:v>
                </c:pt>
                <c:pt idx="42871">
                  <c:v>-5.4073000000000003E-2</c:v>
                </c:pt>
                <c:pt idx="42872">
                  <c:v>-5.3754799999999998E-2</c:v>
                </c:pt>
                <c:pt idx="42873">
                  <c:v>-5.3382600000000002E-2</c:v>
                </c:pt>
                <c:pt idx="42874">
                  <c:v>-5.29571E-2</c:v>
                </c:pt>
                <c:pt idx="42875">
                  <c:v>-5.2478999999999998E-2</c:v>
                </c:pt>
                <c:pt idx="42876">
                  <c:v>-5.19494E-2</c:v>
                </c:pt>
                <c:pt idx="42877">
                  <c:v>-5.1369699999999997E-2</c:v>
                </c:pt>
                <c:pt idx="42878">
                  <c:v>-5.0741500000000002E-2</c:v>
                </c:pt>
                <c:pt idx="42879">
                  <c:v>-5.0066199999999998E-2</c:v>
                </c:pt>
                <c:pt idx="42880">
                  <c:v>-4.9345100000000003E-2</c:v>
                </c:pt>
                <c:pt idx="42881">
                  <c:v>-4.8579600000000001E-2</c:v>
                </c:pt>
                <c:pt idx="42882">
                  <c:v>-4.7771099999999997E-2</c:v>
                </c:pt>
                <c:pt idx="42883">
                  <c:v>-4.6920799999999999E-2</c:v>
                </c:pt>
                <c:pt idx="42884">
                  <c:v>-4.6030099999999997E-2</c:v>
                </c:pt>
                <c:pt idx="42885">
                  <c:v>-4.5100500000000002E-2</c:v>
                </c:pt>
                <c:pt idx="42886">
                  <c:v>-4.4133600000000002E-2</c:v>
                </c:pt>
                <c:pt idx="42887">
                  <c:v>-4.3131000000000003E-2</c:v>
                </c:pt>
                <c:pt idx="42888">
                  <c:v>-4.2093800000000001E-2</c:v>
                </c:pt>
                <c:pt idx="42889">
                  <c:v>-4.1023299999999999E-2</c:v>
                </c:pt>
                <c:pt idx="42890">
                  <c:v>-3.9921100000000001E-2</c:v>
                </c:pt>
                <c:pt idx="42891">
                  <c:v>-3.8788900000000001E-2</c:v>
                </c:pt>
                <c:pt idx="42892">
                  <c:v>-3.7628200000000001E-2</c:v>
                </c:pt>
                <c:pt idx="42893">
                  <c:v>-3.6440599999999997E-2</c:v>
                </c:pt>
                <c:pt idx="42894">
                  <c:v>-3.5227599999999998E-2</c:v>
                </c:pt>
                <c:pt idx="42895">
                  <c:v>-3.3990699999999999E-2</c:v>
                </c:pt>
                <c:pt idx="42896">
                  <c:v>-3.2731700000000002E-2</c:v>
                </c:pt>
                <c:pt idx="42897">
                  <c:v>-3.1452399999999998E-2</c:v>
                </c:pt>
                <c:pt idx="42898">
                  <c:v>-3.0154899999999998E-2</c:v>
                </c:pt>
                <c:pt idx="42899">
                  <c:v>-2.8841200000000001E-2</c:v>
                </c:pt>
                <c:pt idx="42900">
                  <c:v>-2.75135E-2</c:v>
                </c:pt>
                <c:pt idx="42901">
                  <c:v>-2.6173399999999999E-2</c:v>
                </c:pt>
                <c:pt idx="42902">
                  <c:v>-2.4822799999999999E-2</c:v>
                </c:pt>
                <c:pt idx="42903">
                  <c:v>-2.3463700000000001E-2</c:v>
                </c:pt>
                <c:pt idx="42904">
                  <c:v>-2.2098300000000001E-2</c:v>
                </c:pt>
                <c:pt idx="42905">
                  <c:v>-2.07285E-2</c:v>
                </c:pt>
                <c:pt idx="42906">
                  <c:v>-1.93562E-2</c:v>
                </c:pt>
                <c:pt idx="42907">
                  <c:v>-1.79834E-2</c:v>
                </c:pt>
                <c:pt idx="42908">
                  <c:v>-1.66123E-2</c:v>
                </c:pt>
                <c:pt idx="42909">
                  <c:v>-1.5245099999999999E-2</c:v>
                </c:pt>
                <c:pt idx="42910">
                  <c:v>-1.3883700000000001E-2</c:v>
                </c:pt>
                <c:pt idx="42911">
                  <c:v>-1.2530100000000001E-2</c:v>
                </c:pt>
                <c:pt idx="42912">
                  <c:v>-1.11866E-2</c:v>
                </c:pt>
                <c:pt idx="42913" formatCode="0.00E+00">
                  <c:v>-9.8550100000000009E-3</c:v>
                </c:pt>
                <c:pt idx="42914" formatCode="0.00E+00">
                  <c:v>-8.5369899999999995E-3</c:v>
                </c:pt>
                <c:pt idx="42915" formatCode="0.00E+00">
                  <c:v>-7.2338799999999998E-3</c:v>
                </c:pt>
                <c:pt idx="42916" formatCode="0.00E+00">
                  <c:v>-5.9469900000000001E-3</c:v>
                </c:pt>
                <c:pt idx="42917" formatCode="0.00E+00">
                  <c:v>-4.6778200000000001E-3</c:v>
                </c:pt>
                <c:pt idx="42918" formatCode="0.00E+00">
                  <c:v>-3.4277700000000001E-3</c:v>
                </c:pt>
                <c:pt idx="42919" formatCode="0.00E+00">
                  <c:v>-2.1981100000000001E-3</c:v>
                </c:pt>
                <c:pt idx="42920" formatCode="0.00E+00">
                  <c:v>-9.9012199999999996E-4</c:v>
                </c:pt>
                <c:pt idx="42921" formatCode="0.00E+00">
                  <c:v>1.94771E-4</c:v>
                </c:pt>
                <c:pt idx="42922" formatCode="0.00E+00">
                  <c:v>1.3552E-3</c:v>
                </c:pt>
                <c:pt idx="42923" formatCode="0.00E+00">
                  <c:v>2.4899100000000001E-3</c:v>
                </c:pt>
                <c:pt idx="42924" formatCode="0.00E+00">
                  <c:v>3.5977299999999999E-3</c:v>
                </c:pt>
                <c:pt idx="42925" formatCode="0.00E+00">
                  <c:v>4.6774499999999997E-3</c:v>
                </c:pt>
                <c:pt idx="42926" formatCode="0.00E+00">
                  <c:v>5.7278399999999997E-3</c:v>
                </c:pt>
                <c:pt idx="42927" formatCode="0.00E+00">
                  <c:v>6.7476000000000003E-3</c:v>
                </c:pt>
                <c:pt idx="42928" formatCode="0.00E+00">
                  <c:v>7.7353700000000001E-3</c:v>
                </c:pt>
                <c:pt idx="42929" formatCode="0.00E+00">
                  <c:v>8.6896000000000004E-3</c:v>
                </c:pt>
                <c:pt idx="42930" formatCode="0.00E+00">
                  <c:v>9.6088200000000006E-3</c:v>
                </c:pt>
                <c:pt idx="42931">
                  <c:v>1.04919E-2</c:v>
                </c:pt>
                <c:pt idx="42932">
                  <c:v>1.13378E-2</c:v>
                </c:pt>
                <c:pt idx="42933">
                  <c:v>1.2146000000000001E-2</c:v>
                </c:pt>
                <c:pt idx="42934">
                  <c:v>1.2916E-2</c:v>
                </c:pt>
                <c:pt idx="42935">
                  <c:v>1.3647100000000001E-2</c:v>
                </c:pt>
                <c:pt idx="42936">
                  <c:v>1.43389E-2</c:v>
                </c:pt>
                <c:pt idx="42937">
                  <c:v>1.49912E-2</c:v>
                </c:pt>
                <c:pt idx="42938">
                  <c:v>1.56036E-2</c:v>
                </c:pt>
                <c:pt idx="42939">
                  <c:v>1.6175599999999998E-2</c:v>
                </c:pt>
                <c:pt idx="42940">
                  <c:v>1.6707E-2</c:v>
                </c:pt>
                <c:pt idx="42941">
                  <c:v>1.7197199999999999E-2</c:v>
                </c:pt>
                <c:pt idx="42942">
                  <c:v>1.76464E-2</c:v>
                </c:pt>
                <c:pt idx="42943">
                  <c:v>1.8054600000000001E-2</c:v>
                </c:pt>
                <c:pt idx="42944">
                  <c:v>1.84222E-2</c:v>
                </c:pt>
                <c:pt idx="42945">
                  <c:v>1.87487E-2</c:v>
                </c:pt>
                <c:pt idx="42946">
                  <c:v>1.9035400000000001E-2</c:v>
                </c:pt>
                <c:pt idx="42947">
                  <c:v>1.9286399999999999E-2</c:v>
                </c:pt>
                <c:pt idx="42948">
                  <c:v>1.9501399999999999E-2</c:v>
                </c:pt>
                <c:pt idx="42949">
                  <c:v>1.9675700000000001E-2</c:v>
                </c:pt>
                <c:pt idx="42950">
                  <c:v>1.9809199999999999E-2</c:v>
                </c:pt>
                <c:pt idx="42951">
                  <c:v>1.9904700000000001E-2</c:v>
                </c:pt>
                <c:pt idx="42952">
                  <c:v>1.9962199999999999E-2</c:v>
                </c:pt>
                <c:pt idx="42953">
                  <c:v>1.9981499999999999E-2</c:v>
                </c:pt>
                <c:pt idx="42954">
                  <c:v>1.9963100000000001E-2</c:v>
                </c:pt>
                <c:pt idx="42955">
                  <c:v>1.9908100000000001E-2</c:v>
                </c:pt>
                <c:pt idx="42956">
                  <c:v>1.9817299999999999E-2</c:v>
                </c:pt>
                <c:pt idx="42957">
                  <c:v>1.9691799999999999E-2</c:v>
                </c:pt>
                <c:pt idx="42958">
                  <c:v>1.9532000000000001E-2</c:v>
                </c:pt>
                <c:pt idx="42959">
                  <c:v>1.9338500000000002E-2</c:v>
                </c:pt>
                <c:pt idx="42960">
                  <c:v>1.9111699999999999E-2</c:v>
                </c:pt>
                <c:pt idx="42961">
                  <c:v>1.8852500000000001E-2</c:v>
                </c:pt>
                <c:pt idx="42962">
                  <c:v>1.8561600000000001E-2</c:v>
                </c:pt>
                <c:pt idx="42963">
                  <c:v>1.8239499999999999E-2</c:v>
                </c:pt>
                <c:pt idx="42964">
                  <c:v>1.78871E-2</c:v>
                </c:pt>
                <c:pt idx="42965">
                  <c:v>1.7505400000000001E-2</c:v>
                </c:pt>
                <c:pt idx="42966">
                  <c:v>1.7095800000000001E-2</c:v>
                </c:pt>
                <c:pt idx="42967">
                  <c:v>1.6659400000000001E-2</c:v>
                </c:pt>
                <c:pt idx="42968">
                  <c:v>1.6197699999999999E-2</c:v>
                </c:pt>
                <c:pt idx="42969">
                  <c:v>1.5712299999999998E-2</c:v>
                </c:pt>
                <c:pt idx="42970">
                  <c:v>1.52047E-2</c:v>
                </c:pt>
                <c:pt idx="42971">
                  <c:v>1.46763E-2</c:v>
                </c:pt>
                <c:pt idx="42972">
                  <c:v>1.41286E-2</c:v>
                </c:pt>
                <c:pt idx="42973">
                  <c:v>1.3563E-2</c:v>
                </c:pt>
                <c:pt idx="42974">
                  <c:v>1.2980800000000001E-2</c:v>
                </c:pt>
                <c:pt idx="42975">
                  <c:v>1.2383E-2</c:v>
                </c:pt>
                <c:pt idx="42976">
                  <c:v>1.17714E-2</c:v>
                </c:pt>
                <c:pt idx="42977">
                  <c:v>1.1147300000000001E-2</c:v>
                </c:pt>
                <c:pt idx="42978">
                  <c:v>1.0512000000000001E-2</c:v>
                </c:pt>
                <c:pt idx="42979" formatCode="0.00E+00">
                  <c:v>9.8666899999999991E-3</c:v>
                </c:pt>
                <c:pt idx="42980" formatCode="0.00E+00">
                  <c:v>9.2121700000000004E-3</c:v>
                </c:pt>
                <c:pt idx="42981" formatCode="0.00E+00">
                  <c:v>8.5494899999999999E-3</c:v>
                </c:pt>
                <c:pt idx="42982" formatCode="0.00E+00">
                  <c:v>7.8798500000000007E-3</c:v>
                </c:pt>
                <c:pt idx="42983" formatCode="0.00E+00">
                  <c:v>7.2044300000000004E-3</c:v>
                </c:pt>
                <c:pt idx="42984" formatCode="0.00E+00">
                  <c:v>6.5243699999999998E-3</c:v>
                </c:pt>
                <c:pt idx="42985" formatCode="0.00E+00">
                  <c:v>5.8408000000000002E-3</c:v>
                </c:pt>
                <c:pt idx="42986" formatCode="0.00E+00">
                  <c:v>5.1551899999999996E-3</c:v>
                </c:pt>
                <c:pt idx="42987" formatCode="0.00E+00">
                  <c:v>4.4691100000000001E-3</c:v>
                </c:pt>
                <c:pt idx="42988" formatCode="0.00E+00">
                  <c:v>3.78378E-3</c:v>
                </c:pt>
                <c:pt idx="42989" formatCode="0.00E+00">
                  <c:v>3.1001399999999999E-3</c:v>
                </c:pt>
                <c:pt idx="42990" formatCode="0.00E+00">
                  <c:v>2.4192599999999999E-3</c:v>
                </c:pt>
                <c:pt idx="42991" formatCode="0.00E+00">
                  <c:v>1.7424199999999999E-3</c:v>
                </c:pt>
                <c:pt idx="42992" formatCode="0.00E+00">
                  <c:v>1.0708899999999999E-3</c:v>
                </c:pt>
                <c:pt idx="42993" formatCode="0.00E+00">
                  <c:v>4.0595300000000002E-4</c:v>
                </c:pt>
                <c:pt idx="42994" formatCode="0.00E+00">
                  <c:v>-2.5132099999999999E-4</c:v>
                </c:pt>
                <c:pt idx="42995" formatCode="0.00E+00">
                  <c:v>-9.0039500000000001E-4</c:v>
                </c:pt>
                <c:pt idx="42996" formatCode="0.00E+00">
                  <c:v>-1.53889E-3</c:v>
                </c:pt>
                <c:pt idx="42997" formatCode="0.00E+00">
                  <c:v>-2.1617199999999998E-3</c:v>
                </c:pt>
                <c:pt idx="42998" formatCode="0.00E+00">
                  <c:v>-2.7684099999999998E-3</c:v>
                </c:pt>
                <c:pt idx="42999" formatCode="0.00E+00">
                  <c:v>-3.3630700000000001E-3</c:v>
                </c:pt>
                <c:pt idx="43000" formatCode="0.00E+00">
                  <c:v>-3.9452999999999997E-3</c:v>
                </c:pt>
                <c:pt idx="43001" formatCode="0.00E+00">
                  <c:v>-4.5121800000000002E-3</c:v>
                </c:pt>
                <c:pt idx="43002" formatCode="0.00E+00">
                  <c:v>-5.0634299999999998E-3</c:v>
                </c:pt>
                <c:pt idx="43003" formatCode="0.00E+00">
                  <c:v>-5.5993099999999997E-3</c:v>
                </c:pt>
                <c:pt idx="43004" formatCode="0.00E+00">
                  <c:v>-6.1191600000000002E-3</c:v>
                </c:pt>
                <c:pt idx="43005" formatCode="0.00E+00">
                  <c:v>-6.6220799999999998E-3</c:v>
                </c:pt>
                <c:pt idx="43006" formatCode="0.00E+00">
                  <c:v>-7.1070899999999999E-3</c:v>
                </c:pt>
                <c:pt idx="43007" formatCode="0.00E+00">
                  <c:v>-7.5733600000000003E-3</c:v>
                </c:pt>
                <c:pt idx="43008" formatCode="0.00E+00">
                  <c:v>-8.0204000000000004E-3</c:v>
                </c:pt>
                <c:pt idx="43009" formatCode="0.00E+00">
                  <c:v>-8.4480500000000004E-3</c:v>
                </c:pt>
                <c:pt idx="43010" formatCode="0.00E+00">
                  <c:v>-8.8561899999999999E-3</c:v>
                </c:pt>
                <c:pt idx="43011" formatCode="0.00E+00">
                  <c:v>-9.2446100000000003E-3</c:v>
                </c:pt>
                <c:pt idx="43012" formatCode="0.00E+00">
                  <c:v>-9.6131199999999993E-3</c:v>
                </c:pt>
                <c:pt idx="43013" formatCode="0.00E+00">
                  <c:v>-9.9614000000000005E-3</c:v>
                </c:pt>
                <c:pt idx="43014">
                  <c:v>-1.0289100000000001E-2</c:v>
                </c:pt>
                <c:pt idx="43015">
                  <c:v>-1.0596299999999999E-2</c:v>
                </c:pt>
                <c:pt idx="43016">
                  <c:v>-1.0882899999999999E-2</c:v>
                </c:pt>
                <c:pt idx="43017">
                  <c:v>-1.11491E-2</c:v>
                </c:pt>
                <c:pt idx="43018">
                  <c:v>-1.13945E-2</c:v>
                </c:pt>
                <c:pt idx="43019">
                  <c:v>-1.16192E-2</c:v>
                </c:pt>
                <c:pt idx="43020">
                  <c:v>-1.1823200000000001E-2</c:v>
                </c:pt>
                <c:pt idx="43021">
                  <c:v>-1.2006299999999999E-2</c:v>
                </c:pt>
                <c:pt idx="43022">
                  <c:v>-1.2168200000000001E-2</c:v>
                </c:pt>
                <c:pt idx="43023">
                  <c:v>-1.23091E-2</c:v>
                </c:pt>
                <c:pt idx="43024">
                  <c:v>-1.24297E-2</c:v>
                </c:pt>
                <c:pt idx="43025">
                  <c:v>-1.25305E-2</c:v>
                </c:pt>
                <c:pt idx="43026">
                  <c:v>-1.2612099999999999E-2</c:v>
                </c:pt>
                <c:pt idx="43027">
                  <c:v>-1.2674400000000001E-2</c:v>
                </c:pt>
                <c:pt idx="43028">
                  <c:v>-1.27177E-2</c:v>
                </c:pt>
                <c:pt idx="43029">
                  <c:v>-1.2742099999999999E-2</c:v>
                </c:pt>
                <c:pt idx="43030">
                  <c:v>-1.2748000000000001E-2</c:v>
                </c:pt>
                <c:pt idx="43031">
                  <c:v>-1.27362E-2</c:v>
                </c:pt>
                <c:pt idx="43032">
                  <c:v>-1.27072E-2</c:v>
                </c:pt>
                <c:pt idx="43033">
                  <c:v>-1.2662100000000001E-2</c:v>
                </c:pt>
                <c:pt idx="43034">
                  <c:v>-1.26018E-2</c:v>
                </c:pt>
                <c:pt idx="43035">
                  <c:v>-1.2527E-2</c:v>
                </c:pt>
                <c:pt idx="43036">
                  <c:v>-1.24384E-2</c:v>
                </c:pt>
                <c:pt idx="43037">
                  <c:v>-1.23366E-2</c:v>
                </c:pt>
                <c:pt idx="43038">
                  <c:v>-1.2222200000000001E-2</c:v>
                </c:pt>
                <c:pt idx="43039">
                  <c:v>-1.20961E-2</c:v>
                </c:pt>
                <c:pt idx="43040">
                  <c:v>-1.19588E-2</c:v>
                </c:pt>
                <c:pt idx="43041">
                  <c:v>-1.1810899999999999E-2</c:v>
                </c:pt>
                <c:pt idx="43042">
                  <c:v>-1.1653E-2</c:v>
                </c:pt>
                <c:pt idx="43043">
                  <c:v>-1.1486E-2</c:v>
                </c:pt>
                <c:pt idx="43044">
                  <c:v>-1.1310799999999999E-2</c:v>
                </c:pt>
                <c:pt idx="43045">
                  <c:v>-1.1128300000000001E-2</c:v>
                </c:pt>
                <c:pt idx="43046">
                  <c:v>-1.09392E-2</c:v>
                </c:pt>
                <c:pt idx="43047">
                  <c:v>-1.0744200000000001E-2</c:v>
                </c:pt>
                <c:pt idx="43048">
                  <c:v>-1.0544E-2</c:v>
                </c:pt>
                <c:pt idx="43049">
                  <c:v>-1.03398E-2</c:v>
                </c:pt>
                <c:pt idx="43050">
                  <c:v>-1.0132800000000001E-2</c:v>
                </c:pt>
                <c:pt idx="43051" formatCode="0.00E+00">
                  <c:v>-9.9236800000000007E-3</c:v>
                </c:pt>
                <c:pt idx="43052" formatCode="0.00E+00">
                  <c:v>-9.71348E-3</c:v>
                </c:pt>
                <c:pt idx="43053" formatCode="0.00E+00">
                  <c:v>-9.5030300000000009E-3</c:v>
                </c:pt>
                <c:pt idx="43054" formatCode="0.00E+00">
                  <c:v>-9.2933400000000006E-3</c:v>
                </c:pt>
                <c:pt idx="43055" formatCode="0.00E+00">
                  <c:v>-9.0852699999999995E-3</c:v>
                </c:pt>
                <c:pt idx="43056" formatCode="0.00E+00">
                  <c:v>-8.8795000000000002E-3</c:v>
                </c:pt>
                <c:pt idx="43057" formatCode="0.00E+00">
                  <c:v>-8.6765899999999997E-3</c:v>
                </c:pt>
                <c:pt idx="43058" formatCode="0.00E+00">
                  <c:v>-8.4771800000000008E-3</c:v>
                </c:pt>
                <c:pt idx="43059" formatCode="0.00E+00">
                  <c:v>-8.2820700000000008E-3</c:v>
                </c:pt>
                <c:pt idx="43060" formatCode="0.00E+00">
                  <c:v>-8.0922300000000006E-3</c:v>
                </c:pt>
                <c:pt idx="43061" formatCode="0.00E+00">
                  <c:v>-7.9086099999999999E-3</c:v>
                </c:pt>
                <c:pt idx="43062" formatCode="0.00E+00">
                  <c:v>-7.7319199999999998E-3</c:v>
                </c:pt>
                <c:pt idx="43063" formatCode="0.00E+00">
                  <c:v>-7.5625700000000002E-3</c:v>
                </c:pt>
                <c:pt idx="43064" formatCode="0.00E+00">
                  <c:v>-7.4008700000000004E-3</c:v>
                </c:pt>
                <c:pt idx="43065" formatCode="0.00E+00">
                  <c:v>-7.2474000000000002E-3</c:v>
                </c:pt>
                <c:pt idx="43066" formatCode="0.00E+00">
                  <c:v>-7.1028599999999999E-3</c:v>
                </c:pt>
                <c:pt idx="43067" formatCode="0.00E+00">
                  <c:v>-6.9679E-3</c:v>
                </c:pt>
                <c:pt idx="43068" formatCode="0.00E+00">
                  <c:v>-6.8431400000000002E-3</c:v>
                </c:pt>
                <c:pt idx="43069" formatCode="0.00E+00">
                  <c:v>-6.7292799999999998E-3</c:v>
                </c:pt>
                <c:pt idx="43070" formatCode="0.00E+00">
                  <c:v>-6.6268200000000003E-3</c:v>
                </c:pt>
                <c:pt idx="43071" formatCode="0.00E+00">
                  <c:v>-6.5357799999999997E-3</c:v>
                </c:pt>
                <c:pt idx="43072" formatCode="0.00E+00">
                  <c:v>-6.4563299999999997E-3</c:v>
                </c:pt>
                <c:pt idx="43073" formatCode="0.00E+00">
                  <c:v>-6.3892000000000003E-3</c:v>
                </c:pt>
                <c:pt idx="43074" formatCode="0.00E+00">
                  <c:v>-6.3352800000000004E-3</c:v>
                </c:pt>
                <c:pt idx="43075" formatCode="0.00E+00">
                  <c:v>-6.2952399999999997E-3</c:v>
                </c:pt>
                <c:pt idx="43076" formatCode="0.00E+00">
                  <c:v>-6.2694999999999999E-3</c:v>
                </c:pt>
                <c:pt idx="43077" formatCode="0.00E+00">
                  <c:v>-6.2581299999999998E-3</c:v>
                </c:pt>
                <c:pt idx="43078" formatCode="0.00E+00">
                  <c:v>-6.2610699999999997E-3</c:v>
                </c:pt>
                <c:pt idx="43079" formatCode="0.00E+00">
                  <c:v>-6.2784099999999999E-3</c:v>
                </c:pt>
                <c:pt idx="43080" formatCode="0.00E+00">
                  <c:v>-6.3102499999999999E-3</c:v>
                </c:pt>
                <c:pt idx="43081" formatCode="0.00E+00">
                  <c:v>-6.3566500000000001E-3</c:v>
                </c:pt>
                <c:pt idx="43082" formatCode="0.00E+00">
                  <c:v>-6.4176800000000003E-3</c:v>
                </c:pt>
                <c:pt idx="43083" formatCode="0.00E+00">
                  <c:v>-6.4934600000000004E-3</c:v>
                </c:pt>
                <c:pt idx="43084" formatCode="0.00E+00">
                  <c:v>-6.5841099999999998E-3</c:v>
                </c:pt>
                <c:pt idx="43085" formatCode="0.00E+00">
                  <c:v>-6.6896899999999999E-3</c:v>
                </c:pt>
                <c:pt idx="43086" formatCode="0.00E+00">
                  <c:v>-6.8100299999999999E-3</c:v>
                </c:pt>
                <c:pt idx="43087" formatCode="0.00E+00">
                  <c:v>-6.94481E-3</c:v>
                </c:pt>
                <c:pt idx="43088" formatCode="0.00E+00">
                  <c:v>-7.0937400000000003E-3</c:v>
                </c:pt>
                <c:pt idx="43089" formatCode="0.00E+00">
                  <c:v>-7.2566699999999998E-3</c:v>
                </c:pt>
                <c:pt idx="43090" formatCode="0.00E+00">
                  <c:v>-7.43321E-3</c:v>
                </c:pt>
                <c:pt idx="43091" formatCode="0.00E+00">
                  <c:v>-7.6227700000000001E-3</c:v>
                </c:pt>
                <c:pt idx="43092" formatCode="0.00E+00">
                  <c:v>-7.8248299999999996E-3</c:v>
                </c:pt>
                <c:pt idx="43093" formatCode="0.00E+00">
                  <c:v>-8.0389399999999996E-3</c:v>
                </c:pt>
                <c:pt idx="43094" formatCode="0.00E+00">
                  <c:v>-8.2647499999999995E-3</c:v>
                </c:pt>
                <c:pt idx="43095" formatCode="0.00E+00">
                  <c:v>-8.5018799999999999E-3</c:v>
                </c:pt>
                <c:pt idx="43096" formatCode="0.00E+00">
                  <c:v>-8.7497900000000003E-3</c:v>
                </c:pt>
                <c:pt idx="43097" formatCode="0.00E+00">
                  <c:v>-9.0078899999999993E-3</c:v>
                </c:pt>
                <c:pt idx="43098" formatCode="0.00E+00">
                  <c:v>-9.2756799999999997E-3</c:v>
                </c:pt>
                <c:pt idx="43099" formatCode="0.00E+00">
                  <c:v>-9.5526599999999993E-3</c:v>
                </c:pt>
                <c:pt idx="43100" formatCode="0.00E+00">
                  <c:v>-9.8380900000000007E-3</c:v>
                </c:pt>
                <c:pt idx="43101">
                  <c:v>-1.0131100000000001E-2</c:v>
                </c:pt>
                <c:pt idx="43102">
                  <c:v>-1.0430999999999999E-2</c:v>
                </c:pt>
                <c:pt idx="43103">
                  <c:v>-1.0737E-2</c:v>
                </c:pt>
                <c:pt idx="43104">
                  <c:v>-1.10487E-2</c:v>
                </c:pt>
                <c:pt idx="43105">
                  <c:v>-1.1365200000000001E-2</c:v>
                </c:pt>
                <c:pt idx="43106">
                  <c:v>-1.16858E-2</c:v>
                </c:pt>
                <c:pt idx="43107">
                  <c:v>-1.20096E-2</c:v>
                </c:pt>
                <c:pt idx="43108">
                  <c:v>-1.2335499999999999E-2</c:v>
                </c:pt>
                <c:pt idx="43109">
                  <c:v>-1.26628E-2</c:v>
                </c:pt>
                <c:pt idx="43110">
                  <c:v>-1.29903E-2</c:v>
                </c:pt>
                <c:pt idx="43111">
                  <c:v>-1.33174E-2</c:v>
                </c:pt>
                <c:pt idx="43112">
                  <c:v>-1.36431E-2</c:v>
                </c:pt>
                <c:pt idx="43113">
                  <c:v>-1.3966299999999999E-2</c:v>
                </c:pt>
                <c:pt idx="43114">
                  <c:v>-1.4286099999999999E-2</c:v>
                </c:pt>
                <c:pt idx="43115">
                  <c:v>-1.46015E-2</c:v>
                </c:pt>
                <c:pt idx="43116">
                  <c:v>-1.49117E-2</c:v>
                </c:pt>
                <c:pt idx="43117">
                  <c:v>-1.5215599999999999E-2</c:v>
                </c:pt>
                <c:pt idx="43118">
                  <c:v>-1.55123E-2</c:v>
                </c:pt>
                <c:pt idx="43119">
                  <c:v>-1.5800600000000001E-2</c:v>
                </c:pt>
                <c:pt idx="43120">
                  <c:v>-1.6079599999999999E-2</c:v>
                </c:pt>
                <c:pt idx="43121">
                  <c:v>-1.63483E-2</c:v>
                </c:pt>
                <c:pt idx="43122">
                  <c:v>-1.66058E-2</c:v>
                </c:pt>
                <c:pt idx="43123">
                  <c:v>-1.6851399999999999E-2</c:v>
                </c:pt>
                <c:pt idx="43124">
                  <c:v>-1.70843E-2</c:v>
                </c:pt>
                <c:pt idx="43125">
                  <c:v>-1.7303599999999999E-2</c:v>
                </c:pt>
                <c:pt idx="43126">
                  <c:v>-1.75084E-2</c:v>
                </c:pt>
                <c:pt idx="43127">
                  <c:v>-1.7697999999999998E-2</c:v>
                </c:pt>
                <c:pt idx="43128">
                  <c:v>-1.7871399999999999E-2</c:v>
                </c:pt>
                <c:pt idx="43129">
                  <c:v>-1.8027999999999999E-2</c:v>
                </c:pt>
                <c:pt idx="43130">
                  <c:v>-1.8166999999999999E-2</c:v>
                </c:pt>
                <c:pt idx="43131">
                  <c:v>-1.8287399999999999E-2</c:v>
                </c:pt>
                <c:pt idx="43132">
                  <c:v>-1.8388399999999999E-2</c:v>
                </c:pt>
                <c:pt idx="43133">
                  <c:v>-1.8469300000000001E-2</c:v>
                </c:pt>
                <c:pt idx="43134">
                  <c:v>-1.8529500000000001E-2</c:v>
                </c:pt>
                <c:pt idx="43135">
                  <c:v>-1.85682E-2</c:v>
                </c:pt>
                <c:pt idx="43136">
                  <c:v>-1.8584900000000001E-2</c:v>
                </c:pt>
                <c:pt idx="43137">
                  <c:v>-1.8578999999999998E-2</c:v>
                </c:pt>
                <c:pt idx="43138">
                  <c:v>-1.8549900000000001E-2</c:v>
                </c:pt>
                <c:pt idx="43139">
                  <c:v>-1.8497300000000001E-2</c:v>
                </c:pt>
                <c:pt idx="43140">
                  <c:v>-1.8420599999999999E-2</c:v>
                </c:pt>
                <c:pt idx="43141">
                  <c:v>-1.83193E-2</c:v>
                </c:pt>
                <c:pt idx="43142">
                  <c:v>-1.81932E-2</c:v>
                </c:pt>
                <c:pt idx="43143">
                  <c:v>-1.8041600000000001E-2</c:v>
                </c:pt>
                <c:pt idx="43144">
                  <c:v>-1.78642E-2</c:v>
                </c:pt>
                <c:pt idx="43145">
                  <c:v>-1.7660800000000001E-2</c:v>
                </c:pt>
                <c:pt idx="43146">
                  <c:v>-1.7430999999999999E-2</c:v>
                </c:pt>
                <c:pt idx="43147">
                  <c:v>-1.71748E-2</c:v>
                </c:pt>
                <c:pt idx="43148">
                  <c:v>-1.6892000000000001E-2</c:v>
                </c:pt>
                <c:pt idx="43149">
                  <c:v>-1.6582599999999999E-2</c:v>
                </c:pt>
                <c:pt idx="43150">
                  <c:v>-1.62466E-2</c:v>
                </c:pt>
                <c:pt idx="43151">
                  <c:v>-1.5883899999999999E-2</c:v>
                </c:pt>
                <c:pt idx="43152">
                  <c:v>-1.5494600000000001E-2</c:v>
                </c:pt>
                <c:pt idx="43153">
                  <c:v>-1.5078899999999999E-2</c:v>
                </c:pt>
                <c:pt idx="43154">
                  <c:v>-1.4637000000000001E-2</c:v>
                </c:pt>
                <c:pt idx="43155">
                  <c:v>-1.4168999999999999E-2</c:v>
                </c:pt>
                <c:pt idx="43156">
                  <c:v>-1.3675400000000001E-2</c:v>
                </c:pt>
                <c:pt idx="43157">
                  <c:v>-1.31565E-2</c:v>
                </c:pt>
                <c:pt idx="43158">
                  <c:v>-1.26126E-2</c:v>
                </c:pt>
                <c:pt idx="43159">
                  <c:v>-1.20441E-2</c:v>
                </c:pt>
                <c:pt idx="43160">
                  <c:v>-1.14515E-2</c:v>
                </c:pt>
                <c:pt idx="43161">
                  <c:v>-1.08352E-2</c:v>
                </c:pt>
                <c:pt idx="43162">
                  <c:v>-1.0195900000000001E-2</c:v>
                </c:pt>
                <c:pt idx="43163" formatCode="0.00E+00">
                  <c:v>-9.5339799999999992E-3</c:v>
                </c:pt>
                <c:pt idx="43164" formatCode="0.00E+00">
                  <c:v>-8.85003E-3</c:v>
                </c:pt>
                <c:pt idx="43165" formatCode="0.00E+00">
                  <c:v>-8.1446799999999996E-3</c:v>
                </c:pt>
                <c:pt idx="43166" formatCode="0.00E+00">
                  <c:v>-7.4187400000000001E-3</c:v>
                </c:pt>
                <c:pt idx="43167" formatCode="0.00E+00">
                  <c:v>-6.6730299999999999E-3</c:v>
                </c:pt>
                <c:pt idx="43168" formatCode="0.00E+00">
                  <c:v>-5.9083399999999998E-3</c:v>
                </c:pt>
                <c:pt idx="43169" formatCode="0.00E+00">
                  <c:v>-5.1254999999999998E-3</c:v>
                </c:pt>
                <c:pt idx="43170" formatCode="0.00E+00">
                  <c:v>-4.3254000000000001E-3</c:v>
                </c:pt>
                <c:pt idx="43171" formatCode="0.00E+00">
                  <c:v>-3.5090099999999999E-3</c:v>
                </c:pt>
                <c:pt idx="43172" formatCode="0.00E+00">
                  <c:v>-2.6773500000000002E-3</c:v>
                </c:pt>
                <c:pt idx="43173" formatCode="0.00E+00">
                  <c:v>-1.83143E-3</c:v>
                </c:pt>
                <c:pt idx="43174" formatCode="0.00E+00">
                  <c:v>-9.72324E-4</c:v>
                </c:pt>
                <c:pt idx="43175" formatCode="0.00E+00">
                  <c:v>-1.01154E-4</c:v>
                </c:pt>
                <c:pt idx="43176" formatCode="0.00E+00">
                  <c:v>7.8093599999999998E-4</c:v>
                </c:pt>
                <c:pt idx="43177" formatCode="0.00E+00">
                  <c:v>1.6728100000000001E-3</c:v>
                </c:pt>
                <c:pt idx="43178" formatCode="0.00E+00">
                  <c:v>2.5733000000000002E-3</c:v>
                </c:pt>
                <c:pt idx="43179" formatCode="0.00E+00">
                  <c:v>3.4812100000000002E-3</c:v>
                </c:pt>
                <c:pt idx="43180" formatCode="0.00E+00">
                  <c:v>4.3953400000000002E-3</c:v>
                </c:pt>
                <c:pt idx="43181" formatCode="0.00E+00">
                  <c:v>5.3145299999999996E-3</c:v>
                </c:pt>
                <c:pt idx="43182" formatCode="0.00E+00">
                  <c:v>6.2375299999999998E-3</c:v>
                </c:pt>
                <c:pt idx="43183" formatCode="0.00E+00">
                  <c:v>7.1630599999999997E-3</c:v>
                </c:pt>
                <c:pt idx="43184" formatCode="0.00E+00">
                  <c:v>8.0897899999999995E-3</c:v>
                </c:pt>
                <c:pt idx="43185" formatCode="0.00E+00">
                  <c:v>9.0163900000000009E-3</c:v>
                </c:pt>
                <c:pt idx="43186" formatCode="0.00E+00">
                  <c:v>9.9415100000000006E-3</c:v>
                </c:pt>
                <c:pt idx="43187">
                  <c:v>1.08638E-2</c:v>
                </c:pt>
                <c:pt idx="43188">
                  <c:v>1.17818E-2</c:v>
                </c:pt>
                <c:pt idx="43189">
                  <c:v>1.2694199999999999E-2</c:v>
                </c:pt>
                <c:pt idx="43190">
                  <c:v>1.3599699999999999E-2</c:v>
                </c:pt>
                <c:pt idx="43191">
                  <c:v>1.4496800000000001E-2</c:v>
                </c:pt>
                <c:pt idx="43192">
                  <c:v>1.5384200000000001E-2</c:v>
                </c:pt>
                <c:pt idx="43193">
                  <c:v>1.62606E-2</c:v>
                </c:pt>
                <c:pt idx="43194">
                  <c:v>1.7124500000000001E-2</c:v>
                </c:pt>
                <c:pt idx="43195">
                  <c:v>1.79747E-2</c:v>
                </c:pt>
                <c:pt idx="43196">
                  <c:v>1.8809900000000001E-2</c:v>
                </c:pt>
                <c:pt idx="43197">
                  <c:v>1.96286E-2</c:v>
                </c:pt>
                <c:pt idx="43198">
                  <c:v>2.0429699999999999E-2</c:v>
                </c:pt>
                <c:pt idx="43199">
                  <c:v>2.1211799999999999E-2</c:v>
                </c:pt>
                <c:pt idx="43200">
                  <c:v>2.1973800000000002E-2</c:v>
                </c:pt>
                <c:pt idx="43201">
                  <c:v>2.2714100000000001E-2</c:v>
                </c:pt>
                <c:pt idx="43202">
                  <c:v>2.34317E-2</c:v>
                </c:pt>
                <c:pt idx="43203">
                  <c:v>2.4125199999999999E-2</c:v>
                </c:pt>
                <c:pt idx="43204">
                  <c:v>2.4793699999999998E-2</c:v>
                </c:pt>
                <c:pt idx="43205">
                  <c:v>2.5435900000000001E-2</c:v>
                </c:pt>
                <c:pt idx="43206">
                  <c:v>2.6050799999999999E-2</c:v>
                </c:pt>
                <c:pt idx="43207">
                  <c:v>2.66371E-2</c:v>
                </c:pt>
                <c:pt idx="43208">
                  <c:v>2.7193999999999999E-2</c:v>
                </c:pt>
                <c:pt idx="43209">
                  <c:v>2.77203E-2</c:v>
                </c:pt>
                <c:pt idx="43210">
                  <c:v>2.82151E-2</c:v>
                </c:pt>
                <c:pt idx="43211">
                  <c:v>2.8677399999999999E-2</c:v>
                </c:pt>
                <c:pt idx="43212">
                  <c:v>2.9106300000000002E-2</c:v>
                </c:pt>
                <c:pt idx="43213">
                  <c:v>2.9500999999999999E-2</c:v>
                </c:pt>
                <c:pt idx="43214">
                  <c:v>2.98607E-2</c:v>
                </c:pt>
                <c:pt idx="43215">
                  <c:v>3.0184699999999998E-2</c:v>
                </c:pt>
                <c:pt idx="43216">
                  <c:v>3.04724E-2</c:v>
                </c:pt>
                <c:pt idx="43217">
                  <c:v>3.07231E-2</c:v>
                </c:pt>
                <c:pt idx="43218">
                  <c:v>3.0936200000000001E-2</c:v>
                </c:pt>
                <c:pt idx="43219">
                  <c:v>3.1111099999999999E-2</c:v>
                </c:pt>
                <c:pt idx="43220">
                  <c:v>3.1247299999999999E-2</c:v>
                </c:pt>
                <c:pt idx="43221">
                  <c:v>3.1344400000000001E-2</c:v>
                </c:pt>
                <c:pt idx="43222">
                  <c:v>3.1401900000000003E-2</c:v>
                </c:pt>
                <c:pt idx="43223">
                  <c:v>3.1419700000000002E-2</c:v>
                </c:pt>
                <c:pt idx="43224">
                  <c:v>3.1397300000000003E-2</c:v>
                </c:pt>
                <c:pt idx="43225">
                  <c:v>3.13347E-2</c:v>
                </c:pt>
                <c:pt idx="43226">
                  <c:v>3.1231499999999999E-2</c:v>
                </c:pt>
                <c:pt idx="43227">
                  <c:v>3.1087900000000002E-2</c:v>
                </c:pt>
                <c:pt idx="43228">
                  <c:v>3.09036E-2</c:v>
                </c:pt>
                <c:pt idx="43229">
                  <c:v>3.0678799999999999E-2</c:v>
                </c:pt>
                <c:pt idx="43230">
                  <c:v>3.04135E-2</c:v>
                </c:pt>
                <c:pt idx="43231">
                  <c:v>3.0107800000000001E-2</c:v>
                </c:pt>
                <c:pt idx="43232">
                  <c:v>2.9762E-2</c:v>
                </c:pt>
                <c:pt idx="43233">
                  <c:v>2.9376200000000002E-2</c:v>
                </c:pt>
                <c:pt idx="43234">
                  <c:v>2.8950900000000002E-2</c:v>
                </c:pt>
                <c:pt idx="43235">
                  <c:v>2.8486399999999999E-2</c:v>
                </c:pt>
                <c:pt idx="43236">
                  <c:v>2.79831E-2</c:v>
                </c:pt>
                <c:pt idx="43237">
                  <c:v>2.7441500000000001E-2</c:v>
                </c:pt>
                <c:pt idx="43238">
                  <c:v>2.68621E-2</c:v>
                </c:pt>
                <c:pt idx="43239">
                  <c:v>2.62457E-2</c:v>
                </c:pt>
                <c:pt idx="43240">
                  <c:v>2.5592699999999999E-2</c:v>
                </c:pt>
                <c:pt idx="43241">
                  <c:v>2.4903999999999999E-2</c:v>
                </c:pt>
                <c:pt idx="43242">
                  <c:v>2.4180400000000001E-2</c:v>
                </c:pt>
                <c:pt idx="43243">
                  <c:v>2.3422599999999998E-2</c:v>
                </c:pt>
                <c:pt idx="43244">
                  <c:v>2.2631700000000001E-2</c:v>
                </c:pt>
                <c:pt idx="43245">
                  <c:v>2.1808399999999999E-2</c:v>
                </c:pt>
                <c:pt idx="43246">
                  <c:v>2.0953800000000002E-2</c:v>
                </c:pt>
                <c:pt idx="43247">
                  <c:v>2.0069E-2</c:v>
                </c:pt>
                <c:pt idx="43248">
                  <c:v>1.9154999999999998E-2</c:v>
                </c:pt>
                <c:pt idx="43249">
                  <c:v>1.8213E-2</c:v>
                </c:pt>
                <c:pt idx="43250">
                  <c:v>1.7244200000000001E-2</c:v>
                </c:pt>
                <c:pt idx="43251">
                  <c:v>1.6249599999999999E-2</c:v>
                </c:pt>
                <c:pt idx="43252">
                  <c:v>1.52306E-2</c:v>
                </c:pt>
                <c:pt idx="43253">
                  <c:v>1.41884E-2</c:v>
                </c:pt>
                <c:pt idx="43254">
                  <c:v>1.3124500000000001E-2</c:v>
                </c:pt>
                <c:pt idx="43255">
                  <c:v>1.20401E-2</c:v>
                </c:pt>
                <c:pt idx="43256">
                  <c:v>1.0936700000000001E-2</c:v>
                </c:pt>
                <c:pt idx="43257" formatCode="0.00E+00">
                  <c:v>9.81572E-3</c:v>
                </c:pt>
                <c:pt idx="43258" formatCode="0.00E+00">
                  <c:v>8.6785899999999999E-3</c:v>
                </c:pt>
                <c:pt idx="43259" formatCode="0.00E+00">
                  <c:v>7.5267399999999996E-3</c:v>
                </c:pt>
                <c:pt idx="43260" formatCode="0.00E+00">
                  <c:v>6.3616300000000001E-3</c:v>
                </c:pt>
                <c:pt idx="43261" formatCode="0.00E+00">
                  <c:v>5.1847500000000001E-3</c:v>
                </c:pt>
                <c:pt idx="43262" formatCode="0.00E+00">
                  <c:v>3.99767E-3</c:v>
                </c:pt>
                <c:pt idx="43263" formatCode="0.00E+00">
                  <c:v>2.8019899999999999E-3</c:v>
                </c:pt>
                <c:pt idx="43264" formatCode="0.00E+00">
                  <c:v>1.5993299999999999E-3</c:v>
                </c:pt>
                <c:pt idx="43265" formatCode="0.00E+00">
                  <c:v>3.9125999999999999E-4</c:v>
                </c:pt>
                <c:pt idx="43266" formatCode="0.00E+00">
                  <c:v>-8.2062599999999997E-4</c:v>
                </c:pt>
                <c:pt idx="43267" formatCode="0.00E+00">
                  <c:v>-2.03469E-3</c:v>
                </c:pt>
                <c:pt idx="43268" formatCode="0.00E+00">
                  <c:v>-3.2492900000000002E-3</c:v>
                </c:pt>
                <c:pt idx="43269" formatCode="0.00E+00">
                  <c:v>-4.4627599999999996E-3</c:v>
                </c:pt>
                <c:pt idx="43270" formatCode="0.00E+00">
                  <c:v>-5.6734899999999998E-3</c:v>
                </c:pt>
                <c:pt idx="43271" formatCode="0.00E+00">
                  <c:v>-6.8798799999999997E-3</c:v>
                </c:pt>
                <c:pt idx="43272" formatCode="0.00E+00">
                  <c:v>-8.0803300000000002E-3</c:v>
                </c:pt>
                <c:pt idx="43273" formatCode="0.00E+00">
                  <c:v>-9.2732700000000001E-3</c:v>
                </c:pt>
                <c:pt idx="43274">
                  <c:v>-1.04571E-2</c:v>
                </c:pt>
                <c:pt idx="43275">
                  <c:v>-1.16302E-2</c:v>
                </c:pt>
                <c:pt idx="43276">
                  <c:v>-1.2791E-2</c:v>
                </c:pt>
                <c:pt idx="43277">
                  <c:v>-1.39378E-2</c:v>
                </c:pt>
                <c:pt idx="43278">
                  <c:v>-1.50691E-2</c:v>
                </c:pt>
                <c:pt idx="43279">
                  <c:v>-1.6183400000000001E-2</c:v>
                </c:pt>
                <c:pt idx="43280">
                  <c:v>-1.7279300000000001E-2</c:v>
                </c:pt>
                <c:pt idx="43281">
                  <c:v>-1.8355199999999999E-2</c:v>
                </c:pt>
                <c:pt idx="43282">
                  <c:v>-1.9409699999999998E-2</c:v>
                </c:pt>
                <c:pt idx="43283">
                  <c:v>-2.0441399999999998E-2</c:v>
                </c:pt>
                <c:pt idx="43284">
                  <c:v>-2.1448999999999999E-2</c:v>
                </c:pt>
                <c:pt idx="43285">
                  <c:v>-2.2431099999999999E-2</c:v>
                </c:pt>
                <c:pt idx="43286">
                  <c:v>-2.3386400000000002E-2</c:v>
                </c:pt>
                <c:pt idx="43287">
                  <c:v>-2.4313499999999998E-2</c:v>
                </c:pt>
                <c:pt idx="43288">
                  <c:v>-2.52111E-2</c:v>
                </c:pt>
                <c:pt idx="43289">
                  <c:v>-2.6078E-2</c:v>
                </c:pt>
                <c:pt idx="43290">
                  <c:v>-2.6912999999999999E-2</c:v>
                </c:pt>
                <c:pt idx="43291">
                  <c:v>-2.7715099999999999E-2</c:v>
                </c:pt>
                <c:pt idx="43292">
                  <c:v>-2.8483000000000001E-2</c:v>
                </c:pt>
                <c:pt idx="43293">
                  <c:v>-2.92158E-2</c:v>
                </c:pt>
                <c:pt idx="43294">
                  <c:v>-2.9912399999999999E-2</c:v>
                </c:pt>
                <c:pt idx="43295">
                  <c:v>-3.0572100000000001E-2</c:v>
                </c:pt>
                <c:pt idx="43296">
                  <c:v>-3.1193700000000001E-2</c:v>
                </c:pt>
                <c:pt idx="43297">
                  <c:v>-3.1776600000000002E-2</c:v>
                </c:pt>
                <c:pt idx="43298">
                  <c:v>-3.2319800000000003E-2</c:v>
                </c:pt>
                <c:pt idx="43299">
                  <c:v>-3.2822700000000003E-2</c:v>
                </c:pt>
                <c:pt idx="43300">
                  <c:v>-3.3284500000000002E-2</c:v>
                </c:pt>
                <c:pt idx="43301">
                  <c:v>-3.3704699999999997E-2</c:v>
                </c:pt>
                <c:pt idx="43302">
                  <c:v>-3.4082899999999999E-2</c:v>
                </c:pt>
                <c:pt idx="43303">
                  <c:v>-3.4418499999999998E-2</c:v>
                </c:pt>
                <c:pt idx="43304">
                  <c:v>-3.4710900000000003E-2</c:v>
                </c:pt>
                <c:pt idx="43305">
                  <c:v>-3.4959900000000002E-2</c:v>
                </c:pt>
                <c:pt idx="43306">
                  <c:v>-3.5165000000000002E-2</c:v>
                </c:pt>
                <c:pt idx="43307">
                  <c:v>-3.5325799999999997E-2</c:v>
                </c:pt>
                <c:pt idx="43308">
                  <c:v>-3.5442300000000003E-2</c:v>
                </c:pt>
                <c:pt idx="43309">
                  <c:v>-3.5514299999999999E-2</c:v>
                </c:pt>
                <c:pt idx="43310">
                  <c:v>-3.5541900000000001E-2</c:v>
                </c:pt>
                <c:pt idx="43311">
                  <c:v>-3.5525000000000001E-2</c:v>
                </c:pt>
                <c:pt idx="43312">
                  <c:v>-3.5463799999999997E-2</c:v>
                </c:pt>
                <c:pt idx="43313">
                  <c:v>-3.5358300000000002E-2</c:v>
                </c:pt>
                <c:pt idx="43314">
                  <c:v>-3.5208799999999998E-2</c:v>
                </c:pt>
                <c:pt idx="43315">
                  <c:v>-3.5015400000000002E-2</c:v>
                </c:pt>
                <c:pt idx="43316">
                  <c:v>-3.4778400000000001E-2</c:v>
                </c:pt>
                <c:pt idx="43317">
                  <c:v>-3.4498300000000003E-2</c:v>
                </c:pt>
                <c:pt idx="43318">
                  <c:v>-3.4175200000000003E-2</c:v>
                </c:pt>
                <c:pt idx="43319">
                  <c:v>-3.3809699999999998E-2</c:v>
                </c:pt>
                <c:pt idx="43320">
                  <c:v>-3.34022E-2</c:v>
                </c:pt>
                <c:pt idx="43321">
                  <c:v>-3.2953299999999998E-2</c:v>
                </c:pt>
                <c:pt idx="43322">
                  <c:v>-3.2463499999999999E-2</c:v>
                </c:pt>
                <c:pt idx="43323">
                  <c:v>-3.1933599999999999E-2</c:v>
                </c:pt>
                <c:pt idx="43324">
                  <c:v>-3.1364099999999999E-2</c:v>
                </c:pt>
                <c:pt idx="43325">
                  <c:v>-3.0756100000000001E-2</c:v>
                </c:pt>
                <c:pt idx="43326">
                  <c:v>-3.01103E-2</c:v>
                </c:pt>
                <c:pt idx="43327">
                  <c:v>-2.94278E-2</c:v>
                </c:pt>
                <c:pt idx="43328">
                  <c:v>-2.87093E-2</c:v>
                </c:pt>
                <c:pt idx="43329">
                  <c:v>-2.7956000000000002E-2</c:v>
                </c:pt>
                <c:pt idx="43330">
                  <c:v>-2.7168600000000001E-2</c:v>
                </c:pt>
                <c:pt idx="43331">
                  <c:v>-2.6348400000000001E-2</c:v>
                </c:pt>
                <c:pt idx="43332">
                  <c:v>-2.54963E-2</c:v>
                </c:pt>
                <c:pt idx="43333">
                  <c:v>-2.46135E-2</c:v>
                </c:pt>
                <c:pt idx="43334">
                  <c:v>-2.3701199999999999E-2</c:v>
                </c:pt>
                <c:pt idx="43335">
                  <c:v>-2.2760599999999999E-2</c:v>
                </c:pt>
                <c:pt idx="43336">
                  <c:v>-2.17929E-2</c:v>
                </c:pt>
                <c:pt idx="43337">
                  <c:v>-2.07993E-2</c:v>
                </c:pt>
                <c:pt idx="43338">
                  <c:v>-1.9781099999999999E-2</c:v>
                </c:pt>
                <c:pt idx="43339">
                  <c:v>-1.8739700000000001E-2</c:v>
                </c:pt>
                <c:pt idx="43340">
                  <c:v>-1.7676399999999998E-2</c:v>
                </c:pt>
                <c:pt idx="43341">
                  <c:v>-1.6592699999999998E-2</c:v>
                </c:pt>
                <c:pt idx="43342">
                  <c:v>-1.54898E-2</c:v>
                </c:pt>
                <c:pt idx="43343">
                  <c:v>-1.43692E-2</c:v>
                </c:pt>
                <c:pt idx="43344">
                  <c:v>-1.3232300000000001E-2</c:v>
                </c:pt>
                <c:pt idx="43345">
                  <c:v>-1.2080499999999999E-2</c:v>
                </c:pt>
                <c:pt idx="43346">
                  <c:v>-1.09154E-2</c:v>
                </c:pt>
                <c:pt idx="43347" formatCode="0.00E+00">
                  <c:v>-9.7383499999999998E-3</c:v>
                </c:pt>
                <c:pt idx="43348" formatCode="0.00E+00">
                  <c:v>-8.5507799999999991E-3</c:v>
                </c:pt>
                <c:pt idx="43349" formatCode="0.00E+00">
                  <c:v>-7.3541800000000001E-3</c:v>
                </c:pt>
                <c:pt idx="43350" formatCode="0.00E+00">
                  <c:v>-6.1501500000000001E-3</c:v>
                </c:pt>
                <c:pt idx="43351" formatCode="0.00E+00">
                  <c:v>-4.9402600000000001E-3</c:v>
                </c:pt>
                <c:pt idx="43352" formatCode="0.00E+00">
                  <c:v>-3.7260599999999998E-3</c:v>
                </c:pt>
                <c:pt idx="43353" formatCode="0.00E+00">
                  <c:v>-2.5090500000000001E-3</c:v>
                </c:pt>
                <c:pt idx="43354" formatCode="0.00E+00">
                  <c:v>-1.29068E-3</c:v>
                </c:pt>
                <c:pt idx="43355" formatCode="0.00E+00">
                  <c:v>-7.2383499999999996E-5</c:v>
                </c:pt>
                <c:pt idx="43356" formatCode="0.00E+00">
                  <c:v>1.14444E-3</c:v>
                </c:pt>
                <c:pt idx="43357" formatCode="0.00E+00">
                  <c:v>2.3583800000000002E-3</c:v>
                </c:pt>
                <c:pt idx="43358" formatCode="0.00E+00">
                  <c:v>3.5680600000000001E-3</c:v>
                </c:pt>
                <c:pt idx="43359" formatCode="0.00E+00">
                  <c:v>4.77204E-3</c:v>
                </c:pt>
                <c:pt idx="43360" formatCode="0.00E+00">
                  <c:v>5.9689299999999999E-3</c:v>
                </c:pt>
                <c:pt idx="43361" formatCode="0.00E+00">
                  <c:v>7.1572900000000002E-3</c:v>
                </c:pt>
                <c:pt idx="43362" formatCode="0.00E+00">
                  <c:v>8.3356899999999998E-3</c:v>
                </c:pt>
                <c:pt idx="43363" formatCode="0.00E+00">
                  <c:v>9.5027199999999992E-3</c:v>
                </c:pt>
                <c:pt idx="43364">
                  <c:v>1.0657099999999999E-2</c:v>
                </c:pt>
                <c:pt idx="43365">
                  <c:v>1.1797500000000001E-2</c:v>
                </c:pt>
                <c:pt idx="43366">
                  <c:v>1.2922700000000001E-2</c:v>
                </c:pt>
                <c:pt idx="43367">
                  <c:v>1.4031200000000001E-2</c:v>
                </c:pt>
                <c:pt idx="43368">
                  <c:v>1.5121900000000001E-2</c:v>
                </c:pt>
                <c:pt idx="43369">
                  <c:v>1.61935E-2</c:v>
                </c:pt>
                <c:pt idx="43370">
                  <c:v>1.7244900000000001E-2</c:v>
                </c:pt>
                <c:pt idx="43371">
                  <c:v>1.8275199999999998E-2</c:v>
                </c:pt>
                <c:pt idx="43372">
                  <c:v>1.92832E-2</c:v>
                </c:pt>
                <c:pt idx="43373">
                  <c:v>2.0268100000000001E-2</c:v>
                </c:pt>
                <c:pt idx="43374">
                  <c:v>2.1229000000000001E-2</c:v>
                </c:pt>
                <c:pt idx="43375">
                  <c:v>2.2164799999999998E-2</c:v>
                </c:pt>
                <c:pt idx="43376">
                  <c:v>2.3074299999999999E-2</c:v>
                </c:pt>
                <c:pt idx="43377">
                  <c:v>2.3956600000000002E-2</c:v>
                </c:pt>
                <c:pt idx="43378">
                  <c:v>2.4811E-2</c:v>
                </c:pt>
                <c:pt idx="43379">
                  <c:v>2.5636599999999999E-2</c:v>
                </c:pt>
                <c:pt idx="43380">
                  <c:v>2.6433000000000002E-2</c:v>
                </c:pt>
                <c:pt idx="43381">
                  <c:v>2.7199399999999999E-2</c:v>
                </c:pt>
                <c:pt idx="43382">
                  <c:v>2.7935100000000001E-2</c:v>
                </c:pt>
                <c:pt idx="43383">
                  <c:v>2.8639700000000001E-2</c:v>
                </c:pt>
                <c:pt idx="43384">
                  <c:v>2.9312600000000001E-2</c:v>
                </c:pt>
                <c:pt idx="43385">
                  <c:v>2.99531E-2</c:v>
                </c:pt>
                <c:pt idx="43386">
                  <c:v>3.05607E-2</c:v>
                </c:pt>
                <c:pt idx="43387">
                  <c:v>3.1134999999999999E-2</c:v>
                </c:pt>
                <c:pt idx="43388">
                  <c:v>3.1675599999999998E-2</c:v>
                </c:pt>
                <c:pt idx="43389">
                  <c:v>3.2182099999999998E-2</c:v>
                </c:pt>
                <c:pt idx="43390">
                  <c:v>3.2654200000000001E-2</c:v>
                </c:pt>
                <c:pt idx="43391">
                  <c:v>3.3091599999999999E-2</c:v>
                </c:pt>
                <c:pt idx="43392">
                  <c:v>3.3494099999999999E-2</c:v>
                </c:pt>
                <c:pt idx="43393">
                  <c:v>3.3861700000000002E-2</c:v>
                </c:pt>
                <c:pt idx="43394">
                  <c:v>3.41944E-2</c:v>
                </c:pt>
                <c:pt idx="43395">
                  <c:v>3.4492200000000001E-2</c:v>
                </c:pt>
                <c:pt idx="43396">
                  <c:v>3.4755099999999997E-2</c:v>
                </c:pt>
                <c:pt idx="43397">
                  <c:v>3.4983300000000002E-2</c:v>
                </c:pt>
                <c:pt idx="43398">
                  <c:v>3.5176699999999998E-2</c:v>
                </c:pt>
                <c:pt idx="43399">
                  <c:v>3.5335499999999999E-2</c:v>
                </c:pt>
                <c:pt idx="43400">
                  <c:v>3.5459999999999998E-2</c:v>
                </c:pt>
                <c:pt idx="43401">
                  <c:v>3.55503E-2</c:v>
                </c:pt>
                <c:pt idx="43402">
                  <c:v>3.5606499999999999E-2</c:v>
                </c:pt>
                <c:pt idx="43403">
                  <c:v>3.5629000000000001E-2</c:v>
                </c:pt>
                <c:pt idx="43404">
                  <c:v>3.56181E-2</c:v>
                </c:pt>
                <c:pt idx="43405">
                  <c:v>3.55742E-2</c:v>
                </c:pt>
                <c:pt idx="43406">
                  <c:v>3.54977E-2</c:v>
                </c:pt>
                <c:pt idx="43407">
                  <c:v>3.53891E-2</c:v>
                </c:pt>
                <c:pt idx="43408">
                  <c:v>3.5249099999999998E-2</c:v>
                </c:pt>
                <c:pt idx="43409">
                  <c:v>3.5078100000000001E-2</c:v>
                </c:pt>
                <c:pt idx="43410">
                  <c:v>3.4876799999999999E-2</c:v>
                </c:pt>
                <c:pt idx="43411">
                  <c:v>3.4645799999999997E-2</c:v>
                </c:pt>
                <c:pt idx="43412">
                  <c:v>3.4385699999999998E-2</c:v>
                </c:pt>
                <c:pt idx="43413">
                  <c:v>3.4097099999999998E-2</c:v>
                </c:pt>
                <c:pt idx="43414">
                  <c:v>3.3780900000000003E-2</c:v>
                </c:pt>
                <c:pt idx="43415">
                  <c:v>3.3437599999999998E-2</c:v>
                </c:pt>
                <c:pt idx="43416">
                  <c:v>3.3068E-2</c:v>
                </c:pt>
                <c:pt idx="43417">
                  <c:v>3.2672800000000002E-2</c:v>
                </c:pt>
                <c:pt idx="43418">
                  <c:v>3.2252599999999999E-2</c:v>
                </c:pt>
                <c:pt idx="43419">
                  <c:v>3.1808299999999998E-2</c:v>
                </c:pt>
                <c:pt idx="43420">
                  <c:v>3.1340699999999999E-2</c:v>
                </c:pt>
                <c:pt idx="43421">
                  <c:v>3.0850499999999999E-2</c:v>
                </c:pt>
                <c:pt idx="43422">
                  <c:v>3.03387E-2</c:v>
                </c:pt>
                <c:pt idx="43423">
                  <c:v>2.9806200000000001E-2</c:v>
                </c:pt>
                <c:pt idx="43424">
                  <c:v>2.9254100000000002E-2</c:v>
                </c:pt>
                <c:pt idx="43425">
                  <c:v>2.8683299999999998E-2</c:v>
                </c:pt>
                <c:pt idx="43426">
                  <c:v>2.80947E-2</c:v>
                </c:pt>
                <c:pt idx="43427">
                  <c:v>2.7489E-2</c:v>
                </c:pt>
                <c:pt idx="43428">
                  <c:v>2.68673E-2</c:v>
                </c:pt>
                <c:pt idx="43429">
                  <c:v>2.6230400000000001E-2</c:v>
                </c:pt>
                <c:pt idx="43430">
                  <c:v>2.55792E-2</c:v>
                </c:pt>
                <c:pt idx="43431">
                  <c:v>2.4914800000000001E-2</c:v>
                </c:pt>
                <c:pt idx="43432">
                  <c:v>2.4237999999999999E-2</c:v>
                </c:pt>
                <c:pt idx="43433">
                  <c:v>2.3549899999999999E-2</c:v>
                </c:pt>
                <c:pt idx="43434">
                  <c:v>2.2851300000000001E-2</c:v>
                </c:pt>
                <c:pt idx="43435">
                  <c:v>2.2143300000000001E-2</c:v>
                </c:pt>
                <c:pt idx="43436">
                  <c:v>2.1426600000000001E-2</c:v>
                </c:pt>
                <c:pt idx="43437">
                  <c:v>2.0702100000000001E-2</c:v>
                </c:pt>
                <c:pt idx="43438">
                  <c:v>1.99708E-2</c:v>
                </c:pt>
                <c:pt idx="43439">
                  <c:v>1.9233500000000001E-2</c:v>
                </c:pt>
                <c:pt idx="43440">
                  <c:v>1.8491E-2</c:v>
                </c:pt>
                <c:pt idx="43441">
                  <c:v>1.7744200000000002E-2</c:v>
                </c:pt>
                <c:pt idx="43442">
                  <c:v>1.6993899999999999E-2</c:v>
                </c:pt>
                <c:pt idx="43443">
                  <c:v>1.6240999999999998E-2</c:v>
                </c:pt>
                <c:pt idx="43444">
                  <c:v>1.54865E-2</c:v>
                </c:pt>
                <c:pt idx="43445">
                  <c:v>1.47312E-2</c:v>
                </c:pt>
                <c:pt idx="43446">
                  <c:v>1.3975899999999999E-2</c:v>
                </c:pt>
                <c:pt idx="43447">
                  <c:v>1.3221200000000001E-2</c:v>
                </c:pt>
                <c:pt idx="43448">
                  <c:v>1.2468E-2</c:v>
                </c:pt>
                <c:pt idx="43449">
                  <c:v>1.1717099999999999E-2</c:v>
                </c:pt>
                <c:pt idx="43450">
                  <c:v>1.09692E-2</c:v>
                </c:pt>
                <c:pt idx="43451">
                  <c:v>1.0225E-2</c:v>
                </c:pt>
                <c:pt idx="43452" formatCode="0.00E+00">
                  <c:v>9.4850200000000003E-3</c:v>
                </c:pt>
                <c:pt idx="43453" formatCode="0.00E+00">
                  <c:v>8.7500300000000007E-3</c:v>
                </c:pt>
                <c:pt idx="43454" formatCode="0.00E+00">
                  <c:v>8.0206199999999991E-3</c:v>
                </c:pt>
                <c:pt idx="43455" formatCode="0.00E+00">
                  <c:v>7.2973700000000001E-3</c:v>
                </c:pt>
                <c:pt idx="43456" formatCode="0.00E+00">
                  <c:v>6.5808300000000002E-3</c:v>
                </c:pt>
                <c:pt idx="43457" formatCode="0.00E+00">
                  <c:v>5.8715800000000004E-3</c:v>
                </c:pt>
                <c:pt idx="43458" formatCode="0.00E+00">
                  <c:v>5.1701799999999999E-3</c:v>
                </c:pt>
                <c:pt idx="43459" formatCode="0.00E+00">
                  <c:v>4.4770900000000004E-3</c:v>
                </c:pt>
                <c:pt idx="43460" formatCode="0.00E+00">
                  <c:v>3.7927E-3</c:v>
                </c:pt>
                <c:pt idx="43461" formatCode="0.00E+00">
                  <c:v>3.1174900000000001E-3</c:v>
                </c:pt>
                <c:pt idx="43462" formatCode="0.00E+00">
                  <c:v>2.4519400000000001E-3</c:v>
                </c:pt>
                <c:pt idx="43463" formatCode="0.00E+00">
                  <c:v>1.79652E-3</c:v>
                </c:pt>
                <c:pt idx="43464" formatCode="0.00E+00">
                  <c:v>1.1516E-3</c:v>
                </c:pt>
                <c:pt idx="43465" formatCode="0.00E+00">
                  <c:v>5.1748400000000002E-4</c:v>
                </c:pt>
                <c:pt idx="43466" formatCode="0.00E+00">
                  <c:v>-1.05559E-4</c:v>
                </c:pt>
                <c:pt idx="43467" formatCode="0.00E+00">
                  <c:v>-7.1721000000000003E-4</c:v>
                </c:pt>
                <c:pt idx="43468" formatCode="0.00E+00">
                  <c:v>-1.31715E-3</c:v>
                </c:pt>
                <c:pt idx="43469" formatCode="0.00E+00">
                  <c:v>-1.9051300000000001E-3</c:v>
                </c:pt>
                <c:pt idx="43470" formatCode="0.00E+00">
                  <c:v>-2.48103E-3</c:v>
                </c:pt>
                <c:pt idx="43471" formatCode="0.00E+00">
                  <c:v>-3.0447199999999999E-3</c:v>
                </c:pt>
                <c:pt idx="43472" formatCode="0.00E+00">
                  <c:v>-3.59604E-3</c:v>
                </c:pt>
                <c:pt idx="43473" formatCode="0.00E+00">
                  <c:v>-4.1348000000000001E-3</c:v>
                </c:pt>
                <c:pt idx="43474" formatCode="0.00E+00">
                  <c:v>-4.6608200000000004E-3</c:v>
                </c:pt>
                <c:pt idx="43475" formatCode="0.00E+00">
                  <c:v>-5.17397E-3</c:v>
                </c:pt>
                <c:pt idx="43476" formatCode="0.00E+00">
                  <c:v>-5.6741300000000003E-3</c:v>
                </c:pt>
                <c:pt idx="43477" formatCode="0.00E+00">
                  <c:v>-6.1612300000000002E-3</c:v>
                </c:pt>
                <c:pt idx="43478" formatCode="0.00E+00">
                  <c:v>-6.6351800000000001E-3</c:v>
                </c:pt>
                <c:pt idx="43479" formatCode="0.00E+00">
                  <c:v>-7.0959899999999999E-3</c:v>
                </c:pt>
                <c:pt idx="43480" formatCode="0.00E+00">
                  <c:v>-7.5437300000000002E-3</c:v>
                </c:pt>
                <c:pt idx="43481" formatCode="0.00E+00">
                  <c:v>-7.9785299999999993E-3</c:v>
                </c:pt>
                <c:pt idx="43482" formatCode="0.00E+00">
                  <c:v>-8.4004500000000003E-3</c:v>
                </c:pt>
                <c:pt idx="43483" formatCode="0.00E+00">
                  <c:v>-8.8095099999999996E-3</c:v>
                </c:pt>
                <c:pt idx="43484" formatCode="0.00E+00">
                  <c:v>-9.2057200000000006E-3</c:v>
                </c:pt>
                <c:pt idx="43485" formatCode="0.00E+00">
                  <c:v>-9.5891099999999996E-3</c:v>
                </c:pt>
                <c:pt idx="43486" formatCode="0.00E+00">
                  <c:v>-9.9597599999999998E-3</c:v>
                </c:pt>
                <c:pt idx="43487">
                  <c:v>-1.03178E-2</c:v>
                </c:pt>
                <c:pt idx="43488">
                  <c:v>-1.06634E-2</c:v>
                </c:pt>
                <c:pt idx="43489">
                  <c:v>-1.09966E-2</c:v>
                </c:pt>
                <c:pt idx="43490">
                  <c:v>-1.13177E-2</c:v>
                </c:pt>
                <c:pt idx="43491">
                  <c:v>-1.1626900000000001E-2</c:v>
                </c:pt>
                <c:pt idx="43492">
                  <c:v>-1.1924199999999999E-2</c:v>
                </c:pt>
                <c:pt idx="43493">
                  <c:v>-1.22098E-2</c:v>
                </c:pt>
                <c:pt idx="43494">
                  <c:v>-1.2483899999999999E-2</c:v>
                </c:pt>
                <c:pt idx="43495">
                  <c:v>-1.2746800000000001E-2</c:v>
                </c:pt>
                <c:pt idx="43496">
                  <c:v>-1.29988E-2</c:v>
                </c:pt>
                <c:pt idx="43497">
                  <c:v>-1.3239900000000001E-2</c:v>
                </c:pt>
                <c:pt idx="43498">
                  <c:v>-1.34704E-2</c:v>
                </c:pt>
                <c:pt idx="43499">
                  <c:v>-1.3690600000000001E-2</c:v>
                </c:pt>
                <c:pt idx="43500">
                  <c:v>-1.39005E-2</c:v>
                </c:pt>
                <c:pt idx="43501">
                  <c:v>-1.41005E-2</c:v>
                </c:pt>
                <c:pt idx="43502">
                  <c:v>-1.4290799999999999E-2</c:v>
                </c:pt>
                <c:pt idx="43503">
                  <c:v>-1.4471700000000001E-2</c:v>
                </c:pt>
                <c:pt idx="43504">
                  <c:v>-1.46433E-2</c:v>
                </c:pt>
                <c:pt idx="43505">
                  <c:v>-1.48057E-2</c:v>
                </c:pt>
                <c:pt idx="43506">
                  <c:v>-1.49593E-2</c:v>
                </c:pt>
                <c:pt idx="43507">
                  <c:v>-1.51042E-2</c:v>
                </c:pt>
                <c:pt idx="43508">
                  <c:v>-1.52406E-2</c:v>
                </c:pt>
                <c:pt idx="43509">
                  <c:v>-1.53688E-2</c:v>
                </c:pt>
                <c:pt idx="43510">
                  <c:v>-1.54888E-2</c:v>
                </c:pt>
                <c:pt idx="43511">
                  <c:v>-1.5601E-2</c:v>
                </c:pt>
                <c:pt idx="43512">
                  <c:v>-1.5705400000000001E-2</c:v>
                </c:pt>
                <c:pt idx="43513">
                  <c:v>-1.5802E-2</c:v>
                </c:pt>
                <c:pt idx="43514">
                  <c:v>-1.5891099999999998E-2</c:v>
                </c:pt>
                <c:pt idx="43515">
                  <c:v>-1.5972799999999999E-2</c:v>
                </c:pt>
                <c:pt idx="43516">
                  <c:v>-1.60473E-2</c:v>
                </c:pt>
                <c:pt idx="43517">
                  <c:v>-1.61146E-2</c:v>
                </c:pt>
                <c:pt idx="43518">
                  <c:v>-1.61748E-2</c:v>
                </c:pt>
                <c:pt idx="43519">
                  <c:v>-1.6228099999999999E-2</c:v>
                </c:pt>
                <c:pt idx="43520">
                  <c:v>-1.62746E-2</c:v>
                </c:pt>
                <c:pt idx="43521">
                  <c:v>-1.63143E-2</c:v>
                </c:pt>
                <c:pt idx="43522">
                  <c:v>-1.6347299999999999E-2</c:v>
                </c:pt>
                <c:pt idx="43523">
                  <c:v>-1.6373599999999999E-2</c:v>
                </c:pt>
                <c:pt idx="43524">
                  <c:v>-1.63933E-2</c:v>
                </c:pt>
                <c:pt idx="43525">
                  <c:v>-1.6406400000000002E-2</c:v>
                </c:pt>
                <c:pt idx="43526">
                  <c:v>-1.6412800000000002E-2</c:v>
                </c:pt>
                <c:pt idx="43527">
                  <c:v>-1.64125E-2</c:v>
                </c:pt>
                <c:pt idx="43528">
                  <c:v>-1.6405300000000001E-2</c:v>
                </c:pt>
                <c:pt idx="43529">
                  <c:v>-1.6391300000000001E-2</c:v>
                </c:pt>
                <c:pt idx="43530">
                  <c:v>-1.63705E-2</c:v>
                </c:pt>
                <c:pt idx="43531">
                  <c:v>-1.6342800000000001E-2</c:v>
                </c:pt>
                <c:pt idx="43532">
                  <c:v>-1.6308300000000001E-2</c:v>
                </c:pt>
                <c:pt idx="43533">
                  <c:v>-1.6266900000000001E-2</c:v>
                </c:pt>
                <c:pt idx="43534">
                  <c:v>-1.62185E-2</c:v>
                </c:pt>
                <c:pt idx="43535">
                  <c:v>-1.6162900000000001E-2</c:v>
                </c:pt>
                <c:pt idx="43536">
                  <c:v>-1.60999E-2</c:v>
                </c:pt>
                <c:pt idx="43537">
                  <c:v>-1.6029600000000001E-2</c:v>
                </c:pt>
                <c:pt idx="43538">
                  <c:v>-1.59516E-2</c:v>
                </c:pt>
                <c:pt idx="43539">
                  <c:v>-1.5865899999999999E-2</c:v>
                </c:pt>
                <c:pt idx="43540">
                  <c:v>-1.57723E-2</c:v>
                </c:pt>
                <c:pt idx="43541">
                  <c:v>-1.56705E-2</c:v>
                </c:pt>
                <c:pt idx="43542">
                  <c:v>-1.5560299999999999E-2</c:v>
                </c:pt>
                <c:pt idx="43543">
                  <c:v>-1.54416E-2</c:v>
                </c:pt>
                <c:pt idx="43544">
                  <c:v>-1.53142E-2</c:v>
                </c:pt>
                <c:pt idx="43545">
                  <c:v>-1.5177700000000001E-2</c:v>
                </c:pt>
                <c:pt idx="43546">
                  <c:v>-1.5032200000000001E-2</c:v>
                </c:pt>
                <c:pt idx="43547">
                  <c:v>-1.48772E-2</c:v>
                </c:pt>
                <c:pt idx="43548">
                  <c:v>-1.47127E-2</c:v>
                </c:pt>
                <c:pt idx="43549">
                  <c:v>-1.45384E-2</c:v>
                </c:pt>
                <c:pt idx="43550">
                  <c:v>-1.4354E-2</c:v>
                </c:pt>
                <c:pt idx="43551">
                  <c:v>-1.41593E-2</c:v>
                </c:pt>
                <c:pt idx="43552">
                  <c:v>-1.39542E-2</c:v>
                </c:pt>
                <c:pt idx="43553">
                  <c:v>-1.37383E-2</c:v>
                </c:pt>
                <c:pt idx="43554">
                  <c:v>-1.3511499999999999E-2</c:v>
                </c:pt>
                <c:pt idx="43555">
                  <c:v>-1.3273399999999999E-2</c:v>
                </c:pt>
                <c:pt idx="43556">
                  <c:v>-1.30238E-2</c:v>
                </c:pt>
                <c:pt idx="43557">
                  <c:v>-1.2762600000000001E-2</c:v>
                </c:pt>
                <c:pt idx="43558">
                  <c:v>-1.2489699999999999E-2</c:v>
                </c:pt>
                <c:pt idx="43559">
                  <c:v>-1.2204599999999999E-2</c:v>
                </c:pt>
                <c:pt idx="43560">
                  <c:v>-1.19074E-2</c:v>
                </c:pt>
                <c:pt idx="43561">
                  <c:v>-1.1597700000000001E-2</c:v>
                </c:pt>
                <c:pt idx="43562">
                  <c:v>-1.12754E-2</c:v>
                </c:pt>
                <c:pt idx="43563">
                  <c:v>-1.09403E-2</c:v>
                </c:pt>
                <c:pt idx="43564">
                  <c:v>-1.05922E-2</c:v>
                </c:pt>
                <c:pt idx="43565">
                  <c:v>-1.0230899999999999E-2</c:v>
                </c:pt>
                <c:pt idx="43566" formatCode="0.00E+00">
                  <c:v>-9.8563499999999998E-3</c:v>
                </c:pt>
                <c:pt idx="43567" formatCode="0.00E+00">
                  <c:v>-9.4683800000000002E-3</c:v>
                </c:pt>
                <c:pt idx="43568" formatCode="0.00E+00">
                  <c:v>-9.0668699999999994E-3</c:v>
                </c:pt>
                <c:pt idx="43569" formatCode="0.00E+00">
                  <c:v>-8.6517499999999997E-3</c:v>
                </c:pt>
                <c:pt idx="43570" formatCode="0.00E+00">
                  <c:v>-8.2229699999999996E-3</c:v>
                </c:pt>
                <c:pt idx="43571" formatCode="0.00E+00">
                  <c:v>-7.7804600000000003E-3</c:v>
                </c:pt>
                <c:pt idx="43572" formatCode="0.00E+00">
                  <c:v>-7.3241599999999997E-3</c:v>
                </c:pt>
                <c:pt idx="43573" formatCode="0.00E+00">
                  <c:v>-6.8540199999999997E-3</c:v>
                </c:pt>
                <c:pt idx="43574" formatCode="0.00E+00">
                  <c:v>-6.3700299999999996E-3</c:v>
                </c:pt>
                <c:pt idx="43575" formatCode="0.00E+00">
                  <c:v>-5.8721900000000002E-3</c:v>
                </c:pt>
                <c:pt idx="43576" formatCode="0.00E+00">
                  <c:v>-5.3604899999999999E-3</c:v>
                </c:pt>
                <c:pt idx="43577" formatCode="0.00E+00">
                  <c:v>-4.8350099999999998E-3</c:v>
                </c:pt>
                <c:pt idx="43578" formatCode="0.00E+00">
                  <c:v>-4.2958700000000002E-3</c:v>
                </c:pt>
                <c:pt idx="43579" formatCode="0.00E+00">
                  <c:v>-3.74319E-3</c:v>
                </c:pt>
                <c:pt idx="43580" formatCode="0.00E+00">
                  <c:v>-3.1771099999999999E-3</c:v>
                </c:pt>
                <c:pt idx="43581" formatCode="0.00E+00">
                  <c:v>-2.5977999999999999E-3</c:v>
                </c:pt>
                <c:pt idx="43582" formatCode="0.00E+00">
                  <c:v>-2.0054500000000002E-3</c:v>
                </c:pt>
                <c:pt idx="43583" formatCode="0.00E+00">
                  <c:v>-1.40026E-3</c:v>
                </c:pt>
                <c:pt idx="43584" formatCode="0.00E+00">
                  <c:v>-7.8240700000000005E-4</c:v>
                </c:pt>
                <c:pt idx="43585" formatCode="0.00E+00">
                  <c:v>-1.5212599999999999E-4</c:v>
                </c:pt>
                <c:pt idx="43586" formatCode="0.00E+00">
                  <c:v>4.9028500000000003E-4</c:v>
                </c:pt>
                <c:pt idx="43587" formatCode="0.00E+00">
                  <c:v>1.1445100000000001E-3</c:v>
                </c:pt>
                <c:pt idx="43588" formatCode="0.00E+00">
                  <c:v>1.8102400000000001E-3</c:v>
                </c:pt>
                <c:pt idx="43589" formatCode="0.00E+00">
                  <c:v>2.48715E-3</c:v>
                </c:pt>
                <c:pt idx="43590" formatCode="0.00E+00">
                  <c:v>3.1748700000000002E-3</c:v>
                </c:pt>
                <c:pt idx="43591" formatCode="0.00E+00">
                  <c:v>3.8730100000000001E-3</c:v>
                </c:pt>
                <c:pt idx="43592" formatCode="0.00E+00">
                  <c:v>4.58115E-3</c:v>
                </c:pt>
                <c:pt idx="43593" formatCode="0.00E+00">
                  <c:v>5.2988599999999999E-3</c:v>
                </c:pt>
                <c:pt idx="43594" formatCode="0.00E+00">
                  <c:v>6.0256700000000003E-3</c:v>
                </c:pt>
                <c:pt idx="43595" formatCode="0.00E+00">
                  <c:v>6.76108E-3</c:v>
                </c:pt>
                <c:pt idx="43596" formatCode="0.00E+00">
                  <c:v>7.5045499999999996E-3</c:v>
                </c:pt>
                <c:pt idx="43597" formatCode="0.00E+00">
                  <c:v>8.2555200000000006E-3</c:v>
                </c:pt>
                <c:pt idx="43598" formatCode="0.00E+00">
                  <c:v>9.0134099999999995E-3</c:v>
                </c:pt>
                <c:pt idx="43599" formatCode="0.00E+00">
                  <c:v>9.7775899999999992E-3</c:v>
                </c:pt>
                <c:pt idx="43600">
                  <c:v>1.05475E-2</c:v>
                </c:pt>
                <c:pt idx="43601">
                  <c:v>1.13224E-2</c:v>
                </c:pt>
                <c:pt idx="43602">
                  <c:v>1.21017E-2</c:v>
                </c:pt>
                <c:pt idx="43603">
                  <c:v>1.2884700000000001E-2</c:v>
                </c:pt>
                <c:pt idx="43604">
                  <c:v>1.36708E-2</c:v>
                </c:pt>
                <c:pt idx="43605">
                  <c:v>1.4459100000000001E-2</c:v>
                </c:pt>
                <c:pt idx="43606">
                  <c:v>1.5249E-2</c:v>
                </c:pt>
                <c:pt idx="43607">
                  <c:v>1.6039600000000001E-2</c:v>
                </c:pt>
                <c:pt idx="43608">
                  <c:v>1.68302E-2</c:v>
                </c:pt>
                <c:pt idx="43609">
                  <c:v>1.7619900000000001E-2</c:v>
                </c:pt>
                <c:pt idx="43610">
                  <c:v>1.8407900000000001E-2</c:v>
                </c:pt>
                <c:pt idx="43611">
                  <c:v>1.91933E-2</c:v>
                </c:pt>
                <c:pt idx="43612">
                  <c:v>1.9975400000000001E-2</c:v>
                </c:pt>
                <c:pt idx="43613">
                  <c:v>2.0753199999999999E-2</c:v>
                </c:pt>
                <c:pt idx="43614">
                  <c:v>2.1525900000000001E-2</c:v>
                </c:pt>
                <c:pt idx="43615">
                  <c:v>2.2292699999999999E-2</c:v>
                </c:pt>
                <c:pt idx="43616">
                  <c:v>2.3052599999999999E-2</c:v>
                </c:pt>
                <c:pt idx="43617">
                  <c:v>2.3804700000000002E-2</c:v>
                </c:pt>
                <c:pt idx="43618">
                  <c:v>2.4548199999999999E-2</c:v>
                </c:pt>
                <c:pt idx="43619">
                  <c:v>2.5282099999999998E-2</c:v>
                </c:pt>
                <c:pt idx="43620">
                  <c:v>2.6005500000000001E-2</c:v>
                </c:pt>
                <c:pt idx="43621">
                  <c:v>2.6717500000000002E-2</c:v>
                </c:pt>
                <c:pt idx="43622">
                  <c:v>2.74171E-2</c:v>
                </c:pt>
                <c:pt idx="43623">
                  <c:v>2.8103400000000001E-2</c:v>
                </c:pt>
                <c:pt idx="43624">
                  <c:v>2.8775599999999998E-2</c:v>
                </c:pt>
                <c:pt idx="43625">
                  <c:v>2.94326E-2</c:v>
                </c:pt>
                <c:pt idx="43626">
                  <c:v>3.0073599999999999E-2</c:v>
                </c:pt>
                <c:pt idx="43627">
                  <c:v>3.0697700000000001E-2</c:v>
                </c:pt>
                <c:pt idx="43628">
                  <c:v>3.1303900000000003E-2</c:v>
                </c:pt>
                <c:pt idx="43629">
                  <c:v>3.1891500000000003E-2</c:v>
                </c:pt>
                <c:pt idx="43630">
                  <c:v>3.2459399999999999E-2</c:v>
                </c:pt>
                <c:pt idx="43631">
                  <c:v>3.3006800000000003E-2</c:v>
                </c:pt>
                <c:pt idx="43632">
                  <c:v>3.3532899999999997E-2</c:v>
                </c:pt>
                <c:pt idx="43633">
                  <c:v>3.4036900000000002E-2</c:v>
                </c:pt>
                <c:pt idx="43634">
                  <c:v>3.4517899999999997E-2</c:v>
                </c:pt>
                <c:pt idx="43635">
                  <c:v>3.4975100000000002E-2</c:v>
                </c:pt>
                <c:pt idx="43636">
                  <c:v>3.5407599999999997E-2</c:v>
                </c:pt>
                <c:pt idx="43637">
                  <c:v>3.5814800000000001E-2</c:v>
                </c:pt>
                <c:pt idx="43638">
                  <c:v>3.6195900000000003E-2</c:v>
                </c:pt>
                <c:pt idx="43639">
                  <c:v>3.6550100000000002E-2</c:v>
                </c:pt>
                <c:pt idx="43640">
                  <c:v>3.6876800000000001E-2</c:v>
                </c:pt>
                <c:pt idx="43641">
                  <c:v>3.7175199999999999E-2</c:v>
                </c:pt>
                <c:pt idx="43642">
                  <c:v>3.7444699999999997E-2</c:v>
                </c:pt>
                <c:pt idx="43643">
                  <c:v>3.7684700000000002E-2</c:v>
                </c:pt>
                <c:pt idx="43644">
                  <c:v>3.7894600000000001E-2</c:v>
                </c:pt>
                <c:pt idx="43645">
                  <c:v>3.8073700000000002E-2</c:v>
                </c:pt>
                <c:pt idx="43646">
                  <c:v>3.8221699999999997E-2</c:v>
                </c:pt>
                <c:pt idx="43647">
                  <c:v>3.8337900000000001E-2</c:v>
                </c:pt>
                <c:pt idx="43648">
                  <c:v>3.8421999999999998E-2</c:v>
                </c:pt>
                <c:pt idx="43649">
                  <c:v>3.8473399999999998E-2</c:v>
                </c:pt>
                <c:pt idx="43650">
                  <c:v>3.8491900000000003E-2</c:v>
                </c:pt>
                <c:pt idx="43651">
                  <c:v>3.8476999999999997E-2</c:v>
                </c:pt>
                <c:pt idx="43652">
                  <c:v>3.8428299999999999E-2</c:v>
                </c:pt>
                <c:pt idx="43653">
                  <c:v>3.8345799999999999E-2</c:v>
                </c:pt>
                <c:pt idx="43654">
                  <c:v>3.8228999999999999E-2</c:v>
                </c:pt>
                <c:pt idx="43655">
                  <c:v>3.8077800000000002E-2</c:v>
                </c:pt>
                <c:pt idx="43656">
                  <c:v>3.7892000000000002E-2</c:v>
                </c:pt>
                <c:pt idx="43657">
                  <c:v>3.7671499999999997E-2</c:v>
                </c:pt>
                <c:pt idx="43658">
                  <c:v>3.74163E-2</c:v>
                </c:pt>
                <c:pt idx="43659">
                  <c:v>3.7126300000000001E-2</c:v>
                </c:pt>
                <c:pt idx="43660">
                  <c:v>3.6801399999999998E-2</c:v>
                </c:pt>
                <c:pt idx="43661">
                  <c:v>3.6441899999999999E-2</c:v>
                </c:pt>
                <c:pt idx="43662">
                  <c:v>3.6047700000000002E-2</c:v>
                </c:pt>
                <c:pt idx="43663">
                  <c:v>3.5618999999999998E-2</c:v>
                </c:pt>
                <c:pt idx="43664">
                  <c:v>3.5156E-2</c:v>
                </c:pt>
                <c:pt idx="43665">
                  <c:v>3.4659000000000002E-2</c:v>
                </c:pt>
                <c:pt idx="43666">
                  <c:v>3.4128100000000001E-2</c:v>
                </c:pt>
                <c:pt idx="43667">
                  <c:v>3.3563900000000001E-2</c:v>
                </c:pt>
                <c:pt idx="43668">
                  <c:v>3.2966500000000003E-2</c:v>
                </c:pt>
                <c:pt idx="43669">
                  <c:v>3.2336499999999997E-2</c:v>
                </c:pt>
                <c:pt idx="43670">
                  <c:v>3.1674300000000002E-2</c:v>
                </c:pt>
                <c:pt idx="43671">
                  <c:v>3.0980400000000002E-2</c:v>
                </c:pt>
                <c:pt idx="43672">
                  <c:v>3.0255399999999998E-2</c:v>
                </c:pt>
                <c:pt idx="43673">
                  <c:v>2.94998E-2</c:v>
                </c:pt>
                <c:pt idx="43674">
                  <c:v>2.8714199999999999E-2</c:v>
                </c:pt>
                <c:pt idx="43675">
                  <c:v>2.7899400000000001E-2</c:v>
                </c:pt>
                <c:pt idx="43676">
                  <c:v>2.70561E-2</c:v>
                </c:pt>
                <c:pt idx="43677">
                  <c:v>2.6184900000000001E-2</c:v>
                </c:pt>
                <c:pt idx="43678">
                  <c:v>2.5286599999999999E-2</c:v>
                </c:pt>
                <c:pt idx="43679">
                  <c:v>2.4362200000000001E-2</c:v>
                </c:pt>
                <c:pt idx="43680">
                  <c:v>2.34124E-2</c:v>
                </c:pt>
                <c:pt idx="43681">
                  <c:v>2.2438199999999998E-2</c:v>
                </c:pt>
                <c:pt idx="43682">
                  <c:v>2.1440399999999998E-2</c:v>
                </c:pt>
                <c:pt idx="43683">
                  <c:v>2.0420000000000001E-2</c:v>
                </c:pt>
                <c:pt idx="43684">
                  <c:v>1.9378099999999999E-2</c:v>
                </c:pt>
                <c:pt idx="43685">
                  <c:v>1.8315700000000001E-2</c:v>
                </c:pt>
                <c:pt idx="43686">
                  <c:v>1.72339E-2</c:v>
                </c:pt>
                <c:pt idx="43687">
                  <c:v>1.61338E-2</c:v>
                </c:pt>
                <c:pt idx="43688">
                  <c:v>1.5016399999999999E-2</c:v>
                </c:pt>
                <c:pt idx="43689">
                  <c:v>1.3883100000000001E-2</c:v>
                </c:pt>
                <c:pt idx="43690">
                  <c:v>1.27349E-2</c:v>
                </c:pt>
                <c:pt idx="43691">
                  <c:v>1.1573099999999999E-2</c:v>
                </c:pt>
                <c:pt idx="43692">
                  <c:v>1.03988E-2</c:v>
                </c:pt>
                <c:pt idx="43693" formatCode="0.00E+00">
                  <c:v>9.2133600000000003E-3</c:v>
                </c:pt>
                <c:pt idx="43694" formatCode="0.00E+00">
                  <c:v>8.0180100000000008E-3</c:v>
                </c:pt>
                <c:pt idx="43695" formatCode="0.00E+00">
                  <c:v>6.8140300000000004E-3</c:v>
                </c:pt>
                <c:pt idx="43696" formatCode="0.00E+00">
                  <c:v>5.6027200000000003E-3</c:v>
                </c:pt>
                <c:pt idx="43697" formatCode="0.00E+00">
                  <c:v>4.3854000000000002E-3</c:v>
                </c:pt>
                <c:pt idx="43698" formatCode="0.00E+00">
                  <c:v>3.1634200000000001E-3</c:v>
                </c:pt>
                <c:pt idx="43699" formatCode="0.00E+00">
                  <c:v>1.9381299999999999E-3</c:v>
                </c:pt>
                <c:pt idx="43700" formatCode="0.00E+00">
                  <c:v>7.1090400000000005E-4</c:v>
                </c:pt>
                <c:pt idx="43701" formatCode="0.00E+00">
                  <c:v>-5.1691300000000003E-4</c:v>
                </c:pt>
                <c:pt idx="43702" formatCode="0.00E+00">
                  <c:v>-1.7439599999999999E-3</c:v>
                </c:pt>
                <c:pt idx="43703" formatCode="0.00E+00">
                  <c:v>-2.9688900000000001E-3</c:v>
                </c:pt>
                <c:pt idx="43704" formatCode="0.00E+00">
                  <c:v>-4.19031E-3</c:v>
                </c:pt>
                <c:pt idx="43705" formatCode="0.00E+00">
                  <c:v>-5.4068500000000004E-3</c:v>
                </c:pt>
                <c:pt idx="43706" formatCode="0.00E+00">
                  <c:v>-6.6171199999999998E-3</c:v>
                </c:pt>
                <c:pt idx="43707" formatCode="0.00E+00">
                  <c:v>-7.8197400000000004E-3</c:v>
                </c:pt>
                <c:pt idx="43708" formatCode="0.00E+00">
                  <c:v>-9.0133599999999998E-3</c:v>
                </c:pt>
                <c:pt idx="43709">
                  <c:v>-1.01966E-2</c:v>
                </c:pt>
                <c:pt idx="43710">
                  <c:v>-1.1368100000000001E-2</c:v>
                </c:pt>
                <c:pt idx="43711">
                  <c:v>-1.2526600000000001E-2</c:v>
                </c:pt>
                <c:pt idx="43712">
                  <c:v>-1.36706E-2</c:v>
                </c:pt>
                <c:pt idx="43713">
                  <c:v>-1.47989E-2</c:v>
                </c:pt>
                <c:pt idx="43714">
                  <c:v>-1.5910199999999999E-2</c:v>
                </c:pt>
                <c:pt idx="43715">
                  <c:v>-1.70032E-2</c:v>
                </c:pt>
                <c:pt idx="43716">
                  <c:v>-1.8076600000000002E-2</c:v>
                </c:pt>
                <c:pt idx="43717">
                  <c:v>-1.9129299999999998E-2</c:v>
                </c:pt>
                <c:pt idx="43718">
                  <c:v>-2.0159900000000001E-2</c:v>
                </c:pt>
                <c:pt idx="43719">
                  <c:v>-2.1167399999999999E-2</c:v>
                </c:pt>
                <c:pt idx="43720">
                  <c:v>-2.21505E-2</c:v>
                </c:pt>
                <c:pt idx="43721">
                  <c:v>-2.3108199999999999E-2</c:v>
                </c:pt>
                <c:pt idx="43722">
                  <c:v>-2.40392E-2</c:v>
                </c:pt>
                <c:pt idx="43723">
                  <c:v>-2.4942499999999999E-2</c:v>
                </c:pt>
                <c:pt idx="43724">
                  <c:v>-2.5817E-2</c:v>
                </c:pt>
                <c:pt idx="43725">
                  <c:v>-2.6661799999999999E-2</c:v>
                </c:pt>
                <c:pt idx="43726">
                  <c:v>-2.7476E-2</c:v>
                </c:pt>
                <c:pt idx="43727">
                  <c:v>-2.8258599999999998E-2</c:v>
                </c:pt>
                <c:pt idx="43728">
                  <c:v>-2.9008699999999998E-2</c:v>
                </c:pt>
                <c:pt idx="43729">
                  <c:v>-2.9725399999999999E-2</c:v>
                </c:pt>
                <c:pt idx="43730">
                  <c:v>-3.0407900000000002E-2</c:v>
                </c:pt>
                <c:pt idx="43731">
                  <c:v>-3.10555E-2</c:v>
                </c:pt>
                <c:pt idx="43732">
                  <c:v>-3.1667500000000001E-2</c:v>
                </c:pt>
                <c:pt idx="43733">
                  <c:v>-3.2243099999999997E-2</c:v>
                </c:pt>
                <c:pt idx="43734">
                  <c:v>-3.2781600000000001E-2</c:v>
                </c:pt>
                <c:pt idx="43735">
                  <c:v>-3.32825E-2</c:v>
                </c:pt>
                <c:pt idx="43736">
                  <c:v>-3.37451E-2</c:v>
                </c:pt>
                <c:pt idx="43737">
                  <c:v>-3.4168999999999998E-2</c:v>
                </c:pt>
                <c:pt idx="43738">
                  <c:v>-3.45537E-2</c:v>
                </c:pt>
                <c:pt idx="43739">
                  <c:v>-3.4898800000000001E-2</c:v>
                </c:pt>
                <c:pt idx="43740">
                  <c:v>-3.52038E-2</c:v>
                </c:pt>
                <c:pt idx="43741">
                  <c:v>-3.5468399999999997E-2</c:v>
                </c:pt>
                <c:pt idx="43742">
                  <c:v>-3.5692500000000002E-2</c:v>
                </c:pt>
                <c:pt idx="43743">
                  <c:v>-3.5875700000000003E-2</c:v>
                </c:pt>
                <c:pt idx="43744">
                  <c:v>-3.6018099999999997E-2</c:v>
                </c:pt>
                <c:pt idx="43745">
                  <c:v>-3.6119499999999999E-2</c:v>
                </c:pt>
                <c:pt idx="43746">
                  <c:v>-3.6179799999999998E-2</c:v>
                </c:pt>
                <c:pt idx="43747">
                  <c:v>-3.6199099999999998E-2</c:v>
                </c:pt>
                <c:pt idx="43748">
                  <c:v>-3.6177399999999998E-2</c:v>
                </c:pt>
                <c:pt idx="43749">
                  <c:v>-3.61147E-2</c:v>
                </c:pt>
                <c:pt idx="43750">
                  <c:v>-3.60112E-2</c:v>
                </c:pt>
                <c:pt idx="43751">
                  <c:v>-3.5867200000000002E-2</c:v>
                </c:pt>
                <c:pt idx="43752">
                  <c:v>-3.5682699999999998E-2</c:v>
                </c:pt>
                <c:pt idx="43753">
                  <c:v>-3.5458400000000001E-2</c:v>
                </c:pt>
                <c:pt idx="43754">
                  <c:v>-3.5194299999999998E-2</c:v>
                </c:pt>
                <c:pt idx="43755">
                  <c:v>-3.4890999999999998E-2</c:v>
                </c:pt>
                <c:pt idx="43756">
                  <c:v>-3.4548799999999998E-2</c:v>
                </c:pt>
                <c:pt idx="43757">
                  <c:v>-3.4168299999999999E-2</c:v>
                </c:pt>
                <c:pt idx="43758">
                  <c:v>-3.3749800000000003E-2</c:v>
                </c:pt>
                <c:pt idx="43759">
                  <c:v>-3.3293900000000001E-2</c:v>
                </c:pt>
                <c:pt idx="43760">
                  <c:v>-3.2801400000000001E-2</c:v>
                </c:pt>
                <c:pt idx="43761">
                  <c:v>-3.2272700000000001E-2</c:v>
                </c:pt>
                <c:pt idx="43762">
                  <c:v>-3.1708800000000002E-2</c:v>
                </c:pt>
                <c:pt idx="43763">
                  <c:v>-3.1110200000000001E-2</c:v>
                </c:pt>
                <c:pt idx="43764">
                  <c:v>-3.0477899999999999E-2</c:v>
                </c:pt>
                <c:pt idx="43765">
                  <c:v>-2.9812499999999999E-2</c:v>
                </c:pt>
                <c:pt idx="43766">
                  <c:v>-2.9115100000000001E-2</c:v>
                </c:pt>
                <c:pt idx="43767">
                  <c:v>-2.8386499999999999E-2</c:v>
                </c:pt>
                <c:pt idx="43768">
                  <c:v>-2.7627700000000002E-2</c:v>
                </c:pt>
                <c:pt idx="43769">
                  <c:v>-2.6839700000000001E-2</c:v>
                </c:pt>
                <c:pt idx="43770">
                  <c:v>-2.6023399999999999E-2</c:v>
                </c:pt>
                <c:pt idx="43771">
                  <c:v>-2.5179799999999999E-2</c:v>
                </c:pt>
                <c:pt idx="43772">
                  <c:v>-2.4309999999999998E-2</c:v>
                </c:pt>
                <c:pt idx="43773">
                  <c:v>-2.3414999999999998E-2</c:v>
                </c:pt>
                <c:pt idx="43774">
                  <c:v>-2.2495899999999999E-2</c:v>
                </c:pt>
                <c:pt idx="43775">
                  <c:v>-2.15541E-2</c:v>
                </c:pt>
                <c:pt idx="43776">
                  <c:v>-2.0590500000000001E-2</c:v>
                </c:pt>
                <c:pt idx="43777">
                  <c:v>-1.9606499999999999E-2</c:v>
                </c:pt>
                <c:pt idx="43778">
                  <c:v>-1.8603000000000001E-2</c:v>
                </c:pt>
                <c:pt idx="43779">
                  <c:v>-1.75814E-2</c:v>
                </c:pt>
                <c:pt idx="43780">
                  <c:v>-1.65428E-2</c:v>
                </c:pt>
                <c:pt idx="43781">
                  <c:v>-1.54886E-2</c:v>
                </c:pt>
                <c:pt idx="43782">
                  <c:v>-1.44198E-2</c:v>
                </c:pt>
                <c:pt idx="43783">
                  <c:v>-1.33379E-2</c:v>
                </c:pt>
                <c:pt idx="43784">
                  <c:v>-1.2244E-2</c:v>
                </c:pt>
                <c:pt idx="43785">
                  <c:v>-1.1139400000000001E-2</c:v>
                </c:pt>
                <c:pt idx="43786">
                  <c:v>-1.0025299999999999E-2</c:v>
                </c:pt>
                <c:pt idx="43787" formatCode="0.00E+00">
                  <c:v>-8.9030600000000008E-3</c:v>
                </c:pt>
                <c:pt idx="43788" formatCode="0.00E+00">
                  <c:v>-7.7738299999999998E-3</c:v>
                </c:pt>
                <c:pt idx="43789" formatCode="0.00E+00">
                  <c:v>-6.6388799999999998E-3</c:v>
                </c:pt>
                <c:pt idx="43790" formatCode="0.00E+00">
                  <c:v>-5.4994600000000003E-3</c:v>
                </c:pt>
                <c:pt idx="43791" formatCode="0.00E+00">
                  <c:v>-4.35681E-3</c:v>
                </c:pt>
                <c:pt idx="43792" formatCode="0.00E+00">
                  <c:v>-3.2122000000000001E-3</c:v>
                </c:pt>
                <c:pt idx="43793" formatCode="0.00E+00">
                  <c:v>-2.0669199999999999E-3</c:v>
                </c:pt>
                <c:pt idx="43794" formatCode="0.00E+00">
                  <c:v>-9.2225900000000003E-4</c:v>
                </c:pt>
                <c:pt idx="43795" formatCode="0.00E+00">
                  <c:v>2.2052899999999999E-4</c:v>
                </c:pt>
                <c:pt idx="43796" formatCode="0.00E+00">
                  <c:v>1.3602099999999999E-3</c:v>
                </c:pt>
                <c:pt idx="43797" formatCode="0.00E+00">
                  <c:v>2.49556E-3</c:v>
                </c:pt>
                <c:pt idx="43798" formatCode="0.00E+00">
                  <c:v>3.6253600000000002E-3</c:v>
                </c:pt>
                <c:pt idx="43799" formatCode="0.00E+00">
                  <c:v>4.7484299999999997E-3</c:v>
                </c:pt>
                <c:pt idx="43800" formatCode="0.00E+00">
                  <c:v>5.8636599999999997E-3</c:v>
                </c:pt>
                <c:pt idx="43801" formatCode="0.00E+00">
                  <c:v>6.96993E-3</c:v>
                </c:pt>
                <c:pt idx="43802" formatCode="0.00E+00">
                  <c:v>8.0661099999999996E-3</c:v>
                </c:pt>
                <c:pt idx="43803" formatCode="0.00E+00">
                  <c:v>9.1510700000000007E-3</c:v>
                </c:pt>
                <c:pt idx="43804">
                  <c:v>1.02237E-2</c:v>
                </c:pt>
                <c:pt idx="43805">
                  <c:v>1.1283E-2</c:v>
                </c:pt>
                <c:pt idx="43806">
                  <c:v>1.2327899999999999E-2</c:v>
                </c:pt>
                <c:pt idx="43807">
                  <c:v>1.33574E-2</c:v>
                </c:pt>
                <c:pt idx="43808">
                  <c:v>1.43705E-2</c:v>
                </c:pt>
                <c:pt idx="43809">
                  <c:v>1.5366400000000001E-2</c:v>
                </c:pt>
                <c:pt idx="43810">
                  <c:v>1.63442E-2</c:v>
                </c:pt>
                <c:pt idx="43811">
                  <c:v>1.7302999999999999E-2</c:v>
                </c:pt>
                <c:pt idx="43812">
                  <c:v>1.8241799999999999E-2</c:v>
                </c:pt>
                <c:pt idx="43813">
                  <c:v>1.9159800000000001E-2</c:v>
                </c:pt>
                <c:pt idx="43814">
                  <c:v>2.0056299999999999E-2</c:v>
                </c:pt>
                <c:pt idx="43815">
                  <c:v>2.0930399999999998E-2</c:v>
                </c:pt>
                <c:pt idx="43816">
                  <c:v>2.1781700000000001E-2</c:v>
                </c:pt>
                <c:pt idx="43817">
                  <c:v>2.2609199999999999E-2</c:v>
                </c:pt>
                <c:pt idx="43818">
                  <c:v>2.3412599999999999E-2</c:v>
                </c:pt>
                <c:pt idx="43819">
                  <c:v>2.41911E-2</c:v>
                </c:pt>
                <c:pt idx="43820">
                  <c:v>2.49442E-2</c:v>
                </c:pt>
                <c:pt idx="43821">
                  <c:v>2.56714E-2</c:v>
                </c:pt>
                <c:pt idx="43822">
                  <c:v>2.6372199999999998E-2</c:v>
                </c:pt>
                <c:pt idx="43823">
                  <c:v>2.70461E-2</c:v>
                </c:pt>
                <c:pt idx="43824">
                  <c:v>2.76928E-2</c:v>
                </c:pt>
                <c:pt idx="43825">
                  <c:v>2.8312E-2</c:v>
                </c:pt>
                <c:pt idx="43826">
                  <c:v>2.8903399999999999E-2</c:v>
                </c:pt>
                <c:pt idx="43827">
                  <c:v>2.9466800000000001E-2</c:v>
                </c:pt>
                <c:pt idx="43828">
                  <c:v>3.0001699999999999E-2</c:v>
                </c:pt>
                <c:pt idx="43829">
                  <c:v>3.0507900000000001E-2</c:v>
                </c:pt>
                <c:pt idx="43830">
                  <c:v>3.0985100000000002E-2</c:v>
                </c:pt>
                <c:pt idx="43831">
                  <c:v>3.1433200000000001E-2</c:v>
                </c:pt>
                <c:pt idx="43832">
                  <c:v>3.1852199999999997E-2</c:v>
                </c:pt>
                <c:pt idx="43833">
                  <c:v>3.2241800000000001E-2</c:v>
                </c:pt>
                <c:pt idx="43834">
                  <c:v>3.2602100000000002E-2</c:v>
                </c:pt>
                <c:pt idx="43835">
                  <c:v>3.29331E-2</c:v>
                </c:pt>
                <c:pt idx="43836">
                  <c:v>3.3234699999999999E-2</c:v>
                </c:pt>
                <c:pt idx="43837">
                  <c:v>3.3507200000000001E-2</c:v>
                </c:pt>
                <c:pt idx="43838">
                  <c:v>3.3750599999999999E-2</c:v>
                </c:pt>
                <c:pt idx="43839">
                  <c:v>3.3965099999999998E-2</c:v>
                </c:pt>
                <c:pt idx="43840">
                  <c:v>3.4150800000000002E-2</c:v>
                </c:pt>
                <c:pt idx="43841">
                  <c:v>3.4307900000000002E-2</c:v>
                </c:pt>
                <c:pt idx="43842">
                  <c:v>3.4436599999999998E-2</c:v>
                </c:pt>
                <c:pt idx="43843">
                  <c:v>3.45373E-2</c:v>
                </c:pt>
                <c:pt idx="43844">
                  <c:v>3.4610299999999997E-2</c:v>
                </c:pt>
                <c:pt idx="43845">
                  <c:v>3.46558E-2</c:v>
                </c:pt>
                <c:pt idx="43846">
                  <c:v>3.4674200000000002E-2</c:v>
                </c:pt>
                <c:pt idx="43847">
                  <c:v>3.4665899999999999E-2</c:v>
                </c:pt>
                <c:pt idx="43848">
                  <c:v>3.4631299999999997E-2</c:v>
                </c:pt>
                <c:pt idx="43849">
                  <c:v>3.4570900000000002E-2</c:v>
                </c:pt>
                <c:pt idx="43850">
                  <c:v>3.4485099999999998E-2</c:v>
                </c:pt>
                <c:pt idx="43851">
                  <c:v>3.4374500000000002E-2</c:v>
                </c:pt>
                <c:pt idx="43852">
                  <c:v>3.4239499999999999E-2</c:v>
                </c:pt>
                <c:pt idx="43853">
                  <c:v>3.4080800000000001E-2</c:v>
                </c:pt>
                <c:pt idx="43854">
                  <c:v>3.3898699999999997E-2</c:v>
                </c:pt>
                <c:pt idx="43855">
                  <c:v>3.3693899999999999E-2</c:v>
                </c:pt>
                <c:pt idx="43856">
                  <c:v>3.3466799999999998E-2</c:v>
                </c:pt>
                <c:pt idx="43857">
                  <c:v>3.32181E-2</c:v>
                </c:pt>
                <c:pt idx="43858">
                  <c:v>3.29483E-2</c:v>
                </c:pt>
                <c:pt idx="43859">
                  <c:v>3.2658100000000002E-2</c:v>
                </c:pt>
                <c:pt idx="43860">
                  <c:v>3.2348099999999998E-2</c:v>
                </c:pt>
                <c:pt idx="43861">
                  <c:v>3.20188E-2</c:v>
                </c:pt>
                <c:pt idx="43862">
                  <c:v>3.1670999999999998E-2</c:v>
                </c:pt>
                <c:pt idx="43863">
                  <c:v>3.1305199999999998E-2</c:v>
                </c:pt>
                <c:pt idx="43864">
                  <c:v>3.09222E-2</c:v>
                </c:pt>
                <c:pt idx="43865">
                  <c:v>3.0522500000000001E-2</c:v>
                </c:pt>
                <c:pt idx="43866">
                  <c:v>3.0106899999999999E-2</c:v>
                </c:pt>
                <c:pt idx="43867">
                  <c:v>2.9676000000000001E-2</c:v>
                </c:pt>
                <c:pt idx="43868">
                  <c:v>2.9230599999999999E-2</c:v>
                </c:pt>
                <c:pt idx="43869">
                  <c:v>2.87713E-2</c:v>
                </c:pt>
                <c:pt idx="43870">
                  <c:v>2.8298899999999998E-2</c:v>
                </c:pt>
                <c:pt idx="43871">
                  <c:v>2.7813999999999998E-2</c:v>
                </c:pt>
                <c:pt idx="43872">
                  <c:v>2.73171E-2</c:v>
                </c:pt>
                <c:pt idx="43873">
                  <c:v>2.6808999999999999E-2</c:v>
                </c:pt>
                <c:pt idx="43874">
                  <c:v>2.6290399999999998E-2</c:v>
                </c:pt>
                <c:pt idx="43875">
                  <c:v>2.5762E-2</c:v>
                </c:pt>
                <c:pt idx="43876">
                  <c:v>2.52245E-2</c:v>
                </c:pt>
                <c:pt idx="43877">
                  <c:v>2.4678599999999998E-2</c:v>
                </c:pt>
                <c:pt idx="43878">
                  <c:v>2.4124699999999999E-2</c:v>
                </c:pt>
                <c:pt idx="43879">
                  <c:v>2.3563400000000002E-2</c:v>
                </c:pt>
                <c:pt idx="43880">
                  <c:v>2.2995100000000001E-2</c:v>
                </c:pt>
                <c:pt idx="43881">
                  <c:v>2.2420599999999999E-2</c:v>
                </c:pt>
                <c:pt idx="43882">
                  <c:v>2.1840499999999999E-2</c:v>
                </c:pt>
                <c:pt idx="43883">
                  <c:v>2.1255099999999999E-2</c:v>
                </c:pt>
                <c:pt idx="43884">
                  <c:v>2.0665200000000002E-2</c:v>
                </c:pt>
                <c:pt idx="43885">
                  <c:v>2.0071200000000001E-2</c:v>
                </c:pt>
                <c:pt idx="43886">
                  <c:v>1.9473600000000001E-2</c:v>
                </c:pt>
                <c:pt idx="43887">
                  <c:v>1.8872900000000001E-2</c:v>
                </c:pt>
                <c:pt idx="43888">
                  <c:v>1.82696E-2</c:v>
                </c:pt>
                <c:pt idx="43889">
                  <c:v>1.7664200000000001E-2</c:v>
                </c:pt>
                <c:pt idx="43890">
                  <c:v>1.7056999999999999E-2</c:v>
                </c:pt>
                <c:pt idx="43891">
                  <c:v>1.6448600000000001E-2</c:v>
                </c:pt>
                <c:pt idx="43892">
                  <c:v>1.5839200000000001E-2</c:v>
                </c:pt>
                <c:pt idx="43893">
                  <c:v>1.5229299999999999E-2</c:v>
                </c:pt>
                <c:pt idx="43894">
                  <c:v>1.4619399999999999E-2</c:v>
                </c:pt>
                <c:pt idx="43895">
                  <c:v>1.4009600000000001E-2</c:v>
                </c:pt>
                <c:pt idx="43896">
                  <c:v>1.3400499999999999E-2</c:v>
                </c:pt>
                <c:pt idx="43897">
                  <c:v>1.2792400000000001E-2</c:v>
                </c:pt>
                <c:pt idx="43898">
                  <c:v>1.21856E-2</c:v>
                </c:pt>
                <c:pt idx="43899">
                  <c:v>1.1580399999999999E-2</c:v>
                </c:pt>
                <c:pt idx="43900">
                  <c:v>1.0977000000000001E-2</c:v>
                </c:pt>
                <c:pt idx="43901">
                  <c:v>1.03756E-2</c:v>
                </c:pt>
                <c:pt idx="43902" formatCode="0.00E+00">
                  <c:v>9.7765899999999999E-3</c:v>
                </c:pt>
                <c:pt idx="43903" formatCode="0.00E+00">
                  <c:v>9.1800600000000003E-3</c:v>
                </c:pt>
                <c:pt idx="43904" formatCode="0.00E+00">
                  <c:v>8.5862300000000003E-3</c:v>
                </c:pt>
                <c:pt idx="43905" formatCode="0.00E+00">
                  <c:v>7.9952200000000008E-3</c:v>
                </c:pt>
                <c:pt idx="43906" formatCode="0.00E+00">
                  <c:v>7.4071800000000002E-3</c:v>
                </c:pt>
                <c:pt idx="43907" formatCode="0.00E+00">
                  <c:v>6.8222300000000003E-3</c:v>
                </c:pt>
                <c:pt idx="43908" formatCode="0.00E+00">
                  <c:v>6.2405100000000003E-3</c:v>
                </c:pt>
                <c:pt idx="43909" formatCode="0.00E+00">
                  <c:v>5.6620899999999998E-3</c:v>
                </c:pt>
                <c:pt idx="43910" formatCode="0.00E+00">
                  <c:v>5.0870400000000001E-3</c:v>
                </c:pt>
                <c:pt idx="43911" formatCode="0.00E+00">
                  <c:v>4.5153900000000002E-3</c:v>
                </c:pt>
                <c:pt idx="43912" formatCode="0.00E+00">
                  <c:v>3.9472200000000004E-3</c:v>
                </c:pt>
                <c:pt idx="43913" formatCode="0.00E+00">
                  <c:v>3.3825999999999999E-3</c:v>
                </c:pt>
                <c:pt idx="43914" formatCode="0.00E+00">
                  <c:v>2.82154E-3</c:v>
                </c:pt>
                <c:pt idx="43915" formatCode="0.00E+00">
                  <c:v>2.2640199999999998E-3</c:v>
                </c:pt>
                <c:pt idx="43916" formatCode="0.00E+00">
                  <c:v>1.71003E-3</c:v>
                </c:pt>
                <c:pt idx="43917" formatCode="0.00E+00">
                  <c:v>1.15957E-3</c:v>
                </c:pt>
                <c:pt idx="43918" formatCode="0.00E+00">
                  <c:v>6.1269299999999998E-4</c:v>
                </c:pt>
                <c:pt idx="43919" formatCode="0.00E+00">
                  <c:v>6.9362600000000006E-5</c:v>
                </c:pt>
                <c:pt idx="43920" formatCode="0.00E+00">
                  <c:v>-4.7046700000000002E-4</c:v>
                </c:pt>
                <c:pt idx="43921" formatCode="0.00E+00">
                  <c:v>-1.0068500000000001E-3</c:v>
                </c:pt>
                <c:pt idx="43922" formatCode="0.00E+00">
                  <c:v>-1.5398600000000001E-3</c:v>
                </c:pt>
                <c:pt idx="43923" formatCode="0.00E+00">
                  <c:v>-2.0695499999999999E-3</c:v>
                </c:pt>
                <c:pt idx="43924" formatCode="0.00E+00">
                  <c:v>-2.5960100000000002E-3</c:v>
                </c:pt>
                <c:pt idx="43925" formatCode="0.00E+00">
                  <c:v>-3.11933E-3</c:v>
                </c:pt>
                <c:pt idx="43926" formatCode="0.00E+00">
                  <c:v>-3.6395799999999999E-3</c:v>
                </c:pt>
                <c:pt idx="43927" formatCode="0.00E+00">
                  <c:v>-4.15687E-3</c:v>
                </c:pt>
                <c:pt idx="43928" formatCode="0.00E+00">
                  <c:v>-4.6712699999999999E-3</c:v>
                </c:pt>
                <c:pt idx="43929" formatCode="0.00E+00">
                  <c:v>-5.1828500000000001E-3</c:v>
                </c:pt>
                <c:pt idx="43930" formatCode="0.00E+00">
                  <c:v>-5.6916800000000002E-3</c:v>
                </c:pt>
                <c:pt idx="43931" formatCode="0.00E+00">
                  <c:v>-6.1978399999999996E-3</c:v>
                </c:pt>
                <c:pt idx="43932" formatCode="0.00E+00">
                  <c:v>-6.7013699999999999E-3</c:v>
                </c:pt>
                <c:pt idx="43933" formatCode="0.00E+00">
                  <c:v>-7.2023499999999997E-3</c:v>
                </c:pt>
                <c:pt idx="43934" formatCode="0.00E+00">
                  <c:v>-7.7008500000000004E-3</c:v>
                </c:pt>
                <c:pt idx="43935" formatCode="0.00E+00">
                  <c:v>-8.1969199999999999E-3</c:v>
                </c:pt>
                <c:pt idx="43936" formatCode="0.00E+00">
                  <c:v>-8.6905999999999997E-3</c:v>
                </c:pt>
                <c:pt idx="43937" formatCode="0.00E+00">
                  <c:v>-9.1819099999999997E-3</c:v>
                </c:pt>
                <c:pt idx="43938" formatCode="0.00E+00">
                  <c:v>-9.6709299999999995E-3</c:v>
                </c:pt>
                <c:pt idx="43939">
                  <c:v>-1.01577E-2</c:v>
                </c:pt>
                <c:pt idx="43940">
                  <c:v>-1.06423E-2</c:v>
                </c:pt>
                <c:pt idx="43941">
                  <c:v>-1.11247E-2</c:v>
                </c:pt>
                <c:pt idx="43942">
                  <c:v>-1.16049E-2</c:v>
                </c:pt>
                <c:pt idx="43943">
                  <c:v>-1.2082900000000001E-2</c:v>
                </c:pt>
                <c:pt idx="43944">
                  <c:v>-1.25586E-2</c:v>
                </c:pt>
                <c:pt idx="43945">
                  <c:v>-1.3032E-2</c:v>
                </c:pt>
                <c:pt idx="43946">
                  <c:v>-1.3503100000000001E-2</c:v>
                </c:pt>
                <c:pt idx="43947">
                  <c:v>-1.39717E-2</c:v>
                </c:pt>
                <c:pt idx="43948">
                  <c:v>-1.44379E-2</c:v>
                </c:pt>
                <c:pt idx="43949">
                  <c:v>-1.49014E-2</c:v>
                </c:pt>
                <c:pt idx="43950">
                  <c:v>-1.5362300000000001E-2</c:v>
                </c:pt>
                <c:pt idx="43951">
                  <c:v>-1.5820399999999998E-2</c:v>
                </c:pt>
                <c:pt idx="43952">
                  <c:v>-1.6275600000000001E-2</c:v>
                </c:pt>
                <c:pt idx="43953">
                  <c:v>-1.6727700000000002E-2</c:v>
                </c:pt>
                <c:pt idx="43954">
                  <c:v>-1.71767E-2</c:v>
                </c:pt>
                <c:pt idx="43955">
                  <c:v>-1.76223E-2</c:v>
                </c:pt>
                <c:pt idx="43956">
                  <c:v>-1.8064299999999998E-2</c:v>
                </c:pt>
                <c:pt idx="43957">
                  <c:v>-1.85027E-2</c:v>
                </c:pt>
                <c:pt idx="43958">
                  <c:v>-1.8936999999999999E-2</c:v>
                </c:pt>
                <c:pt idx="43959">
                  <c:v>-1.9367100000000002E-2</c:v>
                </c:pt>
                <c:pt idx="43960">
                  <c:v>-1.9792799999999999E-2</c:v>
                </c:pt>
                <c:pt idx="43961">
                  <c:v>-2.0213700000000001E-2</c:v>
                </c:pt>
                <c:pt idx="43962">
                  <c:v>-2.0629700000000001E-2</c:v>
                </c:pt>
                <c:pt idx="43963">
                  <c:v>-2.1040199999999998E-2</c:v>
                </c:pt>
                <c:pt idx="43964">
                  <c:v>-2.1445100000000002E-2</c:v>
                </c:pt>
                <c:pt idx="43965">
                  <c:v>-2.1843999999999999E-2</c:v>
                </c:pt>
                <c:pt idx="43966">
                  <c:v>-2.22364E-2</c:v>
                </c:pt>
                <c:pt idx="43967">
                  <c:v>-2.2622199999999999E-2</c:v>
                </c:pt>
                <c:pt idx="43968">
                  <c:v>-2.3000699999999999E-2</c:v>
                </c:pt>
                <c:pt idx="43969">
                  <c:v>-2.3371699999999999E-2</c:v>
                </c:pt>
                <c:pt idx="43970">
                  <c:v>-2.37348E-2</c:v>
                </c:pt>
                <c:pt idx="43971">
                  <c:v>-2.40895E-2</c:v>
                </c:pt>
                <c:pt idx="43972">
                  <c:v>-2.4435399999999999E-2</c:v>
                </c:pt>
                <c:pt idx="43973">
                  <c:v>-2.4771999999999999E-2</c:v>
                </c:pt>
                <c:pt idx="43974">
                  <c:v>-2.50989E-2</c:v>
                </c:pt>
                <c:pt idx="43975">
                  <c:v>-2.5415699999999999E-2</c:v>
                </c:pt>
                <c:pt idx="43976">
                  <c:v>-2.57218E-2</c:v>
                </c:pt>
                <c:pt idx="43977">
                  <c:v>-2.60168E-2</c:v>
                </c:pt>
                <c:pt idx="43978">
                  <c:v>-2.6300199999999999E-2</c:v>
                </c:pt>
                <c:pt idx="43979">
                  <c:v>-2.6571500000000001E-2</c:v>
                </c:pt>
                <c:pt idx="43980">
                  <c:v>-2.6830099999999999E-2</c:v>
                </c:pt>
                <c:pt idx="43981">
                  <c:v>-2.7075499999999999E-2</c:v>
                </c:pt>
                <c:pt idx="43982">
                  <c:v>-2.73073E-2</c:v>
                </c:pt>
                <c:pt idx="43983">
                  <c:v>-2.7524699999999999E-2</c:v>
                </c:pt>
                <c:pt idx="43984">
                  <c:v>-2.7727499999999999E-2</c:v>
                </c:pt>
                <c:pt idx="43985">
                  <c:v>-2.7914899999999999E-2</c:v>
                </c:pt>
                <c:pt idx="43986">
                  <c:v>-2.8086400000000001E-2</c:v>
                </c:pt>
                <c:pt idx="43987">
                  <c:v>-2.8241599999999999E-2</c:v>
                </c:pt>
                <c:pt idx="43988">
                  <c:v>-2.83798E-2</c:v>
                </c:pt>
                <c:pt idx="43989">
                  <c:v>-2.8500600000000001E-2</c:v>
                </c:pt>
                <c:pt idx="43990">
                  <c:v>-2.86035E-2</c:v>
                </c:pt>
                <c:pt idx="43991">
                  <c:v>-2.8687899999999999E-2</c:v>
                </c:pt>
                <c:pt idx="43992">
                  <c:v>-2.8753299999999999E-2</c:v>
                </c:pt>
                <c:pt idx="43993">
                  <c:v>-2.87992E-2</c:v>
                </c:pt>
                <c:pt idx="43994">
                  <c:v>-2.8825099999999999E-2</c:v>
                </c:pt>
                <c:pt idx="43995">
                  <c:v>-2.8830399999999999E-2</c:v>
                </c:pt>
                <c:pt idx="43996">
                  <c:v>-2.8814800000000002E-2</c:v>
                </c:pt>
                <c:pt idx="43997">
                  <c:v>-2.8777799999999999E-2</c:v>
                </c:pt>
                <c:pt idx="43998">
                  <c:v>-2.8718899999999999E-2</c:v>
                </c:pt>
                <c:pt idx="43999">
                  <c:v>-2.8637599999999999E-2</c:v>
                </c:pt>
                <c:pt idx="44000">
                  <c:v>-2.85335E-2</c:v>
                </c:pt>
                <c:pt idx="44001">
                  <c:v>-2.8406299999999999E-2</c:v>
                </c:pt>
                <c:pt idx="44002">
                  <c:v>-2.82554E-2</c:v>
                </c:pt>
                <c:pt idx="44003">
                  <c:v>-2.8080600000000001E-2</c:v>
                </c:pt>
                <c:pt idx="44004">
                  <c:v>-2.78815E-2</c:v>
                </c:pt>
                <c:pt idx="44005">
                  <c:v>-2.76578E-2</c:v>
                </c:pt>
                <c:pt idx="44006">
                  <c:v>-2.7409099999999999E-2</c:v>
                </c:pt>
                <c:pt idx="44007">
                  <c:v>-2.7135300000000001E-2</c:v>
                </c:pt>
                <c:pt idx="44008">
                  <c:v>-2.6835999999999999E-2</c:v>
                </c:pt>
                <c:pt idx="44009">
                  <c:v>-2.6511E-2</c:v>
                </c:pt>
                <c:pt idx="44010">
                  <c:v>-2.6160099999999999E-2</c:v>
                </c:pt>
                <c:pt idx="44011">
                  <c:v>-2.57831E-2</c:v>
                </c:pt>
                <c:pt idx="44012">
                  <c:v>-2.5379800000000001E-2</c:v>
                </c:pt>
                <c:pt idx="44013">
                  <c:v>-2.4950199999999999E-2</c:v>
                </c:pt>
                <c:pt idx="44014">
                  <c:v>-2.4494100000000001E-2</c:v>
                </c:pt>
                <c:pt idx="44015">
                  <c:v>-2.4011399999999999E-2</c:v>
                </c:pt>
                <c:pt idx="44016">
                  <c:v>-2.3502200000000001E-2</c:v>
                </c:pt>
                <c:pt idx="44017">
                  <c:v>-2.2966400000000001E-2</c:v>
                </c:pt>
                <c:pt idx="44018">
                  <c:v>-2.2404E-2</c:v>
                </c:pt>
                <c:pt idx="44019">
                  <c:v>-2.18152E-2</c:v>
                </c:pt>
                <c:pt idx="44020">
                  <c:v>-2.12E-2</c:v>
                </c:pt>
                <c:pt idx="44021">
                  <c:v>-2.05586E-2</c:v>
                </c:pt>
                <c:pt idx="44022">
                  <c:v>-1.9891200000000001E-2</c:v>
                </c:pt>
                <c:pt idx="44023">
                  <c:v>-1.91979E-2</c:v>
                </c:pt>
                <c:pt idx="44024">
                  <c:v>-1.8479099999999998E-2</c:v>
                </c:pt>
                <c:pt idx="44025">
                  <c:v>-1.7735000000000001E-2</c:v>
                </c:pt>
                <c:pt idx="44026">
                  <c:v>-1.69658E-2</c:v>
                </c:pt>
                <c:pt idx="44027">
                  <c:v>-1.6172099999999998E-2</c:v>
                </c:pt>
                <c:pt idx="44028">
                  <c:v>-1.5354100000000001E-2</c:v>
                </c:pt>
                <c:pt idx="44029">
                  <c:v>-1.4512300000000001E-2</c:v>
                </c:pt>
                <c:pt idx="44030">
                  <c:v>-1.3647100000000001E-2</c:v>
                </c:pt>
                <c:pt idx="44031">
                  <c:v>-1.27592E-2</c:v>
                </c:pt>
                <c:pt idx="44032">
                  <c:v>-1.1849E-2</c:v>
                </c:pt>
                <c:pt idx="44033">
                  <c:v>-1.0917E-2</c:v>
                </c:pt>
                <c:pt idx="44034" formatCode="0.00E+00">
                  <c:v>-9.9640600000000003E-3</c:v>
                </c:pt>
                <c:pt idx="44035" formatCode="0.00E+00">
                  <c:v>-8.9906699999999992E-3</c:v>
                </c:pt>
                <c:pt idx="44036" formatCode="0.00E+00">
                  <c:v>-7.9975500000000008E-3</c:v>
                </c:pt>
                <c:pt idx="44037" formatCode="0.00E+00">
                  <c:v>-6.9854399999999999E-3</c:v>
                </c:pt>
                <c:pt idx="44038" formatCode="0.00E+00">
                  <c:v>-5.9551099999999996E-3</c:v>
                </c:pt>
                <c:pt idx="44039" formatCode="0.00E+00">
                  <c:v>-4.9073700000000003E-3</c:v>
                </c:pt>
                <c:pt idx="44040" formatCode="0.00E+00">
                  <c:v>-3.8430500000000002E-3</c:v>
                </c:pt>
                <c:pt idx="44041" formatCode="0.00E+00">
                  <c:v>-2.7630200000000001E-3</c:v>
                </c:pt>
                <c:pt idx="44042" formatCode="0.00E+00">
                  <c:v>-1.6681700000000001E-3</c:v>
                </c:pt>
                <c:pt idx="44043" formatCode="0.00E+00">
                  <c:v>-5.59452E-4</c:v>
                </c:pt>
                <c:pt idx="44044" formatCode="0.00E+00">
                  <c:v>5.6219099999999997E-4</c:v>
                </c:pt>
                <c:pt idx="44045" formatCode="0.00E+00">
                  <c:v>1.6957599999999999E-3</c:v>
                </c:pt>
                <c:pt idx="44046" formatCode="0.00E+00">
                  <c:v>2.8402100000000001E-3</c:v>
                </c:pt>
                <c:pt idx="44047" formatCode="0.00E+00">
                  <c:v>3.9944899999999998E-3</c:v>
                </c:pt>
                <c:pt idx="44048" formatCode="0.00E+00">
                  <c:v>5.1575299999999996E-3</c:v>
                </c:pt>
                <c:pt idx="44049" formatCode="0.00E+00">
                  <c:v>6.3282199999999999E-3</c:v>
                </c:pt>
                <c:pt idx="44050" formatCode="0.00E+00">
                  <c:v>7.5054299999999996E-3</c:v>
                </c:pt>
                <c:pt idx="44051" formatCode="0.00E+00">
                  <c:v>8.6880099999999995E-3</c:v>
                </c:pt>
                <c:pt idx="44052" formatCode="0.00E+00">
                  <c:v>9.8747899999999996E-3</c:v>
                </c:pt>
                <c:pt idx="44053">
                  <c:v>1.1064600000000001E-2</c:v>
                </c:pt>
                <c:pt idx="44054">
                  <c:v>1.22562E-2</c:v>
                </c:pt>
                <c:pt idx="44055">
                  <c:v>1.34483E-2</c:v>
                </c:pt>
                <c:pt idx="44056">
                  <c:v>1.46397E-2</c:v>
                </c:pt>
                <c:pt idx="44057">
                  <c:v>1.5829200000000002E-2</c:v>
                </c:pt>
                <c:pt idx="44058">
                  <c:v>1.70154E-2</c:v>
                </c:pt>
                <c:pt idx="44059">
                  <c:v>1.8197100000000001E-2</c:v>
                </c:pt>
                <c:pt idx="44060">
                  <c:v>1.9372899999999998E-2</c:v>
                </c:pt>
                <c:pt idx="44061">
                  <c:v>2.05416E-2</c:v>
                </c:pt>
                <c:pt idx="44062">
                  <c:v>2.17019E-2</c:v>
                </c:pt>
                <c:pt idx="44063">
                  <c:v>2.2852399999999998E-2</c:v>
                </c:pt>
                <c:pt idx="44064">
                  <c:v>2.3991800000000001E-2</c:v>
                </c:pt>
                <c:pt idx="44065">
                  <c:v>2.5118700000000001E-2</c:v>
                </c:pt>
                <c:pt idx="44066">
                  <c:v>2.6231899999999999E-2</c:v>
                </c:pt>
                <c:pt idx="44067">
                  <c:v>2.7329900000000001E-2</c:v>
                </c:pt>
                <c:pt idx="44068">
                  <c:v>2.8411599999999999E-2</c:v>
                </c:pt>
                <c:pt idx="44069">
                  <c:v>2.9475500000000002E-2</c:v>
                </c:pt>
                <c:pt idx="44070">
                  <c:v>3.05204E-2</c:v>
                </c:pt>
                <c:pt idx="44071">
                  <c:v>3.1544900000000001E-2</c:v>
                </c:pt>
                <c:pt idx="44072">
                  <c:v>3.2547800000000002E-2</c:v>
                </c:pt>
                <c:pt idx="44073">
                  <c:v>3.3527700000000001E-2</c:v>
                </c:pt>
                <c:pt idx="44074">
                  <c:v>3.44835E-2</c:v>
                </c:pt>
                <c:pt idx="44075">
                  <c:v>3.5413699999999999E-2</c:v>
                </c:pt>
                <c:pt idx="44076">
                  <c:v>3.63174E-2</c:v>
                </c:pt>
                <c:pt idx="44077">
                  <c:v>3.71931E-2</c:v>
                </c:pt>
                <c:pt idx="44078">
                  <c:v>3.8039799999999999E-2</c:v>
                </c:pt>
                <c:pt idx="44079">
                  <c:v>3.88562E-2</c:v>
                </c:pt>
                <c:pt idx="44080">
                  <c:v>3.9641299999999997E-2</c:v>
                </c:pt>
                <c:pt idx="44081">
                  <c:v>4.0393900000000003E-2</c:v>
                </c:pt>
                <c:pt idx="44082">
                  <c:v>4.1112900000000001E-2</c:v>
                </c:pt>
                <c:pt idx="44083">
                  <c:v>4.1797399999999998E-2</c:v>
                </c:pt>
                <c:pt idx="44084">
                  <c:v>4.2446200000000003E-2</c:v>
                </c:pt>
                <c:pt idx="44085">
                  <c:v>4.30585E-2</c:v>
                </c:pt>
                <c:pt idx="44086">
                  <c:v>4.3633100000000001E-2</c:v>
                </c:pt>
                <c:pt idx="44087">
                  <c:v>4.4169399999999998E-2</c:v>
                </c:pt>
                <c:pt idx="44088">
                  <c:v>4.4666299999999999E-2</c:v>
                </c:pt>
                <c:pt idx="44089">
                  <c:v>4.5123000000000003E-2</c:v>
                </c:pt>
                <c:pt idx="44090">
                  <c:v>4.5538700000000001E-2</c:v>
                </c:pt>
                <c:pt idx="44091">
                  <c:v>4.5912799999999997E-2</c:v>
                </c:pt>
                <c:pt idx="44092">
                  <c:v>4.6244500000000001E-2</c:v>
                </c:pt>
                <c:pt idx="44093">
                  <c:v>4.6533100000000001E-2</c:v>
                </c:pt>
                <c:pt idx="44094">
                  <c:v>4.6778E-2</c:v>
                </c:pt>
                <c:pt idx="44095">
                  <c:v>4.6978699999999998E-2</c:v>
                </c:pt>
                <c:pt idx="44096">
                  <c:v>4.7134599999999999E-2</c:v>
                </c:pt>
                <c:pt idx="44097">
                  <c:v>4.72454E-2</c:v>
                </c:pt>
                <c:pt idx="44098">
                  <c:v>4.7310499999999998E-2</c:v>
                </c:pt>
                <c:pt idx="44099">
                  <c:v>4.7329700000000002E-2</c:v>
                </c:pt>
                <c:pt idx="44100">
                  <c:v>4.7302499999999997E-2</c:v>
                </c:pt>
                <c:pt idx="44101">
                  <c:v>4.7228800000000001E-2</c:v>
                </c:pt>
                <c:pt idx="44102">
                  <c:v>4.7108400000000002E-2</c:v>
                </c:pt>
                <c:pt idx="44103">
                  <c:v>4.6940999999999997E-2</c:v>
                </c:pt>
                <c:pt idx="44104">
                  <c:v>4.6726700000000003E-2</c:v>
                </c:pt>
                <c:pt idx="44105">
                  <c:v>4.6465399999999997E-2</c:v>
                </c:pt>
                <c:pt idx="44106">
                  <c:v>4.6156999999999997E-2</c:v>
                </c:pt>
                <c:pt idx="44107">
                  <c:v>4.5801700000000001E-2</c:v>
                </c:pt>
                <c:pt idx="44108">
                  <c:v>4.5399700000000001E-2</c:v>
                </c:pt>
                <c:pt idx="44109">
                  <c:v>4.4950999999999998E-2</c:v>
                </c:pt>
                <c:pt idx="44110">
                  <c:v>4.44559E-2</c:v>
                </c:pt>
                <c:pt idx="44111">
                  <c:v>4.3914799999999997E-2</c:v>
                </c:pt>
                <c:pt idx="44112">
                  <c:v>4.3327999999999998E-2</c:v>
                </c:pt>
                <c:pt idx="44113">
                  <c:v>4.2695799999999999E-2</c:v>
                </c:pt>
                <c:pt idx="44114">
                  <c:v>4.2018899999999998E-2</c:v>
                </c:pt>
                <c:pt idx="44115">
                  <c:v>4.1297599999999997E-2</c:v>
                </c:pt>
                <c:pt idx="44116">
                  <c:v>4.0532499999999999E-2</c:v>
                </c:pt>
                <c:pt idx="44117">
                  <c:v>3.97244E-2</c:v>
                </c:pt>
                <c:pt idx="44118">
                  <c:v>3.8873900000000003E-2</c:v>
                </c:pt>
                <c:pt idx="44119">
                  <c:v>3.7981599999999997E-2</c:v>
                </c:pt>
                <c:pt idx="44120">
                  <c:v>3.7048499999999998E-2</c:v>
                </c:pt>
                <c:pt idx="44121">
                  <c:v>3.6075299999999998E-2</c:v>
                </c:pt>
                <c:pt idx="44122">
                  <c:v>3.5062900000000001E-2</c:v>
                </c:pt>
                <c:pt idx="44123">
                  <c:v>3.4012300000000002E-2</c:v>
                </c:pt>
                <c:pt idx="44124">
                  <c:v>3.2924500000000002E-2</c:v>
                </c:pt>
                <c:pt idx="44125">
                  <c:v>3.18004E-2</c:v>
                </c:pt>
                <c:pt idx="44126">
                  <c:v>3.06412E-2</c:v>
                </c:pt>
                <c:pt idx="44127">
                  <c:v>2.9448100000000001E-2</c:v>
                </c:pt>
                <c:pt idx="44128">
                  <c:v>2.82221E-2</c:v>
                </c:pt>
                <c:pt idx="44129">
                  <c:v>2.6964499999999999E-2</c:v>
                </c:pt>
                <c:pt idx="44130">
                  <c:v>2.5676500000000001E-2</c:v>
                </c:pt>
                <c:pt idx="44131">
                  <c:v>2.4359499999999999E-2</c:v>
                </c:pt>
                <c:pt idx="44132">
                  <c:v>2.3014799999999998E-2</c:v>
                </c:pt>
                <c:pt idx="44133">
                  <c:v>2.1643800000000001E-2</c:v>
                </c:pt>
                <c:pt idx="44134">
                  <c:v>2.02478E-2</c:v>
                </c:pt>
                <c:pt idx="44135">
                  <c:v>1.8828299999999999E-2</c:v>
                </c:pt>
                <c:pt idx="44136">
                  <c:v>1.7386700000000001E-2</c:v>
                </c:pt>
                <c:pt idx="44137">
                  <c:v>1.59247E-2</c:v>
                </c:pt>
                <c:pt idx="44138">
                  <c:v>1.4443599999999999E-2</c:v>
                </c:pt>
                <c:pt idx="44139">
                  <c:v>1.29452E-2</c:v>
                </c:pt>
                <c:pt idx="44140">
                  <c:v>1.14308E-2</c:v>
                </c:pt>
                <c:pt idx="44141" formatCode="0.00E+00">
                  <c:v>9.9021600000000001E-3</c:v>
                </c:pt>
                <c:pt idx="44142" formatCode="0.00E+00">
                  <c:v>8.3608899999999993E-3</c:v>
                </c:pt>
                <c:pt idx="44143" formatCode="0.00E+00">
                  <c:v>6.8086099999999997E-3</c:v>
                </c:pt>
                <c:pt idx="44144" formatCode="0.00E+00">
                  <c:v>5.2469700000000001E-3</c:v>
                </c:pt>
                <c:pt idx="44145" formatCode="0.00E+00">
                  <c:v>3.6776399999999998E-3</c:v>
                </c:pt>
                <c:pt idx="44146" formatCode="0.00E+00">
                  <c:v>2.10231E-3</c:v>
                </c:pt>
                <c:pt idx="44147" formatCode="0.00E+00">
                  <c:v>5.2265799999999996E-4</c:v>
                </c:pt>
                <c:pt idx="44148" formatCode="0.00E+00">
                  <c:v>-1.0596099999999999E-3</c:v>
                </c:pt>
                <c:pt idx="44149" formatCode="0.00E+00">
                  <c:v>-2.6428100000000002E-3</c:v>
                </c:pt>
                <c:pt idx="44150" formatCode="0.00E+00">
                  <c:v>-4.22522E-3</c:v>
                </c:pt>
                <c:pt idx="44151" formatCode="0.00E+00">
                  <c:v>-5.8051300000000004E-3</c:v>
                </c:pt>
                <c:pt idx="44152" formatCode="0.00E+00">
                  <c:v>-7.3808500000000004E-3</c:v>
                </c:pt>
                <c:pt idx="44153" formatCode="0.00E+00">
                  <c:v>-8.9506800000000008E-3</c:v>
                </c:pt>
                <c:pt idx="44154">
                  <c:v>-1.05129E-2</c:v>
                </c:pt>
                <c:pt idx="44155">
                  <c:v>-1.2065899999999999E-2</c:v>
                </c:pt>
                <c:pt idx="44156">
                  <c:v>-1.36078E-2</c:v>
                </c:pt>
                <c:pt idx="44157">
                  <c:v>-1.51372E-2</c:v>
                </c:pt>
                <c:pt idx="44158">
                  <c:v>-1.6652299999999998E-2</c:v>
                </c:pt>
                <c:pt idx="44159">
                  <c:v>-1.8151500000000001E-2</c:v>
                </c:pt>
                <c:pt idx="44160">
                  <c:v>-1.9633100000000001E-2</c:v>
                </c:pt>
                <c:pt idx="44161">
                  <c:v>-2.1095599999999999E-2</c:v>
                </c:pt>
                <c:pt idx="44162">
                  <c:v>-2.2537499999999999E-2</c:v>
                </c:pt>
                <c:pt idx="44163">
                  <c:v>-2.3956999999999999E-2</c:v>
                </c:pt>
                <c:pt idx="44164">
                  <c:v>-2.5352800000000002E-2</c:v>
                </c:pt>
                <c:pt idx="44165">
                  <c:v>-2.6723299999999998E-2</c:v>
                </c:pt>
                <c:pt idx="44166">
                  <c:v>-2.8067100000000001E-2</c:v>
                </c:pt>
                <c:pt idx="44167">
                  <c:v>-2.9382700000000001E-2</c:v>
                </c:pt>
                <c:pt idx="44168">
                  <c:v>-3.06687E-2</c:v>
                </c:pt>
                <c:pt idx="44169">
                  <c:v>-3.1923800000000002E-2</c:v>
                </c:pt>
                <c:pt idx="44170">
                  <c:v>-3.3146599999999998E-2</c:v>
                </c:pt>
                <c:pt idx="44171">
                  <c:v>-3.4335900000000003E-2</c:v>
                </c:pt>
                <c:pt idx="44172">
                  <c:v>-3.5490399999999998E-2</c:v>
                </c:pt>
                <c:pt idx="44173">
                  <c:v>-3.66089E-2</c:v>
                </c:pt>
                <c:pt idx="44174">
                  <c:v>-3.76902E-2</c:v>
                </c:pt>
                <c:pt idx="44175">
                  <c:v>-3.8733200000000002E-2</c:v>
                </c:pt>
                <c:pt idx="44176">
                  <c:v>-3.9736899999999999E-2</c:v>
                </c:pt>
                <c:pt idx="44177">
                  <c:v>-4.0700199999999999E-2</c:v>
                </c:pt>
                <c:pt idx="44178">
                  <c:v>-4.1622100000000002E-2</c:v>
                </c:pt>
                <c:pt idx="44179">
                  <c:v>-4.2501799999999999E-2</c:v>
                </c:pt>
                <c:pt idx="44180">
                  <c:v>-4.3338300000000003E-2</c:v>
                </c:pt>
                <c:pt idx="44181">
                  <c:v>-4.4130900000000001E-2</c:v>
                </c:pt>
                <c:pt idx="44182">
                  <c:v>-4.4878700000000001E-2</c:v>
                </c:pt>
                <c:pt idx="44183">
                  <c:v>-4.5581000000000003E-2</c:v>
                </c:pt>
                <c:pt idx="44184">
                  <c:v>-4.6237300000000002E-2</c:v>
                </c:pt>
                <c:pt idx="44185">
                  <c:v>-4.6846800000000001E-2</c:v>
                </c:pt>
                <c:pt idx="44186">
                  <c:v>-4.7409100000000003E-2</c:v>
                </c:pt>
                <c:pt idx="44187">
                  <c:v>-4.7923599999999997E-2</c:v>
                </c:pt>
                <c:pt idx="44188">
                  <c:v>-4.83899E-2</c:v>
                </c:pt>
                <c:pt idx="44189">
                  <c:v>-4.88076E-2</c:v>
                </c:pt>
                <c:pt idx="44190">
                  <c:v>-4.9176499999999998E-2</c:v>
                </c:pt>
                <c:pt idx="44191">
                  <c:v>-4.9496199999999997E-2</c:v>
                </c:pt>
                <c:pt idx="44192">
                  <c:v>-4.9766499999999998E-2</c:v>
                </c:pt>
                <c:pt idx="44193">
                  <c:v>-4.9987400000000001E-2</c:v>
                </c:pt>
                <c:pt idx="44194">
                  <c:v>-5.0158599999999998E-2</c:v>
                </c:pt>
                <c:pt idx="44195">
                  <c:v>-5.0280199999999997E-2</c:v>
                </c:pt>
                <c:pt idx="44196">
                  <c:v>-5.0352300000000003E-2</c:v>
                </c:pt>
                <c:pt idx="44197">
                  <c:v>-5.0374799999999997E-2</c:v>
                </c:pt>
                <c:pt idx="44198">
                  <c:v>-5.0347900000000001E-2</c:v>
                </c:pt>
                <c:pt idx="44199">
                  <c:v>-5.0271900000000001E-2</c:v>
                </c:pt>
                <c:pt idx="44200">
                  <c:v>-5.0146999999999997E-2</c:v>
                </c:pt>
                <c:pt idx="44201">
                  <c:v>-4.9973400000000001E-2</c:v>
                </c:pt>
                <c:pt idx="44202">
                  <c:v>-4.9751700000000003E-2</c:v>
                </c:pt>
                <c:pt idx="44203">
                  <c:v>-4.9482100000000001E-2</c:v>
                </c:pt>
                <c:pt idx="44204">
                  <c:v>-4.9165199999999999E-2</c:v>
                </c:pt>
                <c:pt idx="44205">
                  <c:v>-4.8801499999999998E-2</c:v>
                </c:pt>
                <c:pt idx="44206">
                  <c:v>-4.8391499999999997E-2</c:v>
                </c:pt>
                <c:pt idx="44207">
                  <c:v>-4.7935999999999999E-2</c:v>
                </c:pt>
                <c:pt idx="44208">
                  <c:v>-4.7435499999999998E-2</c:v>
                </c:pt>
                <c:pt idx="44209">
                  <c:v>-4.6890899999999999E-2</c:v>
                </c:pt>
                <c:pt idx="44210">
                  <c:v>-4.6302799999999998E-2</c:v>
                </c:pt>
                <c:pt idx="44211">
                  <c:v>-4.56721E-2</c:v>
                </c:pt>
                <c:pt idx="44212">
                  <c:v>-4.49998E-2</c:v>
                </c:pt>
                <c:pt idx="44213">
                  <c:v>-4.4286600000000002E-2</c:v>
                </c:pt>
                <c:pt idx="44214">
                  <c:v>-4.3533599999999999E-2</c:v>
                </c:pt>
                <c:pt idx="44215">
                  <c:v>-4.2741700000000001E-2</c:v>
                </c:pt>
                <c:pt idx="44216">
                  <c:v>-4.1911999999999998E-2</c:v>
                </c:pt>
                <c:pt idx="44217">
                  <c:v>-4.1045499999999999E-2</c:v>
                </c:pt>
                <c:pt idx="44218">
                  <c:v>-4.0143400000000003E-2</c:v>
                </c:pt>
                <c:pt idx="44219">
                  <c:v>-3.92068E-2</c:v>
                </c:pt>
                <c:pt idx="44220">
                  <c:v>-3.8236899999999997E-2</c:v>
                </c:pt>
                <c:pt idx="44221">
                  <c:v>-3.7234900000000001E-2</c:v>
                </c:pt>
                <c:pt idx="44222">
                  <c:v>-3.6201999999999998E-2</c:v>
                </c:pt>
                <c:pt idx="44223">
                  <c:v>-3.5139400000000001E-2</c:v>
                </c:pt>
                <c:pt idx="44224">
                  <c:v>-3.4048599999999998E-2</c:v>
                </c:pt>
                <c:pt idx="44225">
                  <c:v>-3.29307E-2</c:v>
                </c:pt>
                <c:pt idx="44226">
                  <c:v>-3.1787200000000002E-2</c:v>
                </c:pt>
                <c:pt idx="44227">
                  <c:v>-3.0619299999999999E-2</c:v>
                </c:pt>
                <c:pt idx="44228">
                  <c:v>-2.9428599999999999E-2</c:v>
                </c:pt>
                <c:pt idx="44229">
                  <c:v>-2.82162E-2</c:v>
                </c:pt>
                <c:pt idx="44230">
                  <c:v>-2.6983699999999999E-2</c:v>
                </c:pt>
                <c:pt idx="44231">
                  <c:v>-2.5732499999999998E-2</c:v>
                </c:pt>
                <c:pt idx="44232">
                  <c:v>-2.4464E-2</c:v>
                </c:pt>
                <c:pt idx="44233">
                  <c:v>-2.3179600000000002E-2</c:v>
                </c:pt>
                <c:pt idx="44234">
                  <c:v>-2.1880799999999999E-2</c:v>
                </c:pt>
                <c:pt idx="44235">
                  <c:v>-2.0569E-2</c:v>
                </c:pt>
                <c:pt idx="44236">
                  <c:v>-1.92458E-2</c:v>
                </c:pt>
                <c:pt idx="44237">
                  <c:v>-1.7912399999999998E-2</c:v>
                </c:pt>
                <c:pt idx="44238">
                  <c:v>-1.6570499999999998E-2</c:v>
                </c:pt>
                <c:pt idx="44239">
                  <c:v>-1.52214E-2</c:v>
                </c:pt>
                <c:pt idx="44240">
                  <c:v>-1.38666E-2</c:v>
                </c:pt>
                <c:pt idx="44241">
                  <c:v>-1.25075E-2</c:v>
                </c:pt>
                <c:pt idx="44242">
                  <c:v>-1.11456E-2</c:v>
                </c:pt>
                <c:pt idx="44243" formatCode="0.00E+00">
                  <c:v>-9.7823100000000007E-3</c:v>
                </c:pt>
                <c:pt idx="44244" formatCode="0.00E+00">
                  <c:v>-8.4189799999999995E-3</c:v>
                </c:pt>
                <c:pt idx="44245" formatCode="0.00E+00">
                  <c:v>-7.0570499999999996E-3</c:v>
                </c:pt>
                <c:pt idx="44246" formatCode="0.00E+00">
                  <c:v>-5.6978899999999997E-3</c:v>
                </c:pt>
                <c:pt idx="44247" formatCode="0.00E+00">
                  <c:v>-4.3428700000000004E-3</c:v>
                </c:pt>
                <c:pt idx="44248" formatCode="0.00E+00">
                  <c:v>-2.9933400000000001E-3</c:v>
                </c:pt>
                <c:pt idx="44249" formatCode="0.00E+00">
                  <c:v>-1.65062E-3</c:v>
                </c:pt>
                <c:pt idx="44250" formatCode="0.00E+00">
                  <c:v>-3.1602900000000001E-4</c:v>
                </c:pt>
                <c:pt idx="44251" formatCode="0.00E+00">
                  <c:v>1.00916E-3</c:v>
                </c:pt>
                <c:pt idx="44252" formatCode="0.00E+00">
                  <c:v>2.3236899999999998E-3</c:v>
                </c:pt>
                <c:pt idx="44253" formatCode="0.00E+00">
                  <c:v>3.6263200000000002E-3</c:v>
                </c:pt>
                <c:pt idx="44254" formatCode="0.00E+00">
                  <c:v>4.9158500000000003E-3</c:v>
                </c:pt>
                <c:pt idx="44255" formatCode="0.00E+00">
                  <c:v>6.1910899999999998E-3</c:v>
                </c:pt>
                <c:pt idx="44256" formatCode="0.00E+00">
                  <c:v>7.4509099999999998E-3</c:v>
                </c:pt>
                <c:pt idx="44257" formatCode="0.00E+00">
                  <c:v>8.6941699999999993E-3</c:v>
                </c:pt>
                <c:pt idx="44258" formatCode="0.00E+00">
                  <c:v>9.9198099999999994E-3</c:v>
                </c:pt>
                <c:pt idx="44259">
                  <c:v>1.1126799999999999E-2</c:v>
                </c:pt>
                <c:pt idx="44260">
                  <c:v>1.2314E-2</c:v>
                </c:pt>
                <c:pt idx="44261">
                  <c:v>1.3480499999999999E-2</c:v>
                </c:pt>
                <c:pt idx="44262">
                  <c:v>1.46254E-2</c:v>
                </c:pt>
                <c:pt idx="44263">
                  <c:v>1.5747799999999999E-2</c:v>
                </c:pt>
                <c:pt idx="44264">
                  <c:v>1.6846699999999999E-2</c:v>
                </c:pt>
                <c:pt idx="44265">
                  <c:v>1.7921300000000001E-2</c:v>
                </c:pt>
                <c:pt idx="44266">
                  <c:v>1.8970899999999999E-2</c:v>
                </c:pt>
                <c:pt idx="44267">
                  <c:v>1.9994700000000001E-2</c:v>
                </c:pt>
                <c:pt idx="44268">
                  <c:v>2.0991900000000001E-2</c:v>
                </c:pt>
                <c:pt idx="44269">
                  <c:v>2.1961899999999999E-2</c:v>
                </c:pt>
                <c:pt idx="44270">
                  <c:v>2.2904000000000001E-2</c:v>
                </c:pt>
                <c:pt idx="44271">
                  <c:v>2.3817600000000001E-2</c:v>
                </c:pt>
                <c:pt idx="44272">
                  <c:v>2.4702200000000001E-2</c:v>
                </c:pt>
                <c:pt idx="44273">
                  <c:v>2.5557300000000002E-2</c:v>
                </c:pt>
                <c:pt idx="44274">
                  <c:v>2.6382300000000001E-2</c:v>
                </c:pt>
                <c:pt idx="44275">
                  <c:v>2.71769E-2</c:v>
                </c:pt>
                <c:pt idx="44276">
                  <c:v>2.7940599999999999E-2</c:v>
                </c:pt>
                <c:pt idx="44277">
                  <c:v>2.8673199999999999E-2</c:v>
                </c:pt>
                <c:pt idx="44278">
                  <c:v>2.93742E-2</c:v>
                </c:pt>
                <c:pt idx="44279">
                  <c:v>3.0043400000000001E-2</c:v>
                </c:pt>
                <c:pt idx="44280">
                  <c:v>3.0680599999999999E-2</c:v>
                </c:pt>
                <c:pt idx="44281">
                  <c:v>3.1285599999999997E-2</c:v>
                </c:pt>
                <c:pt idx="44282">
                  <c:v>3.1858200000000003E-2</c:v>
                </c:pt>
                <c:pt idx="44283">
                  <c:v>3.2398400000000001E-2</c:v>
                </c:pt>
                <c:pt idx="44284">
                  <c:v>3.2905999999999998E-2</c:v>
                </c:pt>
                <c:pt idx="44285">
                  <c:v>3.3381099999999997E-2</c:v>
                </c:pt>
                <c:pt idx="44286">
                  <c:v>3.3823600000000002E-2</c:v>
                </c:pt>
                <c:pt idx="44287">
                  <c:v>3.42335E-2</c:v>
                </c:pt>
                <c:pt idx="44288">
                  <c:v>3.4611000000000003E-2</c:v>
                </c:pt>
                <c:pt idx="44289">
                  <c:v>3.4956099999999997E-2</c:v>
                </c:pt>
                <c:pt idx="44290">
                  <c:v>3.5269099999999998E-2</c:v>
                </c:pt>
                <c:pt idx="44291">
                  <c:v>3.5549999999999998E-2</c:v>
                </c:pt>
                <c:pt idx="44292">
                  <c:v>3.57991E-2</c:v>
                </c:pt>
                <c:pt idx="44293">
                  <c:v>3.6016699999999999E-2</c:v>
                </c:pt>
                <c:pt idx="44294">
                  <c:v>3.6202999999999999E-2</c:v>
                </c:pt>
                <c:pt idx="44295">
                  <c:v>3.6358399999999999E-2</c:v>
                </c:pt>
                <c:pt idx="44296">
                  <c:v>3.6483099999999997E-2</c:v>
                </c:pt>
                <c:pt idx="44297">
                  <c:v>3.6577600000000002E-2</c:v>
                </c:pt>
                <c:pt idx="44298">
                  <c:v>3.6642099999999997E-2</c:v>
                </c:pt>
                <c:pt idx="44299">
                  <c:v>3.6677300000000003E-2</c:v>
                </c:pt>
                <c:pt idx="44300">
                  <c:v>3.6683399999999998E-2</c:v>
                </c:pt>
                <c:pt idx="44301">
                  <c:v>3.6660999999999999E-2</c:v>
                </c:pt>
                <c:pt idx="44302">
                  <c:v>3.66106E-2</c:v>
                </c:pt>
                <c:pt idx="44303">
                  <c:v>3.6532599999999998E-2</c:v>
                </c:pt>
                <c:pt idx="44304">
                  <c:v>3.6427599999999997E-2</c:v>
                </c:pt>
                <c:pt idx="44305">
                  <c:v>3.6296200000000001E-2</c:v>
                </c:pt>
                <c:pt idx="44306">
                  <c:v>3.6138900000000002E-2</c:v>
                </c:pt>
                <c:pt idx="44307">
                  <c:v>3.5956299999999997E-2</c:v>
                </c:pt>
                <c:pt idx="44308">
                  <c:v>3.5749000000000003E-2</c:v>
                </c:pt>
                <c:pt idx="44309">
                  <c:v>3.5517600000000003E-2</c:v>
                </c:pt>
                <c:pt idx="44310">
                  <c:v>3.5262799999999997E-2</c:v>
                </c:pt>
                <c:pt idx="44311">
                  <c:v>3.4985099999999998E-2</c:v>
                </c:pt>
                <c:pt idx="44312">
                  <c:v>3.4685300000000002E-2</c:v>
                </c:pt>
                <c:pt idx="44313">
                  <c:v>3.4363999999999999E-2</c:v>
                </c:pt>
                <c:pt idx="44314">
                  <c:v>3.4021799999999998E-2</c:v>
                </c:pt>
                <c:pt idx="44315">
                  <c:v>3.3659399999999999E-2</c:v>
                </c:pt>
                <c:pt idx="44316">
                  <c:v>3.3277599999999997E-2</c:v>
                </c:pt>
                <c:pt idx="44317">
                  <c:v>3.2876900000000001E-2</c:v>
                </c:pt>
                <c:pt idx="44318">
                  <c:v>3.2458099999999997E-2</c:v>
                </c:pt>
                <c:pt idx="44319">
                  <c:v>3.2021899999999999E-2</c:v>
                </c:pt>
                <c:pt idx="44320">
                  <c:v>3.1568899999999997E-2</c:v>
                </c:pt>
                <c:pt idx="44321">
                  <c:v>3.10998E-2</c:v>
                </c:pt>
                <c:pt idx="44322">
                  <c:v>3.0615400000000001E-2</c:v>
                </c:pt>
                <c:pt idx="44323">
                  <c:v>3.0116199999999999E-2</c:v>
                </c:pt>
                <c:pt idx="44324">
                  <c:v>2.9603000000000001E-2</c:v>
                </c:pt>
                <c:pt idx="44325">
                  <c:v>2.9076500000000002E-2</c:v>
                </c:pt>
                <c:pt idx="44326">
                  <c:v>2.8537199999999999E-2</c:v>
                </c:pt>
                <c:pt idx="44327">
                  <c:v>2.7986E-2</c:v>
                </c:pt>
                <c:pt idx="44328">
                  <c:v>2.7423300000000001E-2</c:v>
                </c:pt>
                <c:pt idx="44329">
                  <c:v>2.6849899999999999E-2</c:v>
                </c:pt>
                <c:pt idx="44330">
                  <c:v>2.6266399999999999E-2</c:v>
                </c:pt>
                <c:pt idx="44331">
                  <c:v>2.5673499999999998E-2</c:v>
                </c:pt>
                <c:pt idx="44332">
                  <c:v>2.5071699999999999E-2</c:v>
                </c:pt>
                <c:pt idx="44333">
                  <c:v>2.44616E-2</c:v>
                </c:pt>
                <c:pt idx="44334">
                  <c:v>2.3843799999999998E-2</c:v>
                </c:pt>
                <c:pt idx="44335">
                  <c:v>2.3219E-2</c:v>
                </c:pt>
                <c:pt idx="44336">
                  <c:v>2.2587599999999999E-2</c:v>
                </c:pt>
                <c:pt idx="44337">
                  <c:v>2.1950299999999999E-2</c:v>
                </c:pt>
                <c:pt idx="44338">
                  <c:v>2.13075E-2</c:v>
                </c:pt>
                <c:pt idx="44339">
                  <c:v>2.0659799999999999E-2</c:v>
                </c:pt>
                <c:pt idx="44340">
                  <c:v>2.00076E-2</c:v>
                </c:pt>
                <c:pt idx="44341">
                  <c:v>1.9351500000000001E-2</c:v>
                </c:pt>
                <c:pt idx="44342">
                  <c:v>1.8691900000000001E-2</c:v>
                </c:pt>
                <c:pt idx="44343">
                  <c:v>1.8029300000000002E-2</c:v>
                </c:pt>
                <c:pt idx="44344">
                  <c:v>1.73642E-2</c:v>
                </c:pt>
                <c:pt idx="44345">
                  <c:v>1.6696900000000001E-2</c:v>
                </c:pt>
                <c:pt idx="44346">
                  <c:v>1.6027799999999998E-2</c:v>
                </c:pt>
                <c:pt idx="44347">
                  <c:v>1.53574E-2</c:v>
                </c:pt>
                <c:pt idx="44348">
                  <c:v>1.46859E-2</c:v>
                </c:pt>
                <c:pt idx="44349">
                  <c:v>1.40138E-2</c:v>
                </c:pt>
                <c:pt idx="44350">
                  <c:v>1.33414E-2</c:v>
                </c:pt>
                <c:pt idx="44351">
                  <c:v>1.2669E-2</c:v>
                </c:pt>
                <c:pt idx="44352">
                  <c:v>1.19969E-2</c:v>
                </c:pt>
                <c:pt idx="44353">
                  <c:v>1.1325399999999999E-2</c:v>
                </c:pt>
                <c:pt idx="44354">
                  <c:v>1.06547E-2</c:v>
                </c:pt>
                <c:pt idx="44355" formatCode="0.00E+00">
                  <c:v>9.9851000000000002E-3</c:v>
                </c:pt>
                <c:pt idx="44356" formatCode="0.00E+00">
                  <c:v>9.3168499999999998E-3</c:v>
                </c:pt>
                <c:pt idx="44357" formatCode="0.00E+00">
                  <c:v>8.6501400000000006E-3</c:v>
                </c:pt>
                <c:pt idx="44358" formatCode="0.00E+00">
                  <c:v>7.9851799999999997E-3</c:v>
                </c:pt>
                <c:pt idx="44359" formatCode="0.00E+00">
                  <c:v>7.3221500000000004E-3</c:v>
                </c:pt>
                <c:pt idx="44360" formatCode="0.00E+00">
                  <c:v>6.6612199999999998E-3</c:v>
                </c:pt>
                <c:pt idx="44361" formatCode="0.00E+00">
                  <c:v>6.0025499999999997E-3</c:v>
                </c:pt>
                <c:pt idx="44362" formatCode="0.00E+00">
                  <c:v>5.3462900000000001E-3</c:v>
                </c:pt>
                <c:pt idx="44363" formatCode="0.00E+00">
                  <c:v>4.6925600000000001E-3</c:v>
                </c:pt>
                <c:pt idx="44364" formatCode="0.00E+00">
                  <c:v>4.0414800000000001E-3</c:v>
                </c:pt>
                <c:pt idx="44365" formatCode="0.00E+00">
                  <c:v>3.3931600000000001E-3</c:v>
                </c:pt>
                <c:pt idx="44366" formatCode="0.00E+00">
                  <c:v>2.7476900000000001E-3</c:v>
                </c:pt>
                <c:pt idx="44367" formatCode="0.00E+00">
                  <c:v>2.1051400000000001E-3</c:v>
                </c:pt>
                <c:pt idx="44368" formatCode="0.00E+00">
                  <c:v>1.46561E-3</c:v>
                </c:pt>
                <c:pt idx="44369" formatCode="0.00E+00">
                  <c:v>8.2913400000000003E-4</c:v>
                </c:pt>
                <c:pt idx="44370" formatCode="0.00E+00">
                  <c:v>1.9578400000000001E-4</c:v>
                </c:pt>
                <c:pt idx="44371" formatCode="0.00E+00">
                  <c:v>-4.34401E-4</c:v>
                </c:pt>
                <c:pt idx="44372" formatCode="0.00E+00">
                  <c:v>-1.06138E-3</c:v>
                </c:pt>
                <c:pt idx="44373" formatCode="0.00E+00">
                  <c:v>-1.68512E-3</c:v>
                </c:pt>
                <c:pt idx="44374" formatCode="0.00E+00">
                  <c:v>-2.30561E-3</c:v>
                </c:pt>
                <c:pt idx="44375" formatCode="0.00E+00">
                  <c:v>-2.9228000000000001E-3</c:v>
                </c:pt>
                <c:pt idx="44376" formatCode="0.00E+00">
                  <c:v>-3.5366999999999998E-3</c:v>
                </c:pt>
                <c:pt idx="44377" formatCode="0.00E+00">
                  <c:v>-4.1472899999999997E-3</c:v>
                </c:pt>
                <c:pt idx="44378" formatCode="0.00E+00">
                  <c:v>-4.7545599999999997E-3</c:v>
                </c:pt>
                <c:pt idx="44379" formatCode="0.00E+00">
                  <c:v>-5.3584899999999996E-3</c:v>
                </c:pt>
                <c:pt idx="44380" formatCode="0.00E+00">
                  <c:v>-5.9591000000000002E-3</c:v>
                </c:pt>
                <c:pt idx="44381" formatCode="0.00E+00">
                  <c:v>-6.5563599999999998E-3</c:v>
                </c:pt>
                <c:pt idx="44382" formatCode="0.00E+00">
                  <c:v>-7.1502700000000002E-3</c:v>
                </c:pt>
                <c:pt idx="44383" formatCode="0.00E+00">
                  <c:v>-7.7408299999999998E-3</c:v>
                </c:pt>
                <c:pt idx="44384" formatCode="0.00E+00">
                  <c:v>-8.3280200000000002E-3</c:v>
                </c:pt>
                <c:pt idx="44385" formatCode="0.00E+00">
                  <c:v>-8.9118400000000007E-3</c:v>
                </c:pt>
                <c:pt idx="44386" formatCode="0.00E+00">
                  <c:v>-9.4922700000000006E-3</c:v>
                </c:pt>
                <c:pt idx="44387">
                  <c:v>-1.00693E-2</c:v>
                </c:pt>
                <c:pt idx="44388">
                  <c:v>-1.06429E-2</c:v>
                </c:pt>
                <c:pt idx="44389">
                  <c:v>-1.1213000000000001E-2</c:v>
                </c:pt>
                <c:pt idx="44390">
                  <c:v>-1.1779599999999999E-2</c:v>
                </c:pt>
                <c:pt idx="44391">
                  <c:v>-1.23427E-2</c:v>
                </c:pt>
                <c:pt idx="44392">
                  <c:v>-1.29023E-2</c:v>
                </c:pt>
                <c:pt idx="44393">
                  <c:v>-1.3458100000000001E-2</c:v>
                </c:pt>
                <c:pt idx="44394">
                  <c:v>-1.40103E-2</c:v>
                </c:pt>
                <c:pt idx="44395">
                  <c:v>-1.4558700000000001E-2</c:v>
                </c:pt>
                <c:pt idx="44396">
                  <c:v>-1.5103200000000001E-2</c:v>
                </c:pt>
                <c:pt idx="44397">
                  <c:v>-1.56437E-2</c:v>
                </c:pt>
                <c:pt idx="44398">
                  <c:v>-1.6180199999999999E-2</c:v>
                </c:pt>
                <c:pt idx="44399">
                  <c:v>-1.6712500000000002E-2</c:v>
                </c:pt>
                <c:pt idx="44400">
                  <c:v>-1.7240499999999999E-2</c:v>
                </c:pt>
                <c:pt idx="44401">
                  <c:v>-1.7764100000000001E-2</c:v>
                </c:pt>
                <c:pt idx="44402">
                  <c:v>-1.8283000000000001E-2</c:v>
                </c:pt>
                <c:pt idx="44403">
                  <c:v>-1.87972E-2</c:v>
                </c:pt>
                <c:pt idx="44404">
                  <c:v>-1.9306500000000001E-2</c:v>
                </c:pt>
                <c:pt idx="44405">
                  <c:v>-1.9810700000000001E-2</c:v>
                </c:pt>
                <c:pt idx="44406">
                  <c:v>-2.0309500000000001E-2</c:v>
                </c:pt>
                <c:pt idx="44407">
                  <c:v>-2.08028E-2</c:v>
                </c:pt>
                <c:pt idx="44408">
                  <c:v>-2.1290300000000002E-2</c:v>
                </c:pt>
                <c:pt idx="44409">
                  <c:v>-2.17719E-2</c:v>
                </c:pt>
                <c:pt idx="44410">
                  <c:v>-2.2247099999999999E-2</c:v>
                </c:pt>
                <c:pt idx="44411">
                  <c:v>-2.2715900000000001E-2</c:v>
                </c:pt>
                <c:pt idx="44412">
                  <c:v>-2.3177900000000001E-2</c:v>
                </c:pt>
                <c:pt idx="44413">
                  <c:v>-2.36327E-2</c:v>
                </c:pt>
                <c:pt idx="44414">
                  <c:v>-2.40802E-2</c:v>
                </c:pt>
                <c:pt idx="44415">
                  <c:v>-2.4519900000000001E-2</c:v>
                </c:pt>
                <c:pt idx="44416">
                  <c:v>-2.49517E-2</c:v>
                </c:pt>
                <c:pt idx="44417">
                  <c:v>-2.5375000000000002E-2</c:v>
                </c:pt>
                <c:pt idx="44418">
                  <c:v>-2.5789599999999999E-2</c:v>
                </c:pt>
                <c:pt idx="44419">
                  <c:v>-2.6195E-2</c:v>
                </c:pt>
                <c:pt idx="44420">
                  <c:v>-2.6591E-2</c:v>
                </c:pt>
                <c:pt idx="44421">
                  <c:v>-2.69772E-2</c:v>
                </c:pt>
                <c:pt idx="44422">
                  <c:v>-2.7352999999999999E-2</c:v>
                </c:pt>
                <c:pt idx="44423">
                  <c:v>-2.7718199999999998E-2</c:v>
                </c:pt>
                <c:pt idx="44424">
                  <c:v>-2.8072400000000001E-2</c:v>
                </c:pt>
                <c:pt idx="44425">
                  <c:v>-2.8414999999999999E-2</c:v>
                </c:pt>
                <c:pt idx="44426">
                  <c:v>-2.87456E-2</c:v>
                </c:pt>
                <c:pt idx="44427">
                  <c:v>-2.90639E-2</c:v>
                </c:pt>
                <c:pt idx="44428">
                  <c:v>-2.93694E-2</c:v>
                </c:pt>
                <c:pt idx="44429">
                  <c:v>-2.96616E-2</c:v>
                </c:pt>
                <c:pt idx="44430">
                  <c:v>-2.9940100000000001E-2</c:v>
                </c:pt>
                <c:pt idx="44431">
                  <c:v>-3.0204399999999999E-2</c:v>
                </c:pt>
                <c:pt idx="44432">
                  <c:v>-3.0453999999999998E-2</c:v>
                </c:pt>
                <c:pt idx="44433">
                  <c:v>-3.0688500000000001E-2</c:v>
                </c:pt>
                <c:pt idx="44434">
                  <c:v>-3.0907500000000001E-2</c:v>
                </c:pt>
                <c:pt idx="44435">
                  <c:v>-3.11104E-2</c:v>
                </c:pt>
                <c:pt idx="44436">
                  <c:v>-3.12968E-2</c:v>
                </c:pt>
                <c:pt idx="44437">
                  <c:v>-3.1466300000000003E-2</c:v>
                </c:pt>
                <c:pt idx="44438">
                  <c:v>-3.1618199999999999E-2</c:v>
                </c:pt>
                <c:pt idx="44439">
                  <c:v>-3.1752299999999997E-2</c:v>
                </c:pt>
                <c:pt idx="44440">
                  <c:v>-3.1868100000000003E-2</c:v>
                </c:pt>
                <c:pt idx="44441">
                  <c:v>-3.1965E-2</c:v>
                </c:pt>
                <c:pt idx="44442">
                  <c:v>-3.20427E-2</c:v>
                </c:pt>
                <c:pt idx="44443">
                  <c:v>-3.2100700000000003E-2</c:v>
                </c:pt>
                <c:pt idx="44444">
                  <c:v>-3.21385E-2</c:v>
                </c:pt>
                <c:pt idx="44445">
                  <c:v>-3.2155900000000001E-2</c:v>
                </c:pt>
                <c:pt idx="44446">
                  <c:v>-3.2152199999999999E-2</c:v>
                </c:pt>
                <c:pt idx="44447">
                  <c:v>-3.2127299999999998E-2</c:v>
                </c:pt>
                <c:pt idx="44448">
                  <c:v>-3.2080499999999998E-2</c:v>
                </c:pt>
                <c:pt idx="44449">
                  <c:v>-3.2011699999999997E-2</c:v>
                </c:pt>
                <c:pt idx="44450">
                  <c:v>-3.1920400000000002E-2</c:v>
                </c:pt>
                <c:pt idx="44451">
                  <c:v>-3.1806300000000003E-2</c:v>
                </c:pt>
                <c:pt idx="44452">
                  <c:v>-3.1669000000000003E-2</c:v>
                </c:pt>
                <c:pt idx="44453">
                  <c:v>-3.1508300000000003E-2</c:v>
                </c:pt>
                <c:pt idx="44454">
                  <c:v>-3.1323799999999999E-2</c:v>
                </c:pt>
                <c:pt idx="44455">
                  <c:v>-3.1115199999999999E-2</c:v>
                </c:pt>
                <c:pt idx="44456">
                  <c:v>-3.0882400000000001E-2</c:v>
                </c:pt>
                <c:pt idx="44457">
                  <c:v>-3.0625099999999999E-2</c:v>
                </c:pt>
                <c:pt idx="44458">
                  <c:v>-3.0342999999999998E-2</c:v>
                </c:pt>
                <c:pt idx="44459">
                  <c:v>-3.0036E-2</c:v>
                </c:pt>
                <c:pt idx="44460">
                  <c:v>-2.9703899999999998E-2</c:v>
                </c:pt>
                <c:pt idx="44461">
                  <c:v>-2.93466E-2</c:v>
                </c:pt>
                <c:pt idx="44462">
                  <c:v>-2.8964E-2</c:v>
                </c:pt>
                <c:pt idx="44463">
                  <c:v>-2.8555899999999999E-2</c:v>
                </c:pt>
                <c:pt idx="44464">
                  <c:v>-2.8122299999999999E-2</c:v>
                </c:pt>
                <c:pt idx="44465">
                  <c:v>-2.7663099999999999E-2</c:v>
                </c:pt>
                <c:pt idx="44466">
                  <c:v>-2.7178399999999998E-2</c:v>
                </c:pt>
                <c:pt idx="44467">
                  <c:v>-2.66682E-2</c:v>
                </c:pt>
                <c:pt idx="44468">
                  <c:v>-2.6132499999999999E-2</c:v>
                </c:pt>
                <c:pt idx="44469">
                  <c:v>-2.5571300000000002E-2</c:v>
                </c:pt>
                <c:pt idx="44470">
                  <c:v>-2.4984900000000001E-2</c:v>
                </c:pt>
                <c:pt idx="44471">
                  <c:v>-2.4373300000000001E-2</c:v>
                </c:pt>
                <c:pt idx="44472">
                  <c:v>-2.3736799999999999E-2</c:v>
                </c:pt>
                <c:pt idx="44473">
                  <c:v>-2.3075399999999999E-2</c:v>
                </c:pt>
                <c:pt idx="44474">
                  <c:v>-2.23895E-2</c:v>
                </c:pt>
                <c:pt idx="44475">
                  <c:v>-2.1679199999999999E-2</c:v>
                </c:pt>
                <c:pt idx="44476">
                  <c:v>-2.0944999999999998E-2</c:v>
                </c:pt>
                <c:pt idx="44477">
                  <c:v>-2.0187099999999999E-2</c:v>
                </c:pt>
                <c:pt idx="44478">
                  <c:v>-1.94059E-2</c:v>
                </c:pt>
                <c:pt idx="44479">
                  <c:v>-1.8601699999999999E-2</c:v>
                </c:pt>
                <c:pt idx="44480">
                  <c:v>-1.7775099999999999E-2</c:v>
                </c:pt>
                <c:pt idx="44481">
                  <c:v>-1.6926500000000001E-2</c:v>
                </c:pt>
                <c:pt idx="44482">
                  <c:v>-1.6056299999999999E-2</c:v>
                </c:pt>
                <c:pt idx="44483">
                  <c:v>-1.5165E-2</c:v>
                </c:pt>
                <c:pt idx="44484">
                  <c:v>-1.42533E-2</c:v>
                </c:pt>
                <c:pt idx="44485">
                  <c:v>-1.33218E-2</c:v>
                </c:pt>
                <c:pt idx="44486">
                  <c:v>-1.2370900000000001E-2</c:v>
                </c:pt>
                <c:pt idx="44487">
                  <c:v>-1.14015E-2</c:v>
                </c:pt>
                <c:pt idx="44488">
                  <c:v>-1.0414100000000001E-2</c:v>
                </c:pt>
                <c:pt idx="44489" formatCode="0.00E+00">
                  <c:v>-9.4094399999999998E-3</c:v>
                </c:pt>
                <c:pt idx="44490" formatCode="0.00E+00">
                  <c:v>-8.3883299999999994E-3</c:v>
                </c:pt>
                <c:pt idx="44491" formatCode="0.00E+00">
                  <c:v>-7.3515000000000004E-3</c:v>
                </c:pt>
                <c:pt idx="44492" formatCode="0.00E+00">
                  <c:v>-6.2997499999999998E-3</c:v>
                </c:pt>
                <c:pt idx="44493" formatCode="0.00E+00">
                  <c:v>-5.2339099999999996E-3</c:v>
                </c:pt>
                <c:pt idx="44494" formatCode="0.00E+00">
                  <c:v>-4.1548100000000001E-3</c:v>
                </c:pt>
                <c:pt idx="44495" formatCode="0.00E+00">
                  <c:v>-3.0633600000000002E-3</c:v>
                </c:pt>
                <c:pt idx="44496" formatCode="0.00E+00">
                  <c:v>-1.9604399999999999E-3</c:v>
                </c:pt>
                <c:pt idx="44497" formatCode="0.00E+00">
                  <c:v>-8.4698E-4</c:v>
                </c:pt>
                <c:pt idx="44498" formatCode="0.00E+00">
                  <c:v>2.7605700000000002E-4</c:v>
                </c:pt>
                <c:pt idx="44499" formatCode="0.00E+00">
                  <c:v>1.4077E-3</c:v>
                </c:pt>
                <c:pt idx="44500" formatCode="0.00E+00">
                  <c:v>2.5469500000000001E-3</c:v>
                </c:pt>
                <c:pt idx="44501" formatCode="0.00E+00">
                  <c:v>3.6928E-3</c:v>
                </c:pt>
                <c:pt idx="44502" formatCode="0.00E+00">
                  <c:v>4.8441999999999999E-3</c:v>
                </c:pt>
                <c:pt idx="44503" formatCode="0.00E+00">
                  <c:v>6.0000899999999996E-3</c:v>
                </c:pt>
                <c:pt idx="44504" formatCode="0.00E+00">
                  <c:v>7.1594199999999997E-3</c:v>
                </c:pt>
                <c:pt idx="44505" formatCode="0.00E+00">
                  <c:v>8.3210699999999999E-3</c:v>
                </c:pt>
                <c:pt idx="44506" formatCode="0.00E+00">
                  <c:v>9.4839599999999996E-3</c:v>
                </c:pt>
                <c:pt idx="44507">
                  <c:v>1.0647E-2</c:v>
                </c:pt>
                <c:pt idx="44508">
                  <c:v>1.1808900000000001E-2</c:v>
                </c:pt>
                <c:pt idx="44509">
                  <c:v>1.2968800000000001E-2</c:v>
                </c:pt>
                <c:pt idx="44510">
                  <c:v>1.41253E-2</c:v>
                </c:pt>
                <c:pt idx="44511">
                  <c:v>1.5277300000000001E-2</c:v>
                </c:pt>
                <c:pt idx="44512">
                  <c:v>1.6423699999999999E-2</c:v>
                </c:pt>
                <c:pt idx="44513">
                  <c:v>1.75633E-2</c:v>
                </c:pt>
                <c:pt idx="44514">
                  <c:v>1.86949E-2</c:v>
                </c:pt>
                <c:pt idx="44515">
                  <c:v>1.9817299999999999E-2</c:v>
                </c:pt>
                <c:pt idx="44516">
                  <c:v>2.0929400000000001E-2</c:v>
                </c:pt>
                <c:pt idx="44517">
                  <c:v>2.2030000000000001E-2</c:v>
                </c:pt>
                <c:pt idx="44518">
                  <c:v>2.3117800000000001E-2</c:v>
                </c:pt>
                <c:pt idx="44519">
                  <c:v>2.4191799999999999E-2</c:v>
                </c:pt>
                <c:pt idx="44520">
                  <c:v>2.5250700000000001E-2</c:v>
                </c:pt>
                <c:pt idx="44521">
                  <c:v>2.6293500000000001E-2</c:v>
                </c:pt>
                <c:pt idx="44522">
                  <c:v>2.73189E-2</c:v>
                </c:pt>
                <c:pt idx="44523">
                  <c:v>2.8325699999999999E-2</c:v>
                </c:pt>
                <c:pt idx="44524">
                  <c:v>2.9312999999999999E-2</c:v>
                </c:pt>
                <c:pt idx="44525">
                  <c:v>3.0279400000000001E-2</c:v>
                </c:pt>
                <c:pt idx="44526">
                  <c:v>3.1224100000000001E-2</c:v>
                </c:pt>
                <c:pt idx="44527">
                  <c:v>3.2145699999999999E-2</c:v>
                </c:pt>
                <c:pt idx="44528">
                  <c:v>3.3043299999999998E-2</c:v>
                </c:pt>
                <c:pt idx="44529">
                  <c:v>3.3915899999999999E-2</c:v>
                </c:pt>
                <c:pt idx="44530">
                  <c:v>3.4762300000000003E-2</c:v>
                </c:pt>
                <c:pt idx="44531">
                  <c:v>3.5581700000000001E-2</c:v>
                </c:pt>
                <c:pt idx="44532">
                  <c:v>3.6372799999999997E-2</c:v>
                </c:pt>
                <c:pt idx="44533">
                  <c:v>3.7135000000000001E-2</c:v>
                </c:pt>
                <c:pt idx="44534">
                  <c:v>3.7867100000000001E-2</c:v>
                </c:pt>
                <c:pt idx="44535">
                  <c:v>3.8568199999999997E-2</c:v>
                </c:pt>
                <c:pt idx="44536">
                  <c:v>3.9237599999999997E-2</c:v>
                </c:pt>
                <c:pt idx="44537">
                  <c:v>3.9874199999999999E-2</c:v>
                </c:pt>
                <c:pt idx="44538">
                  <c:v>4.0477399999999997E-2</c:v>
                </c:pt>
                <c:pt idx="44539">
                  <c:v>4.1046300000000001E-2</c:v>
                </c:pt>
                <c:pt idx="44540">
                  <c:v>4.1580199999999998E-2</c:v>
                </c:pt>
                <c:pt idx="44541">
                  <c:v>4.2078299999999999E-2</c:v>
                </c:pt>
                <c:pt idx="44542">
                  <c:v>4.2540000000000001E-2</c:v>
                </c:pt>
                <c:pt idx="44543">
                  <c:v>4.2964599999999999E-2</c:v>
                </c:pt>
                <c:pt idx="44544">
                  <c:v>4.3351500000000001E-2</c:v>
                </c:pt>
                <c:pt idx="44545">
                  <c:v>4.3700099999999999E-2</c:v>
                </c:pt>
                <c:pt idx="44546">
                  <c:v>4.4009899999999998E-2</c:v>
                </c:pt>
                <c:pt idx="44547">
                  <c:v>4.4280300000000002E-2</c:v>
                </c:pt>
                <c:pt idx="44548">
                  <c:v>4.4511000000000002E-2</c:v>
                </c:pt>
                <c:pt idx="44549">
                  <c:v>4.47018E-2</c:v>
                </c:pt>
                <c:pt idx="44550">
                  <c:v>4.4852499999999997E-2</c:v>
                </c:pt>
                <c:pt idx="44551">
                  <c:v>4.49629E-2</c:v>
                </c:pt>
                <c:pt idx="44552">
                  <c:v>4.5032700000000002E-2</c:v>
                </c:pt>
                <c:pt idx="44553">
                  <c:v>4.5061400000000001E-2</c:v>
                </c:pt>
                <c:pt idx="44554">
                  <c:v>4.5048699999999997E-2</c:v>
                </c:pt>
                <c:pt idx="44555">
                  <c:v>4.4994199999999998E-2</c:v>
                </c:pt>
                <c:pt idx="44556">
                  <c:v>4.4897699999999999E-2</c:v>
                </c:pt>
                <c:pt idx="44557">
                  <c:v>4.4759E-2</c:v>
                </c:pt>
                <c:pt idx="44558">
                  <c:v>4.4577899999999997E-2</c:v>
                </c:pt>
                <c:pt idx="44559">
                  <c:v>4.4354499999999998E-2</c:v>
                </c:pt>
                <c:pt idx="44560">
                  <c:v>4.4088700000000001E-2</c:v>
                </c:pt>
                <c:pt idx="44561">
                  <c:v>4.3780600000000003E-2</c:v>
                </c:pt>
                <c:pt idx="44562">
                  <c:v>4.3430099999999999E-2</c:v>
                </c:pt>
                <c:pt idx="44563">
                  <c:v>4.3037300000000001E-2</c:v>
                </c:pt>
                <c:pt idx="44564">
                  <c:v>4.2602500000000001E-2</c:v>
                </c:pt>
                <c:pt idx="44565">
                  <c:v>4.2126200000000003E-2</c:v>
                </c:pt>
                <c:pt idx="44566">
                  <c:v>4.1608300000000001E-2</c:v>
                </c:pt>
                <c:pt idx="44567">
                  <c:v>4.1049200000000001E-2</c:v>
                </c:pt>
                <c:pt idx="44568">
                  <c:v>4.0449100000000002E-2</c:v>
                </c:pt>
                <c:pt idx="44569">
                  <c:v>3.9808499999999997E-2</c:v>
                </c:pt>
                <c:pt idx="44570">
                  <c:v>3.9127799999999997E-2</c:v>
                </c:pt>
                <c:pt idx="44571">
                  <c:v>3.8407700000000003E-2</c:v>
                </c:pt>
                <c:pt idx="44572">
                  <c:v>3.7649500000000002E-2</c:v>
                </c:pt>
                <c:pt idx="44573">
                  <c:v>3.6854199999999997E-2</c:v>
                </c:pt>
                <c:pt idx="44574">
                  <c:v>3.60218E-2</c:v>
                </c:pt>
                <c:pt idx="44575">
                  <c:v>3.5152599999999999E-2</c:v>
                </c:pt>
                <c:pt idx="44576">
                  <c:v>3.4247300000000001E-2</c:v>
                </c:pt>
                <c:pt idx="44577">
                  <c:v>3.3306599999999999E-2</c:v>
                </c:pt>
                <c:pt idx="44578">
                  <c:v>3.2331600000000002E-2</c:v>
                </c:pt>
                <c:pt idx="44579">
                  <c:v>3.1324100000000001E-2</c:v>
                </c:pt>
                <c:pt idx="44580">
                  <c:v>3.0285099999999999E-2</c:v>
                </c:pt>
                <c:pt idx="44581">
                  <c:v>2.9215499999999998E-2</c:v>
                </c:pt>
                <c:pt idx="44582">
                  <c:v>2.8115399999999999E-2</c:v>
                </c:pt>
                <c:pt idx="44583">
                  <c:v>2.6985499999999999E-2</c:v>
                </c:pt>
                <c:pt idx="44584">
                  <c:v>2.5826999999999999E-2</c:v>
                </c:pt>
                <c:pt idx="44585">
                  <c:v>2.4641300000000001E-2</c:v>
                </c:pt>
                <c:pt idx="44586">
                  <c:v>2.3429200000000001E-2</c:v>
                </c:pt>
                <c:pt idx="44587">
                  <c:v>2.2191800000000001E-2</c:v>
                </c:pt>
                <c:pt idx="44588">
                  <c:v>2.0930299999999999E-2</c:v>
                </c:pt>
                <c:pt idx="44589">
                  <c:v>1.9645699999999999E-2</c:v>
                </c:pt>
                <c:pt idx="44590">
                  <c:v>1.8339399999999999E-2</c:v>
                </c:pt>
                <c:pt idx="44591">
                  <c:v>1.70125E-2</c:v>
                </c:pt>
                <c:pt idx="44592">
                  <c:v>1.5665700000000001E-2</c:v>
                </c:pt>
                <c:pt idx="44593">
                  <c:v>1.43004E-2</c:v>
                </c:pt>
                <c:pt idx="44594">
                  <c:v>1.2919099999999999E-2</c:v>
                </c:pt>
                <c:pt idx="44595">
                  <c:v>1.15233E-2</c:v>
                </c:pt>
                <c:pt idx="44596">
                  <c:v>1.0111800000000001E-2</c:v>
                </c:pt>
                <c:pt idx="44597" formatCode="0.00E+00">
                  <c:v>8.6822099999999992E-3</c:v>
                </c:pt>
                <c:pt idx="44598" formatCode="0.00E+00">
                  <c:v>7.2353599999999997E-3</c:v>
                </c:pt>
                <c:pt idx="44599" formatCode="0.00E+00">
                  <c:v>5.7764299999999999E-3</c:v>
                </c:pt>
                <c:pt idx="44600" formatCode="0.00E+00">
                  <c:v>4.3110600000000002E-3</c:v>
                </c:pt>
                <c:pt idx="44601" formatCode="0.00E+00">
                  <c:v>2.84198E-3</c:v>
                </c:pt>
                <c:pt idx="44602" formatCode="0.00E+00">
                  <c:v>1.36995E-3</c:v>
                </c:pt>
                <c:pt idx="44603" formatCode="0.00E+00">
                  <c:v>-1.0407399999999999E-4</c:v>
                </c:pt>
                <c:pt idx="44604" formatCode="0.00E+00">
                  <c:v>-1.57839E-3</c:v>
                </c:pt>
                <c:pt idx="44605" formatCode="0.00E+00">
                  <c:v>-3.05157E-3</c:v>
                </c:pt>
                <c:pt idx="44606" formatCode="0.00E+00">
                  <c:v>-4.5227699999999997E-3</c:v>
                </c:pt>
                <c:pt idx="44607" formatCode="0.00E+00">
                  <c:v>-5.9909400000000002E-3</c:v>
                </c:pt>
                <c:pt idx="44608" formatCode="0.00E+00">
                  <c:v>-7.45482E-3</c:v>
                </c:pt>
                <c:pt idx="44609" formatCode="0.00E+00">
                  <c:v>-8.9135699999999991E-3</c:v>
                </c:pt>
                <c:pt idx="44610">
                  <c:v>-1.03669E-2</c:v>
                </c:pt>
                <c:pt idx="44611">
                  <c:v>-1.18148E-2</c:v>
                </c:pt>
                <c:pt idx="44612">
                  <c:v>-1.32569E-2</c:v>
                </c:pt>
                <c:pt idx="44613">
                  <c:v>-1.4692500000000001E-2</c:v>
                </c:pt>
                <c:pt idx="44614">
                  <c:v>-1.6120599999999999E-2</c:v>
                </c:pt>
                <c:pt idx="44615">
                  <c:v>-1.7540500000000001E-2</c:v>
                </c:pt>
                <c:pt idx="44616">
                  <c:v>-1.8951300000000001E-2</c:v>
                </c:pt>
                <c:pt idx="44617">
                  <c:v>-2.0351299999999999E-2</c:v>
                </c:pt>
                <c:pt idx="44618">
                  <c:v>-2.17374E-2</c:v>
                </c:pt>
                <c:pt idx="44619">
                  <c:v>-2.3106000000000002E-2</c:v>
                </c:pt>
                <c:pt idx="44620">
                  <c:v>-2.4455299999999999E-2</c:v>
                </c:pt>
                <c:pt idx="44621">
                  <c:v>-2.57865E-2</c:v>
                </c:pt>
                <c:pt idx="44622">
                  <c:v>-2.71021E-2</c:v>
                </c:pt>
                <c:pt idx="44623">
                  <c:v>-2.8403100000000001E-2</c:v>
                </c:pt>
                <c:pt idx="44624">
                  <c:v>-2.9689E-2</c:v>
                </c:pt>
                <c:pt idx="44625">
                  <c:v>-3.0958099999999999E-2</c:v>
                </c:pt>
                <c:pt idx="44626">
                  <c:v>-3.2207800000000002E-2</c:v>
                </c:pt>
                <c:pt idx="44627">
                  <c:v>-3.3434100000000001E-2</c:v>
                </c:pt>
                <c:pt idx="44628">
                  <c:v>-3.46319E-2</c:v>
                </c:pt>
                <c:pt idx="44629">
                  <c:v>-3.5798000000000003E-2</c:v>
                </c:pt>
                <c:pt idx="44630">
                  <c:v>-3.6933599999999997E-2</c:v>
                </c:pt>
                <c:pt idx="44631">
                  <c:v>-3.8041499999999999E-2</c:v>
                </c:pt>
                <c:pt idx="44632">
                  <c:v>-3.9121700000000002E-2</c:v>
                </c:pt>
                <c:pt idx="44633">
                  <c:v>-4.0171199999999997E-2</c:v>
                </c:pt>
                <c:pt idx="44634">
                  <c:v>-4.1187700000000001E-2</c:v>
                </c:pt>
                <c:pt idx="44635">
                  <c:v>-4.2172399999999999E-2</c:v>
                </c:pt>
                <c:pt idx="44636">
                  <c:v>-4.3126699999999997E-2</c:v>
                </c:pt>
                <c:pt idx="44637">
                  <c:v>-4.4050300000000001E-2</c:v>
                </c:pt>
                <c:pt idx="44638">
                  <c:v>-4.49407E-2</c:v>
                </c:pt>
                <c:pt idx="44639">
                  <c:v>-4.5795799999999998E-2</c:v>
                </c:pt>
                <c:pt idx="44640">
                  <c:v>-4.6614599999999999E-2</c:v>
                </c:pt>
                <c:pt idx="44641">
                  <c:v>-4.7396399999999998E-2</c:v>
                </c:pt>
                <c:pt idx="44642">
                  <c:v>-4.8139500000000002E-2</c:v>
                </c:pt>
                <c:pt idx="44643">
                  <c:v>-4.8842200000000002E-2</c:v>
                </c:pt>
                <c:pt idx="44644">
                  <c:v>-4.9503900000000003E-2</c:v>
                </c:pt>
                <c:pt idx="44645">
                  <c:v>-5.0125700000000002E-2</c:v>
                </c:pt>
                <c:pt idx="44646">
                  <c:v>-5.0710499999999999E-2</c:v>
                </c:pt>
                <c:pt idx="44647">
                  <c:v>-5.126E-2</c:v>
                </c:pt>
                <c:pt idx="44648">
                  <c:v>-5.17735E-2</c:v>
                </c:pt>
                <c:pt idx="44649">
                  <c:v>-5.2249299999999999E-2</c:v>
                </c:pt>
                <c:pt idx="44650">
                  <c:v>-5.2686200000000002E-2</c:v>
                </c:pt>
                <c:pt idx="44651">
                  <c:v>-5.3084899999999997E-2</c:v>
                </c:pt>
                <c:pt idx="44652">
                  <c:v>-5.3447500000000002E-2</c:v>
                </c:pt>
                <c:pt idx="44653">
                  <c:v>-5.3775799999999999E-2</c:v>
                </c:pt>
                <c:pt idx="44654">
                  <c:v>-5.40695E-2</c:v>
                </c:pt>
                <c:pt idx="44655">
                  <c:v>-5.4328300000000003E-2</c:v>
                </c:pt>
                <c:pt idx="44656">
                  <c:v>-5.4554999999999999E-2</c:v>
                </c:pt>
                <c:pt idx="44657">
                  <c:v>-5.4753000000000003E-2</c:v>
                </c:pt>
                <c:pt idx="44658">
                  <c:v>-5.49252E-2</c:v>
                </c:pt>
                <c:pt idx="44659">
                  <c:v>-5.5074999999999999E-2</c:v>
                </c:pt>
                <c:pt idx="44660">
                  <c:v>-5.5206100000000001E-2</c:v>
                </c:pt>
                <c:pt idx="44661">
                  <c:v>-5.5318300000000001E-2</c:v>
                </c:pt>
                <c:pt idx="44662">
                  <c:v>-5.5408499999999999E-2</c:v>
                </c:pt>
                <c:pt idx="44663">
                  <c:v>-5.5474799999999998E-2</c:v>
                </c:pt>
                <c:pt idx="44664">
                  <c:v>-5.5519300000000001E-2</c:v>
                </c:pt>
                <c:pt idx="44665">
                  <c:v>-5.55446E-2</c:v>
                </c:pt>
                <c:pt idx="44666">
                  <c:v>-5.5550000000000002E-2</c:v>
                </c:pt>
                <c:pt idx="44667">
                  <c:v>-5.5532900000000003E-2</c:v>
                </c:pt>
                <c:pt idx="44668">
                  <c:v>-5.5492399999999997E-2</c:v>
                </c:pt>
                <c:pt idx="44669">
                  <c:v>-5.5430100000000003E-2</c:v>
                </c:pt>
                <c:pt idx="44670">
                  <c:v>-5.5348799999999997E-2</c:v>
                </c:pt>
                <c:pt idx="44671">
                  <c:v>-5.5250199999999999E-2</c:v>
                </c:pt>
                <c:pt idx="44672">
                  <c:v>-5.5135200000000002E-2</c:v>
                </c:pt>
                <c:pt idx="44673">
                  <c:v>-5.5004699999999997E-2</c:v>
                </c:pt>
                <c:pt idx="44674">
                  <c:v>-5.4860600000000002E-2</c:v>
                </c:pt>
                <c:pt idx="44675">
                  <c:v>-5.4704000000000003E-2</c:v>
                </c:pt>
                <c:pt idx="44676">
                  <c:v>-5.4533499999999999E-2</c:v>
                </c:pt>
                <c:pt idx="44677">
                  <c:v>-5.4348E-2</c:v>
                </c:pt>
                <c:pt idx="44678">
                  <c:v>-5.4148599999999998E-2</c:v>
                </c:pt>
                <c:pt idx="44679">
                  <c:v>-5.3937699999999998E-2</c:v>
                </c:pt>
                <c:pt idx="44680">
                  <c:v>-5.3714999999999999E-2</c:v>
                </c:pt>
                <c:pt idx="44681">
                  <c:v>-5.3477700000000003E-2</c:v>
                </c:pt>
                <c:pt idx="44682">
                  <c:v>-5.3224500000000001E-2</c:v>
                </c:pt>
                <c:pt idx="44683">
                  <c:v>-5.2959399999999997E-2</c:v>
                </c:pt>
                <c:pt idx="44684">
                  <c:v>-5.2689100000000003E-2</c:v>
                </c:pt>
                <c:pt idx="44685">
                  <c:v>-5.2417800000000001E-2</c:v>
                </c:pt>
                <c:pt idx="44686">
                  <c:v>-5.2144700000000002E-2</c:v>
                </c:pt>
                <c:pt idx="44687">
                  <c:v>-5.1867400000000001E-2</c:v>
                </c:pt>
                <c:pt idx="44688">
                  <c:v>-5.1587099999999997E-2</c:v>
                </c:pt>
                <c:pt idx="44689">
                  <c:v>-5.1307699999999998E-2</c:v>
                </c:pt>
                <c:pt idx="44690">
                  <c:v>-5.1030499999999999E-2</c:v>
                </c:pt>
                <c:pt idx="44691">
                  <c:v>-5.0753399999999997E-2</c:v>
                </c:pt>
                <c:pt idx="44692">
                  <c:v>-5.0474100000000001E-2</c:v>
                </c:pt>
                <c:pt idx="44693">
                  <c:v>-5.0192500000000001E-2</c:v>
                </c:pt>
                <c:pt idx="44694">
                  <c:v>-4.9908599999999997E-2</c:v>
                </c:pt>
                <c:pt idx="44695">
                  <c:v>-4.9619900000000002E-2</c:v>
                </c:pt>
                <c:pt idx="44696">
                  <c:v>-4.9325800000000003E-2</c:v>
                </c:pt>
                <c:pt idx="44697">
                  <c:v>-4.9031699999999998E-2</c:v>
                </c:pt>
                <c:pt idx="44698">
                  <c:v>-4.8744700000000002E-2</c:v>
                </c:pt>
                <c:pt idx="44699">
                  <c:v>-4.84657E-2</c:v>
                </c:pt>
                <c:pt idx="44700">
                  <c:v>-4.8188799999999997E-2</c:v>
                </c:pt>
                <c:pt idx="44701">
                  <c:v>-4.7910399999999999E-2</c:v>
                </c:pt>
                <c:pt idx="44702">
                  <c:v>-4.7632000000000001E-2</c:v>
                </c:pt>
                <c:pt idx="44703">
                  <c:v>-4.7356500000000003E-2</c:v>
                </c:pt>
                <c:pt idx="44704">
                  <c:v>-4.7085799999999997E-2</c:v>
                </c:pt>
                <c:pt idx="44705">
                  <c:v>-4.6821700000000001E-2</c:v>
                </c:pt>
                <c:pt idx="44706">
                  <c:v>-4.65625E-2</c:v>
                </c:pt>
                <c:pt idx="44707">
                  <c:v>-4.6305600000000002E-2</c:v>
                </c:pt>
                <c:pt idx="44708">
                  <c:v>-4.6052000000000003E-2</c:v>
                </c:pt>
                <c:pt idx="44709">
                  <c:v>-4.58065E-2</c:v>
                </c:pt>
                <c:pt idx="44710">
                  <c:v>-4.5572099999999997E-2</c:v>
                </c:pt>
                <c:pt idx="44711">
                  <c:v>-4.5347499999999999E-2</c:v>
                </c:pt>
                <c:pt idx="44712">
                  <c:v>-4.5131200000000003E-2</c:v>
                </c:pt>
                <c:pt idx="44713">
                  <c:v>-4.49238E-2</c:v>
                </c:pt>
                <c:pt idx="44714">
                  <c:v>-4.4726599999999998E-2</c:v>
                </c:pt>
                <c:pt idx="44715">
                  <c:v>-4.4539200000000001E-2</c:v>
                </c:pt>
                <c:pt idx="44716">
                  <c:v>-4.4359299999999997E-2</c:v>
                </c:pt>
                <c:pt idx="44717">
                  <c:v>-4.4186000000000003E-2</c:v>
                </c:pt>
                <c:pt idx="44718">
                  <c:v>-4.4022400000000003E-2</c:v>
                </c:pt>
                <c:pt idx="44719">
                  <c:v>-4.3872399999999999E-2</c:v>
                </c:pt>
                <c:pt idx="44720">
                  <c:v>-4.3735200000000002E-2</c:v>
                </c:pt>
                <c:pt idx="44721">
                  <c:v>-4.3608399999999999E-2</c:v>
                </c:pt>
                <c:pt idx="44722">
                  <c:v>-4.3491099999999998E-2</c:v>
                </c:pt>
                <c:pt idx="44723">
                  <c:v>-4.3384199999999998E-2</c:v>
                </c:pt>
                <c:pt idx="44724">
                  <c:v>-4.3286199999999997E-2</c:v>
                </c:pt>
                <c:pt idx="44725">
                  <c:v>-4.3194799999999998E-2</c:v>
                </c:pt>
                <c:pt idx="44726">
                  <c:v>-4.3111700000000003E-2</c:v>
                </c:pt>
                <c:pt idx="44727">
                  <c:v>-4.3043199999999997E-2</c:v>
                </c:pt>
                <c:pt idx="44728">
                  <c:v>-4.2994699999999997E-2</c:v>
                </c:pt>
                <c:pt idx="44729">
                  <c:v>-4.2965200000000002E-2</c:v>
                </c:pt>
                <c:pt idx="44730">
                  <c:v>-4.2949899999999999E-2</c:v>
                </c:pt>
                <c:pt idx="44731">
                  <c:v>-4.2944900000000001E-2</c:v>
                </c:pt>
                <c:pt idx="44732">
                  <c:v>-4.2948600000000003E-2</c:v>
                </c:pt>
                <c:pt idx="44733">
                  <c:v>-4.2963300000000003E-2</c:v>
                </c:pt>
                <c:pt idx="44734">
                  <c:v>-4.2993000000000003E-2</c:v>
                </c:pt>
                <c:pt idx="44735">
                  <c:v>-4.3035299999999999E-2</c:v>
                </c:pt>
                <c:pt idx="44736">
                  <c:v>-4.3081899999999999E-2</c:v>
                </c:pt>
                <c:pt idx="44737">
                  <c:v>-4.3128E-2</c:v>
                </c:pt>
                <c:pt idx="44738">
                  <c:v>-4.3175600000000001E-2</c:v>
                </c:pt>
                <c:pt idx="44739">
                  <c:v>-4.3228999999999997E-2</c:v>
                </c:pt>
                <c:pt idx="44740">
                  <c:v>-4.32904E-2</c:v>
                </c:pt>
                <c:pt idx="44741">
                  <c:v>-4.3359099999999998E-2</c:v>
                </c:pt>
                <c:pt idx="44742">
                  <c:v>-4.3434100000000003E-2</c:v>
                </c:pt>
                <c:pt idx="44743">
                  <c:v>-4.3512599999999999E-2</c:v>
                </c:pt>
                <c:pt idx="44744">
                  <c:v>-4.3588500000000002E-2</c:v>
                </c:pt>
                <c:pt idx="44745">
                  <c:v>-4.3655800000000002E-2</c:v>
                </c:pt>
                <c:pt idx="44746">
                  <c:v>-4.3716699999999997E-2</c:v>
                </c:pt>
                <c:pt idx="44747">
                  <c:v>-4.3780300000000001E-2</c:v>
                </c:pt>
                <c:pt idx="44748">
                  <c:v>-4.3851599999999998E-2</c:v>
                </c:pt>
                <c:pt idx="44749">
                  <c:v>-4.39289E-2</c:v>
                </c:pt>
                <c:pt idx="44750">
                  <c:v>-4.4011599999999998E-2</c:v>
                </c:pt>
                <c:pt idx="44751">
                  <c:v>-4.4101700000000001E-2</c:v>
                </c:pt>
                <c:pt idx="44752">
                  <c:v>-4.4199200000000001E-2</c:v>
                </c:pt>
                <c:pt idx="44753">
                  <c:v>-4.4300300000000001E-2</c:v>
                </c:pt>
                <c:pt idx="44754">
                  <c:v>-4.4400099999999998E-2</c:v>
                </c:pt>
                <c:pt idx="44755">
                  <c:v>-4.4497299999999997E-2</c:v>
                </c:pt>
                <c:pt idx="44756">
                  <c:v>-4.4593500000000001E-2</c:v>
                </c:pt>
                <c:pt idx="44757">
                  <c:v>-4.46907E-2</c:v>
                </c:pt>
                <c:pt idx="44758">
                  <c:v>-4.4792199999999997E-2</c:v>
                </c:pt>
                <c:pt idx="44759">
                  <c:v>-4.4903199999999997E-2</c:v>
                </c:pt>
                <c:pt idx="44760">
                  <c:v>-4.5028800000000001E-2</c:v>
                </c:pt>
                <c:pt idx="44761">
                  <c:v>-4.51714E-2</c:v>
                </c:pt>
                <c:pt idx="44762">
                  <c:v>-4.5330299999999997E-2</c:v>
                </c:pt>
                <c:pt idx="44763">
                  <c:v>-4.55015E-2</c:v>
                </c:pt>
                <c:pt idx="44764">
                  <c:v>-4.5678900000000001E-2</c:v>
                </c:pt>
                <c:pt idx="44765">
                  <c:v>-4.58591E-2</c:v>
                </c:pt>
                <c:pt idx="44766">
                  <c:v>-4.6041800000000001E-2</c:v>
                </c:pt>
                <c:pt idx="44767">
                  <c:v>-4.6225799999999997E-2</c:v>
                </c:pt>
                <c:pt idx="44768">
                  <c:v>-4.6406999999999997E-2</c:v>
                </c:pt>
                <c:pt idx="44769">
                  <c:v>-4.6582699999999998E-2</c:v>
                </c:pt>
                <c:pt idx="44770">
                  <c:v>-4.6755400000000003E-2</c:v>
                </c:pt>
                <c:pt idx="44771">
                  <c:v>-4.69317E-2</c:v>
                </c:pt>
                <c:pt idx="44772">
                  <c:v>-4.7117699999999998E-2</c:v>
                </c:pt>
                <c:pt idx="44773">
                  <c:v>-4.7316400000000002E-2</c:v>
                </c:pt>
                <c:pt idx="44774">
                  <c:v>-4.7529700000000001E-2</c:v>
                </c:pt>
                <c:pt idx="44775">
                  <c:v>-4.7759299999999998E-2</c:v>
                </c:pt>
                <c:pt idx="44776">
                  <c:v>-4.8004900000000003E-2</c:v>
                </c:pt>
                <c:pt idx="44777">
                  <c:v>-4.8266099999999999E-2</c:v>
                </c:pt>
                <c:pt idx="44778">
                  <c:v>-4.85434E-2</c:v>
                </c:pt>
                <c:pt idx="44779">
                  <c:v>-4.8839399999999998E-2</c:v>
                </c:pt>
                <c:pt idx="44780">
                  <c:v>-4.9157199999999998E-2</c:v>
                </c:pt>
                <c:pt idx="44781">
                  <c:v>-4.9499599999999998E-2</c:v>
                </c:pt>
                <c:pt idx="44782">
                  <c:v>-4.9868000000000003E-2</c:v>
                </c:pt>
                <c:pt idx="44783">
                  <c:v>-5.0258799999999999E-2</c:v>
                </c:pt>
                <c:pt idx="44784">
                  <c:v>-5.0668699999999997E-2</c:v>
                </c:pt>
                <c:pt idx="44785">
                  <c:v>-5.1101800000000003E-2</c:v>
                </c:pt>
                <c:pt idx="44786">
                  <c:v>-5.1564699999999998E-2</c:v>
                </c:pt>
                <c:pt idx="44787">
                  <c:v>-5.2058500000000001E-2</c:v>
                </c:pt>
                <c:pt idx="44788">
                  <c:v>-5.2578399999999997E-2</c:v>
                </c:pt>
                <c:pt idx="44789">
                  <c:v>-5.3120399999999998E-2</c:v>
                </c:pt>
                <c:pt idx="44790">
                  <c:v>-5.36856E-2</c:v>
                </c:pt>
                <c:pt idx="44791">
                  <c:v>-5.4277699999999998E-2</c:v>
                </c:pt>
                <c:pt idx="44792">
                  <c:v>-5.48972E-2</c:v>
                </c:pt>
                <c:pt idx="44793">
                  <c:v>-5.5540100000000002E-2</c:v>
                </c:pt>
                <c:pt idx="44794">
                  <c:v>-5.62024E-2</c:v>
                </c:pt>
                <c:pt idx="44795">
                  <c:v>-5.6882099999999998E-2</c:v>
                </c:pt>
                <c:pt idx="44796">
                  <c:v>-5.7577999999999997E-2</c:v>
                </c:pt>
                <c:pt idx="44797">
                  <c:v>-5.8283799999999997E-2</c:v>
                </c:pt>
                <c:pt idx="44798">
                  <c:v>-5.89919E-2</c:v>
                </c:pt>
                <c:pt idx="44799">
                  <c:v>-5.97023E-2</c:v>
                </c:pt>
                <c:pt idx="44800">
                  <c:v>-6.0421799999999998E-2</c:v>
                </c:pt>
                <c:pt idx="44801">
                  <c:v>-6.11581E-2</c:v>
                </c:pt>
                <c:pt idx="44802">
                  <c:v>-6.19182E-2</c:v>
                </c:pt>
                <c:pt idx="44803">
                  <c:v>-6.2705499999999997E-2</c:v>
                </c:pt>
                <c:pt idx="44804">
                  <c:v>-6.3519400000000004E-2</c:v>
                </c:pt>
                <c:pt idx="44805">
                  <c:v>-6.4359799999999995E-2</c:v>
                </c:pt>
                <c:pt idx="44806">
                  <c:v>-6.5229200000000001E-2</c:v>
                </c:pt>
                <c:pt idx="44807">
                  <c:v>-6.6131300000000004E-2</c:v>
                </c:pt>
                <c:pt idx="44808">
                  <c:v>-6.70679E-2</c:v>
                </c:pt>
                <c:pt idx="44809">
                  <c:v>-6.8038100000000004E-2</c:v>
                </c:pt>
                <c:pt idx="44810">
                  <c:v>-6.9037100000000004E-2</c:v>
                </c:pt>
                <c:pt idx="44811">
                  <c:v>-7.0059999999999997E-2</c:v>
                </c:pt>
                <c:pt idx="44812">
                  <c:v>-7.1107100000000006E-2</c:v>
                </c:pt>
                <c:pt idx="44813">
                  <c:v>-7.2183399999999995E-2</c:v>
                </c:pt>
                <c:pt idx="44814">
                  <c:v>-7.3292099999999999E-2</c:v>
                </c:pt>
                <c:pt idx="44815">
                  <c:v>-7.4431300000000006E-2</c:v>
                </c:pt>
                <c:pt idx="44816">
                  <c:v>-7.5594900000000007E-2</c:v>
                </c:pt>
                <c:pt idx="44817">
                  <c:v>-7.6775599999999999E-2</c:v>
                </c:pt>
                <c:pt idx="44818">
                  <c:v>-7.7968800000000005E-2</c:v>
                </c:pt>
                <c:pt idx="44819">
                  <c:v>-7.9173499999999994E-2</c:v>
                </c:pt>
                <c:pt idx="44820">
                  <c:v>-8.0388899999999999E-2</c:v>
                </c:pt>
                <c:pt idx="44821">
                  <c:v>-8.1614999999999993E-2</c:v>
                </c:pt>
                <c:pt idx="44822">
                  <c:v>-8.2855100000000001E-2</c:v>
                </c:pt>
                <c:pt idx="44823">
                  <c:v>-8.4114800000000003E-2</c:v>
                </c:pt>
                <c:pt idx="44824">
                  <c:v>-8.5395700000000005E-2</c:v>
                </c:pt>
                <c:pt idx="44825">
                  <c:v>-8.6695499999999995E-2</c:v>
                </c:pt>
                <c:pt idx="44826">
                  <c:v>-8.8012000000000007E-2</c:v>
                </c:pt>
                <c:pt idx="44827">
                  <c:v>-8.9343800000000001E-2</c:v>
                </c:pt>
                <c:pt idx="44828">
                  <c:v>-9.0688199999999997E-2</c:v>
                </c:pt>
                <c:pt idx="44829">
                  <c:v>-9.2042600000000002E-2</c:v>
                </c:pt>
                <c:pt idx="44830">
                  <c:v>-9.3409699999999998E-2</c:v>
                </c:pt>
                <c:pt idx="44831">
                  <c:v>-9.4790799999999995E-2</c:v>
                </c:pt>
                <c:pt idx="44832">
                  <c:v>-9.6180399999999999E-2</c:v>
                </c:pt>
                <c:pt idx="44833">
                  <c:v>-9.7575599999999998E-2</c:v>
                </c:pt>
                <c:pt idx="44834">
                  <c:v>-9.8983299999999996E-2</c:v>
                </c:pt>
                <c:pt idx="44835">
                  <c:v>-0.100412</c:v>
                </c:pt>
                <c:pt idx="44836">
                  <c:v>-0.101863</c:v>
                </c:pt>
                <c:pt idx="44837">
                  <c:v>-0.103339</c:v>
                </c:pt>
                <c:pt idx="44838">
                  <c:v>-0.104848</c:v>
                </c:pt>
                <c:pt idx="44839">
                  <c:v>-0.106389</c:v>
                </c:pt>
                <c:pt idx="44840">
                  <c:v>-0.107959</c:v>
                </c:pt>
                <c:pt idx="44841">
                  <c:v>-0.109551</c:v>
                </c:pt>
                <c:pt idx="44842">
                  <c:v>-0.111161</c:v>
                </c:pt>
                <c:pt idx="44843">
                  <c:v>-0.11278299999999999</c:v>
                </c:pt>
                <c:pt idx="44844">
                  <c:v>-0.114408</c:v>
                </c:pt>
                <c:pt idx="44845">
                  <c:v>-0.116032</c:v>
                </c:pt>
                <c:pt idx="44846">
                  <c:v>-0.11766500000000001</c:v>
                </c:pt>
                <c:pt idx="44847">
                  <c:v>-0.11931600000000001</c:v>
                </c:pt>
                <c:pt idx="44848">
                  <c:v>-0.120987</c:v>
                </c:pt>
                <c:pt idx="44849">
                  <c:v>-0.12267699999999999</c:v>
                </c:pt>
                <c:pt idx="44850">
                  <c:v>-0.12438399999999999</c:v>
                </c:pt>
                <c:pt idx="44851">
                  <c:v>-0.12610199999999999</c:v>
                </c:pt>
                <c:pt idx="44852">
                  <c:v>-0.12782499999999999</c:v>
                </c:pt>
                <c:pt idx="44853">
                  <c:v>-0.129549</c:v>
                </c:pt>
                <c:pt idx="44854">
                  <c:v>-0.131274</c:v>
                </c:pt>
                <c:pt idx="44855">
                  <c:v>-0.13300300000000001</c:v>
                </c:pt>
                <c:pt idx="44856">
                  <c:v>-0.134739</c:v>
                </c:pt>
                <c:pt idx="44857">
                  <c:v>-0.136485</c:v>
                </c:pt>
                <c:pt idx="44858">
                  <c:v>-0.138238</c:v>
                </c:pt>
                <c:pt idx="44859">
                  <c:v>-0.14000000000000001</c:v>
                </c:pt>
                <c:pt idx="44860">
                  <c:v>-0.14177300000000001</c:v>
                </c:pt>
                <c:pt idx="44861">
                  <c:v>-0.14355499999999999</c:v>
                </c:pt>
                <c:pt idx="44862">
                  <c:v>-0.145345</c:v>
                </c:pt>
                <c:pt idx="44863">
                  <c:v>-0.147142</c:v>
                </c:pt>
                <c:pt idx="44864">
                  <c:v>-0.148946</c:v>
                </c:pt>
                <c:pt idx="44865">
                  <c:v>-0.150758</c:v>
                </c:pt>
                <c:pt idx="44866">
                  <c:v>-0.15257499999999999</c:v>
                </c:pt>
                <c:pt idx="44867">
                  <c:v>-0.154388</c:v>
                </c:pt>
                <c:pt idx="44868">
                  <c:v>-0.156193</c:v>
                </c:pt>
                <c:pt idx="44869">
                  <c:v>-0.15799199999999999</c:v>
                </c:pt>
                <c:pt idx="44870">
                  <c:v>-0.15979099999999999</c:v>
                </c:pt>
                <c:pt idx="44871">
                  <c:v>-0.16158800000000001</c:v>
                </c:pt>
                <c:pt idx="44872">
                  <c:v>-0.163379</c:v>
                </c:pt>
                <c:pt idx="44873">
                  <c:v>-0.16516500000000001</c:v>
                </c:pt>
                <c:pt idx="44874">
                  <c:v>-0.16694899999999999</c:v>
                </c:pt>
                <c:pt idx="44875">
                  <c:v>-0.16872899999999999</c:v>
                </c:pt>
                <c:pt idx="44876">
                  <c:v>-0.17050399999999999</c:v>
                </c:pt>
                <c:pt idx="44877">
                  <c:v>-0.17227200000000001</c:v>
                </c:pt>
                <c:pt idx="44878">
                  <c:v>-0.17402999999999999</c:v>
                </c:pt>
                <c:pt idx="44879">
                  <c:v>-0.17577499999999999</c:v>
                </c:pt>
                <c:pt idx="44880">
                  <c:v>-0.17750199999999999</c:v>
                </c:pt>
                <c:pt idx="44881">
                  <c:v>-0.17921400000000001</c:v>
                </c:pt>
                <c:pt idx="44882">
                  <c:v>-0.18092</c:v>
                </c:pt>
                <c:pt idx="44883">
                  <c:v>-0.182619</c:v>
                </c:pt>
                <c:pt idx="44884">
                  <c:v>-0.184308</c:v>
                </c:pt>
                <c:pt idx="44885">
                  <c:v>-0.185975</c:v>
                </c:pt>
                <c:pt idx="44886">
                  <c:v>-0.187609</c:v>
                </c:pt>
                <c:pt idx="44887">
                  <c:v>-0.18920000000000001</c:v>
                </c:pt>
                <c:pt idx="44888">
                  <c:v>-0.190747</c:v>
                </c:pt>
                <c:pt idx="44889">
                  <c:v>-0.19225200000000001</c:v>
                </c:pt>
                <c:pt idx="44890">
                  <c:v>-0.19372500000000001</c:v>
                </c:pt>
                <c:pt idx="44891">
                  <c:v>-0.19516600000000001</c:v>
                </c:pt>
                <c:pt idx="44892">
                  <c:v>-0.19656899999999999</c:v>
                </c:pt>
                <c:pt idx="44893">
                  <c:v>-0.197936</c:v>
                </c:pt>
                <c:pt idx="44894">
                  <c:v>-0.19927500000000001</c:v>
                </c:pt>
                <c:pt idx="44895">
                  <c:v>-0.200598</c:v>
                </c:pt>
                <c:pt idx="44896">
                  <c:v>-0.201907</c:v>
                </c:pt>
                <c:pt idx="44897">
                  <c:v>-0.203204</c:v>
                </c:pt>
                <c:pt idx="44898">
                  <c:v>-0.204487</c:v>
                </c:pt>
                <c:pt idx="44899">
                  <c:v>-0.205758</c:v>
                </c:pt>
                <c:pt idx="44900">
                  <c:v>-0.207015</c:v>
                </c:pt>
                <c:pt idx="44901">
                  <c:v>-0.208258</c:v>
                </c:pt>
                <c:pt idx="44902">
                  <c:v>-0.209478</c:v>
                </c:pt>
                <c:pt idx="44903">
                  <c:v>-0.210669</c:v>
                </c:pt>
                <c:pt idx="44904">
                  <c:v>-0.21182500000000001</c:v>
                </c:pt>
                <c:pt idx="44905">
                  <c:v>-0.21293400000000001</c:v>
                </c:pt>
                <c:pt idx="44906">
                  <c:v>-0.21398800000000001</c:v>
                </c:pt>
                <c:pt idx="44907">
                  <c:v>-0.21498100000000001</c:v>
                </c:pt>
                <c:pt idx="44908">
                  <c:v>-0.21591099999999999</c:v>
                </c:pt>
                <c:pt idx="44909">
                  <c:v>-0.21677199999999999</c:v>
                </c:pt>
                <c:pt idx="44910">
                  <c:v>-0.21756200000000001</c:v>
                </c:pt>
                <c:pt idx="44911">
                  <c:v>-0.21828800000000001</c:v>
                </c:pt>
                <c:pt idx="44912">
                  <c:v>-0.21895800000000001</c:v>
                </c:pt>
                <c:pt idx="44913">
                  <c:v>-0.219581</c:v>
                </c:pt>
                <c:pt idx="44914">
                  <c:v>-0.22015899999999999</c:v>
                </c:pt>
                <c:pt idx="44915">
                  <c:v>-0.220694</c:v>
                </c:pt>
                <c:pt idx="44916">
                  <c:v>-0.22117999999999999</c:v>
                </c:pt>
                <c:pt idx="44917">
                  <c:v>-0.221611</c:v>
                </c:pt>
                <c:pt idx="44918">
                  <c:v>-0.22198899999999999</c:v>
                </c:pt>
                <c:pt idx="44919">
                  <c:v>-0.22231699999999999</c:v>
                </c:pt>
                <c:pt idx="44920">
                  <c:v>-0.22259399999999999</c:v>
                </c:pt>
                <c:pt idx="44921">
                  <c:v>-0.22281999999999999</c:v>
                </c:pt>
                <c:pt idx="44922">
                  <c:v>-0.22300400000000001</c:v>
                </c:pt>
                <c:pt idx="44923">
                  <c:v>-0.223162</c:v>
                </c:pt>
                <c:pt idx="44924">
                  <c:v>-0.223302</c:v>
                </c:pt>
                <c:pt idx="44925">
                  <c:v>-0.22342400000000001</c:v>
                </c:pt>
                <c:pt idx="44926">
                  <c:v>-0.22352900000000001</c:v>
                </c:pt>
                <c:pt idx="44927">
                  <c:v>-0.22361800000000001</c:v>
                </c:pt>
                <c:pt idx="44928">
                  <c:v>-0.223689</c:v>
                </c:pt>
                <c:pt idx="44929">
                  <c:v>-0.22373599999999999</c:v>
                </c:pt>
                <c:pt idx="44930">
                  <c:v>-0.22375700000000001</c:v>
                </c:pt>
                <c:pt idx="44931">
                  <c:v>-0.22375500000000001</c:v>
                </c:pt>
                <c:pt idx="44932">
                  <c:v>-0.22373000000000001</c:v>
                </c:pt>
                <c:pt idx="44933">
                  <c:v>-0.22368299999999999</c:v>
                </c:pt>
                <c:pt idx="44934">
                  <c:v>-0.22361900000000001</c:v>
                </c:pt>
                <c:pt idx="44935">
                  <c:v>-0.22353700000000001</c:v>
                </c:pt>
                <c:pt idx="44936">
                  <c:v>-0.22342699999999999</c:v>
                </c:pt>
                <c:pt idx="44937">
                  <c:v>-0.22328200000000001</c:v>
                </c:pt>
                <c:pt idx="44938">
                  <c:v>-0.223106</c:v>
                </c:pt>
                <c:pt idx="44939">
                  <c:v>-0.222911</c:v>
                </c:pt>
                <c:pt idx="44940">
                  <c:v>-0.22270200000000001</c:v>
                </c:pt>
                <c:pt idx="44941">
                  <c:v>-0.22248299999999999</c:v>
                </c:pt>
                <c:pt idx="44942">
                  <c:v>-0.22225900000000001</c:v>
                </c:pt>
                <c:pt idx="44943">
                  <c:v>-0.22203400000000001</c:v>
                </c:pt>
                <c:pt idx="44944">
                  <c:v>-0.22181200000000001</c:v>
                </c:pt>
                <c:pt idx="44945">
                  <c:v>-0.22159499999999999</c:v>
                </c:pt>
                <c:pt idx="44946">
                  <c:v>-0.221388</c:v>
                </c:pt>
                <c:pt idx="44947">
                  <c:v>-0.221196</c:v>
                </c:pt>
                <c:pt idx="44948">
                  <c:v>-0.22101799999999999</c:v>
                </c:pt>
                <c:pt idx="44949">
                  <c:v>-0.22084100000000001</c:v>
                </c:pt>
                <c:pt idx="44950">
                  <c:v>-0.220663</c:v>
                </c:pt>
                <c:pt idx="44951">
                  <c:v>-0.22048999999999999</c:v>
                </c:pt>
                <c:pt idx="44952">
                  <c:v>-0.220332</c:v>
                </c:pt>
                <c:pt idx="44953">
                  <c:v>-0.220192</c:v>
                </c:pt>
                <c:pt idx="44954">
                  <c:v>-0.22006300000000001</c:v>
                </c:pt>
                <c:pt idx="44955">
                  <c:v>-0.219939</c:v>
                </c:pt>
                <c:pt idx="44956">
                  <c:v>-0.21981899999999999</c:v>
                </c:pt>
                <c:pt idx="44957">
                  <c:v>-0.21970600000000001</c:v>
                </c:pt>
                <c:pt idx="44958">
                  <c:v>-0.219607</c:v>
                </c:pt>
                <c:pt idx="44959">
                  <c:v>-0.219525</c:v>
                </c:pt>
                <c:pt idx="44960">
                  <c:v>-0.21946099999999999</c:v>
                </c:pt>
                <c:pt idx="44961">
                  <c:v>-0.219413</c:v>
                </c:pt>
                <c:pt idx="44962">
                  <c:v>-0.21938199999999999</c:v>
                </c:pt>
                <c:pt idx="44963">
                  <c:v>-0.21937100000000001</c:v>
                </c:pt>
                <c:pt idx="44964">
                  <c:v>-0.21938299999999999</c:v>
                </c:pt>
                <c:pt idx="44965">
                  <c:v>-0.219414</c:v>
                </c:pt>
                <c:pt idx="44966">
                  <c:v>-0.21945999999999999</c:v>
                </c:pt>
                <c:pt idx="44967">
                  <c:v>-0.219523</c:v>
                </c:pt>
                <c:pt idx="44968">
                  <c:v>-0.219606</c:v>
                </c:pt>
                <c:pt idx="44969">
                  <c:v>-0.21970400000000001</c:v>
                </c:pt>
                <c:pt idx="44970">
                  <c:v>-0.219805</c:v>
                </c:pt>
                <c:pt idx="44971">
                  <c:v>-0.21990999999999999</c:v>
                </c:pt>
                <c:pt idx="44972">
                  <c:v>-0.22001699999999999</c:v>
                </c:pt>
                <c:pt idx="44973">
                  <c:v>-0.22011700000000001</c:v>
                </c:pt>
                <c:pt idx="44974">
                  <c:v>-0.22020899999999999</c:v>
                </c:pt>
                <c:pt idx="44975">
                  <c:v>-0.22029699999999999</c:v>
                </c:pt>
                <c:pt idx="44976">
                  <c:v>-0.22037999999999999</c:v>
                </c:pt>
                <c:pt idx="44977">
                  <c:v>-0.22045699999999999</c:v>
                </c:pt>
                <c:pt idx="44978">
                  <c:v>-0.220524</c:v>
                </c:pt>
                <c:pt idx="44979">
                  <c:v>-0.220584</c:v>
                </c:pt>
                <c:pt idx="44980">
                  <c:v>-0.220639</c:v>
                </c:pt>
                <c:pt idx="44981">
                  <c:v>-0.220694</c:v>
                </c:pt>
                <c:pt idx="44982">
                  <c:v>-0.22076100000000001</c:v>
                </c:pt>
                <c:pt idx="44983">
                  <c:v>-0.22085199999999999</c:v>
                </c:pt>
                <c:pt idx="44984">
                  <c:v>-0.22097600000000001</c:v>
                </c:pt>
                <c:pt idx="44985">
                  <c:v>-0.221141</c:v>
                </c:pt>
                <c:pt idx="44986">
                  <c:v>-0.22134499999999999</c:v>
                </c:pt>
                <c:pt idx="44987">
                  <c:v>-0.221578</c:v>
                </c:pt>
                <c:pt idx="44988">
                  <c:v>-0.221826</c:v>
                </c:pt>
                <c:pt idx="44989">
                  <c:v>-0.222081</c:v>
                </c:pt>
                <c:pt idx="44990">
                  <c:v>-0.22234899999999999</c:v>
                </c:pt>
                <c:pt idx="44991">
                  <c:v>-0.22264500000000001</c:v>
                </c:pt>
                <c:pt idx="44992">
                  <c:v>-0.222972</c:v>
                </c:pt>
                <c:pt idx="44993">
                  <c:v>-0.22331899999999999</c:v>
                </c:pt>
                <c:pt idx="44994">
                  <c:v>-0.223664</c:v>
                </c:pt>
                <c:pt idx="44995">
                  <c:v>-0.223992</c:v>
                </c:pt>
                <c:pt idx="44996">
                  <c:v>-0.224302</c:v>
                </c:pt>
                <c:pt idx="44997">
                  <c:v>-0.22459299999999999</c:v>
                </c:pt>
                <c:pt idx="44998">
                  <c:v>-0.22486400000000001</c:v>
                </c:pt>
                <c:pt idx="44999">
                  <c:v>-0.22511700000000001</c:v>
                </c:pt>
                <c:pt idx="45000">
                  <c:v>-0.22536400000000001</c:v>
                </c:pt>
                <c:pt idx="45001">
                  <c:v>-0.22561400000000001</c:v>
                </c:pt>
                <c:pt idx="45002">
                  <c:v>-0.22586700000000001</c:v>
                </c:pt>
                <c:pt idx="45003">
                  <c:v>-0.22612399999999999</c:v>
                </c:pt>
                <c:pt idx="45004">
                  <c:v>-0.226385</c:v>
                </c:pt>
                <c:pt idx="45005">
                  <c:v>-0.22664999999999999</c:v>
                </c:pt>
                <c:pt idx="45006">
                  <c:v>-0.226914</c:v>
                </c:pt>
                <c:pt idx="45007">
                  <c:v>-0.22718099999999999</c:v>
                </c:pt>
                <c:pt idx="45008">
                  <c:v>-0.22745000000000001</c:v>
                </c:pt>
                <c:pt idx="45009">
                  <c:v>-0.227718</c:v>
                </c:pt>
                <c:pt idx="45010">
                  <c:v>-0.22798299999999999</c:v>
                </c:pt>
                <c:pt idx="45011">
                  <c:v>-0.22825500000000001</c:v>
                </c:pt>
                <c:pt idx="45012">
                  <c:v>-0.228543</c:v>
                </c:pt>
                <c:pt idx="45013">
                  <c:v>-0.22884399999999999</c:v>
                </c:pt>
                <c:pt idx="45014">
                  <c:v>-0.22914899999999999</c:v>
                </c:pt>
                <c:pt idx="45015">
                  <c:v>-0.22945199999999999</c:v>
                </c:pt>
                <c:pt idx="45016">
                  <c:v>-0.22974700000000001</c:v>
                </c:pt>
                <c:pt idx="45017">
                  <c:v>-0.23002600000000001</c:v>
                </c:pt>
                <c:pt idx="45018">
                  <c:v>-0.23028899999999999</c:v>
                </c:pt>
                <c:pt idx="45019">
                  <c:v>-0.230543</c:v>
                </c:pt>
                <c:pt idx="45020">
                  <c:v>-0.230794</c:v>
                </c:pt>
                <c:pt idx="45021">
                  <c:v>-0.23103499999999999</c:v>
                </c:pt>
                <c:pt idx="45022">
                  <c:v>-0.23124700000000001</c:v>
                </c:pt>
                <c:pt idx="45023">
                  <c:v>-0.23141200000000001</c:v>
                </c:pt>
                <c:pt idx="45024">
                  <c:v>-0.23153000000000001</c:v>
                </c:pt>
                <c:pt idx="45025">
                  <c:v>-0.23161499999999999</c:v>
                </c:pt>
                <c:pt idx="45026">
                  <c:v>-0.231685</c:v>
                </c:pt>
                <c:pt idx="45027">
                  <c:v>-0.23174900000000001</c:v>
                </c:pt>
                <c:pt idx="45028">
                  <c:v>-0.23181099999999999</c:v>
                </c:pt>
                <c:pt idx="45029">
                  <c:v>-0.231873</c:v>
                </c:pt>
                <c:pt idx="45030">
                  <c:v>-0.23193800000000001</c:v>
                </c:pt>
                <c:pt idx="45031">
                  <c:v>-0.23200200000000001</c:v>
                </c:pt>
                <c:pt idx="45032">
                  <c:v>-0.23205799999999999</c:v>
                </c:pt>
                <c:pt idx="45033">
                  <c:v>-0.23210600000000001</c:v>
                </c:pt>
                <c:pt idx="45034">
                  <c:v>-0.232151</c:v>
                </c:pt>
                <c:pt idx="45035">
                  <c:v>-0.23219899999999999</c:v>
                </c:pt>
                <c:pt idx="45036">
                  <c:v>-0.23224800000000001</c:v>
                </c:pt>
                <c:pt idx="45037">
                  <c:v>-0.23230000000000001</c:v>
                </c:pt>
                <c:pt idx="45038">
                  <c:v>-0.232353</c:v>
                </c:pt>
                <c:pt idx="45039">
                  <c:v>-0.232401</c:v>
                </c:pt>
                <c:pt idx="45040">
                  <c:v>-0.232429</c:v>
                </c:pt>
                <c:pt idx="45041">
                  <c:v>-0.232433</c:v>
                </c:pt>
                <c:pt idx="45042">
                  <c:v>-0.232409</c:v>
                </c:pt>
                <c:pt idx="45043">
                  <c:v>-0.23236000000000001</c:v>
                </c:pt>
                <c:pt idx="45044">
                  <c:v>-0.232289</c:v>
                </c:pt>
                <c:pt idx="45045">
                  <c:v>-0.23219699999999999</c:v>
                </c:pt>
                <c:pt idx="45046">
                  <c:v>-0.23208100000000001</c:v>
                </c:pt>
                <c:pt idx="45047">
                  <c:v>-0.23193800000000001</c:v>
                </c:pt>
                <c:pt idx="45048">
                  <c:v>-0.23178099999999999</c:v>
                </c:pt>
                <c:pt idx="45049">
                  <c:v>-0.23161599999999999</c:v>
                </c:pt>
                <c:pt idx="45050">
                  <c:v>-0.23144100000000001</c:v>
                </c:pt>
                <c:pt idx="45051">
                  <c:v>-0.23124900000000001</c:v>
                </c:pt>
                <c:pt idx="45052">
                  <c:v>-0.23103899999999999</c:v>
                </c:pt>
                <c:pt idx="45053">
                  <c:v>-0.23081099999999999</c:v>
                </c:pt>
                <c:pt idx="45054">
                  <c:v>-0.230568</c:v>
                </c:pt>
                <c:pt idx="45055">
                  <c:v>-0.23031699999999999</c:v>
                </c:pt>
                <c:pt idx="45056">
                  <c:v>-0.23005900000000001</c:v>
                </c:pt>
                <c:pt idx="45057">
                  <c:v>-0.229791</c:v>
                </c:pt>
                <c:pt idx="45058">
                  <c:v>-0.229514</c:v>
                </c:pt>
                <c:pt idx="45059">
                  <c:v>-0.22923299999999999</c:v>
                </c:pt>
                <c:pt idx="45060">
                  <c:v>-0.22895299999999999</c:v>
                </c:pt>
                <c:pt idx="45061">
                  <c:v>-0.22867299999999999</c:v>
                </c:pt>
                <c:pt idx="45062">
                  <c:v>-0.22840199999999999</c:v>
                </c:pt>
                <c:pt idx="45063">
                  <c:v>-0.22814699999999999</c:v>
                </c:pt>
                <c:pt idx="45064">
                  <c:v>-0.22791</c:v>
                </c:pt>
                <c:pt idx="45065">
                  <c:v>-0.227689</c:v>
                </c:pt>
                <c:pt idx="45066">
                  <c:v>-0.227491</c:v>
                </c:pt>
                <c:pt idx="45067">
                  <c:v>-0.227324</c:v>
                </c:pt>
                <c:pt idx="45068">
                  <c:v>-0.227182</c:v>
                </c:pt>
                <c:pt idx="45069">
                  <c:v>-0.227053</c:v>
                </c:pt>
                <c:pt idx="45070">
                  <c:v>-0.226934</c:v>
                </c:pt>
                <c:pt idx="45071">
                  <c:v>-0.22683600000000001</c:v>
                </c:pt>
                <c:pt idx="45072">
                  <c:v>-0.22676199999999999</c:v>
                </c:pt>
                <c:pt idx="45073">
                  <c:v>-0.22670499999999999</c:v>
                </c:pt>
                <c:pt idx="45074">
                  <c:v>-0.226657</c:v>
                </c:pt>
                <c:pt idx="45075">
                  <c:v>-0.22661100000000001</c:v>
                </c:pt>
                <c:pt idx="45076">
                  <c:v>-0.22656100000000001</c:v>
                </c:pt>
                <c:pt idx="45077">
                  <c:v>-0.22650600000000001</c:v>
                </c:pt>
                <c:pt idx="45078">
                  <c:v>-0.22645999999999999</c:v>
                </c:pt>
                <c:pt idx="45079">
                  <c:v>-0.22644300000000001</c:v>
                </c:pt>
                <c:pt idx="45080">
                  <c:v>-0.22645999999999999</c:v>
                </c:pt>
                <c:pt idx="45081">
                  <c:v>-0.22650500000000001</c:v>
                </c:pt>
                <c:pt idx="45082">
                  <c:v>-0.22656399999999999</c:v>
                </c:pt>
                <c:pt idx="45083">
                  <c:v>-0.226629</c:v>
                </c:pt>
                <c:pt idx="45084">
                  <c:v>-0.22670499999999999</c:v>
                </c:pt>
                <c:pt idx="45085">
                  <c:v>-0.226795</c:v>
                </c:pt>
                <c:pt idx="45086">
                  <c:v>-0.22689699999999999</c:v>
                </c:pt>
                <c:pt idx="45087">
                  <c:v>-0.22701299999999999</c:v>
                </c:pt>
                <c:pt idx="45088">
                  <c:v>-0.227158</c:v>
                </c:pt>
                <c:pt idx="45089">
                  <c:v>-0.22734099999999999</c:v>
                </c:pt>
                <c:pt idx="45090">
                  <c:v>-0.22756999999999999</c:v>
                </c:pt>
                <c:pt idx="45091">
                  <c:v>-0.22784299999999999</c:v>
                </c:pt>
                <c:pt idx="45092">
                  <c:v>-0.22814999999999999</c:v>
                </c:pt>
                <c:pt idx="45093">
                  <c:v>-0.22849</c:v>
                </c:pt>
                <c:pt idx="45094">
                  <c:v>-0.22886400000000001</c:v>
                </c:pt>
                <c:pt idx="45095">
                  <c:v>-0.22927800000000001</c:v>
                </c:pt>
                <c:pt idx="45096">
                  <c:v>-0.22973399999999999</c:v>
                </c:pt>
                <c:pt idx="45097">
                  <c:v>-0.23022999999999999</c:v>
                </c:pt>
                <c:pt idx="45098">
                  <c:v>-0.230767</c:v>
                </c:pt>
                <c:pt idx="45099">
                  <c:v>-0.23134199999999999</c:v>
                </c:pt>
                <c:pt idx="45100">
                  <c:v>-0.23195199999999999</c:v>
                </c:pt>
                <c:pt idx="45101">
                  <c:v>-0.23259099999999999</c:v>
                </c:pt>
                <c:pt idx="45102">
                  <c:v>-0.23325199999999999</c:v>
                </c:pt>
                <c:pt idx="45103">
                  <c:v>-0.233928</c:v>
                </c:pt>
                <c:pt idx="45104">
                  <c:v>-0.23461399999999999</c:v>
                </c:pt>
                <c:pt idx="45105">
                  <c:v>-0.23530699999999999</c:v>
                </c:pt>
                <c:pt idx="45106">
                  <c:v>-0.236013</c:v>
                </c:pt>
                <c:pt idx="45107">
                  <c:v>-0.23674400000000001</c:v>
                </c:pt>
                <c:pt idx="45108">
                  <c:v>-0.23751</c:v>
                </c:pt>
                <c:pt idx="45109">
                  <c:v>-0.23830599999999999</c:v>
                </c:pt>
                <c:pt idx="45110">
                  <c:v>-0.23911499999999999</c:v>
                </c:pt>
                <c:pt idx="45111">
                  <c:v>-0.239929</c:v>
                </c:pt>
                <c:pt idx="45112">
                  <c:v>-0.24075199999999999</c:v>
                </c:pt>
                <c:pt idx="45113">
                  <c:v>-0.24158499999999999</c:v>
                </c:pt>
                <c:pt idx="45114">
                  <c:v>-0.24243300000000001</c:v>
                </c:pt>
                <c:pt idx="45115">
                  <c:v>-0.24329600000000001</c:v>
                </c:pt>
                <c:pt idx="45116">
                  <c:v>-0.244172</c:v>
                </c:pt>
                <c:pt idx="45117">
                  <c:v>-0.245061</c:v>
                </c:pt>
                <c:pt idx="45118">
                  <c:v>-0.24596499999999999</c:v>
                </c:pt>
                <c:pt idx="45119">
                  <c:v>-0.24688299999999999</c:v>
                </c:pt>
                <c:pt idx="45120">
                  <c:v>-0.247812</c:v>
                </c:pt>
                <c:pt idx="45121">
                  <c:v>-0.248752</c:v>
                </c:pt>
                <c:pt idx="45122">
                  <c:v>-0.24970500000000001</c:v>
                </c:pt>
                <c:pt idx="45123">
                  <c:v>-0.25067800000000001</c:v>
                </c:pt>
                <c:pt idx="45124">
                  <c:v>-0.25167</c:v>
                </c:pt>
                <c:pt idx="45125">
                  <c:v>-0.252668</c:v>
                </c:pt>
                <c:pt idx="45126">
                  <c:v>-0.25366100000000003</c:v>
                </c:pt>
                <c:pt idx="45127">
                  <c:v>-0.25464300000000001</c:v>
                </c:pt>
                <c:pt idx="45128">
                  <c:v>-0.25561499999999998</c:v>
                </c:pt>
                <c:pt idx="45129">
                  <c:v>-0.25658199999999998</c:v>
                </c:pt>
                <c:pt idx="45130">
                  <c:v>-0.257544</c:v>
                </c:pt>
                <c:pt idx="45131">
                  <c:v>-0.25850200000000001</c:v>
                </c:pt>
                <c:pt idx="45132">
                  <c:v>-0.25945499999999999</c:v>
                </c:pt>
                <c:pt idx="45133">
                  <c:v>-0.26039499999999999</c:v>
                </c:pt>
                <c:pt idx="45134">
                  <c:v>-0.26131500000000002</c:v>
                </c:pt>
                <c:pt idx="45135">
                  <c:v>-0.26220700000000002</c:v>
                </c:pt>
                <c:pt idx="45136">
                  <c:v>-0.26306600000000002</c:v>
                </c:pt>
                <c:pt idx="45137">
                  <c:v>-0.26388800000000001</c:v>
                </c:pt>
                <c:pt idx="45138">
                  <c:v>-0.26466800000000001</c:v>
                </c:pt>
                <c:pt idx="45139">
                  <c:v>-0.26541199999999998</c:v>
                </c:pt>
                <c:pt idx="45140">
                  <c:v>-0.266127</c:v>
                </c:pt>
                <c:pt idx="45141">
                  <c:v>-0.26681899999999997</c:v>
                </c:pt>
                <c:pt idx="45142">
                  <c:v>-0.267486</c:v>
                </c:pt>
                <c:pt idx="45143">
                  <c:v>-0.26812599999999998</c:v>
                </c:pt>
                <c:pt idx="45144">
                  <c:v>-0.26873900000000001</c:v>
                </c:pt>
                <c:pt idx="45145">
                  <c:v>-0.26932400000000001</c:v>
                </c:pt>
                <c:pt idx="45146">
                  <c:v>-0.26987499999999998</c:v>
                </c:pt>
                <c:pt idx="45147">
                  <c:v>-0.27039200000000002</c:v>
                </c:pt>
                <c:pt idx="45148">
                  <c:v>-0.27087899999999998</c:v>
                </c:pt>
                <c:pt idx="45149">
                  <c:v>-0.27134399999999997</c:v>
                </c:pt>
                <c:pt idx="45150">
                  <c:v>-0.271787</c:v>
                </c:pt>
                <c:pt idx="45151">
                  <c:v>-0.27220100000000003</c:v>
                </c:pt>
                <c:pt idx="45152">
                  <c:v>-0.27258500000000002</c:v>
                </c:pt>
                <c:pt idx="45153">
                  <c:v>-0.27293800000000001</c:v>
                </c:pt>
                <c:pt idx="45154">
                  <c:v>-0.27325300000000002</c:v>
                </c:pt>
                <c:pt idx="45155">
                  <c:v>-0.273532</c:v>
                </c:pt>
                <c:pt idx="45156">
                  <c:v>-0.27377899999999999</c:v>
                </c:pt>
                <c:pt idx="45157">
                  <c:v>-0.27399299999999999</c:v>
                </c:pt>
                <c:pt idx="45158">
                  <c:v>-0.27416800000000002</c:v>
                </c:pt>
                <c:pt idx="45159">
                  <c:v>-0.27430300000000002</c:v>
                </c:pt>
                <c:pt idx="45160">
                  <c:v>-0.27439599999999997</c:v>
                </c:pt>
                <c:pt idx="45161">
                  <c:v>-0.27444800000000003</c:v>
                </c:pt>
                <c:pt idx="45162">
                  <c:v>-0.274455</c:v>
                </c:pt>
                <c:pt idx="45163">
                  <c:v>-0.274418</c:v>
                </c:pt>
                <c:pt idx="45164">
                  <c:v>-0.274339</c:v>
                </c:pt>
                <c:pt idx="45165">
                  <c:v>-0.27422099999999999</c:v>
                </c:pt>
                <c:pt idx="45166">
                  <c:v>-0.274061</c:v>
                </c:pt>
                <c:pt idx="45167">
                  <c:v>-0.27385900000000002</c:v>
                </c:pt>
                <c:pt idx="45168">
                  <c:v>-0.27361000000000002</c:v>
                </c:pt>
                <c:pt idx="45169">
                  <c:v>-0.273308</c:v>
                </c:pt>
                <c:pt idx="45170">
                  <c:v>-0.27295399999999997</c:v>
                </c:pt>
                <c:pt idx="45171">
                  <c:v>-0.27255600000000002</c:v>
                </c:pt>
                <c:pt idx="45172">
                  <c:v>-0.27212500000000001</c:v>
                </c:pt>
                <c:pt idx="45173">
                  <c:v>-0.27166499999999999</c:v>
                </c:pt>
                <c:pt idx="45174">
                  <c:v>-0.271171</c:v>
                </c:pt>
                <c:pt idx="45175">
                  <c:v>-0.27064100000000002</c:v>
                </c:pt>
                <c:pt idx="45176">
                  <c:v>-0.27008599999999999</c:v>
                </c:pt>
                <c:pt idx="45177">
                  <c:v>-0.26949800000000002</c:v>
                </c:pt>
                <c:pt idx="45178">
                  <c:v>-0.26881899999999997</c:v>
                </c:pt>
                <c:pt idx="45179">
                  <c:v>-0.26803500000000002</c:v>
                </c:pt>
                <c:pt idx="45180">
                  <c:v>-0.26721699999999998</c:v>
                </c:pt>
                <c:pt idx="45181">
                  <c:v>-0.26638800000000001</c:v>
                </c:pt>
                <c:pt idx="45182">
                  <c:v>-0.26551400000000003</c:v>
                </c:pt>
                <c:pt idx="45183">
                  <c:v>-0.264596</c:v>
                </c:pt>
                <c:pt idx="45184">
                  <c:v>-0.263656</c:v>
                </c:pt>
                <c:pt idx="45185">
                  <c:v>-0.26269700000000001</c:v>
                </c:pt>
                <c:pt idx="45186">
                  <c:v>-0.26171499999999998</c:v>
                </c:pt>
                <c:pt idx="45187">
                  <c:v>-0.26070700000000002</c:v>
                </c:pt>
                <c:pt idx="45188">
                  <c:v>-0.25967000000000001</c:v>
                </c:pt>
                <c:pt idx="45189">
                  <c:v>-0.258606</c:v>
                </c:pt>
                <c:pt idx="45190">
                  <c:v>-0.25751800000000002</c:v>
                </c:pt>
                <c:pt idx="45191">
                  <c:v>-0.25641000000000003</c:v>
                </c:pt>
                <c:pt idx="45192">
                  <c:v>-0.25528400000000001</c:v>
                </c:pt>
                <c:pt idx="45193">
                  <c:v>-0.25413799999999998</c:v>
                </c:pt>
                <c:pt idx="45194">
                  <c:v>-0.25297199999999997</c:v>
                </c:pt>
                <c:pt idx="45195">
                  <c:v>-0.25178499999999998</c:v>
                </c:pt>
                <c:pt idx="45196">
                  <c:v>-0.25058599999999998</c:v>
                </c:pt>
                <c:pt idx="45197">
                  <c:v>-0.24937899999999999</c:v>
                </c:pt>
                <c:pt idx="45198">
                  <c:v>-0.24816199999999999</c:v>
                </c:pt>
                <c:pt idx="45199">
                  <c:v>-0.24693699999999999</c:v>
                </c:pt>
                <c:pt idx="45200">
                  <c:v>-0.24571000000000001</c:v>
                </c:pt>
                <c:pt idx="45201">
                  <c:v>-0.24448300000000001</c:v>
                </c:pt>
                <c:pt idx="45202">
                  <c:v>-0.243251</c:v>
                </c:pt>
                <c:pt idx="45203">
                  <c:v>-0.24201</c:v>
                </c:pt>
                <c:pt idx="45204">
                  <c:v>-0.240763</c:v>
                </c:pt>
                <c:pt idx="45205">
                  <c:v>-0.239513</c:v>
                </c:pt>
                <c:pt idx="45206">
                  <c:v>-0.238264</c:v>
                </c:pt>
                <c:pt idx="45207">
                  <c:v>-0.237013</c:v>
                </c:pt>
                <c:pt idx="45208">
                  <c:v>-0.235763</c:v>
                </c:pt>
                <c:pt idx="45209">
                  <c:v>-0.23452200000000001</c:v>
                </c:pt>
                <c:pt idx="45210">
                  <c:v>-0.233288</c:v>
                </c:pt>
                <c:pt idx="45211">
                  <c:v>-0.23205799999999999</c:v>
                </c:pt>
                <c:pt idx="45212">
                  <c:v>-0.230825</c:v>
                </c:pt>
                <c:pt idx="45213">
                  <c:v>-0.22958100000000001</c:v>
                </c:pt>
                <c:pt idx="45214">
                  <c:v>-0.228323</c:v>
                </c:pt>
                <c:pt idx="45215">
                  <c:v>-0.22706000000000001</c:v>
                </c:pt>
                <c:pt idx="45216">
                  <c:v>-0.22580700000000001</c:v>
                </c:pt>
                <c:pt idx="45217">
                  <c:v>-0.224575</c:v>
                </c:pt>
                <c:pt idx="45218">
                  <c:v>-0.223361</c:v>
                </c:pt>
                <c:pt idx="45219">
                  <c:v>-0.22215499999999999</c:v>
                </c:pt>
                <c:pt idx="45220">
                  <c:v>-0.220946</c:v>
                </c:pt>
                <c:pt idx="45221">
                  <c:v>-0.21972700000000001</c:v>
                </c:pt>
                <c:pt idx="45222">
                  <c:v>-0.218498</c:v>
                </c:pt>
                <c:pt idx="45223">
                  <c:v>-0.21725700000000001</c:v>
                </c:pt>
                <c:pt idx="45224">
                  <c:v>-0.216004</c:v>
                </c:pt>
                <c:pt idx="45225">
                  <c:v>-0.21474599999999999</c:v>
                </c:pt>
                <c:pt idx="45226">
                  <c:v>-0.21348800000000001</c:v>
                </c:pt>
                <c:pt idx="45227">
                  <c:v>-0.21223</c:v>
                </c:pt>
                <c:pt idx="45228">
                  <c:v>-0.21097399999999999</c:v>
                </c:pt>
                <c:pt idx="45229">
                  <c:v>-0.20972199999999999</c:v>
                </c:pt>
                <c:pt idx="45230">
                  <c:v>-0.208477</c:v>
                </c:pt>
                <c:pt idx="45231">
                  <c:v>-0.20724500000000001</c:v>
                </c:pt>
                <c:pt idx="45232">
                  <c:v>-0.20603299999999999</c:v>
                </c:pt>
                <c:pt idx="45233">
                  <c:v>-0.204847</c:v>
                </c:pt>
                <c:pt idx="45234">
                  <c:v>-0.203683</c:v>
                </c:pt>
                <c:pt idx="45235">
                  <c:v>-0.202539</c:v>
                </c:pt>
                <c:pt idx="45236">
                  <c:v>-0.20141700000000001</c:v>
                </c:pt>
                <c:pt idx="45237">
                  <c:v>-0.20031499999999999</c:v>
                </c:pt>
                <c:pt idx="45238">
                  <c:v>-0.19922400000000001</c:v>
                </c:pt>
                <c:pt idx="45239">
                  <c:v>-0.19813500000000001</c:v>
                </c:pt>
                <c:pt idx="45240">
                  <c:v>-0.19704099999999999</c:v>
                </c:pt>
                <c:pt idx="45241">
                  <c:v>-0.195939</c:v>
                </c:pt>
                <c:pt idx="45242">
                  <c:v>-0.19483300000000001</c:v>
                </c:pt>
                <c:pt idx="45243">
                  <c:v>-0.19372600000000001</c:v>
                </c:pt>
                <c:pt idx="45244">
                  <c:v>-0.19262000000000001</c:v>
                </c:pt>
                <c:pt idx="45245">
                  <c:v>-0.19150900000000001</c:v>
                </c:pt>
                <c:pt idx="45246">
                  <c:v>-0.190387</c:v>
                </c:pt>
                <c:pt idx="45247">
                  <c:v>-0.189248</c:v>
                </c:pt>
                <c:pt idx="45248">
                  <c:v>-0.18809100000000001</c:v>
                </c:pt>
                <c:pt idx="45249">
                  <c:v>-0.18692800000000001</c:v>
                </c:pt>
                <c:pt idx="45250">
                  <c:v>-0.18577399999999999</c:v>
                </c:pt>
                <c:pt idx="45251">
                  <c:v>-0.184639</c:v>
                </c:pt>
                <c:pt idx="45252">
                  <c:v>-0.18352099999999999</c:v>
                </c:pt>
                <c:pt idx="45253">
                  <c:v>-0.182418</c:v>
                </c:pt>
                <c:pt idx="45254">
                  <c:v>-0.181336</c:v>
                </c:pt>
                <c:pt idx="45255">
                  <c:v>-0.180283</c:v>
                </c:pt>
                <c:pt idx="45256">
                  <c:v>-0.179257</c:v>
                </c:pt>
                <c:pt idx="45257">
                  <c:v>-0.178257</c:v>
                </c:pt>
                <c:pt idx="45258">
                  <c:v>-0.177283</c:v>
                </c:pt>
                <c:pt idx="45259">
                  <c:v>-0.17633199999999999</c:v>
                </c:pt>
                <c:pt idx="45260">
                  <c:v>-0.175404</c:v>
                </c:pt>
                <c:pt idx="45261">
                  <c:v>-0.17449899999999999</c:v>
                </c:pt>
                <c:pt idx="45262">
                  <c:v>-0.17361399999999999</c:v>
                </c:pt>
                <c:pt idx="45263">
                  <c:v>-0.17275099999999999</c:v>
                </c:pt>
                <c:pt idx="45264">
                  <c:v>-0.17191200000000001</c:v>
                </c:pt>
                <c:pt idx="45265">
                  <c:v>-0.171071</c:v>
                </c:pt>
                <c:pt idx="45266">
                  <c:v>-0.170185</c:v>
                </c:pt>
                <c:pt idx="45267">
                  <c:v>-0.16928499999999999</c:v>
                </c:pt>
                <c:pt idx="45268">
                  <c:v>-0.16842399999999999</c:v>
                </c:pt>
                <c:pt idx="45269">
                  <c:v>-0.16758999999999999</c:v>
                </c:pt>
                <c:pt idx="45270">
                  <c:v>-0.166766</c:v>
                </c:pt>
                <c:pt idx="45271">
                  <c:v>-0.165963</c:v>
                </c:pt>
                <c:pt idx="45272">
                  <c:v>-0.165184</c:v>
                </c:pt>
                <c:pt idx="45273">
                  <c:v>-0.16442899999999999</c:v>
                </c:pt>
                <c:pt idx="45274">
                  <c:v>-0.16369300000000001</c:v>
                </c:pt>
                <c:pt idx="45275">
                  <c:v>-0.162971</c:v>
                </c:pt>
                <c:pt idx="45276">
                  <c:v>-0.16225700000000001</c:v>
                </c:pt>
                <c:pt idx="45277">
                  <c:v>-0.16155700000000001</c:v>
                </c:pt>
                <c:pt idx="45278">
                  <c:v>-0.16087799999999999</c:v>
                </c:pt>
                <c:pt idx="45279">
                  <c:v>-0.16022500000000001</c:v>
                </c:pt>
                <c:pt idx="45280">
                  <c:v>-0.15959899999999999</c:v>
                </c:pt>
                <c:pt idx="45281">
                  <c:v>-0.159002</c:v>
                </c:pt>
                <c:pt idx="45282">
                  <c:v>-0.15843699999999999</c:v>
                </c:pt>
                <c:pt idx="45283">
                  <c:v>-0.15790999999999999</c:v>
                </c:pt>
                <c:pt idx="45284">
                  <c:v>-0.15742700000000001</c:v>
                </c:pt>
                <c:pt idx="45285">
                  <c:v>-0.15699399999999999</c:v>
                </c:pt>
                <c:pt idx="45286">
                  <c:v>-0.156613</c:v>
                </c:pt>
                <c:pt idx="45287">
                  <c:v>-0.156278</c:v>
                </c:pt>
                <c:pt idx="45288">
                  <c:v>-0.15598699999999999</c:v>
                </c:pt>
                <c:pt idx="45289">
                  <c:v>-0.15573600000000001</c:v>
                </c:pt>
                <c:pt idx="45290">
                  <c:v>-0.155524</c:v>
                </c:pt>
                <c:pt idx="45291">
                  <c:v>-0.15535499999999999</c:v>
                </c:pt>
                <c:pt idx="45292">
                  <c:v>-0.155228</c:v>
                </c:pt>
                <c:pt idx="45293">
                  <c:v>-0.155142</c:v>
                </c:pt>
                <c:pt idx="45294">
                  <c:v>-0.15509100000000001</c:v>
                </c:pt>
                <c:pt idx="45295">
                  <c:v>-0.15507000000000001</c:v>
                </c:pt>
                <c:pt idx="45296">
                  <c:v>-0.15507899999999999</c:v>
                </c:pt>
                <c:pt idx="45297">
                  <c:v>-0.155111</c:v>
                </c:pt>
                <c:pt idx="45298">
                  <c:v>-0.15516099999999999</c:v>
                </c:pt>
                <c:pt idx="45299">
                  <c:v>-0.155226</c:v>
                </c:pt>
                <c:pt idx="45300">
                  <c:v>-0.155306</c:v>
                </c:pt>
                <c:pt idx="45301">
                  <c:v>-0.15539900000000001</c:v>
                </c:pt>
                <c:pt idx="45302">
                  <c:v>-0.155504</c:v>
                </c:pt>
                <c:pt idx="45303">
                  <c:v>-0.15561900000000001</c:v>
                </c:pt>
                <c:pt idx="45304">
                  <c:v>-0.155748</c:v>
                </c:pt>
                <c:pt idx="45305">
                  <c:v>-0.15589</c:v>
                </c:pt>
                <c:pt idx="45306">
                  <c:v>-0.15604499999999999</c:v>
                </c:pt>
                <c:pt idx="45307">
                  <c:v>-0.15620999999999999</c:v>
                </c:pt>
                <c:pt idx="45308">
                  <c:v>-0.156384</c:v>
                </c:pt>
                <c:pt idx="45309">
                  <c:v>-0.15656900000000001</c:v>
                </c:pt>
                <c:pt idx="45310">
                  <c:v>-0.15676699999999999</c:v>
                </c:pt>
                <c:pt idx="45311">
                  <c:v>-0.15698100000000001</c:v>
                </c:pt>
                <c:pt idx="45312">
                  <c:v>-0.15720999999999999</c:v>
                </c:pt>
                <c:pt idx="45313">
                  <c:v>-0.15745300000000001</c:v>
                </c:pt>
                <c:pt idx="45314">
                  <c:v>-0.15771199999999999</c:v>
                </c:pt>
                <c:pt idx="45315">
                  <c:v>-0.15798300000000001</c:v>
                </c:pt>
                <c:pt idx="45316">
                  <c:v>-0.15826200000000001</c:v>
                </c:pt>
                <c:pt idx="45317">
                  <c:v>-0.158551</c:v>
                </c:pt>
                <c:pt idx="45318">
                  <c:v>-0.158854</c:v>
                </c:pt>
                <c:pt idx="45319">
                  <c:v>-0.15917700000000001</c:v>
                </c:pt>
                <c:pt idx="45320">
                  <c:v>-0.15952</c:v>
                </c:pt>
                <c:pt idx="45321">
                  <c:v>-0.159883</c:v>
                </c:pt>
                <c:pt idx="45322">
                  <c:v>-0.16026299999999999</c:v>
                </c:pt>
                <c:pt idx="45323">
                  <c:v>-0.160659</c:v>
                </c:pt>
                <c:pt idx="45324">
                  <c:v>-0.16106400000000001</c:v>
                </c:pt>
                <c:pt idx="45325">
                  <c:v>-0.16147300000000001</c:v>
                </c:pt>
                <c:pt idx="45326">
                  <c:v>-0.161885</c:v>
                </c:pt>
                <c:pt idx="45327">
                  <c:v>-0.162298</c:v>
                </c:pt>
                <c:pt idx="45328">
                  <c:v>-0.162713</c:v>
                </c:pt>
                <c:pt idx="45329">
                  <c:v>-0.163135</c:v>
                </c:pt>
                <c:pt idx="45330">
                  <c:v>-0.16356100000000001</c:v>
                </c:pt>
                <c:pt idx="45331">
                  <c:v>-0.16398699999999999</c:v>
                </c:pt>
                <c:pt idx="45332">
                  <c:v>-0.164407</c:v>
                </c:pt>
                <c:pt idx="45333">
                  <c:v>-0.16481799999999999</c:v>
                </c:pt>
                <c:pt idx="45334">
                  <c:v>-0.16522500000000001</c:v>
                </c:pt>
                <c:pt idx="45335">
                  <c:v>-0.165632</c:v>
                </c:pt>
                <c:pt idx="45336">
                  <c:v>-0.166042</c:v>
                </c:pt>
                <c:pt idx="45337">
                  <c:v>-0.166459</c:v>
                </c:pt>
                <c:pt idx="45338">
                  <c:v>-0.16688800000000001</c:v>
                </c:pt>
                <c:pt idx="45339">
                  <c:v>-0.16733100000000001</c:v>
                </c:pt>
                <c:pt idx="45340">
                  <c:v>-0.16777500000000001</c:v>
                </c:pt>
                <c:pt idx="45341">
                  <c:v>-0.168213</c:v>
                </c:pt>
                <c:pt idx="45342">
                  <c:v>-0.16864699999999999</c:v>
                </c:pt>
                <c:pt idx="45343">
                  <c:v>-0.16908699999999999</c:v>
                </c:pt>
                <c:pt idx="45344">
                  <c:v>-0.16953499999999999</c:v>
                </c:pt>
                <c:pt idx="45345">
                  <c:v>-0.169987</c:v>
                </c:pt>
                <c:pt idx="45346">
                  <c:v>-0.17043700000000001</c:v>
                </c:pt>
                <c:pt idx="45347">
                  <c:v>-0.17088300000000001</c:v>
                </c:pt>
                <c:pt idx="45348">
                  <c:v>-0.17132500000000001</c:v>
                </c:pt>
                <c:pt idx="45349">
                  <c:v>-0.171759</c:v>
                </c:pt>
                <c:pt idx="45350">
                  <c:v>-0.17218</c:v>
                </c:pt>
                <c:pt idx="45351">
                  <c:v>-0.17258399999999999</c:v>
                </c:pt>
                <c:pt idx="45352">
                  <c:v>-0.17297399999999999</c:v>
                </c:pt>
                <c:pt idx="45353">
                  <c:v>-0.173349</c:v>
                </c:pt>
                <c:pt idx="45354">
                  <c:v>-0.17371300000000001</c:v>
                </c:pt>
                <c:pt idx="45355">
                  <c:v>-0.174066</c:v>
                </c:pt>
                <c:pt idx="45356">
                  <c:v>-0.17441000000000001</c:v>
                </c:pt>
                <c:pt idx="45357">
                  <c:v>-0.17474500000000001</c:v>
                </c:pt>
                <c:pt idx="45358">
                  <c:v>-0.175068</c:v>
                </c:pt>
                <c:pt idx="45359">
                  <c:v>-0.175375</c:v>
                </c:pt>
                <c:pt idx="45360">
                  <c:v>-0.17566000000000001</c:v>
                </c:pt>
                <c:pt idx="45361">
                  <c:v>-0.17591999999999999</c:v>
                </c:pt>
                <c:pt idx="45362">
                  <c:v>-0.176153</c:v>
                </c:pt>
                <c:pt idx="45363">
                  <c:v>-0.17635899999999999</c:v>
                </c:pt>
                <c:pt idx="45364">
                  <c:v>-0.176539</c:v>
                </c:pt>
                <c:pt idx="45365">
                  <c:v>-0.17669699999999999</c:v>
                </c:pt>
                <c:pt idx="45366">
                  <c:v>-0.17683499999999999</c:v>
                </c:pt>
                <c:pt idx="45367">
                  <c:v>-0.176954</c:v>
                </c:pt>
                <c:pt idx="45368">
                  <c:v>-0.17705599999999999</c:v>
                </c:pt>
                <c:pt idx="45369">
                  <c:v>-0.177144</c:v>
                </c:pt>
                <c:pt idx="45370">
                  <c:v>-0.17721700000000001</c:v>
                </c:pt>
                <c:pt idx="45371">
                  <c:v>-0.17727200000000001</c:v>
                </c:pt>
                <c:pt idx="45372">
                  <c:v>-0.17730499999999999</c:v>
                </c:pt>
                <c:pt idx="45373">
                  <c:v>-0.177316</c:v>
                </c:pt>
                <c:pt idx="45374">
                  <c:v>-0.17730599999999999</c:v>
                </c:pt>
                <c:pt idx="45375">
                  <c:v>-0.17727100000000001</c:v>
                </c:pt>
                <c:pt idx="45376">
                  <c:v>-0.177204</c:v>
                </c:pt>
                <c:pt idx="45377">
                  <c:v>-0.17710200000000001</c:v>
                </c:pt>
                <c:pt idx="45378">
                  <c:v>-0.17696000000000001</c:v>
                </c:pt>
                <c:pt idx="45379">
                  <c:v>-0.17677799999999999</c:v>
                </c:pt>
                <c:pt idx="45380">
                  <c:v>-0.17655599999999999</c:v>
                </c:pt>
                <c:pt idx="45381">
                  <c:v>-0.17629600000000001</c:v>
                </c:pt>
                <c:pt idx="45382">
                  <c:v>-0.17599699999999999</c:v>
                </c:pt>
                <c:pt idx="45383">
                  <c:v>-0.17565600000000001</c:v>
                </c:pt>
                <c:pt idx="45384">
                  <c:v>-0.17527300000000001</c:v>
                </c:pt>
                <c:pt idx="45385">
                  <c:v>-0.17485000000000001</c:v>
                </c:pt>
                <c:pt idx="45386">
                  <c:v>-0.17439299999999999</c:v>
                </c:pt>
                <c:pt idx="45387">
                  <c:v>-0.173904</c:v>
                </c:pt>
                <c:pt idx="45388">
                  <c:v>-0.17338400000000001</c:v>
                </c:pt>
                <c:pt idx="45389">
                  <c:v>-0.17283000000000001</c:v>
                </c:pt>
                <c:pt idx="45390">
                  <c:v>-0.17224300000000001</c:v>
                </c:pt>
                <c:pt idx="45391">
                  <c:v>-0.171626</c:v>
                </c:pt>
                <c:pt idx="45392">
                  <c:v>-0.170982</c:v>
                </c:pt>
                <c:pt idx="45393">
                  <c:v>-0.17030400000000001</c:v>
                </c:pt>
                <c:pt idx="45394">
                  <c:v>-0.16959199999999999</c:v>
                </c:pt>
                <c:pt idx="45395">
                  <c:v>-0.16885</c:v>
                </c:pt>
                <c:pt idx="45396">
                  <c:v>-0.16808100000000001</c:v>
                </c:pt>
                <c:pt idx="45397">
                  <c:v>-0.16728599999999999</c:v>
                </c:pt>
                <c:pt idx="45398">
                  <c:v>-0.166464</c:v>
                </c:pt>
                <c:pt idx="45399">
                  <c:v>-0.16561500000000001</c:v>
                </c:pt>
                <c:pt idx="45400">
                  <c:v>-0.164738</c:v>
                </c:pt>
                <c:pt idx="45401">
                  <c:v>-0.16384099999999999</c:v>
                </c:pt>
                <c:pt idx="45402">
                  <c:v>-0.16291700000000001</c:v>
                </c:pt>
                <c:pt idx="45403">
                  <c:v>-0.161915</c:v>
                </c:pt>
                <c:pt idx="45404">
                  <c:v>-0.16081999999999999</c:v>
                </c:pt>
                <c:pt idx="45405">
                  <c:v>-0.159691</c:v>
                </c:pt>
                <c:pt idx="45406">
                  <c:v>-0.15854499999999999</c:v>
                </c:pt>
                <c:pt idx="45407">
                  <c:v>-0.15735199999999999</c:v>
                </c:pt>
                <c:pt idx="45408">
                  <c:v>-0.156112</c:v>
                </c:pt>
                <c:pt idx="45409">
                  <c:v>-0.15484200000000001</c:v>
                </c:pt>
                <c:pt idx="45410">
                  <c:v>-0.15354799999999999</c:v>
                </c:pt>
                <c:pt idx="45411">
                  <c:v>-0.152225</c:v>
                </c:pt>
                <c:pt idx="45412">
                  <c:v>-0.150868</c:v>
                </c:pt>
                <c:pt idx="45413">
                  <c:v>-0.149475</c:v>
                </c:pt>
                <c:pt idx="45414">
                  <c:v>-0.14804500000000001</c:v>
                </c:pt>
                <c:pt idx="45415">
                  <c:v>-0.14658299999999999</c:v>
                </c:pt>
                <c:pt idx="45416">
                  <c:v>-0.145091</c:v>
                </c:pt>
                <c:pt idx="45417">
                  <c:v>-0.14357200000000001</c:v>
                </c:pt>
                <c:pt idx="45418">
                  <c:v>-0.14202899999999999</c:v>
                </c:pt>
                <c:pt idx="45419">
                  <c:v>-0.14046500000000001</c:v>
                </c:pt>
                <c:pt idx="45420">
                  <c:v>-0.13888400000000001</c:v>
                </c:pt>
                <c:pt idx="45421">
                  <c:v>-0.137292</c:v>
                </c:pt>
                <c:pt idx="45422">
                  <c:v>-0.13569200000000001</c:v>
                </c:pt>
                <c:pt idx="45423">
                  <c:v>-0.13408700000000001</c:v>
                </c:pt>
                <c:pt idx="45424">
                  <c:v>-0.13247600000000001</c:v>
                </c:pt>
                <c:pt idx="45425">
                  <c:v>-0.130857</c:v>
                </c:pt>
                <c:pt idx="45426">
                  <c:v>-0.12923000000000001</c:v>
                </c:pt>
                <c:pt idx="45427">
                  <c:v>-0.12759599999999999</c:v>
                </c:pt>
                <c:pt idx="45428">
                  <c:v>-0.12595400000000001</c:v>
                </c:pt>
                <c:pt idx="45429">
                  <c:v>-0.124303</c:v>
                </c:pt>
                <c:pt idx="45430">
                  <c:v>-0.122641</c:v>
                </c:pt>
                <c:pt idx="45431">
                  <c:v>-0.12096999999999999</c:v>
                </c:pt>
                <c:pt idx="45432">
                  <c:v>-0.11928800000000001</c:v>
                </c:pt>
                <c:pt idx="45433">
                  <c:v>-0.117592</c:v>
                </c:pt>
                <c:pt idx="45434">
                  <c:v>-0.115884</c:v>
                </c:pt>
                <c:pt idx="45435">
                  <c:v>-0.114163</c:v>
                </c:pt>
                <c:pt idx="45436">
                  <c:v>-0.11243</c:v>
                </c:pt>
                <c:pt idx="45437">
                  <c:v>-0.11068500000000001</c:v>
                </c:pt>
                <c:pt idx="45438">
                  <c:v>-0.108931</c:v>
                </c:pt>
                <c:pt idx="45439">
                  <c:v>-0.107171</c:v>
                </c:pt>
                <c:pt idx="45440">
                  <c:v>-0.105408</c:v>
                </c:pt>
                <c:pt idx="45441">
                  <c:v>-0.103645</c:v>
                </c:pt>
                <c:pt idx="45442">
                  <c:v>-0.101881</c:v>
                </c:pt>
                <c:pt idx="45443">
                  <c:v>-0.100117</c:v>
                </c:pt>
                <c:pt idx="45444">
                  <c:v>-9.8355899999999996E-2</c:v>
                </c:pt>
                <c:pt idx="45445">
                  <c:v>-9.6598100000000006E-2</c:v>
                </c:pt>
                <c:pt idx="45446">
                  <c:v>-9.4844300000000006E-2</c:v>
                </c:pt>
                <c:pt idx="45447">
                  <c:v>-9.3094300000000005E-2</c:v>
                </c:pt>
                <c:pt idx="45448">
                  <c:v>-9.1347499999999998E-2</c:v>
                </c:pt>
                <c:pt idx="45449">
                  <c:v>-8.96034E-2</c:v>
                </c:pt>
                <c:pt idx="45450">
                  <c:v>-8.7860999999999995E-2</c:v>
                </c:pt>
                <c:pt idx="45451">
                  <c:v>-8.6119299999999996E-2</c:v>
                </c:pt>
                <c:pt idx="45452">
                  <c:v>-8.4376499999999993E-2</c:v>
                </c:pt>
                <c:pt idx="45453">
                  <c:v>-8.2630700000000001E-2</c:v>
                </c:pt>
                <c:pt idx="45454">
                  <c:v>-8.0881499999999995E-2</c:v>
                </c:pt>
                <c:pt idx="45455">
                  <c:v>-7.9131900000000005E-2</c:v>
                </c:pt>
                <c:pt idx="45456">
                  <c:v>-7.7386399999999994E-2</c:v>
                </c:pt>
                <c:pt idx="45457">
                  <c:v>-7.56492E-2</c:v>
                </c:pt>
                <c:pt idx="45458">
                  <c:v>-7.3921899999999999E-2</c:v>
                </c:pt>
                <c:pt idx="45459">
                  <c:v>-7.2205400000000003E-2</c:v>
                </c:pt>
                <c:pt idx="45460">
                  <c:v>-7.0501099999999997E-2</c:v>
                </c:pt>
                <c:pt idx="45461">
                  <c:v>-6.8809899999999993E-2</c:v>
                </c:pt>
                <c:pt idx="45462">
                  <c:v>-6.7130800000000004E-2</c:v>
                </c:pt>
                <c:pt idx="45463">
                  <c:v>-6.5462500000000007E-2</c:v>
                </c:pt>
                <c:pt idx="45464">
                  <c:v>-6.3804600000000003E-2</c:v>
                </c:pt>
                <c:pt idx="45465">
                  <c:v>-6.21588E-2</c:v>
                </c:pt>
                <c:pt idx="45466">
                  <c:v>-6.0527200000000003E-2</c:v>
                </c:pt>
                <c:pt idx="45467">
                  <c:v>-5.8912300000000001E-2</c:v>
                </c:pt>
                <c:pt idx="45468">
                  <c:v>-5.7315999999999999E-2</c:v>
                </c:pt>
                <c:pt idx="45469">
                  <c:v>-5.57362E-2</c:v>
                </c:pt>
                <c:pt idx="45470">
                  <c:v>-5.4168099999999997E-2</c:v>
                </c:pt>
                <c:pt idx="45471">
                  <c:v>-5.2609400000000001E-2</c:v>
                </c:pt>
                <c:pt idx="45472">
                  <c:v>-5.1061099999999998E-2</c:v>
                </c:pt>
                <c:pt idx="45473">
                  <c:v>-4.9524899999999997E-2</c:v>
                </c:pt>
                <c:pt idx="45474">
                  <c:v>-4.80019E-2</c:v>
                </c:pt>
                <c:pt idx="45475">
                  <c:v>-4.6495599999999998E-2</c:v>
                </c:pt>
                <c:pt idx="45476">
                  <c:v>-4.5008600000000003E-2</c:v>
                </c:pt>
                <c:pt idx="45477">
                  <c:v>-4.3536900000000003E-2</c:v>
                </c:pt>
                <c:pt idx="45478">
                  <c:v>-4.2074500000000001E-2</c:v>
                </c:pt>
                <c:pt idx="45479">
                  <c:v>-4.0622600000000002E-2</c:v>
                </c:pt>
                <c:pt idx="45480">
                  <c:v>-3.9188099999999997E-2</c:v>
                </c:pt>
                <c:pt idx="45481">
                  <c:v>-3.7776999999999998E-2</c:v>
                </c:pt>
                <c:pt idx="45482">
                  <c:v>-3.6393200000000001E-2</c:v>
                </c:pt>
                <c:pt idx="45483">
                  <c:v>-3.5036699999999997E-2</c:v>
                </c:pt>
                <c:pt idx="45484">
                  <c:v>-3.3703499999999997E-2</c:v>
                </c:pt>
                <c:pt idx="45485">
                  <c:v>-3.2389899999999999E-2</c:v>
                </c:pt>
                <c:pt idx="45486">
                  <c:v>-3.10946E-2</c:v>
                </c:pt>
                <c:pt idx="45487">
                  <c:v>-2.9817900000000001E-2</c:v>
                </c:pt>
                <c:pt idx="45488">
                  <c:v>-2.8561400000000001E-2</c:v>
                </c:pt>
                <c:pt idx="45489">
                  <c:v>-2.7327500000000001E-2</c:v>
                </c:pt>
                <c:pt idx="45490">
                  <c:v>-2.6119300000000002E-2</c:v>
                </c:pt>
                <c:pt idx="45491">
                  <c:v>-2.49407E-2</c:v>
                </c:pt>
                <c:pt idx="45492">
                  <c:v>-2.3793499999999999E-2</c:v>
                </c:pt>
                <c:pt idx="45493">
                  <c:v>-2.2676200000000001E-2</c:v>
                </c:pt>
                <c:pt idx="45494">
                  <c:v>-2.1586899999999999E-2</c:v>
                </c:pt>
                <c:pt idx="45495">
                  <c:v>-2.05271E-2</c:v>
                </c:pt>
                <c:pt idx="45496">
                  <c:v>-1.9496599999999999E-2</c:v>
                </c:pt>
                <c:pt idx="45497">
                  <c:v>-1.8491500000000001E-2</c:v>
                </c:pt>
                <c:pt idx="45498">
                  <c:v>-1.75097E-2</c:v>
                </c:pt>
                <c:pt idx="45499">
                  <c:v>-1.6552000000000001E-2</c:v>
                </c:pt>
                <c:pt idx="45500">
                  <c:v>-1.5619900000000001E-2</c:v>
                </c:pt>
                <c:pt idx="45501">
                  <c:v>-1.47154E-2</c:v>
                </c:pt>
                <c:pt idx="45502">
                  <c:v>-1.384E-2</c:v>
                </c:pt>
                <c:pt idx="45503">
                  <c:v>-1.2993599999999999E-2</c:v>
                </c:pt>
                <c:pt idx="45504">
                  <c:v>-1.2176299999999999E-2</c:v>
                </c:pt>
                <c:pt idx="45505">
                  <c:v>-1.13892E-2</c:v>
                </c:pt>
                <c:pt idx="45506">
                  <c:v>-1.06325E-2</c:v>
                </c:pt>
                <c:pt idx="45507" formatCode="0.00E+00">
                  <c:v>-9.9044600000000003E-3</c:v>
                </c:pt>
                <c:pt idx="45508" formatCode="0.00E+00">
                  <c:v>-9.2032499999999996E-3</c:v>
                </c:pt>
                <c:pt idx="45509" formatCode="0.00E+00">
                  <c:v>-8.5290499999999998E-3</c:v>
                </c:pt>
                <c:pt idx="45510" formatCode="0.00E+00">
                  <c:v>-7.8835999999999993E-3</c:v>
                </c:pt>
                <c:pt idx="45511" formatCode="0.00E+00">
                  <c:v>-7.2684100000000003E-3</c:v>
                </c:pt>
                <c:pt idx="45512" formatCode="0.00E+00">
                  <c:v>-6.6835899999999997E-3</c:v>
                </c:pt>
                <c:pt idx="45513" formatCode="0.00E+00">
                  <c:v>-6.1280400000000004E-3</c:v>
                </c:pt>
                <c:pt idx="45514" formatCode="0.00E+00">
                  <c:v>-5.5999099999999996E-3</c:v>
                </c:pt>
                <c:pt idx="45515" formatCode="0.00E+00">
                  <c:v>-5.0980299999999999E-3</c:v>
                </c:pt>
                <c:pt idx="45516" formatCode="0.00E+00">
                  <c:v>-4.6231299999999996E-3</c:v>
                </c:pt>
                <c:pt idx="45517" formatCode="0.00E+00">
                  <c:v>-4.1757299999999999E-3</c:v>
                </c:pt>
                <c:pt idx="45518" formatCode="0.00E+00">
                  <c:v>-3.7545999999999999E-3</c:v>
                </c:pt>
                <c:pt idx="45519" formatCode="0.00E+00">
                  <c:v>-3.3586200000000001E-3</c:v>
                </c:pt>
                <c:pt idx="45520" formatCode="0.00E+00">
                  <c:v>-2.9876199999999999E-3</c:v>
                </c:pt>
                <c:pt idx="45521" formatCode="0.00E+00">
                  <c:v>-2.6413600000000001E-3</c:v>
                </c:pt>
                <c:pt idx="45522" formatCode="0.00E+00">
                  <c:v>-2.3189999999999999E-3</c:v>
                </c:pt>
                <c:pt idx="45523" formatCode="0.00E+00">
                  <c:v>-2.0194200000000001E-3</c:v>
                </c:pt>
                <c:pt idx="45524" formatCode="0.00E+00">
                  <c:v>-1.7418500000000001E-3</c:v>
                </c:pt>
                <c:pt idx="45525" formatCode="0.00E+00">
                  <c:v>-1.48569E-3</c:v>
                </c:pt>
                <c:pt idx="45526" formatCode="0.00E+00">
                  <c:v>-1.24983E-3</c:v>
                </c:pt>
                <c:pt idx="45527" formatCode="0.00E+00">
                  <c:v>-1.03297E-3</c:v>
                </c:pt>
                <c:pt idx="45528" formatCode="0.00E+00">
                  <c:v>-8.3483099999999996E-4</c:v>
                </c:pt>
                <c:pt idx="45529" formatCode="0.00E+00">
                  <c:v>-6.5639300000000002E-4</c:v>
                </c:pt>
                <c:pt idx="45530" formatCode="0.00E+00">
                  <c:v>-4.9873099999999998E-4</c:v>
                </c:pt>
                <c:pt idx="45531" formatCode="0.00E+00">
                  <c:v>-3.6223100000000002E-4</c:v>
                </c:pt>
                <c:pt idx="45532" formatCode="0.00E+00">
                  <c:v>-2.4701699999999998E-4</c:v>
                </c:pt>
                <c:pt idx="45533" formatCode="0.00E+00">
                  <c:v>-1.52977E-4</c:v>
                </c:pt>
                <c:pt idx="45534" formatCode="0.00E+00">
                  <c:v>-8.0164499999999995E-5</c:v>
                </c:pt>
                <c:pt idx="45535" formatCode="0.00E+00">
                  <c:v>-2.9204300000000001E-5</c:v>
                </c:pt>
                <c:pt idx="45536" formatCode="0.00E+00">
                  <c:v>4.1541299999999998E-8</c:v>
                </c:pt>
                <c:pt idx="45537" formatCode="0.00E+00">
                  <c:v>8.8876400000000005E-6</c:v>
                </c:pt>
                <c:pt idx="45538" formatCode="0.00E+00">
                  <c:v>-1.1898499999999999E-6</c:v>
                </c:pt>
                <c:pt idx="45539" formatCode="0.00E+00">
                  <c:v>-2.9254599999999999E-5</c:v>
                </c:pt>
                <c:pt idx="45540" formatCode="0.00E+00">
                  <c:v>-7.5218500000000005E-5</c:v>
                </c:pt>
                <c:pt idx="45541" formatCode="0.00E+00">
                  <c:v>-1.3917399999999999E-4</c:v>
                </c:pt>
                <c:pt idx="45542" formatCode="0.00E+00">
                  <c:v>-2.20986E-4</c:v>
                </c:pt>
                <c:pt idx="45543" formatCode="0.00E+00">
                  <c:v>-3.2092200000000001E-4</c:v>
                </c:pt>
                <c:pt idx="45544" formatCode="0.00E+00">
                  <c:v>-4.3940400000000001E-4</c:v>
                </c:pt>
                <c:pt idx="45545" formatCode="0.00E+00">
                  <c:v>-5.7625700000000005E-4</c:v>
                </c:pt>
                <c:pt idx="45546" formatCode="0.00E+00">
                  <c:v>-7.3119899999999998E-4</c:v>
                </c:pt>
                <c:pt idx="45547" formatCode="0.00E+00">
                  <c:v>-9.0420500000000005E-4</c:v>
                </c:pt>
                <c:pt idx="45548" formatCode="0.00E+00">
                  <c:v>-1.09428E-3</c:v>
                </c:pt>
                <c:pt idx="45549" formatCode="0.00E+00">
                  <c:v>-1.29918E-3</c:v>
                </c:pt>
                <c:pt idx="45550" formatCode="0.00E+00">
                  <c:v>-1.51717E-3</c:v>
                </c:pt>
                <c:pt idx="45551" formatCode="0.00E+00">
                  <c:v>-1.7470299999999999E-3</c:v>
                </c:pt>
                <c:pt idx="45552" formatCode="0.00E+00">
                  <c:v>-1.98665E-3</c:v>
                </c:pt>
                <c:pt idx="45553" formatCode="0.00E+00">
                  <c:v>-2.23442E-3</c:v>
                </c:pt>
                <c:pt idx="45554" formatCode="0.00E+00">
                  <c:v>-2.49103E-3</c:v>
                </c:pt>
                <c:pt idx="45555" formatCode="0.00E+00">
                  <c:v>-2.7571399999999999E-3</c:v>
                </c:pt>
                <c:pt idx="45556" formatCode="0.00E+00">
                  <c:v>-3.0320400000000002E-3</c:v>
                </c:pt>
                <c:pt idx="45557" formatCode="0.00E+00">
                  <c:v>-3.31614E-3</c:v>
                </c:pt>
                <c:pt idx="45558" formatCode="0.00E+00">
                  <c:v>-3.6108300000000002E-3</c:v>
                </c:pt>
                <c:pt idx="45559" formatCode="0.00E+00">
                  <c:v>-3.9161500000000002E-3</c:v>
                </c:pt>
                <c:pt idx="45560" formatCode="0.00E+00">
                  <c:v>-4.2310500000000001E-3</c:v>
                </c:pt>
                <c:pt idx="45561" formatCode="0.00E+00">
                  <c:v>-4.5549099999999997E-3</c:v>
                </c:pt>
                <c:pt idx="45562" formatCode="0.00E+00">
                  <c:v>-4.8875300000000002E-3</c:v>
                </c:pt>
                <c:pt idx="45563" formatCode="0.00E+00">
                  <c:v>-5.2286700000000004E-3</c:v>
                </c:pt>
                <c:pt idx="45564" formatCode="0.00E+00">
                  <c:v>-5.5774300000000004E-3</c:v>
                </c:pt>
                <c:pt idx="45565" formatCode="0.00E+00">
                  <c:v>-5.9324099999999999E-3</c:v>
                </c:pt>
                <c:pt idx="45566" formatCode="0.00E+00">
                  <c:v>-6.2923400000000004E-3</c:v>
                </c:pt>
                <c:pt idx="45567" formatCode="0.00E+00">
                  <c:v>-6.6563899999999999E-3</c:v>
                </c:pt>
                <c:pt idx="45568" formatCode="0.00E+00">
                  <c:v>-7.0242300000000002E-3</c:v>
                </c:pt>
                <c:pt idx="45569" formatCode="0.00E+00">
                  <c:v>-7.3950099999999996E-3</c:v>
                </c:pt>
                <c:pt idx="45570" formatCode="0.00E+00">
                  <c:v>-7.7671399999999996E-3</c:v>
                </c:pt>
                <c:pt idx="45571" formatCode="0.00E+00">
                  <c:v>-8.1401500000000005E-3</c:v>
                </c:pt>
                <c:pt idx="45572" formatCode="0.00E+00">
                  <c:v>-8.5144599999999997E-3</c:v>
                </c:pt>
                <c:pt idx="45573" formatCode="0.00E+00">
                  <c:v>-8.8896300000000008E-3</c:v>
                </c:pt>
                <c:pt idx="45574" formatCode="0.00E+00">
                  <c:v>-9.2640499999999994E-3</c:v>
                </c:pt>
                <c:pt idx="45575" formatCode="0.00E+00">
                  <c:v>-9.6355E-3</c:v>
                </c:pt>
                <c:pt idx="45576">
                  <c:v>-1.00021E-2</c:v>
                </c:pt>
                <c:pt idx="45577">
                  <c:v>-1.03634E-2</c:v>
                </c:pt>
                <c:pt idx="45578">
                  <c:v>-1.0719899999999999E-2</c:v>
                </c:pt>
                <c:pt idx="45579">
                  <c:v>-1.10717E-2</c:v>
                </c:pt>
                <c:pt idx="45580">
                  <c:v>-1.1418599999999999E-2</c:v>
                </c:pt>
                <c:pt idx="45581">
                  <c:v>-1.17608E-2</c:v>
                </c:pt>
                <c:pt idx="45582">
                  <c:v>-1.2098899999999999E-2</c:v>
                </c:pt>
                <c:pt idx="45583">
                  <c:v>-1.24329E-2</c:v>
                </c:pt>
                <c:pt idx="45584">
                  <c:v>-1.27625E-2</c:v>
                </c:pt>
                <c:pt idx="45585">
                  <c:v>-1.3087E-2</c:v>
                </c:pt>
                <c:pt idx="45586">
                  <c:v>-1.34051E-2</c:v>
                </c:pt>
                <c:pt idx="45587">
                  <c:v>-1.37141E-2</c:v>
                </c:pt>
                <c:pt idx="45588">
                  <c:v>-1.40115E-2</c:v>
                </c:pt>
                <c:pt idx="45589">
                  <c:v>-1.42959E-2</c:v>
                </c:pt>
                <c:pt idx="45590">
                  <c:v>-1.45667E-2</c:v>
                </c:pt>
                <c:pt idx="45591">
                  <c:v>-1.48232E-2</c:v>
                </c:pt>
                <c:pt idx="45592">
                  <c:v>-1.5065200000000001E-2</c:v>
                </c:pt>
                <c:pt idx="45593">
                  <c:v>-1.52928E-2</c:v>
                </c:pt>
                <c:pt idx="45594">
                  <c:v>-1.55055E-2</c:v>
                </c:pt>
                <c:pt idx="45595">
                  <c:v>-1.5702299999999999E-2</c:v>
                </c:pt>
                <c:pt idx="45596">
                  <c:v>-1.5881800000000001E-2</c:v>
                </c:pt>
                <c:pt idx="45597">
                  <c:v>-1.60438E-2</c:v>
                </c:pt>
                <c:pt idx="45598">
                  <c:v>-1.6189200000000001E-2</c:v>
                </c:pt>
                <c:pt idx="45599">
                  <c:v>-1.6319500000000001E-2</c:v>
                </c:pt>
                <c:pt idx="45600">
                  <c:v>-1.6435000000000002E-2</c:v>
                </c:pt>
                <c:pt idx="45601">
                  <c:v>-1.6534799999999999E-2</c:v>
                </c:pt>
                <c:pt idx="45602">
                  <c:v>-1.66187E-2</c:v>
                </c:pt>
                <c:pt idx="45603">
                  <c:v>-1.66859E-2</c:v>
                </c:pt>
                <c:pt idx="45604">
                  <c:v>-1.6734300000000001E-2</c:v>
                </c:pt>
                <c:pt idx="45605">
                  <c:v>-1.6760799999999999E-2</c:v>
                </c:pt>
                <c:pt idx="45606">
                  <c:v>-1.6764899999999999E-2</c:v>
                </c:pt>
                <c:pt idx="45607">
                  <c:v>-1.6747600000000001E-2</c:v>
                </c:pt>
                <c:pt idx="45608">
                  <c:v>-1.6709000000000002E-2</c:v>
                </c:pt>
                <c:pt idx="45609">
                  <c:v>-1.6647599999999999E-2</c:v>
                </c:pt>
                <c:pt idx="45610">
                  <c:v>-1.6561300000000001E-2</c:v>
                </c:pt>
                <c:pt idx="45611">
                  <c:v>-1.6448399999999998E-2</c:v>
                </c:pt>
                <c:pt idx="45612">
                  <c:v>-1.6308900000000001E-2</c:v>
                </c:pt>
                <c:pt idx="45613">
                  <c:v>-1.6142799999999999E-2</c:v>
                </c:pt>
                <c:pt idx="45614">
                  <c:v>-1.5948899999999998E-2</c:v>
                </c:pt>
                <c:pt idx="45615">
                  <c:v>-1.5726400000000001E-2</c:v>
                </c:pt>
                <c:pt idx="45616">
                  <c:v>-1.5476500000000001E-2</c:v>
                </c:pt>
                <c:pt idx="45617">
                  <c:v>-1.5200099999999999E-2</c:v>
                </c:pt>
                <c:pt idx="45618">
                  <c:v>-1.4897000000000001E-2</c:v>
                </c:pt>
                <c:pt idx="45619">
                  <c:v>-1.45668E-2</c:v>
                </c:pt>
                <c:pt idx="45620">
                  <c:v>-1.42095E-2</c:v>
                </c:pt>
                <c:pt idx="45621">
                  <c:v>-1.38254E-2</c:v>
                </c:pt>
                <c:pt idx="45622">
                  <c:v>-1.3414300000000001E-2</c:v>
                </c:pt>
                <c:pt idx="45623">
                  <c:v>-1.29756E-2</c:v>
                </c:pt>
                <c:pt idx="45624">
                  <c:v>-1.2508E-2</c:v>
                </c:pt>
                <c:pt idx="45625">
                  <c:v>-1.20099E-2</c:v>
                </c:pt>
                <c:pt idx="45626">
                  <c:v>-1.14796E-2</c:v>
                </c:pt>
                <c:pt idx="45627">
                  <c:v>-1.0917100000000001E-2</c:v>
                </c:pt>
                <c:pt idx="45628">
                  <c:v>-1.03225E-2</c:v>
                </c:pt>
                <c:pt idx="45629" formatCode="0.00E+00">
                  <c:v>-9.6956000000000004E-3</c:v>
                </c:pt>
                <c:pt idx="45630" formatCode="0.00E+00">
                  <c:v>-9.0364999999999994E-3</c:v>
                </c:pt>
                <c:pt idx="45631" formatCode="0.00E+00">
                  <c:v>-8.3459099999999998E-3</c:v>
                </c:pt>
                <c:pt idx="45632" formatCode="0.00E+00">
                  <c:v>-7.6241599999999996E-3</c:v>
                </c:pt>
                <c:pt idx="45633" formatCode="0.00E+00">
                  <c:v>-6.8713300000000001E-3</c:v>
                </c:pt>
                <c:pt idx="45634" formatCode="0.00E+00">
                  <c:v>-6.0878299999999998E-3</c:v>
                </c:pt>
                <c:pt idx="45635" formatCode="0.00E+00">
                  <c:v>-5.2740399999999998E-3</c:v>
                </c:pt>
                <c:pt idx="45636" formatCode="0.00E+00">
                  <c:v>-4.4301899999999996E-3</c:v>
                </c:pt>
                <c:pt idx="45637" formatCode="0.00E+00">
                  <c:v>-3.5567300000000001E-3</c:v>
                </c:pt>
                <c:pt idx="45638" formatCode="0.00E+00">
                  <c:v>-2.65372E-3</c:v>
                </c:pt>
                <c:pt idx="45639" formatCode="0.00E+00">
                  <c:v>-1.7201899999999999E-3</c:v>
                </c:pt>
                <c:pt idx="45640" formatCode="0.00E+00">
                  <c:v>-7.5513499999999999E-4</c:v>
                </c:pt>
                <c:pt idx="45641" formatCode="0.00E+00">
                  <c:v>2.41709E-4</c:v>
                </c:pt>
                <c:pt idx="45642" formatCode="0.00E+00">
                  <c:v>1.2703599999999999E-3</c:v>
                </c:pt>
                <c:pt idx="45643" formatCode="0.00E+00">
                  <c:v>2.3310700000000002E-3</c:v>
                </c:pt>
                <c:pt idx="45644" formatCode="0.00E+00">
                  <c:v>3.4230100000000002E-3</c:v>
                </c:pt>
                <c:pt idx="45645" formatCode="0.00E+00">
                  <c:v>4.5437699999999999E-3</c:v>
                </c:pt>
                <c:pt idx="45646" formatCode="0.00E+00">
                  <c:v>5.6912300000000002E-3</c:v>
                </c:pt>
                <c:pt idx="45647" formatCode="0.00E+00">
                  <c:v>6.8649999999999996E-3</c:v>
                </c:pt>
                <c:pt idx="45648" formatCode="0.00E+00">
                  <c:v>8.0656200000000008E-3</c:v>
                </c:pt>
                <c:pt idx="45649" formatCode="0.00E+00">
                  <c:v>9.2937899999999997E-3</c:v>
                </c:pt>
                <c:pt idx="45650">
                  <c:v>1.05498E-2</c:v>
                </c:pt>
                <c:pt idx="45651">
                  <c:v>1.18329E-2</c:v>
                </c:pt>
                <c:pt idx="45652">
                  <c:v>1.31419E-2</c:v>
                </c:pt>
                <c:pt idx="45653">
                  <c:v>1.4475699999999999E-2</c:v>
                </c:pt>
                <c:pt idx="45654">
                  <c:v>1.58347E-2</c:v>
                </c:pt>
                <c:pt idx="45655">
                  <c:v>1.7219700000000001E-2</c:v>
                </c:pt>
                <c:pt idx="45656">
                  <c:v>1.8631000000000002E-2</c:v>
                </c:pt>
                <c:pt idx="45657">
                  <c:v>2.0067399999999999E-2</c:v>
                </c:pt>
                <c:pt idx="45658">
                  <c:v>2.1526799999999999E-2</c:v>
                </c:pt>
                <c:pt idx="45659">
                  <c:v>2.3007799999999998E-2</c:v>
                </c:pt>
                <c:pt idx="45660">
                  <c:v>2.4509199999999998E-2</c:v>
                </c:pt>
                <c:pt idx="45661">
                  <c:v>2.6029900000000002E-2</c:v>
                </c:pt>
                <c:pt idx="45662">
                  <c:v>2.7568599999999999E-2</c:v>
                </c:pt>
                <c:pt idx="45663">
                  <c:v>2.9124799999999999E-2</c:v>
                </c:pt>
                <c:pt idx="45664">
                  <c:v>3.0698400000000001E-2</c:v>
                </c:pt>
                <c:pt idx="45665">
                  <c:v>3.22898E-2</c:v>
                </c:pt>
                <c:pt idx="45666">
                  <c:v>3.3898999999999999E-2</c:v>
                </c:pt>
                <c:pt idx="45667">
                  <c:v>3.5524800000000002E-2</c:v>
                </c:pt>
                <c:pt idx="45668">
                  <c:v>3.7165799999999999E-2</c:v>
                </c:pt>
                <c:pt idx="45669">
                  <c:v>3.8820100000000003E-2</c:v>
                </c:pt>
                <c:pt idx="45670">
                  <c:v>4.0486000000000001E-2</c:v>
                </c:pt>
                <c:pt idx="45671">
                  <c:v>4.2161499999999998E-2</c:v>
                </c:pt>
                <c:pt idx="45672">
                  <c:v>4.38454E-2</c:v>
                </c:pt>
                <c:pt idx="45673">
                  <c:v>4.5537099999999997E-2</c:v>
                </c:pt>
                <c:pt idx="45674">
                  <c:v>4.7236199999999999E-2</c:v>
                </c:pt>
                <c:pt idx="45675">
                  <c:v>4.8941900000000003E-2</c:v>
                </c:pt>
                <c:pt idx="45676">
                  <c:v>5.0653200000000002E-2</c:v>
                </c:pt>
                <c:pt idx="45677">
                  <c:v>5.2369600000000002E-2</c:v>
                </c:pt>
                <c:pt idx="45678">
                  <c:v>5.4090199999999998E-2</c:v>
                </c:pt>
                <c:pt idx="45679">
                  <c:v>5.5813700000000001E-2</c:v>
                </c:pt>
                <c:pt idx="45680">
                  <c:v>5.7539300000000002E-2</c:v>
                </c:pt>
                <c:pt idx="45681">
                  <c:v>5.9266300000000001E-2</c:v>
                </c:pt>
                <c:pt idx="45682">
                  <c:v>6.0993499999999999E-2</c:v>
                </c:pt>
                <c:pt idx="45683">
                  <c:v>6.2720100000000001E-2</c:v>
                </c:pt>
                <c:pt idx="45684">
                  <c:v>6.4445100000000005E-2</c:v>
                </c:pt>
                <c:pt idx="45685">
                  <c:v>6.6166699999999995E-2</c:v>
                </c:pt>
                <c:pt idx="45686">
                  <c:v>6.7882200000000004E-2</c:v>
                </c:pt>
                <c:pt idx="45687">
                  <c:v>6.9588899999999995E-2</c:v>
                </c:pt>
                <c:pt idx="45688">
                  <c:v>7.1285899999999999E-2</c:v>
                </c:pt>
                <c:pt idx="45689">
                  <c:v>7.2972400000000007E-2</c:v>
                </c:pt>
                <c:pt idx="45690">
                  <c:v>7.4646799999999999E-2</c:v>
                </c:pt>
                <c:pt idx="45691">
                  <c:v>7.6307799999999995E-2</c:v>
                </c:pt>
                <c:pt idx="45692">
                  <c:v>7.7954599999999999E-2</c:v>
                </c:pt>
                <c:pt idx="45693">
                  <c:v>7.9587099999999994E-2</c:v>
                </c:pt>
                <c:pt idx="45694">
                  <c:v>8.1204499999999999E-2</c:v>
                </c:pt>
                <c:pt idx="45695">
                  <c:v>8.2804900000000001E-2</c:v>
                </c:pt>
                <c:pt idx="45696">
                  <c:v>8.4386799999999998E-2</c:v>
                </c:pt>
                <c:pt idx="45697">
                  <c:v>8.5949399999999995E-2</c:v>
                </c:pt>
                <c:pt idx="45698">
                  <c:v>8.7493000000000001E-2</c:v>
                </c:pt>
                <c:pt idx="45699">
                  <c:v>8.9017200000000005E-2</c:v>
                </c:pt>
                <c:pt idx="45700">
                  <c:v>9.0520900000000001E-2</c:v>
                </c:pt>
                <c:pt idx="45701">
                  <c:v>9.2002600000000004E-2</c:v>
                </c:pt>
                <c:pt idx="45702">
                  <c:v>9.3461799999999998E-2</c:v>
                </c:pt>
                <c:pt idx="45703">
                  <c:v>9.4897099999999998E-2</c:v>
                </c:pt>
                <c:pt idx="45704">
                  <c:v>9.63059E-2</c:v>
                </c:pt>
                <c:pt idx="45705">
                  <c:v>9.7685800000000003E-2</c:v>
                </c:pt>
                <c:pt idx="45706">
                  <c:v>9.9035999999999999E-2</c:v>
                </c:pt>
                <c:pt idx="45707">
                  <c:v>0.100356</c:v>
                </c:pt>
                <c:pt idx="45708">
                  <c:v>0.101643</c:v>
                </c:pt>
                <c:pt idx="45709">
                  <c:v>0.10290000000000001</c:v>
                </c:pt>
                <c:pt idx="45710">
                  <c:v>0.10412399999999999</c:v>
                </c:pt>
                <c:pt idx="45711">
                  <c:v>0.10531500000000001</c:v>
                </c:pt>
                <c:pt idx="45712">
                  <c:v>0.106472</c:v>
                </c:pt>
                <c:pt idx="45713">
                  <c:v>0.107595</c:v>
                </c:pt>
                <c:pt idx="45714">
                  <c:v>0.108683</c:v>
                </c:pt>
                <c:pt idx="45715">
                  <c:v>0.109735</c:v>
                </c:pt>
                <c:pt idx="45716">
                  <c:v>0.11075</c:v>
                </c:pt>
                <c:pt idx="45717">
                  <c:v>0.11172700000000001</c:v>
                </c:pt>
                <c:pt idx="45718">
                  <c:v>0.112667</c:v>
                </c:pt>
                <c:pt idx="45719">
                  <c:v>0.113569</c:v>
                </c:pt>
                <c:pt idx="45720">
                  <c:v>0.11443399999999999</c:v>
                </c:pt>
                <c:pt idx="45721">
                  <c:v>0.115259</c:v>
                </c:pt>
                <c:pt idx="45722">
                  <c:v>0.11604399999999999</c:v>
                </c:pt>
                <c:pt idx="45723">
                  <c:v>0.116789</c:v>
                </c:pt>
                <c:pt idx="45724">
                  <c:v>0.117493</c:v>
                </c:pt>
                <c:pt idx="45725">
                  <c:v>0.118157</c:v>
                </c:pt>
                <c:pt idx="45726">
                  <c:v>0.118779</c:v>
                </c:pt>
                <c:pt idx="45727">
                  <c:v>0.11935900000000001</c:v>
                </c:pt>
                <c:pt idx="45728">
                  <c:v>0.119896</c:v>
                </c:pt>
                <c:pt idx="45729">
                  <c:v>0.120391</c:v>
                </c:pt>
                <c:pt idx="45730">
                  <c:v>0.120841</c:v>
                </c:pt>
                <c:pt idx="45731">
                  <c:v>0.121249</c:v>
                </c:pt>
                <c:pt idx="45732">
                  <c:v>0.121613</c:v>
                </c:pt>
                <c:pt idx="45733">
                  <c:v>0.121934</c:v>
                </c:pt>
                <c:pt idx="45734">
                  <c:v>0.12221</c:v>
                </c:pt>
                <c:pt idx="45735">
                  <c:v>0.12244099999999999</c:v>
                </c:pt>
                <c:pt idx="45736">
                  <c:v>0.122628</c:v>
                </c:pt>
                <c:pt idx="45737">
                  <c:v>0.12277100000000001</c:v>
                </c:pt>
                <c:pt idx="45738">
                  <c:v>0.12286900000000001</c:v>
                </c:pt>
                <c:pt idx="45739">
                  <c:v>0.122922</c:v>
                </c:pt>
                <c:pt idx="45740">
                  <c:v>0.12292699999999999</c:v>
                </c:pt>
                <c:pt idx="45741">
                  <c:v>0.12288499999999999</c:v>
                </c:pt>
                <c:pt idx="45742">
                  <c:v>0.122798</c:v>
                </c:pt>
                <c:pt idx="45743">
                  <c:v>0.122668</c:v>
                </c:pt>
                <c:pt idx="45744">
                  <c:v>0.122498</c:v>
                </c:pt>
                <c:pt idx="45745">
                  <c:v>0.12228700000000001</c:v>
                </c:pt>
                <c:pt idx="45746">
                  <c:v>0.122034</c:v>
                </c:pt>
                <c:pt idx="45747">
                  <c:v>0.121742</c:v>
                </c:pt>
                <c:pt idx="45748">
                  <c:v>0.121408</c:v>
                </c:pt>
                <c:pt idx="45749">
                  <c:v>0.121034</c:v>
                </c:pt>
                <c:pt idx="45750">
                  <c:v>0.120618</c:v>
                </c:pt>
                <c:pt idx="45751">
                  <c:v>0.120161</c:v>
                </c:pt>
                <c:pt idx="45752">
                  <c:v>0.11966499999999999</c:v>
                </c:pt>
                <c:pt idx="45753">
                  <c:v>0.119132</c:v>
                </c:pt>
                <c:pt idx="45754">
                  <c:v>0.118563</c:v>
                </c:pt>
                <c:pt idx="45755">
                  <c:v>0.117961</c:v>
                </c:pt>
                <c:pt idx="45756">
                  <c:v>0.117325</c:v>
                </c:pt>
                <c:pt idx="45757">
                  <c:v>0.116657</c:v>
                </c:pt>
                <c:pt idx="45758">
                  <c:v>0.115956</c:v>
                </c:pt>
                <c:pt idx="45759">
                  <c:v>0.115222</c:v>
                </c:pt>
                <c:pt idx="45760">
                  <c:v>0.114456</c:v>
                </c:pt>
                <c:pt idx="45761">
                  <c:v>0.113659</c:v>
                </c:pt>
                <c:pt idx="45762">
                  <c:v>0.112833</c:v>
                </c:pt>
                <c:pt idx="45763">
                  <c:v>0.111979</c:v>
                </c:pt>
                <c:pt idx="45764">
                  <c:v>0.111097</c:v>
                </c:pt>
                <c:pt idx="45765">
                  <c:v>0.11018799999999999</c:v>
                </c:pt>
                <c:pt idx="45766">
                  <c:v>0.109253</c:v>
                </c:pt>
                <c:pt idx="45767">
                  <c:v>0.108291</c:v>
                </c:pt>
                <c:pt idx="45768">
                  <c:v>0.107304</c:v>
                </c:pt>
                <c:pt idx="45769">
                  <c:v>0.106292</c:v>
                </c:pt>
                <c:pt idx="45770">
                  <c:v>0.105254</c:v>
                </c:pt>
                <c:pt idx="45771">
                  <c:v>0.10419299999999999</c:v>
                </c:pt>
                <c:pt idx="45772">
                  <c:v>0.10310900000000001</c:v>
                </c:pt>
                <c:pt idx="45773">
                  <c:v>0.102004</c:v>
                </c:pt>
                <c:pt idx="45774">
                  <c:v>0.10088</c:v>
                </c:pt>
                <c:pt idx="45775">
                  <c:v>9.9738199999999999E-2</c:v>
                </c:pt>
                <c:pt idx="45776">
                  <c:v>9.85795E-2</c:v>
                </c:pt>
                <c:pt idx="45777">
                  <c:v>9.7406099999999995E-2</c:v>
                </c:pt>
                <c:pt idx="45778">
                  <c:v>9.6219600000000002E-2</c:v>
                </c:pt>
                <c:pt idx="45779">
                  <c:v>9.5020599999999997E-2</c:v>
                </c:pt>
                <c:pt idx="45780">
                  <c:v>9.3810299999999999E-2</c:v>
                </c:pt>
                <c:pt idx="45781">
                  <c:v>9.2590699999999998E-2</c:v>
                </c:pt>
                <c:pt idx="45782">
                  <c:v>9.1362299999999994E-2</c:v>
                </c:pt>
                <c:pt idx="45783">
                  <c:v>9.0124300000000004E-2</c:v>
                </c:pt>
                <c:pt idx="45784">
                  <c:v>8.8877999999999999E-2</c:v>
                </c:pt>
                <c:pt idx="45785">
                  <c:v>8.7625900000000007E-2</c:v>
                </c:pt>
                <c:pt idx="45786">
                  <c:v>8.6369799999999997E-2</c:v>
                </c:pt>
                <c:pt idx="45787">
                  <c:v>8.5110900000000003E-2</c:v>
                </c:pt>
                <c:pt idx="45788">
                  <c:v>8.3850400000000005E-2</c:v>
                </c:pt>
                <c:pt idx="45789">
                  <c:v>8.2589599999999999E-2</c:v>
                </c:pt>
                <c:pt idx="45790">
                  <c:v>8.1329700000000005E-2</c:v>
                </c:pt>
                <c:pt idx="45791">
                  <c:v>8.0071600000000007E-2</c:v>
                </c:pt>
                <c:pt idx="45792">
                  <c:v>7.8815700000000002E-2</c:v>
                </c:pt>
                <c:pt idx="45793">
                  <c:v>7.7562900000000004E-2</c:v>
                </c:pt>
                <c:pt idx="45794">
                  <c:v>7.6314000000000007E-2</c:v>
                </c:pt>
                <c:pt idx="45795">
                  <c:v>7.5070200000000004E-2</c:v>
                </c:pt>
                <c:pt idx="45796">
                  <c:v>7.3833499999999996E-2</c:v>
                </c:pt>
                <c:pt idx="45797">
                  <c:v>7.2606100000000007E-2</c:v>
                </c:pt>
                <c:pt idx="45798">
                  <c:v>7.1389800000000003E-2</c:v>
                </c:pt>
                <c:pt idx="45799">
                  <c:v>7.01851E-2</c:v>
                </c:pt>
                <c:pt idx="45800">
                  <c:v>6.8992700000000004E-2</c:v>
                </c:pt>
                <c:pt idx="45801">
                  <c:v>6.7813499999999999E-2</c:v>
                </c:pt>
                <c:pt idx="45802">
                  <c:v>6.6648200000000005E-2</c:v>
                </c:pt>
                <c:pt idx="45803">
                  <c:v>6.5497799999999995E-2</c:v>
                </c:pt>
                <c:pt idx="45804">
                  <c:v>6.4363600000000007E-2</c:v>
                </c:pt>
                <c:pt idx="45805">
                  <c:v>6.3247100000000001E-2</c:v>
                </c:pt>
                <c:pt idx="45806">
                  <c:v>6.2148799999999997E-2</c:v>
                </c:pt>
                <c:pt idx="45807">
                  <c:v>6.1068499999999998E-2</c:v>
                </c:pt>
                <c:pt idx="45808">
                  <c:v>6.00066E-2</c:v>
                </c:pt>
                <c:pt idx="45809">
                  <c:v>5.8963799999999997E-2</c:v>
                </c:pt>
                <c:pt idx="45810">
                  <c:v>5.7941300000000001E-2</c:v>
                </c:pt>
                <c:pt idx="45811">
                  <c:v>5.6940299999999999E-2</c:v>
                </c:pt>
                <c:pt idx="45812">
                  <c:v>5.5961799999999999E-2</c:v>
                </c:pt>
                <c:pt idx="45813">
                  <c:v>5.5007E-2</c:v>
                </c:pt>
                <c:pt idx="45814">
                  <c:v>5.4077399999999998E-2</c:v>
                </c:pt>
                <c:pt idx="45815">
                  <c:v>5.31745E-2</c:v>
                </c:pt>
                <c:pt idx="45816">
                  <c:v>5.2299999999999999E-2</c:v>
                </c:pt>
                <c:pt idx="45817">
                  <c:v>5.1454800000000002E-2</c:v>
                </c:pt>
                <c:pt idx="45818">
                  <c:v>5.0639799999999999E-2</c:v>
                </c:pt>
                <c:pt idx="45819">
                  <c:v>4.9855900000000002E-2</c:v>
                </c:pt>
                <c:pt idx="45820">
                  <c:v>4.9104000000000002E-2</c:v>
                </c:pt>
                <c:pt idx="45821">
                  <c:v>4.83846E-2</c:v>
                </c:pt>
                <c:pt idx="45822">
                  <c:v>4.76981E-2</c:v>
                </c:pt>
                <c:pt idx="45823">
                  <c:v>4.7044599999999999E-2</c:v>
                </c:pt>
                <c:pt idx="45824">
                  <c:v>4.6423399999999997E-2</c:v>
                </c:pt>
                <c:pt idx="45825">
                  <c:v>4.5833800000000001E-2</c:v>
                </c:pt>
                <c:pt idx="45826">
                  <c:v>4.5275999999999997E-2</c:v>
                </c:pt>
                <c:pt idx="45827">
                  <c:v>4.4751100000000002E-2</c:v>
                </c:pt>
                <c:pt idx="45828">
                  <c:v>4.4260500000000001E-2</c:v>
                </c:pt>
                <c:pt idx="45829">
                  <c:v>4.3805900000000002E-2</c:v>
                </c:pt>
                <c:pt idx="45830">
                  <c:v>4.3388999999999997E-2</c:v>
                </c:pt>
                <c:pt idx="45831">
                  <c:v>4.3010300000000001E-2</c:v>
                </c:pt>
                <c:pt idx="45832">
                  <c:v>4.2669400000000003E-2</c:v>
                </c:pt>
                <c:pt idx="45833">
                  <c:v>4.2365699999999999E-2</c:v>
                </c:pt>
                <c:pt idx="45834">
                  <c:v>4.2099900000000003E-2</c:v>
                </c:pt>
                <c:pt idx="45835">
                  <c:v>4.1873300000000002E-2</c:v>
                </c:pt>
                <c:pt idx="45836">
                  <c:v>4.1687299999999997E-2</c:v>
                </c:pt>
                <c:pt idx="45837">
                  <c:v>4.15424E-2</c:v>
                </c:pt>
                <c:pt idx="45838">
                  <c:v>4.1438299999999997E-2</c:v>
                </c:pt>
                <c:pt idx="45839">
                  <c:v>4.1375799999999997E-2</c:v>
                </c:pt>
                <c:pt idx="45840">
                  <c:v>4.1355500000000003E-2</c:v>
                </c:pt>
                <c:pt idx="45841">
                  <c:v>4.1376700000000002E-2</c:v>
                </c:pt>
                <c:pt idx="45842">
                  <c:v>4.14384E-2</c:v>
                </c:pt>
                <c:pt idx="45843">
                  <c:v>4.1540800000000003E-2</c:v>
                </c:pt>
                <c:pt idx="45844">
                  <c:v>4.1684600000000002E-2</c:v>
                </c:pt>
                <c:pt idx="45845">
                  <c:v>4.1870200000000003E-2</c:v>
                </c:pt>
                <c:pt idx="45846">
                  <c:v>4.20969E-2</c:v>
                </c:pt>
                <c:pt idx="45847">
                  <c:v>4.2363499999999998E-2</c:v>
                </c:pt>
                <c:pt idx="45848">
                  <c:v>4.2668900000000003E-2</c:v>
                </c:pt>
                <c:pt idx="45849">
                  <c:v>4.3013200000000001E-2</c:v>
                </c:pt>
                <c:pt idx="45850">
                  <c:v>4.3397199999999997E-2</c:v>
                </c:pt>
                <c:pt idx="45851">
                  <c:v>4.3821300000000001E-2</c:v>
                </c:pt>
                <c:pt idx="45852">
                  <c:v>4.4285699999999997E-2</c:v>
                </c:pt>
                <c:pt idx="45853">
                  <c:v>4.4790499999999997E-2</c:v>
                </c:pt>
                <c:pt idx="45854">
                  <c:v>4.53357E-2</c:v>
                </c:pt>
                <c:pt idx="45855">
                  <c:v>4.5921400000000001E-2</c:v>
                </c:pt>
                <c:pt idx="45856">
                  <c:v>4.65473E-2</c:v>
                </c:pt>
                <c:pt idx="45857">
                  <c:v>4.7213499999999999E-2</c:v>
                </c:pt>
                <c:pt idx="45858">
                  <c:v>4.7919499999999997E-2</c:v>
                </c:pt>
                <c:pt idx="45859">
                  <c:v>4.8664699999999998E-2</c:v>
                </c:pt>
                <c:pt idx="45860">
                  <c:v>4.9448800000000001E-2</c:v>
                </c:pt>
                <c:pt idx="45861">
                  <c:v>5.0271200000000002E-2</c:v>
                </c:pt>
                <c:pt idx="45862">
                  <c:v>5.11314E-2</c:v>
                </c:pt>
                <c:pt idx="45863">
                  <c:v>5.2028999999999999E-2</c:v>
                </c:pt>
                <c:pt idx="45864">
                  <c:v>5.2963999999999997E-2</c:v>
                </c:pt>
                <c:pt idx="45865">
                  <c:v>5.39356E-2</c:v>
                </c:pt>
                <c:pt idx="45866">
                  <c:v>5.4942600000000001E-2</c:v>
                </c:pt>
                <c:pt idx="45867">
                  <c:v>5.5983999999999999E-2</c:v>
                </c:pt>
                <c:pt idx="45868">
                  <c:v>5.7059199999999997E-2</c:v>
                </c:pt>
                <c:pt idx="45869">
                  <c:v>5.81676E-2</c:v>
                </c:pt>
                <c:pt idx="45870">
                  <c:v>5.9308899999999998E-2</c:v>
                </c:pt>
                <c:pt idx="45871">
                  <c:v>6.0482399999999999E-2</c:v>
                </c:pt>
                <c:pt idx="45872">
                  <c:v>6.1686699999999997E-2</c:v>
                </c:pt>
                <c:pt idx="45873">
                  <c:v>6.2920699999999996E-2</c:v>
                </c:pt>
                <c:pt idx="45874">
                  <c:v>6.41843E-2</c:v>
                </c:pt>
                <c:pt idx="45875">
                  <c:v>6.5476900000000005E-2</c:v>
                </c:pt>
                <c:pt idx="45876">
                  <c:v>6.6796800000000003E-2</c:v>
                </c:pt>
                <c:pt idx="45877">
                  <c:v>6.8141400000000005E-2</c:v>
                </c:pt>
                <c:pt idx="45878">
                  <c:v>6.9508799999999996E-2</c:v>
                </c:pt>
                <c:pt idx="45879">
                  <c:v>7.0898299999999997E-2</c:v>
                </c:pt>
                <c:pt idx="45880">
                  <c:v>7.2310100000000002E-2</c:v>
                </c:pt>
                <c:pt idx="45881">
                  <c:v>7.3744100000000007E-2</c:v>
                </c:pt>
                <c:pt idx="45882">
                  <c:v>7.5199299999999997E-2</c:v>
                </c:pt>
                <c:pt idx="45883">
                  <c:v>7.6674000000000006E-2</c:v>
                </c:pt>
                <c:pt idx="45884">
                  <c:v>7.8167E-2</c:v>
                </c:pt>
                <c:pt idx="45885">
                  <c:v>7.96766E-2</c:v>
                </c:pt>
                <c:pt idx="45886">
                  <c:v>8.1200900000000006E-2</c:v>
                </c:pt>
                <c:pt idx="45887">
                  <c:v>8.27378E-2</c:v>
                </c:pt>
                <c:pt idx="45888">
                  <c:v>8.4285600000000002E-2</c:v>
                </c:pt>
                <c:pt idx="45889">
                  <c:v>8.5843199999999995E-2</c:v>
                </c:pt>
                <c:pt idx="45890">
                  <c:v>8.7410500000000002E-2</c:v>
                </c:pt>
                <c:pt idx="45891">
                  <c:v>8.8986800000000005E-2</c:v>
                </c:pt>
                <c:pt idx="45892">
                  <c:v>9.0570800000000007E-2</c:v>
                </c:pt>
                <c:pt idx="45893">
                  <c:v>9.2160500000000006E-2</c:v>
                </c:pt>
                <c:pt idx="45894">
                  <c:v>9.3754900000000002E-2</c:v>
                </c:pt>
                <c:pt idx="45895">
                  <c:v>9.5352199999999998E-2</c:v>
                </c:pt>
                <c:pt idx="45896">
                  <c:v>9.6950599999999998E-2</c:v>
                </c:pt>
                <c:pt idx="45897">
                  <c:v>9.8548399999999994E-2</c:v>
                </c:pt>
                <c:pt idx="45898">
                  <c:v>0.100144</c:v>
                </c:pt>
                <c:pt idx="45899">
                  <c:v>0.101738</c:v>
                </c:pt>
                <c:pt idx="45900">
                  <c:v>0.103328</c:v>
                </c:pt>
                <c:pt idx="45901">
                  <c:v>0.104911</c:v>
                </c:pt>
                <c:pt idx="45902">
                  <c:v>0.106487</c:v>
                </c:pt>
                <c:pt idx="45903">
                  <c:v>0.108054</c:v>
                </c:pt>
                <c:pt idx="45904">
                  <c:v>0.10961</c:v>
                </c:pt>
                <c:pt idx="45905">
                  <c:v>0.111153</c:v>
                </c:pt>
                <c:pt idx="45906">
                  <c:v>0.112681</c:v>
                </c:pt>
                <c:pt idx="45907">
                  <c:v>0.114194</c:v>
                </c:pt>
                <c:pt idx="45908">
                  <c:v>0.115689</c:v>
                </c:pt>
                <c:pt idx="45909">
                  <c:v>0.11716500000000001</c:v>
                </c:pt>
                <c:pt idx="45910">
                  <c:v>0.11862</c:v>
                </c:pt>
                <c:pt idx="45911">
                  <c:v>0.12005200000000001</c:v>
                </c:pt>
                <c:pt idx="45912">
                  <c:v>0.121459</c:v>
                </c:pt>
                <c:pt idx="45913">
                  <c:v>0.12284</c:v>
                </c:pt>
                <c:pt idx="45914">
                  <c:v>0.124192</c:v>
                </c:pt>
                <c:pt idx="45915">
                  <c:v>0.12551599999999999</c:v>
                </c:pt>
                <c:pt idx="45916">
                  <c:v>0.126808</c:v>
                </c:pt>
                <c:pt idx="45917">
                  <c:v>0.12806600000000001</c:v>
                </c:pt>
                <c:pt idx="45918">
                  <c:v>0.12929099999999999</c:v>
                </c:pt>
                <c:pt idx="45919">
                  <c:v>0.13048000000000001</c:v>
                </c:pt>
                <c:pt idx="45920">
                  <c:v>0.131634</c:v>
                </c:pt>
                <c:pt idx="45921">
                  <c:v>0.13275100000000001</c:v>
                </c:pt>
                <c:pt idx="45922">
                  <c:v>0.133829</c:v>
                </c:pt>
                <c:pt idx="45923">
                  <c:v>0.13486600000000001</c:v>
                </c:pt>
                <c:pt idx="45924">
                  <c:v>0.13586200000000001</c:v>
                </c:pt>
                <c:pt idx="45925">
                  <c:v>0.13681499999999999</c:v>
                </c:pt>
                <c:pt idx="45926">
                  <c:v>0.13772300000000001</c:v>
                </c:pt>
                <c:pt idx="45927">
                  <c:v>0.13858500000000001</c:v>
                </c:pt>
                <c:pt idx="45928">
                  <c:v>0.1394</c:v>
                </c:pt>
                <c:pt idx="45929">
                  <c:v>0.14016700000000001</c:v>
                </c:pt>
                <c:pt idx="45930">
                  <c:v>0.14088500000000001</c:v>
                </c:pt>
                <c:pt idx="45931">
                  <c:v>0.14155200000000001</c:v>
                </c:pt>
                <c:pt idx="45932">
                  <c:v>0.14216899999999999</c:v>
                </c:pt>
                <c:pt idx="45933">
                  <c:v>0.142735</c:v>
                </c:pt>
                <c:pt idx="45934">
                  <c:v>0.14324999999999999</c:v>
                </c:pt>
                <c:pt idx="45935">
                  <c:v>0.14371400000000001</c:v>
                </c:pt>
                <c:pt idx="45936">
                  <c:v>0.14412700000000001</c:v>
                </c:pt>
                <c:pt idx="45937">
                  <c:v>0.144487</c:v>
                </c:pt>
                <c:pt idx="45938">
                  <c:v>0.14479400000000001</c:v>
                </c:pt>
                <c:pt idx="45939">
                  <c:v>0.14504700000000001</c:v>
                </c:pt>
                <c:pt idx="45940">
                  <c:v>0.14524500000000001</c:v>
                </c:pt>
                <c:pt idx="45941">
                  <c:v>0.14538999999999999</c:v>
                </c:pt>
                <c:pt idx="45942">
                  <c:v>0.14548</c:v>
                </c:pt>
                <c:pt idx="45943">
                  <c:v>0.14551700000000001</c:v>
                </c:pt>
                <c:pt idx="45944">
                  <c:v>0.14550099999999999</c:v>
                </c:pt>
                <c:pt idx="45945">
                  <c:v>0.14543200000000001</c:v>
                </c:pt>
                <c:pt idx="45946">
                  <c:v>0.14530999999999999</c:v>
                </c:pt>
                <c:pt idx="45947">
                  <c:v>0.14513599999999999</c:v>
                </c:pt>
                <c:pt idx="45948">
                  <c:v>0.14490900000000001</c:v>
                </c:pt>
                <c:pt idx="45949">
                  <c:v>0.14463000000000001</c:v>
                </c:pt>
                <c:pt idx="45950">
                  <c:v>0.14429900000000001</c:v>
                </c:pt>
                <c:pt idx="45951">
                  <c:v>0.14391699999999999</c:v>
                </c:pt>
                <c:pt idx="45952">
                  <c:v>0.143484</c:v>
                </c:pt>
                <c:pt idx="45953">
                  <c:v>0.14300199999999999</c:v>
                </c:pt>
                <c:pt idx="45954">
                  <c:v>0.14247199999999999</c:v>
                </c:pt>
                <c:pt idx="45955">
                  <c:v>0.14189399999999999</c:v>
                </c:pt>
                <c:pt idx="45956">
                  <c:v>0.14127000000000001</c:v>
                </c:pt>
                <c:pt idx="45957">
                  <c:v>0.140599</c:v>
                </c:pt>
                <c:pt idx="45958">
                  <c:v>0.13988200000000001</c:v>
                </c:pt>
                <c:pt idx="45959">
                  <c:v>0.13911999999999999</c:v>
                </c:pt>
                <c:pt idx="45960">
                  <c:v>0.13831599999999999</c:v>
                </c:pt>
                <c:pt idx="45961">
                  <c:v>0.13747000000000001</c:v>
                </c:pt>
                <c:pt idx="45962">
                  <c:v>0.13658400000000001</c:v>
                </c:pt>
                <c:pt idx="45963">
                  <c:v>0.13566</c:v>
                </c:pt>
                <c:pt idx="45964">
                  <c:v>0.13469700000000001</c:v>
                </c:pt>
                <c:pt idx="45965">
                  <c:v>0.13369900000000001</c:v>
                </c:pt>
                <c:pt idx="45966">
                  <c:v>0.13266700000000001</c:v>
                </c:pt>
                <c:pt idx="45967">
                  <c:v>0.131604</c:v>
                </c:pt>
                <c:pt idx="45968">
                  <c:v>0.13051199999999999</c:v>
                </c:pt>
                <c:pt idx="45969">
                  <c:v>0.12939200000000001</c:v>
                </c:pt>
                <c:pt idx="45970">
                  <c:v>0.128247</c:v>
                </c:pt>
                <c:pt idx="45971">
                  <c:v>0.127079</c:v>
                </c:pt>
                <c:pt idx="45972">
                  <c:v>0.125889</c:v>
                </c:pt>
                <c:pt idx="45973">
                  <c:v>0.12468</c:v>
                </c:pt>
                <c:pt idx="45974">
                  <c:v>0.12345299999999999</c:v>
                </c:pt>
                <c:pt idx="45975">
                  <c:v>0.12221</c:v>
                </c:pt>
                <c:pt idx="45976">
                  <c:v>0.120951</c:v>
                </c:pt>
                <c:pt idx="45977">
                  <c:v>0.11967899999999999</c:v>
                </c:pt>
                <c:pt idx="45978">
                  <c:v>0.118396</c:v>
                </c:pt>
                <c:pt idx="45979">
                  <c:v>0.117103</c:v>
                </c:pt>
                <c:pt idx="45980">
                  <c:v>0.115802</c:v>
                </c:pt>
                <c:pt idx="45981">
                  <c:v>0.114497</c:v>
                </c:pt>
                <c:pt idx="45982">
                  <c:v>0.113189</c:v>
                </c:pt>
                <c:pt idx="45983">
                  <c:v>0.11188099999999999</c:v>
                </c:pt>
                <c:pt idx="45984">
                  <c:v>0.110573</c:v>
                </c:pt>
                <c:pt idx="45985">
                  <c:v>0.109267</c:v>
                </c:pt>
                <c:pt idx="45986">
                  <c:v>0.107964</c:v>
                </c:pt>
                <c:pt idx="45987">
                  <c:v>0.106666</c:v>
                </c:pt>
                <c:pt idx="45988">
                  <c:v>0.105376</c:v>
                </c:pt>
                <c:pt idx="45989">
                  <c:v>0.10409499999999999</c:v>
                </c:pt>
                <c:pt idx="45990">
                  <c:v>0.102825</c:v>
                </c:pt>
                <c:pt idx="45991">
                  <c:v>0.10156900000000001</c:v>
                </c:pt>
                <c:pt idx="45992">
                  <c:v>0.100328</c:v>
                </c:pt>
                <c:pt idx="45993">
                  <c:v>9.9103399999999994E-2</c:v>
                </c:pt>
                <c:pt idx="45994">
                  <c:v>9.7895899999999994E-2</c:v>
                </c:pt>
                <c:pt idx="45995">
                  <c:v>9.6707199999999993E-2</c:v>
                </c:pt>
                <c:pt idx="45996">
                  <c:v>9.5538799999999993E-2</c:v>
                </c:pt>
                <c:pt idx="45997">
                  <c:v>9.4392400000000001E-2</c:v>
                </c:pt>
                <c:pt idx="45998">
                  <c:v>9.3269299999999999E-2</c:v>
                </c:pt>
                <c:pt idx="45999">
                  <c:v>9.2171100000000006E-2</c:v>
                </c:pt>
                <c:pt idx="46000">
                  <c:v>9.1099100000000002E-2</c:v>
                </c:pt>
                <c:pt idx="46001">
                  <c:v>9.0054599999999999E-2</c:v>
                </c:pt>
                <c:pt idx="46002">
                  <c:v>8.9038800000000001E-2</c:v>
                </c:pt>
                <c:pt idx="46003">
                  <c:v>8.8053300000000001E-2</c:v>
                </c:pt>
                <c:pt idx="46004">
                  <c:v>8.7099099999999999E-2</c:v>
                </c:pt>
                <c:pt idx="46005">
                  <c:v>8.6176699999999995E-2</c:v>
                </c:pt>
                <c:pt idx="46006">
                  <c:v>8.5286899999999999E-2</c:v>
                </c:pt>
                <c:pt idx="46007">
                  <c:v>8.4431099999999995E-2</c:v>
                </c:pt>
                <c:pt idx="46008">
                  <c:v>8.3611099999999994E-2</c:v>
                </c:pt>
                <c:pt idx="46009">
                  <c:v>8.2827999999999999E-2</c:v>
                </c:pt>
                <c:pt idx="46010">
                  <c:v>8.2082699999999995E-2</c:v>
                </c:pt>
                <c:pt idx="46011">
                  <c:v>8.1375699999999995E-2</c:v>
                </c:pt>
                <c:pt idx="46012">
                  <c:v>8.0707799999999996E-2</c:v>
                </c:pt>
                <c:pt idx="46013">
                  <c:v>8.0079300000000006E-2</c:v>
                </c:pt>
                <c:pt idx="46014">
                  <c:v>7.94903E-2</c:v>
                </c:pt>
                <c:pt idx="46015">
                  <c:v>7.89406E-2</c:v>
                </c:pt>
                <c:pt idx="46016">
                  <c:v>7.8430299999999994E-2</c:v>
                </c:pt>
                <c:pt idx="46017">
                  <c:v>7.7960199999999993E-2</c:v>
                </c:pt>
                <c:pt idx="46018">
                  <c:v>7.7531500000000003E-2</c:v>
                </c:pt>
                <c:pt idx="46019">
                  <c:v>7.7144799999999999E-2</c:v>
                </c:pt>
                <c:pt idx="46020">
                  <c:v>7.6799900000000004E-2</c:v>
                </c:pt>
                <c:pt idx="46021">
                  <c:v>7.6497200000000001E-2</c:v>
                </c:pt>
                <c:pt idx="46022">
                  <c:v>7.6236899999999996E-2</c:v>
                </c:pt>
                <c:pt idx="46023">
                  <c:v>7.6019299999999998E-2</c:v>
                </c:pt>
                <c:pt idx="46024">
                  <c:v>7.5844400000000006E-2</c:v>
                </c:pt>
                <c:pt idx="46025">
                  <c:v>7.5711700000000007E-2</c:v>
                </c:pt>
                <c:pt idx="46026">
                  <c:v>7.5620800000000002E-2</c:v>
                </c:pt>
                <c:pt idx="46027">
                  <c:v>7.5571700000000006E-2</c:v>
                </c:pt>
                <c:pt idx="46028">
                  <c:v>7.55638E-2</c:v>
                </c:pt>
                <c:pt idx="46029">
                  <c:v>7.5596300000000005E-2</c:v>
                </c:pt>
                <c:pt idx="46030">
                  <c:v>7.5668899999999997E-2</c:v>
                </c:pt>
                <c:pt idx="46031">
                  <c:v>7.5781600000000005E-2</c:v>
                </c:pt>
                <c:pt idx="46032">
                  <c:v>7.5934600000000005E-2</c:v>
                </c:pt>
                <c:pt idx="46033">
                  <c:v>7.6127500000000001E-2</c:v>
                </c:pt>
                <c:pt idx="46034">
                  <c:v>7.6359399999999994E-2</c:v>
                </c:pt>
                <c:pt idx="46035">
                  <c:v>7.66289E-2</c:v>
                </c:pt>
                <c:pt idx="46036">
                  <c:v>7.6934600000000006E-2</c:v>
                </c:pt>
                <c:pt idx="46037">
                  <c:v>7.7274999999999996E-2</c:v>
                </c:pt>
                <c:pt idx="46038">
                  <c:v>7.7649499999999996E-2</c:v>
                </c:pt>
                <c:pt idx="46039">
                  <c:v>7.8056899999999999E-2</c:v>
                </c:pt>
                <c:pt idx="46040">
                  <c:v>7.8496700000000003E-2</c:v>
                </c:pt>
                <c:pt idx="46041">
                  <c:v>7.8968499999999997E-2</c:v>
                </c:pt>
                <c:pt idx="46042">
                  <c:v>7.9471200000000006E-2</c:v>
                </c:pt>
                <c:pt idx="46043">
                  <c:v>8.0002599999999993E-2</c:v>
                </c:pt>
                <c:pt idx="46044">
                  <c:v>8.0560599999999996E-2</c:v>
                </c:pt>
                <c:pt idx="46045">
                  <c:v>8.1143999999999994E-2</c:v>
                </c:pt>
                <c:pt idx="46046">
                  <c:v>8.1752000000000005E-2</c:v>
                </c:pt>
                <c:pt idx="46047">
                  <c:v>8.2383899999999996E-2</c:v>
                </c:pt>
                <c:pt idx="46048">
                  <c:v>8.3038399999999998E-2</c:v>
                </c:pt>
                <c:pt idx="46049">
                  <c:v>8.37146E-2</c:v>
                </c:pt>
                <c:pt idx="46050">
                  <c:v>8.4411399999999998E-2</c:v>
                </c:pt>
                <c:pt idx="46051">
                  <c:v>8.5127499999999995E-2</c:v>
                </c:pt>
                <c:pt idx="46052">
                  <c:v>8.5861000000000007E-2</c:v>
                </c:pt>
                <c:pt idx="46053">
                  <c:v>8.6610400000000004E-2</c:v>
                </c:pt>
                <c:pt idx="46054">
                  <c:v>8.7374499999999994E-2</c:v>
                </c:pt>
                <c:pt idx="46055">
                  <c:v>8.8152599999999998E-2</c:v>
                </c:pt>
                <c:pt idx="46056">
                  <c:v>8.8944599999999999E-2</c:v>
                </c:pt>
                <c:pt idx="46057">
                  <c:v>8.9750800000000006E-2</c:v>
                </c:pt>
                <c:pt idx="46058">
                  <c:v>9.0570200000000003E-2</c:v>
                </c:pt>
                <c:pt idx="46059">
                  <c:v>9.13997E-2</c:v>
                </c:pt>
                <c:pt idx="46060">
                  <c:v>9.2235499999999998E-2</c:v>
                </c:pt>
                <c:pt idx="46061">
                  <c:v>9.3075500000000005E-2</c:v>
                </c:pt>
                <c:pt idx="46062">
                  <c:v>9.3917799999999996E-2</c:v>
                </c:pt>
                <c:pt idx="46063">
                  <c:v>9.4759899999999994E-2</c:v>
                </c:pt>
                <c:pt idx="46064">
                  <c:v>9.5599699999999996E-2</c:v>
                </c:pt>
                <c:pt idx="46065">
                  <c:v>9.6435499999999993E-2</c:v>
                </c:pt>
                <c:pt idx="46066">
                  <c:v>9.7265599999999994E-2</c:v>
                </c:pt>
                <c:pt idx="46067">
                  <c:v>9.8087900000000006E-2</c:v>
                </c:pt>
                <c:pt idx="46068">
                  <c:v>9.8900600000000005E-2</c:v>
                </c:pt>
                <c:pt idx="46069">
                  <c:v>9.9701799999999993E-2</c:v>
                </c:pt>
                <c:pt idx="46070">
                  <c:v>0.10049</c:v>
                </c:pt>
                <c:pt idx="46071">
                  <c:v>0.101262</c:v>
                </c:pt>
                <c:pt idx="46072">
                  <c:v>0.102016</c:v>
                </c:pt>
                <c:pt idx="46073">
                  <c:v>0.102751</c:v>
                </c:pt>
                <c:pt idx="46074">
                  <c:v>0.103464</c:v>
                </c:pt>
                <c:pt idx="46075">
                  <c:v>0.104154</c:v>
                </c:pt>
                <c:pt idx="46076">
                  <c:v>0.104821</c:v>
                </c:pt>
                <c:pt idx="46077">
                  <c:v>0.105463</c:v>
                </c:pt>
                <c:pt idx="46078">
                  <c:v>0.10607800000000001</c:v>
                </c:pt>
                <c:pt idx="46079">
                  <c:v>0.106666</c:v>
                </c:pt>
                <c:pt idx="46080">
                  <c:v>0.107224</c:v>
                </c:pt>
                <c:pt idx="46081">
                  <c:v>0.107752</c:v>
                </c:pt>
                <c:pt idx="46082">
                  <c:v>0.108248</c:v>
                </c:pt>
                <c:pt idx="46083">
                  <c:v>0.10871</c:v>
                </c:pt>
                <c:pt idx="46084">
                  <c:v>0.109137</c:v>
                </c:pt>
                <c:pt idx="46085">
                  <c:v>0.109528</c:v>
                </c:pt>
                <c:pt idx="46086">
                  <c:v>0.10988100000000001</c:v>
                </c:pt>
                <c:pt idx="46087">
                  <c:v>0.110196</c:v>
                </c:pt>
                <c:pt idx="46088">
                  <c:v>0.110469</c:v>
                </c:pt>
                <c:pt idx="46089">
                  <c:v>0.11070199999999999</c:v>
                </c:pt>
                <c:pt idx="46090">
                  <c:v>0.110892</c:v>
                </c:pt>
                <c:pt idx="46091">
                  <c:v>0.111038</c:v>
                </c:pt>
                <c:pt idx="46092">
                  <c:v>0.111141</c:v>
                </c:pt>
                <c:pt idx="46093">
                  <c:v>0.11119800000000001</c:v>
                </c:pt>
                <c:pt idx="46094">
                  <c:v>0.111208</c:v>
                </c:pt>
                <c:pt idx="46095">
                  <c:v>0.11117200000000001</c:v>
                </c:pt>
                <c:pt idx="46096">
                  <c:v>0.11108800000000001</c:v>
                </c:pt>
                <c:pt idx="46097">
                  <c:v>0.110956</c:v>
                </c:pt>
                <c:pt idx="46098">
                  <c:v>0.110776</c:v>
                </c:pt>
                <c:pt idx="46099">
                  <c:v>0.11054799999999999</c:v>
                </c:pt>
                <c:pt idx="46100">
                  <c:v>0.110272</c:v>
                </c:pt>
                <c:pt idx="46101">
                  <c:v>0.109948</c:v>
                </c:pt>
                <c:pt idx="46102">
                  <c:v>0.10957500000000001</c:v>
                </c:pt>
                <c:pt idx="46103">
                  <c:v>0.109153</c:v>
                </c:pt>
                <c:pt idx="46104">
                  <c:v>0.108683</c:v>
                </c:pt>
                <c:pt idx="46105">
                  <c:v>0.108164</c:v>
                </c:pt>
                <c:pt idx="46106">
                  <c:v>0.107598</c:v>
                </c:pt>
                <c:pt idx="46107">
                  <c:v>0.106986</c:v>
                </c:pt>
                <c:pt idx="46108">
                  <c:v>0.10632900000000001</c:v>
                </c:pt>
                <c:pt idx="46109">
                  <c:v>0.105626</c:v>
                </c:pt>
                <c:pt idx="46110">
                  <c:v>0.10488</c:v>
                </c:pt>
                <c:pt idx="46111">
                  <c:v>0.104091</c:v>
                </c:pt>
                <c:pt idx="46112">
                  <c:v>0.10326</c:v>
                </c:pt>
                <c:pt idx="46113">
                  <c:v>0.10238899999999999</c:v>
                </c:pt>
                <c:pt idx="46114">
                  <c:v>0.101479</c:v>
                </c:pt>
                <c:pt idx="46115">
                  <c:v>0.10052999999999999</c:v>
                </c:pt>
                <c:pt idx="46116">
                  <c:v>9.9543599999999996E-2</c:v>
                </c:pt>
                <c:pt idx="46117">
                  <c:v>9.8521600000000001E-2</c:v>
                </c:pt>
                <c:pt idx="46118">
                  <c:v>9.7465700000000002E-2</c:v>
                </c:pt>
                <c:pt idx="46119">
                  <c:v>9.6378099999999994E-2</c:v>
                </c:pt>
                <c:pt idx="46120">
                  <c:v>9.5260700000000004E-2</c:v>
                </c:pt>
                <c:pt idx="46121">
                  <c:v>9.4115599999999994E-2</c:v>
                </c:pt>
                <c:pt idx="46122">
                  <c:v>9.2944799999999994E-2</c:v>
                </c:pt>
                <c:pt idx="46123">
                  <c:v>9.1750300000000007E-2</c:v>
                </c:pt>
                <c:pt idx="46124">
                  <c:v>9.0533699999999995E-2</c:v>
                </c:pt>
                <c:pt idx="46125">
                  <c:v>8.9297000000000001E-2</c:v>
                </c:pt>
                <c:pt idx="46126">
                  <c:v>8.8042599999999999E-2</c:v>
                </c:pt>
                <c:pt idx="46127">
                  <c:v>8.6773299999999998E-2</c:v>
                </c:pt>
                <c:pt idx="46128">
                  <c:v>8.5492200000000004E-2</c:v>
                </c:pt>
                <c:pt idx="46129">
                  <c:v>8.4202200000000005E-2</c:v>
                </c:pt>
                <c:pt idx="46130">
                  <c:v>8.2905099999999995E-2</c:v>
                </c:pt>
                <c:pt idx="46131">
                  <c:v>8.16022E-2</c:v>
                </c:pt>
                <c:pt idx="46132">
                  <c:v>8.0295400000000003E-2</c:v>
                </c:pt>
                <c:pt idx="46133">
                  <c:v>7.8987299999999996E-2</c:v>
                </c:pt>
                <c:pt idx="46134">
                  <c:v>7.7681100000000003E-2</c:v>
                </c:pt>
                <c:pt idx="46135">
                  <c:v>7.6379100000000005E-2</c:v>
                </c:pt>
                <c:pt idx="46136">
                  <c:v>7.5083700000000003E-2</c:v>
                </c:pt>
                <c:pt idx="46137">
                  <c:v>7.3797399999999999E-2</c:v>
                </c:pt>
                <c:pt idx="46138">
                  <c:v>7.2522900000000001E-2</c:v>
                </c:pt>
                <c:pt idx="46139">
                  <c:v>7.1262500000000006E-2</c:v>
                </c:pt>
                <c:pt idx="46140">
                  <c:v>7.0018300000000006E-2</c:v>
                </c:pt>
                <c:pt idx="46141">
                  <c:v>6.8792199999999998E-2</c:v>
                </c:pt>
                <c:pt idx="46142">
                  <c:v>6.7586999999999994E-2</c:v>
                </c:pt>
                <c:pt idx="46143">
                  <c:v>6.6406000000000007E-2</c:v>
                </c:pt>
                <c:pt idx="46144">
                  <c:v>6.5253699999999998E-2</c:v>
                </c:pt>
                <c:pt idx="46145">
                  <c:v>6.4133800000000005E-2</c:v>
                </c:pt>
                <c:pt idx="46146">
                  <c:v>6.3047099999999995E-2</c:v>
                </c:pt>
                <c:pt idx="46147">
                  <c:v>6.1993100000000002E-2</c:v>
                </c:pt>
                <c:pt idx="46148">
                  <c:v>6.0973300000000001E-2</c:v>
                </c:pt>
                <c:pt idx="46149">
                  <c:v>5.99902E-2</c:v>
                </c:pt>
                <c:pt idx="46150">
                  <c:v>5.9045500000000001E-2</c:v>
                </c:pt>
                <c:pt idx="46151">
                  <c:v>5.8140400000000002E-2</c:v>
                </c:pt>
                <c:pt idx="46152">
                  <c:v>5.7276000000000001E-2</c:v>
                </c:pt>
                <c:pt idx="46153">
                  <c:v>5.6454299999999999E-2</c:v>
                </c:pt>
                <c:pt idx="46154">
                  <c:v>5.5676799999999999E-2</c:v>
                </c:pt>
                <c:pt idx="46155">
                  <c:v>5.4944699999999999E-2</c:v>
                </c:pt>
                <c:pt idx="46156">
                  <c:v>5.4258800000000003E-2</c:v>
                </c:pt>
                <c:pt idx="46157">
                  <c:v>5.3620000000000001E-2</c:v>
                </c:pt>
                <c:pt idx="46158">
                  <c:v>5.3028400000000003E-2</c:v>
                </c:pt>
                <c:pt idx="46159">
                  <c:v>5.24844E-2</c:v>
                </c:pt>
                <c:pt idx="46160">
                  <c:v>5.1988699999999999E-2</c:v>
                </c:pt>
                <c:pt idx="46161">
                  <c:v>5.1542499999999998E-2</c:v>
                </c:pt>
                <c:pt idx="46162">
                  <c:v>5.1146900000000002E-2</c:v>
                </c:pt>
                <c:pt idx="46163">
                  <c:v>5.08025E-2</c:v>
                </c:pt>
                <c:pt idx="46164">
                  <c:v>5.0509400000000003E-2</c:v>
                </c:pt>
                <c:pt idx="46165">
                  <c:v>5.0268399999999998E-2</c:v>
                </c:pt>
                <c:pt idx="46166">
                  <c:v>5.0080199999999998E-2</c:v>
                </c:pt>
                <c:pt idx="46167">
                  <c:v>4.99456E-2</c:v>
                </c:pt>
                <c:pt idx="46168">
                  <c:v>4.9865100000000002E-2</c:v>
                </c:pt>
                <c:pt idx="46169">
                  <c:v>4.9838399999999998E-2</c:v>
                </c:pt>
                <c:pt idx="46170">
                  <c:v>4.9865199999999998E-2</c:v>
                </c:pt>
                <c:pt idx="46171">
                  <c:v>4.9945200000000002E-2</c:v>
                </c:pt>
                <c:pt idx="46172">
                  <c:v>5.0077900000000002E-2</c:v>
                </c:pt>
                <c:pt idx="46173">
                  <c:v>5.0262599999999998E-2</c:v>
                </c:pt>
                <c:pt idx="46174">
                  <c:v>5.0498000000000001E-2</c:v>
                </c:pt>
                <c:pt idx="46175">
                  <c:v>5.0783500000000002E-2</c:v>
                </c:pt>
                <c:pt idx="46176">
                  <c:v>5.1117799999999998E-2</c:v>
                </c:pt>
                <c:pt idx="46177">
                  <c:v>5.1499999999999997E-2</c:v>
                </c:pt>
                <c:pt idx="46178">
                  <c:v>5.1929299999999998E-2</c:v>
                </c:pt>
                <c:pt idx="46179">
                  <c:v>5.2404699999999999E-2</c:v>
                </c:pt>
                <c:pt idx="46180">
                  <c:v>5.2924600000000002E-2</c:v>
                </c:pt>
                <c:pt idx="46181">
                  <c:v>5.3487100000000003E-2</c:v>
                </c:pt>
                <c:pt idx="46182">
                  <c:v>5.4090300000000001E-2</c:v>
                </c:pt>
                <c:pt idx="46183">
                  <c:v>5.4732799999999998E-2</c:v>
                </c:pt>
                <c:pt idx="46184">
                  <c:v>5.5412799999999998E-2</c:v>
                </c:pt>
                <c:pt idx="46185">
                  <c:v>5.6128499999999998E-2</c:v>
                </c:pt>
                <c:pt idx="46186">
                  <c:v>5.6878100000000001E-2</c:v>
                </c:pt>
                <c:pt idx="46187">
                  <c:v>5.7659799999999997E-2</c:v>
                </c:pt>
                <c:pt idx="46188">
                  <c:v>5.8471700000000001E-2</c:v>
                </c:pt>
                <c:pt idx="46189">
                  <c:v>5.9311900000000001E-2</c:v>
                </c:pt>
                <c:pt idx="46190">
                  <c:v>6.0178700000000002E-2</c:v>
                </c:pt>
                <c:pt idx="46191">
                  <c:v>6.1069999999999999E-2</c:v>
                </c:pt>
                <c:pt idx="46192">
                  <c:v>6.1983400000000001E-2</c:v>
                </c:pt>
                <c:pt idx="46193">
                  <c:v>6.2916600000000003E-2</c:v>
                </c:pt>
                <c:pt idx="46194">
                  <c:v>6.3867999999999994E-2</c:v>
                </c:pt>
                <c:pt idx="46195">
                  <c:v>6.4835900000000002E-2</c:v>
                </c:pt>
                <c:pt idx="46196">
                  <c:v>6.5818500000000002E-2</c:v>
                </c:pt>
                <c:pt idx="46197">
                  <c:v>6.6813600000000001E-2</c:v>
                </c:pt>
                <c:pt idx="46198">
                  <c:v>6.7818799999999999E-2</c:v>
                </c:pt>
                <c:pt idx="46199">
                  <c:v>6.8831299999999998E-2</c:v>
                </c:pt>
                <c:pt idx="46200">
                  <c:v>6.9847999999999993E-2</c:v>
                </c:pt>
                <c:pt idx="46201">
                  <c:v>7.0866399999999996E-2</c:v>
                </c:pt>
                <c:pt idx="46202">
                  <c:v>7.1883900000000001E-2</c:v>
                </c:pt>
                <c:pt idx="46203">
                  <c:v>7.2897699999999996E-2</c:v>
                </c:pt>
                <c:pt idx="46204">
                  <c:v>7.3905399999999996E-2</c:v>
                </c:pt>
                <c:pt idx="46205">
                  <c:v>7.4904600000000002E-2</c:v>
                </c:pt>
                <c:pt idx="46206">
                  <c:v>7.5893199999999994E-2</c:v>
                </c:pt>
                <c:pt idx="46207">
                  <c:v>7.6868699999999998E-2</c:v>
                </c:pt>
                <c:pt idx="46208">
                  <c:v>7.7828700000000001E-2</c:v>
                </c:pt>
                <c:pt idx="46209">
                  <c:v>7.8770199999999999E-2</c:v>
                </c:pt>
                <c:pt idx="46210">
                  <c:v>7.96906E-2</c:v>
                </c:pt>
                <c:pt idx="46211">
                  <c:v>8.0587400000000003E-2</c:v>
                </c:pt>
                <c:pt idx="46212">
                  <c:v>8.1458500000000003E-2</c:v>
                </c:pt>
                <c:pt idx="46213">
                  <c:v>8.2302100000000003E-2</c:v>
                </c:pt>
                <c:pt idx="46214">
                  <c:v>8.3116599999999999E-2</c:v>
                </c:pt>
                <c:pt idx="46215">
                  <c:v>8.3900199999999994E-2</c:v>
                </c:pt>
                <c:pt idx="46216">
                  <c:v>8.4651299999999999E-2</c:v>
                </c:pt>
                <c:pt idx="46217">
                  <c:v>8.5367600000000002E-2</c:v>
                </c:pt>
                <c:pt idx="46218">
                  <c:v>8.6046399999999995E-2</c:v>
                </c:pt>
                <c:pt idx="46219">
                  <c:v>8.6684999999999998E-2</c:v>
                </c:pt>
                <c:pt idx="46220">
                  <c:v>8.7281200000000003E-2</c:v>
                </c:pt>
                <c:pt idx="46221">
                  <c:v>8.78332E-2</c:v>
                </c:pt>
                <c:pt idx="46222">
                  <c:v>8.8339200000000007E-2</c:v>
                </c:pt>
                <c:pt idx="46223">
                  <c:v>8.8797299999999996E-2</c:v>
                </c:pt>
                <c:pt idx="46224">
                  <c:v>8.9205800000000002E-2</c:v>
                </c:pt>
                <c:pt idx="46225">
                  <c:v>8.9563100000000007E-2</c:v>
                </c:pt>
                <c:pt idx="46226">
                  <c:v>8.9867799999999998E-2</c:v>
                </c:pt>
                <c:pt idx="46227">
                  <c:v>9.0118100000000007E-2</c:v>
                </c:pt>
                <c:pt idx="46228">
                  <c:v>9.0312799999999999E-2</c:v>
                </c:pt>
                <c:pt idx="46229">
                  <c:v>9.0450699999999995E-2</c:v>
                </c:pt>
                <c:pt idx="46230">
                  <c:v>9.0530700000000006E-2</c:v>
                </c:pt>
                <c:pt idx="46231">
                  <c:v>9.0551400000000004E-2</c:v>
                </c:pt>
                <c:pt idx="46232">
                  <c:v>9.0512200000000001E-2</c:v>
                </c:pt>
                <c:pt idx="46233">
                  <c:v>9.0412400000000004E-2</c:v>
                </c:pt>
                <c:pt idx="46234">
                  <c:v>9.0251100000000001E-2</c:v>
                </c:pt>
                <c:pt idx="46235">
                  <c:v>9.0027899999999994E-2</c:v>
                </c:pt>
                <c:pt idx="46236">
                  <c:v>8.9742600000000006E-2</c:v>
                </c:pt>
                <c:pt idx="46237">
                  <c:v>8.9395000000000002E-2</c:v>
                </c:pt>
                <c:pt idx="46238">
                  <c:v>8.8984599999999997E-2</c:v>
                </c:pt>
                <c:pt idx="46239">
                  <c:v>8.8511300000000001E-2</c:v>
                </c:pt>
                <c:pt idx="46240">
                  <c:v>8.7974499999999997E-2</c:v>
                </c:pt>
                <c:pt idx="46241">
                  <c:v>8.7374400000000005E-2</c:v>
                </c:pt>
                <c:pt idx="46242">
                  <c:v>8.67116E-2</c:v>
                </c:pt>
                <c:pt idx="46243">
                  <c:v>8.5986900000000005E-2</c:v>
                </c:pt>
                <c:pt idx="46244">
                  <c:v>8.5200700000000004E-2</c:v>
                </c:pt>
                <c:pt idx="46245">
                  <c:v>8.4353200000000003E-2</c:v>
                </c:pt>
                <c:pt idx="46246">
                  <c:v>8.34448E-2</c:v>
                </c:pt>
                <c:pt idx="46247">
                  <c:v>8.2476900000000006E-2</c:v>
                </c:pt>
                <c:pt idx="46248">
                  <c:v>8.1450599999999998E-2</c:v>
                </c:pt>
                <c:pt idx="46249">
                  <c:v>8.0367400000000005E-2</c:v>
                </c:pt>
                <c:pt idx="46250">
                  <c:v>7.9228199999999999E-2</c:v>
                </c:pt>
                <c:pt idx="46251">
                  <c:v>7.8034199999999998E-2</c:v>
                </c:pt>
                <c:pt idx="46252">
                  <c:v>7.6786900000000005E-2</c:v>
                </c:pt>
                <c:pt idx="46253">
                  <c:v>7.5487600000000002E-2</c:v>
                </c:pt>
                <c:pt idx="46254">
                  <c:v>7.4137700000000001E-2</c:v>
                </c:pt>
                <c:pt idx="46255">
                  <c:v>7.2739300000000007E-2</c:v>
                </c:pt>
                <c:pt idx="46256">
                  <c:v>7.1294700000000003E-2</c:v>
                </c:pt>
                <c:pt idx="46257">
                  <c:v>6.9805800000000001E-2</c:v>
                </c:pt>
                <c:pt idx="46258">
                  <c:v>6.8274699999999994E-2</c:v>
                </c:pt>
                <c:pt idx="46259">
                  <c:v>6.6703499999999999E-2</c:v>
                </c:pt>
                <c:pt idx="46260">
                  <c:v>6.5094399999999997E-2</c:v>
                </c:pt>
                <c:pt idx="46261">
                  <c:v>6.3449800000000001E-2</c:v>
                </c:pt>
                <c:pt idx="46262">
                  <c:v>6.1771899999999998E-2</c:v>
                </c:pt>
                <c:pt idx="46263">
                  <c:v>6.0062999999999998E-2</c:v>
                </c:pt>
                <c:pt idx="46264">
                  <c:v>5.8325399999999999E-2</c:v>
                </c:pt>
                <c:pt idx="46265">
                  <c:v>5.6561399999999998E-2</c:v>
                </c:pt>
                <c:pt idx="46266">
                  <c:v>5.4774400000000001E-2</c:v>
                </c:pt>
                <c:pt idx="46267">
                  <c:v>5.2967500000000001E-2</c:v>
                </c:pt>
                <c:pt idx="46268">
                  <c:v>5.1143099999999997E-2</c:v>
                </c:pt>
                <c:pt idx="46269">
                  <c:v>4.9303399999999997E-2</c:v>
                </c:pt>
                <c:pt idx="46270">
                  <c:v>4.7451199999999999E-2</c:v>
                </c:pt>
                <c:pt idx="46271">
                  <c:v>4.5589900000000003E-2</c:v>
                </c:pt>
                <c:pt idx="46272">
                  <c:v>4.3722799999999999E-2</c:v>
                </c:pt>
                <c:pt idx="46273">
                  <c:v>4.1852800000000003E-2</c:v>
                </c:pt>
                <c:pt idx="46274">
                  <c:v>3.9982900000000002E-2</c:v>
                </c:pt>
                <c:pt idx="46275">
                  <c:v>3.8116499999999998E-2</c:v>
                </c:pt>
                <c:pt idx="46276">
                  <c:v>3.6256700000000003E-2</c:v>
                </c:pt>
                <c:pt idx="46277">
                  <c:v>3.4406199999999998E-2</c:v>
                </c:pt>
                <c:pt idx="46278">
                  <c:v>3.2567600000000002E-2</c:v>
                </c:pt>
                <c:pt idx="46279">
                  <c:v>3.0743900000000001E-2</c:v>
                </c:pt>
                <c:pt idx="46280">
                  <c:v>2.8938599999999998E-2</c:v>
                </c:pt>
                <c:pt idx="46281">
                  <c:v>2.7156E-2</c:v>
                </c:pt>
                <c:pt idx="46282">
                  <c:v>2.5400699999999998E-2</c:v>
                </c:pt>
                <c:pt idx="46283">
                  <c:v>2.36765E-2</c:v>
                </c:pt>
                <c:pt idx="46284">
                  <c:v>2.19846E-2</c:v>
                </c:pt>
                <c:pt idx="46285">
                  <c:v>2.0326E-2</c:v>
                </c:pt>
                <c:pt idx="46286">
                  <c:v>1.8703299999999999E-2</c:v>
                </c:pt>
                <c:pt idx="46287">
                  <c:v>1.7119499999999999E-2</c:v>
                </c:pt>
                <c:pt idx="46288">
                  <c:v>1.55765E-2</c:v>
                </c:pt>
                <c:pt idx="46289">
                  <c:v>1.4076200000000001E-2</c:v>
                </c:pt>
                <c:pt idx="46290">
                  <c:v>1.2621E-2</c:v>
                </c:pt>
                <c:pt idx="46291">
                  <c:v>1.12134E-2</c:v>
                </c:pt>
                <c:pt idx="46292" formatCode="0.00E+00">
                  <c:v>9.8553900000000003E-3</c:v>
                </c:pt>
                <c:pt idx="46293" formatCode="0.00E+00">
                  <c:v>8.5489499999999996E-3</c:v>
                </c:pt>
                <c:pt idx="46294" formatCode="0.00E+00">
                  <c:v>7.2960400000000002E-3</c:v>
                </c:pt>
                <c:pt idx="46295" formatCode="0.00E+00">
                  <c:v>6.0984400000000001E-3</c:v>
                </c:pt>
                <c:pt idx="46296" formatCode="0.00E+00">
                  <c:v>4.9576799999999999E-3</c:v>
                </c:pt>
                <c:pt idx="46297" formatCode="0.00E+00">
                  <c:v>3.87507E-3</c:v>
                </c:pt>
                <c:pt idx="46298" formatCode="0.00E+00">
                  <c:v>2.85191E-3</c:v>
                </c:pt>
                <c:pt idx="46299" formatCode="0.00E+00">
                  <c:v>1.8897600000000001E-3</c:v>
                </c:pt>
                <c:pt idx="46300" formatCode="0.00E+00">
                  <c:v>9.9015400000000003E-4</c:v>
                </c:pt>
                <c:pt idx="46301" formatCode="0.00E+00">
                  <c:v>1.53941E-4</c:v>
                </c:pt>
                <c:pt idx="46302" formatCode="0.00E+00">
                  <c:v>-6.1822400000000001E-4</c:v>
                </c:pt>
                <c:pt idx="46303" formatCode="0.00E+00">
                  <c:v>-1.32514E-3</c:v>
                </c:pt>
                <c:pt idx="46304" formatCode="0.00E+00">
                  <c:v>-1.9654500000000001E-3</c:v>
                </c:pt>
                <c:pt idx="46305" formatCode="0.00E+00">
                  <c:v>-2.53828E-3</c:v>
                </c:pt>
                <c:pt idx="46306" formatCode="0.00E+00">
                  <c:v>-3.04317E-3</c:v>
                </c:pt>
                <c:pt idx="46307" formatCode="0.00E+00">
                  <c:v>-3.4797299999999999E-3</c:v>
                </c:pt>
                <c:pt idx="46308" formatCode="0.00E+00">
                  <c:v>-3.8476000000000001E-3</c:v>
                </c:pt>
                <c:pt idx="46309" formatCode="0.00E+00">
                  <c:v>-4.14665E-3</c:v>
                </c:pt>
                <c:pt idx="46310" formatCode="0.00E+00">
                  <c:v>-4.37697E-3</c:v>
                </c:pt>
                <c:pt idx="46311" formatCode="0.00E+00">
                  <c:v>-4.5389100000000002E-3</c:v>
                </c:pt>
                <c:pt idx="46312" formatCode="0.00E+00">
                  <c:v>-4.6330499999999997E-3</c:v>
                </c:pt>
                <c:pt idx="46313" formatCode="0.00E+00">
                  <c:v>-4.6598200000000003E-3</c:v>
                </c:pt>
                <c:pt idx="46314" formatCode="0.00E+00">
                  <c:v>-4.6198300000000001E-3</c:v>
                </c:pt>
                <c:pt idx="46315" formatCode="0.00E+00">
                  <c:v>-4.5141900000000004E-3</c:v>
                </c:pt>
                <c:pt idx="46316" formatCode="0.00E+00">
                  <c:v>-4.3441199999999999E-3</c:v>
                </c:pt>
                <c:pt idx="46317" formatCode="0.00E+00">
                  <c:v>-4.1107299999999999E-3</c:v>
                </c:pt>
                <c:pt idx="46318" formatCode="0.00E+00">
                  <c:v>-3.81512E-3</c:v>
                </c:pt>
                <c:pt idx="46319" formatCode="0.00E+00">
                  <c:v>-3.4583999999999999E-3</c:v>
                </c:pt>
                <c:pt idx="46320" formatCode="0.00E+00">
                  <c:v>-3.042E-3</c:v>
                </c:pt>
                <c:pt idx="46321" formatCode="0.00E+00">
                  <c:v>-2.5677299999999998E-3</c:v>
                </c:pt>
                <c:pt idx="46322" formatCode="0.00E+00">
                  <c:v>-2.0374E-3</c:v>
                </c:pt>
                <c:pt idx="46323" formatCode="0.00E+00">
                  <c:v>-1.4525600000000001E-3</c:v>
                </c:pt>
                <c:pt idx="46324" formatCode="0.00E+00">
                  <c:v>-8.1469699999999997E-4</c:v>
                </c:pt>
                <c:pt idx="46325" formatCode="0.00E+00">
                  <c:v>-1.2553400000000001E-4</c:v>
                </c:pt>
                <c:pt idx="46326" formatCode="0.00E+00">
                  <c:v>6.1290699999999999E-4</c:v>
                </c:pt>
                <c:pt idx="46327" formatCode="0.00E+00">
                  <c:v>1.3984900000000001E-3</c:v>
                </c:pt>
                <c:pt idx="46328" formatCode="0.00E+00">
                  <c:v>2.2289100000000002E-3</c:v>
                </c:pt>
                <c:pt idx="46329" formatCode="0.00E+00">
                  <c:v>3.10166E-3</c:v>
                </c:pt>
                <c:pt idx="46330" formatCode="0.00E+00">
                  <c:v>4.0142600000000004E-3</c:v>
                </c:pt>
                <c:pt idx="46331" formatCode="0.00E+00">
                  <c:v>4.9644700000000003E-3</c:v>
                </c:pt>
                <c:pt idx="46332" formatCode="0.00E+00">
                  <c:v>5.9499699999999997E-3</c:v>
                </c:pt>
                <c:pt idx="46333" formatCode="0.00E+00">
                  <c:v>6.9681500000000002E-3</c:v>
                </c:pt>
                <c:pt idx="46334" formatCode="0.00E+00">
                  <c:v>8.0161899999999994E-3</c:v>
                </c:pt>
                <c:pt idx="46335" formatCode="0.00E+00">
                  <c:v>9.0912600000000003E-3</c:v>
                </c:pt>
                <c:pt idx="46336">
                  <c:v>1.01905E-2</c:v>
                </c:pt>
                <c:pt idx="46337">
                  <c:v>1.13112E-2</c:v>
                </c:pt>
                <c:pt idx="46338">
                  <c:v>1.24507E-2</c:v>
                </c:pt>
                <c:pt idx="46339">
                  <c:v>1.3606500000000001E-2</c:v>
                </c:pt>
                <c:pt idx="46340">
                  <c:v>1.47756E-2</c:v>
                </c:pt>
                <c:pt idx="46341">
                  <c:v>1.5955E-2</c:v>
                </c:pt>
                <c:pt idx="46342">
                  <c:v>1.7141699999999999E-2</c:v>
                </c:pt>
                <c:pt idx="46343">
                  <c:v>1.8333100000000001E-2</c:v>
                </c:pt>
                <c:pt idx="46344">
                  <c:v>1.9526399999999999E-2</c:v>
                </c:pt>
                <c:pt idx="46345">
                  <c:v>2.07187E-2</c:v>
                </c:pt>
                <c:pt idx="46346">
                  <c:v>2.1906999999999999E-2</c:v>
                </c:pt>
                <c:pt idx="46347">
                  <c:v>2.3088600000000001E-2</c:v>
                </c:pt>
                <c:pt idx="46348">
                  <c:v>2.4260899999999998E-2</c:v>
                </c:pt>
                <c:pt idx="46349">
                  <c:v>2.5420999999999999E-2</c:v>
                </c:pt>
                <c:pt idx="46350">
                  <c:v>2.6566099999999999E-2</c:v>
                </c:pt>
                <c:pt idx="46351">
                  <c:v>2.7693700000000002E-2</c:v>
                </c:pt>
                <c:pt idx="46352">
                  <c:v>2.88017E-2</c:v>
                </c:pt>
                <c:pt idx="46353">
                  <c:v>2.98882E-2</c:v>
                </c:pt>
                <c:pt idx="46354">
                  <c:v>3.0950800000000001E-2</c:v>
                </c:pt>
                <c:pt idx="46355">
                  <c:v>3.1986599999999997E-2</c:v>
                </c:pt>
                <c:pt idx="46356">
                  <c:v>3.2993000000000001E-2</c:v>
                </c:pt>
                <c:pt idx="46357">
                  <c:v>3.3967299999999999E-2</c:v>
                </c:pt>
                <c:pt idx="46358">
                  <c:v>3.4907599999999997E-2</c:v>
                </c:pt>
                <c:pt idx="46359">
                  <c:v>3.5811700000000002E-2</c:v>
                </c:pt>
                <c:pt idx="46360">
                  <c:v>3.6677599999999998E-2</c:v>
                </c:pt>
                <c:pt idx="46361">
                  <c:v>3.7503099999999998E-2</c:v>
                </c:pt>
                <c:pt idx="46362">
                  <c:v>3.8286300000000002E-2</c:v>
                </c:pt>
                <c:pt idx="46363">
                  <c:v>3.9025400000000002E-2</c:v>
                </c:pt>
                <c:pt idx="46364">
                  <c:v>3.9718900000000001E-2</c:v>
                </c:pt>
                <c:pt idx="46365">
                  <c:v>4.0364900000000002E-2</c:v>
                </c:pt>
                <c:pt idx="46366">
                  <c:v>4.09618E-2</c:v>
                </c:pt>
                <c:pt idx="46367">
                  <c:v>4.1508099999999999E-2</c:v>
                </c:pt>
                <c:pt idx="46368">
                  <c:v>4.2002699999999997E-2</c:v>
                </c:pt>
                <c:pt idx="46369">
                  <c:v>4.2444599999999999E-2</c:v>
                </c:pt>
                <c:pt idx="46370">
                  <c:v>4.28329E-2</c:v>
                </c:pt>
                <c:pt idx="46371">
                  <c:v>4.3166200000000002E-2</c:v>
                </c:pt>
                <c:pt idx="46372">
                  <c:v>4.3443700000000002E-2</c:v>
                </c:pt>
                <c:pt idx="46373">
                  <c:v>4.3664700000000001E-2</c:v>
                </c:pt>
                <c:pt idx="46374">
                  <c:v>4.3829100000000003E-2</c:v>
                </c:pt>
                <c:pt idx="46375">
                  <c:v>4.3936299999999998E-2</c:v>
                </c:pt>
                <c:pt idx="46376">
                  <c:v>4.3985799999999999E-2</c:v>
                </c:pt>
                <c:pt idx="46377">
                  <c:v>4.39774E-2</c:v>
                </c:pt>
                <c:pt idx="46378">
                  <c:v>4.3910900000000003E-2</c:v>
                </c:pt>
                <c:pt idx="46379">
                  <c:v>4.3786400000000003E-2</c:v>
                </c:pt>
                <c:pt idx="46380">
                  <c:v>4.3603900000000001E-2</c:v>
                </c:pt>
                <c:pt idx="46381">
                  <c:v>4.3363100000000002E-2</c:v>
                </c:pt>
                <c:pt idx="46382">
                  <c:v>4.3064199999999997E-2</c:v>
                </c:pt>
                <c:pt idx="46383">
                  <c:v>4.2707200000000001E-2</c:v>
                </c:pt>
                <c:pt idx="46384">
                  <c:v>4.2292700000000003E-2</c:v>
                </c:pt>
                <c:pt idx="46385">
                  <c:v>4.1821400000000002E-2</c:v>
                </c:pt>
                <c:pt idx="46386">
                  <c:v>4.1294400000000002E-2</c:v>
                </c:pt>
                <c:pt idx="46387">
                  <c:v>4.07128E-2</c:v>
                </c:pt>
                <c:pt idx="46388">
                  <c:v>4.0077300000000003E-2</c:v>
                </c:pt>
                <c:pt idx="46389">
                  <c:v>3.9388899999999998E-2</c:v>
                </c:pt>
                <c:pt idx="46390">
                  <c:v>3.8648799999999997E-2</c:v>
                </c:pt>
                <c:pt idx="46391">
                  <c:v>3.7858299999999998E-2</c:v>
                </c:pt>
                <c:pt idx="46392">
                  <c:v>3.7019099999999999E-2</c:v>
                </c:pt>
                <c:pt idx="46393">
                  <c:v>3.6132999999999998E-2</c:v>
                </c:pt>
                <c:pt idx="46394">
                  <c:v>3.5201200000000002E-2</c:v>
                </c:pt>
                <c:pt idx="46395">
                  <c:v>3.4224900000000003E-2</c:v>
                </c:pt>
                <c:pt idx="46396">
                  <c:v>3.3205999999999999E-2</c:v>
                </c:pt>
                <c:pt idx="46397">
                  <c:v>3.2146300000000003E-2</c:v>
                </c:pt>
                <c:pt idx="46398">
                  <c:v>3.1047999999999999E-2</c:v>
                </c:pt>
                <c:pt idx="46399">
                  <c:v>2.99133E-2</c:v>
                </c:pt>
                <c:pt idx="46400">
                  <c:v>2.8744499999999999E-2</c:v>
                </c:pt>
                <c:pt idx="46401">
                  <c:v>2.7543499999999999E-2</c:v>
                </c:pt>
                <c:pt idx="46402">
                  <c:v>2.63124E-2</c:v>
                </c:pt>
                <c:pt idx="46403">
                  <c:v>2.5053499999999999E-2</c:v>
                </c:pt>
                <c:pt idx="46404">
                  <c:v>2.3769499999999999E-2</c:v>
                </c:pt>
                <c:pt idx="46405">
                  <c:v>2.2463E-2</c:v>
                </c:pt>
                <c:pt idx="46406">
                  <c:v>2.11363E-2</c:v>
                </c:pt>
                <c:pt idx="46407">
                  <c:v>1.9792000000000001E-2</c:v>
                </c:pt>
                <c:pt idx="46408">
                  <c:v>1.84327E-2</c:v>
                </c:pt>
                <c:pt idx="46409">
                  <c:v>1.7061099999999999E-2</c:v>
                </c:pt>
                <c:pt idx="46410">
                  <c:v>1.5679700000000001E-2</c:v>
                </c:pt>
                <c:pt idx="46411">
                  <c:v>1.42909E-2</c:v>
                </c:pt>
                <c:pt idx="46412">
                  <c:v>1.2897E-2</c:v>
                </c:pt>
                <c:pt idx="46413">
                  <c:v>1.15008E-2</c:v>
                </c:pt>
                <c:pt idx="46414">
                  <c:v>1.01049E-2</c:v>
                </c:pt>
                <c:pt idx="46415" formatCode="0.00E+00">
                  <c:v>8.71216E-3</c:v>
                </c:pt>
                <c:pt idx="46416" formatCode="0.00E+00">
                  <c:v>7.3251399999999999E-3</c:v>
                </c:pt>
                <c:pt idx="46417" formatCode="0.00E+00">
                  <c:v>5.9464499999999998E-3</c:v>
                </c:pt>
                <c:pt idx="46418" formatCode="0.00E+00">
                  <c:v>4.5786999999999998E-3</c:v>
                </c:pt>
                <c:pt idx="46419" formatCode="0.00E+00">
                  <c:v>3.22463E-3</c:v>
                </c:pt>
                <c:pt idx="46420" formatCode="0.00E+00">
                  <c:v>1.88703E-3</c:v>
                </c:pt>
                <c:pt idx="46421" formatCode="0.00E+00">
                  <c:v>5.6865400000000003E-4</c:v>
                </c:pt>
                <c:pt idx="46422" formatCode="0.00E+00">
                  <c:v>-7.2782299999999995E-4</c:v>
                </c:pt>
                <c:pt idx="46423" formatCode="0.00E+00">
                  <c:v>-1.9997999999999999E-3</c:v>
                </c:pt>
                <c:pt idx="46424" formatCode="0.00E+00">
                  <c:v>-3.2447800000000001E-3</c:v>
                </c:pt>
                <c:pt idx="46425" formatCode="0.00E+00">
                  <c:v>-4.4604500000000004E-3</c:v>
                </c:pt>
                <c:pt idx="46426" formatCode="0.00E+00">
                  <c:v>-5.6446100000000004E-3</c:v>
                </c:pt>
                <c:pt idx="46427" formatCode="0.00E+00">
                  <c:v>-6.7950299999999996E-3</c:v>
                </c:pt>
                <c:pt idx="46428" formatCode="0.00E+00">
                  <c:v>-7.9094500000000002E-3</c:v>
                </c:pt>
                <c:pt idx="46429" formatCode="0.00E+00">
                  <c:v>-8.9856499999999995E-3</c:v>
                </c:pt>
                <c:pt idx="46430">
                  <c:v>-1.00214E-2</c:v>
                </c:pt>
                <c:pt idx="46431">
                  <c:v>-1.1014599999999999E-2</c:v>
                </c:pt>
                <c:pt idx="46432">
                  <c:v>-1.19632E-2</c:v>
                </c:pt>
                <c:pt idx="46433">
                  <c:v>-1.2865100000000001E-2</c:v>
                </c:pt>
                <c:pt idx="46434">
                  <c:v>-1.3718599999999999E-2</c:v>
                </c:pt>
                <c:pt idx="46435">
                  <c:v>-1.4522200000000001E-2</c:v>
                </c:pt>
                <c:pt idx="46436">
                  <c:v>-1.5274100000000001E-2</c:v>
                </c:pt>
                <c:pt idx="46437">
                  <c:v>-1.5972900000000002E-2</c:v>
                </c:pt>
                <c:pt idx="46438">
                  <c:v>-1.6617E-2</c:v>
                </c:pt>
                <c:pt idx="46439">
                  <c:v>-1.72053E-2</c:v>
                </c:pt>
                <c:pt idx="46440">
                  <c:v>-1.7736600000000002E-2</c:v>
                </c:pt>
                <c:pt idx="46441">
                  <c:v>-1.821E-2</c:v>
                </c:pt>
                <c:pt idx="46442">
                  <c:v>-1.8624100000000001E-2</c:v>
                </c:pt>
                <c:pt idx="46443">
                  <c:v>-1.89783E-2</c:v>
                </c:pt>
                <c:pt idx="46444">
                  <c:v>-1.9271799999999999E-2</c:v>
                </c:pt>
                <c:pt idx="46445">
                  <c:v>-1.9504000000000001E-2</c:v>
                </c:pt>
                <c:pt idx="46446">
                  <c:v>-1.9674500000000001E-2</c:v>
                </c:pt>
                <c:pt idx="46447">
                  <c:v>-1.9782899999999999E-2</c:v>
                </c:pt>
                <c:pt idx="46448">
                  <c:v>-1.9828999999999999E-2</c:v>
                </c:pt>
                <c:pt idx="46449">
                  <c:v>-1.98125E-2</c:v>
                </c:pt>
                <c:pt idx="46450">
                  <c:v>-1.9733500000000001E-2</c:v>
                </c:pt>
                <c:pt idx="46451">
                  <c:v>-1.9591999999999998E-2</c:v>
                </c:pt>
                <c:pt idx="46452">
                  <c:v>-1.93884E-2</c:v>
                </c:pt>
                <c:pt idx="46453">
                  <c:v>-1.91232E-2</c:v>
                </c:pt>
                <c:pt idx="46454">
                  <c:v>-1.8797000000000001E-2</c:v>
                </c:pt>
                <c:pt idx="46455">
                  <c:v>-1.8409999999999999E-2</c:v>
                </c:pt>
                <c:pt idx="46456">
                  <c:v>-1.7963099999999999E-2</c:v>
                </c:pt>
                <c:pt idx="46457">
                  <c:v>-1.74571E-2</c:v>
                </c:pt>
                <c:pt idx="46458">
                  <c:v>-1.6892999999999998E-2</c:v>
                </c:pt>
                <c:pt idx="46459">
                  <c:v>-1.62717E-2</c:v>
                </c:pt>
                <c:pt idx="46460">
                  <c:v>-1.55944E-2</c:v>
                </c:pt>
                <c:pt idx="46461">
                  <c:v>-1.4862500000000001E-2</c:v>
                </c:pt>
                <c:pt idx="46462">
                  <c:v>-1.40772E-2</c:v>
                </c:pt>
                <c:pt idx="46463">
                  <c:v>-1.3240200000000001E-2</c:v>
                </c:pt>
                <c:pt idx="46464">
                  <c:v>-1.2352999999999999E-2</c:v>
                </c:pt>
                <c:pt idx="46465">
                  <c:v>-1.14173E-2</c:v>
                </c:pt>
                <c:pt idx="46466">
                  <c:v>-1.0434799999999999E-2</c:v>
                </c:pt>
                <c:pt idx="46467" formatCode="0.00E+00">
                  <c:v>-9.4073400000000001E-3</c:v>
                </c:pt>
                <c:pt idx="46468" formatCode="0.00E+00">
                  <c:v>-8.3369199999999994E-3</c:v>
                </c:pt>
                <c:pt idx="46469" formatCode="0.00E+00">
                  <c:v>-7.2255100000000001E-3</c:v>
                </c:pt>
                <c:pt idx="46470" formatCode="0.00E+00">
                  <c:v>-6.0752799999999997E-3</c:v>
                </c:pt>
                <c:pt idx="46471" formatCode="0.00E+00">
                  <c:v>-4.8884899999999997E-3</c:v>
                </c:pt>
                <c:pt idx="46472" formatCode="0.00E+00">
                  <c:v>-3.6674500000000001E-3</c:v>
                </c:pt>
                <c:pt idx="46473" formatCode="0.00E+00">
                  <c:v>-2.4145999999999998E-3</c:v>
                </c:pt>
                <c:pt idx="46474" formatCode="0.00E+00">
                  <c:v>-1.1323800000000001E-3</c:v>
                </c:pt>
                <c:pt idx="46475" formatCode="0.00E+00">
                  <c:v>1.7673299999999999E-4</c:v>
                </c:pt>
                <c:pt idx="46476" formatCode="0.00E+00">
                  <c:v>1.51023E-3</c:v>
                </c:pt>
                <c:pt idx="46477" formatCode="0.00E+00">
                  <c:v>2.8655299999999998E-3</c:v>
                </c:pt>
                <c:pt idx="46478" formatCode="0.00E+00">
                  <c:v>4.2399100000000004E-3</c:v>
                </c:pt>
                <c:pt idx="46479" formatCode="0.00E+00">
                  <c:v>5.6305399999999999E-3</c:v>
                </c:pt>
                <c:pt idx="46480" formatCode="0.00E+00">
                  <c:v>7.0346599999999999E-3</c:v>
                </c:pt>
                <c:pt idx="46481" formatCode="0.00E+00">
                  <c:v>8.4495999999999998E-3</c:v>
                </c:pt>
                <c:pt idx="46482" formatCode="0.00E+00">
                  <c:v>9.8726000000000005E-3</c:v>
                </c:pt>
                <c:pt idx="46483">
                  <c:v>1.13008E-2</c:v>
                </c:pt>
                <c:pt idx="46484">
                  <c:v>1.2731299999999999E-2</c:v>
                </c:pt>
                <c:pt idx="46485">
                  <c:v>1.41613E-2</c:v>
                </c:pt>
                <c:pt idx="46486">
                  <c:v>1.5587999999999999E-2</c:v>
                </c:pt>
                <c:pt idx="46487">
                  <c:v>1.7008499999999999E-2</c:v>
                </c:pt>
                <c:pt idx="46488">
                  <c:v>1.8419899999999999E-2</c:v>
                </c:pt>
                <c:pt idx="46489">
                  <c:v>1.9819199999999999E-2</c:v>
                </c:pt>
                <c:pt idx="46490">
                  <c:v>2.1203799999999998E-2</c:v>
                </c:pt>
                <c:pt idx="46491">
                  <c:v>2.2570799999999999E-2</c:v>
                </c:pt>
                <c:pt idx="46492">
                  <c:v>2.3917399999999998E-2</c:v>
                </c:pt>
                <c:pt idx="46493">
                  <c:v>2.5240800000000001E-2</c:v>
                </c:pt>
                <c:pt idx="46494">
                  <c:v>2.6538200000000001E-2</c:v>
                </c:pt>
                <c:pt idx="46495">
                  <c:v>2.7806899999999999E-2</c:v>
                </c:pt>
                <c:pt idx="46496">
                  <c:v>2.9044299999999999E-2</c:v>
                </c:pt>
                <c:pt idx="46497">
                  <c:v>3.0247599999999999E-2</c:v>
                </c:pt>
                <c:pt idx="46498">
                  <c:v>3.1414499999999998E-2</c:v>
                </c:pt>
                <c:pt idx="46499">
                  <c:v>3.2542399999999999E-2</c:v>
                </c:pt>
                <c:pt idx="46500">
                  <c:v>3.36288E-2</c:v>
                </c:pt>
                <c:pt idx="46501">
                  <c:v>3.4671500000000001E-2</c:v>
                </c:pt>
                <c:pt idx="46502">
                  <c:v>3.5668100000000001E-2</c:v>
                </c:pt>
                <c:pt idx="46503">
                  <c:v>3.6616599999999999E-2</c:v>
                </c:pt>
                <c:pt idx="46504">
                  <c:v>3.7514600000000002E-2</c:v>
                </c:pt>
                <c:pt idx="46505">
                  <c:v>3.8360199999999997E-2</c:v>
                </c:pt>
                <c:pt idx="46506">
                  <c:v>3.9151499999999999E-2</c:v>
                </c:pt>
                <c:pt idx="46507">
                  <c:v>3.9886600000000001E-2</c:v>
                </c:pt>
                <c:pt idx="46508">
                  <c:v>4.0563799999999997E-2</c:v>
                </c:pt>
                <c:pt idx="46509">
                  <c:v>4.11814E-2</c:v>
                </c:pt>
                <c:pt idx="46510">
                  <c:v>4.1737900000000001E-2</c:v>
                </c:pt>
                <c:pt idx="46511">
                  <c:v>4.22318E-2</c:v>
                </c:pt>
                <c:pt idx="46512">
                  <c:v>4.2661900000000003E-2</c:v>
                </c:pt>
                <c:pt idx="46513">
                  <c:v>4.30269E-2</c:v>
                </c:pt>
                <c:pt idx="46514">
                  <c:v>4.3325700000000002E-2</c:v>
                </c:pt>
                <c:pt idx="46515">
                  <c:v>4.3557199999999997E-2</c:v>
                </c:pt>
                <c:pt idx="46516">
                  <c:v>4.3720700000000001E-2</c:v>
                </c:pt>
                <c:pt idx="46517">
                  <c:v>4.3815300000000001E-2</c:v>
                </c:pt>
                <c:pt idx="46518">
                  <c:v>4.3840499999999998E-2</c:v>
                </c:pt>
                <c:pt idx="46519">
                  <c:v>4.3795599999999997E-2</c:v>
                </c:pt>
                <c:pt idx="46520">
                  <c:v>4.3680400000000001E-2</c:v>
                </c:pt>
                <c:pt idx="46521">
                  <c:v>4.3494400000000003E-2</c:v>
                </c:pt>
                <c:pt idx="46522">
                  <c:v>4.3237699999999997E-2</c:v>
                </c:pt>
                <c:pt idx="46523">
                  <c:v>4.29101E-2</c:v>
                </c:pt>
                <c:pt idx="46524">
                  <c:v>4.2511800000000002E-2</c:v>
                </c:pt>
                <c:pt idx="46525">
                  <c:v>4.2042900000000001E-2</c:v>
                </c:pt>
                <c:pt idx="46526">
                  <c:v>4.15038E-2</c:v>
                </c:pt>
                <c:pt idx="46527">
                  <c:v>4.0894800000000002E-2</c:v>
                </c:pt>
                <c:pt idx="46528">
                  <c:v>4.0216399999999999E-2</c:v>
                </c:pt>
                <c:pt idx="46529">
                  <c:v>3.9469200000000003E-2</c:v>
                </c:pt>
                <c:pt idx="46530">
                  <c:v>3.8654000000000001E-2</c:v>
                </c:pt>
                <c:pt idx="46531">
                  <c:v>3.7771800000000001E-2</c:v>
                </c:pt>
                <c:pt idx="46532">
                  <c:v>3.6823599999999998E-2</c:v>
                </c:pt>
                <c:pt idx="46533">
                  <c:v>3.5810700000000001E-2</c:v>
                </c:pt>
                <c:pt idx="46534">
                  <c:v>3.47342E-2</c:v>
                </c:pt>
                <c:pt idx="46535">
                  <c:v>3.35955E-2</c:v>
                </c:pt>
                <c:pt idx="46536">
                  <c:v>3.2396300000000003E-2</c:v>
                </c:pt>
                <c:pt idx="46537">
                  <c:v>3.1138099999999998E-2</c:v>
                </c:pt>
                <c:pt idx="46538">
                  <c:v>2.9822600000000001E-2</c:v>
                </c:pt>
                <c:pt idx="46539">
                  <c:v>2.84517E-2</c:v>
                </c:pt>
                <c:pt idx="46540">
                  <c:v>2.7027300000000001E-2</c:v>
                </c:pt>
                <c:pt idx="46541">
                  <c:v>2.5551399999999998E-2</c:v>
                </c:pt>
                <c:pt idx="46542">
                  <c:v>2.40263E-2</c:v>
                </c:pt>
                <c:pt idx="46543">
                  <c:v>2.2454100000000001E-2</c:v>
                </c:pt>
                <c:pt idx="46544">
                  <c:v>2.0837000000000001E-2</c:v>
                </c:pt>
                <c:pt idx="46545">
                  <c:v>1.9177699999999999E-2</c:v>
                </c:pt>
                <c:pt idx="46546">
                  <c:v>1.7478400000000002E-2</c:v>
                </c:pt>
                <c:pt idx="46547">
                  <c:v>1.5741700000000001E-2</c:v>
                </c:pt>
                <c:pt idx="46548">
                  <c:v>1.3970399999999999E-2</c:v>
                </c:pt>
                <c:pt idx="46549">
                  <c:v>1.2167000000000001E-2</c:v>
                </c:pt>
                <c:pt idx="46550">
                  <c:v>1.0334400000000001E-2</c:v>
                </c:pt>
                <c:pt idx="46551" formatCode="0.00E+00">
                  <c:v>8.47528E-3</c:v>
                </c:pt>
                <c:pt idx="46552" formatCode="0.00E+00">
                  <c:v>6.5925899999999997E-3</c:v>
                </c:pt>
                <c:pt idx="46553" formatCode="0.00E+00">
                  <c:v>4.68923E-3</c:v>
                </c:pt>
                <c:pt idx="46554" formatCode="0.00E+00">
                  <c:v>2.76815E-3</c:v>
                </c:pt>
                <c:pt idx="46555" formatCode="0.00E+00">
                  <c:v>8.3235099999999995E-4</c:v>
                </c:pt>
                <c:pt idx="46556" formatCode="0.00E+00">
                  <c:v>-1.1151399999999999E-3</c:v>
                </c:pt>
                <c:pt idx="46557" formatCode="0.00E+00">
                  <c:v>-3.0712600000000001E-3</c:v>
                </c:pt>
                <c:pt idx="46558" formatCode="0.00E+00">
                  <c:v>-5.0329299999999997E-3</c:v>
                </c:pt>
                <c:pt idx="46559" formatCode="0.00E+00">
                  <c:v>-6.9970500000000003E-3</c:v>
                </c:pt>
                <c:pt idx="46560" formatCode="0.00E+00">
                  <c:v>-8.9605299999999995E-3</c:v>
                </c:pt>
                <c:pt idx="46561">
                  <c:v>-1.09202E-2</c:v>
                </c:pt>
                <c:pt idx="46562">
                  <c:v>-1.2873000000000001E-2</c:v>
                </c:pt>
                <c:pt idx="46563">
                  <c:v>-1.48159E-2</c:v>
                </c:pt>
                <c:pt idx="46564">
                  <c:v>-1.6745599999999999E-2</c:v>
                </c:pt>
                <c:pt idx="46565">
                  <c:v>-1.8659100000000001E-2</c:v>
                </c:pt>
                <c:pt idx="46566">
                  <c:v>-2.0553399999999999E-2</c:v>
                </c:pt>
                <c:pt idx="46567">
                  <c:v>-2.2425400000000002E-2</c:v>
                </c:pt>
                <c:pt idx="46568">
                  <c:v>-2.4271999999999998E-2</c:v>
                </c:pt>
                <c:pt idx="46569">
                  <c:v>-2.60904E-2</c:v>
                </c:pt>
                <c:pt idx="46570">
                  <c:v>-2.7877599999999999E-2</c:v>
                </c:pt>
                <c:pt idx="46571">
                  <c:v>-2.9630699999999999E-2</c:v>
                </c:pt>
                <c:pt idx="46572">
                  <c:v>-3.1346800000000001E-2</c:v>
                </c:pt>
                <c:pt idx="46573">
                  <c:v>-3.3023200000000003E-2</c:v>
                </c:pt>
                <c:pt idx="46574">
                  <c:v>-3.4657199999999999E-2</c:v>
                </c:pt>
                <c:pt idx="46575">
                  <c:v>-3.6246100000000003E-2</c:v>
                </c:pt>
                <c:pt idx="46576">
                  <c:v>-3.7787399999999999E-2</c:v>
                </c:pt>
                <c:pt idx="46577">
                  <c:v>-3.9278500000000001E-2</c:v>
                </c:pt>
                <c:pt idx="46578">
                  <c:v>-4.0717000000000003E-2</c:v>
                </c:pt>
                <c:pt idx="46579">
                  <c:v>-4.2100600000000002E-2</c:v>
                </c:pt>
                <c:pt idx="46580">
                  <c:v>-4.3426899999999997E-2</c:v>
                </c:pt>
                <c:pt idx="46581">
                  <c:v>-4.4693999999999998E-2</c:v>
                </c:pt>
                <c:pt idx="46582">
                  <c:v>-4.5899599999999999E-2</c:v>
                </c:pt>
                <c:pt idx="46583">
                  <c:v>-4.7041800000000002E-2</c:v>
                </c:pt>
                <c:pt idx="46584">
                  <c:v>-4.8118800000000003E-2</c:v>
                </c:pt>
                <c:pt idx="46585">
                  <c:v>-4.91288E-2</c:v>
                </c:pt>
                <c:pt idx="46586">
                  <c:v>-5.0070099999999999E-2</c:v>
                </c:pt>
                <c:pt idx="46587">
                  <c:v>-5.0941199999999999E-2</c:v>
                </c:pt>
                <c:pt idx="46588">
                  <c:v>-5.1740700000000001E-2</c:v>
                </c:pt>
                <c:pt idx="46589">
                  <c:v>-5.2467199999999999E-2</c:v>
                </c:pt>
                <c:pt idx="46590">
                  <c:v>-5.3119600000000003E-2</c:v>
                </c:pt>
                <c:pt idx="46591">
                  <c:v>-5.3696800000000003E-2</c:v>
                </c:pt>
                <c:pt idx="46592">
                  <c:v>-5.41979E-2</c:v>
                </c:pt>
                <c:pt idx="46593">
                  <c:v>-5.4621999999999997E-2</c:v>
                </c:pt>
                <c:pt idx="46594">
                  <c:v>-5.4968400000000001E-2</c:v>
                </c:pt>
                <c:pt idx="46595">
                  <c:v>-5.5236599999999997E-2</c:v>
                </c:pt>
                <c:pt idx="46596">
                  <c:v>-5.5426099999999999E-2</c:v>
                </c:pt>
                <c:pt idx="46597">
                  <c:v>-5.5536700000000001E-2</c:v>
                </c:pt>
                <c:pt idx="46598">
                  <c:v>-5.5567999999999999E-2</c:v>
                </c:pt>
                <c:pt idx="46599">
                  <c:v>-5.5520100000000003E-2</c:v>
                </c:pt>
                <c:pt idx="46600">
                  <c:v>-5.5393100000000001E-2</c:v>
                </c:pt>
                <c:pt idx="46601">
                  <c:v>-5.5187100000000003E-2</c:v>
                </c:pt>
                <c:pt idx="46602">
                  <c:v>-5.49025E-2</c:v>
                </c:pt>
                <c:pt idx="46603">
                  <c:v>-5.4539700000000003E-2</c:v>
                </c:pt>
                <c:pt idx="46604">
                  <c:v>-5.4099399999999999E-2</c:v>
                </c:pt>
                <c:pt idx="46605">
                  <c:v>-5.3582200000000003E-2</c:v>
                </c:pt>
                <c:pt idx="46606">
                  <c:v>-5.2989000000000001E-2</c:v>
                </c:pt>
                <c:pt idx="46607">
                  <c:v>-5.2320699999999998E-2</c:v>
                </c:pt>
                <c:pt idx="46608">
                  <c:v>-5.1578400000000003E-2</c:v>
                </c:pt>
                <c:pt idx="46609">
                  <c:v>-5.07634E-2</c:v>
                </c:pt>
                <c:pt idx="46610">
                  <c:v>-4.9876900000000002E-2</c:v>
                </c:pt>
                <c:pt idx="46611">
                  <c:v>-4.8920400000000003E-2</c:v>
                </c:pt>
                <c:pt idx="46612">
                  <c:v>-4.7895500000000001E-2</c:v>
                </c:pt>
                <c:pt idx="46613">
                  <c:v>-4.6803699999999997E-2</c:v>
                </c:pt>
                <c:pt idx="46614">
                  <c:v>-4.5646899999999997E-2</c:v>
                </c:pt>
                <c:pt idx="46615">
                  <c:v>-4.4426899999999998E-2</c:v>
                </c:pt>
                <c:pt idx="46616">
                  <c:v>-4.3145700000000002E-2</c:v>
                </c:pt>
                <c:pt idx="46617">
                  <c:v>-4.18054E-2</c:v>
                </c:pt>
                <c:pt idx="46618">
                  <c:v>-4.0408199999999998E-2</c:v>
                </c:pt>
                <c:pt idx="46619">
                  <c:v>-3.8956200000000003E-2</c:v>
                </c:pt>
                <c:pt idx="46620">
                  <c:v>-3.74518E-2</c:v>
                </c:pt>
                <c:pt idx="46621">
                  <c:v>-3.5897400000000003E-2</c:v>
                </c:pt>
                <c:pt idx="46622">
                  <c:v>-3.4295600000000002E-2</c:v>
                </c:pt>
                <c:pt idx="46623">
                  <c:v>-3.2648900000000002E-2</c:v>
                </c:pt>
                <c:pt idx="46624">
                  <c:v>-3.0959899999999999E-2</c:v>
                </c:pt>
                <c:pt idx="46625">
                  <c:v>-2.9231400000000001E-2</c:v>
                </c:pt>
                <c:pt idx="46626">
                  <c:v>-2.74661E-2</c:v>
                </c:pt>
                <c:pt idx="46627">
                  <c:v>-2.56668E-2</c:v>
                </c:pt>
                <c:pt idx="46628">
                  <c:v>-2.3836400000000001E-2</c:v>
                </c:pt>
                <c:pt idx="46629">
                  <c:v>-2.1977799999999999E-2</c:v>
                </c:pt>
                <c:pt idx="46630">
                  <c:v>-2.0093900000000001E-2</c:v>
                </c:pt>
                <c:pt idx="46631">
                  <c:v>-1.8187700000000001E-2</c:v>
                </c:pt>
                <c:pt idx="46632">
                  <c:v>-1.62623E-2</c:v>
                </c:pt>
                <c:pt idx="46633">
                  <c:v>-1.43207E-2</c:v>
                </c:pt>
                <c:pt idx="46634">
                  <c:v>-1.2366E-2</c:v>
                </c:pt>
                <c:pt idx="46635">
                  <c:v>-1.04011E-2</c:v>
                </c:pt>
                <c:pt idx="46636" formatCode="0.00E+00">
                  <c:v>-8.4293000000000007E-3</c:v>
                </c:pt>
                <c:pt idx="46637" formatCode="0.00E+00">
                  <c:v>-6.4535399999999998E-3</c:v>
                </c:pt>
                <c:pt idx="46638" formatCode="0.00E+00">
                  <c:v>-4.4769500000000004E-3</c:v>
                </c:pt>
                <c:pt idx="46639" formatCode="0.00E+00">
                  <c:v>-2.5025999999999998E-3</c:v>
                </c:pt>
                <c:pt idx="46640" formatCode="0.00E+00">
                  <c:v>-5.3356200000000001E-4</c:v>
                </c:pt>
                <c:pt idx="46641" formatCode="0.00E+00">
                  <c:v>1.42713E-3</c:v>
                </c:pt>
                <c:pt idx="46642" formatCode="0.00E+00">
                  <c:v>3.3764400000000001E-3</c:v>
                </c:pt>
                <c:pt idx="46643" formatCode="0.00E+00">
                  <c:v>5.31139E-3</c:v>
                </c:pt>
                <c:pt idx="46644" formatCode="0.00E+00">
                  <c:v>7.2289900000000002E-3</c:v>
                </c:pt>
                <c:pt idx="46645" formatCode="0.00E+00">
                  <c:v>9.1263400000000001E-3</c:v>
                </c:pt>
                <c:pt idx="46646">
                  <c:v>1.1000599999999999E-2</c:v>
                </c:pt>
                <c:pt idx="46647">
                  <c:v>1.28488E-2</c:v>
                </c:pt>
                <c:pt idx="46648">
                  <c:v>1.4668199999999999E-2</c:v>
                </c:pt>
                <c:pt idx="46649">
                  <c:v>1.6456200000000001E-2</c:v>
                </c:pt>
                <c:pt idx="46650">
                  <c:v>1.82101E-2</c:v>
                </c:pt>
                <c:pt idx="46651">
                  <c:v>1.9927199999999999E-2</c:v>
                </c:pt>
                <c:pt idx="46652">
                  <c:v>2.1604999999999999E-2</c:v>
                </c:pt>
                <c:pt idx="46653">
                  <c:v>2.3241000000000001E-2</c:v>
                </c:pt>
                <c:pt idx="46654">
                  <c:v>2.4833000000000001E-2</c:v>
                </c:pt>
                <c:pt idx="46655">
                  <c:v>2.6378499999999999E-2</c:v>
                </c:pt>
                <c:pt idx="46656">
                  <c:v>2.7875500000000001E-2</c:v>
                </c:pt>
                <c:pt idx="46657">
                  <c:v>2.9321799999999999E-2</c:v>
                </c:pt>
                <c:pt idx="46658">
                  <c:v>3.0715200000000002E-2</c:v>
                </c:pt>
                <c:pt idx="46659">
                  <c:v>3.2053699999999997E-2</c:v>
                </c:pt>
                <c:pt idx="46660">
                  <c:v>3.3335700000000003E-2</c:v>
                </c:pt>
                <c:pt idx="46661">
                  <c:v>3.4559800000000002E-2</c:v>
                </c:pt>
                <c:pt idx="46662">
                  <c:v>3.5725100000000003E-2</c:v>
                </c:pt>
                <c:pt idx="46663">
                  <c:v>3.6830500000000002E-2</c:v>
                </c:pt>
                <c:pt idx="46664">
                  <c:v>3.7874699999999997E-2</c:v>
                </c:pt>
                <c:pt idx="46665">
                  <c:v>3.88562E-2</c:v>
                </c:pt>
                <c:pt idx="46666">
                  <c:v>3.9773000000000003E-2</c:v>
                </c:pt>
                <c:pt idx="46667">
                  <c:v>4.06235E-2</c:v>
                </c:pt>
                <c:pt idx="46668">
                  <c:v>4.1406199999999997E-2</c:v>
                </c:pt>
                <c:pt idx="46669">
                  <c:v>4.2119700000000003E-2</c:v>
                </c:pt>
                <c:pt idx="46670">
                  <c:v>4.27629E-2</c:v>
                </c:pt>
                <c:pt idx="46671">
                  <c:v>4.3334699999999997E-2</c:v>
                </c:pt>
                <c:pt idx="46672">
                  <c:v>4.38343E-2</c:v>
                </c:pt>
                <c:pt idx="46673">
                  <c:v>4.42607E-2</c:v>
                </c:pt>
                <c:pt idx="46674">
                  <c:v>4.4613100000000003E-2</c:v>
                </c:pt>
                <c:pt idx="46675">
                  <c:v>4.4891E-2</c:v>
                </c:pt>
                <c:pt idx="46676">
                  <c:v>4.5094000000000002E-2</c:v>
                </c:pt>
                <c:pt idx="46677">
                  <c:v>4.5221999999999998E-2</c:v>
                </c:pt>
                <c:pt idx="46678">
                  <c:v>4.5274599999999998E-2</c:v>
                </c:pt>
                <c:pt idx="46679">
                  <c:v>4.5251600000000003E-2</c:v>
                </c:pt>
                <c:pt idx="46680">
                  <c:v>4.5153100000000002E-2</c:v>
                </c:pt>
                <c:pt idx="46681">
                  <c:v>4.4979499999999999E-2</c:v>
                </c:pt>
                <c:pt idx="46682">
                  <c:v>4.4730800000000001E-2</c:v>
                </c:pt>
                <c:pt idx="46683">
                  <c:v>4.4407599999999998E-2</c:v>
                </c:pt>
                <c:pt idx="46684">
                  <c:v>4.4010899999999999E-2</c:v>
                </c:pt>
                <c:pt idx="46685">
                  <c:v>4.3541900000000001E-2</c:v>
                </c:pt>
                <c:pt idx="46686">
                  <c:v>4.3001299999999999E-2</c:v>
                </c:pt>
                <c:pt idx="46687">
                  <c:v>4.2389700000000002E-2</c:v>
                </c:pt>
                <c:pt idx="46688">
                  <c:v>4.1708200000000001E-2</c:v>
                </c:pt>
                <c:pt idx="46689">
                  <c:v>4.0957899999999998E-2</c:v>
                </c:pt>
                <c:pt idx="46690">
                  <c:v>4.0140200000000001E-2</c:v>
                </c:pt>
                <c:pt idx="46691">
                  <c:v>3.9256899999999997E-2</c:v>
                </c:pt>
                <c:pt idx="46692">
                  <c:v>3.83101E-2</c:v>
                </c:pt>
                <c:pt idx="46693">
                  <c:v>3.7301599999999997E-2</c:v>
                </c:pt>
                <c:pt idx="46694">
                  <c:v>3.6233000000000001E-2</c:v>
                </c:pt>
                <c:pt idx="46695">
                  <c:v>3.5105499999999998E-2</c:v>
                </c:pt>
                <c:pt idx="46696">
                  <c:v>3.3921100000000003E-2</c:v>
                </c:pt>
                <c:pt idx="46697">
                  <c:v>3.2682200000000002E-2</c:v>
                </c:pt>
                <c:pt idx="46698">
                  <c:v>3.1390800000000003E-2</c:v>
                </c:pt>
                <c:pt idx="46699">
                  <c:v>3.0049300000000001E-2</c:v>
                </c:pt>
                <c:pt idx="46700">
                  <c:v>2.8659899999999999E-2</c:v>
                </c:pt>
                <c:pt idx="46701">
                  <c:v>2.72249E-2</c:v>
                </c:pt>
                <c:pt idx="46702">
                  <c:v>2.57469E-2</c:v>
                </c:pt>
                <c:pt idx="46703">
                  <c:v>2.42285E-2</c:v>
                </c:pt>
                <c:pt idx="46704">
                  <c:v>2.26722E-2</c:v>
                </c:pt>
                <c:pt idx="46705">
                  <c:v>2.1080100000000001E-2</c:v>
                </c:pt>
                <c:pt idx="46706">
                  <c:v>1.9455699999999999E-2</c:v>
                </c:pt>
                <c:pt idx="46707">
                  <c:v>1.7802399999999999E-2</c:v>
                </c:pt>
                <c:pt idx="46708">
                  <c:v>1.6122399999999999E-2</c:v>
                </c:pt>
                <c:pt idx="46709">
                  <c:v>1.4416200000000001E-2</c:v>
                </c:pt>
                <c:pt idx="46710">
                  <c:v>1.2684300000000001E-2</c:v>
                </c:pt>
                <c:pt idx="46711">
                  <c:v>1.0930499999999999E-2</c:v>
                </c:pt>
                <c:pt idx="46712" formatCode="0.00E+00">
                  <c:v>9.1610000000000007E-3</c:v>
                </c:pt>
                <c:pt idx="46713" formatCode="0.00E+00">
                  <c:v>7.38092E-3</c:v>
                </c:pt>
                <c:pt idx="46714" formatCode="0.00E+00">
                  <c:v>5.5934499999999998E-3</c:v>
                </c:pt>
                <c:pt idx="46715" formatCode="0.00E+00">
                  <c:v>3.8012200000000001E-3</c:v>
                </c:pt>
                <c:pt idx="46716" formatCode="0.00E+00">
                  <c:v>2.0073000000000001E-3</c:v>
                </c:pt>
                <c:pt idx="46717" formatCode="0.00E+00">
                  <c:v>2.14952E-4</c:v>
                </c:pt>
                <c:pt idx="46718" formatCode="0.00E+00">
                  <c:v>-1.5729699999999999E-3</c:v>
                </c:pt>
                <c:pt idx="46719" formatCode="0.00E+00">
                  <c:v>-3.3537800000000002E-3</c:v>
                </c:pt>
                <c:pt idx="46720" formatCode="0.00E+00">
                  <c:v>-5.1246199999999999E-3</c:v>
                </c:pt>
                <c:pt idx="46721" formatCode="0.00E+00">
                  <c:v>-6.8826800000000004E-3</c:v>
                </c:pt>
                <c:pt idx="46722" formatCode="0.00E+00">
                  <c:v>-8.6256200000000005E-3</c:v>
                </c:pt>
                <c:pt idx="46723">
                  <c:v>-1.03515E-2</c:v>
                </c:pt>
                <c:pt idx="46724">
                  <c:v>-1.20585E-2</c:v>
                </c:pt>
                <c:pt idx="46725">
                  <c:v>-1.37445E-2</c:v>
                </c:pt>
                <c:pt idx="46726">
                  <c:v>-1.5407199999999999E-2</c:v>
                </c:pt>
                <c:pt idx="46727">
                  <c:v>-1.70446E-2</c:v>
                </c:pt>
                <c:pt idx="46728">
                  <c:v>-1.86546E-2</c:v>
                </c:pt>
                <c:pt idx="46729">
                  <c:v>-2.0235E-2</c:v>
                </c:pt>
                <c:pt idx="46730">
                  <c:v>-2.1783E-2</c:v>
                </c:pt>
                <c:pt idx="46731">
                  <c:v>-2.3294499999999999E-2</c:v>
                </c:pt>
                <c:pt idx="46732">
                  <c:v>-2.4766099999999999E-2</c:v>
                </c:pt>
                <c:pt idx="46733">
                  <c:v>-2.61961E-2</c:v>
                </c:pt>
                <c:pt idx="46734">
                  <c:v>-2.7584899999999999E-2</c:v>
                </c:pt>
                <c:pt idx="46735">
                  <c:v>-2.8932900000000001E-2</c:v>
                </c:pt>
                <c:pt idx="46736">
                  <c:v>-3.0239800000000001E-2</c:v>
                </c:pt>
                <c:pt idx="46737">
                  <c:v>-3.1503900000000001E-2</c:v>
                </c:pt>
                <c:pt idx="46738">
                  <c:v>-3.2723099999999998E-2</c:v>
                </c:pt>
                <c:pt idx="46739">
                  <c:v>-3.38947E-2</c:v>
                </c:pt>
                <c:pt idx="46740">
                  <c:v>-3.5014900000000002E-2</c:v>
                </c:pt>
                <c:pt idx="46741">
                  <c:v>-3.6079600000000003E-2</c:v>
                </c:pt>
                <c:pt idx="46742">
                  <c:v>-3.7087500000000002E-2</c:v>
                </c:pt>
                <c:pt idx="46743">
                  <c:v>-3.8039700000000003E-2</c:v>
                </c:pt>
                <c:pt idx="46744">
                  <c:v>-3.8937399999999997E-2</c:v>
                </c:pt>
                <c:pt idx="46745">
                  <c:v>-3.9779099999999998E-2</c:v>
                </c:pt>
                <c:pt idx="46746">
                  <c:v>-4.05622E-2</c:v>
                </c:pt>
                <c:pt idx="46747">
                  <c:v>-4.1286400000000001E-2</c:v>
                </c:pt>
                <c:pt idx="46748">
                  <c:v>-4.1953200000000003E-2</c:v>
                </c:pt>
                <c:pt idx="46749">
                  <c:v>-4.2563799999999999E-2</c:v>
                </c:pt>
                <c:pt idx="46750">
                  <c:v>-4.3118099999999999E-2</c:v>
                </c:pt>
                <c:pt idx="46751">
                  <c:v>-4.3615000000000001E-2</c:v>
                </c:pt>
                <c:pt idx="46752">
                  <c:v>-4.40539E-2</c:v>
                </c:pt>
                <c:pt idx="46753">
                  <c:v>-4.4434500000000002E-2</c:v>
                </c:pt>
                <c:pt idx="46754">
                  <c:v>-4.4755900000000001E-2</c:v>
                </c:pt>
                <c:pt idx="46755">
                  <c:v>-4.5016800000000003E-2</c:v>
                </c:pt>
                <c:pt idx="46756">
                  <c:v>-4.5215400000000003E-2</c:v>
                </c:pt>
                <c:pt idx="46757">
                  <c:v>-4.53514E-2</c:v>
                </c:pt>
                <c:pt idx="46758">
                  <c:v>-4.5426599999999998E-2</c:v>
                </c:pt>
                <c:pt idx="46759">
                  <c:v>-4.5444100000000001E-2</c:v>
                </c:pt>
                <c:pt idx="46760">
                  <c:v>-4.5405800000000003E-2</c:v>
                </c:pt>
                <c:pt idx="46761">
                  <c:v>-4.5311700000000003E-2</c:v>
                </c:pt>
                <c:pt idx="46762">
                  <c:v>-4.5162000000000001E-2</c:v>
                </c:pt>
                <c:pt idx="46763">
                  <c:v>-4.4957799999999999E-2</c:v>
                </c:pt>
                <c:pt idx="46764">
                  <c:v>-4.4701600000000001E-2</c:v>
                </c:pt>
                <c:pt idx="46765">
                  <c:v>-4.4396400000000003E-2</c:v>
                </c:pt>
                <c:pt idx="46766">
                  <c:v>-4.4044399999999997E-2</c:v>
                </c:pt>
                <c:pt idx="46767">
                  <c:v>-4.3646299999999999E-2</c:v>
                </c:pt>
                <c:pt idx="46768">
                  <c:v>-4.3205100000000003E-2</c:v>
                </c:pt>
                <c:pt idx="46769">
                  <c:v>-4.2724999999999999E-2</c:v>
                </c:pt>
                <c:pt idx="46770">
                  <c:v>-4.2209900000000002E-2</c:v>
                </c:pt>
                <c:pt idx="46771">
                  <c:v>-4.1664E-2</c:v>
                </c:pt>
                <c:pt idx="46772">
                  <c:v>-4.1093200000000003E-2</c:v>
                </c:pt>
                <c:pt idx="46773">
                  <c:v>-4.0502000000000003E-2</c:v>
                </c:pt>
                <c:pt idx="46774">
                  <c:v>-3.98909E-2</c:v>
                </c:pt>
                <c:pt idx="46775">
                  <c:v>-3.9259799999999997E-2</c:v>
                </c:pt>
                <c:pt idx="46776">
                  <c:v>-3.86115E-2</c:v>
                </c:pt>
                <c:pt idx="46777">
                  <c:v>-3.7950499999999998E-2</c:v>
                </c:pt>
                <c:pt idx="46778">
                  <c:v>-3.7279699999999999E-2</c:v>
                </c:pt>
                <c:pt idx="46779">
                  <c:v>-3.6600399999999998E-2</c:v>
                </c:pt>
                <c:pt idx="46780">
                  <c:v>-3.5914000000000001E-2</c:v>
                </c:pt>
                <c:pt idx="46781">
                  <c:v>-3.5223400000000002E-2</c:v>
                </c:pt>
                <c:pt idx="46782">
                  <c:v>-3.4532199999999999E-2</c:v>
                </c:pt>
                <c:pt idx="46783">
                  <c:v>-3.3844100000000002E-2</c:v>
                </c:pt>
                <c:pt idx="46784">
                  <c:v>-3.31626E-2</c:v>
                </c:pt>
                <c:pt idx="46785">
                  <c:v>-3.2490600000000001E-2</c:v>
                </c:pt>
                <c:pt idx="46786">
                  <c:v>-3.1830799999999999E-2</c:v>
                </c:pt>
                <c:pt idx="46787">
                  <c:v>-3.11857E-2</c:v>
                </c:pt>
                <c:pt idx="46788">
                  <c:v>-3.0557299999999999E-2</c:v>
                </c:pt>
                <c:pt idx="46789">
                  <c:v>-2.99466E-2</c:v>
                </c:pt>
                <c:pt idx="46790">
                  <c:v>-2.9356400000000001E-2</c:v>
                </c:pt>
                <c:pt idx="46791">
                  <c:v>-2.8791199999999999E-2</c:v>
                </c:pt>
                <c:pt idx="46792">
                  <c:v>-2.8253899999999998E-2</c:v>
                </c:pt>
                <c:pt idx="46793">
                  <c:v>-2.7745700000000002E-2</c:v>
                </c:pt>
                <c:pt idx="46794">
                  <c:v>-2.72681E-2</c:v>
                </c:pt>
                <c:pt idx="46795">
                  <c:v>-2.6824899999999999E-2</c:v>
                </c:pt>
                <c:pt idx="46796">
                  <c:v>-2.6420800000000001E-2</c:v>
                </c:pt>
                <c:pt idx="46797">
                  <c:v>-2.6059200000000001E-2</c:v>
                </c:pt>
                <c:pt idx="46798">
                  <c:v>-2.5743200000000001E-2</c:v>
                </c:pt>
                <c:pt idx="46799">
                  <c:v>-2.5475999999999999E-2</c:v>
                </c:pt>
                <c:pt idx="46800">
                  <c:v>-2.5261599999999999E-2</c:v>
                </c:pt>
                <c:pt idx="46801">
                  <c:v>-2.5105100000000002E-2</c:v>
                </c:pt>
                <c:pt idx="46802">
                  <c:v>-2.5011200000000001E-2</c:v>
                </c:pt>
                <c:pt idx="46803">
                  <c:v>-2.4982899999999999E-2</c:v>
                </c:pt>
                <c:pt idx="46804">
                  <c:v>-2.5021700000000001E-2</c:v>
                </c:pt>
                <c:pt idx="46805">
                  <c:v>-2.51281E-2</c:v>
                </c:pt>
                <c:pt idx="46806">
                  <c:v>-2.5302000000000002E-2</c:v>
                </c:pt>
                <c:pt idx="46807">
                  <c:v>-2.5543E-2</c:v>
                </c:pt>
                <c:pt idx="46808">
                  <c:v>-2.5850100000000001E-2</c:v>
                </c:pt>
                <c:pt idx="46809">
                  <c:v>-2.6225600000000002E-2</c:v>
                </c:pt>
                <c:pt idx="46810">
                  <c:v>-2.66752E-2</c:v>
                </c:pt>
                <c:pt idx="46811">
                  <c:v>-2.7201900000000001E-2</c:v>
                </c:pt>
                <c:pt idx="46812">
                  <c:v>-2.7803899999999999E-2</c:v>
                </c:pt>
                <c:pt idx="46813">
                  <c:v>-2.8478099999999999E-2</c:v>
                </c:pt>
                <c:pt idx="46814">
                  <c:v>-2.9223699999999998E-2</c:v>
                </c:pt>
                <c:pt idx="46815">
                  <c:v>-3.0041200000000001E-2</c:v>
                </c:pt>
                <c:pt idx="46816">
                  <c:v>-3.0932100000000001E-2</c:v>
                </c:pt>
                <c:pt idx="46817">
                  <c:v>-3.18984E-2</c:v>
                </c:pt>
                <c:pt idx="46818">
                  <c:v>-3.2941699999999997E-2</c:v>
                </c:pt>
                <c:pt idx="46819">
                  <c:v>-3.4061800000000003E-2</c:v>
                </c:pt>
                <c:pt idx="46820">
                  <c:v>-3.5258400000000002E-2</c:v>
                </c:pt>
                <c:pt idx="46821">
                  <c:v>-3.6532200000000001E-2</c:v>
                </c:pt>
                <c:pt idx="46822">
                  <c:v>-3.7883399999999998E-2</c:v>
                </c:pt>
                <c:pt idx="46823">
                  <c:v>-3.9310199999999997E-2</c:v>
                </c:pt>
                <c:pt idx="46824">
                  <c:v>-4.0808900000000002E-2</c:v>
                </c:pt>
                <c:pt idx="46825">
                  <c:v>-4.2377100000000001E-2</c:v>
                </c:pt>
                <c:pt idx="46826">
                  <c:v>-4.4014499999999998E-2</c:v>
                </c:pt>
                <c:pt idx="46827">
                  <c:v>-4.57223E-2</c:v>
                </c:pt>
                <c:pt idx="46828">
                  <c:v>-4.7501500000000002E-2</c:v>
                </c:pt>
                <c:pt idx="46829">
                  <c:v>-4.9352100000000003E-2</c:v>
                </c:pt>
                <c:pt idx="46830">
                  <c:v>-5.1273199999999998E-2</c:v>
                </c:pt>
                <c:pt idx="46831">
                  <c:v>-5.3263100000000001E-2</c:v>
                </c:pt>
                <c:pt idx="46832">
                  <c:v>-5.5319699999999999E-2</c:v>
                </c:pt>
                <c:pt idx="46833">
                  <c:v>-5.7440400000000003E-2</c:v>
                </c:pt>
                <c:pt idx="46834">
                  <c:v>-5.9622500000000002E-2</c:v>
                </c:pt>
                <c:pt idx="46835">
                  <c:v>-6.1862300000000002E-2</c:v>
                </c:pt>
                <c:pt idx="46836">
                  <c:v>-6.4155000000000004E-2</c:v>
                </c:pt>
                <c:pt idx="46837">
                  <c:v>-6.6495399999999996E-2</c:v>
                </c:pt>
                <c:pt idx="46838">
                  <c:v>-6.8880300000000005E-2</c:v>
                </c:pt>
                <c:pt idx="46839">
                  <c:v>-7.1308999999999997E-2</c:v>
                </c:pt>
                <c:pt idx="46840">
                  <c:v>-7.3782500000000001E-2</c:v>
                </c:pt>
                <c:pt idx="46841">
                  <c:v>-7.6300900000000005E-2</c:v>
                </c:pt>
                <c:pt idx="46842">
                  <c:v>-7.8861100000000003E-2</c:v>
                </c:pt>
                <c:pt idx="46843">
                  <c:v>-8.1458699999999995E-2</c:v>
                </c:pt>
                <c:pt idx="46844">
                  <c:v>-8.4089800000000006E-2</c:v>
                </c:pt>
                <c:pt idx="46845">
                  <c:v>-8.6750300000000002E-2</c:v>
                </c:pt>
                <c:pt idx="46846">
                  <c:v>-8.9437600000000006E-2</c:v>
                </c:pt>
                <c:pt idx="46847">
                  <c:v>-9.2148400000000005E-2</c:v>
                </c:pt>
                <c:pt idx="46848">
                  <c:v>-9.4875600000000004E-2</c:v>
                </c:pt>
                <c:pt idx="46849">
                  <c:v>-9.7611699999999996E-2</c:v>
                </c:pt>
                <c:pt idx="46850">
                  <c:v>-0.100352</c:v>
                </c:pt>
                <c:pt idx="46851">
                  <c:v>-0.10309699999999999</c:v>
                </c:pt>
                <c:pt idx="46852">
                  <c:v>-0.10584300000000001</c:v>
                </c:pt>
                <c:pt idx="46853">
                  <c:v>-0.108589</c:v>
                </c:pt>
                <c:pt idx="46854">
                  <c:v>-0.11133</c:v>
                </c:pt>
                <c:pt idx="46855">
                  <c:v>-0.114062</c:v>
                </c:pt>
                <c:pt idx="46856">
                  <c:v>-0.116776</c:v>
                </c:pt>
                <c:pt idx="46857">
                  <c:v>-0.11945799999999999</c:v>
                </c:pt>
                <c:pt idx="46858">
                  <c:v>-0.122101</c:v>
                </c:pt>
                <c:pt idx="46859">
                  <c:v>-0.124707</c:v>
                </c:pt>
                <c:pt idx="46860">
                  <c:v>-0.127274</c:v>
                </c:pt>
                <c:pt idx="46861">
                  <c:v>-0.1298</c:v>
                </c:pt>
                <c:pt idx="46862">
                  <c:v>-0.13228300000000001</c:v>
                </c:pt>
                <c:pt idx="46863">
                  <c:v>-0.13472200000000001</c:v>
                </c:pt>
                <c:pt idx="46864">
                  <c:v>-0.13711400000000001</c:v>
                </c:pt>
                <c:pt idx="46865">
                  <c:v>-0.13945299999999999</c:v>
                </c:pt>
                <c:pt idx="46866">
                  <c:v>-0.141732</c:v>
                </c:pt>
                <c:pt idx="46867">
                  <c:v>-0.14394799999999999</c:v>
                </c:pt>
                <c:pt idx="46868">
                  <c:v>-0.14609800000000001</c:v>
                </c:pt>
                <c:pt idx="46869">
                  <c:v>-0.14817900000000001</c:v>
                </c:pt>
                <c:pt idx="46870">
                  <c:v>-0.15018899999999999</c:v>
                </c:pt>
                <c:pt idx="46871">
                  <c:v>-0.15212700000000001</c:v>
                </c:pt>
                <c:pt idx="46872">
                  <c:v>-0.15399499999999999</c:v>
                </c:pt>
                <c:pt idx="46873">
                  <c:v>-0.15579100000000001</c:v>
                </c:pt>
                <c:pt idx="46874">
                  <c:v>-0.15751499999999999</c:v>
                </c:pt>
                <c:pt idx="46875">
                  <c:v>-0.159161</c:v>
                </c:pt>
                <c:pt idx="46876">
                  <c:v>-0.16072600000000001</c:v>
                </c:pt>
                <c:pt idx="46877">
                  <c:v>-0.16220399999999999</c:v>
                </c:pt>
                <c:pt idx="46878">
                  <c:v>-0.16359299999999999</c:v>
                </c:pt>
                <c:pt idx="46879">
                  <c:v>-0.16488800000000001</c:v>
                </c:pt>
                <c:pt idx="46880">
                  <c:v>-0.16608700000000001</c:v>
                </c:pt>
                <c:pt idx="46881">
                  <c:v>-0.167186</c:v>
                </c:pt>
                <c:pt idx="46882">
                  <c:v>-0.168182</c:v>
                </c:pt>
                <c:pt idx="46883">
                  <c:v>-0.169075</c:v>
                </c:pt>
                <c:pt idx="46884">
                  <c:v>-0.16986899999999999</c:v>
                </c:pt>
                <c:pt idx="46885">
                  <c:v>-0.17056499999999999</c:v>
                </c:pt>
                <c:pt idx="46886">
                  <c:v>-0.17116500000000001</c:v>
                </c:pt>
                <c:pt idx="46887">
                  <c:v>-0.17166699999999999</c:v>
                </c:pt>
                <c:pt idx="46888">
                  <c:v>-0.172066</c:v>
                </c:pt>
                <c:pt idx="46889">
                  <c:v>-0.17236299999999999</c:v>
                </c:pt>
                <c:pt idx="46890">
                  <c:v>-0.17255599999999999</c:v>
                </c:pt>
                <c:pt idx="46891">
                  <c:v>-0.172649</c:v>
                </c:pt>
                <c:pt idx="46892">
                  <c:v>-0.17264399999999999</c:v>
                </c:pt>
                <c:pt idx="46893">
                  <c:v>-0.172544</c:v>
                </c:pt>
                <c:pt idx="46894">
                  <c:v>-0.17235400000000001</c:v>
                </c:pt>
                <c:pt idx="46895">
                  <c:v>-0.17207900000000001</c:v>
                </c:pt>
                <c:pt idx="46896">
                  <c:v>-0.17171900000000001</c:v>
                </c:pt>
                <c:pt idx="46897">
                  <c:v>-0.17127500000000001</c:v>
                </c:pt>
                <c:pt idx="46898">
                  <c:v>-0.17074900000000001</c:v>
                </c:pt>
                <c:pt idx="46899">
                  <c:v>-0.17014299999999999</c:v>
                </c:pt>
                <c:pt idx="46900">
                  <c:v>-0.169461</c:v>
                </c:pt>
                <c:pt idx="46901">
                  <c:v>-0.16870299999999999</c:v>
                </c:pt>
                <c:pt idx="46902">
                  <c:v>-0.16786999999999999</c:v>
                </c:pt>
                <c:pt idx="46903">
                  <c:v>-0.166966</c:v>
                </c:pt>
                <c:pt idx="46904">
                  <c:v>-0.16599700000000001</c:v>
                </c:pt>
                <c:pt idx="46905">
                  <c:v>-0.164962</c:v>
                </c:pt>
                <c:pt idx="46906">
                  <c:v>-0.163858</c:v>
                </c:pt>
                <c:pt idx="46907">
                  <c:v>-0.162684</c:v>
                </c:pt>
                <c:pt idx="46908">
                  <c:v>-0.16144</c:v>
                </c:pt>
                <c:pt idx="46909">
                  <c:v>-0.16012699999999999</c:v>
                </c:pt>
                <c:pt idx="46910">
                  <c:v>-0.158743</c:v>
                </c:pt>
                <c:pt idx="46911">
                  <c:v>-0.15729099999999999</c:v>
                </c:pt>
                <c:pt idx="46912">
                  <c:v>-0.155775</c:v>
                </c:pt>
                <c:pt idx="46913">
                  <c:v>-0.15420500000000001</c:v>
                </c:pt>
                <c:pt idx="46914">
                  <c:v>-0.152585</c:v>
                </c:pt>
                <c:pt idx="46915">
                  <c:v>-0.150919</c:v>
                </c:pt>
                <c:pt idx="46916">
                  <c:v>-0.14921400000000001</c:v>
                </c:pt>
                <c:pt idx="46917">
                  <c:v>-0.14747199999999999</c:v>
                </c:pt>
                <c:pt idx="46918">
                  <c:v>-0.14569599999999999</c:v>
                </c:pt>
                <c:pt idx="46919">
                  <c:v>-0.14388799999999999</c:v>
                </c:pt>
                <c:pt idx="46920">
                  <c:v>-0.14205599999999999</c:v>
                </c:pt>
                <c:pt idx="46921">
                  <c:v>-0.140205</c:v>
                </c:pt>
                <c:pt idx="46922">
                  <c:v>-0.13834099999999999</c:v>
                </c:pt>
                <c:pt idx="46923">
                  <c:v>-0.136464</c:v>
                </c:pt>
                <c:pt idx="46924">
                  <c:v>-0.13458000000000001</c:v>
                </c:pt>
                <c:pt idx="46925">
                  <c:v>-0.13269600000000001</c:v>
                </c:pt>
                <c:pt idx="46926">
                  <c:v>-0.13082299999999999</c:v>
                </c:pt>
                <c:pt idx="46927">
                  <c:v>-0.12896099999999999</c:v>
                </c:pt>
                <c:pt idx="46928">
                  <c:v>-0.127108</c:v>
                </c:pt>
                <c:pt idx="46929">
                  <c:v>-0.12525900000000001</c:v>
                </c:pt>
                <c:pt idx="46930">
                  <c:v>-0.123414</c:v>
                </c:pt>
                <c:pt idx="46931">
                  <c:v>-0.121575</c:v>
                </c:pt>
                <c:pt idx="46932">
                  <c:v>-0.119745</c:v>
                </c:pt>
                <c:pt idx="46933">
                  <c:v>-0.117926</c:v>
                </c:pt>
                <c:pt idx="46934">
                  <c:v>-0.116121</c:v>
                </c:pt>
                <c:pt idx="46935">
                  <c:v>-0.114342</c:v>
                </c:pt>
                <c:pt idx="46936">
                  <c:v>-0.11260100000000001</c:v>
                </c:pt>
                <c:pt idx="46937">
                  <c:v>-0.110902</c:v>
                </c:pt>
                <c:pt idx="46938">
                  <c:v>-0.109246</c:v>
                </c:pt>
                <c:pt idx="46939">
                  <c:v>-0.10763200000000001</c:v>
                </c:pt>
                <c:pt idx="46940">
                  <c:v>-0.106063</c:v>
                </c:pt>
                <c:pt idx="46941">
                  <c:v>-0.10453900000000001</c:v>
                </c:pt>
                <c:pt idx="46942">
                  <c:v>-0.103064</c:v>
                </c:pt>
                <c:pt idx="46943">
                  <c:v>-0.101642</c:v>
                </c:pt>
                <c:pt idx="46944">
                  <c:v>-0.100281</c:v>
                </c:pt>
                <c:pt idx="46945">
                  <c:v>-9.8987599999999995E-2</c:v>
                </c:pt>
                <c:pt idx="46946">
                  <c:v>-9.7767599999999996E-2</c:v>
                </c:pt>
                <c:pt idx="46947">
                  <c:v>-9.66278E-2</c:v>
                </c:pt>
                <c:pt idx="46948">
                  <c:v>-9.5572400000000002E-2</c:v>
                </c:pt>
                <c:pt idx="46949">
                  <c:v>-9.4603000000000007E-2</c:v>
                </c:pt>
                <c:pt idx="46950">
                  <c:v>-9.3721399999999996E-2</c:v>
                </c:pt>
                <c:pt idx="46951">
                  <c:v>-9.2929499999999998E-2</c:v>
                </c:pt>
                <c:pt idx="46952">
                  <c:v>-9.2229500000000006E-2</c:v>
                </c:pt>
                <c:pt idx="46953">
                  <c:v>-9.1624999999999998E-2</c:v>
                </c:pt>
                <c:pt idx="46954">
                  <c:v>-9.1118500000000005E-2</c:v>
                </c:pt>
                <c:pt idx="46955">
                  <c:v>-9.0710499999999999E-2</c:v>
                </c:pt>
                <c:pt idx="46956">
                  <c:v>-9.0399400000000005E-2</c:v>
                </c:pt>
                <c:pt idx="46957">
                  <c:v>-9.0184E-2</c:v>
                </c:pt>
                <c:pt idx="46958">
                  <c:v>-9.0065999999999993E-2</c:v>
                </c:pt>
                <c:pt idx="46959">
                  <c:v>-9.0047500000000003E-2</c:v>
                </c:pt>
                <c:pt idx="46960">
                  <c:v>-9.0128100000000003E-2</c:v>
                </c:pt>
                <c:pt idx="46961">
                  <c:v>-9.0305200000000002E-2</c:v>
                </c:pt>
                <c:pt idx="46962">
                  <c:v>-9.0578400000000003E-2</c:v>
                </c:pt>
                <c:pt idx="46963">
                  <c:v>-9.0948399999999999E-2</c:v>
                </c:pt>
                <c:pt idx="46964">
                  <c:v>-9.1417600000000002E-2</c:v>
                </c:pt>
                <c:pt idx="46965">
                  <c:v>-9.1991500000000004E-2</c:v>
                </c:pt>
                <c:pt idx="46966">
                  <c:v>-9.2677300000000004E-2</c:v>
                </c:pt>
                <c:pt idx="46967">
                  <c:v>-9.3479199999999998E-2</c:v>
                </c:pt>
                <c:pt idx="46968">
                  <c:v>-9.4398800000000005E-2</c:v>
                </c:pt>
                <c:pt idx="46969">
                  <c:v>-9.5436999999999994E-2</c:v>
                </c:pt>
                <c:pt idx="46970">
                  <c:v>-9.6593300000000007E-2</c:v>
                </c:pt>
                <c:pt idx="46971">
                  <c:v>-9.7866700000000001E-2</c:v>
                </c:pt>
                <c:pt idx="46972">
                  <c:v>-9.9255099999999999E-2</c:v>
                </c:pt>
                <c:pt idx="46973">
                  <c:v>-0.100753</c:v>
                </c:pt>
                <c:pt idx="46974">
                  <c:v>-0.102352</c:v>
                </c:pt>
                <c:pt idx="46975">
                  <c:v>-0.10405</c:v>
                </c:pt>
                <c:pt idx="46976">
                  <c:v>-0.105851</c:v>
                </c:pt>
                <c:pt idx="46977">
                  <c:v>-0.10775899999999999</c:v>
                </c:pt>
                <c:pt idx="46978">
                  <c:v>-0.109775</c:v>
                </c:pt>
                <c:pt idx="46979">
                  <c:v>-0.11189300000000001</c:v>
                </c:pt>
                <c:pt idx="46980">
                  <c:v>-0.114106</c:v>
                </c:pt>
                <c:pt idx="46981">
                  <c:v>-0.116411</c:v>
                </c:pt>
                <c:pt idx="46982">
                  <c:v>-0.11880300000000001</c:v>
                </c:pt>
                <c:pt idx="46983">
                  <c:v>-0.121277</c:v>
                </c:pt>
                <c:pt idx="46984">
                  <c:v>-0.12383</c:v>
                </c:pt>
                <c:pt idx="46985">
                  <c:v>-0.12646399999999999</c:v>
                </c:pt>
                <c:pt idx="46986">
                  <c:v>-0.12917999999999999</c:v>
                </c:pt>
                <c:pt idx="46987">
                  <c:v>-0.13197500000000001</c:v>
                </c:pt>
                <c:pt idx="46988">
                  <c:v>-0.13485</c:v>
                </c:pt>
                <c:pt idx="46989">
                  <c:v>-0.13780100000000001</c:v>
                </c:pt>
                <c:pt idx="46990">
                  <c:v>-0.140822</c:v>
                </c:pt>
                <c:pt idx="46991">
                  <c:v>-0.143902</c:v>
                </c:pt>
                <c:pt idx="46992">
                  <c:v>-0.147037</c:v>
                </c:pt>
                <c:pt idx="46993">
                  <c:v>-0.150229</c:v>
                </c:pt>
                <c:pt idx="46994">
                  <c:v>-0.15348100000000001</c:v>
                </c:pt>
                <c:pt idx="46995">
                  <c:v>-0.15679399999999999</c:v>
                </c:pt>
                <c:pt idx="46996">
                  <c:v>-0.160168</c:v>
                </c:pt>
                <c:pt idx="46997">
                  <c:v>-0.16359699999999999</c:v>
                </c:pt>
                <c:pt idx="46998">
                  <c:v>-0.167076</c:v>
                </c:pt>
                <c:pt idx="46999">
                  <c:v>-0.17059299999999999</c:v>
                </c:pt>
                <c:pt idx="47000">
                  <c:v>-0.17413699999999999</c:v>
                </c:pt>
                <c:pt idx="47001">
                  <c:v>-0.177699</c:v>
                </c:pt>
                <c:pt idx="47002">
                  <c:v>-0.18127399999999999</c:v>
                </c:pt>
                <c:pt idx="47003">
                  <c:v>-0.18485699999999999</c:v>
                </c:pt>
                <c:pt idx="47004">
                  <c:v>-0.18843799999999999</c:v>
                </c:pt>
                <c:pt idx="47005">
                  <c:v>-0.19200800000000001</c:v>
                </c:pt>
                <c:pt idx="47006">
                  <c:v>-0.19556899999999999</c:v>
                </c:pt>
                <c:pt idx="47007">
                  <c:v>-0.199124</c:v>
                </c:pt>
                <c:pt idx="47008">
                  <c:v>-0.202677</c:v>
                </c:pt>
                <c:pt idx="47009">
                  <c:v>-0.20622599999999999</c:v>
                </c:pt>
                <c:pt idx="47010">
                  <c:v>-0.20977299999999999</c:v>
                </c:pt>
                <c:pt idx="47011">
                  <c:v>-0.213315</c:v>
                </c:pt>
                <c:pt idx="47012">
                  <c:v>-0.21684999999999999</c:v>
                </c:pt>
                <c:pt idx="47013">
                  <c:v>-0.22037200000000001</c:v>
                </c:pt>
                <c:pt idx="47014">
                  <c:v>-0.22387699999999999</c:v>
                </c:pt>
                <c:pt idx="47015">
                  <c:v>-0.22736100000000001</c:v>
                </c:pt>
                <c:pt idx="47016">
                  <c:v>-0.230823</c:v>
                </c:pt>
                <c:pt idx="47017">
                  <c:v>-0.23425799999999999</c:v>
                </c:pt>
                <c:pt idx="47018">
                  <c:v>-0.23766300000000001</c:v>
                </c:pt>
                <c:pt idx="47019">
                  <c:v>-0.241034</c:v>
                </c:pt>
                <c:pt idx="47020">
                  <c:v>-0.244369</c:v>
                </c:pt>
                <c:pt idx="47021">
                  <c:v>-0.24765999999999999</c:v>
                </c:pt>
                <c:pt idx="47022">
                  <c:v>-0.25089299999999998</c:v>
                </c:pt>
                <c:pt idx="47023">
                  <c:v>-0.25405899999999998</c:v>
                </c:pt>
                <c:pt idx="47024">
                  <c:v>-0.25715399999999999</c:v>
                </c:pt>
                <c:pt idx="47025">
                  <c:v>-0.26017800000000002</c:v>
                </c:pt>
                <c:pt idx="47026">
                  <c:v>-0.26313300000000001</c:v>
                </c:pt>
                <c:pt idx="47027">
                  <c:v>-0.266017</c:v>
                </c:pt>
                <c:pt idx="47028">
                  <c:v>-0.26882499999999998</c:v>
                </c:pt>
                <c:pt idx="47029">
                  <c:v>-0.27155699999999999</c:v>
                </c:pt>
                <c:pt idx="47030">
                  <c:v>-0.27421000000000001</c:v>
                </c:pt>
                <c:pt idx="47031">
                  <c:v>-0.27678000000000003</c:v>
                </c:pt>
                <c:pt idx="47032">
                  <c:v>-0.27926200000000001</c:v>
                </c:pt>
                <c:pt idx="47033">
                  <c:v>-0.28165000000000001</c:v>
                </c:pt>
                <c:pt idx="47034">
                  <c:v>-0.28393600000000002</c:v>
                </c:pt>
                <c:pt idx="47035">
                  <c:v>-0.28611799999999998</c:v>
                </c:pt>
                <c:pt idx="47036">
                  <c:v>-0.28819800000000001</c:v>
                </c:pt>
                <c:pt idx="47037">
                  <c:v>-0.29018100000000002</c:v>
                </c:pt>
                <c:pt idx="47038">
                  <c:v>-0.29207100000000003</c:v>
                </c:pt>
                <c:pt idx="47039">
                  <c:v>-0.29387200000000002</c:v>
                </c:pt>
                <c:pt idx="47040">
                  <c:v>-0.29558499999999999</c:v>
                </c:pt>
                <c:pt idx="47041">
                  <c:v>-0.297207</c:v>
                </c:pt>
                <c:pt idx="47042">
                  <c:v>-0.29873499999999997</c:v>
                </c:pt>
                <c:pt idx="47043">
                  <c:v>-0.30017300000000002</c:v>
                </c:pt>
                <c:pt idx="47044">
                  <c:v>-0.30152899999999999</c:v>
                </c:pt>
                <c:pt idx="47045">
                  <c:v>-0.30280600000000002</c:v>
                </c:pt>
                <c:pt idx="47046">
                  <c:v>-0.304006</c:v>
                </c:pt>
                <c:pt idx="47047">
                  <c:v>-0.30512899999999998</c:v>
                </c:pt>
                <c:pt idx="47048">
                  <c:v>-0.30617100000000003</c:v>
                </c:pt>
                <c:pt idx="47049">
                  <c:v>-0.30712699999999998</c:v>
                </c:pt>
                <c:pt idx="47050">
                  <c:v>-0.30799700000000002</c:v>
                </c:pt>
                <c:pt idx="47051">
                  <c:v>-0.308784</c:v>
                </c:pt>
                <c:pt idx="47052">
                  <c:v>-0.30949300000000002</c:v>
                </c:pt>
                <c:pt idx="47053">
                  <c:v>-0.31012200000000001</c:v>
                </c:pt>
                <c:pt idx="47054">
                  <c:v>-0.310668</c:v>
                </c:pt>
                <c:pt idx="47055">
                  <c:v>-0.31113000000000002</c:v>
                </c:pt>
                <c:pt idx="47056">
                  <c:v>-0.31150800000000001</c:v>
                </c:pt>
                <c:pt idx="47057">
                  <c:v>-0.31180200000000002</c:v>
                </c:pt>
                <c:pt idx="47058">
                  <c:v>-0.31201299999999998</c:v>
                </c:pt>
                <c:pt idx="47059">
                  <c:v>-0.31214599999999998</c:v>
                </c:pt>
                <c:pt idx="47060">
                  <c:v>-0.31220799999999999</c:v>
                </c:pt>
                <c:pt idx="47061">
                  <c:v>-0.31220799999999999</c:v>
                </c:pt>
                <c:pt idx="47062">
                  <c:v>-0.31214900000000001</c:v>
                </c:pt>
                <c:pt idx="47063">
                  <c:v>-0.31203399999999998</c:v>
                </c:pt>
                <c:pt idx="47064">
                  <c:v>-0.311863</c:v>
                </c:pt>
                <c:pt idx="47065">
                  <c:v>-0.31163299999999999</c:v>
                </c:pt>
                <c:pt idx="47066">
                  <c:v>-0.31134299999999998</c:v>
                </c:pt>
                <c:pt idx="47067">
                  <c:v>-0.31099500000000002</c:v>
                </c:pt>
                <c:pt idx="47068">
                  <c:v>-0.31059300000000001</c:v>
                </c:pt>
                <c:pt idx="47069">
                  <c:v>-0.31014000000000003</c:v>
                </c:pt>
                <c:pt idx="47070">
                  <c:v>-0.30964599999999998</c:v>
                </c:pt>
                <c:pt idx="47071">
                  <c:v>-0.309116</c:v>
                </c:pt>
                <c:pt idx="47072">
                  <c:v>-0.308558</c:v>
                </c:pt>
                <c:pt idx="47073">
                  <c:v>-0.307973</c:v>
                </c:pt>
                <c:pt idx="47074">
                  <c:v>-0.30736200000000002</c:v>
                </c:pt>
                <c:pt idx="47075">
                  <c:v>-0.30673099999999998</c:v>
                </c:pt>
                <c:pt idx="47076">
                  <c:v>-0.30608800000000003</c:v>
                </c:pt>
                <c:pt idx="47077">
                  <c:v>-0.30543500000000001</c:v>
                </c:pt>
                <c:pt idx="47078">
                  <c:v>-0.30477199999999999</c:v>
                </c:pt>
                <c:pt idx="47079">
                  <c:v>-0.30410500000000001</c:v>
                </c:pt>
                <c:pt idx="47080">
                  <c:v>-0.30343900000000001</c:v>
                </c:pt>
                <c:pt idx="47081">
                  <c:v>-0.30277199999999999</c:v>
                </c:pt>
                <c:pt idx="47082">
                  <c:v>-0.30209900000000001</c:v>
                </c:pt>
                <c:pt idx="47083">
                  <c:v>-0.30141899999999999</c:v>
                </c:pt>
                <c:pt idx="47084">
                  <c:v>-0.30073299999999997</c:v>
                </c:pt>
                <c:pt idx="47085">
                  <c:v>-0.300039</c:v>
                </c:pt>
                <c:pt idx="47086">
                  <c:v>-0.29933999999999999</c:v>
                </c:pt>
                <c:pt idx="47087">
                  <c:v>-0.29864099999999999</c:v>
                </c:pt>
                <c:pt idx="47088">
                  <c:v>-0.297954</c:v>
                </c:pt>
                <c:pt idx="47089">
                  <c:v>-0.29727999999999999</c:v>
                </c:pt>
                <c:pt idx="47090">
                  <c:v>-0.29662100000000002</c:v>
                </c:pt>
                <c:pt idx="47091">
                  <c:v>-0.29598099999999999</c:v>
                </c:pt>
                <c:pt idx="47092">
                  <c:v>-0.29536600000000002</c:v>
                </c:pt>
                <c:pt idx="47093">
                  <c:v>-0.29477599999999998</c:v>
                </c:pt>
                <c:pt idx="47094">
                  <c:v>-0.29421199999999997</c:v>
                </c:pt>
                <c:pt idx="47095">
                  <c:v>-0.29367599999999999</c:v>
                </c:pt>
                <c:pt idx="47096">
                  <c:v>-0.29317700000000002</c:v>
                </c:pt>
                <c:pt idx="47097">
                  <c:v>-0.29271999999999998</c:v>
                </c:pt>
                <c:pt idx="47098">
                  <c:v>-0.29230099999999998</c:v>
                </c:pt>
                <c:pt idx="47099">
                  <c:v>-0.29191299999999998</c:v>
                </c:pt>
                <c:pt idx="47100">
                  <c:v>-0.29155599999999998</c:v>
                </c:pt>
                <c:pt idx="47101">
                  <c:v>-0.29123100000000002</c:v>
                </c:pt>
                <c:pt idx="47102">
                  <c:v>-0.29094500000000001</c:v>
                </c:pt>
                <c:pt idx="47103">
                  <c:v>-0.29070699999999999</c:v>
                </c:pt>
                <c:pt idx="47104">
                  <c:v>-0.29052899999999998</c:v>
                </c:pt>
                <c:pt idx="47105">
                  <c:v>-0.290408</c:v>
                </c:pt>
                <c:pt idx="47106">
                  <c:v>-0.29033599999999998</c:v>
                </c:pt>
                <c:pt idx="47107">
                  <c:v>-0.290302</c:v>
                </c:pt>
                <c:pt idx="47108">
                  <c:v>-0.29030099999999998</c:v>
                </c:pt>
                <c:pt idx="47109">
                  <c:v>-0.29033199999999998</c:v>
                </c:pt>
                <c:pt idx="47110">
                  <c:v>-0.29039700000000002</c:v>
                </c:pt>
                <c:pt idx="47111">
                  <c:v>-0.290495</c:v>
                </c:pt>
                <c:pt idx="47112">
                  <c:v>-0.29062700000000002</c:v>
                </c:pt>
                <c:pt idx="47113">
                  <c:v>-0.29079500000000003</c:v>
                </c:pt>
                <c:pt idx="47114">
                  <c:v>-0.29100100000000001</c:v>
                </c:pt>
                <c:pt idx="47115">
                  <c:v>-0.29123900000000003</c:v>
                </c:pt>
                <c:pt idx="47116">
                  <c:v>-0.29150599999999999</c:v>
                </c:pt>
                <c:pt idx="47117">
                  <c:v>-0.291796</c:v>
                </c:pt>
                <c:pt idx="47118">
                  <c:v>-0.29210700000000001</c:v>
                </c:pt>
                <c:pt idx="47119">
                  <c:v>-0.29244100000000001</c:v>
                </c:pt>
                <c:pt idx="47120">
                  <c:v>-0.29280299999999998</c:v>
                </c:pt>
                <c:pt idx="47121">
                  <c:v>-0.29319499999999998</c:v>
                </c:pt>
                <c:pt idx="47122">
                  <c:v>-0.29361500000000001</c:v>
                </c:pt>
                <c:pt idx="47123">
                  <c:v>-0.29405399999999998</c:v>
                </c:pt>
                <c:pt idx="47124">
                  <c:v>-0.29450799999999999</c:v>
                </c:pt>
                <c:pt idx="47125">
                  <c:v>-0.29496899999999998</c:v>
                </c:pt>
                <c:pt idx="47126">
                  <c:v>-0.29542600000000002</c:v>
                </c:pt>
                <c:pt idx="47127">
                  <c:v>-0.29587200000000002</c:v>
                </c:pt>
                <c:pt idx="47128">
                  <c:v>-0.29629899999999998</c:v>
                </c:pt>
                <c:pt idx="47129">
                  <c:v>-0.29670400000000002</c:v>
                </c:pt>
                <c:pt idx="47130">
                  <c:v>-0.29708600000000002</c:v>
                </c:pt>
                <c:pt idx="47131">
                  <c:v>-0.29744799999999999</c:v>
                </c:pt>
                <c:pt idx="47132">
                  <c:v>-0.297794</c:v>
                </c:pt>
                <c:pt idx="47133">
                  <c:v>-0.298126</c:v>
                </c:pt>
                <c:pt idx="47134">
                  <c:v>-0.29843399999999998</c:v>
                </c:pt>
                <c:pt idx="47135">
                  <c:v>-0.298707</c:v>
                </c:pt>
                <c:pt idx="47136">
                  <c:v>-0.29893799999999998</c:v>
                </c:pt>
                <c:pt idx="47137">
                  <c:v>-0.29913200000000001</c:v>
                </c:pt>
                <c:pt idx="47138">
                  <c:v>-0.299294</c:v>
                </c:pt>
                <c:pt idx="47139">
                  <c:v>-0.29942600000000003</c:v>
                </c:pt>
                <c:pt idx="47140">
                  <c:v>-0.29952499999999999</c:v>
                </c:pt>
                <c:pt idx="47141">
                  <c:v>-0.29959200000000002</c:v>
                </c:pt>
                <c:pt idx="47142">
                  <c:v>-0.29962499999999997</c:v>
                </c:pt>
                <c:pt idx="47143">
                  <c:v>-0.29961599999999999</c:v>
                </c:pt>
                <c:pt idx="47144">
                  <c:v>-0.29955500000000002</c:v>
                </c:pt>
                <c:pt idx="47145">
                  <c:v>-0.29943599999999998</c:v>
                </c:pt>
                <c:pt idx="47146">
                  <c:v>-0.29925600000000002</c:v>
                </c:pt>
                <c:pt idx="47147">
                  <c:v>-0.29900900000000002</c:v>
                </c:pt>
                <c:pt idx="47148">
                  <c:v>-0.29869400000000002</c:v>
                </c:pt>
                <c:pt idx="47149">
                  <c:v>-0.29830699999999999</c:v>
                </c:pt>
                <c:pt idx="47150">
                  <c:v>-0.29784500000000003</c:v>
                </c:pt>
                <c:pt idx="47151">
                  <c:v>-0.29730400000000001</c:v>
                </c:pt>
                <c:pt idx="47152">
                  <c:v>-0.29667900000000003</c:v>
                </c:pt>
                <c:pt idx="47153">
                  <c:v>-0.29597400000000001</c:v>
                </c:pt>
                <c:pt idx="47154">
                  <c:v>-0.29518899999999998</c:v>
                </c:pt>
                <c:pt idx="47155">
                  <c:v>-0.294323</c:v>
                </c:pt>
                <c:pt idx="47156">
                  <c:v>-0.29337400000000002</c:v>
                </c:pt>
                <c:pt idx="47157">
                  <c:v>-0.29234100000000002</c:v>
                </c:pt>
                <c:pt idx="47158">
                  <c:v>-0.29121999999999998</c:v>
                </c:pt>
                <c:pt idx="47159">
                  <c:v>-0.29000399999999998</c:v>
                </c:pt>
                <c:pt idx="47160">
                  <c:v>-0.28869499999999998</c:v>
                </c:pt>
                <c:pt idx="47161">
                  <c:v>-0.28729399999999999</c:v>
                </c:pt>
                <c:pt idx="47162">
                  <c:v>-0.2858</c:v>
                </c:pt>
                <c:pt idx="47163">
                  <c:v>-0.28420800000000002</c:v>
                </c:pt>
                <c:pt idx="47164">
                  <c:v>-0.28251700000000002</c:v>
                </c:pt>
                <c:pt idx="47165">
                  <c:v>-0.28073199999999998</c:v>
                </c:pt>
                <c:pt idx="47166">
                  <c:v>-0.27885300000000002</c:v>
                </c:pt>
                <c:pt idx="47167">
                  <c:v>-0.27687899999999999</c:v>
                </c:pt>
                <c:pt idx="47168">
                  <c:v>-0.27481100000000003</c:v>
                </c:pt>
                <c:pt idx="47169">
                  <c:v>-0.27265499999999998</c:v>
                </c:pt>
                <c:pt idx="47170">
                  <c:v>-0.27041199999999999</c:v>
                </c:pt>
                <c:pt idx="47171">
                  <c:v>-0.26808300000000002</c:v>
                </c:pt>
                <c:pt idx="47172">
                  <c:v>-0.26567200000000002</c:v>
                </c:pt>
                <c:pt idx="47173">
                  <c:v>-0.263179</c:v>
                </c:pt>
                <c:pt idx="47174">
                  <c:v>-0.260606</c:v>
                </c:pt>
                <c:pt idx="47175">
                  <c:v>-0.25795099999999999</c:v>
                </c:pt>
                <c:pt idx="47176">
                  <c:v>-0.25521199999999999</c:v>
                </c:pt>
                <c:pt idx="47177">
                  <c:v>-0.25239299999999998</c:v>
                </c:pt>
                <c:pt idx="47178">
                  <c:v>-0.249496</c:v>
                </c:pt>
                <c:pt idx="47179">
                  <c:v>-0.24652399999999999</c:v>
                </c:pt>
                <c:pt idx="47180">
                  <c:v>-0.243479</c:v>
                </c:pt>
                <c:pt idx="47181">
                  <c:v>-0.24036399999999999</c:v>
                </c:pt>
                <c:pt idx="47182">
                  <c:v>-0.237178</c:v>
                </c:pt>
                <c:pt idx="47183">
                  <c:v>-0.23392199999999999</c:v>
                </c:pt>
                <c:pt idx="47184">
                  <c:v>-0.230598</c:v>
                </c:pt>
                <c:pt idx="47185">
                  <c:v>-0.227211</c:v>
                </c:pt>
                <c:pt idx="47186">
                  <c:v>-0.22376499999999999</c:v>
                </c:pt>
                <c:pt idx="47187">
                  <c:v>-0.22026100000000001</c:v>
                </c:pt>
                <c:pt idx="47188">
                  <c:v>-0.21670200000000001</c:v>
                </c:pt>
                <c:pt idx="47189">
                  <c:v>-0.213089</c:v>
                </c:pt>
                <c:pt idx="47190">
                  <c:v>-0.209427</c:v>
                </c:pt>
                <c:pt idx="47191">
                  <c:v>-0.20571800000000001</c:v>
                </c:pt>
                <c:pt idx="47192">
                  <c:v>-0.20196700000000001</c:v>
                </c:pt>
                <c:pt idx="47193">
                  <c:v>-0.19817399999999999</c:v>
                </c:pt>
                <c:pt idx="47194">
                  <c:v>-0.19434000000000001</c:v>
                </c:pt>
                <c:pt idx="47195">
                  <c:v>-0.19046399999999999</c:v>
                </c:pt>
                <c:pt idx="47196">
                  <c:v>-0.186554</c:v>
                </c:pt>
                <c:pt idx="47197">
                  <c:v>-0.18262400000000001</c:v>
                </c:pt>
                <c:pt idx="47198">
                  <c:v>-0.17868500000000001</c:v>
                </c:pt>
                <c:pt idx="47199">
                  <c:v>-0.17474500000000001</c:v>
                </c:pt>
                <c:pt idx="47200">
                  <c:v>-0.17080400000000001</c:v>
                </c:pt>
                <c:pt idx="47201">
                  <c:v>-0.16686400000000001</c:v>
                </c:pt>
                <c:pt idx="47202">
                  <c:v>-0.16292799999999999</c:v>
                </c:pt>
                <c:pt idx="47203">
                  <c:v>-0.159</c:v>
                </c:pt>
                <c:pt idx="47204">
                  <c:v>-0.155087</c:v>
                </c:pt>
                <c:pt idx="47205">
                  <c:v>-0.151194</c:v>
                </c:pt>
                <c:pt idx="47206">
                  <c:v>-0.14733299999999999</c:v>
                </c:pt>
                <c:pt idx="47207">
                  <c:v>-0.143507</c:v>
                </c:pt>
                <c:pt idx="47208">
                  <c:v>-0.13971900000000001</c:v>
                </c:pt>
                <c:pt idx="47209">
                  <c:v>-0.13597400000000001</c:v>
                </c:pt>
                <c:pt idx="47210">
                  <c:v>-0.132273</c:v>
                </c:pt>
                <c:pt idx="47211">
                  <c:v>-0.12861900000000001</c:v>
                </c:pt>
                <c:pt idx="47212">
                  <c:v>-0.12501499999999999</c:v>
                </c:pt>
                <c:pt idx="47213">
                  <c:v>-0.12146800000000001</c:v>
                </c:pt>
                <c:pt idx="47214">
                  <c:v>-0.11798500000000001</c:v>
                </c:pt>
                <c:pt idx="47215">
                  <c:v>-0.11457000000000001</c:v>
                </c:pt>
                <c:pt idx="47216">
                  <c:v>-0.111231</c:v>
                </c:pt>
                <c:pt idx="47217">
                  <c:v>-0.107974</c:v>
                </c:pt>
                <c:pt idx="47218">
                  <c:v>-0.10480100000000001</c:v>
                </c:pt>
                <c:pt idx="47219">
                  <c:v>-0.101714</c:v>
                </c:pt>
                <c:pt idx="47220">
                  <c:v>-9.8718899999999998E-2</c:v>
                </c:pt>
                <c:pt idx="47221">
                  <c:v>-9.5824800000000002E-2</c:v>
                </c:pt>
                <c:pt idx="47222">
                  <c:v>-9.3038099999999999E-2</c:v>
                </c:pt>
                <c:pt idx="47223">
                  <c:v>-9.0363200000000005E-2</c:v>
                </c:pt>
                <c:pt idx="47224">
                  <c:v>-8.7803500000000007E-2</c:v>
                </c:pt>
                <c:pt idx="47225">
                  <c:v>-8.5362499999999994E-2</c:v>
                </c:pt>
                <c:pt idx="47226">
                  <c:v>-8.30452E-2</c:v>
                </c:pt>
                <c:pt idx="47227">
                  <c:v>-8.0854499999999996E-2</c:v>
                </c:pt>
                <c:pt idx="47228">
                  <c:v>-7.8791799999999995E-2</c:v>
                </c:pt>
                <c:pt idx="47229">
                  <c:v>-7.6859700000000003E-2</c:v>
                </c:pt>
                <c:pt idx="47230">
                  <c:v>-7.5063699999999997E-2</c:v>
                </c:pt>
                <c:pt idx="47231">
                  <c:v>-7.3407700000000006E-2</c:v>
                </c:pt>
                <c:pt idx="47232">
                  <c:v>-7.1890700000000002E-2</c:v>
                </c:pt>
                <c:pt idx="47233">
                  <c:v>-7.0510600000000007E-2</c:v>
                </c:pt>
                <c:pt idx="47234">
                  <c:v>-6.9270399999999996E-2</c:v>
                </c:pt>
                <c:pt idx="47235">
                  <c:v>-6.8175399999999997E-2</c:v>
                </c:pt>
                <c:pt idx="47236">
                  <c:v>-6.7228800000000005E-2</c:v>
                </c:pt>
                <c:pt idx="47237">
                  <c:v>-6.6430900000000001E-2</c:v>
                </c:pt>
                <c:pt idx="47238">
                  <c:v>-6.5781199999999998E-2</c:v>
                </c:pt>
                <c:pt idx="47239">
                  <c:v>-6.5278100000000006E-2</c:v>
                </c:pt>
                <c:pt idx="47240">
                  <c:v>-6.4922199999999999E-2</c:v>
                </c:pt>
                <c:pt idx="47241">
                  <c:v>-6.4715900000000007E-2</c:v>
                </c:pt>
                <c:pt idx="47242">
                  <c:v>-6.4662399999999995E-2</c:v>
                </c:pt>
                <c:pt idx="47243">
                  <c:v>-6.4764199999999994E-2</c:v>
                </c:pt>
                <c:pt idx="47244">
                  <c:v>-6.5021899999999994E-2</c:v>
                </c:pt>
                <c:pt idx="47245">
                  <c:v>-6.5433699999999997E-2</c:v>
                </c:pt>
                <c:pt idx="47246">
                  <c:v>-6.5997299999999995E-2</c:v>
                </c:pt>
                <c:pt idx="47247">
                  <c:v>-6.6713300000000003E-2</c:v>
                </c:pt>
                <c:pt idx="47248">
                  <c:v>-6.7583000000000004E-2</c:v>
                </c:pt>
                <c:pt idx="47249">
                  <c:v>-6.8605899999999997E-2</c:v>
                </c:pt>
                <c:pt idx="47250">
                  <c:v>-6.9780700000000001E-2</c:v>
                </c:pt>
                <c:pt idx="47251">
                  <c:v>-7.1105500000000002E-2</c:v>
                </c:pt>
                <c:pt idx="47252">
                  <c:v>-7.2577699999999995E-2</c:v>
                </c:pt>
                <c:pt idx="47253">
                  <c:v>-7.4195399999999995E-2</c:v>
                </c:pt>
                <c:pt idx="47254">
                  <c:v>-7.5958899999999996E-2</c:v>
                </c:pt>
                <c:pt idx="47255">
                  <c:v>-7.7867699999999998E-2</c:v>
                </c:pt>
                <c:pt idx="47256">
                  <c:v>-7.9920199999999997E-2</c:v>
                </c:pt>
                <c:pt idx="47257">
                  <c:v>-8.2115400000000005E-2</c:v>
                </c:pt>
                <c:pt idx="47258">
                  <c:v>-8.4451700000000005E-2</c:v>
                </c:pt>
                <c:pt idx="47259">
                  <c:v>-8.69225E-2</c:v>
                </c:pt>
                <c:pt idx="47260">
                  <c:v>-8.9518899999999998E-2</c:v>
                </c:pt>
                <c:pt idx="47261">
                  <c:v>-9.2237100000000002E-2</c:v>
                </c:pt>
                <c:pt idx="47262">
                  <c:v>-9.5076999999999995E-2</c:v>
                </c:pt>
                <c:pt idx="47263">
                  <c:v>-9.8036200000000004E-2</c:v>
                </c:pt>
                <c:pt idx="47264">
                  <c:v>-0.10111100000000001</c:v>
                </c:pt>
                <c:pt idx="47265">
                  <c:v>-0.1043</c:v>
                </c:pt>
                <c:pt idx="47266">
                  <c:v>-0.107601</c:v>
                </c:pt>
                <c:pt idx="47267">
                  <c:v>-0.111012</c:v>
                </c:pt>
                <c:pt idx="47268">
                  <c:v>-0.11453199999999999</c:v>
                </c:pt>
                <c:pt idx="47269">
                  <c:v>-0.118155</c:v>
                </c:pt>
                <c:pt idx="47270">
                  <c:v>-0.12187199999999999</c:v>
                </c:pt>
                <c:pt idx="47271">
                  <c:v>-0.12567700000000001</c:v>
                </c:pt>
                <c:pt idx="47272">
                  <c:v>-0.12957199999999999</c:v>
                </c:pt>
                <c:pt idx="47273">
                  <c:v>-0.13355700000000001</c:v>
                </c:pt>
                <c:pt idx="47274">
                  <c:v>-0.13763600000000001</c:v>
                </c:pt>
                <c:pt idx="47275">
                  <c:v>-0.14180100000000001</c:v>
                </c:pt>
                <c:pt idx="47276">
                  <c:v>-0.14604500000000001</c:v>
                </c:pt>
                <c:pt idx="47277">
                  <c:v>-0.15036099999999999</c:v>
                </c:pt>
                <c:pt idx="47278">
                  <c:v>-0.15474499999999999</c:v>
                </c:pt>
                <c:pt idx="47279">
                  <c:v>-0.159193</c:v>
                </c:pt>
                <c:pt idx="47280">
                  <c:v>-0.16369900000000001</c:v>
                </c:pt>
                <c:pt idx="47281">
                  <c:v>-0.16825499999999999</c:v>
                </c:pt>
                <c:pt idx="47282">
                  <c:v>-0.17285800000000001</c:v>
                </c:pt>
                <c:pt idx="47283">
                  <c:v>-0.177504</c:v>
                </c:pt>
                <c:pt idx="47284">
                  <c:v>-0.18218699999999999</c:v>
                </c:pt>
                <c:pt idx="47285">
                  <c:v>-0.18690399999999999</c:v>
                </c:pt>
                <c:pt idx="47286">
                  <c:v>-0.19164600000000001</c:v>
                </c:pt>
                <c:pt idx="47287">
                  <c:v>-0.196407</c:v>
                </c:pt>
                <c:pt idx="47288">
                  <c:v>-0.201179</c:v>
                </c:pt>
                <c:pt idx="47289">
                  <c:v>-0.205958</c:v>
                </c:pt>
                <c:pt idx="47290">
                  <c:v>-0.21072099999999999</c:v>
                </c:pt>
                <c:pt idx="47291">
                  <c:v>-0.21542900000000001</c:v>
                </c:pt>
                <c:pt idx="47292">
                  <c:v>-0.22009600000000001</c:v>
                </c:pt>
                <c:pt idx="47293">
                  <c:v>-0.22475700000000001</c:v>
                </c:pt>
                <c:pt idx="47294">
                  <c:v>-0.22939899999999999</c:v>
                </c:pt>
                <c:pt idx="47295">
                  <c:v>-0.23400299999999999</c:v>
                </c:pt>
                <c:pt idx="47296">
                  <c:v>-0.23857400000000001</c:v>
                </c:pt>
                <c:pt idx="47297">
                  <c:v>-0.243119</c:v>
                </c:pt>
                <c:pt idx="47298">
                  <c:v>-0.24763199999999999</c:v>
                </c:pt>
                <c:pt idx="47299">
                  <c:v>-0.25210900000000003</c:v>
                </c:pt>
                <c:pt idx="47300">
                  <c:v>-0.25654300000000002</c:v>
                </c:pt>
                <c:pt idx="47301">
                  <c:v>-0.26093</c:v>
                </c:pt>
                <c:pt idx="47302">
                  <c:v>-0.26526499999999997</c:v>
                </c:pt>
                <c:pt idx="47303">
                  <c:v>-0.26954800000000001</c:v>
                </c:pt>
                <c:pt idx="47304">
                  <c:v>-0.27377699999999999</c:v>
                </c:pt>
                <c:pt idx="47305">
                  <c:v>-0.277949</c:v>
                </c:pt>
                <c:pt idx="47306">
                  <c:v>-0.28205799999999998</c:v>
                </c:pt>
                <c:pt idx="47307">
                  <c:v>-0.286103</c:v>
                </c:pt>
                <c:pt idx="47308">
                  <c:v>-0.29008200000000001</c:v>
                </c:pt>
                <c:pt idx="47309">
                  <c:v>-0.29399399999999998</c:v>
                </c:pt>
                <c:pt idx="47310">
                  <c:v>-0.29783599999999999</c:v>
                </c:pt>
                <c:pt idx="47311">
                  <c:v>-0.30159999999999998</c:v>
                </c:pt>
                <c:pt idx="47312">
                  <c:v>-0.30527900000000002</c:v>
                </c:pt>
                <c:pt idx="47313">
                  <c:v>-0.308865</c:v>
                </c:pt>
                <c:pt idx="47314">
                  <c:v>-0.31235600000000002</c:v>
                </c:pt>
                <c:pt idx="47315">
                  <c:v>-0.315747</c:v>
                </c:pt>
                <c:pt idx="47316">
                  <c:v>-0.31903700000000002</c:v>
                </c:pt>
                <c:pt idx="47317">
                  <c:v>-0.32222000000000001</c:v>
                </c:pt>
                <c:pt idx="47318">
                  <c:v>-0.32529400000000003</c:v>
                </c:pt>
                <c:pt idx="47319">
                  <c:v>-0.32825700000000002</c:v>
                </c:pt>
                <c:pt idx="47320">
                  <c:v>-0.33110299999999998</c:v>
                </c:pt>
                <c:pt idx="47321">
                  <c:v>-0.33382899999999999</c:v>
                </c:pt>
                <c:pt idx="47322">
                  <c:v>-0.33643200000000001</c:v>
                </c:pt>
                <c:pt idx="47323">
                  <c:v>-0.33890900000000002</c:v>
                </c:pt>
                <c:pt idx="47324">
                  <c:v>-0.34126000000000001</c:v>
                </c:pt>
                <c:pt idx="47325">
                  <c:v>-0.34348299999999998</c:v>
                </c:pt>
                <c:pt idx="47326">
                  <c:v>-0.34558100000000003</c:v>
                </c:pt>
                <c:pt idx="47327">
                  <c:v>-0.34755200000000003</c:v>
                </c:pt>
                <c:pt idx="47328">
                  <c:v>-0.34939700000000001</c:v>
                </c:pt>
                <c:pt idx="47329">
                  <c:v>-0.35111500000000001</c:v>
                </c:pt>
                <c:pt idx="47330">
                  <c:v>-0.35270499999999999</c:v>
                </c:pt>
                <c:pt idx="47331">
                  <c:v>-0.35416599999999998</c:v>
                </c:pt>
                <c:pt idx="47332">
                  <c:v>-0.35549799999999998</c:v>
                </c:pt>
                <c:pt idx="47333">
                  <c:v>-0.35669699999999999</c:v>
                </c:pt>
                <c:pt idx="47334">
                  <c:v>-0.35776200000000002</c:v>
                </c:pt>
                <c:pt idx="47335">
                  <c:v>-0.35869099999999998</c:v>
                </c:pt>
                <c:pt idx="47336">
                  <c:v>-0.35948099999999999</c:v>
                </c:pt>
                <c:pt idx="47337">
                  <c:v>-0.36013400000000001</c:v>
                </c:pt>
                <c:pt idx="47338">
                  <c:v>-0.36064800000000002</c:v>
                </c:pt>
                <c:pt idx="47339">
                  <c:v>-0.36102299999999998</c:v>
                </c:pt>
                <c:pt idx="47340">
                  <c:v>-0.36125400000000002</c:v>
                </c:pt>
                <c:pt idx="47341">
                  <c:v>-0.36133900000000002</c:v>
                </c:pt>
                <c:pt idx="47342">
                  <c:v>-0.36127900000000002</c:v>
                </c:pt>
                <c:pt idx="47343">
                  <c:v>-0.361072</c:v>
                </c:pt>
                <c:pt idx="47344">
                  <c:v>-0.36071999999999999</c:v>
                </c:pt>
                <c:pt idx="47345">
                  <c:v>-0.36022700000000002</c:v>
                </c:pt>
                <c:pt idx="47346">
                  <c:v>-0.359597</c:v>
                </c:pt>
                <c:pt idx="47347">
                  <c:v>-0.35883500000000002</c:v>
                </c:pt>
                <c:pt idx="47348">
                  <c:v>-0.35794300000000001</c:v>
                </c:pt>
                <c:pt idx="47349">
                  <c:v>-0.35692499999999999</c:v>
                </c:pt>
                <c:pt idx="47350">
                  <c:v>-0.35578199999999999</c:v>
                </c:pt>
                <c:pt idx="47351">
                  <c:v>-0.35451700000000003</c:v>
                </c:pt>
                <c:pt idx="47352">
                  <c:v>-0.353132</c:v>
                </c:pt>
                <c:pt idx="47353">
                  <c:v>-0.35162500000000002</c:v>
                </c:pt>
                <c:pt idx="47354">
                  <c:v>-0.349999</c:v>
                </c:pt>
                <c:pt idx="47355">
                  <c:v>-0.34825800000000001</c:v>
                </c:pt>
                <c:pt idx="47356">
                  <c:v>-0.34640399999999999</c:v>
                </c:pt>
                <c:pt idx="47357">
                  <c:v>-0.34443200000000002</c:v>
                </c:pt>
                <c:pt idx="47358">
                  <c:v>-0.34233799999999998</c:v>
                </c:pt>
                <c:pt idx="47359">
                  <c:v>-0.34012300000000001</c:v>
                </c:pt>
                <c:pt idx="47360">
                  <c:v>-0.33779100000000001</c:v>
                </c:pt>
                <c:pt idx="47361">
                  <c:v>-0.33534399999999998</c:v>
                </c:pt>
                <c:pt idx="47362">
                  <c:v>-0.332785</c:v>
                </c:pt>
                <c:pt idx="47363">
                  <c:v>-0.33011699999999999</c:v>
                </c:pt>
                <c:pt idx="47364">
                  <c:v>-0.32734099999999999</c:v>
                </c:pt>
                <c:pt idx="47365">
                  <c:v>-0.32445200000000002</c:v>
                </c:pt>
                <c:pt idx="47366">
                  <c:v>-0.32145000000000001</c:v>
                </c:pt>
                <c:pt idx="47367">
                  <c:v>-0.31834499999999999</c:v>
                </c:pt>
                <c:pt idx="47368">
                  <c:v>-0.31514799999999998</c:v>
                </c:pt>
                <c:pt idx="47369">
                  <c:v>-0.31186799999999998</c:v>
                </c:pt>
                <c:pt idx="47370">
                  <c:v>-0.30850899999999998</c:v>
                </c:pt>
                <c:pt idx="47371">
                  <c:v>-0.30506899999999998</c:v>
                </c:pt>
                <c:pt idx="47372">
                  <c:v>-0.30154999999999998</c:v>
                </c:pt>
                <c:pt idx="47373">
                  <c:v>-0.297954</c:v>
                </c:pt>
                <c:pt idx="47374">
                  <c:v>-0.29427999999999999</c:v>
                </c:pt>
                <c:pt idx="47375">
                  <c:v>-0.29053000000000001</c:v>
                </c:pt>
                <c:pt idx="47376">
                  <c:v>-0.28670899999999999</c:v>
                </c:pt>
                <c:pt idx="47377">
                  <c:v>-0.28282499999999999</c:v>
                </c:pt>
                <c:pt idx="47378">
                  <c:v>-0.27888499999999999</c:v>
                </c:pt>
                <c:pt idx="47379">
                  <c:v>-0.274895</c:v>
                </c:pt>
                <c:pt idx="47380">
                  <c:v>-0.27085900000000002</c:v>
                </c:pt>
                <c:pt idx="47381">
                  <c:v>-0.26677800000000002</c:v>
                </c:pt>
                <c:pt idx="47382">
                  <c:v>-0.26265899999999998</c:v>
                </c:pt>
                <c:pt idx="47383">
                  <c:v>-0.25850800000000002</c:v>
                </c:pt>
                <c:pt idx="47384">
                  <c:v>-0.25430700000000001</c:v>
                </c:pt>
                <c:pt idx="47385">
                  <c:v>-0.25003999999999998</c:v>
                </c:pt>
                <c:pt idx="47386">
                  <c:v>-0.245725</c:v>
                </c:pt>
                <c:pt idx="47387">
                  <c:v>-0.24138200000000001</c:v>
                </c:pt>
                <c:pt idx="47388">
                  <c:v>-0.23700299999999999</c:v>
                </c:pt>
                <c:pt idx="47389">
                  <c:v>-0.23258499999999999</c:v>
                </c:pt>
                <c:pt idx="47390">
                  <c:v>-0.22813900000000001</c:v>
                </c:pt>
                <c:pt idx="47391">
                  <c:v>-0.22366900000000001</c:v>
                </c:pt>
                <c:pt idx="47392">
                  <c:v>-0.21917700000000001</c:v>
                </c:pt>
                <c:pt idx="47393">
                  <c:v>-0.214666</c:v>
                </c:pt>
                <c:pt idx="47394">
                  <c:v>-0.21013699999999999</c:v>
                </c:pt>
                <c:pt idx="47395">
                  <c:v>-0.20558999999999999</c:v>
                </c:pt>
                <c:pt idx="47396">
                  <c:v>-0.20102800000000001</c:v>
                </c:pt>
                <c:pt idx="47397">
                  <c:v>-0.19645499999999999</c:v>
                </c:pt>
                <c:pt idx="47398">
                  <c:v>-0.19187799999999999</c:v>
                </c:pt>
                <c:pt idx="47399">
                  <c:v>-0.187305</c:v>
                </c:pt>
                <c:pt idx="47400">
                  <c:v>-0.18273900000000001</c:v>
                </c:pt>
                <c:pt idx="47401">
                  <c:v>-0.17818500000000001</c:v>
                </c:pt>
                <c:pt idx="47402">
                  <c:v>-0.17364599999999999</c:v>
                </c:pt>
                <c:pt idx="47403">
                  <c:v>-0.169126</c:v>
                </c:pt>
                <c:pt idx="47404">
                  <c:v>-0.164631</c:v>
                </c:pt>
                <c:pt idx="47405">
                  <c:v>-0.160162</c:v>
                </c:pt>
                <c:pt idx="47406">
                  <c:v>-0.15572</c:v>
                </c:pt>
                <c:pt idx="47407">
                  <c:v>-0.151306</c:v>
                </c:pt>
                <c:pt idx="47408">
                  <c:v>-0.146925</c:v>
                </c:pt>
                <c:pt idx="47409">
                  <c:v>-0.14257900000000001</c:v>
                </c:pt>
                <c:pt idx="47410">
                  <c:v>-0.13827100000000001</c:v>
                </c:pt>
                <c:pt idx="47411">
                  <c:v>-0.13399900000000001</c:v>
                </c:pt>
                <c:pt idx="47412">
                  <c:v>-0.12976499999999999</c:v>
                </c:pt>
                <c:pt idx="47413">
                  <c:v>-0.12557099999999999</c:v>
                </c:pt>
                <c:pt idx="47414">
                  <c:v>-0.121419</c:v>
                </c:pt>
                <c:pt idx="47415">
                  <c:v>-0.117299</c:v>
                </c:pt>
                <c:pt idx="47416">
                  <c:v>-0.113191</c:v>
                </c:pt>
                <c:pt idx="47417">
                  <c:v>-0.10910499999999999</c:v>
                </c:pt>
                <c:pt idx="47418">
                  <c:v>-0.10506600000000001</c:v>
                </c:pt>
                <c:pt idx="47419">
                  <c:v>-0.101072</c:v>
                </c:pt>
                <c:pt idx="47420">
                  <c:v>-9.7115099999999996E-2</c:v>
                </c:pt>
                <c:pt idx="47421">
                  <c:v>-9.3203800000000003E-2</c:v>
                </c:pt>
                <c:pt idx="47422">
                  <c:v>-8.9344800000000002E-2</c:v>
                </c:pt>
                <c:pt idx="47423">
                  <c:v>-8.5540099999999994E-2</c:v>
                </c:pt>
                <c:pt idx="47424">
                  <c:v>-8.1789399999999998E-2</c:v>
                </c:pt>
                <c:pt idx="47425">
                  <c:v>-7.8092700000000001E-2</c:v>
                </c:pt>
                <c:pt idx="47426">
                  <c:v>-7.4450199999999994E-2</c:v>
                </c:pt>
                <c:pt idx="47427">
                  <c:v>-7.0863499999999996E-2</c:v>
                </c:pt>
                <c:pt idx="47428">
                  <c:v>-6.7334699999999997E-2</c:v>
                </c:pt>
                <c:pt idx="47429">
                  <c:v>-6.3864900000000002E-2</c:v>
                </c:pt>
                <c:pt idx="47430">
                  <c:v>-6.0454599999999997E-2</c:v>
                </c:pt>
                <c:pt idx="47431">
                  <c:v>-5.7105900000000001E-2</c:v>
                </c:pt>
                <c:pt idx="47432">
                  <c:v>-5.3821500000000001E-2</c:v>
                </c:pt>
                <c:pt idx="47433">
                  <c:v>-5.0603599999999999E-2</c:v>
                </c:pt>
                <c:pt idx="47434">
                  <c:v>-4.7453500000000003E-2</c:v>
                </c:pt>
                <c:pt idx="47435">
                  <c:v>-4.4372000000000002E-2</c:v>
                </c:pt>
                <c:pt idx="47436">
                  <c:v>-4.1359199999999999E-2</c:v>
                </c:pt>
                <c:pt idx="47437">
                  <c:v>-3.8414700000000003E-2</c:v>
                </c:pt>
                <c:pt idx="47438">
                  <c:v>-3.5539000000000001E-2</c:v>
                </c:pt>
                <c:pt idx="47439">
                  <c:v>-3.2732700000000003E-2</c:v>
                </c:pt>
                <c:pt idx="47440">
                  <c:v>-2.9996100000000001E-2</c:v>
                </c:pt>
                <c:pt idx="47441">
                  <c:v>-2.7329699999999998E-2</c:v>
                </c:pt>
                <c:pt idx="47442">
                  <c:v>-2.47338E-2</c:v>
                </c:pt>
                <c:pt idx="47443">
                  <c:v>-2.22089E-2</c:v>
                </c:pt>
                <c:pt idx="47444">
                  <c:v>-1.9753400000000001E-2</c:v>
                </c:pt>
                <c:pt idx="47445">
                  <c:v>-1.73654E-2</c:v>
                </c:pt>
                <c:pt idx="47446">
                  <c:v>-1.5044999999999999E-2</c:v>
                </c:pt>
                <c:pt idx="47447">
                  <c:v>-1.27928E-2</c:v>
                </c:pt>
                <c:pt idx="47448">
                  <c:v>-1.06097E-2</c:v>
                </c:pt>
                <c:pt idx="47449" formatCode="0.00E+00">
                  <c:v>-8.4977200000000003E-3</c:v>
                </c:pt>
                <c:pt idx="47450" formatCode="0.00E+00">
                  <c:v>-6.4570599999999997E-3</c:v>
                </c:pt>
                <c:pt idx="47451" formatCode="0.00E+00">
                  <c:v>-4.4863500000000001E-3</c:v>
                </c:pt>
                <c:pt idx="47452" formatCode="0.00E+00">
                  <c:v>-2.5847000000000001E-3</c:v>
                </c:pt>
                <c:pt idx="47453" formatCode="0.00E+00">
                  <c:v>-7.5217899999999996E-4</c:v>
                </c:pt>
                <c:pt idx="47454" formatCode="0.00E+00">
                  <c:v>1.0109100000000001E-3</c:v>
                </c:pt>
                <c:pt idx="47455" formatCode="0.00E+00">
                  <c:v>2.7042500000000001E-3</c:v>
                </c:pt>
                <c:pt idx="47456" formatCode="0.00E+00">
                  <c:v>4.3269099999999998E-3</c:v>
                </c:pt>
                <c:pt idx="47457" formatCode="0.00E+00">
                  <c:v>5.87851E-3</c:v>
                </c:pt>
                <c:pt idx="47458" formatCode="0.00E+00">
                  <c:v>7.3612599999999997E-3</c:v>
                </c:pt>
                <c:pt idx="47459" formatCode="0.00E+00">
                  <c:v>8.7782399999999997E-3</c:v>
                </c:pt>
                <c:pt idx="47460">
                  <c:v>1.01298E-2</c:v>
                </c:pt>
                <c:pt idx="47461">
                  <c:v>1.1414000000000001E-2</c:v>
                </c:pt>
                <c:pt idx="47462">
                  <c:v>1.26292E-2</c:v>
                </c:pt>
                <c:pt idx="47463">
                  <c:v>1.37745E-2</c:v>
                </c:pt>
                <c:pt idx="47464">
                  <c:v>1.48504E-2</c:v>
                </c:pt>
                <c:pt idx="47465">
                  <c:v>1.58598E-2</c:v>
                </c:pt>
                <c:pt idx="47466">
                  <c:v>1.6805199999999999E-2</c:v>
                </c:pt>
                <c:pt idx="47467">
                  <c:v>1.76873E-2</c:v>
                </c:pt>
                <c:pt idx="47468">
                  <c:v>1.8505799999999999E-2</c:v>
                </c:pt>
                <c:pt idx="47469">
                  <c:v>1.9258600000000001E-2</c:v>
                </c:pt>
                <c:pt idx="47470">
                  <c:v>1.9943800000000001E-2</c:v>
                </c:pt>
                <c:pt idx="47471">
                  <c:v>2.0560200000000001E-2</c:v>
                </c:pt>
                <c:pt idx="47472">
                  <c:v>2.1106699999999999E-2</c:v>
                </c:pt>
                <c:pt idx="47473">
                  <c:v>2.1582299999999999E-2</c:v>
                </c:pt>
                <c:pt idx="47474">
                  <c:v>2.19881E-2</c:v>
                </c:pt>
                <c:pt idx="47475">
                  <c:v>2.2326599999999999E-2</c:v>
                </c:pt>
                <c:pt idx="47476">
                  <c:v>2.2598900000000002E-2</c:v>
                </c:pt>
                <c:pt idx="47477">
                  <c:v>2.2804600000000001E-2</c:v>
                </c:pt>
                <c:pt idx="47478">
                  <c:v>2.2944800000000001E-2</c:v>
                </c:pt>
                <c:pt idx="47479">
                  <c:v>2.30198E-2</c:v>
                </c:pt>
                <c:pt idx="47480">
                  <c:v>2.3028699999999999E-2</c:v>
                </c:pt>
                <c:pt idx="47481">
                  <c:v>2.2970899999999999E-2</c:v>
                </c:pt>
                <c:pt idx="47482">
                  <c:v>2.28474E-2</c:v>
                </c:pt>
                <c:pt idx="47483">
                  <c:v>2.2659800000000001E-2</c:v>
                </c:pt>
                <c:pt idx="47484">
                  <c:v>2.2408999999999998E-2</c:v>
                </c:pt>
                <c:pt idx="47485">
                  <c:v>2.2094900000000001E-2</c:v>
                </c:pt>
                <c:pt idx="47486">
                  <c:v>2.17171E-2</c:v>
                </c:pt>
                <c:pt idx="47487">
                  <c:v>2.1275100000000002E-2</c:v>
                </c:pt>
                <c:pt idx="47488">
                  <c:v>2.0767799999999999E-2</c:v>
                </c:pt>
                <c:pt idx="47489">
                  <c:v>2.01958E-2</c:v>
                </c:pt>
                <c:pt idx="47490">
                  <c:v>1.95625E-2</c:v>
                </c:pt>
                <c:pt idx="47491">
                  <c:v>1.8869799999999999E-2</c:v>
                </c:pt>
                <c:pt idx="47492">
                  <c:v>1.8116500000000001E-2</c:v>
                </c:pt>
                <c:pt idx="47493">
                  <c:v>1.7299700000000001E-2</c:v>
                </c:pt>
                <c:pt idx="47494">
                  <c:v>1.64171E-2</c:v>
                </c:pt>
                <c:pt idx="47495">
                  <c:v>1.54685E-2</c:v>
                </c:pt>
                <c:pt idx="47496">
                  <c:v>1.44561E-2</c:v>
                </c:pt>
                <c:pt idx="47497">
                  <c:v>1.3382399999999999E-2</c:v>
                </c:pt>
                <c:pt idx="47498">
                  <c:v>1.22483E-2</c:v>
                </c:pt>
                <c:pt idx="47499">
                  <c:v>1.1054599999999999E-2</c:v>
                </c:pt>
                <c:pt idx="47500" formatCode="0.00E+00">
                  <c:v>9.8016300000000004E-3</c:v>
                </c:pt>
                <c:pt idx="47501" formatCode="0.00E+00">
                  <c:v>8.4892700000000001E-3</c:v>
                </c:pt>
                <c:pt idx="47502" formatCode="0.00E+00">
                  <c:v>7.11731E-3</c:v>
                </c:pt>
                <c:pt idx="47503" formatCode="0.00E+00">
                  <c:v>5.6847599999999996E-3</c:v>
                </c:pt>
                <c:pt idx="47504" formatCode="0.00E+00">
                  <c:v>4.1907999999999997E-3</c:v>
                </c:pt>
                <c:pt idx="47505" formatCode="0.00E+00">
                  <c:v>2.6362899999999999E-3</c:v>
                </c:pt>
                <c:pt idx="47506" formatCode="0.00E+00">
                  <c:v>1.02323E-3</c:v>
                </c:pt>
                <c:pt idx="47507" formatCode="0.00E+00">
                  <c:v>-6.4706300000000002E-4</c:v>
                </c:pt>
                <c:pt idx="47508" formatCode="0.00E+00">
                  <c:v>-2.3738399999999999E-3</c:v>
                </c:pt>
                <c:pt idx="47509" formatCode="0.00E+00">
                  <c:v>-4.1549500000000001E-3</c:v>
                </c:pt>
                <c:pt idx="47510" formatCode="0.00E+00">
                  <c:v>-5.9879900000000003E-3</c:v>
                </c:pt>
                <c:pt idx="47511" formatCode="0.00E+00">
                  <c:v>-7.8724399999999996E-3</c:v>
                </c:pt>
                <c:pt idx="47512" formatCode="0.00E+00">
                  <c:v>-9.8086200000000005E-3</c:v>
                </c:pt>
                <c:pt idx="47513">
                  <c:v>-1.17967E-2</c:v>
                </c:pt>
                <c:pt idx="47514">
                  <c:v>-1.38367E-2</c:v>
                </c:pt>
                <c:pt idx="47515">
                  <c:v>-1.5927699999999999E-2</c:v>
                </c:pt>
                <c:pt idx="47516">
                  <c:v>-1.8068899999999999E-2</c:v>
                </c:pt>
                <c:pt idx="47517">
                  <c:v>-2.0259800000000001E-2</c:v>
                </c:pt>
                <c:pt idx="47518">
                  <c:v>-2.24998E-2</c:v>
                </c:pt>
                <c:pt idx="47519">
                  <c:v>-2.47876E-2</c:v>
                </c:pt>
                <c:pt idx="47520">
                  <c:v>-2.7120999999999999E-2</c:v>
                </c:pt>
                <c:pt idx="47521">
                  <c:v>-2.94985E-2</c:v>
                </c:pt>
                <c:pt idx="47522">
                  <c:v>-3.1919200000000002E-2</c:v>
                </c:pt>
                <c:pt idx="47523">
                  <c:v>-3.4382299999999998E-2</c:v>
                </c:pt>
                <c:pt idx="47524">
                  <c:v>-3.6886599999999999E-2</c:v>
                </c:pt>
                <c:pt idx="47525">
                  <c:v>-3.9430600000000003E-2</c:v>
                </c:pt>
                <c:pt idx="47526">
                  <c:v>-4.20122E-2</c:v>
                </c:pt>
                <c:pt idx="47527">
                  <c:v>-4.4628899999999999E-2</c:v>
                </c:pt>
                <c:pt idx="47528">
                  <c:v>-4.72787E-2</c:v>
                </c:pt>
                <c:pt idx="47529">
                  <c:v>-4.9960200000000003E-2</c:v>
                </c:pt>
                <c:pt idx="47530">
                  <c:v>-5.2671299999999997E-2</c:v>
                </c:pt>
                <c:pt idx="47531">
                  <c:v>-5.54095E-2</c:v>
                </c:pt>
                <c:pt idx="47532">
                  <c:v>-5.8172300000000003E-2</c:v>
                </c:pt>
                <c:pt idx="47533">
                  <c:v>-6.0957600000000001E-2</c:v>
                </c:pt>
                <c:pt idx="47534">
                  <c:v>-6.3763E-2</c:v>
                </c:pt>
                <c:pt idx="47535">
                  <c:v>-6.6586800000000002E-2</c:v>
                </c:pt>
                <c:pt idx="47536">
                  <c:v>-6.94269E-2</c:v>
                </c:pt>
                <c:pt idx="47537">
                  <c:v>-7.2280800000000006E-2</c:v>
                </c:pt>
                <c:pt idx="47538">
                  <c:v>-7.5145400000000001E-2</c:v>
                </c:pt>
                <c:pt idx="47539">
                  <c:v>-7.8017299999999998E-2</c:v>
                </c:pt>
                <c:pt idx="47540">
                  <c:v>-8.0893999999999994E-2</c:v>
                </c:pt>
                <c:pt idx="47541">
                  <c:v>-8.3773799999999995E-2</c:v>
                </c:pt>
                <c:pt idx="47542">
                  <c:v>-8.6655300000000005E-2</c:v>
                </c:pt>
                <c:pt idx="47543">
                  <c:v>-8.9537000000000005E-2</c:v>
                </c:pt>
                <c:pt idx="47544">
                  <c:v>-9.2416799999999993E-2</c:v>
                </c:pt>
                <c:pt idx="47545">
                  <c:v>-9.5292500000000002E-2</c:v>
                </c:pt>
                <c:pt idx="47546">
                  <c:v>-9.8161700000000005E-2</c:v>
                </c:pt>
                <c:pt idx="47547">
                  <c:v>-0.101022</c:v>
                </c:pt>
                <c:pt idx="47548">
                  <c:v>-0.103871</c:v>
                </c:pt>
                <c:pt idx="47549">
                  <c:v>-0.106707</c:v>
                </c:pt>
                <c:pt idx="47550">
                  <c:v>-0.109527</c:v>
                </c:pt>
                <c:pt idx="47551">
                  <c:v>-0.112327</c:v>
                </c:pt>
                <c:pt idx="47552">
                  <c:v>-0.115103</c:v>
                </c:pt>
                <c:pt idx="47553">
                  <c:v>-0.117855</c:v>
                </c:pt>
                <c:pt idx="47554">
                  <c:v>-0.12057900000000001</c:v>
                </c:pt>
                <c:pt idx="47555">
                  <c:v>-0.12327299999999999</c:v>
                </c:pt>
                <c:pt idx="47556">
                  <c:v>-0.12593399999999999</c:v>
                </c:pt>
                <c:pt idx="47557">
                  <c:v>-0.12855800000000001</c:v>
                </c:pt>
                <c:pt idx="47558">
                  <c:v>-0.13114300000000001</c:v>
                </c:pt>
                <c:pt idx="47559">
                  <c:v>-0.133685</c:v>
                </c:pt>
                <c:pt idx="47560">
                  <c:v>-0.136183</c:v>
                </c:pt>
                <c:pt idx="47561">
                  <c:v>-0.13863300000000001</c:v>
                </c:pt>
                <c:pt idx="47562">
                  <c:v>-0.14103099999999999</c:v>
                </c:pt>
                <c:pt idx="47563">
                  <c:v>-0.143375</c:v>
                </c:pt>
                <c:pt idx="47564">
                  <c:v>-0.14566100000000001</c:v>
                </c:pt>
                <c:pt idx="47565">
                  <c:v>-0.14788699999999999</c:v>
                </c:pt>
                <c:pt idx="47566">
                  <c:v>-0.15004999999999999</c:v>
                </c:pt>
                <c:pt idx="47567">
                  <c:v>-0.15214800000000001</c:v>
                </c:pt>
                <c:pt idx="47568">
                  <c:v>-0.15417700000000001</c:v>
                </c:pt>
                <c:pt idx="47569">
                  <c:v>-0.156134</c:v>
                </c:pt>
                <c:pt idx="47570">
                  <c:v>-0.15801499999999999</c:v>
                </c:pt>
                <c:pt idx="47571">
                  <c:v>-0.15981799999999999</c:v>
                </c:pt>
                <c:pt idx="47572">
                  <c:v>-0.16154099999999999</c:v>
                </c:pt>
                <c:pt idx="47573">
                  <c:v>-0.16318199999999999</c:v>
                </c:pt>
                <c:pt idx="47574">
                  <c:v>-0.16473699999999999</c:v>
                </c:pt>
                <c:pt idx="47575">
                  <c:v>-0.16620699999999999</c:v>
                </c:pt>
                <c:pt idx="47576">
                  <c:v>-0.16758700000000001</c:v>
                </c:pt>
                <c:pt idx="47577">
                  <c:v>-0.168878</c:v>
                </c:pt>
                <c:pt idx="47578">
                  <c:v>-0.170075</c:v>
                </c:pt>
                <c:pt idx="47579">
                  <c:v>-0.171177</c:v>
                </c:pt>
                <c:pt idx="47580">
                  <c:v>-0.172182</c:v>
                </c:pt>
                <c:pt idx="47581">
                  <c:v>-0.17308699999999999</c:v>
                </c:pt>
                <c:pt idx="47582">
                  <c:v>-0.17389099999999999</c:v>
                </c:pt>
                <c:pt idx="47583">
                  <c:v>-0.17459</c:v>
                </c:pt>
                <c:pt idx="47584">
                  <c:v>-0.17518300000000001</c:v>
                </c:pt>
                <c:pt idx="47585">
                  <c:v>-0.17566799999999999</c:v>
                </c:pt>
                <c:pt idx="47586">
                  <c:v>-0.17604300000000001</c:v>
                </c:pt>
                <c:pt idx="47587">
                  <c:v>-0.17630499999999999</c:v>
                </c:pt>
                <c:pt idx="47588">
                  <c:v>-0.176453</c:v>
                </c:pt>
                <c:pt idx="47589">
                  <c:v>-0.176486</c:v>
                </c:pt>
                <c:pt idx="47590">
                  <c:v>-0.176402</c:v>
                </c:pt>
                <c:pt idx="47591">
                  <c:v>-0.1762</c:v>
                </c:pt>
                <c:pt idx="47592">
                  <c:v>-0.17587700000000001</c:v>
                </c:pt>
                <c:pt idx="47593">
                  <c:v>-0.17543300000000001</c:v>
                </c:pt>
                <c:pt idx="47594">
                  <c:v>-0.17486699999999999</c:v>
                </c:pt>
                <c:pt idx="47595">
                  <c:v>-0.174179</c:v>
                </c:pt>
                <c:pt idx="47596">
                  <c:v>-0.17336799999999999</c:v>
                </c:pt>
                <c:pt idx="47597">
                  <c:v>-0.172433</c:v>
                </c:pt>
                <c:pt idx="47598">
                  <c:v>-0.171372</c:v>
                </c:pt>
                <c:pt idx="47599">
                  <c:v>-0.170186</c:v>
                </c:pt>
                <c:pt idx="47600">
                  <c:v>-0.168873</c:v>
                </c:pt>
                <c:pt idx="47601">
                  <c:v>-0.167432</c:v>
                </c:pt>
                <c:pt idx="47602">
                  <c:v>-0.16586300000000001</c:v>
                </c:pt>
                <c:pt idx="47603">
                  <c:v>-0.16416600000000001</c:v>
                </c:pt>
                <c:pt idx="47604">
                  <c:v>-0.16234199999999999</c:v>
                </c:pt>
                <c:pt idx="47605">
                  <c:v>-0.16039</c:v>
                </c:pt>
                <c:pt idx="47606">
                  <c:v>-0.15831200000000001</c:v>
                </c:pt>
                <c:pt idx="47607">
                  <c:v>-0.156108</c:v>
                </c:pt>
                <c:pt idx="47608">
                  <c:v>-0.153779</c:v>
                </c:pt>
                <c:pt idx="47609">
                  <c:v>-0.15132499999999999</c:v>
                </c:pt>
                <c:pt idx="47610">
                  <c:v>-0.14874799999999999</c:v>
                </c:pt>
                <c:pt idx="47611">
                  <c:v>-0.14604700000000001</c:v>
                </c:pt>
                <c:pt idx="47612">
                  <c:v>-0.14322499999999999</c:v>
                </c:pt>
                <c:pt idx="47613">
                  <c:v>-0.14028099999999999</c:v>
                </c:pt>
                <c:pt idx="47614">
                  <c:v>-0.13721700000000001</c:v>
                </c:pt>
                <c:pt idx="47615">
                  <c:v>-0.13403499999999999</c:v>
                </c:pt>
                <c:pt idx="47616">
                  <c:v>-0.13073699999999999</c:v>
                </c:pt>
                <c:pt idx="47617">
                  <c:v>-0.12732299999999999</c:v>
                </c:pt>
                <c:pt idx="47618">
                  <c:v>-0.123797</c:v>
                </c:pt>
                <c:pt idx="47619">
                  <c:v>-0.12016</c:v>
                </c:pt>
                <c:pt idx="47620">
                  <c:v>-0.116414</c:v>
                </c:pt>
                <c:pt idx="47621">
                  <c:v>-0.112562</c:v>
                </c:pt>
                <c:pt idx="47622">
                  <c:v>-0.10860400000000001</c:v>
                </c:pt>
                <c:pt idx="47623">
                  <c:v>-0.104545</c:v>
                </c:pt>
                <c:pt idx="47624">
                  <c:v>-0.100385</c:v>
                </c:pt>
                <c:pt idx="47625">
                  <c:v>-9.6129400000000004E-2</c:v>
                </c:pt>
                <c:pt idx="47626">
                  <c:v>-9.1779399999999997E-2</c:v>
                </c:pt>
                <c:pt idx="47627">
                  <c:v>-8.7338600000000002E-2</c:v>
                </c:pt>
                <c:pt idx="47628">
                  <c:v>-8.2810599999999998E-2</c:v>
                </c:pt>
                <c:pt idx="47629">
                  <c:v>-7.8198799999999999E-2</c:v>
                </c:pt>
                <c:pt idx="47630">
                  <c:v>-7.3506000000000002E-2</c:v>
                </c:pt>
                <c:pt idx="47631">
                  <c:v>-6.8734699999999996E-2</c:v>
                </c:pt>
                <c:pt idx="47632">
                  <c:v>-6.3887899999999997E-2</c:v>
                </c:pt>
                <c:pt idx="47633">
                  <c:v>-5.8968899999999998E-2</c:v>
                </c:pt>
                <c:pt idx="47634">
                  <c:v>-5.3981000000000001E-2</c:v>
                </c:pt>
                <c:pt idx="47635">
                  <c:v>-4.8927499999999999E-2</c:v>
                </c:pt>
                <c:pt idx="47636">
                  <c:v>-4.38121E-2</c:v>
                </c:pt>
                <c:pt idx="47637">
                  <c:v>-3.8639E-2</c:v>
                </c:pt>
                <c:pt idx="47638">
                  <c:v>-3.3412499999999998E-2</c:v>
                </c:pt>
                <c:pt idx="47639">
                  <c:v>-2.8136600000000001E-2</c:v>
                </c:pt>
                <c:pt idx="47640">
                  <c:v>-2.28154E-2</c:v>
                </c:pt>
                <c:pt idx="47641">
                  <c:v>-1.7452499999999999E-2</c:v>
                </c:pt>
                <c:pt idx="47642">
                  <c:v>-1.20517E-2</c:v>
                </c:pt>
                <c:pt idx="47643" formatCode="0.00E+00">
                  <c:v>-6.6173400000000002E-3</c:v>
                </c:pt>
                <c:pt idx="47644" formatCode="0.00E+00">
                  <c:v>-1.1540299999999999E-3</c:v>
                </c:pt>
                <c:pt idx="47645" formatCode="0.00E+00">
                  <c:v>4.33345E-3</c:v>
                </c:pt>
                <c:pt idx="47646" formatCode="0.00E+00">
                  <c:v>9.8404100000000008E-3</c:v>
                </c:pt>
                <c:pt idx="47647">
                  <c:v>1.5362300000000001E-2</c:v>
                </c:pt>
                <c:pt idx="47648">
                  <c:v>2.0894800000000002E-2</c:v>
                </c:pt>
                <c:pt idx="47649">
                  <c:v>2.64339E-2</c:v>
                </c:pt>
                <c:pt idx="47650">
                  <c:v>3.19756E-2</c:v>
                </c:pt>
                <c:pt idx="47651">
                  <c:v>3.7515600000000003E-2</c:v>
                </c:pt>
                <c:pt idx="47652">
                  <c:v>4.3049299999999999E-2</c:v>
                </c:pt>
                <c:pt idx="47653">
                  <c:v>4.8571799999999998E-2</c:v>
                </c:pt>
                <c:pt idx="47654">
                  <c:v>5.4078399999999999E-2</c:v>
                </c:pt>
                <c:pt idx="47655">
                  <c:v>5.9564100000000002E-2</c:v>
                </c:pt>
                <c:pt idx="47656">
                  <c:v>6.5023499999999998E-2</c:v>
                </c:pt>
                <c:pt idx="47657">
                  <c:v>7.0451600000000003E-2</c:v>
                </c:pt>
                <c:pt idx="47658">
                  <c:v>7.5843900000000006E-2</c:v>
                </c:pt>
                <c:pt idx="47659">
                  <c:v>8.1195799999999999E-2</c:v>
                </c:pt>
                <c:pt idx="47660">
                  <c:v>8.6502499999999996E-2</c:v>
                </c:pt>
                <c:pt idx="47661">
                  <c:v>9.1759499999999994E-2</c:v>
                </c:pt>
                <c:pt idx="47662">
                  <c:v>9.6962599999999996E-2</c:v>
                </c:pt>
                <c:pt idx="47663">
                  <c:v>0.102107</c:v>
                </c:pt>
                <c:pt idx="47664">
                  <c:v>0.10718999999999999</c:v>
                </c:pt>
                <c:pt idx="47665">
                  <c:v>0.112206</c:v>
                </c:pt>
                <c:pt idx="47666">
                  <c:v>0.11715299999999999</c:v>
                </c:pt>
                <c:pt idx="47667">
                  <c:v>0.122027</c:v>
                </c:pt>
                <c:pt idx="47668">
                  <c:v>0.12682199999999999</c:v>
                </c:pt>
                <c:pt idx="47669">
                  <c:v>0.13153500000000001</c:v>
                </c:pt>
                <c:pt idx="47670">
                  <c:v>0.13616</c:v>
                </c:pt>
                <c:pt idx="47671">
                  <c:v>0.14069200000000001</c:v>
                </c:pt>
                <c:pt idx="47672">
                  <c:v>0.14512700000000001</c:v>
                </c:pt>
                <c:pt idx="47673">
                  <c:v>0.14946200000000001</c:v>
                </c:pt>
                <c:pt idx="47674">
                  <c:v>0.153693</c:v>
                </c:pt>
                <c:pt idx="47675">
                  <c:v>0.15781800000000001</c:v>
                </c:pt>
                <c:pt idx="47676">
                  <c:v>0.161832</c:v>
                </c:pt>
                <c:pt idx="47677">
                  <c:v>0.16573299999999999</c:v>
                </c:pt>
                <c:pt idx="47678">
                  <c:v>0.169517</c:v>
                </c:pt>
                <c:pt idx="47679">
                  <c:v>0.173181</c:v>
                </c:pt>
                <c:pt idx="47680">
                  <c:v>0.17672299999999999</c:v>
                </c:pt>
                <c:pt idx="47681">
                  <c:v>0.18013799999999999</c:v>
                </c:pt>
                <c:pt idx="47682">
                  <c:v>0.183423</c:v>
                </c:pt>
                <c:pt idx="47683">
                  <c:v>0.18657699999999999</c:v>
                </c:pt>
                <c:pt idx="47684">
                  <c:v>0.18959500000000001</c:v>
                </c:pt>
                <c:pt idx="47685">
                  <c:v>0.19247600000000001</c:v>
                </c:pt>
                <c:pt idx="47686">
                  <c:v>0.195217</c:v>
                </c:pt>
                <c:pt idx="47687">
                  <c:v>0.19781699999999999</c:v>
                </c:pt>
                <c:pt idx="47688">
                  <c:v>0.20027400000000001</c:v>
                </c:pt>
                <c:pt idx="47689">
                  <c:v>0.20258599999999999</c:v>
                </c:pt>
                <c:pt idx="47690">
                  <c:v>0.20475099999999999</c:v>
                </c:pt>
                <c:pt idx="47691">
                  <c:v>0.20676800000000001</c:v>
                </c:pt>
                <c:pt idx="47692">
                  <c:v>0.20863499999999999</c:v>
                </c:pt>
                <c:pt idx="47693">
                  <c:v>0.21035200000000001</c:v>
                </c:pt>
                <c:pt idx="47694">
                  <c:v>0.21191599999999999</c:v>
                </c:pt>
                <c:pt idx="47695">
                  <c:v>0.21332699999999999</c:v>
                </c:pt>
                <c:pt idx="47696">
                  <c:v>0.21458199999999999</c:v>
                </c:pt>
                <c:pt idx="47697">
                  <c:v>0.21568000000000001</c:v>
                </c:pt>
                <c:pt idx="47698">
                  <c:v>0.21662200000000001</c:v>
                </c:pt>
                <c:pt idx="47699">
                  <c:v>0.21740599999999999</c:v>
                </c:pt>
                <c:pt idx="47700">
                  <c:v>0.218033</c:v>
                </c:pt>
                <c:pt idx="47701">
                  <c:v>0.218503</c:v>
                </c:pt>
                <c:pt idx="47702">
                  <c:v>0.21881700000000001</c:v>
                </c:pt>
                <c:pt idx="47703">
                  <c:v>0.218975</c:v>
                </c:pt>
                <c:pt idx="47704">
                  <c:v>0.21897900000000001</c:v>
                </c:pt>
                <c:pt idx="47705">
                  <c:v>0.21882799999999999</c:v>
                </c:pt>
                <c:pt idx="47706">
                  <c:v>0.218523</c:v>
                </c:pt>
                <c:pt idx="47707">
                  <c:v>0.21806700000000001</c:v>
                </c:pt>
                <c:pt idx="47708">
                  <c:v>0.21745900000000001</c:v>
                </c:pt>
                <c:pt idx="47709">
                  <c:v>0.21670200000000001</c:v>
                </c:pt>
                <c:pt idx="47710">
                  <c:v>0.21579499999999999</c:v>
                </c:pt>
                <c:pt idx="47711">
                  <c:v>0.21473999999999999</c:v>
                </c:pt>
                <c:pt idx="47712">
                  <c:v>0.213536</c:v>
                </c:pt>
                <c:pt idx="47713">
                  <c:v>0.21218600000000001</c:v>
                </c:pt>
                <c:pt idx="47714">
                  <c:v>0.21069199999999999</c:v>
                </c:pt>
                <c:pt idx="47715">
                  <c:v>0.20905599999999999</c:v>
                </c:pt>
                <c:pt idx="47716">
                  <c:v>0.20728199999999999</c:v>
                </c:pt>
                <c:pt idx="47717">
                  <c:v>0.205372</c:v>
                </c:pt>
                <c:pt idx="47718">
                  <c:v>0.20332900000000001</c:v>
                </c:pt>
                <c:pt idx="47719">
                  <c:v>0.201156</c:v>
                </c:pt>
                <c:pt idx="47720">
                  <c:v>0.198854</c:v>
                </c:pt>
                <c:pt idx="47721">
                  <c:v>0.19642499999999999</c:v>
                </c:pt>
                <c:pt idx="47722">
                  <c:v>0.19387299999999999</c:v>
                </c:pt>
                <c:pt idx="47723">
                  <c:v>0.19120200000000001</c:v>
                </c:pt>
                <c:pt idx="47724">
                  <c:v>0.188417</c:v>
                </c:pt>
                <c:pt idx="47725">
                  <c:v>0.18551999999999999</c:v>
                </c:pt>
                <c:pt idx="47726">
                  <c:v>0.18251500000000001</c:v>
                </c:pt>
                <c:pt idx="47727">
                  <c:v>0.17940800000000001</c:v>
                </c:pt>
                <c:pt idx="47728">
                  <c:v>0.1762</c:v>
                </c:pt>
                <c:pt idx="47729">
                  <c:v>0.17289399999999999</c:v>
                </c:pt>
                <c:pt idx="47730">
                  <c:v>0.16949400000000001</c:v>
                </c:pt>
                <c:pt idx="47731">
                  <c:v>0.16600200000000001</c:v>
                </c:pt>
                <c:pt idx="47732">
                  <c:v>0.16242400000000001</c:v>
                </c:pt>
                <c:pt idx="47733">
                  <c:v>0.15876399999999999</c:v>
                </c:pt>
                <c:pt idx="47734">
                  <c:v>0.15502299999999999</c:v>
                </c:pt>
                <c:pt idx="47735">
                  <c:v>0.15120800000000001</c:v>
                </c:pt>
                <c:pt idx="47736">
                  <c:v>0.14732100000000001</c:v>
                </c:pt>
                <c:pt idx="47737">
                  <c:v>0.143368</c:v>
                </c:pt>
                <c:pt idx="47738">
                  <c:v>0.13935400000000001</c:v>
                </c:pt>
                <c:pt idx="47739">
                  <c:v>0.13528399999999999</c:v>
                </c:pt>
                <c:pt idx="47740">
                  <c:v>0.131162</c:v>
                </c:pt>
                <c:pt idx="47741">
                  <c:v>0.12699299999999999</c:v>
                </c:pt>
                <c:pt idx="47742">
                  <c:v>0.12278</c:v>
                </c:pt>
                <c:pt idx="47743">
                  <c:v>0.118529</c:v>
                </c:pt>
                <c:pt idx="47744">
                  <c:v>0.114246</c:v>
                </c:pt>
                <c:pt idx="47745">
                  <c:v>0.109935</c:v>
                </c:pt>
                <c:pt idx="47746">
                  <c:v>0.1056</c:v>
                </c:pt>
                <c:pt idx="47747">
                  <c:v>0.101245</c:v>
                </c:pt>
                <c:pt idx="47748">
                  <c:v>9.6875900000000001E-2</c:v>
                </c:pt>
                <c:pt idx="47749">
                  <c:v>9.2495099999999997E-2</c:v>
                </c:pt>
                <c:pt idx="47750">
                  <c:v>8.8106599999999993E-2</c:v>
                </c:pt>
                <c:pt idx="47751">
                  <c:v>8.3715200000000003E-2</c:v>
                </c:pt>
                <c:pt idx="47752">
                  <c:v>7.9325099999999996E-2</c:v>
                </c:pt>
                <c:pt idx="47753">
                  <c:v>7.4940099999999996E-2</c:v>
                </c:pt>
                <c:pt idx="47754">
                  <c:v>7.0564100000000005E-2</c:v>
                </c:pt>
                <c:pt idx="47755">
                  <c:v>6.62021E-2</c:v>
                </c:pt>
                <c:pt idx="47756">
                  <c:v>6.1858799999999999E-2</c:v>
                </c:pt>
                <c:pt idx="47757">
                  <c:v>5.7538699999999998E-2</c:v>
                </c:pt>
                <c:pt idx="47758">
                  <c:v>5.3246500000000002E-2</c:v>
                </c:pt>
                <c:pt idx="47759">
                  <c:v>4.8986399999999999E-2</c:v>
                </c:pt>
                <c:pt idx="47760">
                  <c:v>4.4762400000000001E-2</c:v>
                </c:pt>
                <c:pt idx="47761">
                  <c:v>4.0579200000000003E-2</c:v>
                </c:pt>
                <c:pt idx="47762">
                  <c:v>3.64412E-2</c:v>
                </c:pt>
                <c:pt idx="47763">
                  <c:v>3.23518E-2</c:v>
                </c:pt>
                <c:pt idx="47764">
                  <c:v>2.83127E-2</c:v>
                </c:pt>
                <c:pt idx="47765">
                  <c:v>2.43266E-2</c:v>
                </c:pt>
                <c:pt idx="47766">
                  <c:v>2.0397700000000001E-2</c:v>
                </c:pt>
                <c:pt idx="47767">
                  <c:v>1.6531000000000001E-2</c:v>
                </c:pt>
                <c:pt idx="47768">
                  <c:v>1.27312E-2</c:v>
                </c:pt>
                <c:pt idx="47769" formatCode="0.00E+00">
                  <c:v>9.00193E-3</c:v>
                </c:pt>
                <c:pt idx="47770" formatCode="0.00E+00">
                  <c:v>5.3463299999999998E-3</c:v>
                </c:pt>
                <c:pt idx="47771" formatCode="0.00E+00">
                  <c:v>1.7673299999999999E-3</c:v>
                </c:pt>
                <c:pt idx="47772" formatCode="0.00E+00">
                  <c:v>-1.7322800000000001E-3</c:v>
                </c:pt>
                <c:pt idx="47773" formatCode="0.00E+00">
                  <c:v>-5.1497699999999997E-3</c:v>
                </c:pt>
                <c:pt idx="47774" formatCode="0.00E+00">
                  <c:v>-8.4824400000000008E-3</c:v>
                </c:pt>
                <c:pt idx="47775">
                  <c:v>-1.1727700000000001E-2</c:v>
                </c:pt>
                <c:pt idx="47776">
                  <c:v>-1.4882899999999999E-2</c:v>
                </c:pt>
                <c:pt idx="47777">
                  <c:v>-1.79449E-2</c:v>
                </c:pt>
                <c:pt idx="47778">
                  <c:v>-2.0910700000000001E-2</c:v>
                </c:pt>
                <c:pt idx="47779">
                  <c:v>-2.37775E-2</c:v>
                </c:pt>
                <c:pt idx="47780">
                  <c:v>-2.6543600000000001E-2</c:v>
                </c:pt>
                <c:pt idx="47781">
                  <c:v>-2.9207199999999999E-2</c:v>
                </c:pt>
                <c:pt idx="47782">
                  <c:v>-3.1766500000000003E-2</c:v>
                </c:pt>
                <c:pt idx="47783">
                  <c:v>-3.4219600000000003E-2</c:v>
                </c:pt>
                <c:pt idx="47784">
                  <c:v>-3.6565500000000001E-2</c:v>
                </c:pt>
                <c:pt idx="47785">
                  <c:v>-3.8802299999999998E-2</c:v>
                </c:pt>
                <c:pt idx="47786">
                  <c:v>-4.0928199999999998E-2</c:v>
                </c:pt>
                <c:pt idx="47787">
                  <c:v>-4.2941699999999999E-2</c:v>
                </c:pt>
                <c:pt idx="47788">
                  <c:v>-4.4842699999999999E-2</c:v>
                </c:pt>
                <c:pt idx="47789">
                  <c:v>-4.6630199999999997E-2</c:v>
                </c:pt>
                <c:pt idx="47790">
                  <c:v>-4.8303199999999998E-2</c:v>
                </c:pt>
                <c:pt idx="47791">
                  <c:v>-4.98609E-2</c:v>
                </c:pt>
                <c:pt idx="47792">
                  <c:v>-5.13027E-2</c:v>
                </c:pt>
                <c:pt idx="47793">
                  <c:v>-5.2627500000000001E-2</c:v>
                </c:pt>
                <c:pt idx="47794">
                  <c:v>-5.38352E-2</c:v>
                </c:pt>
                <c:pt idx="47795">
                  <c:v>-5.4926200000000001E-2</c:v>
                </c:pt>
                <c:pt idx="47796">
                  <c:v>-5.59008E-2</c:v>
                </c:pt>
                <c:pt idx="47797">
                  <c:v>-5.6758500000000003E-2</c:v>
                </c:pt>
                <c:pt idx="47798">
                  <c:v>-5.7498500000000001E-2</c:v>
                </c:pt>
                <c:pt idx="47799">
                  <c:v>-5.8121100000000002E-2</c:v>
                </c:pt>
                <c:pt idx="47800">
                  <c:v>-5.8626200000000003E-2</c:v>
                </c:pt>
                <c:pt idx="47801">
                  <c:v>-5.9013900000000001E-2</c:v>
                </c:pt>
                <c:pt idx="47802">
                  <c:v>-5.9284200000000002E-2</c:v>
                </c:pt>
                <c:pt idx="47803">
                  <c:v>-5.9437999999999998E-2</c:v>
                </c:pt>
                <c:pt idx="47804">
                  <c:v>-5.9476899999999999E-2</c:v>
                </c:pt>
                <c:pt idx="47805">
                  <c:v>-5.9402400000000001E-2</c:v>
                </c:pt>
                <c:pt idx="47806">
                  <c:v>-5.9215200000000003E-2</c:v>
                </c:pt>
                <c:pt idx="47807">
                  <c:v>-5.8916099999999999E-2</c:v>
                </c:pt>
                <c:pt idx="47808">
                  <c:v>-5.85064E-2</c:v>
                </c:pt>
                <c:pt idx="47809">
                  <c:v>-5.7987799999999999E-2</c:v>
                </c:pt>
                <c:pt idx="47810">
                  <c:v>-5.7361200000000001E-2</c:v>
                </c:pt>
                <c:pt idx="47811">
                  <c:v>-5.6627200000000003E-2</c:v>
                </c:pt>
                <c:pt idx="47812">
                  <c:v>-5.5787400000000001E-2</c:v>
                </c:pt>
                <c:pt idx="47813">
                  <c:v>-5.4843599999999999E-2</c:v>
                </c:pt>
                <c:pt idx="47814">
                  <c:v>-5.37978E-2</c:v>
                </c:pt>
                <c:pt idx="47815">
                  <c:v>-5.2651900000000001E-2</c:v>
                </c:pt>
                <c:pt idx="47816">
                  <c:v>-5.1407300000000003E-2</c:v>
                </c:pt>
                <c:pt idx="47817">
                  <c:v>-5.0065699999999998E-2</c:v>
                </c:pt>
                <c:pt idx="47818">
                  <c:v>-4.8629499999999999E-2</c:v>
                </c:pt>
                <c:pt idx="47819">
                  <c:v>-4.71011E-2</c:v>
                </c:pt>
                <c:pt idx="47820">
                  <c:v>-4.5482399999999999E-2</c:v>
                </c:pt>
                <c:pt idx="47821">
                  <c:v>-4.37747E-2</c:v>
                </c:pt>
                <c:pt idx="47822">
                  <c:v>-4.1979900000000001E-2</c:v>
                </c:pt>
                <c:pt idx="47823">
                  <c:v>-4.0100700000000003E-2</c:v>
                </c:pt>
                <c:pt idx="47824">
                  <c:v>-3.8140399999999998E-2</c:v>
                </c:pt>
                <c:pt idx="47825">
                  <c:v>-3.6101599999999998E-2</c:v>
                </c:pt>
                <c:pt idx="47826">
                  <c:v>-3.3986799999999998E-2</c:v>
                </c:pt>
                <c:pt idx="47827">
                  <c:v>-3.1798800000000002E-2</c:v>
                </c:pt>
                <c:pt idx="47828">
                  <c:v>-2.9540199999999999E-2</c:v>
                </c:pt>
                <c:pt idx="47829">
                  <c:v>-2.7213500000000002E-2</c:v>
                </c:pt>
                <c:pt idx="47830">
                  <c:v>-2.4820800000000001E-2</c:v>
                </c:pt>
                <c:pt idx="47831">
                  <c:v>-2.2364200000000001E-2</c:v>
                </c:pt>
                <c:pt idx="47832">
                  <c:v>-1.98458E-2</c:v>
                </c:pt>
                <c:pt idx="47833">
                  <c:v>-1.7267999999999999E-2</c:v>
                </c:pt>
                <c:pt idx="47834">
                  <c:v>-1.4633E-2</c:v>
                </c:pt>
                <c:pt idx="47835">
                  <c:v>-1.19436E-2</c:v>
                </c:pt>
                <c:pt idx="47836" formatCode="0.00E+00">
                  <c:v>-9.2026299999999998E-3</c:v>
                </c:pt>
                <c:pt idx="47837" formatCode="0.00E+00">
                  <c:v>-6.4132E-3</c:v>
                </c:pt>
                <c:pt idx="47838" formatCode="0.00E+00">
                  <c:v>-3.5782100000000001E-3</c:v>
                </c:pt>
                <c:pt idx="47839" formatCode="0.00E+00">
                  <c:v>-7.00524E-4</c:v>
                </c:pt>
                <c:pt idx="47840" formatCode="0.00E+00">
                  <c:v>2.2171500000000002E-3</c:v>
                </c:pt>
                <c:pt idx="47841" formatCode="0.00E+00">
                  <c:v>5.1726100000000002E-3</c:v>
                </c:pt>
                <c:pt idx="47842" formatCode="0.00E+00">
                  <c:v>8.1638000000000006E-3</c:v>
                </c:pt>
                <c:pt idx="47843">
                  <c:v>1.1188200000000001E-2</c:v>
                </c:pt>
                <c:pt idx="47844">
                  <c:v>1.4242899999999999E-2</c:v>
                </c:pt>
                <c:pt idx="47845">
                  <c:v>1.7324800000000001E-2</c:v>
                </c:pt>
                <c:pt idx="47846">
                  <c:v>2.0430899999999998E-2</c:v>
                </c:pt>
                <c:pt idx="47847">
                  <c:v>2.3558599999999999E-2</c:v>
                </c:pt>
                <c:pt idx="47848">
                  <c:v>2.6706199999999999E-2</c:v>
                </c:pt>
                <c:pt idx="47849">
                  <c:v>2.9871999999999999E-2</c:v>
                </c:pt>
                <c:pt idx="47850">
                  <c:v>3.3053100000000002E-2</c:v>
                </c:pt>
                <c:pt idx="47851">
                  <c:v>3.62467E-2</c:v>
                </c:pt>
                <c:pt idx="47852">
                  <c:v>3.9450699999999998E-2</c:v>
                </c:pt>
                <c:pt idx="47853">
                  <c:v>4.2662600000000002E-2</c:v>
                </c:pt>
                <c:pt idx="47854">
                  <c:v>4.5879200000000002E-2</c:v>
                </c:pt>
                <c:pt idx="47855">
                  <c:v>4.9098200000000002E-2</c:v>
                </c:pt>
                <c:pt idx="47856">
                  <c:v>5.2317799999999998E-2</c:v>
                </c:pt>
                <c:pt idx="47857">
                  <c:v>5.5535599999999997E-2</c:v>
                </c:pt>
                <c:pt idx="47858">
                  <c:v>5.8748500000000002E-2</c:v>
                </c:pt>
                <c:pt idx="47859">
                  <c:v>6.1953599999999998E-2</c:v>
                </c:pt>
                <c:pt idx="47860">
                  <c:v>6.5148399999999995E-2</c:v>
                </c:pt>
                <c:pt idx="47861">
                  <c:v>6.8331199999999995E-2</c:v>
                </c:pt>
                <c:pt idx="47862">
                  <c:v>7.1500999999999995E-2</c:v>
                </c:pt>
                <c:pt idx="47863">
                  <c:v>7.4656E-2</c:v>
                </c:pt>
                <c:pt idx="47864">
                  <c:v>7.7794299999999997E-2</c:v>
                </c:pt>
                <c:pt idx="47865">
                  <c:v>8.0913799999999994E-2</c:v>
                </c:pt>
                <c:pt idx="47866">
                  <c:v>8.4012600000000007E-2</c:v>
                </c:pt>
                <c:pt idx="47867">
                  <c:v>8.7089100000000003E-2</c:v>
                </c:pt>
                <c:pt idx="47868">
                  <c:v>9.0141499999999999E-2</c:v>
                </c:pt>
                <c:pt idx="47869">
                  <c:v>9.3168200000000007E-2</c:v>
                </c:pt>
                <c:pt idx="47870">
                  <c:v>9.6168000000000003E-2</c:v>
                </c:pt>
                <c:pt idx="47871">
                  <c:v>9.91393E-2</c:v>
                </c:pt>
                <c:pt idx="47872">
                  <c:v>0.10208</c:v>
                </c:pt>
                <c:pt idx="47873">
                  <c:v>0.10499</c:v>
                </c:pt>
                <c:pt idx="47874">
                  <c:v>0.107866</c:v>
                </c:pt>
                <c:pt idx="47875">
                  <c:v>0.110706</c:v>
                </c:pt>
                <c:pt idx="47876">
                  <c:v>0.113508</c:v>
                </c:pt>
                <c:pt idx="47877">
                  <c:v>0.116272</c:v>
                </c:pt>
                <c:pt idx="47878">
                  <c:v>0.11899700000000001</c:v>
                </c:pt>
                <c:pt idx="47879">
                  <c:v>0.12168</c:v>
                </c:pt>
                <c:pt idx="47880">
                  <c:v>0.124321</c:v>
                </c:pt>
                <c:pt idx="47881">
                  <c:v>0.126918</c:v>
                </c:pt>
                <c:pt idx="47882">
                  <c:v>0.129471</c:v>
                </c:pt>
                <c:pt idx="47883">
                  <c:v>0.13197800000000001</c:v>
                </c:pt>
                <c:pt idx="47884">
                  <c:v>0.134437</c:v>
                </c:pt>
                <c:pt idx="47885">
                  <c:v>0.136848</c:v>
                </c:pt>
                <c:pt idx="47886">
                  <c:v>0.13921</c:v>
                </c:pt>
                <c:pt idx="47887">
                  <c:v>0.14152300000000001</c:v>
                </c:pt>
                <c:pt idx="47888">
                  <c:v>0.143785</c:v>
                </c:pt>
                <c:pt idx="47889">
                  <c:v>0.14599500000000001</c:v>
                </c:pt>
                <c:pt idx="47890">
                  <c:v>0.14815200000000001</c:v>
                </c:pt>
                <c:pt idx="47891">
                  <c:v>0.150255</c:v>
                </c:pt>
                <c:pt idx="47892">
                  <c:v>0.15230299999999999</c:v>
                </c:pt>
                <c:pt idx="47893">
                  <c:v>0.15429599999999999</c:v>
                </c:pt>
                <c:pt idx="47894">
                  <c:v>0.15623300000000001</c:v>
                </c:pt>
                <c:pt idx="47895">
                  <c:v>0.15811500000000001</c:v>
                </c:pt>
                <c:pt idx="47896">
                  <c:v>0.15994</c:v>
                </c:pt>
                <c:pt idx="47897">
                  <c:v>0.16170799999999999</c:v>
                </c:pt>
                <c:pt idx="47898">
                  <c:v>0.16341800000000001</c:v>
                </c:pt>
                <c:pt idx="47899">
                  <c:v>0.16506899999999999</c:v>
                </c:pt>
                <c:pt idx="47900">
                  <c:v>0.166659</c:v>
                </c:pt>
                <c:pt idx="47901">
                  <c:v>0.16819000000000001</c:v>
                </c:pt>
                <c:pt idx="47902">
                  <c:v>0.16966100000000001</c:v>
                </c:pt>
                <c:pt idx="47903">
                  <c:v>0.171072</c:v>
                </c:pt>
                <c:pt idx="47904">
                  <c:v>0.17242199999999999</c:v>
                </c:pt>
                <c:pt idx="47905">
                  <c:v>0.17371</c:v>
                </c:pt>
                <c:pt idx="47906">
                  <c:v>0.17493700000000001</c:v>
                </c:pt>
                <c:pt idx="47907">
                  <c:v>0.17610300000000001</c:v>
                </c:pt>
                <c:pt idx="47908">
                  <c:v>0.177206</c:v>
                </c:pt>
                <c:pt idx="47909">
                  <c:v>0.17824699999999999</c:v>
                </c:pt>
                <c:pt idx="47910">
                  <c:v>0.179225</c:v>
                </c:pt>
                <c:pt idx="47911">
                  <c:v>0.18013999999999999</c:v>
                </c:pt>
                <c:pt idx="47912">
                  <c:v>0.18099199999999999</c:v>
                </c:pt>
                <c:pt idx="47913">
                  <c:v>0.18178</c:v>
                </c:pt>
                <c:pt idx="47914">
                  <c:v>0.182504</c:v>
                </c:pt>
                <c:pt idx="47915">
                  <c:v>0.18316499999999999</c:v>
                </c:pt>
                <c:pt idx="47916">
                  <c:v>0.18376300000000001</c:v>
                </c:pt>
                <c:pt idx="47917">
                  <c:v>0.18429699999999999</c:v>
                </c:pt>
                <c:pt idx="47918">
                  <c:v>0.18476799999999999</c:v>
                </c:pt>
                <c:pt idx="47919">
                  <c:v>0.18517400000000001</c:v>
                </c:pt>
                <c:pt idx="47920">
                  <c:v>0.18551599999999999</c:v>
                </c:pt>
                <c:pt idx="47921">
                  <c:v>0.18579300000000001</c:v>
                </c:pt>
                <c:pt idx="47922">
                  <c:v>0.186005</c:v>
                </c:pt>
                <c:pt idx="47923">
                  <c:v>0.18615300000000001</c:v>
                </c:pt>
                <c:pt idx="47924">
                  <c:v>0.18623700000000001</c:v>
                </c:pt>
                <c:pt idx="47925">
                  <c:v>0.186256</c:v>
                </c:pt>
                <c:pt idx="47926">
                  <c:v>0.18621099999999999</c:v>
                </c:pt>
                <c:pt idx="47927">
                  <c:v>0.18610199999999999</c:v>
                </c:pt>
                <c:pt idx="47928">
                  <c:v>0.18592900000000001</c:v>
                </c:pt>
                <c:pt idx="47929">
                  <c:v>0.185692</c:v>
                </c:pt>
                <c:pt idx="47930">
                  <c:v>0.185392</c:v>
                </c:pt>
                <c:pt idx="47931">
                  <c:v>0.185028</c:v>
                </c:pt>
                <c:pt idx="47932">
                  <c:v>0.18460099999999999</c:v>
                </c:pt>
                <c:pt idx="47933">
                  <c:v>0.184112</c:v>
                </c:pt>
                <c:pt idx="47934">
                  <c:v>0.18356</c:v>
                </c:pt>
                <c:pt idx="47935">
                  <c:v>0.182946</c:v>
                </c:pt>
                <c:pt idx="47936">
                  <c:v>0.18227099999999999</c:v>
                </c:pt>
                <c:pt idx="47937">
                  <c:v>0.181534</c:v>
                </c:pt>
                <c:pt idx="47938">
                  <c:v>0.18073700000000001</c:v>
                </c:pt>
                <c:pt idx="47939">
                  <c:v>0.17987800000000001</c:v>
                </c:pt>
                <c:pt idx="47940">
                  <c:v>0.17895900000000001</c:v>
                </c:pt>
                <c:pt idx="47941">
                  <c:v>0.17798</c:v>
                </c:pt>
                <c:pt idx="47942">
                  <c:v>0.17694199999999999</c:v>
                </c:pt>
                <c:pt idx="47943">
                  <c:v>0.175845</c:v>
                </c:pt>
                <c:pt idx="47944">
                  <c:v>0.17468900000000001</c:v>
                </c:pt>
                <c:pt idx="47945">
                  <c:v>0.17347499999999999</c:v>
                </c:pt>
                <c:pt idx="47946">
                  <c:v>0.172204</c:v>
                </c:pt>
                <c:pt idx="47947">
                  <c:v>0.170877</c:v>
                </c:pt>
                <c:pt idx="47948">
                  <c:v>0.16949600000000001</c:v>
                </c:pt>
                <c:pt idx="47949">
                  <c:v>0.16806099999999999</c:v>
                </c:pt>
                <c:pt idx="47950">
                  <c:v>0.166573</c:v>
                </c:pt>
                <c:pt idx="47951">
                  <c:v>0.16503200000000001</c:v>
                </c:pt>
                <c:pt idx="47952">
                  <c:v>0.163439</c:v>
                </c:pt>
                <c:pt idx="47953">
                  <c:v>0.161796</c:v>
                </c:pt>
                <c:pt idx="47954">
                  <c:v>0.160103</c:v>
                </c:pt>
                <c:pt idx="47955">
                  <c:v>0.158361</c:v>
                </c:pt>
                <c:pt idx="47956">
                  <c:v>0.15657299999999999</c:v>
                </c:pt>
                <c:pt idx="47957">
                  <c:v>0.15473899999999999</c:v>
                </c:pt>
                <c:pt idx="47958">
                  <c:v>0.15286</c:v>
                </c:pt>
                <c:pt idx="47959">
                  <c:v>0.15093799999999999</c:v>
                </c:pt>
                <c:pt idx="47960">
                  <c:v>0.148974</c:v>
                </c:pt>
                <c:pt idx="47961">
                  <c:v>0.14697099999999999</c:v>
                </c:pt>
                <c:pt idx="47962">
                  <c:v>0.144928</c:v>
                </c:pt>
                <c:pt idx="47963">
                  <c:v>0.14285</c:v>
                </c:pt>
                <c:pt idx="47964">
                  <c:v>0.140735</c:v>
                </c:pt>
                <c:pt idx="47965">
                  <c:v>0.13858799999999999</c:v>
                </c:pt>
                <c:pt idx="47966">
                  <c:v>0.136408</c:v>
                </c:pt>
                <c:pt idx="47967">
                  <c:v>0.13419800000000001</c:v>
                </c:pt>
                <c:pt idx="47968">
                  <c:v>0.13195899999999999</c:v>
                </c:pt>
                <c:pt idx="47969">
                  <c:v>0.129694</c:v>
                </c:pt>
                <c:pt idx="47970">
                  <c:v>0.12740299999999999</c:v>
                </c:pt>
                <c:pt idx="47971">
                  <c:v>0.125088</c:v>
                </c:pt>
                <c:pt idx="47972">
                  <c:v>0.122752</c:v>
                </c:pt>
                <c:pt idx="47973">
                  <c:v>0.120396</c:v>
                </c:pt>
                <c:pt idx="47974">
                  <c:v>0.118023</c:v>
                </c:pt>
                <c:pt idx="47975">
                  <c:v>0.115634</c:v>
                </c:pt>
                <c:pt idx="47976">
                  <c:v>0.113232</c:v>
                </c:pt>
                <c:pt idx="47977">
                  <c:v>0.110818</c:v>
                </c:pt>
                <c:pt idx="47978">
                  <c:v>0.10839600000000001</c:v>
                </c:pt>
                <c:pt idx="47979">
                  <c:v>0.105966</c:v>
                </c:pt>
                <c:pt idx="47980">
                  <c:v>0.103533</c:v>
                </c:pt>
                <c:pt idx="47981">
                  <c:v>0.10109799999999999</c:v>
                </c:pt>
                <c:pt idx="47982">
                  <c:v>9.8663200000000006E-2</c:v>
                </c:pt>
                <c:pt idx="47983">
                  <c:v>9.6231499999999998E-2</c:v>
                </c:pt>
                <c:pt idx="47984">
                  <c:v>9.3804999999999999E-2</c:v>
                </c:pt>
                <c:pt idx="47985">
                  <c:v>9.1385900000000006E-2</c:v>
                </c:pt>
                <c:pt idx="47986">
                  <c:v>8.8976700000000006E-2</c:v>
                </c:pt>
                <c:pt idx="47987">
                  <c:v>8.6579500000000004E-2</c:v>
                </c:pt>
                <c:pt idx="47988">
                  <c:v>8.4196699999999999E-2</c:v>
                </c:pt>
                <c:pt idx="47989">
                  <c:v>8.1830899999999998E-2</c:v>
                </c:pt>
                <c:pt idx="47990">
                  <c:v>7.9484700000000005E-2</c:v>
                </c:pt>
                <c:pt idx="47991">
                  <c:v>7.7160699999999999E-2</c:v>
                </c:pt>
                <c:pt idx="47992">
                  <c:v>7.4861499999999997E-2</c:v>
                </c:pt>
                <c:pt idx="47993">
                  <c:v>7.2589600000000004E-2</c:v>
                </c:pt>
                <c:pt idx="47994">
                  <c:v>7.0347599999999996E-2</c:v>
                </c:pt>
                <c:pt idx="47995">
                  <c:v>6.8138000000000004E-2</c:v>
                </c:pt>
                <c:pt idx="47996">
                  <c:v>6.59632E-2</c:v>
                </c:pt>
                <c:pt idx="47997">
                  <c:v>6.3825099999999996E-2</c:v>
                </c:pt>
                <c:pt idx="47998">
                  <c:v>6.1725799999999997E-2</c:v>
                </c:pt>
                <c:pt idx="47999">
                  <c:v>5.9667600000000001E-2</c:v>
                </c:pt>
                <c:pt idx="48000">
                  <c:v>5.7652599999999998E-2</c:v>
                </c:pt>
                <c:pt idx="48001">
                  <c:v>5.5682700000000002E-2</c:v>
                </c:pt>
                <c:pt idx="48002">
                  <c:v>5.3760099999999998E-2</c:v>
                </c:pt>
                <c:pt idx="48003">
                  <c:v>5.1887200000000001E-2</c:v>
                </c:pt>
                <c:pt idx="48004">
                  <c:v>5.0066300000000001E-2</c:v>
                </c:pt>
                <c:pt idx="48005">
                  <c:v>4.8299099999999998E-2</c:v>
                </c:pt>
                <c:pt idx="48006">
                  <c:v>4.6587799999999999E-2</c:v>
                </c:pt>
                <c:pt idx="48007">
                  <c:v>4.4934099999999998E-2</c:v>
                </c:pt>
                <c:pt idx="48008">
                  <c:v>4.3339999999999997E-2</c:v>
                </c:pt>
                <c:pt idx="48009">
                  <c:v>4.18076E-2</c:v>
                </c:pt>
                <c:pt idx="48010">
                  <c:v>4.0338600000000002E-2</c:v>
                </c:pt>
                <c:pt idx="48011">
                  <c:v>3.89351E-2</c:v>
                </c:pt>
                <c:pt idx="48012">
                  <c:v>3.7598699999999999E-2</c:v>
                </c:pt>
                <c:pt idx="48013">
                  <c:v>3.6331299999999997E-2</c:v>
                </c:pt>
                <c:pt idx="48014">
                  <c:v>3.5134499999999999E-2</c:v>
                </c:pt>
                <c:pt idx="48015">
                  <c:v>3.4009699999999997E-2</c:v>
                </c:pt>
                <c:pt idx="48016">
                  <c:v>3.2958300000000003E-2</c:v>
                </c:pt>
                <c:pt idx="48017">
                  <c:v>3.1981500000000003E-2</c:v>
                </c:pt>
                <c:pt idx="48018">
                  <c:v>3.1080199999999999E-2</c:v>
                </c:pt>
                <c:pt idx="48019">
                  <c:v>3.02557E-2</c:v>
                </c:pt>
                <c:pt idx="48020">
                  <c:v>2.9509000000000001E-2</c:v>
                </c:pt>
                <c:pt idx="48021">
                  <c:v>2.88414E-2</c:v>
                </c:pt>
                <c:pt idx="48022">
                  <c:v>2.8253799999999999E-2</c:v>
                </c:pt>
                <c:pt idx="48023">
                  <c:v>2.7746699999999999E-2</c:v>
                </c:pt>
                <c:pt idx="48024">
                  <c:v>2.7320500000000001E-2</c:v>
                </c:pt>
                <c:pt idx="48025">
                  <c:v>2.69754E-2</c:v>
                </c:pt>
                <c:pt idx="48026">
                  <c:v>2.6712E-2</c:v>
                </c:pt>
                <c:pt idx="48027">
                  <c:v>2.6530399999999999E-2</c:v>
                </c:pt>
                <c:pt idx="48028">
                  <c:v>2.64309E-2</c:v>
                </c:pt>
                <c:pt idx="48029">
                  <c:v>2.6413300000000001E-2</c:v>
                </c:pt>
                <c:pt idx="48030">
                  <c:v>2.6477400000000002E-2</c:v>
                </c:pt>
                <c:pt idx="48031">
                  <c:v>2.6623299999999999E-2</c:v>
                </c:pt>
                <c:pt idx="48032">
                  <c:v>2.6850599999999999E-2</c:v>
                </c:pt>
                <c:pt idx="48033">
                  <c:v>2.7159200000000001E-2</c:v>
                </c:pt>
                <c:pt idx="48034">
                  <c:v>2.7548599999999999E-2</c:v>
                </c:pt>
                <c:pt idx="48035">
                  <c:v>2.8018000000000001E-2</c:v>
                </c:pt>
                <c:pt idx="48036">
                  <c:v>2.8566899999999999E-2</c:v>
                </c:pt>
                <c:pt idx="48037">
                  <c:v>2.91942E-2</c:v>
                </c:pt>
                <c:pt idx="48038">
                  <c:v>2.98988E-2</c:v>
                </c:pt>
                <c:pt idx="48039">
                  <c:v>3.0679399999999999E-2</c:v>
                </c:pt>
                <c:pt idx="48040">
                  <c:v>3.1534800000000002E-2</c:v>
                </c:pt>
                <c:pt idx="48041">
                  <c:v>3.2463699999999998E-2</c:v>
                </c:pt>
                <c:pt idx="48042">
                  <c:v>3.3464800000000003E-2</c:v>
                </c:pt>
                <c:pt idx="48043">
                  <c:v>3.4536600000000001E-2</c:v>
                </c:pt>
                <c:pt idx="48044">
                  <c:v>3.5677599999999997E-2</c:v>
                </c:pt>
                <c:pt idx="48045">
                  <c:v>3.6886000000000002E-2</c:v>
                </c:pt>
                <c:pt idx="48046">
                  <c:v>3.8159699999999998E-2</c:v>
                </c:pt>
                <c:pt idx="48047">
                  <c:v>3.9496700000000003E-2</c:v>
                </c:pt>
                <c:pt idx="48048">
                  <c:v>4.0894899999999998E-2</c:v>
                </c:pt>
                <c:pt idx="48049">
                  <c:v>4.2352500000000001E-2</c:v>
                </c:pt>
                <c:pt idx="48050">
                  <c:v>4.3867200000000002E-2</c:v>
                </c:pt>
                <c:pt idx="48051">
                  <c:v>4.5437100000000001E-2</c:v>
                </c:pt>
                <c:pt idx="48052">
                  <c:v>4.7059900000000002E-2</c:v>
                </c:pt>
                <c:pt idx="48053">
                  <c:v>4.8733499999999999E-2</c:v>
                </c:pt>
                <c:pt idx="48054">
                  <c:v>5.0455300000000002E-2</c:v>
                </c:pt>
                <c:pt idx="48055">
                  <c:v>5.22228E-2</c:v>
                </c:pt>
                <c:pt idx="48056">
                  <c:v>5.4033400000000002E-2</c:v>
                </c:pt>
                <c:pt idx="48057">
                  <c:v>5.5884900000000001E-2</c:v>
                </c:pt>
                <c:pt idx="48058">
                  <c:v>5.7774699999999998E-2</c:v>
                </c:pt>
                <c:pt idx="48059">
                  <c:v>5.96999E-2</c:v>
                </c:pt>
                <c:pt idx="48060">
                  <c:v>6.1657299999999998E-2</c:v>
                </c:pt>
                <c:pt idx="48061">
                  <c:v>6.3644000000000006E-2</c:v>
                </c:pt>
                <c:pt idx="48062">
                  <c:v>6.5656800000000001E-2</c:v>
                </c:pt>
                <c:pt idx="48063">
                  <c:v>6.7692799999999997E-2</c:v>
                </c:pt>
                <c:pt idx="48064">
                  <c:v>6.9749199999999997E-2</c:v>
                </c:pt>
                <c:pt idx="48065">
                  <c:v>7.1823300000000007E-2</c:v>
                </c:pt>
                <c:pt idx="48066">
                  <c:v>7.3912199999999997E-2</c:v>
                </c:pt>
                <c:pt idx="48067">
                  <c:v>7.6012999999999997E-2</c:v>
                </c:pt>
                <c:pt idx="48068">
                  <c:v>7.8122399999999995E-2</c:v>
                </c:pt>
                <c:pt idx="48069">
                  <c:v>8.0237000000000003E-2</c:v>
                </c:pt>
                <c:pt idx="48070">
                  <c:v>8.2353599999999999E-2</c:v>
                </c:pt>
                <c:pt idx="48071">
                  <c:v>8.4469299999999997E-2</c:v>
                </c:pt>
                <c:pt idx="48072">
                  <c:v>8.6581199999999997E-2</c:v>
                </c:pt>
                <c:pt idx="48073">
                  <c:v>8.8686399999999999E-2</c:v>
                </c:pt>
                <c:pt idx="48074">
                  <c:v>9.0781899999999999E-2</c:v>
                </c:pt>
                <c:pt idx="48075">
                  <c:v>9.2864699999999994E-2</c:v>
                </c:pt>
                <c:pt idx="48076">
                  <c:v>9.4932000000000002E-2</c:v>
                </c:pt>
                <c:pt idx="48077">
                  <c:v>9.6980899999999995E-2</c:v>
                </c:pt>
                <c:pt idx="48078">
                  <c:v>9.9009100000000003E-2</c:v>
                </c:pt>
                <c:pt idx="48079">
                  <c:v>0.10101400000000001</c:v>
                </c:pt>
                <c:pt idx="48080">
                  <c:v>0.102992</c:v>
                </c:pt>
                <c:pt idx="48081">
                  <c:v>0.10494199999999999</c:v>
                </c:pt>
                <c:pt idx="48082">
                  <c:v>0.106861</c:v>
                </c:pt>
                <c:pt idx="48083">
                  <c:v>0.108746</c:v>
                </c:pt>
                <c:pt idx="48084">
                  <c:v>0.110596</c:v>
                </c:pt>
                <c:pt idx="48085">
                  <c:v>0.112409</c:v>
                </c:pt>
                <c:pt idx="48086">
                  <c:v>0.11418</c:v>
                </c:pt>
                <c:pt idx="48087">
                  <c:v>0.115909</c:v>
                </c:pt>
                <c:pt idx="48088">
                  <c:v>0.117592</c:v>
                </c:pt>
                <c:pt idx="48089">
                  <c:v>0.119228</c:v>
                </c:pt>
                <c:pt idx="48090">
                  <c:v>0.120814</c:v>
                </c:pt>
                <c:pt idx="48091">
                  <c:v>0.122349</c:v>
                </c:pt>
                <c:pt idx="48092">
                  <c:v>0.12382899999999999</c:v>
                </c:pt>
                <c:pt idx="48093">
                  <c:v>0.12525500000000001</c:v>
                </c:pt>
                <c:pt idx="48094">
                  <c:v>0.12662300000000001</c:v>
                </c:pt>
                <c:pt idx="48095">
                  <c:v>0.12793299999999999</c:v>
                </c:pt>
                <c:pt idx="48096">
                  <c:v>0.12918199999999999</c:v>
                </c:pt>
                <c:pt idx="48097">
                  <c:v>0.13036900000000001</c:v>
                </c:pt>
                <c:pt idx="48098">
                  <c:v>0.131493</c:v>
                </c:pt>
                <c:pt idx="48099">
                  <c:v>0.132552</c:v>
                </c:pt>
                <c:pt idx="48100">
                  <c:v>0.133545</c:v>
                </c:pt>
                <c:pt idx="48101">
                  <c:v>0.13447100000000001</c:v>
                </c:pt>
                <c:pt idx="48102">
                  <c:v>0.13533100000000001</c:v>
                </c:pt>
                <c:pt idx="48103">
                  <c:v>0.13612299999999999</c:v>
                </c:pt>
                <c:pt idx="48104">
                  <c:v>0.136846</c:v>
                </c:pt>
                <c:pt idx="48105">
                  <c:v>0.13750100000000001</c:v>
                </c:pt>
                <c:pt idx="48106">
                  <c:v>0.13808500000000001</c:v>
                </c:pt>
                <c:pt idx="48107">
                  <c:v>0.138599</c:v>
                </c:pt>
                <c:pt idx="48108">
                  <c:v>0.139041</c:v>
                </c:pt>
                <c:pt idx="48109">
                  <c:v>0.13941300000000001</c:v>
                </c:pt>
                <c:pt idx="48110">
                  <c:v>0.139714</c:v>
                </c:pt>
                <c:pt idx="48111">
                  <c:v>0.13994400000000001</c:v>
                </c:pt>
                <c:pt idx="48112">
                  <c:v>0.14010300000000001</c:v>
                </c:pt>
                <c:pt idx="48113">
                  <c:v>0.14019100000000001</c:v>
                </c:pt>
                <c:pt idx="48114">
                  <c:v>0.140208</c:v>
                </c:pt>
                <c:pt idx="48115">
                  <c:v>0.140156</c:v>
                </c:pt>
                <c:pt idx="48116">
                  <c:v>0.14003499999999999</c:v>
                </c:pt>
                <c:pt idx="48117">
                  <c:v>0.139845</c:v>
                </c:pt>
                <c:pt idx="48118">
                  <c:v>0.13958699999999999</c:v>
                </c:pt>
                <c:pt idx="48119">
                  <c:v>0.139261</c:v>
                </c:pt>
                <c:pt idx="48120">
                  <c:v>0.13886799999999999</c:v>
                </c:pt>
                <c:pt idx="48121">
                  <c:v>0.13841100000000001</c:v>
                </c:pt>
                <c:pt idx="48122">
                  <c:v>0.13789000000000001</c:v>
                </c:pt>
                <c:pt idx="48123">
                  <c:v>0.13730500000000001</c:v>
                </c:pt>
                <c:pt idx="48124">
                  <c:v>0.13666</c:v>
                </c:pt>
                <c:pt idx="48125">
                  <c:v>0.13595499999999999</c:v>
                </c:pt>
                <c:pt idx="48126">
                  <c:v>0.13519200000000001</c:v>
                </c:pt>
                <c:pt idx="48127">
                  <c:v>0.13437199999999999</c:v>
                </c:pt>
                <c:pt idx="48128">
                  <c:v>0.133497</c:v>
                </c:pt>
                <c:pt idx="48129">
                  <c:v>0.13256799999999999</c:v>
                </c:pt>
                <c:pt idx="48130">
                  <c:v>0.13158800000000001</c:v>
                </c:pt>
                <c:pt idx="48131">
                  <c:v>0.13055900000000001</c:v>
                </c:pt>
                <c:pt idx="48132">
                  <c:v>0.12948399999999999</c:v>
                </c:pt>
                <c:pt idx="48133">
                  <c:v>0.128363</c:v>
                </c:pt>
                <c:pt idx="48134">
                  <c:v>0.12720000000000001</c:v>
                </c:pt>
                <c:pt idx="48135">
                  <c:v>0.125998</c:v>
                </c:pt>
                <c:pt idx="48136">
                  <c:v>0.12475799999999999</c:v>
                </c:pt>
                <c:pt idx="48137">
                  <c:v>0.123484</c:v>
                </c:pt>
                <c:pt idx="48138">
                  <c:v>0.12217699999999999</c:v>
                </c:pt>
                <c:pt idx="48139">
                  <c:v>0.120841</c:v>
                </c:pt>
                <c:pt idx="48140">
                  <c:v>0.119477</c:v>
                </c:pt>
                <c:pt idx="48141">
                  <c:v>0.118088</c:v>
                </c:pt>
                <c:pt idx="48142">
                  <c:v>0.116677</c:v>
                </c:pt>
                <c:pt idx="48143">
                  <c:v>0.115246</c:v>
                </c:pt>
                <c:pt idx="48144">
                  <c:v>0.113799</c:v>
                </c:pt>
                <c:pt idx="48145">
                  <c:v>0.11233799999999999</c:v>
                </c:pt>
                <c:pt idx="48146">
                  <c:v>0.11086699999999999</c:v>
                </c:pt>
                <c:pt idx="48147">
                  <c:v>0.109388</c:v>
                </c:pt>
                <c:pt idx="48148">
                  <c:v>0.107904</c:v>
                </c:pt>
                <c:pt idx="48149">
                  <c:v>0.106417</c:v>
                </c:pt>
                <c:pt idx="48150">
                  <c:v>0.10493</c:v>
                </c:pt>
                <c:pt idx="48151">
                  <c:v>0.103445</c:v>
                </c:pt>
                <c:pt idx="48152">
                  <c:v>0.101967</c:v>
                </c:pt>
                <c:pt idx="48153">
                  <c:v>0.100496</c:v>
                </c:pt>
                <c:pt idx="48154">
                  <c:v>9.9036700000000005E-2</c:v>
                </c:pt>
                <c:pt idx="48155">
                  <c:v>9.7590899999999994E-2</c:v>
                </c:pt>
                <c:pt idx="48156">
                  <c:v>9.6160999999999996E-2</c:v>
                </c:pt>
                <c:pt idx="48157">
                  <c:v>9.4749399999999998E-2</c:v>
                </c:pt>
                <c:pt idx="48158">
                  <c:v>9.3358899999999995E-2</c:v>
                </c:pt>
                <c:pt idx="48159">
                  <c:v>9.1992500000000005E-2</c:v>
                </c:pt>
                <c:pt idx="48160">
                  <c:v>9.0652899999999995E-2</c:v>
                </c:pt>
                <c:pt idx="48161">
                  <c:v>8.9342599999999994E-2</c:v>
                </c:pt>
                <c:pt idx="48162">
                  <c:v>8.8064199999999995E-2</c:v>
                </c:pt>
                <c:pt idx="48163">
                  <c:v>8.6819999999999994E-2</c:v>
                </c:pt>
                <c:pt idx="48164">
                  <c:v>8.5611900000000005E-2</c:v>
                </c:pt>
                <c:pt idx="48165">
                  <c:v>8.44419E-2</c:v>
                </c:pt>
                <c:pt idx="48166">
                  <c:v>8.3311999999999997E-2</c:v>
                </c:pt>
                <c:pt idx="48167">
                  <c:v>8.2224699999999998E-2</c:v>
                </c:pt>
                <c:pt idx="48168">
                  <c:v>8.1182599999999994E-2</c:v>
                </c:pt>
                <c:pt idx="48169">
                  <c:v>8.0188999999999996E-2</c:v>
                </c:pt>
                <c:pt idx="48170">
                  <c:v>7.92466E-2</c:v>
                </c:pt>
                <c:pt idx="48171">
                  <c:v>7.8356300000000004E-2</c:v>
                </c:pt>
                <c:pt idx="48172">
                  <c:v>7.7518100000000006E-2</c:v>
                </c:pt>
                <c:pt idx="48173">
                  <c:v>7.6732900000000007E-2</c:v>
                </c:pt>
                <c:pt idx="48174">
                  <c:v>7.6002299999999995E-2</c:v>
                </c:pt>
                <c:pt idx="48175">
                  <c:v>7.5327599999999995E-2</c:v>
                </c:pt>
                <c:pt idx="48176">
                  <c:v>7.4709700000000004E-2</c:v>
                </c:pt>
                <c:pt idx="48177">
                  <c:v>7.4149999999999994E-2</c:v>
                </c:pt>
                <c:pt idx="48178">
                  <c:v>7.3649400000000004E-2</c:v>
                </c:pt>
                <c:pt idx="48179">
                  <c:v>7.3208800000000004E-2</c:v>
                </c:pt>
                <c:pt idx="48180">
                  <c:v>7.2828500000000004E-2</c:v>
                </c:pt>
                <c:pt idx="48181">
                  <c:v>7.2508799999999998E-2</c:v>
                </c:pt>
                <c:pt idx="48182">
                  <c:v>7.2249900000000006E-2</c:v>
                </c:pt>
                <c:pt idx="48183">
                  <c:v>7.2051799999999999E-2</c:v>
                </c:pt>
                <c:pt idx="48184">
                  <c:v>7.19143E-2</c:v>
                </c:pt>
                <c:pt idx="48185">
                  <c:v>7.1836999999999998E-2</c:v>
                </c:pt>
                <c:pt idx="48186">
                  <c:v>7.1819400000000005E-2</c:v>
                </c:pt>
                <c:pt idx="48187">
                  <c:v>7.1861300000000003E-2</c:v>
                </c:pt>
                <c:pt idx="48188">
                  <c:v>7.1962100000000001E-2</c:v>
                </c:pt>
                <c:pt idx="48189">
                  <c:v>7.2121099999999994E-2</c:v>
                </c:pt>
                <c:pt idx="48190">
                  <c:v>7.2337499999999999E-2</c:v>
                </c:pt>
                <c:pt idx="48191">
                  <c:v>7.2610599999999997E-2</c:v>
                </c:pt>
                <c:pt idx="48192">
                  <c:v>7.2939799999999999E-2</c:v>
                </c:pt>
                <c:pt idx="48193">
                  <c:v>7.3323799999999995E-2</c:v>
                </c:pt>
                <c:pt idx="48194">
                  <c:v>7.3761400000000005E-2</c:v>
                </c:pt>
                <c:pt idx="48195">
                  <c:v>7.42511E-2</c:v>
                </c:pt>
                <c:pt idx="48196">
                  <c:v>7.4791899999999994E-2</c:v>
                </c:pt>
                <c:pt idx="48197">
                  <c:v>7.5382199999999996E-2</c:v>
                </c:pt>
                <c:pt idx="48198">
                  <c:v>7.6020000000000004E-2</c:v>
                </c:pt>
                <c:pt idx="48199">
                  <c:v>7.6703400000000005E-2</c:v>
                </c:pt>
                <c:pt idx="48200">
                  <c:v>7.7429799999999993E-2</c:v>
                </c:pt>
                <c:pt idx="48201">
                  <c:v>7.8197299999999997E-2</c:v>
                </c:pt>
                <c:pt idx="48202">
                  <c:v>7.9003599999999993E-2</c:v>
                </c:pt>
                <c:pt idx="48203">
                  <c:v>7.9846299999999995E-2</c:v>
                </c:pt>
                <c:pt idx="48204">
                  <c:v>8.07229E-2</c:v>
                </c:pt>
                <c:pt idx="48205">
                  <c:v>8.1630800000000003E-2</c:v>
                </c:pt>
                <c:pt idx="48206">
                  <c:v>8.2567600000000005E-2</c:v>
                </c:pt>
                <c:pt idx="48207">
                  <c:v>8.3530699999999999E-2</c:v>
                </c:pt>
                <c:pt idx="48208">
                  <c:v>8.4517599999999998E-2</c:v>
                </c:pt>
                <c:pt idx="48209">
                  <c:v>8.5525299999999999E-2</c:v>
                </c:pt>
                <c:pt idx="48210">
                  <c:v>8.6551100000000006E-2</c:v>
                </c:pt>
                <c:pt idx="48211">
                  <c:v>8.7592199999999995E-2</c:v>
                </c:pt>
                <c:pt idx="48212">
                  <c:v>8.8645500000000002E-2</c:v>
                </c:pt>
                <c:pt idx="48213">
                  <c:v>8.9707899999999993E-2</c:v>
                </c:pt>
                <c:pt idx="48214">
                  <c:v>9.0776300000000004E-2</c:v>
                </c:pt>
                <c:pt idx="48215">
                  <c:v>9.1847600000000001E-2</c:v>
                </c:pt>
                <c:pt idx="48216">
                  <c:v>9.2918399999999998E-2</c:v>
                </c:pt>
                <c:pt idx="48217">
                  <c:v>9.3985399999999997E-2</c:v>
                </c:pt>
                <c:pt idx="48218">
                  <c:v>9.5045299999999999E-2</c:v>
                </c:pt>
                <c:pt idx="48219">
                  <c:v>9.6095100000000003E-2</c:v>
                </c:pt>
                <c:pt idx="48220">
                  <c:v>9.7131700000000001E-2</c:v>
                </c:pt>
                <c:pt idx="48221">
                  <c:v>9.8151500000000003E-2</c:v>
                </c:pt>
                <c:pt idx="48222">
                  <c:v>9.9150799999999997E-2</c:v>
                </c:pt>
                <c:pt idx="48223">
                  <c:v>0.10012600000000001</c:v>
                </c:pt>
                <c:pt idx="48224">
                  <c:v>0.101075</c:v>
                </c:pt>
                <c:pt idx="48225">
                  <c:v>0.101995</c:v>
                </c:pt>
                <c:pt idx="48226">
                  <c:v>0.102883</c:v>
                </c:pt>
                <c:pt idx="48227">
                  <c:v>0.10373499999999999</c:v>
                </c:pt>
                <c:pt idx="48228">
                  <c:v>0.10455</c:v>
                </c:pt>
                <c:pt idx="48229">
                  <c:v>0.105324</c:v>
                </c:pt>
                <c:pt idx="48230">
                  <c:v>0.106054</c:v>
                </c:pt>
                <c:pt idx="48231">
                  <c:v>0.106738</c:v>
                </c:pt>
                <c:pt idx="48232">
                  <c:v>0.107373</c:v>
                </c:pt>
                <c:pt idx="48233">
                  <c:v>0.107955</c:v>
                </c:pt>
                <c:pt idx="48234">
                  <c:v>0.108483</c:v>
                </c:pt>
                <c:pt idx="48235">
                  <c:v>0.108954</c:v>
                </c:pt>
                <c:pt idx="48236">
                  <c:v>0.109365</c:v>
                </c:pt>
                <c:pt idx="48237">
                  <c:v>0.10971400000000001</c:v>
                </c:pt>
                <c:pt idx="48238">
                  <c:v>0.109999</c:v>
                </c:pt>
                <c:pt idx="48239">
                  <c:v>0.110219</c:v>
                </c:pt>
                <c:pt idx="48240">
                  <c:v>0.110372</c:v>
                </c:pt>
                <c:pt idx="48241">
                  <c:v>0.110457</c:v>
                </c:pt>
                <c:pt idx="48242">
                  <c:v>0.110471</c:v>
                </c:pt>
                <c:pt idx="48243">
                  <c:v>0.110414</c:v>
                </c:pt>
                <c:pt idx="48244">
                  <c:v>0.11028200000000001</c:v>
                </c:pt>
                <c:pt idx="48245">
                  <c:v>0.11007599999999999</c:v>
                </c:pt>
                <c:pt idx="48246">
                  <c:v>0.109793</c:v>
                </c:pt>
                <c:pt idx="48247">
                  <c:v>0.109433</c:v>
                </c:pt>
                <c:pt idx="48248">
                  <c:v>0.10899499999999999</c:v>
                </c:pt>
                <c:pt idx="48249">
                  <c:v>0.10847900000000001</c:v>
                </c:pt>
                <c:pt idx="48250">
                  <c:v>0.10788300000000001</c:v>
                </c:pt>
                <c:pt idx="48251">
                  <c:v>0.107207</c:v>
                </c:pt>
                <c:pt idx="48252">
                  <c:v>0.106451</c:v>
                </c:pt>
                <c:pt idx="48253">
                  <c:v>0.105615</c:v>
                </c:pt>
                <c:pt idx="48254">
                  <c:v>0.104698</c:v>
                </c:pt>
                <c:pt idx="48255">
                  <c:v>0.103702</c:v>
                </c:pt>
                <c:pt idx="48256">
                  <c:v>0.102626</c:v>
                </c:pt>
                <c:pt idx="48257">
                  <c:v>0.10147299999999999</c:v>
                </c:pt>
                <c:pt idx="48258">
                  <c:v>0.100242</c:v>
                </c:pt>
                <c:pt idx="48259">
                  <c:v>9.8934999999999995E-2</c:v>
                </c:pt>
                <c:pt idx="48260">
                  <c:v>9.7551700000000005E-2</c:v>
                </c:pt>
                <c:pt idx="48261">
                  <c:v>9.6094299999999994E-2</c:v>
                </c:pt>
                <c:pt idx="48262">
                  <c:v>9.4564800000000004E-2</c:v>
                </c:pt>
                <c:pt idx="48263">
                  <c:v>9.2965400000000004E-2</c:v>
                </c:pt>
                <c:pt idx="48264">
                  <c:v>9.1298099999999993E-2</c:v>
                </c:pt>
                <c:pt idx="48265">
                  <c:v>8.9564199999999997E-2</c:v>
                </c:pt>
                <c:pt idx="48266">
                  <c:v>8.7764599999999998E-2</c:v>
                </c:pt>
                <c:pt idx="48267">
                  <c:v>8.5901099999999994E-2</c:v>
                </c:pt>
                <c:pt idx="48268">
                  <c:v>8.39757E-2</c:v>
                </c:pt>
                <c:pt idx="48269">
                  <c:v>8.1990599999999997E-2</c:v>
                </c:pt>
                <c:pt idx="48270">
                  <c:v>7.9947799999999999E-2</c:v>
                </c:pt>
                <c:pt idx="48271">
                  <c:v>7.7849699999999994E-2</c:v>
                </c:pt>
                <c:pt idx="48272">
                  <c:v>7.5698799999999997E-2</c:v>
                </c:pt>
                <c:pt idx="48273">
                  <c:v>7.3497999999999994E-2</c:v>
                </c:pt>
                <c:pt idx="48274">
                  <c:v>7.1249900000000005E-2</c:v>
                </c:pt>
                <c:pt idx="48275">
                  <c:v>6.8957099999999993E-2</c:v>
                </c:pt>
                <c:pt idx="48276">
                  <c:v>6.6622600000000004E-2</c:v>
                </c:pt>
                <c:pt idx="48277">
                  <c:v>6.4249000000000001E-2</c:v>
                </c:pt>
                <c:pt idx="48278">
                  <c:v>6.1839499999999999E-2</c:v>
                </c:pt>
                <c:pt idx="48279">
                  <c:v>5.9397499999999999E-2</c:v>
                </c:pt>
                <c:pt idx="48280">
                  <c:v>5.6926400000000002E-2</c:v>
                </c:pt>
                <c:pt idx="48281">
                  <c:v>5.44293E-2</c:v>
                </c:pt>
                <c:pt idx="48282">
                  <c:v>5.19091E-2</c:v>
                </c:pt>
                <c:pt idx="48283">
                  <c:v>4.9368799999999997E-2</c:v>
                </c:pt>
                <c:pt idx="48284">
                  <c:v>4.6812199999999998E-2</c:v>
                </c:pt>
                <c:pt idx="48285">
                  <c:v>4.4243200000000003E-2</c:v>
                </c:pt>
                <c:pt idx="48286">
                  <c:v>4.16657E-2</c:v>
                </c:pt>
                <c:pt idx="48287">
                  <c:v>3.9083800000000002E-2</c:v>
                </c:pt>
                <c:pt idx="48288">
                  <c:v>3.6501100000000002E-2</c:v>
                </c:pt>
                <c:pt idx="48289">
                  <c:v>3.3921100000000003E-2</c:v>
                </c:pt>
                <c:pt idx="48290">
                  <c:v>3.1347300000000002E-2</c:v>
                </c:pt>
                <c:pt idx="48291">
                  <c:v>2.8783300000000001E-2</c:v>
                </c:pt>
                <c:pt idx="48292">
                  <c:v>2.6233099999999999E-2</c:v>
                </c:pt>
                <c:pt idx="48293">
                  <c:v>2.3700700000000002E-2</c:v>
                </c:pt>
                <c:pt idx="48294">
                  <c:v>2.1190199999999999E-2</c:v>
                </c:pt>
                <c:pt idx="48295">
                  <c:v>1.8706E-2</c:v>
                </c:pt>
                <c:pt idx="48296">
                  <c:v>1.62513E-2</c:v>
                </c:pt>
                <c:pt idx="48297">
                  <c:v>1.3828699999999999E-2</c:v>
                </c:pt>
                <c:pt idx="48298">
                  <c:v>1.1440799999999999E-2</c:v>
                </c:pt>
                <c:pt idx="48299" formatCode="0.00E+00">
                  <c:v>9.0909100000000007E-3</c:v>
                </c:pt>
                <c:pt idx="48300" formatCode="0.00E+00">
                  <c:v>6.7821399999999999E-3</c:v>
                </c:pt>
                <c:pt idx="48301" formatCode="0.00E+00">
                  <c:v>4.5175700000000003E-3</c:v>
                </c:pt>
                <c:pt idx="48302" formatCode="0.00E+00">
                  <c:v>2.3001699999999998E-3</c:v>
                </c:pt>
                <c:pt idx="48303" formatCode="0.00E+00">
                  <c:v>1.32812E-4</c:v>
                </c:pt>
                <c:pt idx="48304" formatCode="0.00E+00">
                  <c:v>-1.98168E-3</c:v>
                </c:pt>
                <c:pt idx="48305" formatCode="0.00E+00">
                  <c:v>-4.0405099999999998E-3</c:v>
                </c:pt>
                <c:pt idx="48306" formatCode="0.00E+00">
                  <c:v>-6.0409000000000001E-3</c:v>
                </c:pt>
                <c:pt idx="48307" formatCode="0.00E+00">
                  <c:v>-7.98016E-3</c:v>
                </c:pt>
                <c:pt idx="48308" formatCode="0.00E+00">
                  <c:v>-9.8557799999999997E-3</c:v>
                </c:pt>
                <c:pt idx="48309">
                  <c:v>-1.1665399999999999E-2</c:v>
                </c:pt>
                <c:pt idx="48310">
                  <c:v>-1.34071E-2</c:v>
                </c:pt>
                <c:pt idx="48311">
                  <c:v>-1.5078599999999999E-2</c:v>
                </c:pt>
                <c:pt idx="48312">
                  <c:v>-1.6677899999999999E-2</c:v>
                </c:pt>
                <c:pt idx="48313">
                  <c:v>-1.8203199999999999E-2</c:v>
                </c:pt>
                <c:pt idx="48314">
                  <c:v>-1.9653E-2</c:v>
                </c:pt>
                <c:pt idx="48315">
                  <c:v>-2.1025599999999998E-2</c:v>
                </c:pt>
                <c:pt idx="48316">
                  <c:v>-2.2319599999999998E-2</c:v>
                </c:pt>
                <c:pt idx="48317">
                  <c:v>-2.35333E-2</c:v>
                </c:pt>
                <c:pt idx="48318">
                  <c:v>-2.4665400000000001E-2</c:v>
                </c:pt>
                <c:pt idx="48319">
                  <c:v>-2.57147E-2</c:v>
                </c:pt>
                <c:pt idx="48320">
                  <c:v>-2.6679999999999999E-2</c:v>
                </c:pt>
                <c:pt idx="48321">
                  <c:v>-2.7560399999999999E-2</c:v>
                </c:pt>
                <c:pt idx="48322">
                  <c:v>-2.83553E-2</c:v>
                </c:pt>
                <c:pt idx="48323">
                  <c:v>-2.9064199999999998E-2</c:v>
                </c:pt>
                <c:pt idx="48324">
                  <c:v>-2.96867E-2</c:v>
                </c:pt>
                <c:pt idx="48325">
                  <c:v>-3.0222700000000002E-2</c:v>
                </c:pt>
                <c:pt idx="48326">
                  <c:v>-3.0672100000000001E-2</c:v>
                </c:pt>
                <c:pt idx="48327">
                  <c:v>-3.1035099999999999E-2</c:v>
                </c:pt>
                <c:pt idx="48328">
                  <c:v>-3.1311899999999997E-2</c:v>
                </c:pt>
                <c:pt idx="48329">
                  <c:v>-3.15029E-2</c:v>
                </c:pt>
                <c:pt idx="48330">
                  <c:v>-3.1608700000000003E-2</c:v>
                </c:pt>
                <c:pt idx="48331">
                  <c:v>-3.16298E-2</c:v>
                </c:pt>
                <c:pt idx="48332">
                  <c:v>-3.1566999999999998E-2</c:v>
                </c:pt>
                <c:pt idx="48333">
                  <c:v>-3.1421200000000003E-2</c:v>
                </c:pt>
                <c:pt idx="48334">
                  <c:v>-3.1193200000000001E-2</c:v>
                </c:pt>
                <c:pt idx="48335">
                  <c:v>-3.0884100000000001E-2</c:v>
                </c:pt>
                <c:pt idx="48336">
                  <c:v>-3.04952E-2</c:v>
                </c:pt>
                <c:pt idx="48337">
                  <c:v>-3.0027700000000001E-2</c:v>
                </c:pt>
                <c:pt idx="48338">
                  <c:v>-2.94833E-2</c:v>
                </c:pt>
                <c:pt idx="48339">
                  <c:v>-2.88635E-2</c:v>
                </c:pt>
                <c:pt idx="48340">
                  <c:v>-2.8170299999999999E-2</c:v>
                </c:pt>
                <c:pt idx="48341">
                  <c:v>-2.7405700000000002E-2</c:v>
                </c:pt>
                <c:pt idx="48342">
                  <c:v>-2.6571600000000001E-2</c:v>
                </c:pt>
                <c:pt idx="48343">
                  <c:v>-2.5670200000000001E-2</c:v>
                </c:pt>
                <c:pt idx="48344">
                  <c:v>-2.4703599999999999E-2</c:v>
                </c:pt>
                <c:pt idx="48345">
                  <c:v>-2.3674000000000001E-2</c:v>
                </c:pt>
                <c:pt idx="48346">
                  <c:v>-2.2583599999999999E-2</c:v>
                </c:pt>
                <c:pt idx="48347">
                  <c:v>-2.1434999999999999E-2</c:v>
                </c:pt>
                <c:pt idx="48348">
                  <c:v>-2.02308E-2</c:v>
                </c:pt>
                <c:pt idx="48349">
                  <c:v>-1.89737E-2</c:v>
                </c:pt>
                <c:pt idx="48350">
                  <c:v>-1.7666000000000001E-2</c:v>
                </c:pt>
                <c:pt idx="48351">
                  <c:v>-1.6310399999999999E-2</c:v>
                </c:pt>
                <c:pt idx="48352">
                  <c:v>-1.49097E-2</c:v>
                </c:pt>
                <c:pt idx="48353">
                  <c:v>-1.34666E-2</c:v>
                </c:pt>
                <c:pt idx="48354">
                  <c:v>-1.1984099999999999E-2</c:v>
                </c:pt>
                <c:pt idx="48355">
                  <c:v>-1.04647E-2</c:v>
                </c:pt>
                <c:pt idx="48356" formatCode="0.00E+00">
                  <c:v>-8.9111899999999994E-3</c:v>
                </c:pt>
                <c:pt idx="48357" formatCode="0.00E+00">
                  <c:v>-7.3264799999999998E-3</c:v>
                </c:pt>
                <c:pt idx="48358" formatCode="0.00E+00">
                  <c:v>-5.7136399999999999E-3</c:v>
                </c:pt>
                <c:pt idx="48359" formatCode="0.00E+00">
                  <c:v>-4.0756100000000003E-3</c:v>
                </c:pt>
                <c:pt idx="48360" formatCode="0.00E+00">
                  <c:v>-2.4152800000000001E-3</c:v>
                </c:pt>
                <c:pt idx="48361" formatCode="0.00E+00">
                  <c:v>-7.3564099999999999E-4</c:v>
                </c:pt>
                <c:pt idx="48362" formatCode="0.00E+00">
                  <c:v>9.6015100000000002E-4</c:v>
                </c:pt>
                <c:pt idx="48363" formatCode="0.00E+00">
                  <c:v>2.6690500000000001E-3</c:v>
                </c:pt>
                <c:pt idx="48364" formatCode="0.00E+00">
                  <c:v>4.3882299999999999E-3</c:v>
                </c:pt>
                <c:pt idx="48365" formatCode="0.00E+00">
                  <c:v>6.1149400000000001E-3</c:v>
                </c:pt>
                <c:pt idx="48366" formatCode="0.00E+00">
                  <c:v>7.84638E-3</c:v>
                </c:pt>
                <c:pt idx="48367" formatCode="0.00E+00">
                  <c:v>9.5797399999999998E-3</c:v>
                </c:pt>
                <c:pt idx="48368">
                  <c:v>1.13122E-2</c:v>
                </c:pt>
                <c:pt idx="48369">
                  <c:v>1.30408E-2</c:v>
                </c:pt>
                <c:pt idx="48370">
                  <c:v>1.4763E-2</c:v>
                </c:pt>
                <c:pt idx="48371">
                  <c:v>1.6475900000000002E-2</c:v>
                </c:pt>
                <c:pt idx="48372">
                  <c:v>1.8177200000000001E-2</c:v>
                </c:pt>
                <c:pt idx="48373">
                  <c:v>1.9864300000000001E-2</c:v>
                </c:pt>
                <c:pt idx="48374">
                  <c:v>2.15348E-2</c:v>
                </c:pt>
                <c:pt idx="48375">
                  <c:v>2.3186200000000001E-2</c:v>
                </c:pt>
                <c:pt idx="48376">
                  <c:v>2.4815899999999998E-2</c:v>
                </c:pt>
                <c:pt idx="48377">
                  <c:v>2.6421699999999999E-2</c:v>
                </c:pt>
                <c:pt idx="48378">
                  <c:v>2.80012E-2</c:v>
                </c:pt>
                <c:pt idx="48379">
                  <c:v>2.95524E-2</c:v>
                </c:pt>
                <c:pt idx="48380">
                  <c:v>3.1073199999999999E-2</c:v>
                </c:pt>
                <c:pt idx="48381">
                  <c:v>3.2561899999999998E-2</c:v>
                </c:pt>
                <c:pt idx="48382">
                  <c:v>3.4016699999999997E-2</c:v>
                </c:pt>
                <c:pt idx="48383">
                  <c:v>3.5435500000000002E-2</c:v>
                </c:pt>
                <c:pt idx="48384">
                  <c:v>3.6816500000000002E-2</c:v>
                </c:pt>
                <c:pt idx="48385">
                  <c:v>3.8158299999999999E-2</c:v>
                </c:pt>
                <c:pt idx="48386">
                  <c:v>3.94597E-2</c:v>
                </c:pt>
                <c:pt idx="48387">
                  <c:v>4.07193E-2</c:v>
                </c:pt>
                <c:pt idx="48388">
                  <c:v>4.1935800000000002E-2</c:v>
                </c:pt>
                <c:pt idx="48389">
                  <c:v>4.3108100000000003E-2</c:v>
                </c:pt>
                <c:pt idx="48390">
                  <c:v>4.4235200000000002E-2</c:v>
                </c:pt>
                <c:pt idx="48391">
                  <c:v>4.5316099999999998E-2</c:v>
                </c:pt>
                <c:pt idx="48392">
                  <c:v>4.6349799999999997E-2</c:v>
                </c:pt>
                <c:pt idx="48393">
                  <c:v>4.73354E-2</c:v>
                </c:pt>
                <c:pt idx="48394">
                  <c:v>4.8272099999999998E-2</c:v>
                </c:pt>
                <c:pt idx="48395">
                  <c:v>4.9159099999999997E-2</c:v>
                </c:pt>
                <c:pt idx="48396">
                  <c:v>4.9995999999999999E-2</c:v>
                </c:pt>
                <c:pt idx="48397">
                  <c:v>5.0782300000000002E-2</c:v>
                </c:pt>
                <c:pt idx="48398">
                  <c:v>5.1518099999999997E-2</c:v>
                </c:pt>
                <c:pt idx="48399">
                  <c:v>5.2202999999999999E-2</c:v>
                </c:pt>
                <c:pt idx="48400">
                  <c:v>5.2837299999999997E-2</c:v>
                </c:pt>
                <c:pt idx="48401">
                  <c:v>5.3420799999999997E-2</c:v>
                </c:pt>
                <c:pt idx="48402">
                  <c:v>5.3954000000000002E-2</c:v>
                </c:pt>
                <c:pt idx="48403">
                  <c:v>5.4437100000000002E-2</c:v>
                </c:pt>
                <c:pt idx="48404">
                  <c:v>5.4870700000000001E-2</c:v>
                </c:pt>
                <c:pt idx="48405">
                  <c:v>5.5255400000000003E-2</c:v>
                </c:pt>
                <c:pt idx="48406">
                  <c:v>5.5591799999999997E-2</c:v>
                </c:pt>
                <c:pt idx="48407">
                  <c:v>5.5880300000000001E-2</c:v>
                </c:pt>
                <c:pt idx="48408">
                  <c:v>5.6121400000000002E-2</c:v>
                </c:pt>
                <c:pt idx="48409">
                  <c:v>5.6315999999999998E-2</c:v>
                </c:pt>
                <c:pt idx="48410">
                  <c:v>5.6465000000000001E-2</c:v>
                </c:pt>
                <c:pt idx="48411">
                  <c:v>5.6569599999999998E-2</c:v>
                </c:pt>
                <c:pt idx="48412">
                  <c:v>5.6631099999999997E-2</c:v>
                </c:pt>
                <c:pt idx="48413">
                  <c:v>5.6650399999999997E-2</c:v>
                </c:pt>
                <c:pt idx="48414">
                  <c:v>5.6628699999999997E-2</c:v>
                </c:pt>
                <c:pt idx="48415">
                  <c:v>5.6567100000000002E-2</c:v>
                </c:pt>
                <c:pt idx="48416">
                  <c:v>5.6467000000000003E-2</c:v>
                </c:pt>
                <c:pt idx="48417">
                  <c:v>5.6329900000000002E-2</c:v>
                </c:pt>
                <c:pt idx="48418">
                  <c:v>5.61573E-2</c:v>
                </c:pt>
                <c:pt idx="48419">
                  <c:v>5.5950600000000003E-2</c:v>
                </c:pt>
                <c:pt idx="48420">
                  <c:v>5.5711400000000001E-2</c:v>
                </c:pt>
                <c:pt idx="48421">
                  <c:v>5.5441200000000003E-2</c:v>
                </c:pt>
                <c:pt idx="48422">
                  <c:v>5.5141700000000002E-2</c:v>
                </c:pt>
                <c:pt idx="48423">
                  <c:v>5.4814399999999999E-2</c:v>
                </c:pt>
                <c:pt idx="48424">
                  <c:v>5.4461000000000002E-2</c:v>
                </c:pt>
                <c:pt idx="48425">
                  <c:v>5.4082999999999999E-2</c:v>
                </c:pt>
                <c:pt idx="48426">
                  <c:v>5.3682199999999999E-2</c:v>
                </c:pt>
                <c:pt idx="48427">
                  <c:v>5.3260200000000001E-2</c:v>
                </c:pt>
                <c:pt idx="48428">
                  <c:v>5.2818700000000003E-2</c:v>
                </c:pt>
                <c:pt idx="48429">
                  <c:v>5.2359500000000003E-2</c:v>
                </c:pt>
                <c:pt idx="48430">
                  <c:v>5.1884399999999997E-2</c:v>
                </c:pt>
                <c:pt idx="48431">
                  <c:v>5.13949E-2</c:v>
                </c:pt>
                <c:pt idx="48432">
                  <c:v>5.0893099999999997E-2</c:v>
                </c:pt>
                <c:pt idx="48433">
                  <c:v>5.0380599999999998E-2</c:v>
                </c:pt>
                <c:pt idx="48434">
                  <c:v>4.9859000000000001E-2</c:v>
                </c:pt>
                <c:pt idx="48435">
                  <c:v>4.9330199999999998E-2</c:v>
                </c:pt>
                <c:pt idx="48436">
                  <c:v>4.8795900000000003E-2</c:v>
                </c:pt>
                <c:pt idx="48437">
                  <c:v>4.8257700000000001E-2</c:v>
                </c:pt>
                <c:pt idx="48438">
                  <c:v>4.7717200000000001E-2</c:v>
                </c:pt>
                <c:pt idx="48439">
                  <c:v>4.71759E-2</c:v>
                </c:pt>
                <c:pt idx="48440">
                  <c:v>4.6635299999999998E-2</c:v>
                </c:pt>
                <c:pt idx="48441">
                  <c:v>4.6096999999999999E-2</c:v>
                </c:pt>
                <c:pt idx="48442">
                  <c:v>4.5562400000000003E-2</c:v>
                </c:pt>
                <c:pt idx="48443">
                  <c:v>4.50331E-2</c:v>
                </c:pt>
                <c:pt idx="48444">
                  <c:v>4.4510300000000003E-2</c:v>
                </c:pt>
                <c:pt idx="48445">
                  <c:v>4.3995600000000003E-2</c:v>
                </c:pt>
                <c:pt idx="48446">
                  <c:v>4.3490099999999997E-2</c:v>
                </c:pt>
                <c:pt idx="48447">
                  <c:v>4.2994999999999998E-2</c:v>
                </c:pt>
                <c:pt idx="48448">
                  <c:v>4.2511599999999997E-2</c:v>
                </c:pt>
                <c:pt idx="48449">
                  <c:v>4.2040800000000003E-2</c:v>
                </c:pt>
                <c:pt idx="48450">
                  <c:v>4.1583799999999997E-2</c:v>
                </c:pt>
                <c:pt idx="48451">
                  <c:v>4.1141499999999998E-2</c:v>
                </c:pt>
                <c:pt idx="48452">
                  <c:v>4.07147E-2</c:v>
                </c:pt>
                <c:pt idx="48453">
                  <c:v>4.0304199999999998E-2</c:v>
                </c:pt>
                <c:pt idx="48454">
                  <c:v>3.9910599999999997E-2</c:v>
                </c:pt>
                <c:pt idx="48455">
                  <c:v>3.9534600000000003E-2</c:v>
                </c:pt>
                <c:pt idx="48456">
                  <c:v>3.9176799999999998E-2</c:v>
                </c:pt>
                <c:pt idx="48457">
                  <c:v>3.8837700000000003E-2</c:v>
                </c:pt>
                <c:pt idx="48458">
                  <c:v>3.8517500000000003E-2</c:v>
                </c:pt>
                <c:pt idx="48459">
                  <c:v>3.8216699999999999E-2</c:v>
                </c:pt>
                <c:pt idx="48460">
                  <c:v>3.7935200000000002E-2</c:v>
                </c:pt>
                <c:pt idx="48461">
                  <c:v>3.7673400000000003E-2</c:v>
                </c:pt>
                <c:pt idx="48462">
                  <c:v>3.7431100000000002E-2</c:v>
                </c:pt>
                <c:pt idx="48463">
                  <c:v>3.7208600000000001E-2</c:v>
                </c:pt>
                <c:pt idx="48464">
                  <c:v>3.7005499999999997E-2</c:v>
                </c:pt>
                <c:pt idx="48465">
                  <c:v>3.6821699999999999E-2</c:v>
                </c:pt>
                <c:pt idx="48466">
                  <c:v>3.6656599999999998E-2</c:v>
                </c:pt>
                <c:pt idx="48467">
                  <c:v>3.6510099999999997E-2</c:v>
                </c:pt>
                <c:pt idx="48468">
                  <c:v>3.6381799999999999E-2</c:v>
                </c:pt>
                <c:pt idx="48469">
                  <c:v>3.6270900000000002E-2</c:v>
                </c:pt>
                <c:pt idx="48470">
                  <c:v>3.6176899999999998E-2</c:v>
                </c:pt>
                <c:pt idx="48471">
                  <c:v>3.6099199999999998E-2</c:v>
                </c:pt>
                <c:pt idx="48472">
                  <c:v>3.6036899999999997E-2</c:v>
                </c:pt>
                <c:pt idx="48473">
                  <c:v>3.5989300000000002E-2</c:v>
                </c:pt>
                <c:pt idx="48474">
                  <c:v>3.5955399999999998E-2</c:v>
                </c:pt>
                <c:pt idx="48475">
                  <c:v>3.5934199999999999E-2</c:v>
                </c:pt>
                <c:pt idx="48476">
                  <c:v>3.5924699999999997E-2</c:v>
                </c:pt>
                <c:pt idx="48477">
                  <c:v>3.5925600000000002E-2</c:v>
                </c:pt>
                <c:pt idx="48478">
                  <c:v>3.59359E-2</c:v>
                </c:pt>
                <c:pt idx="48479">
                  <c:v>3.5954300000000002E-2</c:v>
                </c:pt>
                <c:pt idx="48480">
                  <c:v>3.5979499999999998E-2</c:v>
                </c:pt>
                <c:pt idx="48481">
                  <c:v>3.6010300000000002E-2</c:v>
                </c:pt>
                <c:pt idx="48482">
                  <c:v>3.6045300000000002E-2</c:v>
                </c:pt>
                <c:pt idx="48483">
                  <c:v>3.6082900000000001E-2</c:v>
                </c:pt>
                <c:pt idx="48484">
                  <c:v>3.6121800000000003E-2</c:v>
                </c:pt>
                <c:pt idx="48485">
                  <c:v>3.6160299999999999E-2</c:v>
                </c:pt>
                <c:pt idx="48486">
                  <c:v>3.6197E-2</c:v>
                </c:pt>
                <c:pt idx="48487">
                  <c:v>3.6230100000000001E-2</c:v>
                </c:pt>
                <c:pt idx="48488">
                  <c:v>3.6258199999999997E-2</c:v>
                </c:pt>
                <c:pt idx="48489">
                  <c:v>3.6279600000000002E-2</c:v>
                </c:pt>
                <c:pt idx="48490">
                  <c:v>3.6292600000000001E-2</c:v>
                </c:pt>
                <c:pt idx="48491">
                  <c:v>3.6295599999999997E-2</c:v>
                </c:pt>
                <c:pt idx="48492">
                  <c:v>3.6286800000000001E-2</c:v>
                </c:pt>
                <c:pt idx="48493">
                  <c:v>3.6264499999999998E-2</c:v>
                </c:pt>
                <c:pt idx="48494">
                  <c:v>3.6227099999999998E-2</c:v>
                </c:pt>
                <c:pt idx="48495">
                  <c:v>3.6172900000000001E-2</c:v>
                </c:pt>
                <c:pt idx="48496">
                  <c:v>3.6100100000000003E-2</c:v>
                </c:pt>
                <c:pt idx="48497">
                  <c:v>3.6007200000000003E-2</c:v>
                </c:pt>
                <c:pt idx="48498">
                  <c:v>3.5892399999999998E-2</c:v>
                </c:pt>
                <c:pt idx="48499">
                  <c:v>3.5754099999999997E-2</c:v>
                </c:pt>
                <c:pt idx="48500">
                  <c:v>3.55906E-2</c:v>
                </c:pt>
                <c:pt idx="48501">
                  <c:v>3.5400300000000003E-2</c:v>
                </c:pt>
                <c:pt idx="48502">
                  <c:v>3.51816E-2</c:v>
                </c:pt>
                <c:pt idx="48503">
                  <c:v>3.4933100000000002E-2</c:v>
                </c:pt>
                <c:pt idx="48504">
                  <c:v>3.4653200000000002E-2</c:v>
                </c:pt>
                <c:pt idx="48505">
                  <c:v>3.43404E-2</c:v>
                </c:pt>
                <c:pt idx="48506">
                  <c:v>3.3993299999999997E-2</c:v>
                </c:pt>
                <c:pt idx="48507">
                  <c:v>3.3610399999999999E-2</c:v>
                </c:pt>
                <c:pt idx="48508">
                  <c:v>3.3190400000000002E-2</c:v>
                </c:pt>
                <c:pt idx="48509">
                  <c:v>3.2731799999999998E-2</c:v>
                </c:pt>
                <c:pt idx="48510">
                  <c:v>3.2233499999999998E-2</c:v>
                </c:pt>
                <c:pt idx="48511">
                  <c:v>3.1694300000000002E-2</c:v>
                </c:pt>
                <c:pt idx="48512">
                  <c:v>3.1112999999999998E-2</c:v>
                </c:pt>
                <c:pt idx="48513">
                  <c:v>3.0488700000000001E-2</c:v>
                </c:pt>
                <c:pt idx="48514">
                  <c:v>2.98204E-2</c:v>
                </c:pt>
                <c:pt idx="48515">
                  <c:v>2.91072E-2</c:v>
                </c:pt>
                <c:pt idx="48516">
                  <c:v>2.8348399999999999E-2</c:v>
                </c:pt>
                <c:pt idx="48517">
                  <c:v>2.75433E-2</c:v>
                </c:pt>
                <c:pt idx="48518">
                  <c:v>2.6691099999999999E-2</c:v>
                </c:pt>
                <c:pt idx="48519">
                  <c:v>2.5791399999999999E-2</c:v>
                </c:pt>
                <c:pt idx="48520">
                  <c:v>2.4843799999999999E-2</c:v>
                </c:pt>
                <c:pt idx="48521">
                  <c:v>2.3848000000000001E-2</c:v>
                </c:pt>
                <c:pt idx="48522">
                  <c:v>2.28036E-2</c:v>
                </c:pt>
                <c:pt idx="48523">
                  <c:v>2.1710500000000001E-2</c:v>
                </c:pt>
                <c:pt idx="48524">
                  <c:v>2.0568699999999999E-2</c:v>
                </c:pt>
                <c:pt idx="48525">
                  <c:v>1.9378300000000001E-2</c:v>
                </c:pt>
                <c:pt idx="48526">
                  <c:v>1.81394E-2</c:v>
                </c:pt>
                <c:pt idx="48527">
                  <c:v>1.6852200000000001E-2</c:v>
                </c:pt>
                <c:pt idx="48528">
                  <c:v>1.5517100000000001E-2</c:v>
                </c:pt>
                <c:pt idx="48529">
                  <c:v>1.4134600000000001E-2</c:v>
                </c:pt>
                <c:pt idx="48530">
                  <c:v>1.27051E-2</c:v>
                </c:pt>
                <c:pt idx="48531">
                  <c:v>1.12295E-2</c:v>
                </c:pt>
                <c:pt idx="48532" formatCode="0.00E+00">
                  <c:v>9.7084400000000005E-3</c:v>
                </c:pt>
                <c:pt idx="48533" formatCode="0.00E+00">
                  <c:v>8.1428100000000003E-3</c:v>
                </c:pt>
                <c:pt idx="48534" formatCode="0.00E+00">
                  <c:v>6.5335699999999998E-3</c:v>
                </c:pt>
                <c:pt idx="48535" formatCode="0.00E+00">
                  <c:v>4.8818300000000002E-3</c:v>
                </c:pt>
                <c:pt idx="48536" formatCode="0.00E+00">
                  <c:v>3.1887500000000002E-3</c:v>
                </c:pt>
                <c:pt idx="48537" formatCode="0.00E+00">
                  <c:v>1.4556300000000001E-3</c:v>
                </c:pt>
                <c:pt idx="48538" formatCode="0.00E+00">
                  <c:v>-3.1620500000000001E-4</c:v>
                </c:pt>
                <c:pt idx="48539" formatCode="0.00E+00">
                  <c:v>-2.1253700000000001E-3</c:v>
                </c:pt>
                <c:pt idx="48540" formatCode="0.00E+00">
                  <c:v>-3.97036E-3</c:v>
                </c:pt>
                <c:pt idx="48541" formatCode="0.00E+00">
                  <c:v>-5.8495200000000004E-3</c:v>
                </c:pt>
                <c:pt idx="48542" formatCode="0.00E+00">
                  <c:v>-7.7611299999999998E-3</c:v>
                </c:pt>
                <c:pt idx="48543" formatCode="0.00E+00">
                  <c:v>-9.7033399999999995E-3</c:v>
                </c:pt>
                <c:pt idx="48544">
                  <c:v>-1.1674199999999999E-2</c:v>
                </c:pt>
                <c:pt idx="48545">
                  <c:v>-1.36718E-2</c:v>
                </c:pt>
                <c:pt idx="48546">
                  <c:v>-1.5694E-2</c:v>
                </c:pt>
                <c:pt idx="48547">
                  <c:v>-1.77387E-2</c:v>
                </c:pt>
                <c:pt idx="48548">
                  <c:v>-1.9803500000000002E-2</c:v>
                </c:pt>
                <c:pt idx="48549">
                  <c:v>-2.1886200000000001E-2</c:v>
                </c:pt>
                <c:pt idx="48550">
                  <c:v>-2.39843E-2</c:v>
                </c:pt>
                <c:pt idx="48551">
                  <c:v>-2.6095500000000001E-2</c:v>
                </c:pt>
                <c:pt idx="48552">
                  <c:v>-2.8217099999999998E-2</c:v>
                </c:pt>
                <c:pt idx="48553">
                  <c:v>-3.0346700000000001E-2</c:v>
                </c:pt>
                <c:pt idx="48554">
                  <c:v>-3.2481500000000003E-2</c:v>
                </c:pt>
                <c:pt idx="48555">
                  <c:v>-3.4618799999999998E-2</c:v>
                </c:pt>
                <c:pt idx="48556">
                  <c:v>-3.6755999999999997E-2</c:v>
                </c:pt>
                <c:pt idx="48557">
                  <c:v>-3.8890300000000003E-2</c:v>
                </c:pt>
                <c:pt idx="48558">
                  <c:v>-4.1018699999999998E-2</c:v>
                </c:pt>
                <c:pt idx="48559">
                  <c:v>-4.3138500000000003E-2</c:v>
                </c:pt>
                <c:pt idx="48560">
                  <c:v>-4.5246799999999997E-2</c:v>
                </c:pt>
                <c:pt idx="48561">
                  <c:v>-4.7340599999999997E-2</c:v>
                </c:pt>
                <c:pt idx="48562">
                  <c:v>-4.9417000000000003E-2</c:v>
                </c:pt>
                <c:pt idx="48563">
                  <c:v>-5.1473100000000001E-2</c:v>
                </c:pt>
                <c:pt idx="48564">
                  <c:v>-5.3505900000000002E-2</c:v>
                </c:pt>
                <c:pt idx="48565">
                  <c:v>-5.5512400000000003E-2</c:v>
                </c:pt>
                <c:pt idx="48566">
                  <c:v>-5.7489699999999998E-2</c:v>
                </c:pt>
                <c:pt idx="48567">
                  <c:v>-5.94347E-2</c:v>
                </c:pt>
                <c:pt idx="48568">
                  <c:v>-6.1344599999999999E-2</c:v>
                </c:pt>
                <c:pt idx="48569">
                  <c:v>-6.3216400000000006E-2</c:v>
                </c:pt>
                <c:pt idx="48570">
                  <c:v>-6.5047099999999997E-2</c:v>
                </c:pt>
                <c:pt idx="48571">
                  <c:v>-6.6833900000000002E-2</c:v>
                </c:pt>
                <c:pt idx="48572">
                  <c:v>-6.8573899999999993E-2</c:v>
                </c:pt>
                <c:pt idx="48573">
                  <c:v>-7.0264199999999999E-2</c:v>
                </c:pt>
                <c:pt idx="48574">
                  <c:v>-7.1902099999999997E-2</c:v>
                </c:pt>
                <c:pt idx="48575">
                  <c:v>-7.34847E-2</c:v>
                </c:pt>
                <c:pt idx="48576">
                  <c:v>-7.5009500000000007E-2</c:v>
                </c:pt>
                <c:pt idx="48577">
                  <c:v>-7.6473700000000006E-2</c:v>
                </c:pt>
                <c:pt idx="48578">
                  <c:v>-7.7874700000000005E-2</c:v>
                </c:pt>
                <c:pt idx="48579">
                  <c:v>-7.9210100000000006E-2</c:v>
                </c:pt>
                <c:pt idx="48580">
                  <c:v>-8.0477300000000002E-2</c:v>
                </c:pt>
                <c:pt idx="48581">
                  <c:v>-8.1673999999999997E-2</c:v>
                </c:pt>
                <c:pt idx="48582">
                  <c:v>-8.2797899999999994E-2</c:v>
                </c:pt>
                <c:pt idx="48583">
                  <c:v>-8.3846699999999996E-2</c:v>
                </c:pt>
                <c:pt idx="48584">
                  <c:v>-8.4818199999999996E-2</c:v>
                </c:pt>
                <c:pt idx="48585">
                  <c:v>-8.5710499999999995E-2</c:v>
                </c:pt>
                <c:pt idx="48586">
                  <c:v>-8.6521600000000004E-2</c:v>
                </c:pt>
                <c:pt idx="48587">
                  <c:v>-8.7249499999999994E-2</c:v>
                </c:pt>
                <c:pt idx="48588">
                  <c:v>-8.7892700000000004E-2</c:v>
                </c:pt>
                <c:pt idx="48589">
                  <c:v>-8.8449200000000006E-2</c:v>
                </c:pt>
                <c:pt idx="48590">
                  <c:v>-8.8917800000000005E-2</c:v>
                </c:pt>
                <c:pt idx="48591">
                  <c:v>-8.9296799999999996E-2</c:v>
                </c:pt>
                <c:pt idx="48592">
                  <c:v>-8.9584999999999998E-2</c:v>
                </c:pt>
                <c:pt idx="48593">
                  <c:v>-8.9781100000000003E-2</c:v>
                </c:pt>
                <c:pt idx="48594">
                  <c:v>-8.9884099999999995E-2</c:v>
                </c:pt>
                <c:pt idx="48595">
                  <c:v>-8.9893100000000004E-2</c:v>
                </c:pt>
                <c:pt idx="48596">
                  <c:v>-8.9807100000000001E-2</c:v>
                </c:pt>
                <c:pt idx="48597">
                  <c:v>-8.9625499999999997E-2</c:v>
                </c:pt>
                <c:pt idx="48598">
                  <c:v>-8.9347599999999999E-2</c:v>
                </c:pt>
                <c:pt idx="48599">
                  <c:v>-8.8973099999999999E-2</c:v>
                </c:pt>
                <c:pt idx="48600">
                  <c:v>-8.8501499999999997E-2</c:v>
                </c:pt>
                <c:pt idx="48601">
                  <c:v>-8.7932800000000005E-2</c:v>
                </c:pt>
                <c:pt idx="48602">
                  <c:v>-8.7266800000000005E-2</c:v>
                </c:pt>
                <c:pt idx="48603">
                  <c:v>-8.6503700000000003E-2</c:v>
                </c:pt>
                <c:pt idx="48604">
                  <c:v>-8.56436E-2</c:v>
                </c:pt>
                <c:pt idx="48605">
                  <c:v>-8.4686899999999996E-2</c:v>
                </c:pt>
                <c:pt idx="48606">
                  <c:v>-8.3634100000000003E-2</c:v>
                </c:pt>
                <c:pt idx="48607">
                  <c:v>-8.2485799999999998E-2</c:v>
                </c:pt>
                <c:pt idx="48608">
                  <c:v>-8.1242700000000001E-2</c:v>
                </c:pt>
                <c:pt idx="48609">
                  <c:v>-7.9905900000000002E-2</c:v>
                </c:pt>
                <c:pt idx="48610">
                  <c:v>-7.8476199999999996E-2</c:v>
                </c:pt>
                <c:pt idx="48611">
                  <c:v>-7.6954900000000007E-2</c:v>
                </c:pt>
                <c:pt idx="48612">
                  <c:v>-7.5343199999999999E-2</c:v>
                </c:pt>
                <c:pt idx="48613">
                  <c:v>-7.3642600000000003E-2</c:v>
                </c:pt>
                <c:pt idx="48614">
                  <c:v>-7.1854600000000005E-2</c:v>
                </c:pt>
                <c:pt idx="48615">
                  <c:v>-6.9980899999999999E-2</c:v>
                </c:pt>
                <c:pt idx="48616">
                  <c:v>-6.8023399999999998E-2</c:v>
                </c:pt>
                <c:pt idx="48617">
                  <c:v>-6.5983899999999998E-2</c:v>
                </c:pt>
                <c:pt idx="48618">
                  <c:v>-6.3864599999999994E-2</c:v>
                </c:pt>
                <c:pt idx="48619">
                  <c:v>-6.16675E-2</c:v>
                </c:pt>
                <c:pt idx="48620">
                  <c:v>-5.9395000000000003E-2</c:v>
                </c:pt>
                <c:pt idx="48621">
                  <c:v>-5.7049500000000003E-2</c:v>
                </c:pt>
                <c:pt idx="48622">
                  <c:v>-5.4633500000000002E-2</c:v>
                </c:pt>
                <c:pt idx="48623">
                  <c:v>-5.2149599999999997E-2</c:v>
                </c:pt>
                <c:pt idx="48624">
                  <c:v>-4.9600499999999999E-2</c:v>
                </c:pt>
                <c:pt idx="48625">
                  <c:v>-4.6989099999999999E-2</c:v>
                </c:pt>
                <c:pt idx="48626">
                  <c:v>-4.4318200000000002E-2</c:v>
                </c:pt>
                <c:pt idx="48627">
                  <c:v>-4.15909E-2</c:v>
                </c:pt>
                <c:pt idx="48628">
                  <c:v>-3.8810200000000003E-2</c:v>
                </c:pt>
                <c:pt idx="48629">
                  <c:v>-3.5979400000000002E-2</c:v>
                </c:pt>
                <c:pt idx="48630">
                  <c:v>-3.3101699999999998E-2</c:v>
                </c:pt>
                <c:pt idx="48631">
                  <c:v>-3.01803E-2</c:v>
                </c:pt>
                <c:pt idx="48632">
                  <c:v>-2.7218800000000001E-2</c:v>
                </c:pt>
                <c:pt idx="48633">
                  <c:v>-2.4220499999999999E-2</c:v>
                </c:pt>
                <c:pt idx="48634">
                  <c:v>-2.1189E-2</c:v>
                </c:pt>
                <c:pt idx="48635">
                  <c:v>-1.8127899999999999E-2</c:v>
                </c:pt>
                <c:pt idx="48636">
                  <c:v>-1.5040700000000001E-2</c:v>
                </c:pt>
                <c:pt idx="48637">
                  <c:v>-1.19311E-2</c:v>
                </c:pt>
                <c:pt idx="48638" formatCode="0.00E+00">
                  <c:v>-8.8027799999999996E-3</c:v>
                </c:pt>
                <c:pt idx="48639" formatCode="0.00E+00">
                  <c:v>-5.6595400000000002E-3</c:v>
                </c:pt>
                <c:pt idx="48640" formatCode="0.00E+00">
                  <c:v>-2.5051100000000001E-3</c:v>
                </c:pt>
                <c:pt idx="48641" formatCode="0.00E+00">
                  <c:v>6.5674899999999998E-4</c:v>
                </c:pt>
                <c:pt idx="48642" formatCode="0.00E+00">
                  <c:v>3.8222299999999998E-3</c:v>
                </c:pt>
                <c:pt idx="48643" formatCode="0.00E+00">
                  <c:v>6.9875400000000004E-3</c:v>
                </c:pt>
                <c:pt idx="48644">
                  <c:v>1.0148900000000001E-2</c:v>
                </c:pt>
                <c:pt idx="48645">
                  <c:v>1.3302400000000001E-2</c:v>
                </c:pt>
                <c:pt idx="48646">
                  <c:v>1.6444299999999999E-2</c:v>
                </c:pt>
                <c:pt idx="48647">
                  <c:v>1.9570899999999999E-2</c:v>
                </c:pt>
                <c:pt idx="48648">
                  <c:v>2.2678199999999999E-2</c:v>
                </c:pt>
                <c:pt idx="48649">
                  <c:v>2.5762699999999999E-2</c:v>
                </c:pt>
                <c:pt idx="48650">
                  <c:v>2.8820599999999998E-2</c:v>
                </c:pt>
                <c:pt idx="48651">
                  <c:v>3.1848099999999997E-2</c:v>
                </c:pt>
                <c:pt idx="48652">
                  <c:v>3.4841700000000003E-2</c:v>
                </c:pt>
                <c:pt idx="48653">
                  <c:v>3.7797699999999997E-2</c:v>
                </c:pt>
                <c:pt idx="48654">
                  <c:v>4.0712600000000002E-2</c:v>
                </c:pt>
                <c:pt idx="48655">
                  <c:v>4.3582999999999997E-2</c:v>
                </c:pt>
                <c:pt idx="48656">
                  <c:v>4.6405200000000001E-2</c:v>
                </c:pt>
                <c:pt idx="48657">
                  <c:v>4.91761E-2</c:v>
                </c:pt>
                <c:pt idx="48658">
                  <c:v>5.1892199999999999E-2</c:v>
                </c:pt>
                <c:pt idx="48659">
                  <c:v>5.4550399999999999E-2</c:v>
                </c:pt>
                <c:pt idx="48660">
                  <c:v>5.71476E-2</c:v>
                </c:pt>
                <c:pt idx="48661">
                  <c:v>5.96806E-2</c:v>
                </c:pt>
                <c:pt idx="48662">
                  <c:v>6.2146399999999997E-2</c:v>
                </c:pt>
                <c:pt idx="48663">
                  <c:v>6.4542299999999997E-2</c:v>
                </c:pt>
                <c:pt idx="48664">
                  <c:v>6.6865499999999994E-2</c:v>
                </c:pt>
                <c:pt idx="48665">
                  <c:v>6.9113099999999997E-2</c:v>
                </c:pt>
                <c:pt idx="48666">
                  <c:v>7.1282799999999993E-2</c:v>
                </c:pt>
                <c:pt idx="48667">
                  <c:v>7.3371900000000004E-2</c:v>
                </c:pt>
                <c:pt idx="48668">
                  <c:v>7.5378200000000006E-2</c:v>
                </c:pt>
                <c:pt idx="48669">
                  <c:v>7.7299499999999993E-2</c:v>
                </c:pt>
                <c:pt idx="48670">
                  <c:v>7.9133499999999996E-2</c:v>
                </c:pt>
                <c:pt idx="48671">
                  <c:v>8.08783E-2</c:v>
                </c:pt>
                <c:pt idx="48672">
                  <c:v>8.2531999999999994E-2</c:v>
                </c:pt>
                <c:pt idx="48673">
                  <c:v>8.4092899999999998E-2</c:v>
                </c:pt>
                <c:pt idx="48674">
                  <c:v>8.5559300000000005E-2</c:v>
                </c:pt>
                <c:pt idx="48675">
                  <c:v>8.6929800000000002E-2</c:v>
                </c:pt>
                <c:pt idx="48676">
                  <c:v>8.8203000000000004E-2</c:v>
                </c:pt>
                <c:pt idx="48677">
                  <c:v>8.9377600000000001E-2</c:v>
                </c:pt>
                <c:pt idx="48678">
                  <c:v>9.0452599999999994E-2</c:v>
                </c:pt>
                <c:pt idx="48679">
                  <c:v>9.1427099999999997E-2</c:v>
                </c:pt>
                <c:pt idx="48680">
                  <c:v>9.2300099999999996E-2</c:v>
                </c:pt>
                <c:pt idx="48681">
                  <c:v>9.3071100000000004E-2</c:v>
                </c:pt>
                <c:pt idx="48682">
                  <c:v>9.3739500000000003E-2</c:v>
                </c:pt>
                <c:pt idx="48683">
                  <c:v>9.4305E-2</c:v>
                </c:pt>
                <c:pt idx="48684">
                  <c:v>9.4767100000000007E-2</c:v>
                </c:pt>
                <c:pt idx="48685">
                  <c:v>9.5125899999999999E-2</c:v>
                </c:pt>
                <c:pt idx="48686">
                  <c:v>9.5381300000000002E-2</c:v>
                </c:pt>
                <c:pt idx="48687">
                  <c:v>9.5533499999999993E-2</c:v>
                </c:pt>
                <c:pt idx="48688">
                  <c:v>9.5582799999999996E-2</c:v>
                </c:pt>
                <c:pt idx="48689">
                  <c:v>9.5529699999999995E-2</c:v>
                </c:pt>
                <c:pt idx="48690">
                  <c:v>9.5374700000000007E-2</c:v>
                </c:pt>
                <c:pt idx="48691">
                  <c:v>9.5118499999999995E-2</c:v>
                </c:pt>
                <c:pt idx="48692">
                  <c:v>9.4761899999999996E-2</c:v>
                </c:pt>
                <c:pt idx="48693">
                  <c:v>9.4306000000000001E-2</c:v>
                </c:pt>
                <c:pt idx="48694">
                  <c:v>9.3751699999999993E-2</c:v>
                </c:pt>
                <c:pt idx="48695">
                  <c:v>9.31004E-2</c:v>
                </c:pt>
                <c:pt idx="48696">
                  <c:v>9.2353400000000002E-2</c:v>
                </c:pt>
                <c:pt idx="48697">
                  <c:v>9.1512099999999999E-2</c:v>
                </c:pt>
                <c:pt idx="48698">
                  <c:v>9.0578199999999998E-2</c:v>
                </c:pt>
                <c:pt idx="48699">
                  <c:v>8.9553300000000002E-2</c:v>
                </c:pt>
                <c:pt idx="48700">
                  <c:v>8.8439199999999996E-2</c:v>
                </c:pt>
                <c:pt idx="48701">
                  <c:v>8.7237999999999996E-2</c:v>
                </c:pt>
                <c:pt idx="48702">
                  <c:v>8.59515E-2</c:v>
                </c:pt>
                <c:pt idx="48703">
                  <c:v>8.4582000000000004E-2</c:v>
                </c:pt>
                <c:pt idx="48704">
                  <c:v>8.3131700000000003E-2</c:v>
                </c:pt>
                <c:pt idx="48705">
                  <c:v>8.1602900000000006E-2</c:v>
                </c:pt>
                <c:pt idx="48706">
                  <c:v>7.9998E-2</c:v>
                </c:pt>
                <c:pt idx="48707">
                  <c:v>7.8319600000000003E-2</c:v>
                </c:pt>
                <c:pt idx="48708">
                  <c:v>7.6570200000000005E-2</c:v>
                </c:pt>
                <c:pt idx="48709">
                  <c:v>7.4752399999999997E-2</c:v>
                </c:pt>
                <c:pt idx="48710">
                  <c:v>7.2869100000000006E-2</c:v>
                </c:pt>
                <c:pt idx="48711">
                  <c:v>7.0923E-2</c:v>
                </c:pt>
                <c:pt idx="48712">
                  <c:v>6.8917000000000006E-2</c:v>
                </c:pt>
                <c:pt idx="48713">
                  <c:v>6.6853999999999997E-2</c:v>
                </c:pt>
                <c:pt idx="48714">
                  <c:v>6.4737100000000006E-2</c:v>
                </c:pt>
                <c:pt idx="48715">
                  <c:v>6.2569200000000005E-2</c:v>
                </c:pt>
                <c:pt idx="48716">
                  <c:v>6.0353400000000001E-2</c:v>
                </c:pt>
                <c:pt idx="48717">
                  <c:v>5.8092900000000003E-2</c:v>
                </c:pt>
                <c:pt idx="48718">
                  <c:v>5.5790699999999999E-2</c:v>
                </c:pt>
                <c:pt idx="48719">
                  <c:v>5.3450200000000003E-2</c:v>
                </c:pt>
                <c:pt idx="48720">
                  <c:v>5.1074500000000002E-2</c:v>
                </c:pt>
                <c:pt idx="48721">
                  <c:v>4.8666800000000003E-2</c:v>
                </c:pt>
                <c:pt idx="48722">
                  <c:v>4.6230399999999998E-2</c:v>
                </c:pt>
                <c:pt idx="48723">
                  <c:v>4.3768500000000002E-2</c:v>
                </c:pt>
                <c:pt idx="48724">
                  <c:v>4.1284300000000003E-2</c:v>
                </c:pt>
                <c:pt idx="48725">
                  <c:v>3.8781200000000002E-2</c:v>
                </c:pt>
                <c:pt idx="48726">
                  <c:v>3.62624E-2</c:v>
                </c:pt>
                <c:pt idx="48727">
                  <c:v>3.3731200000000003E-2</c:v>
                </c:pt>
                <c:pt idx="48728">
                  <c:v>3.1190599999999999E-2</c:v>
                </c:pt>
                <c:pt idx="48729">
                  <c:v>2.8643999999999999E-2</c:v>
                </c:pt>
                <c:pt idx="48730">
                  <c:v>2.6094599999999999E-2</c:v>
                </c:pt>
                <c:pt idx="48731">
                  <c:v>2.3545400000000001E-2</c:v>
                </c:pt>
                <c:pt idx="48732">
                  <c:v>2.09997E-2</c:v>
                </c:pt>
                <c:pt idx="48733">
                  <c:v>1.8460399999999998E-2</c:v>
                </c:pt>
                <c:pt idx="48734">
                  <c:v>1.59306E-2</c:v>
                </c:pt>
                <c:pt idx="48735">
                  <c:v>1.34133E-2</c:v>
                </c:pt>
                <c:pt idx="48736">
                  <c:v>1.09114E-2</c:v>
                </c:pt>
                <c:pt idx="48737" formatCode="0.00E+00">
                  <c:v>8.4278400000000007E-3</c:v>
                </c:pt>
                <c:pt idx="48738" formatCode="0.00E+00">
                  <c:v>5.9653700000000002E-3</c:v>
                </c:pt>
                <c:pt idx="48739" formatCode="0.00E+00">
                  <c:v>3.5267599999999999E-3</c:v>
                </c:pt>
                <c:pt idx="48740" formatCode="0.00E+00">
                  <c:v>1.1146999999999999E-3</c:v>
                </c:pt>
                <c:pt idx="48741" formatCode="0.00E+00">
                  <c:v>-1.2682100000000001E-3</c:v>
                </c:pt>
                <c:pt idx="48742" formatCode="0.00E+00">
                  <c:v>-3.61941E-3</c:v>
                </c:pt>
                <c:pt idx="48743" formatCode="0.00E+00">
                  <c:v>-5.9364600000000002E-3</c:v>
                </c:pt>
                <c:pt idx="48744" formatCode="0.00E+00">
                  <c:v>-8.2169800000000005E-3</c:v>
                </c:pt>
                <c:pt idx="48745">
                  <c:v>-1.04587E-2</c:v>
                </c:pt>
                <c:pt idx="48746">
                  <c:v>-1.26593E-2</c:v>
                </c:pt>
                <c:pt idx="48747">
                  <c:v>-1.48168E-2</c:v>
                </c:pt>
                <c:pt idx="48748">
                  <c:v>-1.6929099999999999E-2</c:v>
                </c:pt>
                <c:pt idx="48749">
                  <c:v>-1.8994400000000002E-2</c:v>
                </c:pt>
                <c:pt idx="48750">
                  <c:v>-2.1010600000000001E-2</c:v>
                </c:pt>
                <c:pt idx="48751">
                  <c:v>-2.2976199999999999E-2</c:v>
                </c:pt>
                <c:pt idx="48752">
                  <c:v>-2.4889499999999998E-2</c:v>
                </c:pt>
                <c:pt idx="48753">
                  <c:v>-2.6748899999999999E-2</c:v>
                </c:pt>
                <c:pt idx="48754">
                  <c:v>-2.8552999999999999E-2</c:v>
                </c:pt>
                <c:pt idx="48755">
                  <c:v>-3.03006E-2</c:v>
                </c:pt>
                <c:pt idx="48756">
                  <c:v>-3.1990299999999999E-2</c:v>
                </c:pt>
                <c:pt idx="48757">
                  <c:v>-3.3620999999999998E-2</c:v>
                </c:pt>
                <c:pt idx="48758">
                  <c:v>-3.5191800000000002E-2</c:v>
                </c:pt>
                <c:pt idx="48759">
                  <c:v>-3.6701699999999997E-2</c:v>
                </c:pt>
                <c:pt idx="48760">
                  <c:v>-3.8150000000000003E-2</c:v>
                </c:pt>
                <c:pt idx="48761">
                  <c:v>-3.9535899999999999E-2</c:v>
                </c:pt>
                <c:pt idx="48762">
                  <c:v>-4.0858999999999999E-2</c:v>
                </c:pt>
                <c:pt idx="48763">
                  <c:v>-4.2118599999999999E-2</c:v>
                </c:pt>
                <c:pt idx="48764">
                  <c:v>-4.3314400000000003E-2</c:v>
                </c:pt>
                <c:pt idx="48765">
                  <c:v>-4.4446199999999998E-2</c:v>
                </c:pt>
                <c:pt idx="48766">
                  <c:v>-4.55138E-2</c:v>
                </c:pt>
                <c:pt idx="48767">
                  <c:v>-4.6517099999999999E-2</c:v>
                </c:pt>
                <c:pt idx="48768">
                  <c:v>-4.74563E-2</c:v>
                </c:pt>
                <c:pt idx="48769">
                  <c:v>-4.8331300000000001E-2</c:v>
                </c:pt>
                <c:pt idx="48770">
                  <c:v>-4.9142600000000002E-2</c:v>
                </c:pt>
                <c:pt idx="48771">
                  <c:v>-4.9890400000000001E-2</c:v>
                </c:pt>
                <c:pt idx="48772">
                  <c:v>-5.0575099999999998E-2</c:v>
                </c:pt>
                <c:pt idx="48773">
                  <c:v>-5.1197399999999997E-2</c:v>
                </c:pt>
                <c:pt idx="48774">
                  <c:v>-5.1757699999999997E-2</c:v>
                </c:pt>
                <c:pt idx="48775">
                  <c:v>-5.2256900000000002E-2</c:v>
                </c:pt>
                <c:pt idx="48776">
                  <c:v>-5.2695699999999998E-2</c:v>
                </c:pt>
                <c:pt idx="48777">
                  <c:v>-5.3074900000000001E-2</c:v>
                </c:pt>
                <c:pt idx="48778">
                  <c:v>-5.3395699999999997E-2</c:v>
                </c:pt>
                <c:pt idx="48779">
                  <c:v>-5.3658900000000002E-2</c:v>
                </c:pt>
                <c:pt idx="48780">
                  <c:v>-5.3865700000000002E-2</c:v>
                </c:pt>
                <c:pt idx="48781">
                  <c:v>-5.4017299999999997E-2</c:v>
                </c:pt>
                <c:pt idx="48782">
                  <c:v>-5.4114900000000001E-2</c:v>
                </c:pt>
                <c:pt idx="48783">
                  <c:v>-5.4159800000000001E-2</c:v>
                </c:pt>
                <c:pt idx="48784">
                  <c:v>-5.41535E-2</c:v>
                </c:pt>
                <c:pt idx="48785">
                  <c:v>-5.4097300000000001E-2</c:v>
                </c:pt>
                <c:pt idx="48786">
                  <c:v>-5.3992699999999998E-2</c:v>
                </c:pt>
                <c:pt idx="48787">
                  <c:v>-5.3841300000000002E-2</c:v>
                </c:pt>
                <c:pt idx="48788">
                  <c:v>-5.3644699999999997E-2</c:v>
                </c:pt>
                <c:pt idx="48789">
                  <c:v>-5.3404399999999998E-2</c:v>
                </c:pt>
                <c:pt idx="48790">
                  <c:v>-5.3122099999999998E-2</c:v>
                </c:pt>
                <c:pt idx="48791">
                  <c:v>-5.2799600000000002E-2</c:v>
                </c:pt>
                <c:pt idx="48792">
                  <c:v>-5.2438499999999999E-2</c:v>
                </c:pt>
                <c:pt idx="48793">
                  <c:v>-5.2040700000000002E-2</c:v>
                </c:pt>
                <c:pt idx="48794">
                  <c:v>-5.1607800000000002E-2</c:v>
                </c:pt>
                <c:pt idx="48795">
                  <c:v>-5.1141699999999998E-2</c:v>
                </c:pt>
                <c:pt idx="48796">
                  <c:v>-5.0644300000000003E-2</c:v>
                </c:pt>
                <c:pt idx="48797">
                  <c:v>-5.0117200000000001E-2</c:v>
                </c:pt>
                <c:pt idx="48798">
                  <c:v>-4.9562500000000002E-2</c:v>
                </c:pt>
                <c:pt idx="48799">
                  <c:v>-4.8981799999999999E-2</c:v>
                </c:pt>
                <c:pt idx="48800">
                  <c:v>-4.8377000000000003E-2</c:v>
                </c:pt>
                <c:pt idx="48801">
                  <c:v>-4.7750000000000001E-2</c:v>
                </c:pt>
                <c:pt idx="48802">
                  <c:v>-4.7102600000000001E-2</c:v>
                </c:pt>
                <c:pt idx="48803">
                  <c:v>-4.6436600000000001E-2</c:v>
                </c:pt>
                <c:pt idx="48804">
                  <c:v>-4.5753700000000001E-2</c:v>
                </c:pt>
                <c:pt idx="48805">
                  <c:v>-4.50558E-2</c:v>
                </c:pt>
                <c:pt idx="48806">
                  <c:v>-4.4344599999999998E-2</c:v>
                </c:pt>
                <c:pt idx="48807">
                  <c:v>-4.3621800000000002E-2</c:v>
                </c:pt>
                <c:pt idx="48808">
                  <c:v>-4.2889099999999999E-2</c:v>
                </c:pt>
                <c:pt idx="48809">
                  <c:v>-4.2148199999999997E-2</c:v>
                </c:pt>
                <c:pt idx="48810">
                  <c:v>-4.1400800000000001E-2</c:v>
                </c:pt>
                <c:pt idx="48811">
                  <c:v>-4.0648299999999998E-2</c:v>
                </c:pt>
                <c:pt idx="48812">
                  <c:v>-3.9892299999999999E-2</c:v>
                </c:pt>
                <c:pt idx="48813">
                  <c:v>-3.9134299999999997E-2</c:v>
                </c:pt>
                <c:pt idx="48814">
                  <c:v>-3.8375899999999998E-2</c:v>
                </c:pt>
                <c:pt idx="48815">
                  <c:v>-3.76183E-2</c:v>
                </c:pt>
                <c:pt idx="48816">
                  <c:v>-3.6862899999999997E-2</c:v>
                </c:pt>
                <c:pt idx="48817">
                  <c:v>-3.6110999999999997E-2</c:v>
                </c:pt>
                <c:pt idx="48818">
                  <c:v>-3.5363899999999997E-2</c:v>
                </c:pt>
                <c:pt idx="48819">
                  <c:v>-3.4622699999999999E-2</c:v>
                </c:pt>
                <c:pt idx="48820">
                  <c:v>-3.3888500000000002E-2</c:v>
                </c:pt>
                <c:pt idx="48821">
                  <c:v>-3.3162299999999999E-2</c:v>
                </c:pt>
                <c:pt idx="48822">
                  <c:v>-3.24452E-2</c:v>
                </c:pt>
                <c:pt idx="48823">
                  <c:v>-3.1738099999999998E-2</c:v>
                </c:pt>
                <c:pt idx="48824">
                  <c:v>-3.1041800000000001E-2</c:v>
                </c:pt>
                <c:pt idx="48825">
                  <c:v>-3.0356999999999999E-2</c:v>
                </c:pt>
                <c:pt idx="48826">
                  <c:v>-2.9684599999999998E-2</c:v>
                </c:pt>
                <c:pt idx="48827">
                  <c:v>-2.9024999999999999E-2</c:v>
                </c:pt>
                <c:pt idx="48828">
                  <c:v>-2.8379000000000001E-2</c:v>
                </c:pt>
                <c:pt idx="48829">
                  <c:v>-2.7747000000000001E-2</c:v>
                </c:pt>
                <c:pt idx="48830">
                  <c:v>-2.7129299999999999E-2</c:v>
                </c:pt>
                <c:pt idx="48831">
                  <c:v>-2.6526500000000001E-2</c:v>
                </c:pt>
                <c:pt idx="48832">
                  <c:v>-2.5938599999999999E-2</c:v>
                </c:pt>
                <c:pt idx="48833">
                  <c:v>-2.5366E-2</c:v>
                </c:pt>
                <c:pt idx="48834">
                  <c:v>-2.48087E-2</c:v>
                </c:pt>
                <c:pt idx="48835">
                  <c:v>-2.4266900000000001E-2</c:v>
                </c:pt>
                <c:pt idx="48836">
                  <c:v>-2.3740500000000001E-2</c:v>
                </c:pt>
                <c:pt idx="48837">
                  <c:v>-2.3229400000000001E-2</c:v>
                </c:pt>
                <c:pt idx="48838">
                  <c:v>-2.27335E-2</c:v>
                </c:pt>
                <c:pt idx="48839">
                  <c:v>-2.2252500000000001E-2</c:v>
                </c:pt>
                <c:pt idx="48840">
                  <c:v>-2.1786300000000001E-2</c:v>
                </c:pt>
                <c:pt idx="48841">
                  <c:v>-2.13343E-2</c:v>
                </c:pt>
                <c:pt idx="48842">
                  <c:v>-2.08963E-2</c:v>
                </c:pt>
                <c:pt idx="48843">
                  <c:v>-2.0471799999999998E-2</c:v>
                </c:pt>
                <c:pt idx="48844">
                  <c:v>-2.0060100000000001E-2</c:v>
                </c:pt>
                <c:pt idx="48845">
                  <c:v>-1.96607E-2</c:v>
                </c:pt>
                <c:pt idx="48846">
                  <c:v>-1.9272999999999998E-2</c:v>
                </c:pt>
                <c:pt idx="48847">
                  <c:v>-1.8896300000000001E-2</c:v>
                </c:pt>
                <c:pt idx="48848">
                  <c:v>-1.8529799999999999E-2</c:v>
                </c:pt>
                <c:pt idx="48849">
                  <c:v>-1.81727E-2</c:v>
                </c:pt>
                <c:pt idx="48850">
                  <c:v>-1.7824099999999999E-2</c:v>
                </c:pt>
                <c:pt idx="48851">
                  <c:v>-1.7483200000000001E-2</c:v>
                </c:pt>
                <c:pt idx="48852">
                  <c:v>-1.71491E-2</c:v>
                </c:pt>
                <c:pt idx="48853">
                  <c:v>-1.6820700000000001E-2</c:v>
                </c:pt>
                <c:pt idx="48854">
                  <c:v>-1.6497100000000001E-2</c:v>
                </c:pt>
                <c:pt idx="48855">
                  <c:v>-1.6177199999999999E-2</c:v>
                </c:pt>
                <c:pt idx="48856">
                  <c:v>-1.58599E-2</c:v>
                </c:pt>
                <c:pt idx="48857">
                  <c:v>-1.5544199999999999E-2</c:v>
                </c:pt>
                <c:pt idx="48858">
                  <c:v>-1.5228999999999999E-2</c:v>
                </c:pt>
                <c:pt idx="48859">
                  <c:v>-1.49131E-2</c:v>
                </c:pt>
                <c:pt idx="48860">
                  <c:v>-1.45953E-2</c:v>
                </c:pt>
                <c:pt idx="48861">
                  <c:v>-1.42746E-2</c:v>
                </c:pt>
                <c:pt idx="48862">
                  <c:v>-1.3949700000000001E-2</c:v>
                </c:pt>
                <c:pt idx="48863">
                  <c:v>-1.36195E-2</c:v>
                </c:pt>
                <c:pt idx="48864">
                  <c:v>-1.3282800000000001E-2</c:v>
                </c:pt>
                <c:pt idx="48865">
                  <c:v>-1.2938399999999999E-2</c:v>
                </c:pt>
                <c:pt idx="48866">
                  <c:v>-1.25851E-2</c:v>
                </c:pt>
                <c:pt idx="48867">
                  <c:v>-1.2221900000000001E-2</c:v>
                </c:pt>
                <c:pt idx="48868">
                  <c:v>-1.1847399999999999E-2</c:v>
                </c:pt>
                <c:pt idx="48869">
                  <c:v>-1.1460700000000001E-2</c:v>
                </c:pt>
                <c:pt idx="48870">
                  <c:v>-1.10606E-2</c:v>
                </c:pt>
                <c:pt idx="48871">
                  <c:v>-1.0645999999999999E-2</c:v>
                </c:pt>
                <c:pt idx="48872">
                  <c:v>-1.0215800000000001E-2</c:v>
                </c:pt>
                <c:pt idx="48873" formatCode="0.00E+00">
                  <c:v>-9.7690199999999998E-3</c:v>
                </c:pt>
                <c:pt idx="48874" formatCode="0.00E+00">
                  <c:v>-9.3046199999999996E-3</c:v>
                </c:pt>
                <c:pt idx="48875" formatCode="0.00E+00">
                  <c:v>-8.8216400000000004E-3</c:v>
                </c:pt>
                <c:pt idx="48876" formatCode="0.00E+00">
                  <c:v>-8.3191399999999992E-3</c:v>
                </c:pt>
                <c:pt idx="48877" formatCode="0.00E+00">
                  <c:v>-7.7962400000000003E-3</c:v>
                </c:pt>
                <c:pt idx="48878" formatCode="0.00E+00">
                  <c:v>-7.2520800000000002E-3</c:v>
                </c:pt>
                <c:pt idx="48879" formatCode="0.00E+00">
                  <c:v>-6.6858600000000001E-3</c:v>
                </c:pt>
                <c:pt idx="48880" formatCode="0.00E+00">
                  <c:v>-6.0968400000000001E-3</c:v>
                </c:pt>
                <c:pt idx="48881" formatCode="0.00E+00">
                  <c:v>-5.4843100000000001E-3</c:v>
                </c:pt>
                <c:pt idx="48882" formatCode="0.00E+00">
                  <c:v>-4.8476300000000003E-3</c:v>
                </c:pt>
                <c:pt idx="48883" formatCode="0.00E+00">
                  <c:v>-4.1862100000000001E-3</c:v>
                </c:pt>
                <c:pt idx="48884" formatCode="0.00E+00">
                  <c:v>-3.4995199999999999E-3</c:v>
                </c:pt>
                <c:pt idx="48885" formatCode="0.00E+00">
                  <c:v>-2.7871100000000002E-3</c:v>
                </c:pt>
                <c:pt idx="48886" formatCode="0.00E+00">
                  <c:v>-2.0485600000000001E-3</c:v>
                </c:pt>
                <c:pt idx="48887" formatCode="0.00E+00">
                  <c:v>-1.2835399999999999E-3</c:v>
                </c:pt>
                <c:pt idx="48888" formatCode="0.00E+00">
                  <c:v>-4.9177900000000002E-4</c:v>
                </c:pt>
                <c:pt idx="48889" formatCode="0.00E+00">
                  <c:v>3.2691699999999997E-4</c:v>
                </c:pt>
                <c:pt idx="48890" formatCode="0.00E+00">
                  <c:v>1.1726799999999999E-3</c:v>
                </c:pt>
                <c:pt idx="48891" formatCode="0.00E+00">
                  <c:v>2.0455600000000001E-3</c:v>
                </c:pt>
                <c:pt idx="48892" formatCode="0.00E+00">
                  <c:v>2.9455599999999998E-3</c:v>
                </c:pt>
                <c:pt idx="48893" formatCode="0.00E+00">
                  <c:v>3.8725600000000002E-3</c:v>
                </c:pt>
                <c:pt idx="48894" formatCode="0.00E+00">
                  <c:v>4.8264199999999997E-3</c:v>
                </c:pt>
                <c:pt idx="48895" formatCode="0.00E+00">
                  <c:v>5.8068900000000003E-3</c:v>
                </c:pt>
                <c:pt idx="48896" formatCode="0.00E+00">
                  <c:v>6.8136400000000001E-3</c:v>
                </c:pt>
                <c:pt idx="48897" formatCode="0.00E+00">
                  <c:v>7.8462900000000006E-3</c:v>
                </c:pt>
                <c:pt idx="48898" formatCode="0.00E+00">
                  <c:v>8.9043600000000001E-3</c:v>
                </c:pt>
                <c:pt idx="48899" formatCode="0.00E+00">
                  <c:v>9.9872999999999993E-3</c:v>
                </c:pt>
                <c:pt idx="48900">
                  <c:v>1.10945E-2</c:v>
                </c:pt>
                <c:pt idx="48901">
                  <c:v>1.22252E-2</c:v>
                </c:pt>
                <c:pt idx="48902">
                  <c:v>1.33787E-2</c:v>
                </c:pt>
                <c:pt idx="48903">
                  <c:v>1.45541E-2</c:v>
                </c:pt>
                <c:pt idx="48904">
                  <c:v>1.5750400000000001E-2</c:v>
                </c:pt>
                <c:pt idx="48905">
                  <c:v>1.6966700000000001E-2</c:v>
                </c:pt>
                <c:pt idx="48906">
                  <c:v>1.82019E-2</c:v>
                </c:pt>
                <c:pt idx="48907">
                  <c:v>1.9454900000000001E-2</c:v>
                </c:pt>
                <c:pt idx="48908">
                  <c:v>2.0724300000000001E-2</c:v>
                </c:pt>
                <c:pt idx="48909">
                  <c:v>2.2009000000000001E-2</c:v>
                </c:pt>
                <c:pt idx="48910">
                  <c:v>2.3307499999999998E-2</c:v>
                </c:pt>
                <c:pt idx="48911">
                  <c:v>2.4618399999999999E-2</c:v>
                </c:pt>
                <c:pt idx="48912">
                  <c:v>2.5940299999999999E-2</c:v>
                </c:pt>
                <c:pt idx="48913">
                  <c:v>2.72716E-2</c:v>
                </c:pt>
                <c:pt idx="48914">
                  <c:v>2.86106E-2</c:v>
                </c:pt>
                <c:pt idx="48915">
                  <c:v>2.9955800000000001E-2</c:v>
                </c:pt>
                <c:pt idx="48916">
                  <c:v>3.1305300000000001E-2</c:v>
                </c:pt>
                <c:pt idx="48917">
                  <c:v>3.2657499999999999E-2</c:v>
                </c:pt>
                <c:pt idx="48918">
                  <c:v>3.4010499999999999E-2</c:v>
                </c:pt>
                <c:pt idx="48919">
                  <c:v>3.5362400000000002E-2</c:v>
                </c:pt>
                <c:pt idx="48920">
                  <c:v>3.6711399999999998E-2</c:v>
                </c:pt>
                <c:pt idx="48921">
                  <c:v>3.8055400000000003E-2</c:v>
                </c:pt>
                <c:pt idx="48922">
                  <c:v>3.9392499999999997E-2</c:v>
                </c:pt>
                <c:pt idx="48923">
                  <c:v>4.0720699999999999E-2</c:v>
                </c:pt>
                <c:pt idx="48924">
                  <c:v>4.2037900000000003E-2</c:v>
                </c:pt>
                <c:pt idx="48925">
                  <c:v>4.3341999999999999E-2</c:v>
                </c:pt>
                <c:pt idx="48926">
                  <c:v>4.4630999999999997E-2</c:v>
                </c:pt>
                <c:pt idx="48927">
                  <c:v>4.5902699999999998E-2</c:v>
                </c:pt>
                <c:pt idx="48928">
                  <c:v>4.7155099999999998E-2</c:v>
                </c:pt>
                <c:pt idx="48929">
                  <c:v>4.8385900000000003E-2</c:v>
                </c:pt>
                <c:pt idx="48930">
                  <c:v>4.9592999999999998E-2</c:v>
                </c:pt>
                <c:pt idx="48931">
                  <c:v>5.0774300000000001E-2</c:v>
                </c:pt>
                <c:pt idx="48932">
                  <c:v>5.1927599999999997E-2</c:v>
                </c:pt>
                <c:pt idx="48933">
                  <c:v>5.3050800000000002E-2</c:v>
                </c:pt>
                <c:pt idx="48934">
                  <c:v>5.4141700000000001E-2</c:v>
                </c:pt>
                <c:pt idx="48935">
                  <c:v>5.5198200000000003E-2</c:v>
                </c:pt>
                <c:pt idx="48936">
                  <c:v>5.6218299999999999E-2</c:v>
                </c:pt>
                <c:pt idx="48937">
                  <c:v>5.7199699999999999E-2</c:v>
                </c:pt>
                <c:pt idx="48938">
                  <c:v>5.8140499999999998E-2</c:v>
                </c:pt>
                <c:pt idx="48939">
                  <c:v>5.9038599999999997E-2</c:v>
                </c:pt>
                <c:pt idx="48940">
                  <c:v>5.9892099999999997E-2</c:v>
                </c:pt>
                <c:pt idx="48941">
                  <c:v>6.06989E-2</c:v>
                </c:pt>
                <c:pt idx="48942">
                  <c:v>6.1457199999999997E-2</c:v>
                </c:pt>
                <c:pt idx="48943">
                  <c:v>6.2164999999999998E-2</c:v>
                </c:pt>
                <c:pt idx="48944">
                  <c:v>6.2820500000000001E-2</c:v>
                </c:pt>
                <c:pt idx="48945">
                  <c:v>6.3422000000000006E-2</c:v>
                </c:pt>
                <c:pt idx="48946">
                  <c:v>6.3967800000000005E-2</c:v>
                </c:pt>
                <c:pt idx="48947">
                  <c:v>6.4456100000000002E-2</c:v>
                </c:pt>
                <c:pt idx="48948">
                  <c:v>6.4885499999999999E-2</c:v>
                </c:pt>
                <c:pt idx="48949">
                  <c:v>6.5254199999999998E-2</c:v>
                </c:pt>
                <c:pt idx="48950">
                  <c:v>6.5560999999999994E-2</c:v>
                </c:pt>
                <c:pt idx="48951">
                  <c:v>6.5804399999999999E-2</c:v>
                </c:pt>
                <c:pt idx="48952">
                  <c:v>6.5983100000000003E-2</c:v>
                </c:pt>
                <c:pt idx="48953">
                  <c:v>6.6095899999999999E-2</c:v>
                </c:pt>
                <c:pt idx="48954">
                  <c:v>6.6141699999999998E-2</c:v>
                </c:pt>
                <c:pt idx="48955">
                  <c:v>6.6119300000000006E-2</c:v>
                </c:pt>
                <c:pt idx="48956">
                  <c:v>6.6027799999999998E-2</c:v>
                </c:pt>
                <c:pt idx="48957">
                  <c:v>6.5866300000000003E-2</c:v>
                </c:pt>
                <c:pt idx="48958">
                  <c:v>6.5634100000000001E-2</c:v>
                </c:pt>
                <c:pt idx="48959">
                  <c:v>6.5330399999999997E-2</c:v>
                </c:pt>
                <c:pt idx="48960">
                  <c:v>6.4954600000000001E-2</c:v>
                </c:pt>
                <c:pt idx="48961">
                  <c:v>6.4506400000000005E-2</c:v>
                </c:pt>
                <c:pt idx="48962">
                  <c:v>6.3985200000000006E-2</c:v>
                </c:pt>
                <c:pt idx="48963">
                  <c:v>6.3390699999999994E-2</c:v>
                </c:pt>
                <c:pt idx="48964">
                  <c:v>6.2722899999999998E-2</c:v>
                </c:pt>
                <c:pt idx="48965">
                  <c:v>6.1981599999999998E-2</c:v>
                </c:pt>
                <c:pt idx="48966">
                  <c:v>6.11668E-2</c:v>
                </c:pt>
                <c:pt idx="48967">
                  <c:v>6.0278699999999998E-2</c:v>
                </c:pt>
                <c:pt idx="48968">
                  <c:v>5.9317500000000002E-2</c:v>
                </c:pt>
                <c:pt idx="48969">
                  <c:v>5.8283599999999998E-2</c:v>
                </c:pt>
                <c:pt idx="48970">
                  <c:v>5.7177499999999999E-2</c:v>
                </c:pt>
                <c:pt idx="48971">
                  <c:v>5.5999699999999999E-2</c:v>
                </c:pt>
                <c:pt idx="48972">
                  <c:v>5.4750899999999998E-2</c:v>
                </c:pt>
                <c:pt idx="48973">
                  <c:v>5.3431800000000002E-2</c:v>
                </c:pt>
                <c:pt idx="48974">
                  <c:v>5.2043499999999999E-2</c:v>
                </c:pt>
                <c:pt idx="48975">
                  <c:v>5.0586899999999997E-2</c:v>
                </c:pt>
                <c:pt idx="48976">
                  <c:v>4.9063099999999998E-2</c:v>
                </c:pt>
                <c:pt idx="48977">
                  <c:v>4.7473399999999999E-2</c:v>
                </c:pt>
                <c:pt idx="48978">
                  <c:v>4.5819100000000001E-2</c:v>
                </c:pt>
                <c:pt idx="48979">
                  <c:v>4.4101700000000001E-2</c:v>
                </c:pt>
                <c:pt idx="48980">
                  <c:v>4.2322600000000002E-2</c:v>
                </c:pt>
                <c:pt idx="48981">
                  <c:v>4.0483499999999999E-2</c:v>
                </c:pt>
                <c:pt idx="48982">
                  <c:v>3.8586299999999997E-2</c:v>
                </c:pt>
                <c:pt idx="48983">
                  <c:v>3.6632600000000001E-2</c:v>
                </c:pt>
                <c:pt idx="48984">
                  <c:v>3.4624500000000002E-2</c:v>
                </c:pt>
                <c:pt idx="48985">
                  <c:v>3.2564000000000003E-2</c:v>
                </c:pt>
                <c:pt idx="48986">
                  <c:v>3.04531E-2</c:v>
                </c:pt>
                <c:pt idx="48987">
                  <c:v>2.8294300000000001E-2</c:v>
                </c:pt>
                <c:pt idx="48988">
                  <c:v>2.6089600000000001E-2</c:v>
                </c:pt>
                <c:pt idx="48989">
                  <c:v>2.3841500000000002E-2</c:v>
                </c:pt>
                <c:pt idx="48990">
                  <c:v>2.1552499999999999E-2</c:v>
                </c:pt>
                <c:pt idx="48991">
                  <c:v>1.9224999999999999E-2</c:v>
                </c:pt>
                <c:pt idx="48992">
                  <c:v>1.68618E-2</c:v>
                </c:pt>
                <c:pt idx="48993">
                  <c:v>1.44654E-2</c:v>
                </c:pt>
                <c:pt idx="48994">
                  <c:v>1.2038699999999999E-2</c:v>
                </c:pt>
                <c:pt idx="48995" formatCode="0.00E+00">
                  <c:v>9.58437E-3</c:v>
                </c:pt>
                <c:pt idx="48996" formatCode="0.00E+00">
                  <c:v>7.10532E-3</c:v>
                </c:pt>
                <c:pt idx="48997" formatCode="0.00E+00">
                  <c:v>4.6044600000000003E-3</c:v>
                </c:pt>
                <c:pt idx="48998" formatCode="0.00E+00">
                  <c:v>2.0847499999999998E-3</c:v>
                </c:pt>
                <c:pt idx="48999" formatCode="0.00E+00">
                  <c:v>-4.5080000000000001E-4</c:v>
                </c:pt>
                <c:pt idx="49000" formatCode="0.00E+00">
                  <c:v>-2.99914E-3</c:v>
                </c:pt>
                <c:pt idx="49001" formatCode="0.00E+00">
                  <c:v>-5.5571800000000001E-3</c:v>
                </c:pt>
                <c:pt idx="49002" formatCode="0.00E+00">
                  <c:v>-8.1218200000000001E-3</c:v>
                </c:pt>
                <c:pt idx="49003">
                  <c:v>-1.06899E-2</c:v>
                </c:pt>
                <c:pt idx="49004">
                  <c:v>-1.3258300000000001E-2</c:v>
                </c:pt>
                <c:pt idx="49005">
                  <c:v>-1.58237E-2</c:v>
                </c:pt>
                <c:pt idx="49006">
                  <c:v>-1.8383099999999999E-2</c:v>
                </c:pt>
                <c:pt idx="49007">
                  <c:v>-2.0933199999999999E-2</c:v>
                </c:pt>
                <c:pt idx="49008">
                  <c:v>-2.34708E-2</c:v>
                </c:pt>
                <c:pt idx="49009">
                  <c:v>-2.5992600000000001E-2</c:v>
                </c:pt>
                <c:pt idx="49010">
                  <c:v>-2.8495599999999999E-2</c:v>
                </c:pt>
                <c:pt idx="49011">
                  <c:v>-3.0976400000000001E-2</c:v>
                </c:pt>
                <c:pt idx="49012">
                  <c:v>-3.3432000000000003E-2</c:v>
                </c:pt>
                <c:pt idx="49013">
                  <c:v>-3.5859099999999998E-2</c:v>
                </c:pt>
                <c:pt idx="49014">
                  <c:v>-3.8254799999999999E-2</c:v>
                </c:pt>
                <c:pt idx="49015">
                  <c:v>-4.0615699999999998E-2</c:v>
                </c:pt>
                <c:pt idx="49016">
                  <c:v>-4.2938999999999998E-2</c:v>
                </c:pt>
                <c:pt idx="49017">
                  <c:v>-4.5221600000000001E-2</c:v>
                </c:pt>
                <c:pt idx="49018">
                  <c:v>-4.74604E-2</c:v>
                </c:pt>
                <c:pt idx="49019">
                  <c:v>-4.9652700000000001E-2</c:v>
                </c:pt>
                <c:pt idx="49020">
                  <c:v>-5.1795399999999998E-2</c:v>
                </c:pt>
                <c:pt idx="49021">
                  <c:v>-5.38859E-2</c:v>
                </c:pt>
                <c:pt idx="49022">
                  <c:v>-5.59213E-2</c:v>
                </c:pt>
                <c:pt idx="49023">
                  <c:v>-5.7898999999999999E-2</c:v>
                </c:pt>
                <c:pt idx="49024">
                  <c:v>-5.9816399999999999E-2</c:v>
                </c:pt>
                <c:pt idx="49025">
                  <c:v>-6.1670900000000001E-2</c:v>
                </c:pt>
                <c:pt idx="49026">
                  <c:v>-6.3460000000000003E-2</c:v>
                </c:pt>
                <c:pt idx="49027">
                  <c:v>-6.5181500000000003E-2</c:v>
                </c:pt>
                <c:pt idx="49028">
                  <c:v>-6.6833000000000004E-2</c:v>
                </c:pt>
                <c:pt idx="49029">
                  <c:v>-6.8412299999999995E-2</c:v>
                </c:pt>
                <c:pt idx="49030">
                  <c:v>-6.9917300000000002E-2</c:v>
                </c:pt>
                <c:pt idx="49031">
                  <c:v>-7.1346099999999996E-2</c:v>
                </c:pt>
                <c:pt idx="49032">
                  <c:v>-7.26966E-2</c:v>
                </c:pt>
                <c:pt idx="49033">
                  <c:v>-7.3967199999999997E-2</c:v>
                </c:pt>
                <c:pt idx="49034">
                  <c:v>-7.5156100000000003E-2</c:v>
                </c:pt>
                <c:pt idx="49035">
                  <c:v>-7.6261800000000005E-2</c:v>
                </c:pt>
                <c:pt idx="49036">
                  <c:v>-7.7282699999999996E-2</c:v>
                </c:pt>
                <c:pt idx="49037">
                  <c:v>-7.8217599999999998E-2</c:v>
                </c:pt>
                <c:pt idx="49038">
                  <c:v>-7.9065099999999999E-2</c:v>
                </c:pt>
                <c:pt idx="49039">
                  <c:v>-7.9824300000000001E-2</c:v>
                </c:pt>
                <c:pt idx="49040">
                  <c:v>-8.0493899999999993E-2</c:v>
                </c:pt>
                <c:pt idx="49041">
                  <c:v>-8.1073300000000001E-2</c:v>
                </c:pt>
                <c:pt idx="49042">
                  <c:v>-8.1561599999999998E-2</c:v>
                </c:pt>
                <c:pt idx="49043">
                  <c:v>-8.1958199999999995E-2</c:v>
                </c:pt>
                <c:pt idx="49044">
                  <c:v>-8.2262600000000005E-2</c:v>
                </c:pt>
                <c:pt idx="49045">
                  <c:v>-8.2474400000000003E-2</c:v>
                </c:pt>
                <c:pt idx="49046">
                  <c:v>-8.2593399999999997E-2</c:v>
                </c:pt>
                <c:pt idx="49047">
                  <c:v>-8.2619399999999996E-2</c:v>
                </c:pt>
                <c:pt idx="49048">
                  <c:v>-8.2552500000000001E-2</c:v>
                </c:pt>
                <c:pt idx="49049">
                  <c:v>-8.2392800000000002E-2</c:v>
                </c:pt>
                <c:pt idx="49050">
                  <c:v>-8.2140500000000005E-2</c:v>
                </c:pt>
                <c:pt idx="49051">
                  <c:v>-8.1795999999999994E-2</c:v>
                </c:pt>
                <c:pt idx="49052">
                  <c:v>-8.1359899999999999E-2</c:v>
                </c:pt>
                <c:pt idx="49053">
                  <c:v>-8.0832699999999993E-2</c:v>
                </c:pt>
                <c:pt idx="49054">
                  <c:v>-8.0215300000000003E-2</c:v>
                </c:pt>
                <c:pt idx="49055">
                  <c:v>-7.9508599999999999E-2</c:v>
                </c:pt>
                <c:pt idx="49056">
                  <c:v>-7.8713400000000003E-2</c:v>
                </c:pt>
                <c:pt idx="49057">
                  <c:v>-7.78311E-2</c:v>
                </c:pt>
                <c:pt idx="49058">
                  <c:v>-7.6862799999999995E-2</c:v>
                </c:pt>
                <c:pt idx="49059">
                  <c:v>-7.58099E-2</c:v>
                </c:pt>
                <c:pt idx="49060">
                  <c:v>-7.4673900000000001E-2</c:v>
                </c:pt>
                <c:pt idx="49061">
                  <c:v>-7.3456400000000005E-2</c:v>
                </c:pt>
                <c:pt idx="49062">
                  <c:v>-7.2159000000000001E-2</c:v>
                </c:pt>
                <c:pt idx="49063">
                  <c:v>-7.0783700000000005E-2</c:v>
                </c:pt>
                <c:pt idx="49064">
                  <c:v>-6.9332299999999999E-2</c:v>
                </c:pt>
                <c:pt idx="49065">
                  <c:v>-6.7806900000000003E-2</c:v>
                </c:pt>
                <c:pt idx="49066">
                  <c:v>-6.6209500000000004E-2</c:v>
                </c:pt>
                <c:pt idx="49067">
                  <c:v>-6.45424E-2</c:v>
                </c:pt>
                <c:pt idx="49068">
                  <c:v>-6.2808000000000003E-2</c:v>
                </c:pt>
                <c:pt idx="49069">
                  <c:v>-6.10085E-2</c:v>
                </c:pt>
                <c:pt idx="49070">
                  <c:v>-5.9146499999999998E-2</c:v>
                </c:pt>
                <c:pt idx="49071">
                  <c:v>-5.7224499999999998E-2</c:v>
                </c:pt>
                <c:pt idx="49072">
                  <c:v>-5.5245299999999997E-2</c:v>
                </c:pt>
                <c:pt idx="49073">
                  <c:v>-5.3211399999999999E-2</c:v>
                </c:pt>
                <c:pt idx="49074">
                  <c:v>-5.1125700000000003E-2</c:v>
                </c:pt>
                <c:pt idx="49075">
                  <c:v>-4.8991E-2</c:v>
                </c:pt>
                <c:pt idx="49076">
                  <c:v>-4.6810299999999999E-2</c:v>
                </c:pt>
                <c:pt idx="49077">
                  <c:v>-4.4586500000000001E-2</c:v>
                </c:pt>
                <c:pt idx="49078">
                  <c:v>-4.2322499999999999E-2</c:v>
                </c:pt>
                <c:pt idx="49079">
                  <c:v>-4.0021599999999997E-2</c:v>
                </c:pt>
                <c:pt idx="49080">
                  <c:v>-3.7686699999999997E-2</c:v>
                </c:pt>
                <c:pt idx="49081">
                  <c:v>-3.5320999999999998E-2</c:v>
                </c:pt>
                <c:pt idx="49082">
                  <c:v>-3.2927600000000001E-2</c:v>
                </c:pt>
                <c:pt idx="49083">
                  <c:v>-3.05099E-2</c:v>
                </c:pt>
                <c:pt idx="49084">
                  <c:v>-2.8070899999999999E-2</c:v>
                </c:pt>
                <c:pt idx="49085">
                  <c:v>-2.5614000000000001E-2</c:v>
                </c:pt>
                <c:pt idx="49086">
                  <c:v>-2.3142300000000001E-2</c:v>
                </c:pt>
                <c:pt idx="49087">
                  <c:v>-2.06591E-2</c:v>
                </c:pt>
                <c:pt idx="49088">
                  <c:v>-1.8167699999999998E-2</c:v>
                </c:pt>
                <c:pt idx="49089">
                  <c:v>-1.5671299999999999E-2</c:v>
                </c:pt>
                <c:pt idx="49090">
                  <c:v>-1.3173300000000001E-2</c:v>
                </c:pt>
                <c:pt idx="49091">
                  <c:v>-1.0676700000000001E-2</c:v>
                </c:pt>
                <c:pt idx="49092" formatCode="0.00E+00">
                  <c:v>-8.1848400000000005E-3</c:v>
                </c:pt>
                <c:pt idx="49093" formatCode="0.00E+00">
                  <c:v>-5.7009199999999999E-3</c:v>
                </c:pt>
                <c:pt idx="49094" formatCode="0.00E+00">
                  <c:v>-3.2280899999999999E-3</c:v>
                </c:pt>
                <c:pt idx="49095" formatCode="0.00E+00">
                  <c:v>-7.6947500000000004E-4</c:v>
                </c:pt>
                <c:pt idx="49096" formatCode="0.00E+00">
                  <c:v>1.6718099999999999E-3</c:v>
                </c:pt>
                <c:pt idx="49097" formatCode="0.00E+00">
                  <c:v>4.0927200000000002E-3</c:v>
                </c:pt>
                <c:pt idx="49098" formatCode="0.00E+00">
                  <c:v>6.4902400000000004E-3</c:v>
                </c:pt>
                <c:pt idx="49099" formatCode="0.00E+00">
                  <c:v>8.8614100000000001E-3</c:v>
                </c:pt>
                <c:pt idx="49100">
                  <c:v>1.1203299999999999E-2</c:v>
                </c:pt>
                <c:pt idx="49101">
                  <c:v>1.35131E-2</c:v>
                </c:pt>
                <c:pt idx="49102">
                  <c:v>1.5788E-2</c:v>
                </c:pt>
                <c:pt idx="49103">
                  <c:v>1.8025300000000001E-2</c:v>
                </c:pt>
                <c:pt idx="49104">
                  <c:v>2.0222299999999999E-2</c:v>
                </c:pt>
                <c:pt idx="49105">
                  <c:v>2.2376500000000001E-2</c:v>
                </c:pt>
                <c:pt idx="49106">
                  <c:v>2.4485400000000001E-2</c:v>
                </c:pt>
                <c:pt idx="49107">
                  <c:v>2.6546500000000001E-2</c:v>
                </c:pt>
                <c:pt idx="49108">
                  <c:v>2.85575E-2</c:v>
                </c:pt>
                <c:pt idx="49109">
                  <c:v>3.05163E-2</c:v>
                </c:pt>
                <c:pt idx="49110">
                  <c:v>3.2420499999999998E-2</c:v>
                </c:pt>
                <c:pt idx="49111">
                  <c:v>3.4268300000000002E-2</c:v>
                </c:pt>
                <c:pt idx="49112">
                  <c:v>3.6057499999999999E-2</c:v>
                </c:pt>
                <c:pt idx="49113">
                  <c:v>3.7786500000000001E-2</c:v>
                </c:pt>
                <c:pt idx="49114">
                  <c:v>3.9453299999999997E-2</c:v>
                </c:pt>
                <c:pt idx="49115">
                  <c:v>4.10564E-2</c:v>
                </c:pt>
                <c:pt idx="49116">
                  <c:v>4.2594300000000002E-2</c:v>
                </c:pt>
                <c:pt idx="49117">
                  <c:v>4.4065399999999998E-2</c:v>
                </c:pt>
                <c:pt idx="49118">
                  <c:v>4.5468399999999999E-2</c:v>
                </c:pt>
                <c:pt idx="49119">
                  <c:v>4.6802200000000002E-2</c:v>
                </c:pt>
                <c:pt idx="49120">
                  <c:v>4.80656E-2</c:v>
                </c:pt>
                <c:pt idx="49121">
                  <c:v>4.9257599999999999E-2</c:v>
                </c:pt>
                <c:pt idx="49122">
                  <c:v>5.0377400000000003E-2</c:v>
                </c:pt>
                <c:pt idx="49123">
                  <c:v>5.1424200000000003E-2</c:v>
                </c:pt>
                <c:pt idx="49124">
                  <c:v>5.2397300000000001E-2</c:v>
                </c:pt>
                <c:pt idx="49125">
                  <c:v>5.3296299999999998E-2</c:v>
                </c:pt>
                <c:pt idx="49126">
                  <c:v>5.4120700000000001E-2</c:v>
                </c:pt>
                <c:pt idx="49127">
                  <c:v>5.4870200000000001E-2</c:v>
                </c:pt>
                <c:pt idx="49128">
                  <c:v>5.55446E-2</c:v>
                </c:pt>
                <c:pt idx="49129">
                  <c:v>5.6143899999999997E-2</c:v>
                </c:pt>
                <c:pt idx="49130">
                  <c:v>5.6668099999999999E-2</c:v>
                </c:pt>
                <c:pt idx="49131">
                  <c:v>5.7117399999999999E-2</c:v>
                </c:pt>
                <c:pt idx="49132">
                  <c:v>5.7492099999999997E-2</c:v>
                </c:pt>
                <c:pt idx="49133">
                  <c:v>5.7792499999999997E-2</c:v>
                </c:pt>
                <c:pt idx="49134">
                  <c:v>5.8019099999999997E-2</c:v>
                </c:pt>
                <c:pt idx="49135">
                  <c:v>5.8172700000000001E-2</c:v>
                </c:pt>
                <c:pt idx="49136">
                  <c:v>5.8253800000000001E-2</c:v>
                </c:pt>
                <c:pt idx="49137">
                  <c:v>5.8263200000000001E-2</c:v>
                </c:pt>
                <c:pt idx="49138">
                  <c:v>5.8201999999999997E-2</c:v>
                </c:pt>
                <c:pt idx="49139">
                  <c:v>5.8071200000000003E-2</c:v>
                </c:pt>
                <c:pt idx="49140">
                  <c:v>5.7871800000000001E-2</c:v>
                </c:pt>
                <c:pt idx="49141">
                  <c:v>5.7605099999999999E-2</c:v>
                </c:pt>
                <c:pt idx="49142">
                  <c:v>5.7272299999999998E-2</c:v>
                </c:pt>
                <c:pt idx="49143">
                  <c:v>5.6875000000000002E-2</c:v>
                </c:pt>
                <c:pt idx="49144">
                  <c:v>5.6414600000000002E-2</c:v>
                </c:pt>
                <c:pt idx="49145">
                  <c:v>5.5892600000000001E-2</c:v>
                </c:pt>
                <c:pt idx="49146">
                  <c:v>5.5310699999999997E-2</c:v>
                </c:pt>
                <c:pt idx="49147">
                  <c:v>5.4670700000000003E-2</c:v>
                </c:pt>
                <c:pt idx="49148">
                  <c:v>5.3974399999999999E-2</c:v>
                </c:pt>
                <c:pt idx="49149">
                  <c:v>5.32235E-2</c:v>
                </c:pt>
                <c:pt idx="49150">
                  <c:v>5.24202E-2</c:v>
                </c:pt>
                <c:pt idx="49151">
                  <c:v>5.1566300000000002E-2</c:v>
                </c:pt>
                <c:pt idx="49152">
                  <c:v>5.0663899999999998E-2</c:v>
                </c:pt>
                <c:pt idx="49153">
                  <c:v>4.9715200000000001E-2</c:v>
                </c:pt>
                <c:pt idx="49154">
                  <c:v>4.8722399999999999E-2</c:v>
                </c:pt>
                <c:pt idx="49155">
                  <c:v>4.7687599999999997E-2</c:v>
                </c:pt>
                <c:pt idx="49156">
                  <c:v>4.6613099999999998E-2</c:v>
                </c:pt>
                <c:pt idx="49157">
                  <c:v>4.5501199999999999E-2</c:v>
                </c:pt>
                <c:pt idx="49158">
                  <c:v>4.4354299999999999E-2</c:v>
                </c:pt>
                <c:pt idx="49159">
                  <c:v>4.31746E-2</c:v>
                </c:pt>
                <c:pt idx="49160">
                  <c:v>4.1964700000000001E-2</c:v>
                </c:pt>
                <c:pt idx="49161">
                  <c:v>4.0726800000000001E-2</c:v>
                </c:pt>
                <c:pt idx="49162">
                  <c:v>3.9463499999999999E-2</c:v>
                </c:pt>
                <c:pt idx="49163">
                  <c:v>3.8177099999999999E-2</c:v>
                </c:pt>
                <c:pt idx="49164">
                  <c:v>3.6870100000000003E-2</c:v>
                </c:pt>
                <c:pt idx="49165">
                  <c:v>3.5545E-2</c:v>
                </c:pt>
                <c:pt idx="49166">
                  <c:v>3.4204100000000001E-2</c:v>
                </c:pt>
                <c:pt idx="49167">
                  <c:v>3.2849999999999997E-2</c:v>
                </c:pt>
                <c:pt idx="49168">
                  <c:v>3.1485100000000002E-2</c:v>
                </c:pt>
                <c:pt idx="49169">
                  <c:v>3.0111700000000002E-2</c:v>
                </c:pt>
                <c:pt idx="49170">
                  <c:v>2.8732400000000002E-2</c:v>
                </c:pt>
                <c:pt idx="49171">
                  <c:v>2.7349399999999999E-2</c:v>
                </c:pt>
                <c:pt idx="49172">
                  <c:v>2.5965100000000001E-2</c:v>
                </c:pt>
                <c:pt idx="49173">
                  <c:v>2.4581800000000001E-2</c:v>
                </c:pt>
                <c:pt idx="49174">
                  <c:v>2.3201800000000002E-2</c:v>
                </c:pt>
                <c:pt idx="49175">
                  <c:v>2.18274E-2</c:v>
                </c:pt>
                <c:pt idx="49176">
                  <c:v>2.0460800000000001E-2</c:v>
                </c:pt>
                <c:pt idx="49177">
                  <c:v>1.9104099999999999E-2</c:v>
                </c:pt>
                <c:pt idx="49178">
                  <c:v>1.7759400000000002E-2</c:v>
                </c:pt>
                <c:pt idx="49179">
                  <c:v>1.64288E-2</c:v>
                </c:pt>
                <c:pt idx="49180">
                  <c:v>1.5114300000000001E-2</c:v>
                </c:pt>
                <c:pt idx="49181">
                  <c:v>1.3817899999999999E-2</c:v>
                </c:pt>
                <c:pt idx="49182">
                  <c:v>1.25413E-2</c:v>
                </c:pt>
                <c:pt idx="49183">
                  <c:v>1.12865E-2</c:v>
                </c:pt>
                <c:pt idx="49184">
                  <c:v>1.00552E-2</c:v>
                </c:pt>
                <c:pt idx="49185" formatCode="0.00E+00">
                  <c:v>8.8489699999999994E-3</c:v>
                </c:pt>
                <c:pt idx="49186" formatCode="0.00E+00">
                  <c:v>7.66952E-3</c:v>
                </c:pt>
                <c:pt idx="49187" formatCode="0.00E+00">
                  <c:v>6.5183300000000001E-3</c:v>
                </c:pt>
                <c:pt idx="49188" formatCode="0.00E+00">
                  <c:v>5.3968599999999999E-3</c:v>
                </c:pt>
                <c:pt idx="49189" formatCode="0.00E+00">
                  <c:v>4.3064799999999997E-3</c:v>
                </c:pt>
                <c:pt idx="49190" formatCode="0.00E+00">
                  <c:v>3.2484599999999999E-3</c:v>
                </c:pt>
                <c:pt idx="49191" formatCode="0.00E+00">
                  <c:v>2.2240099999999998E-3</c:v>
                </c:pt>
                <c:pt idx="49192" formatCode="0.00E+00">
                  <c:v>1.2342399999999999E-3</c:v>
                </c:pt>
                <c:pt idx="49193" formatCode="0.00E+00">
                  <c:v>2.8017999999999999E-4</c:v>
                </c:pt>
                <c:pt idx="49194" formatCode="0.00E+00">
                  <c:v>-6.3723100000000004E-4</c:v>
                </c:pt>
                <c:pt idx="49195" formatCode="0.00E+00">
                  <c:v>-1.5171399999999999E-3</c:v>
                </c:pt>
                <c:pt idx="49196" formatCode="0.00E+00">
                  <c:v>-2.3587899999999999E-3</c:v>
                </c:pt>
                <c:pt idx="49197" formatCode="0.00E+00">
                  <c:v>-3.1615200000000001E-3</c:v>
                </c:pt>
                <c:pt idx="49198" formatCode="0.00E+00">
                  <c:v>-3.9247300000000004E-3</c:v>
                </c:pt>
                <c:pt idx="49199" formatCode="0.00E+00">
                  <c:v>-4.6479599999999996E-3</c:v>
                </c:pt>
                <c:pt idx="49200" formatCode="0.00E+00">
                  <c:v>-5.3308000000000001E-3</c:v>
                </c:pt>
                <c:pt idx="49201" formatCode="0.00E+00">
                  <c:v>-5.9729400000000004E-3</c:v>
                </c:pt>
                <c:pt idx="49202" formatCode="0.00E+00">
                  <c:v>-6.5741899999999997E-3</c:v>
                </c:pt>
                <c:pt idx="49203" formatCode="0.00E+00">
                  <c:v>-7.1344199999999998E-3</c:v>
                </c:pt>
                <c:pt idx="49204" formatCode="0.00E+00">
                  <c:v>-7.6536099999999999E-3</c:v>
                </c:pt>
                <c:pt idx="49205" formatCode="0.00E+00">
                  <c:v>-8.1318099999999997E-3</c:v>
                </c:pt>
                <c:pt idx="49206" formatCode="0.00E+00">
                  <c:v>-8.5691799999999992E-3</c:v>
                </c:pt>
                <c:pt idx="49207" formatCode="0.00E+00">
                  <c:v>-8.9659600000000002E-3</c:v>
                </c:pt>
                <c:pt idx="49208" formatCode="0.00E+00">
                  <c:v>-9.3224699999999994E-3</c:v>
                </c:pt>
                <c:pt idx="49209" formatCode="0.00E+00">
                  <c:v>-9.6391399999999992E-3</c:v>
                </c:pt>
                <c:pt idx="49210" formatCode="0.00E+00">
                  <c:v>-9.9164500000000003E-3</c:v>
                </c:pt>
                <c:pt idx="49211">
                  <c:v>-1.0155000000000001E-2</c:v>
                </c:pt>
                <c:pt idx="49212">
                  <c:v>-1.0355400000000001E-2</c:v>
                </c:pt>
                <c:pt idx="49213">
                  <c:v>-1.05185E-2</c:v>
                </c:pt>
                <c:pt idx="49214">
                  <c:v>-1.0645E-2</c:v>
                </c:pt>
                <c:pt idx="49215">
                  <c:v>-1.07359E-2</c:v>
                </c:pt>
                <c:pt idx="49216">
                  <c:v>-1.0792E-2</c:v>
                </c:pt>
                <c:pt idx="49217">
                  <c:v>-1.0814499999999999E-2</c:v>
                </c:pt>
                <c:pt idx="49218">
                  <c:v>-1.08044E-2</c:v>
                </c:pt>
                <c:pt idx="49219">
                  <c:v>-1.0763E-2</c:v>
                </c:pt>
                <c:pt idx="49220">
                  <c:v>-1.0691300000000001E-2</c:v>
                </c:pt>
                <c:pt idx="49221">
                  <c:v>-1.0590799999999999E-2</c:v>
                </c:pt>
                <c:pt idx="49222">
                  <c:v>-1.04627E-2</c:v>
                </c:pt>
                <c:pt idx="49223">
                  <c:v>-1.03085E-2</c:v>
                </c:pt>
                <c:pt idx="49224">
                  <c:v>-1.0129600000000001E-2</c:v>
                </c:pt>
                <c:pt idx="49225" formatCode="0.00E+00">
                  <c:v>-9.9273799999999995E-3</c:v>
                </c:pt>
                <c:pt idx="49226" formatCode="0.00E+00">
                  <c:v>-9.7035000000000003E-3</c:v>
                </c:pt>
                <c:pt idx="49227" formatCode="0.00E+00">
                  <c:v>-9.4594799999999993E-3</c:v>
                </c:pt>
                <c:pt idx="49228" formatCode="0.00E+00">
                  <c:v>-9.1969300000000007E-3</c:v>
                </c:pt>
                <c:pt idx="49229" formatCode="0.00E+00">
                  <c:v>-8.9174600000000003E-3</c:v>
                </c:pt>
                <c:pt idx="49230" formatCode="0.00E+00">
                  <c:v>-8.6227500000000002E-3</c:v>
                </c:pt>
                <c:pt idx="49231" formatCode="0.00E+00">
                  <c:v>-8.3144699999999992E-3</c:v>
                </c:pt>
                <c:pt idx="49232" formatCode="0.00E+00">
                  <c:v>-7.9943299999999991E-3</c:v>
                </c:pt>
                <c:pt idx="49233" formatCode="0.00E+00">
                  <c:v>-7.6640500000000004E-3</c:v>
                </c:pt>
                <c:pt idx="49234" formatCode="0.00E+00">
                  <c:v>-7.3253499999999996E-3</c:v>
                </c:pt>
                <c:pt idx="49235" formatCode="0.00E+00">
                  <c:v>-6.9799700000000003E-3</c:v>
                </c:pt>
                <c:pt idx="49236" formatCode="0.00E+00">
                  <c:v>-6.6296599999999999E-3</c:v>
                </c:pt>
                <c:pt idx="49237" formatCode="0.00E+00">
                  <c:v>-6.2761600000000002E-3</c:v>
                </c:pt>
                <c:pt idx="49238" formatCode="0.00E+00">
                  <c:v>-5.9212099999999997E-3</c:v>
                </c:pt>
                <c:pt idx="49239" formatCode="0.00E+00">
                  <c:v>-5.56654E-3</c:v>
                </c:pt>
                <c:pt idx="49240" formatCode="0.00E+00">
                  <c:v>-5.2138799999999997E-3</c:v>
                </c:pt>
                <c:pt idx="49241" formatCode="0.00E+00">
                  <c:v>-4.8649399999999999E-3</c:v>
                </c:pt>
                <c:pt idx="49242" formatCode="0.00E+00">
                  <c:v>-4.5213900000000001E-3</c:v>
                </c:pt>
                <c:pt idx="49243" formatCode="0.00E+00">
                  <c:v>-4.18492E-3</c:v>
                </c:pt>
                <c:pt idx="49244" formatCode="0.00E+00">
                  <c:v>-3.8571600000000001E-3</c:v>
                </c:pt>
                <c:pt idx="49245" formatCode="0.00E+00">
                  <c:v>-3.5397200000000001E-3</c:v>
                </c:pt>
                <c:pt idx="49246" formatCode="0.00E+00">
                  <c:v>-3.2341800000000001E-3</c:v>
                </c:pt>
                <c:pt idx="49247" formatCode="0.00E+00">
                  <c:v>-2.9420900000000001E-3</c:v>
                </c:pt>
                <c:pt idx="49248" formatCode="0.00E+00">
                  <c:v>-2.6649500000000001E-3</c:v>
                </c:pt>
                <c:pt idx="49249" formatCode="0.00E+00">
                  <c:v>-2.4042199999999999E-3</c:v>
                </c:pt>
                <c:pt idx="49250" formatCode="0.00E+00">
                  <c:v>-2.1613000000000001E-3</c:v>
                </c:pt>
                <c:pt idx="49251" formatCode="0.00E+00">
                  <c:v>-1.9375799999999999E-3</c:v>
                </c:pt>
                <c:pt idx="49252" formatCode="0.00E+00">
                  <c:v>-1.73435E-3</c:v>
                </c:pt>
                <c:pt idx="49253" formatCode="0.00E+00">
                  <c:v>-1.55287E-3</c:v>
                </c:pt>
                <c:pt idx="49254" formatCode="0.00E+00">
                  <c:v>-1.39434E-3</c:v>
                </c:pt>
                <c:pt idx="49255" formatCode="0.00E+00">
                  <c:v>-1.2599099999999999E-3</c:v>
                </c:pt>
                <c:pt idx="49256" formatCode="0.00E+00">
                  <c:v>-1.1506400000000001E-3</c:v>
                </c:pt>
                <c:pt idx="49257" formatCode="0.00E+00">
                  <c:v>-1.0675400000000001E-3</c:v>
                </c:pt>
                <c:pt idx="49258" formatCode="0.00E+00">
                  <c:v>-1.0115600000000001E-3</c:v>
                </c:pt>
                <c:pt idx="49259" formatCode="0.00E+00">
                  <c:v>-9.8355899999999995E-4</c:v>
                </c:pt>
                <c:pt idx="49260" formatCode="0.00E+00">
                  <c:v>-9.8434200000000003E-4</c:v>
                </c:pt>
                <c:pt idx="49261" formatCode="0.00E+00">
                  <c:v>-1.0146300000000001E-3</c:v>
                </c:pt>
                <c:pt idx="49262" formatCode="0.00E+00">
                  <c:v>-1.07508E-3</c:v>
                </c:pt>
                <c:pt idx="49263" formatCode="0.00E+00">
                  <c:v>-1.16625E-3</c:v>
                </c:pt>
                <c:pt idx="49264" formatCode="0.00E+00">
                  <c:v>-1.28864E-3</c:v>
                </c:pt>
                <c:pt idx="49265" formatCode="0.00E+00">
                  <c:v>-1.4426599999999999E-3</c:v>
                </c:pt>
                <c:pt idx="49266" formatCode="0.00E+00">
                  <c:v>-1.6286499999999999E-3</c:v>
                </c:pt>
                <c:pt idx="49267" formatCode="0.00E+00">
                  <c:v>-1.84684E-3</c:v>
                </c:pt>
                <c:pt idx="49268" formatCode="0.00E+00">
                  <c:v>-2.09742E-3</c:v>
                </c:pt>
                <c:pt idx="49269" formatCode="0.00E+00">
                  <c:v>-2.38047E-3</c:v>
                </c:pt>
                <c:pt idx="49270" formatCode="0.00E+00">
                  <c:v>-2.6959800000000002E-3</c:v>
                </c:pt>
                <c:pt idx="49271" formatCode="0.00E+00">
                  <c:v>-3.0438700000000002E-3</c:v>
                </c:pt>
                <c:pt idx="49272" formatCode="0.00E+00">
                  <c:v>-3.4239700000000001E-3</c:v>
                </c:pt>
                <c:pt idx="49273" formatCode="0.00E+00">
                  <c:v>-3.8360299999999998E-3</c:v>
                </c:pt>
                <c:pt idx="49274" formatCode="0.00E+00">
                  <c:v>-4.2797199999999999E-3</c:v>
                </c:pt>
                <c:pt idx="49275" formatCode="0.00E+00">
                  <c:v>-4.7546100000000003E-3</c:v>
                </c:pt>
                <c:pt idx="49276" formatCode="0.00E+00">
                  <c:v>-5.2602100000000004E-3</c:v>
                </c:pt>
                <c:pt idx="49277" formatCode="0.00E+00">
                  <c:v>-5.7959300000000004E-3</c:v>
                </c:pt>
                <c:pt idx="49278" formatCode="0.00E+00">
                  <c:v>-6.3610999999999997E-3</c:v>
                </c:pt>
                <c:pt idx="49279" formatCode="0.00E+00">
                  <c:v>-6.9549800000000004E-3</c:v>
                </c:pt>
                <c:pt idx="49280" formatCode="0.00E+00">
                  <c:v>-7.5767500000000002E-3</c:v>
                </c:pt>
                <c:pt idx="49281" formatCode="0.00E+00">
                  <c:v>-8.2255000000000002E-3</c:v>
                </c:pt>
                <c:pt idx="49282" formatCode="0.00E+00">
                  <c:v>-8.9002600000000001E-3</c:v>
                </c:pt>
                <c:pt idx="49283" formatCode="0.00E+00">
                  <c:v>-9.5999799999999993E-3</c:v>
                </c:pt>
                <c:pt idx="49284">
                  <c:v>-1.0323499999999999E-2</c:v>
                </c:pt>
                <c:pt idx="49285">
                  <c:v>-1.10697E-2</c:v>
                </c:pt>
                <c:pt idx="49286">
                  <c:v>-1.18373E-2</c:v>
                </c:pt>
                <c:pt idx="49287">
                  <c:v>-1.26249E-2</c:v>
                </c:pt>
                <c:pt idx="49288">
                  <c:v>-1.3431200000000001E-2</c:v>
                </c:pt>
                <c:pt idx="49289">
                  <c:v>-1.42547E-2</c:v>
                </c:pt>
                <c:pt idx="49290">
                  <c:v>-1.5093799999999999E-2</c:v>
                </c:pt>
                <c:pt idx="49291">
                  <c:v>-1.5947099999999999E-2</c:v>
                </c:pt>
                <c:pt idx="49292">
                  <c:v>-1.6813000000000002E-2</c:v>
                </c:pt>
                <c:pt idx="49293">
                  <c:v>-1.76896E-2</c:v>
                </c:pt>
                <c:pt idx="49294">
                  <c:v>-1.8575399999999999E-2</c:v>
                </c:pt>
                <c:pt idx="49295">
                  <c:v>-1.9468599999999999E-2</c:v>
                </c:pt>
                <c:pt idx="49296">
                  <c:v>-2.0367300000000001E-2</c:v>
                </c:pt>
                <c:pt idx="49297">
                  <c:v>-2.1269799999999998E-2</c:v>
                </c:pt>
                <c:pt idx="49298">
                  <c:v>-2.2174099999999999E-2</c:v>
                </c:pt>
                <c:pt idx="49299">
                  <c:v>-2.3078499999999998E-2</c:v>
                </c:pt>
                <c:pt idx="49300">
                  <c:v>-2.3980899999999999E-2</c:v>
                </c:pt>
                <c:pt idx="49301">
                  <c:v>-2.4879399999999999E-2</c:v>
                </c:pt>
                <c:pt idx="49302">
                  <c:v>-2.5772099999999999E-2</c:v>
                </c:pt>
                <c:pt idx="49303">
                  <c:v>-2.6656900000000001E-2</c:v>
                </c:pt>
                <c:pt idx="49304">
                  <c:v>-2.7531900000000002E-2</c:v>
                </c:pt>
                <c:pt idx="49305">
                  <c:v>-2.8395199999999999E-2</c:v>
                </c:pt>
                <c:pt idx="49306">
                  <c:v>-2.9244599999999999E-2</c:v>
                </c:pt>
                <c:pt idx="49307">
                  <c:v>-3.0078199999999999E-2</c:v>
                </c:pt>
                <c:pt idx="49308">
                  <c:v>-3.0894100000000001E-2</c:v>
                </c:pt>
                <c:pt idx="49309">
                  <c:v>-3.1690200000000002E-2</c:v>
                </c:pt>
                <c:pt idx="49310">
                  <c:v>-3.2464600000000003E-2</c:v>
                </c:pt>
                <c:pt idx="49311">
                  <c:v>-3.3215300000000003E-2</c:v>
                </c:pt>
                <c:pt idx="49312">
                  <c:v>-3.3940400000000003E-2</c:v>
                </c:pt>
                <c:pt idx="49313">
                  <c:v>-3.4637899999999999E-2</c:v>
                </c:pt>
                <c:pt idx="49314">
                  <c:v>-3.53061E-2</c:v>
                </c:pt>
                <c:pt idx="49315">
                  <c:v>-3.5943099999999999E-2</c:v>
                </c:pt>
                <c:pt idx="49316">
                  <c:v>-3.6547000000000003E-2</c:v>
                </c:pt>
                <c:pt idx="49317">
                  <c:v>-3.7116000000000003E-2</c:v>
                </c:pt>
                <c:pt idx="49318">
                  <c:v>-3.7648599999999997E-2</c:v>
                </c:pt>
                <c:pt idx="49319">
                  <c:v>-3.81429E-2</c:v>
                </c:pt>
                <c:pt idx="49320">
                  <c:v>-3.8597399999999997E-2</c:v>
                </c:pt>
                <c:pt idx="49321">
                  <c:v>-3.9010499999999997E-2</c:v>
                </c:pt>
                <c:pt idx="49322">
                  <c:v>-3.9380600000000002E-2</c:v>
                </c:pt>
                <c:pt idx="49323">
                  <c:v>-3.9706400000000003E-2</c:v>
                </c:pt>
                <c:pt idx="49324">
                  <c:v>-3.9986300000000002E-2</c:v>
                </c:pt>
                <c:pt idx="49325">
                  <c:v>-4.0219199999999997E-2</c:v>
                </c:pt>
                <c:pt idx="49326">
                  <c:v>-4.0403700000000001E-2</c:v>
                </c:pt>
                <c:pt idx="49327">
                  <c:v>-4.0538699999999997E-2</c:v>
                </c:pt>
                <c:pt idx="49328">
                  <c:v>-4.0622999999999999E-2</c:v>
                </c:pt>
                <c:pt idx="49329">
                  <c:v>-4.06556E-2</c:v>
                </c:pt>
                <c:pt idx="49330">
                  <c:v>-4.0635699999999997E-2</c:v>
                </c:pt>
                <c:pt idx="49331">
                  <c:v>-4.05622E-2</c:v>
                </c:pt>
                <c:pt idx="49332">
                  <c:v>-4.0434400000000002E-2</c:v>
                </c:pt>
                <c:pt idx="49333">
                  <c:v>-4.0251700000000001E-2</c:v>
                </c:pt>
                <c:pt idx="49334">
                  <c:v>-4.0013399999999998E-2</c:v>
                </c:pt>
                <c:pt idx="49335">
                  <c:v>-3.9718999999999997E-2</c:v>
                </c:pt>
                <c:pt idx="49336">
                  <c:v>-3.9368100000000003E-2</c:v>
                </c:pt>
                <c:pt idx="49337">
                  <c:v>-3.8960300000000003E-2</c:v>
                </c:pt>
                <c:pt idx="49338">
                  <c:v>-3.8495500000000002E-2</c:v>
                </c:pt>
                <c:pt idx="49339">
                  <c:v>-3.7973399999999997E-2</c:v>
                </c:pt>
                <c:pt idx="49340">
                  <c:v>-3.73941E-2</c:v>
                </c:pt>
                <c:pt idx="49341">
                  <c:v>-3.6757499999999999E-2</c:v>
                </c:pt>
                <c:pt idx="49342">
                  <c:v>-3.6063900000000003E-2</c:v>
                </c:pt>
                <c:pt idx="49343">
                  <c:v>-3.5313499999999998E-2</c:v>
                </c:pt>
                <c:pt idx="49344">
                  <c:v>-3.4506500000000002E-2</c:v>
                </c:pt>
                <c:pt idx="49345">
                  <c:v>-3.3643600000000003E-2</c:v>
                </c:pt>
                <c:pt idx="49346">
                  <c:v>-3.2725200000000003E-2</c:v>
                </c:pt>
                <c:pt idx="49347">
                  <c:v>-3.17519E-2</c:v>
                </c:pt>
                <c:pt idx="49348">
                  <c:v>-3.0724499999999998E-2</c:v>
                </c:pt>
                <c:pt idx="49349">
                  <c:v>-2.9643900000000001E-2</c:v>
                </c:pt>
                <c:pt idx="49350">
                  <c:v>-2.8510899999999999E-2</c:v>
                </c:pt>
                <c:pt idx="49351">
                  <c:v>-2.73265E-2</c:v>
                </c:pt>
                <c:pt idx="49352">
                  <c:v>-2.6092000000000001E-2</c:v>
                </c:pt>
                <c:pt idx="49353">
                  <c:v>-2.4808500000000001E-2</c:v>
                </c:pt>
                <c:pt idx="49354">
                  <c:v>-2.3477399999999999E-2</c:v>
                </c:pt>
                <c:pt idx="49355">
                  <c:v>-2.2099899999999999E-2</c:v>
                </c:pt>
                <c:pt idx="49356">
                  <c:v>-2.0677600000000001E-2</c:v>
                </c:pt>
                <c:pt idx="49357">
                  <c:v>-1.9212099999999999E-2</c:v>
                </c:pt>
                <c:pt idx="49358">
                  <c:v>-1.7704999999999999E-2</c:v>
                </c:pt>
                <c:pt idx="49359">
                  <c:v>-1.6157899999999999E-2</c:v>
                </c:pt>
                <c:pt idx="49360">
                  <c:v>-1.45729E-2</c:v>
                </c:pt>
                <c:pt idx="49361">
                  <c:v>-1.2951600000000001E-2</c:v>
                </c:pt>
                <c:pt idx="49362">
                  <c:v>-1.12961E-2</c:v>
                </c:pt>
                <c:pt idx="49363" formatCode="0.00E+00">
                  <c:v>-9.6083699999999998E-3</c:v>
                </c:pt>
                <c:pt idx="49364" formatCode="0.00E+00">
                  <c:v>-7.8905299999999998E-3</c:v>
                </c:pt>
                <c:pt idx="49365" formatCode="0.00E+00">
                  <c:v>-6.1447200000000002E-3</c:v>
                </c:pt>
                <c:pt idx="49366" formatCode="0.00E+00">
                  <c:v>-4.3731600000000001E-3</c:v>
                </c:pt>
                <c:pt idx="49367" formatCode="0.00E+00">
                  <c:v>-2.5781300000000001E-3</c:v>
                </c:pt>
                <c:pt idx="49368" formatCode="0.00E+00">
                  <c:v>-7.6194000000000001E-4</c:v>
                </c:pt>
                <c:pt idx="49369" formatCode="0.00E+00">
                  <c:v>1.0730200000000001E-3</c:v>
                </c:pt>
                <c:pt idx="49370" formatCode="0.00E+00">
                  <c:v>2.9243400000000001E-3</c:v>
                </c:pt>
                <c:pt idx="49371" formatCode="0.00E+00">
                  <c:v>4.7895500000000001E-3</c:v>
                </c:pt>
                <c:pt idx="49372" formatCode="0.00E+00">
                  <c:v>6.6661400000000001E-3</c:v>
                </c:pt>
                <c:pt idx="49373" formatCode="0.00E+00">
                  <c:v>8.5515799999999996E-3</c:v>
                </c:pt>
                <c:pt idx="49374">
                  <c:v>1.0443300000000001E-2</c:v>
                </c:pt>
                <c:pt idx="49375">
                  <c:v>1.2338699999999999E-2</c:v>
                </c:pt>
                <c:pt idx="49376">
                  <c:v>1.42352E-2</c:v>
                </c:pt>
                <c:pt idx="49377">
                  <c:v>1.6129999999999999E-2</c:v>
                </c:pt>
                <c:pt idx="49378">
                  <c:v>1.8020700000000001E-2</c:v>
                </c:pt>
                <c:pt idx="49379">
                  <c:v>1.9904499999999999E-2</c:v>
                </c:pt>
                <c:pt idx="49380">
                  <c:v>2.1778700000000002E-2</c:v>
                </c:pt>
                <c:pt idx="49381">
                  <c:v>2.3640700000000001E-2</c:v>
                </c:pt>
                <c:pt idx="49382">
                  <c:v>2.5487800000000001E-2</c:v>
                </c:pt>
                <c:pt idx="49383">
                  <c:v>2.7317399999999999E-2</c:v>
                </c:pt>
                <c:pt idx="49384">
                  <c:v>2.9126699999999998E-2</c:v>
                </c:pt>
                <c:pt idx="49385">
                  <c:v>3.0913300000000001E-2</c:v>
                </c:pt>
                <c:pt idx="49386">
                  <c:v>3.2674399999999999E-2</c:v>
                </c:pt>
                <c:pt idx="49387">
                  <c:v>3.4407600000000003E-2</c:v>
                </c:pt>
                <c:pt idx="49388">
                  <c:v>3.6110099999999999E-2</c:v>
                </c:pt>
                <c:pt idx="49389">
                  <c:v>3.7779600000000003E-2</c:v>
                </c:pt>
                <c:pt idx="49390">
                  <c:v>3.9413499999999997E-2</c:v>
                </c:pt>
                <c:pt idx="49391">
                  <c:v>4.1009299999999999E-2</c:v>
                </c:pt>
                <c:pt idx="49392">
                  <c:v>4.25648E-2</c:v>
                </c:pt>
                <c:pt idx="49393">
                  <c:v>4.4077499999999999E-2</c:v>
                </c:pt>
                <c:pt idx="49394">
                  <c:v>4.5545099999999998E-2</c:v>
                </c:pt>
                <c:pt idx="49395">
                  <c:v>4.69655E-2</c:v>
                </c:pt>
                <c:pt idx="49396">
                  <c:v>4.8336400000000002E-2</c:v>
                </c:pt>
                <c:pt idx="49397">
                  <c:v>4.9655699999999997E-2</c:v>
                </c:pt>
                <c:pt idx="49398">
                  <c:v>5.0921300000000003E-2</c:v>
                </c:pt>
                <c:pt idx="49399">
                  <c:v>5.2131400000000001E-2</c:v>
                </c:pt>
                <c:pt idx="49400">
                  <c:v>5.3283900000000002E-2</c:v>
                </c:pt>
                <c:pt idx="49401">
                  <c:v>5.4377200000000001E-2</c:v>
                </c:pt>
                <c:pt idx="49402">
                  <c:v>5.5409399999999998E-2</c:v>
                </c:pt>
                <c:pt idx="49403">
                  <c:v>5.6378900000000003E-2</c:v>
                </c:pt>
                <c:pt idx="49404">
                  <c:v>5.7284099999999998E-2</c:v>
                </c:pt>
                <c:pt idx="49405">
                  <c:v>5.8123599999999997E-2</c:v>
                </c:pt>
                <c:pt idx="49406">
                  <c:v>5.8895900000000001E-2</c:v>
                </c:pt>
                <c:pt idx="49407">
                  <c:v>5.9599800000000001E-2</c:v>
                </c:pt>
                <c:pt idx="49408">
                  <c:v>6.0234200000000002E-2</c:v>
                </c:pt>
                <c:pt idx="49409">
                  <c:v>6.0797799999999999E-2</c:v>
                </c:pt>
                <c:pt idx="49410">
                  <c:v>6.1289700000000003E-2</c:v>
                </c:pt>
                <c:pt idx="49411">
                  <c:v>6.1709E-2</c:v>
                </c:pt>
                <c:pt idx="49412">
                  <c:v>6.2054999999999999E-2</c:v>
                </c:pt>
                <c:pt idx="49413">
                  <c:v>6.2326899999999998E-2</c:v>
                </c:pt>
                <c:pt idx="49414">
                  <c:v>6.2524200000000002E-2</c:v>
                </c:pt>
                <c:pt idx="49415">
                  <c:v>6.2646400000000005E-2</c:v>
                </c:pt>
                <c:pt idx="49416">
                  <c:v>6.2693200000000004E-2</c:v>
                </c:pt>
                <c:pt idx="49417">
                  <c:v>6.2664399999999995E-2</c:v>
                </c:pt>
                <c:pt idx="49418">
                  <c:v>6.2559699999999996E-2</c:v>
                </c:pt>
                <c:pt idx="49419">
                  <c:v>6.2379200000000003E-2</c:v>
                </c:pt>
                <c:pt idx="49420">
                  <c:v>6.2122900000000002E-2</c:v>
                </c:pt>
                <c:pt idx="49421">
                  <c:v>6.1791100000000002E-2</c:v>
                </c:pt>
                <c:pt idx="49422">
                  <c:v>6.1384000000000001E-2</c:v>
                </c:pt>
                <c:pt idx="49423">
                  <c:v>6.0902199999999997E-2</c:v>
                </c:pt>
                <c:pt idx="49424">
                  <c:v>6.03461E-2</c:v>
                </c:pt>
                <c:pt idx="49425">
                  <c:v>5.97163E-2</c:v>
                </c:pt>
                <c:pt idx="49426">
                  <c:v>5.9013599999999999E-2</c:v>
                </c:pt>
                <c:pt idx="49427">
                  <c:v>5.8238900000000003E-2</c:v>
                </c:pt>
                <c:pt idx="49428">
                  <c:v>5.7393100000000002E-2</c:v>
                </c:pt>
                <c:pt idx="49429">
                  <c:v>5.6477399999999997E-2</c:v>
                </c:pt>
                <c:pt idx="49430">
                  <c:v>5.5492699999999999E-2</c:v>
                </c:pt>
                <c:pt idx="49431">
                  <c:v>5.4440599999999999E-2</c:v>
                </c:pt>
                <c:pt idx="49432">
                  <c:v>5.33222E-2</c:v>
                </c:pt>
                <c:pt idx="49433">
                  <c:v>5.2139100000000001E-2</c:v>
                </c:pt>
                <c:pt idx="49434">
                  <c:v>5.0892800000000002E-2</c:v>
                </c:pt>
                <c:pt idx="49435">
                  <c:v>4.9584999999999997E-2</c:v>
                </c:pt>
                <c:pt idx="49436">
                  <c:v>4.8217500000000003E-2</c:v>
                </c:pt>
                <c:pt idx="49437">
                  <c:v>4.6792E-2</c:v>
                </c:pt>
                <c:pt idx="49438">
                  <c:v>4.5310599999999999E-2</c:v>
                </c:pt>
                <c:pt idx="49439">
                  <c:v>4.3775099999999997E-2</c:v>
                </c:pt>
                <c:pt idx="49440">
                  <c:v>4.2187599999999999E-2</c:v>
                </c:pt>
                <c:pt idx="49441">
                  <c:v>4.05504E-2</c:v>
                </c:pt>
                <c:pt idx="49442">
                  <c:v>3.8865700000000003E-2</c:v>
                </c:pt>
                <c:pt idx="49443">
                  <c:v>3.7135700000000001E-2</c:v>
                </c:pt>
                <c:pt idx="49444">
                  <c:v>3.5362699999999997E-2</c:v>
                </c:pt>
                <c:pt idx="49445">
                  <c:v>3.3549299999999997E-2</c:v>
                </c:pt>
                <c:pt idx="49446">
                  <c:v>3.1697900000000001E-2</c:v>
                </c:pt>
                <c:pt idx="49447">
                  <c:v>2.9811000000000001E-2</c:v>
                </c:pt>
                <c:pt idx="49448">
                  <c:v>2.7891300000000001E-2</c:v>
                </c:pt>
                <c:pt idx="49449">
                  <c:v>2.5941200000000001E-2</c:v>
                </c:pt>
                <c:pt idx="49450">
                  <c:v>2.3963600000000002E-2</c:v>
                </c:pt>
                <c:pt idx="49451">
                  <c:v>2.1961000000000001E-2</c:v>
                </c:pt>
                <c:pt idx="49452">
                  <c:v>1.9936300000000001E-2</c:v>
                </c:pt>
                <c:pt idx="49453">
                  <c:v>1.78923E-2</c:v>
                </c:pt>
                <c:pt idx="49454">
                  <c:v>1.5831600000000001E-2</c:v>
                </c:pt>
                <c:pt idx="49455">
                  <c:v>1.37571E-2</c:v>
                </c:pt>
                <c:pt idx="49456">
                  <c:v>1.16717E-2</c:v>
                </c:pt>
                <c:pt idx="49457" formatCode="0.00E+00">
                  <c:v>9.5781100000000008E-3</c:v>
                </c:pt>
                <c:pt idx="49458" formatCode="0.00E+00">
                  <c:v>7.4792699999999997E-3</c:v>
                </c:pt>
                <c:pt idx="49459" formatCode="0.00E+00">
                  <c:v>5.378E-3</c:v>
                </c:pt>
                <c:pt idx="49460" formatCode="0.00E+00">
                  <c:v>3.2771499999999999E-3</c:v>
                </c:pt>
                <c:pt idx="49461" formatCode="0.00E+00">
                  <c:v>1.1795499999999999E-3</c:v>
                </c:pt>
                <c:pt idx="49462" formatCode="0.00E+00">
                  <c:v>-9.1197200000000004E-4</c:v>
                </c:pt>
                <c:pt idx="49463" formatCode="0.00E+00">
                  <c:v>-2.9946E-3</c:v>
                </c:pt>
                <c:pt idx="49464" formatCode="0.00E+00">
                  <c:v>-5.0655400000000003E-3</c:v>
                </c:pt>
                <c:pt idx="49465" formatCode="0.00E+00">
                  <c:v>-7.1220199999999997E-3</c:v>
                </c:pt>
                <c:pt idx="49466" formatCode="0.00E+00">
                  <c:v>-9.1613000000000007E-3</c:v>
                </c:pt>
                <c:pt idx="49467">
                  <c:v>-1.11807E-2</c:v>
                </c:pt>
                <c:pt idx="49468">
                  <c:v>-1.31775E-2</c:v>
                </c:pt>
                <c:pt idx="49469">
                  <c:v>-1.51491E-2</c:v>
                </c:pt>
                <c:pt idx="49470">
                  <c:v>-1.7092900000000001E-2</c:v>
                </c:pt>
                <c:pt idx="49471">
                  <c:v>-1.90063E-2</c:v>
                </c:pt>
                <c:pt idx="49472">
                  <c:v>-2.0886999999999999E-2</c:v>
                </c:pt>
                <c:pt idx="49473">
                  <c:v>-2.27323E-2</c:v>
                </c:pt>
                <c:pt idx="49474">
                  <c:v>-2.4540099999999999E-2</c:v>
                </c:pt>
                <c:pt idx="49475">
                  <c:v>-2.6307899999999999E-2</c:v>
                </c:pt>
                <c:pt idx="49476">
                  <c:v>-2.8033599999999999E-2</c:v>
                </c:pt>
                <c:pt idx="49477">
                  <c:v>-2.9714899999999999E-2</c:v>
                </c:pt>
                <c:pt idx="49478">
                  <c:v>-3.13499E-2</c:v>
                </c:pt>
                <c:pt idx="49479">
                  <c:v>-3.2936300000000002E-2</c:v>
                </c:pt>
                <c:pt idx="49480">
                  <c:v>-3.44724E-2</c:v>
                </c:pt>
                <c:pt idx="49481">
                  <c:v>-3.5956200000000001E-2</c:v>
                </c:pt>
                <c:pt idx="49482">
                  <c:v>-3.7386000000000003E-2</c:v>
                </c:pt>
                <c:pt idx="49483">
                  <c:v>-3.8760099999999999E-2</c:v>
                </c:pt>
                <c:pt idx="49484">
                  <c:v>-4.0076899999999999E-2</c:v>
                </c:pt>
                <c:pt idx="49485">
                  <c:v>-4.1334900000000001E-2</c:v>
                </c:pt>
                <c:pt idx="49486">
                  <c:v>-4.25327E-2</c:v>
                </c:pt>
                <c:pt idx="49487">
                  <c:v>-4.3668899999999997E-2</c:v>
                </c:pt>
                <c:pt idx="49488">
                  <c:v>-4.4742499999999998E-2</c:v>
                </c:pt>
                <c:pt idx="49489">
                  <c:v>-4.5752099999999997E-2</c:v>
                </c:pt>
                <c:pt idx="49490">
                  <c:v>-4.66969E-2</c:v>
                </c:pt>
                <c:pt idx="49491">
                  <c:v>-4.7576E-2</c:v>
                </c:pt>
                <c:pt idx="49492">
                  <c:v>-4.8388399999999998E-2</c:v>
                </c:pt>
                <c:pt idx="49493">
                  <c:v>-4.9133599999999999E-2</c:v>
                </c:pt>
                <c:pt idx="49494">
                  <c:v>-4.9810800000000002E-2</c:v>
                </c:pt>
                <c:pt idx="49495">
                  <c:v>-5.0419699999999998E-2</c:v>
                </c:pt>
                <c:pt idx="49496">
                  <c:v>-5.09598E-2</c:v>
                </c:pt>
                <c:pt idx="49497">
                  <c:v>-5.1430900000000002E-2</c:v>
                </c:pt>
                <c:pt idx="49498">
                  <c:v>-5.1832700000000002E-2</c:v>
                </c:pt>
                <c:pt idx="49499">
                  <c:v>-5.2165200000000002E-2</c:v>
                </c:pt>
                <c:pt idx="49500">
                  <c:v>-5.24284E-2</c:v>
                </c:pt>
                <c:pt idx="49501">
                  <c:v>-5.2622500000000003E-2</c:v>
                </c:pt>
                <c:pt idx="49502">
                  <c:v>-5.2747700000000002E-2</c:v>
                </c:pt>
                <c:pt idx="49503">
                  <c:v>-5.2804400000000001E-2</c:v>
                </c:pt>
                <c:pt idx="49504">
                  <c:v>-5.2793E-2</c:v>
                </c:pt>
                <c:pt idx="49505">
                  <c:v>-5.2713999999999997E-2</c:v>
                </c:pt>
                <c:pt idx="49506">
                  <c:v>-5.2568200000000002E-2</c:v>
                </c:pt>
                <c:pt idx="49507">
                  <c:v>-5.2356199999999999E-2</c:v>
                </c:pt>
                <c:pt idx="49508">
                  <c:v>-5.2078899999999997E-2</c:v>
                </c:pt>
                <c:pt idx="49509">
                  <c:v>-5.17373E-2</c:v>
                </c:pt>
                <c:pt idx="49510">
                  <c:v>-5.13324E-2</c:v>
                </c:pt>
                <c:pt idx="49511">
                  <c:v>-5.0865300000000002E-2</c:v>
                </c:pt>
                <c:pt idx="49512">
                  <c:v>-5.0337199999999999E-2</c:v>
                </c:pt>
                <c:pt idx="49513">
                  <c:v>-4.9749399999999999E-2</c:v>
                </c:pt>
                <c:pt idx="49514">
                  <c:v>-4.9103300000000003E-2</c:v>
                </c:pt>
                <c:pt idx="49515">
                  <c:v>-4.8400499999999999E-2</c:v>
                </c:pt>
                <c:pt idx="49516">
                  <c:v>-4.7642299999999999E-2</c:v>
                </c:pt>
                <c:pt idx="49517">
                  <c:v>-4.6830499999999997E-2</c:v>
                </c:pt>
                <c:pt idx="49518">
                  <c:v>-4.5966699999999999E-2</c:v>
                </c:pt>
                <c:pt idx="49519">
                  <c:v>-4.5052700000000001E-2</c:v>
                </c:pt>
                <c:pt idx="49520">
                  <c:v>-4.4090299999999999E-2</c:v>
                </c:pt>
                <c:pt idx="49521">
                  <c:v>-4.3081500000000002E-2</c:v>
                </c:pt>
                <c:pt idx="49522">
                  <c:v>-4.2028099999999999E-2</c:v>
                </c:pt>
                <c:pt idx="49523">
                  <c:v>-4.0932099999999999E-2</c:v>
                </c:pt>
                <c:pt idx="49524">
                  <c:v>-3.9795700000000003E-2</c:v>
                </c:pt>
                <c:pt idx="49525">
                  <c:v>-3.8620799999999997E-2</c:v>
                </c:pt>
                <c:pt idx="49526">
                  <c:v>-3.74098E-2</c:v>
                </c:pt>
                <c:pt idx="49527">
                  <c:v>-3.6164700000000001E-2</c:v>
                </c:pt>
                <c:pt idx="49528">
                  <c:v>-3.4887799999999997E-2</c:v>
                </c:pt>
                <c:pt idx="49529">
                  <c:v>-3.3581300000000001E-2</c:v>
                </c:pt>
                <c:pt idx="49530">
                  <c:v>-3.2247600000000001E-2</c:v>
                </c:pt>
                <c:pt idx="49531">
                  <c:v>-3.08889E-2</c:v>
                </c:pt>
                <c:pt idx="49532">
                  <c:v>-2.9507599999999998E-2</c:v>
                </c:pt>
                <c:pt idx="49533">
                  <c:v>-2.8105999999999999E-2</c:v>
                </c:pt>
                <c:pt idx="49534">
                  <c:v>-2.6686499999999998E-2</c:v>
                </c:pt>
                <c:pt idx="49535">
                  <c:v>-2.52515E-2</c:v>
                </c:pt>
                <c:pt idx="49536">
                  <c:v>-2.3803299999999999E-2</c:v>
                </c:pt>
                <c:pt idx="49537">
                  <c:v>-2.23444E-2</c:v>
                </c:pt>
                <c:pt idx="49538">
                  <c:v>-2.0877E-2</c:v>
                </c:pt>
                <c:pt idx="49539">
                  <c:v>-1.9403699999999999E-2</c:v>
                </c:pt>
                <c:pt idx="49540">
                  <c:v>-1.7926600000000001E-2</c:v>
                </c:pt>
                <c:pt idx="49541">
                  <c:v>-1.6448299999999999E-2</c:v>
                </c:pt>
                <c:pt idx="49542">
                  <c:v>-1.4970900000000001E-2</c:v>
                </c:pt>
                <c:pt idx="49543">
                  <c:v>-1.3496899999999999E-2</c:v>
                </c:pt>
                <c:pt idx="49544">
                  <c:v>-1.20284E-2</c:v>
                </c:pt>
                <c:pt idx="49545">
                  <c:v>-1.05678E-2</c:v>
                </c:pt>
                <c:pt idx="49546" formatCode="0.00E+00">
                  <c:v>-9.1171499999999992E-3</c:v>
                </c:pt>
                <c:pt idx="49547" formatCode="0.00E+00">
                  <c:v>-7.6787499999999998E-3</c:v>
                </c:pt>
                <c:pt idx="49548" formatCode="0.00E+00">
                  <c:v>-6.2546800000000003E-3</c:v>
                </c:pt>
                <c:pt idx="49549" formatCode="0.00E+00">
                  <c:v>-4.8470500000000003E-3</c:v>
                </c:pt>
                <c:pt idx="49550" formatCode="0.00E+00">
                  <c:v>-3.45788E-3</c:v>
                </c:pt>
                <c:pt idx="49551" formatCode="0.00E+00">
                  <c:v>-2.0891799999999999E-3</c:v>
                </c:pt>
                <c:pt idx="49552" formatCode="0.00E+00">
                  <c:v>-7.4288200000000005E-4</c:v>
                </c:pt>
                <c:pt idx="49553" formatCode="0.00E+00">
                  <c:v>5.79139E-4</c:v>
                </c:pt>
                <c:pt idx="49554" formatCode="0.00E+00">
                  <c:v>1.87506E-3</c:v>
                </c:pt>
                <c:pt idx="49555" formatCode="0.00E+00">
                  <c:v>3.1431300000000001E-3</c:v>
                </c:pt>
                <c:pt idx="49556" formatCode="0.00E+00">
                  <c:v>4.38164E-3</c:v>
                </c:pt>
                <c:pt idx="49557" formatCode="0.00E+00">
                  <c:v>5.5889800000000003E-3</c:v>
                </c:pt>
                <c:pt idx="49558" formatCode="0.00E+00">
                  <c:v>6.7635999999999998E-3</c:v>
                </c:pt>
                <c:pt idx="49559" formatCode="0.00E+00">
                  <c:v>7.9039999999999996E-3</c:v>
                </c:pt>
                <c:pt idx="49560" formatCode="0.00E+00">
                  <c:v>9.0087799999999992E-3</c:v>
                </c:pt>
                <c:pt idx="49561">
                  <c:v>1.00766E-2</c:v>
                </c:pt>
                <c:pt idx="49562">
                  <c:v>1.11062E-2</c:v>
                </c:pt>
                <c:pt idx="49563">
                  <c:v>1.20965E-2</c:v>
                </c:pt>
                <c:pt idx="49564">
                  <c:v>1.30463E-2</c:v>
                </c:pt>
                <c:pt idx="49565">
                  <c:v>1.3954599999999999E-2</c:v>
                </c:pt>
                <c:pt idx="49566">
                  <c:v>1.48205E-2</c:v>
                </c:pt>
                <c:pt idx="49567">
                  <c:v>1.56431E-2</c:v>
                </c:pt>
                <c:pt idx="49568">
                  <c:v>1.64218E-2</c:v>
                </c:pt>
                <c:pt idx="49569">
                  <c:v>1.7155799999999999E-2</c:v>
                </c:pt>
                <c:pt idx="49570">
                  <c:v>1.7844599999999999E-2</c:v>
                </c:pt>
                <c:pt idx="49571">
                  <c:v>1.84876E-2</c:v>
                </c:pt>
                <c:pt idx="49572">
                  <c:v>1.9084500000000001E-2</c:v>
                </c:pt>
                <c:pt idx="49573">
                  <c:v>1.96349E-2</c:v>
                </c:pt>
                <c:pt idx="49574">
                  <c:v>2.01386E-2</c:v>
                </c:pt>
                <c:pt idx="49575">
                  <c:v>2.0595599999999999E-2</c:v>
                </c:pt>
                <c:pt idx="49576">
                  <c:v>2.1005599999999999E-2</c:v>
                </c:pt>
                <c:pt idx="49577">
                  <c:v>2.13688E-2</c:v>
                </c:pt>
                <c:pt idx="49578">
                  <c:v>2.1685300000000001E-2</c:v>
                </c:pt>
                <c:pt idx="49579">
                  <c:v>2.1955300000000001E-2</c:v>
                </c:pt>
                <c:pt idx="49580">
                  <c:v>2.21791E-2</c:v>
                </c:pt>
                <c:pt idx="49581">
                  <c:v>2.2356999999999998E-2</c:v>
                </c:pt>
                <c:pt idx="49582">
                  <c:v>2.2489599999999998E-2</c:v>
                </c:pt>
                <c:pt idx="49583">
                  <c:v>2.2577300000000002E-2</c:v>
                </c:pt>
                <c:pt idx="49584">
                  <c:v>2.26208E-2</c:v>
                </c:pt>
                <c:pt idx="49585">
                  <c:v>2.26208E-2</c:v>
                </c:pt>
                <c:pt idx="49586">
                  <c:v>2.2578000000000001E-2</c:v>
                </c:pt>
                <c:pt idx="49587">
                  <c:v>2.2493300000000001E-2</c:v>
                </c:pt>
                <c:pt idx="49588">
                  <c:v>2.2367600000000001E-2</c:v>
                </c:pt>
                <c:pt idx="49589">
                  <c:v>2.2202E-2</c:v>
                </c:pt>
                <c:pt idx="49590">
                  <c:v>2.1997300000000001E-2</c:v>
                </c:pt>
                <c:pt idx="49591">
                  <c:v>2.1754900000000001E-2</c:v>
                </c:pt>
                <c:pt idx="49592">
                  <c:v>2.14758E-2</c:v>
                </c:pt>
                <c:pt idx="49593">
                  <c:v>2.1161300000000001E-2</c:v>
                </c:pt>
                <c:pt idx="49594">
                  <c:v>2.08127E-2</c:v>
                </c:pt>
                <c:pt idx="49595">
                  <c:v>2.0431299999999999E-2</c:v>
                </c:pt>
                <c:pt idx="49596">
                  <c:v>2.0018600000000001E-2</c:v>
                </c:pt>
                <c:pt idx="49597">
                  <c:v>1.9576E-2</c:v>
                </c:pt>
                <c:pt idx="49598">
                  <c:v>1.91051E-2</c:v>
                </c:pt>
                <c:pt idx="49599">
                  <c:v>1.8607200000000001E-2</c:v>
                </c:pt>
                <c:pt idx="49600">
                  <c:v>1.8084099999999999E-2</c:v>
                </c:pt>
                <c:pt idx="49601">
                  <c:v>1.7537400000000002E-2</c:v>
                </c:pt>
                <c:pt idx="49602">
                  <c:v>1.69686E-2</c:v>
                </c:pt>
                <c:pt idx="49603">
                  <c:v>1.6379500000000002E-2</c:v>
                </c:pt>
                <c:pt idx="49604">
                  <c:v>1.57717E-2</c:v>
                </c:pt>
                <c:pt idx="49605">
                  <c:v>1.51471E-2</c:v>
                </c:pt>
                <c:pt idx="49606">
                  <c:v>1.4507300000000001E-2</c:v>
                </c:pt>
                <c:pt idx="49607">
                  <c:v>1.3854099999999999E-2</c:v>
                </c:pt>
                <c:pt idx="49608">
                  <c:v>1.31892E-2</c:v>
                </c:pt>
                <c:pt idx="49609">
                  <c:v>1.25145E-2</c:v>
                </c:pt>
                <c:pt idx="49610">
                  <c:v>1.1831700000000001E-2</c:v>
                </c:pt>
                <c:pt idx="49611">
                  <c:v>1.1142600000000001E-2</c:v>
                </c:pt>
                <c:pt idx="49612">
                  <c:v>1.0448900000000001E-2</c:v>
                </c:pt>
                <c:pt idx="49613" formatCode="0.00E+00">
                  <c:v>9.7525900000000002E-3</c:v>
                </c:pt>
                <c:pt idx="49614" formatCode="0.00E+00">
                  <c:v>9.0552500000000008E-3</c:v>
                </c:pt>
                <c:pt idx="49615" formatCode="0.00E+00">
                  <c:v>8.3587000000000002E-3</c:v>
                </c:pt>
                <c:pt idx="49616" formatCode="0.00E+00">
                  <c:v>7.6646600000000002E-3</c:v>
                </c:pt>
                <c:pt idx="49617" formatCode="0.00E+00">
                  <c:v>6.9748600000000003E-3</c:v>
                </c:pt>
                <c:pt idx="49618" formatCode="0.00E+00">
                  <c:v>6.2909799999999998E-3</c:v>
                </c:pt>
                <c:pt idx="49619" formatCode="0.00E+00">
                  <c:v>5.6147000000000002E-3</c:v>
                </c:pt>
                <c:pt idx="49620" formatCode="0.00E+00">
                  <c:v>4.9476600000000004E-3</c:v>
                </c:pt>
                <c:pt idx="49621" formatCode="0.00E+00">
                  <c:v>4.2914600000000004E-3</c:v>
                </c:pt>
                <c:pt idx="49622" formatCode="0.00E+00">
                  <c:v>3.64767E-3</c:v>
                </c:pt>
                <c:pt idx="49623" formatCode="0.00E+00">
                  <c:v>3.0178399999999999E-3</c:v>
                </c:pt>
                <c:pt idx="49624" formatCode="0.00E+00">
                  <c:v>2.4034500000000001E-3</c:v>
                </c:pt>
                <c:pt idx="49625" formatCode="0.00E+00">
                  <c:v>1.8059599999999999E-3</c:v>
                </c:pt>
                <c:pt idx="49626" formatCode="0.00E+00">
                  <c:v>1.2267599999999999E-3</c:v>
                </c:pt>
                <c:pt idx="49627" formatCode="0.00E+00">
                  <c:v>6.6720500000000003E-4</c:v>
                </c:pt>
                <c:pt idx="49628" formatCode="0.00E+00">
                  <c:v>1.28603E-4</c:v>
                </c:pt>
                <c:pt idx="49629" formatCode="0.00E+00">
                  <c:v>-3.8780200000000003E-4</c:v>
                </c:pt>
                <c:pt idx="49630" formatCode="0.00E+00">
                  <c:v>-8.8081800000000001E-4</c:v>
                </c:pt>
                <c:pt idx="49631" formatCode="0.00E+00">
                  <c:v>-1.34931E-3</c:v>
                </c:pt>
                <c:pt idx="49632" formatCode="0.00E+00">
                  <c:v>-1.79222E-3</c:v>
                </c:pt>
                <c:pt idx="49633" formatCode="0.00E+00">
                  <c:v>-2.2085199999999998E-3</c:v>
                </c:pt>
                <c:pt idx="49634" formatCode="0.00E+00">
                  <c:v>-2.59727E-3</c:v>
                </c:pt>
                <c:pt idx="49635" formatCode="0.00E+00">
                  <c:v>-2.9575999999999999E-3</c:v>
                </c:pt>
                <c:pt idx="49636" formatCode="0.00E+00">
                  <c:v>-3.2886899999999999E-3</c:v>
                </c:pt>
                <c:pt idx="49637" formatCode="0.00E+00">
                  <c:v>-3.5898000000000002E-3</c:v>
                </c:pt>
                <c:pt idx="49638" formatCode="0.00E+00">
                  <c:v>-3.8602599999999999E-3</c:v>
                </c:pt>
                <c:pt idx="49639" formatCode="0.00E+00">
                  <c:v>-4.09947E-3</c:v>
                </c:pt>
                <c:pt idx="49640" formatCode="0.00E+00">
                  <c:v>-4.3068899999999999E-3</c:v>
                </c:pt>
                <c:pt idx="49641" formatCode="0.00E+00">
                  <c:v>-4.4820800000000003E-3</c:v>
                </c:pt>
                <c:pt idx="49642" formatCode="0.00E+00">
                  <c:v>-4.6246600000000001E-3</c:v>
                </c:pt>
                <c:pt idx="49643" formatCode="0.00E+00">
                  <c:v>-4.7343100000000003E-3</c:v>
                </c:pt>
                <c:pt idx="49644" formatCode="0.00E+00">
                  <c:v>-4.8107999999999996E-3</c:v>
                </c:pt>
                <c:pt idx="49645" formatCode="0.00E+00">
                  <c:v>-4.8539899999999999E-3</c:v>
                </c:pt>
                <c:pt idx="49646" formatCode="0.00E+00">
                  <c:v>-4.8637799999999998E-3</c:v>
                </c:pt>
                <c:pt idx="49647" formatCode="0.00E+00">
                  <c:v>-4.8401800000000004E-3</c:v>
                </c:pt>
                <c:pt idx="49648" formatCode="0.00E+00">
                  <c:v>-4.7832500000000002E-3</c:v>
                </c:pt>
                <c:pt idx="49649" formatCode="0.00E+00">
                  <c:v>-4.6931400000000002E-3</c:v>
                </c:pt>
                <c:pt idx="49650" formatCode="0.00E+00">
                  <c:v>-4.5700699999999999E-3</c:v>
                </c:pt>
                <c:pt idx="49651" formatCode="0.00E+00">
                  <c:v>-4.4143300000000002E-3</c:v>
                </c:pt>
                <c:pt idx="49652" formatCode="0.00E+00">
                  <c:v>-4.2262799999999998E-3</c:v>
                </c:pt>
                <c:pt idx="49653" formatCode="0.00E+00">
                  <c:v>-4.0063800000000004E-3</c:v>
                </c:pt>
                <c:pt idx="49654" formatCode="0.00E+00">
                  <c:v>-3.7551199999999998E-3</c:v>
                </c:pt>
                <c:pt idx="49655" formatCode="0.00E+00">
                  <c:v>-3.4730899999999999E-3</c:v>
                </c:pt>
                <c:pt idx="49656" formatCode="0.00E+00">
                  <c:v>-3.1609400000000001E-3</c:v>
                </c:pt>
                <c:pt idx="49657" formatCode="0.00E+00">
                  <c:v>-2.8193799999999998E-3</c:v>
                </c:pt>
                <c:pt idx="49658" formatCode="0.00E+00">
                  <c:v>-2.4492099999999998E-3</c:v>
                </c:pt>
                <c:pt idx="49659" formatCode="0.00E+00">
                  <c:v>-2.0512600000000001E-3</c:v>
                </c:pt>
                <c:pt idx="49660" formatCode="0.00E+00">
                  <c:v>-1.62645E-3</c:v>
                </c:pt>
                <c:pt idx="49661" formatCode="0.00E+00">
                  <c:v>-1.1757499999999999E-3</c:v>
                </c:pt>
                <c:pt idx="49662" formatCode="0.00E+00">
                  <c:v>-7.0018399999999996E-4</c:v>
                </c:pt>
                <c:pt idx="49663" formatCode="0.00E+00">
                  <c:v>-2.0085E-4</c:v>
                </c:pt>
                <c:pt idx="49664" formatCode="0.00E+00">
                  <c:v>3.2111599999999998E-4</c:v>
                </c:pt>
                <c:pt idx="49665" formatCode="0.00E+00">
                  <c:v>8.6451900000000001E-4</c:v>
                </c:pt>
                <c:pt idx="49666" formatCode="0.00E+00">
                  <c:v>1.42812E-3</c:v>
                </c:pt>
                <c:pt idx="49667" formatCode="0.00E+00">
                  <c:v>2.0106199999999999E-3</c:v>
                </c:pt>
                <c:pt idx="49668" formatCode="0.00E+00">
                  <c:v>2.6106900000000001E-3</c:v>
                </c:pt>
                <c:pt idx="49669" formatCode="0.00E+00">
                  <c:v>3.2269500000000001E-3</c:v>
                </c:pt>
                <c:pt idx="49670" formatCode="0.00E+00">
                  <c:v>3.8579899999999999E-3</c:v>
                </c:pt>
                <c:pt idx="49671" formatCode="0.00E+00">
                  <c:v>4.5023499999999996E-3</c:v>
                </c:pt>
                <c:pt idx="49672" formatCode="0.00E+00">
                  <c:v>5.1585399999999997E-3</c:v>
                </c:pt>
                <c:pt idx="49673" formatCode="0.00E+00">
                  <c:v>5.82505E-3</c:v>
                </c:pt>
                <c:pt idx="49674" formatCode="0.00E+00">
                  <c:v>6.5003400000000003E-3</c:v>
                </c:pt>
                <c:pt idx="49675" formatCode="0.00E+00">
                  <c:v>7.1828300000000003E-3</c:v>
                </c:pt>
                <c:pt idx="49676" formatCode="0.00E+00">
                  <c:v>7.8709399999999999E-3</c:v>
                </c:pt>
                <c:pt idx="49677" formatCode="0.00E+00">
                  <c:v>8.5630499999999991E-3</c:v>
                </c:pt>
                <c:pt idx="49678" formatCode="0.00E+00">
                  <c:v>9.2575399999999999E-3</c:v>
                </c:pt>
                <c:pt idx="49679" formatCode="0.00E+00">
                  <c:v>9.9527899999999996E-3</c:v>
                </c:pt>
                <c:pt idx="49680">
                  <c:v>1.06471E-2</c:v>
                </c:pt>
                <c:pt idx="49681">
                  <c:v>1.1338900000000001E-2</c:v>
                </c:pt>
                <c:pt idx="49682">
                  <c:v>1.2026500000000001E-2</c:v>
                </c:pt>
                <c:pt idx="49683">
                  <c:v>1.27083E-2</c:v>
                </c:pt>
                <c:pt idx="49684">
                  <c:v>1.33825E-2</c:v>
                </c:pt>
                <c:pt idx="49685">
                  <c:v>1.40476E-2</c:v>
                </c:pt>
                <c:pt idx="49686">
                  <c:v>1.4702E-2</c:v>
                </c:pt>
                <c:pt idx="49687">
                  <c:v>1.5344E-2</c:v>
                </c:pt>
                <c:pt idx="49688">
                  <c:v>1.5972E-2</c:v>
                </c:pt>
                <c:pt idx="49689">
                  <c:v>1.6584499999999999E-2</c:v>
                </c:pt>
                <c:pt idx="49690">
                  <c:v>1.7179799999999999E-2</c:v>
                </c:pt>
                <c:pt idx="49691">
                  <c:v>1.7756600000000001E-2</c:v>
                </c:pt>
                <c:pt idx="49692">
                  <c:v>1.8313200000000002E-2</c:v>
                </c:pt>
                <c:pt idx="49693">
                  <c:v>1.8848199999999999E-2</c:v>
                </c:pt>
                <c:pt idx="49694">
                  <c:v>1.9360200000000001E-2</c:v>
                </c:pt>
                <c:pt idx="49695">
                  <c:v>1.9847900000000002E-2</c:v>
                </c:pt>
                <c:pt idx="49696">
                  <c:v>2.03097E-2</c:v>
                </c:pt>
                <c:pt idx="49697">
                  <c:v>2.0744499999999999E-2</c:v>
                </c:pt>
                <c:pt idx="49698">
                  <c:v>2.1151E-2</c:v>
                </c:pt>
                <c:pt idx="49699">
                  <c:v>2.1527899999999999E-2</c:v>
                </c:pt>
                <c:pt idx="49700">
                  <c:v>2.18742E-2</c:v>
                </c:pt>
                <c:pt idx="49701">
                  <c:v>2.2188599999999999E-2</c:v>
                </c:pt>
                <c:pt idx="49702">
                  <c:v>2.2470199999999999E-2</c:v>
                </c:pt>
                <c:pt idx="49703">
                  <c:v>2.2717999999999999E-2</c:v>
                </c:pt>
                <c:pt idx="49704">
                  <c:v>2.2931E-2</c:v>
                </c:pt>
                <c:pt idx="49705">
                  <c:v>2.3108299999999998E-2</c:v>
                </c:pt>
                <c:pt idx="49706">
                  <c:v>2.3249300000000001E-2</c:v>
                </c:pt>
                <c:pt idx="49707">
                  <c:v>2.33533E-2</c:v>
                </c:pt>
                <c:pt idx="49708">
                  <c:v>2.3419499999999999E-2</c:v>
                </c:pt>
                <c:pt idx="49709">
                  <c:v>2.3447300000000001E-2</c:v>
                </c:pt>
                <c:pt idx="49710">
                  <c:v>2.3436100000000001E-2</c:v>
                </c:pt>
                <c:pt idx="49711">
                  <c:v>2.3385400000000001E-2</c:v>
                </c:pt>
                <c:pt idx="49712">
                  <c:v>2.32949E-2</c:v>
                </c:pt>
                <c:pt idx="49713">
                  <c:v>2.3164000000000001E-2</c:v>
                </c:pt>
                <c:pt idx="49714">
                  <c:v>2.2992599999999998E-2</c:v>
                </c:pt>
                <c:pt idx="49715">
                  <c:v>2.2780399999999999E-2</c:v>
                </c:pt>
                <c:pt idx="49716">
                  <c:v>2.25273E-2</c:v>
                </c:pt>
                <c:pt idx="49717">
                  <c:v>2.2233200000000002E-2</c:v>
                </c:pt>
                <c:pt idx="49718">
                  <c:v>2.18982E-2</c:v>
                </c:pt>
                <c:pt idx="49719">
                  <c:v>2.1522400000000001E-2</c:v>
                </c:pt>
                <c:pt idx="49720">
                  <c:v>2.1105800000000001E-2</c:v>
                </c:pt>
                <c:pt idx="49721">
                  <c:v>2.0648900000000001E-2</c:v>
                </c:pt>
                <c:pt idx="49722">
                  <c:v>2.0151800000000001E-2</c:v>
                </c:pt>
                <c:pt idx="49723">
                  <c:v>1.9614900000000001E-2</c:v>
                </c:pt>
                <c:pt idx="49724">
                  <c:v>1.9038800000000002E-2</c:v>
                </c:pt>
                <c:pt idx="49725">
                  <c:v>1.8423999999999999E-2</c:v>
                </c:pt>
                <c:pt idx="49726">
                  <c:v>1.7770999999999999E-2</c:v>
                </c:pt>
                <c:pt idx="49727">
                  <c:v>1.7080600000000001E-2</c:v>
                </c:pt>
                <c:pt idx="49728">
                  <c:v>1.6353599999999999E-2</c:v>
                </c:pt>
                <c:pt idx="49729">
                  <c:v>1.55909E-2</c:v>
                </c:pt>
                <c:pt idx="49730">
                  <c:v>1.4793300000000001E-2</c:v>
                </c:pt>
                <c:pt idx="49731">
                  <c:v>1.39617E-2</c:v>
                </c:pt>
                <c:pt idx="49732">
                  <c:v>1.30972E-2</c:v>
                </c:pt>
                <c:pt idx="49733">
                  <c:v>1.2200900000000001E-2</c:v>
                </c:pt>
                <c:pt idx="49734">
                  <c:v>1.12738E-2</c:v>
                </c:pt>
                <c:pt idx="49735">
                  <c:v>1.03173E-2</c:v>
                </c:pt>
                <c:pt idx="49736" formatCode="0.00E+00">
                  <c:v>9.3327900000000005E-3</c:v>
                </c:pt>
                <c:pt idx="49737" formatCode="0.00E+00">
                  <c:v>8.3214699999999992E-3</c:v>
                </c:pt>
                <c:pt idx="49738" formatCode="0.00E+00">
                  <c:v>7.2847099999999998E-3</c:v>
                </c:pt>
                <c:pt idx="49739" formatCode="0.00E+00">
                  <c:v>6.2238700000000003E-3</c:v>
                </c:pt>
                <c:pt idx="49740" formatCode="0.00E+00">
                  <c:v>5.1404399999999996E-3</c:v>
                </c:pt>
                <c:pt idx="49741" formatCode="0.00E+00">
                  <c:v>4.0359799999999998E-3</c:v>
                </c:pt>
                <c:pt idx="49742" formatCode="0.00E+00">
                  <c:v>2.9120399999999999E-3</c:v>
                </c:pt>
                <c:pt idx="49743" formatCode="0.00E+00">
                  <c:v>1.77023E-3</c:v>
                </c:pt>
                <c:pt idx="49744" formatCode="0.00E+00">
                  <c:v>6.1219200000000001E-4</c:v>
                </c:pt>
                <c:pt idx="49745" formatCode="0.00E+00">
                  <c:v>-5.6040300000000001E-4</c:v>
                </c:pt>
                <c:pt idx="49746" formatCode="0.00E+00">
                  <c:v>-1.74584E-3</c:v>
                </c:pt>
                <c:pt idx="49747" formatCode="0.00E+00">
                  <c:v>-2.9423499999999998E-3</c:v>
                </c:pt>
                <c:pt idx="49748" formatCode="0.00E+00">
                  <c:v>-4.1482400000000001E-3</c:v>
                </c:pt>
                <c:pt idx="49749" formatCode="0.00E+00">
                  <c:v>-5.3617099999999996E-3</c:v>
                </c:pt>
                <c:pt idx="49750" formatCode="0.00E+00">
                  <c:v>-6.5808400000000001E-3</c:v>
                </c:pt>
                <c:pt idx="49751" formatCode="0.00E+00">
                  <c:v>-7.80374E-3</c:v>
                </c:pt>
                <c:pt idx="49752" formatCode="0.00E+00">
                  <c:v>-9.0287500000000003E-3</c:v>
                </c:pt>
                <c:pt idx="49753">
                  <c:v>-1.02544E-2</c:v>
                </c:pt>
                <c:pt idx="49754">
                  <c:v>-1.14789E-2</c:v>
                </c:pt>
                <c:pt idx="49755">
                  <c:v>-1.27002E-2</c:v>
                </c:pt>
                <c:pt idx="49756">
                  <c:v>-1.3916E-2</c:v>
                </c:pt>
                <c:pt idx="49757">
                  <c:v>-1.51241E-2</c:v>
                </c:pt>
                <c:pt idx="49758">
                  <c:v>-1.6322799999999998E-2</c:v>
                </c:pt>
                <c:pt idx="49759">
                  <c:v>-1.75102E-2</c:v>
                </c:pt>
                <c:pt idx="49760">
                  <c:v>-1.86845E-2</c:v>
                </c:pt>
                <c:pt idx="49761">
                  <c:v>-1.9843900000000001E-2</c:v>
                </c:pt>
                <c:pt idx="49762">
                  <c:v>-2.0986500000000002E-2</c:v>
                </c:pt>
                <c:pt idx="49763">
                  <c:v>-2.2110600000000001E-2</c:v>
                </c:pt>
                <c:pt idx="49764">
                  <c:v>-2.3214599999999998E-2</c:v>
                </c:pt>
                <c:pt idx="49765">
                  <c:v>-2.4296600000000002E-2</c:v>
                </c:pt>
                <c:pt idx="49766">
                  <c:v>-2.5355200000000001E-2</c:v>
                </c:pt>
                <c:pt idx="49767">
                  <c:v>-2.6388600000000002E-2</c:v>
                </c:pt>
                <c:pt idx="49768">
                  <c:v>-2.73954E-2</c:v>
                </c:pt>
                <c:pt idx="49769">
                  <c:v>-2.8374E-2</c:v>
                </c:pt>
                <c:pt idx="49770">
                  <c:v>-2.9322899999999999E-2</c:v>
                </c:pt>
                <c:pt idx="49771">
                  <c:v>-3.02405E-2</c:v>
                </c:pt>
                <c:pt idx="49772">
                  <c:v>-3.11256E-2</c:v>
                </c:pt>
                <c:pt idx="49773">
                  <c:v>-3.19768E-2</c:v>
                </c:pt>
                <c:pt idx="49774">
                  <c:v>-3.2792599999999998E-2</c:v>
                </c:pt>
                <c:pt idx="49775">
                  <c:v>-3.3571499999999997E-2</c:v>
                </c:pt>
                <c:pt idx="49776">
                  <c:v>-3.4312099999999998E-2</c:v>
                </c:pt>
                <c:pt idx="49777">
                  <c:v>-3.5013500000000003E-2</c:v>
                </c:pt>
                <c:pt idx="49778">
                  <c:v>-3.5674999999999998E-2</c:v>
                </c:pt>
                <c:pt idx="49779">
                  <c:v>-3.62957E-2</c:v>
                </c:pt>
                <c:pt idx="49780">
                  <c:v>-3.6874799999999999E-2</c:v>
                </c:pt>
                <c:pt idx="49781">
                  <c:v>-3.7411399999999997E-2</c:v>
                </c:pt>
                <c:pt idx="49782">
                  <c:v>-3.7904599999999997E-2</c:v>
                </c:pt>
                <c:pt idx="49783">
                  <c:v>-3.8353199999999997E-2</c:v>
                </c:pt>
                <c:pt idx="49784">
                  <c:v>-3.87563E-2</c:v>
                </c:pt>
                <c:pt idx="49785">
                  <c:v>-3.9112800000000003E-2</c:v>
                </c:pt>
                <c:pt idx="49786">
                  <c:v>-3.9422400000000003E-2</c:v>
                </c:pt>
                <c:pt idx="49787">
                  <c:v>-3.9684999999999998E-2</c:v>
                </c:pt>
                <c:pt idx="49788">
                  <c:v>-3.9900400000000003E-2</c:v>
                </c:pt>
                <c:pt idx="49789">
                  <c:v>-4.0067999999999999E-2</c:v>
                </c:pt>
                <c:pt idx="49790">
                  <c:v>-4.0187399999999998E-2</c:v>
                </c:pt>
                <c:pt idx="49791">
                  <c:v>-4.0258500000000003E-2</c:v>
                </c:pt>
                <c:pt idx="49792">
                  <c:v>-4.0281299999999999E-2</c:v>
                </c:pt>
                <c:pt idx="49793">
                  <c:v>-4.0256199999999999E-2</c:v>
                </c:pt>
                <c:pt idx="49794">
                  <c:v>-4.0183200000000002E-2</c:v>
                </c:pt>
                <c:pt idx="49795">
                  <c:v>-4.0062199999999999E-2</c:v>
                </c:pt>
                <c:pt idx="49796">
                  <c:v>-3.9893400000000002E-2</c:v>
                </c:pt>
                <c:pt idx="49797">
                  <c:v>-3.9676900000000001E-2</c:v>
                </c:pt>
                <c:pt idx="49798">
                  <c:v>-3.9412799999999998E-2</c:v>
                </c:pt>
                <c:pt idx="49799">
                  <c:v>-3.9101400000000001E-2</c:v>
                </c:pt>
                <c:pt idx="49800">
                  <c:v>-3.8743E-2</c:v>
                </c:pt>
                <c:pt idx="49801">
                  <c:v>-3.8338400000000002E-2</c:v>
                </c:pt>
                <c:pt idx="49802">
                  <c:v>-3.7888400000000003E-2</c:v>
                </c:pt>
                <c:pt idx="49803">
                  <c:v>-3.7393900000000001E-2</c:v>
                </c:pt>
                <c:pt idx="49804">
                  <c:v>-3.6855800000000001E-2</c:v>
                </c:pt>
                <c:pt idx="49805">
                  <c:v>-3.6274500000000001E-2</c:v>
                </c:pt>
                <c:pt idx="49806">
                  <c:v>-3.5650899999999999E-2</c:v>
                </c:pt>
                <c:pt idx="49807">
                  <c:v>-3.49859E-2</c:v>
                </c:pt>
                <c:pt idx="49808">
                  <c:v>-3.42808E-2</c:v>
                </c:pt>
                <c:pt idx="49809">
                  <c:v>-3.35366E-2</c:v>
                </c:pt>
                <c:pt idx="49810">
                  <c:v>-3.2754699999999998E-2</c:v>
                </c:pt>
                <c:pt idx="49811">
                  <c:v>-3.1936100000000002E-2</c:v>
                </c:pt>
                <c:pt idx="49812">
                  <c:v>-3.10823E-2</c:v>
                </c:pt>
                <c:pt idx="49813">
                  <c:v>-3.0194599999999999E-2</c:v>
                </c:pt>
                <c:pt idx="49814">
                  <c:v>-2.92748E-2</c:v>
                </c:pt>
                <c:pt idx="49815">
                  <c:v>-2.83249E-2</c:v>
                </c:pt>
                <c:pt idx="49816">
                  <c:v>-2.7347E-2</c:v>
                </c:pt>
                <c:pt idx="49817">
                  <c:v>-2.63427E-2</c:v>
                </c:pt>
                <c:pt idx="49818">
                  <c:v>-2.53127E-2</c:v>
                </c:pt>
                <c:pt idx="49819">
                  <c:v>-2.42578E-2</c:v>
                </c:pt>
                <c:pt idx="49820">
                  <c:v>-2.31798E-2</c:v>
                </c:pt>
                <c:pt idx="49821">
                  <c:v>-2.20804E-2</c:v>
                </c:pt>
                <c:pt idx="49822">
                  <c:v>-2.0961400000000002E-2</c:v>
                </c:pt>
                <c:pt idx="49823">
                  <c:v>-1.98243E-2</c:v>
                </c:pt>
                <c:pt idx="49824">
                  <c:v>-1.8670599999999999E-2</c:v>
                </c:pt>
                <c:pt idx="49825">
                  <c:v>-1.75021E-2</c:v>
                </c:pt>
                <c:pt idx="49826">
                  <c:v>-1.63207E-2</c:v>
                </c:pt>
                <c:pt idx="49827">
                  <c:v>-1.51285E-2</c:v>
                </c:pt>
                <c:pt idx="49828">
                  <c:v>-1.39271E-2</c:v>
                </c:pt>
                <c:pt idx="49829">
                  <c:v>-1.2718800000000001E-2</c:v>
                </c:pt>
                <c:pt idx="49830">
                  <c:v>-1.1505400000000001E-2</c:v>
                </c:pt>
                <c:pt idx="49831">
                  <c:v>-1.0289E-2</c:v>
                </c:pt>
                <c:pt idx="49832" formatCode="0.00E+00">
                  <c:v>-9.0712699999999993E-3</c:v>
                </c:pt>
                <c:pt idx="49833" formatCode="0.00E+00">
                  <c:v>-7.8537899999999994E-3</c:v>
                </c:pt>
                <c:pt idx="49834" formatCode="0.00E+00">
                  <c:v>-6.6384699999999996E-3</c:v>
                </c:pt>
                <c:pt idx="49835" formatCode="0.00E+00">
                  <c:v>-5.4273000000000004E-3</c:v>
                </c:pt>
                <c:pt idx="49836" formatCode="0.00E+00">
                  <c:v>-4.2218999999999998E-3</c:v>
                </c:pt>
                <c:pt idx="49837" formatCode="0.00E+00">
                  <c:v>-3.02353E-3</c:v>
                </c:pt>
                <c:pt idx="49838" formatCode="0.00E+00">
                  <c:v>-1.83359E-3</c:v>
                </c:pt>
                <c:pt idx="49839" formatCode="0.00E+00">
                  <c:v>-6.5401800000000003E-4</c:v>
                </c:pt>
                <c:pt idx="49840" formatCode="0.00E+00">
                  <c:v>5.1291100000000001E-4</c:v>
                </c:pt>
                <c:pt idx="49841" formatCode="0.00E+00">
                  <c:v>1.6650899999999999E-3</c:v>
                </c:pt>
                <c:pt idx="49842" formatCode="0.00E+00">
                  <c:v>2.8007100000000001E-3</c:v>
                </c:pt>
                <c:pt idx="49843" formatCode="0.00E+00">
                  <c:v>3.9180500000000002E-3</c:v>
                </c:pt>
                <c:pt idx="49844" formatCode="0.00E+00">
                  <c:v>5.0152800000000004E-3</c:v>
                </c:pt>
                <c:pt idx="49845" formatCode="0.00E+00">
                  <c:v>6.0906299999999997E-3</c:v>
                </c:pt>
                <c:pt idx="49846" formatCode="0.00E+00">
                  <c:v>7.1428300000000002E-3</c:v>
                </c:pt>
                <c:pt idx="49847" formatCode="0.00E+00">
                  <c:v>8.1710600000000008E-3</c:v>
                </c:pt>
                <c:pt idx="49848" formatCode="0.00E+00">
                  <c:v>9.1743399999999996E-3</c:v>
                </c:pt>
                <c:pt idx="49849">
                  <c:v>1.01511E-2</c:v>
                </c:pt>
                <c:pt idx="49850">
                  <c:v>1.1099599999999999E-2</c:v>
                </c:pt>
                <c:pt idx="49851">
                  <c:v>1.2018900000000001E-2</c:v>
                </c:pt>
                <c:pt idx="49852">
                  <c:v>1.2908299999999999E-2</c:v>
                </c:pt>
                <c:pt idx="49853">
                  <c:v>1.37664E-2</c:v>
                </c:pt>
                <c:pt idx="49854">
                  <c:v>1.45913E-2</c:v>
                </c:pt>
                <c:pt idx="49855">
                  <c:v>1.53814E-2</c:v>
                </c:pt>
                <c:pt idx="49856">
                  <c:v>1.6136500000000002E-2</c:v>
                </c:pt>
                <c:pt idx="49857">
                  <c:v>1.6856099999999999E-2</c:v>
                </c:pt>
                <c:pt idx="49858">
                  <c:v>1.7539699999999998E-2</c:v>
                </c:pt>
                <c:pt idx="49859">
                  <c:v>1.8186500000000001E-2</c:v>
                </c:pt>
                <c:pt idx="49860">
                  <c:v>1.87955E-2</c:v>
                </c:pt>
                <c:pt idx="49861">
                  <c:v>1.93662E-2</c:v>
                </c:pt>
                <c:pt idx="49862">
                  <c:v>1.9898099999999998E-2</c:v>
                </c:pt>
                <c:pt idx="49863">
                  <c:v>2.0390700000000001E-2</c:v>
                </c:pt>
                <c:pt idx="49864">
                  <c:v>2.08436E-2</c:v>
                </c:pt>
                <c:pt idx="49865">
                  <c:v>2.1255799999999998E-2</c:v>
                </c:pt>
                <c:pt idx="49866">
                  <c:v>2.16271E-2</c:v>
                </c:pt>
                <c:pt idx="49867">
                  <c:v>2.1957500000000001E-2</c:v>
                </c:pt>
                <c:pt idx="49868">
                  <c:v>2.2247300000000001E-2</c:v>
                </c:pt>
                <c:pt idx="49869">
                  <c:v>2.2496599999999999E-2</c:v>
                </c:pt>
                <c:pt idx="49870">
                  <c:v>2.2704999999999999E-2</c:v>
                </c:pt>
                <c:pt idx="49871">
                  <c:v>2.2872099999999999E-2</c:v>
                </c:pt>
                <c:pt idx="49872">
                  <c:v>2.29976E-2</c:v>
                </c:pt>
                <c:pt idx="49873">
                  <c:v>2.3081999999999998E-2</c:v>
                </c:pt>
                <c:pt idx="49874">
                  <c:v>2.31256E-2</c:v>
                </c:pt>
                <c:pt idx="49875">
                  <c:v>2.3128300000000001E-2</c:v>
                </c:pt>
                <c:pt idx="49876">
                  <c:v>2.3090200000000002E-2</c:v>
                </c:pt>
                <c:pt idx="49877">
                  <c:v>2.3011500000000001E-2</c:v>
                </c:pt>
                <c:pt idx="49878">
                  <c:v>2.28925E-2</c:v>
                </c:pt>
                <c:pt idx="49879">
                  <c:v>2.27336E-2</c:v>
                </c:pt>
                <c:pt idx="49880">
                  <c:v>2.2535900000000001E-2</c:v>
                </c:pt>
                <c:pt idx="49881">
                  <c:v>2.2301000000000001E-2</c:v>
                </c:pt>
                <c:pt idx="49882">
                  <c:v>2.2029400000000001E-2</c:v>
                </c:pt>
                <c:pt idx="49883">
                  <c:v>2.17212E-2</c:v>
                </c:pt>
                <c:pt idx="49884">
                  <c:v>2.1376599999999999E-2</c:v>
                </c:pt>
                <c:pt idx="49885">
                  <c:v>2.0996299999999999E-2</c:v>
                </c:pt>
                <c:pt idx="49886">
                  <c:v>2.05819E-2</c:v>
                </c:pt>
                <c:pt idx="49887">
                  <c:v>2.0134599999999999E-2</c:v>
                </c:pt>
                <c:pt idx="49888">
                  <c:v>1.9655599999999999E-2</c:v>
                </c:pt>
                <c:pt idx="49889">
                  <c:v>1.91459E-2</c:v>
                </c:pt>
                <c:pt idx="49890">
                  <c:v>1.86062E-2</c:v>
                </c:pt>
                <c:pt idx="49891">
                  <c:v>1.8037899999999999E-2</c:v>
                </c:pt>
                <c:pt idx="49892">
                  <c:v>1.7442800000000001E-2</c:v>
                </c:pt>
                <c:pt idx="49893">
                  <c:v>1.6822299999999998E-2</c:v>
                </c:pt>
                <c:pt idx="49894">
                  <c:v>1.61776E-2</c:v>
                </c:pt>
                <c:pt idx="49895">
                  <c:v>1.55099E-2</c:v>
                </c:pt>
                <c:pt idx="49896">
                  <c:v>1.48206E-2</c:v>
                </c:pt>
                <c:pt idx="49897">
                  <c:v>1.41108E-2</c:v>
                </c:pt>
                <c:pt idx="49898">
                  <c:v>1.33819E-2</c:v>
                </c:pt>
                <c:pt idx="49899">
                  <c:v>1.26357E-2</c:v>
                </c:pt>
                <c:pt idx="49900">
                  <c:v>1.18747E-2</c:v>
                </c:pt>
                <c:pt idx="49901">
                  <c:v>1.1101099999999999E-2</c:v>
                </c:pt>
                <c:pt idx="49902">
                  <c:v>1.03163E-2</c:v>
                </c:pt>
                <c:pt idx="49903" formatCode="0.00E+00">
                  <c:v>9.5211400000000009E-3</c:v>
                </c:pt>
                <c:pt idx="49904" formatCode="0.00E+00">
                  <c:v>8.7167000000000008E-3</c:v>
                </c:pt>
                <c:pt idx="49905" formatCode="0.00E+00">
                  <c:v>7.9043199999999994E-3</c:v>
                </c:pt>
                <c:pt idx="49906" formatCode="0.00E+00">
                  <c:v>7.0850499999999999E-3</c:v>
                </c:pt>
                <c:pt idx="49907" formatCode="0.00E+00">
                  <c:v>6.2597299999999998E-3</c:v>
                </c:pt>
                <c:pt idx="49908" formatCode="0.00E+00">
                  <c:v>5.42969E-3</c:v>
                </c:pt>
                <c:pt idx="49909" formatCode="0.00E+00">
                  <c:v>4.5968700000000003E-3</c:v>
                </c:pt>
                <c:pt idx="49910" formatCode="0.00E+00">
                  <c:v>3.76334E-3</c:v>
                </c:pt>
                <c:pt idx="49911" formatCode="0.00E+00">
                  <c:v>2.9307299999999999E-3</c:v>
                </c:pt>
                <c:pt idx="49912" formatCode="0.00E+00">
                  <c:v>2.1003200000000001E-3</c:v>
                </c:pt>
                <c:pt idx="49913" formatCode="0.00E+00">
                  <c:v>1.2735999999999999E-3</c:v>
                </c:pt>
                <c:pt idx="49914" formatCode="0.00E+00">
                  <c:v>4.5213000000000002E-4</c:v>
                </c:pt>
                <c:pt idx="49915" formatCode="0.00E+00">
                  <c:v>-3.6317000000000001E-4</c:v>
                </c:pt>
                <c:pt idx="49916" formatCode="0.00E+00">
                  <c:v>-1.1720000000000001E-3</c:v>
                </c:pt>
                <c:pt idx="49917" formatCode="0.00E+00">
                  <c:v>-1.9737299999999999E-3</c:v>
                </c:pt>
                <c:pt idx="49918" formatCode="0.00E+00">
                  <c:v>-2.7666499999999998E-3</c:v>
                </c:pt>
                <c:pt idx="49919" formatCode="0.00E+00">
                  <c:v>-3.54858E-3</c:v>
                </c:pt>
                <c:pt idx="49920" formatCode="0.00E+00">
                  <c:v>-4.3176000000000004E-3</c:v>
                </c:pt>
                <c:pt idx="49921" formatCode="0.00E+00">
                  <c:v>-5.0722800000000002E-3</c:v>
                </c:pt>
                <c:pt idx="49922" formatCode="0.00E+00">
                  <c:v>-5.8114200000000003E-3</c:v>
                </c:pt>
                <c:pt idx="49923" formatCode="0.00E+00">
                  <c:v>-6.5339999999999999E-3</c:v>
                </c:pt>
                <c:pt idx="49924" formatCode="0.00E+00">
                  <c:v>-7.2390099999999997E-3</c:v>
                </c:pt>
                <c:pt idx="49925" formatCode="0.00E+00">
                  <c:v>-7.9252899999999998E-3</c:v>
                </c:pt>
                <c:pt idx="49926" formatCode="0.00E+00">
                  <c:v>-8.5918000000000001E-3</c:v>
                </c:pt>
                <c:pt idx="49927" formatCode="0.00E+00">
                  <c:v>-9.2380399999999994E-3</c:v>
                </c:pt>
                <c:pt idx="49928" formatCode="0.00E+00">
                  <c:v>-9.8637599999999992E-3</c:v>
                </c:pt>
                <c:pt idx="49929">
                  <c:v>-1.04683E-2</c:v>
                </c:pt>
                <c:pt idx="49930">
                  <c:v>-1.1050900000000001E-2</c:v>
                </c:pt>
                <c:pt idx="49931">
                  <c:v>-1.16107E-2</c:v>
                </c:pt>
                <c:pt idx="49932">
                  <c:v>-1.2147E-2</c:v>
                </c:pt>
                <c:pt idx="49933">
                  <c:v>-1.26591E-2</c:v>
                </c:pt>
                <c:pt idx="49934">
                  <c:v>-1.31465E-2</c:v>
                </c:pt>
                <c:pt idx="49935">
                  <c:v>-1.36093E-2</c:v>
                </c:pt>
                <c:pt idx="49936">
                  <c:v>-1.40473E-2</c:v>
                </c:pt>
                <c:pt idx="49937">
                  <c:v>-1.44604E-2</c:v>
                </c:pt>
                <c:pt idx="49938">
                  <c:v>-1.48486E-2</c:v>
                </c:pt>
                <c:pt idx="49939">
                  <c:v>-1.5211499999999999E-2</c:v>
                </c:pt>
                <c:pt idx="49940">
                  <c:v>-1.5548599999999999E-2</c:v>
                </c:pt>
                <c:pt idx="49941">
                  <c:v>-1.58592E-2</c:v>
                </c:pt>
                <c:pt idx="49942">
                  <c:v>-1.6143000000000001E-2</c:v>
                </c:pt>
                <c:pt idx="49943">
                  <c:v>-1.64002E-2</c:v>
                </c:pt>
                <c:pt idx="49944">
                  <c:v>-1.6630900000000001E-2</c:v>
                </c:pt>
                <c:pt idx="49945">
                  <c:v>-1.6835300000000001E-2</c:v>
                </c:pt>
                <c:pt idx="49946">
                  <c:v>-1.70142E-2</c:v>
                </c:pt>
                <c:pt idx="49947">
                  <c:v>-1.7168599999999999E-2</c:v>
                </c:pt>
                <c:pt idx="49948">
                  <c:v>-1.7298399999999998E-2</c:v>
                </c:pt>
                <c:pt idx="49949">
                  <c:v>-1.7403200000000001E-2</c:v>
                </c:pt>
                <c:pt idx="49950">
                  <c:v>-1.7482600000000001E-2</c:v>
                </c:pt>
                <c:pt idx="49951">
                  <c:v>-1.7536900000000001E-2</c:v>
                </c:pt>
                <c:pt idx="49952">
                  <c:v>-1.7566399999999999E-2</c:v>
                </c:pt>
                <c:pt idx="49953">
                  <c:v>-1.7571300000000002E-2</c:v>
                </c:pt>
                <c:pt idx="49954">
                  <c:v>-1.7550900000000001E-2</c:v>
                </c:pt>
                <c:pt idx="49955">
                  <c:v>-1.7505400000000001E-2</c:v>
                </c:pt>
                <c:pt idx="49956">
                  <c:v>-1.7435900000000001E-2</c:v>
                </c:pt>
                <c:pt idx="49957">
                  <c:v>-1.7344100000000001E-2</c:v>
                </c:pt>
                <c:pt idx="49958">
                  <c:v>-1.7231400000000001E-2</c:v>
                </c:pt>
                <c:pt idx="49959">
                  <c:v>-1.7099E-2</c:v>
                </c:pt>
                <c:pt idx="49960">
                  <c:v>-1.6947500000000001E-2</c:v>
                </c:pt>
                <c:pt idx="49961">
                  <c:v>-1.6778000000000001E-2</c:v>
                </c:pt>
                <c:pt idx="49962">
                  <c:v>-1.6591100000000001E-2</c:v>
                </c:pt>
                <c:pt idx="49963">
                  <c:v>-1.6386999999999999E-2</c:v>
                </c:pt>
                <c:pt idx="49964">
                  <c:v>-1.6166099999999999E-2</c:v>
                </c:pt>
                <c:pt idx="49965">
                  <c:v>-1.5929800000000001E-2</c:v>
                </c:pt>
                <c:pt idx="49966">
                  <c:v>-1.5679200000000001E-2</c:v>
                </c:pt>
                <c:pt idx="49967">
                  <c:v>-1.5415399999999999E-2</c:v>
                </c:pt>
                <c:pt idx="49968">
                  <c:v>-1.5139700000000001E-2</c:v>
                </c:pt>
                <c:pt idx="49969">
                  <c:v>-1.48542E-2</c:v>
                </c:pt>
                <c:pt idx="49970">
                  <c:v>-1.4560200000000001E-2</c:v>
                </c:pt>
                <c:pt idx="49971">
                  <c:v>-1.42579E-2</c:v>
                </c:pt>
                <c:pt idx="49972">
                  <c:v>-1.39471E-2</c:v>
                </c:pt>
                <c:pt idx="49973">
                  <c:v>-1.36279E-2</c:v>
                </c:pt>
                <c:pt idx="49974">
                  <c:v>-1.33014E-2</c:v>
                </c:pt>
                <c:pt idx="49975">
                  <c:v>-1.2969E-2</c:v>
                </c:pt>
                <c:pt idx="49976">
                  <c:v>-1.26319E-2</c:v>
                </c:pt>
                <c:pt idx="49977">
                  <c:v>-1.22915E-2</c:v>
                </c:pt>
                <c:pt idx="49978">
                  <c:v>-1.19492E-2</c:v>
                </c:pt>
                <c:pt idx="49979">
                  <c:v>-1.16072E-2</c:v>
                </c:pt>
                <c:pt idx="49980">
                  <c:v>-1.1267900000000001E-2</c:v>
                </c:pt>
                <c:pt idx="49981">
                  <c:v>-1.0932600000000001E-2</c:v>
                </c:pt>
                <c:pt idx="49982">
                  <c:v>-1.0601899999999999E-2</c:v>
                </c:pt>
                <c:pt idx="49983">
                  <c:v>-1.02761E-2</c:v>
                </c:pt>
                <c:pt idx="49984" formatCode="0.00E+00">
                  <c:v>-9.9558000000000008E-3</c:v>
                </c:pt>
                <c:pt idx="49985" formatCode="0.00E+00">
                  <c:v>-9.6418100000000007E-3</c:v>
                </c:pt>
                <c:pt idx="49986" formatCode="0.00E+00">
                  <c:v>-9.3352999999999995E-3</c:v>
                </c:pt>
                <c:pt idx="49987" formatCode="0.00E+00">
                  <c:v>-9.0378000000000003E-3</c:v>
                </c:pt>
                <c:pt idx="49988" formatCode="0.00E+00">
                  <c:v>-8.75073E-3</c:v>
                </c:pt>
                <c:pt idx="49989" formatCode="0.00E+00">
                  <c:v>-8.4756099999999997E-3</c:v>
                </c:pt>
                <c:pt idx="49990" formatCode="0.00E+00">
                  <c:v>-8.2143300000000006E-3</c:v>
                </c:pt>
                <c:pt idx="49991" formatCode="0.00E+00">
                  <c:v>-7.96877E-3</c:v>
                </c:pt>
                <c:pt idx="49992" formatCode="0.00E+00">
                  <c:v>-7.7402599999999997E-3</c:v>
                </c:pt>
                <c:pt idx="49993" formatCode="0.00E+00">
                  <c:v>-7.5298700000000001E-3</c:v>
                </c:pt>
                <c:pt idx="49994" formatCode="0.00E+00">
                  <c:v>-7.3386800000000002E-3</c:v>
                </c:pt>
                <c:pt idx="49995" formatCode="0.00E+00">
                  <c:v>-7.1673600000000002E-3</c:v>
                </c:pt>
                <c:pt idx="49996" formatCode="0.00E+00">
                  <c:v>-7.0164099999999998E-3</c:v>
                </c:pt>
                <c:pt idx="49997" formatCode="0.00E+00">
                  <c:v>-6.8866200000000004E-3</c:v>
                </c:pt>
                <c:pt idx="49998" formatCode="0.00E+00">
                  <c:v>-6.7789299999999999E-3</c:v>
                </c:pt>
                <c:pt idx="49999" formatCode="0.00E+00">
                  <c:v>-6.69391E-3</c:v>
                </c:pt>
                <c:pt idx="50000" formatCode="0.00E+00">
                  <c:v>-6.6317299999999997E-3</c:v>
                </c:pt>
                <c:pt idx="50001" formatCode="0.00E+00">
                  <c:v>-6.5926999999999999E-3</c:v>
                </c:pt>
                <c:pt idx="50002" formatCode="0.00E+00">
                  <c:v>-6.57735E-3</c:v>
                </c:pt>
                <c:pt idx="50003" formatCode="0.00E+00">
                  <c:v>-6.5860099999999998E-3</c:v>
                </c:pt>
                <c:pt idx="50004" formatCode="0.00E+00">
                  <c:v>-6.6189300000000003E-3</c:v>
                </c:pt>
                <c:pt idx="50005" formatCode="0.00E+00">
                  <c:v>-6.67667E-3</c:v>
                </c:pt>
                <c:pt idx="50006" formatCode="0.00E+00">
                  <c:v>-6.75992E-3</c:v>
                </c:pt>
                <c:pt idx="50007" formatCode="0.00E+00">
                  <c:v>-6.8688000000000004E-3</c:v>
                </c:pt>
                <c:pt idx="50008" formatCode="0.00E+00">
                  <c:v>-7.0032699999999998E-3</c:v>
                </c:pt>
                <c:pt idx="50009" formatCode="0.00E+00">
                  <c:v>-7.1638700000000001E-3</c:v>
                </c:pt>
                <c:pt idx="50010" formatCode="0.00E+00">
                  <c:v>-7.35128E-3</c:v>
                </c:pt>
                <c:pt idx="50011" formatCode="0.00E+00">
                  <c:v>-7.5655399999999999E-3</c:v>
                </c:pt>
                <c:pt idx="50012" formatCode="0.00E+00">
                  <c:v>-7.80637E-3</c:v>
                </c:pt>
                <c:pt idx="50013" formatCode="0.00E+00">
                  <c:v>-8.0735700000000004E-3</c:v>
                </c:pt>
                <c:pt idx="50014" formatCode="0.00E+00">
                  <c:v>-8.3668300000000004E-3</c:v>
                </c:pt>
                <c:pt idx="50015" formatCode="0.00E+00">
                  <c:v>-8.6855400000000003E-3</c:v>
                </c:pt>
                <c:pt idx="50016" formatCode="0.00E+00">
                  <c:v>-9.0285799999999996E-3</c:v>
                </c:pt>
                <c:pt idx="50017" formatCode="0.00E+00">
                  <c:v>-9.3946900000000007E-3</c:v>
                </c:pt>
                <c:pt idx="50018" formatCode="0.00E+00">
                  <c:v>-9.7834199999999993E-3</c:v>
                </c:pt>
                <c:pt idx="50019">
                  <c:v>-1.01952E-2</c:v>
                </c:pt>
                <c:pt idx="50020">
                  <c:v>-1.0630499999999999E-2</c:v>
                </c:pt>
                <c:pt idx="50021">
                  <c:v>-1.10896E-2</c:v>
                </c:pt>
                <c:pt idx="50022">
                  <c:v>-1.1572000000000001E-2</c:v>
                </c:pt>
                <c:pt idx="50023">
                  <c:v>-1.2075900000000001E-2</c:v>
                </c:pt>
                <c:pt idx="50024">
                  <c:v>-1.2600200000000001E-2</c:v>
                </c:pt>
                <c:pt idx="50025">
                  <c:v>-1.3144400000000001E-2</c:v>
                </c:pt>
                <c:pt idx="50026">
                  <c:v>-1.3708100000000001E-2</c:v>
                </c:pt>
                <c:pt idx="50027">
                  <c:v>-1.4291E-2</c:v>
                </c:pt>
                <c:pt idx="50028">
                  <c:v>-1.48918E-2</c:v>
                </c:pt>
                <c:pt idx="50029">
                  <c:v>-1.55097E-2</c:v>
                </c:pt>
                <c:pt idx="50030">
                  <c:v>-1.6143500000000002E-2</c:v>
                </c:pt>
                <c:pt idx="50031">
                  <c:v>-1.6792700000000001E-2</c:v>
                </c:pt>
                <c:pt idx="50032">
                  <c:v>-1.7456699999999999E-2</c:v>
                </c:pt>
                <c:pt idx="50033">
                  <c:v>-1.8133799999999999E-2</c:v>
                </c:pt>
                <c:pt idx="50034">
                  <c:v>-1.88218E-2</c:v>
                </c:pt>
                <c:pt idx="50035">
                  <c:v>-1.9518199999999999E-2</c:v>
                </c:pt>
                <c:pt idx="50036">
                  <c:v>-2.02214E-2</c:v>
                </c:pt>
                <c:pt idx="50037">
                  <c:v>-2.0930600000000001E-2</c:v>
                </c:pt>
                <c:pt idx="50038">
                  <c:v>-2.1645399999999999E-2</c:v>
                </c:pt>
                <c:pt idx="50039">
                  <c:v>-2.2364999999999999E-2</c:v>
                </c:pt>
                <c:pt idx="50040">
                  <c:v>-2.3087400000000001E-2</c:v>
                </c:pt>
                <c:pt idx="50041">
                  <c:v>-2.3811200000000001E-2</c:v>
                </c:pt>
                <c:pt idx="50042">
                  <c:v>-2.4535100000000001E-2</c:v>
                </c:pt>
                <c:pt idx="50043">
                  <c:v>-2.52579E-2</c:v>
                </c:pt>
                <c:pt idx="50044">
                  <c:v>-2.5977699999999999E-2</c:v>
                </c:pt>
                <c:pt idx="50045">
                  <c:v>-2.6692400000000002E-2</c:v>
                </c:pt>
                <c:pt idx="50046">
                  <c:v>-2.7400799999999999E-2</c:v>
                </c:pt>
                <c:pt idx="50047">
                  <c:v>-2.8101600000000001E-2</c:v>
                </c:pt>
                <c:pt idx="50048">
                  <c:v>-2.8792999999999999E-2</c:v>
                </c:pt>
                <c:pt idx="50049">
                  <c:v>-2.9473900000000001E-2</c:v>
                </c:pt>
                <c:pt idx="50050">
                  <c:v>-3.0144399999999998E-2</c:v>
                </c:pt>
                <c:pt idx="50051">
                  <c:v>-3.0804600000000001E-2</c:v>
                </c:pt>
                <c:pt idx="50052">
                  <c:v>-3.1453599999999998E-2</c:v>
                </c:pt>
                <c:pt idx="50053">
                  <c:v>-3.2090599999999997E-2</c:v>
                </c:pt>
                <c:pt idx="50054">
                  <c:v>-3.2715000000000001E-2</c:v>
                </c:pt>
                <c:pt idx="50055">
                  <c:v>-3.3325500000000001E-2</c:v>
                </c:pt>
                <c:pt idx="50056">
                  <c:v>-3.3920600000000002E-2</c:v>
                </c:pt>
                <c:pt idx="50057">
                  <c:v>-3.4499099999999998E-2</c:v>
                </c:pt>
                <c:pt idx="50058">
                  <c:v>-3.5059699999999999E-2</c:v>
                </c:pt>
                <c:pt idx="50059">
                  <c:v>-3.56012E-2</c:v>
                </c:pt>
                <c:pt idx="50060">
                  <c:v>-3.6122399999999999E-2</c:v>
                </c:pt>
                <c:pt idx="50061">
                  <c:v>-3.6621599999999997E-2</c:v>
                </c:pt>
                <c:pt idx="50062">
                  <c:v>-3.7096400000000002E-2</c:v>
                </c:pt>
                <c:pt idx="50063">
                  <c:v>-3.7544899999999999E-2</c:v>
                </c:pt>
                <c:pt idx="50064">
                  <c:v>-3.7965800000000001E-2</c:v>
                </c:pt>
                <c:pt idx="50065">
                  <c:v>-3.8358099999999999E-2</c:v>
                </c:pt>
                <c:pt idx="50066">
                  <c:v>-3.8720499999999998E-2</c:v>
                </c:pt>
                <c:pt idx="50067">
                  <c:v>-3.90514E-2</c:v>
                </c:pt>
                <c:pt idx="50068">
                  <c:v>-3.93499E-2</c:v>
                </c:pt>
                <c:pt idx="50069">
                  <c:v>-3.9615999999999998E-2</c:v>
                </c:pt>
                <c:pt idx="50070">
                  <c:v>-3.98494E-2</c:v>
                </c:pt>
                <c:pt idx="50071">
                  <c:v>-4.0049700000000001E-2</c:v>
                </c:pt>
                <c:pt idx="50072">
                  <c:v>-4.0216399999999999E-2</c:v>
                </c:pt>
                <c:pt idx="50073">
                  <c:v>-4.0349099999999999E-2</c:v>
                </c:pt>
                <c:pt idx="50074">
                  <c:v>-4.0447299999999999E-2</c:v>
                </c:pt>
                <c:pt idx="50075">
                  <c:v>-4.0510699999999997E-2</c:v>
                </c:pt>
                <c:pt idx="50076">
                  <c:v>-4.05388E-2</c:v>
                </c:pt>
                <c:pt idx="50077">
                  <c:v>-4.0530799999999999E-2</c:v>
                </c:pt>
                <c:pt idx="50078">
                  <c:v>-4.0486300000000003E-2</c:v>
                </c:pt>
                <c:pt idx="50079">
                  <c:v>-4.0405099999999999E-2</c:v>
                </c:pt>
                <c:pt idx="50080">
                  <c:v>-4.0287499999999997E-2</c:v>
                </c:pt>
                <c:pt idx="50081">
                  <c:v>-4.0133299999999997E-2</c:v>
                </c:pt>
                <c:pt idx="50082">
                  <c:v>-3.9942900000000003E-2</c:v>
                </c:pt>
                <c:pt idx="50083">
                  <c:v>-3.9717099999999998E-2</c:v>
                </c:pt>
                <c:pt idx="50084">
                  <c:v>-3.9455499999999998E-2</c:v>
                </c:pt>
                <c:pt idx="50085">
                  <c:v>-3.9157200000000003E-2</c:v>
                </c:pt>
                <c:pt idx="50086">
                  <c:v>-3.8820899999999998E-2</c:v>
                </c:pt>
                <c:pt idx="50087">
                  <c:v>-3.8447000000000002E-2</c:v>
                </c:pt>
                <c:pt idx="50088">
                  <c:v>-3.8037099999999997E-2</c:v>
                </c:pt>
                <c:pt idx="50089">
                  <c:v>-3.7591699999999999E-2</c:v>
                </c:pt>
                <c:pt idx="50090">
                  <c:v>-3.7111100000000001E-2</c:v>
                </c:pt>
                <c:pt idx="50091">
                  <c:v>-3.6595500000000003E-2</c:v>
                </c:pt>
                <c:pt idx="50092">
                  <c:v>-3.6045399999999998E-2</c:v>
                </c:pt>
                <c:pt idx="50093">
                  <c:v>-3.5460600000000002E-2</c:v>
                </c:pt>
                <c:pt idx="50094">
                  <c:v>-3.4841700000000003E-2</c:v>
                </c:pt>
                <c:pt idx="50095">
                  <c:v>-3.4189999999999998E-2</c:v>
                </c:pt>
                <c:pt idx="50096">
                  <c:v>-3.3506399999999999E-2</c:v>
                </c:pt>
                <c:pt idx="50097">
                  <c:v>-3.27912E-2</c:v>
                </c:pt>
                <c:pt idx="50098">
                  <c:v>-3.2044799999999998E-2</c:v>
                </c:pt>
                <c:pt idx="50099">
                  <c:v>-3.1268700000000003E-2</c:v>
                </c:pt>
                <c:pt idx="50100">
                  <c:v>-3.04643E-2</c:v>
                </c:pt>
                <c:pt idx="50101">
                  <c:v>-2.9633300000000001E-2</c:v>
                </c:pt>
                <c:pt idx="50102">
                  <c:v>-2.8777299999999999E-2</c:v>
                </c:pt>
                <c:pt idx="50103">
                  <c:v>-2.7897399999999999E-2</c:v>
                </c:pt>
                <c:pt idx="50104">
                  <c:v>-2.6994299999999999E-2</c:v>
                </c:pt>
                <c:pt idx="50105">
                  <c:v>-2.6068500000000001E-2</c:v>
                </c:pt>
                <c:pt idx="50106">
                  <c:v>-2.5119900000000001E-2</c:v>
                </c:pt>
                <c:pt idx="50107">
                  <c:v>-2.4149299999999999E-2</c:v>
                </c:pt>
                <c:pt idx="50108">
                  <c:v>-2.3157899999999999E-2</c:v>
                </c:pt>
                <c:pt idx="50109">
                  <c:v>-2.2147E-2</c:v>
                </c:pt>
                <c:pt idx="50110">
                  <c:v>-2.11177E-2</c:v>
                </c:pt>
                <c:pt idx="50111">
                  <c:v>-2.00714E-2</c:v>
                </c:pt>
                <c:pt idx="50112">
                  <c:v>-1.9009999999999999E-2</c:v>
                </c:pt>
                <c:pt idx="50113">
                  <c:v>-1.79361E-2</c:v>
                </c:pt>
                <c:pt idx="50114">
                  <c:v>-1.68519E-2</c:v>
                </c:pt>
                <c:pt idx="50115">
                  <c:v>-1.5758899999999999E-2</c:v>
                </c:pt>
                <c:pt idx="50116">
                  <c:v>-1.4659200000000001E-2</c:v>
                </c:pt>
                <c:pt idx="50117">
                  <c:v>-1.3554800000000001E-2</c:v>
                </c:pt>
                <c:pt idx="50118">
                  <c:v>-1.2447099999999999E-2</c:v>
                </c:pt>
                <c:pt idx="50119">
                  <c:v>-1.13375E-2</c:v>
                </c:pt>
                <c:pt idx="50120">
                  <c:v>-1.0227200000000001E-2</c:v>
                </c:pt>
                <c:pt idx="50121" formatCode="0.00E+00">
                  <c:v>-9.1176999999999994E-3</c:v>
                </c:pt>
                <c:pt idx="50122" formatCode="0.00E+00">
                  <c:v>-8.0104800000000004E-3</c:v>
                </c:pt>
                <c:pt idx="50123" formatCode="0.00E+00">
                  <c:v>-6.9072500000000002E-3</c:v>
                </c:pt>
                <c:pt idx="50124" formatCode="0.00E+00">
                  <c:v>-5.8093900000000002E-3</c:v>
                </c:pt>
                <c:pt idx="50125" formatCode="0.00E+00">
                  <c:v>-4.7174699999999996E-3</c:v>
                </c:pt>
                <c:pt idx="50126" formatCode="0.00E+00">
                  <c:v>-3.6320100000000002E-3</c:v>
                </c:pt>
                <c:pt idx="50127" formatCode="0.00E+00">
                  <c:v>-2.5540300000000001E-3</c:v>
                </c:pt>
                <c:pt idx="50128" formatCode="0.00E+00">
                  <c:v>-1.48445E-3</c:v>
                </c:pt>
                <c:pt idx="50129" formatCode="0.00E+00">
                  <c:v>-4.2394900000000002E-4</c:v>
                </c:pt>
                <c:pt idx="50130" formatCode="0.00E+00">
                  <c:v>6.26046E-4</c:v>
                </c:pt>
                <c:pt idx="50131" formatCode="0.00E+00">
                  <c:v>1.66293E-3</c:v>
                </c:pt>
                <c:pt idx="50132" formatCode="0.00E+00">
                  <c:v>2.6841199999999999E-3</c:v>
                </c:pt>
                <c:pt idx="50133" formatCode="0.00E+00">
                  <c:v>3.6880200000000002E-3</c:v>
                </c:pt>
                <c:pt idx="50134" formatCode="0.00E+00">
                  <c:v>4.6733E-3</c:v>
                </c:pt>
                <c:pt idx="50135" formatCode="0.00E+00">
                  <c:v>5.6381799999999996E-3</c:v>
                </c:pt>
                <c:pt idx="50136" formatCode="0.00E+00">
                  <c:v>6.5810799999999996E-3</c:v>
                </c:pt>
                <c:pt idx="50137" formatCode="0.00E+00">
                  <c:v>7.5009200000000003E-3</c:v>
                </c:pt>
                <c:pt idx="50138" formatCode="0.00E+00">
                  <c:v>8.3965900000000007E-3</c:v>
                </c:pt>
                <c:pt idx="50139" formatCode="0.00E+00">
                  <c:v>9.2665300000000003E-3</c:v>
                </c:pt>
                <c:pt idx="50140">
                  <c:v>1.0109099999999999E-2</c:v>
                </c:pt>
                <c:pt idx="50141">
                  <c:v>1.09228E-2</c:v>
                </c:pt>
                <c:pt idx="50142">
                  <c:v>1.17062E-2</c:v>
                </c:pt>
                <c:pt idx="50143">
                  <c:v>1.2458199999999999E-2</c:v>
                </c:pt>
                <c:pt idx="50144">
                  <c:v>1.31784E-2</c:v>
                </c:pt>
                <c:pt idx="50145">
                  <c:v>1.38662E-2</c:v>
                </c:pt>
                <c:pt idx="50146">
                  <c:v>1.45202E-2</c:v>
                </c:pt>
                <c:pt idx="50147">
                  <c:v>1.51387E-2</c:v>
                </c:pt>
                <c:pt idx="50148">
                  <c:v>1.5720399999999999E-2</c:v>
                </c:pt>
                <c:pt idx="50149">
                  <c:v>1.6264799999999999E-2</c:v>
                </c:pt>
                <c:pt idx="50150">
                  <c:v>1.6771600000000001E-2</c:v>
                </c:pt>
                <c:pt idx="50151">
                  <c:v>1.72414E-2</c:v>
                </c:pt>
                <c:pt idx="50152">
                  <c:v>1.7674100000000002E-2</c:v>
                </c:pt>
                <c:pt idx="50153">
                  <c:v>1.80693E-2</c:v>
                </c:pt>
                <c:pt idx="50154">
                  <c:v>1.8426700000000001E-2</c:v>
                </c:pt>
                <c:pt idx="50155">
                  <c:v>1.87463E-2</c:v>
                </c:pt>
                <c:pt idx="50156">
                  <c:v>1.9027499999999999E-2</c:v>
                </c:pt>
                <c:pt idx="50157">
                  <c:v>1.9268799999999999E-2</c:v>
                </c:pt>
                <c:pt idx="50158">
                  <c:v>1.94691E-2</c:v>
                </c:pt>
                <c:pt idx="50159">
                  <c:v>1.9628099999999999E-2</c:v>
                </c:pt>
                <c:pt idx="50160">
                  <c:v>1.97459E-2</c:v>
                </c:pt>
                <c:pt idx="50161">
                  <c:v>1.9822599999999999E-2</c:v>
                </c:pt>
                <c:pt idx="50162">
                  <c:v>1.9858500000000001E-2</c:v>
                </c:pt>
                <c:pt idx="50163">
                  <c:v>1.9853699999999998E-2</c:v>
                </c:pt>
                <c:pt idx="50164">
                  <c:v>1.9807999999999999E-2</c:v>
                </c:pt>
                <c:pt idx="50165">
                  <c:v>1.97208E-2</c:v>
                </c:pt>
                <c:pt idx="50166">
                  <c:v>1.9591899999999999E-2</c:v>
                </c:pt>
                <c:pt idx="50167">
                  <c:v>1.94217E-2</c:v>
                </c:pt>
                <c:pt idx="50168">
                  <c:v>1.9210700000000001E-2</c:v>
                </c:pt>
                <c:pt idx="50169">
                  <c:v>1.8960000000000001E-2</c:v>
                </c:pt>
                <c:pt idx="50170">
                  <c:v>1.8670900000000001E-2</c:v>
                </c:pt>
                <c:pt idx="50171">
                  <c:v>1.8344900000000001E-2</c:v>
                </c:pt>
                <c:pt idx="50172">
                  <c:v>1.79834E-2</c:v>
                </c:pt>
                <c:pt idx="50173">
                  <c:v>1.7587100000000001E-2</c:v>
                </c:pt>
                <c:pt idx="50174">
                  <c:v>1.7156399999999999E-2</c:v>
                </c:pt>
                <c:pt idx="50175">
                  <c:v>1.6691500000000001E-2</c:v>
                </c:pt>
                <c:pt idx="50176">
                  <c:v>1.6192700000000001E-2</c:v>
                </c:pt>
                <c:pt idx="50177">
                  <c:v>1.56606E-2</c:v>
                </c:pt>
                <c:pt idx="50178">
                  <c:v>1.5096999999999999E-2</c:v>
                </c:pt>
                <c:pt idx="50179">
                  <c:v>1.4503800000000001E-2</c:v>
                </c:pt>
                <c:pt idx="50180">
                  <c:v>1.38817E-2</c:v>
                </c:pt>
                <c:pt idx="50181">
                  <c:v>1.3230499999999999E-2</c:v>
                </c:pt>
                <c:pt idx="50182">
                  <c:v>1.2550199999999999E-2</c:v>
                </c:pt>
                <c:pt idx="50183">
                  <c:v>1.1842E-2</c:v>
                </c:pt>
                <c:pt idx="50184">
                  <c:v>1.1106899999999999E-2</c:v>
                </c:pt>
                <c:pt idx="50185">
                  <c:v>1.03458E-2</c:v>
                </c:pt>
                <c:pt idx="50186" formatCode="0.00E+00">
                  <c:v>9.5592699999999999E-3</c:v>
                </c:pt>
                <c:pt idx="50187" formatCode="0.00E+00">
                  <c:v>8.7490799999999994E-3</c:v>
                </c:pt>
                <c:pt idx="50188" formatCode="0.00E+00">
                  <c:v>7.9178500000000006E-3</c:v>
                </c:pt>
                <c:pt idx="50189" formatCode="0.00E+00">
                  <c:v>7.0681099999999998E-3</c:v>
                </c:pt>
                <c:pt idx="50190" formatCode="0.00E+00">
                  <c:v>6.2013900000000002E-3</c:v>
                </c:pt>
                <c:pt idx="50191" formatCode="0.00E+00">
                  <c:v>5.3189800000000001E-3</c:v>
                </c:pt>
                <c:pt idx="50192" formatCode="0.00E+00">
                  <c:v>4.4221399999999998E-3</c:v>
                </c:pt>
                <c:pt idx="50193" formatCode="0.00E+00">
                  <c:v>3.5116399999999999E-3</c:v>
                </c:pt>
                <c:pt idx="50194" formatCode="0.00E+00">
                  <c:v>2.58852E-3</c:v>
                </c:pt>
                <c:pt idx="50195" formatCode="0.00E+00">
                  <c:v>1.6548400000000001E-3</c:v>
                </c:pt>
                <c:pt idx="50196" formatCode="0.00E+00">
                  <c:v>7.1269900000000001E-4</c:v>
                </c:pt>
                <c:pt idx="50197" formatCode="0.00E+00">
                  <c:v>-2.3717000000000001E-4</c:v>
                </c:pt>
                <c:pt idx="50198" formatCode="0.00E+00">
                  <c:v>-1.19454E-3</c:v>
                </c:pt>
                <c:pt idx="50199" formatCode="0.00E+00">
                  <c:v>-2.1583800000000001E-3</c:v>
                </c:pt>
                <c:pt idx="50200" formatCode="0.00E+00">
                  <c:v>-3.12737E-3</c:v>
                </c:pt>
                <c:pt idx="50201" formatCode="0.00E+00">
                  <c:v>-4.1005700000000004E-3</c:v>
                </c:pt>
                <c:pt idx="50202" formatCode="0.00E+00">
                  <c:v>-5.0770800000000003E-3</c:v>
                </c:pt>
                <c:pt idx="50203" formatCode="0.00E+00">
                  <c:v>-6.0556899999999999E-3</c:v>
                </c:pt>
                <c:pt idx="50204" formatCode="0.00E+00">
                  <c:v>-7.0349399999999999E-3</c:v>
                </c:pt>
                <c:pt idx="50205" formatCode="0.00E+00">
                  <c:v>-8.0128300000000003E-3</c:v>
                </c:pt>
                <c:pt idx="50206" formatCode="0.00E+00">
                  <c:v>-8.9866500000000005E-3</c:v>
                </c:pt>
                <c:pt idx="50207" formatCode="0.00E+00">
                  <c:v>-9.9537199999999992E-3</c:v>
                </c:pt>
                <c:pt idx="50208">
                  <c:v>-1.09128E-2</c:v>
                </c:pt>
                <c:pt idx="50209">
                  <c:v>-1.18642E-2</c:v>
                </c:pt>
                <c:pt idx="50210">
                  <c:v>-1.28085E-2</c:v>
                </c:pt>
                <c:pt idx="50211">
                  <c:v>-1.3745E-2</c:v>
                </c:pt>
                <c:pt idx="50212">
                  <c:v>-1.4671200000000001E-2</c:v>
                </c:pt>
                <c:pt idx="50213">
                  <c:v>-1.55844E-2</c:v>
                </c:pt>
                <c:pt idx="50214">
                  <c:v>-1.6482400000000001E-2</c:v>
                </c:pt>
                <c:pt idx="50215">
                  <c:v>-1.7364500000000001E-2</c:v>
                </c:pt>
                <c:pt idx="50216">
                  <c:v>-1.82299E-2</c:v>
                </c:pt>
                <c:pt idx="50217">
                  <c:v>-1.90777E-2</c:v>
                </c:pt>
                <c:pt idx="50218">
                  <c:v>-1.99072E-2</c:v>
                </c:pt>
                <c:pt idx="50219">
                  <c:v>-2.0718199999999999E-2</c:v>
                </c:pt>
                <c:pt idx="50220">
                  <c:v>-2.1510100000000001E-2</c:v>
                </c:pt>
                <c:pt idx="50221">
                  <c:v>-2.2282199999999999E-2</c:v>
                </c:pt>
                <c:pt idx="50222">
                  <c:v>-2.3033999999999999E-2</c:v>
                </c:pt>
                <c:pt idx="50223">
                  <c:v>-2.3764799999999999E-2</c:v>
                </c:pt>
                <c:pt idx="50224">
                  <c:v>-2.4473600000000002E-2</c:v>
                </c:pt>
                <c:pt idx="50225">
                  <c:v>-2.5158799999999999E-2</c:v>
                </c:pt>
                <c:pt idx="50226">
                  <c:v>-2.5819700000000001E-2</c:v>
                </c:pt>
                <c:pt idx="50227">
                  <c:v>-2.6455800000000002E-2</c:v>
                </c:pt>
                <c:pt idx="50228">
                  <c:v>-2.70665E-2</c:v>
                </c:pt>
                <c:pt idx="50229">
                  <c:v>-2.76507E-2</c:v>
                </c:pt>
                <c:pt idx="50230">
                  <c:v>-2.8207699999999999E-2</c:v>
                </c:pt>
                <c:pt idx="50231">
                  <c:v>-2.8736999999999999E-2</c:v>
                </c:pt>
                <c:pt idx="50232">
                  <c:v>-2.9237599999999999E-2</c:v>
                </c:pt>
                <c:pt idx="50233">
                  <c:v>-2.9708100000000001E-2</c:v>
                </c:pt>
                <c:pt idx="50234">
                  <c:v>-3.0147799999999999E-2</c:v>
                </c:pt>
                <c:pt idx="50235">
                  <c:v>-3.0556099999999999E-2</c:v>
                </c:pt>
                <c:pt idx="50236">
                  <c:v>-3.09333E-2</c:v>
                </c:pt>
                <c:pt idx="50237">
                  <c:v>-3.1279399999999999E-2</c:v>
                </c:pt>
                <c:pt idx="50238">
                  <c:v>-3.1594499999999998E-2</c:v>
                </c:pt>
                <c:pt idx="50239">
                  <c:v>-3.1878999999999998E-2</c:v>
                </c:pt>
                <c:pt idx="50240">
                  <c:v>-3.2132599999999997E-2</c:v>
                </c:pt>
                <c:pt idx="50241">
                  <c:v>-3.2354800000000003E-2</c:v>
                </c:pt>
                <c:pt idx="50242">
                  <c:v>-3.2545400000000002E-2</c:v>
                </c:pt>
                <c:pt idx="50243">
                  <c:v>-3.2705600000000001E-2</c:v>
                </c:pt>
                <c:pt idx="50244">
                  <c:v>-3.2836700000000003E-2</c:v>
                </c:pt>
                <c:pt idx="50245">
                  <c:v>-3.2940200000000003E-2</c:v>
                </c:pt>
                <c:pt idx="50246">
                  <c:v>-3.30166E-2</c:v>
                </c:pt>
                <c:pt idx="50247">
                  <c:v>-3.3066600000000002E-2</c:v>
                </c:pt>
                <c:pt idx="50248">
                  <c:v>-3.3091200000000001E-2</c:v>
                </c:pt>
                <c:pt idx="50249">
                  <c:v>-3.3090899999999999E-2</c:v>
                </c:pt>
                <c:pt idx="50250">
                  <c:v>-3.3066100000000001E-2</c:v>
                </c:pt>
                <c:pt idx="50251">
                  <c:v>-3.30166E-2</c:v>
                </c:pt>
                <c:pt idx="50252">
                  <c:v>-3.2942699999999998E-2</c:v>
                </c:pt>
                <c:pt idx="50253">
                  <c:v>-3.28448E-2</c:v>
                </c:pt>
                <c:pt idx="50254">
                  <c:v>-3.2723799999999997E-2</c:v>
                </c:pt>
                <c:pt idx="50255">
                  <c:v>-3.2580499999999998E-2</c:v>
                </c:pt>
                <c:pt idx="50256">
                  <c:v>-3.2415100000000002E-2</c:v>
                </c:pt>
                <c:pt idx="50257">
                  <c:v>-3.2228E-2</c:v>
                </c:pt>
                <c:pt idx="50258">
                  <c:v>-3.2019600000000002E-2</c:v>
                </c:pt>
                <c:pt idx="50259">
                  <c:v>-3.1790899999999997E-2</c:v>
                </c:pt>
                <c:pt idx="50260">
                  <c:v>-3.1543300000000003E-2</c:v>
                </c:pt>
                <c:pt idx="50261">
                  <c:v>-3.1277800000000001E-2</c:v>
                </c:pt>
                <c:pt idx="50262">
                  <c:v>-3.0995200000000001E-2</c:v>
                </c:pt>
                <c:pt idx="50263">
                  <c:v>-3.0696600000000001E-2</c:v>
                </c:pt>
                <c:pt idx="50264">
                  <c:v>-3.03837E-2</c:v>
                </c:pt>
                <c:pt idx="50265">
                  <c:v>-3.0057500000000001E-2</c:v>
                </c:pt>
                <c:pt idx="50266">
                  <c:v>-2.9719300000000001E-2</c:v>
                </c:pt>
                <c:pt idx="50267">
                  <c:v>-2.9370500000000001E-2</c:v>
                </c:pt>
                <c:pt idx="50268">
                  <c:v>-2.90119E-2</c:v>
                </c:pt>
                <c:pt idx="50269">
                  <c:v>-2.8644099999999999E-2</c:v>
                </c:pt>
                <c:pt idx="50270">
                  <c:v>-2.8268000000000001E-2</c:v>
                </c:pt>
                <c:pt idx="50271">
                  <c:v>-2.7884599999999999E-2</c:v>
                </c:pt>
                <c:pt idx="50272">
                  <c:v>-2.7495100000000001E-2</c:v>
                </c:pt>
                <c:pt idx="50273">
                  <c:v>-2.7100599999999999E-2</c:v>
                </c:pt>
                <c:pt idx="50274">
                  <c:v>-2.6702300000000002E-2</c:v>
                </c:pt>
                <c:pt idx="50275">
                  <c:v>-2.63012E-2</c:v>
                </c:pt>
                <c:pt idx="50276">
                  <c:v>-2.5898000000000001E-2</c:v>
                </c:pt>
                <c:pt idx="50277">
                  <c:v>-2.54939E-2</c:v>
                </c:pt>
                <c:pt idx="50278">
                  <c:v>-2.5090000000000001E-2</c:v>
                </c:pt>
                <c:pt idx="50279">
                  <c:v>-2.4687899999999999E-2</c:v>
                </c:pt>
                <c:pt idx="50280">
                  <c:v>-2.4288199999999999E-2</c:v>
                </c:pt>
                <c:pt idx="50281">
                  <c:v>-2.3891599999999999E-2</c:v>
                </c:pt>
                <c:pt idx="50282">
                  <c:v>-2.3498499999999999E-2</c:v>
                </c:pt>
                <c:pt idx="50283">
                  <c:v>-2.3109600000000001E-2</c:v>
                </c:pt>
                <c:pt idx="50284">
                  <c:v>-2.27259E-2</c:v>
                </c:pt>
                <c:pt idx="50285">
                  <c:v>-2.23486E-2</c:v>
                </c:pt>
                <c:pt idx="50286">
                  <c:v>-2.1979100000000001E-2</c:v>
                </c:pt>
                <c:pt idx="50287">
                  <c:v>-2.1617999999999998E-2</c:v>
                </c:pt>
                <c:pt idx="50288">
                  <c:v>-2.1265599999999999E-2</c:v>
                </c:pt>
                <c:pt idx="50289">
                  <c:v>-2.0922400000000001E-2</c:v>
                </c:pt>
                <c:pt idx="50290">
                  <c:v>-2.0588499999999999E-2</c:v>
                </c:pt>
                <c:pt idx="50291">
                  <c:v>-2.0264299999999999E-2</c:v>
                </c:pt>
                <c:pt idx="50292">
                  <c:v>-1.99499E-2</c:v>
                </c:pt>
                <c:pt idx="50293">
                  <c:v>-1.9645599999999999E-2</c:v>
                </c:pt>
                <c:pt idx="50294">
                  <c:v>-1.9351899999999998E-2</c:v>
                </c:pt>
                <c:pt idx="50295">
                  <c:v>-1.9069200000000001E-2</c:v>
                </c:pt>
                <c:pt idx="50296">
                  <c:v>-1.8797899999999999E-2</c:v>
                </c:pt>
                <c:pt idx="50297">
                  <c:v>-1.8539E-2</c:v>
                </c:pt>
                <c:pt idx="50298">
                  <c:v>-1.82931E-2</c:v>
                </c:pt>
                <c:pt idx="50299">
                  <c:v>-1.8060799999999998E-2</c:v>
                </c:pt>
                <c:pt idx="50300">
                  <c:v>-1.7842299999999998E-2</c:v>
                </c:pt>
                <c:pt idx="50301">
                  <c:v>-1.76381E-2</c:v>
                </c:pt>
                <c:pt idx="50302">
                  <c:v>-1.7448100000000001E-2</c:v>
                </c:pt>
                <c:pt idx="50303">
                  <c:v>-1.72724E-2</c:v>
                </c:pt>
                <c:pt idx="50304">
                  <c:v>-1.7111399999999999E-2</c:v>
                </c:pt>
                <c:pt idx="50305">
                  <c:v>-1.6965299999999999E-2</c:v>
                </c:pt>
                <c:pt idx="50306">
                  <c:v>-1.6834200000000001E-2</c:v>
                </c:pt>
                <c:pt idx="50307">
                  <c:v>-1.6717800000000001E-2</c:v>
                </c:pt>
                <c:pt idx="50308">
                  <c:v>-1.6616300000000001E-2</c:v>
                </c:pt>
                <c:pt idx="50309">
                  <c:v>-1.65294E-2</c:v>
                </c:pt>
                <c:pt idx="50310">
                  <c:v>-1.6456700000000001E-2</c:v>
                </c:pt>
                <c:pt idx="50311">
                  <c:v>-1.63984E-2</c:v>
                </c:pt>
                <c:pt idx="50312">
                  <c:v>-1.6354899999999999E-2</c:v>
                </c:pt>
                <c:pt idx="50313">
                  <c:v>-1.6325800000000001E-2</c:v>
                </c:pt>
                <c:pt idx="50314">
                  <c:v>-1.6310499999999999E-2</c:v>
                </c:pt>
                <c:pt idx="50315">
                  <c:v>-1.6308400000000001E-2</c:v>
                </c:pt>
                <c:pt idx="50316">
                  <c:v>-1.6319299999999998E-2</c:v>
                </c:pt>
                <c:pt idx="50317">
                  <c:v>-1.6343199999999999E-2</c:v>
                </c:pt>
                <c:pt idx="50318">
                  <c:v>-1.6379999999999999E-2</c:v>
                </c:pt>
                <c:pt idx="50319">
                  <c:v>-1.6428999999999999E-2</c:v>
                </c:pt>
                <c:pt idx="50320">
                  <c:v>-1.6489799999999999E-2</c:v>
                </c:pt>
                <c:pt idx="50321">
                  <c:v>-1.6561800000000002E-2</c:v>
                </c:pt>
                <c:pt idx="50322">
                  <c:v>-1.6644800000000001E-2</c:v>
                </c:pt>
                <c:pt idx="50323">
                  <c:v>-1.6737999999999999E-2</c:v>
                </c:pt>
                <c:pt idx="50324">
                  <c:v>-1.6839699999999999E-2</c:v>
                </c:pt>
                <c:pt idx="50325">
                  <c:v>-1.69488E-2</c:v>
                </c:pt>
                <c:pt idx="50326">
                  <c:v>-1.70651E-2</c:v>
                </c:pt>
                <c:pt idx="50327">
                  <c:v>-1.7188599999999998E-2</c:v>
                </c:pt>
                <c:pt idx="50328">
                  <c:v>-1.73192E-2</c:v>
                </c:pt>
                <c:pt idx="50329">
                  <c:v>-1.7455999999999999E-2</c:v>
                </c:pt>
                <c:pt idx="50330">
                  <c:v>-1.7598200000000001E-2</c:v>
                </c:pt>
                <c:pt idx="50331">
                  <c:v>-1.7745E-2</c:v>
                </c:pt>
                <c:pt idx="50332">
                  <c:v>-1.7896100000000002E-2</c:v>
                </c:pt>
                <c:pt idx="50333">
                  <c:v>-1.8050799999999999E-2</c:v>
                </c:pt>
                <c:pt idx="50334">
                  <c:v>-1.8203400000000002E-2</c:v>
                </c:pt>
                <c:pt idx="50335">
                  <c:v>-1.8349299999999999E-2</c:v>
                </c:pt>
                <c:pt idx="50336">
                  <c:v>-1.8492700000000001E-2</c:v>
                </c:pt>
                <c:pt idx="50337">
                  <c:v>-1.8636300000000001E-2</c:v>
                </c:pt>
                <c:pt idx="50338">
                  <c:v>-1.87761E-2</c:v>
                </c:pt>
                <c:pt idx="50339">
                  <c:v>-1.891E-2</c:v>
                </c:pt>
                <c:pt idx="50340">
                  <c:v>-1.9038900000000001E-2</c:v>
                </c:pt>
                <c:pt idx="50341">
                  <c:v>-1.91629E-2</c:v>
                </c:pt>
                <c:pt idx="50342">
                  <c:v>-1.9280700000000001E-2</c:v>
                </c:pt>
                <c:pt idx="50343">
                  <c:v>-1.9390600000000001E-2</c:v>
                </c:pt>
                <c:pt idx="50344">
                  <c:v>-1.9490899999999999E-2</c:v>
                </c:pt>
                <c:pt idx="50345">
                  <c:v>-1.9580299999999998E-2</c:v>
                </c:pt>
                <c:pt idx="50346">
                  <c:v>-1.9658100000000001E-2</c:v>
                </c:pt>
                <c:pt idx="50347">
                  <c:v>-1.97237E-2</c:v>
                </c:pt>
                <c:pt idx="50348">
                  <c:v>-1.97764E-2</c:v>
                </c:pt>
                <c:pt idx="50349">
                  <c:v>-1.9815800000000001E-2</c:v>
                </c:pt>
                <c:pt idx="50350">
                  <c:v>-1.9841600000000001E-2</c:v>
                </c:pt>
                <c:pt idx="50351">
                  <c:v>-1.98534E-2</c:v>
                </c:pt>
                <c:pt idx="50352">
                  <c:v>-1.98505E-2</c:v>
                </c:pt>
                <c:pt idx="50353">
                  <c:v>-1.9832099999999998E-2</c:v>
                </c:pt>
                <c:pt idx="50354">
                  <c:v>-1.9797599999999999E-2</c:v>
                </c:pt>
                <c:pt idx="50355">
                  <c:v>-1.9745800000000001E-2</c:v>
                </c:pt>
                <c:pt idx="50356">
                  <c:v>-1.9675399999999999E-2</c:v>
                </c:pt>
                <c:pt idx="50357">
                  <c:v>-1.9585499999999999E-2</c:v>
                </c:pt>
                <c:pt idx="50358">
                  <c:v>-1.9475599999999999E-2</c:v>
                </c:pt>
                <c:pt idx="50359">
                  <c:v>-1.9345299999999999E-2</c:v>
                </c:pt>
                <c:pt idx="50360">
                  <c:v>-1.9194300000000001E-2</c:v>
                </c:pt>
                <c:pt idx="50361">
                  <c:v>-1.9021799999999998E-2</c:v>
                </c:pt>
                <c:pt idx="50362">
                  <c:v>-1.8827699999999999E-2</c:v>
                </c:pt>
                <c:pt idx="50363">
                  <c:v>-1.8611599999999999E-2</c:v>
                </c:pt>
                <c:pt idx="50364">
                  <c:v>-1.8373E-2</c:v>
                </c:pt>
                <c:pt idx="50365">
                  <c:v>-1.8111100000000002E-2</c:v>
                </c:pt>
                <c:pt idx="50366">
                  <c:v>-1.7825000000000001E-2</c:v>
                </c:pt>
                <c:pt idx="50367">
                  <c:v>-1.7514399999999999E-2</c:v>
                </c:pt>
                <c:pt idx="50368">
                  <c:v>-1.7179300000000002E-2</c:v>
                </c:pt>
                <c:pt idx="50369">
                  <c:v>-1.6819199999999999E-2</c:v>
                </c:pt>
                <c:pt idx="50370">
                  <c:v>-1.64341E-2</c:v>
                </c:pt>
                <c:pt idx="50371">
                  <c:v>-1.6023800000000001E-2</c:v>
                </c:pt>
                <c:pt idx="50372">
                  <c:v>-1.5588299999999999E-2</c:v>
                </c:pt>
                <c:pt idx="50373">
                  <c:v>-1.51276E-2</c:v>
                </c:pt>
                <c:pt idx="50374">
                  <c:v>-1.4641899999999999E-2</c:v>
                </c:pt>
                <c:pt idx="50375">
                  <c:v>-1.4131599999999999E-2</c:v>
                </c:pt>
                <c:pt idx="50376">
                  <c:v>-1.3596799999999999E-2</c:v>
                </c:pt>
                <c:pt idx="50377">
                  <c:v>-1.30376E-2</c:v>
                </c:pt>
                <c:pt idx="50378">
                  <c:v>-1.2454099999999999E-2</c:v>
                </c:pt>
                <c:pt idx="50379">
                  <c:v>-1.1847399999999999E-2</c:v>
                </c:pt>
                <c:pt idx="50380">
                  <c:v>-1.12184E-2</c:v>
                </c:pt>
                <c:pt idx="50381">
                  <c:v>-1.05678E-2</c:v>
                </c:pt>
                <c:pt idx="50382" formatCode="0.00E+00">
                  <c:v>-9.8961799999999992E-3</c:v>
                </c:pt>
                <c:pt idx="50383" formatCode="0.00E+00">
                  <c:v>-9.2036700000000006E-3</c:v>
                </c:pt>
                <c:pt idx="50384" formatCode="0.00E+00">
                  <c:v>-8.4907400000000001E-3</c:v>
                </c:pt>
                <c:pt idx="50385" formatCode="0.00E+00">
                  <c:v>-7.7581300000000002E-3</c:v>
                </c:pt>
                <c:pt idx="50386" formatCode="0.00E+00">
                  <c:v>-7.0064699999999999E-3</c:v>
                </c:pt>
                <c:pt idx="50387" formatCode="0.00E+00">
                  <c:v>-6.2363699999999998E-3</c:v>
                </c:pt>
                <c:pt idx="50388" formatCode="0.00E+00">
                  <c:v>-5.4490299999999997E-3</c:v>
                </c:pt>
                <c:pt idx="50389" formatCode="0.00E+00">
                  <c:v>-4.6458799999999998E-3</c:v>
                </c:pt>
                <c:pt idx="50390" formatCode="0.00E+00">
                  <c:v>-3.8281000000000001E-3</c:v>
                </c:pt>
                <c:pt idx="50391" formatCode="0.00E+00">
                  <c:v>-2.9966599999999999E-3</c:v>
                </c:pt>
                <c:pt idx="50392" formatCode="0.00E+00">
                  <c:v>-2.1523800000000002E-3</c:v>
                </c:pt>
                <c:pt idx="50393" formatCode="0.00E+00">
                  <c:v>-1.29593E-3</c:v>
                </c:pt>
                <c:pt idx="50394" formatCode="0.00E+00">
                  <c:v>-4.2825900000000001E-4</c:v>
                </c:pt>
                <c:pt idx="50395" formatCode="0.00E+00">
                  <c:v>4.4867099999999999E-4</c:v>
                </c:pt>
                <c:pt idx="50396" formatCode="0.00E+00">
                  <c:v>1.3355800000000001E-3</c:v>
                </c:pt>
                <c:pt idx="50397" formatCode="0.00E+00">
                  <c:v>2.23756E-3</c:v>
                </c:pt>
                <c:pt idx="50398" formatCode="0.00E+00">
                  <c:v>3.1523499999999999E-3</c:v>
                </c:pt>
                <c:pt idx="50399" formatCode="0.00E+00">
                  <c:v>4.0706400000000004E-3</c:v>
                </c:pt>
                <c:pt idx="50400" formatCode="0.00E+00">
                  <c:v>4.99111E-3</c:v>
                </c:pt>
                <c:pt idx="50401" formatCode="0.00E+00">
                  <c:v>5.9167999999999998E-3</c:v>
                </c:pt>
                <c:pt idx="50402" formatCode="0.00E+00">
                  <c:v>6.8459699999999998E-3</c:v>
                </c:pt>
                <c:pt idx="50403" formatCode="0.00E+00">
                  <c:v>7.7756099999999996E-3</c:v>
                </c:pt>
                <c:pt idx="50404" formatCode="0.00E+00">
                  <c:v>8.7040999999999993E-3</c:v>
                </c:pt>
                <c:pt idx="50405" formatCode="0.00E+00">
                  <c:v>9.6303199999999995E-3</c:v>
                </c:pt>
                <c:pt idx="50406">
                  <c:v>1.0553E-2</c:v>
                </c:pt>
                <c:pt idx="50407">
                  <c:v>1.14707E-2</c:v>
                </c:pt>
                <c:pt idx="50408">
                  <c:v>1.23821E-2</c:v>
                </c:pt>
                <c:pt idx="50409">
                  <c:v>1.32861E-2</c:v>
                </c:pt>
                <c:pt idx="50410">
                  <c:v>1.41811E-2</c:v>
                </c:pt>
                <c:pt idx="50411">
                  <c:v>1.5065200000000001E-2</c:v>
                </c:pt>
                <c:pt idx="50412">
                  <c:v>1.5935899999999999E-2</c:v>
                </c:pt>
                <c:pt idx="50413">
                  <c:v>1.6791E-2</c:v>
                </c:pt>
                <c:pt idx="50414">
                  <c:v>1.7628700000000001E-2</c:v>
                </c:pt>
                <c:pt idx="50415">
                  <c:v>1.8447499999999999E-2</c:v>
                </c:pt>
                <c:pt idx="50416">
                  <c:v>1.9246200000000002E-2</c:v>
                </c:pt>
                <c:pt idx="50417">
                  <c:v>2.0023800000000001E-2</c:v>
                </c:pt>
                <c:pt idx="50418">
                  <c:v>2.07794E-2</c:v>
                </c:pt>
                <c:pt idx="50419">
                  <c:v>2.1511800000000001E-2</c:v>
                </c:pt>
                <c:pt idx="50420">
                  <c:v>2.2219599999999999E-2</c:v>
                </c:pt>
                <c:pt idx="50421">
                  <c:v>2.2901299999999999E-2</c:v>
                </c:pt>
                <c:pt idx="50422">
                  <c:v>2.35555E-2</c:v>
                </c:pt>
                <c:pt idx="50423">
                  <c:v>2.4181000000000001E-2</c:v>
                </c:pt>
                <c:pt idx="50424">
                  <c:v>2.4776800000000002E-2</c:v>
                </c:pt>
                <c:pt idx="50425">
                  <c:v>2.5341900000000001E-2</c:v>
                </c:pt>
                <c:pt idx="50426">
                  <c:v>2.58754E-2</c:v>
                </c:pt>
                <c:pt idx="50427">
                  <c:v>2.6375900000000001E-2</c:v>
                </c:pt>
                <c:pt idx="50428">
                  <c:v>2.6842999999999999E-2</c:v>
                </c:pt>
                <c:pt idx="50429">
                  <c:v>2.7276000000000002E-2</c:v>
                </c:pt>
                <c:pt idx="50430">
                  <c:v>2.7673900000000001E-2</c:v>
                </c:pt>
                <c:pt idx="50431">
                  <c:v>2.8035399999999999E-2</c:v>
                </c:pt>
                <c:pt idx="50432">
                  <c:v>2.8358999999999999E-2</c:v>
                </c:pt>
                <c:pt idx="50433">
                  <c:v>2.8643499999999999E-2</c:v>
                </c:pt>
                <c:pt idx="50434">
                  <c:v>2.8887900000000001E-2</c:v>
                </c:pt>
                <c:pt idx="50435">
                  <c:v>2.9091599999999999E-2</c:v>
                </c:pt>
                <c:pt idx="50436">
                  <c:v>2.9253700000000001E-2</c:v>
                </c:pt>
                <c:pt idx="50437">
                  <c:v>2.93736E-2</c:v>
                </c:pt>
                <c:pt idx="50438">
                  <c:v>2.9450799999999999E-2</c:v>
                </c:pt>
                <c:pt idx="50439">
                  <c:v>2.9484699999999999E-2</c:v>
                </c:pt>
                <c:pt idx="50440">
                  <c:v>2.9475100000000001E-2</c:v>
                </c:pt>
                <c:pt idx="50441">
                  <c:v>2.94214E-2</c:v>
                </c:pt>
                <c:pt idx="50442">
                  <c:v>2.9323200000000001E-2</c:v>
                </c:pt>
                <c:pt idx="50443">
                  <c:v>2.9180299999999999E-2</c:v>
                </c:pt>
                <c:pt idx="50444">
                  <c:v>2.8992500000000001E-2</c:v>
                </c:pt>
                <c:pt idx="50445">
                  <c:v>2.8760000000000001E-2</c:v>
                </c:pt>
                <c:pt idx="50446">
                  <c:v>2.84832E-2</c:v>
                </c:pt>
                <c:pt idx="50447">
                  <c:v>2.8162300000000001E-2</c:v>
                </c:pt>
                <c:pt idx="50448">
                  <c:v>2.77973E-2</c:v>
                </c:pt>
                <c:pt idx="50449">
                  <c:v>2.73879E-2</c:v>
                </c:pt>
                <c:pt idx="50450">
                  <c:v>2.6933700000000001E-2</c:v>
                </c:pt>
                <c:pt idx="50451">
                  <c:v>2.6434900000000001E-2</c:v>
                </c:pt>
                <c:pt idx="50452">
                  <c:v>2.5891500000000001E-2</c:v>
                </c:pt>
                <c:pt idx="50453">
                  <c:v>2.5304E-2</c:v>
                </c:pt>
                <c:pt idx="50454">
                  <c:v>2.4672699999999999E-2</c:v>
                </c:pt>
                <c:pt idx="50455">
                  <c:v>2.39983E-2</c:v>
                </c:pt>
                <c:pt idx="50456">
                  <c:v>2.32816E-2</c:v>
                </c:pt>
                <c:pt idx="50457">
                  <c:v>2.2523499999999998E-2</c:v>
                </c:pt>
                <c:pt idx="50458">
                  <c:v>2.1724899999999998E-2</c:v>
                </c:pt>
                <c:pt idx="50459">
                  <c:v>2.0886399999999999E-2</c:v>
                </c:pt>
                <c:pt idx="50460">
                  <c:v>2.0008399999999999E-2</c:v>
                </c:pt>
                <c:pt idx="50461">
                  <c:v>1.9091299999999999E-2</c:v>
                </c:pt>
                <c:pt idx="50462">
                  <c:v>1.8135999999999999E-2</c:v>
                </c:pt>
                <c:pt idx="50463">
                  <c:v>1.7144E-2</c:v>
                </c:pt>
                <c:pt idx="50464">
                  <c:v>1.61169E-2</c:v>
                </c:pt>
                <c:pt idx="50465">
                  <c:v>1.5056E-2</c:v>
                </c:pt>
                <c:pt idx="50466">
                  <c:v>1.39621E-2</c:v>
                </c:pt>
                <c:pt idx="50467">
                  <c:v>1.2836200000000001E-2</c:v>
                </c:pt>
                <c:pt idx="50468">
                  <c:v>1.16794E-2</c:v>
                </c:pt>
                <c:pt idx="50469">
                  <c:v>1.0492700000000001E-2</c:v>
                </c:pt>
                <c:pt idx="50470" formatCode="0.00E+00">
                  <c:v>9.2773899999999999E-3</c:v>
                </c:pt>
                <c:pt idx="50471" formatCode="0.00E+00">
                  <c:v>8.0356000000000004E-3</c:v>
                </c:pt>
                <c:pt idx="50472" formatCode="0.00E+00">
                  <c:v>6.7692999999999998E-3</c:v>
                </c:pt>
                <c:pt idx="50473" formatCode="0.00E+00">
                  <c:v>5.4797200000000004E-3</c:v>
                </c:pt>
                <c:pt idx="50474" formatCode="0.00E+00">
                  <c:v>4.1676700000000001E-3</c:v>
                </c:pt>
                <c:pt idx="50475" formatCode="0.00E+00">
                  <c:v>2.8341899999999999E-3</c:v>
                </c:pt>
                <c:pt idx="50476" formatCode="0.00E+00">
                  <c:v>1.48069E-3</c:v>
                </c:pt>
                <c:pt idx="50477" formatCode="0.00E+00">
                  <c:v>1.09036E-4</c:v>
                </c:pt>
                <c:pt idx="50478" formatCode="0.00E+00">
                  <c:v>-1.2786E-3</c:v>
                </c:pt>
                <c:pt idx="50479" formatCode="0.00E+00">
                  <c:v>-2.6802000000000002E-3</c:v>
                </c:pt>
                <c:pt idx="50480" formatCode="0.00E+00">
                  <c:v>-4.09378E-3</c:v>
                </c:pt>
                <c:pt idx="50481" formatCode="0.00E+00">
                  <c:v>-5.5174400000000002E-3</c:v>
                </c:pt>
                <c:pt idx="50482" formatCode="0.00E+00">
                  <c:v>-6.9494800000000001E-3</c:v>
                </c:pt>
                <c:pt idx="50483" formatCode="0.00E+00">
                  <c:v>-8.3882599999999998E-3</c:v>
                </c:pt>
                <c:pt idx="50484" formatCode="0.00E+00">
                  <c:v>-9.8321999999999993E-3</c:v>
                </c:pt>
                <c:pt idx="50485">
                  <c:v>-1.12798E-2</c:v>
                </c:pt>
                <c:pt idx="50486">
                  <c:v>-1.27294E-2</c:v>
                </c:pt>
                <c:pt idx="50487">
                  <c:v>-1.41788E-2</c:v>
                </c:pt>
                <c:pt idx="50488">
                  <c:v>-1.5626000000000001E-2</c:v>
                </c:pt>
                <c:pt idx="50489">
                  <c:v>-1.7069000000000001E-2</c:v>
                </c:pt>
                <c:pt idx="50490">
                  <c:v>-1.8505899999999999E-2</c:v>
                </c:pt>
                <c:pt idx="50491">
                  <c:v>-1.9934400000000001E-2</c:v>
                </c:pt>
                <c:pt idx="50492">
                  <c:v>-2.1352599999999999E-2</c:v>
                </c:pt>
                <c:pt idx="50493">
                  <c:v>-2.2759000000000001E-2</c:v>
                </c:pt>
                <c:pt idx="50494">
                  <c:v>-2.4151800000000001E-2</c:v>
                </c:pt>
                <c:pt idx="50495">
                  <c:v>-2.55296E-2</c:v>
                </c:pt>
                <c:pt idx="50496">
                  <c:v>-2.6890399999999998E-2</c:v>
                </c:pt>
                <c:pt idx="50497">
                  <c:v>-2.8232299999999998E-2</c:v>
                </c:pt>
                <c:pt idx="50498">
                  <c:v>-2.95535E-2</c:v>
                </c:pt>
                <c:pt idx="50499">
                  <c:v>-3.0852299999999999E-2</c:v>
                </c:pt>
                <c:pt idx="50500">
                  <c:v>-3.2127000000000003E-2</c:v>
                </c:pt>
                <c:pt idx="50501">
                  <c:v>-3.3375299999999997E-2</c:v>
                </c:pt>
                <c:pt idx="50502">
                  <c:v>-3.4595500000000001E-2</c:v>
                </c:pt>
                <c:pt idx="50503">
                  <c:v>-3.5785900000000002E-2</c:v>
                </c:pt>
                <c:pt idx="50504">
                  <c:v>-3.6945499999999999E-2</c:v>
                </c:pt>
                <c:pt idx="50505">
                  <c:v>-3.8072599999999998E-2</c:v>
                </c:pt>
                <c:pt idx="50506">
                  <c:v>-3.9165600000000002E-2</c:v>
                </c:pt>
                <c:pt idx="50507">
                  <c:v>-4.02227E-2</c:v>
                </c:pt>
                <c:pt idx="50508">
                  <c:v>-4.12422E-2</c:v>
                </c:pt>
                <c:pt idx="50509">
                  <c:v>-4.2222900000000001E-2</c:v>
                </c:pt>
                <c:pt idx="50510">
                  <c:v>-4.3163300000000002E-2</c:v>
                </c:pt>
                <c:pt idx="50511">
                  <c:v>-4.4062499999999998E-2</c:v>
                </c:pt>
                <c:pt idx="50512">
                  <c:v>-4.4919000000000001E-2</c:v>
                </c:pt>
                <c:pt idx="50513">
                  <c:v>-4.5731899999999999E-2</c:v>
                </c:pt>
                <c:pt idx="50514">
                  <c:v>-4.6500100000000003E-2</c:v>
                </c:pt>
                <c:pt idx="50515">
                  <c:v>-4.7222500000000001E-2</c:v>
                </c:pt>
                <c:pt idx="50516">
                  <c:v>-4.7898000000000003E-2</c:v>
                </c:pt>
                <c:pt idx="50517">
                  <c:v>-4.8525699999999998E-2</c:v>
                </c:pt>
                <c:pt idx="50518">
                  <c:v>-4.9104399999999999E-2</c:v>
                </c:pt>
                <c:pt idx="50519">
                  <c:v>-4.9633200000000002E-2</c:v>
                </c:pt>
                <c:pt idx="50520">
                  <c:v>-5.0111200000000002E-2</c:v>
                </c:pt>
                <c:pt idx="50521">
                  <c:v>-5.0537699999999998E-2</c:v>
                </c:pt>
                <c:pt idx="50522">
                  <c:v>-5.0912100000000002E-2</c:v>
                </c:pt>
                <c:pt idx="50523">
                  <c:v>-5.1234300000000003E-2</c:v>
                </c:pt>
                <c:pt idx="50524">
                  <c:v>-5.1504000000000001E-2</c:v>
                </c:pt>
                <c:pt idx="50525">
                  <c:v>-5.1720799999999997E-2</c:v>
                </c:pt>
                <c:pt idx="50526">
                  <c:v>-5.18845E-2</c:v>
                </c:pt>
                <c:pt idx="50527">
                  <c:v>-5.1994899999999997E-2</c:v>
                </c:pt>
                <c:pt idx="50528">
                  <c:v>-5.2051800000000002E-2</c:v>
                </c:pt>
                <c:pt idx="50529">
                  <c:v>-5.2055200000000003E-2</c:v>
                </c:pt>
                <c:pt idx="50530">
                  <c:v>-5.2005299999999997E-2</c:v>
                </c:pt>
                <c:pt idx="50531">
                  <c:v>-5.19021E-2</c:v>
                </c:pt>
                <c:pt idx="50532">
                  <c:v>-5.1745399999999997E-2</c:v>
                </c:pt>
                <c:pt idx="50533">
                  <c:v>-5.1535600000000001E-2</c:v>
                </c:pt>
                <c:pt idx="50534">
                  <c:v>-5.1272900000000003E-2</c:v>
                </c:pt>
                <c:pt idx="50535">
                  <c:v>-5.09574E-2</c:v>
                </c:pt>
                <c:pt idx="50536">
                  <c:v>-5.0589700000000001E-2</c:v>
                </c:pt>
                <c:pt idx="50537">
                  <c:v>-5.0169999999999999E-2</c:v>
                </c:pt>
                <c:pt idx="50538">
                  <c:v>-4.9699199999999999E-2</c:v>
                </c:pt>
                <c:pt idx="50539">
                  <c:v>-4.9177800000000001E-2</c:v>
                </c:pt>
                <c:pt idx="50540">
                  <c:v>-4.8606700000000003E-2</c:v>
                </c:pt>
                <c:pt idx="50541">
                  <c:v>-4.7986500000000001E-2</c:v>
                </c:pt>
                <c:pt idx="50542">
                  <c:v>-4.73178E-2</c:v>
                </c:pt>
                <c:pt idx="50543">
                  <c:v>-4.6601499999999997E-2</c:v>
                </c:pt>
                <c:pt idx="50544">
                  <c:v>-4.5838400000000001E-2</c:v>
                </c:pt>
                <c:pt idx="50545">
                  <c:v>-4.5029300000000001E-2</c:v>
                </c:pt>
                <c:pt idx="50546">
                  <c:v>-4.4175399999999997E-2</c:v>
                </c:pt>
                <c:pt idx="50547">
                  <c:v>-4.3277799999999998E-2</c:v>
                </c:pt>
                <c:pt idx="50548">
                  <c:v>-4.2337899999999998E-2</c:v>
                </c:pt>
                <c:pt idx="50549">
                  <c:v>-4.1357100000000001E-2</c:v>
                </c:pt>
                <c:pt idx="50550">
                  <c:v>-4.0336400000000001E-2</c:v>
                </c:pt>
                <c:pt idx="50551">
                  <c:v>-3.9277199999999998E-2</c:v>
                </c:pt>
                <c:pt idx="50552">
                  <c:v>-3.8180699999999998E-2</c:v>
                </c:pt>
                <c:pt idx="50553">
                  <c:v>-3.7048400000000002E-2</c:v>
                </c:pt>
                <c:pt idx="50554">
                  <c:v>-3.5881900000000001E-2</c:v>
                </c:pt>
                <c:pt idx="50555">
                  <c:v>-3.46828E-2</c:v>
                </c:pt>
                <c:pt idx="50556">
                  <c:v>-3.3452599999999999E-2</c:v>
                </c:pt>
                <c:pt idx="50557">
                  <c:v>-3.2193199999999998E-2</c:v>
                </c:pt>
                <c:pt idx="50558">
                  <c:v>-3.0906099999999999E-2</c:v>
                </c:pt>
                <c:pt idx="50559">
                  <c:v>-2.9593000000000001E-2</c:v>
                </c:pt>
                <c:pt idx="50560">
                  <c:v>-2.8255300000000001E-2</c:v>
                </c:pt>
                <c:pt idx="50561">
                  <c:v>-2.6894899999999999E-2</c:v>
                </c:pt>
                <c:pt idx="50562">
                  <c:v>-2.5513500000000001E-2</c:v>
                </c:pt>
                <c:pt idx="50563">
                  <c:v>-2.4112700000000001E-2</c:v>
                </c:pt>
                <c:pt idx="50564">
                  <c:v>-2.2693999999999999E-2</c:v>
                </c:pt>
                <c:pt idx="50565">
                  <c:v>-2.1259199999999999E-2</c:v>
                </c:pt>
                <c:pt idx="50566">
                  <c:v>-1.98102E-2</c:v>
                </c:pt>
                <c:pt idx="50567">
                  <c:v>-1.83491E-2</c:v>
                </c:pt>
                <c:pt idx="50568">
                  <c:v>-1.6877400000000001E-2</c:v>
                </c:pt>
                <c:pt idx="50569">
                  <c:v>-1.53969E-2</c:v>
                </c:pt>
                <c:pt idx="50570">
                  <c:v>-1.3909299999999999E-2</c:v>
                </c:pt>
                <c:pt idx="50571">
                  <c:v>-1.2416699999999999E-2</c:v>
                </c:pt>
                <c:pt idx="50572">
                  <c:v>-1.09207E-2</c:v>
                </c:pt>
                <c:pt idx="50573" formatCode="0.00E+00">
                  <c:v>-9.4232299999999995E-3</c:v>
                </c:pt>
                <c:pt idx="50574" formatCode="0.00E+00">
                  <c:v>-7.9261100000000001E-3</c:v>
                </c:pt>
                <c:pt idx="50575" formatCode="0.00E+00">
                  <c:v>-6.4311699999999999E-3</c:v>
                </c:pt>
                <c:pt idx="50576" formatCode="0.00E+00">
                  <c:v>-4.9402200000000004E-3</c:v>
                </c:pt>
                <c:pt idx="50577" formatCode="0.00E+00">
                  <c:v>-3.4550000000000002E-3</c:v>
                </c:pt>
                <c:pt idx="50578" formatCode="0.00E+00">
                  <c:v>-1.97723E-3</c:v>
                </c:pt>
                <c:pt idx="50579" formatCode="0.00E+00">
                  <c:v>-5.0863299999999998E-4</c:v>
                </c:pt>
                <c:pt idx="50580" formatCode="0.00E+00">
                  <c:v>9.4915099999999997E-4</c:v>
                </c:pt>
                <c:pt idx="50581" formatCode="0.00E+00">
                  <c:v>2.3946000000000002E-3</c:v>
                </c:pt>
                <c:pt idx="50582" formatCode="0.00E+00">
                  <c:v>3.82615E-3</c:v>
                </c:pt>
                <c:pt idx="50583" formatCode="0.00E+00">
                  <c:v>5.24217E-3</c:v>
                </c:pt>
                <c:pt idx="50584" formatCode="0.00E+00">
                  <c:v>6.6410699999999998E-3</c:v>
                </c:pt>
                <c:pt idx="50585" formatCode="0.00E+00">
                  <c:v>8.0212700000000005E-3</c:v>
                </c:pt>
                <c:pt idx="50586" formatCode="0.00E+00">
                  <c:v>9.3812600000000006E-3</c:v>
                </c:pt>
                <c:pt idx="50587">
                  <c:v>1.07195E-2</c:v>
                </c:pt>
                <c:pt idx="50588">
                  <c:v>1.2034599999999999E-2</c:v>
                </c:pt>
                <c:pt idx="50589">
                  <c:v>1.3325E-2</c:v>
                </c:pt>
                <c:pt idx="50590">
                  <c:v>1.4589599999999999E-2</c:v>
                </c:pt>
                <c:pt idx="50591">
                  <c:v>1.5826900000000001E-2</c:v>
                </c:pt>
                <c:pt idx="50592">
                  <c:v>1.70358E-2</c:v>
                </c:pt>
                <c:pt idx="50593">
                  <c:v>1.8215100000000001E-2</c:v>
                </c:pt>
                <c:pt idx="50594">
                  <c:v>1.9363600000000002E-2</c:v>
                </c:pt>
                <c:pt idx="50595">
                  <c:v>2.04803E-2</c:v>
                </c:pt>
                <c:pt idx="50596">
                  <c:v>2.1564199999999999E-2</c:v>
                </c:pt>
                <c:pt idx="50597">
                  <c:v>2.2614200000000001E-2</c:v>
                </c:pt>
                <c:pt idx="50598">
                  <c:v>2.3629600000000001E-2</c:v>
                </c:pt>
                <c:pt idx="50599">
                  <c:v>2.46094E-2</c:v>
                </c:pt>
                <c:pt idx="50600">
                  <c:v>2.5552999999999999E-2</c:v>
                </c:pt>
                <c:pt idx="50601">
                  <c:v>2.6459400000000001E-2</c:v>
                </c:pt>
                <c:pt idx="50602">
                  <c:v>2.7327899999999999E-2</c:v>
                </c:pt>
                <c:pt idx="50603">
                  <c:v>2.8158099999999998E-2</c:v>
                </c:pt>
                <c:pt idx="50604">
                  <c:v>2.89494E-2</c:v>
                </c:pt>
                <c:pt idx="50605">
                  <c:v>2.9701399999999999E-2</c:v>
                </c:pt>
                <c:pt idx="50606">
                  <c:v>3.0413599999999999E-2</c:v>
                </c:pt>
                <c:pt idx="50607">
                  <c:v>3.1085600000000001E-2</c:v>
                </c:pt>
                <c:pt idx="50608">
                  <c:v>3.1717200000000001E-2</c:v>
                </c:pt>
                <c:pt idx="50609">
                  <c:v>3.2308200000000002E-2</c:v>
                </c:pt>
                <c:pt idx="50610">
                  <c:v>3.2858199999999997E-2</c:v>
                </c:pt>
                <c:pt idx="50611">
                  <c:v>3.33672E-2</c:v>
                </c:pt>
                <c:pt idx="50612">
                  <c:v>3.38351E-2</c:v>
                </c:pt>
                <c:pt idx="50613">
                  <c:v>3.4261899999999998E-2</c:v>
                </c:pt>
                <c:pt idx="50614">
                  <c:v>3.4647699999999997E-2</c:v>
                </c:pt>
                <c:pt idx="50615">
                  <c:v>3.4992700000000002E-2</c:v>
                </c:pt>
                <c:pt idx="50616">
                  <c:v>3.5297000000000002E-2</c:v>
                </c:pt>
                <c:pt idx="50617">
                  <c:v>3.5561000000000002E-2</c:v>
                </c:pt>
                <c:pt idx="50618">
                  <c:v>3.5784900000000001E-2</c:v>
                </c:pt>
                <c:pt idx="50619">
                  <c:v>3.5969000000000001E-2</c:v>
                </c:pt>
                <c:pt idx="50620">
                  <c:v>3.6113600000000003E-2</c:v>
                </c:pt>
                <c:pt idx="50621">
                  <c:v>3.6219300000000003E-2</c:v>
                </c:pt>
                <c:pt idx="50622">
                  <c:v>3.6286499999999999E-2</c:v>
                </c:pt>
                <c:pt idx="50623">
                  <c:v>3.6315699999999999E-2</c:v>
                </c:pt>
                <c:pt idx="50624">
                  <c:v>3.6307600000000002E-2</c:v>
                </c:pt>
                <c:pt idx="50625">
                  <c:v>3.6262799999999998E-2</c:v>
                </c:pt>
                <c:pt idx="50626">
                  <c:v>3.6181900000000003E-2</c:v>
                </c:pt>
                <c:pt idx="50627">
                  <c:v>3.6065800000000002E-2</c:v>
                </c:pt>
                <c:pt idx="50628">
                  <c:v>3.5915200000000001E-2</c:v>
                </c:pt>
                <c:pt idx="50629">
                  <c:v>3.5730999999999999E-2</c:v>
                </c:pt>
                <c:pt idx="50630">
                  <c:v>3.5513999999999997E-2</c:v>
                </c:pt>
                <c:pt idx="50631">
                  <c:v>3.5265199999999997E-2</c:v>
                </c:pt>
                <c:pt idx="50632">
                  <c:v>3.4985500000000003E-2</c:v>
                </c:pt>
                <c:pt idx="50633">
                  <c:v>3.46758E-2</c:v>
                </c:pt>
                <c:pt idx="50634">
                  <c:v>3.4337300000000001E-2</c:v>
                </c:pt>
                <c:pt idx="50635">
                  <c:v>3.3970899999999998E-2</c:v>
                </c:pt>
                <c:pt idx="50636">
                  <c:v>3.3577799999999998E-2</c:v>
                </c:pt>
                <c:pt idx="50637">
                  <c:v>3.3159099999999997E-2</c:v>
                </c:pt>
                <c:pt idx="50638">
                  <c:v>3.27157E-2</c:v>
                </c:pt>
                <c:pt idx="50639">
                  <c:v>3.2248899999999997E-2</c:v>
                </c:pt>
                <c:pt idx="50640">
                  <c:v>3.1759700000000002E-2</c:v>
                </c:pt>
                <c:pt idx="50641">
                  <c:v>3.1249300000000001E-2</c:v>
                </c:pt>
                <c:pt idx="50642">
                  <c:v>3.0719E-2</c:v>
                </c:pt>
                <c:pt idx="50643">
                  <c:v>3.0169899999999999E-2</c:v>
                </c:pt>
                <c:pt idx="50644">
                  <c:v>2.9603299999999999E-2</c:v>
                </c:pt>
                <c:pt idx="50645">
                  <c:v>2.9020299999999999E-2</c:v>
                </c:pt>
                <c:pt idx="50646">
                  <c:v>2.8422200000000002E-2</c:v>
                </c:pt>
                <c:pt idx="50647">
                  <c:v>2.7810000000000001E-2</c:v>
                </c:pt>
                <c:pt idx="50648">
                  <c:v>2.7185000000000001E-2</c:v>
                </c:pt>
                <c:pt idx="50649">
                  <c:v>2.6548200000000001E-2</c:v>
                </c:pt>
                <c:pt idx="50650">
                  <c:v>2.59011E-2</c:v>
                </c:pt>
                <c:pt idx="50651">
                  <c:v>2.5244699999999998E-2</c:v>
                </c:pt>
                <c:pt idx="50652">
                  <c:v>2.45802E-2</c:v>
                </c:pt>
                <c:pt idx="50653">
                  <c:v>2.39089E-2</c:v>
                </c:pt>
                <c:pt idx="50654">
                  <c:v>2.32318E-2</c:v>
                </c:pt>
                <c:pt idx="50655">
                  <c:v>2.2550199999999999E-2</c:v>
                </c:pt>
                <c:pt idx="50656">
                  <c:v>2.1865200000000001E-2</c:v>
                </c:pt>
                <c:pt idx="50657">
                  <c:v>2.11779E-2</c:v>
                </c:pt>
                <c:pt idx="50658">
                  <c:v>2.0489400000000001E-2</c:v>
                </c:pt>
                <c:pt idx="50659">
                  <c:v>1.9800700000000001E-2</c:v>
                </c:pt>
                <c:pt idx="50660">
                  <c:v>1.9112799999999999E-2</c:v>
                </c:pt>
                <c:pt idx="50661">
                  <c:v>1.8426600000000001E-2</c:v>
                </c:pt>
                <c:pt idx="50662">
                  <c:v>1.7743100000000001E-2</c:v>
                </c:pt>
                <c:pt idx="50663">
                  <c:v>1.7063399999999999E-2</c:v>
                </c:pt>
                <c:pt idx="50664">
                  <c:v>1.6388400000000001E-2</c:v>
                </c:pt>
                <c:pt idx="50665">
                  <c:v>1.5719199999999999E-2</c:v>
                </c:pt>
                <c:pt idx="50666">
                  <c:v>1.50565E-2</c:v>
                </c:pt>
                <c:pt idx="50667">
                  <c:v>1.44011E-2</c:v>
                </c:pt>
                <c:pt idx="50668">
                  <c:v>1.3753899999999999E-2</c:v>
                </c:pt>
                <c:pt idx="50669">
                  <c:v>1.31155E-2</c:v>
                </c:pt>
                <c:pt idx="50670">
                  <c:v>1.24867E-2</c:v>
                </c:pt>
                <c:pt idx="50671">
                  <c:v>1.1868099999999999E-2</c:v>
                </c:pt>
                <c:pt idx="50672">
                  <c:v>1.1260300000000001E-2</c:v>
                </c:pt>
                <c:pt idx="50673">
                  <c:v>1.06639E-2</c:v>
                </c:pt>
                <c:pt idx="50674">
                  <c:v>1.00795E-2</c:v>
                </c:pt>
                <c:pt idx="50675" formatCode="0.00E+00">
                  <c:v>9.5077700000000005E-3</c:v>
                </c:pt>
                <c:pt idx="50676" formatCode="0.00E+00">
                  <c:v>8.9492600000000005E-3</c:v>
                </c:pt>
                <c:pt idx="50677" formatCode="0.00E+00">
                  <c:v>8.4043999999999994E-3</c:v>
                </c:pt>
                <c:pt idx="50678" formatCode="0.00E+00">
                  <c:v>7.8735799999999998E-3</c:v>
                </c:pt>
                <c:pt idx="50679" formatCode="0.00E+00">
                  <c:v>7.3571499999999998E-3</c:v>
                </c:pt>
                <c:pt idx="50680" formatCode="0.00E+00">
                  <c:v>6.8553900000000003E-3</c:v>
                </c:pt>
                <c:pt idx="50681" formatCode="0.00E+00">
                  <c:v>6.3685199999999999E-3</c:v>
                </c:pt>
                <c:pt idx="50682" formatCode="0.00E+00">
                  <c:v>5.89676E-3</c:v>
                </c:pt>
                <c:pt idx="50683" formatCode="0.00E+00">
                  <c:v>5.4402599999999997E-3</c:v>
                </c:pt>
                <c:pt idx="50684" formatCode="0.00E+00">
                  <c:v>4.9991499999999999E-3</c:v>
                </c:pt>
                <c:pt idx="50685" formatCode="0.00E+00">
                  <c:v>4.57356E-3</c:v>
                </c:pt>
                <c:pt idx="50686" formatCode="0.00E+00">
                  <c:v>4.1635300000000004E-3</c:v>
                </c:pt>
                <c:pt idx="50687" formatCode="0.00E+00">
                  <c:v>3.76904E-3</c:v>
                </c:pt>
                <c:pt idx="50688" formatCode="0.00E+00">
                  <c:v>3.3899999999999998E-3</c:v>
                </c:pt>
                <c:pt idx="50689" formatCode="0.00E+00">
                  <c:v>3.0262800000000001E-3</c:v>
                </c:pt>
                <c:pt idx="50690" formatCode="0.00E+00">
                  <c:v>2.6777099999999998E-3</c:v>
                </c:pt>
                <c:pt idx="50691" formatCode="0.00E+00">
                  <c:v>2.3441600000000001E-3</c:v>
                </c:pt>
                <c:pt idx="50692" formatCode="0.00E+00">
                  <c:v>2.0255199999999998E-3</c:v>
                </c:pt>
                <c:pt idx="50693" formatCode="0.00E+00">
                  <c:v>1.7216600000000001E-3</c:v>
                </c:pt>
                <c:pt idx="50694" formatCode="0.00E+00">
                  <c:v>1.4323599999999999E-3</c:v>
                </c:pt>
                <c:pt idx="50695" formatCode="0.00E+00">
                  <c:v>1.1573099999999999E-3</c:v>
                </c:pt>
                <c:pt idx="50696" formatCode="0.00E+00">
                  <c:v>8.9617699999999995E-4</c:v>
                </c:pt>
                <c:pt idx="50697" formatCode="0.00E+00">
                  <c:v>6.4855900000000005E-4</c:v>
                </c:pt>
                <c:pt idx="50698" formatCode="0.00E+00">
                  <c:v>4.1403399999999997E-4</c:v>
                </c:pt>
                <c:pt idx="50699" formatCode="0.00E+00">
                  <c:v>1.9210700000000001E-4</c:v>
                </c:pt>
                <c:pt idx="50700" formatCode="0.00E+00">
                  <c:v>-1.7808E-5</c:v>
                </c:pt>
                <c:pt idx="50701" formatCode="0.00E+00">
                  <c:v>-2.16293E-4</c:v>
                </c:pt>
                <c:pt idx="50702" formatCode="0.00E+00">
                  <c:v>-4.0389100000000003E-4</c:v>
                </c:pt>
                <c:pt idx="50703" formatCode="0.00E+00">
                  <c:v>-5.8113399999999997E-4</c:v>
                </c:pt>
                <c:pt idx="50704" formatCode="0.00E+00">
                  <c:v>-7.4851300000000002E-4</c:v>
                </c:pt>
                <c:pt idx="50705" formatCode="0.00E+00">
                  <c:v>-9.0654699999999995E-4</c:v>
                </c:pt>
                <c:pt idx="50706" formatCode="0.00E+00">
                  <c:v>-1.0558399999999999E-3</c:v>
                </c:pt>
                <c:pt idx="50707" formatCode="0.00E+00">
                  <c:v>-1.1970100000000001E-3</c:v>
                </c:pt>
                <c:pt idx="50708" formatCode="0.00E+00">
                  <c:v>-1.33058E-3</c:v>
                </c:pt>
                <c:pt idx="50709" formatCode="0.00E+00">
                  <c:v>-1.4571499999999999E-3</c:v>
                </c:pt>
                <c:pt idx="50710" formatCode="0.00E+00">
                  <c:v>-1.5773899999999999E-3</c:v>
                </c:pt>
                <c:pt idx="50711" formatCode="0.00E+00">
                  <c:v>-1.69203E-3</c:v>
                </c:pt>
                <c:pt idx="50712" formatCode="0.00E+00">
                  <c:v>-1.80171E-3</c:v>
                </c:pt>
                <c:pt idx="50713" formatCode="0.00E+00">
                  <c:v>-1.90723E-3</c:v>
                </c:pt>
                <c:pt idx="50714" formatCode="0.00E+00">
                  <c:v>-2.0095299999999998E-3</c:v>
                </c:pt>
                <c:pt idx="50715" formatCode="0.00E+00">
                  <c:v>-2.10939E-3</c:v>
                </c:pt>
                <c:pt idx="50716" formatCode="0.00E+00">
                  <c:v>-2.2074199999999999E-3</c:v>
                </c:pt>
                <c:pt idx="50717" formatCode="0.00E+00">
                  <c:v>-2.3041899999999998E-3</c:v>
                </c:pt>
                <c:pt idx="50718" formatCode="0.00E+00">
                  <c:v>-2.40033E-3</c:v>
                </c:pt>
                <c:pt idx="50719" formatCode="0.00E+00">
                  <c:v>-2.4964599999999998E-3</c:v>
                </c:pt>
                <c:pt idx="50720" formatCode="0.00E+00">
                  <c:v>-2.5932300000000002E-3</c:v>
                </c:pt>
                <c:pt idx="50721" formatCode="0.00E+00">
                  <c:v>-2.6913200000000001E-3</c:v>
                </c:pt>
                <c:pt idx="50722" formatCode="0.00E+00">
                  <c:v>-2.7914099999999998E-3</c:v>
                </c:pt>
                <c:pt idx="50723" formatCode="0.00E+00">
                  <c:v>-2.8942E-3</c:v>
                </c:pt>
                <c:pt idx="50724" formatCode="0.00E+00">
                  <c:v>-3.00038E-3</c:v>
                </c:pt>
                <c:pt idx="50725" formatCode="0.00E+00">
                  <c:v>-3.1105999999999998E-3</c:v>
                </c:pt>
                <c:pt idx="50726" formatCode="0.00E+00">
                  <c:v>-3.2254599999999999E-3</c:v>
                </c:pt>
                <c:pt idx="50727" formatCode="0.00E+00">
                  <c:v>-3.34557E-3</c:v>
                </c:pt>
                <c:pt idx="50728" formatCode="0.00E+00">
                  <c:v>-3.47153E-3</c:v>
                </c:pt>
                <c:pt idx="50729" formatCode="0.00E+00">
                  <c:v>-3.6038899999999998E-3</c:v>
                </c:pt>
                <c:pt idx="50730" formatCode="0.00E+00">
                  <c:v>-3.74319E-3</c:v>
                </c:pt>
                <c:pt idx="50731" formatCode="0.00E+00">
                  <c:v>-3.8899099999999999E-3</c:v>
                </c:pt>
                <c:pt idx="50732" formatCode="0.00E+00">
                  <c:v>-4.0444699999999997E-3</c:v>
                </c:pt>
                <c:pt idx="50733" formatCode="0.00E+00">
                  <c:v>-4.2073500000000003E-3</c:v>
                </c:pt>
                <c:pt idx="50734" formatCode="0.00E+00">
                  <c:v>-4.3790499999999998E-3</c:v>
                </c:pt>
                <c:pt idx="50735" formatCode="0.00E+00">
                  <c:v>-4.5599500000000001E-3</c:v>
                </c:pt>
                <c:pt idx="50736" formatCode="0.00E+00">
                  <c:v>-4.7503399999999996E-3</c:v>
                </c:pt>
                <c:pt idx="50737" formatCode="0.00E+00">
                  <c:v>-4.95051E-3</c:v>
                </c:pt>
                <c:pt idx="50738" formatCode="0.00E+00">
                  <c:v>-5.1607800000000002E-3</c:v>
                </c:pt>
                <c:pt idx="50739" formatCode="0.00E+00">
                  <c:v>-5.3814800000000001E-3</c:v>
                </c:pt>
                <c:pt idx="50740" formatCode="0.00E+00">
                  <c:v>-5.6128000000000003E-3</c:v>
                </c:pt>
                <c:pt idx="50741" formatCode="0.00E+00">
                  <c:v>-5.8549099999999996E-3</c:v>
                </c:pt>
                <c:pt idx="50742" formatCode="0.00E+00">
                  <c:v>-6.10796E-3</c:v>
                </c:pt>
                <c:pt idx="50743" formatCode="0.00E+00">
                  <c:v>-6.3720599999999997E-3</c:v>
                </c:pt>
                <c:pt idx="50744" formatCode="0.00E+00">
                  <c:v>-6.6472500000000004E-3</c:v>
                </c:pt>
                <c:pt idx="50745" formatCode="0.00E+00">
                  <c:v>-6.9334899999999996E-3</c:v>
                </c:pt>
                <c:pt idx="50746" formatCode="0.00E+00">
                  <c:v>-7.2306899999999997E-3</c:v>
                </c:pt>
                <c:pt idx="50747" formatCode="0.00E+00">
                  <c:v>-7.5386799999999999E-3</c:v>
                </c:pt>
                <c:pt idx="50748" formatCode="0.00E+00">
                  <c:v>-7.8573199999999992E-3</c:v>
                </c:pt>
                <c:pt idx="50749" formatCode="0.00E+00">
                  <c:v>-8.1864599999999996E-3</c:v>
                </c:pt>
                <c:pt idx="50750" formatCode="0.00E+00">
                  <c:v>-8.5259499999999992E-3</c:v>
                </c:pt>
                <c:pt idx="50751" formatCode="0.00E+00">
                  <c:v>-8.8756300000000007E-3</c:v>
                </c:pt>
                <c:pt idx="50752" formatCode="0.00E+00">
                  <c:v>-9.2352400000000005E-3</c:v>
                </c:pt>
                <c:pt idx="50753" formatCode="0.00E+00">
                  <c:v>-9.6045000000000002E-3</c:v>
                </c:pt>
                <c:pt idx="50754" formatCode="0.00E+00">
                  <c:v>-9.9831499999999997E-3</c:v>
                </c:pt>
                <c:pt idx="50755">
                  <c:v>-1.0370900000000001E-2</c:v>
                </c:pt>
                <c:pt idx="50756">
                  <c:v>-1.07674E-2</c:v>
                </c:pt>
                <c:pt idx="50757">
                  <c:v>-1.1172100000000001E-2</c:v>
                </c:pt>
                <c:pt idx="50758">
                  <c:v>-1.1584499999999999E-2</c:v>
                </c:pt>
                <c:pt idx="50759">
                  <c:v>-1.20041E-2</c:v>
                </c:pt>
                <c:pt idx="50760">
                  <c:v>-1.2430200000000001E-2</c:v>
                </c:pt>
                <c:pt idx="50761">
                  <c:v>-1.28623E-2</c:v>
                </c:pt>
                <c:pt idx="50762">
                  <c:v>-1.32996E-2</c:v>
                </c:pt>
                <c:pt idx="50763">
                  <c:v>-1.37419E-2</c:v>
                </c:pt>
                <c:pt idx="50764">
                  <c:v>-1.4188299999999999E-2</c:v>
                </c:pt>
                <c:pt idx="50765">
                  <c:v>-1.46383E-2</c:v>
                </c:pt>
                <c:pt idx="50766">
                  <c:v>-1.50908E-2</c:v>
                </c:pt>
                <c:pt idx="50767">
                  <c:v>-1.5545099999999999E-2</c:v>
                </c:pt>
                <c:pt idx="50768">
                  <c:v>-1.6000199999999999E-2</c:v>
                </c:pt>
                <c:pt idx="50769">
                  <c:v>-1.6455399999999999E-2</c:v>
                </c:pt>
                <c:pt idx="50770">
                  <c:v>-1.69096E-2</c:v>
                </c:pt>
                <c:pt idx="50771">
                  <c:v>-1.73618E-2</c:v>
                </c:pt>
                <c:pt idx="50772">
                  <c:v>-1.7811199999999999E-2</c:v>
                </c:pt>
                <c:pt idx="50773">
                  <c:v>-1.82569E-2</c:v>
                </c:pt>
                <c:pt idx="50774">
                  <c:v>-1.8697999999999999E-2</c:v>
                </c:pt>
                <c:pt idx="50775">
                  <c:v>-1.91337E-2</c:v>
                </c:pt>
                <c:pt idx="50776">
                  <c:v>-1.9563000000000001E-2</c:v>
                </c:pt>
                <c:pt idx="50777">
                  <c:v>-1.9985300000000001E-2</c:v>
                </c:pt>
                <c:pt idx="50778">
                  <c:v>-2.03996E-2</c:v>
                </c:pt>
                <c:pt idx="50779">
                  <c:v>-2.0804799999999998E-2</c:v>
                </c:pt>
                <c:pt idx="50780">
                  <c:v>-2.1199800000000001E-2</c:v>
                </c:pt>
                <c:pt idx="50781">
                  <c:v>-2.1583399999999999E-2</c:v>
                </c:pt>
                <c:pt idx="50782">
                  <c:v>-2.1954399999999999E-2</c:v>
                </c:pt>
                <c:pt idx="50783">
                  <c:v>-2.23118E-2</c:v>
                </c:pt>
                <c:pt idx="50784">
                  <c:v>-2.2654400000000002E-2</c:v>
                </c:pt>
                <c:pt idx="50785">
                  <c:v>-2.29812E-2</c:v>
                </c:pt>
                <c:pt idx="50786">
                  <c:v>-2.3291300000000001E-2</c:v>
                </c:pt>
                <c:pt idx="50787">
                  <c:v>-2.35835E-2</c:v>
                </c:pt>
                <c:pt idx="50788">
                  <c:v>-2.38569E-2</c:v>
                </c:pt>
                <c:pt idx="50789">
                  <c:v>-2.41105E-2</c:v>
                </c:pt>
                <c:pt idx="50790">
                  <c:v>-2.43436E-2</c:v>
                </c:pt>
                <c:pt idx="50791">
                  <c:v>-2.4555199999999999E-2</c:v>
                </c:pt>
                <c:pt idx="50792">
                  <c:v>-2.4744200000000001E-2</c:v>
                </c:pt>
                <c:pt idx="50793">
                  <c:v>-2.4909899999999999E-2</c:v>
                </c:pt>
                <c:pt idx="50794">
                  <c:v>-2.5051199999999999E-2</c:v>
                </c:pt>
                <c:pt idx="50795">
                  <c:v>-2.51673E-2</c:v>
                </c:pt>
                <c:pt idx="50796">
                  <c:v>-2.5257100000000001E-2</c:v>
                </c:pt>
                <c:pt idx="50797">
                  <c:v>-2.5319999999999999E-2</c:v>
                </c:pt>
                <c:pt idx="50798">
                  <c:v>-2.5355200000000001E-2</c:v>
                </c:pt>
                <c:pt idx="50799">
                  <c:v>-2.53619E-2</c:v>
                </c:pt>
                <c:pt idx="50800">
                  <c:v>-2.5339500000000001E-2</c:v>
                </c:pt>
                <c:pt idx="50801">
                  <c:v>-2.5287199999999999E-2</c:v>
                </c:pt>
                <c:pt idx="50802">
                  <c:v>-2.52047E-2</c:v>
                </c:pt>
                <c:pt idx="50803">
                  <c:v>-2.5091200000000001E-2</c:v>
                </c:pt>
                <c:pt idx="50804">
                  <c:v>-2.4946300000000001E-2</c:v>
                </c:pt>
                <c:pt idx="50805">
                  <c:v>-2.47694E-2</c:v>
                </c:pt>
                <c:pt idx="50806">
                  <c:v>-2.45598E-2</c:v>
                </c:pt>
                <c:pt idx="50807">
                  <c:v>-2.4316999999999998E-2</c:v>
                </c:pt>
                <c:pt idx="50808">
                  <c:v>-2.4040800000000001E-2</c:v>
                </c:pt>
                <c:pt idx="50809">
                  <c:v>-2.37307E-2</c:v>
                </c:pt>
                <c:pt idx="50810">
                  <c:v>-2.3386400000000002E-2</c:v>
                </c:pt>
                <c:pt idx="50811">
                  <c:v>-2.30075E-2</c:v>
                </c:pt>
                <c:pt idx="50812">
                  <c:v>-2.2593599999999998E-2</c:v>
                </c:pt>
                <c:pt idx="50813">
                  <c:v>-2.2144500000000001E-2</c:v>
                </c:pt>
                <c:pt idx="50814">
                  <c:v>-2.1660100000000002E-2</c:v>
                </c:pt>
                <c:pt idx="50815">
                  <c:v>-2.11405E-2</c:v>
                </c:pt>
                <c:pt idx="50816">
                  <c:v>-2.0585699999999998E-2</c:v>
                </c:pt>
                <c:pt idx="50817">
                  <c:v>-1.9996E-2</c:v>
                </c:pt>
                <c:pt idx="50818">
                  <c:v>-1.9371699999999999E-2</c:v>
                </c:pt>
                <c:pt idx="50819">
                  <c:v>-1.8713E-2</c:v>
                </c:pt>
                <c:pt idx="50820">
                  <c:v>-1.8020100000000001E-2</c:v>
                </c:pt>
                <c:pt idx="50821">
                  <c:v>-1.7293200000000002E-2</c:v>
                </c:pt>
                <c:pt idx="50822">
                  <c:v>-1.65322E-2</c:v>
                </c:pt>
                <c:pt idx="50823">
                  <c:v>-1.5737500000000001E-2</c:v>
                </c:pt>
                <c:pt idx="50824">
                  <c:v>-1.4909499999999999E-2</c:v>
                </c:pt>
                <c:pt idx="50825">
                  <c:v>-1.4048700000000001E-2</c:v>
                </c:pt>
                <c:pt idx="50826">
                  <c:v>-1.3155699999999999E-2</c:v>
                </c:pt>
                <c:pt idx="50827">
                  <c:v>-1.22314E-2</c:v>
                </c:pt>
                <c:pt idx="50828">
                  <c:v>-1.12763E-2</c:v>
                </c:pt>
                <c:pt idx="50829">
                  <c:v>-1.02909E-2</c:v>
                </c:pt>
                <c:pt idx="50830" formatCode="0.00E+00">
                  <c:v>-9.2760099999999995E-3</c:v>
                </c:pt>
                <c:pt idx="50831" formatCode="0.00E+00">
                  <c:v>-8.2323399999999994E-3</c:v>
                </c:pt>
                <c:pt idx="50832" formatCode="0.00E+00">
                  <c:v>-7.1608399999999999E-3</c:v>
                </c:pt>
                <c:pt idx="50833" formatCode="0.00E+00">
                  <c:v>-6.0624399999999997E-3</c:v>
                </c:pt>
                <c:pt idx="50834" formatCode="0.00E+00">
                  <c:v>-4.9381499999999997E-3</c:v>
                </c:pt>
                <c:pt idx="50835" formatCode="0.00E+00">
                  <c:v>-3.78919E-3</c:v>
                </c:pt>
                <c:pt idx="50836" formatCode="0.00E+00">
                  <c:v>-2.6167600000000001E-3</c:v>
                </c:pt>
                <c:pt idx="50837" formatCode="0.00E+00">
                  <c:v>-1.4219600000000001E-3</c:v>
                </c:pt>
                <c:pt idx="50838" formatCode="0.00E+00">
                  <c:v>-2.0591899999999999E-4</c:v>
                </c:pt>
                <c:pt idx="50839" formatCode="0.00E+00">
                  <c:v>1.0300999999999999E-3</c:v>
                </c:pt>
                <c:pt idx="50840" formatCode="0.00E+00">
                  <c:v>2.2848199999999999E-3</c:v>
                </c:pt>
                <c:pt idx="50841" formatCode="0.00E+00">
                  <c:v>3.5568700000000002E-3</c:v>
                </c:pt>
                <c:pt idx="50842" formatCode="0.00E+00">
                  <c:v>4.8448800000000002E-3</c:v>
                </c:pt>
                <c:pt idx="50843" formatCode="0.00E+00">
                  <c:v>6.1475499999999999E-3</c:v>
                </c:pt>
                <c:pt idx="50844" formatCode="0.00E+00">
                  <c:v>7.4636399999999997E-3</c:v>
                </c:pt>
                <c:pt idx="50845" formatCode="0.00E+00">
                  <c:v>8.7918100000000006E-3</c:v>
                </c:pt>
                <c:pt idx="50846">
                  <c:v>1.0130500000000001E-2</c:v>
                </c:pt>
                <c:pt idx="50847">
                  <c:v>1.14783E-2</c:v>
                </c:pt>
                <c:pt idx="50848">
                  <c:v>1.2833499999999999E-2</c:v>
                </c:pt>
                <c:pt idx="50849">
                  <c:v>1.4194699999999999E-2</c:v>
                </c:pt>
                <c:pt idx="50850">
                  <c:v>1.55604E-2</c:v>
                </c:pt>
                <c:pt idx="50851">
                  <c:v>1.6929099999999999E-2</c:v>
                </c:pt>
                <c:pt idx="50852">
                  <c:v>1.8299099999999999E-2</c:v>
                </c:pt>
                <c:pt idx="50853">
                  <c:v>1.9668700000000001E-2</c:v>
                </c:pt>
                <c:pt idx="50854">
                  <c:v>2.1036300000000001E-2</c:v>
                </c:pt>
                <c:pt idx="50855">
                  <c:v>2.2400199999999999E-2</c:v>
                </c:pt>
                <c:pt idx="50856">
                  <c:v>2.3758600000000001E-2</c:v>
                </c:pt>
                <c:pt idx="50857">
                  <c:v>2.5109900000000001E-2</c:v>
                </c:pt>
                <c:pt idx="50858">
                  <c:v>2.6452400000000001E-2</c:v>
                </c:pt>
                <c:pt idx="50859">
                  <c:v>2.7784400000000001E-2</c:v>
                </c:pt>
                <c:pt idx="50860">
                  <c:v>2.9104100000000001E-2</c:v>
                </c:pt>
                <c:pt idx="50861">
                  <c:v>3.041E-2</c:v>
                </c:pt>
                <c:pt idx="50862">
                  <c:v>3.1700100000000002E-2</c:v>
                </c:pt>
                <c:pt idx="50863">
                  <c:v>3.2973000000000002E-2</c:v>
                </c:pt>
                <c:pt idx="50864">
                  <c:v>3.4227100000000003E-2</c:v>
                </c:pt>
                <c:pt idx="50865">
                  <c:v>3.5460800000000001E-2</c:v>
                </c:pt>
                <c:pt idx="50866">
                  <c:v>3.6672400000000001E-2</c:v>
                </c:pt>
                <c:pt idx="50867">
                  <c:v>3.7860400000000002E-2</c:v>
                </c:pt>
                <c:pt idx="50868">
                  <c:v>3.9023200000000001E-2</c:v>
                </c:pt>
                <c:pt idx="50869">
                  <c:v>4.0159300000000002E-2</c:v>
                </c:pt>
                <c:pt idx="50870">
                  <c:v>4.1266799999999999E-2</c:v>
                </c:pt>
                <c:pt idx="50871">
                  <c:v>4.2344100000000003E-2</c:v>
                </c:pt>
                <c:pt idx="50872">
                  <c:v>4.3389700000000003E-2</c:v>
                </c:pt>
                <c:pt idx="50873">
                  <c:v>4.4402400000000002E-2</c:v>
                </c:pt>
                <c:pt idx="50874">
                  <c:v>4.5380799999999999E-2</c:v>
                </c:pt>
                <c:pt idx="50875">
                  <c:v>4.6323799999999998E-2</c:v>
                </c:pt>
                <c:pt idx="50876">
                  <c:v>4.7229899999999998E-2</c:v>
                </c:pt>
                <c:pt idx="50877">
                  <c:v>4.8097800000000003E-2</c:v>
                </c:pt>
                <c:pt idx="50878">
                  <c:v>4.8926200000000003E-2</c:v>
                </c:pt>
                <c:pt idx="50879">
                  <c:v>4.9713800000000002E-2</c:v>
                </c:pt>
                <c:pt idx="50880">
                  <c:v>5.0459400000000001E-2</c:v>
                </c:pt>
                <c:pt idx="50881">
                  <c:v>5.11618E-2</c:v>
                </c:pt>
                <c:pt idx="50882">
                  <c:v>5.1819999999999998E-2</c:v>
                </c:pt>
                <c:pt idx="50883">
                  <c:v>5.2433E-2</c:v>
                </c:pt>
                <c:pt idx="50884">
                  <c:v>5.2999900000000003E-2</c:v>
                </c:pt>
                <c:pt idx="50885">
                  <c:v>5.3520100000000001E-2</c:v>
                </c:pt>
                <c:pt idx="50886">
                  <c:v>5.3992600000000002E-2</c:v>
                </c:pt>
                <c:pt idx="50887">
                  <c:v>5.4416699999999998E-2</c:v>
                </c:pt>
                <c:pt idx="50888">
                  <c:v>5.4791600000000003E-2</c:v>
                </c:pt>
                <c:pt idx="50889">
                  <c:v>5.5116499999999999E-2</c:v>
                </c:pt>
                <c:pt idx="50890">
                  <c:v>5.5390700000000001E-2</c:v>
                </c:pt>
                <c:pt idx="50891">
                  <c:v>5.5613799999999998E-2</c:v>
                </c:pt>
                <c:pt idx="50892">
                  <c:v>5.5785399999999999E-2</c:v>
                </c:pt>
                <c:pt idx="50893">
                  <c:v>5.5905099999999999E-2</c:v>
                </c:pt>
                <c:pt idx="50894">
                  <c:v>5.5972500000000001E-2</c:v>
                </c:pt>
                <c:pt idx="50895">
                  <c:v>5.5987200000000001E-2</c:v>
                </c:pt>
                <c:pt idx="50896">
                  <c:v>5.5948999999999999E-2</c:v>
                </c:pt>
                <c:pt idx="50897">
                  <c:v>5.5857700000000003E-2</c:v>
                </c:pt>
                <c:pt idx="50898">
                  <c:v>5.57133E-2</c:v>
                </c:pt>
                <c:pt idx="50899">
                  <c:v>5.55159E-2</c:v>
                </c:pt>
                <c:pt idx="50900">
                  <c:v>5.5265500000000002E-2</c:v>
                </c:pt>
                <c:pt idx="50901">
                  <c:v>5.4962200000000003E-2</c:v>
                </c:pt>
                <c:pt idx="50902">
                  <c:v>5.4606099999999998E-2</c:v>
                </c:pt>
                <c:pt idx="50903">
                  <c:v>5.4197500000000003E-2</c:v>
                </c:pt>
                <c:pt idx="50904">
                  <c:v>5.3736899999999997E-2</c:v>
                </c:pt>
                <c:pt idx="50905">
                  <c:v>5.3224500000000001E-2</c:v>
                </c:pt>
                <c:pt idx="50906">
                  <c:v>5.2660899999999997E-2</c:v>
                </c:pt>
                <c:pt idx="50907">
                  <c:v>5.2046500000000002E-2</c:v>
                </c:pt>
                <c:pt idx="50908">
                  <c:v>5.1381900000000001E-2</c:v>
                </c:pt>
                <c:pt idx="50909">
                  <c:v>5.0667900000000002E-2</c:v>
                </c:pt>
                <c:pt idx="50910">
                  <c:v>4.9904900000000002E-2</c:v>
                </c:pt>
                <c:pt idx="50911">
                  <c:v>4.9093999999999999E-2</c:v>
                </c:pt>
                <c:pt idx="50912">
                  <c:v>4.8235899999999998E-2</c:v>
                </c:pt>
                <c:pt idx="50913">
                  <c:v>4.73318E-2</c:v>
                </c:pt>
                <c:pt idx="50914">
                  <c:v>4.6382699999999999E-2</c:v>
                </c:pt>
                <c:pt idx="50915">
                  <c:v>4.5389400000000003E-2</c:v>
                </c:pt>
                <c:pt idx="50916">
                  <c:v>4.4353099999999999E-2</c:v>
                </c:pt>
                <c:pt idx="50917">
                  <c:v>4.3274800000000002E-2</c:v>
                </c:pt>
                <c:pt idx="50918">
                  <c:v>4.2155600000000001E-2</c:v>
                </c:pt>
                <c:pt idx="50919">
                  <c:v>4.0996900000000003E-2</c:v>
                </c:pt>
                <c:pt idx="50920">
                  <c:v>3.97997E-2</c:v>
                </c:pt>
                <c:pt idx="50921">
                  <c:v>3.8565500000000003E-2</c:v>
                </c:pt>
                <c:pt idx="50922">
                  <c:v>3.7295700000000001E-2</c:v>
                </c:pt>
                <c:pt idx="50923">
                  <c:v>3.5991700000000001E-2</c:v>
                </c:pt>
                <c:pt idx="50924">
                  <c:v>3.4654900000000002E-2</c:v>
                </c:pt>
                <c:pt idx="50925">
                  <c:v>3.3286700000000002E-2</c:v>
                </c:pt>
                <c:pt idx="50926">
                  <c:v>3.1888899999999998E-2</c:v>
                </c:pt>
                <c:pt idx="50927">
                  <c:v>3.0463199999999999E-2</c:v>
                </c:pt>
                <c:pt idx="50928">
                  <c:v>2.9011200000000001E-2</c:v>
                </c:pt>
                <c:pt idx="50929">
                  <c:v>2.7534800000000002E-2</c:v>
                </c:pt>
                <c:pt idx="50930">
                  <c:v>2.60355E-2</c:v>
                </c:pt>
                <c:pt idx="50931">
                  <c:v>2.4515100000000001E-2</c:v>
                </c:pt>
                <c:pt idx="50932">
                  <c:v>2.2975300000000001E-2</c:v>
                </c:pt>
                <c:pt idx="50933">
                  <c:v>2.1417700000000001E-2</c:v>
                </c:pt>
                <c:pt idx="50934">
                  <c:v>1.98441E-2</c:v>
                </c:pt>
                <c:pt idx="50935">
                  <c:v>1.82563E-2</c:v>
                </c:pt>
                <c:pt idx="50936">
                  <c:v>1.6656199999999999E-2</c:v>
                </c:pt>
                <c:pt idx="50937">
                  <c:v>1.50457E-2</c:v>
                </c:pt>
                <c:pt idx="50938">
                  <c:v>1.34264E-2</c:v>
                </c:pt>
                <c:pt idx="50939">
                  <c:v>1.1800400000000001E-2</c:v>
                </c:pt>
                <c:pt idx="50940">
                  <c:v>1.0169600000000001E-2</c:v>
                </c:pt>
                <c:pt idx="50941" formatCode="0.00E+00">
                  <c:v>8.5358799999999992E-3</c:v>
                </c:pt>
                <c:pt idx="50942" formatCode="0.00E+00">
                  <c:v>6.9010599999999997E-3</c:v>
                </c:pt>
                <c:pt idx="50943" formatCode="0.00E+00">
                  <c:v>5.2670099999999999E-3</c:v>
                </c:pt>
                <c:pt idx="50944" formatCode="0.00E+00">
                  <c:v>3.6355599999999999E-3</c:v>
                </c:pt>
                <c:pt idx="50945" formatCode="0.00E+00">
                  <c:v>2.00848E-3</c:v>
                </c:pt>
                <c:pt idx="50946" formatCode="0.00E+00">
                  <c:v>3.8757199999999998E-4</c:v>
                </c:pt>
                <c:pt idx="50947" formatCode="0.00E+00">
                  <c:v>-1.2253399999999999E-3</c:v>
                </c:pt>
                <c:pt idx="50948" formatCode="0.00E+00">
                  <c:v>-2.8284400000000002E-3</c:v>
                </c:pt>
                <c:pt idx="50949" formatCode="0.00E+00">
                  <c:v>-4.4199499999999997E-3</c:v>
                </c:pt>
                <c:pt idx="50950" formatCode="0.00E+00">
                  <c:v>-5.9980700000000003E-3</c:v>
                </c:pt>
                <c:pt idx="50951" formatCode="0.00E+00">
                  <c:v>-7.5611000000000003E-3</c:v>
                </c:pt>
                <c:pt idx="50952" formatCode="0.00E+00">
                  <c:v>-9.10737E-3</c:v>
                </c:pt>
                <c:pt idx="50953">
                  <c:v>-1.0635199999999999E-2</c:v>
                </c:pt>
                <c:pt idx="50954">
                  <c:v>-1.21428E-2</c:v>
                </c:pt>
                <c:pt idx="50955">
                  <c:v>-1.36285E-2</c:v>
                </c:pt>
                <c:pt idx="50956">
                  <c:v>-1.50908E-2</c:v>
                </c:pt>
                <c:pt idx="50957">
                  <c:v>-1.65282E-2</c:v>
                </c:pt>
                <c:pt idx="50958">
                  <c:v>-1.7939299999999998E-2</c:v>
                </c:pt>
                <c:pt idx="50959">
                  <c:v>-1.93224E-2</c:v>
                </c:pt>
                <c:pt idx="50960">
                  <c:v>-2.0676E-2</c:v>
                </c:pt>
                <c:pt idx="50961">
                  <c:v>-2.1998899999999998E-2</c:v>
                </c:pt>
                <c:pt idx="50962">
                  <c:v>-2.3289600000000001E-2</c:v>
                </c:pt>
                <c:pt idx="50963">
                  <c:v>-2.4546800000000001E-2</c:v>
                </c:pt>
                <c:pt idx="50964">
                  <c:v>-2.5769199999999999E-2</c:v>
                </c:pt>
                <c:pt idx="50965">
                  <c:v>-2.6955799999999999E-2</c:v>
                </c:pt>
                <c:pt idx="50966">
                  <c:v>-2.81052E-2</c:v>
                </c:pt>
                <c:pt idx="50967">
                  <c:v>-2.92164E-2</c:v>
                </c:pt>
                <c:pt idx="50968">
                  <c:v>-3.02884E-2</c:v>
                </c:pt>
                <c:pt idx="50969">
                  <c:v>-3.1320099999999997E-2</c:v>
                </c:pt>
                <c:pt idx="50970">
                  <c:v>-3.2310699999999998E-2</c:v>
                </c:pt>
                <c:pt idx="50971">
                  <c:v>-3.3259200000000003E-2</c:v>
                </c:pt>
                <c:pt idx="50972">
                  <c:v>-3.4164800000000002E-2</c:v>
                </c:pt>
                <c:pt idx="50973">
                  <c:v>-3.5026599999999998E-2</c:v>
                </c:pt>
                <c:pt idx="50974">
                  <c:v>-3.5844099999999997E-2</c:v>
                </c:pt>
                <c:pt idx="50975">
                  <c:v>-3.66164E-2</c:v>
                </c:pt>
                <c:pt idx="50976">
                  <c:v>-3.7343000000000001E-2</c:v>
                </c:pt>
                <c:pt idx="50977">
                  <c:v>-3.8023399999999999E-2</c:v>
                </c:pt>
                <c:pt idx="50978">
                  <c:v>-3.86571E-2</c:v>
                </c:pt>
                <c:pt idx="50979">
                  <c:v>-3.9243699999999999E-2</c:v>
                </c:pt>
                <c:pt idx="50980">
                  <c:v>-3.9783100000000002E-2</c:v>
                </c:pt>
                <c:pt idx="50981">
                  <c:v>-4.0274900000000002E-2</c:v>
                </c:pt>
                <c:pt idx="50982">
                  <c:v>-4.0718999999999998E-2</c:v>
                </c:pt>
                <c:pt idx="50983">
                  <c:v>-4.1115199999999998E-2</c:v>
                </c:pt>
                <c:pt idx="50984">
                  <c:v>-4.1463399999999997E-2</c:v>
                </c:pt>
                <c:pt idx="50985">
                  <c:v>-4.1763500000000002E-2</c:v>
                </c:pt>
                <c:pt idx="50986">
                  <c:v>-4.20156E-2</c:v>
                </c:pt>
                <c:pt idx="50987">
                  <c:v>-4.2219699999999999E-2</c:v>
                </c:pt>
                <c:pt idx="50988">
                  <c:v>-4.2375999999999997E-2</c:v>
                </c:pt>
                <c:pt idx="50989">
                  <c:v>-4.24847E-2</c:v>
                </c:pt>
                <c:pt idx="50990">
                  <c:v>-4.2546E-2</c:v>
                </c:pt>
                <c:pt idx="50991">
                  <c:v>-4.2560300000000002E-2</c:v>
                </c:pt>
                <c:pt idx="50992">
                  <c:v>-4.25279E-2</c:v>
                </c:pt>
                <c:pt idx="50993">
                  <c:v>-4.2449199999999999E-2</c:v>
                </c:pt>
                <c:pt idx="50994">
                  <c:v>-4.23247E-2</c:v>
                </c:pt>
                <c:pt idx="50995">
                  <c:v>-4.2154799999999999E-2</c:v>
                </c:pt>
                <c:pt idx="50996">
                  <c:v>-4.1940199999999997E-2</c:v>
                </c:pt>
                <c:pt idx="50997">
                  <c:v>-4.1681500000000003E-2</c:v>
                </c:pt>
                <c:pt idx="50998">
                  <c:v>-4.13795E-2</c:v>
                </c:pt>
                <c:pt idx="50999">
                  <c:v>-4.1034800000000003E-2</c:v>
                </c:pt>
                <c:pt idx="51000">
                  <c:v>-4.0648299999999998E-2</c:v>
                </c:pt>
                <c:pt idx="51001">
                  <c:v>-4.0220699999999998E-2</c:v>
                </c:pt>
                <c:pt idx="51002">
                  <c:v>-3.9752900000000001E-2</c:v>
                </c:pt>
                <c:pt idx="51003">
                  <c:v>-3.9245599999999999E-2</c:v>
                </c:pt>
                <c:pt idx="51004">
                  <c:v>-3.8699999999999998E-2</c:v>
                </c:pt>
                <c:pt idx="51005">
                  <c:v>-3.8116799999999999E-2</c:v>
                </c:pt>
                <c:pt idx="51006">
                  <c:v>-3.7497200000000001E-2</c:v>
                </c:pt>
                <c:pt idx="51007">
                  <c:v>-3.6842199999999999E-2</c:v>
                </c:pt>
                <c:pt idx="51008">
                  <c:v>-3.6152900000000002E-2</c:v>
                </c:pt>
                <c:pt idx="51009">
                  <c:v>-3.5430400000000001E-2</c:v>
                </c:pt>
                <c:pt idx="51010">
                  <c:v>-3.4675999999999998E-2</c:v>
                </c:pt>
                <c:pt idx="51011">
                  <c:v>-3.3890799999999999E-2</c:v>
                </c:pt>
                <c:pt idx="51012">
                  <c:v>-3.3075899999999998E-2</c:v>
                </c:pt>
                <c:pt idx="51013">
                  <c:v>-3.22326E-2</c:v>
                </c:pt>
                <c:pt idx="51014">
                  <c:v>-3.1362000000000001E-2</c:v>
                </c:pt>
                <c:pt idx="51015">
                  <c:v>-3.04655E-2</c:v>
                </c:pt>
                <c:pt idx="51016">
                  <c:v>-2.9544299999999999E-2</c:v>
                </c:pt>
                <c:pt idx="51017">
                  <c:v>-2.85995E-2</c:v>
                </c:pt>
                <c:pt idx="51018">
                  <c:v>-2.76326E-2</c:v>
                </c:pt>
                <c:pt idx="51019">
                  <c:v>-2.6644899999999999E-2</c:v>
                </c:pt>
                <c:pt idx="51020">
                  <c:v>-2.5637699999999999E-2</c:v>
                </c:pt>
                <c:pt idx="51021">
                  <c:v>-2.4612200000000001E-2</c:v>
                </c:pt>
                <c:pt idx="51022">
                  <c:v>-2.3569900000000001E-2</c:v>
                </c:pt>
                <c:pt idx="51023">
                  <c:v>-2.25121E-2</c:v>
                </c:pt>
                <c:pt idx="51024">
                  <c:v>-2.14401E-2</c:v>
                </c:pt>
                <c:pt idx="51025">
                  <c:v>-2.03552E-2</c:v>
                </c:pt>
                <c:pt idx="51026">
                  <c:v>-1.92587E-2</c:v>
                </c:pt>
                <c:pt idx="51027">
                  <c:v>-1.8152100000000001E-2</c:v>
                </c:pt>
                <c:pt idx="51028">
                  <c:v>-1.70365E-2</c:v>
                </c:pt>
                <c:pt idx="51029">
                  <c:v>-1.5913299999999998E-2</c:v>
                </c:pt>
                <c:pt idx="51030">
                  <c:v>-1.47838E-2</c:v>
                </c:pt>
                <c:pt idx="51031">
                  <c:v>-1.36493E-2</c:v>
                </c:pt>
                <c:pt idx="51032">
                  <c:v>-1.2511E-2</c:v>
                </c:pt>
                <c:pt idx="51033">
                  <c:v>-1.1370099999999999E-2</c:v>
                </c:pt>
                <c:pt idx="51034">
                  <c:v>-1.0227999999999999E-2</c:v>
                </c:pt>
                <c:pt idx="51035" formatCode="0.00E+00">
                  <c:v>-9.0856700000000006E-3</c:v>
                </c:pt>
                <c:pt idx="51036" formatCode="0.00E+00">
                  <c:v>-7.9444900000000002E-3</c:v>
                </c:pt>
                <c:pt idx="51037" formatCode="0.00E+00">
                  <c:v>-6.8055900000000003E-3</c:v>
                </c:pt>
                <c:pt idx="51038" formatCode="0.00E+00">
                  <c:v>-5.67009E-3</c:v>
                </c:pt>
                <c:pt idx="51039" formatCode="0.00E+00">
                  <c:v>-4.5390999999999999E-3</c:v>
                </c:pt>
                <c:pt idx="51040" formatCode="0.00E+00">
                  <c:v>-3.4137E-3</c:v>
                </c:pt>
                <c:pt idx="51041" formatCode="0.00E+00">
                  <c:v>-2.2949699999999999E-3</c:v>
                </c:pt>
                <c:pt idx="51042" formatCode="0.00E+00">
                  <c:v>-1.1839400000000001E-3</c:v>
                </c:pt>
                <c:pt idx="51043" formatCode="0.00E+00">
                  <c:v>-8.1617600000000003E-5</c:v>
                </c:pt>
                <c:pt idx="51044" formatCode="0.00E+00">
                  <c:v>1.0110200000000001E-3</c:v>
                </c:pt>
                <c:pt idx="51045" formatCode="0.00E+00">
                  <c:v>2.0930100000000002E-3</c:v>
                </c:pt>
                <c:pt idx="51046" formatCode="0.00E+00">
                  <c:v>3.16344E-3</c:v>
                </c:pt>
                <c:pt idx="51047" formatCode="0.00E+00">
                  <c:v>4.2214399999999999E-3</c:v>
                </c:pt>
                <c:pt idx="51048" formatCode="0.00E+00">
                  <c:v>5.2661699999999997E-3</c:v>
                </c:pt>
                <c:pt idx="51049" formatCode="0.00E+00">
                  <c:v>6.2968299999999998E-3</c:v>
                </c:pt>
                <c:pt idx="51050" formatCode="0.00E+00">
                  <c:v>7.3126600000000003E-3</c:v>
                </c:pt>
                <c:pt idx="51051" formatCode="0.00E+00">
                  <c:v>8.3129199999999997E-3</c:v>
                </c:pt>
                <c:pt idx="51052" formatCode="0.00E+00">
                  <c:v>9.2969100000000002E-3</c:v>
                </c:pt>
                <c:pt idx="51053">
                  <c:v>1.0264000000000001E-2</c:v>
                </c:pt>
                <c:pt idx="51054">
                  <c:v>1.12135E-2</c:v>
                </c:pt>
                <c:pt idx="51055">
                  <c:v>1.2145E-2</c:v>
                </c:pt>
                <c:pt idx="51056">
                  <c:v>1.30578E-2</c:v>
                </c:pt>
                <c:pt idx="51057">
                  <c:v>1.3951399999999999E-2</c:v>
                </c:pt>
                <c:pt idx="51058">
                  <c:v>1.48255E-2</c:v>
                </c:pt>
                <c:pt idx="51059">
                  <c:v>1.5679599999999998E-2</c:v>
                </c:pt>
                <c:pt idx="51060">
                  <c:v>1.6513300000000002E-2</c:v>
                </c:pt>
                <c:pt idx="51061">
                  <c:v>1.7326299999999999E-2</c:v>
                </c:pt>
                <c:pt idx="51062">
                  <c:v>1.81183E-2</c:v>
                </c:pt>
                <c:pt idx="51063">
                  <c:v>1.88889E-2</c:v>
                </c:pt>
                <c:pt idx="51064">
                  <c:v>1.9637999999999999E-2</c:v>
                </c:pt>
                <c:pt idx="51065">
                  <c:v>2.0365299999999999E-2</c:v>
                </c:pt>
                <c:pt idx="51066">
                  <c:v>2.1070700000000001E-2</c:v>
                </c:pt>
                <c:pt idx="51067">
                  <c:v>2.1754099999999998E-2</c:v>
                </c:pt>
                <c:pt idx="51068">
                  <c:v>2.24152E-2</c:v>
                </c:pt>
                <c:pt idx="51069">
                  <c:v>2.3054100000000001E-2</c:v>
                </c:pt>
                <c:pt idx="51070">
                  <c:v>2.3670699999999999E-2</c:v>
                </c:pt>
                <c:pt idx="51071">
                  <c:v>2.4264999999999998E-2</c:v>
                </c:pt>
                <c:pt idx="51072">
                  <c:v>2.48372E-2</c:v>
                </c:pt>
                <c:pt idx="51073">
                  <c:v>2.5387199999999999E-2</c:v>
                </c:pt>
                <c:pt idx="51074">
                  <c:v>2.59151E-2</c:v>
                </c:pt>
                <c:pt idx="51075">
                  <c:v>2.6421199999999999E-2</c:v>
                </c:pt>
                <c:pt idx="51076">
                  <c:v>2.6905599999999998E-2</c:v>
                </c:pt>
                <c:pt idx="51077">
                  <c:v>2.73685E-2</c:v>
                </c:pt>
                <c:pt idx="51078">
                  <c:v>2.7810100000000001E-2</c:v>
                </c:pt>
                <c:pt idx="51079">
                  <c:v>2.8230600000000002E-2</c:v>
                </c:pt>
                <c:pt idx="51080">
                  <c:v>2.8630200000000001E-2</c:v>
                </c:pt>
                <c:pt idx="51081">
                  <c:v>2.9009299999999998E-2</c:v>
                </c:pt>
                <c:pt idx="51082">
                  <c:v>2.9368200000000001E-2</c:v>
                </c:pt>
                <c:pt idx="51083">
                  <c:v>2.97071E-2</c:v>
                </c:pt>
                <c:pt idx="51084">
                  <c:v>3.0026400000000002E-2</c:v>
                </c:pt>
                <c:pt idx="51085">
                  <c:v>3.0326499999999999E-2</c:v>
                </c:pt>
                <c:pt idx="51086">
                  <c:v>3.0607700000000002E-2</c:v>
                </c:pt>
                <c:pt idx="51087">
                  <c:v>3.0870499999999999E-2</c:v>
                </c:pt>
                <c:pt idx="51088">
                  <c:v>3.1115299999999999E-2</c:v>
                </c:pt>
                <c:pt idx="51089">
                  <c:v>3.1342399999999999E-2</c:v>
                </c:pt>
                <c:pt idx="51090">
                  <c:v>3.1552299999999998E-2</c:v>
                </c:pt>
                <c:pt idx="51091">
                  <c:v>3.1745299999999997E-2</c:v>
                </c:pt>
                <c:pt idx="51092">
                  <c:v>3.1921999999999999E-2</c:v>
                </c:pt>
                <c:pt idx="51093">
                  <c:v>3.2082800000000002E-2</c:v>
                </c:pt>
                <c:pt idx="51094">
                  <c:v>3.2228100000000003E-2</c:v>
                </c:pt>
                <c:pt idx="51095">
                  <c:v>3.2358400000000002E-2</c:v>
                </c:pt>
                <c:pt idx="51096">
                  <c:v>3.2474299999999998E-2</c:v>
                </c:pt>
                <c:pt idx="51097">
                  <c:v>3.2576099999999997E-2</c:v>
                </c:pt>
                <c:pt idx="51098">
                  <c:v>3.2664400000000003E-2</c:v>
                </c:pt>
                <c:pt idx="51099">
                  <c:v>3.2739499999999998E-2</c:v>
                </c:pt>
                <c:pt idx="51100">
                  <c:v>3.2801999999999998E-2</c:v>
                </c:pt>
                <c:pt idx="51101">
                  <c:v>3.28525E-2</c:v>
                </c:pt>
                <c:pt idx="51102">
                  <c:v>3.2891200000000002E-2</c:v>
                </c:pt>
                <c:pt idx="51103">
                  <c:v>3.2918700000000002E-2</c:v>
                </c:pt>
                <c:pt idx="51104">
                  <c:v>3.2935300000000001E-2</c:v>
                </c:pt>
                <c:pt idx="51105">
                  <c:v>3.2941499999999999E-2</c:v>
                </c:pt>
                <c:pt idx="51106">
                  <c:v>3.2937599999999997E-2</c:v>
                </c:pt>
                <c:pt idx="51107">
                  <c:v>3.2924099999999998E-2</c:v>
                </c:pt>
                <c:pt idx="51108">
                  <c:v>3.2901399999999997E-2</c:v>
                </c:pt>
                <c:pt idx="51109">
                  <c:v>3.2869799999999998E-2</c:v>
                </c:pt>
                <c:pt idx="51110">
                  <c:v>3.2829799999999999E-2</c:v>
                </c:pt>
                <c:pt idx="51111">
                  <c:v>3.27818E-2</c:v>
                </c:pt>
                <c:pt idx="51112">
                  <c:v>3.2725999999999998E-2</c:v>
                </c:pt>
                <c:pt idx="51113">
                  <c:v>3.26626E-2</c:v>
                </c:pt>
                <c:pt idx="51114">
                  <c:v>3.2592099999999999E-2</c:v>
                </c:pt>
                <c:pt idx="51115">
                  <c:v>3.2514700000000001E-2</c:v>
                </c:pt>
                <c:pt idx="51116">
                  <c:v>3.24307E-2</c:v>
                </c:pt>
                <c:pt idx="51117">
                  <c:v>3.2340500000000001E-2</c:v>
                </c:pt>
                <c:pt idx="51118">
                  <c:v>3.2244299999999997E-2</c:v>
                </c:pt>
                <c:pt idx="51119">
                  <c:v>3.2142200000000003E-2</c:v>
                </c:pt>
                <c:pt idx="51120">
                  <c:v>3.2034600000000003E-2</c:v>
                </c:pt>
                <c:pt idx="51121">
                  <c:v>3.1921600000000001E-2</c:v>
                </c:pt>
                <c:pt idx="51122">
                  <c:v>3.1803499999999998E-2</c:v>
                </c:pt>
                <c:pt idx="51123">
                  <c:v>3.1680300000000002E-2</c:v>
                </c:pt>
                <c:pt idx="51124">
                  <c:v>3.1552299999999998E-2</c:v>
                </c:pt>
                <c:pt idx="51125">
                  <c:v>3.1419500000000003E-2</c:v>
                </c:pt>
                <c:pt idx="51126">
                  <c:v>3.1281999999999997E-2</c:v>
                </c:pt>
                <c:pt idx="51127">
                  <c:v>3.1140000000000001E-2</c:v>
                </c:pt>
                <c:pt idx="51128">
                  <c:v>3.0993400000000001E-2</c:v>
                </c:pt>
                <c:pt idx="51129">
                  <c:v>3.08422E-2</c:v>
                </c:pt>
                <c:pt idx="51130">
                  <c:v>3.0686499999999999E-2</c:v>
                </c:pt>
                <c:pt idx="51131">
                  <c:v>3.05261E-2</c:v>
                </c:pt>
                <c:pt idx="51132">
                  <c:v>3.03608E-2</c:v>
                </c:pt>
                <c:pt idx="51133">
                  <c:v>3.0190700000000001E-2</c:v>
                </c:pt>
                <c:pt idx="51134">
                  <c:v>3.00156E-2</c:v>
                </c:pt>
                <c:pt idx="51135">
                  <c:v>2.9835400000000002E-2</c:v>
                </c:pt>
                <c:pt idx="51136">
                  <c:v>2.96499E-2</c:v>
                </c:pt>
                <c:pt idx="51137">
                  <c:v>2.9459099999999998E-2</c:v>
                </c:pt>
                <c:pt idx="51138">
                  <c:v>2.9262799999999999E-2</c:v>
                </c:pt>
                <c:pt idx="51139">
                  <c:v>2.9060900000000001E-2</c:v>
                </c:pt>
                <c:pt idx="51140">
                  <c:v>2.8852900000000001E-2</c:v>
                </c:pt>
                <c:pt idx="51141">
                  <c:v>2.8638799999999999E-2</c:v>
                </c:pt>
                <c:pt idx="51142">
                  <c:v>2.8418100000000002E-2</c:v>
                </c:pt>
                <c:pt idx="51143">
                  <c:v>2.8190799999999998E-2</c:v>
                </c:pt>
                <c:pt idx="51144">
                  <c:v>2.7956600000000002E-2</c:v>
                </c:pt>
                <c:pt idx="51145">
                  <c:v>2.7715199999999999E-2</c:v>
                </c:pt>
                <c:pt idx="51146">
                  <c:v>2.7466399999999998E-2</c:v>
                </c:pt>
                <c:pt idx="51147">
                  <c:v>2.7209799999999999E-2</c:v>
                </c:pt>
                <c:pt idx="51148">
                  <c:v>2.6945199999999999E-2</c:v>
                </c:pt>
                <c:pt idx="51149">
                  <c:v>2.6672299999999999E-2</c:v>
                </c:pt>
                <c:pt idx="51150">
                  <c:v>2.63906E-2</c:v>
                </c:pt>
                <c:pt idx="51151">
                  <c:v>2.6099899999999999E-2</c:v>
                </c:pt>
                <c:pt idx="51152">
                  <c:v>2.5799800000000001E-2</c:v>
                </c:pt>
                <c:pt idx="51153">
                  <c:v>2.54898E-2</c:v>
                </c:pt>
                <c:pt idx="51154">
                  <c:v>2.5169799999999999E-2</c:v>
                </c:pt>
                <c:pt idx="51155">
                  <c:v>2.4839300000000002E-2</c:v>
                </c:pt>
                <c:pt idx="51156">
                  <c:v>2.4498099999999998E-2</c:v>
                </c:pt>
                <c:pt idx="51157">
                  <c:v>2.4145799999999999E-2</c:v>
                </c:pt>
                <c:pt idx="51158">
                  <c:v>2.37822E-2</c:v>
                </c:pt>
                <c:pt idx="51159">
                  <c:v>2.3406799999999998E-2</c:v>
                </c:pt>
                <c:pt idx="51160">
                  <c:v>2.3019600000000001E-2</c:v>
                </c:pt>
                <c:pt idx="51161">
                  <c:v>2.2620000000000001E-2</c:v>
                </c:pt>
                <c:pt idx="51162">
                  <c:v>2.2207899999999999E-2</c:v>
                </c:pt>
                <c:pt idx="51163">
                  <c:v>2.1782900000000001E-2</c:v>
                </c:pt>
                <c:pt idx="51164">
                  <c:v>2.1344800000000001E-2</c:v>
                </c:pt>
                <c:pt idx="51165">
                  <c:v>2.08933E-2</c:v>
                </c:pt>
                <c:pt idx="51166">
                  <c:v>2.04283E-2</c:v>
                </c:pt>
                <c:pt idx="51167">
                  <c:v>1.9949399999999999E-2</c:v>
                </c:pt>
                <c:pt idx="51168">
                  <c:v>1.9456299999999999E-2</c:v>
                </c:pt>
                <c:pt idx="51169">
                  <c:v>1.8948900000000001E-2</c:v>
                </c:pt>
                <c:pt idx="51170">
                  <c:v>1.8426999999999999E-2</c:v>
                </c:pt>
                <c:pt idx="51171">
                  <c:v>1.78905E-2</c:v>
                </c:pt>
                <c:pt idx="51172">
                  <c:v>1.7339199999999999E-2</c:v>
                </c:pt>
                <c:pt idx="51173">
                  <c:v>1.6773E-2</c:v>
                </c:pt>
                <c:pt idx="51174">
                  <c:v>1.6191899999999999E-2</c:v>
                </c:pt>
                <c:pt idx="51175">
                  <c:v>1.55958E-2</c:v>
                </c:pt>
                <c:pt idx="51176">
                  <c:v>1.49847E-2</c:v>
                </c:pt>
                <c:pt idx="51177">
                  <c:v>1.43585E-2</c:v>
                </c:pt>
                <c:pt idx="51178">
                  <c:v>1.3717399999999999E-2</c:v>
                </c:pt>
                <c:pt idx="51179">
                  <c:v>1.30613E-2</c:v>
                </c:pt>
                <c:pt idx="51180">
                  <c:v>1.23905E-2</c:v>
                </c:pt>
                <c:pt idx="51181">
                  <c:v>1.1704900000000001E-2</c:v>
                </c:pt>
                <c:pt idx="51182">
                  <c:v>1.1004699999999999E-2</c:v>
                </c:pt>
                <c:pt idx="51183">
                  <c:v>1.02901E-2</c:v>
                </c:pt>
                <c:pt idx="51184" formatCode="0.00E+00">
                  <c:v>9.5612400000000004E-3</c:v>
                </c:pt>
                <c:pt idx="51185" formatCode="0.00E+00">
                  <c:v>8.8184000000000005E-3</c:v>
                </c:pt>
                <c:pt idx="51186" formatCode="0.00E+00">
                  <c:v>8.0618300000000007E-3</c:v>
                </c:pt>
                <c:pt idx="51187" formatCode="0.00E+00">
                  <c:v>7.29184E-3</c:v>
                </c:pt>
                <c:pt idx="51188" formatCode="0.00E+00">
                  <c:v>6.5088300000000002E-3</c:v>
                </c:pt>
                <c:pt idx="51189" formatCode="0.00E+00">
                  <c:v>5.7132199999999998E-3</c:v>
                </c:pt>
                <c:pt idx="51190" formatCode="0.00E+00">
                  <c:v>4.9054399999999996E-3</c:v>
                </c:pt>
                <c:pt idx="51191" formatCode="0.00E+00">
                  <c:v>4.08589E-3</c:v>
                </c:pt>
                <c:pt idx="51192" formatCode="0.00E+00">
                  <c:v>3.2549599999999999E-3</c:v>
                </c:pt>
                <c:pt idx="51193" formatCode="0.00E+00">
                  <c:v>2.4130499999999999E-3</c:v>
                </c:pt>
                <c:pt idx="51194" formatCode="0.00E+00">
                  <c:v>1.5606000000000001E-3</c:v>
                </c:pt>
                <c:pt idx="51195" formatCode="0.00E+00">
                  <c:v>6.9812100000000001E-4</c:v>
                </c:pt>
                <c:pt idx="51196" formatCode="0.00E+00">
                  <c:v>-1.7383399999999999E-4</c:v>
                </c:pt>
                <c:pt idx="51197" formatCode="0.00E+00">
                  <c:v>-1.0546500000000001E-3</c:v>
                </c:pt>
                <c:pt idx="51198" formatCode="0.00E+00">
                  <c:v>-1.94367E-3</c:v>
                </c:pt>
                <c:pt idx="51199" formatCode="0.00E+00">
                  <c:v>-2.8402900000000001E-3</c:v>
                </c:pt>
                <c:pt idx="51200" formatCode="0.00E+00">
                  <c:v>-3.7438699999999998E-3</c:v>
                </c:pt>
                <c:pt idx="51201" formatCode="0.00E+00">
                  <c:v>-4.6537200000000001E-3</c:v>
                </c:pt>
                <c:pt idx="51202" formatCode="0.00E+00">
                  <c:v>-5.5690799999999997E-3</c:v>
                </c:pt>
                <c:pt idx="51203" formatCode="0.00E+00">
                  <c:v>-6.4891999999999997E-3</c:v>
                </c:pt>
                <c:pt idx="51204" formatCode="0.00E+00">
                  <c:v>-7.4133200000000002E-3</c:v>
                </c:pt>
                <c:pt idx="51205" formatCode="0.00E+00">
                  <c:v>-8.3405600000000003E-3</c:v>
                </c:pt>
                <c:pt idx="51206" formatCode="0.00E+00">
                  <c:v>-9.2700000000000005E-3</c:v>
                </c:pt>
                <c:pt idx="51207">
                  <c:v>-1.0200799999999999E-2</c:v>
                </c:pt>
                <c:pt idx="51208">
                  <c:v>-1.1132E-2</c:v>
                </c:pt>
                <c:pt idx="51209">
                  <c:v>-1.2062700000000001E-2</c:v>
                </c:pt>
                <c:pt idx="51210">
                  <c:v>-1.2992200000000001E-2</c:v>
                </c:pt>
                <c:pt idx="51211">
                  <c:v>-1.39194E-2</c:v>
                </c:pt>
                <c:pt idx="51212">
                  <c:v>-1.48433E-2</c:v>
                </c:pt>
                <c:pt idx="51213">
                  <c:v>-1.57628E-2</c:v>
                </c:pt>
                <c:pt idx="51214">
                  <c:v>-1.6676900000000001E-2</c:v>
                </c:pt>
                <c:pt idx="51215">
                  <c:v>-1.7584599999999999E-2</c:v>
                </c:pt>
                <c:pt idx="51216">
                  <c:v>-1.8485399999999999E-2</c:v>
                </c:pt>
                <c:pt idx="51217">
                  <c:v>-1.9378200000000002E-2</c:v>
                </c:pt>
                <c:pt idx="51218">
                  <c:v>-2.0261999999999999E-2</c:v>
                </c:pt>
                <c:pt idx="51219">
                  <c:v>-2.11357E-2</c:v>
                </c:pt>
                <c:pt idx="51220">
                  <c:v>-2.1998500000000001E-2</c:v>
                </c:pt>
                <c:pt idx="51221">
                  <c:v>-2.2849299999999999E-2</c:v>
                </c:pt>
                <c:pt idx="51222">
                  <c:v>-2.3687E-2</c:v>
                </c:pt>
                <c:pt idx="51223">
                  <c:v>-2.45106E-2</c:v>
                </c:pt>
                <c:pt idx="51224">
                  <c:v>-2.53192E-2</c:v>
                </c:pt>
                <c:pt idx="51225">
                  <c:v>-2.6111700000000002E-2</c:v>
                </c:pt>
                <c:pt idx="51226">
                  <c:v>-2.6887100000000001E-2</c:v>
                </c:pt>
                <c:pt idx="51227">
                  <c:v>-2.7644499999999999E-2</c:v>
                </c:pt>
                <c:pt idx="51228">
                  <c:v>-2.8382899999999999E-2</c:v>
                </c:pt>
                <c:pt idx="51229">
                  <c:v>-2.9101200000000001E-2</c:v>
                </c:pt>
                <c:pt idx="51230">
                  <c:v>-2.9798499999999999E-2</c:v>
                </c:pt>
                <c:pt idx="51231">
                  <c:v>-3.0473699999999999E-2</c:v>
                </c:pt>
                <c:pt idx="51232">
                  <c:v>-3.1126000000000001E-2</c:v>
                </c:pt>
                <c:pt idx="51233">
                  <c:v>-3.1754400000000002E-2</c:v>
                </c:pt>
                <c:pt idx="51234">
                  <c:v>-3.2358100000000001E-2</c:v>
                </c:pt>
                <c:pt idx="51235">
                  <c:v>-3.2936E-2</c:v>
                </c:pt>
                <c:pt idx="51236">
                  <c:v>-3.3487099999999999E-2</c:v>
                </c:pt>
                <c:pt idx="51237">
                  <c:v>-3.4010600000000002E-2</c:v>
                </c:pt>
                <c:pt idx="51238">
                  <c:v>-3.4505599999999997E-2</c:v>
                </c:pt>
                <c:pt idx="51239">
                  <c:v>-3.4971200000000001E-2</c:v>
                </c:pt>
                <c:pt idx="51240">
                  <c:v>-3.5406600000000003E-2</c:v>
                </c:pt>
                <c:pt idx="51241">
                  <c:v>-3.5811099999999998E-2</c:v>
                </c:pt>
                <c:pt idx="51242">
                  <c:v>-3.6183800000000002E-2</c:v>
                </c:pt>
                <c:pt idx="51243">
                  <c:v>-3.6524099999999997E-2</c:v>
                </c:pt>
                <c:pt idx="51244">
                  <c:v>-3.68314E-2</c:v>
                </c:pt>
                <c:pt idx="51245">
                  <c:v>-3.7104999999999999E-2</c:v>
                </c:pt>
                <c:pt idx="51246">
                  <c:v>-3.7344299999999997E-2</c:v>
                </c:pt>
                <c:pt idx="51247">
                  <c:v>-3.75488E-2</c:v>
                </c:pt>
                <c:pt idx="51248">
                  <c:v>-3.7718000000000002E-2</c:v>
                </c:pt>
                <c:pt idx="51249">
                  <c:v>-3.7851299999999997E-2</c:v>
                </c:pt>
                <c:pt idx="51250">
                  <c:v>-3.7948299999999997E-2</c:v>
                </c:pt>
                <c:pt idx="51251">
                  <c:v>-3.8008399999999998E-2</c:v>
                </c:pt>
                <c:pt idx="51252">
                  <c:v>-3.8031299999999997E-2</c:v>
                </c:pt>
                <c:pt idx="51253">
                  <c:v>-3.8016599999999998E-2</c:v>
                </c:pt>
                <c:pt idx="51254">
                  <c:v>-3.7964100000000001E-2</c:v>
                </c:pt>
                <c:pt idx="51255">
                  <c:v>-3.7873499999999997E-2</c:v>
                </c:pt>
                <c:pt idx="51256">
                  <c:v>-3.7744600000000003E-2</c:v>
                </c:pt>
                <c:pt idx="51257">
                  <c:v>-3.7577199999999998E-2</c:v>
                </c:pt>
                <c:pt idx="51258">
                  <c:v>-3.7371099999999997E-2</c:v>
                </c:pt>
                <c:pt idx="51259">
                  <c:v>-3.7126300000000001E-2</c:v>
                </c:pt>
                <c:pt idx="51260">
                  <c:v>-3.6842800000000002E-2</c:v>
                </c:pt>
                <c:pt idx="51261">
                  <c:v>-3.6520499999999997E-2</c:v>
                </c:pt>
                <c:pt idx="51262">
                  <c:v>-3.6159499999999997E-2</c:v>
                </c:pt>
                <c:pt idx="51263">
                  <c:v>-3.576E-2</c:v>
                </c:pt>
                <c:pt idx="51264">
                  <c:v>-3.5322100000000002E-2</c:v>
                </c:pt>
                <c:pt idx="51265">
                  <c:v>-3.4845899999999999E-2</c:v>
                </c:pt>
                <c:pt idx="51266">
                  <c:v>-3.4331599999999997E-2</c:v>
                </c:pt>
                <c:pt idx="51267">
                  <c:v>-3.37796E-2</c:v>
                </c:pt>
                <c:pt idx="51268">
                  <c:v>-3.3189999999999997E-2</c:v>
                </c:pt>
                <c:pt idx="51269">
                  <c:v>-3.2563300000000003E-2</c:v>
                </c:pt>
                <c:pt idx="51270">
                  <c:v>-3.1899799999999999E-2</c:v>
                </c:pt>
                <c:pt idx="51271">
                  <c:v>-3.1200100000000001E-2</c:v>
                </c:pt>
                <c:pt idx="51272">
                  <c:v>-3.0464700000000001E-2</c:v>
                </c:pt>
                <c:pt idx="51273">
                  <c:v>-2.9694100000000001E-2</c:v>
                </c:pt>
                <c:pt idx="51274">
                  <c:v>-2.8888899999999999E-2</c:v>
                </c:pt>
                <c:pt idx="51275">
                  <c:v>-2.8049600000000001E-2</c:v>
                </c:pt>
                <c:pt idx="51276">
                  <c:v>-2.7176599999999999E-2</c:v>
                </c:pt>
                <c:pt idx="51277">
                  <c:v>-2.62708E-2</c:v>
                </c:pt>
                <c:pt idx="51278">
                  <c:v>-2.53333E-2</c:v>
                </c:pt>
                <c:pt idx="51279">
                  <c:v>-2.4364799999999999E-2</c:v>
                </c:pt>
                <c:pt idx="51280">
                  <c:v>-2.3366399999999999E-2</c:v>
                </c:pt>
                <c:pt idx="51281">
                  <c:v>-2.2339000000000001E-2</c:v>
                </c:pt>
                <c:pt idx="51282">
                  <c:v>-2.1283400000000001E-2</c:v>
                </c:pt>
                <c:pt idx="51283">
                  <c:v>-2.0200699999999999E-2</c:v>
                </c:pt>
                <c:pt idx="51284">
                  <c:v>-1.9091799999999999E-2</c:v>
                </c:pt>
                <c:pt idx="51285">
                  <c:v>-1.79577E-2</c:v>
                </c:pt>
                <c:pt idx="51286">
                  <c:v>-1.6799700000000001E-2</c:v>
                </c:pt>
                <c:pt idx="51287">
                  <c:v>-1.56188E-2</c:v>
                </c:pt>
                <c:pt idx="51288">
                  <c:v>-1.4416399999999999E-2</c:v>
                </c:pt>
                <c:pt idx="51289">
                  <c:v>-1.31935E-2</c:v>
                </c:pt>
                <c:pt idx="51290">
                  <c:v>-1.19515E-2</c:v>
                </c:pt>
                <c:pt idx="51291">
                  <c:v>-1.0691600000000001E-2</c:v>
                </c:pt>
                <c:pt idx="51292" formatCode="0.00E+00">
                  <c:v>-9.4151600000000005E-3</c:v>
                </c:pt>
                <c:pt idx="51293" formatCode="0.00E+00">
                  <c:v>-8.1233899999999994E-3</c:v>
                </c:pt>
                <c:pt idx="51294" formatCode="0.00E+00">
                  <c:v>-6.8176399999999998E-3</c:v>
                </c:pt>
                <c:pt idx="51295" formatCode="0.00E+00">
                  <c:v>-5.4992900000000004E-3</c:v>
                </c:pt>
                <c:pt idx="51296" formatCode="0.00E+00">
                  <c:v>-4.1697100000000001E-3</c:v>
                </c:pt>
                <c:pt idx="51297" formatCode="0.00E+00">
                  <c:v>-2.8302499999999999E-3</c:v>
                </c:pt>
                <c:pt idx="51298" formatCode="0.00E+00">
                  <c:v>-1.4823E-3</c:v>
                </c:pt>
                <c:pt idx="51299" formatCode="0.00E+00">
                  <c:v>-1.2723300000000001E-4</c:v>
                </c:pt>
                <c:pt idx="51300" formatCode="0.00E+00">
                  <c:v>1.23353E-3</c:v>
                </c:pt>
                <c:pt idx="51301" formatCode="0.00E+00">
                  <c:v>2.5985700000000001E-3</c:v>
                </c:pt>
                <c:pt idx="51302" formatCode="0.00E+00">
                  <c:v>3.96643E-3</c:v>
                </c:pt>
                <c:pt idx="51303" formatCode="0.00E+00">
                  <c:v>5.3356300000000001E-3</c:v>
                </c:pt>
                <c:pt idx="51304" formatCode="0.00E+00">
                  <c:v>6.70471E-3</c:v>
                </c:pt>
                <c:pt idx="51305" formatCode="0.00E+00">
                  <c:v>8.0722099999999998E-3</c:v>
                </c:pt>
                <c:pt idx="51306" formatCode="0.00E+00">
                  <c:v>9.4366299999999997E-3</c:v>
                </c:pt>
                <c:pt idx="51307">
                  <c:v>1.0796500000000001E-2</c:v>
                </c:pt>
                <c:pt idx="51308">
                  <c:v>1.21504E-2</c:v>
                </c:pt>
                <c:pt idx="51309">
                  <c:v>1.34967E-2</c:v>
                </c:pt>
                <c:pt idx="51310">
                  <c:v>1.4834099999999999E-2</c:v>
                </c:pt>
                <c:pt idx="51311">
                  <c:v>1.6160999999999998E-2</c:v>
                </c:pt>
                <c:pt idx="51312">
                  <c:v>1.7475999999999998E-2</c:v>
                </c:pt>
                <c:pt idx="51313">
                  <c:v>1.8777599999999998E-2</c:v>
                </c:pt>
                <c:pt idx="51314">
                  <c:v>2.00644E-2</c:v>
                </c:pt>
                <c:pt idx="51315">
                  <c:v>2.1335E-2</c:v>
                </c:pt>
                <c:pt idx="51316">
                  <c:v>2.2587900000000001E-2</c:v>
                </c:pt>
                <c:pt idx="51317">
                  <c:v>2.38219E-2</c:v>
                </c:pt>
                <c:pt idx="51318">
                  <c:v>2.5035600000000002E-2</c:v>
                </c:pt>
                <c:pt idx="51319">
                  <c:v>2.6227899999999998E-2</c:v>
                </c:pt>
                <c:pt idx="51320">
                  <c:v>2.7397299999999999E-2</c:v>
                </c:pt>
                <c:pt idx="51321">
                  <c:v>2.8542700000000001E-2</c:v>
                </c:pt>
                <c:pt idx="51322">
                  <c:v>2.96628E-2</c:v>
                </c:pt>
                <c:pt idx="51323">
                  <c:v>3.07564E-2</c:v>
                </c:pt>
                <c:pt idx="51324">
                  <c:v>3.1822400000000001E-2</c:v>
                </c:pt>
                <c:pt idx="51325">
                  <c:v>3.28595E-2</c:v>
                </c:pt>
                <c:pt idx="51326">
                  <c:v>3.3866800000000002E-2</c:v>
                </c:pt>
                <c:pt idx="51327">
                  <c:v>3.4843100000000002E-2</c:v>
                </c:pt>
                <c:pt idx="51328">
                  <c:v>3.5787300000000001E-2</c:v>
                </c:pt>
                <c:pt idx="51329">
                  <c:v>3.6698599999999998E-2</c:v>
                </c:pt>
                <c:pt idx="51330">
                  <c:v>3.7575999999999998E-2</c:v>
                </c:pt>
                <c:pt idx="51331">
                  <c:v>3.8418500000000001E-2</c:v>
                </c:pt>
                <c:pt idx="51332">
                  <c:v>3.9225500000000003E-2</c:v>
                </c:pt>
                <c:pt idx="51333">
                  <c:v>3.9995999999999997E-2</c:v>
                </c:pt>
                <c:pt idx="51334">
                  <c:v>4.07292E-2</c:v>
                </c:pt>
                <c:pt idx="51335">
                  <c:v>4.1424500000000003E-2</c:v>
                </c:pt>
                <c:pt idx="51336">
                  <c:v>4.2081199999999999E-2</c:v>
                </c:pt>
                <c:pt idx="51337">
                  <c:v>4.2698699999999999E-2</c:v>
                </c:pt>
                <c:pt idx="51338">
                  <c:v>4.32764E-2</c:v>
                </c:pt>
                <c:pt idx="51339">
                  <c:v>4.3813900000000003E-2</c:v>
                </c:pt>
                <c:pt idx="51340">
                  <c:v>4.4310500000000003E-2</c:v>
                </c:pt>
                <c:pt idx="51341">
                  <c:v>4.4765899999999997E-2</c:v>
                </c:pt>
                <c:pt idx="51342">
                  <c:v>4.5179700000000003E-2</c:v>
                </c:pt>
                <c:pt idx="51343">
                  <c:v>4.5551599999999998E-2</c:v>
                </c:pt>
                <c:pt idx="51344">
                  <c:v>4.5881199999999997E-2</c:v>
                </c:pt>
                <c:pt idx="51345">
                  <c:v>4.6168300000000002E-2</c:v>
                </c:pt>
                <c:pt idx="51346">
                  <c:v>4.64129E-2</c:v>
                </c:pt>
                <c:pt idx="51347">
                  <c:v>4.6614900000000001E-2</c:v>
                </c:pt>
                <c:pt idx="51348">
                  <c:v>4.6774200000000002E-2</c:v>
                </c:pt>
                <c:pt idx="51349">
                  <c:v>4.68907E-2</c:v>
                </c:pt>
                <c:pt idx="51350">
                  <c:v>4.6964499999999999E-2</c:v>
                </c:pt>
                <c:pt idx="51351">
                  <c:v>4.6995500000000003E-2</c:v>
                </c:pt>
                <c:pt idx="51352">
                  <c:v>4.6984100000000001E-2</c:v>
                </c:pt>
                <c:pt idx="51353">
                  <c:v>4.6930300000000001E-2</c:v>
                </c:pt>
                <c:pt idx="51354">
                  <c:v>4.6834500000000001E-2</c:v>
                </c:pt>
                <c:pt idx="51355">
                  <c:v>4.66969E-2</c:v>
                </c:pt>
                <c:pt idx="51356">
                  <c:v>4.6517799999999998E-2</c:v>
                </c:pt>
                <c:pt idx="51357">
                  <c:v>4.6297600000000001E-2</c:v>
                </c:pt>
                <c:pt idx="51358">
                  <c:v>4.60367E-2</c:v>
                </c:pt>
                <c:pt idx="51359">
                  <c:v>4.5735499999999998E-2</c:v>
                </c:pt>
                <c:pt idx="51360">
                  <c:v>4.5394499999999997E-2</c:v>
                </c:pt>
                <c:pt idx="51361">
                  <c:v>4.50143E-2</c:v>
                </c:pt>
                <c:pt idx="51362">
                  <c:v>4.4595599999999999E-2</c:v>
                </c:pt>
                <c:pt idx="51363">
                  <c:v>4.4138999999999998E-2</c:v>
                </c:pt>
                <c:pt idx="51364">
                  <c:v>4.3645099999999999E-2</c:v>
                </c:pt>
                <c:pt idx="51365">
                  <c:v>4.3114800000000002E-2</c:v>
                </c:pt>
                <c:pt idx="51366">
                  <c:v>4.2548599999999999E-2</c:v>
                </c:pt>
                <c:pt idx="51367">
                  <c:v>4.1947499999999999E-2</c:v>
                </c:pt>
                <c:pt idx="51368">
                  <c:v>4.1312300000000003E-2</c:v>
                </c:pt>
                <c:pt idx="51369">
                  <c:v>4.0643899999999997E-2</c:v>
                </c:pt>
                <c:pt idx="51370">
                  <c:v>3.9943100000000002E-2</c:v>
                </c:pt>
                <c:pt idx="51371">
                  <c:v>3.9210799999999997E-2</c:v>
                </c:pt>
                <c:pt idx="51372">
                  <c:v>3.8448099999999999E-2</c:v>
                </c:pt>
                <c:pt idx="51373">
                  <c:v>3.7655899999999999E-2</c:v>
                </c:pt>
                <c:pt idx="51374">
                  <c:v>3.6835300000000001E-2</c:v>
                </c:pt>
                <c:pt idx="51375">
                  <c:v>3.5987100000000001E-2</c:v>
                </c:pt>
                <c:pt idx="51376">
                  <c:v>3.5112499999999998E-2</c:v>
                </c:pt>
                <c:pt idx="51377">
                  <c:v>3.4212399999999997E-2</c:v>
                </c:pt>
                <c:pt idx="51378">
                  <c:v>3.3287999999999998E-2</c:v>
                </c:pt>
                <c:pt idx="51379">
                  <c:v>3.2340500000000001E-2</c:v>
                </c:pt>
                <c:pt idx="51380">
                  <c:v>3.1371000000000003E-2</c:v>
                </c:pt>
                <c:pt idx="51381">
                  <c:v>3.0380600000000001E-2</c:v>
                </c:pt>
                <c:pt idx="51382">
                  <c:v>2.93706E-2</c:v>
                </c:pt>
                <c:pt idx="51383">
                  <c:v>2.8342099999999999E-2</c:v>
                </c:pt>
                <c:pt idx="51384">
                  <c:v>2.72962E-2</c:v>
                </c:pt>
                <c:pt idx="51385">
                  <c:v>2.6234299999999999E-2</c:v>
                </c:pt>
                <c:pt idx="51386">
                  <c:v>2.5157499999999999E-2</c:v>
                </c:pt>
                <c:pt idx="51387">
                  <c:v>2.4067000000000002E-2</c:v>
                </c:pt>
                <c:pt idx="51388">
                  <c:v>2.2964200000000001E-2</c:v>
                </c:pt>
                <c:pt idx="51389">
                  <c:v>2.1850000000000001E-2</c:v>
                </c:pt>
                <c:pt idx="51390">
                  <c:v>2.0725799999999999E-2</c:v>
                </c:pt>
                <c:pt idx="51391">
                  <c:v>1.9592700000000001E-2</c:v>
                </c:pt>
                <c:pt idx="51392">
                  <c:v>1.8452099999999999E-2</c:v>
                </c:pt>
                <c:pt idx="51393">
                  <c:v>1.73052E-2</c:v>
                </c:pt>
                <c:pt idx="51394">
                  <c:v>1.61531E-2</c:v>
                </c:pt>
                <c:pt idx="51395">
                  <c:v>1.4997E-2</c:v>
                </c:pt>
                <c:pt idx="51396">
                  <c:v>1.3838100000000001E-2</c:v>
                </c:pt>
                <c:pt idx="51397">
                  <c:v>1.2677600000000001E-2</c:v>
                </c:pt>
                <c:pt idx="51398">
                  <c:v>1.15167E-2</c:v>
                </c:pt>
                <c:pt idx="51399">
                  <c:v>1.0356600000000001E-2</c:v>
                </c:pt>
                <c:pt idx="51400" formatCode="0.00E+00">
                  <c:v>9.1983499999999992E-3</c:v>
                </c:pt>
                <c:pt idx="51401" formatCode="0.00E+00">
                  <c:v>8.0430999999999992E-3</c:v>
                </c:pt>
                <c:pt idx="51402" formatCode="0.00E+00">
                  <c:v>6.8919699999999999E-3</c:v>
                </c:pt>
                <c:pt idx="51403" formatCode="0.00E+00">
                  <c:v>5.74604E-3</c:v>
                </c:pt>
                <c:pt idx="51404" formatCode="0.00E+00">
                  <c:v>4.6063199999999997E-3</c:v>
                </c:pt>
                <c:pt idx="51405" formatCode="0.00E+00">
                  <c:v>3.4738400000000002E-3</c:v>
                </c:pt>
                <c:pt idx="51406" formatCode="0.00E+00">
                  <c:v>2.3495899999999999E-3</c:v>
                </c:pt>
                <c:pt idx="51407" formatCode="0.00E+00">
                  <c:v>1.2345699999999999E-3</c:v>
                </c:pt>
                <c:pt idx="51408" formatCode="0.00E+00">
                  <c:v>1.2976400000000001E-4</c:v>
                </c:pt>
                <c:pt idx="51409" formatCode="0.00E+00">
                  <c:v>-9.6389499999999999E-4</c:v>
                </c:pt>
                <c:pt idx="51410" formatCode="0.00E+00">
                  <c:v>-2.0455099999999999E-3</c:v>
                </c:pt>
                <c:pt idx="51411" formatCode="0.00E+00">
                  <c:v>-3.11422E-3</c:v>
                </c:pt>
                <c:pt idx="51412" formatCode="0.00E+00">
                  <c:v>-4.16914E-3</c:v>
                </c:pt>
                <c:pt idx="51413" formatCode="0.00E+00">
                  <c:v>-5.2094300000000001E-3</c:v>
                </c:pt>
                <c:pt idx="51414" formatCode="0.00E+00">
                  <c:v>-6.23428E-3</c:v>
                </c:pt>
                <c:pt idx="51415" formatCode="0.00E+00">
                  <c:v>-7.2429E-3</c:v>
                </c:pt>
                <c:pt idx="51416" formatCode="0.00E+00">
                  <c:v>-8.2345500000000002E-3</c:v>
                </c:pt>
                <c:pt idx="51417" formatCode="0.00E+00">
                  <c:v>-9.2085299999999995E-3</c:v>
                </c:pt>
                <c:pt idx="51418">
                  <c:v>-1.01642E-2</c:v>
                </c:pt>
                <c:pt idx="51419">
                  <c:v>-1.1100799999999999E-2</c:v>
                </c:pt>
                <c:pt idx="51420">
                  <c:v>-1.20179E-2</c:v>
                </c:pt>
                <c:pt idx="51421">
                  <c:v>-1.2914999999999999E-2</c:v>
                </c:pt>
                <c:pt idx="51422">
                  <c:v>-1.3791299999999999E-2</c:v>
                </c:pt>
                <c:pt idx="51423">
                  <c:v>-1.46465E-2</c:v>
                </c:pt>
                <c:pt idx="51424">
                  <c:v>-1.54801E-2</c:v>
                </c:pt>
                <c:pt idx="51425">
                  <c:v>-1.62916E-2</c:v>
                </c:pt>
                <c:pt idx="51426">
                  <c:v>-1.7080600000000001E-2</c:v>
                </c:pt>
                <c:pt idx="51427">
                  <c:v>-1.7846799999999999E-2</c:v>
                </c:pt>
                <c:pt idx="51428">
                  <c:v>-1.85898E-2</c:v>
                </c:pt>
                <c:pt idx="51429">
                  <c:v>-1.9309400000000001E-2</c:v>
                </c:pt>
                <c:pt idx="51430">
                  <c:v>-2.0005200000000001E-2</c:v>
                </c:pt>
                <c:pt idx="51431">
                  <c:v>-2.06771E-2</c:v>
                </c:pt>
                <c:pt idx="51432">
                  <c:v>-2.1324900000000001E-2</c:v>
                </c:pt>
                <c:pt idx="51433">
                  <c:v>-2.19484E-2</c:v>
                </c:pt>
                <c:pt idx="51434">
                  <c:v>-2.2547399999999999E-2</c:v>
                </c:pt>
                <c:pt idx="51435">
                  <c:v>-2.3122E-2</c:v>
                </c:pt>
                <c:pt idx="51436">
                  <c:v>-2.3671899999999999E-2</c:v>
                </c:pt>
                <c:pt idx="51437">
                  <c:v>-2.4197199999999999E-2</c:v>
                </c:pt>
                <c:pt idx="51438">
                  <c:v>-2.4698000000000001E-2</c:v>
                </c:pt>
                <c:pt idx="51439">
                  <c:v>-2.5174100000000001E-2</c:v>
                </c:pt>
                <c:pt idx="51440">
                  <c:v>-2.5625700000000001E-2</c:v>
                </c:pt>
                <c:pt idx="51441">
                  <c:v>-2.6052800000000001E-2</c:v>
                </c:pt>
                <c:pt idx="51442">
                  <c:v>-2.6455599999999999E-2</c:v>
                </c:pt>
                <c:pt idx="51443">
                  <c:v>-2.6834199999999999E-2</c:v>
                </c:pt>
                <c:pt idx="51444">
                  <c:v>-2.71887E-2</c:v>
                </c:pt>
                <c:pt idx="51445">
                  <c:v>-2.7519399999999999E-2</c:v>
                </c:pt>
                <c:pt idx="51446">
                  <c:v>-2.7826400000000001E-2</c:v>
                </c:pt>
                <c:pt idx="51447">
                  <c:v>-2.8110099999999999E-2</c:v>
                </c:pt>
                <c:pt idx="51448">
                  <c:v>-2.8370599999999999E-2</c:v>
                </c:pt>
                <c:pt idx="51449">
                  <c:v>-2.86083E-2</c:v>
                </c:pt>
                <c:pt idx="51450">
                  <c:v>-2.8823399999999999E-2</c:v>
                </c:pt>
                <c:pt idx="51451">
                  <c:v>-2.9016299999999998E-2</c:v>
                </c:pt>
                <c:pt idx="51452">
                  <c:v>-2.91872E-2</c:v>
                </c:pt>
                <c:pt idx="51453">
                  <c:v>-2.9336600000000001E-2</c:v>
                </c:pt>
                <c:pt idx="51454">
                  <c:v>-2.94647E-2</c:v>
                </c:pt>
                <c:pt idx="51455">
                  <c:v>-2.95721E-2</c:v>
                </c:pt>
                <c:pt idx="51456">
                  <c:v>-2.9659000000000001E-2</c:v>
                </c:pt>
                <c:pt idx="51457">
                  <c:v>-2.97259E-2</c:v>
                </c:pt>
                <c:pt idx="51458">
                  <c:v>-2.97732E-2</c:v>
                </c:pt>
                <c:pt idx="51459">
                  <c:v>-2.9801299999999999E-2</c:v>
                </c:pt>
                <c:pt idx="51460">
                  <c:v>-2.9810699999999999E-2</c:v>
                </c:pt>
                <c:pt idx="51461">
                  <c:v>-2.98018E-2</c:v>
                </c:pt>
                <c:pt idx="51462">
                  <c:v>-2.9775099999999999E-2</c:v>
                </c:pt>
                <c:pt idx="51463">
                  <c:v>-2.9731E-2</c:v>
                </c:pt>
                <c:pt idx="51464">
                  <c:v>-2.9669899999999999E-2</c:v>
                </c:pt>
                <c:pt idx="51465">
                  <c:v>-2.9592400000000001E-2</c:v>
                </c:pt>
                <c:pt idx="51466">
                  <c:v>-2.9498900000000002E-2</c:v>
                </c:pt>
                <c:pt idx="51467">
                  <c:v>-2.93899E-2</c:v>
                </c:pt>
                <c:pt idx="51468">
                  <c:v>-2.9265800000000002E-2</c:v>
                </c:pt>
                <c:pt idx="51469">
                  <c:v>-2.9127199999999999E-2</c:v>
                </c:pt>
                <c:pt idx="51470">
                  <c:v>-2.8974400000000001E-2</c:v>
                </c:pt>
                <c:pt idx="51471">
                  <c:v>-2.8807900000000001E-2</c:v>
                </c:pt>
                <c:pt idx="51472">
                  <c:v>-2.8628299999999999E-2</c:v>
                </c:pt>
                <c:pt idx="51473">
                  <c:v>-2.8435800000000001E-2</c:v>
                </c:pt>
                <c:pt idx="51474">
                  <c:v>-2.8231099999999999E-2</c:v>
                </c:pt>
                <c:pt idx="51475">
                  <c:v>-2.8014500000000001E-2</c:v>
                </c:pt>
                <c:pt idx="51476">
                  <c:v>-2.7786499999999999E-2</c:v>
                </c:pt>
                <c:pt idx="51477">
                  <c:v>-2.75474E-2</c:v>
                </c:pt>
                <c:pt idx="51478">
                  <c:v>-2.7297800000000001E-2</c:v>
                </c:pt>
                <c:pt idx="51479">
                  <c:v>-2.70379E-2</c:v>
                </c:pt>
                <c:pt idx="51480">
                  <c:v>-2.6768199999999999E-2</c:v>
                </c:pt>
                <c:pt idx="51481">
                  <c:v>-2.6489100000000002E-2</c:v>
                </c:pt>
                <c:pt idx="51482">
                  <c:v>-2.6200899999999999E-2</c:v>
                </c:pt>
                <c:pt idx="51483">
                  <c:v>-2.5904E-2</c:v>
                </c:pt>
                <c:pt idx="51484">
                  <c:v>-2.5598699999999999E-2</c:v>
                </c:pt>
                <c:pt idx="51485">
                  <c:v>-2.52854E-2</c:v>
                </c:pt>
                <c:pt idx="51486">
                  <c:v>-2.4964400000000001E-2</c:v>
                </c:pt>
                <c:pt idx="51487">
                  <c:v>-2.4636000000000002E-2</c:v>
                </c:pt>
                <c:pt idx="51488">
                  <c:v>-2.43004E-2</c:v>
                </c:pt>
                <c:pt idx="51489">
                  <c:v>-2.39581E-2</c:v>
                </c:pt>
                <c:pt idx="51490">
                  <c:v>-2.3609100000000001E-2</c:v>
                </c:pt>
                <c:pt idx="51491">
                  <c:v>-2.3253800000000002E-2</c:v>
                </c:pt>
                <c:pt idx="51492">
                  <c:v>-2.28924E-2</c:v>
                </c:pt>
                <c:pt idx="51493">
                  <c:v>-2.2525199999999999E-2</c:v>
                </c:pt>
                <c:pt idx="51494">
                  <c:v>-2.21522E-2</c:v>
                </c:pt>
                <c:pt idx="51495">
                  <c:v>-2.17737E-2</c:v>
                </c:pt>
                <c:pt idx="51496">
                  <c:v>-2.13898E-2</c:v>
                </c:pt>
                <c:pt idx="51497">
                  <c:v>-2.10008E-2</c:v>
                </c:pt>
                <c:pt idx="51498">
                  <c:v>-2.0606699999999999E-2</c:v>
                </c:pt>
                <c:pt idx="51499">
                  <c:v>-2.0207599999999999E-2</c:v>
                </c:pt>
                <c:pt idx="51500">
                  <c:v>-1.98038E-2</c:v>
                </c:pt>
                <c:pt idx="51501">
                  <c:v>-1.9395200000000001E-2</c:v>
                </c:pt>
                <c:pt idx="51502">
                  <c:v>-1.8981899999999999E-2</c:v>
                </c:pt>
                <c:pt idx="51503">
                  <c:v>-1.8564000000000001E-2</c:v>
                </c:pt>
                <c:pt idx="51504">
                  <c:v>-1.8141600000000001E-2</c:v>
                </c:pt>
                <c:pt idx="51505">
                  <c:v>-1.77147E-2</c:v>
                </c:pt>
                <c:pt idx="51506">
                  <c:v>-1.7283300000000001E-2</c:v>
                </c:pt>
                <c:pt idx="51507">
                  <c:v>-1.6847399999999998E-2</c:v>
                </c:pt>
                <c:pt idx="51508">
                  <c:v>-1.6407100000000001E-2</c:v>
                </c:pt>
                <c:pt idx="51509">
                  <c:v>-1.5962299999999999E-2</c:v>
                </c:pt>
                <c:pt idx="51510">
                  <c:v>-1.5513000000000001E-2</c:v>
                </c:pt>
                <c:pt idx="51511">
                  <c:v>-1.50592E-2</c:v>
                </c:pt>
                <c:pt idx="51512">
                  <c:v>-1.4600800000000001E-2</c:v>
                </c:pt>
                <c:pt idx="51513">
                  <c:v>-1.41379E-2</c:v>
                </c:pt>
                <c:pt idx="51514">
                  <c:v>-1.36703E-2</c:v>
                </c:pt>
                <c:pt idx="51515">
                  <c:v>-1.3198E-2</c:v>
                </c:pt>
                <c:pt idx="51516">
                  <c:v>-1.2721E-2</c:v>
                </c:pt>
                <c:pt idx="51517">
                  <c:v>-1.2239099999999999E-2</c:v>
                </c:pt>
                <c:pt idx="51518">
                  <c:v>-1.17524E-2</c:v>
                </c:pt>
                <c:pt idx="51519">
                  <c:v>-1.12607E-2</c:v>
                </c:pt>
                <c:pt idx="51520">
                  <c:v>-1.07639E-2</c:v>
                </c:pt>
                <c:pt idx="51521">
                  <c:v>-1.0262E-2</c:v>
                </c:pt>
                <c:pt idx="51522" formatCode="0.00E+00">
                  <c:v>-9.7549999999999998E-3</c:v>
                </c:pt>
                <c:pt idx="51523" formatCode="0.00E+00">
                  <c:v>-9.2426999999999995E-3</c:v>
                </c:pt>
                <c:pt idx="51524" formatCode="0.00E+00">
                  <c:v>-8.7250699999999997E-3</c:v>
                </c:pt>
                <c:pt idx="51525" formatCode="0.00E+00">
                  <c:v>-8.2020400000000007E-3</c:v>
                </c:pt>
                <c:pt idx="51526" formatCode="0.00E+00">
                  <c:v>-7.6735400000000004E-3</c:v>
                </c:pt>
                <c:pt idx="51527" formatCode="0.00E+00">
                  <c:v>-7.1395E-3</c:v>
                </c:pt>
                <c:pt idx="51528" formatCode="0.00E+00">
                  <c:v>-6.5998599999999999E-3</c:v>
                </c:pt>
                <c:pt idx="51529" formatCode="0.00E+00">
                  <c:v>-6.0545599999999996E-3</c:v>
                </c:pt>
                <c:pt idx="51530" formatCode="0.00E+00">
                  <c:v>-5.5035500000000003E-3</c:v>
                </c:pt>
                <c:pt idx="51531" formatCode="0.00E+00">
                  <c:v>-4.9468000000000003E-3</c:v>
                </c:pt>
                <c:pt idx="51532" formatCode="0.00E+00">
                  <c:v>-4.3842500000000001E-3</c:v>
                </c:pt>
                <c:pt idx="51533" formatCode="0.00E+00">
                  <c:v>-3.8159000000000001E-3</c:v>
                </c:pt>
                <c:pt idx="51534" formatCode="0.00E+00">
                  <c:v>-3.24172E-3</c:v>
                </c:pt>
                <c:pt idx="51535" formatCode="0.00E+00">
                  <c:v>-2.6617099999999999E-3</c:v>
                </c:pt>
                <c:pt idx="51536" formatCode="0.00E+00">
                  <c:v>-2.0758600000000001E-3</c:v>
                </c:pt>
                <c:pt idx="51537" formatCode="0.00E+00">
                  <c:v>-1.4842099999999999E-3</c:v>
                </c:pt>
                <c:pt idx="51538" formatCode="0.00E+00">
                  <c:v>-8.8677500000000002E-4</c:v>
                </c:pt>
                <c:pt idx="51539" formatCode="0.00E+00">
                  <c:v>-2.8360100000000002E-4</c:v>
                </c:pt>
                <c:pt idx="51540" formatCode="0.00E+00">
                  <c:v>3.2525499999999999E-4</c:v>
                </c:pt>
                <c:pt idx="51541" formatCode="0.00E+00">
                  <c:v>9.3971899999999999E-4</c:v>
                </c:pt>
                <c:pt idx="51542" formatCode="0.00E+00">
                  <c:v>1.55971E-3</c:v>
                </c:pt>
                <c:pt idx="51543" formatCode="0.00E+00">
                  <c:v>2.1851100000000001E-3</c:v>
                </c:pt>
                <c:pt idx="51544" formatCode="0.00E+00">
                  <c:v>2.8158200000000001E-3</c:v>
                </c:pt>
                <c:pt idx="51545" formatCode="0.00E+00">
                  <c:v>3.4516799999999999E-3</c:v>
                </c:pt>
                <c:pt idx="51546" formatCode="0.00E+00">
                  <c:v>4.0925600000000003E-3</c:v>
                </c:pt>
                <c:pt idx="51547" formatCode="0.00E+00">
                  <c:v>4.7382700000000002E-3</c:v>
                </c:pt>
                <c:pt idx="51548" formatCode="0.00E+00">
                  <c:v>5.3886200000000002E-3</c:v>
                </c:pt>
                <c:pt idx="51549" formatCode="0.00E+00">
                  <c:v>6.0434099999999999E-3</c:v>
                </c:pt>
                <c:pt idx="51550" formatCode="0.00E+00">
                  <c:v>6.7024099999999998E-3</c:v>
                </c:pt>
                <c:pt idx="51551" formatCode="0.00E+00">
                  <c:v>7.3653700000000004E-3</c:v>
                </c:pt>
                <c:pt idx="51552" formatCode="0.00E+00">
                  <c:v>8.0320200000000008E-3</c:v>
                </c:pt>
                <c:pt idx="51553" formatCode="0.00E+00">
                  <c:v>8.7020699999999993E-3</c:v>
                </c:pt>
                <c:pt idx="51554" formatCode="0.00E+00">
                  <c:v>9.37523E-3</c:v>
                </c:pt>
                <c:pt idx="51555">
                  <c:v>1.00512E-2</c:v>
                </c:pt>
                <c:pt idx="51556">
                  <c:v>1.0729499999999999E-2</c:v>
                </c:pt>
                <c:pt idx="51557">
                  <c:v>1.1409900000000001E-2</c:v>
                </c:pt>
                <c:pt idx="51558">
                  <c:v>1.2092E-2</c:v>
                </c:pt>
                <c:pt idx="51559">
                  <c:v>1.27753E-2</c:v>
                </c:pt>
                <c:pt idx="51560">
                  <c:v>1.3459499999999999E-2</c:v>
                </c:pt>
                <c:pt idx="51561">
                  <c:v>1.41441E-2</c:v>
                </c:pt>
                <c:pt idx="51562">
                  <c:v>1.4828600000000001E-2</c:v>
                </c:pt>
                <c:pt idx="51563">
                  <c:v>1.55126E-2</c:v>
                </c:pt>
                <c:pt idx="51564">
                  <c:v>1.6195500000000002E-2</c:v>
                </c:pt>
                <c:pt idx="51565">
                  <c:v>1.6876800000000001E-2</c:v>
                </c:pt>
                <c:pt idx="51566">
                  <c:v>1.7555999999999999E-2</c:v>
                </c:pt>
                <c:pt idx="51567">
                  <c:v>1.8232499999999999E-2</c:v>
                </c:pt>
                <c:pt idx="51568">
                  <c:v>1.8905700000000001E-2</c:v>
                </c:pt>
                <c:pt idx="51569">
                  <c:v>1.9575200000000001E-2</c:v>
                </c:pt>
                <c:pt idx="51570">
                  <c:v>2.02401E-2</c:v>
                </c:pt>
                <c:pt idx="51571">
                  <c:v>2.0900100000000001E-2</c:v>
                </c:pt>
                <c:pt idx="51572">
                  <c:v>2.1554299999999998E-2</c:v>
                </c:pt>
                <c:pt idx="51573">
                  <c:v>2.2202199999999998E-2</c:v>
                </c:pt>
                <c:pt idx="51574">
                  <c:v>2.2842999999999999E-2</c:v>
                </c:pt>
                <c:pt idx="51575">
                  <c:v>2.3476199999999999E-2</c:v>
                </c:pt>
                <c:pt idx="51576">
                  <c:v>2.41011E-2</c:v>
                </c:pt>
                <c:pt idx="51577">
                  <c:v>2.4716800000000001E-2</c:v>
                </c:pt>
                <c:pt idx="51578">
                  <c:v>2.5322899999999999E-2</c:v>
                </c:pt>
                <c:pt idx="51579">
                  <c:v>2.5918400000000001E-2</c:v>
                </c:pt>
                <c:pt idx="51580">
                  <c:v>2.65028E-2</c:v>
                </c:pt>
                <c:pt idx="51581">
                  <c:v>2.7075200000000001E-2</c:v>
                </c:pt>
                <c:pt idx="51582">
                  <c:v>2.7635099999999999E-2</c:v>
                </c:pt>
                <c:pt idx="51583">
                  <c:v>2.8181500000000002E-2</c:v>
                </c:pt>
                <c:pt idx="51584">
                  <c:v>2.8713900000000001E-2</c:v>
                </c:pt>
                <c:pt idx="51585">
                  <c:v>2.9231400000000001E-2</c:v>
                </c:pt>
                <c:pt idx="51586">
                  <c:v>2.97334E-2</c:v>
                </c:pt>
                <c:pt idx="51587">
                  <c:v>3.0219099999999999E-2</c:v>
                </c:pt>
                <c:pt idx="51588">
                  <c:v>3.0687699999999998E-2</c:v>
                </c:pt>
                <c:pt idx="51589">
                  <c:v>3.11385E-2</c:v>
                </c:pt>
                <c:pt idx="51590">
                  <c:v>3.1570800000000003E-2</c:v>
                </c:pt>
                <c:pt idx="51591">
                  <c:v>3.1983900000000003E-2</c:v>
                </c:pt>
                <c:pt idx="51592">
                  <c:v>3.2377099999999999E-2</c:v>
                </c:pt>
                <c:pt idx="51593">
                  <c:v>3.2750000000000001E-2</c:v>
                </c:pt>
                <c:pt idx="51594">
                  <c:v>3.3101999999999999E-2</c:v>
                </c:pt>
                <c:pt idx="51595">
                  <c:v>3.34326E-2</c:v>
                </c:pt>
                <c:pt idx="51596">
                  <c:v>3.3741E-2</c:v>
                </c:pt>
                <c:pt idx="51597">
                  <c:v>3.4026300000000002E-2</c:v>
                </c:pt>
                <c:pt idx="51598">
                  <c:v>3.4287600000000001E-2</c:v>
                </c:pt>
                <c:pt idx="51599">
                  <c:v>3.4524300000000001E-2</c:v>
                </c:pt>
                <c:pt idx="51600">
                  <c:v>3.4735500000000002E-2</c:v>
                </c:pt>
                <c:pt idx="51601">
                  <c:v>3.49205E-2</c:v>
                </c:pt>
                <c:pt idx="51602">
                  <c:v>3.5078499999999999E-2</c:v>
                </c:pt>
                <c:pt idx="51603">
                  <c:v>3.52091E-2</c:v>
                </c:pt>
                <c:pt idx="51604">
                  <c:v>3.5311599999999999E-2</c:v>
                </c:pt>
                <c:pt idx="51605">
                  <c:v>3.5385399999999997E-2</c:v>
                </c:pt>
                <c:pt idx="51606">
                  <c:v>3.5429700000000001E-2</c:v>
                </c:pt>
                <c:pt idx="51607">
                  <c:v>3.5444000000000003E-2</c:v>
                </c:pt>
                <c:pt idx="51608">
                  <c:v>3.5428099999999997E-2</c:v>
                </c:pt>
                <c:pt idx="51609">
                  <c:v>3.53814E-2</c:v>
                </c:pt>
                <c:pt idx="51610">
                  <c:v>3.53032E-2</c:v>
                </c:pt>
                <c:pt idx="51611">
                  <c:v>3.5193099999999998E-2</c:v>
                </c:pt>
                <c:pt idx="51612">
                  <c:v>3.50508E-2</c:v>
                </c:pt>
                <c:pt idx="51613">
                  <c:v>3.4875799999999998E-2</c:v>
                </c:pt>
                <c:pt idx="51614">
                  <c:v>3.4667700000000003E-2</c:v>
                </c:pt>
                <c:pt idx="51615">
                  <c:v>3.4426600000000002E-2</c:v>
                </c:pt>
                <c:pt idx="51616">
                  <c:v>3.4153200000000002E-2</c:v>
                </c:pt>
                <c:pt idx="51617">
                  <c:v>3.3847200000000001E-2</c:v>
                </c:pt>
                <c:pt idx="51618">
                  <c:v>3.3507700000000001E-2</c:v>
                </c:pt>
                <c:pt idx="51619">
                  <c:v>3.3134499999999997E-2</c:v>
                </c:pt>
                <c:pt idx="51620">
                  <c:v>3.2727399999999997E-2</c:v>
                </c:pt>
                <c:pt idx="51621">
                  <c:v>3.2286299999999997E-2</c:v>
                </c:pt>
                <c:pt idx="51622">
                  <c:v>3.1811800000000001E-2</c:v>
                </c:pt>
                <c:pt idx="51623">
                  <c:v>3.1304400000000003E-2</c:v>
                </c:pt>
                <c:pt idx="51624">
                  <c:v>3.07645E-2</c:v>
                </c:pt>
                <c:pt idx="51625">
                  <c:v>3.0192E-2</c:v>
                </c:pt>
                <c:pt idx="51626">
                  <c:v>2.9586100000000001E-2</c:v>
                </c:pt>
                <c:pt idx="51627">
                  <c:v>2.8946800000000002E-2</c:v>
                </c:pt>
                <c:pt idx="51628">
                  <c:v>2.8274799999999999E-2</c:v>
                </c:pt>
                <c:pt idx="51629">
                  <c:v>2.7570399999999998E-2</c:v>
                </c:pt>
                <c:pt idx="51630">
                  <c:v>2.6833699999999999E-2</c:v>
                </c:pt>
                <c:pt idx="51631">
                  <c:v>2.6065100000000001E-2</c:v>
                </c:pt>
                <c:pt idx="51632">
                  <c:v>2.52649E-2</c:v>
                </c:pt>
                <c:pt idx="51633">
                  <c:v>2.44335E-2</c:v>
                </c:pt>
                <c:pt idx="51634">
                  <c:v>2.35719E-2</c:v>
                </c:pt>
                <c:pt idx="51635">
                  <c:v>2.2680100000000002E-2</c:v>
                </c:pt>
                <c:pt idx="51636">
                  <c:v>2.1758099999999999E-2</c:v>
                </c:pt>
                <c:pt idx="51637">
                  <c:v>2.0806999999999999E-2</c:v>
                </c:pt>
                <c:pt idx="51638">
                  <c:v>1.9828599999999998E-2</c:v>
                </c:pt>
                <c:pt idx="51639">
                  <c:v>1.8823400000000001E-2</c:v>
                </c:pt>
                <c:pt idx="51640">
                  <c:v>1.7789099999999999E-2</c:v>
                </c:pt>
                <c:pt idx="51641">
                  <c:v>1.6722999999999998E-2</c:v>
                </c:pt>
                <c:pt idx="51642">
                  <c:v>1.56262E-2</c:v>
                </c:pt>
                <c:pt idx="51643">
                  <c:v>1.45042E-2</c:v>
                </c:pt>
                <c:pt idx="51644">
                  <c:v>1.33616E-2</c:v>
                </c:pt>
                <c:pt idx="51645">
                  <c:v>1.2200000000000001E-2</c:v>
                </c:pt>
                <c:pt idx="51646">
                  <c:v>1.10197E-2</c:v>
                </c:pt>
                <c:pt idx="51647" formatCode="0.00E+00">
                  <c:v>9.8213799999999993E-3</c:v>
                </c:pt>
                <c:pt idx="51648" formatCode="0.00E+00">
                  <c:v>8.6064899999999996E-3</c:v>
                </c:pt>
                <c:pt idx="51649" formatCode="0.00E+00">
                  <c:v>7.3758799999999996E-3</c:v>
                </c:pt>
                <c:pt idx="51650" formatCode="0.00E+00">
                  <c:v>6.1300900000000004E-3</c:v>
                </c:pt>
                <c:pt idx="51651" formatCode="0.00E+00">
                  <c:v>4.8699900000000003E-3</c:v>
                </c:pt>
                <c:pt idx="51652" formatCode="0.00E+00">
                  <c:v>3.5965699999999999E-3</c:v>
                </c:pt>
                <c:pt idx="51653" formatCode="0.00E+00">
                  <c:v>2.3102800000000001E-3</c:v>
                </c:pt>
                <c:pt idx="51654" formatCode="0.00E+00">
                  <c:v>1.01111E-3</c:v>
                </c:pt>
                <c:pt idx="51655" formatCode="0.00E+00">
                  <c:v>-3.0101500000000002E-4</c:v>
                </c:pt>
                <c:pt idx="51656" formatCode="0.00E+00">
                  <c:v>-1.6257699999999999E-3</c:v>
                </c:pt>
                <c:pt idx="51657" formatCode="0.00E+00">
                  <c:v>-2.9623499999999999E-3</c:v>
                </c:pt>
                <c:pt idx="51658" formatCode="0.00E+00">
                  <c:v>-4.30993E-3</c:v>
                </c:pt>
                <c:pt idx="51659" formatCode="0.00E+00">
                  <c:v>-5.6678600000000003E-3</c:v>
                </c:pt>
                <c:pt idx="51660" formatCode="0.00E+00">
                  <c:v>-7.0351500000000004E-3</c:v>
                </c:pt>
                <c:pt idx="51661" formatCode="0.00E+00">
                  <c:v>-8.4096299999999995E-3</c:v>
                </c:pt>
                <c:pt idx="51662" formatCode="0.00E+00">
                  <c:v>-9.7878199999999992E-3</c:v>
                </c:pt>
                <c:pt idx="51663">
                  <c:v>-1.1166300000000001E-2</c:v>
                </c:pt>
                <c:pt idx="51664">
                  <c:v>-1.25437E-2</c:v>
                </c:pt>
                <c:pt idx="51665">
                  <c:v>-1.39217E-2</c:v>
                </c:pt>
                <c:pt idx="51666">
                  <c:v>-1.5302400000000001E-2</c:v>
                </c:pt>
                <c:pt idx="51667">
                  <c:v>-1.6686300000000001E-2</c:v>
                </c:pt>
                <c:pt idx="51668">
                  <c:v>-1.8072000000000001E-2</c:v>
                </c:pt>
                <c:pt idx="51669">
                  <c:v>-1.9457599999999999E-2</c:v>
                </c:pt>
                <c:pt idx="51670">
                  <c:v>-2.0839799999999999E-2</c:v>
                </c:pt>
                <c:pt idx="51671">
                  <c:v>-2.2213900000000002E-2</c:v>
                </c:pt>
                <c:pt idx="51672">
                  <c:v>-2.3574299999999999E-2</c:v>
                </c:pt>
                <c:pt idx="51673">
                  <c:v>-2.49184E-2</c:v>
                </c:pt>
                <c:pt idx="51674">
                  <c:v>-2.6247900000000001E-2</c:v>
                </c:pt>
                <c:pt idx="51675">
                  <c:v>-2.7565200000000002E-2</c:v>
                </c:pt>
                <c:pt idx="51676">
                  <c:v>-2.8868600000000001E-2</c:v>
                </c:pt>
                <c:pt idx="51677">
                  <c:v>-3.0154199999999999E-2</c:v>
                </c:pt>
                <c:pt idx="51678">
                  <c:v>-3.1420099999999999E-2</c:v>
                </c:pt>
                <c:pt idx="51679">
                  <c:v>-3.2667300000000003E-2</c:v>
                </c:pt>
                <c:pt idx="51680">
                  <c:v>-3.3896700000000002E-2</c:v>
                </c:pt>
                <c:pt idx="51681">
                  <c:v>-3.5106400000000003E-2</c:v>
                </c:pt>
                <c:pt idx="51682">
                  <c:v>-3.6293100000000002E-2</c:v>
                </c:pt>
                <c:pt idx="51683">
                  <c:v>-3.7454500000000002E-2</c:v>
                </c:pt>
                <c:pt idx="51684">
                  <c:v>-3.8589100000000001E-2</c:v>
                </c:pt>
                <c:pt idx="51685">
                  <c:v>-3.9695500000000002E-2</c:v>
                </c:pt>
                <c:pt idx="51686">
                  <c:v>-4.0771599999999998E-2</c:v>
                </c:pt>
                <c:pt idx="51687">
                  <c:v>-4.1814799999999999E-2</c:v>
                </c:pt>
                <c:pt idx="51688">
                  <c:v>-4.28242E-2</c:v>
                </c:pt>
                <c:pt idx="51689">
                  <c:v>-4.3800899999999997E-2</c:v>
                </c:pt>
                <c:pt idx="51690">
                  <c:v>-4.4747000000000002E-2</c:v>
                </c:pt>
                <c:pt idx="51691">
                  <c:v>-4.5663000000000002E-2</c:v>
                </c:pt>
                <c:pt idx="51692">
                  <c:v>-4.6546999999999998E-2</c:v>
                </c:pt>
                <c:pt idx="51693">
                  <c:v>-4.73967E-2</c:v>
                </c:pt>
                <c:pt idx="51694">
                  <c:v>-4.8210700000000002E-2</c:v>
                </c:pt>
                <c:pt idx="51695">
                  <c:v>-4.8989199999999997E-2</c:v>
                </c:pt>
                <c:pt idx="51696">
                  <c:v>-4.9733899999999998E-2</c:v>
                </c:pt>
                <c:pt idx="51697">
                  <c:v>-5.0445400000000001E-2</c:v>
                </c:pt>
                <c:pt idx="51698">
                  <c:v>-5.1122300000000002E-2</c:v>
                </c:pt>
                <c:pt idx="51699">
                  <c:v>-5.1764299999999999E-2</c:v>
                </c:pt>
                <c:pt idx="51700">
                  <c:v>-5.2374200000000003E-2</c:v>
                </c:pt>
                <c:pt idx="51701">
                  <c:v>-5.2954500000000002E-2</c:v>
                </c:pt>
                <c:pt idx="51702">
                  <c:v>-5.3507300000000001E-2</c:v>
                </c:pt>
                <c:pt idx="51703">
                  <c:v>-5.4035699999999999E-2</c:v>
                </c:pt>
                <c:pt idx="51704">
                  <c:v>-5.4542199999999999E-2</c:v>
                </c:pt>
                <c:pt idx="51705">
                  <c:v>-5.5024900000000002E-2</c:v>
                </c:pt>
                <c:pt idx="51706">
                  <c:v>-5.5479899999999999E-2</c:v>
                </c:pt>
                <c:pt idx="51707">
                  <c:v>-5.5905900000000001E-2</c:v>
                </c:pt>
                <c:pt idx="51708">
                  <c:v>-5.6304800000000002E-2</c:v>
                </c:pt>
                <c:pt idx="51709">
                  <c:v>-5.6677999999999999E-2</c:v>
                </c:pt>
                <c:pt idx="51710">
                  <c:v>-5.7023499999999998E-2</c:v>
                </c:pt>
                <c:pt idx="51711">
                  <c:v>-5.7338500000000001E-2</c:v>
                </c:pt>
                <c:pt idx="51712">
                  <c:v>-5.7622199999999998E-2</c:v>
                </c:pt>
                <c:pt idx="51713">
                  <c:v>-5.7875999999999997E-2</c:v>
                </c:pt>
                <c:pt idx="51714">
                  <c:v>-5.8102000000000001E-2</c:v>
                </c:pt>
                <c:pt idx="51715">
                  <c:v>-5.8301699999999998E-2</c:v>
                </c:pt>
                <c:pt idx="51716">
                  <c:v>-5.8475300000000001E-2</c:v>
                </c:pt>
                <c:pt idx="51717">
                  <c:v>-5.8623500000000002E-2</c:v>
                </c:pt>
                <c:pt idx="51718">
                  <c:v>-5.8747500000000001E-2</c:v>
                </c:pt>
                <c:pt idx="51719">
                  <c:v>-5.8847299999999998E-2</c:v>
                </c:pt>
                <c:pt idx="51720">
                  <c:v>-5.8921399999999999E-2</c:v>
                </c:pt>
                <c:pt idx="51721">
                  <c:v>-5.8969000000000001E-2</c:v>
                </c:pt>
                <c:pt idx="51722">
                  <c:v>-5.8991700000000001E-2</c:v>
                </c:pt>
                <c:pt idx="51723">
                  <c:v>-5.8991000000000002E-2</c:v>
                </c:pt>
                <c:pt idx="51724">
                  <c:v>-5.8964999999999997E-2</c:v>
                </c:pt>
                <c:pt idx="51725">
                  <c:v>-5.8911100000000001E-2</c:v>
                </c:pt>
                <c:pt idx="51726">
                  <c:v>-5.8829300000000001E-2</c:v>
                </c:pt>
                <c:pt idx="51727">
                  <c:v>-5.8724499999999999E-2</c:v>
                </c:pt>
                <c:pt idx="51728">
                  <c:v>-5.8602700000000001E-2</c:v>
                </c:pt>
                <c:pt idx="51729">
                  <c:v>-5.8466700000000003E-2</c:v>
                </c:pt>
                <c:pt idx="51730">
                  <c:v>-5.83148E-2</c:v>
                </c:pt>
                <c:pt idx="51731">
                  <c:v>-5.8145299999999997E-2</c:v>
                </c:pt>
                <c:pt idx="51732">
                  <c:v>-5.7960600000000001E-2</c:v>
                </c:pt>
                <c:pt idx="51733">
                  <c:v>-5.7764200000000002E-2</c:v>
                </c:pt>
                <c:pt idx="51734">
                  <c:v>-5.7556599999999999E-2</c:v>
                </c:pt>
                <c:pt idx="51735">
                  <c:v>-5.7335499999999998E-2</c:v>
                </c:pt>
                <c:pt idx="51736">
                  <c:v>-5.7099299999999999E-2</c:v>
                </c:pt>
                <c:pt idx="51737">
                  <c:v>-5.68484E-2</c:v>
                </c:pt>
                <c:pt idx="51738">
                  <c:v>-5.6582199999999999E-2</c:v>
                </c:pt>
                <c:pt idx="51739">
                  <c:v>-5.6297699999999999E-2</c:v>
                </c:pt>
                <c:pt idx="51740">
                  <c:v>-5.59961E-2</c:v>
                </c:pt>
                <c:pt idx="51741">
                  <c:v>-5.5684900000000002E-2</c:v>
                </c:pt>
                <c:pt idx="51742">
                  <c:v>-5.5370099999999998E-2</c:v>
                </c:pt>
                <c:pt idx="51743">
                  <c:v>-5.5050500000000002E-2</c:v>
                </c:pt>
                <c:pt idx="51744">
                  <c:v>-5.4720900000000003E-2</c:v>
                </c:pt>
                <c:pt idx="51745">
                  <c:v>-5.4379499999999997E-2</c:v>
                </c:pt>
                <c:pt idx="51746">
                  <c:v>-5.4027899999999997E-2</c:v>
                </c:pt>
                <c:pt idx="51747">
                  <c:v>-5.36692E-2</c:v>
                </c:pt>
                <c:pt idx="51748">
                  <c:v>-5.3306100000000002E-2</c:v>
                </c:pt>
                <c:pt idx="51749">
                  <c:v>-5.2940099999999997E-2</c:v>
                </c:pt>
                <c:pt idx="51750">
                  <c:v>-5.2569400000000002E-2</c:v>
                </c:pt>
                <c:pt idx="51751">
                  <c:v>-5.2192299999999997E-2</c:v>
                </c:pt>
                <c:pt idx="51752">
                  <c:v>-5.1811900000000001E-2</c:v>
                </c:pt>
                <c:pt idx="51753">
                  <c:v>-5.14335E-2</c:v>
                </c:pt>
                <c:pt idx="51754">
                  <c:v>-5.1059E-2</c:v>
                </c:pt>
                <c:pt idx="51755">
                  <c:v>-5.06869E-2</c:v>
                </c:pt>
                <c:pt idx="51756">
                  <c:v>-5.0316800000000002E-2</c:v>
                </c:pt>
                <c:pt idx="51757">
                  <c:v>-4.9950599999999998E-2</c:v>
                </c:pt>
                <c:pt idx="51758">
                  <c:v>-4.9589800000000003E-2</c:v>
                </c:pt>
                <c:pt idx="51759">
                  <c:v>-4.9233600000000002E-2</c:v>
                </c:pt>
                <c:pt idx="51760">
                  <c:v>-4.8880100000000003E-2</c:v>
                </c:pt>
                <c:pt idx="51761">
                  <c:v>-4.8530499999999997E-2</c:v>
                </c:pt>
                <c:pt idx="51762">
                  <c:v>-4.8189000000000003E-2</c:v>
                </c:pt>
                <c:pt idx="51763">
                  <c:v>-4.7858699999999997E-2</c:v>
                </c:pt>
                <c:pt idx="51764">
                  <c:v>-4.7538999999999998E-2</c:v>
                </c:pt>
                <c:pt idx="51765">
                  <c:v>-4.72278E-2</c:v>
                </c:pt>
                <c:pt idx="51766">
                  <c:v>-4.6925500000000002E-2</c:v>
                </c:pt>
                <c:pt idx="51767">
                  <c:v>-4.6632800000000002E-2</c:v>
                </c:pt>
                <c:pt idx="51768">
                  <c:v>-4.6348800000000002E-2</c:v>
                </c:pt>
                <c:pt idx="51769">
                  <c:v>-4.6072599999999998E-2</c:v>
                </c:pt>
                <c:pt idx="51770">
                  <c:v>-4.5807199999999999E-2</c:v>
                </c:pt>
                <c:pt idx="51771">
                  <c:v>-4.5559799999999998E-2</c:v>
                </c:pt>
                <c:pt idx="51772">
                  <c:v>-4.5335199999999999E-2</c:v>
                </c:pt>
                <c:pt idx="51773">
                  <c:v>-4.5131400000000002E-2</c:v>
                </c:pt>
                <c:pt idx="51774">
                  <c:v>-4.49436E-2</c:v>
                </c:pt>
                <c:pt idx="51775">
                  <c:v>-4.4769400000000001E-2</c:v>
                </c:pt>
                <c:pt idx="51776">
                  <c:v>-4.4608599999999998E-2</c:v>
                </c:pt>
                <c:pt idx="51777">
                  <c:v>-4.4464400000000001E-2</c:v>
                </c:pt>
                <c:pt idx="51778">
                  <c:v>-4.4340600000000001E-2</c:v>
                </c:pt>
                <c:pt idx="51779">
                  <c:v>-4.4233799999999997E-2</c:v>
                </c:pt>
                <c:pt idx="51780">
                  <c:v>-4.41357E-2</c:v>
                </c:pt>
                <c:pt idx="51781">
                  <c:v>-4.4043400000000003E-2</c:v>
                </c:pt>
                <c:pt idx="51782">
                  <c:v>-4.3960100000000002E-2</c:v>
                </c:pt>
                <c:pt idx="51783">
                  <c:v>-4.3890400000000003E-2</c:v>
                </c:pt>
                <c:pt idx="51784">
                  <c:v>-4.3836E-2</c:v>
                </c:pt>
                <c:pt idx="51785">
                  <c:v>-4.37962E-2</c:v>
                </c:pt>
                <c:pt idx="51786">
                  <c:v>-4.3770000000000003E-2</c:v>
                </c:pt>
                <c:pt idx="51787">
                  <c:v>-4.3754399999999999E-2</c:v>
                </c:pt>
                <c:pt idx="51788">
                  <c:v>-4.37431E-2</c:v>
                </c:pt>
                <c:pt idx="51789">
                  <c:v>-4.3731699999999998E-2</c:v>
                </c:pt>
                <c:pt idx="51790">
                  <c:v>-4.3725199999999999E-2</c:v>
                </c:pt>
                <c:pt idx="51791">
                  <c:v>-4.3732399999999998E-2</c:v>
                </c:pt>
                <c:pt idx="51792">
                  <c:v>-4.3756099999999999E-2</c:v>
                </c:pt>
                <c:pt idx="51793">
                  <c:v>-4.3794600000000003E-2</c:v>
                </c:pt>
                <c:pt idx="51794">
                  <c:v>-4.3848400000000003E-2</c:v>
                </c:pt>
                <c:pt idx="51795">
                  <c:v>-4.3919399999999997E-2</c:v>
                </c:pt>
                <c:pt idx="51796">
                  <c:v>-4.4007200000000003E-2</c:v>
                </c:pt>
                <c:pt idx="51797">
                  <c:v>-4.4107199999999999E-2</c:v>
                </c:pt>
                <c:pt idx="51798">
                  <c:v>-4.4214700000000003E-2</c:v>
                </c:pt>
                <c:pt idx="51799">
                  <c:v>-4.4329100000000003E-2</c:v>
                </c:pt>
                <c:pt idx="51800">
                  <c:v>-4.44523E-2</c:v>
                </c:pt>
                <c:pt idx="51801">
                  <c:v>-4.4586800000000003E-2</c:v>
                </c:pt>
                <c:pt idx="51802">
                  <c:v>-4.4736499999999998E-2</c:v>
                </c:pt>
                <c:pt idx="51803">
                  <c:v>-4.49062E-2</c:v>
                </c:pt>
                <c:pt idx="51804">
                  <c:v>-4.5099800000000002E-2</c:v>
                </c:pt>
                <c:pt idx="51805">
                  <c:v>-4.5319499999999999E-2</c:v>
                </c:pt>
                <c:pt idx="51806">
                  <c:v>-4.55635E-2</c:v>
                </c:pt>
                <c:pt idx="51807">
                  <c:v>-4.5826600000000002E-2</c:v>
                </c:pt>
                <c:pt idx="51808">
                  <c:v>-4.6103100000000001E-2</c:v>
                </c:pt>
                <c:pt idx="51809">
                  <c:v>-4.6389899999999998E-2</c:v>
                </c:pt>
                <c:pt idx="51810">
                  <c:v>-4.6686499999999999E-2</c:v>
                </c:pt>
                <c:pt idx="51811">
                  <c:v>-4.6990799999999999E-2</c:v>
                </c:pt>
                <c:pt idx="51812">
                  <c:v>-4.7298699999999999E-2</c:v>
                </c:pt>
                <c:pt idx="51813">
                  <c:v>-4.7607499999999997E-2</c:v>
                </c:pt>
                <c:pt idx="51814">
                  <c:v>-4.7920400000000002E-2</c:v>
                </c:pt>
                <c:pt idx="51815">
                  <c:v>-4.8244599999999999E-2</c:v>
                </c:pt>
                <c:pt idx="51816">
                  <c:v>-4.8585200000000002E-2</c:v>
                </c:pt>
                <c:pt idx="51817">
                  <c:v>-4.89442E-2</c:v>
                </c:pt>
                <c:pt idx="51818">
                  <c:v>-4.93228E-2</c:v>
                </c:pt>
                <c:pt idx="51819">
                  <c:v>-4.9721599999999998E-2</c:v>
                </c:pt>
                <c:pt idx="51820">
                  <c:v>-5.0139900000000001E-2</c:v>
                </c:pt>
                <c:pt idx="51821">
                  <c:v>-5.0576799999999998E-2</c:v>
                </c:pt>
                <c:pt idx="51822">
                  <c:v>-5.1033099999999998E-2</c:v>
                </c:pt>
                <c:pt idx="51823">
                  <c:v>-5.15107E-2</c:v>
                </c:pt>
                <c:pt idx="51824">
                  <c:v>-5.20119E-2</c:v>
                </c:pt>
                <c:pt idx="51825">
                  <c:v>-5.2539500000000003E-2</c:v>
                </c:pt>
                <c:pt idx="51826">
                  <c:v>-5.3092899999999998E-2</c:v>
                </c:pt>
                <c:pt idx="51827">
                  <c:v>-5.3667300000000001E-2</c:v>
                </c:pt>
                <c:pt idx="51828">
                  <c:v>-5.4260500000000003E-2</c:v>
                </c:pt>
                <c:pt idx="51829">
                  <c:v>-5.4877299999999997E-2</c:v>
                </c:pt>
                <c:pt idx="51830">
                  <c:v>-5.5523099999999999E-2</c:v>
                </c:pt>
                <c:pt idx="51831">
                  <c:v>-5.6196599999999999E-2</c:v>
                </c:pt>
                <c:pt idx="51832">
                  <c:v>-5.6891600000000001E-2</c:v>
                </c:pt>
                <c:pt idx="51833">
                  <c:v>-5.7604900000000001E-2</c:v>
                </c:pt>
                <c:pt idx="51834">
                  <c:v>-5.83387E-2</c:v>
                </c:pt>
                <c:pt idx="51835">
                  <c:v>-5.9095500000000002E-2</c:v>
                </c:pt>
                <c:pt idx="51836">
                  <c:v>-5.9873799999999998E-2</c:v>
                </c:pt>
                <c:pt idx="51837">
                  <c:v>-6.0668699999999999E-2</c:v>
                </c:pt>
                <c:pt idx="51838">
                  <c:v>-6.1476099999999999E-2</c:v>
                </c:pt>
                <c:pt idx="51839">
                  <c:v>-6.2293800000000003E-2</c:v>
                </c:pt>
                <c:pt idx="51840">
                  <c:v>-6.3118999999999995E-2</c:v>
                </c:pt>
                <c:pt idx="51841">
                  <c:v>-6.3944200000000007E-2</c:v>
                </c:pt>
                <c:pt idx="51842">
                  <c:v>-6.4762600000000003E-2</c:v>
                </c:pt>
                <c:pt idx="51843">
                  <c:v>-6.5575999999999995E-2</c:v>
                </c:pt>
                <c:pt idx="51844">
                  <c:v>-6.63913E-2</c:v>
                </c:pt>
                <c:pt idx="51845">
                  <c:v>-6.7215399999999995E-2</c:v>
                </c:pt>
                <c:pt idx="51846">
                  <c:v>-6.8054199999999995E-2</c:v>
                </c:pt>
                <c:pt idx="51847">
                  <c:v>-6.8909999999999999E-2</c:v>
                </c:pt>
                <c:pt idx="51848">
                  <c:v>-6.9781300000000004E-2</c:v>
                </c:pt>
                <c:pt idx="51849">
                  <c:v>-7.06682E-2</c:v>
                </c:pt>
                <c:pt idx="51850">
                  <c:v>-7.1573100000000001E-2</c:v>
                </c:pt>
                <c:pt idx="51851">
                  <c:v>-7.2498900000000005E-2</c:v>
                </c:pt>
                <c:pt idx="51852">
                  <c:v>-7.3446800000000007E-2</c:v>
                </c:pt>
                <c:pt idx="51853">
                  <c:v>-7.4414599999999997E-2</c:v>
                </c:pt>
                <c:pt idx="51854">
                  <c:v>-7.53973E-2</c:v>
                </c:pt>
                <c:pt idx="51855">
                  <c:v>-7.6390100000000002E-2</c:v>
                </c:pt>
                <c:pt idx="51856">
                  <c:v>-7.7394599999999994E-2</c:v>
                </c:pt>
                <c:pt idx="51857">
                  <c:v>-7.8416E-2</c:v>
                </c:pt>
                <c:pt idx="51858">
                  <c:v>-7.9456100000000002E-2</c:v>
                </c:pt>
                <c:pt idx="51859">
                  <c:v>-8.0511600000000003E-2</c:v>
                </c:pt>
                <c:pt idx="51860">
                  <c:v>-8.15752E-2</c:v>
                </c:pt>
                <c:pt idx="51861">
                  <c:v>-8.26403E-2</c:v>
                </c:pt>
                <c:pt idx="51862">
                  <c:v>-8.3703299999999994E-2</c:v>
                </c:pt>
                <c:pt idx="51863">
                  <c:v>-8.4762900000000002E-2</c:v>
                </c:pt>
                <c:pt idx="51864">
                  <c:v>-8.5818500000000006E-2</c:v>
                </c:pt>
                <c:pt idx="51865">
                  <c:v>-8.6870799999999998E-2</c:v>
                </c:pt>
                <c:pt idx="51866">
                  <c:v>-8.7924500000000003E-2</c:v>
                </c:pt>
                <c:pt idx="51867">
                  <c:v>-8.89847E-2</c:v>
                </c:pt>
                <c:pt idx="51868">
                  <c:v>-9.0051500000000007E-2</c:v>
                </c:pt>
                <c:pt idx="51869">
                  <c:v>-9.1122499999999995E-2</c:v>
                </c:pt>
                <c:pt idx="51870">
                  <c:v>-9.2196100000000003E-2</c:v>
                </c:pt>
                <c:pt idx="51871">
                  <c:v>-9.3271000000000007E-2</c:v>
                </c:pt>
                <c:pt idx="51872">
                  <c:v>-9.4344600000000001E-2</c:v>
                </c:pt>
                <c:pt idx="51873">
                  <c:v>-9.5415600000000003E-2</c:v>
                </c:pt>
                <c:pt idx="51874">
                  <c:v>-9.6487100000000006E-2</c:v>
                </c:pt>
                <c:pt idx="51875">
                  <c:v>-9.7559000000000007E-2</c:v>
                </c:pt>
                <c:pt idx="51876">
                  <c:v>-9.86263E-2</c:v>
                </c:pt>
                <c:pt idx="51877">
                  <c:v>-9.9688600000000002E-2</c:v>
                </c:pt>
                <c:pt idx="51878">
                  <c:v>-0.100754</c:v>
                </c:pt>
                <c:pt idx="51879">
                  <c:v>-0.10183</c:v>
                </c:pt>
                <c:pt idx="51880">
                  <c:v>-0.102918</c:v>
                </c:pt>
                <c:pt idx="51881">
                  <c:v>-0.10402400000000001</c:v>
                </c:pt>
                <c:pt idx="51882">
                  <c:v>-0.105153</c:v>
                </c:pt>
                <c:pt idx="51883">
                  <c:v>-0.106306</c:v>
                </c:pt>
                <c:pt idx="51884">
                  <c:v>-0.107477</c:v>
                </c:pt>
                <c:pt idx="51885">
                  <c:v>-0.10866099999999999</c:v>
                </c:pt>
                <c:pt idx="51886">
                  <c:v>-0.10985399999999999</c:v>
                </c:pt>
                <c:pt idx="51887">
                  <c:v>-0.111051</c:v>
                </c:pt>
                <c:pt idx="51888">
                  <c:v>-0.112243</c:v>
                </c:pt>
                <c:pt idx="51889">
                  <c:v>-0.113431</c:v>
                </c:pt>
                <c:pt idx="51890">
                  <c:v>-0.114625</c:v>
                </c:pt>
                <c:pt idx="51891">
                  <c:v>-0.11583400000000001</c:v>
                </c:pt>
                <c:pt idx="51892">
                  <c:v>-0.11706</c:v>
                </c:pt>
                <c:pt idx="51893">
                  <c:v>-0.11830300000000001</c:v>
                </c:pt>
                <c:pt idx="51894">
                  <c:v>-0.11956</c:v>
                </c:pt>
                <c:pt idx="51895">
                  <c:v>-0.120825</c:v>
                </c:pt>
                <c:pt idx="51896">
                  <c:v>-0.12209399999999999</c:v>
                </c:pt>
                <c:pt idx="51897">
                  <c:v>-0.123363</c:v>
                </c:pt>
                <c:pt idx="51898">
                  <c:v>-0.124636</c:v>
                </c:pt>
                <c:pt idx="51899">
                  <c:v>-0.125914</c:v>
                </c:pt>
                <c:pt idx="51900">
                  <c:v>-0.12720500000000001</c:v>
                </c:pt>
                <c:pt idx="51901">
                  <c:v>-0.12850800000000001</c:v>
                </c:pt>
                <c:pt idx="51902">
                  <c:v>-0.12982299999999999</c:v>
                </c:pt>
                <c:pt idx="51903">
                  <c:v>-0.13115199999999999</c:v>
                </c:pt>
                <c:pt idx="51904">
                  <c:v>-0.132498</c:v>
                </c:pt>
                <c:pt idx="51905">
                  <c:v>-0.13386000000000001</c:v>
                </c:pt>
                <c:pt idx="51906">
                  <c:v>-0.135237</c:v>
                </c:pt>
                <c:pt idx="51907">
                  <c:v>-0.136629</c:v>
                </c:pt>
                <c:pt idx="51908">
                  <c:v>-0.13803699999999999</c:v>
                </c:pt>
                <c:pt idx="51909">
                  <c:v>-0.139463</c:v>
                </c:pt>
                <c:pt idx="51910">
                  <c:v>-0.140903</c:v>
                </c:pt>
                <c:pt idx="51911">
                  <c:v>-0.142348</c:v>
                </c:pt>
                <c:pt idx="51912">
                  <c:v>-0.14379700000000001</c:v>
                </c:pt>
                <c:pt idx="51913">
                  <c:v>-0.14525399999999999</c:v>
                </c:pt>
                <c:pt idx="51914">
                  <c:v>-0.146726</c:v>
                </c:pt>
                <c:pt idx="51915">
                  <c:v>-0.14820800000000001</c:v>
                </c:pt>
                <c:pt idx="51916">
                  <c:v>-0.149698</c:v>
                </c:pt>
                <c:pt idx="51917">
                  <c:v>-0.151201</c:v>
                </c:pt>
                <c:pt idx="51918">
                  <c:v>-0.15271699999999999</c:v>
                </c:pt>
                <c:pt idx="51919">
                  <c:v>-0.15424599999999999</c:v>
                </c:pt>
                <c:pt idx="51920">
                  <c:v>-0.15578600000000001</c:v>
                </c:pt>
                <c:pt idx="51921">
                  <c:v>-0.157336</c:v>
                </c:pt>
                <c:pt idx="51922">
                  <c:v>-0.15889400000000001</c:v>
                </c:pt>
                <c:pt idx="51923">
                  <c:v>-0.16045599999999999</c:v>
                </c:pt>
                <c:pt idx="51924">
                  <c:v>-0.162019</c:v>
                </c:pt>
                <c:pt idx="51925">
                  <c:v>-0.16358900000000001</c:v>
                </c:pt>
                <c:pt idx="51926">
                  <c:v>-0.16517299999999999</c:v>
                </c:pt>
                <c:pt idx="51927">
                  <c:v>-0.166771</c:v>
                </c:pt>
                <c:pt idx="51928">
                  <c:v>-0.168377</c:v>
                </c:pt>
                <c:pt idx="51929">
                  <c:v>-0.16997999999999999</c:v>
                </c:pt>
                <c:pt idx="51930">
                  <c:v>-0.171568</c:v>
                </c:pt>
                <c:pt idx="51931">
                  <c:v>-0.17313500000000001</c:v>
                </c:pt>
                <c:pt idx="51932">
                  <c:v>-0.17468</c:v>
                </c:pt>
                <c:pt idx="51933">
                  <c:v>-0.176208</c:v>
                </c:pt>
                <c:pt idx="51934">
                  <c:v>-0.177727</c:v>
                </c:pt>
                <c:pt idx="51935">
                  <c:v>-0.17923500000000001</c:v>
                </c:pt>
                <c:pt idx="51936">
                  <c:v>-0.180726</c:v>
                </c:pt>
                <c:pt idx="51937">
                  <c:v>-0.18220600000000001</c:v>
                </c:pt>
                <c:pt idx="51938">
                  <c:v>-0.18368499999999999</c:v>
                </c:pt>
                <c:pt idx="51939">
                  <c:v>-0.185172</c:v>
                </c:pt>
                <c:pt idx="51940">
                  <c:v>-0.186668</c:v>
                </c:pt>
                <c:pt idx="51941">
                  <c:v>-0.18817300000000001</c:v>
                </c:pt>
                <c:pt idx="51942">
                  <c:v>-0.18968699999999999</c:v>
                </c:pt>
                <c:pt idx="51943">
                  <c:v>-0.19120999999999999</c:v>
                </c:pt>
                <c:pt idx="51944">
                  <c:v>-0.192742</c:v>
                </c:pt>
                <c:pt idx="51945">
                  <c:v>-0.19428000000000001</c:v>
                </c:pt>
                <c:pt idx="51946">
                  <c:v>-0.19581699999999999</c:v>
                </c:pt>
                <c:pt idx="51947">
                  <c:v>-0.19734499999999999</c:v>
                </c:pt>
                <c:pt idx="51948">
                  <c:v>-0.198854</c:v>
                </c:pt>
                <c:pt idx="51949">
                  <c:v>-0.20033500000000001</c:v>
                </c:pt>
                <c:pt idx="51950">
                  <c:v>-0.20177899999999999</c:v>
                </c:pt>
                <c:pt idx="51951">
                  <c:v>-0.203183</c:v>
                </c:pt>
                <c:pt idx="51952">
                  <c:v>-0.204541</c:v>
                </c:pt>
                <c:pt idx="51953">
                  <c:v>-0.205848</c:v>
                </c:pt>
                <c:pt idx="51954">
                  <c:v>-0.20710200000000001</c:v>
                </c:pt>
                <c:pt idx="51955">
                  <c:v>-0.208312</c:v>
                </c:pt>
                <c:pt idx="51956">
                  <c:v>-0.209485</c:v>
                </c:pt>
                <c:pt idx="51957">
                  <c:v>-0.21062700000000001</c:v>
                </c:pt>
                <c:pt idx="51958">
                  <c:v>-0.21174299999999999</c:v>
                </c:pt>
                <c:pt idx="51959">
                  <c:v>-0.21282799999999999</c:v>
                </c:pt>
                <c:pt idx="51960">
                  <c:v>-0.21387800000000001</c:v>
                </c:pt>
                <c:pt idx="51961">
                  <c:v>-0.21488599999999999</c:v>
                </c:pt>
                <c:pt idx="51962">
                  <c:v>-0.21585599999999999</c:v>
                </c:pt>
                <c:pt idx="51963">
                  <c:v>-0.21678700000000001</c:v>
                </c:pt>
                <c:pt idx="51964">
                  <c:v>-0.21767700000000001</c:v>
                </c:pt>
                <c:pt idx="51965">
                  <c:v>-0.218527</c:v>
                </c:pt>
                <c:pt idx="51966">
                  <c:v>-0.21934999999999999</c:v>
                </c:pt>
                <c:pt idx="51967">
                  <c:v>-0.22015899999999999</c:v>
                </c:pt>
                <c:pt idx="51968">
                  <c:v>-0.22095699999999999</c:v>
                </c:pt>
                <c:pt idx="51969">
                  <c:v>-0.221744</c:v>
                </c:pt>
                <c:pt idx="51970">
                  <c:v>-0.222521</c:v>
                </c:pt>
                <c:pt idx="51971">
                  <c:v>-0.22328700000000001</c:v>
                </c:pt>
                <c:pt idx="51972">
                  <c:v>-0.22403699999999999</c:v>
                </c:pt>
                <c:pt idx="51973">
                  <c:v>-0.22476399999999999</c:v>
                </c:pt>
                <c:pt idx="51974">
                  <c:v>-0.225468</c:v>
                </c:pt>
                <c:pt idx="51975">
                  <c:v>-0.22614999999999999</c:v>
                </c:pt>
                <c:pt idx="51976">
                  <c:v>-0.22681000000000001</c:v>
                </c:pt>
                <c:pt idx="51977">
                  <c:v>-0.22744900000000001</c:v>
                </c:pt>
                <c:pt idx="51978">
                  <c:v>-0.22806899999999999</c:v>
                </c:pt>
                <c:pt idx="51979">
                  <c:v>-0.22866600000000001</c:v>
                </c:pt>
                <c:pt idx="51980">
                  <c:v>-0.22922899999999999</c:v>
                </c:pt>
                <c:pt idx="51981">
                  <c:v>-0.22975200000000001</c:v>
                </c:pt>
                <c:pt idx="51982">
                  <c:v>-0.230241</c:v>
                </c:pt>
                <c:pt idx="51983">
                  <c:v>-0.23070399999999999</c:v>
                </c:pt>
                <c:pt idx="51984">
                  <c:v>-0.23114799999999999</c:v>
                </c:pt>
                <c:pt idx="51985">
                  <c:v>-0.231574</c:v>
                </c:pt>
                <c:pt idx="51986">
                  <c:v>-0.231987</c:v>
                </c:pt>
                <c:pt idx="51987">
                  <c:v>-0.23239000000000001</c:v>
                </c:pt>
                <c:pt idx="51988">
                  <c:v>-0.23278599999999999</c:v>
                </c:pt>
                <c:pt idx="51989">
                  <c:v>-0.23317499999999999</c:v>
                </c:pt>
                <c:pt idx="51990">
                  <c:v>-0.23356199999999999</c:v>
                </c:pt>
                <c:pt idx="51991">
                  <c:v>-0.23395199999999999</c:v>
                </c:pt>
                <c:pt idx="51992">
                  <c:v>-0.23433699999999999</c:v>
                </c:pt>
                <c:pt idx="51993">
                  <c:v>-0.234707</c:v>
                </c:pt>
                <c:pt idx="51994">
                  <c:v>-0.23505899999999999</c:v>
                </c:pt>
                <c:pt idx="51995">
                  <c:v>-0.235403</c:v>
                </c:pt>
                <c:pt idx="51996">
                  <c:v>-0.23574400000000001</c:v>
                </c:pt>
                <c:pt idx="51997">
                  <c:v>-0.23608299999999999</c:v>
                </c:pt>
                <c:pt idx="51998">
                  <c:v>-0.23641300000000001</c:v>
                </c:pt>
                <c:pt idx="51999">
                  <c:v>-0.23672599999999999</c:v>
                </c:pt>
                <c:pt idx="52000">
                  <c:v>-0.23702300000000001</c:v>
                </c:pt>
                <c:pt idx="52001">
                  <c:v>-0.23730899999999999</c:v>
                </c:pt>
                <c:pt idx="52002">
                  <c:v>-0.23758599999999999</c:v>
                </c:pt>
                <c:pt idx="52003">
                  <c:v>-0.23785899999999999</c:v>
                </c:pt>
                <c:pt idx="52004">
                  <c:v>-0.23812900000000001</c:v>
                </c:pt>
                <c:pt idx="52005">
                  <c:v>-0.23838999999999999</c:v>
                </c:pt>
                <c:pt idx="52006">
                  <c:v>-0.238644</c:v>
                </c:pt>
                <c:pt idx="52007">
                  <c:v>-0.238896</c:v>
                </c:pt>
                <c:pt idx="52008">
                  <c:v>-0.239145</c:v>
                </c:pt>
                <c:pt idx="52009">
                  <c:v>-0.23938699999999999</c:v>
                </c:pt>
                <c:pt idx="52010">
                  <c:v>-0.239618</c:v>
                </c:pt>
                <c:pt idx="52011">
                  <c:v>-0.239842</c:v>
                </c:pt>
                <c:pt idx="52012">
                  <c:v>-0.240061</c:v>
                </c:pt>
                <c:pt idx="52013">
                  <c:v>-0.24026500000000001</c:v>
                </c:pt>
                <c:pt idx="52014">
                  <c:v>-0.24044599999999999</c:v>
                </c:pt>
                <c:pt idx="52015">
                  <c:v>-0.24060500000000001</c:v>
                </c:pt>
                <c:pt idx="52016">
                  <c:v>-0.24073700000000001</c:v>
                </c:pt>
                <c:pt idx="52017">
                  <c:v>-0.24083599999999999</c:v>
                </c:pt>
                <c:pt idx="52018">
                  <c:v>-0.2409</c:v>
                </c:pt>
                <c:pt idx="52019">
                  <c:v>-0.24093500000000001</c:v>
                </c:pt>
                <c:pt idx="52020">
                  <c:v>-0.24093899999999999</c:v>
                </c:pt>
                <c:pt idx="52021">
                  <c:v>-0.24090900000000001</c:v>
                </c:pt>
                <c:pt idx="52022">
                  <c:v>-0.240846</c:v>
                </c:pt>
                <c:pt idx="52023">
                  <c:v>-0.24075099999999999</c:v>
                </c:pt>
                <c:pt idx="52024">
                  <c:v>-0.24062600000000001</c:v>
                </c:pt>
                <c:pt idx="52025">
                  <c:v>-0.240477</c:v>
                </c:pt>
                <c:pt idx="52026">
                  <c:v>-0.240318</c:v>
                </c:pt>
                <c:pt idx="52027">
                  <c:v>-0.24016199999999999</c:v>
                </c:pt>
                <c:pt idx="52028">
                  <c:v>-0.24001900000000001</c:v>
                </c:pt>
                <c:pt idx="52029">
                  <c:v>-0.239893</c:v>
                </c:pt>
                <c:pt idx="52030">
                  <c:v>-0.239782</c:v>
                </c:pt>
                <c:pt idx="52031">
                  <c:v>-0.239674</c:v>
                </c:pt>
                <c:pt idx="52032">
                  <c:v>-0.23955499999999999</c:v>
                </c:pt>
                <c:pt idx="52033">
                  <c:v>-0.239422</c:v>
                </c:pt>
                <c:pt idx="52034">
                  <c:v>-0.239285</c:v>
                </c:pt>
                <c:pt idx="52035">
                  <c:v>-0.23915900000000001</c:v>
                </c:pt>
                <c:pt idx="52036">
                  <c:v>-0.23904300000000001</c:v>
                </c:pt>
                <c:pt idx="52037">
                  <c:v>-0.238923</c:v>
                </c:pt>
                <c:pt idx="52038">
                  <c:v>-0.23877799999999999</c:v>
                </c:pt>
                <c:pt idx="52039">
                  <c:v>-0.238598</c:v>
                </c:pt>
                <c:pt idx="52040">
                  <c:v>-0.23838200000000001</c:v>
                </c:pt>
                <c:pt idx="52041">
                  <c:v>-0.23813200000000001</c:v>
                </c:pt>
                <c:pt idx="52042">
                  <c:v>-0.237847</c:v>
                </c:pt>
                <c:pt idx="52043">
                  <c:v>-0.23753299999999999</c:v>
                </c:pt>
                <c:pt idx="52044">
                  <c:v>-0.237203</c:v>
                </c:pt>
                <c:pt idx="52045">
                  <c:v>-0.23686299999999999</c:v>
                </c:pt>
                <c:pt idx="52046">
                  <c:v>-0.236514</c:v>
                </c:pt>
                <c:pt idx="52047">
                  <c:v>-0.23616000000000001</c:v>
                </c:pt>
                <c:pt idx="52048">
                  <c:v>-0.23579900000000001</c:v>
                </c:pt>
                <c:pt idx="52049">
                  <c:v>-0.235432</c:v>
                </c:pt>
                <c:pt idx="52050">
                  <c:v>-0.23505699999999999</c:v>
                </c:pt>
                <c:pt idx="52051">
                  <c:v>-0.234679</c:v>
                </c:pt>
                <c:pt idx="52052">
                  <c:v>-0.234295</c:v>
                </c:pt>
                <c:pt idx="52053">
                  <c:v>-0.233903</c:v>
                </c:pt>
                <c:pt idx="52054">
                  <c:v>-0.23350699999999999</c:v>
                </c:pt>
                <c:pt idx="52055">
                  <c:v>-0.23311699999999999</c:v>
                </c:pt>
                <c:pt idx="52056">
                  <c:v>-0.232741</c:v>
                </c:pt>
                <c:pt idx="52057">
                  <c:v>-0.232375</c:v>
                </c:pt>
                <c:pt idx="52058">
                  <c:v>-0.232011</c:v>
                </c:pt>
                <c:pt idx="52059">
                  <c:v>-0.23164399999999999</c:v>
                </c:pt>
                <c:pt idx="52060">
                  <c:v>-0.231267</c:v>
                </c:pt>
                <c:pt idx="52061">
                  <c:v>-0.230877</c:v>
                </c:pt>
                <c:pt idx="52062">
                  <c:v>-0.23047500000000001</c:v>
                </c:pt>
                <c:pt idx="52063">
                  <c:v>-0.23007</c:v>
                </c:pt>
                <c:pt idx="52064">
                  <c:v>-0.22966700000000001</c:v>
                </c:pt>
                <c:pt idx="52065">
                  <c:v>-0.22925599999999999</c:v>
                </c:pt>
                <c:pt idx="52066">
                  <c:v>-0.22881799999999999</c:v>
                </c:pt>
                <c:pt idx="52067">
                  <c:v>-0.22833999999999999</c:v>
                </c:pt>
                <c:pt idx="52068">
                  <c:v>-0.227826</c:v>
                </c:pt>
                <c:pt idx="52069">
                  <c:v>-0.227293</c:v>
                </c:pt>
                <c:pt idx="52070">
                  <c:v>-0.22675899999999999</c:v>
                </c:pt>
                <c:pt idx="52071">
                  <c:v>-0.22623199999999999</c:v>
                </c:pt>
                <c:pt idx="52072">
                  <c:v>-0.225715</c:v>
                </c:pt>
                <c:pt idx="52073">
                  <c:v>-0.225212</c:v>
                </c:pt>
                <c:pt idx="52074">
                  <c:v>-0.22472400000000001</c:v>
                </c:pt>
                <c:pt idx="52075">
                  <c:v>-0.224248</c:v>
                </c:pt>
                <c:pt idx="52076">
                  <c:v>-0.223778</c:v>
                </c:pt>
                <c:pt idx="52077">
                  <c:v>-0.22331599999999999</c:v>
                </c:pt>
                <c:pt idx="52078">
                  <c:v>-0.22286800000000001</c:v>
                </c:pt>
                <c:pt idx="52079">
                  <c:v>-0.22244</c:v>
                </c:pt>
                <c:pt idx="52080">
                  <c:v>-0.22203200000000001</c:v>
                </c:pt>
                <c:pt idx="52081">
                  <c:v>-0.22164300000000001</c:v>
                </c:pt>
                <c:pt idx="52082">
                  <c:v>-0.221273</c:v>
                </c:pt>
                <c:pt idx="52083">
                  <c:v>-0.220912</c:v>
                </c:pt>
                <c:pt idx="52084">
                  <c:v>-0.220549</c:v>
                </c:pt>
                <c:pt idx="52085">
                  <c:v>-0.22017900000000001</c:v>
                </c:pt>
                <c:pt idx="52086">
                  <c:v>-0.219802</c:v>
                </c:pt>
                <c:pt idx="52087">
                  <c:v>-0.219421</c:v>
                </c:pt>
                <c:pt idx="52088">
                  <c:v>-0.21903800000000001</c:v>
                </c:pt>
                <c:pt idx="52089">
                  <c:v>-0.21865499999999999</c:v>
                </c:pt>
                <c:pt idx="52090">
                  <c:v>-0.21826499999999999</c:v>
                </c:pt>
                <c:pt idx="52091">
                  <c:v>-0.21787300000000001</c:v>
                </c:pt>
                <c:pt idx="52092">
                  <c:v>-0.21748999999999999</c:v>
                </c:pt>
                <c:pt idx="52093">
                  <c:v>-0.21712200000000001</c:v>
                </c:pt>
                <c:pt idx="52094">
                  <c:v>-0.21676300000000001</c:v>
                </c:pt>
                <c:pt idx="52095">
                  <c:v>-0.21640699999999999</c:v>
                </c:pt>
                <c:pt idx="52096">
                  <c:v>-0.216055</c:v>
                </c:pt>
                <c:pt idx="52097">
                  <c:v>-0.21570700000000001</c:v>
                </c:pt>
                <c:pt idx="52098">
                  <c:v>-0.215367</c:v>
                </c:pt>
                <c:pt idx="52099">
                  <c:v>-0.21504000000000001</c:v>
                </c:pt>
                <c:pt idx="52100">
                  <c:v>-0.214729</c:v>
                </c:pt>
                <c:pt idx="52101">
                  <c:v>-0.21442800000000001</c:v>
                </c:pt>
                <c:pt idx="52102">
                  <c:v>-0.21414</c:v>
                </c:pt>
                <c:pt idx="52103">
                  <c:v>-0.21387</c:v>
                </c:pt>
                <c:pt idx="52104">
                  <c:v>-0.21362100000000001</c:v>
                </c:pt>
                <c:pt idx="52105">
                  <c:v>-0.213393</c:v>
                </c:pt>
                <c:pt idx="52106">
                  <c:v>-0.213197</c:v>
                </c:pt>
                <c:pt idx="52107">
                  <c:v>-0.213037</c:v>
                </c:pt>
                <c:pt idx="52108">
                  <c:v>-0.21291299999999999</c:v>
                </c:pt>
                <c:pt idx="52109">
                  <c:v>-0.21282499999999999</c:v>
                </c:pt>
                <c:pt idx="52110">
                  <c:v>-0.212781</c:v>
                </c:pt>
                <c:pt idx="52111">
                  <c:v>-0.212784</c:v>
                </c:pt>
                <c:pt idx="52112">
                  <c:v>-0.21282799999999999</c:v>
                </c:pt>
                <c:pt idx="52113">
                  <c:v>-0.212899</c:v>
                </c:pt>
                <c:pt idx="52114">
                  <c:v>-0.21299999999999999</c:v>
                </c:pt>
                <c:pt idx="52115">
                  <c:v>-0.213139</c:v>
                </c:pt>
                <c:pt idx="52116">
                  <c:v>-0.21331600000000001</c:v>
                </c:pt>
                <c:pt idx="52117">
                  <c:v>-0.21352299999999999</c:v>
                </c:pt>
                <c:pt idx="52118">
                  <c:v>-0.213751</c:v>
                </c:pt>
                <c:pt idx="52119">
                  <c:v>-0.21399299999999999</c:v>
                </c:pt>
                <c:pt idx="52120">
                  <c:v>-0.21424199999999999</c:v>
                </c:pt>
                <c:pt idx="52121">
                  <c:v>-0.214499</c:v>
                </c:pt>
                <c:pt idx="52122">
                  <c:v>-0.214783</c:v>
                </c:pt>
                <c:pt idx="52123">
                  <c:v>-0.21510899999999999</c:v>
                </c:pt>
                <c:pt idx="52124">
                  <c:v>-0.215479</c:v>
                </c:pt>
                <c:pt idx="52125">
                  <c:v>-0.21588199999999999</c:v>
                </c:pt>
                <c:pt idx="52126">
                  <c:v>-0.216305</c:v>
                </c:pt>
                <c:pt idx="52127">
                  <c:v>-0.21674199999999999</c:v>
                </c:pt>
                <c:pt idx="52128">
                  <c:v>-0.217199</c:v>
                </c:pt>
                <c:pt idx="52129">
                  <c:v>-0.21767500000000001</c:v>
                </c:pt>
                <c:pt idx="52130">
                  <c:v>-0.218169</c:v>
                </c:pt>
                <c:pt idx="52131">
                  <c:v>-0.21868399999999999</c:v>
                </c:pt>
                <c:pt idx="52132">
                  <c:v>-0.21923500000000001</c:v>
                </c:pt>
                <c:pt idx="52133">
                  <c:v>-0.219832</c:v>
                </c:pt>
                <c:pt idx="52134">
                  <c:v>-0.22047700000000001</c:v>
                </c:pt>
                <c:pt idx="52135">
                  <c:v>-0.221164</c:v>
                </c:pt>
                <c:pt idx="52136">
                  <c:v>-0.221887</c:v>
                </c:pt>
                <c:pt idx="52137">
                  <c:v>-0.22264200000000001</c:v>
                </c:pt>
                <c:pt idx="52138">
                  <c:v>-0.22343299999999999</c:v>
                </c:pt>
                <c:pt idx="52139">
                  <c:v>-0.22426599999999999</c:v>
                </c:pt>
                <c:pt idx="52140">
                  <c:v>-0.225137</c:v>
                </c:pt>
                <c:pt idx="52141">
                  <c:v>-0.226046</c:v>
                </c:pt>
                <c:pt idx="52142">
                  <c:v>-0.226993</c:v>
                </c:pt>
                <c:pt idx="52143">
                  <c:v>-0.22797500000000001</c:v>
                </c:pt>
                <c:pt idx="52144">
                  <c:v>-0.22898399999999999</c:v>
                </c:pt>
                <c:pt idx="52145">
                  <c:v>-0.230017</c:v>
                </c:pt>
                <c:pt idx="52146">
                  <c:v>-0.23106399999999999</c:v>
                </c:pt>
                <c:pt idx="52147">
                  <c:v>-0.23211899999999999</c:v>
                </c:pt>
                <c:pt idx="52148">
                  <c:v>-0.23317599999999999</c:v>
                </c:pt>
                <c:pt idx="52149">
                  <c:v>-0.234233</c:v>
                </c:pt>
                <c:pt idx="52150">
                  <c:v>-0.23529600000000001</c:v>
                </c:pt>
                <c:pt idx="52151">
                  <c:v>-0.23638000000000001</c:v>
                </c:pt>
                <c:pt idx="52152">
                  <c:v>-0.23749000000000001</c:v>
                </c:pt>
                <c:pt idx="52153">
                  <c:v>-0.238617</c:v>
                </c:pt>
                <c:pt idx="52154">
                  <c:v>-0.23974500000000001</c:v>
                </c:pt>
                <c:pt idx="52155">
                  <c:v>-0.240867</c:v>
                </c:pt>
                <c:pt idx="52156">
                  <c:v>-0.24198800000000001</c:v>
                </c:pt>
                <c:pt idx="52157">
                  <c:v>-0.24311099999999999</c:v>
                </c:pt>
                <c:pt idx="52158">
                  <c:v>-0.24423600000000001</c:v>
                </c:pt>
                <c:pt idx="52159">
                  <c:v>-0.245365</c:v>
                </c:pt>
                <c:pt idx="52160">
                  <c:v>-0.24649399999999999</c:v>
                </c:pt>
                <c:pt idx="52161">
                  <c:v>-0.24762400000000001</c:v>
                </c:pt>
                <c:pt idx="52162">
                  <c:v>-0.24875700000000001</c:v>
                </c:pt>
                <c:pt idx="52163">
                  <c:v>-0.249891</c:v>
                </c:pt>
                <c:pt idx="52164">
                  <c:v>-0.25102400000000002</c:v>
                </c:pt>
                <c:pt idx="52165">
                  <c:v>-0.25215399999999999</c:v>
                </c:pt>
                <c:pt idx="52166">
                  <c:v>-0.25328499999999998</c:v>
                </c:pt>
                <c:pt idx="52167">
                  <c:v>-0.25442300000000001</c:v>
                </c:pt>
                <c:pt idx="52168">
                  <c:v>-0.25556400000000001</c:v>
                </c:pt>
                <c:pt idx="52169">
                  <c:v>-0.25669500000000001</c:v>
                </c:pt>
                <c:pt idx="52170">
                  <c:v>-0.25780500000000001</c:v>
                </c:pt>
                <c:pt idx="52171">
                  <c:v>-0.25889099999999998</c:v>
                </c:pt>
                <c:pt idx="52172">
                  <c:v>-0.25995499999999999</c:v>
                </c:pt>
                <c:pt idx="52173">
                  <c:v>-0.26100099999999998</c:v>
                </c:pt>
                <c:pt idx="52174">
                  <c:v>-0.26202900000000001</c:v>
                </c:pt>
                <c:pt idx="52175">
                  <c:v>-0.26304100000000002</c:v>
                </c:pt>
                <c:pt idx="52176">
                  <c:v>-0.26403300000000002</c:v>
                </c:pt>
                <c:pt idx="52177">
                  <c:v>-0.26499800000000001</c:v>
                </c:pt>
                <c:pt idx="52178">
                  <c:v>-0.26592700000000002</c:v>
                </c:pt>
                <c:pt idx="52179">
                  <c:v>-0.26681500000000002</c:v>
                </c:pt>
                <c:pt idx="52180">
                  <c:v>-0.26765699999999998</c:v>
                </c:pt>
                <c:pt idx="52181">
                  <c:v>-0.26844800000000002</c:v>
                </c:pt>
                <c:pt idx="52182">
                  <c:v>-0.26918700000000001</c:v>
                </c:pt>
                <c:pt idx="52183">
                  <c:v>-0.26987899999999998</c:v>
                </c:pt>
                <c:pt idx="52184">
                  <c:v>-0.270534</c:v>
                </c:pt>
                <c:pt idx="52185">
                  <c:v>-0.27115600000000001</c:v>
                </c:pt>
                <c:pt idx="52186">
                  <c:v>-0.27174199999999998</c:v>
                </c:pt>
                <c:pt idx="52187">
                  <c:v>-0.27229199999999998</c:v>
                </c:pt>
                <c:pt idx="52188">
                  <c:v>-0.27280500000000002</c:v>
                </c:pt>
                <c:pt idx="52189">
                  <c:v>-0.27327899999999999</c:v>
                </c:pt>
                <c:pt idx="52190">
                  <c:v>-0.27371099999999998</c:v>
                </c:pt>
                <c:pt idx="52191">
                  <c:v>-0.27410099999999998</c:v>
                </c:pt>
                <c:pt idx="52192">
                  <c:v>-0.27445700000000001</c:v>
                </c:pt>
                <c:pt idx="52193">
                  <c:v>-0.274783</c:v>
                </c:pt>
                <c:pt idx="52194">
                  <c:v>-0.27507900000000002</c:v>
                </c:pt>
                <c:pt idx="52195">
                  <c:v>-0.27533999999999997</c:v>
                </c:pt>
                <c:pt idx="52196">
                  <c:v>-0.27556599999999998</c:v>
                </c:pt>
                <c:pt idx="52197">
                  <c:v>-0.275754</c:v>
                </c:pt>
                <c:pt idx="52198">
                  <c:v>-0.27589999999999998</c:v>
                </c:pt>
                <c:pt idx="52199">
                  <c:v>-0.27600599999999997</c:v>
                </c:pt>
                <c:pt idx="52200">
                  <c:v>-0.27607799999999999</c:v>
                </c:pt>
                <c:pt idx="52201">
                  <c:v>-0.276113</c:v>
                </c:pt>
                <c:pt idx="52202">
                  <c:v>-0.27610699999999999</c:v>
                </c:pt>
                <c:pt idx="52203">
                  <c:v>-0.276057</c:v>
                </c:pt>
                <c:pt idx="52204">
                  <c:v>-0.27596500000000002</c:v>
                </c:pt>
                <c:pt idx="52205">
                  <c:v>-0.27583099999999999</c:v>
                </c:pt>
                <c:pt idx="52206">
                  <c:v>-0.27565099999999998</c:v>
                </c:pt>
                <c:pt idx="52207">
                  <c:v>-0.27542800000000001</c:v>
                </c:pt>
                <c:pt idx="52208">
                  <c:v>-0.27516499999999999</c:v>
                </c:pt>
                <c:pt idx="52209">
                  <c:v>-0.27486300000000002</c:v>
                </c:pt>
                <c:pt idx="52210">
                  <c:v>-0.27452300000000002</c:v>
                </c:pt>
                <c:pt idx="52211">
                  <c:v>-0.274142</c:v>
                </c:pt>
                <c:pt idx="52212">
                  <c:v>-0.27371600000000001</c:v>
                </c:pt>
                <c:pt idx="52213">
                  <c:v>-0.27324100000000001</c:v>
                </c:pt>
                <c:pt idx="52214">
                  <c:v>-0.27272000000000002</c:v>
                </c:pt>
                <c:pt idx="52215">
                  <c:v>-0.27216299999999999</c:v>
                </c:pt>
                <c:pt idx="52216">
                  <c:v>-0.27157999999999999</c:v>
                </c:pt>
                <c:pt idx="52217">
                  <c:v>-0.27097300000000002</c:v>
                </c:pt>
                <c:pt idx="52218">
                  <c:v>-0.27033600000000002</c:v>
                </c:pt>
                <c:pt idx="52219">
                  <c:v>-0.269673</c:v>
                </c:pt>
                <c:pt idx="52220">
                  <c:v>-0.26899400000000001</c:v>
                </c:pt>
                <c:pt idx="52221">
                  <c:v>-0.26828200000000002</c:v>
                </c:pt>
                <c:pt idx="52222">
                  <c:v>-0.26746599999999998</c:v>
                </c:pt>
                <c:pt idx="52223">
                  <c:v>-0.26655800000000002</c:v>
                </c:pt>
                <c:pt idx="52224">
                  <c:v>-0.26564100000000002</c:v>
                </c:pt>
                <c:pt idx="52225">
                  <c:v>-0.26472200000000001</c:v>
                </c:pt>
                <c:pt idx="52226">
                  <c:v>-0.26376699999999997</c:v>
                </c:pt>
                <c:pt idx="52227">
                  <c:v>-0.26278400000000002</c:v>
                </c:pt>
                <c:pt idx="52228">
                  <c:v>-0.26179200000000002</c:v>
                </c:pt>
                <c:pt idx="52229">
                  <c:v>-0.260791</c:v>
                </c:pt>
                <c:pt idx="52230">
                  <c:v>-0.25977600000000001</c:v>
                </c:pt>
                <c:pt idx="52231">
                  <c:v>-0.258743</c:v>
                </c:pt>
                <c:pt idx="52232">
                  <c:v>-0.25769300000000001</c:v>
                </c:pt>
                <c:pt idx="52233">
                  <c:v>-0.25662699999999999</c:v>
                </c:pt>
                <c:pt idx="52234">
                  <c:v>-0.25554900000000003</c:v>
                </c:pt>
                <c:pt idx="52235">
                  <c:v>-0.25446299999999999</c:v>
                </c:pt>
                <c:pt idx="52236">
                  <c:v>-0.25336900000000001</c:v>
                </c:pt>
                <c:pt idx="52237">
                  <c:v>-0.25226599999999999</c:v>
                </c:pt>
                <c:pt idx="52238">
                  <c:v>-0.25115399999999999</c:v>
                </c:pt>
                <c:pt idx="52239">
                  <c:v>-0.25003500000000001</c:v>
                </c:pt>
                <c:pt idx="52240">
                  <c:v>-0.248915</c:v>
                </c:pt>
                <c:pt idx="52241">
                  <c:v>-0.24779899999999999</c:v>
                </c:pt>
                <c:pt idx="52242">
                  <c:v>-0.24668300000000001</c:v>
                </c:pt>
                <c:pt idx="52243">
                  <c:v>-0.24557200000000001</c:v>
                </c:pt>
                <c:pt idx="52244">
                  <c:v>-0.24447099999999999</c:v>
                </c:pt>
                <c:pt idx="52245">
                  <c:v>-0.24338000000000001</c:v>
                </c:pt>
                <c:pt idx="52246">
                  <c:v>-0.24229400000000001</c:v>
                </c:pt>
                <c:pt idx="52247">
                  <c:v>-0.24120800000000001</c:v>
                </c:pt>
                <c:pt idx="52248">
                  <c:v>-0.24012700000000001</c:v>
                </c:pt>
                <c:pt idx="52249">
                  <c:v>-0.23905499999999999</c:v>
                </c:pt>
                <c:pt idx="52250">
                  <c:v>-0.23799100000000001</c:v>
                </c:pt>
                <c:pt idx="52251">
                  <c:v>-0.23693400000000001</c:v>
                </c:pt>
                <c:pt idx="52252">
                  <c:v>-0.23588899999999999</c:v>
                </c:pt>
                <c:pt idx="52253">
                  <c:v>-0.23486000000000001</c:v>
                </c:pt>
                <c:pt idx="52254">
                  <c:v>-0.233847</c:v>
                </c:pt>
                <c:pt idx="52255">
                  <c:v>-0.232844</c:v>
                </c:pt>
                <c:pt idx="52256">
                  <c:v>-0.23184299999999999</c:v>
                </c:pt>
                <c:pt idx="52257">
                  <c:v>-0.23083600000000001</c:v>
                </c:pt>
                <c:pt idx="52258">
                  <c:v>-0.229824</c:v>
                </c:pt>
                <c:pt idx="52259">
                  <c:v>-0.22881599999999999</c:v>
                </c:pt>
                <c:pt idx="52260">
                  <c:v>-0.227828</c:v>
                </c:pt>
                <c:pt idx="52261">
                  <c:v>-0.22686500000000001</c:v>
                </c:pt>
                <c:pt idx="52262">
                  <c:v>-0.22592499999999999</c:v>
                </c:pt>
                <c:pt idx="52263">
                  <c:v>-0.224993</c:v>
                </c:pt>
                <c:pt idx="52264">
                  <c:v>-0.22405800000000001</c:v>
                </c:pt>
                <c:pt idx="52265">
                  <c:v>-0.22311600000000001</c:v>
                </c:pt>
                <c:pt idx="52266">
                  <c:v>-0.222166</c:v>
                </c:pt>
                <c:pt idx="52267">
                  <c:v>-0.22120500000000001</c:v>
                </c:pt>
                <c:pt idx="52268">
                  <c:v>-0.22023599999999999</c:v>
                </c:pt>
                <c:pt idx="52269">
                  <c:v>-0.21926300000000001</c:v>
                </c:pt>
                <c:pt idx="52270">
                  <c:v>-0.21829100000000001</c:v>
                </c:pt>
                <c:pt idx="52271">
                  <c:v>-0.21731800000000001</c:v>
                </c:pt>
                <c:pt idx="52272">
                  <c:v>-0.21634800000000001</c:v>
                </c:pt>
                <c:pt idx="52273">
                  <c:v>-0.21537999999999999</c:v>
                </c:pt>
                <c:pt idx="52274">
                  <c:v>-0.214418</c:v>
                </c:pt>
                <c:pt idx="52275">
                  <c:v>-0.21346699999999999</c:v>
                </c:pt>
                <c:pt idx="52276">
                  <c:v>-0.212535</c:v>
                </c:pt>
                <c:pt idx="52277">
                  <c:v>-0.21162300000000001</c:v>
                </c:pt>
                <c:pt idx="52278">
                  <c:v>-0.210728</c:v>
                </c:pt>
                <c:pt idx="52279">
                  <c:v>-0.20984800000000001</c:v>
                </c:pt>
                <c:pt idx="52280">
                  <c:v>-0.208985</c:v>
                </c:pt>
                <c:pt idx="52281">
                  <c:v>-0.20813300000000001</c:v>
                </c:pt>
                <c:pt idx="52282">
                  <c:v>-0.207283</c:v>
                </c:pt>
                <c:pt idx="52283">
                  <c:v>-0.206424</c:v>
                </c:pt>
                <c:pt idx="52284">
                  <c:v>-0.20555000000000001</c:v>
                </c:pt>
                <c:pt idx="52285">
                  <c:v>-0.20466100000000001</c:v>
                </c:pt>
                <c:pt idx="52286">
                  <c:v>-0.20375799999999999</c:v>
                </c:pt>
                <c:pt idx="52287">
                  <c:v>-0.202847</c:v>
                </c:pt>
                <c:pt idx="52288">
                  <c:v>-0.20192399999999999</c:v>
                </c:pt>
                <c:pt idx="52289">
                  <c:v>-0.200985</c:v>
                </c:pt>
                <c:pt idx="52290">
                  <c:v>-0.200021</c:v>
                </c:pt>
                <c:pt idx="52291">
                  <c:v>-0.19902700000000001</c:v>
                </c:pt>
                <c:pt idx="52292">
                  <c:v>-0.19800599999999999</c:v>
                </c:pt>
                <c:pt idx="52293">
                  <c:v>-0.19696900000000001</c:v>
                </c:pt>
                <c:pt idx="52294">
                  <c:v>-0.195932</c:v>
                </c:pt>
                <c:pt idx="52295">
                  <c:v>-0.19490099999999999</c:v>
                </c:pt>
                <c:pt idx="52296">
                  <c:v>-0.19387199999999999</c:v>
                </c:pt>
                <c:pt idx="52297">
                  <c:v>-0.19284499999999999</c:v>
                </c:pt>
                <c:pt idx="52298">
                  <c:v>-0.191828</c:v>
                </c:pt>
                <c:pt idx="52299">
                  <c:v>-0.19082399999999999</c:v>
                </c:pt>
                <c:pt idx="52300">
                  <c:v>-0.189831</c:v>
                </c:pt>
                <c:pt idx="52301">
                  <c:v>-0.18884899999999999</c:v>
                </c:pt>
                <c:pt idx="52302">
                  <c:v>-0.18787699999999999</c:v>
                </c:pt>
                <c:pt idx="52303">
                  <c:v>-0.18691099999999999</c:v>
                </c:pt>
                <c:pt idx="52304">
                  <c:v>-0.18595200000000001</c:v>
                </c:pt>
                <c:pt idx="52305">
                  <c:v>-0.185</c:v>
                </c:pt>
                <c:pt idx="52306">
                  <c:v>-0.18405199999999999</c:v>
                </c:pt>
                <c:pt idx="52307">
                  <c:v>-0.18310999999999999</c:v>
                </c:pt>
                <c:pt idx="52308">
                  <c:v>-0.182174</c:v>
                </c:pt>
                <c:pt idx="52309">
                  <c:v>-0.18120800000000001</c:v>
                </c:pt>
                <c:pt idx="52310">
                  <c:v>-0.18018500000000001</c:v>
                </c:pt>
                <c:pt idx="52311">
                  <c:v>-0.17915300000000001</c:v>
                </c:pt>
                <c:pt idx="52312">
                  <c:v>-0.178143</c:v>
                </c:pt>
                <c:pt idx="52313">
                  <c:v>-0.17713100000000001</c:v>
                </c:pt>
                <c:pt idx="52314">
                  <c:v>-0.17610999999999999</c:v>
                </c:pt>
                <c:pt idx="52315">
                  <c:v>-0.175096</c:v>
                </c:pt>
                <c:pt idx="52316">
                  <c:v>-0.174091</c:v>
                </c:pt>
                <c:pt idx="52317">
                  <c:v>-0.173094</c:v>
                </c:pt>
                <c:pt idx="52318">
                  <c:v>-0.172099</c:v>
                </c:pt>
                <c:pt idx="52319">
                  <c:v>-0.171099</c:v>
                </c:pt>
                <c:pt idx="52320">
                  <c:v>-0.17009299999999999</c:v>
                </c:pt>
                <c:pt idx="52321">
                  <c:v>-0.16908799999999999</c:v>
                </c:pt>
                <c:pt idx="52322">
                  <c:v>-0.16809199999999999</c:v>
                </c:pt>
                <c:pt idx="52323">
                  <c:v>-0.167106</c:v>
                </c:pt>
                <c:pt idx="52324">
                  <c:v>-0.166134</c:v>
                </c:pt>
                <c:pt idx="52325">
                  <c:v>-0.16517899999999999</c:v>
                </c:pt>
                <c:pt idx="52326">
                  <c:v>-0.164244</c:v>
                </c:pt>
                <c:pt idx="52327">
                  <c:v>-0.16333500000000001</c:v>
                </c:pt>
                <c:pt idx="52328">
                  <c:v>-0.16245899999999999</c:v>
                </c:pt>
                <c:pt idx="52329">
                  <c:v>-0.16162199999999999</c:v>
                </c:pt>
                <c:pt idx="52330">
                  <c:v>-0.160825</c:v>
                </c:pt>
                <c:pt idx="52331">
                  <c:v>-0.16006400000000001</c:v>
                </c:pt>
                <c:pt idx="52332">
                  <c:v>-0.159334</c:v>
                </c:pt>
                <c:pt idx="52333">
                  <c:v>-0.158633</c:v>
                </c:pt>
                <c:pt idx="52334">
                  <c:v>-0.15796399999999999</c:v>
                </c:pt>
                <c:pt idx="52335">
                  <c:v>-0.157329</c:v>
                </c:pt>
                <c:pt idx="52336">
                  <c:v>-0.15672800000000001</c:v>
                </c:pt>
                <c:pt idx="52337">
                  <c:v>-0.15615999999999999</c:v>
                </c:pt>
                <c:pt idx="52338">
                  <c:v>-0.15561900000000001</c:v>
                </c:pt>
                <c:pt idx="52339">
                  <c:v>-0.15510199999999999</c:v>
                </c:pt>
                <c:pt idx="52340">
                  <c:v>-0.154608</c:v>
                </c:pt>
                <c:pt idx="52341">
                  <c:v>-0.15413199999999999</c:v>
                </c:pt>
                <c:pt idx="52342">
                  <c:v>-0.153669</c:v>
                </c:pt>
                <c:pt idx="52343">
                  <c:v>-0.15321699999999999</c:v>
                </c:pt>
                <c:pt idx="52344">
                  <c:v>-0.152778</c:v>
                </c:pt>
                <c:pt idx="52345">
                  <c:v>-0.15234900000000001</c:v>
                </c:pt>
                <c:pt idx="52346">
                  <c:v>-0.15193000000000001</c:v>
                </c:pt>
                <c:pt idx="52347">
                  <c:v>-0.15152399999999999</c:v>
                </c:pt>
                <c:pt idx="52348">
                  <c:v>-0.15112999999999999</c:v>
                </c:pt>
                <c:pt idx="52349">
                  <c:v>-0.150752</c:v>
                </c:pt>
                <c:pt idx="52350">
                  <c:v>-0.15038699999999999</c:v>
                </c:pt>
                <c:pt idx="52351">
                  <c:v>-0.150035</c:v>
                </c:pt>
                <c:pt idx="52352">
                  <c:v>-0.149696</c:v>
                </c:pt>
                <c:pt idx="52353">
                  <c:v>-0.14937300000000001</c:v>
                </c:pt>
                <c:pt idx="52354">
                  <c:v>-0.14907000000000001</c:v>
                </c:pt>
                <c:pt idx="52355">
                  <c:v>-0.148788</c:v>
                </c:pt>
                <c:pt idx="52356">
                  <c:v>-0.14852699999999999</c:v>
                </c:pt>
                <c:pt idx="52357">
                  <c:v>-0.148288</c:v>
                </c:pt>
                <c:pt idx="52358">
                  <c:v>-0.14807100000000001</c:v>
                </c:pt>
                <c:pt idx="52359">
                  <c:v>-0.14787500000000001</c:v>
                </c:pt>
                <c:pt idx="52360">
                  <c:v>-0.14769599999999999</c:v>
                </c:pt>
                <c:pt idx="52361">
                  <c:v>-0.147538</c:v>
                </c:pt>
                <c:pt idx="52362">
                  <c:v>-0.14740700000000001</c:v>
                </c:pt>
                <c:pt idx="52363">
                  <c:v>-0.14730799999999999</c:v>
                </c:pt>
                <c:pt idx="52364">
                  <c:v>-0.14724100000000001</c:v>
                </c:pt>
                <c:pt idx="52365">
                  <c:v>-0.147206</c:v>
                </c:pt>
                <c:pt idx="52366">
                  <c:v>-0.147202</c:v>
                </c:pt>
                <c:pt idx="52367">
                  <c:v>-0.14722499999999999</c:v>
                </c:pt>
                <c:pt idx="52368">
                  <c:v>-0.14727199999999999</c:v>
                </c:pt>
                <c:pt idx="52369">
                  <c:v>-0.147337</c:v>
                </c:pt>
                <c:pt idx="52370">
                  <c:v>-0.14741899999999999</c:v>
                </c:pt>
                <c:pt idx="52371">
                  <c:v>-0.14752000000000001</c:v>
                </c:pt>
                <c:pt idx="52372">
                  <c:v>-0.14764099999999999</c:v>
                </c:pt>
                <c:pt idx="52373">
                  <c:v>-0.147786</c:v>
                </c:pt>
                <c:pt idx="52374">
                  <c:v>-0.147952</c:v>
                </c:pt>
                <c:pt idx="52375">
                  <c:v>-0.14813499999999999</c:v>
                </c:pt>
                <c:pt idx="52376">
                  <c:v>-0.14832999999999999</c:v>
                </c:pt>
                <c:pt idx="52377">
                  <c:v>-0.148535</c:v>
                </c:pt>
                <c:pt idx="52378">
                  <c:v>-0.148756</c:v>
                </c:pt>
                <c:pt idx="52379">
                  <c:v>-0.14899799999999999</c:v>
                </c:pt>
                <c:pt idx="52380">
                  <c:v>-0.14926400000000001</c:v>
                </c:pt>
                <c:pt idx="52381">
                  <c:v>-0.149559</c:v>
                </c:pt>
                <c:pt idx="52382">
                  <c:v>-0.14988799999999999</c:v>
                </c:pt>
                <c:pt idx="52383">
                  <c:v>-0.15024899999999999</c:v>
                </c:pt>
                <c:pt idx="52384">
                  <c:v>-0.15062900000000001</c:v>
                </c:pt>
                <c:pt idx="52385">
                  <c:v>-0.15102299999999999</c:v>
                </c:pt>
                <c:pt idx="52386">
                  <c:v>-0.15143799999999999</c:v>
                </c:pt>
                <c:pt idx="52387">
                  <c:v>-0.15188099999999999</c:v>
                </c:pt>
                <c:pt idx="52388">
                  <c:v>-0.15235399999999999</c:v>
                </c:pt>
                <c:pt idx="52389">
                  <c:v>-0.15285099999999999</c:v>
                </c:pt>
                <c:pt idx="52390">
                  <c:v>-0.153365</c:v>
                </c:pt>
                <c:pt idx="52391">
                  <c:v>-0.15389800000000001</c:v>
                </c:pt>
                <c:pt idx="52392">
                  <c:v>-0.154449</c:v>
                </c:pt>
                <c:pt idx="52393">
                  <c:v>-0.15501100000000001</c:v>
                </c:pt>
                <c:pt idx="52394">
                  <c:v>-0.155579</c:v>
                </c:pt>
                <c:pt idx="52395">
                  <c:v>-0.15615299999999999</c:v>
                </c:pt>
                <c:pt idx="52396">
                  <c:v>-0.15673200000000001</c:v>
                </c:pt>
                <c:pt idx="52397">
                  <c:v>-0.15731899999999999</c:v>
                </c:pt>
                <c:pt idx="52398">
                  <c:v>-0.157915</c:v>
                </c:pt>
                <c:pt idx="52399">
                  <c:v>-0.158522</c:v>
                </c:pt>
                <c:pt idx="52400">
                  <c:v>-0.15914</c:v>
                </c:pt>
                <c:pt idx="52401">
                  <c:v>-0.15976799999999999</c:v>
                </c:pt>
                <c:pt idx="52402">
                  <c:v>-0.16040199999999999</c:v>
                </c:pt>
                <c:pt idx="52403">
                  <c:v>-0.16103700000000001</c:v>
                </c:pt>
                <c:pt idx="52404">
                  <c:v>-0.16166900000000001</c:v>
                </c:pt>
                <c:pt idx="52405">
                  <c:v>-0.16229299999999999</c:v>
                </c:pt>
                <c:pt idx="52406">
                  <c:v>-0.162907</c:v>
                </c:pt>
                <c:pt idx="52407">
                  <c:v>-0.16351199999999999</c:v>
                </c:pt>
                <c:pt idx="52408">
                  <c:v>-0.164109</c:v>
                </c:pt>
                <c:pt idx="52409">
                  <c:v>-0.16470000000000001</c:v>
                </c:pt>
                <c:pt idx="52410">
                  <c:v>-0.16528599999999999</c:v>
                </c:pt>
                <c:pt idx="52411">
                  <c:v>-0.16586999999999999</c:v>
                </c:pt>
                <c:pt idx="52412">
                  <c:v>-0.16645199999999999</c:v>
                </c:pt>
                <c:pt idx="52413">
                  <c:v>-0.16703399999999999</c:v>
                </c:pt>
                <c:pt idx="52414">
                  <c:v>-0.16761400000000001</c:v>
                </c:pt>
                <c:pt idx="52415">
                  <c:v>-0.168187</c:v>
                </c:pt>
                <c:pt idx="52416">
                  <c:v>-0.16875000000000001</c:v>
                </c:pt>
                <c:pt idx="52417">
                  <c:v>-0.16930200000000001</c:v>
                </c:pt>
                <c:pt idx="52418">
                  <c:v>-0.16984199999999999</c:v>
                </c:pt>
                <c:pt idx="52419">
                  <c:v>-0.17036599999999999</c:v>
                </c:pt>
                <c:pt idx="52420">
                  <c:v>-0.17086699999999999</c:v>
                </c:pt>
                <c:pt idx="52421">
                  <c:v>-0.17133799999999999</c:v>
                </c:pt>
                <c:pt idx="52422">
                  <c:v>-0.17177799999999999</c:v>
                </c:pt>
                <c:pt idx="52423">
                  <c:v>-0.172184</c:v>
                </c:pt>
                <c:pt idx="52424">
                  <c:v>-0.17255599999999999</c:v>
                </c:pt>
                <c:pt idx="52425">
                  <c:v>-0.17289599999999999</c:v>
                </c:pt>
                <c:pt idx="52426">
                  <c:v>-0.17320099999999999</c:v>
                </c:pt>
                <c:pt idx="52427">
                  <c:v>-0.17346700000000001</c:v>
                </c:pt>
                <c:pt idx="52428">
                  <c:v>-0.17369299999999999</c:v>
                </c:pt>
                <c:pt idx="52429">
                  <c:v>-0.17388300000000001</c:v>
                </c:pt>
                <c:pt idx="52430">
                  <c:v>-0.174042</c:v>
                </c:pt>
                <c:pt idx="52431">
                  <c:v>-0.17416899999999999</c:v>
                </c:pt>
                <c:pt idx="52432">
                  <c:v>-0.174264</c:v>
                </c:pt>
                <c:pt idx="52433">
                  <c:v>-0.17432400000000001</c:v>
                </c:pt>
                <c:pt idx="52434">
                  <c:v>-0.174348</c:v>
                </c:pt>
                <c:pt idx="52435">
                  <c:v>-0.174341</c:v>
                </c:pt>
                <c:pt idx="52436">
                  <c:v>-0.17430100000000001</c:v>
                </c:pt>
                <c:pt idx="52437">
                  <c:v>-0.17422299999999999</c:v>
                </c:pt>
                <c:pt idx="52438">
                  <c:v>-0.17410700000000001</c:v>
                </c:pt>
                <c:pt idx="52439">
                  <c:v>-0.173956</c:v>
                </c:pt>
                <c:pt idx="52440">
                  <c:v>-0.17377200000000001</c:v>
                </c:pt>
                <c:pt idx="52441">
                  <c:v>-0.17355300000000001</c:v>
                </c:pt>
                <c:pt idx="52442">
                  <c:v>-0.17330000000000001</c:v>
                </c:pt>
                <c:pt idx="52443">
                  <c:v>-0.173011</c:v>
                </c:pt>
                <c:pt idx="52444">
                  <c:v>-0.172684</c:v>
                </c:pt>
                <c:pt idx="52445">
                  <c:v>-0.17232900000000001</c:v>
                </c:pt>
                <c:pt idx="52446">
                  <c:v>-0.171928</c:v>
                </c:pt>
                <c:pt idx="52447">
                  <c:v>-0.17142199999999999</c:v>
                </c:pt>
                <c:pt idx="52448">
                  <c:v>-0.17080999999999999</c:v>
                </c:pt>
                <c:pt idx="52449">
                  <c:v>-0.17016400000000001</c:v>
                </c:pt>
                <c:pt idx="52450">
                  <c:v>-0.169489</c:v>
                </c:pt>
                <c:pt idx="52451">
                  <c:v>-0.16875000000000001</c:v>
                </c:pt>
                <c:pt idx="52452">
                  <c:v>-0.16795499999999999</c:v>
                </c:pt>
                <c:pt idx="52453">
                  <c:v>-0.16711799999999999</c:v>
                </c:pt>
                <c:pt idx="52454">
                  <c:v>-0.166239</c:v>
                </c:pt>
                <c:pt idx="52455">
                  <c:v>-0.16531299999999999</c:v>
                </c:pt>
                <c:pt idx="52456">
                  <c:v>-0.16433600000000001</c:v>
                </c:pt>
                <c:pt idx="52457">
                  <c:v>-0.16330600000000001</c:v>
                </c:pt>
                <c:pt idx="52458">
                  <c:v>-0.162221</c:v>
                </c:pt>
                <c:pt idx="52459">
                  <c:v>-0.16108700000000001</c:v>
                </c:pt>
                <c:pt idx="52460">
                  <c:v>-0.15990499999999999</c:v>
                </c:pt>
                <c:pt idx="52461">
                  <c:v>-0.15867800000000001</c:v>
                </c:pt>
                <c:pt idx="52462">
                  <c:v>-0.15740699999999999</c:v>
                </c:pt>
                <c:pt idx="52463">
                  <c:v>-0.15609799999999999</c:v>
                </c:pt>
                <c:pt idx="52464">
                  <c:v>-0.154753</c:v>
                </c:pt>
                <c:pt idx="52465">
                  <c:v>-0.15337799999999999</c:v>
                </c:pt>
                <c:pt idx="52466">
                  <c:v>-0.151976</c:v>
                </c:pt>
                <c:pt idx="52467">
                  <c:v>-0.15054799999999999</c:v>
                </c:pt>
                <c:pt idx="52468">
                  <c:v>-0.149093</c:v>
                </c:pt>
                <c:pt idx="52469">
                  <c:v>-0.14760999999999999</c:v>
                </c:pt>
                <c:pt idx="52470">
                  <c:v>-0.14609800000000001</c:v>
                </c:pt>
                <c:pt idx="52471">
                  <c:v>-0.14455699999999999</c:v>
                </c:pt>
                <c:pt idx="52472">
                  <c:v>-0.142988</c:v>
                </c:pt>
                <c:pt idx="52473">
                  <c:v>-0.14138700000000001</c:v>
                </c:pt>
                <c:pt idx="52474">
                  <c:v>-0.13975499999999999</c:v>
                </c:pt>
                <c:pt idx="52475">
                  <c:v>-0.13809299999999999</c:v>
                </c:pt>
                <c:pt idx="52476">
                  <c:v>-0.13639699999999999</c:v>
                </c:pt>
                <c:pt idx="52477">
                  <c:v>-0.13466700000000001</c:v>
                </c:pt>
                <c:pt idx="52478">
                  <c:v>-0.13290399999999999</c:v>
                </c:pt>
                <c:pt idx="52479">
                  <c:v>-0.131108</c:v>
                </c:pt>
                <c:pt idx="52480">
                  <c:v>-0.12927900000000001</c:v>
                </c:pt>
                <c:pt idx="52481">
                  <c:v>-0.12742000000000001</c:v>
                </c:pt>
                <c:pt idx="52482">
                  <c:v>-0.125532</c:v>
                </c:pt>
                <c:pt idx="52483">
                  <c:v>-0.12361900000000001</c:v>
                </c:pt>
                <c:pt idx="52484">
                  <c:v>-0.121685</c:v>
                </c:pt>
                <c:pt idx="52485">
                  <c:v>-0.119731</c:v>
                </c:pt>
                <c:pt idx="52486">
                  <c:v>-0.117758</c:v>
                </c:pt>
                <c:pt idx="52487">
                  <c:v>-0.115768</c:v>
                </c:pt>
                <c:pt idx="52488">
                  <c:v>-0.113762</c:v>
                </c:pt>
                <c:pt idx="52489">
                  <c:v>-0.111743</c:v>
                </c:pt>
                <c:pt idx="52490">
                  <c:v>-0.10971</c:v>
                </c:pt>
                <c:pt idx="52491">
                  <c:v>-0.107664</c:v>
                </c:pt>
                <c:pt idx="52492">
                  <c:v>-0.105605</c:v>
                </c:pt>
                <c:pt idx="52493">
                  <c:v>-0.103533</c:v>
                </c:pt>
                <c:pt idx="52494">
                  <c:v>-0.101447</c:v>
                </c:pt>
                <c:pt idx="52495">
                  <c:v>-9.9347299999999999E-2</c:v>
                </c:pt>
                <c:pt idx="52496">
                  <c:v>-9.7231700000000004E-2</c:v>
                </c:pt>
                <c:pt idx="52497">
                  <c:v>-9.5099199999999995E-2</c:v>
                </c:pt>
                <c:pt idx="52498">
                  <c:v>-9.2951000000000006E-2</c:v>
                </c:pt>
                <c:pt idx="52499">
                  <c:v>-9.0790899999999994E-2</c:v>
                </c:pt>
                <c:pt idx="52500">
                  <c:v>-8.86242E-2</c:v>
                </c:pt>
                <c:pt idx="52501">
                  <c:v>-8.6455099999999993E-2</c:v>
                </c:pt>
                <c:pt idx="52502">
                  <c:v>-8.4285700000000005E-2</c:v>
                </c:pt>
                <c:pt idx="52503">
                  <c:v>-8.2117499999999996E-2</c:v>
                </c:pt>
                <c:pt idx="52504">
                  <c:v>-7.9952599999999999E-2</c:v>
                </c:pt>
                <c:pt idx="52505">
                  <c:v>-7.7792299999999995E-2</c:v>
                </c:pt>
                <c:pt idx="52506">
                  <c:v>-7.5635999999999995E-2</c:v>
                </c:pt>
                <c:pt idx="52507">
                  <c:v>-7.3482800000000001E-2</c:v>
                </c:pt>
                <c:pt idx="52508">
                  <c:v>-7.1333499999999994E-2</c:v>
                </c:pt>
                <c:pt idx="52509">
                  <c:v>-6.9190699999999994E-2</c:v>
                </c:pt>
                <c:pt idx="52510">
                  <c:v>-6.7057500000000006E-2</c:v>
                </c:pt>
                <c:pt idx="52511">
                  <c:v>-6.4936999999999995E-2</c:v>
                </c:pt>
                <c:pt idx="52512">
                  <c:v>-6.2831100000000001E-2</c:v>
                </c:pt>
                <c:pt idx="52513">
                  <c:v>-6.07375E-2</c:v>
                </c:pt>
                <c:pt idx="52514">
                  <c:v>-5.86524E-2</c:v>
                </c:pt>
                <c:pt idx="52515">
                  <c:v>-5.6575E-2</c:v>
                </c:pt>
                <c:pt idx="52516">
                  <c:v>-5.45075E-2</c:v>
                </c:pt>
                <c:pt idx="52517">
                  <c:v>-5.24518E-2</c:v>
                </c:pt>
                <c:pt idx="52518">
                  <c:v>-5.0410099999999999E-2</c:v>
                </c:pt>
                <c:pt idx="52519">
                  <c:v>-4.8387100000000002E-2</c:v>
                </c:pt>
                <c:pt idx="52520">
                  <c:v>-4.6384500000000002E-2</c:v>
                </c:pt>
                <c:pt idx="52521">
                  <c:v>-4.4397699999999998E-2</c:v>
                </c:pt>
                <c:pt idx="52522">
                  <c:v>-4.2422700000000001E-2</c:v>
                </c:pt>
                <c:pt idx="52523">
                  <c:v>-4.0463300000000001E-2</c:v>
                </c:pt>
                <c:pt idx="52524">
                  <c:v>-3.8527100000000002E-2</c:v>
                </c:pt>
                <c:pt idx="52525">
                  <c:v>-3.6620199999999999E-2</c:v>
                </c:pt>
                <c:pt idx="52526">
                  <c:v>-3.4746600000000002E-2</c:v>
                </c:pt>
                <c:pt idx="52527">
                  <c:v>-3.2905499999999997E-2</c:v>
                </c:pt>
                <c:pt idx="52528">
                  <c:v>-3.1093099999999999E-2</c:v>
                </c:pt>
                <c:pt idx="52529">
                  <c:v>-2.9306599999999999E-2</c:v>
                </c:pt>
                <c:pt idx="52530">
                  <c:v>-2.7545799999999999E-2</c:v>
                </c:pt>
                <c:pt idx="52531">
                  <c:v>-2.58123E-2</c:v>
                </c:pt>
                <c:pt idx="52532">
                  <c:v>-2.4108399999999999E-2</c:v>
                </c:pt>
                <c:pt idx="52533">
                  <c:v>-2.24367E-2</c:v>
                </c:pt>
                <c:pt idx="52534">
                  <c:v>-2.0801400000000001E-2</c:v>
                </c:pt>
                <c:pt idx="52535">
                  <c:v>-1.9206600000000001E-2</c:v>
                </c:pt>
                <c:pt idx="52536">
                  <c:v>-1.7653700000000001E-2</c:v>
                </c:pt>
                <c:pt idx="52537">
                  <c:v>-1.6140999999999999E-2</c:v>
                </c:pt>
                <c:pt idx="52538">
                  <c:v>-1.46678E-2</c:v>
                </c:pt>
                <c:pt idx="52539">
                  <c:v>-1.32359E-2</c:v>
                </c:pt>
                <c:pt idx="52540">
                  <c:v>-1.1844500000000001E-2</c:v>
                </c:pt>
                <c:pt idx="52541">
                  <c:v>-1.04904E-2</c:v>
                </c:pt>
                <c:pt idx="52542" formatCode="0.00E+00">
                  <c:v>-9.1726599999999991E-3</c:v>
                </c:pt>
                <c:pt idx="52543" formatCode="0.00E+00">
                  <c:v>-7.89225E-3</c:v>
                </c:pt>
                <c:pt idx="52544" formatCode="0.00E+00">
                  <c:v>-6.6512200000000002E-3</c:v>
                </c:pt>
                <c:pt idx="52545" formatCode="0.00E+00">
                  <c:v>-5.4520200000000001E-3</c:v>
                </c:pt>
                <c:pt idx="52546" formatCode="0.00E+00">
                  <c:v>-4.2957999999999998E-3</c:v>
                </c:pt>
                <c:pt idx="52547" formatCode="0.00E+00">
                  <c:v>-3.1824700000000002E-3</c:v>
                </c:pt>
                <c:pt idx="52548" formatCode="0.00E+00">
                  <c:v>-2.1125699999999998E-3</c:v>
                </c:pt>
                <c:pt idx="52549" formatCode="0.00E+00">
                  <c:v>-1.0875800000000001E-3</c:v>
                </c:pt>
                <c:pt idx="52550" formatCode="0.00E+00">
                  <c:v>-1.0736899999999999E-4</c:v>
                </c:pt>
                <c:pt idx="52551" formatCode="0.00E+00">
                  <c:v>8.3020000000000001E-4</c:v>
                </c:pt>
                <c:pt idx="52552" formatCode="0.00E+00">
                  <c:v>1.7264299999999999E-3</c:v>
                </c:pt>
                <c:pt idx="52553" formatCode="0.00E+00">
                  <c:v>2.58055E-3</c:v>
                </c:pt>
                <c:pt idx="52554" formatCode="0.00E+00">
                  <c:v>3.39054E-3</c:v>
                </c:pt>
                <c:pt idx="52555" formatCode="0.00E+00">
                  <c:v>4.1550600000000004E-3</c:v>
                </c:pt>
                <c:pt idx="52556" formatCode="0.00E+00">
                  <c:v>4.8744900000000004E-3</c:v>
                </c:pt>
                <c:pt idx="52557" formatCode="0.00E+00">
                  <c:v>5.5503200000000001E-3</c:v>
                </c:pt>
                <c:pt idx="52558" formatCode="0.00E+00">
                  <c:v>6.1843499999999999E-3</c:v>
                </c:pt>
                <c:pt idx="52559" formatCode="0.00E+00">
                  <c:v>6.7771899999999998E-3</c:v>
                </c:pt>
                <c:pt idx="52560" formatCode="0.00E+00">
                  <c:v>7.32806E-3</c:v>
                </c:pt>
                <c:pt idx="52561" formatCode="0.00E+00">
                  <c:v>7.8370899999999997E-3</c:v>
                </c:pt>
                <c:pt idx="52562" formatCode="0.00E+00">
                  <c:v>8.3057300000000008E-3</c:v>
                </c:pt>
                <c:pt idx="52563" formatCode="0.00E+00">
                  <c:v>8.7350099999999996E-3</c:v>
                </c:pt>
                <c:pt idx="52564" formatCode="0.00E+00">
                  <c:v>9.1252099999999999E-3</c:v>
                </c:pt>
                <c:pt idx="52565" formatCode="0.00E+00">
                  <c:v>9.4768200000000004E-3</c:v>
                </c:pt>
                <c:pt idx="52566" formatCode="0.00E+00">
                  <c:v>9.7910199999999992E-3</c:v>
                </c:pt>
                <c:pt idx="52567">
                  <c:v>1.0069099999999999E-2</c:v>
                </c:pt>
                <c:pt idx="52568">
                  <c:v>1.0312E-2</c:v>
                </c:pt>
                <c:pt idx="52569">
                  <c:v>1.05206E-2</c:v>
                </c:pt>
                <c:pt idx="52570">
                  <c:v>1.06964E-2</c:v>
                </c:pt>
                <c:pt idx="52571">
                  <c:v>1.0840900000000001E-2</c:v>
                </c:pt>
                <c:pt idx="52572">
                  <c:v>1.09543E-2</c:v>
                </c:pt>
                <c:pt idx="52573">
                  <c:v>1.1035700000000001E-2</c:v>
                </c:pt>
                <c:pt idx="52574">
                  <c:v>1.1084699999999999E-2</c:v>
                </c:pt>
                <c:pt idx="52575">
                  <c:v>1.11013E-2</c:v>
                </c:pt>
                <c:pt idx="52576">
                  <c:v>1.1085599999999999E-2</c:v>
                </c:pt>
                <c:pt idx="52577">
                  <c:v>1.1038299999999999E-2</c:v>
                </c:pt>
                <c:pt idx="52578">
                  <c:v>1.09593E-2</c:v>
                </c:pt>
                <c:pt idx="52579">
                  <c:v>1.0848699999999999E-2</c:v>
                </c:pt>
                <c:pt idx="52580">
                  <c:v>1.0707400000000001E-2</c:v>
                </c:pt>
                <c:pt idx="52581">
                  <c:v>1.0536999999999999E-2</c:v>
                </c:pt>
                <c:pt idx="52582">
                  <c:v>1.03394E-2</c:v>
                </c:pt>
                <c:pt idx="52583">
                  <c:v>1.01157E-2</c:v>
                </c:pt>
                <c:pt idx="52584" formatCode="0.00E+00">
                  <c:v>9.8663499999999994E-3</c:v>
                </c:pt>
                <c:pt idx="52585" formatCode="0.00E+00">
                  <c:v>9.5917199999999998E-3</c:v>
                </c:pt>
                <c:pt idx="52586" formatCode="0.00E+00">
                  <c:v>9.2923799999999994E-3</c:v>
                </c:pt>
                <c:pt idx="52587" formatCode="0.00E+00">
                  <c:v>8.9683000000000002E-3</c:v>
                </c:pt>
                <c:pt idx="52588" formatCode="0.00E+00">
                  <c:v>8.61958E-3</c:v>
                </c:pt>
                <c:pt idx="52589" formatCode="0.00E+00">
                  <c:v>8.2470600000000005E-3</c:v>
                </c:pt>
                <c:pt idx="52590" formatCode="0.00E+00">
                  <c:v>7.8513200000000002E-3</c:v>
                </c:pt>
                <c:pt idx="52591" formatCode="0.00E+00">
                  <c:v>7.4328399999999996E-3</c:v>
                </c:pt>
                <c:pt idx="52592" formatCode="0.00E+00">
                  <c:v>6.9934899999999998E-3</c:v>
                </c:pt>
                <c:pt idx="52593" formatCode="0.00E+00">
                  <c:v>6.5361400000000002E-3</c:v>
                </c:pt>
                <c:pt idx="52594" formatCode="0.00E+00">
                  <c:v>6.0627500000000004E-3</c:v>
                </c:pt>
                <c:pt idx="52595" formatCode="0.00E+00">
                  <c:v>5.5750000000000001E-3</c:v>
                </c:pt>
                <c:pt idx="52596" formatCode="0.00E+00">
                  <c:v>5.0754399999999996E-3</c:v>
                </c:pt>
                <c:pt idx="52597" formatCode="0.00E+00">
                  <c:v>4.5655799999999996E-3</c:v>
                </c:pt>
                <c:pt idx="52598" formatCode="0.00E+00">
                  <c:v>4.04499E-3</c:v>
                </c:pt>
                <c:pt idx="52599" formatCode="0.00E+00">
                  <c:v>3.51381E-3</c:v>
                </c:pt>
                <c:pt idx="52600" formatCode="0.00E+00">
                  <c:v>2.9730799999999999E-3</c:v>
                </c:pt>
                <c:pt idx="52601" formatCode="0.00E+00">
                  <c:v>2.4223600000000001E-3</c:v>
                </c:pt>
                <c:pt idx="52602" formatCode="0.00E+00">
                  <c:v>1.86078E-3</c:v>
                </c:pt>
                <c:pt idx="52603" formatCode="0.00E+00">
                  <c:v>1.2891700000000001E-3</c:v>
                </c:pt>
                <c:pt idx="52604" formatCode="0.00E+00">
                  <c:v>7.0896999999999996E-4</c:v>
                </c:pt>
                <c:pt idx="52605" formatCode="0.00E+00">
                  <c:v>1.21011E-4</c:v>
                </c:pt>
                <c:pt idx="52606" formatCode="0.00E+00">
                  <c:v>-4.7420300000000003E-4</c:v>
                </c:pt>
                <c:pt idx="52607" formatCode="0.00E+00">
                  <c:v>-1.0759999999999999E-3</c:v>
                </c:pt>
                <c:pt idx="52608" formatCode="0.00E+00">
                  <c:v>-1.6829200000000001E-3</c:v>
                </c:pt>
                <c:pt idx="52609" formatCode="0.00E+00">
                  <c:v>-2.2932E-3</c:v>
                </c:pt>
                <c:pt idx="52610" formatCode="0.00E+00">
                  <c:v>-2.90537E-3</c:v>
                </c:pt>
                <c:pt idx="52611" formatCode="0.00E+00">
                  <c:v>-3.5183800000000002E-3</c:v>
                </c:pt>
                <c:pt idx="52612" formatCode="0.00E+00">
                  <c:v>-4.1316E-3</c:v>
                </c:pt>
                <c:pt idx="52613" formatCode="0.00E+00">
                  <c:v>-4.7437699999999996E-3</c:v>
                </c:pt>
                <c:pt idx="52614" formatCode="0.00E+00">
                  <c:v>-5.3531500000000001E-3</c:v>
                </c:pt>
                <c:pt idx="52615" formatCode="0.00E+00">
                  <c:v>-5.9593199999999997E-3</c:v>
                </c:pt>
                <c:pt idx="52616" formatCode="0.00E+00">
                  <c:v>-6.5624200000000002E-3</c:v>
                </c:pt>
                <c:pt idx="52617" formatCode="0.00E+00">
                  <c:v>-7.1613900000000001E-3</c:v>
                </c:pt>
                <c:pt idx="52618" formatCode="0.00E+00">
                  <c:v>-7.7541299999999997E-3</c:v>
                </c:pt>
                <c:pt idx="52619" formatCode="0.00E+00">
                  <c:v>-8.3382600000000001E-3</c:v>
                </c:pt>
                <c:pt idx="52620" formatCode="0.00E+00">
                  <c:v>-8.9121300000000007E-3</c:v>
                </c:pt>
                <c:pt idx="52621" formatCode="0.00E+00">
                  <c:v>-9.4754100000000001E-3</c:v>
                </c:pt>
                <c:pt idx="52622">
                  <c:v>-1.00284E-2</c:v>
                </c:pt>
                <c:pt idx="52623">
                  <c:v>-1.05711E-2</c:v>
                </c:pt>
                <c:pt idx="52624">
                  <c:v>-1.1103E-2</c:v>
                </c:pt>
                <c:pt idx="52625">
                  <c:v>-1.1624499999999999E-2</c:v>
                </c:pt>
                <c:pt idx="52626">
                  <c:v>-1.21358E-2</c:v>
                </c:pt>
                <c:pt idx="52627">
                  <c:v>-1.26371E-2</c:v>
                </c:pt>
                <c:pt idx="52628">
                  <c:v>-1.31276E-2</c:v>
                </c:pt>
                <c:pt idx="52629">
                  <c:v>-1.36066E-2</c:v>
                </c:pt>
                <c:pt idx="52630">
                  <c:v>-1.40725E-2</c:v>
                </c:pt>
                <c:pt idx="52631">
                  <c:v>-1.45224E-2</c:v>
                </c:pt>
                <c:pt idx="52632">
                  <c:v>-1.49541E-2</c:v>
                </c:pt>
                <c:pt idx="52633">
                  <c:v>-1.53665E-2</c:v>
                </c:pt>
                <c:pt idx="52634">
                  <c:v>-1.5758899999999999E-2</c:v>
                </c:pt>
                <c:pt idx="52635">
                  <c:v>-1.6130800000000001E-2</c:v>
                </c:pt>
                <c:pt idx="52636">
                  <c:v>-1.64821E-2</c:v>
                </c:pt>
                <c:pt idx="52637">
                  <c:v>-1.6812799999999999E-2</c:v>
                </c:pt>
                <c:pt idx="52638">
                  <c:v>-1.7122600000000002E-2</c:v>
                </c:pt>
                <c:pt idx="52639">
                  <c:v>-1.7410499999999999E-2</c:v>
                </c:pt>
                <c:pt idx="52640">
                  <c:v>-1.7675199999999999E-2</c:v>
                </c:pt>
                <c:pt idx="52641">
                  <c:v>-1.7916999999999999E-2</c:v>
                </c:pt>
                <c:pt idx="52642">
                  <c:v>-1.81371E-2</c:v>
                </c:pt>
                <c:pt idx="52643">
                  <c:v>-1.8337099999999999E-2</c:v>
                </c:pt>
                <c:pt idx="52644">
                  <c:v>-1.85168E-2</c:v>
                </c:pt>
                <c:pt idx="52645">
                  <c:v>-1.8675799999999999E-2</c:v>
                </c:pt>
                <c:pt idx="52646">
                  <c:v>-1.8814000000000001E-2</c:v>
                </c:pt>
                <c:pt idx="52647">
                  <c:v>-1.8930499999999999E-2</c:v>
                </c:pt>
                <c:pt idx="52648">
                  <c:v>-1.9022799999999999E-2</c:v>
                </c:pt>
                <c:pt idx="52649">
                  <c:v>-1.9088600000000001E-2</c:v>
                </c:pt>
                <c:pt idx="52650">
                  <c:v>-1.9127999999999999E-2</c:v>
                </c:pt>
                <c:pt idx="52651">
                  <c:v>-1.91424E-2</c:v>
                </c:pt>
                <c:pt idx="52652">
                  <c:v>-1.9131700000000001E-2</c:v>
                </c:pt>
                <c:pt idx="52653">
                  <c:v>-1.9094300000000002E-2</c:v>
                </c:pt>
                <c:pt idx="52654">
                  <c:v>-1.9028300000000001E-2</c:v>
                </c:pt>
                <c:pt idx="52655">
                  <c:v>-1.8932600000000001E-2</c:v>
                </c:pt>
                <c:pt idx="52656">
                  <c:v>-1.8807600000000001E-2</c:v>
                </c:pt>
                <c:pt idx="52657">
                  <c:v>-1.8653200000000002E-2</c:v>
                </c:pt>
                <c:pt idx="52658">
                  <c:v>-1.8468499999999999E-2</c:v>
                </c:pt>
                <c:pt idx="52659">
                  <c:v>-1.82533E-2</c:v>
                </c:pt>
                <c:pt idx="52660">
                  <c:v>-1.80092E-2</c:v>
                </c:pt>
                <c:pt idx="52661">
                  <c:v>-1.7737099999999999E-2</c:v>
                </c:pt>
                <c:pt idx="52662">
                  <c:v>-1.7437000000000001E-2</c:v>
                </c:pt>
                <c:pt idx="52663">
                  <c:v>-1.7108499999999999E-2</c:v>
                </c:pt>
                <c:pt idx="52664">
                  <c:v>-1.6752300000000001E-2</c:v>
                </c:pt>
                <c:pt idx="52665">
                  <c:v>-1.6368600000000001E-2</c:v>
                </c:pt>
                <c:pt idx="52666">
                  <c:v>-1.59574E-2</c:v>
                </c:pt>
                <c:pt idx="52667">
                  <c:v>-1.5518199999999999E-2</c:v>
                </c:pt>
                <c:pt idx="52668">
                  <c:v>-1.5049999999999999E-2</c:v>
                </c:pt>
                <c:pt idx="52669">
                  <c:v>-1.45509E-2</c:v>
                </c:pt>
                <c:pt idx="52670">
                  <c:v>-1.4020100000000001E-2</c:v>
                </c:pt>
                <c:pt idx="52671">
                  <c:v>-1.34579E-2</c:v>
                </c:pt>
                <c:pt idx="52672">
                  <c:v>-1.28646E-2</c:v>
                </c:pt>
                <c:pt idx="52673">
                  <c:v>-1.22401E-2</c:v>
                </c:pt>
                <c:pt idx="52674">
                  <c:v>-1.1584799999999999E-2</c:v>
                </c:pt>
                <c:pt idx="52675">
                  <c:v>-1.0899799999999999E-2</c:v>
                </c:pt>
                <c:pt idx="52676">
                  <c:v>-1.01853E-2</c:v>
                </c:pt>
                <c:pt idx="52677" formatCode="0.00E+00">
                  <c:v>-9.4418200000000001E-3</c:v>
                </c:pt>
                <c:pt idx="52678" formatCode="0.00E+00">
                  <c:v>-8.6697700000000003E-3</c:v>
                </c:pt>
                <c:pt idx="52679" formatCode="0.00E+00">
                  <c:v>-7.8696900000000004E-3</c:v>
                </c:pt>
                <c:pt idx="52680" formatCode="0.00E+00">
                  <c:v>-7.0419799999999998E-3</c:v>
                </c:pt>
                <c:pt idx="52681" formatCode="0.00E+00">
                  <c:v>-6.1872000000000003E-3</c:v>
                </c:pt>
                <c:pt idx="52682" formatCode="0.00E+00">
                  <c:v>-5.3053099999999997E-3</c:v>
                </c:pt>
                <c:pt idx="52683" formatCode="0.00E+00">
                  <c:v>-4.3953000000000004E-3</c:v>
                </c:pt>
                <c:pt idx="52684" formatCode="0.00E+00">
                  <c:v>-3.45641E-3</c:v>
                </c:pt>
                <c:pt idx="52685" formatCode="0.00E+00">
                  <c:v>-2.4886399999999999E-3</c:v>
                </c:pt>
                <c:pt idx="52686" formatCode="0.00E+00">
                  <c:v>-1.49197E-3</c:v>
                </c:pt>
                <c:pt idx="52687" formatCode="0.00E+00">
                  <c:v>-4.6637000000000002E-4</c:v>
                </c:pt>
                <c:pt idx="52688" formatCode="0.00E+00">
                  <c:v>5.8682500000000002E-4</c:v>
                </c:pt>
                <c:pt idx="52689" formatCode="0.00E+00">
                  <c:v>1.6650600000000001E-3</c:v>
                </c:pt>
                <c:pt idx="52690" formatCode="0.00E+00">
                  <c:v>2.76662E-3</c:v>
                </c:pt>
                <c:pt idx="52691" formatCode="0.00E+00">
                  <c:v>3.89136E-3</c:v>
                </c:pt>
                <c:pt idx="52692" formatCode="0.00E+00">
                  <c:v>5.0399299999999998E-3</c:v>
                </c:pt>
                <c:pt idx="52693" formatCode="0.00E+00">
                  <c:v>6.2130500000000003E-3</c:v>
                </c:pt>
                <c:pt idx="52694" formatCode="0.00E+00">
                  <c:v>7.4107299999999999E-3</c:v>
                </c:pt>
                <c:pt idx="52695" formatCode="0.00E+00">
                  <c:v>8.6319900000000008E-3</c:v>
                </c:pt>
                <c:pt idx="52696" formatCode="0.00E+00">
                  <c:v>9.8755700000000002E-3</c:v>
                </c:pt>
                <c:pt idx="52697">
                  <c:v>1.1141E-2</c:v>
                </c:pt>
                <c:pt idx="52698">
                  <c:v>1.24288E-2</c:v>
                </c:pt>
                <c:pt idx="52699">
                  <c:v>1.3739899999999999E-2</c:v>
                </c:pt>
                <c:pt idx="52700">
                  <c:v>1.5074300000000001E-2</c:v>
                </c:pt>
                <c:pt idx="52701">
                  <c:v>1.64306E-2</c:v>
                </c:pt>
                <c:pt idx="52702">
                  <c:v>1.7807E-2</c:v>
                </c:pt>
                <c:pt idx="52703">
                  <c:v>1.92021E-2</c:v>
                </c:pt>
                <c:pt idx="52704">
                  <c:v>2.0615000000000001E-2</c:v>
                </c:pt>
                <c:pt idx="52705">
                  <c:v>2.2044600000000001E-2</c:v>
                </c:pt>
                <c:pt idx="52706">
                  <c:v>2.349E-2</c:v>
                </c:pt>
                <c:pt idx="52707">
                  <c:v>2.4950900000000002E-2</c:v>
                </c:pt>
                <c:pt idx="52708">
                  <c:v>2.6427699999999998E-2</c:v>
                </c:pt>
                <c:pt idx="52709">
                  <c:v>2.7920799999999999E-2</c:v>
                </c:pt>
                <c:pt idx="52710">
                  <c:v>2.94302E-2</c:v>
                </c:pt>
                <c:pt idx="52711">
                  <c:v>3.0954800000000001E-2</c:v>
                </c:pt>
                <c:pt idx="52712">
                  <c:v>3.24932E-2</c:v>
                </c:pt>
                <c:pt idx="52713">
                  <c:v>3.4043799999999999E-2</c:v>
                </c:pt>
                <c:pt idx="52714">
                  <c:v>3.5604999999999998E-2</c:v>
                </c:pt>
                <c:pt idx="52715">
                  <c:v>3.7175199999999999E-2</c:v>
                </c:pt>
                <c:pt idx="52716">
                  <c:v>3.8753700000000002E-2</c:v>
                </c:pt>
                <c:pt idx="52717">
                  <c:v>4.0340300000000003E-2</c:v>
                </c:pt>
                <c:pt idx="52718">
                  <c:v>4.1934600000000002E-2</c:v>
                </c:pt>
                <c:pt idx="52719">
                  <c:v>4.3535900000000002E-2</c:v>
                </c:pt>
                <c:pt idx="52720">
                  <c:v>4.5143799999999998E-2</c:v>
                </c:pt>
                <c:pt idx="52721">
                  <c:v>4.6758000000000001E-2</c:v>
                </c:pt>
                <c:pt idx="52722">
                  <c:v>4.83776E-2</c:v>
                </c:pt>
                <c:pt idx="52723">
                  <c:v>5.0001700000000003E-2</c:v>
                </c:pt>
                <c:pt idx="52724">
                  <c:v>5.1629899999999999E-2</c:v>
                </c:pt>
                <c:pt idx="52725">
                  <c:v>5.3261599999999999E-2</c:v>
                </c:pt>
                <c:pt idx="52726">
                  <c:v>5.4896100000000003E-2</c:v>
                </c:pt>
                <c:pt idx="52727">
                  <c:v>5.6532800000000001E-2</c:v>
                </c:pt>
                <c:pt idx="52728">
                  <c:v>5.8170800000000002E-2</c:v>
                </c:pt>
                <c:pt idx="52729">
                  <c:v>5.9808300000000002E-2</c:v>
                </c:pt>
                <c:pt idx="52730">
                  <c:v>6.1442799999999999E-2</c:v>
                </c:pt>
                <c:pt idx="52731">
                  <c:v>6.3072400000000001E-2</c:v>
                </c:pt>
                <c:pt idx="52732">
                  <c:v>6.4696500000000004E-2</c:v>
                </c:pt>
                <c:pt idx="52733">
                  <c:v>6.6314399999999996E-2</c:v>
                </c:pt>
                <c:pt idx="52734">
                  <c:v>6.7924899999999996E-2</c:v>
                </c:pt>
                <c:pt idx="52735">
                  <c:v>6.9526699999999997E-2</c:v>
                </c:pt>
                <c:pt idx="52736">
                  <c:v>7.1119799999999997E-2</c:v>
                </c:pt>
                <c:pt idx="52737">
                  <c:v>7.2704299999999999E-2</c:v>
                </c:pt>
                <c:pt idx="52738">
                  <c:v>7.4279200000000004E-2</c:v>
                </c:pt>
                <c:pt idx="52739">
                  <c:v>7.5842900000000005E-2</c:v>
                </c:pt>
                <c:pt idx="52740">
                  <c:v>7.7394299999999999E-2</c:v>
                </c:pt>
                <c:pt idx="52741">
                  <c:v>7.8933100000000006E-2</c:v>
                </c:pt>
                <c:pt idx="52742">
                  <c:v>8.0459900000000001E-2</c:v>
                </c:pt>
                <c:pt idx="52743">
                  <c:v>8.1974199999999997E-2</c:v>
                </c:pt>
                <c:pt idx="52744">
                  <c:v>8.3474699999999999E-2</c:v>
                </c:pt>
                <c:pt idx="52745">
                  <c:v>8.49607E-2</c:v>
                </c:pt>
                <c:pt idx="52746">
                  <c:v>8.6431599999999997E-2</c:v>
                </c:pt>
                <c:pt idx="52747">
                  <c:v>8.7886000000000006E-2</c:v>
                </c:pt>
                <c:pt idx="52748">
                  <c:v>8.9321200000000003E-2</c:v>
                </c:pt>
                <c:pt idx="52749">
                  <c:v>9.0735399999999994E-2</c:v>
                </c:pt>
                <c:pt idx="52750">
                  <c:v>9.2127899999999999E-2</c:v>
                </c:pt>
                <c:pt idx="52751">
                  <c:v>9.3497999999999998E-2</c:v>
                </c:pt>
                <c:pt idx="52752">
                  <c:v>9.4845200000000005E-2</c:v>
                </c:pt>
                <c:pt idx="52753">
                  <c:v>9.6169199999999996E-2</c:v>
                </c:pt>
                <c:pt idx="52754">
                  <c:v>9.7469500000000001E-2</c:v>
                </c:pt>
                <c:pt idx="52755">
                  <c:v>9.8745299999999994E-2</c:v>
                </c:pt>
                <c:pt idx="52756">
                  <c:v>9.9995899999999999E-2</c:v>
                </c:pt>
                <c:pt idx="52757">
                  <c:v>0.10122100000000001</c:v>
                </c:pt>
                <c:pt idx="52758">
                  <c:v>0.102421</c:v>
                </c:pt>
                <c:pt idx="52759">
                  <c:v>0.103593</c:v>
                </c:pt>
                <c:pt idx="52760">
                  <c:v>0.104736</c:v>
                </c:pt>
                <c:pt idx="52761">
                  <c:v>0.105851</c:v>
                </c:pt>
                <c:pt idx="52762">
                  <c:v>0.10693800000000001</c:v>
                </c:pt>
                <c:pt idx="52763">
                  <c:v>0.10799599999999999</c:v>
                </c:pt>
                <c:pt idx="52764">
                  <c:v>0.109024</c:v>
                </c:pt>
                <c:pt idx="52765">
                  <c:v>0.11002199999999999</c:v>
                </c:pt>
                <c:pt idx="52766">
                  <c:v>0.110989</c:v>
                </c:pt>
                <c:pt idx="52767">
                  <c:v>0.111924</c:v>
                </c:pt>
                <c:pt idx="52768">
                  <c:v>0.112826</c:v>
                </c:pt>
                <c:pt idx="52769">
                  <c:v>0.11369600000000001</c:v>
                </c:pt>
                <c:pt idx="52770">
                  <c:v>0.114533</c:v>
                </c:pt>
                <c:pt idx="52771">
                  <c:v>0.11533599999999999</c:v>
                </c:pt>
                <c:pt idx="52772">
                  <c:v>0.116104</c:v>
                </c:pt>
                <c:pt idx="52773">
                  <c:v>0.116837</c:v>
                </c:pt>
                <c:pt idx="52774">
                  <c:v>0.117533</c:v>
                </c:pt>
                <c:pt idx="52775">
                  <c:v>0.11819300000000001</c:v>
                </c:pt>
                <c:pt idx="52776">
                  <c:v>0.11881700000000001</c:v>
                </c:pt>
                <c:pt idx="52777">
                  <c:v>0.119405</c:v>
                </c:pt>
                <c:pt idx="52778">
                  <c:v>0.11995400000000001</c:v>
                </c:pt>
                <c:pt idx="52779">
                  <c:v>0.120464</c:v>
                </c:pt>
                <c:pt idx="52780">
                  <c:v>0.120937</c:v>
                </c:pt>
                <c:pt idx="52781">
                  <c:v>0.12137100000000001</c:v>
                </c:pt>
                <c:pt idx="52782">
                  <c:v>0.121766</c:v>
                </c:pt>
                <c:pt idx="52783">
                  <c:v>0.12212000000000001</c:v>
                </c:pt>
                <c:pt idx="52784">
                  <c:v>0.122431</c:v>
                </c:pt>
                <c:pt idx="52785">
                  <c:v>0.122699</c:v>
                </c:pt>
                <c:pt idx="52786">
                  <c:v>0.122928</c:v>
                </c:pt>
                <c:pt idx="52787">
                  <c:v>0.12311800000000001</c:v>
                </c:pt>
                <c:pt idx="52788">
                  <c:v>0.12327</c:v>
                </c:pt>
                <c:pt idx="52789">
                  <c:v>0.12338499999999999</c:v>
                </c:pt>
                <c:pt idx="52790">
                  <c:v>0.123461</c:v>
                </c:pt>
                <c:pt idx="52791">
                  <c:v>0.1235</c:v>
                </c:pt>
                <c:pt idx="52792">
                  <c:v>0.123499</c:v>
                </c:pt>
                <c:pt idx="52793">
                  <c:v>0.123459</c:v>
                </c:pt>
                <c:pt idx="52794">
                  <c:v>0.123378</c:v>
                </c:pt>
                <c:pt idx="52795">
                  <c:v>0.12325700000000001</c:v>
                </c:pt>
                <c:pt idx="52796">
                  <c:v>0.123097</c:v>
                </c:pt>
                <c:pt idx="52797">
                  <c:v>0.122901</c:v>
                </c:pt>
                <c:pt idx="52798">
                  <c:v>0.122669</c:v>
                </c:pt>
                <c:pt idx="52799">
                  <c:v>0.122403</c:v>
                </c:pt>
                <c:pt idx="52800">
                  <c:v>0.122101</c:v>
                </c:pt>
                <c:pt idx="52801">
                  <c:v>0.121765</c:v>
                </c:pt>
                <c:pt idx="52802">
                  <c:v>0.121394</c:v>
                </c:pt>
                <c:pt idx="52803">
                  <c:v>0.120988</c:v>
                </c:pt>
                <c:pt idx="52804">
                  <c:v>0.120546</c:v>
                </c:pt>
                <c:pt idx="52805">
                  <c:v>0.120071</c:v>
                </c:pt>
                <c:pt idx="52806">
                  <c:v>0.119562</c:v>
                </c:pt>
                <c:pt idx="52807">
                  <c:v>0.119021</c:v>
                </c:pt>
                <c:pt idx="52808">
                  <c:v>0.118447</c:v>
                </c:pt>
                <c:pt idx="52809">
                  <c:v>0.117841</c:v>
                </c:pt>
                <c:pt idx="52810">
                  <c:v>0.117203</c:v>
                </c:pt>
                <c:pt idx="52811">
                  <c:v>0.116533</c:v>
                </c:pt>
                <c:pt idx="52812">
                  <c:v>0.115831</c:v>
                </c:pt>
                <c:pt idx="52813">
                  <c:v>0.115096</c:v>
                </c:pt>
                <c:pt idx="52814">
                  <c:v>0.114329</c:v>
                </c:pt>
                <c:pt idx="52815">
                  <c:v>0.11353100000000001</c:v>
                </c:pt>
                <c:pt idx="52816">
                  <c:v>0.112703</c:v>
                </c:pt>
                <c:pt idx="52817">
                  <c:v>0.111846</c:v>
                </c:pt>
                <c:pt idx="52818">
                  <c:v>0.110961</c:v>
                </c:pt>
                <c:pt idx="52819">
                  <c:v>0.11004899999999999</c:v>
                </c:pt>
                <c:pt idx="52820">
                  <c:v>0.109112</c:v>
                </c:pt>
                <c:pt idx="52821">
                  <c:v>0.10815</c:v>
                </c:pt>
                <c:pt idx="52822">
                  <c:v>0.107166</c:v>
                </c:pt>
                <c:pt idx="52823">
                  <c:v>0.106159</c:v>
                </c:pt>
                <c:pt idx="52824">
                  <c:v>0.10513</c:v>
                </c:pt>
                <c:pt idx="52825">
                  <c:v>0.10408100000000001</c:v>
                </c:pt>
                <c:pt idx="52826">
                  <c:v>0.10301200000000001</c:v>
                </c:pt>
                <c:pt idx="52827">
                  <c:v>0.101923</c:v>
                </c:pt>
                <c:pt idx="52828">
                  <c:v>0.100813</c:v>
                </c:pt>
                <c:pt idx="52829">
                  <c:v>9.9687200000000004E-2</c:v>
                </c:pt>
                <c:pt idx="52830">
                  <c:v>9.8545099999999997E-2</c:v>
                </c:pt>
                <c:pt idx="52831">
                  <c:v>9.7388199999999994E-2</c:v>
                </c:pt>
                <c:pt idx="52832">
                  <c:v>9.62176E-2</c:v>
                </c:pt>
                <c:pt idx="52833">
                  <c:v>9.5034499999999994E-2</c:v>
                </c:pt>
                <c:pt idx="52834">
                  <c:v>9.3839900000000004E-2</c:v>
                </c:pt>
                <c:pt idx="52835">
                  <c:v>9.2634300000000003E-2</c:v>
                </c:pt>
                <c:pt idx="52836">
                  <c:v>9.1418100000000002E-2</c:v>
                </c:pt>
                <c:pt idx="52837">
                  <c:v>9.0191999999999994E-2</c:v>
                </c:pt>
                <c:pt idx="52838">
                  <c:v>8.8956999999999994E-2</c:v>
                </c:pt>
                <c:pt idx="52839">
                  <c:v>8.7714299999999995E-2</c:v>
                </c:pt>
                <c:pt idx="52840">
                  <c:v>8.6466000000000001E-2</c:v>
                </c:pt>
                <c:pt idx="52841">
                  <c:v>8.5214499999999999E-2</c:v>
                </c:pt>
                <c:pt idx="52842">
                  <c:v>8.3960999999999994E-2</c:v>
                </c:pt>
                <c:pt idx="52843">
                  <c:v>8.2706100000000005E-2</c:v>
                </c:pt>
                <c:pt idx="52844">
                  <c:v>8.1450599999999998E-2</c:v>
                </c:pt>
                <c:pt idx="52845">
                  <c:v>8.0195199999999994E-2</c:v>
                </c:pt>
                <c:pt idx="52846">
                  <c:v>7.8940999999999997E-2</c:v>
                </c:pt>
                <c:pt idx="52847">
                  <c:v>7.7688900000000005E-2</c:v>
                </c:pt>
                <c:pt idx="52848">
                  <c:v>7.6440499999999995E-2</c:v>
                </c:pt>
                <c:pt idx="52849">
                  <c:v>7.5197399999999998E-2</c:v>
                </c:pt>
                <c:pt idx="52850">
                  <c:v>7.3959800000000006E-2</c:v>
                </c:pt>
                <c:pt idx="52851">
                  <c:v>7.2727700000000006E-2</c:v>
                </c:pt>
                <c:pt idx="52852">
                  <c:v>7.1501800000000004E-2</c:v>
                </c:pt>
                <c:pt idx="52853">
                  <c:v>7.0283200000000004E-2</c:v>
                </c:pt>
                <c:pt idx="52854">
                  <c:v>6.9073300000000004E-2</c:v>
                </c:pt>
                <c:pt idx="52855">
                  <c:v>6.7873299999999998E-2</c:v>
                </c:pt>
                <c:pt idx="52856">
                  <c:v>6.66847E-2</c:v>
                </c:pt>
                <c:pt idx="52857">
                  <c:v>6.5508800000000006E-2</c:v>
                </c:pt>
                <c:pt idx="52858">
                  <c:v>6.4347500000000002E-2</c:v>
                </c:pt>
                <c:pt idx="52859">
                  <c:v>6.3202499999999995E-2</c:v>
                </c:pt>
                <c:pt idx="52860">
                  <c:v>6.2075900000000003E-2</c:v>
                </c:pt>
                <c:pt idx="52861">
                  <c:v>6.0968799999999997E-2</c:v>
                </c:pt>
                <c:pt idx="52862">
                  <c:v>5.9882199999999997E-2</c:v>
                </c:pt>
                <c:pt idx="52863">
                  <c:v>5.8817399999999999E-2</c:v>
                </c:pt>
                <c:pt idx="52864">
                  <c:v>5.77755E-2</c:v>
                </c:pt>
                <c:pt idx="52865">
                  <c:v>5.6757200000000001E-2</c:v>
                </c:pt>
                <c:pt idx="52866">
                  <c:v>5.5763399999999998E-2</c:v>
                </c:pt>
                <c:pt idx="52867">
                  <c:v>5.4794299999999997E-2</c:v>
                </c:pt>
                <c:pt idx="52868">
                  <c:v>5.3849500000000002E-2</c:v>
                </c:pt>
                <c:pt idx="52869">
                  <c:v>5.2928799999999998E-2</c:v>
                </c:pt>
                <c:pt idx="52870">
                  <c:v>5.2033200000000002E-2</c:v>
                </c:pt>
                <c:pt idx="52871">
                  <c:v>5.11642E-2</c:v>
                </c:pt>
                <c:pt idx="52872">
                  <c:v>5.0323699999999999E-2</c:v>
                </c:pt>
                <c:pt idx="52873">
                  <c:v>4.9513799999999997E-2</c:v>
                </c:pt>
                <c:pt idx="52874">
                  <c:v>4.8736500000000002E-2</c:v>
                </c:pt>
                <c:pt idx="52875">
                  <c:v>4.79925E-2</c:v>
                </c:pt>
                <c:pt idx="52876">
                  <c:v>4.7281499999999997E-2</c:v>
                </c:pt>
                <c:pt idx="52877">
                  <c:v>4.6603699999999998E-2</c:v>
                </c:pt>
                <c:pt idx="52878">
                  <c:v>4.5960399999999998E-2</c:v>
                </c:pt>
                <c:pt idx="52879">
                  <c:v>4.5353299999999999E-2</c:v>
                </c:pt>
                <c:pt idx="52880">
                  <c:v>4.4784299999999999E-2</c:v>
                </c:pt>
                <c:pt idx="52881">
                  <c:v>4.4254099999999998E-2</c:v>
                </c:pt>
                <c:pt idx="52882">
                  <c:v>4.37629E-2</c:v>
                </c:pt>
                <c:pt idx="52883">
                  <c:v>4.33119E-2</c:v>
                </c:pt>
                <c:pt idx="52884">
                  <c:v>4.2902200000000001E-2</c:v>
                </c:pt>
                <c:pt idx="52885">
                  <c:v>4.2533099999999997E-2</c:v>
                </c:pt>
                <c:pt idx="52886">
                  <c:v>4.22043E-2</c:v>
                </c:pt>
                <c:pt idx="52887">
                  <c:v>4.1916599999999998E-2</c:v>
                </c:pt>
                <c:pt idx="52888">
                  <c:v>4.1671300000000001E-2</c:v>
                </c:pt>
                <c:pt idx="52889">
                  <c:v>4.14688E-2</c:v>
                </c:pt>
                <c:pt idx="52890">
                  <c:v>4.13088E-2</c:v>
                </c:pt>
                <c:pt idx="52891">
                  <c:v>4.1190400000000002E-2</c:v>
                </c:pt>
                <c:pt idx="52892">
                  <c:v>4.1113200000000003E-2</c:v>
                </c:pt>
                <c:pt idx="52893">
                  <c:v>4.1078000000000003E-2</c:v>
                </c:pt>
                <c:pt idx="52894">
                  <c:v>4.1085999999999998E-2</c:v>
                </c:pt>
                <c:pt idx="52895">
                  <c:v>4.1138000000000001E-2</c:v>
                </c:pt>
                <c:pt idx="52896">
                  <c:v>4.1234100000000003E-2</c:v>
                </c:pt>
                <c:pt idx="52897">
                  <c:v>4.1375200000000001E-2</c:v>
                </c:pt>
                <c:pt idx="52898">
                  <c:v>4.15617E-2</c:v>
                </c:pt>
                <c:pt idx="52899">
                  <c:v>4.1793799999999999E-2</c:v>
                </c:pt>
                <c:pt idx="52900">
                  <c:v>4.2071699999999997E-2</c:v>
                </c:pt>
                <c:pt idx="52901">
                  <c:v>4.2395799999999997E-2</c:v>
                </c:pt>
                <c:pt idx="52902">
                  <c:v>4.2765900000000003E-2</c:v>
                </c:pt>
                <c:pt idx="52903">
                  <c:v>4.3181600000000001E-2</c:v>
                </c:pt>
                <c:pt idx="52904">
                  <c:v>4.3643099999999997E-2</c:v>
                </c:pt>
                <c:pt idx="52905">
                  <c:v>4.4150099999999998E-2</c:v>
                </c:pt>
                <c:pt idx="52906">
                  <c:v>4.47023E-2</c:v>
                </c:pt>
                <c:pt idx="52907">
                  <c:v>4.5299800000000001E-2</c:v>
                </c:pt>
                <c:pt idx="52908">
                  <c:v>4.5942700000000003E-2</c:v>
                </c:pt>
                <c:pt idx="52909">
                  <c:v>4.6630400000000002E-2</c:v>
                </c:pt>
                <c:pt idx="52910">
                  <c:v>4.7361899999999998E-2</c:v>
                </c:pt>
                <c:pt idx="52911">
                  <c:v>4.8136600000000002E-2</c:v>
                </c:pt>
                <c:pt idx="52912">
                  <c:v>4.8953999999999998E-2</c:v>
                </c:pt>
                <c:pt idx="52913">
                  <c:v>4.9813799999999998E-2</c:v>
                </c:pt>
                <c:pt idx="52914">
                  <c:v>5.07161E-2</c:v>
                </c:pt>
                <c:pt idx="52915">
                  <c:v>5.1659999999999998E-2</c:v>
                </c:pt>
                <c:pt idx="52916">
                  <c:v>5.2644299999999998E-2</c:v>
                </c:pt>
                <c:pt idx="52917">
                  <c:v>5.3668300000000002E-2</c:v>
                </c:pt>
                <c:pt idx="52918">
                  <c:v>5.4732200000000002E-2</c:v>
                </c:pt>
                <c:pt idx="52919">
                  <c:v>5.5835200000000001E-2</c:v>
                </c:pt>
                <c:pt idx="52920">
                  <c:v>5.6975199999999997E-2</c:v>
                </c:pt>
                <c:pt idx="52921">
                  <c:v>5.815E-2</c:v>
                </c:pt>
                <c:pt idx="52922">
                  <c:v>5.9358000000000001E-2</c:v>
                </c:pt>
                <c:pt idx="52923">
                  <c:v>6.0599E-2</c:v>
                </c:pt>
                <c:pt idx="52924">
                  <c:v>6.18731E-2</c:v>
                </c:pt>
                <c:pt idx="52925">
                  <c:v>6.3180100000000003E-2</c:v>
                </c:pt>
                <c:pt idx="52926">
                  <c:v>6.4518800000000001E-2</c:v>
                </c:pt>
                <c:pt idx="52927">
                  <c:v>6.5887799999999996E-2</c:v>
                </c:pt>
                <c:pt idx="52928">
                  <c:v>6.7285700000000004E-2</c:v>
                </c:pt>
                <c:pt idx="52929">
                  <c:v>6.87107E-2</c:v>
                </c:pt>
                <c:pt idx="52930">
                  <c:v>7.0160799999999995E-2</c:v>
                </c:pt>
                <c:pt idx="52931">
                  <c:v>7.1634000000000003E-2</c:v>
                </c:pt>
                <c:pt idx="52932">
                  <c:v>7.3128600000000002E-2</c:v>
                </c:pt>
                <c:pt idx="52933">
                  <c:v>7.4643699999999993E-2</c:v>
                </c:pt>
                <c:pt idx="52934">
                  <c:v>7.6179300000000005E-2</c:v>
                </c:pt>
                <c:pt idx="52935">
                  <c:v>7.7734399999999995E-2</c:v>
                </c:pt>
                <c:pt idx="52936">
                  <c:v>7.9307100000000005E-2</c:v>
                </c:pt>
                <c:pt idx="52937">
                  <c:v>8.0895900000000007E-2</c:v>
                </c:pt>
                <c:pt idx="52938">
                  <c:v>8.2499199999999995E-2</c:v>
                </c:pt>
                <c:pt idx="52939">
                  <c:v>8.4115400000000007E-2</c:v>
                </c:pt>
                <c:pt idx="52940">
                  <c:v>8.5742200000000005E-2</c:v>
                </c:pt>
                <c:pt idx="52941">
                  <c:v>8.7378200000000003E-2</c:v>
                </c:pt>
                <c:pt idx="52942">
                  <c:v>8.9022100000000007E-2</c:v>
                </c:pt>
                <c:pt idx="52943">
                  <c:v>9.0672799999999998E-2</c:v>
                </c:pt>
                <c:pt idx="52944">
                  <c:v>9.2328400000000005E-2</c:v>
                </c:pt>
                <c:pt idx="52945">
                  <c:v>9.3987000000000001E-2</c:v>
                </c:pt>
                <c:pt idx="52946">
                  <c:v>9.5646800000000004E-2</c:v>
                </c:pt>
                <c:pt idx="52947">
                  <c:v>9.7305799999999998E-2</c:v>
                </c:pt>
                <c:pt idx="52948">
                  <c:v>9.89622E-2</c:v>
                </c:pt>
                <c:pt idx="52949">
                  <c:v>0.100614</c:v>
                </c:pt>
                <c:pt idx="52950">
                  <c:v>0.102259</c:v>
                </c:pt>
                <c:pt idx="52951">
                  <c:v>0.103896</c:v>
                </c:pt>
                <c:pt idx="52952">
                  <c:v>0.10552300000000001</c:v>
                </c:pt>
                <c:pt idx="52953">
                  <c:v>0.107137</c:v>
                </c:pt>
                <c:pt idx="52954">
                  <c:v>0.108738</c:v>
                </c:pt>
                <c:pt idx="52955">
                  <c:v>0.110322</c:v>
                </c:pt>
                <c:pt idx="52956">
                  <c:v>0.111888</c:v>
                </c:pt>
                <c:pt idx="52957">
                  <c:v>0.11343300000000001</c:v>
                </c:pt>
                <c:pt idx="52958">
                  <c:v>0.114957</c:v>
                </c:pt>
                <c:pt idx="52959">
                  <c:v>0.116457</c:v>
                </c:pt>
                <c:pt idx="52960">
                  <c:v>0.11793099999999999</c:v>
                </c:pt>
                <c:pt idx="52961">
                  <c:v>0.119376</c:v>
                </c:pt>
                <c:pt idx="52962">
                  <c:v>0.120792</c:v>
                </c:pt>
                <c:pt idx="52963">
                  <c:v>0.122179</c:v>
                </c:pt>
                <c:pt idx="52964">
                  <c:v>0.12353500000000001</c:v>
                </c:pt>
                <c:pt idx="52965">
                  <c:v>0.124857</c:v>
                </c:pt>
                <c:pt idx="52966">
                  <c:v>0.12614400000000001</c:v>
                </c:pt>
                <c:pt idx="52967">
                  <c:v>0.12739400000000001</c:v>
                </c:pt>
                <c:pt idx="52968">
                  <c:v>0.128606</c:v>
                </c:pt>
                <c:pt idx="52969">
                  <c:v>0.129778</c:v>
                </c:pt>
                <c:pt idx="52970">
                  <c:v>0.130908</c:v>
                </c:pt>
                <c:pt idx="52971">
                  <c:v>0.131994</c:v>
                </c:pt>
                <c:pt idx="52972">
                  <c:v>0.13303699999999999</c:v>
                </c:pt>
                <c:pt idx="52973">
                  <c:v>0.13403300000000001</c:v>
                </c:pt>
                <c:pt idx="52974">
                  <c:v>0.13498099999999999</c:v>
                </c:pt>
                <c:pt idx="52975">
                  <c:v>0.135881</c:v>
                </c:pt>
                <c:pt idx="52976">
                  <c:v>0.13673199999999999</c:v>
                </c:pt>
                <c:pt idx="52977">
                  <c:v>0.13753299999999999</c:v>
                </c:pt>
                <c:pt idx="52978">
                  <c:v>0.13828499999999999</c:v>
                </c:pt>
                <c:pt idx="52979">
                  <c:v>0.138986</c:v>
                </c:pt>
                <c:pt idx="52980">
                  <c:v>0.13963700000000001</c:v>
                </c:pt>
                <c:pt idx="52981">
                  <c:v>0.140235</c:v>
                </c:pt>
                <c:pt idx="52982">
                  <c:v>0.14077999999999999</c:v>
                </c:pt>
                <c:pt idx="52983">
                  <c:v>0.14127100000000001</c:v>
                </c:pt>
                <c:pt idx="52984">
                  <c:v>0.141707</c:v>
                </c:pt>
                <c:pt idx="52985">
                  <c:v>0.14208899999999999</c:v>
                </c:pt>
                <c:pt idx="52986">
                  <c:v>0.14241599999999999</c:v>
                </c:pt>
                <c:pt idx="52987">
                  <c:v>0.14269000000000001</c:v>
                </c:pt>
                <c:pt idx="52988">
                  <c:v>0.14290900000000001</c:v>
                </c:pt>
                <c:pt idx="52989">
                  <c:v>0.14307400000000001</c:v>
                </c:pt>
                <c:pt idx="52990">
                  <c:v>0.14318400000000001</c:v>
                </c:pt>
                <c:pt idx="52991">
                  <c:v>0.14324100000000001</c:v>
                </c:pt>
                <c:pt idx="52992">
                  <c:v>0.14324400000000001</c:v>
                </c:pt>
                <c:pt idx="52993">
                  <c:v>0.14319399999999999</c:v>
                </c:pt>
                <c:pt idx="52994">
                  <c:v>0.14308899999999999</c:v>
                </c:pt>
                <c:pt idx="52995">
                  <c:v>0.142931</c:v>
                </c:pt>
                <c:pt idx="52996">
                  <c:v>0.14272000000000001</c:v>
                </c:pt>
                <c:pt idx="52997">
                  <c:v>0.142458</c:v>
                </c:pt>
                <c:pt idx="52998">
                  <c:v>0.14214599999999999</c:v>
                </c:pt>
                <c:pt idx="52999">
                  <c:v>0.14178399999999999</c:v>
                </c:pt>
                <c:pt idx="53000">
                  <c:v>0.141373</c:v>
                </c:pt>
                <c:pt idx="53001">
                  <c:v>0.14091200000000001</c:v>
                </c:pt>
                <c:pt idx="53002">
                  <c:v>0.140403</c:v>
                </c:pt>
                <c:pt idx="53003">
                  <c:v>0.139846</c:v>
                </c:pt>
                <c:pt idx="53004">
                  <c:v>0.13924400000000001</c:v>
                </c:pt>
                <c:pt idx="53005">
                  <c:v>0.138598</c:v>
                </c:pt>
                <c:pt idx="53006">
                  <c:v>0.137909</c:v>
                </c:pt>
                <c:pt idx="53007">
                  <c:v>0.13717799999999999</c:v>
                </c:pt>
                <c:pt idx="53008">
                  <c:v>0.136407</c:v>
                </c:pt>
                <c:pt idx="53009">
                  <c:v>0.135597</c:v>
                </c:pt>
                <c:pt idx="53010">
                  <c:v>0.13475100000000001</c:v>
                </c:pt>
                <c:pt idx="53011">
                  <c:v>0.13387099999999999</c:v>
                </c:pt>
                <c:pt idx="53012">
                  <c:v>0.13295799999999999</c:v>
                </c:pt>
                <c:pt idx="53013">
                  <c:v>0.13201399999999999</c:v>
                </c:pt>
                <c:pt idx="53014">
                  <c:v>0.13104299999999999</c:v>
                </c:pt>
                <c:pt idx="53015">
                  <c:v>0.13004499999999999</c:v>
                </c:pt>
                <c:pt idx="53016">
                  <c:v>0.129022</c:v>
                </c:pt>
                <c:pt idx="53017">
                  <c:v>0.12797800000000001</c:v>
                </c:pt>
                <c:pt idx="53018">
                  <c:v>0.126912</c:v>
                </c:pt>
                <c:pt idx="53019">
                  <c:v>0.12582699999999999</c:v>
                </c:pt>
                <c:pt idx="53020">
                  <c:v>0.124723</c:v>
                </c:pt>
                <c:pt idx="53021">
                  <c:v>0.123602</c:v>
                </c:pt>
                <c:pt idx="53022">
                  <c:v>0.12246700000000001</c:v>
                </c:pt>
                <c:pt idx="53023">
                  <c:v>0.12132</c:v>
                </c:pt>
                <c:pt idx="53024">
                  <c:v>0.120162</c:v>
                </c:pt>
                <c:pt idx="53025">
                  <c:v>0.11899700000000001</c:v>
                </c:pt>
                <c:pt idx="53026">
                  <c:v>0.117826</c:v>
                </c:pt>
                <c:pt idx="53027">
                  <c:v>0.116651</c:v>
                </c:pt>
                <c:pt idx="53028">
                  <c:v>0.11547300000000001</c:v>
                </c:pt>
                <c:pt idx="53029">
                  <c:v>0.11429400000000001</c:v>
                </c:pt>
                <c:pt idx="53030">
                  <c:v>0.11311499999999999</c:v>
                </c:pt>
                <c:pt idx="53031">
                  <c:v>0.111939</c:v>
                </c:pt>
                <c:pt idx="53032">
                  <c:v>0.11076800000000001</c:v>
                </c:pt>
                <c:pt idx="53033">
                  <c:v>0.109602</c:v>
                </c:pt>
                <c:pt idx="53034">
                  <c:v>0.108445</c:v>
                </c:pt>
                <c:pt idx="53035">
                  <c:v>0.10729900000000001</c:v>
                </c:pt>
                <c:pt idx="53036">
                  <c:v>0.106165</c:v>
                </c:pt>
                <c:pt idx="53037">
                  <c:v>0.105045</c:v>
                </c:pt>
                <c:pt idx="53038">
                  <c:v>0.103938</c:v>
                </c:pt>
                <c:pt idx="53039">
                  <c:v>0.10284799999999999</c:v>
                </c:pt>
                <c:pt idx="53040">
                  <c:v>0.101775</c:v>
                </c:pt>
                <c:pt idx="53041">
                  <c:v>0.100721</c:v>
                </c:pt>
                <c:pt idx="53042">
                  <c:v>9.9687799999999993E-2</c:v>
                </c:pt>
                <c:pt idx="53043">
                  <c:v>9.8676600000000003E-2</c:v>
                </c:pt>
                <c:pt idx="53044">
                  <c:v>9.7688800000000006E-2</c:v>
                </c:pt>
                <c:pt idx="53045">
                  <c:v>9.6725699999999998E-2</c:v>
                </c:pt>
                <c:pt idx="53046">
                  <c:v>9.5788600000000002E-2</c:v>
                </c:pt>
                <c:pt idx="53047">
                  <c:v>9.4878900000000002E-2</c:v>
                </c:pt>
                <c:pt idx="53048">
                  <c:v>9.3997600000000001E-2</c:v>
                </c:pt>
                <c:pt idx="53049">
                  <c:v>9.3145099999999995E-2</c:v>
                </c:pt>
                <c:pt idx="53050">
                  <c:v>9.2322500000000002E-2</c:v>
                </c:pt>
                <c:pt idx="53051">
                  <c:v>9.1531199999999993E-2</c:v>
                </c:pt>
                <c:pt idx="53052">
                  <c:v>9.0772800000000001E-2</c:v>
                </c:pt>
                <c:pt idx="53053">
                  <c:v>9.0048400000000001E-2</c:v>
                </c:pt>
                <c:pt idx="53054">
                  <c:v>8.9358900000000005E-2</c:v>
                </c:pt>
                <c:pt idx="53055">
                  <c:v>8.8704900000000003E-2</c:v>
                </c:pt>
                <c:pt idx="53056">
                  <c:v>8.8087299999999993E-2</c:v>
                </c:pt>
                <c:pt idx="53057">
                  <c:v>8.7506700000000007E-2</c:v>
                </c:pt>
                <c:pt idx="53058">
                  <c:v>8.6962899999999996E-2</c:v>
                </c:pt>
                <c:pt idx="53059">
                  <c:v>8.6455599999999994E-2</c:v>
                </c:pt>
                <c:pt idx="53060">
                  <c:v>8.5984699999999997E-2</c:v>
                </c:pt>
                <c:pt idx="53061">
                  <c:v>8.5551100000000005E-2</c:v>
                </c:pt>
                <c:pt idx="53062">
                  <c:v>8.5155599999999998E-2</c:v>
                </c:pt>
                <c:pt idx="53063">
                  <c:v>8.4798200000000004E-2</c:v>
                </c:pt>
                <c:pt idx="53064">
                  <c:v>8.4478999999999999E-2</c:v>
                </c:pt>
                <c:pt idx="53065">
                  <c:v>8.4198099999999998E-2</c:v>
                </c:pt>
                <c:pt idx="53066">
                  <c:v>8.3955699999999994E-2</c:v>
                </c:pt>
                <c:pt idx="53067">
                  <c:v>8.3751699999999998E-2</c:v>
                </c:pt>
                <c:pt idx="53068">
                  <c:v>8.3585699999999999E-2</c:v>
                </c:pt>
                <c:pt idx="53069">
                  <c:v>8.3457100000000006E-2</c:v>
                </c:pt>
                <c:pt idx="53070">
                  <c:v>8.3365700000000001E-2</c:v>
                </c:pt>
                <c:pt idx="53071">
                  <c:v>8.3311300000000005E-2</c:v>
                </c:pt>
                <c:pt idx="53072">
                  <c:v>8.32928E-2</c:v>
                </c:pt>
                <c:pt idx="53073">
                  <c:v>8.33092E-2</c:v>
                </c:pt>
                <c:pt idx="53074">
                  <c:v>8.3360299999999998E-2</c:v>
                </c:pt>
                <c:pt idx="53075">
                  <c:v>8.3446000000000006E-2</c:v>
                </c:pt>
                <c:pt idx="53076">
                  <c:v>8.3566100000000004E-2</c:v>
                </c:pt>
                <c:pt idx="53077">
                  <c:v>8.3720100000000006E-2</c:v>
                </c:pt>
                <c:pt idx="53078">
                  <c:v>8.3907399999999993E-2</c:v>
                </c:pt>
                <c:pt idx="53079">
                  <c:v>8.4127099999999996E-2</c:v>
                </c:pt>
                <c:pt idx="53080">
                  <c:v>8.4376900000000005E-2</c:v>
                </c:pt>
                <c:pt idx="53081">
                  <c:v>8.4655099999999997E-2</c:v>
                </c:pt>
                <c:pt idx="53082">
                  <c:v>8.49607E-2</c:v>
                </c:pt>
                <c:pt idx="53083">
                  <c:v>8.5292599999999996E-2</c:v>
                </c:pt>
                <c:pt idx="53084">
                  <c:v>8.5650500000000004E-2</c:v>
                </c:pt>
                <c:pt idx="53085">
                  <c:v>8.6034299999999994E-2</c:v>
                </c:pt>
                <c:pt idx="53086">
                  <c:v>8.6443099999999995E-2</c:v>
                </c:pt>
                <c:pt idx="53087">
                  <c:v>8.6874300000000002E-2</c:v>
                </c:pt>
                <c:pt idx="53088">
                  <c:v>8.7325299999999995E-2</c:v>
                </c:pt>
                <c:pt idx="53089">
                  <c:v>8.7794700000000003E-2</c:v>
                </c:pt>
                <c:pt idx="53090">
                  <c:v>8.8281600000000002E-2</c:v>
                </c:pt>
                <c:pt idx="53091">
                  <c:v>8.8785199999999995E-2</c:v>
                </c:pt>
                <c:pt idx="53092">
                  <c:v>8.9304499999999995E-2</c:v>
                </c:pt>
                <c:pt idx="53093">
                  <c:v>8.9838200000000007E-2</c:v>
                </c:pt>
                <c:pt idx="53094">
                  <c:v>9.0385099999999996E-2</c:v>
                </c:pt>
                <c:pt idx="53095">
                  <c:v>9.0943700000000002E-2</c:v>
                </c:pt>
                <c:pt idx="53096">
                  <c:v>9.1511999999999996E-2</c:v>
                </c:pt>
                <c:pt idx="53097">
                  <c:v>9.2088799999999998E-2</c:v>
                </c:pt>
                <c:pt idx="53098">
                  <c:v>9.2672400000000002E-2</c:v>
                </c:pt>
                <c:pt idx="53099">
                  <c:v>9.3262200000000003E-2</c:v>
                </c:pt>
                <c:pt idx="53100">
                  <c:v>9.3859300000000007E-2</c:v>
                </c:pt>
                <c:pt idx="53101">
                  <c:v>9.4464300000000001E-2</c:v>
                </c:pt>
                <c:pt idx="53102">
                  <c:v>9.5073900000000003E-2</c:v>
                </c:pt>
                <c:pt idx="53103">
                  <c:v>9.5681199999999994E-2</c:v>
                </c:pt>
                <c:pt idx="53104">
                  <c:v>9.6281500000000006E-2</c:v>
                </c:pt>
                <c:pt idx="53105">
                  <c:v>9.6875500000000003E-2</c:v>
                </c:pt>
                <c:pt idx="53106">
                  <c:v>9.7465099999999999E-2</c:v>
                </c:pt>
                <c:pt idx="53107">
                  <c:v>9.8049999999999998E-2</c:v>
                </c:pt>
                <c:pt idx="53108">
                  <c:v>9.8627900000000004E-2</c:v>
                </c:pt>
                <c:pt idx="53109">
                  <c:v>9.9196900000000005E-2</c:v>
                </c:pt>
                <c:pt idx="53110">
                  <c:v>9.9755200000000002E-2</c:v>
                </c:pt>
                <c:pt idx="53111">
                  <c:v>0.100301</c:v>
                </c:pt>
                <c:pt idx="53112">
                  <c:v>0.100832</c:v>
                </c:pt>
                <c:pt idx="53113">
                  <c:v>0.10134700000000001</c:v>
                </c:pt>
                <c:pt idx="53114">
                  <c:v>0.101843</c:v>
                </c:pt>
                <c:pt idx="53115">
                  <c:v>0.10231800000000001</c:v>
                </c:pt>
                <c:pt idx="53116">
                  <c:v>0.102769</c:v>
                </c:pt>
                <c:pt idx="53117">
                  <c:v>0.10319200000000001</c:v>
                </c:pt>
                <c:pt idx="53118">
                  <c:v>0.103587</c:v>
                </c:pt>
                <c:pt idx="53119">
                  <c:v>0.10395</c:v>
                </c:pt>
                <c:pt idx="53120">
                  <c:v>0.104281</c:v>
                </c:pt>
                <c:pt idx="53121">
                  <c:v>0.104578</c:v>
                </c:pt>
                <c:pt idx="53122">
                  <c:v>0.104839</c:v>
                </c:pt>
                <c:pt idx="53123">
                  <c:v>0.105064</c:v>
                </c:pt>
                <c:pt idx="53124">
                  <c:v>0.105253</c:v>
                </c:pt>
                <c:pt idx="53125">
                  <c:v>0.105406</c:v>
                </c:pt>
                <c:pt idx="53126">
                  <c:v>0.10552300000000001</c:v>
                </c:pt>
                <c:pt idx="53127">
                  <c:v>0.105602</c:v>
                </c:pt>
                <c:pt idx="53128">
                  <c:v>0.105638</c:v>
                </c:pt>
                <c:pt idx="53129">
                  <c:v>0.105627</c:v>
                </c:pt>
                <c:pt idx="53130">
                  <c:v>0.105568</c:v>
                </c:pt>
                <c:pt idx="53131">
                  <c:v>0.10546</c:v>
                </c:pt>
                <c:pt idx="53132">
                  <c:v>0.10530299999999999</c:v>
                </c:pt>
                <c:pt idx="53133">
                  <c:v>0.105098</c:v>
                </c:pt>
                <c:pt idx="53134">
                  <c:v>0.104849</c:v>
                </c:pt>
                <c:pt idx="53135">
                  <c:v>0.104557</c:v>
                </c:pt>
                <c:pt idx="53136">
                  <c:v>0.10422099999999999</c:v>
                </c:pt>
                <c:pt idx="53137">
                  <c:v>0.103837</c:v>
                </c:pt>
                <c:pt idx="53138">
                  <c:v>0.10340199999999999</c:v>
                </c:pt>
                <c:pt idx="53139">
                  <c:v>0.102918</c:v>
                </c:pt>
                <c:pt idx="53140">
                  <c:v>0.102386</c:v>
                </c:pt>
                <c:pt idx="53141">
                  <c:v>0.10180500000000001</c:v>
                </c:pt>
                <c:pt idx="53142">
                  <c:v>0.101173</c:v>
                </c:pt>
                <c:pt idx="53143">
                  <c:v>0.10049</c:v>
                </c:pt>
                <c:pt idx="53144">
                  <c:v>9.9757600000000002E-2</c:v>
                </c:pt>
                <c:pt idx="53145">
                  <c:v>9.8978200000000002E-2</c:v>
                </c:pt>
                <c:pt idx="53146">
                  <c:v>9.81519E-2</c:v>
                </c:pt>
                <c:pt idx="53147">
                  <c:v>9.7278699999999996E-2</c:v>
                </c:pt>
                <c:pt idx="53148">
                  <c:v>9.6359700000000006E-2</c:v>
                </c:pt>
                <c:pt idx="53149">
                  <c:v>9.5396900000000007E-2</c:v>
                </c:pt>
                <c:pt idx="53150">
                  <c:v>9.4392199999999996E-2</c:v>
                </c:pt>
                <c:pt idx="53151">
                  <c:v>9.3345800000000007E-2</c:v>
                </c:pt>
                <c:pt idx="53152">
                  <c:v>9.2256099999999994E-2</c:v>
                </c:pt>
                <c:pt idx="53153">
                  <c:v>9.1121599999999997E-2</c:v>
                </c:pt>
                <c:pt idx="53154">
                  <c:v>8.9943300000000004E-2</c:v>
                </c:pt>
                <c:pt idx="53155">
                  <c:v>8.8723999999999997E-2</c:v>
                </c:pt>
                <c:pt idx="53156">
                  <c:v>8.7466100000000005E-2</c:v>
                </c:pt>
                <c:pt idx="53157">
                  <c:v>8.6170700000000003E-2</c:v>
                </c:pt>
                <c:pt idx="53158">
                  <c:v>8.4837499999999996E-2</c:v>
                </c:pt>
                <c:pt idx="53159">
                  <c:v>8.3465800000000007E-2</c:v>
                </c:pt>
                <c:pt idx="53160">
                  <c:v>8.2056500000000004E-2</c:v>
                </c:pt>
                <c:pt idx="53161">
                  <c:v>8.0612299999999998E-2</c:v>
                </c:pt>
                <c:pt idx="53162">
                  <c:v>7.9133800000000004E-2</c:v>
                </c:pt>
                <c:pt idx="53163">
                  <c:v>7.7619900000000006E-2</c:v>
                </c:pt>
                <c:pt idx="53164">
                  <c:v>7.6070499999999999E-2</c:v>
                </c:pt>
                <c:pt idx="53165">
                  <c:v>7.4485499999999996E-2</c:v>
                </c:pt>
                <c:pt idx="53166">
                  <c:v>7.2863899999999995E-2</c:v>
                </c:pt>
                <c:pt idx="53167">
                  <c:v>7.1207000000000006E-2</c:v>
                </c:pt>
                <c:pt idx="53168">
                  <c:v>6.9519600000000001E-2</c:v>
                </c:pt>
                <c:pt idx="53169">
                  <c:v>6.7806500000000006E-2</c:v>
                </c:pt>
                <c:pt idx="53170">
                  <c:v>6.6069600000000006E-2</c:v>
                </c:pt>
                <c:pt idx="53171">
                  <c:v>6.43098E-2</c:v>
                </c:pt>
                <c:pt idx="53172">
                  <c:v>6.25309E-2</c:v>
                </c:pt>
                <c:pt idx="53173">
                  <c:v>6.0738599999999997E-2</c:v>
                </c:pt>
                <c:pt idx="53174">
                  <c:v>5.8936799999999998E-2</c:v>
                </c:pt>
                <c:pt idx="53175">
                  <c:v>5.7126099999999999E-2</c:v>
                </c:pt>
                <c:pt idx="53176">
                  <c:v>5.5306800000000003E-2</c:v>
                </c:pt>
                <c:pt idx="53177">
                  <c:v>5.3481000000000001E-2</c:v>
                </c:pt>
                <c:pt idx="53178">
                  <c:v>5.1651700000000002E-2</c:v>
                </c:pt>
                <c:pt idx="53179">
                  <c:v>4.9820999999999997E-2</c:v>
                </c:pt>
                <c:pt idx="53180">
                  <c:v>4.7990400000000003E-2</c:v>
                </c:pt>
                <c:pt idx="53181">
                  <c:v>4.6162099999999998E-2</c:v>
                </c:pt>
                <c:pt idx="53182">
                  <c:v>4.4340400000000002E-2</c:v>
                </c:pt>
                <c:pt idx="53183">
                  <c:v>4.2530100000000001E-2</c:v>
                </c:pt>
                <c:pt idx="53184">
                  <c:v>4.0733400000000003E-2</c:v>
                </c:pt>
                <c:pt idx="53185">
                  <c:v>3.8951100000000002E-2</c:v>
                </c:pt>
                <c:pt idx="53186">
                  <c:v>3.7186200000000003E-2</c:v>
                </c:pt>
                <c:pt idx="53187">
                  <c:v>3.5445699999999997E-2</c:v>
                </c:pt>
                <c:pt idx="53188">
                  <c:v>3.3737099999999999E-2</c:v>
                </c:pt>
                <c:pt idx="53189">
                  <c:v>3.2061899999999997E-2</c:v>
                </c:pt>
                <c:pt idx="53190">
                  <c:v>3.0415299999999999E-2</c:v>
                </c:pt>
                <c:pt idx="53191">
                  <c:v>2.87929E-2</c:v>
                </c:pt>
                <c:pt idx="53192">
                  <c:v>2.7197099999999998E-2</c:v>
                </c:pt>
                <c:pt idx="53193">
                  <c:v>2.5634400000000002E-2</c:v>
                </c:pt>
                <c:pt idx="53194">
                  <c:v>2.41075E-2</c:v>
                </c:pt>
                <c:pt idx="53195">
                  <c:v>2.2615199999999998E-2</c:v>
                </c:pt>
                <c:pt idx="53196">
                  <c:v>2.1158E-2</c:v>
                </c:pt>
                <c:pt idx="53197">
                  <c:v>1.9740199999999999E-2</c:v>
                </c:pt>
                <c:pt idx="53198">
                  <c:v>1.8367100000000001E-2</c:v>
                </c:pt>
                <c:pt idx="53199">
                  <c:v>1.7041000000000001E-2</c:v>
                </c:pt>
                <c:pt idx="53200">
                  <c:v>1.5762999999999999E-2</c:v>
                </c:pt>
                <c:pt idx="53201">
                  <c:v>1.45363E-2</c:v>
                </c:pt>
                <c:pt idx="53202">
                  <c:v>1.33638E-2</c:v>
                </c:pt>
                <c:pt idx="53203">
                  <c:v>1.22436E-2</c:v>
                </c:pt>
                <c:pt idx="53204">
                  <c:v>1.1169999999999999E-2</c:v>
                </c:pt>
                <c:pt idx="53205">
                  <c:v>1.0142399999999999E-2</c:v>
                </c:pt>
                <c:pt idx="53206" formatCode="0.00E+00">
                  <c:v>9.1666500000000001E-3</c:v>
                </c:pt>
                <c:pt idx="53207" formatCode="0.00E+00">
                  <c:v>8.2479500000000004E-3</c:v>
                </c:pt>
                <c:pt idx="53208" formatCode="0.00E+00">
                  <c:v>7.3869699999999996E-3</c:v>
                </c:pt>
                <c:pt idx="53209" formatCode="0.00E+00">
                  <c:v>6.5831199999999996E-3</c:v>
                </c:pt>
                <c:pt idx="53210" formatCode="0.00E+00">
                  <c:v>5.8358899999999998E-3</c:v>
                </c:pt>
                <c:pt idx="53211" formatCode="0.00E+00">
                  <c:v>5.1450200000000001E-3</c:v>
                </c:pt>
                <c:pt idx="53212" formatCode="0.00E+00">
                  <c:v>4.5123999999999997E-3</c:v>
                </c:pt>
                <c:pt idx="53213" formatCode="0.00E+00">
                  <c:v>3.9414799999999998E-3</c:v>
                </c:pt>
                <c:pt idx="53214" formatCode="0.00E+00">
                  <c:v>3.4326999999999999E-3</c:v>
                </c:pt>
                <c:pt idx="53215" formatCode="0.00E+00">
                  <c:v>2.9819899999999999E-3</c:v>
                </c:pt>
                <c:pt idx="53216" formatCode="0.00E+00">
                  <c:v>2.5852499999999999E-3</c:v>
                </c:pt>
                <c:pt idx="53217" formatCode="0.00E+00">
                  <c:v>2.2420600000000001E-3</c:v>
                </c:pt>
                <c:pt idx="53218" formatCode="0.00E+00">
                  <c:v>1.9536499999999999E-3</c:v>
                </c:pt>
                <c:pt idx="53219" formatCode="0.00E+00">
                  <c:v>1.71963E-3</c:v>
                </c:pt>
                <c:pt idx="53220" formatCode="0.00E+00">
                  <c:v>1.5384000000000001E-3</c:v>
                </c:pt>
                <c:pt idx="53221" formatCode="0.00E+00">
                  <c:v>1.4099399999999999E-3</c:v>
                </c:pt>
                <c:pt idx="53222" formatCode="0.00E+00">
                  <c:v>1.33668E-3</c:v>
                </c:pt>
                <c:pt idx="53223" formatCode="0.00E+00">
                  <c:v>1.31997E-3</c:v>
                </c:pt>
                <c:pt idx="53224" formatCode="0.00E+00">
                  <c:v>1.3556499999999999E-3</c:v>
                </c:pt>
                <c:pt idx="53225" formatCode="0.00E+00">
                  <c:v>1.4374699999999999E-3</c:v>
                </c:pt>
                <c:pt idx="53226" formatCode="0.00E+00">
                  <c:v>1.5637699999999999E-3</c:v>
                </c:pt>
                <c:pt idx="53227" formatCode="0.00E+00">
                  <c:v>1.73631E-3</c:v>
                </c:pt>
                <c:pt idx="53228" formatCode="0.00E+00">
                  <c:v>1.9549200000000002E-3</c:v>
                </c:pt>
                <c:pt idx="53229" formatCode="0.00E+00">
                  <c:v>2.2170900000000001E-3</c:v>
                </c:pt>
                <c:pt idx="53230" formatCode="0.00E+00">
                  <c:v>2.5213900000000001E-3</c:v>
                </c:pt>
                <c:pt idx="53231" formatCode="0.00E+00">
                  <c:v>2.86791E-3</c:v>
                </c:pt>
                <c:pt idx="53232" formatCode="0.00E+00">
                  <c:v>3.2544900000000001E-3</c:v>
                </c:pt>
                <c:pt idx="53233" formatCode="0.00E+00">
                  <c:v>3.6752999999999998E-3</c:v>
                </c:pt>
                <c:pt idx="53234" formatCode="0.00E+00">
                  <c:v>4.12387E-3</c:v>
                </c:pt>
                <c:pt idx="53235" formatCode="0.00E+00">
                  <c:v>4.5974700000000002E-3</c:v>
                </c:pt>
                <c:pt idx="53236" formatCode="0.00E+00">
                  <c:v>5.0976800000000003E-3</c:v>
                </c:pt>
                <c:pt idx="53237" formatCode="0.00E+00">
                  <c:v>5.6269700000000002E-3</c:v>
                </c:pt>
                <c:pt idx="53238" formatCode="0.00E+00">
                  <c:v>6.1858800000000004E-3</c:v>
                </c:pt>
                <c:pt idx="53239" formatCode="0.00E+00">
                  <c:v>6.7711200000000003E-3</c:v>
                </c:pt>
                <c:pt idx="53240" formatCode="0.00E+00">
                  <c:v>7.37668E-3</c:v>
                </c:pt>
                <c:pt idx="53241" formatCode="0.00E+00">
                  <c:v>8.00062E-3</c:v>
                </c:pt>
                <c:pt idx="53242" formatCode="0.00E+00">
                  <c:v>8.64732E-3</c:v>
                </c:pt>
                <c:pt idx="53243" formatCode="0.00E+00">
                  <c:v>9.3196400000000006E-3</c:v>
                </c:pt>
                <c:pt idx="53244">
                  <c:v>1.00144E-2</c:v>
                </c:pt>
                <c:pt idx="53245">
                  <c:v>1.07251E-2</c:v>
                </c:pt>
                <c:pt idx="53246">
                  <c:v>1.1446100000000001E-2</c:v>
                </c:pt>
                <c:pt idx="53247">
                  <c:v>1.21747E-2</c:v>
                </c:pt>
                <c:pt idx="53248">
                  <c:v>1.29096E-2</c:v>
                </c:pt>
                <c:pt idx="53249">
                  <c:v>1.3650300000000001E-2</c:v>
                </c:pt>
                <c:pt idx="53250">
                  <c:v>1.4397999999999999E-2</c:v>
                </c:pt>
                <c:pt idx="53251">
                  <c:v>1.51556E-2</c:v>
                </c:pt>
                <c:pt idx="53252">
                  <c:v>1.5920299999999998E-2</c:v>
                </c:pt>
                <c:pt idx="53253">
                  <c:v>1.6680400000000001E-2</c:v>
                </c:pt>
                <c:pt idx="53254">
                  <c:v>1.7426299999999999E-2</c:v>
                </c:pt>
                <c:pt idx="53255">
                  <c:v>1.8156100000000001E-2</c:v>
                </c:pt>
                <c:pt idx="53256">
                  <c:v>1.8869400000000001E-2</c:v>
                </c:pt>
                <c:pt idx="53257">
                  <c:v>1.95631E-2</c:v>
                </c:pt>
                <c:pt idx="53258">
                  <c:v>2.0234700000000001E-2</c:v>
                </c:pt>
                <c:pt idx="53259">
                  <c:v>2.0884300000000001E-2</c:v>
                </c:pt>
                <c:pt idx="53260">
                  <c:v>2.1514100000000001E-2</c:v>
                </c:pt>
                <c:pt idx="53261">
                  <c:v>2.2123799999999999E-2</c:v>
                </c:pt>
                <c:pt idx="53262">
                  <c:v>2.27096E-2</c:v>
                </c:pt>
                <c:pt idx="53263">
                  <c:v>2.3266999999999999E-2</c:v>
                </c:pt>
                <c:pt idx="53264">
                  <c:v>2.3790599999999999E-2</c:v>
                </c:pt>
                <c:pt idx="53265">
                  <c:v>2.4273200000000002E-2</c:v>
                </c:pt>
                <c:pt idx="53266">
                  <c:v>2.47082E-2</c:v>
                </c:pt>
                <c:pt idx="53267">
                  <c:v>2.5090600000000001E-2</c:v>
                </c:pt>
                <c:pt idx="53268">
                  <c:v>2.5418099999999999E-2</c:v>
                </c:pt>
                <c:pt idx="53269">
                  <c:v>2.5691800000000001E-2</c:v>
                </c:pt>
                <c:pt idx="53270">
                  <c:v>2.59151E-2</c:v>
                </c:pt>
                <c:pt idx="53271">
                  <c:v>2.6090100000000001E-2</c:v>
                </c:pt>
                <c:pt idx="53272">
                  <c:v>2.6215599999999999E-2</c:v>
                </c:pt>
                <c:pt idx="53273">
                  <c:v>2.62907E-2</c:v>
                </c:pt>
                <c:pt idx="53274">
                  <c:v>2.63176E-2</c:v>
                </c:pt>
                <c:pt idx="53275">
                  <c:v>2.6297999999999998E-2</c:v>
                </c:pt>
                <c:pt idx="53276">
                  <c:v>2.62306E-2</c:v>
                </c:pt>
                <c:pt idx="53277">
                  <c:v>2.61085E-2</c:v>
                </c:pt>
                <c:pt idx="53278">
                  <c:v>2.5924300000000001E-2</c:v>
                </c:pt>
                <c:pt idx="53279">
                  <c:v>2.5673600000000001E-2</c:v>
                </c:pt>
                <c:pt idx="53280">
                  <c:v>2.5353299999999999E-2</c:v>
                </c:pt>
                <c:pt idx="53281">
                  <c:v>2.4960300000000001E-2</c:v>
                </c:pt>
                <c:pt idx="53282">
                  <c:v>2.4492400000000001E-2</c:v>
                </c:pt>
                <c:pt idx="53283">
                  <c:v>2.3949000000000002E-2</c:v>
                </c:pt>
                <c:pt idx="53284">
                  <c:v>2.3329599999999999E-2</c:v>
                </c:pt>
                <c:pt idx="53285">
                  <c:v>2.2633E-2</c:v>
                </c:pt>
                <c:pt idx="53286">
                  <c:v>2.1858099999999998E-2</c:v>
                </c:pt>
                <c:pt idx="53287">
                  <c:v>2.1003600000000001E-2</c:v>
                </c:pt>
                <c:pt idx="53288">
                  <c:v>2.00684E-2</c:v>
                </c:pt>
                <c:pt idx="53289">
                  <c:v>1.9056500000000001E-2</c:v>
                </c:pt>
                <c:pt idx="53290">
                  <c:v>1.7972499999999999E-2</c:v>
                </c:pt>
                <c:pt idx="53291">
                  <c:v>1.6814300000000001E-2</c:v>
                </c:pt>
                <c:pt idx="53292">
                  <c:v>1.5577000000000001E-2</c:v>
                </c:pt>
                <c:pt idx="53293">
                  <c:v>1.4260200000000001E-2</c:v>
                </c:pt>
                <c:pt idx="53294">
                  <c:v>1.28697E-2</c:v>
                </c:pt>
                <c:pt idx="53295">
                  <c:v>1.14124E-2</c:v>
                </c:pt>
                <c:pt idx="53296" formatCode="0.00E+00">
                  <c:v>9.88991E-3</c:v>
                </c:pt>
                <c:pt idx="53297" formatCode="0.00E+00">
                  <c:v>8.2998199999999994E-3</c:v>
                </c:pt>
                <c:pt idx="53298" formatCode="0.00E+00">
                  <c:v>6.6429899999999997E-3</c:v>
                </c:pt>
                <c:pt idx="53299" formatCode="0.00E+00">
                  <c:v>4.9245900000000004E-3</c:v>
                </c:pt>
                <c:pt idx="53300" formatCode="0.00E+00">
                  <c:v>3.1511600000000001E-3</c:v>
                </c:pt>
                <c:pt idx="53301" formatCode="0.00E+00">
                  <c:v>1.3274700000000001E-3</c:v>
                </c:pt>
                <c:pt idx="53302" formatCode="0.00E+00">
                  <c:v>-5.4354800000000003E-4</c:v>
                </c:pt>
                <c:pt idx="53303" formatCode="0.00E+00">
                  <c:v>-2.4556700000000001E-3</c:v>
                </c:pt>
                <c:pt idx="53304" formatCode="0.00E+00">
                  <c:v>-4.3990000000000001E-3</c:v>
                </c:pt>
                <c:pt idx="53305" formatCode="0.00E+00">
                  <c:v>-6.36777E-3</c:v>
                </c:pt>
                <c:pt idx="53306" formatCode="0.00E+00">
                  <c:v>-8.3637E-3</c:v>
                </c:pt>
                <c:pt idx="53307">
                  <c:v>-1.03917E-2</c:v>
                </c:pt>
                <c:pt idx="53308">
                  <c:v>-1.2455900000000001E-2</c:v>
                </c:pt>
                <c:pt idx="53309">
                  <c:v>-1.45576E-2</c:v>
                </c:pt>
                <c:pt idx="53310">
                  <c:v>-1.6694500000000001E-2</c:v>
                </c:pt>
                <c:pt idx="53311">
                  <c:v>-1.88633E-2</c:v>
                </c:pt>
                <c:pt idx="53312">
                  <c:v>-2.1063399999999999E-2</c:v>
                </c:pt>
                <c:pt idx="53313">
                  <c:v>-2.3294499999999999E-2</c:v>
                </c:pt>
                <c:pt idx="53314">
                  <c:v>-2.5554799999999999E-2</c:v>
                </c:pt>
                <c:pt idx="53315">
                  <c:v>-2.7840899999999998E-2</c:v>
                </c:pt>
                <c:pt idx="53316">
                  <c:v>-3.0145999999999999E-2</c:v>
                </c:pt>
                <c:pt idx="53317">
                  <c:v>-3.2461400000000001E-2</c:v>
                </c:pt>
                <c:pt idx="53318">
                  <c:v>-3.4781899999999998E-2</c:v>
                </c:pt>
                <c:pt idx="53319">
                  <c:v>-3.7107500000000002E-2</c:v>
                </c:pt>
                <c:pt idx="53320">
                  <c:v>-3.9439500000000002E-2</c:v>
                </c:pt>
                <c:pt idx="53321">
                  <c:v>-4.1776800000000003E-2</c:v>
                </c:pt>
                <c:pt idx="53322">
                  <c:v>-4.4113300000000001E-2</c:v>
                </c:pt>
                <c:pt idx="53323">
                  <c:v>-4.6437899999999997E-2</c:v>
                </c:pt>
                <c:pt idx="53324">
                  <c:v>-4.8741199999999998E-2</c:v>
                </c:pt>
                <c:pt idx="53325">
                  <c:v>-5.1018300000000003E-2</c:v>
                </c:pt>
                <c:pt idx="53326">
                  <c:v>-5.3264199999999998E-2</c:v>
                </c:pt>
                <c:pt idx="53327">
                  <c:v>-5.5474700000000002E-2</c:v>
                </c:pt>
                <c:pt idx="53328">
                  <c:v>-5.7648699999999997E-2</c:v>
                </c:pt>
                <c:pt idx="53329">
                  <c:v>-5.9787100000000003E-2</c:v>
                </c:pt>
                <c:pt idx="53330">
                  <c:v>-6.1890000000000001E-2</c:v>
                </c:pt>
                <c:pt idx="53331">
                  <c:v>-6.3955700000000004E-2</c:v>
                </c:pt>
                <c:pt idx="53332">
                  <c:v>-6.5981600000000001E-2</c:v>
                </c:pt>
                <c:pt idx="53333">
                  <c:v>-6.7965100000000001E-2</c:v>
                </c:pt>
                <c:pt idx="53334">
                  <c:v>-6.9902500000000006E-2</c:v>
                </c:pt>
                <c:pt idx="53335">
                  <c:v>-7.1790499999999993E-2</c:v>
                </c:pt>
                <c:pt idx="53336">
                  <c:v>-7.3630200000000007E-2</c:v>
                </c:pt>
                <c:pt idx="53337">
                  <c:v>-7.5421100000000005E-2</c:v>
                </c:pt>
                <c:pt idx="53338">
                  <c:v>-7.7156199999999994E-2</c:v>
                </c:pt>
                <c:pt idx="53339">
                  <c:v>-7.8830200000000003E-2</c:v>
                </c:pt>
                <c:pt idx="53340">
                  <c:v>-8.0447000000000005E-2</c:v>
                </c:pt>
                <c:pt idx="53341">
                  <c:v>-8.2013799999999998E-2</c:v>
                </c:pt>
                <c:pt idx="53342">
                  <c:v>-8.3532300000000004E-2</c:v>
                </c:pt>
                <c:pt idx="53343">
                  <c:v>-8.5003099999999998E-2</c:v>
                </c:pt>
                <c:pt idx="53344">
                  <c:v>-8.6431999999999995E-2</c:v>
                </c:pt>
                <c:pt idx="53345">
                  <c:v>-8.78221E-2</c:v>
                </c:pt>
                <c:pt idx="53346">
                  <c:v>-8.9169600000000002E-2</c:v>
                </c:pt>
                <c:pt idx="53347">
                  <c:v>-9.0467699999999998E-2</c:v>
                </c:pt>
                <c:pt idx="53348">
                  <c:v>-9.1711299999999996E-2</c:v>
                </c:pt>
                <c:pt idx="53349">
                  <c:v>-9.28977E-2</c:v>
                </c:pt>
                <c:pt idx="53350">
                  <c:v>-9.4022099999999997E-2</c:v>
                </c:pt>
                <c:pt idx="53351">
                  <c:v>-9.5082200000000006E-2</c:v>
                </c:pt>
                <c:pt idx="53352">
                  <c:v>-9.6083500000000002E-2</c:v>
                </c:pt>
                <c:pt idx="53353">
                  <c:v>-9.70332E-2</c:v>
                </c:pt>
                <c:pt idx="53354">
                  <c:v>-9.7934900000000005E-2</c:v>
                </c:pt>
                <c:pt idx="53355">
                  <c:v>-9.8790100000000006E-2</c:v>
                </c:pt>
                <c:pt idx="53356">
                  <c:v>-9.9598400000000004E-2</c:v>
                </c:pt>
                <c:pt idx="53357">
                  <c:v>-0.100358</c:v>
                </c:pt>
                <c:pt idx="53358">
                  <c:v>-0.101065</c:v>
                </c:pt>
                <c:pt idx="53359">
                  <c:v>-0.10172200000000001</c:v>
                </c:pt>
                <c:pt idx="53360">
                  <c:v>-0.10233100000000001</c:v>
                </c:pt>
                <c:pt idx="53361">
                  <c:v>-0.102895</c:v>
                </c:pt>
                <c:pt idx="53362">
                  <c:v>-0.103417</c:v>
                </c:pt>
                <c:pt idx="53363">
                  <c:v>-0.10389900000000001</c:v>
                </c:pt>
                <c:pt idx="53364">
                  <c:v>-0.10434499999999999</c:v>
                </c:pt>
                <c:pt idx="53365">
                  <c:v>-0.10476100000000001</c:v>
                </c:pt>
                <c:pt idx="53366">
                  <c:v>-0.105153</c:v>
                </c:pt>
                <c:pt idx="53367">
                  <c:v>-0.105521</c:v>
                </c:pt>
                <c:pt idx="53368">
                  <c:v>-0.105863</c:v>
                </c:pt>
                <c:pt idx="53369">
                  <c:v>-0.106183</c:v>
                </c:pt>
                <c:pt idx="53370">
                  <c:v>-0.106485</c:v>
                </c:pt>
                <c:pt idx="53371">
                  <c:v>-0.106771</c:v>
                </c:pt>
                <c:pt idx="53372">
                  <c:v>-0.107046</c:v>
                </c:pt>
                <c:pt idx="53373">
                  <c:v>-0.107308</c:v>
                </c:pt>
                <c:pt idx="53374">
                  <c:v>-0.107557</c:v>
                </c:pt>
                <c:pt idx="53375">
                  <c:v>-0.10779900000000001</c:v>
                </c:pt>
                <c:pt idx="53376">
                  <c:v>-0.10804</c:v>
                </c:pt>
                <c:pt idx="53377">
                  <c:v>-0.10828599999999999</c:v>
                </c:pt>
                <c:pt idx="53378">
                  <c:v>-0.10853599999999999</c:v>
                </c:pt>
                <c:pt idx="53379">
                  <c:v>-0.108796</c:v>
                </c:pt>
                <c:pt idx="53380">
                  <c:v>-0.109073</c:v>
                </c:pt>
                <c:pt idx="53381">
                  <c:v>-0.10936800000000001</c:v>
                </c:pt>
                <c:pt idx="53382">
                  <c:v>-0.10968</c:v>
                </c:pt>
                <c:pt idx="53383">
                  <c:v>-0.11000799999999999</c:v>
                </c:pt>
                <c:pt idx="53384">
                  <c:v>-0.11035499999999999</c:v>
                </c:pt>
                <c:pt idx="53385">
                  <c:v>-0.110721</c:v>
                </c:pt>
                <c:pt idx="53386">
                  <c:v>-0.111105</c:v>
                </c:pt>
                <c:pt idx="53387">
                  <c:v>-0.111509</c:v>
                </c:pt>
                <c:pt idx="53388">
                  <c:v>-0.11194</c:v>
                </c:pt>
                <c:pt idx="53389">
                  <c:v>-0.112402</c:v>
                </c:pt>
                <c:pt idx="53390">
                  <c:v>-0.11289200000000001</c:v>
                </c:pt>
                <c:pt idx="53391">
                  <c:v>-0.113399</c:v>
                </c:pt>
                <c:pt idx="53392">
                  <c:v>-0.113915</c:v>
                </c:pt>
                <c:pt idx="53393">
                  <c:v>-0.114439</c:v>
                </c:pt>
                <c:pt idx="53394">
                  <c:v>-0.11497400000000001</c:v>
                </c:pt>
                <c:pt idx="53395">
                  <c:v>-0.115526</c:v>
                </c:pt>
                <c:pt idx="53396">
                  <c:v>-0.116103</c:v>
                </c:pt>
                <c:pt idx="53397">
                  <c:v>-0.116711</c:v>
                </c:pt>
                <c:pt idx="53398">
                  <c:v>-0.11734799999999999</c:v>
                </c:pt>
                <c:pt idx="53399">
                  <c:v>-0.11801399999999999</c:v>
                </c:pt>
                <c:pt idx="53400">
                  <c:v>-0.118718</c:v>
                </c:pt>
                <c:pt idx="53401">
                  <c:v>-0.11947000000000001</c:v>
                </c:pt>
                <c:pt idx="53402">
                  <c:v>-0.120279</c:v>
                </c:pt>
                <c:pt idx="53403">
                  <c:v>-0.12114800000000001</c:v>
                </c:pt>
                <c:pt idx="53404">
                  <c:v>-0.122081</c:v>
                </c:pt>
                <c:pt idx="53405">
                  <c:v>-0.123081</c:v>
                </c:pt>
                <c:pt idx="53406">
                  <c:v>-0.12414699999999999</c:v>
                </c:pt>
                <c:pt idx="53407">
                  <c:v>-0.125281</c:v>
                </c:pt>
                <c:pt idx="53408">
                  <c:v>-0.12647900000000001</c:v>
                </c:pt>
                <c:pt idx="53409">
                  <c:v>-0.12772800000000001</c:v>
                </c:pt>
                <c:pt idx="53410">
                  <c:v>-0.12901799999999999</c:v>
                </c:pt>
                <c:pt idx="53411">
                  <c:v>-0.13033800000000001</c:v>
                </c:pt>
                <c:pt idx="53412">
                  <c:v>-0.131687</c:v>
                </c:pt>
                <c:pt idx="53413">
                  <c:v>-0.13306299999999999</c:v>
                </c:pt>
                <c:pt idx="53414">
                  <c:v>-0.134459</c:v>
                </c:pt>
                <c:pt idx="53415">
                  <c:v>-0.13586599999999999</c:v>
                </c:pt>
                <c:pt idx="53416">
                  <c:v>-0.13728000000000001</c:v>
                </c:pt>
                <c:pt idx="53417">
                  <c:v>-0.13871</c:v>
                </c:pt>
                <c:pt idx="53418">
                  <c:v>-0.14016500000000001</c:v>
                </c:pt>
                <c:pt idx="53419">
                  <c:v>-0.141649</c:v>
                </c:pt>
                <c:pt idx="53420">
                  <c:v>-0.14316100000000001</c:v>
                </c:pt>
                <c:pt idx="53421">
                  <c:v>-0.14469799999999999</c:v>
                </c:pt>
                <c:pt idx="53422">
                  <c:v>-0.146254</c:v>
                </c:pt>
                <c:pt idx="53423">
                  <c:v>-0.14782100000000001</c:v>
                </c:pt>
                <c:pt idx="53424">
                  <c:v>-0.14940000000000001</c:v>
                </c:pt>
                <c:pt idx="53425">
                  <c:v>-0.15099000000000001</c:v>
                </c:pt>
                <c:pt idx="53426">
                  <c:v>-0.15259500000000001</c:v>
                </c:pt>
                <c:pt idx="53427">
                  <c:v>-0.15421399999999999</c:v>
                </c:pt>
                <c:pt idx="53428">
                  <c:v>-0.15585399999999999</c:v>
                </c:pt>
                <c:pt idx="53429">
                  <c:v>-0.15752099999999999</c:v>
                </c:pt>
                <c:pt idx="53430">
                  <c:v>-0.159218</c:v>
                </c:pt>
                <c:pt idx="53431">
                  <c:v>-0.16094800000000001</c:v>
                </c:pt>
                <c:pt idx="53432">
                  <c:v>-0.162714</c:v>
                </c:pt>
                <c:pt idx="53433">
                  <c:v>-0.164518</c:v>
                </c:pt>
                <c:pt idx="53434">
                  <c:v>-0.166355</c:v>
                </c:pt>
                <c:pt idx="53435">
                  <c:v>-0.168216</c:v>
                </c:pt>
                <c:pt idx="53436">
                  <c:v>-0.17009099999999999</c:v>
                </c:pt>
                <c:pt idx="53437">
                  <c:v>-0.17197899999999999</c:v>
                </c:pt>
                <c:pt idx="53438">
                  <c:v>-0.17388200000000001</c:v>
                </c:pt>
                <c:pt idx="53439">
                  <c:v>-0.17579900000000001</c:v>
                </c:pt>
                <c:pt idx="53440">
                  <c:v>-0.177733</c:v>
                </c:pt>
                <c:pt idx="53441">
                  <c:v>-0.17968700000000001</c:v>
                </c:pt>
                <c:pt idx="53442">
                  <c:v>-0.18165300000000001</c:v>
                </c:pt>
                <c:pt idx="53443">
                  <c:v>-0.183618</c:v>
                </c:pt>
                <c:pt idx="53444">
                  <c:v>-0.18557599999999999</c:v>
                </c:pt>
                <c:pt idx="53445">
                  <c:v>-0.187532</c:v>
                </c:pt>
                <c:pt idx="53446">
                  <c:v>-0.18948999999999999</c:v>
                </c:pt>
                <c:pt idx="53447">
                  <c:v>-0.19144900000000001</c:v>
                </c:pt>
                <c:pt idx="53448">
                  <c:v>-0.193407</c:v>
                </c:pt>
                <c:pt idx="53449">
                  <c:v>-0.19536400000000001</c:v>
                </c:pt>
                <c:pt idx="53450">
                  <c:v>-0.197322</c:v>
                </c:pt>
                <c:pt idx="53451">
                  <c:v>-0.19928000000000001</c:v>
                </c:pt>
                <c:pt idx="53452">
                  <c:v>-0.201238</c:v>
                </c:pt>
                <c:pt idx="53453">
                  <c:v>-0.20319899999999999</c:v>
                </c:pt>
                <c:pt idx="53454">
                  <c:v>-0.20516100000000001</c:v>
                </c:pt>
                <c:pt idx="53455">
                  <c:v>-0.207117</c:v>
                </c:pt>
                <c:pt idx="53456">
                  <c:v>-0.20905899999999999</c:v>
                </c:pt>
                <c:pt idx="53457">
                  <c:v>-0.21098600000000001</c:v>
                </c:pt>
                <c:pt idx="53458">
                  <c:v>-0.212897</c:v>
                </c:pt>
                <c:pt idx="53459">
                  <c:v>-0.21478800000000001</c:v>
                </c:pt>
                <c:pt idx="53460">
                  <c:v>-0.21665100000000001</c:v>
                </c:pt>
                <c:pt idx="53461">
                  <c:v>-0.218475</c:v>
                </c:pt>
                <c:pt idx="53462">
                  <c:v>-0.220253</c:v>
                </c:pt>
                <c:pt idx="53463">
                  <c:v>-0.22198300000000001</c:v>
                </c:pt>
                <c:pt idx="53464">
                  <c:v>-0.22367100000000001</c:v>
                </c:pt>
                <c:pt idx="53465">
                  <c:v>-0.22531399999999999</c:v>
                </c:pt>
                <c:pt idx="53466">
                  <c:v>-0.22691500000000001</c:v>
                </c:pt>
                <c:pt idx="53467">
                  <c:v>-0.22847600000000001</c:v>
                </c:pt>
                <c:pt idx="53468">
                  <c:v>-0.22999700000000001</c:v>
                </c:pt>
                <c:pt idx="53469">
                  <c:v>-0.23147799999999999</c:v>
                </c:pt>
                <c:pt idx="53470">
                  <c:v>-0.23292099999999999</c:v>
                </c:pt>
                <c:pt idx="53471">
                  <c:v>-0.234324</c:v>
                </c:pt>
                <c:pt idx="53472">
                  <c:v>-0.235675</c:v>
                </c:pt>
                <c:pt idx="53473">
                  <c:v>-0.23696999999999999</c:v>
                </c:pt>
                <c:pt idx="53474">
                  <c:v>-0.23821000000000001</c:v>
                </c:pt>
                <c:pt idx="53475">
                  <c:v>-0.239398</c:v>
                </c:pt>
                <c:pt idx="53476">
                  <c:v>-0.24052899999999999</c:v>
                </c:pt>
                <c:pt idx="53477">
                  <c:v>-0.24159800000000001</c:v>
                </c:pt>
                <c:pt idx="53478">
                  <c:v>-0.24260200000000001</c:v>
                </c:pt>
                <c:pt idx="53479">
                  <c:v>-0.243537</c:v>
                </c:pt>
                <c:pt idx="53480">
                  <c:v>-0.244396</c:v>
                </c:pt>
                <c:pt idx="53481">
                  <c:v>-0.24517</c:v>
                </c:pt>
                <c:pt idx="53482">
                  <c:v>-0.24585099999999999</c:v>
                </c:pt>
                <c:pt idx="53483">
                  <c:v>-0.24643599999999999</c:v>
                </c:pt>
                <c:pt idx="53484">
                  <c:v>-0.24692600000000001</c:v>
                </c:pt>
                <c:pt idx="53485">
                  <c:v>-0.24732699999999999</c:v>
                </c:pt>
                <c:pt idx="53486">
                  <c:v>-0.247641</c:v>
                </c:pt>
                <c:pt idx="53487">
                  <c:v>-0.24787300000000001</c:v>
                </c:pt>
                <c:pt idx="53488">
                  <c:v>-0.24803</c:v>
                </c:pt>
                <c:pt idx="53489">
                  <c:v>-0.24812300000000001</c:v>
                </c:pt>
                <c:pt idx="53490">
                  <c:v>-0.24815999999999999</c:v>
                </c:pt>
                <c:pt idx="53491">
                  <c:v>-0.248143</c:v>
                </c:pt>
                <c:pt idx="53492">
                  <c:v>-0.24807199999999999</c:v>
                </c:pt>
                <c:pt idx="53493">
                  <c:v>-0.24793599999999999</c:v>
                </c:pt>
                <c:pt idx="53494">
                  <c:v>-0.247724</c:v>
                </c:pt>
                <c:pt idx="53495">
                  <c:v>-0.24743200000000001</c:v>
                </c:pt>
                <c:pt idx="53496">
                  <c:v>-0.24707200000000001</c:v>
                </c:pt>
                <c:pt idx="53497">
                  <c:v>-0.24665699999999999</c:v>
                </c:pt>
                <c:pt idx="53498">
                  <c:v>-0.246199</c:v>
                </c:pt>
                <c:pt idx="53499">
                  <c:v>-0.24569199999999999</c:v>
                </c:pt>
                <c:pt idx="53500">
                  <c:v>-0.245118</c:v>
                </c:pt>
                <c:pt idx="53501">
                  <c:v>-0.24446399999999999</c:v>
                </c:pt>
                <c:pt idx="53502">
                  <c:v>-0.243725</c:v>
                </c:pt>
                <c:pt idx="53503">
                  <c:v>-0.242896</c:v>
                </c:pt>
                <c:pt idx="53504">
                  <c:v>-0.24197099999999999</c:v>
                </c:pt>
                <c:pt idx="53505">
                  <c:v>-0.24094699999999999</c:v>
                </c:pt>
                <c:pt idx="53506">
                  <c:v>-0.23983099999999999</c:v>
                </c:pt>
                <c:pt idx="53507">
                  <c:v>-0.23864099999999999</c:v>
                </c:pt>
                <c:pt idx="53508">
                  <c:v>-0.23738899999999999</c:v>
                </c:pt>
                <c:pt idx="53509">
                  <c:v>-0.23608499999999999</c:v>
                </c:pt>
                <c:pt idx="53510">
                  <c:v>-0.234731</c:v>
                </c:pt>
                <c:pt idx="53511">
                  <c:v>-0.233324</c:v>
                </c:pt>
                <c:pt idx="53512">
                  <c:v>-0.23185800000000001</c:v>
                </c:pt>
                <c:pt idx="53513">
                  <c:v>-0.23033200000000001</c:v>
                </c:pt>
                <c:pt idx="53514">
                  <c:v>-0.22875000000000001</c:v>
                </c:pt>
                <c:pt idx="53515">
                  <c:v>-0.22711700000000001</c:v>
                </c:pt>
                <c:pt idx="53516">
                  <c:v>-0.225435</c:v>
                </c:pt>
                <c:pt idx="53517">
                  <c:v>-0.22370899999999999</c:v>
                </c:pt>
                <c:pt idx="53518">
                  <c:v>-0.221944</c:v>
                </c:pt>
                <c:pt idx="53519">
                  <c:v>-0.22014400000000001</c:v>
                </c:pt>
                <c:pt idx="53520">
                  <c:v>-0.21831</c:v>
                </c:pt>
                <c:pt idx="53521">
                  <c:v>-0.21644099999999999</c:v>
                </c:pt>
                <c:pt idx="53522">
                  <c:v>-0.214533</c:v>
                </c:pt>
                <c:pt idx="53523">
                  <c:v>-0.21257999999999999</c:v>
                </c:pt>
                <c:pt idx="53524">
                  <c:v>-0.210587</c:v>
                </c:pt>
                <c:pt idx="53525">
                  <c:v>-0.20856</c:v>
                </c:pt>
                <c:pt idx="53526">
                  <c:v>-0.20650399999999999</c:v>
                </c:pt>
                <c:pt idx="53527">
                  <c:v>-0.20441599999999999</c:v>
                </c:pt>
                <c:pt idx="53528">
                  <c:v>-0.202294</c:v>
                </c:pt>
                <c:pt idx="53529">
                  <c:v>-0.200132</c:v>
                </c:pt>
                <c:pt idx="53530">
                  <c:v>-0.197931</c:v>
                </c:pt>
                <c:pt idx="53531">
                  <c:v>-0.19570199999999999</c:v>
                </c:pt>
                <c:pt idx="53532">
                  <c:v>-0.19346099999999999</c:v>
                </c:pt>
                <c:pt idx="53533">
                  <c:v>-0.191221</c:v>
                </c:pt>
                <c:pt idx="53534">
                  <c:v>-0.18898499999999999</c:v>
                </c:pt>
                <c:pt idx="53535">
                  <c:v>-0.186751</c:v>
                </c:pt>
                <c:pt idx="53536">
                  <c:v>-0.184527</c:v>
                </c:pt>
                <c:pt idx="53537">
                  <c:v>-0.182314</c:v>
                </c:pt>
                <c:pt idx="53538">
                  <c:v>-0.18010999999999999</c:v>
                </c:pt>
                <c:pt idx="53539">
                  <c:v>-0.17791399999999999</c:v>
                </c:pt>
                <c:pt idx="53540">
                  <c:v>-0.17573800000000001</c:v>
                </c:pt>
                <c:pt idx="53541">
                  <c:v>-0.17360100000000001</c:v>
                </c:pt>
                <c:pt idx="53542">
                  <c:v>-0.171511</c:v>
                </c:pt>
                <c:pt idx="53543">
                  <c:v>-0.16946900000000001</c:v>
                </c:pt>
                <c:pt idx="53544">
                  <c:v>-0.16747100000000001</c:v>
                </c:pt>
                <c:pt idx="53545">
                  <c:v>-0.16550999999999999</c:v>
                </c:pt>
                <c:pt idx="53546">
                  <c:v>-0.16358</c:v>
                </c:pt>
                <c:pt idx="53547">
                  <c:v>-0.16167899999999999</c:v>
                </c:pt>
                <c:pt idx="53548">
                  <c:v>-0.15981600000000001</c:v>
                </c:pt>
                <c:pt idx="53549">
                  <c:v>-0.157995</c:v>
                </c:pt>
                <c:pt idx="53550">
                  <c:v>-0.156219</c:v>
                </c:pt>
                <c:pt idx="53551">
                  <c:v>-0.15449499999999999</c:v>
                </c:pt>
                <c:pt idx="53552">
                  <c:v>-0.15282899999999999</c:v>
                </c:pt>
                <c:pt idx="53553">
                  <c:v>-0.151229</c:v>
                </c:pt>
                <c:pt idx="53554">
                  <c:v>-0.149703</c:v>
                </c:pt>
                <c:pt idx="53555">
                  <c:v>-0.148259</c:v>
                </c:pt>
                <c:pt idx="53556">
                  <c:v>-0.146895</c:v>
                </c:pt>
                <c:pt idx="53557">
                  <c:v>-0.14560799999999999</c:v>
                </c:pt>
                <c:pt idx="53558">
                  <c:v>-0.144397</c:v>
                </c:pt>
                <c:pt idx="53559">
                  <c:v>-0.143266</c:v>
                </c:pt>
                <c:pt idx="53560">
                  <c:v>-0.14222599999999999</c:v>
                </c:pt>
                <c:pt idx="53561">
                  <c:v>-0.14128499999999999</c:v>
                </c:pt>
                <c:pt idx="53562">
                  <c:v>-0.14044599999999999</c:v>
                </c:pt>
                <c:pt idx="53563">
                  <c:v>-0.139709</c:v>
                </c:pt>
                <c:pt idx="53564">
                  <c:v>-0.139068</c:v>
                </c:pt>
                <c:pt idx="53565">
                  <c:v>-0.13852200000000001</c:v>
                </c:pt>
                <c:pt idx="53566">
                  <c:v>-0.138069</c:v>
                </c:pt>
                <c:pt idx="53567">
                  <c:v>-0.13771</c:v>
                </c:pt>
                <c:pt idx="53568">
                  <c:v>-0.13745399999999999</c:v>
                </c:pt>
                <c:pt idx="53569">
                  <c:v>-0.13731099999999999</c:v>
                </c:pt>
                <c:pt idx="53570">
                  <c:v>-0.13727900000000001</c:v>
                </c:pt>
                <c:pt idx="53571">
                  <c:v>-0.13735600000000001</c:v>
                </c:pt>
                <c:pt idx="53572">
                  <c:v>-0.137549</c:v>
                </c:pt>
                <c:pt idx="53573">
                  <c:v>-0.13786899999999999</c:v>
                </c:pt>
                <c:pt idx="53574">
                  <c:v>-0.13830999999999999</c:v>
                </c:pt>
                <c:pt idx="53575">
                  <c:v>-0.13886299999999999</c:v>
                </c:pt>
                <c:pt idx="53576">
                  <c:v>-0.13952300000000001</c:v>
                </c:pt>
                <c:pt idx="53577">
                  <c:v>-0.140295</c:v>
                </c:pt>
                <c:pt idx="53578">
                  <c:v>-0.14117499999999999</c:v>
                </c:pt>
                <c:pt idx="53579">
                  <c:v>-0.142149</c:v>
                </c:pt>
                <c:pt idx="53580">
                  <c:v>-0.143208</c:v>
                </c:pt>
                <c:pt idx="53581">
                  <c:v>-0.14435000000000001</c:v>
                </c:pt>
                <c:pt idx="53582">
                  <c:v>-0.14557</c:v>
                </c:pt>
                <c:pt idx="53583">
                  <c:v>-0.146867</c:v>
                </c:pt>
                <c:pt idx="53584">
                  <c:v>-0.14825199999999999</c:v>
                </c:pt>
                <c:pt idx="53585">
                  <c:v>-0.14974000000000001</c:v>
                </c:pt>
                <c:pt idx="53586">
                  <c:v>-0.151336</c:v>
                </c:pt>
                <c:pt idx="53587">
                  <c:v>-0.153031</c:v>
                </c:pt>
                <c:pt idx="53588">
                  <c:v>-0.154808</c:v>
                </c:pt>
                <c:pt idx="53589">
                  <c:v>-0.15665200000000001</c:v>
                </c:pt>
                <c:pt idx="53590">
                  <c:v>-0.15856500000000001</c:v>
                </c:pt>
                <c:pt idx="53591">
                  <c:v>-0.160547</c:v>
                </c:pt>
                <c:pt idx="53592">
                  <c:v>-0.16259299999999999</c:v>
                </c:pt>
                <c:pt idx="53593">
                  <c:v>-0.16470899999999999</c:v>
                </c:pt>
                <c:pt idx="53594">
                  <c:v>-0.166906</c:v>
                </c:pt>
                <c:pt idx="53595">
                  <c:v>-0.16919200000000001</c:v>
                </c:pt>
                <c:pt idx="53596">
                  <c:v>-0.17156099999999999</c:v>
                </c:pt>
                <c:pt idx="53597">
                  <c:v>-0.17399899999999999</c:v>
                </c:pt>
                <c:pt idx="53598">
                  <c:v>-0.17649400000000001</c:v>
                </c:pt>
                <c:pt idx="53599">
                  <c:v>-0.17904100000000001</c:v>
                </c:pt>
                <c:pt idx="53600">
                  <c:v>-0.18163599999999999</c:v>
                </c:pt>
                <c:pt idx="53601">
                  <c:v>-0.184278</c:v>
                </c:pt>
                <c:pt idx="53602">
                  <c:v>-0.18696199999999999</c:v>
                </c:pt>
                <c:pt idx="53603">
                  <c:v>-0.18967999999999999</c:v>
                </c:pt>
                <c:pt idx="53604">
                  <c:v>-0.19243399999999999</c:v>
                </c:pt>
                <c:pt idx="53605">
                  <c:v>-0.19522700000000001</c:v>
                </c:pt>
                <c:pt idx="53606">
                  <c:v>-0.19805800000000001</c:v>
                </c:pt>
                <c:pt idx="53607">
                  <c:v>-0.20091500000000001</c:v>
                </c:pt>
                <c:pt idx="53608">
                  <c:v>-0.20378299999999999</c:v>
                </c:pt>
                <c:pt idx="53609">
                  <c:v>-0.206651</c:v>
                </c:pt>
                <c:pt idx="53610">
                  <c:v>-0.209509</c:v>
                </c:pt>
                <c:pt idx="53611">
                  <c:v>-0.21235499999999999</c:v>
                </c:pt>
                <c:pt idx="53612">
                  <c:v>-0.21518599999999999</c:v>
                </c:pt>
                <c:pt idx="53613">
                  <c:v>-0.21801000000000001</c:v>
                </c:pt>
                <c:pt idx="53614">
                  <c:v>-0.220833</c:v>
                </c:pt>
                <c:pt idx="53615">
                  <c:v>-0.22365499999999999</c:v>
                </c:pt>
                <c:pt idx="53616">
                  <c:v>-0.226467</c:v>
                </c:pt>
                <c:pt idx="53617">
                  <c:v>-0.229264</c:v>
                </c:pt>
                <c:pt idx="53618">
                  <c:v>-0.23204900000000001</c:v>
                </c:pt>
                <c:pt idx="53619">
                  <c:v>-0.23483599999999999</c:v>
                </c:pt>
                <c:pt idx="53620">
                  <c:v>-0.23763300000000001</c:v>
                </c:pt>
                <c:pt idx="53621">
                  <c:v>-0.24043600000000001</c:v>
                </c:pt>
                <c:pt idx="53622">
                  <c:v>-0.24323800000000001</c:v>
                </c:pt>
                <c:pt idx="53623">
                  <c:v>-0.24604000000000001</c:v>
                </c:pt>
                <c:pt idx="53624">
                  <c:v>-0.248836</c:v>
                </c:pt>
                <c:pt idx="53625">
                  <c:v>-0.251612</c:v>
                </c:pt>
                <c:pt idx="53626">
                  <c:v>-0.25435200000000002</c:v>
                </c:pt>
                <c:pt idx="53627">
                  <c:v>-0.25705</c:v>
                </c:pt>
                <c:pt idx="53628">
                  <c:v>-0.25970799999999999</c:v>
                </c:pt>
                <c:pt idx="53629">
                  <c:v>-0.26232800000000001</c:v>
                </c:pt>
                <c:pt idx="53630">
                  <c:v>-0.26490599999999997</c:v>
                </c:pt>
                <c:pt idx="53631">
                  <c:v>-0.26743499999999998</c:v>
                </c:pt>
                <c:pt idx="53632">
                  <c:v>-0.269903</c:v>
                </c:pt>
                <c:pt idx="53633">
                  <c:v>-0.27229999999999999</c:v>
                </c:pt>
                <c:pt idx="53634">
                  <c:v>-0.27462700000000001</c:v>
                </c:pt>
                <c:pt idx="53635">
                  <c:v>-0.27689200000000003</c:v>
                </c:pt>
                <c:pt idx="53636">
                  <c:v>-0.27910200000000002</c:v>
                </c:pt>
                <c:pt idx="53637">
                  <c:v>-0.28126400000000001</c:v>
                </c:pt>
                <c:pt idx="53638">
                  <c:v>-0.283385</c:v>
                </c:pt>
                <c:pt idx="53639">
                  <c:v>-0.28546100000000002</c:v>
                </c:pt>
                <c:pt idx="53640">
                  <c:v>-0.28748800000000002</c:v>
                </c:pt>
                <c:pt idx="53641">
                  <c:v>-0.28946100000000002</c:v>
                </c:pt>
                <c:pt idx="53642">
                  <c:v>-0.29137600000000002</c:v>
                </c:pt>
                <c:pt idx="53643">
                  <c:v>-0.29322199999999998</c:v>
                </c:pt>
                <c:pt idx="53644">
                  <c:v>-0.29499199999999998</c:v>
                </c:pt>
                <c:pt idx="53645">
                  <c:v>-0.29668699999999998</c:v>
                </c:pt>
                <c:pt idx="53646">
                  <c:v>-0.298319</c:v>
                </c:pt>
                <c:pt idx="53647">
                  <c:v>-0.299896</c:v>
                </c:pt>
                <c:pt idx="53648">
                  <c:v>-0.30140899999999998</c:v>
                </c:pt>
                <c:pt idx="53649">
                  <c:v>-0.30285499999999999</c:v>
                </c:pt>
                <c:pt idx="53650">
                  <c:v>-0.30423499999999998</c:v>
                </c:pt>
                <c:pt idx="53651">
                  <c:v>-0.30555399999999999</c:v>
                </c:pt>
                <c:pt idx="53652">
                  <c:v>-0.306813</c:v>
                </c:pt>
                <c:pt idx="53653">
                  <c:v>-0.30801200000000001</c:v>
                </c:pt>
                <c:pt idx="53654">
                  <c:v>-0.30915199999999998</c:v>
                </c:pt>
                <c:pt idx="53655">
                  <c:v>-0.31023699999999999</c:v>
                </c:pt>
                <c:pt idx="53656">
                  <c:v>-0.31126500000000001</c:v>
                </c:pt>
                <c:pt idx="53657">
                  <c:v>-0.31223200000000001</c:v>
                </c:pt>
                <c:pt idx="53658">
                  <c:v>-0.313135</c:v>
                </c:pt>
                <c:pt idx="53659">
                  <c:v>-0.31397199999999997</c:v>
                </c:pt>
                <c:pt idx="53660">
                  <c:v>-0.31474400000000002</c:v>
                </c:pt>
                <c:pt idx="53661">
                  <c:v>-0.31545400000000001</c:v>
                </c:pt>
                <c:pt idx="53662">
                  <c:v>-0.316106</c:v>
                </c:pt>
                <c:pt idx="53663">
                  <c:v>-0.31670500000000001</c:v>
                </c:pt>
                <c:pt idx="53664">
                  <c:v>-0.31725199999999998</c:v>
                </c:pt>
                <c:pt idx="53665">
                  <c:v>-0.31774400000000003</c:v>
                </c:pt>
                <c:pt idx="53666">
                  <c:v>-0.31817699999999999</c:v>
                </c:pt>
                <c:pt idx="53667">
                  <c:v>-0.318548</c:v>
                </c:pt>
                <c:pt idx="53668">
                  <c:v>-0.31885200000000002</c:v>
                </c:pt>
                <c:pt idx="53669">
                  <c:v>-0.31908300000000001</c:v>
                </c:pt>
                <c:pt idx="53670">
                  <c:v>-0.31923800000000002</c:v>
                </c:pt>
                <c:pt idx="53671">
                  <c:v>-0.31931599999999999</c:v>
                </c:pt>
                <c:pt idx="53672">
                  <c:v>-0.31932300000000002</c:v>
                </c:pt>
                <c:pt idx="53673">
                  <c:v>-0.31925700000000001</c:v>
                </c:pt>
                <c:pt idx="53674">
                  <c:v>-0.31911099999999998</c:v>
                </c:pt>
                <c:pt idx="53675">
                  <c:v>-0.31889099999999998</c:v>
                </c:pt>
                <c:pt idx="53676">
                  <c:v>-0.318608</c:v>
                </c:pt>
                <c:pt idx="53677">
                  <c:v>-0.31827</c:v>
                </c:pt>
                <c:pt idx="53678">
                  <c:v>-0.317884</c:v>
                </c:pt>
                <c:pt idx="53679">
                  <c:v>-0.31745899999999999</c:v>
                </c:pt>
                <c:pt idx="53680">
                  <c:v>-0.31699699999999997</c:v>
                </c:pt>
                <c:pt idx="53681">
                  <c:v>-0.316494</c:v>
                </c:pt>
                <c:pt idx="53682">
                  <c:v>-0.31595699999999999</c:v>
                </c:pt>
                <c:pt idx="53683">
                  <c:v>-0.31539200000000001</c:v>
                </c:pt>
                <c:pt idx="53684">
                  <c:v>-0.31476399999999999</c:v>
                </c:pt>
                <c:pt idx="53685">
                  <c:v>-0.31404599999999999</c:v>
                </c:pt>
                <c:pt idx="53686">
                  <c:v>-0.31328299999999998</c:v>
                </c:pt>
                <c:pt idx="53687">
                  <c:v>-0.31250899999999998</c:v>
                </c:pt>
                <c:pt idx="53688">
                  <c:v>-0.311693</c:v>
                </c:pt>
                <c:pt idx="53689">
                  <c:v>-0.31082900000000002</c:v>
                </c:pt>
                <c:pt idx="53690">
                  <c:v>-0.30992900000000001</c:v>
                </c:pt>
                <c:pt idx="53691">
                  <c:v>-0.30899500000000002</c:v>
                </c:pt>
                <c:pt idx="53692">
                  <c:v>-0.30801800000000001</c:v>
                </c:pt>
                <c:pt idx="53693">
                  <c:v>-0.30699300000000002</c:v>
                </c:pt>
                <c:pt idx="53694">
                  <c:v>-0.30592200000000003</c:v>
                </c:pt>
                <c:pt idx="53695">
                  <c:v>-0.30481200000000003</c:v>
                </c:pt>
                <c:pt idx="53696">
                  <c:v>-0.30367</c:v>
                </c:pt>
                <c:pt idx="53697">
                  <c:v>-0.30249999999999999</c:v>
                </c:pt>
                <c:pt idx="53698">
                  <c:v>-0.30130000000000001</c:v>
                </c:pt>
                <c:pt idx="53699">
                  <c:v>-0.30006500000000003</c:v>
                </c:pt>
                <c:pt idx="53700">
                  <c:v>-0.29879299999999998</c:v>
                </c:pt>
                <c:pt idx="53701">
                  <c:v>-0.29749199999999998</c:v>
                </c:pt>
                <c:pt idx="53702">
                  <c:v>-0.29616700000000001</c:v>
                </c:pt>
                <c:pt idx="53703">
                  <c:v>-0.29482399999999997</c:v>
                </c:pt>
                <c:pt idx="53704">
                  <c:v>-0.29347299999999998</c:v>
                </c:pt>
                <c:pt idx="53705">
                  <c:v>-0.29212300000000002</c:v>
                </c:pt>
                <c:pt idx="53706">
                  <c:v>-0.29077599999999998</c:v>
                </c:pt>
                <c:pt idx="53707">
                  <c:v>-0.289435</c:v>
                </c:pt>
                <c:pt idx="53708">
                  <c:v>-0.288101</c:v>
                </c:pt>
                <c:pt idx="53709">
                  <c:v>-0.28676699999999999</c:v>
                </c:pt>
                <c:pt idx="53710">
                  <c:v>-0.28542200000000001</c:v>
                </c:pt>
                <c:pt idx="53711">
                  <c:v>-0.28405999999999998</c:v>
                </c:pt>
                <c:pt idx="53712">
                  <c:v>-0.28269100000000003</c:v>
                </c:pt>
                <c:pt idx="53713">
                  <c:v>-0.28131899999999999</c:v>
                </c:pt>
                <c:pt idx="53714">
                  <c:v>-0.279943</c:v>
                </c:pt>
                <c:pt idx="53715">
                  <c:v>-0.27855799999999997</c:v>
                </c:pt>
                <c:pt idx="53716">
                  <c:v>-0.277167</c:v>
                </c:pt>
                <c:pt idx="53717">
                  <c:v>-0.27576299999999998</c:v>
                </c:pt>
                <c:pt idx="53718">
                  <c:v>-0.27433800000000003</c:v>
                </c:pt>
                <c:pt idx="53719">
                  <c:v>-0.27288899999999999</c:v>
                </c:pt>
                <c:pt idx="53720">
                  <c:v>-0.271422</c:v>
                </c:pt>
                <c:pt idx="53721">
                  <c:v>-0.26994200000000002</c:v>
                </c:pt>
                <c:pt idx="53722">
                  <c:v>-0.26844699999999999</c:v>
                </c:pt>
                <c:pt idx="53723">
                  <c:v>-0.26693499999999998</c:v>
                </c:pt>
                <c:pt idx="53724">
                  <c:v>-0.26541199999999998</c:v>
                </c:pt>
                <c:pt idx="53725">
                  <c:v>-0.26388</c:v>
                </c:pt>
                <c:pt idx="53726">
                  <c:v>-0.26233699999999999</c:v>
                </c:pt>
                <c:pt idx="53727">
                  <c:v>-0.26078200000000001</c:v>
                </c:pt>
                <c:pt idx="53728">
                  <c:v>-0.25922000000000001</c:v>
                </c:pt>
                <c:pt idx="53729">
                  <c:v>-0.25765100000000002</c:v>
                </c:pt>
                <c:pt idx="53730">
                  <c:v>-0.25607200000000002</c:v>
                </c:pt>
                <c:pt idx="53731">
                  <c:v>-0.25447799999999998</c:v>
                </c:pt>
                <c:pt idx="53732">
                  <c:v>-0.25286599999999998</c:v>
                </c:pt>
                <c:pt idx="53733">
                  <c:v>-0.25123200000000001</c:v>
                </c:pt>
                <c:pt idx="53734">
                  <c:v>-0.24957199999999999</c:v>
                </c:pt>
                <c:pt idx="53735">
                  <c:v>-0.247887</c:v>
                </c:pt>
                <c:pt idx="53736">
                  <c:v>-0.24618000000000001</c:v>
                </c:pt>
                <c:pt idx="53737">
                  <c:v>-0.24445900000000001</c:v>
                </c:pt>
                <c:pt idx="53738">
                  <c:v>-0.242729</c:v>
                </c:pt>
                <c:pt idx="53739">
                  <c:v>-0.24099300000000001</c:v>
                </c:pt>
                <c:pt idx="53740">
                  <c:v>-0.23924699999999999</c:v>
                </c:pt>
                <c:pt idx="53741">
                  <c:v>-0.23749200000000001</c:v>
                </c:pt>
                <c:pt idx="53742">
                  <c:v>-0.23572599999999999</c:v>
                </c:pt>
                <c:pt idx="53743">
                  <c:v>-0.23395299999999999</c:v>
                </c:pt>
                <c:pt idx="53744">
                  <c:v>-0.23216700000000001</c:v>
                </c:pt>
                <c:pt idx="53745">
                  <c:v>-0.23036200000000001</c:v>
                </c:pt>
                <c:pt idx="53746">
                  <c:v>-0.22853499999999999</c:v>
                </c:pt>
                <c:pt idx="53747">
                  <c:v>-0.226684</c:v>
                </c:pt>
                <c:pt idx="53748">
                  <c:v>-0.22481100000000001</c:v>
                </c:pt>
                <c:pt idx="53749">
                  <c:v>-0.22292400000000001</c:v>
                </c:pt>
                <c:pt idx="53750">
                  <c:v>-0.22101599999999999</c:v>
                </c:pt>
                <c:pt idx="53751">
                  <c:v>-0.21906999999999999</c:v>
                </c:pt>
                <c:pt idx="53752">
                  <c:v>-0.21707599999999999</c:v>
                </c:pt>
                <c:pt idx="53753">
                  <c:v>-0.215035</c:v>
                </c:pt>
                <c:pt idx="53754">
                  <c:v>-0.212949</c:v>
                </c:pt>
                <c:pt idx="53755">
                  <c:v>-0.21082699999999999</c:v>
                </c:pt>
                <c:pt idx="53756">
                  <c:v>-0.20868300000000001</c:v>
                </c:pt>
                <c:pt idx="53757">
                  <c:v>-0.20652400000000001</c:v>
                </c:pt>
                <c:pt idx="53758">
                  <c:v>-0.204345</c:v>
                </c:pt>
                <c:pt idx="53759">
                  <c:v>-0.20213800000000001</c:v>
                </c:pt>
                <c:pt idx="53760">
                  <c:v>-0.19991200000000001</c:v>
                </c:pt>
                <c:pt idx="53761">
                  <c:v>-0.19767699999999999</c:v>
                </c:pt>
                <c:pt idx="53762">
                  <c:v>-0.195434</c:v>
                </c:pt>
                <c:pt idx="53763">
                  <c:v>-0.193188</c:v>
                </c:pt>
                <c:pt idx="53764">
                  <c:v>-0.19094800000000001</c:v>
                </c:pt>
                <c:pt idx="53765">
                  <c:v>-0.188722</c:v>
                </c:pt>
                <c:pt idx="53766">
                  <c:v>-0.18650900000000001</c:v>
                </c:pt>
                <c:pt idx="53767">
                  <c:v>-0.18430299999999999</c:v>
                </c:pt>
                <c:pt idx="53768">
                  <c:v>-0.18209600000000001</c:v>
                </c:pt>
                <c:pt idx="53769">
                  <c:v>-0.17988199999999999</c:v>
                </c:pt>
                <c:pt idx="53770">
                  <c:v>-0.17766899999999999</c:v>
                </c:pt>
                <c:pt idx="53771">
                  <c:v>-0.17544599999999999</c:v>
                </c:pt>
                <c:pt idx="53772">
                  <c:v>-0.17316500000000001</c:v>
                </c:pt>
                <c:pt idx="53773">
                  <c:v>-0.17084299999999999</c:v>
                </c:pt>
                <c:pt idx="53774">
                  <c:v>-0.16855500000000001</c:v>
                </c:pt>
                <c:pt idx="53775">
                  <c:v>-0.166294</c:v>
                </c:pt>
                <c:pt idx="53776">
                  <c:v>-0.16400799999999999</c:v>
                </c:pt>
                <c:pt idx="53777">
                  <c:v>-0.16169900000000001</c:v>
                </c:pt>
                <c:pt idx="53778">
                  <c:v>-0.159383</c:v>
                </c:pt>
                <c:pt idx="53779">
                  <c:v>-0.157058</c:v>
                </c:pt>
                <c:pt idx="53780">
                  <c:v>-0.154722</c:v>
                </c:pt>
                <c:pt idx="53781">
                  <c:v>-0.15238199999999999</c:v>
                </c:pt>
                <c:pt idx="53782">
                  <c:v>-0.15004700000000001</c:v>
                </c:pt>
                <c:pt idx="53783">
                  <c:v>-0.14772099999999999</c:v>
                </c:pt>
                <c:pt idx="53784">
                  <c:v>-0.14541000000000001</c:v>
                </c:pt>
                <c:pt idx="53785">
                  <c:v>-0.143118</c:v>
                </c:pt>
                <c:pt idx="53786">
                  <c:v>-0.140846</c:v>
                </c:pt>
                <c:pt idx="53787">
                  <c:v>-0.138595</c:v>
                </c:pt>
                <c:pt idx="53788">
                  <c:v>-0.13637199999999999</c:v>
                </c:pt>
                <c:pt idx="53789">
                  <c:v>-0.134185</c:v>
                </c:pt>
                <c:pt idx="53790">
                  <c:v>-0.13204399999999999</c:v>
                </c:pt>
                <c:pt idx="53791">
                  <c:v>-0.12995300000000001</c:v>
                </c:pt>
                <c:pt idx="53792">
                  <c:v>-0.127916</c:v>
                </c:pt>
                <c:pt idx="53793">
                  <c:v>-0.12593099999999999</c:v>
                </c:pt>
                <c:pt idx="53794">
                  <c:v>-0.12399399999999999</c:v>
                </c:pt>
                <c:pt idx="53795">
                  <c:v>-0.122095</c:v>
                </c:pt>
                <c:pt idx="53796">
                  <c:v>-0.120227</c:v>
                </c:pt>
                <c:pt idx="53797">
                  <c:v>-0.11838700000000001</c:v>
                </c:pt>
                <c:pt idx="53798">
                  <c:v>-0.116574</c:v>
                </c:pt>
                <c:pt idx="53799">
                  <c:v>-0.114788</c:v>
                </c:pt>
                <c:pt idx="53800">
                  <c:v>-0.113036</c:v>
                </c:pt>
                <c:pt idx="53801">
                  <c:v>-0.111321</c:v>
                </c:pt>
                <c:pt idx="53802">
                  <c:v>-0.10964500000000001</c:v>
                </c:pt>
                <c:pt idx="53803">
                  <c:v>-0.107998</c:v>
                </c:pt>
                <c:pt idx="53804">
                  <c:v>-0.106368</c:v>
                </c:pt>
                <c:pt idx="53805">
                  <c:v>-0.104754</c:v>
                </c:pt>
                <c:pt idx="53806">
                  <c:v>-0.103171</c:v>
                </c:pt>
                <c:pt idx="53807">
                  <c:v>-0.101629</c:v>
                </c:pt>
                <c:pt idx="53808">
                  <c:v>-0.100136</c:v>
                </c:pt>
                <c:pt idx="53809">
                  <c:v>-9.8696300000000001E-2</c:v>
                </c:pt>
                <c:pt idx="53810">
                  <c:v>-9.7317899999999999E-2</c:v>
                </c:pt>
                <c:pt idx="53811">
                  <c:v>-9.6006599999999997E-2</c:v>
                </c:pt>
                <c:pt idx="53812">
                  <c:v>-9.4762600000000002E-2</c:v>
                </c:pt>
                <c:pt idx="53813">
                  <c:v>-9.35811E-2</c:v>
                </c:pt>
                <c:pt idx="53814">
                  <c:v>-9.2458100000000001E-2</c:v>
                </c:pt>
                <c:pt idx="53815">
                  <c:v>-9.1393699999999994E-2</c:v>
                </c:pt>
                <c:pt idx="53816">
                  <c:v>-9.0391600000000003E-2</c:v>
                </c:pt>
                <c:pt idx="53817">
                  <c:v>-8.9456400000000005E-2</c:v>
                </c:pt>
                <c:pt idx="53818">
                  <c:v>-8.85904E-2</c:v>
                </c:pt>
                <c:pt idx="53819">
                  <c:v>-8.7790199999999999E-2</c:v>
                </c:pt>
                <c:pt idx="53820">
                  <c:v>-8.7048399999999998E-2</c:v>
                </c:pt>
                <c:pt idx="53821">
                  <c:v>-8.6359199999999997E-2</c:v>
                </c:pt>
                <c:pt idx="53822">
                  <c:v>-8.5723900000000006E-2</c:v>
                </c:pt>
                <c:pt idx="53823">
                  <c:v>-8.5147600000000004E-2</c:v>
                </c:pt>
                <c:pt idx="53824">
                  <c:v>-8.46359E-2</c:v>
                </c:pt>
                <c:pt idx="53825">
                  <c:v>-8.4196599999999996E-2</c:v>
                </c:pt>
                <c:pt idx="53826">
                  <c:v>-8.3836499999999994E-2</c:v>
                </c:pt>
                <c:pt idx="53827">
                  <c:v>-8.35563E-2</c:v>
                </c:pt>
                <c:pt idx="53828">
                  <c:v>-8.3354899999999996E-2</c:v>
                </c:pt>
                <c:pt idx="53829">
                  <c:v>-8.3235000000000003E-2</c:v>
                </c:pt>
                <c:pt idx="53830">
                  <c:v>-8.3196400000000004E-2</c:v>
                </c:pt>
                <c:pt idx="53831">
                  <c:v>-8.3230299999999993E-2</c:v>
                </c:pt>
                <c:pt idx="53832">
                  <c:v>-8.3328100000000002E-2</c:v>
                </c:pt>
                <c:pt idx="53833">
                  <c:v>-8.3489999999999995E-2</c:v>
                </c:pt>
                <c:pt idx="53834">
                  <c:v>-8.3723599999999995E-2</c:v>
                </c:pt>
                <c:pt idx="53835">
                  <c:v>-8.4036299999999994E-2</c:v>
                </c:pt>
                <c:pt idx="53836">
                  <c:v>-8.4432499999999994E-2</c:v>
                </c:pt>
                <c:pt idx="53837">
                  <c:v>-8.4912500000000002E-2</c:v>
                </c:pt>
                <c:pt idx="53838">
                  <c:v>-8.5470299999999999E-2</c:v>
                </c:pt>
                <c:pt idx="53839">
                  <c:v>-8.6100499999999996E-2</c:v>
                </c:pt>
                <c:pt idx="53840">
                  <c:v>-8.6804900000000004E-2</c:v>
                </c:pt>
                <c:pt idx="53841">
                  <c:v>-8.7589299999999995E-2</c:v>
                </c:pt>
                <c:pt idx="53842">
                  <c:v>-8.8456999999999994E-2</c:v>
                </c:pt>
                <c:pt idx="53843">
                  <c:v>-8.9410000000000003E-2</c:v>
                </c:pt>
                <c:pt idx="53844">
                  <c:v>-9.0452099999999994E-2</c:v>
                </c:pt>
                <c:pt idx="53845">
                  <c:v>-9.1584200000000004E-2</c:v>
                </c:pt>
                <c:pt idx="53846">
                  <c:v>-9.2800599999999997E-2</c:v>
                </c:pt>
                <c:pt idx="53847">
                  <c:v>-9.4098600000000004E-2</c:v>
                </c:pt>
                <c:pt idx="53848">
                  <c:v>-9.5482999999999998E-2</c:v>
                </c:pt>
                <c:pt idx="53849">
                  <c:v>-9.6960400000000002E-2</c:v>
                </c:pt>
                <c:pt idx="53850">
                  <c:v>-9.8530400000000004E-2</c:v>
                </c:pt>
                <c:pt idx="53851">
                  <c:v>-0.100188</c:v>
                </c:pt>
                <c:pt idx="53852">
                  <c:v>-0.10192900000000001</c:v>
                </c:pt>
                <c:pt idx="53853">
                  <c:v>-0.103745</c:v>
                </c:pt>
                <c:pt idx="53854">
                  <c:v>-0.105629</c:v>
                </c:pt>
                <c:pt idx="53855">
                  <c:v>-0.10757799999999999</c:v>
                </c:pt>
                <c:pt idx="53856">
                  <c:v>-0.109586</c:v>
                </c:pt>
                <c:pt idx="53857">
                  <c:v>-0.111653</c:v>
                </c:pt>
                <c:pt idx="53858">
                  <c:v>-0.113775</c:v>
                </c:pt>
                <c:pt idx="53859">
                  <c:v>-0.115952</c:v>
                </c:pt>
                <c:pt idx="53860">
                  <c:v>-0.118186</c:v>
                </c:pt>
                <c:pt idx="53861">
                  <c:v>-0.120476</c:v>
                </c:pt>
                <c:pt idx="53862">
                  <c:v>-0.122817</c:v>
                </c:pt>
                <c:pt idx="53863">
                  <c:v>-0.12520200000000001</c:v>
                </c:pt>
                <c:pt idx="53864">
                  <c:v>-0.12763099999999999</c:v>
                </c:pt>
                <c:pt idx="53865">
                  <c:v>-0.13009999999999999</c:v>
                </c:pt>
                <c:pt idx="53866">
                  <c:v>-0.132608</c:v>
                </c:pt>
                <c:pt idx="53867">
                  <c:v>-0.135153</c:v>
                </c:pt>
                <c:pt idx="53868">
                  <c:v>-0.13773299999999999</c:v>
                </c:pt>
                <c:pt idx="53869">
                  <c:v>-0.140348</c:v>
                </c:pt>
                <c:pt idx="53870">
                  <c:v>-0.14300099999999999</c:v>
                </c:pt>
                <c:pt idx="53871">
                  <c:v>-0.14569199999999999</c:v>
                </c:pt>
                <c:pt idx="53872">
                  <c:v>-0.148419</c:v>
                </c:pt>
                <c:pt idx="53873">
                  <c:v>-0.15117900000000001</c:v>
                </c:pt>
                <c:pt idx="53874">
                  <c:v>-0.153974</c:v>
                </c:pt>
                <c:pt idx="53875">
                  <c:v>-0.156803</c:v>
                </c:pt>
                <c:pt idx="53876">
                  <c:v>-0.159664</c:v>
                </c:pt>
                <c:pt idx="53877">
                  <c:v>-0.162551</c:v>
                </c:pt>
                <c:pt idx="53878">
                  <c:v>-0.165461</c:v>
                </c:pt>
                <c:pt idx="53879">
                  <c:v>-0.16838900000000001</c:v>
                </c:pt>
                <c:pt idx="53880">
                  <c:v>-0.17133100000000001</c:v>
                </c:pt>
                <c:pt idx="53881">
                  <c:v>-0.17427999999999999</c:v>
                </c:pt>
                <c:pt idx="53882">
                  <c:v>-0.177233</c:v>
                </c:pt>
                <c:pt idx="53883">
                  <c:v>-0.18018400000000001</c:v>
                </c:pt>
                <c:pt idx="53884">
                  <c:v>-0.18312899999999999</c:v>
                </c:pt>
                <c:pt idx="53885">
                  <c:v>-0.18606500000000001</c:v>
                </c:pt>
                <c:pt idx="53886">
                  <c:v>-0.18898699999999999</c:v>
                </c:pt>
                <c:pt idx="53887">
                  <c:v>-0.191885</c:v>
                </c:pt>
                <c:pt idx="53888">
                  <c:v>-0.19475899999999999</c:v>
                </c:pt>
                <c:pt idx="53889">
                  <c:v>-0.19760900000000001</c:v>
                </c:pt>
                <c:pt idx="53890">
                  <c:v>-0.200437</c:v>
                </c:pt>
                <c:pt idx="53891">
                  <c:v>-0.203241</c:v>
                </c:pt>
                <c:pt idx="53892">
                  <c:v>-0.20601900000000001</c:v>
                </c:pt>
                <c:pt idx="53893">
                  <c:v>-0.20876800000000001</c:v>
                </c:pt>
                <c:pt idx="53894">
                  <c:v>-0.21148700000000001</c:v>
                </c:pt>
                <c:pt idx="53895">
                  <c:v>-0.214173</c:v>
                </c:pt>
                <c:pt idx="53896">
                  <c:v>-0.21681800000000001</c:v>
                </c:pt>
                <c:pt idx="53897">
                  <c:v>-0.219416</c:v>
                </c:pt>
                <c:pt idx="53898">
                  <c:v>-0.22196399999999999</c:v>
                </c:pt>
                <c:pt idx="53899">
                  <c:v>-0.224463</c:v>
                </c:pt>
                <c:pt idx="53900">
                  <c:v>-0.226909</c:v>
                </c:pt>
                <c:pt idx="53901">
                  <c:v>-0.229299</c:v>
                </c:pt>
                <c:pt idx="53902">
                  <c:v>-0.231625</c:v>
                </c:pt>
                <c:pt idx="53903">
                  <c:v>-0.23388500000000001</c:v>
                </c:pt>
                <c:pt idx="53904">
                  <c:v>-0.23607700000000001</c:v>
                </c:pt>
                <c:pt idx="53905">
                  <c:v>-0.238201</c:v>
                </c:pt>
                <c:pt idx="53906">
                  <c:v>-0.24024599999999999</c:v>
                </c:pt>
                <c:pt idx="53907">
                  <c:v>-0.24220800000000001</c:v>
                </c:pt>
                <c:pt idx="53908">
                  <c:v>-0.24407999999999999</c:v>
                </c:pt>
                <c:pt idx="53909">
                  <c:v>-0.24585699999999999</c:v>
                </c:pt>
                <c:pt idx="53910">
                  <c:v>-0.24753700000000001</c:v>
                </c:pt>
                <c:pt idx="53911">
                  <c:v>-0.24911900000000001</c:v>
                </c:pt>
                <c:pt idx="53912">
                  <c:v>-0.25060399999999999</c:v>
                </c:pt>
                <c:pt idx="53913">
                  <c:v>-0.25199100000000002</c:v>
                </c:pt>
                <c:pt idx="53914">
                  <c:v>-0.25327499999999997</c:v>
                </c:pt>
                <c:pt idx="53915">
                  <c:v>-0.25445099999999998</c:v>
                </c:pt>
                <c:pt idx="53916">
                  <c:v>-0.25551699999999999</c:v>
                </c:pt>
                <c:pt idx="53917">
                  <c:v>-0.25646799999999997</c:v>
                </c:pt>
                <c:pt idx="53918">
                  <c:v>-0.25729800000000003</c:v>
                </c:pt>
                <c:pt idx="53919">
                  <c:v>-0.25800299999999998</c:v>
                </c:pt>
                <c:pt idx="53920">
                  <c:v>-0.25858199999999998</c:v>
                </c:pt>
                <c:pt idx="53921">
                  <c:v>-0.25903399999999999</c:v>
                </c:pt>
                <c:pt idx="53922">
                  <c:v>-0.25936199999999998</c:v>
                </c:pt>
                <c:pt idx="53923">
                  <c:v>-0.25956800000000002</c:v>
                </c:pt>
                <c:pt idx="53924">
                  <c:v>-0.25965300000000002</c:v>
                </c:pt>
                <c:pt idx="53925">
                  <c:v>-0.25961899999999999</c:v>
                </c:pt>
                <c:pt idx="53926">
                  <c:v>-0.259465</c:v>
                </c:pt>
                <c:pt idx="53927">
                  <c:v>-0.25918799999999997</c:v>
                </c:pt>
                <c:pt idx="53928">
                  <c:v>-0.25878400000000001</c:v>
                </c:pt>
                <c:pt idx="53929">
                  <c:v>-0.25825100000000001</c:v>
                </c:pt>
                <c:pt idx="53930">
                  <c:v>-0.25758900000000001</c:v>
                </c:pt>
                <c:pt idx="53931">
                  <c:v>-0.256799</c:v>
                </c:pt>
                <c:pt idx="53932">
                  <c:v>-0.25587599999999999</c:v>
                </c:pt>
                <c:pt idx="53933">
                  <c:v>-0.25481799999999999</c:v>
                </c:pt>
                <c:pt idx="53934">
                  <c:v>-0.25362099999999999</c:v>
                </c:pt>
                <c:pt idx="53935">
                  <c:v>-0.25228400000000001</c:v>
                </c:pt>
                <c:pt idx="53936">
                  <c:v>-0.25080799999999998</c:v>
                </c:pt>
                <c:pt idx="53937">
                  <c:v>-0.249196</c:v>
                </c:pt>
                <c:pt idx="53938">
                  <c:v>-0.247446</c:v>
                </c:pt>
                <c:pt idx="53939">
                  <c:v>-0.24555399999999999</c:v>
                </c:pt>
                <c:pt idx="53940">
                  <c:v>-0.24351900000000001</c:v>
                </c:pt>
                <c:pt idx="53941">
                  <c:v>-0.24134800000000001</c:v>
                </c:pt>
                <c:pt idx="53942">
                  <c:v>-0.23905000000000001</c:v>
                </c:pt>
                <c:pt idx="53943">
                  <c:v>-0.23663000000000001</c:v>
                </c:pt>
                <c:pt idx="53944">
                  <c:v>-0.23409199999999999</c:v>
                </c:pt>
                <c:pt idx="53945">
                  <c:v>-0.231437</c:v>
                </c:pt>
                <c:pt idx="53946">
                  <c:v>-0.22866600000000001</c:v>
                </c:pt>
                <c:pt idx="53947">
                  <c:v>-0.22578599999999999</c:v>
                </c:pt>
                <c:pt idx="53948">
                  <c:v>-0.2228</c:v>
                </c:pt>
                <c:pt idx="53949">
                  <c:v>-0.21970500000000001</c:v>
                </c:pt>
                <c:pt idx="53950">
                  <c:v>-0.216502</c:v>
                </c:pt>
                <c:pt idx="53951">
                  <c:v>-0.213195</c:v>
                </c:pt>
                <c:pt idx="53952">
                  <c:v>-0.20979300000000001</c:v>
                </c:pt>
                <c:pt idx="53953">
                  <c:v>-0.20629900000000001</c:v>
                </c:pt>
                <c:pt idx="53954">
                  <c:v>-0.20271600000000001</c:v>
                </c:pt>
                <c:pt idx="53955">
                  <c:v>-0.199043</c:v>
                </c:pt>
                <c:pt idx="53956">
                  <c:v>-0.19528000000000001</c:v>
                </c:pt>
                <c:pt idx="53957">
                  <c:v>-0.191438</c:v>
                </c:pt>
                <c:pt idx="53958">
                  <c:v>-0.18751899999999999</c:v>
                </c:pt>
                <c:pt idx="53959">
                  <c:v>-0.18348600000000001</c:v>
                </c:pt>
                <c:pt idx="53960">
                  <c:v>-0.17930299999999999</c:v>
                </c:pt>
                <c:pt idx="53961">
                  <c:v>-0.17502300000000001</c:v>
                </c:pt>
                <c:pt idx="53962">
                  <c:v>-0.170686</c:v>
                </c:pt>
                <c:pt idx="53963">
                  <c:v>-0.166267</c:v>
                </c:pt>
                <c:pt idx="53964">
                  <c:v>-0.16175999999999999</c:v>
                </c:pt>
                <c:pt idx="53965">
                  <c:v>-0.157189</c:v>
                </c:pt>
                <c:pt idx="53966">
                  <c:v>-0.15256800000000001</c:v>
                </c:pt>
                <c:pt idx="53967">
                  <c:v>-0.147896</c:v>
                </c:pt>
                <c:pt idx="53968">
                  <c:v>-0.143174</c:v>
                </c:pt>
                <c:pt idx="53969">
                  <c:v>-0.138402</c:v>
                </c:pt>
                <c:pt idx="53970">
                  <c:v>-0.13358400000000001</c:v>
                </c:pt>
                <c:pt idx="53971">
                  <c:v>-0.12872800000000001</c:v>
                </c:pt>
                <c:pt idx="53972">
                  <c:v>-0.123839</c:v>
                </c:pt>
                <c:pt idx="53973">
                  <c:v>-0.118924</c:v>
                </c:pt>
                <c:pt idx="53974">
                  <c:v>-0.113986</c:v>
                </c:pt>
                <c:pt idx="53975">
                  <c:v>-0.10903599999999999</c:v>
                </c:pt>
                <c:pt idx="53976">
                  <c:v>-0.10408299999999999</c:v>
                </c:pt>
                <c:pt idx="53977">
                  <c:v>-9.9137100000000006E-2</c:v>
                </c:pt>
                <c:pt idx="53978">
                  <c:v>-9.4205200000000003E-2</c:v>
                </c:pt>
                <c:pt idx="53979">
                  <c:v>-8.9292399999999994E-2</c:v>
                </c:pt>
                <c:pt idx="53980">
                  <c:v>-8.4401299999999999E-2</c:v>
                </c:pt>
                <c:pt idx="53981">
                  <c:v>-7.9532599999999995E-2</c:v>
                </c:pt>
                <c:pt idx="53982">
                  <c:v>-7.4687100000000006E-2</c:v>
                </c:pt>
                <c:pt idx="53983">
                  <c:v>-6.9868799999999995E-2</c:v>
                </c:pt>
                <c:pt idx="53984">
                  <c:v>-6.5081899999999998E-2</c:v>
                </c:pt>
                <c:pt idx="53985">
                  <c:v>-6.0327800000000001E-2</c:v>
                </c:pt>
                <c:pt idx="53986">
                  <c:v>-5.5608200000000003E-2</c:v>
                </c:pt>
                <c:pt idx="53987">
                  <c:v>-5.0927100000000003E-2</c:v>
                </c:pt>
                <c:pt idx="53988">
                  <c:v>-4.6287399999999999E-2</c:v>
                </c:pt>
                <c:pt idx="53989">
                  <c:v>-4.1691899999999997E-2</c:v>
                </c:pt>
                <c:pt idx="53990">
                  <c:v>-3.7143900000000001E-2</c:v>
                </c:pt>
                <c:pt idx="53991">
                  <c:v>-3.26433E-2</c:v>
                </c:pt>
                <c:pt idx="53992">
                  <c:v>-2.8191600000000001E-2</c:v>
                </c:pt>
                <c:pt idx="53993">
                  <c:v>-2.37939E-2</c:v>
                </c:pt>
                <c:pt idx="53994">
                  <c:v>-1.9455900000000002E-2</c:v>
                </c:pt>
                <c:pt idx="53995">
                  <c:v>-1.51831E-2</c:v>
                </c:pt>
                <c:pt idx="53996">
                  <c:v>-1.0981299999999999E-2</c:v>
                </c:pt>
                <c:pt idx="53997" formatCode="0.00E+00">
                  <c:v>-6.8550800000000004E-3</c:v>
                </c:pt>
                <c:pt idx="53998" formatCode="0.00E+00">
                  <c:v>-2.8074900000000002E-3</c:v>
                </c:pt>
                <c:pt idx="53999" formatCode="0.00E+00">
                  <c:v>1.15895E-3</c:v>
                </c:pt>
                <c:pt idx="54000" formatCode="0.00E+00">
                  <c:v>5.04105E-3</c:v>
                </c:pt>
                <c:pt idx="54001" formatCode="0.00E+00">
                  <c:v>8.8353700000000004E-3</c:v>
                </c:pt>
                <c:pt idx="54002">
                  <c:v>1.2539399999999999E-2</c:v>
                </c:pt>
                <c:pt idx="54003">
                  <c:v>1.6151499999999999E-2</c:v>
                </c:pt>
                <c:pt idx="54004">
                  <c:v>1.9670099999999999E-2</c:v>
                </c:pt>
                <c:pt idx="54005">
                  <c:v>2.3094400000000001E-2</c:v>
                </c:pt>
                <c:pt idx="54006">
                  <c:v>2.6423100000000001E-2</c:v>
                </c:pt>
                <c:pt idx="54007">
                  <c:v>2.96552E-2</c:v>
                </c:pt>
                <c:pt idx="54008">
                  <c:v>3.2790699999999999E-2</c:v>
                </c:pt>
                <c:pt idx="54009">
                  <c:v>3.5831300000000003E-2</c:v>
                </c:pt>
                <c:pt idx="54010">
                  <c:v>3.8777199999999998E-2</c:v>
                </c:pt>
                <c:pt idx="54011">
                  <c:v>4.1625200000000001E-2</c:v>
                </c:pt>
                <c:pt idx="54012">
                  <c:v>4.4370300000000001E-2</c:v>
                </c:pt>
                <c:pt idx="54013">
                  <c:v>4.7008000000000001E-2</c:v>
                </c:pt>
                <c:pt idx="54014">
                  <c:v>4.9536200000000002E-2</c:v>
                </c:pt>
                <c:pt idx="54015">
                  <c:v>5.1954E-2</c:v>
                </c:pt>
                <c:pt idx="54016">
                  <c:v>5.4259500000000002E-2</c:v>
                </c:pt>
                <c:pt idx="54017">
                  <c:v>5.64512E-2</c:v>
                </c:pt>
                <c:pt idx="54018">
                  <c:v>5.8529100000000001E-2</c:v>
                </c:pt>
                <c:pt idx="54019">
                  <c:v>6.0494800000000001E-2</c:v>
                </c:pt>
                <c:pt idx="54020">
                  <c:v>6.2348899999999999E-2</c:v>
                </c:pt>
                <c:pt idx="54021">
                  <c:v>6.4090499999999995E-2</c:v>
                </c:pt>
                <c:pt idx="54022">
                  <c:v>6.5716899999999995E-2</c:v>
                </c:pt>
                <c:pt idx="54023">
                  <c:v>6.7225599999999996E-2</c:v>
                </c:pt>
                <c:pt idx="54024">
                  <c:v>6.8615300000000004E-2</c:v>
                </c:pt>
                <c:pt idx="54025">
                  <c:v>6.9889599999999996E-2</c:v>
                </c:pt>
                <c:pt idx="54026">
                  <c:v>7.1055599999999997E-2</c:v>
                </c:pt>
                <c:pt idx="54027">
                  <c:v>7.2118299999999996E-2</c:v>
                </c:pt>
                <c:pt idx="54028">
                  <c:v>7.3077900000000001E-2</c:v>
                </c:pt>
                <c:pt idx="54029">
                  <c:v>7.3933399999999996E-2</c:v>
                </c:pt>
                <c:pt idx="54030">
                  <c:v>7.4684E-2</c:v>
                </c:pt>
                <c:pt idx="54031">
                  <c:v>7.5327900000000003E-2</c:v>
                </c:pt>
                <c:pt idx="54032">
                  <c:v>7.5861999999999999E-2</c:v>
                </c:pt>
                <c:pt idx="54033">
                  <c:v>7.6289499999999996E-2</c:v>
                </c:pt>
                <c:pt idx="54034">
                  <c:v>7.6619099999999996E-2</c:v>
                </c:pt>
                <c:pt idx="54035">
                  <c:v>7.6854099999999995E-2</c:v>
                </c:pt>
                <c:pt idx="54036">
                  <c:v>7.6989600000000005E-2</c:v>
                </c:pt>
                <c:pt idx="54037">
                  <c:v>7.7019699999999996E-2</c:v>
                </c:pt>
                <c:pt idx="54038">
                  <c:v>7.6940999999999996E-2</c:v>
                </c:pt>
                <c:pt idx="54039">
                  <c:v>7.6754500000000003E-2</c:v>
                </c:pt>
                <c:pt idx="54040">
                  <c:v>7.6465400000000003E-2</c:v>
                </c:pt>
                <c:pt idx="54041">
                  <c:v>7.6079099999999997E-2</c:v>
                </c:pt>
                <c:pt idx="54042">
                  <c:v>7.5599600000000003E-2</c:v>
                </c:pt>
                <c:pt idx="54043">
                  <c:v>7.50305E-2</c:v>
                </c:pt>
                <c:pt idx="54044">
                  <c:v>7.43732E-2</c:v>
                </c:pt>
                <c:pt idx="54045">
                  <c:v>7.3627499999999999E-2</c:v>
                </c:pt>
                <c:pt idx="54046">
                  <c:v>7.2792599999999999E-2</c:v>
                </c:pt>
                <c:pt idx="54047">
                  <c:v>7.1867E-2</c:v>
                </c:pt>
                <c:pt idx="54048">
                  <c:v>7.0850200000000002E-2</c:v>
                </c:pt>
                <c:pt idx="54049">
                  <c:v>6.9744899999999999E-2</c:v>
                </c:pt>
                <c:pt idx="54050">
                  <c:v>6.8554900000000002E-2</c:v>
                </c:pt>
                <c:pt idx="54051">
                  <c:v>6.7281499999999994E-2</c:v>
                </c:pt>
                <c:pt idx="54052">
                  <c:v>6.5926700000000005E-2</c:v>
                </c:pt>
                <c:pt idx="54053">
                  <c:v>6.4496499999999998E-2</c:v>
                </c:pt>
                <c:pt idx="54054">
                  <c:v>6.2996300000000005E-2</c:v>
                </c:pt>
                <c:pt idx="54055">
                  <c:v>6.1428700000000003E-2</c:v>
                </c:pt>
                <c:pt idx="54056">
                  <c:v>5.9794600000000003E-2</c:v>
                </c:pt>
                <c:pt idx="54057">
                  <c:v>5.80945E-2</c:v>
                </c:pt>
                <c:pt idx="54058">
                  <c:v>5.6329999999999998E-2</c:v>
                </c:pt>
                <c:pt idx="54059">
                  <c:v>5.4504999999999998E-2</c:v>
                </c:pt>
                <c:pt idx="54060">
                  <c:v>5.2622799999999997E-2</c:v>
                </c:pt>
                <c:pt idx="54061">
                  <c:v>5.0685300000000003E-2</c:v>
                </c:pt>
                <c:pt idx="54062">
                  <c:v>4.8694500000000002E-2</c:v>
                </c:pt>
                <c:pt idx="54063">
                  <c:v>4.6652899999999997E-2</c:v>
                </c:pt>
                <c:pt idx="54064">
                  <c:v>4.4561999999999997E-2</c:v>
                </c:pt>
                <c:pt idx="54065">
                  <c:v>4.2423799999999998E-2</c:v>
                </c:pt>
                <c:pt idx="54066">
                  <c:v>4.0240999999999999E-2</c:v>
                </c:pt>
                <c:pt idx="54067">
                  <c:v>3.8015899999999998E-2</c:v>
                </c:pt>
                <c:pt idx="54068">
                  <c:v>3.57513E-2</c:v>
                </c:pt>
                <c:pt idx="54069">
                  <c:v>3.3451300000000003E-2</c:v>
                </c:pt>
                <c:pt idx="54070">
                  <c:v>3.1121099999999999E-2</c:v>
                </c:pt>
                <c:pt idx="54071">
                  <c:v>2.8766099999999999E-2</c:v>
                </c:pt>
                <c:pt idx="54072">
                  <c:v>2.63894E-2</c:v>
                </c:pt>
                <c:pt idx="54073">
                  <c:v>2.3992900000000001E-2</c:v>
                </c:pt>
                <c:pt idx="54074">
                  <c:v>2.1579000000000001E-2</c:v>
                </c:pt>
                <c:pt idx="54075">
                  <c:v>1.9150299999999999E-2</c:v>
                </c:pt>
                <c:pt idx="54076">
                  <c:v>1.67081E-2</c:v>
                </c:pt>
                <c:pt idx="54077">
                  <c:v>1.4253699999999999E-2</c:v>
                </c:pt>
                <c:pt idx="54078">
                  <c:v>1.17901E-2</c:v>
                </c:pt>
                <c:pt idx="54079" formatCode="0.00E+00">
                  <c:v>9.3214700000000001E-3</c:v>
                </c:pt>
                <c:pt idx="54080" formatCode="0.00E+00">
                  <c:v>6.8519100000000001E-3</c:v>
                </c:pt>
                <c:pt idx="54081" formatCode="0.00E+00">
                  <c:v>4.3850499999999997E-3</c:v>
                </c:pt>
                <c:pt idx="54082" formatCode="0.00E+00">
                  <c:v>1.92519E-3</c:v>
                </c:pt>
                <c:pt idx="54083" formatCode="0.00E+00">
                  <c:v>-5.2356699999999996E-4</c:v>
                </c:pt>
                <c:pt idx="54084" formatCode="0.00E+00">
                  <c:v>-2.95905E-3</c:v>
                </c:pt>
                <c:pt idx="54085" formatCode="0.00E+00">
                  <c:v>-5.3811400000000004E-3</c:v>
                </c:pt>
                <c:pt idx="54086" formatCode="0.00E+00">
                  <c:v>-7.7899800000000002E-3</c:v>
                </c:pt>
                <c:pt idx="54087">
                  <c:v>-1.0184500000000001E-2</c:v>
                </c:pt>
                <c:pt idx="54088">
                  <c:v>-1.2563E-2</c:v>
                </c:pt>
                <c:pt idx="54089">
                  <c:v>-1.4924099999999999E-2</c:v>
                </c:pt>
                <c:pt idx="54090">
                  <c:v>-1.72661E-2</c:v>
                </c:pt>
                <c:pt idx="54091">
                  <c:v>-1.9588299999999999E-2</c:v>
                </c:pt>
                <c:pt idx="54092">
                  <c:v>-2.18899E-2</c:v>
                </c:pt>
                <c:pt idx="54093">
                  <c:v>-2.41684E-2</c:v>
                </c:pt>
                <c:pt idx="54094">
                  <c:v>-2.64205E-2</c:v>
                </c:pt>
                <c:pt idx="54095">
                  <c:v>-2.8642999999999998E-2</c:v>
                </c:pt>
                <c:pt idx="54096">
                  <c:v>-3.0834E-2</c:v>
                </c:pt>
                <c:pt idx="54097">
                  <c:v>-3.2991800000000002E-2</c:v>
                </c:pt>
                <c:pt idx="54098">
                  <c:v>-3.51145E-2</c:v>
                </c:pt>
                <c:pt idx="54099">
                  <c:v>-3.7200799999999999E-2</c:v>
                </c:pt>
                <c:pt idx="54100">
                  <c:v>-3.9248999999999999E-2</c:v>
                </c:pt>
                <c:pt idx="54101">
                  <c:v>-4.12574E-2</c:v>
                </c:pt>
                <c:pt idx="54102">
                  <c:v>-4.3223999999999999E-2</c:v>
                </c:pt>
                <c:pt idx="54103">
                  <c:v>-4.5147800000000002E-2</c:v>
                </c:pt>
                <c:pt idx="54104">
                  <c:v>-4.7028500000000001E-2</c:v>
                </c:pt>
                <c:pt idx="54105">
                  <c:v>-4.8865499999999999E-2</c:v>
                </c:pt>
                <c:pt idx="54106">
                  <c:v>-5.0657199999999999E-2</c:v>
                </c:pt>
                <c:pt idx="54107">
                  <c:v>-5.2401999999999997E-2</c:v>
                </c:pt>
                <c:pt idx="54108">
                  <c:v>-5.4098300000000002E-2</c:v>
                </c:pt>
                <c:pt idx="54109">
                  <c:v>-5.5745299999999998E-2</c:v>
                </c:pt>
                <c:pt idx="54110">
                  <c:v>-5.7342600000000001E-2</c:v>
                </c:pt>
                <c:pt idx="54111">
                  <c:v>-5.88891E-2</c:v>
                </c:pt>
                <c:pt idx="54112">
                  <c:v>-6.0382900000000003E-2</c:v>
                </c:pt>
                <c:pt idx="54113">
                  <c:v>-6.1822500000000002E-2</c:v>
                </c:pt>
                <c:pt idx="54114">
                  <c:v>-6.3206899999999996E-2</c:v>
                </c:pt>
                <c:pt idx="54115">
                  <c:v>-6.4535300000000004E-2</c:v>
                </c:pt>
                <c:pt idx="54116">
                  <c:v>-6.5807000000000004E-2</c:v>
                </c:pt>
                <c:pt idx="54117">
                  <c:v>-6.7021800000000006E-2</c:v>
                </c:pt>
                <c:pt idx="54118">
                  <c:v>-6.8180000000000004E-2</c:v>
                </c:pt>
                <c:pt idx="54119">
                  <c:v>-6.9282700000000003E-2</c:v>
                </c:pt>
                <c:pt idx="54120">
                  <c:v>-7.0330000000000004E-2</c:v>
                </c:pt>
                <c:pt idx="54121">
                  <c:v>-7.1320900000000007E-2</c:v>
                </c:pt>
                <c:pt idx="54122">
                  <c:v>-7.2255100000000003E-2</c:v>
                </c:pt>
                <c:pt idx="54123">
                  <c:v>-7.3133299999999998E-2</c:v>
                </c:pt>
                <c:pt idx="54124">
                  <c:v>-7.3956099999999997E-2</c:v>
                </c:pt>
                <c:pt idx="54125">
                  <c:v>-7.4723100000000001E-2</c:v>
                </c:pt>
                <c:pt idx="54126">
                  <c:v>-7.5432100000000002E-2</c:v>
                </c:pt>
                <c:pt idx="54127">
                  <c:v>-7.6082399999999994E-2</c:v>
                </c:pt>
                <c:pt idx="54128">
                  <c:v>-7.6675800000000002E-2</c:v>
                </c:pt>
                <c:pt idx="54129">
                  <c:v>-7.7214500000000005E-2</c:v>
                </c:pt>
                <c:pt idx="54130">
                  <c:v>-7.7697100000000005E-2</c:v>
                </c:pt>
                <c:pt idx="54131">
                  <c:v>-7.8120700000000001E-2</c:v>
                </c:pt>
                <c:pt idx="54132">
                  <c:v>-7.8482999999999997E-2</c:v>
                </c:pt>
                <c:pt idx="54133">
                  <c:v>-7.8783800000000001E-2</c:v>
                </c:pt>
                <c:pt idx="54134">
                  <c:v>-7.9024499999999998E-2</c:v>
                </c:pt>
                <c:pt idx="54135">
                  <c:v>-7.9205600000000001E-2</c:v>
                </c:pt>
                <c:pt idx="54136">
                  <c:v>-7.9327800000000004E-2</c:v>
                </c:pt>
                <c:pt idx="54137">
                  <c:v>-7.9392400000000002E-2</c:v>
                </c:pt>
                <c:pt idx="54138">
                  <c:v>-7.9400899999999996E-2</c:v>
                </c:pt>
                <c:pt idx="54139">
                  <c:v>-7.9354400000000005E-2</c:v>
                </c:pt>
                <c:pt idx="54140">
                  <c:v>-7.9253500000000004E-2</c:v>
                </c:pt>
                <c:pt idx="54141">
                  <c:v>-7.9098600000000005E-2</c:v>
                </c:pt>
                <c:pt idx="54142">
                  <c:v>-7.8890100000000005E-2</c:v>
                </c:pt>
                <c:pt idx="54143">
                  <c:v>-7.8627299999999997E-2</c:v>
                </c:pt>
                <c:pt idx="54144">
                  <c:v>-7.8309500000000004E-2</c:v>
                </c:pt>
                <c:pt idx="54145">
                  <c:v>-7.7936000000000005E-2</c:v>
                </c:pt>
                <c:pt idx="54146">
                  <c:v>-7.7506099999999994E-2</c:v>
                </c:pt>
                <c:pt idx="54147">
                  <c:v>-7.7019799999999999E-2</c:v>
                </c:pt>
                <c:pt idx="54148">
                  <c:v>-7.6477500000000004E-2</c:v>
                </c:pt>
                <c:pt idx="54149">
                  <c:v>-7.5879299999999997E-2</c:v>
                </c:pt>
                <c:pt idx="54150">
                  <c:v>-7.5226500000000002E-2</c:v>
                </c:pt>
                <c:pt idx="54151">
                  <c:v>-7.45223E-2</c:v>
                </c:pt>
                <c:pt idx="54152">
                  <c:v>-7.3769799999999996E-2</c:v>
                </c:pt>
                <c:pt idx="54153">
                  <c:v>-7.2969699999999998E-2</c:v>
                </c:pt>
                <c:pt idx="54154">
                  <c:v>-7.2121199999999996E-2</c:v>
                </c:pt>
                <c:pt idx="54155">
                  <c:v>-7.1223599999999998E-2</c:v>
                </c:pt>
                <c:pt idx="54156">
                  <c:v>-7.0276400000000003E-2</c:v>
                </c:pt>
                <c:pt idx="54157">
                  <c:v>-6.9280099999999997E-2</c:v>
                </c:pt>
                <c:pt idx="54158">
                  <c:v>-6.8235699999999996E-2</c:v>
                </c:pt>
                <c:pt idx="54159">
                  <c:v>-6.7143999999999995E-2</c:v>
                </c:pt>
                <c:pt idx="54160">
                  <c:v>-6.6004199999999999E-2</c:v>
                </c:pt>
                <c:pt idx="54161">
                  <c:v>-6.48146E-2</c:v>
                </c:pt>
                <c:pt idx="54162">
                  <c:v>-6.3575000000000007E-2</c:v>
                </c:pt>
                <c:pt idx="54163">
                  <c:v>-6.2287000000000002E-2</c:v>
                </c:pt>
                <c:pt idx="54164">
                  <c:v>-6.0952899999999997E-2</c:v>
                </c:pt>
                <c:pt idx="54165">
                  <c:v>-5.9573800000000003E-2</c:v>
                </c:pt>
                <c:pt idx="54166">
                  <c:v>-5.8149899999999997E-2</c:v>
                </c:pt>
                <c:pt idx="54167">
                  <c:v>-5.6681700000000002E-2</c:v>
                </c:pt>
                <c:pt idx="54168">
                  <c:v>-5.5169999999999997E-2</c:v>
                </c:pt>
                <c:pt idx="54169">
                  <c:v>-5.3615200000000002E-2</c:v>
                </c:pt>
                <c:pt idx="54170">
                  <c:v>-5.2016300000000001E-2</c:v>
                </c:pt>
                <c:pt idx="54171">
                  <c:v>-5.0372399999999998E-2</c:v>
                </c:pt>
                <c:pt idx="54172">
                  <c:v>-4.86831E-2</c:v>
                </c:pt>
                <c:pt idx="54173">
                  <c:v>-4.6949100000000001E-2</c:v>
                </c:pt>
                <c:pt idx="54174">
                  <c:v>-4.5171200000000002E-2</c:v>
                </c:pt>
                <c:pt idx="54175">
                  <c:v>-4.33505E-2</c:v>
                </c:pt>
                <c:pt idx="54176">
                  <c:v>-4.1488299999999999E-2</c:v>
                </c:pt>
                <c:pt idx="54177">
                  <c:v>-3.9586099999999999E-2</c:v>
                </c:pt>
                <c:pt idx="54178">
                  <c:v>-3.76441E-2</c:v>
                </c:pt>
                <c:pt idx="54179">
                  <c:v>-3.5661699999999998E-2</c:v>
                </c:pt>
                <c:pt idx="54180">
                  <c:v>-3.3639200000000001E-2</c:v>
                </c:pt>
                <c:pt idx="54181">
                  <c:v>-3.1577099999999997E-2</c:v>
                </c:pt>
                <c:pt idx="54182">
                  <c:v>-2.9475899999999999E-2</c:v>
                </c:pt>
                <c:pt idx="54183">
                  <c:v>-2.7335399999999999E-2</c:v>
                </c:pt>
                <c:pt idx="54184">
                  <c:v>-2.51556E-2</c:v>
                </c:pt>
                <c:pt idx="54185">
                  <c:v>-2.2936700000000001E-2</c:v>
                </c:pt>
                <c:pt idx="54186">
                  <c:v>-2.06789E-2</c:v>
                </c:pt>
                <c:pt idx="54187">
                  <c:v>-1.8382599999999999E-2</c:v>
                </c:pt>
                <c:pt idx="54188">
                  <c:v>-1.6048300000000001E-2</c:v>
                </c:pt>
                <c:pt idx="54189">
                  <c:v>-1.3676000000000001E-2</c:v>
                </c:pt>
                <c:pt idx="54190">
                  <c:v>-1.12657E-2</c:v>
                </c:pt>
                <c:pt idx="54191" formatCode="0.00E+00">
                  <c:v>-8.8183800000000007E-3</c:v>
                </c:pt>
                <c:pt idx="54192" formatCode="0.00E+00">
                  <c:v>-6.3362399999999999E-3</c:v>
                </c:pt>
                <c:pt idx="54193" formatCode="0.00E+00">
                  <c:v>-3.8216999999999999E-3</c:v>
                </c:pt>
                <c:pt idx="54194" formatCode="0.00E+00">
                  <c:v>-1.2757999999999999E-3</c:v>
                </c:pt>
                <c:pt idx="54195" formatCode="0.00E+00">
                  <c:v>1.3012799999999999E-3</c:v>
                </c:pt>
                <c:pt idx="54196" formatCode="0.00E+00">
                  <c:v>3.9090899999999996E-3</c:v>
                </c:pt>
                <c:pt idx="54197" formatCode="0.00E+00">
                  <c:v>6.5469200000000003E-3</c:v>
                </c:pt>
                <c:pt idx="54198" formatCode="0.00E+00">
                  <c:v>9.2147600000000007E-3</c:v>
                </c:pt>
                <c:pt idx="54199">
                  <c:v>1.1913E-2</c:v>
                </c:pt>
                <c:pt idx="54200">
                  <c:v>1.4641400000000001E-2</c:v>
                </c:pt>
                <c:pt idx="54201">
                  <c:v>1.73987E-2</c:v>
                </c:pt>
                <c:pt idx="54202">
                  <c:v>2.0183400000000001E-2</c:v>
                </c:pt>
                <c:pt idx="54203">
                  <c:v>2.2995000000000002E-2</c:v>
                </c:pt>
                <c:pt idx="54204">
                  <c:v>2.5833700000000001E-2</c:v>
                </c:pt>
                <c:pt idx="54205">
                  <c:v>2.8699200000000001E-2</c:v>
                </c:pt>
                <c:pt idx="54206">
                  <c:v>3.1590500000000001E-2</c:v>
                </c:pt>
                <c:pt idx="54207">
                  <c:v>3.4506099999999998E-2</c:v>
                </c:pt>
                <c:pt idx="54208">
                  <c:v>3.74455E-2</c:v>
                </c:pt>
                <c:pt idx="54209">
                  <c:v>4.0407199999999997E-2</c:v>
                </c:pt>
                <c:pt idx="54210">
                  <c:v>4.3388299999999998E-2</c:v>
                </c:pt>
                <c:pt idx="54211">
                  <c:v>4.6385700000000002E-2</c:v>
                </c:pt>
                <c:pt idx="54212">
                  <c:v>4.9397700000000003E-2</c:v>
                </c:pt>
                <c:pt idx="54213">
                  <c:v>5.2423400000000002E-2</c:v>
                </c:pt>
                <c:pt idx="54214">
                  <c:v>5.5461700000000003E-2</c:v>
                </c:pt>
                <c:pt idx="54215">
                  <c:v>5.8512000000000002E-2</c:v>
                </c:pt>
                <c:pt idx="54216">
                  <c:v>6.1572599999999998E-2</c:v>
                </c:pt>
                <c:pt idx="54217">
                  <c:v>6.4641400000000002E-2</c:v>
                </c:pt>
                <c:pt idx="54218">
                  <c:v>6.7716799999999994E-2</c:v>
                </c:pt>
                <c:pt idx="54219">
                  <c:v>7.0797899999999997E-2</c:v>
                </c:pt>
                <c:pt idx="54220">
                  <c:v>7.3883099999999993E-2</c:v>
                </c:pt>
                <c:pt idx="54221">
                  <c:v>7.69701E-2</c:v>
                </c:pt>
                <c:pt idx="54222">
                  <c:v>8.00569E-2</c:v>
                </c:pt>
                <c:pt idx="54223">
                  <c:v>8.3142499999999994E-2</c:v>
                </c:pt>
                <c:pt idx="54224">
                  <c:v>8.6225899999999994E-2</c:v>
                </c:pt>
                <c:pt idx="54225">
                  <c:v>8.9305499999999996E-2</c:v>
                </c:pt>
                <c:pt idx="54226">
                  <c:v>9.2379699999999995E-2</c:v>
                </c:pt>
                <c:pt idx="54227">
                  <c:v>9.5446199999999995E-2</c:v>
                </c:pt>
                <c:pt idx="54228">
                  <c:v>9.8502999999999993E-2</c:v>
                </c:pt>
                <c:pt idx="54229">
                  <c:v>0.101548</c:v>
                </c:pt>
                <c:pt idx="54230">
                  <c:v>0.10458000000000001</c:v>
                </c:pt>
                <c:pt idx="54231">
                  <c:v>0.107595</c:v>
                </c:pt>
                <c:pt idx="54232">
                  <c:v>0.110592</c:v>
                </c:pt>
                <c:pt idx="54233">
                  <c:v>0.113568</c:v>
                </c:pt>
                <c:pt idx="54234">
                  <c:v>0.116522</c:v>
                </c:pt>
                <c:pt idx="54235">
                  <c:v>0.119451</c:v>
                </c:pt>
                <c:pt idx="54236">
                  <c:v>0.122353</c:v>
                </c:pt>
                <c:pt idx="54237">
                  <c:v>0.125226</c:v>
                </c:pt>
                <c:pt idx="54238">
                  <c:v>0.12806899999999999</c:v>
                </c:pt>
                <c:pt idx="54239">
                  <c:v>0.130879</c:v>
                </c:pt>
                <c:pt idx="54240">
                  <c:v>0.13365099999999999</c:v>
                </c:pt>
                <c:pt idx="54241">
                  <c:v>0.13638500000000001</c:v>
                </c:pt>
                <c:pt idx="54242">
                  <c:v>0.13907700000000001</c:v>
                </c:pt>
                <c:pt idx="54243">
                  <c:v>0.14172599999999999</c:v>
                </c:pt>
                <c:pt idx="54244">
                  <c:v>0.14433099999999999</c:v>
                </c:pt>
                <c:pt idx="54245">
                  <c:v>0.14688699999999999</c:v>
                </c:pt>
                <c:pt idx="54246">
                  <c:v>0.149391</c:v>
                </c:pt>
                <c:pt idx="54247">
                  <c:v>0.15184</c:v>
                </c:pt>
                <c:pt idx="54248">
                  <c:v>0.15423300000000001</c:v>
                </c:pt>
                <c:pt idx="54249">
                  <c:v>0.15656999999999999</c:v>
                </c:pt>
                <c:pt idx="54250">
                  <c:v>0.15884799999999999</c:v>
                </c:pt>
                <c:pt idx="54251">
                  <c:v>0.16106599999999999</c:v>
                </c:pt>
                <c:pt idx="54252">
                  <c:v>0.163221</c:v>
                </c:pt>
                <c:pt idx="54253">
                  <c:v>0.16530900000000001</c:v>
                </c:pt>
                <c:pt idx="54254">
                  <c:v>0.167328</c:v>
                </c:pt>
                <c:pt idx="54255">
                  <c:v>0.16927600000000001</c:v>
                </c:pt>
                <c:pt idx="54256">
                  <c:v>0.171149</c:v>
                </c:pt>
                <c:pt idx="54257">
                  <c:v>0.17294599999999999</c:v>
                </c:pt>
                <c:pt idx="54258">
                  <c:v>0.17466599999999999</c:v>
                </c:pt>
                <c:pt idx="54259">
                  <c:v>0.17630699999999999</c:v>
                </c:pt>
                <c:pt idx="54260">
                  <c:v>0.177871</c:v>
                </c:pt>
                <c:pt idx="54261">
                  <c:v>0.17935400000000001</c:v>
                </c:pt>
                <c:pt idx="54262">
                  <c:v>0.180755</c:v>
                </c:pt>
                <c:pt idx="54263">
                  <c:v>0.18207400000000001</c:v>
                </c:pt>
                <c:pt idx="54264">
                  <c:v>0.183306</c:v>
                </c:pt>
                <c:pt idx="54265">
                  <c:v>0.184451</c:v>
                </c:pt>
                <c:pt idx="54266">
                  <c:v>0.185505</c:v>
                </c:pt>
                <c:pt idx="54267">
                  <c:v>0.186469</c:v>
                </c:pt>
                <c:pt idx="54268">
                  <c:v>0.18734000000000001</c:v>
                </c:pt>
                <c:pt idx="54269">
                  <c:v>0.18811900000000001</c:v>
                </c:pt>
                <c:pt idx="54270">
                  <c:v>0.188801</c:v>
                </c:pt>
                <c:pt idx="54271">
                  <c:v>0.189387</c:v>
                </c:pt>
                <c:pt idx="54272">
                  <c:v>0.18987399999999999</c:v>
                </c:pt>
                <c:pt idx="54273">
                  <c:v>0.19026000000000001</c:v>
                </c:pt>
                <c:pt idx="54274">
                  <c:v>0.19054399999999999</c:v>
                </c:pt>
                <c:pt idx="54275">
                  <c:v>0.19072600000000001</c:v>
                </c:pt>
                <c:pt idx="54276">
                  <c:v>0.190805</c:v>
                </c:pt>
                <c:pt idx="54277">
                  <c:v>0.19078000000000001</c:v>
                </c:pt>
                <c:pt idx="54278">
                  <c:v>0.19064999999999999</c:v>
                </c:pt>
                <c:pt idx="54279">
                  <c:v>0.190416</c:v>
                </c:pt>
                <c:pt idx="54280">
                  <c:v>0.190078</c:v>
                </c:pt>
                <c:pt idx="54281">
                  <c:v>0.189635</c:v>
                </c:pt>
                <c:pt idx="54282">
                  <c:v>0.18908800000000001</c:v>
                </c:pt>
                <c:pt idx="54283">
                  <c:v>0.18843699999999999</c:v>
                </c:pt>
                <c:pt idx="54284">
                  <c:v>0.18768000000000001</c:v>
                </c:pt>
                <c:pt idx="54285">
                  <c:v>0.18681700000000001</c:v>
                </c:pt>
                <c:pt idx="54286">
                  <c:v>0.18584600000000001</c:v>
                </c:pt>
                <c:pt idx="54287">
                  <c:v>0.18476799999999999</c:v>
                </c:pt>
                <c:pt idx="54288">
                  <c:v>0.183585</c:v>
                </c:pt>
                <c:pt idx="54289">
                  <c:v>0.18229899999999999</c:v>
                </c:pt>
                <c:pt idx="54290">
                  <c:v>0.18091199999999999</c:v>
                </c:pt>
                <c:pt idx="54291">
                  <c:v>0.179422</c:v>
                </c:pt>
                <c:pt idx="54292">
                  <c:v>0.17783199999999999</c:v>
                </c:pt>
                <c:pt idx="54293">
                  <c:v>0.17614099999999999</c:v>
                </c:pt>
                <c:pt idx="54294">
                  <c:v>0.17435</c:v>
                </c:pt>
                <c:pt idx="54295">
                  <c:v>0.17246</c:v>
                </c:pt>
                <c:pt idx="54296">
                  <c:v>0.17047100000000001</c:v>
                </c:pt>
                <c:pt idx="54297">
                  <c:v>0.168383</c:v>
                </c:pt>
                <c:pt idx="54298">
                  <c:v>0.16619700000000001</c:v>
                </c:pt>
                <c:pt idx="54299">
                  <c:v>0.16391600000000001</c:v>
                </c:pt>
                <c:pt idx="54300">
                  <c:v>0.16154099999999999</c:v>
                </c:pt>
                <c:pt idx="54301">
                  <c:v>0.159076</c:v>
                </c:pt>
                <c:pt idx="54302">
                  <c:v>0.156523</c:v>
                </c:pt>
                <c:pt idx="54303">
                  <c:v>0.153887</c:v>
                </c:pt>
                <c:pt idx="54304">
                  <c:v>0.151171</c:v>
                </c:pt>
                <c:pt idx="54305">
                  <c:v>0.14837600000000001</c:v>
                </c:pt>
                <c:pt idx="54306">
                  <c:v>0.14550399999999999</c:v>
                </c:pt>
                <c:pt idx="54307">
                  <c:v>0.14255499999999999</c:v>
                </c:pt>
                <c:pt idx="54308">
                  <c:v>0.13953199999999999</c:v>
                </c:pt>
                <c:pt idx="54309">
                  <c:v>0.136438</c:v>
                </c:pt>
                <c:pt idx="54310">
                  <c:v>0.13327600000000001</c:v>
                </c:pt>
                <c:pt idx="54311">
                  <c:v>0.130049</c:v>
                </c:pt>
                <c:pt idx="54312">
                  <c:v>0.12676100000000001</c:v>
                </c:pt>
                <c:pt idx="54313">
                  <c:v>0.123415</c:v>
                </c:pt>
                <c:pt idx="54314">
                  <c:v>0.12001199999999999</c:v>
                </c:pt>
                <c:pt idx="54315">
                  <c:v>0.11655699999999999</c:v>
                </c:pt>
                <c:pt idx="54316">
                  <c:v>0.113052</c:v>
                </c:pt>
                <c:pt idx="54317">
                  <c:v>0.109501</c:v>
                </c:pt>
                <c:pt idx="54318">
                  <c:v>0.105909</c:v>
                </c:pt>
                <c:pt idx="54319">
                  <c:v>0.102281</c:v>
                </c:pt>
                <c:pt idx="54320">
                  <c:v>9.8618600000000001E-2</c:v>
                </c:pt>
                <c:pt idx="54321">
                  <c:v>9.4926099999999999E-2</c:v>
                </c:pt>
                <c:pt idx="54322">
                  <c:v>9.1207200000000002E-2</c:v>
                </c:pt>
                <c:pt idx="54323">
                  <c:v>8.7465500000000002E-2</c:v>
                </c:pt>
                <c:pt idx="54324">
                  <c:v>8.3703899999999998E-2</c:v>
                </c:pt>
                <c:pt idx="54325">
                  <c:v>7.9924999999999996E-2</c:v>
                </c:pt>
                <c:pt idx="54326">
                  <c:v>7.6132500000000006E-2</c:v>
                </c:pt>
                <c:pt idx="54327">
                  <c:v>7.2329400000000002E-2</c:v>
                </c:pt>
                <c:pt idx="54328">
                  <c:v>6.8519200000000002E-2</c:v>
                </c:pt>
                <c:pt idx="54329">
                  <c:v>6.47065E-2</c:v>
                </c:pt>
                <c:pt idx="54330">
                  <c:v>6.0895999999999999E-2</c:v>
                </c:pt>
                <c:pt idx="54331">
                  <c:v>5.7091200000000002E-2</c:v>
                </c:pt>
                <c:pt idx="54332">
                  <c:v>5.3295500000000003E-2</c:v>
                </c:pt>
                <c:pt idx="54333">
                  <c:v>4.9513799999999997E-2</c:v>
                </c:pt>
                <c:pt idx="54334">
                  <c:v>4.5752099999999997E-2</c:v>
                </c:pt>
                <c:pt idx="54335">
                  <c:v>4.20151E-2</c:v>
                </c:pt>
                <c:pt idx="54336">
                  <c:v>3.8307599999999997E-2</c:v>
                </c:pt>
                <c:pt idx="54337">
                  <c:v>3.4633999999999998E-2</c:v>
                </c:pt>
                <c:pt idx="54338">
                  <c:v>3.0997E-2</c:v>
                </c:pt>
                <c:pt idx="54339">
                  <c:v>2.7397500000000002E-2</c:v>
                </c:pt>
                <c:pt idx="54340">
                  <c:v>2.3838600000000001E-2</c:v>
                </c:pt>
                <c:pt idx="54341">
                  <c:v>2.0325599999999999E-2</c:v>
                </c:pt>
                <c:pt idx="54342">
                  <c:v>1.6863400000000001E-2</c:v>
                </c:pt>
                <c:pt idx="54343">
                  <c:v>1.34562E-2</c:v>
                </c:pt>
                <c:pt idx="54344">
                  <c:v>1.01078E-2</c:v>
                </c:pt>
                <c:pt idx="54345" formatCode="0.00E+00">
                  <c:v>6.8224799999999997E-3</c:v>
                </c:pt>
                <c:pt idx="54346" formatCode="0.00E+00">
                  <c:v>3.6046300000000002E-3</c:v>
                </c:pt>
                <c:pt idx="54347" formatCode="0.00E+00">
                  <c:v>4.5855800000000002E-4</c:v>
                </c:pt>
                <c:pt idx="54348" formatCode="0.00E+00">
                  <c:v>-2.6117499999999999E-3</c:v>
                </c:pt>
                <c:pt idx="54349" formatCode="0.00E+00">
                  <c:v>-5.6024500000000001E-3</c:v>
                </c:pt>
                <c:pt idx="54350" formatCode="0.00E+00">
                  <c:v>-8.5098499999999994E-3</c:v>
                </c:pt>
                <c:pt idx="54351">
                  <c:v>-1.13308E-2</c:v>
                </c:pt>
                <c:pt idx="54352">
                  <c:v>-1.4062699999999999E-2</c:v>
                </c:pt>
                <c:pt idx="54353">
                  <c:v>-1.6702999999999999E-2</c:v>
                </c:pt>
                <c:pt idx="54354">
                  <c:v>-1.9248700000000001E-2</c:v>
                </c:pt>
                <c:pt idx="54355">
                  <c:v>-2.1696699999999999E-2</c:v>
                </c:pt>
                <c:pt idx="54356">
                  <c:v>-2.4044099999999999E-2</c:v>
                </c:pt>
                <c:pt idx="54357">
                  <c:v>-2.6287899999999999E-2</c:v>
                </c:pt>
                <c:pt idx="54358">
                  <c:v>-2.8425200000000001E-2</c:v>
                </c:pt>
                <c:pt idx="54359">
                  <c:v>-3.0452900000000001E-2</c:v>
                </c:pt>
                <c:pt idx="54360">
                  <c:v>-3.2367899999999998E-2</c:v>
                </c:pt>
                <c:pt idx="54361">
                  <c:v>-3.41681E-2</c:v>
                </c:pt>
                <c:pt idx="54362">
                  <c:v>-3.5852000000000002E-2</c:v>
                </c:pt>
                <c:pt idx="54363">
                  <c:v>-3.7418399999999997E-2</c:v>
                </c:pt>
                <c:pt idx="54364">
                  <c:v>-3.8865900000000002E-2</c:v>
                </c:pt>
                <c:pt idx="54365">
                  <c:v>-4.0192699999999998E-2</c:v>
                </c:pt>
                <c:pt idx="54366">
                  <c:v>-4.1397000000000003E-2</c:v>
                </c:pt>
                <c:pt idx="54367">
                  <c:v>-4.2476800000000002E-2</c:v>
                </c:pt>
                <c:pt idx="54368">
                  <c:v>-4.3430200000000002E-2</c:v>
                </c:pt>
                <c:pt idx="54369">
                  <c:v>-4.4255000000000003E-2</c:v>
                </c:pt>
                <c:pt idx="54370">
                  <c:v>-4.4949200000000002E-2</c:v>
                </c:pt>
                <c:pt idx="54371">
                  <c:v>-4.5511000000000003E-2</c:v>
                </c:pt>
                <c:pt idx="54372">
                  <c:v>-4.5939099999999997E-2</c:v>
                </c:pt>
                <c:pt idx="54373">
                  <c:v>-4.6232700000000002E-2</c:v>
                </c:pt>
                <c:pt idx="54374">
                  <c:v>-4.6391300000000003E-2</c:v>
                </c:pt>
                <c:pt idx="54375">
                  <c:v>-4.6414400000000001E-2</c:v>
                </c:pt>
                <c:pt idx="54376">
                  <c:v>-4.6301000000000002E-2</c:v>
                </c:pt>
                <c:pt idx="54377">
                  <c:v>-4.6049899999999998E-2</c:v>
                </c:pt>
                <c:pt idx="54378">
                  <c:v>-4.5660699999999999E-2</c:v>
                </c:pt>
                <c:pt idx="54379">
                  <c:v>-4.5134599999999997E-2</c:v>
                </c:pt>
                <c:pt idx="54380">
                  <c:v>-4.4473699999999998E-2</c:v>
                </c:pt>
                <c:pt idx="54381">
                  <c:v>-4.36794E-2</c:v>
                </c:pt>
                <c:pt idx="54382">
                  <c:v>-4.2752699999999998E-2</c:v>
                </c:pt>
                <c:pt idx="54383">
                  <c:v>-4.1694200000000001E-2</c:v>
                </c:pt>
                <c:pt idx="54384">
                  <c:v>-4.0504800000000001E-2</c:v>
                </c:pt>
                <c:pt idx="54385">
                  <c:v>-3.9184999999999998E-2</c:v>
                </c:pt>
                <c:pt idx="54386">
                  <c:v>-3.7734999999999998E-2</c:v>
                </c:pt>
                <c:pt idx="54387">
                  <c:v>-3.6155899999999998E-2</c:v>
                </c:pt>
                <c:pt idx="54388">
                  <c:v>-3.44502E-2</c:v>
                </c:pt>
                <c:pt idx="54389">
                  <c:v>-3.2620099999999999E-2</c:v>
                </c:pt>
                <c:pt idx="54390">
                  <c:v>-3.0667099999999999E-2</c:v>
                </c:pt>
                <c:pt idx="54391">
                  <c:v>-2.8592099999999999E-2</c:v>
                </c:pt>
                <c:pt idx="54392">
                  <c:v>-2.6396200000000002E-2</c:v>
                </c:pt>
                <c:pt idx="54393">
                  <c:v>-2.4081200000000001E-2</c:v>
                </c:pt>
                <c:pt idx="54394">
                  <c:v>-2.1649999999999999E-2</c:v>
                </c:pt>
                <c:pt idx="54395">
                  <c:v>-1.91051E-2</c:v>
                </c:pt>
                <c:pt idx="54396">
                  <c:v>-1.6448899999999999E-2</c:v>
                </c:pt>
                <c:pt idx="54397">
                  <c:v>-1.3685299999999999E-2</c:v>
                </c:pt>
                <c:pt idx="54398">
                  <c:v>-1.0819199999999999E-2</c:v>
                </c:pt>
                <c:pt idx="54399" formatCode="0.00E+00">
                  <c:v>-7.8543999999999992E-3</c:v>
                </c:pt>
                <c:pt idx="54400" formatCode="0.00E+00">
                  <c:v>-4.7939200000000001E-3</c:v>
                </c:pt>
                <c:pt idx="54401" formatCode="0.00E+00">
                  <c:v>-1.64098E-3</c:v>
                </c:pt>
                <c:pt idx="54402" formatCode="0.00E+00">
                  <c:v>1.60048E-3</c:v>
                </c:pt>
                <c:pt idx="54403" formatCode="0.00E+00">
                  <c:v>4.9259899999999999E-3</c:v>
                </c:pt>
                <c:pt idx="54404" formatCode="0.00E+00">
                  <c:v>8.3309600000000001E-3</c:v>
                </c:pt>
                <c:pt idx="54405">
                  <c:v>1.18117E-2</c:v>
                </c:pt>
                <c:pt idx="54406">
                  <c:v>1.53656E-2</c:v>
                </c:pt>
                <c:pt idx="54407">
                  <c:v>1.8990199999999999E-2</c:v>
                </c:pt>
                <c:pt idx="54408">
                  <c:v>2.2681900000000001E-2</c:v>
                </c:pt>
                <c:pt idx="54409">
                  <c:v>2.6436399999999999E-2</c:v>
                </c:pt>
                <c:pt idx="54410">
                  <c:v>3.02498E-2</c:v>
                </c:pt>
                <c:pt idx="54411">
                  <c:v>3.41179E-2</c:v>
                </c:pt>
                <c:pt idx="54412">
                  <c:v>3.8036500000000001E-2</c:v>
                </c:pt>
                <c:pt idx="54413">
                  <c:v>4.2001400000000001E-2</c:v>
                </c:pt>
                <c:pt idx="54414">
                  <c:v>4.6008100000000003E-2</c:v>
                </c:pt>
                <c:pt idx="54415">
                  <c:v>5.0051499999999999E-2</c:v>
                </c:pt>
                <c:pt idx="54416">
                  <c:v>5.4126500000000001E-2</c:v>
                </c:pt>
                <c:pt idx="54417">
                  <c:v>5.8228099999999998E-2</c:v>
                </c:pt>
                <c:pt idx="54418">
                  <c:v>6.2350799999999998E-2</c:v>
                </c:pt>
                <c:pt idx="54419">
                  <c:v>6.6489500000000007E-2</c:v>
                </c:pt>
                <c:pt idx="54420">
                  <c:v>7.0639900000000005E-2</c:v>
                </c:pt>
                <c:pt idx="54421">
                  <c:v>7.4797799999999998E-2</c:v>
                </c:pt>
                <c:pt idx="54422">
                  <c:v>7.8958E-2</c:v>
                </c:pt>
                <c:pt idx="54423">
                  <c:v>8.3115499999999995E-2</c:v>
                </c:pt>
                <c:pt idx="54424">
                  <c:v>8.7265999999999996E-2</c:v>
                </c:pt>
                <c:pt idx="54425">
                  <c:v>9.1405100000000003E-2</c:v>
                </c:pt>
                <c:pt idx="54426">
                  <c:v>9.5528199999999994E-2</c:v>
                </c:pt>
                <c:pt idx="54427">
                  <c:v>9.9630300000000005E-2</c:v>
                </c:pt>
                <c:pt idx="54428">
                  <c:v>0.10370600000000001</c:v>
                </c:pt>
                <c:pt idx="54429">
                  <c:v>0.107749</c:v>
                </c:pt>
                <c:pt idx="54430">
                  <c:v>0.111757</c:v>
                </c:pt>
                <c:pt idx="54431">
                  <c:v>0.115726</c:v>
                </c:pt>
                <c:pt idx="54432">
                  <c:v>0.11965000000000001</c:v>
                </c:pt>
                <c:pt idx="54433">
                  <c:v>0.12352299999999999</c:v>
                </c:pt>
                <c:pt idx="54434">
                  <c:v>0.12734100000000001</c:v>
                </c:pt>
                <c:pt idx="54435">
                  <c:v>0.131101</c:v>
                </c:pt>
                <c:pt idx="54436">
                  <c:v>0.134799</c:v>
                </c:pt>
                <c:pt idx="54437">
                  <c:v>0.138432</c:v>
                </c:pt>
                <c:pt idx="54438">
                  <c:v>0.14199899999999999</c:v>
                </c:pt>
                <c:pt idx="54439">
                  <c:v>0.14549300000000001</c:v>
                </c:pt>
                <c:pt idx="54440">
                  <c:v>0.14891099999999999</c:v>
                </c:pt>
                <c:pt idx="54441">
                  <c:v>0.15224799999999999</c:v>
                </c:pt>
                <c:pt idx="54442">
                  <c:v>0.155501</c:v>
                </c:pt>
                <c:pt idx="54443">
                  <c:v>0.158665</c:v>
                </c:pt>
                <c:pt idx="54444">
                  <c:v>0.16173699999999999</c:v>
                </c:pt>
                <c:pt idx="54445">
                  <c:v>0.164715</c:v>
                </c:pt>
                <c:pt idx="54446">
                  <c:v>0.167597</c:v>
                </c:pt>
                <c:pt idx="54447">
                  <c:v>0.17038300000000001</c:v>
                </c:pt>
                <c:pt idx="54448">
                  <c:v>0.173068</c:v>
                </c:pt>
                <c:pt idx="54449">
                  <c:v>0.175652</c:v>
                </c:pt>
                <c:pt idx="54450">
                  <c:v>0.17813200000000001</c:v>
                </c:pt>
                <c:pt idx="54451">
                  <c:v>0.180506</c:v>
                </c:pt>
                <c:pt idx="54452">
                  <c:v>0.18277199999999999</c:v>
                </c:pt>
                <c:pt idx="54453">
                  <c:v>0.18492700000000001</c:v>
                </c:pt>
                <c:pt idx="54454">
                  <c:v>0.186971</c:v>
                </c:pt>
                <c:pt idx="54455">
                  <c:v>0.18890100000000001</c:v>
                </c:pt>
                <c:pt idx="54456">
                  <c:v>0.190716</c:v>
                </c:pt>
                <c:pt idx="54457">
                  <c:v>0.192416</c:v>
                </c:pt>
                <c:pt idx="54458">
                  <c:v>0.193998</c:v>
                </c:pt>
                <c:pt idx="54459">
                  <c:v>0.195463</c:v>
                </c:pt>
                <c:pt idx="54460">
                  <c:v>0.19680900000000001</c:v>
                </c:pt>
                <c:pt idx="54461">
                  <c:v>0.19803599999999999</c:v>
                </c:pt>
                <c:pt idx="54462">
                  <c:v>0.19914399999999999</c:v>
                </c:pt>
                <c:pt idx="54463">
                  <c:v>0.200131</c:v>
                </c:pt>
                <c:pt idx="54464">
                  <c:v>0.20099800000000001</c:v>
                </c:pt>
                <c:pt idx="54465">
                  <c:v>0.20174500000000001</c:v>
                </c:pt>
                <c:pt idx="54466">
                  <c:v>0.202373</c:v>
                </c:pt>
                <c:pt idx="54467">
                  <c:v>0.20288200000000001</c:v>
                </c:pt>
                <c:pt idx="54468">
                  <c:v>0.20327400000000001</c:v>
                </c:pt>
                <c:pt idx="54469">
                  <c:v>0.20354700000000001</c:v>
                </c:pt>
                <c:pt idx="54470">
                  <c:v>0.203706</c:v>
                </c:pt>
                <c:pt idx="54471">
                  <c:v>0.20374900000000001</c:v>
                </c:pt>
                <c:pt idx="54472">
                  <c:v>0.203679</c:v>
                </c:pt>
                <c:pt idx="54473">
                  <c:v>0.20349600000000001</c:v>
                </c:pt>
                <c:pt idx="54474">
                  <c:v>0.20320199999999999</c:v>
                </c:pt>
                <c:pt idx="54475">
                  <c:v>0.20280000000000001</c:v>
                </c:pt>
                <c:pt idx="54476">
                  <c:v>0.202292</c:v>
                </c:pt>
                <c:pt idx="54477">
                  <c:v>0.201682</c:v>
                </c:pt>
                <c:pt idx="54478">
                  <c:v>0.20097200000000001</c:v>
                </c:pt>
                <c:pt idx="54479">
                  <c:v>0.20016300000000001</c:v>
                </c:pt>
                <c:pt idx="54480">
                  <c:v>0.19925799999999999</c:v>
                </c:pt>
                <c:pt idx="54481">
                  <c:v>0.19825799999999999</c:v>
                </c:pt>
                <c:pt idx="54482">
                  <c:v>0.19716600000000001</c:v>
                </c:pt>
                <c:pt idx="54483">
                  <c:v>0.19598399999999999</c:v>
                </c:pt>
                <c:pt idx="54484">
                  <c:v>0.194714</c:v>
                </c:pt>
                <c:pt idx="54485">
                  <c:v>0.193359</c:v>
                </c:pt>
                <c:pt idx="54486">
                  <c:v>0.19192100000000001</c:v>
                </c:pt>
                <c:pt idx="54487">
                  <c:v>0.19040299999999999</c:v>
                </c:pt>
                <c:pt idx="54488">
                  <c:v>0.188808</c:v>
                </c:pt>
                <c:pt idx="54489">
                  <c:v>0.18714</c:v>
                </c:pt>
                <c:pt idx="54490">
                  <c:v>0.18540200000000001</c:v>
                </c:pt>
                <c:pt idx="54491">
                  <c:v>0.18360000000000001</c:v>
                </c:pt>
                <c:pt idx="54492">
                  <c:v>0.18173700000000001</c:v>
                </c:pt>
                <c:pt idx="54493">
                  <c:v>0.179815</c:v>
                </c:pt>
                <c:pt idx="54494">
                  <c:v>0.177837</c:v>
                </c:pt>
                <c:pt idx="54495">
                  <c:v>0.17580799999999999</c:v>
                </c:pt>
                <c:pt idx="54496">
                  <c:v>0.17372899999999999</c:v>
                </c:pt>
                <c:pt idx="54497">
                  <c:v>0.17160500000000001</c:v>
                </c:pt>
                <c:pt idx="54498">
                  <c:v>0.16943900000000001</c:v>
                </c:pt>
                <c:pt idx="54499">
                  <c:v>0.167236</c:v>
                </c:pt>
                <c:pt idx="54500">
                  <c:v>0.16499800000000001</c:v>
                </c:pt>
                <c:pt idx="54501">
                  <c:v>0.16272800000000001</c:v>
                </c:pt>
                <c:pt idx="54502">
                  <c:v>0.16042999999999999</c:v>
                </c:pt>
                <c:pt idx="54503">
                  <c:v>0.158107</c:v>
                </c:pt>
                <c:pt idx="54504">
                  <c:v>0.15576300000000001</c:v>
                </c:pt>
                <c:pt idx="54505">
                  <c:v>0.15340100000000001</c:v>
                </c:pt>
                <c:pt idx="54506">
                  <c:v>0.15102499999999999</c:v>
                </c:pt>
                <c:pt idx="54507">
                  <c:v>0.14863599999999999</c:v>
                </c:pt>
                <c:pt idx="54508">
                  <c:v>0.14623900000000001</c:v>
                </c:pt>
                <c:pt idx="54509">
                  <c:v>0.14383599999999999</c:v>
                </c:pt>
                <c:pt idx="54510">
                  <c:v>0.141432</c:v>
                </c:pt>
                <c:pt idx="54511">
                  <c:v>0.13902900000000001</c:v>
                </c:pt>
                <c:pt idx="54512">
                  <c:v>0.136632</c:v>
                </c:pt>
                <c:pt idx="54513">
                  <c:v>0.134242</c:v>
                </c:pt>
                <c:pt idx="54514">
                  <c:v>0.13186300000000001</c:v>
                </c:pt>
                <c:pt idx="54515">
                  <c:v>0.129497</c:v>
                </c:pt>
                <c:pt idx="54516">
                  <c:v>0.12714700000000001</c:v>
                </c:pt>
                <c:pt idx="54517">
                  <c:v>0.124817</c:v>
                </c:pt>
                <c:pt idx="54518">
                  <c:v>0.12250900000000001</c:v>
                </c:pt>
                <c:pt idx="54519">
                  <c:v>0.120225</c:v>
                </c:pt>
                <c:pt idx="54520">
                  <c:v>0.117968</c:v>
                </c:pt>
                <c:pt idx="54521">
                  <c:v>0.11573799999999999</c:v>
                </c:pt>
                <c:pt idx="54522">
                  <c:v>0.11354</c:v>
                </c:pt>
                <c:pt idx="54523">
                  <c:v>0.111375</c:v>
                </c:pt>
                <c:pt idx="54524">
                  <c:v>0.109248</c:v>
                </c:pt>
                <c:pt idx="54525">
                  <c:v>0.10716100000000001</c:v>
                </c:pt>
                <c:pt idx="54526">
                  <c:v>0.105116</c:v>
                </c:pt>
                <c:pt idx="54527">
                  <c:v>0.103114</c:v>
                </c:pt>
                <c:pt idx="54528">
                  <c:v>0.101157</c:v>
                </c:pt>
                <c:pt idx="54529">
                  <c:v>9.9247600000000005E-2</c:v>
                </c:pt>
                <c:pt idx="54530">
                  <c:v>9.7387000000000001E-2</c:v>
                </c:pt>
                <c:pt idx="54531">
                  <c:v>9.5577099999999998E-2</c:v>
                </c:pt>
                <c:pt idx="54532">
                  <c:v>9.3818799999999994E-2</c:v>
                </c:pt>
                <c:pt idx="54533">
                  <c:v>9.2113399999999998E-2</c:v>
                </c:pt>
                <c:pt idx="54534">
                  <c:v>9.0462500000000001E-2</c:v>
                </c:pt>
                <c:pt idx="54535">
                  <c:v>8.8867299999999996E-2</c:v>
                </c:pt>
                <c:pt idx="54536">
                  <c:v>8.7329000000000004E-2</c:v>
                </c:pt>
                <c:pt idx="54537">
                  <c:v>8.5849400000000006E-2</c:v>
                </c:pt>
                <c:pt idx="54538">
                  <c:v>8.4430400000000003E-2</c:v>
                </c:pt>
                <c:pt idx="54539">
                  <c:v>8.3073300000000003E-2</c:v>
                </c:pt>
                <c:pt idx="54540">
                  <c:v>8.1778199999999995E-2</c:v>
                </c:pt>
                <c:pt idx="54541">
                  <c:v>8.05448E-2</c:v>
                </c:pt>
                <c:pt idx="54542">
                  <c:v>7.9372200000000004E-2</c:v>
                </c:pt>
                <c:pt idx="54543">
                  <c:v>7.8259800000000004E-2</c:v>
                </c:pt>
                <c:pt idx="54544">
                  <c:v>7.7207200000000004E-2</c:v>
                </c:pt>
                <c:pt idx="54545">
                  <c:v>7.6214000000000004E-2</c:v>
                </c:pt>
                <c:pt idx="54546">
                  <c:v>7.5280700000000006E-2</c:v>
                </c:pt>
                <c:pt idx="54547">
                  <c:v>7.4407899999999999E-2</c:v>
                </c:pt>
                <c:pt idx="54548">
                  <c:v>7.3595999999999995E-2</c:v>
                </c:pt>
                <c:pt idx="54549">
                  <c:v>7.2843400000000003E-2</c:v>
                </c:pt>
                <c:pt idx="54550">
                  <c:v>7.2148500000000004E-2</c:v>
                </c:pt>
                <c:pt idx="54551">
                  <c:v>7.1510400000000002E-2</c:v>
                </c:pt>
                <c:pt idx="54552">
                  <c:v>7.0929099999999995E-2</c:v>
                </c:pt>
                <c:pt idx="54553">
                  <c:v>7.0404499999999995E-2</c:v>
                </c:pt>
                <c:pt idx="54554">
                  <c:v>6.9936300000000007E-2</c:v>
                </c:pt>
                <c:pt idx="54555">
                  <c:v>6.9524199999999994E-2</c:v>
                </c:pt>
                <c:pt idx="54556">
                  <c:v>6.9167900000000004E-2</c:v>
                </c:pt>
                <c:pt idx="54557">
                  <c:v>6.8866700000000003E-2</c:v>
                </c:pt>
                <c:pt idx="54558">
                  <c:v>6.8618999999999999E-2</c:v>
                </c:pt>
                <c:pt idx="54559">
                  <c:v>6.8423399999999995E-2</c:v>
                </c:pt>
                <c:pt idx="54560">
                  <c:v>6.8278500000000006E-2</c:v>
                </c:pt>
                <c:pt idx="54561">
                  <c:v>6.8183499999999994E-2</c:v>
                </c:pt>
                <c:pt idx="54562">
                  <c:v>6.8137600000000006E-2</c:v>
                </c:pt>
                <c:pt idx="54563">
                  <c:v>6.8141400000000005E-2</c:v>
                </c:pt>
                <c:pt idx="54564">
                  <c:v>6.8195199999999997E-2</c:v>
                </c:pt>
                <c:pt idx="54565">
                  <c:v>6.8296800000000005E-2</c:v>
                </c:pt>
                <c:pt idx="54566">
                  <c:v>6.8442500000000003E-2</c:v>
                </c:pt>
                <c:pt idx="54567">
                  <c:v>6.8630099999999999E-2</c:v>
                </c:pt>
                <c:pt idx="54568">
                  <c:v>6.8857299999999996E-2</c:v>
                </c:pt>
                <c:pt idx="54569">
                  <c:v>6.9121600000000005E-2</c:v>
                </c:pt>
                <c:pt idx="54570">
                  <c:v>6.9420099999999998E-2</c:v>
                </c:pt>
                <c:pt idx="54571">
                  <c:v>6.9750499999999993E-2</c:v>
                </c:pt>
                <c:pt idx="54572">
                  <c:v>7.01103E-2</c:v>
                </c:pt>
                <c:pt idx="54573">
                  <c:v>7.0496799999999998E-2</c:v>
                </c:pt>
                <c:pt idx="54574">
                  <c:v>7.0907499999999998E-2</c:v>
                </c:pt>
                <c:pt idx="54575">
                  <c:v>7.1340200000000006E-2</c:v>
                </c:pt>
                <c:pt idx="54576">
                  <c:v>7.1792599999999998E-2</c:v>
                </c:pt>
                <c:pt idx="54577">
                  <c:v>7.2261900000000004E-2</c:v>
                </c:pt>
                <c:pt idx="54578">
                  <c:v>7.2745400000000002E-2</c:v>
                </c:pt>
                <c:pt idx="54579">
                  <c:v>7.3240399999999997E-2</c:v>
                </c:pt>
                <c:pt idx="54580">
                  <c:v>7.3744400000000002E-2</c:v>
                </c:pt>
                <c:pt idx="54581">
                  <c:v>7.4255600000000005E-2</c:v>
                </c:pt>
                <c:pt idx="54582">
                  <c:v>7.4771400000000002E-2</c:v>
                </c:pt>
                <c:pt idx="54583">
                  <c:v>7.5289499999999995E-2</c:v>
                </c:pt>
                <c:pt idx="54584">
                  <c:v>7.5807700000000006E-2</c:v>
                </c:pt>
                <c:pt idx="54585">
                  <c:v>7.6323799999999997E-2</c:v>
                </c:pt>
                <c:pt idx="54586">
                  <c:v>7.6835500000000001E-2</c:v>
                </c:pt>
                <c:pt idx="54587">
                  <c:v>7.73398E-2</c:v>
                </c:pt>
                <c:pt idx="54588">
                  <c:v>7.7834E-2</c:v>
                </c:pt>
                <c:pt idx="54589">
                  <c:v>7.8315800000000005E-2</c:v>
                </c:pt>
                <c:pt idx="54590">
                  <c:v>7.8782500000000005E-2</c:v>
                </c:pt>
                <c:pt idx="54591">
                  <c:v>7.9231800000000005E-2</c:v>
                </c:pt>
                <c:pt idx="54592">
                  <c:v>7.9660800000000004E-2</c:v>
                </c:pt>
                <c:pt idx="54593">
                  <c:v>8.0067200000000005E-2</c:v>
                </c:pt>
                <c:pt idx="54594">
                  <c:v>8.0448500000000006E-2</c:v>
                </c:pt>
                <c:pt idx="54595">
                  <c:v>8.0802600000000002E-2</c:v>
                </c:pt>
                <c:pt idx="54596">
                  <c:v>8.1127400000000002E-2</c:v>
                </c:pt>
                <c:pt idx="54597">
                  <c:v>8.1420900000000004E-2</c:v>
                </c:pt>
                <c:pt idx="54598">
                  <c:v>8.1680699999999995E-2</c:v>
                </c:pt>
                <c:pt idx="54599">
                  <c:v>8.1904400000000002E-2</c:v>
                </c:pt>
                <c:pt idx="54600">
                  <c:v>8.2089999999999996E-2</c:v>
                </c:pt>
                <c:pt idx="54601">
                  <c:v>8.2235900000000001E-2</c:v>
                </c:pt>
                <c:pt idx="54602">
                  <c:v>8.2340399999999994E-2</c:v>
                </c:pt>
                <c:pt idx="54603">
                  <c:v>8.2401600000000005E-2</c:v>
                </c:pt>
                <c:pt idx="54604">
                  <c:v>8.2418099999999994E-2</c:v>
                </c:pt>
                <c:pt idx="54605">
                  <c:v>8.2388799999999998E-2</c:v>
                </c:pt>
                <c:pt idx="54606">
                  <c:v>8.23126E-2</c:v>
                </c:pt>
                <c:pt idx="54607">
                  <c:v>8.2188200000000003E-2</c:v>
                </c:pt>
                <c:pt idx="54608">
                  <c:v>8.2014500000000004E-2</c:v>
                </c:pt>
                <c:pt idx="54609">
                  <c:v>8.1789799999999996E-2</c:v>
                </c:pt>
                <c:pt idx="54610">
                  <c:v>8.1513000000000002E-2</c:v>
                </c:pt>
                <c:pt idx="54611">
                  <c:v>8.1184000000000006E-2</c:v>
                </c:pt>
                <c:pt idx="54612">
                  <c:v>8.0802799999999994E-2</c:v>
                </c:pt>
                <c:pt idx="54613">
                  <c:v>8.0369200000000002E-2</c:v>
                </c:pt>
                <c:pt idx="54614">
                  <c:v>7.9882900000000007E-2</c:v>
                </c:pt>
                <c:pt idx="54615">
                  <c:v>7.9343899999999995E-2</c:v>
                </c:pt>
                <c:pt idx="54616">
                  <c:v>7.8752100000000005E-2</c:v>
                </c:pt>
                <c:pt idx="54617">
                  <c:v>7.8107800000000005E-2</c:v>
                </c:pt>
                <c:pt idx="54618">
                  <c:v>7.7411099999999997E-2</c:v>
                </c:pt>
                <c:pt idx="54619">
                  <c:v>7.6662499999999995E-2</c:v>
                </c:pt>
                <c:pt idx="54620">
                  <c:v>7.5862700000000005E-2</c:v>
                </c:pt>
                <c:pt idx="54621">
                  <c:v>7.5012499999999996E-2</c:v>
                </c:pt>
                <c:pt idx="54622">
                  <c:v>7.4112200000000003E-2</c:v>
                </c:pt>
                <c:pt idx="54623">
                  <c:v>7.3162699999999997E-2</c:v>
                </c:pt>
                <c:pt idx="54624">
                  <c:v>7.2165499999999994E-2</c:v>
                </c:pt>
                <c:pt idx="54625">
                  <c:v>7.1122299999999999E-2</c:v>
                </c:pt>
                <c:pt idx="54626">
                  <c:v>7.0035E-2</c:v>
                </c:pt>
                <c:pt idx="54627">
                  <c:v>6.8905300000000003E-2</c:v>
                </c:pt>
                <c:pt idx="54628">
                  <c:v>6.7734900000000001E-2</c:v>
                </c:pt>
                <c:pt idx="54629">
                  <c:v>6.6525500000000001E-2</c:v>
                </c:pt>
                <c:pt idx="54630">
                  <c:v>6.5278799999999998E-2</c:v>
                </c:pt>
                <c:pt idx="54631">
                  <c:v>6.3996399999999995E-2</c:v>
                </c:pt>
                <c:pt idx="54632">
                  <c:v>6.2680700000000006E-2</c:v>
                </c:pt>
                <c:pt idx="54633">
                  <c:v>6.13345E-2</c:v>
                </c:pt>
                <c:pt idx="54634">
                  <c:v>5.9960699999999999E-2</c:v>
                </c:pt>
                <c:pt idx="54635">
                  <c:v>5.8562500000000003E-2</c:v>
                </c:pt>
                <c:pt idx="54636">
                  <c:v>5.7142400000000003E-2</c:v>
                </c:pt>
                <c:pt idx="54637">
                  <c:v>5.5702099999999997E-2</c:v>
                </c:pt>
                <c:pt idx="54638">
                  <c:v>5.4243800000000002E-2</c:v>
                </c:pt>
                <c:pt idx="54639">
                  <c:v>5.2770600000000001E-2</c:v>
                </c:pt>
                <c:pt idx="54640">
                  <c:v>5.1286199999999997E-2</c:v>
                </c:pt>
                <c:pt idx="54641">
                  <c:v>4.9793700000000003E-2</c:v>
                </c:pt>
                <c:pt idx="54642">
                  <c:v>4.8296600000000002E-2</c:v>
                </c:pt>
                <c:pt idx="54643">
                  <c:v>4.6798300000000001E-2</c:v>
                </c:pt>
                <c:pt idx="54644">
                  <c:v>4.5302599999999998E-2</c:v>
                </c:pt>
                <c:pt idx="54645">
                  <c:v>4.3812700000000003E-2</c:v>
                </c:pt>
                <c:pt idx="54646">
                  <c:v>4.2331599999999997E-2</c:v>
                </c:pt>
                <c:pt idx="54647">
                  <c:v>4.08619E-2</c:v>
                </c:pt>
                <c:pt idx="54648">
                  <c:v>3.9407200000000003E-2</c:v>
                </c:pt>
                <c:pt idx="54649">
                  <c:v>3.7971900000000003E-2</c:v>
                </c:pt>
                <c:pt idx="54650">
                  <c:v>3.6561299999999998E-2</c:v>
                </c:pt>
                <c:pt idx="54651">
                  <c:v>3.5180299999999998E-2</c:v>
                </c:pt>
                <c:pt idx="54652">
                  <c:v>3.3832000000000001E-2</c:v>
                </c:pt>
                <c:pt idx="54653">
                  <c:v>3.2516999999999997E-2</c:v>
                </c:pt>
                <c:pt idx="54654">
                  <c:v>3.1237500000000001E-2</c:v>
                </c:pt>
                <c:pt idx="54655">
                  <c:v>2.9997099999999999E-2</c:v>
                </c:pt>
                <c:pt idx="54656">
                  <c:v>2.8799000000000002E-2</c:v>
                </c:pt>
                <c:pt idx="54657">
                  <c:v>2.7646E-2</c:v>
                </c:pt>
                <c:pt idx="54658">
                  <c:v>2.6540500000000002E-2</c:v>
                </c:pt>
                <c:pt idx="54659">
                  <c:v>2.5485600000000001E-2</c:v>
                </c:pt>
                <c:pt idx="54660">
                  <c:v>2.4484300000000001E-2</c:v>
                </c:pt>
                <c:pt idx="54661">
                  <c:v>2.35391E-2</c:v>
                </c:pt>
                <c:pt idx="54662">
                  <c:v>2.2651999999999999E-2</c:v>
                </c:pt>
                <c:pt idx="54663">
                  <c:v>2.1825299999999999E-2</c:v>
                </c:pt>
                <c:pt idx="54664">
                  <c:v>2.1061199999999999E-2</c:v>
                </c:pt>
                <c:pt idx="54665">
                  <c:v>2.0361500000000001E-2</c:v>
                </c:pt>
                <c:pt idx="54666">
                  <c:v>1.9728300000000001E-2</c:v>
                </c:pt>
                <c:pt idx="54667">
                  <c:v>1.91641E-2</c:v>
                </c:pt>
                <c:pt idx="54668">
                  <c:v>1.8671400000000001E-2</c:v>
                </c:pt>
                <c:pt idx="54669">
                  <c:v>1.82521E-2</c:v>
                </c:pt>
                <c:pt idx="54670">
                  <c:v>1.79075E-2</c:v>
                </c:pt>
                <c:pt idx="54671">
                  <c:v>1.7638999999999998E-2</c:v>
                </c:pt>
                <c:pt idx="54672">
                  <c:v>1.74488E-2</c:v>
                </c:pt>
                <c:pt idx="54673">
                  <c:v>1.7338900000000001E-2</c:v>
                </c:pt>
                <c:pt idx="54674">
                  <c:v>1.7311099999999999E-2</c:v>
                </c:pt>
                <c:pt idx="54675">
                  <c:v>1.7366300000000001E-2</c:v>
                </c:pt>
                <c:pt idx="54676">
                  <c:v>1.7505099999999999E-2</c:v>
                </c:pt>
                <c:pt idx="54677">
                  <c:v>1.7728600000000001E-2</c:v>
                </c:pt>
                <c:pt idx="54678">
                  <c:v>1.8037600000000001E-2</c:v>
                </c:pt>
                <c:pt idx="54679">
                  <c:v>1.8432899999999999E-2</c:v>
                </c:pt>
                <c:pt idx="54680">
                  <c:v>1.89147E-2</c:v>
                </c:pt>
                <c:pt idx="54681">
                  <c:v>1.9483400000000001E-2</c:v>
                </c:pt>
                <c:pt idx="54682">
                  <c:v>2.0139000000000001E-2</c:v>
                </c:pt>
                <c:pt idx="54683">
                  <c:v>2.08811E-2</c:v>
                </c:pt>
                <c:pt idx="54684">
                  <c:v>2.17095E-2</c:v>
                </c:pt>
                <c:pt idx="54685">
                  <c:v>2.2623799999999999E-2</c:v>
                </c:pt>
                <c:pt idx="54686">
                  <c:v>2.36233E-2</c:v>
                </c:pt>
                <c:pt idx="54687">
                  <c:v>2.4707199999999999E-2</c:v>
                </c:pt>
                <c:pt idx="54688">
                  <c:v>2.5874500000000002E-2</c:v>
                </c:pt>
                <c:pt idx="54689">
                  <c:v>2.7124100000000002E-2</c:v>
                </c:pt>
                <c:pt idx="54690">
                  <c:v>2.8454400000000001E-2</c:v>
                </c:pt>
                <c:pt idx="54691">
                  <c:v>2.9863500000000001E-2</c:v>
                </c:pt>
                <c:pt idx="54692">
                  <c:v>3.1349700000000001E-2</c:v>
                </c:pt>
                <c:pt idx="54693">
                  <c:v>3.2911099999999999E-2</c:v>
                </c:pt>
                <c:pt idx="54694">
                  <c:v>3.4545600000000003E-2</c:v>
                </c:pt>
                <c:pt idx="54695">
                  <c:v>3.6251400000000003E-2</c:v>
                </c:pt>
                <c:pt idx="54696">
                  <c:v>3.8026400000000002E-2</c:v>
                </c:pt>
                <c:pt idx="54697">
                  <c:v>3.9868199999999999E-2</c:v>
                </c:pt>
                <c:pt idx="54698">
                  <c:v>4.1773900000000003E-2</c:v>
                </c:pt>
                <c:pt idx="54699">
                  <c:v>4.3740800000000003E-2</c:v>
                </c:pt>
                <c:pt idx="54700">
                  <c:v>4.5766599999999998E-2</c:v>
                </c:pt>
                <c:pt idx="54701">
                  <c:v>4.7849000000000003E-2</c:v>
                </c:pt>
                <c:pt idx="54702">
                  <c:v>4.99852E-2</c:v>
                </c:pt>
                <c:pt idx="54703">
                  <c:v>5.2172000000000003E-2</c:v>
                </c:pt>
                <c:pt idx="54704">
                  <c:v>5.44059E-2</c:v>
                </c:pt>
                <c:pt idx="54705">
                  <c:v>5.6683699999999997E-2</c:v>
                </c:pt>
                <c:pt idx="54706">
                  <c:v>5.90018E-2</c:v>
                </c:pt>
                <c:pt idx="54707">
                  <c:v>6.1356800000000003E-2</c:v>
                </c:pt>
                <c:pt idx="54708">
                  <c:v>6.3744999999999996E-2</c:v>
                </c:pt>
                <c:pt idx="54709">
                  <c:v>6.6162799999999994E-2</c:v>
                </c:pt>
                <c:pt idx="54710">
                  <c:v>6.8606600000000004E-2</c:v>
                </c:pt>
                <c:pt idx="54711">
                  <c:v>7.1072999999999997E-2</c:v>
                </c:pt>
                <c:pt idx="54712">
                  <c:v>7.3558899999999997E-2</c:v>
                </c:pt>
                <c:pt idx="54713">
                  <c:v>7.6060299999999997E-2</c:v>
                </c:pt>
                <c:pt idx="54714">
                  <c:v>7.8573299999999999E-2</c:v>
                </c:pt>
                <c:pt idx="54715">
                  <c:v>8.1093799999999994E-2</c:v>
                </c:pt>
                <c:pt idx="54716">
                  <c:v>8.3617700000000003E-2</c:v>
                </c:pt>
                <c:pt idx="54717">
                  <c:v>8.6141200000000001E-2</c:v>
                </c:pt>
                <c:pt idx="54718">
                  <c:v>8.86604E-2</c:v>
                </c:pt>
                <c:pt idx="54719">
                  <c:v>9.1171799999999997E-2</c:v>
                </c:pt>
                <c:pt idx="54720">
                  <c:v>9.36718E-2</c:v>
                </c:pt>
                <c:pt idx="54721">
                  <c:v>9.6157300000000001E-2</c:v>
                </c:pt>
                <c:pt idx="54722">
                  <c:v>9.8625099999999993E-2</c:v>
                </c:pt>
                <c:pt idx="54723">
                  <c:v>0.10107099999999999</c:v>
                </c:pt>
                <c:pt idx="54724">
                  <c:v>0.103492</c:v>
                </c:pt>
                <c:pt idx="54725">
                  <c:v>0.10588400000000001</c:v>
                </c:pt>
                <c:pt idx="54726">
                  <c:v>0.10824300000000001</c:v>
                </c:pt>
                <c:pt idx="54727">
                  <c:v>0.110565</c:v>
                </c:pt>
                <c:pt idx="54728">
                  <c:v>0.112848</c:v>
                </c:pt>
                <c:pt idx="54729">
                  <c:v>0.11508599999999999</c:v>
                </c:pt>
                <c:pt idx="54730">
                  <c:v>0.11727600000000001</c:v>
                </c:pt>
                <c:pt idx="54731">
                  <c:v>0.11941499999999999</c:v>
                </c:pt>
                <c:pt idx="54732">
                  <c:v>0.1215</c:v>
                </c:pt>
                <c:pt idx="54733">
                  <c:v>0.123526</c:v>
                </c:pt>
                <c:pt idx="54734">
                  <c:v>0.12549199999999999</c:v>
                </c:pt>
                <c:pt idx="54735">
                  <c:v>0.12739400000000001</c:v>
                </c:pt>
                <c:pt idx="54736">
                  <c:v>0.12923000000000001</c:v>
                </c:pt>
                <c:pt idx="54737">
                  <c:v>0.130995</c:v>
                </c:pt>
                <c:pt idx="54738">
                  <c:v>0.132688</c:v>
                </c:pt>
                <c:pt idx="54739">
                  <c:v>0.13430500000000001</c:v>
                </c:pt>
                <c:pt idx="54740">
                  <c:v>0.13584399999999999</c:v>
                </c:pt>
                <c:pt idx="54741">
                  <c:v>0.13730300000000001</c:v>
                </c:pt>
                <c:pt idx="54742">
                  <c:v>0.13868</c:v>
                </c:pt>
                <c:pt idx="54743">
                  <c:v>0.13997299999999999</c:v>
                </c:pt>
                <c:pt idx="54744">
                  <c:v>0.14118</c:v>
                </c:pt>
                <c:pt idx="54745">
                  <c:v>0.14230000000000001</c:v>
                </c:pt>
                <c:pt idx="54746">
                  <c:v>0.14333000000000001</c:v>
                </c:pt>
                <c:pt idx="54747">
                  <c:v>0.14427000000000001</c:v>
                </c:pt>
                <c:pt idx="54748">
                  <c:v>0.145118</c:v>
                </c:pt>
                <c:pt idx="54749">
                  <c:v>0.145874</c:v>
                </c:pt>
                <c:pt idx="54750">
                  <c:v>0.146536</c:v>
                </c:pt>
                <c:pt idx="54751">
                  <c:v>0.14710300000000001</c:v>
                </c:pt>
                <c:pt idx="54752">
                  <c:v>0.14757400000000001</c:v>
                </c:pt>
                <c:pt idx="54753">
                  <c:v>0.147949</c:v>
                </c:pt>
                <c:pt idx="54754">
                  <c:v>0.148228</c:v>
                </c:pt>
                <c:pt idx="54755">
                  <c:v>0.14841099999999999</c:v>
                </c:pt>
                <c:pt idx="54756">
                  <c:v>0.14849599999999999</c:v>
                </c:pt>
                <c:pt idx="54757">
                  <c:v>0.148483</c:v>
                </c:pt>
                <c:pt idx="54758">
                  <c:v>0.148372</c:v>
                </c:pt>
                <c:pt idx="54759">
                  <c:v>0.14816399999999999</c:v>
                </c:pt>
                <c:pt idx="54760">
                  <c:v>0.14785699999999999</c:v>
                </c:pt>
                <c:pt idx="54761">
                  <c:v>0.147454</c:v>
                </c:pt>
                <c:pt idx="54762">
                  <c:v>0.146955</c:v>
                </c:pt>
                <c:pt idx="54763">
                  <c:v>0.14635999999999999</c:v>
                </c:pt>
                <c:pt idx="54764">
                  <c:v>0.14566999999999999</c:v>
                </c:pt>
                <c:pt idx="54765">
                  <c:v>0.14488500000000001</c:v>
                </c:pt>
                <c:pt idx="54766">
                  <c:v>0.144006</c:v>
                </c:pt>
                <c:pt idx="54767">
                  <c:v>0.14303399999999999</c:v>
                </c:pt>
                <c:pt idx="54768">
                  <c:v>0.14197199999999999</c:v>
                </c:pt>
                <c:pt idx="54769">
                  <c:v>0.14082</c:v>
                </c:pt>
                <c:pt idx="54770">
                  <c:v>0.13958000000000001</c:v>
                </c:pt>
                <c:pt idx="54771">
                  <c:v>0.13825499999999999</c:v>
                </c:pt>
                <c:pt idx="54772">
                  <c:v>0.136846</c:v>
                </c:pt>
                <c:pt idx="54773">
                  <c:v>0.135355</c:v>
                </c:pt>
                <c:pt idx="54774">
                  <c:v>0.13378300000000001</c:v>
                </c:pt>
                <c:pt idx="54775">
                  <c:v>0.132133</c:v>
                </c:pt>
                <c:pt idx="54776">
                  <c:v>0.130407</c:v>
                </c:pt>
                <c:pt idx="54777">
                  <c:v>0.128605</c:v>
                </c:pt>
                <c:pt idx="54778">
                  <c:v>0.12673100000000001</c:v>
                </c:pt>
                <c:pt idx="54779">
                  <c:v>0.12478599999999999</c:v>
                </c:pt>
                <c:pt idx="54780">
                  <c:v>0.12277399999999999</c:v>
                </c:pt>
                <c:pt idx="54781">
                  <c:v>0.120695</c:v>
                </c:pt>
                <c:pt idx="54782">
                  <c:v>0.11855300000000001</c:v>
                </c:pt>
                <c:pt idx="54783">
                  <c:v>0.11634899999999999</c:v>
                </c:pt>
                <c:pt idx="54784">
                  <c:v>0.11408799999999999</c:v>
                </c:pt>
                <c:pt idx="54785">
                  <c:v>0.111771</c:v>
                </c:pt>
                <c:pt idx="54786">
                  <c:v>0.109401</c:v>
                </c:pt>
                <c:pt idx="54787">
                  <c:v>0.10698100000000001</c:v>
                </c:pt>
                <c:pt idx="54788">
                  <c:v>0.104514</c:v>
                </c:pt>
                <c:pt idx="54789">
                  <c:v>0.102002</c:v>
                </c:pt>
                <c:pt idx="54790">
                  <c:v>9.9448900000000007E-2</c:v>
                </c:pt>
                <c:pt idx="54791">
                  <c:v>9.6858200000000005E-2</c:v>
                </c:pt>
                <c:pt idx="54792">
                  <c:v>9.42326E-2</c:v>
                </c:pt>
                <c:pt idx="54793">
                  <c:v>9.1575199999999995E-2</c:v>
                </c:pt>
                <c:pt idx="54794">
                  <c:v>8.8888800000000004E-2</c:v>
                </c:pt>
                <c:pt idx="54795">
                  <c:v>8.61759E-2</c:v>
                </c:pt>
                <c:pt idx="54796">
                  <c:v>8.3439399999999997E-2</c:v>
                </c:pt>
                <c:pt idx="54797">
                  <c:v>8.0681799999999998E-2</c:v>
                </c:pt>
                <c:pt idx="54798">
                  <c:v>7.7906500000000004E-2</c:v>
                </c:pt>
                <c:pt idx="54799">
                  <c:v>7.5117600000000007E-2</c:v>
                </c:pt>
                <c:pt idx="54800">
                  <c:v>7.2318300000000002E-2</c:v>
                </c:pt>
                <c:pt idx="54801">
                  <c:v>6.9511799999999999E-2</c:v>
                </c:pt>
                <c:pt idx="54802">
                  <c:v>6.6701399999999994E-2</c:v>
                </c:pt>
                <c:pt idx="54803">
                  <c:v>6.3890299999999997E-2</c:v>
                </c:pt>
                <c:pt idx="54804">
                  <c:v>6.10816E-2</c:v>
                </c:pt>
                <c:pt idx="54805">
                  <c:v>5.8278299999999998E-2</c:v>
                </c:pt>
                <c:pt idx="54806">
                  <c:v>5.5483400000000002E-2</c:v>
                </c:pt>
                <c:pt idx="54807">
                  <c:v>5.2699700000000002E-2</c:v>
                </c:pt>
                <c:pt idx="54808">
                  <c:v>4.9929800000000003E-2</c:v>
                </c:pt>
                <c:pt idx="54809">
                  <c:v>4.7176299999999997E-2</c:v>
                </c:pt>
                <c:pt idx="54810">
                  <c:v>4.4441599999999998E-2</c:v>
                </c:pt>
                <c:pt idx="54811">
                  <c:v>4.1728599999999998E-2</c:v>
                </c:pt>
                <c:pt idx="54812">
                  <c:v>3.9040199999999997E-2</c:v>
                </c:pt>
                <c:pt idx="54813">
                  <c:v>3.6379500000000002E-2</c:v>
                </c:pt>
                <c:pt idx="54814">
                  <c:v>3.37492E-2</c:v>
                </c:pt>
                <c:pt idx="54815">
                  <c:v>3.11519E-2</c:v>
                </c:pt>
                <c:pt idx="54816">
                  <c:v>2.8589900000000001E-2</c:v>
                </c:pt>
                <c:pt idx="54817">
                  <c:v>2.60653E-2</c:v>
                </c:pt>
                <c:pt idx="54818">
                  <c:v>2.358E-2</c:v>
                </c:pt>
                <c:pt idx="54819">
                  <c:v>2.1136200000000001E-2</c:v>
                </c:pt>
                <c:pt idx="54820">
                  <c:v>1.8735999999999999E-2</c:v>
                </c:pt>
                <c:pt idx="54821">
                  <c:v>1.6381E-2</c:v>
                </c:pt>
                <c:pt idx="54822">
                  <c:v>1.40733E-2</c:v>
                </c:pt>
                <c:pt idx="54823">
                  <c:v>1.18152E-2</c:v>
                </c:pt>
                <c:pt idx="54824" formatCode="0.00E+00">
                  <c:v>9.6085300000000005E-3</c:v>
                </c:pt>
                <c:pt idx="54825" formatCode="0.00E+00">
                  <c:v>7.4541599999999996E-3</c:v>
                </c:pt>
                <c:pt idx="54826" formatCode="0.00E+00">
                  <c:v>5.3535600000000003E-3</c:v>
                </c:pt>
                <c:pt idx="54827" formatCode="0.00E+00">
                  <c:v>3.3086600000000002E-3</c:v>
                </c:pt>
                <c:pt idx="54828" formatCode="0.00E+00">
                  <c:v>1.3213299999999999E-3</c:v>
                </c:pt>
                <c:pt idx="54829" formatCode="0.00E+00">
                  <c:v>-6.0686300000000002E-4</c:v>
                </c:pt>
                <c:pt idx="54830" formatCode="0.00E+00">
                  <c:v>-2.4742399999999999E-3</c:v>
                </c:pt>
                <c:pt idx="54831" formatCode="0.00E+00">
                  <c:v>-4.2791499999999998E-3</c:v>
                </c:pt>
                <c:pt idx="54832" formatCode="0.00E+00">
                  <c:v>-6.0203799999999997E-3</c:v>
                </c:pt>
                <c:pt idx="54833" formatCode="0.00E+00">
                  <c:v>-7.6971599999999998E-3</c:v>
                </c:pt>
                <c:pt idx="54834" formatCode="0.00E+00">
                  <c:v>-9.3090399999999993E-3</c:v>
                </c:pt>
                <c:pt idx="54835">
                  <c:v>-1.0855399999999999E-2</c:v>
                </c:pt>
                <c:pt idx="54836">
                  <c:v>-1.2334700000000001E-2</c:v>
                </c:pt>
                <c:pt idx="54837">
                  <c:v>-1.37451E-2</c:v>
                </c:pt>
                <c:pt idx="54838">
                  <c:v>-1.50841E-2</c:v>
                </c:pt>
                <c:pt idx="54839">
                  <c:v>-1.6350300000000002E-2</c:v>
                </c:pt>
                <c:pt idx="54840">
                  <c:v>-1.7544899999999999E-2</c:v>
                </c:pt>
                <c:pt idx="54841">
                  <c:v>-1.8669999999999999E-2</c:v>
                </c:pt>
                <c:pt idx="54842">
                  <c:v>-1.9726199999999999E-2</c:v>
                </c:pt>
                <c:pt idx="54843">
                  <c:v>-2.0713200000000001E-2</c:v>
                </c:pt>
                <c:pt idx="54844">
                  <c:v>-2.1631500000000001E-2</c:v>
                </c:pt>
                <c:pt idx="54845">
                  <c:v>-2.2481600000000001E-2</c:v>
                </c:pt>
                <c:pt idx="54846">
                  <c:v>-2.3263900000000001E-2</c:v>
                </c:pt>
                <c:pt idx="54847">
                  <c:v>-2.39791E-2</c:v>
                </c:pt>
                <c:pt idx="54848">
                  <c:v>-2.4628000000000001E-2</c:v>
                </c:pt>
                <c:pt idx="54849">
                  <c:v>-2.5211600000000001E-2</c:v>
                </c:pt>
                <c:pt idx="54850">
                  <c:v>-2.5730699999999999E-2</c:v>
                </c:pt>
                <c:pt idx="54851">
                  <c:v>-2.6186299999999999E-2</c:v>
                </c:pt>
                <c:pt idx="54852">
                  <c:v>-2.6579999999999999E-2</c:v>
                </c:pt>
                <c:pt idx="54853">
                  <c:v>-2.6912999999999999E-2</c:v>
                </c:pt>
                <c:pt idx="54854">
                  <c:v>-2.7186800000000001E-2</c:v>
                </c:pt>
                <c:pt idx="54855">
                  <c:v>-2.7402699999999999E-2</c:v>
                </c:pt>
                <c:pt idx="54856">
                  <c:v>-2.7561800000000001E-2</c:v>
                </c:pt>
                <c:pt idx="54857">
                  <c:v>-2.7665800000000001E-2</c:v>
                </c:pt>
                <c:pt idx="54858">
                  <c:v>-2.7716399999999999E-2</c:v>
                </c:pt>
                <c:pt idx="54859">
                  <c:v>-2.7715099999999999E-2</c:v>
                </c:pt>
                <c:pt idx="54860">
                  <c:v>-2.7662900000000001E-2</c:v>
                </c:pt>
                <c:pt idx="54861">
                  <c:v>-2.75614E-2</c:v>
                </c:pt>
                <c:pt idx="54862">
                  <c:v>-2.7412200000000001E-2</c:v>
                </c:pt>
                <c:pt idx="54863">
                  <c:v>-2.72172E-2</c:v>
                </c:pt>
                <c:pt idx="54864">
                  <c:v>-2.6977999999999999E-2</c:v>
                </c:pt>
                <c:pt idx="54865">
                  <c:v>-2.66967E-2</c:v>
                </c:pt>
                <c:pt idx="54866">
                  <c:v>-2.6375200000000001E-2</c:v>
                </c:pt>
                <c:pt idx="54867">
                  <c:v>-2.60155E-2</c:v>
                </c:pt>
                <c:pt idx="54868">
                  <c:v>-2.5620199999999999E-2</c:v>
                </c:pt>
                <c:pt idx="54869">
                  <c:v>-2.5191499999999999E-2</c:v>
                </c:pt>
                <c:pt idx="54870">
                  <c:v>-2.4731400000000001E-2</c:v>
                </c:pt>
                <c:pt idx="54871">
                  <c:v>-2.4242099999999999E-2</c:v>
                </c:pt>
                <c:pt idx="54872">
                  <c:v>-2.3726000000000001E-2</c:v>
                </c:pt>
                <c:pt idx="54873">
                  <c:v>-2.31857E-2</c:v>
                </c:pt>
                <c:pt idx="54874">
                  <c:v>-2.2623500000000001E-2</c:v>
                </c:pt>
                <c:pt idx="54875">
                  <c:v>-2.2041399999999999E-2</c:v>
                </c:pt>
                <c:pt idx="54876">
                  <c:v>-2.1441399999999999E-2</c:v>
                </c:pt>
                <c:pt idx="54877">
                  <c:v>-2.08262E-2</c:v>
                </c:pt>
                <c:pt idx="54878">
                  <c:v>-2.01981E-2</c:v>
                </c:pt>
                <c:pt idx="54879">
                  <c:v>-1.9559400000000001E-2</c:v>
                </c:pt>
                <c:pt idx="54880">
                  <c:v>-1.8911799999999999E-2</c:v>
                </c:pt>
                <c:pt idx="54881">
                  <c:v>-1.8256999999999999E-2</c:v>
                </c:pt>
                <c:pt idx="54882">
                  <c:v>-1.7597100000000001E-2</c:v>
                </c:pt>
                <c:pt idx="54883">
                  <c:v>-1.6934100000000001E-2</c:v>
                </c:pt>
                <c:pt idx="54884">
                  <c:v>-1.6270199999999999E-2</c:v>
                </c:pt>
                <c:pt idx="54885">
                  <c:v>-1.56077E-2</c:v>
                </c:pt>
                <c:pt idx="54886">
                  <c:v>-1.49485E-2</c:v>
                </c:pt>
                <c:pt idx="54887">
                  <c:v>-1.4294599999999999E-2</c:v>
                </c:pt>
                <c:pt idx="54888">
                  <c:v>-1.3647599999999999E-2</c:v>
                </c:pt>
                <c:pt idx="54889">
                  <c:v>-1.3009099999999999E-2</c:v>
                </c:pt>
                <c:pt idx="54890">
                  <c:v>-1.2380800000000001E-2</c:v>
                </c:pt>
                <c:pt idx="54891">
                  <c:v>-1.1764699999999999E-2</c:v>
                </c:pt>
                <c:pt idx="54892">
                  <c:v>-1.11623E-2</c:v>
                </c:pt>
                <c:pt idx="54893">
                  <c:v>-1.0574999999999999E-2</c:v>
                </c:pt>
                <c:pt idx="54894">
                  <c:v>-1.00042E-2</c:v>
                </c:pt>
                <c:pt idx="54895" formatCode="0.00E+00">
                  <c:v>-9.4510600000000007E-3</c:v>
                </c:pt>
                <c:pt idx="54896" formatCode="0.00E+00">
                  <c:v>-8.9169100000000001E-3</c:v>
                </c:pt>
                <c:pt idx="54897" formatCode="0.00E+00">
                  <c:v>-8.4030300000000006E-3</c:v>
                </c:pt>
                <c:pt idx="54898" formatCode="0.00E+00">
                  <c:v>-7.9104599999999994E-3</c:v>
                </c:pt>
                <c:pt idx="54899" formatCode="0.00E+00">
                  <c:v>-7.4400100000000004E-3</c:v>
                </c:pt>
                <c:pt idx="54900" formatCode="0.00E+00">
                  <c:v>-6.9924799999999997E-3</c:v>
                </c:pt>
                <c:pt idx="54901" formatCode="0.00E+00">
                  <c:v>-6.5687200000000001E-3</c:v>
                </c:pt>
                <c:pt idx="54902" formatCode="0.00E+00">
                  <c:v>-6.1694499999999999E-3</c:v>
                </c:pt>
                <c:pt idx="54903" formatCode="0.00E+00">
                  <c:v>-5.7951900000000004E-3</c:v>
                </c:pt>
                <c:pt idx="54904" formatCode="0.00E+00">
                  <c:v>-5.4462399999999998E-3</c:v>
                </c:pt>
                <c:pt idx="54905" formatCode="0.00E+00">
                  <c:v>-5.1229800000000001E-3</c:v>
                </c:pt>
                <c:pt idx="54906" formatCode="0.00E+00">
                  <c:v>-4.8258399999999996E-3</c:v>
                </c:pt>
                <c:pt idx="54907" formatCode="0.00E+00">
                  <c:v>-4.5548000000000003E-3</c:v>
                </c:pt>
                <c:pt idx="54908" formatCode="0.00E+00">
                  <c:v>-4.3092699999999996E-3</c:v>
                </c:pt>
                <c:pt idx="54909" formatCode="0.00E+00">
                  <c:v>-4.0885699999999997E-3</c:v>
                </c:pt>
                <c:pt idx="54910" formatCode="0.00E+00">
                  <c:v>-3.8922599999999998E-3</c:v>
                </c:pt>
                <c:pt idx="54911" formatCode="0.00E+00">
                  <c:v>-3.7202400000000001E-3</c:v>
                </c:pt>
                <c:pt idx="54912" formatCode="0.00E+00">
                  <c:v>-3.5725399999999999E-3</c:v>
                </c:pt>
                <c:pt idx="54913" formatCode="0.00E+00">
                  <c:v>-3.4489799999999999E-3</c:v>
                </c:pt>
                <c:pt idx="54914" formatCode="0.00E+00">
                  <c:v>-3.3488599999999999E-3</c:v>
                </c:pt>
                <c:pt idx="54915" formatCode="0.00E+00">
                  <c:v>-3.2712700000000002E-3</c:v>
                </c:pt>
                <c:pt idx="54916" formatCode="0.00E+00">
                  <c:v>-3.21543E-3</c:v>
                </c:pt>
                <c:pt idx="54917" formatCode="0.00E+00">
                  <c:v>-3.1806899999999999E-3</c:v>
                </c:pt>
                <c:pt idx="54918" formatCode="0.00E+00">
                  <c:v>-3.1661599999999999E-3</c:v>
                </c:pt>
                <c:pt idx="54919" formatCode="0.00E+00">
                  <c:v>-3.1707300000000001E-3</c:v>
                </c:pt>
                <c:pt idx="54920" formatCode="0.00E+00">
                  <c:v>-3.1932800000000002E-3</c:v>
                </c:pt>
                <c:pt idx="54921" formatCode="0.00E+00">
                  <c:v>-3.23266E-3</c:v>
                </c:pt>
                <c:pt idx="54922" formatCode="0.00E+00">
                  <c:v>-3.2877499999999999E-3</c:v>
                </c:pt>
                <c:pt idx="54923" formatCode="0.00E+00">
                  <c:v>-3.3573700000000001E-3</c:v>
                </c:pt>
                <c:pt idx="54924" formatCode="0.00E+00">
                  <c:v>-3.4400500000000001E-3</c:v>
                </c:pt>
                <c:pt idx="54925" formatCode="0.00E+00">
                  <c:v>-3.53405E-3</c:v>
                </c:pt>
                <c:pt idx="54926" formatCode="0.00E+00">
                  <c:v>-3.6377200000000001E-3</c:v>
                </c:pt>
                <c:pt idx="54927" formatCode="0.00E+00">
                  <c:v>-3.74968E-3</c:v>
                </c:pt>
                <c:pt idx="54928" formatCode="0.00E+00">
                  <c:v>-3.8685600000000001E-3</c:v>
                </c:pt>
                <c:pt idx="54929" formatCode="0.00E+00">
                  <c:v>-3.99257E-3</c:v>
                </c:pt>
                <c:pt idx="54930" formatCode="0.00E+00">
                  <c:v>-4.1196599999999998E-3</c:v>
                </c:pt>
                <c:pt idx="54931" formatCode="0.00E+00">
                  <c:v>-4.2478999999999998E-3</c:v>
                </c:pt>
                <c:pt idx="54932" formatCode="0.00E+00">
                  <c:v>-4.3755799999999996E-3</c:v>
                </c:pt>
                <c:pt idx="54933" formatCode="0.00E+00">
                  <c:v>-4.5010400000000004E-3</c:v>
                </c:pt>
                <c:pt idx="54934" formatCode="0.00E+00">
                  <c:v>-4.6224400000000002E-3</c:v>
                </c:pt>
                <c:pt idx="54935" formatCode="0.00E+00">
                  <c:v>-4.7377599999999997E-3</c:v>
                </c:pt>
                <c:pt idx="54936" formatCode="0.00E+00">
                  <c:v>-4.8452699999999996E-3</c:v>
                </c:pt>
                <c:pt idx="54937" formatCode="0.00E+00">
                  <c:v>-4.9434500000000003E-3</c:v>
                </c:pt>
                <c:pt idx="54938" formatCode="0.00E+00">
                  <c:v>-5.0307199999999998E-3</c:v>
                </c:pt>
                <c:pt idx="54939" formatCode="0.00E+00">
                  <c:v>-5.1055400000000004E-3</c:v>
                </c:pt>
                <c:pt idx="54940" formatCode="0.00E+00">
                  <c:v>-5.1662799999999997E-3</c:v>
                </c:pt>
                <c:pt idx="54941" formatCode="0.00E+00">
                  <c:v>-5.2109599999999997E-3</c:v>
                </c:pt>
                <c:pt idx="54942" formatCode="0.00E+00">
                  <c:v>-5.2374400000000003E-3</c:v>
                </c:pt>
                <c:pt idx="54943" formatCode="0.00E+00">
                  <c:v>-5.2437200000000003E-3</c:v>
                </c:pt>
                <c:pt idx="54944" formatCode="0.00E+00">
                  <c:v>-5.2280299999999998E-3</c:v>
                </c:pt>
                <c:pt idx="54945" formatCode="0.00E+00">
                  <c:v>-5.1886600000000003E-3</c:v>
                </c:pt>
                <c:pt idx="54946" formatCode="0.00E+00">
                  <c:v>-5.12386E-3</c:v>
                </c:pt>
                <c:pt idx="54947" formatCode="0.00E+00">
                  <c:v>-5.0318400000000001E-3</c:v>
                </c:pt>
                <c:pt idx="54948" formatCode="0.00E+00">
                  <c:v>-4.9106100000000001E-3</c:v>
                </c:pt>
                <c:pt idx="54949" formatCode="0.00E+00">
                  <c:v>-4.7582600000000003E-3</c:v>
                </c:pt>
                <c:pt idx="54950" formatCode="0.00E+00">
                  <c:v>-4.5734299999999999E-3</c:v>
                </c:pt>
                <c:pt idx="54951" formatCode="0.00E+00">
                  <c:v>-4.3550999999999998E-3</c:v>
                </c:pt>
                <c:pt idx="54952" formatCode="0.00E+00">
                  <c:v>-4.1019699999999999E-3</c:v>
                </c:pt>
                <c:pt idx="54953" formatCode="0.00E+00">
                  <c:v>-3.8124999999999999E-3</c:v>
                </c:pt>
                <c:pt idx="54954" formatCode="0.00E+00">
                  <c:v>-3.48526E-3</c:v>
                </c:pt>
                <c:pt idx="54955" formatCode="0.00E+00">
                  <c:v>-3.1187400000000001E-3</c:v>
                </c:pt>
                <c:pt idx="54956" formatCode="0.00E+00">
                  <c:v>-2.7114999999999999E-3</c:v>
                </c:pt>
                <c:pt idx="54957" formatCode="0.00E+00">
                  <c:v>-2.2625700000000002E-3</c:v>
                </c:pt>
                <c:pt idx="54958" formatCode="0.00E+00">
                  <c:v>-1.77126E-3</c:v>
                </c:pt>
                <c:pt idx="54959" formatCode="0.00E+00">
                  <c:v>-1.2366E-3</c:v>
                </c:pt>
                <c:pt idx="54960" formatCode="0.00E+00">
                  <c:v>-6.5744299999999996E-4</c:v>
                </c:pt>
                <c:pt idx="54961" formatCode="0.00E+00">
                  <c:v>-3.2769299999999998E-5</c:v>
                </c:pt>
                <c:pt idx="54962" formatCode="0.00E+00">
                  <c:v>6.3805800000000005E-4</c:v>
                </c:pt>
                <c:pt idx="54963" formatCode="0.00E+00">
                  <c:v>1.3554999999999999E-3</c:v>
                </c:pt>
                <c:pt idx="54964" formatCode="0.00E+00">
                  <c:v>2.1201599999999998E-3</c:v>
                </c:pt>
                <c:pt idx="54965" formatCode="0.00E+00">
                  <c:v>2.9325900000000001E-3</c:v>
                </c:pt>
                <c:pt idx="54966" formatCode="0.00E+00">
                  <c:v>3.7929399999999999E-3</c:v>
                </c:pt>
                <c:pt idx="54967" formatCode="0.00E+00">
                  <c:v>4.7010999999999997E-3</c:v>
                </c:pt>
                <c:pt idx="54968" formatCode="0.00E+00">
                  <c:v>5.6568499999999997E-3</c:v>
                </c:pt>
                <c:pt idx="54969" formatCode="0.00E+00">
                  <c:v>6.6599900000000002E-3</c:v>
                </c:pt>
                <c:pt idx="54970" formatCode="0.00E+00">
                  <c:v>7.7104699999999997E-3</c:v>
                </c:pt>
                <c:pt idx="54971" formatCode="0.00E+00">
                  <c:v>8.8081099999999992E-3</c:v>
                </c:pt>
                <c:pt idx="54972" formatCode="0.00E+00">
                  <c:v>9.9524599999999998E-3</c:v>
                </c:pt>
                <c:pt idx="54973">
                  <c:v>1.1142900000000001E-2</c:v>
                </c:pt>
                <c:pt idx="54974">
                  <c:v>1.2378800000000001E-2</c:v>
                </c:pt>
                <c:pt idx="54975">
                  <c:v>1.36595E-2</c:v>
                </c:pt>
                <c:pt idx="54976">
                  <c:v>1.49842E-2</c:v>
                </c:pt>
                <c:pt idx="54977">
                  <c:v>1.6352200000000001E-2</c:v>
                </c:pt>
                <c:pt idx="54978">
                  <c:v>1.7762699999999999E-2</c:v>
                </c:pt>
                <c:pt idx="54979">
                  <c:v>1.9214499999999999E-2</c:v>
                </c:pt>
                <c:pt idx="54980">
                  <c:v>2.07063E-2</c:v>
                </c:pt>
                <c:pt idx="54981">
                  <c:v>2.2236800000000001E-2</c:v>
                </c:pt>
                <c:pt idx="54982">
                  <c:v>2.3804100000000002E-2</c:v>
                </c:pt>
                <c:pt idx="54983">
                  <c:v>2.5406700000000001E-2</c:v>
                </c:pt>
                <c:pt idx="54984">
                  <c:v>2.70426E-2</c:v>
                </c:pt>
                <c:pt idx="54985">
                  <c:v>2.8710099999999999E-2</c:v>
                </c:pt>
                <c:pt idx="54986">
                  <c:v>3.0407500000000001E-2</c:v>
                </c:pt>
                <c:pt idx="54987">
                  <c:v>3.21327E-2</c:v>
                </c:pt>
                <c:pt idx="54988">
                  <c:v>3.3883799999999999E-2</c:v>
                </c:pt>
                <c:pt idx="54989">
                  <c:v>3.5658799999999997E-2</c:v>
                </c:pt>
                <c:pt idx="54990">
                  <c:v>3.7455200000000001E-2</c:v>
                </c:pt>
                <c:pt idx="54991">
                  <c:v>3.9270699999999999E-2</c:v>
                </c:pt>
                <c:pt idx="54992">
                  <c:v>4.1102699999999999E-2</c:v>
                </c:pt>
                <c:pt idx="54993">
                  <c:v>4.2948800000000002E-2</c:v>
                </c:pt>
                <c:pt idx="54994">
                  <c:v>4.4806499999999999E-2</c:v>
                </c:pt>
                <c:pt idx="54995">
                  <c:v>4.6672900000000003E-2</c:v>
                </c:pt>
                <c:pt idx="54996">
                  <c:v>4.8545199999999997E-2</c:v>
                </c:pt>
                <c:pt idx="54997">
                  <c:v>5.04205E-2</c:v>
                </c:pt>
                <c:pt idx="54998">
                  <c:v>5.2296200000000001E-2</c:v>
                </c:pt>
                <c:pt idx="54999">
                  <c:v>5.4169299999999997E-2</c:v>
                </c:pt>
                <c:pt idx="55000">
                  <c:v>5.6036700000000002E-2</c:v>
                </c:pt>
                <c:pt idx="55001">
                  <c:v>5.7895500000000003E-2</c:v>
                </c:pt>
                <c:pt idx="55002">
                  <c:v>5.9742400000000001E-2</c:v>
                </c:pt>
                <c:pt idx="55003">
                  <c:v>6.1574400000000001E-2</c:v>
                </c:pt>
                <c:pt idx="55004">
                  <c:v>6.3388299999999995E-2</c:v>
                </c:pt>
                <c:pt idx="55005">
                  <c:v>6.51809E-2</c:v>
                </c:pt>
                <c:pt idx="55006">
                  <c:v>6.6949300000000003E-2</c:v>
                </c:pt>
                <c:pt idx="55007">
                  <c:v>6.8690200000000007E-2</c:v>
                </c:pt>
                <c:pt idx="55008">
                  <c:v>7.0400299999999999E-2</c:v>
                </c:pt>
                <c:pt idx="55009">
                  <c:v>7.2076100000000004E-2</c:v>
                </c:pt>
                <c:pt idx="55010">
                  <c:v>7.3714500000000002E-2</c:v>
                </c:pt>
                <c:pt idx="55011">
                  <c:v>7.5312400000000002E-2</c:v>
                </c:pt>
                <c:pt idx="55012">
                  <c:v>7.6866799999999999E-2</c:v>
                </c:pt>
                <c:pt idx="55013">
                  <c:v>7.8374299999999994E-2</c:v>
                </c:pt>
                <c:pt idx="55014">
                  <c:v>7.9831899999999997E-2</c:v>
                </c:pt>
                <c:pt idx="55015">
                  <c:v>8.1236699999999995E-2</c:v>
                </c:pt>
                <c:pt idx="55016">
                  <c:v>8.2585599999999995E-2</c:v>
                </c:pt>
                <c:pt idx="55017">
                  <c:v>8.3875599999999995E-2</c:v>
                </c:pt>
                <c:pt idx="55018">
                  <c:v>8.5103799999999993E-2</c:v>
                </c:pt>
                <c:pt idx="55019">
                  <c:v>8.6267200000000002E-2</c:v>
                </c:pt>
                <c:pt idx="55020">
                  <c:v>8.7363099999999999E-2</c:v>
                </c:pt>
                <c:pt idx="55021">
                  <c:v>8.8388800000000003E-2</c:v>
                </c:pt>
                <c:pt idx="55022">
                  <c:v>8.9341699999999996E-2</c:v>
                </c:pt>
                <c:pt idx="55023">
                  <c:v>9.0219199999999999E-2</c:v>
                </c:pt>
                <c:pt idx="55024">
                  <c:v>9.10189E-2</c:v>
                </c:pt>
                <c:pt idx="55025">
                  <c:v>9.1738500000000001E-2</c:v>
                </c:pt>
                <c:pt idx="55026">
                  <c:v>9.2375600000000002E-2</c:v>
                </c:pt>
                <c:pt idx="55027">
                  <c:v>9.2927999999999997E-2</c:v>
                </c:pt>
                <c:pt idx="55028">
                  <c:v>9.3393599999999993E-2</c:v>
                </c:pt>
                <c:pt idx="55029">
                  <c:v>9.3770400000000004E-2</c:v>
                </c:pt>
                <c:pt idx="55030">
                  <c:v>9.4056399999999998E-2</c:v>
                </c:pt>
                <c:pt idx="55031">
                  <c:v>9.425E-2</c:v>
                </c:pt>
                <c:pt idx="55032">
                  <c:v>9.43494E-2</c:v>
                </c:pt>
                <c:pt idx="55033">
                  <c:v>9.4353400000000004E-2</c:v>
                </c:pt>
                <c:pt idx="55034">
                  <c:v>9.4260300000000005E-2</c:v>
                </c:pt>
                <c:pt idx="55035">
                  <c:v>9.4068899999999997E-2</c:v>
                </c:pt>
                <c:pt idx="55036">
                  <c:v>9.3778E-2</c:v>
                </c:pt>
                <c:pt idx="55037">
                  <c:v>9.33866E-2</c:v>
                </c:pt>
                <c:pt idx="55038">
                  <c:v>9.2894099999999993E-2</c:v>
                </c:pt>
                <c:pt idx="55039">
                  <c:v>9.2299699999999998E-2</c:v>
                </c:pt>
                <c:pt idx="55040">
                  <c:v>9.1602900000000001E-2</c:v>
                </c:pt>
                <c:pt idx="55041">
                  <c:v>9.0803200000000001E-2</c:v>
                </c:pt>
                <c:pt idx="55042">
                  <c:v>8.9900400000000005E-2</c:v>
                </c:pt>
                <c:pt idx="55043">
                  <c:v>8.8894500000000001E-2</c:v>
                </c:pt>
                <c:pt idx="55044">
                  <c:v>8.7785500000000002E-2</c:v>
                </c:pt>
                <c:pt idx="55045">
                  <c:v>8.6573499999999998E-2</c:v>
                </c:pt>
                <c:pt idx="55046">
                  <c:v>8.5259000000000001E-2</c:v>
                </c:pt>
                <c:pt idx="55047">
                  <c:v>8.38425E-2</c:v>
                </c:pt>
                <c:pt idx="55048">
                  <c:v>8.2324599999999998E-2</c:v>
                </c:pt>
                <c:pt idx="55049">
                  <c:v>8.0706200000000006E-2</c:v>
                </c:pt>
                <c:pt idx="55050">
                  <c:v>7.8988299999999997E-2</c:v>
                </c:pt>
                <c:pt idx="55051">
                  <c:v>7.7172000000000004E-2</c:v>
                </c:pt>
                <c:pt idx="55052">
                  <c:v>7.5258400000000003E-2</c:v>
                </c:pt>
                <c:pt idx="55053">
                  <c:v>7.3249099999999998E-2</c:v>
                </c:pt>
                <c:pt idx="55054">
                  <c:v>7.1145600000000003E-2</c:v>
                </c:pt>
                <c:pt idx="55055">
                  <c:v>6.8949800000000006E-2</c:v>
                </c:pt>
                <c:pt idx="55056">
                  <c:v>6.6663399999999998E-2</c:v>
                </c:pt>
                <c:pt idx="55057">
                  <c:v>6.4288700000000004E-2</c:v>
                </c:pt>
                <c:pt idx="55058">
                  <c:v>6.1827699999999999E-2</c:v>
                </c:pt>
                <c:pt idx="55059">
                  <c:v>5.9282799999999997E-2</c:v>
                </c:pt>
                <c:pt idx="55060">
                  <c:v>5.6656499999999999E-2</c:v>
                </c:pt>
                <c:pt idx="55061">
                  <c:v>5.3951399999999997E-2</c:v>
                </c:pt>
                <c:pt idx="55062">
                  <c:v>5.1170100000000003E-2</c:v>
                </c:pt>
                <c:pt idx="55063">
                  <c:v>4.8315700000000003E-2</c:v>
                </c:pt>
                <c:pt idx="55064">
                  <c:v>4.5391099999999997E-2</c:v>
                </c:pt>
                <c:pt idx="55065">
                  <c:v>4.2399399999999997E-2</c:v>
                </c:pt>
                <c:pt idx="55066">
                  <c:v>3.9343999999999997E-2</c:v>
                </c:pt>
                <c:pt idx="55067">
                  <c:v>3.6228099999999999E-2</c:v>
                </c:pt>
                <c:pt idx="55068">
                  <c:v>3.30552E-2</c:v>
                </c:pt>
                <c:pt idx="55069">
                  <c:v>2.9828899999999998E-2</c:v>
                </c:pt>
                <c:pt idx="55070">
                  <c:v>2.6552900000000001E-2</c:v>
                </c:pt>
                <c:pt idx="55071">
                  <c:v>2.3230799999999999E-2</c:v>
                </c:pt>
                <c:pt idx="55072">
                  <c:v>1.9866600000000002E-2</c:v>
                </c:pt>
                <c:pt idx="55073">
                  <c:v>1.6464099999999999E-2</c:v>
                </c:pt>
                <c:pt idx="55074">
                  <c:v>1.30274E-2</c:v>
                </c:pt>
                <c:pt idx="55075" formatCode="0.00E+00">
                  <c:v>9.56043E-3</c:v>
                </c:pt>
                <c:pt idx="55076" formatCode="0.00E+00">
                  <c:v>6.0674099999999996E-3</c:v>
                </c:pt>
                <c:pt idx="55077" formatCode="0.00E+00">
                  <c:v>2.5524900000000001E-3</c:v>
                </c:pt>
                <c:pt idx="55078" formatCode="0.00E+00">
                  <c:v>-9.8009599999999996E-4</c:v>
                </c:pt>
                <c:pt idx="55079" formatCode="0.00E+00">
                  <c:v>-4.52608E-3</c:v>
                </c:pt>
                <c:pt idx="55080" formatCode="0.00E+00">
                  <c:v>-8.0811300000000006E-3</c:v>
                </c:pt>
                <c:pt idx="55081">
                  <c:v>-1.1640899999999999E-2</c:v>
                </c:pt>
                <c:pt idx="55082">
                  <c:v>-1.52011E-2</c:v>
                </c:pt>
                <c:pt idx="55083">
                  <c:v>-1.87575E-2</c:v>
                </c:pt>
                <c:pt idx="55084">
                  <c:v>-2.2305800000000001E-2</c:v>
                </c:pt>
                <c:pt idx="55085">
                  <c:v>-2.5841699999999999E-2</c:v>
                </c:pt>
                <c:pt idx="55086">
                  <c:v>-2.93607E-2</c:v>
                </c:pt>
                <c:pt idx="55087">
                  <c:v>-3.2858600000000002E-2</c:v>
                </c:pt>
                <c:pt idx="55088">
                  <c:v>-3.6330899999999999E-2</c:v>
                </c:pt>
                <c:pt idx="55089">
                  <c:v>-3.97734E-2</c:v>
                </c:pt>
                <c:pt idx="55090">
                  <c:v>-4.3181700000000003E-2</c:v>
                </c:pt>
                <c:pt idx="55091">
                  <c:v>-4.6551599999999999E-2</c:v>
                </c:pt>
                <c:pt idx="55092">
                  <c:v>-4.9878800000000001E-2</c:v>
                </c:pt>
                <c:pt idx="55093">
                  <c:v>-5.3159199999999997E-2</c:v>
                </c:pt>
                <c:pt idx="55094">
                  <c:v>-5.6388599999999997E-2</c:v>
                </c:pt>
                <c:pt idx="55095">
                  <c:v>-5.9562999999999998E-2</c:v>
                </c:pt>
                <c:pt idx="55096">
                  <c:v>-6.2678300000000006E-2</c:v>
                </c:pt>
                <c:pt idx="55097">
                  <c:v>-6.5730700000000003E-2</c:v>
                </c:pt>
                <c:pt idx="55098">
                  <c:v>-6.8716100000000002E-2</c:v>
                </c:pt>
                <c:pt idx="55099">
                  <c:v>-7.1631E-2</c:v>
                </c:pt>
                <c:pt idx="55100">
                  <c:v>-7.4471499999999996E-2</c:v>
                </c:pt>
                <c:pt idx="55101">
                  <c:v>-7.72341E-2</c:v>
                </c:pt>
                <c:pt idx="55102">
                  <c:v>-7.9915200000000006E-2</c:v>
                </c:pt>
                <c:pt idx="55103">
                  <c:v>-8.2511600000000004E-2</c:v>
                </c:pt>
                <c:pt idx="55104">
                  <c:v>-8.5019800000000006E-2</c:v>
                </c:pt>
                <c:pt idx="55105">
                  <c:v>-8.7436799999999995E-2</c:v>
                </c:pt>
                <c:pt idx="55106">
                  <c:v>-8.9759400000000003E-2</c:v>
                </c:pt>
                <c:pt idx="55107">
                  <c:v>-9.1984800000000005E-2</c:v>
                </c:pt>
                <c:pt idx="55108">
                  <c:v>-9.4110100000000002E-2</c:v>
                </c:pt>
                <c:pt idx="55109">
                  <c:v>-9.6132700000000001E-2</c:v>
                </c:pt>
                <c:pt idx="55110">
                  <c:v>-9.8049999999999998E-2</c:v>
                </c:pt>
                <c:pt idx="55111">
                  <c:v>-9.9859799999999999E-2</c:v>
                </c:pt>
                <c:pt idx="55112">
                  <c:v>-0.10156</c:v>
                </c:pt>
                <c:pt idx="55113">
                  <c:v>-0.103148</c:v>
                </c:pt>
                <c:pt idx="55114">
                  <c:v>-0.10462100000000001</c:v>
                </c:pt>
                <c:pt idx="55115">
                  <c:v>-0.10598</c:v>
                </c:pt>
                <c:pt idx="55116">
                  <c:v>-0.107221</c:v>
                </c:pt>
                <c:pt idx="55117">
                  <c:v>-0.10834299999999999</c:v>
                </c:pt>
                <c:pt idx="55118">
                  <c:v>-0.109345</c:v>
                </c:pt>
                <c:pt idx="55119">
                  <c:v>-0.110225</c:v>
                </c:pt>
                <c:pt idx="55120">
                  <c:v>-0.110984</c:v>
                </c:pt>
                <c:pt idx="55121">
                  <c:v>-0.111619</c:v>
                </c:pt>
                <c:pt idx="55122">
                  <c:v>-0.11213099999999999</c:v>
                </c:pt>
                <c:pt idx="55123">
                  <c:v>-0.11251800000000001</c:v>
                </c:pt>
                <c:pt idx="55124">
                  <c:v>-0.11278100000000001</c:v>
                </c:pt>
                <c:pt idx="55125">
                  <c:v>-0.11291900000000001</c:v>
                </c:pt>
                <c:pt idx="55126">
                  <c:v>-0.112932</c:v>
                </c:pt>
                <c:pt idx="55127">
                  <c:v>-0.112821</c:v>
                </c:pt>
                <c:pt idx="55128">
                  <c:v>-0.11258600000000001</c:v>
                </c:pt>
                <c:pt idx="55129">
                  <c:v>-0.11222699999999999</c:v>
                </c:pt>
                <c:pt idx="55130">
                  <c:v>-0.111745</c:v>
                </c:pt>
                <c:pt idx="55131">
                  <c:v>-0.111142</c:v>
                </c:pt>
                <c:pt idx="55132">
                  <c:v>-0.110417</c:v>
                </c:pt>
                <c:pt idx="55133">
                  <c:v>-0.109572</c:v>
                </c:pt>
                <c:pt idx="55134">
                  <c:v>-0.108609</c:v>
                </c:pt>
                <c:pt idx="55135">
                  <c:v>-0.107529</c:v>
                </c:pt>
                <c:pt idx="55136">
                  <c:v>-0.106333</c:v>
                </c:pt>
                <c:pt idx="55137">
                  <c:v>-0.10502400000000001</c:v>
                </c:pt>
                <c:pt idx="55138">
                  <c:v>-0.103604</c:v>
                </c:pt>
                <c:pt idx="55139">
                  <c:v>-0.102074</c:v>
                </c:pt>
                <c:pt idx="55140">
                  <c:v>-0.100436</c:v>
                </c:pt>
                <c:pt idx="55141">
                  <c:v>-9.8694299999999999E-2</c:v>
                </c:pt>
                <c:pt idx="55142">
                  <c:v>-9.68498E-2</c:v>
                </c:pt>
                <c:pt idx="55143">
                  <c:v>-9.4905699999999996E-2</c:v>
                </c:pt>
                <c:pt idx="55144">
                  <c:v>-9.2864699999999994E-2</c:v>
                </c:pt>
                <c:pt idx="55145">
                  <c:v>-9.0729799999999999E-2</c:v>
                </c:pt>
                <c:pt idx="55146">
                  <c:v>-8.8503799999999994E-2</c:v>
                </c:pt>
                <c:pt idx="55147">
                  <c:v>-8.6190100000000006E-2</c:v>
                </c:pt>
                <c:pt idx="55148">
                  <c:v>-8.37918E-2</c:v>
                </c:pt>
                <c:pt idx="55149">
                  <c:v>-8.1312200000000001E-2</c:v>
                </c:pt>
                <c:pt idx="55150">
                  <c:v>-7.8754900000000003E-2</c:v>
                </c:pt>
                <c:pt idx="55151">
                  <c:v>-7.6123300000000005E-2</c:v>
                </c:pt>
                <c:pt idx="55152">
                  <c:v>-7.3421E-2</c:v>
                </c:pt>
                <c:pt idx="55153">
                  <c:v>-7.0651800000000001E-2</c:v>
                </c:pt>
                <c:pt idx="55154">
                  <c:v>-6.7819400000000002E-2</c:v>
                </c:pt>
                <c:pt idx="55155">
                  <c:v>-6.4927700000000005E-2</c:v>
                </c:pt>
                <c:pt idx="55156">
                  <c:v>-6.1980599999999997E-2</c:v>
                </c:pt>
                <c:pt idx="55157">
                  <c:v>-5.8982E-2</c:v>
                </c:pt>
                <c:pt idx="55158">
                  <c:v>-5.5936E-2</c:v>
                </c:pt>
                <c:pt idx="55159">
                  <c:v>-5.2846600000000001E-2</c:v>
                </c:pt>
                <c:pt idx="55160">
                  <c:v>-4.9717900000000002E-2</c:v>
                </c:pt>
                <c:pt idx="55161">
                  <c:v>-4.6554100000000001E-2</c:v>
                </c:pt>
                <c:pt idx="55162">
                  <c:v>-4.3359200000000001E-2</c:v>
                </c:pt>
                <c:pt idx="55163">
                  <c:v>-4.01375E-2</c:v>
                </c:pt>
                <c:pt idx="55164">
                  <c:v>-3.6893200000000001E-2</c:v>
                </c:pt>
                <c:pt idx="55165">
                  <c:v>-3.3630399999999998E-2</c:v>
                </c:pt>
                <c:pt idx="55166">
                  <c:v>-3.03533E-2</c:v>
                </c:pt>
                <c:pt idx="55167">
                  <c:v>-2.7066099999999999E-2</c:v>
                </c:pt>
                <c:pt idx="55168">
                  <c:v>-2.3772999999999999E-2</c:v>
                </c:pt>
                <c:pt idx="55169">
                  <c:v>-2.0478199999999998E-2</c:v>
                </c:pt>
                <c:pt idx="55170">
                  <c:v>-1.7185700000000002E-2</c:v>
                </c:pt>
                <c:pt idx="55171">
                  <c:v>-1.3899699999999999E-2</c:v>
                </c:pt>
                <c:pt idx="55172">
                  <c:v>-1.06242E-2</c:v>
                </c:pt>
                <c:pt idx="55173" formatCode="0.00E+00">
                  <c:v>-7.3631900000000004E-3</c:v>
                </c:pt>
                <c:pt idx="55174" formatCode="0.00E+00">
                  <c:v>-4.1207099999999997E-3</c:v>
                </c:pt>
                <c:pt idx="55175" formatCode="0.00E+00">
                  <c:v>-9.0064099999999998E-4</c:v>
                </c:pt>
                <c:pt idx="55176" formatCode="0.00E+00">
                  <c:v>2.2931700000000002E-3</c:v>
                </c:pt>
                <c:pt idx="55177" formatCode="0.00E+00">
                  <c:v>5.4569299999999996E-3</c:v>
                </c:pt>
                <c:pt idx="55178" formatCode="0.00E+00">
                  <c:v>8.5869399999999995E-3</c:v>
                </c:pt>
                <c:pt idx="55179">
                  <c:v>1.16796E-2</c:v>
                </c:pt>
                <c:pt idx="55180">
                  <c:v>1.47312E-2</c:v>
                </c:pt>
                <c:pt idx="55181">
                  <c:v>1.7738500000000001E-2</c:v>
                </c:pt>
                <c:pt idx="55182">
                  <c:v>2.0697900000000002E-2</c:v>
                </c:pt>
                <c:pt idx="55183">
                  <c:v>2.36063E-2</c:v>
                </c:pt>
                <c:pt idx="55184">
                  <c:v>2.6460500000000001E-2</c:v>
                </c:pt>
                <c:pt idx="55185">
                  <c:v>2.92573E-2</c:v>
                </c:pt>
                <c:pt idx="55186">
                  <c:v>3.1993800000000003E-2</c:v>
                </c:pt>
                <c:pt idx="55187">
                  <c:v>3.4667200000000002E-2</c:v>
                </c:pt>
                <c:pt idx="55188">
                  <c:v>3.7274700000000001E-2</c:v>
                </c:pt>
                <c:pt idx="55189">
                  <c:v>3.98137E-2</c:v>
                </c:pt>
                <c:pt idx="55190">
                  <c:v>4.2281699999999998E-2</c:v>
                </c:pt>
                <c:pt idx="55191">
                  <c:v>4.4676300000000002E-2</c:v>
                </c:pt>
                <c:pt idx="55192">
                  <c:v>4.6995299999999997E-2</c:v>
                </c:pt>
                <c:pt idx="55193">
                  <c:v>4.9236599999999998E-2</c:v>
                </c:pt>
                <c:pt idx="55194">
                  <c:v>5.1398300000000001E-2</c:v>
                </c:pt>
                <c:pt idx="55195">
                  <c:v>5.3478299999999999E-2</c:v>
                </c:pt>
                <c:pt idx="55196">
                  <c:v>5.5475200000000002E-2</c:v>
                </c:pt>
                <c:pt idx="55197">
                  <c:v>5.7387199999999999E-2</c:v>
                </c:pt>
                <c:pt idx="55198">
                  <c:v>5.9213099999999998E-2</c:v>
                </c:pt>
                <c:pt idx="55199">
                  <c:v>6.0951400000000003E-2</c:v>
                </c:pt>
                <c:pt idx="55200">
                  <c:v>6.2601000000000004E-2</c:v>
                </c:pt>
                <c:pt idx="55201">
                  <c:v>6.4160999999999996E-2</c:v>
                </c:pt>
                <c:pt idx="55202">
                  <c:v>6.5630499999999994E-2</c:v>
                </c:pt>
                <c:pt idx="55203">
                  <c:v>6.7008700000000004E-2</c:v>
                </c:pt>
                <c:pt idx="55204">
                  <c:v>6.82952E-2</c:v>
                </c:pt>
                <c:pt idx="55205">
                  <c:v>6.9489400000000007E-2</c:v>
                </c:pt>
                <c:pt idx="55206">
                  <c:v>7.0591200000000007E-2</c:v>
                </c:pt>
                <c:pt idx="55207">
                  <c:v>7.1600200000000003E-2</c:v>
                </c:pt>
                <c:pt idx="55208">
                  <c:v>7.2516600000000001E-2</c:v>
                </c:pt>
                <c:pt idx="55209">
                  <c:v>7.3340500000000003E-2</c:v>
                </c:pt>
                <c:pt idx="55210">
                  <c:v>7.4072100000000002E-2</c:v>
                </c:pt>
                <c:pt idx="55211">
                  <c:v>7.4711799999999995E-2</c:v>
                </c:pt>
                <c:pt idx="55212">
                  <c:v>7.5260300000000002E-2</c:v>
                </c:pt>
                <c:pt idx="55213">
                  <c:v>7.5718099999999997E-2</c:v>
                </c:pt>
                <c:pt idx="55214">
                  <c:v>7.6086000000000001E-2</c:v>
                </c:pt>
                <c:pt idx="55215">
                  <c:v>7.6365000000000002E-2</c:v>
                </c:pt>
                <c:pt idx="55216">
                  <c:v>7.6556100000000002E-2</c:v>
                </c:pt>
                <c:pt idx="55217">
                  <c:v>7.6660599999999995E-2</c:v>
                </c:pt>
                <c:pt idx="55218">
                  <c:v>7.6679499999999998E-2</c:v>
                </c:pt>
                <c:pt idx="55219">
                  <c:v>7.6614500000000002E-2</c:v>
                </c:pt>
                <c:pt idx="55220">
                  <c:v>7.6466900000000004E-2</c:v>
                </c:pt>
                <c:pt idx="55221">
                  <c:v>7.6238500000000001E-2</c:v>
                </c:pt>
                <c:pt idx="55222">
                  <c:v>7.5930800000000007E-2</c:v>
                </c:pt>
                <c:pt idx="55223">
                  <c:v>7.5545799999999996E-2</c:v>
                </c:pt>
                <c:pt idx="55224">
                  <c:v>7.5085299999999994E-2</c:v>
                </c:pt>
                <c:pt idx="55225">
                  <c:v>7.4551400000000004E-2</c:v>
                </c:pt>
                <c:pt idx="55226">
                  <c:v>7.3945999999999998E-2</c:v>
                </c:pt>
                <c:pt idx="55227">
                  <c:v>7.3271500000000003E-2</c:v>
                </c:pt>
                <c:pt idx="55228">
                  <c:v>7.2529999999999997E-2</c:v>
                </c:pt>
                <c:pt idx="55229">
                  <c:v>7.1723800000000004E-2</c:v>
                </c:pt>
                <c:pt idx="55230">
                  <c:v>7.0855299999999996E-2</c:v>
                </c:pt>
                <c:pt idx="55231">
                  <c:v>6.9927000000000003E-2</c:v>
                </c:pt>
                <c:pt idx="55232">
                  <c:v>6.89414E-2</c:v>
                </c:pt>
                <c:pt idx="55233">
                  <c:v>6.79009E-2</c:v>
                </c:pt>
                <c:pt idx="55234">
                  <c:v>6.6808300000000001E-2</c:v>
                </c:pt>
                <c:pt idx="55235">
                  <c:v>6.5666100000000005E-2</c:v>
                </c:pt>
                <c:pt idx="55236">
                  <c:v>6.4477099999999996E-2</c:v>
                </c:pt>
                <c:pt idx="55237">
                  <c:v>6.3243800000000003E-2</c:v>
                </c:pt>
                <c:pt idx="55238">
                  <c:v>6.1969099999999999E-2</c:v>
                </c:pt>
                <c:pt idx="55239">
                  <c:v>6.06557E-2</c:v>
                </c:pt>
                <c:pt idx="55240">
                  <c:v>5.9306400000000002E-2</c:v>
                </c:pt>
                <c:pt idx="55241">
                  <c:v>5.79239E-2</c:v>
                </c:pt>
                <c:pt idx="55242">
                  <c:v>5.6510999999999999E-2</c:v>
                </c:pt>
                <c:pt idx="55243">
                  <c:v>5.5070500000000001E-2</c:v>
                </c:pt>
                <c:pt idx="55244">
                  <c:v>5.3605199999999999E-2</c:v>
                </c:pt>
                <c:pt idx="55245">
                  <c:v>5.2117799999999999E-2</c:v>
                </c:pt>
                <c:pt idx="55246">
                  <c:v>5.0611099999999999E-2</c:v>
                </c:pt>
                <c:pt idx="55247">
                  <c:v>4.9087699999999998E-2</c:v>
                </c:pt>
                <c:pt idx="55248">
                  <c:v>4.7550500000000002E-2</c:v>
                </c:pt>
                <c:pt idx="55249">
                  <c:v>4.6002099999999997E-2</c:v>
                </c:pt>
                <c:pt idx="55250">
                  <c:v>4.4444999999999998E-2</c:v>
                </c:pt>
                <c:pt idx="55251">
                  <c:v>4.2882000000000003E-2</c:v>
                </c:pt>
                <c:pt idx="55252">
                  <c:v>4.1315499999999998E-2</c:v>
                </c:pt>
                <c:pt idx="55253">
                  <c:v>3.9747999999999999E-2</c:v>
                </c:pt>
                <c:pt idx="55254">
                  <c:v>3.8182000000000001E-2</c:v>
                </c:pt>
                <c:pt idx="55255">
                  <c:v>3.662E-2</c:v>
                </c:pt>
                <c:pt idx="55256">
                  <c:v>3.5064100000000001E-2</c:v>
                </c:pt>
                <c:pt idx="55257">
                  <c:v>3.3516799999999999E-2</c:v>
                </c:pt>
                <c:pt idx="55258">
                  <c:v>3.1980099999999997E-2</c:v>
                </c:pt>
                <c:pt idx="55259">
                  <c:v>3.0456199999999999E-2</c:v>
                </c:pt>
                <c:pt idx="55260">
                  <c:v>2.8947199999999999E-2</c:v>
                </c:pt>
                <c:pt idx="55261">
                  <c:v>2.7455E-2</c:v>
                </c:pt>
                <c:pt idx="55262">
                  <c:v>2.5981600000000001E-2</c:v>
                </c:pt>
                <c:pt idx="55263">
                  <c:v>2.4528700000000001E-2</c:v>
                </c:pt>
                <c:pt idx="55264">
                  <c:v>2.30981E-2</c:v>
                </c:pt>
                <c:pt idx="55265">
                  <c:v>2.16914E-2</c:v>
                </c:pt>
                <c:pt idx="55266">
                  <c:v>2.0310100000000001E-2</c:v>
                </c:pt>
                <c:pt idx="55267">
                  <c:v>1.8955699999999999E-2</c:v>
                </c:pt>
                <c:pt idx="55268">
                  <c:v>1.7629599999999999E-2</c:v>
                </c:pt>
                <c:pt idx="55269">
                  <c:v>1.6333E-2</c:v>
                </c:pt>
                <c:pt idx="55270">
                  <c:v>1.5067000000000001E-2</c:v>
                </c:pt>
                <c:pt idx="55271">
                  <c:v>1.3832799999999999E-2</c:v>
                </c:pt>
                <c:pt idx="55272">
                  <c:v>1.26313E-2</c:v>
                </c:pt>
                <c:pt idx="55273">
                  <c:v>1.14634E-2</c:v>
                </c:pt>
                <c:pt idx="55274">
                  <c:v>1.03298E-2</c:v>
                </c:pt>
                <c:pt idx="55275" formatCode="0.00E+00">
                  <c:v>9.2311500000000005E-3</c:v>
                </c:pt>
                <c:pt idx="55276" formatCode="0.00E+00">
                  <c:v>8.1680899999999994E-3</c:v>
                </c:pt>
                <c:pt idx="55277" formatCode="0.00E+00">
                  <c:v>7.1410600000000003E-3</c:v>
                </c:pt>
                <c:pt idx="55278" formatCode="0.00E+00">
                  <c:v>6.1504000000000003E-3</c:v>
                </c:pt>
                <c:pt idx="55279" formatCode="0.00E+00">
                  <c:v>5.1963699999999996E-3</c:v>
                </c:pt>
                <c:pt idx="55280" formatCode="0.00E+00">
                  <c:v>4.2791399999999999E-3</c:v>
                </c:pt>
                <c:pt idx="55281" formatCode="0.00E+00">
                  <c:v>3.3987700000000002E-3</c:v>
                </c:pt>
                <c:pt idx="55282" formatCode="0.00E+00">
                  <c:v>2.55522E-3</c:v>
                </c:pt>
                <c:pt idx="55283" formatCode="0.00E+00">
                  <c:v>1.7483500000000001E-3</c:v>
                </c:pt>
                <c:pt idx="55284" formatCode="0.00E+00">
                  <c:v>9.7795E-4</c:v>
                </c:pt>
                <c:pt idx="55285" formatCode="0.00E+00">
                  <c:v>2.43689E-4</c:v>
                </c:pt>
                <c:pt idx="55286" formatCode="0.00E+00">
                  <c:v>-4.5483999999999998E-4</c:v>
                </c:pt>
                <c:pt idx="55287" formatCode="0.00E+00">
                  <c:v>-1.1181400000000001E-3</c:v>
                </c:pt>
                <c:pt idx="55288" formatCode="0.00E+00">
                  <c:v>-1.74679E-3</c:v>
                </c:pt>
                <c:pt idx="55289" formatCode="0.00E+00">
                  <c:v>-2.3414600000000001E-3</c:v>
                </c:pt>
                <c:pt idx="55290" formatCode="0.00E+00">
                  <c:v>-2.9028999999999999E-3</c:v>
                </c:pt>
                <c:pt idx="55291" formatCode="0.00E+00">
                  <c:v>-3.43195E-3</c:v>
                </c:pt>
                <c:pt idx="55292" formatCode="0.00E+00">
                  <c:v>-3.9294999999999998E-3</c:v>
                </c:pt>
                <c:pt idx="55293" formatCode="0.00E+00">
                  <c:v>-4.3965499999999999E-3</c:v>
                </c:pt>
                <c:pt idx="55294" formatCode="0.00E+00">
                  <c:v>-4.8341199999999999E-3</c:v>
                </c:pt>
                <c:pt idx="55295" formatCode="0.00E+00">
                  <c:v>-5.24334E-3</c:v>
                </c:pt>
                <c:pt idx="55296" formatCode="0.00E+00">
                  <c:v>-5.6253900000000001E-3</c:v>
                </c:pt>
                <c:pt idx="55297" formatCode="0.00E+00">
                  <c:v>-5.9814899999999999E-3</c:v>
                </c:pt>
                <c:pt idx="55298" formatCode="0.00E+00">
                  <c:v>-6.3129400000000004E-3</c:v>
                </c:pt>
                <c:pt idx="55299" formatCode="0.00E+00">
                  <c:v>-6.6210699999999997E-3</c:v>
                </c:pt>
                <c:pt idx="55300" formatCode="0.00E+00">
                  <c:v>-6.90729E-3</c:v>
                </c:pt>
                <c:pt idx="55301" formatCode="0.00E+00">
                  <c:v>-7.1730199999999996E-3</c:v>
                </c:pt>
                <c:pt idx="55302" formatCode="0.00E+00">
                  <c:v>-7.4197300000000002E-3</c:v>
                </c:pt>
                <c:pt idx="55303" formatCode="0.00E+00">
                  <c:v>-7.64893E-3</c:v>
                </c:pt>
                <c:pt idx="55304" formatCode="0.00E+00">
                  <c:v>-7.86216E-3</c:v>
                </c:pt>
                <c:pt idx="55305" formatCode="0.00E+00">
                  <c:v>-8.0609900000000005E-3</c:v>
                </c:pt>
                <c:pt idx="55306" formatCode="0.00E+00">
                  <c:v>-8.2469899999999992E-3</c:v>
                </c:pt>
                <c:pt idx="55307" formatCode="0.00E+00">
                  <c:v>-8.4217900000000002E-3</c:v>
                </c:pt>
                <c:pt idx="55308" formatCode="0.00E+00">
                  <c:v>-8.5869999999999991E-3</c:v>
                </c:pt>
                <c:pt idx="55309" formatCode="0.00E+00">
                  <c:v>-8.7442400000000003E-3</c:v>
                </c:pt>
                <c:pt idx="55310" formatCode="0.00E+00">
                  <c:v>-8.8951499999999992E-3</c:v>
                </c:pt>
                <c:pt idx="55311" formatCode="0.00E+00">
                  <c:v>-9.0413799999999999E-3</c:v>
                </c:pt>
                <c:pt idx="55312" formatCode="0.00E+00">
                  <c:v>-9.1845399999999997E-3</c:v>
                </c:pt>
                <c:pt idx="55313" formatCode="0.00E+00">
                  <c:v>-9.3262599999999994E-3</c:v>
                </c:pt>
                <c:pt idx="55314" formatCode="0.00E+00">
                  <c:v>-9.4681599999999998E-3</c:v>
                </c:pt>
                <c:pt idx="55315" formatCode="0.00E+00">
                  <c:v>-9.6118200000000001E-3</c:v>
                </c:pt>
                <c:pt idx="55316" formatCode="0.00E+00">
                  <c:v>-9.7588299999999996E-3</c:v>
                </c:pt>
                <c:pt idx="55317" formatCode="0.00E+00">
                  <c:v>-9.9107199999999996E-3</c:v>
                </c:pt>
                <c:pt idx="55318">
                  <c:v>-1.0069E-2</c:v>
                </c:pt>
                <c:pt idx="55319">
                  <c:v>-1.02352E-2</c:v>
                </c:pt>
                <c:pt idx="55320">
                  <c:v>-1.04107E-2</c:v>
                </c:pt>
                <c:pt idx="55321">
                  <c:v>-1.0597000000000001E-2</c:v>
                </c:pt>
                <c:pt idx="55322">
                  <c:v>-1.07954E-2</c:v>
                </c:pt>
                <c:pt idx="55323">
                  <c:v>-1.10072E-2</c:v>
                </c:pt>
                <c:pt idx="55324">
                  <c:v>-1.1233699999999999E-2</c:v>
                </c:pt>
                <c:pt idx="55325">
                  <c:v>-1.1476099999999999E-2</c:v>
                </c:pt>
                <c:pt idx="55326">
                  <c:v>-1.1735499999999999E-2</c:v>
                </c:pt>
                <c:pt idx="55327">
                  <c:v>-1.2012999999999999E-2</c:v>
                </c:pt>
                <c:pt idx="55328">
                  <c:v>-1.23097E-2</c:v>
                </c:pt>
                <c:pt idx="55329">
                  <c:v>-1.2626399999999999E-2</c:v>
                </c:pt>
                <c:pt idx="55330">
                  <c:v>-1.2964099999999999E-2</c:v>
                </c:pt>
                <c:pt idx="55331">
                  <c:v>-1.33236E-2</c:v>
                </c:pt>
                <c:pt idx="55332">
                  <c:v>-1.3705500000000001E-2</c:v>
                </c:pt>
                <c:pt idx="55333">
                  <c:v>-1.4110599999999999E-2</c:v>
                </c:pt>
                <c:pt idx="55334">
                  <c:v>-1.45395E-2</c:v>
                </c:pt>
                <c:pt idx="55335">
                  <c:v>-1.4992500000000001E-2</c:v>
                </c:pt>
                <c:pt idx="55336">
                  <c:v>-1.54702E-2</c:v>
                </c:pt>
                <c:pt idx="55337">
                  <c:v>-1.5972699999999999E-2</c:v>
                </c:pt>
                <c:pt idx="55338">
                  <c:v>-1.6500500000000001E-2</c:v>
                </c:pt>
                <c:pt idx="55339">
                  <c:v>-1.7053499999999999E-2</c:v>
                </c:pt>
                <c:pt idx="55340">
                  <c:v>-1.76318E-2</c:v>
                </c:pt>
                <c:pt idx="55341">
                  <c:v>-1.8235500000000002E-2</c:v>
                </c:pt>
                <c:pt idx="55342">
                  <c:v>-1.88644E-2</c:v>
                </c:pt>
                <c:pt idx="55343">
                  <c:v>-1.9518299999999999E-2</c:v>
                </c:pt>
                <c:pt idx="55344">
                  <c:v>-2.0196800000000001E-2</c:v>
                </c:pt>
                <c:pt idx="55345">
                  <c:v>-2.0899500000000001E-2</c:v>
                </c:pt>
                <c:pt idx="55346">
                  <c:v>-2.1626099999999999E-2</c:v>
                </c:pt>
                <c:pt idx="55347">
                  <c:v>-2.2375800000000001E-2</c:v>
                </c:pt>
                <c:pt idx="55348">
                  <c:v>-2.3147999999999998E-2</c:v>
                </c:pt>
                <c:pt idx="55349">
                  <c:v>-2.3942000000000001E-2</c:v>
                </c:pt>
                <c:pt idx="55350">
                  <c:v>-2.4756799999999999E-2</c:v>
                </c:pt>
                <c:pt idx="55351">
                  <c:v>-2.5591699999999998E-2</c:v>
                </c:pt>
                <c:pt idx="55352">
                  <c:v>-2.6445400000000001E-2</c:v>
                </c:pt>
                <c:pt idx="55353">
                  <c:v>-2.7317000000000001E-2</c:v>
                </c:pt>
                <c:pt idx="55354">
                  <c:v>-2.8205299999999999E-2</c:v>
                </c:pt>
                <c:pt idx="55355">
                  <c:v>-2.91089E-2</c:v>
                </c:pt>
                <c:pt idx="55356">
                  <c:v>-3.0026500000000001E-2</c:v>
                </c:pt>
                <c:pt idx="55357">
                  <c:v>-3.09567E-2</c:v>
                </c:pt>
                <c:pt idx="55358">
                  <c:v>-3.1898099999999999E-2</c:v>
                </c:pt>
                <c:pt idx="55359">
                  <c:v>-3.2849000000000003E-2</c:v>
                </c:pt>
                <c:pt idx="55360">
                  <c:v>-3.3807799999999999E-2</c:v>
                </c:pt>
                <c:pt idx="55361">
                  <c:v>-3.47728E-2</c:v>
                </c:pt>
                <c:pt idx="55362">
                  <c:v>-3.5742299999999998E-2</c:v>
                </c:pt>
                <c:pt idx="55363">
                  <c:v>-3.6714400000000001E-2</c:v>
                </c:pt>
                <c:pt idx="55364">
                  <c:v>-3.7687199999999997E-2</c:v>
                </c:pt>
                <c:pt idx="55365">
                  <c:v>-3.8658900000000003E-2</c:v>
                </c:pt>
                <c:pt idx="55366">
                  <c:v>-3.96274E-2</c:v>
                </c:pt>
                <c:pt idx="55367">
                  <c:v>-4.0590800000000003E-2</c:v>
                </c:pt>
                <c:pt idx="55368">
                  <c:v>-4.1547000000000001E-2</c:v>
                </c:pt>
                <c:pt idx="55369">
                  <c:v>-4.2493900000000001E-2</c:v>
                </c:pt>
                <c:pt idx="55370">
                  <c:v>-4.3429299999999997E-2</c:v>
                </c:pt>
                <c:pt idx="55371">
                  <c:v>-4.43512E-2</c:v>
                </c:pt>
                <c:pt idx="55372">
                  <c:v>-4.52573E-2</c:v>
                </c:pt>
                <c:pt idx="55373">
                  <c:v>-4.6145499999999999E-2</c:v>
                </c:pt>
                <c:pt idx="55374">
                  <c:v>-4.7013600000000003E-2</c:v>
                </c:pt>
                <c:pt idx="55375">
                  <c:v>-4.78593E-2</c:v>
                </c:pt>
                <c:pt idx="55376">
                  <c:v>-4.8680399999999999E-2</c:v>
                </c:pt>
                <c:pt idx="55377">
                  <c:v>-4.9474700000000003E-2</c:v>
                </c:pt>
                <c:pt idx="55378">
                  <c:v>-5.0240100000000003E-2</c:v>
                </c:pt>
                <c:pt idx="55379">
                  <c:v>-5.0974199999999997E-2</c:v>
                </c:pt>
                <c:pt idx="55380">
                  <c:v>-5.1674900000000003E-2</c:v>
                </c:pt>
                <c:pt idx="55381">
                  <c:v>-5.2340100000000001E-2</c:v>
                </c:pt>
                <c:pt idx="55382">
                  <c:v>-5.2967500000000001E-2</c:v>
                </c:pt>
                <c:pt idx="55383">
                  <c:v>-5.3555100000000001E-2</c:v>
                </c:pt>
                <c:pt idx="55384">
                  <c:v>-5.4100700000000002E-2</c:v>
                </c:pt>
                <c:pt idx="55385">
                  <c:v>-5.4602299999999999E-2</c:v>
                </c:pt>
                <c:pt idx="55386">
                  <c:v>-5.5058000000000003E-2</c:v>
                </c:pt>
                <c:pt idx="55387">
                  <c:v>-5.54657E-2</c:v>
                </c:pt>
                <c:pt idx="55388">
                  <c:v>-5.5823499999999998E-2</c:v>
                </c:pt>
                <c:pt idx="55389">
                  <c:v>-5.6129600000000002E-2</c:v>
                </c:pt>
                <c:pt idx="55390">
                  <c:v>-5.6382099999999997E-2</c:v>
                </c:pt>
                <c:pt idx="55391">
                  <c:v>-5.6579400000000002E-2</c:v>
                </c:pt>
                <c:pt idx="55392">
                  <c:v>-5.6719800000000001E-2</c:v>
                </c:pt>
                <c:pt idx="55393">
                  <c:v>-5.6801600000000001E-2</c:v>
                </c:pt>
                <c:pt idx="55394">
                  <c:v>-5.6823400000000003E-2</c:v>
                </c:pt>
                <c:pt idx="55395">
                  <c:v>-5.6783699999999999E-2</c:v>
                </c:pt>
                <c:pt idx="55396">
                  <c:v>-5.6681200000000001E-2</c:v>
                </c:pt>
                <c:pt idx="55397">
                  <c:v>-5.6514599999999998E-2</c:v>
                </c:pt>
                <c:pt idx="55398">
                  <c:v>-5.6282699999999998E-2</c:v>
                </c:pt>
                <c:pt idx="55399">
                  <c:v>-5.59845E-2</c:v>
                </c:pt>
                <c:pt idx="55400">
                  <c:v>-5.5618899999999999E-2</c:v>
                </c:pt>
                <c:pt idx="55401">
                  <c:v>-5.5185100000000001E-2</c:v>
                </c:pt>
                <c:pt idx="55402">
                  <c:v>-5.4682300000000003E-2</c:v>
                </c:pt>
                <c:pt idx="55403">
                  <c:v>-5.41098E-2</c:v>
                </c:pt>
                <c:pt idx="55404">
                  <c:v>-5.3467000000000001E-2</c:v>
                </c:pt>
                <c:pt idx="55405">
                  <c:v>-5.2753599999999998E-2</c:v>
                </c:pt>
                <c:pt idx="55406">
                  <c:v>-5.1969099999999997E-2</c:v>
                </c:pt>
                <c:pt idx="55407">
                  <c:v>-5.1113199999999998E-2</c:v>
                </c:pt>
                <c:pt idx="55408">
                  <c:v>-5.0186000000000001E-2</c:v>
                </c:pt>
                <c:pt idx="55409">
                  <c:v>-4.9187399999999999E-2</c:v>
                </c:pt>
                <c:pt idx="55410">
                  <c:v>-4.8117600000000003E-2</c:v>
                </c:pt>
                <c:pt idx="55411">
                  <c:v>-4.69766E-2</c:v>
                </c:pt>
                <c:pt idx="55412">
                  <c:v>-4.5765E-2</c:v>
                </c:pt>
                <c:pt idx="55413">
                  <c:v>-4.4483200000000001E-2</c:v>
                </c:pt>
                <c:pt idx="55414">
                  <c:v>-4.3131799999999998E-2</c:v>
                </c:pt>
                <c:pt idx="55415">
                  <c:v>-4.1711600000000001E-2</c:v>
                </c:pt>
                <c:pt idx="55416">
                  <c:v>-4.0223299999999997E-2</c:v>
                </c:pt>
                <c:pt idx="55417">
                  <c:v>-3.8668000000000001E-2</c:v>
                </c:pt>
                <c:pt idx="55418">
                  <c:v>-3.7046700000000002E-2</c:v>
                </c:pt>
                <c:pt idx="55419">
                  <c:v>-3.5360599999999999E-2</c:v>
                </c:pt>
                <c:pt idx="55420">
                  <c:v>-3.3611200000000001E-2</c:v>
                </c:pt>
                <c:pt idx="55421">
                  <c:v>-3.1799800000000003E-2</c:v>
                </c:pt>
                <c:pt idx="55422">
                  <c:v>-2.9928E-2</c:v>
                </c:pt>
                <c:pt idx="55423">
                  <c:v>-2.7997399999999999E-2</c:v>
                </c:pt>
                <c:pt idx="55424">
                  <c:v>-2.6009999999999998E-2</c:v>
                </c:pt>
                <c:pt idx="55425">
                  <c:v>-2.3967499999999999E-2</c:v>
                </c:pt>
                <c:pt idx="55426">
                  <c:v>-2.1871999999999999E-2</c:v>
                </c:pt>
                <c:pt idx="55427">
                  <c:v>-1.9725699999999999E-2</c:v>
                </c:pt>
                <c:pt idx="55428">
                  <c:v>-1.75307E-2</c:v>
                </c:pt>
                <c:pt idx="55429">
                  <c:v>-1.5289499999999999E-2</c:v>
                </c:pt>
                <c:pt idx="55430">
                  <c:v>-1.30043E-2</c:v>
                </c:pt>
                <c:pt idx="55431">
                  <c:v>-1.0677799999999999E-2</c:v>
                </c:pt>
                <c:pt idx="55432" formatCode="0.00E+00">
                  <c:v>-8.3125100000000004E-3</c:v>
                </c:pt>
                <c:pt idx="55433" formatCode="0.00E+00">
                  <c:v>-5.91122E-3</c:v>
                </c:pt>
                <c:pt idx="55434" formatCode="0.00E+00">
                  <c:v>-3.4767000000000001E-3</c:v>
                </c:pt>
                <c:pt idx="55435" formatCode="0.00E+00">
                  <c:v>-1.0118099999999999E-3</c:v>
                </c:pt>
                <c:pt idx="55436" formatCode="0.00E+00">
                  <c:v>1.4805E-3</c:v>
                </c:pt>
                <c:pt idx="55437" formatCode="0.00E+00">
                  <c:v>3.9972000000000002E-3</c:v>
                </c:pt>
                <c:pt idx="55438" formatCode="0.00E+00">
                  <c:v>6.5352099999999996E-3</c:v>
                </c:pt>
                <c:pt idx="55439" formatCode="0.00E+00">
                  <c:v>9.0913699999999997E-3</c:v>
                </c:pt>
                <c:pt idx="55440">
                  <c:v>1.1662499999999999E-2</c:v>
                </c:pt>
                <c:pt idx="55441">
                  <c:v>1.42452E-2</c:v>
                </c:pt>
                <c:pt idx="55442">
                  <c:v>1.6836400000000001E-2</c:v>
                </c:pt>
                <c:pt idx="55443">
                  <c:v>1.9432499999999998E-2</c:v>
                </c:pt>
                <c:pt idx="55444">
                  <c:v>2.20302E-2</c:v>
                </c:pt>
                <c:pt idx="55445">
                  <c:v>2.4626100000000001E-2</c:v>
                </c:pt>
                <c:pt idx="55446">
                  <c:v>2.72167E-2</c:v>
                </c:pt>
                <c:pt idx="55447">
                  <c:v>2.9798499999999999E-2</c:v>
                </c:pt>
                <c:pt idx="55448">
                  <c:v>3.2368099999999997E-2</c:v>
                </c:pt>
                <c:pt idx="55449">
                  <c:v>3.4921800000000003E-2</c:v>
                </c:pt>
                <c:pt idx="55450">
                  <c:v>3.7456200000000002E-2</c:v>
                </c:pt>
                <c:pt idx="55451">
                  <c:v>3.9967799999999998E-2</c:v>
                </c:pt>
                <c:pt idx="55452">
                  <c:v>4.2452999999999998E-2</c:v>
                </c:pt>
                <c:pt idx="55453">
                  <c:v>4.4908400000000001E-2</c:v>
                </c:pt>
                <c:pt idx="55454">
                  <c:v>4.7330499999999998E-2</c:v>
                </c:pt>
                <c:pt idx="55455">
                  <c:v>4.9715700000000002E-2</c:v>
                </c:pt>
                <c:pt idx="55456">
                  <c:v>5.2060599999999999E-2</c:v>
                </c:pt>
                <c:pt idx="55457">
                  <c:v>5.4362000000000001E-2</c:v>
                </c:pt>
                <c:pt idx="55458">
                  <c:v>5.6616199999999998E-2</c:v>
                </c:pt>
                <c:pt idx="55459">
                  <c:v>5.8820200000000003E-2</c:v>
                </c:pt>
                <c:pt idx="55460">
                  <c:v>6.0970499999999997E-2</c:v>
                </c:pt>
                <c:pt idx="55461">
                  <c:v>6.3063900000000006E-2</c:v>
                </c:pt>
                <c:pt idx="55462">
                  <c:v>6.50974E-2</c:v>
                </c:pt>
                <c:pt idx="55463">
                  <c:v>6.7067799999999997E-2</c:v>
                </c:pt>
                <c:pt idx="55464">
                  <c:v>6.8972099999999995E-2</c:v>
                </c:pt>
                <c:pt idx="55465">
                  <c:v>7.0807300000000004E-2</c:v>
                </c:pt>
                <c:pt idx="55466">
                  <c:v>7.2570599999999999E-2</c:v>
                </c:pt>
                <c:pt idx="55467">
                  <c:v>7.42593E-2</c:v>
                </c:pt>
                <c:pt idx="55468">
                  <c:v>7.5870599999999996E-2</c:v>
                </c:pt>
                <c:pt idx="55469">
                  <c:v>7.7401899999999996E-2</c:v>
                </c:pt>
                <c:pt idx="55470">
                  <c:v>7.8850799999999999E-2</c:v>
                </c:pt>
                <c:pt idx="55471">
                  <c:v>8.0214900000000006E-2</c:v>
                </c:pt>
                <c:pt idx="55472">
                  <c:v>8.1491900000000006E-2</c:v>
                </c:pt>
                <c:pt idx="55473">
                  <c:v>8.2679600000000006E-2</c:v>
                </c:pt>
                <c:pt idx="55474">
                  <c:v>8.3776100000000006E-2</c:v>
                </c:pt>
                <c:pt idx="55475">
                  <c:v>8.4779400000000005E-2</c:v>
                </c:pt>
                <c:pt idx="55476">
                  <c:v>8.5687600000000003E-2</c:v>
                </c:pt>
                <c:pt idx="55477">
                  <c:v>8.6499199999999998E-2</c:v>
                </c:pt>
                <c:pt idx="55478">
                  <c:v>8.7212600000000001E-2</c:v>
                </c:pt>
                <c:pt idx="55479">
                  <c:v>8.7826399999999999E-2</c:v>
                </c:pt>
                <c:pt idx="55480">
                  <c:v>8.8339399999999998E-2</c:v>
                </c:pt>
                <c:pt idx="55481">
                  <c:v>8.8750300000000004E-2</c:v>
                </c:pt>
                <c:pt idx="55482">
                  <c:v>8.9058300000000007E-2</c:v>
                </c:pt>
                <c:pt idx="55483">
                  <c:v>8.9262499999999995E-2</c:v>
                </c:pt>
                <c:pt idx="55484">
                  <c:v>8.93621E-2</c:v>
                </c:pt>
                <c:pt idx="55485">
                  <c:v>8.9356699999999997E-2</c:v>
                </c:pt>
                <c:pt idx="55486">
                  <c:v>8.9245900000000003E-2</c:v>
                </c:pt>
                <c:pt idx="55487">
                  <c:v>8.9029300000000006E-2</c:v>
                </c:pt>
                <c:pt idx="55488">
                  <c:v>8.8706900000000005E-2</c:v>
                </c:pt>
                <c:pt idx="55489">
                  <c:v>8.8278800000000004E-2</c:v>
                </c:pt>
                <c:pt idx="55490">
                  <c:v>8.7745100000000006E-2</c:v>
                </c:pt>
                <c:pt idx="55491">
                  <c:v>8.7106199999999995E-2</c:v>
                </c:pt>
                <c:pt idx="55492">
                  <c:v>8.6362599999999998E-2</c:v>
                </c:pt>
                <c:pt idx="55493">
                  <c:v>8.5514999999999994E-2</c:v>
                </c:pt>
                <c:pt idx="55494">
                  <c:v>8.4564200000000006E-2</c:v>
                </c:pt>
                <c:pt idx="55495">
                  <c:v>8.3511000000000002E-2</c:v>
                </c:pt>
                <c:pt idx="55496">
                  <c:v>8.2356799999999994E-2</c:v>
                </c:pt>
                <c:pt idx="55497">
                  <c:v>8.1102599999999997E-2</c:v>
                </c:pt>
                <c:pt idx="55498">
                  <c:v>7.9749899999999999E-2</c:v>
                </c:pt>
                <c:pt idx="55499">
                  <c:v>7.8300300000000003E-2</c:v>
                </c:pt>
                <c:pt idx="55500">
                  <c:v>7.6755400000000001E-2</c:v>
                </c:pt>
                <c:pt idx="55501">
                  <c:v>7.5117000000000003E-2</c:v>
                </c:pt>
                <c:pt idx="55502">
                  <c:v>7.33872E-2</c:v>
                </c:pt>
                <c:pt idx="55503">
                  <c:v>7.1568000000000007E-2</c:v>
                </c:pt>
                <c:pt idx="55504">
                  <c:v>6.9661600000000004E-2</c:v>
                </c:pt>
                <c:pt idx="55505">
                  <c:v>6.7670499999999995E-2</c:v>
                </c:pt>
                <c:pt idx="55506">
                  <c:v>6.5597100000000005E-2</c:v>
                </c:pt>
                <c:pt idx="55507">
                  <c:v>6.3443899999999998E-2</c:v>
                </c:pt>
                <c:pt idx="55508">
                  <c:v>6.1213799999999999E-2</c:v>
                </c:pt>
                <c:pt idx="55509">
                  <c:v>5.8909599999999999E-2</c:v>
                </c:pt>
                <c:pt idx="55510">
                  <c:v>5.65342E-2</c:v>
                </c:pt>
                <c:pt idx="55511">
                  <c:v>5.4090600000000003E-2</c:v>
                </c:pt>
                <c:pt idx="55512">
                  <c:v>5.1582099999999999E-2</c:v>
                </c:pt>
                <c:pt idx="55513">
                  <c:v>4.9011899999999997E-2</c:v>
                </c:pt>
                <c:pt idx="55514">
                  <c:v>4.6383300000000002E-2</c:v>
                </c:pt>
                <c:pt idx="55515">
                  <c:v>4.3699799999999997E-2</c:v>
                </c:pt>
                <c:pt idx="55516">
                  <c:v>4.0964899999999999E-2</c:v>
                </c:pt>
                <c:pt idx="55517">
                  <c:v>3.8182099999999997E-2</c:v>
                </c:pt>
                <c:pt idx="55518">
                  <c:v>3.53551E-2</c:v>
                </c:pt>
                <c:pt idx="55519">
                  <c:v>3.2487700000000001E-2</c:v>
                </c:pt>
                <c:pt idx="55520">
                  <c:v>2.9583600000000002E-2</c:v>
                </c:pt>
                <c:pt idx="55521">
                  <c:v>2.6646699999999999E-2</c:v>
                </c:pt>
                <c:pt idx="55522">
                  <c:v>2.3680900000000001E-2</c:v>
                </c:pt>
                <c:pt idx="55523">
                  <c:v>2.069E-2</c:v>
                </c:pt>
                <c:pt idx="55524">
                  <c:v>1.7678099999999999E-2</c:v>
                </c:pt>
                <c:pt idx="55525">
                  <c:v>1.46491E-2</c:v>
                </c:pt>
                <c:pt idx="55526">
                  <c:v>1.16071E-2</c:v>
                </c:pt>
                <c:pt idx="55527" formatCode="0.00E+00">
                  <c:v>8.5561300000000003E-3</c:v>
                </c:pt>
                <c:pt idx="55528" formatCode="0.00E+00">
                  <c:v>5.5001900000000003E-3</c:v>
                </c:pt>
                <c:pt idx="55529" formatCode="0.00E+00">
                  <c:v>2.4433599999999999E-3</c:v>
                </c:pt>
                <c:pt idx="55530" formatCode="0.00E+00">
                  <c:v>-6.1030399999999999E-4</c:v>
                </c:pt>
                <c:pt idx="55531" formatCode="0.00E+00">
                  <c:v>-3.6567499999999998E-3</c:v>
                </c:pt>
                <c:pt idx="55532" formatCode="0.00E+00">
                  <c:v>-6.6919500000000003E-3</c:v>
                </c:pt>
                <c:pt idx="55533" formatCode="0.00E+00">
                  <c:v>-9.7118900000000008E-3</c:v>
                </c:pt>
                <c:pt idx="55534">
                  <c:v>-1.2712599999999999E-2</c:v>
                </c:pt>
                <c:pt idx="55535">
                  <c:v>-1.5689999999999999E-2</c:v>
                </c:pt>
                <c:pt idx="55536">
                  <c:v>-1.8640299999999999E-2</c:v>
                </c:pt>
                <c:pt idx="55537">
                  <c:v>-2.1559600000000002E-2</c:v>
                </c:pt>
                <c:pt idx="55538">
                  <c:v>-2.44441E-2</c:v>
                </c:pt>
                <c:pt idx="55539">
                  <c:v>-2.7289899999999999E-2</c:v>
                </c:pt>
                <c:pt idx="55540">
                  <c:v>-3.0093399999999999E-2</c:v>
                </c:pt>
                <c:pt idx="55541">
                  <c:v>-3.2850799999999999E-2</c:v>
                </c:pt>
                <c:pt idx="55542">
                  <c:v>-3.5558699999999999E-2</c:v>
                </c:pt>
                <c:pt idx="55543">
                  <c:v>-3.82136E-2</c:v>
                </c:pt>
                <c:pt idx="55544">
                  <c:v>-4.0811899999999998E-2</c:v>
                </c:pt>
                <c:pt idx="55545">
                  <c:v>-4.3350399999999997E-2</c:v>
                </c:pt>
                <c:pt idx="55546">
                  <c:v>-4.5825900000000003E-2</c:v>
                </c:pt>
                <c:pt idx="55547">
                  <c:v>-4.8235199999999999E-2</c:v>
                </c:pt>
                <c:pt idx="55548">
                  <c:v>-5.0575200000000001E-2</c:v>
                </c:pt>
                <c:pt idx="55549">
                  <c:v>-5.2843099999999997E-2</c:v>
                </c:pt>
                <c:pt idx="55550">
                  <c:v>-5.5036000000000002E-2</c:v>
                </c:pt>
                <c:pt idx="55551">
                  <c:v>-5.7151100000000003E-2</c:v>
                </c:pt>
                <c:pt idx="55552">
                  <c:v>-5.9186000000000002E-2</c:v>
                </c:pt>
                <c:pt idx="55553">
                  <c:v>-6.1138199999999997E-2</c:v>
                </c:pt>
                <c:pt idx="55554">
                  <c:v>-6.30053E-2</c:v>
                </c:pt>
                <c:pt idx="55555">
                  <c:v>-6.4785099999999998E-2</c:v>
                </c:pt>
                <c:pt idx="55556">
                  <c:v>-6.6475500000000007E-2</c:v>
                </c:pt>
                <c:pt idx="55557">
                  <c:v>-6.8074700000000002E-2</c:v>
                </c:pt>
                <c:pt idx="55558">
                  <c:v>-6.9580699999999995E-2</c:v>
                </c:pt>
                <c:pt idx="55559">
                  <c:v>-7.0992E-2</c:v>
                </c:pt>
                <c:pt idx="55560">
                  <c:v>-7.2307099999999999E-2</c:v>
                </c:pt>
                <c:pt idx="55561">
                  <c:v>-7.3524500000000007E-2</c:v>
                </c:pt>
                <c:pt idx="55562">
                  <c:v>-7.4643000000000001E-2</c:v>
                </c:pt>
                <c:pt idx="55563">
                  <c:v>-7.5661699999999998E-2</c:v>
                </c:pt>
                <c:pt idx="55564">
                  <c:v>-7.6579400000000006E-2</c:v>
                </c:pt>
                <c:pt idx="55565">
                  <c:v>-7.7395599999999995E-2</c:v>
                </c:pt>
                <c:pt idx="55566">
                  <c:v>-7.8109499999999998E-2</c:v>
                </c:pt>
                <c:pt idx="55567">
                  <c:v>-7.8720700000000005E-2</c:v>
                </c:pt>
                <c:pt idx="55568">
                  <c:v>-7.9228999999999994E-2</c:v>
                </c:pt>
                <c:pt idx="55569">
                  <c:v>-7.9633999999999996E-2</c:v>
                </c:pt>
                <c:pt idx="55570">
                  <c:v>-7.9935800000000001E-2</c:v>
                </c:pt>
                <c:pt idx="55571">
                  <c:v>-8.0134700000000003E-2</c:v>
                </c:pt>
                <c:pt idx="55572">
                  <c:v>-8.0230700000000002E-2</c:v>
                </c:pt>
                <c:pt idx="55573">
                  <c:v>-8.0224500000000004E-2</c:v>
                </c:pt>
                <c:pt idx="55574">
                  <c:v>-8.0116599999999996E-2</c:v>
                </c:pt>
                <c:pt idx="55575">
                  <c:v>-7.9907800000000001E-2</c:v>
                </c:pt>
                <c:pt idx="55576">
                  <c:v>-7.95989E-2</c:v>
                </c:pt>
                <c:pt idx="55577">
                  <c:v>-7.9190999999999998E-2</c:v>
                </c:pt>
                <c:pt idx="55578">
                  <c:v>-7.86853E-2</c:v>
                </c:pt>
                <c:pt idx="55579">
                  <c:v>-7.8083100000000003E-2</c:v>
                </c:pt>
                <c:pt idx="55580">
                  <c:v>-7.7385800000000005E-2</c:v>
                </c:pt>
                <c:pt idx="55581">
                  <c:v>-7.6594999999999996E-2</c:v>
                </c:pt>
                <c:pt idx="55582">
                  <c:v>-7.5712600000000005E-2</c:v>
                </c:pt>
                <c:pt idx="55583">
                  <c:v>-7.4740200000000007E-2</c:v>
                </c:pt>
                <c:pt idx="55584">
                  <c:v>-7.3679999999999995E-2</c:v>
                </c:pt>
                <c:pt idx="55585">
                  <c:v>-7.2534000000000001E-2</c:v>
                </c:pt>
                <c:pt idx="55586">
                  <c:v>-7.1304400000000004E-2</c:v>
                </c:pt>
                <c:pt idx="55587">
                  <c:v>-6.99935E-2</c:v>
                </c:pt>
                <c:pt idx="55588">
                  <c:v>-6.8603899999999995E-2</c:v>
                </c:pt>
                <c:pt idx="55589">
                  <c:v>-6.7138100000000006E-2</c:v>
                </c:pt>
                <c:pt idx="55590">
                  <c:v>-6.5598699999999996E-2</c:v>
                </c:pt>
                <c:pt idx="55591">
                  <c:v>-6.3988400000000001E-2</c:v>
                </c:pt>
                <c:pt idx="55592">
                  <c:v>-6.23101E-2</c:v>
                </c:pt>
                <c:pt idx="55593">
                  <c:v>-6.0566799999999997E-2</c:v>
                </c:pt>
                <c:pt idx="55594">
                  <c:v>-5.8761399999999998E-2</c:v>
                </c:pt>
                <c:pt idx="55595">
                  <c:v>-5.6897099999999999E-2</c:v>
                </c:pt>
                <c:pt idx="55596">
                  <c:v>-5.4976900000000002E-2</c:v>
                </c:pt>
                <c:pt idx="55597">
                  <c:v>-5.3004099999999998E-2</c:v>
                </c:pt>
                <c:pt idx="55598">
                  <c:v>-5.0982100000000002E-2</c:v>
                </c:pt>
                <c:pt idx="55599">
                  <c:v>-4.8913999999999999E-2</c:v>
                </c:pt>
                <c:pt idx="55600">
                  <c:v>-4.6803400000000002E-2</c:v>
                </c:pt>
                <c:pt idx="55601">
                  <c:v>-4.4653699999999998E-2</c:v>
                </c:pt>
                <c:pt idx="55602">
                  <c:v>-4.2468199999999998E-2</c:v>
                </c:pt>
                <c:pt idx="55603">
                  <c:v>-4.0250599999999997E-2</c:v>
                </c:pt>
                <c:pt idx="55604">
                  <c:v>-3.8004400000000001E-2</c:v>
                </c:pt>
                <c:pt idx="55605">
                  <c:v>-3.5733000000000001E-2</c:v>
                </c:pt>
                <c:pt idx="55606">
                  <c:v>-3.3440200000000003E-2</c:v>
                </c:pt>
                <c:pt idx="55607">
                  <c:v>-3.1129299999999999E-2</c:v>
                </c:pt>
                <c:pt idx="55608">
                  <c:v>-2.8804099999999999E-2</c:v>
                </c:pt>
                <c:pt idx="55609">
                  <c:v>-2.6468100000000001E-2</c:v>
                </c:pt>
                <c:pt idx="55610">
                  <c:v>-2.4124900000000001E-2</c:v>
                </c:pt>
                <c:pt idx="55611">
                  <c:v>-2.17778E-2</c:v>
                </c:pt>
                <c:pt idx="55612">
                  <c:v>-1.9430300000000001E-2</c:v>
                </c:pt>
                <c:pt idx="55613">
                  <c:v>-1.7085599999999999E-2</c:v>
                </c:pt>
                <c:pt idx="55614">
                  <c:v>-1.4747E-2</c:v>
                </c:pt>
                <c:pt idx="55615">
                  <c:v>-1.24183E-2</c:v>
                </c:pt>
                <c:pt idx="55616">
                  <c:v>-1.01029E-2</c:v>
                </c:pt>
                <c:pt idx="55617" formatCode="0.00E+00">
                  <c:v>-7.8045900000000001E-3</c:v>
                </c:pt>
                <c:pt idx="55618" formatCode="0.00E+00">
                  <c:v>-5.5266600000000001E-3</c:v>
                </c:pt>
                <c:pt idx="55619" formatCode="0.00E+00">
                  <c:v>-3.27254E-3</c:v>
                </c:pt>
                <c:pt idx="55620" formatCode="0.00E+00">
                  <c:v>-1.0455600000000001E-3</c:v>
                </c:pt>
                <c:pt idx="55621" formatCode="0.00E+00">
                  <c:v>1.15106E-3</c:v>
                </c:pt>
                <c:pt idx="55622" formatCode="0.00E+00">
                  <c:v>3.3142800000000002E-3</c:v>
                </c:pt>
                <c:pt idx="55623" formatCode="0.00E+00">
                  <c:v>5.4410500000000002E-3</c:v>
                </c:pt>
                <c:pt idx="55624" formatCode="0.00E+00">
                  <c:v>7.5282300000000003E-3</c:v>
                </c:pt>
                <c:pt idx="55625" formatCode="0.00E+00">
                  <c:v>9.5728500000000008E-3</c:v>
                </c:pt>
                <c:pt idx="55626">
                  <c:v>1.1572300000000001E-2</c:v>
                </c:pt>
                <c:pt idx="55627">
                  <c:v>1.3524E-2</c:v>
                </c:pt>
                <c:pt idx="55628">
                  <c:v>1.5425299999999999E-2</c:v>
                </c:pt>
                <c:pt idx="55629">
                  <c:v>1.7273400000000001E-2</c:v>
                </c:pt>
                <c:pt idx="55630">
                  <c:v>1.9066E-2</c:v>
                </c:pt>
                <c:pt idx="55631">
                  <c:v>2.0801E-2</c:v>
                </c:pt>
                <c:pt idx="55632">
                  <c:v>2.24759E-2</c:v>
                </c:pt>
                <c:pt idx="55633">
                  <c:v>2.40888E-2</c:v>
                </c:pt>
                <c:pt idx="55634">
                  <c:v>2.56382E-2</c:v>
                </c:pt>
                <c:pt idx="55635">
                  <c:v>2.7123100000000001E-2</c:v>
                </c:pt>
                <c:pt idx="55636">
                  <c:v>2.8541500000000001E-2</c:v>
                </c:pt>
                <c:pt idx="55637">
                  <c:v>2.9891399999999999E-2</c:v>
                </c:pt>
                <c:pt idx="55638">
                  <c:v>3.11711E-2</c:v>
                </c:pt>
                <c:pt idx="55639">
                  <c:v>3.2379499999999999E-2</c:v>
                </c:pt>
                <c:pt idx="55640">
                  <c:v>3.3515400000000001E-2</c:v>
                </c:pt>
                <c:pt idx="55641">
                  <c:v>3.4578299999999999E-2</c:v>
                </c:pt>
                <c:pt idx="55642">
                  <c:v>3.5567799999999997E-2</c:v>
                </c:pt>
                <c:pt idx="55643">
                  <c:v>3.6483399999999999E-2</c:v>
                </c:pt>
                <c:pt idx="55644">
                  <c:v>3.7324000000000003E-2</c:v>
                </c:pt>
                <c:pt idx="55645">
                  <c:v>3.80886E-2</c:v>
                </c:pt>
                <c:pt idx="55646">
                  <c:v>3.8776499999999998E-2</c:v>
                </c:pt>
                <c:pt idx="55647">
                  <c:v>3.9387900000000003E-2</c:v>
                </c:pt>
                <c:pt idx="55648">
                  <c:v>3.9922800000000001E-2</c:v>
                </c:pt>
                <c:pt idx="55649">
                  <c:v>4.0381199999999999E-2</c:v>
                </c:pt>
                <c:pt idx="55650">
                  <c:v>4.0763099999999997E-2</c:v>
                </c:pt>
                <c:pt idx="55651">
                  <c:v>4.1068800000000003E-2</c:v>
                </c:pt>
                <c:pt idx="55652">
                  <c:v>4.1298799999999997E-2</c:v>
                </c:pt>
                <c:pt idx="55653">
                  <c:v>4.1453799999999999E-2</c:v>
                </c:pt>
                <c:pt idx="55654">
                  <c:v>4.1534300000000003E-2</c:v>
                </c:pt>
                <c:pt idx="55655">
                  <c:v>4.1540500000000001E-2</c:v>
                </c:pt>
                <c:pt idx="55656">
                  <c:v>4.14741E-2</c:v>
                </c:pt>
                <c:pt idx="55657">
                  <c:v>4.1337199999999998E-2</c:v>
                </c:pt>
                <c:pt idx="55658">
                  <c:v>4.1130100000000003E-2</c:v>
                </c:pt>
                <c:pt idx="55659">
                  <c:v>4.0850999999999998E-2</c:v>
                </c:pt>
                <c:pt idx="55660">
                  <c:v>4.0498600000000003E-2</c:v>
                </c:pt>
                <c:pt idx="55661">
                  <c:v>4.0075899999999998E-2</c:v>
                </c:pt>
                <c:pt idx="55662">
                  <c:v>3.95888E-2</c:v>
                </c:pt>
                <c:pt idx="55663">
                  <c:v>3.9041899999999997E-2</c:v>
                </c:pt>
                <c:pt idx="55664">
                  <c:v>3.8436900000000003E-2</c:v>
                </c:pt>
                <c:pt idx="55665">
                  <c:v>3.7775099999999999E-2</c:v>
                </c:pt>
                <c:pt idx="55666">
                  <c:v>3.70587E-2</c:v>
                </c:pt>
                <c:pt idx="55667">
                  <c:v>3.6289799999999997E-2</c:v>
                </c:pt>
                <c:pt idx="55668">
                  <c:v>3.5470300000000003E-2</c:v>
                </c:pt>
                <c:pt idx="55669">
                  <c:v>3.4602000000000001E-2</c:v>
                </c:pt>
                <c:pt idx="55670">
                  <c:v>3.3687099999999998E-2</c:v>
                </c:pt>
                <c:pt idx="55671">
                  <c:v>3.2727600000000003E-2</c:v>
                </c:pt>
                <c:pt idx="55672">
                  <c:v>3.1725200000000002E-2</c:v>
                </c:pt>
                <c:pt idx="55673">
                  <c:v>3.0681400000000001E-2</c:v>
                </c:pt>
                <c:pt idx="55674">
                  <c:v>2.9597399999999999E-2</c:v>
                </c:pt>
                <c:pt idx="55675">
                  <c:v>2.84751E-2</c:v>
                </c:pt>
                <c:pt idx="55676">
                  <c:v>2.7316900000000002E-2</c:v>
                </c:pt>
                <c:pt idx="55677">
                  <c:v>2.6124999999999999E-2</c:v>
                </c:pt>
                <c:pt idx="55678">
                  <c:v>2.4901400000000001E-2</c:v>
                </c:pt>
                <c:pt idx="55679">
                  <c:v>2.3648700000000002E-2</c:v>
                </c:pt>
                <c:pt idx="55680">
                  <c:v>2.23707E-2</c:v>
                </c:pt>
                <c:pt idx="55681">
                  <c:v>2.1072299999999999E-2</c:v>
                </c:pt>
                <c:pt idx="55682">
                  <c:v>1.9757799999999999E-2</c:v>
                </c:pt>
                <c:pt idx="55683">
                  <c:v>1.8429299999999999E-2</c:v>
                </c:pt>
                <c:pt idx="55684">
                  <c:v>1.7086500000000001E-2</c:v>
                </c:pt>
                <c:pt idx="55685">
                  <c:v>1.5729099999999999E-2</c:v>
                </c:pt>
                <c:pt idx="55686">
                  <c:v>1.43585E-2</c:v>
                </c:pt>
                <c:pt idx="55687">
                  <c:v>1.2977799999999999E-2</c:v>
                </c:pt>
                <c:pt idx="55688">
                  <c:v>1.15905E-2</c:v>
                </c:pt>
                <c:pt idx="55689">
                  <c:v>1.0201099999999999E-2</c:v>
                </c:pt>
                <c:pt idx="55690" formatCode="0.00E+00">
                  <c:v>8.8156899999999993E-3</c:v>
                </c:pt>
                <c:pt idx="55691" formatCode="0.00E+00">
                  <c:v>7.4400100000000004E-3</c:v>
                </c:pt>
                <c:pt idx="55692" formatCode="0.00E+00">
                  <c:v>6.0768899999999997E-3</c:v>
                </c:pt>
                <c:pt idx="55693" formatCode="0.00E+00">
                  <c:v>4.7256900000000003E-3</c:v>
                </c:pt>
                <c:pt idx="55694" formatCode="0.00E+00">
                  <c:v>3.3862499999999999E-3</c:v>
                </c:pt>
                <c:pt idx="55695" formatCode="0.00E+00">
                  <c:v>2.0619499999999999E-3</c:v>
                </c:pt>
                <c:pt idx="55696" formatCode="0.00E+00">
                  <c:v>7.5728600000000003E-4</c:v>
                </c:pt>
                <c:pt idx="55697" formatCode="0.00E+00">
                  <c:v>-5.2569800000000001E-4</c:v>
                </c:pt>
                <c:pt idx="55698" formatCode="0.00E+00">
                  <c:v>-1.78703E-3</c:v>
                </c:pt>
                <c:pt idx="55699" formatCode="0.00E+00">
                  <c:v>-3.0257399999999999E-3</c:v>
                </c:pt>
                <c:pt idx="55700" formatCode="0.00E+00">
                  <c:v>-4.2384900000000001E-3</c:v>
                </c:pt>
                <c:pt idx="55701" formatCode="0.00E+00">
                  <c:v>-5.4213200000000003E-3</c:v>
                </c:pt>
                <c:pt idx="55702" formatCode="0.00E+00">
                  <c:v>-6.5715299999999999E-3</c:v>
                </c:pt>
                <c:pt idx="55703" formatCode="0.00E+00">
                  <c:v>-7.6873000000000002E-3</c:v>
                </c:pt>
                <c:pt idx="55704" formatCode="0.00E+00">
                  <c:v>-8.7667600000000002E-3</c:v>
                </c:pt>
                <c:pt idx="55705" formatCode="0.00E+00">
                  <c:v>-9.80754E-3</c:v>
                </c:pt>
                <c:pt idx="55706">
                  <c:v>-1.08071E-2</c:v>
                </c:pt>
                <c:pt idx="55707">
                  <c:v>-1.17643E-2</c:v>
                </c:pt>
                <c:pt idx="55708">
                  <c:v>-1.26803E-2</c:v>
                </c:pt>
                <c:pt idx="55709">
                  <c:v>-1.3556800000000001E-2</c:v>
                </c:pt>
                <c:pt idx="55710">
                  <c:v>-1.4393400000000001E-2</c:v>
                </c:pt>
                <c:pt idx="55711">
                  <c:v>-1.51878E-2</c:v>
                </c:pt>
                <c:pt idx="55712">
                  <c:v>-1.59381E-2</c:v>
                </c:pt>
                <c:pt idx="55713">
                  <c:v>-1.6643399999999999E-2</c:v>
                </c:pt>
                <c:pt idx="55714">
                  <c:v>-1.7304400000000001E-2</c:v>
                </c:pt>
                <c:pt idx="55715">
                  <c:v>-1.79226E-2</c:v>
                </c:pt>
                <c:pt idx="55716">
                  <c:v>-1.8498400000000002E-2</c:v>
                </c:pt>
                <c:pt idx="55717">
                  <c:v>-1.9030499999999999E-2</c:v>
                </c:pt>
                <c:pt idx="55718">
                  <c:v>-1.95199E-2</c:v>
                </c:pt>
                <c:pt idx="55719">
                  <c:v>-1.99697E-2</c:v>
                </c:pt>
                <c:pt idx="55720">
                  <c:v>-2.0382399999999998E-2</c:v>
                </c:pt>
                <c:pt idx="55721">
                  <c:v>-2.07601E-2</c:v>
                </c:pt>
                <c:pt idx="55722">
                  <c:v>-2.11066E-2</c:v>
                </c:pt>
                <c:pt idx="55723">
                  <c:v>-2.1423899999999999E-2</c:v>
                </c:pt>
                <c:pt idx="55724">
                  <c:v>-2.17101E-2</c:v>
                </c:pt>
                <c:pt idx="55725">
                  <c:v>-2.1962499999999999E-2</c:v>
                </c:pt>
                <c:pt idx="55726">
                  <c:v>-2.2181900000000001E-2</c:v>
                </c:pt>
                <c:pt idx="55727">
                  <c:v>-2.2371200000000001E-2</c:v>
                </c:pt>
                <c:pt idx="55728">
                  <c:v>-2.2531499999999999E-2</c:v>
                </c:pt>
                <c:pt idx="55729">
                  <c:v>-2.2661299999999999E-2</c:v>
                </c:pt>
                <c:pt idx="55730">
                  <c:v>-2.2759100000000001E-2</c:v>
                </c:pt>
                <c:pt idx="55731">
                  <c:v>-2.2826099999999998E-2</c:v>
                </c:pt>
                <c:pt idx="55732">
                  <c:v>-2.2865300000000002E-2</c:v>
                </c:pt>
                <c:pt idx="55733">
                  <c:v>-2.2879199999999999E-2</c:v>
                </c:pt>
                <c:pt idx="55734">
                  <c:v>-2.2869799999999999E-2</c:v>
                </c:pt>
                <c:pt idx="55735">
                  <c:v>-2.2838500000000001E-2</c:v>
                </c:pt>
                <c:pt idx="55736">
                  <c:v>-2.2787700000000001E-2</c:v>
                </c:pt>
                <c:pt idx="55737">
                  <c:v>-2.27195E-2</c:v>
                </c:pt>
                <c:pt idx="55738">
                  <c:v>-2.2634600000000001E-2</c:v>
                </c:pt>
                <c:pt idx="55739">
                  <c:v>-2.2532400000000001E-2</c:v>
                </c:pt>
                <c:pt idx="55740">
                  <c:v>-2.2414199999999999E-2</c:v>
                </c:pt>
                <c:pt idx="55741">
                  <c:v>-2.2283299999999999E-2</c:v>
                </c:pt>
                <c:pt idx="55742">
                  <c:v>-2.21417E-2</c:v>
                </c:pt>
                <c:pt idx="55743">
                  <c:v>-2.1988299999999999E-2</c:v>
                </c:pt>
                <c:pt idx="55744">
                  <c:v>-2.1822000000000001E-2</c:v>
                </c:pt>
                <c:pt idx="55745">
                  <c:v>-2.1645600000000001E-2</c:v>
                </c:pt>
                <c:pt idx="55746">
                  <c:v>-2.14658E-2</c:v>
                </c:pt>
                <c:pt idx="55747">
                  <c:v>-2.1289300000000001E-2</c:v>
                </c:pt>
                <c:pt idx="55748">
                  <c:v>-2.1118999999999999E-2</c:v>
                </c:pt>
                <c:pt idx="55749">
                  <c:v>-2.09535E-2</c:v>
                </c:pt>
                <c:pt idx="55750">
                  <c:v>-2.0792600000000001E-2</c:v>
                </c:pt>
                <c:pt idx="55751">
                  <c:v>-2.0639999999999999E-2</c:v>
                </c:pt>
                <c:pt idx="55752">
                  <c:v>-2.0499900000000001E-2</c:v>
                </c:pt>
                <c:pt idx="55753">
                  <c:v>-2.0372700000000001E-2</c:v>
                </c:pt>
                <c:pt idx="55754">
                  <c:v>-2.02572E-2</c:v>
                </c:pt>
                <c:pt idx="55755">
                  <c:v>-2.01537E-2</c:v>
                </c:pt>
                <c:pt idx="55756">
                  <c:v>-2.0063899999999999E-2</c:v>
                </c:pt>
                <c:pt idx="55757">
                  <c:v>-1.9987999999999999E-2</c:v>
                </c:pt>
                <c:pt idx="55758">
                  <c:v>-1.9924299999999999E-2</c:v>
                </c:pt>
                <c:pt idx="55759">
                  <c:v>-1.9876399999999999E-2</c:v>
                </c:pt>
                <c:pt idx="55760">
                  <c:v>-1.98529E-2</c:v>
                </c:pt>
                <c:pt idx="55761">
                  <c:v>-1.9859000000000002E-2</c:v>
                </c:pt>
                <c:pt idx="55762">
                  <c:v>-1.9892799999999999E-2</c:v>
                </c:pt>
                <c:pt idx="55763">
                  <c:v>-1.9951400000000001E-2</c:v>
                </c:pt>
                <c:pt idx="55764">
                  <c:v>-2.0034900000000001E-2</c:v>
                </c:pt>
                <c:pt idx="55765">
                  <c:v>-2.0145799999999998E-2</c:v>
                </c:pt>
                <c:pt idx="55766">
                  <c:v>-2.0287199999999998E-2</c:v>
                </c:pt>
                <c:pt idx="55767">
                  <c:v>-2.0462399999999999E-2</c:v>
                </c:pt>
                <c:pt idx="55768">
                  <c:v>-2.0672300000000001E-2</c:v>
                </c:pt>
                <c:pt idx="55769">
                  <c:v>-2.0914700000000001E-2</c:v>
                </c:pt>
                <c:pt idx="55770">
                  <c:v>-2.1189300000000001E-2</c:v>
                </c:pt>
                <c:pt idx="55771">
                  <c:v>-2.15003E-2</c:v>
                </c:pt>
                <c:pt idx="55772">
                  <c:v>-2.1853299999999999E-2</c:v>
                </c:pt>
                <c:pt idx="55773">
                  <c:v>-2.22499E-2</c:v>
                </c:pt>
                <c:pt idx="55774">
                  <c:v>-2.2688900000000001E-2</c:v>
                </c:pt>
                <c:pt idx="55775">
                  <c:v>-2.31705E-2</c:v>
                </c:pt>
                <c:pt idx="55776">
                  <c:v>-2.3696100000000001E-2</c:v>
                </c:pt>
                <c:pt idx="55777">
                  <c:v>-2.4266099999999999E-2</c:v>
                </c:pt>
                <c:pt idx="55778">
                  <c:v>-2.4878299999999999E-2</c:v>
                </c:pt>
                <c:pt idx="55779">
                  <c:v>-2.5530600000000001E-2</c:v>
                </c:pt>
                <c:pt idx="55780">
                  <c:v>-2.6224899999999999E-2</c:v>
                </c:pt>
                <c:pt idx="55781">
                  <c:v>-2.6965800000000002E-2</c:v>
                </c:pt>
                <c:pt idx="55782">
                  <c:v>-2.7754600000000001E-2</c:v>
                </c:pt>
                <c:pt idx="55783">
                  <c:v>-2.8589300000000002E-2</c:v>
                </c:pt>
                <c:pt idx="55784">
                  <c:v>-2.9467400000000001E-2</c:v>
                </c:pt>
                <c:pt idx="55785">
                  <c:v>-3.0389300000000001E-2</c:v>
                </c:pt>
                <c:pt idx="55786">
                  <c:v>-3.1354800000000002E-2</c:v>
                </c:pt>
                <c:pt idx="55787">
                  <c:v>-3.2362500000000002E-2</c:v>
                </c:pt>
                <c:pt idx="55788">
                  <c:v>-3.34116E-2</c:v>
                </c:pt>
                <c:pt idx="55789">
                  <c:v>-3.4504600000000003E-2</c:v>
                </c:pt>
                <c:pt idx="55790">
                  <c:v>-3.5645999999999997E-2</c:v>
                </c:pt>
                <c:pt idx="55791">
                  <c:v>-3.6837300000000003E-2</c:v>
                </c:pt>
                <c:pt idx="55792">
                  <c:v>-3.8074400000000001E-2</c:v>
                </c:pt>
                <c:pt idx="55793">
                  <c:v>-3.93516E-2</c:v>
                </c:pt>
                <c:pt idx="55794">
                  <c:v>-4.0665300000000001E-2</c:v>
                </c:pt>
                <c:pt idx="55795">
                  <c:v>-4.2015400000000001E-2</c:v>
                </c:pt>
                <c:pt idx="55796">
                  <c:v>-4.3404199999999997E-2</c:v>
                </c:pt>
                <c:pt idx="55797">
                  <c:v>-4.4832400000000001E-2</c:v>
                </c:pt>
                <c:pt idx="55798">
                  <c:v>-4.6293300000000003E-2</c:v>
                </c:pt>
                <c:pt idx="55799">
                  <c:v>-4.7778399999999999E-2</c:v>
                </c:pt>
                <c:pt idx="55800">
                  <c:v>-4.9284799999999997E-2</c:v>
                </c:pt>
                <c:pt idx="55801">
                  <c:v>-5.0814199999999997E-2</c:v>
                </c:pt>
                <c:pt idx="55802">
                  <c:v>-5.2368600000000001E-2</c:v>
                </c:pt>
                <c:pt idx="55803">
                  <c:v>-5.3947000000000002E-2</c:v>
                </c:pt>
                <c:pt idx="55804">
                  <c:v>-5.55463E-2</c:v>
                </c:pt>
                <c:pt idx="55805">
                  <c:v>-5.7163899999999997E-2</c:v>
                </c:pt>
                <c:pt idx="55806">
                  <c:v>-5.8794800000000001E-2</c:v>
                </c:pt>
                <c:pt idx="55807">
                  <c:v>-6.0431199999999997E-2</c:v>
                </c:pt>
                <c:pt idx="55808">
                  <c:v>-6.2069199999999998E-2</c:v>
                </c:pt>
                <c:pt idx="55809">
                  <c:v>-6.3714099999999996E-2</c:v>
                </c:pt>
                <c:pt idx="55810">
                  <c:v>-6.5372299999999994E-2</c:v>
                </c:pt>
                <c:pt idx="55811">
                  <c:v>-6.7042299999999999E-2</c:v>
                </c:pt>
                <c:pt idx="55812">
                  <c:v>-6.87199E-2</c:v>
                </c:pt>
                <c:pt idx="55813">
                  <c:v>-7.0402900000000004E-2</c:v>
                </c:pt>
                <c:pt idx="55814">
                  <c:v>-7.2090699999999994E-2</c:v>
                </c:pt>
                <c:pt idx="55815">
                  <c:v>-7.3780299999999993E-2</c:v>
                </c:pt>
                <c:pt idx="55816">
                  <c:v>-7.5465299999999999E-2</c:v>
                </c:pt>
                <c:pt idx="55817">
                  <c:v>-7.7139899999999997E-2</c:v>
                </c:pt>
                <c:pt idx="55818">
                  <c:v>-7.8801700000000002E-2</c:v>
                </c:pt>
                <c:pt idx="55819">
                  <c:v>-8.0450199999999999E-2</c:v>
                </c:pt>
                <c:pt idx="55820">
                  <c:v>-8.2086000000000006E-2</c:v>
                </c:pt>
                <c:pt idx="55821">
                  <c:v>-8.3711300000000002E-2</c:v>
                </c:pt>
                <c:pt idx="55822">
                  <c:v>-8.5328299999999996E-2</c:v>
                </c:pt>
                <c:pt idx="55823">
                  <c:v>-8.6938000000000001E-2</c:v>
                </c:pt>
                <c:pt idx="55824">
                  <c:v>-8.8539499999999993E-2</c:v>
                </c:pt>
                <c:pt idx="55825">
                  <c:v>-9.0128600000000003E-2</c:v>
                </c:pt>
                <c:pt idx="55826">
                  <c:v>-9.1697799999999996E-2</c:v>
                </c:pt>
                <c:pt idx="55827">
                  <c:v>-9.3240100000000006E-2</c:v>
                </c:pt>
                <c:pt idx="55828">
                  <c:v>-9.4752100000000006E-2</c:v>
                </c:pt>
                <c:pt idx="55829">
                  <c:v>-9.6231399999999995E-2</c:v>
                </c:pt>
                <c:pt idx="55830">
                  <c:v>-9.7673300000000005E-2</c:v>
                </c:pt>
                <c:pt idx="55831">
                  <c:v>-9.9071800000000002E-2</c:v>
                </c:pt>
                <c:pt idx="55832">
                  <c:v>-0.100423</c:v>
                </c:pt>
                <c:pt idx="55833">
                  <c:v>-0.101731</c:v>
                </c:pt>
                <c:pt idx="55834">
                  <c:v>-0.10299999999999999</c:v>
                </c:pt>
                <c:pt idx="55835">
                  <c:v>-0.10423300000000001</c:v>
                </c:pt>
                <c:pt idx="55836">
                  <c:v>-0.10542899999999999</c:v>
                </c:pt>
                <c:pt idx="55837">
                  <c:v>-0.10659100000000001</c:v>
                </c:pt>
                <c:pt idx="55838">
                  <c:v>-0.10771699999999999</c:v>
                </c:pt>
                <c:pt idx="55839">
                  <c:v>-0.108807</c:v>
                </c:pt>
                <c:pt idx="55840">
                  <c:v>-0.109859</c:v>
                </c:pt>
                <c:pt idx="55841">
                  <c:v>-0.110872</c:v>
                </c:pt>
                <c:pt idx="55842">
                  <c:v>-0.111845</c:v>
                </c:pt>
                <c:pt idx="55843">
                  <c:v>-0.112779</c:v>
                </c:pt>
                <c:pt idx="55844">
                  <c:v>-0.113675</c:v>
                </c:pt>
                <c:pt idx="55845">
                  <c:v>-0.11452900000000001</c:v>
                </c:pt>
                <c:pt idx="55846">
                  <c:v>-0.11533400000000001</c:v>
                </c:pt>
                <c:pt idx="55847">
                  <c:v>-0.11609</c:v>
                </c:pt>
                <c:pt idx="55848">
                  <c:v>-0.116802</c:v>
                </c:pt>
                <c:pt idx="55849">
                  <c:v>-0.11747299999999999</c:v>
                </c:pt>
                <c:pt idx="55850">
                  <c:v>-0.118099</c:v>
                </c:pt>
                <c:pt idx="55851">
                  <c:v>-0.118671</c:v>
                </c:pt>
                <c:pt idx="55852">
                  <c:v>-0.119187</c:v>
                </c:pt>
                <c:pt idx="55853">
                  <c:v>-0.11965199999999999</c:v>
                </c:pt>
                <c:pt idx="55854">
                  <c:v>-0.120064</c:v>
                </c:pt>
                <c:pt idx="55855">
                  <c:v>-0.120422</c:v>
                </c:pt>
                <c:pt idx="55856">
                  <c:v>-0.12072099999999999</c:v>
                </c:pt>
                <c:pt idx="55857">
                  <c:v>-0.120957</c:v>
                </c:pt>
                <c:pt idx="55858">
                  <c:v>-0.121129</c:v>
                </c:pt>
                <c:pt idx="55859">
                  <c:v>-0.12123399999999999</c:v>
                </c:pt>
                <c:pt idx="55860">
                  <c:v>-0.121265</c:v>
                </c:pt>
                <c:pt idx="55861">
                  <c:v>-0.12121700000000001</c:v>
                </c:pt>
                <c:pt idx="55862">
                  <c:v>-0.12109300000000001</c:v>
                </c:pt>
                <c:pt idx="55863">
                  <c:v>-0.12089999999999999</c:v>
                </c:pt>
                <c:pt idx="55864">
                  <c:v>-0.120644</c:v>
                </c:pt>
                <c:pt idx="55865">
                  <c:v>-0.12033199999999999</c:v>
                </c:pt>
                <c:pt idx="55866">
                  <c:v>-0.119966</c:v>
                </c:pt>
                <c:pt idx="55867">
                  <c:v>-0.119546</c:v>
                </c:pt>
                <c:pt idx="55868">
                  <c:v>-0.119075</c:v>
                </c:pt>
                <c:pt idx="55869">
                  <c:v>-0.11855499999999999</c:v>
                </c:pt>
                <c:pt idx="55870">
                  <c:v>-0.117989</c:v>
                </c:pt>
                <c:pt idx="55871">
                  <c:v>-0.117379</c:v>
                </c:pt>
                <c:pt idx="55872">
                  <c:v>-0.11672299999999999</c:v>
                </c:pt>
                <c:pt idx="55873">
                  <c:v>-0.116018</c:v>
                </c:pt>
                <c:pt idx="55874">
                  <c:v>-0.115262</c:v>
                </c:pt>
                <c:pt idx="55875">
                  <c:v>-0.114458</c:v>
                </c:pt>
                <c:pt idx="55876">
                  <c:v>-0.113612</c:v>
                </c:pt>
                <c:pt idx="55877">
                  <c:v>-0.11273</c:v>
                </c:pt>
                <c:pt idx="55878">
                  <c:v>-0.11181000000000001</c:v>
                </c:pt>
                <c:pt idx="55879">
                  <c:v>-0.110847</c:v>
                </c:pt>
                <c:pt idx="55880">
                  <c:v>-0.10983800000000001</c:v>
                </c:pt>
                <c:pt idx="55881">
                  <c:v>-0.108782</c:v>
                </c:pt>
                <c:pt idx="55882">
                  <c:v>-0.107681</c:v>
                </c:pt>
                <c:pt idx="55883">
                  <c:v>-0.10653700000000001</c:v>
                </c:pt>
                <c:pt idx="55884">
                  <c:v>-0.10535</c:v>
                </c:pt>
                <c:pt idx="55885">
                  <c:v>-0.104126</c:v>
                </c:pt>
                <c:pt idx="55886">
                  <c:v>-0.102869</c:v>
                </c:pt>
                <c:pt idx="55887">
                  <c:v>-0.10158499999999999</c:v>
                </c:pt>
                <c:pt idx="55888">
                  <c:v>-0.100274</c:v>
                </c:pt>
                <c:pt idx="55889">
                  <c:v>-9.8939299999999994E-2</c:v>
                </c:pt>
                <c:pt idx="55890">
                  <c:v>-9.7582299999999997E-2</c:v>
                </c:pt>
                <c:pt idx="55891">
                  <c:v>-9.6204499999999998E-2</c:v>
                </c:pt>
                <c:pt idx="55892">
                  <c:v>-9.4810599999999995E-2</c:v>
                </c:pt>
                <c:pt idx="55893">
                  <c:v>-9.3405699999999994E-2</c:v>
                </c:pt>
                <c:pt idx="55894">
                  <c:v>-9.1988899999999998E-2</c:v>
                </c:pt>
                <c:pt idx="55895">
                  <c:v>-9.0558100000000002E-2</c:v>
                </c:pt>
                <c:pt idx="55896">
                  <c:v>-8.9118799999999998E-2</c:v>
                </c:pt>
                <c:pt idx="55897">
                  <c:v>-8.7682099999999999E-2</c:v>
                </c:pt>
                <c:pt idx="55898">
                  <c:v>-8.6255700000000005E-2</c:v>
                </c:pt>
                <c:pt idx="55899">
                  <c:v>-8.48444E-2</c:v>
                </c:pt>
                <c:pt idx="55900">
                  <c:v>-8.3457299999999998E-2</c:v>
                </c:pt>
                <c:pt idx="55901">
                  <c:v>-8.2102300000000003E-2</c:v>
                </c:pt>
                <c:pt idx="55902">
                  <c:v>-8.0780400000000002E-2</c:v>
                </c:pt>
                <c:pt idx="55903">
                  <c:v>-7.9488699999999995E-2</c:v>
                </c:pt>
                <c:pt idx="55904">
                  <c:v>-7.8225900000000001E-2</c:v>
                </c:pt>
                <c:pt idx="55905">
                  <c:v>-7.6992699999999997E-2</c:v>
                </c:pt>
                <c:pt idx="55906">
                  <c:v>-7.5787800000000002E-2</c:v>
                </c:pt>
                <c:pt idx="55907">
                  <c:v>-7.4610200000000002E-2</c:v>
                </c:pt>
                <c:pt idx="55908">
                  <c:v>-7.3466100000000006E-2</c:v>
                </c:pt>
                <c:pt idx="55909">
                  <c:v>-7.2366299999999995E-2</c:v>
                </c:pt>
                <c:pt idx="55910">
                  <c:v>-7.1318199999999998E-2</c:v>
                </c:pt>
                <c:pt idx="55911">
                  <c:v>-7.0325299999999993E-2</c:v>
                </c:pt>
                <c:pt idx="55912">
                  <c:v>-6.9389400000000004E-2</c:v>
                </c:pt>
                <c:pt idx="55913">
                  <c:v>-6.8510799999999997E-2</c:v>
                </c:pt>
                <c:pt idx="55914">
                  <c:v>-6.7688100000000001E-2</c:v>
                </c:pt>
                <c:pt idx="55915">
                  <c:v>-6.6921800000000004E-2</c:v>
                </c:pt>
                <c:pt idx="55916">
                  <c:v>-6.6215800000000005E-2</c:v>
                </c:pt>
                <c:pt idx="55917">
                  <c:v>-6.5573900000000004E-2</c:v>
                </c:pt>
                <c:pt idx="55918">
                  <c:v>-6.4999399999999999E-2</c:v>
                </c:pt>
                <c:pt idx="55919">
                  <c:v>-6.4495899999999995E-2</c:v>
                </c:pt>
                <c:pt idx="55920">
                  <c:v>-6.4067499999999999E-2</c:v>
                </c:pt>
                <c:pt idx="55921">
                  <c:v>-6.3719499999999998E-2</c:v>
                </c:pt>
                <c:pt idx="55922">
                  <c:v>-6.3457E-2</c:v>
                </c:pt>
                <c:pt idx="55923">
                  <c:v>-6.3281199999999996E-2</c:v>
                </c:pt>
                <c:pt idx="55924">
                  <c:v>-6.3191700000000003E-2</c:v>
                </c:pt>
                <c:pt idx="55925">
                  <c:v>-6.3189499999999996E-2</c:v>
                </c:pt>
                <c:pt idx="55926">
                  <c:v>-6.3277399999999998E-2</c:v>
                </c:pt>
                <c:pt idx="55927">
                  <c:v>-6.3459500000000002E-2</c:v>
                </c:pt>
                <c:pt idx="55928">
                  <c:v>-6.3736799999999996E-2</c:v>
                </c:pt>
                <c:pt idx="55929">
                  <c:v>-6.4107399999999995E-2</c:v>
                </c:pt>
                <c:pt idx="55930">
                  <c:v>-6.4569199999999993E-2</c:v>
                </c:pt>
                <c:pt idx="55931">
                  <c:v>-6.5124000000000001E-2</c:v>
                </c:pt>
                <c:pt idx="55932">
                  <c:v>-6.5778400000000001E-2</c:v>
                </c:pt>
                <c:pt idx="55933">
                  <c:v>-6.6535499999999997E-2</c:v>
                </c:pt>
                <c:pt idx="55934">
                  <c:v>-6.73932E-2</c:v>
                </c:pt>
                <c:pt idx="55935">
                  <c:v>-6.8353700000000003E-2</c:v>
                </c:pt>
                <c:pt idx="55936">
                  <c:v>-6.9421300000000005E-2</c:v>
                </c:pt>
                <c:pt idx="55937">
                  <c:v>-7.0595500000000005E-2</c:v>
                </c:pt>
                <c:pt idx="55938">
                  <c:v>-7.1872500000000006E-2</c:v>
                </c:pt>
                <c:pt idx="55939">
                  <c:v>-7.3249300000000003E-2</c:v>
                </c:pt>
                <c:pt idx="55940">
                  <c:v>-7.4724200000000005E-2</c:v>
                </c:pt>
                <c:pt idx="55941">
                  <c:v>-7.6295000000000002E-2</c:v>
                </c:pt>
                <c:pt idx="55942">
                  <c:v>-7.7957499999999999E-2</c:v>
                </c:pt>
                <c:pt idx="55943">
                  <c:v>-7.9709500000000003E-2</c:v>
                </c:pt>
                <c:pt idx="55944">
                  <c:v>-8.1552399999999997E-2</c:v>
                </c:pt>
                <c:pt idx="55945">
                  <c:v>-8.3488499999999993E-2</c:v>
                </c:pt>
                <c:pt idx="55946">
                  <c:v>-8.5514499999999993E-2</c:v>
                </c:pt>
                <c:pt idx="55947">
                  <c:v>-8.7617299999999995E-2</c:v>
                </c:pt>
                <c:pt idx="55948">
                  <c:v>-8.9781799999999995E-2</c:v>
                </c:pt>
                <c:pt idx="55949">
                  <c:v>-9.2002200000000006E-2</c:v>
                </c:pt>
                <c:pt idx="55950">
                  <c:v>-9.4277299999999994E-2</c:v>
                </c:pt>
                <c:pt idx="55951">
                  <c:v>-9.6607399999999996E-2</c:v>
                </c:pt>
                <c:pt idx="55952">
                  <c:v>-9.8997399999999999E-2</c:v>
                </c:pt>
                <c:pt idx="55953">
                  <c:v>-0.101451</c:v>
                </c:pt>
                <c:pt idx="55954">
                  <c:v>-0.103963</c:v>
                </c:pt>
                <c:pt idx="55955">
                  <c:v>-0.106529</c:v>
                </c:pt>
                <c:pt idx="55956">
                  <c:v>-0.109152</c:v>
                </c:pt>
                <c:pt idx="55957">
                  <c:v>-0.11183700000000001</c:v>
                </c:pt>
                <c:pt idx="55958">
                  <c:v>-0.114589</c:v>
                </c:pt>
                <c:pt idx="55959">
                  <c:v>-0.117409</c:v>
                </c:pt>
                <c:pt idx="55960">
                  <c:v>-0.120297</c:v>
                </c:pt>
                <c:pt idx="55961">
                  <c:v>-0.123251</c:v>
                </c:pt>
                <c:pt idx="55962">
                  <c:v>-0.12626699999999999</c:v>
                </c:pt>
                <c:pt idx="55963">
                  <c:v>-0.12934499999999999</c:v>
                </c:pt>
                <c:pt idx="55964">
                  <c:v>-0.13247700000000001</c:v>
                </c:pt>
                <c:pt idx="55965">
                  <c:v>-0.13564999999999999</c:v>
                </c:pt>
                <c:pt idx="55966">
                  <c:v>-0.138847</c:v>
                </c:pt>
                <c:pt idx="55967">
                  <c:v>-0.14205300000000001</c:v>
                </c:pt>
                <c:pt idx="55968">
                  <c:v>-0.145263</c:v>
                </c:pt>
                <c:pt idx="55969">
                  <c:v>-0.14847099999999999</c:v>
                </c:pt>
                <c:pt idx="55970">
                  <c:v>-0.15167</c:v>
                </c:pt>
                <c:pt idx="55971">
                  <c:v>-0.15484600000000001</c:v>
                </c:pt>
                <c:pt idx="55972">
                  <c:v>-0.15798899999999999</c:v>
                </c:pt>
                <c:pt idx="55973">
                  <c:v>-0.161102</c:v>
                </c:pt>
                <c:pt idx="55974">
                  <c:v>-0.16419400000000001</c:v>
                </c:pt>
                <c:pt idx="55975">
                  <c:v>-0.167267</c:v>
                </c:pt>
                <c:pt idx="55976">
                  <c:v>-0.170318</c:v>
                </c:pt>
                <c:pt idx="55977">
                  <c:v>-0.173341</c:v>
                </c:pt>
                <c:pt idx="55978">
                  <c:v>-0.17632900000000001</c:v>
                </c:pt>
                <c:pt idx="55979">
                  <c:v>-0.17927299999999999</c:v>
                </c:pt>
                <c:pt idx="55980">
                  <c:v>-0.182168</c:v>
                </c:pt>
                <c:pt idx="55981">
                  <c:v>-0.18501200000000001</c:v>
                </c:pt>
                <c:pt idx="55982">
                  <c:v>-0.187804</c:v>
                </c:pt>
                <c:pt idx="55983">
                  <c:v>-0.19054399999999999</c:v>
                </c:pt>
                <c:pt idx="55984">
                  <c:v>-0.19323399999999999</c:v>
                </c:pt>
                <c:pt idx="55985">
                  <c:v>-0.195879</c:v>
                </c:pt>
                <c:pt idx="55986">
                  <c:v>-0.19848399999999999</c:v>
                </c:pt>
                <c:pt idx="55987">
                  <c:v>-0.201048</c:v>
                </c:pt>
                <c:pt idx="55988">
                  <c:v>-0.203574</c:v>
                </c:pt>
                <c:pt idx="55989">
                  <c:v>-0.206063</c:v>
                </c:pt>
                <c:pt idx="55990">
                  <c:v>-0.208512</c:v>
                </c:pt>
                <c:pt idx="55991">
                  <c:v>-0.21091299999999999</c:v>
                </c:pt>
                <c:pt idx="55992">
                  <c:v>-0.213253</c:v>
                </c:pt>
                <c:pt idx="55993">
                  <c:v>-0.215531</c:v>
                </c:pt>
                <c:pt idx="55994">
                  <c:v>-0.217747</c:v>
                </c:pt>
                <c:pt idx="55995">
                  <c:v>-0.21990000000000001</c:v>
                </c:pt>
                <c:pt idx="55996">
                  <c:v>-0.221993</c:v>
                </c:pt>
                <c:pt idx="55997">
                  <c:v>-0.22403000000000001</c:v>
                </c:pt>
                <c:pt idx="55998">
                  <c:v>-0.22600600000000001</c:v>
                </c:pt>
                <c:pt idx="55999">
                  <c:v>-0.227911</c:v>
                </c:pt>
                <c:pt idx="56000">
                  <c:v>-0.22973499999999999</c:v>
                </c:pt>
                <c:pt idx="56001">
                  <c:v>-0.23148299999999999</c:v>
                </c:pt>
                <c:pt idx="56002">
                  <c:v>-0.23316000000000001</c:v>
                </c:pt>
                <c:pt idx="56003">
                  <c:v>-0.234768</c:v>
                </c:pt>
                <c:pt idx="56004">
                  <c:v>-0.23630799999999999</c:v>
                </c:pt>
                <c:pt idx="56005">
                  <c:v>-0.23777999999999999</c:v>
                </c:pt>
                <c:pt idx="56006">
                  <c:v>-0.23918700000000001</c:v>
                </c:pt>
                <c:pt idx="56007">
                  <c:v>-0.24053099999999999</c:v>
                </c:pt>
                <c:pt idx="56008">
                  <c:v>-0.241812</c:v>
                </c:pt>
                <c:pt idx="56009">
                  <c:v>-0.243037</c:v>
                </c:pt>
                <c:pt idx="56010">
                  <c:v>-0.24420800000000001</c:v>
                </c:pt>
                <c:pt idx="56011">
                  <c:v>-0.24531900000000001</c:v>
                </c:pt>
                <c:pt idx="56012">
                  <c:v>-0.246364</c:v>
                </c:pt>
                <c:pt idx="56013">
                  <c:v>-0.24734400000000001</c:v>
                </c:pt>
                <c:pt idx="56014">
                  <c:v>-0.24825900000000001</c:v>
                </c:pt>
                <c:pt idx="56015">
                  <c:v>-0.249111</c:v>
                </c:pt>
                <c:pt idx="56016">
                  <c:v>-0.24989500000000001</c:v>
                </c:pt>
                <c:pt idx="56017">
                  <c:v>-0.25060300000000002</c:v>
                </c:pt>
                <c:pt idx="56018">
                  <c:v>-0.25122800000000001</c:v>
                </c:pt>
                <c:pt idx="56019">
                  <c:v>-0.25177100000000002</c:v>
                </c:pt>
                <c:pt idx="56020">
                  <c:v>-0.25224000000000002</c:v>
                </c:pt>
                <c:pt idx="56021">
                  <c:v>-0.25263799999999997</c:v>
                </c:pt>
                <c:pt idx="56022">
                  <c:v>-0.252969</c:v>
                </c:pt>
                <c:pt idx="56023">
                  <c:v>-0.25323800000000002</c:v>
                </c:pt>
                <c:pt idx="56024">
                  <c:v>-0.25344800000000001</c:v>
                </c:pt>
                <c:pt idx="56025">
                  <c:v>-0.25360199999999999</c:v>
                </c:pt>
                <c:pt idx="56026">
                  <c:v>-0.25370700000000002</c:v>
                </c:pt>
                <c:pt idx="56027">
                  <c:v>-0.25376399999999999</c:v>
                </c:pt>
                <c:pt idx="56028">
                  <c:v>-0.25376500000000002</c:v>
                </c:pt>
                <c:pt idx="56029">
                  <c:v>-0.25370799999999999</c:v>
                </c:pt>
                <c:pt idx="56030">
                  <c:v>-0.25359799999999999</c:v>
                </c:pt>
                <c:pt idx="56031">
                  <c:v>-0.25344</c:v>
                </c:pt>
                <c:pt idx="56032">
                  <c:v>-0.25323400000000001</c:v>
                </c:pt>
                <c:pt idx="56033">
                  <c:v>-0.25297700000000001</c:v>
                </c:pt>
                <c:pt idx="56034">
                  <c:v>-0.25266899999999998</c:v>
                </c:pt>
                <c:pt idx="56035">
                  <c:v>-0.25230999999999998</c:v>
                </c:pt>
                <c:pt idx="56036">
                  <c:v>-0.25189699999999998</c:v>
                </c:pt>
                <c:pt idx="56037">
                  <c:v>-0.25142300000000001</c:v>
                </c:pt>
                <c:pt idx="56038">
                  <c:v>-0.250884</c:v>
                </c:pt>
                <c:pt idx="56039">
                  <c:v>-0.25027700000000003</c:v>
                </c:pt>
                <c:pt idx="56040">
                  <c:v>-0.24960499999999999</c:v>
                </c:pt>
                <c:pt idx="56041">
                  <c:v>-0.24887600000000001</c:v>
                </c:pt>
                <c:pt idx="56042">
                  <c:v>-0.24809600000000001</c:v>
                </c:pt>
                <c:pt idx="56043">
                  <c:v>-0.24727099999999999</c:v>
                </c:pt>
                <c:pt idx="56044">
                  <c:v>-0.24640899999999999</c:v>
                </c:pt>
                <c:pt idx="56045">
                  <c:v>-0.24552199999999999</c:v>
                </c:pt>
                <c:pt idx="56046">
                  <c:v>-0.24462300000000001</c:v>
                </c:pt>
                <c:pt idx="56047">
                  <c:v>-0.24371899999999999</c:v>
                </c:pt>
                <c:pt idx="56048">
                  <c:v>-0.242811</c:v>
                </c:pt>
                <c:pt idx="56049">
                  <c:v>-0.241892</c:v>
                </c:pt>
                <c:pt idx="56050">
                  <c:v>-0.240953</c:v>
                </c:pt>
                <c:pt idx="56051">
                  <c:v>-0.23998800000000001</c:v>
                </c:pt>
                <c:pt idx="56052">
                  <c:v>-0.239005</c:v>
                </c:pt>
                <c:pt idx="56053">
                  <c:v>-0.23802200000000001</c:v>
                </c:pt>
                <c:pt idx="56054">
                  <c:v>-0.23705200000000001</c:v>
                </c:pt>
                <c:pt idx="56055">
                  <c:v>-0.236096</c:v>
                </c:pt>
                <c:pt idx="56056">
                  <c:v>-0.23513800000000001</c:v>
                </c:pt>
                <c:pt idx="56057">
                  <c:v>-0.23416400000000001</c:v>
                </c:pt>
                <c:pt idx="56058">
                  <c:v>-0.23316700000000001</c:v>
                </c:pt>
                <c:pt idx="56059">
                  <c:v>-0.23214399999999999</c:v>
                </c:pt>
                <c:pt idx="56060">
                  <c:v>-0.23108999999999999</c:v>
                </c:pt>
                <c:pt idx="56061">
                  <c:v>-0.22999900000000001</c:v>
                </c:pt>
                <c:pt idx="56062">
                  <c:v>-0.228878</c:v>
                </c:pt>
                <c:pt idx="56063">
                  <c:v>-0.227741</c:v>
                </c:pt>
                <c:pt idx="56064">
                  <c:v>-0.226602</c:v>
                </c:pt>
                <c:pt idx="56065">
                  <c:v>-0.225471</c:v>
                </c:pt>
                <c:pt idx="56066">
                  <c:v>-0.224354</c:v>
                </c:pt>
                <c:pt idx="56067">
                  <c:v>-0.223246</c:v>
                </c:pt>
                <c:pt idx="56068">
                  <c:v>-0.22214</c:v>
                </c:pt>
                <c:pt idx="56069">
                  <c:v>-0.22103500000000001</c:v>
                </c:pt>
                <c:pt idx="56070">
                  <c:v>-0.21993299999999999</c:v>
                </c:pt>
                <c:pt idx="56071">
                  <c:v>-0.218836</c:v>
                </c:pt>
                <c:pt idx="56072">
                  <c:v>-0.217747</c:v>
                </c:pt>
                <c:pt idx="56073">
                  <c:v>-0.216668</c:v>
                </c:pt>
                <c:pt idx="56074">
                  <c:v>-0.21560299999999999</c:v>
                </c:pt>
                <c:pt idx="56075">
                  <c:v>-0.214556</c:v>
                </c:pt>
                <c:pt idx="56076">
                  <c:v>-0.21352499999999999</c:v>
                </c:pt>
                <c:pt idx="56077">
                  <c:v>-0.212509</c:v>
                </c:pt>
                <c:pt idx="56078">
                  <c:v>-0.211502</c:v>
                </c:pt>
                <c:pt idx="56079">
                  <c:v>-0.21049599999999999</c:v>
                </c:pt>
                <c:pt idx="56080">
                  <c:v>-0.20949000000000001</c:v>
                </c:pt>
                <c:pt idx="56081">
                  <c:v>-0.20849200000000001</c:v>
                </c:pt>
                <c:pt idx="56082">
                  <c:v>-0.20750099999999999</c:v>
                </c:pt>
                <c:pt idx="56083">
                  <c:v>-0.206514</c:v>
                </c:pt>
                <c:pt idx="56084">
                  <c:v>-0.20552899999999999</c:v>
                </c:pt>
                <c:pt idx="56085">
                  <c:v>-0.204537</c:v>
                </c:pt>
                <c:pt idx="56086">
                  <c:v>-0.20353399999999999</c:v>
                </c:pt>
                <c:pt idx="56087">
                  <c:v>-0.20252400000000001</c:v>
                </c:pt>
                <c:pt idx="56088">
                  <c:v>-0.20152200000000001</c:v>
                </c:pt>
                <c:pt idx="56089">
                  <c:v>-0.20054</c:v>
                </c:pt>
                <c:pt idx="56090">
                  <c:v>-0.19957900000000001</c:v>
                </c:pt>
                <c:pt idx="56091">
                  <c:v>-0.19863600000000001</c:v>
                </c:pt>
                <c:pt idx="56092">
                  <c:v>-0.197712</c:v>
                </c:pt>
                <c:pt idx="56093">
                  <c:v>-0.19680900000000001</c:v>
                </c:pt>
                <c:pt idx="56094">
                  <c:v>-0.19592100000000001</c:v>
                </c:pt>
                <c:pt idx="56095">
                  <c:v>-0.19504299999999999</c:v>
                </c:pt>
                <c:pt idx="56096">
                  <c:v>-0.19418099999999999</c:v>
                </c:pt>
                <c:pt idx="56097">
                  <c:v>-0.193351</c:v>
                </c:pt>
                <c:pt idx="56098">
                  <c:v>-0.19256100000000001</c:v>
                </c:pt>
                <c:pt idx="56099">
                  <c:v>-0.19181000000000001</c:v>
                </c:pt>
                <c:pt idx="56100">
                  <c:v>-0.19109300000000001</c:v>
                </c:pt>
                <c:pt idx="56101">
                  <c:v>-0.19039900000000001</c:v>
                </c:pt>
                <c:pt idx="56102">
                  <c:v>-0.189719</c:v>
                </c:pt>
                <c:pt idx="56103">
                  <c:v>-0.18904799999999999</c:v>
                </c:pt>
                <c:pt idx="56104">
                  <c:v>-0.188389</c:v>
                </c:pt>
                <c:pt idx="56105">
                  <c:v>-0.18774299999999999</c:v>
                </c:pt>
                <c:pt idx="56106">
                  <c:v>-0.187113</c:v>
                </c:pt>
                <c:pt idx="56107">
                  <c:v>-0.186501</c:v>
                </c:pt>
                <c:pt idx="56108">
                  <c:v>-0.18591099999999999</c:v>
                </c:pt>
                <c:pt idx="56109">
                  <c:v>-0.18534600000000001</c:v>
                </c:pt>
                <c:pt idx="56110">
                  <c:v>-0.18481300000000001</c:v>
                </c:pt>
                <c:pt idx="56111">
                  <c:v>-0.18431900000000001</c:v>
                </c:pt>
                <c:pt idx="56112">
                  <c:v>-0.183863</c:v>
                </c:pt>
                <c:pt idx="56113">
                  <c:v>-0.18343699999999999</c:v>
                </c:pt>
                <c:pt idx="56114">
                  <c:v>-0.18303700000000001</c:v>
                </c:pt>
                <c:pt idx="56115">
                  <c:v>-0.18266499999999999</c:v>
                </c:pt>
                <c:pt idx="56116">
                  <c:v>-0.18232799999999999</c:v>
                </c:pt>
                <c:pt idx="56117">
                  <c:v>-0.182032</c:v>
                </c:pt>
                <c:pt idx="56118">
                  <c:v>-0.181783</c:v>
                </c:pt>
                <c:pt idx="56119">
                  <c:v>-0.18157699999999999</c:v>
                </c:pt>
                <c:pt idx="56120">
                  <c:v>-0.18140800000000001</c:v>
                </c:pt>
                <c:pt idx="56121">
                  <c:v>-0.18127299999999999</c:v>
                </c:pt>
                <c:pt idx="56122">
                  <c:v>-0.181168</c:v>
                </c:pt>
                <c:pt idx="56123">
                  <c:v>-0.18109</c:v>
                </c:pt>
                <c:pt idx="56124">
                  <c:v>-0.18104700000000001</c:v>
                </c:pt>
                <c:pt idx="56125">
                  <c:v>-0.18104999999999999</c:v>
                </c:pt>
                <c:pt idx="56126">
                  <c:v>-0.18109700000000001</c:v>
                </c:pt>
                <c:pt idx="56127">
                  <c:v>-0.18118400000000001</c:v>
                </c:pt>
                <c:pt idx="56128">
                  <c:v>-0.181314</c:v>
                </c:pt>
                <c:pt idx="56129">
                  <c:v>-0.18149899999999999</c:v>
                </c:pt>
                <c:pt idx="56130">
                  <c:v>-0.18173800000000001</c:v>
                </c:pt>
                <c:pt idx="56131">
                  <c:v>-0.18201999999999999</c:v>
                </c:pt>
                <c:pt idx="56132">
                  <c:v>-0.18234</c:v>
                </c:pt>
                <c:pt idx="56133">
                  <c:v>-0.1827</c:v>
                </c:pt>
                <c:pt idx="56134">
                  <c:v>-0.18309900000000001</c:v>
                </c:pt>
                <c:pt idx="56135">
                  <c:v>-0.18352499999999999</c:v>
                </c:pt>
                <c:pt idx="56136">
                  <c:v>-0.18396799999999999</c:v>
                </c:pt>
                <c:pt idx="56137">
                  <c:v>-0.18442500000000001</c:v>
                </c:pt>
                <c:pt idx="56138">
                  <c:v>-0.184892</c:v>
                </c:pt>
                <c:pt idx="56139">
                  <c:v>-0.185367</c:v>
                </c:pt>
                <c:pt idx="56140">
                  <c:v>-0.185859</c:v>
                </c:pt>
                <c:pt idx="56141">
                  <c:v>-0.186385</c:v>
                </c:pt>
                <c:pt idx="56142">
                  <c:v>-0.18695300000000001</c:v>
                </c:pt>
                <c:pt idx="56143">
                  <c:v>-0.18756</c:v>
                </c:pt>
                <c:pt idx="56144">
                  <c:v>-0.188191</c:v>
                </c:pt>
                <c:pt idx="56145">
                  <c:v>-0.18883</c:v>
                </c:pt>
                <c:pt idx="56146">
                  <c:v>-0.18947800000000001</c:v>
                </c:pt>
                <c:pt idx="56147">
                  <c:v>-0.190138</c:v>
                </c:pt>
                <c:pt idx="56148">
                  <c:v>-0.190807</c:v>
                </c:pt>
                <c:pt idx="56149">
                  <c:v>-0.19148999999999999</c:v>
                </c:pt>
                <c:pt idx="56150">
                  <c:v>-0.19219900000000001</c:v>
                </c:pt>
                <c:pt idx="56151">
                  <c:v>-0.19294700000000001</c:v>
                </c:pt>
                <c:pt idx="56152">
                  <c:v>-0.19373299999999999</c:v>
                </c:pt>
                <c:pt idx="56153">
                  <c:v>-0.194546</c:v>
                </c:pt>
                <c:pt idx="56154">
                  <c:v>-0.195378</c:v>
                </c:pt>
                <c:pt idx="56155">
                  <c:v>-0.19622200000000001</c:v>
                </c:pt>
                <c:pt idx="56156">
                  <c:v>-0.197077</c:v>
                </c:pt>
                <c:pt idx="56157">
                  <c:v>-0.19794500000000001</c:v>
                </c:pt>
                <c:pt idx="56158">
                  <c:v>-0.198825</c:v>
                </c:pt>
                <c:pt idx="56159">
                  <c:v>-0.199711</c:v>
                </c:pt>
                <c:pt idx="56160">
                  <c:v>-0.20060500000000001</c:v>
                </c:pt>
                <c:pt idx="56161">
                  <c:v>-0.201515</c:v>
                </c:pt>
                <c:pt idx="56162">
                  <c:v>-0.20244400000000001</c:v>
                </c:pt>
                <c:pt idx="56163">
                  <c:v>-0.20338500000000001</c:v>
                </c:pt>
                <c:pt idx="56164">
                  <c:v>-0.20432600000000001</c:v>
                </c:pt>
                <c:pt idx="56165">
                  <c:v>-0.205257</c:v>
                </c:pt>
                <c:pt idx="56166">
                  <c:v>-0.206174</c:v>
                </c:pt>
                <c:pt idx="56167">
                  <c:v>-0.20707300000000001</c:v>
                </c:pt>
                <c:pt idx="56168">
                  <c:v>-0.207956</c:v>
                </c:pt>
                <c:pt idx="56169">
                  <c:v>-0.20882899999999999</c:v>
                </c:pt>
                <c:pt idx="56170">
                  <c:v>-0.209704</c:v>
                </c:pt>
                <c:pt idx="56171">
                  <c:v>-0.210588</c:v>
                </c:pt>
                <c:pt idx="56172">
                  <c:v>-0.211474</c:v>
                </c:pt>
                <c:pt idx="56173">
                  <c:v>-0.21235799999999999</c:v>
                </c:pt>
                <c:pt idx="56174">
                  <c:v>-0.21324399999999999</c:v>
                </c:pt>
                <c:pt idx="56175">
                  <c:v>-0.21414900000000001</c:v>
                </c:pt>
                <c:pt idx="56176">
                  <c:v>-0.215086</c:v>
                </c:pt>
                <c:pt idx="56177">
                  <c:v>-0.216055</c:v>
                </c:pt>
                <c:pt idx="56178">
                  <c:v>-0.217054</c:v>
                </c:pt>
                <c:pt idx="56179">
                  <c:v>-0.218083</c:v>
                </c:pt>
                <c:pt idx="56180">
                  <c:v>-0.219143</c:v>
                </c:pt>
                <c:pt idx="56181">
                  <c:v>-0.220225</c:v>
                </c:pt>
                <c:pt idx="56182">
                  <c:v>-0.22131400000000001</c:v>
                </c:pt>
                <c:pt idx="56183">
                  <c:v>-0.22240199999999999</c:v>
                </c:pt>
                <c:pt idx="56184">
                  <c:v>-0.223495</c:v>
                </c:pt>
                <c:pt idx="56185">
                  <c:v>-0.22459799999999999</c:v>
                </c:pt>
                <c:pt idx="56186">
                  <c:v>-0.22570999999999999</c:v>
                </c:pt>
                <c:pt idx="56187">
                  <c:v>-0.226827</c:v>
                </c:pt>
                <c:pt idx="56188">
                  <c:v>-0.22794</c:v>
                </c:pt>
                <c:pt idx="56189">
                  <c:v>-0.229042</c:v>
                </c:pt>
                <c:pt idx="56190">
                  <c:v>-0.23013</c:v>
                </c:pt>
                <c:pt idx="56191">
                  <c:v>-0.231213</c:v>
                </c:pt>
                <c:pt idx="56192">
                  <c:v>-0.23230300000000001</c:v>
                </c:pt>
                <c:pt idx="56193">
                  <c:v>-0.233407</c:v>
                </c:pt>
                <c:pt idx="56194">
                  <c:v>-0.23453399999999999</c:v>
                </c:pt>
                <c:pt idx="56195">
                  <c:v>-0.23568600000000001</c:v>
                </c:pt>
                <c:pt idx="56196">
                  <c:v>-0.23685899999999999</c:v>
                </c:pt>
                <c:pt idx="56197">
                  <c:v>-0.23804700000000001</c:v>
                </c:pt>
                <c:pt idx="56198">
                  <c:v>-0.23924999999999999</c:v>
                </c:pt>
                <c:pt idx="56199">
                  <c:v>-0.24045900000000001</c:v>
                </c:pt>
                <c:pt idx="56200">
                  <c:v>-0.24166499999999999</c:v>
                </c:pt>
                <c:pt idx="56201">
                  <c:v>-0.242869</c:v>
                </c:pt>
                <c:pt idx="56202">
                  <c:v>-0.24408199999999999</c:v>
                </c:pt>
                <c:pt idx="56203">
                  <c:v>-0.245314</c:v>
                </c:pt>
                <c:pt idx="56204">
                  <c:v>-0.24656</c:v>
                </c:pt>
                <c:pt idx="56205">
                  <c:v>-0.24781400000000001</c:v>
                </c:pt>
                <c:pt idx="56206">
                  <c:v>-0.24907599999999999</c:v>
                </c:pt>
                <c:pt idx="56207">
                  <c:v>-0.25035299999999999</c:v>
                </c:pt>
                <c:pt idx="56208">
                  <c:v>-0.25164599999999998</c:v>
                </c:pt>
                <c:pt idx="56209">
                  <c:v>-0.25295299999999998</c:v>
                </c:pt>
                <c:pt idx="56210">
                  <c:v>-0.254276</c:v>
                </c:pt>
                <c:pt idx="56211">
                  <c:v>-0.25561699999999998</c:v>
                </c:pt>
                <c:pt idx="56212">
                  <c:v>-0.25697700000000001</c:v>
                </c:pt>
                <c:pt idx="56213">
                  <c:v>-0.25834800000000002</c:v>
                </c:pt>
                <c:pt idx="56214">
                  <c:v>-0.25972899999999999</c:v>
                </c:pt>
                <c:pt idx="56215">
                  <c:v>-0.26111499999999999</c:v>
                </c:pt>
                <c:pt idx="56216">
                  <c:v>-0.26250600000000002</c:v>
                </c:pt>
                <c:pt idx="56217">
                  <c:v>-0.263903</c:v>
                </c:pt>
                <c:pt idx="56218">
                  <c:v>-0.26530799999999999</c:v>
                </c:pt>
                <c:pt idx="56219">
                  <c:v>-0.26672400000000002</c:v>
                </c:pt>
                <c:pt idx="56220">
                  <c:v>-0.26815099999999997</c:v>
                </c:pt>
                <c:pt idx="56221">
                  <c:v>-0.26959</c:v>
                </c:pt>
                <c:pt idx="56222">
                  <c:v>-0.27103100000000002</c:v>
                </c:pt>
                <c:pt idx="56223">
                  <c:v>-0.27246999999999999</c:v>
                </c:pt>
                <c:pt idx="56224">
                  <c:v>-0.27389999999999998</c:v>
                </c:pt>
                <c:pt idx="56225">
                  <c:v>-0.27531600000000001</c:v>
                </c:pt>
                <c:pt idx="56226">
                  <c:v>-0.27670800000000001</c:v>
                </c:pt>
                <c:pt idx="56227">
                  <c:v>-0.27807300000000001</c:v>
                </c:pt>
                <c:pt idx="56228">
                  <c:v>-0.27941500000000002</c:v>
                </c:pt>
                <c:pt idx="56229">
                  <c:v>-0.28072999999999998</c:v>
                </c:pt>
                <c:pt idx="56230">
                  <c:v>-0.28201100000000001</c:v>
                </c:pt>
                <c:pt idx="56231">
                  <c:v>-0.28325899999999998</c:v>
                </c:pt>
                <c:pt idx="56232">
                  <c:v>-0.28447899999999998</c:v>
                </c:pt>
                <c:pt idx="56233">
                  <c:v>-0.28567799999999999</c:v>
                </c:pt>
                <c:pt idx="56234">
                  <c:v>-0.28686200000000001</c:v>
                </c:pt>
                <c:pt idx="56235">
                  <c:v>-0.28803400000000001</c:v>
                </c:pt>
                <c:pt idx="56236">
                  <c:v>-0.28919699999999998</c:v>
                </c:pt>
                <c:pt idx="56237">
                  <c:v>-0.29034500000000002</c:v>
                </c:pt>
                <c:pt idx="56238">
                  <c:v>-0.29147899999999999</c:v>
                </c:pt>
                <c:pt idx="56239">
                  <c:v>-0.292605</c:v>
                </c:pt>
                <c:pt idx="56240">
                  <c:v>-0.29369800000000001</c:v>
                </c:pt>
                <c:pt idx="56241">
                  <c:v>-0.294711</c:v>
                </c:pt>
                <c:pt idx="56242">
                  <c:v>-0.29566900000000002</c:v>
                </c:pt>
                <c:pt idx="56243">
                  <c:v>-0.296624</c:v>
                </c:pt>
                <c:pt idx="56244">
                  <c:v>-0.29755900000000002</c:v>
                </c:pt>
                <c:pt idx="56245">
                  <c:v>-0.29844700000000002</c:v>
                </c:pt>
                <c:pt idx="56246">
                  <c:v>-0.29929699999999998</c:v>
                </c:pt>
                <c:pt idx="56247">
                  <c:v>-0.30011100000000002</c:v>
                </c:pt>
                <c:pt idx="56248">
                  <c:v>-0.30087799999999998</c:v>
                </c:pt>
                <c:pt idx="56249">
                  <c:v>-0.301589</c:v>
                </c:pt>
                <c:pt idx="56250">
                  <c:v>-0.30224000000000001</c:v>
                </c:pt>
                <c:pt idx="56251">
                  <c:v>-0.30283599999999999</c:v>
                </c:pt>
                <c:pt idx="56252">
                  <c:v>-0.30338100000000001</c:v>
                </c:pt>
                <c:pt idx="56253">
                  <c:v>-0.30387799999999998</c:v>
                </c:pt>
                <c:pt idx="56254">
                  <c:v>-0.30432300000000001</c:v>
                </c:pt>
                <c:pt idx="56255">
                  <c:v>-0.30470999999999998</c:v>
                </c:pt>
                <c:pt idx="56256">
                  <c:v>-0.305033</c:v>
                </c:pt>
                <c:pt idx="56257">
                  <c:v>-0.30529400000000001</c:v>
                </c:pt>
                <c:pt idx="56258">
                  <c:v>-0.30549700000000002</c:v>
                </c:pt>
                <c:pt idx="56259">
                  <c:v>-0.305647</c:v>
                </c:pt>
                <c:pt idx="56260">
                  <c:v>-0.30575000000000002</c:v>
                </c:pt>
                <c:pt idx="56261">
                  <c:v>-0.30581199999999997</c:v>
                </c:pt>
                <c:pt idx="56262">
                  <c:v>-0.305836</c:v>
                </c:pt>
                <c:pt idx="56263">
                  <c:v>-0.30582300000000001</c:v>
                </c:pt>
                <c:pt idx="56264">
                  <c:v>-0.30577199999999999</c:v>
                </c:pt>
                <c:pt idx="56265">
                  <c:v>-0.30567699999999998</c:v>
                </c:pt>
                <c:pt idx="56266">
                  <c:v>-0.30552600000000002</c:v>
                </c:pt>
                <c:pt idx="56267">
                  <c:v>-0.30530800000000002</c:v>
                </c:pt>
                <c:pt idx="56268">
                  <c:v>-0.30502800000000002</c:v>
                </c:pt>
                <c:pt idx="56269">
                  <c:v>-0.30469299999999999</c:v>
                </c:pt>
                <c:pt idx="56270">
                  <c:v>-0.30429899999999999</c:v>
                </c:pt>
                <c:pt idx="56271">
                  <c:v>-0.30384299999999997</c:v>
                </c:pt>
                <c:pt idx="56272">
                  <c:v>-0.30332300000000001</c:v>
                </c:pt>
                <c:pt idx="56273">
                  <c:v>-0.30273499999999998</c:v>
                </c:pt>
                <c:pt idx="56274">
                  <c:v>-0.30207000000000001</c:v>
                </c:pt>
                <c:pt idx="56275">
                  <c:v>-0.30132199999999998</c:v>
                </c:pt>
                <c:pt idx="56276">
                  <c:v>-0.30049399999999998</c:v>
                </c:pt>
                <c:pt idx="56277">
                  <c:v>-0.29959200000000002</c:v>
                </c:pt>
                <c:pt idx="56278">
                  <c:v>-0.29861700000000002</c:v>
                </c:pt>
                <c:pt idx="56279">
                  <c:v>-0.29756300000000002</c:v>
                </c:pt>
                <c:pt idx="56280">
                  <c:v>-0.29643599999999998</c:v>
                </c:pt>
                <c:pt idx="56281">
                  <c:v>-0.29523899999999997</c:v>
                </c:pt>
                <c:pt idx="56282">
                  <c:v>-0.29397099999999998</c:v>
                </c:pt>
                <c:pt idx="56283">
                  <c:v>-0.29262899999999997</c:v>
                </c:pt>
                <c:pt idx="56284">
                  <c:v>-0.29121799999999998</c:v>
                </c:pt>
                <c:pt idx="56285">
                  <c:v>-0.28974100000000003</c:v>
                </c:pt>
                <c:pt idx="56286">
                  <c:v>-0.28819499999999998</c:v>
                </c:pt>
                <c:pt idx="56287">
                  <c:v>-0.286576</c:v>
                </c:pt>
                <c:pt idx="56288">
                  <c:v>-0.28488200000000002</c:v>
                </c:pt>
                <c:pt idx="56289">
                  <c:v>-0.28310999999999997</c:v>
                </c:pt>
                <c:pt idx="56290">
                  <c:v>-0.28125699999999998</c:v>
                </c:pt>
                <c:pt idx="56291">
                  <c:v>-0.27932299999999999</c:v>
                </c:pt>
                <c:pt idx="56292">
                  <c:v>-0.27731</c:v>
                </c:pt>
                <c:pt idx="56293">
                  <c:v>-0.27522799999999997</c:v>
                </c:pt>
                <c:pt idx="56294">
                  <c:v>-0.27308399999999999</c:v>
                </c:pt>
                <c:pt idx="56295">
                  <c:v>-0.27088200000000001</c:v>
                </c:pt>
                <c:pt idx="56296">
                  <c:v>-0.268625</c:v>
                </c:pt>
                <c:pt idx="56297">
                  <c:v>-0.26630999999999999</c:v>
                </c:pt>
                <c:pt idx="56298">
                  <c:v>-0.26394000000000001</c:v>
                </c:pt>
                <c:pt idx="56299">
                  <c:v>-0.26151799999999997</c:v>
                </c:pt>
                <c:pt idx="56300">
                  <c:v>-0.25904199999999999</c:v>
                </c:pt>
                <c:pt idx="56301">
                  <c:v>-0.25650800000000001</c:v>
                </c:pt>
                <c:pt idx="56302">
                  <c:v>-0.253915</c:v>
                </c:pt>
                <c:pt idx="56303">
                  <c:v>-0.25125999999999998</c:v>
                </c:pt>
                <c:pt idx="56304">
                  <c:v>-0.24854799999999999</c:v>
                </c:pt>
                <c:pt idx="56305">
                  <c:v>-0.24578900000000001</c:v>
                </c:pt>
                <c:pt idx="56306">
                  <c:v>-0.242981</c:v>
                </c:pt>
                <c:pt idx="56307">
                  <c:v>-0.24011199999999999</c:v>
                </c:pt>
                <c:pt idx="56308">
                  <c:v>-0.23717099999999999</c:v>
                </c:pt>
                <c:pt idx="56309">
                  <c:v>-0.23415800000000001</c:v>
                </c:pt>
                <c:pt idx="56310">
                  <c:v>-0.23107900000000001</c:v>
                </c:pt>
                <c:pt idx="56311">
                  <c:v>-0.22794300000000001</c:v>
                </c:pt>
                <c:pt idx="56312">
                  <c:v>-0.22476499999999999</c:v>
                </c:pt>
                <c:pt idx="56313">
                  <c:v>-0.221558</c:v>
                </c:pt>
                <c:pt idx="56314">
                  <c:v>-0.21832199999999999</c:v>
                </c:pt>
                <c:pt idx="56315">
                  <c:v>-0.21504999999999999</c:v>
                </c:pt>
                <c:pt idx="56316">
                  <c:v>-0.21174999999999999</c:v>
                </c:pt>
                <c:pt idx="56317">
                  <c:v>-0.20843600000000001</c:v>
                </c:pt>
                <c:pt idx="56318">
                  <c:v>-0.20511099999999999</c:v>
                </c:pt>
                <c:pt idx="56319">
                  <c:v>-0.20178099999999999</c:v>
                </c:pt>
                <c:pt idx="56320">
                  <c:v>-0.19845699999999999</c:v>
                </c:pt>
                <c:pt idx="56321">
                  <c:v>-0.19514999999999999</c:v>
                </c:pt>
                <c:pt idx="56322">
                  <c:v>-0.19186600000000001</c:v>
                </c:pt>
                <c:pt idx="56323">
                  <c:v>-0.18860199999999999</c:v>
                </c:pt>
                <c:pt idx="56324">
                  <c:v>-0.18534999999999999</c:v>
                </c:pt>
                <c:pt idx="56325">
                  <c:v>-0.18210699999999999</c:v>
                </c:pt>
                <c:pt idx="56326">
                  <c:v>-0.17888000000000001</c:v>
                </c:pt>
                <c:pt idx="56327">
                  <c:v>-0.17566699999999999</c:v>
                </c:pt>
                <c:pt idx="56328">
                  <c:v>-0.172431</c:v>
                </c:pt>
                <c:pt idx="56329">
                  <c:v>-0.16917399999999999</c:v>
                </c:pt>
                <c:pt idx="56330">
                  <c:v>-0.165964</c:v>
                </c:pt>
                <c:pt idx="56331">
                  <c:v>-0.16281200000000001</c:v>
                </c:pt>
                <c:pt idx="56332">
                  <c:v>-0.159668</c:v>
                </c:pt>
                <c:pt idx="56333">
                  <c:v>-0.156529</c:v>
                </c:pt>
                <c:pt idx="56334">
                  <c:v>-0.15341199999999999</c:v>
                </c:pt>
                <c:pt idx="56335">
                  <c:v>-0.15032100000000001</c:v>
                </c:pt>
                <c:pt idx="56336">
                  <c:v>-0.147257</c:v>
                </c:pt>
                <c:pt idx="56337">
                  <c:v>-0.14422499999999999</c:v>
                </c:pt>
                <c:pt idx="56338">
                  <c:v>-0.141233</c:v>
                </c:pt>
                <c:pt idx="56339">
                  <c:v>-0.13829</c:v>
                </c:pt>
                <c:pt idx="56340">
                  <c:v>-0.13540199999999999</c:v>
                </c:pt>
                <c:pt idx="56341">
                  <c:v>-0.132575</c:v>
                </c:pt>
                <c:pt idx="56342">
                  <c:v>-0.12981300000000001</c:v>
                </c:pt>
                <c:pt idx="56343">
                  <c:v>-0.12711600000000001</c:v>
                </c:pt>
                <c:pt idx="56344">
                  <c:v>-0.12449</c:v>
                </c:pt>
                <c:pt idx="56345">
                  <c:v>-0.121945</c:v>
                </c:pt>
                <c:pt idx="56346">
                  <c:v>-0.11949</c:v>
                </c:pt>
                <c:pt idx="56347">
                  <c:v>-0.117133</c:v>
                </c:pt>
                <c:pt idx="56348">
                  <c:v>-0.11487600000000001</c:v>
                </c:pt>
                <c:pt idx="56349">
                  <c:v>-0.112723</c:v>
                </c:pt>
                <c:pt idx="56350">
                  <c:v>-0.110667</c:v>
                </c:pt>
                <c:pt idx="56351">
                  <c:v>-0.1087</c:v>
                </c:pt>
                <c:pt idx="56352">
                  <c:v>-0.10681599999999999</c:v>
                </c:pt>
                <c:pt idx="56353">
                  <c:v>-0.10501000000000001</c:v>
                </c:pt>
                <c:pt idx="56354">
                  <c:v>-0.10328</c:v>
                </c:pt>
                <c:pt idx="56355">
                  <c:v>-0.101627</c:v>
                </c:pt>
                <c:pt idx="56356">
                  <c:v>-0.100054</c:v>
                </c:pt>
                <c:pt idx="56357">
                  <c:v>-9.8565700000000006E-2</c:v>
                </c:pt>
                <c:pt idx="56358">
                  <c:v>-9.7165000000000001E-2</c:v>
                </c:pt>
                <c:pt idx="56359">
                  <c:v>-9.5844600000000002E-2</c:v>
                </c:pt>
                <c:pt idx="56360">
                  <c:v>-9.4589099999999995E-2</c:v>
                </c:pt>
                <c:pt idx="56361">
                  <c:v>-9.3394199999999997E-2</c:v>
                </c:pt>
                <c:pt idx="56362">
                  <c:v>-9.2271000000000006E-2</c:v>
                </c:pt>
                <c:pt idx="56363">
                  <c:v>-9.1230900000000004E-2</c:v>
                </c:pt>
                <c:pt idx="56364">
                  <c:v>-9.0280100000000002E-2</c:v>
                </c:pt>
                <c:pt idx="56365">
                  <c:v>-8.9423500000000003E-2</c:v>
                </c:pt>
                <c:pt idx="56366">
                  <c:v>-8.8666599999999998E-2</c:v>
                </c:pt>
                <c:pt idx="56367">
                  <c:v>-8.8014899999999993E-2</c:v>
                </c:pt>
                <c:pt idx="56368">
                  <c:v>-8.7468299999999999E-2</c:v>
                </c:pt>
                <c:pt idx="56369">
                  <c:v>-8.7021299999999996E-2</c:v>
                </c:pt>
                <c:pt idx="56370">
                  <c:v>-8.6667800000000003E-2</c:v>
                </c:pt>
                <c:pt idx="56371">
                  <c:v>-8.6405700000000002E-2</c:v>
                </c:pt>
                <c:pt idx="56372">
                  <c:v>-8.6236199999999999E-2</c:v>
                </c:pt>
                <c:pt idx="56373">
                  <c:v>-8.61624E-2</c:v>
                </c:pt>
                <c:pt idx="56374">
                  <c:v>-8.6184999999999998E-2</c:v>
                </c:pt>
                <c:pt idx="56375">
                  <c:v>-8.6299799999999996E-2</c:v>
                </c:pt>
                <c:pt idx="56376">
                  <c:v>-8.64983E-2</c:v>
                </c:pt>
                <c:pt idx="56377">
                  <c:v>-8.6771899999999999E-2</c:v>
                </c:pt>
                <c:pt idx="56378">
                  <c:v>-8.7118100000000004E-2</c:v>
                </c:pt>
                <c:pt idx="56379">
                  <c:v>-8.7539099999999995E-2</c:v>
                </c:pt>
                <c:pt idx="56380">
                  <c:v>-8.8038400000000003E-2</c:v>
                </c:pt>
                <c:pt idx="56381">
                  <c:v>-8.8621199999999997E-2</c:v>
                </c:pt>
                <c:pt idx="56382">
                  <c:v>-8.9292899999999994E-2</c:v>
                </c:pt>
                <c:pt idx="56383">
                  <c:v>-9.0052800000000002E-2</c:v>
                </c:pt>
                <c:pt idx="56384">
                  <c:v>-9.0897699999999998E-2</c:v>
                </c:pt>
                <c:pt idx="56385">
                  <c:v>-9.1827900000000004E-2</c:v>
                </c:pt>
                <c:pt idx="56386">
                  <c:v>-9.2842099999999997E-2</c:v>
                </c:pt>
                <c:pt idx="56387">
                  <c:v>-9.3930600000000003E-2</c:v>
                </c:pt>
                <c:pt idx="56388">
                  <c:v>-9.5081600000000002E-2</c:v>
                </c:pt>
                <c:pt idx="56389">
                  <c:v>-9.6290899999999999E-2</c:v>
                </c:pt>
                <c:pt idx="56390">
                  <c:v>-9.7562599999999999E-2</c:v>
                </c:pt>
                <c:pt idx="56391">
                  <c:v>-9.8901799999999998E-2</c:v>
                </c:pt>
                <c:pt idx="56392">
                  <c:v>-0.100311</c:v>
                </c:pt>
                <c:pt idx="56393">
                  <c:v>-0.10179199999999999</c:v>
                </c:pt>
                <c:pt idx="56394">
                  <c:v>-0.103335</c:v>
                </c:pt>
                <c:pt idx="56395">
                  <c:v>-0.104933</c:v>
                </c:pt>
                <c:pt idx="56396">
                  <c:v>-0.106582</c:v>
                </c:pt>
                <c:pt idx="56397">
                  <c:v>-0.10828699999999999</c:v>
                </c:pt>
                <c:pt idx="56398">
                  <c:v>-0.11004800000000001</c:v>
                </c:pt>
                <c:pt idx="56399">
                  <c:v>-0.111868</c:v>
                </c:pt>
                <c:pt idx="56400">
                  <c:v>-0.113746</c:v>
                </c:pt>
                <c:pt idx="56401">
                  <c:v>-0.115684</c:v>
                </c:pt>
                <c:pt idx="56402">
                  <c:v>-0.117674</c:v>
                </c:pt>
                <c:pt idx="56403">
                  <c:v>-0.119709</c:v>
                </c:pt>
                <c:pt idx="56404">
                  <c:v>-0.121792</c:v>
                </c:pt>
                <c:pt idx="56405">
                  <c:v>-0.123929</c:v>
                </c:pt>
                <c:pt idx="56406">
                  <c:v>-0.12611800000000001</c:v>
                </c:pt>
                <c:pt idx="56407">
                  <c:v>-0.128354</c:v>
                </c:pt>
                <c:pt idx="56408">
                  <c:v>-0.13063</c:v>
                </c:pt>
                <c:pt idx="56409">
                  <c:v>-0.132938</c:v>
                </c:pt>
                <c:pt idx="56410">
                  <c:v>-0.135271</c:v>
                </c:pt>
                <c:pt idx="56411">
                  <c:v>-0.13761999999999999</c:v>
                </c:pt>
                <c:pt idx="56412">
                  <c:v>-0.13998099999999999</c:v>
                </c:pt>
                <c:pt idx="56413">
                  <c:v>-0.14235</c:v>
                </c:pt>
                <c:pt idx="56414">
                  <c:v>-0.14472399999999999</c:v>
                </c:pt>
                <c:pt idx="56415">
                  <c:v>-0.14710000000000001</c:v>
                </c:pt>
                <c:pt idx="56416">
                  <c:v>-0.149479</c:v>
                </c:pt>
                <c:pt idx="56417">
                  <c:v>-0.151862</c:v>
                </c:pt>
                <c:pt idx="56418">
                  <c:v>-0.15424099999999999</c:v>
                </c:pt>
                <c:pt idx="56419">
                  <c:v>-0.156612</c:v>
                </c:pt>
                <c:pt idx="56420">
                  <c:v>-0.15897</c:v>
                </c:pt>
                <c:pt idx="56421">
                  <c:v>-0.16131400000000001</c:v>
                </c:pt>
                <c:pt idx="56422">
                  <c:v>-0.16364000000000001</c:v>
                </c:pt>
                <c:pt idx="56423">
                  <c:v>-0.16594700000000001</c:v>
                </c:pt>
                <c:pt idx="56424">
                  <c:v>-0.16823199999999999</c:v>
                </c:pt>
                <c:pt idx="56425">
                  <c:v>-0.17049600000000001</c:v>
                </c:pt>
                <c:pt idx="56426">
                  <c:v>-0.17274</c:v>
                </c:pt>
                <c:pt idx="56427">
                  <c:v>-0.17496700000000001</c:v>
                </c:pt>
                <c:pt idx="56428">
                  <c:v>-0.177174</c:v>
                </c:pt>
                <c:pt idx="56429">
                  <c:v>-0.17935899999999999</c:v>
                </c:pt>
                <c:pt idx="56430">
                  <c:v>-0.18152299999999999</c:v>
                </c:pt>
                <c:pt idx="56431">
                  <c:v>-0.183668</c:v>
                </c:pt>
                <c:pt idx="56432">
                  <c:v>-0.18579200000000001</c:v>
                </c:pt>
                <c:pt idx="56433">
                  <c:v>-0.18789</c:v>
                </c:pt>
                <c:pt idx="56434">
                  <c:v>-0.18995899999999999</c:v>
                </c:pt>
                <c:pt idx="56435">
                  <c:v>-0.191997</c:v>
                </c:pt>
                <c:pt idx="56436">
                  <c:v>-0.19400100000000001</c:v>
                </c:pt>
                <c:pt idx="56437">
                  <c:v>-0.195965</c:v>
                </c:pt>
                <c:pt idx="56438">
                  <c:v>-0.19788500000000001</c:v>
                </c:pt>
                <c:pt idx="56439">
                  <c:v>-0.19975899999999999</c:v>
                </c:pt>
                <c:pt idx="56440">
                  <c:v>-0.20158400000000001</c:v>
                </c:pt>
                <c:pt idx="56441">
                  <c:v>-0.20335800000000001</c:v>
                </c:pt>
                <c:pt idx="56442">
                  <c:v>-0.20507800000000001</c:v>
                </c:pt>
                <c:pt idx="56443">
                  <c:v>-0.206737</c:v>
                </c:pt>
                <c:pt idx="56444">
                  <c:v>-0.20833299999999999</c:v>
                </c:pt>
                <c:pt idx="56445">
                  <c:v>-0.209868</c:v>
                </c:pt>
                <c:pt idx="56446">
                  <c:v>-0.21134700000000001</c:v>
                </c:pt>
                <c:pt idx="56447">
                  <c:v>-0.21277099999999999</c:v>
                </c:pt>
                <c:pt idx="56448">
                  <c:v>-0.21414</c:v>
                </c:pt>
                <c:pt idx="56449">
                  <c:v>-0.215452</c:v>
                </c:pt>
                <c:pt idx="56450">
                  <c:v>-0.21670900000000001</c:v>
                </c:pt>
                <c:pt idx="56451">
                  <c:v>-0.21790999999999999</c:v>
                </c:pt>
                <c:pt idx="56452">
                  <c:v>-0.219051</c:v>
                </c:pt>
                <c:pt idx="56453">
                  <c:v>-0.22012699999999999</c:v>
                </c:pt>
                <c:pt idx="56454">
                  <c:v>-0.221137</c:v>
                </c:pt>
                <c:pt idx="56455">
                  <c:v>-0.222083</c:v>
                </c:pt>
                <c:pt idx="56456">
                  <c:v>-0.222966</c:v>
                </c:pt>
                <c:pt idx="56457">
                  <c:v>-0.22378500000000001</c:v>
                </c:pt>
                <c:pt idx="56458">
                  <c:v>-0.22453400000000001</c:v>
                </c:pt>
                <c:pt idx="56459">
                  <c:v>-0.225212</c:v>
                </c:pt>
                <c:pt idx="56460">
                  <c:v>-0.225823</c:v>
                </c:pt>
                <c:pt idx="56461">
                  <c:v>-0.22636500000000001</c:v>
                </c:pt>
                <c:pt idx="56462">
                  <c:v>-0.22683600000000001</c:v>
                </c:pt>
                <c:pt idx="56463">
                  <c:v>-0.22722899999999999</c:v>
                </c:pt>
                <c:pt idx="56464">
                  <c:v>-0.22754099999999999</c:v>
                </c:pt>
                <c:pt idx="56465">
                  <c:v>-0.22777</c:v>
                </c:pt>
                <c:pt idx="56466">
                  <c:v>-0.22791600000000001</c:v>
                </c:pt>
                <c:pt idx="56467">
                  <c:v>-0.22797899999999999</c:v>
                </c:pt>
                <c:pt idx="56468">
                  <c:v>-0.227963</c:v>
                </c:pt>
                <c:pt idx="56469">
                  <c:v>-0.22786999999999999</c:v>
                </c:pt>
                <c:pt idx="56470">
                  <c:v>-0.22769900000000001</c:v>
                </c:pt>
                <c:pt idx="56471">
                  <c:v>-0.22744600000000001</c:v>
                </c:pt>
                <c:pt idx="56472">
                  <c:v>-0.22711100000000001</c:v>
                </c:pt>
                <c:pt idx="56473">
                  <c:v>-0.226692</c:v>
                </c:pt>
                <c:pt idx="56474">
                  <c:v>-0.226186</c:v>
                </c:pt>
                <c:pt idx="56475">
                  <c:v>-0.22559100000000001</c:v>
                </c:pt>
                <c:pt idx="56476">
                  <c:v>-0.22490499999999999</c:v>
                </c:pt>
                <c:pt idx="56477">
                  <c:v>-0.224132</c:v>
                </c:pt>
                <c:pt idx="56478">
                  <c:v>-0.223275</c:v>
                </c:pt>
                <c:pt idx="56479">
                  <c:v>-0.22233800000000001</c:v>
                </c:pt>
                <c:pt idx="56480">
                  <c:v>-0.22132399999999999</c:v>
                </c:pt>
                <c:pt idx="56481">
                  <c:v>-0.22023799999999999</c:v>
                </c:pt>
                <c:pt idx="56482">
                  <c:v>-0.219081</c:v>
                </c:pt>
                <c:pt idx="56483">
                  <c:v>-0.21785299999999999</c:v>
                </c:pt>
                <c:pt idx="56484">
                  <c:v>-0.21654899999999999</c:v>
                </c:pt>
                <c:pt idx="56485">
                  <c:v>-0.215169</c:v>
                </c:pt>
                <c:pt idx="56486">
                  <c:v>-0.21371599999999999</c:v>
                </c:pt>
                <c:pt idx="56487">
                  <c:v>-0.21218999999999999</c:v>
                </c:pt>
                <c:pt idx="56488">
                  <c:v>-0.210591</c:v>
                </c:pt>
                <c:pt idx="56489">
                  <c:v>-0.20891399999999999</c:v>
                </c:pt>
                <c:pt idx="56490">
                  <c:v>-0.20716000000000001</c:v>
                </c:pt>
                <c:pt idx="56491">
                  <c:v>-0.20532700000000001</c:v>
                </c:pt>
                <c:pt idx="56492">
                  <c:v>-0.20341600000000001</c:v>
                </c:pt>
                <c:pt idx="56493">
                  <c:v>-0.201431</c:v>
                </c:pt>
                <c:pt idx="56494">
                  <c:v>-0.19937199999999999</c:v>
                </c:pt>
                <c:pt idx="56495">
                  <c:v>-0.19723599999999999</c:v>
                </c:pt>
                <c:pt idx="56496">
                  <c:v>-0.19502</c:v>
                </c:pt>
                <c:pt idx="56497">
                  <c:v>-0.19273100000000001</c:v>
                </c:pt>
                <c:pt idx="56498">
                  <c:v>-0.19037799999999999</c:v>
                </c:pt>
                <c:pt idx="56499">
                  <c:v>-0.187967</c:v>
                </c:pt>
                <c:pt idx="56500">
                  <c:v>-0.185503</c:v>
                </c:pt>
                <c:pt idx="56501">
                  <c:v>-0.18298700000000001</c:v>
                </c:pt>
                <c:pt idx="56502">
                  <c:v>-0.180419</c:v>
                </c:pt>
                <c:pt idx="56503">
                  <c:v>-0.17780499999999999</c:v>
                </c:pt>
                <c:pt idx="56504">
                  <c:v>-0.17515</c:v>
                </c:pt>
                <c:pt idx="56505">
                  <c:v>-0.17245199999999999</c:v>
                </c:pt>
                <c:pt idx="56506">
                  <c:v>-0.169708</c:v>
                </c:pt>
                <c:pt idx="56507">
                  <c:v>-0.16692299999999999</c:v>
                </c:pt>
                <c:pt idx="56508">
                  <c:v>-0.164104</c:v>
                </c:pt>
                <c:pt idx="56509">
                  <c:v>-0.16125400000000001</c:v>
                </c:pt>
                <c:pt idx="56510">
                  <c:v>-0.15837399999999999</c:v>
                </c:pt>
                <c:pt idx="56511">
                  <c:v>-0.15546499999999999</c:v>
                </c:pt>
                <c:pt idx="56512">
                  <c:v>-0.15252499999999999</c:v>
                </c:pt>
                <c:pt idx="56513">
                  <c:v>-0.149559</c:v>
                </c:pt>
                <c:pt idx="56514">
                  <c:v>-0.14657500000000001</c:v>
                </c:pt>
                <c:pt idx="56515">
                  <c:v>-0.143543</c:v>
                </c:pt>
                <c:pt idx="56516">
                  <c:v>-0.14041300000000001</c:v>
                </c:pt>
                <c:pt idx="56517">
                  <c:v>-0.137212</c:v>
                </c:pt>
                <c:pt idx="56518">
                  <c:v>-0.13400300000000001</c:v>
                </c:pt>
                <c:pt idx="56519">
                  <c:v>-0.130776</c:v>
                </c:pt>
                <c:pt idx="56520">
                  <c:v>-0.12750800000000001</c:v>
                </c:pt>
                <c:pt idx="56521">
                  <c:v>-0.12421500000000001</c:v>
                </c:pt>
                <c:pt idx="56522">
                  <c:v>-0.12091399999999999</c:v>
                </c:pt>
                <c:pt idx="56523">
                  <c:v>-0.117603</c:v>
                </c:pt>
                <c:pt idx="56524">
                  <c:v>-0.11428099999999999</c:v>
                </c:pt>
                <c:pt idx="56525">
                  <c:v>-0.110946</c:v>
                </c:pt>
                <c:pt idx="56526">
                  <c:v>-0.107599</c:v>
                </c:pt>
                <c:pt idx="56527">
                  <c:v>-0.104244</c:v>
                </c:pt>
                <c:pt idx="56528">
                  <c:v>-0.100885</c:v>
                </c:pt>
                <c:pt idx="56529">
                  <c:v>-9.75274E-2</c:v>
                </c:pt>
                <c:pt idx="56530">
                  <c:v>-9.4171500000000005E-2</c:v>
                </c:pt>
                <c:pt idx="56531">
                  <c:v>-9.0823799999999996E-2</c:v>
                </c:pt>
                <c:pt idx="56532">
                  <c:v>-8.7492500000000001E-2</c:v>
                </c:pt>
                <c:pt idx="56533">
                  <c:v>-8.4184599999999998E-2</c:v>
                </c:pt>
                <c:pt idx="56534">
                  <c:v>-8.0905400000000002E-2</c:v>
                </c:pt>
                <c:pt idx="56535">
                  <c:v>-7.7658599999999994E-2</c:v>
                </c:pt>
                <c:pt idx="56536">
                  <c:v>-7.4444200000000002E-2</c:v>
                </c:pt>
                <c:pt idx="56537">
                  <c:v>-7.1260599999999993E-2</c:v>
                </c:pt>
                <c:pt idx="56538">
                  <c:v>-6.8106600000000003E-2</c:v>
                </c:pt>
                <c:pt idx="56539">
                  <c:v>-6.4982499999999999E-2</c:v>
                </c:pt>
                <c:pt idx="56540">
                  <c:v>-6.1890000000000001E-2</c:v>
                </c:pt>
                <c:pt idx="56541">
                  <c:v>-5.8828699999999998E-2</c:v>
                </c:pt>
                <c:pt idx="56542">
                  <c:v>-5.5797600000000003E-2</c:v>
                </c:pt>
                <c:pt idx="56543">
                  <c:v>-5.2798200000000003E-2</c:v>
                </c:pt>
                <c:pt idx="56544">
                  <c:v>-4.9830600000000003E-2</c:v>
                </c:pt>
                <c:pt idx="56545">
                  <c:v>-4.6895100000000002E-2</c:v>
                </c:pt>
                <c:pt idx="56546">
                  <c:v>-4.3992999999999997E-2</c:v>
                </c:pt>
                <c:pt idx="56547">
                  <c:v>-4.1122499999999999E-2</c:v>
                </c:pt>
                <c:pt idx="56548">
                  <c:v>-3.8282099999999999E-2</c:v>
                </c:pt>
                <c:pt idx="56549">
                  <c:v>-3.5473900000000003E-2</c:v>
                </c:pt>
                <c:pt idx="56550">
                  <c:v>-3.2701300000000003E-2</c:v>
                </c:pt>
                <c:pt idx="56551">
                  <c:v>-2.9967400000000002E-2</c:v>
                </c:pt>
                <c:pt idx="56552">
                  <c:v>-2.7276000000000002E-2</c:v>
                </c:pt>
                <c:pt idx="56553">
                  <c:v>-2.46298E-2</c:v>
                </c:pt>
                <c:pt idx="56554">
                  <c:v>-2.20302E-2</c:v>
                </c:pt>
                <c:pt idx="56555">
                  <c:v>-1.9477899999999999E-2</c:v>
                </c:pt>
                <c:pt idx="56556">
                  <c:v>-1.6974199999999998E-2</c:v>
                </c:pt>
                <c:pt idx="56557">
                  <c:v>-1.45202E-2</c:v>
                </c:pt>
                <c:pt idx="56558">
                  <c:v>-1.21166E-2</c:v>
                </c:pt>
                <c:pt idx="56559" formatCode="0.00E+00">
                  <c:v>-9.7637399999999999E-3</c:v>
                </c:pt>
                <c:pt idx="56560" formatCode="0.00E+00">
                  <c:v>-7.4612200000000002E-3</c:v>
                </c:pt>
                <c:pt idx="56561" formatCode="0.00E+00">
                  <c:v>-5.2086500000000004E-3</c:v>
                </c:pt>
                <c:pt idx="56562" formatCode="0.00E+00">
                  <c:v>-3.0059499999999999E-3</c:v>
                </c:pt>
                <c:pt idx="56563" formatCode="0.00E+00">
                  <c:v>-8.5322999999999996E-4</c:v>
                </c:pt>
                <c:pt idx="56564" formatCode="0.00E+00">
                  <c:v>1.2507499999999999E-3</c:v>
                </c:pt>
                <c:pt idx="56565" formatCode="0.00E+00">
                  <c:v>3.3088700000000002E-3</c:v>
                </c:pt>
                <c:pt idx="56566" formatCode="0.00E+00">
                  <c:v>5.3233600000000001E-3</c:v>
                </c:pt>
                <c:pt idx="56567" formatCode="0.00E+00">
                  <c:v>7.2931300000000001E-3</c:v>
                </c:pt>
                <c:pt idx="56568" formatCode="0.00E+00">
                  <c:v>9.2142000000000005E-3</c:v>
                </c:pt>
                <c:pt idx="56569">
                  <c:v>1.10826E-2</c:v>
                </c:pt>
                <c:pt idx="56570">
                  <c:v>1.2896400000000001E-2</c:v>
                </c:pt>
                <c:pt idx="56571">
                  <c:v>1.46553E-2</c:v>
                </c:pt>
                <c:pt idx="56572">
                  <c:v>1.63582E-2</c:v>
                </c:pt>
                <c:pt idx="56573">
                  <c:v>1.8003999999999999E-2</c:v>
                </c:pt>
                <c:pt idx="56574">
                  <c:v>1.9592700000000001E-2</c:v>
                </c:pt>
                <c:pt idx="56575">
                  <c:v>2.1125700000000001E-2</c:v>
                </c:pt>
                <c:pt idx="56576">
                  <c:v>2.2604800000000001E-2</c:v>
                </c:pt>
                <c:pt idx="56577">
                  <c:v>2.4029399999999999E-2</c:v>
                </c:pt>
                <c:pt idx="56578">
                  <c:v>2.5397200000000002E-2</c:v>
                </c:pt>
                <c:pt idx="56579">
                  <c:v>2.67055E-2</c:v>
                </c:pt>
                <c:pt idx="56580">
                  <c:v>2.7952500000000002E-2</c:v>
                </c:pt>
                <c:pt idx="56581">
                  <c:v>2.9139999999999999E-2</c:v>
                </c:pt>
                <c:pt idx="56582">
                  <c:v>3.0273999999999999E-2</c:v>
                </c:pt>
                <c:pt idx="56583">
                  <c:v>3.1360199999999998E-2</c:v>
                </c:pt>
                <c:pt idx="56584">
                  <c:v>3.2399499999999998E-2</c:v>
                </c:pt>
                <c:pt idx="56585">
                  <c:v>3.3390099999999999E-2</c:v>
                </c:pt>
                <c:pt idx="56586">
                  <c:v>3.4330699999999999E-2</c:v>
                </c:pt>
                <c:pt idx="56587">
                  <c:v>3.5219399999999998E-2</c:v>
                </c:pt>
                <c:pt idx="56588">
                  <c:v>3.60515E-2</c:v>
                </c:pt>
                <c:pt idx="56589">
                  <c:v>3.6827100000000002E-2</c:v>
                </c:pt>
                <c:pt idx="56590">
                  <c:v>3.7553599999999999E-2</c:v>
                </c:pt>
                <c:pt idx="56591">
                  <c:v>3.8235600000000002E-2</c:v>
                </c:pt>
                <c:pt idx="56592">
                  <c:v>3.8868399999999997E-2</c:v>
                </c:pt>
                <c:pt idx="56593">
                  <c:v>3.9444199999999999E-2</c:v>
                </c:pt>
                <c:pt idx="56594">
                  <c:v>3.9957899999999998E-2</c:v>
                </c:pt>
                <c:pt idx="56595">
                  <c:v>4.0407600000000002E-2</c:v>
                </c:pt>
                <c:pt idx="56596">
                  <c:v>4.0796300000000001E-2</c:v>
                </c:pt>
                <c:pt idx="56597">
                  <c:v>4.1128199999999997E-2</c:v>
                </c:pt>
                <c:pt idx="56598">
                  <c:v>4.1406100000000001E-2</c:v>
                </c:pt>
                <c:pt idx="56599">
                  <c:v>4.1631799999999997E-2</c:v>
                </c:pt>
                <c:pt idx="56600">
                  <c:v>4.18054E-2</c:v>
                </c:pt>
                <c:pt idx="56601">
                  <c:v>4.1925700000000003E-2</c:v>
                </c:pt>
                <c:pt idx="56602">
                  <c:v>4.1990199999999998E-2</c:v>
                </c:pt>
                <c:pt idx="56603">
                  <c:v>4.1995400000000002E-2</c:v>
                </c:pt>
                <c:pt idx="56604">
                  <c:v>4.1938299999999998E-2</c:v>
                </c:pt>
                <c:pt idx="56605">
                  <c:v>4.1819000000000002E-2</c:v>
                </c:pt>
                <c:pt idx="56606">
                  <c:v>4.1639500000000003E-2</c:v>
                </c:pt>
                <c:pt idx="56607">
                  <c:v>4.13998E-2</c:v>
                </c:pt>
                <c:pt idx="56608">
                  <c:v>4.1099200000000002E-2</c:v>
                </c:pt>
                <c:pt idx="56609">
                  <c:v>4.0740400000000003E-2</c:v>
                </c:pt>
                <c:pt idx="56610">
                  <c:v>4.0327500000000002E-2</c:v>
                </c:pt>
                <c:pt idx="56611">
                  <c:v>3.9861899999999999E-2</c:v>
                </c:pt>
                <c:pt idx="56612">
                  <c:v>3.9342500000000002E-2</c:v>
                </c:pt>
                <c:pt idx="56613">
                  <c:v>3.8767900000000001E-2</c:v>
                </c:pt>
                <c:pt idx="56614">
                  <c:v>3.8136900000000001E-2</c:v>
                </c:pt>
                <c:pt idx="56615">
                  <c:v>3.7450799999999999E-2</c:v>
                </c:pt>
                <c:pt idx="56616">
                  <c:v>3.6711300000000002E-2</c:v>
                </c:pt>
                <c:pt idx="56617">
                  <c:v>3.5918600000000002E-2</c:v>
                </c:pt>
                <c:pt idx="56618">
                  <c:v>3.5072300000000001E-2</c:v>
                </c:pt>
                <c:pt idx="56619">
                  <c:v>3.4172800000000003E-2</c:v>
                </c:pt>
                <c:pt idx="56620">
                  <c:v>3.3219800000000001E-2</c:v>
                </c:pt>
                <c:pt idx="56621">
                  <c:v>3.2212999999999999E-2</c:v>
                </c:pt>
                <c:pt idx="56622">
                  <c:v>3.1153199999999999E-2</c:v>
                </c:pt>
                <c:pt idx="56623">
                  <c:v>3.0040600000000001E-2</c:v>
                </c:pt>
                <c:pt idx="56624">
                  <c:v>2.8875899999999999E-2</c:v>
                </c:pt>
                <c:pt idx="56625">
                  <c:v>2.7660899999999999E-2</c:v>
                </c:pt>
                <c:pt idx="56626">
                  <c:v>2.63988E-2</c:v>
                </c:pt>
                <c:pt idx="56627">
                  <c:v>2.5093600000000001E-2</c:v>
                </c:pt>
                <c:pt idx="56628">
                  <c:v>2.37472E-2</c:v>
                </c:pt>
                <c:pt idx="56629">
                  <c:v>2.2359500000000001E-2</c:v>
                </c:pt>
                <c:pt idx="56630">
                  <c:v>2.09313E-2</c:v>
                </c:pt>
                <c:pt idx="56631">
                  <c:v>1.94637E-2</c:v>
                </c:pt>
                <c:pt idx="56632">
                  <c:v>1.7956699999999999E-2</c:v>
                </c:pt>
                <c:pt idx="56633">
                  <c:v>1.64102E-2</c:v>
                </c:pt>
                <c:pt idx="56634">
                  <c:v>1.4825100000000001E-2</c:v>
                </c:pt>
                <c:pt idx="56635">
                  <c:v>1.32041E-2</c:v>
                </c:pt>
                <c:pt idx="56636">
                  <c:v>1.15502E-2</c:v>
                </c:pt>
                <c:pt idx="56637" formatCode="0.00E+00">
                  <c:v>9.8658200000000008E-3</c:v>
                </c:pt>
                <c:pt idx="56638" formatCode="0.00E+00">
                  <c:v>8.15397E-3</c:v>
                </c:pt>
                <c:pt idx="56639" formatCode="0.00E+00">
                  <c:v>6.4178600000000001E-3</c:v>
                </c:pt>
                <c:pt idx="56640" formatCode="0.00E+00">
                  <c:v>4.65929E-3</c:v>
                </c:pt>
                <c:pt idx="56641" formatCode="0.00E+00">
                  <c:v>2.8778699999999998E-3</c:v>
                </c:pt>
                <c:pt idx="56642" formatCode="0.00E+00">
                  <c:v>1.0725299999999999E-3</c:v>
                </c:pt>
                <c:pt idx="56643" formatCode="0.00E+00">
                  <c:v>-7.5661299999999995E-4</c:v>
                </c:pt>
                <c:pt idx="56644" formatCode="0.00E+00">
                  <c:v>-2.6086400000000002E-3</c:v>
                </c:pt>
                <c:pt idx="56645" formatCode="0.00E+00">
                  <c:v>-4.4825999999999998E-3</c:v>
                </c:pt>
                <c:pt idx="56646" formatCode="0.00E+00">
                  <c:v>-6.3773199999999997E-3</c:v>
                </c:pt>
                <c:pt idx="56647" formatCode="0.00E+00">
                  <c:v>-8.2922199999999995E-3</c:v>
                </c:pt>
                <c:pt idx="56648">
                  <c:v>-1.0227E-2</c:v>
                </c:pt>
                <c:pt idx="56649">
                  <c:v>-1.21799E-2</c:v>
                </c:pt>
                <c:pt idx="56650">
                  <c:v>-1.4147699999999999E-2</c:v>
                </c:pt>
                <c:pt idx="56651">
                  <c:v>-1.61274E-2</c:v>
                </c:pt>
                <c:pt idx="56652">
                  <c:v>-1.8116500000000001E-2</c:v>
                </c:pt>
                <c:pt idx="56653">
                  <c:v>-2.0113200000000001E-2</c:v>
                </c:pt>
                <c:pt idx="56654">
                  <c:v>-2.2115300000000001E-2</c:v>
                </c:pt>
                <c:pt idx="56655">
                  <c:v>-2.4121199999999999E-2</c:v>
                </c:pt>
                <c:pt idx="56656">
                  <c:v>-2.6128999999999999E-2</c:v>
                </c:pt>
                <c:pt idx="56657">
                  <c:v>-2.8136499999999998E-2</c:v>
                </c:pt>
                <c:pt idx="56658">
                  <c:v>-3.01412E-2</c:v>
                </c:pt>
                <c:pt idx="56659">
                  <c:v>-3.2141099999999999E-2</c:v>
                </c:pt>
                <c:pt idx="56660">
                  <c:v>-3.4135100000000002E-2</c:v>
                </c:pt>
                <c:pt idx="56661">
                  <c:v>-3.6122000000000001E-2</c:v>
                </c:pt>
                <c:pt idx="56662">
                  <c:v>-3.8099399999999999E-2</c:v>
                </c:pt>
                <c:pt idx="56663">
                  <c:v>-4.0064900000000001E-2</c:v>
                </c:pt>
                <c:pt idx="56664">
                  <c:v>-4.2015799999999999E-2</c:v>
                </c:pt>
                <c:pt idx="56665">
                  <c:v>-4.39499E-2</c:v>
                </c:pt>
                <c:pt idx="56666">
                  <c:v>-4.5865700000000002E-2</c:v>
                </c:pt>
                <c:pt idx="56667">
                  <c:v>-4.7761100000000001E-2</c:v>
                </c:pt>
                <c:pt idx="56668">
                  <c:v>-4.9633200000000002E-2</c:v>
                </c:pt>
                <c:pt idx="56669">
                  <c:v>-5.1478900000000001E-2</c:v>
                </c:pt>
                <c:pt idx="56670">
                  <c:v>-5.3295700000000001E-2</c:v>
                </c:pt>
                <c:pt idx="56671">
                  <c:v>-5.50813E-2</c:v>
                </c:pt>
                <c:pt idx="56672">
                  <c:v>-5.6833500000000002E-2</c:v>
                </c:pt>
                <c:pt idx="56673">
                  <c:v>-5.8550499999999998E-2</c:v>
                </c:pt>
                <c:pt idx="56674">
                  <c:v>-6.0230699999999998E-2</c:v>
                </c:pt>
                <c:pt idx="56675">
                  <c:v>-6.1873299999999999E-2</c:v>
                </c:pt>
                <c:pt idx="56676">
                  <c:v>-6.34773E-2</c:v>
                </c:pt>
                <c:pt idx="56677">
                  <c:v>-6.5040100000000003E-2</c:v>
                </c:pt>
                <c:pt idx="56678">
                  <c:v>-6.6559400000000005E-2</c:v>
                </c:pt>
                <c:pt idx="56679">
                  <c:v>-6.8033899999999994E-2</c:v>
                </c:pt>
                <c:pt idx="56680">
                  <c:v>-6.9462599999999999E-2</c:v>
                </c:pt>
                <c:pt idx="56681">
                  <c:v>-7.0843500000000004E-2</c:v>
                </c:pt>
                <c:pt idx="56682">
                  <c:v>-7.2173000000000001E-2</c:v>
                </c:pt>
                <c:pt idx="56683">
                  <c:v>-7.3447999999999999E-2</c:v>
                </c:pt>
                <c:pt idx="56684">
                  <c:v>-7.4667800000000006E-2</c:v>
                </c:pt>
                <c:pt idx="56685">
                  <c:v>-7.5833100000000001E-2</c:v>
                </c:pt>
                <c:pt idx="56686">
                  <c:v>-7.6941599999999999E-2</c:v>
                </c:pt>
                <c:pt idx="56687">
                  <c:v>-7.7988399999999999E-2</c:v>
                </c:pt>
                <c:pt idx="56688">
                  <c:v>-7.89691E-2</c:v>
                </c:pt>
                <c:pt idx="56689">
                  <c:v>-7.9881300000000002E-2</c:v>
                </c:pt>
                <c:pt idx="56690">
                  <c:v>-8.0724299999999999E-2</c:v>
                </c:pt>
                <c:pt idx="56691">
                  <c:v>-8.1497200000000006E-2</c:v>
                </c:pt>
                <c:pt idx="56692">
                  <c:v>-8.2198599999999997E-2</c:v>
                </c:pt>
                <c:pt idx="56693">
                  <c:v>-8.2827799999999993E-2</c:v>
                </c:pt>
                <c:pt idx="56694">
                  <c:v>-8.3384799999999995E-2</c:v>
                </c:pt>
                <c:pt idx="56695">
                  <c:v>-8.3868899999999996E-2</c:v>
                </c:pt>
                <c:pt idx="56696">
                  <c:v>-8.4279099999999996E-2</c:v>
                </c:pt>
                <c:pt idx="56697">
                  <c:v>-8.4614499999999995E-2</c:v>
                </c:pt>
                <c:pt idx="56698">
                  <c:v>-8.4873699999999996E-2</c:v>
                </c:pt>
                <c:pt idx="56699">
                  <c:v>-8.5054900000000003E-2</c:v>
                </c:pt>
                <c:pt idx="56700">
                  <c:v>-8.5155800000000004E-2</c:v>
                </c:pt>
                <c:pt idx="56701">
                  <c:v>-8.5174299999999994E-2</c:v>
                </c:pt>
                <c:pt idx="56702">
                  <c:v>-8.5108299999999998E-2</c:v>
                </c:pt>
                <c:pt idx="56703">
                  <c:v>-8.4956199999999996E-2</c:v>
                </c:pt>
                <c:pt idx="56704">
                  <c:v>-8.4716899999999998E-2</c:v>
                </c:pt>
                <c:pt idx="56705">
                  <c:v>-8.4389699999999998E-2</c:v>
                </c:pt>
                <c:pt idx="56706">
                  <c:v>-8.3974099999999996E-2</c:v>
                </c:pt>
                <c:pt idx="56707">
                  <c:v>-8.3471900000000002E-2</c:v>
                </c:pt>
                <c:pt idx="56708">
                  <c:v>-8.2885600000000004E-2</c:v>
                </c:pt>
                <c:pt idx="56709">
                  <c:v>-8.2215399999999994E-2</c:v>
                </c:pt>
                <c:pt idx="56710">
                  <c:v>-8.1460099999999994E-2</c:v>
                </c:pt>
                <c:pt idx="56711">
                  <c:v>-8.0617999999999995E-2</c:v>
                </c:pt>
                <c:pt idx="56712">
                  <c:v>-7.96877E-2</c:v>
                </c:pt>
                <c:pt idx="56713">
                  <c:v>-7.8669000000000003E-2</c:v>
                </c:pt>
                <c:pt idx="56714">
                  <c:v>-7.7562500000000006E-2</c:v>
                </c:pt>
                <c:pt idx="56715">
                  <c:v>-7.6368500000000006E-2</c:v>
                </c:pt>
                <c:pt idx="56716">
                  <c:v>-7.5086399999999998E-2</c:v>
                </c:pt>
                <c:pt idx="56717">
                  <c:v>-7.3714100000000005E-2</c:v>
                </c:pt>
                <c:pt idx="56718">
                  <c:v>-7.2250800000000004E-2</c:v>
                </c:pt>
                <c:pt idx="56719">
                  <c:v>-7.0697499999999996E-2</c:v>
                </c:pt>
                <c:pt idx="56720">
                  <c:v>-6.9056599999999996E-2</c:v>
                </c:pt>
                <c:pt idx="56721">
                  <c:v>-6.7329700000000006E-2</c:v>
                </c:pt>
                <c:pt idx="56722">
                  <c:v>-6.5517099999999995E-2</c:v>
                </c:pt>
                <c:pt idx="56723">
                  <c:v>-6.3619700000000001E-2</c:v>
                </c:pt>
                <c:pt idx="56724">
                  <c:v>-6.1638499999999999E-2</c:v>
                </c:pt>
                <c:pt idx="56725">
                  <c:v>-5.9574599999999998E-2</c:v>
                </c:pt>
                <c:pt idx="56726">
                  <c:v>-5.7427699999999998E-2</c:v>
                </c:pt>
                <c:pt idx="56727">
                  <c:v>-5.5197299999999998E-2</c:v>
                </c:pt>
                <c:pt idx="56728">
                  <c:v>-5.2883800000000002E-2</c:v>
                </c:pt>
                <c:pt idx="56729">
                  <c:v>-5.04883E-2</c:v>
                </c:pt>
                <c:pt idx="56730">
                  <c:v>-4.8012600000000002E-2</c:v>
                </c:pt>
                <c:pt idx="56731">
                  <c:v>-4.5458600000000002E-2</c:v>
                </c:pt>
                <c:pt idx="56732">
                  <c:v>-4.2828600000000001E-2</c:v>
                </c:pt>
                <c:pt idx="56733">
                  <c:v>-4.01252E-2</c:v>
                </c:pt>
                <c:pt idx="56734">
                  <c:v>-3.7350300000000003E-2</c:v>
                </c:pt>
                <c:pt idx="56735">
                  <c:v>-3.4504699999999999E-2</c:v>
                </c:pt>
                <c:pt idx="56736">
                  <c:v>-3.15895E-2</c:v>
                </c:pt>
                <c:pt idx="56737">
                  <c:v>-2.8606800000000002E-2</c:v>
                </c:pt>
                <c:pt idx="56738">
                  <c:v>-2.55588E-2</c:v>
                </c:pt>
                <c:pt idx="56739">
                  <c:v>-2.24467E-2</c:v>
                </c:pt>
                <c:pt idx="56740">
                  <c:v>-1.92722E-2</c:v>
                </c:pt>
                <c:pt idx="56741">
                  <c:v>-1.6037200000000001E-2</c:v>
                </c:pt>
                <c:pt idx="56742">
                  <c:v>-1.27438E-2</c:v>
                </c:pt>
                <c:pt idx="56743" formatCode="0.00E+00">
                  <c:v>-9.3938800000000003E-3</c:v>
                </c:pt>
                <c:pt idx="56744" formatCode="0.00E+00">
                  <c:v>-5.9898099999999999E-3</c:v>
                </c:pt>
                <c:pt idx="56745" formatCode="0.00E+00">
                  <c:v>-2.5337300000000001E-3</c:v>
                </c:pt>
                <c:pt idx="56746" formatCode="0.00E+00">
                  <c:v>9.72455E-4</c:v>
                </c:pt>
                <c:pt idx="56747" formatCode="0.00E+00">
                  <c:v>4.5262100000000001E-3</c:v>
                </c:pt>
                <c:pt idx="56748" formatCode="0.00E+00">
                  <c:v>8.1233999999999994E-3</c:v>
                </c:pt>
                <c:pt idx="56749">
                  <c:v>1.1759500000000001E-2</c:v>
                </c:pt>
                <c:pt idx="56750">
                  <c:v>1.54311E-2</c:v>
                </c:pt>
                <c:pt idx="56751">
                  <c:v>1.9135599999999999E-2</c:v>
                </c:pt>
                <c:pt idx="56752">
                  <c:v>2.2870499999999998E-2</c:v>
                </c:pt>
                <c:pt idx="56753">
                  <c:v>2.6632900000000001E-2</c:v>
                </c:pt>
                <c:pt idx="56754">
                  <c:v>3.04204E-2</c:v>
                </c:pt>
                <c:pt idx="56755">
                  <c:v>3.42311E-2</c:v>
                </c:pt>
                <c:pt idx="56756">
                  <c:v>3.8062800000000001E-2</c:v>
                </c:pt>
                <c:pt idx="56757">
                  <c:v>4.19123E-2</c:v>
                </c:pt>
                <c:pt idx="56758">
                  <c:v>4.5775799999999998E-2</c:v>
                </c:pt>
                <c:pt idx="56759">
                  <c:v>4.9650199999999999E-2</c:v>
                </c:pt>
                <c:pt idx="56760">
                  <c:v>5.3533400000000002E-2</c:v>
                </c:pt>
                <c:pt idx="56761">
                  <c:v>5.7423200000000001E-2</c:v>
                </c:pt>
                <c:pt idx="56762">
                  <c:v>6.1316299999999997E-2</c:v>
                </c:pt>
                <c:pt idx="56763">
                  <c:v>6.5209299999999998E-2</c:v>
                </c:pt>
                <c:pt idx="56764">
                  <c:v>6.9099099999999997E-2</c:v>
                </c:pt>
                <c:pt idx="56765">
                  <c:v>7.2982599999999995E-2</c:v>
                </c:pt>
                <c:pt idx="56766">
                  <c:v>7.6855199999999999E-2</c:v>
                </c:pt>
                <c:pt idx="56767">
                  <c:v>8.0711400000000003E-2</c:v>
                </c:pt>
                <c:pt idx="56768">
                  <c:v>8.45471E-2</c:v>
                </c:pt>
                <c:pt idx="56769">
                  <c:v>8.8359400000000005E-2</c:v>
                </c:pt>
                <c:pt idx="56770">
                  <c:v>9.2145400000000002E-2</c:v>
                </c:pt>
                <c:pt idx="56771">
                  <c:v>9.5902399999999999E-2</c:v>
                </c:pt>
                <c:pt idx="56772">
                  <c:v>9.9627199999999999E-2</c:v>
                </c:pt>
                <c:pt idx="56773">
                  <c:v>0.10331600000000001</c:v>
                </c:pt>
                <c:pt idx="56774">
                  <c:v>0.106965</c:v>
                </c:pt>
                <c:pt idx="56775">
                  <c:v>0.110572</c:v>
                </c:pt>
                <c:pt idx="56776">
                  <c:v>0.114133</c:v>
                </c:pt>
                <c:pt idx="56777">
                  <c:v>0.117646</c:v>
                </c:pt>
                <c:pt idx="56778">
                  <c:v>0.12110700000000001</c:v>
                </c:pt>
                <c:pt idx="56779">
                  <c:v>0.124512</c:v>
                </c:pt>
                <c:pt idx="56780">
                  <c:v>0.12786</c:v>
                </c:pt>
                <c:pt idx="56781">
                  <c:v>0.13114799999999999</c:v>
                </c:pt>
                <c:pt idx="56782">
                  <c:v>0.13437399999999999</c:v>
                </c:pt>
                <c:pt idx="56783">
                  <c:v>0.13753399999999999</c:v>
                </c:pt>
                <c:pt idx="56784">
                  <c:v>0.140624</c:v>
                </c:pt>
                <c:pt idx="56785">
                  <c:v>0.14364399999999999</c:v>
                </c:pt>
                <c:pt idx="56786">
                  <c:v>0.146589</c:v>
                </c:pt>
                <c:pt idx="56787">
                  <c:v>0.14945600000000001</c:v>
                </c:pt>
                <c:pt idx="56788">
                  <c:v>0.15224299999999999</c:v>
                </c:pt>
                <c:pt idx="56789">
                  <c:v>0.154947</c:v>
                </c:pt>
                <c:pt idx="56790">
                  <c:v>0.15756600000000001</c:v>
                </c:pt>
                <c:pt idx="56791">
                  <c:v>0.16009699999999999</c:v>
                </c:pt>
                <c:pt idx="56792">
                  <c:v>0.16253699999999999</c:v>
                </c:pt>
                <c:pt idx="56793">
                  <c:v>0.164886</c:v>
                </c:pt>
                <c:pt idx="56794">
                  <c:v>0.16714100000000001</c:v>
                </c:pt>
                <c:pt idx="56795">
                  <c:v>0.16930000000000001</c:v>
                </c:pt>
                <c:pt idx="56796">
                  <c:v>0.17136000000000001</c:v>
                </c:pt>
                <c:pt idx="56797">
                  <c:v>0.173318</c:v>
                </c:pt>
                <c:pt idx="56798">
                  <c:v>0.17517199999999999</c:v>
                </c:pt>
                <c:pt idx="56799">
                  <c:v>0.176923</c:v>
                </c:pt>
                <c:pt idx="56800">
                  <c:v>0.178567</c:v>
                </c:pt>
                <c:pt idx="56801">
                  <c:v>0.18010399999999999</c:v>
                </c:pt>
                <c:pt idx="56802">
                  <c:v>0.18153</c:v>
                </c:pt>
                <c:pt idx="56803">
                  <c:v>0.18284300000000001</c:v>
                </c:pt>
                <c:pt idx="56804">
                  <c:v>0.18404300000000001</c:v>
                </c:pt>
                <c:pt idx="56805">
                  <c:v>0.18512999999999999</c:v>
                </c:pt>
                <c:pt idx="56806">
                  <c:v>0.18610499999999999</c:v>
                </c:pt>
                <c:pt idx="56807">
                  <c:v>0.18696599999999999</c:v>
                </c:pt>
                <c:pt idx="56808">
                  <c:v>0.18771199999999999</c:v>
                </c:pt>
                <c:pt idx="56809">
                  <c:v>0.18834200000000001</c:v>
                </c:pt>
                <c:pt idx="56810">
                  <c:v>0.188855</c:v>
                </c:pt>
                <c:pt idx="56811">
                  <c:v>0.189249</c:v>
                </c:pt>
                <c:pt idx="56812">
                  <c:v>0.189525</c:v>
                </c:pt>
                <c:pt idx="56813">
                  <c:v>0.18968099999999999</c:v>
                </c:pt>
                <c:pt idx="56814">
                  <c:v>0.189718</c:v>
                </c:pt>
                <c:pt idx="56815">
                  <c:v>0.189638</c:v>
                </c:pt>
                <c:pt idx="56816">
                  <c:v>0.189443</c:v>
                </c:pt>
                <c:pt idx="56817">
                  <c:v>0.189133</c:v>
                </c:pt>
                <c:pt idx="56818">
                  <c:v>0.18870899999999999</c:v>
                </c:pt>
                <c:pt idx="56819">
                  <c:v>0.18817200000000001</c:v>
                </c:pt>
                <c:pt idx="56820">
                  <c:v>0.18752199999999999</c:v>
                </c:pt>
                <c:pt idx="56821">
                  <c:v>0.18675800000000001</c:v>
                </c:pt>
                <c:pt idx="56822">
                  <c:v>0.18588199999999999</c:v>
                </c:pt>
                <c:pt idx="56823">
                  <c:v>0.184895</c:v>
                </c:pt>
                <c:pt idx="56824">
                  <c:v>0.18379899999999999</c:v>
                </c:pt>
                <c:pt idx="56825">
                  <c:v>0.18259500000000001</c:v>
                </c:pt>
                <c:pt idx="56826">
                  <c:v>0.181283</c:v>
                </c:pt>
                <c:pt idx="56827">
                  <c:v>0.179865</c:v>
                </c:pt>
                <c:pt idx="56828">
                  <c:v>0.178342</c:v>
                </c:pt>
                <c:pt idx="56829">
                  <c:v>0.17671500000000001</c:v>
                </c:pt>
                <c:pt idx="56830">
                  <c:v>0.174984</c:v>
                </c:pt>
                <c:pt idx="56831">
                  <c:v>0.173153</c:v>
                </c:pt>
                <c:pt idx="56832">
                  <c:v>0.17122399999999999</c:v>
                </c:pt>
                <c:pt idx="56833">
                  <c:v>0.16919799999999999</c:v>
                </c:pt>
                <c:pt idx="56834">
                  <c:v>0.167078</c:v>
                </c:pt>
                <c:pt idx="56835">
                  <c:v>0.16486700000000001</c:v>
                </c:pt>
                <c:pt idx="56836">
                  <c:v>0.16256599999999999</c:v>
                </c:pt>
                <c:pt idx="56837">
                  <c:v>0.16017999999999999</c:v>
                </c:pt>
                <c:pt idx="56838">
                  <c:v>0.15771199999999999</c:v>
                </c:pt>
                <c:pt idx="56839">
                  <c:v>0.155164</c:v>
                </c:pt>
                <c:pt idx="56840">
                  <c:v>0.15253800000000001</c:v>
                </c:pt>
                <c:pt idx="56841">
                  <c:v>0.149835</c:v>
                </c:pt>
                <c:pt idx="56842">
                  <c:v>0.14705699999999999</c:v>
                </c:pt>
                <c:pt idx="56843">
                  <c:v>0.144208</c:v>
                </c:pt>
                <c:pt idx="56844">
                  <c:v>0.141291</c:v>
                </c:pt>
                <c:pt idx="56845">
                  <c:v>0.13831099999999999</c:v>
                </c:pt>
                <c:pt idx="56846">
                  <c:v>0.135272</c:v>
                </c:pt>
                <c:pt idx="56847">
                  <c:v>0.13217699999999999</c:v>
                </c:pt>
                <c:pt idx="56848">
                  <c:v>0.129029</c:v>
                </c:pt>
                <c:pt idx="56849">
                  <c:v>0.125831</c:v>
                </c:pt>
                <c:pt idx="56850">
                  <c:v>0.122585</c:v>
                </c:pt>
                <c:pt idx="56851">
                  <c:v>0.119295</c:v>
                </c:pt>
                <c:pt idx="56852">
                  <c:v>0.115963</c:v>
                </c:pt>
                <c:pt idx="56853">
                  <c:v>0.112592</c:v>
                </c:pt>
                <c:pt idx="56854">
                  <c:v>0.109183</c:v>
                </c:pt>
                <c:pt idx="56855">
                  <c:v>0.105742</c:v>
                </c:pt>
                <c:pt idx="56856">
                  <c:v>0.102271</c:v>
                </c:pt>
                <c:pt idx="56857">
                  <c:v>9.8776600000000006E-2</c:v>
                </c:pt>
                <c:pt idx="56858">
                  <c:v>9.5262299999999994E-2</c:v>
                </c:pt>
                <c:pt idx="56859">
                  <c:v>9.1733899999999993E-2</c:v>
                </c:pt>
                <c:pt idx="56860">
                  <c:v>8.8196300000000005E-2</c:v>
                </c:pt>
                <c:pt idx="56861">
                  <c:v>8.4652599999999995E-2</c:v>
                </c:pt>
                <c:pt idx="56862">
                  <c:v>8.1105200000000002E-2</c:v>
                </c:pt>
                <c:pt idx="56863">
                  <c:v>7.7556600000000003E-2</c:v>
                </c:pt>
                <c:pt idx="56864">
                  <c:v>7.4009800000000001E-2</c:v>
                </c:pt>
                <c:pt idx="56865">
                  <c:v>7.0468199999999995E-2</c:v>
                </c:pt>
                <c:pt idx="56866">
                  <c:v>6.6935999999999996E-2</c:v>
                </c:pt>
                <c:pt idx="56867">
                  <c:v>6.3417899999999999E-2</c:v>
                </c:pt>
                <c:pt idx="56868">
                  <c:v>5.99178E-2</c:v>
                </c:pt>
                <c:pt idx="56869">
                  <c:v>5.6438500000000003E-2</c:v>
                </c:pt>
                <c:pt idx="56870">
                  <c:v>5.2983099999999998E-2</c:v>
                </c:pt>
                <c:pt idx="56871">
                  <c:v>4.95547E-2</c:v>
                </c:pt>
                <c:pt idx="56872">
                  <c:v>4.6156900000000001E-2</c:v>
                </c:pt>
                <c:pt idx="56873">
                  <c:v>4.27938E-2</c:v>
                </c:pt>
                <c:pt idx="56874">
                  <c:v>3.9469799999999999E-2</c:v>
                </c:pt>
                <c:pt idx="56875">
                  <c:v>3.6188900000000003E-2</c:v>
                </c:pt>
                <c:pt idx="56876">
                  <c:v>3.29541E-2</c:v>
                </c:pt>
                <c:pt idx="56877">
                  <c:v>2.9768599999999999E-2</c:v>
                </c:pt>
                <c:pt idx="56878">
                  <c:v>2.6635499999999999E-2</c:v>
                </c:pt>
                <c:pt idx="56879">
                  <c:v>2.3557999999999999E-2</c:v>
                </c:pt>
                <c:pt idx="56880">
                  <c:v>2.0538299999999999E-2</c:v>
                </c:pt>
                <c:pt idx="56881">
                  <c:v>1.7578300000000002E-2</c:v>
                </c:pt>
                <c:pt idx="56882">
                  <c:v>1.46803E-2</c:v>
                </c:pt>
                <c:pt idx="56883">
                  <c:v>1.1846600000000001E-2</c:v>
                </c:pt>
                <c:pt idx="56884" formatCode="0.00E+00">
                  <c:v>9.0791699999999993E-3</c:v>
                </c:pt>
                <c:pt idx="56885" formatCode="0.00E+00">
                  <c:v>6.3810999999999998E-3</c:v>
                </c:pt>
                <c:pt idx="56886" formatCode="0.00E+00">
                  <c:v>3.7559199999999998E-3</c:v>
                </c:pt>
                <c:pt idx="56887" formatCode="0.00E+00">
                  <c:v>1.20605E-3</c:v>
                </c:pt>
                <c:pt idx="56888" formatCode="0.00E+00">
                  <c:v>-1.2669599999999999E-3</c:v>
                </c:pt>
                <c:pt idx="56889" formatCode="0.00E+00">
                  <c:v>-3.6603400000000002E-3</c:v>
                </c:pt>
                <c:pt idx="56890" formatCode="0.00E+00">
                  <c:v>-5.9700200000000004E-3</c:v>
                </c:pt>
                <c:pt idx="56891" formatCode="0.00E+00">
                  <c:v>-8.1926099999999995E-3</c:v>
                </c:pt>
                <c:pt idx="56892">
                  <c:v>-1.03255E-2</c:v>
                </c:pt>
                <c:pt idx="56893">
                  <c:v>-1.2366E-2</c:v>
                </c:pt>
                <c:pt idx="56894">
                  <c:v>-1.4312999999999999E-2</c:v>
                </c:pt>
                <c:pt idx="56895">
                  <c:v>-1.61677E-2</c:v>
                </c:pt>
                <c:pt idx="56896">
                  <c:v>-1.7929899999999999E-2</c:v>
                </c:pt>
                <c:pt idx="56897">
                  <c:v>-1.9597099999999999E-2</c:v>
                </c:pt>
                <c:pt idx="56898">
                  <c:v>-2.1166600000000001E-2</c:v>
                </c:pt>
                <c:pt idx="56899">
                  <c:v>-2.26365E-2</c:v>
                </c:pt>
                <c:pt idx="56900">
                  <c:v>-2.40053E-2</c:v>
                </c:pt>
                <c:pt idx="56901">
                  <c:v>-2.5271600000000002E-2</c:v>
                </c:pt>
                <c:pt idx="56902">
                  <c:v>-2.6433600000000002E-2</c:v>
                </c:pt>
                <c:pt idx="56903">
                  <c:v>-2.7489699999999999E-2</c:v>
                </c:pt>
                <c:pt idx="56904">
                  <c:v>-2.8438600000000001E-2</c:v>
                </c:pt>
                <c:pt idx="56905">
                  <c:v>-2.9279300000000001E-2</c:v>
                </c:pt>
                <c:pt idx="56906">
                  <c:v>-3.0010700000000001E-2</c:v>
                </c:pt>
                <c:pt idx="56907">
                  <c:v>-3.06325E-2</c:v>
                </c:pt>
                <c:pt idx="56908">
                  <c:v>-3.1144600000000001E-2</c:v>
                </c:pt>
                <c:pt idx="56909">
                  <c:v>-3.1547600000000002E-2</c:v>
                </c:pt>
                <c:pt idx="56910">
                  <c:v>-3.1841399999999999E-2</c:v>
                </c:pt>
                <c:pt idx="56911">
                  <c:v>-3.2025900000000003E-2</c:v>
                </c:pt>
                <c:pt idx="56912">
                  <c:v>-3.21011E-2</c:v>
                </c:pt>
                <c:pt idx="56913">
                  <c:v>-3.2066799999999999E-2</c:v>
                </c:pt>
                <c:pt idx="56914">
                  <c:v>-3.1923300000000002E-2</c:v>
                </c:pt>
                <c:pt idx="56915">
                  <c:v>-3.1670299999999998E-2</c:v>
                </c:pt>
                <c:pt idx="56916">
                  <c:v>-3.1307700000000001E-2</c:v>
                </c:pt>
                <c:pt idx="56917">
                  <c:v>-3.0836100000000002E-2</c:v>
                </c:pt>
                <c:pt idx="56918">
                  <c:v>-3.0256700000000001E-2</c:v>
                </c:pt>
                <c:pt idx="56919">
                  <c:v>-2.9571199999999999E-2</c:v>
                </c:pt>
                <c:pt idx="56920">
                  <c:v>-2.87811E-2</c:v>
                </c:pt>
                <c:pt idx="56921">
                  <c:v>-2.7887599999999999E-2</c:v>
                </c:pt>
                <c:pt idx="56922">
                  <c:v>-2.6891700000000001E-2</c:v>
                </c:pt>
                <c:pt idx="56923">
                  <c:v>-2.57941E-2</c:v>
                </c:pt>
                <c:pt idx="56924">
                  <c:v>-2.4595700000000002E-2</c:v>
                </c:pt>
                <c:pt idx="56925">
                  <c:v>-2.3297200000000001E-2</c:v>
                </c:pt>
                <c:pt idx="56926">
                  <c:v>-2.1898999999999998E-2</c:v>
                </c:pt>
                <c:pt idx="56927">
                  <c:v>-2.0401800000000001E-2</c:v>
                </c:pt>
                <c:pt idx="56928">
                  <c:v>-1.8806799999999999E-2</c:v>
                </c:pt>
                <c:pt idx="56929">
                  <c:v>-1.7115399999999999E-2</c:v>
                </c:pt>
                <c:pt idx="56930">
                  <c:v>-1.5329499999999999E-2</c:v>
                </c:pt>
                <c:pt idx="56931">
                  <c:v>-1.3450999999999999E-2</c:v>
                </c:pt>
                <c:pt idx="56932">
                  <c:v>-1.14815E-2</c:v>
                </c:pt>
                <c:pt idx="56933" formatCode="0.00E+00">
                  <c:v>-9.4217899999999993E-3</c:v>
                </c:pt>
                <c:pt idx="56934" formatCode="0.00E+00">
                  <c:v>-7.2734200000000001E-3</c:v>
                </c:pt>
                <c:pt idx="56935" formatCode="0.00E+00">
                  <c:v>-5.0391899999999998E-3</c:v>
                </c:pt>
                <c:pt idx="56936" formatCode="0.00E+00">
                  <c:v>-2.72303E-3</c:v>
                </c:pt>
                <c:pt idx="56937" formatCode="0.00E+00">
                  <c:v>-3.2862000000000001E-4</c:v>
                </c:pt>
                <c:pt idx="56938" formatCode="0.00E+00">
                  <c:v>2.14131E-3</c:v>
                </c:pt>
                <c:pt idx="56939" formatCode="0.00E+00">
                  <c:v>4.6843900000000001E-3</c:v>
                </c:pt>
                <c:pt idx="56940" formatCode="0.00E+00">
                  <c:v>7.29812E-3</c:v>
                </c:pt>
                <c:pt idx="56941" formatCode="0.00E+00">
                  <c:v>9.9803800000000005E-3</c:v>
                </c:pt>
                <c:pt idx="56942">
                  <c:v>1.2729600000000001E-2</c:v>
                </c:pt>
                <c:pt idx="56943">
                  <c:v>1.5543400000000001E-2</c:v>
                </c:pt>
                <c:pt idx="56944">
                  <c:v>1.84186E-2</c:v>
                </c:pt>
                <c:pt idx="56945">
                  <c:v>2.1351599999999998E-2</c:v>
                </c:pt>
                <c:pt idx="56946">
                  <c:v>2.43395E-2</c:v>
                </c:pt>
                <c:pt idx="56947">
                  <c:v>2.7380499999999999E-2</c:v>
                </c:pt>
                <c:pt idx="56948">
                  <c:v>3.0472699999999998E-2</c:v>
                </c:pt>
                <c:pt idx="56949">
                  <c:v>3.3613799999999999E-2</c:v>
                </c:pt>
                <c:pt idx="56950">
                  <c:v>3.6800600000000003E-2</c:v>
                </c:pt>
                <c:pt idx="56951">
                  <c:v>4.00299E-2</c:v>
                </c:pt>
                <c:pt idx="56952">
                  <c:v>4.3298700000000002E-2</c:v>
                </c:pt>
                <c:pt idx="56953">
                  <c:v>4.6603400000000003E-2</c:v>
                </c:pt>
                <c:pt idx="56954">
                  <c:v>4.9938999999999997E-2</c:v>
                </c:pt>
                <c:pt idx="56955">
                  <c:v>5.3301099999999997E-2</c:v>
                </c:pt>
                <c:pt idx="56956">
                  <c:v>5.6686599999999997E-2</c:v>
                </c:pt>
                <c:pt idx="56957">
                  <c:v>6.00925E-2</c:v>
                </c:pt>
                <c:pt idx="56958">
                  <c:v>6.3515199999999994E-2</c:v>
                </c:pt>
                <c:pt idx="56959">
                  <c:v>6.6950700000000002E-2</c:v>
                </c:pt>
                <c:pt idx="56960">
                  <c:v>7.0394700000000004E-2</c:v>
                </c:pt>
                <c:pt idx="56961">
                  <c:v>7.3843800000000001E-2</c:v>
                </c:pt>
                <c:pt idx="56962">
                  <c:v>7.7295699999999995E-2</c:v>
                </c:pt>
                <c:pt idx="56963">
                  <c:v>8.0748700000000007E-2</c:v>
                </c:pt>
                <c:pt idx="56964">
                  <c:v>8.42001E-2</c:v>
                </c:pt>
                <c:pt idx="56965">
                  <c:v>8.7646699999999994E-2</c:v>
                </c:pt>
                <c:pt idx="56966">
                  <c:v>9.1085299999999994E-2</c:v>
                </c:pt>
                <c:pt idx="56967">
                  <c:v>9.4513200000000006E-2</c:v>
                </c:pt>
                <c:pt idx="56968">
                  <c:v>9.7926899999999997E-2</c:v>
                </c:pt>
                <c:pt idx="56969">
                  <c:v>0.101324</c:v>
                </c:pt>
                <c:pt idx="56970">
                  <c:v>0.1047</c:v>
                </c:pt>
                <c:pt idx="56971">
                  <c:v>0.108053</c:v>
                </c:pt>
                <c:pt idx="56972">
                  <c:v>0.11137900000000001</c:v>
                </c:pt>
                <c:pt idx="56973">
                  <c:v>0.114673</c:v>
                </c:pt>
                <c:pt idx="56974">
                  <c:v>0.117933</c:v>
                </c:pt>
                <c:pt idx="56975">
                  <c:v>0.121155</c:v>
                </c:pt>
                <c:pt idx="56976">
                  <c:v>0.124335</c:v>
                </c:pt>
                <c:pt idx="56977">
                  <c:v>0.127472</c:v>
                </c:pt>
                <c:pt idx="56978">
                  <c:v>0.13056300000000001</c:v>
                </c:pt>
                <c:pt idx="56979">
                  <c:v>0.133603</c:v>
                </c:pt>
                <c:pt idx="56980">
                  <c:v>0.13659199999999999</c:v>
                </c:pt>
                <c:pt idx="56981">
                  <c:v>0.13952500000000001</c:v>
                </c:pt>
                <c:pt idx="56982">
                  <c:v>0.142401</c:v>
                </c:pt>
                <c:pt idx="56983">
                  <c:v>0.14521800000000001</c:v>
                </c:pt>
                <c:pt idx="56984">
                  <c:v>0.14797099999999999</c:v>
                </c:pt>
                <c:pt idx="56985">
                  <c:v>0.15065700000000001</c:v>
                </c:pt>
                <c:pt idx="56986">
                  <c:v>0.15327399999999999</c:v>
                </c:pt>
                <c:pt idx="56987">
                  <c:v>0.15582199999999999</c:v>
                </c:pt>
                <c:pt idx="56988">
                  <c:v>0.15829599999999999</c:v>
                </c:pt>
                <c:pt idx="56989">
                  <c:v>0.160695</c:v>
                </c:pt>
                <c:pt idx="56990">
                  <c:v>0.16301399999999999</c:v>
                </c:pt>
                <c:pt idx="56991">
                  <c:v>0.16525200000000001</c:v>
                </c:pt>
                <c:pt idx="56992">
                  <c:v>0.167409</c:v>
                </c:pt>
                <c:pt idx="56993">
                  <c:v>0.169484</c:v>
                </c:pt>
                <c:pt idx="56994">
                  <c:v>0.17147699999999999</c:v>
                </c:pt>
                <c:pt idx="56995">
                  <c:v>0.17338500000000001</c:v>
                </c:pt>
                <c:pt idx="56996">
                  <c:v>0.175207</c:v>
                </c:pt>
                <c:pt idx="56997">
                  <c:v>0.17693900000000001</c:v>
                </c:pt>
                <c:pt idx="56998">
                  <c:v>0.17858199999999999</c:v>
                </c:pt>
                <c:pt idx="56999">
                  <c:v>0.18013100000000001</c:v>
                </c:pt>
                <c:pt idx="57000">
                  <c:v>0.181588</c:v>
                </c:pt>
                <c:pt idx="57001">
                  <c:v>0.182949</c:v>
                </c:pt>
                <c:pt idx="57002">
                  <c:v>0.18421799999999999</c:v>
                </c:pt>
                <c:pt idx="57003">
                  <c:v>0.185393</c:v>
                </c:pt>
                <c:pt idx="57004">
                  <c:v>0.186476</c:v>
                </c:pt>
                <c:pt idx="57005">
                  <c:v>0.18746499999999999</c:v>
                </c:pt>
                <c:pt idx="57006">
                  <c:v>0.188361</c:v>
                </c:pt>
                <c:pt idx="57007">
                  <c:v>0.189163</c:v>
                </c:pt>
                <c:pt idx="57008">
                  <c:v>0.18987200000000001</c:v>
                </c:pt>
                <c:pt idx="57009">
                  <c:v>0.19048599999999999</c:v>
                </c:pt>
                <c:pt idx="57010">
                  <c:v>0.19100700000000001</c:v>
                </c:pt>
                <c:pt idx="57011">
                  <c:v>0.19143299999999999</c:v>
                </c:pt>
                <c:pt idx="57012">
                  <c:v>0.19176699999999999</c:v>
                </c:pt>
                <c:pt idx="57013">
                  <c:v>0.19200700000000001</c:v>
                </c:pt>
                <c:pt idx="57014">
                  <c:v>0.19215499999999999</c:v>
                </c:pt>
                <c:pt idx="57015">
                  <c:v>0.19221099999999999</c:v>
                </c:pt>
                <c:pt idx="57016">
                  <c:v>0.19217600000000001</c:v>
                </c:pt>
                <c:pt idx="57017">
                  <c:v>0.192051</c:v>
                </c:pt>
                <c:pt idx="57018">
                  <c:v>0.19183600000000001</c:v>
                </c:pt>
                <c:pt idx="57019">
                  <c:v>0.19153300000000001</c:v>
                </c:pt>
                <c:pt idx="57020">
                  <c:v>0.19114200000000001</c:v>
                </c:pt>
                <c:pt idx="57021">
                  <c:v>0.190664</c:v>
                </c:pt>
                <c:pt idx="57022">
                  <c:v>0.19010199999999999</c:v>
                </c:pt>
                <c:pt idx="57023">
                  <c:v>0.18945600000000001</c:v>
                </c:pt>
                <c:pt idx="57024">
                  <c:v>0.18872900000000001</c:v>
                </c:pt>
                <c:pt idx="57025">
                  <c:v>0.18792200000000001</c:v>
                </c:pt>
                <c:pt idx="57026">
                  <c:v>0.18703700000000001</c:v>
                </c:pt>
                <c:pt idx="57027">
                  <c:v>0.18607599999999999</c:v>
                </c:pt>
                <c:pt idx="57028">
                  <c:v>0.18504000000000001</c:v>
                </c:pt>
                <c:pt idx="57029">
                  <c:v>0.18393100000000001</c:v>
                </c:pt>
                <c:pt idx="57030">
                  <c:v>0.182752</c:v>
                </c:pt>
                <c:pt idx="57031">
                  <c:v>0.181505</c:v>
                </c:pt>
                <c:pt idx="57032">
                  <c:v>0.18019299999999999</c:v>
                </c:pt>
                <c:pt idx="57033">
                  <c:v>0.17882000000000001</c:v>
                </c:pt>
                <c:pt idx="57034">
                  <c:v>0.17738699999999999</c:v>
                </c:pt>
                <c:pt idx="57035">
                  <c:v>0.175897</c:v>
                </c:pt>
                <c:pt idx="57036">
                  <c:v>0.17435200000000001</c:v>
                </c:pt>
                <c:pt idx="57037">
                  <c:v>0.17275399999999999</c:v>
                </c:pt>
                <c:pt idx="57038">
                  <c:v>0.17110500000000001</c:v>
                </c:pt>
                <c:pt idx="57039">
                  <c:v>0.169406</c:v>
                </c:pt>
                <c:pt idx="57040">
                  <c:v>0.167661</c:v>
                </c:pt>
                <c:pt idx="57041">
                  <c:v>0.16587099999999999</c:v>
                </c:pt>
                <c:pt idx="57042">
                  <c:v>0.16403799999999999</c:v>
                </c:pt>
                <c:pt idx="57043">
                  <c:v>0.162164</c:v>
                </c:pt>
                <c:pt idx="57044">
                  <c:v>0.16025300000000001</c:v>
                </c:pt>
                <c:pt idx="57045">
                  <c:v>0.158306</c:v>
                </c:pt>
                <c:pt idx="57046">
                  <c:v>0.156329</c:v>
                </c:pt>
                <c:pt idx="57047">
                  <c:v>0.15432299999999999</c:v>
                </c:pt>
                <c:pt idx="57048">
                  <c:v>0.15229200000000001</c:v>
                </c:pt>
                <c:pt idx="57049">
                  <c:v>0.15023900000000001</c:v>
                </c:pt>
                <c:pt idx="57050">
                  <c:v>0.14816499999999999</c:v>
                </c:pt>
                <c:pt idx="57051">
                  <c:v>0.14607200000000001</c:v>
                </c:pt>
                <c:pt idx="57052">
                  <c:v>0.14396400000000001</c:v>
                </c:pt>
                <c:pt idx="57053">
                  <c:v>0.141843</c:v>
                </c:pt>
                <c:pt idx="57054">
                  <c:v>0.139711</c:v>
                </c:pt>
                <c:pt idx="57055">
                  <c:v>0.137571</c:v>
                </c:pt>
                <c:pt idx="57056">
                  <c:v>0.13542599999999999</c:v>
                </c:pt>
                <c:pt idx="57057">
                  <c:v>0.13327700000000001</c:v>
                </c:pt>
                <c:pt idx="57058">
                  <c:v>0.13112699999999999</c:v>
                </c:pt>
                <c:pt idx="57059">
                  <c:v>0.12897800000000001</c:v>
                </c:pt>
                <c:pt idx="57060">
                  <c:v>0.126832</c:v>
                </c:pt>
                <c:pt idx="57061">
                  <c:v>0.124692</c:v>
                </c:pt>
                <c:pt idx="57062">
                  <c:v>0.122559</c:v>
                </c:pt>
                <c:pt idx="57063">
                  <c:v>0.120436</c:v>
                </c:pt>
                <c:pt idx="57064">
                  <c:v>0.118323</c:v>
                </c:pt>
                <c:pt idx="57065">
                  <c:v>0.11622399999999999</c:v>
                </c:pt>
                <c:pt idx="57066">
                  <c:v>0.11414000000000001</c:v>
                </c:pt>
                <c:pt idx="57067">
                  <c:v>0.11207399999999999</c:v>
                </c:pt>
                <c:pt idx="57068">
                  <c:v>0.110028</c:v>
                </c:pt>
                <c:pt idx="57069">
                  <c:v>0.108004</c:v>
                </c:pt>
                <c:pt idx="57070">
                  <c:v>0.106003</c:v>
                </c:pt>
                <c:pt idx="57071">
                  <c:v>0.10402599999999999</c:v>
                </c:pt>
                <c:pt idx="57072">
                  <c:v>0.102075</c:v>
                </c:pt>
                <c:pt idx="57073">
                  <c:v>0.100152</c:v>
                </c:pt>
                <c:pt idx="57074">
                  <c:v>9.8259100000000002E-2</c:v>
                </c:pt>
                <c:pt idx="57075">
                  <c:v>9.6396899999999994E-2</c:v>
                </c:pt>
                <c:pt idx="57076">
                  <c:v>9.4565999999999997E-2</c:v>
                </c:pt>
                <c:pt idx="57077">
                  <c:v>9.2767600000000006E-2</c:v>
                </c:pt>
                <c:pt idx="57078">
                  <c:v>9.1003100000000003E-2</c:v>
                </c:pt>
                <c:pt idx="57079">
                  <c:v>8.9274199999999998E-2</c:v>
                </c:pt>
                <c:pt idx="57080">
                  <c:v>8.7583300000000003E-2</c:v>
                </c:pt>
                <c:pt idx="57081">
                  <c:v>8.5932099999999997E-2</c:v>
                </c:pt>
                <c:pt idx="57082">
                  <c:v>8.4321599999999997E-2</c:v>
                </c:pt>
                <c:pt idx="57083">
                  <c:v>8.2752300000000001E-2</c:v>
                </c:pt>
                <c:pt idx="57084">
                  <c:v>8.1225099999999995E-2</c:v>
                </c:pt>
                <c:pt idx="57085">
                  <c:v>7.9740900000000003E-2</c:v>
                </c:pt>
                <c:pt idx="57086">
                  <c:v>7.8300800000000004E-2</c:v>
                </c:pt>
                <c:pt idx="57087">
                  <c:v>7.6905600000000005E-2</c:v>
                </c:pt>
                <c:pt idx="57088">
                  <c:v>7.5555700000000003E-2</c:v>
                </c:pt>
                <c:pt idx="57089">
                  <c:v>7.4251399999999995E-2</c:v>
                </c:pt>
                <c:pt idx="57090">
                  <c:v>7.2993600000000006E-2</c:v>
                </c:pt>
                <c:pt idx="57091">
                  <c:v>7.1782799999999994E-2</c:v>
                </c:pt>
                <c:pt idx="57092">
                  <c:v>7.0619600000000005E-2</c:v>
                </c:pt>
                <c:pt idx="57093">
                  <c:v>6.9504999999999997E-2</c:v>
                </c:pt>
                <c:pt idx="57094">
                  <c:v>6.8440600000000004E-2</c:v>
                </c:pt>
                <c:pt idx="57095">
                  <c:v>6.7427200000000007E-2</c:v>
                </c:pt>
                <c:pt idx="57096">
                  <c:v>6.6464899999999993E-2</c:v>
                </c:pt>
                <c:pt idx="57097">
                  <c:v>6.5552899999999997E-2</c:v>
                </c:pt>
                <c:pt idx="57098">
                  <c:v>6.4689999999999998E-2</c:v>
                </c:pt>
                <c:pt idx="57099">
                  <c:v>6.3875399999999999E-2</c:v>
                </c:pt>
                <c:pt idx="57100">
                  <c:v>6.3108200000000003E-2</c:v>
                </c:pt>
                <c:pt idx="57101">
                  <c:v>6.23878E-2</c:v>
                </c:pt>
                <c:pt idx="57102">
                  <c:v>6.17143E-2</c:v>
                </c:pt>
                <c:pt idx="57103">
                  <c:v>6.1088299999999998E-2</c:v>
                </c:pt>
                <c:pt idx="57104">
                  <c:v>6.0510300000000003E-2</c:v>
                </c:pt>
                <c:pt idx="57105">
                  <c:v>5.99791E-2</c:v>
                </c:pt>
                <c:pt idx="57106">
                  <c:v>5.9492999999999997E-2</c:v>
                </c:pt>
                <c:pt idx="57107">
                  <c:v>5.9050900000000003E-2</c:v>
                </c:pt>
                <c:pt idx="57108">
                  <c:v>5.8652799999999998E-2</c:v>
                </c:pt>
                <c:pt idx="57109">
                  <c:v>5.8298900000000001E-2</c:v>
                </c:pt>
                <c:pt idx="57110">
                  <c:v>5.7989100000000002E-2</c:v>
                </c:pt>
                <c:pt idx="57111">
                  <c:v>5.7723299999999998E-2</c:v>
                </c:pt>
                <c:pt idx="57112">
                  <c:v>5.75016E-2</c:v>
                </c:pt>
                <c:pt idx="57113">
                  <c:v>5.7323699999999998E-2</c:v>
                </c:pt>
                <c:pt idx="57114">
                  <c:v>5.7188599999999999E-2</c:v>
                </c:pt>
                <c:pt idx="57115">
                  <c:v>5.7095199999999999E-2</c:v>
                </c:pt>
                <c:pt idx="57116">
                  <c:v>5.7042700000000002E-2</c:v>
                </c:pt>
                <c:pt idx="57117">
                  <c:v>5.7030400000000002E-2</c:v>
                </c:pt>
                <c:pt idx="57118">
                  <c:v>5.7058200000000003E-2</c:v>
                </c:pt>
                <c:pt idx="57119">
                  <c:v>5.7126999999999997E-2</c:v>
                </c:pt>
                <c:pt idx="57120">
                  <c:v>5.7237700000000002E-2</c:v>
                </c:pt>
                <c:pt idx="57121">
                  <c:v>5.7389299999999997E-2</c:v>
                </c:pt>
                <c:pt idx="57122">
                  <c:v>5.7578799999999999E-2</c:v>
                </c:pt>
                <c:pt idx="57123">
                  <c:v>5.7804399999999999E-2</c:v>
                </c:pt>
                <c:pt idx="57124">
                  <c:v>5.80648E-2</c:v>
                </c:pt>
                <c:pt idx="57125">
                  <c:v>5.8358100000000003E-2</c:v>
                </c:pt>
                <c:pt idx="57126">
                  <c:v>5.86823E-2</c:v>
                </c:pt>
                <c:pt idx="57127">
                  <c:v>5.9035700000000003E-2</c:v>
                </c:pt>
                <c:pt idx="57128">
                  <c:v>5.9416499999999997E-2</c:v>
                </c:pt>
                <c:pt idx="57129">
                  <c:v>5.9823000000000001E-2</c:v>
                </c:pt>
                <c:pt idx="57130">
                  <c:v>6.0253399999999999E-2</c:v>
                </c:pt>
                <c:pt idx="57131">
                  <c:v>6.0706099999999999E-2</c:v>
                </c:pt>
                <c:pt idx="57132">
                  <c:v>6.1179699999999997E-2</c:v>
                </c:pt>
                <c:pt idx="57133">
                  <c:v>6.1672499999999998E-2</c:v>
                </c:pt>
                <c:pt idx="57134">
                  <c:v>6.2182500000000002E-2</c:v>
                </c:pt>
                <c:pt idx="57135">
                  <c:v>6.2707600000000002E-2</c:v>
                </c:pt>
                <c:pt idx="57136">
                  <c:v>6.3246399999999994E-2</c:v>
                </c:pt>
                <c:pt idx="57137">
                  <c:v>6.3797599999999996E-2</c:v>
                </c:pt>
                <c:pt idx="57138">
                  <c:v>6.4359600000000003E-2</c:v>
                </c:pt>
                <c:pt idx="57139">
                  <c:v>6.49309E-2</c:v>
                </c:pt>
                <c:pt idx="57140">
                  <c:v>6.5509899999999996E-2</c:v>
                </c:pt>
                <c:pt idx="57141">
                  <c:v>6.6095500000000001E-2</c:v>
                </c:pt>
                <c:pt idx="57142">
                  <c:v>6.6685900000000006E-2</c:v>
                </c:pt>
                <c:pt idx="57143">
                  <c:v>6.72793E-2</c:v>
                </c:pt>
                <c:pt idx="57144">
                  <c:v>6.7873500000000003E-2</c:v>
                </c:pt>
                <c:pt idx="57145">
                  <c:v>6.8466899999999997E-2</c:v>
                </c:pt>
                <c:pt idx="57146">
                  <c:v>6.9057499999999994E-2</c:v>
                </c:pt>
                <c:pt idx="57147">
                  <c:v>6.96436E-2</c:v>
                </c:pt>
                <c:pt idx="57148">
                  <c:v>7.02232E-2</c:v>
                </c:pt>
                <c:pt idx="57149">
                  <c:v>7.0794300000000004E-2</c:v>
                </c:pt>
                <c:pt idx="57150">
                  <c:v>7.1355100000000005E-2</c:v>
                </c:pt>
                <c:pt idx="57151">
                  <c:v>7.1904099999999999E-2</c:v>
                </c:pt>
                <c:pt idx="57152">
                  <c:v>7.2439600000000007E-2</c:v>
                </c:pt>
                <c:pt idx="57153">
                  <c:v>7.2960200000000003E-2</c:v>
                </c:pt>
                <c:pt idx="57154">
                  <c:v>7.3464100000000004E-2</c:v>
                </c:pt>
                <c:pt idx="57155">
                  <c:v>7.3949299999999996E-2</c:v>
                </c:pt>
                <c:pt idx="57156">
                  <c:v>7.4413900000000005E-2</c:v>
                </c:pt>
                <c:pt idx="57157">
                  <c:v>7.4856599999999995E-2</c:v>
                </c:pt>
                <c:pt idx="57158">
                  <c:v>7.5276399999999993E-2</c:v>
                </c:pt>
                <c:pt idx="57159">
                  <c:v>7.5671500000000003E-2</c:v>
                </c:pt>
                <c:pt idx="57160">
                  <c:v>7.6040499999999997E-2</c:v>
                </c:pt>
                <c:pt idx="57161">
                  <c:v>7.6382500000000006E-2</c:v>
                </c:pt>
                <c:pt idx="57162">
                  <c:v>7.6696700000000007E-2</c:v>
                </c:pt>
                <c:pt idx="57163">
                  <c:v>7.6981900000000006E-2</c:v>
                </c:pt>
                <c:pt idx="57164">
                  <c:v>7.7236899999999997E-2</c:v>
                </c:pt>
                <c:pt idx="57165">
                  <c:v>7.7460200000000007E-2</c:v>
                </c:pt>
                <c:pt idx="57166">
                  <c:v>7.7650499999999997E-2</c:v>
                </c:pt>
                <c:pt idx="57167">
                  <c:v>7.7807399999999999E-2</c:v>
                </c:pt>
                <c:pt idx="57168">
                  <c:v>7.7930899999999997E-2</c:v>
                </c:pt>
                <c:pt idx="57169">
                  <c:v>7.8020699999999998E-2</c:v>
                </c:pt>
                <c:pt idx="57170">
                  <c:v>7.8076300000000001E-2</c:v>
                </c:pt>
                <c:pt idx="57171">
                  <c:v>7.8097100000000003E-2</c:v>
                </c:pt>
                <c:pt idx="57172">
                  <c:v>7.8083100000000003E-2</c:v>
                </c:pt>
                <c:pt idx="57173">
                  <c:v>7.8034000000000006E-2</c:v>
                </c:pt>
                <c:pt idx="57174">
                  <c:v>7.7949500000000005E-2</c:v>
                </c:pt>
                <c:pt idx="57175">
                  <c:v>7.7829800000000005E-2</c:v>
                </c:pt>
                <c:pt idx="57176">
                  <c:v>7.7674800000000002E-2</c:v>
                </c:pt>
                <c:pt idx="57177">
                  <c:v>7.7484899999999995E-2</c:v>
                </c:pt>
                <c:pt idx="57178">
                  <c:v>7.7259999999999995E-2</c:v>
                </c:pt>
                <c:pt idx="57179">
                  <c:v>7.7000200000000005E-2</c:v>
                </c:pt>
                <c:pt idx="57180">
                  <c:v>7.6706200000000002E-2</c:v>
                </c:pt>
                <c:pt idx="57181">
                  <c:v>7.6379000000000002E-2</c:v>
                </c:pt>
                <c:pt idx="57182">
                  <c:v>7.6019799999999998E-2</c:v>
                </c:pt>
                <c:pt idx="57183">
                  <c:v>7.5629399999999999E-2</c:v>
                </c:pt>
                <c:pt idx="57184">
                  <c:v>7.5208999999999998E-2</c:v>
                </c:pt>
                <c:pt idx="57185">
                  <c:v>7.4759300000000001E-2</c:v>
                </c:pt>
                <c:pt idx="57186">
                  <c:v>7.4281100000000003E-2</c:v>
                </c:pt>
                <c:pt idx="57187">
                  <c:v>7.3775199999999999E-2</c:v>
                </c:pt>
                <c:pt idx="57188">
                  <c:v>7.3242799999999997E-2</c:v>
                </c:pt>
                <c:pt idx="57189">
                  <c:v>7.2685799999999995E-2</c:v>
                </c:pt>
                <c:pt idx="57190">
                  <c:v>7.2105900000000001E-2</c:v>
                </c:pt>
                <c:pt idx="57191">
                  <c:v>7.1505399999999997E-2</c:v>
                </c:pt>
                <c:pt idx="57192">
                  <c:v>7.0885900000000002E-2</c:v>
                </c:pt>
                <c:pt idx="57193">
                  <c:v>7.02483E-2</c:v>
                </c:pt>
                <c:pt idx="57194">
                  <c:v>6.95934E-2</c:v>
                </c:pt>
                <c:pt idx="57195">
                  <c:v>6.8923100000000001E-2</c:v>
                </c:pt>
                <c:pt idx="57196">
                  <c:v>6.8239800000000003E-2</c:v>
                </c:pt>
                <c:pt idx="57197">
                  <c:v>6.7545800000000003E-2</c:v>
                </c:pt>
                <c:pt idx="57198">
                  <c:v>6.6843100000000003E-2</c:v>
                </c:pt>
                <c:pt idx="57199">
                  <c:v>6.6134200000000004E-2</c:v>
                </c:pt>
                <c:pt idx="57200">
                  <c:v>6.5421499999999994E-2</c:v>
                </c:pt>
                <c:pt idx="57201">
                  <c:v>6.4707399999999998E-2</c:v>
                </c:pt>
                <c:pt idx="57202">
                  <c:v>6.3993499999999995E-2</c:v>
                </c:pt>
                <c:pt idx="57203">
                  <c:v>6.3281400000000002E-2</c:v>
                </c:pt>
                <c:pt idx="57204">
                  <c:v>6.2573299999999998E-2</c:v>
                </c:pt>
                <c:pt idx="57205">
                  <c:v>6.1872099999999999E-2</c:v>
                </c:pt>
                <c:pt idx="57206">
                  <c:v>6.1181600000000003E-2</c:v>
                </c:pt>
                <c:pt idx="57207">
                  <c:v>6.0505999999999997E-2</c:v>
                </c:pt>
                <c:pt idx="57208">
                  <c:v>5.9847900000000002E-2</c:v>
                </c:pt>
                <c:pt idx="57209">
                  <c:v>5.92074E-2</c:v>
                </c:pt>
                <c:pt idx="57210">
                  <c:v>5.8584700000000003E-2</c:v>
                </c:pt>
                <c:pt idx="57211">
                  <c:v>5.7981900000000003E-2</c:v>
                </c:pt>
                <c:pt idx="57212">
                  <c:v>5.7401599999999997E-2</c:v>
                </c:pt>
                <c:pt idx="57213">
                  <c:v>5.6845399999999997E-2</c:v>
                </c:pt>
                <c:pt idx="57214">
                  <c:v>5.6314599999999999E-2</c:v>
                </c:pt>
                <c:pt idx="57215">
                  <c:v>5.5811199999999998E-2</c:v>
                </c:pt>
                <c:pt idx="57216">
                  <c:v>5.5337299999999999E-2</c:v>
                </c:pt>
                <c:pt idx="57217">
                  <c:v>5.4894400000000003E-2</c:v>
                </c:pt>
                <c:pt idx="57218">
                  <c:v>5.4483700000000003E-2</c:v>
                </c:pt>
                <c:pt idx="57219">
                  <c:v>5.4106599999999998E-2</c:v>
                </c:pt>
                <c:pt idx="57220">
                  <c:v>5.3764199999999998E-2</c:v>
                </c:pt>
                <c:pt idx="57221">
                  <c:v>5.3457600000000001E-2</c:v>
                </c:pt>
                <c:pt idx="57222">
                  <c:v>5.3188100000000002E-2</c:v>
                </c:pt>
                <c:pt idx="57223">
                  <c:v>5.2957200000000003E-2</c:v>
                </c:pt>
                <c:pt idx="57224">
                  <c:v>5.27667E-2</c:v>
                </c:pt>
                <c:pt idx="57225">
                  <c:v>5.2617799999999999E-2</c:v>
                </c:pt>
                <c:pt idx="57226">
                  <c:v>5.2511299999999997E-2</c:v>
                </c:pt>
                <c:pt idx="57227">
                  <c:v>5.2448099999999998E-2</c:v>
                </c:pt>
                <c:pt idx="57228">
                  <c:v>5.2429299999999998E-2</c:v>
                </c:pt>
                <c:pt idx="57229">
                  <c:v>5.2456599999999999E-2</c:v>
                </c:pt>
                <c:pt idx="57230">
                  <c:v>5.2531300000000003E-2</c:v>
                </c:pt>
                <c:pt idx="57231">
                  <c:v>5.2654100000000002E-2</c:v>
                </c:pt>
                <c:pt idx="57232">
                  <c:v>5.28251E-2</c:v>
                </c:pt>
                <c:pt idx="57233">
                  <c:v>5.3045000000000002E-2</c:v>
                </c:pt>
                <c:pt idx="57234">
                  <c:v>5.3314399999999998E-2</c:v>
                </c:pt>
                <c:pt idx="57235">
                  <c:v>5.3633699999999999E-2</c:v>
                </c:pt>
                <c:pt idx="57236">
                  <c:v>5.4003200000000001E-2</c:v>
                </c:pt>
                <c:pt idx="57237">
                  <c:v>5.4423100000000002E-2</c:v>
                </c:pt>
                <c:pt idx="57238">
                  <c:v>5.48931E-2</c:v>
                </c:pt>
                <c:pt idx="57239">
                  <c:v>5.5412999999999997E-2</c:v>
                </c:pt>
                <c:pt idx="57240">
                  <c:v>5.5982499999999998E-2</c:v>
                </c:pt>
                <c:pt idx="57241">
                  <c:v>5.6601400000000003E-2</c:v>
                </c:pt>
                <c:pt idx="57242">
                  <c:v>5.7269E-2</c:v>
                </c:pt>
                <c:pt idx="57243">
                  <c:v>5.7984599999999997E-2</c:v>
                </c:pt>
                <c:pt idx="57244">
                  <c:v>5.87477E-2</c:v>
                </c:pt>
                <c:pt idx="57245">
                  <c:v>5.9557199999999998E-2</c:v>
                </c:pt>
                <c:pt idx="57246">
                  <c:v>6.0412100000000003E-2</c:v>
                </c:pt>
                <c:pt idx="57247">
                  <c:v>6.1310799999999999E-2</c:v>
                </c:pt>
                <c:pt idx="57248">
                  <c:v>6.2252000000000002E-2</c:v>
                </c:pt>
                <c:pt idx="57249">
                  <c:v>6.3234299999999993E-2</c:v>
                </c:pt>
                <c:pt idx="57250">
                  <c:v>6.4256199999999999E-2</c:v>
                </c:pt>
                <c:pt idx="57251">
                  <c:v>6.5316200000000005E-2</c:v>
                </c:pt>
                <c:pt idx="57252">
                  <c:v>6.6412899999999997E-2</c:v>
                </c:pt>
                <c:pt idx="57253">
                  <c:v>6.7544800000000002E-2</c:v>
                </c:pt>
                <c:pt idx="57254">
                  <c:v>6.8709699999999999E-2</c:v>
                </c:pt>
                <c:pt idx="57255">
                  <c:v>6.9905499999999995E-2</c:v>
                </c:pt>
                <c:pt idx="57256">
                  <c:v>7.1130600000000002E-2</c:v>
                </c:pt>
                <c:pt idx="57257">
                  <c:v>7.2383600000000006E-2</c:v>
                </c:pt>
                <c:pt idx="57258">
                  <c:v>7.3662599999999995E-2</c:v>
                </c:pt>
                <c:pt idx="57259">
                  <c:v>7.4965400000000001E-2</c:v>
                </c:pt>
                <c:pt idx="57260">
                  <c:v>7.6289700000000002E-2</c:v>
                </c:pt>
                <c:pt idx="57261">
                  <c:v>7.7632800000000002E-2</c:v>
                </c:pt>
                <c:pt idx="57262">
                  <c:v>7.8992599999999996E-2</c:v>
                </c:pt>
                <c:pt idx="57263">
                  <c:v>8.0366599999999996E-2</c:v>
                </c:pt>
                <c:pt idx="57264">
                  <c:v>8.1752199999999997E-2</c:v>
                </c:pt>
                <c:pt idx="57265">
                  <c:v>8.3146800000000007E-2</c:v>
                </c:pt>
                <c:pt idx="57266">
                  <c:v>8.4547999999999998E-2</c:v>
                </c:pt>
                <c:pt idx="57267">
                  <c:v>8.5953699999999994E-2</c:v>
                </c:pt>
                <c:pt idx="57268">
                  <c:v>8.73617E-2</c:v>
                </c:pt>
                <c:pt idx="57269">
                  <c:v>8.8769600000000004E-2</c:v>
                </c:pt>
                <c:pt idx="57270">
                  <c:v>9.0174699999999997E-2</c:v>
                </c:pt>
                <c:pt idx="57271">
                  <c:v>9.1574100000000005E-2</c:v>
                </c:pt>
                <c:pt idx="57272">
                  <c:v>9.2965000000000006E-2</c:v>
                </c:pt>
                <c:pt idx="57273">
                  <c:v>9.4344999999999998E-2</c:v>
                </c:pt>
                <c:pt idx="57274">
                  <c:v>9.5711500000000005E-2</c:v>
                </c:pt>
                <c:pt idx="57275">
                  <c:v>9.7062099999999998E-2</c:v>
                </c:pt>
                <c:pt idx="57276">
                  <c:v>9.8394599999999999E-2</c:v>
                </c:pt>
                <c:pt idx="57277">
                  <c:v>9.9707199999999996E-2</c:v>
                </c:pt>
                <c:pt idx="57278">
                  <c:v>0.100998</c:v>
                </c:pt>
                <c:pt idx="57279">
                  <c:v>0.10226499999999999</c:v>
                </c:pt>
                <c:pt idx="57280">
                  <c:v>0.103505</c:v>
                </c:pt>
                <c:pt idx="57281">
                  <c:v>0.104717</c:v>
                </c:pt>
                <c:pt idx="57282">
                  <c:v>0.10589700000000001</c:v>
                </c:pt>
                <c:pt idx="57283">
                  <c:v>0.107043</c:v>
                </c:pt>
                <c:pt idx="57284">
                  <c:v>0.108154</c:v>
                </c:pt>
                <c:pt idx="57285">
                  <c:v>0.109227</c:v>
                </c:pt>
                <c:pt idx="57286">
                  <c:v>0.11025799999999999</c:v>
                </c:pt>
                <c:pt idx="57287">
                  <c:v>0.111247</c:v>
                </c:pt>
                <c:pt idx="57288">
                  <c:v>0.11219</c:v>
                </c:pt>
                <c:pt idx="57289">
                  <c:v>0.11308699999999999</c:v>
                </c:pt>
                <c:pt idx="57290">
                  <c:v>0.11393399999999999</c:v>
                </c:pt>
                <c:pt idx="57291">
                  <c:v>0.114732</c:v>
                </c:pt>
                <c:pt idx="57292">
                  <c:v>0.115477</c:v>
                </c:pt>
                <c:pt idx="57293">
                  <c:v>0.11616799999999999</c:v>
                </c:pt>
                <c:pt idx="57294">
                  <c:v>0.11680400000000001</c:v>
                </c:pt>
                <c:pt idx="57295">
                  <c:v>0.117382</c:v>
                </c:pt>
                <c:pt idx="57296">
                  <c:v>0.11790200000000001</c:v>
                </c:pt>
                <c:pt idx="57297">
                  <c:v>0.11836099999999999</c:v>
                </c:pt>
                <c:pt idx="57298">
                  <c:v>0.11876</c:v>
                </c:pt>
                <c:pt idx="57299">
                  <c:v>0.119098</c:v>
                </c:pt>
                <c:pt idx="57300">
                  <c:v>0.11937300000000001</c:v>
                </c:pt>
                <c:pt idx="57301">
                  <c:v>0.119584</c:v>
                </c:pt>
                <c:pt idx="57302">
                  <c:v>0.11973200000000001</c:v>
                </c:pt>
                <c:pt idx="57303">
                  <c:v>0.119815</c:v>
                </c:pt>
                <c:pt idx="57304">
                  <c:v>0.119834</c:v>
                </c:pt>
                <c:pt idx="57305">
                  <c:v>0.11978900000000001</c:v>
                </c:pt>
                <c:pt idx="57306">
                  <c:v>0.11967800000000001</c:v>
                </c:pt>
                <c:pt idx="57307">
                  <c:v>0.119502</c:v>
                </c:pt>
                <c:pt idx="57308">
                  <c:v>0.11926</c:v>
                </c:pt>
                <c:pt idx="57309">
                  <c:v>0.118953</c:v>
                </c:pt>
                <c:pt idx="57310">
                  <c:v>0.11858100000000001</c:v>
                </c:pt>
                <c:pt idx="57311">
                  <c:v>0.118144</c:v>
                </c:pt>
                <c:pt idx="57312">
                  <c:v>0.117642</c:v>
                </c:pt>
                <c:pt idx="57313">
                  <c:v>0.117076</c:v>
                </c:pt>
                <c:pt idx="57314">
                  <c:v>0.11644400000000001</c:v>
                </c:pt>
                <c:pt idx="57315">
                  <c:v>0.115749</c:v>
                </c:pt>
                <c:pt idx="57316">
                  <c:v>0.11498999999999999</c:v>
                </c:pt>
                <c:pt idx="57317">
                  <c:v>0.11416900000000001</c:v>
                </c:pt>
                <c:pt idx="57318">
                  <c:v>0.113286</c:v>
                </c:pt>
                <c:pt idx="57319">
                  <c:v>0.112342</c:v>
                </c:pt>
                <c:pt idx="57320">
                  <c:v>0.11133800000000001</c:v>
                </c:pt>
                <c:pt idx="57321">
                  <c:v>0.110274</c:v>
                </c:pt>
                <c:pt idx="57322">
                  <c:v>0.109151</c:v>
                </c:pt>
                <c:pt idx="57323">
                  <c:v>0.107971</c:v>
                </c:pt>
                <c:pt idx="57324">
                  <c:v>0.106734</c:v>
                </c:pt>
                <c:pt idx="57325">
                  <c:v>0.105443</c:v>
                </c:pt>
                <c:pt idx="57326">
                  <c:v>0.1041</c:v>
                </c:pt>
                <c:pt idx="57327">
                  <c:v>0.102705</c:v>
                </c:pt>
                <c:pt idx="57328">
                  <c:v>0.10126</c:v>
                </c:pt>
                <c:pt idx="57329">
                  <c:v>9.9768099999999998E-2</c:v>
                </c:pt>
                <c:pt idx="57330">
                  <c:v>9.8229700000000003E-2</c:v>
                </c:pt>
                <c:pt idx="57331">
                  <c:v>9.6646300000000004E-2</c:v>
                </c:pt>
                <c:pt idx="57332">
                  <c:v>9.5019199999999998E-2</c:v>
                </c:pt>
                <c:pt idx="57333">
                  <c:v>9.3350100000000005E-2</c:v>
                </c:pt>
                <c:pt idx="57334">
                  <c:v>9.1640899999999997E-2</c:v>
                </c:pt>
                <c:pt idx="57335">
                  <c:v>8.9893100000000004E-2</c:v>
                </c:pt>
                <c:pt idx="57336">
                  <c:v>8.8108400000000003E-2</c:v>
                </c:pt>
                <c:pt idx="57337">
                  <c:v>8.6288299999999998E-2</c:v>
                </c:pt>
                <c:pt idx="57338">
                  <c:v>8.4434800000000004E-2</c:v>
                </c:pt>
                <c:pt idx="57339">
                  <c:v>8.2549700000000004E-2</c:v>
                </c:pt>
                <c:pt idx="57340">
                  <c:v>8.0635299999999993E-2</c:v>
                </c:pt>
                <c:pt idx="57341">
                  <c:v>7.8693600000000002E-2</c:v>
                </c:pt>
                <c:pt idx="57342">
                  <c:v>7.6726699999999995E-2</c:v>
                </c:pt>
                <c:pt idx="57343">
                  <c:v>7.47361E-2</c:v>
                </c:pt>
                <c:pt idx="57344">
                  <c:v>7.2723800000000005E-2</c:v>
                </c:pt>
                <c:pt idx="57345">
                  <c:v>7.0692099999999994E-2</c:v>
                </c:pt>
                <c:pt idx="57346">
                  <c:v>6.8643700000000002E-2</c:v>
                </c:pt>
                <c:pt idx="57347">
                  <c:v>6.6580700000000007E-2</c:v>
                </c:pt>
                <c:pt idx="57348">
                  <c:v>6.4505499999999993E-2</c:v>
                </c:pt>
                <c:pt idx="57349">
                  <c:v>6.2420099999999999E-2</c:v>
                </c:pt>
                <c:pt idx="57350">
                  <c:v>6.0326499999999998E-2</c:v>
                </c:pt>
                <c:pt idx="57351">
                  <c:v>5.8226600000000003E-2</c:v>
                </c:pt>
                <c:pt idx="57352">
                  <c:v>5.6121999999999998E-2</c:v>
                </c:pt>
                <c:pt idx="57353">
                  <c:v>5.40145E-2</c:v>
                </c:pt>
                <c:pt idx="57354">
                  <c:v>5.19062E-2</c:v>
                </c:pt>
                <c:pt idx="57355">
                  <c:v>4.98001E-2</c:v>
                </c:pt>
                <c:pt idx="57356">
                  <c:v>4.7698900000000002E-2</c:v>
                </c:pt>
                <c:pt idx="57357">
                  <c:v>4.5604600000000002E-2</c:v>
                </c:pt>
                <c:pt idx="57358">
                  <c:v>4.3519500000000003E-2</c:v>
                </c:pt>
                <c:pt idx="57359">
                  <c:v>4.14461E-2</c:v>
                </c:pt>
                <c:pt idx="57360">
                  <c:v>3.9386400000000002E-2</c:v>
                </c:pt>
                <c:pt idx="57361">
                  <c:v>3.7342399999999998E-2</c:v>
                </c:pt>
                <c:pt idx="57362">
                  <c:v>3.5316300000000002E-2</c:v>
                </c:pt>
                <c:pt idx="57363">
                  <c:v>3.3309800000000001E-2</c:v>
                </c:pt>
                <c:pt idx="57364">
                  <c:v>3.1324600000000001E-2</c:v>
                </c:pt>
                <c:pt idx="57365">
                  <c:v>2.93624E-2</c:v>
                </c:pt>
                <c:pt idx="57366">
                  <c:v>2.74247E-2</c:v>
                </c:pt>
                <c:pt idx="57367">
                  <c:v>2.5513299999999999E-2</c:v>
                </c:pt>
                <c:pt idx="57368">
                  <c:v>2.3630200000000001E-2</c:v>
                </c:pt>
                <c:pt idx="57369">
                  <c:v>2.1777600000000001E-2</c:v>
                </c:pt>
                <c:pt idx="57370">
                  <c:v>1.9957300000000001E-2</c:v>
                </c:pt>
                <c:pt idx="57371">
                  <c:v>1.8171199999999998E-2</c:v>
                </c:pt>
                <c:pt idx="57372">
                  <c:v>1.64206E-2</c:v>
                </c:pt>
                <c:pt idx="57373">
                  <c:v>1.4707E-2</c:v>
                </c:pt>
                <c:pt idx="57374">
                  <c:v>1.30312E-2</c:v>
                </c:pt>
                <c:pt idx="57375">
                  <c:v>1.13948E-2</c:v>
                </c:pt>
                <c:pt idx="57376" formatCode="0.00E+00">
                  <c:v>9.7989800000000005E-3</c:v>
                </c:pt>
                <c:pt idx="57377" formatCode="0.00E+00">
                  <c:v>8.2446700000000008E-3</c:v>
                </c:pt>
                <c:pt idx="57378" formatCode="0.00E+00">
                  <c:v>6.7330999999999997E-3</c:v>
                </c:pt>
                <c:pt idx="57379" formatCode="0.00E+00">
                  <c:v>5.2659999999999998E-3</c:v>
                </c:pt>
                <c:pt idx="57380" formatCode="0.00E+00">
                  <c:v>3.8444999999999998E-3</c:v>
                </c:pt>
                <c:pt idx="57381" formatCode="0.00E+00">
                  <c:v>2.4689400000000002E-3</c:v>
                </c:pt>
                <c:pt idx="57382" formatCode="0.00E+00">
                  <c:v>1.13992E-3</c:v>
                </c:pt>
                <c:pt idx="57383" formatCode="0.00E+00">
                  <c:v>-1.4128900000000001E-4</c:v>
                </c:pt>
                <c:pt idx="57384" formatCode="0.00E+00">
                  <c:v>-1.37338E-3</c:v>
                </c:pt>
                <c:pt idx="57385" formatCode="0.00E+00">
                  <c:v>-2.5553300000000002E-3</c:v>
                </c:pt>
                <c:pt idx="57386" formatCode="0.00E+00">
                  <c:v>-3.6860199999999999E-3</c:v>
                </c:pt>
                <c:pt idx="57387" formatCode="0.00E+00">
                  <c:v>-4.7643E-3</c:v>
                </c:pt>
                <c:pt idx="57388" formatCode="0.00E+00">
                  <c:v>-5.7893299999999996E-3</c:v>
                </c:pt>
                <c:pt idx="57389" formatCode="0.00E+00">
                  <c:v>-6.7606699999999999E-3</c:v>
                </c:pt>
                <c:pt idx="57390" formatCode="0.00E+00">
                  <c:v>-7.6782700000000001E-3</c:v>
                </c:pt>
                <c:pt idx="57391" formatCode="0.00E+00">
                  <c:v>-8.5419499999999995E-3</c:v>
                </c:pt>
                <c:pt idx="57392" formatCode="0.00E+00">
                  <c:v>-9.3508099999999993E-3</c:v>
                </c:pt>
                <c:pt idx="57393">
                  <c:v>-1.01034E-2</c:v>
                </c:pt>
                <c:pt idx="57394">
                  <c:v>-1.07977E-2</c:v>
                </c:pt>
                <c:pt idx="57395">
                  <c:v>-1.1432100000000001E-2</c:v>
                </c:pt>
                <c:pt idx="57396">
                  <c:v>-1.20076E-2</c:v>
                </c:pt>
                <c:pt idx="57397">
                  <c:v>-1.2526799999999999E-2</c:v>
                </c:pt>
                <c:pt idx="57398">
                  <c:v>-1.29906E-2</c:v>
                </c:pt>
                <c:pt idx="57399">
                  <c:v>-1.3398999999999999E-2</c:v>
                </c:pt>
                <c:pt idx="57400">
                  <c:v>-1.37524E-2</c:v>
                </c:pt>
                <c:pt idx="57401">
                  <c:v>-1.40514E-2</c:v>
                </c:pt>
                <c:pt idx="57402">
                  <c:v>-1.42968E-2</c:v>
                </c:pt>
                <c:pt idx="57403">
                  <c:v>-1.44891E-2</c:v>
                </c:pt>
                <c:pt idx="57404">
                  <c:v>-1.4629E-2</c:v>
                </c:pt>
                <c:pt idx="57405">
                  <c:v>-1.4717600000000001E-2</c:v>
                </c:pt>
                <c:pt idx="57406">
                  <c:v>-1.4755799999999999E-2</c:v>
                </c:pt>
                <c:pt idx="57407">
                  <c:v>-1.4744500000000001E-2</c:v>
                </c:pt>
                <c:pt idx="57408">
                  <c:v>-1.46851E-2</c:v>
                </c:pt>
                <c:pt idx="57409">
                  <c:v>-1.4578799999999999E-2</c:v>
                </c:pt>
                <c:pt idx="57410">
                  <c:v>-1.4427000000000001E-2</c:v>
                </c:pt>
                <c:pt idx="57411">
                  <c:v>-1.42308E-2</c:v>
                </c:pt>
                <c:pt idx="57412">
                  <c:v>-1.3991399999999999E-2</c:v>
                </c:pt>
                <c:pt idx="57413">
                  <c:v>-1.3710099999999999E-2</c:v>
                </c:pt>
                <c:pt idx="57414">
                  <c:v>-1.33884E-2</c:v>
                </c:pt>
                <c:pt idx="57415">
                  <c:v>-1.3027800000000001E-2</c:v>
                </c:pt>
                <c:pt idx="57416">
                  <c:v>-1.26292E-2</c:v>
                </c:pt>
                <c:pt idx="57417">
                  <c:v>-1.21937E-2</c:v>
                </c:pt>
                <c:pt idx="57418">
                  <c:v>-1.1722700000000001E-2</c:v>
                </c:pt>
                <c:pt idx="57419">
                  <c:v>-1.12178E-2</c:v>
                </c:pt>
                <c:pt idx="57420">
                  <c:v>-1.06806E-2</c:v>
                </c:pt>
                <c:pt idx="57421">
                  <c:v>-1.0112599999999999E-2</c:v>
                </c:pt>
                <c:pt idx="57422" formatCode="0.00E+00">
                  <c:v>-9.5155399999999994E-3</c:v>
                </c:pt>
                <c:pt idx="57423" formatCode="0.00E+00">
                  <c:v>-8.8911700000000003E-3</c:v>
                </c:pt>
                <c:pt idx="57424" formatCode="0.00E+00">
                  <c:v>-8.2416E-3</c:v>
                </c:pt>
                <c:pt idx="57425" formatCode="0.00E+00">
                  <c:v>-7.56889E-3</c:v>
                </c:pt>
                <c:pt idx="57426" formatCode="0.00E+00">
                  <c:v>-6.8747799999999996E-3</c:v>
                </c:pt>
                <c:pt idx="57427" formatCode="0.00E+00">
                  <c:v>-6.1610299999999996E-3</c:v>
                </c:pt>
                <c:pt idx="57428" formatCode="0.00E+00">
                  <c:v>-5.4297599999999996E-3</c:v>
                </c:pt>
                <c:pt idx="57429" formatCode="0.00E+00">
                  <c:v>-4.68323E-3</c:v>
                </c:pt>
                <c:pt idx="57430" formatCode="0.00E+00">
                  <c:v>-3.9234999999999999E-3</c:v>
                </c:pt>
                <c:pt idx="57431" formatCode="0.00E+00">
                  <c:v>-3.1523200000000001E-3</c:v>
                </c:pt>
                <c:pt idx="57432" formatCode="0.00E+00">
                  <c:v>-2.3714299999999999E-3</c:v>
                </c:pt>
                <c:pt idx="57433" formatCode="0.00E+00">
                  <c:v>-1.58297E-3</c:v>
                </c:pt>
                <c:pt idx="57434" formatCode="0.00E+00">
                  <c:v>-7.8917699999999996E-4</c:v>
                </c:pt>
                <c:pt idx="57435" formatCode="0.00E+00">
                  <c:v>8.0055300000000002E-6</c:v>
                </c:pt>
                <c:pt idx="57436" formatCode="0.00E+00">
                  <c:v>8.0704400000000003E-4</c:v>
                </c:pt>
                <c:pt idx="57437" formatCode="0.00E+00">
                  <c:v>1.6065000000000001E-3</c:v>
                </c:pt>
                <c:pt idx="57438" formatCode="0.00E+00">
                  <c:v>2.4046599999999999E-3</c:v>
                </c:pt>
                <c:pt idx="57439" formatCode="0.00E+00">
                  <c:v>3.1996799999999999E-3</c:v>
                </c:pt>
                <c:pt idx="57440" formatCode="0.00E+00">
                  <c:v>3.9897099999999996E-3</c:v>
                </c:pt>
                <c:pt idx="57441" formatCode="0.00E+00">
                  <c:v>4.7727799999999999E-3</c:v>
                </c:pt>
                <c:pt idx="57442" formatCode="0.00E+00">
                  <c:v>5.5469899999999999E-3</c:v>
                </c:pt>
                <c:pt idx="57443" formatCode="0.00E+00">
                  <c:v>6.3106200000000003E-3</c:v>
                </c:pt>
                <c:pt idx="57444" formatCode="0.00E+00">
                  <c:v>7.06224E-3</c:v>
                </c:pt>
                <c:pt idx="57445" formatCode="0.00E+00">
                  <c:v>7.8004700000000003E-3</c:v>
                </c:pt>
                <c:pt idx="57446" formatCode="0.00E+00">
                  <c:v>8.5237100000000003E-3</c:v>
                </c:pt>
                <c:pt idx="57447" formatCode="0.00E+00">
                  <c:v>9.2303000000000003E-3</c:v>
                </c:pt>
                <c:pt idx="57448" formatCode="0.00E+00">
                  <c:v>9.9187300000000006E-3</c:v>
                </c:pt>
                <c:pt idx="57449">
                  <c:v>1.0587600000000001E-2</c:v>
                </c:pt>
                <c:pt idx="57450">
                  <c:v>1.1235800000000001E-2</c:v>
                </c:pt>
                <c:pt idx="57451">
                  <c:v>1.18622E-2</c:v>
                </c:pt>
                <c:pt idx="57452">
                  <c:v>1.24656E-2</c:v>
                </c:pt>
                <c:pt idx="57453">
                  <c:v>1.30446E-2</c:v>
                </c:pt>
                <c:pt idx="57454">
                  <c:v>1.3598300000000001E-2</c:v>
                </c:pt>
                <c:pt idx="57455">
                  <c:v>1.4125800000000001E-2</c:v>
                </c:pt>
                <c:pt idx="57456">
                  <c:v>1.46263E-2</c:v>
                </c:pt>
                <c:pt idx="57457">
                  <c:v>1.5099E-2</c:v>
                </c:pt>
                <c:pt idx="57458">
                  <c:v>1.5543100000000001E-2</c:v>
                </c:pt>
                <c:pt idx="57459">
                  <c:v>1.5958E-2</c:v>
                </c:pt>
                <c:pt idx="57460">
                  <c:v>1.6343199999999999E-2</c:v>
                </c:pt>
                <c:pt idx="57461">
                  <c:v>1.6698399999999999E-2</c:v>
                </c:pt>
                <c:pt idx="57462">
                  <c:v>1.7022900000000001E-2</c:v>
                </c:pt>
                <c:pt idx="57463">
                  <c:v>1.7316600000000001E-2</c:v>
                </c:pt>
                <c:pt idx="57464">
                  <c:v>1.7579899999999999E-2</c:v>
                </c:pt>
                <c:pt idx="57465">
                  <c:v>1.7813099999999998E-2</c:v>
                </c:pt>
                <c:pt idx="57466">
                  <c:v>1.8016799999999999E-2</c:v>
                </c:pt>
                <c:pt idx="57467">
                  <c:v>1.8190899999999999E-2</c:v>
                </c:pt>
                <c:pt idx="57468">
                  <c:v>1.8335199999999999E-2</c:v>
                </c:pt>
                <c:pt idx="57469">
                  <c:v>1.84496E-2</c:v>
                </c:pt>
                <c:pt idx="57470">
                  <c:v>1.85343E-2</c:v>
                </c:pt>
                <c:pt idx="57471">
                  <c:v>1.8590200000000001E-2</c:v>
                </c:pt>
                <c:pt idx="57472">
                  <c:v>1.8617700000000001E-2</c:v>
                </c:pt>
                <c:pt idx="57473">
                  <c:v>1.86173E-2</c:v>
                </c:pt>
                <c:pt idx="57474">
                  <c:v>1.8589399999999999E-2</c:v>
                </c:pt>
                <c:pt idx="57475">
                  <c:v>1.85349E-2</c:v>
                </c:pt>
                <c:pt idx="57476">
                  <c:v>1.8454499999999999E-2</c:v>
                </c:pt>
                <c:pt idx="57477">
                  <c:v>1.83492E-2</c:v>
                </c:pt>
                <c:pt idx="57478">
                  <c:v>1.8219699999999998E-2</c:v>
                </c:pt>
                <c:pt idx="57479">
                  <c:v>1.80669E-2</c:v>
                </c:pt>
                <c:pt idx="57480">
                  <c:v>1.78917E-2</c:v>
                </c:pt>
                <c:pt idx="57481">
                  <c:v>1.7695599999999999E-2</c:v>
                </c:pt>
                <c:pt idx="57482">
                  <c:v>1.7479999999999999E-2</c:v>
                </c:pt>
                <c:pt idx="57483">
                  <c:v>1.7245799999999999E-2</c:v>
                </c:pt>
                <c:pt idx="57484">
                  <c:v>1.6994100000000002E-2</c:v>
                </c:pt>
                <c:pt idx="57485">
                  <c:v>1.67262E-2</c:v>
                </c:pt>
                <c:pt idx="57486">
                  <c:v>1.6443800000000001E-2</c:v>
                </c:pt>
                <c:pt idx="57487">
                  <c:v>1.61484E-2</c:v>
                </c:pt>
                <c:pt idx="57488">
                  <c:v>1.5841600000000001E-2</c:v>
                </c:pt>
                <c:pt idx="57489">
                  <c:v>1.55245E-2</c:v>
                </c:pt>
                <c:pt idx="57490">
                  <c:v>1.5198700000000001E-2</c:v>
                </c:pt>
                <c:pt idx="57491">
                  <c:v>1.4865700000000001E-2</c:v>
                </c:pt>
                <c:pt idx="57492">
                  <c:v>1.4527200000000001E-2</c:v>
                </c:pt>
                <c:pt idx="57493">
                  <c:v>1.4184199999999999E-2</c:v>
                </c:pt>
                <c:pt idx="57494">
                  <c:v>1.3838100000000001E-2</c:v>
                </c:pt>
                <c:pt idx="57495">
                  <c:v>1.34901E-2</c:v>
                </c:pt>
                <c:pt idx="57496">
                  <c:v>1.3141399999999999E-2</c:v>
                </c:pt>
                <c:pt idx="57497">
                  <c:v>1.27936E-2</c:v>
                </c:pt>
                <c:pt idx="57498">
                  <c:v>1.24487E-2</c:v>
                </c:pt>
                <c:pt idx="57499">
                  <c:v>1.21084E-2</c:v>
                </c:pt>
                <c:pt idx="57500">
                  <c:v>1.17742E-2</c:v>
                </c:pt>
                <c:pt idx="57501">
                  <c:v>1.14477E-2</c:v>
                </c:pt>
                <c:pt idx="57502">
                  <c:v>1.1130299999999999E-2</c:v>
                </c:pt>
                <c:pt idx="57503">
                  <c:v>1.0823599999999999E-2</c:v>
                </c:pt>
                <c:pt idx="57504">
                  <c:v>1.0529500000000001E-2</c:v>
                </c:pt>
                <c:pt idx="57505">
                  <c:v>1.0249599999999999E-2</c:v>
                </c:pt>
                <c:pt idx="57506" formatCode="0.00E+00">
                  <c:v>9.9854599999999998E-3</c:v>
                </c:pt>
                <c:pt idx="57507" formatCode="0.00E+00">
                  <c:v>9.7379100000000007E-3</c:v>
                </c:pt>
                <c:pt idx="57508" formatCode="0.00E+00">
                  <c:v>9.5080900000000003E-3</c:v>
                </c:pt>
                <c:pt idx="57509" formatCode="0.00E+00">
                  <c:v>9.2974100000000007E-3</c:v>
                </c:pt>
                <c:pt idx="57510" formatCode="0.00E+00">
                  <c:v>9.1073200000000003E-3</c:v>
                </c:pt>
                <c:pt idx="57511" formatCode="0.00E+00">
                  <c:v>8.9392900000000008E-3</c:v>
                </c:pt>
                <c:pt idx="57512" formatCode="0.00E+00">
                  <c:v>8.7948000000000002E-3</c:v>
                </c:pt>
                <c:pt idx="57513" formatCode="0.00E+00">
                  <c:v>8.6749500000000007E-3</c:v>
                </c:pt>
                <c:pt idx="57514" formatCode="0.00E+00">
                  <c:v>8.5805299999999994E-3</c:v>
                </c:pt>
                <c:pt idx="57515" formatCode="0.00E+00">
                  <c:v>8.5124999999999992E-3</c:v>
                </c:pt>
                <c:pt idx="57516" formatCode="0.00E+00">
                  <c:v>8.4721099999999997E-3</c:v>
                </c:pt>
                <c:pt idx="57517" formatCode="0.00E+00">
                  <c:v>8.4606000000000004E-3</c:v>
                </c:pt>
                <c:pt idx="57518" formatCode="0.00E+00">
                  <c:v>8.4788499999999996E-3</c:v>
                </c:pt>
                <c:pt idx="57519" formatCode="0.00E+00">
                  <c:v>8.5275000000000004E-3</c:v>
                </c:pt>
                <c:pt idx="57520" formatCode="0.00E+00">
                  <c:v>8.6073799999999995E-3</c:v>
                </c:pt>
                <c:pt idx="57521" formatCode="0.00E+00">
                  <c:v>8.7193800000000005E-3</c:v>
                </c:pt>
                <c:pt idx="57522" formatCode="0.00E+00">
                  <c:v>8.8640200000000002E-3</c:v>
                </c:pt>
                <c:pt idx="57523" formatCode="0.00E+00">
                  <c:v>9.0415600000000006E-3</c:v>
                </c:pt>
                <c:pt idx="57524" formatCode="0.00E+00">
                  <c:v>9.2521400000000007E-3</c:v>
                </c:pt>
                <c:pt idx="57525" formatCode="0.00E+00">
                  <c:v>9.4959399999999996E-3</c:v>
                </c:pt>
                <c:pt idx="57526" formatCode="0.00E+00">
                  <c:v>9.7732900000000004E-3</c:v>
                </c:pt>
                <c:pt idx="57527">
                  <c:v>1.00845E-2</c:v>
                </c:pt>
                <c:pt idx="57528">
                  <c:v>1.04297E-2</c:v>
                </c:pt>
                <c:pt idx="57529">
                  <c:v>1.0808699999999999E-2</c:v>
                </c:pt>
                <c:pt idx="57530">
                  <c:v>1.1221500000000001E-2</c:v>
                </c:pt>
                <c:pt idx="57531">
                  <c:v>1.16679E-2</c:v>
                </c:pt>
                <c:pt idx="57532">
                  <c:v>1.21479E-2</c:v>
                </c:pt>
                <c:pt idx="57533">
                  <c:v>1.26614E-2</c:v>
                </c:pt>
                <c:pt idx="57534">
                  <c:v>1.32081E-2</c:v>
                </c:pt>
                <c:pt idx="57535">
                  <c:v>1.37877E-2</c:v>
                </c:pt>
                <c:pt idx="57536">
                  <c:v>1.43997E-2</c:v>
                </c:pt>
                <c:pt idx="57537">
                  <c:v>1.5043300000000001E-2</c:v>
                </c:pt>
                <c:pt idx="57538">
                  <c:v>1.5717800000000001E-2</c:v>
                </c:pt>
                <c:pt idx="57539">
                  <c:v>1.6422099999999999E-2</c:v>
                </c:pt>
                <c:pt idx="57540">
                  <c:v>1.7155299999999998E-2</c:v>
                </c:pt>
                <c:pt idx="57541">
                  <c:v>1.7916399999999999E-2</c:v>
                </c:pt>
                <c:pt idx="57542">
                  <c:v>1.8704599999999998E-2</c:v>
                </c:pt>
                <c:pt idx="57543">
                  <c:v>1.95187E-2</c:v>
                </c:pt>
                <c:pt idx="57544">
                  <c:v>2.0357799999999999E-2</c:v>
                </c:pt>
                <c:pt idx="57545">
                  <c:v>2.1220599999999999E-2</c:v>
                </c:pt>
                <c:pt idx="57546">
                  <c:v>2.2105799999999998E-2</c:v>
                </c:pt>
                <c:pt idx="57547">
                  <c:v>2.3012100000000001E-2</c:v>
                </c:pt>
                <c:pt idx="57548">
                  <c:v>2.3937799999999999E-2</c:v>
                </c:pt>
                <c:pt idx="57549">
                  <c:v>2.4881400000000001E-2</c:v>
                </c:pt>
                <c:pt idx="57550">
                  <c:v>2.58415E-2</c:v>
                </c:pt>
                <c:pt idx="57551">
                  <c:v>2.6816300000000001E-2</c:v>
                </c:pt>
                <c:pt idx="57552">
                  <c:v>2.7803899999999999E-2</c:v>
                </c:pt>
                <c:pt idx="57553">
                  <c:v>2.8802600000000001E-2</c:v>
                </c:pt>
                <c:pt idx="57554">
                  <c:v>2.98106E-2</c:v>
                </c:pt>
                <c:pt idx="57555">
                  <c:v>3.0826099999999999E-2</c:v>
                </c:pt>
                <c:pt idx="57556">
                  <c:v>3.1847199999999999E-2</c:v>
                </c:pt>
                <c:pt idx="57557">
                  <c:v>3.28718E-2</c:v>
                </c:pt>
                <c:pt idx="57558">
                  <c:v>3.3897799999999999E-2</c:v>
                </c:pt>
                <c:pt idx="57559">
                  <c:v>3.4923200000000001E-2</c:v>
                </c:pt>
                <c:pt idx="57560">
                  <c:v>3.5945900000000003E-2</c:v>
                </c:pt>
                <c:pt idx="57561">
                  <c:v>3.6963799999999998E-2</c:v>
                </c:pt>
                <c:pt idx="57562">
                  <c:v>3.79747E-2</c:v>
                </c:pt>
                <c:pt idx="57563">
                  <c:v>3.8976799999999999E-2</c:v>
                </c:pt>
                <c:pt idx="57564">
                  <c:v>3.9967700000000002E-2</c:v>
                </c:pt>
                <c:pt idx="57565">
                  <c:v>4.0944800000000003E-2</c:v>
                </c:pt>
                <c:pt idx="57566">
                  <c:v>4.1905999999999999E-2</c:v>
                </c:pt>
                <c:pt idx="57567">
                  <c:v>4.2849199999999997E-2</c:v>
                </c:pt>
                <c:pt idx="57568">
                  <c:v>4.3772400000000003E-2</c:v>
                </c:pt>
                <c:pt idx="57569">
                  <c:v>4.46731E-2</c:v>
                </c:pt>
                <c:pt idx="57570">
                  <c:v>4.5549399999999997E-2</c:v>
                </c:pt>
                <c:pt idx="57571">
                  <c:v>4.6399099999999999E-2</c:v>
                </c:pt>
                <c:pt idx="57572">
                  <c:v>4.7219999999999998E-2</c:v>
                </c:pt>
                <c:pt idx="57573">
                  <c:v>4.80101E-2</c:v>
                </c:pt>
                <c:pt idx="57574">
                  <c:v>4.87673E-2</c:v>
                </c:pt>
                <c:pt idx="57575">
                  <c:v>4.9489499999999999E-2</c:v>
                </c:pt>
                <c:pt idx="57576">
                  <c:v>5.01746E-2</c:v>
                </c:pt>
                <c:pt idx="57577">
                  <c:v>5.0820700000000003E-2</c:v>
                </c:pt>
                <c:pt idx="57578">
                  <c:v>5.1426100000000002E-2</c:v>
                </c:pt>
                <c:pt idx="57579">
                  <c:v>5.1988600000000003E-2</c:v>
                </c:pt>
                <c:pt idx="57580">
                  <c:v>5.2506700000000003E-2</c:v>
                </c:pt>
                <c:pt idx="57581">
                  <c:v>5.2978600000000001E-2</c:v>
                </c:pt>
                <c:pt idx="57582">
                  <c:v>5.3402600000000001E-2</c:v>
                </c:pt>
                <c:pt idx="57583">
                  <c:v>5.3777100000000001E-2</c:v>
                </c:pt>
                <c:pt idx="57584">
                  <c:v>5.4100299999999997E-2</c:v>
                </c:pt>
                <c:pt idx="57585">
                  <c:v>5.4370799999999997E-2</c:v>
                </c:pt>
                <c:pt idx="57586">
                  <c:v>5.4587200000000002E-2</c:v>
                </c:pt>
                <c:pt idx="57587">
                  <c:v>5.4747900000000002E-2</c:v>
                </c:pt>
                <c:pt idx="57588">
                  <c:v>5.4851900000000002E-2</c:v>
                </c:pt>
                <c:pt idx="57589">
                  <c:v>5.4897899999999999E-2</c:v>
                </c:pt>
                <c:pt idx="57590">
                  <c:v>5.4884799999999997E-2</c:v>
                </c:pt>
                <c:pt idx="57591">
                  <c:v>5.4811499999999999E-2</c:v>
                </c:pt>
                <c:pt idx="57592">
                  <c:v>5.4676900000000001E-2</c:v>
                </c:pt>
                <c:pt idx="57593">
                  <c:v>5.4480300000000002E-2</c:v>
                </c:pt>
                <c:pt idx="57594">
                  <c:v>5.4220900000000002E-2</c:v>
                </c:pt>
                <c:pt idx="57595">
                  <c:v>5.3898300000000003E-2</c:v>
                </c:pt>
                <c:pt idx="57596">
                  <c:v>5.3511700000000002E-2</c:v>
                </c:pt>
                <c:pt idx="57597">
                  <c:v>5.3060700000000002E-2</c:v>
                </c:pt>
                <c:pt idx="57598">
                  <c:v>5.2545000000000001E-2</c:v>
                </c:pt>
                <c:pt idx="57599">
                  <c:v>5.1964400000000001E-2</c:v>
                </c:pt>
                <c:pt idx="57600">
                  <c:v>5.1318700000000002E-2</c:v>
                </c:pt>
                <c:pt idx="57601">
                  <c:v>5.0607800000000001E-2</c:v>
                </c:pt>
                <c:pt idx="57602">
                  <c:v>4.9831899999999998E-2</c:v>
                </c:pt>
                <c:pt idx="57603">
                  <c:v>4.8991100000000003E-2</c:v>
                </c:pt>
                <c:pt idx="57604">
                  <c:v>4.8085700000000002E-2</c:v>
                </c:pt>
                <c:pt idx="57605">
                  <c:v>4.7116199999999997E-2</c:v>
                </c:pt>
                <c:pt idx="57606">
                  <c:v>4.6082900000000003E-2</c:v>
                </c:pt>
                <c:pt idx="57607">
                  <c:v>4.4986600000000002E-2</c:v>
                </c:pt>
                <c:pt idx="57608">
                  <c:v>4.38278E-2</c:v>
                </c:pt>
                <c:pt idx="57609">
                  <c:v>4.2607300000000001E-2</c:v>
                </c:pt>
                <c:pt idx="57610">
                  <c:v>4.13262E-2</c:v>
                </c:pt>
                <c:pt idx="57611">
                  <c:v>3.9985399999999997E-2</c:v>
                </c:pt>
                <c:pt idx="57612">
                  <c:v>3.8586200000000001E-2</c:v>
                </c:pt>
                <c:pt idx="57613">
                  <c:v>3.7129700000000002E-2</c:v>
                </c:pt>
                <c:pt idx="57614">
                  <c:v>3.5617299999999998E-2</c:v>
                </c:pt>
                <c:pt idx="57615">
                  <c:v>3.40506E-2</c:v>
                </c:pt>
                <c:pt idx="57616">
                  <c:v>3.2431000000000001E-2</c:v>
                </c:pt>
                <c:pt idx="57617">
                  <c:v>3.0760300000000001E-2</c:v>
                </c:pt>
                <c:pt idx="57618">
                  <c:v>2.904E-2</c:v>
                </c:pt>
                <c:pt idx="57619">
                  <c:v>2.72722E-2</c:v>
                </c:pt>
                <c:pt idx="57620">
                  <c:v>2.5458700000000001E-2</c:v>
                </c:pt>
                <c:pt idx="57621">
                  <c:v>2.36016E-2</c:v>
                </c:pt>
                <c:pt idx="57622">
                  <c:v>2.1703099999999999E-2</c:v>
                </c:pt>
                <c:pt idx="57623">
                  <c:v>1.97652E-2</c:v>
                </c:pt>
                <c:pt idx="57624">
                  <c:v>1.7790299999999998E-2</c:v>
                </c:pt>
                <c:pt idx="57625">
                  <c:v>1.5780800000000001E-2</c:v>
                </c:pt>
                <c:pt idx="57626">
                  <c:v>1.3738999999999999E-2</c:v>
                </c:pt>
                <c:pt idx="57627">
                  <c:v>1.16673E-2</c:v>
                </c:pt>
                <c:pt idx="57628" formatCode="0.00E+00">
                  <c:v>9.5684800000000007E-3</c:v>
                </c:pt>
                <c:pt idx="57629" formatCode="0.00E+00">
                  <c:v>7.4449700000000004E-3</c:v>
                </c:pt>
                <c:pt idx="57630" formatCode="0.00E+00">
                  <c:v>5.2994699999999997E-3</c:v>
                </c:pt>
                <c:pt idx="57631" formatCode="0.00E+00">
                  <c:v>3.1346999999999998E-3</c:v>
                </c:pt>
                <c:pt idx="57632" formatCode="0.00E+00">
                  <c:v>9.5339000000000003E-4</c:v>
                </c:pt>
                <c:pt idx="57633" formatCode="0.00E+00">
                  <c:v>-1.24165E-3</c:v>
                </c:pt>
                <c:pt idx="57634" formatCode="0.00E+00">
                  <c:v>-3.4475999999999999E-3</c:v>
                </c:pt>
                <c:pt idx="57635" formatCode="0.00E+00">
                  <c:v>-5.6616000000000001E-3</c:v>
                </c:pt>
                <c:pt idx="57636" formatCode="0.00E+00">
                  <c:v>-7.8807400000000007E-3</c:v>
                </c:pt>
                <c:pt idx="57637">
                  <c:v>-1.0102099999999999E-2</c:v>
                </c:pt>
                <c:pt idx="57638">
                  <c:v>-1.23228E-2</c:v>
                </c:pt>
                <c:pt idx="57639">
                  <c:v>-1.45401E-2</c:v>
                </c:pt>
                <c:pt idx="57640">
                  <c:v>-1.6751100000000001E-2</c:v>
                </c:pt>
                <c:pt idx="57641">
                  <c:v>-1.8952799999999999E-2</c:v>
                </c:pt>
                <c:pt idx="57642">
                  <c:v>-2.1142399999999999E-2</c:v>
                </c:pt>
                <c:pt idx="57643">
                  <c:v>-2.3316900000000002E-2</c:v>
                </c:pt>
                <c:pt idx="57644">
                  <c:v>-2.54734E-2</c:v>
                </c:pt>
                <c:pt idx="57645">
                  <c:v>-2.7609000000000002E-2</c:v>
                </c:pt>
                <c:pt idx="57646">
                  <c:v>-2.9720799999999999E-2</c:v>
                </c:pt>
                <c:pt idx="57647">
                  <c:v>-3.1805899999999998E-2</c:v>
                </c:pt>
                <c:pt idx="57648">
                  <c:v>-3.3861500000000003E-2</c:v>
                </c:pt>
                <c:pt idx="57649">
                  <c:v>-3.5884800000000001E-2</c:v>
                </c:pt>
                <c:pt idx="57650">
                  <c:v>-3.7872999999999997E-2</c:v>
                </c:pt>
                <c:pt idx="57651">
                  <c:v>-3.9823400000000002E-2</c:v>
                </c:pt>
                <c:pt idx="57652">
                  <c:v>-4.1733199999999998E-2</c:v>
                </c:pt>
                <c:pt idx="57653">
                  <c:v>-4.3599800000000001E-2</c:v>
                </c:pt>
                <c:pt idx="57654">
                  <c:v>-4.5420700000000001E-2</c:v>
                </c:pt>
                <c:pt idx="57655">
                  <c:v>-4.7193199999999998E-2</c:v>
                </c:pt>
                <c:pt idx="57656">
                  <c:v>-4.8915E-2</c:v>
                </c:pt>
                <c:pt idx="57657">
                  <c:v>-5.0583599999999999E-2</c:v>
                </c:pt>
                <c:pt idx="57658">
                  <c:v>-5.2196600000000003E-2</c:v>
                </c:pt>
                <c:pt idx="57659">
                  <c:v>-5.3751800000000002E-2</c:v>
                </c:pt>
                <c:pt idx="57660">
                  <c:v>-5.52471E-2</c:v>
                </c:pt>
                <c:pt idx="57661">
                  <c:v>-5.66802E-2</c:v>
                </c:pt>
                <c:pt idx="57662">
                  <c:v>-5.8049200000000002E-2</c:v>
                </c:pt>
                <c:pt idx="57663">
                  <c:v>-5.9352099999999998E-2</c:v>
                </c:pt>
                <c:pt idx="57664">
                  <c:v>-6.0587000000000002E-2</c:v>
                </c:pt>
                <c:pt idx="57665">
                  <c:v>-6.1752300000000003E-2</c:v>
                </c:pt>
                <c:pt idx="57666">
                  <c:v>-6.2846299999999994E-2</c:v>
                </c:pt>
                <c:pt idx="57667">
                  <c:v>-6.3867300000000002E-2</c:v>
                </c:pt>
                <c:pt idx="57668">
                  <c:v>-6.4813899999999994E-2</c:v>
                </c:pt>
                <c:pt idx="57669">
                  <c:v>-6.5684900000000004E-2</c:v>
                </c:pt>
                <c:pt idx="57670">
                  <c:v>-6.6478800000000005E-2</c:v>
                </c:pt>
                <c:pt idx="57671">
                  <c:v>-6.7194599999999993E-2</c:v>
                </c:pt>
                <c:pt idx="57672">
                  <c:v>-6.7831199999999994E-2</c:v>
                </c:pt>
                <c:pt idx="57673">
                  <c:v>-6.8387799999999999E-2</c:v>
                </c:pt>
                <c:pt idx="57674">
                  <c:v>-6.8863499999999994E-2</c:v>
                </c:pt>
                <c:pt idx="57675">
                  <c:v>-6.92575E-2</c:v>
                </c:pt>
                <c:pt idx="57676">
                  <c:v>-6.9569500000000006E-2</c:v>
                </c:pt>
                <c:pt idx="57677">
                  <c:v>-6.9798799999999994E-2</c:v>
                </c:pt>
                <c:pt idx="57678">
                  <c:v>-6.9945099999999996E-2</c:v>
                </c:pt>
                <c:pt idx="57679">
                  <c:v>-7.0008299999999996E-2</c:v>
                </c:pt>
                <c:pt idx="57680">
                  <c:v>-6.99882E-2</c:v>
                </c:pt>
                <c:pt idx="57681">
                  <c:v>-6.9884799999999997E-2</c:v>
                </c:pt>
                <c:pt idx="57682">
                  <c:v>-6.9698200000000002E-2</c:v>
                </c:pt>
                <c:pt idx="57683">
                  <c:v>-6.9428799999999999E-2</c:v>
                </c:pt>
                <c:pt idx="57684">
                  <c:v>-6.9076899999999997E-2</c:v>
                </c:pt>
                <c:pt idx="57685">
                  <c:v>-6.8642900000000007E-2</c:v>
                </c:pt>
                <c:pt idx="57686">
                  <c:v>-6.8127599999999996E-2</c:v>
                </c:pt>
                <c:pt idx="57687">
                  <c:v>-6.7531499999999994E-2</c:v>
                </c:pt>
                <c:pt idx="57688">
                  <c:v>-6.6855600000000001E-2</c:v>
                </c:pt>
                <c:pt idx="57689">
                  <c:v>-6.6100800000000001E-2</c:v>
                </c:pt>
                <c:pt idx="57690">
                  <c:v>-6.5268199999999998E-2</c:v>
                </c:pt>
                <c:pt idx="57691">
                  <c:v>-6.4358899999999997E-2</c:v>
                </c:pt>
                <c:pt idx="57692">
                  <c:v>-6.3374299999999995E-2</c:v>
                </c:pt>
                <c:pt idx="57693">
                  <c:v>-6.2315599999999999E-2</c:v>
                </c:pt>
                <c:pt idx="57694">
                  <c:v>-6.1184599999999999E-2</c:v>
                </c:pt>
                <c:pt idx="57695">
                  <c:v>-5.9982599999999997E-2</c:v>
                </c:pt>
                <c:pt idx="57696">
                  <c:v>-5.87115E-2</c:v>
                </c:pt>
                <c:pt idx="57697">
                  <c:v>-5.7373E-2</c:v>
                </c:pt>
                <c:pt idx="57698">
                  <c:v>-5.5969100000000001E-2</c:v>
                </c:pt>
                <c:pt idx="57699">
                  <c:v>-5.4501599999999997E-2</c:v>
                </c:pt>
                <c:pt idx="57700">
                  <c:v>-5.29728E-2</c:v>
                </c:pt>
                <c:pt idx="57701">
                  <c:v>-5.1384699999999998E-2</c:v>
                </c:pt>
                <c:pt idx="57702">
                  <c:v>-4.9739600000000002E-2</c:v>
                </c:pt>
                <c:pt idx="57703">
                  <c:v>-4.8039800000000001E-2</c:v>
                </c:pt>
                <c:pt idx="57704">
                  <c:v>-4.6287599999999998E-2</c:v>
                </c:pt>
                <c:pt idx="57705">
                  <c:v>-4.4485700000000003E-2</c:v>
                </c:pt>
                <c:pt idx="57706">
                  <c:v>-4.2636399999999998E-2</c:v>
                </c:pt>
                <c:pt idx="57707">
                  <c:v>-4.0742500000000001E-2</c:v>
                </c:pt>
                <c:pt idx="57708">
                  <c:v>-3.8806399999999998E-2</c:v>
                </c:pt>
                <c:pt idx="57709">
                  <c:v>-3.6831000000000003E-2</c:v>
                </c:pt>
                <c:pt idx="57710">
                  <c:v>-3.4819099999999999E-2</c:v>
                </c:pt>
                <c:pt idx="57711">
                  <c:v>-3.2773299999999998E-2</c:v>
                </c:pt>
                <c:pt idx="57712">
                  <c:v>-3.0696500000000002E-2</c:v>
                </c:pt>
                <c:pt idx="57713">
                  <c:v>-2.8591700000000001E-2</c:v>
                </c:pt>
                <c:pt idx="57714">
                  <c:v>-2.6461800000000001E-2</c:v>
                </c:pt>
                <c:pt idx="57715">
                  <c:v>-2.4309600000000001E-2</c:v>
                </c:pt>
                <c:pt idx="57716">
                  <c:v>-2.2138100000000001E-2</c:v>
                </c:pt>
                <c:pt idx="57717">
                  <c:v>-1.99504E-2</c:v>
                </c:pt>
                <c:pt idx="57718">
                  <c:v>-1.7749399999999999E-2</c:v>
                </c:pt>
                <c:pt idx="57719">
                  <c:v>-1.55382E-2</c:v>
                </c:pt>
                <c:pt idx="57720">
                  <c:v>-1.33197E-2</c:v>
                </c:pt>
                <c:pt idx="57721">
                  <c:v>-1.10969E-2</c:v>
                </c:pt>
                <c:pt idx="57722" formatCode="0.00E+00">
                  <c:v>-8.8728699999999997E-3</c:v>
                </c:pt>
                <c:pt idx="57723" formatCode="0.00E+00">
                  <c:v>-6.6506100000000004E-3</c:v>
                </c:pt>
                <c:pt idx="57724" formatCode="0.00E+00">
                  <c:v>-4.4330799999999998E-3</c:v>
                </c:pt>
                <c:pt idx="57725" formatCode="0.00E+00">
                  <c:v>-2.22325E-3</c:v>
                </c:pt>
                <c:pt idx="57726" formatCode="0.00E+00">
                  <c:v>-2.4050099999999999E-5</c:v>
                </c:pt>
                <c:pt idx="57727" formatCode="0.00E+00">
                  <c:v>2.1616000000000001E-3</c:v>
                </c:pt>
                <c:pt idx="57728" formatCode="0.00E+00">
                  <c:v>4.3308299999999999E-3</c:v>
                </c:pt>
                <c:pt idx="57729" formatCode="0.00E+00">
                  <c:v>6.4807900000000002E-3</c:v>
                </c:pt>
                <c:pt idx="57730" formatCode="0.00E+00">
                  <c:v>8.6086800000000005E-3</c:v>
                </c:pt>
                <c:pt idx="57731">
                  <c:v>1.0711699999999999E-2</c:v>
                </c:pt>
                <c:pt idx="57732">
                  <c:v>1.27873E-2</c:v>
                </c:pt>
                <c:pt idx="57733">
                  <c:v>1.48326E-2</c:v>
                </c:pt>
                <c:pt idx="57734">
                  <c:v>1.6845200000000001E-2</c:v>
                </c:pt>
                <c:pt idx="57735">
                  <c:v>1.88224E-2</c:v>
                </c:pt>
                <c:pt idx="57736">
                  <c:v>2.07619E-2</c:v>
                </c:pt>
                <c:pt idx="57737">
                  <c:v>2.26611E-2</c:v>
                </c:pt>
                <c:pt idx="57738">
                  <c:v>2.4517799999999999E-2</c:v>
                </c:pt>
                <c:pt idx="57739">
                  <c:v>2.63298E-2</c:v>
                </c:pt>
                <c:pt idx="57740">
                  <c:v>2.80948E-2</c:v>
                </c:pt>
                <c:pt idx="57741">
                  <c:v>2.9810699999999999E-2</c:v>
                </c:pt>
                <c:pt idx="57742">
                  <c:v>3.1475599999999999E-2</c:v>
                </c:pt>
                <c:pt idx="57743">
                  <c:v>3.3087499999999999E-2</c:v>
                </c:pt>
                <c:pt idx="57744">
                  <c:v>3.4644599999999998E-2</c:v>
                </c:pt>
                <c:pt idx="57745">
                  <c:v>3.6145200000000002E-2</c:v>
                </c:pt>
                <c:pt idx="57746">
                  <c:v>3.7587500000000003E-2</c:v>
                </c:pt>
                <c:pt idx="57747">
                  <c:v>3.8970100000000001E-2</c:v>
                </c:pt>
                <c:pt idx="57748">
                  <c:v>4.0291500000000001E-2</c:v>
                </c:pt>
                <c:pt idx="57749">
                  <c:v>4.1550400000000001E-2</c:v>
                </c:pt>
                <c:pt idx="57750">
                  <c:v>4.2745499999999999E-2</c:v>
                </c:pt>
                <c:pt idx="57751">
                  <c:v>4.3875600000000001E-2</c:v>
                </c:pt>
                <c:pt idx="57752">
                  <c:v>4.4939800000000002E-2</c:v>
                </c:pt>
                <c:pt idx="57753">
                  <c:v>4.5937100000000002E-2</c:v>
                </c:pt>
                <c:pt idx="57754">
                  <c:v>4.6866699999999997E-2</c:v>
                </c:pt>
                <c:pt idx="57755">
                  <c:v>4.7727899999999997E-2</c:v>
                </c:pt>
                <c:pt idx="57756">
                  <c:v>4.8520000000000001E-2</c:v>
                </c:pt>
                <c:pt idx="57757">
                  <c:v>4.9242599999999997E-2</c:v>
                </c:pt>
                <c:pt idx="57758">
                  <c:v>4.9895200000000001E-2</c:v>
                </c:pt>
                <c:pt idx="57759">
                  <c:v>5.04777E-2</c:v>
                </c:pt>
                <c:pt idx="57760">
                  <c:v>5.0989800000000002E-2</c:v>
                </c:pt>
                <c:pt idx="57761">
                  <c:v>5.1431499999999998E-2</c:v>
                </c:pt>
                <c:pt idx="57762">
                  <c:v>5.1802800000000003E-2</c:v>
                </c:pt>
                <c:pt idx="57763">
                  <c:v>5.2103799999999999E-2</c:v>
                </c:pt>
                <c:pt idx="57764">
                  <c:v>5.2334899999999997E-2</c:v>
                </c:pt>
                <c:pt idx="57765">
                  <c:v>5.2496399999999999E-2</c:v>
                </c:pt>
                <c:pt idx="57766">
                  <c:v>5.2588700000000002E-2</c:v>
                </c:pt>
                <c:pt idx="57767">
                  <c:v>5.26125E-2</c:v>
                </c:pt>
                <c:pt idx="57768">
                  <c:v>5.2568400000000001E-2</c:v>
                </c:pt>
                <c:pt idx="57769">
                  <c:v>5.2457200000000002E-2</c:v>
                </c:pt>
                <c:pt idx="57770">
                  <c:v>5.2279800000000001E-2</c:v>
                </c:pt>
                <c:pt idx="57771">
                  <c:v>5.2037100000000003E-2</c:v>
                </c:pt>
                <c:pt idx="57772">
                  <c:v>5.1730199999999997E-2</c:v>
                </c:pt>
                <c:pt idx="57773">
                  <c:v>5.1360200000000002E-2</c:v>
                </c:pt>
                <c:pt idx="57774">
                  <c:v>5.0928300000000003E-2</c:v>
                </c:pt>
                <c:pt idx="57775">
                  <c:v>5.0436000000000002E-2</c:v>
                </c:pt>
                <c:pt idx="57776">
                  <c:v>4.9884600000000001E-2</c:v>
                </c:pt>
                <c:pt idx="57777">
                  <c:v>4.9275600000000003E-2</c:v>
                </c:pt>
                <c:pt idx="57778">
                  <c:v>4.8610500000000001E-2</c:v>
                </c:pt>
                <c:pt idx="57779">
                  <c:v>4.7891000000000003E-2</c:v>
                </c:pt>
                <c:pt idx="57780">
                  <c:v>4.7118800000000002E-2</c:v>
                </c:pt>
                <c:pt idx="57781">
                  <c:v>4.6295700000000002E-2</c:v>
                </c:pt>
                <c:pt idx="57782">
                  <c:v>4.5423499999999999E-2</c:v>
                </c:pt>
                <c:pt idx="57783">
                  <c:v>4.4504099999999998E-2</c:v>
                </c:pt>
                <c:pt idx="57784">
                  <c:v>4.3539500000000002E-2</c:v>
                </c:pt>
                <c:pt idx="57785">
                  <c:v>4.2531699999999999E-2</c:v>
                </c:pt>
                <c:pt idx="57786">
                  <c:v>4.1482699999999997E-2</c:v>
                </c:pt>
                <c:pt idx="57787">
                  <c:v>4.0394600000000003E-2</c:v>
                </c:pt>
                <c:pt idx="57788">
                  <c:v>3.9269699999999998E-2</c:v>
                </c:pt>
                <c:pt idx="57789">
                  <c:v>3.8109900000000002E-2</c:v>
                </c:pt>
                <c:pt idx="57790">
                  <c:v>3.6917699999999998E-2</c:v>
                </c:pt>
                <c:pt idx="57791">
                  <c:v>3.5695200000000003E-2</c:v>
                </c:pt>
                <c:pt idx="57792">
                  <c:v>3.4444700000000002E-2</c:v>
                </c:pt>
                <c:pt idx="57793">
                  <c:v>3.3168400000000001E-2</c:v>
                </c:pt>
                <c:pt idx="57794">
                  <c:v>3.1868800000000003E-2</c:v>
                </c:pt>
                <c:pt idx="57795">
                  <c:v>3.0547999999999999E-2</c:v>
                </c:pt>
                <c:pt idx="57796">
                  <c:v>2.9208499999999998E-2</c:v>
                </c:pt>
                <c:pt idx="57797">
                  <c:v>2.7852499999999999E-2</c:v>
                </c:pt>
                <c:pt idx="57798">
                  <c:v>2.6482499999999999E-2</c:v>
                </c:pt>
                <c:pt idx="57799">
                  <c:v>2.51007E-2</c:v>
                </c:pt>
                <c:pt idx="57800">
                  <c:v>2.3709399999999999E-2</c:v>
                </c:pt>
                <c:pt idx="57801">
                  <c:v>2.2311000000000001E-2</c:v>
                </c:pt>
                <c:pt idx="57802">
                  <c:v>2.0907800000000001E-2</c:v>
                </c:pt>
                <c:pt idx="57803">
                  <c:v>1.9501999999999999E-2</c:v>
                </c:pt>
                <c:pt idx="57804">
                  <c:v>1.8095900000000002E-2</c:v>
                </c:pt>
                <c:pt idx="57805">
                  <c:v>1.66917E-2</c:v>
                </c:pt>
                <c:pt idx="57806">
                  <c:v>1.52917E-2</c:v>
                </c:pt>
                <c:pt idx="57807">
                  <c:v>1.3897899999999999E-2</c:v>
                </c:pt>
                <c:pt idx="57808">
                  <c:v>1.25126E-2</c:v>
                </c:pt>
                <c:pt idx="57809">
                  <c:v>1.11377E-2</c:v>
                </c:pt>
                <c:pt idx="57810" formatCode="0.00E+00">
                  <c:v>9.7753400000000004E-3</c:v>
                </c:pt>
                <c:pt idx="57811" formatCode="0.00E+00">
                  <c:v>8.4275099999999992E-3</c:v>
                </c:pt>
                <c:pt idx="57812" formatCode="0.00E+00">
                  <c:v>7.0961399999999999E-3</c:v>
                </c:pt>
                <c:pt idx="57813" formatCode="0.00E+00">
                  <c:v>5.7831200000000001E-3</c:v>
                </c:pt>
                <c:pt idx="57814" formatCode="0.00E+00">
                  <c:v>4.4902800000000001E-3</c:v>
                </c:pt>
                <c:pt idx="57815" formatCode="0.00E+00">
                  <c:v>3.21938E-3</c:v>
                </c:pt>
                <c:pt idx="57816" formatCode="0.00E+00">
                  <c:v>1.9721299999999999E-3</c:v>
                </c:pt>
                <c:pt idx="57817" formatCode="0.00E+00">
                  <c:v>7.50178E-4</c:v>
                </c:pt>
                <c:pt idx="57818" formatCode="0.00E+00">
                  <c:v>-4.44905E-4</c:v>
                </c:pt>
                <c:pt idx="57819" formatCode="0.00E+00">
                  <c:v>-1.6116100000000001E-3</c:v>
                </c:pt>
                <c:pt idx="57820" formatCode="0.00E+00">
                  <c:v>-2.74851E-3</c:v>
                </c:pt>
                <c:pt idx="57821" formatCode="0.00E+00">
                  <c:v>-3.8542300000000002E-3</c:v>
                </c:pt>
                <c:pt idx="57822" formatCode="0.00E+00">
                  <c:v>-4.9274999999999996E-3</c:v>
                </c:pt>
                <c:pt idx="57823" formatCode="0.00E+00">
                  <c:v>-5.9671000000000004E-3</c:v>
                </c:pt>
                <c:pt idx="57824" formatCode="0.00E+00">
                  <c:v>-6.9719100000000004E-3</c:v>
                </c:pt>
                <c:pt idx="57825" formatCode="0.00E+00">
                  <c:v>-7.9408699999999992E-3</c:v>
                </c:pt>
                <c:pt idx="57826" formatCode="0.00E+00">
                  <c:v>-8.8730200000000006E-3</c:v>
                </c:pt>
                <c:pt idx="57827" formatCode="0.00E+00">
                  <c:v>-9.7674700000000003E-3</c:v>
                </c:pt>
                <c:pt idx="57828">
                  <c:v>-1.06234E-2</c:v>
                </c:pt>
                <c:pt idx="57829">
                  <c:v>-1.14401E-2</c:v>
                </c:pt>
                <c:pt idx="57830">
                  <c:v>-1.2217E-2</c:v>
                </c:pt>
                <c:pt idx="57831">
                  <c:v>-1.29535E-2</c:v>
                </c:pt>
                <c:pt idx="57832">
                  <c:v>-1.3649100000000001E-2</c:v>
                </c:pt>
                <c:pt idx="57833">
                  <c:v>-1.4303400000000001E-2</c:v>
                </c:pt>
                <c:pt idx="57834">
                  <c:v>-1.4916199999999999E-2</c:v>
                </c:pt>
                <c:pt idx="57835">
                  <c:v>-1.54872E-2</c:v>
                </c:pt>
                <c:pt idx="57836">
                  <c:v>-1.60164E-2</c:v>
                </c:pt>
                <c:pt idx="57837">
                  <c:v>-1.65036E-2</c:v>
                </c:pt>
                <c:pt idx="57838">
                  <c:v>-1.6948899999999999E-2</c:v>
                </c:pt>
                <c:pt idx="57839">
                  <c:v>-1.73525E-2</c:v>
                </c:pt>
                <c:pt idx="57840">
                  <c:v>-1.7714400000000002E-2</c:v>
                </c:pt>
                <c:pt idx="57841">
                  <c:v>-1.8035200000000001E-2</c:v>
                </c:pt>
                <c:pt idx="57842">
                  <c:v>-1.8315000000000001E-2</c:v>
                </c:pt>
                <c:pt idx="57843">
                  <c:v>-1.8554299999999999E-2</c:v>
                </c:pt>
                <c:pt idx="57844">
                  <c:v>-1.8753599999999999E-2</c:v>
                </c:pt>
                <c:pt idx="57845">
                  <c:v>-1.8913599999999999E-2</c:v>
                </c:pt>
                <c:pt idx="57846">
                  <c:v>-1.90349E-2</c:v>
                </c:pt>
                <c:pt idx="57847">
                  <c:v>-1.9118199999999998E-2</c:v>
                </c:pt>
                <c:pt idx="57848">
                  <c:v>-1.9164199999999999E-2</c:v>
                </c:pt>
                <c:pt idx="57849">
                  <c:v>-1.9174E-2</c:v>
                </c:pt>
                <c:pt idx="57850">
                  <c:v>-1.9148399999999999E-2</c:v>
                </c:pt>
                <c:pt idx="57851">
                  <c:v>-1.9088299999999999E-2</c:v>
                </c:pt>
                <c:pt idx="57852">
                  <c:v>-1.8994899999999999E-2</c:v>
                </c:pt>
                <c:pt idx="57853">
                  <c:v>-1.8869199999999999E-2</c:v>
                </c:pt>
                <c:pt idx="57854">
                  <c:v>-1.8712400000000001E-2</c:v>
                </c:pt>
                <c:pt idx="57855">
                  <c:v>-1.8525699999999999E-2</c:v>
                </c:pt>
                <c:pt idx="57856">
                  <c:v>-1.8310400000000001E-2</c:v>
                </c:pt>
                <c:pt idx="57857">
                  <c:v>-1.80676E-2</c:v>
                </c:pt>
                <c:pt idx="57858">
                  <c:v>-1.77988E-2</c:v>
                </c:pt>
                <c:pt idx="57859">
                  <c:v>-1.7505400000000001E-2</c:v>
                </c:pt>
                <c:pt idx="57860">
                  <c:v>-1.7188700000000001E-2</c:v>
                </c:pt>
                <c:pt idx="57861">
                  <c:v>-1.6850199999999999E-2</c:v>
                </c:pt>
                <c:pt idx="57862">
                  <c:v>-1.64913E-2</c:v>
                </c:pt>
                <c:pt idx="57863">
                  <c:v>-1.6113599999999999E-2</c:v>
                </c:pt>
                <c:pt idx="57864">
                  <c:v>-1.57184E-2</c:v>
                </c:pt>
                <c:pt idx="57865">
                  <c:v>-1.53075E-2</c:v>
                </c:pt>
                <c:pt idx="57866">
                  <c:v>-1.4882299999999999E-2</c:v>
                </c:pt>
                <c:pt idx="57867">
                  <c:v>-1.44443E-2</c:v>
                </c:pt>
                <c:pt idx="57868">
                  <c:v>-1.39951E-2</c:v>
                </c:pt>
                <c:pt idx="57869">
                  <c:v>-1.3536400000000001E-2</c:v>
                </c:pt>
                <c:pt idx="57870">
                  <c:v>-1.3069600000000001E-2</c:v>
                </c:pt>
                <c:pt idx="57871">
                  <c:v>-1.25962E-2</c:v>
                </c:pt>
                <c:pt idx="57872">
                  <c:v>-1.2118E-2</c:v>
                </c:pt>
                <c:pt idx="57873">
                  <c:v>-1.16364E-2</c:v>
                </c:pt>
                <c:pt idx="57874">
                  <c:v>-1.11529E-2</c:v>
                </c:pt>
                <c:pt idx="57875">
                  <c:v>-1.0669100000000001E-2</c:v>
                </c:pt>
                <c:pt idx="57876">
                  <c:v>-1.01864E-2</c:v>
                </c:pt>
                <c:pt idx="57877" formatCode="0.00E+00">
                  <c:v>-9.7063600000000007E-3</c:v>
                </c:pt>
                <c:pt idx="57878" formatCode="0.00E+00">
                  <c:v>-9.2303999999999997E-3</c:v>
                </c:pt>
                <c:pt idx="57879" formatCode="0.00E+00">
                  <c:v>-8.7599500000000007E-3</c:v>
                </c:pt>
                <c:pt idx="57880" formatCode="0.00E+00">
                  <c:v>-8.2963900000000007E-3</c:v>
                </c:pt>
                <c:pt idx="57881" formatCode="0.00E+00">
                  <c:v>-7.8410700000000003E-3</c:v>
                </c:pt>
                <c:pt idx="57882" formatCode="0.00E+00">
                  <c:v>-7.3953100000000004E-3</c:v>
                </c:pt>
                <c:pt idx="57883" formatCode="0.00E+00">
                  <c:v>-6.9604000000000003E-3</c:v>
                </c:pt>
                <c:pt idx="57884" formatCode="0.00E+00">
                  <c:v>-6.5375499999999996E-3</c:v>
                </c:pt>
                <c:pt idx="57885" formatCode="0.00E+00">
                  <c:v>-6.1279699999999999E-3</c:v>
                </c:pt>
                <c:pt idx="57886" formatCode="0.00E+00">
                  <c:v>-5.7327799999999998E-3</c:v>
                </c:pt>
                <c:pt idx="57887" formatCode="0.00E+00">
                  <c:v>-5.3530899999999996E-3</c:v>
                </c:pt>
                <c:pt idx="57888" formatCode="0.00E+00">
                  <c:v>-4.9899300000000001E-3</c:v>
                </c:pt>
                <c:pt idx="57889" formatCode="0.00E+00">
                  <c:v>-4.6442899999999997E-3</c:v>
                </c:pt>
                <c:pt idx="57890" formatCode="0.00E+00">
                  <c:v>-4.3170999999999999E-3</c:v>
                </c:pt>
                <c:pt idx="57891" formatCode="0.00E+00">
                  <c:v>-4.00922E-3</c:v>
                </c:pt>
                <c:pt idx="57892" formatCode="0.00E+00">
                  <c:v>-3.7214700000000002E-3</c:v>
                </c:pt>
                <c:pt idx="57893" formatCode="0.00E+00">
                  <c:v>-3.4545999999999999E-3</c:v>
                </c:pt>
                <c:pt idx="57894" formatCode="0.00E+00">
                  <c:v>-3.2092900000000001E-3</c:v>
                </c:pt>
                <c:pt idx="57895" formatCode="0.00E+00">
                  <c:v>-2.9861699999999998E-3</c:v>
                </c:pt>
                <c:pt idx="57896" formatCode="0.00E+00">
                  <c:v>-2.7858000000000002E-3</c:v>
                </c:pt>
                <c:pt idx="57897" formatCode="0.00E+00">
                  <c:v>-2.6086600000000001E-3</c:v>
                </c:pt>
                <c:pt idx="57898" formatCode="0.00E+00">
                  <c:v>-2.4551799999999999E-3</c:v>
                </c:pt>
                <c:pt idx="57899" formatCode="0.00E+00">
                  <c:v>-2.3257199999999999E-3</c:v>
                </c:pt>
                <c:pt idx="57900" formatCode="0.00E+00">
                  <c:v>-2.2205699999999998E-3</c:v>
                </c:pt>
                <c:pt idx="57901" formatCode="0.00E+00">
                  <c:v>-2.1399499999999998E-3</c:v>
                </c:pt>
                <c:pt idx="57902" formatCode="0.00E+00">
                  <c:v>-2.0839999999999999E-3</c:v>
                </c:pt>
                <c:pt idx="57903" formatCode="0.00E+00">
                  <c:v>-2.0528E-3</c:v>
                </c:pt>
                <c:pt idx="57904" formatCode="0.00E+00">
                  <c:v>-2.04638E-3</c:v>
                </c:pt>
                <c:pt idx="57905" formatCode="0.00E+00">
                  <c:v>-2.0646599999999998E-3</c:v>
                </c:pt>
                <c:pt idx="57906" formatCode="0.00E+00">
                  <c:v>-2.1075299999999998E-3</c:v>
                </c:pt>
                <c:pt idx="57907" formatCode="0.00E+00">
                  <c:v>-2.1747799999999999E-3</c:v>
                </c:pt>
                <c:pt idx="57908" formatCode="0.00E+00">
                  <c:v>-2.2661600000000001E-3</c:v>
                </c:pt>
                <c:pt idx="57909" formatCode="0.00E+00">
                  <c:v>-2.3813300000000001E-3</c:v>
                </c:pt>
                <c:pt idx="57910" formatCode="0.00E+00">
                  <c:v>-2.5198999999999998E-3</c:v>
                </c:pt>
                <c:pt idx="57911" formatCode="0.00E+00">
                  <c:v>-2.68141E-3</c:v>
                </c:pt>
                <c:pt idx="57912" formatCode="0.00E+00">
                  <c:v>-2.8653200000000002E-3</c:v>
                </c:pt>
                <c:pt idx="57913" formatCode="0.00E+00">
                  <c:v>-3.0710500000000001E-3</c:v>
                </c:pt>
                <c:pt idx="57914" formatCode="0.00E+00">
                  <c:v>-3.29795E-3</c:v>
                </c:pt>
                <c:pt idx="57915" formatCode="0.00E+00">
                  <c:v>-3.5453099999999999E-3</c:v>
                </c:pt>
                <c:pt idx="57916" formatCode="0.00E+00">
                  <c:v>-3.8123499999999999E-3</c:v>
                </c:pt>
                <c:pt idx="57917" formatCode="0.00E+00">
                  <c:v>-4.0982600000000003E-3</c:v>
                </c:pt>
                <c:pt idx="57918" formatCode="0.00E+00">
                  <c:v>-4.4021499999999996E-3</c:v>
                </c:pt>
                <c:pt idx="57919" formatCode="0.00E+00">
                  <c:v>-4.7230800000000002E-3</c:v>
                </c:pt>
                <c:pt idx="57920" formatCode="0.00E+00">
                  <c:v>-5.0600799999999998E-3</c:v>
                </c:pt>
                <c:pt idx="57921" formatCode="0.00E+00">
                  <c:v>-5.4121100000000004E-3</c:v>
                </c:pt>
                <c:pt idx="57922" formatCode="0.00E+00">
                  <c:v>-5.7780899999999996E-3</c:v>
                </c:pt>
                <c:pt idx="57923" formatCode="0.00E+00">
                  <c:v>-6.1568999999999999E-3</c:v>
                </c:pt>
                <c:pt idx="57924" formatCode="0.00E+00">
                  <c:v>-6.5473900000000002E-3</c:v>
                </c:pt>
                <c:pt idx="57925" formatCode="0.00E+00">
                  <c:v>-6.9483399999999999E-3</c:v>
                </c:pt>
                <c:pt idx="57926" formatCode="0.00E+00">
                  <c:v>-7.3585200000000003E-3</c:v>
                </c:pt>
                <c:pt idx="57927" formatCode="0.00E+00">
                  <c:v>-7.7766700000000003E-3</c:v>
                </c:pt>
                <c:pt idx="57928" formatCode="0.00E+00">
                  <c:v>-8.2014800000000006E-3</c:v>
                </c:pt>
                <c:pt idx="57929" formatCode="0.00E+00">
                  <c:v>-8.6316199999999996E-3</c:v>
                </c:pt>
                <c:pt idx="57930" formatCode="0.00E+00">
                  <c:v>-9.0657499999999992E-3</c:v>
                </c:pt>
                <c:pt idx="57931" formatCode="0.00E+00">
                  <c:v>-9.5024900000000006E-3</c:v>
                </c:pt>
                <c:pt idx="57932" formatCode="0.00E+00">
                  <c:v>-9.94045E-3</c:v>
                </c:pt>
                <c:pt idx="57933">
                  <c:v>-1.0378200000000001E-2</c:v>
                </c:pt>
                <c:pt idx="57934">
                  <c:v>-1.08144E-2</c:v>
                </c:pt>
                <c:pt idx="57935">
                  <c:v>-1.12476E-2</c:v>
                </c:pt>
                <c:pt idx="57936">
                  <c:v>-1.1676300000000001E-2</c:v>
                </c:pt>
                <c:pt idx="57937">
                  <c:v>-1.20991E-2</c:v>
                </c:pt>
                <c:pt idx="57938">
                  <c:v>-1.2514600000000001E-2</c:v>
                </c:pt>
                <c:pt idx="57939">
                  <c:v>-1.29213E-2</c:v>
                </c:pt>
                <c:pt idx="57940">
                  <c:v>-1.3317900000000001E-2</c:v>
                </c:pt>
                <c:pt idx="57941">
                  <c:v>-1.37029E-2</c:v>
                </c:pt>
                <c:pt idx="57942">
                  <c:v>-1.40749E-2</c:v>
                </c:pt>
                <c:pt idx="57943">
                  <c:v>-1.44326E-2</c:v>
                </c:pt>
                <c:pt idx="57944">
                  <c:v>-1.4774600000000001E-2</c:v>
                </c:pt>
                <c:pt idx="57945">
                  <c:v>-1.50995E-2</c:v>
                </c:pt>
                <c:pt idx="57946">
                  <c:v>-1.5406100000000001E-2</c:v>
                </c:pt>
                <c:pt idx="57947">
                  <c:v>-1.5692999999999999E-2</c:v>
                </c:pt>
                <c:pt idx="57948">
                  <c:v>-1.59591E-2</c:v>
                </c:pt>
                <c:pt idx="57949">
                  <c:v>-1.6203100000000002E-2</c:v>
                </c:pt>
                <c:pt idx="57950">
                  <c:v>-1.6423799999999999E-2</c:v>
                </c:pt>
                <c:pt idx="57951">
                  <c:v>-1.6620200000000002E-2</c:v>
                </c:pt>
                <c:pt idx="57952">
                  <c:v>-1.67911E-2</c:v>
                </c:pt>
                <c:pt idx="57953">
                  <c:v>-1.69354E-2</c:v>
                </c:pt>
                <c:pt idx="57954">
                  <c:v>-1.7052299999999999E-2</c:v>
                </c:pt>
                <c:pt idx="57955">
                  <c:v>-1.7140699999999998E-2</c:v>
                </c:pt>
                <c:pt idx="57956">
                  <c:v>-1.7199699999999998E-2</c:v>
                </c:pt>
                <c:pt idx="57957">
                  <c:v>-1.72286E-2</c:v>
                </c:pt>
                <c:pt idx="57958">
                  <c:v>-1.7226600000000002E-2</c:v>
                </c:pt>
                <c:pt idx="57959">
                  <c:v>-1.7192900000000001E-2</c:v>
                </c:pt>
                <c:pt idx="57960">
                  <c:v>-1.71269E-2</c:v>
                </c:pt>
                <c:pt idx="57961">
                  <c:v>-1.7028100000000001E-2</c:v>
                </c:pt>
                <c:pt idx="57962">
                  <c:v>-1.6895799999999999E-2</c:v>
                </c:pt>
                <c:pt idx="57963">
                  <c:v>-1.67297E-2</c:v>
                </c:pt>
                <c:pt idx="57964">
                  <c:v>-1.65293E-2</c:v>
                </c:pt>
                <c:pt idx="57965">
                  <c:v>-1.6294400000000001E-2</c:v>
                </c:pt>
                <c:pt idx="57966">
                  <c:v>-1.60246E-2</c:v>
                </c:pt>
                <c:pt idx="57967">
                  <c:v>-1.5719899999999998E-2</c:v>
                </c:pt>
                <c:pt idx="57968">
                  <c:v>-1.53802E-2</c:v>
                </c:pt>
                <c:pt idx="57969">
                  <c:v>-1.5005299999999999E-2</c:v>
                </c:pt>
                <c:pt idx="57970">
                  <c:v>-1.45954E-2</c:v>
                </c:pt>
                <c:pt idx="57971">
                  <c:v>-1.41505E-2</c:v>
                </c:pt>
                <c:pt idx="57972">
                  <c:v>-1.36709E-2</c:v>
                </c:pt>
                <c:pt idx="57973">
                  <c:v>-1.3156899999999999E-2</c:v>
                </c:pt>
                <c:pt idx="57974">
                  <c:v>-1.26088E-2</c:v>
                </c:pt>
                <c:pt idx="57975">
                  <c:v>-1.2026999999999999E-2</c:v>
                </c:pt>
                <c:pt idx="57976">
                  <c:v>-1.1412E-2</c:v>
                </c:pt>
                <c:pt idx="57977">
                  <c:v>-1.0764299999999999E-2</c:v>
                </c:pt>
                <c:pt idx="57978">
                  <c:v>-1.00847E-2</c:v>
                </c:pt>
                <c:pt idx="57979" formatCode="0.00E+00">
                  <c:v>-9.3738999999999992E-3</c:v>
                </c:pt>
                <c:pt idx="57980" formatCode="0.00E+00">
                  <c:v>-8.6325900000000007E-3</c:v>
                </c:pt>
                <c:pt idx="57981" formatCode="0.00E+00">
                  <c:v>-7.8616699999999994E-3</c:v>
                </c:pt>
                <c:pt idx="57982" formatCode="0.00E+00">
                  <c:v>-7.0620800000000001E-3</c:v>
                </c:pt>
                <c:pt idx="57983" formatCode="0.00E+00">
                  <c:v>-6.2348000000000004E-3</c:v>
                </c:pt>
                <c:pt idx="57984" formatCode="0.00E+00">
                  <c:v>-5.38092E-3</c:v>
                </c:pt>
                <c:pt idx="57985" formatCode="0.00E+00">
                  <c:v>-4.5015400000000001E-3</c:v>
                </c:pt>
                <c:pt idx="57986" formatCode="0.00E+00">
                  <c:v>-3.59787E-3</c:v>
                </c:pt>
                <c:pt idx="57987" formatCode="0.00E+00">
                  <c:v>-2.6711600000000001E-3</c:v>
                </c:pt>
                <c:pt idx="57988" formatCode="0.00E+00">
                  <c:v>-1.72273E-3</c:v>
                </c:pt>
                <c:pt idx="57989" formatCode="0.00E+00">
                  <c:v>-7.5393300000000003E-4</c:v>
                </c:pt>
                <c:pt idx="57990" formatCode="0.00E+00">
                  <c:v>2.33794E-4</c:v>
                </c:pt>
                <c:pt idx="57991" formatCode="0.00E+00">
                  <c:v>1.23897E-3</c:v>
                </c:pt>
                <c:pt idx="57992" formatCode="0.00E+00">
                  <c:v>2.2600799999999998E-3</c:v>
                </c:pt>
                <c:pt idx="57993" formatCode="0.00E+00">
                  <c:v>3.29554E-3</c:v>
                </c:pt>
                <c:pt idx="57994" formatCode="0.00E+00">
                  <c:v>4.3437299999999996E-3</c:v>
                </c:pt>
                <c:pt idx="57995" formatCode="0.00E+00">
                  <c:v>5.4029899999999999E-3</c:v>
                </c:pt>
                <c:pt idx="57996" formatCode="0.00E+00">
                  <c:v>6.47161E-3</c:v>
                </c:pt>
                <c:pt idx="57997" formatCode="0.00E+00">
                  <c:v>7.54786E-3</c:v>
                </c:pt>
                <c:pt idx="57998" formatCode="0.00E+00">
                  <c:v>8.6299800000000006E-3</c:v>
                </c:pt>
                <c:pt idx="57999" formatCode="0.00E+00">
                  <c:v>9.7161499999999998E-3</c:v>
                </c:pt>
                <c:pt idx="58000">
                  <c:v>1.08045E-2</c:v>
                </c:pt>
                <c:pt idx="58001">
                  <c:v>1.1893300000000001E-2</c:v>
                </c:pt>
                <c:pt idx="58002">
                  <c:v>1.29806E-2</c:v>
                </c:pt>
                <c:pt idx="58003">
                  <c:v>1.4064500000000001E-2</c:v>
                </c:pt>
                <c:pt idx="58004">
                  <c:v>1.5143200000000001E-2</c:v>
                </c:pt>
                <c:pt idx="58005">
                  <c:v>1.6214599999999999E-2</c:v>
                </c:pt>
                <c:pt idx="58006">
                  <c:v>1.7276900000000001E-2</c:v>
                </c:pt>
                <c:pt idx="58007">
                  <c:v>1.8328299999999999E-2</c:v>
                </c:pt>
                <c:pt idx="58008">
                  <c:v>1.9366600000000001E-2</c:v>
                </c:pt>
                <c:pt idx="58009">
                  <c:v>2.0390100000000001E-2</c:v>
                </c:pt>
                <c:pt idx="58010">
                  <c:v>2.13969E-2</c:v>
                </c:pt>
                <c:pt idx="58011">
                  <c:v>2.2384999999999999E-2</c:v>
                </c:pt>
                <c:pt idx="58012">
                  <c:v>2.3352500000000002E-2</c:v>
                </c:pt>
                <c:pt idx="58013">
                  <c:v>2.4297699999999998E-2</c:v>
                </c:pt>
                <c:pt idx="58014">
                  <c:v>2.5218600000000001E-2</c:v>
                </c:pt>
                <c:pt idx="58015">
                  <c:v>2.6113399999999998E-2</c:v>
                </c:pt>
                <c:pt idx="58016">
                  <c:v>2.6980500000000001E-2</c:v>
                </c:pt>
                <c:pt idx="58017">
                  <c:v>2.78179E-2</c:v>
                </c:pt>
                <c:pt idx="58018">
                  <c:v>2.86241E-2</c:v>
                </c:pt>
                <c:pt idx="58019">
                  <c:v>2.9397300000000001E-2</c:v>
                </c:pt>
                <c:pt idx="58020">
                  <c:v>3.01359E-2</c:v>
                </c:pt>
                <c:pt idx="58021">
                  <c:v>3.0838399999999998E-2</c:v>
                </c:pt>
                <c:pt idx="58022">
                  <c:v>3.1503099999999999E-2</c:v>
                </c:pt>
                <c:pt idx="58023">
                  <c:v>3.21286E-2</c:v>
                </c:pt>
                <c:pt idx="58024">
                  <c:v>3.27135E-2</c:v>
                </c:pt>
                <c:pt idx="58025">
                  <c:v>3.3256500000000001E-2</c:v>
                </c:pt>
                <c:pt idx="58026">
                  <c:v>3.3756099999999997E-2</c:v>
                </c:pt>
                <c:pt idx="58027">
                  <c:v>3.4211199999999997E-2</c:v>
                </c:pt>
                <c:pt idx="58028">
                  <c:v>3.4620600000000001E-2</c:v>
                </c:pt>
                <c:pt idx="58029">
                  <c:v>3.4983199999999999E-2</c:v>
                </c:pt>
                <c:pt idx="58030">
                  <c:v>3.52979E-2</c:v>
                </c:pt>
                <c:pt idx="58031">
                  <c:v>3.55638E-2</c:v>
                </c:pt>
                <c:pt idx="58032">
                  <c:v>3.5780100000000002E-2</c:v>
                </c:pt>
                <c:pt idx="58033">
                  <c:v>3.59458E-2</c:v>
                </c:pt>
                <c:pt idx="58034">
                  <c:v>3.6060300000000003E-2</c:v>
                </c:pt>
                <c:pt idx="58035">
                  <c:v>3.6123000000000002E-2</c:v>
                </c:pt>
                <c:pt idx="58036">
                  <c:v>3.6133199999999997E-2</c:v>
                </c:pt>
                <c:pt idx="58037">
                  <c:v>3.6090499999999998E-2</c:v>
                </c:pt>
                <c:pt idx="58038">
                  <c:v>3.5994600000000002E-2</c:v>
                </c:pt>
                <c:pt idx="58039">
                  <c:v>3.5845099999999998E-2</c:v>
                </c:pt>
                <c:pt idx="58040">
                  <c:v>3.5641699999999998E-2</c:v>
                </c:pt>
                <c:pt idx="58041">
                  <c:v>3.5384499999999999E-2</c:v>
                </c:pt>
                <c:pt idx="58042">
                  <c:v>3.5073300000000002E-2</c:v>
                </c:pt>
                <c:pt idx="58043">
                  <c:v>3.4708200000000002E-2</c:v>
                </c:pt>
                <c:pt idx="58044">
                  <c:v>3.4289399999999998E-2</c:v>
                </c:pt>
                <c:pt idx="58045">
                  <c:v>3.3817100000000003E-2</c:v>
                </c:pt>
                <c:pt idx="58046">
                  <c:v>3.3291599999999998E-2</c:v>
                </c:pt>
                <c:pt idx="58047">
                  <c:v>3.2713399999999997E-2</c:v>
                </c:pt>
                <c:pt idx="58048">
                  <c:v>3.2082899999999998E-2</c:v>
                </c:pt>
                <c:pt idx="58049">
                  <c:v>3.14008E-2</c:v>
                </c:pt>
                <c:pt idx="58050">
                  <c:v>3.0667900000000001E-2</c:v>
                </c:pt>
                <c:pt idx="58051">
                  <c:v>2.98847E-2</c:v>
                </c:pt>
                <c:pt idx="58052">
                  <c:v>2.90523E-2</c:v>
                </c:pt>
                <c:pt idx="58053">
                  <c:v>2.8171700000000001E-2</c:v>
                </c:pt>
                <c:pt idx="58054">
                  <c:v>2.7243799999999999E-2</c:v>
                </c:pt>
                <c:pt idx="58055">
                  <c:v>2.62697E-2</c:v>
                </c:pt>
                <c:pt idx="58056">
                  <c:v>2.52508E-2</c:v>
                </c:pt>
                <c:pt idx="58057">
                  <c:v>2.4188299999999999E-2</c:v>
                </c:pt>
                <c:pt idx="58058">
                  <c:v>2.3083599999999999E-2</c:v>
                </c:pt>
                <c:pt idx="58059">
                  <c:v>2.1938099999999999E-2</c:v>
                </c:pt>
                <c:pt idx="58060">
                  <c:v>2.0753400000000002E-2</c:v>
                </c:pt>
                <c:pt idx="58061">
                  <c:v>1.9531099999999999E-2</c:v>
                </c:pt>
                <c:pt idx="58062">
                  <c:v>1.8272799999999999E-2</c:v>
                </c:pt>
                <c:pt idx="58063">
                  <c:v>1.69804E-2</c:v>
                </c:pt>
                <c:pt idx="58064">
                  <c:v>1.5655599999999999E-2</c:v>
                </c:pt>
                <c:pt idx="58065">
                  <c:v>1.43003E-2</c:v>
                </c:pt>
                <c:pt idx="58066">
                  <c:v>1.2916499999999999E-2</c:v>
                </c:pt>
                <c:pt idx="58067">
                  <c:v>1.15061E-2</c:v>
                </c:pt>
                <c:pt idx="58068">
                  <c:v>1.0071099999999999E-2</c:v>
                </c:pt>
                <c:pt idx="58069" formatCode="0.00E+00">
                  <c:v>8.6137999999999996E-3</c:v>
                </c:pt>
                <c:pt idx="58070" formatCode="0.00E+00">
                  <c:v>7.1361999999999997E-3</c:v>
                </c:pt>
                <c:pt idx="58071" formatCode="0.00E+00">
                  <c:v>5.6405300000000004E-3</c:v>
                </c:pt>
                <c:pt idx="58072" formatCode="0.00E+00">
                  <c:v>4.1290299999999997E-3</c:v>
                </c:pt>
                <c:pt idx="58073" formatCode="0.00E+00">
                  <c:v>2.6039499999999998E-3</c:v>
                </c:pt>
                <c:pt idx="58074" formatCode="0.00E+00">
                  <c:v>1.0676100000000001E-3</c:v>
                </c:pt>
                <c:pt idx="58075" formatCode="0.00E+00">
                  <c:v>-4.7766200000000001E-4</c:v>
                </c:pt>
                <c:pt idx="58076" formatCode="0.00E+00">
                  <c:v>-2.02951E-3</c:v>
                </c:pt>
                <c:pt idx="58077" formatCode="0.00E+00">
                  <c:v>-3.5855399999999999E-3</c:v>
                </c:pt>
                <c:pt idx="58078" formatCode="0.00E+00">
                  <c:v>-5.1433700000000004E-3</c:v>
                </c:pt>
                <c:pt idx="58079" formatCode="0.00E+00">
                  <c:v>-6.7005800000000003E-3</c:v>
                </c:pt>
                <c:pt idx="58080" formatCode="0.00E+00">
                  <c:v>-8.25474E-3</c:v>
                </c:pt>
                <c:pt idx="58081" formatCode="0.00E+00">
                  <c:v>-9.8034300000000001E-3</c:v>
                </c:pt>
                <c:pt idx="58082">
                  <c:v>-1.13442E-2</c:v>
                </c:pt>
                <c:pt idx="58083">
                  <c:v>-1.2874699999999999E-2</c:v>
                </c:pt>
                <c:pt idx="58084">
                  <c:v>-1.43924E-2</c:v>
                </c:pt>
                <c:pt idx="58085">
                  <c:v>-1.58949E-2</c:v>
                </c:pt>
                <c:pt idx="58086">
                  <c:v>-1.7379800000000001E-2</c:v>
                </c:pt>
                <c:pt idx="58087">
                  <c:v>-1.8844799999999998E-2</c:v>
                </c:pt>
                <c:pt idx="58088">
                  <c:v>-2.02875E-2</c:v>
                </c:pt>
                <c:pt idx="58089">
                  <c:v>-2.1705499999999999E-2</c:v>
                </c:pt>
                <c:pt idx="58090">
                  <c:v>-2.3096599999999998E-2</c:v>
                </c:pt>
                <c:pt idx="58091">
                  <c:v>-2.4458500000000001E-2</c:v>
                </c:pt>
                <c:pt idx="58092">
                  <c:v>-2.5788999999999999E-2</c:v>
                </c:pt>
                <c:pt idx="58093">
                  <c:v>-2.70858E-2</c:v>
                </c:pt>
                <c:pt idx="58094">
                  <c:v>-2.8346900000000001E-2</c:v>
                </c:pt>
                <c:pt idx="58095">
                  <c:v>-2.9570099999999998E-2</c:v>
                </c:pt>
                <c:pt idx="58096">
                  <c:v>-3.07534E-2</c:v>
                </c:pt>
                <c:pt idx="58097">
                  <c:v>-3.1894800000000001E-2</c:v>
                </c:pt>
                <c:pt idx="58098">
                  <c:v>-3.2992500000000001E-2</c:v>
                </c:pt>
                <c:pt idx="58099">
                  <c:v>-3.4044499999999998E-2</c:v>
                </c:pt>
                <c:pt idx="58100">
                  <c:v>-3.5048999999999997E-2</c:v>
                </c:pt>
                <c:pt idx="58101">
                  <c:v>-3.6004399999999999E-2</c:v>
                </c:pt>
                <c:pt idx="58102">
                  <c:v>-3.6908900000000001E-2</c:v>
                </c:pt>
                <c:pt idx="58103">
                  <c:v>-3.7761099999999999E-2</c:v>
                </c:pt>
                <c:pt idx="58104">
                  <c:v>-3.8559400000000001E-2</c:v>
                </c:pt>
                <c:pt idx="58105">
                  <c:v>-3.9302400000000001E-2</c:v>
                </c:pt>
                <c:pt idx="58106">
                  <c:v>-3.9988799999999998E-2</c:v>
                </c:pt>
                <c:pt idx="58107">
                  <c:v>-4.0617399999999998E-2</c:v>
                </c:pt>
                <c:pt idx="58108">
                  <c:v>-4.1187000000000001E-2</c:v>
                </c:pt>
                <c:pt idx="58109">
                  <c:v>-4.1696499999999997E-2</c:v>
                </c:pt>
                <c:pt idx="58110">
                  <c:v>-4.2144899999999999E-2</c:v>
                </c:pt>
                <c:pt idx="58111">
                  <c:v>-4.25315E-2</c:v>
                </c:pt>
                <c:pt idx="58112">
                  <c:v>-4.2855400000000002E-2</c:v>
                </c:pt>
                <c:pt idx="58113">
                  <c:v>-4.3115899999999999E-2</c:v>
                </c:pt>
                <c:pt idx="58114">
                  <c:v>-4.33126E-2</c:v>
                </c:pt>
                <c:pt idx="58115">
                  <c:v>-4.3444799999999999E-2</c:v>
                </c:pt>
                <c:pt idx="58116">
                  <c:v>-4.3512200000000001E-2</c:v>
                </c:pt>
                <c:pt idx="58117">
                  <c:v>-4.3514600000000001E-2</c:v>
                </c:pt>
                <c:pt idx="58118">
                  <c:v>-4.3451799999999999E-2</c:v>
                </c:pt>
                <c:pt idx="58119">
                  <c:v>-4.33237E-2</c:v>
                </c:pt>
                <c:pt idx="58120">
                  <c:v>-4.3130300000000003E-2</c:v>
                </c:pt>
                <c:pt idx="58121">
                  <c:v>-4.2871800000000002E-2</c:v>
                </c:pt>
                <c:pt idx="58122">
                  <c:v>-4.2548500000000003E-2</c:v>
                </c:pt>
                <c:pt idx="58123">
                  <c:v>-4.2160700000000002E-2</c:v>
                </c:pt>
                <c:pt idx="58124">
                  <c:v>-4.1708799999999997E-2</c:v>
                </c:pt>
                <c:pt idx="58125">
                  <c:v>-4.1193399999999998E-2</c:v>
                </c:pt>
                <c:pt idx="58126">
                  <c:v>-4.0615199999999997E-2</c:v>
                </c:pt>
                <c:pt idx="58127">
                  <c:v>-3.9974999999999997E-2</c:v>
                </c:pt>
                <c:pt idx="58128">
                  <c:v>-3.9273500000000003E-2</c:v>
                </c:pt>
                <c:pt idx="58129">
                  <c:v>-3.8511799999999999E-2</c:v>
                </c:pt>
                <c:pt idx="58130">
                  <c:v>-3.7690899999999999E-2</c:v>
                </c:pt>
                <c:pt idx="58131">
                  <c:v>-3.6811999999999998E-2</c:v>
                </c:pt>
                <c:pt idx="58132">
                  <c:v>-3.58763E-2</c:v>
                </c:pt>
                <c:pt idx="58133">
                  <c:v>-3.4885199999999998E-2</c:v>
                </c:pt>
                <c:pt idx="58134">
                  <c:v>-3.3840099999999998E-2</c:v>
                </c:pt>
                <c:pt idx="58135">
                  <c:v>-3.2742599999999997E-2</c:v>
                </c:pt>
                <c:pt idx="58136">
                  <c:v>-3.1594200000000003E-2</c:v>
                </c:pt>
                <c:pt idx="58137">
                  <c:v>-3.0396599999999999E-2</c:v>
                </c:pt>
                <c:pt idx="58138">
                  <c:v>-2.91516E-2</c:v>
                </c:pt>
                <c:pt idx="58139">
                  <c:v>-2.78611E-2</c:v>
                </c:pt>
                <c:pt idx="58140">
                  <c:v>-2.6526999999999998E-2</c:v>
                </c:pt>
                <c:pt idx="58141">
                  <c:v>-2.5151300000000001E-2</c:v>
                </c:pt>
                <c:pt idx="58142">
                  <c:v>-2.3736E-2</c:v>
                </c:pt>
                <c:pt idx="58143">
                  <c:v>-2.2283399999999998E-2</c:v>
                </c:pt>
                <c:pt idx="58144">
                  <c:v>-2.0795500000000001E-2</c:v>
                </c:pt>
                <c:pt idx="58145">
                  <c:v>-1.9274699999999999E-2</c:v>
                </c:pt>
                <c:pt idx="58146">
                  <c:v>-1.7723300000000001E-2</c:v>
                </c:pt>
                <c:pt idx="58147">
                  <c:v>-1.6143600000000001E-2</c:v>
                </c:pt>
                <c:pt idx="58148">
                  <c:v>-1.45381E-2</c:v>
                </c:pt>
                <c:pt idx="58149">
                  <c:v>-1.29091E-2</c:v>
                </c:pt>
                <c:pt idx="58150">
                  <c:v>-1.12593E-2</c:v>
                </c:pt>
                <c:pt idx="58151" formatCode="0.00E+00">
                  <c:v>-9.5910700000000002E-3</c:v>
                </c:pt>
                <c:pt idx="58152" formatCode="0.00E+00">
                  <c:v>-7.9070500000000005E-3</c:v>
                </c:pt>
                <c:pt idx="58153" formatCode="0.00E+00">
                  <c:v>-6.2098300000000004E-3</c:v>
                </c:pt>
                <c:pt idx="58154" formatCode="0.00E+00">
                  <c:v>-4.5019999999999999E-3</c:v>
                </c:pt>
                <c:pt idx="58155" formatCode="0.00E+00">
                  <c:v>-2.7862099999999999E-3</c:v>
                </c:pt>
                <c:pt idx="58156" formatCode="0.00E+00">
                  <c:v>-1.06511E-3</c:v>
                </c:pt>
                <c:pt idx="58157" formatCode="0.00E+00">
                  <c:v>6.5864199999999997E-4</c:v>
                </c:pt>
                <c:pt idx="58158" formatCode="0.00E+00">
                  <c:v>2.3823799999999999E-3</c:v>
                </c:pt>
                <c:pt idx="58159" formatCode="0.00E+00">
                  <c:v>4.1034399999999999E-3</c:v>
                </c:pt>
                <c:pt idx="58160" formatCode="0.00E+00">
                  <c:v>5.8191500000000004E-3</c:v>
                </c:pt>
                <c:pt idx="58161" formatCode="0.00E+00">
                  <c:v>7.5268499999999999E-3</c:v>
                </c:pt>
                <c:pt idx="58162" formatCode="0.00E+00">
                  <c:v>9.2238900000000002E-3</c:v>
                </c:pt>
                <c:pt idx="58163">
                  <c:v>1.09076E-2</c:v>
                </c:pt>
                <c:pt idx="58164">
                  <c:v>1.25755E-2</c:v>
                </c:pt>
                <c:pt idx="58165">
                  <c:v>1.4224799999999999E-2</c:v>
                </c:pt>
                <c:pt idx="58166">
                  <c:v>1.5853099999999998E-2</c:v>
                </c:pt>
                <c:pt idx="58167">
                  <c:v>1.7457799999999999E-2</c:v>
                </c:pt>
                <c:pt idx="58168">
                  <c:v>1.9036500000000001E-2</c:v>
                </c:pt>
                <c:pt idx="58169">
                  <c:v>2.05866E-2</c:v>
                </c:pt>
                <c:pt idx="58170">
                  <c:v>2.2105699999999999E-2</c:v>
                </c:pt>
                <c:pt idx="58171">
                  <c:v>2.3591600000000001E-2</c:v>
                </c:pt>
                <c:pt idx="58172">
                  <c:v>2.5041799999999999E-2</c:v>
                </c:pt>
                <c:pt idx="58173">
                  <c:v>2.6454200000000001E-2</c:v>
                </c:pt>
                <c:pt idx="58174">
                  <c:v>2.78266E-2</c:v>
                </c:pt>
                <c:pt idx="58175">
                  <c:v>2.91568E-2</c:v>
                </c:pt>
                <c:pt idx="58176">
                  <c:v>3.04427E-2</c:v>
                </c:pt>
                <c:pt idx="58177">
                  <c:v>3.1682399999999999E-2</c:v>
                </c:pt>
                <c:pt idx="58178">
                  <c:v>3.2874E-2</c:v>
                </c:pt>
                <c:pt idx="58179">
                  <c:v>3.40156E-2</c:v>
                </c:pt>
                <c:pt idx="58180">
                  <c:v>3.5105400000000002E-2</c:v>
                </c:pt>
                <c:pt idx="58181">
                  <c:v>3.6141800000000002E-2</c:v>
                </c:pt>
                <c:pt idx="58182">
                  <c:v>3.7123200000000002E-2</c:v>
                </c:pt>
                <c:pt idx="58183">
                  <c:v>3.8047999999999998E-2</c:v>
                </c:pt>
                <c:pt idx="58184">
                  <c:v>3.8914900000000002E-2</c:v>
                </c:pt>
                <c:pt idx="58185">
                  <c:v>3.9722599999999997E-2</c:v>
                </c:pt>
                <c:pt idx="58186">
                  <c:v>4.0469699999999997E-2</c:v>
                </c:pt>
                <c:pt idx="58187">
                  <c:v>4.1155200000000003E-2</c:v>
                </c:pt>
                <c:pt idx="58188">
                  <c:v>4.1778099999999999E-2</c:v>
                </c:pt>
                <c:pt idx="58189">
                  <c:v>4.2337300000000001E-2</c:v>
                </c:pt>
                <c:pt idx="58190">
                  <c:v>4.2832099999999998E-2</c:v>
                </c:pt>
                <c:pt idx="58191">
                  <c:v>4.3261800000000003E-2</c:v>
                </c:pt>
                <c:pt idx="58192">
                  <c:v>4.36256E-2</c:v>
                </c:pt>
                <c:pt idx="58193">
                  <c:v>4.3923200000000003E-2</c:v>
                </c:pt>
                <c:pt idx="58194">
                  <c:v>4.4153999999999999E-2</c:v>
                </c:pt>
                <c:pt idx="58195">
                  <c:v>4.4317799999999997E-2</c:v>
                </c:pt>
                <c:pt idx="58196">
                  <c:v>4.44144E-2</c:v>
                </c:pt>
                <c:pt idx="58197">
                  <c:v>4.44436E-2</c:v>
                </c:pt>
                <c:pt idx="58198">
                  <c:v>4.4405399999999998E-2</c:v>
                </c:pt>
                <c:pt idx="58199">
                  <c:v>4.4300100000000002E-2</c:v>
                </c:pt>
                <c:pt idx="58200">
                  <c:v>4.4127800000000002E-2</c:v>
                </c:pt>
                <c:pt idx="58201">
                  <c:v>4.3888900000000002E-2</c:v>
                </c:pt>
                <c:pt idx="58202">
                  <c:v>4.3583700000000003E-2</c:v>
                </c:pt>
                <c:pt idx="58203">
                  <c:v>4.3212800000000003E-2</c:v>
                </c:pt>
                <c:pt idx="58204">
                  <c:v>4.2777000000000003E-2</c:v>
                </c:pt>
                <c:pt idx="58205">
                  <c:v>4.2276800000000003E-2</c:v>
                </c:pt>
                <c:pt idx="58206">
                  <c:v>4.1713199999999999E-2</c:v>
                </c:pt>
                <c:pt idx="58207">
                  <c:v>4.1087199999999997E-2</c:v>
                </c:pt>
                <c:pt idx="58208">
                  <c:v>4.0399699999999997E-2</c:v>
                </c:pt>
                <c:pt idx="58209">
                  <c:v>3.9651899999999997E-2</c:v>
                </c:pt>
                <c:pt idx="58210">
                  <c:v>3.8844999999999998E-2</c:v>
                </c:pt>
                <c:pt idx="58211">
                  <c:v>3.79805E-2</c:v>
                </c:pt>
                <c:pt idx="58212">
                  <c:v>3.7059599999999998E-2</c:v>
                </c:pt>
                <c:pt idx="58213">
                  <c:v>3.6083900000000002E-2</c:v>
                </c:pt>
                <c:pt idx="58214">
                  <c:v>3.5055099999999999E-2</c:v>
                </c:pt>
                <c:pt idx="58215">
                  <c:v>3.3974699999999997E-2</c:v>
                </c:pt>
                <c:pt idx="58216">
                  <c:v>3.2844499999999999E-2</c:v>
                </c:pt>
                <c:pt idx="58217">
                  <c:v>3.1666399999999997E-2</c:v>
                </c:pt>
                <c:pt idx="58218">
                  <c:v>3.0442299999999999E-2</c:v>
                </c:pt>
                <c:pt idx="58219">
                  <c:v>2.9174100000000001E-2</c:v>
                </c:pt>
                <c:pt idx="58220">
                  <c:v>2.78639E-2</c:v>
                </c:pt>
                <c:pt idx="58221">
                  <c:v>2.6513700000000001E-2</c:v>
                </c:pt>
                <c:pt idx="58222">
                  <c:v>2.51259E-2</c:v>
                </c:pt>
                <c:pt idx="58223">
                  <c:v>2.3702500000000001E-2</c:v>
                </c:pt>
                <c:pt idx="58224">
                  <c:v>2.22458E-2</c:v>
                </c:pt>
                <c:pt idx="58225">
                  <c:v>2.0758200000000001E-2</c:v>
                </c:pt>
                <c:pt idx="58226">
                  <c:v>1.9242100000000002E-2</c:v>
                </c:pt>
                <c:pt idx="58227">
                  <c:v>1.7699800000000002E-2</c:v>
                </c:pt>
                <c:pt idx="58228">
                  <c:v>1.61338E-2</c:v>
                </c:pt>
                <c:pt idx="58229">
                  <c:v>1.45466E-2</c:v>
                </c:pt>
                <c:pt idx="58230">
                  <c:v>1.29406E-2</c:v>
                </c:pt>
                <c:pt idx="58231">
                  <c:v>1.13185E-2</c:v>
                </c:pt>
                <c:pt idx="58232" formatCode="0.00E+00">
                  <c:v>9.6827100000000006E-3</c:v>
                </c:pt>
                <c:pt idx="58233" formatCode="0.00E+00">
                  <c:v>8.0358600000000006E-3</c:v>
                </c:pt>
                <c:pt idx="58234" formatCode="0.00E+00">
                  <c:v>6.3805299999999997E-3</c:v>
                </c:pt>
                <c:pt idx="58235" formatCode="0.00E+00">
                  <c:v>4.7192900000000001E-3</c:v>
                </c:pt>
                <c:pt idx="58236" formatCode="0.00E+00">
                  <c:v>3.0547399999999998E-3</c:v>
                </c:pt>
                <c:pt idx="58237" formatCode="0.00E+00">
                  <c:v>1.3894700000000001E-3</c:v>
                </c:pt>
                <c:pt idx="58238" formatCode="0.00E+00">
                  <c:v>-2.7392900000000001E-4</c:v>
                </c:pt>
                <c:pt idx="58239" formatCode="0.00E+00">
                  <c:v>-1.93289E-3</c:v>
                </c:pt>
                <c:pt idx="58240" formatCode="0.00E+00">
                  <c:v>-3.5848500000000001E-3</c:v>
                </c:pt>
                <c:pt idx="58241" formatCode="0.00E+00">
                  <c:v>-5.2272600000000001E-3</c:v>
                </c:pt>
                <c:pt idx="58242" formatCode="0.00E+00">
                  <c:v>-6.8576000000000002E-3</c:v>
                </c:pt>
                <c:pt idx="58243" formatCode="0.00E+00">
                  <c:v>-8.4733699999999992E-3</c:v>
                </c:pt>
                <c:pt idx="58244">
                  <c:v>-1.00721E-2</c:v>
                </c:pt>
                <c:pt idx="58245">
                  <c:v>-1.1651399999999999E-2</c:v>
                </c:pt>
                <c:pt idx="58246">
                  <c:v>-1.32088E-2</c:v>
                </c:pt>
                <c:pt idx="58247">
                  <c:v>-1.4742E-2</c:v>
                </c:pt>
                <c:pt idx="58248">
                  <c:v>-1.6248700000000001E-2</c:v>
                </c:pt>
                <c:pt idx="58249">
                  <c:v>-1.7726499999999999E-2</c:v>
                </c:pt>
                <c:pt idx="58250">
                  <c:v>-1.91734E-2</c:v>
                </c:pt>
                <c:pt idx="58251">
                  <c:v>-2.05872E-2</c:v>
                </c:pt>
                <c:pt idx="58252">
                  <c:v>-2.1965700000000001E-2</c:v>
                </c:pt>
                <c:pt idx="58253">
                  <c:v>-2.3307000000000001E-2</c:v>
                </c:pt>
                <c:pt idx="58254">
                  <c:v>-2.4609099999999998E-2</c:v>
                </c:pt>
                <c:pt idx="58255">
                  <c:v>-2.5870000000000001E-2</c:v>
                </c:pt>
                <c:pt idx="58256">
                  <c:v>-2.70881E-2</c:v>
                </c:pt>
                <c:pt idx="58257">
                  <c:v>-2.8261399999999999E-2</c:v>
                </c:pt>
                <c:pt idx="58258">
                  <c:v>-2.9388500000000001E-2</c:v>
                </c:pt>
                <c:pt idx="58259">
                  <c:v>-3.0467600000000001E-2</c:v>
                </c:pt>
                <c:pt idx="58260">
                  <c:v>-3.1497299999999999E-2</c:v>
                </c:pt>
                <c:pt idx="58261">
                  <c:v>-3.2476100000000001E-2</c:v>
                </c:pt>
                <c:pt idx="58262">
                  <c:v>-3.3402800000000003E-2</c:v>
                </c:pt>
                <c:pt idx="58263">
                  <c:v>-3.4276000000000001E-2</c:v>
                </c:pt>
                <c:pt idx="58264">
                  <c:v>-3.50947E-2</c:v>
                </c:pt>
                <c:pt idx="58265">
                  <c:v>-3.5857699999999999E-2</c:v>
                </c:pt>
                <c:pt idx="58266">
                  <c:v>-3.6564100000000002E-2</c:v>
                </c:pt>
                <c:pt idx="58267">
                  <c:v>-3.7213099999999999E-2</c:v>
                </c:pt>
                <c:pt idx="58268">
                  <c:v>-3.7803799999999999E-2</c:v>
                </c:pt>
                <c:pt idx="58269">
                  <c:v>-3.8335599999999997E-2</c:v>
                </c:pt>
                <c:pt idx="58270">
                  <c:v>-3.8807800000000003E-2</c:v>
                </c:pt>
                <c:pt idx="58271">
                  <c:v>-3.9220100000000001E-2</c:v>
                </c:pt>
                <c:pt idx="58272">
                  <c:v>-3.9572000000000003E-2</c:v>
                </c:pt>
                <c:pt idx="58273">
                  <c:v>-3.9863299999999997E-2</c:v>
                </c:pt>
                <c:pt idx="58274">
                  <c:v>-4.0093700000000003E-2</c:v>
                </c:pt>
                <c:pt idx="58275">
                  <c:v>-4.0263300000000002E-2</c:v>
                </c:pt>
                <c:pt idx="58276">
                  <c:v>-4.0371900000000002E-2</c:v>
                </c:pt>
                <c:pt idx="58277">
                  <c:v>-4.0419700000000003E-2</c:v>
                </c:pt>
                <c:pt idx="58278">
                  <c:v>-4.0406900000000003E-2</c:v>
                </c:pt>
                <c:pt idx="58279">
                  <c:v>-4.0333899999999999E-2</c:v>
                </c:pt>
                <c:pt idx="58280">
                  <c:v>-4.0201000000000001E-2</c:v>
                </c:pt>
                <c:pt idx="58281">
                  <c:v>-4.0008799999999997E-2</c:v>
                </c:pt>
                <c:pt idx="58282">
                  <c:v>-3.9757800000000003E-2</c:v>
                </c:pt>
                <c:pt idx="58283">
                  <c:v>-3.9448799999999999E-2</c:v>
                </c:pt>
                <c:pt idx="58284">
                  <c:v>-3.9082400000000003E-2</c:v>
                </c:pt>
                <c:pt idx="58285">
                  <c:v>-3.8659699999999998E-2</c:v>
                </c:pt>
                <c:pt idx="58286">
                  <c:v>-3.81815E-2</c:v>
                </c:pt>
                <c:pt idx="58287">
                  <c:v>-3.7648899999999999E-2</c:v>
                </c:pt>
                <c:pt idx="58288">
                  <c:v>-3.7063100000000002E-2</c:v>
                </c:pt>
                <c:pt idx="58289">
                  <c:v>-3.6425199999999998E-2</c:v>
                </c:pt>
                <c:pt idx="58290">
                  <c:v>-3.5736499999999997E-2</c:v>
                </c:pt>
                <c:pt idx="58291">
                  <c:v>-3.4998500000000002E-2</c:v>
                </c:pt>
                <c:pt idx="58292">
                  <c:v>-3.42125E-2</c:v>
                </c:pt>
                <c:pt idx="58293">
                  <c:v>-3.338E-2</c:v>
                </c:pt>
                <c:pt idx="58294">
                  <c:v>-3.2502799999999998E-2</c:v>
                </c:pt>
                <c:pt idx="58295">
                  <c:v>-3.1582300000000001E-2</c:v>
                </c:pt>
                <c:pt idx="58296">
                  <c:v>-3.0620399999999999E-2</c:v>
                </c:pt>
                <c:pt idx="58297">
                  <c:v>-2.9618800000000001E-2</c:v>
                </c:pt>
                <c:pt idx="58298">
                  <c:v>-2.8579299999999998E-2</c:v>
                </c:pt>
                <c:pt idx="58299">
                  <c:v>-2.7503799999999998E-2</c:v>
                </c:pt>
                <c:pt idx="58300">
                  <c:v>-2.6394299999999999E-2</c:v>
                </c:pt>
                <c:pt idx="58301">
                  <c:v>-2.5252699999999999E-2</c:v>
                </c:pt>
                <c:pt idx="58302">
                  <c:v>-2.4081000000000002E-2</c:v>
                </c:pt>
                <c:pt idx="58303">
                  <c:v>-2.28814E-2</c:v>
                </c:pt>
                <c:pt idx="58304">
                  <c:v>-2.1655799999999999E-2</c:v>
                </c:pt>
                <c:pt idx="58305">
                  <c:v>-2.0406500000000001E-2</c:v>
                </c:pt>
                <c:pt idx="58306">
                  <c:v>-1.9135599999999999E-2</c:v>
                </c:pt>
                <c:pt idx="58307">
                  <c:v>-1.7845300000000001E-2</c:v>
                </c:pt>
                <c:pt idx="58308">
                  <c:v>-1.6537699999999999E-2</c:v>
                </c:pt>
                <c:pt idx="58309">
                  <c:v>-1.52151E-2</c:v>
                </c:pt>
                <c:pt idx="58310">
                  <c:v>-1.38797E-2</c:v>
                </c:pt>
                <c:pt idx="58311">
                  <c:v>-1.25337E-2</c:v>
                </c:pt>
                <c:pt idx="58312">
                  <c:v>-1.1179400000000001E-2</c:v>
                </c:pt>
                <c:pt idx="58313" formatCode="0.00E+00">
                  <c:v>-9.8190599999999992E-3</c:v>
                </c:pt>
                <c:pt idx="58314" formatCode="0.00E+00">
                  <c:v>-8.4548599999999998E-3</c:v>
                </c:pt>
                <c:pt idx="58315" formatCode="0.00E+00">
                  <c:v>-7.0890500000000004E-3</c:v>
                </c:pt>
                <c:pt idx="58316" formatCode="0.00E+00">
                  <c:v>-5.7238499999999999E-3</c:v>
                </c:pt>
                <c:pt idx="58317" formatCode="0.00E+00">
                  <c:v>-4.3614600000000002E-3</c:v>
                </c:pt>
                <c:pt idx="58318" formatCode="0.00E+00">
                  <c:v>-3.0040700000000002E-3</c:v>
                </c:pt>
                <c:pt idx="58319" formatCode="0.00E+00">
                  <c:v>-1.65383E-3</c:v>
                </c:pt>
                <c:pt idx="58320" formatCode="0.00E+00">
                  <c:v>-3.1290300000000001E-4</c:v>
                </c:pt>
                <c:pt idx="58321" formatCode="0.00E+00">
                  <c:v>1.01662E-3</c:v>
                </c:pt>
                <c:pt idx="58322" formatCode="0.00E+00">
                  <c:v>2.3326699999999998E-3</c:v>
                </c:pt>
                <c:pt idx="58323" formatCode="0.00E+00">
                  <c:v>3.6331900000000001E-3</c:v>
                </c:pt>
                <c:pt idx="58324" formatCode="0.00E+00">
                  <c:v>4.9161999999999999E-3</c:v>
                </c:pt>
                <c:pt idx="58325" formatCode="0.00E+00">
                  <c:v>6.1797299999999996E-3</c:v>
                </c:pt>
                <c:pt idx="58326" formatCode="0.00E+00">
                  <c:v>7.4218799999999996E-3</c:v>
                </c:pt>
                <c:pt idx="58327" formatCode="0.00E+00">
                  <c:v>8.6407900000000006E-3</c:v>
                </c:pt>
                <c:pt idx="58328" formatCode="0.00E+00">
                  <c:v>9.8346500000000003E-3</c:v>
                </c:pt>
                <c:pt idx="58329">
                  <c:v>1.10017E-2</c:v>
                </c:pt>
                <c:pt idx="58330">
                  <c:v>1.21403E-2</c:v>
                </c:pt>
                <c:pt idx="58331">
                  <c:v>1.32487E-2</c:v>
                </c:pt>
                <c:pt idx="58332">
                  <c:v>1.43254E-2</c:v>
                </c:pt>
                <c:pt idx="58333">
                  <c:v>1.5369000000000001E-2</c:v>
                </c:pt>
                <c:pt idx="58334">
                  <c:v>1.6377900000000001E-2</c:v>
                </c:pt>
                <c:pt idx="58335">
                  <c:v>1.73508E-2</c:v>
                </c:pt>
                <c:pt idx="58336">
                  <c:v>1.8286400000000001E-2</c:v>
                </c:pt>
                <c:pt idx="58337">
                  <c:v>1.9183499999999999E-2</c:v>
                </c:pt>
                <c:pt idx="58338">
                  <c:v>2.0041E-2</c:v>
                </c:pt>
                <c:pt idx="58339">
                  <c:v>2.08577E-2</c:v>
                </c:pt>
                <c:pt idx="58340">
                  <c:v>2.1632700000000001E-2</c:v>
                </c:pt>
                <c:pt idx="58341">
                  <c:v>2.2365199999999998E-2</c:v>
                </c:pt>
                <c:pt idx="58342">
                  <c:v>2.30542E-2</c:v>
                </c:pt>
                <c:pt idx="58343">
                  <c:v>2.3699000000000001E-2</c:v>
                </c:pt>
                <c:pt idx="58344">
                  <c:v>2.4299100000000001E-2</c:v>
                </c:pt>
                <c:pt idx="58345">
                  <c:v>2.4853699999999999E-2</c:v>
                </c:pt>
                <c:pt idx="58346">
                  <c:v>2.53625E-2</c:v>
                </c:pt>
                <c:pt idx="58347">
                  <c:v>2.5824900000000001E-2</c:v>
                </c:pt>
                <c:pt idx="58348">
                  <c:v>2.6240800000000002E-2</c:v>
                </c:pt>
                <c:pt idx="58349">
                  <c:v>2.6609899999999999E-2</c:v>
                </c:pt>
                <c:pt idx="58350">
                  <c:v>2.6932000000000001E-2</c:v>
                </c:pt>
                <c:pt idx="58351">
                  <c:v>2.7206999999999999E-2</c:v>
                </c:pt>
                <c:pt idx="58352">
                  <c:v>2.74351E-2</c:v>
                </c:pt>
                <c:pt idx="58353">
                  <c:v>2.76163E-2</c:v>
                </c:pt>
                <c:pt idx="58354">
                  <c:v>2.7750799999999999E-2</c:v>
                </c:pt>
                <c:pt idx="58355">
                  <c:v>2.78388E-2</c:v>
                </c:pt>
                <c:pt idx="58356">
                  <c:v>2.7880800000000001E-2</c:v>
                </c:pt>
                <c:pt idx="58357">
                  <c:v>2.7877200000000001E-2</c:v>
                </c:pt>
                <c:pt idx="58358">
                  <c:v>2.7828499999999999E-2</c:v>
                </c:pt>
                <c:pt idx="58359">
                  <c:v>2.7735300000000001E-2</c:v>
                </c:pt>
                <c:pt idx="58360">
                  <c:v>2.7598299999999999E-2</c:v>
                </c:pt>
                <c:pt idx="58361">
                  <c:v>2.74183E-2</c:v>
                </c:pt>
                <c:pt idx="58362">
                  <c:v>2.7195899999999999E-2</c:v>
                </c:pt>
                <c:pt idx="58363">
                  <c:v>2.6932299999999999E-2</c:v>
                </c:pt>
                <c:pt idx="58364">
                  <c:v>2.6628300000000001E-2</c:v>
                </c:pt>
                <c:pt idx="58365">
                  <c:v>2.62849E-2</c:v>
                </c:pt>
                <c:pt idx="58366">
                  <c:v>2.5903300000000001E-2</c:v>
                </c:pt>
                <c:pt idx="58367">
                  <c:v>2.54845E-2</c:v>
                </c:pt>
                <c:pt idx="58368">
                  <c:v>2.503E-2</c:v>
                </c:pt>
                <c:pt idx="58369">
                  <c:v>2.4540800000000002E-2</c:v>
                </c:pt>
                <c:pt idx="58370">
                  <c:v>2.4018299999999999E-2</c:v>
                </c:pt>
                <c:pt idx="58371">
                  <c:v>2.3463999999999999E-2</c:v>
                </c:pt>
                <c:pt idx="58372">
                  <c:v>2.2879300000000002E-2</c:v>
                </c:pt>
                <c:pt idx="58373">
                  <c:v>2.22656E-2</c:v>
                </c:pt>
                <c:pt idx="58374">
                  <c:v>2.1624399999999998E-2</c:v>
                </c:pt>
                <c:pt idx="58375">
                  <c:v>2.0957400000000001E-2</c:v>
                </c:pt>
                <c:pt idx="58376">
                  <c:v>2.0266099999999999E-2</c:v>
                </c:pt>
                <c:pt idx="58377">
                  <c:v>1.9552099999999999E-2</c:v>
                </c:pt>
                <c:pt idx="58378">
                  <c:v>1.88171E-2</c:v>
                </c:pt>
                <c:pt idx="58379">
                  <c:v>1.80629E-2</c:v>
                </c:pt>
                <c:pt idx="58380">
                  <c:v>1.7291000000000001E-2</c:v>
                </c:pt>
                <c:pt idx="58381">
                  <c:v>1.6503299999999999E-2</c:v>
                </c:pt>
                <c:pt idx="58382">
                  <c:v>1.57015E-2</c:v>
                </c:pt>
                <c:pt idx="58383">
                  <c:v>1.4887299999999999E-2</c:v>
                </c:pt>
                <c:pt idx="58384">
                  <c:v>1.40626E-2</c:v>
                </c:pt>
                <c:pt idx="58385">
                  <c:v>1.3228999999999999E-2</c:v>
                </c:pt>
                <c:pt idx="58386">
                  <c:v>1.23885E-2</c:v>
                </c:pt>
                <c:pt idx="58387">
                  <c:v>1.15426E-2</c:v>
                </c:pt>
                <c:pt idx="58388">
                  <c:v>1.06934E-2</c:v>
                </c:pt>
                <c:pt idx="58389" formatCode="0.00E+00">
                  <c:v>9.8423899999999995E-3</c:v>
                </c:pt>
                <c:pt idx="58390" formatCode="0.00E+00">
                  <c:v>8.9914699999999997E-3</c:v>
                </c:pt>
                <c:pt idx="58391" formatCode="0.00E+00">
                  <c:v>8.1423499999999996E-3</c:v>
                </c:pt>
                <c:pt idx="58392" formatCode="0.00E+00">
                  <c:v>7.2967600000000002E-3</c:v>
                </c:pt>
                <c:pt idx="58393" formatCode="0.00E+00">
                  <c:v>6.4563900000000002E-3</c:v>
                </c:pt>
                <c:pt idx="58394" formatCode="0.00E+00">
                  <c:v>5.6229399999999999E-3</c:v>
                </c:pt>
                <c:pt idx="58395" formatCode="0.00E+00">
                  <c:v>4.7980399999999999E-3</c:v>
                </c:pt>
                <c:pt idx="58396" formatCode="0.00E+00">
                  <c:v>3.9833300000000002E-3</c:v>
                </c:pt>
                <c:pt idx="58397" formatCode="0.00E+00">
                  <c:v>3.18038E-3</c:v>
                </c:pt>
                <c:pt idx="58398" formatCode="0.00E+00">
                  <c:v>2.39076E-3</c:v>
                </c:pt>
                <c:pt idx="58399" formatCode="0.00E+00">
                  <c:v>1.61597E-3</c:v>
                </c:pt>
                <c:pt idx="58400" formatCode="0.00E+00">
                  <c:v>8.5747999999999998E-4</c:v>
                </c:pt>
                <c:pt idx="58401" formatCode="0.00E+00">
                  <c:v>1.1671999999999999E-4</c:v>
                </c:pt>
                <c:pt idx="58402" formatCode="0.00E+00">
                  <c:v>-6.0493500000000002E-4</c:v>
                </c:pt>
                <c:pt idx="58403" formatCode="0.00E+00">
                  <c:v>-1.30616E-3</c:v>
                </c:pt>
                <c:pt idx="58404" formatCode="0.00E+00">
                  <c:v>-1.9856800000000001E-3</c:v>
                </c:pt>
                <c:pt idx="58405" formatCode="0.00E+00">
                  <c:v>-2.6422699999999999E-3</c:v>
                </c:pt>
                <c:pt idx="58406" formatCode="0.00E+00">
                  <c:v>-3.2747700000000002E-3</c:v>
                </c:pt>
                <c:pt idx="58407" formatCode="0.00E+00">
                  <c:v>-3.88208E-3</c:v>
                </c:pt>
                <c:pt idx="58408" formatCode="0.00E+00">
                  <c:v>-4.4631499999999999E-3</c:v>
                </c:pt>
                <c:pt idx="58409" formatCode="0.00E+00">
                  <c:v>-5.0170199999999996E-3</c:v>
                </c:pt>
                <c:pt idx="58410" formatCode="0.00E+00">
                  <c:v>-5.5427499999999999E-3</c:v>
                </c:pt>
                <c:pt idx="58411" formatCode="0.00E+00">
                  <c:v>-6.0395099999999997E-3</c:v>
                </c:pt>
                <c:pt idx="58412" formatCode="0.00E+00">
                  <c:v>-6.50652E-3</c:v>
                </c:pt>
                <c:pt idx="58413" formatCode="0.00E+00">
                  <c:v>-6.94306E-3</c:v>
                </c:pt>
                <c:pt idx="58414" formatCode="0.00E+00">
                  <c:v>-7.3484900000000001E-3</c:v>
                </c:pt>
                <c:pt idx="58415" formatCode="0.00E+00">
                  <c:v>-7.7222499999999999E-3</c:v>
                </c:pt>
                <c:pt idx="58416" formatCode="0.00E+00">
                  <c:v>-8.0638299999999993E-3</c:v>
                </c:pt>
                <c:pt idx="58417" formatCode="0.00E+00">
                  <c:v>-8.3728199999999996E-3</c:v>
                </c:pt>
                <c:pt idx="58418" formatCode="0.00E+00">
                  <c:v>-8.6488599999999995E-3</c:v>
                </c:pt>
                <c:pt idx="58419" formatCode="0.00E+00">
                  <c:v>-8.8916800000000008E-3</c:v>
                </c:pt>
                <c:pt idx="58420" formatCode="0.00E+00">
                  <c:v>-9.1010799999999992E-3</c:v>
                </c:pt>
                <c:pt idx="58421" formatCode="0.00E+00">
                  <c:v>-9.2769299999999992E-3</c:v>
                </c:pt>
                <c:pt idx="58422" formatCode="0.00E+00">
                  <c:v>-9.4191799999999992E-3</c:v>
                </c:pt>
                <c:pt idx="58423" formatCode="0.00E+00">
                  <c:v>-9.5278499999999992E-3</c:v>
                </c:pt>
                <c:pt idx="58424" formatCode="0.00E+00">
                  <c:v>-9.6030500000000001E-3</c:v>
                </c:pt>
                <c:pt idx="58425" formatCode="0.00E+00">
                  <c:v>-9.6449399999999994E-3</c:v>
                </c:pt>
                <c:pt idx="58426" formatCode="0.00E+00">
                  <c:v>-9.6537600000000008E-3</c:v>
                </c:pt>
                <c:pt idx="58427" formatCode="0.00E+00">
                  <c:v>-9.6298400000000006E-3</c:v>
                </c:pt>
                <c:pt idx="58428" formatCode="0.00E+00">
                  <c:v>-9.57357E-3</c:v>
                </c:pt>
                <c:pt idx="58429" formatCode="0.00E+00">
                  <c:v>-9.4854099999999997E-3</c:v>
                </c:pt>
                <c:pt idx="58430" formatCode="0.00E+00">
                  <c:v>-9.36589E-3</c:v>
                </c:pt>
                <c:pt idx="58431" formatCode="0.00E+00">
                  <c:v>-9.2156100000000008E-3</c:v>
                </c:pt>
                <c:pt idx="58432" formatCode="0.00E+00">
                  <c:v>-9.0352399999999999E-3</c:v>
                </c:pt>
                <c:pt idx="58433" formatCode="0.00E+00">
                  <c:v>-8.8255199999999999E-3</c:v>
                </c:pt>
                <c:pt idx="58434" formatCode="0.00E+00">
                  <c:v>-8.5872299999999995E-3</c:v>
                </c:pt>
                <c:pt idx="58435" formatCode="0.00E+00">
                  <c:v>-8.3212500000000005E-3</c:v>
                </c:pt>
                <c:pt idx="58436" formatCode="0.00E+00">
                  <c:v>-8.0284999999999992E-3</c:v>
                </c:pt>
                <c:pt idx="58437" formatCode="0.00E+00">
                  <c:v>-7.7099400000000002E-3</c:v>
                </c:pt>
                <c:pt idx="58438" formatCode="0.00E+00">
                  <c:v>-7.3666299999999999E-3</c:v>
                </c:pt>
                <c:pt idx="58439" formatCode="0.00E+00">
                  <c:v>-6.9996600000000004E-3</c:v>
                </c:pt>
                <c:pt idx="58440" formatCode="0.00E+00">
                  <c:v>-6.6101600000000003E-3</c:v>
                </c:pt>
                <c:pt idx="58441" formatCode="0.00E+00">
                  <c:v>-6.1993300000000003E-3</c:v>
                </c:pt>
                <c:pt idx="58442" formatCode="0.00E+00">
                  <c:v>-5.7684199999999998E-3</c:v>
                </c:pt>
                <c:pt idx="58443" formatCode="0.00E+00">
                  <c:v>-5.3187E-3</c:v>
                </c:pt>
                <c:pt idx="58444" formatCode="0.00E+00">
                  <c:v>-4.8514999999999999E-3</c:v>
                </c:pt>
                <c:pt idx="58445" formatCode="0.00E+00">
                  <c:v>-4.3682E-3</c:v>
                </c:pt>
                <c:pt idx="58446" formatCode="0.00E+00">
                  <c:v>-3.8701899999999999E-3</c:v>
                </c:pt>
                <c:pt idx="58447" formatCode="0.00E+00">
                  <c:v>-3.35892E-3</c:v>
                </c:pt>
                <c:pt idx="58448" formatCode="0.00E+00">
                  <c:v>-2.8358400000000001E-3</c:v>
                </c:pt>
                <c:pt idx="58449" formatCode="0.00E+00">
                  <c:v>-2.3024500000000002E-3</c:v>
                </c:pt>
                <c:pt idx="58450" formatCode="0.00E+00">
                  <c:v>-1.76027E-3</c:v>
                </c:pt>
                <c:pt idx="58451" formatCode="0.00E+00">
                  <c:v>-1.2108500000000001E-3</c:v>
                </c:pt>
                <c:pt idx="58452" formatCode="0.00E+00">
                  <c:v>-6.5572999999999998E-4</c:v>
                </c:pt>
                <c:pt idx="58453" formatCode="0.00E+00">
                  <c:v>-9.64934E-5</c:v>
                </c:pt>
                <c:pt idx="58454" formatCode="0.00E+00">
                  <c:v>4.6527800000000001E-4</c:v>
                </c:pt>
                <c:pt idx="58455" formatCode="0.00E+00">
                  <c:v>1.0279899999999999E-3</c:v>
                </c:pt>
                <c:pt idx="58456" formatCode="0.00E+00">
                  <c:v>1.59005E-3</c:v>
                </c:pt>
                <c:pt idx="58457" formatCode="0.00E+00">
                  <c:v>2.14986E-3</c:v>
                </c:pt>
                <c:pt idx="58458" formatCode="0.00E+00">
                  <c:v>2.7058099999999999E-3</c:v>
                </c:pt>
                <c:pt idx="58459" formatCode="0.00E+00">
                  <c:v>3.25632E-3</c:v>
                </c:pt>
                <c:pt idx="58460" formatCode="0.00E+00">
                  <c:v>3.7997999999999999E-3</c:v>
                </c:pt>
                <c:pt idx="58461" formatCode="0.00E+00">
                  <c:v>4.3346799999999996E-3</c:v>
                </c:pt>
                <c:pt idx="58462" formatCode="0.00E+00">
                  <c:v>4.8593999999999998E-3</c:v>
                </c:pt>
                <c:pt idx="58463" formatCode="0.00E+00">
                  <c:v>5.3724200000000001E-3</c:v>
                </c:pt>
                <c:pt idx="58464" formatCode="0.00E+00">
                  <c:v>5.87222E-3</c:v>
                </c:pt>
                <c:pt idx="58465" formatCode="0.00E+00">
                  <c:v>6.3573099999999997E-3</c:v>
                </c:pt>
                <c:pt idx="58466" formatCode="0.00E+00">
                  <c:v>6.82622E-3</c:v>
                </c:pt>
                <c:pt idx="58467" formatCode="0.00E+00">
                  <c:v>7.27752E-3</c:v>
                </c:pt>
                <c:pt idx="58468" formatCode="0.00E+00">
                  <c:v>7.7097900000000002E-3</c:v>
                </c:pt>
                <c:pt idx="58469" formatCode="0.00E+00">
                  <c:v>8.1216900000000009E-3</c:v>
                </c:pt>
                <c:pt idx="58470" formatCode="0.00E+00">
                  <c:v>8.5118699999999995E-3</c:v>
                </c:pt>
                <c:pt idx="58471" formatCode="0.00E+00">
                  <c:v>8.8790599999999994E-3</c:v>
                </c:pt>
                <c:pt idx="58472" formatCode="0.00E+00">
                  <c:v>9.2220099999999992E-3</c:v>
                </c:pt>
                <c:pt idx="58473" formatCode="0.00E+00">
                  <c:v>9.5395400000000009E-3</c:v>
                </c:pt>
                <c:pt idx="58474" formatCode="0.00E+00">
                  <c:v>9.8305100000000006E-3</c:v>
                </c:pt>
                <c:pt idx="58475">
                  <c:v>1.00938E-2</c:v>
                </c:pt>
                <c:pt idx="58476">
                  <c:v>1.03284E-2</c:v>
                </c:pt>
                <c:pt idx="58477">
                  <c:v>1.05334E-2</c:v>
                </c:pt>
                <c:pt idx="58478">
                  <c:v>1.07078E-2</c:v>
                </c:pt>
                <c:pt idx="58479">
                  <c:v>1.08507E-2</c:v>
                </c:pt>
                <c:pt idx="58480">
                  <c:v>1.09614E-2</c:v>
                </c:pt>
                <c:pt idx="58481">
                  <c:v>1.1039200000000001E-2</c:v>
                </c:pt>
                <c:pt idx="58482">
                  <c:v>1.10834E-2</c:v>
                </c:pt>
                <c:pt idx="58483">
                  <c:v>1.10933E-2</c:v>
                </c:pt>
                <c:pt idx="58484">
                  <c:v>1.10686E-2</c:v>
                </c:pt>
                <c:pt idx="58485">
                  <c:v>1.10087E-2</c:v>
                </c:pt>
                <c:pt idx="58486">
                  <c:v>1.09132E-2</c:v>
                </c:pt>
                <c:pt idx="58487">
                  <c:v>1.0781900000000001E-2</c:v>
                </c:pt>
                <c:pt idx="58488">
                  <c:v>1.06146E-2</c:v>
                </c:pt>
                <c:pt idx="58489">
                  <c:v>1.0411E-2</c:v>
                </c:pt>
                <c:pt idx="58490">
                  <c:v>1.0171100000000001E-2</c:v>
                </c:pt>
                <c:pt idx="58491" formatCode="0.00E+00">
                  <c:v>9.8949099999999998E-3</c:v>
                </c:pt>
                <c:pt idx="58492" formatCode="0.00E+00">
                  <c:v>9.5825200000000006E-3</c:v>
                </c:pt>
                <c:pt idx="58493" formatCode="0.00E+00">
                  <c:v>9.2340600000000005E-3</c:v>
                </c:pt>
                <c:pt idx="58494" formatCode="0.00E+00">
                  <c:v>8.8497799999999998E-3</c:v>
                </c:pt>
                <c:pt idx="58495" formatCode="0.00E+00">
                  <c:v>8.4299900000000001E-3</c:v>
                </c:pt>
                <c:pt idx="58496" formatCode="0.00E+00">
                  <c:v>7.9750499999999992E-3</c:v>
                </c:pt>
                <c:pt idx="58497" formatCode="0.00E+00">
                  <c:v>7.4854500000000003E-3</c:v>
                </c:pt>
                <c:pt idx="58498" formatCode="0.00E+00">
                  <c:v>6.9617200000000002E-3</c:v>
                </c:pt>
                <c:pt idx="58499" formatCode="0.00E+00">
                  <c:v>6.4044699999999998E-3</c:v>
                </c:pt>
                <c:pt idx="58500" formatCode="0.00E+00">
                  <c:v>5.8144E-3</c:v>
                </c:pt>
                <c:pt idx="58501" formatCode="0.00E+00">
                  <c:v>5.1922499999999998E-3</c:v>
                </c:pt>
                <c:pt idx="58502" formatCode="0.00E+00">
                  <c:v>4.5388700000000004E-3</c:v>
                </c:pt>
                <c:pt idx="58503" formatCode="0.00E+00">
                  <c:v>3.8551700000000002E-3</c:v>
                </c:pt>
                <c:pt idx="58504" formatCode="0.00E+00">
                  <c:v>3.14211E-3</c:v>
                </c:pt>
                <c:pt idx="58505" formatCode="0.00E+00">
                  <c:v>2.4007400000000002E-3</c:v>
                </c:pt>
                <c:pt idx="58506" formatCode="0.00E+00">
                  <c:v>1.6321700000000001E-3</c:v>
                </c:pt>
                <c:pt idx="58507" formatCode="0.00E+00">
                  <c:v>8.3757000000000005E-4</c:v>
                </c:pt>
                <c:pt idx="58508" formatCode="0.00E+00">
                  <c:v>1.8183199999999999E-5</c:v>
                </c:pt>
                <c:pt idx="58509" formatCode="0.00E+00">
                  <c:v>-8.2469499999999996E-4</c:v>
                </c:pt>
                <c:pt idx="58510" formatCode="0.00E+00">
                  <c:v>-1.6897100000000001E-3</c:v>
                </c:pt>
                <c:pt idx="58511" formatCode="0.00E+00">
                  <c:v>-2.57544E-3</c:v>
                </c:pt>
                <c:pt idx="58512" formatCode="0.00E+00">
                  <c:v>-3.4804300000000001E-3</c:v>
                </c:pt>
                <c:pt idx="58513" formatCode="0.00E+00">
                  <c:v>-4.4031499999999998E-3</c:v>
                </c:pt>
                <c:pt idx="58514" formatCode="0.00E+00">
                  <c:v>-5.3420400000000002E-3</c:v>
                </c:pt>
                <c:pt idx="58515" formatCode="0.00E+00">
                  <c:v>-6.29548E-3</c:v>
                </c:pt>
                <c:pt idx="58516" formatCode="0.00E+00">
                  <c:v>-7.2618200000000004E-3</c:v>
                </c:pt>
                <c:pt idx="58517" formatCode="0.00E+00">
                  <c:v>-8.2393599999999994E-3</c:v>
                </c:pt>
                <c:pt idx="58518" formatCode="0.00E+00">
                  <c:v>-9.2263499999999995E-3</c:v>
                </c:pt>
                <c:pt idx="58519">
                  <c:v>-1.0220999999999999E-2</c:v>
                </c:pt>
                <c:pt idx="58520">
                  <c:v>-1.12216E-2</c:v>
                </c:pt>
                <c:pt idx="58521">
                  <c:v>-1.22262E-2</c:v>
                </c:pt>
                <c:pt idx="58522">
                  <c:v>-1.3233099999999999E-2</c:v>
                </c:pt>
                <c:pt idx="58523">
                  <c:v>-1.42402E-2</c:v>
                </c:pt>
                <c:pt idx="58524">
                  <c:v>-1.52458E-2</c:v>
                </c:pt>
                <c:pt idx="58525">
                  <c:v>-1.6247899999999999E-2</c:v>
                </c:pt>
                <c:pt idx="58526">
                  <c:v>-1.7244499999999999E-2</c:v>
                </c:pt>
                <c:pt idx="58527">
                  <c:v>-1.8233900000000001E-2</c:v>
                </c:pt>
                <c:pt idx="58528">
                  <c:v>-1.9213899999999999E-2</c:v>
                </c:pt>
                <c:pt idx="58529">
                  <c:v>-2.0182700000000001E-2</c:v>
                </c:pt>
                <c:pt idx="58530">
                  <c:v>-2.1138400000000002E-2</c:v>
                </c:pt>
                <c:pt idx="58531">
                  <c:v>-2.2079000000000001E-2</c:v>
                </c:pt>
                <c:pt idx="58532">
                  <c:v>-2.3002600000000002E-2</c:v>
                </c:pt>
                <c:pt idx="58533">
                  <c:v>-2.3907299999999999E-2</c:v>
                </c:pt>
                <c:pt idx="58534">
                  <c:v>-2.47911E-2</c:v>
                </c:pt>
                <c:pt idx="58535">
                  <c:v>-2.5652299999999999E-2</c:v>
                </c:pt>
                <c:pt idx="58536">
                  <c:v>-2.6488999999999999E-2</c:v>
                </c:pt>
                <c:pt idx="58537">
                  <c:v>-2.7299299999999999E-2</c:v>
                </c:pt>
                <c:pt idx="58538">
                  <c:v>-2.8081499999999999E-2</c:v>
                </c:pt>
                <c:pt idx="58539">
                  <c:v>-2.88338E-2</c:v>
                </c:pt>
                <c:pt idx="58540">
                  <c:v>-2.9554500000000001E-2</c:v>
                </c:pt>
                <c:pt idx="58541">
                  <c:v>-3.0241799999999999E-2</c:v>
                </c:pt>
                <c:pt idx="58542">
                  <c:v>-3.08943E-2</c:v>
                </c:pt>
                <c:pt idx="58543">
                  <c:v>-3.1510200000000002E-2</c:v>
                </c:pt>
                <c:pt idx="58544">
                  <c:v>-3.2087999999999998E-2</c:v>
                </c:pt>
                <c:pt idx="58545">
                  <c:v>-3.2626299999999997E-2</c:v>
                </c:pt>
                <c:pt idx="58546">
                  <c:v>-3.3123600000000003E-2</c:v>
                </c:pt>
                <c:pt idx="58547">
                  <c:v>-3.3578499999999997E-2</c:v>
                </c:pt>
                <c:pt idx="58548">
                  <c:v>-3.3989800000000001E-2</c:v>
                </c:pt>
                <c:pt idx="58549">
                  <c:v>-3.4356100000000001E-2</c:v>
                </c:pt>
                <c:pt idx="58550">
                  <c:v>-3.46763E-2</c:v>
                </c:pt>
                <c:pt idx="58551">
                  <c:v>-3.4949300000000003E-2</c:v>
                </c:pt>
                <c:pt idx="58552">
                  <c:v>-3.5173999999999997E-2</c:v>
                </c:pt>
                <c:pt idx="58553">
                  <c:v>-3.5349499999999999E-2</c:v>
                </c:pt>
                <c:pt idx="58554">
                  <c:v>-3.5474800000000001E-2</c:v>
                </c:pt>
                <c:pt idx="58555">
                  <c:v>-3.55491E-2</c:v>
                </c:pt>
                <c:pt idx="58556">
                  <c:v>-3.5571800000000001E-2</c:v>
                </c:pt>
                <c:pt idx="58557">
                  <c:v>-3.55421E-2</c:v>
                </c:pt>
                <c:pt idx="58558">
                  <c:v>-3.5459499999999998E-2</c:v>
                </c:pt>
                <c:pt idx="58559">
                  <c:v>-3.5323399999999998E-2</c:v>
                </c:pt>
                <c:pt idx="58560">
                  <c:v>-3.5133499999999998E-2</c:v>
                </c:pt>
                <c:pt idx="58561">
                  <c:v>-3.4889499999999997E-2</c:v>
                </c:pt>
                <c:pt idx="58562">
                  <c:v>-3.4590999999999997E-2</c:v>
                </c:pt>
                <c:pt idx="58563">
                  <c:v>-3.4237999999999998E-2</c:v>
                </c:pt>
                <c:pt idx="58564">
                  <c:v>-3.3830499999999999E-2</c:v>
                </c:pt>
                <c:pt idx="58565">
                  <c:v>-3.3368299999999997E-2</c:v>
                </c:pt>
                <c:pt idx="58566">
                  <c:v>-3.2851699999999998E-2</c:v>
                </c:pt>
                <c:pt idx="58567">
                  <c:v>-3.2280900000000001E-2</c:v>
                </c:pt>
                <c:pt idx="58568">
                  <c:v>-3.1656200000000002E-2</c:v>
                </c:pt>
                <c:pt idx="58569">
                  <c:v>-3.0977899999999999E-2</c:v>
                </c:pt>
                <c:pt idx="58570">
                  <c:v>-3.0246599999999998E-2</c:v>
                </c:pt>
                <c:pt idx="58571">
                  <c:v>-2.9462700000000001E-2</c:v>
                </c:pt>
                <c:pt idx="58572">
                  <c:v>-2.8627099999999999E-2</c:v>
                </c:pt>
                <c:pt idx="58573">
                  <c:v>-2.7740299999999999E-2</c:v>
                </c:pt>
                <c:pt idx="58574">
                  <c:v>-2.6803400000000002E-2</c:v>
                </c:pt>
                <c:pt idx="58575">
                  <c:v>-2.5817099999999999E-2</c:v>
                </c:pt>
                <c:pt idx="58576">
                  <c:v>-2.47824E-2</c:v>
                </c:pt>
                <c:pt idx="58577">
                  <c:v>-2.3700599999999999E-2</c:v>
                </c:pt>
                <c:pt idx="58578">
                  <c:v>-2.2572700000000001E-2</c:v>
                </c:pt>
                <c:pt idx="58579">
                  <c:v>-2.1399999999999999E-2</c:v>
                </c:pt>
                <c:pt idx="58580">
                  <c:v>-2.0183900000000001E-2</c:v>
                </c:pt>
                <c:pt idx="58581">
                  <c:v>-1.89257E-2</c:v>
                </c:pt>
                <c:pt idx="58582">
                  <c:v>-1.7626900000000001E-2</c:v>
                </c:pt>
                <c:pt idx="58583">
                  <c:v>-1.62892E-2</c:v>
                </c:pt>
                <c:pt idx="58584">
                  <c:v>-1.4914E-2</c:v>
                </c:pt>
                <c:pt idx="58585">
                  <c:v>-1.3503299999999999E-2</c:v>
                </c:pt>
                <c:pt idx="58586">
                  <c:v>-1.2058599999999999E-2</c:v>
                </c:pt>
                <c:pt idx="58587">
                  <c:v>-1.0581800000000001E-2</c:v>
                </c:pt>
                <c:pt idx="58588" formatCode="0.00E+00">
                  <c:v>-9.0749300000000001E-3</c:v>
                </c:pt>
                <c:pt idx="58589" formatCode="0.00E+00">
                  <c:v>-7.5398100000000001E-3</c:v>
                </c:pt>
                <c:pt idx="58590" formatCode="0.00E+00">
                  <c:v>-5.9784699999999996E-3</c:v>
                </c:pt>
                <c:pt idx="58591" formatCode="0.00E+00">
                  <c:v>-4.3929900000000003E-3</c:v>
                </c:pt>
                <c:pt idx="58592" formatCode="0.00E+00">
                  <c:v>-2.78547E-3</c:v>
                </c:pt>
                <c:pt idx="58593" formatCode="0.00E+00">
                  <c:v>-1.15807E-3</c:v>
                </c:pt>
                <c:pt idx="58594" formatCode="0.00E+00">
                  <c:v>4.87016E-4</c:v>
                </c:pt>
                <c:pt idx="58595" formatCode="0.00E+00">
                  <c:v>2.1475499999999998E-3</c:v>
                </c:pt>
                <c:pt idx="58596" formatCode="0.00E+00">
                  <c:v>3.8212400000000001E-3</c:v>
                </c:pt>
                <c:pt idx="58597" formatCode="0.00E+00">
                  <c:v>5.5058099999999999E-3</c:v>
                </c:pt>
                <c:pt idx="58598" formatCode="0.00E+00">
                  <c:v>7.1988900000000003E-3</c:v>
                </c:pt>
                <c:pt idx="58599" formatCode="0.00E+00">
                  <c:v>8.8981400000000006E-3</c:v>
                </c:pt>
                <c:pt idx="58600">
                  <c:v>1.06012E-2</c:v>
                </c:pt>
                <c:pt idx="58601">
                  <c:v>1.23056E-2</c:v>
                </c:pt>
                <c:pt idx="58602">
                  <c:v>1.4008899999999999E-2</c:v>
                </c:pt>
                <c:pt idx="58603">
                  <c:v>1.5708799999999998E-2</c:v>
                </c:pt>
                <c:pt idx="58604">
                  <c:v>1.74028E-2</c:v>
                </c:pt>
                <c:pt idx="58605">
                  <c:v>1.9088500000000001E-2</c:v>
                </c:pt>
                <c:pt idx="58606">
                  <c:v>2.0763400000000001E-2</c:v>
                </c:pt>
                <c:pt idx="58607">
                  <c:v>2.2425E-2</c:v>
                </c:pt>
                <c:pt idx="58608">
                  <c:v>2.4071100000000002E-2</c:v>
                </c:pt>
                <c:pt idx="58609">
                  <c:v>2.5699099999999999E-2</c:v>
                </c:pt>
                <c:pt idx="58610">
                  <c:v>2.73066E-2</c:v>
                </c:pt>
                <c:pt idx="58611">
                  <c:v>2.8891400000000001E-2</c:v>
                </c:pt>
                <c:pt idx="58612">
                  <c:v>3.0450899999999999E-2</c:v>
                </c:pt>
                <c:pt idx="58613">
                  <c:v>3.1982999999999998E-2</c:v>
                </c:pt>
                <c:pt idx="58614">
                  <c:v>3.3485300000000003E-2</c:v>
                </c:pt>
                <c:pt idx="58615">
                  <c:v>3.4955600000000003E-2</c:v>
                </c:pt>
                <c:pt idx="58616">
                  <c:v>3.6391600000000003E-2</c:v>
                </c:pt>
                <c:pt idx="58617">
                  <c:v>3.7791100000000001E-2</c:v>
                </c:pt>
                <c:pt idx="58618">
                  <c:v>3.9152100000000002E-2</c:v>
                </c:pt>
                <c:pt idx="58619">
                  <c:v>4.0472500000000002E-2</c:v>
                </c:pt>
                <c:pt idx="58620">
                  <c:v>4.1750099999999998E-2</c:v>
                </c:pt>
                <c:pt idx="58621">
                  <c:v>4.2983100000000003E-2</c:v>
                </c:pt>
                <c:pt idx="58622">
                  <c:v>4.41695E-2</c:v>
                </c:pt>
                <c:pt idx="58623">
                  <c:v>4.5307399999999998E-2</c:v>
                </c:pt>
                <c:pt idx="58624">
                  <c:v>4.6395100000000002E-2</c:v>
                </c:pt>
                <c:pt idx="58625">
                  <c:v>4.7430899999999998E-2</c:v>
                </c:pt>
                <c:pt idx="58626">
                  <c:v>4.8412999999999998E-2</c:v>
                </c:pt>
                <c:pt idx="58627">
                  <c:v>4.9340000000000002E-2</c:v>
                </c:pt>
                <c:pt idx="58628">
                  <c:v>5.0210200000000003E-2</c:v>
                </c:pt>
                <c:pt idx="58629">
                  <c:v>5.10223E-2</c:v>
                </c:pt>
                <c:pt idx="58630">
                  <c:v>5.1774899999999999E-2</c:v>
                </c:pt>
                <c:pt idx="58631">
                  <c:v>5.2466800000000001E-2</c:v>
                </c:pt>
                <c:pt idx="58632">
                  <c:v>5.30968E-2</c:v>
                </c:pt>
                <c:pt idx="58633">
                  <c:v>5.3663700000000002E-2</c:v>
                </c:pt>
                <c:pt idx="58634">
                  <c:v>5.4166600000000002E-2</c:v>
                </c:pt>
                <c:pt idx="58635">
                  <c:v>5.4604600000000003E-2</c:v>
                </c:pt>
                <c:pt idx="58636">
                  <c:v>5.4976799999999999E-2</c:v>
                </c:pt>
                <c:pt idx="58637">
                  <c:v>5.5282400000000002E-2</c:v>
                </c:pt>
                <c:pt idx="58638">
                  <c:v>5.5521000000000001E-2</c:v>
                </c:pt>
                <c:pt idx="58639">
                  <c:v>5.56918E-2</c:v>
                </c:pt>
                <c:pt idx="58640">
                  <c:v>5.5794499999999997E-2</c:v>
                </c:pt>
                <c:pt idx="58641">
                  <c:v>5.5828799999999998E-2</c:v>
                </c:pt>
                <c:pt idx="58642">
                  <c:v>5.5794299999999998E-2</c:v>
                </c:pt>
                <c:pt idx="58643">
                  <c:v>5.5690799999999999E-2</c:v>
                </c:pt>
                <c:pt idx="58644">
                  <c:v>5.5518499999999998E-2</c:v>
                </c:pt>
                <c:pt idx="58645">
                  <c:v>5.5277199999999999E-2</c:v>
                </c:pt>
                <c:pt idx="58646">
                  <c:v>5.4967099999999998E-2</c:v>
                </c:pt>
                <c:pt idx="58647">
                  <c:v>5.4588499999999998E-2</c:v>
                </c:pt>
                <c:pt idx="58648">
                  <c:v>5.4141700000000001E-2</c:v>
                </c:pt>
                <c:pt idx="58649">
                  <c:v>5.3627000000000001E-2</c:v>
                </c:pt>
                <c:pt idx="58650">
                  <c:v>5.3045200000000001E-2</c:v>
                </c:pt>
                <c:pt idx="58651">
                  <c:v>5.2396699999999997E-2</c:v>
                </c:pt>
                <c:pt idx="58652">
                  <c:v>5.16823E-2</c:v>
                </c:pt>
                <c:pt idx="58653">
                  <c:v>5.0902799999999998E-2</c:v>
                </c:pt>
                <c:pt idx="58654">
                  <c:v>5.0059100000000002E-2</c:v>
                </c:pt>
                <c:pt idx="58655">
                  <c:v>4.91522E-2</c:v>
                </c:pt>
                <c:pt idx="58656">
                  <c:v>4.8183200000000002E-2</c:v>
                </c:pt>
                <c:pt idx="58657">
                  <c:v>4.7153199999999999E-2</c:v>
                </c:pt>
                <c:pt idx="58658">
                  <c:v>4.6063600000000003E-2</c:v>
                </c:pt>
                <c:pt idx="58659">
                  <c:v>4.49156E-2</c:v>
                </c:pt>
                <c:pt idx="58660">
                  <c:v>4.3710699999999998E-2</c:v>
                </c:pt>
                <c:pt idx="58661">
                  <c:v>4.2450500000000002E-2</c:v>
                </c:pt>
                <c:pt idx="58662">
                  <c:v>4.1136399999999997E-2</c:v>
                </c:pt>
                <c:pt idx="58663">
                  <c:v>3.9770100000000003E-2</c:v>
                </c:pt>
                <c:pt idx="58664">
                  <c:v>3.8353499999999999E-2</c:v>
                </c:pt>
                <c:pt idx="58665">
                  <c:v>3.6888200000000003E-2</c:v>
                </c:pt>
                <c:pt idx="58666">
                  <c:v>3.5376100000000001E-2</c:v>
                </c:pt>
                <c:pt idx="58667">
                  <c:v>3.3819299999999997E-2</c:v>
                </c:pt>
                <c:pt idx="58668">
                  <c:v>3.2219600000000001E-2</c:v>
                </c:pt>
                <c:pt idx="58669">
                  <c:v>3.0579200000000001E-2</c:v>
                </c:pt>
                <c:pt idx="58670">
                  <c:v>2.8900200000000001E-2</c:v>
                </c:pt>
                <c:pt idx="58671">
                  <c:v>2.7184699999999999E-2</c:v>
                </c:pt>
                <c:pt idx="58672">
                  <c:v>2.54349E-2</c:v>
                </c:pt>
                <c:pt idx="58673">
                  <c:v>2.36531E-2</c:v>
                </c:pt>
                <c:pt idx="58674">
                  <c:v>2.1841699999999999E-2</c:v>
                </c:pt>
                <c:pt idx="58675">
                  <c:v>2.0002800000000001E-2</c:v>
                </c:pt>
                <c:pt idx="58676">
                  <c:v>1.8138999999999999E-2</c:v>
                </c:pt>
                <c:pt idx="58677">
                  <c:v>1.6252599999999999E-2</c:v>
                </c:pt>
                <c:pt idx="58678">
                  <c:v>1.4346100000000001E-2</c:v>
                </c:pt>
                <c:pt idx="58679">
                  <c:v>1.24219E-2</c:v>
                </c:pt>
                <c:pt idx="58680">
                  <c:v>1.04825E-2</c:v>
                </c:pt>
                <c:pt idx="58681" formatCode="0.00E+00">
                  <c:v>8.5304500000000002E-3</c:v>
                </c:pt>
                <c:pt idx="58682" formatCode="0.00E+00">
                  <c:v>6.5681999999999997E-3</c:v>
                </c:pt>
                <c:pt idx="58683" formatCode="0.00E+00">
                  <c:v>4.5982899999999997E-3</c:v>
                </c:pt>
                <c:pt idx="58684" formatCode="0.00E+00">
                  <c:v>2.6232500000000001E-3</c:v>
                </c:pt>
                <c:pt idx="58685" formatCode="0.00E+00">
                  <c:v>6.4561700000000002E-4</c:v>
                </c:pt>
                <c:pt idx="58686" formatCode="0.00E+00">
                  <c:v>-1.33209E-3</c:v>
                </c:pt>
                <c:pt idx="58687" formatCode="0.00E+00">
                  <c:v>-3.3073400000000002E-3</c:v>
                </c:pt>
                <c:pt idx="58688" formatCode="0.00E+00">
                  <c:v>-5.2776100000000003E-3</c:v>
                </c:pt>
                <c:pt idx="58689" formatCode="0.00E+00">
                  <c:v>-7.24042E-3</c:v>
                </c:pt>
                <c:pt idx="58690" formatCode="0.00E+00">
                  <c:v>-9.1932699999999999E-3</c:v>
                </c:pt>
                <c:pt idx="58691">
                  <c:v>-1.11337E-2</c:v>
                </c:pt>
                <c:pt idx="58692">
                  <c:v>-1.3059299999999999E-2</c:v>
                </c:pt>
                <c:pt idx="58693">
                  <c:v>-1.4967599999999999E-2</c:v>
                </c:pt>
                <c:pt idx="58694">
                  <c:v>-1.6856199999999998E-2</c:v>
                </c:pt>
                <c:pt idx="58695">
                  <c:v>-1.8722800000000001E-2</c:v>
                </c:pt>
                <c:pt idx="58696">
                  <c:v>-2.0565099999999999E-2</c:v>
                </c:pt>
                <c:pt idx="58697">
                  <c:v>-2.2380799999999999E-2</c:v>
                </c:pt>
                <c:pt idx="58698">
                  <c:v>-2.4167600000000001E-2</c:v>
                </c:pt>
                <c:pt idx="58699">
                  <c:v>-2.5923499999999999E-2</c:v>
                </c:pt>
                <c:pt idx="58700">
                  <c:v>-2.7646199999999999E-2</c:v>
                </c:pt>
                <c:pt idx="58701">
                  <c:v>-2.9333700000000001E-2</c:v>
                </c:pt>
                <c:pt idx="58702">
                  <c:v>-3.0983900000000002E-2</c:v>
                </c:pt>
                <c:pt idx="58703">
                  <c:v>-3.2594900000000003E-2</c:v>
                </c:pt>
                <c:pt idx="58704">
                  <c:v>-3.4164899999999998E-2</c:v>
                </c:pt>
                <c:pt idx="58705">
                  <c:v>-3.5691800000000003E-2</c:v>
                </c:pt>
                <c:pt idx="58706">
                  <c:v>-3.7174100000000002E-2</c:v>
                </c:pt>
                <c:pt idx="58707">
                  <c:v>-3.8609900000000003E-2</c:v>
                </c:pt>
                <c:pt idx="58708">
                  <c:v>-3.9997699999999997E-2</c:v>
                </c:pt>
                <c:pt idx="58709">
                  <c:v>-4.1335799999999999E-2</c:v>
                </c:pt>
                <c:pt idx="58710">
                  <c:v>-4.2622899999999998E-2</c:v>
                </c:pt>
                <c:pt idx="58711">
                  <c:v>-4.3857399999999998E-2</c:v>
                </c:pt>
                <c:pt idx="58712">
                  <c:v>-4.5038099999999998E-2</c:v>
                </c:pt>
                <c:pt idx="58713">
                  <c:v>-4.6163599999999999E-2</c:v>
                </c:pt>
                <c:pt idx="58714">
                  <c:v>-4.7232900000000001E-2</c:v>
                </c:pt>
                <c:pt idx="58715">
                  <c:v>-4.82449E-2</c:v>
                </c:pt>
                <c:pt idx="58716">
                  <c:v>-4.9198400000000003E-2</c:v>
                </c:pt>
                <c:pt idx="58717">
                  <c:v>-5.0092699999999997E-2</c:v>
                </c:pt>
                <c:pt idx="58718">
                  <c:v>-5.0926899999999997E-2</c:v>
                </c:pt>
                <c:pt idx="58719">
                  <c:v>-5.1700200000000002E-2</c:v>
                </c:pt>
                <c:pt idx="58720">
                  <c:v>-5.2412E-2</c:v>
                </c:pt>
                <c:pt idx="58721">
                  <c:v>-5.3061799999999999E-2</c:v>
                </c:pt>
                <c:pt idx="58722">
                  <c:v>-5.3648899999999999E-2</c:v>
                </c:pt>
                <c:pt idx="58723">
                  <c:v>-5.4173100000000002E-2</c:v>
                </c:pt>
                <c:pt idx="58724">
                  <c:v>-5.4634000000000002E-2</c:v>
                </c:pt>
                <c:pt idx="58725">
                  <c:v>-5.5031400000000001E-2</c:v>
                </c:pt>
                <c:pt idx="58726">
                  <c:v>-5.5365200000000003E-2</c:v>
                </c:pt>
                <c:pt idx="58727">
                  <c:v>-5.5635400000000002E-2</c:v>
                </c:pt>
                <c:pt idx="58728">
                  <c:v>-5.58419E-2</c:v>
                </c:pt>
                <c:pt idx="58729">
                  <c:v>-5.5985E-2</c:v>
                </c:pt>
                <c:pt idx="58730">
                  <c:v>-5.6064700000000002E-2</c:v>
                </c:pt>
                <c:pt idx="58731">
                  <c:v>-5.6081600000000002E-2</c:v>
                </c:pt>
                <c:pt idx="58732">
                  <c:v>-5.6035799999999997E-2</c:v>
                </c:pt>
                <c:pt idx="58733">
                  <c:v>-5.5927900000000003E-2</c:v>
                </c:pt>
                <c:pt idx="58734">
                  <c:v>-5.5758500000000003E-2</c:v>
                </c:pt>
                <c:pt idx="58735">
                  <c:v>-5.5528099999999997E-2</c:v>
                </c:pt>
                <c:pt idx="58736">
                  <c:v>-5.5237599999999998E-2</c:v>
                </c:pt>
                <c:pt idx="58737">
                  <c:v>-5.4887600000000002E-2</c:v>
                </c:pt>
                <c:pt idx="58738">
                  <c:v>-5.4479E-2</c:v>
                </c:pt>
                <c:pt idx="58739">
                  <c:v>-5.40128E-2</c:v>
                </c:pt>
                <c:pt idx="58740">
                  <c:v>-5.34899E-2</c:v>
                </c:pt>
                <c:pt idx="58741">
                  <c:v>-5.2911600000000003E-2</c:v>
                </c:pt>
                <c:pt idx="58742">
                  <c:v>-5.22788E-2</c:v>
                </c:pt>
                <c:pt idx="58743">
                  <c:v>-5.1592800000000001E-2</c:v>
                </c:pt>
                <c:pt idx="58744">
                  <c:v>-5.0854900000000001E-2</c:v>
                </c:pt>
                <c:pt idx="58745">
                  <c:v>-5.0066300000000001E-2</c:v>
                </c:pt>
                <c:pt idx="58746">
                  <c:v>-4.9228599999999997E-2</c:v>
                </c:pt>
                <c:pt idx="58747">
                  <c:v>-4.83431E-2</c:v>
                </c:pt>
                <c:pt idx="58748">
                  <c:v>-4.7411300000000003E-2</c:v>
                </c:pt>
                <c:pt idx="58749">
                  <c:v>-4.6434900000000001E-2</c:v>
                </c:pt>
                <c:pt idx="58750">
                  <c:v>-4.5415299999999999E-2</c:v>
                </c:pt>
                <c:pt idx="58751">
                  <c:v>-4.4354200000000003E-2</c:v>
                </c:pt>
                <c:pt idx="58752">
                  <c:v>-4.3253199999999999E-2</c:v>
                </c:pt>
                <c:pt idx="58753">
                  <c:v>-4.2114199999999997E-2</c:v>
                </c:pt>
                <c:pt idx="58754">
                  <c:v>-4.09389E-2</c:v>
                </c:pt>
                <c:pt idx="58755">
                  <c:v>-3.9729E-2</c:v>
                </c:pt>
                <c:pt idx="58756">
                  <c:v>-3.8486300000000001E-2</c:v>
                </c:pt>
                <c:pt idx="58757">
                  <c:v>-3.7212799999999997E-2</c:v>
                </c:pt>
                <c:pt idx="58758">
                  <c:v>-3.5910200000000003E-2</c:v>
                </c:pt>
                <c:pt idx="58759">
                  <c:v>-3.45805E-2</c:v>
                </c:pt>
                <c:pt idx="58760">
                  <c:v>-3.3225499999999998E-2</c:v>
                </c:pt>
                <c:pt idx="58761">
                  <c:v>-3.1847199999999999E-2</c:v>
                </c:pt>
                <c:pt idx="58762">
                  <c:v>-3.0447499999999999E-2</c:v>
                </c:pt>
                <c:pt idx="58763">
                  <c:v>-2.9028399999999999E-2</c:v>
                </c:pt>
                <c:pt idx="58764">
                  <c:v>-2.75917E-2</c:v>
                </c:pt>
                <c:pt idx="58765">
                  <c:v>-2.61394E-2</c:v>
                </c:pt>
                <c:pt idx="58766">
                  <c:v>-2.4673500000000001E-2</c:v>
                </c:pt>
                <c:pt idx="58767">
                  <c:v>-2.3195899999999998E-2</c:v>
                </c:pt>
                <c:pt idx="58768">
                  <c:v>-2.1708499999999999E-2</c:v>
                </c:pt>
                <c:pt idx="58769">
                  <c:v>-2.0213200000000001E-2</c:v>
                </c:pt>
                <c:pt idx="58770">
                  <c:v>-1.8711999999999999E-2</c:v>
                </c:pt>
                <c:pt idx="58771">
                  <c:v>-1.7206699999999998E-2</c:v>
                </c:pt>
                <c:pt idx="58772">
                  <c:v>-1.56992E-2</c:v>
                </c:pt>
                <c:pt idx="58773">
                  <c:v>-1.41914E-2</c:v>
                </c:pt>
                <c:pt idx="58774">
                  <c:v>-1.26851E-2</c:v>
                </c:pt>
                <c:pt idx="58775">
                  <c:v>-1.11821E-2</c:v>
                </c:pt>
                <c:pt idx="58776" formatCode="0.00E+00">
                  <c:v>-9.6840899999999994E-3</c:v>
                </c:pt>
                <c:pt idx="58777" formatCode="0.00E+00">
                  <c:v>-8.1929099999999994E-3</c:v>
                </c:pt>
                <c:pt idx="58778" formatCode="0.00E+00">
                  <c:v>-6.7102300000000002E-3</c:v>
                </c:pt>
                <c:pt idx="58779" formatCode="0.00E+00">
                  <c:v>-5.2377300000000003E-3</c:v>
                </c:pt>
                <c:pt idx="58780" formatCode="0.00E+00">
                  <c:v>-3.7770299999999998E-3</c:v>
                </c:pt>
                <c:pt idx="58781" formatCode="0.00E+00">
                  <c:v>-2.32972E-3</c:v>
                </c:pt>
                <c:pt idx="58782" formatCode="0.00E+00">
                  <c:v>-8.9734500000000002E-4</c:v>
                </c:pt>
                <c:pt idx="58783" formatCode="0.00E+00">
                  <c:v>5.1858199999999996E-4</c:v>
                </c:pt>
                <c:pt idx="58784" formatCode="0.00E+00">
                  <c:v>1.91661E-3</c:v>
                </c:pt>
                <c:pt idx="58785" formatCode="0.00E+00">
                  <c:v>3.29533E-3</c:v>
                </c:pt>
                <c:pt idx="58786" formatCode="0.00E+00">
                  <c:v>4.6533900000000003E-3</c:v>
                </c:pt>
                <c:pt idx="58787" formatCode="0.00E+00">
                  <c:v>5.9894700000000002E-3</c:v>
                </c:pt>
                <c:pt idx="58788" formatCode="0.00E+00">
                  <c:v>7.3023200000000002E-3</c:v>
                </c:pt>
                <c:pt idx="58789" formatCode="0.00E+00">
                  <c:v>8.5907399999999995E-3</c:v>
                </c:pt>
                <c:pt idx="58790" formatCode="0.00E+00">
                  <c:v>9.8535900000000006E-3</c:v>
                </c:pt>
                <c:pt idx="58791">
                  <c:v>1.10898E-2</c:v>
                </c:pt>
                <c:pt idx="58792">
                  <c:v>1.22983E-2</c:v>
                </c:pt>
                <c:pt idx="58793">
                  <c:v>1.34781E-2</c:v>
                </c:pt>
                <c:pt idx="58794">
                  <c:v>1.46283E-2</c:v>
                </c:pt>
                <c:pt idx="58795">
                  <c:v>1.57482E-2</c:v>
                </c:pt>
                <c:pt idx="58796">
                  <c:v>1.68367E-2</c:v>
                </c:pt>
                <c:pt idx="58797">
                  <c:v>1.78934E-2</c:v>
                </c:pt>
                <c:pt idx="58798">
                  <c:v>1.8917300000000001E-2</c:v>
                </c:pt>
                <c:pt idx="58799">
                  <c:v>1.9908100000000001E-2</c:v>
                </c:pt>
                <c:pt idx="58800">
                  <c:v>2.0865000000000002E-2</c:v>
                </c:pt>
                <c:pt idx="58801">
                  <c:v>2.1787600000000001E-2</c:v>
                </c:pt>
                <c:pt idx="58802">
                  <c:v>2.2675600000000001E-2</c:v>
                </c:pt>
                <c:pt idx="58803">
                  <c:v>2.3528400000000001E-2</c:v>
                </c:pt>
                <c:pt idx="58804">
                  <c:v>2.43459E-2</c:v>
                </c:pt>
                <c:pt idx="58805">
                  <c:v>2.5127699999999999E-2</c:v>
                </c:pt>
                <c:pt idx="58806">
                  <c:v>2.5873699999999999E-2</c:v>
                </c:pt>
                <c:pt idx="58807">
                  <c:v>2.6583800000000001E-2</c:v>
                </c:pt>
                <c:pt idx="58808">
                  <c:v>2.7257799999999999E-2</c:v>
                </c:pt>
                <c:pt idx="58809">
                  <c:v>2.7895799999999998E-2</c:v>
                </c:pt>
                <c:pt idx="58810">
                  <c:v>2.84978E-2</c:v>
                </c:pt>
                <c:pt idx="58811">
                  <c:v>2.90639E-2</c:v>
                </c:pt>
                <c:pt idx="58812">
                  <c:v>2.95943E-2</c:v>
                </c:pt>
                <c:pt idx="58813">
                  <c:v>3.0089100000000001E-2</c:v>
                </c:pt>
                <c:pt idx="58814">
                  <c:v>3.0548700000000002E-2</c:v>
                </c:pt>
                <c:pt idx="58815">
                  <c:v>3.0973199999999999E-2</c:v>
                </c:pt>
                <c:pt idx="58816">
                  <c:v>3.1363200000000001E-2</c:v>
                </c:pt>
                <c:pt idx="58817">
                  <c:v>3.1718900000000001E-2</c:v>
                </c:pt>
                <c:pt idx="58818">
                  <c:v>3.2040899999999997E-2</c:v>
                </c:pt>
                <c:pt idx="58819">
                  <c:v>3.2329700000000003E-2</c:v>
                </c:pt>
                <c:pt idx="58820">
                  <c:v>3.2585599999999999E-2</c:v>
                </c:pt>
                <c:pt idx="58821">
                  <c:v>3.2809199999999997E-2</c:v>
                </c:pt>
                <c:pt idx="58822">
                  <c:v>3.3001099999999998E-2</c:v>
                </c:pt>
                <c:pt idx="58823">
                  <c:v>3.3162299999999999E-2</c:v>
                </c:pt>
                <c:pt idx="58824">
                  <c:v>3.3293900000000001E-2</c:v>
                </c:pt>
                <c:pt idx="58825">
                  <c:v>3.3397200000000002E-2</c:v>
                </c:pt>
                <c:pt idx="58826">
                  <c:v>3.34734E-2</c:v>
                </c:pt>
                <c:pt idx="58827">
                  <c:v>3.3523200000000003E-2</c:v>
                </c:pt>
                <c:pt idx="58828">
                  <c:v>3.3546699999999999E-2</c:v>
                </c:pt>
                <c:pt idx="58829">
                  <c:v>3.3544200000000003E-2</c:v>
                </c:pt>
                <c:pt idx="58830">
                  <c:v>3.3515900000000001E-2</c:v>
                </c:pt>
                <c:pt idx="58831">
                  <c:v>3.3462100000000002E-2</c:v>
                </c:pt>
                <c:pt idx="58832">
                  <c:v>3.3383299999999998E-2</c:v>
                </c:pt>
                <c:pt idx="58833">
                  <c:v>3.3279900000000001E-2</c:v>
                </c:pt>
                <c:pt idx="58834">
                  <c:v>3.31522E-2</c:v>
                </c:pt>
                <c:pt idx="58835">
                  <c:v>3.30009E-2</c:v>
                </c:pt>
                <c:pt idx="58836">
                  <c:v>3.2826399999999999E-2</c:v>
                </c:pt>
                <c:pt idx="58837">
                  <c:v>3.2628999999999998E-2</c:v>
                </c:pt>
                <c:pt idx="58838">
                  <c:v>3.2409E-2</c:v>
                </c:pt>
                <c:pt idx="58839">
                  <c:v>3.2167300000000003E-2</c:v>
                </c:pt>
                <c:pt idx="58840">
                  <c:v>3.1904299999999997E-2</c:v>
                </c:pt>
                <c:pt idx="58841">
                  <c:v>3.1620500000000003E-2</c:v>
                </c:pt>
                <c:pt idx="58842">
                  <c:v>3.1316200000000002E-2</c:v>
                </c:pt>
                <c:pt idx="58843">
                  <c:v>3.0992100000000002E-2</c:v>
                </c:pt>
                <c:pt idx="58844">
                  <c:v>3.0648600000000002E-2</c:v>
                </c:pt>
                <c:pt idx="58845">
                  <c:v>3.02861E-2</c:v>
                </c:pt>
                <c:pt idx="58846">
                  <c:v>2.9905399999999999E-2</c:v>
                </c:pt>
                <c:pt idx="58847">
                  <c:v>2.9507499999999999E-2</c:v>
                </c:pt>
                <c:pt idx="58848">
                  <c:v>2.9093399999999998E-2</c:v>
                </c:pt>
                <c:pt idx="58849">
                  <c:v>2.8663000000000001E-2</c:v>
                </c:pt>
                <c:pt idx="58850">
                  <c:v>2.82168E-2</c:v>
                </c:pt>
                <c:pt idx="58851">
                  <c:v>2.7755200000000001E-2</c:v>
                </c:pt>
                <c:pt idx="58852">
                  <c:v>2.7278699999999999E-2</c:v>
                </c:pt>
                <c:pt idx="58853">
                  <c:v>2.6788200000000002E-2</c:v>
                </c:pt>
                <c:pt idx="58854">
                  <c:v>2.6284600000000002E-2</c:v>
                </c:pt>
                <c:pt idx="58855">
                  <c:v>2.5768800000000001E-2</c:v>
                </c:pt>
                <c:pt idx="58856">
                  <c:v>2.5241300000000001E-2</c:v>
                </c:pt>
                <c:pt idx="58857">
                  <c:v>2.4702100000000001E-2</c:v>
                </c:pt>
                <c:pt idx="58858">
                  <c:v>2.4151499999999999E-2</c:v>
                </c:pt>
                <c:pt idx="58859">
                  <c:v>2.359E-2</c:v>
                </c:pt>
                <c:pt idx="58860">
                  <c:v>2.3018500000000001E-2</c:v>
                </c:pt>
                <c:pt idx="58861">
                  <c:v>2.2437200000000001E-2</c:v>
                </c:pt>
                <c:pt idx="58862">
                  <c:v>2.18467E-2</c:v>
                </c:pt>
                <c:pt idx="58863">
                  <c:v>2.1247200000000001E-2</c:v>
                </c:pt>
                <c:pt idx="58864">
                  <c:v>2.0639399999999999E-2</c:v>
                </c:pt>
                <c:pt idx="58865">
                  <c:v>2.0023599999999999E-2</c:v>
                </c:pt>
                <c:pt idx="58866">
                  <c:v>1.9400299999999999E-2</c:v>
                </c:pt>
                <c:pt idx="58867">
                  <c:v>1.8769500000000001E-2</c:v>
                </c:pt>
                <c:pt idx="58868">
                  <c:v>1.8131499999999998E-2</c:v>
                </c:pt>
                <c:pt idx="58869">
                  <c:v>1.7487699999999998E-2</c:v>
                </c:pt>
                <c:pt idx="58870">
                  <c:v>1.6838499999999999E-2</c:v>
                </c:pt>
                <c:pt idx="58871">
                  <c:v>1.6182700000000001E-2</c:v>
                </c:pt>
                <c:pt idx="58872">
                  <c:v>1.5517700000000001E-2</c:v>
                </c:pt>
                <c:pt idx="58873">
                  <c:v>1.48433E-2</c:v>
                </c:pt>
                <c:pt idx="58874">
                  <c:v>1.41621E-2</c:v>
                </c:pt>
                <c:pt idx="58875">
                  <c:v>1.34775E-2</c:v>
                </c:pt>
                <c:pt idx="58876">
                  <c:v>1.27907E-2</c:v>
                </c:pt>
                <c:pt idx="58877">
                  <c:v>1.21017E-2</c:v>
                </c:pt>
                <c:pt idx="58878">
                  <c:v>1.1410500000000001E-2</c:v>
                </c:pt>
                <c:pt idx="58879">
                  <c:v>1.07177E-2</c:v>
                </c:pt>
                <c:pt idx="58880">
                  <c:v>1.00237E-2</c:v>
                </c:pt>
                <c:pt idx="58881" formatCode="0.00E+00">
                  <c:v>9.3282599999999997E-3</c:v>
                </c:pt>
                <c:pt idx="58882" formatCode="0.00E+00">
                  <c:v>8.6315000000000003E-3</c:v>
                </c:pt>
                <c:pt idx="58883" formatCode="0.00E+00">
                  <c:v>7.9335299999999994E-3</c:v>
                </c:pt>
                <c:pt idx="58884" formatCode="0.00E+00">
                  <c:v>7.2342099999999996E-3</c:v>
                </c:pt>
                <c:pt idx="58885" formatCode="0.00E+00">
                  <c:v>6.5329300000000002E-3</c:v>
                </c:pt>
                <c:pt idx="58886" formatCode="0.00E+00">
                  <c:v>5.8288799999999998E-3</c:v>
                </c:pt>
                <c:pt idx="58887" formatCode="0.00E+00">
                  <c:v>5.1212999999999996E-3</c:v>
                </c:pt>
                <c:pt idx="58888" formatCode="0.00E+00">
                  <c:v>4.4097499999999996E-3</c:v>
                </c:pt>
                <c:pt idx="58889" formatCode="0.00E+00">
                  <c:v>3.6939299999999998E-3</c:v>
                </c:pt>
                <c:pt idx="58890" formatCode="0.00E+00">
                  <c:v>2.9733200000000002E-3</c:v>
                </c:pt>
                <c:pt idx="58891" formatCode="0.00E+00">
                  <c:v>2.2474700000000001E-3</c:v>
                </c:pt>
                <c:pt idx="58892" formatCode="0.00E+00">
                  <c:v>1.51651E-3</c:v>
                </c:pt>
                <c:pt idx="58893" formatCode="0.00E+00">
                  <c:v>7.8155200000000003E-4</c:v>
                </c:pt>
                <c:pt idx="58894" formatCode="0.00E+00">
                  <c:v>4.41796E-5</c:v>
                </c:pt>
                <c:pt idx="58895" formatCode="0.00E+00">
                  <c:v>-6.9512199999999995E-4</c:v>
                </c:pt>
                <c:pt idx="58896" formatCode="0.00E+00">
                  <c:v>-1.43808E-3</c:v>
                </c:pt>
                <c:pt idx="58897" formatCode="0.00E+00">
                  <c:v>-2.1874300000000002E-3</c:v>
                </c:pt>
                <c:pt idx="58898" formatCode="0.00E+00">
                  <c:v>-2.9450700000000002E-3</c:v>
                </c:pt>
                <c:pt idx="58899" formatCode="0.00E+00">
                  <c:v>-3.7117199999999999E-3</c:v>
                </c:pt>
                <c:pt idx="58900" formatCode="0.00E+00">
                  <c:v>-4.4873999999999999E-3</c:v>
                </c:pt>
                <c:pt idx="58901" formatCode="0.00E+00">
                  <c:v>-5.27152E-3</c:v>
                </c:pt>
                <c:pt idx="58902" formatCode="0.00E+00">
                  <c:v>-6.06224E-3</c:v>
                </c:pt>
                <c:pt idx="58903" formatCode="0.00E+00">
                  <c:v>-6.8568800000000001E-3</c:v>
                </c:pt>
                <c:pt idx="58904" formatCode="0.00E+00">
                  <c:v>-7.65389E-3</c:v>
                </c:pt>
                <c:pt idx="58905" formatCode="0.00E+00">
                  <c:v>-8.4546199999999995E-3</c:v>
                </c:pt>
                <c:pt idx="58906" formatCode="0.00E+00">
                  <c:v>-9.2619099999999999E-3</c:v>
                </c:pt>
                <c:pt idx="58907">
                  <c:v>-1.00766E-2</c:v>
                </c:pt>
                <c:pt idx="58908">
                  <c:v>-1.08971E-2</c:v>
                </c:pt>
                <c:pt idx="58909">
                  <c:v>-1.1722700000000001E-2</c:v>
                </c:pt>
                <c:pt idx="58910">
                  <c:v>-1.2554600000000001E-2</c:v>
                </c:pt>
                <c:pt idx="58911">
                  <c:v>-1.3395199999999999E-2</c:v>
                </c:pt>
                <c:pt idx="58912">
                  <c:v>-1.4245300000000001E-2</c:v>
                </c:pt>
                <c:pt idx="58913">
                  <c:v>-1.51045E-2</c:v>
                </c:pt>
                <c:pt idx="58914">
                  <c:v>-1.5972299999999998E-2</c:v>
                </c:pt>
                <c:pt idx="58915">
                  <c:v>-1.6848200000000001E-2</c:v>
                </c:pt>
                <c:pt idx="58916">
                  <c:v>-1.77316E-2</c:v>
                </c:pt>
                <c:pt idx="58917">
                  <c:v>-1.86208E-2</c:v>
                </c:pt>
                <c:pt idx="58918">
                  <c:v>-1.9513699999999998E-2</c:v>
                </c:pt>
                <c:pt idx="58919">
                  <c:v>-2.0408800000000001E-2</c:v>
                </c:pt>
                <c:pt idx="58920">
                  <c:v>-2.13063E-2</c:v>
                </c:pt>
                <c:pt idx="58921">
                  <c:v>-2.2208200000000001E-2</c:v>
                </c:pt>
                <c:pt idx="58922">
                  <c:v>-2.3116000000000001E-2</c:v>
                </c:pt>
                <c:pt idx="58923">
                  <c:v>-2.4029700000000001E-2</c:v>
                </c:pt>
                <c:pt idx="58924">
                  <c:v>-2.49482E-2</c:v>
                </c:pt>
                <c:pt idx="58925">
                  <c:v>-2.5870500000000001E-2</c:v>
                </c:pt>
                <c:pt idx="58926">
                  <c:v>-2.6797100000000001E-2</c:v>
                </c:pt>
                <c:pt idx="58927">
                  <c:v>-2.7729500000000001E-2</c:v>
                </c:pt>
                <c:pt idx="58928">
                  <c:v>-2.8668800000000001E-2</c:v>
                </c:pt>
                <c:pt idx="58929">
                  <c:v>-2.9614399999999999E-2</c:v>
                </c:pt>
                <c:pt idx="58930">
                  <c:v>-3.0566099999999999E-2</c:v>
                </c:pt>
                <c:pt idx="58931">
                  <c:v>-3.1525600000000001E-2</c:v>
                </c:pt>
                <c:pt idx="58932">
                  <c:v>-3.2495200000000002E-2</c:v>
                </c:pt>
                <c:pt idx="58933">
                  <c:v>-3.3476400000000003E-2</c:v>
                </c:pt>
                <c:pt idx="58934">
                  <c:v>-3.4472000000000003E-2</c:v>
                </c:pt>
                <c:pt idx="58935">
                  <c:v>-3.5485299999999997E-2</c:v>
                </c:pt>
                <c:pt idx="58936">
                  <c:v>-3.6516300000000002E-2</c:v>
                </c:pt>
                <c:pt idx="58937">
                  <c:v>-3.7562199999999997E-2</c:v>
                </c:pt>
                <c:pt idx="58938">
                  <c:v>-3.86214E-2</c:v>
                </c:pt>
                <c:pt idx="58939">
                  <c:v>-3.9695099999999997E-2</c:v>
                </c:pt>
                <c:pt idx="58940">
                  <c:v>-4.0784599999999997E-2</c:v>
                </c:pt>
                <c:pt idx="58941">
                  <c:v>-4.1889099999999999E-2</c:v>
                </c:pt>
                <c:pt idx="58942">
                  <c:v>-4.3006799999999998E-2</c:v>
                </c:pt>
                <c:pt idx="58943">
                  <c:v>-4.4136500000000002E-2</c:v>
                </c:pt>
                <c:pt idx="58944">
                  <c:v>-4.5278699999999998E-2</c:v>
                </c:pt>
                <c:pt idx="58945">
                  <c:v>-4.6434000000000003E-2</c:v>
                </c:pt>
                <c:pt idx="58946">
                  <c:v>-4.7602999999999999E-2</c:v>
                </c:pt>
                <c:pt idx="58947">
                  <c:v>-4.8785700000000001E-2</c:v>
                </c:pt>
                <c:pt idx="58948">
                  <c:v>-4.9981299999999999E-2</c:v>
                </c:pt>
                <c:pt idx="58949">
                  <c:v>-5.1189499999999999E-2</c:v>
                </c:pt>
                <c:pt idx="58950">
                  <c:v>-5.2409499999999998E-2</c:v>
                </c:pt>
                <c:pt idx="58951">
                  <c:v>-5.3639399999999997E-2</c:v>
                </c:pt>
                <c:pt idx="58952">
                  <c:v>-5.4877500000000003E-2</c:v>
                </c:pt>
                <c:pt idx="58953">
                  <c:v>-5.6124E-2</c:v>
                </c:pt>
                <c:pt idx="58954">
                  <c:v>-5.7379800000000002E-2</c:v>
                </c:pt>
                <c:pt idx="58955">
                  <c:v>-5.8644000000000002E-2</c:v>
                </c:pt>
                <c:pt idx="58956">
                  <c:v>-5.9914200000000001E-2</c:v>
                </c:pt>
                <c:pt idx="58957">
                  <c:v>-6.1189599999999997E-2</c:v>
                </c:pt>
                <c:pt idx="58958">
                  <c:v>-6.2471199999999998E-2</c:v>
                </c:pt>
                <c:pt idx="58959">
                  <c:v>-6.3760600000000001E-2</c:v>
                </c:pt>
                <c:pt idx="58960">
                  <c:v>-6.5057900000000002E-2</c:v>
                </c:pt>
                <c:pt idx="58961">
                  <c:v>-6.6362900000000002E-2</c:v>
                </c:pt>
                <c:pt idx="58962">
                  <c:v>-6.7676E-2</c:v>
                </c:pt>
                <c:pt idx="58963">
                  <c:v>-6.8998900000000002E-2</c:v>
                </c:pt>
                <c:pt idx="58964">
                  <c:v>-7.0333599999999996E-2</c:v>
                </c:pt>
                <c:pt idx="58965">
                  <c:v>-7.1681400000000006E-2</c:v>
                </c:pt>
                <c:pt idx="58966">
                  <c:v>-7.3041999999999996E-2</c:v>
                </c:pt>
                <c:pt idx="58967">
                  <c:v>-7.4413300000000002E-2</c:v>
                </c:pt>
                <c:pt idx="58968">
                  <c:v>-7.5792700000000005E-2</c:v>
                </c:pt>
                <c:pt idx="58969">
                  <c:v>-7.7177599999999999E-2</c:v>
                </c:pt>
                <c:pt idx="58970">
                  <c:v>-7.8564800000000004E-2</c:v>
                </c:pt>
                <c:pt idx="58971">
                  <c:v>-7.9952400000000007E-2</c:v>
                </c:pt>
                <c:pt idx="58972">
                  <c:v>-8.1342200000000003E-2</c:v>
                </c:pt>
                <c:pt idx="58973">
                  <c:v>-8.2737000000000005E-2</c:v>
                </c:pt>
                <c:pt idx="58974">
                  <c:v>-8.4135799999999997E-2</c:v>
                </c:pt>
                <c:pt idx="58975">
                  <c:v>-8.5533100000000001E-2</c:v>
                </c:pt>
                <c:pt idx="58976">
                  <c:v>-8.6924699999999994E-2</c:v>
                </c:pt>
                <c:pt idx="58977">
                  <c:v>-8.8309700000000005E-2</c:v>
                </c:pt>
                <c:pt idx="58978">
                  <c:v>-8.9688000000000004E-2</c:v>
                </c:pt>
                <c:pt idx="58979">
                  <c:v>-9.1059699999999993E-2</c:v>
                </c:pt>
                <c:pt idx="58980">
                  <c:v>-9.2425400000000005E-2</c:v>
                </c:pt>
                <c:pt idx="58981">
                  <c:v>-9.3784500000000007E-2</c:v>
                </c:pt>
                <c:pt idx="58982">
                  <c:v>-9.5135600000000001E-2</c:v>
                </c:pt>
                <c:pt idx="58983">
                  <c:v>-9.6477999999999994E-2</c:v>
                </c:pt>
                <c:pt idx="58984">
                  <c:v>-9.7811800000000004E-2</c:v>
                </c:pt>
                <c:pt idx="58985">
                  <c:v>-9.9135600000000004E-2</c:v>
                </c:pt>
                <c:pt idx="58986">
                  <c:v>-0.10044599999999999</c:v>
                </c:pt>
                <c:pt idx="58987">
                  <c:v>-0.101739</c:v>
                </c:pt>
                <c:pt idx="58988">
                  <c:v>-0.10301399999999999</c:v>
                </c:pt>
                <c:pt idx="58989">
                  <c:v>-0.10427</c:v>
                </c:pt>
                <c:pt idx="58990">
                  <c:v>-0.10551000000000001</c:v>
                </c:pt>
                <c:pt idx="58991">
                  <c:v>-0.106734</c:v>
                </c:pt>
                <c:pt idx="58992">
                  <c:v>-0.107943</c:v>
                </c:pt>
                <c:pt idx="58993">
                  <c:v>-0.109135</c:v>
                </c:pt>
                <c:pt idx="58994">
                  <c:v>-0.110309</c:v>
                </c:pt>
                <c:pt idx="58995">
                  <c:v>-0.11146399999999999</c:v>
                </c:pt>
                <c:pt idx="58996">
                  <c:v>-0.112598</c:v>
                </c:pt>
                <c:pt idx="58997">
                  <c:v>-0.113709</c:v>
                </c:pt>
                <c:pt idx="58998">
                  <c:v>-0.11479399999999999</c:v>
                </c:pt>
                <c:pt idx="58999">
                  <c:v>-0.11584999999999999</c:v>
                </c:pt>
                <c:pt idx="59000">
                  <c:v>-0.116873</c:v>
                </c:pt>
                <c:pt idx="59001">
                  <c:v>-0.117863</c:v>
                </c:pt>
                <c:pt idx="59002">
                  <c:v>-0.118823</c:v>
                </c:pt>
                <c:pt idx="59003">
                  <c:v>-0.119756</c:v>
                </c:pt>
                <c:pt idx="59004">
                  <c:v>-0.12066200000000001</c:v>
                </c:pt>
                <c:pt idx="59005">
                  <c:v>-0.12153899999999999</c:v>
                </c:pt>
                <c:pt idx="59006">
                  <c:v>-0.12238499999999999</c:v>
                </c:pt>
                <c:pt idx="59007">
                  <c:v>-0.1232</c:v>
                </c:pt>
                <c:pt idx="59008">
                  <c:v>-0.12398099999999999</c:v>
                </c:pt>
                <c:pt idx="59009">
                  <c:v>-0.12472900000000001</c:v>
                </c:pt>
                <c:pt idx="59010">
                  <c:v>-0.125442</c:v>
                </c:pt>
                <c:pt idx="59011">
                  <c:v>-0.126114</c:v>
                </c:pt>
                <c:pt idx="59012">
                  <c:v>-0.12674299999999999</c:v>
                </c:pt>
                <c:pt idx="59013">
                  <c:v>-0.127328</c:v>
                </c:pt>
                <c:pt idx="59014">
                  <c:v>-0.12787299999999999</c:v>
                </c:pt>
                <c:pt idx="59015">
                  <c:v>-0.12837899999999999</c:v>
                </c:pt>
                <c:pt idx="59016">
                  <c:v>-0.12884499999999999</c:v>
                </c:pt>
                <c:pt idx="59017">
                  <c:v>-0.129271</c:v>
                </c:pt>
                <c:pt idx="59018">
                  <c:v>-0.12965299999999999</c:v>
                </c:pt>
                <c:pt idx="59019">
                  <c:v>-0.12998299999999999</c:v>
                </c:pt>
                <c:pt idx="59020">
                  <c:v>-0.13025300000000001</c:v>
                </c:pt>
                <c:pt idx="59021">
                  <c:v>-0.130465</c:v>
                </c:pt>
                <c:pt idx="59022">
                  <c:v>-0.13062199999999999</c:v>
                </c:pt>
                <c:pt idx="59023">
                  <c:v>-0.13072700000000001</c:v>
                </c:pt>
                <c:pt idx="59024">
                  <c:v>-0.13077900000000001</c:v>
                </c:pt>
                <c:pt idx="59025">
                  <c:v>-0.13078300000000001</c:v>
                </c:pt>
                <c:pt idx="59026">
                  <c:v>-0.130741</c:v>
                </c:pt>
                <c:pt idx="59027">
                  <c:v>-0.13064999999999999</c:v>
                </c:pt>
                <c:pt idx="59028">
                  <c:v>-0.13050800000000001</c:v>
                </c:pt>
                <c:pt idx="59029">
                  <c:v>-0.13031300000000001</c:v>
                </c:pt>
                <c:pt idx="59030">
                  <c:v>-0.13006599999999999</c:v>
                </c:pt>
                <c:pt idx="59031">
                  <c:v>-0.12976799999999999</c:v>
                </c:pt>
                <c:pt idx="59032">
                  <c:v>-0.12942100000000001</c:v>
                </c:pt>
                <c:pt idx="59033">
                  <c:v>-0.129025</c:v>
                </c:pt>
                <c:pt idx="59034">
                  <c:v>-0.128585</c:v>
                </c:pt>
                <c:pt idx="59035">
                  <c:v>-0.128105</c:v>
                </c:pt>
                <c:pt idx="59036">
                  <c:v>-0.12758800000000001</c:v>
                </c:pt>
                <c:pt idx="59037">
                  <c:v>-0.12703300000000001</c:v>
                </c:pt>
                <c:pt idx="59038">
                  <c:v>-0.126441</c:v>
                </c:pt>
                <c:pt idx="59039">
                  <c:v>-0.125808</c:v>
                </c:pt>
                <c:pt idx="59040">
                  <c:v>-0.125135</c:v>
                </c:pt>
                <c:pt idx="59041">
                  <c:v>-0.124421</c:v>
                </c:pt>
                <c:pt idx="59042">
                  <c:v>-0.123665</c:v>
                </c:pt>
                <c:pt idx="59043">
                  <c:v>-0.122867</c:v>
                </c:pt>
                <c:pt idx="59044">
                  <c:v>-0.122027</c:v>
                </c:pt>
                <c:pt idx="59045">
                  <c:v>-0.121146</c:v>
                </c:pt>
                <c:pt idx="59046">
                  <c:v>-0.120229</c:v>
                </c:pt>
                <c:pt idx="59047">
                  <c:v>-0.119281</c:v>
                </c:pt>
                <c:pt idx="59048">
                  <c:v>-0.11830499999999999</c:v>
                </c:pt>
                <c:pt idx="59049">
                  <c:v>-0.11730500000000001</c:v>
                </c:pt>
                <c:pt idx="59050">
                  <c:v>-0.11627899999999999</c:v>
                </c:pt>
                <c:pt idx="59051">
                  <c:v>-0.115226</c:v>
                </c:pt>
                <c:pt idx="59052">
                  <c:v>-0.114149</c:v>
                </c:pt>
                <c:pt idx="59053">
                  <c:v>-0.113049</c:v>
                </c:pt>
                <c:pt idx="59054">
                  <c:v>-0.111932</c:v>
                </c:pt>
                <c:pt idx="59055">
                  <c:v>-0.110802</c:v>
                </c:pt>
                <c:pt idx="59056">
                  <c:v>-0.109664</c:v>
                </c:pt>
                <c:pt idx="59057">
                  <c:v>-0.108525</c:v>
                </c:pt>
                <c:pt idx="59058">
                  <c:v>-0.107389</c:v>
                </c:pt>
                <c:pt idx="59059">
                  <c:v>-0.106257</c:v>
                </c:pt>
                <c:pt idx="59060">
                  <c:v>-0.10513</c:v>
                </c:pt>
                <c:pt idx="59061">
                  <c:v>-0.10401199999999999</c:v>
                </c:pt>
                <c:pt idx="59062">
                  <c:v>-0.102907</c:v>
                </c:pt>
                <c:pt idx="59063">
                  <c:v>-0.101817</c:v>
                </c:pt>
                <c:pt idx="59064">
                  <c:v>-0.100741</c:v>
                </c:pt>
                <c:pt idx="59065">
                  <c:v>-9.9683599999999997E-2</c:v>
                </c:pt>
                <c:pt idx="59066">
                  <c:v>-9.8649799999999996E-2</c:v>
                </c:pt>
                <c:pt idx="59067">
                  <c:v>-9.7641900000000004E-2</c:v>
                </c:pt>
                <c:pt idx="59068">
                  <c:v>-9.6656599999999995E-2</c:v>
                </c:pt>
                <c:pt idx="59069">
                  <c:v>-9.5691200000000004E-2</c:v>
                </c:pt>
                <c:pt idx="59070">
                  <c:v>-9.4745399999999994E-2</c:v>
                </c:pt>
                <c:pt idx="59071">
                  <c:v>-9.3819600000000003E-2</c:v>
                </c:pt>
                <c:pt idx="59072">
                  <c:v>-9.2911400000000005E-2</c:v>
                </c:pt>
                <c:pt idx="59073">
                  <c:v>-9.2019000000000004E-2</c:v>
                </c:pt>
                <c:pt idx="59074">
                  <c:v>-9.1146000000000005E-2</c:v>
                </c:pt>
                <c:pt idx="59075">
                  <c:v>-9.0298600000000007E-2</c:v>
                </c:pt>
                <c:pt idx="59076">
                  <c:v>-8.9480900000000002E-2</c:v>
                </c:pt>
                <c:pt idx="59077">
                  <c:v>-8.8696899999999995E-2</c:v>
                </c:pt>
                <c:pt idx="59078">
                  <c:v>-8.7950600000000004E-2</c:v>
                </c:pt>
                <c:pt idx="59079">
                  <c:v>-8.7243500000000002E-2</c:v>
                </c:pt>
                <c:pt idx="59080">
                  <c:v>-8.6575299999999994E-2</c:v>
                </c:pt>
                <c:pt idx="59081">
                  <c:v>-8.5947099999999998E-2</c:v>
                </c:pt>
                <c:pt idx="59082">
                  <c:v>-8.5362300000000002E-2</c:v>
                </c:pt>
                <c:pt idx="59083">
                  <c:v>-8.48251E-2</c:v>
                </c:pt>
                <c:pt idx="59084">
                  <c:v>-8.4338899999999994E-2</c:v>
                </c:pt>
                <c:pt idx="59085">
                  <c:v>-8.3903900000000003E-2</c:v>
                </c:pt>
                <c:pt idx="59086">
                  <c:v>-8.3519800000000005E-2</c:v>
                </c:pt>
                <c:pt idx="59087">
                  <c:v>-8.3190700000000006E-2</c:v>
                </c:pt>
                <c:pt idx="59088">
                  <c:v>-8.2923200000000002E-2</c:v>
                </c:pt>
                <c:pt idx="59089">
                  <c:v>-8.2720199999999994E-2</c:v>
                </c:pt>
                <c:pt idx="59090">
                  <c:v>-8.2578100000000002E-2</c:v>
                </c:pt>
                <c:pt idx="59091">
                  <c:v>-8.2489699999999999E-2</c:v>
                </c:pt>
                <c:pt idx="59092">
                  <c:v>-8.2448900000000006E-2</c:v>
                </c:pt>
                <c:pt idx="59093">
                  <c:v>-8.2452999999999999E-2</c:v>
                </c:pt>
                <c:pt idx="59094">
                  <c:v>-8.2502000000000006E-2</c:v>
                </c:pt>
                <c:pt idx="59095">
                  <c:v>-8.2595600000000005E-2</c:v>
                </c:pt>
                <c:pt idx="59096">
                  <c:v>-8.2733200000000007E-2</c:v>
                </c:pt>
                <c:pt idx="59097">
                  <c:v>-8.2918199999999997E-2</c:v>
                </c:pt>
                <c:pt idx="59098">
                  <c:v>-8.3159399999999994E-2</c:v>
                </c:pt>
                <c:pt idx="59099">
                  <c:v>-8.3462700000000001E-2</c:v>
                </c:pt>
                <c:pt idx="59100">
                  <c:v>-8.3826999999999999E-2</c:v>
                </c:pt>
                <c:pt idx="59101">
                  <c:v>-8.4247699999999995E-2</c:v>
                </c:pt>
                <c:pt idx="59102">
                  <c:v>-8.4723000000000007E-2</c:v>
                </c:pt>
                <c:pt idx="59103">
                  <c:v>-8.52522E-2</c:v>
                </c:pt>
                <c:pt idx="59104">
                  <c:v>-8.5833000000000007E-2</c:v>
                </c:pt>
                <c:pt idx="59105">
                  <c:v>-8.6465600000000004E-2</c:v>
                </c:pt>
                <c:pt idx="59106">
                  <c:v>-8.7153300000000003E-2</c:v>
                </c:pt>
                <c:pt idx="59107">
                  <c:v>-8.7899599999999994E-2</c:v>
                </c:pt>
                <c:pt idx="59108">
                  <c:v>-8.8707400000000006E-2</c:v>
                </c:pt>
                <c:pt idx="59109">
                  <c:v>-8.9580400000000004E-2</c:v>
                </c:pt>
                <c:pt idx="59110">
                  <c:v>-9.0521099999999993E-2</c:v>
                </c:pt>
                <c:pt idx="59111">
                  <c:v>-9.1529200000000005E-2</c:v>
                </c:pt>
                <c:pt idx="59112">
                  <c:v>-9.2603000000000005E-2</c:v>
                </c:pt>
                <c:pt idx="59113">
                  <c:v>-9.3741199999999997E-2</c:v>
                </c:pt>
                <c:pt idx="59114">
                  <c:v>-9.4942899999999997E-2</c:v>
                </c:pt>
                <c:pt idx="59115">
                  <c:v>-9.6208299999999997E-2</c:v>
                </c:pt>
                <c:pt idx="59116">
                  <c:v>-9.7537899999999997E-2</c:v>
                </c:pt>
                <c:pt idx="59117">
                  <c:v>-9.8930100000000007E-2</c:v>
                </c:pt>
                <c:pt idx="59118">
                  <c:v>-0.100382</c:v>
                </c:pt>
                <c:pt idx="59119">
                  <c:v>-0.10188800000000001</c:v>
                </c:pt>
                <c:pt idx="59120">
                  <c:v>-0.103448</c:v>
                </c:pt>
                <c:pt idx="59121">
                  <c:v>-0.105062</c:v>
                </c:pt>
                <c:pt idx="59122">
                  <c:v>-0.106727</c:v>
                </c:pt>
                <c:pt idx="59123">
                  <c:v>-0.10843999999999999</c:v>
                </c:pt>
                <c:pt idx="59124">
                  <c:v>-0.110197</c:v>
                </c:pt>
                <c:pt idx="59125">
                  <c:v>-0.111996</c:v>
                </c:pt>
                <c:pt idx="59126">
                  <c:v>-0.11383799999999999</c:v>
                </c:pt>
                <c:pt idx="59127">
                  <c:v>-0.11572300000000001</c:v>
                </c:pt>
                <c:pt idx="59128">
                  <c:v>-0.117659</c:v>
                </c:pt>
                <c:pt idx="59129">
                  <c:v>-0.119648</c:v>
                </c:pt>
                <c:pt idx="59130">
                  <c:v>-0.121693</c:v>
                </c:pt>
                <c:pt idx="59131">
                  <c:v>-0.123793</c:v>
                </c:pt>
                <c:pt idx="59132">
                  <c:v>-0.12594900000000001</c:v>
                </c:pt>
                <c:pt idx="59133">
                  <c:v>-0.12815599999999999</c:v>
                </c:pt>
                <c:pt idx="59134">
                  <c:v>-0.130415</c:v>
                </c:pt>
                <c:pt idx="59135">
                  <c:v>-0.13272</c:v>
                </c:pt>
                <c:pt idx="59136">
                  <c:v>-0.13506299999999999</c:v>
                </c:pt>
                <c:pt idx="59137">
                  <c:v>-0.13743900000000001</c:v>
                </c:pt>
                <c:pt idx="59138">
                  <c:v>-0.139847</c:v>
                </c:pt>
                <c:pt idx="59139">
                  <c:v>-0.142292</c:v>
                </c:pt>
                <c:pt idx="59140">
                  <c:v>-0.14477799999999999</c:v>
                </c:pt>
                <c:pt idx="59141">
                  <c:v>-0.14730199999999999</c:v>
                </c:pt>
                <c:pt idx="59142">
                  <c:v>-0.14985799999999999</c:v>
                </c:pt>
                <c:pt idx="59143">
                  <c:v>-0.15244099999999999</c:v>
                </c:pt>
                <c:pt idx="59144">
                  <c:v>-0.15504699999999999</c:v>
                </c:pt>
                <c:pt idx="59145">
                  <c:v>-0.15767200000000001</c:v>
                </c:pt>
                <c:pt idx="59146">
                  <c:v>-0.16031200000000001</c:v>
                </c:pt>
                <c:pt idx="59147">
                  <c:v>-0.162967</c:v>
                </c:pt>
                <c:pt idx="59148">
                  <c:v>-0.16564000000000001</c:v>
                </c:pt>
                <c:pt idx="59149">
                  <c:v>-0.16833300000000001</c:v>
                </c:pt>
                <c:pt idx="59150">
                  <c:v>-0.171044</c:v>
                </c:pt>
                <c:pt idx="59151">
                  <c:v>-0.17377400000000001</c:v>
                </c:pt>
                <c:pt idx="59152">
                  <c:v>-0.17651900000000001</c:v>
                </c:pt>
                <c:pt idx="59153">
                  <c:v>-0.17927299999999999</c:v>
                </c:pt>
                <c:pt idx="59154">
                  <c:v>-0.18202699999999999</c:v>
                </c:pt>
                <c:pt idx="59155">
                  <c:v>-0.184785</c:v>
                </c:pt>
                <c:pt idx="59156">
                  <c:v>-0.18754999999999999</c:v>
                </c:pt>
                <c:pt idx="59157">
                  <c:v>-0.190328</c:v>
                </c:pt>
                <c:pt idx="59158">
                  <c:v>-0.19312000000000001</c:v>
                </c:pt>
                <c:pt idx="59159">
                  <c:v>-0.19592399999999999</c:v>
                </c:pt>
                <c:pt idx="59160">
                  <c:v>-0.198738</c:v>
                </c:pt>
                <c:pt idx="59161">
                  <c:v>-0.20155600000000001</c:v>
                </c:pt>
                <c:pt idx="59162">
                  <c:v>-0.20436699999999999</c:v>
                </c:pt>
                <c:pt idx="59163">
                  <c:v>-0.20716300000000001</c:v>
                </c:pt>
                <c:pt idx="59164">
                  <c:v>-0.20994099999999999</c:v>
                </c:pt>
                <c:pt idx="59165">
                  <c:v>-0.212698</c:v>
                </c:pt>
                <c:pt idx="59166">
                  <c:v>-0.21542800000000001</c:v>
                </c:pt>
                <c:pt idx="59167">
                  <c:v>-0.21812500000000001</c:v>
                </c:pt>
                <c:pt idx="59168">
                  <c:v>-0.22078800000000001</c:v>
                </c:pt>
                <c:pt idx="59169">
                  <c:v>-0.22342300000000001</c:v>
                </c:pt>
                <c:pt idx="59170">
                  <c:v>-0.22603500000000001</c:v>
                </c:pt>
                <c:pt idx="59171">
                  <c:v>-0.228628</c:v>
                </c:pt>
                <c:pt idx="59172">
                  <c:v>-0.23120399999999999</c:v>
                </c:pt>
                <c:pt idx="59173">
                  <c:v>-0.233766</c:v>
                </c:pt>
                <c:pt idx="59174">
                  <c:v>-0.236316</c:v>
                </c:pt>
                <c:pt idx="59175">
                  <c:v>-0.23885000000000001</c:v>
                </c:pt>
                <c:pt idx="59176">
                  <c:v>-0.241365</c:v>
                </c:pt>
                <c:pt idx="59177">
                  <c:v>-0.24385899999999999</c:v>
                </c:pt>
                <c:pt idx="59178">
                  <c:v>-0.246334</c:v>
                </c:pt>
                <c:pt idx="59179">
                  <c:v>-0.24879100000000001</c:v>
                </c:pt>
                <c:pt idx="59180">
                  <c:v>-0.251226</c:v>
                </c:pt>
                <c:pt idx="59181">
                  <c:v>-0.25363799999999997</c:v>
                </c:pt>
                <c:pt idx="59182">
                  <c:v>-0.25602799999999998</c:v>
                </c:pt>
                <c:pt idx="59183">
                  <c:v>-0.25839299999999998</c:v>
                </c:pt>
                <c:pt idx="59184">
                  <c:v>-0.26072400000000001</c:v>
                </c:pt>
                <c:pt idx="59185">
                  <c:v>-0.26301099999999999</c:v>
                </c:pt>
                <c:pt idx="59186">
                  <c:v>-0.26524900000000001</c:v>
                </c:pt>
                <c:pt idx="59187">
                  <c:v>-0.26744000000000001</c:v>
                </c:pt>
                <c:pt idx="59188">
                  <c:v>-0.26958599999999999</c:v>
                </c:pt>
                <c:pt idx="59189">
                  <c:v>-0.27168900000000001</c:v>
                </c:pt>
                <c:pt idx="59190">
                  <c:v>-0.27374799999999999</c:v>
                </c:pt>
                <c:pt idx="59191">
                  <c:v>-0.27576200000000001</c:v>
                </c:pt>
                <c:pt idx="59192">
                  <c:v>-0.27773100000000001</c:v>
                </c:pt>
                <c:pt idx="59193">
                  <c:v>-0.27965400000000001</c:v>
                </c:pt>
                <c:pt idx="59194">
                  <c:v>-0.281528</c:v>
                </c:pt>
                <c:pt idx="59195">
                  <c:v>-0.28334700000000002</c:v>
                </c:pt>
                <c:pt idx="59196">
                  <c:v>-0.28510799999999997</c:v>
                </c:pt>
                <c:pt idx="59197">
                  <c:v>-0.28680499999999998</c:v>
                </c:pt>
                <c:pt idx="59198">
                  <c:v>-0.28843800000000003</c:v>
                </c:pt>
                <c:pt idx="59199">
                  <c:v>-0.29001399999999999</c:v>
                </c:pt>
                <c:pt idx="59200">
                  <c:v>-0.29153899999999999</c:v>
                </c:pt>
                <c:pt idx="59201">
                  <c:v>-0.29301700000000003</c:v>
                </c:pt>
                <c:pt idx="59202">
                  <c:v>-0.29444999999999999</c:v>
                </c:pt>
                <c:pt idx="59203">
                  <c:v>-0.29583900000000002</c:v>
                </c:pt>
                <c:pt idx="59204">
                  <c:v>-0.29718099999999997</c:v>
                </c:pt>
                <c:pt idx="59205">
                  <c:v>-0.29847499999999999</c:v>
                </c:pt>
                <c:pt idx="59206">
                  <c:v>-0.29972799999999999</c:v>
                </c:pt>
                <c:pt idx="59207">
                  <c:v>-0.30094799999999999</c:v>
                </c:pt>
                <c:pt idx="59208">
                  <c:v>-0.30213699999999999</c:v>
                </c:pt>
                <c:pt idx="59209">
                  <c:v>-0.30329400000000001</c:v>
                </c:pt>
                <c:pt idx="59210">
                  <c:v>-0.30441800000000002</c:v>
                </c:pt>
                <c:pt idx="59211">
                  <c:v>-0.305504</c:v>
                </c:pt>
                <c:pt idx="59212">
                  <c:v>-0.30654799999999999</c:v>
                </c:pt>
                <c:pt idx="59213">
                  <c:v>-0.30755100000000002</c:v>
                </c:pt>
                <c:pt idx="59214">
                  <c:v>-0.30851699999999999</c:v>
                </c:pt>
                <c:pt idx="59215">
                  <c:v>-0.30944899999999997</c:v>
                </c:pt>
                <c:pt idx="59216">
                  <c:v>-0.31034</c:v>
                </c:pt>
                <c:pt idx="59217">
                  <c:v>-0.31118699999999999</c:v>
                </c:pt>
                <c:pt idx="59218">
                  <c:v>-0.31198999999999999</c:v>
                </c:pt>
                <c:pt idx="59219">
                  <c:v>-0.31274800000000003</c:v>
                </c:pt>
                <c:pt idx="59220">
                  <c:v>-0.31345800000000001</c:v>
                </c:pt>
                <c:pt idx="59221">
                  <c:v>-0.31412200000000001</c:v>
                </c:pt>
                <c:pt idx="59222">
                  <c:v>-0.314747</c:v>
                </c:pt>
                <c:pt idx="59223">
                  <c:v>-0.31533699999999998</c:v>
                </c:pt>
                <c:pt idx="59224">
                  <c:v>-0.31589699999999998</c:v>
                </c:pt>
                <c:pt idx="59225">
                  <c:v>-0.31642900000000002</c:v>
                </c:pt>
                <c:pt idx="59226">
                  <c:v>-0.31693199999999999</c:v>
                </c:pt>
                <c:pt idx="59227">
                  <c:v>-0.31740200000000002</c:v>
                </c:pt>
                <c:pt idx="59228">
                  <c:v>-0.31783600000000001</c:v>
                </c:pt>
                <c:pt idx="59229">
                  <c:v>-0.31823200000000001</c:v>
                </c:pt>
                <c:pt idx="59230">
                  <c:v>-0.31858999999999998</c:v>
                </c:pt>
                <c:pt idx="59231">
                  <c:v>-0.31891199999999997</c:v>
                </c:pt>
                <c:pt idx="59232">
                  <c:v>-0.31920199999999999</c:v>
                </c:pt>
                <c:pt idx="59233">
                  <c:v>-0.319465</c:v>
                </c:pt>
                <c:pt idx="59234">
                  <c:v>-0.31970599999999999</c:v>
                </c:pt>
                <c:pt idx="59235">
                  <c:v>-0.31992700000000002</c:v>
                </c:pt>
                <c:pt idx="59236">
                  <c:v>-0.32012600000000002</c:v>
                </c:pt>
                <c:pt idx="59237">
                  <c:v>-0.32030399999999998</c:v>
                </c:pt>
                <c:pt idx="59238">
                  <c:v>-0.320467</c:v>
                </c:pt>
                <c:pt idx="59239">
                  <c:v>-0.32061600000000001</c:v>
                </c:pt>
                <c:pt idx="59240">
                  <c:v>-0.32075100000000001</c:v>
                </c:pt>
                <c:pt idx="59241">
                  <c:v>-0.32087199999999999</c:v>
                </c:pt>
                <c:pt idx="59242">
                  <c:v>-0.32098100000000002</c:v>
                </c:pt>
                <c:pt idx="59243">
                  <c:v>-0.321079</c:v>
                </c:pt>
                <c:pt idx="59244">
                  <c:v>-0.32115899999999997</c:v>
                </c:pt>
                <c:pt idx="59245">
                  <c:v>-0.32121499999999997</c:v>
                </c:pt>
                <c:pt idx="59246">
                  <c:v>-0.321245</c:v>
                </c:pt>
                <c:pt idx="59247">
                  <c:v>-0.321247</c:v>
                </c:pt>
                <c:pt idx="59248">
                  <c:v>-0.32121699999999997</c:v>
                </c:pt>
                <c:pt idx="59249">
                  <c:v>-0.32115700000000003</c:v>
                </c:pt>
                <c:pt idx="59250">
                  <c:v>-0.32107400000000003</c:v>
                </c:pt>
                <c:pt idx="59251">
                  <c:v>-0.32097399999999998</c:v>
                </c:pt>
                <c:pt idx="59252">
                  <c:v>-0.32085399999999997</c:v>
                </c:pt>
                <c:pt idx="59253">
                  <c:v>-0.32071499999999997</c:v>
                </c:pt>
                <c:pt idx="59254">
                  <c:v>-0.32056099999999998</c:v>
                </c:pt>
                <c:pt idx="59255">
                  <c:v>-0.32039200000000001</c:v>
                </c:pt>
                <c:pt idx="59256">
                  <c:v>-0.32020799999999999</c:v>
                </c:pt>
                <c:pt idx="59257">
                  <c:v>-0.32000699999999999</c:v>
                </c:pt>
                <c:pt idx="59258">
                  <c:v>-0.31979400000000002</c:v>
                </c:pt>
                <c:pt idx="59259">
                  <c:v>-0.31957400000000002</c:v>
                </c:pt>
                <c:pt idx="59260">
                  <c:v>-0.31934699999999999</c:v>
                </c:pt>
                <c:pt idx="59261">
                  <c:v>-0.31910500000000003</c:v>
                </c:pt>
                <c:pt idx="59262">
                  <c:v>-0.31884200000000001</c:v>
                </c:pt>
                <c:pt idx="59263">
                  <c:v>-0.31855899999999998</c:v>
                </c:pt>
                <c:pt idx="59264">
                  <c:v>-0.31825500000000001</c:v>
                </c:pt>
                <c:pt idx="59265">
                  <c:v>-0.31794099999999997</c:v>
                </c:pt>
                <c:pt idx="59266">
                  <c:v>-0.31762499999999999</c:v>
                </c:pt>
                <c:pt idx="59267">
                  <c:v>-0.31731199999999998</c:v>
                </c:pt>
                <c:pt idx="59268">
                  <c:v>-0.31699500000000003</c:v>
                </c:pt>
                <c:pt idx="59269">
                  <c:v>-0.31666299999999997</c:v>
                </c:pt>
                <c:pt idx="59270">
                  <c:v>-0.316307</c:v>
                </c:pt>
                <c:pt idx="59271">
                  <c:v>-0.31592500000000001</c:v>
                </c:pt>
                <c:pt idx="59272">
                  <c:v>-0.31551699999999999</c:v>
                </c:pt>
                <c:pt idx="59273">
                  <c:v>-0.315083</c:v>
                </c:pt>
                <c:pt idx="59274">
                  <c:v>-0.31462200000000001</c:v>
                </c:pt>
                <c:pt idx="59275">
                  <c:v>-0.31413600000000003</c:v>
                </c:pt>
                <c:pt idx="59276">
                  <c:v>-0.31362800000000002</c:v>
                </c:pt>
                <c:pt idx="59277">
                  <c:v>-0.31309700000000001</c:v>
                </c:pt>
                <c:pt idx="59278">
                  <c:v>-0.31253900000000001</c:v>
                </c:pt>
                <c:pt idx="59279">
                  <c:v>-0.31194699999999997</c:v>
                </c:pt>
                <c:pt idx="59280">
                  <c:v>-0.31131900000000001</c:v>
                </c:pt>
                <c:pt idx="59281">
                  <c:v>-0.31065700000000002</c:v>
                </c:pt>
                <c:pt idx="59282">
                  <c:v>-0.30996499999999999</c:v>
                </c:pt>
                <c:pt idx="59283">
                  <c:v>-0.30924800000000002</c:v>
                </c:pt>
                <c:pt idx="59284">
                  <c:v>-0.308508</c:v>
                </c:pt>
                <c:pt idx="59285">
                  <c:v>-0.30773899999999998</c:v>
                </c:pt>
                <c:pt idx="59286">
                  <c:v>-0.30693700000000002</c:v>
                </c:pt>
                <c:pt idx="59287">
                  <c:v>-0.30609700000000001</c:v>
                </c:pt>
                <c:pt idx="59288">
                  <c:v>-0.30520900000000001</c:v>
                </c:pt>
                <c:pt idx="59289">
                  <c:v>-0.30426799999999998</c:v>
                </c:pt>
                <c:pt idx="59290">
                  <c:v>-0.30326700000000001</c:v>
                </c:pt>
                <c:pt idx="59291">
                  <c:v>-0.302203</c:v>
                </c:pt>
                <c:pt idx="59292">
                  <c:v>-0.30107699999999998</c:v>
                </c:pt>
                <c:pt idx="59293">
                  <c:v>-0.29988999999999999</c:v>
                </c:pt>
                <c:pt idx="59294">
                  <c:v>-0.29865000000000003</c:v>
                </c:pt>
                <c:pt idx="59295">
                  <c:v>-0.29736099999999999</c:v>
                </c:pt>
                <c:pt idx="59296">
                  <c:v>-0.29602400000000001</c:v>
                </c:pt>
                <c:pt idx="59297">
                  <c:v>-0.29462899999999997</c:v>
                </c:pt>
                <c:pt idx="59298">
                  <c:v>-0.29316700000000001</c:v>
                </c:pt>
                <c:pt idx="59299">
                  <c:v>-0.29164200000000001</c:v>
                </c:pt>
                <c:pt idx="59300">
                  <c:v>-0.29006100000000001</c:v>
                </c:pt>
                <c:pt idx="59301">
                  <c:v>-0.28843200000000002</c:v>
                </c:pt>
                <c:pt idx="59302">
                  <c:v>-0.28675600000000001</c:v>
                </c:pt>
                <c:pt idx="59303">
                  <c:v>-0.28503299999999998</c:v>
                </c:pt>
                <c:pt idx="59304">
                  <c:v>-0.28326899999999999</c:v>
                </c:pt>
                <c:pt idx="59305">
                  <c:v>-0.28145900000000001</c:v>
                </c:pt>
                <c:pt idx="59306">
                  <c:v>-0.27959800000000001</c:v>
                </c:pt>
                <c:pt idx="59307">
                  <c:v>-0.27768100000000001</c:v>
                </c:pt>
                <c:pt idx="59308">
                  <c:v>-0.27570499999999998</c:v>
                </c:pt>
                <c:pt idx="59309">
                  <c:v>-0.27367200000000003</c:v>
                </c:pt>
                <c:pt idx="59310">
                  <c:v>-0.27157900000000001</c:v>
                </c:pt>
                <c:pt idx="59311">
                  <c:v>-0.269426</c:v>
                </c:pt>
                <c:pt idx="59312">
                  <c:v>-0.26721400000000001</c:v>
                </c:pt>
                <c:pt idx="59313">
                  <c:v>-0.26494299999999998</c:v>
                </c:pt>
                <c:pt idx="59314">
                  <c:v>-0.26261000000000001</c:v>
                </c:pt>
                <c:pt idx="59315">
                  <c:v>-0.260218</c:v>
                </c:pt>
                <c:pt idx="59316">
                  <c:v>-0.25777299999999997</c:v>
                </c:pt>
                <c:pt idx="59317">
                  <c:v>-0.25527699999999998</c:v>
                </c:pt>
                <c:pt idx="59318">
                  <c:v>-0.25273000000000001</c:v>
                </c:pt>
                <c:pt idx="59319">
                  <c:v>-0.25013600000000002</c:v>
                </c:pt>
                <c:pt idx="59320">
                  <c:v>-0.24749399999999999</c:v>
                </c:pt>
                <c:pt idx="59321">
                  <c:v>-0.24480299999999999</c:v>
                </c:pt>
                <c:pt idx="59322">
                  <c:v>-0.242059</c:v>
                </c:pt>
                <c:pt idx="59323">
                  <c:v>-0.23926900000000001</c:v>
                </c:pt>
                <c:pt idx="59324">
                  <c:v>-0.23643700000000001</c:v>
                </c:pt>
                <c:pt idx="59325">
                  <c:v>-0.23356099999999999</c:v>
                </c:pt>
                <c:pt idx="59326">
                  <c:v>-0.23064000000000001</c:v>
                </c:pt>
                <c:pt idx="59327">
                  <c:v>-0.22767899999999999</c:v>
                </c:pt>
                <c:pt idx="59328">
                  <c:v>-0.22468399999999999</c:v>
                </c:pt>
                <c:pt idx="59329">
                  <c:v>-0.22165499999999999</c:v>
                </c:pt>
                <c:pt idx="59330">
                  <c:v>-0.21859500000000001</c:v>
                </c:pt>
                <c:pt idx="59331">
                  <c:v>-0.21551000000000001</c:v>
                </c:pt>
                <c:pt idx="59332">
                  <c:v>-0.21240500000000001</c:v>
                </c:pt>
                <c:pt idx="59333">
                  <c:v>-0.209283</c:v>
                </c:pt>
                <c:pt idx="59334">
                  <c:v>-0.206148</c:v>
                </c:pt>
                <c:pt idx="59335">
                  <c:v>-0.20300399999999999</c:v>
                </c:pt>
                <c:pt idx="59336">
                  <c:v>-0.199855</c:v>
                </c:pt>
                <c:pt idx="59337">
                  <c:v>-0.19670000000000001</c:v>
                </c:pt>
                <c:pt idx="59338">
                  <c:v>-0.19353799999999999</c:v>
                </c:pt>
                <c:pt idx="59339">
                  <c:v>-0.19037399999999999</c:v>
                </c:pt>
                <c:pt idx="59340">
                  <c:v>-0.18721099999999999</c:v>
                </c:pt>
                <c:pt idx="59341">
                  <c:v>-0.18405299999999999</c:v>
                </c:pt>
                <c:pt idx="59342">
                  <c:v>-0.18090300000000001</c:v>
                </c:pt>
                <c:pt idx="59343">
                  <c:v>-0.17776400000000001</c:v>
                </c:pt>
                <c:pt idx="59344">
                  <c:v>-0.17463699999999999</c:v>
                </c:pt>
                <c:pt idx="59345">
                  <c:v>-0.17152300000000001</c:v>
                </c:pt>
                <c:pt idx="59346">
                  <c:v>-0.16842399999999999</c:v>
                </c:pt>
                <c:pt idx="59347">
                  <c:v>-0.16534399999999999</c:v>
                </c:pt>
                <c:pt idx="59348">
                  <c:v>-0.16228799999999999</c:v>
                </c:pt>
                <c:pt idx="59349">
                  <c:v>-0.15925700000000001</c:v>
                </c:pt>
                <c:pt idx="59350">
                  <c:v>-0.156253</c:v>
                </c:pt>
                <c:pt idx="59351">
                  <c:v>-0.153278</c:v>
                </c:pt>
                <c:pt idx="59352">
                  <c:v>-0.150335</c:v>
                </c:pt>
                <c:pt idx="59353">
                  <c:v>-0.147426</c:v>
                </c:pt>
                <c:pt idx="59354">
                  <c:v>-0.14455499999999999</c:v>
                </c:pt>
                <c:pt idx="59355">
                  <c:v>-0.14172299999999999</c:v>
                </c:pt>
                <c:pt idx="59356">
                  <c:v>-0.13893</c:v>
                </c:pt>
                <c:pt idx="59357">
                  <c:v>-0.13617299999999999</c:v>
                </c:pt>
                <c:pt idx="59358">
                  <c:v>-0.13345599999999999</c:v>
                </c:pt>
                <c:pt idx="59359">
                  <c:v>-0.13078699999999999</c:v>
                </c:pt>
                <c:pt idx="59360">
                  <c:v>-0.12817899999999999</c:v>
                </c:pt>
                <c:pt idx="59361">
                  <c:v>-0.12564</c:v>
                </c:pt>
                <c:pt idx="59362">
                  <c:v>-0.123171</c:v>
                </c:pt>
                <c:pt idx="59363">
                  <c:v>-0.120772</c:v>
                </c:pt>
                <c:pt idx="59364">
                  <c:v>-0.11844200000000001</c:v>
                </c:pt>
                <c:pt idx="59365">
                  <c:v>-0.116185</c:v>
                </c:pt>
                <c:pt idx="59366">
                  <c:v>-0.11400100000000001</c:v>
                </c:pt>
                <c:pt idx="59367">
                  <c:v>-0.111896</c:v>
                </c:pt>
                <c:pt idx="59368">
                  <c:v>-0.109876</c:v>
                </c:pt>
                <c:pt idx="59369">
                  <c:v>-0.107947</c:v>
                </c:pt>
                <c:pt idx="59370">
                  <c:v>-0.10610700000000001</c:v>
                </c:pt>
                <c:pt idx="59371">
                  <c:v>-0.10435999999999999</c:v>
                </c:pt>
                <c:pt idx="59372">
                  <c:v>-0.102704</c:v>
                </c:pt>
                <c:pt idx="59373">
                  <c:v>-0.10113900000000001</c:v>
                </c:pt>
                <c:pt idx="59374">
                  <c:v>-9.9664100000000005E-2</c:v>
                </c:pt>
                <c:pt idx="59375">
                  <c:v>-9.8282900000000006E-2</c:v>
                </c:pt>
                <c:pt idx="59376">
                  <c:v>-9.6998799999999996E-2</c:v>
                </c:pt>
                <c:pt idx="59377">
                  <c:v>-9.5814300000000005E-2</c:v>
                </c:pt>
                <c:pt idx="59378">
                  <c:v>-9.4731999999999997E-2</c:v>
                </c:pt>
                <c:pt idx="59379">
                  <c:v>-9.3755699999999997E-2</c:v>
                </c:pt>
                <c:pt idx="59380">
                  <c:v>-9.2886300000000005E-2</c:v>
                </c:pt>
                <c:pt idx="59381">
                  <c:v>-9.2122399999999993E-2</c:v>
                </c:pt>
                <c:pt idx="59382">
                  <c:v>-9.1465099999999994E-2</c:v>
                </c:pt>
                <c:pt idx="59383">
                  <c:v>-9.0918499999999999E-2</c:v>
                </c:pt>
                <c:pt idx="59384">
                  <c:v>-9.0486499999999997E-2</c:v>
                </c:pt>
                <c:pt idx="59385">
                  <c:v>-9.0171399999999999E-2</c:v>
                </c:pt>
                <c:pt idx="59386">
                  <c:v>-8.9974200000000004E-2</c:v>
                </c:pt>
                <c:pt idx="59387">
                  <c:v>-8.9894699999999994E-2</c:v>
                </c:pt>
                <c:pt idx="59388">
                  <c:v>-8.9933100000000002E-2</c:v>
                </c:pt>
                <c:pt idx="59389">
                  <c:v>-9.0090400000000001E-2</c:v>
                </c:pt>
                <c:pt idx="59390">
                  <c:v>-9.0365500000000001E-2</c:v>
                </c:pt>
                <c:pt idx="59391">
                  <c:v>-9.0756699999999996E-2</c:v>
                </c:pt>
                <c:pt idx="59392">
                  <c:v>-9.1264799999999993E-2</c:v>
                </c:pt>
                <c:pt idx="59393">
                  <c:v>-9.1891600000000004E-2</c:v>
                </c:pt>
                <c:pt idx="59394">
                  <c:v>-9.2634999999999995E-2</c:v>
                </c:pt>
                <c:pt idx="59395">
                  <c:v>-9.3489799999999998E-2</c:v>
                </c:pt>
                <c:pt idx="59396">
                  <c:v>-9.4453099999999998E-2</c:v>
                </c:pt>
                <c:pt idx="59397">
                  <c:v>-9.5526200000000006E-2</c:v>
                </c:pt>
                <c:pt idx="59398">
                  <c:v>-9.6710500000000005E-2</c:v>
                </c:pt>
                <c:pt idx="59399">
                  <c:v>-9.8004300000000003E-2</c:v>
                </c:pt>
                <c:pt idx="59400">
                  <c:v>-9.9404400000000004E-2</c:v>
                </c:pt>
                <c:pt idx="59401">
                  <c:v>-0.100908</c:v>
                </c:pt>
                <c:pt idx="59402">
                  <c:v>-0.102511</c:v>
                </c:pt>
                <c:pt idx="59403">
                  <c:v>-0.104211</c:v>
                </c:pt>
                <c:pt idx="59404">
                  <c:v>-0.10600999999999999</c:v>
                </c:pt>
                <c:pt idx="59405">
                  <c:v>-0.107906</c:v>
                </c:pt>
                <c:pt idx="59406">
                  <c:v>-0.109901</c:v>
                </c:pt>
                <c:pt idx="59407">
                  <c:v>-0.11199000000000001</c:v>
                </c:pt>
                <c:pt idx="59408">
                  <c:v>-0.11416900000000001</c:v>
                </c:pt>
                <c:pt idx="59409">
                  <c:v>-0.116434</c:v>
                </c:pt>
                <c:pt idx="59410">
                  <c:v>-0.118785</c:v>
                </c:pt>
                <c:pt idx="59411">
                  <c:v>-0.121221</c:v>
                </c:pt>
                <c:pt idx="59412">
                  <c:v>-0.123737</c:v>
                </c:pt>
                <c:pt idx="59413">
                  <c:v>-0.126331</c:v>
                </c:pt>
                <c:pt idx="59414">
                  <c:v>-0.128999</c:v>
                </c:pt>
                <c:pt idx="59415">
                  <c:v>-0.13173699999999999</c:v>
                </c:pt>
                <c:pt idx="59416">
                  <c:v>-0.13454199999999999</c:v>
                </c:pt>
                <c:pt idx="59417">
                  <c:v>-0.13741400000000001</c:v>
                </c:pt>
                <c:pt idx="59418">
                  <c:v>-0.14035</c:v>
                </c:pt>
                <c:pt idx="59419">
                  <c:v>-0.143347</c:v>
                </c:pt>
                <c:pt idx="59420">
                  <c:v>-0.14640300000000001</c:v>
                </c:pt>
                <c:pt idx="59421">
                  <c:v>-0.14951500000000001</c:v>
                </c:pt>
                <c:pt idx="59422">
                  <c:v>-0.152673</c:v>
                </c:pt>
                <c:pt idx="59423">
                  <c:v>-0.15586900000000001</c:v>
                </c:pt>
                <c:pt idx="59424">
                  <c:v>-0.15910099999999999</c:v>
                </c:pt>
                <c:pt idx="59425">
                  <c:v>-0.16236900000000001</c:v>
                </c:pt>
                <c:pt idx="59426">
                  <c:v>-0.16566900000000001</c:v>
                </c:pt>
                <c:pt idx="59427">
                  <c:v>-0.16899800000000001</c:v>
                </c:pt>
                <c:pt idx="59428">
                  <c:v>-0.17235300000000001</c:v>
                </c:pt>
                <c:pt idx="59429">
                  <c:v>-0.175734</c:v>
                </c:pt>
                <c:pt idx="59430">
                  <c:v>-0.17913899999999999</c:v>
                </c:pt>
                <c:pt idx="59431">
                  <c:v>-0.18256600000000001</c:v>
                </c:pt>
                <c:pt idx="59432">
                  <c:v>-0.18600800000000001</c:v>
                </c:pt>
                <c:pt idx="59433">
                  <c:v>-0.18945699999999999</c:v>
                </c:pt>
                <c:pt idx="59434">
                  <c:v>-0.192911</c:v>
                </c:pt>
                <c:pt idx="59435">
                  <c:v>-0.19637399999999999</c:v>
                </c:pt>
                <c:pt idx="59436">
                  <c:v>-0.199848</c:v>
                </c:pt>
                <c:pt idx="59437">
                  <c:v>-0.20333399999999999</c:v>
                </c:pt>
                <c:pt idx="59438">
                  <c:v>-0.20682500000000001</c:v>
                </c:pt>
                <c:pt idx="59439">
                  <c:v>-0.210313</c:v>
                </c:pt>
                <c:pt idx="59440">
                  <c:v>-0.21379699999999999</c:v>
                </c:pt>
                <c:pt idx="59441">
                  <c:v>-0.21727399999999999</c:v>
                </c:pt>
                <c:pt idx="59442">
                  <c:v>-0.22073999999999999</c:v>
                </c:pt>
                <c:pt idx="59443">
                  <c:v>-0.22419</c:v>
                </c:pt>
                <c:pt idx="59444">
                  <c:v>-0.22761799999999999</c:v>
                </c:pt>
                <c:pt idx="59445">
                  <c:v>-0.23102600000000001</c:v>
                </c:pt>
                <c:pt idx="59446">
                  <c:v>-0.23441100000000001</c:v>
                </c:pt>
                <c:pt idx="59447">
                  <c:v>-0.23776900000000001</c:v>
                </c:pt>
                <c:pt idx="59448">
                  <c:v>-0.24109700000000001</c:v>
                </c:pt>
                <c:pt idx="59449">
                  <c:v>-0.244391</c:v>
                </c:pt>
                <c:pt idx="59450">
                  <c:v>-0.247644</c:v>
                </c:pt>
                <c:pt idx="59451">
                  <c:v>-0.25085400000000002</c:v>
                </c:pt>
                <c:pt idx="59452">
                  <c:v>-0.25401499999999999</c:v>
                </c:pt>
                <c:pt idx="59453">
                  <c:v>-0.25708900000000001</c:v>
                </c:pt>
                <c:pt idx="59454">
                  <c:v>-0.26006400000000002</c:v>
                </c:pt>
                <c:pt idx="59455">
                  <c:v>-0.26298100000000002</c:v>
                </c:pt>
                <c:pt idx="59456">
                  <c:v>-0.26585300000000001</c:v>
                </c:pt>
                <c:pt idx="59457">
                  <c:v>-0.268654</c:v>
                </c:pt>
                <c:pt idx="59458">
                  <c:v>-0.27138400000000001</c:v>
                </c:pt>
                <c:pt idx="59459">
                  <c:v>-0.27405600000000002</c:v>
                </c:pt>
                <c:pt idx="59460">
                  <c:v>-0.276673</c:v>
                </c:pt>
                <c:pt idx="59461">
                  <c:v>-0.27923199999999998</c:v>
                </c:pt>
                <c:pt idx="59462">
                  <c:v>-0.28172999999999998</c:v>
                </c:pt>
                <c:pt idx="59463">
                  <c:v>-0.28416400000000003</c:v>
                </c:pt>
                <c:pt idx="59464">
                  <c:v>-0.28653200000000001</c:v>
                </c:pt>
                <c:pt idx="59465">
                  <c:v>-0.28883700000000001</c:v>
                </c:pt>
                <c:pt idx="59466">
                  <c:v>-0.29108099999999998</c:v>
                </c:pt>
                <c:pt idx="59467">
                  <c:v>-0.293263</c:v>
                </c:pt>
                <c:pt idx="59468">
                  <c:v>-0.295381</c:v>
                </c:pt>
                <c:pt idx="59469">
                  <c:v>-0.29743599999999998</c:v>
                </c:pt>
                <c:pt idx="59470">
                  <c:v>-0.29942800000000003</c:v>
                </c:pt>
                <c:pt idx="59471">
                  <c:v>-0.30136000000000002</c:v>
                </c:pt>
                <c:pt idx="59472">
                  <c:v>-0.303232</c:v>
                </c:pt>
                <c:pt idx="59473">
                  <c:v>-0.30504100000000001</c:v>
                </c:pt>
                <c:pt idx="59474">
                  <c:v>-0.306784</c:v>
                </c:pt>
                <c:pt idx="59475">
                  <c:v>-0.30845400000000001</c:v>
                </c:pt>
                <c:pt idx="59476">
                  <c:v>-0.31004900000000002</c:v>
                </c:pt>
                <c:pt idx="59477">
                  <c:v>-0.31156899999999998</c:v>
                </c:pt>
                <c:pt idx="59478">
                  <c:v>-0.31301400000000001</c:v>
                </c:pt>
                <c:pt idx="59479">
                  <c:v>-0.31438300000000002</c:v>
                </c:pt>
                <c:pt idx="59480">
                  <c:v>-0.31567400000000001</c:v>
                </c:pt>
                <c:pt idx="59481">
                  <c:v>-0.316888</c:v>
                </c:pt>
                <c:pt idx="59482">
                  <c:v>-0.318023</c:v>
                </c:pt>
                <c:pt idx="59483">
                  <c:v>-0.319077</c:v>
                </c:pt>
                <c:pt idx="59484">
                  <c:v>-0.32005</c:v>
                </c:pt>
                <c:pt idx="59485">
                  <c:v>-0.32093899999999997</c:v>
                </c:pt>
                <c:pt idx="59486">
                  <c:v>-0.32174599999999998</c:v>
                </c:pt>
                <c:pt idx="59487">
                  <c:v>-0.32247100000000001</c:v>
                </c:pt>
                <c:pt idx="59488">
                  <c:v>-0.32311800000000002</c:v>
                </c:pt>
                <c:pt idx="59489">
                  <c:v>-0.32368799999999998</c:v>
                </c:pt>
                <c:pt idx="59490">
                  <c:v>-0.324183</c:v>
                </c:pt>
                <c:pt idx="59491">
                  <c:v>-0.324604</c:v>
                </c:pt>
                <c:pt idx="59492">
                  <c:v>-0.32495200000000002</c:v>
                </c:pt>
                <c:pt idx="59493">
                  <c:v>-0.32522800000000002</c:v>
                </c:pt>
                <c:pt idx="59494">
                  <c:v>-0.325432</c:v>
                </c:pt>
                <c:pt idx="59495">
                  <c:v>-0.32556299999999999</c:v>
                </c:pt>
                <c:pt idx="59496">
                  <c:v>-0.32562000000000002</c:v>
                </c:pt>
                <c:pt idx="59497">
                  <c:v>-0.325602</c:v>
                </c:pt>
                <c:pt idx="59498">
                  <c:v>-0.32550800000000002</c:v>
                </c:pt>
                <c:pt idx="59499">
                  <c:v>-0.32533800000000002</c:v>
                </c:pt>
                <c:pt idx="59500">
                  <c:v>-0.32509300000000002</c:v>
                </c:pt>
                <c:pt idx="59501">
                  <c:v>-0.32477200000000001</c:v>
                </c:pt>
                <c:pt idx="59502">
                  <c:v>-0.32437300000000002</c:v>
                </c:pt>
                <c:pt idx="59503">
                  <c:v>-0.32389299999999999</c:v>
                </c:pt>
                <c:pt idx="59504">
                  <c:v>-0.32333200000000001</c:v>
                </c:pt>
                <c:pt idx="59505">
                  <c:v>-0.322689</c:v>
                </c:pt>
                <c:pt idx="59506">
                  <c:v>-0.32196399999999997</c:v>
                </c:pt>
                <c:pt idx="59507">
                  <c:v>-0.321162</c:v>
                </c:pt>
                <c:pt idx="59508">
                  <c:v>-0.32028499999999999</c:v>
                </c:pt>
                <c:pt idx="59509">
                  <c:v>-0.31933600000000001</c:v>
                </c:pt>
                <c:pt idx="59510">
                  <c:v>-0.31831999999999999</c:v>
                </c:pt>
                <c:pt idx="59511">
                  <c:v>-0.31723899999999999</c:v>
                </c:pt>
                <c:pt idx="59512">
                  <c:v>-0.31609599999999999</c:v>
                </c:pt>
                <c:pt idx="59513">
                  <c:v>-0.31489099999999998</c:v>
                </c:pt>
                <c:pt idx="59514">
                  <c:v>-0.31362699999999999</c:v>
                </c:pt>
                <c:pt idx="59515">
                  <c:v>-0.312301</c:v>
                </c:pt>
                <c:pt idx="59516">
                  <c:v>-0.31091400000000002</c:v>
                </c:pt>
                <c:pt idx="59517">
                  <c:v>-0.30946699999999999</c:v>
                </c:pt>
                <c:pt idx="59518">
                  <c:v>-0.30796400000000002</c:v>
                </c:pt>
                <c:pt idx="59519">
                  <c:v>-0.30640299999999998</c:v>
                </c:pt>
                <c:pt idx="59520">
                  <c:v>-0.30477500000000002</c:v>
                </c:pt>
                <c:pt idx="59521">
                  <c:v>-0.30307800000000001</c:v>
                </c:pt>
                <c:pt idx="59522">
                  <c:v>-0.30131200000000002</c:v>
                </c:pt>
                <c:pt idx="59523">
                  <c:v>-0.299481</c:v>
                </c:pt>
                <c:pt idx="59524">
                  <c:v>-0.29758499999999999</c:v>
                </c:pt>
                <c:pt idx="59525">
                  <c:v>-0.29562500000000003</c:v>
                </c:pt>
                <c:pt idx="59526">
                  <c:v>-0.29360199999999997</c:v>
                </c:pt>
                <c:pt idx="59527">
                  <c:v>-0.29151100000000002</c:v>
                </c:pt>
                <c:pt idx="59528">
                  <c:v>-0.28934799999999999</c:v>
                </c:pt>
                <c:pt idx="59529">
                  <c:v>-0.28711500000000001</c:v>
                </c:pt>
                <c:pt idx="59530">
                  <c:v>-0.28482200000000002</c:v>
                </c:pt>
                <c:pt idx="59531">
                  <c:v>-0.28247800000000001</c:v>
                </c:pt>
                <c:pt idx="59532">
                  <c:v>-0.28008499999999997</c:v>
                </c:pt>
                <c:pt idx="59533">
                  <c:v>-0.277644</c:v>
                </c:pt>
                <c:pt idx="59534">
                  <c:v>-0.27515099999999998</c:v>
                </c:pt>
                <c:pt idx="59535">
                  <c:v>-0.27260699999999999</c:v>
                </c:pt>
                <c:pt idx="59536">
                  <c:v>-0.27000999999999997</c:v>
                </c:pt>
                <c:pt idx="59537">
                  <c:v>-0.26735799999999998</c:v>
                </c:pt>
                <c:pt idx="59538">
                  <c:v>-0.26465300000000003</c:v>
                </c:pt>
                <c:pt idx="59539">
                  <c:v>-0.26189699999999999</c:v>
                </c:pt>
                <c:pt idx="59540">
                  <c:v>-0.25909799999999999</c:v>
                </c:pt>
                <c:pt idx="59541">
                  <c:v>-0.25625999999999999</c:v>
                </c:pt>
                <c:pt idx="59542">
                  <c:v>-0.25338500000000003</c:v>
                </c:pt>
                <c:pt idx="59543">
                  <c:v>-0.250473</c:v>
                </c:pt>
                <c:pt idx="59544">
                  <c:v>-0.24752399999999999</c:v>
                </c:pt>
                <c:pt idx="59545">
                  <c:v>-0.24454699999999999</c:v>
                </c:pt>
                <c:pt idx="59546">
                  <c:v>-0.241535</c:v>
                </c:pt>
                <c:pt idx="59547">
                  <c:v>-0.238456</c:v>
                </c:pt>
                <c:pt idx="59548">
                  <c:v>-0.23530899999999999</c:v>
                </c:pt>
                <c:pt idx="59549">
                  <c:v>-0.232123</c:v>
                </c:pt>
                <c:pt idx="59550">
                  <c:v>-0.228905</c:v>
                </c:pt>
                <c:pt idx="59551">
                  <c:v>-0.22563900000000001</c:v>
                </c:pt>
                <c:pt idx="59552">
                  <c:v>-0.22233</c:v>
                </c:pt>
                <c:pt idx="59553">
                  <c:v>-0.21898200000000001</c:v>
                </c:pt>
                <c:pt idx="59554">
                  <c:v>-0.21559700000000001</c:v>
                </c:pt>
                <c:pt idx="59555">
                  <c:v>-0.212175</c:v>
                </c:pt>
                <c:pt idx="59556">
                  <c:v>-0.20871600000000001</c:v>
                </c:pt>
                <c:pt idx="59557">
                  <c:v>-0.20521800000000001</c:v>
                </c:pt>
                <c:pt idx="59558">
                  <c:v>-0.201681</c:v>
                </c:pt>
                <c:pt idx="59559">
                  <c:v>-0.19810700000000001</c:v>
                </c:pt>
                <c:pt idx="59560">
                  <c:v>-0.19450000000000001</c:v>
                </c:pt>
                <c:pt idx="59561">
                  <c:v>-0.19086700000000001</c:v>
                </c:pt>
                <c:pt idx="59562">
                  <c:v>-0.18720999999999999</c:v>
                </c:pt>
                <c:pt idx="59563">
                  <c:v>-0.183533</c:v>
                </c:pt>
                <c:pt idx="59564">
                  <c:v>-0.179838</c:v>
                </c:pt>
                <c:pt idx="59565">
                  <c:v>-0.17612700000000001</c:v>
                </c:pt>
                <c:pt idx="59566">
                  <c:v>-0.172405</c:v>
                </c:pt>
                <c:pt idx="59567">
                  <c:v>-0.16867499999999999</c:v>
                </c:pt>
                <c:pt idx="59568">
                  <c:v>-0.164934</c:v>
                </c:pt>
                <c:pt idx="59569">
                  <c:v>-0.16118299999999999</c:v>
                </c:pt>
                <c:pt idx="59570">
                  <c:v>-0.15742400000000001</c:v>
                </c:pt>
                <c:pt idx="59571">
                  <c:v>-0.15366099999999999</c:v>
                </c:pt>
                <c:pt idx="59572">
                  <c:v>-0.149895</c:v>
                </c:pt>
                <c:pt idx="59573">
                  <c:v>-0.14612600000000001</c:v>
                </c:pt>
                <c:pt idx="59574">
                  <c:v>-0.14235300000000001</c:v>
                </c:pt>
                <c:pt idx="59575">
                  <c:v>-0.13857700000000001</c:v>
                </c:pt>
                <c:pt idx="59576">
                  <c:v>-0.134801</c:v>
                </c:pt>
                <c:pt idx="59577">
                  <c:v>-0.131023</c:v>
                </c:pt>
                <c:pt idx="59578">
                  <c:v>-0.127223</c:v>
                </c:pt>
                <c:pt idx="59579">
                  <c:v>-0.123393</c:v>
                </c:pt>
                <c:pt idx="59580">
                  <c:v>-0.119558</c:v>
                </c:pt>
                <c:pt idx="59581">
                  <c:v>-0.115732</c:v>
                </c:pt>
                <c:pt idx="59582">
                  <c:v>-0.111901</c:v>
                </c:pt>
                <c:pt idx="59583">
                  <c:v>-0.108068</c:v>
                </c:pt>
                <c:pt idx="59584">
                  <c:v>-0.104243</c:v>
                </c:pt>
                <c:pt idx="59585">
                  <c:v>-0.10043000000000001</c:v>
                </c:pt>
                <c:pt idx="59586">
                  <c:v>-9.6631900000000007E-2</c:v>
                </c:pt>
                <c:pt idx="59587">
                  <c:v>-9.2847299999999994E-2</c:v>
                </c:pt>
                <c:pt idx="59588">
                  <c:v>-8.9077000000000003E-2</c:v>
                </c:pt>
                <c:pt idx="59589">
                  <c:v>-8.5322300000000004E-2</c:v>
                </c:pt>
                <c:pt idx="59590">
                  <c:v>-8.1586199999999998E-2</c:v>
                </c:pt>
                <c:pt idx="59591">
                  <c:v>-7.7871499999999996E-2</c:v>
                </c:pt>
                <c:pt idx="59592">
                  <c:v>-7.4179700000000001E-2</c:v>
                </c:pt>
                <c:pt idx="59593">
                  <c:v>-7.0513000000000006E-2</c:v>
                </c:pt>
                <c:pt idx="59594">
                  <c:v>-6.6875000000000004E-2</c:v>
                </c:pt>
                <c:pt idx="59595">
                  <c:v>-6.3269500000000006E-2</c:v>
                </c:pt>
                <c:pt idx="59596">
                  <c:v>-5.9699299999999997E-2</c:v>
                </c:pt>
                <c:pt idx="59597">
                  <c:v>-5.61667E-2</c:v>
                </c:pt>
                <c:pt idx="59598">
                  <c:v>-5.2673299999999999E-2</c:v>
                </c:pt>
                <c:pt idx="59599">
                  <c:v>-4.9220300000000002E-2</c:v>
                </c:pt>
                <c:pt idx="59600">
                  <c:v>-4.5809299999999997E-2</c:v>
                </c:pt>
                <c:pt idx="59601">
                  <c:v>-4.2442199999999999E-2</c:v>
                </c:pt>
                <c:pt idx="59602">
                  <c:v>-3.9121000000000003E-2</c:v>
                </c:pt>
                <c:pt idx="59603">
                  <c:v>-3.58476E-2</c:v>
                </c:pt>
                <c:pt idx="59604">
                  <c:v>-3.2624300000000002E-2</c:v>
                </c:pt>
                <c:pt idx="59605">
                  <c:v>-2.9453199999999999E-2</c:v>
                </c:pt>
                <c:pt idx="59606">
                  <c:v>-2.6335399999999998E-2</c:v>
                </c:pt>
                <c:pt idx="59607">
                  <c:v>-2.32705E-2</c:v>
                </c:pt>
                <c:pt idx="59608">
                  <c:v>-2.0258999999999999E-2</c:v>
                </c:pt>
                <c:pt idx="59609">
                  <c:v>-1.73034E-2</c:v>
                </c:pt>
                <c:pt idx="59610">
                  <c:v>-1.44064E-2</c:v>
                </c:pt>
                <c:pt idx="59611">
                  <c:v>-1.15707E-2</c:v>
                </c:pt>
                <c:pt idx="59612" formatCode="0.00E+00">
                  <c:v>-8.7996499999999991E-3</c:v>
                </c:pt>
                <c:pt idx="59613" formatCode="0.00E+00">
                  <c:v>-6.0946000000000004E-3</c:v>
                </c:pt>
                <c:pt idx="59614" formatCode="0.00E+00">
                  <c:v>-3.4559199999999999E-3</c:v>
                </c:pt>
                <c:pt idx="59615" formatCode="0.00E+00">
                  <c:v>-8.8503200000000001E-4</c:v>
                </c:pt>
                <c:pt idx="59616" formatCode="0.00E+00">
                  <c:v>1.61594E-3</c:v>
                </c:pt>
                <c:pt idx="59617" formatCode="0.00E+00">
                  <c:v>4.0448899999999998E-3</c:v>
                </c:pt>
                <c:pt idx="59618" formatCode="0.00E+00">
                  <c:v>6.3994300000000002E-3</c:v>
                </c:pt>
                <c:pt idx="59619" formatCode="0.00E+00">
                  <c:v>8.6768799999999997E-3</c:v>
                </c:pt>
                <c:pt idx="59620">
                  <c:v>1.08764E-2</c:v>
                </c:pt>
                <c:pt idx="59621">
                  <c:v>1.2999200000000001E-2</c:v>
                </c:pt>
                <c:pt idx="59622">
                  <c:v>1.50457E-2</c:v>
                </c:pt>
                <c:pt idx="59623">
                  <c:v>1.7012800000000002E-2</c:v>
                </c:pt>
                <c:pt idx="59624">
                  <c:v>1.8896900000000001E-2</c:v>
                </c:pt>
                <c:pt idx="59625">
                  <c:v>2.0695100000000001E-2</c:v>
                </c:pt>
                <c:pt idx="59626">
                  <c:v>2.2405899999999999E-2</c:v>
                </c:pt>
                <c:pt idx="59627">
                  <c:v>2.4029200000000001E-2</c:v>
                </c:pt>
                <c:pt idx="59628">
                  <c:v>2.5566599999999998E-2</c:v>
                </c:pt>
                <c:pt idx="59629">
                  <c:v>2.7018400000000001E-2</c:v>
                </c:pt>
                <c:pt idx="59630">
                  <c:v>2.8382999999999999E-2</c:v>
                </c:pt>
                <c:pt idx="59631">
                  <c:v>2.9657599999999999E-2</c:v>
                </c:pt>
                <c:pt idx="59632">
                  <c:v>3.0838899999999999E-2</c:v>
                </c:pt>
                <c:pt idx="59633">
                  <c:v>3.19242E-2</c:v>
                </c:pt>
                <c:pt idx="59634">
                  <c:v>3.2911200000000002E-2</c:v>
                </c:pt>
                <c:pt idx="59635">
                  <c:v>3.3797199999999999E-2</c:v>
                </c:pt>
                <c:pt idx="59636">
                  <c:v>3.4581199999999999E-2</c:v>
                </c:pt>
                <c:pt idx="59637">
                  <c:v>3.5264400000000001E-2</c:v>
                </c:pt>
                <c:pt idx="59638">
                  <c:v>3.5847900000000002E-2</c:v>
                </c:pt>
                <c:pt idx="59639">
                  <c:v>3.63307E-2</c:v>
                </c:pt>
                <c:pt idx="59640">
                  <c:v>3.6712300000000003E-2</c:v>
                </c:pt>
                <c:pt idx="59641">
                  <c:v>3.6992900000000002E-2</c:v>
                </c:pt>
                <c:pt idx="59642">
                  <c:v>3.71714E-2</c:v>
                </c:pt>
                <c:pt idx="59643">
                  <c:v>3.7246099999999997E-2</c:v>
                </c:pt>
                <c:pt idx="59644">
                  <c:v>3.7216800000000001E-2</c:v>
                </c:pt>
                <c:pt idx="59645">
                  <c:v>3.7084600000000002E-2</c:v>
                </c:pt>
                <c:pt idx="59646">
                  <c:v>3.6850399999999998E-2</c:v>
                </c:pt>
                <c:pt idx="59647">
                  <c:v>3.6514400000000002E-2</c:v>
                </c:pt>
                <c:pt idx="59648">
                  <c:v>3.6075900000000001E-2</c:v>
                </c:pt>
                <c:pt idx="59649">
                  <c:v>3.5534299999999998E-2</c:v>
                </c:pt>
                <c:pt idx="59650">
                  <c:v>3.4888500000000003E-2</c:v>
                </c:pt>
                <c:pt idx="59651">
                  <c:v>3.41382E-2</c:v>
                </c:pt>
                <c:pt idx="59652">
                  <c:v>3.3285500000000003E-2</c:v>
                </c:pt>
                <c:pt idx="59653">
                  <c:v>3.2334000000000002E-2</c:v>
                </c:pt>
                <c:pt idx="59654">
                  <c:v>3.1284199999999998E-2</c:v>
                </c:pt>
                <c:pt idx="59655">
                  <c:v>3.0133699999999999E-2</c:v>
                </c:pt>
                <c:pt idx="59656">
                  <c:v>2.8880599999999999E-2</c:v>
                </c:pt>
                <c:pt idx="59657">
                  <c:v>2.7523800000000001E-2</c:v>
                </c:pt>
                <c:pt idx="59658">
                  <c:v>2.6065000000000001E-2</c:v>
                </c:pt>
                <c:pt idx="59659">
                  <c:v>2.4507500000000002E-2</c:v>
                </c:pt>
                <c:pt idx="59660">
                  <c:v>2.2853800000000001E-2</c:v>
                </c:pt>
                <c:pt idx="59661">
                  <c:v>2.1105200000000001E-2</c:v>
                </c:pt>
                <c:pt idx="59662">
                  <c:v>1.92634E-2</c:v>
                </c:pt>
                <c:pt idx="59663">
                  <c:v>1.7329299999999999E-2</c:v>
                </c:pt>
                <c:pt idx="59664">
                  <c:v>1.5303799999999999E-2</c:v>
                </c:pt>
                <c:pt idx="59665">
                  <c:v>1.31872E-2</c:v>
                </c:pt>
                <c:pt idx="59666">
                  <c:v>1.09797E-2</c:v>
                </c:pt>
                <c:pt idx="59667" formatCode="0.00E+00">
                  <c:v>8.6823999999999998E-3</c:v>
                </c:pt>
                <c:pt idx="59668" formatCode="0.00E+00">
                  <c:v>6.29826E-3</c:v>
                </c:pt>
                <c:pt idx="59669" formatCode="0.00E+00">
                  <c:v>3.83037E-3</c:v>
                </c:pt>
                <c:pt idx="59670" formatCode="0.00E+00">
                  <c:v>1.2806499999999999E-3</c:v>
                </c:pt>
                <c:pt idx="59671" formatCode="0.00E+00">
                  <c:v>-1.348E-3</c:v>
                </c:pt>
                <c:pt idx="59672" formatCode="0.00E+00">
                  <c:v>-4.0511599999999998E-3</c:v>
                </c:pt>
                <c:pt idx="59673" formatCode="0.00E+00">
                  <c:v>-6.8258599999999996E-3</c:v>
                </c:pt>
                <c:pt idx="59674" formatCode="0.00E+00">
                  <c:v>-9.6707400000000006E-3</c:v>
                </c:pt>
                <c:pt idx="59675">
                  <c:v>-1.25845E-2</c:v>
                </c:pt>
                <c:pt idx="59676">
                  <c:v>-1.5565600000000001E-2</c:v>
                </c:pt>
                <c:pt idx="59677">
                  <c:v>-1.8611800000000001E-2</c:v>
                </c:pt>
                <c:pt idx="59678">
                  <c:v>-2.1720400000000001E-2</c:v>
                </c:pt>
                <c:pt idx="59679">
                  <c:v>-2.4889100000000001E-2</c:v>
                </c:pt>
                <c:pt idx="59680">
                  <c:v>-2.8115600000000001E-2</c:v>
                </c:pt>
                <c:pt idx="59681">
                  <c:v>-3.1397300000000003E-2</c:v>
                </c:pt>
                <c:pt idx="59682">
                  <c:v>-3.4730299999999999E-2</c:v>
                </c:pt>
                <c:pt idx="59683">
                  <c:v>-3.8110900000000003E-2</c:v>
                </c:pt>
                <c:pt idx="59684">
                  <c:v>-4.1535999999999997E-2</c:v>
                </c:pt>
                <c:pt idx="59685">
                  <c:v>-4.5002899999999998E-2</c:v>
                </c:pt>
                <c:pt idx="59686">
                  <c:v>-4.8508900000000001E-2</c:v>
                </c:pt>
                <c:pt idx="59687">
                  <c:v>-5.2050600000000002E-2</c:v>
                </c:pt>
                <c:pt idx="59688">
                  <c:v>-5.5624300000000002E-2</c:v>
                </c:pt>
                <c:pt idx="59689">
                  <c:v>-5.9225800000000002E-2</c:v>
                </c:pt>
                <c:pt idx="59690">
                  <c:v>-6.2850799999999998E-2</c:v>
                </c:pt>
                <c:pt idx="59691">
                  <c:v>-6.6495899999999997E-2</c:v>
                </c:pt>
                <c:pt idx="59692">
                  <c:v>-7.0157499999999998E-2</c:v>
                </c:pt>
                <c:pt idx="59693">
                  <c:v>-7.38312E-2</c:v>
                </c:pt>
                <c:pt idx="59694">
                  <c:v>-7.7512700000000004E-2</c:v>
                </c:pt>
                <c:pt idx="59695">
                  <c:v>-8.1198000000000006E-2</c:v>
                </c:pt>
                <c:pt idx="59696">
                  <c:v>-8.4883100000000003E-2</c:v>
                </c:pt>
                <c:pt idx="59697">
                  <c:v>-8.8563900000000001E-2</c:v>
                </c:pt>
                <c:pt idx="59698">
                  <c:v>-9.2237E-2</c:v>
                </c:pt>
                <c:pt idx="59699">
                  <c:v>-9.5898399999999995E-2</c:v>
                </c:pt>
                <c:pt idx="59700">
                  <c:v>-9.9543599999999996E-2</c:v>
                </c:pt>
                <c:pt idx="59701">
                  <c:v>-0.103168</c:v>
                </c:pt>
                <c:pt idx="59702">
                  <c:v>-0.106766</c:v>
                </c:pt>
                <c:pt idx="59703">
                  <c:v>-0.110335</c:v>
                </c:pt>
                <c:pt idx="59704">
                  <c:v>-0.113871</c:v>
                </c:pt>
                <c:pt idx="59705">
                  <c:v>-0.117372</c:v>
                </c:pt>
                <c:pt idx="59706">
                  <c:v>-0.120835</c:v>
                </c:pt>
                <c:pt idx="59707">
                  <c:v>-0.12425600000000001</c:v>
                </c:pt>
                <c:pt idx="59708">
                  <c:v>-0.127632</c:v>
                </c:pt>
                <c:pt idx="59709">
                  <c:v>-0.13095799999999999</c:v>
                </c:pt>
                <c:pt idx="59710">
                  <c:v>-0.13423199999999999</c:v>
                </c:pt>
                <c:pt idx="59711">
                  <c:v>-0.13744999999999999</c:v>
                </c:pt>
                <c:pt idx="59712">
                  <c:v>-0.14060900000000001</c:v>
                </c:pt>
                <c:pt idx="59713">
                  <c:v>-0.143704</c:v>
                </c:pt>
                <c:pt idx="59714">
                  <c:v>-0.146732</c:v>
                </c:pt>
                <c:pt idx="59715">
                  <c:v>-0.14968799999999999</c:v>
                </c:pt>
                <c:pt idx="59716">
                  <c:v>-0.15257000000000001</c:v>
                </c:pt>
                <c:pt idx="59717">
                  <c:v>-0.15537500000000001</c:v>
                </c:pt>
                <c:pt idx="59718">
                  <c:v>-0.15809899999999999</c:v>
                </c:pt>
                <c:pt idx="59719">
                  <c:v>-0.16073799999999999</c:v>
                </c:pt>
                <c:pt idx="59720">
                  <c:v>-0.16328899999999999</c:v>
                </c:pt>
                <c:pt idx="59721">
                  <c:v>-0.16574900000000001</c:v>
                </c:pt>
                <c:pt idx="59722">
                  <c:v>-0.16811599999999999</c:v>
                </c:pt>
                <c:pt idx="59723">
                  <c:v>-0.17038500000000001</c:v>
                </c:pt>
                <c:pt idx="59724">
                  <c:v>-0.17255400000000001</c:v>
                </c:pt>
                <c:pt idx="59725">
                  <c:v>-0.174619</c:v>
                </c:pt>
                <c:pt idx="59726">
                  <c:v>-0.17657800000000001</c:v>
                </c:pt>
                <c:pt idx="59727">
                  <c:v>-0.178427</c:v>
                </c:pt>
                <c:pt idx="59728">
                  <c:v>-0.18016499999999999</c:v>
                </c:pt>
                <c:pt idx="59729">
                  <c:v>-0.18178800000000001</c:v>
                </c:pt>
                <c:pt idx="59730">
                  <c:v>-0.18329500000000001</c:v>
                </c:pt>
                <c:pt idx="59731">
                  <c:v>-0.18468300000000001</c:v>
                </c:pt>
                <c:pt idx="59732">
                  <c:v>-0.18595</c:v>
                </c:pt>
                <c:pt idx="59733">
                  <c:v>-0.18709100000000001</c:v>
                </c:pt>
                <c:pt idx="59734">
                  <c:v>-0.188107</c:v>
                </c:pt>
                <c:pt idx="59735">
                  <c:v>-0.188994</c:v>
                </c:pt>
                <c:pt idx="59736">
                  <c:v>-0.18975400000000001</c:v>
                </c:pt>
                <c:pt idx="59737">
                  <c:v>-0.190384</c:v>
                </c:pt>
                <c:pt idx="59738">
                  <c:v>-0.190883</c:v>
                </c:pt>
                <c:pt idx="59739">
                  <c:v>-0.191251</c:v>
                </c:pt>
                <c:pt idx="59740">
                  <c:v>-0.19148699999999999</c:v>
                </c:pt>
                <c:pt idx="59741">
                  <c:v>-0.19158900000000001</c:v>
                </c:pt>
                <c:pt idx="59742">
                  <c:v>-0.19155800000000001</c:v>
                </c:pt>
                <c:pt idx="59743">
                  <c:v>-0.19139100000000001</c:v>
                </c:pt>
                <c:pt idx="59744">
                  <c:v>-0.19108900000000001</c:v>
                </c:pt>
                <c:pt idx="59745">
                  <c:v>-0.19065099999999999</c:v>
                </c:pt>
                <c:pt idx="59746">
                  <c:v>-0.19007399999999999</c:v>
                </c:pt>
                <c:pt idx="59747">
                  <c:v>-0.189361</c:v>
                </c:pt>
                <c:pt idx="59748">
                  <c:v>-0.18850900000000001</c:v>
                </c:pt>
                <c:pt idx="59749">
                  <c:v>-0.18751999999999999</c:v>
                </c:pt>
                <c:pt idx="59750">
                  <c:v>-0.186393</c:v>
                </c:pt>
                <c:pt idx="59751">
                  <c:v>-0.18512700000000001</c:v>
                </c:pt>
                <c:pt idx="59752">
                  <c:v>-0.183725</c:v>
                </c:pt>
                <c:pt idx="59753">
                  <c:v>-0.18218500000000001</c:v>
                </c:pt>
                <c:pt idx="59754">
                  <c:v>-0.180509</c:v>
                </c:pt>
                <c:pt idx="59755">
                  <c:v>-0.17869699999999999</c:v>
                </c:pt>
                <c:pt idx="59756">
                  <c:v>-0.17674999999999999</c:v>
                </c:pt>
                <c:pt idx="59757">
                  <c:v>-0.17466899999999999</c:v>
                </c:pt>
                <c:pt idx="59758">
                  <c:v>-0.172457</c:v>
                </c:pt>
                <c:pt idx="59759">
                  <c:v>-0.17011399999999999</c:v>
                </c:pt>
                <c:pt idx="59760">
                  <c:v>-0.16764200000000001</c:v>
                </c:pt>
                <c:pt idx="59761">
                  <c:v>-0.16504199999999999</c:v>
                </c:pt>
                <c:pt idx="59762">
                  <c:v>-0.16231499999999999</c:v>
                </c:pt>
                <c:pt idx="59763">
                  <c:v>-0.15946199999999999</c:v>
                </c:pt>
                <c:pt idx="59764">
                  <c:v>-0.15648400000000001</c:v>
                </c:pt>
                <c:pt idx="59765">
                  <c:v>-0.15338499999999999</c:v>
                </c:pt>
                <c:pt idx="59766">
                  <c:v>-0.15016599999999999</c:v>
                </c:pt>
                <c:pt idx="59767">
                  <c:v>-0.14682999999999999</c:v>
                </c:pt>
                <c:pt idx="59768">
                  <c:v>-0.14337900000000001</c:v>
                </c:pt>
                <c:pt idx="59769">
                  <c:v>-0.139817</c:v>
                </c:pt>
                <c:pt idx="59770">
                  <c:v>-0.13614499999999999</c:v>
                </c:pt>
                <c:pt idx="59771">
                  <c:v>-0.13236700000000001</c:v>
                </c:pt>
                <c:pt idx="59772">
                  <c:v>-0.12848599999999999</c:v>
                </c:pt>
                <c:pt idx="59773">
                  <c:v>-0.124504</c:v>
                </c:pt>
                <c:pt idx="59774">
                  <c:v>-0.120424</c:v>
                </c:pt>
                <c:pt idx="59775">
                  <c:v>-0.11625000000000001</c:v>
                </c:pt>
                <c:pt idx="59776">
                  <c:v>-0.111983</c:v>
                </c:pt>
                <c:pt idx="59777">
                  <c:v>-0.107628</c:v>
                </c:pt>
                <c:pt idx="59778">
                  <c:v>-0.103187</c:v>
                </c:pt>
                <c:pt idx="59779">
                  <c:v>-9.86654E-2</c:v>
                </c:pt>
                <c:pt idx="59780">
                  <c:v>-9.4065499999999996E-2</c:v>
                </c:pt>
                <c:pt idx="59781">
                  <c:v>-8.9391499999999999E-2</c:v>
                </c:pt>
                <c:pt idx="59782">
                  <c:v>-8.4646899999999997E-2</c:v>
                </c:pt>
                <c:pt idx="59783">
                  <c:v>-7.9835199999999995E-2</c:v>
                </c:pt>
                <c:pt idx="59784">
                  <c:v>-7.4959999999999999E-2</c:v>
                </c:pt>
                <c:pt idx="59785">
                  <c:v>-7.0024900000000001E-2</c:v>
                </c:pt>
                <c:pt idx="59786">
                  <c:v>-6.50342E-2</c:v>
                </c:pt>
                <c:pt idx="59787">
                  <c:v>-5.9991900000000001E-2</c:v>
                </c:pt>
                <c:pt idx="59788">
                  <c:v>-5.4901999999999999E-2</c:v>
                </c:pt>
                <c:pt idx="59789">
                  <c:v>-4.9768600000000003E-2</c:v>
                </c:pt>
                <c:pt idx="59790">
                  <c:v>-4.45961E-2</c:v>
                </c:pt>
                <c:pt idx="59791">
                  <c:v>-3.9389500000000001E-2</c:v>
                </c:pt>
                <c:pt idx="59792">
                  <c:v>-3.4152599999999998E-2</c:v>
                </c:pt>
                <c:pt idx="59793">
                  <c:v>-2.8888899999999999E-2</c:v>
                </c:pt>
                <c:pt idx="59794">
                  <c:v>-2.3601899999999999E-2</c:v>
                </c:pt>
                <c:pt idx="59795">
                  <c:v>-1.8295700000000002E-2</c:v>
                </c:pt>
                <c:pt idx="59796">
                  <c:v>-1.29742E-2</c:v>
                </c:pt>
                <c:pt idx="59797" formatCode="0.00E+00">
                  <c:v>-7.6410799999999997E-3</c:v>
                </c:pt>
                <c:pt idx="59798" formatCode="0.00E+00">
                  <c:v>-2.3003799999999999E-3</c:v>
                </c:pt>
                <c:pt idx="59799" formatCode="0.00E+00">
                  <c:v>3.0434699999999999E-3</c:v>
                </c:pt>
                <c:pt idx="59800" formatCode="0.00E+00">
                  <c:v>8.3858700000000001E-3</c:v>
                </c:pt>
                <c:pt idx="59801">
                  <c:v>1.3722399999999999E-2</c:v>
                </c:pt>
                <c:pt idx="59802">
                  <c:v>1.9048900000000001E-2</c:v>
                </c:pt>
                <c:pt idx="59803">
                  <c:v>2.4361600000000001E-2</c:v>
                </c:pt>
                <c:pt idx="59804">
                  <c:v>2.9656600000000002E-2</c:v>
                </c:pt>
                <c:pt idx="59805">
                  <c:v>3.4930099999999999E-2</c:v>
                </c:pt>
                <c:pt idx="59806">
                  <c:v>4.01778E-2</c:v>
                </c:pt>
                <c:pt idx="59807">
                  <c:v>4.5395199999999997E-2</c:v>
                </c:pt>
                <c:pt idx="59808">
                  <c:v>5.0577999999999998E-2</c:v>
                </c:pt>
                <c:pt idx="59809">
                  <c:v>5.5721899999999998E-2</c:v>
                </c:pt>
                <c:pt idx="59810">
                  <c:v>6.0823000000000002E-2</c:v>
                </c:pt>
                <c:pt idx="59811">
                  <c:v>6.58778E-2</c:v>
                </c:pt>
                <c:pt idx="59812">
                  <c:v>7.0883000000000002E-2</c:v>
                </c:pt>
                <c:pt idx="59813">
                  <c:v>7.5835100000000003E-2</c:v>
                </c:pt>
                <c:pt idx="59814">
                  <c:v>8.0730700000000002E-2</c:v>
                </c:pt>
                <c:pt idx="59815">
                  <c:v>8.5565699999999995E-2</c:v>
                </c:pt>
                <c:pt idx="59816">
                  <c:v>9.0336600000000003E-2</c:v>
                </c:pt>
                <c:pt idx="59817">
                  <c:v>9.5039499999999999E-2</c:v>
                </c:pt>
                <c:pt idx="59818">
                  <c:v>9.9670099999999998E-2</c:v>
                </c:pt>
                <c:pt idx="59819">
                  <c:v>0.104225</c:v>
                </c:pt>
                <c:pt idx="59820">
                  <c:v>0.108699</c:v>
                </c:pt>
                <c:pt idx="59821">
                  <c:v>0.113092</c:v>
                </c:pt>
                <c:pt idx="59822">
                  <c:v>0.117397</c:v>
                </c:pt>
                <c:pt idx="59823">
                  <c:v>0.121614</c:v>
                </c:pt>
                <c:pt idx="59824">
                  <c:v>0.12573799999999999</c:v>
                </c:pt>
                <c:pt idx="59825">
                  <c:v>0.12976799999999999</c:v>
                </c:pt>
                <c:pt idx="59826">
                  <c:v>0.13370000000000001</c:v>
                </c:pt>
                <c:pt idx="59827">
                  <c:v>0.13753199999999999</c:v>
                </c:pt>
                <c:pt idx="59828">
                  <c:v>0.141263</c:v>
                </c:pt>
                <c:pt idx="59829">
                  <c:v>0.14488999999999999</c:v>
                </c:pt>
                <c:pt idx="59830">
                  <c:v>0.14841199999999999</c:v>
                </c:pt>
                <c:pt idx="59831">
                  <c:v>0.15182499999999999</c:v>
                </c:pt>
                <c:pt idx="59832">
                  <c:v>0.15512699999999999</c:v>
                </c:pt>
                <c:pt idx="59833">
                  <c:v>0.15831300000000001</c:v>
                </c:pt>
                <c:pt idx="59834">
                  <c:v>0.161381</c:v>
                </c:pt>
                <c:pt idx="59835">
                  <c:v>0.16433</c:v>
                </c:pt>
                <c:pt idx="59836">
                  <c:v>0.167159</c:v>
                </c:pt>
                <c:pt idx="59837">
                  <c:v>0.16986699999999999</c:v>
                </c:pt>
                <c:pt idx="59838">
                  <c:v>0.17245099999999999</c:v>
                </c:pt>
                <c:pt idx="59839">
                  <c:v>0.17491100000000001</c:v>
                </c:pt>
                <c:pt idx="59840">
                  <c:v>0.17724500000000001</c:v>
                </c:pt>
                <c:pt idx="59841">
                  <c:v>0.179453</c:v>
                </c:pt>
                <c:pt idx="59842">
                  <c:v>0.181532</c:v>
                </c:pt>
                <c:pt idx="59843">
                  <c:v>0.18348300000000001</c:v>
                </c:pt>
                <c:pt idx="59844">
                  <c:v>0.185305</c:v>
                </c:pt>
                <c:pt idx="59845">
                  <c:v>0.18699499999999999</c:v>
                </c:pt>
                <c:pt idx="59846">
                  <c:v>0.188554</c:v>
                </c:pt>
                <c:pt idx="59847">
                  <c:v>0.18998000000000001</c:v>
                </c:pt>
                <c:pt idx="59848">
                  <c:v>0.191274</c:v>
                </c:pt>
                <c:pt idx="59849">
                  <c:v>0.19243499999999999</c:v>
                </c:pt>
                <c:pt idx="59850">
                  <c:v>0.193465</c:v>
                </c:pt>
                <c:pt idx="59851">
                  <c:v>0.19436200000000001</c:v>
                </c:pt>
                <c:pt idx="59852">
                  <c:v>0.195128</c:v>
                </c:pt>
                <c:pt idx="59853">
                  <c:v>0.19576199999999999</c:v>
                </c:pt>
                <c:pt idx="59854">
                  <c:v>0.196265</c:v>
                </c:pt>
                <c:pt idx="59855">
                  <c:v>0.19663700000000001</c:v>
                </c:pt>
                <c:pt idx="59856">
                  <c:v>0.19688</c:v>
                </c:pt>
                <c:pt idx="59857">
                  <c:v>0.196993</c:v>
                </c:pt>
                <c:pt idx="59858">
                  <c:v>0.19697600000000001</c:v>
                </c:pt>
                <c:pt idx="59859">
                  <c:v>0.196829</c:v>
                </c:pt>
                <c:pt idx="59860">
                  <c:v>0.19655500000000001</c:v>
                </c:pt>
                <c:pt idx="59861">
                  <c:v>0.19615299999999999</c:v>
                </c:pt>
                <c:pt idx="59862">
                  <c:v>0.19562499999999999</c:v>
                </c:pt>
                <c:pt idx="59863">
                  <c:v>0.19497300000000001</c:v>
                </c:pt>
                <c:pt idx="59864">
                  <c:v>0.19419900000000001</c:v>
                </c:pt>
                <c:pt idx="59865">
                  <c:v>0.193304</c:v>
                </c:pt>
                <c:pt idx="59866">
                  <c:v>0.19229199999999999</c:v>
                </c:pt>
                <c:pt idx="59867">
                  <c:v>0.191163</c:v>
                </c:pt>
                <c:pt idx="59868">
                  <c:v>0.189919</c:v>
                </c:pt>
                <c:pt idx="59869">
                  <c:v>0.18856300000000001</c:v>
                </c:pt>
                <c:pt idx="59870">
                  <c:v>0.18709700000000001</c:v>
                </c:pt>
                <c:pt idx="59871">
                  <c:v>0.18552399999999999</c:v>
                </c:pt>
                <c:pt idx="59872">
                  <c:v>0.18384400000000001</c:v>
                </c:pt>
                <c:pt idx="59873">
                  <c:v>0.18206</c:v>
                </c:pt>
                <c:pt idx="59874">
                  <c:v>0.180172</c:v>
                </c:pt>
                <c:pt idx="59875">
                  <c:v>0.17818300000000001</c:v>
                </c:pt>
                <c:pt idx="59876">
                  <c:v>0.176095</c:v>
                </c:pt>
                <c:pt idx="59877">
                  <c:v>0.17391100000000001</c:v>
                </c:pt>
                <c:pt idx="59878">
                  <c:v>0.17163400000000001</c:v>
                </c:pt>
                <c:pt idx="59879">
                  <c:v>0.169269</c:v>
                </c:pt>
                <c:pt idx="59880">
                  <c:v>0.16681699999999999</c:v>
                </c:pt>
                <c:pt idx="59881">
                  <c:v>0.16428200000000001</c:v>
                </c:pt>
                <c:pt idx="59882">
                  <c:v>0.16166700000000001</c:v>
                </c:pt>
                <c:pt idx="59883">
                  <c:v>0.158972</c:v>
                </c:pt>
                <c:pt idx="59884">
                  <c:v>0.15620100000000001</c:v>
                </c:pt>
                <c:pt idx="59885">
                  <c:v>0.15335799999999999</c:v>
                </c:pt>
                <c:pt idx="59886">
                  <c:v>0.150447</c:v>
                </c:pt>
                <c:pt idx="59887">
                  <c:v>0.14747099999999999</c:v>
                </c:pt>
                <c:pt idx="59888">
                  <c:v>0.14443400000000001</c:v>
                </c:pt>
                <c:pt idx="59889">
                  <c:v>0.14133999999999999</c:v>
                </c:pt>
                <c:pt idx="59890">
                  <c:v>0.13819200000000001</c:v>
                </c:pt>
                <c:pt idx="59891">
                  <c:v>0.134992</c:v>
                </c:pt>
                <c:pt idx="59892">
                  <c:v>0.131743</c:v>
                </c:pt>
                <c:pt idx="59893">
                  <c:v>0.12844700000000001</c:v>
                </c:pt>
                <c:pt idx="59894">
                  <c:v>0.125107</c:v>
                </c:pt>
                <c:pt idx="59895">
                  <c:v>0.121727</c:v>
                </c:pt>
                <c:pt idx="59896">
                  <c:v>0.118311</c:v>
                </c:pt>
                <c:pt idx="59897">
                  <c:v>0.11486</c:v>
                </c:pt>
                <c:pt idx="59898">
                  <c:v>0.111378</c:v>
                </c:pt>
                <c:pt idx="59899">
                  <c:v>0.10786900000000001</c:v>
                </c:pt>
                <c:pt idx="59900">
                  <c:v>0.104337</c:v>
                </c:pt>
                <c:pt idx="59901">
                  <c:v>0.100785</c:v>
                </c:pt>
                <c:pt idx="59902">
                  <c:v>9.7218399999999996E-2</c:v>
                </c:pt>
                <c:pt idx="59903">
                  <c:v>9.3638600000000002E-2</c:v>
                </c:pt>
                <c:pt idx="59904">
                  <c:v>9.0049400000000002E-2</c:v>
                </c:pt>
                <c:pt idx="59905">
                  <c:v>8.6454500000000004E-2</c:v>
                </c:pt>
                <c:pt idx="59906">
                  <c:v>8.2857799999999995E-2</c:v>
                </c:pt>
                <c:pt idx="59907">
                  <c:v>7.9263E-2</c:v>
                </c:pt>
                <c:pt idx="59908">
                  <c:v>7.5673400000000002E-2</c:v>
                </c:pt>
                <c:pt idx="59909">
                  <c:v>7.2092000000000003E-2</c:v>
                </c:pt>
                <c:pt idx="59910">
                  <c:v>6.8521600000000002E-2</c:v>
                </c:pt>
                <c:pt idx="59911">
                  <c:v>6.4964900000000006E-2</c:v>
                </c:pt>
                <c:pt idx="59912">
                  <c:v>6.1423899999999997E-2</c:v>
                </c:pt>
                <c:pt idx="59913">
                  <c:v>5.7901300000000003E-2</c:v>
                </c:pt>
                <c:pt idx="59914">
                  <c:v>5.4400400000000002E-2</c:v>
                </c:pt>
                <c:pt idx="59915">
                  <c:v>5.0923700000000002E-2</c:v>
                </c:pt>
                <c:pt idx="59916">
                  <c:v>4.7473300000000003E-2</c:v>
                </c:pt>
                <c:pt idx="59917">
                  <c:v>4.4052300000000003E-2</c:v>
                </c:pt>
                <c:pt idx="59918">
                  <c:v>4.0664100000000002E-2</c:v>
                </c:pt>
                <c:pt idx="59919">
                  <c:v>3.7311700000000003E-2</c:v>
                </c:pt>
                <c:pt idx="59920">
                  <c:v>3.3998100000000003E-2</c:v>
                </c:pt>
                <c:pt idx="59921">
                  <c:v>3.0726400000000001E-2</c:v>
                </c:pt>
                <c:pt idx="59922">
                  <c:v>2.7498999999999999E-2</c:v>
                </c:pt>
                <c:pt idx="59923">
                  <c:v>2.4318599999999999E-2</c:v>
                </c:pt>
                <c:pt idx="59924">
                  <c:v>2.1188499999999999E-2</c:v>
                </c:pt>
                <c:pt idx="59925">
                  <c:v>1.8111200000000001E-2</c:v>
                </c:pt>
                <c:pt idx="59926">
                  <c:v>1.50875E-2</c:v>
                </c:pt>
                <c:pt idx="59927">
                  <c:v>1.2118E-2</c:v>
                </c:pt>
                <c:pt idx="59928" formatCode="0.00E+00">
                  <c:v>9.20465E-3</c:v>
                </c:pt>
                <c:pt idx="59929" formatCode="0.00E+00">
                  <c:v>6.3507600000000004E-3</c:v>
                </c:pt>
                <c:pt idx="59930" formatCode="0.00E+00">
                  <c:v>3.5598399999999999E-3</c:v>
                </c:pt>
                <c:pt idx="59931" formatCode="0.00E+00">
                  <c:v>8.3465799999999995E-4</c:v>
                </c:pt>
                <c:pt idx="59932" formatCode="0.00E+00">
                  <c:v>-1.82285E-3</c:v>
                </c:pt>
                <c:pt idx="59933" formatCode="0.00E+00">
                  <c:v>-4.4110399999999998E-3</c:v>
                </c:pt>
                <c:pt idx="59934" formatCode="0.00E+00">
                  <c:v>-6.9283900000000004E-3</c:v>
                </c:pt>
                <c:pt idx="59935" formatCode="0.00E+00">
                  <c:v>-9.3734700000000001E-3</c:v>
                </c:pt>
                <c:pt idx="59936">
                  <c:v>-1.17448E-2</c:v>
                </c:pt>
                <c:pt idx="59937">
                  <c:v>-1.40409E-2</c:v>
                </c:pt>
                <c:pt idx="59938">
                  <c:v>-1.6260500000000001E-2</c:v>
                </c:pt>
                <c:pt idx="59939">
                  <c:v>-1.8401799999999999E-2</c:v>
                </c:pt>
                <c:pt idx="59940">
                  <c:v>-2.04627E-2</c:v>
                </c:pt>
                <c:pt idx="59941">
                  <c:v>-2.2441300000000001E-2</c:v>
                </c:pt>
                <c:pt idx="59942">
                  <c:v>-2.43365E-2</c:v>
                </c:pt>
                <c:pt idx="59943">
                  <c:v>-2.61476E-2</c:v>
                </c:pt>
                <c:pt idx="59944">
                  <c:v>-2.7873599999999998E-2</c:v>
                </c:pt>
                <c:pt idx="59945">
                  <c:v>-2.9513500000000002E-2</c:v>
                </c:pt>
                <c:pt idx="59946">
                  <c:v>-3.1066900000000001E-2</c:v>
                </c:pt>
                <c:pt idx="59947">
                  <c:v>-3.2533199999999998E-2</c:v>
                </c:pt>
                <c:pt idx="59948">
                  <c:v>-3.39111E-2</c:v>
                </c:pt>
                <c:pt idx="59949">
                  <c:v>-3.5199500000000002E-2</c:v>
                </c:pt>
                <c:pt idx="59950">
                  <c:v>-3.6398300000000001E-2</c:v>
                </c:pt>
                <c:pt idx="59951">
                  <c:v>-3.7507699999999998E-2</c:v>
                </c:pt>
                <c:pt idx="59952">
                  <c:v>-3.8527400000000003E-2</c:v>
                </c:pt>
                <c:pt idx="59953">
                  <c:v>-3.9456600000000001E-2</c:v>
                </c:pt>
                <c:pt idx="59954">
                  <c:v>-4.02951E-2</c:v>
                </c:pt>
                <c:pt idx="59955">
                  <c:v>-4.1042599999999999E-2</c:v>
                </c:pt>
                <c:pt idx="59956">
                  <c:v>-4.1698600000000002E-2</c:v>
                </c:pt>
                <c:pt idx="59957">
                  <c:v>-4.2263700000000001E-2</c:v>
                </c:pt>
                <c:pt idx="59958">
                  <c:v>-4.2738699999999998E-2</c:v>
                </c:pt>
                <c:pt idx="59959">
                  <c:v>-4.3123599999999998E-2</c:v>
                </c:pt>
                <c:pt idx="59960">
                  <c:v>-4.3417600000000001E-2</c:v>
                </c:pt>
                <c:pt idx="59961">
                  <c:v>-4.36205E-2</c:v>
                </c:pt>
                <c:pt idx="59962">
                  <c:v>-4.3732699999999999E-2</c:v>
                </c:pt>
                <c:pt idx="59963">
                  <c:v>-4.3754099999999997E-2</c:v>
                </c:pt>
                <c:pt idx="59964">
                  <c:v>-4.3684599999999997E-2</c:v>
                </c:pt>
                <c:pt idx="59965">
                  <c:v>-4.3524500000000001E-2</c:v>
                </c:pt>
                <c:pt idx="59966">
                  <c:v>-4.3274800000000002E-2</c:v>
                </c:pt>
                <c:pt idx="59967">
                  <c:v>-4.2937200000000002E-2</c:v>
                </c:pt>
                <c:pt idx="59968">
                  <c:v>-4.2512300000000003E-2</c:v>
                </c:pt>
                <c:pt idx="59969">
                  <c:v>-4.2000500000000003E-2</c:v>
                </c:pt>
                <c:pt idx="59970">
                  <c:v>-4.1402700000000001E-2</c:v>
                </c:pt>
                <c:pt idx="59971">
                  <c:v>-4.0719999999999999E-2</c:v>
                </c:pt>
                <c:pt idx="59972">
                  <c:v>-3.9953200000000001E-2</c:v>
                </c:pt>
                <c:pt idx="59973">
                  <c:v>-3.9102499999999998E-2</c:v>
                </c:pt>
                <c:pt idx="59974">
                  <c:v>-3.8168500000000001E-2</c:v>
                </c:pt>
                <c:pt idx="59975">
                  <c:v>-3.7152400000000002E-2</c:v>
                </c:pt>
                <c:pt idx="59976">
                  <c:v>-3.6055700000000003E-2</c:v>
                </c:pt>
                <c:pt idx="59977">
                  <c:v>-3.4879599999999997E-2</c:v>
                </c:pt>
                <c:pt idx="59978">
                  <c:v>-3.3625299999999997E-2</c:v>
                </c:pt>
                <c:pt idx="59979">
                  <c:v>-3.2293500000000003E-2</c:v>
                </c:pt>
                <c:pt idx="59980">
                  <c:v>-3.0885699999999999E-2</c:v>
                </c:pt>
                <c:pt idx="59981">
                  <c:v>-2.9403499999999999E-2</c:v>
                </c:pt>
                <c:pt idx="59982">
                  <c:v>-2.7848399999999999E-2</c:v>
                </c:pt>
                <c:pt idx="59983">
                  <c:v>-2.6221399999999999E-2</c:v>
                </c:pt>
                <c:pt idx="59984">
                  <c:v>-2.4523E-2</c:v>
                </c:pt>
                <c:pt idx="59985">
                  <c:v>-2.2754799999999999E-2</c:v>
                </c:pt>
                <c:pt idx="59986">
                  <c:v>-2.09191E-2</c:v>
                </c:pt>
                <c:pt idx="59987">
                  <c:v>-1.9018E-2</c:v>
                </c:pt>
                <c:pt idx="59988">
                  <c:v>-1.70534E-2</c:v>
                </c:pt>
                <c:pt idx="59989">
                  <c:v>-1.5026899999999999E-2</c:v>
                </c:pt>
                <c:pt idx="59990">
                  <c:v>-1.2940500000000001E-2</c:v>
                </c:pt>
                <c:pt idx="59991">
                  <c:v>-1.0795900000000001E-2</c:v>
                </c:pt>
                <c:pt idx="59992" formatCode="0.00E+00">
                  <c:v>-8.5945899999999992E-3</c:v>
                </c:pt>
                <c:pt idx="59993" formatCode="0.00E+00">
                  <c:v>-6.3378000000000002E-3</c:v>
                </c:pt>
                <c:pt idx="59994" formatCode="0.00E+00">
                  <c:v>-4.0267000000000002E-3</c:v>
                </c:pt>
                <c:pt idx="59995" formatCode="0.00E+00">
                  <c:v>-1.6627300000000001E-3</c:v>
                </c:pt>
                <c:pt idx="59996" formatCode="0.00E+00">
                  <c:v>7.5259600000000002E-4</c:v>
                </c:pt>
                <c:pt idx="59997" formatCode="0.00E+00">
                  <c:v>3.21769E-3</c:v>
                </c:pt>
                <c:pt idx="59998" formatCode="0.00E+00">
                  <c:v>5.7305500000000001E-3</c:v>
                </c:pt>
                <c:pt idx="59999" formatCode="0.00E+00">
                  <c:v>8.2888500000000004E-3</c:v>
                </c:pt>
                <c:pt idx="60000">
                  <c:v>1.08904E-2</c:v>
                </c:pt>
                <c:pt idx="60001">
                  <c:v>1.35332E-2</c:v>
                </c:pt>
                <c:pt idx="60002">
                  <c:v>1.6215199999999999E-2</c:v>
                </c:pt>
                <c:pt idx="60003">
                  <c:v>1.8934599999999999E-2</c:v>
                </c:pt>
                <c:pt idx="60004">
                  <c:v>2.16901E-2</c:v>
                </c:pt>
                <c:pt idx="60005">
                  <c:v>2.4480200000000001E-2</c:v>
                </c:pt>
                <c:pt idx="60006">
                  <c:v>2.7302799999999999E-2</c:v>
                </c:pt>
                <c:pt idx="60007">
                  <c:v>3.0155499999999998E-2</c:v>
                </c:pt>
                <c:pt idx="60008">
                  <c:v>3.30359E-2</c:v>
                </c:pt>
                <c:pt idx="60009">
                  <c:v>3.5941599999999997E-2</c:v>
                </c:pt>
                <c:pt idx="60010">
                  <c:v>3.8871200000000002E-2</c:v>
                </c:pt>
                <c:pt idx="60011">
                  <c:v>4.1823800000000001E-2</c:v>
                </c:pt>
                <c:pt idx="60012">
                  <c:v>4.4797400000000001E-2</c:v>
                </c:pt>
                <c:pt idx="60013">
                  <c:v>4.7789400000000003E-2</c:v>
                </c:pt>
                <c:pt idx="60014">
                  <c:v>5.0798200000000002E-2</c:v>
                </c:pt>
                <c:pt idx="60015">
                  <c:v>5.3822000000000002E-2</c:v>
                </c:pt>
                <c:pt idx="60016">
                  <c:v>5.6858100000000002E-2</c:v>
                </c:pt>
                <c:pt idx="60017">
                  <c:v>5.9903999999999999E-2</c:v>
                </c:pt>
                <c:pt idx="60018">
                  <c:v>6.2958200000000006E-2</c:v>
                </c:pt>
                <c:pt idx="60019">
                  <c:v>6.6018900000000005E-2</c:v>
                </c:pt>
                <c:pt idx="60020">
                  <c:v>6.9083500000000006E-2</c:v>
                </c:pt>
                <c:pt idx="60021">
                  <c:v>7.2149199999999997E-2</c:v>
                </c:pt>
                <c:pt idx="60022">
                  <c:v>7.5213500000000003E-2</c:v>
                </c:pt>
                <c:pt idx="60023">
                  <c:v>7.8274399999999994E-2</c:v>
                </c:pt>
                <c:pt idx="60024">
                  <c:v>8.1330700000000006E-2</c:v>
                </c:pt>
                <c:pt idx="60025">
                  <c:v>8.4381200000000003E-2</c:v>
                </c:pt>
                <c:pt idx="60026">
                  <c:v>8.7424000000000002E-2</c:v>
                </c:pt>
                <c:pt idx="60027">
                  <c:v>9.0457099999999999E-2</c:v>
                </c:pt>
                <c:pt idx="60028">
                  <c:v>9.3478400000000003E-2</c:v>
                </c:pt>
                <c:pt idx="60029">
                  <c:v>9.6486199999999994E-2</c:v>
                </c:pt>
                <c:pt idx="60030">
                  <c:v>9.94786E-2</c:v>
                </c:pt>
                <c:pt idx="60031">
                  <c:v>0.102454</c:v>
                </c:pt>
                <c:pt idx="60032">
                  <c:v>0.10541</c:v>
                </c:pt>
                <c:pt idx="60033">
                  <c:v>0.108346</c:v>
                </c:pt>
                <c:pt idx="60034">
                  <c:v>0.11126</c:v>
                </c:pt>
                <c:pt idx="60035">
                  <c:v>0.114149</c:v>
                </c:pt>
                <c:pt idx="60036">
                  <c:v>0.11701300000000001</c:v>
                </c:pt>
                <c:pt idx="60037">
                  <c:v>0.119847</c:v>
                </c:pt>
                <c:pt idx="60038">
                  <c:v>0.122651</c:v>
                </c:pt>
                <c:pt idx="60039">
                  <c:v>0.12542300000000001</c:v>
                </c:pt>
                <c:pt idx="60040">
                  <c:v>0.12816</c:v>
                </c:pt>
                <c:pt idx="60041">
                  <c:v>0.13086100000000001</c:v>
                </c:pt>
                <c:pt idx="60042">
                  <c:v>0.133524</c:v>
                </c:pt>
                <c:pt idx="60043">
                  <c:v>0.13614799999999999</c:v>
                </c:pt>
                <c:pt idx="60044">
                  <c:v>0.13873099999999999</c:v>
                </c:pt>
                <c:pt idx="60045">
                  <c:v>0.14127200000000001</c:v>
                </c:pt>
                <c:pt idx="60046">
                  <c:v>0.14376700000000001</c:v>
                </c:pt>
                <c:pt idx="60047">
                  <c:v>0.14621600000000001</c:v>
                </c:pt>
                <c:pt idx="60048">
                  <c:v>0.148617</c:v>
                </c:pt>
                <c:pt idx="60049">
                  <c:v>0.15096899999999999</c:v>
                </c:pt>
                <c:pt idx="60050">
                  <c:v>0.15326999999999999</c:v>
                </c:pt>
                <c:pt idx="60051">
                  <c:v>0.15551999999999999</c:v>
                </c:pt>
                <c:pt idx="60052">
                  <c:v>0.15771399999999999</c:v>
                </c:pt>
                <c:pt idx="60053">
                  <c:v>0.159853</c:v>
                </c:pt>
                <c:pt idx="60054">
                  <c:v>0.16193399999999999</c:v>
                </c:pt>
                <c:pt idx="60055">
                  <c:v>0.16395599999999999</c:v>
                </c:pt>
                <c:pt idx="60056">
                  <c:v>0.16591900000000001</c:v>
                </c:pt>
                <c:pt idx="60057">
                  <c:v>0.167821</c:v>
                </c:pt>
                <c:pt idx="60058">
                  <c:v>0.16966100000000001</c:v>
                </c:pt>
                <c:pt idx="60059">
                  <c:v>0.17143800000000001</c:v>
                </c:pt>
                <c:pt idx="60060">
                  <c:v>0.173149</c:v>
                </c:pt>
                <c:pt idx="60061">
                  <c:v>0.17479500000000001</c:v>
                </c:pt>
                <c:pt idx="60062">
                  <c:v>0.176372</c:v>
                </c:pt>
                <c:pt idx="60063">
                  <c:v>0.17788100000000001</c:v>
                </c:pt>
                <c:pt idx="60064">
                  <c:v>0.17932100000000001</c:v>
                </c:pt>
                <c:pt idx="60065">
                  <c:v>0.18068899999999999</c:v>
                </c:pt>
                <c:pt idx="60066">
                  <c:v>0.18198600000000001</c:v>
                </c:pt>
                <c:pt idx="60067">
                  <c:v>0.18321200000000001</c:v>
                </c:pt>
                <c:pt idx="60068">
                  <c:v>0.184363</c:v>
                </c:pt>
                <c:pt idx="60069">
                  <c:v>0.18544099999999999</c:v>
                </c:pt>
                <c:pt idx="60070">
                  <c:v>0.186443</c:v>
                </c:pt>
                <c:pt idx="60071">
                  <c:v>0.18737000000000001</c:v>
                </c:pt>
                <c:pt idx="60072">
                  <c:v>0.18822</c:v>
                </c:pt>
                <c:pt idx="60073">
                  <c:v>0.18899299999999999</c:v>
                </c:pt>
                <c:pt idx="60074">
                  <c:v>0.18968699999999999</c:v>
                </c:pt>
                <c:pt idx="60075">
                  <c:v>0.190303</c:v>
                </c:pt>
                <c:pt idx="60076">
                  <c:v>0.19084000000000001</c:v>
                </c:pt>
                <c:pt idx="60077">
                  <c:v>0.19129699999999999</c:v>
                </c:pt>
                <c:pt idx="60078">
                  <c:v>0.19167500000000001</c:v>
                </c:pt>
                <c:pt idx="60079">
                  <c:v>0.191972</c:v>
                </c:pt>
                <c:pt idx="60080">
                  <c:v>0.192189</c:v>
                </c:pt>
                <c:pt idx="60081">
                  <c:v>0.192325</c:v>
                </c:pt>
                <c:pt idx="60082">
                  <c:v>0.19238</c:v>
                </c:pt>
                <c:pt idx="60083">
                  <c:v>0.192353</c:v>
                </c:pt>
                <c:pt idx="60084">
                  <c:v>0.192243</c:v>
                </c:pt>
                <c:pt idx="60085">
                  <c:v>0.192052</c:v>
                </c:pt>
                <c:pt idx="60086">
                  <c:v>0.191778</c:v>
                </c:pt>
                <c:pt idx="60087">
                  <c:v>0.19142300000000001</c:v>
                </c:pt>
                <c:pt idx="60088">
                  <c:v>0.19098699999999999</c:v>
                </c:pt>
                <c:pt idx="60089">
                  <c:v>0.190469</c:v>
                </c:pt>
                <c:pt idx="60090">
                  <c:v>0.18987000000000001</c:v>
                </c:pt>
                <c:pt idx="60091">
                  <c:v>0.189191</c:v>
                </c:pt>
                <c:pt idx="60092">
                  <c:v>0.18842999999999999</c:v>
                </c:pt>
                <c:pt idx="60093">
                  <c:v>0.18759000000000001</c:v>
                </c:pt>
                <c:pt idx="60094">
                  <c:v>0.18667</c:v>
                </c:pt>
                <c:pt idx="60095">
                  <c:v>0.185672</c:v>
                </c:pt>
                <c:pt idx="60096">
                  <c:v>0.18459600000000001</c:v>
                </c:pt>
                <c:pt idx="60097">
                  <c:v>0.18344299999999999</c:v>
                </c:pt>
                <c:pt idx="60098">
                  <c:v>0.18221399999999999</c:v>
                </c:pt>
                <c:pt idx="60099">
                  <c:v>0.18090899999999999</c:v>
                </c:pt>
                <c:pt idx="60100">
                  <c:v>0.17953</c:v>
                </c:pt>
                <c:pt idx="60101">
                  <c:v>0.17807700000000001</c:v>
                </c:pt>
                <c:pt idx="60102">
                  <c:v>0.17655100000000001</c:v>
                </c:pt>
                <c:pt idx="60103">
                  <c:v>0.174954</c:v>
                </c:pt>
                <c:pt idx="60104">
                  <c:v>0.17328499999999999</c:v>
                </c:pt>
                <c:pt idx="60105">
                  <c:v>0.17154700000000001</c:v>
                </c:pt>
                <c:pt idx="60106">
                  <c:v>0.169741</c:v>
                </c:pt>
                <c:pt idx="60107">
                  <c:v>0.16786799999999999</c:v>
                </c:pt>
                <c:pt idx="60108">
                  <c:v>0.16592899999999999</c:v>
                </c:pt>
                <c:pt idx="60109">
                  <c:v>0.16392699999999999</c:v>
                </c:pt>
                <c:pt idx="60110">
                  <c:v>0.16186400000000001</c:v>
                </c:pt>
                <c:pt idx="60111">
                  <c:v>0.159742</c:v>
                </c:pt>
                <c:pt idx="60112">
                  <c:v>0.15756200000000001</c:v>
                </c:pt>
                <c:pt idx="60113">
                  <c:v>0.15532499999999999</c:v>
                </c:pt>
                <c:pt idx="60114">
                  <c:v>0.153034</c:v>
                </c:pt>
                <c:pt idx="60115">
                  <c:v>0.15068999999999999</c:v>
                </c:pt>
                <c:pt idx="60116">
                  <c:v>0.14829500000000001</c:v>
                </c:pt>
                <c:pt idx="60117">
                  <c:v>0.14585200000000001</c:v>
                </c:pt>
                <c:pt idx="60118">
                  <c:v>0.14336299999999999</c:v>
                </c:pt>
                <c:pt idx="60119">
                  <c:v>0.14083100000000001</c:v>
                </c:pt>
                <c:pt idx="60120">
                  <c:v>0.13825699999999999</c:v>
                </c:pt>
                <c:pt idx="60121">
                  <c:v>0.13564300000000001</c:v>
                </c:pt>
                <c:pt idx="60122">
                  <c:v>0.132993</c:v>
                </c:pt>
                <c:pt idx="60123">
                  <c:v>0.13030900000000001</c:v>
                </c:pt>
                <c:pt idx="60124">
                  <c:v>0.12759400000000001</c:v>
                </c:pt>
                <c:pt idx="60125">
                  <c:v>0.124851</c:v>
                </c:pt>
                <c:pt idx="60126">
                  <c:v>0.122082</c:v>
                </c:pt>
                <c:pt idx="60127">
                  <c:v>0.11928999999999999</c:v>
                </c:pt>
                <c:pt idx="60128">
                  <c:v>0.116477</c:v>
                </c:pt>
                <c:pt idx="60129">
                  <c:v>0.113647</c:v>
                </c:pt>
                <c:pt idx="60130">
                  <c:v>0.110802</c:v>
                </c:pt>
                <c:pt idx="60131">
                  <c:v>0.107945</c:v>
                </c:pt>
                <c:pt idx="60132">
                  <c:v>0.105078</c:v>
                </c:pt>
                <c:pt idx="60133">
                  <c:v>0.102205</c:v>
                </c:pt>
                <c:pt idx="60134">
                  <c:v>9.9326899999999996E-2</c:v>
                </c:pt>
                <c:pt idx="60135">
                  <c:v>9.6448500000000006E-2</c:v>
                </c:pt>
                <c:pt idx="60136">
                  <c:v>9.35724E-2</c:v>
                </c:pt>
                <c:pt idx="60137">
                  <c:v>9.0701500000000004E-2</c:v>
                </c:pt>
                <c:pt idx="60138">
                  <c:v>8.7838600000000003E-2</c:v>
                </c:pt>
                <c:pt idx="60139">
                  <c:v>8.4986599999999995E-2</c:v>
                </c:pt>
                <c:pt idx="60140">
                  <c:v>8.2148899999999997E-2</c:v>
                </c:pt>
                <c:pt idx="60141">
                  <c:v>7.9328499999999996E-2</c:v>
                </c:pt>
                <c:pt idx="60142">
                  <c:v>7.6528700000000005E-2</c:v>
                </c:pt>
                <c:pt idx="60143">
                  <c:v>7.3752899999999996E-2</c:v>
                </c:pt>
                <c:pt idx="60144">
                  <c:v>7.1004200000000003E-2</c:v>
                </c:pt>
                <c:pt idx="60145">
                  <c:v>6.8285600000000002E-2</c:v>
                </c:pt>
                <c:pt idx="60146">
                  <c:v>6.5600000000000006E-2</c:v>
                </c:pt>
                <c:pt idx="60147">
                  <c:v>6.2950300000000001E-2</c:v>
                </c:pt>
                <c:pt idx="60148">
                  <c:v>6.0339499999999997E-2</c:v>
                </c:pt>
                <c:pt idx="60149">
                  <c:v>5.77704E-2</c:v>
                </c:pt>
                <c:pt idx="60150">
                  <c:v>5.5246000000000003E-2</c:v>
                </c:pt>
                <c:pt idx="60151">
                  <c:v>5.2769099999999999E-2</c:v>
                </c:pt>
                <c:pt idx="60152">
                  <c:v>5.0342699999999997E-2</c:v>
                </c:pt>
                <c:pt idx="60153">
                  <c:v>4.79698E-2</c:v>
                </c:pt>
                <c:pt idx="60154">
                  <c:v>4.56535E-2</c:v>
                </c:pt>
                <c:pt idx="60155">
                  <c:v>4.3396499999999998E-2</c:v>
                </c:pt>
                <c:pt idx="60156">
                  <c:v>4.1201599999999998E-2</c:v>
                </c:pt>
                <c:pt idx="60157">
                  <c:v>3.9071700000000001E-2</c:v>
                </c:pt>
                <c:pt idx="60158">
                  <c:v>3.7009199999999999E-2</c:v>
                </c:pt>
                <c:pt idx="60159">
                  <c:v>3.5016499999999999E-2</c:v>
                </c:pt>
                <c:pt idx="60160">
                  <c:v>3.3095600000000003E-2</c:v>
                </c:pt>
                <c:pt idx="60161">
                  <c:v>3.1248700000000001E-2</c:v>
                </c:pt>
                <c:pt idx="60162">
                  <c:v>2.9478000000000001E-2</c:v>
                </c:pt>
                <c:pt idx="60163">
                  <c:v>2.7785299999999999E-2</c:v>
                </c:pt>
                <c:pt idx="60164">
                  <c:v>2.6172500000000001E-2</c:v>
                </c:pt>
                <c:pt idx="60165">
                  <c:v>2.4641900000000001E-2</c:v>
                </c:pt>
                <c:pt idx="60166">
                  <c:v>2.3195299999999999E-2</c:v>
                </c:pt>
                <c:pt idx="60167">
                  <c:v>2.1834599999999999E-2</c:v>
                </c:pt>
                <c:pt idx="60168">
                  <c:v>2.0561400000000001E-2</c:v>
                </c:pt>
                <c:pt idx="60169">
                  <c:v>1.9377200000000001E-2</c:v>
                </c:pt>
                <c:pt idx="60170">
                  <c:v>1.8283299999999999E-2</c:v>
                </c:pt>
                <c:pt idx="60171">
                  <c:v>1.7281399999999999E-2</c:v>
                </c:pt>
                <c:pt idx="60172">
                  <c:v>1.63728E-2</c:v>
                </c:pt>
                <c:pt idx="60173">
                  <c:v>1.5558799999999999E-2</c:v>
                </c:pt>
                <c:pt idx="60174">
                  <c:v>1.48405E-2</c:v>
                </c:pt>
                <c:pt idx="60175">
                  <c:v>1.42192E-2</c:v>
                </c:pt>
                <c:pt idx="60176">
                  <c:v>1.36957E-2</c:v>
                </c:pt>
                <c:pt idx="60177">
                  <c:v>1.3270799999999999E-2</c:v>
                </c:pt>
                <c:pt idx="60178">
                  <c:v>1.2945099999999999E-2</c:v>
                </c:pt>
                <c:pt idx="60179">
                  <c:v>1.27189E-2</c:v>
                </c:pt>
                <c:pt idx="60180">
                  <c:v>1.25925E-2</c:v>
                </c:pt>
                <c:pt idx="60181">
                  <c:v>1.2566000000000001E-2</c:v>
                </c:pt>
                <c:pt idx="60182">
                  <c:v>1.2639600000000001E-2</c:v>
                </c:pt>
                <c:pt idx="60183">
                  <c:v>1.2813400000000001E-2</c:v>
                </c:pt>
                <c:pt idx="60184">
                  <c:v>1.3087400000000001E-2</c:v>
                </c:pt>
                <c:pt idx="60185">
                  <c:v>1.34614E-2</c:v>
                </c:pt>
                <c:pt idx="60186">
                  <c:v>1.39346E-2</c:v>
                </c:pt>
                <c:pt idx="60187">
                  <c:v>1.4506099999999999E-2</c:v>
                </c:pt>
                <c:pt idx="60188">
                  <c:v>1.51752E-2</c:v>
                </c:pt>
                <c:pt idx="60189">
                  <c:v>1.5941E-2</c:v>
                </c:pt>
                <c:pt idx="60190">
                  <c:v>1.6802500000000001E-2</c:v>
                </c:pt>
                <c:pt idx="60191">
                  <c:v>1.77585E-2</c:v>
                </c:pt>
                <c:pt idx="60192">
                  <c:v>1.8807600000000001E-2</c:v>
                </c:pt>
                <c:pt idx="60193">
                  <c:v>1.9948299999999999E-2</c:v>
                </c:pt>
                <c:pt idx="60194">
                  <c:v>2.1179300000000002E-2</c:v>
                </c:pt>
                <c:pt idx="60195">
                  <c:v>2.2499000000000002E-2</c:v>
                </c:pt>
                <c:pt idx="60196">
                  <c:v>2.3905699999999998E-2</c:v>
                </c:pt>
                <c:pt idx="60197">
                  <c:v>2.5397599999999999E-2</c:v>
                </c:pt>
                <c:pt idx="60198">
                  <c:v>2.69725E-2</c:v>
                </c:pt>
                <c:pt idx="60199">
                  <c:v>2.8628299999999999E-2</c:v>
                </c:pt>
                <c:pt idx="60200">
                  <c:v>3.03626E-2</c:v>
                </c:pt>
                <c:pt idx="60201">
                  <c:v>3.2172800000000001E-2</c:v>
                </c:pt>
                <c:pt idx="60202">
                  <c:v>3.4056299999999998E-2</c:v>
                </c:pt>
                <c:pt idx="60203">
                  <c:v>3.6010399999999998E-2</c:v>
                </c:pt>
                <c:pt idx="60204">
                  <c:v>3.80326E-2</c:v>
                </c:pt>
                <c:pt idx="60205">
                  <c:v>4.0120099999999999E-2</c:v>
                </c:pt>
                <c:pt idx="60206">
                  <c:v>4.2270000000000002E-2</c:v>
                </c:pt>
                <c:pt idx="60207">
                  <c:v>4.4479400000000002E-2</c:v>
                </c:pt>
                <c:pt idx="60208">
                  <c:v>4.6745000000000002E-2</c:v>
                </c:pt>
                <c:pt idx="60209">
                  <c:v>4.9063500000000003E-2</c:v>
                </c:pt>
                <c:pt idx="60210">
                  <c:v>5.1431499999999998E-2</c:v>
                </c:pt>
                <c:pt idx="60211">
                  <c:v>5.3845799999999999E-2</c:v>
                </c:pt>
                <c:pt idx="60212">
                  <c:v>5.6303199999999998E-2</c:v>
                </c:pt>
                <c:pt idx="60213">
                  <c:v>5.8800199999999997E-2</c:v>
                </c:pt>
                <c:pt idx="60214">
                  <c:v>6.1333800000000001E-2</c:v>
                </c:pt>
                <c:pt idx="60215">
                  <c:v>6.3900399999999996E-2</c:v>
                </c:pt>
                <c:pt idx="60216">
                  <c:v>6.64965E-2</c:v>
                </c:pt>
                <c:pt idx="60217">
                  <c:v>6.9118600000000002E-2</c:v>
                </c:pt>
                <c:pt idx="60218">
                  <c:v>7.1762900000000004E-2</c:v>
                </c:pt>
                <c:pt idx="60219">
                  <c:v>7.4426199999999998E-2</c:v>
                </c:pt>
                <c:pt idx="60220">
                  <c:v>7.7104800000000001E-2</c:v>
                </c:pt>
                <c:pt idx="60221">
                  <c:v>7.97953E-2</c:v>
                </c:pt>
                <c:pt idx="60222">
                  <c:v>8.2493499999999997E-2</c:v>
                </c:pt>
                <c:pt idx="60223">
                  <c:v>8.5195599999999996E-2</c:v>
                </c:pt>
                <c:pt idx="60224">
                  <c:v>8.7897500000000003E-2</c:v>
                </c:pt>
                <c:pt idx="60225">
                  <c:v>9.0595599999999998E-2</c:v>
                </c:pt>
                <c:pt idx="60226">
                  <c:v>9.3285999999999994E-2</c:v>
                </c:pt>
                <c:pt idx="60227">
                  <c:v>9.5965400000000006E-2</c:v>
                </c:pt>
                <c:pt idx="60228">
                  <c:v>9.8630300000000004E-2</c:v>
                </c:pt>
                <c:pt idx="60229">
                  <c:v>0.10127700000000001</c:v>
                </c:pt>
                <c:pt idx="60230">
                  <c:v>0.103903</c:v>
                </c:pt>
                <c:pt idx="60231">
                  <c:v>0.106502</c:v>
                </c:pt>
                <c:pt idx="60232">
                  <c:v>0.109073</c:v>
                </c:pt>
                <c:pt idx="60233">
                  <c:v>0.11161</c:v>
                </c:pt>
                <c:pt idx="60234">
                  <c:v>0.11411200000000001</c:v>
                </c:pt>
                <c:pt idx="60235">
                  <c:v>0.116574</c:v>
                </c:pt>
                <c:pt idx="60236">
                  <c:v>0.118993</c:v>
                </c:pt>
                <c:pt idx="60237">
                  <c:v>0.121367</c:v>
                </c:pt>
                <c:pt idx="60238">
                  <c:v>0.123692</c:v>
                </c:pt>
                <c:pt idx="60239">
                  <c:v>0.12596499999999999</c:v>
                </c:pt>
                <c:pt idx="60240">
                  <c:v>0.12818299999999999</c:v>
                </c:pt>
                <c:pt idx="60241">
                  <c:v>0.13034399999999999</c:v>
                </c:pt>
                <c:pt idx="60242">
                  <c:v>0.13244600000000001</c:v>
                </c:pt>
                <c:pt idx="60243">
                  <c:v>0.13448499999999999</c:v>
                </c:pt>
                <c:pt idx="60244">
                  <c:v>0.136459</c:v>
                </c:pt>
                <c:pt idx="60245">
                  <c:v>0.13836699999999999</c:v>
                </c:pt>
                <c:pt idx="60246">
                  <c:v>0.140205</c:v>
                </c:pt>
                <c:pt idx="60247">
                  <c:v>0.14197399999999999</c:v>
                </c:pt>
                <c:pt idx="60248">
                  <c:v>0.14366899999999999</c:v>
                </c:pt>
                <c:pt idx="60249">
                  <c:v>0.145289</c:v>
                </c:pt>
                <c:pt idx="60250">
                  <c:v>0.14683199999999999</c:v>
                </c:pt>
                <c:pt idx="60251">
                  <c:v>0.14829500000000001</c:v>
                </c:pt>
                <c:pt idx="60252">
                  <c:v>0.14967900000000001</c:v>
                </c:pt>
                <c:pt idx="60253">
                  <c:v>0.15098</c:v>
                </c:pt>
                <c:pt idx="60254">
                  <c:v>0.152197</c:v>
                </c:pt>
                <c:pt idx="60255">
                  <c:v>0.15332999999999999</c:v>
                </c:pt>
                <c:pt idx="60256">
                  <c:v>0.15437699999999999</c:v>
                </c:pt>
                <c:pt idx="60257">
                  <c:v>0.155337</c:v>
                </c:pt>
                <c:pt idx="60258">
                  <c:v>0.15620999999999999</c:v>
                </c:pt>
                <c:pt idx="60259">
                  <c:v>0.15699399999999999</c:v>
                </c:pt>
                <c:pt idx="60260">
                  <c:v>0.15768799999999999</c:v>
                </c:pt>
                <c:pt idx="60261">
                  <c:v>0.15829299999999999</c:v>
                </c:pt>
                <c:pt idx="60262">
                  <c:v>0.158807</c:v>
                </c:pt>
                <c:pt idx="60263">
                  <c:v>0.15923200000000001</c:v>
                </c:pt>
                <c:pt idx="60264">
                  <c:v>0.15956699999999999</c:v>
                </c:pt>
                <c:pt idx="60265">
                  <c:v>0.15981300000000001</c:v>
                </c:pt>
                <c:pt idx="60266">
                  <c:v>0.15997</c:v>
                </c:pt>
                <c:pt idx="60267">
                  <c:v>0.16003800000000001</c:v>
                </c:pt>
                <c:pt idx="60268">
                  <c:v>0.16001799999999999</c:v>
                </c:pt>
                <c:pt idx="60269">
                  <c:v>0.159909</c:v>
                </c:pt>
                <c:pt idx="60270">
                  <c:v>0.15971299999999999</c:v>
                </c:pt>
                <c:pt idx="60271">
                  <c:v>0.15942999999999999</c:v>
                </c:pt>
                <c:pt idx="60272">
                  <c:v>0.15906200000000001</c:v>
                </c:pt>
                <c:pt idx="60273">
                  <c:v>0.158609</c:v>
                </c:pt>
                <c:pt idx="60274">
                  <c:v>0.15807299999999999</c:v>
                </c:pt>
                <c:pt idx="60275">
                  <c:v>0.15745500000000001</c:v>
                </c:pt>
                <c:pt idx="60276">
                  <c:v>0.15675600000000001</c:v>
                </c:pt>
                <c:pt idx="60277">
                  <c:v>0.15597800000000001</c:v>
                </c:pt>
                <c:pt idx="60278">
                  <c:v>0.15512300000000001</c:v>
                </c:pt>
                <c:pt idx="60279">
                  <c:v>0.154192</c:v>
                </c:pt>
                <c:pt idx="60280">
                  <c:v>0.15318699999999999</c:v>
                </c:pt>
                <c:pt idx="60281">
                  <c:v>0.15211</c:v>
                </c:pt>
                <c:pt idx="60282">
                  <c:v>0.15096300000000001</c:v>
                </c:pt>
                <c:pt idx="60283">
                  <c:v>0.14974699999999999</c:v>
                </c:pt>
                <c:pt idx="60284">
                  <c:v>0.14846599999999999</c:v>
                </c:pt>
                <c:pt idx="60285">
                  <c:v>0.147122</c:v>
                </c:pt>
                <c:pt idx="60286">
                  <c:v>0.14571600000000001</c:v>
                </c:pt>
                <c:pt idx="60287">
                  <c:v>0.14425299999999999</c:v>
                </c:pt>
                <c:pt idx="60288">
                  <c:v>0.142734</c:v>
                </c:pt>
                <c:pt idx="60289">
                  <c:v>0.14116100000000001</c:v>
                </c:pt>
                <c:pt idx="60290">
                  <c:v>0.139538</c:v>
                </c:pt>
                <c:pt idx="60291">
                  <c:v>0.13786699999999999</c:v>
                </c:pt>
                <c:pt idx="60292">
                  <c:v>0.13614999999999999</c:v>
                </c:pt>
                <c:pt idx="60293">
                  <c:v>0.13439200000000001</c:v>
                </c:pt>
                <c:pt idx="60294">
                  <c:v>0.13259499999999999</c:v>
                </c:pt>
                <c:pt idx="60295">
                  <c:v>0.13076199999999999</c:v>
                </c:pt>
                <c:pt idx="60296">
                  <c:v>0.12889600000000001</c:v>
                </c:pt>
                <c:pt idx="60297">
                  <c:v>0.127001</c:v>
                </c:pt>
                <c:pt idx="60298">
                  <c:v>0.12508</c:v>
                </c:pt>
                <c:pt idx="60299">
                  <c:v>0.123137</c:v>
                </c:pt>
                <c:pt idx="60300">
                  <c:v>0.121174</c:v>
                </c:pt>
                <c:pt idx="60301">
                  <c:v>0.11919399999999999</c:v>
                </c:pt>
                <c:pt idx="60302">
                  <c:v>0.117201</c:v>
                </c:pt>
                <c:pt idx="60303">
                  <c:v>0.11519799999999999</c:v>
                </c:pt>
                <c:pt idx="60304">
                  <c:v>0.113188</c:v>
                </c:pt>
                <c:pt idx="60305">
                  <c:v>0.111174</c:v>
                </c:pt>
                <c:pt idx="60306">
                  <c:v>0.10915900000000001</c:v>
                </c:pt>
                <c:pt idx="60307">
                  <c:v>0.10714799999999999</c:v>
                </c:pt>
                <c:pt idx="60308">
                  <c:v>0.105143</c:v>
                </c:pt>
                <c:pt idx="60309">
                  <c:v>0.103148</c:v>
                </c:pt>
                <c:pt idx="60310">
                  <c:v>0.10116600000000001</c:v>
                </c:pt>
                <c:pt idx="60311">
                  <c:v>9.9198999999999996E-2</c:v>
                </c:pt>
                <c:pt idx="60312">
                  <c:v>9.7251000000000004E-2</c:v>
                </c:pt>
                <c:pt idx="60313">
                  <c:v>9.5324400000000004E-2</c:v>
                </c:pt>
                <c:pt idx="60314">
                  <c:v>9.34223E-2</c:v>
                </c:pt>
                <c:pt idx="60315">
                  <c:v>9.1547600000000007E-2</c:v>
                </c:pt>
                <c:pt idx="60316">
                  <c:v>8.97033E-2</c:v>
                </c:pt>
                <c:pt idx="60317">
                  <c:v>8.7892200000000004E-2</c:v>
                </c:pt>
                <c:pt idx="60318">
                  <c:v>8.6116600000000001E-2</c:v>
                </c:pt>
                <c:pt idx="60319">
                  <c:v>8.4378700000000001E-2</c:v>
                </c:pt>
                <c:pt idx="60320">
                  <c:v>8.2681400000000002E-2</c:v>
                </c:pt>
                <c:pt idx="60321">
                  <c:v>8.1027299999999997E-2</c:v>
                </c:pt>
                <c:pt idx="60322">
                  <c:v>7.9419299999999998E-2</c:v>
                </c:pt>
                <c:pt idx="60323">
                  <c:v>7.7859899999999996E-2</c:v>
                </c:pt>
                <c:pt idx="60324">
                  <c:v>7.6351299999999997E-2</c:v>
                </c:pt>
                <c:pt idx="60325">
                  <c:v>7.4895900000000001E-2</c:v>
                </c:pt>
                <c:pt idx="60326">
                  <c:v>7.3495500000000005E-2</c:v>
                </c:pt>
                <c:pt idx="60327">
                  <c:v>7.2151699999999999E-2</c:v>
                </c:pt>
                <c:pt idx="60328">
                  <c:v>7.0866100000000001E-2</c:v>
                </c:pt>
                <c:pt idx="60329">
                  <c:v>6.96407E-2</c:v>
                </c:pt>
                <c:pt idx="60330">
                  <c:v>6.8477700000000002E-2</c:v>
                </c:pt>
                <c:pt idx="60331">
                  <c:v>6.7379499999999995E-2</c:v>
                </c:pt>
                <c:pt idx="60332">
                  <c:v>6.6348799999999999E-2</c:v>
                </c:pt>
                <c:pt idx="60333">
                  <c:v>6.5387200000000006E-2</c:v>
                </c:pt>
                <c:pt idx="60334">
                  <c:v>6.4494599999999999E-2</c:v>
                </c:pt>
                <c:pt idx="60335">
                  <c:v>6.36708E-2</c:v>
                </c:pt>
                <c:pt idx="60336">
                  <c:v>6.29165E-2</c:v>
                </c:pt>
                <c:pt idx="60337">
                  <c:v>6.2232700000000002E-2</c:v>
                </c:pt>
                <c:pt idx="60338">
                  <c:v>6.1620000000000001E-2</c:v>
                </c:pt>
                <c:pt idx="60339">
                  <c:v>6.1078599999999997E-2</c:v>
                </c:pt>
                <c:pt idx="60340">
                  <c:v>6.0609400000000001E-2</c:v>
                </c:pt>
                <c:pt idx="60341">
                  <c:v>6.0212599999999998E-2</c:v>
                </c:pt>
                <c:pt idx="60342">
                  <c:v>5.9888200000000003E-2</c:v>
                </c:pt>
                <c:pt idx="60343">
                  <c:v>5.96357E-2</c:v>
                </c:pt>
                <c:pt idx="60344">
                  <c:v>5.9454800000000002E-2</c:v>
                </c:pt>
                <c:pt idx="60345">
                  <c:v>5.9344899999999999E-2</c:v>
                </c:pt>
                <c:pt idx="60346">
                  <c:v>5.9305299999999998E-2</c:v>
                </c:pt>
                <c:pt idx="60347">
                  <c:v>5.9334999999999999E-2</c:v>
                </c:pt>
                <c:pt idx="60348">
                  <c:v>5.9432699999999998E-2</c:v>
                </c:pt>
                <c:pt idx="60349">
                  <c:v>5.9597600000000001E-2</c:v>
                </c:pt>
                <c:pt idx="60350">
                  <c:v>5.98285E-2</c:v>
                </c:pt>
                <c:pt idx="60351">
                  <c:v>6.01241E-2</c:v>
                </c:pt>
                <c:pt idx="60352">
                  <c:v>6.0482800000000003E-2</c:v>
                </c:pt>
                <c:pt idx="60353">
                  <c:v>6.0903400000000003E-2</c:v>
                </c:pt>
                <c:pt idx="60354">
                  <c:v>6.1384500000000002E-2</c:v>
                </c:pt>
                <c:pt idx="60355">
                  <c:v>6.1924399999999998E-2</c:v>
                </c:pt>
                <c:pt idx="60356">
                  <c:v>6.2521199999999999E-2</c:v>
                </c:pt>
                <c:pt idx="60357">
                  <c:v>6.3172900000000004E-2</c:v>
                </c:pt>
                <c:pt idx="60358">
                  <c:v>6.3877699999999996E-2</c:v>
                </c:pt>
                <c:pt idx="60359">
                  <c:v>6.4633499999999997E-2</c:v>
                </c:pt>
                <c:pt idx="60360">
                  <c:v>6.5438099999999999E-2</c:v>
                </c:pt>
                <c:pt idx="60361">
                  <c:v>6.6288799999999995E-2</c:v>
                </c:pt>
                <c:pt idx="60362">
                  <c:v>6.7182800000000001E-2</c:v>
                </c:pt>
                <c:pt idx="60363">
                  <c:v>6.8117200000000003E-2</c:v>
                </c:pt>
                <c:pt idx="60364">
                  <c:v>6.9089300000000006E-2</c:v>
                </c:pt>
                <c:pt idx="60365">
                  <c:v>7.0096400000000003E-2</c:v>
                </c:pt>
                <c:pt idx="60366">
                  <c:v>7.1135500000000004E-2</c:v>
                </c:pt>
                <c:pt idx="60367">
                  <c:v>7.2203500000000004E-2</c:v>
                </c:pt>
                <c:pt idx="60368">
                  <c:v>7.3297200000000007E-2</c:v>
                </c:pt>
                <c:pt idx="60369">
                  <c:v>7.4413999999999994E-2</c:v>
                </c:pt>
                <c:pt idx="60370">
                  <c:v>7.5550800000000001E-2</c:v>
                </c:pt>
                <c:pt idx="60371">
                  <c:v>7.6704400000000006E-2</c:v>
                </c:pt>
                <c:pt idx="60372">
                  <c:v>7.7871499999999996E-2</c:v>
                </c:pt>
                <c:pt idx="60373">
                  <c:v>7.90492E-2</c:v>
                </c:pt>
                <c:pt idx="60374">
                  <c:v>8.0234100000000003E-2</c:v>
                </c:pt>
                <c:pt idx="60375">
                  <c:v>8.1422999999999995E-2</c:v>
                </c:pt>
                <c:pt idx="60376">
                  <c:v>8.26123E-2</c:v>
                </c:pt>
                <c:pt idx="60377">
                  <c:v>8.3798600000000001E-2</c:v>
                </c:pt>
                <c:pt idx="60378">
                  <c:v>8.4978700000000004E-2</c:v>
                </c:pt>
                <c:pt idx="60379">
                  <c:v>8.61489E-2</c:v>
                </c:pt>
                <c:pt idx="60380">
                  <c:v>8.7305800000000003E-2</c:v>
                </c:pt>
                <c:pt idx="60381">
                  <c:v>8.8446200000000003E-2</c:v>
                </c:pt>
                <c:pt idx="60382">
                  <c:v>8.9566800000000002E-2</c:v>
                </c:pt>
                <c:pt idx="60383">
                  <c:v>9.0664400000000006E-2</c:v>
                </c:pt>
                <c:pt idx="60384">
                  <c:v>9.17351E-2</c:v>
                </c:pt>
                <c:pt idx="60385">
                  <c:v>9.27756E-2</c:v>
                </c:pt>
                <c:pt idx="60386">
                  <c:v>9.3782699999999997E-2</c:v>
                </c:pt>
                <c:pt idx="60387">
                  <c:v>9.4753799999999999E-2</c:v>
                </c:pt>
                <c:pt idx="60388">
                  <c:v>9.5686199999999999E-2</c:v>
                </c:pt>
                <c:pt idx="60389">
                  <c:v>9.6577099999999999E-2</c:v>
                </c:pt>
                <c:pt idx="60390">
                  <c:v>9.7423899999999994E-2</c:v>
                </c:pt>
                <c:pt idx="60391">
                  <c:v>9.8223900000000003E-2</c:v>
                </c:pt>
                <c:pt idx="60392">
                  <c:v>9.8974300000000001E-2</c:v>
                </c:pt>
                <c:pt idx="60393">
                  <c:v>9.9672800000000006E-2</c:v>
                </c:pt>
                <c:pt idx="60394">
                  <c:v>0.100316</c:v>
                </c:pt>
                <c:pt idx="60395">
                  <c:v>0.10090300000000001</c:v>
                </c:pt>
                <c:pt idx="60396">
                  <c:v>0.10143000000000001</c:v>
                </c:pt>
                <c:pt idx="60397">
                  <c:v>0.101894</c:v>
                </c:pt>
                <c:pt idx="60398">
                  <c:v>0.102295</c:v>
                </c:pt>
                <c:pt idx="60399">
                  <c:v>0.10263</c:v>
                </c:pt>
                <c:pt idx="60400">
                  <c:v>0.102897</c:v>
                </c:pt>
                <c:pt idx="60401">
                  <c:v>0.10309500000000001</c:v>
                </c:pt>
                <c:pt idx="60402">
                  <c:v>0.103223</c:v>
                </c:pt>
                <c:pt idx="60403">
                  <c:v>0.10328</c:v>
                </c:pt>
                <c:pt idx="60404">
                  <c:v>0.103265</c:v>
                </c:pt>
                <c:pt idx="60405">
                  <c:v>0.103176</c:v>
                </c:pt>
                <c:pt idx="60406">
                  <c:v>0.10301200000000001</c:v>
                </c:pt>
                <c:pt idx="60407">
                  <c:v>0.102771</c:v>
                </c:pt>
                <c:pt idx="60408">
                  <c:v>0.102454</c:v>
                </c:pt>
                <c:pt idx="60409">
                  <c:v>0.10206</c:v>
                </c:pt>
                <c:pt idx="60410">
                  <c:v>0.101589</c:v>
                </c:pt>
                <c:pt idx="60411">
                  <c:v>0.10104</c:v>
                </c:pt>
                <c:pt idx="60412">
                  <c:v>0.100414</c:v>
                </c:pt>
                <c:pt idx="60413">
                  <c:v>9.9709800000000001E-2</c:v>
                </c:pt>
                <c:pt idx="60414">
                  <c:v>9.8928100000000005E-2</c:v>
                </c:pt>
                <c:pt idx="60415">
                  <c:v>9.8069299999999998E-2</c:v>
                </c:pt>
                <c:pt idx="60416">
                  <c:v>9.71336E-2</c:v>
                </c:pt>
                <c:pt idx="60417">
                  <c:v>9.6121899999999996E-2</c:v>
                </c:pt>
                <c:pt idx="60418">
                  <c:v>9.5035599999999998E-2</c:v>
                </c:pt>
                <c:pt idx="60419">
                  <c:v>9.3876100000000004E-2</c:v>
                </c:pt>
                <c:pt idx="60420">
                  <c:v>9.2644599999999994E-2</c:v>
                </c:pt>
                <c:pt idx="60421">
                  <c:v>9.1342099999999996E-2</c:v>
                </c:pt>
                <c:pt idx="60422">
                  <c:v>8.9969800000000003E-2</c:v>
                </c:pt>
                <c:pt idx="60423">
                  <c:v>8.8529800000000006E-2</c:v>
                </c:pt>
                <c:pt idx="60424">
                  <c:v>8.7024400000000002E-2</c:v>
                </c:pt>
                <c:pt idx="60425">
                  <c:v>8.5456000000000004E-2</c:v>
                </c:pt>
                <c:pt idx="60426">
                  <c:v>8.3827399999999996E-2</c:v>
                </c:pt>
                <c:pt idx="60427">
                  <c:v>8.2140699999999997E-2</c:v>
                </c:pt>
                <c:pt idx="60428">
                  <c:v>8.0397300000000005E-2</c:v>
                </c:pt>
                <c:pt idx="60429">
                  <c:v>7.8598899999999999E-2</c:v>
                </c:pt>
                <c:pt idx="60430">
                  <c:v>7.6747800000000005E-2</c:v>
                </c:pt>
                <c:pt idx="60431">
                  <c:v>7.4846700000000002E-2</c:v>
                </c:pt>
                <c:pt idx="60432">
                  <c:v>7.2897799999999999E-2</c:v>
                </c:pt>
                <c:pt idx="60433">
                  <c:v>7.0903900000000006E-2</c:v>
                </c:pt>
                <c:pt idx="60434">
                  <c:v>6.8867700000000004E-2</c:v>
                </c:pt>
                <c:pt idx="60435">
                  <c:v>6.6792599999999994E-2</c:v>
                </c:pt>
                <c:pt idx="60436">
                  <c:v>6.4681299999999997E-2</c:v>
                </c:pt>
                <c:pt idx="60437">
                  <c:v>6.2536800000000003E-2</c:v>
                </c:pt>
                <c:pt idx="60438">
                  <c:v>6.0361999999999999E-2</c:v>
                </c:pt>
                <c:pt idx="60439">
                  <c:v>5.81599E-2</c:v>
                </c:pt>
                <c:pt idx="60440">
                  <c:v>5.59336E-2</c:v>
                </c:pt>
                <c:pt idx="60441">
                  <c:v>5.3686600000000001E-2</c:v>
                </c:pt>
                <c:pt idx="60442">
                  <c:v>5.1422700000000002E-2</c:v>
                </c:pt>
                <c:pt idx="60443">
                  <c:v>4.9145399999999999E-2</c:v>
                </c:pt>
                <c:pt idx="60444">
                  <c:v>4.6857500000000003E-2</c:v>
                </c:pt>
                <c:pt idx="60445">
                  <c:v>4.4561799999999999E-2</c:v>
                </c:pt>
                <c:pt idx="60446">
                  <c:v>4.2261699999999999E-2</c:v>
                </c:pt>
                <c:pt idx="60447">
                  <c:v>3.9961200000000002E-2</c:v>
                </c:pt>
                <c:pt idx="60448">
                  <c:v>3.7664099999999999E-2</c:v>
                </c:pt>
                <c:pt idx="60449">
                  <c:v>3.53744E-2</c:v>
                </c:pt>
                <c:pt idx="60450">
                  <c:v>3.3095699999999999E-2</c:v>
                </c:pt>
                <c:pt idx="60451">
                  <c:v>3.0831600000000001E-2</c:v>
                </c:pt>
                <c:pt idx="60452">
                  <c:v>2.8585200000000002E-2</c:v>
                </c:pt>
                <c:pt idx="60453">
                  <c:v>2.6359899999999999E-2</c:v>
                </c:pt>
                <c:pt idx="60454">
                  <c:v>2.4159300000000002E-2</c:v>
                </c:pt>
                <c:pt idx="60455">
                  <c:v>2.19869E-2</c:v>
                </c:pt>
                <c:pt idx="60456">
                  <c:v>1.9846699999999998E-2</c:v>
                </c:pt>
                <c:pt idx="60457">
                  <c:v>1.77428E-2</c:v>
                </c:pt>
                <c:pt idx="60458">
                  <c:v>1.56788E-2</c:v>
                </c:pt>
                <c:pt idx="60459">
                  <c:v>1.36563E-2</c:v>
                </c:pt>
                <c:pt idx="60460">
                  <c:v>1.1676199999999999E-2</c:v>
                </c:pt>
                <c:pt idx="60461" formatCode="0.00E+00">
                  <c:v>9.7417800000000002E-3</c:v>
                </c:pt>
                <c:pt idx="60462" formatCode="0.00E+00">
                  <c:v>7.8570199999999993E-3</c:v>
                </c:pt>
                <c:pt idx="60463" formatCode="0.00E+00">
                  <c:v>6.0253499999999996E-3</c:v>
                </c:pt>
                <c:pt idx="60464" formatCode="0.00E+00">
                  <c:v>4.2492900000000002E-3</c:v>
                </c:pt>
                <c:pt idx="60465" formatCode="0.00E+00">
                  <c:v>2.53104E-3</c:v>
                </c:pt>
                <c:pt idx="60466" formatCode="0.00E+00">
                  <c:v>8.7288299999999997E-4</c:v>
                </c:pt>
                <c:pt idx="60467" formatCode="0.00E+00">
                  <c:v>-7.2291599999999999E-4</c:v>
                </c:pt>
                <c:pt idx="60468" formatCode="0.00E+00">
                  <c:v>-2.25428E-3</c:v>
                </c:pt>
                <c:pt idx="60469" formatCode="0.00E+00">
                  <c:v>-3.71924E-3</c:v>
                </c:pt>
                <c:pt idx="60470" formatCode="0.00E+00">
                  <c:v>-5.1159100000000004E-3</c:v>
                </c:pt>
                <c:pt idx="60471" formatCode="0.00E+00">
                  <c:v>-6.4426500000000003E-3</c:v>
                </c:pt>
                <c:pt idx="60472" formatCode="0.00E+00">
                  <c:v>-7.6981799999999998E-3</c:v>
                </c:pt>
                <c:pt idx="60473" formatCode="0.00E+00">
                  <c:v>-8.8814900000000006E-3</c:v>
                </c:pt>
                <c:pt idx="60474" formatCode="0.00E+00">
                  <c:v>-9.9915999999999998E-3</c:v>
                </c:pt>
                <c:pt idx="60475">
                  <c:v>-1.1027500000000001E-2</c:v>
                </c:pt>
                <c:pt idx="60476">
                  <c:v>-1.1988499999999999E-2</c:v>
                </c:pt>
                <c:pt idx="60477">
                  <c:v>-1.2873799999999999E-2</c:v>
                </c:pt>
                <c:pt idx="60478">
                  <c:v>-1.3683000000000001E-2</c:v>
                </c:pt>
                <c:pt idx="60479">
                  <c:v>-1.44152E-2</c:v>
                </c:pt>
                <c:pt idx="60480">
                  <c:v>-1.5069600000000001E-2</c:v>
                </c:pt>
                <c:pt idx="60481">
                  <c:v>-1.5645099999999999E-2</c:v>
                </c:pt>
                <c:pt idx="60482">
                  <c:v>-1.61408E-2</c:v>
                </c:pt>
                <c:pt idx="60483">
                  <c:v>-1.6556600000000001E-2</c:v>
                </c:pt>
                <c:pt idx="60484">
                  <c:v>-1.6893600000000002E-2</c:v>
                </c:pt>
                <c:pt idx="60485">
                  <c:v>-1.7153100000000001E-2</c:v>
                </c:pt>
                <c:pt idx="60486">
                  <c:v>-1.7335900000000001E-2</c:v>
                </c:pt>
                <c:pt idx="60487">
                  <c:v>-1.74425E-2</c:v>
                </c:pt>
                <c:pt idx="60488">
                  <c:v>-1.74734E-2</c:v>
                </c:pt>
                <c:pt idx="60489">
                  <c:v>-1.7428800000000001E-2</c:v>
                </c:pt>
                <c:pt idx="60490">
                  <c:v>-1.7308799999999999E-2</c:v>
                </c:pt>
                <c:pt idx="60491">
                  <c:v>-1.7113699999999999E-2</c:v>
                </c:pt>
                <c:pt idx="60492">
                  <c:v>-1.6844600000000001E-2</c:v>
                </c:pt>
                <c:pt idx="60493">
                  <c:v>-1.6503799999999999E-2</c:v>
                </c:pt>
                <c:pt idx="60494">
                  <c:v>-1.6093799999999998E-2</c:v>
                </c:pt>
                <c:pt idx="60495">
                  <c:v>-1.56157E-2</c:v>
                </c:pt>
                <c:pt idx="60496">
                  <c:v>-1.5070500000000001E-2</c:v>
                </c:pt>
                <c:pt idx="60497">
                  <c:v>-1.44601E-2</c:v>
                </c:pt>
                <c:pt idx="60498">
                  <c:v>-1.37871E-2</c:v>
                </c:pt>
                <c:pt idx="60499">
                  <c:v>-1.30542E-2</c:v>
                </c:pt>
                <c:pt idx="60500">
                  <c:v>-1.22632E-2</c:v>
                </c:pt>
                <c:pt idx="60501">
                  <c:v>-1.14159E-2</c:v>
                </c:pt>
                <c:pt idx="60502">
                  <c:v>-1.0514600000000001E-2</c:v>
                </c:pt>
                <c:pt idx="60503" formatCode="0.00E+00">
                  <c:v>-9.5615600000000002E-3</c:v>
                </c:pt>
                <c:pt idx="60504" formatCode="0.00E+00">
                  <c:v>-8.5592700000000008E-3</c:v>
                </c:pt>
                <c:pt idx="60505" formatCode="0.00E+00">
                  <c:v>-7.5099199999999998E-3</c:v>
                </c:pt>
                <c:pt idx="60506" formatCode="0.00E+00">
                  <c:v>-6.4157399999999996E-3</c:v>
                </c:pt>
                <c:pt idx="60507" formatCode="0.00E+00">
                  <c:v>-5.2793299999999996E-3</c:v>
                </c:pt>
                <c:pt idx="60508" formatCode="0.00E+00">
                  <c:v>-4.1040599999999997E-3</c:v>
                </c:pt>
                <c:pt idx="60509" formatCode="0.00E+00">
                  <c:v>-2.8936000000000001E-3</c:v>
                </c:pt>
                <c:pt idx="60510" formatCode="0.00E+00">
                  <c:v>-1.6510100000000001E-3</c:v>
                </c:pt>
                <c:pt idx="60511" formatCode="0.00E+00">
                  <c:v>-3.7876300000000001E-4</c:v>
                </c:pt>
                <c:pt idx="60512" formatCode="0.00E+00">
                  <c:v>9.2070900000000002E-4</c:v>
                </c:pt>
                <c:pt idx="60513" formatCode="0.00E+00">
                  <c:v>2.2446800000000002E-3</c:v>
                </c:pt>
                <c:pt idx="60514" formatCode="0.00E+00">
                  <c:v>3.5899700000000001E-3</c:v>
                </c:pt>
                <c:pt idx="60515" formatCode="0.00E+00">
                  <c:v>4.9529700000000001E-3</c:v>
                </c:pt>
                <c:pt idx="60516" formatCode="0.00E+00">
                  <c:v>6.3304700000000004E-3</c:v>
                </c:pt>
                <c:pt idx="60517" formatCode="0.00E+00">
                  <c:v>7.7199699999999996E-3</c:v>
                </c:pt>
                <c:pt idx="60518" formatCode="0.00E+00">
                  <c:v>9.1184999999999999E-3</c:v>
                </c:pt>
                <c:pt idx="60519">
                  <c:v>1.0522200000000001E-2</c:v>
                </c:pt>
                <c:pt idx="60520">
                  <c:v>1.1927399999999999E-2</c:v>
                </c:pt>
                <c:pt idx="60521">
                  <c:v>1.33305E-2</c:v>
                </c:pt>
                <c:pt idx="60522">
                  <c:v>1.47277E-2</c:v>
                </c:pt>
                <c:pt idx="60523">
                  <c:v>1.6115500000000001E-2</c:v>
                </c:pt>
                <c:pt idx="60524">
                  <c:v>1.7491900000000001E-2</c:v>
                </c:pt>
                <c:pt idx="60525">
                  <c:v>1.8854900000000001E-2</c:v>
                </c:pt>
                <c:pt idx="60526">
                  <c:v>2.0201899999999998E-2</c:v>
                </c:pt>
                <c:pt idx="60527">
                  <c:v>2.1529599999999999E-2</c:v>
                </c:pt>
                <c:pt idx="60528">
                  <c:v>2.2835600000000001E-2</c:v>
                </c:pt>
                <c:pt idx="60529">
                  <c:v>2.41181E-2</c:v>
                </c:pt>
                <c:pt idx="60530">
                  <c:v>2.5375399999999999E-2</c:v>
                </c:pt>
                <c:pt idx="60531">
                  <c:v>2.6605E-2</c:v>
                </c:pt>
                <c:pt idx="60532">
                  <c:v>2.7803999999999999E-2</c:v>
                </c:pt>
                <c:pt idx="60533">
                  <c:v>2.8969999999999999E-2</c:v>
                </c:pt>
                <c:pt idx="60534">
                  <c:v>3.0100600000000002E-2</c:v>
                </c:pt>
                <c:pt idx="60535">
                  <c:v>3.1193800000000001E-2</c:v>
                </c:pt>
                <c:pt idx="60536">
                  <c:v>3.2247699999999997E-2</c:v>
                </c:pt>
                <c:pt idx="60537">
                  <c:v>3.3260100000000001E-2</c:v>
                </c:pt>
                <c:pt idx="60538">
                  <c:v>3.4229599999999999E-2</c:v>
                </c:pt>
                <c:pt idx="60539">
                  <c:v>3.51548E-2</c:v>
                </c:pt>
                <c:pt idx="60540">
                  <c:v>3.60346E-2</c:v>
                </c:pt>
                <c:pt idx="60541">
                  <c:v>3.6866999999999997E-2</c:v>
                </c:pt>
                <c:pt idx="60542">
                  <c:v>3.7650500000000003E-2</c:v>
                </c:pt>
                <c:pt idx="60543">
                  <c:v>3.8385200000000001E-2</c:v>
                </c:pt>
                <c:pt idx="60544">
                  <c:v>3.9071000000000002E-2</c:v>
                </c:pt>
                <c:pt idx="60545">
                  <c:v>3.9706400000000003E-2</c:v>
                </c:pt>
                <c:pt idx="60546">
                  <c:v>4.0288999999999998E-2</c:v>
                </c:pt>
                <c:pt idx="60547">
                  <c:v>4.08168E-2</c:v>
                </c:pt>
                <c:pt idx="60548">
                  <c:v>4.1289399999999997E-2</c:v>
                </c:pt>
                <c:pt idx="60549">
                  <c:v>4.1707399999999999E-2</c:v>
                </c:pt>
                <c:pt idx="60550">
                  <c:v>4.2070900000000001E-2</c:v>
                </c:pt>
                <c:pt idx="60551">
                  <c:v>4.2379E-2</c:v>
                </c:pt>
                <c:pt idx="60552">
                  <c:v>4.2631200000000001E-2</c:v>
                </c:pt>
                <c:pt idx="60553">
                  <c:v>4.28276E-2</c:v>
                </c:pt>
                <c:pt idx="60554">
                  <c:v>4.2969500000000001E-2</c:v>
                </c:pt>
                <c:pt idx="60555">
                  <c:v>4.30573E-2</c:v>
                </c:pt>
                <c:pt idx="60556">
                  <c:v>4.3091200000000003E-2</c:v>
                </c:pt>
                <c:pt idx="60557">
                  <c:v>4.3071999999999999E-2</c:v>
                </c:pt>
                <c:pt idx="60558">
                  <c:v>4.3001200000000003E-2</c:v>
                </c:pt>
                <c:pt idx="60559">
                  <c:v>4.2878899999999998E-2</c:v>
                </c:pt>
                <c:pt idx="60560">
                  <c:v>4.2703900000000003E-2</c:v>
                </c:pt>
                <c:pt idx="60561">
                  <c:v>4.2476199999999999E-2</c:v>
                </c:pt>
                <c:pt idx="60562">
                  <c:v>4.2197900000000003E-2</c:v>
                </c:pt>
                <c:pt idx="60563">
                  <c:v>4.1871699999999998E-2</c:v>
                </c:pt>
                <c:pt idx="60564">
                  <c:v>4.1499399999999999E-2</c:v>
                </c:pt>
                <c:pt idx="60565">
                  <c:v>4.1082199999999999E-2</c:v>
                </c:pt>
                <c:pt idx="60566">
                  <c:v>4.06211E-2</c:v>
                </c:pt>
                <c:pt idx="60567">
                  <c:v>4.0117199999999999E-2</c:v>
                </c:pt>
                <c:pt idx="60568">
                  <c:v>3.9572599999999999E-2</c:v>
                </c:pt>
                <c:pt idx="60569">
                  <c:v>3.8989500000000003E-2</c:v>
                </c:pt>
                <c:pt idx="60570">
                  <c:v>3.8370000000000001E-2</c:v>
                </c:pt>
                <c:pt idx="60571">
                  <c:v>3.7714900000000003E-2</c:v>
                </c:pt>
                <c:pt idx="60572">
                  <c:v>3.7025000000000002E-2</c:v>
                </c:pt>
                <c:pt idx="60573">
                  <c:v>3.6302399999999999E-2</c:v>
                </c:pt>
                <c:pt idx="60574">
                  <c:v>3.5549900000000002E-2</c:v>
                </c:pt>
                <c:pt idx="60575">
                  <c:v>3.4770000000000002E-2</c:v>
                </c:pt>
                <c:pt idx="60576">
                  <c:v>3.3964800000000003E-2</c:v>
                </c:pt>
                <c:pt idx="60577">
                  <c:v>3.3136100000000002E-2</c:v>
                </c:pt>
                <c:pt idx="60578">
                  <c:v>3.22869E-2</c:v>
                </c:pt>
                <c:pt idx="60579">
                  <c:v>3.1420200000000002E-2</c:v>
                </c:pt>
                <c:pt idx="60580">
                  <c:v>3.05378E-2</c:v>
                </c:pt>
                <c:pt idx="60581">
                  <c:v>2.9640799999999998E-2</c:v>
                </c:pt>
                <c:pt idx="60582">
                  <c:v>2.8731199999999998E-2</c:v>
                </c:pt>
                <c:pt idx="60583">
                  <c:v>2.7812099999999999E-2</c:v>
                </c:pt>
                <c:pt idx="60584">
                  <c:v>2.6886299999999998E-2</c:v>
                </c:pt>
                <c:pt idx="60585">
                  <c:v>2.5956199999999999E-2</c:v>
                </c:pt>
                <c:pt idx="60586">
                  <c:v>2.5024100000000001E-2</c:v>
                </c:pt>
                <c:pt idx="60587">
                  <c:v>2.4092599999999999E-2</c:v>
                </c:pt>
                <c:pt idx="60588">
                  <c:v>2.3164299999999999E-2</c:v>
                </c:pt>
                <c:pt idx="60589">
                  <c:v>2.22404E-2</c:v>
                </c:pt>
                <c:pt idx="60590">
                  <c:v>2.13216E-2</c:v>
                </c:pt>
                <c:pt idx="60591">
                  <c:v>2.0409500000000001E-2</c:v>
                </c:pt>
                <c:pt idx="60592">
                  <c:v>1.9507199999999999E-2</c:v>
                </c:pt>
                <c:pt idx="60593">
                  <c:v>1.8618200000000001E-2</c:v>
                </c:pt>
                <c:pt idx="60594">
                  <c:v>1.7745199999999999E-2</c:v>
                </c:pt>
                <c:pt idx="60595">
                  <c:v>1.6890100000000002E-2</c:v>
                </c:pt>
                <c:pt idx="60596">
                  <c:v>1.6053899999999999E-2</c:v>
                </c:pt>
                <c:pt idx="60597">
                  <c:v>1.5238E-2</c:v>
                </c:pt>
                <c:pt idx="60598">
                  <c:v>1.4445899999999999E-2</c:v>
                </c:pt>
                <c:pt idx="60599">
                  <c:v>1.36816E-2</c:v>
                </c:pt>
                <c:pt idx="60600">
                  <c:v>1.2947E-2</c:v>
                </c:pt>
                <c:pt idx="60601">
                  <c:v>1.22427E-2</c:v>
                </c:pt>
                <c:pt idx="60602">
                  <c:v>1.1569100000000001E-2</c:v>
                </c:pt>
                <c:pt idx="60603">
                  <c:v>1.0927600000000001E-2</c:v>
                </c:pt>
                <c:pt idx="60604">
                  <c:v>1.0319800000000001E-2</c:v>
                </c:pt>
                <c:pt idx="60605" formatCode="0.00E+00">
                  <c:v>9.7474399999999996E-3</c:v>
                </c:pt>
                <c:pt idx="60606" formatCode="0.00E+00">
                  <c:v>9.2125999999999996E-3</c:v>
                </c:pt>
                <c:pt idx="60607" formatCode="0.00E+00">
                  <c:v>8.7183799999999995E-3</c:v>
                </c:pt>
                <c:pt idx="60608" formatCode="0.00E+00">
                  <c:v>8.2666100000000006E-3</c:v>
                </c:pt>
                <c:pt idx="60609" formatCode="0.00E+00">
                  <c:v>7.8562000000000007E-3</c:v>
                </c:pt>
                <c:pt idx="60610" formatCode="0.00E+00">
                  <c:v>7.4856799999999998E-3</c:v>
                </c:pt>
                <c:pt idx="60611" formatCode="0.00E+00">
                  <c:v>7.15572E-3</c:v>
                </c:pt>
                <c:pt idx="60612" formatCode="0.00E+00">
                  <c:v>6.8676600000000003E-3</c:v>
                </c:pt>
                <c:pt idx="60613" formatCode="0.00E+00">
                  <c:v>6.6219699999999996E-3</c:v>
                </c:pt>
                <c:pt idx="60614" formatCode="0.00E+00">
                  <c:v>6.4186299999999998E-3</c:v>
                </c:pt>
                <c:pt idx="60615" formatCode="0.00E+00">
                  <c:v>6.25824E-3</c:v>
                </c:pt>
                <c:pt idx="60616" formatCode="0.00E+00">
                  <c:v>6.1423199999999997E-3</c:v>
                </c:pt>
                <c:pt idx="60617" formatCode="0.00E+00">
                  <c:v>6.0720000000000001E-3</c:v>
                </c:pt>
                <c:pt idx="60618" formatCode="0.00E+00">
                  <c:v>6.0472E-3</c:v>
                </c:pt>
                <c:pt idx="60619" formatCode="0.00E+00">
                  <c:v>6.0672E-3</c:v>
                </c:pt>
                <c:pt idx="60620" formatCode="0.00E+00">
                  <c:v>6.1309099999999998E-3</c:v>
                </c:pt>
                <c:pt idx="60621" formatCode="0.00E+00">
                  <c:v>6.2365800000000002E-3</c:v>
                </c:pt>
                <c:pt idx="60622" formatCode="0.00E+00">
                  <c:v>6.3823300000000003E-3</c:v>
                </c:pt>
                <c:pt idx="60623" formatCode="0.00E+00">
                  <c:v>6.5665799999999998E-3</c:v>
                </c:pt>
                <c:pt idx="60624" formatCode="0.00E+00">
                  <c:v>6.7881800000000004E-3</c:v>
                </c:pt>
                <c:pt idx="60625" formatCode="0.00E+00">
                  <c:v>7.0470699999999999E-3</c:v>
                </c:pt>
                <c:pt idx="60626" formatCode="0.00E+00">
                  <c:v>7.3438899999999996E-3</c:v>
                </c:pt>
                <c:pt idx="60627" formatCode="0.00E+00">
                  <c:v>7.6787899999999996E-3</c:v>
                </c:pt>
                <c:pt idx="60628" formatCode="0.00E+00">
                  <c:v>8.0509299999999995E-3</c:v>
                </c:pt>
                <c:pt idx="60629" formatCode="0.00E+00">
                  <c:v>8.4592000000000001E-3</c:v>
                </c:pt>
                <c:pt idx="60630" formatCode="0.00E+00">
                  <c:v>8.9029799999999996E-3</c:v>
                </c:pt>
                <c:pt idx="60631" formatCode="0.00E+00">
                  <c:v>9.3818200000000008E-3</c:v>
                </c:pt>
                <c:pt idx="60632" formatCode="0.00E+00">
                  <c:v>9.8944099999999993E-3</c:v>
                </c:pt>
                <c:pt idx="60633">
                  <c:v>1.04376E-2</c:v>
                </c:pt>
                <c:pt idx="60634">
                  <c:v>1.10077E-2</c:v>
                </c:pt>
                <c:pt idx="60635">
                  <c:v>1.16014E-2</c:v>
                </c:pt>
                <c:pt idx="60636">
                  <c:v>1.2216100000000001E-2</c:v>
                </c:pt>
                <c:pt idx="60637">
                  <c:v>1.28492E-2</c:v>
                </c:pt>
                <c:pt idx="60638">
                  <c:v>1.3498E-2</c:v>
                </c:pt>
                <c:pt idx="60639">
                  <c:v>1.41607E-2</c:v>
                </c:pt>
                <c:pt idx="60640">
                  <c:v>1.48352E-2</c:v>
                </c:pt>
                <c:pt idx="60641">
                  <c:v>1.55192E-2</c:v>
                </c:pt>
                <c:pt idx="60642">
                  <c:v>1.6209899999999999E-2</c:v>
                </c:pt>
                <c:pt idx="60643">
                  <c:v>1.69044E-2</c:v>
                </c:pt>
                <c:pt idx="60644">
                  <c:v>1.7599900000000002E-2</c:v>
                </c:pt>
                <c:pt idx="60645">
                  <c:v>1.8294500000000002E-2</c:v>
                </c:pt>
                <c:pt idx="60646">
                  <c:v>1.8987199999999999E-2</c:v>
                </c:pt>
                <c:pt idx="60647">
                  <c:v>1.96753E-2</c:v>
                </c:pt>
                <c:pt idx="60648">
                  <c:v>2.03547E-2</c:v>
                </c:pt>
                <c:pt idx="60649">
                  <c:v>2.10218E-2</c:v>
                </c:pt>
                <c:pt idx="60650">
                  <c:v>2.1675099999999999E-2</c:v>
                </c:pt>
                <c:pt idx="60651">
                  <c:v>2.2313800000000002E-2</c:v>
                </c:pt>
                <c:pt idx="60652">
                  <c:v>2.29357E-2</c:v>
                </c:pt>
                <c:pt idx="60653">
                  <c:v>2.3537200000000001E-2</c:v>
                </c:pt>
                <c:pt idx="60654">
                  <c:v>2.41151E-2</c:v>
                </c:pt>
                <c:pt idx="60655">
                  <c:v>2.46678E-2</c:v>
                </c:pt>
                <c:pt idx="60656">
                  <c:v>2.5193900000000002E-2</c:v>
                </c:pt>
                <c:pt idx="60657">
                  <c:v>2.5692199999999998E-2</c:v>
                </c:pt>
                <c:pt idx="60658">
                  <c:v>2.61604E-2</c:v>
                </c:pt>
                <c:pt idx="60659">
                  <c:v>2.6597099999999999E-2</c:v>
                </c:pt>
                <c:pt idx="60660">
                  <c:v>2.7002100000000001E-2</c:v>
                </c:pt>
                <c:pt idx="60661">
                  <c:v>2.73744E-2</c:v>
                </c:pt>
                <c:pt idx="60662">
                  <c:v>2.7710800000000001E-2</c:v>
                </c:pt>
                <c:pt idx="60663">
                  <c:v>2.8007000000000001E-2</c:v>
                </c:pt>
                <c:pt idx="60664">
                  <c:v>2.8258800000000001E-2</c:v>
                </c:pt>
                <c:pt idx="60665">
                  <c:v>2.84627E-2</c:v>
                </c:pt>
                <c:pt idx="60666">
                  <c:v>2.8616200000000001E-2</c:v>
                </c:pt>
                <c:pt idx="60667">
                  <c:v>2.8717400000000001E-2</c:v>
                </c:pt>
                <c:pt idx="60668">
                  <c:v>2.87643E-2</c:v>
                </c:pt>
                <c:pt idx="60669">
                  <c:v>2.8754200000000001E-2</c:v>
                </c:pt>
                <c:pt idx="60670">
                  <c:v>2.8684999999999999E-2</c:v>
                </c:pt>
                <c:pt idx="60671">
                  <c:v>2.8554900000000001E-2</c:v>
                </c:pt>
                <c:pt idx="60672">
                  <c:v>2.83629E-2</c:v>
                </c:pt>
                <c:pt idx="60673">
                  <c:v>2.81093E-2</c:v>
                </c:pt>
                <c:pt idx="60674">
                  <c:v>2.7793499999999999E-2</c:v>
                </c:pt>
                <c:pt idx="60675">
                  <c:v>2.74136E-2</c:v>
                </c:pt>
                <c:pt idx="60676">
                  <c:v>2.6967000000000001E-2</c:v>
                </c:pt>
                <c:pt idx="60677">
                  <c:v>2.6452E-2</c:v>
                </c:pt>
                <c:pt idx="60678">
                  <c:v>2.5868700000000001E-2</c:v>
                </c:pt>
                <c:pt idx="60679">
                  <c:v>2.52188E-2</c:v>
                </c:pt>
                <c:pt idx="60680">
                  <c:v>2.4503500000000001E-2</c:v>
                </c:pt>
                <c:pt idx="60681">
                  <c:v>2.3722900000000002E-2</c:v>
                </c:pt>
                <c:pt idx="60682">
                  <c:v>2.28767E-2</c:v>
                </c:pt>
                <c:pt idx="60683">
                  <c:v>2.1965100000000001E-2</c:v>
                </c:pt>
                <c:pt idx="60684">
                  <c:v>2.0988400000000001E-2</c:v>
                </c:pt>
                <c:pt idx="60685">
                  <c:v>1.9946100000000001E-2</c:v>
                </c:pt>
                <c:pt idx="60686">
                  <c:v>1.8836700000000001E-2</c:v>
                </c:pt>
                <c:pt idx="60687">
                  <c:v>1.7659600000000001E-2</c:v>
                </c:pt>
                <c:pt idx="60688">
                  <c:v>1.6415099999999998E-2</c:v>
                </c:pt>
                <c:pt idx="60689">
                  <c:v>1.5104100000000001E-2</c:v>
                </c:pt>
                <c:pt idx="60690">
                  <c:v>1.37276E-2</c:v>
                </c:pt>
                <c:pt idx="60691">
                  <c:v>1.22872E-2</c:v>
                </c:pt>
                <c:pt idx="60692">
                  <c:v>1.07835E-2</c:v>
                </c:pt>
                <c:pt idx="60693" formatCode="0.00E+00">
                  <c:v>9.2169399999999999E-3</c:v>
                </c:pt>
                <c:pt idx="60694" formatCode="0.00E+00">
                  <c:v>7.58977E-3</c:v>
                </c:pt>
                <c:pt idx="60695" formatCode="0.00E+00">
                  <c:v>5.9044400000000004E-3</c:v>
                </c:pt>
                <c:pt idx="60696" formatCode="0.00E+00">
                  <c:v>4.1614699999999996E-3</c:v>
                </c:pt>
                <c:pt idx="60697" formatCode="0.00E+00">
                  <c:v>2.3600000000000001E-3</c:v>
                </c:pt>
                <c:pt idx="60698" formatCode="0.00E+00">
                  <c:v>5.0038100000000005E-4</c:v>
                </c:pt>
                <c:pt idx="60699" formatCode="0.00E+00">
                  <c:v>-1.4160100000000001E-3</c:v>
                </c:pt>
                <c:pt idx="60700" formatCode="0.00E+00">
                  <c:v>-3.38887E-3</c:v>
                </c:pt>
                <c:pt idx="60701" formatCode="0.00E+00">
                  <c:v>-5.4176099999999998E-3</c:v>
                </c:pt>
                <c:pt idx="60702" formatCode="0.00E+00">
                  <c:v>-7.49952E-3</c:v>
                </c:pt>
                <c:pt idx="60703" formatCode="0.00E+00">
                  <c:v>-9.6307100000000007E-3</c:v>
                </c:pt>
                <c:pt idx="60704">
                  <c:v>-1.18076E-2</c:v>
                </c:pt>
                <c:pt idx="60705">
                  <c:v>-1.4027E-2</c:v>
                </c:pt>
                <c:pt idx="60706">
                  <c:v>-1.62852E-2</c:v>
                </c:pt>
                <c:pt idx="60707">
                  <c:v>-1.85781E-2</c:v>
                </c:pt>
                <c:pt idx="60708">
                  <c:v>-2.09039E-2</c:v>
                </c:pt>
                <c:pt idx="60709">
                  <c:v>-2.3262100000000001E-2</c:v>
                </c:pt>
                <c:pt idx="60710">
                  <c:v>-2.5651299999999998E-2</c:v>
                </c:pt>
                <c:pt idx="60711">
                  <c:v>-2.8068200000000001E-2</c:v>
                </c:pt>
                <c:pt idx="60712">
                  <c:v>-3.05092E-2</c:v>
                </c:pt>
                <c:pt idx="60713">
                  <c:v>-3.2970300000000001E-2</c:v>
                </c:pt>
                <c:pt idx="60714">
                  <c:v>-3.5447199999999998E-2</c:v>
                </c:pt>
                <c:pt idx="60715">
                  <c:v>-3.7935999999999998E-2</c:v>
                </c:pt>
                <c:pt idx="60716">
                  <c:v>-4.0434199999999997E-2</c:v>
                </c:pt>
                <c:pt idx="60717">
                  <c:v>-4.2939100000000001E-2</c:v>
                </c:pt>
                <c:pt idx="60718">
                  <c:v>-4.5447899999999999E-2</c:v>
                </c:pt>
                <c:pt idx="60719">
                  <c:v>-4.7957399999999997E-2</c:v>
                </c:pt>
                <c:pt idx="60720">
                  <c:v>-5.0464700000000001E-2</c:v>
                </c:pt>
                <c:pt idx="60721">
                  <c:v>-5.2967100000000003E-2</c:v>
                </c:pt>
                <c:pt idx="60722">
                  <c:v>-5.54621E-2</c:v>
                </c:pt>
                <c:pt idx="60723">
                  <c:v>-5.7945700000000003E-2</c:v>
                </c:pt>
                <c:pt idx="60724">
                  <c:v>-6.0413399999999999E-2</c:v>
                </c:pt>
                <c:pt idx="60725">
                  <c:v>-6.2861299999999995E-2</c:v>
                </c:pt>
                <c:pt idx="60726">
                  <c:v>-6.5286399999999994E-2</c:v>
                </c:pt>
                <c:pt idx="60727">
                  <c:v>-6.7685899999999993E-2</c:v>
                </c:pt>
                <c:pt idx="60728">
                  <c:v>-7.0056400000000005E-2</c:v>
                </c:pt>
                <c:pt idx="60729">
                  <c:v>-7.2392999999999999E-2</c:v>
                </c:pt>
                <c:pt idx="60730">
                  <c:v>-7.4690800000000002E-2</c:v>
                </c:pt>
                <c:pt idx="60731">
                  <c:v>-7.6946799999999996E-2</c:v>
                </c:pt>
                <c:pt idx="60732">
                  <c:v>-7.9159300000000002E-2</c:v>
                </c:pt>
                <c:pt idx="60733">
                  <c:v>-8.1325300000000003E-2</c:v>
                </c:pt>
                <c:pt idx="60734">
                  <c:v>-8.3439600000000003E-2</c:v>
                </c:pt>
                <c:pt idx="60735">
                  <c:v>-8.5498500000000005E-2</c:v>
                </c:pt>
                <c:pt idx="60736">
                  <c:v>-8.7500300000000003E-2</c:v>
                </c:pt>
                <c:pt idx="60737">
                  <c:v>-8.94427E-2</c:v>
                </c:pt>
                <c:pt idx="60738">
                  <c:v>-9.1322500000000001E-2</c:v>
                </c:pt>
                <c:pt idx="60739">
                  <c:v>-9.3135700000000002E-2</c:v>
                </c:pt>
                <c:pt idx="60740">
                  <c:v>-9.4878799999999999E-2</c:v>
                </c:pt>
                <c:pt idx="60741">
                  <c:v>-9.6548099999999998E-2</c:v>
                </c:pt>
                <c:pt idx="60742">
                  <c:v>-9.8140099999999994E-2</c:v>
                </c:pt>
                <c:pt idx="60743">
                  <c:v>-9.9651600000000007E-2</c:v>
                </c:pt>
                <c:pt idx="60744">
                  <c:v>-0.101081</c:v>
                </c:pt>
                <c:pt idx="60745">
                  <c:v>-0.102427</c:v>
                </c:pt>
                <c:pt idx="60746">
                  <c:v>-0.103687</c:v>
                </c:pt>
                <c:pt idx="60747">
                  <c:v>-0.104854</c:v>
                </c:pt>
                <c:pt idx="60748">
                  <c:v>-0.105924</c:v>
                </c:pt>
                <c:pt idx="60749">
                  <c:v>-0.106893</c:v>
                </c:pt>
                <c:pt idx="60750">
                  <c:v>-0.10775899999999999</c:v>
                </c:pt>
                <c:pt idx="60751">
                  <c:v>-0.10852000000000001</c:v>
                </c:pt>
                <c:pt idx="60752">
                  <c:v>-0.109177</c:v>
                </c:pt>
                <c:pt idx="60753">
                  <c:v>-0.10972999999999999</c:v>
                </c:pt>
                <c:pt idx="60754">
                  <c:v>-0.110176</c:v>
                </c:pt>
                <c:pt idx="60755">
                  <c:v>-0.110515</c:v>
                </c:pt>
                <c:pt idx="60756">
                  <c:v>-0.110747</c:v>
                </c:pt>
                <c:pt idx="60757">
                  <c:v>-0.110875</c:v>
                </c:pt>
                <c:pt idx="60758">
                  <c:v>-0.110899</c:v>
                </c:pt>
                <c:pt idx="60759">
                  <c:v>-0.11082</c:v>
                </c:pt>
                <c:pt idx="60760">
                  <c:v>-0.110636</c:v>
                </c:pt>
                <c:pt idx="60761">
                  <c:v>-0.110347</c:v>
                </c:pt>
                <c:pt idx="60762">
                  <c:v>-0.109953</c:v>
                </c:pt>
                <c:pt idx="60763">
                  <c:v>-0.109454</c:v>
                </c:pt>
                <c:pt idx="60764">
                  <c:v>-0.108851</c:v>
                </c:pt>
                <c:pt idx="60765">
                  <c:v>-0.108141</c:v>
                </c:pt>
                <c:pt idx="60766">
                  <c:v>-0.107323</c:v>
                </c:pt>
                <c:pt idx="60767">
                  <c:v>-0.106394</c:v>
                </c:pt>
                <c:pt idx="60768">
                  <c:v>-0.105355</c:v>
                </c:pt>
                <c:pt idx="60769">
                  <c:v>-0.104204</c:v>
                </c:pt>
                <c:pt idx="60770">
                  <c:v>-0.10294300000000001</c:v>
                </c:pt>
                <c:pt idx="60771">
                  <c:v>-0.10156999999999999</c:v>
                </c:pt>
                <c:pt idx="60772">
                  <c:v>-0.100087</c:v>
                </c:pt>
                <c:pt idx="60773">
                  <c:v>-9.8495399999999997E-2</c:v>
                </c:pt>
                <c:pt idx="60774">
                  <c:v>-9.6799800000000005E-2</c:v>
                </c:pt>
                <c:pt idx="60775">
                  <c:v>-9.5004000000000005E-2</c:v>
                </c:pt>
                <c:pt idx="60776">
                  <c:v>-9.3110799999999994E-2</c:v>
                </c:pt>
                <c:pt idx="60777">
                  <c:v>-9.1122499999999995E-2</c:v>
                </c:pt>
                <c:pt idx="60778">
                  <c:v>-8.90407E-2</c:v>
                </c:pt>
                <c:pt idx="60779">
                  <c:v>-8.6866799999999994E-2</c:v>
                </c:pt>
                <c:pt idx="60780">
                  <c:v>-8.4603600000000001E-2</c:v>
                </c:pt>
                <c:pt idx="60781">
                  <c:v>-8.2254900000000006E-2</c:v>
                </c:pt>
                <c:pt idx="60782">
                  <c:v>-7.9824199999999998E-2</c:v>
                </c:pt>
                <c:pt idx="60783">
                  <c:v>-7.7314900000000006E-2</c:v>
                </c:pt>
                <c:pt idx="60784">
                  <c:v>-7.4730900000000003E-2</c:v>
                </c:pt>
                <c:pt idx="60785">
                  <c:v>-7.2077500000000003E-2</c:v>
                </c:pt>
                <c:pt idx="60786">
                  <c:v>-6.9360400000000003E-2</c:v>
                </c:pt>
                <c:pt idx="60787">
                  <c:v>-6.6585000000000005E-2</c:v>
                </c:pt>
                <c:pt idx="60788">
                  <c:v>-6.3756099999999996E-2</c:v>
                </c:pt>
                <c:pt idx="60789">
                  <c:v>-6.0877800000000003E-2</c:v>
                </c:pt>
                <c:pt idx="60790">
                  <c:v>-5.79531E-2</c:v>
                </c:pt>
                <c:pt idx="60791">
                  <c:v>-5.4983799999999999E-2</c:v>
                </c:pt>
                <c:pt idx="60792">
                  <c:v>-5.19716E-2</c:v>
                </c:pt>
                <c:pt idx="60793">
                  <c:v>-4.8919999999999998E-2</c:v>
                </c:pt>
                <c:pt idx="60794">
                  <c:v>-4.58333E-2</c:v>
                </c:pt>
                <c:pt idx="60795">
                  <c:v>-4.2715599999999999E-2</c:v>
                </c:pt>
                <c:pt idx="60796">
                  <c:v>-3.95714E-2</c:v>
                </c:pt>
                <c:pt idx="60797">
                  <c:v>-3.6405199999999999E-2</c:v>
                </c:pt>
                <c:pt idx="60798">
                  <c:v>-3.3219899999999997E-2</c:v>
                </c:pt>
                <c:pt idx="60799">
                  <c:v>-3.0017499999999999E-2</c:v>
                </c:pt>
                <c:pt idx="60800">
                  <c:v>-2.68019E-2</c:v>
                </c:pt>
                <c:pt idx="60801">
                  <c:v>-2.3578499999999999E-2</c:v>
                </c:pt>
                <c:pt idx="60802">
                  <c:v>-2.0353300000000001E-2</c:v>
                </c:pt>
                <c:pt idx="60803">
                  <c:v>-1.7131299999999999E-2</c:v>
                </c:pt>
                <c:pt idx="60804">
                  <c:v>-1.39174E-2</c:v>
                </c:pt>
                <c:pt idx="60805">
                  <c:v>-1.07171E-2</c:v>
                </c:pt>
                <c:pt idx="60806" formatCode="0.00E+00">
                  <c:v>-7.5355400000000003E-3</c:v>
                </c:pt>
                <c:pt idx="60807" formatCode="0.00E+00">
                  <c:v>-4.37682E-3</c:v>
                </c:pt>
                <c:pt idx="60808" formatCode="0.00E+00">
                  <c:v>-1.24529E-3</c:v>
                </c:pt>
                <c:pt idx="60809" formatCode="0.00E+00">
                  <c:v>1.8535299999999999E-3</c:v>
                </c:pt>
                <c:pt idx="60810" formatCode="0.00E+00">
                  <c:v>4.9148100000000004E-3</c:v>
                </c:pt>
                <c:pt idx="60811" formatCode="0.00E+00">
                  <c:v>7.9364299999999995E-3</c:v>
                </c:pt>
                <c:pt idx="60812">
                  <c:v>1.09164E-2</c:v>
                </c:pt>
                <c:pt idx="60813">
                  <c:v>1.3850400000000001E-2</c:v>
                </c:pt>
                <c:pt idx="60814">
                  <c:v>1.6733600000000001E-2</c:v>
                </c:pt>
                <c:pt idx="60815">
                  <c:v>1.95625E-2</c:v>
                </c:pt>
                <c:pt idx="60816">
                  <c:v>2.23351E-2</c:v>
                </c:pt>
                <c:pt idx="60817">
                  <c:v>2.5050200000000002E-2</c:v>
                </c:pt>
                <c:pt idx="60818">
                  <c:v>2.7705199999999999E-2</c:v>
                </c:pt>
                <c:pt idx="60819">
                  <c:v>3.0295699999999998E-2</c:v>
                </c:pt>
                <c:pt idx="60820">
                  <c:v>3.2817199999999998E-2</c:v>
                </c:pt>
                <c:pt idx="60821">
                  <c:v>3.5266199999999998E-2</c:v>
                </c:pt>
                <c:pt idx="60822">
                  <c:v>3.7638900000000003E-2</c:v>
                </c:pt>
                <c:pt idx="60823">
                  <c:v>3.99312E-2</c:v>
                </c:pt>
                <c:pt idx="60824">
                  <c:v>4.21401E-2</c:v>
                </c:pt>
                <c:pt idx="60825">
                  <c:v>4.4262900000000001E-2</c:v>
                </c:pt>
                <c:pt idx="60826">
                  <c:v>4.6296499999999997E-2</c:v>
                </c:pt>
                <c:pt idx="60827">
                  <c:v>4.8239600000000001E-2</c:v>
                </c:pt>
                <c:pt idx="60828">
                  <c:v>5.0091700000000003E-2</c:v>
                </c:pt>
                <c:pt idx="60829">
                  <c:v>5.1851000000000001E-2</c:v>
                </c:pt>
                <c:pt idx="60830">
                  <c:v>5.3513999999999999E-2</c:v>
                </c:pt>
                <c:pt idx="60831">
                  <c:v>5.50777E-2</c:v>
                </c:pt>
                <c:pt idx="60832">
                  <c:v>5.6540800000000002E-2</c:v>
                </c:pt>
                <c:pt idx="60833">
                  <c:v>5.7902000000000002E-2</c:v>
                </c:pt>
                <c:pt idx="60834">
                  <c:v>5.91613E-2</c:v>
                </c:pt>
                <c:pt idx="60835">
                  <c:v>6.0319900000000003E-2</c:v>
                </c:pt>
                <c:pt idx="60836">
                  <c:v>6.13789E-2</c:v>
                </c:pt>
                <c:pt idx="60837">
                  <c:v>6.23376E-2</c:v>
                </c:pt>
                <c:pt idx="60838">
                  <c:v>6.3195500000000002E-2</c:v>
                </c:pt>
                <c:pt idx="60839">
                  <c:v>6.3952099999999998E-2</c:v>
                </c:pt>
                <c:pt idx="60840">
                  <c:v>6.4606399999999994E-2</c:v>
                </c:pt>
                <c:pt idx="60841">
                  <c:v>6.5156699999999998E-2</c:v>
                </c:pt>
                <c:pt idx="60842">
                  <c:v>6.5601900000000005E-2</c:v>
                </c:pt>
                <c:pt idx="60843">
                  <c:v>6.5941299999999994E-2</c:v>
                </c:pt>
                <c:pt idx="60844">
                  <c:v>6.6172900000000007E-2</c:v>
                </c:pt>
                <c:pt idx="60845">
                  <c:v>6.6293900000000003E-2</c:v>
                </c:pt>
                <c:pt idx="60846">
                  <c:v>6.63025E-2</c:v>
                </c:pt>
                <c:pt idx="60847">
                  <c:v>6.6197800000000001E-2</c:v>
                </c:pt>
                <c:pt idx="60848">
                  <c:v>6.5980700000000003E-2</c:v>
                </c:pt>
                <c:pt idx="60849">
                  <c:v>6.5654000000000004E-2</c:v>
                </c:pt>
                <c:pt idx="60850">
                  <c:v>6.5222500000000003E-2</c:v>
                </c:pt>
                <c:pt idx="60851">
                  <c:v>6.4689800000000006E-2</c:v>
                </c:pt>
                <c:pt idx="60852">
                  <c:v>6.4056699999999994E-2</c:v>
                </c:pt>
                <c:pt idx="60853">
                  <c:v>6.3320799999999997E-2</c:v>
                </c:pt>
                <c:pt idx="60854">
                  <c:v>6.2480000000000001E-2</c:v>
                </c:pt>
                <c:pt idx="60855">
                  <c:v>6.1536800000000003E-2</c:v>
                </c:pt>
                <c:pt idx="60856">
                  <c:v>6.0498499999999997E-2</c:v>
                </c:pt>
                <c:pt idx="60857">
                  <c:v>5.9371899999999998E-2</c:v>
                </c:pt>
                <c:pt idx="60858">
                  <c:v>5.81618E-2</c:v>
                </c:pt>
                <c:pt idx="60859">
                  <c:v>5.6871499999999998E-2</c:v>
                </c:pt>
                <c:pt idx="60860">
                  <c:v>5.5504900000000003E-2</c:v>
                </c:pt>
                <c:pt idx="60861">
                  <c:v>5.4065099999999998E-2</c:v>
                </c:pt>
                <c:pt idx="60862">
                  <c:v>5.2552300000000003E-2</c:v>
                </c:pt>
                <c:pt idx="60863">
                  <c:v>5.0965400000000001E-2</c:v>
                </c:pt>
                <c:pt idx="60864">
                  <c:v>4.9305099999999998E-2</c:v>
                </c:pt>
                <c:pt idx="60865">
                  <c:v>4.7573699999999997E-2</c:v>
                </c:pt>
                <c:pt idx="60866">
                  <c:v>4.5774299999999997E-2</c:v>
                </c:pt>
                <c:pt idx="60867">
                  <c:v>4.39113E-2</c:v>
                </c:pt>
                <c:pt idx="60868">
                  <c:v>4.1989400000000003E-2</c:v>
                </c:pt>
                <c:pt idx="60869">
                  <c:v>4.0012199999999998E-2</c:v>
                </c:pt>
                <c:pt idx="60870">
                  <c:v>3.7982799999999997E-2</c:v>
                </c:pt>
                <c:pt idx="60871">
                  <c:v>3.59043E-2</c:v>
                </c:pt>
                <c:pt idx="60872">
                  <c:v>3.3779999999999998E-2</c:v>
                </c:pt>
                <c:pt idx="60873">
                  <c:v>3.1611500000000001E-2</c:v>
                </c:pt>
                <c:pt idx="60874">
                  <c:v>2.93998E-2</c:v>
                </c:pt>
                <c:pt idx="60875">
                  <c:v>2.7148599999999998E-2</c:v>
                </c:pt>
                <c:pt idx="60876">
                  <c:v>2.4863099999999999E-2</c:v>
                </c:pt>
                <c:pt idx="60877">
                  <c:v>2.2548499999999999E-2</c:v>
                </c:pt>
                <c:pt idx="60878">
                  <c:v>2.0210599999999999E-2</c:v>
                </c:pt>
                <c:pt idx="60879">
                  <c:v>1.7855599999999999E-2</c:v>
                </c:pt>
                <c:pt idx="60880">
                  <c:v>1.54871E-2</c:v>
                </c:pt>
                <c:pt idx="60881">
                  <c:v>1.3105800000000001E-2</c:v>
                </c:pt>
                <c:pt idx="60882">
                  <c:v>1.07124E-2</c:v>
                </c:pt>
                <c:pt idx="60883" formatCode="0.00E+00">
                  <c:v>8.3101700000000004E-3</c:v>
                </c:pt>
                <c:pt idx="60884" formatCode="0.00E+00">
                  <c:v>5.9050800000000001E-3</c:v>
                </c:pt>
                <c:pt idx="60885" formatCode="0.00E+00">
                  <c:v>3.5044099999999999E-3</c:v>
                </c:pt>
                <c:pt idx="60886" formatCode="0.00E+00">
                  <c:v>1.1136799999999999E-3</c:v>
                </c:pt>
                <c:pt idx="60887" formatCode="0.00E+00">
                  <c:v>-1.2648799999999999E-3</c:v>
                </c:pt>
                <c:pt idx="60888" formatCode="0.00E+00">
                  <c:v>-3.6311E-3</c:v>
                </c:pt>
                <c:pt idx="60889" formatCode="0.00E+00">
                  <c:v>-5.9847900000000002E-3</c:v>
                </c:pt>
                <c:pt idx="60890" formatCode="0.00E+00">
                  <c:v>-8.3239200000000003E-3</c:v>
                </c:pt>
                <c:pt idx="60891">
                  <c:v>-1.06453E-2</c:v>
                </c:pt>
                <c:pt idx="60892">
                  <c:v>-1.29465E-2</c:v>
                </c:pt>
                <c:pt idx="60893">
                  <c:v>-1.52245E-2</c:v>
                </c:pt>
                <c:pt idx="60894">
                  <c:v>-1.7473800000000001E-2</c:v>
                </c:pt>
                <c:pt idx="60895">
                  <c:v>-1.96893E-2</c:v>
                </c:pt>
                <c:pt idx="60896">
                  <c:v>-2.18689E-2</c:v>
                </c:pt>
                <c:pt idx="60897">
                  <c:v>-2.40124E-2</c:v>
                </c:pt>
                <c:pt idx="60898">
                  <c:v>-2.61184E-2</c:v>
                </c:pt>
                <c:pt idx="60899">
                  <c:v>-2.8183400000000001E-2</c:v>
                </c:pt>
                <c:pt idx="60900">
                  <c:v>-3.0203899999999999E-2</c:v>
                </c:pt>
                <c:pt idx="60901">
                  <c:v>-3.2175599999999999E-2</c:v>
                </c:pt>
                <c:pt idx="60902">
                  <c:v>-3.4093900000000003E-2</c:v>
                </c:pt>
                <c:pt idx="60903">
                  <c:v>-3.5956099999999998E-2</c:v>
                </c:pt>
                <c:pt idx="60904">
                  <c:v>-3.7761599999999999E-2</c:v>
                </c:pt>
                <c:pt idx="60905">
                  <c:v>-3.95094E-2</c:v>
                </c:pt>
                <c:pt idx="60906">
                  <c:v>-4.1198899999999997E-2</c:v>
                </c:pt>
                <c:pt idx="60907">
                  <c:v>-4.2828999999999999E-2</c:v>
                </c:pt>
                <c:pt idx="60908">
                  <c:v>-4.4398300000000002E-2</c:v>
                </c:pt>
                <c:pt idx="60909">
                  <c:v>-4.59052E-2</c:v>
                </c:pt>
                <c:pt idx="60910">
                  <c:v>-4.7349000000000002E-2</c:v>
                </c:pt>
                <c:pt idx="60911">
                  <c:v>-4.8729000000000001E-2</c:v>
                </c:pt>
                <c:pt idx="60912">
                  <c:v>-5.0043299999999999E-2</c:v>
                </c:pt>
                <c:pt idx="60913">
                  <c:v>-5.1289300000000003E-2</c:v>
                </c:pt>
                <c:pt idx="60914">
                  <c:v>-5.2465600000000001E-2</c:v>
                </c:pt>
                <c:pt idx="60915">
                  <c:v>-5.3572599999999998E-2</c:v>
                </c:pt>
                <c:pt idx="60916">
                  <c:v>-5.4610600000000002E-2</c:v>
                </c:pt>
                <c:pt idx="60917">
                  <c:v>-5.5579900000000002E-2</c:v>
                </c:pt>
                <c:pt idx="60918">
                  <c:v>-5.6480599999999999E-2</c:v>
                </c:pt>
                <c:pt idx="60919">
                  <c:v>-5.7310699999999999E-2</c:v>
                </c:pt>
                <c:pt idx="60920">
                  <c:v>-5.8068300000000003E-2</c:v>
                </c:pt>
                <c:pt idx="60921">
                  <c:v>-5.8753399999999997E-2</c:v>
                </c:pt>
                <c:pt idx="60922">
                  <c:v>-5.9366599999999999E-2</c:v>
                </c:pt>
                <c:pt idx="60923">
                  <c:v>-5.99079E-2</c:v>
                </c:pt>
                <c:pt idx="60924">
                  <c:v>-6.0378500000000002E-2</c:v>
                </c:pt>
                <c:pt idx="60925">
                  <c:v>-6.0781000000000002E-2</c:v>
                </c:pt>
                <c:pt idx="60926">
                  <c:v>-6.11161E-2</c:v>
                </c:pt>
                <c:pt idx="60927">
                  <c:v>-6.1383699999999999E-2</c:v>
                </c:pt>
                <c:pt idx="60928">
                  <c:v>-6.1585800000000003E-2</c:v>
                </c:pt>
                <c:pt idx="60929">
                  <c:v>-6.1726099999999999E-2</c:v>
                </c:pt>
                <c:pt idx="60930">
                  <c:v>-6.18065E-2</c:v>
                </c:pt>
                <c:pt idx="60931">
                  <c:v>-6.1827E-2</c:v>
                </c:pt>
                <c:pt idx="60932">
                  <c:v>-6.1787700000000001E-2</c:v>
                </c:pt>
                <c:pt idx="60933">
                  <c:v>-6.1691200000000002E-2</c:v>
                </c:pt>
                <c:pt idx="60934">
                  <c:v>-6.1539999999999997E-2</c:v>
                </c:pt>
                <c:pt idx="60935">
                  <c:v>-6.1334300000000001E-2</c:v>
                </c:pt>
                <c:pt idx="60936">
                  <c:v>-6.10739E-2</c:v>
                </c:pt>
                <c:pt idx="60937">
                  <c:v>-6.0758300000000001E-2</c:v>
                </c:pt>
                <c:pt idx="60938">
                  <c:v>-6.03869E-2</c:v>
                </c:pt>
                <c:pt idx="60939">
                  <c:v>-5.9960100000000002E-2</c:v>
                </c:pt>
                <c:pt idx="60940">
                  <c:v>-5.9481600000000003E-2</c:v>
                </c:pt>
                <c:pt idx="60941">
                  <c:v>-5.8957900000000001E-2</c:v>
                </c:pt>
                <c:pt idx="60942">
                  <c:v>-5.8393500000000001E-2</c:v>
                </c:pt>
                <c:pt idx="60943">
                  <c:v>-5.7788600000000002E-2</c:v>
                </c:pt>
                <c:pt idx="60944">
                  <c:v>-5.7140999999999997E-2</c:v>
                </c:pt>
                <c:pt idx="60945">
                  <c:v>-5.64488E-2</c:v>
                </c:pt>
                <c:pt idx="60946">
                  <c:v>-5.5714199999999998E-2</c:v>
                </c:pt>
                <c:pt idx="60947">
                  <c:v>-5.4941299999999998E-2</c:v>
                </c:pt>
                <c:pt idx="60948">
                  <c:v>-5.4133500000000001E-2</c:v>
                </c:pt>
                <c:pt idx="60949">
                  <c:v>-5.3294300000000003E-2</c:v>
                </c:pt>
                <c:pt idx="60950">
                  <c:v>-5.2428599999999999E-2</c:v>
                </c:pt>
                <c:pt idx="60951">
                  <c:v>-5.1541499999999997E-2</c:v>
                </c:pt>
                <c:pt idx="60952">
                  <c:v>-5.0636800000000003E-2</c:v>
                </c:pt>
                <c:pt idx="60953">
                  <c:v>-4.97166E-2</c:v>
                </c:pt>
                <c:pt idx="60954">
                  <c:v>-4.8783600000000003E-2</c:v>
                </c:pt>
                <c:pt idx="60955">
                  <c:v>-4.7840300000000002E-2</c:v>
                </c:pt>
                <c:pt idx="60956">
                  <c:v>-4.6889399999999998E-2</c:v>
                </c:pt>
                <c:pt idx="60957">
                  <c:v>-4.5933799999999997E-2</c:v>
                </c:pt>
                <c:pt idx="60958">
                  <c:v>-4.4976799999999997E-2</c:v>
                </c:pt>
                <c:pt idx="60959">
                  <c:v>-4.4020700000000003E-2</c:v>
                </c:pt>
                <c:pt idx="60960">
                  <c:v>-4.3067000000000001E-2</c:v>
                </c:pt>
                <c:pt idx="60961">
                  <c:v>-4.2117599999999998E-2</c:v>
                </c:pt>
                <c:pt idx="60962">
                  <c:v>-4.1173700000000001E-2</c:v>
                </c:pt>
                <c:pt idx="60963">
                  <c:v>-4.0236500000000001E-2</c:v>
                </c:pt>
                <c:pt idx="60964">
                  <c:v>-3.9306800000000003E-2</c:v>
                </c:pt>
                <c:pt idx="60965">
                  <c:v>-3.8385200000000001E-2</c:v>
                </c:pt>
                <c:pt idx="60966">
                  <c:v>-3.7473399999999997E-2</c:v>
                </c:pt>
                <c:pt idx="60967">
                  <c:v>-3.6573000000000001E-2</c:v>
                </c:pt>
                <c:pt idx="60968">
                  <c:v>-3.5685500000000002E-2</c:v>
                </c:pt>
                <c:pt idx="60969">
                  <c:v>-3.4813400000000001E-2</c:v>
                </c:pt>
                <c:pt idx="60970">
                  <c:v>-3.39613E-2</c:v>
                </c:pt>
                <c:pt idx="60971">
                  <c:v>-3.3131800000000003E-2</c:v>
                </c:pt>
                <c:pt idx="60972">
                  <c:v>-3.23243E-2</c:v>
                </c:pt>
                <c:pt idx="60973">
                  <c:v>-3.1538700000000003E-2</c:v>
                </c:pt>
                <c:pt idx="60974">
                  <c:v>-3.0778400000000001E-2</c:v>
                </c:pt>
                <c:pt idx="60975">
                  <c:v>-3.0048700000000001E-2</c:v>
                </c:pt>
                <c:pt idx="60976">
                  <c:v>-2.9353500000000001E-2</c:v>
                </c:pt>
                <c:pt idx="60977">
                  <c:v>-2.86942E-2</c:v>
                </c:pt>
                <c:pt idx="60978">
                  <c:v>-2.8071100000000002E-2</c:v>
                </c:pt>
                <c:pt idx="60979">
                  <c:v>-2.7486099999999999E-2</c:v>
                </c:pt>
                <c:pt idx="60980">
                  <c:v>-2.6940700000000001E-2</c:v>
                </c:pt>
                <c:pt idx="60981">
                  <c:v>-2.64351E-2</c:v>
                </c:pt>
                <c:pt idx="60982">
                  <c:v>-2.59677E-2</c:v>
                </c:pt>
                <c:pt idx="60983">
                  <c:v>-2.5537299999999999E-2</c:v>
                </c:pt>
                <c:pt idx="60984">
                  <c:v>-2.5144400000000001E-2</c:v>
                </c:pt>
                <c:pt idx="60985">
                  <c:v>-2.4791199999999999E-2</c:v>
                </c:pt>
                <c:pt idx="60986">
                  <c:v>-2.44786E-2</c:v>
                </c:pt>
                <c:pt idx="60987">
                  <c:v>-2.4205600000000001E-2</c:v>
                </c:pt>
                <c:pt idx="60988">
                  <c:v>-2.3970399999999999E-2</c:v>
                </c:pt>
                <c:pt idx="60989">
                  <c:v>-2.3770699999999999E-2</c:v>
                </c:pt>
                <c:pt idx="60990">
                  <c:v>-2.3605999999999999E-2</c:v>
                </c:pt>
                <c:pt idx="60991">
                  <c:v>-2.3477499999999998E-2</c:v>
                </c:pt>
                <c:pt idx="60992">
                  <c:v>-2.3387000000000002E-2</c:v>
                </c:pt>
                <c:pt idx="60993">
                  <c:v>-2.3335399999999999E-2</c:v>
                </c:pt>
                <c:pt idx="60994">
                  <c:v>-2.3323799999999999E-2</c:v>
                </c:pt>
                <c:pt idx="60995">
                  <c:v>-2.3351899999999998E-2</c:v>
                </c:pt>
                <c:pt idx="60996">
                  <c:v>-2.3417500000000001E-2</c:v>
                </c:pt>
                <c:pt idx="60997">
                  <c:v>-2.3519000000000002E-2</c:v>
                </c:pt>
                <c:pt idx="60998">
                  <c:v>-2.3656099999999999E-2</c:v>
                </c:pt>
                <c:pt idx="60999">
                  <c:v>-2.3827000000000001E-2</c:v>
                </c:pt>
                <c:pt idx="61000">
                  <c:v>-2.4028600000000001E-2</c:v>
                </c:pt>
                <c:pt idx="61001">
                  <c:v>-2.4258800000000001E-2</c:v>
                </c:pt>
                <c:pt idx="61002">
                  <c:v>-2.4517600000000001E-2</c:v>
                </c:pt>
                <c:pt idx="61003">
                  <c:v>-2.4806600000000002E-2</c:v>
                </c:pt>
                <c:pt idx="61004">
                  <c:v>-2.5125700000000001E-2</c:v>
                </c:pt>
                <c:pt idx="61005">
                  <c:v>-2.5474199999999999E-2</c:v>
                </c:pt>
                <c:pt idx="61006">
                  <c:v>-2.58509E-2</c:v>
                </c:pt>
                <c:pt idx="61007">
                  <c:v>-2.6255000000000001E-2</c:v>
                </c:pt>
                <c:pt idx="61008">
                  <c:v>-2.6684800000000002E-2</c:v>
                </c:pt>
                <c:pt idx="61009">
                  <c:v>-2.71384E-2</c:v>
                </c:pt>
                <c:pt idx="61010">
                  <c:v>-2.7613499999999999E-2</c:v>
                </c:pt>
                <c:pt idx="61011">
                  <c:v>-2.81088E-2</c:v>
                </c:pt>
                <c:pt idx="61012">
                  <c:v>-2.86222E-2</c:v>
                </c:pt>
                <c:pt idx="61013">
                  <c:v>-2.9150200000000001E-2</c:v>
                </c:pt>
                <c:pt idx="61014">
                  <c:v>-2.9690100000000001E-2</c:v>
                </c:pt>
                <c:pt idx="61015">
                  <c:v>-3.0239800000000001E-2</c:v>
                </c:pt>
                <c:pt idx="61016">
                  <c:v>-3.0797999999999999E-2</c:v>
                </c:pt>
                <c:pt idx="61017">
                  <c:v>-3.1363000000000002E-2</c:v>
                </c:pt>
                <c:pt idx="61018">
                  <c:v>-3.1932700000000001E-2</c:v>
                </c:pt>
                <c:pt idx="61019">
                  <c:v>-3.2503600000000001E-2</c:v>
                </c:pt>
                <c:pt idx="61020">
                  <c:v>-3.30721E-2</c:v>
                </c:pt>
                <c:pt idx="61021">
                  <c:v>-3.3635199999999997E-2</c:v>
                </c:pt>
                <c:pt idx="61022">
                  <c:v>-3.4190499999999999E-2</c:v>
                </c:pt>
                <c:pt idx="61023">
                  <c:v>-3.4736900000000001E-2</c:v>
                </c:pt>
                <c:pt idx="61024">
                  <c:v>-3.5273400000000003E-2</c:v>
                </c:pt>
                <c:pt idx="61025">
                  <c:v>-3.5798200000000002E-2</c:v>
                </c:pt>
                <c:pt idx="61026">
                  <c:v>-3.6308600000000003E-2</c:v>
                </c:pt>
                <c:pt idx="61027">
                  <c:v>-3.6801599999999997E-2</c:v>
                </c:pt>
                <c:pt idx="61028">
                  <c:v>-3.7275299999999997E-2</c:v>
                </c:pt>
                <c:pt idx="61029">
                  <c:v>-3.7728299999999999E-2</c:v>
                </c:pt>
                <c:pt idx="61030">
                  <c:v>-3.8157900000000002E-2</c:v>
                </c:pt>
                <c:pt idx="61031">
                  <c:v>-3.8560400000000002E-2</c:v>
                </c:pt>
                <c:pt idx="61032">
                  <c:v>-3.8933700000000002E-2</c:v>
                </c:pt>
                <c:pt idx="61033">
                  <c:v>-3.9276800000000001E-2</c:v>
                </c:pt>
                <c:pt idx="61034">
                  <c:v>-3.9589399999999997E-2</c:v>
                </c:pt>
                <c:pt idx="61035">
                  <c:v>-3.9870500000000003E-2</c:v>
                </c:pt>
                <c:pt idx="61036">
                  <c:v>-4.0118399999999999E-2</c:v>
                </c:pt>
                <c:pt idx="61037">
                  <c:v>-4.03308E-2</c:v>
                </c:pt>
                <c:pt idx="61038">
                  <c:v>-4.0507799999999997E-2</c:v>
                </c:pt>
                <c:pt idx="61039">
                  <c:v>-4.0650199999999997E-2</c:v>
                </c:pt>
                <c:pt idx="61040">
                  <c:v>-4.0748100000000002E-2</c:v>
                </c:pt>
                <c:pt idx="61041">
                  <c:v>-4.0786000000000003E-2</c:v>
                </c:pt>
                <c:pt idx="61042">
                  <c:v>-4.0771300000000003E-2</c:v>
                </c:pt>
                <c:pt idx="61043">
                  <c:v>-4.07198E-2</c:v>
                </c:pt>
                <c:pt idx="61044">
                  <c:v>-4.0626500000000003E-2</c:v>
                </c:pt>
                <c:pt idx="61045">
                  <c:v>-4.0483699999999997E-2</c:v>
                </c:pt>
                <c:pt idx="61046">
                  <c:v>-4.0294000000000003E-2</c:v>
                </c:pt>
                <c:pt idx="61047">
                  <c:v>-4.0059200000000003E-2</c:v>
                </c:pt>
                <c:pt idx="61048">
                  <c:v>-3.9777300000000002E-2</c:v>
                </c:pt>
                <c:pt idx="61049">
                  <c:v>-3.9445500000000001E-2</c:v>
                </c:pt>
                <c:pt idx="61050">
                  <c:v>-3.9061800000000001E-2</c:v>
                </c:pt>
                <c:pt idx="61051">
                  <c:v>-3.8625199999999998E-2</c:v>
                </c:pt>
                <c:pt idx="61052">
                  <c:v>-3.8136099999999999E-2</c:v>
                </c:pt>
                <c:pt idx="61053">
                  <c:v>-3.7595299999999998E-2</c:v>
                </c:pt>
                <c:pt idx="61054">
                  <c:v>-3.7002800000000002E-2</c:v>
                </c:pt>
                <c:pt idx="61055">
                  <c:v>-3.6357500000000001E-2</c:v>
                </c:pt>
                <c:pt idx="61056">
                  <c:v>-3.5659400000000001E-2</c:v>
                </c:pt>
                <c:pt idx="61057">
                  <c:v>-3.4910299999999998E-2</c:v>
                </c:pt>
                <c:pt idx="61058">
                  <c:v>-3.4112700000000003E-2</c:v>
                </c:pt>
                <c:pt idx="61059">
                  <c:v>-3.3268699999999998E-2</c:v>
                </c:pt>
                <c:pt idx="61060">
                  <c:v>-3.2379900000000003E-2</c:v>
                </c:pt>
                <c:pt idx="61061">
                  <c:v>-3.1446599999999998E-2</c:v>
                </c:pt>
                <c:pt idx="61062">
                  <c:v>-3.04689E-2</c:v>
                </c:pt>
                <c:pt idx="61063">
                  <c:v>-2.9446699999999999E-2</c:v>
                </c:pt>
                <c:pt idx="61064">
                  <c:v>-2.8380800000000001E-2</c:v>
                </c:pt>
                <c:pt idx="61065">
                  <c:v>-2.7271E-2</c:v>
                </c:pt>
                <c:pt idx="61066">
                  <c:v>-2.6116299999999999E-2</c:v>
                </c:pt>
                <c:pt idx="61067">
                  <c:v>-2.49172E-2</c:v>
                </c:pt>
                <c:pt idx="61068">
                  <c:v>-2.36753E-2</c:v>
                </c:pt>
                <c:pt idx="61069">
                  <c:v>-2.2391600000000001E-2</c:v>
                </c:pt>
                <c:pt idx="61070">
                  <c:v>-2.10662E-2</c:v>
                </c:pt>
                <c:pt idx="61071">
                  <c:v>-1.9700100000000002E-2</c:v>
                </c:pt>
                <c:pt idx="61072">
                  <c:v>-1.82948E-2</c:v>
                </c:pt>
                <c:pt idx="61073">
                  <c:v>-1.68518E-2</c:v>
                </c:pt>
                <c:pt idx="61074">
                  <c:v>-1.53726E-2</c:v>
                </c:pt>
                <c:pt idx="61075">
                  <c:v>-1.38584E-2</c:v>
                </c:pt>
                <c:pt idx="61076">
                  <c:v>-1.23109E-2</c:v>
                </c:pt>
                <c:pt idx="61077">
                  <c:v>-1.07326E-2</c:v>
                </c:pt>
                <c:pt idx="61078" formatCode="0.00E+00">
                  <c:v>-9.12548E-3</c:v>
                </c:pt>
                <c:pt idx="61079" formatCode="0.00E+00">
                  <c:v>-7.4918099999999998E-3</c:v>
                </c:pt>
                <c:pt idx="61080" formatCode="0.00E+00">
                  <c:v>-5.8346400000000003E-3</c:v>
                </c:pt>
                <c:pt idx="61081" formatCode="0.00E+00">
                  <c:v>-4.1574699999999999E-3</c:v>
                </c:pt>
                <c:pt idx="61082" formatCode="0.00E+00">
                  <c:v>-2.4628200000000001E-3</c:v>
                </c:pt>
                <c:pt idx="61083" formatCode="0.00E+00">
                  <c:v>-7.5225599999999998E-4</c:v>
                </c:pt>
                <c:pt idx="61084" formatCode="0.00E+00">
                  <c:v>9.72455E-4</c:v>
                </c:pt>
                <c:pt idx="61085" formatCode="0.00E+00">
                  <c:v>2.7091699999999999E-3</c:v>
                </c:pt>
                <c:pt idx="61086" formatCode="0.00E+00">
                  <c:v>4.4558999999999996E-3</c:v>
                </c:pt>
                <c:pt idx="61087" formatCode="0.00E+00">
                  <c:v>6.2104400000000002E-3</c:v>
                </c:pt>
                <c:pt idx="61088" formatCode="0.00E+00">
                  <c:v>7.9702899999999997E-3</c:v>
                </c:pt>
                <c:pt idx="61089" formatCode="0.00E+00">
                  <c:v>9.7330200000000002E-3</c:v>
                </c:pt>
                <c:pt idx="61090">
                  <c:v>1.14958E-2</c:v>
                </c:pt>
                <c:pt idx="61091">
                  <c:v>1.32555E-2</c:v>
                </c:pt>
                <c:pt idx="61092">
                  <c:v>1.50086E-2</c:v>
                </c:pt>
                <c:pt idx="61093">
                  <c:v>1.6750999999999999E-2</c:v>
                </c:pt>
                <c:pt idx="61094">
                  <c:v>1.8478000000000001E-2</c:v>
                </c:pt>
                <c:pt idx="61095">
                  <c:v>2.0185999999999999E-2</c:v>
                </c:pt>
                <c:pt idx="61096">
                  <c:v>2.1872699999999998E-2</c:v>
                </c:pt>
                <c:pt idx="61097">
                  <c:v>2.35368E-2</c:v>
                </c:pt>
                <c:pt idx="61098">
                  <c:v>2.5175400000000001E-2</c:v>
                </c:pt>
                <c:pt idx="61099">
                  <c:v>2.6785799999999998E-2</c:v>
                </c:pt>
                <c:pt idx="61100">
                  <c:v>2.8366499999999999E-2</c:v>
                </c:pt>
                <c:pt idx="61101">
                  <c:v>2.9916399999999999E-2</c:v>
                </c:pt>
                <c:pt idx="61102">
                  <c:v>3.14334E-2</c:v>
                </c:pt>
                <c:pt idx="61103">
                  <c:v>3.2914699999999998E-2</c:v>
                </c:pt>
                <c:pt idx="61104">
                  <c:v>3.4357100000000002E-2</c:v>
                </c:pt>
                <c:pt idx="61105">
                  <c:v>3.5756900000000001E-2</c:v>
                </c:pt>
                <c:pt idx="61106">
                  <c:v>3.7111499999999999E-2</c:v>
                </c:pt>
                <c:pt idx="61107">
                  <c:v>3.8420000000000003E-2</c:v>
                </c:pt>
                <c:pt idx="61108">
                  <c:v>3.9682299999999997E-2</c:v>
                </c:pt>
                <c:pt idx="61109">
                  <c:v>4.0895899999999999E-2</c:v>
                </c:pt>
                <c:pt idx="61110">
                  <c:v>4.2056400000000001E-2</c:v>
                </c:pt>
                <c:pt idx="61111">
                  <c:v>4.3159099999999999E-2</c:v>
                </c:pt>
                <c:pt idx="61112">
                  <c:v>4.4200400000000001E-2</c:v>
                </c:pt>
                <c:pt idx="61113">
                  <c:v>4.51767E-2</c:v>
                </c:pt>
                <c:pt idx="61114">
                  <c:v>4.6086500000000002E-2</c:v>
                </c:pt>
                <c:pt idx="61115">
                  <c:v>4.6929499999999999E-2</c:v>
                </c:pt>
                <c:pt idx="61116">
                  <c:v>4.7704299999999998E-2</c:v>
                </c:pt>
                <c:pt idx="61117">
                  <c:v>4.8408100000000003E-2</c:v>
                </c:pt>
                <c:pt idx="61118">
                  <c:v>4.9038699999999998E-2</c:v>
                </c:pt>
                <c:pt idx="61119">
                  <c:v>4.95938E-2</c:v>
                </c:pt>
                <c:pt idx="61120">
                  <c:v>5.0070400000000001E-2</c:v>
                </c:pt>
                <c:pt idx="61121">
                  <c:v>5.0467400000000003E-2</c:v>
                </c:pt>
                <c:pt idx="61122">
                  <c:v>5.0784500000000003E-2</c:v>
                </c:pt>
                <c:pt idx="61123">
                  <c:v>5.10216E-2</c:v>
                </c:pt>
                <c:pt idx="61124">
                  <c:v>5.1178700000000001E-2</c:v>
                </c:pt>
                <c:pt idx="61125">
                  <c:v>5.1255000000000002E-2</c:v>
                </c:pt>
                <c:pt idx="61126">
                  <c:v>5.1246899999999998E-2</c:v>
                </c:pt>
                <c:pt idx="61127">
                  <c:v>5.1155699999999998E-2</c:v>
                </c:pt>
                <c:pt idx="61128">
                  <c:v>5.0994600000000001E-2</c:v>
                </c:pt>
                <c:pt idx="61129">
                  <c:v>5.0766400000000003E-2</c:v>
                </c:pt>
                <c:pt idx="61130">
                  <c:v>5.0453199999999997E-2</c:v>
                </c:pt>
                <c:pt idx="61131">
                  <c:v>5.0050499999999998E-2</c:v>
                </c:pt>
                <c:pt idx="61132">
                  <c:v>4.9568000000000001E-2</c:v>
                </c:pt>
                <c:pt idx="61133">
                  <c:v>4.9005300000000002E-2</c:v>
                </c:pt>
                <c:pt idx="61134">
                  <c:v>4.83583E-2</c:v>
                </c:pt>
                <c:pt idx="61135">
                  <c:v>4.7627500000000003E-2</c:v>
                </c:pt>
                <c:pt idx="61136">
                  <c:v>4.6814500000000002E-2</c:v>
                </c:pt>
                <c:pt idx="61137">
                  <c:v>4.5920799999999998E-2</c:v>
                </c:pt>
                <c:pt idx="61138">
                  <c:v>4.4947599999999997E-2</c:v>
                </c:pt>
                <c:pt idx="61139">
                  <c:v>4.3895099999999999E-2</c:v>
                </c:pt>
                <c:pt idx="61140">
                  <c:v>4.2763599999999999E-2</c:v>
                </c:pt>
                <c:pt idx="61141">
                  <c:v>4.1553600000000003E-2</c:v>
                </c:pt>
                <c:pt idx="61142">
                  <c:v>4.0266400000000001E-2</c:v>
                </c:pt>
                <c:pt idx="61143">
                  <c:v>3.8902800000000001E-2</c:v>
                </c:pt>
                <c:pt idx="61144">
                  <c:v>3.7463799999999998E-2</c:v>
                </c:pt>
                <c:pt idx="61145">
                  <c:v>3.5950099999999999E-2</c:v>
                </c:pt>
                <c:pt idx="61146">
                  <c:v>3.4362700000000003E-2</c:v>
                </c:pt>
                <c:pt idx="61147">
                  <c:v>3.2702599999999998E-2</c:v>
                </c:pt>
                <c:pt idx="61148">
                  <c:v>3.0971800000000001E-2</c:v>
                </c:pt>
                <c:pt idx="61149">
                  <c:v>2.9173000000000001E-2</c:v>
                </c:pt>
                <c:pt idx="61150">
                  <c:v>2.7310000000000001E-2</c:v>
                </c:pt>
                <c:pt idx="61151">
                  <c:v>2.53864E-2</c:v>
                </c:pt>
                <c:pt idx="61152">
                  <c:v>2.34054E-2</c:v>
                </c:pt>
                <c:pt idx="61153">
                  <c:v>2.1369900000000001E-2</c:v>
                </c:pt>
                <c:pt idx="61154">
                  <c:v>1.92832E-2</c:v>
                </c:pt>
                <c:pt idx="61155">
                  <c:v>1.7148299999999998E-2</c:v>
                </c:pt>
                <c:pt idx="61156">
                  <c:v>1.49681E-2</c:v>
                </c:pt>
                <c:pt idx="61157">
                  <c:v>1.2746E-2</c:v>
                </c:pt>
                <c:pt idx="61158">
                  <c:v>1.0485E-2</c:v>
                </c:pt>
                <c:pt idx="61159" formatCode="0.00E+00">
                  <c:v>8.1884599999999998E-3</c:v>
                </c:pt>
                <c:pt idx="61160" formatCode="0.00E+00">
                  <c:v>5.8602899999999998E-3</c:v>
                </c:pt>
                <c:pt idx="61161" formatCode="0.00E+00">
                  <c:v>3.5042099999999998E-3</c:v>
                </c:pt>
                <c:pt idx="61162" formatCode="0.00E+00">
                  <c:v>1.12309E-3</c:v>
                </c:pt>
                <c:pt idx="61163" formatCode="0.00E+00">
                  <c:v>-1.2800400000000001E-3</c:v>
                </c:pt>
                <c:pt idx="61164" formatCode="0.00E+00">
                  <c:v>-3.7021699999999999E-3</c:v>
                </c:pt>
                <c:pt idx="61165" formatCode="0.00E+00">
                  <c:v>-6.1403500000000001E-3</c:v>
                </c:pt>
                <c:pt idx="61166" formatCode="0.00E+00">
                  <c:v>-8.5915799999999997E-3</c:v>
                </c:pt>
                <c:pt idx="61167">
                  <c:v>-1.10528E-2</c:v>
                </c:pt>
                <c:pt idx="61168">
                  <c:v>-1.35207E-2</c:v>
                </c:pt>
                <c:pt idx="61169">
                  <c:v>-1.5991999999999999E-2</c:v>
                </c:pt>
                <c:pt idx="61170">
                  <c:v>-1.8463299999999998E-2</c:v>
                </c:pt>
                <c:pt idx="61171">
                  <c:v>-2.0931000000000002E-2</c:v>
                </c:pt>
                <c:pt idx="61172">
                  <c:v>-2.33914E-2</c:v>
                </c:pt>
                <c:pt idx="61173">
                  <c:v>-2.5841099999999999E-2</c:v>
                </c:pt>
                <c:pt idx="61174">
                  <c:v>-2.8276599999999999E-2</c:v>
                </c:pt>
                <c:pt idx="61175">
                  <c:v>-3.06939E-2</c:v>
                </c:pt>
                <c:pt idx="61176">
                  <c:v>-3.3089100000000003E-2</c:v>
                </c:pt>
                <c:pt idx="61177">
                  <c:v>-3.5458000000000003E-2</c:v>
                </c:pt>
                <c:pt idx="61178">
                  <c:v>-3.7796299999999998E-2</c:v>
                </c:pt>
                <c:pt idx="61179">
                  <c:v>-4.0100299999999998E-2</c:v>
                </c:pt>
                <c:pt idx="61180">
                  <c:v>-4.2367299999999997E-2</c:v>
                </c:pt>
                <c:pt idx="61181">
                  <c:v>-4.4595099999999999E-2</c:v>
                </c:pt>
                <c:pt idx="61182">
                  <c:v>-4.6781499999999997E-2</c:v>
                </c:pt>
                <c:pt idx="61183">
                  <c:v>-4.8923599999999998E-2</c:v>
                </c:pt>
                <c:pt idx="61184">
                  <c:v>-5.1018399999999998E-2</c:v>
                </c:pt>
                <c:pt idx="61185">
                  <c:v>-5.3062900000000003E-2</c:v>
                </c:pt>
                <c:pt idx="61186">
                  <c:v>-5.5053999999999999E-2</c:v>
                </c:pt>
                <c:pt idx="61187">
                  <c:v>-5.6987700000000002E-2</c:v>
                </c:pt>
                <c:pt idx="61188">
                  <c:v>-5.8860599999999999E-2</c:v>
                </c:pt>
                <c:pt idx="61189">
                  <c:v>-6.06697E-2</c:v>
                </c:pt>
                <c:pt idx="61190">
                  <c:v>-6.2412299999999997E-2</c:v>
                </c:pt>
                <c:pt idx="61191">
                  <c:v>-6.4086900000000002E-2</c:v>
                </c:pt>
                <c:pt idx="61192">
                  <c:v>-6.5692100000000003E-2</c:v>
                </c:pt>
                <c:pt idx="61193">
                  <c:v>-6.7226099999999997E-2</c:v>
                </c:pt>
                <c:pt idx="61194">
                  <c:v>-6.8685399999999994E-2</c:v>
                </c:pt>
                <c:pt idx="61195">
                  <c:v>-7.0065799999999998E-2</c:v>
                </c:pt>
                <c:pt idx="61196">
                  <c:v>-7.13646E-2</c:v>
                </c:pt>
                <c:pt idx="61197">
                  <c:v>-7.2580699999999998E-2</c:v>
                </c:pt>
                <c:pt idx="61198">
                  <c:v>-7.3713200000000006E-2</c:v>
                </c:pt>
                <c:pt idx="61199">
                  <c:v>-7.47612E-2</c:v>
                </c:pt>
                <c:pt idx="61200">
                  <c:v>-7.5724200000000005E-2</c:v>
                </c:pt>
                <c:pt idx="61201">
                  <c:v>-7.6601900000000001E-2</c:v>
                </c:pt>
                <c:pt idx="61202">
                  <c:v>-7.7391699999999994E-2</c:v>
                </c:pt>
                <c:pt idx="61203">
                  <c:v>-7.8090499999999993E-2</c:v>
                </c:pt>
                <c:pt idx="61204">
                  <c:v>-7.8697600000000006E-2</c:v>
                </c:pt>
                <c:pt idx="61205">
                  <c:v>-7.9214199999999999E-2</c:v>
                </c:pt>
                <c:pt idx="61206">
                  <c:v>-7.9641400000000001E-2</c:v>
                </c:pt>
                <c:pt idx="61207">
                  <c:v>-7.9978900000000006E-2</c:v>
                </c:pt>
                <c:pt idx="61208">
                  <c:v>-8.0225500000000005E-2</c:v>
                </c:pt>
                <c:pt idx="61209">
                  <c:v>-8.0379800000000001E-2</c:v>
                </c:pt>
                <c:pt idx="61210">
                  <c:v>-8.0441499999999999E-2</c:v>
                </c:pt>
                <c:pt idx="61211">
                  <c:v>-8.0410200000000001E-2</c:v>
                </c:pt>
                <c:pt idx="61212">
                  <c:v>-8.0285800000000004E-2</c:v>
                </c:pt>
                <c:pt idx="61213">
                  <c:v>-8.0068500000000001E-2</c:v>
                </c:pt>
                <c:pt idx="61214">
                  <c:v>-7.97596E-2</c:v>
                </c:pt>
                <c:pt idx="61215">
                  <c:v>-7.9360399999999998E-2</c:v>
                </c:pt>
                <c:pt idx="61216">
                  <c:v>-7.8872700000000004E-2</c:v>
                </c:pt>
                <c:pt idx="61217">
                  <c:v>-7.8297500000000006E-2</c:v>
                </c:pt>
                <c:pt idx="61218">
                  <c:v>-7.7635300000000004E-2</c:v>
                </c:pt>
                <c:pt idx="61219">
                  <c:v>-7.6886599999999999E-2</c:v>
                </c:pt>
                <c:pt idx="61220">
                  <c:v>-7.6053499999999996E-2</c:v>
                </c:pt>
                <c:pt idx="61221">
                  <c:v>-7.5136999999999995E-2</c:v>
                </c:pt>
                <c:pt idx="61222">
                  <c:v>-7.4137300000000003E-2</c:v>
                </c:pt>
                <c:pt idx="61223">
                  <c:v>-7.3055200000000001E-2</c:v>
                </c:pt>
                <c:pt idx="61224">
                  <c:v>-7.1892600000000001E-2</c:v>
                </c:pt>
                <c:pt idx="61225">
                  <c:v>-7.0651599999999995E-2</c:v>
                </c:pt>
                <c:pt idx="61226">
                  <c:v>-6.9334699999999999E-2</c:v>
                </c:pt>
                <c:pt idx="61227">
                  <c:v>-6.7944099999999993E-2</c:v>
                </c:pt>
                <c:pt idx="61228">
                  <c:v>-6.6482100000000002E-2</c:v>
                </c:pt>
                <c:pt idx="61229">
                  <c:v>-6.4950800000000003E-2</c:v>
                </c:pt>
                <c:pt idx="61230">
                  <c:v>-6.3352900000000004E-2</c:v>
                </c:pt>
                <c:pt idx="61231">
                  <c:v>-6.1691000000000003E-2</c:v>
                </c:pt>
                <c:pt idx="61232">
                  <c:v>-5.99675E-2</c:v>
                </c:pt>
                <c:pt idx="61233">
                  <c:v>-5.8184800000000002E-2</c:v>
                </c:pt>
                <c:pt idx="61234">
                  <c:v>-5.6345600000000003E-2</c:v>
                </c:pt>
                <c:pt idx="61235">
                  <c:v>-5.44532E-2</c:v>
                </c:pt>
                <c:pt idx="61236">
                  <c:v>-5.2510800000000003E-2</c:v>
                </c:pt>
                <c:pt idx="61237">
                  <c:v>-5.0521099999999999E-2</c:v>
                </c:pt>
                <c:pt idx="61238">
                  <c:v>-4.8486799999999997E-2</c:v>
                </c:pt>
                <c:pt idx="61239">
                  <c:v>-4.64105E-2</c:v>
                </c:pt>
                <c:pt idx="61240">
                  <c:v>-4.4294600000000003E-2</c:v>
                </c:pt>
                <c:pt idx="61241">
                  <c:v>-4.2142399999999997E-2</c:v>
                </c:pt>
                <c:pt idx="61242">
                  <c:v>-3.9957300000000001E-2</c:v>
                </c:pt>
                <c:pt idx="61243">
                  <c:v>-3.7742299999999999E-2</c:v>
                </c:pt>
                <c:pt idx="61244">
                  <c:v>-3.5501100000000001E-2</c:v>
                </c:pt>
                <c:pt idx="61245">
                  <c:v>-3.3237299999999997E-2</c:v>
                </c:pt>
                <c:pt idx="61246">
                  <c:v>-3.0954099999999998E-2</c:v>
                </c:pt>
                <c:pt idx="61247">
                  <c:v>-2.8654599999999999E-2</c:v>
                </c:pt>
                <c:pt idx="61248">
                  <c:v>-2.6341900000000001E-2</c:v>
                </c:pt>
                <c:pt idx="61249">
                  <c:v>-2.4018999999999999E-2</c:v>
                </c:pt>
                <c:pt idx="61250">
                  <c:v>-2.1689199999999999E-2</c:v>
                </c:pt>
                <c:pt idx="61251">
                  <c:v>-1.9355399999999998E-2</c:v>
                </c:pt>
                <c:pt idx="61252">
                  <c:v>-1.70206E-2</c:v>
                </c:pt>
                <c:pt idx="61253">
                  <c:v>-1.46883E-2</c:v>
                </c:pt>
                <c:pt idx="61254">
                  <c:v>-1.2362400000000001E-2</c:v>
                </c:pt>
                <c:pt idx="61255">
                  <c:v>-1.00468E-2</c:v>
                </c:pt>
                <c:pt idx="61256" formatCode="0.00E+00">
                  <c:v>-7.74473E-3</c:v>
                </c:pt>
                <c:pt idx="61257" formatCode="0.00E+00">
                  <c:v>-5.4593200000000001E-3</c:v>
                </c:pt>
                <c:pt idx="61258" formatCode="0.00E+00">
                  <c:v>-3.1937300000000001E-3</c:v>
                </c:pt>
                <c:pt idx="61259" formatCode="0.00E+00">
                  <c:v>-9.5095499999999996E-4</c:v>
                </c:pt>
                <c:pt idx="61260" formatCode="0.00E+00">
                  <c:v>1.2657499999999999E-3</c:v>
                </c:pt>
                <c:pt idx="61261" formatCode="0.00E+00">
                  <c:v>3.4531100000000001E-3</c:v>
                </c:pt>
                <c:pt idx="61262" formatCode="0.00E+00">
                  <c:v>5.6081500000000001E-3</c:v>
                </c:pt>
                <c:pt idx="61263" formatCode="0.00E+00">
                  <c:v>7.7281700000000004E-3</c:v>
                </c:pt>
                <c:pt idx="61264" formatCode="0.00E+00">
                  <c:v>9.8105199999999997E-3</c:v>
                </c:pt>
                <c:pt idx="61265">
                  <c:v>1.18525E-2</c:v>
                </c:pt>
                <c:pt idx="61266">
                  <c:v>1.38516E-2</c:v>
                </c:pt>
                <c:pt idx="61267">
                  <c:v>1.5805300000000001E-2</c:v>
                </c:pt>
                <c:pt idx="61268">
                  <c:v>1.77111E-2</c:v>
                </c:pt>
                <c:pt idx="61269">
                  <c:v>1.9566799999999999E-2</c:v>
                </c:pt>
                <c:pt idx="61270">
                  <c:v>2.1369900000000001E-2</c:v>
                </c:pt>
                <c:pt idx="61271">
                  <c:v>2.3118300000000001E-2</c:v>
                </c:pt>
                <c:pt idx="61272">
                  <c:v>2.4809899999999999E-2</c:v>
                </c:pt>
                <c:pt idx="61273">
                  <c:v>2.6442799999999999E-2</c:v>
                </c:pt>
                <c:pt idx="61274">
                  <c:v>2.8015600000000002E-2</c:v>
                </c:pt>
                <c:pt idx="61275">
                  <c:v>2.9526799999999999E-2</c:v>
                </c:pt>
                <c:pt idx="61276">
                  <c:v>3.09749E-2</c:v>
                </c:pt>
                <c:pt idx="61277">
                  <c:v>3.2358600000000001E-2</c:v>
                </c:pt>
                <c:pt idx="61278">
                  <c:v>3.3676400000000002E-2</c:v>
                </c:pt>
                <c:pt idx="61279">
                  <c:v>3.4926600000000002E-2</c:v>
                </c:pt>
                <c:pt idx="61280">
                  <c:v>3.6107800000000002E-2</c:v>
                </c:pt>
                <c:pt idx="61281">
                  <c:v>3.7219000000000002E-2</c:v>
                </c:pt>
                <c:pt idx="61282">
                  <c:v>3.8259599999999998E-2</c:v>
                </c:pt>
                <c:pt idx="61283">
                  <c:v>3.9228899999999997E-2</c:v>
                </c:pt>
                <c:pt idx="61284">
                  <c:v>4.0126200000000001E-2</c:v>
                </c:pt>
                <c:pt idx="61285">
                  <c:v>4.0950500000000001E-2</c:v>
                </c:pt>
                <c:pt idx="61286">
                  <c:v>4.1701099999999998E-2</c:v>
                </c:pt>
                <c:pt idx="61287">
                  <c:v>4.2377499999999999E-2</c:v>
                </c:pt>
                <c:pt idx="61288">
                  <c:v>4.2979200000000002E-2</c:v>
                </c:pt>
                <c:pt idx="61289">
                  <c:v>4.3506299999999998E-2</c:v>
                </c:pt>
                <c:pt idx="61290">
                  <c:v>4.3958799999999999E-2</c:v>
                </c:pt>
                <c:pt idx="61291">
                  <c:v>4.43372E-2</c:v>
                </c:pt>
                <c:pt idx="61292">
                  <c:v>4.4641699999999999E-2</c:v>
                </c:pt>
                <c:pt idx="61293">
                  <c:v>4.4872799999999997E-2</c:v>
                </c:pt>
                <c:pt idx="61294">
                  <c:v>4.50312E-2</c:v>
                </c:pt>
                <c:pt idx="61295">
                  <c:v>4.5118199999999997E-2</c:v>
                </c:pt>
                <c:pt idx="61296">
                  <c:v>4.5134899999999999E-2</c:v>
                </c:pt>
                <c:pt idx="61297">
                  <c:v>4.5081799999999998E-2</c:v>
                </c:pt>
                <c:pt idx="61298">
                  <c:v>4.4959399999999997E-2</c:v>
                </c:pt>
                <c:pt idx="61299">
                  <c:v>4.4769000000000003E-2</c:v>
                </c:pt>
                <c:pt idx="61300">
                  <c:v>4.4512299999999998E-2</c:v>
                </c:pt>
                <c:pt idx="61301">
                  <c:v>4.4190699999999999E-2</c:v>
                </c:pt>
                <c:pt idx="61302">
                  <c:v>4.3805299999999998E-2</c:v>
                </c:pt>
                <c:pt idx="61303">
                  <c:v>4.3357600000000003E-2</c:v>
                </c:pt>
                <c:pt idx="61304">
                  <c:v>4.2849100000000001E-2</c:v>
                </c:pt>
                <c:pt idx="61305">
                  <c:v>4.2281399999999997E-2</c:v>
                </c:pt>
                <c:pt idx="61306">
                  <c:v>4.1656199999999997E-2</c:v>
                </c:pt>
                <c:pt idx="61307">
                  <c:v>4.0975499999999998E-2</c:v>
                </c:pt>
                <c:pt idx="61308">
                  <c:v>4.0240999999999999E-2</c:v>
                </c:pt>
                <c:pt idx="61309">
                  <c:v>3.94551E-2</c:v>
                </c:pt>
                <c:pt idx="61310">
                  <c:v>3.86197E-2</c:v>
                </c:pt>
                <c:pt idx="61311">
                  <c:v>3.7737399999999997E-2</c:v>
                </c:pt>
                <c:pt idx="61312">
                  <c:v>3.6810599999999999E-2</c:v>
                </c:pt>
                <c:pt idx="61313">
                  <c:v>3.5841900000000003E-2</c:v>
                </c:pt>
                <c:pt idx="61314">
                  <c:v>3.4833900000000001E-2</c:v>
                </c:pt>
                <c:pt idx="61315">
                  <c:v>3.3788699999999998E-2</c:v>
                </c:pt>
                <c:pt idx="61316">
                  <c:v>3.27087E-2</c:v>
                </c:pt>
                <c:pt idx="61317">
                  <c:v>3.1596399999999997E-2</c:v>
                </c:pt>
                <c:pt idx="61318">
                  <c:v>3.0454200000000001E-2</c:v>
                </c:pt>
                <c:pt idx="61319">
                  <c:v>2.9284600000000001E-2</c:v>
                </c:pt>
                <c:pt idx="61320">
                  <c:v>2.80901E-2</c:v>
                </c:pt>
                <c:pt idx="61321">
                  <c:v>2.6873299999999999E-2</c:v>
                </c:pt>
                <c:pt idx="61322">
                  <c:v>2.5636900000000001E-2</c:v>
                </c:pt>
                <c:pt idx="61323">
                  <c:v>2.43834E-2</c:v>
                </c:pt>
                <c:pt idx="61324">
                  <c:v>2.31156E-2</c:v>
                </c:pt>
                <c:pt idx="61325">
                  <c:v>2.1836100000000001E-2</c:v>
                </c:pt>
                <c:pt idx="61326">
                  <c:v>2.0547699999999999E-2</c:v>
                </c:pt>
                <c:pt idx="61327">
                  <c:v>1.92529E-2</c:v>
                </c:pt>
                <c:pt idx="61328">
                  <c:v>1.7954399999999999E-2</c:v>
                </c:pt>
                <c:pt idx="61329">
                  <c:v>1.6655E-2</c:v>
                </c:pt>
                <c:pt idx="61330">
                  <c:v>1.53574E-2</c:v>
                </c:pt>
                <c:pt idx="61331">
                  <c:v>1.4064E-2</c:v>
                </c:pt>
                <c:pt idx="61332">
                  <c:v>1.27771E-2</c:v>
                </c:pt>
                <c:pt idx="61333">
                  <c:v>1.1499000000000001E-2</c:v>
                </c:pt>
                <c:pt idx="61334">
                  <c:v>1.0232399999999999E-2</c:v>
                </c:pt>
                <c:pt idx="61335" formatCode="0.00E+00">
                  <c:v>8.9798499999999993E-3</c:v>
                </c:pt>
                <c:pt idx="61336" formatCode="0.00E+00">
                  <c:v>7.7438899999999998E-3</c:v>
                </c:pt>
                <c:pt idx="61337" formatCode="0.00E+00">
                  <c:v>6.5268599999999998E-3</c:v>
                </c:pt>
                <c:pt idx="61338" formatCode="0.00E+00">
                  <c:v>5.3310600000000003E-3</c:v>
                </c:pt>
                <c:pt idx="61339" formatCode="0.00E+00">
                  <c:v>4.1587999999999998E-3</c:v>
                </c:pt>
                <c:pt idx="61340" formatCode="0.00E+00">
                  <c:v>3.01228E-3</c:v>
                </c:pt>
                <c:pt idx="61341" formatCode="0.00E+00">
                  <c:v>1.8934900000000001E-3</c:v>
                </c:pt>
                <c:pt idx="61342" formatCode="0.00E+00">
                  <c:v>8.0442000000000003E-4</c:v>
                </c:pt>
                <c:pt idx="61343" formatCode="0.00E+00">
                  <c:v>-2.5290099999999998E-4</c:v>
                </c:pt>
                <c:pt idx="61344" formatCode="0.00E+00">
                  <c:v>-1.2766399999999999E-3</c:v>
                </c:pt>
                <c:pt idx="61345" formatCode="0.00E+00">
                  <c:v>-2.2651699999999999E-3</c:v>
                </c:pt>
                <c:pt idx="61346" formatCode="0.00E+00">
                  <c:v>-3.2168100000000001E-3</c:v>
                </c:pt>
                <c:pt idx="61347" formatCode="0.00E+00">
                  <c:v>-4.1296500000000003E-3</c:v>
                </c:pt>
                <c:pt idx="61348" formatCode="0.00E+00">
                  <c:v>-5.0018900000000002E-3</c:v>
                </c:pt>
                <c:pt idx="61349" formatCode="0.00E+00">
                  <c:v>-5.8321800000000002E-3</c:v>
                </c:pt>
                <c:pt idx="61350" formatCode="0.00E+00">
                  <c:v>-6.6193600000000003E-3</c:v>
                </c:pt>
                <c:pt idx="61351" formatCode="0.00E+00">
                  <c:v>-7.3621800000000003E-3</c:v>
                </c:pt>
                <c:pt idx="61352" formatCode="0.00E+00">
                  <c:v>-8.0595200000000006E-3</c:v>
                </c:pt>
                <c:pt idx="61353" formatCode="0.00E+00">
                  <c:v>-8.7105199999999994E-3</c:v>
                </c:pt>
                <c:pt idx="61354" formatCode="0.00E+00">
                  <c:v>-9.3144500000000002E-3</c:v>
                </c:pt>
                <c:pt idx="61355" formatCode="0.00E+00">
                  <c:v>-9.8705700000000004E-3</c:v>
                </c:pt>
                <c:pt idx="61356">
                  <c:v>-1.0378099999999999E-2</c:v>
                </c:pt>
                <c:pt idx="61357">
                  <c:v>-1.0836200000000001E-2</c:v>
                </c:pt>
                <c:pt idx="61358">
                  <c:v>-1.1244499999999999E-2</c:v>
                </c:pt>
                <c:pt idx="61359">
                  <c:v>-1.16025E-2</c:v>
                </c:pt>
                <c:pt idx="61360">
                  <c:v>-1.191E-2</c:v>
                </c:pt>
                <c:pt idx="61361">
                  <c:v>-1.21669E-2</c:v>
                </c:pt>
                <c:pt idx="61362">
                  <c:v>-1.2372899999999999E-2</c:v>
                </c:pt>
                <c:pt idx="61363">
                  <c:v>-1.25279E-2</c:v>
                </c:pt>
                <c:pt idx="61364">
                  <c:v>-1.26322E-2</c:v>
                </c:pt>
                <c:pt idx="61365">
                  <c:v>-1.26862E-2</c:v>
                </c:pt>
                <c:pt idx="61366">
                  <c:v>-1.26902E-2</c:v>
                </c:pt>
                <c:pt idx="61367">
                  <c:v>-1.2644799999999999E-2</c:v>
                </c:pt>
                <c:pt idx="61368">
                  <c:v>-1.25506E-2</c:v>
                </c:pt>
                <c:pt idx="61369">
                  <c:v>-1.2408300000000001E-2</c:v>
                </c:pt>
                <c:pt idx="61370">
                  <c:v>-1.2218400000000001E-2</c:v>
                </c:pt>
                <c:pt idx="61371">
                  <c:v>-1.1981500000000001E-2</c:v>
                </c:pt>
                <c:pt idx="61372">
                  <c:v>-1.1698800000000001E-2</c:v>
                </c:pt>
                <c:pt idx="61373">
                  <c:v>-1.13714E-2</c:v>
                </c:pt>
                <c:pt idx="61374">
                  <c:v>-1.10005E-2</c:v>
                </c:pt>
                <c:pt idx="61375">
                  <c:v>-1.05875E-2</c:v>
                </c:pt>
                <c:pt idx="61376">
                  <c:v>-1.0133700000000001E-2</c:v>
                </c:pt>
                <c:pt idx="61377" formatCode="0.00E+00">
                  <c:v>-9.6405399999999995E-3</c:v>
                </c:pt>
                <c:pt idx="61378" formatCode="0.00E+00">
                  <c:v>-9.1098199999999994E-3</c:v>
                </c:pt>
                <c:pt idx="61379" formatCode="0.00E+00">
                  <c:v>-8.5430699999999998E-3</c:v>
                </c:pt>
                <c:pt idx="61380" formatCode="0.00E+00">
                  <c:v>-7.9416699999999996E-3</c:v>
                </c:pt>
                <c:pt idx="61381" formatCode="0.00E+00">
                  <c:v>-7.3070399999999999E-3</c:v>
                </c:pt>
                <c:pt idx="61382" formatCode="0.00E+00">
                  <c:v>-6.6408400000000003E-3</c:v>
                </c:pt>
                <c:pt idx="61383" formatCode="0.00E+00">
                  <c:v>-5.9448599999999997E-3</c:v>
                </c:pt>
                <c:pt idx="61384" formatCode="0.00E+00">
                  <c:v>-5.2209300000000004E-3</c:v>
                </c:pt>
                <c:pt idx="61385" formatCode="0.00E+00">
                  <c:v>-4.4709399999999996E-3</c:v>
                </c:pt>
                <c:pt idx="61386" formatCode="0.00E+00">
                  <c:v>-3.6968999999999999E-3</c:v>
                </c:pt>
                <c:pt idx="61387" formatCode="0.00E+00">
                  <c:v>-2.9009800000000001E-3</c:v>
                </c:pt>
                <c:pt idx="61388" formatCode="0.00E+00">
                  <c:v>-2.0853600000000001E-3</c:v>
                </c:pt>
                <c:pt idx="61389" formatCode="0.00E+00">
                  <c:v>-1.2522799999999999E-3</c:v>
                </c:pt>
                <c:pt idx="61390" formatCode="0.00E+00">
                  <c:v>-4.0385900000000001E-4</c:v>
                </c:pt>
                <c:pt idx="61391" formatCode="0.00E+00">
                  <c:v>4.5777900000000001E-4</c:v>
                </c:pt>
                <c:pt idx="61392" formatCode="0.00E+00">
                  <c:v>1.33051E-3</c:v>
                </c:pt>
                <c:pt idx="61393" formatCode="0.00E+00">
                  <c:v>2.2120899999999999E-3</c:v>
                </c:pt>
                <c:pt idx="61394" formatCode="0.00E+00">
                  <c:v>3.1002E-3</c:v>
                </c:pt>
                <c:pt idx="61395" formatCode="0.00E+00">
                  <c:v>3.9925000000000004E-3</c:v>
                </c:pt>
                <c:pt idx="61396" formatCode="0.00E+00">
                  <c:v>4.8866100000000004E-3</c:v>
                </c:pt>
                <c:pt idx="61397" formatCode="0.00E+00">
                  <c:v>5.7802799999999996E-3</c:v>
                </c:pt>
                <c:pt idx="61398" formatCode="0.00E+00">
                  <c:v>6.6714000000000001E-3</c:v>
                </c:pt>
                <c:pt idx="61399" formatCode="0.00E+00">
                  <c:v>7.5579699999999998E-3</c:v>
                </c:pt>
                <c:pt idx="61400" formatCode="0.00E+00">
                  <c:v>8.4378700000000001E-3</c:v>
                </c:pt>
                <c:pt idx="61401" formatCode="0.00E+00">
                  <c:v>9.30893E-3</c:v>
                </c:pt>
                <c:pt idx="61402">
                  <c:v>1.01689E-2</c:v>
                </c:pt>
                <c:pt idx="61403">
                  <c:v>1.1015499999999999E-2</c:v>
                </c:pt>
                <c:pt idx="61404">
                  <c:v>1.18464E-2</c:v>
                </c:pt>
                <c:pt idx="61405">
                  <c:v>1.2659200000000001E-2</c:v>
                </c:pt>
                <c:pt idx="61406">
                  <c:v>1.3451599999999999E-2</c:v>
                </c:pt>
                <c:pt idx="61407">
                  <c:v>1.42215E-2</c:v>
                </c:pt>
                <c:pt idx="61408">
                  <c:v>1.49669E-2</c:v>
                </c:pt>
                <c:pt idx="61409">
                  <c:v>1.56858E-2</c:v>
                </c:pt>
                <c:pt idx="61410">
                  <c:v>1.63762E-2</c:v>
                </c:pt>
                <c:pt idx="61411">
                  <c:v>1.70364E-2</c:v>
                </c:pt>
                <c:pt idx="61412">
                  <c:v>1.76645E-2</c:v>
                </c:pt>
                <c:pt idx="61413">
                  <c:v>1.8259000000000001E-2</c:v>
                </c:pt>
                <c:pt idx="61414">
                  <c:v>1.88183E-2</c:v>
                </c:pt>
                <c:pt idx="61415">
                  <c:v>1.9341199999999999E-2</c:v>
                </c:pt>
                <c:pt idx="61416">
                  <c:v>1.9826199999999999E-2</c:v>
                </c:pt>
                <c:pt idx="61417">
                  <c:v>2.0271899999999999E-2</c:v>
                </c:pt>
                <c:pt idx="61418">
                  <c:v>2.0677000000000001E-2</c:v>
                </c:pt>
                <c:pt idx="61419">
                  <c:v>2.104E-2</c:v>
                </c:pt>
                <c:pt idx="61420">
                  <c:v>2.13589E-2</c:v>
                </c:pt>
                <c:pt idx="61421">
                  <c:v>2.1632200000000001E-2</c:v>
                </c:pt>
                <c:pt idx="61422">
                  <c:v>2.1859300000000002E-2</c:v>
                </c:pt>
                <c:pt idx="61423">
                  <c:v>2.2039699999999999E-2</c:v>
                </c:pt>
                <c:pt idx="61424">
                  <c:v>2.2172600000000001E-2</c:v>
                </c:pt>
                <c:pt idx="61425">
                  <c:v>2.22574E-2</c:v>
                </c:pt>
                <c:pt idx="61426">
                  <c:v>2.2293799999999999E-2</c:v>
                </c:pt>
                <c:pt idx="61427">
                  <c:v>2.22813E-2</c:v>
                </c:pt>
                <c:pt idx="61428">
                  <c:v>2.2219599999999999E-2</c:v>
                </c:pt>
                <c:pt idx="61429">
                  <c:v>2.21084E-2</c:v>
                </c:pt>
                <c:pt idx="61430">
                  <c:v>2.1947600000000001E-2</c:v>
                </c:pt>
                <c:pt idx="61431">
                  <c:v>2.1736999999999999E-2</c:v>
                </c:pt>
                <c:pt idx="61432">
                  <c:v>2.14764E-2</c:v>
                </c:pt>
                <c:pt idx="61433">
                  <c:v>2.1165400000000001E-2</c:v>
                </c:pt>
                <c:pt idx="61434">
                  <c:v>2.0804099999999999E-2</c:v>
                </c:pt>
                <c:pt idx="61435">
                  <c:v>2.03932E-2</c:v>
                </c:pt>
                <c:pt idx="61436">
                  <c:v>1.9933200000000002E-2</c:v>
                </c:pt>
                <c:pt idx="61437">
                  <c:v>1.94247E-2</c:v>
                </c:pt>
                <c:pt idx="61438">
                  <c:v>1.8868599999999999E-2</c:v>
                </c:pt>
                <c:pt idx="61439">
                  <c:v>1.82655E-2</c:v>
                </c:pt>
                <c:pt idx="61440">
                  <c:v>1.7616199999999999E-2</c:v>
                </c:pt>
                <c:pt idx="61441">
                  <c:v>1.69214E-2</c:v>
                </c:pt>
                <c:pt idx="61442">
                  <c:v>1.6181999999999998E-2</c:v>
                </c:pt>
                <c:pt idx="61443">
                  <c:v>1.53989E-2</c:v>
                </c:pt>
                <c:pt idx="61444">
                  <c:v>1.4573300000000001E-2</c:v>
                </c:pt>
                <c:pt idx="61445">
                  <c:v>1.37062E-2</c:v>
                </c:pt>
                <c:pt idx="61446">
                  <c:v>1.27989E-2</c:v>
                </c:pt>
                <c:pt idx="61447">
                  <c:v>1.1852700000000001E-2</c:v>
                </c:pt>
                <c:pt idx="61448">
                  <c:v>1.0869200000000001E-2</c:v>
                </c:pt>
                <c:pt idx="61449" formatCode="0.00E+00">
                  <c:v>9.8502099999999999E-3</c:v>
                </c:pt>
                <c:pt idx="61450" formatCode="0.00E+00">
                  <c:v>8.7976900000000004E-3</c:v>
                </c:pt>
                <c:pt idx="61451" formatCode="0.00E+00">
                  <c:v>7.7135900000000002E-3</c:v>
                </c:pt>
                <c:pt idx="61452" formatCode="0.00E+00">
                  <c:v>6.5998899999999997E-3</c:v>
                </c:pt>
                <c:pt idx="61453" formatCode="0.00E+00">
                  <c:v>5.4585500000000004E-3</c:v>
                </c:pt>
                <c:pt idx="61454" formatCode="0.00E+00">
                  <c:v>4.2915399999999999E-3</c:v>
                </c:pt>
                <c:pt idx="61455" formatCode="0.00E+00">
                  <c:v>3.1008199999999998E-3</c:v>
                </c:pt>
                <c:pt idx="61456" formatCode="0.00E+00">
                  <c:v>1.8884699999999999E-3</c:v>
                </c:pt>
                <c:pt idx="61457" formatCode="0.00E+00">
                  <c:v>6.5679900000000001E-4</c:v>
                </c:pt>
                <c:pt idx="61458" formatCode="0.00E+00">
                  <c:v>-5.9170100000000003E-4</c:v>
                </c:pt>
                <c:pt idx="61459" formatCode="0.00E+00">
                  <c:v>-1.8547100000000001E-3</c:v>
                </c:pt>
                <c:pt idx="61460" formatCode="0.00E+00">
                  <c:v>-3.1302399999999998E-3</c:v>
                </c:pt>
                <c:pt idx="61461" formatCode="0.00E+00">
                  <c:v>-4.41654E-3</c:v>
                </c:pt>
                <c:pt idx="61462" formatCode="0.00E+00">
                  <c:v>-5.7116800000000002E-3</c:v>
                </c:pt>
                <c:pt idx="61463" formatCode="0.00E+00">
                  <c:v>-7.01331E-3</c:v>
                </c:pt>
                <c:pt idx="61464" formatCode="0.00E+00">
                  <c:v>-8.3189400000000004E-3</c:v>
                </c:pt>
                <c:pt idx="61465" formatCode="0.00E+00">
                  <c:v>-9.6262499999999994E-3</c:v>
                </c:pt>
                <c:pt idx="61466">
                  <c:v>-1.09327E-2</c:v>
                </c:pt>
                <c:pt idx="61467">
                  <c:v>-1.2235299999999999E-2</c:v>
                </c:pt>
                <c:pt idx="61468">
                  <c:v>-1.35313E-2</c:v>
                </c:pt>
                <c:pt idx="61469">
                  <c:v>-1.4818100000000001E-2</c:v>
                </c:pt>
                <c:pt idx="61470">
                  <c:v>-1.6093400000000001E-2</c:v>
                </c:pt>
                <c:pt idx="61471">
                  <c:v>-1.73548E-2</c:v>
                </c:pt>
                <c:pt idx="61472">
                  <c:v>-1.8599600000000001E-2</c:v>
                </c:pt>
                <c:pt idx="61473">
                  <c:v>-1.9824899999999999E-2</c:v>
                </c:pt>
                <c:pt idx="61474">
                  <c:v>-2.1028399999999999E-2</c:v>
                </c:pt>
                <c:pt idx="61475">
                  <c:v>-2.22077E-2</c:v>
                </c:pt>
                <c:pt idx="61476">
                  <c:v>-2.3360599999999999E-2</c:v>
                </c:pt>
                <c:pt idx="61477">
                  <c:v>-2.4484499999999999E-2</c:v>
                </c:pt>
                <c:pt idx="61478">
                  <c:v>-2.5577300000000001E-2</c:v>
                </c:pt>
                <c:pt idx="61479">
                  <c:v>-2.6637000000000001E-2</c:v>
                </c:pt>
                <c:pt idx="61480">
                  <c:v>-2.7661600000000001E-2</c:v>
                </c:pt>
                <c:pt idx="61481">
                  <c:v>-2.86491E-2</c:v>
                </c:pt>
                <c:pt idx="61482">
                  <c:v>-2.9597399999999999E-2</c:v>
                </c:pt>
                <c:pt idx="61483">
                  <c:v>-3.05046E-2</c:v>
                </c:pt>
                <c:pt idx="61484">
                  <c:v>-3.1369000000000001E-2</c:v>
                </c:pt>
                <c:pt idx="61485">
                  <c:v>-3.2189000000000002E-2</c:v>
                </c:pt>
                <c:pt idx="61486">
                  <c:v>-3.29623E-2</c:v>
                </c:pt>
                <c:pt idx="61487">
                  <c:v>-3.3686899999999999E-2</c:v>
                </c:pt>
                <c:pt idx="61488">
                  <c:v>-3.4360399999999999E-2</c:v>
                </c:pt>
                <c:pt idx="61489">
                  <c:v>-3.4981199999999997E-2</c:v>
                </c:pt>
                <c:pt idx="61490">
                  <c:v>-3.55479E-2</c:v>
                </c:pt>
                <c:pt idx="61491">
                  <c:v>-3.6059099999999997E-2</c:v>
                </c:pt>
                <c:pt idx="61492">
                  <c:v>-3.6513400000000001E-2</c:v>
                </c:pt>
                <c:pt idx="61493">
                  <c:v>-3.69098E-2</c:v>
                </c:pt>
                <c:pt idx="61494">
                  <c:v>-3.7247299999999997E-2</c:v>
                </c:pt>
                <c:pt idx="61495">
                  <c:v>-3.75249E-2</c:v>
                </c:pt>
                <c:pt idx="61496">
                  <c:v>-3.7741799999999999E-2</c:v>
                </c:pt>
                <c:pt idx="61497">
                  <c:v>-3.7897100000000003E-2</c:v>
                </c:pt>
                <c:pt idx="61498">
                  <c:v>-3.7990099999999999E-2</c:v>
                </c:pt>
                <c:pt idx="61499">
                  <c:v>-3.8020199999999997E-2</c:v>
                </c:pt>
                <c:pt idx="61500">
                  <c:v>-3.7986899999999997E-2</c:v>
                </c:pt>
                <c:pt idx="61501">
                  <c:v>-3.78895E-2</c:v>
                </c:pt>
                <c:pt idx="61502">
                  <c:v>-3.7727400000000001E-2</c:v>
                </c:pt>
                <c:pt idx="61503">
                  <c:v>-3.7500100000000001E-2</c:v>
                </c:pt>
                <c:pt idx="61504">
                  <c:v>-3.7207299999999999E-2</c:v>
                </c:pt>
                <c:pt idx="61505">
                  <c:v>-3.6849100000000003E-2</c:v>
                </c:pt>
                <c:pt idx="61506">
                  <c:v>-3.64255E-2</c:v>
                </c:pt>
                <c:pt idx="61507">
                  <c:v>-3.59371E-2</c:v>
                </c:pt>
                <c:pt idx="61508">
                  <c:v>-3.5385100000000003E-2</c:v>
                </c:pt>
                <c:pt idx="61509">
                  <c:v>-3.4769899999999999E-2</c:v>
                </c:pt>
                <c:pt idx="61510">
                  <c:v>-3.4091999999999997E-2</c:v>
                </c:pt>
                <c:pt idx="61511">
                  <c:v>-3.3351499999999999E-2</c:v>
                </c:pt>
                <c:pt idx="61512">
                  <c:v>-3.2548899999999999E-2</c:v>
                </c:pt>
                <c:pt idx="61513">
                  <c:v>-3.1685100000000001E-2</c:v>
                </c:pt>
                <c:pt idx="61514">
                  <c:v>-3.07611E-2</c:v>
                </c:pt>
                <c:pt idx="61515">
                  <c:v>-2.9778300000000001E-2</c:v>
                </c:pt>
                <c:pt idx="61516">
                  <c:v>-2.8737700000000001E-2</c:v>
                </c:pt>
                <c:pt idx="61517">
                  <c:v>-2.76402E-2</c:v>
                </c:pt>
                <c:pt idx="61518">
                  <c:v>-2.6486900000000001E-2</c:v>
                </c:pt>
                <c:pt idx="61519">
                  <c:v>-2.5279099999999999E-2</c:v>
                </c:pt>
                <c:pt idx="61520">
                  <c:v>-2.40187E-2</c:v>
                </c:pt>
                <c:pt idx="61521">
                  <c:v>-2.27078E-2</c:v>
                </c:pt>
                <c:pt idx="61522">
                  <c:v>-2.1347999999999999E-2</c:v>
                </c:pt>
                <c:pt idx="61523">
                  <c:v>-1.9941500000000001E-2</c:v>
                </c:pt>
                <c:pt idx="61524">
                  <c:v>-1.8490199999999998E-2</c:v>
                </c:pt>
                <c:pt idx="61525">
                  <c:v>-1.69961E-2</c:v>
                </c:pt>
                <c:pt idx="61526">
                  <c:v>-1.5461000000000001E-2</c:v>
                </c:pt>
                <c:pt idx="61527">
                  <c:v>-1.3886799999999999E-2</c:v>
                </c:pt>
                <c:pt idx="61528">
                  <c:v>-1.22752E-2</c:v>
                </c:pt>
                <c:pt idx="61529">
                  <c:v>-1.0628500000000001E-2</c:v>
                </c:pt>
                <c:pt idx="61530" formatCode="0.00E+00">
                  <c:v>-8.9489500000000007E-3</c:v>
                </c:pt>
                <c:pt idx="61531" formatCode="0.00E+00">
                  <c:v>-7.2393199999999996E-3</c:v>
                </c:pt>
                <c:pt idx="61532" formatCode="0.00E+00">
                  <c:v>-5.5023099999999998E-3</c:v>
                </c:pt>
                <c:pt idx="61533" formatCode="0.00E+00">
                  <c:v>-3.7406800000000001E-3</c:v>
                </c:pt>
                <c:pt idx="61534" formatCode="0.00E+00">
                  <c:v>-1.9571499999999999E-3</c:v>
                </c:pt>
                <c:pt idx="61535" formatCode="0.00E+00">
                  <c:v>-1.5421599999999999E-4</c:v>
                </c:pt>
                <c:pt idx="61536" formatCode="0.00E+00">
                  <c:v>1.6656799999999999E-3</c:v>
                </c:pt>
                <c:pt idx="61537" formatCode="0.00E+00">
                  <c:v>3.4999800000000002E-3</c:v>
                </c:pt>
                <c:pt idx="61538" formatCode="0.00E+00">
                  <c:v>5.3460599999999997E-3</c:v>
                </c:pt>
                <c:pt idx="61539" formatCode="0.00E+00">
                  <c:v>7.2013600000000004E-3</c:v>
                </c:pt>
                <c:pt idx="61540" formatCode="0.00E+00">
                  <c:v>9.0632899999999999E-3</c:v>
                </c:pt>
                <c:pt idx="61541">
                  <c:v>1.0929100000000001E-2</c:v>
                </c:pt>
                <c:pt idx="61542">
                  <c:v>1.2796E-2</c:v>
                </c:pt>
                <c:pt idx="61543">
                  <c:v>1.46614E-2</c:v>
                </c:pt>
                <c:pt idx="61544">
                  <c:v>1.6522499999999999E-2</c:v>
                </c:pt>
                <c:pt idx="61545">
                  <c:v>1.83766E-2</c:v>
                </c:pt>
                <c:pt idx="61546">
                  <c:v>2.02209E-2</c:v>
                </c:pt>
                <c:pt idx="61547">
                  <c:v>2.2052800000000001E-2</c:v>
                </c:pt>
                <c:pt idx="61548">
                  <c:v>2.3869000000000001E-2</c:v>
                </c:pt>
                <c:pt idx="61549">
                  <c:v>2.5666499999999998E-2</c:v>
                </c:pt>
                <c:pt idx="61550">
                  <c:v>2.7442399999999999E-2</c:v>
                </c:pt>
                <c:pt idx="61551">
                  <c:v>2.9194100000000001E-2</c:v>
                </c:pt>
                <c:pt idx="61552">
                  <c:v>3.0919200000000001E-2</c:v>
                </c:pt>
                <c:pt idx="61553">
                  <c:v>3.2614999999999998E-2</c:v>
                </c:pt>
                <c:pt idx="61554">
                  <c:v>3.4278999999999997E-2</c:v>
                </c:pt>
                <c:pt idx="61555">
                  <c:v>3.5909200000000002E-2</c:v>
                </c:pt>
                <c:pt idx="61556">
                  <c:v>3.7503300000000003E-2</c:v>
                </c:pt>
                <c:pt idx="61557">
                  <c:v>3.9058900000000001E-2</c:v>
                </c:pt>
                <c:pt idx="61558">
                  <c:v>4.0573499999999998E-2</c:v>
                </c:pt>
                <c:pt idx="61559">
                  <c:v>4.2044699999999997E-2</c:v>
                </c:pt>
                <c:pt idx="61560">
                  <c:v>4.3470799999999997E-2</c:v>
                </c:pt>
                <c:pt idx="61561">
                  <c:v>4.4849899999999998E-2</c:v>
                </c:pt>
                <c:pt idx="61562">
                  <c:v>4.6179900000000003E-2</c:v>
                </c:pt>
                <c:pt idx="61563">
                  <c:v>4.7458800000000002E-2</c:v>
                </c:pt>
                <c:pt idx="61564">
                  <c:v>4.8684600000000001E-2</c:v>
                </c:pt>
                <c:pt idx="61565">
                  <c:v>4.98556E-2</c:v>
                </c:pt>
                <c:pt idx="61566">
                  <c:v>5.09697E-2</c:v>
                </c:pt>
                <c:pt idx="61567">
                  <c:v>5.20247E-2</c:v>
                </c:pt>
                <c:pt idx="61568">
                  <c:v>5.3018900000000001E-2</c:v>
                </c:pt>
                <c:pt idx="61569">
                  <c:v>5.3950900000000003E-2</c:v>
                </c:pt>
                <c:pt idx="61570">
                  <c:v>5.4819600000000003E-2</c:v>
                </c:pt>
                <c:pt idx="61571">
                  <c:v>5.5624E-2</c:v>
                </c:pt>
                <c:pt idx="61572">
                  <c:v>5.6363000000000003E-2</c:v>
                </c:pt>
                <c:pt idx="61573">
                  <c:v>5.70354E-2</c:v>
                </c:pt>
                <c:pt idx="61574">
                  <c:v>5.7640299999999998E-2</c:v>
                </c:pt>
                <c:pt idx="61575">
                  <c:v>5.8177E-2</c:v>
                </c:pt>
                <c:pt idx="61576">
                  <c:v>5.86449E-2</c:v>
                </c:pt>
                <c:pt idx="61577">
                  <c:v>5.90433E-2</c:v>
                </c:pt>
                <c:pt idx="61578">
                  <c:v>5.9371800000000002E-2</c:v>
                </c:pt>
                <c:pt idx="61579">
                  <c:v>5.9630000000000002E-2</c:v>
                </c:pt>
                <c:pt idx="61580">
                  <c:v>5.9818099999999999E-2</c:v>
                </c:pt>
                <c:pt idx="61581">
                  <c:v>5.9935799999999997E-2</c:v>
                </c:pt>
                <c:pt idx="61582">
                  <c:v>5.99832E-2</c:v>
                </c:pt>
                <c:pt idx="61583">
                  <c:v>5.9960199999999998E-2</c:v>
                </c:pt>
                <c:pt idx="61584">
                  <c:v>5.9866900000000001E-2</c:v>
                </c:pt>
                <c:pt idx="61585">
                  <c:v>5.9703600000000003E-2</c:v>
                </c:pt>
                <c:pt idx="61586">
                  <c:v>5.9470799999999997E-2</c:v>
                </c:pt>
                <c:pt idx="61587">
                  <c:v>5.9168699999999998E-2</c:v>
                </c:pt>
                <c:pt idx="61588">
                  <c:v>5.87979E-2</c:v>
                </c:pt>
                <c:pt idx="61589">
                  <c:v>5.8359099999999997E-2</c:v>
                </c:pt>
                <c:pt idx="61590">
                  <c:v>5.7853300000000003E-2</c:v>
                </c:pt>
                <c:pt idx="61591">
                  <c:v>5.72813E-2</c:v>
                </c:pt>
                <c:pt idx="61592">
                  <c:v>5.6644199999999999E-2</c:v>
                </c:pt>
                <c:pt idx="61593">
                  <c:v>5.5943300000000001E-2</c:v>
                </c:pt>
                <c:pt idx="61594">
                  <c:v>5.5179699999999998E-2</c:v>
                </c:pt>
                <c:pt idx="61595">
                  <c:v>5.4354899999999998E-2</c:v>
                </c:pt>
                <c:pt idx="61596">
                  <c:v>5.3469799999999998E-2</c:v>
                </c:pt>
                <c:pt idx="61597">
                  <c:v>5.2525799999999997E-2</c:v>
                </c:pt>
                <c:pt idx="61598">
                  <c:v>5.1524800000000003E-2</c:v>
                </c:pt>
                <c:pt idx="61599">
                  <c:v>5.0468600000000002E-2</c:v>
                </c:pt>
                <c:pt idx="61600">
                  <c:v>4.9359100000000003E-2</c:v>
                </c:pt>
                <c:pt idx="61601">
                  <c:v>4.8197799999999999E-2</c:v>
                </c:pt>
                <c:pt idx="61602">
                  <c:v>4.6986300000000002E-2</c:v>
                </c:pt>
                <c:pt idx="61603">
                  <c:v>4.5726599999999999E-2</c:v>
                </c:pt>
                <c:pt idx="61604">
                  <c:v>4.4421000000000002E-2</c:v>
                </c:pt>
                <c:pt idx="61605">
                  <c:v>4.3072199999999998E-2</c:v>
                </c:pt>
                <c:pt idx="61606">
                  <c:v>4.1682799999999999E-2</c:v>
                </c:pt>
                <c:pt idx="61607">
                  <c:v>4.0254999999999999E-2</c:v>
                </c:pt>
                <c:pt idx="61608">
                  <c:v>3.87908E-2</c:v>
                </c:pt>
                <c:pt idx="61609">
                  <c:v>3.7292600000000002E-2</c:v>
                </c:pt>
                <c:pt idx="61610">
                  <c:v>3.5762500000000003E-2</c:v>
                </c:pt>
                <c:pt idx="61611">
                  <c:v>3.4202999999999997E-2</c:v>
                </c:pt>
                <c:pt idx="61612">
                  <c:v>3.2616199999999998E-2</c:v>
                </c:pt>
                <c:pt idx="61613">
                  <c:v>3.10047E-2</c:v>
                </c:pt>
                <c:pt idx="61614">
                  <c:v>2.93712E-2</c:v>
                </c:pt>
                <c:pt idx="61615">
                  <c:v>2.7718599999999999E-2</c:v>
                </c:pt>
                <c:pt idx="61616">
                  <c:v>2.605E-2</c:v>
                </c:pt>
                <c:pt idx="61617">
                  <c:v>2.4367900000000001E-2</c:v>
                </c:pt>
                <c:pt idx="61618">
                  <c:v>2.26751E-2</c:v>
                </c:pt>
                <c:pt idx="61619">
                  <c:v>2.0974400000000001E-2</c:v>
                </c:pt>
                <c:pt idx="61620">
                  <c:v>1.9268299999999999E-2</c:v>
                </c:pt>
                <c:pt idx="61621">
                  <c:v>1.7559200000000001E-2</c:v>
                </c:pt>
                <c:pt idx="61622">
                  <c:v>1.5849700000000001E-2</c:v>
                </c:pt>
                <c:pt idx="61623">
                  <c:v>1.41423E-2</c:v>
                </c:pt>
                <c:pt idx="61624">
                  <c:v>1.24397E-2</c:v>
                </c:pt>
                <c:pt idx="61625">
                  <c:v>1.0744399999999999E-2</c:v>
                </c:pt>
                <c:pt idx="61626" formatCode="0.00E+00">
                  <c:v>9.0587399999999992E-3</c:v>
                </c:pt>
                <c:pt idx="61627" formatCode="0.00E+00">
                  <c:v>7.3851100000000003E-3</c:v>
                </c:pt>
                <c:pt idx="61628" formatCode="0.00E+00">
                  <c:v>5.7261400000000002E-3</c:v>
                </c:pt>
                <c:pt idx="61629" formatCode="0.00E+00">
                  <c:v>4.0842500000000002E-3</c:v>
                </c:pt>
                <c:pt idx="61630" formatCode="0.00E+00">
                  <c:v>2.46182E-3</c:v>
                </c:pt>
                <c:pt idx="61631" formatCode="0.00E+00">
                  <c:v>8.6126699999999998E-4</c:v>
                </c:pt>
                <c:pt idx="61632" formatCode="0.00E+00">
                  <c:v>-7.1508200000000002E-4</c:v>
                </c:pt>
                <c:pt idx="61633" formatCode="0.00E+00">
                  <c:v>-2.2649599999999999E-3</c:v>
                </c:pt>
                <c:pt idx="61634" formatCode="0.00E+00">
                  <c:v>-3.7860699999999999E-3</c:v>
                </c:pt>
                <c:pt idx="61635" formatCode="0.00E+00">
                  <c:v>-5.2761300000000004E-3</c:v>
                </c:pt>
                <c:pt idx="61636" formatCode="0.00E+00">
                  <c:v>-6.7329699999999996E-3</c:v>
                </c:pt>
                <c:pt idx="61637" formatCode="0.00E+00">
                  <c:v>-8.1544800000000004E-3</c:v>
                </c:pt>
                <c:pt idx="61638" formatCode="0.00E+00">
                  <c:v>-9.5386199999999994E-3</c:v>
                </c:pt>
                <c:pt idx="61639">
                  <c:v>-1.0883500000000001E-2</c:v>
                </c:pt>
                <c:pt idx="61640">
                  <c:v>-1.21873E-2</c:v>
                </c:pt>
                <c:pt idx="61641">
                  <c:v>-1.3448699999999999E-2</c:v>
                </c:pt>
                <c:pt idx="61642">
                  <c:v>-1.4666200000000001E-2</c:v>
                </c:pt>
                <c:pt idx="61643">
                  <c:v>-1.5837899999999999E-2</c:v>
                </c:pt>
                <c:pt idx="61644">
                  <c:v>-1.69623E-2</c:v>
                </c:pt>
                <c:pt idx="61645">
                  <c:v>-1.8037500000000001E-2</c:v>
                </c:pt>
                <c:pt idx="61646">
                  <c:v>-1.9062300000000001E-2</c:v>
                </c:pt>
                <c:pt idx="61647">
                  <c:v>-2.0035399999999998E-2</c:v>
                </c:pt>
                <c:pt idx="61648">
                  <c:v>-2.0955600000000001E-2</c:v>
                </c:pt>
                <c:pt idx="61649">
                  <c:v>-2.1821900000000002E-2</c:v>
                </c:pt>
                <c:pt idx="61650">
                  <c:v>-2.26336E-2</c:v>
                </c:pt>
                <c:pt idx="61651">
                  <c:v>-2.3389799999999999E-2</c:v>
                </c:pt>
                <c:pt idx="61652">
                  <c:v>-2.4089900000000001E-2</c:v>
                </c:pt>
                <c:pt idx="61653">
                  <c:v>-2.4733399999999999E-2</c:v>
                </c:pt>
                <c:pt idx="61654">
                  <c:v>-2.5319899999999999E-2</c:v>
                </c:pt>
                <c:pt idx="61655">
                  <c:v>-2.5849199999999999E-2</c:v>
                </c:pt>
                <c:pt idx="61656">
                  <c:v>-2.6320799999999998E-2</c:v>
                </c:pt>
                <c:pt idx="61657">
                  <c:v>-2.6734500000000001E-2</c:v>
                </c:pt>
                <c:pt idx="61658">
                  <c:v>-2.7089800000000001E-2</c:v>
                </c:pt>
                <c:pt idx="61659">
                  <c:v>-2.7386299999999999E-2</c:v>
                </c:pt>
                <c:pt idx="61660">
                  <c:v>-2.76238E-2</c:v>
                </c:pt>
                <c:pt idx="61661">
                  <c:v>-2.78026E-2</c:v>
                </c:pt>
                <c:pt idx="61662">
                  <c:v>-2.7923199999999999E-2</c:v>
                </c:pt>
                <c:pt idx="61663">
                  <c:v>-2.7986299999999999E-2</c:v>
                </c:pt>
                <c:pt idx="61664">
                  <c:v>-2.7992400000000001E-2</c:v>
                </c:pt>
                <c:pt idx="61665">
                  <c:v>-2.79422E-2</c:v>
                </c:pt>
                <c:pt idx="61666">
                  <c:v>-2.7836400000000001E-2</c:v>
                </c:pt>
                <c:pt idx="61667">
                  <c:v>-2.7675499999999999E-2</c:v>
                </c:pt>
                <c:pt idx="61668">
                  <c:v>-2.7460399999999999E-2</c:v>
                </c:pt>
                <c:pt idx="61669">
                  <c:v>-2.7191900000000001E-2</c:v>
                </c:pt>
                <c:pt idx="61670">
                  <c:v>-2.6871099999999998E-2</c:v>
                </c:pt>
                <c:pt idx="61671">
                  <c:v>-2.6499200000000001E-2</c:v>
                </c:pt>
                <c:pt idx="61672">
                  <c:v>-2.6077199999999998E-2</c:v>
                </c:pt>
                <c:pt idx="61673">
                  <c:v>-2.5606400000000001E-2</c:v>
                </c:pt>
                <c:pt idx="61674">
                  <c:v>-2.5088200000000001E-2</c:v>
                </c:pt>
                <c:pt idx="61675">
                  <c:v>-2.4523799999999998E-2</c:v>
                </c:pt>
                <c:pt idx="61676">
                  <c:v>-2.3914999999999999E-2</c:v>
                </c:pt>
                <c:pt idx="61677">
                  <c:v>-2.32634E-2</c:v>
                </c:pt>
                <c:pt idx="61678">
                  <c:v>-2.2570400000000001E-2</c:v>
                </c:pt>
                <c:pt idx="61679">
                  <c:v>-2.1837700000000002E-2</c:v>
                </c:pt>
                <c:pt idx="61680">
                  <c:v>-2.1067099999999998E-2</c:v>
                </c:pt>
                <c:pt idx="61681">
                  <c:v>-2.0260299999999998E-2</c:v>
                </c:pt>
                <c:pt idx="61682">
                  <c:v>-1.94193E-2</c:v>
                </c:pt>
                <c:pt idx="61683">
                  <c:v>-1.8546099999999999E-2</c:v>
                </c:pt>
                <c:pt idx="61684">
                  <c:v>-1.76428E-2</c:v>
                </c:pt>
                <c:pt idx="61685">
                  <c:v>-1.6711299999999998E-2</c:v>
                </c:pt>
                <c:pt idx="61686">
                  <c:v>-1.5753400000000001E-2</c:v>
                </c:pt>
                <c:pt idx="61687">
                  <c:v>-1.47712E-2</c:v>
                </c:pt>
                <c:pt idx="61688">
                  <c:v>-1.37672E-2</c:v>
                </c:pt>
                <c:pt idx="61689">
                  <c:v>-1.27434E-2</c:v>
                </c:pt>
                <c:pt idx="61690">
                  <c:v>-1.17018E-2</c:v>
                </c:pt>
                <c:pt idx="61691">
                  <c:v>-1.0644499999999999E-2</c:v>
                </c:pt>
                <c:pt idx="61692" formatCode="0.00E+00">
                  <c:v>-9.5736999999999992E-3</c:v>
                </c:pt>
                <c:pt idx="61693" formatCode="0.00E+00">
                  <c:v>-8.4913599999999999E-3</c:v>
                </c:pt>
                <c:pt idx="61694" formatCode="0.00E+00">
                  <c:v>-7.3996900000000004E-3</c:v>
                </c:pt>
                <c:pt idx="61695" formatCode="0.00E+00">
                  <c:v>-6.3009700000000004E-3</c:v>
                </c:pt>
                <c:pt idx="61696" formatCode="0.00E+00">
                  <c:v>-5.1974300000000003E-3</c:v>
                </c:pt>
                <c:pt idx="61697" formatCode="0.00E+00">
                  <c:v>-4.0912600000000002E-3</c:v>
                </c:pt>
                <c:pt idx="61698" formatCode="0.00E+00">
                  <c:v>-2.9846E-3</c:v>
                </c:pt>
                <c:pt idx="61699" formatCode="0.00E+00">
                  <c:v>-1.8795400000000001E-3</c:v>
                </c:pt>
                <c:pt idx="61700" formatCode="0.00E+00">
                  <c:v>-7.7828999999999995E-4</c:v>
                </c:pt>
                <c:pt idx="61701" formatCode="0.00E+00">
                  <c:v>3.1697099999999998E-4</c:v>
                </c:pt>
                <c:pt idx="61702" formatCode="0.00E+00">
                  <c:v>1.4042E-3</c:v>
                </c:pt>
                <c:pt idx="61703" formatCode="0.00E+00">
                  <c:v>2.48146E-3</c:v>
                </c:pt>
                <c:pt idx="61704" formatCode="0.00E+00">
                  <c:v>3.5468299999999999E-3</c:v>
                </c:pt>
                <c:pt idx="61705" formatCode="0.00E+00">
                  <c:v>4.5983999999999999E-3</c:v>
                </c:pt>
                <c:pt idx="61706" formatCode="0.00E+00">
                  <c:v>5.6343399999999998E-3</c:v>
                </c:pt>
                <c:pt idx="61707" formatCode="0.00E+00">
                  <c:v>6.65286E-3</c:v>
                </c:pt>
                <c:pt idx="61708" formatCode="0.00E+00">
                  <c:v>7.6521499999999999E-3</c:v>
                </c:pt>
                <c:pt idx="61709" formatCode="0.00E+00">
                  <c:v>8.6303100000000004E-3</c:v>
                </c:pt>
                <c:pt idx="61710" formatCode="0.00E+00">
                  <c:v>9.5854500000000006E-3</c:v>
                </c:pt>
                <c:pt idx="61711">
                  <c:v>1.05158E-2</c:v>
                </c:pt>
                <c:pt idx="61712">
                  <c:v>1.1419800000000001E-2</c:v>
                </c:pt>
                <c:pt idx="61713">
                  <c:v>1.22956E-2</c:v>
                </c:pt>
                <c:pt idx="61714">
                  <c:v>1.31418E-2</c:v>
                </c:pt>
                <c:pt idx="61715">
                  <c:v>1.39571E-2</c:v>
                </c:pt>
                <c:pt idx="61716">
                  <c:v>1.47402E-2</c:v>
                </c:pt>
                <c:pt idx="61717">
                  <c:v>1.5489899999999999E-2</c:v>
                </c:pt>
                <c:pt idx="61718">
                  <c:v>1.6204900000000001E-2</c:v>
                </c:pt>
                <c:pt idx="61719">
                  <c:v>1.6884099999999999E-2</c:v>
                </c:pt>
                <c:pt idx="61720">
                  <c:v>1.75265E-2</c:v>
                </c:pt>
                <c:pt idx="61721">
                  <c:v>1.81313E-2</c:v>
                </c:pt>
                <c:pt idx="61722">
                  <c:v>1.8697499999999999E-2</c:v>
                </c:pt>
                <c:pt idx="61723">
                  <c:v>1.9224600000000001E-2</c:v>
                </c:pt>
                <c:pt idx="61724">
                  <c:v>1.9711800000000002E-2</c:v>
                </c:pt>
                <c:pt idx="61725">
                  <c:v>2.0158599999999999E-2</c:v>
                </c:pt>
                <c:pt idx="61726">
                  <c:v>2.0564599999999999E-2</c:v>
                </c:pt>
                <c:pt idx="61727">
                  <c:v>2.0929300000000001E-2</c:v>
                </c:pt>
                <c:pt idx="61728">
                  <c:v>2.1252099999999999E-2</c:v>
                </c:pt>
                <c:pt idx="61729">
                  <c:v>2.1532900000000001E-2</c:v>
                </c:pt>
                <c:pt idx="61730">
                  <c:v>2.17714E-2</c:v>
                </c:pt>
                <c:pt idx="61731">
                  <c:v>2.1967400000000002E-2</c:v>
                </c:pt>
                <c:pt idx="61732">
                  <c:v>2.2120999999999998E-2</c:v>
                </c:pt>
                <c:pt idx="61733">
                  <c:v>2.2232499999999999E-2</c:v>
                </c:pt>
                <c:pt idx="61734">
                  <c:v>2.2301999999999999E-2</c:v>
                </c:pt>
                <c:pt idx="61735">
                  <c:v>2.23299E-2</c:v>
                </c:pt>
                <c:pt idx="61736">
                  <c:v>2.23165E-2</c:v>
                </c:pt>
                <c:pt idx="61737">
                  <c:v>2.2262199999999999E-2</c:v>
                </c:pt>
                <c:pt idx="61738">
                  <c:v>2.21674E-2</c:v>
                </c:pt>
                <c:pt idx="61739">
                  <c:v>2.2032699999999999E-2</c:v>
                </c:pt>
                <c:pt idx="61740">
                  <c:v>2.1858699999999998E-2</c:v>
                </c:pt>
                <c:pt idx="61741">
                  <c:v>2.1645999999999999E-2</c:v>
                </c:pt>
                <c:pt idx="61742">
                  <c:v>2.1395500000000001E-2</c:v>
                </c:pt>
                <c:pt idx="61743">
                  <c:v>2.1107899999999999E-2</c:v>
                </c:pt>
                <c:pt idx="61744">
                  <c:v>2.0784299999999999E-2</c:v>
                </c:pt>
                <c:pt idx="61745">
                  <c:v>2.0425800000000001E-2</c:v>
                </c:pt>
                <c:pt idx="61746">
                  <c:v>2.0033599999999999E-2</c:v>
                </c:pt>
                <c:pt idx="61747">
                  <c:v>1.9609000000000001E-2</c:v>
                </c:pt>
                <c:pt idx="61748">
                  <c:v>1.9153099999999999E-2</c:v>
                </c:pt>
                <c:pt idx="61749">
                  <c:v>1.8667199999999998E-2</c:v>
                </c:pt>
                <c:pt idx="61750">
                  <c:v>1.81528E-2</c:v>
                </c:pt>
                <c:pt idx="61751">
                  <c:v>1.7611100000000001E-2</c:v>
                </c:pt>
                <c:pt idx="61752">
                  <c:v>1.70435E-2</c:v>
                </c:pt>
                <c:pt idx="61753">
                  <c:v>1.6451500000000001E-2</c:v>
                </c:pt>
                <c:pt idx="61754">
                  <c:v>1.5836699999999999E-2</c:v>
                </c:pt>
                <c:pt idx="61755">
                  <c:v>1.52006E-2</c:v>
                </c:pt>
                <c:pt idx="61756">
                  <c:v>1.4544899999999999E-2</c:v>
                </c:pt>
                <c:pt idx="61757">
                  <c:v>1.38713E-2</c:v>
                </c:pt>
                <c:pt idx="61758">
                  <c:v>1.31816E-2</c:v>
                </c:pt>
                <c:pt idx="61759">
                  <c:v>1.24774E-2</c:v>
                </c:pt>
                <c:pt idx="61760">
                  <c:v>1.17605E-2</c:v>
                </c:pt>
                <c:pt idx="61761">
                  <c:v>1.1032800000000001E-2</c:v>
                </c:pt>
                <c:pt idx="61762">
                  <c:v>1.0296E-2</c:v>
                </c:pt>
                <c:pt idx="61763" formatCode="0.00E+00">
                  <c:v>9.5521900000000003E-3</c:v>
                </c:pt>
                <c:pt idx="61764" formatCode="0.00E+00">
                  <c:v>8.8030499999999998E-3</c:v>
                </c:pt>
                <c:pt idx="61765" formatCode="0.00E+00">
                  <c:v>8.0505200000000002E-3</c:v>
                </c:pt>
                <c:pt idx="61766" formatCode="0.00E+00">
                  <c:v>7.29651E-3</c:v>
                </c:pt>
                <c:pt idx="61767" formatCode="0.00E+00">
                  <c:v>6.5427999999999997E-3</c:v>
                </c:pt>
                <c:pt idx="61768" formatCode="0.00E+00">
                  <c:v>5.7911500000000001E-3</c:v>
                </c:pt>
                <c:pt idx="61769" formatCode="0.00E+00">
                  <c:v>5.0434099999999999E-3</c:v>
                </c:pt>
                <c:pt idx="61770" formatCode="0.00E+00">
                  <c:v>4.3014400000000001E-3</c:v>
                </c:pt>
                <c:pt idx="61771" formatCode="0.00E+00">
                  <c:v>3.5670300000000001E-3</c:v>
                </c:pt>
                <c:pt idx="61772" formatCode="0.00E+00">
                  <c:v>2.84191E-3</c:v>
                </c:pt>
                <c:pt idx="61773" formatCode="0.00E+00">
                  <c:v>2.1278099999999999E-3</c:v>
                </c:pt>
                <c:pt idx="61774" formatCode="0.00E+00">
                  <c:v>1.4263800000000001E-3</c:v>
                </c:pt>
                <c:pt idx="61775" formatCode="0.00E+00">
                  <c:v>7.3924099999999996E-4</c:v>
                </c:pt>
                <c:pt idx="61776" formatCode="0.00E+00">
                  <c:v>6.80651E-5</c:v>
                </c:pt>
                <c:pt idx="61777" formatCode="0.00E+00">
                  <c:v>-5.8542999999999996E-4</c:v>
                </c:pt>
                <c:pt idx="61778" formatCode="0.00E+00">
                  <c:v>-1.2195800000000001E-3</c:v>
                </c:pt>
                <c:pt idx="61779" formatCode="0.00E+00">
                  <c:v>-1.8328299999999999E-3</c:v>
                </c:pt>
                <c:pt idx="61780" formatCode="0.00E+00">
                  <c:v>-2.4236100000000001E-3</c:v>
                </c:pt>
                <c:pt idx="61781" formatCode="0.00E+00">
                  <c:v>-2.9904200000000001E-3</c:v>
                </c:pt>
                <c:pt idx="61782" formatCode="0.00E+00">
                  <c:v>-3.5317899999999999E-3</c:v>
                </c:pt>
                <c:pt idx="61783" formatCode="0.00E+00">
                  <c:v>-4.0463499999999998E-3</c:v>
                </c:pt>
                <c:pt idx="61784" formatCode="0.00E+00">
                  <c:v>-4.53281E-3</c:v>
                </c:pt>
                <c:pt idx="61785" formatCode="0.00E+00">
                  <c:v>-4.9899499999999999E-3</c:v>
                </c:pt>
                <c:pt idx="61786" formatCode="0.00E+00">
                  <c:v>-5.4165799999999998E-3</c:v>
                </c:pt>
                <c:pt idx="61787" formatCode="0.00E+00">
                  <c:v>-5.8115800000000002E-3</c:v>
                </c:pt>
                <c:pt idx="61788" formatCode="0.00E+00">
                  <c:v>-6.1738899999999996E-3</c:v>
                </c:pt>
                <c:pt idx="61789" formatCode="0.00E+00">
                  <c:v>-6.5024899999999997E-3</c:v>
                </c:pt>
                <c:pt idx="61790" formatCode="0.00E+00">
                  <c:v>-6.7964100000000001E-3</c:v>
                </c:pt>
                <c:pt idx="61791" formatCode="0.00E+00">
                  <c:v>-7.0547099999999996E-3</c:v>
                </c:pt>
                <c:pt idx="61792" formatCode="0.00E+00">
                  <c:v>-7.2765199999999999E-3</c:v>
                </c:pt>
                <c:pt idx="61793" formatCode="0.00E+00">
                  <c:v>-7.4610299999999996E-3</c:v>
                </c:pt>
                <c:pt idx="61794" formatCode="0.00E+00">
                  <c:v>-7.6075500000000002E-3</c:v>
                </c:pt>
                <c:pt idx="61795" formatCode="0.00E+00">
                  <c:v>-7.7155399999999999E-3</c:v>
                </c:pt>
                <c:pt idx="61796" formatCode="0.00E+00">
                  <c:v>-7.7845400000000004E-3</c:v>
                </c:pt>
                <c:pt idx="61797" formatCode="0.00E+00">
                  <c:v>-7.8141400000000007E-3</c:v>
                </c:pt>
                <c:pt idx="61798" formatCode="0.00E+00">
                  <c:v>-7.8039700000000004E-3</c:v>
                </c:pt>
                <c:pt idx="61799" formatCode="0.00E+00">
                  <c:v>-7.7536799999999998E-3</c:v>
                </c:pt>
                <c:pt idx="61800" formatCode="0.00E+00">
                  <c:v>-7.6630300000000004E-3</c:v>
                </c:pt>
                <c:pt idx="61801" formatCode="0.00E+00">
                  <c:v>-7.5318099999999999E-3</c:v>
                </c:pt>
                <c:pt idx="61802" formatCode="0.00E+00">
                  <c:v>-7.3598999999999999E-3</c:v>
                </c:pt>
                <c:pt idx="61803" formatCode="0.00E+00">
                  <c:v>-7.1472899999999997E-3</c:v>
                </c:pt>
                <c:pt idx="61804" formatCode="0.00E+00">
                  <c:v>-6.8941000000000002E-3</c:v>
                </c:pt>
                <c:pt idx="61805" formatCode="0.00E+00">
                  <c:v>-6.6004799999999997E-3</c:v>
                </c:pt>
                <c:pt idx="61806" formatCode="0.00E+00">
                  <c:v>-6.2666099999999997E-3</c:v>
                </c:pt>
                <c:pt idx="61807" formatCode="0.00E+00">
                  <c:v>-5.8927800000000002E-3</c:v>
                </c:pt>
                <c:pt idx="61808" formatCode="0.00E+00">
                  <c:v>-5.4793799999999998E-3</c:v>
                </c:pt>
                <c:pt idx="61809" formatCode="0.00E+00">
                  <c:v>-5.0269599999999996E-3</c:v>
                </c:pt>
                <c:pt idx="61810" formatCode="0.00E+00">
                  <c:v>-4.53616E-3</c:v>
                </c:pt>
                <c:pt idx="61811" formatCode="0.00E+00">
                  <c:v>-4.00775E-3</c:v>
                </c:pt>
                <c:pt idx="61812" formatCode="0.00E+00">
                  <c:v>-3.4424999999999998E-3</c:v>
                </c:pt>
                <c:pt idx="61813" formatCode="0.00E+00">
                  <c:v>-2.84118E-3</c:v>
                </c:pt>
                <c:pt idx="61814" formatCode="0.00E+00">
                  <c:v>-2.20462E-3</c:v>
                </c:pt>
                <c:pt idx="61815" formatCode="0.00E+00">
                  <c:v>-1.53367E-3</c:v>
                </c:pt>
                <c:pt idx="61816" formatCode="0.00E+00">
                  <c:v>-8.2922599999999996E-4</c:v>
                </c:pt>
                <c:pt idx="61817" formatCode="0.00E+00">
                  <c:v>-9.2379499999999999E-5</c:v>
                </c:pt>
                <c:pt idx="61818" formatCode="0.00E+00">
                  <c:v>6.7560000000000005E-4</c:v>
                </c:pt>
                <c:pt idx="61819" formatCode="0.00E+00">
                  <c:v>1.4733400000000001E-3</c:v>
                </c:pt>
                <c:pt idx="61820" formatCode="0.00E+00">
                  <c:v>2.2995200000000002E-3</c:v>
                </c:pt>
                <c:pt idx="61821" formatCode="0.00E+00">
                  <c:v>3.1529000000000001E-3</c:v>
                </c:pt>
                <c:pt idx="61822" formatCode="0.00E+00">
                  <c:v>4.0321799999999998E-3</c:v>
                </c:pt>
                <c:pt idx="61823" formatCode="0.00E+00">
                  <c:v>4.9359299999999998E-3</c:v>
                </c:pt>
                <c:pt idx="61824" formatCode="0.00E+00">
                  <c:v>5.8626700000000004E-3</c:v>
                </c:pt>
                <c:pt idx="61825" formatCode="0.00E+00">
                  <c:v>6.8108999999999999E-3</c:v>
                </c:pt>
                <c:pt idx="61826" formatCode="0.00E+00">
                  <c:v>7.7790400000000001E-3</c:v>
                </c:pt>
                <c:pt idx="61827" formatCode="0.00E+00">
                  <c:v>8.7655200000000006E-3</c:v>
                </c:pt>
                <c:pt idx="61828" formatCode="0.00E+00">
                  <c:v>9.7687799999999995E-3</c:v>
                </c:pt>
                <c:pt idx="61829">
                  <c:v>1.07872E-2</c:v>
                </c:pt>
                <c:pt idx="61830">
                  <c:v>1.1819E-2</c:v>
                </c:pt>
                <c:pt idx="61831">
                  <c:v>1.28626E-2</c:v>
                </c:pt>
                <c:pt idx="61832">
                  <c:v>1.3916100000000001E-2</c:v>
                </c:pt>
                <c:pt idx="61833">
                  <c:v>1.4977900000000001E-2</c:v>
                </c:pt>
                <c:pt idx="61834">
                  <c:v>1.6046299999999999E-2</c:v>
                </c:pt>
                <c:pt idx="61835">
                  <c:v>1.7119499999999999E-2</c:v>
                </c:pt>
                <c:pt idx="61836">
                  <c:v>1.81954E-2</c:v>
                </c:pt>
                <c:pt idx="61837">
                  <c:v>1.92721E-2</c:v>
                </c:pt>
                <c:pt idx="61838">
                  <c:v>2.0347500000000001E-2</c:v>
                </c:pt>
                <c:pt idx="61839">
                  <c:v>2.14197E-2</c:v>
                </c:pt>
                <c:pt idx="61840">
                  <c:v>2.2486599999999999E-2</c:v>
                </c:pt>
                <c:pt idx="61841">
                  <c:v>2.3546399999999999E-2</c:v>
                </c:pt>
                <c:pt idx="61842">
                  <c:v>2.4597000000000001E-2</c:v>
                </c:pt>
                <c:pt idx="61843">
                  <c:v>2.5636699999999998E-2</c:v>
                </c:pt>
                <c:pt idx="61844">
                  <c:v>2.6663599999999999E-2</c:v>
                </c:pt>
                <c:pt idx="61845">
                  <c:v>2.7675600000000002E-2</c:v>
                </c:pt>
                <c:pt idx="61846">
                  <c:v>2.8671100000000001E-2</c:v>
                </c:pt>
                <c:pt idx="61847">
                  <c:v>2.9647900000000001E-2</c:v>
                </c:pt>
                <c:pt idx="61848">
                  <c:v>3.0604200000000002E-2</c:v>
                </c:pt>
                <c:pt idx="61849">
                  <c:v>3.1538400000000001E-2</c:v>
                </c:pt>
                <c:pt idx="61850">
                  <c:v>3.2448699999999997E-2</c:v>
                </c:pt>
                <c:pt idx="61851">
                  <c:v>3.3333599999999998E-2</c:v>
                </c:pt>
                <c:pt idx="61852">
                  <c:v>3.4191399999999997E-2</c:v>
                </c:pt>
                <c:pt idx="61853">
                  <c:v>3.5020500000000003E-2</c:v>
                </c:pt>
                <c:pt idx="61854">
                  <c:v>3.5819299999999998E-2</c:v>
                </c:pt>
                <c:pt idx="61855">
                  <c:v>3.6586E-2</c:v>
                </c:pt>
                <c:pt idx="61856">
                  <c:v>3.7319100000000001E-2</c:v>
                </c:pt>
                <c:pt idx="61857">
                  <c:v>3.8017000000000002E-2</c:v>
                </c:pt>
                <c:pt idx="61858">
                  <c:v>3.86781E-2</c:v>
                </c:pt>
                <c:pt idx="61859">
                  <c:v>3.9301099999999999E-2</c:v>
                </c:pt>
                <c:pt idx="61860">
                  <c:v>3.9884500000000003E-2</c:v>
                </c:pt>
                <c:pt idx="61861">
                  <c:v>4.0427200000000003E-2</c:v>
                </c:pt>
                <c:pt idx="61862">
                  <c:v>4.0927699999999997E-2</c:v>
                </c:pt>
                <c:pt idx="61863">
                  <c:v>4.1384999999999998E-2</c:v>
                </c:pt>
                <c:pt idx="61864">
                  <c:v>4.1797899999999999E-2</c:v>
                </c:pt>
                <c:pt idx="61865">
                  <c:v>4.2165500000000002E-2</c:v>
                </c:pt>
                <c:pt idx="61866">
                  <c:v>4.24871E-2</c:v>
                </c:pt>
                <c:pt idx="61867">
                  <c:v>4.27617E-2</c:v>
                </c:pt>
                <c:pt idx="61868">
                  <c:v>4.2988400000000003E-2</c:v>
                </c:pt>
                <c:pt idx="61869">
                  <c:v>4.3166599999999999E-2</c:v>
                </c:pt>
                <c:pt idx="61870">
                  <c:v>4.3295800000000002E-2</c:v>
                </c:pt>
                <c:pt idx="61871">
                  <c:v>4.3375400000000001E-2</c:v>
                </c:pt>
                <c:pt idx="61872">
                  <c:v>4.3404999999999999E-2</c:v>
                </c:pt>
                <c:pt idx="61873">
                  <c:v>4.3384199999999998E-2</c:v>
                </c:pt>
                <c:pt idx="61874">
                  <c:v>4.33126E-2</c:v>
                </c:pt>
                <c:pt idx="61875">
                  <c:v>4.3190100000000002E-2</c:v>
                </c:pt>
                <c:pt idx="61876">
                  <c:v>4.3016400000000003E-2</c:v>
                </c:pt>
                <c:pt idx="61877">
                  <c:v>4.27914E-2</c:v>
                </c:pt>
                <c:pt idx="61878">
                  <c:v>4.2515200000000003E-2</c:v>
                </c:pt>
                <c:pt idx="61879">
                  <c:v>4.2187799999999998E-2</c:v>
                </c:pt>
                <c:pt idx="61880">
                  <c:v>4.1809800000000001E-2</c:v>
                </c:pt>
                <c:pt idx="61881">
                  <c:v>4.13817E-2</c:v>
                </c:pt>
                <c:pt idx="61882">
                  <c:v>4.0903799999999997E-2</c:v>
                </c:pt>
                <c:pt idx="61883">
                  <c:v>4.0376500000000003E-2</c:v>
                </c:pt>
                <c:pt idx="61884">
                  <c:v>3.98004E-2</c:v>
                </c:pt>
                <c:pt idx="61885">
                  <c:v>3.9176200000000001E-2</c:v>
                </c:pt>
                <c:pt idx="61886">
                  <c:v>3.8504700000000003E-2</c:v>
                </c:pt>
                <c:pt idx="61887">
                  <c:v>3.7786699999999999E-2</c:v>
                </c:pt>
                <c:pt idx="61888">
                  <c:v>3.7023E-2</c:v>
                </c:pt>
                <c:pt idx="61889">
                  <c:v>3.6214700000000002E-2</c:v>
                </c:pt>
                <c:pt idx="61890">
                  <c:v>3.53628E-2</c:v>
                </c:pt>
                <c:pt idx="61891">
                  <c:v>3.4468400000000003E-2</c:v>
                </c:pt>
                <c:pt idx="61892">
                  <c:v>3.3532699999999999E-2</c:v>
                </c:pt>
                <c:pt idx="61893">
                  <c:v>3.25569E-2</c:v>
                </c:pt>
                <c:pt idx="61894">
                  <c:v>3.1542800000000003E-2</c:v>
                </c:pt>
                <c:pt idx="61895">
                  <c:v>3.04917E-2</c:v>
                </c:pt>
                <c:pt idx="61896">
                  <c:v>2.9405199999999999E-2</c:v>
                </c:pt>
                <c:pt idx="61897">
                  <c:v>2.8284699999999999E-2</c:v>
                </c:pt>
                <c:pt idx="61898">
                  <c:v>2.7131599999999999E-2</c:v>
                </c:pt>
                <c:pt idx="61899">
                  <c:v>2.59473E-2</c:v>
                </c:pt>
                <c:pt idx="61900">
                  <c:v>2.4733499999999999E-2</c:v>
                </c:pt>
                <c:pt idx="61901">
                  <c:v>2.3491999999999999E-2</c:v>
                </c:pt>
                <c:pt idx="61902">
                  <c:v>2.2224600000000001E-2</c:v>
                </c:pt>
                <c:pt idx="61903">
                  <c:v>2.0933199999999999E-2</c:v>
                </c:pt>
                <c:pt idx="61904">
                  <c:v>1.9620100000000001E-2</c:v>
                </c:pt>
                <c:pt idx="61905">
                  <c:v>1.8286799999999999E-2</c:v>
                </c:pt>
                <c:pt idx="61906">
                  <c:v>1.6935200000000001E-2</c:v>
                </c:pt>
                <c:pt idx="61907">
                  <c:v>1.55669E-2</c:v>
                </c:pt>
                <c:pt idx="61908">
                  <c:v>1.41841E-2</c:v>
                </c:pt>
                <c:pt idx="61909">
                  <c:v>1.2789099999999999E-2</c:v>
                </c:pt>
                <c:pt idx="61910">
                  <c:v>1.1384E-2</c:v>
                </c:pt>
                <c:pt idx="61911" formatCode="0.00E+00">
                  <c:v>9.9709599999999992E-3</c:v>
                </c:pt>
                <c:pt idx="61912" formatCode="0.00E+00">
                  <c:v>8.5522800000000006E-3</c:v>
                </c:pt>
                <c:pt idx="61913" formatCode="0.00E+00">
                  <c:v>7.1301000000000003E-3</c:v>
                </c:pt>
                <c:pt idx="61914" formatCode="0.00E+00">
                  <c:v>5.7064899999999998E-3</c:v>
                </c:pt>
                <c:pt idx="61915" formatCode="0.00E+00">
                  <c:v>4.2835299999999998E-3</c:v>
                </c:pt>
                <c:pt idx="61916" formatCode="0.00E+00">
                  <c:v>2.8633299999999999E-3</c:v>
                </c:pt>
                <c:pt idx="61917" formatCode="0.00E+00">
                  <c:v>1.4482E-3</c:v>
                </c:pt>
                <c:pt idx="61918" formatCode="0.00E+00">
                  <c:v>4.0496600000000001E-5</c:v>
                </c:pt>
                <c:pt idx="61919" formatCode="0.00E+00">
                  <c:v>-1.35717E-3</c:v>
                </c:pt>
                <c:pt idx="61920" formatCode="0.00E+00">
                  <c:v>-2.7422800000000002E-3</c:v>
                </c:pt>
                <c:pt idx="61921" formatCode="0.00E+00">
                  <c:v>-4.11305E-3</c:v>
                </c:pt>
                <c:pt idx="61922" formatCode="0.00E+00">
                  <c:v>-5.4680900000000001E-3</c:v>
                </c:pt>
                <c:pt idx="61923" formatCode="0.00E+00">
                  <c:v>-6.8056899999999997E-3</c:v>
                </c:pt>
                <c:pt idx="61924" formatCode="0.00E+00">
                  <c:v>-8.1239299999999997E-3</c:v>
                </c:pt>
                <c:pt idx="61925" formatCode="0.00E+00">
                  <c:v>-9.4210700000000001E-3</c:v>
                </c:pt>
                <c:pt idx="61926">
                  <c:v>-1.0695400000000001E-2</c:v>
                </c:pt>
                <c:pt idx="61927">
                  <c:v>-1.1945300000000001E-2</c:v>
                </c:pt>
                <c:pt idx="61928">
                  <c:v>-1.31688E-2</c:v>
                </c:pt>
                <c:pt idx="61929">
                  <c:v>-1.4364399999999999E-2</c:v>
                </c:pt>
                <c:pt idx="61930">
                  <c:v>-1.55304E-2</c:v>
                </c:pt>
                <c:pt idx="61931">
                  <c:v>-1.6665200000000002E-2</c:v>
                </c:pt>
                <c:pt idx="61932">
                  <c:v>-1.77673E-2</c:v>
                </c:pt>
                <c:pt idx="61933">
                  <c:v>-1.8835299999999999E-2</c:v>
                </c:pt>
                <c:pt idx="61934">
                  <c:v>-1.9868E-2</c:v>
                </c:pt>
                <c:pt idx="61935">
                  <c:v>-2.08641E-2</c:v>
                </c:pt>
                <c:pt idx="61936">
                  <c:v>-2.1822399999999999E-2</c:v>
                </c:pt>
                <c:pt idx="61937">
                  <c:v>-2.2741500000000001E-2</c:v>
                </c:pt>
                <c:pt idx="61938">
                  <c:v>-2.3619999999999999E-2</c:v>
                </c:pt>
                <c:pt idx="61939">
                  <c:v>-2.4457E-2</c:v>
                </c:pt>
                <c:pt idx="61940">
                  <c:v>-2.5251300000000001E-2</c:v>
                </c:pt>
                <c:pt idx="61941">
                  <c:v>-2.6001900000000001E-2</c:v>
                </c:pt>
                <c:pt idx="61942">
                  <c:v>-2.67078E-2</c:v>
                </c:pt>
                <c:pt idx="61943">
                  <c:v>-2.7368300000000002E-2</c:v>
                </c:pt>
                <c:pt idx="61944">
                  <c:v>-2.7982900000000002E-2</c:v>
                </c:pt>
                <c:pt idx="61945">
                  <c:v>-2.8550900000000001E-2</c:v>
                </c:pt>
                <c:pt idx="61946">
                  <c:v>-2.9071799999999998E-2</c:v>
                </c:pt>
                <c:pt idx="61947">
                  <c:v>-2.9545100000000001E-2</c:v>
                </c:pt>
                <c:pt idx="61948">
                  <c:v>-2.99706E-2</c:v>
                </c:pt>
                <c:pt idx="61949">
                  <c:v>-3.0347900000000001E-2</c:v>
                </c:pt>
                <c:pt idx="61950">
                  <c:v>-3.06769E-2</c:v>
                </c:pt>
                <c:pt idx="61951">
                  <c:v>-3.0957599999999998E-2</c:v>
                </c:pt>
                <c:pt idx="61952">
                  <c:v>-3.11899E-2</c:v>
                </c:pt>
                <c:pt idx="61953">
                  <c:v>-3.1373600000000001E-2</c:v>
                </c:pt>
                <c:pt idx="61954">
                  <c:v>-3.1509200000000001E-2</c:v>
                </c:pt>
                <c:pt idx="61955">
                  <c:v>-3.1596699999999998E-2</c:v>
                </c:pt>
                <c:pt idx="61956">
                  <c:v>-3.1636600000000001E-2</c:v>
                </c:pt>
                <c:pt idx="61957">
                  <c:v>-3.16291E-2</c:v>
                </c:pt>
                <c:pt idx="61958">
                  <c:v>-3.1574699999999997E-2</c:v>
                </c:pt>
                <c:pt idx="61959">
                  <c:v>-3.1473800000000003E-2</c:v>
                </c:pt>
                <c:pt idx="61960">
                  <c:v>-3.1327099999999997E-2</c:v>
                </c:pt>
                <c:pt idx="61961">
                  <c:v>-3.1135099999999999E-2</c:v>
                </c:pt>
                <c:pt idx="61962">
                  <c:v>-3.0898399999999999E-2</c:v>
                </c:pt>
                <c:pt idx="61963">
                  <c:v>-3.0617800000000001E-2</c:v>
                </c:pt>
                <c:pt idx="61964">
                  <c:v>-3.0294000000000001E-2</c:v>
                </c:pt>
                <c:pt idx="61965">
                  <c:v>-2.9928199999999999E-2</c:v>
                </c:pt>
                <c:pt idx="61966">
                  <c:v>-2.9521499999999999E-2</c:v>
                </c:pt>
                <c:pt idx="61967">
                  <c:v>-2.9074599999999999E-2</c:v>
                </c:pt>
                <c:pt idx="61968">
                  <c:v>-2.8588599999999999E-2</c:v>
                </c:pt>
                <c:pt idx="61969">
                  <c:v>-2.8064499999999999E-2</c:v>
                </c:pt>
                <c:pt idx="61970">
                  <c:v>-2.7503400000000001E-2</c:v>
                </c:pt>
                <c:pt idx="61971">
                  <c:v>-2.69065E-2</c:v>
                </c:pt>
                <c:pt idx="61972">
                  <c:v>-2.6275E-2</c:v>
                </c:pt>
                <c:pt idx="61973">
                  <c:v>-2.5610299999999999E-2</c:v>
                </c:pt>
                <c:pt idx="61974">
                  <c:v>-2.49137E-2</c:v>
                </c:pt>
                <c:pt idx="61975">
                  <c:v>-2.4186699999999998E-2</c:v>
                </c:pt>
                <c:pt idx="61976">
                  <c:v>-2.3430599999999999E-2</c:v>
                </c:pt>
                <c:pt idx="61977">
                  <c:v>-2.2646800000000002E-2</c:v>
                </c:pt>
                <c:pt idx="61978">
                  <c:v>-2.1836999999999999E-2</c:v>
                </c:pt>
                <c:pt idx="61979">
                  <c:v>-2.1002799999999999E-2</c:v>
                </c:pt>
                <c:pt idx="61980">
                  <c:v>-2.01456E-2</c:v>
                </c:pt>
                <c:pt idx="61981">
                  <c:v>-1.9266999999999999E-2</c:v>
                </c:pt>
                <c:pt idx="61982">
                  <c:v>-1.8368200000000001E-2</c:v>
                </c:pt>
                <c:pt idx="61983">
                  <c:v>-1.7451000000000001E-2</c:v>
                </c:pt>
                <c:pt idx="61984">
                  <c:v>-1.6517E-2</c:v>
                </c:pt>
                <c:pt idx="61985">
                  <c:v>-1.5567599999999999E-2</c:v>
                </c:pt>
                <c:pt idx="61986">
                  <c:v>-1.4604799999999999E-2</c:v>
                </c:pt>
                <c:pt idx="61987">
                  <c:v>-1.36302E-2</c:v>
                </c:pt>
                <c:pt idx="61988">
                  <c:v>-1.26455E-2</c:v>
                </c:pt>
                <c:pt idx="61989">
                  <c:v>-1.16522E-2</c:v>
                </c:pt>
                <c:pt idx="61990">
                  <c:v>-1.06517E-2</c:v>
                </c:pt>
                <c:pt idx="61991" formatCode="0.00E+00">
                  <c:v>-9.6455299999999994E-3</c:v>
                </c:pt>
                <c:pt idx="61992" formatCode="0.00E+00">
                  <c:v>-8.6352600000000005E-3</c:v>
                </c:pt>
                <c:pt idx="61993" formatCode="0.00E+00">
                  <c:v>-7.6227300000000003E-3</c:v>
                </c:pt>
                <c:pt idx="61994" formatCode="0.00E+00">
                  <c:v>-6.6097700000000001E-3</c:v>
                </c:pt>
                <c:pt idx="61995" formatCode="0.00E+00">
                  <c:v>-5.5979300000000001E-3</c:v>
                </c:pt>
                <c:pt idx="61996" formatCode="0.00E+00">
                  <c:v>-4.5885800000000001E-3</c:v>
                </c:pt>
                <c:pt idx="61997" formatCode="0.00E+00">
                  <c:v>-3.5831600000000002E-3</c:v>
                </c:pt>
                <c:pt idx="61998" formatCode="0.00E+00">
                  <c:v>-2.5831600000000001E-3</c:v>
                </c:pt>
                <c:pt idx="61999" formatCode="0.00E+00">
                  <c:v>-1.58997E-3</c:v>
                </c:pt>
                <c:pt idx="62000" formatCode="0.00E+00">
                  <c:v>-6.0491600000000005E-4</c:v>
                </c:pt>
                <c:pt idx="62001" formatCode="0.00E+00">
                  <c:v>3.7059300000000001E-4</c:v>
                </c:pt>
                <c:pt idx="62002" formatCode="0.00E+00">
                  <c:v>1.33505E-3</c:v>
                </c:pt>
                <c:pt idx="62003" formatCode="0.00E+00">
                  <c:v>2.2869399999999999E-3</c:v>
                </c:pt>
                <c:pt idx="62004" formatCode="0.00E+00">
                  <c:v>3.22493E-3</c:v>
                </c:pt>
                <c:pt idx="62005" formatCode="0.00E+00">
                  <c:v>4.1479500000000001E-3</c:v>
                </c:pt>
                <c:pt idx="62006" formatCode="0.00E+00">
                  <c:v>5.0551900000000002E-3</c:v>
                </c:pt>
                <c:pt idx="62007" formatCode="0.00E+00">
                  <c:v>5.9459600000000001E-3</c:v>
                </c:pt>
                <c:pt idx="62008" formatCode="0.00E+00">
                  <c:v>6.8191900000000001E-3</c:v>
                </c:pt>
                <c:pt idx="62009" formatCode="0.00E+00">
                  <c:v>7.6731200000000003E-3</c:v>
                </c:pt>
                <c:pt idx="62010" formatCode="0.00E+00">
                  <c:v>8.5061400000000006E-3</c:v>
                </c:pt>
                <c:pt idx="62011" formatCode="0.00E+00">
                  <c:v>9.3172800000000007E-3</c:v>
                </c:pt>
                <c:pt idx="62012">
                  <c:v>1.01057E-2</c:v>
                </c:pt>
                <c:pt idx="62013">
                  <c:v>1.0870299999999999E-2</c:v>
                </c:pt>
                <c:pt idx="62014">
                  <c:v>1.1610199999999999E-2</c:v>
                </c:pt>
                <c:pt idx="62015">
                  <c:v>1.2324399999999999E-2</c:v>
                </c:pt>
                <c:pt idx="62016">
                  <c:v>1.30124E-2</c:v>
                </c:pt>
                <c:pt idx="62017">
                  <c:v>1.36732E-2</c:v>
                </c:pt>
                <c:pt idx="62018">
                  <c:v>1.43062E-2</c:v>
                </c:pt>
                <c:pt idx="62019">
                  <c:v>1.49105E-2</c:v>
                </c:pt>
                <c:pt idx="62020">
                  <c:v>1.5485499999999999E-2</c:v>
                </c:pt>
                <c:pt idx="62021">
                  <c:v>1.6030599999999999E-2</c:v>
                </c:pt>
                <c:pt idx="62022">
                  <c:v>1.6545399999999998E-2</c:v>
                </c:pt>
                <c:pt idx="62023">
                  <c:v>1.70294E-2</c:v>
                </c:pt>
                <c:pt idx="62024">
                  <c:v>1.7482500000000002E-2</c:v>
                </c:pt>
                <c:pt idx="62025">
                  <c:v>1.79045E-2</c:v>
                </c:pt>
                <c:pt idx="62026">
                  <c:v>1.8295100000000002E-2</c:v>
                </c:pt>
                <c:pt idx="62027">
                  <c:v>1.8654199999999999E-2</c:v>
                </c:pt>
                <c:pt idx="62028">
                  <c:v>1.89818E-2</c:v>
                </c:pt>
                <c:pt idx="62029">
                  <c:v>1.9278199999999999E-2</c:v>
                </c:pt>
                <c:pt idx="62030">
                  <c:v>1.9543399999999999E-2</c:v>
                </c:pt>
                <c:pt idx="62031">
                  <c:v>1.9777599999999999E-2</c:v>
                </c:pt>
                <c:pt idx="62032">
                  <c:v>1.9980899999999999E-2</c:v>
                </c:pt>
                <c:pt idx="62033">
                  <c:v>2.0153399999999998E-2</c:v>
                </c:pt>
                <c:pt idx="62034">
                  <c:v>2.0295500000000001E-2</c:v>
                </c:pt>
                <c:pt idx="62035">
                  <c:v>2.0407399999999999E-2</c:v>
                </c:pt>
                <c:pt idx="62036">
                  <c:v>2.04897E-2</c:v>
                </c:pt>
                <c:pt idx="62037">
                  <c:v>2.0542700000000001E-2</c:v>
                </c:pt>
                <c:pt idx="62038">
                  <c:v>2.0566899999999999E-2</c:v>
                </c:pt>
                <c:pt idx="62039">
                  <c:v>2.05627E-2</c:v>
                </c:pt>
                <c:pt idx="62040">
                  <c:v>2.0530799999999998E-2</c:v>
                </c:pt>
                <c:pt idx="62041">
                  <c:v>2.04716E-2</c:v>
                </c:pt>
                <c:pt idx="62042">
                  <c:v>2.0386000000000001E-2</c:v>
                </c:pt>
                <c:pt idx="62043">
                  <c:v>2.0274500000000001E-2</c:v>
                </c:pt>
                <c:pt idx="62044">
                  <c:v>2.0138099999999999E-2</c:v>
                </c:pt>
                <c:pt idx="62045">
                  <c:v>1.9977600000000002E-2</c:v>
                </c:pt>
                <c:pt idx="62046">
                  <c:v>1.9793700000000001E-2</c:v>
                </c:pt>
                <c:pt idx="62047">
                  <c:v>1.9587299999999998E-2</c:v>
                </c:pt>
                <c:pt idx="62048">
                  <c:v>1.93592E-2</c:v>
                </c:pt>
                <c:pt idx="62049">
                  <c:v>1.9110499999999999E-2</c:v>
                </c:pt>
                <c:pt idx="62050">
                  <c:v>1.8842100000000001E-2</c:v>
                </c:pt>
                <c:pt idx="62051">
                  <c:v>1.8555200000000001E-2</c:v>
                </c:pt>
                <c:pt idx="62052">
                  <c:v>1.8250800000000001E-2</c:v>
                </c:pt>
                <c:pt idx="62053">
                  <c:v>1.7930000000000001E-2</c:v>
                </c:pt>
                <c:pt idx="62054">
                  <c:v>1.7593600000000001E-2</c:v>
                </c:pt>
                <c:pt idx="62055">
                  <c:v>1.7242799999999999E-2</c:v>
                </c:pt>
                <c:pt idx="62056">
                  <c:v>1.6878799999999999E-2</c:v>
                </c:pt>
                <c:pt idx="62057">
                  <c:v>1.6502900000000001E-2</c:v>
                </c:pt>
                <c:pt idx="62058">
                  <c:v>1.6116200000000001E-2</c:v>
                </c:pt>
                <c:pt idx="62059">
                  <c:v>1.5719899999999998E-2</c:v>
                </c:pt>
                <c:pt idx="62060">
                  <c:v>1.5315199999999999E-2</c:v>
                </c:pt>
                <c:pt idx="62061">
                  <c:v>1.4903400000000001E-2</c:v>
                </c:pt>
                <c:pt idx="62062">
                  <c:v>1.44855E-2</c:v>
                </c:pt>
                <c:pt idx="62063">
                  <c:v>1.40629E-2</c:v>
                </c:pt>
                <c:pt idx="62064">
                  <c:v>1.36366E-2</c:v>
                </c:pt>
                <c:pt idx="62065">
                  <c:v>1.3207999999999999E-2</c:v>
                </c:pt>
                <c:pt idx="62066">
                  <c:v>1.2778100000000001E-2</c:v>
                </c:pt>
                <c:pt idx="62067">
                  <c:v>1.2348100000000001E-2</c:v>
                </c:pt>
                <c:pt idx="62068">
                  <c:v>1.19195E-2</c:v>
                </c:pt>
                <c:pt idx="62069">
                  <c:v>1.14933E-2</c:v>
                </c:pt>
                <c:pt idx="62070">
                  <c:v>1.10706E-2</c:v>
                </c:pt>
                <c:pt idx="62071">
                  <c:v>1.0652699999999999E-2</c:v>
                </c:pt>
                <c:pt idx="62072">
                  <c:v>1.0240600000000001E-2</c:v>
                </c:pt>
                <c:pt idx="62073" formatCode="0.00E+00">
                  <c:v>9.8354600000000007E-3</c:v>
                </c:pt>
                <c:pt idx="62074" formatCode="0.00E+00">
                  <c:v>9.4383100000000001E-3</c:v>
                </c:pt>
                <c:pt idx="62075" formatCode="0.00E+00">
                  <c:v>9.0501999999999996E-3</c:v>
                </c:pt>
                <c:pt idx="62076" formatCode="0.00E+00">
                  <c:v>8.6721899999999998E-3</c:v>
                </c:pt>
                <c:pt idx="62077" formatCode="0.00E+00">
                  <c:v>8.3053899999999993E-3</c:v>
                </c:pt>
                <c:pt idx="62078" formatCode="0.00E+00">
                  <c:v>7.9508700000000005E-3</c:v>
                </c:pt>
                <c:pt idx="62079" formatCode="0.00E+00">
                  <c:v>7.6096100000000002E-3</c:v>
                </c:pt>
                <c:pt idx="62080" formatCode="0.00E+00">
                  <c:v>7.2823999999999996E-3</c:v>
                </c:pt>
                <c:pt idx="62081" formatCode="0.00E+00">
                  <c:v>6.9699499999999999E-3</c:v>
                </c:pt>
                <c:pt idx="62082" formatCode="0.00E+00">
                  <c:v>6.6729800000000002E-3</c:v>
                </c:pt>
                <c:pt idx="62083" formatCode="0.00E+00">
                  <c:v>6.3922600000000003E-3</c:v>
                </c:pt>
                <c:pt idx="62084" formatCode="0.00E+00">
                  <c:v>6.12855E-3</c:v>
                </c:pt>
                <c:pt idx="62085" formatCode="0.00E+00">
                  <c:v>5.8825099999999996E-3</c:v>
                </c:pt>
                <c:pt idx="62086" formatCode="0.00E+00">
                  <c:v>5.6546699999999997E-3</c:v>
                </c:pt>
                <c:pt idx="62087" formatCode="0.00E+00">
                  <c:v>5.44562E-3</c:v>
                </c:pt>
                <c:pt idx="62088" formatCode="0.00E+00">
                  <c:v>5.2559399999999997E-3</c:v>
                </c:pt>
                <c:pt idx="62089" formatCode="0.00E+00">
                  <c:v>5.0860300000000001E-3</c:v>
                </c:pt>
                <c:pt idx="62090" formatCode="0.00E+00">
                  <c:v>4.9362099999999999E-3</c:v>
                </c:pt>
                <c:pt idx="62091" formatCode="0.00E+00">
                  <c:v>4.8068E-3</c:v>
                </c:pt>
                <c:pt idx="62092" formatCode="0.00E+00">
                  <c:v>4.6981200000000001E-3</c:v>
                </c:pt>
                <c:pt idx="62093" formatCode="0.00E+00">
                  <c:v>4.6104700000000002E-3</c:v>
                </c:pt>
                <c:pt idx="62094" formatCode="0.00E+00">
                  <c:v>4.5441300000000004E-3</c:v>
                </c:pt>
                <c:pt idx="62095" formatCode="0.00E+00">
                  <c:v>4.4992399999999998E-3</c:v>
                </c:pt>
                <c:pt idx="62096" formatCode="0.00E+00">
                  <c:v>4.4758200000000001E-3</c:v>
                </c:pt>
                <c:pt idx="62097" formatCode="0.00E+00">
                  <c:v>4.4738800000000004E-3</c:v>
                </c:pt>
                <c:pt idx="62098" formatCode="0.00E+00">
                  <c:v>4.4934700000000003E-3</c:v>
                </c:pt>
                <c:pt idx="62099" formatCode="0.00E+00">
                  <c:v>4.5345699999999999E-3</c:v>
                </c:pt>
                <c:pt idx="62100" formatCode="0.00E+00">
                  <c:v>4.59706E-3</c:v>
                </c:pt>
                <c:pt idx="62101" formatCode="0.00E+00">
                  <c:v>4.6807000000000003E-3</c:v>
                </c:pt>
                <c:pt idx="62102" formatCode="0.00E+00">
                  <c:v>4.7852499999999996E-3</c:v>
                </c:pt>
                <c:pt idx="62103" formatCode="0.00E+00">
                  <c:v>4.9104300000000004E-3</c:v>
                </c:pt>
                <c:pt idx="62104" formatCode="0.00E+00">
                  <c:v>5.0559100000000003E-3</c:v>
                </c:pt>
                <c:pt idx="62105" formatCode="0.00E+00">
                  <c:v>5.2212400000000003E-3</c:v>
                </c:pt>
                <c:pt idx="62106" formatCode="0.00E+00">
                  <c:v>5.4058999999999999E-3</c:v>
                </c:pt>
                <c:pt idx="62107" formatCode="0.00E+00">
                  <c:v>5.6092900000000003E-3</c:v>
                </c:pt>
                <c:pt idx="62108" formatCode="0.00E+00">
                  <c:v>5.83075E-3</c:v>
                </c:pt>
                <c:pt idx="62109" formatCode="0.00E+00">
                  <c:v>6.0696600000000002E-3</c:v>
                </c:pt>
                <c:pt idx="62110" formatCode="0.00E+00">
                  <c:v>6.3253800000000002E-3</c:v>
                </c:pt>
                <c:pt idx="62111" formatCode="0.00E+00">
                  <c:v>6.5973000000000004E-3</c:v>
                </c:pt>
                <c:pt idx="62112" formatCode="0.00E+00">
                  <c:v>6.8847099999999996E-3</c:v>
                </c:pt>
                <c:pt idx="62113" formatCode="0.00E+00">
                  <c:v>7.1868100000000001E-3</c:v>
                </c:pt>
                <c:pt idx="62114" formatCode="0.00E+00">
                  <c:v>7.5027699999999998E-3</c:v>
                </c:pt>
                <c:pt idx="62115" formatCode="0.00E+00">
                  <c:v>7.8317100000000004E-3</c:v>
                </c:pt>
                <c:pt idx="62116" formatCode="0.00E+00">
                  <c:v>8.1727299999999996E-3</c:v>
                </c:pt>
                <c:pt idx="62117" formatCode="0.00E+00">
                  <c:v>8.5249499999999999E-3</c:v>
                </c:pt>
                <c:pt idx="62118" formatCode="0.00E+00">
                  <c:v>8.8874499999999999E-3</c:v>
                </c:pt>
                <c:pt idx="62119" formatCode="0.00E+00">
                  <c:v>9.2591300000000008E-3</c:v>
                </c:pt>
                <c:pt idx="62120" formatCode="0.00E+00">
                  <c:v>9.6388399999999992E-3</c:v>
                </c:pt>
                <c:pt idx="62121">
                  <c:v>1.00255E-2</c:v>
                </c:pt>
                <c:pt idx="62122">
                  <c:v>1.0418E-2</c:v>
                </c:pt>
                <c:pt idx="62123">
                  <c:v>1.0815200000000001E-2</c:v>
                </c:pt>
                <c:pt idx="62124">
                  <c:v>1.12163E-2</c:v>
                </c:pt>
                <c:pt idx="62125">
                  <c:v>1.16198E-2</c:v>
                </c:pt>
                <c:pt idx="62126">
                  <c:v>1.2024699999999999E-2</c:v>
                </c:pt>
                <c:pt idx="62127">
                  <c:v>1.2429600000000001E-2</c:v>
                </c:pt>
                <c:pt idx="62128">
                  <c:v>1.2833499999999999E-2</c:v>
                </c:pt>
                <c:pt idx="62129">
                  <c:v>1.3235E-2</c:v>
                </c:pt>
                <c:pt idx="62130">
                  <c:v>1.36331E-2</c:v>
                </c:pt>
                <c:pt idx="62131">
                  <c:v>1.4026500000000001E-2</c:v>
                </c:pt>
                <c:pt idx="62132">
                  <c:v>1.4413799999999999E-2</c:v>
                </c:pt>
                <c:pt idx="62133">
                  <c:v>1.4794E-2</c:v>
                </c:pt>
                <c:pt idx="62134">
                  <c:v>1.51658E-2</c:v>
                </c:pt>
                <c:pt idx="62135">
                  <c:v>1.55278E-2</c:v>
                </c:pt>
                <c:pt idx="62136">
                  <c:v>1.5878900000000001E-2</c:v>
                </c:pt>
                <c:pt idx="62137">
                  <c:v>1.6217700000000002E-2</c:v>
                </c:pt>
                <c:pt idx="62138">
                  <c:v>1.6542999999999999E-2</c:v>
                </c:pt>
                <c:pt idx="62139">
                  <c:v>1.68536E-2</c:v>
                </c:pt>
                <c:pt idx="62140">
                  <c:v>1.71486E-2</c:v>
                </c:pt>
                <c:pt idx="62141">
                  <c:v>1.7426500000000001E-2</c:v>
                </c:pt>
                <c:pt idx="62142">
                  <c:v>1.7686400000000001E-2</c:v>
                </c:pt>
                <c:pt idx="62143">
                  <c:v>1.7927100000000001E-2</c:v>
                </c:pt>
                <c:pt idx="62144">
                  <c:v>1.81475E-2</c:v>
                </c:pt>
                <c:pt idx="62145">
                  <c:v>1.8346700000000001E-2</c:v>
                </c:pt>
                <c:pt idx="62146">
                  <c:v>1.85238E-2</c:v>
                </c:pt>
                <c:pt idx="62147">
                  <c:v>1.8677699999999998E-2</c:v>
                </c:pt>
                <c:pt idx="62148">
                  <c:v>1.8807600000000001E-2</c:v>
                </c:pt>
                <c:pt idx="62149">
                  <c:v>1.8912600000000002E-2</c:v>
                </c:pt>
                <c:pt idx="62150">
                  <c:v>1.89918E-2</c:v>
                </c:pt>
                <c:pt idx="62151">
                  <c:v>1.9044200000000001E-2</c:v>
                </c:pt>
                <c:pt idx="62152">
                  <c:v>1.9069200000000001E-2</c:v>
                </c:pt>
                <c:pt idx="62153">
                  <c:v>1.90659E-2</c:v>
                </c:pt>
                <c:pt idx="62154">
                  <c:v>1.90338E-2</c:v>
                </c:pt>
                <c:pt idx="62155">
                  <c:v>1.8972099999999999E-2</c:v>
                </c:pt>
                <c:pt idx="62156">
                  <c:v>1.8880500000000001E-2</c:v>
                </c:pt>
                <c:pt idx="62157">
                  <c:v>1.8758199999999999E-2</c:v>
                </c:pt>
                <c:pt idx="62158">
                  <c:v>1.8605E-2</c:v>
                </c:pt>
                <c:pt idx="62159">
                  <c:v>1.84204E-2</c:v>
                </c:pt>
                <c:pt idx="62160">
                  <c:v>1.8204000000000001E-2</c:v>
                </c:pt>
                <c:pt idx="62161">
                  <c:v>1.79554E-2</c:v>
                </c:pt>
                <c:pt idx="62162">
                  <c:v>1.7674499999999999E-2</c:v>
                </c:pt>
                <c:pt idx="62163">
                  <c:v>1.7361100000000001E-2</c:v>
                </c:pt>
                <c:pt idx="62164">
                  <c:v>1.7014999999999999E-2</c:v>
                </c:pt>
                <c:pt idx="62165">
                  <c:v>1.6636000000000001E-2</c:v>
                </c:pt>
                <c:pt idx="62166">
                  <c:v>1.6224200000000001E-2</c:v>
                </c:pt>
                <c:pt idx="62167">
                  <c:v>1.5779600000000001E-2</c:v>
                </c:pt>
                <c:pt idx="62168">
                  <c:v>1.53025E-2</c:v>
                </c:pt>
                <c:pt idx="62169">
                  <c:v>1.47928E-2</c:v>
                </c:pt>
                <c:pt idx="62170">
                  <c:v>1.42509E-2</c:v>
                </c:pt>
                <c:pt idx="62171">
                  <c:v>1.3677E-2</c:v>
                </c:pt>
                <c:pt idx="62172">
                  <c:v>1.30715E-2</c:v>
                </c:pt>
                <c:pt idx="62173">
                  <c:v>1.2434799999999999E-2</c:v>
                </c:pt>
                <c:pt idx="62174">
                  <c:v>1.1767400000000001E-2</c:v>
                </c:pt>
                <c:pt idx="62175">
                  <c:v>1.1069799999999999E-2</c:v>
                </c:pt>
                <c:pt idx="62176">
                  <c:v>1.03427E-2</c:v>
                </c:pt>
                <c:pt idx="62177" formatCode="0.00E+00">
                  <c:v>9.5866200000000006E-3</c:v>
                </c:pt>
                <c:pt idx="62178" formatCode="0.00E+00">
                  <c:v>8.8022799999999991E-3</c:v>
                </c:pt>
                <c:pt idx="62179" formatCode="0.00E+00">
                  <c:v>7.9904799999999995E-3</c:v>
                </c:pt>
                <c:pt idx="62180" formatCode="0.00E+00">
                  <c:v>7.1520899999999998E-3</c:v>
                </c:pt>
                <c:pt idx="62181" formatCode="0.00E+00">
                  <c:v>6.2880000000000002E-3</c:v>
                </c:pt>
                <c:pt idx="62182" formatCode="0.00E+00">
                  <c:v>5.3991500000000001E-3</c:v>
                </c:pt>
                <c:pt idx="62183" formatCode="0.00E+00">
                  <c:v>4.4865499999999997E-3</c:v>
                </c:pt>
                <c:pt idx="62184" formatCode="0.00E+00">
                  <c:v>3.55127E-3</c:v>
                </c:pt>
                <c:pt idx="62185" formatCode="0.00E+00">
                  <c:v>2.5944399999999999E-3</c:v>
                </c:pt>
                <c:pt idx="62186" formatCode="0.00E+00">
                  <c:v>1.6172000000000001E-3</c:v>
                </c:pt>
                <c:pt idx="62187" formatCode="0.00E+00">
                  <c:v>6.2074999999999999E-4</c:v>
                </c:pt>
                <c:pt idx="62188" formatCode="0.00E+00">
                  <c:v>-3.9368299999999998E-4</c:v>
                </c:pt>
                <c:pt idx="62189" formatCode="0.00E+00">
                  <c:v>-1.4247800000000001E-3</c:v>
                </c:pt>
                <c:pt idx="62190" formatCode="0.00E+00">
                  <c:v>-2.4711999999999998E-3</c:v>
                </c:pt>
                <c:pt idx="62191" formatCode="0.00E+00">
                  <c:v>-3.5315400000000001E-3</c:v>
                </c:pt>
                <c:pt idx="62192" formatCode="0.00E+00">
                  <c:v>-4.6043999999999998E-3</c:v>
                </c:pt>
                <c:pt idx="62193" formatCode="0.00E+00">
                  <c:v>-5.6883100000000002E-3</c:v>
                </c:pt>
                <c:pt idx="62194" formatCode="0.00E+00">
                  <c:v>-6.7817600000000004E-3</c:v>
                </c:pt>
                <c:pt idx="62195" formatCode="0.00E+00">
                  <c:v>-7.8832599999999996E-3</c:v>
                </c:pt>
                <c:pt idx="62196" formatCode="0.00E+00">
                  <c:v>-8.9912800000000008E-3</c:v>
                </c:pt>
                <c:pt idx="62197">
                  <c:v>-1.01043E-2</c:v>
                </c:pt>
                <c:pt idx="62198">
                  <c:v>-1.1220600000000001E-2</c:v>
                </c:pt>
                <c:pt idx="62199">
                  <c:v>-1.2338699999999999E-2</c:v>
                </c:pt>
                <c:pt idx="62200">
                  <c:v>-1.3457E-2</c:v>
                </c:pt>
                <c:pt idx="62201">
                  <c:v>-1.45737E-2</c:v>
                </c:pt>
                <c:pt idx="62202">
                  <c:v>-1.5687300000000001E-2</c:v>
                </c:pt>
                <c:pt idx="62203">
                  <c:v>-1.6795999999999998E-2</c:v>
                </c:pt>
                <c:pt idx="62204">
                  <c:v>-1.7898299999999999E-2</c:v>
                </c:pt>
                <c:pt idx="62205">
                  <c:v>-1.89924E-2</c:v>
                </c:pt>
                <c:pt idx="62206">
                  <c:v>-2.0076699999999999E-2</c:v>
                </c:pt>
                <c:pt idx="62207">
                  <c:v>-2.1149399999999999E-2</c:v>
                </c:pt>
                <c:pt idx="62208">
                  <c:v>-2.22089E-2</c:v>
                </c:pt>
                <c:pt idx="62209">
                  <c:v>-2.3253599999999999E-2</c:v>
                </c:pt>
                <c:pt idx="62210">
                  <c:v>-2.42817E-2</c:v>
                </c:pt>
                <c:pt idx="62211">
                  <c:v>-2.5291600000000001E-2</c:v>
                </c:pt>
                <c:pt idx="62212">
                  <c:v>-2.6281800000000001E-2</c:v>
                </c:pt>
                <c:pt idx="62213">
                  <c:v>-2.72505E-2</c:v>
                </c:pt>
                <c:pt idx="62214">
                  <c:v>-2.8196200000000001E-2</c:v>
                </c:pt>
                <c:pt idx="62215">
                  <c:v>-2.9117400000000002E-2</c:v>
                </c:pt>
                <c:pt idx="62216">
                  <c:v>-3.0012500000000001E-2</c:v>
                </c:pt>
                <c:pt idx="62217">
                  <c:v>-3.0880000000000001E-2</c:v>
                </c:pt>
                <c:pt idx="62218">
                  <c:v>-3.1718400000000001E-2</c:v>
                </c:pt>
                <c:pt idx="62219">
                  <c:v>-3.2526300000000001E-2</c:v>
                </c:pt>
                <c:pt idx="62220">
                  <c:v>-3.33023E-2</c:v>
                </c:pt>
                <c:pt idx="62221">
                  <c:v>-3.4044999999999999E-2</c:v>
                </c:pt>
                <c:pt idx="62222">
                  <c:v>-3.4753199999999998E-2</c:v>
                </c:pt>
                <c:pt idx="62223">
                  <c:v>-3.5425400000000003E-2</c:v>
                </c:pt>
                <c:pt idx="62224">
                  <c:v>-3.6060599999999998E-2</c:v>
                </c:pt>
                <c:pt idx="62225">
                  <c:v>-3.6657500000000003E-2</c:v>
                </c:pt>
                <c:pt idx="62226">
                  <c:v>-3.7214999999999998E-2</c:v>
                </c:pt>
                <c:pt idx="62227">
                  <c:v>-3.7732000000000002E-2</c:v>
                </c:pt>
                <c:pt idx="62228">
                  <c:v>-3.8207400000000002E-2</c:v>
                </c:pt>
                <c:pt idx="62229">
                  <c:v>-3.8640399999999998E-2</c:v>
                </c:pt>
                <c:pt idx="62230">
                  <c:v>-3.9030000000000002E-2</c:v>
                </c:pt>
                <c:pt idx="62231">
                  <c:v>-3.9375300000000002E-2</c:v>
                </c:pt>
                <c:pt idx="62232">
                  <c:v>-3.9675599999999998E-2</c:v>
                </c:pt>
                <c:pt idx="62233">
                  <c:v>-3.9930100000000003E-2</c:v>
                </c:pt>
                <c:pt idx="62234">
                  <c:v>-4.0138199999999999E-2</c:v>
                </c:pt>
                <c:pt idx="62235">
                  <c:v>-4.0299300000000003E-2</c:v>
                </c:pt>
                <c:pt idx="62236">
                  <c:v>-4.0412799999999999E-2</c:v>
                </c:pt>
                <c:pt idx="62237">
                  <c:v>-4.0478300000000002E-2</c:v>
                </c:pt>
                <c:pt idx="62238">
                  <c:v>-4.0495400000000001E-2</c:v>
                </c:pt>
                <c:pt idx="62239">
                  <c:v>-4.0463899999999997E-2</c:v>
                </c:pt>
                <c:pt idx="62240">
                  <c:v>-4.0383299999999997E-2</c:v>
                </c:pt>
                <c:pt idx="62241">
                  <c:v>-4.0253700000000003E-2</c:v>
                </c:pt>
                <c:pt idx="62242">
                  <c:v>-4.0074800000000001E-2</c:v>
                </c:pt>
                <c:pt idx="62243">
                  <c:v>-3.9846699999999999E-2</c:v>
                </c:pt>
                <c:pt idx="62244">
                  <c:v>-3.9569300000000002E-2</c:v>
                </c:pt>
                <c:pt idx="62245">
                  <c:v>-3.9242899999999997E-2</c:v>
                </c:pt>
                <c:pt idx="62246">
                  <c:v>-3.8867600000000002E-2</c:v>
                </c:pt>
                <c:pt idx="62247">
                  <c:v>-3.8443699999999997E-2</c:v>
                </c:pt>
                <c:pt idx="62248">
                  <c:v>-3.7971400000000002E-2</c:v>
                </c:pt>
                <c:pt idx="62249">
                  <c:v>-3.74513E-2</c:v>
                </c:pt>
                <c:pt idx="62250">
                  <c:v>-3.6883800000000001E-2</c:v>
                </c:pt>
                <c:pt idx="62251">
                  <c:v>-3.62694E-2</c:v>
                </c:pt>
                <c:pt idx="62252">
                  <c:v>-3.5608899999999999E-2</c:v>
                </c:pt>
                <c:pt idx="62253">
                  <c:v>-3.4902799999999998E-2</c:v>
                </c:pt>
                <c:pt idx="62254">
                  <c:v>-3.4152000000000002E-2</c:v>
                </c:pt>
                <c:pt idx="62255">
                  <c:v>-3.3357400000000002E-2</c:v>
                </c:pt>
                <c:pt idx="62256">
                  <c:v>-3.2519699999999999E-2</c:v>
                </c:pt>
                <c:pt idx="62257">
                  <c:v>-3.1640000000000001E-2</c:v>
                </c:pt>
                <c:pt idx="62258">
                  <c:v>-3.0719400000000001E-2</c:v>
                </c:pt>
                <c:pt idx="62259">
                  <c:v>-2.9758799999999998E-2</c:v>
                </c:pt>
                <c:pt idx="62260">
                  <c:v>-2.87595E-2</c:v>
                </c:pt>
                <c:pt idx="62261">
                  <c:v>-2.7722699999999999E-2</c:v>
                </c:pt>
                <c:pt idx="62262">
                  <c:v>-2.6649599999999999E-2</c:v>
                </c:pt>
                <c:pt idx="62263">
                  <c:v>-2.5541500000000002E-2</c:v>
                </c:pt>
                <c:pt idx="62264">
                  <c:v>-2.4399899999999999E-2</c:v>
                </c:pt>
                <c:pt idx="62265">
                  <c:v>-2.3226199999999999E-2</c:v>
                </c:pt>
                <c:pt idx="62266">
                  <c:v>-2.2021800000000001E-2</c:v>
                </c:pt>
                <c:pt idx="62267">
                  <c:v>-2.0788299999999999E-2</c:v>
                </c:pt>
                <c:pt idx="62268">
                  <c:v>-1.9527300000000001E-2</c:v>
                </c:pt>
                <c:pt idx="62269">
                  <c:v>-1.8240200000000002E-2</c:v>
                </c:pt>
                <c:pt idx="62270">
                  <c:v>-1.69289E-2</c:v>
                </c:pt>
                <c:pt idx="62271">
                  <c:v>-1.5594999999999999E-2</c:v>
                </c:pt>
                <c:pt idx="62272">
                  <c:v>-1.42402E-2</c:v>
                </c:pt>
                <c:pt idx="62273">
                  <c:v>-1.28662E-2</c:v>
                </c:pt>
                <c:pt idx="62274">
                  <c:v>-1.1475000000000001E-2</c:v>
                </c:pt>
                <c:pt idx="62275">
                  <c:v>-1.00681E-2</c:v>
                </c:pt>
                <c:pt idx="62276" formatCode="0.00E+00">
                  <c:v>-8.6475600000000003E-3</c:v>
                </c:pt>
                <c:pt idx="62277" formatCode="0.00E+00">
                  <c:v>-7.2151400000000001E-3</c:v>
                </c:pt>
                <c:pt idx="62278" formatCode="0.00E+00">
                  <c:v>-5.7727400000000002E-3</c:v>
                </c:pt>
                <c:pt idx="62279" formatCode="0.00E+00">
                  <c:v>-4.3222399999999998E-3</c:v>
                </c:pt>
                <c:pt idx="62280" formatCode="0.00E+00">
                  <c:v>-2.8655199999999999E-3</c:v>
                </c:pt>
                <c:pt idx="62281" formatCode="0.00E+00">
                  <c:v>-1.4045100000000001E-3</c:v>
                </c:pt>
                <c:pt idx="62282" formatCode="0.00E+00">
                  <c:v>5.8901199999999998E-5</c:v>
                </c:pt>
                <c:pt idx="62283" formatCode="0.00E+00">
                  <c:v>1.5227800000000001E-3</c:v>
                </c:pt>
                <c:pt idx="62284" formatCode="0.00E+00">
                  <c:v>2.9852300000000002E-3</c:v>
                </c:pt>
                <c:pt idx="62285" formatCode="0.00E+00">
                  <c:v>4.4443199999999999E-3</c:v>
                </c:pt>
                <c:pt idx="62286" formatCode="0.00E+00">
                  <c:v>5.8981600000000004E-3</c:v>
                </c:pt>
                <c:pt idx="62287" formatCode="0.00E+00">
                  <c:v>7.34484E-3</c:v>
                </c:pt>
                <c:pt idx="62288" formatCode="0.00E+00">
                  <c:v>8.7824900000000004E-3</c:v>
                </c:pt>
                <c:pt idx="62289">
                  <c:v>1.02092E-2</c:v>
                </c:pt>
                <c:pt idx="62290">
                  <c:v>1.16232E-2</c:v>
                </c:pt>
                <c:pt idx="62291">
                  <c:v>1.30226E-2</c:v>
                </c:pt>
                <c:pt idx="62292">
                  <c:v>1.4405599999999999E-2</c:v>
                </c:pt>
                <c:pt idx="62293">
                  <c:v>1.57704E-2</c:v>
                </c:pt>
                <c:pt idx="62294">
                  <c:v>1.7115200000000001E-2</c:v>
                </c:pt>
                <c:pt idx="62295">
                  <c:v>1.8438400000000001E-2</c:v>
                </c:pt>
                <c:pt idx="62296">
                  <c:v>1.97383E-2</c:v>
                </c:pt>
                <c:pt idx="62297">
                  <c:v>2.10131E-2</c:v>
                </c:pt>
                <c:pt idx="62298">
                  <c:v>2.2261300000000001E-2</c:v>
                </c:pt>
                <c:pt idx="62299">
                  <c:v>2.34813E-2</c:v>
                </c:pt>
                <c:pt idx="62300">
                  <c:v>2.4671599999999998E-2</c:v>
                </c:pt>
                <c:pt idx="62301">
                  <c:v>2.5830700000000002E-2</c:v>
                </c:pt>
                <c:pt idx="62302">
                  <c:v>2.6957200000000001E-2</c:v>
                </c:pt>
                <c:pt idx="62303">
                  <c:v>2.80497E-2</c:v>
                </c:pt>
                <c:pt idx="62304">
                  <c:v>2.9106799999999999E-2</c:v>
                </c:pt>
                <c:pt idx="62305">
                  <c:v>3.01272E-2</c:v>
                </c:pt>
                <c:pt idx="62306">
                  <c:v>3.1109899999999999E-2</c:v>
                </c:pt>
                <c:pt idx="62307">
                  <c:v>3.2053499999999999E-2</c:v>
                </c:pt>
                <c:pt idx="62308">
                  <c:v>3.2957E-2</c:v>
                </c:pt>
                <c:pt idx="62309">
                  <c:v>3.3819399999999999E-2</c:v>
                </c:pt>
                <c:pt idx="62310">
                  <c:v>3.4639700000000002E-2</c:v>
                </c:pt>
                <c:pt idx="62311">
                  <c:v>3.5416900000000001E-2</c:v>
                </c:pt>
                <c:pt idx="62312">
                  <c:v>3.61502E-2</c:v>
                </c:pt>
                <c:pt idx="62313">
                  <c:v>3.6838900000000001E-2</c:v>
                </c:pt>
                <c:pt idx="62314">
                  <c:v>3.7482099999999997E-2</c:v>
                </c:pt>
                <c:pt idx="62315">
                  <c:v>3.8079399999999999E-2</c:v>
                </c:pt>
                <c:pt idx="62316">
                  <c:v>3.8629999999999998E-2</c:v>
                </c:pt>
                <c:pt idx="62317">
                  <c:v>3.9133500000000002E-2</c:v>
                </c:pt>
                <c:pt idx="62318">
                  <c:v>3.95895E-2</c:v>
                </c:pt>
                <c:pt idx="62319">
                  <c:v>3.9997600000000001E-2</c:v>
                </c:pt>
                <c:pt idx="62320">
                  <c:v>4.0357400000000002E-2</c:v>
                </c:pt>
                <c:pt idx="62321">
                  <c:v>4.0668799999999998E-2</c:v>
                </c:pt>
                <c:pt idx="62322">
                  <c:v>4.0931599999999999E-2</c:v>
                </c:pt>
                <c:pt idx="62323">
                  <c:v>4.11457E-2</c:v>
                </c:pt>
                <c:pt idx="62324">
                  <c:v>4.1311199999999999E-2</c:v>
                </c:pt>
                <c:pt idx="62325">
                  <c:v>4.1428100000000002E-2</c:v>
                </c:pt>
                <c:pt idx="62326">
                  <c:v>4.1496400000000003E-2</c:v>
                </c:pt>
                <c:pt idx="62327">
                  <c:v>4.1516499999999998E-2</c:v>
                </c:pt>
                <c:pt idx="62328">
                  <c:v>4.1488499999999998E-2</c:v>
                </c:pt>
                <c:pt idx="62329">
                  <c:v>4.1412900000000002E-2</c:v>
                </c:pt>
                <c:pt idx="62330">
                  <c:v>4.1290100000000003E-2</c:v>
                </c:pt>
                <c:pt idx="62331">
                  <c:v>4.1120400000000001E-2</c:v>
                </c:pt>
                <c:pt idx="62332">
                  <c:v>4.0904500000000003E-2</c:v>
                </c:pt>
                <c:pt idx="62333">
                  <c:v>4.0642900000000003E-2</c:v>
                </c:pt>
                <c:pt idx="62334">
                  <c:v>4.0336400000000001E-2</c:v>
                </c:pt>
                <c:pt idx="62335">
                  <c:v>3.9985600000000003E-2</c:v>
                </c:pt>
                <c:pt idx="62336">
                  <c:v>3.9591399999999999E-2</c:v>
                </c:pt>
                <c:pt idx="62337">
                  <c:v>3.9154500000000002E-2</c:v>
                </c:pt>
                <c:pt idx="62338">
                  <c:v>3.8676000000000002E-2</c:v>
                </c:pt>
                <c:pt idx="62339">
                  <c:v>3.8156700000000002E-2</c:v>
                </c:pt>
                <c:pt idx="62340">
                  <c:v>3.7597800000000001E-2</c:v>
                </c:pt>
                <c:pt idx="62341">
                  <c:v>3.7000100000000001E-2</c:v>
                </c:pt>
                <c:pt idx="62342">
                  <c:v>3.6365000000000001E-2</c:v>
                </c:pt>
                <c:pt idx="62343">
                  <c:v>3.56934E-2</c:v>
                </c:pt>
                <c:pt idx="62344">
                  <c:v>3.4986700000000003E-2</c:v>
                </c:pt>
                <c:pt idx="62345">
                  <c:v>3.4246199999999997E-2</c:v>
                </c:pt>
                <c:pt idx="62346">
                  <c:v>3.3473000000000003E-2</c:v>
                </c:pt>
                <c:pt idx="62347">
                  <c:v>3.2668500000000003E-2</c:v>
                </c:pt>
                <c:pt idx="62348">
                  <c:v>3.1834099999999997E-2</c:v>
                </c:pt>
                <c:pt idx="62349">
                  <c:v>3.09713E-2</c:v>
                </c:pt>
                <c:pt idx="62350">
                  <c:v>3.0081400000000001E-2</c:v>
                </c:pt>
                <c:pt idx="62351">
                  <c:v>2.9165900000000002E-2</c:v>
                </c:pt>
                <c:pt idx="62352">
                  <c:v>2.82262E-2</c:v>
                </c:pt>
                <c:pt idx="62353">
                  <c:v>2.7264E-2</c:v>
                </c:pt>
                <c:pt idx="62354">
                  <c:v>2.6280700000000001E-2</c:v>
                </c:pt>
                <c:pt idx="62355">
                  <c:v>2.5277999999999998E-2</c:v>
                </c:pt>
                <c:pt idx="62356">
                  <c:v>2.4257299999999999E-2</c:v>
                </c:pt>
                <c:pt idx="62357">
                  <c:v>2.32202E-2</c:v>
                </c:pt>
                <c:pt idx="62358">
                  <c:v>2.2168400000000001E-2</c:v>
                </c:pt>
                <c:pt idx="62359">
                  <c:v>2.1103400000000001E-2</c:v>
                </c:pt>
                <c:pt idx="62360">
                  <c:v>2.0026800000000001E-2</c:v>
                </c:pt>
                <c:pt idx="62361">
                  <c:v>1.89403E-2</c:v>
                </c:pt>
                <c:pt idx="62362">
                  <c:v>1.7845400000000001E-2</c:v>
                </c:pt>
                <c:pt idx="62363">
                  <c:v>1.67438E-2</c:v>
                </c:pt>
                <c:pt idx="62364">
                  <c:v>1.5637100000000001E-2</c:v>
                </c:pt>
                <c:pt idx="62365">
                  <c:v>1.45267E-2</c:v>
                </c:pt>
                <c:pt idx="62366">
                  <c:v>1.34144E-2</c:v>
                </c:pt>
                <c:pt idx="62367">
                  <c:v>1.23017E-2</c:v>
                </c:pt>
                <c:pt idx="62368">
                  <c:v>1.11901E-2</c:v>
                </c:pt>
                <c:pt idx="62369">
                  <c:v>1.0081100000000001E-2</c:v>
                </c:pt>
                <c:pt idx="62370" formatCode="0.00E+00">
                  <c:v>8.9762599999999998E-3</c:v>
                </c:pt>
                <c:pt idx="62371" formatCode="0.00E+00">
                  <c:v>7.8770699999999999E-3</c:v>
                </c:pt>
                <c:pt idx="62372" formatCode="0.00E+00">
                  <c:v>6.7849700000000004E-3</c:v>
                </c:pt>
                <c:pt idx="62373" formatCode="0.00E+00">
                  <c:v>5.7013899999999998E-3</c:v>
                </c:pt>
                <c:pt idx="62374" formatCode="0.00E+00">
                  <c:v>4.62773E-3</c:v>
                </c:pt>
                <c:pt idx="62375" formatCode="0.00E+00">
                  <c:v>3.5653500000000001E-3</c:v>
                </c:pt>
                <c:pt idx="62376" formatCode="0.00E+00">
                  <c:v>2.51557E-3</c:v>
                </c:pt>
                <c:pt idx="62377" formatCode="0.00E+00">
                  <c:v>1.4797E-3</c:v>
                </c:pt>
                <c:pt idx="62378" formatCode="0.00E+00">
                  <c:v>4.5898899999999998E-4</c:v>
                </c:pt>
                <c:pt idx="62379" formatCode="0.00E+00">
                  <c:v>-5.4535200000000003E-4</c:v>
                </c:pt>
                <c:pt idx="62380" formatCode="0.00E+00">
                  <c:v>-1.5321499999999999E-3</c:v>
                </c:pt>
                <c:pt idx="62381" formatCode="0.00E+00">
                  <c:v>-2.5002800000000001E-3</c:v>
                </c:pt>
                <c:pt idx="62382" formatCode="0.00E+00">
                  <c:v>-3.4486500000000002E-3</c:v>
                </c:pt>
                <c:pt idx="62383" formatCode="0.00E+00">
                  <c:v>-4.37624E-3</c:v>
                </c:pt>
                <c:pt idx="62384" formatCode="0.00E+00">
                  <c:v>-5.2820499999999999E-3</c:v>
                </c:pt>
                <c:pt idx="62385" formatCode="0.00E+00">
                  <c:v>-6.1651600000000003E-3</c:v>
                </c:pt>
                <c:pt idx="62386" formatCode="0.00E+00">
                  <c:v>-7.0246600000000003E-3</c:v>
                </c:pt>
                <c:pt idx="62387" formatCode="0.00E+00">
                  <c:v>-7.8597400000000005E-3</c:v>
                </c:pt>
                <c:pt idx="62388" formatCode="0.00E+00">
                  <c:v>-8.6695999999999995E-3</c:v>
                </c:pt>
                <c:pt idx="62389" formatCode="0.00E+00">
                  <c:v>-9.4535299999999999E-3</c:v>
                </c:pt>
                <c:pt idx="62390">
                  <c:v>-1.0210800000000001E-2</c:v>
                </c:pt>
                <c:pt idx="62391">
                  <c:v>-1.09409E-2</c:v>
                </c:pt>
                <c:pt idx="62392">
                  <c:v>-1.1643199999999999E-2</c:v>
                </c:pt>
                <c:pt idx="62393">
                  <c:v>-1.23173E-2</c:v>
                </c:pt>
                <c:pt idx="62394">
                  <c:v>-1.29625E-2</c:v>
                </c:pt>
                <c:pt idx="62395">
                  <c:v>-1.3578700000000001E-2</c:v>
                </c:pt>
                <c:pt idx="62396">
                  <c:v>-1.41654E-2</c:v>
                </c:pt>
                <c:pt idx="62397">
                  <c:v>-1.47224E-2</c:v>
                </c:pt>
                <c:pt idx="62398">
                  <c:v>-1.52494E-2</c:v>
                </c:pt>
                <c:pt idx="62399">
                  <c:v>-1.5746300000000001E-2</c:v>
                </c:pt>
                <c:pt idx="62400">
                  <c:v>-1.6213000000000002E-2</c:v>
                </c:pt>
                <c:pt idx="62401">
                  <c:v>-1.6649500000000001E-2</c:v>
                </c:pt>
                <c:pt idx="62402">
                  <c:v>-1.70557E-2</c:v>
                </c:pt>
                <c:pt idx="62403">
                  <c:v>-1.7431800000000001E-2</c:v>
                </c:pt>
                <c:pt idx="62404">
                  <c:v>-1.77777E-2</c:v>
                </c:pt>
                <c:pt idx="62405">
                  <c:v>-1.80938E-2</c:v>
                </c:pt>
                <c:pt idx="62406">
                  <c:v>-1.8380299999999999E-2</c:v>
                </c:pt>
                <c:pt idx="62407">
                  <c:v>-1.8637299999999999E-2</c:v>
                </c:pt>
                <c:pt idx="62408">
                  <c:v>-1.8865300000000002E-2</c:v>
                </c:pt>
                <c:pt idx="62409">
                  <c:v>-1.90647E-2</c:v>
                </c:pt>
                <c:pt idx="62410">
                  <c:v>-1.9235800000000001E-2</c:v>
                </c:pt>
                <c:pt idx="62411">
                  <c:v>-1.9379199999999999E-2</c:v>
                </c:pt>
                <c:pt idx="62412">
                  <c:v>-1.94953E-2</c:v>
                </c:pt>
                <c:pt idx="62413">
                  <c:v>-1.9584799999999999E-2</c:v>
                </c:pt>
                <c:pt idx="62414">
                  <c:v>-1.9648200000000001E-2</c:v>
                </c:pt>
                <c:pt idx="62415">
                  <c:v>-1.96863E-2</c:v>
                </c:pt>
                <c:pt idx="62416">
                  <c:v>-1.9699600000000001E-2</c:v>
                </c:pt>
                <c:pt idx="62417">
                  <c:v>-1.9688899999999999E-2</c:v>
                </c:pt>
                <c:pt idx="62418">
                  <c:v>-1.9655099999999998E-2</c:v>
                </c:pt>
                <c:pt idx="62419">
                  <c:v>-1.95988E-2</c:v>
                </c:pt>
                <c:pt idx="62420">
                  <c:v>-1.9520900000000001E-2</c:v>
                </c:pt>
                <c:pt idx="62421">
                  <c:v>-1.94223E-2</c:v>
                </c:pt>
                <c:pt idx="62422">
                  <c:v>-1.9303899999999999E-2</c:v>
                </c:pt>
                <c:pt idx="62423">
                  <c:v>-1.9166599999999999E-2</c:v>
                </c:pt>
                <c:pt idx="62424">
                  <c:v>-1.9011400000000001E-2</c:v>
                </c:pt>
                <c:pt idx="62425">
                  <c:v>-1.8839100000000001E-2</c:v>
                </c:pt>
                <c:pt idx="62426">
                  <c:v>-1.8650799999999999E-2</c:v>
                </c:pt>
                <c:pt idx="62427">
                  <c:v>-1.8447399999999999E-2</c:v>
                </c:pt>
                <c:pt idx="62428">
                  <c:v>-1.8230099999999999E-2</c:v>
                </c:pt>
                <c:pt idx="62429">
                  <c:v>-1.79997E-2</c:v>
                </c:pt>
                <c:pt idx="62430">
                  <c:v>-1.77574E-2</c:v>
                </c:pt>
                <c:pt idx="62431">
                  <c:v>-1.7504200000000001E-2</c:v>
                </c:pt>
                <c:pt idx="62432">
                  <c:v>-1.7241099999999999E-2</c:v>
                </c:pt>
                <c:pt idx="62433">
                  <c:v>-1.69692E-2</c:v>
                </c:pt>
                <c:pt idx="62434">
                  <c:v>-1.6689499999999999E-2</c:v>
                </c:pt>
                <c:pt idx="62435">
                  <c:v>-1.64031E-2</c:v>
                </c:pt>
                <c:pt idx="62436">
                  <c:v>-1.61111E-2</c:v>
                </c:pt>
                <c:pt idx="62437">
                  <c:v>-1.5814499999999999E-2</c:v>
                </c:pt>
                <c:pt idx="62438">
                  <c:v>-1.5514200000000001E-2</c:v>
                </c:pt>
                <c:pt idx="62439">
                  <c:v>-1.5211499999999999E-2</c:v>
                </c:pt>
                <c:pt idx="62440">
                  <c:v>-1.49071E-2</c:v>
                </c:pt>
                <c:pt idx="62441">
                  <c:v>-1.4602199999999999E-2</c:v>
                </c:pt>
                <c:pt idx="62442">
                  <c:v>-1.4297799999999999E-2</c:v>
                </c:pt>
                <c:pt idx="62443">
                  <c:v>-1.39948E-2</c:v>
                </c:pt>
                <c:pt idx="62444">
                  <c:v>-1.3694E-2</c:v>
                </c:pt>
                <c:pt idx="62445">
                  <c:v>-1.33966E-2</c:v>
                </c:pt>
                <c:pt idx="62446">
                  <c:v>-1.3103200000000001E-2</c:v>
                </c:pt>
                <c:pt idx="62447">
                  <c:v>-1.2814900000000001E-2</c:v>
                </c:pt>
                <c:pt idx="62448">
                  <c:v>-1.25325E-2</c:v>
                </c:pt>
                <c:pt idx="62449">
                  <c:v>-1.2256599999999999E-2</c:v>
                </c:pt>
                <c:pt idx="62450">
                  <c:v>-1.19883E-2</c:v>
                </c:pt>
                <c:pt idx="62451">
                  <c:v>-1.17281E-2</c:v>
                </c:pt>
                <c:pt idx="62452">
                  <c:v>-1.1476699999999999E-2</c:v>
                </c:pt>
                <c:pt idx="62453">
                  <c:v>-1.1234900000000001E-2</c:v>
                </c:pt>
                <c:pt idx="62454">
                  <c:v>-1.1003300000000001E-2</c:v>
                </c:pt>
                <c:pt idx="62455">
                  <c:v>-1.07825E-2</c:v>
                </c:pt>
                <c:pt idx="62456">
                  <c:v>-1.0573000000000001E-2</c:v>
                </c:pt>
                <c:pt idx="62457">
                  <c:v>-1.03753E-2</c:v>
                </c:pt>
                <c:pt idx="62458">
                  <c:v>-1.0189999999999999E-2</c:v>
                </c:pt>
                <c:pt idx="62459">
                  <c:v>-1.0017399999999999E-2</c:v>
                </c:pt>
                <c:pt idx="62460" formatCode="0.00E+00">
                  <c:v>-9.8578699999999995E-3</c:v>
                </c:pt>
                <c:pt idx="62461" formatCode="0.00E+00">
                  <c:v>-9.7118099999999995E-3</c:v>
                </c:pt>
                <c:pt idx="62462" formatCode="0.00E+00">
                  <c:v>-9.5794999999999995E-3</c:v>
                </c:pt>
                <c:pt idx="62463" formatCode="0.00E+00">
                  <c:v>-9.4611699999999996E-3</c:v>
                </c:pt>
                <c:pt idx="62464" formatCode="0.00E+00">
                  <c:v>-9.3570200000000006E-3</c:v>
                </c:pt>
                <c:pt idx="62465" formatCode="0.00E+00">
                  <c:v>-9.2672099999999997E-3</c:v>
                </c:pt>
                <c:pt idx="62466" formatCode="0.00E+00">
                  <c:v>-9.1918299999999998E-3</c:v>
                </c:pt>
                <c:pt idx="62467" formatCode="0.00E+00">
                  <c:v>-9.1309400000000006E-3</c:v>
                </c:pt>
                <c:pt idx="62468" formatCode="0.00E+00">
                  <c:v>-9.0845500000000003E-3</c:v>
                </c:pt>
                <c:pt idx="62469" formatCode="0.00E+00">
                  <c:v>-9.0526200000000008E-3</c:v>
                </c:pt>
                <c:pt idx="62470" formatCode="0.00E+00">
                  <c:v>-9.0350599999999993E-3</c:v>
                </c:pt>
                <c:pt idx="62471" formatCode="0.00E+00">
                  <c:v>-9.0317399999999999E-3</c:v>
                </c:pt>
                <c:pt idx="62472" formatCode="0.00E+00">
                  <c:v>-9.0424800000000003E-3</c:v>
                </c:pt>
                <c:pt idx="62473" formatCode="0.00E+00">
                  <c:v>-9.0670500000000001E-3</c:v>
                </c:pt>
                <c:pt idx="62474" formatCode="0.00E+00">
                  <c:v>-9.1051699999999992E-3</c:v>
                </c:pt>
                <c:pt idx="62475" formatCode="0.00E+00">
                  <c:v>-9.1565199999999996E-3</c:v>
                </c:pt>
                <c:pt idx="62476" formatCode="0.00E+00">
                  <c:v>-9.2207599999999997E-3</c:v>
                </c:pt>
                <c:pt idx="62477" formatCode="0.00E+00">
                  <c:v>-9.2974500000000005E-3</c:v>
                </c:pt>
                <c:pt idx="62478" formatCode="0.00E+00">
                  <c:v>-9.3861699999999992E-3</c:v>
                </c:pt>
                <c:pt idx="62479" formatCode="0.00E+00">
                  <c:v>-9.4864100000000007E-3</c:v>
                </c:pt>
                <c:pt idx="62480" formatCode="0.00E+00">
                  <c:v>-9.5976499999999992E-3</c:v>
                </c:pt>
                <c:pt idx="62481" formatCode="0.00E+00">
                  <c:v>-9.7193100000000001E-3</c:v>
                </c:pt>
                <c:pt idx="62482" formatCode="0.00E+00">
                  <c:v>-9.85078E-3</c:v>
                </c:pt>
                <c:pt idx="62483" formatCode="0.00E+00">
                  <c:v>-9.9914200000000009E-3</c:v>
                </c:pt>
                <c:pt idx="62484">
                  <c:v>-1.01405E-2</c:v>
                </c:pt>
                <c:pt idx="62485">
                  <c:v>-1.02974E-2</c:v>
                </c:pt>
                <c:pt idx="62486">
                  <c:v>-1.04613E-2</c:v>
                </c:pt>
                <c:pt idx="62487">
                  <c:v>-1.06315E-2</c:v>
                </c:pt>
                <c:pt idx="62488">
                  <c:v>-1.08071E-2</c:v>
                </c:pt>
                <c:pt idx="62489">
                  <c:v>-1.09873E-2</c:v>
                </c:pt>
                <c:pt idx="62490">
                  <c:v>-1.1171199999999999E-2</c:v>
                </c:pt>
                <c:pt idx="62491">
                  <c:v>-1.1358E-2</c:v>
                </c:pt>
                <c:pt idx="62492">
                  <c:v>-1.15467E-2</c:v>
                </c:pt>
                <c:pt idx="62493">
                  <c:v>-1.17365E-2</c:v>
                </c:pt>
                <c:pt idx="62494">
                  <c:v>-1.1926300000000001E-2</c:v>
                </c:pt>
                <c:pt idx="62495">
                  <c:v>-1.2115300000000001E-2</c:v>
                </c:pt>
                <c:pt idx="62496">
                  <c:v>-1.23024E-2</c:v>
                </c:pt>
                <c:pt idx="62497">
                  <c:v>-1.24866E-2</c:v>
                </c:pt>
                <c:pt idx="62498">
                  <c:v>-1.2667100000000001E-2</c:v>
                </c:pt>
                <c:pt idx="62499">
                  <c:v>-1.28427E-2</c:v>
                </c:pt>
                <c:pt idx="62500">
                  <c:v>-1.3012599999999999E-2</c:v>
                </c:pt>
                <c:pt idx="62501">
                  <c:v>-1.3175600000000001E-2</c:v>
                </c:pt>
                <c:pt idx="62502">
                  <c:v>-1.33308E-2</c:v>
                </c:pt>
                <c:pt idx="62503">
                  <c:v>-1.3477100000000001E-2</c:v>
                </c:pt>
                <c:pt idx="62504">
                  <c:v>-1.36136E-2</c:v>
                </c:pt>
                <c:pt idx="62505">
                  <c:v>-1.3739299999999999E-2</c:v>
                </c:pt>
                <c:pt idx="62506">
                  <c:v>-1.3853300000000001E-2</c:v>
                </c:pt>
                <c:pt idx="62507">
                  <c:v>-1.39544E-2</c:v>
                </c:pt>
                <c:pt idx="62508">
                  <c:v>-1.40418E-2</c:v>
                </c:pt>
                <c:pt idx="62509">
                  <c:v>-1.41146E-2</c:v>
                </c:pt>
                <c:pt idx="62510">
                  <c:v>-1.41718E-2</c:v>
                </c:pt>
                <c:pt idx="62511">
                  <c:v>-1.4212600000000001E-2</c:v>
                </c:pt>
                <c:pt idx="62512">
                  <c:v>-1.4235899999999999E-2</c:v>
                </c:pt>
                <c:pt idx="62513">
                  <c:v>-1.42411E-2</c:v>
                </c:pt>
                <c:pt idx="62514">
                  <c:v>-1.4227200000000001E-2</c:v>
                </c:pt>
                <c:pt idx="62515">
                  <c:v>-1.41935E-2</c:v>
                </c:pt>
                <c:pt idx="62516">
                  <c:v>-1.4139199999999999E-2</c:v>
                </c:pt>
                <c:pt idx="62517">
                  <c:v>-1.4063600000000001E-2</c:v>
                </c:pt>
                <c:pt idx="62518">
                  <c:v>-1.3965999999999999E-2</c:v>
                </c:pt>
                <c:pt idx="62519">
                  <c:v>-1.3845700000000001E-2</c:v>
                </c:pt>
                <c:pt idx="62520">
                  <c:v>-1.3702000000000001E-2</c:v>
                </c:pt>
                <c:pt idx="62521">
                  <c:v>-1.35345E-2</c:v>
                </c:pt>
                <c:pt idx="62522">
                  <c:v>-1.33425E-2</c:v>
                </c:pt>
                <c:pt idx="62523">
                  <c:v>-1.3125599999999999E-2</c:v>
                </c:pt>
                <c:pt idx="62524">
                  <c:v>-1.2883199999999999E-2</c:v>
                </c:pt>
                <c:pt idx="62525">
                  <c:v>-1.2615100000000001E-2</c:v>
                </c:pt>
                <c:pt idx="62526">
                  <c:v>-1.2320899999999999E-2</c:v>
                </c:pt>
                <c:pt idx="62527">
                  <c:v>-1.20001E-2</c:v>
                </c:pt>
                <c:pt idx="62528">
                  <c:v>-1.1652600000000001E-2</c:v>
                </c:pt>
                <c:pt idx="62529">
                  <c:v>-1.12782E-2</c:v>
                </c:pt>
                <c:pt idx="62530">
                  <c:v>-1.08767E-2</c:v>
                </c:pt>
                <c:pt idx="62531">
                  <c:v>-1.04479E-2</c:v>
                </c:pt>
                <c:pt idx="62532" formatCode="0.00E+00">
                  <c:v>-9.9918400000000001E-3</c:v>
                </c:pt>
                <c:pt idx="62533" formatCode="0.00E+00">
                  <c:v>-9.5085399999999994E-3</c:v>
                </c:pt>
                <c:pt idx="62534" formatCode="0.00E+00">
                  <c:v>-8.9980800000000003E-3</c:v>
                </c:pt>
                <c:pt idx="62535" formatCode="0.00E+00">
                  <c:v>-8.4605099999999992E-3</c:v>
                </c:pt>
                <c:pt idx="62536" formatCode="0.00E+00">
                  <c:v>-7.8958799999999992E-3</c:v>
                </c:pt>
                <c:pt idx="62537" formatCode="0.00E+00">
                  <c:v>-7.3042200000000002E-3</c:v>
                </c:pt>
                <c:pt idx="62538" formatCode="0.00E+00">
                  <c:v>-6.6855899999999999E-3</c:v>
                </c:pt>
                <c:pt idx="62539" formatCode="0.00E+00">
                  <c:v>-6.0402700000000004E-3</c:v>
                </c:pt>
                <c:pt idx="62540" formatCode="0.00E+00">
                  <c:v>-5.36879E-3</c:v>
                </c:pt>
                <c:pt idx="62541" formatCode="0.00E+00">
                  <c:v>-4.67184E-3</c:v>
                </c:pt>
                <c:pt idx="62542" formatCode="0.00E+00">
                  <c:v>-3.9500999999999998E-3</c:v>
                </c:pt>
                <c:pt idx="62543" formatCode="0.00E+00">
                  <c:v>-3.2042799999999999E-3</c:v>
                </c:pt>
                <c:pt idx="62544" formatCode="0.00E+00">
                  <c:v>-2.4351500000000001E-3</c:v>
                </c:pt>
                <c:pt idx="62545" formatCode="0.00E+00">
                  <c:v>-1.6435099999999999E-3</c:v>
                </c:pt>
                <c:pt idx="62546" formatCode="0.00E+00">
                  <c:v>-8.3019300000000001E-4</c:v>
                </c:pt>
                <c:pt idx="62547" formatCode="0.00E+00">
                  <c:v>4.0377000000000003E-6</c:v>
                </c:pt>
                <c:pt idx="62548" formatCode="0.00E+00">
                  <c:v>8.5827500000000003E-4</c:v>
                </c:pt>
                <c:pt idx="62549" formatCode="0.00E+00">
                  <c:v>1.73139E-3</c:v>
                </c:pt>
                <c:pt idx="62550" formatCode="0.00E+00">
                  <c:v>2.62225E-3</c:v>
                </c:pt>
                <c:pt idx="62551" formatCode="0.00E+00">
                  <c:v>3.5299699999999999E-3</c:v>
                </c:pt>
                <c:pt idx="62552" formatCode="0.00E+00">
                  <c:v>4.45365E-3</c:v>
                </c:pt>
                <c:pt idx="62553" formatCode="0.00E+00">
                  <c:v>5.39202E-3</c:v>
                </c:pt>
                <c:pt idx="62554" formatCode="0.00E+00">
                  <c:v>6.3435999999999996E-3</c:v>
                </c:pt>
                <c:pt idx="62555" formatCode="0.00E+00">
                  <c:v>7.3071999999999998E-3</c:v>
                </c:pt>
                <c:pt idx="62556" formatCode="0.00E+00">
                  <c:v>8.2816399999999998E-3</c:v>
                </c:pt>
                <c:pt idx="62557" formatCode="0.00E+00">
                  <c:v>9.2654399999999998E-3</c:v>
                </c:pt>
                <c:pt idx="62558">
                  <c:v>1.0257199999999999E-2</c:v>
                </c:pt>
                <c:pt idx="62559">
                  <c:v>1.12563E-2</c:v>
                </c:pt>
                <c:pt idx="62560">
                  <c:v>1.2261899999999999E-2</c:v>
                </c:pt>
                <c:pt idx="62561">
                  <c:v>1.3272300000000001E-2</c:v>
                </c:pt>
                <c:pt idx="62562">
                  <c:v>1.42855E-2</c:v>
                </c:pt>
                <c:pt idx="62563">
                  <c:v>1.52999E-2</c:v>
                </c:pt>
                <c:pt idx="62564">
                  <c:v>1.63138E-2</c:v>
                </c:pt>
                <c:pt idx="62565">
                  <c:v>1.7326000000000001E-2</c:v>
                </c:pt>
                <c:pt idx="62566">
                  <c:v>1.8335299999999999E-2</c:v>
                </c:pt>
                <c:pt idx="62567">
                  <c:v>1.9340699999999999E-2</c:v>
                </c:pt>
                <c:pt idx="62568">
                  <c:v>2.0341000000000001E-2</c:v>
                </c:pt>
                <c:pt idx="62569">
                  <c:v>2.1333999999999999E-2</c:v>
                </c:pt>
                <c:pt idx="62570">
                  <c:v>2.2317300000000002E-2</c:v>
                </c:pt>
                <c:pt idx="62571">
                  <c:v>2.3289299999999999E-2</c:v>
                </c:pt>
                <c:pt idx="62572">
                  <c:v>2.4248599999999999E-2</c:v>
                </c:pt>
                <c:pt idx="62573">
                  <c:v>2.5193699999999999E-2</c:v>
                </c:pt>
                <c:pt idx="62574">
                  <c:v>2.6122900000000001E-2</c:v>
                </c:pt>
                <c:pt idx="62575">
                  <c:v>2.7034599999999999E-2</c:v>
                </c:pt>
                <c:pt idx="62576">
                  <c:v>2.7926900000000001E-2</c:v>
                </c:pt>
                <c:pt idx="62577">
                  <c:v>2.8798399999999998E-2</c:v>
                </c:pt>
                <c:pt idx="62578">
                  <c:v>2.9647699999999999E-2</c:v>
                </c:pt>
                <c:pt idx="62579">
                  <c:v>3.0472900000000001E-2</c:v>
                </c:pt>
                <c:pt idx="62580">
                  <c:v>3.1271899999999998E-2</c:v>
                </c:pt>
                <c:pt idx="62581">
                  <c:v>3.2044000000000003E-2</c:v>
                </c:pt>
                <c:pt idx="62582">
                  <c:v>3.27888E-2</c:v>
                </c:pt>
                <c:pt idx="62583">
                  <c:v>3.35038E-2</c:v>
                </c:pt>
                <c:pt idx="62584">
                  <c:v>3.4184300000000001E-2</c:v>
                </c:pt>
                <c:pt idx="62585">
                  <c:v>3.4825599999999998E-2</c:v>
                </c:pt>
                <c:pt idx="62586">
                  <c:v>3.5428099999999997E-2</c:v>
                </c:pt>
                <c:pt idx="62587">
                  <c:v>3.59955E-2</c:v>
                </c:pt>
                <c:pt idx="62588">
                  <c:v>3.6529300000000001E-2</c:v>
                </c:pt>
                <c:pt idx="62589">
                  <c:v>3.7028400000000003E-2</c:v>
                </c:pt>
                <c:pt idx="62590">
                  <c:v>3.7490999999999997E-2</c:v>
                </c:pt>
                <c:pt idx="62591">
                  <c:v>3.79158E-2</c:v>
                </c:pt>
                <c:pt idx="62592">
                  <c:v>3.8302000000000003E-2</c:v>
                </c:pt>
                <c:pt idx="62593">
                  <c:v>3.8648299999999997E-2</c:v>
                </c:pt>
                <c:pt idx="62594">
                  <c:v>3.8953000000000002E-2</c:v>
                </c:pt>
                <c:pt idx="62595">
                  <c:v>3.9215E-2</c:v>
                </c:pt>
                <c:pt idx="62596">
                  <c:v>3.9433200000000002E-2</c:v>
                </c:pt>
                <c:pt idx="62597">
                  <c:v>3.9605899999999999E-2</c:v>
                </c:pt>
                <c:pt idx="62598">
                  <c:v>3.97309E-2</c:v>
                </c:pt>
                <c:pt idx="62599">
                  <c:v>3.9806399999999999E-2</c:v>
                </c:pt>
                <c:pt idx="62600">
                  <c:v>3.98308E-2</c:v>
                </c:pt>
                <c:pt idx="62601">
                  <c:v>3.9803100000000001E-2</c:v>
                </c:pt>
                <c:pt idx="62602">
                  <c:v>3.9722399999999998E-2</c:v>
                </c:pt>
                <c:pt idx="62603">
                  <c:v>3.9587499999999998E-2</c:v>
                </c:pt>
                <c:pt idx="62604">
                  <c:v>3.9397799999999997E-2</c:v>
                </c:pt>
                <c:pt idx="62605">
                  <c:v>3.9154300000000003E-2</c:v>
                </c:pt>
                <c:pt idx="62606">
                  <c:v>3.8858900000000002E-2</c:v>
                </c:pt>
                <c:pt idx="62607">
                  <c:v>3.8513400000000003E-2</c:v>
                </c:pt>
                <c:pt idx="62608">
                  <c:v>3.8116700000000003E-2</c:v>
                </c:pt>
                <c:pt idx="62609">
                  <c:v>3.76656E-2</c:v>
                </c:pt>
                <c:pt idx="62610">
                  <c:v>3.7156599999999998E-2</c:v>
                </c:pt>
                <c:pt idx="62611">
                  <c:v>3.6588299999999997E-2</c:v>
                </c:pt>
                <c:pt idx="62612">
                  <c:v>3.5961300000000002E-2</c:v>
                </c:pt>
                <c:pt idx="62613">
                  <c:v>3.5276700000000001E-2</c:v>
                </c:pt>
                <c:pt idx="62614">
                  <c:v>3.4536999999999998E-2</c:v>
                </c:pt>
                <c:pt idx="62615">
                  <c:v>3.37463E-2</c:v>
                </c:pt>
                <c:pt idx="62616">
                  <c:v>3.2908699999999999E-2</c:v>
                </c:pt>
                <c:pt idx="62617">
                  <c:v>3.2024999999999998E-2</c:v>
                </c:pt>
                <c:pt idx="62618">
                  <c:v>3.10923E-2</c:v>
                </c:pt>
                <c:pt idx="62619">
                  <c:v>3.0108300000000001E-2</c:v>
                </c:pt>
                <c:pt idx="62620">
                  <c:v>2.9074900000000001E-2</c:v>
                </c:pt>
                <c:pt idx="62621">
                  <c:v>2.7995300000000001E-2</c:v>
                </c:pt>
                <c:pt idx="62622">
                  <c:v>2.68702E-2</c:v>
                </c:pt>
                <c:pt idx="62623">
                  <c:v>2.5697899999999999E-2</c:v>
                </c:pt>
                <c:pt idx="62624">
                  <c:v>2.4478E-2</c:v>
                </c:pt>
                <c:pt idx="62625">
                  <c:v>2.3212699999999999E-2</c:v>
                </c:pt>
                <c:pt idx="62626">
                  <c:v>2.1905299999999999E-2</c:v>
                </c:pt>
                <c:pt idx="62627">
                  <c:v>2.05579E-2</c:v>
                </c:pt>
                <c:pt idx="62628">
                  <c:v>1.9172000000000002E-2</c:v>
                </c:pt>
                <c:pt idx="62629">
                  <c:v>1.7749299999999999E-2</c:v>
                </c:pt>
                <c:pt idx="62630">
                  <c:v>1.62921E-2</c:v>
                </c:pt>
                <c:pt idx="62631">
                  <c:v>1.48033E-2</c:v>
                </c:pt>
                <c:pt idx="62632">
                  <c:v>1.32841E-2</c:v>
                </c:pt>
                <c:pt idx="62633">
                  <c:v>1.1733499999999999E-2</c:v>
                </c:pt>
                <c:pt idx="62634">
                  <c:v>1.01499E-2</c:v>
                </c:pt>
                <c:pt idx="62635" formatCode="0.00E+00">
                  <c:v>8.5341600000000007E-3</c:v>
                </c:pt>
                <c:pt idx="62636" formatCode="0.00E+00">
                  <c:v>6.8895600000000003E-3</c:v>
                </c:pt>
                <c:pt idx="62637" formatCode="0.00E+00">
                  <c:v>5.2192799999999998E-3</c:v>
                </c:pt>
                <c:pt idx="62638" formatCode="0.00E+00">
                  <c:v>3.5250500000000001E-3</c:v>
                </c:pt>
                <c:pt idx="62639" formatCode="0.00E+00">
                  <c:v>1.8073E-3</c:v>
                </c:pt>
                <c:pt idx="62640" formatCode="0.00E+00">
                  <c:v>6.5553800000000002E-5</c:v>
                </c:pt>
                <c:pt idx="62641" formatCode="0.00E+00">
                  <c:v>-1.69907E-3</c:v>
                </c:pt>
                <c:pt idx="62642" formatCode="0.00E+00">
                  <c:v>-3.4836400000000001E-3</c:v>
                </c:pt>
                <c:pt idx="62643" formatCode="0.00E+00">
                  <c:v>-5.2874100000000002E-3</c:v>
                </c:pt>
                <c:pt idx="62644" formatCode="0.00E+00">
                  <c:v>-7.1120599999999999E-3</c:v>
                </c:pt>
                <c:pt idx="62645" formatCode="0.00E+00">
                  <c:v>-8.9582399999999993E-3</c:v>
                </c:pt>
                <c:pt idx="62646">
                  <c:v>-1.08264E-2</c:v>
                </c:pt>
                <c:pt idx="62647">
                  <c:v>-1.27186E-2</c:v>
                </c:pt>
                <c:pt idx="62648">
                  <c:v>-1.4634899999999999E-2</c:v>
                </c:pt>
                <c:pt idx="62649">
                  <c:v>-1.65703E-2</c:v>
                </c:pt>
                <c:pt idx="62650">
                  <c:v>-1.8519299999999999E-2</c:v>
                </c:pt>
                <c:pt idx="62651">
                  <c:v>-2.0479799999999999E-2</c:v>
                </c:pt>
                <c:pt idx="62652">
                  <c:v>-2.2452300000000001E-2</c:v>
                </c:pt>
                <c:pt idx="62653">
                  <c:v>-2.4435200000000001E-2</c:v>
                </c:pt>
                <c:pt idx="62654">
                  <c:v>-2.6423800000000001E-2</c:v>
                </c:pt>
                <c:pt idx="62655">
                  <c:v>-2.8413399999999998E-2</c:v>
                </c:pt>
                <c:pt idx="62656">
                  <c:v>-3.0402200000000001E-2</c:v>
                </c:pt>
                <c:pt idx="62657">
                  <c:v>-3.2390000000000002E-2</c:v>
                </c:pt>
                <c:pt idx="62658">
                  <c:v>-3.43761E-2</c:v>
                </c:pt>
                <c:pt idx="62659">
                  <c:v>-3.6359299999999997E-2</c:v>
                </c:pt>
                <c:pt idx="62660">
                  <c:v>-3.8337900000000001E-2</c:v>
                </c:pt>
                <c:pt idx="62661">
                  <c:v>-4.0310699999999998E-2</c:v>
                </c:pt>
                <c:pt idx="62662">
                  <c:v>-4.2276599999999998E-2</c:v>
                </c:pt>
                <c:pt idx="62663">
                  <c:v>-4.4232599999999997E-2</c:v>
                </c:pt>
                <c:pt idx="62664">
                  <c:v>-4.61745E-2</c:v>
                </c:pt>
                <c:pt idx="62665">
                  <c:v>-4.8099799999999998E-2</c:v>
                </c:pt>
                <c:pt idx="62666">
                  <c:v>-5.00086E-2</c:v>
                </c:pt>
                <c:pt idx="62667">
                  <c:v>-5.1899199999999999E-2</c:v>
                </c:pt>
                <c:pt idx="62668">
                  <c:v>-5.3766599999999998E-2</c:v>
                </c:pt>
                <c:pt idx="62669">
                  <c:v>-5.56059E-2</c:v>
                </c:pt>
                <c:pt idx="62670">
                  <c:v>-5.7416799999999997E-2</c:v>
                </c:pt>
                <c:pt idx="62671">
                  <c:v>-5.9202299999999999E-2</c:v>
                </c:pt>
                <c:pt idx="62672">
                  <c:v>-6.0965400000000003E-2</c:v>
                </c:pt>
                <c:pt idx="62673">
                  <c:v>-6.2705300000000005E-2</c:v>
                </c:pt>
                <c:pt idx="62674">
                  <c:v>-6.4417500000000003E-2</c:v>
                </c:pt>
                <c:pt idx="62675">
                  <c:v>-6.6099199999999997E-2</c:v>
                </c:pt>
                <c:pt idx="62676">
                  <c:v>-6.77513E-2</c:v>
                </c:pt>
                <c:pt idx="62677">
                  <c:v>-6.9374599999999995E-2</c:v>
                </c:pt>
                <c:pt idx="62678">
                  <c:v>-7.0966399999999999E-2</c:v>
                </c:pt>
                <c:pt idx="62679">
                  <c:v>-7.2521799999999997E-2</c:v>
                </c:pt>
                <c:pt idx="62680">
                  <c:v>-7.4037900000000004E-2</c:v>
                </c:pt>
                <c:pt idx="62681">
                  <c:v>-7.5513399999999994E-2</c:v>
                </c:pt>
                <c:pt idx="62682">
                  <c:v>-7.6944899999999997E-2</c:v>
                </c:pt>
                <c:pt idx="62683">
                  <c:v>-7.8327900000000006E-2</c:v>
                </c:pt>
                <c:pt idx="62684">
                  <c:v>-7.9662999999999998E-2</c:v>
                </c:pt>
                <c:pt idx="62685">
                  <c:v>-8.0956799999999995E-2</c:v>
                </c:pt>
                <c:pt idx="62686">
                  <c:v>-8.2211999999999993E-2</c:v>
                </c:pt>
                <c:pt idx="62687">
                  <c:v>-8.3423600000000001E-2</c:v>
                </c:pt>
                <c:pt idx="62688">
                  <c:v>-8.4585499999999994E-2</c:v>
                </c:pt>
                <c:pt idx="62689">
                  <c:v>-8.5695400000000005E-2</c:v>
                </c:pt>
                <c:pt idx="62690">
                  <c:v>-8.6753300000000005E-2</c:v>
                </c:pt>
                <c:pt idx="62691">
                  <c:v>-8.7760599999999994E-2</c:v>
                </c:pt>
                <c:pt idx="62692">
                  <c:v>-8.8718900000000003E-2</c:v>
                </c:pt>
                <c:pt idx="62693">
                  <c:v>-8.9627499999999999E-2</c:v>
                </c:pt>
                <c:pt idx="62694">
                  <c:v>-9.0482900000000005E-2</c:v>
                </c:pt>
                <c:pt idx="62695">
                  <c:v>-9.1283000000000003E-2</c:v>
                </c:pt>
                <c:pt idx="62696">
                  <c:v>-9.2030699999999993E-2</c:v>
                </c:pt>
                <c:pt idx="62697">
                  <c:v>-9.2730099999999996E-2</c:v>
                </c:pt>
                <c:pt idx="62698">
                  <c:v>-9.3381099999999995E-2</c:v>
                </c:pt>
                <c:pt idx="62699">
                  <c:v>-9.3981200000000001E-2</c:v>
                </c:pt>
                <c:pt idx="62700">
                  <c:v>-9.4529699999999994E-2</c:v>
                </c:pt>
                <c:pt idx="62701">
                  <c:v>-9.5027600000000004E-2</c:v>
                </c:pt>
                <c:pt idx="62702">
                  <c:v>-9.5475599999999994E-2</c:v>
                </c:pt>
                <c:pt idx="62703">
                  <c:v>-9.5871499999999998E-2</c:v>
                </c:pt>
                <c:pt idx="62704">
                  <c:v>-9.6213400000000004E-2</c:v>
                </c:pt>
                <c:pt idx="62705">
                  <c:v>-9.6503000000000005E-2</c:v>
                </c:pt>
                <c:pt idx="62706">
                  <c:v>-9.6744800000000006E-2</c:v>
                </c:pt>
                <c:pt idx="62707">
                  <c:v>-9.6940200000000004E-2</c:v>
                </c:pt>
                <c:pt idx="62708">
                  <c:v>-9.7087900000000005E-2</c:v>
                </c:pt>
                <c:pt idx="62709">
                  <c:v>-9.7186099999999997E-2</c:v>
                </c:pt>
                <c:pt idx="62710">
                  <c:v>-9.72354E-2</c:v>
                </c:pt>
                <c:pt idx="62711">
                  <c:v>-9.7236199999999995E-2</c:v>
                </c:pt>
                <c:pt idx="62712">
                  <c:v>-9.7187499999999996E-2</c:v>
                </c:pt>
                <c:pt idx="62713">
                  <c:v>-9.7089700000000001E-2</c:v>
                </c:pt>
                <c:pt idx="62714">
                  <c:v>-9.6947400000000003E-2</c:v>
                </c:pt>
                <c:pt idx="62715">
                  <c:v>-9.6767400000000003E-2</c:v>
                </c:pt>
                <c:pt idx="62716">
                  <c:v>-9.6553200000000006E-2</c:v>
                </c:pt>
                <c:pt idx="62717">
                  <c:v>-9.6302600000000002E-2</c:v>
                </c:pt>
                <c:pt idx="62718">
                  <c:v>-9.6011700000000005E-2</c:v>
                </c:pt>
                <c:pt idx="62719">
                  <c:v>-9.5679E-2</c:v>
                </c:pt>
                <c:pt idx="62720">
                  <c:v>-9.5306299999999997E-2</c:v>
                </c:pt>
                <c:pt idx="62721">
                  <c:v>-9.4898300000000005E-2</c:v>
                </c:pt>
                <c:pt idx="62722">
                  <c:v>-9.4458E-2</c:v>
                </c:pt>
                <c:pt idx="62723">
                  <c:v>-9.39807E-2</c:v>
                </c:pt>
                <c:pt idx="62724">
                  <c:v>-9.3460399999999999E-2</c:v>
                </c:pt>
                <c:pt idx="62725">
                  <c:v>-9.2897199999999999E-2</c:v>
                </c:pt>
                <c:pt idx="62726">
                  <c:v>-9.2296000000000003E-2</c:v>
                </c:pt>
                <c:pt idx="62727">
                  <c:v>-9.1661900000000004E-2</c:v>
                </c:pt>
                <c:pt idx="62728">
                  <c:v>-9.0996999999999995E-2</c:v>
                </c:pt>
                <c:pt idx="62729">
                  <c:v>-9.0301400000000004E-2</c:v>
                </c:pt>
                <c:pt idx="62730">
                  <c:v>-8.9575699999999994E-2</c:v>
                </c:pt>
                <c:pt idx="62731">
                  <c:v>-8.8817699999999999E-2</c:v>
                </c:pt>
                <c:pt idx="62732">
                  <c:v>-8.8021600000000005E-2</c:v>
                </c:pt>
                <c:pt idx="62733">
                  <c:v>-8.7186299999999994E-2</c:v>
                </c:pt>
                <c:pt idx="62734">
                  <c:v>-8.6320800000000003E-2</c:v>
                </c:pt>
                <c:pt idx="62735">
                  <c:v>-8.5434999999999997E-2</c:v>
                </c:pt>
                <c:pt idx="62736">
                  <c:v>-8.4531300000000004E-2</c:v>
                </c:pt>
                <c:pt idx="62737">
                  <c:v>-8.3609699999999995E-2</c:v>
                </c:pt>
                <c:pt idx="62738">
                  <c:v>-8.2672499999999996E-2</c:v>
                </c:pt>
                <c:pt idx="62739">
                  <c:v>-8.1722600000000006E-2</c:v>
                </c:pt>
                <c:pt idx="62740">
                  <c:v>-8.0760399999999996E-2</c:v>
                </c:pt>
                <c:pt idx="62741">
                  <c:v>-7.9782900000000004E-2</c:v>
                </c:pt>
                <c:pt idx="62742">
                  <c:v>-7.8788200000000003E-2</c:v>
                </c:pt>
                <c:pt idx="62743">
                  <c:v>-7.7778299999999995E-2</c:v>
                </c:pt>
                <c:pt idx="62744">
                  <c:v>-7.6756699999999997E-2</c:v>
                </c:pt>
                <c:pt idx="62745">
                  <c:v>-7.5727699999999995E-2</c:v>
                </c:pt>
                <c:pt idx="62746">
                  <c:v>-7.4698000000000001E-2</c:v>
                </c:pt>
                <c:pt idx="62747">
                  <c:v>-7.3673799999999998E-2</c:v>
                </c:pt>
                <c:pt idx="62748">
                  <c:v>-7.2660299999999997E-2</c:v>
                </c:pt>
                <c:pt idx="62749">
                  <c:v>-7.1660299999999996E-2</c:v>
                </c:pt>
                <c:pt idx="62750">
                  <c:v>-7.0673E-2</c:v>
                </c:pt>
                <c:pt idx="62751">
                  <c:v>-6.9694400000000004E-2</c:v>
                </c:pt>
                <c:pt idx="62752">
                  <c:v>-6.8721099999999993E-2</c:v>
                </c:pt>
                <c:pt idx="62753">
                  <c:v>-6.7752900000000005E-2</c:v>
                </c:pt>
                <c:pt idx="62754">
                  <c:v>-6.6790699999999995E-2</c:v>
                </c:pt>
                <c:pt idx="62755">
                  <c:v>-6.5833199999999995E-2</c:v>
                </c:pt>
                <c:pt idx="62756">
                  <c:v>-6.4878099999999994E-2</c:v>
                </c:pt>
                <c:pt idx="62757">
                  <c:v>-6.3925399999999993E-2</c:v>
                </c:pt>
                <c:pt idx="62758">
                  <c:v>-6.2981400000000007E-2</c:v>
                </c:pt>
                <c:pt idx="62759">
                  <c:v>-6.20548E-2</c:v>
                </c:pt>
                <c:pt idx="62760">
                  <c:v>-6.1151299999999999E-2</c:v>
                </c:pt>
                <c:pt idx="62761">
                  <c:v>-6.0274300000000003E-2</c:v>
                </c:pt>
                <c:pt idx="62762">
                  <c:v>-5.9426300000000001E-2</c:v>
                </c:pt>
                <c:pt idx="62763">
                  <c:v>-5.8608899999999998E-2</c:v>
                </c:pt>
                <c:pt idx="62764">
                  <c:v>-5.7822400000000003E-2</c:v>
                </c:pt>
                <c:pt idx="62765">
                  <c:v>-5.7067699999999999E-2</c:v>
                </c:pt>
                <c:pt idx="62766">
                  <c:v>-5.6347599999999998E-2</c:v>
                </c:pt>
                <c:pt idx="62767">
                  <c:v>-5.56655E-2</c:v>
                </c:pt>
                <c:pt idx="62768">
                  <c:v>-5.5024900000000002E-2</c:v>
                </c:pt>
                <c:pt idx="62769">
                  <c:v>-5.4429400000000003E-2</c:v>
                </c:pt>
                <c:pt idx="62770">
                  <c:v>-5.3877899999999999E-2</c:v>
                </c:pt>
                <c:pt idx="62771">
                  <c:v>-5.3366700000000003E-2</c:v>
                </c:pt>
                <c:pt idx="62772">
                  <c:v>-5.28963E-2</c:v>
                </c:pt>
                <c:pt idx="62773">
                  <c:v>-5.2473199999999998E-2</c:v>
                </c:pt>
                <c:pt idx="62774">
                  <c:v>-5.2102900000000001E-2</c:v>
                </c:pt>
                <c:pt idx="62775">
                  <c:v>-5.1783299999999997E-2</c:v>
                </c:pt>
                <c:pt idx="62776">
                  <c:v>-5.1508499999999999E-2</c:v>
                </c:pt>
                <c:pt idx="62777">
                  <c:v>-5.1277900000000001E-2</c:v>
                </c:pt>
                <c:pt idx="62778">
                  <c:v>-5.1095599999999998E-2</c:v>
                </c:pt>
                <c:pt idx="62779">
                  <c:v>-5.0963599999999998E-2</c:v>
                </c:pt>
                <c:pt idx="62780">
                  <c:v>-5.0879599999999997E-2</c:v>
                </c:pt>
                <c:pt idx="62781">
                  <c:v>-5.0839299999999997E-2</c:v>
                </c:pt>
                <c:pt idx="62782">
                  <c:v>-5.08394E-2</c:v>
                </c:pt>
                <c:pt idx="62783">
                  <c:v>-5.0878600000000003E-2</c:v>
                </c:pt>
                <c:pt idx="62784">
                  <c:v>-5.09533E-2</c:v>
                </c:pt>
                <c:pt idx="62785">
                  <c:v>-5.1055200000000002E-2</c:v>
                </c:pt>
                <c:pt idx="62786">
                  <c:v>-5.1179599999999999E-2</c:v>
                </c:pt>
                <c:pt idx="62787">
                  <c:v>-5.1330500000000001E-2</c:v>
                </c:pt>
                <c:pt idx="62788">
                  <c:v>-5.1515499999999999E-2</c:v>
                </c:pt>
                <c:pt idx="62789">
                  <c:v>-5.1741099999999998E-2</c:v>
                </c:pt>
                <c:pt idx="62790">
                  <c:v>-5.2012299999999997E-2</c:v>
                </c:pt>
                <c:pt idx="62791">
                  <c:v>-5.2330300000000003E-2</c:v>
                </c:pt>
                <c:pt idx="62792">
                  <c:v>-5.2693900000000002E-2</c:v>
                </c:pt>
                <c:pt idx="62793">
                  <c:v>-5.3103699999999997E-2</c:v>
                </c:pt>
                <c:pt idx="62794">
                  <c:v>-5.3561999999999999E-2</c:v>
                </c:pt>
                <c:pt idx="62795">
                  <c:v>-5.4070699999999999E-2</c:v>
                </c:pt>
                <c:pt idx="62796">
                  <c:v>-5.4630100000000001E-2</c:v>
                </c:pt>
                <c:pt idx="62797">
                  <c:v>-5.5236800000000003E-2</c:v>
                </c:pt>
                <c:pt idx="62798">
                  <c:v>-5.5884900000000001E-2</c:v>
                </c:pt>
                <c:pt idx="62799">
                  <c:v>-5.6570799999999997E-2</c:v>
                </c:pt>
                <c:pt idx="62800">
                  <c:v>-5.72965E-2</c:v>
                </c:pt>
                <c:pt idx="62801">
                  <c:v>-5.8065899999999997E-2</c:v>
                </c:pt>
                <c:pt idx="62802">
                  <c:v>-5.8880399999999999E-2</c:v>
                </c:pt>
                <c:pt idx="62803">
                  <c:v>-5.9735099999999999E-2</c:v>
                </c:pt>
                <c:pt idx="62804">
                  <c:v>-6.0621300000000003E-2</c:v>
                </c:pt>
                <c:pt idx="62805">
                  <c:v>-6.1532000000000003E-2</c:v>
                </c:pt>
                <c:pt idx="62806">
                  <c:v>-6.2463900000000003E-2</c:v>
                </c:pt>
                <c:pt idx="62807">
                  <c:v>-6.3415200000000005E-2</c:v>
                </c:pt>
                <c:pt idx="62808">
                  <c:v>-6.4384399999999994E-2</c:v>
                </c:pt>
                <c:pt idx="62809">
                  <c:v>-6.5372E-2</c:v>
                </c:pt>
                <c:pt idx="62810">
                  <c:v>-6.6382899999999995E-2</c:v>
                </c:pt>
                <c:pt idx="62811">
                  <c:v>-6.7421099999999998E-2</c:v>
                </c:pt>
                <c:pt idx="62812">
                  <c:v>-6.8484799999999998E-2</c:v>
                </c:pt>
                <c:pt idx="62813">
                  <c:v>-6.9569599999999995E-2</c:v>
                </c:pt>
                <c:pt idx="62814">
                  <c:v>-7.0673399999999997E-2</c:v>
                </c:pt>
                <c:pt idx="62815">
                  <c:v>-7.1793800000000005E-2</c:v>
                </c:pt>
                <c:pt idx="62816">
                  <c:v>-7.29273E-2</c:v>
                </c:pt>
                <c:pt idx="62817">
                  <c:v>-7.4074000000000001E-2</c:v>
                </c:pt>
                <c:pt idx="62818">
                  <c:v>-7.5235099999999999E-2</c:v>
                </c:pt>
                <c:pt idx="62819">
                  <c:v>-7.6407199999999995E-2</c:v>
                </c:pt>
                <c:pt idx="62820">
                  <c:v>-7.7585199999999993E-2</c:v>
                </c:pt>
                <c:pt idx="62821">
                  <c:v>-7.8770599999999996E-2</c:v>
                </c:pt>
                <c:pt idx="62822">
                  <c:v>-7.9971E-2</c:v>
                </c:pt>
                <c:pt idx="62823">
                  <c:v>-8.1190600000000002E-2</c:v>
                </c:pt>
                <c:pt idx="62824">
                  <c:v>-8.2430900000000001E-2</c:v>
                </c:pt>
                <c:pt idx="62825">
                  <c:v>-8.3697099999999997E-2</c:v>
                </c:pt>
                <c:pt idx="62826">
                  <c:v>-8.4993299999999994E-2</c:v>
                </c:pt>
                <c:pt idx="62827">
                  <c:v>-8.6317000000000005E-2</c:v>
                </c:pt>
                <c:pt idx="62828">
                  <c:v>-8.7661900000000001E-2</c:v>
                </c:pt>
                <c:pt idx="62829">
                  <c:v>-8.9022500000000004E-2</c:v>
                </c:pt>
                <c:pt idx="62830">
                  <c:v>-9.0394000000000002E-2</c:v>
                </c:pt>
                <c:pt idx="62831">
                  <c:v>-9.1768199999999994E-2</c:v>
                </c:pt>
                <c:pt idx="62832">
                  <c:v>-9.31371E-2</c:v>
                </c:pt>
                <c:pt idx="62833">
                  <c:v>-9.4503500000000004E-2</c:v>
                </c:pt>
                <c:pt idx="62834">
                  <c:v>-9.5877799999999999E-2</c:v>
                </c:pt>
                <c:pt idx="62835">
                  <c:v>-9.7267199999999998E-2</c:v>
                </c:pt>
                <c:pt idx="62836">
                  <c:v>-9.8672200000000002E-2</c:v>
                </c:pt>
                <c:pt idx="62837">
                  <c:v>-0.10009</c:v>
                </c:pt>
                <c:pt idx="62838">
                  <c:v>-0.101518</c:v>
                </c:pt>
                <c:pt idx="62839">
                  <c:v>-0.102949</c:v>
                </c:pt>
                <c:pt idx="62840">
                  <c:v>-0.104378</c:v>
                </c:pt>
                <c:pt idx="62841">
                  <c:v>-0.10580299999999999</c:v>
                </c:pt>
                <c:pt idx="62842">
                  <c:v>-0.107226</c:v>
                </c:pt>
                <c:pt idx="62843">
                  <c:v>-0.108651</c:v>
                </c:pt>
                <c:pt idx="62844">
                  <c:v>-0.110082</c:v>
                </c:pt>
                <c:pt idx="62845">
                  <c:v>-0.11151800000000001</c:v>
                </c:pt>
                <c:pt idx="62846">
                  <c:v>-0.11296</c:v>
                </c:pt>
                <c:pt idx="62847">
                  <c:v>-0.11441</c:v>
                </c:pt>
                <c:pt idx="62848">
                  <c:v>-0.115869</c:v>
                </c:pt>
                <c:pt idx="62849">
                  <c:v>-0.117336</c:v>
                </c:pt>
                <c:pt idx="62850">
                  <c:v>-0.118809</c:v>
                </c:pt>
                <c:pt idx="62851">
                  <c:v>-0.12028999999999999</c:v>
                </c:pt>
                <c:pt idx="62852">
                  <c:v>-0.12178</c:v>
                </c:pt>
                <c:pt idx="62853">
                  <c:v>-0.123279</c:v>
                </c:pt>
                <c:pt idx="62854">
                  <c:v>-0.124781</c:v>
                </c:pt>
                <c:pt idx="62855">
                  <c:v>-0.12628</c:v>
                </c:pt>
                <c:pt idx="62856">
                  <c:v>-0.127774</c:v>
                </c:pt>
                <c:pt idx="62857">
                  <c:v>-0.129271</c:v>
                </c:pt>
                <c:pt idx="62858">
                  <c:v>-0.130774</c:v>
                </c:pt>
                <c:pt idx="62859">
                  <c:v>-0.13227900000000001</c:v>
                </c:pt>
                <c:pt idx="62860">
                  <c:v>-0.13378699999999999</c:v>
                </c:pt>
                <c:pt idx="62861">
                  <c:v>-0.135299</c:v>
                </c:pt>
                <c:pt idx="62862">
                  <c:v>-0.136819</c:v>
                </c:pt>
                <c:pt idx="62863">
                  <c:v>-0.138345</c:v>
                </c:pt>
                <c:pt idx="62864">
                  <c:v>-0.139875</c:v>
                </c:pt>
                <c:pt idx="62865">
                  <c:v>-0.14141000000000001</c:v>
                </c:pt>
                <c:pt idx="62866">
                  <c:v>-0.14294699999999999</c:v>
                </c:pt>
                <c:pt idx="62867">
                  <c:v>-0.144482</c:v>
                </c:pt>
                <c:pt idx="62868">
                  <c:v>-0.14601600000000001</c:v>
                </c:pt>
                <c:pt idx="62869">
                  <c:v>-0.14755299999999999</c:v>
                </c:pt>
                <c:pt idx="62870">
                  <c:v>-0.14910200000000001</c:v>
                </c:pt>
                <c:pt idx="62871">
                  <c:v>-0.15066299999999999</c:v>
                </c:pt>
                <c:pt idx="62872">
                  <c:v>-0.152229</c:v>
                </c:pt>
                <c:pt idx="62873">
                  <c:v>-0.15378600000000001</c:v>
                </c:pt>
                <c:pt idx="62874">
                  <c:v>-0.15532699999999999</c:v>
                </c:pt>
                <c:pt idx="62875">
                  <c:v>-0.15684600000000001</c:v>
                </c:pt>
                <c:pt idx="62876">
                  <c:v>-0.15834500000000001</c:v>
                </c:pt>
                <c:pt idx="62877">
                  <c:v>-0.159833</c:v>
                </c:pt>
                <c:pt idx="62878">
                  <c:v>-0.16131499999999999</c:v>
                </c:pt>
                <c:pt idx="62879">
                  <c:v>-0.16278699999999999</c:v>
                </c:pt>
                <c:pt idx="62880">
                  <c:v>-0.164246</c:v>
                </c:pt>
                <c:pt idx="62881">
                  <c:v>-0.16569999999999999</c:v>
                </c:pt>
                <c:pt idx="62882">
                  <c:v>-0.167161</c:v>
                </c:pt>
                <c:pt idx="62883">
                  <c:v>-0.16863800000000001</c:v>
                </c:pt>
                <c:pt idx="62884">
                  <c:v>-0.17013200000000001</c:v>
                </c:pt>
                <c:pt idx="62885">
                  <c:v>-0.17164399999999999</c:v>
                </c:pt>
                <c:pt idx="62886">
                  <c:v>-0.17317299999999999</c:v>
                </c:pt>
                <c:pt idx="62887">
                  <c:v>-0.17472099999999999</c:v>
                </c:pt>
                <c:pt idx="62888">
                  <c:v>-0.176288</c:v>
                </c:pt>
                <c:pt idx="62889">
                  <c:v>-0.17787</c:v>
                </c:pt>
                <c:pt idx="62890">
                  <c:v>-0.17946200000000001</c:v>
                </c:pt>
                <c:pt idx="62891">
                  <c:v>-0.18105599999999999</c:v>
                </c:pt>
                <c:pt idx="62892">
                  <c:v>-0.182642</c:v>
                </c:pt>
                <c:pt idx="62893">
                  <c:v>-0.18421199999999999</c:v>
                </c:pt>
                <c:pt idx="62894">
                  <c:v>-0.18575800000000001</c:v>
                </c:pt>
                <c:pt idx="62895">
                  <c:v>-0.187278</c:v>
                </c:pt>
                <c:pt idx="62896">
                  <c:v>-0.18876799999999999</c:v>
                </c:pt>
                <c:pt idx="62897">
                  <c:v>-0.190222</c:v>
                </c:pt>
                <c:pt idx="62898">
                  <c:v>-0.19164300000000001</c:v>
                </c:pt>
                <c:pt idx="62899">
                  <c:v>-0.19303799999999999</c:v>
                </c:pt>
                <c:pt idx="62900">
                  <c:v>-0.19441800000000001</c:v>
                </c:pt>
                <c:pt idx="62901">
                  <c:v>-0.19578799999999999</c:v>
                </c:pt>
                <c:pt idx="62902">
                  <c:v>-0.19715199999999999</c:v>
                </c:pt>
                <c:pt idx="62903">
                  <c:v>-0.19850400000000001</c:v>
                </c:pt>
                <c:pt idx="62904">
                  <c:v>-0.19983799999999999</c:v>
                </c:pt>
                <c:pt idx="62905">
                  <c:v>-0.201152</c:v>
                </c:pt>
                <c:pt idx="62906">
                  <c:v>-0.20244899999999999</c:v>
                </c:pt>
                <c:pt idx="62907">
                  <c:v>-0.20372999999999999</c:v>
                </c:pt>
                <c:pt idx="62908">
                  <c:v>-0.20499100000000001</c:v>
                </c:pt>
                <c:pt idx="62909">
                  <c:v>-0.206237</c:v>
                </c:pt>
                <c:pt idx="62910">
                  <c:v>-0.207481</c:v>
                </c:pt>
                <c:pt idx="62911">
                  <c:v>-0.208735</c:v>
                </c:pt>
                <c:pt idx="62912">
                  <c:v>-0.21000199999999999</c:v>
                </c:pt>
                <c:pt idx="62913">
                  <c:v>-0.211281</c:v>
                </c:pt>
                <c:pt idx="62914">
                  <c:v>-0.21257300000000001</c:v>
                </c:pt>
                <c:pt idx="62915">
                  <c:v>-0.21387600000000001</c:v>
                </c:pt>
                <c:pt idx="62916">
                  <c:v>-0.21518300000000001</c:v>
                </c:pt>
                <c:pt idx="62917">
                  <c:v>-0.21648999999999999</c:v>
                </c:pt>
                <c:pt idx="62918">
                  <c:v>-0.21779599999999999</c:v>
                </c:pt>
                <c:pt idx="62919">
                  <c:v>-0.21910299999999999</c:v>
                </c:pt>
                <c:pt idx="62920">
                  <c:v>-0.22040999999999999</c:v>
                </c:pt>
                <c:pt idx="62921">
                  <c:v>-0.221717</c:v>
                </c:pt>
                <c:pt idx="62922">
                  <c:v>-0.223027</c:v>
                </c:pt>
                <c:pt idx="62923">
                  <c:v>-0.224333</c:v>
                </c:pt>
                <c:pt idx="62924">
                  <c:v>-0.22562199999999999</c:v>
                </c:pt>
                <c:pt idx="62925">
                  <c:v>-0.22689300000000001</c:v>
                </c:pt>
                <c:pt idx="62926">
                  <c:v>-0.22815199999999999</c:v>
                </c:pt>
                <c:pt idx="62927">
                  <c:v>-0.229405</c:v>
                </c:pt>
                <c:pt idx="62928">
                  <c:v>-0.230658</c:v>
                </c:pt>
                <c:pt idx="62929">
                  <c:v>-0.23191100000000001</c:v>
                </c:pt>
                <c:pt idx="62930">
                  <c:v>-0.23316899999999999</c:v>
                </c:pt>
                <c:pt idx="62931">
                  <c:v>-0.234434</c:v>
                </c:pt>
                <c:pt idx="62932">
                  <c:v>-0.235707</c:v>
                </c:pt>
                <c:pt idx="62933">
                  <c:v>-0.23698900000000001</c:v>
                </c:pt>
                <c:pt idx="62934">
                  <c:v>-0.238284</c:v>
                </c:pt>
                <c:pt idx="62935">
                  <c:v>-0.239592</c:v>
                </c:pt>
                <c:pt idx="62936">
                  <c:v>-0.24090500000000001</c:v>
                </c:pt>
                <c:pt idx="62937">
                  <c:v>-0.24221200000000001</c:v>
                </c:pt>
                <c:pt idx="62938">
                  <c:v>-0.24351300000000001</c:v>
                </c:pt>
                <c:pt idx="62939">
                  <c:v>-0.24481600000000001</c:v>
                </c:pt>
                <c:pt idx="62940">
                  <c:v>-0.24612400000000001</c:v>
                </c:pt>
                <c:pt idx="62941">
                  <c:v>-0.24743399999999999</c:v>
                </c:pt>
                <c:pt idx="62942">
                  <c:v>-0.24873899999999999</c:v>
                </c:pt>
                <c:pt idx="62943">
                  <c:v>-0.25002999999999997</c:v>
                </c:pt>
                <c:pt idx="62944">
                  <c:v>-0.251309</c:v>
                </c:pt>
                <c:pt idx="62945">
                  <c:v>-0.252579</c:v>
                </c:pt>
                <c:pt idx="62946">
                  <c:v>-0.25384200000000001</c:v>
                </c:pt>
                <c:pt idx="62947">
                  <c:v>-0.25509999999999999</c:v>
                </c:pt>
                <c:pt idx="62948">
                  <c:v>-0.256351</c:v>
                </c:pt>
                <c:pt idx="62949">
                  <c:v>-0.25759100000000001</c:v>
                </c:pt>
                <c:pt idx="62950">
                  <c:v>-0.25881900000000002</c:v>
                </c:pt>
                <c:pt idx="62951">
                  <c:v>-0.26003900000000002</c:v>
                </c:pt>
                <c:pt idx="62952">
                  <c:v>-0.26124799999999998</c:v>
                </c:pt>
                <c:pt idx="62953">
                  <c:v>-0.262438</c:v>
                </c:pt>
                <c:pt idx="62954">
                  <c:v>-0.26360699999999998</c:v>
                </c:pt>
                <c:pt idx="62955">
                  <c:v>-0.26475900000000002</c:v>
                </c:pt>
                <c:pt idx="62956">
                  <c:v>-0.26589099999999999</c:v>
                </c:pt>
                <c:pt idx="62957">
                  <c:v>-0.26699099999999998</c:v>
                </c:pt>
                <c:pt idx="62958">
                  <c:v>-0.26805299999999999</c:v>
                </c:pt>
                <c:pt idx="62959">
                  <c:v>-0.26907300000000001</c:v>
                </c:pt>
                <c:pt idx="62960">
                  <c:v>-0.27004800000000001</c:v>
                </c:pt>
                <c:pt idx="62961">
                  <c:v>-0.27096799999999999</c:v>
                </c:pt>
                <c:pt idx="62962">
                  <c:v>-0.27183400000000002</c:v>
                </c:pt>
                <c:pt idx="62963">
                  <c:v>-0.27264699999999997</c:v>
                </c:pt>
                <c:pt idx="62964">
                  <c:v>-0.27340399999999998</c:v>
                </c:pt>
                <c:pt idx="62965">
                  <c:v>-0.27410099999999998</c:v>
                </c:pt>
                <c:pt idx="62966">
                  <c:v>-0.27473999999999998</c:v>
                </c:pt>
                <c:pt idx="62967">
                  <c:v>-0.27531899999999998</c:v>
                </c:pt>
                <c:pt idx="62968">
                  <c:v>-0.27584199999999998</c:v>
                </c:pt>
                <c:pt idx="62969">
                  <c:v>-0.27631600000000001</c:v>
                </c:pt>
                <c:pt idx="62970">
                  <c:v>-0.27675100000000002</c:v>
                </c:pt>
                <c:pt idx="62971">
                  <c:v>-0.27715899999999999</c:v>
                </c:pt>
                <c:pt idx="62972">
                  <c:v>-0.27754899999999999</c:v>
                </c:pt>
                <c:pt idx="62973">
                  <c:v>-0.27792299999999998</c:v>
                </c:pt>
                <c:pt idx="62974">
                  <c:v>-0.27827499999999999</c:v>
                </c:pt>
                <c:pt idx="62975">
                  <c:v>-0.27858899999999998</c:v>
                </c:pt>
                <c:pt idx="62976">
                  <c:v>-0.27885500000000002</c:v>
                </c:pt>
                <c:pt idx="62977">
                  <c:v>-0.27906900000000001</c:v>
                </c:pt>
                <c:pt idx="62978">
                  <c:v>-0.27924599999999999</c:v>
                </c:pt>
                <c:pt idx="62979">
                  <c:v>-0.279395</c:v>
                </c:pt>
                <c:pt idx="62980">
                  <c:v>-0.27951399999999998</c:v>
                </c:pt>
                <c:pt idx="62981">
                  <c:v>-0.27958300000000003</c:v>
                </c:pt>
                <c:pt idx="62982">
                  <c:v>-0.279582</c:v>
                </c:pt>
                <c:pt idx="62983">
                  <c:v>-0.27950399999999997</c:v>
                </c:pt>
                <c:pt idx="62984">
                  <c:v>-0.27934900000000001</c:v>
                </c:pt>
                <c:pt idx="62985">
                  <c:v>-0.279117</c:v>
                </c:pt>
                <c:pt idx="62986">
                  <c:v>-0.278808</c:v>
                </c:pt>
                <c:pt idx="62987">
                  <c:v>-0.27843000000000001</c:v>
                </c:pt>
                <c:pt idx="62988">
                  <c:v>-0.27799600000000002</c:v>
                </c:pt>
                <c:pt idx="62989">
                  <c:v>-0.27750799999999998</c:v>
                </c:pt>
                <c:pt idx="62990">
                  <c:v>-0.27696900000000002</c:v>
                </c:pt>
                <c:pt idx="62991">
                  <c:v>-0.27638099999999999</c:v>
                </c:pt>
                <c:pt idx="62992">
                  <c:v>-0.27574399999999999</c:v>
                </c:pt>
                <c:pt idx="62993">
                  <c:v>-0.27505600000000002</c:v>
                </c:pt>
                <c:pt idx="62994">
                  <c:v>-0.27431800000000001</c:v>
                </c:pt>
                <c:pt idx="62995">
                  <c:v>-0.27353300000000003</c:v>
                </c:pt>
                <c:pt idx="62996">
                  <c:v>-0.27269900000000002</c:v>
                </c:pt>
                <c:pt idx="62997">
                  <c:v>-0.27181300000000003</c:v>
                </c:pt>
                <c:pt idx="62998">
                  <c:v>-0.27088200000000001</c:v>
                </c:pt>
                <c:pt idx="62999">
                  <c:v>-0.26991900000000002</c:v>
                </c:pt>
                <c:pt idx="63000">
                  <c:v>-0.26892899999999997</c:v>
                </c:pt>
                <c:pt idx="63001">
                  <c:v>-0.26790599999999998</c:v>
                </c:pt>
                <c:pt idx="63002">
                  <c:v>-0.266843</c:v>
                </c:pt>
                <c:pt idx="63003">
                  <c:v>-0.265737</c:v>
                </c:pt>
                <c:pt idx="63004">
                  <c:v>-0.26458100000000001</c:v>
                </c:pt>
                <c:pt idx="63005">
                  <c:v>-0.26337100000000002</c:v>
                </c:pt>
                <c:pt idx="63006">
                  <c:v>-0.26211499999999999</c:v>
                </c:pt>
                <c:pt idx="63007">
                  <c:v>-0.260822</c:v>
                </c:pt>
                <c:pt idx="63008">
                  <c:v>-0.259494</c:v>
                </c:pt>
                <c:pt idx="63009">
                  <c:v>-0.25811899999999999</c:v>
                </c:pt>
                <c:pt idx="63010">
                  <c:v>-0.25667800000000002</c:v>
                </c:pt>
                <c:pt idx="63011">
                  <c:v>-0.25516299999999997</c:v>
                </c:pt>
                <c:pt idx="63012">
                  <c:v>-0.253585</c:v>
                </c:pt>
                <c:pt idx="63013">
                  <c:v>-0.25196200000000002</c:v>
                </c:pt>
                <c:pt idx="63014">
                  <c:v>-0.25031199999999998</c:v>
                </c:pt>
                <c:pt idx="63015">
                  <c:v>-0.248643</c:v>
                </c:pt>
                <c:pt idx="63016">
                  <c:v>-0.24695800000000001</c:v>
                </c:pt>
                <c:pt idx="63017">
                  <c:v>-0.24526300000000001</c:v>
                </c:pt>
                <c:pt idx="63018">
                  <c:v>-0.243561</c:v>
                </c:pt>
                <c:pt idx="63019">
                  <c:v>-0.24184600000000001</c:v>
                </c:pt>
                <c:pt idx="63020">
                  <c:v>-0.240115</c:v>
                </c:pt>
                <c:pt idx="63021">
                  <c:v>-0.238373</c:v>
                </c:pt>
                <c:pt idx="63022">
                  <c:v>-0.23663000000000001</c:v>
                </c:pt>
                <c:pt idx="63023">
                  <c:v>-0.23489099999999999</c:v>
                </c:pt>
                <c:pt idx="63024">
                  <c:v>-0.233155</c:v>
                </c:pt>
                <c:pt idx="63025">
                  <c:v>-0.23142599999999999</c:v>
                </c:pt>
                <c:pt idx="63026">
                  <c:v>-0.22970299999999999</c:v>
                </c:pt>
                <c:pt idx="63027">
                  <c:v>-0.22797500000000001</c:v>
                </c:pt>
                <c:pt idx="63028">
                  <c:v>-0.22623599999999999</c:v>
                </c:pt>
                <c:pt idx="63029">
                  <c:v>-0.22448199999999999</c:v>
                </c:pt>
                <c:pt idx="63030">
                  <c:v>-0.222717</c:v>
                </c:pt>
                <c:pt idx="63031">
                  <c:v>-0.220944</c:v>
                </c:pt>
                <c:pt idx="63032">
                  <c:v>-0.219169</c:v>
                </c:pt>
                <c:pt idx="63033">
                  <c:v>-0.217391</c:v>
                </c:pt>
                <c:pt idx="63034">
                  <c:v>-0.21560799999999999</c:v>
                </c:pt>
                <c:pt idx="63035">
                  <c:v>-0.21382699999999999</c:v>
                </c:pt>
                <c:pt idx="63036">
                  <c:v>-0.212064</c:v>
                </c:pt>
                <c:pt idx="63037">
                  <c:v>-0.21032200000000001</c:v>
                </c:pt>
                <c:pt idx="63038">
                  <c:v>-0.208594</c:v>
                </c:pt>
                <c:pt idx="63039">
                  <c:v>-0.20687900000000001</c:v>
                </c:pt>
                <c:pt idx="63040">
                  <c:v>-0.205178</c:v>
                </c:pt>
                <c:pt idx="63041">
                  <c:v>-0.20349600000000001</c:v>
                </c:pt>
                <c:pt idx="63042">
                  <c:v>-0.20183699999999999</c:v>
                </c:pt>
                <c:pt idx="63043">
                  <c:v>-0.200208</c:v>
                </c:pt>
                <c:pt idx="63044">
                  <c:v>-0.19861100000000001</c:v>
                </c:pt>
                <c:pt idx="63045">
                  <c:v>-0.197043</c:v>
                </c:pt>
                <c:pt idx="63046">
                  <c:v>-0.19550999999999999</c:v>
                </c:pt>
                <c:pt idx="63047">
                  <c:v>-0.194019</c:v>
                </c:pt>
                <c:pt idx="63048">
                  <c:v>-0.19257199999999999</c:v>
                </c:pt>
                <c:pt idx="63049">
                  <c:v>-0.19117400000000001</c:v>
                </c:pt>
                <c:pt idx="63050">
                  <c:v>-0.189835</c:v>
                </c:pt>
                <c:pt idx="63051">
                  <c:v>-0.18856000000000001</c:v>
                </c:pt>
                <c:pt idx="63052">
                  <c:v>-0.18734899999999999</c:v>
                </c:pt>
                <c:pt idx="63053">
                  <c:v>-0.18620500000000001</c:v>
                </c:pt>
                <c:pt idx="63054">
                  <c:v>-0.185137</c:v>
                </c:pt>
                <c:pt idx="63055">
                  <c:v>-0.18414900000000001</c:v>
                </c:pt>
                <c:pt idx="63056">
                  <c:v>-0.183231</c:v>
                </c:pt>
                <c:pt idx="63057">
                  <c:v>-0.18237400000000001</c:v>
                </c:pt>
                <c:pt idx="63058">
                  <c:v>-0.181585</c:v>
                </c:pt>
                <c:pt idx="63059">
                  <c:v>-0.180871</c:v>
                </c:pt>
                <c:pt idx="63060">
                  <c:v>-0.180231</c:v>
                </c:pt>
                <c:pt idx="63061">
                  <c:v>-0.17965600000000001</c:v>
                </c:pt>
                <c:pt idx="63062">
                  <c:v>-0.17914099999999999</c:v>
                </c:pt>
                <c:pt idx="63063">
                  <c:v>-0.178677</c:v>
                </c:pt>
                <c:pt idx="63064">
                  <c:v>-0.178259</c:v>
                </c:pt>
                <c:pt idx="63065">
                  <c:v>-0.177895</c:v>
                </c:pt>
                <c:pt idx="63066">
                  <c:v>-0.17760300000000001</c:v>
                </c:pt>
                <c:pt idx="63067">
                  <c:v>-0.177397</c:v>
                </c:pt>
                <c:pt idx="63068">
                  <c:v>-0.17727599999999999</c:v>
                </c:pt>
                <c:pt idx="63069">
                  <c:v>-0.177227</c:v>
                </c:pt>
                <c:pt idx="63070">
                  <c:v>-0.17723900000000001</c:v>
                </c:pt>
                <c:pt idx="63071">
                  <c:v>-0.17731</c:v>
                </c:pt>
                <c:pt idx="63072">
                  <c:v>-0.17744399999999999</c:v>
                </c:pt>
                <c:pt idx="63073">
                  <c:v>-0.17764199999999999</c:v>
                </c:pt>
                <c:pt idx="63074">
                  <c:v>-0.177901</c:v>
                </c:pt>
                <c:pt idx="63075">
                  <c:v>-0.178228</c:v>
                </c:pt>
                <c:pt idx="63076">
                  <c:v>-0.17863799999999999</c:v>
                </c:pt>
                <c:pt idx="63077">
                  <c:v>-0.17914099999999999</c:v>
                </c:pt>
                <c:pt idx="63078">
                  <c:v>-0.17973500000000001</c:v>
                </c:pt>
                <c:pt idx="63079">
                  <c:v>-0.18041299999999999</c:v>
                </c:pt>
                <c:pt idx="63080">
                  <c:v>-0.181168</c:v>
                </c:pt>
                <c:pt idx="63081">
                  <c:v>-0.18199899999999999</c:v>
                </c:pt>
                <c:pt idx="63082">
                  <c:v>-0.18290899999999999</c:v>
                </c:pt>
                <c:pt idx="63083">
                  <c:v>-0.18390400000000001</c:v>
                </c:pt>
                <c:pt idx="63084">
                  <c:v>-0.184979</c:v>
                </c:pt>
                <c:pt idx="63085">
                  <c:v>-0.18613399999999999</c:v>
                </c:pt>
                <c:pt idx="63086">
                  <c:v>-0.18736700000000001</c:v>
                </c:pt>
                <c:pt idx="63087">
                  <c:v>-0.18867300000000001</c:v>
                </c:pt>
                <c:pt idx="63088">
                  <c:v>-0.19004499999999999</c:v>
                </c:pt>
                <c:pt idx="63089">
                  <c:v>-0.19147800000000001</c:v>
                </c:pt>
                <c:pt idx="63090">
                  <c:v>-0.19296199999999999</c:v>
                </c:pt>
                <c:pt idx="63091">
                  <c:v>-0.19448799999999999</c:v>
                </c:pt>
                <c:pt idx="63092">
                  <c:v>-0.19605300000000001</c:v>
                </c:pt>
                <c:pt idx="63093">
                  <c:v>-0.197655</c:v>
                </c:pt>
                <c:pt idx="63094">
                  <c:v>-0.1993</c:v>
                </c:pt>
                <c:pt idx="63095">
                  <c:v>-0.20100100000000001</c:v>
                </c:pt>
                <c:pt idx="63096">
                  <c:v>-0.202761</c:v>
                </c:pt>
                <c:pt idx="63097">
                  <c:v>-0.204566</c:v>
                </c:pt>
                <c:pt idx="63098">
                  <c:v>-0.2064</c:v>
                </c:pt>
                <c:pt idx="63099">
                  <c:v>-0.208257</c:v>
                </c:pt>
                <c:pt idx="63100">
                  <c:v>-0.210143</c:v>
                </c:pt>
                <c:pt idx="63101">
                  <c:v>-0.212059</c:v>
                </c:pt>
                <c:pt idx="63102">
                  <c:v>-0.214004</c:v>
                </c:pt>
                <c:pt idx="63103">
                  <c:v>-0.215977</c:v>
                </c:pt>
                <c:pt idx="63104">
                  <c:v>-0.217974</c:v>
                </c:pt>
                <c:pt idx="63105">
                  <c:v>-0.21999299999999999</c:v>
                </c:pt>
                <c:pt idx="63106">
                  <c:v>-0.22203500000000001</c:v>
                </c:pt>
                <c:pt idx="63107">
                  <c:v>-0.22409799999999999</c:v>
                </c:pt>
                <c:pt idx="63108">
                  <c:v>-0.22617799999999999</c:v>
                </c:pt>
                <c:pt idx="63109">
                  <c:v>-0.228272</c:v>
                </c:pt>
                <c:pt idx="63110">
                  <c:v>-0.23038500000000001</c:v>
                </c:pt>
                <c:pt idx="63111">
                  <c:v>-0.23252</c:v>
                </c:pt>
                <c:pt idx="63112">
                  <c:v>-0.23466799999999999</c:v>
                </c:pt>
                <c:pt idx="63113">
                  <c:v>-0.236814</c:v>
                </c:pt>
                <c:pt idx="63114">
                  <c:v>-0.23894799999999999</c:v>
                </c:pt>
                <c:pt idx="63115">
                  <c:v>-0.241066</c:v>
                </c:pt>
                <c:pt idx="63116">
                  <c:v>-0.243171</c:v>
                </c:pt>
                <c:pt idx="63117">
                  <c:v>-0.24526500000000001</c:v>
                </c:pt>
                <c:pt idx="63118">
                  <c:v>-0.24734700000000001</c:v>
                </c:pt>
                <c:pt idx="63119">
                  <c:v>-0.249414</c:v>
                </c:pt>
                <c:pt idx="63120">
                  <c:v>-0.25146400000000002</c:v>
                </c:pt>
                <c:pt idx="63121">
                  <c:v>-0.25348599999999999</c:v>
                </c:pt>
                <c:pt idx="63122">
                  <c:v>-0.255469</c:v>
                </c:pt>
                <c:pt idx="63123">
                  <c:v>-0.257409</c:v>
                </c:pt>
                <c:pt idx="63124">
                  <c:v>-0.25929799999999997</c:v>
                </c:pt>
                <c:pt idx="63125">
                  <c:v>-0.261131</c:v>
                </c:pt>
                <c:pt idx="63126">
                  <c:v>-0.26290799999999998</c:v>
                </c:pt>
                <c:pt idx="63127">
                  <c:v>-0.26463300000000001</c:v>
                </c:pt>
                <c:pt idx="63128">
                  <c:v>-0.26631500000000002</c:v>
                </c:pt>
                <c:pt idx="63129">
                  <c:v>-0.26795400000000003</c:v>
                </c:pt>
                <c:pt idx="63130">
                  <c:v>-0.26954800000000001</c:v>
                </c:pt>
                <c:pt idx="63131">
                  <c:v>-0.27109299999999997</c:v>
                </c:pt>
                <c:pt idx="63132">
                  <c:v>-0.27259</c:v>
                </c:pt>
                <c:pt idx="63133">
                  <c:v>-0.274034</c:v>
                </c:pt>
                <c:pt idx="63134">
                  <c:v>-0.27542100000000003</c:v>
                </c:pt>
                <c:pt idx="63135">
                  <c:v>-0.27675100000000002</c:v>
                </c:pt>
                <c:pt idx="63136">
                  <c:v>-0.278032</c:v>
                </c:pt>
                <c:pt idx="63137">
                  <c:v>-0.27926699999999999</c:v>
                </c:pt>
                <c:pt idx="63138">
                  <c:v>-0.28045300000000001</c:v>
                </c:pt>
                <c:pt idx="63139">
                  <c:v>-0.281584</c:v>
                </c:pt>
                <c:pt idx="63140">
                  <c:v>-0.282661</c:v>
                </c:pt>
                <c:pt idx="63141">
                  <c:v>-0.28367799999999999</c:v>
                </c:pt>
                <c:pt idx="63142">
                  <c:v>-0.28463300000000002</c:v>
                </c:pt>
                <c:pt idx="63143">
                  <c:v>-0.28552699999999998</c:v>
                </c:pt>
                <c:pt idx="63144">
                  <c:v>-0.28636299999999998</c:v>
                </c:pt>
                <c:pt idx="63145">
                  <c:v>-0.28713899999999998</c:v>
                </c:pt>
                <c:pt idx="63146">
                  <c:v>-0.28784999999999999</c:v>
                </c:pt>
                <c:pt idx="63147">
                  <c:v>-0.288493</c:v>
                </c:pt>
                <c:pt idx="63148">
                  <c:v>-0.28907100000000002</c:v>
                </c:pt>
                <c:pt idx="63149">
                  <c:v>-0.28957899999999998</c:v>
                </c:pt>
                <c:pt idx="63150">
                  <c:v>-0.29001700000000002</c:v>
                </c:pt>
                <c:pt idx="63151">
                  <c:v>-0.29038799999999998</c:v>
                </c:pt>
                <c:pt idx="63152">
                  <c:v>-0.29069299999999998</c:v>
                </c:pt>
                <c:pt idx="63153">
                  <c:v>-0.29093200000000002</c:v>
                </c:pt>
                <c:pt idx="63154">
                  <c:v>-0.29110599999999998</c:v>
                </c:pt>
                <c:pt idx="63155">
                  <c:v>-0.291213</c:v>
                </c:pt>
                <c:pt idx="63156">
                  <c:v>-0.291246</c:v>
                </c:pt>
                <c:pt idx="63157">
                  <c:v>-0.29120400000000002</c:v>
                </c:pt>
                <c:pt idx="63158">
                  <c:v>-0.29109099999999999</c:v>
                </c:pt>
                <c:pt idx="63159">
                  <c:v>-0.29091899999999998</c:v>
                </c:pt>
                <c:pt idx="63160">
                  <c:v>-0.29069400000000001</c:v>
                </c:pt>
                <c:pt idx="63161">
                  <c:v>-0.29041699999999998</c:v>
                </c:pt>
                <c:pt idx="63162">
                  <c:v>-0.29008499999999998</c:v>
                </c:pt>
                <c:pt idx="63163">
                  <c:v>-0.28970200000000002</c:v>
                </c:pt>
                <c:pt idx="63164">
                  <c:v>-0.28927700000000001</c:v>
                </c:pt>
                <c:pt idx="63165">
                  <c:v>-0.288775</c:v>
                </c:pt>
                <c:pt idx="63166">
                  <c:v>-0.28814600000000001</c:v>
                </c:pt>
                <c:pt idx="63167">
                  <c:v>-0.28742099999999998</c:v>
                </c:pt>
                <c:pt idx="63168">
                  <c:v>-0.28666700000000001</c:v>
                </c:pt>
                <c:pt idx="63169">
                  <c:v>-0.28587299999999999</c:v>
                </c:pt>
                <c:pt idx="63170">
                  <c:v>-0.28501599999999999</c:v>
                </c:pt>
                <c:pt idx="63171">
                  <c:v>-0.284113</c:v>
                </c:pt>
                <c:pt idx="63172">
                  <c:v>-0.28317900000000001</c:v>
                </c:pt>
                <c:pt idx="63173">
                  <c:v>-0.28221200000000002</c:v>
                </c:pt>
                <c:pt idx="63174">
                  <c:v>-0.28120800000000001</c:v>
                </c:pt>
                <c:pt idx="63175">
                  <c:v>-0.28016400000000002</c:v>
                </c:pt>
                <c:pt idx="63176">
                  <c:v>-0.27908100000000002</c:v>
                </c:pt>
                <c:pt idx="63177">
                  <c:v>-0.27796300000000002</c:v>
                </c:pt>
                <c:pt idx="63178">
                  <c:v>-0.27681299999999998</c:v>
                </c:pt>
                <c:pt idx="63179">
                  <c:v>-0.27563500000000002</c:v>
                </c:pt>
                <c:pt idx="63180">
                  <c:v>-0.27443000000000001</c:v>
                </c:pt>
                <c:pt idx="63181">
                  <c:v>-0.27319900000000003</c:v>
                </c:pt>
                <c:pt idx="63182">
                  <c:v>-0.27194000000000002</c:v>
                </c:pt>
                <c:pt idx="63183">
                  <c:v>-0.27065800000000001</c:v>
                </c:pt>
                <c:pt idx="63184">
                  <c:v>-0.26936100000000002</c:v>
                </c:pt>
                <c:pt idx="63185">
                  <c:v>-0.26805099999999998</c:v>
                </c:pt>
                <c:pt idx="63186">
                  <c:v>-0.26672699999999999</c:v>
                </c:pt>
                <c:pt idx="63187">
                  <c:v>-0.26539400000000002</c:v>
                </c:pt>
                <c:pt idx="63188">
                  <c:v>-0.26405899999999999</c:v>
                </c:pt>
                <c:pt idx="63189">
                  <c:v>-0.26271899999999998</c:v>
                </c:pt>
                <c:pt idx="63190">
                  <c:v>-0.26137100000000002</c:v>
                </c:pt>
                <c:pt idx="63191">
                  <c:v>-0.26001299999999999</c:v>
                </c:pt>
                <c:pt idx="63192">
                  <c:v>-0.25865100000000002</c:v>
                </c:pt>
                <c:pt idx="63193">
                  <c:v>-0.25728800000000002</c:v>
                </c:pt>
                <c:pt idx="63194">
                  <c:v>-0.25592300000000001</c:v>
                </c:pt>
                <c:pt idx="63195">
                  <c:v>-0.25455699999999998</c:v>
                </c:pt>
                <c:pt idx="63196">
                  <c:v>-0.25319700000000001</c:v>
                </c:pt>
                <c:pt idx="63197">
                  <c:v>-0.25184699999999999</c:v>
                </c:pt>
                <c:pt idx="63198">
                  <c:v>-0.250504</c:v>
                </c:pt>
                <c:pt idx="63199">
                  <c:v>-0.249165</c:v>
                </c:pt>
                <c:pt idx="63200">
                  <c:v>-0.24782000000000001</c:v>
                </c:pt>
                <c:pt idx="63201">
                  <c:v>-0.24646499999999999</c:v>
                </c:pt>
                <c:pt idx="63202">
                  <c:v>-0.24510299999999999</c:v>
                </c:pt>
                <c:pt idx="63203">
                  <c:v>-0.24374599999999999</c:v>
                </c:pt>
                <c:pt idx="63204">
                  <c:v>-0.24240800000000001</c:v>
                </c:pt>
                <c:pt idx="63205">
                  <c:v>-0.241094</c:v>
                </c:pt>
                <c:pt idx="63206">
                  <c:v>-0.23979800000000001</c:v>
                </c:pt>
                <c:pt idx="63207">
                  <c:v>-0.238508</c:v>
                </c:pt>
                <c:pt idx="63208">
                  <c:v>-0.23721300000000001</c:v>
                </c:pt>
                <c:pt idx="63209">
                  <c:v>-0.23591200000000001</c:v>
                </c:pt>
                <c:pt idx="63210">
                  <c:v>-0.23460300000000001</c:v>
                </c:pt>
                <c:pt idx="63211">
                  <c:v>-0.23328399999999999</c:v>
                </c:pt>
                <c:pt idx="63212">
                  <c:v>-0.231961</c:v>
                </c:pt>
                <c:pt idx="63213">
                  <c:v>-0.23063900000000001</c:v>
                </c:pt>
                <c:pt idx="63214">
                  <c:v>-0.229319</c:v>
                </c:pt>
                <c:pt idx="63215">
                  <c:v>-0.22800400000000001</c:v>
                </c:pt>
                <c:pt idx="63216">
                  <c:v>-0.22669500000000001</c:v>
                </c:pt>
                <c:pt idx="63217">
                  <c:v>-0.22539400000000001</c:v>
                </c:pt>
                <c:pt idx="63218">
                  <c:v>-0.224104</c:v>
                </c:pt>
                <c:pt idx="63219">
                  <c:v>-0.222832</c:v>
                </c:pt>
                <c:pt idx="63220">
                  <c:v>-0.221585</c:v>
                </c:pt>
                <c:pt idx="63221">
                  <c:v>-0.220362</c:v>
                </c:pt>
                <c:pt idx="63222">
                  <c:v>-0.219162</c:v>
                </c:pt>
                <c:pt idx="63223">
                  <c:v>-0.21798300000000001</c:v>
                </c:pt>
                <c:pt idx="63224">
                  <c:v>-0.21682699999999999</c:v>
                </c:pt>
                <c:pt idx="63225">
                  <c:v>-0.21568599999999999</c:v>
                </c:pt>
                <c:pt idx="63226">
                  <c:v>-0.21455099999999999</c:v>
                </c:pt>
                <c:pt idx="63227">
                  <c:v>-0.21341099999999999</c:v>
                </c:pt>
                <c:pt idx="63228">
                  <c:v>-0.21226300000000001</c:v>
                </c:pt>
                <c:pt idx="63229">
                  <c:v>-0.21110699999999999</c:v>
                </c:pt>
                <c:pt idx="63230">
                  <c:v>-0.20994499999999999</c:v>
                </c:pt>
                <c:pt idx="63231">
                  <c:v>-0.20878099999999999</c:v>
                </c:pt>
                <c:pt idx="63232">
                  <c:v>-0.20761099999999999</c:v>
                </c:pt>
                <c:pt idx="63233">
                  <c:v>-0.206431</c:v>
                </c:pt>
                <c:pt idx="63234">
                  <c:v>-0.20523</c:v>
                </c:pt>
                <c:pt idx="63235">
                  <c:v>-0.20400599999999999</c:v>
                </c:pt>
                <c:pt idx="63236">
                  <c:v>-0.202763</c:v>
                </c:pt>
                <c:pt idx="63237">
                  <c:v>-0.201515</c:v>
                </c:pt>
                <c:pt idx="63238">
                  <c:v>-0.20027600000000001</c:v>
                </c:pt>
                <c:pt idx="63239">
                  <c:v>-0.199049</c:v>
                </c:pt>
                <c:pt idx="63240">
                  <c:v>-0.197829</c:v>
                </c:pt>
                <c:pt idx="63241">
                  <c:v>-0.19661899999999999</c:v>
                </c:pt>
                <c:pt idx="63242">
                  <c:v>-0.19542599999999999</c:v>
                </c:pt>
                <c:pt idx="63243">
                  <c:v>-0.19425200000000001</c:v>
                </c:pt>
                <c:pt idx="63244">
                  <c:v>-0.19309299999999999</c:v>
                </c:pt>
                <c:pt idx="63245">
                  <c:v>-0.19195000000000001</c:v>
                </c:pt>
                <c:pt idx="63246">
                  <c:v>-0.19082099999999999</c:v>
                </c:pt>
                <c:pt idx="63247">
                  <c:v>-0.18970300000000001</c:v>
                </c:pt>
                <c:pt idx="63248">
                  <c:v>-0.18859600000000001</c:v>
                </c:pt>
                <c:pt idx="63249">
                  <c:v>-0.187498</c:v>
                </c:pt>
                <c:pt idx="63250">
                  <c:v>-0.18640799999999999</c:v>
                </c:pt>
                <c:pt idx="63251">
                  <c:v>-0.18532999999999999</c:v>
                </c:pt>
                <c:pt idx="63252">
                  <c:v>-0.184253</c:v>
                </c:pt>
                <c:pt idx="63253">
                  <c:v>-0.18313399999999999</c:v>
                </c:pt>
                <c:pt idx="63254">
                  <c:v>-0.18196300000000001</c:v>
                </c:pt>
                <c:pt idx="63255">
                  <c:v>-0.18079899999999999</c:v>
                </c:pt>
                <c:pt idx="63256">
                  <c:v>-0.17966099999999999</c:v>
                </c:pt>
                <c:pt idx="63257">
                  <c:v>-0.17851800000000001</c:v>
                </c:pt>
                <c:pt idx="63258">
                  <c:v>-0.177372</c:v>
                </c:pt>
                <c:pt idx="63259">
                  <c:v>-0.176234</c:v>
                </c:pt>
                <c:pt idx="63260">
                  <c:v>-0.17510600000000001</c:v>
                </c:pt>
                <c:pt idx="63261">
                  <c:v>-0.173984</c:v>
                </c:pt>
                <c:pt idx="63262">
                  <c:v>-0.17286299999999999</c:v>
                </c:pt>
                <c:pt idx="63263">
                  <c:v>-0.171735</c:v>
                </c:pt>
                <c:pt idx="63264">
                  <c:v>-0.170601</c:v>
                </c:pt>
                <c:pt idx="63265">
                  <c:v>-0.16947000000000001</c:v>
                </c:pt>
                <c:pt idx="63266">
                  <c:v>-0.168346</c:v>
                </c:pt>
                <c:pt idx="63267">
                  <c:v>-0.16723199999999999</c:v>
                </c:pt>
                <c:pt idx="63268">
                  <c:v>-0.16613</c:v>
                </c:pt>
                <c:pt idx="63269">
                  <c:v>-0.16504199999999999</c:v>
                </c:pt>
                <c:pt idx="63270">
                  <c:v>-0.16397400000000001</c:v>
                </c:pt>
                <c:pt idx="63271">
                  <c:v>-0.16292999999999999</c:v>
                </c:pt>
                <c:pt idx="63272">
                  <c:v>-0.16191900000000001</c:v>
                </c:pt>
                <c:pt idx="63273">
                  <c:v>-0.160943</c:v>
                </c:pt>
                <c:pt idx="63274">
                  <c:v>-0.16000200000000001</c:v>
                </c:pt>
                <c:pt idx="63275">
                  <c:v>-0.15909200000000001</c:v>
                </c:pt>
                <c:pt idx="63276">
                  <c:v>-0.15820799999999999</c:v>
                </c:pt>
                <c:pt idx="63277">
                  <c:v>-0.15734999999999999</c:v>
                </c:pt>
                <c:pt idx="63278">
                  <c:v>-0.15651899999999999</c:v>
                </c:pt>
                <c:pt idx="63279">
                  <c:v>-0.155718</c:v>
                </c:pt>
                <c:pt idx="63280">
                  <c:v>-0.154946</c:v>
                </c:pt>
                <c:pt idx="63281">
                  <c:v>-0.154201</c:v>
                </c:pt>
                <c:pt idx="63282">
                  <c:v>-0.153477</c:v>
                </c:pt>
                <c:pt idx="63283">
                  <c:v>-0.15277099999999999</c:v>
                </c:pt>
                <c:pt idx="63284">
                  <c:v>-0.152083</c:v>
                </c:pt>
                <c:pt idx="63285">
                  <c:v>-0.15140600000000001</c:v>
                </c:pt>
                <c:pt idx="63286">
                  <c:v>-0.15073500000000001</c:v>
                </c:pt>
                <c:pt idx="63287">
                  <c:v>-0.15007100000000001</c:v>
                </c:pt>
                <c:pt idx="63288">
                  <c:v>-0.14941399999999999</c:v>
                </c:pt>
                <c:pt idx="63289">
                  <c:v>-0.14876200000000001</c:v>
                </c:pt>
                <c:pt idx="63290">
                  <c:v>-0.148116</c:v>
                </c:pt>
                <c:pt idx="63291">
                  <c:v>-0.147476</c:v>
                </c:pt>
                <c:pt idx="63292">
                  <c:v>-0.146846</c:v>
                </c:pt>
                <c:pt idx="63293">
                  <c:v>-0.14622599999999999</c:v>
                </c:pt>
                <c:pt idx="63294">
                  <c:v>-0.145616</c:v>
                </c:pt>
                <c:pt idx="63295">
                  <c:v>-0.145013</c:v>
                </c:pt>
                <c:pt idx="63296">
                  <c:v>-0.14441899999999999</c:v>
                </c:pt>
                <c:pt idx="63297">
                  <c:v>-0.14383699999999999</c:v>
                </c:pt>
                <c:pt idx="63298">
                  <c:v>-0.14327300000000001</c:v>
                </c:pt>
                <c:pt idx="63299">
                  <c:v>-0.14272599999999999</c:v>
                </c:pt>
                <c:pt idx="63300">
                  <c:v>-0.14219699999999999</c:v>
                </c:pt>
                <c:pt idx="63301">
                  <c:v>-0.14168600000000001</c:v>
                </c:pt>
                <c:pt idx="63302">
                  <c:v>-0.14119599999999999</c:v>
                </c:pt>
                <c:pt idx="63303">
                  <c:v>-0.14072200000000001</c:v>
                </c:pt>
                <c:pt idx="63304">
                  <c:v>-0.140264</c:v>
                </c:pt>
                <c:pt idx="63305">
                  <c:v>-0.13982600000000001</c:v>
                </c:pt>
                <c:pt idx="63306">
                  <c:v>-0.13941600000000001</c:v>
                </c:pt>
                <c:pt idx="63307">
                  <c:v>-0.13903599999999999</c:v>
                </c:pt>
                <c:pt idx="63308">
                  <c:v>-0.13868900000000001</c:v>
                </c:pt>
                <c:pt idx="63309">
                  <c:v>-0.138373</c:v>
                </c:pt>
                <c:pt idx="63310">
                  <c:v>-0.13808699999999999</c:v>
                </c:pt>
                <c:pt idx="63311">
                  <c:v>-0.13782900000000001</c:v>
                </c:pt>
                <c:pt idx="63312">
                  <c:v>-0.13759299999999999</c:v>
                </c:pt>
                <c:pt idx="63313">
                  <c:v>-0.137377</c:v>
                </c:pt>
                <c:pt idx="63314">
                  <c:v>-0.137181</c:v>
                </c:pt>
                <c:pt idx="63315">
                  <c:v>-0.13700499999999999</c:v>
                </c:pt>
                <c:pt idx="63316">
                  <c:v>-0.136854</c:v>
                </c:pt>
                <c:pt idx="63317">
                  <c:v>-0.13672999999999999</c:v>
                </c:pt>
                <c:pt idx="63318">
                  <c:v>-0.13663</c:v>
                </c:pt>
                <c:pt idx="63319">
                  <c:v>-0.13655</c:v>
                </c:pt>
                <c:pt idx="63320">
                  <c:v>-0.136485</c:v>
                </c:pt>
                <c:pt idx="63321">
                  <c:v>-0.136438</c:v>
                </c:pt>
                <c:pt idx="63322">
                  <c:v>-0.13641400000000001</c:v>
                </c:pt>
                <c:pt idx="63323">
                  <c:v>-0.13641800000000001</c:v>
                </c:pt>
                <c:pt idx="63324">
                  <c:v>-0.13645299999999999</c:v>
                </c:pt>
                <c:pt idx="63325">
                  <c:v>-0.13652700000000001</c:v>
                </c:pt>
                <c:pt idx="63326">
                  <c:v>-0.13664299999999999</c:v>
                </c:pt>
                <c:pt idx="63327">
                  <c:v>-0.136797</c:v>
                </c:pt>
                <c:pt idx="63328">
                  <c:v>-0.13697699999999999</c:v>
                </c:pt>
                <c:pt idx="63329">
                  <c:v>-0.137181</c:v>
                </c:pt>
                <c:pt idx="63330">
                  <c:v>-0.13741700000000001</c:v>
                </c:pt>
                <c:pt idx="63331">
                  <c:v>-0.13769400000000001</c:v>
                </c:pt>
                <c:pt idx="63332">
                  <c:v>-0.13800899999999999</c:v>
                </c:pt>
                <c:pt idx="63333">
                  <c:v>-0.13835800000000001</c:v>
                </c:pt>
                <c:pt idx="63334">
                  <c:v>-0.138736</c:v>
                </c:pt>
                <c:pt idx="63335">
                  <c:v>-0.13914399999999999</c:v>
                </c:pt>
                <c:pt idx="63336">
                  <c:v>-0.13958200000000001</c:v>
                </c:pt>
                <c:pt idx="63337">
                  <c:v>-0.140042</c:v>
                </c:pt>
                <c:pt idx="63338">
                  <c:v>-0.14052200000000001</c:v>
                </c:pt>
                <c:pt idx="63339">
                  <c:v>-0.14102000000000001</c:v>
                </c:pt>
                <c:pt idx="63340">
                  <c:v>-0.141538</c:v>
                </c:pt>
                <c:pt idx="63341">
                  <c:v>-0.14207900000000001</c:v>
                </c:pt>
                <c:pt idx="63342">
                  <c:v>-0.14264399999999999</c:v>
                </c:pt>
                <c:pt idx="63343">
                  <c:v>-0.143235</c:v>
                </c:pt>
                <c:pt idx="63344">
                  <c:v>-0.14385200000000001</c:v>
                </c:pt>
                <c:pt idx="63345">
                  <c:v>-0.14449400000000001</c:v>
                </c:pt>
                <c:pt idx="63346">
                  <c:v>-0.14515800000000001</c:v>
                </c:pt>
                <c:pt idx="63347">
                  <c:v>-0.14583699999999999</c:v>
                </c:pt>
                <c:pt idx="63348">
                  <c:v>-0.14652599999999999</c:v>
                </c:pt>
                <c:pt idx="63349">
                  <c:v>-0.14722499999999999</c:v>
                </c:pt>
                <c:pt idx="63350">
                  <c:v>-0.14793000000000001</c:v>
                </c:pt>
                <c:pt idx="63351">
                  <c:v>-0.148642</c:v>
                </c:pt>
                <c:pt idx="63352">
                  <c:v>-0.149364</c:v>
                </c:pt>
                <c:pt idx="63353">
                  <c:v>-0.15009700000000001</c:v>
                </c:pt>
                <c:pt idx="63354">
                  <c:v>-0.150843</c:v>
                </c:pt>
                <c:pt idx="63355">
                  <c:v>-0.15160199999999999</c:v>
                </c:pt>
                <c:pt idx="63356">
                  <c:v>-0.15237800000000001</c:v>
                </c:pt>
                <c:pt idx="63357">
                  <c:v>-0.153171</c:v>
                </c:pt>
                <c:pt idx="63358">
                  <c:v>-0.153977</c:v>
                </c:pt>
                <c:pt idx="63359">
                  <c:v>-0.15479299999999999</c:v>
                </c:pt>
                <c:pt idx="63360">
                  <c:v>-0.155614</c:v>
                </c:pt>
                <c:pt idx="63361">
                  <c:v>-0.15644</c:v>
                </c:pt>
                <c:pt idx="63362">
                  <c:v>-0.15727099999999999</c:v>
                </c:pt>
                <c:pt idx="63363">
                  <c:v>-0.15809899999999999</c:v>
                </c:pt>
                <c:pt idx="63364">
                  <c:v>-0.158918</c:v>
                </c:pt>
                <c:pt idx="63365">
                  <c:v>-0.159724</c:v>
                </c:pt>
                <c:pt idx="63366">
                  <c:v>-0.16051199999999999</c:v>
                </c:pt>
                <c:pt idx="63367">
                  <c:v>-0.16128100000000001</c:v>
                </c:pt>
                <c:pt idx="63368">
                  <c:v>-0.16203200000000001</c:v>
                </c:pt>
                <c:pt idx="63369">
                  <c:v>-0.16276399999999999</c:v>
                </c:pt>
                <c:pt idx="63370">
                  <c:v>-0.16347400000000001</c:v>
                </c:pt>
                <c:pt idx="63371">
                  <c:v>-0.164159</c:v>
                </c:pt>
                <c:pt idx="63372">
                  <c:v>-0.16481799999999999</c:v>
                </c:pt>
                <c:pt idx="63373">
                  <c:v>-0.16545499999999999</c:v>
                </c:pt>
                <c:pt idx="63374">
                  <c:v>-0.166072</c:v>
                </c:pt>
                <c:pt idx="63375">
                  <c:v>-0.16667100000000001</c:v>
                </c:pt>
                <c:pt idx="63376">
                  <c:v>-0.16724800000000001</c:v>
                </c:pt>
                <c:pt idx="63377">
                  <c:v>-0.167799</c:v>
                </c:pt>
                <c:pt idx="63378">
                  <c:v>-0.168326</c:v>
                </c:pt>
                <c:pt idx="63379">
                  <c:v>-0.16883100000000001</c:v>
                </c:pt>
                <c:pt idx="63380">
                  <c:v>-0.16931199999999999</c:v>
                </c:pt>
                <c:pt idx="63381">
                  <c:v>-0.169763</c:v>
                </c:pt>
                <c:pt idx="63382">
                  <c:v>-0.170185</c:v>
                </c:pt>
                <c:pt idx="63383">
                  <c:v>-0.17057900000000001</c:v>
                </c:pt>
                <c:pt idx="63384">
                  <c:v>-0.17094599999999999</c:v>
                </c:pt>
                <c:pt idx="63385">
                  <c:v>-0.17128499999999999</c:v>
                </c:pt>
                <c:pt idx="63386">
                  <c:v>-0.171595</c:v>
                </c:pt>
                <c:pt idx="63387">
                  <c:v>-0.171872</c:v>
                </c:pt>
                <c:pt idx="63388">
                  <c:v>-0.17211799999999999</c:v>
                </c:pt>
                <c:pt idx="63389">
                  <c:v>-0.17233699999999999</c:v>
                </c:pt>
                <c:pt idx="63390">
                  <c:v>-0.17249900000000001</c:v>
                </c:pt>
                <c:pt idx="63391">
                  <c:v>-0.17255499999999999</c:v>
                </c:pt>
                <c:pt idx="63392">
                  <c:v>-0.17252799999999999</c:v>
                </c:pt>
                <c:pt idx="63393">
                  <c:v>-0.17247100000000001</c:v>
                </c:pt>
                <c:pt idx="63394">
                  <c:v>-0.17236899999999999</c:v>
                </c:pt>
                <c:pt idx="63395">
                  <c:v>-0.17220099999999999</c:v>
                </c:pt>
                <c:pt idx="63396">
                  <c:v>-0.17197899999999999</c:v>
                </c:pt>
                <c:pt idx="63397">
                  <c:v>-0.171713</c:v>
                </c:pt>
                <c:pt idx="63398">
                  <c:v>-0.171401</c:v>
                </c:pt>
                <c:pt idx="63399">
                  <c:v>-0.17103699999999999</c:v>
                </c:pt>
                <c:pt idx="63400">
                  <c:v>-0.17061499999999999</c:v>
                </c:pt>
                <c:pt idx="63401">
                  <c:v>-0.17013300000000001</c:v>
                </c:pt>
                <c:pt idx="63402">
                  <c:v>-0.16959199999999999</c:v>
                </c:pt>
                <c:pt idx="63403">
                  <c:v>-0.168993</c:v>
                </c:pt>
                <c:pt idx="63404">
                  <c:v>-0.16833899999999999</c:v>
                </c:pt>
                <c:pt idx="63405">
                  <c:v>-0.167631</c:v>
                </c:pt>
                <c:pt idx="63406">
                  <c:v>-0.16687199999999999</c:v>
                </c:pt>
                <c:pt idx="63407">
                  <c:v>-0.16606399999999999</c:v>
                </c:pt>
                <c:pt idx="63408">
                  <c:v>-0.165212</c:v>
                </c:pt>
                <c:pt idx="63409">
                  <c:v>-0.16431699999999999</c:v>
                </c:pt>
                <c:pt idx="63410">
                  <c:v>-0.163384</c:v>
                </c:pt>
                <c:pt idx="63411">
                  <c:v>-0.162412</c:v>
                </c:pt>
                <c:pt idx="63412">
                  <c:v>-0.16139899999999999</c:v>
                </c:pt>
                <c:pt idx="63413">
                  <c:v>-0.16034399999999999</c:v>
                </c:pt>
                <c:pt idx="63414">
                  <c:v>-0.159244</c:v>
                </c:pt>
                <c:pt idx="63415">
                  <c:v>-0.15810099999999999</c:v>
                </c:pt>
                <c:pt idx="63416">
                  <c:v>-0.156913</c:v>
                </c:pt>
                <c:pt idx="63417">
                  <c:v>-0.15567600000000001</c:v>
                </c:pt>
                <c:pt idx="63418">
                  <c:v>-0.154392</c:v>
                </c:pt>
                <c:pt idx="63419">
                  <c:v>-0.15306</c:v>
                </c:pt>
                <c:pt idx="63420">
                  <c:v>-0.151675</c:v>
                </c:pt>
                <c:pt idx="63421">
                  <c:v>-0.15023800000000001</c:v>
                </c:pt>
                <c:pt idx="63422">
                  <c:v>-0.14874899999999999</c:v>
                </c:pt>
                <c:pt idx="63423">
                  <c:v>-0.147207</c:v>
                </c:pt>
                <c:pt idx="63424">
                  <c:v>-0.14561499999999999</c:v>
                </c:pt>
                <c:pt idx="63425">
                  <c:v>-0.14397199999999999</c:v>
                </c:pt>
                <c:pt idx="63426">
                  <c:v>-0.14228199999999999</c:v>
                </c:pt>
                <c:pt idx="63427">
                  <c:v>-0.14054700000000001</c:v>
                </c:pt>
                <c:pt idx="63428">
                  <c:v>-0.13877</c:v>
                </c:pt>
                <c:pt idx="63429">
                  <c:v>-0.13695299999999999</c:v>
                </c:pt>
                <c:pt idx="63430">
                  <c:v>-0.13509599999999999</c:v>
                </c:pt>
                <c:pt idx="63431">
                  <c:v>-0.13320100000000001</c:v>
                </c:pt>
                <c:pt idx="63432">
                  <c:v>-0.13127</c:v>
                </c:pt>
                <c:pt idx="63433">
                  <c:v>-0.129303</c:v>
                </c:pt>
                <c:pt idx="63434">
                  <c:v>-0.127302</c:v>
                </c:pt>
                <c:pt idx="63435">
                  <c:v>-0.12526599999999999</c:v>
                </c:pt>
                <c:pt idx="63436">
                  <c:v>-0.123196</c:v>
                </c:pt>
                <c:pt idx="63437">
                  <c:v>-0.12109</c:v>
                </c:pt>
                <c:pt idx="63438">
                  <c:v>-0.118949</c:v>
                </c:pt>
                <c:pt idx="63439">
                  <c:v>-0.116773</c:v>
                </c:pt>
                <c:pt idx="63440">
                  <c:v>-0.11456</c:v>
                </c:pt>
                <c:pt idx="63441">
                  <c:v>-0.11230800000000001</c:v>
                </c:pt>
                <c:pt idx="63442">
                  <c:v>-0.11002000000000001</c:v>
                </c:pt>
                <c:pt idx="63443">
                  <c:v>-0.10770100000000001</c:v>
                </c:pt>
                <c:pt idx="63444">
                  <c:v>-0.10535600000000001</c:v>
                </c:pt>
                <c:pt idx="63445">
                  <c:v>-0.102989</c:v>
                </c:pt>
                <c:pt idx="63446">
                  <c:v>-0.100603</c:v>
                </c:pt>
                <c:pt idx="63447">
                  <c:v>-9.8197900000000005E-2</c:v>
                </c:pt>
                <c:pt idx="63448">
                  <c:v>-9.5777600000000004E-2</c:v>
                </c:pt>
                <c:pt idx="63449">
                  <c:v>-9.3342599999999998E-2</c:v>
                </c:pt>
                <c:pt idx="63450">
                  <c:v>-9.0893000000000002E-2</c:v>
                </c:pt>
                <c:pt idx="63451">
                  <c:v>-8.8428900000000005E-2</c:v>
                </c:pt>
                <c:pt idx="63452">
                  <c:v>-8.5951799999999995E-2</c:v>
                </c:pt>
                <c:pt idx="63453">
                  <c:v>-8.3464999999999998E-2</c:v>
                </c:pt>
                <c:pt idx="63454">
                  <c:v>-8.0971899999999999E-2</c:v>
                </c:pt>
                <c:pt idx="63455">
                  <c:v>-7.8476199999999996E-2</c:v>
                </c:pt>
                <c:pt idx="63456">
                  <c:v>-7.5979500000000005E-2</c:v>
                </c:pt>
                <c:pt idx="63457">
                  <c:v>-7.3479100000000006E-2</c:v>
                </c:pt>
                <c:pt idx="63458">
                  <c:v>-7.0972300000000002E-2</c:v>
                </c:pt>
                <c:pt idx="63459">
                  <c:v>-6.8459900000000004E-2</c:v>
                </c:pt>
                <c:pt idx="63460">
                  <c:v>-6.5944900000000001E-2</c:v>
                </c:pt>
                <c:pt idx="63461">
                  <c:v>-6.3429799999999995E-2</c:v>
                </c:pt>
                <c:pt idx="63462">
                  <c:v>-6.0917800000000001E-2</c:v>
                </c:pt>
                <c:pt idx="63463">
                  <c:v>-5.8414500000000001E-2</c:v>
                </c:pt>
                <c:pt idx="63464">
                  <c:v>-5.59208E-2</c:v>
                </c:pt>
                <c:pt idx="63465">
                  <c:v>-5.3431800000000002E-2</c:v>
                </c:pt>
                <c:pt idx="63466">
                  <c:v>-5.0945699999999997E-2</c:v>
                </c:pt>
                <c:pt idx="63467">
                  <c:v>-4.8468900000000002E-2</c:v>
                </c:pt>
                <c:pt idx="63468">
                  <c:v>-4.6009599999999998E-2</c:v>
                </c:pt>
                <c:pt idx="63469">
                  <c:v>-4.3574500000000002E-2</c:v>
                </c:pt>
                <c:pt idx="63470">
                  <c:v>-4.1167000000000002E-2</c:v>
                </c:pt>
                <c:pt idx="63471">
                  <c:v>-3.8786099999999997E-2</c:v>
                </c:pt>
                <c:pt idx="63472">
                  <c:v>-3.6428700000000001E-2</c:v>
                </c:pt>
                <c:pt idx="63473">
                  <c:v>-3.4093499999999999E-2</c:v>
                </c:pt>
                <c:pt idx="63474">
                  <c:v>-3.1781499999999997E-2</c:v>
                </c:pt>
                <c:pt idx="63475">
                  <c:v>-2.9495199999999999E-2</c:v>
                </c:pt>
                <c:pt idx="63476">
                  <c:v>-2.7237999999999998E-2</c:v>
                </c:pt>
                <c:pt idx="63477">
                  <c:v>-2.5013400000000002E-2</c:v>
                </c:pt>
                <c:pt idx="63478">
                  <c:v>-2.2826599999999999E-2</c:v>
                </c:pt>
                <c:pt idx="63479">
                  <c:v>-2.0682099999999998E-2</c:v>
                </c:pt>
                <c:pt idx="63480">
                  <c:v>-1.8581199999999999E-2</c:v>
                </c:pt>
                <c:pt idx="63481">
                  <c:v>-1.6522800000000001E-2</c:v>
                </c:pt>
                <c:pt idx="63482">
                  <c:v>-1.45075E-2</c:v>
                </c:pt>
                <c:pt idx="63483">
                  <c:v>-1.2537700000000001E-2</c:v>
                </c:pt>
                <c:pt idx="63484">
                  <c:v>-1.06126E-2</c:v>
                </c:pt>
                <c:pt idx="63485" formatCode="0.00E+00">
                  <c:v>-8.7299999999999999E-3</c:v>
                </c:pt>
                <c:pt idx="63486" formatCode="0.00E+00">
                  <c:v>-6.8901600000000002E-3</c:v>
                </c:pt>
                <c:pt idx="63487" formatCode="0.00E+00">
                  <c:v>-5.0950700000000002E-3</c:v>
                </c:pt>
                <c:pt idx="63488" formatCode="0.00E+00">
                  <c:v>-3.3475900000000001E-3</c:v>
                </c:pt>
                <c:pt idx="63489" formatCode="0.00E+00">
                  <c:v>-1.6507900000000001E-3</c:v>
                </c:pt>
                <c:pt idx="63490" formatCode="0.00E+00">
                  <c:v>-6.0719000000000003E-6</c:v>
                </c:pt>
                <c:pt idx="63491" formatCode="0.00E+00">
                  <c:v>1.58607E-3</c:v>
                </c:pt>
                <c:pt idx="63492" formatCode="0.00E+00">
                  <c:v>3.12415E-3</c:v>
                </c:pt>
                <c:pt idx="63493" formatCode="0.00E+00">
                  <c:v>4.6063800000000002E-3</c:v>
                </c:pt>
                <c:pt idx="63494" formatCode="0.00E+00">
                  <c:v>6.03289E-3</c:v>
                </c:pt>
                <c:pt idx="63495" formatCode="0.00E+00">
                  <c:v>7.4051899999999999E-3</c:v>
                </c:pt>
                <c:pt idx="63496" formatCode="0.00E+00">
                  <c:v>8.7235799999999999E-3</c:v>
                </c:pt>
                <c:pt idx="63497" formatCode="0.00E+00">
                  <c:v>9.9863999999999994E-3</c:v>
                </c:pt>
                <c:pt idx="63498">
                  <c:v>1.11912E-2</c:v>
                </c:pt>
                <c:pt idx="63499">
                  <c:v>1.23363E-2</c:v>
                </c:pt>
                <c:pt idx="63500">
                  <c:v>1.34222E-2</c:v>
                </c:pt>
                <c:pt idx="63501">
                  <c:v>1.44502E-2</c:v>
                </c:pt>
                <c:pt idx="63502">
                  <c:v>1.5421499999999999E-2</c:v>
                </c:pt>
                <c:pt idx="63503">
                  <c:v>1.6336E-2</c:v>
                </c:pt>
                <c:pt idx="63504">
                  <c:v>1.7192200000000001E-2</c:v>
                </c:pt>
                <c:pt idx="63505">
                  <c:v>1.7990699999999998E-2</c:v>
                </c:pt>
                <c:pt idx="63506">
                  <c:v>1.8732599999999999E-2</c:v>
                </c:pt>
                <c:pt idx="63507">
                  <c:v>1.9418500000000002E-2</c:v>
                </c:pt>
                <c:pt idx="63508">
                  <c:v>2.0048400000000001E-2</c:v>
                </c:pt>
                <c:pt idx="63509">
                  <c:v>2.06228E-2</c:v>
                </c:pt>
                <c:pt idx="63510">
                  <c:v>2.1142899999999999E-2</c:v>
                </c:pt>
                <c:pt idx="63511">
                  <c:v>2.16095E-2</c:v>
                </c:pt>
                <c:pt idx="63512">
                  <c:v>2.2023600000000001E-2</c:v>
                </c:pt>
                <c:pt idx="63513">
                  <c:v>2.2386099999999999E-2</c:v>
                </c:pt>
                <c:pt idx="63514">
                  <c:v>2.26985E-2</c:v>
                </c:pt>
                <c:pt idx="63515">
                  <c:v>2.29619E-2</c:v>
                </c:pt>
                <c:pt idx="63516">
                  <c:v>2.31764E-2</c:v>
                </c:pt>
                <c:pt idx="63517">
                  <c:v>2.3341000000000001E-2</c:v>
                </c:pt>
                <c:pt idx="63518">
                  <c:v>2.3455500000000001E-2</c:v>
                </c:pt>
                <c:pt idx="63519">
                  <c:v>2.3520099999999999E-2</c:v>
                </c:pt>
                <c:pt idx="63520">
                  <c:v>2.3535199999999999E-2</c:v>
                </c:pt>
                <c:pt idx="63521">
                  <c:v>2.3501299999999999E-2</c:v>
                </c:pt>
                <c:pt idx="63522">
                  <c:v>2.3418600000000001E-2</c:v>
                </c:pt>
                <c:pt idx="63523">
                  <c:v>2.3287599999999999E-2</c:v>
                </c:pt>
                <c:pt idx="63524">
                  <c:v>2.3109500000000002E-2</c:v>
                </c:pt>
                <c:pt idx="63525">
                  <c:v>2.2886500000000001E-2</c:v>
                </c:pt>
                <c:pt idx="63526">
                  <c:v>2.2620399999999999E-2</c:v>
                </c:pt>
                <c:pt idx="63527">
                  <c:v>2.2312499999999999E-2</c:v>
                </c:pt>
                <c:pt idx="63528">
                  <c:v>2.19635E-2</c:v>
                </c:pt>
                <c:pt idx="63529">
                  <c:v>2.1574200000000002E-2</c:v>
                </c:pt>
                <c:pt idx="63530">
                  <c:v>2.1145500000000001E-2</c:v>
                </c:pt>
                <c:pt idx="63531">
                  <c:v>2.0677600000000001E-2</c:v>
                </c:pt>
                <c:pt idx="63532">
                  <c:v>2.01713E-2</c:v>
                </c:pt>
                <c:pt idx="63533">
                  <c:v>1.9627800000000001E-2</c:v>
                </c:pt>
                <c:pt idx="63534">
                  <c:v>1.9048200000000001E-2</c:v>
                </c:pt>
                <c:pt idx="63535">
                  <c:v>1.8433499999999998E-2</c:v>
                </c:pt>
                <c:pt idx="63536">
                  <c:v>1.77865E-2</c:v>
                </c:pt>
                <c:pt idx="63537">
                  <c:v>1.7110400000000001E-2</c:v>
                </c:pt>
                <c:pt idx="63538">
                  <c:v>1.6407600000000001E-2</c:v>
                </c:pt>
                <c:pt idx="63539">
                  <c:v>1.5680400000000001E-2</c:v>
                </c:pt>
                <c:pt idx="63540">
                  <c:v>1.49319E-2</c:v>
                </c:pt>
                <c:pt idx="63541">
                  <c:v>1.41637E-2</c:v>
                </c:pt>
                <c:pt idx="63542">
                  <c:v>1.3375700000000001E-2</c:v>
                </c:pt>
                <c:pt idx="63543">
                  <c:v>1.2569200000000001E-2</c:v>
                </c:pt>
                <c:pt idx="63544">
                  <c:v>1.17454E-2</c:v>
                </c:pt>
                <c:pt idx="63545">
                  <c:v>1.09041E-2</c:v>
                </c:pt>
                <c:pt idx="63546">
                  <c:v>1.0045500000000001E-2</c:v>
                </c:pt>
                <c:pt idx="63547" formatCode="0.00E+00">
                  <c:v>9.1713000000000003E-3</c:v>
                </c:pt>
                <c:pt idx="63548" formatCode="0.00E+00">
                  <c:v>8.2835500000000006E-3</c:v>
                </c:pt>
                <c:pt idx="63549" formatCode="0.00E+00">
                  <c:v>7.3835000000000003E-3</c:v>
                </c:pt>
                <c:pt idx="63550" formatCode="0.00E+00">
                  <c:v>6.4722599999999996E-3</c:v>
                </c:pt>
                <c:pt idx="63551" formatCode="0.00E+00">
                  <c:v>5.5513100000000003E-3</c:v>
                </c:pt>
                <c:pt idx="63552" formatCode="0.00E+00">
                  <c:v>4.6228500000000004E-3</c:v>
                </c:pt>
                <c:pt idx="63553" formatCode="0.00E+00">
                  <c:v>3.6892100000000001E-3</c:v>
                </c:pt>
                <c:pt idx="63554" formatCode="0.00E+00">
                  <c:v>2.7523299999999999E-3</c:v>
                </c:pt>
                <c:pt idx="63555" formatCode="0.00E+00">
                  <c:v>1.81372E-3</c:v>
                </c:pt>
                <c:pt idx="63556" formatCode="0.00E+00">
                  <c:v>8.7477699999999998E-4</c:v>
                </c:pt>
                <c:pt idx="63557" formatCode="0.00E+00">
                  <c:v>-6.2339600000000002E-5</c:v>
                </c:pt>
                <c:pt idx="63558" formatCode="0.00E+00">
                  <c:v>-9.95592E-4</c:v>
                </c:pt>
                <c:pt idx="63559" formatCode="0.00E+00">
                  <c:v>-1.92432E-3</c:v>
                </c:pt>
                <c:pt idx="63560" formatCode="0.00E+00">
                  <c:v>-2.8479199999999999E-3</c:v>
                </c:pt>
                <c:pt idx="63561" formatCode="0.00E+00">
                  <c:v>-3.7644499999999999E-3</c:v>
                </c:pt>
                <c:pt idx="63562" formatCode="0.00E+00">
                  <c:v>-4.67097E-3</c:v>
                </c:pt>
                <c:pt idx="63563" formatCode="0.00E+00">
                  <c:v>-5.56465E-3</c:v>
                </c:pt>
                <c:pt idx="63564" formatCode="0.00E+00">
                  <c:v>-6.4436700000000003E-3</c:v>
                </c:pt>
                <c:pt idx="63565" formatCode="0.00E+00">
                  <c:v>-7.3074799999999999E-3</c:v>
                </c:pt>
                <c:pt idx="63566" formatCode="0.00E+00">
                  <c:v>-8.1559000000000006E-3</c:v>
                </c:pt>
                <c:pt idx="63567" formatCode="0.00E+00">
                  <c:v>-8.9882499999999997E-3</c:v>
                </c:pt>
                <c:pt idx="63568" formatCode="0.00E+00">
                  <c:v>-9.8037899999999997E-3</c:v>
                </c:pt>
                <c:pt idx="63569">
                  <c:v>-1.06024E-2</c:v>
                </c:pt>
                <c:pt idx="63570">
                  <c:v>-1.1384E-2</c:v>
                </c:pt>
                <c:pt idx="63571">
                  <c:v>-1.21479E-2</c:v>
                </c:pt>
                <c:pt idx="63572">
                  <c:v>-1.2893099999999999E-2</c:v>
                </c:pt>
                <c:pt idx="63573">
                  <c:v>-1.36183E-2</c:v>
                </c:pt>
                <c:pt idx="63574">
                  <c:v>-1.4321199999999999E-2</c:v>
                </c:pt>
                <c:pt idx="63575">
                  <c:v>-1.49985E-2</c:v>
                </c:pt>
                <c:pt idx="63576">
                  <c:v>-1.5648100000000002E-2</c:v>
                </c:pt>
                <c:pt idx="63577">
                  <c:v>-1.6268700000000001E-2</c:v>
                </c:pt>
                <c:pt idx="63578">
                  <c:v>-1.68594E-2</c:v>
                </c:pt>
                <c:pt idx="63579">
                  <c:v>-1.74196E-2</c:v>
                </c:pt>
                <c:pt idx="63580">
                  <c:v>-1.79489E-2</c:v>
                </c:pt>
                <c:pt idx="63581">
                  <c:v>-1.84472E-2</c:v>
                </c:pt>
                <c:pt idx="63582">
                  <c:v>-1.8913900000000001E-2</c:v>
                </c:pt>
                <c:pt idx="63583">
                  <c:v>-1.93475E-2</c:v>
                </c:pt>
                <c:pt idx="63584">
                  <c:v>-1.9747199999999999E-2</c:v>
                </c:pt>
                <c:pt idx="63585">
                  <c:v>-2.0113200000000001E-2</c:v>
                </c:pt>
                <c:pt idx="63586">
                  <c:v>-2.0447099999999999E-2</c:v>
                </c:pt>
                <c:pt idx="63587">
                  <c:v>-2.0749799999999999E-2</c:v>
                </c:pt>
                <c:pt idx="63588">
                  <c:v>-2.1021100000000001E-2</c:v>
                </c:pt>
                <c:pt idx="63589">
                  <c:v>-2.1260500000000002E-2</c:v>
                </c:pt>
                <c:pt idx="63590">
                  <c:v>-2.1468000000000001E-2</c:v>
                </c:pt>
                <c:pt idx="63591">
                  <c:v>-2.16423E-2</c:v>
                </c:pt>
                <c:pt idx="63592">
                  <c:v>-2.17807E-2</c:v>
                </c:pt>
                <c:pt idx="63593">
                  <c:v>-2.18818E-2</c:v>
                </c:pt>
                <c:pt idx="63594">
                  <c:v>-2.19461E-2</c:v>
                </c:pt>
                <c:pt idx="63595">
                  <c:v>-2.1974899999999999E-2</c:v>
                </c:pt>
                <c:pt idx="63596">
                  <c:v>-2.1967899999999999E-2</c:v>
                </c:pt>
                <c:pt idx="63597">
                  <c:v>-2.1923499999999999E-2</c:v>
                </c:pt>
                <c:pt idx="63598">
                  <c:v>-2.1840200000000001E-2</c:v>
                </c:pt>
                <c:pt idx="63599">
                  <c:v>-2.17176E-2</c:v>
                </c:pt>
                <c:pt idx="63600">
                  <c:v>-2.1556200000000001E-2</c:v>
                </c:pt>
                <c:pt idx="63601">
                  <c:v>-2.1355900000000001E-2</c:v>
                </c:pt>
                <c:pt idx="63602">
                  <c:v>-2.1116200000000002E-2</c:v>
                </c:pt>
                <c:pt idx="63603">
                  <c:v>-2.0837600000000001E-2</c:v>
                </c:pt>
                <c:pt idx="63604">
                  <c:v>-2.0522200000000001E-2</c:v>
                </c:pt>
                <c:pt idx="63605">
                  <c:v>-2.0171100000000001E-2</c:v>
                </c:pt>
                <c:pt idx="63606">
                  <c:v>-1.9784099999999999E-2</c:v>
                </c:pt>
                <c:pt idx="63607">
                  <c:v>-1.93616E-2</c:v>
                </c:pt>
                <c:pt idx="63608">
                  <c:v>-1.89047E-2</c:v>
                </c:pt>
                <c:pt idx="63609">
                  <c:v>-1.84139E-2</c:v>
                </c:pt>
                <c:pt idx="63610">
                  <c:v>-1.7889700000000001E-2</c:v>
                </c:pt>
                <c:pt idx="63611">
                  <c:v>-1.7331800000000001E-2</c:v>
                </c:pt>
                <c:pt idx="63612">
                  <c:v>-1.6739299999999999E-2</c:v>
                </c:pt>
                <c:pt idx="63613">
                  <c:v>-1.6110900000000001E-2</c:v>
                </c:pt>
                <c:pt idx="63614">
                  <c:v>-1.5446700000000001E-2</c:v>
                </c:pt>
                <c:pt idx="63615">
                  <c:v>-1.47475E-2</c:v>
                </c:pt>
                <c:pt idx="63616">
                  <c:v>-1.40138E-2</c:v>
                </c:pt>
                <c:pt idx="63617">
                  <c:v>-1.32462E-2</c:v>
                </c:pt>
                <c:pt idx="63618">
                  <c:v>-1.2445899999999999E-2</c:v>
                </c:pt>
                <c:pt idx="63619">
                  <c:v>-1.16141E-2</c:v>
                </c:pt>
                <c:pt idx="63620">
                  <c:v>-1.0751800000000001E-2</c:v>
                </c:pt>
                <c:pt idx="63621" formatCode="0.00E+00">
                  <c:v>-9.8597000000000008E-3</c:v>
                </c:pt>
                <c:pt idx="63622" formatCode="0.00E+00">
                  <c:v>-8.9389900000000008E-3</c:v>
                </c:pt>
                <c:pt idx="63623" formatCode="0.00E+00">
                  <c:v>-7.9905500000000008E-3</c:v>
                </c:pt>
                <c:pt idx="63624" formatCode="0.00E+00">
                  <c:v>-7.0153400000000001E-3</c:v>
                </c:pt>
                <c:pt idx="63625" formatCode="0.00E+00">
                  <c:v>-6.0143599999999998E-3</c:v>
                </c:pt>
                <c:pt idx="63626" formatCode="0.00E+00">
                  <c:v>-4.9877999999999997E-3</c:v>
                </c:pt>
                <c:pt idx="63627" formatCode="0.00E+00">
                  <c:v>-3.93503E-3</c:v>
                </c:pt>
                <c:pt idx="63628" formatCode="0.00E+00">
                  <c:v>-2.8559599999999998E-3</c:v>
                </c:pt>
                <c:pt idx="63629" formatCode="0.00E+00">
                  <c:v>-1.75121E-3</c:v>
                </c:pt>
                <c:pt idx="63630" formatCode="0.00E+00">
                  <c:v>-6.21129E-4</c:v>
                </c:pt>
                <c:pt idx="63631" formatCode="0.00E+00">
                  <c:v>5.3370900000000005E-4</c:v>
                </c:pt>
                <c:pt idx="63632" formatCode="0.00E+00">
                  <c:v>1.71108E-3</c:v>
                </c:pt>
                <c:pt idx="63633" formatCode="0.00E+00">
                  <c:v>2.90786E-3</c:v>
                </c:pt>
                <c:pt idx="63634" formatCode="0.00E+00">
                  <c:v>4.1222799999999999E-3</c:v>
                </c:pt>
                <c:pt idx="63635" formatCode="0.00E+00">
                  <c:v>5.3541600000000002E-3</c:v>
                </c:pt>
                <c:pt idx="63636" formatCode="0.00E+00">
                  <c:v>6.6038599999999996E-3</c:v>
                </c:pt>
                <c:pt idx="63637" formatCode="0.00E+00">
                  <c:v>7.8716099999999994E-3</c:v>
                </c:pt>
                <c:pt idx="63638" formatCode="0.00E+00">
                  <c:v>9.1568199999999995E-3</c:v>
                </c:pt>
                <c:pt idx="63639">
                  <c:v>1.0458E-2</c:v>
                </c:pt>
                <c:pt idx="63640">
                  <c:v>1.1773499999999999E-2</c:v>
                </c:pt>
                <c:pt idx="63641">
                  <c:v>1.31027E-2</c:v>
                </c:pt>
                <c:pt idx="63642">
                  <c:v>1.44463E-2</c:v>
                </c:pt>
                <c:pt idx="63643">
                  <c:v>1.5804700000000001E-2</c:v>
                </c:pt>
                <c:pt idx="63644">
                  <c:v>1.71772E-2</c:v>
                </c:pt>
                <c:pt idx="63645">
                  <c:v>1.8562100000000002E-2</c:v>
                </c:pt>
                <c:pt idx="63646">
                  <c:v>1.99574E-2</c:v>
                </c:pt>
                <c:pt idx="63647">
                  <c:v>2.1361600000000001E-2</c:v>
                </c:pt>
                <c:pt idx="63648">
                  <c:v>2.2773600000000001E-2</c:v>
                </c:pt>
                <c:pt idx="63649">
                  <c:v>2.4192100000000001E-2</c:v>
                </c:pt>
                <c:pt idx="63650">
                  <c:v>2.5616199999999999E-2</c:v>
                </c:pt>
                <c:pt idx="63651">
                  <c:v>2.7045799999999998E-2</c:v>
                </c:pt>
                <c:pt idx="63652">
                  <c:v>2.8481099999999999E-2</c:v>
                </c:pt>
                <c:pt idx="63653">
                  <c:v>2.9922399999999998E-2</c:v>
                </c:pt>
                <c:pt idx="63654">
                  <c:v>3.1369399999999999E-2</c:v>
                </c:pt>
                <c:pt idx="63655">
                  <c:v>3.28209E-2</c:v>
                </c:pt>
                <c:pt idx="63656">
                  <c:v>3.4275399999999998E-2</c:v>
                </c:pt>
                <c:pt idx="63657">
                  <c:v>3.5731400000000003E-2</c:v>
                </c:pt>
                <c:pt idx="63658">
                  <c:v>3.71873E-2</c:v>
                </c:pt>
                <c:pt idx="63659">
                  <c:v>3.8641700000000001E-2</c:v>
                </c:pt>
                <c:pt idx="63660">
                  <c:v>4.0094100000000001E-2</c:v>
                </c:pt>
                <c:pt idx="63661">
                  <c:v>4.1544499999999998E-2</c:v>
                </c:pt>
                <c:pt idx="63662">
                  <c:v>4.2992599999999999E-2</c:v>
                </c:pt>
                <c:pt idx="63663">
                  <c:v>4.44378E-2</c:v>
                </c:pt>
                <c:pt idx="63664">
                  <c:v>4.5879999999999997E-2</c:v>
                </c:pt>
                <c:pt idx="63665">
                  <c:v>4.7319100000000003E-2</c:v>
                </c:pt>
                <c:pt idx="63666">
                  <c:v>4.8754199999999998E-2</c:v>
                </c:pt>
                <c:pt idx="63667">
                  <c:v>5.0184800000000002E-2</c:v>
                </c:pt>
                <c:pt idx="63668">
                  <c:v>5.1610700000000002E-2</c:v>
                </c:pt>
                <c:pt idx="63669">
                  <c:v>5.3031799999999997E-2</c:v>
                </c:pt>
                <c:pt idx="63670">
                  <c:v>5.4447599999999999E-2</c:v>
                </c:pt>
                <c:pt idx="63671">
                  <c:v>5.5857999999999998E-2</c:v>
                </c:pt>
                <c:pt idx="63672">
                  <c:v>5.7262300000000002E-2</c:v>
                </c:pt>
                <c:pt idx="63673">
                  <c:v>5.8658700000000001E-2</c:v>
                </c:pt>
                <c:pt idx="63674">
                  <c:v>6.0044800000000002E-2</c:v>
                </c:pt>
                <c:pt idx="63675">
                  <c:v>6.1419899999999999E-2</c:v>
                </c:pt>
                <c:pt idx="63676">
                  <c:v>6.2783800000000001E-2</c:v>
                </c:pt>
                <c:pt idx="63677">
                  <c:v>6.4136299999999993E-2</c:v>
                </c:pt>
                <c:pt idx="63678">
                  <c:v>6.5476300000000001E-2</c:v>
                </c:pt>
                <c:pt idx="63679">
                  <c:v>6.6803399999999999E-2</c:v>
                </c:pt>
                <c:pt idx="63680">
                  <c:v>6.8118200000000004E-2</c:v>
                </c:pt>
                <c:pt idx="63681">
                  <c:v>6.9421099999999999E-2</c:v>
                </c:pt>
                <c:pt idx="63682">
                  <c:v>7.0711399999999994E-2</c:v>
                </c:pt>
                <c:pt idx="63683">
                  <c:v>7.1988200000000002E-2</c:v>
                </c:pt>
                <c:pt idx="63684">
                  <c:v>7.3250800000000005E-2</c:v>
                </c:pt>
                <c:pt idx="63685">
                  <c:v>7.45001E-2</c:v>
                </c:pt>
                <c:pt idx="63686">
                  <c:v>7.5736999999999999E-2</c:v>
                </c:pt>
                <c:pt idx="63687">
                  <c:v>7.6961100000000005E-2</c:v>
                </c:pt>
                <c:pt idx="63688">
                  <c:v>7.8172000000000005E-2</c:v>
                </c:pt>
                <c:pt idx="63689">
                  <c:v>7.9369400000000007E-2</c:v>
                </c:pt>
                <c:pt idx="63690">
                  <c:v>8.05535E-2</c:v>
                </c:pt>
                <c:pt idx="63691">
                  <c:v>8.1722900000000001E-2</c:v>
                </c:pt>
                <c:pt idx="63692">
                  <c:v>8.2875699999999997E-2</c:v>
                </c:pt>
                <c:pt idx="63693">
                  <c:v>8.4010899999999999E-2</c:v>
                </c:pt>
                <c:pt idx="63694">
                  <c:v>8.5128400000000007E-2</c:v>
                </c:pt>
                <c:pt idx="63695">
                  <c:v>8.6227999999999999E-2</c:v>
                </c:pt>
                <c:pt idx="63696">
                  <c:v>8.7309999999999999E-2</c:v>
                </c:pt>
                <c:pt idx="63697">
                  <c:v>8.83747E-2</c:v>
                </c:pt>
                <c:pt idx="63698">
                  <c:v>8.9422299999999996E-2</c:v>
                </c:pt>
                <c:pt idx="63699">
                  <c:v>9.0452099999999994E-2</c:v>
                </c:pt>
                <c:pt idx="63700">
                  <c:v>9.1464400000000001E-2</c:v>
                </c:pt>
                <c:pt idx="63701">
                  <c:v>9.2459700000000006E-2</c:v>
                </c:pt>
                <c:pt idx="63702">
                  <c:v>9.3437300000000001E-2</c:v>
                </c:pt>
                <c:pt idx="63703">
                  <c:v>9.4396499999999994E-2</c:v>
                </c:pt>
                <c:pt idx="63704">
                  <c:v>9.5336900000000002E-2</c:v>
                </c:pt>
                <c:pt idx="63705">
                  <c:v>9.6258899999999994E-2</c:v>
                </c:pt>
                <c:pt idx="63706">
                  <c:v>9.7163200000000005E-2</c:v>
                </c:pt>
                <c:pt idx="63707">
                  <c:v>9.8050100000000001E-2</c:v>
                </c:pt>
                <c:pt idx="63708">
                  <c:v>9.8918900000000004E-2</c:v>
                </c:pt>
                <c:pt idx="63709">
                  <c:v>9.9769099999999999E-2</c:v>
                </c:pt>
                <c:pt idx="63710">
                  <c:v>0.10059999999999999</c:v>
                </c:pt>
                <c:pt idx="63711">
                  <c:v>0.101413</c:v>
                </c:pt>
                <c:pt idx="63712">
                  <c:v>0.10220700000000001</c:v>
                </c:pt>
                <c:pt idx="63713">
                  <c:v>0.102982</c:v>
                </c:pt>
                <c:pt idx="63714">
                  <c:v>0.103737</c:v>
                </c:pt>
                <c:pt idx="63715">
                  <c:v>0.104472</c:v>
                </c:pt>
                <c:pt idx="63716">
                  <c:v>0.105188</c:v>
                </c:pt>
                <c:pt idx="63717">
                  <c:v>0.105882</c:v>
                </c:pt>
                <c:pt idx="63718">
                  <c:v>0.106556</c:v>
                </c:pt>
                <c:pt idx="63719">
                  <c:v>0.107209</c:v>
                </c:pt>
                <c:pt idx="63720">
                  <c:v>0.10784100000000001</c:v>
                </c:pt>
                <c:pt idx="63721">
                  <c:v>0.10845299999999999</c:v>
                </c:pt>
                <c:pt idx="63722">
                  <c:v>0.109041</c:v>
                </c:pt>
                <c:pt idx="63723">
                  <c:v>0.109608</c:v>
                </c:pt>
                <c:pt idx="63724">
                  <c:v>0.110153</c:v>
                </c:pt>
                <c:pt idx="63725">
                  <c:v>0.110676</c:v>
                </c:pt>
                <c:pt idx="63726">
                  <c:v>0.111175</c:v>
                </c:pt>
                <c:pt idx="63727">
                  <c:v>0.11165</c:v>
                </c:pt>
                <c:pt idx="63728">
                  <c:v>0.112097</c:v>
                </c:pt>
                <c:pt idx="63729">
                  <c:v>0.11251899999999999</c:v>
                </c:pt>
                <c:pt idx="63730">
                  <c:v>0.112918</c:v>
                </c:pt>
                <c:pt idx="63731">
                  <c:v>0.11329500000000001</c:v>
                </c:pt>
                <c:pt idx="63732">
                  <c:v>0.113651</c:v>
                </c:pt>
                <c:pt idx="63733">
                  <c:v>0.113984</c:v>
                </c:pt>
                <c:pt idx="63734">
                  <c:v>0.11429499999999999</c:v>
                </c:pt>
                <c:pt idx="63735">
                  <c:v>0.11458400000000001</c:v>
                </c:pt>
                <c:pt idx="63736">
                  <c:v>0.11484800000000001</c:v>
                </c:pt>
                <c:pt idx="63737">
                  <c:v>0.115088</c:v>
                </c:pt>
                <c:pt idx="63738">
                  <c:v>0.115302</c:v>
                </c:pt>
                <c:pt idx="63739">
                  <c:v>0.115491</c:v>
                </c:pt>
                <c:pt idx="63740">
                  <c:v>0.11565599999999999</c:v>
                </c:pt>
                <c:pt idx="63741">
                  <c:v>0.115798</c:v>
                </c:pt>
                <c:pt idx="63742">
                  <c:v>0.11591799999999999</c:v>
                </c:pt>
                <c:pt idx="63743">
                  <c:v>0.116017</c:v>
                </c:pt>
                <c:pt idx="63744">
                  <c:v>0.116094</c:v>
                </c:pt>
                <c:pt idx="63745">
                  <c:v>0.116148</c:v>
                </c:pt>
                <c:pt idx="63746">
                  <c:v>0.116178</c:v>
                </c:pt>
                <c:pt idx="63747">
                  <c:v>0.116184</c:v>
                </c:pt>
                <c:pt idx="63748">
                  <c:v>0.116165</c:v>
                </c:pt>
                <c:pt idx="63749">
                  <c:v>0.116124</c:v>
                </c:pt>
                <c:pt idx="63750">
                  <c:v>0.116059</c:v>
                </c:pt>
                <c:pt idx="63751">
                  <c:v>0.11597</c:v>
                </c:pt>
                <c:pt idx="63752">
                  <c:v>0.115856</c:v>
                </c:pt>
                <c:pt idx="63753">
                  <c:v>0.115719</c:v>
                </c:pt>
                <c:pt idx="63754">
                  <c:v>0.11555600000000001</c:v>
                </c:pt>
                <c:pt idx="63755">
                  <c:v>0.115368</c:v>
                </c:pt>
                <c:pt idx="63756">
                  <c:v>0.11515300000000001</c:v>
                </c:pt>
                <c:pt idx="63757">
                  <c:v>0.11491</c:v>
                </c:pt>
                <c:pt idx="63758">
                  <c:v>0.11464100000000001</c:v>
                </c:pt>
                <c:pt idx="63759">
                  <c:v>0.114344</c:v>
                </c:pt>
                <c:pt idx="63760">
                  <c:v>0.11402</c:v>
                </c:pt>
                <c:pt idx="63761">
                  <c:v>0.11366900000000001</c:v>
                </c:pt>
                <c:pt idx="63762">
                  <c:v>0.113293</c:v>
                </c:pt>
                <c:pt idx="63763">
                  <c:v>0.11289</c:v>
                </c:pt>
                <c:pt idx="63764">
                  <c:v>0.11246200000000001</c:v>
                </c:pt>
                <c:pt idx="63765">
                  <c:v>0.112011</c:v>
                </c:pt>
                <c:pt idx="63766">
                  <c:v>0.11153399999999999</c:v>
                </c:pt>
                <c:pt idx="63767">
                  <c:v>0.11103300000000001</c:v>
                </c:pt>
                <c:pt idx="63768">
                  <c:v>0.110508</c:v>
                </c:pt>
                <c:pt idx="63769">
                  <c:v>0.109959</c:v>
                </c:pt>
                <c:pt idx="63770">
                  <c:v>0.109385</c:v>
                </c:pt>
                <c:pt idx="63771">
                  <c:v>0.10878599999999999</c:v>
                </c:pt>
                <c:pt idx="63772">
                  <c:v>0.10816199999999999</c:v>
                </c:pt>
                <c:pt idx="63773">
                  <c:v>0.107514</c:v>
                </c:pt>
                <c:pt idx="63774">
                  <c:v>0.10684399999999999</c:v>
                </c:pt>
                <c:pt idx="63775">
                  <c:v>0.106151</c:v>
                </c:pt>
                <c:pt idx="63776">
                  <c:v>0.105435</c:v>
                </c:pt>
                <c:pt idx="63777">
                  <c:v>0.104698</c:v>
                </c:pt>
                <c:pt idx="63778">
                  <c:v>0.10394</c:v>
                </c:pt>
                <c:pt idx="63779">
                  <c:v>0.10316</c:v>
                </c:pt>
                <c:pt idx="63780">
                  <c:v>0.102357</c:v>
                </c:pt>
                <c:pt idx="63781">
                  <c:v>0.101534</c:v>
                </c:pt>
                <c:pt idx="63782">
                  <c:v>0.100688</c:v>
                </c:pt>
                <c:pt idx="63783">
                  <c:v>9.9822499999999995E-2</c:v>
                </c:pt>
                <c:pt idx="63784">
                  <c:v>9.8937700000000003E-2</c:v>
                </c:pt>
                <c:pt idx="63785">
                  <c:v>9.8035600000000001E-2</c:v>
                </c:pt>
                <c:pt idx="63786">
                  <c:v>9.71167E-2</c:v>
                </c:pt>
                <c:pt idx="63787">
                  <c:v>9.6181000000000003E-2</c:v>
                </c:pt>
                <c:pt idx="63788">
                  <c:v>9.5228699999999999E-2</c:v>
                </c:pt>
                <c:pt idx="63789">
                  <c:v>9.4260399999999994E-2</c:v>
                </c:pt>
                <c:pt idx="63790">
                  <c:v>9.3276200000000004E-2</c:v>
                </c:pt>
                <c:pt idx="63791">
                  <c:v>9.2277200000000004E-2</c:v>
                </c:pt>
                <c:pt idx="63792">
                  <c:v>9.1264600000000001E-2</c:v>
                </c:pt>
                <c:pt idx="63793">
                  <c:v>9.0239E-2</c:v>
                </c:pt>
                <c:pt idx="63794">
                  <c:v>8.9200299999999996E-2</c:v>
                </c:pt>
                <c:pt idx="63795">
                  <c:v>8.8148299999999999E-2</c:v>
                </c:pt>
                <c:pt idx="63796">
                  <c:v>8.7083599999999997E-2</c:v>
                </c:pt>
                <c:pt idx="63797">
                  <c:v>8.6007E-2</c:v>
                </c:pt>
                <c:pt idx="63798">
                  <c:v>8.4919700000000001E-2</c:v>
                </c:pt>
                <c:pt idx="63799">
                  <c:v>8.38227E-2</c:v>
                </c:pt>
                <c:pt idx="63800">
                  <c:v>8.2717200000000005E-2</c:v>
                </c:pt>
                <c:pt idx="63801">
                  <c:v>8.1604599999999999E-2</c:v>
                </c:pt>
                <c:pt idx="63802">
                  <c:v>8.0486500000000002E-2</c:v>
                </c:pt>
                <c:pt idx="63803">
                  <c:v>7.9364900000000002E-2</c:v>
                </c:pt>
                <c:pt idx="63804">
                  <c:v>7.82413E-2</c:v>
                </c:pt>
                <c:pt idx="63805">
                  <c:v>7.7116900000000002E-2</c:v>
                </c:pt>
                <c:pt idx="63806">
                  <c:v>7.5992799999999999E-2</c:v>
                </c:pt>
                <c:pt idx="63807">
                  <c:v>7.4870300000000001E-2</c:v>
                </c:pt>
                <c:pt idx="63808">
                  <c:v>7.3750300000000005E-2</c:v>
                </c:pt>
                <c:pt idx="63809">
                  <c:v>7.2633600000000006E-2</c:v>
                </c:pt>
                <c:pt idx="63810">
                  <c:v>7.1521299999999996E-2</c:v>
                </c:pt>
                <c:pt idx="63811">
                  <c:v>7.0413500000000004E-2</c:v>
                </c:pt>
                <c:pt idx="63812">
                  <c:v>6.9309899999999994E-2</c:v>
                </c:pt>
                <c:pt idx="63813">
                  <c:v>6.8210800000000002E-2</c:v>
                </c:pt>
                <c:pt idx="63814">
                  <c:v>6.7117599999999999E-2</c:v>
                </c:pt>
                <c:pt idx="63815">
                  <c:v>6.6032199999999999E-2</c:v>
                </c:pt>
                <c:pt idx="63816">
                  <c:v>6.4956700000000006E-2</c:v>
                </c:pt>
                <c:pt idx="63817">
                  <c:v>6.3893900000000003E-2</c:v>
                </c:pt>
                <c:pt idx="63818">
                  <c:v>6.2845799999999993E-2</c:v>
                </c:pt>
                <c:pt idx="63819">
                  <c:v>6.1813E-2</c:v>
                </c:pt>
                <c:pt idx="63820">
                  <c:v>6.0795599999999998E-2</c:v>
                </c:pt>
                <c:pt idx="63821">
                  <c:v>5.9794800000000002E-2</c:v>
                </c:pt>
                <c:pt idx="63822">
                  <c:v>5.8812200000000002E-2</c:v>
                </c:pt>
                <c:pt idx="63823">
                  <c:v>5.7850400000000003E-2</c:v>
                </c:pt>
                <c:pt idx="63824">
                  <c:v>5.6911200000000002E-2</c:v>
                </c:pt>
                <c:pt idx="63825">
                  <c:v>5.5995900000000001E-2</c:v>
                </c:pt>
                <c:pt idx="63826">
                  <c:v>5.5105500000000002E-2</c:v>
                </c:pt>
                <c:pt idx="63827">
                  <c:v>5.4241699999999997E-2</c:v>
                </c:pt>
                <c:pt idx="63828">
                  <c:v>5.3405800000000003E-2</c:v>
                </c:pt>
                <c:pt idx="63829">
                  <c:v>5.25978E-2</c:v>
                </c:pt>
                <c:pt idx="63830">
                  <c:v>5.1818000000000003E-2</c:v>
                </c:pt>
                <c:pt idx="63831">
                  <c:v>5.1068299999999997E-2</c:v>
                </c:pt>
                <c:pt idx="63832">
                  <c:v>5.0350399999999997E-2</c:v>
                </c:pt>
                <c:pt idx="63833">
                  <c:v>4.96652E-2</c:v>
                </c:pt>
                <c:pt idx="63834">
                  <c:v>4.9013099999999997E-2</c:v>
                </c:pt>
                <c:pt idx="63835">
                  <c:v>4.8393699999999998E-2</c:v>
                </c:pt>
                <c:pt idx="63836">
                  <c:v>4.7807700000000002E-2</c:v>
                </c:pt>
                <c:pt idx="63837">
                  <c:v>4.7256800000000002E-2</c:v>
                </c:pt>
                <c:pt idx="63838">
                  <c:v>4.6743E-2</c:v>
                </c:pt>
                <c:pt idx="63839">
                  <c:v>4.6267500000000003E-2</c:v>
                </c:pt>
                <c:pt idx="63840">
                  <c:v>4.58316E-2</c:v>
                </c:pt>
                <c:pt idx="63841">
                  <c:v>4.5436600000000001E-2</c:v>
                </c:pt>
                <c:pt idx="63842">
                  <c:v>4.5083600000000001E-2</c:v>
                </c:pt>
                <c:pt idx="63843">
                  <c:v>4.4773800000000002E-2</c:v>
                </c:pt>
                <c:pt idx="63844">
                  <c:v>4.4508199999999998E-2</c:v>
                </c:pt>
                <c:pt idx="63845">
                  <c:v>4.4287600000000003E-2</c:v>
                </c:pt>
                <c:pt idx="63846">
                  <c:v>4.4112699999999998E-2</c:v>
                </c:pt>
                <c:pt idx="63847">
                  <c:v>4.3983899999999999E-2</c:v>
                </c:pt>
                <c:pt idx="63848">
                  <c:v>4.3902200000000002E-2</c:v>
                </c:pt>
                <c:pt idx="63849">
                  <c:v>4.3867900000000001E-2</c:v>
                </c:pt>
                <c:pt idx="63850">
                  <c:v>4.3881700000000003E-2</c:v>
                </c:pt>
                <c:pt idx="63851">
                  <c:v>4.3944499999999997E-2</c:v>
                </c:pt>
                <c:pt idx="63852">
                  <c:v>4.4056999999999999E-2</c:v>
                </c:pt>
                <c:pt idx="63853">
                  <c:v>4.4219099999999997E-2</c:v>
                </c:pt>
                <c:pt idx="63854">
                  <c:v>4.4430600000000001E-2</c:v>
                </c:pt>
                <c:pt idx="63855">
                  <c:v>4.4691700000000001E-2</c:v>
                </c:pt>
                <c:pt idx="63856">
                  <c:v>4.50027E-2</c:v>
                </c:pt>
                <c:pt idx="63857">
                  <c:v>4.5364099999999997E-2</c:v>
                </c:pt>
                <c:pt idx="63858">
                  <c:v>4.5776400000000002E-2</c:v>
                </c:pt>
                <c:pt idx="63859">
                  <c:v>4.62394E-2</c:v>
                </c:pt>
                <c:pt idx="63860">
                  <c:v>4.67524E-2</c:v>
                </c:pt>
                <c:pt idx="63861">
                  <c:v>4.7315700000000002E-2</c:v>
                </c:pt>
                <c:pt idx="63862">
                  <c:v>4.7930100000000003E-2</c:v>
                </c:pt>
                <c:pt idx="63863">
                  <c:v>4.8594900000000003E-2</c:v>
                </c:pt>
                <c:pt idx="63864">
                  <c:v>4.9308600000000001E-2</c:v>
                </c:pt>
                <c:pt idx="63865">
                  <c:v>5.00694E-2</c:v>
                </c:pt>
                <c:pt idx="63866">
                  <c:v>5.0876600000000001E-2</c:v>
                </c:pt>
                <c:pt idx="63867">
                  <c:v>5.1730900000000003E-2</c:v>
                </c:pt>
                <c:pt idx="63868">
                  <c:v>5.2632699999999998E-2</c:v>
                </c:pt>
                <c:pt idx="63869">
                  <c:v>5.3582100000000001E-2</c:v>
                </c:pt>
                <c:pt idx="63870">
                  <c:v>5.45782E-2</c:v>
                </c:pt>
                <c:pt idx="63871">
                  <c:v>5.5620000000000003E-2</c:v>
                </c:pt>
                <c:pt idx="63872">
                  <c:v>5.67065E-2</c:v>
                </c:pt>
                <c:pt idx="63873">
                  <c:v>5.7836199999999997E-2</c:v>
                </c:pt>
                <c:pt idx="63874">
                  <c:v>5.9007299999999999E-2</c:v>
                </c:pt>
                <c:pt idx="63875">
                  <c:v>6.02182E-2</c:v>
                </c:pt>
                <c:pt idx="63876">
                  <c:v>6.14677E-2</c:v>
                </c:pt>
                <c:pt idx="63877">
                  <c:v>6.27553E-2</c:v>
                </c:pt>
                <c:pt idx="63878">
                  <c:v>6.4081100000000002E-2</c:v>
                </c:pt>
                <c:pt idx="63879">
                  <c:v>6.5444100000000005E-2</c:v>
                </c:pt>
                <c:pt idx="63880">
                  <c:v>6.6842600000000002E-2</c:v>
                </c:pt>
                <c:pt idx="63881">
                  <c:v>6.8275100000000005E-2</c:v>
                </c:pt>
                <c:pt idx="63882">
                  <c:v>6.9740399999999994E-2</c:v>
                </c:pt>
                <c:pt idx="63883">
                  <c:v>7.1236499999999994E-2</c:v>
                </c:pt>
                <c:pt idx="63884">
                  <c:v>7.2761400000000004E-2</c:v>
                </c:pt>
                <c:pt idx="63885">
                  <c:v>7.4313799999999999E-2</c:v>
                </c:pt>
                <c:pt idx="63886">
                  <c:v>7.5892600000000005E-2</c:v>
                </c:pt>
                <c:pt idx="63887">
                  <c:v>7.7496399999999993E-2</c:v>
                </c:pt>
                <c:pt idx="63888">
                  <c:v>7.9122999999999999E-2</c:v>
                </c:pt>
                <c:pt idx="63889">
                  <c:v>8.0770599999999998E-2</c:v>
                </c:pt>
                <c:pt idx="63890">
                  <c:v>8.2437200000000002E-2</c:v>
                </c:pt>
                <c:pt idx="63891">
                  <c:v>8.4120799999999996E-2</c:v>
                </c:pt>
                <c:pt idx="63892">
                  <c:v>8.5819099999999995E-2</c:v>
                </c:pt>
                <c:pt idx="63893">
                  <c:v>8.7529999999999997E-2</c:v>
                </c:pt>
                <c:pt idx="63894">
                  <c:v>8.92516E-2</c:v>
                </c:pt>
                <c:pt idx="63895">
                  <c:v>9.0981699999999999E-2</c:v>
                </c:pt>
                <c:pt idx="63896">
                  <c:v>9.2717999999999995E-2</c:v>
                </c:pt>
                <c:pt idx="63897">
                  <c:v>9.4458399999999998E-2</c:v>
                </c:pt>
                <c:pt idx="63898">
                  <c:v>9.6200499999999994E-2</c:v>
                </c:pt>
                <c:pt idx="63899">
                  <c:v>9.7941799999999996E-2</c:v>
                </c:pt>
                <c:pt idx="63900">
                  <c:v>9.9679699999999996E-2</c:v>
                </c:pt>
                <c:pt idx="63901">
                  <c:v>0.101412</c:v>
                </c:pt>
                <c:pt idx="63902">
                  <c:v>0.10313700000000001</c:v>
                </c:pt>
                <c:pt idx="63903">
                  <c:v>0.104852</c:v>
                </c:pt>
                <c:pt idx="63904">
                  <c:v>0.106554</c:v>
                </c:pt>
                <c:pt idx="63905">
                  <c:v>0.108241</c:v>
                </c:pt>
                <c:pt idx="63906">
                  <c:v>0.10991099999999999</c:v>
                </c:pt>
                <c:pt idx="63907">
                  <c:v>0.111564</c:v>
                </c:pt>
                <c:pt idx="63908">
                  <c:v>0.11319700000000001</c:v>
                </c:pt>
                <c:pt idx="63909">
                  <c:v>0.11480700000000001</c:v>
                </c:pt>
                <c:pt idx="63910">
                  <c:v>0.116393</c:v>
                </c:pt>
                <c:pt idx="63911">
                  <c:v>0.117951</c:v>
                </c:pt>
                <c:pt idx="63912">
                  <c:v>0.11948</c:v>
                </c:pt>
                <c:pt idx="63913">
                  <c:v>0.120977</c:v>
                </c:pt>
                <c:pt idx="63914">
                  <c:v>0.12244099999999999</c:v>
                </c:pt>
                <c:pt idx="63915">
                  <c:v>0.12386800000000001</c:v>
                </c:pt>
                <c:pt idx="63916">
                  <c:v>0.12525800000000001</c:v>
                </c:pt>
                <c:pt idx="63917">
                  <c:v>0.126607</c:v>
                </c:pt>
                <c:pt idx="63918">
                  <c:v>0.127915</c:v>
                </c:pt>
                <c:pt idx="63919">
                  <c:v>0.12917899999999999</c:v>
                </c:pt>
                <c:pt idx="63920">
                  <c:v>0.13039799999999999</c:v>
                </c:pt>
                <c:pt idx="63921">
                  <c:v>0.13157099999999999</c:v>
                </c:pt>
                <c:pt idx="63922">
                  <c:v>0.13269800000000001</c:v>
                </c:pt>
                <c:pt idx="63923">
                  <c:v>0.13377600000000001</c:v>
                </c:pt>
                <c:pt idx="63924">
                  <c:v>0.13480600000000001</c:v>
                </c:pt>
                <c:pt idx="63925">
                  <c:v>0.13578399999999999</c:v>
                </c:pt>
                <c:pt idx="63926">
                  <c:v>0.136709</c:v>
                </c:pt>
                <c:pt idx="63927">
                  <c:v>0.13758000000000001</c:v>
                </c:pt>
                <c:pt idx="63928">
                  <c:v>0.13839499999999999</c:v>
                </c:pt>
                <c:pt idx="63929">
                  <c:v>0.139155</c:v>
                </c:pt>
                <c:pt idx="63930">
                  <c:v>0.13985800000000001</c:v>
                </c:pt>
                <c:pt idx="63931">
                  <c:v>0.14050499999999999</c:v>
                </c:pt>
                <c:pt idx="63932">
                  <c:v>0.141094</c:v>
                </c:pt>
                <c:pt idx="63933">
                  <c:v>0.141625</c:v>
                </c:pt>
                <c:pt idx="63934">
                  <c:v>0.142098</c:v>
                </c:pt>
                <c:pt idx="63935">
                  <c:v>0.142512</c:v>
                </c:pt>
                <c:pt idx="63936">
                  <c:v>0.14286699999999999</c:v>
                </c:pt>
                <c:pt idx="63937">
                  <c:v>0.14316100000000001</c:v>
                </c:pt>
                <c:pt idx="63938">
                  <c:v>0.143396</c:v>
                </c:pt>
                <c:pt idx="63939">
                  <c:v>0.14357</c:v>
                </c:pt>
                <c:pt idx="63940">
                  <c:v>0.14368400000000001</c:v>
                </c:pt>
                <c:pt idx="63941">
                  <c:v>0.14373900000000001</c:v>
                </c:pt>
                <c:pt idx="63942">
                  <c:v>0.143736</c:v>
                </c:pt>
                <c:pt idx="63943">
                  <c:v>0.143674</c:v>
                </c:pt>
                <c:pt idx="63944">
                  <c:v>0.14355299999999999</c:v>
                </c:pt>
                <c:pt idx="63945">
                  <c:v>0.143373</c:v>
                </c:pt>
                <c:pt idx="63946">
                  <c:v>0.14313500000000001</c:v>
                </c:pt>
                <c:pt idx="63947">
                  <c:v>0.14283999999999999</c:v>
                </c:pt>
                <c:pt idx="63948">
                  <c:v>0.142488</c:v>
                </c:pt>
                <c:pt idx="63949">
                  <c:v>0.14208200000000001</c:v>
                </c:pt>
                <c:pt idx="63950">
                  <c:v>0.141622</c:v>
                </c:pt>
                <c:pt idx="63951">
                  <c:v>0.14110800000000001</c:v>
                </c:pt>
                <c:pt idx="63952">
                  <c:v>0.140542</c:v>
                </c:pt>
                <c:pt idx="63953">
                  <c:v>0.139927</c:v>
                </c:pt>
                <c:pt idx="63954">
                  <c:v>0.139263</c:v>
                </c:pt>
                <c:pt idx="63955">
                  <c:v>0.13855200000000001</c:v>
                </c:pt>
                <c:pt idx="63956">
                  <c:v>0.137797</c:v>
                </c:pt>
                <c:pt idx="63957">
                  <c:v>0.13700000000000001</c:v>
                </c:pt>
                <c:pt idx="63958">
                  <c:v>0.13616200000000001</c:v>
                </c:pt>
                <c:pt idx="63959">
                  <c:v>0.13528499999999999</c:v>
                </c:pt>
                <c:pt idx="63960">
                  <c:v>0.13437099999999999</c:v>
                </c:pt>
                <c:pt idx="63961">
                  <c:v>0.13342200000000001</c:v>
                </c:pt>
                <c:pt idx="63962">
                  <c:v>0.132439</c:v>
                </c:pt>
                <c:pt idx="63963">
                  <c:v>0.13142400000000001</c:v>
                </c:pt>
                <c:pt idx="63964">
                  <c:v>0.13037799999999999</c:v>
                </c:pt>
                <c:pt idx="63965">
                  <c:v>0.129303</c:v>
                </c:pt>
                <c:pt idx="63966">
                  <c:v>0.12820000000000001</c:v>
                </c:pt>
                <c:pt idx="63967">
                  <c:v>0.12707399999999999</c:v>
                </c:pt>
                <c:pt idx="63968">
                  <c:v>0.12592500000000001</c:v>
                </c:pt>
                <c:pt idx="63969">
                  <c:v>0.12475600000000001</c:v>
                </c:pt>
                <c:pt idx="63970">
                  <c:v>0.123571</c:v>
                </c:pt>
                <c:pt idx="63971">
                  <c:v>0.12237000000000001</c:v>
                </c:pt>
                <c:pt idx="63972">
                  <c:v>0.121154</c:v>
                </c:pt>
                <c:pt idx="63973">
                  <c:v>0.119926</c:v>
                </c:pt>
                <c:pt idx="63974">
                  <c:v>0.118688</c:v>
                </c:pt>
                <c:pt idx="63975">
                  <c:v>0.117442</c:v>
                </c:pt>
                <c:pt idx="63976">
                  <c:v>0.11619</c:v>
                </c:pt>
                <c:pt idx="63977">
                  <c:v>0.11493399999999999</c:v>
                </c:pt>
                <c:pt idx="63978">
                  <c:v>0.113678</c:v>
                </c:pt>
                <c:pt idx="63979">
                  <c:v>0.112423</c:v>
                </c:pt>
                <c:pt idx="63980">
                  <c:v>0.11117100000000001</c:v>
                </c:pt>
                <c:pt idx="63981">
                  <c:v>0.10992300000000001</c:v>
                </c:pt>
                <c:pt idx="63982">
                  <c:v>0.108682</c:v>
                </c:pt>
                <c:pt idx="63983">
                  <c:v>0.107449</c:v>
                </c:pt>
                <c:pt idx="63984">
                  <c:v>0.106227</c:v>
                </c:pt>
                <c:pt idx="63985">
                  <c:v>0.105016</c:v>
                </c:pt>
                <c:pt idx="63986">
                  <c:v>0.10382</c:v>
                </c:pt>
                <c:pt idx="63987">
                  <c:v>0.10264</c:v>
                </c:pt>
                <c:pt idx="63988">
                  <c:v>0.101478</c:v>
                </c:pt>
                <c:pt idx="63989">
                  <c:v>0.10033499999999999</c:v>
                </c:pt>
                <c:pt idx="63990">
                  <c:v>9.9213999999999997E-2</c:v>
                </c:pt>
                <c:pt idx="63991">
                  <c:v>9.8116099999999998E-2</c:v>
                </c:pt>
                <c:pt idx="63992">
                  <c:v>9.7042699999999996E-2</c:v>
                </c:pt>
                <c:pt idx="63993">
                  <c:v>9.5994999999999997E-2</c:v>
                </c:pt>
                <c:pt idx="63994">
                  <c:v>9.49744E-2</c:v>
                </c:pt>
                <c:pt idx="63995">
                  <c:v>9.39831E-2</c:v>
                </c:pt>
                <c:pt idx="63996">
                  <c:v>9.3023300000000003E-2</c:v>
                </c:pt>
                <c:pt idx="63997">
                  <c:v>9.2096300000000006E-2</c:v>
                </c:pt>
                <c:pt idx="63998">
                  <c:v>9.1203300000000001E-2</c:v>
                </c:pt>
                <c:pt idx="63999">
                  <c:v>9.0345599999999998E-2</c:v>
                </c:pt>
                <c:pt idx="64000">
                  <c:v>8.9524000000000006E-2</c:v>
                </c:pt>
                <c:pt idx="64001">
                  <c:v>8.8739299999999993E-2</c:v>
                </c:pt>
                <c:pt idx="64002">
                  <c:v>8.7991899999999998E-2</c:v>
                </c:pt>
                <c:pt idx="64003">
                  <c:v>8.7282200000000004E-2</c:v>
                </c:pt>
                <c:pt idx="64004">
                  <c:v>8.6610900000000005E-2</c:v>
                </c:pt>
                <c:pt idx="64005">
                  <c:v>8.5979700000000006E-2</c:v>
                </c:pt>
                <c:pt idx="64006">
                  <c:v>8.5389800000000002E-2</c:v>
                </c:pt>
                <c:pt idx="64007">
                  <c:v>8.4841899999999998E-2</c:v>
                </c:pt>
                <c:pt idx="64008">
                  <c:v>8.4336499999999995E-2</c:v>
                </c:pt>
                <c:pt idx="64009">
                  <c:v>8.3874299999999999E-2</c:v>
                </c:pt>
                <c:pt idx="64010">
                  <c:v>8.3456100000000005E-2</c:v>
                </c:pt>
                <c:pt idx="64011">
                  <c:v>8.3082199999999995E-2</c:v>
                </c:pt>
                <c:pt idx="64012">
                  <c:v>8.2752599999999996E-2</c:v>
                </c:pt>
                <c:pt idx="64013">
                  <c:v>8.2467499999999999E-2</c:v>
                </c:pt>
                <c:pt idx="64014">
                  <c:v>8.2226800000000003E-2</c:v>
                </c:pt>
                <c:pt idx="64015">
                  <c:v>8.2030599999999995E-2</c:v>
                </c:pt>
                <c:pt idx="64016">
                  <c:v>8.1878599999999996E-2</c:v>
                </c:pt>
                <c:pt idx="64017">
                  <c:v>8.1770200000000001E-2</c:v>
                </c:pt>
                <c:pt idx="64018">
                  <c:v>8.1705700000000006E-2</c:v>
                </c:pt>
                <c:pt idx="64019">
                  <c:v>8.1685400000000005E-2</c:v>
                </c:pt>
                <c:pt idx="64020">
                  <c:v>8.1709500000000004E-2</c:v>
                </c:pt>
                <c:pt idx="64021">
                  <c:v>8.1777600000000006E-2</c:v>
                </c:pt>
                <c:pt idx="64022">
                  <c:v>8.1888699999999995E-2</c:v>
                </c:pt>
                <c:pt idx="64023">
                  <c:v>8.20414E-2</c:v>
                </c:pt>
                <c:pt idx="64024">
                  <c:v>8.2234500000000002E-2</c:v>
                </c:pt>
                <c:pt idx="64025">
                  <c:v>8.2466999999999999E-2</c:v>
                </c:pt>
                <c:pt idx="64026">
                  <c:v>8.2738099999999995E-2</c:v>
                </c:pt>
                <c:pt idx="64027">
                  <c:v>8.3046999999999996E-2</c:v>
                </c:pt>
                <c:pt idx="64028">
                  <c:v>8.3393400000000006E-2</c:v>
                </c:pt>
                <c:pt idx="64029">
                  <c:v>8.3777000000000004E-2</c:v>
                </c:pt>
                <c:pt idx="64030">
                  <c:v>8.4195800000000001E-2</c:v>
                </c:pt>
                <c:pt idx="64031">
                  <c:v>8.4647600000000003E-2</c:v>
                </c:pt>
                <c:pt idx="64032">
                  <c:v>8.5130600000000001E-2</c:v>
                </c:pt>
                <c:pt idx="64033">
                  <c:v>8.5643999999999998E-2</c:v>
                </c:pt>
                <c:pt idx="64034">
                  <c:v>8.6187E-2</c:v>
                </c:pt>
                <c:pt idx="64035">
                  <c:v>8.6758500000000002E-2</c:v>
                </c:pt>
                <c:pt idx="64036">
                  <c:v>8.7357299999999999E-2</c:v>
                </c:pt>
                <c:pt idx="64037">
                  <c:v>8.7982500000000005E-2</c:v>
                </c:pt>
                <c:pt idx="64038">
                  <c:v>8.8632500000000003E-2</c:v>
                </c:pt>
                <c:pt idx="64039">
                  <c:v>8.9305800000000005E-2</c:v>
                </c:pt>
                <c:pt idx="64040">
                  <c:v>9.0000399999999994E-2</c:v>
                </c:pt>
                <c:pt idx="64041">
                  <c:v>9.0714699999999995E-2</c:v>
                </c:pt>
                <c:pt idx="64042">
                  <c:v>9.1447899999999999E-2</c:v>
                </c:pt>
                <c:pt idx="64043">
                  <c:v>9.2199100000000006E-2</c:v>
                </c:pt>
                <c:pt idx="64044">
                  <c:v>9.2968599999999998E-2</c:v>
                </c:pt>
                <c:pt idx="64045">
                  <c:v>9.3756000000000006E-2</c:v>
                </c:pt>
                <c:pt idx="64046">
                  <c:v>9.4558500000000004E-2</c:v>
                </c:pt>
                <c:pt idx="64047">
                  <c:v>9.5371999999999998E-2</c:v>
                </c:pt>
                <c:pt idx="64048">
                  <c:v>9.6193699999999993E-2</c:v>
                </c:pt>
                <c:pt idx="64049">
                  <c:v>9.7021499999999997E-2</c:v>
                </c:pt>
                <c:pt idx="64050">
                  <c:v>9.7852800000000004E-2</c:v>
                </c:pt>
                <c:pt idx="64051">
                  <c:v>9.8685099999999998E-2</c:v>
                </c:pt>
                <c:pt idx="64052">
                  <c:v>9.9516099999999996E-2</c:v>
                </c:pt>
                <c:pt idx="64053">
                  <c:v>0.100344</c:v>
                </c:pt>
                <c:pt idx="64054">
                  <c:v>0.10116700000000001</c:v>
                </c:pt>
                <c:pt idx="64055">
                  <c:v>0.101982</c:v>
                </c:pt>
                <c:pt idx="64056">
                  <c:v>0.102787</c:v>
                </c:pt>
                <c:pt idx="64057">
                  <c:v>0.10358000000000001</c:v>
                </c:pt>
                <c:pt idx="64058">
                  <c:v>0.10435899999999999</c:v>
                </c:pt>
                <c:pt idx="64059">
                  <c:v>0.10512100000000001</c:v>
                </c:pt>
                <c:pt idx="64060">
                  <c:v>0.105863</c:v>
                </c:pt>
                <c:pt idx="64061">
                  <c:v>0.106584</c:v>
                </c:pt>
                <c:pt idx="64062">
                  <c:v>0.107282</c:v>
                </c:pt>
                <c:pt idx="64063">
                  <c:v>0.107955</c:v>
                </c:pt>
                <c:pt idx="64064">
                  <c:v>0.108602</c:v>
                </c:pt>
                <c:pt idx="64065">
                  <c:v>0.109222</c:v>
                </c:pt>
                <c:pt idx="64066">
                  <c:v>0.10981100000000001</c:v>
                </c:pt>
                <c:pt idx="64067">
                  <c:v>0.11037</c:v>
                </c:pt>
                <c:pt idx="64068">
                  <c:v>0.110897</c:v>
                </c:pt>
                <c:pt idx="64069">
                  <c:v>0.111388</c:v>
                </c:pt>
                <c:pt idx="64070">
                  <c:v>0.111843</c:v>
                </c:pt>
                <c:pt idx="64071">
                  <c:v>0.11226</c:v>
                </c:pt>
                <c:pt idx="64072">
                  <c:v>0.112638</c:v>
                </c:pt>
                <c:pt idx="64073">
                  <c:v>0.112974</c:v>
                </c:pt>
                <c:pt idx="64074">
                  <c:v>0.11326700000000001</c:v>
                </c:pt>
                <c:pt idx="64075">
                  <c:v>0.113515</c:v>
                </c:pt>
                <c:pt idx="64076">
                  <c:v>0.113718</c:v>
                </c:pt>
                <c:pt idx="64077">
                  <c:v>0.113873</c:v>
                </c:pt>
                <c:pt idx="64078">
                  <c:v>0.11398</c:v>
                </c:pt>
                <c:pt idx="64079">
                  <c:v>0.114038</c:v>
                </c:pt>
                <c:pt idx="64080">
                  <c:v>0.11404499999999999</c:v>
                </c:pt>
                <c:pt idx="64081">
                  <c:v>0.114</c:v>
                </c:pt>
                <c:pt idx="64082">
                  <c:v>0.113902</c:v>
                </c:pt>
                <c:pt idx="64083">
                  <c:v>0.113751</c:v>
                </c:pt>
                <c:pt idx="64084">
                  <c:v>0.11354599999999999</c:v>
                </c:pt>
                <c:pt idx="64085">
                  <c:v>0.113286</c:v>
                </c:pt>
                <c:pt idx="64086">
                  <c:v>0.112971</c:v>
                </c:pt>
                <c:pt idx="64087">
                  <c:v>0.11260199999999999</c:v>
                </c:pt>
                <c:pt idx="64088">
                  <c:v>0.112178</c:v>
                </c:pt>
                <c:pt idx="64089">
                  <c:v>0.11169800000000001</c:v>
                </c:pt>
                <c:pt idx="64090">
                  <c:v>0.111164</c:v>
                </c:pt>
                <c:pt idx="64091">
                  <c:v>0.110573</c:v>
                </c:pt>
                <c:pt idx="64092">
                  <c:v>0.109928</c:v>
                </c:pt>
                <c:pt idx="64093">
                  <c:v>0.109227</c:v>
                </c:pt>
                <c:pt idx="64094">
                  <c:v>0.108474</c:v>
                </c:pt>
                <c:pt idx="64095">
                  <c:v>0.107668</c:v>
                </c:pt>
                <c:pt idx="64096">
                  <c:v>0.10681</c:v>
                </c:pt>
                <c:pt idx="64097">
                  <c:v>0.105902</c:v>
                </c:pt>
                <c:pt idx="64098">
                  <c:v>0.104944</c:v>
                </c:pt>
                <c:pt idx="64099">
                  <c:v>0.103937</c:v>
                </c:pt>
                <c:pt idx="64100">
                  <c:v>0.102884</c:v>
                </c:pt>
                <c:pt idx="64101">
                  <c:v>0.101784</c:v>
                </c:pt>
                <c:pt idx="64102">
                  <c:v>0.10063999999999999</c:v>
                </c:pt>
                <c:pt idx="64103">
                  <c:v>9.9452799999999994E-2</c:v>
                </c:pt>
                <c:pt idx="64104">
                  <c:v>9.8223400000000002E-2</c:v>
                </c:pt>
                <c:pt idx="64105">
                  <c:v>9.6954100000000001E-2</c:v>
                </c:pt>
                <c:pt idx="64106">
                  <c:v>9.5647200000000002E-2</c:v>
                </c:pt>
                <c:pt idx="64107">
                  <c:v>9.4305E-2</c:v>
                </c:pt>
                <c:pt idx="64108">
                  <c:v>9.2929800000000007E-2</c:v>
                </c:pt>
                <c:pt idx="64109">
                  <c:v>9.1523900000000005E-2</c:v>
                </c:pt>
                <c:pt idx="64110">
                  <c:v>9.0089500000000003E-2</c:v>
                </c:pt>
                <c:pt idx="64111">
                  <c:v>8.8628799999999994E-2</c:v>
                </c:pt>
                <c:pt idx="64112">
                  <c:v>8.7143899999999996E-2</c:v>
                </c:pt>
                <c:pt idx="64113">
                  <c:v>8.56373E-2</c:v>
                </c:pt>
                <c:pt idx="64114">
                  <c:v>8.4112000000000006E-2</c:v>
                </c:pt>
                <c:pt idx="64115">
                  <c:v>8.25713E-2</c:v>
                </c:pt>
                <c:pt idx="64116">
                  <c:v>8.1018599999999996E-2</c:v>
                </c:pt>
                <c:pt idx="64117">
                  <c:v>7.9456700000000005E-2</c:v>
                </c:pt>
                <c:pt idx="64118">
                  <c:v>7.7887399999999996E-2</c:v>
                </c:pt>
                <c:pt idx="64119">
                  <c:v>7.6312599999999994E-2</c:v>
                </c:pt>
                <c:pt idx="64120">
                  <c:v>7.4734999999999996E-2</c:v>
                </c:pt>
                <c:pt idx="64121">
                  <c:v>7.3158000000000001E-2</c:v>
                </c:pt>
                <c:pt idx="64122">
                  <c:v>7.1584900000000007E-2</c:v>
                </c:pt>
                <c:pt idx="64123">
                  <c:v>7.00181E-2</c:v>
                </c:pt>
                <c:pt idx="64124">
                  <c:v>6.8460800000000002E-2</c:v>
                </c:pt>
                <c:pt idx="64125">
                  <c:v>6.69159E-2</c:v>
                </c:pt>
                <c:pt idx="64126">
                  <c:v>6.5386299999999994E-2</c:v>
                </c:pt>
                <c:pt idx="64127">
                  <c:v>6.3874600000000004E-2</c:v>
                </c:pt>
                <c:pt idx="64128">
                  <c:v>6.2383300000000003E-2</c:v>
                </c:pt>
                <c:pt idx="64129">
                  <c:v>6.0914999999999997E-2</c:v>
                </c:pt>
                <c:pt idx="64130">
                  <c:v>5.9472999999999998E-2</c:v>
                </c:pt>
                <c:pt idx="64131">
                  <c:v>5.8061799999999997E-2</c:v>
                </c:pt>
                <c:pt idx="64132">
                  <c:v>5.6686100000000003E-2</c:v>
                </c:pt>
                <c:pt idx="64133">
                  <c:v>5.5348899999999999E-2</c:v>
                </c:pt>
                <c:pt idx="64134">
                  <c:v>5.4050599999999997E-2</c:v>
                </c:pt>
                <c:pt idx="64135">
                  <c:v>5.27918E-2</c:v>
                </c:pt>
                <c:pt idx="64136">
                  <c:v>5.15749E-2</c:v>
                </c:pt>
                <c:pt idx="64137">
                  <c:v>5.0402700000000002E-2</c:v>
                </c:pt>
                <c:pt idx="64138">
                  <c:v>4.9276899999999998E-2</c:v>
                </c:pt>
                <c:pt idx="64139">
                  <c:v>4.81988E-2</c:v>
                </c:pt>
                <c:pt idx="64140">
                  <c:v>4.7170400000000001E-2</c:v>
                </c:pt>
                <c:pt idx="64141">
                  <c:v>4.6193900000000003E-2</c:v>
                </c:pt>
                <c:pt idx="64142">
                  <c:v>4.5271100000000002E-2</c:v>
                </c:pt>
                <c:pt idx="64143">
                  <c:v>4.44033E-2</c:v>
                </c:pt>
                <c:pt idx="64144">
                  <c:v>4.3591600000000001E-2</c:v>
                </c:pt>
                <c:pt idx="64145">
                  <c:v>4.2836899999999997E-2</c:v>
                </c:pt>
                <c:pt idx="64146">
                  <c:v>4.2139500000000003E-2</c:v>
                </c:pt>
                <c:pt idx="64147">
                  <c:v>4.1500500000000003E-2</c:v>
                </c:pt>
                <c:pt idx="64148">
                  <c:v>4.0920999999999999E-2</c:v>
                </c:pt>
                <c:pt idx="64149">
                  <c:v>4.0402399999999998E-2</c:v>
                </c:pt>
                <c:pt idx="64150">
                  <c:v>3.9946000000000002E-2</c:v>
                </c:pt>
                <c:pt idx="64151">
                  <c:v>3.95521E-2</c:v>
                </c:pt>
                <c:pt idx="64152">
                  <c:v>3.9221499999999999E-2</c:v>
                </c:pt>
                <c:pt idx="64153">
                  <c:v>3.8954999999999997E-2</c:v>
                </c:pt>
                <c:pt idx="64154">
                  <c:v>3.8753799999999998E-2</c:v>
                </c:pt>
                <c:pt idx="64155">
                  <c:v>3.8618600000000003E-2</c:v>
                </c:pt>
                <c:pt idx="64156">
                  <c:v>3.8549600000000003E-2</c:v>
                </c:pt>
                <c:pt idx="64157">
                  <c:v>3.85466E-2</c:v>
                </c:pt>
                <c:pt idx="64158">
                  <c:v>3.8609499999999998E-2</c:v>
                </c:pt>
                <c:pt idx="64159">
                  <c:v>3.8737899999999999E-2</c:v>
                </c:pt>
                <c:pt idx="64160">
                  <c:v>3.8931300000000002E-2</c:v>
                </c:pt>
                <c:pt idx="64161">
                  <c:v>3.91887E-2</c:v>
                </c:pt>
                <c:pt idx="64162">
                  <c:v>3.9509299999999997E-2</c:v>
                </c:pt>
                <c:pt idx="64163">
                  <c:v>3.9891999999999997E-2</c:v>
                </c:pt>
                <c:pt idx="64164">
                  <c:v>4.0335799999999998E-2</c:v>
                </c:pt>
                <c:pt idx="64165">
                  <c:v>4.0839800000000002E-2</c:v>
                </c:pt>
                <c:pt idx="64166">
                  <c:v>4.1403000000000002E-2</c:v>
                </c:pt>
                <c:pt idx="64167">
                  <c:v>4.2024100000000002E-2</c:v>
                </c:pt>
                <c:pt idx="64168">
                  <c:v>4.2701299999999998E-2</c:v>
                </c:pt>
                <c:pt idx="64169">
                  <c:v>4.3432499999999999E-2</c:v>
                </c:pt>
                <c:pt idx="64170">
                  <c:v>4.42158E-2</c:v>
                </c:pt>
                <c:pt idx="64171">
                  <c:v>4.5049699999999998E-2</c:v>
                </c:pt>
                <c:pt idx="64172">
                  <c:v>4.5932000000000001E-2</c:v>
                </c:pt>
                <c:pt idx="64173">
                  <c:v>4.6860800000000001E-2</c:v>
                </c:pt>
                <c:pt idx="64174">
                  <c:v>4.7834099999999997E-2</c:v>
                </c:pt>
                <c:pt idx="64175">
                  <c:v>4.8849799999999999E-2</c:v>
                </c:pt>
                <c:pt idx="64176">
                  <c:v>4.9905900000000003E-2</c:v>
                </c:pt>
                <c:pt idx="64177">
                  <c:v>5.1000299999999998E-2</c:v>
                </c:pt>
                <c:pt idx="64178">
                  <c:v>5.2130700000000002E-2</c:v>
                </c:pt>
                <c:pt idx="64179">
                  <c:v>5.3294599999999998E-2</c:v>
                </c:pt>
                <c:pt idx="64180">
                  <c:v>5.4489500000000003E-2</c:v>
                </c:pt>
                <c:pt idx="64181">
                  <c:v>5.57128E-2</c:v>
                </c:pt>
                <c:pt idx="64182">
                  <c:v>5.6962800000000001E-2</c:v>
                </c:pt>
                <c:pt idx="64183">
                  <c:v>5.8237200000000003E-2</c:v>
                </c:pt>
                <c:pt idx="64184">
                  <c:v>5.9533799999999998E-2</c:v>
                </c:pt>
                <c:pt idx="64185">
                  <c:v>6.0850000000000001E-2</c:v>
                </c:pt>
                <c:pt idx="64186">
                  <c:v>6.2182399999999999E-2</c:v>
                </c:pt>
                <c:pt idx="64187">
                  <c:v>6.3528000000000001E-2</c:v>
                </c:pt>
                <c:pt idx="64188">
                  <c:v>6.4883300000000005E-2</c:v>
                </c:pt>
                <c:pt idx="64189">
                  <c:v>6.6245499999999999E-2</c:v>
                </c:pt>
                <c:pt idx="64190">
                  <c:v>6.7611400000000002E-2</c:v>
                </c:pt>
                <c:pt idx="64191">
                  <c:v>6.8977999999999998E-2</c:v>
                </c:pt>
                <c:pt idx="64192">
                  <c:v>7.0342299999999996E-2</c:v>
                </c:pt>
                <c:pt idx="64193">
                  <c:v>7.1701600000000004E-2</c:v>
                </c:pt>
                <c:pt idx="64194">
                  <c:v>7.3053300000000002E-2</c:v>
                </c:pt>
                <c:pt idx="64195">
                  <c:v>7.4394399999999999E-2</c:v>
                </c:pt>
                <c:pt idx="64196">
                  <c:v>7.57216E-2</c:v>
                </c:pt>
                <c:pt idx="64197">
                  <c:v>7.7031500000000003E-2</c:v>
                </c:pt>
                <c:pt idx="64198">
                  <c:v>7.8321299999999996E-2</c:v>
                </c:pt>
                <c:pt idx="64199">
                  <c:v>7.9588099999999995E-2</c:v>
                </c:pt>
                <c:pt idx="64200">
                  <c:v>8.0829499999999999E-2</c:v>
                </c:pt>
                <c:pt idx="64201">
                  <c:v>8.2043199999999997E-2</c:v>
                </c:pt>
                <c:pt idx="64202">
                  <c:v>8.3226999999999995E-2</c:v>
                </c:pt>
                <c:pt idx="64203">
                  <c:v>8.4378700000000001E-2</c:v>
                </c:pt>
                <c:pt idx="64204">
                  <c:v>8.5496000000000003E-2</c:v>
                </c:pt>
                <c:pt idx="64205">
                  <c:v>8.6575700000000005E-2</c:v>
                </c:pt>
                <c:pt idx="64206">
                  <c:v>8.7614700000000004E-2</c:v>
                </c:pt>
                <c:pt idx="64207">
                  <c:v>8.8609900000000005E-2</c:v>
                </c:pt>
                <c:pt idx="64208">
                  <c:v>8.9558899999999997E-2</c:v>
                </c:pt>
                <c:pt idx="64209">
                  <c:v>9.0459300000000006E-2</c:v>
                </c:pt>
                <c:pt idx="64210">
                  <c:v>9.1309000000000001E-2</c:v>
                </c:pt>
                <c:pt idx="64211">
                  <c:v>9.2105500000000007E-2</c:v>
                </c:pt>
                <c:pt idx="64212">
                  <c:v>9.2846700000000004E-2</c:v>
                </c:pt>
                <c:pt idx="64213">
                  <c:v>9.35309E-2</c:v>
                </c:pt>
                <c:pt idx="64214">
                  <c:v>9.4155900000000001E-2</c:v>
                </c:pt>
                <c:pt idx="64215">
                  <c:v>9.4719499999999998E-2</c:v>
                </c:pt>
                <c:pt idx="64216">
                  <c:v>9.5220200000000005E-2</c:v>
                </c:pt>
                <c:pt idx="64217">
                  <c:v>9.5656400000000003E-2</c:v>
                </c:pt>
                <c:pt idx="64218">
                  <c:v>9.6026500000000001E-2</c:v>
                </c:pt>
                <c:pt idx="64219">
                  <c:v>9.6329100000000001E-2</c:v>
                </c:pt>
                <c:pt idx="64220">
                  <c:v>9.6563200000000002E-2</c:v>
                </c:pt>
                <c:pt idx="64221">
                  <c:v>9.6727499999999994E-2</c:v>
                </c:pt>
                <c:pt idx="64222">
                  <c:v>9.6821099999999993E-2</c:v>
                </c:pt>
                <c:pt idx="64223">
                  <c:v>9.6843299999999993E-2</c:v>
                </c:pt>
                <c:pt idx="64224">
                  <c:v>9.6793599999999994E-2</c:v>
                </c:pt>
                <c:pt idx="64225">
                  <c:v>9.6671300000000002E-2</c:v>
                </c:pt>
                <c:pt idx="64226">
                  <c:v>9.6475900000000003E-2</c:v>
                </c:pt>
                <c:pt idx="64227">
                  <c:v>9.6206700000000006E-2</c:v>
                </c:pt>
                <c:pt idx="64228">
                  <c:v>9.5863100000000007E-2</c:v>
                </c:pt>
                <c:pt idx="64229">
                  <c:v>9.5445299999999997E-2</c:v>
                </c:pt>
                <c:pt idx="64230">
                  <c:v>9.4953899999999994E-2</c:v>
                </c:pt>
                <c:pt idx="64231">
                  <c:v>9.4389299999999995E-2</c:v>
                </c:pt>
                <c:pt idx="64232">
                  <c:v>9.3751299999999996E-2</c:v>
                </c:pt>
                <c:pt idx="64233">
                  <c:v>9.3040399999999995E-2</c:v>
                </c:pt>
                <c:pt idx="64234">
                  <c:v>9.2257199999999998E-2</c:v>
                </c:pt>
                <c:pt idx="64235">
                  <c:v>9.1402700000000003E-2</c:v>
                </c:pt>
                <c:pt idx="64236">
                  <c:v>9.0478299999999998E-2</c:v>
                </c:pt>
                <c:pt idx="64237">
                  <c:v>8.9484900000000006E-2</c:v>
                </c:pt>
                <c:pt idx="64238">
                  <c:v>8.8423699999999994E-2</c:v>
                </c:pt>
                <c:pt idx="64239">
                  <c:v>8.7295800000000007E-2</c:v>
                </c:pt>
                <c:pt idx="64240">
                  <c:v>8.6102700000000004E-2</c:v>
                </c:pt>
                <c:pt idx="64241">
                  <c:v>8.4845599999999993E-2</c:v>
                </c:pt>
                <c:pt idx="64242">
                  <c:v>8.3526199999999995E-2</c:v>
                </c:pt>
                <c:pt idx="64243">
                  <c:v>8.2146800000000006E-2</c:v>
                </c:pt>
                <c:pt idx="64244">
                  <c:v>8.0709699999999995E-2</c:v>
                </c:pt>
                <c:pt idx="64245">
                  <c:v>7.9216800000000004E-2</c:v>
                </c:pt>
                <c:pt idx="64246">
                  <c:v>7.7670100000000006E-2</c:v>
                </c:pt>
                <c:pt idx="64247">
                  <c:v>7.6072299999999995E-2</c:v>
                </c:pt>
                <c:pt idx="64248">
                  <c:v>7.4425500000000006E-2</c:v>
                </c:pt>
                <c:pt idx="64249">
                  <c:v>7.2732099999999994E-2</c:v>
                </c:pt>
                <c:pt idx="64250">
                  <c:v>7.0994699999999994E-2</c:v>
                </c:pt>
                <c:pt idx="64251">
                  <c:v>6.9215499999999999E-2</c:v>
                </c:pt>
                <c:pt idx="64252">
                  <c:v>6.7397100000000001E-2</c:v>
                </c:pt>
                <c:pt idx="64253">
                  <c:v>6.5542699999999995E-2</c:v>
                </c:pt>
                <c:pt idx="64254">
                  <c:v>6.3655600000000007E-2</c:v>
                </c:pt>
                <c:pt idx="64255">
                  <c:v>6.1739099999999998E-2</c:v>
                </c:pt>
                <c:pt idx="64256">
                  <c:v>5.9795500000000001E-2</c:v>
                </c:pt>
                <c:pt idx="64257">
                  <c:v>5.7827400000000001E-2</c:v>
                </c:pt>
                <c:pt idx="64258">
                  <c:v>5.5838400000000003E-2</c:v>
                </c:pt>
                <c:pt idx="64259">
                  <c:v>5.3832100000000001E-2</c:v>
                </c:pt>
                <c:pt idx="64260">
                  <c:v>5.1811900000000001E-2</c:v>
                </c:pt>
                <c:pt idx="64261">
                  <c:v>4.9781100000000002E-2</c:v>
                </c:pt>
                <c:pt idx="64262">
                  <c:v>4.77432E-2</c:v>
                </c:pt>
                <c:pt idx="64263">
                  <c:v>4.5701800000000001E-2</c:v>
                </c:pt>
                <c:pt idx="64264">
                  <c:v>4.3660200000000003E-2</c:v>
                </c:pt>
                <c:pt idx="64265">
                  <c:v>4.1621499999999999E-2</c:v>
                </c:pt>
                <c:pt idx="64266">
                  <c:v>3.9588600000000002E-2</c:v>
                </c:pt>
                <c:pt idx="64267">
                  <c:v>3.7565399999999999E-2</c:v>
                </c:pt>
                <c:pt idx="64268">
                  <c:v>3.5555999999999997E-2</c:v>
                </c:pt>
                <c:pt idx="64269">
                  <c:v>3.3565600000000001E-2</c:v>
                </c:pt>
                <c:pt idx="64270">
                  <c:v>3.1599000000000002E-2</c:v>
                </c:pt>
                <c:pt idx="64271">
                  <c:v>2.96586E-2</c:v>
                </c:pt>
                <c:pt idx="64272">
                  <c:v>2.7745599999999999E-2</c:v>
                </c:pt>
                <c:pt idx="64273">
                  <c:v>2.5862400000000001E-2</c:v>
                </c:pt>
                <c:pt idx="64274">
                  <c:v>2.4012499999999999E-2</c:v>
                </c:pt>
                <c:pt idx="64275">
                  <c:v>2.2198800000000001E-2</c:v>
                </c:pt>
                <c:pt idx="64276">
                  <c:v>2.0423400000000001E-2</c:v>
                </c:pt>
                <c:pt idx="64277">
                  <c:v>1.86892E-2</c:v>
                </c:pt>
                <c:pt idx="64278">
                  <c:v>1.6998800000000001E-2</c:v>
                </c:pt>
                <c:pt idx="64279">
                  <c:v>1.5355000000000001E-2</c:v>
                </c:pt>
                <c:pt idx="64280">
                  <c:v>1.37602E-2</c:v>
                </c:pt>
                <c:pt idx="64281">
                  <c:v>1.22168E-2</c:v>
                </c:pt>
                <c:pt idx="64282">
                  <c:v>1.07271E-2</c:v>
                </c:pt>
                <c:pt idx="64283" formatCode="0.00E+00">
                  <c:v>9.2933000000000009E-3</c:v>
                </c:pt>
                <c:pt idx="64284" formatCode="0.00E+00">
                  <c:v>7.9171199999999997E-3</c:v>
                </c:pt>
                <c:pt idx="64285" formatCode="0.00E+00">
                  <c:v>6.6002500000000002E-3</c:v>
                </c:pt>
                <c:pt idx="64286" formatCode="0.00E+00">
                  <c:v>5.3445200000000002E-3</c:v>
                </c:pt>
                <c:pt idx="64287" formatCode="0.00E+00">
                  <c:v>4.1519900000000004E-3</c:v>
                </c:pt>
                <c:pt idx="64288" formatCode="0.00E+00">
                  <c:v>3.0242799999999999E-3</c:v>
                </c:pt>
                <c:pt idx="64289" formatCode="0.00E+00">
                  <c:v>1.9624099999999999E-3</c:v>
                </c:pt>
                <c:pt idx="64290" formatCode="0.00E+00">
                  <c:v>9.6764599999999996E-4</c:v>
                </c:pt>
                <c:pt idx="64291" formatCode="0.00E+00">
                  <c:v>4.1733000000000002E-5</c:v>
                </c:pt>
                <c:pt idx="64292" formatCode="0.00E+00">
                  <c:v>-8.1379399999999995E-4</c:v>
                </c:pt>
                <c:pt idx="64293" formatCode="0.00E+00">
                  <c:v>-1.5979500000000001E-3</c:v>
                </c:pt>
                <c:pt idx="64294" formatCode="0.00E+00">
                  <c:v>-2.3099599999999998E-3</c:v>
                </c:pt>
                <c:pt idx="64295" formatCode="0.00E+00">
                  <c:v>-2.9491399999999998E-3</c:v>
                </c:pt>
                <c:pt idx="64296" formatCode="0.00E+00">
                  <c:v>-3.5149399999999998E-3</c:v>
                </c:pt>
                <c:pt idx="64297" formatCode="0.00E+00">
                  <c:v>-4.0069900000000002E-3</c:v>
                </c:pt>
                <c:pt idx="64298" formatCode="0.00E+00">
                  <c:v>-4.4252099999999997E-3</c:v>
                </c:pt>
                <c:pt idx="64299" formatCode="0.00E+00">
                  <c:v>-4.7698699999999998E-3</c:v>
                </c:pt>
                <c:pt idx="64300" formatCode="0.00E+00">
                  <c:v>-5.0412299999999998E-3</c:v>
                </c:pt>
                <c:pt idx="64301" formatCode="0.00E+00">
                  <c:v>-5.2394700000000004E-3</c:v>
                </c:pt>
                <c:pt idx="64302" formatCode="0.00E+00">
                  <c:v>-5.3651899999999997E-3</c:v>
                </c:pt>
                <c:pt idx="64303" formatCode="0.00E+00">
                  <c:v>-5.4193899999999996E-3</c:v>
                </c:pt>
                <c:pt idx="64304" formatCode="0.00E+00">
                  <c:v>-5.4029899999999999E-3</c:v>
                </c:pt>
                <c:pt idx="64305" formatCode="0.00E+00">
                  <c:v>-5.3169200000000002E-3</c:v>
                </c:pt>
                <c:pt idx="64306" formatCode="0.00E+00">
                  <c:v>-5.1620900000000003E-3</c:v>
                </c:pt>
                <c:pt idx="64307" formatCode="0.00E+00">
                  <c:v>-4.9395699999999999E-3</c:v>
                </c:pt>
                <c:pt idx="64308" formatCode="0.00E+00">
                  <c:v>-4.6508399999999998E-3</c:v>
                </c:pt>
                <c:pt idx="64309" formatCode="0.00E+00">
                  <c:v>-4.2976200000000003E-3</c:v>
                </c:pt>
                <c:pt idx="64310" formatCode="0.00E+00">
                  <c:v>-3.88149E-3</c:v>
                </c:pt>
                <c:pt idx="64311" formatCode="0.00E+00">
                  <c:v>-3.4038200000000001E-3</c:v>
                </c:pt>
                <c:pt idx="64312" formatCode="0.00E+00">
                  <c:v>-2.8661400000000001E-3</c:v>
                </c:pt>
                <c:pt idx="64313" formatCode="0.00E+00">
                  <c:v>-2.2702999999999998E-3</c:v>
                </c:pt>
                <c:pt idx="64314" formatCode="0.00E+00">
                  <c:v>-1.6183E-3</c:v>
                </c:pt>
                <c:pt idx="64315" formatCode="0.00E+00">
                  <c:v>-9.1228800000000003E-4</c:v>
                </c:pt>
                <c:pt idx="64316" formatCode="0.00E+00">
                  <c:v>-1.54699E-4</c:v>
                </c:pt>
                <c:pt idx="64317" formatCode="0.00E+00">
                  <c:v>6.5194799999999996E-4</c:v>
                </c:pt>
                <c:pt idx="64318" formatCode="0.00E+00">
                  <c:v>1.5052500000000001E-3</c:v>
                </c:pt>
                <c:pt idx="64319" formatCode="0.00E+00">
                  <c:v>2.4029099999999999E-3</c:v>
                </c:pt>
                <c:pt idx="64320" formatCode="0.00E+00">
                  <c:v>3.34249E-3</c:v>
                </c:pt>
                <c:pt idx="64321" formatCode="0.00E+00">
                  <c:v>4.3211999999999999E-3</c:v>
                </c:pt>
                <c:pt idx="64322" formatCode="0.00E+00">
                  <c:v>5.3360999999999999E-3</c:v>
                </c:pt>
                <c:pt idx="64323" formatCode="0.00E+00">
                  <c:v>6.3842600000000001E-3</c:v>
                </c:pt>
                <c:pt idx="64324" formatCode="0.00E+00">
                  <c:v>7.4627299999999999E-3</c:v>
                </c:pt>
                <c:pt idx="64325" formatCode="0.00E+00">
                  <c:v>8.5687699999999999E-3</c:v>
                </c:pt>
                <c:pt idx="64326" formatCode="0.00E+00">
                  <c:v>9.6996600000000006E-3</c:v>
                </c:pt>
                <c:pt idx="64327">
                  <c:v>1.0852499999999999E-2</c:v>
                </c:pt>
                <c:pt idx="64328">
                  <c:v>1.2024099999999999E-2</c:v>
                </c:pt>
                <c:pt idx="64329">
                  <c:v>1.3211199999999999E-2</c:v>
                </c:pt>
                <c:pt idx="64330">
                  <c:v>1.4410900000000001E-2</c:v>
                </c:pt>
                <c:pt idx="64331">
                  <c:v>1.56203E-2</c:v>
                </c:pt>
                <c:pt idx="64332">
                  <c:v>1.6836299999999998E-2</c:v>
                </c:pt>
                <c:pt idx="64333">
                  <c:v>1.80558E-2</c:v>
                </c:pt>
                <c:pt idx="64334">
                  <c:v>1.92756E-2</c:v>
                </c:pt>
                <c:pt idx="64335">
                  <c:v>2.0492799999999999E-2</c:v>
                </c:pt>
                <c:pt idx="64336">
                  <c:v>2.1704500000000002E-2</c:v>
                </c:pt>
                <c:pt idx="64337">
                  <c:v>2.2907500000000001E-2</c:v>
                </c:pt>
                <c:pt idx="64338">
                  <c:v>2.4098700000000001E-2</c:v>
                </c:pt>
                <c:pt idx="64339">
                  <c:v>2.5275800000000001E-2</c:v>
                </c:pt>
                <c:pt idx="64340">
                  <c:v>2.6436500000000002E-2</c:v>
                </c:pt>
                <c:pt idx="64341">
                  <c:v>2.7578200000000001E-2</c:v>
                </c:pt>
                <c:pt idx="64342">
                  <c:v>2.8698000000000001E-2</c:v>
                </c:pt>
                <c:pt idx="64343">
                  <c:v>2.9792900000000001E-2</c:v>
                </c:pt>
                <c:pt idx="64344">
                  <c:v>3.0859899999999999E-2</c:v>
                </c:pt>
                <c:pt idx="64345">
                  <c:v>3.1896300000000002E-2</c:v>
                </c:pt>
                <c:pt idx="64346">
                  <c:v>3.28998E-2</c:v>
                </c:pt>
                <c:pt idx="64347">
                  <c:v>3.3868000000000002E-2</c:v>
                </c:pt>
                <c:pt idx="64348">
                  <c:v>3.4798500000000003E-2</c:v>
                </c:pt>
                <c:pt idx="64349">
                  <c:v>3.56888E-2</c:v>
                </c:pt>
                <c:pt idx="64350">
                  <c:v>3.6536899999999997E-2</c:v>
                </c:pt>
                <c:pt idx="64351">
                  <c:v>3.7340600000000002E-2</c:v>
                </c:pt>
                <c:pt idx="64352">
                  <c:v>3.8098100000000003E-2</c:v>
                </c:pt>
                <c:pt idx="64353">
                  <c:v>3.8807300000000003E-2</c:v>
                </c:pt>
                <c:pt idx="64354">
                  <c:v>3.9466300000000003E-2</c:v>
                </c:pt>
                <c:pt idx="64355">
                  <c:v>4.0073400000000002E-2</c:v>
                </c:pt>
                <c:pt idx="64356">
                  <c:v>4.0627200000000002E-2</c:v>
                </c:pt>
                <c:pt idx="64357">
                  <c:v>4.1126599999999999E-2</c:v>
                </c:pt>
                <c:pt idx="64358">
                  <c:v>4.1570099999999999E-2</c:v>
                </c:pt>
                <c:pt idx="64359">
                  <c:v>4.1956300000000002E-2</c:v>
                </c:pt>
                <c:pt idx="64360">
                  <c:v>4.2284099999999998E-2</c:v>
                </c:pt>
                <c:pt idx="64361">
                  <c:v>4.2552899999999998E-2</c:v>
                </c:pt>
                <c:pt idx="64362">
                  <c:v>4.2762000000000001E-2</c:v>
                </c:pt>
                <c:pt idx="64363">
                  <c:v>4.2910799999999999E-2</c:v>
                </c:pt>
                <c:pt idx="64364">
                  <c:v>4.2998399999999999E-2</c:v>
                </c:pt>
                <c:pt idx="64365">
                  <c:v>4.30245E-2</c:v>
                </c:pt>
                <c:pt idx="64366">
                  <c:v>4.2988800000000001E-2</c:v>
                </c:pt>
                <c:pt idx="64367">
                  <c:v>4.2891100000000001E-2</c:v>
                </c:pt>
                <c:pt idx="64368">
                  <c:v>4.2731100000000001E-2</c:v>
                </c:pt>
                <c:pt idx="64369">
                  <c:v>4.2508499999999998E-2</c:v>
                </c:pt>
                <c:pt idx="64370">
                  <c:v>4.2223200000000002E-2</c:v>
                </c:pt>
                <c:pt idx="64371">
                  <c:v>4.1875299999999997E-2</c:v>
                </c:pt>
                <c:pt idx="64372">
                  <c:v>4.1465200000000001E-2</c:v>
                </c:pt>
                <c:pt idx="64373">
                  <c:v>4.09939E-2</c:v>
                </c:pt>
                <c:pt idx="64374">
                  <c:v>4.0462199999999997E-2</c:v>
                </c:pt>
                <c:pt idx="64375">
                  <c:v>3.9870799999999998E-2</c:v>
                </c:pt>
                <c:pt idx="64376">
                  <c:v>3.9220699999999997E-2</c:v>
                </c:pt>
                <c:pt idx="64377">
                  <c:v>3.85128E-2</c:v>
                </c:pt>
                <c:pt idx="64378">
                  <c:v>3.7747999999999997E-2</c:v>
                </c:pt>
                <c:pt idx="64379">
                  <c:v>3.6928000000000002E-2</c:v>
                </c:pt>
                <c:pt idx="64380">
                  <c:v>3.6054500000000003E-2</c:v>
                </c:pt>
                <c:pt idx="64381">
                  <c:v>3.5128899999999998E-2</c:v>
                </c:pt>
                <c:pt idx="64382">
                  <c:v>3.4152399999999999E-2</c:v>
                </c:pt>
                <c:pt idx="64383">
                  <c:v>3.31264E-2</c:v>
                </c:pt>
                <c:pt idx="64384">
                  <c:v>3.2052799999999999E-2</c:v>
                </c:pt>
                <c:pt idx="64385">
                  <c:v>3.0933700000000001E-2</c:v>
                </c:pt>
                <c:pt idx="64386">
                  <c:v>2.9771300000000001E-2</c:v>
                </c:pt>
                <c:pt idx="64387">
                  <c:v>2.8568E-2</c:v>
                </c:pt>
                <c:pt idx="64388">
                  <c:v>2.73259E-2</c:v>
                </c:pt>
                <c:pt idx="64389">
                  <c:v>2.6047000000000001E-2</c:v>
                </c:pt>
                <c:pt idx="64390">
                  <c:v>2.4733600000000001E-2</c:v>
                </c:pt>
                <c:pt idx="64391">
                  <c:v>2.33884E-2</c:v>
                </c:pt>
                <c:pt idx="64392">
                  <c:v>2.2014200000000001E-2</c:v>
                </c:pt>
                <c:pt idx="64393">
                  <c:v>2.0613599999999999E-2</c:v>
                </c:pt>
                <c:pt idx="64394">
                  <c:v>1.9189100000000001E-2</c:v>
                </c:pt>
                <c:pt idx="64395">
                  <c:v>1.7743399999999999E-2</c:v>
                </c:pt>
                <c:pt idx="64396">
                  <c:v>1.6279600000000002E-2</c:v>
                </c:pt>
                <c:pt idx="64397">
                  <c:v>1.4800300000000001E-2</c:v>
                </c:pt>
                <c:pt idx="64398">
                  <c:v>1.3308199999999999E-2</c:v>
                </c:pt>
                <c:pt idx="64399">
                  <c:v>1.1805899999999999E-2</c:v>
                </c:pt>
                <c:pt idx="64400">
                  <c:v>1.02962E-2</c:v>
                </c:pt>
                <c:pt idx="64401" formatCode="0.00E+00">
                  <c:v>8.7819000000000005E-3</c:v>
                </c:pt>
                <c:pt idx="64402" formatCode="0.00E+00">
                  <c:v>7.2661599999999998E-3</c:v>
                </c:pt>
                <c:pt idx="64403" formatCode="0.00E+00">
                  <c:v>5.75188E-3</c:v>
                </c:pt>
                <c:pt idx="64404" formatCode="0.00E+00">
                  <c:v>4.2419399999999996E-3</c:v>
                </c:pt>
                <c:pt idx="64405" formatCode="0.00E+00">
                  <c:v>2.7392100000000002E-3</c:v>
                </c:pt>
                <c:pt idx="64406" formatCode="0.00E+00">
                  <c:v>1.2466700000000001E-3</c:v>
                </c:pt>
                <c:pt idx="64407" formatCode="0.00E+00">
                  <c:v>-2.3263099999999999E-4</c:v>
                </c:pt>
                <c:pt idx="64408" formatCode="0.00E+00">
                  <c:v>-1.69557E-3</c:v>
                </c:pt>
                <c:pt idx="64409" formatCode="0.00E+00">
                  <c:v>-3.1391100000000001E-3</c:v>
                </c:pt>
                <c:pt idx="64410" formatCode="0.00E+00">
                  <c:v>-4.5602999999999998E-3</c:v>
                </c:pt>
                <c:pt idx="64411" formatCode="0.00E+00">
                  <c:v>-5.9562699999999996E-3</c:v>
                </c:pt>
                <c:pt idx="64412" formatCode="0.00E+00">
                  <c:v>-7.3242699999999999E-3</c:v>
                </c:pt>
                <c:pt idx="64413" formatCode="0.00E+00">
                  <c:v>-8.6616999999999996E-3</c:v>
                </c:pt>
                <c:pt idx="64414" formatCode="0.00E+00">
                  <c:v>-9.9660200000000008E-3</c:v>
                </c:pt>
                <c:pt idx="64415">
                  <c:v>-1.1234600000000001E-2</c:v>
                </c:pt>
                <c:pt idx="64416">
                  <c:v>-1.2465E-2</c:v>
                </c:pt>
                <c:pt idx="64417">
                  <c:v>-1.3654400000000001E-2</c:v>
                </c:pt>
                <c:pt idx="64418">
                  <c:v>-1.4800499999999999E-2</c:v>
                </c:pt>
                <c:pt idx="64419">
                  <c:v>-1.59007E-2</c:v>
                </c:pt>
                <c:pt idx="64420">
                  <c:v>-1.6952600000000002E-2</c:v>
                </c:pt>
                <c:pt idx="64421">
                  <c:v>-1.7954100000000001E-2</c:v>
                </c:pt>
                <c:pt idx="64422">
                  <c:v>-1.8903099999999999E-2</c:v>
                </c:pt>
                <c:pt idx="64423">
                  <c:v>-1.9797700000000001E-2</c:v>
                </c:pt>
                <c:pt idx="64424">
                  <c:v>-2.0635799999999999E-2</c:v>
                </c:pt>
                <c:pt idx="64425">
                  <c:v>-2.1415699999999999E-2</c:v>
                </c:pt>
                <c:pt idx="64426">
                  <c:v>-2.2135700000000001E-2</c:v>
                </c:pt>
                <c:pt idx="64427">
                  <c:v>-2.27943E-2</c:v>
                </c:pt>
                <c:pt idx="64428">
                  <c:v>-2.33902E-2</c:v>
                </c:pt>
                <c:pt idx="64429">
                  <c:v>-2.3921700000000001E-2</c:v>
                </c:pt>
                <c:pt idx="64430">
                  <c:v>-2.4387800000000001E-2</c:v>
                </c:pt>
                <c:pt idx="64431">
                  <c:v>-2.4787199999999999E-2</c:v>
                </c:pt>
                <c:pt idx="64432">
                  <c:v>-2.5119099999999998E-2</c:v>
                </c:pt>
                <c:pt idx="64433">
                  <c:v>-2.5382700000000001E-2</c:v>
                </c:pt>
                <c:pt idx="64434">
                  <c:v>-2.55774E-2</c:v>
                </c:pt>
                <c:pt idx="64435">
                  <c:v>-2.57024E-2</c:v>
                </c:pt>
                <c:pt idx="64436">
                  <c:v>-2.57573E-2</c:v>
                </c:pt>
                <c:pt idx="64437">
                  <c:v>-2.5741900000000002E-2</c:v>
                </c:pt>
                <c:pt idx="64438">
                  <c:v>-2.56557E-2</c:v>
                </c:pt>
                <c:pt idx="64439">
                  <c:v>-2.5498900000000001E-2</c:v>
                </c:pt>
                <c:pt idx="64440">
                  <c:v>-2.52719E-2</c:v>
                </c:pt>
                <c:pt idx="64441">
                  <c:v>-2.4974799999999998E-2</c:v>
                </c:pt>
                <c:pt idx="64442">
                  <c:v>-2.4608000000000001E-2</c:v>
                </c:pt>
                <c:pt idx="64443">
                  <c:v>-2.41718E-2</c:v>
                </c:pt>
                <c:pt idx="64444">
                  <c:v>-2.3667000000000001E-2</c:v>
                </c:pt>
                <c:pt idx="64445">
                  <c:v>-2.3094199999999999E-2</c:v>
                </c:pt>
                <c:pt idx="64446">
                  <c:v>-2.2454399999999999E-2</c:v>
                </c:pt>
                <c:pt idx="64447">
                  <c:v>-2.17485E-2</c:v>
                </c:pt>
                <c:pt idx="64448">
                  <c:v>-2.0977599999999999E-2</c:v>
                </c:pt>
                <c:pt idx="64449">
                  <c:v>-2.0143100000000001E-2</c:v>
                </c:pt>
                <c:pt idx="64450">
                  <c:v>-1.92464E-2</c:v>
                </c:pt>
                <c:pt idx="64451">
                  <c:v>-1.8289E-2</c:v>
                </c:pt>
                <c:pt idx="64452">
                  <c:v>-1.7272599999999999E-2</c:v>
                </c:pt>
                <c:pt idx="64453">
                  <c:v>-1.61987E-2</c:v>
                </c:pt>
                <c:pt idx="64454">
                  <c:v>-1.50692E-2</c:v>
                </c:pt>
                <c:pt idx="64455">
                  <c:v>-1.38862E-2</c:v>
                </c:pt>
                <c:pt idx="64456">
                  <c:v>-1.2651600000000001E-2</c:v>
                </c:pt>
                <c:pt idx="64457">
                  <c:v>-1.1367499999999999E-2</c:v>
                </c:pt>
                <c:pt idx="64458">
                  <c:v>-1.00363E-2</c:v>
                </c:pt>
                <c:pt idx="64459" formatCode="0.00E+00">
                  <c:v>-8.6603500000000007E-3</c:v>
                </c:pt>
                <c:pt idx="64460" formatCode="0.00E+00">
                  <c:v>-7.2421999999999999E-3</c:v>
                </c:pt>
                <c:pt idx="64461" formatCode="0.00E+00">
                  <c:v>-5.7844200000000002E-3</c:v>
                </c:pt>
                <c:pt idx="64462" formatCode="0.00E+00">
                  <c:v>-4.2896200000000001E-3</c:v>
                </c:pt>
                <c:pt idx="64463" formatCode="0.00E+00">
                  <c:v>-2.7604999999999999E-3</c:v>
                </c:pt>
                <c:pt idx="64464" formatCode="0.00E+00">
                  <c:v>-1.1997799999999999E-3</c:v>
                </c:pt>
                <c:pt idx="64465" formatCode="0.00E+00">
                  <c:v>3.8967299999999999E-4</c:v>
                </c:pt>
                <c:pt idx="64466" formatCode="0.00E+00">
                  <c:v>2.0048399999999999E-3</c:v>
                </c:pt>
                <c:pt idx="64467" formatCode="0.00E+00">
                  <c:v>3.6426499999999999E-3</c:v>
                </c:pt>
                <c:pt idx="64468" formatCode="0.00E+00">
                  <c:v>5.3001300000000001E-3</c:v>
                </c:pt>
                <c:pt idx="64469" formatCode="0.00E+00">
                  <c:v>6.97432E-3</c:v>
                </c:pt>
                <c:pt idx="64470" formatCode="0.00E+00">
                  <c:v>8.6621100000000006E-3</c:v>
                </c:pt>
                <c:pt idx="64471">
                  <c:v>1.0360299999999999E-2</c:v>
                </c:pt>
                <c:pt idx="64472">
                  <c:v>1.20657E-2</c:v>
                </c:pt>
                <c:pt idx="64473">
                  <c:v>1.37752E-2</c:v>
                </c:pt>
                <c:pt idx="64474">
                  <c:v>1.5485499999999999E-2</c:v>
                </c:pt>
                <c:pt idx="64475">
                  <c:v>1.71935E-2</c:v>
                </c:pt>
                <c:pt idx="64476">
                  <c:v>1.8895700000000001E-2</c:v>
                </c:pt>
                <c:pt idx="64477">
                  <c:v>2.0589099999999999E-2</c:v>
                </c:pt>
                <c:pt idx="64478">
                  <c:v>2.2270399999999999E-2</c:v>
                </c:pt>
                <c:pt idx="64479">
                  <c:v>2.39364E-2</c:v>
                </c:pt>
                <c:pt idx="64480">
                  <c:v>2.55839E-2</c:v>
                </c:pt>
                <c:pt idx="64481">
                  <c:v>2.72096E-2</c:v>
                </c:pt>
                <c:pt idx="64482">
                  <c:v>2.88104E-2</c:v>
                </c:pt>
                <c:pt idx="64483">
                  <c:v>3.0383199999999999E-2</c:v>
                </c:pt>
                <c:pt idx="64484">
                  <c:v>3.1924800000000003E-2</c:v>
                </c:pt>
                <c:pt idx="64485">
                  <c:v>3.3432200000000002E-2</c:v>
                </c:pt>
                <c:pt idx="64486">
                  <c:v>3.49024E-2</c:v>
                </c:pt>
                <c:pt idx="64487">
                  <c:v>3.6332499999999997E-2</c:v>
                </c:pt>
                <c:pt idx="64488">
                  <c:v>3.7719700000000002E-2</c:v>
                </c:pt>
                <c:pt idx="64489">
                  <c:v>3.9061199999999997E-2</c:v>
                </c:pt>
                <c:pt idx="64490">
                  <c:v>4.03542E-2</c:v>
                </c:pt>
                <c:pt idx="64491">
                  <c:v>4.15962E-2</c:v>
                </c:pt>
                <c:pt idx="64492">
                  <c:v>4.2784500000000003E-2</c:v>
                </c:pt>
                <c:pt idx="64493">
                  <c:v>4.3916700000000003E-2</c:v>
                </c:pt>
                <c:pt idx="64494">
                  <c:v>4.49904E-2</c:v>
                </c:pt>
                <c:pt idx="64495">
                  <c:v>4.6003299999999997E-2</c:v>
                </c:pt>
                <c:pt idx="64496">
                  <c:v>4.6953300000000003E-2</c:v>
                </c:pt>
                <c:pt idx="64497">
                  <c:v>4.7838400000000003E-2</c:v>
                </c:pt>
                <c:pt idx="64498">
                  <c:v>4.8656499999999998E-2</c:v>
                </c:pt>
                <c:pt idx="64499">
                  <c:v>4.94058E-2</c:v>
                </c:pt>
                <c:pt idx="64500">
                  <c:v>5.0084499999999997E-2</c:v>
                </c:pt>
                <c:pt idx="64501">
                  <c:v>5.0691199999999999E-2</c:v>
                </c:pt>
                <c:pt idx="64502">
                  <c:v>5.1224199999999998E-2</c:v>
                </c:pt>
                <c:pt idx="64503">
                  <c:v>5.1682100000000002E-2</c:v>
                </c:pt>
                <c:pt idx="64504">
                  <c:v>5.20638E-2</c:v>
                </c:pt>
                <c:pt idx="64505">
                  <c:v>5.2368100000000001E-2</c:v>
                </c:pt>
                <c:pt idx="64506">
                  <c:v>5.2594099999999998E-2</c:v>
                </c:pt>
                <c:pt idx="64507">
                  <c:v>5.2740799999999997E-2</c:v>
                </c:pt>
                <c:pt idx="64508">
                  <c:v>5.2807600000000003E-2</c:v>
                </c:pt>
                <c:pt idx="64509">
                  <c:v>5.2793800000000002E-2</c:v>
                </c:pt>
                <c:pt idx="64510">
                  <c:v>5.2699000000000003E-2</c:v>
                </c:pt>
                <c:pt idx="64511">
                  <c:v>5.2523E-2</c:v>
                </c:pt>
                <c:pt idx="64512">
                  <c:v>5.2265499999999999E-2</c:v>
                </c:pt>
                <c:pt idx="64513">
                  <c:v>5.19265E-2</c:v>
                </c:pt>
                <c:pt idx="64514">
                  <c:v>5.15059E-2</c:v>
                </c:pt>
                <c:pt idx="64515">
                  <c:v>5.1003800000000002E-2</c:v>
                </c:pt>
                <c:pt idx="64516">
                  <c:v>5.0420600000000003E-2</c:v>
                </c:pt>
                <c:pt idx="64517">
                  <c:v>4.9756799999999997E-2</c:v>
                </c:pt>
                <c:pt idx="64518">
                  <c:v>4.9013000000000001E-2</c:v>
                </c:pt>
                <c:pt idx="64519">
                  <c:v>4.8189999999999997E-2</c:v>
                </c:pt>
                <c:pt idx="64520">
                  <c:v>4.7288700000000003E-2</c:v>
                </c:pt>
                <c:pt idx="64521">
                  <c:v>4.6310200000000003E-2</c:v>
                </c:pt>
                <c:pt idx="64522">
                  <c:v>4.5255499999999997E-2</c:v>
                </c:pt>
                <c:pt idx="64523">
                  <c:v>4.4126100000000001E-2</c:v>
                </c:pt>
                <c:pt idx="64524">
                  <c:v>4.29234E-2</c:v>
                </c:pt>
                <c:pt idx="64525">
                  <c:v>4.1648900000000003E-2</c:v>
                </c:pt>
                <c:pt idx="64526">
                  <c:v>4.0304300000000001E-2</c:v>
                </c:pt>
                <c:pt idx="64527">
                  <c:v>3.8891599999999998E-2</c:v>
                </c:pt>
                <c:pt idx="64528">
                  <c:v>3.7412500000000001E-2</c:v>
                </c:pt>
                <c:pt idx="64529">
                  <c:v>3.58693E-2</c:v>
                </c:pt>
                <c:pt idx="64530">
                  <c:v>3.4264000000000003E-2</c:v>
                </c:pt>
                <c:pt idx="64531">
                  <c:v>3.2599000000000003E-2</c:v>
                </c:pt>
                <c:pt idx="64532">
                  <c:v>3.0876600000000001E-2</c:v>
                </c:pt>
                <c:pt idx="64533">
                  <c:v>2.9099300000000002E-2</c:v>
                </c:pt>
                <c:pt idx="64534">
                  <c:v>2.72699E-2</c:v>
                </c:pt>
                <c:pt idx="64535">
                  <c:v>2.5390800000000002E-2</c:v>
                </c:pt>
                <c:pt idx="64536">
                  <c:v>2.3465E-2</c:v>
                </c:pt>
                <c:pt idx="64537">
                  <c:v>2.1495299999999998E-2</c:v>
                </c:pt>
                <c:pt idx="64538">
                  <c:v>1.9484600000000001E-2</c:v>
                </c:pt>
                <c:pt idx="64539">
                  <c:v>1.7436E-2</c:v>
                </c:pt>
                <c:pt idx="64540">
                  <c:v>1.5352599999999999E-2</c:v>
                </c:pt>
                <c:pt idx="64541">
                  <c:v>1.3237499999999999E-2</c:v>
                </c:pt>
                <c:pt idx="64542">
                  <c:v>1.10939E-2</c:v>
                </c:pt>
                <c:pt idx="64543" formatCode="0.00E+00">
                  <c:v>8.9251299999999999E-3</c:v>
                </c:pt>
                <c:pt idx="64544" formatCode="0.00E+00">
                  <c:v>6.7345199999999999E-3</c:v>
                </c:pt>
                <c:pt idx="64545" formatCode="0.00E+00">
                  <c:v>4.5254300000000004E-3</c:v>
                </c:pt>
                <c:pt idx="64546" formatCode="0.00E+00">
                  <c:v>2.3012499999999999E-3</c:v>
                </c:pt>
                <c:pt idx="64547" formatCode="0.00E+00">
                  <c:v>6.5414399999999995E-5</c:v>
                </c:pt>
                <c:pt idx="64548" formatCode="0.00E+00">
                  <c:v>-2.1786000000000002E-3</c:v>
                </c:pt>
                <c:pt idx="64549" formatCode="0.00E+00">
                  <c:v>-4.4273300000000002E-3</c:v>
                </c:pt>
                <c:pt idx="64550" formatCode="0.00E+00">
                  <c:v>-6.67726E-3</c:v>
                </c:pt>
                <c:pt idx="64551" formatCode="0.00E+00">
                  <c:v>-8.9248899999999996E-3</c:v>
                </c:pt>
                <c:pt idx="64552">
                  <c:v>-1.11667E-2</c:v>
                </c:pt>
                <c:pt idx="64553">
                  <c:v>-1.3399299999999999E-2</c:v>
                </c:pt>
                <c:pt idx="64554">
                  <c:v>-1.5618999999999999E-2</c:v>
                </c:pt>
                <c:pt idx="64555">
                  <c:v>-1.7822500000000002E-2</c:v>
                </c:pt>
                <c:pt idx="64556">
                  <c:v>-2.0006199999999998E-2</c:v>
                </c:pt>
                <c:pt idx="64557">
                  <c:v>-2.21668E-2</c:v>
                </c:pt>
                <c:pt idx="64558">
                  <c:v>-2.43009E-2</c:v>
                </c:pt>
                <c:pt idx="64559">
                  <c:v>-2.6405100000000001E-2</c:v>
                </c:pt>
                <c:pt idx="64560">
                  <c:v>-2.8476100000000001E-2</c:v>
                </c:pt>
                <c:pt idx="64561">
                  <c:v>-3.0510599999999999E-2</c:v>
                </c:pt>
                <c:pt idx="64562">
                  <c:v>-3.25055E-2</c:v>
                </c:pt>
                <c:pt idx="64563">
                  <c:v>-3.4457500000000002E-2</c:v>
                </c:pt>
                <c:pt idx="64564">
                  <c:v>-3.6363800000000002E-2</c:v>
                </c:pt>
                <c:pt idx="64565">
                  <c:v>-3.8221100000000001E-2</c:v>
                </c:pt>
                <c:pt idx="64566">
                  <c:v>-4.0026699999999998E-2</c:v>
                </c:pt>
                <c:pt idx="64567">
                  <c:v>-4.1777700000000001E-2</c:v>
                </c:pt>
                <c:pt idx="64568">
                  <c:v>-4.3471299999999997E-2</c:v>
                </c:pt>
                <c:pt idx="64569">
                  <c:v>-4.5104900000000003E-2</c:v>
                </c:pt>
                <c:pt idx="64570">
                  <c:v>-4.6675899999999999E-2</c:v>
                </c:pt>
                <c:pt idx="64571">
                  <c:v>-4.81819E-2</c:v>
                </c:pt>
                <c:pt idx="64572">
                  <c:v>-4.9620499999999998E-2</c:v>
                </c:pt>
                <c:pt idx="64573">
                  <c:v>-5.0989399999999997E-2</c:v>
                </c:pt>
                <c:pt idx="64574">
                  <c:v>-5.2286600000000003E-2</c:v>
                </c:pt>
                <c:pt idx="64575">
                  <c:v>-5.3510000000000002E-2</c:v>
                </c:pt>
                <c:pt idx="64576">
                  <c:v>-5.4657799999999999E-2</c:v>
                </c:pt>
                <c:pt idx="64577">
                  <c:v>-5.5728100000000003E-2</c:v>
                </c:pt>
                <c:pt idx="64578">
                  <c:v>-5.67193E-2</c:v>
                </c:pt>
                <c:pt idx="64579">
                  <c:v>-5.7629899999999998E-2</c:v>
                </c:pt>
                <c:pt idx="64580">
                  <c:v>-5.8458499999999997E-2</c:v>
                </c:pt>
                <c:pt idx="64581">
                  <c:v>-5.9203800000000001E-2</c:v>
                </c:pt>
                <c:pt idx="64582">
                  <c:v>-5.9864899999999999E-2</c:v>
                </c:pt>
                <c:pt idx="64583">
                  <c:v>-6.0440500000000001E-2</c:v>
                </c:pt>
                <c:pt idx="64584">
                  <c:v>-6.0930100000000001E-2</c:v>
                </c:pt>
                <c:pt idx="64585">
                  <c:v>-6.1332699999999997E-2</c:v>
                </c:pt>
                <c:pt idx="64586">
                  <c:v>-6.1648000000000001E-2</c:v>
                </c:pt>
                <c:pt idx="64587">
                  <c:v>-6.1875399999999997E-2</c:v>
                </c:pt>
                <c:pt idx="64588">
                  <c:v>-6.2014699999999999E-2</c:v>
                </c:pt>
                <c:pt idx="64589">
                  <c:v>-6.2065700000000001E-2</c:v>
                </c:pt>
                <c:pt idx="64590">
                  <c:v>-6.2028600000000003E-2</c:v>
                </c:pt>
                <c:pt idx="64591">
                  <c:v>-6.1903399999999997E-2</c:v>
                </c:pt>
                <c:pt idx="64592">
                  <c:v>-6.1690500000000002E-2</c:v>
                </c:pt>
                <c:pt idx="64593">
                  <c:v>-6.1390300000000002E-2</c:v>
                </c:pt>
                <c:pt idx="64594">
                  <c:v>-6.1003300000000003E-2</c:v>
                </c:pt>
                <c:pt idx="64595">
                  <c:v>-6.0530399999999998E-2</c:v>
                </c:pt>
                <c:pt idx="64596">
                  <c:v>-5.9972400000000002E-2</c:v>
                </c:pt>
                <c:pt idx="64597">
                  <c:v>-5.93302E-2</c:v>
                </c:pt>
                <c:pt idx="64598">
                  <c:v>-5.86051E-2</c:v>
                </c:pt>
                <c:pt idx="64599">
                  <c:v>-5.7798200000000001E-2</c:v>
                </c:pt>
                <c:pt idx="64600">
                  <c:v>-5.6911099999999999E-2</c:v>
                </c:pt>
                <c:pt idx="64601">
                  <c:v>-5.59452E-2</c:v>
                </c:pt>
                <c:pt idx="64602">
                  <c:v>-5.4902100000000002E-2</c:v>
                </c:pt>
                <c:pt idx="64603">
                  <c:v>-5.37838E-2</c:v>
                </c:pt>
                <c:pt idx="64604">
                  <c:v>-5.2592E-2</c:v>
                </c:pt>
                <c:pt idx="64605">
                  <c:v>-5.1328800000000001E-2</c:v>
                </c:pt>
                <c:pt idx="64606">
                  <c:v>-4.99963E-2</c:v>
                </c:pt>
                <c:pt idx="64607">
                  <c:v>-4.85967E-2</c:v>
                </c:pt>
                <c:pt idx="64608">
                  <c:v>-4.7132399999999998E-2</c:v>
                </c:pt>
                <c:pt idx="64609">
                  <c:v>-4.5605800000000002E-2</c:v>
                </c:pt>
                <c:pt idx="64610">
                  <c:v>-4.4019500000000003E-2</c:v>
                </c:pt>
                <c:pt idx="64611">
                  <c:v>-4.23761E-2</c:v>
                </c:pt>
                <c:pt idx="64612">
                  <c:v>-4.0678199999999998E-2</c:v>
                </c:pt>
                <c:pt idx="64613">
                  <c:v>-3.89288E-2</c:v>
                </c:pt>
                <c:pt idx="64614">
                  <c:v>-3.7130700000000003E-2</c:v>
                </c:pt>
                <c:pt idx="64615">
                  <c:v>-3.5286699999999997E-2</c:v>
                </c:pt>
                <c:pt idx="64616">
                  <c:v>-3.3399999999999999E-2</c:v>
                </c:pt>
                <c:pt idx="64617">
                  <c:v>-3.1473599999999997E-2</c:v>
                </c:pt>
                <c:pt idx="64618">
                  <c:v>-2.9510700000000001E-2</c:v>
                </c:pt>
                <c:pt idx="64619">
                  <c:v>-2.7514400000000001E-2</c:v>
                </c:pt>
                <c:pt idx="64620">
                  <c:v>-2.5487900000000001E-2</c:v>
                </c:pt>
                <c:pt idx="64621">
                  <c:v>-2.34346E-2</c:v>
                </c:pt>
                <c:pt idx="64622">
                  <c:v>-2.13577E-2</c:v>
                </c:pt>
                <c:pt idx="64623">
                  <c:v>-1.9260599999999999E-2</c:v>
                </c:pt>
                <c:pt idx="64624">
                  <c:v>-1.7146600000000001E-2</c:v>
                </c:pt>
                <c:pt idx="64625">
                  <c:v>-1.5019100000000001E-2</c:v>
                </c:pt>
                <c:pt idx="64626">
                  <c:v>-1.2881399999999999E-2</c:v>
                </c:pt>
                <c:pt idx="64627">
                  <c:v>-1.0737E-2</c:v>
                </c:pt>
                <c:pt idx="64628" formatCode="0.00E+00">
                  <c:v>-8.5893299999999992E-3</c:v>
                </c:pt>
                <c:pt idx="64629" formatCode="0.00E+00">
                  <c:v>-6.4416500000000002E-3</c:v>
                </c:pt>
                <c:pt idx="64630" formatCode="0.00E+00">
                  <c:v>-4.2973899999999999E-3</c:v>
                </c:pt>
                <c:pt idx="64631" formatCode="0.00E+00">
                  <c:v>-2.1598799999999999E-3</c:v>
                </c:pt>
                <c:pt idx="64632" formatCode="0.00E+00">
                  <c:v>-3.2478799999999998E-5</c:v>
                </c:pt>
                <c:pt idx="64633" formatCode="0.00E+00">
                  <c:v>2.0815299999999998E-3</c:v>
                </c:pt>
                <c:pt idx="64634" formatCode="0.00E+00">
                  <c:v>4.1788700000000003E-3</c:v>
                </c:pt>
                <c:pt idx="64635" formatCode="0.00E+00">
                  <c:v>6.2563200000000001E-3</c:v>
                </c:pt>
                <c:pt idx="64636" formatCode="0.00E+00">
                  <c:v>8.3106900000000008E-3</c:v>
                </c:pt>
                <c:pt idx="64637">
                  <c:v>1.03388E-2</c:v>
                </c:pt>
                <c:pt idx="64638">
                  <c:v>1.23377E-2</c:v>
                </c:pt>
                <c:pt idx="64639">
                  <c:v>1.4304300000000001E-2</c:v>
                </c:pt>
                <c:pt idx="64640">
                  <c:v>1.6235599999999999E-2</c:v>
                </c:pt>
                <c:pt idx="64641">
                  <c:v>1.81288E-2</c:v>
                </c:pt>
                <c:pt idx="64642">
                  <c:v>1.9981100000000002E-2</c:v>
                </c:pt>
                <c:pt idx="64643">
                  <c:v>2.1789699999999999E-2</c:v>
                </c:pt>
                <c:pt idx="64644">
                  <c:v>2.3552E-2</c:v>
                </c:pt>
                <c:pt idx="64645">
                  <c:v>2.52655E-2</c:v>
                </c:pt>
                <c:pt idx="64646">
                  <c:v>2.6927599999999999E-2</c:v>
                </c:pt>
                <c:pt idx="64647">
                  <c:v>2.8536200000000001E-2</c:v>
                </c:pt>
                <c:pt idx="64648">
                  <c:v>3.0088799999999999E-2</c:v>
                </c:pt>
                <c:pt idx="64649">
                  <c:v>3.1583300000000002E-2</c:v>
                </c:pt>
                <c:pt idx="64650">
                  <c:v>3.3017699999999997E-2</c:v>
                </c:pt>
                <c:pt idx="64651">
                  <c:v>3.4389999999999997E-2</c:v>
                </c:pt>
                <c:pt idx="64652">
                  <c:v>3.5698500000000001E-2</c:v>
                </c:pt>
                <c:pt idx="64653">
                  <c:v>3.6941300000000003E-2</c:v>
                </c:pt>
                <c:pt idx="64654">
                  <c:v>3.8117100000000001E-2</c:v>
                </c:pt>
                <c:pt idx="64655">
                  <c:v>3.9224099999999998E-2</c:v>
                </c:pt>
                <c:pt idx="64656">
                  <c:v>4.0261199999999997E-2</c:v>
                </c:pt>
                <c:pt idx="64657">
                  <c:v>4.1227100000000003E-2</c:v>
                </c:pt>
                <c:pt idx="64658">
                  <c:v>4.2120699999999997E-2</c:v>
                </c:pt>
                <c:pt idx="64659">
                  <c:v>4.2941100000000003E-2</c:v>
                </c:pt>
                <c:pt idx="64660">
                  <c:v>4.3687299999999998E-2</c:v>
                </c:pt>
                <c:pt idx="64661">
                  <c:v>4.43589E-2</c:v>
                </c:pt>
                <c:pt idx="64662">
                  <c:v>4.4955000000000002E-2</c:v>
                </c:pt>
                <c:pt idx="64663">
                  <c:v>4.5475399999999999E-2</c:v>
                </c:pt>
                <c:pt idx="64664">
                  <c:v>4.5919700000000001E-2</c:v>
                </c:pt>
                <c:pt idx="64665">
                  <c:v>4.6287799999999997E-2</c:v>
                </c:pt>
                <c:pt idx="64666">
                  <c:v>4.6579599999999999E-2</c:v>
                </c:pt>
                <c:pt idx="64667">
                  <c:v>4.6795099999999999E-2</c:v>
                </c:pt>
                <c:pt idx="64668">
                  <c:v>4.6934799999999999E-2</c:v>
                </c:pt>
                <c:pt idx="64669">
                  <c:v>4.6998699999999997E-2</c:v>
                </c:pt>
                <c:pt idx="64670">
                  <c:v>4.6987599999999997E-2</c:v>
                </c:pt>
                <c:pt idx="64671">
                  <c:v>4.6901999999999999E-2</c:v>
                </c:pt>
                <c:pt idx="64672">
                  <c:v>4.6742499999999999E-2</c:v>
                </c:pt>
                <c:pt idx="64673">
                  <c:v>4.6510200000000002E-2</c:v>
                </c:pt>
                <c:pt idx="64674">
                  <c:v>4.6205900000000001E-2</c:v>
                </c:pt>
                <c:pt idx="64675">
                  <c:v>4.5830799999999998E-2</c:v>
                </c:pt>
                <c:pt idx="64676">
                  <c:v>4.5386099999999999E-2</c:v>
                </c:pt>
                <c:pt idx="64677">
                  <c:v>4.4873200000000002E-2</c:v>
                </c:pt>
                <c:pt idx="64678">
                  <c:v>4.4293399999999997E-2</c:v>
                </c:pt>
                <c:pt idx="64679">
                  <c:v>4.3648399999999997E-2</c:v>
                </c:pt>
                <c:pt idx="64680">
                  <c:v>4.29398E-2</c:v>
                </c:pt>
                <c:pt idx="64681">
                  <c:v>4.2169400000000003E-2</c:v>
                </c:pt>
                <c:pt idx="64682">
                  <c:v>4.1339099999999997E-2</c:v>
                </c:pt>
                <c:pt idx="64683">
                  <c:v>4.0450800000000002E-2</c:v>
                </c:pt>
                <c:pt idx="64684">
                  <c:v>3.9506600000000003E-2</c:v>
                </c:pt>
                <c:pt idx="64685">
                  <c:v>3.8508599999999997E-2</c:v>
                </c:pt>
                <c:pt idx="64686">
                  <c:v>3.7459100000000002E-2</c:v>
                </c:pt>
                <c:pt idx="64687">
                  <c:v>3.6360400000000001E-2</c:v>
                </c:pt>
                <c:pt idx="64688">
                  <c:v>3.5214799999999997E-2</c:v>
                </c:pt>
                <c:pt idx="64689">
                  <c:v>3.4024800000000001E-2</c:v>
                </c:pt>
                <c:pt idx="64690">
                  <c:v>3.27929E-2</c:v>
                </c:pt>
                <c:pt idx="64691">
                  <c:v>3.15217E-2</c:v>
                </c:pt>
                <c:pt idx="64692">
                  <c:v>3.0213799999999999E-2</c:v>
                </c:pt>
                <c:pt idx="64693">
                  <c:v>2.8871899999999999E-2</c:v>
                </c:pt>
                <c:pt idx="64694">
                  <c:v>2.74988E-2</c:v>
                </c:pt>
                <c:pt idx="64695">
                  <c:v>2.6097200000000001E-2</c:v>
                </c:pt>
                <c:pt idx="64696">
                  <c:v>2.4669900000000002E-2</c:v>
                </c:pt>
                <c:pt idx="64697">
                  <c:v>2.3219699999999999E-2</c:v>
                </c:pt>
                <c:pt idx="64698">
                  <c:v>2.1749500000000001E-2</c:v>
                </c:pt>
                <c:pt idx="64699">
                  <c:v>2.0262200000000001E-2</c:v>
                </c:pt>
                <c:pt idx="64700">
                  <c:v>1.8760599999999999E-2</c:v>
                </c:pt>
                <c:pt idx="64701">
                  <c:v>1.7247800000000001E-2</c:v>
                </c:pt>
                <c:pt idx="64702">
                  <c:v>1.5726500000000001E-2</c:v>
                </c:pt>
                <c:pt idx="64703">
                  <c:v>1.41996E-2</c:v>
                </c:pt>
                <c:pt idx="64704">
                  <c:v>1.26701E-2</c:v>
                </c:pt>
                <c:pt idx="64705">
                  <c:v>1.11409E-2</c:v>
                </c:pt>
                <c:pt idx="64706" formatCode="0.00E+00">
                  <c:v>9.6147100000000003E-3</c:v>
                </c:pt>
                <c:pt idx="64707" formatCode="0.00E+00">
                  <c:v>8.0944899999999993E-3</c:v>
                </c:pt>
                <c:pt idx="64708" formatCode="0.00E+00">
                  <c:v>6.5830200000000002E-3</c:v>
                </c:pt>
                <c:pt idx="64709" formatCode="0.00E+00">
                  <c:v>5.0830700000000003E-3</c:v>
                </c:pt>
                <c:pt idx="64710" formatCode="0.00E+00">
                  <c:v>3.5973799999999998E-3</c:v>
                </c:pt>
                <c:pt idx="64711" formatCode="0.00E+00">
                  <c:v>2.1286299999999998E-3</c:v>
                </c:pt>
                <c:pt idx="64712" formatCode="0.00E+00">
                  <c:v>6.7948499999999996E-4</c:v>
                </c:pt>
                <c:pt idx="64713" formatCode="0.00E+00">
                  <c:v>-7.4747799999999999E-4</c:v>
                </c:pt>
                <c:pt idx="64714" formatCode="0.00E+00">
                  <c:v>-2.1497199999999999E-3</c:v>
                </c:pt>
                <c:pt idx="64715" formatCode="0.00E+00">
                  <c:v>-3.52477E-3</c:v>
                </c:pt>
                <c:pt idx="64716" formatCode="0.00E+00">
                  <c:v>-4.8702299999999997E-3</c:v>
                </c:pt>
                <c:pt idx="64717" formatCode="0.00E+00">
                  <c:v>-6.18376E-3</c:v>
                </c:pt>
                <c:pt idx="64718" formatCode="0.00E+00">
                  <c:v>-7.4631100000000002E-3</c:v>
                </c:pt>
                <c:pt idx="64719" formatCode="0.00E+00">
                  <c:v>-8.7060799999999997E-3</c:v>
                </c:pt>
                <c:pt idx="64720" formatCode="0.00E+00">
                  <c:v>-9.9106000000000003E-3</c:v>
                </c:pt>
                <c:pt idx="64721">
                  <c:v>-1.10746E-2</c:v>
                </c:pt>
                <c:pt idx="64722">
                  <c:v>-1.21963E-2</c:v>
                </c:pt>
                <c:pt idx="64723">
                  <c:v>-1.3273699999999999E-2</c:v>
                </c:pt>
                <c:pt idx="64724">
                  <c:v>-1.4305200000000001E-2</c:v>
                </c:pt>
                <c:pt idx="64725">
                  <c:v>-1.52891E-2</c:v>
                </c:pt>
                <c:pt idx="64726">
                  <c:v>-1.6223899999999999E-2</c:v>
                </c:pt>
                <c:pt idx="64727">
                  <c:v>-1.71082E-2</c:v>
                </c:pt>
                <c:pt idx="64728">
                  <c:v>-1.7940600000000001E-2</c:v>
                </c:pt>
                <c:pt idx="64729">
                  <c:v>-1.8719900000000001E-2</c:v>
                </c:pt>
                <c:pt idx="64730">
                  <c:v>-1.94451E-2</c:v>
                </c:pt>
                <c:pt idx="64731">
                  <c:v>-2.01151E-2</c:v>
                </c:pt>
                <c:pt idx="64732">
                  <c:v>-2.07292E-2</c:v>
                </c:pt>
                <c:pt idx="64733">
                  <c:v>-2.12864E-2</c:v>
                </c:pt>
                <c:pt idx="64734">
                  <c:v>-2.1786300000000001E-2</c:v>
                </c:pt>
                <c:pt idx="64735">
                  <c:v>-2.22282E-2</c:v>
                </c:pt>
                <c:pt idx="64736">
                  <c:v>-2.2611699999999998E-2</c:v>
                </c:pt>
                <c:pt idx="64737">
                  <c:v>-2.2936600000000001E-2</c:v>
                </c:pt>
                <c:pt idx="64738">
                  <c:v>-2.3202799999999999E-2</c:v>
                </c:pt>
                <c:pt idx="64739">
                  <c:v>-2.34101E-2</c:v>
                </c:pt>
                <c:pt idx="64740">
                  <c:v>-2.3558599999999999E-2</c:v>
                </c:pt>
                <c:pt idx="64741">
                  <c:v>-2.3648499999999999E-2</c:v>
                </c:pt>
                <c:pt idx="64742">
                  <c:v>-2.3680099999999999E-2</c:v>
                </c:pt>
                <c:pt idx="64743">
                  <c:v>-2.3653799999999999E-2</c:v>
                </c:pt>
                <c:pt idx="64744">
                  <c:v>-2.3570199999999999E-2</c:v>
                </c:pt>
                <c:pt idx="64745">
                  <c:v>-2.34299E-2</c:v>
                </c:pt>
                <c:pt idx="64746">
                  <c:v>-2.3233699999999999E-2</c:v>
                </c:pt>
                <c:pt idx="64747">
                  <c:v>-2.2982300000000001E-2</c:v>
                </c:pt>
                <c:pt idx="64748">
                  <c:v>-2.26769E-2</c:v>
                </c:pt>
                <c:pt idx="64749">
                  <c:v>-2.2318399999999999E-2</c:v>
                </c:pt>
                <c:pt idx="64750">
                  <c:v>-2.19081E-2</c:v>
                </c:pt>
                <c:pt idx="64751">
                  <c:v>-2.14472E-2</c:v>
                </c:pt>
                <c:pt idx="64752">
                  <c:v>-2.09371E-2</c:v>
                </c:pt>
                <c:pt idx="64753">
                  <c:v>-2.0379299999999999E-2</c:v>
                </c:pt>
                <c:pt idx="64754">
                  <c:v>-1.9775399999999999E-2</c:v>
                </c:pt>
                <c:pt idx="64755">
                  <c:v>-1.9127000000000002E-2</c:v>
                </c:pt>
                <c:pt idx="64756">
                  <c:v>-1.8435900000000002E-2</c:v>
                </c:pt>
                <c:pt idx="64757">
                  <c:v>-1.7703799999999999E-2</c:v>
                </c:pt>
                <c:pt idx="64758">
                  <c:v>-1.6932699999999998E-2</c:v>
                </c:pt>
                <c:pt idx="64759">
                  <c:v>-1.61245E-2</c:v>
                </c:pt>
                <c:pt idx="64760">
                  <c:v>-1.5281299999999999E-2</c:v>
                </c:pt>
                <c:pt idx="64761">
                  <c:v>-1.4405299999999999E-2</c:v>
                </c:pt>
                <c:pt idx="64762">
                  <c:v>-1.3498400000000001E-2</c:v>
                </c:pt>
                <c:pt idx="64763">
                  <c:v>-1.2563100000000001E-2</c:v>
                </c:pt>
                <c:pt idx="64764">
                  <c:v>-1.1601500000000001E-2</c:v>
                </c:pt>
                <c:pt idx="64765">
                  <c:v>-1.0616E-2</c:v>
                </c:pt>
                <c:pt idx="64766" formatCode="0.00E+00">
                  <c:v>-9.6090099999999994E-3</c:v>
                </c:pt>
                <c:pt idx="64767" formatCode="0.00E+00">
                  <c:v>-8.5828399999999996E-3</c:v>
                </c:pt>
                <c:pt idx="64768" formatCode="0.00E+00">
                  <c:v>-7.53997E-3</c:v>
                </c:pt>
                <c:pt idx="64769" formatCode="0.00E+00">
                  <c:v>-6.48287E-3</c:v>
                </c:pt>
                <c:pt idx="64770" formatCode="0.00E+00">
                  <c:v>-5.4140300000000002E-3</c:v>
                </c:pt>
                <c:pt idx="64771" formatCode="0.00E+00">
                  <c:v>-4.3359499999999999E-3</c:v>
                </c:pt>
                <c:pt idx="64772" formatCode="0.00E+00">
                  <c:v>-3.2511800000000002E-3</c:v>
                </c:pt>
                <c:pt idx="64773" formatCode="0.00E+00">
                  <c:v>-2.1622299999999998E-3</c:v>
                </c:pt>
                <c:pt idx="64774" formatCode="0.00E+00">
                  <c:v>-1.07164E-3</c:v>
                </c:pt>
                <c:pt idx="64775" formatCode="0.00E+00">
                  <c:v>1.8051899999999999E-5</c:v>
                </c:pt>
                <c:pt idx="64776" formatCode="0.00E+00">
                  <c:v>1.1043100000000001E-3</c:v>
                </c:pt>
                <c:pt idx="64777" formatCode="0.00E+00">
                  <c:v>2.1846299999999999E-3</c:v>
                </c:pt>
                <c:pt idx="64778" formatCode="0.00E+00">
                  <c:v>3.2564999999999998E-3</c:v>
                </c:pt>
                <c:pt idx="64779" formatCode="0.00E+00">
                  <c:v>4.3174399999999996E-3</c:v>
                </c:pt>
                <c:pt idx="64780" formatCode="0.00E+00">
                  <c:v>5.36499E-3</c:v>
                </c:pt>
                <c:pt idx="64781" formatCode="0.00E+00">
                  <c:v>6.3967399999999997E-3</c:v>
                </c:pt>
                <c:pt idx="64782" formatCode="0.00E+00">
                  <c:v>7.4102899999999999E-3</c:v>
                </c:pt>
                <c:pt idx="64783" formatCode="0.00E+00">
                  <c:v>8.4033000000000007E-3</c:v>
                </c:pt>
                <c:pt idx="64784" formatCode="0.00E+00">
                  <c:v>9.3734600000000001E-3</c:v>
                </c:pt>
                <c:pt idx="64785">
                  <c:v>1.03185E-2</c:v>
                </c:pt>
                <c:pt idx="64786">
                  <c:v>1.1236299999999999E-2</c:v>
                </c:pt>
                <c:pt idx="64787">
                  <c:v>1.2124599999999999E-2</c:v>
                </c:pt>
                <c:pt idx="64788">
                  <c:v>1.2981400000000001E-2</c:v>
                </c:pt>
                <c:pt idx="64789">
                  <c:v>1.38046E-2</c:v>
                </c:pt>
                <c:pt idx="64790">
                  <c:v>1.4592300000000001E-2</c:v>
                </c:pt>
                <c:pt idx="64791">
                  <c:v>1.5342700000000001E-2</c:v>
                </c:pt>
                <c:pt idx="64792">
                  <c:v>1.6053999999999999E-2</c:v>
                </c:pt>
                <c:pt idx="64793">
                  <c:v>1.6724300000000001E-2</c:v>
                </c:pt>
                <c:pt idx="64794">
                  <c:v>1.7352200000000002E-2</c:v>
                </c:pt>
                <c:pt idx="64795">
                  <c:v>1.79361E-2</c:v>
                </c:pt>
                <c:pt idx="64796">
                  <c:v>1.8474399999999998E-2</c:v>
                </c:pt>
                <c:pt idx="64797">
                  <c:v>1.8966E-2</c:v>
                </c:pt>
                <c:pt idx="64798">
                  <c:v>1.94094E-2</c:v>
                </c:pt>
                <c:pt idx="64799">
                  <c:v>1.9803600000000001E-2</c:v>
                </c:pt>
                <c:pt idx="64800">
                  <c:v>2.0147399999999999E-2</c:v>
                </c:pt>
                <c:pt idx="64801">
                  <c:v>2.044E-2</c:v>
                </c:pt>
                <c:pt idx="64802">
                  <c:v>2.0680400000000002E-2</c:v>
                </c:pt>
                <c:pt idx="64803">
                  <c:v>2.0867900000000002E-2</c:v>
                </c:pt>
                <c:pt idx="64804">
                  <c:v>2.1002E-2</c:v>
                </c:pt>
                <c:pt idx="64805">
                  <c:v>2.1081900000000001E-2</c:v>
                </c:pt>
                <c:pt idx="64806">
                  <c:v>2.1107500000000001E-2</c:v>
                </c:pt>
                <c:pt idx="64807">
                  <c:v>2.1078199999999998E-2</c:v>
                </c:pt>
                <c:pt idx="64808">
                  <c:v>2.0993899999999999E-2</c:v>
                </c:pt>
                <c:pt idx="64809">
                  <c:v>2.08547E-2</c:v>
                </c:pt>
                <c:pt idx="64810">
                  <c:v>2.0660299999999999E-2</c:v>
                </c:pt>
                <c:pt idx="64811">
                  <c:v>2.0411100000000001E-2</c:v>
                </c:pt>
                <c:pt idx="64812">
                  <c:v>2.0107300000000002E-2</c:v>
                </c:pt>
                <c:pt idx="64813">
                  <c:v>1.9749200000000001E-2</c:v>
                </c:pt>
                <c:pt idx="64814">
                  <c:v>1.9337199999999999E-2</c:v>
                </c:pt>
                <c:pt idx="64815">
                  <c:v>1.8872099999999999E-2</c:v>
                </c:pt>
                <c:pt idx="64816">
                  <c:v>1.8354499999999999E-2</c:v>
                </c:pt>
                <c:pt idx="64817">
                  <c:v>1.7785200000000001E-2</c:v>
                </c:pt>
                <c:pt idx="64818">
                  <c:v>1.7165099999999999E-2</c:v>
                </c:pt>
                <c:pt idx="64819">
                  <c:v>1.6495200000000002E-2</c:v>
                </c:pt>
                <c:pt idx="64820">
                  <c:v>1.5776700000000001E-2</c:v>
                </c:pt>
                <c:pt idx="64821">
                  <c:v>1.5010799999999999E-2</c:v>
                </c:pt>
                <c:pt idx="64822">
                  <c:v>1.41987E-2</c:v>
                </c:pt>
                <c:pt idx="64823">
                  <c:v>1.3342E-2</c:v>
                </c:pt>
                <c:pt idx="64824">
                  <c:v>1.2442099999999999E-2</c:v>
                </c:pt>
                <c:pt idx="64825">
                  <c:v>1.15006E-2</c:v>
                </c:pt>
                <c:pt idx="64826">
                  <c:v>1.0519199999999999E-2</c:v>
                </c:pt>
                <c:pt idx="64827" formatCode="0.00E+00">
                  <c:v>9.4997599999999995E-3</c:v>
                </c:pt>
                <c:pt idx="64828" formatCode="0.00E+00">
                  <c:v>8.4440399999999999E-3</c:v>
                </c:pt>
                <c:pt idx="64829" formatCode="0.00E+00">
                  <c:v>7.3540200000000002E-3</c:v>
                </c:pt>
                <c:pt idx="64830" formatCode="0.00E+00">
                  <c:v>6.2316999999999997E-3</c:v>
                </c:pt>
                <c:pt idx="64831" formatCode="0.00E+00">
                  <c:v>5.0791600000000001E-3</c:v>
                </c:pt>
                <c:pt idx="64832" formatCode="0.00E+00">
                  <c:v>3.8985700000000001E-3</c:v>
                </c:pt>
                <c:pt idx="64833" formatCode="0.00E+00">
                  <c:v>2.6921200000000001E-3</c:v>
                </c:pt>
                <c:pt idx="64834" formatCode="0.00E+00">
                  <c:v>1.4621E-3</c:v>
                </c:pt>
                <c:pt idx="64835" formatCode="0.00E+00">
                  <c:v>2.10822E-4</c:v>
                </c:pt>
                <c:pt idx="64836" formatCode="0.00E+00">
                  <c:v>-1.0593200000000001E-3</c:v>
                </c:pt>
                <c:pt idx="64837" formatCode="0.00E+00">
                  <c:v>-2.34592E-3</c:v>
                </c:pt>
                <c:pt idx="64838" formatCode="0.00E+00">
                  <c:v>-3.6465E-3</c:v>
                </c:pt>
                <c:pt idx="64839" formatCode="0.00E+00">
                  <c:v>-4.9585499999999999E-3</c:v>
                </c:pt>
                <c:pt idx="64840" formatCode="0.00E+00">
                  <c:v>-6.2795500000000001E-3</c:v>
                </c:pt>
                <c:pt idx="64841" formatCode="0.00E+00">
                  <c:v>-7.6069400000000004E-3</c:v>
                </c:pt>
                <c:pt idx="64842" formatCode="0.00E+00">
                  <c:v>-8.9381200000000008E-3</c:v>
                </c:pt>
                <c:pt idx="64843">
                  <c:v>-1.02705E-2</c:v>
                </c:pt>
                <c:pt idx="64844">
                  <c:v>-1.1601500000000001E-2</c:v>
                </c:pt>
                <c:pt idx="64845">
                  <c:v>-1.29284E-2</c:v>
                </c:pt>
                <c:pt idx="64846">
                  <c:v>-1.42486E-2</c:v>
                </c:pt>
                <c:pt idx="64847">
                  <c:v>-1.55596E-2</c:v>
                </c:pt>
                <c:pt idx="64848">
                  <c:v>-1.6858600000000001E-2</c:v>
                </c:pt>
                <c:pt idx="64849">
                  <c:v>-1.8143099999999999E-2</c:v>
                </c:pt>
                <c:pt idx="64850">
                  <c:v>-1.9410500000000001E-2</c:v>
                </c:pt>
                <c:pt idx="64851">
                  <c:v>-2.0658200000000002E-2</c:v>
                </c:pt>
                <c:pt idx="64852">
                  <c:v>-2.1883699999999999E-2</c:v>
                </c:pt>
                <c:pt idx="64853">
                  <c:v>-2.3084500000000001E-2</c:v>
                </c:pt>
                <c:pt idx="64854">
                  <c:v>-2.4258100000000001E-2</c:v>
                </c:pt>
                <c:pt idx="64855">
                  <c:v>-2.5402000000000001E-2</c:v>
                </c:pt>
                <c:pt idx="64856">
                  <c:v>-2.65139E-2</c:v>
                </c:pt>
                <c:pt idx="64857">
                  <c:v>-2.7591500000000001E-2</c:v>
                </c:pt>
                <c:pt idx="64858">
                  <c:v>-2.8632399999999999E-2</c:v>
                </c:pt>
                <c:pt idx="64859">
                  <c:v>-2.9634400000000002E-2</c:v>
                </c:pt>
                <c:pt idx="64860">
                  <c:v>-3.0595399999999998E-2</c:v>
                </c:pt>
                <c:pt idx="64861">
                  <c:v>-3.1513300000000001E-2</c:v>
                </c:pt>
                <c:pt idx="64862">
                  <c:v>-3.2385999999999998E-2</c:v>
                </c:pt>
                <c:pt idx="64863">
                  <c:v>-3.3211699999999997E-2</c:v>
                </c:pt>
                <c:pt idx="64864">
                  <c:v>-3.3988299999999999E-2</c:v>
                </c:pt>
                <c:pt idx="64865">
                  <c:v>-3.4714299999999997E-2</c:v>
                </c:pt>
                <c:pt idx="64866">
                  <c:v>-3.5387799999999997E-2</c:v>
                </c:pt>
                <c:pt idx="64867">
                  <c:v>-3.6007200000000003E-2</c:v>
                </c:pt>
                <c:pt idx="64868">
                  <c:v>-3.6571100000000002E-2</c:v>
                </c:pt>
                <c:pt idx="64869">
                  <c:v>-3.7077899999999997E-2</c:v>
                </c:pt>
                <c:pt idx="64870">
                  <c:v>-3.7526499999999997E-2</c:v>
                </c:pt>
                <c:pt idx="64871">
                  <c:v>-3.7915499999999998E-2</c:v>
                </c:pt>
                <c:pt idx="64872">
                  <c:v>-3.8243899999999997E-2</c:v>
                </c:pt>
                <c:pt idx="64873">
                  <c:v>-3.8510599999999999E-2</c:v>
                </c:pt>
                <c:pt idx="64874">
                  <c:v>-3.8714800000000001E-2</c:v>
                </c:pt>
                <c:pt idx="64875">
                  <c:v>-3.8855599999999997E-2</c:v>
                </c:pt>
                <c:pt idx="64876">
                  <c:v>-3.8932300000000003E-2</c:v>
                </c:pt>
                <c:pt idx="64877">
                  <c:v>-3.89445E-2</c:v>
                </c:pt>
                <c:pt idx="64878">
                  <c:v>-3.8891599999999998E-2</c:v>
                </c:pt>
                <c:pt idx="64879">
                  <c:v>-3.8773299999999997E-2</c:v>
                </c:pt>
                <c:pt idx="64880">
                  <c:v>-3.8589499999999999E-2</c:v>
                </c:pt>
                <c:pt idx="64881">
                  <c:v>-3.8339900000000003E-2</c:v>
                </c:pt>
                <c:pt idx="64882">
                  <c:v>-3.8024599999999999E-2</c:v>
                </c:pt>
                <c:pt idx="64883">
                  <c:v>-3.7643700000000002E-2</c:v>
                </c:pt>
                <c:pt idx="64884">
                  <c:v>-3.7197599999999997E-2</c:v>
                </c:pt>
                <c:pt idx="64885">
                  <c:v>-3.6686499999999997E-2</c:v>
                </c:pt>
                <c:pt idx="64886">
                  <c:v>-3.6110900000000001E-2</c:v>
                </c:pt>
                <c:pt idx="64887">
                  <c:v>-3.5471500000000003E-2</c:v>
                </c:pt>
                <c:pt idx="64888">
                  <c:v>-3.4769000000000001E-2</c:v>
                </c:pt>
                <c:pt idx="64889">
                  <c:v>-3.4004199999999998E-2</c:v>
                </c:pt>
                <c:pt idx="64890">
                  <c:v>-3.3178100000000002E-2</c:v>
                </c:pt>
                <c:pt idx="64891">
                  <c:v>-3.22917E-2</c:v>
                </c:pt>
                <c:pt idx="64892">
                  <c:v>-3.1346100000000002E-2</c:v>
                </c:pt>
                <c:pt idx="64893">
                  <c:v>-3.03428E-2</c:v>
                </c:pt>
                <c:pt idx="64894">
                  <c:v>-2.9283E-2</c:v>
                </c:pt>
                <c:pt idx="64895">
                  <c:v>-2.81683E-2</c:v>
                </c:pt>
                <c:pt idx="64896">
                  <c:v>-2.7000199999999999E-2</c:v>
                </c:pt>
                <c:pt idx="64897">
                  <c:v>-2.5780500000000001E-2</c:v>
                </c:pt>
                <c:pt idx="64898">
                  <c:v>-2.4510899999999999E-2</c:v>
                </c:pt>
                <c:pt idx="64899">
                  <c:v>-2.3193399999999999E-2</c:v>
                </c:pt>
                <c:pt idx="64900">
                  <c:v>-2.18298E-2</c:v>
                </c:pt>
                <c:pt idx="64901">
                  <c:v>-2.0422300000000001E-2</c:v>
                </c:pt>
                <c:pt idx="64902">
                  <c:v>-1.89731E-2</c:v>
                </c:pt>
                <c:pt idx="64903">
                  <c:v>-1.7484199999999998E-2</c:v>
                </c:pt>
                <c:pt idx="64904">
                  <c:v>-1.5958099999999999E-2</c:v>
                </c:pt>
                <c:pt idx="64905">
                  <c:v>-1.4397099999999999E-2</c:v>
                </c:pt>
                <c:pt idx="64906">
                  <c:v>-1.2803699999999999E-2</c:v>
                </c:pt>
                <c:pt idx="64907">
                  <c:v>-1.1180300000000001E-2</c:v>
                </c:pt>
                <c:pt idx="64908" formatCode="0.00E+00">
                  <c:v>-9.5295199999999997E-3</c:v>
                </c:pt>
                <c:pt idx="64909" formatCode="0.00E+00">
                  <c:v>-7.8540099999999998E-3</c:v>
                </c:pt>
                <c:pt idx="64910" formatCode="0.00E+00">
                  <c:v>-6.1564100000000002E-3</c:v>
                </c:pt>
                <c:pt idx="64911" formatCode="0.00E+00">
                  <c:v>-4.4394600000000001E-3</c:v>
                </c:pt>
                <c:pt idx="64912" formatCode="0.00E+00">
                  <c:v>-2.7058999999999998E-3</c:v>
                </c:pt>
                <c:pt idx="64913" formatCode="0.00E+00">
                  <c:v>-9.58532E-4</c:v>
                </c:pt>
                <c:pt idx="64914" formatCode="0.00E+00">
                  <c:v>7.9981599999999996E-4</c:v>
                </c:pt>
                <c:pt idx="64915" formatCode="0.00E+00">
                  <c:v>2.5662900000000002E-3</c:v>
                </c:pt>
                <c:pt idx="64916" formatCode="0.00E+00">
                  <c:v>4.3380199999999997E-3</c:v>
                </c:pt>
                <c:pt idx="64917" formatCode="0.00E+00">
                  <c:v>6.1120999999999997E-3</c:v>
                </c:pt>
                <c:pt idx="64918" formatCode="0.00E+00">
                  <c:v>7.8856499999999993E-3</c:v>
                </c:pt>
                <c:pt idx="64919" formatCode="0.00E+00">
                  <c:v>9.6557399999999995E-3</c:v>
                </c:pt>
                <c:pt idx="64920">
                  <c:v>1.1419500000000001E-2</c:v>
                </c:pt>
                <c:pt idx="64921">
                  <c:v>1.3173900000000001E-2</c:v>
                </c:pt>
                <c:pt idx="64922">
                  <c:v>1.4916199999999999E-2</c:v>
                </c:pt>
                <c:pt idx="64923">
                  <c:v>1.6643399999999999E-2</c:v>
                </c:pt>
                <c:pt idx="64924">
                  <c:v>1.83527E-2</c:v>
                </c:pt>
                <c:pt idx="64925">
                  <c:v>2.0041199999999999E-2</c:v>
                </c:pt>
                <c:pt idx="64926">
                  <c:v>2.1706199999999998E-2</c:v>
                </c:pt>
                <c:pt idx="64927">
                  <c:v>2.3344799999999999E-2</c:v>
                </c:pt>
                <c:pt idx="64928">
                  <c:v>2.4954299999999999E-2</c:v>
                </c:pt>
                <c:pt idx="64929">
                  <c:v>2.6532E-2</c:v>
                </c:pt>
                <c:pt idx="64930">
                  <c:v>2.8075200000000002E-2</c:v>
                </c:pt>
                <c:pt idx="64931">
                  <c:v>2.9581400000000001E-2</c:v>
                </c:pt>
                <c:pt idx="64932">
                  <c:v>3.1048099999999999E-2</c:v>
                </c:pt>
                <c:pt idx="64933">
                  <c:v>3.24727E-2</c:v>
                </c:pt>
                <c:pt idx="64934">
                  <c:v>3.3852800000000002E-2</c:v>
                </c:pt>
                <c:pt idx="64935">
                  <c:v>3.5186200000000001E-2</c:v>
                </c:pt>
                <c:pt idx="64936">
                  <c:v>3.6470500000000003E-2</c:v>
                </c:pt>
                <c:pt idx="64937">
                  <c:v>3.7703500000000001E-2</c:v>
                </c:pt>
                <c:pt idx="64938">
                  <c:v>3.8883300000000003E-2</c:v>
                </c:pt>
                <c:pt idx="64939">
                  <c:v>4.0007599999999997E-2</c:v>
                </c:pt>
                <c:pt idx="64940">
                  <c:v>4.1074699999999999E-2</c:v>
                </c:pt>
                <c:pt idx="64941">
                  <c:v>4.2082700000000001E-2</c:v>
                </c:pt>
                <c:pt idx="64942">
                  <c:v>4.3029900000000003E-2</c:v>
                </c:pt>
                <c:pt idx="64943">
                  <c:v>4.3914500000000002E-2</c:v>
                </c:pt>
                <c:pt idx="64944">
                  <c:v>4.4735200000000003E-2</c:v>
                </c:pt>
                <c:pt idx="64945">
                  <c:v>4.5490500000000003E-2</c:v>
                </c:pt>
                <c:pt idx="64946">
                  <c:v>4.6178999999999998E-2</c:v>
                </c:pt>
                <c:pt idx="64947">
                  <c:v>4.6799599999999997E-2</c:v>
                </c:pt>
                <c:pt idx="64948">
                  <c:v>4.73511E-2</c:v>
                </c:pt>
                <c:pt idx="64949">
                  <c:v>4.7832699999999999E-2</c:v>
                </c:pt>
                <c:pt idx="64950">
                  <c:v>4.8243300000000003E-2</c:v>
                </c:pt>
                <c:pt idx="64951">
                  <c:v>4.8582300000000002E-2</c:v>
                </c:pt>
                <c:pt idx="64952">
                  <c:v>4.8849099999999999E-2</c:v>
                </c:pt>
                <c:pt idx="64953">
                  <c:v>4.9043099999999999E-2</c:v>
                </c:pt>
                <c:pt idx="64954">
                  <c:v>4.9163999999999999E-2</c:v>
                </c:pt>
                <c:pt idx="64955">
                  <c:v>4.9211499999999998E-2</c:v>
                </c:pt>
                <c:pt idx="64956">
                  <c:v>4.91855E-2</c:v>
                </c:pt>
                <c:pt idx="64957">
                  <c:v>4.9085900000000002E-2</c:v>
                </c:pt>
                <c:pt idx="64958">
                  <c:v>4.8912799999999999E-2</c:v>
                </c:pt>
                <c:pt idx="64959">
                  <c:v>4.8666599999999997E-2</c:v>
                </c:pt>
                <c:pt idx="64960">
                  <c:v>4.8347500000000002E-2</c:v>
                </c:pt>
                <c:pt idx="64961">
                  <c:v>4.7955999999999999E-2</c:v>
                </c:pt>
                <c:pt idx="64962">
                  <c:v>4.7492800000000002E-2</c:v>
                </c:pt>
                <c:pt idx="64963">
                  <c:v>4.6958399999999997E-2</c:v>
                </c:pt>
                <c:pt idx="64964">
                  <c:v>4.6353800000000001E-2</c:v>
                </c:pt>
                <c:pt idx="64965">
                  <c:v>4.5679999999999998E-2</c:v>
                </c:pt>
                <c:pt idx="64966">
                  <c:v>4.4937900000000003E-2</c:v>
                </c:pt>
                <c:pt idx="64967">
                  <c:v>4.4128800000000003E-2</c:v>
                </c:pt>
                <c:pt idx="64968">
                  <c:v>4.3253899999999998E-2</c:v>
                </c:pt>
                <c:pt idx="64969">
                  <c:v>4.2314699999999997E-2</c:v>
                </c:pt>
                <c:pt idx="64970">
                  <c:v>4.1312700000000001E-2</c:v>
                </c:pt>
                <c:pt idx="64971">
                  <c:v>4.0249399999999998E-2</c:v>
                </c:pt>
                <c:pt idx="64972">
                  <c:v>3.91267E-2</c:v>
                </c:pt>
                <c:pt idx="64973">
                  <c:v>3.7946300000000002E-2</c:v>
                </c:pt>
                <c:pt idx="64974">
                  <c:v>3.6710100000000002E-2</c:v>
                </c:pt>
                <c:pt idx="64975">
                  <c:v>3.5420100000000003E-2</c:v>
                </c:pt>
                <c:pt idx="64976">
                  <c:v>3.4078499999999998E-2</c:v>
                </c:pt>
                <c:pt idx="64977">
                  <c:v>3.2687399999999998E-2</c:v>
                </c:pt>
                <c:pt idx="64978">
                  <c:v>3.1248999999999999E-2</c:v>
                </c:pt>
                <c:pt idx="64979">
                  <c:v>2.9765799999999999E-2</c:v>
                </c:pt>
                <c:pt idx="64980">
                  <c:v>2.8240000000000001E-2</c:v>
                </c:pt>
                <c:pt idx="64981">
                  <c:v>2.6674300000000001E-2</c:v>
                </c:pt>
                <c:pt idx="64982">
                  <c:v>2.5071199999999998E-2</c:v>
                </c:pt>
                <c:pt idx="64983">
                  <c:v>2.3433200000000001E-2</c:v>
                </c:pt>
                <c:pt idx="64984">
                  <c:v>2.1763000000000001E-2</c:v>
                </c:pt>
                <c:pt idx="64985">
                  <c:v>2.0063299999999999E-2</c:v>
                </c:pt>
                <c:pt idx="64986">
                  <c:v>1.8336999999999999E-2</c:v>
                </c:pt>
                <c:pt idx="64987">
                  <c:v>1.6586699999999999E-2</c:v>
                </c:pt>
                <c:pt idx="64988">
                  <c:v>1.4815399999999999E-2</c:v>
                </c:pt>
                <c:pt idx="64989">
                  <c:v>1.3025999999999999E-2</c:v>
                </c:pt>
                <c:pt idx="64990">
                  <c:v>1.12213E-2</c:v>
                </c:pt>
                <c:pt idx="64991" formatCode="0.00E+00">
                  <c:v>9.4041799999999998E-3</c:v>
                </c:pt>
                <c:pt idx="64992" formatCode="0.00E+00">
                  <c:v>7.5776999999999997E-3</c:v>
                </c:pt>
                <c:pt idx="64993" formatCode="0.00E+00">
                  <c:v>5.7447899999999996E-3</c:v>
                </c:pt>
                <c:pt idx="64994" formatCode="0.00E+00">
                  <c:v>3.9083900000000003E-3</c:v>
                </c:pt>
                <c:pt idx="64995" formatCode="0.00E+00">
                  <c:v>2.0714800000000001E-3</c:v>
                </c:pt>
                <c:pt idx="64996" formatCode="0.00E+00">
                  <c:v>2.37025E-4</c:v>
                </c:pt>
                <c:pt idx="64997" formatCode="0.00E+00">
                  <c:v>-1.5920299999999999E-3</c:v>
                </c:pt>
                <c:pt idx="64998" formatCode="0.00E+00">
                  <c:v>-3.41274E-3</c:v>
                </c:pt>
                <c:pt idx="64999" formatCode="0.00E+00">
                  <c:v>-5.2221699999999999E-3</c:v>
                </c:pt>
                <c:pt idx="65000" formatCode="0.00E+00">
                  <c:v>-7.0174299999999998E-3</c:v>
                </c:pt>
                <c:pt idx="65001" formatCode="0.00E+00">
                  <c:v>-8.7956500000000003E-3</c:v>
                </c:pt>
                <c:pt idx="65002">
                  <c:v>-1.0553999999999999E-2</c:v>
                </c:pt>
                <c:pt idx="65003">
                  <c:v>-1.2289599999999999E-2</c:v>
                </c:pt>
                <c:pt idx="65004">
                  <c:v>-1.39998E-2</c:v>
                </c:pt>
                <c:pt idx="65005">
                  <c:v>-1.5681799999999999E-2</c:v>
                </c:pt>
                <c:pt idx="65006">
                  <c:v>-1.7333000000000001E-2</c:v>
                </c:pt>
                <c:pt idx="65007">
                  <c:v>-1.89508E-2</c:v>
                </c:pt>
                <c:pt idx="65008">
                  <c:v>-2.0532600000000002E-2</c:v>
                </c:pt>
                <c:pt idx="65009">
                  <c:v>-2.2075899999999999E-2</c:v>
                </c:pt>
                <c:pt idx="65010">
                  <c:v>-2.3578399999999999E-2</c:v>
                </c:pt>
                <c:pt idx="65011">
                  <c:v>-2.50377E-2</c:v>
                </c:pt>
                <c:pt idx="65012">
                  <c:v>-2.6451499999999999E-2</c:v>
                </c:pt>
                <c:pt idx="65013">
                  <c:v>-2.7817700000000001E-2</c:v>
                </c:pt>
                <c:pt idx="65014">
                  <c:v>-2.9134199999999999E-2</c:v>
                </c:pt>
                <c:pt idx="65015">
                  <c:v>-3.0398999999999999E-2</c:v>
                </c:pt>
                <c:pt idx="65016">
                  <c:v>-3.1610100000000002E-2</c:v>
                </c:pt>
                <c:pt idx="65017">
                  <c:v>-3.2765700000000002E-2</c:v>
                </c:pt>
                <c:pt idx="65018">
                  <c:v>-3.3864199999999997E-2</c:v>
                </c:pt>
                <c:pt idx="65019">
                  <c:v>-3.4903900000000002E-2</c:v>
                </c:pt>
                <c:pt idx="65020">
                  <c:v>-3.58833E-2</c:v>
                </c:pt>
                <c:pt idx="65021">
                  <c:v>-3.6800899999999998E-2</c:v>
                </c:pt>
                <c:pt idx="65022">
                  <c:v>-3.7655500000000001E-2</c:v>
                </c:pt>
                <c:pt idx="65023">
                  <c:v>-3.8446000000000001E-2</c:v>
                </c:pt>
                <c:pt idx="65024">
                  <c:v>-3.91711E-2</c:v>
                </c:pt>
                <c:pt idx="65025">
                  <c:v>-3.9829999999999997E-2</c:v>
                </c:pt>
                <c:pt idx="65026">
                  <c:v>-4.0421800000000001E-2</c:v>
                </c:pt>
                <c:pt idx="65027">
                  <c:v>-4.0945700000000002E-2</c:v>
                </c:pt>
                <c:pt idx="65028">
                  <c:v>-4.1401199999999999E-2</c:v>
                </c:pt>
                <c:pt idx="65029">
                  <c:v>-4.17878E-2</c:v>
                </c:pt>
                <c:pt idx="65030">
                  <c:v>-4.2104999999999997E-2</c:v>
                </c:pt>
                <c:pt idx="65031">
                  <c:v>-4.23527E-2</c:v>
                </c:pt>
                <c:pt idx="65032">
                  <c:v>-4.2530699999999998E-2</c:v>
                </c:pt>
                <c:pt idx="65033">
                  <c:v>-4.26389E-2</c:v>
                </c:pt>
                <c:pt idx="65034">
                  <c:v>-4.2677600000000003E-2</c:v>
                </c:pt>
                <c:pt idx="65035">
                  <c:v>-4.2646799999999999E-2</c:v>
                </c:pt>
                <c:pt idx="65036">
                  <c:v>-4.2547000000000001E-2</c:v>
                </c:pt>
                <c:pt idx="65037">
                  <c:v>-4.2378600000000002E-2</c:v>
                </c:pt>
                <c:pt idx="65038">
                  <c:v>-4.2142100000000002E-2</c:v>
                </c:pt>
                <c:pt idx="65039">
                  <c:v>-4.1838399999999998E-2</c:v>
                </c:pt>
                <c:pt idx="65040">
                  <c:v>-4.1468199999999997E-2</c:v>
                </c:pt>
                <c:pt idx="65041">
                  <c:v>-4.1032300000000001E-2</c:v>
                </c:pt>
                <c:pt idx="65042">
                  <c:v>-4.0531900000000003E-2</c:v>
                </c:pt>
                <c:pt idx="65043">
                  <c:v>-3.9968099999999999E-2</c:v>
                </c:pt>
                <c:pt idx="65044">
                  <c:v>-3.9342200000000001E-2</c:v>
                </c:pt>
                <c:pt idx="65045">
                  <c:v>-3.8655399999999999E-2</c:v>
                </c:pt>
                <c:pt idx="65046">
                  <c:v>-3.79093E-2</c:v>
                </c:pt>
                <c:pt idx="65047">
                  <c:v>-3.7105399999999997E-2</c:v>
                </c:pt>
                <c:pt idx="65048">
                  <c:v>-3.6245399999999997E-2</c:v>
                </c:pt>
                <c:pt idx="65049">
                  <c:v>-3.5330899999999998E-2</c:v>
                </c:pt>
                <c:pt idx="65050">
                  <c:v>-3.4363900000000003E-2</c:v>
                </c:pt>
                <c:pt idx="65051">
                  <c:v>-3.3346199999999999E-2</c:v>
                </c:pt>
                <c:pt idx="65052">
                  <c:v>-3.22799E-2</c:v>
                </c:pt>
                <c:pt idx="65053">
                  <c:v>-3.11671E-2</c:v>
                </c:pt>
                <c:pt idx="65054">
                  <c:v>-3.00098E-2</c:v>
                </c:pt>
                <c:pt idx="65055">
                  <c:v>-2.88104E-2</c:v>
                </c:pt>
                <c:pt idx="65056">
                  <c:v>-2.7571100000000001E-2</c:v>
                </c:pt>
                <c:pt idx="65057">
                  <c:v>-2.62942E-2</c:v>
                </c:pt>
                <c:pt idx="65058">
                  <c:v>-2.4982299999999999E-2</c:v>
                </c:pt>
                <c:pt idx="65059">
                  <c:v>-2.36378E-2</c:v>
                </c:pt>
                <c:pt idx="65060">
                  <c:v>-2.2263100000000001E-2</c:v>
                </c:pt>
                <c:pt idx="65061">
                  <c:v>-2.0861000000000001E-2</c:v>
                </c:pt>
                <c:pt idx="65062">
                  <c:v>-1.94339E-2</c:v>
                </c:pt>
                <c:pt idx="65063">
                  <c:v>-1.79845E-2</c:v>
                </c:pt>
                <c:pt idx="65064">
                  <c:v>-1.6515499999999999E-2</c:v>
                </c:pt>
                <c:pt idx="65065">
                  <c:v>-1.5029600000000001E-2</c:v>
                </c:pt>
                <c:pt idx="65066">
                  <c:v>-1.3529599999999999E-2</c:v>
                </c:pt>
                <c:pt idx="65067">
                  <c:v>-1.20181E-2</c:v>
                </c:pt>
                <c:pt idx="65068">
                  <c:v>-1.0497899999999999E-2</c:v>
                </c:pt>
                <c:pt idx="65069" formatCode="0.00E+00">
                  <c:v>-8.9718200000000001E-3</c:v>
                </c:pt>
                <c:pt idx="65070" formatCode="0.00E+00">
                  <c:v>-7.44255E-3</c:v>
                </c:pt>
                <c:pt idx="65071" formatCode="0.00E+00">
                  <c:v>-5.9128699999999998E-3</c:v>
                </c:pt>
                <c:pt idx="65072" formatCode="0.00E+00">
                  <c:v>-4.3855200000000004E-3</c:v>
                </c:pt>
                <c:pt idx="65073" formatCode="0.00E+00">
                  <c:v>-2.86324E-3</c:v>
                </c:pt>
                <c:pt idx="65074" formatCode="0.00E+00">
                  <c:v>-1.3487499999999999E-3</c:v>
                </c:pt>
                <c:pt idx="65075" formatCode="0.00E+00">
                  <c:v>1.5525200000000001E-4</c:v>
                </c:pt>
                <c:pt idx="65076" formatCode="0.00E+00">
                  <c:v>1.6461100000000001E-3</c:v>
                </c:pt>
                <c:pt idx="65077" formatCode="0.00E+00">
                  <c:v>3.1211899999999998E-3</c:v>
                </c:pt>
                <c:pt idx="65078" formatCode="0.00E+00">
                  <c:v>4.5778900000000003E-3</c:v>
                </c:pt>
                <c:pt idx="65079" formatCode="0.00E+00">
                  <c:v>6.0136499999999997E-3</c:v>
                </c:pt>
                <c:pt idx="65080" formatCode="0.00E+00">
                  <c:v>7.4259800000000004E-3</c:v>
                </c:pt>
                <c:pt idx="65081" formatCode="0.00E+00">
                  <c:v>8.8123999999999997E-3</c:v>
                </c:pt>
                <c:pt idx="65082">
                  <c:v>1.0170500000000001E-2</c:v>
                </c:pt>
                <c:pt idx="65083">
                  <c:v>1.1498E-2</c:v>
                </c:pt>
                <c:pt idx="65084">
                  <c:v>1.27925E-2</c:v>
                </c:pt>
                <c:pt idx="65085">
                  <c:v>1.4051900000000001E-2</c:v>
                </c:pt>
                <c:pt idx="65086">
                  <c:v>1.5273999999999999E-2</c:v>
                </c:pt>
                <c:pt idx="65087">
                  <c:v>1.6456800000000001E-2</c:v>
                </c:pt>
                <c:pt idx="65088">
                  <c:v>1.7598200000000001E-2</c:v>
                </c:pt>
                <c:pt idx="65089">
                  <c:v>1.8696399999999998E-2</c:v>
                </c:pt>
                <c:pt idx="65090">
                  <c:v>1.97494E-2</c:v>
                </c:pt>
                <c:pt idx="65091">
                  <c:v>2.0755699999999998E-2</c:v>
                </c:pt>
                <c:pt idx="65092">
                  <c:v>2.17136E-2</c:v>
                </c:pt>
                <c:pt idx="65093">
                  <c:v>2.26214E-2</c:v>
                </c:pt>
                <c:pt idx="65094">
                  <c:v>2.34778E-2</c:v>
                </c:pt>
                <c:pt idx="65095">
                  <c:v>2.4281299999999999E-2</c:v>
                </c:pt>
                <c:pt idx="65096">
                  <c:v>2.5030899999999998E-2</c:v>
                </c:pt>
                <c:pt idx="65097">
                  <c:v>2.57252E-2</c:v>
                </c:pt>
                <c:pt idx="65098">
                  <c:v>2.6363299999999999E-2</c:v>
                </c:pt>
                <c:pt idx="65099">
                  <c:v>2.6944099999999999E-2</c:v>
                </c:pt>
                <c:pt idx="65100">
                  <c:v>2.7466999999999998E-2</c:v>
                </c:pt>
                <c:pt idx="65101">
                  <c:v>2.79312E-2</c:v>
                </c:pt>
                <c:pt idx="65102">
                  <c:v>2.8336E-2</c:v>
                </c:pt>
                <c:pt idx="65103">
                  <c:v>2.8680899999999999E-2</c:v>
                </c:pt>
                <c:pt idx="65104">
                  <c:v>2.89657E-2</c:v>
                </c:pt>
                <c:pt idx="65105">
                  <c:v>2.9190000000000001E-2</c:v>
                </c:pt>
                <c:pt idx="65106">
                  <c:v>2.9353600000000001E-2</c:v>
                </c:pt>
                <c:pt idx="65107">
                  <c:v>2.9456599999999999E-2</c:v>
                </c:pt>
                <c:pt idx="65108">
                  <c:v>2.9498900000000002E-2</c:v>
                </c:pt>
                <c:pt idx="65109">
                  <c:v>2.9480800000000001E-2</c:v>
                </c:pt>
                <c:pt idx="65110">
                  <c:v>2.9402600000000001E-2</c:v>
                </c:pt>
                <c:pt idx="65111">
                  <c:v>2.9264600000000002E-2</c:v>
                </c:pt>
                <c:pt idx="65112">
                  <c:v>2.90675E-2</c:v>
                </c:pt>
                <c:pt idx="65113">
                  <c:v>2.8811699999999999E-2</c:v>
                </c:pt>
                <c:pt idx="65114">
                  <c:v>2.8498099999999998E-2</c:v>
                </c:pt>
                <c:pt idx="65115">
                  <c:v>2.81274E-2</c:v>
                </c:pt>
                <c:pt idx="65116">
                  <c:v>2.7700700000000002E-2</c:v>
                </c:pt>
                <c:pt idx="65117">
                  <c:v>2.7219E-2</c:v>
                </c:pt>
                <c:pt idx="65118">
                  <c:v>2.6683399999999999E-2</c:v>
                </c:pt>
                <c:pt idx="65119">
                  <c:v>2.6095199999999999E-2</c:v>
                </c:pt>
                <c:pt idx="65120">
                  <c:v>2.5455700000000001E-2</c:v>
                </c:pt>
                <c:pt idx="65121">
                  <c:v>2.4766300000000002E-2</c:v>
                </c:pt>
                <c:pt idx="65122">
                  <c:v>2.40287E-2</c:v>
                </c:pt>
                <c:pt idx="65123">
                  <c:v>2.3244299999999999E-2</c:v>
                </c:pt>
                <c:pt idx="65124">
                  <c:v>2.2414900000000001E-2</c:v>
                </c:pt>
                <c:pt idx="65125">
                  <c:v>2.15423E-2</c:v>
                </c:pt>
                <c:pt idx="65126">
                  <c:v>2.0628299999999999E-2</c:v>
                </c:pt>
                <c:pt idx="65127">
                  <c:v>1.9674899999999999E-2</c:v>
                </c:pt>
                <c:pt idx="65128">
                  <c:v>1.8684099999999999E-2</c:v>
                </c:pt>
                <c:pt idx="65129">
                  <c:v>1.7657900000000001E-2</c:v>
                </c:pt>
                <c:pt idx="65130">
                  <c:v>1.6598499999999999E-2</c:v>
                </c:pt>
                <c:pt idx="65131">
                  <c:v>1.5507999999999999E-2</c:v>
                </c:pt>
                <c:pt idx="65132">
                  <c:v>1.43888E-2</c:v>
                </c:pt>
                <c:pt idx="65133">
                  <c:v>1.3243E-2</c:v>
                </c:pt>
                <c:pt idx="65134">
                  <c:v>1.2073199999999999E-2</c:v>
                </c:pt>
                <c:pt idx="65135">
                  <c:v>1.0881500000000001E-2</c:v>
                </c:pt>
                <c:pt idx="65136" formatCode="0.00E+00">
                  <c:v>9.6705000000000003E-3</c:v>
                </c:pt>
                <c:pt idx="65137" formatCode="0.00E+00">
                  <c:v>8.4426099999999997E-3</c:v>
                </c:pt>
                <c:pt idx="65138" formatCode="0.00E+00">
                  <c:v>7.2003099999999997E-3</c:v>
                </c:pt>
                <c:pt idx="65139" formatCode="0.00E+00">
                  <c:v>5.9461100000000001E-3</c:v>
                </c:pt>
                <c:pt idx="65140" formatCode="0.00E+00">
                  <c:v>4.6825399999999998E-3</c:v>
                </c:pt>
                <c:pt idx="65141" formatCode="0.00E+00">
                  <c:v>3.4121400000000001E-3</c:v>
                </c:pt>
                <c:pt idx="65142" formatCode="0.00E+00">
                  <c:v>2.1374499999999999E-3</c:v>
                </c:pt>
                <c:pt idx="65143" formatCode="0.00E+00">
                  <c:v>8.6102599999999998E-4</c:v>
                </c:pt>
                <c:pt idx="65144" formatCode="0.00E+00">
                  <c:v>-4.1457100000000003E-4</c:v>
                </c:pt>
                <c:pt idx="65145" formatCode="0.00E+00">
                  <c:v>-1.6867900000000001E-3</c:v>
                </c:pt>
                <c:pt idx="65146" formatCode="0.00E+00">
                  <c:v>-2.9531000000000002E-3</c:v>
                </c:pt>
                <c:pt idx="65147" formatCode="0.00E+00">
                  <c:v>-4.2109799999999996E-3</c:v>
                </c:pt>
                <c:pt idx="65148" formatCode="0.00E+00">
                  <c:v>-5.4578999999999999E-3</c:v>
                </c:pt>
                <c:pt idx="65149" formatCode="0.00E+00">
                  <c:v>-6.6913900000000002E-3</c:v>
                </c:pt>
                <c:pt idx="65150" formatCode="0.00E+00">
                  <c:v>-7.9089999999999994E-3</c:v>
                </c:pt>
                <c:pt idx="65151" formatCode="0.00E+00">
                  <c:v>-9.1082899999999998E-3</c:v>
                </c:pt>
                <c:pt idx="65152">
                  <c:v>-1.02869E-2</c:v>
                </c:pt>
                <c:pt idx="65153">
                  <c:v>-1.14424E-2</c:v>
                </c:pt>
                <c:pt idx="65154">
                  <c:v>-1.2572699999999999E-2</c:v>
                </c:pt>
                <c:pt idx="65155">
                  <c:v>-1.36753E-2</c:v>
                </c:pt>
                <c:pt idx="65156">
                  <c:v>-1.47481E-2</c:v>
                </c:pt>
                <c:pt idx="65157">
                  <c:v>-1.5789000000000001E-2</c:v>
                </c:pt>
                <c:pt idx="65158">
                  <c:v>-1.6795899999999999E-2</c:v>
                </c:pt>
                <c:pt idx="65159">
                  <c:v>-1.7766799999999999E-2</c:v>
                </c:pt>
                <c:pt idx="65160">
                  <c:v>-1.86997E-2</c:v>
                </c:pt>
                <c:pt idx="65161">
                  <c:v>-1.95928E-2</c:v>
                </c:pt>
                <c:pt idx="65162">
                  <c:v>-2.0444299999999999E-2</c:v>
                </c:pt>
                <c:pt idx="65163">
                  <c:v>-2.1252400000000001E-2</c:v>
                </c:pt>
                <c:pt idx="65164">
                  <c:v>-2.20156E-2</c:v>
                </c:pt>
                <c:pt idx="65165">
                  <c:v>-2.27323E-2</c:v>
                </c:pt>
                <c:pt idx="65166">
                  <c:v>-2.3401100000000001E-2</c:v>
                </c:pt>
                <c:pt idx="65167">
                  <c:v>-2.40205E-2</c:v>
                </c:pt>
                <c:pt idx="65168">
                  <c:v>-2.4589300000000001E-2</c:v>
                </c:pt>
                <c:pt idx="65169">
                  <c:v>-2.5106400000000001E-2</c:v>
                </c:pt>
                <c:pt idx="65170">
                  <c:v>-2.5570599999999999E-2</c:v>
                </c:pt>
                <c:pt idx="65171">
                  <c:v>-2.5981000000000001E-2</c:v>
                </c:pt>
                <c:pt idx="65172">
                  <c:v>-2.6336700000000001E-2</c:v>
                </c:pt>
                <c:pt idx="65173">
                  <c:v>-2.6637000000000001E-2</c:v>
                </c:pt>
                <c:pt idx="65174">
                  <c:v>-2.6881100000000002E-2</c:v>
                </c:pt>
                <c:pt idx="65175">
                  <c:v>-2.7068499999999999E-2</c:v>
                </c:pt>
                <c:pt idx="65176">
                  <c:v>-2.7198900000000002E-2</c:v>
                </c:pt>
                <c:pt idx="65177">
                  <c:v>-2.7271699999999999E-2</c:v>
                </c:pt>
                <c:pt idx="65178">
                  <c:v>-2.72868E-2</c:v>
                </c:pt>
                <c:pt idx="65179">
                  <c:v>-2.72441E-2</c:v>
                </c:pt>
                <c:pt idx="65180">
                  <c:v>-2.7143500000000001E-2</c:v>
                </c:pt>
                <c:pt idx="65181">
                  <c:v>-2.6985100000000001E-2</c:v>
                </c:pt>
                <c:pt idx="65182">
                  <c:v>-2.67692E-2</c:v>
                </c:pt>
                <c:pt idx="65183">
                  <c:v>-2.6495999999999999E-2</c:v>
                </c:pt>
                <c:pt idx="65184">
                  <c:v>-2.6165999999999998E-2</c:v>
                </c:pt>
                <c:pt idx="65185">
                  <c:v>-2.5779699999999999E-2</c:v>
                </c:pt>
                <c:pt idx="65186">
                  <c:v>-2.5337700000000001E-2</c:v>
                </c:pt>
                <c:pt idx="65187">
                  <c:v>-2.48407E-2</c:v>
                </c:pt>
                <c:pt idx="65188">
                  <c:v>-2.4289499999999999E-2</c:v>
                </c:pt>
                <c:pt idx="65189">
                  <c:v>-2.3685299999999999E-2</c:v>
                </c:pt>
                <c:pt idx="65190">
                  <c:v>-2.30292E-2</c:v>
                </c:pt>
                <c:pt idx="65191">
                  <c:v>-2.2322100000000001E-2</c:v>
                </c:pt>
                <c:pt idx="65192">
                  <c:v>-2.15651E-2</c:v>
                </c:pt>
                <c:pt idx="65193">
                  <c:v>-2.0758800000000001E-2</c:v>
                </c:pt>
                <c:pt idx="65194">
                  <c:v>-1.9904100000000001E-2</c:v>
                </c:pt>
                <c:pt idx="65195">
                  <c:v>-1.90023E-2</c:v>
                </c:pt>
                <c:pt idx="65196">
                  <c:v>-1.80552E-2</c:v>
                </c:pt>
                <c:pt idx="65197">
                  <c:v>-1.7065E-2</c:v>
                </c:pt>
                <c:pt idx="65198">
                  <c:v>-1.6034300000000001E-2</c:v>
                </c:pt>
                <c:pt idx="65199">
                  <c:v>-1.49655E-2</c:v>
                </c:pt>
                <c:pt idx="65200">
                  <c:v>-1.38608E-2</c:v>
                </c:pt>
                <c:pt idx="65201">
                  <c:v>-1.2722799999999999E-2</c:v>
                </c:pt>
                <c:pt idx="65202">
                  <c:v>-1.1554099999999999E-2</c:v>
                </c:pt>
                <c:pt idx="65203">
                  <c:v>-1.03572E-2</c:v>
                </c:pt>
                <c:pt idx="65204" formatCode="0.00E+00">
                  <c:v>-9.1345899999999997E-3</c:v>
                </c:pt>
                <c:pt idx="65205" formatCode="0.00E+00">
                  <c:v>-7.8891800000000008E-3</c:v>
                </c:pt>
                <c:pt idx="65206" formatCode="0.00E+00">
                  <c:v>-6.6238E-3</c:v>
                </c:pt>
                <c:pt idx="65207" formatCode="0.00E+00">
                  <c:v>-5.3411999999999999E-3</c:v>
                </c:pt>
                <c:pt idx="65208" formatCode="0.00E+00">
                  <c:v>-4.0440099999999998E-3</c:v>
                </c:pt>
                <c:pt idx="65209" formatCode="0.00E+00">
                  <c:v>-2.7350899999999999E-3</c:v>
                </c:pt>
                <c:pt idx="65210" formatCode="0.00E+00">
                  <c:v>-1.4174999999999999E-3</c:v>
                </c:pt>
                <c:pt idx="65211" formatCode="0.00E+00">
                  <c:v>-9.4118900000000004E-5</c:v>
                </c:pt>
                <c:pt idx="65212" formatCode="0.00E+00">
                  <c:v>1.2321999999999999E-3</c:v>
                </c:pt>
                <c:pt idx="65213" formatCode="0.00E+00">
                  <c:v>2.5584599999999998E-3</c:v>
                </c:pt>
                <c:pt idx="65214" formatCode="0.00E+00">
                  <c:v>3.8816800000000002E-3</c:v>
                </c:pt>
                <c:pt idx="65215" formatCode="0.00E+00">
                  <c:v>5.1992599999999998E-3</c:v>
                </c:pt>
                <c:pt idx="65216" formatCode="0.00E+00">
                  <c:v>6.5088999999999998E-3</c:v>
                </c:pt>
                <c:pt idx="65217" formatCode="0.00E+00">
                  <c:v>7.8077900000000002E-3</c:v>
                </c:pt>
                <c:pt idx="65218" formatCode="0.00E+00">
                  <c:v>9.0926500000000007E-3</c:v>
                </c:pt>
                <c:pt idx="65219">
                  <c:v>1.03605E-2</c:v>
                </c:pt>
                <c:pt idx="65220">
                  <c:v>1.1608500000000001E-2</c:v>
                </c:pt>
                <c:pt idx="65221">
                  <c:v>1.2833900000000001E-2</c:v>
                </c:pt>
                <c:pt idx="65222">
                  <c:v>1.4034400000000001E-2</c:v>
                </c:pt>
                <c:pt idx="65223">
                  <c:v>1.5207699999999999E-2</c:v>
                </c:pt>
                <c:pt idx="65224">
                  <c:v>1.6351500000000001E-2</c:v>
                </c:pt>
                <c:pt idx="65225">
                  <c:v>1.7463099999999999E-2</c:v>
                </c:pt>
                <c:pt idx="65226">
                  <c:v>1.8539400000000001E-2</c:v>
                </c:pt>
                <c:pt idx="65227">
                  <c:v>1.9577899999999999E-2</c:v>
                </c:pt>
                <c:pt idx="65228">
                  <c:v>2.0576500000000001E-2</c:v>
                </c:pt>
                <c:pt idx="65229">
                  <c:v>2.1532900000000001E-2</c:v>
                </c:pt>
                <c:pt idx="65230">
                  <c:v>2.24449E-2</c:v>
                </c:pt>
                <c:pt idx="65231">
                  <c:v>2.3310299999999999E-2</c:v>
                </c:pt>
                <c:pt idx="65232">
                  <c:v>2.4126999999999999E-2</c:v>
                </c:pt>
                <c:pt idx="65233">
                  <c:v>2.4893200000000001E-2</c:v>
                </c:pt>
                <c:pt idx="65234">
                  <c:v>2.56072E-2</c:v>
                </c:pt>
                <c:pt idx="65235">
                  <c:v>2.6266999999999999E-2</c:v>
                </c:pt>
                <c:pt idx="65236">
                  <c:v>2.6870399999999999E-2</c:v>
                </c:pt>
                <c:pt idx="65237">
                  <c:v>2.7416300000000001E-2</c:v>
                </c:pt>
                <c:pt idx="65238">
                  <c:v>2.7904100000000001E-2</c:v>
                </c:pt>
                <c:pt idx="65239">
                  <c:v>2.8332300000000001E-2</c:v>
                </c:pt>
                <c:pt idx="65240">
                  <c:v>2.86976E-2</c:v>
                </c:pt>
                <c:pt idx="65241">
                  <c:v>2.89962E-2</c:v>
                </c:pt>
                <c:pt idx="65242">
                  <c:v>2.9227199999999998E-2</c:v>
                </c:pt>
                <c:pt idx="65243">
                  <c:v>2.9392600000000001E-2</c:v>
                </c:pt>
                <c:pt idx="65244">
                  <c:v>2.9494300000000001E-2</c:v>
                </c:pt>
                <c:pt idx="65245">
                  <c:v>2.95324E-2</c:v>
                </c:pt>
                <c:pt idx="65246">
                  <c:v>2.9505799999999999E-2</c:v>
                </c:pt>
                <c:pt idx="65247">
                  <c:v>2.9414300000000001E-2</c:v>
                </c:pt>
                <c:pt idx="65248">
                  <c:v>2.92578E-2</c:v>
                </c:pt>
                <c:pt idx="65249">
                  <c:v>2.9036200000000002E-2</c:v>
                </c:pt>
                <c:pt idx="65250">
                  <c:v>2.8749299999999998E-2</c:v>
                </c:pt>
                <c:pt idx="65251">
                  <c:v>2.8397100000000002E-2</c:v>
                </c:pt>
                <c:pt idx="65252">
                  <c:v>2.79796E-2</c:v>
                </c:pt>
                <c:pt idx="65253">
                  <c:v>2.7497000000000001E-2</c:v>
                </c:pt>
                <c:pt idx="65254">
                  <c:v>2.6948799999999998E-2</c:v>
                </c:pt>
                <c:pt idx="65255">
                  <c:v>2.63346E-2</c:v>
                </c:pt>
                <c:pt idx="65256">
                  <c:v>2.56545E-2</c:v>
                </c:pt>
                <c:pt idx="65257">
                  <c:v>2.4908900000000001E-2</c:v>
                </c:pt>
                <c:pt idx="65258">
                  <c:v>2.40982E-2</c:v>
                </c:pt>
                <c:pt idx="65259">
                  <c:v>2.3222900000000001E-2</c:v>
                </c:pt>
                <c:pt idx="65260">
                  <c:v>2.22837E-2</c:v>
                </c:pt>
                <c:pt idx="65261">
                  <c:v>2.12824E-2</c:v>
                </c:pt>
                <c:pt idx="65262">
                  <c:v>2.02215E-2</c:v>
                </c:pt>
                <c:pt idx="65263">
                  <c:v>1.9104199999999998E-2</c:v>
                </c:pt>
                <c:pt idx="65264">
                  <c:v>1.7931900000000001E-2</c:v>
                </c:pt>
                <c:pt idx="65265">
                  <c:v>1.6704199999999999E-2</c:v>
                </c:pt>
                <c:pt idx="65266">
                  <c:v>1.5420400000000001E-2</c:v>
                </c:pt>
                <c:pt idx="65267">
                  <c:v>1.40807E-2</c:v>
                </c:pt>
                <c:pt idx="65268">
                  <c:v>1.2686599999999999E-2</c:v>
                </c:pt>
                <c:pt idx="65269">
                  <c:v>1.12403E-2</c:v>
                </c:pt>
                <c:pt idx="65270" formatCode="0.00E+00">
                  <c:v>9.7447999999999996E-3</c:v>
                </c:pt>
                <c:pt idx="65271" formatCode="0.00E+00">
                  <c:v>8.2046600000000008E-3</c:v>
                </c:pt>
                <c:pt idx="65272" formatCode="0.00E+00">
                  <c:v>6.6248599999999998E-3</c:v>
                </c:pt>
                <c:pt idx="65273" formatCode="0.00E+00">
                  <c:v>5.0088299999999997E-3</c:v>
                </c:pt>
                <c:pt idx="65274" formatCode="0.00E+00">
                  <c:v>3.3569899999999998E-3</c:v>
                </c:pt>
                <c:pt idx="65275" formatCode="0.00E+00">
                  <c:v>1.66905E-3</c:v>
                </c:pt>
                <c:pt idx="65276" formatCode="0.00E+00">
                  <c:v>-5.2386999999999998E-5</c:v>
                </c:pt>
                <c:pt idx="65277" formatCode="0.00E+00">
                  <c:v>-1.8028300000000001E-3</c:v>
                </c:pt>
                <c:pt idx="65278" formatCode="0.00E+00">
                  <c:v>-3.5792200000000001E-3</c:v>
                </c:pt>
                <c:pt idx="65279" formatCode="0.00E+00">
                  <c:v>-5.3807500000000001E-3</c:v>
                </c:pt>
                <c:pt idx="65280" formatCode="0.00E+00">
                  <c:v>-7.2066700000000001E-3</c:v>
                </c:pt>
                <c:pt idx="65281" formatCode="0.00E+00">
                  <c:v>-9.0545999999999995E-3</c:v>
                </c:pt>
                <c:pt idx="65282">
                  <c:v>-1.09211E-2</c:v>
                </c:pt>
                <c:pt idx="65283">
                  <c:v>-1.28027E-2</c:v>
                </c:pt>
                <c:pt idx="65284">
                  <c:v>-1.46962E-2</c:v>
                </c:pt>
                <c:pt idx="65285">
                  <c:v>-1.6597899999999999E-2</c:v>
                </c:pt>
                <c:pt idx="65286">
                  <c:v>-1.85033E-2</c:v>
                </c:pt>
                <c:pt idx="65287">
                  <c:v>-2.04073E-2</c:v>
                </c:pt>
                <c:pt idx="65288">
                  <c:v>-2.23059E-2</c:v>
                </c:pt>
                <c:pt idx="65289">
                  <c:v>-2.41969E-2</c:v>
                </c:pt>
                <c:pt idx="65290">
                  <c:v>-2.6079700000000001E-2</c:v>
                </c:pt>
                <c:pt idx="65291">
                  <c:v>-2.79527E-2</c:v>
                </c:pt>
                <c:pt idx="65292">
                  <c:v>-2.9812700000000001E-2</c:v>
                </c:pt>
                <c:pt idx="65293">
                  <c:v>-3.1655900000000001E-2</c:v>
                </c:pt>
                <c:pt idx="65294">
                  <c:v>-3.3479099999999998E-2</c:v>
                </c:pt>
                <c:pt idx="65295">
                  <c:v>-3.5280400000000003E-2</c:v>
                </c:pt>
                <c:pt idx="65296">
                  <c:v>-3.70587E-2</c:v>
                </c:pt>
                <c:pt idx="65297">
                  <c:v>-3.8812600000000003E-2</c:v>
                </c:pt>
                <c:pt idx="65298">
                  <c:v>-4.0538600000000001E-2</c:v>
                </c:pt>
                <c:pt idx="65299">
                  <c:v>-4.22347E-2</c:v>
                </c:pt>
                <c:pt idx="65300">
                  <c:v>-4.39009E-2</c:v>
                </c:pt>
                <c:pt idx="65301">
                  <c:v>-4.5537000000000001E-2</c:v>
                </c:pt>
                <c:pt idx="65302">
                  <c:v>-4.7142499999999997E-2</c:v>
                </c:pt>
                <c:pt idx="65303">
                  <c:v>-4.8718900000000002E-2</c:v>
                </c:pt>
                <c:pt idx="65304">
                  <c:v>-5.02668E-2</c:v>
                </c:pt>
                <c:pt idx="65305">
                  <c:v>-5.1783599999999999E-2</c:v>
                </c:pt>
                <c:pt idx="65306">
                  <c:v>-5.3264800000000001E-2</c:v>
                </c:pt>
                <c:pt idx="65307">
                  <c:v>-5.4708E-2</c:v>
                </c:pt>
                <c:pt idx="65308">
                  <c:v>-5.6113200000000002E-2</c:v>
                </c:pt>
                <c:pt idx="65309">
                  <c:v>-5.7480099999999999E-2</c:v>
                </c:pt>
                <c:pt idx="65310">
                  <c:v>-5.8805999999999997E-2</c:v>
                </c:pt>
                <c:pt idx="65311">
                  <c:v>-6.0088299999999997E-2</c:v>
                </c:pt>
                <c:pt idx="65312">
                  <c:v>-6.1325299999999999E-2</c:v>
                </c:pt>
                <c:pt idx="65313">
                  <c:v>-6.2516500000000003E-2</c:v>
                </c:pt>
                <c:pt idx="65314">
                  <c:v>-6.3661899999999993E-2</c:v>
                </c:pt>
                <c:pt idx="65315">
                  <c:v>-6.4761700000000005E-2</c:v>
                </c:pt>
                <c:pt idx="65316">
                  <c:v>-6.5815100000000001E-2</c:v>
                </c:pt>
                <c:pt idx="65317">
                  <c:v>-6.6821000000000005E-2</c:v>
                </c:pt>
                <c:pt idx="65318">
                  <c:v>-6.7778699999999997E-2</c:v>
                </c:pt>
                <c:pt idx="65319">
                  <c:v>-6.8687100000000001E-2</c:v>
                </c:pt>
                <c:pt idx="65320">
                  <c:v>-6.95442E-2</c:v>
                </c:pt>
                <c:pt idx="65321">
                  <c:v>-7.0349200000000001E-2</c:v>
                </c:pt>
                <c:pt idx="65322">
                  <c:v>-7.1103299999999994E-2</c:v>
                </c:pt>
                <c:pt idx="65323">
                  <c:v>-7.1807099999999999E-2</c:v>
                </c:pt>
                <c:pt idx="65324">
                  <c:v>-7.2459800000000005E-2</c:v>
                </c:pt>
                <c:pt idx="65325">
                  <c:v>-7.3060100000000003E-2</c:v>
                </c:pt>
                <c:pt idx="65326">
                  <c:v>-7.3608599999999996E-2</c:v>
                </c:pt>
                <c:pt idx="65327">
                  <c:v>-7.4107800000000001E-2</c:v>
                </c:pt>
                <c:pt idx="65328">
                  <c:v>-7.4559700000000007E-2</c:v>
                </c:pt>
                <c:pt idx="65329">
                  <c:v>-7.4965599999999993E-2</c:v>
                </c:pt>
                <c:pt idx="65330">
                  <c:v>-7.5326900000000002E-2</c:v>
                </c:pt>
                <c:pt idx="65331">
                  <c:v>-7.5645799999999999E-2</c:v>
                </c:pt>
                <c:pt idx="65332">
                  <c:v>-7.5925699999999999E-2</c:v>
                </c:pt>
                <c:pt idx="65333">
                  <c:v>-7.6170299999999996E-2</c:v>
                </c:pt>
                <c:pt idx="65334">
                  <c:v>-7.6382400000000003E-2</c:v>
                </c:pt>
                <c:pt idx="65335">
                  <c:v>-7.6563400000000004E-2</c:v>
                </c:pt>
                <c:pt idx="65336">
                  <c:v>-7.6713199999999995E-2</c:v>
                </c:pt>
                <c:pt idx="65337">
                  <c:v>-7.6831300000000005E-2</c:v>
                </c:pt>
                <c:pt idx="65338">
                  <c:v>-7.6916999999999999E-2</c:v>
                </c:pt>
                <c:pt idx="65339">
                  <c:v>-7.6969200000000002E-2</c:v>
                </c:pt>
                <c:pt idx="65340">
                  <c:v>-7.6989600000000005E-2</c:v>
                </c:pt>
                <c:pt idx="65341">
                  <c:v>-7.6983599999999999E-2</c:v>
                </c:pt>
                <c:pt idx="65342">
                  <c:v>-7.6955700000000002E-2</c:v>
                </c:pt>
                <c:pt idx="65343">
                  <c:v>-7.6906100000000005E-2</c:v>
                </c:pt>
                <c:pt idx="65344">
                  <c:v>-7.6832399999999995E-2</c:v>
                </c:pt>
                <c:pt idx="65345">
                  <c:v>-7.6733999999999997E-2</c:v>
                </c:pt>
                <c:pt idx="65346">
                  <c:v>-7.6612799999999995E-2</c:v>
                </c:pt>
                <c:pt idx="65347">
                  <c:v>-7.6471800000000006E-2</c:v>
                </c:pt>
                <c:pt idx="65348">
                  <c:v>-7.6314400000000004E-2</c:v>
                </c:pt>
                <c:pt idx="65349">
                  <c:v>-7.6144000000000003E-2</c:v>
                </c:pt>
                <c:pt idx="65350">
                  <c:v>-7.5963000000000003E-2</c:v>
                </c:pt>
                <c:pt idx="65351">
                  <c:v>-7.5772900000000004E-2</c:v>
                </c:pt>
                <c:pt idx="65352">
                  <c:v>-7.55768E-2</c:v>
                </c:pt>
                <c:pt idx="65353">
                  <c:v>-7.5377600000000003E-2</c:v>
                </c:pt>
                <c:pt idx="65354">
                  <c:v>-7.5176499999999993E-2</c:v>
                </c:pt>
                <c:pt idx="65355">
                  <c:v>-7.4972800000000006E-2</c:v>
                </c:pt>
                <c:pt idx="65356">
                  <c:v>-7.4766600000000003E-2</c:v>
                </c:pt>
                <c:pt idx="65357">
                  <c:v>-7.4560199999999993E-2</c:v>
                </c:pt>
                <c:pt idx="65358">
                  <c:v>-7.4357400000000004E-2</c:v>
                </c:pt>
                <c:pt idx="65359">
                  <c:v>-7.4163000000000007E-2</c:v>
                </c:pt>
                <c:pt idx="65360">
                  <c:v>-7.3980699999999996E-2</c:v>
                </c:pt>
                <c:pt idx="65361">
                  <c:v>-7.3813500000000004E-2</c:v>
                </c:pt>
                <c:pt idx="65362">
                  <c:v>-7.3663400000000004E-2</c:v>
                </c:pt>
                <c:pt idx="65363">
                  <c:v>-7.3532100000000003E-2</c:v>
                </c:pt>
                <c:pt idx="65364">
                  <c:v>-7.3421E-2</c:v>
                </c:pt>
                <c:pt idx="65365">
                  <c:v>-7.3331499999999994E-2</c:v>
                </c:pt>
                <c:pt idx="65366">
                  <c:v>-7.3264200000000002E-2</c:v>
                </c:pt>
                <c:pt idx="65367">
                  <c:v>-7.3218900000000003E-2</c:v>
                </c:pt>
                <c:pt idx="65368">
                  <c:v>-7.3194200000000001E-2</c:v>
                </c:pt>
                <c:pt idx="65369">
                  <c:v>-7.3190400000000003E-2</c:v>
                </c:pt>
                <c:pt idx="65370">
                  <c:v>-7.3210499999999998E-2</c:v>
                </c:pt>
                <c:pt idx="65371">
                  <c:v>-7.3259900000000003E-2</c:v>
                </c:pt>
                <c:pt idx="65372">
                  <c:v>-7.3344199999999998E-2</c:v>
                </c:pt>
                <c:pt idx="65373">
                  <c:v>-7.3464799999999997E-2</c:v>
                </c:pt>
                <c:pt idx="65374">
                  <c:v>-7.3621900000000004E-2</c:v>
                </c:pt>
                <c:pt idx="65375">
                  <c:v>-7.3815800000000001E-2</c:v>
                </c:pt>
                <c:pt idx="65376">
                  <c:v>-7.4046899999999999E-2</c:v>
                </c:pt>
                <c:pt idx="65377">
                  <c:v>-7.4316499999999994E-2</c:v>
                </c:pt>
                <c:pt idx="65378">
                  <c:v>-7.4626499999999998E-2</c:v>
                </c:pt>
                <c:pt idx="65379">
                  <c:v>-7.4975399999999998E-2</c:v>
                </c:pt>
                <c:pt idx="65380">
                  <c:v>-7.5359300000000004E-2</c:v>
                </c:pt>
                <c:pt idx="65381">
                  <c:v>-7.5777300000000006E-2</c:v>
                </c:pt>
                <c:pt idx="65382">
                  <c:v>-7.6231999999999994E-2</c:v>
                </c:pt>
                <c:pt idx="65383">
                  <c:v>-7.6726600000000006E-2</c:v>
                </c:pt>
                <c:pt idx="65384">
                  <c:v>-7.7263200000000004E-2</c:v>
                </c:pt>
                <c:pt idx="65385">
                  <c:v>-7.7842099999999997E-2</c:v>
                </c:pt>
                <c:pt idx="65386">
                  <c:v>-7.8463000000000005E-2</c:v>
                </c:pt>
                <c:pt idx="65387">
                  <c:v>-7.9121300000000006E-2</c:v>
                </c:pt>
                <c:pt idx="65388">
                  <c:v>-7.9808599999999993E-2</c:v>
                </c:pt>
                <c:pt idx="65389">
                  <c:v>-8.0520300000000003E-2</c:v>
                </c:pt>
                <c:pt idx="65390">
                  <c:v>-8.1258300000000006E-2</c:v>
                </c:pt>
                <c:pt idx="65391">
                  <c:v>-8.2026600000000005E-2</c:v>
                </c:pt>
                <c:pt idx="65392">
                  <c:v>-8.2825899999999994E-2</c:v>
                </c:pt>
                <c:pt idx="65393">
                  <c:v>-8.3657099999999998E-2</c:v>
                </c:pt>
                <c:pt idx="65394">
                  <c:v>-8.4523100000000004E-2</c:v>
                </c:pt>
                <c:pt idx="65395">
                  <c:v>-8.54245E-2</c:v>
                </c:pt>
                <c:pt idx="65396">
                  <c:v>-8.6358699999999997E-2</c:v>
                </c:pt>
                <c:pt idx="65397">
                  <c:v>-8.7321700000000002E-2</c:v>
                </c:pt>
                <c:pt idx="65398">
                  <c:v>-8.8311200000000006E-2</c:v>
                </c:pt>
                <c:pt idx="65399">
                  <c:v>-8.9326900000000001E-2</c:v>
                </c:pt>
                <c:pt idx="65400">
                  <c:v>-9.0368599999999993E-2</c:v>
                </c:pt>
                <c:pt idx="65401">
                  <c:v>-9.1436000000000003E-2</c:v>
                </c:pt>
                <c:pt idx="65402">
                  <c:v>-9.2529799999999995E-2</c:v>
                </c:pt>
                <c:pt idx="65403">
                  <c:v>-9.3651999999999999E-2</c:v>
                </c:pt>
                <c:pt idx="65404">
                  <c:v>-9.48045E-2</c:v>
                </c:pt>
                <c:pt idx="65405">
                  <c:v>-9.5987299999999998E-2</c:v>
                </c:pt>
                <c:pt idx="65406">
                  <c:v>-9.7198099999999996E-2</c:v>
                </c:pt>
                <c:pt idx="65407">
                  <c:v>-9.8433199999999998E-2</c:v>
                </c:pt>
                <c:pt idx="65408">
                  <c:v>-9.9688799999999994E-2</c:v>
                </c:pt>
                <c:pt idx="65409">
                  <c:v>-0.100961</c:v>
                </c:pt>
                <c:pt idx="65410">
                  <c:v>-0.10224800000000001</c:v>
                </c:pt>
                <c:pt idx="65411">
                  <c:v>-0.103546</c:v>
                </c:pt>
                <c:pt idx="65412">
                  <c:v>-0.104851</c:v>
                </c:pt>
                <c:pt idx="65413">
                  <c:v>-0.10616</c:v>
                </c:pt>
                <c:pt idx="65414">
                  <c:v>-0.107473</c:v>
                </c:pt>
                <c:pt idx="65415">
                  <c:v>-0.10879</c:v>
                </c:pt>
                <c:pt idx="65416">
                  <c:v>-0.11011600000000001</c:v>
                </c:pt>
                <c:pt idx="65417">
                  <c:v>-0.11144800000000001</c:v>
                </c:pt>
                <c:pt idx="65418">
                  <c:v>-0.112786</c:v>
                </c:pt>
                <c:pt idx="65419">
                  <c:v>-0.114125</c:v>
                </c:pt>
                <c:pt idx="65420">
                  <c:v>-0.11545999999999999</c:v>
                </c:pt>
                <c:pt idx="65421">
                  <c:v>-0.11679</c:v>
                </c:pt>
                <c:pt idx="65422">
                  <c:v>-0.118116</c:v>
                </c:pt>
                <c:pt idx="65423">
                  <c:v>-0.119437</c:v>
                </c:pt>
                <c:pt idx="65424">
                  <c:v>-0.120754</c:v>
                </c:pt>
                <c:pt idx="65425">
                  <c:v>-0.12207</c:v>
                </c:pt>
                <c:pt idx="65426">
                  <c:v>-0.123387</c:v>
                </c:pt>
                <c:pt idx="65427">
                  <c:v>-0.124705</c:v>
                </c:pt>
                <c:pt idx="65428">
                  <c:v>-0.12601899999999999</c:v>
                </c:pt>
                <c:pt idx="65429">
                  <c:v>-0.127329</c:v>
                </c:pt>
                <c:pt idx="65430">
                  <c:v>-0.128634</c:v>
                </c:pt>
                <c:pt idx="65431">
                  <c:v>-0.12993499999999999</c:v>
                </c:pt>
                <c:pt idx="65432">
                  <c:v>-0.13122800000000001</c:v>
                </c:pt>
                <c:pt idx="65433">
                  <c:v>-0.13251099999999999</c:v>
                </c:pt>
                <c:pt idx="65434">
                  <c:v>-0.13378300000000001</c:v>
                </c:pt>
                <c:pt idx="65435">
                  <c:v>-0.135046</c:v>
                </c:pt>
                <c:pt idx="65436">
                  <c:v>-0.136298</c:v>
                </c:pt>
                <c:pt idx="65437">
                  <c:v>-0.13753099999999999</c:v>
                </c:pt>
                <c:pt idx="65438">
                  <c:v>-0.13874</c:v>
                </c:pt>
                <c:pt idx="65439">
                  <c:v>-0.13991999999999999</c:v>
                </c:pt>
                <c:pt idx="65440">
                  <c:v>-0.141069</c:v>
                </c:pt>
                <c:pt idx="65441">
                  <c:v>-0.14218</c:v>
                </c:pt>
                <c:pt idx="65442">
                  <c:v>-0.14324899999999999</c:v>
                </c:pt>
                <c:pt idx="65443">
                  <c:v>-0.14427799999999999</c:v>
                </c:pt>
                <c:pt idx="65444">
                  <c:v>-0.14527000000000001</c:v>
                </c:pt>
                <c:pt idx="65445">
                  <c:v>-0.14622599999999999</c:v>
                </c:pt>
                <c:pt idx="65446">
                  <c:v>-0.147145</c:v>
                </c:pt>
                <c:pt idx="65447">
                  <c:v>-0.14802999999999999</c:v>
                </c:pt>
                <c:pt idx="65448">
                  <c:v>-0.14887900000000001</c:v>
                </c:pt>
                <c:pt idx="65449">
                  <c:v>-0.14968899999999999</c:v>
                </c:pt>
                <c:pt idx="65450">
                  <c:v>-0.15045800000000001</c:v>
                </c:pt>
                <c:pt idx="65451">
                  <c:v>-0.15118899999999999</c:v>
                </c:pt>
                <c:pt idx="65452">
                  <c:v>-0.15188299999999999</c:v>
                </c:pt>
                <c:pt idx="65453">
                  <c:v>-0.15254100000000001</c:v>
                </c:pt>
                <c:pt idx="65454">
                  <c:v>-0.15316099999999999</c:v>
                </c:pt>
                <c:pt idx="65455">
                  <c:v>-0.15374099999999999</c:v>
                </c:pt>
                <c:pt idx="65456">
                  <c:v>-0.15428500000000001</c:v>
                </c:pt>
                <c:pt idx="65457">
                  <c:v>-0.15479799999999999</c:v>
                </c:pt>
                <c:pt idx="65458">
                  <c:v>-0.15528</c:v>
                </c:pt>
                <c:pt idx="65459">
                  <c:v>-0.155724</c:v>
                </c:pt>
                <c:pt idx="65460">
                  <c:v>-0.15612200000000001</c:v>
                </c:pt>
                <c:pt idx="65461">
                  <c:v>-0.156469</c:v>
                </c:pt>
                <c:pt idx="65462">
                  <c:v>-0.15676000000000001</c:v>
                </c:pt>
                <c:pt idx="65463">
                  <c:v>-0.156997</c:v>
                </c:pt>
                <c:pt idx="65464">
                  <c:v>-0.15717700000000001</c:v>
                </c:pt>
                <c:pt idx="65465">
                  <c:v>-0.157301</c:v>
                </c:pt>
                <c:pt idx="65466">
                  <c:v>-0.15737400000000001</c:v>
                </c:pt>
                <c:pt idx="65467">
                  <c:v>-0.15740399999999999</c:v>
                </c:pt>
                <c:pt idx="65468">
                  <c:v>-0.15739600000000001</c:v>
                </c:pt>
                <c:pt idx="65469">
                  <c:v>-0.15734799999999999</c:v>
                </c:pt>
                <c:pt idx="65470">
                  <c:v>-0.15725600000000001</c:v>
                </c:pt>
                <c:pt idx="65471">
                  <c:v>-0.15711900000000001</c:v>
                </c:pt>
                <c:pt idx="65472">
                  <c:v>-0.15693799999999999</c:v>
                </c:pt>
                <c:pt idx="65473">
                  <c:v>-0.15671099999999999</c:v>
                </c:pt>
                <c:pt idx="65474">
                  <c:v>-0.15644</c:v>
                </c:pt>
                <c:pt idx="65475">
                  <c:v>-0.15613099999999999</c:v>
                </c:pt>
                <c:pt idx="65476">
                  <c:v>-0.15578900000000001</c:v>
                </c:pt>
                <c:pt idx="65477">
                  <c:v>-0.155418</c:v>
                </c:pt>
                <c:pt idx="65478">
                  <c:v>-0.15502299999999999</c:v>
                </c:pt>
                <c:pt idx="65479">
                  <c:v>-0.154608</c:v>
                </c:pt>
                <c:pt idx="65480">
                  <c:v>-0.15417400000000001</c:v>
                </c:pt>
                <c:pt idx="65481">
                  <c:v>-0.153723</c:v>
                </c:pt>
                <c:pt idx="65482">
                  <c:v>-0.153254</c:v>
                </c:pt>
                <c:pt idx="65483">
                  <c:v>-0.15277099999999999</c:v>
                </c:pt>
                <c:pt idx="65484">
                  <c:v>-0.15227499999999999</c:v>
                </c:pt>
                <c:pt idx="65485">
                  <c:v>-0.15176999999999999</c:v>
                </c:pt>
                <c:pt idx="65486">
                  <c:v>-0.151256</c:v>
                </c:pt>
                <c:pt idx="65487">
                  <c:v>-0.15073400000000001</c:v>
                </c:pt>
                <c:pt idx="65488">
                  <c:v>-0.150201</c:v>
                </c:pt>
                <c:pt idx="65489">
                  <c:v>-0.14965999999999999</c:v>
                </c:pt>
                <c:pt idx="65490">
                  <c:v>-0.149114</c:v>
                </c:pt>
                <c:pt idx="65491">
                  <c:v>-0.148564</c:v>
                </c:pt>
                <c:pt idx="65492">
                  <c:v>-0.148009</c:v>
                </c:pt>
                <c:pt idx="65493">
                  <c:v>-0.14745</c:v>
                </c:pt>
                <c:pt idx="65494">
                  <c:v>-0.14688799999999999</c:v>
                </c:pt>
                <c:pt idx="65495">
                  <c:v>-0.14632800000000001</c:v>
                </c:pt>
                <c:pt idx="65496">
                  <c:v>-0.14577499999999999</c:v>
                </c:pt>
                <c:pt idx="65497">
                  <c:v>-0.14524000000000001</c:v>
                </c:pt>
                <c:pt idx="65498">
                  <c:v>-0.14473</c:v>
                </c:pt>
                <c:pt idx="65499">
                  <c:v>-0.14424899999999999</c:v>
                </c:pt>
                <c:pt idx="65500">
                  <c:v>-0.14380100000000001</c:v>
                </c:pt>
                <c:pt idx="65501">
                  <c:v>-0.14338899999999999</c:v>
                </c:pt>
                <c:pt idx="65502">
                  <c:v>-0.143015</c:v>
                </c:pt>
                <c:pt idx="65503">
                  <c:v>-0.14268</c:v>
                </c:pt>
                <c:pt idx="65504">
                  <c:v>-0.14238300000000001</c:v>
                </c:pt>
                <c:pt idx="65505">
                  <c:v>-0.14212</c:v>
                </c:pt>
                <c:pt idx="65506">
                  <c:v>-0.14188999999999999</c:v>
                </c:pt>
                <c:pt idx="65507">
                  <c:v>-0.14169799999999999</c:v>
                </c:pt>
                <c:pt idx="65508">
                  <c:v>-0.14155300000000001</c:v>
                </c:pt>
                <c:pt idx="65509">
                  <c:v>-0.141461</c:v>
                </c:pt>
                <c:pt idx="65510">
                  <c:v>-0.14142199999999999</c:v>
                </c:pt>
                <c:pt idx="65511">
                  <c:v>-0.141434</c:v>
                </c:pt>
                <c:pt idx="65512">
                  <c:v>-0.14149400000000001</c:v>
                </c:pt>
                <c:pt idx="65513">
                  <c:v>-0.14160400000000001</c:v>
                </c:pt>
                <c:pt idx="65514">
                  <c:v>-0.141763</c:v>
                </c:pt>
                <c:pt idx="65515">
                  <c:v>-0.14197199999999999</c:v>
                </c:pt>
                <c:pt idx="65516">
                  <c:v>-0.142234</c:v>
                </c:pt>
                <c:pt idx="65517">
                  <c:v>-0.14255599999999999</c:v>
                </c:pt>
                <c:pt idx="65518">
                  <c:v>-0.14294200000000001</c:v>
                </c:pt>
                <c:pt idx="65519">
                  <c:v>-0.14339399999999999</c:v>
                </c:pt>
                <c:pt idx="65520">
                  <c:v>-0.14391499999999999</c:v>
                </c:pt>
                <c:pt idx="65521">
                  <c:v>-0.14450499999999999</c:v>
                </c:pt>
                <c:pt idx="65522">
                  <c:v>-0.14515700000000001</c:v>
                </c:pt>
                <c:pt idx="65523">
                  <c:v>-0.145869</c:v>
                </c:pt>
                <c:pt idx="65524">
                  <c:v>-0.146647</c:v>
                </c:pt>
                <c:pt idx="65525">
                  <c:v>-0.14749999999999999</c:v>
                </c:pt>
                <c:pt idx="65526">
                  <c:v>-0.14843200000000001</c:v>
                </c:pt>
                <c:pt idx="65527">
                  <c:v>-0.149448</c:v>
                </c:pt>
                <c:pt idx="65528">
                  <c:v>-0.15054799999999999</c:v>
                </c:pt>
                <c:pt idx="65529">
                  <c:v>-0.151731</c:v>
                </c:pt>
                <c:pt idx="65530">
                  <c:v>-0.15299099999999999</c:v>
                </c:pt>
                <c:pt idx="65531">
                  <c:v>-0.15432000000000001</c:v>
                </c:pt>
                <c:pt idx="65532">
                  <c:v>-0.15571299999999999</c:v>
                </c:pt>
                <c:pt idx="65533">
                  <c:v>-0.157167</c:v>
                </c:pt>
                <c:pt idx="65534">
                  <c:v>-0.15868199999999999</c:v>
                </c:pt>
                <c:pt idx="65535">
                  <c:v>-0.16025200000000001</c:v>
                </c:pt>
                <c:pt idx="65536">
                  <c:v>-0.16187199999999999</c:v>
                </c:pt>
                <c:pt idx="65537">
                  <c:v>-0.163545</c:v>
                </c:pt>
                <c:pt idx="65538">
                  <c:v>-0.16527900000000001</c:v>
                </c:pt>
                <c:pt idx="65539">
                  <c:v>-0.167078</c:v>
                </c:pt>
                <c:pt idx="65540">
                  <c:v>-0.16894600000000001</c:v>
                </c:pt>
                <c:pt idx="65541">
                  <c:v>-0.17088600000000001</c:v>
                </c:pt>
                <c:pt idx="65542">
                  <c:v>-0.172901</c:v>
                </c:pt>
                <c:pt idx="65543">
                  <c:v>-0.17499100000000001</c:v>
                </c:pt>
                <c:pt idx="65544">
                  <c:v>-0.177152</c:v>
                </c:pt>
                <c:pt idx="65545">
                  <c:v>-0.17938299999999999</c:v>
                </c:pt>
                <c:pt idx="65546">
                  <c:v>-0.18168200000000001</c:v>
                </c:pt>
                <c:pt idx="65547">
                  <c:v>-0.18404899999999999</c:v>
                </c:pt>
                <c:pt idx="65548">
                  <c:v>-0.18648300000000001</c:v>
                </c:pt>
                <c:pt idx="65549">
                  <c:v>-0.18898000000000001</c:v>
                </c:pt>
                <c:pt idx="65550">
                  <c:v>-0.19153999999999999</c:v>
                </c:pt>
                <c:pt idx="65551">
                  <c:v>-0.194161</c:v>
                </c:pt>
                <c:pt idx="65552">
                  <c:v>-0.19683800000000001</c:v>
                </c:pt>
                <c:pt idx="65553">
                  <c:v>-0.19955899999999999</c:v>
                </c:pt>
                <c:pt idx="65554">
                  <c:v>-0.20231499999999999</c:v>
                </c:pt>
                <c:pt idx="65555">
                  <c:v>-0.2051</c:v>
                </c:pt>
                <c:pt idx="65556">
                  <c:v>-0.20791399999999999</c:v>
                </c:pt>
                <c:pt idx="65557">
                  <c:v>-0.21076</c:v>
                </c:pt>
                <c:pt idx="65558">
                  <c:v>-0.21363499999999999</c:v>
                </c:pt>
                <c:pt idx="65559">
                  <c:v>-0.21653600000000001</c:v>
                </c:pt>
                <c:pt idx="65560">
                  <c:v>-0.21946099999999999</c:v>
                </c:pt>
                <c:pt idx="65561">
                  <c:v>-0.22240799999999999</c:v>
                </c:pt>
                <c:pt idx="65562">
                  <c:v>-0.22537199999999999</c:v>
                </c:pt>
                <c:pt idx="65563">
                  <c:v>-0.22834699999999999</c:v>
                </c:pt>
                <c:pt idx="65564">
                  <c:v>-0.231326</c:v>
                </c:pt>
                <c:pt idx="65565">
                  <c:v>-0.23430100000000001</c:v>
                </c:pt>
                <c:pt idx="65566">
                  <c:v>-0.237266</c:v>
                </c:pt>
                <c:pt idx="65567">
                  <c:v>-0.24021999999999999</c:v>
                </c:pt>
                <c:pt idx="65568">
                  <c:v>-0.24316599999999999</c:v>
                </c:pt>
                <c:pt idx="65569">
                  <c:v>-0.24610799999999999</c:v>
                </c:pt>
                <c:pt idx="65570">
                  <c:v>-0.24904699999999999</c:v>
                </c:pt>
                <c:pt idx="65571">
                  <c:v>-0.25198100000000001</c:v>
                </c:pt>
                <c:pt idx="65572">
                  <c:v>-0.25490699999999999</c:v>
                </c:pt>
                <c:pt idx="65573">
                  <c:v>-0.25781900000000002</c:v>
                </c:pt>
                <c:pt idx="65574">
                  <c:v>-0.26071499999999997</c:v>
                </c:pt>
                <c:pt idx="65575">
                  <c:v>-0.26360099999999997</c:v>
                </c:pt>
                <c:pt idx="65576">
                  <c:v>-0.26647799999999999</c:v>
                </c:pt>
                <c:pt idx="65577">
                  <c:v>-0.26934599999999997</c:v>
                </c:pt>
                <c:pt idx="65578">
                  <c:v>-0.2722</c:v>
                </c:pt>
                <c:pt idx="65579">
                  <c:v>-0.275036</c:v>
                </c:pt>
                <c:pt idx="65580">
                  <c:v>-0.27784399999999998</c:v>
                </c:pt>
                <c:pt idx="65581">
                  <c:v>-0.28061900000000001</c:v>
                </c:pt>
                <c:pt idx="65582">
                  <c:v>-0.28335900000000003</c:v>
                </c:pt>
                <c:pt idx="65583">
                  <c:v>-0.28606700000000002</c:v>
                </c:pt>
                <c:pt idx="65584">
                  <c:v>-0.28873799999999999</c:v>
                </c:pt>
                <c:pt idx="65585">
                  <c:v>-0.29136600000000001</c:v>
                </c:pt>
                <c:pt idx="65586">
                  <c:v>-0.29394399999999998</c:v>
                </c:pt>
                <c:pt idx="65587">
                  <c:v>-0.29646699999999998</c:v>
                </c:pt>
                <c:pt idx="65588">
                  <c:v>-0.29893399999999998</c:v>
                </c:pt>
                <c:pt idx="65589">
                  <c:v>-0.30133799999999999</c:v>
                </c:pt>
                <c:pt idx="65590">
                  <c:v>-0.30368099999999998</c:v>
                </c:pt>
                <c:pt idx="65591">
                  <c:v>-0.30596499999999999</c:v>
                </c:pt>
                <c:pt idx="65592">
                  <c:v>-0.30819400000000002</c:v>
                </c:pt>
                <c:pt idx="65593">
                  <c:v>-0.31036900000000001</c:v>
                </c:pt>
                <c:pt idx="65594">
                  <c:v>-0.31248799999999999</c:v>
                </c:pt>
                <c:pt idx="65595">
                  <c:v>-0.31454700000000002</c:v>
                </c:pt>
                <c:pt idx="65596">
                  <c:v>-0.31654100000000002</c:v>
                </c:pt>
                <c:pt idx="65597">
                  <c:v>-0.31846400000000002</c:v>
                </c:pt>
                <c:pt idx="65598">
                  <c:v>-0.32031100000000001</c:v>
                </c:pt>
                <c:pt idx="65599">
                  <c:v>-0.32208300000000001</c:v>
                </c:pt>
                <c:pt idx="65600">
                  <c:v>-0.32377899999999998</c:v>
                </c:pt>
                <c:pt idx="65601">
                  <c:v>-0.325403</c:v>
                </c:pt>
                <c:pt idx="65602">
                  <c:v>-0.326957</c:v>
                </c:pt>
                <c:pt idx="65603">
                  <c:v>-0.32844600000000002</c:v>
                </c:pt>
                <c:pt idx="65604">
                  <c:v>-0.32986799999999999</c:v>
                </c:pt>
                <c:pt idx="65605">
                  <c:v>-0.33121899999999999</c:v>
                </c:pt>
                <c:pt idx="65606">
                  <c:v>-0.33250099999999999</c:v>
                </c:pt>
                <c:pt idx="65607">
                  <c:v>-0.33371699999999999</c:v>
                </c:pt>
                <c:pt idx="65608">
                  <c:v>-0.33486900000000003</c:v>
                </c:pt>
                <c:pt idx="65609">
                  <c:v>-0.335953</c:v>
                </c:pt>
                <c:pt idx="65610">
                  <c:v>-0.33696999999999999</c:v>
                </c:pt>
                <c:pt idx="65611">
                  <c:v>-0.33792299999999997</c:v>
                </c:pt>
                <c:pt idx="65612">
                  <c:v>-0.338808</c:v>
                </c:pt>
                <c:pt idx="65613">
                  <c:v>-0.339619</c:v>
                </c:pt>
                <c:pt idx="65614">
                  <c:v>-0.34034999999999999</c:v>
                </c:pt>
                <c:pt idx="65615">
                  <c:v>-0.340999</c:v>
                </c:pt>
                <c:pt idx="65616">
                  <c:v>-0.34156300000000001</c:v>
                </c:pt>
                <c:pt idx="65617">
                  <c:v>-0.34204000000000001</c:v>
                </c:pt>
                <c:pt idx="65618">
                  <c:v>-0.34243299999999999</c:v>
                </c:pt>
                <c:pt idx="65619">
                  <c:v>-0.34275099999999997</c:v>
                </c:pt>
                <c:pt idx="65620">
                  <c:v>-0.34299600000000002</c:v>
                </c:pt>
                <c:pt idx="65621">
                  <c:v>-0.343167</c:v>
                </c:pt>
                <c:pt idx="65622">
                  <c:v>-0.34326699999999999</c:v>
                </c:pt>
                <c:pt idx="65623">
                  <c:v>-0.34329900000000002</c:v>
                </c:pt>
                <c:pt idx="65624">
                  <c:v>-0.34326499999999999</c:v>
                </c:pt>
                <c:pt idx="65625">
                  <c:v>-0.34316400000000002</c:v>
                </c:pt>
                <c:pt idx="65626">
                  <c:v>-0.34299600000000002</c:v>
                </c:pt>
                <c:pt idx="65627">
                  <c:v>-0.34276899999999999</c:v>
                </c:pt>
                <c:pt idx="65628">
                  <c:v>-0.34248899999999999</c:v>
                </c:pt>
                <c:pt idx="65629">
                  <c:v>-0.34215200000000001</c:v>
                </c:pt>
                <c:pt idx="65630">
                  <c:v>-0.341754</c:v>
                </c:pt>
                <c:pt idx="65631">
                  <c:v>-0.34129199999999998</c:v>
                </c:pt>
                <c:pt idx="65632">
                  <c:v>-0.34076600000000001</c:v>
                </c:pt>
                <c:pt idx="65633">
                  <c:v>-0.34018199999999998</c:v>
                </c:pt>
                <c:pt idx="65634">
                  <c:v>-0.33955099999999999</c:v>
                </c:pt>
                <c:pt idx="65635">
                  <c:v>-0.33888400000000002</c:v>
                </c:pt>
                <c:pt idx="65636">
                  <c:v>-0.33818399999999998</c:v>
                </c:pt>
                <c:pt idx="65637">
                  <c:v>-0.33744400000000002</c:v>
                </c:pt>
                <c:pt idx="65638">
                  <c:v>-0.33665499999999998</c:v>
                </c:pt>
                <c:pt idx="65639">
                  <c:v>-0.335812</c:v>
                </c:pt>
                <c:pt idx="65640">
                  <c:v>-0.33491599999999999</c:v>
                </c:pt>
                <c:pt idx="65641">
                  <c:v>-0.33396700000000001</c:v>
                </c:pt>
                <c:pt idx="65642">
                  <c:v>-0.33296999999999999</c:v>
                </c:pt>
                <c:pt idx="65643">
                  <c:v>-0.33192500000000003</c:v>
                </c:pt>
                <c:pt idx="65644">
                  <c:v>-0.33083800000000002</c:v>
                </c:pt>
                <c:pt idx="65645">
                  <c:v>-0.32971200000000001</c:v>
                </c:pt>
                <c:pt idx="65646">
                  <c:v>-0.32854699999999998</c:v>
                </c:pt>
                <c:pt idx="65647">
                  <c:v>-0.32734099999999999</c:v>
                </c:pt>
                <c:pt idx="65648">
                  <c:v>-0.32608999999999999</c:v>
                </c:pt>
                <c:pt idx="65649">
                  <c:v>-0.32479599999999997</c:v>
                </c:pt>
                <c:pt idx="65650">
                  <c:v>-0.323461</c:v>
                </c:pt>
                <c:pt idx="65651">
                  <c:v>-0.32209500000000002</c:v>
                </c:pt>
                <c:pt idx="65652">
                  <c:v>-0.32070300000000002</c:v>
                </c:pt>
                <c:pt idx="65653">
                  <c:v>-0.31928699999999999</c:v>
                </c:pt>
                <c:pt idx="65654">
                  <c:v>-0.31784400000000002</c:v>
                </c:pt>
                <c:pt idx="65655">
                  <c:v>-0.31637199999999999</c:v>
                </c:pt>
                <c:pt idx="65656">
                  <c:v>-0.31486700000000001</c:v>
                </c:pt>
                <c:pt idx="65657">
                  <c:v>-0.31332100000000002</c:v>
                </c:pt>
                <c:pt idx="65658">
                  <c:v>-0.31173099999999998</c:v>
                </c:pt>
                <c:pt idx="65659">
                  <c:v>-0.31009399999999998</c:v>
                </c:pt>
                <c:pt idx="65660">
                  <c:v>-0.30840699999999999</c:v>
                </c:pt>
                <c:pt idx="65661">
                  <c:v>-0.306676</c:v>
                </c:pt>
                <c:pt idx="65662">
                  <c:v>-0.30490299999999998</c:v>
                </c:pt>
                <c:pt idx="65663">
                  <c:v>-0.30309900000000001</c:v>
                </c:pt>
                <c:pt idx="65664">
                  <c:v>-0.30126900000000001</c:v>
                </c:pt>
                <c:pt idx="65665">
                  <c:v>-0.29941200000000001</c:v>
                </c:pt>
                <c:pt idx="65666">
                  <c:v>-0.297518</c:v>
                </c:pt>
                <c:pt idx="65667">
                  <c:v>-0.29558400000000001</c:v>
                </c:pt>
                <c:pt idx="65668">
                  <c:v>-0.29361599999999999</c:v>
                </c:pt>
                <c:pt idx="65669">
                  <c:v>-0.29162399999999999</c:v>
                </c:pt>
                <c:pt idx="65670">
                  <c:v>-0.28961399999999998</c:v>
                </c:pt>
                <c:pt idx="65671">
                  <c:v>-0.28758800000000001</c:v>
                </c:pt>
                <c:pt idx="65672">
                  <c:v>-0.28555000000000003</c:v>
                </c:pt>
                <c:pt idx="65673">
                  <c:v>-0.283503</c:v>
                </c:pt>
                <c:pt idx="65674">
                  <c:v>-0.281443</c:v>
                </c:pt>
                <c:pt idx="65675">
                  <c:v>-0.27936499999999997</c:v>
                </c:pt>
                <c:pt idx="65676">
                  <c:v>-0.27726499999999998</c:v>
                </c:pt>
                <c:pt idx="65677">
                  <c:v>-0.275144</c:v>
                </c:pt>
                <c:pt idx="65678">
                  <c:v>-0.27300000000000002</c:v>
                </c:pt>
                <c:pt idx="65679">
                  <c:v>-0.27083299999999999</c:v>
                </c:pt>
                <c:pt idx="65680">
                  <c:v>-0.26864399999999999</c:v>
                </c:pt>
                <c:pt idx="65681">
                  <c:v>-0.26643299999999998</c:v>
                </c:pt>
                <c:pt idx="65682">
                  <c:v>-0.26419999999999999</c:v>
                </c:pt>
                <c:pt idx="65683">
                  <c:v>-0.26194200000000001</c:v>
                </c:pt>
                <c:pt idx="65684">
                  <c:v>-0.25966299999999998</c:v>
                </c:pt>
                <c:pt idx="65685">
                  <c:v>-0.25736900000000001</c:v>
                </c:pt>
                <c:pt idx="65686">
                  <c:v>-0.25506099999999998</c:v>
                </c:pt>
                <c:pt idx="65687">
                  <c:v>-0.25273899999999999</c:v>
                </c:pt>
                <c:pt idx="65688">
                  <c:v>-0.25040499999999999</c:v>
                </c:pt>
                <c:pt idx="65689">
                  <c:v>-0.248058</c:v>
                </c:pt>
                <c:pt idx="65690">
                  <c:v>-0.245695</c:v>
                </c:pt>
                <c:pt idx="65691">
                  <c:v>-0.243314</c:v>
                </c:pt>
                <c:pt idx="65692">
                  <c:v>-0.240921</c:v>
                </c:pt>
                <c:pt idx="65693">
                  <c:v>-0.23851800000000001</c:v>
                </c:pt>
                <c:pt idx="65694">
                  <c:v>-0.23610100000000001</c:v>
                </c:pt>
                <c:pt idx="65695">
                  <c:v>-0.23366899999999999</c:v>
                </c:pt>
                <c:pt idx="65696">
                  <c:v>-0.23122699999999999</c:v>
                </c:pt>
                <c:pt idx="65697">
                  <c:v>-0.22877800000000001</c:v>
                </c:pt>
                <c:pt idx="65698">
                  <c:v>-0.226322</c:v>
                </c:pt>
                <c:pt idx="65699">
                  <c:v>-0.223861</c:v>
                </c:pt>
                <c:pt idx="65700">
                  <c:v>-0.22139800000000001</c:v>
                </c:pt>
                <c:pt idx="65701">
                  <c:v>-0.21893699999999999</c:v>
                </c:pt>
                <c:pt idx="65702">
                  <c:v>-0.21648100000000001</c:v>
                </c:pt>
                <c:pt idx="65703">
                  <c:v>-0.21403</c:v>
                </c:pt>
                <c:pt idx="65704">
                  <c:v>-0.211587</c:v>
                </c:pt>
                <c:pt idx="65705">
                  <c:v>-0.20915300000000001</c:v>
                </c:pt>
                <c:pt idx="65706">
                  <c:v>-0.20672699999999999</c:v>
                </c:pt>
                <c:pt idx="65707">
                  <c:v>-0.20430499999999999</c:v>
                </c:pt>
                <c:pt idx="65708">
                  <c:v>-0.20188900000000001</c:v>
                </c:pt>
                <c:pt idx="65709">
                  <c:v>-0.19948199999999999</c:v>
                </c:pt>
                <c:pt idx="65710">
                  <c:v>-0.19708600000000001</c:v>
                </c:pt>
                <c:pt idx="65711">
                  <c:v>-0.19470000000000001</c:v>
                </c:pt>
                <c:pt idx="65712">
                  <c:v>-0.192328</c:v>
                </c:pt>
                <c:pt idx="65713">
                  <c:v>-0.189966</c:v>
                </c:pt>
                <c:pt idx="65714">
                  <c:v>-0.187614</c:v>
                </c:pt>
                <c:pt idx="65715">
                  <c:v>-0.18527299999999999</c:v>
                </c:pt>
                <c:pt idx="65716">
                  <c:v>-0.182945</c:v>
                </c:pt>
                <c:pt idx="65717">
                  <c:v>-0.18063100000000001</c:v>
                </c:pt>
                <c:pt idx="65718">
                  <c:v>-0.17833199999999999</c:v>
                </c:pt>
                <c:pt idx="65719">
                  <c:v>-0.17604600000000001</c:v>
                </c:pt>
                <c:pt idx="65720">
                  <c:v>-0.17377400000000001</c:v>
                </c:pt>
                <c:pt idx="65721">
                  <c:v>-0.171517</c:v>
                </c:pt>
                <c:pt idx="65722">
                  <c:v>-0.16927600000000001</c:v>
                </c:pt>
                <c:pt idx="65723">
                  <c:v>-0.16705100000000001</c:v>
                </c:pt>
                <c:pt idx="65724">
                  <c:v>-0.16484199999999999</c:v>
                </c:pt>
                <c:pt idx="65725">
                  <c:v>-0.16264600000000001</c:v>
                </c:pt>
                <c:pt idx="65726">
                  <c:v>-0.16045999999999999</c:v>
                </c:pt>
                <c:pt idx="65727">
                  <c:v>-0.15828400000000001</c:v>
                </c:pt>
                <c:pt idx="65728">
                  <c:v>-0.15612999999999999</c:v>
                </c:pt>
                <c:pt idx="65729">
                  <c:v>-0.15400700000000001</c:v>
                </c:pt>
                <c:pt idx="65730">
                  <c:v>-0.15192</c:v>
                </c:pt>
                <c:pt idx="65731">
                  <c:v>-0.149867</c:v>
                </c:pt>
                <c:pt idx="65732">
                  <c:v>-0.14784600000000001</c:v>
                </c:pt>
                <c:pt idx="65733">
                  <c:v>-0.14585699999999999</c:v>
                </c:pt>
                <c:pt idx="65734">
                  <c:v>-0.1439</c:v>
                </c:pt>
                <c:pt idx="65735">
                  <c:v>-0.14197599999999999</c:v>
                </c:pt>
                <c:pt idx="65736">
                  <c:v>-0.14008999999999999</c:v>
                </c:pt>
                <c:pt idx="65737">
                  <c:v>-0.13824700000000001</c:v>
                </c:pt>
                <c:pt idx="65738">
                  <c:v>-0.13644899999999999</c:v>
                </c:pt>
                <c:pt idx="65739">
                  <c:v>-0.13469600000000001</c:v>
                </c:pt>
                <c:pt idx="65740">
                  <c:v>-0.13298699999999999</c:v>
                </c:pt>
                <c:pt idx="65741">
                  <c:v>-0.131323</c:v>
                </c:pt>
                <c:pt idx="65742">
                  <c:v>-0.12970100000000001</c:v>
                </c:pt>
                <c:pt idx="65743">
                  <c:v>-0.12812100000000001</c:v>
                </c:pt>
                <c:pt idx="65744">
                  <c:v>-0.126586</c:v>
                </c:pt>
                <c:pt idx="65745">
                  <c:v>-0.12509799999999999</c:v>
                </c:pt>
                <c:pt idx="65746">
                  <c:v>-0.12366000000000001</c:v>
                </c:pt>
                <c:pt idx="65747">
                  <c:v>-0.12227499999999999</c:v>
                </c:pt>
                <c:pt idx="65748">
                  <c:v>-0.120945</c:v>
                </c:pt>
                <c:pt idx="65749">
                  <c:v>-0.119672</c:v>
                </c:pt>
                <c:pt idx="65750">
                  <c:v>-0.118453</c:v>
                </c:pt>
                <c:pt idx="65751">
                  <c:v>-0.11729000000000001</c:v>
                </c:pt>
                <c:pt idx="65752">
                  <c:v>-0.116188</c:v>
                </c:pt>
                <c:pt idx="65753">
                  <c:v>-0.11515300000000001</c:v>
                </c:pt>
                <c:pt idx="65754">
                  <c:v>-0.11418399999999999</c:v>
                </c:pt>
                <c:pt idx="65755">
                  <c:v>-0.113284</c:v>
                </c:pt>
                <c:pt idx="65756">
                  <c:v>-0.112453</c:v>
                </c:pt>
                <c:pt idx="65757">
                  <c:v>-0.111693</c:v>
                </c:pt>
                <c:pt idx="65758">
                  <c:v>-0.11100400000000001</c:v>
                </c:pt>
                <c:pt idx="65759">
                  <c:v>-0.110387</c:v>
                </c:pt>
                <c:pt idx="65760">
                  <c:v>-0.10984099999999999</c:v>
                </c:pt>
                <c:pt idx="65761">
                  <c:v>-0.10936800000000001</c:v>
                </c:pt>
                <c:pt idx="65762">
                  <c:v>-0.108972</c:v>
                </c:pt>
                <c:pt idx="65763">
                  <c:v>-0.10865</c:v>
                </c:pt>
                <c:pt idx="65764">
                  <c:v>-0.10839799999999999</c:v>
                </c:pt>
                <c:pt idx="65765">
                  <c:v>-0.10821500000000001</c:v>
                </c:pt>
                <c:pt idx="65766">
                  <c:v>-0.10810599999999999</c:v>
                </c:pt>
                <c:pt idx="65767">
                  <c:v>-0.108074</c:v>
                </c:pt>
                <c:pt idx="65768">
                  <c:v>-0.108117</c:v>
                </c:pt>
                <c:pt idx="65769">
                  <c:v>-0.108233</c:v>
                </c:pt>
                <c:pt idx="65770">
                  <c:v>-0.108421</c:v>
                </c:pt>
                <c:pt idx="65771">
                  <c:v>-0.10868</c:v>
                </c:pt>
                <c:pt idx="65772">
                  <c:v>-0.109011</c:v>
                </c:pt>
                <c:pt idx="65773">
                  <c:v>-0.109415</c:v>
                </c:pt>
                <c:pt idx="65774">
                  <c:v>-0.10989599999999999</c:v>
                </c:pt>
                <c:pt idx="65775">
                  <c:v>-0.110455</c:v>
                </c:pt>
                <c:pt idx="65776">
                  <c:v>-0.11108899999999999</c:v>
                </c:pt>
                <c:pt idx="65777">
                  <c:v>-0.11179600000000001</c:v>
                </c:pt>
                <c:pt idx="65778">
                  <c:v>-0.112577</c:v>
                </c:pt>
                <c:pt idx="65779">
                  <c:v>-0.11343200000000001</c:v>
                </c:pt>
                <c:pt idx="65780">
                  <c:v>-0.11436300000000001</c:v>
                </c:pt>
                <c:pt idx="65781">
                  <c:v>-0.115367</c:v>
                </c:pt>
                <c:pt idx="65782">
                  <c:v>-0.11644599999999999</c:v>
                </c:pt>
                <c:pt idx="65783">
                  <c:v>-0.11759500000000001</c:v>
                </c:pt>
                <c:pt idx="65784">
                  <c:v>-0.118815</c:v>
                </c:pt>
                <c:pt idx="65785">
                  <c:v>-0.120105</c:v>
                </c:pt>
                <c:pt idx="65786">
                  <c:v>-0.12146899999999999</c:v>
                </c:pt>
                <c:pt idx="65787">
                  <c:v>-0.122904</c:v>
                </c:pt>
                <c:pt idx="65788">
                  <c:v>-0.12441199999999999</c:v>
                </c:pt>
                <c:pt idx="65789">
                  <c:v>-0.12599199999999999</c:v>
                </c:pt>
                <c:pt idx="65790">
                  <c:v>-0.127641</c:v>
                </c:pt>
                <c:pt idx="65791">
                  <c:v>-0.12935199999999999</c:v>
                </c:pt>
                <c:pt idx="65792">
                  <c:v>-0.13112199999999999</c:v>
                </c:pt>
                <c:pt idx="65793">
                  <c:v>-0.13295199999999999</c:v>
                </c:pt>
                <c:pt idx="65794">
                  <c:v>-0.13484299999999999</c:v>
                </c:pt>
                <c:pt idx="65795">
                  <c:v>-0.136792</c:v>
                </c:pt>
                <c:pt idx="65796">
                  <c:v>-0.13880000000000001</c:v>
                </c:pt>
                <c:pt idx="65797">
                  <c:v>-0.14086799999999999</c:v>
                </c:pt>
                <c:pt idx="65798">
                  <c:v>-0.14299600000000001</c:v>
                </c:pt>
                <c:pt idx="65799">
                  <c:v>-0.14518500000000001</c:v>
                </c:pt>
                <c:pt idx="65800">
                  <c:v>-0.14743300000000001</c:v>
                </c:pt>
                <c:pt idx="65801">
                  <c:v>-0.14973600000000001</c:v>
                </c:pt>
                <c:pt idx="65802">
                  <c:v>-0.152088</c:v>
                </c:pt>
                <c:pt idx="65803">
                  <c:v>-0.15449099999999999</c:v>
                </c:pt>
                <c:pt idx="65804">
                  <c:v>-0.15695100000000001</c:v>
                </c:pt>
                <c:pt idx="65805">
                  <c:v>-0.159472</c:v>
                </c:pt>
                <c:pt idx="65806">
                  <c:v>-0.162054</c:v>
                </c:pt>
                <c:pt idx="65807">
                  <c:v>-0.164691</c:v>
                </c:pt>
                <c:pt idx="65808">
                  <c:v>-0.167379</c:v>
                </c:pt>
                <c:pt idx="65809">
                  <c:v>-0.17011699999999999</c:v>
                </c:pt>
                <c:pt idx="65810">
                  <c:v>-0.172904</c:v>
                </c:pt>
                <c:pt idx="65811">
                  <c:v>-0.175737</c:v>
                </c:pt>
                <c:pt idx="65812">
                  <c:v>-0.17861199999999999</c:v>
                </c:pt>
                <c:pt idx="65813">
                  <c:v>-0.18152699999999999</c:v>
                </c:pt>
                <c:pt idx="65814">
                  <c:v>-0.18448200000000001</c:v>
                </c:pt>
                <c:pt idx="65815">
                  <c:v>-0.187475</c:v>
                </c:pt>
                <c:pt idx="65816">
                  <c:v>-0.19050500000000001</c:v>
                </c:pt>
                <c:pt idx="65817">
                  <c:v>-0.19356799999999999</c:v>
                </c:pt>
                <c:pt idx="65818">
                  <c:v>-0.196659</c:v>
                </c:pt>
                <c:pt idx="65819">
                  <c:v>-0.19977300000000001</c:v>
                </c:pt>
                <c:pt idx="65820">
                  <c:v>-0.20291200000000001</c:v>
                </c:pt>
                <c:pt idx="65821">
                  <c:v>-0.206062</c:v>
                </c:pt>
                <c:pt idx="65822">
                  <c:v>-0.209179</c:v>
                </c:pt>
                <c:pt idx="65823">
                  <c:v>-0.21226200000000001</c:v>
                </c:pt>
                <c:pt idx="65824">
                  <c:v>-0.215364</c:v>
                </c:pt>
                <c:pt idx="65825">
                  <c:v>-0.21848699999999999</c:v>
                </c:pt>
                <c:pt idx="65826">
                  <c:v>-0.221604</c:v>
                </c:pt>
                <c:pt idx="65827">
                  <c:v>-0.22472</c:v>
                </c:pt>
                <c:pt idx="65828">
                  <c:v>-0.22784499999999999</c:v>
                </c:pt>
                <c:pt idx="65829">
                  <c:v>-0.23097799999999999</c:v>
                </c:pt>
                <c:pt idx="65830">
                  <c:v>-0.23411799999999999</c:v>
                </c:pt>
                <c:pt idx="65831">
                  <c:v>-0.237259</c:v>
                </c:pt>
                <c:pt idx="65832">
                  <c:v>-0.240399</c:v>
                </c:pt>
                <c:pt idx="65833">
                  <c:v>-0.243535</c:v>
                </c:pt>
                <c:pt idx="65834">
                  <c:v>-0.246669</c:v>
                </c:pt>
                <c:pt idx="65835">
                  <c:v>-0.249801</c:v>
                </c:pt>
                <c:pt idx="65836">
                  <c:v>-0.25292900000000001</c:v>
                </c:pt>
                <c:pt idx="65837">
                  <c:v>-0.25605099999999997</c:v>
                </c:pt>
                <c:pt idx="65838">
                  <c:v>-0.25916400000000001</c:v>
                </c:pt>
                <c:pt idx="65839">
                  <c:v>-0.26227</c:v>
                </c:pt>
                <c:pt idx="65840">
                  <c:v>-0.26536799999999999</c:v>
                </c:pt>
                <c:pt idx="65841">
                  <c:v>-0.26845799999999997</c:v>
                </c:pt>
                <c:pt idx="65842">
                  <c:v>-0.27153300000000002</c:v>
                </c:pt>
                <c:pt idx="65843">
                  <c:v>-0.27458700000000003</c:v>
                </c:pt>
                <c:pt idx="65844">
                  <c:v>-0.277613</c:v>
                </c:pt>
                <c:pt idx="65845">
                  <c:v>-0.28060600000000002</c:v>
                </c:pt>
                <c:pt idx="65846">
                  <c:v>-0.28356700000000001</c:v>
                </c:pt>
                <c:pt idx="65847">
                  <c:v>-0.286491</c:v>
                </c:pt>
                <c:pt idx="65848">
                  <c:v>-0.28937400000000002</c:v>
                </c:pt>
                <c:pt idx="65849">
                  <c:v>-0.292215</c:v>
                </c:pt>
                <c:pt idx="65850">
                  <c:v>-0.29501100000000002</c:v>
                </c:pt>
                <c:pt idx="65851">
                  <c:v>-0.29775699999999999</c:v>
                </c:pt>
                <c:pt idx="65852">
                  <c:v>-0.30044999999999999</c:v>
                </c:pt>
                <c:pt idx="65853">
                  <c:v>-0.30308499999999999</c:v>
                </c:pt>
                <c:pt idx="65854">
                  <c:v>-0.30565999999999999</c:v>
                </c:pt>
                <c:pt idx="65855">
                  <c:v>-0.30817299999999997</c:v>
                </c:pt>
                <c:pt idx="65856">
                  <c:v>-0.31062200000000001</c:v>
                </c:pt>
                <c:pt idx="65857">
                  <c:v>-0.31300800000000001</c:v>
                </c:pt>
                <c:pt idx="65858">
                  <c:v>-0.31533</c:v>
                </c:pt>
                <c:pt idx="65859">
                  <c:v>-0.31758700000000001</c:v>
                </c:pt>
                <c:pt idx="65860">
                  <c:v>-0.31977699999999998</c:v>
                </c:pt>
                <c:pt idx="65861">
                  <c:v>-0.32189899999999999</c:v>
                </c:pt>
                <c:pt idx="65862">
                  <c:v>-0.32395099999999999</c:v>
                </c:pt>
                <c:pt idx="65863">
                  <c:v>-0.32592900000000002</c:v>
                </c:pt>
                <c:pt idx="65864">
                  <c:v>-0.32783099999999998</c:v>
                </c:pt>
                <c:pt idx="65865">
                  <c:v>-0.32965100000000003</c:v>
                </c:pt>
                <c:pt idx="65866">
                  <c:v>-0.33138699999999999</c:v>
                </c:pt>
                <c:pt idx="65867">
                  <c:v>-0.333036</c:v>
                </c:pt>
                <c:pt idx="65868">
                  <c:v>-0.334594</c:v>
                </c:pt>
                <c:pt idx="65869">
                  <c:v>-0.336061</c:v>
                </c:pt>
                <c:pt idx="65870">
                  <c:v>-0.33743200000000001</c:v>
                </c:pt>
                <c:pt idx="65871">
                  <c:v>-0.338702</c:v>
                </c:pt>
                <c:pt idx="65872">
                  <c:v>-0.33986699999999997</c:v>
                </c:pt>
                <c:pt idx="65873">
                  <c:v>-0.340924</c:v>
                </c:pt>
                <c:pt idx="65874">
                  <c:v>-0.34186899999999998</c:v>
                </c:pt>
                <c:pt idx="65875">
                  <c:v>-0.34270200000000001</c:v>
                </c:pt>
                <c:pt idx="65876">
                  <c:v>-0.34342400000000001</c:v>
                </c:pt>
                <c:pt idx="65877">
                  <c:v>-0.34403600000000001</c:v>
                </c:pt>
                <c:pt idx="65878">
                  <c:v>-0.34453899999999998</c:v>
                </c:pt>
                <c:pt idx="65879">
                  <c:v>-0.34493499999999999</c:v>
                </c:pt>
                <c:pt idx="65880">
                  <c:v>-0.345225</c:v>
                </c:pt>
                <c:pt idx="65881">
                  <c:v>-0.34540799999999999</c:v>
                </c:pt>
                <c:pt idx="65882">
                  <c:v>-0.34548299999999998</c:v>
                </c:pt>
                <c:pt idx="65883">
                  <c:v>-0.34545100000000001</c:v>
                </c:pt>
                <c:pt idx="65884">
                  <c:v>-0.345306</c:v>
                </c:pt>
                <c:pt idx="65885">
                  <c:v>-0.34504899999999999</c:v>
                </c:pt>
                <c:pt idx="65886">
                  <c:v>-0.34467999999999999</c:v>
                </c:pt>
                <c:pt idx="65887">
                  <c:v>-0.34420000000000001</c:v>
                </c:pt>
                <c:pt idx="65888">
                  <c:v>-0.34360299999999999</c:v>
                </c:pt>
                <c:pt idx="65889">
                  <c:v>-0.34288200000000002</c:v>
                </c:pt>
                <c:pt idx="65890">
                  <c:v>-0.34203299999999998</c:v>
                </c:pt>
                <c:pt idx="65891">
                  <c:v>-0.34105600000000003</c:v>
                </c:pt>
                <c:pt idx="65892">
                  <c:v>-0.33995300000000001</c:v>
                </c:pt>
                <c:pt idx="65893">
                  <c:v>-0.33872400000000003</c:v>
                </c:pt>
                <c:pt idx="65894">
                  <c:v>-0.337368</c:v>
                </c:pt>
                <c:pt idx="65895">
                  <c:v>-0.33588600000000002</c:v>
                </c:pt>
                <c:pt idx="65896">
                  <c:v>-0.33427000000000001</c:v>
                </c:pt>
                <c:pt idx="65897">
                  <c:v>-0.33251700000000001</c:v>
                </c:pt>
                <c:pt idx="65898">
                  <c:v>-0.33063100000000001</c:v>
                </c:pt>
                <c:pt idx="65899">
                  <c:v>-0.328623</c:v>
                </c:pt>
                <c:pt idx="65900">
                  <c:v>-0.32649899999999998</c:v>
                </c:pt>
                <c:pt idx="65901">
                  <c:v>-0.32426199999999999</c:v>
                </c:pt>
                <c:pt idx="65902">
                  <c:v>-0.321909</c:v>
                </c:pt>
                <c:pt idx="65903">
                  <c:v>-0.31943899999999997</c:v>
                </c:pt>
                <c:pt idx="65904">
                  <c:v>-0.316853</c:v>
                </c:pt>
                <c:pt idx="65905">
                  <c:v>-0.31414799999999998</c:v>
                </c:pt>
                <c:pt idx="65906">
                  <c:v>-0.31132300000000002</c:v>
                </c:pt>
                <c:pt idx="65907">
                  <c:v>-0.30838199999999999</c:v>
                </c:pt>
                <c:pt idx="65908">
                  <c:v>-0.30532900000000002</c:v>
                </c:pt>
                <c:pt idx="65909">
                  <c:v>-0.30217100000000002</c:v>
                </c:pt>
                <c:pt idx="65910">
                  <c:v>-0.29891299999999998</c:v>
                </c:pt>
                <c:pt idx="65911">
                  <c:v>-0.29555599999999999</c:v>
                </c:pt>
                <c:pt idx="65912">
                  <c:v>-0.292103</c:v>
                </c:pt>
                <c:pt idx="65913">
                  <c:v>-0.28855599999999998</c:v>
                </c:pt>
                <c:pt idx="65914">
                  <c:v>-0.28492299999999998</c:v>
                </c:pt>
                <c:pt idx="65915">
                  <c:v>-0.28119100000000002</c:v>
                </c:pt>
                <c:pt idx="65916">
                  <c:v>-0.277337</c:v>
                </c:pt>
                <c:pt idx="65917">
                  <c:v>-0.273368</c:v>
                </c:pt>
                <c:pt idx="65918">
                  <c:v>-0.269312</c:v>
                </c:pt>
                <c:pt idx="65919">
                  <c:v>-0.26516699999999999</c:v>
                </c:pt>
                <c:pt idx="65920">
                  <c:v>-0.26092599999999999</c:v>
                </c:pt>
                <c:pt idx="65921">
                  <c:v>-0.25659500000000002</c:v>
                </c:pt>
                <c:pt idx="65922">
                  <c:v>-0.25218099999999999</c:v>
                </c:pt>
                <c:pt idx="65923">
                  <c:v>-0.24768599999999999</c:v>
                </c:pt>
                <c:pt idx="65924">
                  <c:v>-0.243113</c:v>
                </c:pt>
                <c:pt idx="65925">
                  <c:v>-0.23846300000000001</c:v>
                </c:pt>
                <c:pt idx="65926">
                  <c:v>-0.233736</c:v>
                </c:pt>
                <c:pt idx="65927">
                  <c:v>-0.228936</c:v>
                </c:pt>
                <c:pt idx="65928">
                  <c:v>-0.22406499999999999</c:v>
                </c:pt>
                <c:pt idx="65929">
                  <c:v>-0.21913299999999999</c:v>
                </c:pt>
                <c:pt idx="65930">
                  <c:v>-0.214146</c:v>
                </c:pt>
                <c:pt idx="65931">
                  <c:v>-0.20910999999999999</c:v>
                </c:pt>
                <c:pt idx="65932">
                  <c:v>-0.20402999999999999</c:v>
                </c:pt>
                <c:pt idx="65933">
                  <c:v>-0.198911</c:v>
                </c:pt>
                <c:pt idx="65934">
                  <c:v>-0.19375800000000001</c:v>
                </c:pt>
                <c:pt idx="65935">
                  <c:v>-0.18857699999999999</c:v>
                </c:pt>
                <c:pt idx="65936">
                  <c:v>-0.18337300000000001</c:v>
                </c:pt>
                <c:pt idx="65937">
                  <c:v>-0.178146</c:v>
                </c:pt>
                <c:pt idx="65938">
                  <c:v>-0.172899</c:v>
                </c:pt>
                <c:pt idx="65939">
                  <c:v>-0.16763900000000001</c:v>
                </c:pt>
                <c:pt idx="65940">
                  <c:v>-0.16236999999999999</c:v>
                </c:pt>
                <c:pt idx="65941">
                  <c:v>-0.15709500000000001</c:v>
                </c:pt>
                <c:pt idx="65942">
                  <c:v>-0.15181700000000001</c:v>
                </c:pt>
                <c:pt idx="65943">
                  <c:v>-0.146538</c:v>
                </c:pt>
                <c:pt idx="65944">
                  <c:v>-0.141261</c:v>
                </c:pt>
                <c:pt idx="65945">
                  <c:v>-0.135992</c:v>
                </c:pt>
                <c:pt idx="65946">
                  <c:v>-0.13072800000000001</c:v>
                </c:pt>
                <c:pt idx="65947">
                  <c:v>-0.125446</c:v>
                </c:pt>
                <c:pt idx="65948">
                  <c:v>-0.120148</c:v>
                </c:pt>
                <c:pt idx="65949">
                  <c:v>-0.114869</c:v>
                </c:pt>
                <c:pt idx="65950">
                  <c:v>-0.10961700000000001</c:v>
                </c:pt>
                <c:pt idx="65951">
                  <c:v>-0.104381</c:v>
                </c:pt>
                <c:pt idx="65952">
                  <c:v>-9.9168999999999993E-2</c:v>
                </c:pt>
                <c:pt idx="65953">
                  <c:v>-9.3991699999999997E-2</c:v>
                </c:pt>
                <c:pt idx="65954">
                  <c:v>-8.8854199999999994E-2</c:v>
                </c:pt>
                <c:pt idx="65955">
                  <c:v>-8.3759600000000003E-2</c:v>
                </c:pt>
                <c:pt idx="65956">
                  <c:v>-7.8710100000000005E-2</c:v>
                </c:pt>
                <c:pt idx="65957">
                  <c:v>-7.3707999999999996E-2</c:v>
                </c:pt>
                <c:pt idx="65958">
                  <c:v>-6.8757200000000004E-2</c:v>
                </c:pt>
                <c:pt idx="65959">
                  <c:v>-6.3862100000000005E-2</c:v>
                </c:pt>
                <c:pt idx="65960">
                  <c:v>-5.90269E-2</c:v>
                </c:pt>
                <c:pt idx="65961">
                  <c:v>-5.4254799999999999E-2</c:v>
                </c:pt>
                <c:pt idx="65962">
                  <c:v>-4.9549700000000002E-2</c:v>
                </c:pt>
                <c:pt idx="65963">
                  <c:v>-4.4916999999999999E-2</c:v>
                </c:pt>
                <c:pt idx="65964">
                  <c:v>-4.0361500000000002E-2</c:v>
                </c:pt>
                <c:pt idx="65965">
                  <c:v>-3.58874E-2</c:v>
                </c:pt>
                <c:pt idx="65966">
                  <c:v>-3.1498100000000001E-2</c:v>
                </c:pt>
                <c:pt idx="65967">
                  <c:v>-2.7195899999999999E-2</c:v>
                </c:pt>
                <c:pt idx="65968">
                  <c:v>-2.2982900000000001E-2</c:v>
                </c:pt>
                <c:pt idx="65969">
                  <c:v>-1.8861800000000001E-2</c:v>
                </c:pt>
                <c:pt idx="65970">
                  <c:v>-1.4835599999999999E-2</c:v>
                </c:pt>
                <c:pt idx="65971">
                  <c:v>-1.0907E-2</c:v>
                </c:pt>
                <c:pt idx="65972" formatCode="0.00E+00">
                  <c:v>-7.0784200000000002E-3</c:v>
                </c:pt>
                <c:pt idx="65973" formatCode="0.00E+00">
                  <c:v>-3.3526699999999999E-3</c:v>
                </c:pt>
                <c:pt idx="65974" formatCode="0.00E+00">
                  <c:v>2.6763699999999999E-4</c:v>
                </c:pt>
                <c:pt idx="65975" formatCode="0.00E+00">
                  <c:v>3.78152E-3</c:v>
                </c:pt>
                <c:pt idx="65976" formatCode="0.00E+00">
                  <c:v>7.18902E-3</c:v>
                </c:pt>
                <c:pt idx="65977">
                  <c:v>1.04888E-2</c:v>
                </c:pt>
                <c:pt idx="65978">
                  <c:v>1.36782E-2</c:v>
                </c:pt>
                <c:pt idx="65979">
                  <c:v>1.6754700000000001E-2</c:v>
                </c:pt>
                <c:pt idx="65980">
                  <c:v>1.9715E-2</c:v>
                </c:pt>
                <c:pt idx="65981">
                  <c:v>2.25566E-2</c:v>
                </c:pt>
                <c:pt idx="65982">
                  <c:v>2.52789E-2</c:v>
                </c:pt>
                <c:pt idx="65983">
                  <c:v>2.78815E-2</c:v>
                </c:pt>
                <c:pt idx="65984">
                  <c:v>3.0363399999999999E-2</c:v>
                </c:pt>
                <c:pt idx="65985">
                  <c:v>3.2723000000000002E-2</c:v>
                </c:pt>
                <c:pt idx="65986">
                  <c:v>3.4958599999999999E-2</c:v>
                </c:pt>
                <c:pt idx="65987">
                  <c:v>3.70686E-2</c:v>
                </c:pt>
                <c:pt idx="65988">
                  <c:v>3.9051000000000002E-2</c:v>
                </c:pt>
                <c:pt idx="65989">
                  <c:v>4.0906699999999997E-2</c:v>
                </c:pt>
                <c:pt idx="65990">
                  <c:v>4.2638099999999998E-2</c:v>
                </c:pt>
                <c:pt idx="65991">
                  <c:v>4.4245800000000002E-2</c:v>
                </c:pt>
                <c:pt idx="65992">
                  <c:v>4.5727499999999997E-2</c:v>
                </c:pt>
                <c:pt idx="65993">
                  <c:v>4.7080700000000003E-2</c:v>
                </c:pt>
                <c:pt idx="65994">
                  <c:v>4.8304E-2</c:v>
                </c:pt>
                <c:pt idx="65995">
                  <c:v>4.9397400000000001E-2</c:v>
                </c:pt>
                <c:pt idx="65996">
                  <c:v>5.0362999999999998E-2</c:v>
                </c:pt>
                <c:pt idx="65997">
                  <c:v>5.1203600000000002E-2</c:v>
                </c:pt>
                <c:pt idx="65998">
                  <c:v>5.1920500000000001E-2</c:v>
                </c:pt>
                <c:pt idx="65999">
                  <c:v>5.2513600000000001E-2</c:v>
                </c:pt>
                <c:pt idx="66000">
                  <c:v>5.2981399999999998E-2</c:v>
                </c:pt>
                <c:pt idx="66001">
                  <c:v>5.3322300000000003E-2</c:v>
                </c:pt>
                <c:pt idx="66002">
                  <c:v>5.35355E-2</c:v>
                </c:pt>
                <c:pt idx="66003">
                  <c:v>5.3620500000000001E-2</c:v>
                </c:pt>
                <c:pt idx="66004">
                  <c:v>5.3576699999999998E-2</c:v>
                </c:pt>
                <c:pt idx="66005">
                  <c:v>5.3405099999999997E-2</c:v>
                </c:pt>
                <c:pt idx="66006">
                  <c:v>5.3109299999999998E-2</c:v>
                </c:pt>
                <c:pt idx="66007">
                  <c:v>5.2692000000000003E-2</c:v>
                </c:pt>
                <c:pt idx="66008">
                  <c:v>5.2154100000000002E-2</c:v>
                </c:pt>
                <c:pt idx="66009">
                  <c:v>5.1497099999999997E-2</c:v>
                </c:pt>
                <c:pt idx="66010">
                  <c:v>5.0723200000000003E-2</c:v>
                </c:pt>
                <c:pt idx="66011">
                  <c:v>4.9832899999999999E-2</c:v>
                </c:pt>
                <c:pt idx="66012">
                  <c:v>4.8826899999999999E-2</c:v>
                </c:pt>
                <c:pt idx="66013">
                  <c:v>4.7707199999999998E-2</c:v>
                </c:pt>
                <c:pt idx="66014">
                  <c:v>4.6477299999999999E-2</c:v>
                </c:pt>
                <c:pt idx="66015">
                  <c:v>4.5139699999999998E-2</c:v>
                </c:pt>
                <c:pt idx="66016">
                  <c:v>4.3696499999999999E-2</c:v>
                </c:pt>
                <c:pt idx="66017">
                  <c:v>4.2149100000000002E-2</c:v>
                </c:pt>
                <c:pt idx="66018">
                  <c:v>4.0499E-2</c:v>
                </c:pt>
                <c:pt idx="66019">
                  <c:v>3.8746999999999997E-2</c:v>
                </c:pt>
                <c:pt idx="66020">
                  <c:v>3.6895200000000003E-2</c:v>
                </c:pt>
                <c:pt idx="66021">
                  <c:v>3.4948699999999999E-2</c:v>
                </c:pt>
                <c:pt idx="66022">
                  <c:v>3.2912200000000003E-2</c:v>
                </c:pt>
                <c:pt idx="66023">
                  <c:v>3.07873E-2</c:v>
                </c:pt>
                <c:pt idx="66024">
                  <c:v>2.8573600000000001E-2</c:v>
                </c:pt>
                <c:pt idx="66025">
                  <c:v>2.6271099999999999E-2</c:v>
                </c:pt>
                <c:pt idx="66026">
                  <c:v>2.3881099999999999E-2</c:v>
                </c:pt>
                <c:pt idx="66027">
                  <c:v>2.1407700000000002E-2</c:v>
                </c:pt>
                <c:pt idx="66028">
                  <c:v>1.8856100000000001E-2</c:v>
                </c:pt>
                <c:pt idx="66029">
                  <c:v>1.6230000000000001E-2</c:v>
                </c:pt>
                <c:pt idx="66030">
                  <c:v>1.3532600000000001E-2</c:v>
                </c:pt>
                <c:pt idx="66031">
                  <c:v>1.07668E-2</c:v>
                </c:pt>
                <c:pt idx="66032" formatCode="0.00E+00">
                  <c:v>7.9352599999999995E-3</c:v>
                </c:pt>
                <c:pt idx="66033" formatCode="0.00E+00">
                  <c:v>5.0401999999999999E-3</c:v>
                </c:pt>
                <c:pt idx="66034" formatCode="0.00E+00">
                  <c:v>2.0833100000000001E-3</c:v>
                </c:pt>
                <c:pt idx="66035" formatCode="0.00E+00">
                  <c:v>-9.3383799999999999E-4</c:v>
                </c:pt>
                <c:pt idx="66036" formatCode="0.00E+00">
                  <c:v>-4.0082599999999996E-3</c:v>
                </c:pt>
                <c:pt idx="66037" formatCode="0.00E+00">
                  <c:v>-7.1355699999999999E-3</c:v>
                </c:pt>
                <c:pt idx="66038">
                  <c:v>-1.03117E-2</c:v>
                </c:pt>
                <c:pt idx="66039">
                  <c:v>-1.35335E-2</c:v>
                </c:pt>
                <c:pt idx="66040">
                  <c:v>-1.6796700000000001E-2</c:v>
                </c:pt>
                <c:pt idx="66041">
                  <c:v>-2.0096099999999999E-2</c:v>
                </c:pt>
                <c:pt idx="66042">
                  <c:v>-2.3428299999999999E-2</c:v>
                </c:pt>
                <c:pt idx="66043">
                  <c:v>-2.6791200000000001E-2</c:v>
                </c:pt>
                <c:pt idx="66044">
                  <c:v>-3.0182799999999999E-2</c:v>
                </c:pt>
                <c:pt idx="66045">
                  <c:v>-3.3600499999999998E-2</c:v>
                </c:pt>
                <c:pt idx="66046">
                  <c:v>-3.7041600000000001E-2</c:v>
                </c:pt>
                <c:pt idx="66047">
                  <c:v>-4.0502799999999999E-2</c:v>
                </c:pt>
                <c:pt idx="66048">
                  <c:v>-4.3981399999999997E-2</c:v>
                </c:pt>
                <c:pt idx="66049">
                  <c:v>-4.74749E-2</c:v>
                </c:pt>
                <c:pt idx="66050">
                  <c:v>-5.0979999999999998E-2</c:v>
                </c:pt>
                <c:pt idx="66051">
                  <c:v>-5.4492699999999998E-2</c:v>
                </c:pt>
                <c:pt idx="66052">
                  <c:v>-5.8009199999999997E-2</c:v>
                </c:pt>
                <c:pt idx="66053">
                  <c:v>-6.1526600000000001E-2</c:v>
                </c:pt>
                <c:pt idx="66054">
                  <c:v>-6.50424E-2</c:v>
                </c:pt>
                <c:pt idx="66055">
                  <c:v>-6.8553799999999998E-2</c:v>
                </c:pt>
                <c:pt idx="66056">
                  <c:v>-7.2057700000000002E-2</c:v>
                </c:pt>
                <c:pt idx="66057">
                  <c:v>-7.5550400000000004E-2</c:v>
                </c:pt>
                <c:pt idx="66058">
                  <c:v>-7.9028100000000004E-2</c:v>
                </c:pt>
                <c:pt idx="66059">
                  <c:v>-8.24873E-2</c:v>
                </c:pt>
                <c:pt idx="66060">
                  <c:v>-8.5925100000000004E-2</c:v>
                </c:pt>
                <c:pt idx="66061">
                  <c:v>-8.9338299999999995E-2</c:v>
                </c:pt>
                <c:pt idx="66062">
                  <c:v>-9.2723299999999995E-2</c:v>
                </c:pt>
                <c:pt idx="66063">
                  <c:v>-9.6076599999999998E-2</c:v>
                </c:pt>
                <c:pt idx="66064">
                  <c:v>-9.93951E-2</c:v>
                </c:pt>
                <c:pt idx="66065">
                  <c:v>-0.102676</c:v>
                </c:pt>
                <c:pt idx="66066">
                  <c:v>-0.105916</c:v>
                </c:pt>
                <c:pt idx="66067">
                  <c:v>-0.109112</c:v>
                </c:pt>
                <c:pt idx="66068">
                  <c:v>-0.112262</c:v>
                </c:pt>
                <c:pt idx="66069">
                  <c:v>-0.11536299999999999</c:v>
                </c:pt>
                <c:pt idx="66070">
                  <c:v>-0.11841</c:v>
                </c:pt>
                <c:pt idx="66071">
                  <c:v>-0.121401</c:v>
                </c:pt>
                <c:pt idx="66072">
                  <c:v>-0.124333</c:v>
                </c:pt>
                <c:pt idx="66073">
                  <c:v>-0.12720600000000001</c:v>
                </c:pt>
                <c:pt idx="66074">
                  <c:v>-0.13001699999999999</c:v>
                </c:pt>
                <c:pt idx="66075">
                  <c:v>-0.13276499999999999</c:v>
                </c:pt>
                <c:pt idx="66076">
                  <c:v>-0.13544800000000001</c:v>
                </c:pt>
                <c:pt idx="66077">
                  <c:v>-0.13806299999999999</c:v>
                </c:pt>
                <c:pt idx="66078">
                  <c:v>-0.14061000000000001</c:v>
                </c:pt>
                <c:pt idx="66079">
                  <c:v>-0.14308599999999999</c:v>
                </c:pt>
                <c:pt idx="66080">
                  <c:v>-0.14548900000000001</c:v>
                </c:pt>
                <c:pt idx="66081">
                  <c:v>-0.14781900000000001</c:v>
                </c:pt>
                <c:pt idx="66082">
                  <c:v>-0.15007100000000001</c:v>
                </c:pt>
                <c:pt idx="66083">
                  <c:v>-0.15224399999999999</c:v>
                </c:pt>
                <c:pt idx="66084">
                  <c:v>-0.154337</c:v>
                </c:pt>
                <c:pt idx="66085">
                  <c:v>-0.15634799999999999</c:v>
                </c:pt>
                <c:pt idx="66086">
                  <c:v>-0.158276</c:v>
                </c:pt>
                <c:pt idx="66087">
                  <c:v>-0.16011800000000001</c:v>
                </c:pt>
                <c:pt idx="66088">
                  <c:v>-0.16187399999999999</c:v>
                </c:pt>
                <c:pt idx="66089">
                  <c:v>-0.16354199999999999</c:v>
                </c:pt>
                <c:pt idx="66090">
                  <c:v>-0.16511999999999999</c:v>
                </c:pt>
                <c:pt idx="66091">
                  <c:v>-0.16660800000000001</c:v>
                </c:pt>
                <c:pt idx="66092">
                  <c:v>-0.16800399999999999</c:v>
                </c:pt>
                <c:pt idx="66093">
                  <c:v>-0.16930700000000001</c:v>
                </c:pt>
                <c:pt idx="66094">
                  <c:v>-0.170514</c:v>
                </c:pt>
                <c:pt idx="66095">
                  <c:v>-0.171626</c:v>
                </c:pt>
                <c:pt idx="66096">
                  <c:v>-0.17264099999999999</c:v>
                </c:pt>
                <c:pt idx="66097">
                  <c:v>-0.17355799999999999</c:v>
                </c:pt>
                <c:pt idx="66098">
                  <c:v>-0.174377</c:v>
                </c:pt>
                <c:pt idx="66099">
                  <c:v>-0.175097</c:v>
                </c:pt>
                <c:pt idx="66100">
                  <c:v>-0.17571800000000001</c:v>
                </c:pt>
                <c:pt idx="66101">
                  <c:v>-0.176237</c:v>
                </c:pt>
                <c:pt idx="66102">
                  <c:v>-0.176653</c:v>
                </c:pt>
                <c:pt idx="66103">
                  <c:v>-0.17696799999999999</c:v>
                </c:pt>
                <c:pt idx="66104">
                  <c:v>-0.17718100000000001</c:v>
                </c:pt>
                <c:pt idx="66105">
                  <c:v>-0.17729200000000001</c:v>
                </c:pt>
                <c:pt idx="66106">
                  <c:v>-0.17730199999999999</c:v>
                </c:pt>
                <c:pt idx="66107">
                  <c:v>-0.17721000000000001</c:v>
                </c:pt>
                <c:pt idx="66108">
                  <c:v>-0.17701900000000001</c:v>
                </c:pt>
                <c:pt idx="66109">
                  <c:v>-0.176727</c:v>
                </c:pt>
                <c:pt idx="66110">
                  <c:v>-0.17633399999999999</c:v>
                </c:pt>
                <c:pt idx="66111">
                  <c:v>-0.175842</c:v>
                </c:pt>
                <c:pt idx="66112">
                  <c:v>-0.17524999999999999</c:v>
                </c:pt>
                <c:pt idx="66113">
                  <c:v>-0.17455799999999999</c:v>
                </c:pt>
                <c:pt idx="66114">
                  <c:v>-0.173766</c:v>
                </c:pt>
                <c:pt idx="66115">
                  <c:v>-0.172875</c:v>
                </c:pt>
                <c:pt idx="66116">
                  <c:v>-0.17188400000000001</c:v>
                </c:pt>
                <c:pt idx="66117">
                  <c:v>-0.170795</c:v>
                </c:pt>
                <c:pt idx="66118">
                  <c:v>-0.16960700000000001</c:v>
                </c:pt>
                <c:pt idx="66119">
                  <c:v>-0.168322</c:v>
                </c:pt>
                <c:pt idx="66120">
                  <c:v>-0.166938</c:v>
                </c:pt>
                <c:pt idx="66121">
                  <c:v>-0.16545899999999999</c:v>
                </c:pt>
                <c:pt idx="66122">
                  <c:v>-0.163883</c:v>
                </c:pt>
                <c:pt idx="66123">
                  <c:v>-0.162212</c:v>
                </c:pt>
                <c:pt idx="66124">
                  <c:v>-0.16044600000000001</c:v>
                </c:pt>
                <c:pt idx="66125">
                  <c:v>-0.15858700000000001</c:v>
                </c:pt>
                <c:pt idx="66126">
                  <c:v>-0.156635</c:v>
                </c:pt>
                <c:pt idx="66127">
                  <c:v>-0.15459400000000001</c:v>
                </c:pt>
                <c:pt idx="66128">
                  <c:v>-0.15246199999999999</c:v>
                </c:pt>
                <c:pt idx="66129">
                  <c:v>-0.15024100000000001</c:v>
                </c:pt>
                <c:pt idx="66130">
                  <c:v>-0.14793300000000001</c:v>
                </c:pt>
                <c:pt idx="66131">
                  <c:v>-0.145536</c:v>
                </c:pt>
                <c:pt idx="66132">
                  <c:v>-0.14305300000000001</c:v>
                </c:pt>
                <c:pt idx="66133">
                  <c:v>-0.140485</c:v>
                </c:pt>
                <c:pt idx="66134">
                  <c:v>-0.13783200000000001</c:v>
                </c:pt>
                <c:pt idx="66135">
                  <c:v>-0.13509599999999999</c:v>
                </c:pt>
                <c:pt idx="66136">
                  <c:v>-0.13228000000000001</c:v>
                </c:pt>
                <c:pt idx="66137">
                  <c:v>-0.129384</c:v>
                </c:pt>
                <c:pt idx="66138">
                  <c:v>-0.126412</c:v>
                </c:pt>
                <c:pt idx="66139">
                  <c:v>-0.123363</c:v>
                </c:pt>
                <c:pt idx="66140">
                  <c:v>-0.120239</c:v>
                </c:pt>
                <c:pt idx="66141">
                  <c:v>-0.117044</c:v>
                </c:pt>
                <c:pt idx="66142">
                  <c:v>-0.113777</c:v>
                </c:pt>
                <c:pt idx="66143">
                  <c:v>-0.110441</c:v>
                </c:pt>
                <c:pt idx="66144">
                  <c:v>-0.10703699999999999</c:v>
                </c:pt>
                <c:pt idx="66145">
                  <c:v>-0.10356600000000001</c:v>
                </c:pt>
                <c:pt idx="66146">
                  <c:v>-0.10003099999999999</c:v>
                </c:pt>
                <c:pt idx="66147">
                  <c:v>-9.6433199999999997E-2</c:v>
                </c:pt>
                <c:pt idx="66148">
                  <c:v>-9.2775099999999999E-2</c:v>
                </c:pt>
                <c:pt idx="66149">
                  <c:v>-8.9058300000000007E-2</c:v>
                </c:pt>
                <c:pt idx="66150">
                  <c:v>-8.5285E-2</c:v>
                </c:pt>
                <c:pt idx="66151">
                  <c:v>-8.1457199999999994E-2</c:v>
                </c:pt>
                <c:pt idx="66152">
                  <c:v>-7.7576500000000007E-2</c:v>
                </c:pt>
                <c:pt idx="66153">
                  <c:v>-7.3644799999999996E-2</c:v>
                </c:pt>
                <c:pt idx="66154">
                  <c:v>-6.9663900000000001E-2</c:v>
                </c:pt>
                <c:pt idx="66155">
                  <c:v>-6.5636299999999995E-2</c:v>
                </c:pt>
                <c:pt idx="66156">
                  <c:v>-6.1564300000000002E-2</c:v>
                </c:pt>
                <c:pt idx="66157">
                  <c:v>-5.7450000000000001E-2</c:v>
                </c:pt>
                <c:pt idx="66158">
                  <c:v>-5.32954E-2</c:v>
                </c:pt>
                <c:pt idx="66159">
                  <c:v>-4.9103599999999997E-2</c:v>
                </c:pt>
                <c:pt idx="66160">
                  <c:v>-4.4877E-2</c:v>
                </c:pt>
                <c:pt idx="66161">
                  <c:v>-4.0617800000000003E-2</c:v>
                </c:pt>
                <c:pt idx="66162">
                  <c:v>-3.63273E-2</c:v>
                </c:pt>
                <c:pt idx="66163">
                  <c:v>-3.2007399999999998E-2</c:v>
                </c:pt>
                <c:pt idx="66164">
                  <c:v>-2.76601E-2</c:v>
                </c:pt>
                <c:pt idx="66165">
                  <c:v>-2.3287499999999999E-2</c:v>
                </c:pt>
                <c:pt idx="66166">
                  <c:v>-1.8891399999999999E-2</c:v>
                </c:pt>
                <c:pt idx="66167">
                  <c:v>-1.44741E-2</c:v>
                </c:pt>
                <c:pt idx="66168">
                  <c:v>-1.00383E-2</c:v>
                </c:pt>
                <c:pt idx="66169" formatCode="0.00E+00">
                  <c:v>-5.5867199999999999E-3</c:v>
                </c:pt>
                <c:pt idx="66170" formatCode="0.00E+00">
                  <c:v>-1.12196E-3</c:v>
                </c:pt>
                <c:pt idx="66171" formatCode="0.00E+00">
                  <c:v>3.3536600000000001E-3</c:v>
                </c:pt>
                <c:pt idx="66172" formatCode="0.00E+00">
                  <c:v>7.8380700000000008E-3</c:v>
                </c:pt>
                <c:pt idx="66173">
                  <c:v>1.23292E-2</c:v>
                </c:pt>
                <c:pt idx="66174">
                  <c:v>1.6824800000000001E-2</c:v>
                </c:pt>
                <c:pt idx="66175">
                  <c:v>2.1321900000000001E-2</c:v>
                </c:pt>
                <c:pt idx="66176">
                  <c:v>2.5817699999999999E-2</c:v>
                </c:pt>
                <c:pt idx="66177">
                  <c:v>3.03095E-2</c:v>
                </c:pt>
                <c:pt idx="66178">
                  <c:v>3.47943E-2</c:v>
                </c:pt>
                <c:pt idx="66179">
                  <c:v>3.9269999999999999E-2</c:v>
                </c:pt>
                <c:pt idx="66180">
                  <c:v>4.3734299999999997E-2</c:v>
                </c:pt>
                <c:pt idx="66181">
                  <c:v>4.81853E-2</c:v>
                </c:pt>
                <c:pt idx="66182">
                  <c:v>5.2620699999999999E-2</c:v>
                </c:pt>
                <c:pt idx="66183">
                  <c:v>5.7037999999999998E-2</c:v>
                </c:pt>
                <c:pt idx="66184">
                  <c:v>6.14344E-2</c:v>
                </c:pt>
                <c:pt idx="66185">
                  <c:v>6.5807400000000002E-2</c:v>
                </c:pt>
                <c:pt idx="66186">
                  <c:v>7.0153800000000002E-2</c:v>
                </c:pt>
                <c:pt idx="66187">
                  <c:v>7.4470499999999995E-2</c:v>
                </c:pt>
                <c:pt idx="66188">
                  <c:v>7.8754199999999996E-2</c:v>
                </c:pt>
                <c:pt idx="66189">
                  <c:v>8.3002599999999996E-2</c:v>
                </c:pt>
                <c:pt idx="66190">
                  <c:v>8.7212899999999996E-2</c:v>
                </c:pt>
                <c:pt idx="66191">
                  <c:v>9.1382400000000003E-2</c:v>
                </c:pt>
                <c:pt idx="66192">
                  <c:v>9.5508599999999999E-2</c:v>
                </c:pt>
                <c:pt idx="66193">
                  <c:v>9.95891E-2</c:v>
                </c:pt>
                <c:pt idx="66194">
                  <c:v>0.103621</c:v>
                </c:pt>
                <c:pt idx="66195">
                  <c:v>0.107603</c:v>
                </c:pt>
                <c:pt idx="66196">
                  <c:v>0.11153299999999999</c:v>
                </c:pt>
                <c:pt idx="66197">
                  <c:v>0.115409</c:v>
                </c:pt>
                <c:pt idx="66198">
                  <c:v>0.119228</c:v>
                </c:pt>
                <c:pt idx="66199">
                  <c:v>0.122989</c:v>
                </c:pt>
                <c:pt idx="66200">
                  <c:v>0.126689</c:v>
                </c:pt>
                <c:pt idx="66201">
                  <c:v>0.13032299999999999</c:v>
                </c:pt>
                <c:pt idx="66202">
                  <c:v>0.13388900000000001</c:v>
                </c:pt>
                <c:pt idx="66203">
                  <c:v>0.13738300000000001</c:v>
                </c:pt>
                <c:pt idx="66204">
                  <c:v>0.14080400000000001</c:v>
                </c:pt>
                <c:pt idx="66205">
                  <c:v>0.14415</c:v>
                </c:pt>
                <c:pt idx="66206">
                  <c:v>0.14741899999999999</c:v>
                </c:pt>
                <c:pt idx="66207">
                  <c:v>0.15060799999999999</c:v>
                </c:pt>
                <c:pt idx="66208">
                  <c:v>0.15371599999999999</c:v>
                </c:pt>
                <c:pt idx="66209">
                  <c:v>0.15674199999999999</c:v>
                </c:pt>
                <c:pt idx="66210">
                  <c:v>0.15968099999999999</c:v>
                </c:pt>
                <c:pt idx="66211">
                  <c:v>0.16253300000000001</c:v>
                </c:pt>
                <c:pt idx="66212">
                  <c:v>0.165295</c:v>
                </c:pt>
                <c:pt idx="66213">
                  <c:v>0.167965</c:v>
                </c:pt>
                <c:pt idx="66214">
                  <c:v>0.170541</c:v>
                </c:pt>
                <c:pt idx="66215">
                  <c:v>0.17302000000000001</c:v>
                </c:pt>
                <c:pt idx="66216">
                  <c:v>0.175402</c:v>
                </c:pt>
                <c:pt idx="66217">
                  <c:v>0.17768300000000001</c:v>
                </c:pt>
                <c:pt idx="66218">
                  <c:v>0.179863</c:v>
                </c:pt>
                <c:pt idx="66219">
                  <c:v>0.18194099999999999</c:v>
                </c:pt>
                <c:pt idx="66220">
                  <c:v>0.183915</c:v>
                </c:pt>
                <c:pt idx="66221">
                  <c:v>0.185783</c:v>
                </c:pt>
                <c:pt idx="66222">
                  <c:v>0.18754399999999999</c:v>
                </c:pt>
                <c:pt idx="66223">
                  <c:v>0.189197</c:v>
                </c:pt>
                <c:pt idx="66224">
                  <c:v>0.19074099999999999</c:v>
                </c:pt>
                <c:pt idx="66225">
                  <c:v>0.19217300000000001</c:v>
                </c:pt>
                <c:pt idx="66226">
                  <c:v>0.193493</c:v>
                </c:pt>
                <c:pt idx="66227">
                  <c:v>0.19469800000000001</c:v>
                </c:pt>
                <c:pt idx="66228">
                  <c:v>0.19578799999999999</c:v>
                </c:pt>
                <c:pt idx="66229">
                  <c:v>0.19675999999999999</c:v>
                </c:pt>
                <c:pt idx="66230">
                  <c:v>0.19761400000000001</c:v>
                </c:pt>
                <c:pt idx="66231">
                  <c:v>0.198349</c:v>
                </c:pt>
                <c:pt idx="66232">
                  <c:v>0.198966</c:v>
                </c:pt>
                <c:pt idx="66233">
                  <c:v>0.199465</c:v>
                </c:pt>
                <c:pt idx="66234">
                  <c:v>0.19984399999999999</c:v>
                </c:pt>
                <c:pt idx="66235">
                  <c:v>0.200104</c:v>
                </c:pt>
                <c:pt idx="66236">
                  <c:v>0.20024500000000001</c:v>
                </c:pt>
                <c:pt idx="66237">
                  <c:v>0.200266</c:v>
                </c:pt>
                <c:pt idx="66238">
                  <c:v>0.20016800000000001</c:v>
                </c:pt>
                <c:pt idx="66239">
                  <c:v>0.19994999999999999</c:v>
                </c:pt>
                <c:pt idx="66240">
                  <c:v>0.19961300000000001</c:v>
                </c:pt>
                <c:pt idx="66241">
                  <c:v>0.199157</c:v>
                </c:pt>
                <c:pt idx="66242">
                  <c:v>0.19858100000000001</c:v>
                </c:pt>
                <c:pt idx="66243">
                  <c:v>0.197883</c:v>
                </c:pt>
                <c:pt idx="66244">
                  <c:v>0.19706399999999999</c:v>
                </c:pt>
                <c:pt idx="66245">
                  <c:v>0.19612499999999999</c:v>
                </c:pt>
                <c:pt idx="66246">
                  <c:v>0.19506699999999999</c:v>
                </c:pt>
                <c:pt idx="66247">
                  <c:v>0.19389100000000001</c:v>
                </c:pt>
                <c:pt idx="66248">
                  <c:v>0.19259999999999999</c:v>
                </c:pt>
                <c:pt idx="66249">
                  <c:v>0.191193</c:v>
                </c:pt>
                <c:pt idx="66250">
                  <c:v>0.18967200000000001</c:v>
                </c:pt>
                <c:pt idx="66251">
                  <c:v>0.18803800000000001</c:v>
                </c:pt>
                <c:pt idx="66252">
                  <c:v>0.18629100000000001</c:v>
                </c:pt>
                <c:pt idx="66253">
                  <c:v>0.18443100000000001</c:v>
                </c:pt>
                <c:pt idx="66254">
                  <c:v>0.18246200000000001</c:v>
                </c:pt>
                <c:pt idx="66255">
                  <c:v>0.18038599999999999</c:v>
                </c:pt>
                <c:pt idx="66256">
                  <c:v>0.178206</c:v>
                </c:pt>
                <c:pt idx="66257">
                  <c:v>0.175923</c:v>
                </c:pt>
                <c:pt idx="66258">
                  <c:v>0.173539</c:v>
                </c:pt>
                <c:pt idx="66259">
                  <c:v>0.17105699999999999</c:v>
                </c:pt>
                <c:pt idx="66260">
                  <c:v>0.16847699999999999</c:v>
                </c:pt>
                <c:pt idx="66261">
                  <c:v>0.165801</c:v>
                </c:pt>
                <c:pt idx="66262">
                  <c:v>0.16303000000000001</c:v>
                </c:pt>
                <c:pt idx="66263">
                  <c:v>0.160167</c:v>
                </c:pt>
                <c:pt idx="66264">
                  <c:v>0.15721399999999999</c:v>
                </c:pt>
                <c:pt idx="66265">
                  <c:v>0.15417400000000001</c:v>
                </c:pt>
                <c:pt idx="66266">
                  <c:v>0.15104799999999999</c:v>
                </c:pt>
                <c:pt idx="66267">
                  <c:v>0.147839</c:v>
                </c:pt>
                <c:pt idx="66268">
                  <c:v>0.14455100000000001</c:v>
                </c:pt>
                <c:pt idx="66269">
                  <c:v>0.14118700000000001</c:v>
                </c:pt>
                <c:pt idx="66270">
                  <c:v>0.13775100000000001</c:v>
                </c:pt>
                <c:pt idx="66271">
                  <c:v>0.134245</c:v>
                </c:pt>
                <c:pt idx="66272">
                  <c:v>0.13067300000000001</c:v>
                </c:pt>
                <c:pt idx="66273">
                  <c:v>0.12703700000000001</c:v>
                </c:pt>
                <c:pt idx="66274">
                  <c:v>0.12334100000000001</c:v>
                </c:pt>
                <c:pt idx="66275">
                  <c:v>0.11959</c:v>
                </c:pt>
                <c:pt idx="66276">
                  <c:v>0.115786</c:v>
                </c:pt>
                <c:pt idx="66277">
                  <c:v>0.11193400000000001</c:v>
                </c:pt>
                <c:pt idx="66278">
                  <c:v>0.10803599999999999</c:v>
                </c:pt>
                <c:pt idx="66279">
                  <c:v>0.104097</c:v>
                </c:pt>
                <c:pt idx="66280">
                  <c:v>0.100117</c:v>
                </c:pt>
                <c:pt idx="66281">
                  <c:v>9.6101500000000006E-2</c:v>
                </c:pt>
                <c:pt idx="66282">
                  <c:v>9.2052599999999998E-2</c:v>
                </c:pt>
                <c:pt idx="66283">
                  <c:v>8.7974499999999997E-2</c:v>
                </c:pt>
                <c:pt idx="66284">
                  <c:v>8.3870299999999995E-2</c:v>
                </c:pt>
                <c:pt idx="66285">
                  <c:v>7.9743099999999997E-2</c:v>
                </c:pt>
                <c:pt idx="66286">
                  <c:v>7.5597200000000003E-2</c:v>
                </c:pt>
                <c:pt idx="66287">
                  <c:v>7.1436799999999995E-2</c:v>
                </c:pt>
                <c:pt idx="66288">
                  <c:v>6.7266099999999995E-2</c:v>
                </c:pt>
                <c:pt idx="66289">
                  <c:v>6.3089400000000004E-2</c:v>
                </c:pt>
                <c:pt idx="66290">
                  <c:v>5.8910799999999999E-2</c:v>
                </c:pt>
                <c:pt idx="66291">
                  <c:v>5.4733999999999998E-2</c:v>
                </c:pt>
                <c:pt idx="66292">
                  <c:v>5.0563299999999999E-2</c:v>
                </c:pt>
                <c:pt idx="66293">
                  <c:v>4.6403399999999997E-2</c:v>
                </c:pt>
                <c:pt idx="66294">
                  <c:v>4.2257900000000001E-2</c:v>
                </c:pt>
                <c:pt idx="66295">
                  <c:v>3.81289E-2</c:v>
                </c:pt>
                <c:pt idx="66296">
                  <c:v>3.4018899999999998E-2</c:v>
                </c:pt>
                <c:pt idx="66297">
                  <c:v>2.9932E-2</c:v>
                </c:pt>
                <c:pt idx="66298">
                  <c:v>2.5873400000000001E-2</c:v>
                </c:pt>
                <c:pt idx="66299">
                  <c:v>2.1848200000000002E-2</c:v>
                </c:pt>
                <c:pt idx="66300">
                  <c:v>1.7860899999999999E-2</c:v>
                </c:pt>
                <c:pt idx="66301">
                  <c:v>1.39151E-2</c:v>
                </c:pt>
                <c:pt idx="66302">
                  <c:v>1.00144E-2</c:v>
                </c:pt>
                <c:pt idx="66303" formatCode="0.00E+00">
                  <c:v>6.1623199999999998E-3</c:v>
                </c:pt>
                <c:pt idx="66304" formatCode="0.00E+00">
                  <c:v>2.3621900000000001E-3</c:v>
                </c:pt>
                <c:pt idx="66305" formatCode="0.00E+00">
                  <c:v>-1.3824200000000001E-3</c:v>
                </c:pt>
                <c:pt idx="66306" formatCode="0.00E+00">
                  <c:v>-5.0681099999999998E-3</c:v>
                </c:pt>
                <c:pt idx="66307" formatCode="0.00E+00">
                  <c:v>-8.6913200000000006E-3</c:v>
                </c:pt>
                <c:pt idx="66308">
                  <c:v>-1.22481E-2</c:v>
                </c:pt>
                <c:pt idx="66309">
                  <c:v>-1.57343E-2</c:v>
                </c:pt>
                <c:pt idx="66310">
                  <c:v>-1.91459E-2</c:v>
                </c:pt>
                <c:pt idx="66311">
                  <c:v>-2.2479800000000001E-2</c:v>
                </c:pt>
                <c:pt idx="66312">
                  <c:v>-2.5733300000000001E-2</c:v>
                </c:pt>
                <c:pt idx="66313">
                  <c:v>-2.89032E-2</c:v>
                </c:pt>
                <c:pt idx="66314">
                  <c:v>-3.1986300000000002E-2</c:v>
                </c:pt>
                <c:pt idx="66315">
                  <c:v>-3.4980200000000003E-2</c:v>
                </c:pt>
                <c:pt idx="66316">
                  <c:v>-3.78818E-2</c:v>
                </c:pt>
                <c:pt idx="66317">
                  <c:v>-4.0687800000000003E-2</c:v>
                </c:pt>
                <c:pt idx="66318">
                  <c:v>-4.3395200000000002E-2</c:v>
                </c:pt>
                <c:pt idx="66319">
                  <c:v>-4.6001899999999998E-2</c:v>
                </c:pt>
                <c:pt idx="66320">
                  <c:v>-4.8506000000000001E-2</c:v>
                </c:pt>
                <c:pt idx="66321">
                  <c:v>-5.09048E-2</c:v>
                </c:pt>
                <c:pt idx="66322">
                  <c:v>-5.3195800000000001E-2</c:v>
                </c:pt>
                <c:pt idx="66323">
                  <c:v>-5.5376799999999997E-2</c:v>
                </c:pt>
                <c:pt idx="66324">
                  <c:v>-5.7445299999999998E-2</c:v>
                </c:pt>
                <c:pt idx="66325">
                  <c:v>-5.9399100000000003E-2</c:v>
                </c:pt>
                <c:pt idx="66326">
                  <c:v>-6.1237100000000003E-2</c:v>
                </c:pt>
                <c:pt idx="66327">
                  <c:v>-6.2958200000000006E-2</c:v>
                </c:pt>
                <c:pt idx="66328">
                  <c:v>-6.4560199999999998E-2</c:v>
                </c:pt>
                <c:pt idx="66329">
                  <c:v>-6.6040699999999994E-2</c:v>
                </c:pt>
                <c:pt idx="66330">
                  <c:v>-6.7398E-2</c:v>
                </c:pt>
                <c:pt idx="66331">
                  <c:v>-6.86306E-2</c:v>
                </c:pt>
                <c:pt idx="66332">
                  <c:v>-6.9736900000000004E-2</c:v>
                </c:pt>
                <c:pt idx="66333">
                  <c:v>-7.0715299999999995E-2</c:v>
                </c:pt>
                <c:pt idx="66334">
                  <c:v>-7.1564699999999995E-2</c:v>
                </c:pt>
                <c:pt idx="66335">
                  <c:v>-7.2285199999999994E-2</c:v>
                </c:pt>
                <c:pt idx="66336">
                  <c:v>-7.28766E-2</c:v>
                </c:pt>
                <c:pt idx="66337">
                  <c:v>-7.3338399999999998E-2</c:v>
                </c:pt>
                <c:pt idx="66338">
                  <c:v>-7.3669799999999994E-2</c:v>
                </c:pt>
                <c:pt idx="66339">
                  <c:v>-7.3870500000000006E-2</c:v>
                </c:pt>
                <c:pt idx="66340">
                  <c:v>-7.3940599999999995E-2</c:v>
                </c:pt>
                <c:pt idx="66341">
                  <c:v>-7.3879700000000006E-2</c:v>
                </c:pt>
                <c:pt idx="66342">
                  <c:v>-7.3687199999999994E-2</c:v>
                </c:pt>
                <c:pt idx="66343">
                  <c:v>-7.3362999999999998E-2</c:v>
                </c:pt>
                <c:pt idx="66344">
                  <c:v>-7.2907600000000003E-2</c:v>
                </c:pt>
                <c:pt idx="66345">
                  <c:v>-7.2321800000000006E-2</c:v>
                </c:pt>
                <c:pt idx="66346">
                  <c:v>-7.1606199999999995E-2</c:v>
                </c:pt>
                <c:pt idx="66347">
                  <c:v>-7.0761299999999999E-2</c:v>
                </c:pt>
                <c:pt idx="66348">
                  <c:v>-6.9787500000000002E-2</c:v>
                </c:pt>
                <c:pt idx="66349">
                  <c:v>-6.8685999999999997E-2</c:v>
                </c:pt>
                <c:pt idx="66350">
                  <c:v>-6.7458199999999996E-2</c:v>
                </c:pt>
                <c:pt idx="66351">
                  <c:v>-6.6105200000000003E-2</c:v>
                </c:pt>
                <c:pt idx="66352">
                  <c:v>-6.4627799999999999E-2</c:v>
                </c:pt>
                <c:pt idx="66353">
                  <c:v>-6.3026499999999999E-2</c:v>
                </c:pt>
                <c:pt idx="66354">
                  <c:v>-6.1303400000000001E-2</c:v>
                </c:pt>
                <c:pt idx="66355">
                  <c:v>-5.9460800000000001E-2</c:v>
                </c:pt>
                <c:pt idx="66356">
                  <c:v>-5.7501099999999999E-2</c:v>
                </c:pt>
                <c:pt idx="66357">
                  <c:v>-5.5426200000000002E-2</c:v>
                </c:pt>
                <c:pt idx="66358">
                  <c:v>-5.3238399999999998E-2</c:v>
                </c:pt>
                <c:pt idx="66359">
                  <c:v>-5.09398E-2</c:v>
                </c:pt>
                <c:pt idx="66360">
                  <c:v>-4.8532699999999998E-2</c:v>
                </c:pt>
                <c:pt idx="66361">
                  <c:v>-4.6019299999999999E-2</c:v>
                </c:pt>
                <c:pt idx="66362">
                  <c:v>-4.3401200000000001E-2</c:v>
                </c:pt>
                <c:pt idx="66363">
                  <c:v>-4.0680599999999997E-2</c:v>
                </c:pt>
                <c:pt idx="66364">
                  <c:v>-3.78596E-2</c:v>
                </c:pt>
                <c:pt idx="66365">
                  <c:v>-3.4940800000000001E-2</c:v>
                </c:pt>
                <c:pt idx="66366">
                  <c:v>-3.1926700000000002E-2</c:v>
                </c:pt>
                <c:pt idx="66367">
                  <c:v>-2.8820499999999999E-2</c:v>
                </c:pt>
                <c:pt idx="66368">
                  <c:v>-2.5625599999999998E-2</c:v>
                </c:pt>
                <c:pt idx="66369">
                  <c:v>-2.2345199999999999E-2</c:v>
                </c:pt>
                <c:pt idx="66370">
                  <c:v>-1.8982700000000002E-2</c:v>
                </c:pt>
                <c:pt idx="66371">
                  <c:v>-1.5541299999999999E-2</c:v>
                </c:pt>
                <c:pt idx="66372">
                  <c:v>-1.2024E-2</c:v>
                </c:pt>
                <c:pt idx="66373" formatCode="0.00E+00">
                  <c:v>-8.4335299999999998E-3</c:v>
                </c:pt>
                <c:pt idx="66374" formatCode="0.00E+00">
                  <c:v>-4.7728800000000002E-3</c:v>
                </c:pt>
                <c:pt idx="66375" formatCode="0.00E+00">
                  <c:v>-1.0457299999999999E-3</c:v>
                </c:pt>
                <c:pt idx="66376" formatCode="0.00E+00">
                  <c:v>2.74399E-3</c:v>
                </c:pt>
                <c:pt idx="66377" formatCode="0.00E+00">
                  <c:v>6.5921699999999996E-3</c:v>
                </c:pt>
                <c:pt idx="66378">
                  <c:v>1.04951E-2</c:v>
                </c:pt>
                <c:pt idx="66379">
                  <c:v>1.44499E-2</c:v>
                </c:pt>
                <c:pt idx="66380">
                  <c:v>1.8453799999999999E-2</c:v>
                </c:pt>
                <c:pt idx="66381">
                  <c:v>2.25028E-2</c:v>
                </c:pt>
                <c:pt idx="66382">
                  <c:v>2.6592899999999999E-2</c:v>
                </c:pt>
                <c:pt idx="66383">
                  <c:v>3.0720600000000001E-2</c:v>
                </c:pt>
                <c:pt idx="66384">
                  <c:v>3.4882099999999999E-2</c:v>
                </c:pt>
                <c:pt idx="66385">
                  <c:v>3.9072900000000001E-2</c:v>
                </c:pt>
                <c:pt idx="66386">
                  <c:v>4.3289000000000001E-2</c:v>
                </c:pt>
                <c:pt idx="66387">
                  <c:v>4.7527E-2</c:v>
                </c:pt>
                <c:pt idx="66388">
                  <c:v>5.1783099999999999E-2</c:v>
                </c:pt>
                <c:pt idx="66389">
                  <c:v>5.60528E-2</c:v>
                </c:pt>
                <c:pt idx="66390">
                  <c:v>6.0331299999999997E-2</c:v>
                </c:pt>
                <c:pt idx="66391">
                  <c:v>6.46143E-2</c:v>
                </c:pt>
                <c:pt idx="66392">
                  <c:v>6.8898399999999999E-2</c:v>
                </c:pt>
                <c:pt idx="66393">
                  <c:v>7.3180499999999996E-2</c:v>
                </c:pt>
                <c:pt idx="66394">
                  <c:v>7.7457499999999999E-2</c:v>
                </c:pt>
                <c:pt idx="66395">
                  <c:v>8.1725500000000006E-2</c:v>
                </c:pt>
                <c:pt idx="66396">
                  <c:v>8.5980600000000004E-2</c:v>
                </c:pt>
                <c:pt idx="66397">
                  <c:v>9.0219099999999997E-2</c:v>
                </c:pt>
                <c:pt idx="66398">
                  <c:v>9.4437400000000005E-2</c:v>
                </c:pt>
                <c:pt idx="66399">
                  <c:v>9.8631999999999997E-2</c:v>
                </c:pt>
                <c:pt idx="66400">
                  <c:v>0.102799</c:v>
                </c:pt>
                <c:pt idx="66401">
                  <c:v>0.106936</c:v>
                </c:pt>
                <c:pt idx="66402">
                  <c:v>0.111039</c:v>
                </c:pt>
                <c:pt idx="66403">
                  <c:v>0.115104</c:v>
                </c:pt>
                <c:pt idx="66404">
                  <c:v>0.119129</c:v>
                </c:pt>
                <c:pt idx="66405">
                  <c:v>0.123109</c:v>
                </c:pt>
                <c:pt idx="66406">
                  <c:v>0.12704099999999999</c:v>
                </c:pt>
                <c:pt idx="66407">
                  <c:v>0.13092000000000001</c:v>
                </c:pt>
                <c:pt idx="66408">
                  <c:v>0.134744</c:v>
                </c:pt>
                <c:pt idx="66409">
                  <c:v>0.13850999999999999</c:v>
                </c:pt>
                <c:pt idx="66410">
                  <c:v>0.14221500000000001</c:v>
                </c:pt>
                <c:pt idx="66411">
                  <c:v>0.14585600000000001</c:v>
                </c:pt>
                <c:pt idx="66412">
                  <c:v>0.14942900000000001</c:v>
                </c:pt>
                <c:pt idx="66413">
                  <c:v>0.15293200000000001</c:v>
                </c:pt>
                <c:pt idx="66414">
                  <c:v>0.156362</c:v>
                </c:pt>
                <c:pt idx="66415">
                  <c:v>0.159717</c:v>
                </c:pt>
                <c:pt idx="66416">
                  <c:v>0.162993</c:v>
                </c:pt>
                <c:pt idx="66417">
                  <c:v>0.166188</c:v>
                </c:pt>
                <c:pt idx="66418">
                  <c:v>0.16929900000000001</c:v>
                </c:pt>
                <c:pt idx="66419">
                  <c:v>0.17232600000000001</c:v>
                </c:pt>
                <c:pt idx="66420">
                  <c:v>0.17526600000000001</c:v>
                </c:pt>
                <c:pt idx="66421">
                  <c:v>0.17811399999999999</c:v>
                </c:pt>
                <c:pt idx="66422">
                  <c:v>0.18087</c:v>
                </c:pt>
                <c:pt idx="66423">
                  <c:v>0.183531</c:v>
                </c:pt>
                <c:pt idx="66424">
                  <c:v>0.18609600000000001</c:v>
                </c:pt>
                <c:pt idx="66425">
                  <c:v>0.18856300000000001</c:v>
                </c:pt>
                <c:pt idx="66426">
                  <c:v>0.19093099999999999</c:v>
                </c:pt>
                <c:pt idx="66427">
                  <c:v>0.19319900000000001</c:v>
                </c:pt>
                <c:pt idx="66428">
                  <c:v>0.19536500000000001</c:v>
                </c:pt>
                <c:pt idx="66429">
                  <c:v>0.19742699999999999</c:v>
                </c:pt>
                <c:pt idx="66430">
                  <c:v>0.199383</c:v>
                </c:pt>
                <c:pt idx="66431">
                  <c:v>0.20123199999999999</c:v>
                </c:pt>
                <c:pt idx="66432">
                  <c:v>0.20297399999999999</c:v>
                </c:pt>
                <c:pt idx="66433">
                  <c:v>0.20460800000000001</c:v>
                </c:pt>
                <c:pt idx="66434">
                  <c:v>0.20613300000000001</c:v>
                </c:pt>
                <c:pt idx="66435">
                  <c:v>0.20754800000000001</c:v>
                </c:pt>
                <c:pt idx="66436">
                  <c:v>0.20885300000000001</c:v>
                </c:pt>
                <c:pt idx="66437">
                  <c:v>0.21004700000000001</c:v>
                </c:pt>
                <c:pt idx="66438">
                  <c:v>0.21113000000000001</c:v>
                </c:pt>
                <c:pt idx="66439">
                  <c:v>0.21210100000000001</c:v>
                </c:pt>
                <c:pt idx="66440">
                  <c:v>0.21296100000000001</c:v>
                </c:pt>
                <c:pt idx="66441">
                  <c:v>0.21370800000000001</c:v>
                </c:pt>
                <c:pt idx="66442">
                  <c:v>0.21434400000000001</c:v>
                </c:pt>
                <c:pt idx="66443">
                  <c:v>0.214868</c:v>
                </c:pt>
                <c:pt idx="66444">
                  <c:v>0.215279</c:v>
                </c:pt>
                <c:pt idx="66445">
                  <c:v>0.21557999999999999</c:v>
                </c:pt>
                <c:pt idx="66446">
                  <c:v>0.21576899999999999</c:v>
                </c:pt>
                <c:pt idx="66447">
                  <c:v>0.21584800000000001</c:v>
                </c:pt>
                <c:pt idx="66448">
                  <c:v>0.21581800000000001</c:v>
                </c:pt>
                <c:pt idx="66449">
                  <c:v>0.21567900000000001</c:v>
                </c:pt>
                <c:pt idx="66450">
                  <c:v>0.21543100000000001</c:v>
                </c:pt>
                <c:pt idx="66451">
                  <c:v>0.21507599999999999</c:v>
                </c:pt>
                <c:pt idx="66452">
                  <c:v>0.214613</c:v>
                </c:pt>
                <c:pt idx="66453">
                  <c:v>0.21404500000000001</c:v>
                </c:pt>
                <c:pt idx="66454">
                  <c:v>0.21337100000000001</c:v>
                </c:pt>
                <c:pt idx="66455">
                  <c:v>0.21259400000000001</c:v>
                </c:pt>
                <c:pt idx="66456">
                  <c:v>0.21171499999999999</c:v>
                </c:pt>
                <c:pt idx="66457">
                  <c:v>0.21073500000000001</c:v>
                </c:pt>
                <c:pt idx="66458">
                  <c:v>0.20965600000000001</c:v>
                </c:pt>
                <c:pt idx="66459">
                  <c:v>0.20848</c:v>
                </c:pt>
                <c:pt idx="66460">
                  <c:v>0.207207</c:v>
                </c:pt>
                <c:pt idx="66461">
                  <c:v>0.20584</c:v>
                </c:pt>
                <c:pt idx="66462">
                  <c:v>0.20438000000000001</c:v>
                </c:pt>
                <c:pt idx="66463">
                  <c:v>0.20283000000000001</c:v>
                </c:pt>
                <c:pt idx="66464">
                  <c:v>0.20119100000000001</c:v>
                </c:pt>
                <c:pt idx="66465">
                  <c:v>0.199466</c:v>
                </c:pt>
                <c:pt idx="66466">
                  <c:v>0.197657</c:v>
                </c:pt>
                <c:pt idx="66467">
                  <c:v>0.19576499999999999</c:v>
                </c:pt>
                <c:pt idx="66468">
                  <c:v>0.19379399999999999</c:v>
                </c:pt>
                <c:pt idx="66469">
                  <c:v>0.191745</c:v>
                </c:pt>
                <c:pt idx="66470">
                  <c:v>0.18962000000000001</c:v>
                </c:pt>
                <c:pt idx="66471">
                  <c:v>0.187421</c:v>
                </c:pt>
                <c:pt idx="66472">
                  <c:v>0.18515100000000001</c:v>
                </c:pt>
                <c:pt idx="66473">
                  <c:v>0.182813</c:v>
                </c:pt>
                <c:pt idx="66474">
                  <c:v>0.18040800000000001</c:v>
                </c:pt>
                <c:pt idx="66475">
                  <c:v>0.17793900000000001</c:v>
                </c:pt>
                <c:pt idx="66476">
                  <c:v>0.17540900000000001</c:v>
                </c:pt>
                <c:pt idx="66477">
                  <c:v>0.17282</c:v>
                </c:pt>
                <c:pt idx="66478">
                  <c:v>0.17017599999999999</c:v>
                </c:pt>
                <c:pt idx="66479">
                  <c:v>0.16747999999999999</c:v>
                </c:pt>
                <c:pt idx="66480">
                  <c:v>0.16473499999999999</c:v>
                </c:pt>
                <c:pt idx="66481">
                  <c:v>0.161942</c:v>
                </c:pt>
                <c:pt idx="66482">
                  <c:v>0.159106</c:v>
                </c:pt>
                <c:pt idx="66483">
                  <c:v>0.156227</c:v>
                </c:pt>
                <c:pt idx="66484">
                  <c:v>0.153311</c:v>
                </c:pt>
                <c:pt idx="66485">
                  <c:v>0.15035799999999999</c:v>
                </c:pt>
                <c:pt idx="66486">
                  <c:v>0.147373</c:v>
                </c:pt>
                <c:pt idx="66487">
                  <c:v>0.14435799999999999</c:v>
                </c:pt>
                <c:pt idx="66488">
                  <c:v>0.141317</c:v>
                </c:pt>
                <c:pt idx="66489">
                  <c:v>0.13825200000000001</c:v>
                </c:pt>
                <c:pt idx="66490">
                  <c:v>0.13516700000000001</c:v>
                </c:pt>
                <c:pt idx="66491">
                  <c:v>0.13206399999999999</c:v>
                </c:pt>
                <c:pt idx="66492">
                  <c:v>0.12894800000000001</c:v>
                </c:pt>
                <c:pt idx="66493">
                  <c:v>0.12581999999999999</c:v>
                </c:pt>
                <c:pt idx="66494">
                  <c:v>0.122685</c:v>
                </c:pt>
                <c:pt idx="66495">
                  <c:v>0.119546</c:v>
                </c:pt>
                <c:pt idx="66496">
                  <c:v>0.11640499999999999</c:v>
                </c:pt>
                <c:pt idx="66497">
                  <c:v>0.113265</c:v>
                </c:pt>
                <c:pt idx="66498">
                  <c:v>0.110129</c:v>
                </c:pt>
                <c:pt idx="66499">
                  <c:v>0.107001</c:v>
                </c:pt>
                <c:pt idx="66500">
                  <c:v>0.103884</c:v>
                </c:pt>
                <c:pt idx="66501">
                  <c:v>0.10077899999999999</c:v>
                </c:pt>
                <c:pt idx="66502">
                  <c:v>9.7689499999999999E-2</c:v>
                </c:pt>
                <c:pt idx="66503">
                  <c:v>9.46187E-2</c:v>
                </c:pt>
                <c:pt idx="66504">
                  <c:v>9.1569700000000004E-2</c:v>
                </c:pt>
                <c:pt idx="66505">
                  <c:v>8.8545399999999996E-2</c:v>
                </c:pt>
                <c:pt idx="66506">
                  <c:v>8.5548399999999997E-2</c:v>
                </c:pt>
                <c:pt idx="66507">
                  <c:v>8.2581299999999996E-2</c:v>
                </c:pt>
                <c:pt idx="66508">
                  <c:v>7.9646900000000007E-2</c:v>
                </c:pt>
                <c:pt idx="66509">
                  <c:v>7.67481E-2</c:v>
                </c:pt>
                <c:pt idx="66510">
                  <c:v>7.3887900000000006E-2</c:v>
                </c:pt>
                <c:pt idx="66511">
                  <c:v>7.1068999999999993E-2</c:v>
                </c:pt>
                <c:pt idx="66512">
                  <c:v>6.8294199999999999E-2</c:v>
                </c:pt>
                <c:pt idx="66513">
                  <c:v>6.5566399999999997E-2</c:v>
                </c:pt>
                <c:pt idx="66514">
                  <c:v>6.2887799999999994E-2</c:v>
                </c:pt>
                <c:pt idx="66515">
                  <c:v>6.0260899999999999E-2</c:v>
                </c:pt>
                <c:pt idx="66516">
                  <c:v>5.76879E-2</c:v>
                </c:pt>
                <c:pt idx="66517">
                  <c:v>5.5171199999999997E-2</c:v>
                </c:pt>
                <c:pt idx="66518">
                  <c:v>5.27129E-2</c:v>
                </c:pt>
                <c:pt idx="66519">
                  <c:v>5.03153E-2</c:v>
                </c:pt>
                <c:pt idx="66520">
                  <c:v>4.7980399999999999E-2</c:v>
                </c:pt>
                <c:pt idx="66521">
                  <c:v>4.5710599999999997E-2</c:v>
                </c:pt>
                <c:pt idx="66522">
                  <c:v>4.3508100000000001E-2</c:v>
                </c:pt>
                <c:pt idx="66523">
                  <c:v>4.1375000000000002E-2</c:v>
                </c:pt>
                <c:pt idx="66524">
                  <c:v>3.9313300000000002E-2</c:v>
                </c:pt>
                <c:pt idx="66525">
                  <c:v>3.7324900000000001E-2</c:v>
                </c:pt>
                <c:pt idx="66526">
                  <c:v>3.5411699999999997E-2</c:v>
                </c:pt>
                <c:pt idx="66527">
                  <c:v>3.3575300000000002E-2</c:v>
                </c:pt>
                <c:pt idx="66528">
                  <c:v>3.1816999999999998E-2</c:v>
                </c:pt>
                <c:pt idx="66529">
                  <c:v>3.0137899999999999E-2</c:v>
                </c:pt>
                <c:pt idx="66530">
                  <c:v>2.85393E-2</c:v>
                </c:pt>
                <c:pt idx="66531">
                  <c:v>2.7022299999999999E-2</c:v>
                </c:pt>
                <c:pt idx="66532">
                  <c:v>2.5587800000000001E-2</c:v>
                </c:pt>
                <c:pt idx="66533">
                  <c:v>2.4236899999999999E-2</c:v>
                </c:pt>
                <c:pt idx="66534">
                  <c:v>2.29708E-2</c:v>
                </c:pt>
                <c:pt idx="66535">
                  <c:v>2.1790400000000001E-2</c:v>
                </c:pt>
                <c:pt idx="66536">
                  <c:v>2.06965E-2</c:v>
                </c:pt>
                <c:pt idx="66537">
                  <c:v>1.9689700000000001E-2</c:v>
                </c:pt>
                <c:pt idx="66538">
                  <c:v>1.8770599999999998E-2</c:v>
                </c:pt>
                <c:pt idx="66539">
                  <c:v>1.79396E-2</c:v>
                </c:pt>
                <c:pt idx="66540">
                  <c:v>1.7197400000000002E-2</c:v>
                </c:pt>
                <c:pt idx="66541">
                  <c:v>1.65445E-2</c:v>
                </c:pt>
                <c:pt idx="66542">
                  <c:v>1.5980999999999999E-2</c:v>
                </c:pt>
                <c:pt idx="66543">
                  <c:v>1.5507399999999999E-2</c:v>
                </c:pt>
                <c:pt idx="66544">
                  <c:v>1.5124E-2</c:v>
                </c:pt>
                <c:pt idx="66545">
                  <c:v>1.4830599999999999E-2</c:v>
                </c:pt>
                <c:pt idx="66546">
                  <c:v>1.4627299999999999E-2</c:v>
                </c:pt>
                <c:pt idx="66547">
                  <c:v>1.4513699999999999E-2</c:v>
                </c:pt>
                <c:pt idx="66548">
                  <c:v>1.4489500000000001E-2</c:v>
                </c:pt>
                <c:pt idx="66549">
                  <c:v>1.45541E-2</c:v>
                </c:pt>
                <c:pt idx="66550">
                  <c:v>1.4706800000000001E-2</c:v>
                </c:pt>
                <c:pt idx="66551">
                  <c:v>1.49473E-2</c:v>
                </c:pt>
                <c:pt idx="66552">
                  <c:v>1.5274899999999999E-2</c:v>
                </c:pt>
                <c:pt idx="66553">
                  <c:v>1.5689100000000001E-2</c:v>
                </c:pt>
                <c:pt idx="66554">
                  <c:v>1.61887E-2</c:v>
                </c:pt>
                <c:pt idx="66555">
                  <c:v>1.6772599999999999E-2</c:v>
                </c:pt>
                <c:pt idx="66556">
                  <c:v>1.7439400000000001E-2</c:v>
                </c:pt>
                <c:pt idx="66557">
                  <c:v>1.8187700000000001E-2</c:v>
                </c:pt>
                <c:pt idx="66558">
                  <c:v>1.9016399999999999E-2</c:v>
                </c:pt>
                <c:pt idx="66559">
                  <c:v>1.9924000000000001E-2</c:v>
                </c:pt>
                <c:pt idx="66560">
                  <c:v>2.0908699999999999E-2</c:v>
                </c:pt>
                <c:pt idx="66561">
                  <c:v>2.1968999999999999E-2</c:v>
                </c:pt>
                <c:pt idx="66562">
                  <c:v>2.3102999999999999E-2</c:v>
                </c:pt>
                <c:pt idx="66563">
                  <c:v>2.4309299999999999E-2</c:v>
                </c:pt>
                <c:pt idx="66564">
                  <c:v>2.5586100000000001E-2</c:v>
                </c:pt>
                <c:pt idx="66565">
                  <c:v>2.6931400000000001E-2</c:v>
                </c:pt>
                <c:pt idx="66566">
                  <c:v>2.8343299999999998E-2</c:v>
                </c:pt>
                <c:pt idx="66567">
                  <c:v>2.9819700000000001E-2</c:v>
                </c:pt>
                <c:pt idx="66568">
                  <c:v>3.1358200000000003E-2</c:v>
                </c:pt>
                <c:pt idx="66569">
                  <c:v>3.2956600000000003E-2</c:v>
                </c:pt>
                <c:pt idx="66570">
                  <c:v>3.4612299999999999E-2</c:v>
                </c:pt>
                <c:pt idx="66571">
                  <c:v>3.6322899999999998E-2</c:v>
                </c:pt>
                <c:pt idx="66572">
                  <c:v>3.8085800000000003E-2</c:v>
                </c:pt>
                <c:pt idx="66573">
                  <c:v>3.9898799999999998E-2</c:v>
                </c:pt>
                <c:pt idx="66574">
                  <c:v>4.1759200000000003E-2</c:v>
                </c:pt>
                <c:pt idx="66575">
                  <c:v>4.3664700000000001E-2</c:v>
                </c:pt>
                <c:pt idx="66576">
                  <c:v>4.5612399999999997E-2</c:v>
                </c:pt>
                <c:pt idx="66577">
                  <c:v>4.75994E-2</c:v>
                </c:pt>
                <c:pt idx="66578">
                  <c:v>4.9622899999999998E-2</c:v>
                </c:pt>
                <c:pt idx="66579">
                  <c:v>5.16801E-2</c:v>
                </c:pt>
                <c:pt idx="66580">
                  <c:v>5.3768200000000002E-2</c:v>
                </c:pt>
                <c:pt idx="66581">
                  <c:v>5.5884499999999997E-2</c:v>
                </c:pt>
                <c:pt idx="66582">
                  <c:v>5.8026399999999999E-2</c:v>
                </c:pt>
                <c:pt idx="66583">
                  <c:v>6.0191000000000001E-2</c:v>
                </c:pt>
                <c:pt idx="66584">
                  <c:v>6.2375899999999998E-2</c:v>
                </c:pt>
                <c:pt idx="66585">
                  <c:v>6.4577899999999994E-2</c:v>
                </c:pt>
                <c:pt idx="66586">
                  <c:v>6.6794300000000001E-2</c:v>
                </c:pt>
                <c:pt idx="66587">
                  <c:v>6.9022299999999995E-2</c:v>
                </c:pt>
                <c:pt idx="66588">
                  <c:v>7.1259199999999995E-2</c:v>
                </c:pt>
                <c:pt idx="66589">
                  <c:v>7.3502399999999996E-2</c:v>
                </c:pt>
                <c:pt idx="66590">
                  <c:v>7.5748800000000005E-2</c:v>
                </c:pt>
                <c:pt idx="66591">
                  <c:v>7.7995599999999998E-2</c:v>
                </c:pt>
                <c:pt idx="66592">
                  <c:v>8.0239500000000005E-2</c:v>
                </c:pt>
                <c:pt idx="66593">
                  <c:v>8.2477599999999998E-2</c:v>
                </c:pt>
                <c:pt idx="66594">
                  <c:v>8.4706900000000002E-2</c:v>
                </c:pt>
                <c:pt idx="66595">
                  <c:v>8.6925000000000002E-2</c:v>
                </c:pt>
                <c:pt idx="66596">
                  <c:v>8.9129100000000003E-2</c:v>
                </c:pt>
                <c:pt idx="66597">
                  <c:v>9.1316999999999995E-2</c:v>
                </c:pt>
                <c:pt idx="66598">
                  <c:v>9.3486E-2</c:v>
                </c:pt>
                <c:pt idx="66599">
                  <c:v>9.5633499999999996E-2</c:v>
                </c:pt>
                <c:pt idx="66600">
                  <c:v>9.7756399999999993E-2</c:v>
                </c:pt>
                <c:pt idx="66601">
                  <c:v>9.9851899999999993E-2</c:v>
                </c:pt>
                <c:pt idx="66602">
                  <c:v>0.10191799999999999</c:v>
                </c:pt>
                <c:pt idx="66603">
                  <c:v>0.103952</c:v>
                </c:pt>
                <c:pt idx="66604">
                  <c:v>0.105952</c:v>
                </c:pt>
                <c:pt idx="66605">
                  <c:v>0.107915</c:v>
                </c:pt>
                <c:pt idx="66606">
                  <c:v>0.10983999999999999</c:v>
                </c:pt>
                <c:pt idx="66607">
                  <c:v>0.111724</c:v>
                </c:pt>
                <c:pt idx="66608">
                  <c:v>0.113566</c:v>
                </c:pt>
                <c:pt idx="66609">
                  <c:v>0.11536299999999999</c:v>
                </c:pt>
                <c:pt idx="66610">
                  <c:v>0.117114</c:v>
                </c:pt>
                <c:pt idx="66611">
                  <c:v>0.11881800000000001</c:v>
                </c:pt>
                <c:pt idx="66612">
                  <c:v>0.120472</c:v>
                </c:pt>
                <c:pt idx="66613">
                  <c:v>0.122076</c:v>
                </c:pt>
                <c:pt idx="66614">
                  <c:v>0.123628</c:v>
                </c:pt>
                <c:pt idx="66615">
                  <c:v>0.12512699999999999</c:v>
                </c:pt>
                <c:pt idx="66616">
                  <c:v>0.12657099999999999</c:v>
                </c:pt>
                <c:pt idx="66617">
                  <c:v>0.12795999999999999</c:v>
                </c:pt>
                <c:pt idx="66618">
                  <c:v>0.12929299999999999</c:v>
                </c:pt>
                <c:pt idx="66619">
                  <c:v>0.13056699999999999</c:v>
                </c:pt>
                <c:pt idx="66620">
                  <c:v>0.13178100000000001</c:v>
                </c:pt>
                <c:pt idx="66621">
                  <c:v>0.132936</c:v>
                </c:pt>
                <c:pt idx="66622">
                  <c:v>0.13402900000000001</c:v>
                </c:pt>
                <c:pt idx="66623">
                  <c:v>0.13506099999999999</c:v>
                </c:pt>
                <c:pt idx="66624">
                  <c:v>0.13603000000000001</c:v>
                </c:pt>
                <c:pt idx="66625">
                  <c:v>0.136936</c:v>
                </c:pt>
                <c:pt idx="66626">
                  <c:v>0.13777900000000001</c:v>
                </c:pt>
                <c:pt idx="66627">
                  <c:v>0.13855799999999999</c:v>
                </c:pt>
                <c:pt idx="66628">
                  <c:v>0.13927200000000001</c:v>
                </c:pt>
                <c:pt idx="66629">
                  <c:v>0.13992199999999999</c:v>
                </c:pt>
                <c:pt idx="66630">
                  <c:v>0.14050699999999999</c:v>
                </c:pt>
                <c:pt idx="66631">
                  <c:v>0.14102799999999999</c:v>
                </c:pt>
                <c:pt idx="66632">
                  <c:v>0.141484</c:v>
                </c:pt>
                <c:pt idx="66633">
                  <c:v>0.141877</c:v>
                </c:pt>
                <c:pt idx="66634">
                  <c:v>0.142206</c:v>
                </c:pt>
                <c:pt idx="66635">
                  <c:v>0.14247199999999999</c:v>
                </c:pt>
                <c:pt idx="66636">
                  <c:v>0.142676</c:v>
                </c:pt>
                <c:pt idx="66637">
                  <c:v>0.142817</c:v>
                </c:pt>
                <c:pt idx="66638">
                  <c:v>0.142896</c:v>
                </c:pt>
                <c:pt idx="66639">
                  <c:v>0.14291400000000001</c:v>
                </c:pt>
                <c:pt idx="66640">
                  <c:v>0.142872</c:v>
                </c:pt>
                <c:pt idx="66641">
                  <c:v>0.14276900000000001</c:v>
                </c:pt>
                <c:pt idx="66642">
                  <c:v>0.14260800000000001</c:v>
                </c:pt>
                <c:pt idx="66643">
                  <c:v>0.14238899999999999</c:v>
                </c:pt>
                <c:pt idx="66644">
                  <c:v>0.14211199999999999</c:v>
                </c:pt>
                <c:pt idx="66645">
                  <c:v>0.14177999999999999</c:v>
                </c:pt>
                <c:pt idx="66646">
                  <c:v>0.14139299999999999</c:v>
                </c:pt>
                <c:pt idx="66647">
                  <c:v>0.14095299999999999</c:v>
                </c:pt>
                <c:pt idx="66648">
                  <c:v>0.14046</c:v>
                </c:pt>
                <c:pt idx="66649">
                  <c:v>0.13991600000000001</c:v>
                </c:pt>
                <c:pt idx="66650">
                  <c:v>0.139322</c:v>
                </c:pt>
                <c:pt idx="66651">
                  <c:v>0.13868</c:v>
                </c:pt>
                <c:pt idx="66652">
                  <c:v>0.13799</c:v>
                </c:pt>
                <c:pt idx="66653">
                  <c:v>0.13725599999999999</c:v>
                </c:pt>
                <c:pt idx="66654">
                  <c:v>0.13647699999999999</c:v>
                </c:pt>
                <c:pt idx="66655">
                  <c:v>0.135657</c:v>
                </c:pt>
                <c:pt idx="66656">
                  <c:v>0.134796</c:v>
                </c:pt>
                <c:pt idx="66657">
                  <c:v>0.13389699999999999</c:v>
                </c:pt>
                <c:pt idx="66658">
                  <c:v>0.132961</c:v>
                </c:pt>
                <c:pt idx="66659">
                  <c:v>0.13199</c:v>
                </c:pt>
                <c:pt idx="66660">
                  <c:v>0.13098499999999999</c:v>
                </c:pt>
                <c:pt idx="66661">
                  <c:v>0.12994900000000001</c:v>
                </c:pt>
                <c:pt idx="66662">
                  <c:v>0.128883</c:v>
                </c:pt>
                <c:pt idx="66663">
                  <c:v>0.12778999999999999</c:v>
                </c:pt>
                <c:pt idx="66664">
                  <c:v>0.12667200000000001</c:v>
                </c:pt>
                <c:pt idx="66665">
                  <c:v>0.125531</c:v>
                </c:pt>
                <c:pt idx="66666">
                  <c:v>0.12436899999999999</c:v>
                </c:pt>
                <c:pt idx="66667">
                  <c:v>0.12318800000000001</c:v>
                </c:pt>
                <c:pt idx="66668">
                  <c:v>0.121991</c:v>
                </c:pt>
                <c:pt idx="66669">
                  <c:v>0.120779</c:v>
                </c:pt>
                <c:pt idx="66670">
                  <c:v>0.11955499999999999</c:v>
                </c:pt>
                <c:pt idx="66671">
                  <c:v>0.118321</c:v>
                </c:pt>
                <c:pt idx="66672">
                  <c:v>0.117078</c:v>
                </c:pt>
                <c:pt idx="66673">
                  <c:v>0.115828</c:v>
                </c:pt>
                <c:pt idx="66674">
                  <c:v>0.114574</c:v>
                </c:pt>
                <c:pt idx="66675">
                  <c:v>0.113318</c:v>
                </c:pt>
                <c:pt idx="66676">
                  <c:v>0.112063</c:v>
                </c:pt>
                <c:pt idx="66677">
                  <c:v>0.110809</c:v>
                </c:pt>
                <c:pt idx="66678">
                  <c:v>0.10956100000000001</c:v>
                </c:pt>
                <c:pt idx="66679">
                  <c:v>0.108319</c:v>
                </c:pt>
                <c:pt idx="66680">
                  <c:v>0.107085</c:v>
                </c:pt>
                <c:pt idx="66681">
                  <c:v>0.105861</c:v>
                </c:pt>
                <c:pt idx="66682">
                  <c:v>0.10464900000000001</c:v>
                </c:pt>
                <c:pt idx="66683">
                  <c:v>0.103451</c:v>
                </c:pt>
                <c:pt idx="66684">
                  <c:v>0.102268</c:v>
                </c:pt>
                <c:pt idx="66685">
                  <c:v>0.101102</c:v>
                </c:pt>
                <c:pt idx="66686">
                  <c:v>9.9956299999999998E-2</c:v>
                </c:pt>
                <c:pt idx="66687">
                  <c:v>9.8830600000000005E-2</c:v>
                </c:pt>
                <c:pt idx="66688">
                  <c:v>9.77267E-2</c:v>
                </c:pt>
                <c:pt idx="66689">
                  <c:v>9.6646499999999996E-2</c:v>
                </c:pt>
                <c:pt idx="66690">
                  <c:v>9.5591899999999994E-2</c:v>
                </c:pt>
                <c:pt idx="66691">
                  <c:v>9.4564599999999999E-2</c:v>
                </c:pt>
                <c:pt idx="66692">
                  <c:v>9.3566200000000002E-2</c:v>
                </c:pt>
                <c:pt idx="66693">
                  <c:v>9.2598299999999995E-2</c:v>
                </c:pt>
                <c:pt idx="66694">
                  <c:v>9.1662300000000002E-2</c:v>
                </c:pt>
                <c:pt idx="66695">
                  <c:v>9.0759199999999998E-2</c:v>
                </c:pt>
                <c:pt idx="66696">
                  <c:v>8.9889800000000006E-2</c:v>
                </c:pt>
                <c:pt idx="66697">
                  <c:v>8.9055200000000001E-2</c:v>
                </c:pt>
                <c:pt idx="66698">
                  <c:v>8.8256699999999993E-2</c:v>
                </c:pt>
                <c:pt idx="66699">
                  <c:v>8.7496000000000004E-2</c:v>
                </c:pt>
                <c:pt idx="66700">
                  <c:v>8.6775199999999997E-2</c:v>
                </c:pt>
                <c:pt idx="66701">
                  <c:v>8.6096300000000001E-2</c:v>
                </c:pt>
                <c:pt idx="66702">
                  <c:v>8.5459800000000002E-2</c:v>
                </c:pt>
                <c:pt idx="66703">
                  <c:v>8.4864899999999993E-2</c:v>
                </c:pt>
                <c:pt idx="66704">
                  <c:v>8.4311300000000006E-2</c:v>
                </c:pt>
                <c:pt idx="66705">
                  <c:v>8.3799700000000005E-2</c:v>
                </c:pt>
                <c:pt idx="66706">
                  <c:v>8.3330500000000002E-2</c:v>
                </c:pt>
                <c:pt idx="66707">
                  <c:v>8.2904099999999994E-2</c:v>
                </c:pt>
                <c:pt idx="66708">
                  <c:v>8.2520700000000002E-2</c:v>
                </c:pt>
                <c:pt idx="66709">
                  <c:v>8.2180799999999998E-2</c:v>
                </c:pt>
                <c:pt idx="66710">
                  <c:v>8.1884399999999996E-2</c:v>
                </c:pt>
                <c:pt idx="66711">
                  <c:v>8.1631499999999996E-2</c:v>
                </c:pt>
                <c:pt idx="66712">
                  <c:v>8.1421400000000005E-2</c:v>
                </c:pt>
                <c:pt idx="66713">
                  <c:v>8.1254000000000007E-2</c:v>
                </c:pt>
                <c:pt idx="66714">
                  <c:v>8.1128599999999995E-2</c:v>
                </c:pt>
                <c:pt idx="66715">
                  <c:v>8.1044599999999994E-2</c:v>
                </c:pt>
                <c:pt idx="66716">
                  <c:v>8.1001100000000006E-2</c:v>
                </c:pt>
                <c:pt idx="66717">
                  <c:v>8.0997100000000002E-2</c:v>
                </c:pt>
                <c:pt idx="66718">
                  <c:v>8.1032000000000007E-2</c:v>
                </c:pt>
                <c:pt idx="66719">
                  <c:v>8.1104999999999997E-2</c:v>
                </c:pt>
                <c:pt idx="66720">
                  <c:v>8.1214900000000007E-2</c:v>
                </c:pt>
                <c:pt idx="66721">
                  <c:v>8.1360699999999994E-2</c:v>
                </c:pt>
                <c:pt idx="66722">
                  <c:v>8.1541600000000006E-2</c:v>
                </c:pt>
                <c:pt idx="66723">
                  <c:v>8.1756599999999999E-2</c:v>
                </c:pt>
                <c:pt idx="66724">
                  <c:v>8.2004499999999994E-2</c:v>
                </c:pt>
                <c:pt idx="66725">
                  <c:v>8.2283800000000004E-2</c:v>
                </c:pt>
                <c:pt idx="66726">
                  <c:v>8.2593399999999997E-2</c:v>
                </c:pt>
                <c:pt idx="66727">
                  <c:v>8.29318E-2</c:v>
                </c:pt>
                <c:pt idx="66728">
                  <c:v>8.3297800000000005E-2</c:v>
                </c:pt>
                <c:pt idx="66729">
                  <c:v>8.3689600000000003E-2</c:v>
                </c:pt>
                <c:pt idx="66730">
                  <c:v>8.4105399999999997E-2</c:v>
                </c:pt>
                <c:pt idx="66731">
                  <c:v>8.4542900000000004E-2</c:v>
                </c:pt>
                <c:pt idx="66732">
                  <c:v>8.5000300000000001E-2</c:v>
                </c:pt>
                <c:pt idx="66733">
                  <c:v>8.5475700000000002E-2</c:v>
                </c:pt>
                <c:pt idx="66734">
                  <c:v>8.5967100000000005E-2</c:v>
                </c:pt>
                <c:pt idx="66735">
                  <c:v>8.6472400000000005E-2</c:v>
                </c:pt>
                <c:pt idx="66736">
                  <c:v>8.6989300000000006E-2</c:v>
                </c:pt>
                <c:pt idx="66737">
                  <c:v>8.7515899999999994E-2</c:v>
                </c:pt>
                <c:pt idx="66738">
                  <c:v>8.8050400000000001E-2</c:v>
                </c:pt>
                <c:pt idx="66739">
                  <c:v>8.8590500000000003E-2</c:v>
                </c:pt>
                <c:pt idx="66740">
                  <c:v>8.9134099999999994E-2</c:v>
                </c:pt>
                <c:pt idx="66741">
                  <c:v>8.9678999999999995E-2</c:v>
                </c:pt>
                <c:pt idx="66742">
                  <c:v>9.0223100000000001E-2</c:v>
                </c:pt>
                <c:pt idx="66743">
                  <c:v>9.0764300000000006E-2</c:v>
                </c:pt>
                <c:pt idx="66744">
                  <c:v>9.1300000000000006E-2</c:v>
                </c:pt>
                <c:pt idx="66745">
                  <c:v>9.1828099999999996E-2</c:v>
                </c:pt>
                <c:pt idx="66746">
                  <c:v>9.23461E-2</c:v>
                </c:pt>
                <c:pt idx="66747">
                  <c:v>9.2851799999999998E-2</c:v>
                </c:pt>
                <c:pt idx="66748">
                  <c:v>9.3342700000000001E-2</c:v>
                </c:pt>
                <c:pt idx="66749">
                  <c:v>9.3816399999999994E-2</c:v>
                </c:pt>
                <c:pt idx="66750">
                  <c:v>9.4270699999999999E-2</c:v>
                </c:pt>
                <c:pt idx="66751">
                  <c:v>9.4703599999999999E-2</c:v>
                </c:pt>
                <c:pt idx="66752">
                  <c:v>9.5112799999999997E-2</c:v>
                </c:pt>
                <c:pt idx="66753">
                  <c:v>9.5495399999999994E-2</c:v>
                </c:pt>
                <c:pt idx="66754">
                  <c:v>9.5849199999999996E-2</c:v>
                </c:pt>
                <c:pt idx="66755">
                  <c:v>9.6172300000000002E-2</c:v>
                </c:pt>
                <c:pt idx="66756">
                  <c:v>9.6462999999999993E-2</c:v>
                </c:pt>
                <c:pt idx="66757">
                  <c:v>9.6719600000000003E-2</c:v>
                </c:pt>
                <c:pt idx="66758">
                  <c:v>9.6940499999999999E-2</c:v>
                </c:pt>
                <c:pt idx="66759">
                  <c:v>9.7123899999999999E-2</c:v>
                </c:pt>
                <c:pt idx="66760">
                  <c:v>9.7268099999999996E-2</c:v>
                </c:pt>
                <c:pt idx="66761">
                  <c:v>9.7371299999999994E-2</c:v>
                </c:pt>
                <c:pt idx="66762">
                  <c:v>9.7432000000000005E-2</c:v>
                </c:pt>
                <c:pt idx="66763">
                  <c:v>9.7448400000000004E-2</c:v>
                </c:pt>
                <c:pt idx="66764">
                  <c:v>9.7418699999999997E-2</c:v>
                </c:pt>
                <c:pt idx="66765">
                  <c:v>9.7341499999999997E-2</c:v>
                </c:pt>
                <c:pt idx="66766">
                  <c:v>9.7215399999999993E-2</c:v>
                </c:pt>
                <c:pt idx="66767">
                  <c:v>9.7039100000000003E-2</c:v>
                </c:pt>
                <c:pt idx="66768">
                  <c:v>9.6811499999999995E-2</c:v>
                </c:pt>
                <c:pt idx="66769">
                  <c:v>9.6531500000000006E-2</c:v>
                </c:pt>
                <c:pt idx="66770">
                  <c:v>9.6198699999999998E-2</c:v>
                </c:pt>
                <c:pt idx="66771">
                  <c:v>9.5812700000000001E-2</c:v>
                </c:pt>
                <c:pt idx="66772">
                  <c:v>9.5373299999999994E-2</c:v>
                </c:pt>
                <c:pt idx="66773">
                  <c:v>9.4879699999999997E-2</c:v>
                </c:pt>
                <c:pt idx="66774">
                  <c:v>9.4330899999999995E-2</c:v>
                </c:pt>
                <c:pt idx="66775">
                  <c:v>9.3726100000000007E-2</c:v>
                </c:pt>
                <c:pt idx="66776">
                  <c:v>9.3064800000000003E-2</c:v>
                </c:pt>
                <c:pt idx="66777">
                  <c:v>9.2346899999999996E-2</c:v>
                </c:pt>
                <c:pt idx="66778">
                  <c:v>9.1572799999999996E-2</c:v>
                </c:pt>
                <c:pt idx="66779">
                  <c:v>9.0742299999999998E-2</c:v>
                </c:pt>
                <c:pt idx="66780">
                  <c:v>8.9855500000000005E-2</c:v>
                </c:pt>
                <c:pt idx="66781">
                  <c:v>8.8912500000000005E-2</c:v>
                </c:pt>
                <c:pt idx="66782">
                  <c:v>8.7913400000000003E-2</c:v>
                </c:pt>
                <c:pt idx="66783">
                  <c:v>8.68588E-2</c:v>
                </c:pt>
                <c:pt idx="66784">
                  <c:v>8.5749199999999998E-2</c:v>
                </c:pt>
                <c:pt idx="66785">
                  <c:v>8.4584999999999994E-2</c:v>
                </c:pt>
                <c:pt idx="66786">
                  <c:v>8.33676E-2</c:v>
                </c:pt>
                <c:pt idx="66787">
                  <c:v>8.2098299999999999E-2</c:v>
                </c:pt>
                <c:pt idx="66788">
                  <c:v>8.0778699999999995E-2</c:v>
                </c:pt>
                <c:pt idx="66789">
                  <c:v>7.94097E-2</c:v>
                </c:pt>
                <c:pt idx="66790">
                  <c:v>7.7992599999999995E-2</c:v>
                </c:pt>
                <c:pt idx="66791">
                  <c:v>7.6528499999999999E-2</c:v>
                </c:pt>
                <c:pt idx="66792">
                  <c:v>7.50194E-2</c:v>
                </c:pt>
                <c:pt idx="66793">
                  <c:v>7.3467599999999994E-2</c:v>
                </c:pt>
                <c:pt idx="66794">
                  <c:v>7.1875400000000006E-2</c:v>
                </c:pt>
                <c:pt idx="66795">
                  <c:v>7.02454E-2</c:v>
                </c:pt>
                <c:pt idx="66796">
                  <c:v>6.8578899999999998E-2</c:v>
                </c:pt>
                <c:pt idx="66797">
                  <c:v>6.6877000000000006E-2</c:v>
                </c:pt>
                <c:pt idx="66798">
                  <c:v>6.5141299999999999E-2</c:v>
                </c:pt>
                <c:pt idx="66799">
                  <c:v>6.3373899999999997E-2</c:v>
                </c:pt>
                <c:pt idx="66800">
                  <c:v>6.1576899999999997E-2</c:v>
                </c:pt>
                <c:pt idx="66801">
                  <c:v>5.9752300000000001E-2</c:v>
                </c:pt>
                <c:pt idx="66802">
                  <c:v>5.7902099999999998E-2</c:v>
                </c:pt>
                <c:pt idx="66803">
                  <c:v>5.60289E-2</c:v>
                </c:pt>
                <c:pt idx="66804">
                  <c:v>5.41349E-2</c:v>
                </c:pt>
                <c:pt idx="66805">
                  <c:v>5.2222600000000001E-2</c:v>
                </c:pt>
                <c:pt idx="66806">
                  <c:v>5.02943E-2</c:v>
                </c:pt>
                <c:pt idx="66807">
                  <c:v>4.8352399999999997E-2</c:v>
                </c:pt>
                <c:pt idx="66808">
                  <c:v>4.6399299999999997E-2</c:v>
                </c:pt>
                <c:pt idx="66809">
                  <c:v>4.4437499999999998E-2</c:v>
                </c:pt>
                <c:pt idx="66810">
                  <c:v>4.2469600000000003E-2</c:v>
                </c:pt>
                <c:pt idx="66811">
                  <c:v>4.0498699999999999E-2</c:v>
                </c:pt>
                <c:pt idx="66812">
                  <c:v>3.8527199999999998E-2</c:v>
                </c:pt>
                <c:pt idx="66813">
                  <c:v>3.6557300000000001E-2</c:v>
                </c:pt>
                <c:pt idx="66814">
                  <c:v>3.4591299999999998E-2</c:v>
                </c:pt>
                <c:pt idx="66815">
                  <c:v>3.2632000000000001E-2</c:v>
                </c:pt>
                <c:pt idx="66816">
                  <c:v>3.0682500000000001E-2</c:v>
                </c:pt>
                <c:pt idx="66817">
                  <c:v>2.8745900000000001E-2</c:v>
                </c:pt>
                <c:pt idx="66818">
                  <c:v>2.68253E-2</c:v>
                </c:pt>
                <c:pt idx="66819">
                  <c:v>2.4923399999999998E-2</c:v>
                </c:pt>
                <c:pt idx="66820">
                  <c:v>2.3043000000000001E-2</c:v>
                </c:pt>
                <c:pt idx="66821">
                  <c:v>2.1186300000000002E-2</c:v>
                </c:pt>
                <c:pt idx="66822">
                  <c:v>1.9356000000000002E-2</c:v>
                </c:pt>
                <c:pt idx="66823">
                  <c:v>1.7554899999999998E-2</c:v>
                </c:pt>
                <c:pt idx="66824">
                  <c:v>1.5785799999999999E-2</c:v>
                </c:pt>
                <c:pt idx="66825">
                  <c:v>1.40517E-2</c:v>
                </c:pt>
                <c:pt idx="66826">
                  <c:v>1.2355700000000001E-2</c:v>
                </c:pt>
                <c:pt idx="66827">
                  <c:v>1.07005E-2</c:v>
                </c:pt>
                <c:pt idx="66828" formatCode="0.00E+00">
                  <c:v>9.0873199999999994E-3</c:v>
                </c:pt>
                <c:pt idx="66829" formatCode="0.00E+00">
                  <c:v>7.51763E-3</c:v>
                </c:pt>
                <c:pt idx="66830" formatCode="0.00E+00">
                  <c:v>5.9932700000000002E-3</c:v>
                </c:pt>
                <c:pt idx="66831" formatCode="0.00E+00">
                  <c:v>4.5162199999999996E-3</c:v>
                </c:pt>
                <c:pt idx="66832" formatCode="0.00E+00">
                  <c:v>3.0882700000000002E-3</c:v>
                </c:pt>
                <c:pt idx="66833" formatCode="0.00E+00">
                  <c:v>1.7111299999999999E-3</c:v>
                </c:pt>
                <c:pt idx="66834" formatCode="0.00E+00">
                  <c:v>3.8644800000000001E-4</c:v>
                </c:pt>
                <c:pt idx="66835" formatCode="0.00E+00">
                  <c:v>-8.8425600000000004E-4</c:v>
                </c:pt>
                <c:pt idx="66836" formatCode="0.00E+00">
                  <c:v>-2.0994799999999999E-3</c:v>
                </c:pt>
                <c:pt idx="66837" formatCode="0.00E+00">
                  <c:v>-3.2577299999999999E-3</c:v>
                </c:pt>
                <c:pt idx="66838" formatCode="0.00E+00">
                  <c:v>-4.3575799999999998E-3</c:v>
                </c:pt>
                <c:pt idx="66839" formatCode="0.00E+00">
                  <c:v>-5.3977699999999997E-3</c:v>
                </c:pt>
                <c:pt idx="66840" formatCode="0.00E+00">
                  <c:v>-6.3772500000000001E-3</c:v>
                </c:pt>
                <c:pt idx="66841" formatCode="0.00E+00">
                  <c:v>-7.2951500000000002E-3</c:v>
                </c:pt>
                <c:pt idx="66842" formatCode="0.00E+00">
                  <c:v>-8.1506800000000004E-3</c:v>
                </c:pt>
                <c:pt idx="66843" formatCode="0.00E+00">
                  <c:v>-8.9430299999999994E-3</c:v>
                </c:pt>
                <c:pt idx="66844" formatCode="0.00E+00">
                  <c:v>-9.6715700000000009E-3</c:v>
                </c:pt>
                <c:pt idx="66845">
                  <c:v>-1.03359E-2</c:v>
                </c:pt>
                <c:pt idx="66846">
                  <c:v>-1.0935800000000001E-2</c:v>
                </c:pt>
                <c:pt idx="66847">
                  <c:v>-1.14707E-2</c:v>
                </c:pt>
                <c:pt idx="66848">
                  <c:v>-1.19404E-2</c:v>
                </c:pt>
                <c:pt idx="66849">
                  <c:v>-1.23445E-2</c:v>
                </c:pt>
                <c:pt idx="66850">
                  <c:v>-1.2683E-2</c:v>
                </c:pt>
                <c:pt idx="66851">
                  <c:v>-1.29558E-2</c:v>
                </c:pt>
                <c:pt idx="66852">
                  <c:v>-1.31629E-2</c:v>
                </c:pt>
                <c:pt idx="66853">
                  <c:v>-1.33048E-2</c:v>
                </c:pt>
                <c:pt idx="66854">
                  <c:v>-1.33819E-2</c:v>
                </c:pt>
                <c:pt idx="66855">
                  <c:v>-1.33948E-2</c:v>
                </c:pt>
                <c:pt idx="66856">
                  <c:v>-1.33443E-2</c:v>
                </c:pt>
                <c:pt idx="66857">
                  <c:v>-1.32312E-2</c:v>
                </c:pt>
                <c:pt idx="66858">
                  <c:v>-1.30563E-2</c:v>
                </c:pt>
                <c:pt idx="66859">
                  <c:v>-1.28209E-2</c:v>
                </c:pt>
                <c:pt idx="66860">
                  <c:v>-1.25259E-2</c:v>
                </c:pt>
                <c:pt idx="66861">
                  <c:v>-1.21727E-2</c:v>
                </c:pt>
                <c:pt idx="66862">
                  <c:v>-1.17626E-2</c:v>
                </c:pt>
                <c:pt idx="66863">
                  <c:v>-1.1297E-2</c:v>
                </c:pt>
                <c:pt idx="66864">
                  <c:v>-1.07771E-2</c:v>
                </c:pt>
                <c:pt idx="66865">
                  <c:v>-1.02045E-2</c:v>
                </c:pt>
                <c:pt idx="66866" formatCode="0.00E+00">
                  <c:v>-9.5807600000000007E-3</c:v>
                </c:pt>
                <c:pt idx="66867" formatCode="0.00E+00">
                  <c:v>-8.9074500000000008E-3</c:v>
                </c:pt>
                <c:pt idx="66868" formatCode="0.00E+00">
                  <c:v>-8.1863500000000002E-3</c:v>
                </c:pt>
                <c:pt idx="66869" formatCode="0.00E+00">
                  <c:v>-7.4192700000000004E-3</c:v>
                </c:pt>
                <c:pt idx="66870" formatCode="0.00E+00">
                  <c:v>-6.6081600000000001E-3</c:v>
                </c:pt>
                <c:pt idx="66871" formatCode="0.00E+00">
                  <c:v>-5.7551199999999999E-3</c:v>
                </c:pt>
                <c:pt idx="66872" formatCode="0.00E+00">
                  <c:v>-4.8623E-3</c:v>
                </c:pt>
                <c:pt idx="66873" formatCode="0.00E+00">
                  <c:v>-3.9318599999999997E-3</c:v>
                </c:pt>
                <c:pt idx="66874" formatCode="0.00E+00">
                  <c:v>-2.9659500000000002E-3</c:v>
                </c:pt>
                <c:pt idx="66875" formatCode="0.00E+00">
                  <c:v>-1.9667500000000002E-3</c:v>
                </c:pt>
                <c:pt idx="66876" formatCode="0.00E+00">
                  <c:v>-9.36387E-4</c:v>
                </c:pt>
                <c:pt idx="66877" formatCode="0.00E+00">
                  <c:v>1.2287499999999999E-4</c:v>
                </c:pt>
                <c:pt idx="66878" formatCode="0.00E+00">
                  <c:v>1.20868E-3</c:v>
                </c:pt>
                <c:pt idx="66879" formatCode="0.00E+00">
                  <c:v>2.3186399999999999E-3</c:v>
                </c:pt>
                <c:pt idx="66880" formatCode="0.00E+00">
                  <c:v>3.4503400000000001E-3</c:v>
                </c:pt>
                <c:pt idx="66881" formatCode="0.00E+00">
                  <c:v>4.6014799999999998E-3</c:v>
                </c:pt>
                <c:pt idx="66882" formatCode="0.00E+00">
                  <c:v>5.7698699999999999E-3</c:v>
                </c:pt>
                <c:pt idx="66883" formatCode="0.00E+00">
                  <c:v>6.9531999999999997E-3</c:v>
                </c:pt>
                <c:pt idx="66884" formatCode="0.00E+00">
                  <c:v>8.1490099999999999E-3</c:v>
                </c:pt>
                <c:pt idx="66885" formatCode="0.00E+00">
                  <c:v>9.3549099999999993E-3</c:v>
                </c:pt>
                <c:pt idx="66886">
                  <c:v>1.05687E-2</c:v>
                </c:pt>
                <c:pt idx="66887">
                  <c:v>1.1788399999999999E-2</c:v>
                </c:pt>
                <c:pt idx="66888">
                  <c:v>1.30116E-2</c:v>
                </c:pt>
                <c:pt idx="66889">
                  <c:v>1.4236E-2</c:v>
                </c:pt>
                <c:pt idx="66890">
                  <c:v>1.5459199999999999E-2</c:v>
                </c:pt>
                <c:pt idx="66891">
                  <c:v>1.6679200000000002E-2</c:v>
                </c:pt>
                <c:pt idx="66892">
                  <c:v>1.7893699999999998E-2</c:v>
                </c:pt>
                <c:pt idx="66893">
                  <c:v>1.91004E-2</c:v>
                </c:pt>
                <c:pt idx="66894">
                  <c:v>2.0297099999999998E-2</c:v>
                </c:pt>
                <c:pt idx="66895">
                  <c:v>2.1481900000000002E-2</c:v>
                </c:pt>
                <c:pt idx="66896">
                  <c:v>2.2652800000000001E-2</c:v>
                </c:pt>
                <c:pt idx="66897">
                  <c:v>2.3807999999999999E-2</c:v>
                </c:pt>
                <c:pt idx="66898">
                  <c:v>2.49459E-2</c:v>
                </c:pt>
                <c:pt idx="66899">
                  <c:v>2.6064400000000001E-2</c:v>
                </c:pt>
                <c:pt idx="66900">
                  <c:v>2.71618E-2</c:v>
                </c:pt>
                <c:pt idx="66901">
                  <c:v>2.8236500000000001E-2</c:v>
                </c:pt>
                <c:pt idx="66902">
                  <c:v>2.9286800000000002E-2</c:v>
                </c:pt>
                <c:pt idx="66903">
                  <c:v>3.0311299999999999E-2</c:v>
                </c:pt>
                <c:pt idx="66904">
                  <c:v>3.1308700000000002E-2</c:v>
                </c:pt>
                <c:pt idx="66905">
                  <c:v>3.2277699999999999E-2</c:v>
                </c:pt>
                <c:pt idx="66906">
                  <c:v>3.3216900000000001E-2</c:v>
                </c:pt>
                <c:pt idx="66907">
                  <c:v>3.4125099999999998E-2</c:v>
                </c:pt>
                <c:pt idx="66908">
                  <c:v>3.50011E-2</c:v>
                </c:pt>
                <c:pt idx="66909">
                  <c:v>3.5843699999999999E-2</c:v>
                </c:pt>
                <c:pt idx="66910">
                  <c:v>3.6652200000000003E-2</c:v>
                </c:pt>
                <c:pt idx="66911">
                  <c:v>3.74255E-2</c:v>
                </c:pt>
                <c:pt idx="66912">
                  <c:v>3.8163299999999997E-2</c:v>
                </c:pt>
                <c:pt idx="66913">
                  <c:v>3.8864900000000001E-2</c:v>
                </c:pt>
                <c:pt idx="66914">
                  <c:v>3.9529500000000002E-2</c:v>
                </c:pt>
                <c:pt idx="66915">
                  <c:v>4.0156600000000001E-2</c:v>
                </c:pt>
                <c:pt idx="66916">
                  <c:v>4.0745700000000003E-2</c:v>
                </c:pt>
                <c:pt idx="66917">
                  <c:v>4.1296899999999997E-2</c:v>
                </c:pt>
                <c:pt idx="66918">
                  <c:v>4.1810100000000003E-2</c:v>
                </c:pt>
                <c:pt idx="66919">
                  <c:v>4.2285099999999999E-2</c:v>
                </c:pt>
                <c:pt idx="66920">
                  <c:v>4.27219E-2</c:v>
                </c:pt>
                <c:pt idx="66921">
                  <c:v>4.3120800000000001E-2</c:v>
                </c:pt>
                <c:pt idx="66922">
                  <c:v>4.3481800000000001E-2</c:v>
                </c:pt>
                <c:pt idx="66923">
                  <c:v>4.3805200000000002E-2</c:v>
                </c:pt>
                <c:pt idx="66924">
                  <c:v>4.4091100000000001E-2</c:v>
                </c:pt>
                <c:pt idx="66925">
                  <c:v>4.43396E-2</c:v>
                </c:pt>
                <c:pt idx="66926">
                  <c:v>4.4551199999999999E-2</c:v>
                </c:pt>
                <c:pt idx="66927">
                  <c:v>4.4726399999999999E-2</c:v>
                </c:pt>
                <c:pt idx="66928">
                  <c:v>4.4865700000000001E-2</c:v>
                </c:pt>
                <c:pt idx="66929">
                  <c:v>4.49699E-2</c:v>
                </c:pt>
                <c:pt idx="66930">
                  <c:v>4.5039900000000001E-2</c:v>
                </c:pt>
                <c:pt idx="66931">
                  <c:v>4.5076600000000001E-2</c:v>
                </c:pt>
                <c:pt idx="66932">
                  <c:v>4.50809E-2</c:v>
                </c:pt>
                <c:pt idx="66933">
                  <c:v>4.5053900000000001E-2</c:v>
                </c:pt>
                <c:pt idx="66934">
                  <c:v>4.4996700000000001E-2</c:v>
                </c:pt>
                <c:pt idx="66935">
                  <c:v>4.4910600000000002E-2</c:v>
                </c:pt>
                <c:pt idx="66936">
                  <c:v>4.4796999999999997E-2</c:v>
                </c:pt>
                <c:pt idx="66937">
                  <c:v>4.4657099999999998E-2</c:v>
                </c:pt>
                <c:pt idx="66938">
                  <c:v>4.4491999999999997E-2</c:v>
                </c:pt>
                <c:pt idx="66939">
                  <c:v>4.43027E-2</c:v>
                </c:pt>
                <c:pt idx="66940">
                  <c:v>4.4090799999999999E-2</c:v>
                </c:pt>
                <c:pt idx="66941">
                  <c:v>4.3857500000000001E-2</c:v>
                </c:pt>
                <c:pt idx="66942">
                  <c:v>4.3604499999999997E-2</c:v>
                </c:pt>
                <c:pt idx="66943">
                  <c:v>4.3333400000000001E-2</c:v>
                </c:pt>
                <c:pt idx="66944">
                  <c:v>4.3045699999999999E-2</c:v>
                </c:pt>
                <c:pt idx="66945">
                  <c:v>4.27429E-2</c:v>
                </c:pt>
                <c:pt idx="66946">
                  <c:v>4.2426199999999997E-2</c:v>
                </c:pt>
                <c:pt idx="66947">
                  <c:v>4.2097299999999997E-2</c:v>
                </c:pt>
                <c:pt idx="66948">
                  <c:v>4.1757900000000001E-2</c:v>
                </c:pt>
                <c:pt idx="66949">
                  <c:v>4.1409500000000002E-2</c:v>
                </c:pt>
                <c:pt idx="66950">
                  <c:v>4.1053800000000001E-2</c:v>
                </c:pt>
                <c:pt idx="66951">
                  <c:v>4.0692199999999998E-2</c:v>
                </c:pt>
                <c:pt idx="66952">
                  <c:v>4.0326399999999998E-2</c:v>
                </c:pt>
                <c:pt idx="66953">
                  <c:v>3.9957899999999998E-2</c:v>
                </c:pt>
                <c:pt idx="66954">
                  <c:v>3.9588100000000001E-2</c:v>
                </c:pt>
                <c:pt idx="66955">
                  <c:v>3.9218599999999999E-2</c:v>
                </c:pt>
                <c:pt idx="66956">
                  <c:v>3.8850799999999998E-2</c:v>
                </c:pt>
                <c:pt idx="66957">
                  <c:v>3.8485900000000003E-2</c:v>
                </c:pt>
                <c:pt idx="66958">
                  <c:v>3.81255E-2</c:v>
                </c:pt>
                <c:pt idx="66959">
                  <c:v>3.7770999999999999E-2</c:v>
                </c:pt>
                <c:pt idx="66960">
                  <c:v>3.7423600000000001E-2</c:v>
                </c:pt>
                <c:pt idx="66961">
                  <c:v>3.7084800000000001E-2</c:v>
                </c:pt>
                <c:pt idx="66962">
                  <c:v>3.6755599999999999E-2</c:v>
                </c:pt>
                <c:pt idx="66963">
                  <c:v>3.6437499999999998E-2</c:v>
                </c:pt>
                <c:pt idx="66964">
                  <c:v>3.6131700000000003E-2</c:v>
                </c:pt>
                <c:pt idx="66965">
                  <c:v>3.5839299999999998E-2</c:v>
                </c:pt>
                <c:pt idx="66966">
                  <c:v>3.5561299999999997E-2</c:v>
                </c:pt>
                <c:pt idx="66967">
                  <c:v>3.5298799999999998E-2</c:v>
                </c:pt>
                <c:pt idx="66968">
                  <c:v>3.5052899999999998E-2</c:v>
                </c:pt>
                <c:pt idx="66969">
                  <c:v>3.48242E-2</c:v>
                </c:pt>
                <c:pt idx="66970">
                  <c:v>3.4613699999999997E-2</c:v>
                </c:pt>
                <c:pt idx="66971">
                  <c:v>3.4422000000000001E-2</c:v>
                </c:pt>
                <c:pt idx="66972">
                  <c:v>3.42499E-2</c:v>
                </c:pt>
                <c:pt idx="66973">
                  <c:v>3.40979E-2</c:v>
                </c:pt>
                <c:pt idx="66974">
                  <c:v>3.39666E-2</c:v>
                </c:pt>
                <c:pt idx="66975">
                  <c:v>3.3856600000000001E-2</c:v>
                </c:pt>
                <c:pt idx="66976">
                  <c:v>3.3768300000000001E-2</c:v>
                </c:pt>
                <c:pt idx="66977">
                  <c:v>3.3702000000000003E-2</c:v>
                </c:pt>
                <c:pt idx="66978">
                  <c:v>3.3658E-2</c:v>
                </c:pt>
                <c:pt idx="66979">
                  <c:v>3.3636399999999997E-2</c:v>
                </c:pt>
                <c:pt idx="66980">
                  <c:v>3.3637399999999998E-2</c:v>
                </c:pt>
                <c:pt idx="66981">
                  <c:v>3.3660900000000001E-2</c:v>
                </c:pt>
                <c:pt idx="66982">
                  <c:v>3.3706899999999998E-2</c:v>
                </c:pt>
                <c:pt idx="66983">
                  <c:v>3.3775300000000001E-2</c:v>
                </c:pt>
                <c:pt idx="66984">
                  <c:v>3.3865600000000003E-2</c:v>
                </c:pt>
                <c:pt idx="66985">
                  <c:v>3.3977599999999997E-2</c:v>
                </c:pt>
                <c:pt idx="66986">
                  <c:v>3.41109E-2</c:v>
                </c:pt>
                <c:pt idx="66987">
                  <c:v>3.4264900000000001E-2</c:v>
                </c:pt>
                <c:pt idx="66988">
                  <c:v>3.4439200000000003E-2</c:v>
                </c:pt>
                <c:pt idx="66989">
                  <c:v>3.4632999999999997E-2</c:v>
                </c:pt>
                <c:pt idx="66990">
                  <c:v>3.4845599999999997E-2</c:v>
                </c:pt>
                <c:pt idx="66991">
                  <c:v>3.5076099999999999E-2</c:v>
                </c:pt>
                <c:pt idx="66992">
                  <c:v>3.5323500000000001E-2</c:v>
                </c:pt>
                <c:pt idx="66993">
                  <c:v>3.5587000000000001E-2</c:v>
                </c:pt>
                <c:pt idx="66994">
                  <c:v>3.5865599999999997E-2</c:v>
                </c:pt>
                <c:pt idx="66995">
                  <c:v>3.6158099999999999E-2</c:v>
                </c:pt>
                <c:pt idx="66996">
                  <c:v>3.6463200000000001E-2</c:v>
                </c:pt>
                <c:pt idx="66997">
                  <c:v>3.6779600000000003E-2</c:v>
                </c:pt>
                <c:pt idx="66998">
                  <c:v>3.7106E-2</c:v>
                </c:pt>
                <c:pt idx="66999">
                  <c:v>3.7441200000000001E-2</c:v>
                </c:pt>
                <c:pt idx="67000">
                  <c:v>3.7783600000000001E-2</c:v>
                </c:pt>
                <c:pt idx="67001">
                  <c:v>3.81318E-2</c:v>
                </c:pt>
                <c:pt idx="67002">
                  <c:v>3.8484200000000003E-2</c:v>
                </c:pt>
                <c:pt idx="67003">
                  <c:v>3.8839199999999997E-2</c:v>
                </c:pt>
                <c:pt idx="67004">
                  <c:v>3.9195199999999999E-2</c:v>
                </c:pt>
                <c:pt idx="67005">
                  <c:v>3.9550599999999998E-2</c:v>
                </c:pt>
                <c:pt idx="67006">
                  <c:v>3.9903599999999997E-2</c:v>
                </c:pt>
                <c:pt idx="67007">
                  <c:v>4.0252299999999998E-2</c:v>
                </c:pt>
                <c:pt idx="67008">
                  <c:v>4.0595100000000002E-2</c:v>
                </c:pt>
                <c:pt idx="67009">
                  <c:v>4.0930099999999997E-2</c:v>
                </c:pt>
                <c:pt idx="67010">
                  <c:v>4.1255600000000003E-2</c:v>
                </c:pt>
                <c:pt idx="67011">
                  <c:v>4.1569599999999998E-2</c:v>
                </c:pt>
                <c:pt idx="67012">
                  <c:v>4.1870400000000002E-2</c:v>
                </c:pt>
                <c:pt idx="67013">
                  <c:v>4.2155999999999999E-2</c:v>
                </c:pt>
                <c:pt idx="67014">
                  <c:v>4.2424700000000003E-2</c:v>
                </c:pt>
                <c:pt idx="67015">
                  <c:v>4.2674499999999997E-2</c:v>
                </c:pt>
                <c:pt idx="67016">
                  <c:v>4.2903499999999997E-2</c:v>
                </c:pt>
                <c:pt idx="67017">
                  <c:v>4.31099E-2</c:v>
                </c:pt>
                <c:pt idx="67018">
                  <c:v>4.3291700000000002E-2</c:v>
                </c:pt>
                <c:pt idx="67019">
                  <c:v>4.3447199999999998E-2</c:v>
                </c:pt>
                <c:pt idx="67020">
                  <c:v>4.3574500000000002E-2</c:v>
                </c:pt>
                <c:pt idx="67021">
                  <c:v>4.36719E-2</c:v>
                </c:pt>
                <c:pt idx="67022">
                  <c:v>4.3737600000000001E-2</c:v>
                </c:pt>
                <c:pt idx="67023">
                  <c:v>4.3769700000000002E-2</c:v>
                </c:pt>
                <c:pt idx="67024">
                  <c:v>4.3766699999999999E-2</c:v>
                </c:pt>
                <c:pt idx="67025">
                  <c:v>4.3726800000000003E-2</c:v>
                </c:pt>
                <c:pt idx="67026">
                  <c:v>4.3648399999999997E-2</c:v>
                </c:pt>
                <c:pt idx="67027">
                  <c:v>4.3529999999999999E-2</c:v>
                </c:pt>
                <c:pt idx="67028">
                  <c:v>4.3370100000000002E-2</c:v>
                </c:pt>
                <c:pt idx="67029">
                  <c:v>4.3167200000000003E-2</c:v>
                </c:pt>
                <c:pt idx="67030">
                  <c:v>4.2919800000000001E-2</c:v>
                </c:pt>
                <c:pt idx="67031">
                  <c:v>4.2626799999999999E-2</c:v>
                </c:pt>
                <c:pt idx="67032">
                  <c:v>4.2286700000000003E-2</c:v>
                </c:pt>
                <c:pt idx="67033">
                  <c:v>4.1898400000000002E-2</c:v>
                </c:pt>
                <c:pt idx="67034">
                  <c:v>4.1460799999999999E-2</c:v>
                </c:pt>
                <c:pt idx="67035">
                  <c:v>4.0972799999999997E-2</c:v>
                </c:pt>
                <c:pt idx="67036">
                  <c:v>4.0433400000000001E-2</c:v>
                </c:pt>
                <c:pt idx="67037">
                  <c:v>3.9841799999999997E-2</c:v>
                </c:pt>
                <c:pt idx="67038">
                  <c:v>3.9197200000000001E-2</c:v>
                </c:pt>
                <c:pt idx="67039">
                  <c:v>3.8498499999999998E-2</c:v>
                </c:pt>
                <c:pt idx="67040">
                  <c:v>3.77452E-2</c:v>
                </c:pt>
                <c:pt idx="67041">
                  <c:v>3.6936700000000003E-2</c:v>
                </c:pt>
                <c:pt idx="67042">
                  <c:v>3.6072600000000003E-2</c:v>
                </c:pt>
                <c:pt idx="67043">
                  <c:v>3.5152500000000003E-2</c:v>
                </c:pt>
                <c:pt idx="67044">
                  <c:v>3.4176100000000001E-2</c:v>
                </c:pt>
                <c:pt idx="67045">
                  <c:v>3.3143300000000001E-2</c:v>
                </c:pt>
                <c:pt idx="67046">
                  <c:v>3.2053999999999999E-2</c:v>
                </c:pt>
                <c:pt idx="67047">
                  <c:v>3.09083E-2</c:v>
                </c:pt>
                <c:pt idx="67048">
                  <c:v>2.9706300000000001E-2</c:v>
                </c:pt>
                <c:pt idx="67049">
                  <c:v>2.8448399999999999E-2</c:v>
                </c:pt>
                <c:pt idx="67050">
                  <c:v>2.71349E-2</c:v>
                </c:pt>
                <c:pt idx="67051">
                  <c:v>2.5766299999999999E-2</c:v>
                </c:pt>
                <c:pt idx="67052">
                  <c:v>2.4343099999999999E-2</c:v>
                </c:pt>
                <c:pt idx="67053">
                  <c:v>2.28662E-2</c:v>
                </c:pt>
                <c:pt idx="67054">
                  <c:v>2.1336399999999998E-2</c:v>
                </c:pt>
                <c:pt idx="67055">
                  <c:v>1.9754500000000001E-2</c:v>
                </c:pt>
                <c:pt idx="67056">
                  <c:v>1.8121600000000002E-2</c:v>
                </c:pt>
                <c:pt idx="67057">
                  <c:v>1.6438899999999999E-2</c:v>
                </c:pt>
                <c:pt idx="67058">
                  <c:v>1.4707700000000001E-2</c:v>
                </c:pt>
                <c:pt idx="67059">
                  <c:v>1.29292E-2</c:v>
                </c:pt>
                <c:pt idx="67060">
                  <c:v>1.1104899999999999E-2</c:v>
                </c:pt>
                <c:pt idx="67061" formatCode="0.00E+00">
                  <c:v>9.2364999999999999E-3</c:v>
                </c:pt>
                <c:pt idx="67062" formatCode="0.00E+00">
                  <c:v>7.3255600000000001E-3</c:v>
                </c:pt>
                <c:pt idx="67063" formatCode="0.00E+00">
                  <c:v>5.3738800000000001E-3</c:v>
                </c:pt>
                <c:pt idx="67064" formatCode="0.00E+00">
                  <c:v>3.38332E-3</c:v>
                </c:pt>
                <c:pt idx="67065" formatCode="0.00E+00">
                  <c:v>1.3558400000000001E-3</c:v>
                </c:pt>
                <c:pt idx="67066" formatCode="0.00E+00">
                  <c:v>-7.0651500000000001E-4</c:v>
                </c:pt>
                <c:pt idx="67067" formatCode="0.00E+00">
                  <c:v>-2.8015900000000001E-3</c:v>
                </c:pt>
                <c:pt idx="67068" formatCode="0.00E+00">
                  <c:v>-4.9271499999999999E-3</c:v>
                </c:pt>
                <c:pt idx="67069" formatCode="0.00E+00">
                  <c:v>-7.08093E-3</c:v>
                </c:pt>
                <c:pt idx="67070" formatCode="0.00E+00">
                  <c:v>-9.2606400000000005E-3</c:v>
                </c:pt>
                <c:pt idx="67071">
                  <c:v>-1.1463900000000001E-2</c:v>
                </c:pt>
                <c:pt idx="67072">
                  <c:v>-1.36881E-2</c:v>
                </c:pt>
                <c:pt idx="67073">
                  <c:v>-1.5930699999999999E-2</c:v>
                </c:pt>
                <c:pt idx="67074">
                  <c:v>-1.81891E-2</c:v>
                </c:pt>
                <c:pt idx="67075">
                  <c:v>-2.04605E-2</c:v>
                </c:pt>
                <c:pt idx="67076">
                  <c:v>-2.2742100000000001E-2</c:v>
                </c:pt>
                <c:pt idx="67077">
                  <c:v>-2.50312E-2</c:v>
                </c:pt>
                <c:pt idx="67078">
                  <c:v>-2.73248E-2</c:v>
                </c:pt>
                <c:pt idx="67079">
                  <c:v>-2.96201E-2</c:v>
                </c:pt>
                <c:pt idx="67080">
                  <c:v>-3.1913900000000002E-2</c:v>
                </c:pt>
                <c:pt idx="67081">
                  <c:v>-3.4203400000000002E-2</c:v>
                </c:pt>
                <c:pt idx="67082">
                  <c:v>-3.6485499999999997E-2</c:v>
                </c:pt>
                <c:pt idx="67083">
                  <c:v>-3.8757199999999999E-2</c:v>
                </c:pt>
                <c:pt idx="67084">
                  <c:v>-4.1015299999999998E-2</c:v>
                </c:pt>
                <c:pt idx="67085">
                  <c:v>-4.3256700000000002E-2</c:v>
                </c:pt>
                <c:pt idx="67086">
                  <c:v>-4.5478299999999999E-2</c:v>
                </c:pt>
                <c:pt idx="67087">
                  <c:v>-4.76771E-2</c:v>
                </c:pt>
                <c:pt idx="67088">
                  <c:v>-4.98498E-2</c:v>
                </c:pt>
                <c:pt idx="67089">
                  <c:v>-5.1993400000000002E-2</c:v>
                </c:pt>
                <c:pt idx="67090">
                  <c:v>-5.4104800000000002E-2</c:v>
                </c:pt>
                <c:pt idx="67091">
                  <c:v>-5.61807E-2</c:v>
                </c:pt>
                <c:pt idx="67092">
                  <c:v>-5.8218300000000001E-2</c:v>
                </c:pt>
                <c:pt idx="67093">
                  <c:v>-6.0214299999999998E-2</c:v>
                </c:pt>
                <c:pt idx="67094">
                  <c:v>-6.2165900000000003E-2</c:v>
                </c:pt>
                <c:pt idx="67095">
                  <c:v>-6.4069899999999999E-2</c:v>
                </c:pt>
                <c:pt idx="67096">
                  <c:v>-6.5923399999999993E-2</c:v>
                </c:pt>
                <c:pt idx="67097">
                  <c:v>-6.7723599999999995E-2</c:v>
                </c:pt>
                <c:pt idx="67098">
                  <c:v>-6.9467500000000001E-2</c:v>
                </c:pt>
                <c:pt idx="67099">
                  <c:v>-7.1152400000000005E-2</c:v>
                </c:pt>
                <c:pt idx="67100">
                  <c:v>-7.2775599999999996E-2</c:v>
                </c:pt>
                <c:pt idx="67101">
                  <c:v>-7.4334200000000003E-2</c:v>
                </c:pt>
                <c:pt idx="67102">
                  <c:v>-7.5825799999999999E-2</c:v>
                </c:pt>
                <c:pt idx="67103">
                  <c:v>-7.7247800000000005E-2</c:v>
                </c:pt>
                <c:pt idx="67104">
                  <c:v>-7.8597700000000006E-2</c:v>
                </c:pt>
                <c:pt idx="67105">
                  <c:v>-7.9873100000000002E-2</c:v>
                </c:pt>
                <c:pt idx="67106">
                  <c:v>-8.1071900000000002E-2</c:v>
                </c:pt>
                <c:pt idx="67107">
                  <c:v>-8.2191700000000006E-2</c:v>
                </c:pt>
                <c:pt idx="67108">
                  <c:v>-8.3230399999999996E-2</c:v>
                </c:pt>
                <c:pt idx="67109">
                  <c:v>-8.4186200000000003E-2</c:v>
                </c:pt>
                <c:pt idx="67110">
                  <c:v>-8.5056999999999994E-2</c:v>
                </c:pt>
                <c:pt idx="67111">
                  <c:v>-8.5841100000000004E-2</c:v>
                </c:pt>
                <c:pt idx="67112">
                  <c:v>-8.6536799999999997E-2</c:v>
                </c:pt>
                <c:pt idx="67113">
                  <c:v>-8.7142499999999998E-2</c:v>
                </c:pt>
                <c:pt idx="67114">
                  <c:v>-8.7656800000000007E-2</c:v>
                </c:pt>
                <c:pt idx="67115">
                  <c:v>-8.8078400000000001E-2</c:v>
                </c:pt>
                <c:pt idx="67116">
                  <c:v>-8.8405999999999998E-2</c:v>
                </c:pt>
                <c:pt idx="67117">
                  <c:v>-8.8638599999999998E-2</c:v>
                </c:pt>
                <c:pt idx="67118">
                  <c:v>-8.8775099999999996E-2</c:v>
                </c:pt>
                <c:pt idx="67119">
                  <c:v>-8.8814799999999999E-2</c:v>
                </c:pt>
                <c:pt idx="67120">
                  <c:v>-8.8756799999999997E-2</c:v>
                </c:pt>
                <c:pt idx="67121">
                  <c:v>-8.8600700000000004E-2</c:v>
                </c:pt>
                <c:pt idx="67122">
                  <c:v>-8.8345999999999994E-2</c:v>
                </c:pt>
                <c:pt idx="67123">
                  <c:v>-8.7992500000000001E-2</c:v>
                </c:pt>
                <c:pt idx="67124">
                  <c:v>-8.7540199999999999E-2</c:v>
                </c:pt>
                <c:pt idx="67125">
                  <c:v>-8.6988899999999994E-2</c:v>
                </c:pt>
                <c:pt idx="67126">
                  <c:v>-8.6338799999999993E-2</c:v>
                </c:pt>
                <c:pt idx="67127">
                  <c:v>-8.5590299999999994E-2</c:v>
                </c:pt>
                <c:pt idx="67128">
                  <c:v>-8.4743700000000005E-2</c:v>
                </c:pt>
                <c:pt idx="67129">
                  <c:v>-8.3799600000000002E-2</c:v>
                </c:pt>
                <c:pt idx="67130">
                  <c:v>-8.2758799999999993E-2</c:v>
                </c:pt>
                <c:pt idx="67131">
                  <c:v>-8.1622100000000003E-2</c:v>
                </c:pt>
                <c:pt idx="67132">
                  <c:v>-8.0390400000000001E-2</c:v>
                </c:pt>
                <c:pt idx="67133">
                  <c:v>-7.9064800000000005E-2</c:v>
                </c:pt>
                <c:pt idx="67134">
                  <c:v>-7.7646699999999999E-2</c:v>
                </c:pt>
                <c:pt idx="67135">
                  <c:v>-7.6137499999999997E-2</c:v>
                </c:pt>
                <c:pt idx="67136">
                  <c:v>-7.4538599999999997E-2</c:v>
                </c:pt>
                <c:pt idx="67137">
                  <c:v>-7.2851600000000002E-2</c:v>
                </c:pt>
                <c:pt idx="67138">
                  <c:v>-7.1078500000000003E-2</c:v>
                </c:pt>
                <c:pt idx="67139">
                  <c:v>-6.9221000000000005E-2</c:v>
                </c:pt>
                <c:pt idx="67140">
                  <c:v>-6.7281300000000002E-2</c:v>
                </c:pt>
                <c:pt idx="67141">
                  <c:v>-6.5261399999999997E-2</c:v>
                </c:pt>
                <c:pt idx="67142">
                  <c:v>-6.3163499999999997E-2</c:v>
                </c:pt>
                <c:pt idx="67143">
                  <c:v>-6.0990200000000001E-2</c:v>
                </c:pt>
                <c:pt idx="67144">
                  <c:v>-5.8743799999999999E-2</c:v>
                </c:pt>
                <c:pt idx="67145">
                  <c:v>-5.6427100000000001E-2</c:v>
                </c:pt>
                <c:pt idx="67146">
                  <c:v>-5.4042699999999999E-2</c:v>
                </c:pt>
                <c:pt idx="67147">
                  <c:v>-5.15935E-2</c:v>
                </c:pt>
                <c:pt idx="67148">
                  <c:v>-4.9082199999999999E-2</c:v>
                </c:pt>
                <c:pt idx="67149">
                  <c:v>-4.6511900000000002E-2</c:v>
                </c:pt>
                <c:pt idx="67150">
                  <c:v>-4.3885599999999997E-2</c:v>
                </c:pt>
                <c:pt idx="67151">
                  <c:v>-4.1206699999999999E-2</c:v>
                </c:pt>
                <c:pt idx="67152">
                  <c:v>-3.84783E-2</c:v>
                </c:pt>
                <c:pt idx="67153">
                  <c:v>-3.5703800000000001E-2</c:v>
                </c:pt>
                <c:pt idx="67154">
                  <c:v>-3.2886600000000002E-2</c:v>
                </c:pt>
                <c:pt idx="67155">
                  <c:v>-3.00302E-2</c:v>
                </c:pt>
                <c:pt idx="67156">
                  <c:v>-2.71379E-2</c:v>
                </c:pt>
                <c:pt idx="67157">
                  <c:v>-2.4213599999999998E-2</c:v>
                </c:pt>
                <c:pt idx="67158">
                  <c:v>-2.12607E-2</c:v>
                </c:pt>
                <c:pt idx="67159">
                  <c:v>-1.8282900000000001E-2</c:v>
                </c:pt>
                <c:pt idx="67160">
                  <c:v>-1.5284000000000001E-2</c:v>
                </c:pt>
                <c:pt idx="67161">
                  <c:v>-1.2267699999999999E-2</c:v>
                </c:pt>
                <c:pt idx="67162" formatCode="0.00E+00">
                  <c:v>-9.2377299999999996E-3</c:v>
                </c:pt>
                <c:pt idx="67163" formatCode="0.00E+00">
                  <c:v>-6.1978800000000002E-3</c:v>
                </c:pt>
                <c:pt idx="67164" formatCode="0.00E+00">
                  <c:v>-3.1519400000000002E-3</c:v>
                </c:pt>
                <c:pt idx="67165" formatCode="0.00E+00">
                  <c:v>-1.03923E-4</c:v>
                </c:pt>
                <c:pt idx="67166" formatCode="0.00E+00">
                  <c:v>2.9421500000000001E-3</c:v>
                </c:pt>
                <c:pt idx="67167" formatCode="0.00E+00">
                  <c:v>5.98249E-3</c:v>
                </c:pt>
                <c:pt idx="67168" formatCode="0.00E+00">
                  <c:v>9.01361E-3</c:v>
                </c:pt>
                <c:pt idx="67169">
                  <c:v>1.2031999999999999E-2</c:v>
                </c:pt>
                <c:pt idx="67170">
                  <c:v>1.50338E-2</c:v>
                </c:pt>
                <c:pt idx="67171">
                  <c:v>1.8015300000000001E-2</c:v>
                </c:pt>
                <c:pt idx="67172">
                  <c:v>2.09728E-2</c:v>
                </c:pt>
                <c:pt idx="67173">
                  <c:v>2.3902400000000001E-2</c:v>
                </c:pt>
                <c:pt idx="67174">
                  <c:v>2.6800600000000001E-2</c:v>
                </c:pt>
                <c:pt idx="67175">
                  <c:v>2.9663599999999998E-2</c:v>
                </c:pt>
                <c:pt idx="67176">
                  <c:v>3.2487799999999997E-2</c:v>
                </c:pt>
                <c:pt idx="67177">
                  <c:v>3.5269700000000001E-2</c:v>
                </c:pt>
                <c:pt idx="67178">
                  <c:v>3.8005900000000002E-2</c:v>
                </c:pt>
                <c:pt idx="67179">
                  <c:v>4.0692800000000001E-2</c:v>
                </c:pt>
                <c:pt idx="67180">
                  <c:v>4.3326999999999997E-2</c:v>
                </c:pt>
                <c:pt idx="67181">
                  <c:v>4.59052E-2</c:v>
                </c:pt>
                <c:pt idx="67182">
                  <c:v>4.8424300000000003E-2</c:v>
                </c:pt>
                <c:pt idx="67183">
                  <c:v>5.0881099999999999E-2</c:v>
                </c:pt>
                <c:pt idx="67184">
                  <c:v>5.3272699999999999E-2</c:v>
                </c:pt>
                <c:pt idx="67185">
                  <c:v>5.5596E-2</c:v>
                </c:pt>
                <c:pt idx="67186">
                  <c:v>5.7848400000000001E-2</c:v>
                </c:pt>
                <c:pt idx="67187">
                  <c:v>6.0027200000000003E-2</c:v>
                </c:pt>
                <c:pt idx="67188">
                  <c:v>6.2130100000000001E-2</c:v>
                </c:pt>
                <c:pt idx="67189">
                  <c:v>6.4154500000000003E-2</c:v>
                </c:pt>
                <c:pt idx="67190">
                  <c:v>6.6098000000000004E-2</c:v>
                </c:pt>
                <c:pt idx="67191">
                  <c:v>6.7958099999999994E-2</c:v>
                </c:pt>
                <c:pt idx="67192">
                  <c:v>6.9732500000000003E-2</c:v>
                </c:pt>
                <c:pt idx="67193">
                  <c:v>7.1419399999999994E-2</c:v>
                </c:pt>
                <c:pt idx="67194">
                  <c:v>7.3016700000000004E-2</c:v>
                </c:pt>
                <c:pt idx="67195">
                  <c:v>7.4522900000000003E-2</c:v>
                </c:pt>
                <c:pt idx="67196">
                  <c:v>7.5936600000000007E-2</c:v>
                </c:pt>
                <c:pt idx="67197">
                  <c:v>7.7256599999999995E-2</c:v>
                </c:pt>
                <c:pt idx="67198">
                  <c:v>7.8481599999999999E-2</c:v>
                </c:pt>
                <c:pt idx="67199">
                  <c:v>7.9610399999999998E-2</c:v>
                </c:pt>
                <c:pt idx="67200">
                  <c:v>8.0641400000000002E-2</c:v>
                </c:pt>
                <c:pt idx="67201">
                  <c:v>8.1573900000000005E-2</c:v>
                </c:pt>
                <c:pt idx="67202">
                  <c:v>8.24072E-2</c:v>
                </c:pt>
                <c:pt idx="67203">
                  <c:v>8.3140699999999998E-2</c:v>
                </c:pt>
                <c:pt idx="67204">
                  <c:v>8.3773799999999995E-2</c:v>
                </c:pt>
                <c:pt idx="67205">
                  <c:v>8.43058E-2</c:v>
                </c:pt>
                <c:pt idx="67206">
                  <c:v>8.4736699999999998E-2</c:v>
                </c:pt>
                <c:pt idx="67207">
                  <c:v>8.5066299999999997E-2</c:v>
                </c:pt>
                <c:pt idx="67208">
                  <c:v>8.5294900000000007E-2</c:v>
                </c:pt>
                <c:pt idx="67209">
                  <c:v>8.5422700000000004E-2</c:v>
                </c:pt>
                <c:pt idx="67210">
                  <c:v>8.5450100000000001E-2</c:v>
                </c:pt>
                <c:pt idx="67211">
                  <c:v>8.5377700000000001E-2</c:v>
                </c:pt>
                <c:pt idx="67212">
                  <c:v>8.5206199999999996E-2</c:v>
                </c:pt>
                <c:pt idx="67213">
                  <c:v>8.4936600000000001E-2</c:v>
                </c:pt>
                <c:pt idx="67214">
                  <c:v>8.4569599999999995E-2</c:v>
                </c:pt>
                <c:pt idx="67215">
                  <c:v>8.4105899999999997E-2</c:v>
                </c:pt>
                <c:pt idx="67216">
                  <c:v>8.3546400000000007E-2</c:v>
                </c:pt>
                <c:pt idx="67217">
                  <c:v>8.2892499999999994E-2</c:v>
                </c:pt>
                <c:pt idx="67218">
                  <c:v>8.21461E-2</c:v>
                </c:pt>
                <c:pt idx="67219">
                  <c:v>8.1309000000000006E-2</c:v>
                </c:pt>
                <c:pt idx="67220">
                  <c:v>8.0382800000000004E-2</c:v>
                </c:pt>
                <c:pt idx="67221">
                  <c:v>7.9369300000000004E-2</c:v>
                </c:pt>
                <c:pt idx="67222">
                  <c:v>7.8270199999999998E-2</c:v>
                </c:pt>
                <c:pt idx="67223">
                  <c:v>7.7087600000000006E-2</c:v>
                </c:pt>
                <c:pt idx="67224">
                  <c:v>7.5823699999999994E-2</c:v>
                </c:pt>
                <c:pt idx="67225">
                  <c:v>7.4480500000000005E-2</c:v>
                </c:pt>
                <c:pt idx="67226">
                  <c:v>7.3060100000000003E-2</c:v>
                </c:pt>
                <c:pt idx="67227">
                  <c:v>7.1564799999999998E-2</c:v>
                </c:pt>
                <c:pt idx="67228">
                  <c:v>6.9996799999999998E-2</c:v>
                </c:pt>
                <c:pt idx="67229">
                  <c:v>6.8358500000000003E-2</c:v>
                </c:pt>
                <c:pt idx="67230">
                  <c:v>6.6652699999999995E-2</c:v>
                </c:pt>
                <c:pt idx="67231">
                  <c:v>6.4882200000000001E-2</c:v>
                </c:pt>
                <c:pt idx="67232">
                  <c:v>6.3049900000000006E-2</c:v>
                </c:pt>
                <c:pt idx="67233">
                  <c:v>6.11586E-2</c:v>
                </c:pt>
                <c:pt idx="67234">
                  <c:v>5.9211199999999999E-2</c:v>
                </c:pt>
                <c:pt idx="67235">
                  <c:v>5.7210700000000003E-2</c:v>
                </c:pt>
                <c:pt idx="67236">
                  <c:v>5.5160399999999998E-2</c:v>
                </c:pt>
                <c:pt idx="67237">
                  <c:v>5.30635E-2</c:v>
                </c:pt>
                <c:pt idx="67238">
                  <c:v>5.0923299999999998E-2</c:v>
                </c:pt>
                <c:pt idx="67239">
                  <c:v>4.8743000000000002E-2</c:v>
                </c:pt>
                <c:pt idx="67240">
                  <c:v>4.6525400000000001E-2</c:v>
                </c:pt>
                <c:pt idx="67241">
                  <c:v>4.4273600000000003E-2</c:v>
                </c:pt>
                <c:pt idx="67242">
                  <c:v>4.1990800000000002E-2</c:v>
                </c:pt>
                <c:pt idx="67243">
                  <c:v>3.9680100000000003E-2</c:v>
                </c:pt>
                <c:pt idx="67244">
                  <c:v>3.73449E-2</c:v>
                </c:pt>
                <c:pt idx="67245">
                  <c:v>3.4988699999999998E-2</c:v>
                </c:pt>
                <c:pt idx="67246">
                  <c:v>3.2615100000000001E-2</c:v>
                </c:pt>
                <c:pt idx="67247">
                  <c:v>3.02276E-2</c:v>
                </c:pt>
                <c:pt idx="67248">
                  <c:v>2.7829599999999999E-2</c:v>
                </c:pt>
                <c:pt idx="67249">
                  <c:v>2.5424100000000002E-2</c:v>
                </c:pt>
                <c:pt idx="67250">
                  <c:v>2.3014400000000001E-2</c:v>
                </c:pt>
                <c:pt idx="67251">
                  <c:v>2.0603699999999999E-2</c:v>
                </c:pt>
                <c:pt idx="67252">
                  <c:v>1.8195200000000002E-2</c:v>
                </c:pt>
                <c:pt idx="67253">
                  <c:v>1.5792E-2</c:v>
                </c:pt>
                <c:pt idx="67254">
                  <c:v>1.33969E-2</c:v>
                </c:pt>
                <c:pt idx="67255">
                  <c:v>1.1012900000000001E-2</c:v>
                </c:pt>
                <c:pt idx="67256" formatCode="0.00E+00">
                  <c:v>8.6429000000000002E-3</c:v>
                </c:pt>
                <c:pt idx="67257" formatCode="0.00E+00">
                  <c:v>6.2896699999999998E-3</c:v>
                </c:pt>
                <c:pt idx="67258" formatCode="0.00E+00">
                  <c:v>3.9560200000000002E-3</c:v>
                </c:pt>
                <c:pt idx="67259" formatCode="0.00E+00">
                  <c:v>1.6448599999999999E-3</c:v>
                </c:pt>
                <c:pt idx="67260" formatCode="0.00E+00">
                  <c:v>-6.4078799999999999E-4</c:v>
                </c:pt>
                <c:pt idx="67261" formatCode="0.00E+00">
                  <c:v>-2.8980099999999999E-3</c:v>
                </c:pt>
                <c:pt idx="67262" formatCode="0.00E+00">
                  <c:v>-5.1240299999999999E-3</c:v>
                </c:pt>
                <c:pt idx="67263" formatCode="0.00E+00">
                  <c:v>-7.3161700000000003E-3</c:v>
                </c:pt>
                <c:pt idx="67264" formatCode="0.00E+00">
                  <c:v>-9.4718500000000004E-3</c:v>
                </c:pt>
                <c:pt idx="67265">
                  <c:v>-1.1588899999999999E-2</c:v>
                </c:pt>
                <c:pt idx="67266">
                  <c:v>-1.36653E-2</c:v>
                </c:pt>
                <c:pt idx="67267">
                  <c:v>-1.56992E-2</c:v>
                </c:pt>
                <c:pt idx="67268">
                  <c:v>-1.7688099999999998E-2</c:v>
                </c:pt>
                <c:pt idx="67269">
                  <c:v>-1.9629500000000001E-2</c:v>
                </c:pt>
                <c:pt idx="67270">
                  <c:v>-2.15213E-2</c:v>
                </c:pt>
                <c:pt idx="67271">
                  <c:v>-2.3362000000000001E-2</c:v>
                </c:pt>
                <c:pt idx="67272">
                  <c:v>-2.5149899999999999E-2</c:v>
                </c:pt>
                <c:pt idx="67273">
                  <c:v>-2.6883500000000001E-2</c:v>
                </c:pt>
                <c:pt idx="67274">
                  <c:v>-2.8561400000000001E-2</c:v>
                </c:pt>
                <c:pt idx="67275">
                  <c:v>-3.0182299999999999E-2</c:v>
                </c:pt>
                <c:pt idx="67276">
                  <c:v>-3.1745200000000001E-2</c:v>
                </c:pt>
                <c:pt idx="67277">
                  <c:v>-3.3248899999999998E-2</c:v>
                </c:pt>
                <c:pt idx="67278">
                  <c:v>-3.4692800000000003E-2</c:v>
                </c:pt>
                <c:pt idx="67279">
                  <c:v>-3.60761E-2</c:v>
                </c:pt>
                <c:pt idx="67280">
                  <c:v>-3.73975E-2</c:v>
                </c:pt>
                <c:pt idx="67281">
                  <c:v>-3.8656000000000003E-2</c:v>
                </c:pt>
                <c:pt idx="67282">
                  <c:v>-3.9850999999999998E-2</c:v>
                </c:pt>
                <c:pt idx="67283">
                  <c:v>-4.0982400000000002E-2</c:v>
                </c:pt>
                <c:pt idx="67284">
                  <c:v>-4.2049999999999997E-2</c:v>
                </c:pt>
                <c:pt idx="67285">
                  <c:v>-4.3053500000000001E-2</c:v>
                </c:pt>
                <c:pt idx="67286">
                  <c:v>-4.39926E-2</c:v>
                </c:pt>
                <c:pt idx="67287">
                  <c:v>-4.48671E-2</c:v>
                </c:pt>
                <c:pt idx="67288">
                  <c:v>-4.5677299999999997E-2</c:v>
                </c:pt>
                <c:pt idx="67289">
                  <c:v>-4.6423499999999999E-2</c:v>
                </c:pt>
                <c:pt idx="67290">
                  <c:v>-4.7105899999999999E-2</c:v>
                </c:pt>
                <c:pt idx="67291">
                  <c:v>-4.7724999999999997E-2</c:v>
                </c:pt>
                <c:pt idx="67292">
                  <c:v>-4.8280999999999998E-2</c:v>
                </c:pt>
                <c:pt idx="67293">
                  <c:v>-4.8774499999999998E-2</c:v>
                </c:pt>
                <c:pt idx="67294">
                  <c:v>-4.9206100000000003E-2</c:v>
                </c:pt>
                <c:pt idx="67295">
                  <c:v>-4.9576599999999998E-2</c:v>
                </c:pt>
                <c:pt idx="67296">
                  <c:v>-4.9887399999999998E-2</c:v>
                </c:pt>
                <c:pt idx="67297">
                  <c:v>-5.0139799999999998E-2</c:v>
                </c:pt>
                <c:pt idx="67298">
                  <c:v>-5.0334900000000002E-2</c:v>
                </c:pt>
                <c:pt idx="67299">
                  <c:v>-5.0473499999999998E-2</c:v>
                </c:pt>
                <c:pt idx="67300">
                  <c:v>-5.0556700000000003E-2</c:v>
                </c:pt>
                <c:pt idx="67301">
                  <c:v>-5.0585600000000001E-2</c:v>
                </c:pt>
                <c:pt idx="67302">
                  <c:v>-5.0562099999999999E-2</c:v>
                </c:pt>
                <c:pt idx="67303">
                  <c:v>-5.0487600000000001E-2</c:v>
                </c:pt>
                <c:pt idx="67304">
                  <c:v>-5.0363699999999997E-2</c:v>
                </c:pt>
                <c:pt idx="67305">
                  <c:v>-5.01915E-2</c:v>
                </c:pt>
                <c:pt idx="67306">
                  <c:v>-4.9972700000000002E-2</c:v>
                </c:pt>
                <c:pt idx="67307">
                  <c:v>-4.97096E-2</c:v>
                </c:pt>
                <c:pt idx="67308">
                  <c:v>-4.9404200000000002E-2</c:v>
                </c:pt>
                <c:pt idx="67309">
                  <c:v>-4.9058400000000002E-2</c:v>
                </c:pt>
                <c:pt idx="67310">
                  <c:v>-4.8673899999999999E-2</c:v>
                </c:pt>
                <c:pt idx="67311">
                  <c:v>-4.8252499999999997E-2</c:v>
                </c:pt>
                <c:pt idx="67312">
                  <c:v>-4.7795799999999999E-2</c:v>
                </c:pt>
                <c:pt idx="67313">
                  <c:v>-4.7305199999999999E-2</c:v>
                </c:pt>
                <c:pt idx="67314">
                  <c:v>-4.67821E-2</c:v>
                </c:pt>
                <c:pt idx="67315">
                  <c:v>-4.6228699999999998E-2</c:v>
                </c:pt>
                <c:pt idx="67316">
                  <c:v>-4.5647699999999999E-2</c:v>
                </c:pt>
                <c:pt idx="67317">
                  <c:v>-4.5041499999999998E-2</c:v>
                </c:pt>
                <c:pt idx="67318">
                  <c:v>-4.4412100000000003E-2</c:v>
                </c:pt>
                <c:pt idx="67319">
                  <c:v>-4.3761500000000002E-2</c:v>
                </c:pt>
                <c:pt idx="67320">
                  <c:v>-4.3091499999999998E-2</c:v>
                </c:pt>
                <c:pt idx="67321">
                  <c:v>-4.2404299999999999E-2</c:v>
                </c:pt>
                <c:pt idx="67322">
                  <c:v>-4.1701599999999998E-2</c:v>
                </c:pt>
                <c:pt idx="67323">
                  <c:v>-4.0985500000000001E-2</c:v>
                </c:pt>
                <c:pt idx="67324">
                  <c:v>-4.0258299999999997E-2</c:v>
                </c:pt>
                <c:pt idx="67325">
                  <c:v>-3.9522000000000002E-2</c:v>
                </c:pt>
                <c:pt idx="67326">
                  <c:v>-3.8778800000000002E-2</c:v>
                </c:pt>
                <c:pt idx="67327">
                  <c:v>-3.8030700000000001E-2</c:v>
                </c:pt>
                <c:pt idx="67328">
                  <c:v>-3.7280199999999999E-2</c:v>
                </c:pt>
                <c:pt idx="67329">
                  <c:v>-3.6529300000000001E-2</c:v>
                </c:pt>
                <c:pt idx="67330">
                  <c:v>-3.5779600000000002E-2</c:v>
                </c:pt>
                <c:pt idx="67331">
                  <c:v>-3.5032800000000003E-2</c:v>
                </c:pt>
                <c:pt idx="67332">
                  <c:v>-3.42907E-2</c:v>
                </c:pt>
                <c:pt idx="67333">
                  <c:v>-3.3554800000000003E-2</c:v>
                </c:pt>
                <c:pt idx="67334">
                  <c:v>-3.2826899999999999E-2</c:v>
                </c:pt>
                <c:pt idx="67335">
                  <c:v>-3.2108499999999998E-2</c:v>
                </c:pt>
                <c:pt idx="67336">
                  <c:v>-3.1400999999999998E-2</c:v>
                </c:pt>
                <c:pt idx="67337">
                  <c:v>-3.0705900000000001E-2</c:v>
                </c:pt>
                <c:pt idx="67338">
                  <c:v>-3.0024700000000001E-2</c:v>
                </c:pt>
                <c:pt idx="67339">
                  <c:v>-2.9358800000000001E-2</c:v>
                </c:pt>
                <c:pt idx="67340">
                  <c:v>-2.8709700000000001E-2</c:v>
                </c:pt>
                <c:pt idx="67341">
                  <c:v>-2.8079E-2</c:v>
                </c:pt>
                <c:pt idx="67342">
                  <c:v>-2.7467800000000001E-2</c:v>
                </c:pt>
                <c:pt idx="67343">
                  <c:v>-2.6877000000000002E-2</c:v>
                </c:pt>
                <c:pt idx="67344">
                  <c:v>-2.6307500000000001E-2</c:v>
                </c:pt>
                <c:pt idx="67345">
                  <c:v>-2.57602E-2</c:v>
                </c:pt>
                <c:pt idx="67346">
                  <c:v>-2.52363E-2</c:v>
                </c:pt>
                <c:pt idx="67347">
                  <c:v>-2.4736999999999999E-2</c:v>
                </c:pt>
                <c:pt idx="67348">
                  <c:v>-2.4263099999999999E-2</c:v>
                </c:pt>
                <c:pt idx="67349">
                  <c:v>-2.3815099999999999E-2</c:v>
                </c:pt>
                <c:pt idx="67350">
                  <c:v>-2.33937E-2</c:v>
                </c:pt>
                <c:pt idx="67351">
                  <c:v>-2.29993E-2</c:v>
                </c:pt>
                <c:pt idx="67352">
                  <c:v>-2.2632099999999999E-2</c:v>
                </c:pt>
                <c:pt idx="67353">
                  <c:v>-2.2292200000000002E-2</c:v>
                </c:pt>
                <c:pt idx="67354">
                  <c:v>-2.19794E-2</c:v>
                </c:pt>
                <c:pt idx="67355">
                  <c:v>-2.16937E-2</c:v>
                </c:pt>
                <c:pt idx="67356">
                  <c:v>-2.1435200000000001E-2</c:v>
                </c:pt>
                <c:pt idx="67357">
                  <c:v>-2.1203900000000001E-2</c:v>
                </c:pt>
                <c:pt idx="67358">
                  <c:v>-2.0999799999999999E-2</c:v>
                </c:pt>
                <c:pt idx="67359">
                  <c:v>-2.0822500000000001E-2</c:v>
                </c:pt>
                <c:pt idx="67360">
                  <c:v>-2.06719E-2</c:v>
                </c:pt>
                <c:pt idx="67361">
                  <c:v>-2.0547300000000001E-2</c:v>
                </c:pt>
                <c:pt idx="67362">
                  <c:v>-2.04475E-2</c:v>
                </c:pt>
                <c:pt idx="67363">
                  <c:v>-2.0371199999999999E-2</c:v>
                </c:pt>
                <c:pt idx="67364">
                  <c:v>-2.03173E-2</c:v>
                </c:pt>
                <c:pt idx="67365">
                  <c:v>-2.0284799999999999E-2</c:v>
                </c:pt>
                <c:pt idx="67366">
                  <c:v>-2.02729E-2</c:v>
                </c:pt>
                <c:pt idx="67367">
                  <c:v>-2.02805E-2</c:v>
                </c:pt>
                <c:pt idx="67368">
                  <c:v>-2.0306999999999999E-2</c:v>
                </c:pt>
                <c:pt idx="67369">
                  <c:v>-2.0351899999999999E-2</c:v>
                </c:pt>
                <c:pt idx="67370">
                  <c:v>-2.0414600000000001E-2</c:v>
                </c:pt>
                <c:pt idx="67371">
                  <c:v>-2.0493899999999999E-2</c:v>
                </c:pt>
                <c:pt idx="67372">
                  <c:v>-2.0588499999999999E-2</c:v>
                </c:pt>
                <c:pt idx="67373">
                  <c:v>-2.0696800000000001E-2</c:v>
                </c:pt>
                <c:pt idx="67374">
                  <c:v>-2.0817800000000001E-2</c:v>
                </c:pt>
                <c:pt idx="67375">
                  <c:v>-2.0950199999999999E-2</c:v>
                </c:pt>
                <c:pt idx="67376">
                  <c:v>-2.1092799999999998E-2</c:v>
                </c:pt>
                <c:pt idx="67377">
                  <c:v>-2.1244499999999999E-2</c:v>
                </c:pt>
                <c:pt idx="67378">
                  <c:v>-2.1403999999999999E-2</c:v>
                </c:pt>
                <c:pt idx="67379">
                  <c:v>-2.1569700000000001E-2</c:v>
                </c:pt>
                <c:pt idx="67380">
                  <c:v>-2.1740200000000001E-2</c:v>
                </c:pt>
                <c:pt idx="67381">
                  <c:v>-2.19139E-2</c:v>
                </c:pt>
                <c:pt idx="67382">
                  <c:v>-2.2089299999999999E-2</c:v>
                </c:pt>
                <c:pt idx="67383">
                  <c:v>-2.22644E-2</c:v>
                </c:pt>
                <c:pt idx="67384">
                  <c:v>-2.2436899999999999E-2</c:v>
                </c:pt>
                <c:pt idx="67385">
                  <c:v>-2.26044E-2</c:v>
                </c:pt>
                <c:pt idx="67386">
                  <c:v>-2.2765000000000001E-2</c:v>
                </c:pt>
                <c:pt idx="67387">
                  <c:v>-2.2916700000000002E-2</c:v>
                </c:pt>
                <c:pt idx="67388">
                  <c:v>-2.3058100000000002E-2</c:v>
                </c:pt>
                <c:pt idx="67389">
                  <c:v>-2.31874E-2</c:v>
                </c:pt>
                <c:pt idx="67390">
                  <c:v>-2.33032E-2</c:v>
                </c:pt>
                <c:pt idx="67391">
                  <c:v>-2.34042E-2</c:v>
                </c:pt>
                <c:pt idx="67392">
                  <c:v>-2.3489699999999999E-2</c:v>
                </c:pt>
                <c:pt idx="67393">
                  <c:v>-2.3558699999999998E-2</c:v>
                </c:pt>
                <c:pt idx="67394">
                  <c:v>-2.3609499999999999E-2</c:v>
                </c:pt>
                <c:pt idx="67395">
                  <c:v>-2.3640100000000001E-2</c:v>
                </c:pt>
                <c:pt idx="67396">
                  <c:v>-2.3648599999999999E-2</c:v>
                </c:pt>
                <c:pt idx="67397">
                  <c:v>-2.3633700000000001E-2</c:v>
                </c:pt>
                <c:pt idx="67398">
                  <c:v>-2.35941E-2</c:v>
                </c:pt>
                <c:pt idx="67399">
                  <c:v>-2.3528899999999998E-2</c:v>
                </c:pt>
                <c:pt idx="67400">
                  <c:v>-2.3437300000000001E-2</c:v>
                </c:pt>
                <c:pt idx="67401">
                  <c:v>-2.33184E-2</c:v>
                </c:pt>
                <c:pt idx="67402">
                  <c:v>-2.3170900000000001E-2</c:v>
                </c:pt>
                <c:pt idx="67403">
                  <c:v>-2.2993699999999999E-2</c:v>
                </c:pt>
                <c:pt idx="67404">
                  <c:v>-2.2785699999999999E-2</c:v>
                </c:pt>
                <c:pt idx="67405">
                  <c:v>-2.2546299999999998E-2</c:v>
                </c:pt>
                <c:pt idx="67406">
                  <c:v>-2.2274800000000001E-2</c:v>
                </c:pt>
                <c:pt idx="67407">
                  <c:v>-2.19705E-2</c:v>
                </c:pt>
                <c:pt idx="67408">
                  <c:v>-2.1632499999999999E-2</c:v>
                </c:pt>
                <c:pt idx="67409">
                  <c:v>-2.1259900000000002E-2</c:v>
                </c:pt>
                <c:pt idx="67410">
                  <c:v>-2.0852200000000001E-2</c:v>
                </c:pt>
                <c:pt idx="67411">
                  <c:v>-2.04084E-2</c:v>
                </c:pt>
                <c:pt idx="67412">
                  <c:v>-1.9927199999999999E-2</c:v>
                </c:pt>
                <c:pt idx="67413">
                  <c:v>-1.94077E-2</c:v>
                </c:pt>
                <c:pt idx="67414">
                  <c:v>-1.8849399999999999E-2</c:v>
                </c:pt>
                <c:pt idx="67415">
                  <c:v>-1.82521E-2</c:v>
                </c:pt>
                <c:pt idx="67416">
                  <c:v>-1.7615200000000001E-2</c:v>
                </c:pt>
                <c:pt idx="67417">
                  <c:v>-1.6938399999999999E-2</c:v>
                </c:pt>
                <c:pt idx="67418">
                  <c:v>-1.6221800000000001E-2</c:v>
                </c:pt>
                <c:pt idx="67419">
                  <c:v>-1.5465899999999999E-2</c:v>
                </c:pt>
                <c:pt idx="67420">
                  <c:v>-1.46713E-2</c:v>
                </c:pt>
                <c:pt idx="67421">
                  <c:v>-1.38385E-2</c:v>
                </c:pt>
                <c:pt idx="67422">
                  <c:v>-1.29681E-2</c:v>
                </c:pt>
                <c:pt idx="67423">
                  <c:v>-1.2060899999999999E-2</c:v>
                </c:pt>
                <c:pt idx="67424">
                  <c:v>-1.1117699999999999E-2</c:v>
                </c:pt>
                <c:pt idx="67425">
                  <c:v>-1.01394E-2</c:v>
                </c:pt>
                <c:pt idx="67426" formatCode="0.00E+00">
                  <c:v>-9.1269799999999998E-3</c:v>
                </c:pt>
                <c:pt idx="67427" formatCode="0.00E+00">
                  <c:v>-8.0812799999999997E-3</c:v>
                </c:pt>
                <c:pt idx="67428" formatCode="0.00E+00">
                  <c:v>-7.0030800000000001E-3</c:v>
                </c:pt>
                <c:pt idx="67429" formatCode="0.00E+00">
                  <c:v>-5.8930099999999997E-3</c:v>
                </c:pt>
                <c:pt idx="67430" formatCode="0.00E+00">
                  <c:v>-4.7517599999999998E-3</c:v>
                </c:pt>
                <c:pt idx="67431" formatCode="0.00E+00">
                  <c:v>-3.58063E-3</c:v>
                </c:pt>
                <c:pt idx="67432" formatCode="0.00E+00">
                  <c:v>-2.3813900000000002E-3</c:v>
                </c:pt>
                <c:pt idx="67433" formatCode="0.00E+00">
                  <c:v>-1.1555700000000001E-3</c:v>
                </c:pt>
                <c:pt idx="67434" formatCode="0.00E+00">
                  <c:v>9.5835399999999994E-5</c:v>
                </c:pt>
                <c:pt idx="67435" formatCode="0.00E+00">
                  <c:v>1.3722599999999999E-3</c:v>
                </c:pt>
                <c:pt idx="67436" formatCode="0.00E+00">
                  <c:v>2.6729800000000001E-3</c:v>
                </c:pt>
                <c:pt idx="67437" formatCode="0.00E+00">
                  <c:v>3.9966100000000003E-3</c:v>
                </c:pt>
                <c:pt idx="67438" formatCode="0.00E+00">
                  <c:v>5.3410599999999999E-3</c:v>
                </c:pt>
                <c:pt idx="67439" formatCode="0.00E+00">
                  <c:v>6.70442E-3</c:v>
                </c:pt>
                <c:pt idx="67440" formatCode="0.00E+00">
                  <c:v>8.0851599999999992E-3</c:v>
                </c:pt>
                <c:pt idx="67441" formatCode="0.00E+00">
                  <c:v>9.4811500000000007E-3</c:v>
                </c:pt>
                <c:pt idx="67442">
                  <c:v>1.0889599999999999E-2</c:v>
                </c:pt>
                <c:pt idx="67443">
                  <c:v>1.2307800000000001E-2</c:v>
                </c:pt>
                <c:pt idx="67444">
                  <c:v>1.3734100000000001E-2</c:v>
                </c:pt>
                <c:pt idx="67445">
                  <c:v>1.51664E-2</c:v>
                </c:pt>
                <c:pt idx="67446">
                  <c:v>1.6602800000000001E-2</c:v>
                </c:pt>
                <c:pt idx="67447">
                  <c:v>1.8041600000000001E-2</c:v>
                </c:pt>
                <c:pt idx="67448">
                  <c:v>1.9480600000000001E-2</c:v>
                </c:pt>
                <c:pt idx="67449">
                  <c:v>2.0917000000000002E-2</c:v>
                </c:pt>
                <c:pt idx="67450">
                  <c:v>2.2347700000000002E-2</c:v>
                </c:pt>
                <c:pt idx="67451">
                  <c:v>2.3769800000000001E-2</c:v>
                </c:pt>
                <c:pt idx="67452">
                  <c:v>2.5180399999999999E-2</c:v>
                </c:pt>
                <c:pt idx="67453">
                  <c:v>2.6577300000000002E-2</c:v>
                </c:pt>
                <c:pt idx="67454">
                  <c:v>2.7958199999999999E-2</c:v>
                </c:pt>
                <c:pt idx="67455">
                  <c:v>2.9321199999999999E-2</c:v>
                </c:pt>
                <c:pt idx="67456">
                  <c:v>3.0664199999999999E-2</c:v>
                </c:pt>
                <c:pt idx="67457">
                  <c:v>3.1984800000000001E-2</c:v>
                </c:pt>
                <c:pt idx="67458">
                  <c:v>3.3280400000000002E-2</c:v>
                </c:pt>
                <c:pt idx="67459">
                  <c:v>3.4548500000000003E-2</c:v>
                </c:pt>
                <c:pt idx="67460">
                  <c:v>3.5786800000000001E-2</c:v>
                </c:pt>
                <c:pt idx="67461">
                  <c:v>3.6993199999999997E-2</c:v>
                </c:pt>
                <c:pt idx="67462">
                  <c:v>3.8165400000000002E-2</c:v>
                </c:pt>
                <c:pt idx="67463">
                  <c:v>3.93009E-2</c:v>
                </c:pt>
                <c:pt idx="67464">
                  <c:v>4.0396899999999999E-2</c:v>
                </c:pt>
                <c:pt idx="67465">
                  <c:v>4.1451099999999998E-2</c:v>
                </c:pt>
                <c:pt idx="67466">
                  <c:v>4.24608E-2</c:v>
                </c:pt>
                <c:pt idx="67467">
                  <c:v>4.3423799999999999E-2</c:v>
                </c:pt>
                <c:pt idx="67468">
                  <c:v>4.4338200000000001E-2</c:v>
                </c:pt>
                <c:pt idx="67469">
                  <c:v>4.5202100000000002E-2</c:v>
                </c:pt>
                <c:pt idx="67470">
                  <c:v>4.6013600000000002E-2</c:v>
                </c:pt>
                <c:pt idx="67471">
                  <c:v>4.6770600000000002E-2</c:v>
                </c:pt>
                <c:pt idx="67472">
                  <c:v>4.7470900000000003E-2</c:v>
                </c:pt>
                <c:pt idx="67473">
                  <c:v>4.8112500000000002E-2</c:v>
                </c:pt>
                <c:pt idx="67474">
                  <c:v>4.8693699999999999E-2</c:v>
                </c:pt>
                <c:pt idx="67475">
                  <c:v>4.9212899999999997E-2</c:v>
                </c:pt>
                <c:pt idx="67476">
                  <c:v>4.9668499999999997E-2</c:v>
                </c:pt>
                <c:pt idx="67477">
                  <c:v>5.0059199999999998E-2</c:v>
                </c:pt>
                <c:pt idx="67478">
                  <c:v>5.0383900000000002E-2</c:v>
                </c:pt>
                <c:pt idx="67479">
                  <c:v>5.0641800000000001E-2</c:v>
                </c:pt>
                <c:pt idx="67480">
                  <c:v>5.0832000000000002E-2</c:v>
                </c:pt>
                <c:pt idx="67481">
                  <c:v>5.0953400000000003E-2</c:v>
                </c:pt>
                <c:pt idx="67482">
                  <c:v>5.1004099999999997E-2</c:v>
                </c:pt>
                <c:pt idx="67483">
                  <c:v>5.0982600000000003E-2</c:v>
                </c:pt>
                <c:pt idx="67484">
                  <c:v>5.08879E-2</c:v>
                </c:pt>
                <c:pt idx="67485">
                  <c:v>5.0719599999999997E-2</c:v>
                </c:pt>
                <c:pt idx="67486">
                  <c:v>5.0477899999999999E-2</c:v>
                </c:pt>
                <c:pt idx="67487">
                  <c:v>5.0162499999999999E-2</c:v>
                </c:pt>
                <c:pt idx="67488">
                  <c:v>4.9772900000000002E-2</c:v>
                </c:pt>
                <c:pt idx="67489">
                  <c:v>4.9308699999999997E-2</c:v>
                </c:pt>
                <c:pt idx="67490">
                  <c:v>4.8769800000000002E-2</c:v>
                </c:pt>
                <c:pt idx="67491">
                  <c:v>4.8155999999999997E-2</c:v>
                </c:pt>
                <c:pt idx="67492">
                  <c:v>4.7466599999999998E-2</c:v>
                </c:pt>
                <c:pt idx="67493">
                  <c:v>4.6701300000000001E-2</c:v>
                </c:pt>
                <c:pt idx="67494">
                  <c:v>4.5860499999999998E-2</c:v>
                </c:pt>
                <c:pt idx="67495">
                  <c:v>4.4944499999999998E-2</c:v>
                </c:pt>
                <c:pt idx="67496">
                  <c:v>4.3953800000000001E-2</c:v>
                </c:pt>
                <c:pt idx="67497">
                  <c:v>4.2889799999999999E-2</c:v>
                </c:pt>
                <c:pt idx="67498">
                  <c:v>4.1753600000000002E-2</c:v>
                </c:pt>
                <c:pt idx="67499">
                  <c:v>4.0545900000000003E-2</c:v>
                </c:pt>
                <c:pt idx="67500">
                  <c:v>3.9266700000000002E-2</c:v>
                </c:pt>
                <c:pt idx="67501">
                  <c:v>3.79163E-2</c:v>
                </c:pt>
                <c:pt idx="67502">
                  <c:v>3.6496099999999997E-2</c:v>
                </c:pt>
                <c:pt idx="67503">
                  <c:v>3.5007499999999997E-2</c:v>
                </c:pt>
                <c:pt idx="67504">
                  <c:v>3.3452799999999998E-2</c:v>
                </c:pt>
                <c:pt idx="67505">
                  <c:v>3.1834099999999997E-2</c:v>
                </c:pt>
                <c:pt idx="67506">
                  <c:v>3.0153900000000001E-2</c:v>
                </c:pt>
                <c:pt idx="67507">
                  <c:v>2.8413999999999998E-2</c:v>
                </c:pt>
                <c:pt idx="67508">
                  <c:v>2.66156E-2</c:v>
                </c:pt>
                <c:pt idx="67509">
                  <c:v>2.4760500000000001E-2</c:v>
                </c:pt>
                <c:pt idx="67510">
                  <c:v>2.2850800000000001E-2</c:v>
                </c:pt>
                <c:pt idx="67511">
                  <c:v>2.0888799999999999E-2</c:v>
                </c:pt>
                <c:pt idx="67512">
                  <c:v>1.8876500000000001E-2</c:v>
                </c:pt>
                <c:pt idx="67513">
                  <c:v>1.6815799999999999E-2</c:v>
                </c:pt>
                <c:pt idx="67514">
                  <c:v>1.4708499999999999E-2</c:v>
                </c:pt>
                <c:pt idx="67515">
                  <c:v>1.2557E-2</c:v>
                </c:pt>
                <c:pt idx="67516">
                  <c:v>1.0363300000000001E-2</c:v>
                </c:pt>
                <c:pt idx="67517" formatCode="0.00E+00">
                  <c:v>8.1298399999999993E-3</c:v>
                </c:pt>
                <c:pt idx="67518" formatCode="0.00E+00">
                  <c:v>5.8597099999999997E-3</c:v>
                </c:pt>
                <c:pt idx="67519" formatCode="0.00E+00">
                  <c:v>3.5560499999999998E-3</c:v>
                </c:pt>
                <c:pt idx="67520" formatCode="0.00E+00">
                  <c:v>1.22192E-3</c:v>
                </c:pt>
                <c:pt idx="67521" formatCode="0.00E+00">
                  <c:v>-1.1395000000000001E-3</c:v>
                </c:pt>
                <c:pt idx="67522" formatCode="0.00E+00">
                  <c:v>-3.5250799999999999E-3</c:v>
                </c:pt>
                <c:pt idx="67523" formatCode="0.00E+00">
                  <c:v>-5.9317800000000002E-3</c:v>
                </c:pt>
                <c:pt idx="67524" formatCode="0.00E+00">
                  <c:v>-8.3563700000000001E-3</c:v>
                </c:pt>
                <c:pt idx="67525">
                  <c:v>-1.07955E-2</c:v>
                </c:pt>
                <c:pt idx="67526">
                  <c:v>-1.32458E-2</c:v>
                </c:pt>
                <c:pt idx="67527">
                  <c:v>-1.5704200000000001E-2</c:v>
                </c:pt>
                <c:pt idx="67528">
                  <c:v>-1.8167200000000001E-2</c:v>
                </c:pt>
                <c:pt idx="67529">
                  <c:v>-2.0631500000000001E-2</c:v>
                </c:pt>
                <c:pt idx="67530">
                  <c:v>-2.3093499999999999E-2</c:v>
                </c:pt>
                <c:pt idx="67531">
                  <c:v>-2.5550400000000001E-2</c:v>
                </c:pt>
                <c:pt idx="67532">
                  <c:v>-2.79995E-2</c:v>
                </c:pt>
                <c:pt idx="67533">
                  <c:v>-3.0437599999999999E-2</c:v>
                </c:pt>
                <c:pt idx="67534">
                  <c:v>-3.2861300000000003E-2</c:v>
                </c:pt>
                <c:pt idx="67535">
                  <c:v>-3.5267199999999999E-2</c:v>
                </c:pt>
                <c:pt idx="67536">
                  <c:v>-3.7652199999999997E-2</c:v>
                </c:pt>
                <c:pt idx="67537">
                  <c:v>-4.0012800000000001E-2</c:v>
                </c:pt>
                <c:pt idx="67538">
                  <c:v>-4.23452E-2</c:v>
                </c:pt>
                <c:pt idx="67539">
                  <c:v>-4.4645799999999999E-2</c:v>
                </c:pt>
                <c:pt idx="67540">
                  <c:v>-4.69112E-2</c:v>
                </c:pt>
                <c:pt idx="67541">
                  <c:v>-4.91382E-2</c:v>
                </c:pt>
                <c:pt idx="67542">
                  <c:v>-5.1324300000000003E-2</c:v>
                </c:pt>
                <c:pt idx="67543">
                  <c:v>-5.3467000000000001E-2</c:v>
                </c:pt>
                <c:pt idx="67544">
                  <c:v>-5.5564099999999998E-2</c:v>
                </c:pt>
                <c:pt idx="67545">
                  <c:v>-5.7612499999999997E-2</c:v>
                </c:pt>
                <c:pt idx="67546">
                  <c:v>-5.9609099999999998E-2</c:v>
                </c:pt>
                <c:pt idx="67547">
                  <c:v>-6.1551099999999997E-2</c:v>
                </c:pt>
                <c:pt idx="67548">
                  <c:v>-6.3435800000000001E-2</c:v>
                </c:pt>
                <c:pt idx="67549">
                  <c:v>-6.5260600000000002E-2</c:v>
                </c:pt>
                <c:pt idx="67550">
                  <c:v>-6.7023399999999997E-2</c:v>
                </c:pt>
                <c:pt idx="67551">
                  <c:v>-6.87223E-2</c:v>
                </c:pt>
                <c:pt idx="67552">
                  <c:v>-7.0355000000000001E-2</c:v>
                </c:pt>
                <c:pt idx="67553">
                  <c:v>-7.1919499999999997E-2</c:v>
                </c:pt>
                <c:pt idx="67554">
                  <c:v>-7.3413300000000001E-2</c:v>
                </c:pt>
                <c:pt idx="67555">
                  <c:v>-7.48336E-2</c:v>
                </c:pt>
                <c:pt idx="67556">
                  <c:v>-7.6177700000000001E-2</c:v>
                </c:pt>
                <c:pt idx="67557">
                  <c:v>-7.7443499999999998E-2</c:v>
                </c:pt>
                <c:pt idx="67558">
                  <c:v>-7.8629500000000005E-2</c:v>
                </c:pt>
                <c:pt idx="67559">
                  <c:v>-7.9735E-2</c:v>
                </c:pt>
                <c:pt idx="67560">
                  <c:v>-8.0758999999999997E-2</c:v>
                </c:pt>
                <c:pt idx="67561">
                  <c:v>-8.1700300000000003E-2</c:v>
                </c:pt>
                <c:pt idx="67562">
                  <c:v>-8.25573E-2</c:v>
                </c:pt>
                <c:pt idx="67563">
                  <c:v>-8.3327399999999996E-2</c:v>
                </c:pt>
                <c:pt idx="67564">
                  <c:v>-8.4009100000000003E-2</c:v>
                </c:pt>
                <c:pt idx="67565">
                  <c:v>-8.4601599999999999E-2</c:v>
                </c:pt>
                <c:pt idx="67566">
                  <c:v>-8.5104700000000005E-2</c:v>
                </c:pt>
                <c:pt idx="67567">
                  <c:v>-8.5517599999999999E-2</c:v>
                </c:pt>
                <c:pt idx="67568">
                  <c:v>-8.5839899999999997E-2</c:v>
                </c:pt>
                <c:pt idx="67569">
                  <c:v>-8.6071400000000006E-2</c:v>
                </c:pt>
                <c:pt idx="67570">
                  <c:v>-8.62121E-2</c:v>
                </c:pt>
                <c:pt idx="67571">
                  <c:v>-8.6261500000000005E-2</c:v>
                </c:pt>
                <c:pt idx="67572">
                  <c:v>-8.6219500000000004E-2</c:v>
                </c:pt>
                <c:pt idx="67573">
                  <c:v>-8.6086099999999999E-2</c:v>
                </c:pt>
                <c:pt idx="67574">
                  <c:v>-8.5861499999999993E-2</c:v>
                </c:pt>
                <c:pt idx="67575">
                  <c:v>-8.55461E-2</c:v>
                </c:pt>
                <c:pt idx="67576">
                  <c:v>-8.5140400000000005E-2</c:v>
                </c:pt>
                <c:pt idx="67577">
                  <c:v>-8.4645399999999996E-2</c:v>
                </c:pt>
                <c:pt idx="67578">
                  <c:v>-8.4062100000000001E-2</c:v>
                </c:pt>
                <c:pt idx="67579">
                  <c:v>-8.3391400000000004E-2</c:v>
                </c:pt>
                <c:pt idx="67580">
                  <c:v>-8.2634299999999994E-2</c:v>
                </c:pt>
                <c:pt idx="67581">
                  <c:v>-8.1791900000000001E-2</c:v>
                </c:pt>
                <c:pt idx="67582">
                  <c:v>-8.0865199999999998E-2</c:v>
                </c:pt>
                <c:pt idx="67583">
                  <c:v>-7.9855099999999998E-2</c:v>
                </c:pt>
                <c:pt idx="67584">
                  <c:v>-7.8762600000000002E-2</c:v>
                </c:pt>
                <c:pt idx="67585">
                  <c:v>-7.7589199999999997E-2</c:v>
                </c:pt>
                <c:pt idx="67586">
                  <c:v>-7.6337000000000002E-2</c:v>
                </c:pt>
                <c:pt idx="67587">
                  <c:v>-7.5007699999999997E-2</c:v>
                </c:pt>
                <c:pt idx="67588">
                  <c:v>-7.3603199999999994E-2</c:v>
                </c:pt>
                <c:pt idx="67589">
                  <c:v>-7.2125300000000003E-2</c:v>
                </c:pt>
                <c:pt idx="67590">
                  <c:v>-7.0575899999999997E-2</c:v>
                </c:pt>
                <c:pt idx="67591">
                  <c:v>-6.8956199999999995E-2</c:v>
                </c:pt>
                <c:pt idx="67592">
                  <c:v>-6.72682E-2</c:v>
                </c:pt>
                <c:pt idx="67593">
                  <c:v>-6.5515100000000007E-2</c:v>
                </c:pt>
                <c:pt idx="67594">
                  <c:v>-6.3700499999999993E-2</c:v>
                </c:pt>
                <c:pt idx="67595">
                  <c:v>-6.1827300000000002E-2</c:v>
                </c:pt>
                <c:pt idx="67596">
                  <c:v>-5.9898199999999999E-2</c:v>
                </c:pt>
                <c:pt idx="67597">
                  <c:v>-5.7916099999999998E-2</c:v>
                </c:pt>
                <c:pt idx="67598">
                  <c:v>-5.58846E-2</c:v>
                </c:pt>
                <c:pt idx="67599">
                  <c:v>-5.3806699999999999E-2</c:v>
                </c:pt>
                <c:pt idx="67600">
                  <c:v>-5.1684899999999999E-2</c:v>
                </c:pt>
                <c:pt idx="67601">
                  <c:v>-4.9521900000000001E-2</c:v>
                </c:pt>
                <c:pt idx="67602">
                  <c:v>-4.7321099999999998E-2</c:v>
                </c:pt>
                <c:pt idx="67603">
                  <c:v>-4.5085800000000002E-2</c:v>
                </c:pt>
                <c:pt idx="67604">
                  <c:v>-4.2819400000000001E-2</c:v>
                </c:pt>
                <c:pt idx="67605">
                  <c:v>-4.0524699999999997E-2</c:v>
                </c:pt>
                <c:pt idx="67606">
                  <c:v>-3.8204500000000002E-2</c:v>
                </c:pt>
                <c:pt idx="67607">
                  <c:v>-3.5861299999999999E-2</c:v>
                </c:pt>
                <c:pt idx="67608">
                  <c:v>-3.3497899999999997E-2</c:v>
                </c:pt>
                <c:pt idx="67609">
                  <c:v>-3.1118300000000002E-2</c:v>
                </c:pt>
                <c:pt idx="67610">
                  <c:v>-2.8727200000000001E-2</c:v>
                </c:pt>
                <c:pt idx="67611">
                  <c:v>-2.63282E-2</c:v>
                </c:pt>
                <c:pt idx="67612">
                  <c:v>-2.39242E-2</c:v>
                </c:pt>
                <c:pt idx="67613">
                  <c:v>-2.1517700000000001E-2</c:v>
                </c:pt>
                <c:pt idx="67614">
                  <c:v>-1.9111300000000001E-2</c:v>
                </c:pt>
                <c:pt idx="67615">
                  <c:v>-1.6708299999999999E-2</c:v>
                </c:pt>
                <c:pt idx="67616">
                  <c:v>-1.43118E-2</c:v>
                </c:pt>
                <c:pt idx="67617">
                  <c:v>-1.1925399999999999E-2</c:v>
                </c:pt>
                <c:pt idx="67618" formatCode="0.00E+00">
                  <c:v>-9.5522000000000003E-3</c:v>
                </c:pt>
                <c:pt idx="67619" formatCode="0.00E+00">
                  <c:v>-7.1954999999999996E-3</c:v>
                </c:pt>
                <c:pt idx="67620" formatCode="0.00E+00">
                  <c:v>-4.8585299999999998E-3</c:v>
                </c:pt>
                <c:pt idx="67621" formatCode="0.00E+00">
                  <c:v>-2.5447099999999999E-3</c:v>
                </c:pt>
                <c:pt idx="67622" formatCode="0.00E+00">
                  <c:v>-2.5744599999999999E-4</c:v>
                </c:pt>
                <c:pt idx="67623" formatCode="0.00E+00">
                  <c:v>2.00023E-3</c:v>
                </c:pt>
                <c:pt idx="67624" formatCode="0.00E+00">
                  <c:v>4.2255299999999999E-3</c:v>
                </c:pt>
                <c:pt idx="67625" formatCode="0.00E+00">
                  <c:v>6.4156700000000001E-3</c:v>
                </c:pt>
                <c:pt idx="67626" formatCode="0.00E+00">
                  <c:v>8.5677300000000008E-3</c:v>
                </c:pt>
                <c:pt idx="67627">
                  <c:v>1.06786E-2</c:v>
                </c:pt>
                <c:pt idx="67628">
                  <c:v>1.27454E-2</c:v>
                </c:pt>
                <c:pt idx="67629">
                  <c:v>1.47654E-2</c:v>
                </c:pt>
                <c:pt idx="67630">
                  <c:v>1.67361E-2</c:v>
                </c:pt>
                <c:pt idx="67631">
                  <c:v>1.86553E-2</c:v>
                </c:pt>
                <c:pt idx="67632">
                  <c:v>2.0520900000000002E-2</c:v>
                </c:pt>
                <c:pt idx="67633">
                  <c:v>2.2331199999999999E-2</c:v>
                </c:pt>
                <c:pt idx="67634">
                  <c:v>2.40842E-2</c:v>
                </c:pt>
                <c:pt idx="67635">
                  <c:v>2.5777700000000001E-2</c:v>
                </c:pt>
                <c:pt idx="67636">
                  <c:v>2.7409699999999999E-2</c:v>
                </c:pt>
                <c:pt idx="67637">
                  <c:v>2.8978400000000001E-2</c:v>
                </c:pt>
                <c:pt idx="67638">
                  <c:v>3.0482200000000001E-2</c:v>
                </c:pt>
                <c:pt idx="67639">
                  <c:v>3.1919400000000001E-2</c:v>
                </c:pt>
                <c:pt idx="67640">
                  <c:v>3.32888E-2</c:v>
                </c:pt>
                <c:pt idx="67641">
                  <c:v>3.4590000000000003E-2</c:v>
                </c:pt>
                <c:pt idx="67642">
                  <c:v>3.5822300000000001E-2</c:v>
                </c:pt>
                <c:pt idx="67643">
                  <c:v>3.6984000000000003E-2</c:v>
                </c:pt>
                <c:pt idx="67644">
                  <c:v>3.8073500000000003E-2</c:v>
                </c:pt>
                <c:pt idx="67645">
                  <c:v>3.9089699999999998E-2</c:v>
                </c:pt>
                <c:pt idx="67646">
                  <c:v>4.0031700000000003E-2</c:v>
                </c:pt>
                <c:pt idx="67647">
                  <c:v>4.0898700000000003E-2</c:v>
                </c:pt>
                <c:pt idx="67648">
                  <c:v>4.1689900000000002E-2</c:v>
                </c:pt>
                <c:pt idx="67649">
                  <c:v>4.2404799999999999E-2</c:v>
                </c:pt>
                <c:pt idx="67650">
                  <c:v>4.3043400000000002E-2</c:v>
                </c:pt>
                <c:pt idx="67651">
                  <c:v>4.3606300000000001E-2</c:v>
                </c:pt>
                <c:pt idx="67652">
                  <c:v>4.4093300000000002E-2</c:v>
                </c:pt>
                <c:pt idx="67653">
                  <c:v>4.4504200000000001E-2</c:v>
                </c:pt>
                <c:pt idx="67654">
                  <c:v>4.4838799999999998E-2</c:v>
                </c:pt>
                <c:pt idx="67655">
                  <c:v>4.5096900000000002E-2</c:v>
                </c:pt>
                <c:pt idx="67656">
                  <c:v>4.5279199999999999E-2</c:v>
                </c:pt>
                <c:pt idx="67657">
                  <c:v>4.5386299999999997E-2</c:v>
                </c:pt>
                <c:pt idx="67658">
                  <c:v>4.5418899999999998E-2</c:v>
                </c:pt>
                <c:pt idx="67659">
                  <c:v>4.5377599999999997E-2</c:v>
                </c:pt>
                <c:pt idx="67660">
                  <c:v>4.5263100000000001E-2</c:v>
                </c:pt>
                <c:pt idx="67661">
                  <c:v>4.5075999999999998E-2</c:v>
                </c:pt>
                <c:pt idx="67662">
                  <c:v>4.48169E-2</c:v>
                </c:pt>
                <c:pt idx="67663">
                  <c:v>4.4486999999999999E-2</c:v>
                </c:pt>
                <c:pt idx="67664">
                  <c:v>4.4087500000000002E-2</c:v>
                </c:pt>
                <c:pt idx="67665">
                  <c:v>4.3619999999999999E-2</c:v>
                </c:pt>
                <c:pt idx="67666">
                  <c:v>4.3086199999999998E-2</c:v>
                </c:pt>
                <c:pt idx="67667">
                  <c:v>4.24876E-2</c:v>
                </c:pt>
                <c:pt idx="67668">
                  <c:v>4.1826299999999997E-2</c:v>
                </c:pt>
                <c:pt idx="67669">
                  <c:v>4.1104500000000002E-2</c:v>
                </c:pt>
                <c:pt idx="67670">
                  <c:v>4.03243E-2</c:v>
                </c:pt>
                <c:pt idx="67671">
                  <c:v>3.9487099999999997E-2</c:v>
                </c:pt>
                <c:pt idx="67672">
                  <c:v>3.8594499999999997E-2</c:v>
                </c:pt>
                <c:pt idx="67673">
                  <c:v>3.76487E-2</c:v>
                </c:pt>
                <c:pt idx="67674">
                  <c:v>3.6651999999999997E-2</c:v>
                </c:pt>
                <c:pt idx="67675">
                  <c:v>3.5606699999999998E-2</c:v>
                </c:pt>
                <c:pt idx="67676">
                  <c:v>3.4514999999999997E-2</c:v>
                </c:pt>
                <c:pt idx="67677">
                  <c:v>3.3378600000000001E-2</c:v>
                </c:pt>
                <c:pt idx="67678">
                  <c:v>3.2199699999999998E-2</c:v>
                </c:pt>
                <c:pt idx="67679">
                  <c:v>3.0980199999999999E-2</c:v>
                </c:pt>
                <c:pt idx="67680">
                  <c:v>2.9722499999999999E-2</c:v>
                </c:pt>
                <c:pt idx="67681">
                  <c:v>2.8429099999999999E-2</c:v>
                </c:pt>
                <c:pt idx="67682">
                  <c:v>2.7102399999999999E-2</c:v>
                </c:pt>
                <c:pt idx="67683">
                  <c:v>2.5745199999999999E-2</c:v>
                </c:pt>
                <c:pt idx="67684">
                  <c:v>2.436E-2</c:v>
                </c:pt>
                <c:pt idx="67685">
                  <c:v>2.2949399999999998E-2</c:v>
                </c:pt>
                <c:pt idx="67686">
                  <c:v>2.15161E-2</c:v>
                </c:pt>
                <c:pt idx="67687">
                  <c:v>2.0062799999999999E-2</c:v>
                </c:pt>
                <c:pt idx="67688">
                  <c:v>1.8592399999999999E-2</c:v>
                </c:pt>
                <c:pt idx="67689">
                  <c:v>1.7108100000000001E-2</c:v>
                </c:pt>
                <c:pt idx="67690">
                  <c:v>1.5612600000000001E-2</c:v>
                </c:pt>
                <c:pt idx="67691">
                  <c:v>1.4108600000000001E-2</c:v>
                </c:pt>
                <c:pt idx="67692">
                  <c:v>1.2599000000000001E-2</c:v>
                </c:pt>
                <c:pt idx="67693">
                  <c:v>1.10867E-2</c:v>
                </c:pt>
                <c:pt idx="67694" formatCode="0.00E+00">
                  <c:v>9.5744599999999999E-3</c:v>
                </c:pt>
                <c:pt idx="67695" formatCode="0.00E+00">
                  <c:v>8.0652399999999996E-3</c:v>
                </c:pt>
                <c:pt idx="67696" formatCode="0.00E+00">
                  <c:v>6.5617499999999999E-3</c:v>
                </c:pt>
                <c:pt idx="67697" formatCode="0.00E+00">
                  <c:v>5.0665099999999998E-3</c:v>
                </c:pt>
                <c:pt idx="67698" formatCode="0.00E+00">
                  <c:v>3.5818600000000001E-3</c:v>
                </c:pt>
                <c:pt idx="67699" formatCode="0.00E+00">
                  <c:v>2.1100099999999998E-3</c:v>
                </c:pt>
                <c:pt idx="67700" formatCode="0.00E+00">
                  <c:v>6.5320500000000002E-4</c:v>
                </c:pt>
                <c:pt idx="67701" formatCode="0.00E+00">
                  <c:v>-7.8600299999999996E-4</c:v>
                </c:pt>
                <c:pt idx="67702" formatCode="0.00E+00">
                  <c:v>-2.2051699999999998E-3</c:v>
                </c:pt>
                <c:pt idx="67703" formatCode="0.00E+00">
                  <c:v>-3.6022699999999999E-3</c:v>
                </c:pt>
                <c:pt idx="67704" formatCode="0.00E+00">
                  <c:v>-4.9753599999999999E-3</c:v>
                </c:pt>
                <c:pt idx="67705" formatCode="0.00E+00">
                  <c:v>-6.3223200000000002E-3</c:v>
                </c:pt>
                <c:pt idx="67706" formatCode="0.00E+00">
                  <c:v>-7.6410999999999996E-3</c:v>
                </c:pt>
                <c:pt idx="67707" formatCode="0.00E+00">
                  <c:v>-8.9299199999999992E-3</c:v>
                </c:pt>
                <c:pt idx="67708">
                  <c:v>-1.01872E-2</c:v>
                </c:pt>
                <c:pt idx="67709">
                  <c:v>-1.1411299999999999E-2</c:v>
                </c:pt>
                <c:pt idx="67710">
                  <c:v>-1.2600699999999999E-2</c:v>
                </c:pt>
                <c:pt idx="67711">
                  <c:v>-1.3754000000000001E-2</c:v>
                </c:pt>
                <c:pt idx="67712">
                  <c:v>-1.487E-2</c:v>
                </c:pt>
                <c:pt idx="67713">
                  <c:v>-1.5947300000000001E-2</c:v>
                </c:pt>
                <c:pt idx="67714">
                  <c:v>-1.69845E-2</c:v>
                </c:pt>
                <c:pt idx="67715">
                  <c:v>-1.79799E-2</c:v>
                </c:pt>
                <c:pt idx="67716">
                  <c:v>-1.8932000000000001E-2</c:v>
                </c:pt>
                <c:pt idx="67717">
                  <c:v>-1.9839499999999999E-2</c:v>
                </c:pt>
                <c:pt idx="67718">
                  <c:v>-2.0701199999999999E-2</c:v>
                </c:pt>
                <c:pt idx="67719">
                  <c:v>-2.1516E-2</c:v>
                </c:pt>
                <c:pt idx="67720">
                  <c:v>-2.2282699999999999E-2</c:v>
                </c:pt>
                <c:pt idx="67721">
                  <c:v>-2.3000799999999998E-2</c:v>
                </c:pt>
                <c:pt idx="67722">
                  <c:v>-2.36695E-2</c:v>
                </c:pt>
                <c:pt idx="67723">
                  <c:v>-2.4288199999999999E-2</c:v>
                </c:pt>
                <c:pt idx="67724">
                  <c:v>-2.4856400000000001E-2</c:v>
                </c:pt>
                <c:pt idx="67725">
                  <c:v>-2.5373699999999999E-2</c:v>
                </c:pt>
                <c:pt idx="67726">
                  <c:v>-2.5839999999999998E-2</c:v>
                </c:pt>
                <c:pt idx="67727">
                  <c:v>-2.6255299999999999E-2</c:v>
                </c:pt>
                <c:pt idx="67728">
                  <c:v>-2.6619899999999998E-2</c:v>
                </c:pt>
                <c:pt idx="67729">
                  <c:v>-2.6934400000000001E-2</c:v>
                </c:pt>
                <c:pt idx="67730">
                  <c:v>-2.7199600000000001E-2</c:v>
                </c:pt>
                <c:pt idx="67731">
                  <c:v>-2.74159E-2</c:v>
                </c:pt>
                <c:pt idx="67732">
                  <c:v>-2.7583900000000001E-2</c:v>
                </c:pt>
                <c:pt idx="67733">
                  <c:v>-2.7703999999999999E-2</c:v>
                </c:pt>
                <c:pt idx="67734">
                  <c:v>-2.77764E-2</c:v>
                </c:pt>
                <c:pt idx="67735">
                  <c:v>-2.7801900000000001E-2</c:v>
                </c:pt>
                <c:pt idx="67736">
                  <c:v>-2.7781E-2</c:v>
                </c:pt>
                <c:pt idx="67737">
                  <c:v>-2.77144E-2</c:v>
                </c:pt>
                <c:pt idx="67738">
                  <c:v>-2.7602999999999999E-2</c:v>
                </c:pt>
                <c:pt idx="67739">
                  <c:v>-2.7447699999999998E-2</c:v>
                </c:pt>
                <c:pt idx="67740">
                  <c:v>-2.7249700000000002E-2</c:v>
                </c:pt>
                <c:pt idx="67741">
                  <c:v>-2.70104E-2</c:v>
                </c:pt>
                <c:pt idx="67742">
                  <c:v>-2.6730899999999998E-2</c:v>
                </c:pt>
                <c:pt idx="67743">
                  <c:v>-2.6412100000000001E-2</c:v>
                </c:pt>
                <c:pt idx="67744">
                  <c:v>-2.6055200000000001E-2</c:v>
                </c:pt>
                <c:pt idx="67745">
                  <c:v>-2.56621E-2</c:v>
                </c:pt>
                <c:pt idx="67746">
                  <c:v>-2.5233100000000001E-2</c:v>
                </c:pt>
                <c:pt idx="67747">
                  <c:v>-2.4765800000000001E-2</c:v>
                </c:pt>
                <c:pt idx="67748">
                  <c:v>-2.4262499999999999E-2</c:v>
                </c:pt>
                <c:pt idx="67749">
                  <c:v>-2.3729699999999999E-2</c:v>
                </c:pt>
                <c:pt idx="67750">
                  <c:v>-2.3169700000000001E-2</c:v>
                </c:pt>
                <c:pt idx="67751">
                  <c:v>-2.2581799999999999E-2</c:v>
                </c:pt>
                <c:pt idx="67752">
                  <c:v>-2.19683E-2</c:v>
                </c:pt>
                <c:pt idx="67753">
                  <c:v>-2.1331900000000001E-2</c:v>
                </c:pt>
                <c:pt idx="67754">
                  <c:v>-2.0674399999999999E-2</c:v>
                </c:pt>
                <c:pt idx="67755">
                  <c:v>-1.9997500000000001E-2</c:v>
                </c:pt>
                <c:pt idx="67756">
                  <c:v>-1.9302699999999999E-2</c:v>
                </c:pt>
                <c:pt idx="67757">
                  <c:v>-1.8592000000000001E-2</c:v>
                </c:pt>
                <c:pt idx="67758">
                  <c:v>-1.7867399999999999E-2</c:v>
                </c:pt>
                <c:pt idx="67759">
                  <c:v>-1.7131400000000001E-2</c:v>
                </c:pt>
                <c:pt idx="67760">
                  <c:v>-1.6386399999999999E-2</c:v>
                </c:pt>
                <c:pt idx="67761">
                  <c:v>-1.5634499999999999E-2</c:v>
                </c:pt>
                <c:pt idx="67762">
                  <c:v>-1.4878000000000001E-2</c:v>
                </c:pt>
                <c:pt idx="67763">
                  <c:v>-1.41193E-2</c:v>
                </c:pt>
                <c:pt idx="67764">
                  <c:v>-1.33607E-2</c:v>
                </c:pt>
                <c:pt idx="67765">
                  <c:v>-1.2604199999999999E-2</c:v>
                </c:pt>
                <c:pt idx="67766">
                  <c:v>-1.18516E-2</c:v>
                </c:pt>
                <c:pt idx="67767">
                  <c:v>-1.11048E-2</c:v>
                </c:pt>
                <c:pt idx="67768">
                  <c:v>-1.03655E-2</c:v>
                </c:pt>
                <c:pt idx="67769" formatCode="0.00E+00">
                  <c:v>-9.6353500000000009E-3</c:v>
                </c:pt>
                <c:pt idx="67770" formatCode="0.00E+00">
                  <c:v>-8.9157300000000002E-3</c:v>
                </c:pt>
                <c:pt idx="67771" formatCode="0.00E+00">
                  <c:v>-8.2084700000000007E-3</c:v>
                </c:pt>
                <c:pt idx="67772" formatCode="0.00E+00">
                  <c:v>-7.5151899999999997E-3</c:v>
                </c:pt>
                <c:pt idx="67773" formatCode="0.00E+00">
                  <c:v>-6.8374999999999998E-3</c:v>
                </c:pt>
                <c:pt idx="67774" formatCode="0.00E+00">
                  <c:v>-6.1772499999999996E-3</c:v>
                </c:pt>
                <c:pt idx="67775" formatCode="0.00E+00">
                  <c:v>-5.5361999999999998E-3</c:v>
                </c:pt>
                <c:pt idx="67776" formatCode="0.00E+00">
                  <c:v>-4.9157899999999997E-3</c:v>
                </c:pt>
                <c:pt idx="67777" formatCode="0.00E+00">
                  <c:v>-4.3174600000000004E-3</c:v>
                </c:pt>
                <c:pt idx="67778" formatCode="0.00E+00">
                  <c:v>-3.74274E-3</c:v>
                </c:pt>
                <c:pt idx="67779" formatCode="0.00E+00">
                  <c:v>-3.1933999999999999E-3</c:v>
                </c:pt>
                <c:pt idx="67780" formatCode="0.00E+00">
                  <c:v>-2.6712799999999998E-3</c:v>
                </c:pt>
                <c:pt idx="67781" formatCode="0.00E+00">
                  <c:v>-2.1780100000000002E-3</c:v>
                </c:pt>
                <c:pt idx="67782" formatCode="0.00E+00">
                  <c:v>-1.7150100000000001E-3</c:v>
                </c:pt>
                <c:pt idx="67783" formatCode="0.00E+00">
                  <c:v>-1.28359E-3</c:v>
                </c:pt>
                <c:pt idx="67784" formatCode="0.00E+00">
                  <c:v>-8.8506399999999997E-4</c:v>
                </c:pt>
                <c:pt idx="67785" formatCode="0.00E+00">
                  <c:v>-5.2064199999999998E-4</c:v>
                </c:pt>
                <c:pt idx="67786" formatCode="0.00E+00">
                  <c:v>-1.9111599999999999E-4</c:v>
                </c:pt>
                <c:pt idx="67787" formatCode="0.00E+00">
                  <c:v>1.0293699999999999E-4</c:v>
                </c:pt>
                <c:pt idx="67788" formatCode="0.00E+00">
                  <c:v>3.60656E-4</c:v>
                </c:pt>
                <c:pt idx="67789" formatCode="0.00E+00">
                  <c:v>5.8103199999999999E-4</c:v>
                </c:pt>
                <c:pt idx="67790" formatCode="0.00E+00">
                  <c:v>7.6329700000000002E-4</c:v>
                </c:pt>
                <c:pt idx="67791" formatCode="0.00E+00">
                  <c:v>9.0696500000000003E-4</c:v>
                </c:pt>
                <c:pt idx="67792" formatCode="0.00E+00">
                  <c:v>1.0117100000000001E-3</c:v>
                </c:pt>
                <c:pt idx="67793" formatCode="0.00E+00">
                  <c:v>1.0772799999999999E-3</c:v>
                </c:pt>
                <c:pt idx="67794" formatCode="0.00E+00">
                  <c:v>1.10337E-3</c:v>
                </c:pt>
                <c:pt idx="67795" formatCode="0.00E+00">
                  <c:v>1.0892300000000001E-3</c:v>
                </c:pt>
                <c:pt idx="67796" formatCode="0.00E+00">
                  <c:v>1.0360899999999999E-3</c:v>
                </c:pt>
                <c:pt idx="67797" formatCode="0.00E+00">
                  <c:v>9.4802700000000005E-4</c:v>
                </c:pt>
                <c:pt idx="67798" formatCode="0.00E+00">
                  <c:v>8.2460499999999996E-4</c:v>
                </c:pt>
                <c:pt idx="67799" formatCode="0.00E+00">
                  <c:v>6.6094000000000005E-4</c:v>
                </c:pt>
                <c:pt idx="67800" formatCode="0.00E+00">
                  <c:v>4.5680800000000001E-4</c:v>
                </c:pt>
                <c:pt idx="67801" formatCode="0.00E+00">
                  <c:v>2.14608E-4</c:v>
                </c:pt>
                <c:pt idx="67802" formatCode="0.00E+00">
                  <c:v>-6.5779199999999995E-5</c:v>
                </c:pt>
                <c:pt idx="67803" formatCode="0.00E+00">
                  <c:v>-3.8484100000000002E-4</c:v>
                </c:pt>
                <c:pt idx="67804" formatCode="0.00E+00">
                  <c:v>-7.4205600000000005E-4</c:v>
                </c:pt>
                <c:pt idx="67805" formatCode="0.00E+00">
                  <c:v>-1.1365100000000001E-3</c:v>
                </c:pt>
                <c:pt idx="67806" formatCode="0.00E+00">
                  <c:v>-1.5670899999999999E-3</c:v>
                </c:pt>
                <c:pt idx="67807" formatCode="0.00E+00">
                  <c:v>-2.0326900000000002E-3</c:v>
                </c:pt>
                <c:pt idx="67808" formatCode="0.00E+00">
                  <c:v>-2.53243E-3</c:v>
                </c:pt>
                <c:pt idx="67809" formatCode="0.00E+00">
                  <c:v>-3.0656400000000001E-3</c:v>
                </c:pt>
                <c:pt idx="67810" formatCode="0.00E+00">
                  <c:v>-3.6315499999999999E-3</c:v>
                </c:pt>
                <c:pt idx="67811" formatCode="0.00E+00">
                  <c:v>-4.22917E-3</c:v>
                </c:pt>
                <c:pt idx="67812" formatCode="0.00E+00">
                  <c:v>-4.8574300000000003E-3</c:v>
                </c:pt>
                <c:pt idx="67813" formatCode="0.00E+00">
                  <c:v>-5.51499E-3</c:v>
                </c:pt>
                <c:pt idx="67814" formatCode="0.00E+00">
                  <c:v>-6.2004199999999999E-3</c:v>
                </c:pt>
                <c:pt idx="67815" formatCode="0.00E+00">
                  <c:v>-6.9124399999999997E-3</c:v>
                </c:pt>
                <c:pt idx="67816" formatCode="0.00E+00">
                  <c:v>-7.6498099999999999E-3</c:v>
                </c:pt>
                <c:pt idx="67817" formatCode="0.00E+00">
                  <c:v>-8.4109700000000003E-3</c:v>
                </c:pt>
                <c:pt idx="67818" formatCode="0.00E+00">
                  <c:v>-9.1942099999999995E-3</c:v>
                </c:pt>
                <c:pt idx="67819" formatCode="0.00E+00">
                  <c:v>-9.9979000000000005E-3</c:v>
                </c:pt>
                <c:pt idx="67820">
                  <c:v>-1.08203E-2</c:v>
                </c:pt>
                <c:pt idx="67821">
                  <c:v>-1.16592E-2</c:v>
                </c:pt>
                <c:pt idx="67822">
                  <c:v>-1.2512499999999999E-2</c:v>
                </c:pt>
                <c:pt idx="67823">
                  <c:v>-1.33784E-2</c:v>
                </c:pt>
                <c:pt idx="67824">
                  <c:v>-1.42553E-2</c:v>
                </c:pt>
                <c:pt idx="67825">
                  <c:v>-1.51418E-2</c:v>
                </c:pt>
                <c:pt idx="67826">
                  <c:v>-1.6035899999999999E-2</c:v>
                </c:pt>
                <c:pt idx="67827">
                  <c:v>-1.6935499999999999E-2</c:v>
                </c:pt>
                <c:pt idx="67828">
                  <c:v>-1.7838199999999999E-2</c:v>
                </c:pt>
                <c:pt idx="67829">
                  <c:v>-1.8741899999999999E-2</c:v>
                </c:pt>
                <c:pt idx="67830">
                  <c:v>-1.96443E-2</c:v>
                </c:pt>
                <c:pt idx="67831">
                  <c:v>-2.0543800000000001E-2</c:v>
                </c:pt>
                <c:pt idx="67832">
                  <c:v>-2.14383E-2</c:v>
                </c:pt>
                <c:pt idx="67833">
                  <c:v>-2.23263E-2</c:v>
                </c:pt>
                <c:pt idx="67834">
                  <c:v>-2.3205900000000002E-2</c:v>
                </c:pt>
                <c:pt idx="67835">
                  <c:v>-2.4075300000000001E-2</c:v>
                </c:pt>
                <c:pt idx="67836">
                  <c:v>-2.49324E-2</c:v>
                </c:pt>
                <c:pt idx="67837">
                  <c:v>-2.5775099999999999E-2</c:v>
                </c:pt>
                <c:pt idx="67838">
                  <c:v>-2.6601300000000001E-2</c:v>
                </c:pt>
                <c:pt idx="67839">
                  <c:v>-2.7409200000000002E-2</c:v>
                </c:pt>
                <c:pt idx="67840">
                  <c:v>-2.8196700000000002E-2</c:v>
                </c:pt>
                <c:pt idx="67841">
                  <c:v>-2.8961500000000001E-2</c:v>
                </c:pt>
                <c:pt idx="67842">
                  <c:v>-2.9701600000000002E-2</c:v>
                </c:pt>
                <c:pt idx="67843">
                  <c:v>-3.04152E-2</c:v>
                </c:pt>
                <c:pt idx="67844">
                  <c:v>-3.1100599999999999E-2</c:v>
                </c:pt>
                <c:pt idx="67845">
                  <c:v>-3.1756100000000002E-2</c:v>
                </c:pt>
                <c:pt idx="67846">
                  <c:v>-3.2379900000000003E-2</c:v>
                </c:pt>
                <c:pt idx="67847">
                  <c:v>-3.2969900000000003E-2</c:v>
                </c:pt>
                <c:pt idx="67848">
                  <c:v>-3.3524699999999998E-2</c:v>
                </c:pt>
                <c:pt idx="67849">
                  <c:v>-3.4042799999999998E-2</c:v>
                </c:pt>
                <c:pt idx="67850">
                  <c:v>-3.4522999999999998E-2</c:v>
                </c:pt>
                <c:pt idx="67851">
                  <c:v>-3.4964000000000002E-2</c:v>
                </c:pt>
                <c:pt idx="67852">
                  <c:v>-3.5364300000000001E-2</c:v>
                </c:pt>
                <c:pt idx="67853">
                  <c:v>-3.5722700000000003E-2</c:v>
                </c:pt>
                <c:pt idx="67854">
                  <c:v>-3.6038100000000003E-2</c:v>
                </c:pt>
                <c:pt idx="67855">
                  <c:v>-3.6309399999999999E-2</c:v>
                </c:pt>
                <c:pt idx="67856">
                  <c:v>-3.65353E-2</c:v>
                </c:pt>
                <c:pt idx="67857">
                  <c:v>-3.67146E-2</c:v>
                </c:pt>
                <c:pt idx="67858">
                  <c:v>-3.6846200000000003E-2</c:v>
                </c:pt>
                <c:pt idx="67859">
                  <c:v>-3.6929200000000002E-2</c:v>
                </c:pt>
                <c:pt idx="67860">
                  <c:v>-3.6963200000000002E-2</c:v>
                </c:pt>
                <c:pt idx="67861">
                  <c:v>-3.6947599999999997E-2</c:v>
                </c:pt>
                <c:pt idx="67862">
                  <c:v>-3.6881900000000002E-2</c:v>
                </c:pt>
                <c:pt idx="67863">
                  <c:v>-3.6765199999999998E-2</c:v>
                </c:pt>
                <c:pt idx="67864">
                  <c:v>-3.6596900000000002E-2</c:v>
                </c:pt>
                <c:pt idx="67865">
                  <c:v>-3.6376400000000003E-2</c:v>
                </c:pt>
                <c:pt idx="67866">
                  <c:v>-3.6103700000000002E-2</c:v>
                </c:pt>
                <c:pt idx="67867">
                  <c:v>-3.5778699999999997E-2</c:v>
                </c:pt>
                <c:pt idx="67868">
                  <c:v>-3.54014E-2</c:v>
                </c:pt>
                <c:pt idx="67869">
                  <c:v>-3.4972099999999999E-2</c:v>
                </c:pt>
                <c:pt idx="67870">
                  <c:v>-3.4490800000000002E-2</c:v>
                </c:pt>
                <c:pt idx="67871">
                  <c:v>-3.3957500000000002E-2</c:v>
                </c:pt>
                <c:pt idx="67872">
                  <c:v>-3.3372199999999998E-2</c:v>
                </c:pt>
                <c:pt idx="67873">
                  <c:v>-3.2735599999999997E-2</c:v>
                </c:pt>
                <c:pt idx="67874">
                  <c:v>-3.2048800000000002E-2</c:v>
                </c:pt>
                <c:pt idx="67875">
                  <c:v>-3.1312800000000002E-2</c:v>
                </c:pt>
                <c:pt idx="67876">
                  <c:v>-3.05285E-2</c:v>
                </c:pt>
                <c:pt idx="67877">
                  <c:v>-2.9696400000000001E-2</c:v>
                </c:pt>
                <c:pt idx="67878">
                  <c:v>-2.8817300000000001E-2</c:v>
                </c:pt>
                <c:pt idx="67879">
                  <c:v>-2.7891900000000001E-2</c:v>
                </c:pt>
                <c:pt idx="67880">
                  <c:v>-2.6921400000000002E-2</c:v>
                </c:pt>
                <c:pt idx="67881">
                  <c:v>-2.5906999999999999E-2</c:v>
                </c:pt>
                <c:pt idx="67882">
                  <c:v>-2.4849799999999998E-2</c:v>
                </c:pt>
                <c:pt idx="67883">
                  <c:v>-2.3751299999999999E-2</c:v>
                </c:pt>
                <c:pt idx="67884">
                  <c:v>-2.2613100000000001E-2</c:v>
                </c:pt>
                <c:pt idx="67885">
                  <c:v>-2.1436799999999999E-2</c:v>
                </c:pt>
                <c:pt idx="67886">
                  <c:v>-2.02239E-2</c:v>
                </c:pt>
                <c:pt idx="67887">
                  <c:v>-1.8975800000000001E-2</c:v>
                </c:pt>
                <c:pt idx="67888">
                  <c:v>-1.76942E-2</c:v>
                </c:pt>
                <c:pt idx="67889">
                  <c:v>-1.6381E-2</c:v>
                </c:pt>
                <c:pt idx="67890">
                  <c:v>-1.50379E-2</c:v>
                </c:pt>
                <c:pt idx="67891">
                  <c:v>-1.36664E-2</c:v>
                </c:pt>
                <c:pt idx="67892">
                  <c:v>-1.22685E-2</c:v>
                </c:pt>
                <c:pt idx="67893">
                  <c:v>-1.08459E-2</c:v>
                </c:pt>
                <c:pt idx="67894" formatCode="0.00E+00">
                  <c:v>-9.40094E-3</c:v>
                </c:pt>
                <c:pt idx="67895" formatCode="0.00E+00">
                  <c:v>-7.9357300000000002E-3</c:v>
                </c:pt>
                <c:pt idx="67896" formatCode="0.00E+00">
                  <c:v>-6.4524099999999996E-3</c:v>
                </c:pt>
                <c:pt idx="67897" formatCode="0.00E+00">
                  <c:v>-4.9531100000000002E-3</c:v>
                </c:pt>
                <c:pt idx="67898" formatCode="0.00E+00">
                  <c:v>-3.4401499999999999E-3</c:v>
                </c:pt>
                <c:pt idx="67899" formatCode="0.00E+00">
                  <c:v>-1.9158599999999999E-3</c:v>
                </c:pt>
                <c:pt idx="67900" formatCode="0.00E+00">
                  <c:v>-3.8246599999999998E-4</c:v>
                </c:pt>
                <c:pt idx="67901" formatCode="0.00E+00">
                  <c:v>1.1579100000000001E-3</c:v>
                </c:pt>
                <c:pt idx="67902" formatCode="0.00E+00">
                  <c:v>2.70301E-3</c:v>
                </c:pt>
                <c:pt idx="67903" formatCode="0.00E+00">
                  <c:v>4.2504200000000004E-3</c:v>
                </c:pt>
                <c:pt idx="67904" formatCode="0.00E+00">
                  <c:v>5.7976099999999999E-3</c:v>
                </c:pt>
                <c:pt idx="67905" formatCode="0.00E+00">
                  <c:v>7.3421099999999998E-3</c:v>
                </c:pt>
                <c:pt idx="67906" formatCode="0.00E+00">
                  <c:v>8.8815600000000001E-3</c:v>
                </c:pt>
                <c:pt idx="67907">
                  <c:v>1.04136E-2</c:v>
                </c:pt>
                <c:pt idx="67908">
                  <c:v>1.19361E-2</c:v>
                </c:pt>
                <c:pt idx="67909">
                  <c:v>1.34468E-2</c:v>
                </c:pt>
                <c:pt idx="67910">
                  <c:v>1.49433E-2</c:v>
                </c:pt>
                <c:pt idx="67911">
                  <c:v>1.64231E-2</c:v>
                </c:pt>
                <c:pt idx="67912">
                  <c:v>1.78841E-2</c:v>
                </c:pt>
                <c:pt idx="67913">
                  <c:v>1.9323900000000001E-2</c:v>
                </c:pt>
                <c:pt idx="67914">
                  <c:v>2.0740499999999999E-2</c:v>
                </c:pt>
                <c:pt idx="67915">
                  <c:v>2.2131600000000001E-2</c:v>
                </c:pt>
                <c:pt idx="67916">
                  <c:v>2.3494999999999999E-2</c:v>
                </c:pt>
                <c:pt idx="67917">
                  <c:v>2.48284E-2</c:v>
                </c:pt>
                <c:pt idx="67918">
                  <c:v>2.6129900000000001E-2</c:v>
                </c:pt>
                <c:pt idx="67919">
                  <c:v>2.7397500000000002E-2</c:v>
                </c:pt>
                <c:pt idx="67920">
                  <c:v>2.86293E-2</c:v>
                </c:pt>
                <c:pt idx="67921">
                  <c:v>2.9823300000000001E-2</c:v>
                </c:pt>
                <c:pt idx="67922">
                  <c:v>3.0977600000000001E-2</c:v>
                </c:pt>
                <c:pt idx="67923">
                  <c:v>3.2090100000000003E-2</c:v>
                </c:pt>
                <c:pt idx="67924">
                  <c:v>3.3159000000000001E-2</c:v>
                </c:pt>
                <c:pt idx="67925">
                  <c:v>3.4182499999999998E-2</c:v>
                </c:pt>
                <c:pt idx="67926">
                  <c:v>3.5158799999999997E-2</c:v>
                </c:pt>
                <c:pt idx="67927">
                  <c:v>3.6086500000000001E-2</c:v>
                </c:pt>
                <c:pt idx="67928">
                  <c:v>3.6963999999999997E-2</c:v>
                </c:pt>
                <c:pt idx="67929">
                  <c:v>3.7789700000000002E-2</c:v>
                </c:pt>
                <c:pt idx="67930">
                  <c:v>3.8562399999999997E-2</c:v>
                </c:pt>
                <c:pt idx="67931">
                  <c:v>3.9280900000000001E-2</c:v>
                </c:pt>
                <c:pt idx="67932">
                  <c:v>3.9944E-2</c:v>
                </c:pt>
                <c:pt idx="67933">
                  <c:v>4.0550799999999998E-2</c:v>
                </c:pt>
                <c:pt idx="67934">
                  <c:v>4.1100100000000001E-2</c:v>
                </c:pt>
                <c:pt idx="67935">
                  <c:v>4.1591000000000003E-2</c:v>
                </c:pt>
                <c:pt idx="67936">
                  <c:v>4.2022799999999999E-2</c:v>
                </c:pt>
                <c:pt idx="67937">
                  <c:v>4.2394599999999998E-2</c:v>
                </c:pt>
                <c:pt idx="67938">
                  <c:v>4.2705800000000002E-2</c:v>
                </c:pt>
                <c:pt idx="67939">
                  <c:v>4.2955800000000002E-2</c:v>
                </c:pt>
                <c:pt idx="67940">
                  <c:v>4.3144099999999998E-2</c:v>
                </c:pt>
                <c:pt idx="67941">
                  <c:v>4.3270400000000001E-2</c:v>
                </c:pt>
                <c:pt idx="67942">
                  <c:v>4.3334499999999998E-2</c:v>
                </c:pt>
                <c:pt idx="67943">
                  <c:v>4.3336399999999997E-2</c:v>
                </c:pt>
                <c:pt idx="67944">
                  <c:v>4.3276000000000002E-2</c:v>
                </c:pt>
                <c:pt idx="67945">
                  <c:v>4.3153400000000001E-2</c:v>
                </c:pt>
                <c:pt idx="67946">
                  <c:v>4.2968800000000001E-2</c:v>
                </c:pt>
                <c:pt idx="67947">
                  <c:v>4.2722400000000001E-2</c:v>
                </c:pt>
                <c:pt idx="67948">
                  <c:v>4.2414599999999997E-2</c:v>
                </c:pt>
                <c:pt idx="67949">
                  <c:v>4.2045699999999998E-2</c:v>
                </c:pt>
                <c:pt idx="67950">
                  <c:v>4.1616300000000002E-2</c:v>
                </c:pt>
                <c:pt idx="67951">
                  <c:v>4.1126900000000001E-2</c:v>
                </c:pt>
                <c:pt idx="67952">
                  <c:v>4.0578500000000003E-2</c:v>
                </c:pt>
                <c:pt idx="67953">
                  <c:v>3.9971699999999999E-2</c:v>
                </c:pt>
                <c:pt idx="67954">
                  <c:v>3.9307399999999999E-2</c:v>
                </c:pt>
                <c:pt idx="67955">
                  <c:v>3.8586700000000002E-2</c:v>
                </c:pt>
                <c:pt idx="67956">
                  <c:v>3.7810499999999997E-2</c:v>
                </c:pt>
                <c:pt idx="67957">
                  <c:v>3.6979999999999999E-2</c:v>
                </c:pt>
                <c:pt idx="67958">
                  <c:v>3.6096499999999997E-2</c:v>
                </c:pt>
                <c:pt idx="67959">
                  <c:v>3.5161400000000002E-2</c:v>
                </c:pt>
                <c:pt idx="67960">
                  <c:v>3.4176100000000001E-2</c:v>
                </c:pt>
                <c:pt idx="67961">
                  <c:v>3.3142100000000001E-2</c:v>
                </c:pt>
                <c:pt idx="67962">
                  <c:v>3.2061100000000002E-2</c:v>
                </c:pt>
                <c:pt idx="67963">
                  <c:v>3.0934699999999999E-2</c:v>
                </c:pt>
                <c:pt idx="67964">
                  <c:v>2.9765E-2</c:v>
                </c:pt>
                <c:pt idx="67965">
                  <c:v>2.8553599999999998E-2</c:v>
                </c:pt>
                <c:pt idx="67966">
                  <c:v>2.73025E-2</c:v>
                </c:pt>
                <c:pt idx="67967">
                  <c:v>2.6013499999999998E-2</c:v>
                </c:pt>
                <c:pt idx="67968">
                  <c:v>2.4688700000000001E-2</c:v>
                </c:pt>
                <c:pt idx="67969">
                  <c:v>2.3330099999999999E-2</c:v>
                </c:pt>
                <c:pt idx="67970">
                  <c:v>2.1939899999999998E-2</c:v>
                </c:pt>
                <c:pt idx="67971">
                  <c:v>2.0520199999999999E-2</c:v>
                </c:pt>
                <c:pt idx="67972">
                  <c:v>1.9073199999999998E-2</c:v>
                </c:pt>
                <c:pt idx="67973">
                  <c:v>1.7600999999999999E-2</c:v>
                </c:pt>
                <c:pt idx="67974">
                  <c:v>1.6105999999999999E-2</c:v>
                </c:pt>
                <c:pt idx="67975">
                  <c:v>1.4590499999999999E-2</c:v>
                </c:pt>
                <c:pt idx="67976">
                  <c:v>1.3056699999999999E-2</c:v>
                </c:pt>
                <c:pt idx="67977">
                  <c:v>1.1507099999999999E-2</c:v>
                </c:pt>
                <c:pt idx="67978" formatCode="0.00E+00">
                  <c:v>9.9440099999999997E-3</c:v>
                </c:pt>
                <c:pt idx="67979" formatCode="0.00E+00">
                  <c:v>8.3698999999999996E-3</c:v>
                </c:pt>
                <c:pt idx="67980" formatCode="0.00E+00">
                  <c:v>6.7872100000000001E-3</c:v>
                </c:pt>
                <c:pt idx="67981" formatCode="0.00E+00">
                  <c:v>5.1984500000000003E-3</c:v>
                </c:pt>
                <c:pt idx="67982" formatCode="0.00E+00">
                  <c:v>3.60611E-3</c:v>
                </c:pt>
                <c:pt idx="67983" formatCode="0.00E+00">
                  <c:v>2.0126100000000002E-3</c:v>
                </c:pt>
                <c:pt idx="67984" formatCode="0.00E+00">
                  <c:v>4.20388E-4</c:v>
                </c:pt>
                <c:pt idx="67985" formatCode="0.00E+00">
                  <c:v>-1.1681300000000001E-3</c:v>
                </c:pt>
                <c:pt idx="67986" formatCode="0.00E+00">
                  <c:v>-2.7505400000000001E-3</c:v>
                </c:pt>
                <c:pt idx="67987" formatCode="0.00E+00">
                  <c:v>-4.3244599999999996E-3</c:v>
                </c:pt>
                <c:pt idx="67988" formatCode="0.00E+00">
                  <c:v>-5.8875300000000002E-3</c:v>
                </c:pt>
                <c:pt idx="67989" formatCode="0.00E+00">
                  <c:v>-7.4374000000000003E-3</c:v>
                </c:pt>
                <c:pt idx="67990" formatCode="0.00E+00">
                  <c:v>-8.9717200000000007E-3</c:v>
                </c:pt>
                <c:pt idx="67991">
                  <c:v>-1.04882E-2</c:v>
                </c:pt>
                <c:pt idx="67992">
                  <c:v>-1.19845E-2</c:v>
                </c:pt>
                <c:pt idx="67993">
                  <c:v>-1.3458400000000001E-2</c:v>
                </c:pt>
                <c:pt idx="67994">
                  <c:v>-1.4907699999999999E-2</c:v>
                </c:pt>
                <c:pt idx="67995">
                  <c:v>-1.63302E-2</c:v>
                </c:pt>
                <c:pt idx="67996">
                  <c:v>-1.7723900000000001E-2</c:v>
                </c:pt>
                <c:pt idx="67997">
                  <c:v>-1.9086599999999999E-2</c:v>
                </c:pt>
                <c:pt idx="67998">
                  <c:v>-2.0416299999999998E-2</c:v>
                </c:pt>
                <c:pt idx="67999">
                  <c:v>-2.1711100000000001E-2</c:v>
                </c:pt>
                <c:pt idx="68000">
                  <c:v>-2.2969E-2</c:v>
                </c:pt>
                <c:pt idx="68001">
                  <c:v>-2.4188399999999999E-2</c:v>
                </c:pt>
                <c:pt idx="68002">
                  <c:v>-2.5367500000000001E-2</c:v>
                </c:pt>
                <c:pt idx="68003">
                  <c:v>-2.65045E-2</c:v>
                </c:pt>
                <c:pt idx="68004">
                  <c:v>-2.7597900000000002E-2</c:v>
                </c:pt>
                <c:pt idx="68005">
                  <c:v>-2.8646000000000001E-2</c:v>
                </c:pt>
                <c:pt idx="68006">
                  <c:v>-2.96475E-2</c:v>
                </c:pt>
                <c:pt idx="68007">
                  <c:v>-3.0601E-2</c:v>
                </c:pt>
                <c:pt idx="68008">
                  <c:v>-3.1505100000000001E-2</c:v>
                </c:pt>
                <c:pt idx="68009">
                  <c:v>-3.2358699999999997E-2</c:v>
                </c:pt>
                <c:pt idx="68010">
                  <c:v>-3.3160599999999998E-2</c:v>
                </c:pt>
                <c:pt idx="68011">
                  <c:v>-3.3910000000000003E-2</c:v>
                </c:pt>
                <c:pt idx="68012">
                  <c:v>-3.4605700000000003E-2</c:v>
                </c:pt>
                <c:pt idx="68013">
                  <c:v>-3.5247000000000001E-2</c:v>
                </c:pt>
                <c:pt idx="68014">
                  <c:v>-3.5832900000000001E-2</c:v>
                </c:pt>
                <c:pt idx="68015">
                  <c:v>-3.6362899999999997E-2</c:v>
                </c:pt>
                <c:pt idx="68016">
                  <c:v>-3.6836300000000002E-2</c:v>
                </c:pt>
                <c:pt idx="68017">
                  <c:v>-3.7252599999999997E-2</c:v>
                </c:pt>
                <c:pt idx="68018">
                  <c:v>-3.7611499999999999E-2</c:v>
                </c:pt>
                <c:pt idx="68019">
                  <c:v>-3.7912500000000002E-2</c:v>
                </c:pt>
                <c:pt idx="68020">
                  <c:v>-3.8155700000000001E-2</c:v>
                </c:pt>
                <c:pt idx="68021">
                  <c:v>-3.8340699999999998E-2</c:v>
                </c:pt>
                <c:pt idx="68022">
                  <c:v>-3.8467800000000003E-2</c:v>
                </c:pt>
                <c:pt idx="68023">
                  <c:v>-3.8536800000000003E-2</c:v>
                </c:pt>
                <c:pt idx="68024">
                  <c:v>-3.8547999999999999E-2</c:v>
                </c:pt>
                <c:pt idx="68025">
                  <c:v>-3.85017E-2</c:v>
                </c:pt>
                <c:pt idx="68026">
                  <c:v>-3.83982E-2</c:v>
                </c:pt>
                <c:pt idx="68027">
                  <c:v>-3.8238000000000001E-2</c:v>
                </c:pt>
                <c:pt idx="68028">
                  <c:v>-3.8021600000000003E-2</c:v>
                </c:pt>
                <c:pt idx="68029">
                  <c:v>-3.7749699999999997E-2</c:v>
                </c:pt>
                <c:pt idx="68030">
                  <c:v>-3.7422999999999998E-2</c:v>
                </c:pt>
                <c:pt idx="68031">
                  <c:v>-3.7042400000000003E-2</c:v>
                </c:pt>
                <c:pt idx="68032">
                  <c:v>-3.6608700000000001E-2</c:v>
                </c:pt>
                <c:pt idx="68033">
                  <c:v>-3.6122899999999999E-2</c:v>
                </c:pt>
                <c:pt idx="68034">
                  <c:v>-3.5586100000000002E-2</c:v>
                </c:pt>
                <c:pt idx="68035">
                  <c:v>-3.4999500000000003E-2</c:v>
                </c:pt>
                <c:pt idx="68036">
                  <c:v>-3.4364400000000003E-2</c:v>
                </c:pt>
                <c:pt idx="68037">
                  <c:v>-3.3681900000000001E-2</c:v>
                </c:pt>
                <c:pt idx="68038">
                  <c:v>-3.29536E-2</c:v>
                </c:pt>
                <c:pt idx="68039">
                  <c:v>-3.2180800000000002E-2</c:v>
                </c:pt>
                <c:pt idx="68040">
                  <c:v>-3.13651E-2</c:v>
                </c:pt>
                <c:pt idx="68041">
                  <c:v>-3.0508E-2</c:v>
                </c:pt>
                <c:pt idx="68042">
                  <c:v>-2.9611200000000001E-2</c:v>
                </c:pt>
                <c:pt idx="68043">
                  <c:v>-2.8676400000000001E-2</c:v>
                </c:pt>
                <c:pt idx="68044">
                  <c:v>-2.7705400000000002E-2</c:v>
                </c:pt>
                <c:pt idx="68045">
                  <c:v>-2.6699799999999999E-2</c:v>
                </c:pt>
                <c:pt idx="68046">
                  <c:v>-2.56616E-2</c:v>
                </c:pt>
                <c:pt idx="68047">
                  <c:v>-2.4592800000000001E-2</c:v>
                </c:pt>
                <c:pt idx="68048">
                  <c:v>-2.3495100000000001E-2</c:v>
                </c:pt>
                <c:pt idx="68049">
                  <c:v>-2.23707E-2</c:v>
                </c:pt>
                <c:pt idx="68050">
                  <c:v>-2.1221400000000001E-2</c:v>
                </c:pt>
                <c:pt idx="68051">
                  <c:v>-2.0049500000000001E-2</c:v>
                </c:pt>
                <c:pt idx="68052">
                  <c:v>-1.8856999999999999E-2</c:v>
                </c:pt>
                <c:pt idx="68053">
                  <c:v>-1.7646100000000001E-2</c:v>
                </c:pt>
                <c:pt idx="68054">
                  <c:v>-1.6418800000000001E-2</c:v>
                </c:pt>
                <c:pt idx="68055">
                  <c:v>-1.51772E-2</c:v>
                </c:pt>
                <c:pt idx="68056">
                  <c:v>-1.39235E-2</c:v>
                </c:pt>
                <c:pt idx="68057">
                  <c:v>-1.26599E-2</c:v>
                </c:pt>
                <c:pt idx="68058">
                  <c:v>-1.1388499999999999E-2</c:v>
                </c:pt>
                <c:pt idx="68059">
                  <c:v>-1.01116E-2</c:v>
                </c:pt>
                <c:pt idx="68060" formatCode="0.00E+00">
                  <c:v>-8.8314900000000009E-3</c:v>
                </c:pt>
                <c:pt idx="68061" formatCode="0.00E+00">
                  <c:v>-7.5502599999999996E-3</c:v>
                </c:pt>
                <c:pt idx="68062" formatCode="0.00E+00">
                  <c:v>-6.2700799999999999E-3</c:v>
                </c:pt>
                <c:pt idx="68063" formatCode="0.00E+00">
                  <c:v>-4.9930699999999996E-3</c:v>
                </c:pt>
                <c:pt idx="68064" formatCode="0.00E+00">
                  <c:v>-3.7213300000000001E-3</c:v>
                </c:pt>
                <c:pt idx="68065" formatCode="0.00E+00">
                  <c:v>-2.4569800000000001E-3</c:v>
                </c:pt>
                <c:pt idx="68066" formatCode="0.00E+00">
                  <c:v>-1.20213E-3</c:v>
                </c:pt>
                <c:pt idx="68067" formatCode="0.00E+00">
                  <c:v>4.1186300000000002E-5</c:v>
                </c:pt>
                <c:pt idx="68068" formatCode="0.00E+00">
                  <c:v>1.2709799999999999E-3</c:v>
                </c:pt>
                <c:pt idx="68069" formatCode="0.00E+00">
                  <c:v>2.4852799999999999E-3</c:v>
                </c:pt>
                <c:pt idx="68070" formatCode="0.00E+00">
                  <c:v>3.68213E-3</c:v>
                </c:pt>
                <c:pt idx="68071" formatCode="0.00E+00">
                  <c:v>4.8596000000000004E-3</c:v>
                </c:pt>
                <c:pt idx="68072" formatCode="0.00E+00">
                  <c:v>6.0157800000000001E-3</c:v>
                </c:pt>
                <c:pt idx="68073" formatCode="0.00E+00">
                  <c:v>7.1488200000000002E-3</c:v>
                </c:pt>
                <c:pt idx="68074" formatCode="0.00E+00">
                  <c:v>8.2569300000000009E-3</c:v>
                </c:pt>
                <c:pt idx="68075" formatCode="0.00E+00">
                  <c:v>9.3384200000000001E-3</c:v>
                </c:pt>
                <c:pt idx="68076">
                  <c:v>1.03917E-2</c:v>
                </c:pt>
                <c:pt idx="68077">
                  <c:v>1.1415099999999999E-2</c:v>
                </c:pt>
                <c:pt idx="68078">
                  <c:v>1.24073E-2</c:v>
                </c:pt>
                <c:pt idx="68079">
                  <c:v>1.33665E-2</c:v>
                </c:pt>
                <c:pt idx="68080">
                  <c:v>1.4291399999999999E-2</c:v>
                </c:pt>
                <c:pt idx="68081">
                  <c:v>1.51807E-2</c:v>
                </c:pt>
                <c:pt idx="68082">
                  <c:v>1.6033100000000002E-2</c:v>
                </c:pt>
                <c:pt idx="68083">
                  <c:v>1.6847399999999998E-2</c:v>
                </c:pt>
                <c:pt idx="68084">
                  <c:v>1.76223E-2</c:v>
                </c:pt>
                <c:pt idx="68085">
                  <c:v>1.8356899999999999E-2</c:v>
                </c:pt>
                <c:pt idx="68086">
                  <c:v>1.90501E-2</c:v>
                </c:pt>
                <c:pt idx="68087">
                  <c:v>1.9701099999999999E-2</c:v>
                </c:pt>
                <c:pt idx="68088">
                  <c:v>2.0309199999999999E-2</c:v>
                </c:pt>
                <c:pt idx="68089">
                  <c:v>2.0873699999999999E-2</c:v>
                </c:pt>
                <c:pt idx="68090">
                  <c:v>2.13939E-2</c:v>
                </c:pt>
                <c:pt idx="68091">
                  <c:v>2.1869199999999998E-2</c:v>
                </c:pt>
                <c:pt idx="68092">
                  <c:v>2.2299300000000001E-2</c:v>
                </c:pt>
                <c:pt idx="68093">
                  <c:v>2.2683600000000002E-2</c:v>
                </c:pt>
                <c:pt idx="68094">
                  <c:v>2.3022000000000001E-2</c:v>
                </c:pt>
                <c:pt idx="68095">
                  <c:v>2.3314100000000001E-2</c:v>
                </c:pt>
                <c:pt idx="68096">
                  <c:v>2.3559900000000002E-2</c:v>
                </c:pt>
                <c:pt idx="68097">
                  <c:v>2.3759300000000001E-2</c:v>
                </c:pt>
                <c:pt idx="68098">
                  <c:v>2.39125E-2</c:v>
                </c:pt>
                <c:pt idx="68099">
                  <c:v>2.4019499999999999E-2</c:v>
                </c:pt>
                <c:pt idx="68100">
                  <c:v>2.4080500000000001E-2</c:v>
                </c:pt>
                <c:pt idx="68101">
                  <c:v>2.4095800000000001E-2</c:v>
                </c:pt>
                <c:pt idx="68102">
                  <c:v>2.4065699999999999E-2</c:v>
                </c:pt>
                <c:pt idx="68103">
                  <c:v>2.3990600000000001E-2</c:v>
                </c:pt>
                <c:pt idx="68104">
                  <c:v>2.3871199999999999E-2</c:v>
                </c:pt>
                <c:pt idx="68105">
                  <c:v>2.3708099999999999E-2</c:v>
                </c:pt>
                <c:pt idx="68106">
                  <c:v>2.3502100000000001E-2</c:v>
                </c:pt>
                <c:pt idx="68107">
                  <c:v>2.3253900000000001E-2</c:v>
                </c:pt>
                <c:pt idx="68108">
                  <c:v>2.2964399999999999E-2</c:v>
                </c:pt>
                <c:pt idx="68109">
                  <c:v>2.2634499999999998E-2</c:v>
                </c:pt>
                <c:pt idx="68110">
                  <c:v>2.2265E-2</c:v>
                </c:pt>
                <c:pt idx="68111">
                  <c:v>2.1857000000000001E-2</c:v>
                </c:pt>
                <c:pt idx="68112">
                  <c:v>2.14115E-2</c:v>
                </c:pt>
                <c:pt idx="68113">
                  <c:v>2.0929799999999998E-2</c:v>
                </c:pt>
                <c:pt idx="68114">
                  <c:v>2.0413000000000001E-2</c:v>
                </c:pt>
                <c:pt idx="68115">
                  <c:v>1.9862500000000002E-2</c:v>
                </c:pt>
                <c:pt idx="68116">
                  <c:v>1.9279500000000001E-2</c:v>
                </c:pt>
                <c:pt idx="68117">
                  <c:v>1.86657E-2</c:v>
                </c:pt>
                <c:pt idx="68118">
                  <c:v>1.8022400000000001E-2</c:v>
                </c:pt>
                <c:pt idx="68119">
                  <c:v>1.7351200000000001E-2</c:v>
                </c:pt>
                <c:pt idx="68120">
                  <c:v>1.66537E-2</c:v>
                </c:pt>
                <c:pt idx="68121">
                  <c:v>1.5931600000000001E-2</c:v>
                </c:pt>
                <c:pt idx="68122">
                  <c:v>1.51865E-2</c:v>
                </c:pt>
                <c:pt idx="68123">
                  <c:v>1.44201E-2</c:v>
                </c:pt>
                <c:pt idx="68124">
                  <c:v>1.36341E-2</c:v>
                </c:pt>
                <c:pt idx="68125">
                  <c:v>1.2830299999999999E-2</c:v>
                </c:pt>
                <c:pt idx="68126">
                  <c:v>1.20103E-2</c:v>
                </c:pt>
                <c:pt idx="68127">
                  <c:v>1.11758E-2</c:v>
                </c:pt>
                <c:pt idx="68128">
                  <c:v>1.03286E-2</c:v>
                </c:pt>
                <c:pt idx="68129" formatCode="0.00E+00">
                  <c:v>9.4706700000000005E-3</c:v>
                </c:pt>
                <c:pt idx="68130" formatCode="0.00E+00">
                  <c:v>8.6038499999999997E-3</c:v>
                </c:pt>
                <c:pt idx="68131" formatCode="0.00E+00">
                  <c:v>7.72999E-3</c:v>
                </c:pt>
                <c:pt idx="68132" formatCode="0.00E+00">
                  <c:v>6.8509699999999996E-3</c:v>
                </c:pt>
                <c:pt idx="68133" formatCode="0.00E+00">
                  <c:v>5.9686599999999998E-3</c:v>
                </c:pt>
                <c:pt idx="68134" formatCode="0.00E+00">
                  <c:v>5.0848899999999999E-3</c:v>
                </c:pt>
                <c:pt idx="68135" formatCode="0.00E+00">
                  <c:v>4.2014900000000004E-3</c:v>
                </c:pt>
                <c:pt idx="68136" formatCode="0.00E+00">
                  <c:v>3.3203600000000001E-3</c:v>
                </c:pt>
                <c:pt idx="68137" formatCode="0.00E+00">
                  <c:v>2.4433800000000002E-3</c:v>
                </c:pt>
                <c:pt idx="68138" formatCode="0.00E+00">
                  <c:v>1.5723899999999999E-3</c:v>
                </c:pt>
                <c:pt idx="68139" formatCode="0.00E+00">
                  <c:v>7.0914999999999997E-4</c:v>
                </c:pt>
                <c:pt idx="68140" formatCode="0.00E+00">
                  <c:v>-1.44568E-4</c:v>
                </c:pt>
                <c:pt idx="68141" formatCode="0.00E+00">
                  <c:v>-9.8698699999999993E-4</c:v>
                </c:pt>
                <c:pt idx="68142" formatCode="0.00E+00">
                  <c:v>-1.8163700000000001E-3</c:v>
                </c:pt>
                <c:pt idx="68143" formatCode="0.00E+00">
                  <c:v>-2.6310000000000001E-3</c:v>
                </c:pt>
                <c:pt idx="68144" formatCode="0.00E+00">
                  <c:v>-3.4292300000000001E-3</c:v>
                </c:pt>
                <c:pt idx="68145" formatCode="0.00E+00">
                  <c:v>-4.2093900000000004E-3</c:v>
                </c:pt>
                <c:pt idx="68146" formatCode="0.00E+00">
                  <c:v>-4.9699100000000001E-3</c:v>
                </c:pt>
                <c:pt idx="68147" formatCode="0.00E+00">
                  <c:v>-5.7091900000000003E-3</c:v>
                </c:pt>
                <c:pt idx="68148" formatCode="0.00E+00">
                  <c:v>-6.4257100000000003E-3</c:v>
                </c:pt>
                <c:pt idx="68149" formatCode="0.00E+00">
                  <c:v>-7.1180200000000001E-3</c:v>
                </c:pt>
                <c:pt idx="68150" formatCode="0.00E+00">
                  <c:v>-7.7847999999999997E-3</c:v>
                </c:pt>
                <c:pt idx="68151" formatCode="0.00E+00">
                  <c:v>-8.4247999999999997E-3</c:v>
                </c:pt>
                <c:pt idx="68152" formatCode="0.00E+00">
                  <c:v>-9.0367699999999995E-3</c:v>
                </c:pt>
                <c:pt idx="68153" formatCode="0.00E+00">
                  <c:v>-9.6194899999999996E-3</c:v>
                </c:pt>
                <c:pt idx="68154">
                  <c:v>-1.01718E-2</c:v>
                </c:pt>
                <c:pt idx="68155">
                  <c:v>-1.0692399999999999E-2</c:v>
                </c:pt>
                <c:pt idx="68156">
                  <c:v>-1.1180300000000001E-2</c:v>
                </c:pt>
                <c:pt idx="68157">
                  <c:v>-1.1634500000000001E-2</c:v>
                </c:pt>
                <c:pt idx="68158">
                  <c:v>-1.2053899999999999E-2</c:v>
                </c:pt>
                <c:pt idx="68159">
                  <c:v>-1.2437699999999999E-2</c:v>
                </c:pt>
                <c:pt idx="68160">
                  <c:v>-1.2785100000000001E-2</c:v>
                </c:pt>
                <c:pt idx="68161">
                  <c:v>-1.30955E-2</c:v>
                </c:pt>
                <c:pt idx="68162">
                  <c:v>-1.33682E-2</c:v>
                </c:pt>
                <c:pt idx="68163">
                  <c:v>-1.36028E-2</c:v>
                </c:pt>
                <c:pt idx="68164">
                  <c:v>-1.37988E-2</c:v>
                </c:pt>
                <c:pt idx="68165">
                  <c:v>-1.39557E-2</c:v>
                </c:pt>
                <c:pt idx="68166">
                  <c:v>-1.40733E-2</c:v>
                </c:pt>
                <c:pt idx="68167">
                  <c:v>-1.41513E-2</c:v>
                </c:pt>
                <c:pt idx="68168">
                  <c:v>-1.41897E-2</c:v>
                </c:pt>
                <c:pt idx="68169">
                  <c:v>-1.4188299999999999E-2</c:v>
                </c:pt>
                <c:pt idx="68170">
                  <c:v>-1.41472E-2</c:v>
                </c:pt>
                <c:pt idx="68171">
                  <c:v>-1.4066199999999999E-2</c:v>
                </c:pt>
                <c:pt idx="68172">
                  <c:v>-1.39455E-2</c:v>
                </c:pt>
                <c:pt idx="68173">
                  <c:v>-1.3785E-2</c:v>
                </c:pt>
                <c:pt idx="68174">
                  <c:v>-1.3585099999999999E-2</c:v>
                </c:pt>
                <c:pt idx="68175">
                  <c:v>-1.33461E-2</c:v>
                </c:pt>
                <c:pt idx="68176">
                  <c:v>-1.30688E-2</c:v>
                </c:pt>
                <c:pt idx="68177">
                  <c:v>-1.27537E-2</c:v>
                </c:pt>
                <c:pt idx="68178">
                  <c:v>-1.2401300000000001E-2</c:v>
                </c:pt>
                <c:pt idx="68179">
                  <c:v>-1.20123E-2</c:v>
                </c:pt>
                <c:pt idx="68180">
                  <c:v>-1.1587099999999999E-2</c:v>
                </c:pt>
                <c:pt idx="68181">
                  <c:v>-1.1126499999999999E-2</c:v>
                </c:pt>
                <c:pt idx="68182">
                  <c:v>-1.06315E-2</c:v>
                </c:pt>
                <c:pt idx="68183">
                  <c:v>-1.01029E-2</c:v>
                </c:pt>
                <c:pt idx="68184" formatCode="0.00E+00">
                  <c:v>-9.5415599999999993E-3</c:v>
                </c:pt>
                <c:pt idx="68185" formatCode="0.00E+00">
                  <c:v>-8.9487400000000002E-3</c:v>
                </c:pt>
                <c:pt idx="68186" formatCode="0.00E+00">
                  <c:v>-8.3256100000000006E-3</c:v>
                </c:pt>
                <c:pt idx="68187" formatCode="0.00E+00">
                  <c:v>-7.67332E-3</c:v>
                </c:pt>
                <c:pt idx="68188" formatCode="0.00E+00">
                  <c:v>-6.9931100000000003E-3</c:v>
                </c:pt>
                <c:pt idx="68189" formatCode="0.00E+00">
                  <c:v>-6.2862899999999999E-3</c:v>
                </c:pt>
                <c:pt idx="68190" formatCode="0.00E+00">
                  <c:v>-5.5542600000000001E-3</c:v>
                </c:pt>
                <c:pt idx="68191" formatCode="0.00E+00">
                  <c:v>-4.7984200000000003E-3</c:v>
                </c:pt>
                <c:pt idx="68192" formatCode="0.00E+00">
                  <c:v>-4.0201799999999999E-3</c:v>
                </c:pt>
                <c:pt idx="68193" formatCode="0.00E+00">
                  <c:v>-3.2209399999999998E-3</c:v>
                </c:pt>
                <c:pt idx="68194" formatCode="0.00E+00">
                  <c:v>-2.4020700000000001E-3</c:v>
                </c:pt>
                <c:pt idx="68195" formatCode="0.00E+00">
                  <c:v>-1.5650200000000001E-3</c:v>
                </c:pt>
                <c:pt idx="68196" formatCode="0.00E+00">
                  <c:v>-7.1138799999999997E-4</c:v>
                </c:pt>
                <c:pt idx="68197" formatCode="0.00E+00">
                  <c:v>1.5724599999999999E-4</c:v>
                </c:pt>
                <c:pt idx="68198" formatCode="0.00E+00">
                  <c:v>1.0392800000000001E-3</c:v>
                </c:pt>
                <c:pt idx="68199" formatCode="0.00E+00">
                  <c:v>1.9330899999999999E-3</c:v>
                </c:pt>
                <c:pt idx="68200" formatCode="0.00E+00">
                  <c:v>2.83694E-3</c:v>
                </c:pt>
                <c:pt idx="68201" formatCode="0.00E+00">
                  <c:v>3.7490900000000001E-3</c:v>
                </c:pt>
                <c:pt idx="68202" formatCode="0.00E+00">
                  <c:v>4.6677699999999999E-3</c:v>
                </c:pt>
                <c:pt idx="68203" formatCode="0.00E+00">
                  <c:v>5.5912599999999998E-3</c:v>
                </c:pt>
                <c:pt idx="68204" formatCode="0.00E+00">
                  <c:v>6.5177999999999998E-3</c:v>
                </c:pt>
                <c:pt idx="68205" formatCode="0.00E+00">
                  <c:v>7.4456599999999998E-3</c:v>
                </c:pt>
                <c:pt idx="68206" formatCode="0.00E+00">
                  <c:v>8.3730799999999998E-3</c:v>
                </c:pt>
                <c:pt idx="68207" formatCode="0.00E+00">
                  <c:v>9.2984000000000001E-3</c:v>
                </c:pt>
                <c:pt idx="68208">
                  <c:v>1.022E-2</c:v>
                </c:pt>
                <c:pt idx="68209">
                  <c:v>1.1136099999999999E-2</c:v>
                </c:pt>
                <c:pt idx="68210">
                  <c:v>1.2045E-2</c:v>
                </c:pt>
                <c:pt idx="68211">
                  <c:v>1.2945099999999999E-2</c:v>
                </c:pt>
                <c:pt idx="68212">
                  <c:v>1.3834600000000001E-2</c:v>
                </c:pt>
                <c:pt idx="68213">
                  <c:v>1.47119E-2</c:v>
                </c:pt>
                <c:pt idx="68214">
                  <c:v>1.55754E-2</c:v>
                </c:pt>
                <c:pt idx="68215">
                  <c:v>1.6423500000000001E-2</c:v>
                </c:pt>
                <c:pt idx="68216">
                  <c:v>1.72544E-2</c:v>
                </c:pt>
                <c:pt idx="68217">
                  <c:v>1.8066599999999999E-2</c:v>
                </c:pt>
                <c:pt idx="68218">
                  <c:v>1.8858400000000001E-2</c:v>
                </c:pt>
                <c:pt idx="68219">
                  <c:v>1.9628400000000001E-2</c:v>
                </c:pt>
                <c:pt idx="68220">
                  <c:v>2.03751E-2</c:v>
                </c:pt>
                <c:pt idx="68221">
                  <c:v>2.1097000000000001E-2</c:v>
                </c:pt>
                <c:pt idx="68222">
                  <c:v>2.1792800000000001E-2</c:v>
                </c:pt>
                <c:pt idx="68223">
                  <c:v>2.24613E-2</c:v>
                </c:pt>
                <c:pt idx="68224">
                  <c:v>2.3101500000000001E-2</c:v>
                </c:pt>
                <c:pt idx="68225">
                  <c:v>2.3712E-2</c:v>
                </c:pt>
                <c:pt idx="68226">
                  <c:v>2.42916E-2</c:v>
                </c:pt>
                <c:pt idx="68227">
                  <c:v>2.4839199999999999E-2</c:v>
                </c:pt>
                <c:pt idx="68228">
                  <c:v>2.5353799999999999E-2</c:v>
                </c:pt>
                <c:pt idx="68229">
                  <c:v>2.58344E-2</c:v>
                </c:pt>
                <c:pt idx="68230">
                  <c:v>2.6280000000000001E-2</c:v>
                </c:pt>
                <c:pt idx="68231">
                  <c:v>2.66898E-2</c:v>
                </c:pt>
                <c:pt idx="68232">
                  <c:v>2.7062900000000001E-2</c:v>
                </c:pt>
                <c:pt idx="68233">
                  <c:v>2.7398800000000001E-2</c:v>
                </c:pt>
                <c:pt idx="68234">
                  <c:v>2.7696800000000001E-2</c:v>
                </c:pt>
                <c:pt idx="68235">
                  <c:v>2.79562E-2</c:v>
                </c:pt>
                <c:pt idx="68236">
                  <c:v>2.81765E-2</c:v>
                </c:pt>
                <c:pt idx="68237">
                  <c:v>2.8357199999999999E-2</c:v>
                </c:pt>
                <c:pt idx="68238">
                  <c:v>2.84978E-2</c:v>
                </c:pt>
                <c:pt idx="68239">
                  <c:v>2.8598200000000001E-2</c:v>
                </c:pt>
                <c:pt idx="68240">
                  <c:v>2.86579E-2</c:v>
                </c:pt>
                <c:pt idx="68241">
                  <c:v>2.8676699999999999E-2</c:v>
                </c:pt>
                <c:pt idx="68242">
                  <c:v>2.8654599999999999E-2</c:v>
                </c:pt>
                <c:pt idx="68243">
                  <c:v>2.8591599999999998E-2</c:v>
                </c:pt>
                <c:pt idx="68244">
                  <c:v>2.84879E-2</c:v>
                </c:pt>
                <c:pt idx="68245">
                  <c:v>2.8343400000000001E-2</c:v>
                </c:pt>
                <c:pt idx="68246">
                  <c:v>2.8158599999999999E-2</c:v>
                </c:pt>
                <c:pt idx="68247">
                  <c:v>2.7933400000000001E-2</c:v>
                </c:pt>
                <c:pt idx="68248">
                  <c:v>2.7668499999999999E-2</c:v>
                </c:pt>
                <c:pt idx="68249">
                  <c:v>2.7363999999999999E-2</c:v>
                </c:pt>
                <c:pt idx="68250">
                  <c:v>2.7020700000000002E-2</c:v>
                </c:pt>
                <c:pt idx="68251">
                  <c:v>2.66389E-2</c:v>
                </c:pt>
                <c:pt idx="68252">
                  <c:v>2.6219300000000001E-2</c:v>
                </c:pt>
                <c:pt idx="68253">
                  <c:v>2.57626E-2</c:v>
                </c:pt>
                <c:pt idx="68254">
                  <c:v>2.5269400000000001E-2</c:v>
                </c:pt>
                <c:pt idx="68255">
                  <c:v>2.4740499999999999E-2</c:v>
                </c:pt>
                <c:pt idx="68256">
                  <c:v>2.4176900000000001E-2</c:v>
                </c:pt>
                <c:pt idx="68257">
                  <c:v>2.35795E-2</c:v>
                </c:pt>
                <c:pt idx="68258">
                  <c:v>2.2949199999999999E-2</c:v>
                </c:pt>
                <c:pt idx="68259">
                  <c:v>2.2287100000000001E-2</c:v>
                </c:pt>
                <c:pt idx="68260">
                  <c:v>2.1594200000000001E-2</c:v>
                </c:pt>
                <c:pt idx="68261">
                  <c:v>2.08717E-2</c:v>
                </c:pt>
                <c:pt idx="68262">
                  <c:v>2.0120900000000001E-2</c:v>
                </c:pt>
                <c:pt idx="68263">
                  <c:v>1.9342999999999999E-2</c:v>
                </c:pt>
                <c:pt idx="68264">
                  <c:v>1.8539300000000002E-2</c:v>
                </c:pt>
                <c:pt idx="68265">
                  <c:v>1.7711299999999999E-2</c:v>
                </c:pt>
                <c:pt idx="68266">
                  <c:v>1.6860099999999999E-2</c:v>
                </c:pt>
                <c:pt idx="68267">
                  <c:v>1.5987299999999999E-2</c:v>
                </c:pt>
                <c:pt idx="68268">
                  <c:v>1.50943E-2</c:v>
                </c:pt>
                <c:pt idx="68269">
                  <c:v>1.4182699999999999E-2</c:v>
                </c:pt>
                <c:pt idx="68270">
                  <c:v>1.3253900000000001E-2</c:v>
                </c:pt>
                <c:pt idx="68271">
                  <c:v>1.23093E-2</c:v>
                </c:pt>
                <c:pt idx="68272">
                  <c:v>1.1350600000000001E-2</c:v>
                </c:pt>
                <c:pt idx="68273">
                  <c:v>1.0379299999999999E-2</c:v>
                </c:pt>
                <c:pt idx="68274" formatCode="0.00E+00">
                  <c:v>9.3972399999999994E-3</c:v>
                </c:pt>
                <c:pt idx="68275" formatCode="0.00E+00">
                  <c:v>8.4059800000000004E-3</c:v>
                </c:pt>
                <c:pt idx="68276" formatCode="0.00E+00">
                  <c:v>7.4072399999999998E-3</c:v>
                </c:pt>
                <c:pt idx="68277" formatCode="0.00E+00">
                  <c:v>6.4026899999999999E-3</c:v>
                </c:pt>
                <c:pt idx="68278" formatCode="0.00E+00">
                  <c:v>5.39406E-3</c:v>
                </c:pt>
                <c:pt idx="68279" formatCode="0.00E+00">
                  <c:v>4.3829999999999997E-3</c:v>
                </c:pt>
                <c:pt idx="68280" formatCode="0.00E+00">
                  <c:v>3.3711000000000001E-3</c:v>
                </c:pt>
                <c:pt idx="68281" formatCode="0.00E+00">
                  <c:v>2.3599699999999999E-3</c:v>
                </c:pt>
                <c:pt idx="68282" formatCode="0.00E+00">
                  <c:v>1.35122E-3</c:v>
                </c:pt>
                <c:pt idx="68283" formatCode="0.00E+00">
                  <c:v>3.4656299999999998E-4</c:v>
                </c:pt>
                <c:pt idx="68284" formatCode="0.00E+00">
                  <c:v>-6.5227500000000001E-4</c:v>
                </c:pt>
                <c:pt idx="68285" formatCode="0.00E+00">
                  <c:v>-1.6436000000000001E-3</c:v>
                </c:pt>
                <c:pt idx="68286" formatCode="0.00E+00">
                  <c:v>-2.62576E-3</c:v>
                </c:pt>
                <c:pt idx="68287" formatCode="0.00E+00">
                  <c:v>-3.5971699999999998E-3</c:v>
                </c:pt>
                <c:pt idx="68288" formatCode="0.00E+00">
                  <c:v>-4.5562399999999996E-3</c:v>
                </c:pt>
                <c:pt idx="68289" formatCode="0.00E+00">
                  <c:v>-5.5014299999999999E-3</c:v>
                </c:pt>
                <c:pt idx="68290" formatCode="0.00E+00">
                  <c:v>-6.4312500000000003E-3</c:v>
                </c:pt>
                <c:pt idx="68291" formatCode="0.00E+00">
                  <c:v>-7.3441799999999996E-3</c:v>
                </c:pt>
                <c:pt idx="68292" formatCode="0.00E+00">
                  <c:v>-8.2386899999999999E-3</c:v>
                </c:pt>
                <c:pt idx="68293" formatCode="0.00E+00">
                  <c:v>-9.1133399999999993E-3</c:v>
                </c:pt>
                <c:pt idx="68294" formatCode="0.00E+00">
                  <c:v>-9.9667799999999997E-3</c:v>
                </c:pt>
                <c:pt idx="68295">
                  <c:v>-1.07977E-2</c:v>
                </c:pt>
                <c:pt idx="68296">
                  <c:v>-1.16048E-2</c:v>
                </c:pt>
                <c:pt idx="68297">
                  <c:v>-1.23868E-2</c:v>
                </c:pt>
                <c:pt idx="68298">
                  <c:v>-1.31425E-2</c:v>
                </c:pt>
                <c:pt idx="68299">
                  <c:v>-1.38707E-2</c:v>
                </c:pt>
                <c:pt idx="68300">
                  <c:v>-1.45703E-2</c:v>
                </c:pt>
                <c:pt idx="68301">
                  <c:v>-1.5240200000000001E-2</c:v>
                </c:pt>
                <c:pt idx="68302">
                  <c:v>-1.5879399999999998E-2</c:v>
                </c:pt>
                <c:pt idx="68303">
                  <c:v>-1.6487100000000001E-2</c:v>
                </c:pt>
                <c:pt idx="68304">
                  <c:v>-1.7062299999999999E-2</c:v>
                </c:pt>
                <c:pt idx="68305">
                  <c:v>-1.7604100000000001E-2</c:v>
                </c:pt>
                <c:pt idx="68306">
                  <c:v>-1.8111700000000001E-2</c:v>
                </c:pt>
                <c:pt idx="68307">
                  <c:v>-1.85846E-2</c:v>
                </c:pt>
                <c:pt idx="68308">
                  <c:v>-1.9021900000000001E-2</c:v>
                </c:pt>
                <c:pt idx="68309">
                  <c:v>-1.9423200000000002E-2</c:v>
                </c:pt>
                <c:pt idx="68310">
                  <c:v>-1.9787900000000001E-2</c:v>
                </c:pt>
                <c:pt idx="68311">
                  <c:v>-2.0115500000000001E-2</c:v>
                </c:pt>
                <c:pt idx="68312">
                  <c:v>-2.0405699999999999E-2</c:v>
                </c:pt>
                <c:pt idx="68313">
                  <c:v>-2.0658099999999999E-2</c:v>
                </c:pt>
                <c:pt idx="68314">
                  <c:v>-2.08723E-2</c:v>
                </c:pt>
                <c:pt idx="68315">
                  <c:v>-2.10482E-2</c:v>
                </c:pt>
                <c:pt idx="68316">
                  <c:v>-2.1185699999999998E-2</c:v>
                </c:pt>
                <c:pt idx="68317">
                  <c:v>-2.12848E-2</c:v>
                </c:pt>
                <c:pt idx="68318">
                  <c:v>-2.13454E-2</c:v>
                </c:pt>
                <c:pt idx="68319">
                  <c:v>-2.13676E-2</c:v>
                </c:pt>
                <c:pt idx="68320">
                  <c:v>-2.1351700000000001E-2</c:v>
                </c:pt>
                <c:pt idx="68321">
                  <c:v>-2.1297900000000002E-2</c:v>
                </c:pt>
                <c:pt idx="68322">
                  <c:v>-2.12064E-2</c:v>
                </c:pt>
                <c:pt idx="68323">
                  <c:v>-2.1077599999999998E-2</c:v>
                </c:pt>
                <c:pt idx="68324">
                  <c:v>-2.0911800000000001E-2</c:v>
                </c:pt>
                <c:pt idx="68325">
                  <c:v>-2.0709700000000001E-2</c:v>
                </c:pt>
                <c:pt idx="68326">
                  <c:v>-2.04715E-2</c:v>
                </c:pt>
                <c:pt idx="68327">
                  <c:v>-2.0198000000000001E-2</c:v>
                </c:pt>
                <c:pt idx="68328">
                  <c:v>-1.98897E-2</c:v>
                </c:pt>
                <c:pt idx="68329">
                  <c:v>-1.95473E-2</c:v>
                </c:pt>
                <c:pt idx="68330">
                  <c:v>-1.91717E-2</c:v>
                </c:pt>
                <c:pt idx="68331">
                  <c:v>-1.8763800000000001E-2</c:v>
                </c:pt>
                <c:pt idx="68332">
                  <c:v>-1.8324400000000001E-2</c:v>
                </c:pt>
                <c:pt idx="68333">
                  <c:v>-1.7854700000000001E-2</c:v>
                </c:pt>
                <c:pt idx="68334">
                  <c:v>-1.7355499999999999E-2</c:v>
                </c:pt>
                <c:pt idx="68335">
                  <c:v>-1.68279E-2</c:v>
                </c:pt>
                <c:pt idx="68336">
                  <c:v>-1.62729E-2</c:v>
                </c:pt>
                <c:pt idx="68337">
                  <c:v>-1.5691699999999999E-2</c:v>
                </c:pt>
                <c:pt idx="68338">
                  <c:v>-1.5085400000000001E-2</c:v>
                </c:pt>
                <c:pt idx="68339">
                  <c:v>-1.44552E-2</c:v>
                </c:pt>
                <c:pt idx="68340">
                  <c:v>-1.3802399999999999E-2</c:v>
                </c:pt>
                <c:pt idx="68341">
                  <c:v>-1.31282E-2</c:v>
                </c:pt>
                <c:pt idx="68342">
                  <c:v>-1.2433899999999999E-2</c:v>
                </c:pt>
                <c:pt idx="68343">
                  <c:v>-1.17208E-2</c:v>
                </c:pt>
                <c:pt idx="68344">
                  <c:v>-1.09903E-2</c:v>
                </c:pt>
                <c:pt idx="68345">
                  <c:v>-1.0243800000000001E-2</c:v>
                </c:pt>
                <c:pt idx="68346" formatCode="0.00E+00">
                  <c:v>-9.4827599999999998E-3</c:v>
                </c:pt>
                <c:pt idx="68347" formatCode="0.00E+00">
                  <c:v>-8.7085900000000004E-3</c:v>
                </c:pt>
                <c:pt idx="68348" formatCode="0.00E+00">
                  <c:v>-7.9227299999999994E-3</c:v>
                </c:pt>
                <c:pt idx="68349" formatCode="0.00E+00">
                  <c:v>-7.1266699999999999E-3</c:v>
                </c:pt>
                <c:pt idx="68350" formatCode="0.00E+00">
                  <c:v>-6.3218800000000002E-3</c:v>
                </c:pt>
                <c:pt idx="68351" formatCode="0.00E+00">
                  <c:v>-5.5098400000000002E-3</c:v>
                </c:pt>
                <c:pt idx="68352" formatCode="0.00E+00">
                  <c:v>-4.6920499999999997E-3</c:v>
                </c:pt>
                <c:pt idx="68353" formatCode="0.00E+00">
                  <c:v>-3.8700000000000002E-3</c:v>
                </c:pt>
                <c:pt idx="68354" formatCode="0.00E+00">
                  <c:v>-3.04514E-3</c:v>
                </c:pt>
                <c:pt idx="68355" formatCode="0.00E+00">
                  <c:v>-2.21894E-3</c:v>
                </c:pt>
                <c:pt idx="68356" formatCode="0.00E+00">
                  <c:v>-1.39292E-3</c:v>
                </c:pt>
                <c:pt idx="68357" formatCode="0.00E+00">
                  <c:v>-5.6858699999999996E-4</c:v>
                </c:pt>
                <c:pt idx="68358" formatCode="0.00E+00">
                  <c:v>2.5256900000000001E-4</c:v>
                </c:pt>
                <c:pt idx="68359" formatCode="0.00E+00">
                  <c:v>1.0691100000000001E-3</c:v>
                </c:pt>
                <c:pt idx="68360" formatCode="0.00E+00">
                  <c:v>1.8795999999999999E-3</c:v>
                </c:pt>
                <c:pt idx="68361" formatCode="0.00E+00">
                  <c:v>2.6826200000000001E-3</c:v>
                </c:pt>
                <c:pt idx="68362" formatCode="0.00E+00">
                  <c:v>3.4767999999999999E-3</c:v>
                </c:pt>
                <c:pt idx="68363" formatCode="0.00E+00">
                  <c:v>4.2607900000000004E-3</c:v>
                </c:pt>
                <c:pt idx="68364" formatCode="0.00E+00">
                  <c:v>5.0332199999999997E-3</c:v>
                </c:pt>
                <c:pt idx="68365" formatCode="0.00E+00">
                  <c:v>5.7927999999999999E-3</c:v>
                </c:pt>
                <c:pt idx="68366" formatCode="0.00E+00">
                  <c:v>6.5382499999999998E-3</c:v>
                </c:pt>
                <c:pt idx="68367" formatCode="0.00E+00">
                  <c:v>7.2683399999999999E-3</c:v>
                </c:pt>
                <c:pt idx="68368" formatCode="0.00E+00">
                  <c:v>7.9818600000000003E-3</c:v>
                </c:pt>
                <c:pt idx="68369" formatCode="0.00E+00">
                  <c:v>8.6775900000000007E-3</c:v>
                </c:pt>
                <c:pt idx="68370" formatCode="0.00E+00">
                  <c:v>9.3543800000000007E-3</c:v>
                </c:pt>
                <c:pt idx="68371">
                  <c:v>1.00111E-2</c:v>
                </c:pt>
                <c:pt idx="68372">
                  <c:v>1.06468E-2</c:v>
                </c:pt>
                <c:pt idx="68373">
                  <c:v>1.12605E-2</c:v>
                </c:pt>
                <c:pt idx="68374">
                  <c:v>1.1851199999999999E-2</c:v>
                </c:pt>
                <c:pt idx="68375">
                  <c:v>1.2418E-2</c:v>
                </c:pt>
                <c:pt idx="68376">
                  <c:v>1.29601E-2</c:v>
                </c:pt>
                <c:pt idx="68377">
                  <c:v>1.3476699999999999E-2</c:v>
                </c:pt>
                <c:pt idx="68378">
                  <c:v>1.3966900000000001E-2</c:v>
                </c:pt>
                <c:pt idx="68379">
                  <c:v>1.4430200000000001E-2</c:v>
                </c:pt>
                <c:pt idx="68380">
                  <c:v>1.48658E-2</c:v>
                </c:pt>
                <c:pt idx="68381">
                  <c:v>1.5273200000000001E-2</c:v>
                </c:pt>
                <c:pt idx="68382">
                  <c:v>1.5651700000000001E-2</c:v>
                </c:pt>
                <c:pt idx="68383">
                  <c:v>1.6000899999999998E-2</c:v>
                </c:pt>
                <c:pt idx="68384">
                  <c:v>1.6320600000000001E-2</c:v>
                </c:pt>
                <c:pt idx="68385">
                  <c:v>1.6610199999999999E-2</c:v>
                </c:pt>
                <c:pt idx="68386">
                  <c:v>1.6869700000000001E-2</c:v>
                </c:pt>
                <c:pt idx="68387">
                  <c:v>1.7098599999999999E-2</c:v>
                </c:pt>
                <c:pt idx="68388">
                  <c:v>1.7296800000000001E-2</c:v>
                </c:pt>
                <c:pt idx="68389">
                  <c:v>1.7464400000000001E-2</c:v>
                </c:pt>
                <c:pt idx="68390">
                  <c:v>1.7601200000000001E-2</c:v>
                </c:pt>
                <c:pt idx="68391">
                  <c:v>1.7707299999999999E-2</c:v>
                </c:pt>
                <c:pt idx="68392">
                  <c:v>1.7782800000000001E-2</c:v>
                </c:pt>
                <c:pt idx="68393">
                  <c:v>1.7827900000000001E-2</c:v>
                </c:pt>
                <c:pt idx="68394">
                  <c:v>1.78427E-2</c:v>
                </c:pt>
                <c:pt idx="68395">
                  <c:v>1.7827699999999998E-2</c:v>
                </c:pt>
                <c:pt idx="68396">
                  <c:v>1.7782900000000001E-2</c:v>
                </c:pt>
                <c:pt idx="68397">
                  <c:v>1.7708999999999999E-2</c:v>
                </c:pt>
                <c:pt idx="68398">
                  <c:v>1.7606299999999998E-2</c:v>
                </c:pt>
                <c:pt idx="68399">
                  <c:v>1.74752E-2</c:v>
                </c:pt>
                <c:pt idx="68400">
                  <c:v>1.7316399999999999E-2</c:v>
                </c:pt>
                <c:pt idx="68401">
                  <c:v>1.71304E-2</c:v>
                </c:pt>
                <c:pt idx="68402">
                  <c:v>1.6918099999999998E-2</c:v>
                </c:pt>
                <c:pt idx="68403">
                  <c:v>1.66801E-2</c:v>
                </c:pt>
                <c:pt idx="68404">
                  <c:v>1.64171E-2</c:v>
                </c:pt>
                <c:pt idx="68405">
                  <c:v>1.6129999999999999E-2</c:v>
                </c:pt>
                <c:pt idx="68406">
                  <c:v>1.5819699999999999E-2</c:v>
                </c:pt>
                <c:pt idx="68407">
                  <c:v>1.5487000000000001E-2</c:v>
                </c:pt>
                <c:pt idx="68408">
                  <c:v>1.5132899999999999E-2</c:v>
                </c:pt>
                <c:pt idx="68409">
                  <c:v>1.47584E-2</c:v>
                </c:pt>
                <c:pt idx="68410">
                  <c:v>1.4364399999999999E-2</c:v>
                </c:pt>
                <c:pt idx="68411">
                  <c:v>1.39522E-2</c:v>
                </c:pt>
                <c:pt idx="68412">
                  <c:v>1.3522599999999999E-2</c:v>
                </c:pt>
                <c:pt idx="68413">
                  <c:v>1.3077E-2</c:v>
                </c:pt>
                <c:pt idx="68414">
                  <c:v>1.26164E-2</c:v>
                </c:pt>
                <c:pt idx="68415">
                  <c:v>1.2142099999999999E-2</c:v>
                </c:pt>
                <c:pt idx="68416">
                  <c:v>1.16554E-2</c:v>
                </c:pt>
                <c:pt idx="68417">
                  <c:v>1.11574E-2</c:v>
                </c:pt>
                <c:pt idx="68418">
                  <c:v>1.06494E-2</c:v>
                </c:pt>
                <c:pt idx="68419">
                  <c:v>1.01327E-2</c:v>
                </c:pt>
                <c:pt idx="68420" formatCode="0.00E+00">
                  <c:v>9.6085500000000004E-3</c:v>
                </c:pt>
                <c:pt idx="68421" formatCode="0.00E+00">
                  <c:v>9.0782899999999993E-3</c:v>
                </c:pt>
                <c:pt idx="68422" formatCode="0.00E+00">
                  <c:v>8.5432300000000006E-3</c:v>
                </c:pt>
                <c:pt idx="68423" formatCode="0.00E+00">
                  <c:v>8.0046900000000001E-3</c:v>
                </c:pt>
                <c:pt idx="68424" formatCode="0.00E+00">
                  <c:v>7.4639800000000003E-3</c:v>
                </c:pt>
                <c:pt idx="68425" formatCode="0.00E+00">
                  <c:v>6.9224500000000001E-3</c:v>
                </c:pt>
                <c:pt idx="68426" formatCode="0.00E+00">
                  <c:v>6.3814299999999996E-3</c:v>
                </c:pt>
                <c:pt idx="68427" formatCode="0.00E+00">
                  <c:v>5.8422400000000003E-3</c:v>
                </c:pt>
                <c:pt idx="68428" formatCode="0.00E+00">
                  <c:v>5.3061999999999996E-3</c:v>
                </c:pt>
                <c:pt idx="68429" formatCode="0.00E+00">
                  <c:v>4.7746200000000003E-3</c:v>
                </c:pt>
                <c:pt idx="68430" formatCode="0.00E+00">
                  <c:v>4.2487899999999997E-3</c:v>
                </c:pt>
                <c:pt idx="68431" formatCode="0.00E+00">
                  <c:v>3.7300200000000001E-3</c:v>
                </c:pt>
                <c:pt idx="68432" formatCode="0.00E+00">
                  <c:v>3.2195700000000002E-3</c:v>
                </c:pt>
                <c:pt idx="68433" formatCode="0.00E+00">
                  <c:v>2.7187000000000001E-3</c:v>
                </c:pt>
                <c:pt idx="68434" formatCode="0.00E+00">
                  <c:v>2.22864E-3</c:v>
                </c:pt>
                <c:pt idx="68435" formatCode="0.00E+00">
                  <c:v>1.7505999999999999E-3</c:v>
                </c:pt>
                <c:pt idx="68436" formatCode="0.00E+00">
                  <c:v>1.2857400000000001E-3</c:v>
                </c:pt>
                <c:pt idx="68437" formatCode="0.00E+00">
                  <c:v>8.3519400000000004E-4</c:v>
                </c:pt>
                <c:pt idx="68438" formatCode="0.00E+00">
                  <c:v>4.00095E-4</c:v>
                </c:pt>
                <c:pt idx="68439" formatCode="0.00E+00">
                  <c:v>-1.84681E-5</c:v>
                </c:pt>
                <c:pt idx="68440" formatCode="0.00E+00">
                  <c:v>-4.19455E-4</c:v>
                </c:pt>
                <c:pt idx="68441" formatCode="0.00E+00">
                  <c:v>-8.0186199999999997E-4</c:v>
                </c:pt>
                <c:pt idx="68442" formatCode="0.00E+00">
                  <c:v>-1.1647199999999999E-3</c:v>
                </c:pt>
                <c:pt idx="68443" formatCode="0.00E+00">
                  <c:v>-1.5070999999999999E-3</c:v>
                </c:pt>
                <c:pt idx="68444" formatCode="0.00E+00">
                  <c:v>-1.8281300000000001E-3</c:v>
                </c:pt>
                <c:pt idx="68445" formatCode="0.00E+00">
                  <c:v>-2.1269700000000002E-3</c:v>
                </c:pt>
                <c:pt idx="68446" formatCode="0.00E+00">
                  <c:v>-2.40282E-3</c:v>
                </c:pt>
                <c:pt idx="68447" formatCode="0.00E+00">
                  <c:v>-2.6549400000000002E-3</c:v>
                </c:pt>
                <c:pt idx="68448" formatCode="0.00E+00">
                  <c:v>-2.8826300000000002E-3</c:v>
                </c:pt>
                <c:pt idx="68449" formatCode="0.00E+00">
                  <c:v>-3.0852499999999999E-3</c:v>
                </c:pt>
                <c:pt idx="68450" formatCode="0.00E+00">
                  <c:v>-3.2621999999999998E-3</c:v>
                </c:pt>
                <c:pt idx="68451" formatCode="0.00E+00">
                  <c:v>-3.41297E-3</c:v>
                </c:pt>
                <c:pt idx="68452" formatCode="0.00E+00">
                  <c:v>-3.5370699999999998E-3</c:v>
                </c:pt>
                <c:pt idx="68453" formatCode="0.00E+00">
                  <c:v>-3.6340700000000001E-3</c:v>
                </c:pt>
                <c:pt idx="68454" formatCode="0.00E+00">
                  <c:v>-3.7036E-3</c:v>
                </c:pt>
                <c:pt idx="68455" formatCode="0.00E+00">
                  <c:v>-3.74537E-3</c:v>
                </c:pt>
                <c:pt idx="68456" formatCode="0.00E+00">
                  <c:v>-3.7591199999999999E-3</c:v>
                </c:pt>
                <c:pt idx="68457" formatCode="0.00E+00">
                  <c:v>-3.7446599999999999E-3</c:v>
                </c:pt>
                <c:pt idx="68458" formatCode="0.00E+00">
                  <c:v>-3.7018699999999999E-3</c:v>
                </c:pt>
                <c:pt idx="68459" formatCode="0.00E+00">
                  <c:v>-3.6306699999999999E-3</c:v>
                </c:pt>
                <c:pt idx="68460" formatCode="0.00E+00">
                  <c:v>-3.5310599999999999E-3</c:v>
                </c:pt>
                <c:pt idx="68461" formatCode="0.00E+00">
                  <c:v>-3.4030699999999998E-3</c:v>
                </c:pt>
                <c:pt idx="68462" formatCode="0.00E+00">
                  <c:v>-3.2468200000000001E-3</c:v>
                </c:pt>
                <c:pt idx="68463" formatCode="0.00E+00">
                  <c:v>-3.0624699999999999E-3</c:v>
                </c:pt>
                <c:pt idx="68464" formatCode="0.00E+00">
                  <c:v>-2.8502499999999999E-3</c:v>
                </c:pt>
                <c:pt idx="68465" formatCode="0.00E+00">
                  <c:v>-2.6104399999999999E-3</c:v>
                </c:pt>
                <c:pt idx="68466" formatCode="0.00E+00">
                  <c:v>-2.3433799999999999E-3</c:v>
                </c:pt>
                <c:pt idx="68467" formatCode="0.00E+00">
                  <c:v>-2.0494799999999998E-3</c:v>
                </c:pt>
                <c:pt idx="68468" formatCode="0.00E+00">
                  <c:v>-1.72919E-3</c:v>
                </c:pt>
                <c:pt idx="68469" formatCode="0.00E+00">
                  <c:v>-1.3830299999999999E-3</c:v>
                </c:pt>
                <c:pt idx="68470" formatCode="0.00E+00">
                  <c:v>-1.01157E-3</c:v>
                </c:pt>
                <c:pt idx="68471" formatCode="0.00E+00">
                  <c:v>-6.1544099999999999E-4</c:v>
                </c:pt>
                <c:pt idx="68472" formatCode="0.00E+00">
                  <c:v>-1.9531999999999999E-4</c:v>
                </c:pt>
                <c:pt idx="68473" formatCode="0.00E+00">
                  <c:v>2.4805299999999998E-4</c:v>
                </c:pt>
                <c:pt idx="68474" formatCode="0.00E+00">
                  <c:v>7.1388099999999998E-4</c:v>
                </c:pt>
                <c:pt idx="68475" formatCode="0.00E+00">
                  <c:v>1.2013099999999999E-3</c:v>
                </c:pt>
                <c:pt idx="68476" formatCode="0.00E+00">
                  <c:v>1.7094600000000001E-3</c:v>
                </c:pt>
                <c:pt idx="68477" formatCode="0.00E+00">
                  <c:v>2.2373699999999998E-3</c:v>
                </c:pt>
                <c:pt idx="68478" formatCode="0.00E+00">
                  <c:v>2.78407E-3</c:v>
                </c:pt>
                <c:pt idx="68479" formatCode="0.00E+00">
                  <c:v>3.3484999999999999E-3</c:v>
                </c:pt>
                <c:pt idx="68480" formatCode="0.00E+00">
                  <c:v>3.9295900000000002E-3</c:v>
                </c:pt>
                <c:pt idx="68481" formatCode="0.00E+00">
                  <c:v>4.5262100000000001E-3</c:v>
                </c:pt>
                <c:pt idx="68482" formatCode="0.00E+00">
                  <c:v>5.1371899999999998E-3</c:v>
                </c:pt>
                <c:pt idx="68483" formatCode="0.00E+00">
                  <c:v>5.7613600000000001E-3</c:v>
                </c:pt>
                <c:pt idx="68484" formatCode="0.00E+00">
                  <c:v>6.3975200000000003E-3</c:v>
                </c:pt>
                <c:pt idx="68485" formatCode="0.00E+00">
                  <c:v>7.0444100000000001E-3</c:v>
                </c:pt>
                <c:pt idx="68486" formatCode="0.00E+00">
                  <c:v>7.7007500000000001E-3</c:v>
                </c:pt>
                <c:pt idx="68487" formatCode="0.00E+00">
                  <c:v>8.3652299999999995E-3</c:v>
                </c:pt>
                <c:pt idx="68488" formatCode="0.00E+00">
                  <c:v>9.0365299999999992E-3</c:v>
                </c:pt>
                <c:pt idx="68489" formatCode="0.00E+00">
                  <c:v>9.7132999999999994E-3</c:v>
                </c:pt>
                <c:pt idx="68490">
                  <c:v>1.0394199999999999E-2</c:v>
                </c:pt>
                <c:pt idx="68491">
                  <c:v>1.1077699999999999E-2</c:v>
                </c:pt>
                <c:pt idx="68492">
                  <c:v>1.17625E-2</c:v>
                </c:pt>
                <c:pt idx="68493">
                  <c:v>1.24472E-2</c:v>
                </c:pt>
                <c:pt idx="68494">
                  <c:v>1.3130299999999999E-2</c:v>
                </c:pt>
                <c:pt idx="68495">
                  <c:v>1.3810299999999999E-2</c:v>
                </c:pt>
                <c:pt idx="68496">
                  <c:v>1.4485899999999999E-2</c:v>
                </c:pt>
                <c:pt idx="68497">
                  <c:v>1.51556E-2</c:v>
                </c:pt>
                <c:pt idx="68498">
                  <c:v>1.5817999999999999E-2</c:v>
                </c:pt>
                <c:pt idx="68499">
                  <c:v>1.6471699999999999E-2</c:v>
                </c:pt>
                <c:pt idx="68500">
                  <c:v>1.7115200000000001E-2</c:v>
                </c:pt>
                <c:pt idx="68501">
                  <c:v>1.7747099999999998E-2</c:v>
                </c:pt>
                <c:pt idx="68502">
                  <c:v>1.83661E-2</c:v>
                </c:pt>
                <c:pt idx="68503">
                  <c:v>1.89707E-2</c:v>
                </c:pt>
                <c:pt idx="68504">
                  <c:v>1.95595E-2</c:v>
                </c:pt>
                <c:pt idx="68505">
                  <c:v>2.0131199999999998E-2</c:v>
                </c:pt>
                <c:pt idx="68506">
                  <c:v>2.0684600000000001E-2</c:v>
                </c:pt>
                <c:pt idx="68507">
                  <c:v>2.12182E-2</c:v>
                </c:pt>
                <c:pt idx="68508">
                  <c:v>2.1730900000000001E-2</c:v>
                </c:pt>
                <c:pt idx="68509">
                  <c:v>2.2221500000000002E-2</c:v>
                </c:pt>
                <c:pt idx="68510">
                  <c:v>2.26886E-2</c:v>
                </c:pt>
                <c:pt idx="68511">
                  <c:v>2.3131200000000001E-2</c:v>
                </c:pt>
                <c:pt idx="68512">
                  <c:v>2.3548099999999999E-2</c:v>
                </c:pt>
                <c:pt idx="68513">
                  <c:v>2.3938299999999999E-2</c:v>
                </c:pt>
                <c:pt idx="68514">
                  <c:v>2.4300599999999999E-2</c:v>
                </c:pt>
                <c:pt idx="68515">
                  <c:v>2.4634300000000001E-2</c:v>
                </c:pt>
                <c:pt idx="68516">
                  <c:v>2.4938100000000001E-2</c:v>
                </c:pt>
                <c:pt idx="68517">
                  <c:v>2.5211299999999999E-2</c:v>
                </c:pt>
                <c:pt idx="68518">
                  <c:v>2.5452900000000001E-2</c:v>
                </c:pt>
                <c:pt idx="68519">
                  <c:v>2.56622E-2</c:v>
                </c:pt>
                <c:pt idx="68520">
                  <c:v>2.5838400000000001E-2</c:v>
                </c:pt>
                <c:pt idx="68521">
                  <c:v>2.5980900000000001E-2</c:v>
                </c:pt>
                <c:pt idx="68522">
                  <c:v>2.6089000000000001E-2</c:v>
                </c:pt>
                <c:pt idx="68523">
                  <c:v>2.6162100000000001E-2</c:v>
                </c:pt>
                <c:pt idx="68524">
                  <c:v>2.6199799999999999E-2</c:v>
                </c:pt>
                <c:pt idx="68525">
                  <c:v>2.6201499999999999E-2</c:v>
                </c:pt>
                <c:pt idx="68526">
                  <c:v>2.6166700000000001E-2</c:v>
                </c:pt>
                <c:pt idx="68527">
                  <c:v>2.6095299999999998E-2</c:v>
                </c:pt>
                <c:pt idx="68528">
                  <c:v>2.5986800000000001E-2</c:v>
                </c:pt>
                <c:pt idx="68529">
                  <c:v>2.5841099999999999E-2</c:v>
                </c:pt>
                <c:pt idx="68530">
                  <c:v>2.56581E-2</c:v>
                </c:pt>
                <c:pt idx="68531">
                  <c:v>2.5437600000000001E-2</c:v>
                </c:pt>
                <c:pt idx="68532">
                  <c:v>2.5179699999999999E-2</c:v>
                </c:pt>
                <c:pt idx="68533">
                  <c:v>2.4884300000000002E-2</c:v>
                </c:pt>
                <c:pt idx="68534">
                  <c:v>2.4551699999999999E-2</c:v>
                </c:pt>
                <c:pt idx="68535">
                  <c:v>2.4182100000000002E-2</c:v>
                </c:pt>
                <c:pt idx="68536">
                  <c:v>2.3775600000000001E-2</c:v>
                </c:pt>
                <c:pt idx="68537">
                  <c:v>2.3332700000000001E-2</c:v>
                </c:pt>
                <c:pt idx="68538">
                  <c:v>2.2853700000000001E-2</c:v>
                </c:pt>
                <c:pt idx="68539">
                  <c:v>2.23392E-2</c:v>
                </c:pt>
                <c:pt idx="68540">
                  <c:v>2.1789599999999999E-2</c:v>
                </c:pt>
                <c:pt idx="68541">
                  <c:v>2.1205499999999999E-2</c:v>
                </c:pt>
                <c:pt idx="68542">
                  <c:v>2.0587500000000002E-2</c:v>
                </c:pt>
                <c:pt idx="68543">
                  <c:v>1.99364E-2</c:v>
                </c:pt>
                <c:pt idx="68544">
                  <c:v>1.92528E-2</c:v>
                </c:pt>
                <c:pt idx="68545">
                  <c:v>1.8537499999999998E-2</c:v>
                </c:pt>
                <c:pt idx="68546">
                  <c:v>1.7791399999999999E-2</c:v>
                </c:pt>
                <c:pt idx="68547">
                  <c:v>1.70154E-2</c:v>
                </c:pt>
                <c:pt idx="68548">
                  <c:v>1.6210599999999999E-2</c:v>
                </c:pt>
                <c:pt idx="68549">
                  <c:v>1.5377999999999999E-2</c:v>
                </c:pt>
                <c:pt idx="68550">
                  <c:v>1.45186E-2</c:v>
                </c:pt>
                <c:pt idx="68551">
                  <c:v>1.3633599999999999E-2</c:v>
                </c:pt>
                <c:pt idx="68552">
                  <c:v>1.2724299999999999E-2</c:v>
                </c:pt>
                <c:pt idx="68553">
                  <c:v>1.17917E-2</c:v>
                </c:pt>
                <c:pt idx="68554">
                  <c:v>1.08372E-2</c:v>
                </c:pt>
                <c:pt idx="68555" formatCode="0.00E+00">
                  <c:v>9.8620800000000005E-3</c:v>
                </c:pt>
                <c:pt idx="68556" formatCode="0.00E+00">
                  <c:v>8.8677700000000005E-3</c:v>
                </c:pt>
                <c:pt idx="68557" formatCode="0.00E+00">
                  <c:v>7.8557100000000001E-3</c:v>
                </c:pt>
                <c:pt idx="68558" formatCode="0.00E+00">
                  <c:v>6.8273600000000002E-3</c:v>
                </c:pt>
                <c:pt idx="68559" formatCode="0.00E+00">
                  <c:v>5.7842099999999997E-3</c:v>
                </c:pt>
                <c:pt idx="68560" formatCode="0.00E+00">
                  <c:v>4.72778E-3</c:v>
                </c:pt>
                <c:pt idx="68561" formatCode="0.00E+00">
                  <c:v>3.65958E-3</c:v>
                </c:pt>
                <c:pt idx="68562" formatCode="0.00E+00">
                  <c:v>2.5811699999999998E-3</c:v>
                </c:pt>
                <c:pt idx="68563" formatCode="0.00E+00">
                  <c:v>1.4941500000000001E-3</c:v>
                </c:pt>
                <c:pt idx="68564" formatCode="0.00E+00">
                  <c:v>4.00095E-4</c:v>
                </c:pt>
                <c:pt idx="68565" formatCode="0.00E+00">
                  <c:v>-6.9936E-4</c:v>
                </c:pt>
                <c:pt idx="68566" formatCode="0.00E+00">
                  <c:v>-1.80259E-3</c:v>
                </c:pt>
                <c:pt idx="68567" formatCode="0.00E+00">
                  <c:v>-2.9079700000000002E-3</c:v>
                </c:pt>
                <c:pt idx="68568" formatCode="0.00E+00">
                  <c:v>-4.0138500000000002E-3</c:v>
                </c:pt>
                <c:pt idx="68569" formatCode="0.00E+00">
                  <c:v>-5.1185400000000004E-3</c:v>
                </c:pt>
                <c:pt idx="68570" formatCode="0.00E+00">
                  <c:v>-6.2203800000000002E-3</c:v>
                </c:pt>
                <c:pt idx="68571" formatCode="0.00E+00">
                  <c:v>-7.3176500000000002E-3</c:v>
                </c:pt>
                <c:pt idx="68572" formatCode="0.00E+00">
                  <c:v>-8.4086400000000002E-3</c:v>
                </c:pt>
                <c:pt idx="68573" formatCode="0.00E+00">
                  <c:v>-9.4916500000000008E-3</c:v>
                </c:pt>
                <c:pt idx="68574">
                  <c:v>-1.0565099999999999E-2</c:v>
                </c:pt>
                <c:pt idx="68575">
                  <c:v>-1.1627200000000001E-2</c:v>
                </c:pt>
                <c:pt idx="68576">
                  <c:v>-1.26766E-2</c:v>
                </c:pt>
                <c:pt idx="68577">
                  <c:v>-1.37114E-2</c:v>
                </c:pt>
                <c:pt idx="68578">
                  <c:v>-1.4730099999999999E-2</c:v>
                </c:pt>
                <c:pt idx="68579">
                  <c:v>-1.5730999999999998E-2</c:v>
                </c:pt>
                <c:pt idx="68580">
                  <c:v>-1.6712500000000002E-2</c:v>
                </c:pt>
                <c:pt idx="68581">
                  <c:v>-1.76732E-2</c:v>
                </c:pt>
                <c:pt idx="68582">
                  <c:v>-1.86114E-2</c:v>
                </c:pt>
                <c:pt idx="68583">
                  <c:v>-1.95257E-2</c:v>
                </c:pt>
                <c:pt idx="68584">
                  <c:v>-2.0414600000000001E-2</c:v>
                </c:pt>
                <c:pt idx="68585">
                  <c:v>-2.1276699999999999E-2</c:v>
                </c:pt>
                <c:pt idx="68586">
                  <c:v>-2.2110600000000001E-2</c:v>
                </c:pt>
                <c:pt idx="68587">
                  <c:v>-2.2914799999999999E-2</c:v>
                </c:pt>
                <c:pt idx="68588">
                  <c:v>-2.36881E-2</c:v>
                </c:pt>
                <c:pt idx="68589">
                  <c:v>-2.4429099999999999E-2</c:v>
                </c:pt>
                <c:pt idx="68590">
                  <c:v>-2.5136700000000001E-2</c:v>
                </c:pt>
                <c:pt idx="68591">
                  <c:v>-2.5809499999999999E-2</c:v>
                </c:pt>
                <c:pt idx="68592">
                  <c:v>-2.6446600000000001E-2</c:v>
                </c:pt>
                <c:pt idx="68593">
                  <c:v>-2.7046799999999999E-2</c:v>
                </c:pt>
                <c:pt idx="68594">
                  <c:v>-2.76093E-2</c:v>
                </c:pt>
                <c:pt idx="68595">
                  <c:v>-2.8132999999999998E-2</c:v>
                </c:pt>
                <c:pt idx="68596">
                  <c:v>-2.8617199999999999E-2</c:v>
                </c:pt>
                <c:pt idx="68597">
                  <c:v>-2.9060900000000001E-2</c:v>
                </c:pt>
                <c:pt idx="68598">
                  <c:v>-2.94636E-2</c:v>
                </c:pt>
                <c:pt idx="68599">
                  <c:v>-2.9824300000000002E-2</c:v>
                </c:pt>
                <c:pt idx="68600">
                  <c:v>-3.0142499999999999E-2</c:v>
                </c:pt>
                <c:pt idx="68601">
                  <c:v>-3.04175E-2</c:v>
                </c:pt>
                <c:pt idx="68602">
                  <c:v>-3.0648999999999999E-2</c:v>
                </c:pt>
                <c:pt idx="68603">
                  <c:v>-3.0836300000000001E-2</c:v>
                </c:pt>
                <c:pt idx="68604">
                  <c:v>-3.0979300000000001E-2</c:v>
                </c:pt>
                <c:pt idx="68605">
                  <c:v>-3.1077500000000001E-2</c:v>
                </c:pt>
                <c:pt idx="68606">
                  <c:v>-3.11308E-2</c:v>
                </c:pt>
                <c:pt idx="68607">
                  <c:v>-3.1139E-2</c:v>
                </c:pt>
                <c:pt idx="68608">
                  <c:v>-3.1101899999999998E-2</c:v>
                </c:pt>
                <c:pt idx="68609">
                  <c:v>-3.1019600000000001E-2</c:v>
                </c:pt>
                <c:pt idx="68610">
                  <c:v>-3.0891999999999999E-2</c:v>
                </c:pt>
                <c:pt idx="68611">
                  <c:v>-3.0719300000000001E-2</c:v>
                </c:pt>
                <c:pt idx="68612">
                  <c:v>-3.05017E-2</c:v>
                </c:pt>
                <c:pt idx="68613">
                  <c:v>-3.0239499999999999E-2</c:v>
                </c:pt>
                <c:pt idx="68614">
                  <c:v>-2.9933000000000001E-2</c:v>
                </c:pt>
                <c:pt idx="68615">
                  <c:v>-2.95827E-2</c:v>
                </c:pt>
                <c:pt idx="68616">
                  <c:v>-2.9188800000000001E-2</c:v>
                </c:pt>
                <c:pt idx="68617">
                  <c:v>-2.8752E-2</c:v>
                </c:pt>
                <c:pt idx="68618">
                  <c:v>-2.8272800000000001E-2</c:v>
                </c:pt>
                <c:pt idx="68619">
                  <c:v>-2.7751899999999999E-2</c:v>
                </c:pt>
                <c:pt idx="68620">
                  <c:v>-2.7189899999999999E-2</c:v>
                </c:pt>
                <c:pt idx="68621">
                  <c:v>-2.6587800000000002E-2</c:v>
                </c:pt>
                <c:pt idx="68622">
                  <c:v>-2.5946199999999999E-2</c:v>
                </c:pt>
                <c:pt idx="68623">
                  <c:v>-2.5266199999999999E-2</c:v>
                </c:pt>
                <c:pt idx="68624">
                  <c:v>-2.45487E-2</c:v>
                </c:pt>
                <c:pt idx="68625">
                  <c:v>-2.3794599999999999E-2</c:v>
                </c:pt>
                <c:pt idx="68626">
                  <c:v>-2.3004799999999999E-2</c:v>
                </c:pt>
                <c:pt idx="68627">
                  <c:v>-2.2180600000000002E-2</c:v>
                </c:pt>
                <c:pt idx="68628">
                  <c:v>-2.13232E-2</c:v>
                </c:pt>
                <c:pt idx="68629">
                  <c:v>-2.0434000000000001E-2</c:v>
                </c:pt>
                <c:pt idx="68630">
                  <c:v>-1.9514299999999998E-2</c:v>
                </c:pt>
                <c:pt idx="68631">
                  <c:v>-1.8565399999999999E-2</c:v>
                </c:pt>
                <c:pt idx="68632">
                  <c:v>-1.7588599999999999E-2</c:v>
                </c:pt>
                <c:pt idx="68633">
                  <c:v>-1.65854E-2</c:v>
                </c:pt>
                <c:pt idx="68634">
                  <c:v>-1.55573E-2</c:v>
                </c:pt>
                <c:pt idx="68635">
                  <c:v>-1.45059E-2</c:v>
                </c:pt>
                <c:pt idx="68636">
                  <c:v>-1.34325E-2</c:v>
                </c:pt>
                <c:pt idx="68637">
                  <c:v>-1.2338699999999999E-2</c:v>
                </c:pt>
                <c:pt idx="68638">
                  <c:v>-1.1226099999999999E-2</c:v>
                </c:pt>
                <c:pt idx="68639">
                  <c:v>-1.00964E-2</c:v>
                </c:pt>
                <c:pt idx="68640" formatCode="0.00E+00">
                  <c:v>-8.9511199999999999E-3</c:v>
                </c:pt>
                <c:pt idx="68641" formatCode="0.00E+00">
                  <c:v>-7.7919800000000004E-3</c:v>
                </c:pt>
                <c:pt idx="68642" formatCode="0.00E+00">
                  <c:v>-6.6206399999999997E-3</c:v>
                </c:pt>
                <c:pt idx="68643" formatCode="0.00E+00">
                  <c:v>-5.4387799999999998E-3</c:v>
                </c:pt>
                <c:pt idx="68644" formatCode="0.00E+00">
                  <c:v>-4.2481000000000003E-3</c:v>
                </c:pt>
                <c:pt idx="68645" formatCode="0.00E+00">
                  <c:v>-3.0503499999999998E-3</c:v>
                </c:pt>
                <c:pt idx="68646" formatCode="0.00E+00">
                  <c:v>-1.8472300000000001E-3</c:v>
                </c:pt>
                <c:pt idx="68647" formatCode="0.00E+00">
                  <c:v>-6.40472E-4</c:v>
                </c:pt>
                <c:pt idx="68648" formatCode="0.00E+00">
                  <c:v>5.6821900000000002E-4</c:v>
                </c:pt>
                <c:pt idx="68649" formatCode="0.00E+00">
                  <c:v>1.77714E-3</c:v>
                </c:pt>
                <c:pt idx="68650" formatCode="0.00E+00">
                  <c:v>2.98461E-3</c:v>
                </c:pt>
                <c:pt idx="68651" formatCode="0.00E+00">
                  <c:v>4.1889300000000004E-3</c:v>
                </c:pt>
                <c:pt idx="68652" formatCode="0.00E+00">
                  <c:v>5.3884299999999996E-3</c:v>
                </c:pt>
                <c:pt idx="68653" formatCode="0.00E+00">
                  <c:v>6.5814100000000002E-3</c:v>
                </c:pt>
                <c:pt idx="68654" formatCode="0.00E+00">
                  <c:v>7.7661900000000001E-3</c:v>
                </c:pt>
                <c:pt idx="68655" formatCode="0.00E+00">
                  <c:v>8.9410500000000007E-3</c:v>
                </c:pt>
                <c:pt idx="68656">
                  <c:v>1.01043E-2</c:v>
                </c:pt>
                <c:pt idx="68657">
                  <c:v>1.1254399999999999E-2</c:v>
                </c:pt>
                <c:pt idx="68658">
                  <c:v>1.23897E-2</c:v>
                </c:pt>
                <c:pt idx="68659">
                  <c:v>1.35087E-2</c:v>
                </c:pt>
                <c:pt idx="68660">
                  <c:v>1.4609799999999999E-2</c:v>
                </c:pt>
                <c:pt idx="68661">
                  <c:v>1.56916E-2</c:v>
                </c:pt>
                <c:pt idx="68662">
                  <c:v>1.6752400000000001E-2</c:v>
                </c:pt>
                <c:pt idx="68663">
                  <c:v>1.7791000000000001E-2</c:v>
                </c:pt>
                <c:pt idx="68664">
                  <c:v>1.88059E-2</c:v>
                </c:pt>
                <c:pt idx="68665">
                  <c:v>1.9795799999999999E-2</c:v>
                </c:pt>
                <c:pt idx="68666">
                  <c:v>2.0759400000000001E-2</c:v>
                </c:pt>
                <c:pt idx="68667">
                  <c:v>2.16955E-2</c:v>
                </c:pt>
                <c:pt idx="68668">
                  <c:v>2.2602899999999999E-2</c:v>
                </c:pt>
                <c:pt idx="68669">
                  <c:v>2.3480600000000001E-2</c:v>
                </c:pt>
                <c:pt idx="68670">
                  <c:v>2.43273E-2</c:v>
                </c:pt>
                <c:pt idx="68671">
                  <c:v>2.5142100000000001E-2</c:v>
                </c:pt>
                <c:pt idx="68672">
                  <c:v>2.59239E-2</c:v>
                </c:pt>
                <c:pt idx="68673">
                  <c:v>2.6671799999999999E-2</c:v>
                </c:pt>
                <c:pt idx="68674">
                  <c:v>2.73849E-2</c:v>
                </c:pt>
                <c:pt idx="68675">
                  <c:v>2.8062500000000001E-2</c:v>
                </c:pt>
                <c:pt idx="68676">
                  <c:v>2.87041E-2</c:v>
                </c:pt>
                <c:pt idx="68677">
                  <c:v>2.9308799999999999E-2</c:v>
                </c:pt>
                <c:pt idx="68678">
                  <c:v>2.9875800000000001E-2</c:v>
                </c:pt>
                <c:pt idx="68679">
                  <c:v>3.0404500000000001E-2</c:v>
                </c:pt>
                <c:pt idx="68680">
                  <c:v>3.0894399999999999E-2</c:v>
                </c:pt>
                <c:pt idx="68681">
                  <c:v>3.1344999999999998E-2</c:v>
                </c:pt>
                <c:pt idx="68682">
                  <c:v>3.1756E-2</c:v>
                </c:pt>
                <c:pt idx="68683">
                  <c:v>3.2127000000000003E-2</c:v>
                </c:pt>
                <c:pt idx="68684">
                  <c:v>3.2457800000000002E-2</c:v>
                </c:pt>
                <c:pt idx="68685">
                  <c:v>3.2748100000000002E-2</c:v>
                </c:pt>
                <c:pt idx="68686">
                  <c:v>3.2997800000000001E-2</c:v>
                </c:pt>
                <c:pt idx="68687">
                  <c:v>3.3206899999999998E-2</c:v>
                </c:pt>
                <c:pt idx="68688">
                  <c:v>3.33754E-2</c:v>
                </c:pt>
                <c:pt idx="68689">
                  <c:v>3.35033E-2</c:v>
                </c:pt>
                <c:pt idx="68690">
                  <c:v>3.3590700000000001E-2</c:v>
                </c:pt>
                <c:pt idx="68691">
                  <c:v>3.3637800000000002E-2</c:v>
                </c:pt>
                <c:pt idx="68692">
                  <c:v>3.3644800000000002E-2</c:v>
                </c:pt>
                <c:pt idx="68693">
                  <c:v>3.3612200000000002E-2</c:v>
                </c:pt>
                <c:pt idx="68694">
                  <c:v>3.3540199999999999E-2</c:v>
                </c:pt>
                <c:pt idx="68695">
                  <c:v>3.3429300000000002E-2</c:v>
                </c:pt>
                <c:pt idx="68696">
                  <c:v>3.32801E-2</c:v>
                </c:pt>
                <c:pt idx="68697">
                  <c:v>3.3093200000000003E-2</c:v>
                </c:pt>
                <c:pt idx="68698">
                  <c:v>3.2869099999999998E-2</c:v>
                </c:pt>
                <c:pt idx="68699">
                  <c:v>3.2608600000000001E-2</c:v>
                </c:pt>
                <c:pt idx="68700">
                  <c:v>3.2312300000000002E-2</c:v>
                </c:pt>
                <c:pt idx="68701">
                  <c:v>3.1981099999999998E-2</c:v>
                </c:pt>
                <c:pt idx="68702">
                  <c:v>3.1615699999999997E-2</c:v>
                </c:pt>
                <c:pt idx="68703">
                  <c:v>3.1217100000000001E-2</c:v>
                </c:pt>
                <c:pt idx="68704">
                  <c:v>3.07861E-2</c:v>
                </c:pt>
                <c:pt idx="68705">
                  <c:v>3.0323699999999999E-2</c:v>
                </c:pt>
                <c:pt idx="68706">
                  <c:v>2.98309E-2</c:v>
                </c:pt>
                <c:pt idx="68707">
                  <c:v>2.93087E-2</c:v>
                </c:pt>
                <c:pt idx="68708">
                  <c:v>2.8758200000000001E-2</c:v>
                </c:pt>
                <c:pt idx="68709">
                  <c:v>2.81806E-2</c:v>
                </c:pt>
                <c:pt idx="68710">
                  <c:v>2.7576900000000001E-2</c:v>
                </c:pt>
                <c:pt idx="68711">
                  <c:v>2.6948300000000001E-2</c:v>
                </c:pt>
                <c:pt idx="68712">
                  <c:v>2.6296099999999999E-2</c:v>
                </c:pt>
                <c:pt idx="68713">
                  <c:v>2.5621600000000001E-2</c:v>
                </c:pt>
                <c:pt idx="68714">
                  <c:v>2.4925900000000001E-2</c:v>
                </c:pt>
                <c:pt idx="68715">
                  <c:v>2.42104E-2</c:v>
                </c:pt>
                <c:pt idx="68716">
                  <c:v>2.3476400000000001E-2</c:v>
                </c:pt>
                <c:pt idx="68717">
                  <c:v>2.2725200000000001E-2</c:v>
                </c:pt>
                <c:pt idx="68718">
                  <c:v>2.1958200000000001E-2</c:v>
                </c:pt>
                <c:pt idx="68719">
                  <c:v>2.1176799999999999E-2</c:v>
                </c:pt>
                <c:pt idx="68720">
                  <c:v>2.0382399999999998E-2</c:v>
                </c:pt>
                <c:pt idx="68721">
                  <c:v>1.9576300000000001E-2</c:v>
                </c:pt>
                <c:pt idx="68722">
                  <c:v>1.8759899999999999E-2</c:v>
                </c:pt>
                <c:pt idx="68723">
                  <c:v>1.7934599999999998E-2</c:v>
                </c:pt>
                <c:pt idx="68724">
                  <c:v>1.71018E-2</c:v>
                </c:pt>
                <c:pt idx="68725">
                  <c:v>1.6262800000000001E-2</c:v>
                </c:pt>
                <c:pt idx="68726">
                  <c:v>1.54191E-2</c:v>
                </c:pt>
                <c:pt idx="68727">
                  <c:v>1.45719E-2</c:v>
                </c:pt>
                <c:pt idx="68728">
                  <c:v>1.3722699999999999E-2</c:v>
                </c:pt>
                <c:pt idx="68729">
                  <c:v>1.28728E-2</c:v>
                </c:pt>
                <c:pt idx="68730">
                  <c:v>1.2023600000000001E-2</c:v>
                </c:pt>
                <c:pt idx="68731">
                  <c:v>1.11763E-2</c:v>
                </c:pt>
                <c:pt idx="68732">
                  <c:v>1.03324E-2</c:v>
                </c:pt>
                <c:pt idx="68733" formatCode="0.00E+00">
                  <c:v>9.4931800000000004E-3</c:v>
                </c:pt>
                <c:pt idx="68734" formatCode="0.00E+00">
                  <c:v>8.6598000000000005E-3</c:v>
                </c:pt>
                <c:pt idx="68735" formatCode="0.00E+00">
                  <c:v>7.8335699999999998E-3</c:v>
                </c:pt>
                <c:pt idx="68736" formatCode="0.00E+00">
                  <c:v>7.0157199999999996E-3</c:v>
                </c:pt>
                <c:pt idx="68737" formatCode="0.00E+00">
                  <c:v>6.2074499999999998E-3</c:v>
                </c:pt>
                <c:pt idx="68738" formatCode="0.00E+00">
                  <c:v>5.4098899999999997E-3</c:v>
                </c:pt>
                <c:pt idx="68739" formatCode="0.00E+00">
                  <c:v>4.6241199999999998E-3</c:v>
                </c:pt>
                <c:pt idx="68740" formatCode="0.00E+00">
                  <c:v>3.8512500000000001E-3</c:v>
                </c:pt>
                <c:pt idx="68741" formatCode="0.00E+00">
                  <c:v>3.0923399999999998E-3</c:v>
                </c:pt>
                <c:pt idx="68742" formatCode="0.00E+00">
                  <c:v>2.34841E-3</c:v>
                </c:pt>
                <c:pt idx="68743" formatCode="0.00E+00">
                  <c:v>1.6204399999999999E-3</c:v>
                </c:pt>
                <c:pt idx="68744" formatCode="0.00E+00">
                  <c:v>9.0937099999999996E-4</c:v>
                </c:pt>
                <c:pt idx="68745" formatCode="0.00E+00">
                  <c:v>2.1608599999999999E-4</c:v>
                </c:pt>
                <c:pt idx="68746" formatCode="0.00E+00">
                  <c:v>-4.5854000000000001E-4</c:v>
                </c:pt>
                <c:pt idx="68747" formatCode="0.00E+00">
                  <c:v>-1.1136799999999999E-3</c:v>
                </c:pt>
                <c:pt idx="68748" formatCode="0.00E+00">
                  <c:v>-1.74855E-3</c:v>
                </c:pt>
                <c:pt idx="68749" formatCode="0.00E+00">
                  <c:v>-2.3624900000000001E-3</c:v>
                </c:pt>
                <c:pt idx="68750" formatCode="0.00E+00">
                  <c:v>-2.95488E-3</c:v>
                </c:pt>
                <c:pt idx="68751" formatCode="0.00E+00">
                  <c:v>-3.5251100000000001E-3</c:v>
                </c:pt>
                <c:pt idx="68752" formatCode="0.00E+00">
                  <c:v>-4.0726099999999999E-3</c:v>
                </c:pt>
                <c:pt idx="68753" formatCode="0.00E+00">
                  <c:v>-4.5968700000000003E-3</c:v>
                </c:pt>
                <c:pt idx="68754" formatCode="0.00E+00">
                  <c:v>-5.0974699999999998E-3</c:v>
                </c:pt>
                <c:pt idx="68755" formatCode="0.00E+00">
                  <c:v>-5.5740399999999997E-3</c:v>
                </c:pt>
                <c:pt idx="68756" formatCode="0.00E+00">
                  <c:v>-6.0262400000000004E-3</c:v>
                </c:pt>
                <c:pt idx="68757" formatCode="0.00E+00">
                  <c:v>-6.4538E-3</c:v>
                </c:pt>
                <c:pt idx="68758" formatCode="0.00E+00">
                  <c:v>-6.8564699999999999E-3</c:v>
                </c:pt>
                <c:pt idx="68759" formatCode="0.00E+00">
                  <c:v>-7.2340700000000004E-3</c:v>
                </c:pt>
                <c:pt idx="68760" formatCode="0.00E+00">
                  <c:v>-7.5864799999999996E-3</c:v>
                </c:pt>
                <c:pt idx="68761" formatCode="0.00E+00">
                  <c:v>-7.9136599999999994E-3</c:v>
                </c:pt>
                <c:pt idx="68762" formatCode="0.00E+00">
                  <c:v>-8.2155500000000003E-3</c:v>
                </c:pt>
                <c:pt idx="68763" formatCode="0.00E+00">
                  <c:v>-8.4921800000000002E-3</c:v>
                </c:pt>
                <c:pt idx="68764" formatCode="0.00E+00">
                  <c:v>-8.7436200000000006E-3</c:v>
                </c:pt>
                <c:pt idx="68765" formatCode="0.00E+00">
                  <c:v>-8.9700100000000005E-3</c:v>
                </c:pt>
                <c:pt idx="68766" formatCode="0.00E+00">
                  <c:v>-9.1715600000000005E-3</c:v>
                </c:pt>
                <c:pt idx="68767" formatCode="0.00E+00">
                  <c:v>-9.3484699999999993E-3</c:v>
                </c:pt>
                <c:pt idx="68768" formatCode="0.00E+00">
                  <c:v>-9.5010200000000006E-3</c:v>
                </c:pt>
                <c:pt idx="68769" formatCode="0.00E+00">
                  <c:v>-9.6295700000000005E-3</c:v>
                </c:pt>
                <c:pt idx="68770" formatCode="0.00E+00">
                  <c:v>-9.73452E-3</c:v>
                </c:pt>
                <c:pt idx="68771" formatCode="0.00E+00">
                  <c:v>-9.8163199999999999E-3</c:v>
                </c:pt>
                <c:pt idx="68772" formatCode="0.00E+00">
                  <c:v>-9.8754399999999992E-3</c:v>
                </c:pt>
                <c:pt idx="68773" formatCode="0.00E+00">
                  <c:v>-9.9123900000000001E-3</c:v>
                </c:pt>
                <c:pt idx="68774" formatCode="0.00E+00">
                  <c:v>-9.9277700000000007E-3</c:v>
                </c:pt>
                <c:pt idx="68775" formatCode="0.00E+00">
                  <c:v>-9.9221899999999991E-3</c:v>
                </c:pt>
                <c:pt idx="68776" formatCode="0.00E+00">
                  <c:v>-9.8963200000000001E-3</c:v>
                </c:pt>
                <c:pt idx="68777" formatCode="0.00E+00">
                  <c:v>-9.8508599999999995E-3</c:v>
                </c:pt>
                <c:pt idx="68778" formatCode="0.00E+00">
                  <c:v>-9.7865299999999999E-3</c:v>
                </c:pt>
                <c:pt idx="68779" formatCode="0.00E+00">
                  <c:v>-9.7040800000000003E-3</c:v>
                </c:pt>
                <c:pt idx="68780" formatCode="0.00E+00">
                  <c:v>-9.6043099999999996E-3</c:v>
                </c:pt>
                <c:pt idx="68781" formatCode="0.00E+00">
                  <c:v>-9.4879999999999999E-3</c:v>
                </c:pt>
                <c:pt idx="68782" formatCode="0.00E+00">
                  <c:v>-9.3560399999999995E-3</c:v>
                </c:pt>
                <c:pt idx="68783" formatCode="0.00E+00">
                  <c:v>-9.2093000000000001E-3</c:v>
                </c:pt>
                <c:pt idx="68784" formatCode="0.00E+00">
                  <c:v>-9.0487099999999997E-3</c:v>
                </c:pt>
                <c:pt idx="68785" formatCode="0.00E+00">
                  <c:v>-8.87516E-3</c:v>
                </c:pt>
                <c:pt idx="68786" formatCode="0.00E+00">
                  <c:v>-8.6895900000000005E-3</c:v>
                </c:pt>
                <c:pt idx="68787" formatCode="0.00E+00">
                  <c:v>-8.4929600000000008E-3</c:v>
                </c:pt>
                <c:pt idx="68788" formatCode="0.00E+00">
                  <c:v>-8.28629E-3</c:v>
                </c:pt>
                <c:pt idx="68789" formatCode="0.00E+00">
                  <c:v>-8.0706200000000006E-3</c:v>
                </c:pt>
                <c:pt idx="68790" formatCode="0.00E+00">
                  <c:v>-7.8469500000000001E-3</c:v>
                </c:pt>
                <c:pt idx="68791" formatCode="0.00E+00">
                  <c:v>-7.6163000000000003E-3</c:v>
                </c:pt>
                <c:pt idx="68792" formatCode="0.00E+00">
                  <c:v>-7.3796900000000004E-3</c:v>
                </c:pt>
                <c:pt idx="68793" formatCode="0.00E+00">
                  <c:v>-7.1381400000000003E-3</c:v>
                </c:pt>
                <c:pt idx="68794" formatCode="0.00E+00">
                  <c:v>-6.89267E-3</c:v>
                </c:pt>
                <c:pt idx="68795" formatCode="0.00E+00">
                  <c:v>-6.6443700000000001E-3</c:v>
                </c:pt>
                <c:pt idx="68796" formatCode="0.00E+00">
                  <c:v>-6.3942799999999996E-3</c:v>
                </c:pt>
                <c:pt idx="68797" formatCode="0.00E+00">
                  <c:v>-6.14345E-3</c:v>
                </c:pt>
                <c:pt idx="68798" formatCode="0.00E+00">
                  <c:v>-5.8928699999999997E-3</c:v>
                </c:pt>
                <c:pt idx="68799" formatCode="0.00E+00">
                  <c:v>-5.6435599999999997E-3</c:v>
                </c:pt>
                <c:pt idx="68800" formatCode="0.00E+00">
                  <c:v>-5.3965300000000001E-3</c:v>
                </c:pt>
                <c:pt idx="68801" formatCode="0.00E+00">
                  <c:v>-5.1527999999999999E-3</c:v>
                </c:pt>
                <c:pt idx="68802" formatCode="0.00E+00">
                  <c:v>-4.9133199999999997E-3</c:v>
                </c:pt>
                <c:pt idx="68803" formatCode="0.00E+00">
                  <c:v>-4.6790699999999996E-3</c:v>
                </c:pt>
                <c:pt idx="68804" formatCode="0.00E+00">
                  <c:v>-4.4509900000000002E-3</c:v>
                </c:pt>
                <c:pt idx="68805" formatCode="0.00E+00">
                  <c:v>-4.23004E-3</c:v>
                </c:pt>
                <c:pt idx="68806" formatCode="0.00E+00">
                  <c:v>-4.0171199999999999E-3</c:v>
                </c:pt>
                <c:pt idx="68807" formatCode="0.00E+00">
                  <c:v>-3.8131300000000001E-3</c:v>
                </c:pt>
                <c:pt idx="68808" formatCode="0.00E+00">
                  <c:v>-3.61889E-3</c:v>
                </c:pt>
                <c:pt idx="68809" formatCode="0.00E+00">
                  <c:v>-3.4352300000000001E-3</c:v>
                </c:pt>
                <c:pt idx="68810" formatCode="0.00E+00">
                  <c:v>-3.2629199999999999E-3</c:v>
                </c:pt>
                <c:pt idx="68811" formatCode="0.00E+00">
                  <c:v>-3.1027400000000001E-3</c:v>
                </c:pt>
                <c:pt idx="68812" formatCode="0.00E+00">
                  <c:v>-2.9554E-3</c:v>
                </c:pt>
                <c:pt idx="68813" formatCode="0.00E+00">
                  <c:v>-2.8215699999999998E-3</c:v>
                </c:pt>
                <c:pt idx="68814" formatCode="0.00E+00">
                  <c:v>-2.7018900000000002E-3</c:v>
                </c:pt>
                <c:pt idx="68815" formatCode="0.00E+00">
                  <c:v>-2.5969600000000002E-3</c:v>
                </c:pt>
                <c:pt idx="68816" formatCode="0.00E+00">
                  <c:v>-2.5073399999999998E-3</c:v>
                </c:pt>
                <c:pt idx="68817" formatCode="0.00E+00">
                  <c:v>-2.43356E-3</c:v>
                </c:pt>
                <c:pt idx="68818" formatCode="0.00E+00">
                  <c:v>-2.3761099999999999E-3</c:v>
                </c:pt>
                <c:pt idx="68819" formatCode="0.00E+00">
                  <c:v>-2.3354299999999999E-3</c:v>
                </c:pt>
                <c:pt idx="68820" formatCode="0.00E+00">
                  <c:v>-2.3119199999999999E-3</c:v>
                </c:pt>
                <c:pt idx="68821" formatCode="0.00E+00">
                  <c:v>-2.3059299999999999E-3</c:v>
                </c:pt>
                <c:pt idx="68822" formatCode="0.00E+00">
                  <c:v>-2.3177599999999999E-3</c:v>
                </c:pt>
                <c:pt idx="68823" formatCode="0.00E+00">
                  <c:v>-2.34768E-3</c:v>
                </c:pt>
                <c:pt idx="68824" formatCode="0.00E+00">
                  <c:v>-2.39587E-3</c:v>
                </c:pt>
                <c:pt idx="68825" formatCode="0.00E+00">
                  <c:v>-2.46248E-3</c:v>
                </c:pt>
                <c:pt idx="68826" formatCode="0.00E+00">
                  <c:v>-2.5476000000000001E-3</c:v>
                </c:pt>
                <c:pt idx="68827" formatCode="0.00E+00">
                  <c:v>-2.6512900000000002E-3</c:v>
                </c:pt>
                <c:pt idx="68828" formatCode="0.00E+00">
                  <c:v>-2.7735500000000001E-3</c:v>
                </c:pt>
                <c:pt idx="68829" formatCode="0.00E+00">
                  <c:v>-2.91435E-3</c:v>
                </c:pt>
                <c:pt idx="68830" formatCode="0.00E+00">
                  <c:v>-3.0735799999999998E-3</c:v>
                </c:pt>
                <c:pt idx="68831" formatCode="0.00E+00">
                  <c:v>-3.2510899999999999E-3</c:v>
                </c:pt>
                <c:pt idx="68832" formatCode="0.00E+00">
                  <c:v>-3.4467E-3</c:v>
                </c:pt>
                <c:pt idx="68833" formatCode="0.00E+00">
                  <c:v>-3.66015E-3</c:v>
                </c:pt>
                <c:pt idx="68834" formatCode="0.00E+00">
                  <c:v>-3.8911599999999998E-3</c:v>
                </c:pt>
                <c:pt idx="68835" formatCode="0.00E+00">
                  <c:v>-4.1393699999999999E-3</c:v>
                </c:pt>
                <c:pt idx="68836" formatCode="0.00E+00">
                  <c:v>-4.4043800000000003E-3</c:v>
                </c:pt>
                <c:pt idx="68837" formatCode="0.00E+00">
                  <c:v>-4.6857599999999998E-3</c:v>
                </c:pt>
                <c:pt idx="68838" formatCode="0.00E+00">
                  <c:v>-4.9830100000000004E-3</c:v>
                </c:pt>
                <c:pt idx="68839" formatCode="0.00E+00">
                  <c:v>-5.29562E-3</c:v>
                </c:pt>
                <c:pt idx="68840" formatCode="0.00E+00">
                  <c:v>-5.6229899999999996E-3</c:v>
                </c:pt>
                <c:pt idx="68841" formatCode="0.00E+00">
                  <c:v>-5.9645100000000001E-3</c:v>
                </c:pt>
                <c:pt idx="68842" formatCode="0.00E+00">
                  <c:v>-6.3194899999999997E-3</c:v>
                </c:pt>
                <c:pt idx="68843" formatCode="0.00E+00">
                  <c:v>-6.6872299999999997E-3</c:v>
                </c:pt>
                <c:pt idx="68844" formatCode="0.00E+00">
                  <c:v>-7.0669699999999997E-3</c:v>
                </c:pt>
                <c:pt idx="68845" formatCode="0.00E+00">
                  <c:v>-7.4579099999999999E-3</c:v>
                </c:pt>
                <c:pt idx="68846" formatCode="0.00E+00">
                  <c:v>-7.85924E-3</c:v>
                </c:pt>
                <c:pt idx="68847" formatCode="0.00E+00">
                  <c:v>-8.2701000000000007E-3</c:v>
                </c:pt>
                <c:pt idx="68848" formatCode="0.00E+00">
                  <c:v>-8.6895800000000006E-3</c:v>
                </c:pt>
                <c:pt idx="68849" formatCode="0.00E+00">
                  <c:v>-9.11673E-3</c:v>
                </c:pt>
                <c:pt idx="68850" formatCode="0.00E+00">
                  <c:v>-9.5505999999999994E-3</c:v>
                </c:pt>
                <c:pt idx="68851" formatCode="0.00E+00">
                  <c:v>-9.9901799999999995E-3</c:v>
                </c:pt>
                <c:pt idx="68852">
                  <c:v>-1.04344E-2</c:v>
                </c:pt>
                <c:pt idx="68853">
                  <c:v>-1.0882299999999999E-2</c:v>
                </c:pt>
                <c:pt idx="68854">
                  <c:v>-1.1332800000000001E-2</c:v>
                </c:pt>
                <c:pt idx="68855">
                  <c:v>-1.17847E-2</c:v>
                </c:pt>
                <c:pt idx="68856">
                  <c:v>-1.2237E-2</c:v>
                </c:pt>
                <c:pt idx="68857">
                  <c:v>-1.2688400000000001E-2</c:v>
                </c:pt>
                <c:pt idx="68858">
                  <c:v>-1.3138E-2</c:v>
                </c:pt>
                <c:pt idx="68859">
                  <c:v>-1.35844E-2</c:v>
                </c:pt>
                <c:pt idx="68860">
                  <c:v>-1.40266E-2</c:v>
                </c:pt>
                <c:pt idx="68861">
                  <c:v>-1.44633E-2</c:v>
                </c:pt>
                <c:pt idx="68862">
                  <c:v>-1.4893399999999999E-2</c:v>
                </c:pt>
                <c:pt idx="68863">
                  <c:v>-1.53156E-2</c:v>
                </c:pt>
                <c:pt idx="68864">
                  <c:v>-1.5728900000000001E-2</c:v>
                </c:pt>
                <c:pt idx="68865">
                  <c:v>-1.6131900000000001E-2</c:v>
                </c:pt>
                <c:pt idx="68866">
                  <c:v>-1.65235E-2</c:v>
                </c:pt>
                <c:pt idx="68867">
                  <c:v>-1.69026E-2</c:v>
                </c:pt>
                <c:pt idx="68868">
                  <c:v>-1.7267999999999999E-2</c:v>
                </c:pt>
                <c:pt idx="68869">
                  <c:v>-1.7618499999999999E-2</c:v>
                </c:pt>
                <c:pt idx="68870">
                  <c:v>-1.7952900000000001E-2</c:v>
                </c:pt>
                <c:pt idx="68871">
                  <c:v>-1.82703E-2</c:v>
                </c:pt>
                <c:pt idx="68872">
                  <c:v>-1.85693E-2</c:v>
                </c:pt>
                <c:pt idx="68873">
                  <c:v>-1.8849100000000001E-2</c:v>
                </c:pt>
                <c:pt idx="68874">
                  <c:v>-1.9108400000000001E-2</c:v>
                </c:pt>
                <c:pt idx="68875">
                  <c:v>-1.93464E-2</c:v>
                </c:pt>
                <c:pt idx="68876">
                  <c:v>-1.95619E-2</c:v>
                </c:pt>
                <c:pt idx="68877">
                  <c:v>-1.9753900000000001E-2</c:v>
                </c:pt>
                <c:pt idx="68878">
                  <c:v>-1.9921600000000001E-2</c:v>
                </c:pt>
                <c:pt idx="68879">
                  <c:v>-2.0063999999999999E-2</c:v>
                </c:pt>
                <c:pt idx="68880">
                  <c:v>-2.0180300000000002E-2</c:v>
                </c:pt>
                <c:pt idx="68881">
                  <c:v>-2.0269499999999999E-2</c:v>
                </c:pt>
                <c:pt idx="68882">
                  <c:v>-2.0330899999999999E-2</c:v>
                </c:pt>
                <c:pt idx="68883">
                  <c:v>-2.0363800000000001E-2</c:v>
                </c:pt>
                <c:pt idx="68884">
                  <c:v>-2.0367400000000001E-2</c:v>
                </c:pt>
                <c:pt idx="68885">
                  <c:v>-2.0341000000000001E-2</c:v>
                </c:pt>
                <c:pt idx="68886">
                  <c:v>-2.0284E-2</c:v>
                </c:pt>
                <c:pt idx="68887">
                  <c:v>-2.0195899999999999E-2</c:v>
                </c:pt>
                <c:pt idx="68888">
                  <c:v>-2.0076199999999999E-2</c:v>
                </c:pt>
                <c:pt idx="68889">
                  <c:v>-1.9924299999999999E-2</c:v>
                </c:pt>
                <c:pt idx="68890">
                  <c:v>-1.9739799999999998E-2</c:v>
                </c:pt>
                <c:pt idx="68891">
                  <c:v>-1.9522399999999999E-2</c:v>
                </c:pt>
                <c:pt idx="68892">
                  <c:v>-1.9271799999999999E-2</c:v>
                </c:pt>
                <c:pt idx="68893">
                  <c:v>-1.89877E-2</c:v>
                </c:pt>
                <c:pt idx="68894">
                  <c:v>-1.8669999999999999E-2</c:v>
                </c:pt>
                <c:pt idx="68895">
                  <c:v>-1.8318399999999999E-2</c:v>
                </c:pt>
                <c:pt idx="68896">
                  <c:v>-1.7932900000000002E-2</c:v>
                </c:pt>
                <c:pt idx="68897">
                  <c:v>-1.7513500000000001E-2</c:v>
                </c:pt>
                <c:pt idx="68898">
                  <c:v>-1.7060200000000001E-2</c:v>
                </c:pt>
                <c:pt idx="68899">
                  <c:v>-1.65731E-2</c:v>
                </c:pt>
                <c:pt idx="68900">
                  <c:v>-1.6052400000000001E-2</c:v>
                </c:pt>
                <c:pt idx="68901">
                  <c:v>-1.5498400000000001E-2</c:v>
                </c:pt>
                <c:pt idx="68902">
                  <c:v>-1.4911199999999999E-2</c:v>
                </c:pt>
                <c:pt idx="68903">
                  <c:v>-1.42913E-2</c:v>
                </c:pt>
                <c:pt idx="68904">
                  <c:v>-1.3639E-2</c:v>
                </c:pt>
                <c:pt idx="68905">
                  <c:v>-1.2954800000000001E-2</c:v>
                </c:pt>
                <c:pt idx="68906">
                  <c:v>-1.22392E-2</c:v>
                </c:pt>
                <c:pt idx="68907">
                  <c:v>-1.14929E-2</c:v>
                </c:pt>
                <c:pt idx="68908">
                  <c:v>-1.0716399999999999E-2</c:v>
                </c:pt>
                <c:pt idx="68909" formatCode="0.00E+00">
                  <c:v>-9.9105800000000004E-3</c:v>
                </c:pt>
                <c:pt idx="68910" formatCode="0.00E+00">
                  <c:v>-9.0760600000000004E-3</c:v>
                </c:pt>
                <c:pt idx="68911" formatCode="0.00E+00">
                  <c:v>-8.2137100000000008E-3</c:v>
                </c:pt>
                <c:pt idx="68912" formatCode="0.00E+00">
                  <c:v>-7.3244E-3</c:v>
                </c:pt>
                <c:pt idx="68913" formatCode="0.00E+00">
                  <c:v>-6.4090800000000002E-3</c:v>
                </c:pt>
                <c:pt idx="68914" formatCode="0.00E+00">
                  <c:v>-5.4687299999999998E-3</c:v>
                </c:pt>
                <c:pt idx="68915" formatCode="0.00E+00">
                  <c:v>-4.5044000000000004E-3</c:v>
                </c:pt>
                <c:pt idx="68916" formatCode="0.00E+00">
                  <c:v>-3.51717E-3</c:v>
                </c:pt>
                <c:pt idx="68917" formatCode="0.00E+00">
                  <c:v>-2.50819E-3</c:v>
                </c:pt>
                <c:pt idx="68918" formatCode="0.00E+00">
                  <c:v>-1.47865E-3</c:v>
                </c:pt>
                <c:pt idx="68919" formatCode="0.00E+00">
                  <c:v>-4.29784E-4</c:v>
                </c:pt>
                <c:pt idx="68920" formatCode="0.00E+00">
                  <c:v>6.3710399999999999E-4</c:v>
                </c:pt>
                <c:pt idx="68921" formatCode="0.00E+00">
                  <c:v>1.72069E-3</c:v>
                </c:pt>
                <c:pt idx="68922" formatCode="0.00E+00">
                  <c:v>2.8195999999999998E-3</c:v>
                </c:pt>
                <c:pt idx="68923" formatCode="0.00E+00">
                  <c:v>3.9324299999999998E-3</c:v>
                </c:pt>
                <c:pt idx="68924" formatCode="0.00E+00">
                  <c:v>5.0577299999999999E-3</c:v>
                </c:pt>
                <c:pt idx="68925" formatCode="0.00E+00">
                  <c:v>6.1940299999999997E-3</c:v>
                </c:pt>
                <c:pt idx="68926" formatCode="0.00E+00">
                  <c:v>7.3397999999999996E-3</c:v>
                </c:pt>
                <c:pt idx="68927" formatCode="0.00E+00">
                  <c:v>8.4935099999999993E-3</c:v>
                </c:pt>
                <c:pt idx="68928" formatCode="0.00E+00">
                  <c:v>9.6535800000000001E-3</c:v>
                </c:pt>
                <c:pt idx="68929">
                  <c:v>1.0818400000000001E-2</c:v>
                </c:pt>
                <c:pt idx="68930">
                  <c:v>1.1986399999999999E-2</c:v>
                </c:pt>
                <c:pt idx="68931">
                  <c:v>1.31559E-2</c:v>
                </c:pt>
                <c:pt idx="68932">
                  <c:v>1.43252E-2</c:v>
                </c:pt>
                <c:pt idx="68933">
                  <c:v>1.54927E-2</c:v>
                </c:pt>
                <c:pt idx="68934">
                  <c:v>1.66567E-2</c:v>
                </c:pt>
                <c:pt idx="68935">
                  <c:v>1.7815500000000001E-2</c:v>
                </c:pt>
                <c:pt idx="68936">
                  <c:v>1.8967399999999999E-2</c:v>
                </c:pt>
                <c:pt idx="68937">
                  <c:v>2.0110599999999999E-2</c:v>
                </c:pt>
                <c:pt idx="68938">
                  <c:v>2.1243499999999998E-2</c:v>
                </c:pt>
                <c:pt idx="68939">
                  <c:v>2.23644E-2</c:v>
                </c:pt>
                <c:pt idx="68940">
                  <c:v>2.3471499999999999E-2</c:v>
                </c:pt>
                <c:pt idx="68941">
                  <c:v>2.45632E-2</c:v>
                </c:pt>
                <c:pt idx="68942">
                  <c:v>2.5637699999999999E-2</c:v>
                </c:pt>
                <c:pt idx="68943">
                  <c:v>2.6693399999999999E-2</c:v>
                </c:pt>
                <c:pt idx="68944">
                  <c:v>2.7728699999999998E-2</c:v>
                </c:pt>
                <c:pt idx="68945">
                  <c:v>2.8741800000000001E-2</c:v>
                </c:pt>
                <c:pt idx="68946">
                  <c:v>2.97311E-2</c:v>
                </c:pt>
                <c:pt idx="68947">
                  <c:v>3.0695099999999999E-2</c:v>
                </c:pt>
                <c:pt idx="68948">
                  <c:v>3.1632199999999999E-2</c:v>
                </c:pt>
                <c:pt idx="68949">
                  <c:v>3.2540800000000002E-2</c:v>
                </c:pt>
                <c:pt idx="68950">
                  <c:v>3.3419400000000002E-2</c:v>
                </c:pt>
                <c:pt idx="68951">
                  <c:v>3.4266600000000001E-2</c:v>
                </c:pt>
                <c:pt idx="68952">
                  <c:v>3.5080800000000002E-2</c:v>
                </c:pt>
                <c:pt idx="68953">
                  <c:v>3.5860700000000002E-2</c:v>
                </c:pt>
                <c:pt idx="68954">
                  <c:v>3.6604900000000003E-2</c:v>
                </c:pt>
                <c:pt idx="68955">
                  <c:v>3.7312100000000001E-2</c:v>
                </c:pt>
                <c:pt idx="68956">
                  <c:v>3.7981000000000001E-2</c:v>
                </c:pt>
                <c:pt idx="68957">
                  <c:v>3.8610400000000003E-2</c:v>
                </c:pt>
                <c:pt idx="68958">
                  <c:v>3.9198999999999998E-2</c:v>
                </c:pt>
                <c:pt idx="68959">
                  <c:v>3.9745900000000001E-2</c:v>
                </c:pt>
                <c:pt idx="68960">
                  <c:v>4.0249800000000002E-2</c:v>
                </c:pt>
                <c:pt idx="68961">
                  <c:v>4.0709799999999997E-2</c:v>
                </c:pt>
                <c:pt idx="68962">
                  <c:v>4.1125000000000002E-2</c:v>
                </c:pt>
                <c:pt idx="68963">
                  <c:v>4.1494400000000001E-2</c:v>
                </c:pt>
                <c:pt idx="68964">
                  <c:v>4.1817100000000003E-2</c:v>
                </c:pt>
                <c:pt idx="68965">
                  <c:v>4.2092499999999998E-2</c:v>
                </c:pt>
                <c:pt idx="68966">
                  <c:v>4.2319799999999998E-2</c:v>
                </c:pt>
                <c:pt idx="68967">
                  <c:v>4.2498399999999999E-2</c:v>
                </c:pt>
                <c:pt idx="68968">
                  <c:v>4.2627600000000002E-2</c:v>
                </c:pt>
                <c:pt idx="68969">
                  <c:v>4.2707000000000002E-2</c:v>
                </c:pt>
                <c:pt idx="68970">
                  <c:v>4.2736200000000002E-2</c:v>
                </c:pt>
                <c:pt idx="68971">
                  <c:v>4.2714700000000001E-2</c:v>
                </c:pt>
                <c:pt idx="68972">
                  <c:v>4.2642300000000001E-2</c:v>
                </c:pt>
                <c:pt idx="68973">
                  <c:v>4.2518800000000002E-2</c:v>
                </c:pt>
                <c:pt idx="68974">
                  <c:v>4.2343899999999997E-2</c:v>
                </c:pt>
                <c:pt idx="68975">
                  <c:v>4.2117700000000001E-2</c:v>
                </c:pt>
                <c:pt idx="68976">
                  <c:v>4.1840099999999998E-2</c:v>
                </c:pt>
                <c:pt idx="68977">
                  <c:v>4.1511199999999998E-2</c:v>
                </c:pt>
                <c:pt idx="68978">
                  <c:v>4.1131099999999997E-2</c:v>
                </c:pt>
                <c:pt idx="68979">
                  <c:v>4.07E-2</c:v>
                </c:pt>
                <c:pt idx="68980">
                  <c:v>4.0218299999999998E-2</c:v>
                </c:pt>
                <c:pt idx="68981">
                  <c:v>3.9686199999999998E-2</c:v>
                </c:pt>
                <c:pt idx="68982">
                  <c:v>3.9104300000000002E-2</c:v>
                </c:pt>
                <c:pt idx="68983">
                  <c:v>3.8473E-2</c:v>
                </c:pt>
                <c:pt idx="68984">
                  <c:v>3.7792899999999997E-2</c:v>
                </c:pt>
                <c:pt idx="68985">
                  <c:v>3.7064600000000003E-2</c:v>
                </c:pt>
                <c:pt idx="68986">
                  <c:v>3.6289000000000002E-2</c:v>
                </c:pt>
                <c:pt idx="68987">
                  <c:v>3.5466699999999997E-2</c:v>
                </c:pt>
                <c:pt idx="68988">
                  <c:v>3.4598700000000003E-2</c:v>
                </c:pt>
                <c:pt idx="68989">
                  <c:v>3.3685800000000002E-2</c:v>
                </c:pt>
                <c:pt idx="68990">
                  <c:v>3.2729000000000001E-2</c:v>
                </c:pt>
                <c:pt idx="68991">
                  <c:v>3.1729500000000001E-2</c:v>
                </c:pt>
                <c:pt idx="68992">
                  <c:v>3.0688400000000001E-2</c:v>
                </c:pt>
                <c:pt idx="68993">
                  <c:v>2.96067E-2</c:v>
                </c:pt>
                <c:pt idx="68994">
                  <c:v>2.8485900000000001E-2</c:v>
                </c:pt>
                <c:pt idx="68995">
                  <c:v>2.73271E-2</c:v>
                </c:pt>
                <c:pt idx="68996">
                  <c:v>2.6131700000000001E-2</c:v>
                </c:pt>
                <c:pt idx="68997">
                  <c:v>2.4901199999999998E-2</c:v>
                </c:pt>
                <c:pt idx="68998">
                  <c:v>2.3636999999999998E-2</c:v>
                </c:pt>
                <c:pt idx="68999">
                  <c:v>2.2340700000000002E-2</c:v>
                </c:pt>
                <c:pt idx="69000">
                  <c:v>2.10137E-2</c:v>
                </c:pt>
                <c:pt idx="69001">
                  <c:v>1.96578E-2</c:v>
                </c:pt>
                <c:pt idx="69002">
                  <c:v>1.8274499999999999E-2</c:v>
                </c:pt>
                <c:pt idx="69003">
                  <c:v>1.6865700000000001E-2</c:v>
                </c:pt>
                <c:pt idx="69004">
                  <c:v>1.5432899999999999E-2</c:v>
                </c:pt>
                <c:pt idx="69005">
                  <c:v>1.3978000000000001E-2</c:v>
                </c:pt>
                <c:pt idx="69006">
                  <c:v>1.25028E-2</c:v>
                </c:pt>
                <c:pt idx="69007">
                  <c:v>1.10092E-2</c:v>
                </c:pt>
                <c:pt idx="69008" formatCode="0.00E+00">
                  <c:v>9.4989099999999993E-3</c:v>
                </c:pt>
                <c:pt idx="69009" formatCode="0.00E+00">
                  <c:v>7.9739500000000005E-3</c:v>
                </c:pt>
                <c:pt idx="69010" formatCode="0.00E+00">
                  <c:v>6.4362000000000004E-3</c:v>
                </c:pt>
                <c:pt idx="69011" formatCode="0.00E+00">
                  <c:v>4.8875899999999998E-3</c:v>
                </c:pt>
                <c:pt idx="69012" formatCode="0.00E+00">
                  <c:v>3.33008E-3</c:v>
                </c:pt>
                <c:pt idx="69013" formatCode="0.00E+00">
                  <c:v>1.76564E-3</c:v>
                </c:pt>
                <c:pt idx="69014" formatCode="0.00E+00">
                  <c:v>1.9623500000000001E-4</c:v>
                </c:pt>
                <c:pt idx="69015" formatCode="0.00E+00">
                  <c:v>-1.3761400000000001E-3</c:v>
                </c:pt>
                <c:pt idx="69016" formatCode="0.00E+00">
                  <c:v>-2.9494899999999999E-3</c:v>
                </c:pt>
                <c:pt idx="69017" formatCode="0.00E+00">
                  <c:v>-4.5218200000000002E-3</c:v>
                </c:pt>
                <c:pt idx="69018" formatCode="0.00E+00">
                  <c:v>-6.0911400000000001E-3</c:v>
                </c:pt>
                <c:pt idx="69019" formatCode="0.00E+00">
                  <c:v>-7.6554600000000002E-3</c:v>
                </c:pt>
                <c:pt idx="69020" formatCode="0.00E+00">
                  <c:v>-9.2127900000000002E-3</c:v>
                </c:pt>
                <c:pt idx="69021">
                  <c:v>-1.07612E-2</c:v>
                </c:pt>
                <c:pt idx="69022">
                  <c:v>-1.22986E-2</c:v>
                </c:pt>
                <c:pt idx="69023">
                  <c:v>-1.3823200000000001E-2</c:v>
                </c:pt>
                <c:pt idx="69024">
                  <c:v>-1.53329E-2</c:v>
                </c:pt>
                <c:pt idx="69025">
                  <c:v>-1.6826000000000001E-2</c:v>
                </c:pt>
                <c:pt idx="69026">
                  <c:v>-1.8300500000000001E-2</c:v>
                </c:pt>
                <c:pt idx="69027">
                  <c:v>-1.9754500000000001E-2</c:v>
                </c:pt>
                <c:pt idx="69028">
                  <c:v>-2.1186199999999999E-2</c:v>
                </c:pt>
                <c:pt idx="69029">
                  <c:v>-2.2593800000000001E-2</c:v>
                </c:pt>
                <c:pt idx="69030">
                  <c:v>-2.39756E-2</c:v>
                </c:pt>
                <c:pt idx="69031">
                  <c:v>-2.53298E-2</c:v>
                </c:pt>
                <c:pt idx="69032">
                  <c:v>-2.66547E-2</c:v>
                </c:pt>
                <c:pt idx="69033">
                  <c:v>-2.7948799999999999E-2</c:v>
                </c:pt>
                <c:pt idx="69034">
                  <c:v>-2.9210300000000002E-2</c:v>
                </c:pt>
                <c:pt idx="69035">
                  <c:v>-3.0437800000000001E-2</c:v>
                </c:pt>
                <c:pt idx="69036">
                  <c:v>-3.1629699999999997E-2</c:v>
                </c:pt>
                <c:pt idx="69037">
                  <c:v>-3.2784599999999997E-2</c:v>
                </c:pt>
                <c:pt idx="69038">
                  <c:v>-3.3901100000000003E-2</c:v>
                </c:pt>
                <c:pt idx="69039">
                  <c:v>-3.4977800000000003E-2</c:v>
                </c:pt>
                <c:pt idx="69040">
                  <c:v>-3.6013499999999997E-2</c:v>
                </c:pt>
                <c:pt idx="69041">
                  <c:v>-3.7006900000000002E-2</c:v>
                </c:pt>
                <c:pt idx="69042">
                  <c:v>-3.7956799999999999E-2</c:v>
                </c:pt>
                <c:pt idx="69043">
                  <c:v>-3.88622E-2</c:v>
                </c:pt>
                <c:pt idx="69044">
                  <c:v>-3.9722E-2</c:v>
                </c:pt>
                <c:pt idx="69045">
                  <c:v>-4.05352E-2</c:v>
                </c:pt>
                <c:pt idx="69046">
                  <c:v>-4.1300900000000001E-2</c:v>
                </c:pt>
                <c:pt idx="69047">
                  <c:v>-4.2018300000000001E-2</c:v>
                </c:pt>
                <c:pt idx="69048">
                  <c:v>-4.2686500000000002E-2</c:v>
                </c:pt>
                <c:pt idx="69049">
                  <c:v>-4.3305000000000003E-2</c:v>
                </c:pt>
                <c:pt idx="69050">
                  <c:v>-4.3872899999999999E-2</c:v>
                </c:pt>
                <c:pt idx="69051">
                  <c:v>-4.4389900000000003E-2</c:v>
                </c:pt>
                <c:pt idx="69052">
                  <c:v>-4.4855399999999997E-2</c:v>
                </c:pt>
                <c:pt idx="69053">
                  <c:v>-4.5268900000000001E-2</c:v>
                </c:pt>
                <c:pt idx="69054">
                  <c:v>-4.56301E-2</c:v>
                </c:pt>
                <c:pt idx="69055">
                  <c:v>-4.5938800000000002E-2</c:v>
                </c:pt>
                <c:pt idx="69056">
                  <c:v>-4.6194699999999998E-2</c:v>
                </c:pt>
                <c:pt idx="69057">
                  <c:v>-4.63977E-2</c:v>
                </c:pt>
                <c:pt idx="69058">
                  <c:v>-4.65478E-2</c:v>
                </c:pt>
                <c:pt idx="69059">
                  <c:v>-4.6644900000000003E-2</c:v>
                </c:pt>
                <c:pt idx="69060">
                  <c:v>-4.66892E-2</c:v>
                </c:pt>
                <c:pt idx="69061">
                  <c:v>-4.6680899999999997E-2</c:v>
                </c:pt>
                <c:pt idx="69062">
                  <c:v>-4.6620099999999998E-2</c:v>
                </c:pt>
                <c:pt idx="69063">
                  <c:v>-4.6507100000000003E-2</c:v>
                </c:pt>
                <c:pt idx="69064">
                  <c:v>-4.6342399999999999E-2</c:v>
                </c:pt>
                <c:pt idx="69065">
                  <c:v>-4.6126300000000002E-2</c:v>
                </c:pt>
                <c:pt idx="69066">
                  <c:v>-4.5859499999999997E-2</c:v>
                </c:pt>
                <c:pt idx="69067">
                  <c:v>-4.5542399999999997E-2</c:v>
                </c:pt>
                <c:pt idx="69068">
                  <c:v>-4.5175800000000002E-2</c:v>
                </c:pt>
                <c:pt idx="69069">
                  <c:v>-4.4760300000000003E-2</c:v>
                </c:pt>
                <c:pt idx="69070">
                  <c:v>-4.4296700000000001E-2</c:v>
                </c:pt>
                <c:pt idx="69071">
                  <c:v>-4.37858E-2</c:v>
                </c:pt>
                <c:pt idx="69072">
                  <c:v>-4.3228599999999999E-2</c:v>
                </c:pt>
                <c:pt idx="69073">
                  <c:v>-4.26261E-2</c:v>
                </c:pt>
                <c:pt idx="69074">
                  <c:v>-4.1979099999999998E-2</c:v>
                </c:pt>
                <c:pt idx="69075">
                  <c:v>-4.1288800000000001E-2</c:v>
                </c:pt>
                <c:pt idx="69076">
                  <c:v>-4.0556399999999999E-2</c:v>
                </c:pt>
                <c:pt idx="69077">
                  <c:v>-3.9782900000000003E-2</c:v>
                </c:pt>
                <c:pt idx="69078">
                  <c:v>-3.89696E-2</c:v>
                </c:pt>
                <c:pt idx="69079">
                  <c:v>-3.8117900000000003E-2</c:v>
                </c:pt>
                <c:pt idx="69080">
                  <c:v>-3.7228999999999998E-2</c:v>
                </c:pt>
                <c:pt idx="69081">
                  <c:v>-3.6304200000000002E-2</c:v>
                </c:pt>
                <c:pt idx="69082">
                  <c:v>-3.5345000000000001E-2</c:v>
                </c:pt>
                <c:pt idx="69083">
                  <c:v>-3.4352899999999999E-2</c:v>
                </c:pt>
                <c:pt idx="69084">
                  <c:v>-3.3329200000000003E-2</c:v>
                </c:pt>
                <c:pt idx="69085">
                  <c:v>-3.2275600000000002E-2</c:v>
                </c:pt>
                <c:pt idx="69086">
                  <c:v>-3.1193499999999999E-2</c:v>
                </c:pt>
                <c:pt idx="69087">
                  <c:v>-3.00845E-2</c:v>
                </c:pt>
                <c:pt idx="69088">
                  <c:v>-2.8950300000000002E-2</c:v>
                </c:pt>
                <c:pt idx="69089">
                  <c:v>-2.7792399999999998E-2</c:v>
                </c:pt>
                <c:pt idx="69090">
                  <c:v>-2.6612400000000001E-2</c:v>
                </c:pt>
                <c:pt idx="69091">
                  <c:v>-2.54121E-2</c:v>
                </c:pt>
                <c:pt idx="69092">
                  <c:v>-2.4193200000000002E-2</c:v>
                </c:pt>
                <c:pt idx="69093">
                  <c:v>-2.2957200000000001E-2</c:v>
                </c:pt>
                <c:pt idx="69094">
                  <c:v>-2.17059E-2</c:v>
                </c:pt>
                <c:pt idx="69095">
                  <c:v>-2.04411E-2</c:v>
                </c:pt>
                <c:pt idx="69096">
                  <c:v>-1.9164299999999999E-2</c:v>
                </c:pt>
                <c:pt idx="69097">
                  <c:v>-1.7877400000000002E-2</c:v>
                </c:pt>
                <c:pt idx="69098">
                  <c:v>-1.6582099999999999E-2</c:v>
                </c:pt>
                <c:pt idx="69099">
                  <c:v>-1.528E-2</c:v>
                </c:pt>
                <c:pt idx="69100">
                  <c:v>-1.39728E-2</c:v>
                </c:pt>
                <c:pt idx="69101">
                  <c:v>-1.26623E-2</c:v>
                </c:pt>
                <c:pt idx="69102">
                  <c:v>-1.13501E-2</c:v>
                </c:pt>
                <c:pt idx="69103">
                  <c:v>-1.0037900000000001E-2</c:v>
                </c:pt>
                <c:pt idx="69104" formatCode="0.00E+00">
                  <c:v>-8.7273999999999997E-3</c:v>
                </c:pt>
                <c:pt idx="69105" formatCode="0.00E+00">
                  <c:v>-7.4201800000000002E-3</c:v>
                </c:pt>
                <c:pt idx="69106" formatCode="0.00E+00">
                  <c:v>-6.1178600000000001E-3</c:v>
                </c:pt>
                <c:pt idx="69107" formatCode="0.00E+00">
                  <c:v>-4.8220499999999996E-3</c:v>
                </c:pt>
                <c:pt idx="69108" formatCode="0.00E+00">
                  <c:v>-3.5343100000000001E-3</c:v>
                </c:pt>
                <c:pt idx="69109" formatCode="0.00E+00">
                  <c:v>-2.2561700000000001E-3</c:v>
                </c:pt>
                <c:pt idx="69110" formatCode="0.00E+00">
                  <c:v>-9.8914899999999993E-4</c:v>
                </c:pt>
                <c:pt idx="69111" formatCode="0.00E+00">
                  <c:v>2.6527499999999998E-4</c:v>
                </c:pt>
                <c:pt idx="69112" formatCode="0.00E+00">
                  <c:v>1.50566E-3</c:v>
                </c:pt>
                <c:pt idx="69113" formatCode="0.00E+00">
                  <c:v>2.7306000000000001E-3</c:v>
                </c:pt>
                <c:pt idx="69114" formatCode="0.00E+00">
                  <c:v>3.9387199999999997E-3</c:v>
                </c:pt>
                <c:pt idx="69115" formatCode="0.00E+00">
                  <c:v>5.1286999999999999E-3</c:v>
                </c:pt>
                <c:pt idx="69116" formatCode="0.00E+00">
                  <c:v>6.2992500000000002E-3</c:v>
                </c:pt>
                <c:pt idx="69117" formatCode="0.00E+00">
                  <c:v>7.4491100000000001E-3</c:v>
                </c:pt>
                <c:pt idx="69118" formatCode="0.00E+00">
                  <c:v>8.5771000000000007E-3</c:v>
                </c:pt>
                <c:pt idx="69119" formatCode="0.00E+00">
                  <c:v>9.6820499999999993E-3</c:v>
                </c:pt>
                <c:pt idx="69120">
                  <c:v>1.0762900000000001E-2</c:v>
                </c:pt>
                <c:pt idx="69121">
                  <c:v>1.1818499999999999E-2</c:v>
                </c:pt>
                <c:pt idx="69122">
                  <c:v>1.2847900000000001E-2</c:v>
                </c:pt>
                <c:pt idx="69123">
                  <c:v>1.3850100000000001E-2</c:v>
                </c:pt>
                <c:pt idx="69124">
                  <c:v>1.48243E-2</c:v>
                </c:pt>
                <c:pt idx="69125">
                  <c:v>1.5769600000000002E-2</c:v>
                </c:pt>
                <c:pt idx="69126">
                  <c:v>1.6685200000000001E-2</c:v>
                </c:pt>
                <c:pt idx="69127">
                  <c:v>1.7570300000000001E-2</c:v>
                </c:pt>
                <c:pt idx="69128">
                  <c:v>1.8424200000000002E-2</c:v>
                </c:pt>
                <c:pt idx="69129">
                  <c:v>1.92465E-2</c:v>
                </c:pt>
                <c:pt idx="69130">
                  <c:v>2.00363E-2</c:v>
                </c:pt>
                <c:pt idx="69131">
                  <c:v>2.0793300000000001E-2</c:v>
                </c:pt>
                <c:pt idx="69132">
                  <c:v>2.1517000000000001E-2</c:v>
                </c:pt>
                <c:pt idx="69133">
                  <c:v>2.2207000000000001E-2</c:v>
                </c:pt>
                <c:pt idx="69134">
                  <c:v>2.2862899999999999E-2</c:v>
                </c:pt>
                <c:pt idx="69135">
                  <c:v>2.3484499999999998E-2</c:v>
                </c:pt>
                <c:pt idx="69136">
                  <c:v>2.4071499999999999E-2</c:v>
                </c:pt>
                <c:pt idx="69137">
                  <c:v>2.4623800000000001E-2</c:v>
                </c:pt>
                <c:pt idx="69138">
                  <c:v>2.51411E-2</c:v>
                </c:pt>
                <c:pt idx="69139">
                  <c:v>2.56236E-2</c:v>
                </c:pt>
                <c:pt idx="69140">
                  <c:v>2.60711E-2</c:v>
                </c:pt>
                <c:pt idx="69141">
                  <c:v>2.6483799999999998E-2</c:v>
                </c:pt>
                <c:pt idx="69142">
                  <c:v>2.6861599999999999E-2</c:v>
                </c:pt>
                <c:pt idx="69143">
                  <c:v>2.7204900000000001E-2</c:v>
                </c:pt>
                <c:pt idx="69144">
                  <c:v>2.7513699999999999E-2</c:v>
                </c:pt>
                <c:pt idx="69145">
                  <c:v>2.7788400000000001E-2</c:v>
                </c:pt>
                <c:pt idx="69146">
                  <c:v>2.8029200000000001E-2</c:v>
                </c:pt>
                <c:pt idx="69147">
                  <c:v>2.8236600000000001E-2</c:v>
                </c:pt>
                <c:pt idx="69148">
                  <c:v>2.8410899999999999E-2</c:v>
                </c:pt>
                <c:pt idx="69149">
                  <c:v>2.8552600000000001E-2</c:v>
                </c:pt>
                <c:pt idx="69150">
                  <c:v>2.8662199999999999E-2</c:v>
                </c:pt>
                <c:pt idx="69151">
                  <c:v>2.87402E-2</c:v>
                </c:pt>
                <c:pt idx="69152">
                  <c:v>2.8787199999999999E-2</c:v>
                </c:pt>
                <c:pt idx="69153">
                  <c:v>2.8803800000000001E-2</c:v>
                </c:pt>
                <c:pt idx="69154">
                  <c:v>2.8790799999999998E-2</c:v>
                </c:pt>
                <c:pt idx="69155">
                  <c:v>2.8748800000000001E-2</c:v>
                </c:pt>
                <c:pt idx="69156">
                  <c:v>2.8678499999999999E-2</c:v>
                </c:pt>
                <c:pt idx="69157">
                  <c:v>2.8580700000000001E-2</c:v>
                </c:pt>
                <c:pt idx="69158">
                  <c:v>2.84563E-2</c:v>
                </c:pt>
                <c:pt idx="69159">
                  <c:v>2.8306000000000001E-2</c:v>
                </c:pt>
                <c:pt idx="69160">
                  <c:v>2.8130700000000002E-2</c:v>
                </c:pt>
                <c:pt idx="69161">
                  <c:v>2.7931399999999999E-2</c:v>
                </c:pt>
                <c:pt idx="69162">
                  <c:v>2.7708799999999999E-2</c:v>
                </c:pt>
                <c:pt idx="69163">
                  <c:v>2.7463999999999999E-2</c:v>
                </c:pt>
                <c:pt idx="69164">
                  <c:v>2.7197900000000001E-2</c:v>
                </c:pt>
                <c:pt idx="69165">
                  <c:v>2.6911500000000001E-2</c:v>
                </c:pt>
                <c:pt idx="69166">
                  <c:v>2.6605699999999999E-2</c:v>
                </c:pt>
                <c:pt idx="69167">
                  <c:v>2.6281599999999999E-2</c:v>
                </c:pt>
                <c:pt idx="69168">
                  <c:v>2.59402E-2</c:v>
                </c:pt>
                <c:pt idx="69169">
                  <c:v>2.5582400000000002E-2</c:v>
                </c:pt>
                <c:pt idx="69170">
                  <c:v>2.52094E-2</c:v>
                </c:pt>
                <c:pt idx="69171">
                  <c:v>2.48221E-2</c:v>
                </c:pt>
                <c:pt idx="69172">
                  <c:v>2.4421600000000002E-2</c:v>
                </c:pt>
                <c:pt idx="69173">
                  <c:v>2.40089E-2</c:v>
                </c:pt>
                <c:pt idx="69174">
                  <c:v>2.3584999999999998E-2</c:v>
                </c:pt>
                <c:pt idx="69175">
                  <c:v>2.3151000000000001E-2</c:v>
                </c:pt>
                <c:pt idx="69176">
                  <c:v>2.2707999999999999E-2</c:v>
                </c:pt>
                <c:pt idx="69177">
                  <c:v>2.22569E-2</c:v>
                </c:pt>
                <c:pt idx="69178">
                  <c:v>2.1798700000000001E-2</c:v>
                </c:pt>
                <c:pt idx="69179">
                  <c:v>2.13344E-2</c:v>
                </c:pt>
                <c:pt idx="69180">
                  <c:v>2.0865100000000001E-2</c:v>
                </c:pt>
                <c:pt idx="69181">
                  <c:v>2.0391599999999999E-2</c:v>
                </c:pt>
                <c:pt idx="69182">
                  <c:v>1.9914999999999999E-2</c:v>
                </c:pt>
                <c:pt idx="69183">
                  <c:v>1.9436200000000001E-2</c:v>
                </c:pt>
                <c:pt idx="69184">
                  <c:v>1.89561E-2</c:v>
                </c:pt>
                <c:pt idx="69185">
                  <c:v>1.8475499999999999E-2</c:v>
                </c:pt>
                <c:pt idx="69186">
                  <c:v>1.7995400000000002E-2</c:v>
                </c:pt>
                <c:pt idx="69187">
                  <c:v>1.7516500000000001E-2</c:v>
                </c:pt>
                <c:pt idx="69188">
                  <c:v>1.7039800000000001E-2</c:v>
                </c:pt>
                <c:pt idx="69189">
                  <c:v>1.6565900000000001E-2</c:v>
                </c:pt>
                <c:pt idx="69190">
                  <c:v>1.6095700000000001E-2</c:v>
                </c:pt>
                <c:pt idx="69191">
                  <c:v>1.5629899999999999E-2</c:v>
                </c:pt>
                <c:pt idx="69192">
                  <c:v>1.51691E-2</c:v>
                </c:pt>
                <c:pt idx="69193">
                  <c:v>1.4714100000000001E-2</c:v>
                </c:pt>
                <c:pt idx="69194">
                  <c:v>1.4265399999999999E-2</c:v>
                </c:pt>
                <c:pt idx="69195">
                  <c:v>1.38237E-2</c:v>
                </c:pt>
                <c:pt idx="69196">
                  <c:v>1.3389399999999999E-2</c:v>
                </c:pt>
                <c:pt idx="69197">
                  <c:v>1.2963199999999999E-2</c:v>
                </c:pt>
                <c:pt idx="69198">
                  <c:v>1.2545499999999999E-2</c:v>
                </c:pt>
                <c:pt idx="69199">
                  <c:v>1.21368E-2</c:v>
                </c:pt>
                <c:pt idx="69200">
                  <c:v>1.17374E-2</c:v>
                </c:pt>
                <c:pt idx="69201">
                  <c:v>1.13477E-2</c:v>
                </c:pt>
                <c:pt idx="69202">
                  <c:v>1.09681E-2</c:v>
                </c:pt>
                <c:pt idx="69203">
                  <c:v>1.05988E-2</c:v>
                </c:pt>
                <c:pt idx="69204">
                  <c:v>1.02401E-2</c:v>
                </c:pt>
                <c:pt idx="69205" formatCode="0.00E+00">
                  <c:v>9.8921600000000005E-3</c:v>
                </c:pt>
                <c:pt idx="69206" formatCode="0.00E+00">
                  <c:v>9.5551799999999999E-3</c:v>
                </c:pt>
                <c:pt idx="69207" formatCode="0.00E+00">
                  <c:v>9.2292699999999995E-3</c:v>
                </c:pt>
                <c:pt idx="69208" formatCode="0.00E+00">
                  <c:v>8.9145200000000004E-3</c:v>
                </c:pt>
                <c:pt idx="69209" formatCode="0.00E+00">
                  <c:v>8.6109800000000007E-3</c:v>
                </c:pt>
                <c:pt idx="69210" formatCode="0.00E+00">
                  <c:v>8.3186500000000003E-3</c:v>
                </c:pt>
                <c:pt idx="69211" formatCode="0.00E+00">
                  <c:v>8.0374999999999995E-3</c:v>
                </c:pt>
                <c:pt idx="69212" formatCode="0.00E+00">
                  <c:v>7.7674500000000004E-3</c:v>
                </c:pt>
                <c:pt idx="69213" formatCode="0.00E+00">
                  <c:v>7.5083900000000002E-3</c:v>
                </c:pt>
                <c:pt idx="69214" formatCode="0.00E+00">
                  <c:v>7.2601799999999998E-3</c:v>
                </c:pt>
                <c:pt idx="69215" formatCode="0.00E+00">
                  <c:v>7.0226300000000002E-3</c:v>
                </c:pt>
                <c:pt idx="69216" formatCode="0.00E+00">
                  <c:v>6.7955200000000002E-3</c:v>
                </c:pt>
                <c:pt idx="69217" formatCode="0.00E+00">
                  <c:v>6.5785899999999996E-3</c:v>
                </c:pt>
                <c:pt idx="69218" formatCode="0.00E+00">
                  <c:v>6.3715600000000001E-3</c:v>
                </c:pt>
                <c:pt idx="69219" formatCode="0.00E+00">
                  <c:v>6.1741000000000001E-3</c:v>
                </c:pt>
                <c:pt idx="69220" formatCode="0.00E+00">
                  <c:v>5.98586E-3</c:v>
                </c:pt>
                <c:pt idx="69221" formatCode="0.00E+00">
                  <c:v>5.8064400000000004E-3</c:v>
                </c:pt>
                <c:pt idx="69222" formatCode="0.00E+00">
                  <c:v>5.6354400000000002E-3</c:v>
                </c:pt>
                <c:pt idx="69223" formatCode="0.00E+00">
                  <c:v>5.4724099999999996E-3</c:v>
                </c:pt>
                <c:pt idx="69224" formatCode="0.00E+00">
                  <c:v>5.3168800000000004E-3</c:v>
                </c:pt>
                <c:pt idx="69225" formatCode="0.00E+00">
                  <c:v>5.1683500000000004E-3</c:v>
                </c:pt>
                <c:pt idx="69226" formatCode="0.00E+00">
                  <c:v>5.0262900000000001E-3</c:v>
                </c:pt>
                <c:pt idx="69227" formatCode="0.00E+00">
                  <c:v>4.89018E-3</c:v>
                </c:pt>
                <c:pt idx="69228" formatCode="0.00E+00">
                  <c:v>4.7594400000000002E-3</c:v>
                </c:pt>
                <c:pt idx="69229" formatCode="0.00E+00">
                  <c:v>4.6334799999999997E-3</c:v>
                </c:pt>
                <c:pt idx="69230" formatCode="0.00E+00">
                  <c:v>4.5117100000000004E-3</c:v>
                </c:pt>
                <c:pt idx="69231" formatCode="0.00E+00">
                  <c:v>4.3935099999999998E-3</c:v>
                </c:pt>
                <c:pt idx="69232" formatCode="0.00E+00">
                  <c:v>4.27824E-3</c:v>
                </c:pt>
                <c:pt idx="69233" formatCode="0.00E+00">
                  <c:v>4.1652599999999996E-3</c:v>
                </c:pt>
                <c:pt idx="69234" formatCode="0.00E+00">
                  <c:v>4.05391E-3</c:v>
                </c:pt>
                <c:pt idx="69235" formatCode="0.00E+00">
                  <c:v>3.9435299999999998E-3</c:v>
                </c:pt>
                <c:pt idx="69236" formatCode="0.00E+00">
                  <c:v>3.83344E-3</c:v>
                </c:pt>
                <c:pt idx="69237" formatCode="0.00E+00">
                  <c:v>3.72296E-3</c:v>
                </c:pt>
                <c:pt idx="69238" formatCode="0.00E+00">
                  <c:v>3.6114099999999998E-3</c:v>
                </c:pt>
                <c:pt idx="69239" formatCode="0.00E+00">
                  <c:v>3.49811E-3</c:v>
                </c:pt>
                <c:pt idx="69240" formatCode="0.00E+00">
                  <c:v>3.38237E-3</c:v>
                </c:pt>
                <c:pt idx="69241" formatCode="0.00E+00">
                  <c:v>3.2635099999999998E-3</c:v>
                </c:pt>
                <c:pt idx="69242" formatCode="0.00E+00">
                  <c:v>3.1408400000000002E-3</c:v>
                </c:pt>
                <c:pt idx="69243" formatCode="0.00E+00">
                  <c:v>3.0137100000000002E-3</c:v>
                </c:pt>
                <c:pt idx="69244" formatCode="0.00E+00">
                  <c:v>2.8814399999999999E-3</c:v>
                </c:pt>
                <c:pt idx="69245" formatCode="0.00E+00">
                  <c:v>2.7433700000000002E-3</c:v>
                </c:pt>
                <c:pt idx="69246" formatCode="0.00E+00">
                  <c:v>2.5988500000000002E-3</c:v>
                </c:pt>
                <c:pt idx="69247" formatCode="0.00E+00">
                  <c:v>2.4472700000000001E-3</c:v>
                </c:pt>
                <c:pt idx="69248" formatCode="0.00E+00">
                  <c:v>2.2879900000000002E-3</c:v>
                </c:pt>
                <c:pt idx="69249" formatCode="0.00E+00">
                  <c:v>2.1204100000000001E-3</c:v>
                </c:pt>
                <c:pt idx="69250" formatCode="0.00E+00">
                  <c:v>1.94396E-3</c:v>
                </c:pt>
                <c:pt idx="69251" formatCode="0.00E+00">
                  <c:v>1.7580600000000001E-3</c:v>
                </c:pt>
                <c:pt idx="69252" formatCode="0.00E+00">
                  <c:v>1.5621700000000001E-3</c:v>
                </c:pt>
                <c:pt idx="69253" formatCode="0.00E+00">
                  <c:v>1.3557700000000001E-3</c:v>
                </c:pt>
                <c:pt idx="69254" formatCode="0.00E+00">
                  <c:v>1.1383700000000001E-3</c:v>
                </c:pt>
                <c:pt idx="69255" formatCode="0.00E+00">
                  <c:v>9.0950000000000004E-4</c:v>
                </c:pt>
                <c:pt idx="69256" formatCode="0.00E+00">
                  <c:v>6.6870999999999999E-4</c:v>
                </c:pt>
                <c:pt idx="69257" formatCode="0.00E+00">
                  <c:v>4.1558699999999998E-4</c:v>
                </c:pt>
                <c:pt idx="69258" formatCode="0.00E+00">
                  <c:v>1.4975000000000001E-4</c:v>
                </c:pt>
                <c:pt idx="69259" formatCode="0.00E+00">
                  <c:v>-1.2915600000000001E-4</c:v>
                </c:pt>
                <c:pt idx="69260" formatCode="0.00E+00">
                  <c:v>-4.2145099999999999E-4</c:v>
                </c:pt>
                <c:pt idx="69261" formatCode="0.00E+00">
                  <c:v>-7.2742100000000001E-4</c:v>
                </c:pt>
                <c:pt idx="69262" formatCode="0.00E+00">
                  <c:v>-1.04732E-3</c:v>
                </c:pt>
                <c:pt idx="69263" formatCode="0.00E+00">
                  <c:v>-1.3813600000000001E-3</c:v>
                </c:pt>
                <c:pt idx="69264" formatCode="0.00E+00">
                  <c:v>-1.7297199999999999E-3</c:v>
                </c:pt>
                <c:pt idx="69265" formatCode="0.00E+00">
                  <c:v>-2.0925499999999999E-3</c:v>
                </c:pt>
                <c:pt idx="69266" formatCode="0.00E+00">
                  <c:v>-2.4699600000000002E-3</c:v>
                </c:pt>
                <c:pt idx="69267" formatCode="0.00E+00">
                  <c:v>-2.86199E-3</c:v>
                </c:pt>
                <c:pt idx="69268" formatCode="0.00E+00">
                  <c:v>-3.2686899999999999E-3</c:v>
                </c:pt>
                <c:pt idx="69269" formatCode="0.00E+00">
                  <c:v>-3.69003E-3</c:v>
                </c:pt>
                <c:pt idx="69270" formatCode="0.00E+00">
                  <c:v>-4.1259599999999997E-3</c:v>
                </c:pt>
                <c:pt idx="69271" formatCode="0.00E+00">
                  <c:v>-4.5763899999999996E-3</c:v>
                </c:pt>
                <c:pt idx="69272" formatCode="0.00E+00">
                  <c:v>-5.0411700000000002E-3</c:v>
                </c:pt>
                <c:pt idx="69273" formatCode="0.00E+00">
                  <c:v>-5.5201299999999998E-3</c:v>
                </c:pt>
                <c:pt idx="69274" formatCode="0.00E+00">
                  <c:v>-6.0130499999999998E-3</c:v>
                </c:pt>
                <c:pt idx="69275" formatCode="0.00E+00">
                  <c:v>-6.51967E-3</c:v>
                </c:pt>
                <c:pt idx="69276" formatCode="0.00E+00">
                  <c:v>-7.0396699999999996E-3</c:v>
                </c:pt>
                <c:pt idx="69277" formatCode="0.00E+00">
                  <c:v>-7.5727299999999997E-3</c:v>
                </c:pt>
                <c:pt idx="69278" formatCode="0.00E+00">
                  <c:v>-8.1184499999999993E-3</c:v>
                </c:pt>
                <c:pt idx="69279" formatCode="0.00E+00">
                  <c:v>-8.6764000000000008E-3</c:v>
                </c:pt>
                <c:pt idx="69280" formatCode="0.00E+00">
                  <c:v>-9.2461100000000001E-3</c:v>
                </c:pt>
                <c:pt idx="69281" formatCode="0.00E+00">
                  <c:v>-9.8270900000000001E-3</c:v>
                </c:pt>
                <c:pt idx="69282">
                  <c:v>-1.0418800000000001E-2</c:v>
                </c:pt>
                <c:pt idx="69283">
                  <c:v>-1.10206E-2</c:v>
                </c:pt>
                <c:pt idx="69284">
                  <c:v>-1.1631900000000001E-2</c:v>
                </c:pt>
                <c:pt idx="69285">
                  <c:v>-1.22521E-2</c:v>
                </c:pt>
                <c:pt idx="69286">
                  <c:v>-1.28804E-2</c:v>
                </c:pt>
                <c:pt idx="69287">
                  <c:v>-1.35161E-2</c:v>
                </c:pt>
                <c:pt idx="69288">
                  <c:v>-1.41584E-2</c:v>
                </c:pt>
                <c:pt idx="69289">
                  <c:v>-1.48066E-2</c:v>
                </c:pt>
                <c:pt idx="69290">
                  <c:v>-1.5459799999999999E-2</c:v>
                </c:pt>
                <c:pt idx="69291">
                  <c:v>-1.6117200000000002E-2</c:v>
                </c:pt>
                <c:pt idx="69292">
                  <c:v>-1.6777799999999999E-2</c:v>
                </c:pt>
                <c:pt idx="69293">
                  <c:v>-1.74407E-2</c:v>
                </c:pt>
                <c:pt idx="69294">
                  <c:v>-1.8105099999999999E-2</c:v>
                </c:pt>
                <c:pt idx="69295">
                  <c:v>-1.87698E-2</c:v>
                </c:pt>
                <c:pt idx="69296">
                  <c:v>-1.9434E-2</c:v>
                </c:pt>
                <c:pt idx="69297">
                  <c:v>-2.00965E-2</c:v>
                </c:pt>
                <c:pt idx="69298">
                  <c:v>-2.0756500000000001E-2</c:v>
                </c:pt>
                <c:pt idx="69299">
                  <c:v>-2.14127E-2</c:v>
                </c:pt>
                <c:pt idx="69300">
                  <c:v>-2.2064199999999999E-2</c:v>
                </c:pt>
                <c:pt idx="69301">
                  <c:v>-2.2709799999999999E-2</c:v>
                </c:pt>
                <c:pt idx="69302">
                  <c:v>-2.3348500000000001E-2</c:v>
                </c:pt>
                <c:pt idx="69303">
                  <c:v>-2.39791E-2</c:v>
                </c:pt>
                <c:pt idx="69304">
                  <c:v>-2.4600500000000001E-2</c:v>
                </c:pt>
                <c:pt idx="69305">
                  <c:v>-2.52117E-2</c:v>
                </c:pt>
                <c:pt idx="69306">
                  <c:v>-2.5811400000000002E-2</c:v>
                </c:pt>
                <c:pt idx="69307">
                  <c:v>-2.6398499999999998E-2</c:v>
                </c:pt>
                <c:pt idx="69308">
                  <c:v>-2.69719E-2</c:v>
                </c:pt>
                <c:pt idx="69309">
                  <c:v>-2.7530499999999999E-2</c:v>
                </c:pt>
                <c:pt idx="69310">
                  <c:v>-2.80731E-2</c:v>
                </c:pt>
                <c:pt idx="69311">
                  <c:v>-2.8598599999999998E-2</c:v>
                </c:pt>
                <c:pt idx="69312">
                  <c:v>-2.9105900000000001E-2</c:v>
                </c:pt>
                <c:pt idx="69313">
                  <c:v>-2.9593899999999999E-2</c:v>
                </c:pt>
                <c:pt idx="69314">
                  <c:v>-3.0061500000000001E-2</c:v>
                </c:pt>
                <c:pt idx="69315">
                  <c:v>-3.0507599999999999E-2</c:v>
                </c:pt>
                <c:pt idx="69316">
                  <c:v>-3.09311E-2</c:v>
                </c:pt>
                <c:pt idx="69317">
                  <c:v>-3.1330999999999998E-2</c:v>
                </c:pt>
                <c:pt idx="69318">
                  <c:v>-3.17063E-2</c:v>
                </c:pt>
                <c:pt idx="69319">
                  <c:v>-3.2056000000000001E-2</c:v>
                </c:pt>
                <c:pt idx="69320">
                  <c:v>-3.2378999999999998E-2</c:v>
                </c:pt>
                <c:pt idx="69321">
                  <c:v>-3.2674500000000002E-2</c:v>
                </c:pt>
                <c:pt idx="69322">
                  <c:v>-3.2941400000000003E-2</c:v>
                </c:pt>
                <c:pt idx="69323">
                  <c:v>-3.3179E-2</c:v>
                </c:pt>
                <c:pt idx="69324">
                  <c:v>-3.3386300000000001E-2</c:v>
                </c:pt>
                <c:pt idx="69325">
                  <c:v>-3.3562500000000002E-2</c:v>
                </c:pt>
                <c:pt idx="69326">
                  <c:v>-3.3706899999999998E-2</c:v>
                </c:pt>
                <c:pt idx="69327">
                  <c:v>-3.3818599999999997E-2</c:v>
                </c:pt>
                <c:pt idx="69328">
                  <c:v>-3.3896900000000001E-2</c:v>
                </c:pt>
                <c:pt idx="69329">
                  <c:v>-3.3941199999999998E-2</c:v>
                </c:pt>
                <c:pt idx="69330">
                  <c:v>-3.3950899999999999E-2</c:v>
                </c:pt>
                <c:pt idx="69331">
                  <c:v>-3.3925200000000003E-2</c:v>
                </c:pt>
                <c:pt idx="69332">
                  <c:v>-3.3863799999999999E-2</c:v>
                </c:pt>
                <c:pt idx="69333">
                  <c:v>-3.3765999999999997E-2</c:v>
                </c:pt>
                <c:pt idx="69334">
                  <c:v>-3.3631500000000002E-2</c:v>
                </c:pt>
                <c:pt idx="69335">
                  <c:v>-3.3459799999999998E-2</c:v>
                </c:pt>
                <c:pt idx="69336">
                  <c:v>-3.3250599999999998E-2</c:v>
                </c:pt>
                <c:pt idx="69337">
                  <c:v>-3.3003600000000001E-2</c:v>
                </c:pt>
                <c:pt idx="69338">
                  <c:v>-3.2718400000000002E-2</c:v>
                </c:pt>
                <c:pt idx="69339">
                  <c:v>-3.2395E-2</c:v>
                </c:pt>
                <c:pt idx="69340">
                  <c:v>-3.2033199999999998E-2</c:v>
                </c:pt>
                <c:pt idx="69341">
                  <c:v>-3.1632899999999999E-2</c:v>
                </c:pt>
                <c:pt idx="69342">
                  <c:v>-3.1194E-2</c:v>
                </c:pt>
                <c:pt idx="69343">
                  <c:v>-3.07166E-2</c:v>
                </c:pt>
                <c:pt idx="69344">
                  <c:v>-3.02008E-2</c:v>
                </c:pt>
                <c:pt idx="69345">
                  <c:v>-2.9646599999999999E-2</c:v>
                </c:pt>
                <c:pt idx="69346">
                  <c:v>-2.9054300000000002E-2</c:v>
                </c:pt>
                <c:pt idx="69347">
                  <c:v>-2.84242E-2</c:v>
                </c:pt>
                <c:pt idx="69348">
                  <c:v>-2.77565E-2</c:v>
                </c:pt>
                <c:pt idx="69349">
                  <c:v>-2.7051599999999999E-2</c:v>
                </c:pt>
                <c:pt idx="69350">
                  <c:v>-2.6309900000000001E-2</c:v>
                </c:pt>
                <c:pt idx="69351">
                  <c:v>-2.55319E-2</c:v>
                </c:pt>
                <c:pt idx="69352">
                  <c:v>-2.4718199999999999E-2</c:v>
                </c:pt>
                <c:pt idx="69353">
                  <c:v>-2.38692E-2</c:v>
                </c:pt>
                <c:pt idx="69354">
                  <c:v>-2.2985700000000001E-2</c:v>
                </c:pt>
                <c:pt idx="69355">
                  <c:v>-2.2068399999999998E-2</c:v>
                </c:pt>
                <c:pt idx="69356">
                  <c:v>-2.1118000000000001E-2</c:v>
                </c:pt>
                <c:pt idx="69357">
                  <c:v>-2.0135400000000001E-2</c:v>
                </c:pt>
                <c:pt idx="69358">
                  <c:v>-1.9121300000000001E-2</c:v>
                </c:pt>
                <c:pt idx="69359">
                  <c:v>-1.8076700000000001E-2</c:v>
                </c:pt>
                <c:pt idx="69360">
                  <c:v>-1.70026E-2</c:v>
                </c:pt>
                <c:pt idx="69361">
                  <c:v>-1.5900000000000001E-2</c:v>
                </c:pt>
                <c:pt idx="69362">
                  <c:v>-1.477E-2</c:v>
                </c:pt>
                <c:pt idx="69363">
                  <c:v>-1.3613500000000001E-2</c:v>
                </c:pt>
                <c:pt idx="69364">
                  <c:v>-1.2431899999999999E-2</c:v>
                </c:pt>
                <c:pt idx="69365">
                  <c:v>-1.1226399999999999E-2</c:v>
                </c:pt>
                <c:pt idx="69366" formatCode="0.00E+00">
                  <c:v>-9.9980299999999998E-3</c:v>
                </c:pt>
                <c:pt idx="69367" formatCode="0.00E+00">
                  <c:v>-8.7482399999999991E-3</c:v>
                </c:pt>
                <c:pt idx="69368" formatCode="0.00E+00">
                  <c:v>-7.4783200000000001E-3</c:v>
                </c:pt>
                <c:pt idx="69369" formatCode="0.00E+00">
                  <c:v>-6.1896399999999997E-3</c:v>
                </c:pt>
                <c:pt idx="69370" formatCode="0.00E+00">
                  <c:v>-4.8835800000000002E-3</c:v>
                </c:pt>
                <c:pt idx="69371" formatCode="0.00E+00">
                  <c:v>-3.5615899999999999E-3</c:v>
                </c:pt>
                <c:pt idx="69372" formatCode="0.00E+00">
                  <c:v>-2.2251200000000001E-3</c:v>
                </c:pt>
                <c:pt idx="69373" formatCode="0.00E+00">
                  <c:v>-8.7568499999999996E-4</c:v>
                </c:pt>
                <c:pt idx="69374" formatCode="0.00E+00">
                  <c:v>4.8520300000000002E-4</c:v>
                </c:pt>
                <c:pt idx="69375" formatCode="0.00E+00">
                  <c:v>1.8559900000000001E-3</c:v>
                </c:pt>
                <c:pt idx="69376" formatCode="0.00E+00">
                  <c:v>3.2350999999999999E-3</c:v>
                </c:pt>
                <c:pt idx="69377" formatCode="0.00E+00">
                  <c:v>4.6209500000000004E-3</c:v>
                </c:pt>
                <c:pt idx="69378" formatCode="0.00E+00">
                  <c:v>6.0118999999999997E-3</c:v>
                </c:pt>
                <c:pt idx="69379" formatCode="0.00E+00">
                  <c:v>7.40633E-3</c:v>
                </c:pt>
                <c:pt idx="69380" formatCode="0.00E+00">
                  <c:v>8.8025900000000008E-3</c:v>
                </c:pt>
                <c:pt idx="69381">
                  <c:v>1.0199E-2</c:v>
                </c:pt>
                <c:pt idx="69382">
                  <c:v>1.1594E-2</c:v>
                </c:pt>
                <c:pt idx="69383">
                  <c:v>1.2985699999999999E-2</c:v>
                </c:pt>
                <c:pt idx="69384">
                  <c:v>1.4372599999999999E-2</c:v>
                </c:pt>
                <c:pt idx="69385">
                  <c:v>1.57529E-2</c:v>
                </c:pt>
                <c:pt idx="69386">
                  <c:v>1.7125000000000001E-2</c:v>
                </c:pt>
                <c:pt idx="69387">
                  <c:v>1.8487199999999999E-2</c:v>
                </c:pt>
                <c:pt idx="69388">
                  <c:v>1.98377E-2</c:v>
                </c:pt>
                <c:pt idx="69389">
                  <c:v>2.1174999999999999E-2</c:v>
                </c:pt>
                <c:pt idx="69390">
                  <c:v>2.2497300000000001E-2</c:v>
                </c:pt>
                <c:pt idx="69391">
                  <c:v>2.3803000000000001E-2</c:v>
                </c:pt>
                <c:pt idx="69392">
                  <c:v>2.5090500000000002E-2</c:v>
                </c:pt>
                <c:pt idx="69393">
                  <c:v>2.6357999999999999E-2</c:v>
                </c:pt>
                <c:pt idx="69394">
                  <c:v>2.7604199999999999E-2</c:v>
                </c:pt>
                <c:pt idx="69395">
                  <c:v>2.8827200000000001E-2</c:v>
                </c:pt>
                <c:pt idx="69396">
                  <c:v>3.0025699999999999E-2</c:v>
                </c:pt>
                <c:pt idx="69397">
                  <c:v>3.1198E-2</c:v>
                </c:pt>
                <c:pt idx="69398">
                  <c:v>3.2342599999999999E-2</c:v>
                </c:pt>
                <c:pt idx="69399">
                  <c:v>3.3458099999999998E-2</c:v>
                </c:pt>
                <c:pt idx="69400">
                  <c:v>3.4542999999999997E-2</c:v>
                </c:pt>
                <c:pt idx="69401">
                  <c:v>3.5596000000000003E-2</c:v>
                </c:pt>
                <c:pt idx="69402">
                  <c:v>3.6615599999999998E-2</c:v>
                </c:pt>
                <c:pt idx="69403">
                  <c:v>3.7600500000000002E-2</c:v>
                </c:pt>
                <c:pt idx="69404">
                  <c:v>3.8549399999999998E-2</c:v>
                </c:pt>
                <c:pt idx="69405">
                  <c:v>3.9461099999999999E-2</c:v>
                </c:pt>
                <c:pt idx="69406">
                  <c:v>4.0334399999999999E-2</c:v>
                </c:pt>
                <c:pt idx="69407">
                  <c:v>4.1168200000000002E-2</c:v>
                </c:pt>
                <c:pt idx="69408">
                  <c:v>4.1961199999999997E-2</c:v>
                </c:pt>
                <c:pt idx="69409">
                  <c:v>4.27125E-2</c:v>
                </c:pt>
                <c:pt idx="69410">
                  <c:v>4.3421000000000001E-2</c:v>
                </c:pt>
                <c:pt idx="69411">
                  <c:v>4.4085800000000001E-2</c:v>
                </c:pt>
                <c:pt idx="69412">
                  <c:v>4.4706000000000003E-2</c:v>
                </c:pt>
                <c:pt idx="69413">
                  <c:v>4.5280800000000003E-2</c:v>
                </c:pt>
                <c:pt idx="69414">
                  <c:v>4.5809299999999997E-2</c:v>
                </c:pt>
                <c:pt idx="69415">
                  <c:v>4.6290900000000003E-2</c:v>
                </c:pt>
                <c:pt idx="69416">
                  <c:v>4.6724799999999997E-2</c:v>
                </c:pt>
                <c:pt idx="69417">
                  <c:v>4.71105E-2</c:v>
                </c:pt>
                <c:pt idx="69418">
                  <c:v>4.7447499999999997E-2</c:v>
                </c:pt>
                <c:pt idx="69419">
                  <c:v>4.7735100000000003E-2</c:v>
                </c:pt>
                <c:pt idx="69420">
                  <c:v>4.7973099999999998E-2</c:v>
                </c:pt>
                <c:pt idx="69421">
                  <c:v>4.8161000000000002E-2</c:v>
                </c:pt>
                <c:pt idx="69422">
                  <c:v>4.8298500000000001E-2</c:v>
                </c:pt>
                <c:pt idx="69423">
                  <c:v>4.8385499999999998E-2</c:v>
                </c:pt>
                <c:pt idx="69424">
                  <c:v>4.8421699999999998E-2</c:v>
                </c:pt>
                <c:pt idx="69425">
                  <c:v>4.8407199999999997E-2</c:v>
                </c:pt>
                <c:pt idx="69426">
                  <c:v>4.8341700000000001E-2</c:v>
                </c:pt>
                <c:pt idx="69427">
                  <c:v>4.8225400000000002E-2</c:v>
                </c:pt>
                <c:pt idx="69428">
                  <c:v>4.8058299999999998E-2</c:v>
                </c:pt>
                <c:pt idx="69429">
                  <c:v>4.78407E-2</c:v>
                </c:pt>
                <c:pt idx="69430">
                  <c:v>4.75726E-2</c:v>
                </c:pt>
                <c:pt idx="69431">
                  <c:v>4.7254600000000001E-2</c:v>
                </c:pt>
                <c:pt idx="69432">
                  <c:v>4.6886799999999999E-2</c:v>
                </c:pt>
                <c:pt idx="69433">
                  <c:v>4.64696E-2</c:v>
                </c:pt>
                <c:pt idx="69434">
                  <c:v>4.6003700000000002E-2</c:v>
                </c:pt>
                <c:pt idx="69435">
                  <c:v>4.5489500000000002E-2</c:v>
                </c:pt>
                <c:pt idx="69436">
                  <c:v>4.4927599999999998E-2</c:v>
                </c:pt>
                <c:pt idx="69437">
                  <c:v>4.4318700000000003E-2</c:v>
                </c:pt>
                <c:pt idx="69438">
                  <c:v>4.3663500000000001E-2</c:v>
                </c:pt>
                <c:pt idx="69439">
                  <c:v>4.2962800000000002E-2</c:v>
                </c:pt>
                <c:pt idx="69440">
                  <c:v>4.2217400000000002E-2</c:v>
                </c:pt>
                <c:pt idx="69441">
                  <c:v>4.1428199999999998E-2</c:v>
                </c:pt>
                <c:pt idx="69442">
                  <c:v>4.0596199999999999E-2</c:v>
                </c:pt>
                <c:pt idx="69443">
                  <c:v>3.9722399999999998E-2</c:v>
                </c:pt>
                <c:pt idx="69444">
                  <c:v>3.8807800000000003E-2</c:v>
                </c:pt>
                <c:pt idx="69445">
                  <c:v>3.7853600000000001E-2</c:v>
                </c:pt>
                <c:pt idx="69446">
                  <c:v>3.6860799999999999E-2</c:v>
                </c:pt>
                <c:pt idx="69447">
                  <c:v>3.58307E-2</c:v>
                </c:pt>
                <c:pt idx="69448">
                  <c:v>3.4764499999999997E-2</c:v>
                </c:pt>
                <c:pt idx="69449">
                  <c:v>3.3663499999999999E-2</c:v>
                </c:pt>
                <c:pt idx="69450">
                  <c:v>3.2529099999999998E-2</c:v>
                </c:pt>
                <c:pt idx="69451">
                  <c:v>3.1362599999999997E-2</c:v>
                </c:pt>
                <c:pt idx="69452">
                  <c:v>3.0165399999999998E-2</c:v>
                </c:pt>
                <c:pt idx="69453">
                  <c:v>2.89389E-2</c:v>
                </c:pt>
                <c:pt idx="69454">
                  <c:v>2.76846E-2</c:v>
                </c:pt>
                <c:pt idx="69455">
                  <c:v>2.64041E-2</c:v>
                </c:pt>
                <c:pt idx="69456">
                  <c:v>2.50989E-2</c:v>
                </c:pt>
                <c:pt idx="69457">
                  <c:v>2.3770400000000001E-2</c:v>
                </c:pt>
                <c:pt idx="69458">
                  <c:v>2.24204E-2</c:v>
                </c:pt>
                <c:pt idx="69459">
                  <c:v>2.10504E-2</c:v>
                </c:pt>
                <c:pt idx="69460">
                  <c:v>1.9661999999999999E-2</c:v>
                </c:pt>
                <c:pt idx="69461">
                  <c:v>1.82568E-2</c:v>
                </c:pt>
                <c:pt idx="69462">
                  <c:v>1.68367E-2</c:v>
                </c:pt>
                <c:pt idx="69463">
                  <c:v>1.5403099999999999E-2</c:v>
                </c:pt>
                <c:pt idx="69464">
                  <c:v>1.3957799999999999E-2</c:v>
                </c:pt>
                <c:pt idx="69465">
                  <c:v>1.25025E-2</c:v>
                </c:pt>
                <c:pt idx="69466">
                  <c:v>1.10388E-2</c:v>
                </c:pt>
                <c:pt idx="69467" formatCode="0.00E+00">
                  <c:v>9.5685200000000005E-3</c:v>
                </c:pt>
                <c:pt idx="69468" formatCode="0.00E+00">
                  <c:v>8.0932999999999995E-3</c:v>
                </c:pt>
                <c:pt idx="69469" formatCode="0.00E+00">
                  <c:v>6.6148500000000002E-3</c:v>
                </c:pt>
                <c:pt idx="69470" formatCode="0.00E+00">
                  <c:v>5.1348499999999998E-3</c:v>
                </c:pt>
                <c:pt idx="69471" formatCode="0.00E+00">
                  <c:v>3.6549899999999999E-3</c:v>
                </c:pt>
                <c:pt idx="69472" formatCode="0.00E+00">
                  <c:v>2.1769599999999999E-3</c:v>
                </c:pt>
                <c:pt idx="69473" formatCode="0.00E+00">
                  <c:v>7.0240899999999998E-4</c:v>
                </c:pt>
                <c:pt idx="69474" formatCode="0.00E+00">
                  <c:v>-7.6699500000000002E-4</c:v>
                </c:pt>
                <c:pt idx="69475" formatCode="0.00E+00">
                  <c:v>-2.2296199999999999E-3</c:v>
                </c:pt>
                <c:pt idx="69476" formatCode="0.00E+00">
                  <c:v>-3.6838299999999999E-3</c:v>
                </c:pt>
                <c:pt idx="69477" formatCode="0.00E+00">
                  <c:v>-5.1280500000000003E-3</c:v>
                </c:pt>
                <c:pt idx="69478" formatCode="0.00E+00">
                  <c:v>-6.5606700000000002E-3</c:v>
                </c:pt>
                <c:pt idx="69479" formatCode="0.00E+00">
                  <c:v>-7.9801500000000001E-3</c:v>
                </c:pt>
                <c:pt idx="69480" formatCode="0.00E+00">
                  <c:v>-9.3849599999999995E-3</c:v>
                </c:pt>
                <c:pt idx="69481">
                  <c:v>-1.0773599999999999E-2</c:v>
                </c:pt>
                <c:pt idx="69482">
                  <c:v>-1.21446E-2</c:v>
                </c:pt>
                <c:pt idx="69483">
                  <c:v>-1.34965E-2</c:v>
                </c:pt>
                <c:pt idx="69484">
                  <c:v>-1.48279E-2</c:v>
                </c:pt>
                <c:pt idx="69485">
                  <c:v>-1.61374E-2</c:v>
                </c:pt>
                <c:pt idx="69486">
                  <c:v>-1.74238E-2</c:v>
                </c:pt>
                <c:pt idx="69487">
                  <c:v>-1.86856E-2</c:v>
                </c:pt>
                <c:pt idx="69488">
                  <c:v>-1.9921700000000001E-2</c:v>
                </c:pt>
                <c:pt idx="69489">
                  <c:v>-2.1130800000000002E-2</c:v>
                </c:pt>
                <c:pt idx="69490">
                  <c:v>-2.23117E-2</c:v>
                </c:pt>
                <c:pt idx="69491">
                  <c:v>-2.3463399999999999E-2</c:v>
                </c:pt>
                <c:pt idx="69492">
                  <c:v>-2.45848E-2</c:v>
                </c:pt>
                <c:pt idx="69493">
                  <c:v>-2.5674700000000002E-2</c:v>
                </c:pt>
                <c:pt idx="69494">
                  <c:v>-2.6732300000000001E-2</c:v>
                </c:pt>
                <c:pt idx="69495">
                  <c:v>-2.7756599999999999E-2</c:v>
                </c:pt>
                <c:pt idx="69496">
                  <c:v>-2.87467E-2</c:v>
                </c:pt>
                <c:pt idx="69497">
                  <c:v>-2.9701700000000001E-2</c:v>
                </c:pt>
                <c:pt idx="69498">
                  <c:v>-3.06209E-2</c:v>
                </c:pt>
                <c:pt idx="69499">
                  <c:v>-3.15036E-2</c:v>
                </c:pt>
                <c:pt idx="69500">
                  <c:v>-3.2349000000000003E-2</c:v>
                </c:pt>
                <c:pt idx="69501">
                  <c:v>-3.3156600000000001E-2</c:v>
                </c:pt>
                <c:pt idx="69502">
                  <c:v>-3.3925700000000003E-2</c:v>
                </c:pt>
                <c:pt idx="69503">
                  <c:v>-3.46558E-2</c:v>
                </c:pt>
                <c:pt idx="69504">
                  <c:v>-3.5346599999999999E-2</c:v>
                </c:pt>
                <c:pt idx="69505">
                  <c:v>-3.5997500000000002E-2</c:v>
                </c:pt>
                <c:pt idx="69506">
                  <c:v>-3.66082E-2</c:v>
                </c:pt>
                <c:pt idx="69507">
                  <c:v>-3.71784E-2</c:v>
                </c:pt>
                <c:pt idx="69508">
                  <c:v>-3.77078E-2</c:v>
                </c:pt>
                <c:pt idx="69509">
                  <c:v>-3.8196399999999998E-2</c:v>
                </c:pt>
                <c:pt idx="69510">
                  <c:v>-3.8643900000000002E-2</c:v>
                </c:pt>
                <c:pt idx="69511">
                  <c:v>-3.90502E-2</c:v>
                </c:pt>
                <c:pt idx="69512">
                  <c:v>-3.94153E-2</c:v>
                </c:pt>
                <c:pt idx="69513">
                  <c:v>-3.9739200000000002E-2</c:v>
                </c:pt>
                <c:pt idx="69514">
                  <c:v>-4.0022099999999998E-2</c:v>
                </c:pt>
                <c:pt idx="69515">
                  <c:v>-4.0264000000000001E-2</c:v>
                </c:pt>
                <c:pt idx="69516">
                  <c:v>-4.0465099999999997E-2</c:v>
                </c:pt>
                <c:pt idx="69517">
                  <c:v>-4.0625599999999998E-2</c:v>
                </c:pt>
                <c:pt idx="69518">
                  <c:v>-4.0745799999999999E-2</c:v>
                </c:pt>
                <c:pt idx="69519">
                  <c:v>-4.0826099999999997E-2</c:v>
                </c:pt>
                <c:pt idx="69520">
                  <c:v>-4.0866699999999999E-2</c:v>
                </c:pt>
                <c:pt idx="69521">
                  <c:v>-4.08682E-2</c:v>
                </c:pt>
                <c:pt idx="69522">
                  <c:v>-4.0830999999999999E-2</c:v>
                </c:pt>
                <c:pt idx="69523">
                  <c:v>-4.07555E-2</c:v>
                </c:pt>
                <c:pt idx="69524">
                  <c:v>-4.0642299999999999E-2</c:v>
                </c:pt>
                <c:pt idx="69525">
                  <c:v>-4.0492100000000003E-2</c:v>
                </c:pt>
                <c:pt idx="69526">
                  <c:v>-4.0305399999999998E-2</c:v>
                </c:pt>
                <c:pt idx="69527">
                  <c:v>-4.0083000000000001E-2</c:v>
                </c:pt>
                <c:pt idx="69528">
                  <c:v>-3.9825399999999997E-2</c:v>
                </c:pt>
                <c:pt idx="69529">
                  <c:v>-3.9533499999999999E-2</c:v>
                </c:pt>
                <c:pt idx="69530">
                  <c:v>-3.9208100000000003E-2</c:v>
                </c:pt>
                <c:pt idx="69531">
                  <c:v>-3.8849799999999997E-2</c:v>
                </c:pt>
                <c:pt idx="69532">
                  <c:v>-3.8459699999999999E-2</c:v>
                </c:pt>
                <c:pt idx="69533">
                  <c:v>-3.8038500000000003E-2</c:v>
                </c:pt>
                <c:pt idx="69534">
                  <c:v>-3.7587099999999998E-2</c:v>
                </c:pt>
                <c:pt idx="69535">
                  <c:v>-3.7106399999999998E-2</c:v>
                </c:pt>
                <c:pt idx="69536">
                  <c:v>-3.6597400000000002E-2</c:v>
                </c:pt>
                <c:pt idx="69537">
                  <c:v>-3.6061099999999999E-2</c:v>
                </c:pt>
                <c:pt idx="69538">
                  <c:v>-3.5498399999999999E-2</c:v>
                </c:pt>
                <c:pt idx="69539">
                  <c:v>-3.4910299999999998E-2</c:v>
                </c:pt>
                <c:pt idx="69540">
                  <c:v>-3.4297899999999999E-2</c:v>
                </c:pt>
                <c:pt idx="69541">
                  <c:v>-3.3662200000000003E-2</c:v>
                </c:pt>
                <c:pt idx="69542">
                  <c:v>-3.3004199999999997E-2</c:v>
                </c:pt>
                <c:pt idx="69543">
                  <c:v>-3.2325E-2</c:v>
                </c:pt>
                <c:pt idx="69544">
                  <c:v>-3.1625599999999997E-2</c:v>
                </c:pt>
                <c:pt idx="69545">
                  <c:v>-3.09071E-2</c:v>
                </c:pt>
                <c:pt idx="69546">
                  <c:v>-3.0170700000000002E-2</c:v>
                </c:pt>
                <c:pt idx="69547">
                  <c:v>-2.94173E-2</c:v>
                </c:pt>
                <c:pt idx="69548">
                  <c:v>-2.8648099999999999E-2</c:v>
                </c:pt>
                <c:pt idx="69549">
                  <c:v>-2.7864199999999999E-2</c:v>
                </c:pt>
                <c:pt idx="69550">
                  <c:v>-2.70666E-2</c:v>
                </c:pt>
                <c:pt idx="69551">
                  <c:v>-2.6256499999999999E-2</c:v>
                </c:pt>
                <c:pt idx="69552">
                  <c:v>-2.54348E-2</c:v>
                </c:pt>
                <c:pt idx="69553">
                  <c:v>-2.4602700000000002E-2</c:v>
                </c:pt>
                <c:pt idx="69554">
                  <c:v>-2.37612E-2</c:v>
                </c:pt>
                <c:pt idx="69555">
                  <c:v>-2.2911399999999998E-2</c:v>
                </c:pt>
                <c:pt idx="69556">
                  <c:v>-2.2054399999999998E-2</c:v>
                </c:pt>
                <c:pt idx="69557">
                  <c:v>-2.1191100000000001E-2</c:v>
                </c:pt>
                <c:pt idx="69558">
                  <c:v>-2.03226E-2</c:v>
                </c:pt>
                <c:pt idx="69559">
                  <c:v>-1.94498E-2</c:v>
                </c:pt>
                <c:pt idx="69560">
                  <c:v>-1.8573800000000001E-2</c:v>
                </c:pt>
                <c:pt idx="69561">
                  <c:v>-1.7695499999999999E-2</c:v>
                </c:pt>
                <c:pt idx="69562">
                  <c:v>-1.6815799999999999E-2</c:v>
                </c:pt>
                <c:pt idx="69563">
                  <c:v>-1.59358E-2</c:v>
                </c:pt>
                <c:pt idx="69564">
                  <c:v>-1.50562E-2</c:v>
                </c:pt>
                <c:pt idx="69565">
                  <c:v>-1.4178E-2</c:v>
                </c:pt>
                <c:pt idx="69566">
                  <c:v>-1.3302E-2</c:v>
                </c:pt>
                <c:pt idx="69567">
                  <c:v>-1.24291E-2</c:v>
                </c:pt>
                <c:pt idx="69568">
                  <c:v>-1.1560000000000001E-2</c:v>
                </c:pt>
                <c:pt idx="69569">
                  <c:v>-1.06955E-2</c:v>
                </c:pt>
                <c:pt idx="69570" formatCode="0.00E+00">
                  <c:v>-9.8364699999999999E-3</c:v>
                </c:pt>
                <c:pt idx="69571" formatCode="0.00E+00">
                  <c:v>-8.9835100000000001E-3</c:v>
                </c:pt>
                <c:pt idx="69572" formatCode="0.00E+00">
                  <c:v>-8.1373499999999998E-3</c:v>
                </c:pt>
                <c:pt idx="69573" formatCode="0.00E+00">
                  <c:v>-7.2986400000000003E-3</c:v>
                </c:pt>
                <c:pt idx="69574" formatCode="0.00E+00">
                  <c:v>-6.4680400000000004E-3</c:v>
                </c:pt>
                <c:pt idx="69575" formatCode="0.00E+00">
                  <c:v>-5.6461300000000001E-3</c:v>
                </c:pt>
                <c:pt idx="69576" formatCode="0.00E+00">
                  <c:v>-4.8335000000000001E-3</c:v>
                </c:pt>
                <c:pt idx="69577" formatCode="0.00E+00">
                  <c:v>-4.03068E-3</c:v>
                </c:pt>
                <c:pt idx="69578" formatCode="0.00E+00">
                  <c:v>-3.2381799999999998E-3</c:v>
                </c:pt>
                <c:pt idx="69579" formatCode="0.00E+00">
                  <c:v>-2.45648E-3</c:v>
                </c:pt>
                <c:pt idx="69580" formatCode="0.00E+00">
                  <c:v>-1.68603E-3</c:v>
                </c:pt>
                <c:pt idx="69581" formatCode="0.00E+00">
                  <c:v>-9.2724599999999995E-4</c:v>
                </c:pt>
                <c:pt idx="69582" formatCode="0.00E+00">
                  <c:v>-1.8050299999999999E-4</c:v>
                </c:pt>
                <c:pt idx="69583" formatCode="0.00E+00">
                  <c:v>5.5384499999999997E-4</c:v>
                </c:pt>
                <c:pt idx="69584" formatCode="0.00E+00">
                  <c:v>1.2754800000000001E-3</c:v>
                </c:pt>
                <c:pt idx="69585" formatCode="0.00E+00">
                  <c:v>1.9841099999999999E-3</c:v>
                </c:pt>
                <c:pt idx="69586" formatCode="0.00E+00">
                  <c:v>2.6794800000000001E-3</c:v>
                </c:pt>
                <c:pt idx="69587" formatCode="0.00E+00">
                  <c:v>3.3613699999999998E-3</c:v>
                </c:pt>
                <c:pt idx="69588" formatCode="0.00E+00">
                  <c:v>4.0295699999999997E-3</c:v>
                </c:pt>
                <c:pt idx="69589" formatCode="0.00E+00">
                  <c:v>4.6839300000000002E-3</c:v>
                </c:pt>
                <c:pt idx="69590" formatCode="0.00E+00">
                  <c:v>5.3243099999999996E-3</c:v>
                </c:pt>
                <c:pt idx="69591" formatCode="0.00E+00">
                  <c:v>5.9506000000000003E-3</c:v>
                </c:pt>
                <c:pt idx="69592" formatCode="0.00E+00">
                  <c:v>6.5627200000000002E-3</c:v>
                </c:pt>
                <c:pt idx="69593" formatCode="0.00E+00">
                  <c:v>7.1606300000000003E-3</c:v>
                </c:pt>
                <c:pt idx="69594" formatCode="0.00E+00">
                  <c:v>7.74429E-3</c:v>
                </c:pt>
                <c:pt idx="69595" formatCode="0.00E+00">
                  <c:v>8.3137100000000002E-3</c:v>
                </c:pt>
                <c:pt idx="69596" formatCode="0.00E+00">
                  <c:v>8.8689200000000006E-3</c:v>
                </c:pt>
                <c:pt idx="69597" formatCode="0.00E+00">
                  <c:v>9.4099800000000001E-3</c:v>
                </c:pt>
                <c:pt idx="69598" formatCode="0.00E+00">
                  <c:v>9.9369499999999999E-3</c:v>
                </c:pt>
                <c:pt idx="69599">
                  <c:v>1.04499E-2</c:v>
                </c:pt>
                <c:pt idx="69600">
                  <c:v>1.09491E-2</c:v>
                </c:pt>
                <c:pt idx="69601">
                  <c:v>1.1434400000000001E-2</c:v>
                </c:pt>
                <c:pt idx="69602">
                  <c:v>1.19063E-2</c:v>
                </c:pt>
                <c:pt idx="69603">
                  <c:v>1.2364699999999999E-2</c:v>
                </c:pt>
                <c:pt idx="69604">
                  <c:v>1.281E-2</c:v>
                </c:pt>
                <c:pt idx="69605">
                  <c:v>1.32423E-2</c:v>
                </c:pt>
                <c:pt idx="69606">
                  <c:v>1.36618E-2</c:v>
                </c:pt>
                <c:pt idx="69607">
                  <c:v>1.4068900000000001E-2</c:v>
                </c:pt>
                <c:pt idx="69608">
                  <c:v>1.4463699999999999E-2</c:v>
                </c:pt>
                <c:pt idx="69609">
                  <c:v>1.48465E-2</c:v>
                </c:pt>
                <c:pt idx="69610">
                  <c:v>1.52176E-2</c:v>
                </c:pt>
                <c:pt idx="69611">
                  <c:v>1.55774E-2</c:v>
                </c:pt>
                <c:pt idx="69612">
                  <c:v>1.5925999999999999E-2</c:v>
                </c:pt>
                <c:pt idx="69613">
                  <c:v>1.6263699999999999E-2</c:v>
                </c:pt>
                <c:pt idx="69614">
                  <c:v>1.6591000000000002E-2</c:v>
                </c:pt>
                <c:pt idx="69615">
                  <c:v>1.6908099999999999E-2</c:v>
                </c:pt>
                <c:pt idx="69616">
                  <c:v>1.72152E-2</c:v>
                </c:pt>
                <c:pt idx="69617">
                  <c:v>1.7512900000000001E-2</c:v>
                </c:pt>
                <c:pt idx="69618">
                  <c:v>1.78012E-2</c:v>
                </c:pt>
                <c:pt idx="69619">
                  <c:v>1.8080599999999999E-2</c:v>
                </c:pt>
                <c:pt idx="69620">
                  <c:v>1.83515E-2</c:v>
                </c:pt>
                <c:pt idx="69621">
                  <c:v>1.8613999999999999E-2</c:v>
                </c:pt>
                <c:pt idx="69622">
                  <c:v>1.88685E-2</c:v>
                </c:pt>
                <c:pt idx="69623">
                  <c:v>1.9115300000000002E-2</c:v>
                </c:pt>
                <c:pt idx="69624">
                  <c:v>1.9354699999999999E-2</c:v>
                </c:pt>
                <c:pt idx="69625">
                  <c:v>1.9587E-2</c:v>
                </c:pt>
                <c:pt idx="69626">
                  <c:v>1.9812400000000001E-2</c:v>
                </c:pt>
                <c:pt idx="69627">
                  <c:v>2.0031299999999998E-2</c:v>
                </c:pt>
                <c:pt idx="69628">
                  <c:v>2.0244000000000002E-2</c:v>
                </c:pt>
                <c:pt idx="69629">
                  <c:v>2.04505E-2</c:v>
                </c:pt>
                <c:pt idx="69630">
                  <c:v>2.0651300000000001E-2</c:v>
                </c:pt>
                <c:pt idx="69631">
                  <c:v>2.0846400000000001E-2</c:v>
                </c:pt>
                <c:pt idx="69632">
                  <c:v>2.1036200000000001E-2</c:v>
                </c:pt>
                <c:pt idx="69633">
                  <c:v>2.1220800000000001E-2</c:v>
                </c:pt>
                <c:pt idx="69634">
                  <c:v>2.14004E-2</c:v>
                </c:pt>
                <c:pt idx="69635">
                  <c:v>2.1575199999999999E-2</c:v>
                </c:pt>
                <c:pt idx="69636">
                  <c:v>2.1745199999999999E-2</c:v>
                </c:pt>
                <c:pt idx="69637">
                  <c:v>2.1910800000000001E-2</c:v>
                </c:pt>
                <c:pt idx="69638">
                  <c:v>2.2071799999999999E-2</c:v>
                </c:pt>
                <c:pt idx="69639">
                  <c:v>2.2228600000000001E-2</c:v>
                </c:pt>
                <c:pt idx="69640">
                  <c:v>2.2381000000000002E-2</c:v>
                </c:pt>
                <c:pt idx="69641">
                  <c:v>2.2529199999999999E-2</c:v>
                </c:pt>
                <c:pt idx="69642">
                  <c:v>2.26733E-2</c:v>
                </c:pt>
                <c:pt idx="69643">
                  <c:v>2.2813199999999999E-2</c:v>
                </c:pt>
                <c:pt idx="69644">
                  <c:v>2.2948900000000001E-2</c:v>
                </c:pt>
                <c:pt idx="69645">
                  <c:v>2.3080400000000001E-2</c:v>
                </c:pt>
                <c:pt idx="69646">
                  <c:v>2.3207800000000001E-2</c:v>
                </c:pt>
                <c:pt idx="69647">
                  <c:v>2.3330799999999999E-2</c:v>
                </c:pt>
                <c:pt idx="69648">
                  <c:v>2.3449399999999999E-2</c:v>
                </c:pt>
                <c:pt idx="69649">
                  <c:v>2.3563600000000001E-2</c:v>
                </c:pt>
                <c:pt idx="69650">
                  <c:v>2.3673199999999998E-2</c:v>
                </c:pt>
                <c:pt idx="69651">
                  <c:v>2.3778000000000001E-2</c:v>
                </c:pt>
                <c:pt idx="69652">
                  <c:v>2.3877900000000001E-2</c:v>
                </c:pt>
                <c:pt idx="69653">
                  <c:v>2.3972799999999999E-2</c:v>
                </c:pt>
                <c:pt idx="69654">
                  <c:v>2.4062299999999998E-2</c:v>
                </c:pt>
                <c:pt idx="69655">
                  <c:v>2.4146399999999998E-2</c:v>
                </c:pt>
                <c:pt idx="69656">
                  <c:v>2.4224699999999998E-2</c:v>
                </c:pt>
                <c:pt idx="69657">
                  <c:v>2.4297099999999999E-2</c:v>
                </c:pt>
                <c:pt idx="69658">
                  <c:v>2.4363200000000002E-2</c:v>
                </c:pt>
                <c:pt idx="69659">
                  <c:v>2.4422699999999999E-2</c:v>
                </c:pt>
                <c:pt idx="69660">
                  <c:v>2.4475400000000001E-2</c:v>
                </c:pt>
                <c:pt idx="69661">
                  <c:v>2.4521000000000001E-2</c:v>
                </c:pt>
                <c:pt idx="69662">
                  <c:v>2.45591E-2</c:v>
                </c:pt>
                <c:pt idx="69663">
                  <c:v>2.4589300000000001E-2</c:v>
                </c:pt>
                <c:pt idx="69664">
                  <c:v>2.4611399999999999E-2</c:v>
                </c:pt>
                <c:pt idx="69665">
                  <c:v>2.4624900000000002E-2</c:v>
                </c:pt>
                <c:pt idx="69666">
                  <c:v>2.4629499999999999E-2</c:v>
                </c:pt>
                <c:pt idx="69667">
                  <c:v>2.4624699999999999E-2</c:v>
                </c:pt>
                <c:pt idx="69668">
                  <c:v>2.4610300000000002E-2</c:v>
                </c:pt>
                <c:pt idx="69669">
                  <c:v>2.4585699999999999E-2</c:v>
                </c:pt>
                <c:pt idx="69670">
                  <c:v>2.4550700000000002E-2</c:v>
                </c:pt>
                <c:pt idx="69671">
                  <c:v>2.4504700000000001E-2</c:v>
                </c:pt>
                <c:pt idx="69672">
                  <c:v>2.4447300000000002E-2</c:v>
                </c:pt>
                <c:pt idx="69673">
                  <c:v>2.4378199999999999E-2</c:v>
                </c:pt>
                <c:pt idx="69674">
                  <c:v>2.42969E-2</c:v>
                </c:pt>
                <c:pt idx="69675">
                  <c:v>2.4202899999999999E-2</c:v>
                </c:pt>
                <c:pt idx="69676">
                  <c:v>2.4095999999999999E-2</c:v>
                </c:pt>
                <c:pt idx="69677">
                  <c:v>2.39755E-2</c:v>
                </c:pt>
                <c:pt idx="69678">
                  <c:v>2.38412E-2</c:v>
                </c:pt>
                <c:pt idx="69679">
                  <c:v>2.3692600000000001E-2</c:v>
                </c:pt>
                <c:pt idx="69680">
                  <c:v>2.35293E-2</c:v>
                </c:pt>
                <c:pt idx="69681">
                  <c:v>2.3350900000000001E-2</c:v>
                </c:pt>
                <c:pt idx="69682">
                  <c:v>2.31571E-2</c:v>
                </c:pt>
                <c:pt idx="69683">
                  <c:v>2.29473E-2</c:v>
                </c:pt>
                <c:pt idx="69684">
                  <c:v>2.27213E-2</c:v>
                </c:pt>
                <c:pt idx="69685">
                  <c:v>2.2478700000000001E-2</c:v>
                </c:pt>
                <c:pt idx="69686">
                  <c:v>2.2219099999999999E-2</c:v>
                </c:pt>
                <c:pt idx="69687">
                  <c:v>2.1942199999999999E-2</c:v>
                </c:pt>
                <c:pt idx="69688">
                  <c:v>2.1647799999999998E-2</c:v>
                </c:pt>
                <c:pt idx="69689">
                  <c:v>2.1335400000000001E-2</c:v>
                </c:pt>
                <c:pt idx="69690">
                  <c:v>2.1004800000000001E-2</c:v>
                </c:pt>
                <c:pt idx="69691">
                  <c:v>2.0655799999999998E-2</c:v>
                </c:pt>
                <c:pt idx="69692">
                  <c:v>2.02881E-2</c:v>
                </c:pt>
                <c:pt idx="69693">
                  <c:v>1.99014E-2</c:v>
                </c:pt>
                <c:pt idx="69694">
                  <c:v>1.9495599999999998E-2</c:v>
                </c:pt>
                <c:pt idx="69695">
                  <c:v>1.90706E-2</c:v>
                </c:pt>
                <c:pt idx="69696">
                  <c:v>1.8626E-2</c:v>
                </c:pt>
                <c:pt idx="69697">
                  <c:v>1.8161900000000002E-2</c:v>
                </c:pt>
                <c:pt idx="69698">
                  <c:v>1.7678099999999999E-2</c:v>
                </c:pt>
                <c:pt idx="69699">
                  <c:v>1.7174499999999999E-2</c:v>
                </c:pt>
                <c:pt idx="69700">
                  <c:v>1.6651099999999999E-2</c:v>
                </c:pt>
                <c:pt idx="69701">
                  <c:v>1.6107900000000001E-2</c:v>
                </c:pt>
                <c:pt idx="69702">
                  <c:v>1.55449E-2</c:v>
                </c:pt>
                <c:pt idx="69703">
                  <c:v>1.4962100000000001E-2</c:v>
                </c:pt>
                <c:pt idx="69704">
                  <c:v>1.43596E-2</c:v>
                </c:pt>
                <c:pt idx="69705">
                  <c:v>1.37375E-2</c:v>
                </c:pt>
                <c:pt idx="69706">
                  <c:v>1.3096E-2</c:v>
                </c:pt>
                <c:pt idx="69707">
                  <c:v>1.2435099999999999E-2</c:v>
                </c:pt>
                <c:pt idx="69708">
                  <c:v>1.17552E-2</c:v>
                </c:pt>
                <c:pt idx="69709">
                  <c:v>1.1056399999999999E-2</c:v>
                </c:pt>
                <c:pt idx="69710">
                  <c:v>1.0338999999999999E-2</c:v>
                </c:pt>
                <c:pt idx="69711" formatCode="0.00E+00">
                  <c:v>9.6032400000000007E-3</c:v>
                </c:pt>
                <c:pt idx="69712" formatCode="0.00E+00">
                  <c:v>8.8495599999999994E-3</c:v>
                </c:pt>
                <c:pt idx="69713" formatCode="0.00E+00">
                  <c:v>8.0782900000000001E-3</c:v>
                </c:pt>
                <c:pt idx="69714" formatCode="0.00E+00">
                  <c:v>7.2898199999999998E-3</c:v>
                </c:pt>
                <c:pt idx="69715" formatCode="0.00E+00">
                  <c:v>6.4845900000000001E-3</c:v>
                </c:pt>
                <c:pt idx="69716" formatCode="0.00E+00">
                  <c:v>5.6630600000000001E-3</c:v>
                </c:pt>
                <c:pt idx="69717" formatCode="0.00E+00">
                  <c:v>4.8257500000000002E-3</c:v>
                </c:pt>
                <c:pt idx="69718" formatCode="0.00E+00">
                  <c:v>3.9731799999999998E-3</c:v>
                </c:pt>
                <c:pt idx="69719" formatCode="0.00E+00">
                  <c:v>3.1059299999999998E-3</c:v>
                </c:pt>
                <c:pt idx="69720" formatCode="0.00E+00">
                  <c:v>2.2245899999999998E-3</c:v>
                </c:pt>
                <c:pt idx="69721" formatCode="0.00E+00">
                  <c:v>1.3297999999999999E-3</c:v>
                </c:pt>
                <c:pt idx="69722" formatCode="0.00E+00">
                  <c:v>4.2223599999999999E-4</c:v>
                </c:pt>
                <c:pt idx="69723" formatCode="0.00E+00">
                  <c:v>-4.9741900000000003E-4</c:v>
                </c:pt>
                <c:pt idx="69724" formatCode="0.00E+00">
                  <c:v>-1.4284300000000001E-3</c:v>
                </c:pt>
                <c:pt idx="69725" formatCode="0.00E+00">
                  <c:v>-2.3700399999999999E-3</c:v>
                </c:pt>
                <c:pt idx="69726" formatCode="0.00E+00">
                  <c:v>-3.32147E-3</c:v>
                </c:pt>
                <c:pt idx="69727" formatCode="0.00E+00">
                  <c:v>-4.28189E-3</c:v>
                </c:pt>
                <c:pt idx="69728" formatCode="0.00E+00">
                  <c:v>-5.2504600000000002E-3</c:v>
                </c:pt>
                <c:pt idx="69729" formatCode="0.00E+00">
                  <c:v>-6.2263099999999997E-3</c:v>
                </c:pt>
                <c:pt idx="69730" formatCode="0.00E+00">
                  <c:v>-7.2085400000000003E-3</c:v>
                </c:pt>
                <c:pt idx="69731" formatCode="0.00E+00">
                  <c:v>-8.1962400000000005E-3</c:v>
                </c:pt>
                <c:pt idx="69732" formatCode="0.00E+00">
                  <c:v>-9.1884600000000007E-3</c:v>
                </c:pt>
                <c:pt idx="69733">
                  <c:v>-1.0184199999999999E-2</c:v>
                </c:pt>
                <c:pt idx="69734">
                  <c:v>-1.11825E-2</c:v>
                </c:pt>
                <c:pt idx="69735">
                  <c:v>-1.2182399999999999E-2</c:v>
                </c:pt>
                <c:pt idx="69736">
                  <c:v>-1.31828E-2</c:v>
                </c:pt>
                <c:pt idx="69737">
                  <c:v>-1.4182699999999999E-2</c:v>
                </c:pt>
                <c:pt idx="69738">
                  <c:v>-1.5181E-2</c:v>
                </c:pt>
                <c:pt idx="69739">
                  <c:v>-1.6176599999999999E-2</c:v>
                </c:pt>
                <c:pt idx="69740">
                  <c:v>-1.71685E-2</c:v>
                </c:pt>
                <c:pt idx="69741">
                  <c:v>-1.8155500000000001E-2</c:v>
                </c:pt>
                <c:pt idx="69742">
                  <c:v>-1.9136500000000001E-2</c:v>
                </c:pt>
                <c:pt idx="69743">
                  <c:v>-2.01105E-2</c:v>
                </c:pt>
                <c:pt idx="69744">
                  <c:v>-2.10762E-2</c:v>
                </c:pt>
                <c:pt idx="69745">
                  <c:v>-2.2032599999999999E-2</c:v>
                </c:pt>
                <c:pt idx="69746">
                  <c:v>-2.2978499999999999E-2</c:v>
                </c:pt>
                <c:pt idx="69747">
                  <c:v>-2.3912800000000001E-2</c:v>
                </c:pt>
                <c:pt idx="69748">
                  <c:v>-2.4834200000000001E-2</c:v>
                </c:pt>
                <c:pt idx="69749">
                  <c:v>-2.5741799999999999E-2</c:v>
                </c:pt>
                <c:pt idx="69750">
                  <c:v>-2.66343E-2</c:v>
                </c:pt>
                <c:pt idx="69751">
                  <c:v>-2.75106E-2</c:v>
                </c:pt>
                <c:pt idx="69752">
                  <c:v>-2.8369700000000001E-2</c:v>
                </c:pt>
                <c:pt idx="69753">
                  <c:v>-2.9210199999999999E-2</c:v>
                </c:pt>
                <c:pt idx="69754">
                  <c:v>-3.00313E-2</c:v>
                </c:pt>
                <c:pt idx="69755">
                  <c:v>-3.08317E-2</c:v>
                </c:pt>
                <c:pt idx="69756">
                  <c:v>-3.1610399999999997E-2</c:v>
                </c:pt>
                <c:pt idx="69757">
                  <c:v>-3.2366300000000001E-2</c:v>
                </c:pt>
                <c:pt idx="69758">
                  <c:v>-3.3098299999999997E-2</c:v>
                </c:pt>
                <c:pt idx="69759">
                  <c:v>-3.3805500000000002E-2</c:v>
                </c:pt>
                <c:pt idx="69760">
                  <c:v>-3.4486799999999998E-2</c:v>
                </c:pt>
                <c:pt idx="69761">
                  <c:v>-3.5141199999999997E-2</c:v>
                </c:pt>
                <c:pt idx="69762">
                  <c:v>-3.5767699999999999E-2</c:v>
                </c:pt>
                <c:pt idx="69763">
                  <c:v>-3.6365500000000002E-2</c:v>
                </c:pt>
                <c:pt idx="69764">
                  <c:v>-3.6933500000000001E-2</c:v>
                </c:pt>
                <c:pt idx="69765">
                  <c:v>-3.7470900000000001E-2</c:v>
                </c:pt>
                <c:pt idx="69766">
                  <c:v>-3.7976799999999998E-2</c:v>
                </c:pt>
                <c:pt idx="69767">
                  <c:v>-3.8450499999999999E-2</c:v>
                </c:pt>
                <c:pt idx="69768">
                  <c:v>-3.8891000000000002E-2</c:v>
                </c:pt>
                <c:pt idx="69769">
                  <c:v>-3.9297699999999998E-2</c:v>
                </c:pt>
                <c:pt idx="69770">
                  <c:v>-3.9669799999999998E-2</c:v>
                </c:pt>
                <c:pt idx="69771">
                  <c:v>-4.0006699999999999E-2</c:v>
                </c:pt>
                <c:pt idx="69772">
                  <c:v>-4.0307599999999999E-2</c:v>
                </c:pt>
                <c:pt idx="69773">
                  <c:v>-4.0571999999999997E-2</c:v>
                </c:pt>
                <c:pt idx="69774">
                  <c:v>-4.0799200000000001E-2</c:v>
                </c:pt>
                <c:pt idx="69775">
                  <c:v>-4.0988799999999999E-2</c:v>
                </c:pt>
                <c:pt idx="69776">
                  <c:v>-4.1140299999999998E-2</c:v>
                </c:pt>
                <c:pt idx="69777">
                  <c:v>-4.1253199999999997E-2</c:v>
                </c:pt>
                <c:pt idx="69778">
                  <c:v>-4.1327099999999999E-2</c:v>
                </c:pt>
                <c:pt idx="69779">
                  <c:v>-4.1361700000000001E-2</c:v>
                </c:pt>
                <c:pt idx="69780">
                  <c:v>-4.13566E-2</c:v>
                </c:pt>
                <c:pt idx="69781">
                  <c:v>-4.1311599999999997E-2</c:v>
                </c:pt>
                <c:pt idx="69782">
                  <c:v>-4.1226499999999999E-2</c:v>
                </c:pt>
                <c:pt idx="69783">
                  <c:v>-4.1101100000000002E-2</c:v>
                </c:pt>
                <c:pt idx="69784">
                  <c:v>-4.0935300000000001E-2</c:v>
                </c:pt>
                <c:pt idx="69785">
                  <c:v>-4.0729000000000001E-2</c:v>
                </c:pt>
                <c:pt idx="69786">
                  <c:v>-4.0482200000000003E-2</c:v>
                </c:pt>
                <c:pt idx="69787">
                  <c:v>-4.0195000000000002E-2</c:v>
                </c:pt>
                <c:pt idx="69788">
                  <c:v>-3.9867399999999997E-2</c:v>
                </c:pt>
                <c:pt idx="69789">
                  <c:v>-3.94995E-2</c:v>
                </c:pt>
                <c:pt idx="69790">
                  <c:v>-3.9091500000000001E-2</c:v>
                </c:pt>
                <c:pt idx="69791">
                  <c:v>-3.8643700000000003E-2</c:v>
                </c:pt>
                <c:pt idx="69792">
                  <c:v>-3.8156299999999997E-2</c:v>
                </c:pt>
                <c:pt idx="69793">
                  <c:v>-3.7629700000000002E-2</c:v>
                </c:pt>
                <c:pt idx="69794">
                  <c:v>-3.7064300000000001E-2</c:v>
                </c:pt>
                <c:pt idx="69795">
                  <c:v>-3.6460399999999997E-2</c:v>
                </c:pt>
                <c:pt idx="69796">
                  <c:v>-3.5818700000000002E-2</c:v>
                </c:pt>
                <c:pt idx="69797">
                  <c:v>-3.5139499999999997E-2</c:v>
                </c:pt>
                <c:pt idx="69798">
                  <c:v>-3.4423500000000003E-2</c:v>
                </c:pt>
                <c:pt idx="69799">
                  <c:v>-3.3671300000000001E-2</c:v>
                </c:pt>
                <c:pt idx="69800">
                  <c:v>-3.2883500000000003E-2</c:v>
                </c:pt>
                <c:pt idx="69801">
                  <c:v>-3.2060999999999999E-2</c:v>
                </c:pt>
                <c:pt idx="69802">
                  <c:v>-3.12045E-2</c:v>
                </c:pt>
                <c:pt idx="69803">
                  <c:v>-3.03147E-2</c:v>
                </c:pt>
                <c:pt idx="69804">
                  <c:v>-2.9392600000000001E-2</c:v>
                </c:pt>
                <c:pt idx="69805">
                  <c:v>-2.84389E-2</c:v>
                </c:pt>
                <c:pt idx="69806">
                  <c:v>-2.7454800000000001E-2</c:v>
                </c:pt>
                <c:pt idx="69807">
                  <c:v>-2.6441099999999999E-2</c:v>
                </c:pt>
                <c:pt idx="69808">
                  <c:v>-2.5398899999999999E-2</c:v>
                </c:pt>
                <c:pt idx="69809">
                  <c:v>-2.4329199999999999E-2</c:v>
                </c:pt>
                <c:pt idx="69810">
                  <c:v>-2.32331E-2</c:v>
                </c:pt>
                <c:pt idx="69811">
                  <c:v>-2.2111800000000001E-2</c:v>
                </c:pt>
                <c:pt idx="69812">
                  <c:v>-2.09663E-2</c:v>
                </c:pt>
                <c:pt idx="69813">
                  <c:v>-1.9798E-2</c:v>
                </c:pt>
                <c:pt idx="69814">
                  <c:v>-1.8608099999999999E-2</c:v>
                </c:pt>
                <c:pt idx="69815">
                  <c:v>-1.7397699999999999E-2</c:v>
                </c:pt>
                <c:pt idx="69816">
                  <c:v>-1.6168200000000001E-2</c:v>
                </c:pt>
                <c:pt idx="69817">
                  <c:v>-1.4920900000000001E-2</c:v>
                </c:pt>
                <c:pt idx="69818">
                  <c:v>-1.36571E-2</c:v>
                </c:pt>
                <c:pt idx="69819">
                  <c:v>-1.2378200000000001E-2</c:v>
                </c:pt>
                <c:pt idx="69820">
                  <c:v>-1.1085599999999999E-2</c:v>
                </c:pt>
                <c:pt idx="69821" formatCode="0.00E+00">
                  <c:v>-9.7805900000000005E-3</c:v>
                </c:pt>
                <c:pt idx="69822" formatCode="0.00E+00">
                  <c:v>-8.4646800000000005E-3</c:v>
                </c:pt>
                <c:pt idx="69823" formatCode="0.00E+00">
                  <c:v>-7.1392599999999997E-3</c:v>
                </c:pt>
                <c:pt idx="69824" formatCode="0.00E+00">
                  <c:v>-5.80578E-3</c:v>
                </c:pt>
                <c:pt idx="69825" formatCode="0.00E+00">
                  <c:v>-4.4657000000000004E-3</c:v>
                </c:pt>
                <c:pt idx="69826" formatCode="0.00E+00">
                  <c:v>-3.1204700000000002E-3</c:v>
                </c:pt>
                <c:pt idx="69827" formatCode="0.00E+00">
                  <c:v>-1.7715700000000001E-3</c:v>
                </c:pt>
                <c:pt idx="69828" formatCode="0.00E+00">
                  <c:v>-4.2047599999999998E-4</c:v>
                </c:pt>
                <c:pt idx="69829" formatCode="0.00E+00">
                  <c:v>9.3133599999999995E-4</c:v>
                </c:pt>
                <c:pt idx="69830" formatCode="0.00E+00">
                  <c:v>2.28239E-3</c:v>
                </c:pt>
                <c:pt idx="69831" formatCode="0.00E+00">
                  <c:v>3.6311899999999999E-3</c:v>
                </c:pt>
                <c:pt idx="69832" formatCode="0.00E+00">
                  <c:v>4.9762799999999996E-3</c:v>
                </c:pt>
                <c:pt idx="69833" formatCode="0.00E+00">
                  <c:v>6.3161600000000004E-3</c:v>
                </c:pt>
                <c:pt idx="69834" formatCode="0.00E+00">
                  <c:v>7.6493899999999998E-3</c:v>
                </c:pt>
                <c:pt idx="69835" formatCode="0.00E+00">
                  <c:v>8.9744999999999998E-3</c:v>
                </c:pt>
                <c:pt idx="69836">
                  <c:v>1.0290000000000001E-2</c:v>
                </c:pt>
                <c:pt idx="69837">
                  <c:v>1.15946E-2</c:v>
                </c:pt>
                <c:pt idx="69838">
                  <c:v>1.2886699999999999E-2</c:v>
                </c:pt>
                <c:pt idx="69839">
                  <c:v>1.4165000000000001E-2</c:v>
                </c:pt>
                <c:pt idx="69840">
                  <c:v>1.54281E-2</c:v>
                </c:pt>
                <c:pt idx="69841">
                  <c:v>1.6674600000000001E-2</c:v>
                </c:pt>
                <c:pt idx="69842">
                  <c:v>1.7903100000000002E-2</c:v>
                </c:pt>
                <c:pt idx="69843">
                  <c:v>1.9112400000000002E-2</c:v>
                </c:pt>
                <c:pt idx="69844">
                  <c:v>2.0301199999999998E-2</c:v>
                </c:pt>
                <c:pt idx="69845">
                  <c:v>2.14682E-2</c:v>
                </c:pt>
                <c:pt idx="69846">
                  <c:v>2.26121E-2</c:v>
                </c:pt>
                <c:pt idx="69847">
                  <c:v>2.3731700000000001E-2</c:v>
                </c:pt>
                <c:pt idx="69848">
                  <c:v>2.4825900000000001E-2</c:v>
                </c:pt>
                <c:pt idx="69849">
                  <c:v>2.5893599999999999E-2</c:v>
                </c:pt>
                <c:pt idx="69850">
                  <c:v>2.6933499999999999E-2</c:v>
                </c:pt>
                <c:pt idx="69851">
                  <c:v>2.79446E-2</c:v>
                </c:pt>
                <c:pt idx="69852">
                  <c:v>2.8926E-2</c:v>
                </c:pt>
                <c:pt idx="69853">
                  <c:v>2.98765E-2</c:v>
                </c:pt>
                <c:pt idx="69854">
                  <c:v>3.0795300000000001E-2</c:v>
                </c:pt>
                <c:pt idx="69855">
                  <c:v>3.1681399999999998E-2</c:v>
                </c:pt>
                <c:pt idx="69856">
                  <c:v>3.2533899999999998E-2</c:v>
                </c:pt>
                <c:pt idx="69857">
                  <c:v>3.3352100000000003E-2</c:v>
                </c:pt>
                <c:pt idx="69858">
                  <c:v>3.4135100000000002E-2</c:v>
                </c:pt>
                <c:pt idx="69859">
                  <c:v>3.4882200000000002E-2</c:v>
                </c:pt>
                <c:pt idx="69860">
                  <c:v>3.5592699999999998E-2</c:v>
                </c:pt>
                <c:pt idx="69861">
                  <c:v>3.6266E-2</c:v>
                </c:pt>
                <c:pt idx="69862">
                  <c:v>3.6901400000000001E-2</c:v>
                </c:pt>
                <c:pt idx="69863">
                  <c:v>3.7498499999999997E-2</c:v>
                </c:pt>
                <c:pt idx="69864">
                  <c:v>3.8056600000000003E-2</c:v>
                </c:pt>
                <c:pt idx="69865">
                  <c:v>3.8575400000000003E-2</c:v>
                </c:pt>
                <c:pt idx="69866">
                  <c:v>3.9054499999999999E-2</c:v>
                </c:pt>
                <c:pt idx="69867">
                  <c:v>3.9493399999999998E-2</c:v>
                </c:pt>
                <c:pt idx="69868">
                  <c:v>3.9891999999999997E-2</c:v>
                </c:pt>
                <c:pt idx="69869">
                  <c:v>4.0249899999999998E-2</c:v>
                </c:pt>
                <c:pt idx="69870">
                  <c:v>4.0566999999999999E-2</c:v>
                </c:pt>
                <c:pt idx="69871">
                  <c:v>4.08431E-2</c:v>
                </c:pt>
                <c:pt idx="69872">
                  <c:v>4.1078099999999999E-2</c:v>
                </c:pt>
                <c:pt idx="69873">
                  <c:v>4.1272000000000003E-2</c:v>
                </c:pt>
                <c:pt idx="69874">
                  <c:v>4.1424799999999998E-2</c:v>
                </c:pt>
                <c:pt idx="69875">
                  <c:v>4.1536400000000001E-2</c:v>
                </c:pt>
                <c:pt idx="69876">
                  <c:v>4.1607100000000001E-2</c:v>
                </c:pt>
                <c:pt idx="69877">
                  <c:v>4.1637E-2</c:v>
                </c:pt>
                <c:pt idx="69878">
                  <c:v>4.1626299999999998E-2</c:v>
                </c:pt>
                <c:pt idx="69879">
                  <c:v>4.15752E-2</c:v>
                </c:pt>
                <c:pt idx="69880">
                  <c:v>4.1484E-2</c:v>
                </c:pt>
                <c:pt idx="69881">
                  <c:v>4.13532E-2</c:v>
                </c:pt>
                <c:pt idx="69882">
                  <c:v>4.1182999999999997E-2</c:v>
                </c:pt>
                <c:pt idx="69883">
                  <c:v>4.0973900000000001E-2</c:v>
                </c:pt>
                <c:pt idx="69884">
                  <c:v>4.0726400000000003E-2</c:v>
                </c:pt>
                <c:pt idx="69885">
                  <c:v>4.0440999999999998E-2</c:v>
                </c:pt>
                <c:pt idx="69886">
                  <c:v>4.0118300000000003E-2</c:v>
                </c:pt>
                <c:pt idx="69887">
                  <c:v>3.97589E-2</c:v>
                </c:pt>
                <c:pt idx="69888">
                  <c:v>3.9363500000000003E-2</c:v>
                </c:pt>
                <c:pt idx="69889">
                  <c:v>3.8932700000000001E-2</c:v>
                </c:pt>
                <c:pt idx="69890">
                  <c:v>3.8467300000000003E-2</c:v>
                </c:pt>
                <c:pt idx="69891">
                  <c:v>3.7968000000000002E-2</c:v>
                </c:pt>
                <c:pt idx="69892">
                  <c:v>3.7435700000000002E-2</c:v>
                </c:pt>
                <c:pt idx="69893">
                  <c:v>3.6871099999999997E-2</c:v>
                </c:pt>
                <c:pt idx="69894">
                  <c:v>3.62752E-2</c:v>
                </c:pt>
                <c:pt idx="69895">
                  <c:v>3.5648800000000001E-2</c:v>
                </c:pt>
                <c:pt idx="69896">
                  <c:v>3.49929E-2</c:v>
                </c:pt>
                <c:pt idx="69897">
                  <c:v>3.4308400000000003E-2</c:v>
                </c:pt>
                <c:pt idx="69898">
                  <c:v>3.3596300000000003E-2</c:v>
                </c:pt>
                <c:pt idx="69899">
                  <c:v>3.2857699999999997E-2</c:v>
                </c:pt>
                <c:pt idx="69900">
                  <c:v>3.20936E-2</c:v>
                </c:pt>
                <c:pt idx="69901">
                  <c:v>3.1305199999999998E-2</c:v>
                </c:pt>
                <c:pt idx="69902">
                  <c:v>3.04935E-2</c:v>
                </c:pt>
                <c:pt idx="69903">
                  <c:v>2.9659499999999998E-2</c:v>
                </c:pt>
                <c:pt idx="69904">
                  <c:v>2.8804300000000001E-2</c:v>
                </c:pt>
                <c:pt idx="69905">
                  <c:v>2.7928999999999999E-2</c:v>
                </c:pt>
                <c:pt idx="69906">
                  <c:v>2.7034699999999998E-2</c:v>
                </c:pt>
                <c:pt idx="69907">
                  <c:v>2.61225E-2</c:v>
                </c:pt>
                <c:pt idx="69908">
                  <c:v>2.5193500000000001E-2</c:v>
                </c:pt>
                <c:pt idx="69909">
                  <c:v>2.42489E-2</c:v>
                </c:pt>
                <c:pt idx="69910">
                  <c:v>2.3289799999999999E-2</c:v>
                </c:pt>
                <c:pt idx="69911">
                  <c:v>2.2317400000000001E-2</c:v>
                </c:pt>
                <c:pt idx="69912">
                  <c:v>2.13327E-2</c:v>
                </c:pt>
                <c:pt idx="69913">
                  <c:v>2.0337000000000001E-2</c:v>
                </c:pt>
                <c:pt idx="69914">
                  <c:v>1.9331299999999999E-2</c:v>
                </c:pt>
                <c:pt idx="69915">
                  <c:v>1.8316900000000001E-2</c:v>
                </c:pt>
                <c:pt idx="69916">
                  <c:v>1.7294899999999998E-2</c:v>
                </c:pt>
                <c:pt idx="69917">
                  <c:v>1.62664E-2</c:v>
                </c:pt>
                <c:pt idx="69918">
                  <c:v>1.52325E-2</c:v>
                </c:pt>
                <c:pt idx="69919">
                  <c:v>1.4194399999999999E-2</c:v>
                </c:pt>
                <c:pt idx="69920">
                  <c:v>1.3153099999999999E-2</c:v>
                </c:pt>
                <c:pt idx="69921">
                  <c:v>1.21099E-2</c:v>
                </c:pt>
                <c:pt idx="69922">
                  <c:v>1.1065800000000001E-2</c:v>
                </c:pt>
                <c:pt idx="69923">
                  <c:v>1.0022E-2</c:v>
                </c:pt>
                <c:pt idx="69924" formatCode="0.00E+00">
                  <c:v>8.9793900000000003E-3</c:v>
                </c:pt>
                <c:pt idx="69925" formatCode="0.00E+00">
                  <c:v>7.9390999999999993E-3</c:v>
                </c:pt>
                <c:pt idx="69926" formatCode="0.00E+00">
                  <c:v>6.9021100000000004E-3</c:v>
                </c:pt>
                <c:pt idx="69927" formatCode="0.00E+00">
                  <c:v>5.8694200000000002E-3</c:v>
                </c:pt>
                <c:pt idx="69928" formatCode="0.00E+00">
                  <c:v>4.8420399999999997E-3</c:v>
                </c:pt>
                <c:pt idx="69929" formatCode="0.00E+00">
                  <c:v>3.82103E-3</c:v>
                </c:pt>
                <c:pt idx="69930" formatCode="0.00E+00">
                  <c:v>2.8073500000000001E-3</c:v>
                </c:pt>
                <c:pt idx="69931" formatCode="0.00E+00">
                  <c:v>1.8018999999999999E-3</c:v>
                </c:pt>
                <c:pt idx="69932" formatCode="0.00E+00">
                  <c:v>8.0550900000000004E-4</c:v>
                </c:pt>
                <c:pt idx="69933" formatCode="0.00E+00">
                  <c:v>-1.8100599999999999E-4</c:v>
                </c:pt>
                <c:pt idx="69934" formatCode="0.00E+00">
                  <c:v>-1.1567700000000001E-3</c:v>
                </c:pt>
                <c:pt idx="69935" formatCode="0.00E+00">
                  <c:v>-2.1209499999999999E-3</c:v>
                </c:pt>
                <c:pt idx="69936" formatCode="0.00E+00">
                  <c:v>-3.0727800000000002E-3</c:v>
                </c:pt>
                <c:pt idx="69937" formatCode="0.00E+00">
                  <c:v>-4.0115200000000002E-3</c:v>
                </c:pt>
                <c:pt idx="69938" formatCode="0.00E+00">
                  <c:v>-4.9364300000000003E-3</c:v>
                </c:pt>
                <c:pt idx="69939" formatCode="0.00E+00">
                  <c:v>-5.8468299999999999E-3</c:v>
                </c:pt>
                <c:pt idx="69940" formatCode="0.00E+00">
                  <c:v>-6.7420400000000004E-3</c:v>
                </c:pt>
                <c:pt idx="69941" formatCode="0.00E+00">
                  <c:v>-7.6214400000000002E-3</c:v>
                </c:pt>
                <c:pt idx="69942" formatCode="0.00E+00">
                  <c:v>-8.4844900000000008E-3</c:v>
                </c:pt>
                <c:pt idx="69943" formatCode="0.00E+00">
                  <c:v>-9.3305999999999997E-3</c:v>
                </c:pt>
                <c:pt idx="69944">
                  <c:v>-1.0159100000000001E-2</c:v>
                </c:pt>
                <c:pt idx="69945">
                  <c:v>-1.09695E-2</c:v>
                </c:pt>
                <c:pt idx="69946">
                  <c:v>-1.1761600000000001E-2</c:v>
                </c:pt>
                <c:pt idx="69947">
                  <c:v>-1.2535299999999999E-2</c:v>
                </c:pt>
                <c:pt idx="69948">
                  <c:v>-1.32903E-2</c:v>
                </c:pt>
                <c:pt idx="69949">
                  <c:v>-1.40257E-2</c:v>
                </c:pt>
                <c:pt idx="69950">
                  <c:v>-1.4740899999999999E-2</c:v>
                </c:pt>
                <c:pt idx="69951">
                  <c:v>-1.54355E-2</c:v>
                </c:pt>
                <c:pt idx="69952">
                  <c:v>-1.6109100000000001E-2</c:v>
                </c:pt>
                <c:pt idx="69953">
                  <c:v>-1.6761700000000001E-2</c:v>
                </c:pt>
                <c:pt idx="69954">
                  <c:v>-1.7392999999999999E-2</c:v>
                </c:pt>
                <c:pt idx="69955">
                  <c:v>-1.8002799999999999E-2</c:v>
                </c:pt>
                <c:pt idx="69956">
                  <c:v>-1.8591E-2</c:v>
                </c:pt>
                <c:pt idx="69957">
                  <c:v>-1.91576E-2</c:v>
                </c:pt>
                <c:pt idx="69958">
                  <c:v>-1.9702500000000001E-2</c:v>
                </c:pt>
                <c:pt idx="69959">
                  <c:v>-2.0225699999999999E-2</c:v>
                </c:pt>
                <c:pt idx="69960">
                  <c:v>-2.07274E-2</c:v>
                </c:pt>
                <c:pt idx="69961">
                  <c:v>-2.1207500000000001E-2</c:v>
                </c:pt>
                <c:pt idx="69962">
                  <c:v>-2.1666299999999999E-2</c:v>
                </c:pt>
                <c:pt idx="69963">
                  <c:v>-2.21038E-2</c:v>
                </c:pt>
                <c:pt idx="69964">
                  <c:v>-2.2520200000000001E-2</c:v>
                </c:pt>
                <c:pt idx="69965">
                  <c:v>-2.2915600000000001E-2</c:v>
                </c:pt>
                <c:pt idx="69966">
                  <c:v>-2.32903E-2</c:v>
                </c:pt>
                <c:pt idx="69967">
                  <c:v>-2.3644399999999999E-2</c:v>
                </c:pt>
                <c:pt idx="69968">
                  <c:v>-2.3978200000000002E-2</c:v>
                </c:pt>
                <c:pt idx="69969">
                  <c:v>-2.4291400000000001E-2</c:v>
                </c:pt>
                <c:pt idx="69970">
                  <c:v>-2.4584499999999999E-2</c:v>
                </c:pt>
                <c:pt idx="69971">
                  <c:v>-2.4857899999999999E-2</c:v>
                </c:pt>
                <c:pt idx="69972">
                  <c:v>-2.5112300000000001E-2</c:v>
                </c:pt>
                <c:pt idx="69973">
                  <c:v>-2.5348300000000001E-2</c:v>
                </c:pt>
                <c:pt idx="69974">
                  <c:v>-2.55663E-2</c:v>
                </c:pt>
                <c:pt idx="69975">
                  <c:v>-2.57667E-2</c:v>
                </c:pt>
                <c:pt idx="69976">
                  <c:v>-2.59496E-2</c:v>
                </c:pt>
                <c:pt idx="69977">
                  <c:v>-2.6115099999999999E-2</c:v>
                </c:pt>
                <c:pt idx="69978">
                  <c:v>-2.62633E-2</c:v>
                </c:pt>
                <c:pt idx="69979">
                  <c:v>-2.6394399999999998E-2</c:v>
                </c:pt>
                <c:pt idx="69980">
                  <c:v>-2.6509100000000001E-2</c:v>
                </c:pt>
                <c:pt idx="69981">
                  <c:v>-2.6608099999999999E-2</c:v>
                </c:pt>
                <c:pt idx="69982">
                  <c:v>-2.66921E-2</c:v>
                </c:pt>
                <c:pt idx="69983">
                  <c:v>-2.6761299999999998E-2</c:v>
                </c:pt>
                <c:pt idx="69984">
                  <c:v>-2.68159E-2</c:v>
                </c:pt>
                <c:pt idx="69985">
                  <c:v>-2.6856499999999998E-2</c:v>
                </c:pt>
                <c:pt idx="69986">
                  <c:v>-2.6883899999999999E-2</c:v>
                </c:pt>
                <c:pt idx="69987">
                  <c:v>-2.68989E-2</c:v>
                </c:pt>
                <c:pt idx="69988">
                  <c:v>-2.6901700000000001E-2</c:v>
                </c:pt>
                <c:pt idx="69989">
                  <c:v>-2.6892599999999999E-2</c:v>
                </c:pt>
                <c:pt idx="69990">
                  <c:v>-2.6872199999999999E-2</c:v>
                </c:pt>
                <c:pt idx="69991">
                  <c:v>-2.6840699999999999E-2</c:v>
                </c:pt>
                <c:pt idx="69992">
                  <c:v>-2.6798300000000001E-2</c:v>
                </c:pt>
                <c:pt idx="69993">
                  <c:v>-2.67453E-2</c:v>
                </c:pt>
                <c:pt idx="69994">
                  <c:v>-2.66821E-2</c:v>
                </c:pt>
                <c:pt idx="69995">
                  <c:v>-2.6609399999999998E-2</c:v>
                </c:pt>
                <c:pt idx="69996">
                  <c:v>-2.6527700000000001E-2</c:v>
                </c:pt>
                <c:pt idx="69997">
                  <c:v>-2.6437800000000001E-2</c:v>
                </c:pt>
                <c:pt idx="69998">
                  <c:v>-2.63398E-2</c:v>
                </c:pt>
                <c:pt idx="69999">
                  <c:v>-2.6234E-2</c:v>
                </c:pt>
                <c:pt idx="70000">
                  <c:v>-2.61207E-2</c:v>
                </c:pt>
                <c:pt idx="70001">
                  <c:v>-2.6000200000000001E-2</c:v>
                </c:pt>
                <c:pt idx="70002">
                  <c:v>-2.58731E-2</c:v>
                </c:pt>
                <c:pt idx="70003">
                  <c:v>-2.57398E-2</c:v>
                </c:pt>
                <c:pt idx="70004">
                  <c:v>-2.5600600000000001E-2</c:v>
                </c:pt>
                <c:pt idx="70005">
                  <c:v>-2.54559E-2</c:v>
                </c:pt>
                <c:pt idx="70006">
                  <c:v>-2.5305999999999999E-2</c:v>
                </c:pt>
                <c:pt idx="70007">
                  <c:v>-2.51515E-2</c:v>
                </c:pt>
                <c:pt idx="70008">
                  <c:v>-2.4992799999999999E-2</c:v>
                </c:pt>
                <c:pt idx="70009">
                  <c:v>-2.48309E-2</c:v>
                </c:pt>
                <c:pt idx="70010">
                  <c:v>-2.4666799999999999E-2</c:v>
                </c:pt>
                <c:pt idx="70011">
                  <c:v>-2.4500399999999999E-2</c:v>
                </c:pt>
                <c:pt idx="70012">
                  <c:v>-2.4330899999999999E-2</c:v>
                </c:pt>
                <c:pt idx="70013">
                  <c:v>-2.4157999999999999E-2</c:v>
                </c:pt>
                <c:pt idx="70014">
                  <c:v>-2.39819E-2</c:v>
                </c:pt>
                <c:pt idx="70015">
                  <c:v>-2.38032E-2</c:v>
                </c:pt>
                <c:pt idx="70016">
                  <c:v>-2.3621699999999999E-2</c:v>
                </c:pt>
                <c:pt idx="70017">
                  <c:v>-2.3437400000000001E-2</c:v>
                </c:pt>
                <c:pt idx="70018">
                  <c:v>-2.3250199999999999E-2</c:v>
                </c:pt>
                <c:pt idx="70019">
                  <c:v>-2.3060199999999999E-2</c:v>
                </c:pt>
                <c:pt idx="70020">
                  <c:v>-2.2867700000000001E-2</c:v>
                </c:pt>
                <c:pt idx="70021">
                  <c:v>-2.26728E-2</c:v>
                </c:pt>
                <c:pt idx="70022">
                  <c:v>-2.2475700000000001E-2</c:v>
                </c:pt>
                <c:pt idx="70023">
                  <c:v>-2.2276399999999998E-2</c:v>
                </c:pt>
                <c:pt idx="70024">
                  <c:v>-2.2075299999999999E-2</c:v>
                </c:pt>
                <c:pt idx="70025">
                  <c:v>-2.1872300000000001E-2</c:v>
                </c:pt>
                <c:pt idx="70026">
                  <c:v>-2.16673E-2</c:v>
                </c:pt>
                <c:pt idx="70027">
                  <c:v>-2.1459900000000001E-2</c:v>
                </c:pt>
                <c:pt idx="70028">
                  <c:v>-2.12503E-2</c:v>
                </c:pt>
                <c:pt idx="70029">
                  <c:v>-2.1038500000000002E-2</c:v>
                </c:pt>
                <c:pt idx="70030">
                  <c:v>-2.0824100000000002E-2</c:v>
                </c:pt>
                <c:pt idx="70031">
                  <c:v>-2.06065E-2</c:v>
                </c:pt>
                <c:pt idx="70032">
                  <c:v>-2.03851E-2</c:v>
                </c:pt>
                <c:pt idx="70033">
                  <c:v>-2.0160299999999999E-2</c:v>
                </c:pt>
                <c:pt idx="70034">
                  <c:v>-1.9932399999999999E-2</c:v>
                </c:pt>
                <c:pt idx="70035">
                  <c:v>-1.97016E-2</c:v>
                </c:pt>
                <c:pt idx="70036">
                  <c:v>-1.94679E-2</c:v>
                </c:pt>
                <c:pt idx="70037">
                  <c:v>-1.9231100000000001E-2</c:v>
                </c:pt>
                <c:pt idx="70038">
                  <c:v>-1.8991399999999999E-2</c:v>
                </c:pt>
                <c:pt idx="70039">
                  <c:v>-1.8748500000000001E-2</c:v>
                </c:pt>
                <c:pt idx="70040">
                  <c:v>-1.8502000000000001E-2</c:v>
                </c:pt>
                <c:pt idx="70041">
                  <c:v>-1.8251E-2</c:v>
                </c:pt>
                <c:pt idx="70042">
                  <c:v>-1.7995000000000001E-2</c:v>
                </c:pt>
                <c:pt idx="70043">
                  <c:v>-1.7734E-2</c:v>
                </c:pt>
                <c:pt idx="70044">
                  <c:v>-1.7468000000000001E-2</c:v>
                </c:pt>
                <c:pt idx="70045">
                  <c:v>-1.7196400000000001E-2</c:v>
                </c:pt>
                <c:pt idx="70046">
                  <c:v>-1.69184E-2</c:v>
                </c:pt>
                <c:pt idx="70047">
                  <c:v>-1.6634400000000001E-2</c:v>
                </c:pt>
                <c:pt idx="70048">
                  <c:v>-1.6344899999999999E-2</c:v>
                </c:pt>
                <c:pt idx="70049">
                  <c:v>-1.6049799999999999E-2</c:v>
                </c:pt>
                <c:pt idx="70050">
                  <c:v>-1.57482E-2</c:v>
                </c:pt>
                <c:pt idx="70051">
                  <c:v>-1.54393E-2</c:v>
                </c:pt>
                <c:pt idx="70052">
                  <c:v>-1.51226E-2</c:v>
                </c:pt>
                <c:pt idx="70053">
                  <c:v>-1.4798199999999999E-2</c:v>
                </c:pt>
                <c:pt idx="70054">
                  <c:v>-1.44659E-2</c:v>
                </c:pt>
                <c:pt idx="70055">
                  <c:v>-1.41253E-2</c:v>
                </c:pt>
                <c:pt idx="70056">
                  <c:v>-1.37763E-2</c:v>
                </c:pt>
                <c:pt idx="70057">
                  <c:v>-1.34184E-2</c:v>
                </c:pt>
                <c:pt idx="70058">
                  <c:v>-1.3051699999999999E-2</c:v>
                </c:pt>
                <c:pt idx="70059">
                  <c:v>-1.26765E-2</c:v>
                </c:pt>
                <c:pt idx="70060">
                  <c:v>-1.22924E-2</c:v>
                </c:pt>
                <c:pt idx="70061">
                  <c:v>-1.18989E-2</c:v>
                </c:pt>
                <c:pt idx="70062">
                  <c:v>-1.1495500000000001E-2</c:v>
                </c:pt>
                <c:pt idx="70063">
                  <c:v>-1.1082E-2</c:v>
                </c:pt>
                <c:pt idx="70064">
                  <c:v>-1.06588E-2</c:v>
                </c:pt>
                <c:pt idx="70065">
                  <c:v>-1.0226300000000001E-2</c:v>
                </c:pt>
                <c:pt idx="70066" formatCode="0.00E+00">
                  <c:v>-9.7843400000000007E-3</c:v>
                </c:pt>
                <c:pt idx="70067" formatCode="0.00E+00">
                  <c:v>-9.3328400000000002E-3</c:v>
                </c:pt>
                <c:pt idx="70068" formatCode="0.00E+00">
                  <c:v>-8.8717699999999993E-3</c:v>
                </c:pt>
                <c:pt idx="70069" formatCode="0.00E+00">
                  <c:v>-8.4015500000000007E-3</c:v>
                </c:pt>
                <c:pt idx="70070" formatCode="0.00E+00">
                  <c:v>-7.9224199999999995E-3</c:v>
                </c:pt>
                <c:pt idx="70071" formatCode="0.00E+00">
                  <c:v>-7.4345899999999996E-3</c:v>
                </c:pt>
                <c:pt idx="70072" formatCode="0.00E+00">
                  <c:v>-6.9385000000000002E-3</c:v>
                </c:pt>
                <c:pt idx="70073" formatCode="0.00E+00">
                  <c:v>-6.4342000000000002E-3</c:v>
                </c:pt>
                <c:pt idx="70074" formatCode="0.00E+00">
                  <c:v>-5.9210699999999996E-3</c:v>
                </c:pt>
                <c:pt idx="70075" formatCode="0.00E+00">
                  <c:v>-5.39859E-3</c:v>
                </c:pt>
                <c:pt idx="70076" formatCode="0.00E+00">
                  <c:v>-4.8672000000000003E-3</c:v>
                </c:pt>
                <c:pt idx="70077" formatCode="0.00E+00">
                  <c:v>-4.3280200000000001E-3</c:v>
                </c:pt>
                <c:pt idx="70078" formatCode="0.00E+00">
                  <c:v>-3.7818999999999999E-3</c:v>
                </c:pt>
                <c:pt idx="70079" formatCode="0.00E+00">
                  <c:v>-3.2288799999999999E-3</c:v>
                </c:pt>
                <c:pt idx="70080" formatCode="0.00E+00">
                  <c:v>-2.6686499999999998E-3</c:v>
                </c:pt>
                <c:pt idx="70081" formatCode="0.00E+00">
                  <c:v>-2.1012700000000001E-3</c:v>
                </c:pt>
                <c:pt idx="70082" formatCode="0.00E+00">
                  <c:v>-1.52709E-3</c:v>
                </c:pt>
                <c:pt idx="70083" formatCode="0.00E+00">
                  <c:v>-9.4659500000000005E-4</c:v>
                </c:pt>
                <c:pt idx="70084" formatCode="0.00E+00">
                  <c:v>-3.6040300000000003E-4</c:v>
                </c:pt>
                <c:pt idx="70085" formatCode="0.00E+00">
                  <c:v>2.3131399999999999E-4</c:v>
                </c:pt>
                <c:pt idx="70086" formatCode="0.00E+00">
                  <c:v>8.2870199999999995E-4</c:v>
                </c:pt>
                <c:pt idx="70087" formatCode="0.00E+00">
                  <c:v>1.4315E-3</c:v>
                </c:pt>
                <c:pt idx="70088" formatCode="0.00E+00">
                  <c:v>2.03907E-3</c:v>
                </c:pt>
                <c:pt idx="70089" formatCode="0.00E+00">
                  <c:v>2.6508E-3</c:v>
                </c:pt>
                <c:pt idx="70090" formatCode="0.00E+00">
                  <c:v>3.2661500000000002E-3</c:v>
                </c:pt>
                <c:pt idx="70091" formatCode="0.00E+00">
                  <c:v>3.8844600000000002E-3</c:v>
                </c:pt>
                <c:pt idx="70092" formatCode="0.00E+00">
                  <c:v>4.5051300000000004E-3</c:v>
                </c:pt>
                <c:pt idx="70093" formatCode="0.00E+00">
                  <c:v>5.1282000000000003E-3</c:v>
                </c:pt>
                <c:pt idx="70094" formatCode="0.00E+00">
                  <c:v>5.7541500000000004E-3</c:v>
                </c:pt>
                <c:pt idx="70095" formatCode="0.00E+00">
                  <c:v>6.38297E-3</c:v>
                </c:pt>
                <c:pt idx="70096" formatCode="0.00E+00">
                  <c:v>7.0137300000000001E-3</c:v>
                </c:pt>
                <c:pt idx="70097" formatCode="0.00E+00">
                  <c:v>7.6451899999999996E-3</c:v>
                </c:pt>
                <c:pt idx="70098" formatCode="0.00E+00">
                  <c:v>8.2763799999999998E-3</c:v>
                </c:pt>
                <c:pt idx="70099" formatCode="0.00E+00">
                  <c:v>8.9064299999999999E-3</c:v>
                </c:pt>
                <c:pt idx="70100" formatCode="0.00E+00">
                  <c:v>9.5340300000000006E-3</c:v>
                </c:pt>
                <c:pt idx="70101">
                  <c:v>1.01578E-2</c:v>
                </c:pt>
                <c:pt idx="70102">
                  <c:v>1.0777200000000001E-2</c:v>
                </c:pt>
                <c:pt idx="70103">
                  <c:v>1.1391800000000001E-2</c:v>
                </c:pt>
                <c:pt idx="70104">
                  <c:v>1.2001599999999999E-2</c:v>
                </c:pt>
                <c:pt idx="70105">
                  <c:v>1.26058E-2</c:v>
                </c:pt>
                <c:pt idx="70106">
                  <c:v>1.3203400000000001E-2</c:v>
                </c:pt>
                <c:pt idx="70107">
                  <c:v>1.37939E-2</c:v>
                </c:pt>
                <c:pt idx="70108">
                  <c:v>1.4376399999999999E-2</c:v>
                </c:pt>
                <c:pt idx="70109">
                  <c:v>1.4949499999999999E-2</c:v>
                </c:pt>
                <c:pt idx="70110">
                  <c:v>1.55113E-2</c:v>
                </c:pt>
                <c:pt idx="70111">
                  <c:v>1.6060499999999998E-2</c:v>
                </c:pt>
                <c:pt idx="70112">
                  <c:v>1.6597000000000001E-2</c:v>
                </c:pt>
                <c:pt idx="70113">
                  <c:v>1.7120799999999999E-2</c:v>
                </c:pt>
                <c:pt idx="70114">
                  <c:v>1.7631500000000001E-2</c:v>
                </c:pt>
                <c:pt idx="70115">
                  <c:v>1.81288E-2</c:v>
                </c:pt>
                <c:pt idx="70116">
                  <c:v>1.8611699999999998E-2</c:v>
                </c:pt>
                <c:pt idx="70117">
                  <c:v>1.9079200000000001E-2</c:v>
                </c:pt>
                <c:pt idx="70118">
                  <c:v>1.9530599999999999E-2</c:v>
                </c:pt>
                <c:pt idx="70119">
                  <c:v>1.9965199999999999E-2</c:v>
                </c:pt>
                <c:pt idx="70120">
                  <c:v>2.03822E-2</c:v>
                </c:pt>
                <c:pt idx="70121">
                  <c:v>2.0780099999999999E-2</c:v>
                </c:pt>
                <c:pt idx="70122">
                  <c:v>2.1157700000000002E-2</c:v>
                </c:pt>
                <c:pt idx="70123">
                  <c:v>2.1513999999999998E-2</c:v>
                </c:pt>
                <c:pt idx="70124">
                  <c:v>2.18485E-2</c:v>
                </c:pt>
                <c:pt idx="70125">
                  <c:v>2.2160300000000001E-2</c:v>
                </c:pt>
                <c:pt idx="70126">
                  <c:v>2.2449E-2</c:v>
                </c:pt>
                <c:pt idx="70127">
                  <c:v>2.2713799999999999E-2</c:v>
                </c:pt>
                <c:pt idx="70128">
                  <c:v>2.29537E-2</c:v>
                </c:pt>
                <c:pt idx="70129">
                  <c:v>2.3167699999999999E-2</c:v>
                </c:pt>
                <c:pt idx="70130">
                  <c:v>2.3354799999999998E-2</c:v>
                </c:pt>
                <c:pt idx="70131">
                  <c:v>2.35141E-2</c:v>
                </c:pt>
                <c:pt idx="70132">
                  <c:v>2.3644800000000001E-2</c:v>
                </c:pt>
                <c:pt idx="70133">
                  <c:v>2.3746199999999999E-2</c:v>
                </c:pt>
                <c:pt idx="70134">
                  <c:v>2.3818599999999999E-2</c:v>
                </c:pt>
                <c:pt idx="70135">
                  <c:v>2.38617E-2</c:v>
                </c:pt>
                <c:pt idx="70136">
                  <c:v>2.3875199999999999E-2</c:v>
                </c:pt>
                <c:pt idx="70137">
                  <c:v>2.3858399999999998E-2</c:v>
                </c:pt>
                <c:pt idx="70138">
                  <c:v>2.3810700000000001E-2</c:v>
                </c:pt>
                <c:pt idx="70139">
                  <c:v>2.3731599999999999E-2</c:v>
                </c:pt>
                <c:pt idx="70140">
                  <c:v>2.3620100000000002E-2</c:v>
                </c:pt>
                <c:pt idx="70141">
                  <c:v>2.3475099999999999E-2</c:v>
                </c:pt>
                <c:pt idx="70142">
                  <c:v>2.3296999999999998E-2</c:v>
                </c:pt>
                <c:pt idx="70143">
                  <c:v>2.3086200000000001E-2</c:v>
                </c:pt>
                <c:pt idx="70144">
                  <c:v>2.2843100000000002E-2</c:v>
                </c:pt>
                <c:pt idx="70145">
                  <c:v>2.25677E-2</c:v>
                </c:pt>
                <c:pt idx="70146">
                  <c:v>2.2259899999999999E-2</c:v>
                </c:pt>
                <c:pt idx="70147">
                  <c:v>2.19204E-2</c:v>
                </c:pt>
                <c:pt idx="70148">
                  <c:v>2.1550099999999999E-2</c:v>
                </c:pt>
                <c:pt idx="70149">
                  <c:v>2.1149299999999999E-2</c:v>
                </c:pt>
                <c:pt idx="70150">
                  <c:v>2.0717300000000001E-2</c:v>
                </c:pt>
                <c:pt idx="70151">
                  <c:v>2.0253400000000001E-2</c:v>
                </c:pt>
                <c:pt idx="70152">
                  <c:v>1.9757E-2</c:v>
                </c:pt>
                <c:pt idx="70153">
                  <c:v>1.9228100000000001E-2</c:v>
                </c:pt>
                <c:pt idx="70154">
                  <c:v>1.8667E-2</c:v>
                </c:pt>
                <c:pt idx="70155">
                  <c:v>1.80739E-2</c:v>
                </c:pt>
                <c:pt idx="70156">
                  <c:v>1.74494E-2</c:v>
                </c:pt>
                <c:pt idx="70157">
                  <c:v>1.6794799999999999E-2</c:v>
                </c:pt>
                <c:pt idx="70158">
                  <c:v>1.6110599999999999E-2</c:v>
                </c:pt>
                <c:pt idx="70159">
                  <c:v>1.53969E-2</c:v>
                </c:pt>
                <c:pt idx="70160">
                  <c:v>1.4654E-2</c:v>
                </c:pt>
                <c:pt idx="70161">
                  <c:v>1.3882500000000001E-2</c:v>
                </c:pt>
                <c:pt idx="70162">
                  <c:v>1.30825E-2</c:v>
                </c:pt>
                <c:pt idx="70163">
                  <c:v>1.22538E-2</c:v>
                </c:pt>
                <c:pt idx="70164">
                  <c:v>1.1396999999999999E-2</c:v>
                </c:pt>
                <c:pt idx="70165">
                  <c:v>1.0514000000000001E-2</c:v>
                </c:pt>
                <c:pt idx="70166" formatCode="0.00E+00">
                  <c:v>9.6068300000000002E-3</c:v>
                </c:pt>
                <c:pt idx="70167" formatCode="0.00E+00">
                  <c:v>8.6770700000000003E-3</c:v>
                </c:pt>
                <c:pt idx="70168" formatCode="0.00E+00">
                  <c:v>7.72546E-3</c:v>
                </c:pt>
                <c:pt idx="70169" formatCode="0.00E+00">
                  <c:v>6.7525800000000002E-3</c:v>
                </c:pt>
                <c:pt idx="70170" formatCode="0.00E+00">
                  <c:v>5.75918E-3</c:v>
                </c:pt>
                <c:pt idx="70171" formatCode="0.00E+00">
                  <c:v>4.7461500000000002E-3</c:v>
                </c:pt>
                <c:pt idx="70172" formatCode="0.00E+00">
                  <c:v>3.7139899999999999E-3</c:v>
                </c:pt>
                <c:pt idx="70173" formatCode="0.00E+00">
                  <c:v>2.6624700000000001E-3</c:v>
                </c:pt>
                <c:pt idx="70174" formatCode="0.00E+00">
                  <c:v>1.5915599999999999E-3</c:v>
                </c:pt>
                <c:pt idx="70175" formatCode="0.00E+00">
                  <c:v>5.0241399999999996E-4</c:v>
                </c:pt>
                <c:pt idx="70176" formatCode="0.00E+00">
                  <c:v>-6.0317499999999996E-4</c:v>
                </c:pt>
                <c:pt idx="70177" formatCode="0.00E+00">
                  <c:v>-1.72346E-3</c:v>
                </c:pt>
                <c:pt idx="70178" formatCode="0.00E+00">
                  <c:v>-2.8568399999999998E-3</c:v>
                </c:pt>
                <c:pt idx="70179" formatCode="0.00E+00">
                  <c:v>-4.0018700000000003E-3</c:v>
                </c:pt>
                <c:pt idx="70180" formatCode="0.00E+00">
                  <c:v>-5.1575600000000003E-3</c:v>
                </c:pt>
                <c:pt idx="70181" formatCode="0.00E+00">
                  <c:v>-6.3232399999999999E-3</c:v>
                </c:pt>
                <c:pt idx="70182" formatCode="0.00E+00">
                  <c:v>-7.4980999999999997E-3</c:v>
                </c:pt>
                <c:pt idx="70183" formatCode="0.00E+00">
                  <c:v>-8.6814400000000003E-3</c:v>
                </c:pt>
                <c:pt idx="70184" formatCode="0.00E+00">
                  <c:v>-9.8729100000000004E-3</c:v>
                </c:pt>
                <c:pt idx="70185">
                  <c:v>-1.10721E-2</c:v>
                </c:pt>
                <c:pt idx="70186">
                  <c:v>-1.2278000000000001E-2</c:v>
                </c:pt>
                <c:pt idx="70187">
                  <c:v>-1.3489599999999999E-2</c:v>
                </c:pt>
                <c:pt idx="70188">
                  <c:v>-1.47058E-2</c:v>
                </c:pt>
                <c:pt idx="70189">
                  <c:v>-1.5924899999999999E-2</c:v>
                </c:pt>
                <c:pt idx="70190">
                  <c:v>-1.7145500000000001E-2</c:v>
                </c:pt>
                <c:pt idx="70191">
                  <c:v>-1.8366299999999999E-2</c:v>
                </c:pt>
                <c:pt idx="70192">
                  <c:v>-1.9586200000000002E-2</c:v>
                </c:pt>
                <c:pt idx="70193">
                  <c:v>-2.0803700000000001E-2</c:v>
                </c:pt>
                <c:pt idx="70194">
                  <c:v>-2.2017100000000001E-2</c:v>
                </c:pt>
                <c:pt idx="70195">
                  <c:v>-2.3224700000000001E-2</c:v>
                </c:pt>
                <c:pt idx="70196">
                  <c:v>-2.44254E-2</c:v>
                </c:pt>
                <c:pt idx="70197">
                  <c:v>-2.5617500000000001E-2</c:v>
                </c:pt>
                <c:pt idx="70198">
                  <c:v>-2.67996E-2</c:v>
                </c:pt>
                <c:pt idx="70199">
                  <c:v>-2.79709E-2</c:v>
                </c:pt>
                <c:pt idx="70200">
                  <c:v>-2.9130199999999998E-2</c:v>
                </c:pt>
                <c:pt idx="70201">
                  <c:v>-3.02762E-2</c:v>
                </c:pt>
                <c:pt idx="70202">
                  <c:v>-3.1407299999999999E-2</c:v>
                </c:pt>
                <c:pt idx="70203">
                  <c:v>-3.25229E-2</c:v>
                </c:pt>
                <c:pt idx="70204">
                  <c:v>-3.3622100000000002E-2</c:v>
                </c:pt>
                <c:pt idx="70205">
                  <c:v>-3.4703699999999997E-2</c:v>
                </c:pt>
                <c:pt idx="70206">
                  <c:v>-3.5766100000000002E-2</c:v>
                </c:pt>
                <c:pt idx="70207">
                  <c:v>-3.6808199999999999E-2</c:v>
                </c:pt>
                <c:pt idx="70208">
                  <c:v>-3.7828599999999997E-2</c:v>
                </c:pt>
                <c:pt idx="70209">
                  <c:v>-3.8825499999999999E-2</c:v>
                </c:pt>
                <c:pt idx="70210">
                  <c:v>-3.9796999999999999E-2</c:v>
                </c:pt>
                <c:pt idx="70211">
                  <c:v>-4.0741100000000002E-2</c:v>
                </c:pt>
                <c:pt idx="70212">
                  <c:v>-4.1656899999999997E-2</c:v>
                </c:pt>
                <c:pt idx="70213">
                  <c:v>-4.2544499999999999E-2</c:v>
                </c:pt>
                <c:pt idx="70214">
                  <c:v>-4.3403700000000003E-2</c:v>
                </c:pt>
                <c:pt idx="70215">
                  <c:v>-4.4234200000000001E-2</c:v>
                </c:pt>
                <c:pt idx="70216">
                  <c:v>-4.5034900000000003E-2</c:v>
                </c:pt>
                <c:pt idx="70217">
                  <c:v>-4.5803900000000002E-2</c:v>
                </c:pt>
                <c:pt idx="70218">
                  <c:v>-4.6539900000000002E-2</c:v>
                </c:pt>
                <c:pt idx="70219">
                  <c:v>-4.72425E-2</c:v>
                </c:pt>
                <c:pt idx="70220">
                  <c:v>-4.7911599999999999E-2</c:v>
                </c:pt>
                <c:pt idx="70221">
                  <c:v>-4.8546400000000003E-2</c:v>
                </c:pt>
                <c:pt idx="70222">
                  <c:v>-4.9146000000000002E-2</c:v>
                </c:pt>
                <c:pt idx="70223">
                  <c:v>-4.9709799999999998E-2</c:v>
                </c:pt>
                <c:pt idx="70224">
                  <c:v>-5.0237200000000003E-2</c:v>
                </c:pt>
                <c:pt idx="70225">
                  <c:v>-5.0728000000000002E-2</c:v>
                </c:pt>
                <c:pt idx="70226">
                  <c:v>-5.1181999999999998E-2</c:v>
                </c:pt>
                <c:pt idx="70227">
                  <c:v>-5.1598100000000001E-2</c:v>
                </c:pt>
                <c:pt idx="70228">
                  <c:v>-5.1974399999999997E-2</c:v>
                </c:pt>
                <c:pt idx="70229">
                  <c:v>-5.2309599999999998E-2</c:v>
                </c:pt>
                <c:pt idx="70230">
                  <c:v>-5.2602900000000001E-2</c:v>
                </c:pt>
                <c:pt idx="70231">
                  <c:v>-5.2854900000000003E-2</c:v>
                </c:pt>
                <c:pt idx="70232">
                  <c:v>-5.3066200000000001E-2</c:v>
                </c:pt>
                <c:pt idx="70233">
                  <c:v>-5.3236499999999999E-2</c:v>
                </c:pt>
                <c:pt idx="70234">
                  <c:v>-5.3365200000000002E-2</c:v>
                </c:pt>
                <c:pt idx="70235">
                  <c:v>-5.3451800000000001E-2</c:v>
                </c:pt>
                <c:pt idx="70236">
                  <c:v>-5.34969E-2</c:v>
                </c:pt>
                <c:pt idx="70237">
                  <c:v>-5.3500199999999998E-2</c:v>
                </c:pt>
                <c:pt idx="70238">
                  <c:v>-5.3461000000000002E-2</c:v>
                </c:pt>
                <c:pt idx="70239">
                  <c:v>-5.33789E-2</c:v>
                </c:pt>
                <c:pt idx="70240">
                  <c:v>-5.3254299999999997E-2</c:v>
                </c:pt>
                <c:pt idx="70241">
                  <c:v>-5.3087299999999997E-2</c:v>
                </c:pt>
                <c:pt idx="70242">
                  <c:v>-5.2877899999999999E-2</c:v>
                </c:pt>
                <c:pt idx="70243">
                  <c:v>-5.2627199999999999E-2</c:v>
                </c:pt>
                <c:pt idx="70244">
                  <c:v>-5.2336899999999999E-2</c:v>
                </c:pt>
                <c:pt idx="70245">
                  <c:v>-5.2008499999999999E-2</c:v>
                </c:pt>
                <c:pt idx="70246">
                  <c:v>-5.1643000000000001E-2</c:v>
                </c:pt>
                <c:pt idx="70247">
                  <c:v>-5.1241500000000002E-2</c:v>
                </c:pt>
                <c:pt idx="70248">
                  <c:v>-5.0805000000000003E-2</c:v>
                </c:pt>
                <c:pt idx="70249">
                  <c:v>-5.0334200000000003E-2</c:v>
                </c:pt>
                <c:pt idx="70250">
                  <c:v>-4.9829400000000003E-2</c:v>
                </c:pt>
                <c:pt idx="70251">
                  <c:v>-4.9291399999999999E-2</c:v>
                </c:pt>
                <c:pt idx="70252">
                  <c:v>-4.8720800000000002E-2</c:v>
                </c:pt>
                <c:pt idx="70253">
                  <c:v>-4.8118399999999999E-2</c:v>
                </c:pt>
                <c:pt idx="70254">
                  <c:v>-4.7484899999999997E-2</c:v>
                </c:pt>
                <c:pt idx="70255">
                  <c:v>-4.6820399999999998E-2</c:v>
                </c:pt>
                <c:pt idx="70256">
                  <c:v>-4.6124600000000002E-2</c:v>
                </c:pt>
                <c:pt idx="70257">
                  <c:v>-4.5397600000000003E-2</c:v>
                </c:pt>
                <c:pt idx="70258">
                  <c:v>-4.4640199999999998E-2</c:v>
                </c:pt>
                <c:pt idx="70259">
                  <c:v>-4.3853499999999997E-2</c:v>
                </c:pt>
                <c:pt idx="70260">
                  <c:v>-4.3037899999999997E-2</c:v>
                </c:pt>
                <c:pt idx="70261">
                  <c:v>-4.2194000000000002E-2</c:v>
                </c:pt>
                <c:pt idx="70262">
                  <c:v>-4.1323100000000001E-2</c:v>
                </c:pt>
                <c:pt idx="70263">
                  <c:v>-4.0426799999999999E-2</c:v>
                </c:pt>
                <c:pt idx="70264">
                  <c:v>-3.9507E-2</c:v>
                </c:pt>
                <c:pt idx="70265">
                  <c:v>-3.8564899999999999E-2</c:v>
                </c:pt>
                <c:pt idx="70266">
                  <c:v>-3.7602099999999999E-2</c:v>
                </c:pt>
                <c:pt idx="70267">
                  <c:v>-3.6619899999999997E-2</c:v>
                </c:pt>
                <c:pt idx="70268">
                  <c:v>-3.5619600000000001E-2</c:v>
                </c:pt>
                <c:pt idx="70269">
                  <c:v>-3.4602399999999998E-2</c:v>
                </c:pt>
                <c:pt idx="70270">
                  <c:v>-3.3569700000000001E-2</c:v>
                </c:pt>
                <c:pt idx="70271">
                  <c:v>-3.2522200000000001E-2</c:v>
                </c:pt>
                <c:pt idx="70272">
                  <c:v>-3.1461299999999998E-2</c:v>
                </c:pt>
                <c:pt idx="70273">
                  <c:v>-3.0388499999999999E-2</c:v>
                </c:pt>
                <c:pt idx="70274">
                  <c:v>-2.9305299999999999E-2</c:v>
                </c:pt>
                <c:pt idx="70275">
                  <c:v>-2.8213200000000001E-2</c:v>
                </c:pt>
                <c:pt idx="70276">
                  <c:v>-2.7114099999999999E-2</c:v>
                </c:pt>
                <c:pt idx="70277">
                  <c:v>-2.6009999999999998E-2</c:v>
                </c:pt>
                <c:pt idx="70278">
                  <c:v>-2.4901699999999999E-2</c:v>
                </c:pt>
                <c:pt idx="70279">
                  <c:v>-2.3788900000000002E-2</c:v>
                </c:pt>
                <c:pt idx="70280">
                  <c:v>-2.2672100000000001E-2</c:v>
                </c:pt>
                <c:pt idx="70281">
                  <c:v>-2.1553099999999999E-2</c:v>
                </c:pt>
                <c:pt idx="70282">
                  <c:v>-2.04342E-2</c:v>
                </c:pt>
                <c:pt idx="70283">
                  <c:v>-1.9316900000000001E-2</c:v>
                </c:pt>
                <c:pt idx="70284">
                  <c:v>-1.8202200000000002E-2</c:v>
                </c:pt>
                <c:pt idx="70285">
                  <c:v>-1.70914E-2</c:v>
                </c:pt>
                <c:pt idx="70286">
                  <c:v>-1.5985300000000001E-2</c:v>
                </c:pt>
                <c:pt idx="70287">
                  <c:v>-1.48846E-2</c:v>
                </c:pt>
                <c:pt idx="70288">
                  <c:v>-1.37906E-2</c:v>
                </c:pt>
                <c:pt idx="70289">
                  <c:v>-1.2705299999999999E-2</c:v>
                </c:pt>
                <c:pt idx="70290">
                  <c:v>-1.1629799999999999E-2</c:v>
                </c:pt>
                <c:pt idx="70291">
                  <c:v>-1.0564499999999999E-2</c:v>
                </c:pt>
                <c:pt idx="70292" formatCode="0.00E+00">
                  <c:v>-9.5104500000000002E-3</c:v>
                </c:pt>
                <c:pt idx="70293" formatCode="0.00E+00">
                  <c:v>-8.4694000000000002E-3</c:v>
                </c:pt>
                <c:pt idx="70294" formatCode="0.00E+00">
                  <c:v>-7.4429400000000003E-3</c:v>
                </c:pt>
                <c:pt idx="70295" formatCode="0.00E+00">
                  <c:v>-6.4325800000000002E-3</c:v>
                </c:pt>
                <c:pt idx="70296" formatCode="0.00E+00">
                  <c:v>-5.4399599999999998E-3</c:v>
                </c:pt>
                <c:pt idx="70297" formatCode="0.00E+00">
                  <c:v>-4.4662199999999999E-3</c:v>
                </c:pt>
                <c:pt idx="70298" formatCode="0.00E+00">
                  <c:v>-3.5116100000000001E-3</c:v>
                </c:pt>
                <c:pt idx="70299" formatCode="0.00E+00">
                  <c:v>-2.5759799999999998E-3</c:v>
                </c:pt>
                <c:pt idx="70300" formatCode="0.00E+00">
                  <c:v>-1.6594100000000001E-3</c:v>
                </c:pt>
                <c:pt idx="70301" formatCode="0.00E+00">
                  <c:v>-7.6233599999999996E-4</c:v>
                </c:pt>
                <c:pt idx="70302" formatCode="0.00E+00">
                  <c:v>1.14518E-4</c:v>
                </c:pt>
                <c:pt idx="70303" formatCode="0.00E+00">
                  <c:v>9.70451E-4</c:v>
                </c:pt>
                <c:pt idx="70304" formatCode="0.00E+00">
                  <c:v>1.80495E-3</c:v>
                </c:pt>
                <c:pt idx="70305" formatCode="0.00E+00">
                  <c:v>2.61728E-3</c:v>
                </c:pt>
                <c:pt idx="70306" formatCode="0.00E+00">
                  <c:v>3.4059899999999998E-3</c:v>
                </c:pt>
                <c:pt idx="70307" formatCode="0.00E+00">
                  <c:v>4.1693900000000002E-3</c:v>
                </c:pt>
                <c:pt idx="70308" formatCode="0.00E+00">
                  <c:v>4.9063199999999996E-3</c:v>
                </c:pt>
                <c:pt idx="70309" formatCode="0.00E+00">
                  <c:v>5.6159299999999999E-3</c:v>
                </c:pt>
                <c:pt idx="70310" formatCode="0.00E+00">
                  <c:v>6.2972999999999996E-3</c:v>
                </c:pt>
                <c:pt idx="70311" formatCode="0.00E+00">
                  <c:v>6.94964E-3</c:v>
                </c:pt>
                <c:pt idx="70312" formatCode="0.00E+00">
                  <c:v>7.5725999999999996E-3</c:v>
                </c:pt>
                <c:pt idx="70313" formatCode="0.00E+00">
                  <c:v>8.1660799999999992E-3</c:v>
                </c:pt>
                <c:pt idx="70314" formatCode="0.00E+00">
                  <c:v>8.7298800000000006E-3</c:v>
                </c:pt>
                <c:pt idx="70315" formatCode="0.00E+00">
                  <c:v>9.2637599999999994E-3</c:v>
                </c:pt>
                <c:pt idx="70316" formatCode="0.00E+00">
                  <c:v>9.7675000000000001E-3</c:v>
                </c:pt>
                <c:pt idx="70317">
                  <c:v>1.0240900000000001E-2</c:v>
                </c:pt>
                <c:pt idx="70318">
                  <c:v>1.0684000000000001E-2</c:v>
                </c:pt>
                <c:pt idx="70319">
                  <c:v>1.10977E-2</c:v>
                </c:pt>
                <c:pt idx="70320">
                  <c:v>1.1482900000000001E-2</c:v>
                </c:pt>
                <c:pt idx="70321">
                  <c:v>1.1840099999999999E-2</c:v>
                </c:pt>
                <c:pt idx="70322">
                  <c:v>1.2169900000000001E-2</c:v>
                </c:pt>
                <c:pt idx="70323">
                  <c:v>1.24729E-2</c:v>
                </c:pt>
                <c:pt idx="70324">
                  <c:v>1.2749099999999999E-2</c:v>
                </c:pt>
                <c:pt idx="70325">
                  <c:v>1.29973E-2</c:v>
                </c:pt>
                <c:pt idx="70326">
                  <c:v>1.32167E-2</c:v>
                </c:pt>
                <c:pt idx="70327">
                  <c:v>1.34076E-2</c:v>
                </c:pt>
                <c:pt idx="70328">
                  <c:v>1.357E-2</c:v>
                </c:pt>
                <c:pt idx="70329">
                  <c:v>1.37039E-2</c:v>
                </c:pt>
                <c:pt idx="70330">
                  <c:v>1.3809399999999999E-2</c:v>
                </c:pt>
                <c:pt idx="70331">
                  <c:v>1.3887099999999999E-2</c:v>
                </c:pt>
                <c:pt idx="70332">
                  <c:v>1.3937400000000001E-2</c:v>
                </c:pt>
                <c:pt idx="70333">
                  <c:v>1.3960200000000001E-2</c:v>
                </c:pt>
                <c:pt idx="70334">
                  <c:v>1.39556E-2</c:v>
                </c:pt>
                <c:pt idx="70335">
                  <c:v>1.39238E-2</c:v>
                </c:pt>
                <c:pt idx="70336">
                  <c:v>1.3864700000000001E-2</c:v>
                </c:pt>
                <c:pt idx="70337">
                  <c:v>1.37793E-2</c:v>
                </c:pt>
                <c:pt idx="70338">
                  <c:v>1.36685E-2</c:v>
                </c:pt>
                <c:pt idx="70339">
                  <c:v>1.3533399999999999E-2</c:v>
                </c:pt>
                <c:pt idx="70340">
                  <c:v>1.3373700000000001E-2</c:v>
                </c:pt>
                <c:pt idx="70341">
                  <c:v>1.3189299999999999E-2</c:v>
                </c:pt>
                <c:pt idx="70342">
                  <c:v>1.29804E-2</c:v>
                </c:pt>
                <c:pt idx="70343">
                  <c:v>1.27481E-2</c:v>
                </c:pt>
                <c:pt idx="70344">
                  <c:v>1.2493799999999999E-2</c:v>
                </c:pt>
                <c:pt idx="70345">
                  <c:v>1.22192E-2</c:v>
                </c:pt>
                <c:pt idx="70346">
                  <c:v>1.19255E-2</c:v>
                </c:pt>
                <c:pt idx="70347">
                  <c:v>1.16133E-2</c:v>
                </c:pt>
                <c:pt idx="70348">
                  <c:v>1.12838E-2</c:v>
                </c:pt>
                <c:pt idx="70349">
                  <c:v>1.0938E-2</c:v>
                </c:pt>
                <c:pt idx="70350">
                  <c:v>1.0576199999999999E-2</c:v>
                </c:pt>
                <c:pt idx="70351">
                  <c:v>1.0197899999999999E-2</c:v>
                </c:pt>
                <c:pt idx="70352" formatCode="0.00E+00">
                  <c:v>9.8032799999999993E-3</c:v>
                </c:pt>
                <c:pt idx="70353" formatCode="0.00E+00">
                  <c:v>9.3931699999999993E-3</c:v>
                </c:pt>
                <c:pt idx="70354" formatCode="0.00E+00">
                  <c:v>8.9685800000000003E-3</c:v>
                </c:pt>
                <c:pt idx="70355" formatCode="0.00E+00">
                  <c:v>8.5304600000000001E-3</c:v>
                </c:pt>
                <c:pt idx="70356" formatCode="0.00E+00">
                  <c:v>8.0797899999999999E-3</c:v>
                </c:pt>
                <c:pt idx="70357" formatCode="0.00E+00">
                  <c:v>7.6174099999999998E-3</c:v>
                </c:pt>
                <c:pt idx="70358" formatCode="0.00E+00">
                  <c:v>7.1436399999999997E-3</c:v>
                </c:pt>
                <c:pt idx="70359" formatCode="0.00E+00">
                  <c:v>6.6585400000000001E-3</c:v>
                </c:pt>
                <c:pt idx="70360" formatCode="0.00E+00">
                  <c:v>6.1625100000000004E-3</c:v>
                </c:pt>
                <c:pt idx="70361" formatCode="0.00E+00">
                  <c:v>5.6565000000000001E-3</c:v>
                </c:pt>
                <c:pt idx="70362" formatCode="0.00E+00">
                  <c:v>5.1417399999999997E-3</c:v>
                </c:pt>
                <c:pt idx="70363" formatCode="0.00E+00">
                  <c:v>4.6195400000000001E-3</c:v>
                </c:pt>
                <c:pt idx="70364" formatCode="0.00E+00">
                  <c:v>4.0915300000000003E-3</c:v>
                </c:pt>
                <c:pt idx="70365" formatCode="0.00E+00">
                  <c:v>3.5596E-3</c:v>
                </c:pt>
                <c:pt idx="70366" formatCode="0.00E+00">
                  <c:v>3.0250300000000002E-3</c:v>
                </c:pt>
                <c:pt idx="70367" formatCode="0.00E+00">
                  <c:v>2.4884099999999999E-3</c:v>
                </c:pt>
                <c:pt idx="70368" formatCode="0.00E+00">
                  <c:v>1.9501500000000001E-3</c:v>
                </c:pt>
                <c:pt idx="70369" formatCode="0.00E+00">
                  <c:v>1.4104899999999999E-3</c:v>
                </c:pt>
                <c:pt idx="70370" formatCode="0.00E+00">
                  <c:v>8.6960300000000004E-4</c:v>
                </c:pt>
                <c:pt idx="70371" formatCode="0.00E+00">
                  <c:v>3.2822199999999998E-4</c:v>
                </c:pt>
                <c:pt idx="70372" formatCode="0.00E+00">
                  <c:v>-2.1207299999999999E-4</c:v>
                </c:pt>
                <c:pt idx="70373" formatCode="0.00E+00">
                  <c:v>-7.4982599999999999E-4</c:v>
                </c:pt>
                <c:pt idx="70374" formatCode="0.00E+00">
                  <c:v>-1.2849300000000001E-3</c:v>
                </c:pt>
                <c:pt idx="70375" formatCode="0.00E+00">
                  <c:v>-1.81813E-3</c:v>
                </c:pt>
                <c:pt idx="70376" formatCode="0.00E+00">
                  <c:v>-2.3496400000000001E-3</c:v>
                </c:pt>
                <c:pt idx="70377" formatCode="0.00E+00">
                  <c:v>-2.8788300000000002E-3</c:v>
                </c:pt>
                <c:pt idx="70378" formatCode="0.00E+00">
                  <c:v>-3.4050899999999999E-3</c:v>
                </c:pt>
                <c:pt idx="70379" formatCode="0.00E+00">
                  <c:v>-3.9284799999999998E-3</c:v>
                </c:pt>
                <c:pt idx="70380" formatCode="0.00E+00">
                  <c:v>-4.4489100000000004E-3</c:v>
                </c:pt>
                <c:pt idx="70381" formatCode="0.00E+00">
                  <c:v>-4.9651000000000001E-3</c:v>
                </c:pt>
                <c:pt idx="70382" formatCode="0.00E+00">
                  <c:v>-5.4750700000000003E-3</c:v>
                </c:pt>
                <c:pt idx="70383" formatCode="0.00E+00">
                  <c:v>-5.9774800000000003E-3</c:v>
                </c:pt>
                <c:pt idx="70384" formatCode="0.00E+00">
                  <c:v>-6.4718500000000003E-3</c:v>
                </c:pt>
                <c:pt idx="70385" formatCode="0.00E+00">
                  <c:v>-6.9578299999999999E-3</c:v>
                </c:pt>
                <c:pt idx="70386" formatCode="0.00E+00">
                  <c:v>-7.4352400000000001E-3</c:v>
                </c:pt>
                <c:pt idx="70387" formatCode="0.00E+00">
                  <c:v>-7.9043299999999993E-3</c:v>
                </c:pt>
                <c:pt idx="70388" formatCode="0.00E+00">
                  <c:v>-8.3649499999999995E-3</c:v>
                </c:pt>
                <c:pt idx="70389" formatCode="0.00E+00">
                  <c:v>-8.8160400000000007E-3</c:v>
                </c:pt>
                <c:pt idx="70390" formatCode="0.00E+00">
                  <c:v>-9.2569699999999998E-3</c:v>
                </c:pt>
                <c:pt idx="70391" formatCode="0.00E+00">
                  <c:v>-9.6883899999999998E-3</c:v>
                </c:pt>
                <c:pt idx="70392">
                  <c:v>-1.0111200000000001E-2</c:v>
                </c:pt>
                <c:pt idx="70393">
                  <c:v>-1.0525400000000001E-2</c:v>
                </c:pt>
                <c:pt idx="70394">
                  <c:v>-1.0931E-2</c:v>
                </c:pt>
                <c:pt idx="70395">
                  <c:v>-1.13285E-2</c:v>
                </c:pt>
                <c:pt idx="70396">
                  <c:v>-1.17181E-2</c:v>
                </c:pt>
                <c:pt idx="70397">
                  <c:v>-1.21E-2</c:v>
                </c:pt>
                <c:pt idx="70398">
                  <c:v>-1.24738E-2</c:v>
                </c:pt>
                <c:pt idx="70399">
                  <c:v>-1.2838799999999999E-2</c:v>
                </c:pt>
                <c:pt idx="70400">
                  <c:v>-1.31935E-2</c:v>
                </c:pt>
                <c:pt idx="70401">
                  <c:v>-1.35368E-2</c:v>
                </c:pt>
                <c:pt idx="70402">
                  <c:v>-1.3869299999999999E-2</c:v>
                </c:pt>
                <c:pt idx="70403">
                  <c:v>-1.4193000000000001E-2</c:v>
                </c:pt>
                <c:pt idx="70404">
                  <c:v>-1.45094E-2</c:v>
                </c:pt>
                <c:pt idx="70405">
                  <c:v>-1.48188E-2</c:v>
                </c:pt>
                <c:pt idx="70406">
                  <c:v>-1.512E-2</c:v>
                </c:pt>
                <c:pt idx="70407">
                  <c:v>-1.5411599999999999E-2</c:v>
                </c:pt>
                <c:pt idx="70408">
                  <c:v>-1.5693100000000001E-2</c:v>
                </c:pt>
                <c:pt idx="70409">
                  <c:v>-1.5965199999999999E-2</c:v>
                </c:pt>
                <c:pt idx="70410">
                  <c:v>-1.6228300000000001E-2</c:v>
                </c:pt>
                <c:pt idx="70411">
                  <c:v>-1.6482699999999999E-2</c:v>
                </c:pt>
                <c:pt idx="70412">
                  <c:v>-1.6729299999999999E-2</c:v>
                </c:pt>
                <c:pt idx="70413">
                  <c:v>-1.6969000000000001E-2</c:v>
                </c:pt>
                <c:pt idx="70414">
                  <c:v>-1.7202200000000001E-2</c:v>
                </c:pt>
                <c:pt idx="70415">
                  <c:v>-1.7429500000000001E-2</c:v>
                </c:pt>
                <c:pt idx="70416">
                  <c:v>-1.7651699999999999E-2</c:v>
                </c:pt>
                <c:pt idx="70417">
                  <c:v>-1.78689E-2</c:v>
                </c:pt>
                <c:pt idx="70418">
                  <c:v>-1.8081E-2</c:v>
                </c:pt>
                <c:pt idx="70419">
                  <c:v>-1.82877E-2</c:v>
                </c:pt>
                <c:pt idx="70420">
                  <c:v>-1.8489200000000001E-2</c:v>
                </c:pt>
                <c:pt idx="70421">
                  <c:v>-1.8686100000000001E-2</c:v>
                </c:pt>
                <c:pt idx="70422">
                  <c:v>-1.88784E-2</c:v>
                </c:pt>
                <c:pt idx="70423">
                  <c:v>-1.9066E-2</c:v>
                </c:pt>
                <c:pt idx="70424">
                  <c:v>-1.9249100000000002E-2</c:v>
                </c:pt>
                <c:pt idx="70425">
                  <c:v>-1.9427900000000001E-2</c:v>
                </c:pt>
                <c:pt idx="70426">
                  <c:v>-1.9601799999999999E-2</c:v>
                </c:pt>
                <c:pt idx="70427">
                  <c:v>-1.9770300000000001E-2</c:v>
                </c:pt>
                <c:pt idx="70428">
                  <c:v>-1.9933200000000002E-2</c:v>
                </c:pt>
                <c:pt idx="70429">
                  <c:v>-2.0090899999999998E-2</c:v>
                </c:pt>
                <c:pt idx="70430">
                  <c:v>-2.0243799999999999E-2</c:v>
                </c:pt>
                <c:pt idx="70431">
                  <c:v>-2.03926E-2</c:v>
                </c:pt>
                <c:pt idx="70432">
                  <c:v>-2.0537699999999999E-2</c:v>
                </c:pt>
                <c:pt idx="70433">
                  <c:v>-2.0679699999999999E-2</c:v>
                </c:pt>
                <c:pt idx="70434">
                  <c:v>-2.08186E-2</c:v>
                </c:pt>
                <c:pt idx="70435">
                  <c:v>-2.0953900000000001E-2</c:v>
                </c:pt>
                <c:pt idx="70436">
                  <c:v>-2.1085900000000001E-2</c:v>
                </c:pt>
                <c:pt idx="70437">
                  <c:v>-2.1215899999999999E-2</c:v>
                </c:pt>
                <c:pt idx="70438">
                  <c:v>-2.1345599999999999E-2</c:v>
                </c:pt>
                <c:pt idx="70439">
                  <c:v>-2.14758E-2</c:v>
                </c:pt>
                <c:pt idx="70440">
                  <c:v>-2.1607299999999999E-2</c:v>
                </c:pt>
                <c:pt idx="70441">
                  <c:v>-2.17404E-2</c:v>
                </c:pt>
                <c:pt idx="70442">
                  <c:v>-2.18759E-2</c:v>
                </c:pt>
                <c:pt idx="70443">
                  <c:v>-2.2014100000000002E-2</c:v>
                </c:pt>
                <c:pt idx="70444">
                  <c:v>-2.2154799999999999E-2</c:v>
                </c:pt>
                <c:pt idx="70445">
                  <c:v>-2.2297299999999999E-2</c:v>
                </c:pt>
                <c:pt idx="70446">
                  <c:v>-2.24415E-2</c:v>
                </c:pt>
                <c:pt idx="70447">
                  <c:v>-2.2587699999999999E-2</c:v>
                </c:pt>
                <c:pt idx="70448">
                  <c:v>-2.2736099999999999E-2</c:v>
                </c:pt>
                <c:pt idx="70449">
                  <c:v>-2.28866E-2</c:v>
                </c:pt>
                <c:pt idx="70450">
                  <c:v>-2.3038900000000001E-2</c:v>
                </c:pt>
                <c:pt idx="70451">
                  <c:v>-2.3192600000000001E-2</c:v>
                </c:pt>
                <c:pt idx="70452">
                  <c:v>-2.3347400000000001E-2</c:v>
                </c:pt>
                <c:pt idx="70453">
                  <c:v>-2.3503799999999998E-2</c:v>
                </c:pt>
                <c:pt idx="70454">
                  <c:v>-2.3662200000000001E-2</c:v>
                </c:pt>
                <c:pt idx="70455">
                  <c:v>-2.38225E-2</c:v>
                </c:pt>
                <c:pt idx="70456">
                  <c:v>-2.3984599999999998E-2</c:v>
                </c:pt>
                <c:pt idx="70457">
                  <c:v>-2.4149E-2</c:v>
                </c:pt>
                <c:pt idx="70458">
                  <c:v>-2.4315799999999999E-2</c:v>
                </c:pt>
                <c:pt idx="70459">
                  <c:v>-2.4485400000000001E-2</c:v>
                </c:pt>
                <c:pt idx="70460">
                  <c:v>-2.46579E-2</c:v>
                </c:pt>
                <c:pt idx="70461">
                  <c:v>-2.4833600000000001E-2</c:v>
                </c:pt>
                <c:pt idx="70462">
                  <c:v>-2.5011800000000001E-2</c:v>
                </c:pt>
                <c:pt idx="70463">
                  <c:v>-2.5191999999999999E-2</c:v>
                </c:pt>
                <c:pt idx="70464">
                  <c:v>-2.5373900000000001E-2</c:v>
                </c:pt>
                <c:pt idx="70465">
                  <c:v>-2.55575E-2</c:v>
                </c:pt>
                <c:pt idx="70466">
                  <c:v>-2.57427E-2</c:v>
                </c:pt>
                <c:pt idx="70467">
                  <c:v>-2.5929199999999999E-2</c:v>
                </c:pt>
                <c:pt idx="70468">
                  <c:v>-2.6116899999999998E-2</c:v>
                </c:pt>
                <c:pt idx="70469">
                  <c:v>-2.6305599999999998E-2</c:v>
                </c:pt>
                <c:pt idx="70470">
                  <c:v>-2.64946E-2</c:v>
                </c:pt>
                <c:pt idx="70471">
                  <c:v>-2.6683800000000001E-2</c:v>
                </c:pt>
                <c:pt idx="70472">
                  <c:v>-2.68732E-2</c:v>
                </c:pt>
                <c:pt idx="70473">
                  <c:v>-2.7062800000000001E-2</c:v>
                </c:pt>
                <c:pt idx="70474">
                  <c:v>-2.7251899999999999E-2</c:v>
                </c:pt>
                <c:pt idx="70475">
                  <c:v>-2.74398E-2</c:v>
                </c:pt>
                <c:pt idx="70476">
                  <c:v>-2.7625500000000001E-2</c:v>
                </c:pt>
                <c:pt idx="70477">
                  <c:v>-2.7808599999999999E-2</c:v>
                </c:pt>
                <c:pt idx="70478">
                  <c:v>-2.7988900000000001E-2</c:v>
                </c:pt>
                <c:pt idx="70479">
                  <c:v>-2.8166299999999998E-2</c:v>
                </c:pt>
                <c:pt idx="70480">
                  <c:v>-2.8340799999999999E-2</c:v>
                </c:pt>
                <c:pt idx="70481">
                  <c:v>-2.85118E-2</c:v>
                </c:pt>
                <c:pt idx="70482">
                  <c:v>-2.86783E-2</c:v>
                </c:pt>
                <c:pt idx="70483">
                  <c:v>-2.8839299999999998E-2</c:v>
                </c:pt>
                <c:pt idx="70484">
                  <c:v>-2.8994099999999998E-2</c:v>
                </c:pt>
                <c:pt idx="70485">
                  <c:v>-2.91417E-2</c:v>
                </c:pt>
                <c:pt idx="70486">
                  <c:v>-2.92812E-2</c:v>
                </c:pt>
                <c:pt idx="70487">
                  <c:v>-2.9411900000000001E-2</c:v>
                </c:pt>
                <c:pt idx="70488">
                  <c:v>-2.9533299999999998E-2</c:v>
                </c:pt>
                <c:pt idx="70489">
                  <c:v>-2.96446E-2</c:v>
                </c:pt>
                <c:pt idx="70490">
                  <c:v>-2.9745500000000001E-2</c:v>
                </c:pt>
                <c:pt idx="70491">
                  <c:v>-2.9836000000000001E-2</c:v>
                </c:pt>
                <c:pt idx="70492">
                  <c:v>-2.9915799999999999E-2</c:v>
                </c:pt>
                <c:pt idx="70493">
                  <c:v>-2.99846E-2</c:v>
                </c:pt>
                <c:pt idx="70494">
                  <c:v>-3.00419E-2</c:v>
                </c:pt>
                <c:pt idx="70495">
                  <c:v>-3.0087200000000001E-2</c:v>
                </c:pt>
                <c:pt idx="70496">
                  <c:v>-3.0119799999999999E-2</c:v>
                </c:pt>
                <c:pt idx="70497">
                  <c:v>-3.01394E-2</c:v>
                </c:pt>
                <c:pt idx="70498">
                  <c:v>-3.0145600000000002E-2</c:v>
                </c:pt>
                <c:pt idx="70499">
                  <c:v>-3.01382E-2</c:v>
                </c:pt>
                <c:pt idx="70500">
                  <c:v>-3.01166E-2</c:v>
                </c:pt>
                <c:pt idx="70501">
                  <c:v>-3.0080200000000001E-2</c:v>
                </c:pt>
                <c:pt idx="70502">
                  <c:v>-3.0028800000000001E-2</c:v>
                </c:pt>
                <c:pt idx="70503">
                  <c:v>-2.9961700000000001E-2</c:v>
                </c:pt>
                <c:pt idx="70504">
                  <c:v>-2.9878600000000002E-2</c:v>
                </c:pt>
                <c:pt idx="70505">
                  <c:v>-2.9779300000000002E-2</c:v>
                </c:pt>
                <c:pt idx="70506">
                  <c:v>-2.9664099999999999E-2</c:v>
                </c:pt>
                <c:pt idx="70507">
                  <c:v>-2.95325E-2</c:v>
                </c:pt>
                <c:pt idx="70508">
                  <c:v>-2.9383900000000001E-2</c:v>
                </c:pt>
                <c:pt idx="70509">
                  <c:v>-2.9217699999999999E-2</c:v>
                </c:pt>
                <c:pt idx="70510">
                  <c:v>-2.9034000000000001E-2</c:v>
                </c:pt>
                <c:pt idx="70511">
                  <c:v>-2.8833000000000001E-2</c:v>
                </c:pt>
                <c:pt idx="70512">
                  <c:v>-2.86146E-2</c:v>
                </c:pt>
                <c:pt idx="70513">
                  <c:v>-2.83787E-2</c:v>
                </c:pt>
                <c:pt idx="70514">
                  <c:v>-2.8125000000000001E-2</c:v>
                </c:pt>
                <c:pt idx="70515">
                  <c:v>-2.7853599999999999E-2</c:v>
                </c:pt>
                <c:pt idx="70516">
                  <c:v>-2.7564600000000002E-2</c:v>
                </c:pt>
                <c:pt idx="70517">
                  <c:v>-2.7257699999999999E-2</c:v>
                </c:pt>
                <c:pt idx="70518">
                  <c:v>-2.69316E-2</c:v>
                </c:pt>
                <c:pt idx="70519">
                  <c:v>-2.6586100000000001E-2</c:v>
                </c:pt>
                <c:pt idx="70520">
                  <c:v>-2.6221999999999999E-2</c:v>
                </c:pt>
                <c:pt idx="70521">
                  <c:v>-2.5840100000000001E-2</c:v>
                </c:pt>
                <c:pt idx="70522">
                  <c:v>-2.54408E-2</c:v>
                </c:pt>
                <c:pt idx="70523">
                  <c:v>-2.5024299999999999E-2</c:v>
                </c:pt>
                <c:pt idx="70524">
                  <c:v>-2.4590399999999998E-2</c:v>
                </c:pt>
                <c:pt idx="70525">
                  <c:v>-2.4139500000000001E-2</c:v>
                </c:pt>
                <c:pt idx="70526">
                  <c:v>-2.3672700000000001E-2</c:v>
                </c:pt>
                <c:pt idx="70527">
                  <c:v>-2.3189100000000001E-2</c:v>
                </c:pt>
                <c:pt idx="70528">
                  <c:v>-2.2683100000000001E-2</c:v>
                </c:pt>
                <c:pt idx="70529">
                  <c:v>-2.2153300000000001E-2</c:v>
                </c:pt>
                <c:pt idx="70530">
                  <c:v>-2.16067E-2</c:v>
                </c:pt>
                <c:pt idx="70531">
                  <c:v>-2.1045600000000001E-2</c:v>
                </c:pt>
                <c:pt idx="70532">
                  <c:v>-2.0466700000000001E-2</c:v>
                </c:pt>
                <c:pt idx="70533">
                  <c:v>-1.9869999999999999E-2</c:v>
                </c:pt>
                <c:pt idx="70534">
                  <c:v>-1.9257799999999999E-2</c:v>
                </c:pt>
                <c:pt idx="70535">
                  <c:v>-1.8631100000000001E-2</c:v>
                </c:pt>
                <c:pt idx="70536">
                  <c:v>-1.7989999999999999E-2</c:v>
                </c:pt>
                <c:pt idx="70537">
                  <c:v>-1.7334100000000002E-2</c:v>
                </c:pt>
                <c:pt idx="70538">
                  <c:v>-1.6663000000000001E-2</c:v>
                </c:pt>
                <c:pt idx="70539">
                  <c:v>-1.59773E-2</c:v>
                </c:pt>
                <c:pt idx="70540">
                  <c:v>-1.5277600000000001E-2</c:v>
                </c:pt>
                <c:pt idx="70541">
                  <c:v>-1.4565E-2</c:v>
                </c:pt>
                <c:pt idx="70542">
                  <c:v>-1.3840099999999999E-2</c:v>
                </c:pt>
                <c:pt idx="70543">
                  <c:v>-1.31042E-2</c:v>
                </c:pt>
                <c:pt idx="70544">
                  <c:v>-1.23584E-2</c:v>
                </c:pt>
                <c:pt idx="70545">
                  <c:v>-1.1603799999999999E-2</c:v>
                </c:pt>
                <c:pt idx="70546">
                  <c:v>-1.08412E-2</c:v>
                </c:pt>
                <c:pt idx="70547">
                  <c:v>-1.00713E-2</c:v>
                </c:pt>
                <c:pt idx="70548" formatCode="0.00E+00">
                  <c:v>-9.2947299999999993E-3</c:v>
                </c:pt>
                <c:pt idx="70549" formatCode="0.00E+00">
                  <c:v>-8.5118399999999997E-3</c:v>
                </c:pt>
                <c:pt idx="70550" formatCode="0.00E+00">
                  <c:v>-7.7228699999999997E-3</c:v>
                </c:pt>
                <c:pt idx="70551" formatCode="0.00E+00">
                  <c:v>-6.9283900000000004E-3</c:v>
                </c:pt>
                <c:pt idx="70552" formatCode="0.00E+00">
                  <c:v>-6.1294100000000001E-3</c:v>
                </c:pt>
                <c:pt idx="70553" formatCode="0.00E+00">
                  <c:v>-5.3271000000000004E-3</c:v>
                </c:pt>
                <c:pt idx="70554" formatCode="0.00E+00">
                  <c:v>-4.5222099999999996E-3</c:v>
                </c:pt>
                <c:pt idx="70555" formatCode="0.00E+00">
                  <c:v>-3.7155999999999999E-3</c:v>
                </c:pt>
                <c:pt idx="70556" formatCode="0.00E+00">
                  <c:v>-2.9083799999999999E-3</c:v>
                </c:pt>
                <c:pt idx="70557" formatCode="0.00E+00">
                  <c:v>-2.1015399999999998E-3</c:v>
                </c:pt>
                <c:pt idx="70558" formatCode="0.00E+00">
                  <c:v>-1.2957699999999999E-3</c:v>
                </c:pt>
                <c:pt idx="70559" formatCode="0.00E+00">
                  <c:v>-4.9141500000000004E-4</c:v>
                </c:pt>
                <c:pt idx="70560" formatCode="0.00E+00">
                  <c:v>3.11191E-4</c:v>
                </c:pt>
                <c:pt idx="70561" formatCode="0.00E+00">
                  <c:v>1.11114E-3</c:v>
                </c:pt>
                <c:pt idx="70562" formatCode="0.00E+00">
                  <c:v>1.9073499999999999E-3</c:v>
                </c:pt>
                <c:pt idx="70563" formatCode="0.00E+00">
                  <c:v>2.69908E-3</c:v>
                </c:pt>
                <c:pt idx="70564" formatCode="0.00E+00">
                  <c:v>3.48548E-3</c:v>
                </c:pt>
                <c:pt idx="70565" formatCode="0.00E+00">
                  <c:v>4.2655599999999998E-3</c:v>
                </c:pt>
                <c:pt idx="70566" formatCode="0.00E+00">
                  <c:v>5.0385500000000001E-3</c:v>
                </c:pt>
                <c:pt idx="70567" formatCode="0.00E+00">
                  <c:v>5.8035200000000004E-3</c:v>
                </c:pt>
                <c:pt idx="70568" formatCode="0.00E+00">
                  <c:v>6.5593300000000004E-3</c:v>
                </c:pt>
                <c:pt idx="70569" formatCode="0.00E+00">
                  <c:v>7.30497E-3</c:v>
                </c:pt>
                <c:pt idx="70570" formatCode="0.00E+00">
                  <c:v>8.0397100000000003E-3</c:v>
                </c:pt>
                <c:pt idx="70571" formatCode="0.00E+00">
                  <c:v>8.7628600000000008E-3</c:v>
                </c:pt>
                <c:pt idx="70572" formatCode="0.00E+00">
                  <c:v>9.4733600000000001E-3</c:v>
                </c:pt>
                <c:pt idx="70573">
                  <c:v>1.01697E-2</c:v>
                </c:pt>
                <c:pt idx="70574">
                  <c:v>1.08506E-2</c:v>
                </c:pt>
                <c:pt idx="70575">
                  <c:v>1.15149E-2</c:v>
                </c:pt>
                <c:pt idx="70576">
                  <c:v>1.21619E-2</c:v>
                </c:pt>
                <c:pt idx="70577">
                  <c:v>1.27913E-2</c:v>
                </c:pt>
                <c:pt idx="70578">
                  <c:v>1.34022E-2</c:v>
                </c:pt>
                <c:pt idx="70579">
                  <c:v>1.39939E-2</c:v>
                </c:pt>
                <c:pt idx="70580">
                  <c:v>1.45656E-2</c:v>
                </c:pt>
                <c:pt idx="70581">
                  <c:v>1.5116599999999999E-2</c:v>
                </c:pt>
                <c:pt idx="70582">
                  <c:v>1.5645800000000001E-2</c:v>
                </c:pt>
                <c:pt idx="70583">
                  <c:v>1.6151800000000001E-2</c:v>
                </c:pt>
                <c:pt idx="70584">
                  <c:v>1.6633800000000001E-2</c:v>
                </c:pt>
                <c:pt idx="70585">
                  <c:v>1.70913E-2</c:v>
                </c:pt>
                <c:pt idx="70586">
                  <c:v>1.75237E-2</c:v>
                </c:pt>
                <c:pt idx="70587">
                  <c:v>1.79309E-2</c:v>
                </c:pt>
                <c:pt idx="70588">
                  <c:v>1.8312100000000001E-2</c:v>
                </c:pt>
                <c:pt idx="70589">
                  <c:v>1.86663E-2</c:v>
                </c:pt>
                <c:pt idx="70590">
                  <c:v>1.8996099999999998E-2</c:v>
                </c:pt>
                <c:pt idx="70591">
                  <c:v>1.9305800000000001E-2</c:v>
                </c:pt>
                <c:pt idx="70592">
                  <c:v>1.9591500000000001E-2</c:v>
                </c:pt>
                <c:pt idx="70593">
                  <c:v>1.9846900000000001E-2</c:v>
                </c:pt>
                <c:pt idx="70594">
                  <c:v>2.00736E-2</c:v>
                </c:pt>
                <c:pt idx="70595">
                  <c:v>2.0274E-2</c:v>
                </c:pt>
                <c:pt idx="70596">
                  <c:v>2.0446700000000002E-2</c:v>
                </c:pt>
                <c:pt idx="70597">
                  <c:v>2.0589900000000001E-2</c:v>
                </c:pt>
                <c:pt idx="70598">
                  <c:v>2.0703599999999999E-2</c:v>
                </c:pt>
                <c:pt idx="70599">
                  <c:v>2.07876E-2</c:v>
                </c:pt>
                <c:pt idx="70600">
                  <c:v>2.0841999999999999E-2</c:v>
                </c:pt>
                <c:pt idx="70601">
                  <c:v>2.08665E-2</c:v>
                </c:pt>
                <c:pt idx="70602">
                  <c:v>2.08612E-2</c:v>
                </c:pt>
                <c:pt idx="70603">
                  <c:v>2.0826399999999998E-2</c:v>
                </c:pt>
                <c:pt idx="70604">
                  <c:v>2.07618E-2</c:v>
                </c:pt>
                <c:pt idx="70605">
                  <c:v>2.06667E-2</c:v>
                </c:pt>
                <c:pt idx="70606">
                  <c:v>2.0540300000000001E-2</c:v>
                </c:pt>
                <c:pt idx="70607">
                  <c:v>2.0381699999999999E-2</c:v>
                </c:pt>
                <c:pt idx="70608">
                  <c:v>2.0191000000000001E-2</c:v>
                </c:pt>
                <c:pt idx="70609">
                  <c:v>1.9968400000000001E-2</c:v>
                </c:pt>
                <c:pt idx="70610">
                  <c:v>1.97144E-2</c:v>
                </c:pt>
                <c:pt idx="70611">
                  <c:v>1.9429600000000002E-2</c:v>
                </c:pt>
                <c:pt idx="70612">
                  <c:v>1.9114599999999999E-2</c:v>
                </c:pt>
                <c:pt idx="70613">
                  <c:v>1.8769999999999998E-2</c:v>
                </c:pt>
                <c:pt idx="70614">
                  <c:v>1.8396099999999999E-2</c:v>
                </c:pt>
                <c:pt idx="70615">
                  <c:v>1.7993100000000001E-2</c:v>
                </c:pt>
                <c:pt idx="70616">
                  <c:v>1.7561299999999998E-2</c:v>
                </c:pt>
                <c:pt idx="70617">
                  <c:v>1.71013E-2</c:v>
                </c:pt>
                <c:pt idx="70618">
                  <c:v>1.66141E-2</c:v>
                </c:pt>
                <c:pt idx="70619">
                  <c:v>1.6100300000000001E-2</c:v>
                </c:pt>
                <c:pt idx="70620">
                  <c:v>1.5560600000000001E-2</c:v>
                </c:pt>
                <c:pt idx="70621">
                  <c:v>1.49956E-2</c:v>
                </c:pt>
                <c:pt idx="70622">
                  <c:v>1.4406800000000001E-2</c:v>
                </c:pt>
                <c:pt idx="70623">
                  <c:v>1.3795E-2</c:v>
                </c:pt>
                <c:pt idx="70624">
                  <c:v>1.31609E-2</c:v>
                </c:pt>
                <c:pt idx="70625">
                  <c:v>1.25048E-2</c:v>
                </c:pt>
                <c:pt idx="70626">
                  <c:v>1.1827000000000001E-2</c:v>
                </c:pt>
                <c:pt idx="70627">
                  <c:v>1.1128000000000001E-2</c:v>
                </c:pt>
                <c:pt idx="70628">
                  <c:v>1.0408499999999999E-2</c:v>
                </c:pt>
                <c:pt idx="70629" formatCode="0.00E+00">
                  <c:v>9.6696500000000001E-3</c:v>
                </c:pt>
                <c:pt idx="70630" formatCode="0.00E+00">
                  <c:v>8.9121600000000006E-3</c:v>
                </c:pt>
                <c:pt idx="70631" formatCode="0.00E+00">
                  <c:v>8.1369200000000006E-3</c:v>
                </c:pt>
                <c:pt idx="70632" formatCode="0.00E+00">
                  <c:v>7.3449500000000003E-3</c:v>
                </c:pt>
                <c:pt idx="70633" formatCode="0.00E+00">
                  <c:v>6.5373200000000001E-3</c:v>
                </c:pt>
                <c:pt idx="70634" formatCode="0.00E+00">
                  <c:v>5.7150600000000001E-3</c:v>
                </c:pt>
                <c:pt idx="70635" formatCode="0.00E+00">
                  <c:v>4.8791399999999997E-3</c:v>
                </c:pt>
                <c:pt idx="70636" formatCode="0.00E+00">
                  <c:v>4.0305499999999999E-3</c:v>
                </c:pt>
                <c:pt idx="70637" formatCode="0.00E+00">
                  <c:v>3.1703600000000001E-3</c:v>
                </c:pt>
                <c:pt idx="70638" formatCode="0.00E+00">
                  <c:v>2.2997600000000001E-3</c:v>
                </c:pt>
                <c:pt idx="70639" formatCode="0.00E+00">
                  <c:v>1.4201999999999999E-3</c:v>
                </c:pt>
                <c:pt idx="70640" formatCode="0.00E+00">
                  <c:v>5.3328999999999996E-4</c:v>
                </c:pt>
                <c:pt idx="70641" formatCode="0.00E+00">
                  <c:v>-3.59716E-4</c:v>
                </c:pt>
                <c:pt idx="70642" formatCode="0.00E+00">
                  <c:v>-1.2579500000000001E-3</c:v>
                </c:pt>
                <c:pt idx="70643" formatCode="0.00E+00">
                  <c:v>-2.1606899999999998E-3</c:v>
                </c:pt>
                <c:pt idx="70644" formatCode="0.00E+00">
                  <c:v>-3.0672099999999999E-3</c:v>
                </c:pt>
                <c:pt idx="70645" formatCode="0.00E+00">
                  <c:v>-3.9766599999999999E-3</c:v>
                </c:pt>
                <c:pt idx="70646" formatCode="0.00E+00">
                  <c:v>-4.88799E-3</c:v>
                </c:pt>
                <c:pt idx="70647" formatCode="0.00E+00">
                  <c:v>-5.8000899999999999E-3</c:v>
                </c:pt>
                <c:pt idx="70648" formatCode="0.00E+00">
                  <c:v>-6.7118100000000003E-3</c:v>
                </c:pt>
                <c:pt idx="70649" formatCode="0.00E+00">
                  <c:v>-7.6218800000000001E-3</c:v>
                </c:pt>
                <c:pt idx="70650" formatCode="0.00E+00">
                  <c:v>-8.5289700000000003E-3</c:v>
                </c:pt>
                <c:pt idx="70651" formatCode="0.00E+00">
                  <c:v>-9.4316799999999996E-3</c:v>
                </c:pt>
                <c:pt idx="70652">
                  <c:v>-1.0328800000000001E-2</c:v>
                </c:pt>
                <c:pt idx="70653">
                  <c:v>-1.12195E-2</c:v>
                </c:pt>
                <c:pt idx="70654">
                  <c:v>-1.21032E-2</c:v>
                </c:pt>
                <c:pt idx="70655">
                  <c:v>-1.29791E-2</c:v>
                </c:pt>
                <c:pt idx="70656">
                  <c:v>-1.3846199999999999E-2</c:v>
                </c:pt>
                <c:pt idx="70657">
                  <c:v>-1.47028E-2</c:v>
                </c:pt>
                <c:pt idx="70658">
                  <c:v>-1.55476E-2</c:v>
                </c:pt>
                <c:pt idx="70659">
                  <c:v>-1.6379299999999999E-2</c:v>
                </c:pt>
                <c:pt idx="70660">
                  <c:v>-1.7197500000000001E-2</c:v>
                </c:pt>
                <c:pt idx="70661">
                  <c:v>-1.80015E-2</c:v>
                </c:pt>
                <c:pt idx="70662">
                  <c:v>-1.8790399999999999E-2</c:v>
                </c:pt>
                <c:pt idx="70663">
                  <c:v>-1.95637E-2</c:v>
                </c:pt>
                <c:pt idx="70664">
                  <c:v>-2.0320299999999999E-2</c:v>
                </c:pt>
                <c:pt idx="70665">
                  <c:v>-2.1058799999999999E-2</c:v>
                </c:pt>
                <c:pt idx="70666">
                  <c:v>-2.17778E-2</c:v>
                </c:pt>
                <c:pt idx="70667">
                  <c:v>-2.24771E-2</c:v>
                </c:pt>
                <c:pt idx="70668">
                  <c:v>-2.3156699999999999E-2</c:v>
                </c:pt>
                <c:pt idx="70669">
                  <c:v>-2.3816199999999999E-2</c:v>
                </c:pt>
                <c:pt idx="70670">
                  <c:v>-2.44551E-2</c:v>
                </c:pt>
                <c:pt idx="70671">
                  <c:v>-2.5072400000000002E-2</c:v>
                </c:pt>
                <c:pt idx="70672">
                  <c:v>-2.5666899999999999E-2</c:v>
                </c:pt>
                <c:pt idx="70673">
                  <c:v>-2.6237900000000001E-2</c:v>
                </c:pt>
                <c:pt idx="70674">
                  <c:v>-2.67844E-2</c:v>
                </c:pt>
                <c:pt idx="70675">
                  <c:v>-2.7305800000000002E-2</c:v>
                </c:pt>
                <c:pt idx="70676">
                  <c:v>-2.7801900000000001E-2</c:v>
                </c:pt>
                <c:pt idx="70677">
                  <c:v>-2.8272200000000001E-2</c:v>
                </c:pt>
                <c:pt idx="70678">
                  <c:v>-2.8716599999999998E-2</c:v>
                </c:pt>
                <c:pt idx="70679">
                  <c:v>-2.9135100000000001E-2</c:v>
                </c:pt>
                <c:pt idx="70680">
                  <c:v>-2.9527399999999999E-2</c:v>
                </c:pt>
                <c:pt idx="70681">
                  <c:v>-2.9892700000000001E-2</c:v>
                </c:pt>
                <c:pt idx="70682">
                  <c:v>-3.02306E-2</c:v>
                </c:pt>
                <c:pt idx="70683">
                  <c:v>-3.0540899999999999E-2</c:v>
                </c:pt>
                <c:pt idx="70684">
                  <c:v>-3.0823099999999999E-2</c:v>
                </c:pt>
                <c:pt idx="70685">
                  <c:v>-3.1076800000000002E-2</c:v>
                </c:pt>
                <c:pt idx="70686">
                  <c:v>-3.1301900000000001E-2</c:v>
                </c:pt>
                <c:pt idx="70687">
                  <c:v>-3.1498499999999999E-2</c:v>
                </c:pt>
                <c:pt idx="70688">
                  <c:v>-3.1666699999999999E-2</c:v>
                </c:pt>
                <c:pt idx="70689">
                  <c:v>-3.1806800000000003E-2</c:v>
                </c:pt>
                <c:pt idx="70690">
                  <c:v>-3.1918700000000001E-2</c:v>
                </c:pt>
                <c:pt idx="70691">
                  <c:v>-3.2002200000000001E-2</c:v>
                </c:pt>
                <c:pt idx="70692">
                  <c:v>-3.20574E-2</c:v>
                </c:pt>
                <c:pt idx="70693">
                  <c:v>-3.2084599999999998E-2</c:v>
                </c:pt>
                <c:pt idx="70694">
                  <c:v>-3.20837E-2</c:v>
                </c:pt>
                <c:pt idx="70695">
                  <c:v>-3.20545E-2</c:v>
                </c:pt>
                <c:pt idx="70696">
                  <c:v>-3.1996999999999998E-2</c:v>
                </c:pt>
                <c:pt idx="70697">
                  <c:v>-3.1911799999999997E-2</c:v>
                </c:pt>
                <c:pt idx="70698">
                  <c:v>-3.1799399999999999E-2</c:v>
                </c:pt>
                <c:pt idx="70699">
                  <c:v>-3.1660099999999997E-2</c:v>
                </c:pt>
                <c:pt idx="70700">
                  <c:v>-3.1494099999999997E-2</c:v>
                </c:pt>
                <c:pt idx="70701">
                  <c:v>-3.1301500000000003E-2</c:v>
                </c:pt>
                <c:pt idx="70702">
                  <c:v>-3.1082499999999999E-2</c:v>
                </c:pt>
                <c:pt idx="70703">
                  <c:v>-3.08375E-2</c:v>
                </c:pt>
                <c:pt idx="70704">
                  <c:v>-3.05671E-2</c:v>
                </c:pt>
                <c:pt idx="70705">
                  <c:v>-3.0272E-2</c:v>
                </c:pt>
                <c:pt idx="70706">
                  <c:v>-2.9952699999999999E-2</c:v>
                </c:pt>
                <c:pt idx="70707">
                  <c:v>-2.9609699999999999E-2</c:v>
                </c:pt>
                <c:pt idx="70708">
                  <c:v>-2.9243700000000001E-2</c:v>
                </c:pt>
                <c:pt idx="70709">
                  <c:v>-2.88553E-2</c:v>
                </c:pt>
                <c:pt idx="70710">
                  <c:v>-2.8444899999999999E-2</c:v>
                </c:pt>
                <c:pt idx="70711">
                  <c:v>-2.8013199999999999E-2</c:v>
                </c:pt>
                <c:pt idx="70712">
                  <c:v>-2.7560600000000001E-2</c:v>
                </c:pt>
                <c:pt idx="70713">
                  <c:v>-2.70876E-2</c:v>
                </c:pt>
                <c:pt idx="70714">
                  <c:v>-2.6594699999999999E-2</c:v>
                </c:pt>
                <c:pt idx="70715">
                  <c:v>-2.60828E-2</c:v>
                </c:pt>
                <c:pt idx="70716">
                  <c:v>-2.5552600000000002E-2</c:v>
                </c:pt>
                <c:pt idx="70717">
                  <c:v>-2.5005200000000002E-2</c:v>
                </c:pt>
                <c:pt idx="70718">
                  <c:v>-2.4441600000000001E-2</c:v>
                </c:pt>
                <c:pt idx="70719">
                  <c:v>-2.3862499999999998E-2</c:v>
                </c:pt>
                <c:pt idx="70720">
                  <c:v>-2.3268799999999999E-2</c:v>
                </c:pt>
                <c:pt idx="70721">
                  <c:v>-2.2661299999999999E-2</c:v>
                </c:pt>
                <c:pt idx="70722">
                  <c:v>-2.2041000000000002E-2</c:v>
                </c:pt>
                <c:pt idx="70723">
                  <c:v>-2.1408699999999999E-2</c:v>
                </c:pt>
                <c:pt idx="70724">
                  <c:v>-2.07653E-2</c:v>
                </c:pt>
                <c:pt idx="70725">
                  <c:v>-2.01116E-2</c:v>
                </c:pt>
                <c:pt idx="70726">
                  <c:v>-1.9448300000000002E-2</c:v>
                </c:pt>
                <c:pt idx="70727">
                  <c:v>-1.8776399999999999E-2</c:v>
                </c:pt>
                <c:pt idx="70728">
                  <c:v>-1.8096500000000001E-2</c:v>
                </c:pt>
                <c:pt idx="70729">
                  <c:v>-1.7409500000000001E-2</c:v>
                </c:pt>
                <c:pt idx="70730">
                  <c:v>-1.6716000000000002E-2</c:v>
                </c:pt>
                <c:pt idx="70731">
                  <c:v>-1.6017099999999999E-2</c:v>
                </c:pt>
                <c:pt idx="70732">
                  <c:v>-1.53136E-2</c:v>
                </c:pt>
                <c:pt idx="70733">
                  <c:v>-1.46064E-2</c:v>
                </c:pt>
                <c:pt idx="70734">
                  <c:v>-1.3896500000000001E-2</c:v>
                </c:pt>
                <c:pt idx="70735">
                  <c:v>-1.3184400000000001E-2</c:v>
                </c:pt>
                <c:pt idx="70736">
                  <c:v>-1.2470999999999999E-2</c:v>
                </c:pt>
                <c:pt idx="70737">
                  <c:v>-1.17568E-2</c:v>
                </c:pt>
                <c:pt idx="70738">
                  <c:v>-1.10426E-2</c:v>
                </c:pt>
                <c:pt idx="70739">
                  <c:v>-1.0329100000000001E-2</c:v>
                </c:pt>
                <c:pt idx="70740" formatCode="0.00E+00">
                  <c:v>-9.6170300000000004E-3</c:v>
                </c:pt>
                <c:pt idx="70741" formatCode="0.00E+00">
                  <c:v>-8.90729E-3</c:v>
                </c:pt>
                <c:pt idx="70742" formatCode="0.00E+00">
                  <c:v>-8.2007999999999994E-3</c:v>
                </c:pt>
                <c:pt idx="70743" formatCode="0.00E+00">
                  <c:v>-7.4983300000000001E-3</c:v>
                </c:pt>
                <c:pt idx="70744" formatCode="0.00E+00">
                  <c:v>-6.8004600000000004E-3</c:v>
                </c:pt>
                <c:pt idx="70745" formatCode="0.00E+00">
                  <c:v>-6.10781E-3</c:v>
                </c:pt>
                <c:pt idx="70746" formatCode="0.00E+00">
                  <c:v>-5.4210300000000003E-3</c:v>
                </c:pt>
                <c:pt idx="70747" formatCode="0.00E+00">
                  <c:v>-4.74078E-3</c:v>
                </c:pt>
                <c:pt idx="70748" formatCode="0.00E+00">
                  <c:v>-4.0677899999999999E-3</c:v>
                </c:pt>
                <c:pt idx="70749" formatCode="0.00E+00">
                  <c:v>-3.4027900000000002E-3</c:v>
                </c:pt>
                <c:pt idx="70750" formatCode="0.00E+00">
                  <c:v>-2.7465100000000002E-3</c:v>
                </c:pt>
                <c:pt idx="70751" formatCode="0.00E+00">
                  <c:v>-2.0995800000000002E-3</c:v>
                </c:pt>
                <c:pt idx="70752" formatCode="0.00E+00">
                  <c:v>-1.46254E-3</c:v>
                </c:pt>
                <c:pt idx="70753" formatCode="0.00E+00">
                  <c:v>-8.3584299999999996E-4</c:v>
                </c:pt>
                <c:pt idx="70754" formatCode="0.00E+00">
                  <c:v>-2.19953E-4</c:v>
                </c:pt>
                <c:pt idx="70755" formatCode="0.00E+00">
                  <c:v>3.84626E-4</c:v>
                </c:pt>
                <c:pt idx="70756" formatCode="0.00E+00">
                  <c:v>9.7745600000000003E-4</c:v>
                </c:pt>
                <c:pt idx="70757" formatCode="0.00E+00">
                  <c:v>1.5582899999999999E-3</c:v>
                </c:pt>
                <c:pt idx="70758" formatCode="0.00E+00">
                  <c:v>2.12693E-3</c:v>
                </c:pt>
                <c:pt idx="70759" formatCode="0.00E+00">
                  <c:v>2.68293E-3</c:v>
                </c:pt>
                <c:pt idx="70760" formatCode="0.00E+00">
                  <c:v>3.2257399999999999E-3</c:v>
                </c:pt>
                <c:pt idx="70761" formatCode="0.00E+00">
                  <c:v>3.7550000000000001E-3</c:v>
                </c:pt>
                <c:pt idx="70762" formatCode="0.00E+00">
                  <c:v>4.2705299999999998E-3</c:v>
                </c:pt>
                <c:pt idx="70763" formatCode="0.00E+00">
                  <c:v>4.7721500000000002E-3</c:v>
                </c:pt>
                <c:pt idx="70764" formatCode="0.00E+00">
                  <c:v>5.2595799999999998E-3</c:v>
                </c:pt>
                <c:pt idx="70765" formatCode="0.00E+00">
                  <c:v>5.7325600000000003E-3</c:v>
                </c:pt>
                <c:pt idx="70766" formatCode="0.00E+00">
                  <c:v>6.1908500000000003E-3</c:v>
                </c:pt>
                <c:pt idx="70767" formatCode="0.00E+00">
                  <c:v>6.6342500000000004E-3</c:v>
                </c:pt>
                <c:pt idx="70768" formatCode="0.00E+00">
                  <c:v>7.0626200000000004E-3</c:v>
                </c:pt>
                <c:pt idx="70769" formatCode="0.00E+00">
                  <c:v>7.4757599999999997E-3</c:v>
                </c:pt>
                <c:pt idx="70770" formatCode="0.00E+00">
                  <c:v>7.87355E-3</c:v>
                </c:pt>
                <c:pt idx="70771" formatCode="0.00E+00">
                  <c:v>8.2559299999999999E-3</c:v>
                </c:pt>
                <c:pt idx="70772" formatCode="0.00E+00">
                  <c:v>8.6228699999999995E-3</c:v>
                </c:pt>
                <c:pt idx="70773" formatCode="0.00E+00">
                  <c:v>8.9743600000000007E-3</c:v>
                </c:pt>
                <c:pt idx="70774" formatCode="0.00E+00">
                  <c:v>9.3104599999999996E-3</c:v>
                </c:pt>
                <c:pt idx="70775" formatCode="0.00E+00">
                  <c:v>9.6313500000000003E-3</c:v>
                </c:pt>
                <c:pt idx="70776" formatCode="0.00E+00">
                  <c:v>9.9371000000000008E-3</c:v>
                </c:pt>
                <c:pt idx="70777">
                  <c:v>1.02278E-2</c:v>
                </c:pt>
                <c:pt idx="70778">
                  <c:v>1.05034E-2</c:v>
                </c:pt>
                <c:pt idx="70779">
                  <c:v>1.07641E-2</c:v>
                </c:pt>
                <c:pt idx="70780">
                  <c:v>1.10099E-2</c:v>
                </c:pt>
                <c:pt idx="70781">
                  <c:v>1.1240999999999999E-2</c:v>
                </c:pt>
                <c:pt idx="70782">
                  <c:v>1.1457500000000001E-2</c:v>
                </c:pt>
                <c:pt idx="70783">
                  <c:v>1.1659600000000001E-2</c:v>
                </c:pt>
                <c:pt idx="70784">
                  <c:v>1.18473E-2</c:v>
                </c:pt>
                <c:pt idx="70785">
                  <c:v>1.20211E-2</c:v>
                </c:pt>
                <c:pt idx="70786">
                  <c:v>1.21812E-2</c:v>
                </c:pt>
                <c:pt idx="70787">
                  <c:v>1.23278E-2</c:v>
                </c:pt>
                <c:pt idx="70788">
                  <c:v>1.2461099999999999E-2</c:v>
                </c:pt>
                <c:pt idx="70789">
                  <c:v>1.25816E-2</c:v>
                </c:pt>
                <c:pt idx="70790">
                  <c:v>1.2689300000000001E-2</c:v>
                </c:pt>
                <c:pt idx="70791">
                  <c:v>1.2784800000000001E-2</c:v>
                </c:pt>
                <c:pt idx="70792">
                  <c:v>1.28684E-2</c:v>
                </c:pt>
                <c:pt idx="70793">
                  <c:v>1.2940399999999999E-2</c:v>
                </c:pt>
                <c:pt idx="70794">
                  <c:v>1.3001199999999999E-2</c:v>
                </c:pt>
                <c:pt idx="70795">
                  <c:v>1.3050900000000001E-2</c:v>
                </c:pt>
                <c:pt idx="70796">
                  <c:v>1.30901E-2</c:v>
                </c:pt>
                <c:pt idx="70797">
                  <c:v>1.31191E-2</c:v>
                </c:pt>
                <c:pt idx="70798">
                  <c:v>1.31384E-2</c:v>
                </c:pt>
                <c:pt idx="70799">
                  <c:v>1.3148399999999999E-2</c:v>
                </c:pt>
                <c:pt idx="70800">
                  <c:v>1.31494E-2</c:v>
                </c:pt>
                <c:pt idx="70801">
                  <c:v>1.31419E-2</c:v>
                </c:pt>
                <c:pt idx="70802">
                  <c:v>1.31263E-2</c:v>
                </c:pt>
                <c:pt idx="70803">
                  <c:v>1.3102900000000001E-2</c:v>
                </c:pt>
                <c:pt idx="70804">
                  <c:v>1.3072200000000001E-2</c:v>
                </c:pt>
                <c:pt idx="70805">
                  <c:v>1.30344E-2</c:v>
                </c:pt>
                <c:pt idx="70806">
                  <c:v>1.2990099999999999E-2</c:v>
                </c:pt>
                <c:pt idx="70807">
                  <c:v>1.2939600000000001E-2</c:v>
                </c:pt>
                <c:pt idx="70808">
                  <c:v>1.28834E-2</c:v>
                </c:pt>
                <c:pt idx="70809">
                  <c:v>1.2821900000000001E-2</c:v>
                </c:pt>
                <c:pt idx="70810">
                  <c:v>1.2755499999999999E-2</c:v>
                </c:pt>
                <c:pt idx="70811">
                  <c:v>1.2684600000000001E-2</c:v>
                </c:pt>
                <c:pt idx="70812">
                  <c:v>1.2609499999999999E-2</c:v>
                </c:pt>
                <c:pt idx="70813">
                  <c:v>1.2530599999999999E-2</c:v>
                </c:pt>
                <c:pt idx="70814">
                  <c:v>1.24482E-2</c:v>
                </c:pt>
                <c:pt idx="70815">
                  <c:v>1.2362700000000001E-2</c:v>
                </c:pt>
                <c:pt idx="70816">
                  <c:v>1.22743E-2</c:v>
                </c:pt>
                <c:pt idx="70817">
                  <c:v>1.21835E-2</c:v>
                </c:pt>
                <c:pt idx="70818">
                  <c:v>1.2090399999999999E-2</c:v>
                </c:pt>
                <c:pt idx="70819">
                  <c:v>1.1995499999999999E-2</c:v>
                </c:pt>
                <c:pt idx="70820">
                  <c:v>1.1899E-2</c:v>
                </c:pt>
                <c:pt idx="70821">
                  <c:v>1.18012E-2</c:v>
                </c:pt>
                <c:pt idx="70822">
                  <c:v>1.17024E-2</c:v>
                </c:pt>
                <c:pt idx="70823">
                  <c:v>1.1602899999999999E-2</c:v>
                </c:pt>
                <c:pt idx="70824">
                  <c:v>1.15029E-2</c:v>
                </c:pt>
                <c:pt idx="70825">
                  <c:v>1.14027E-2</c:v>
                </c:pt>
                <c:pt idx="70826">
                  <c:v>1.1302599999999999E-2</c:v>
                </c:pt>
                <c:pt idx="70827">
                  <c:v>1.12026E-2</c:v>
                </c:pt>
                <c:pt idx="70828">
                  <c:v>1.1103099999999999E-2</c:v>
                </c:pt>
                <c:pt idx="70829">
                  <c:v>1.10043E-2</c:v>
                </c:pt>
                <c:pt idx="70830">
                  <c:v>1.09064E-2</c:v>
                </c:pt>
                <c:pt idx="70831">
                  <c:v>1.08094E-2</c:v>
                </c:pt>
                <c:pt idx="70832">
                  <c:v>1.07136E-2</c:v>
                </c:pt>
                <c:pt idx="70833">
                  <c:v>1.0618900000000001E-2</c:v>
                </c:pt>
                <c:pt idx="70834">
                  <c:v>1.05255E-2</c:v>
                </c:pt>
                <c:pt idx="70835">
                  <c:v>1.04335E-2</c:v>
                </c:pt>
                <c:pt idx="70836">
                  <c:v>1.0343E-2</c:v>
                </c:pt>
                <c:pt idx="70837">
                  <c:v>1.02541E-2</c:v>
                </c:pt>
                <c:pt idx="70838">
                  <c:v>1.01668E-2</c:v>
                </c:pt>
                <c:pt idx="70839">
                  <c:v>1.00812E-2</c:v>
                </c:pt>
                <c:pt idx="70840" formatCode="0.00E+00">
                  <c:v>9.9972299999999993E-3</c:v>
                </c:pt>
                <c:pt idx="70841" formatCode="0.00E+00">
                  <c:v>9.9147699999999998E-3</c:v>
                </c:pt>
                <c:pt idx="70842" formatCode="0.00E+00">
                  <c:v>9.8337700000000004E-3</c:v>
                </c:pt>
                <c:pt idx="70843" formatCode="0.00E+00">
                  <c:v>9.7541899999999994E-3</c:v>
                </c:pt>
                <c:pt idx="70844" formatCode="0.00E+00">
                  <c:v>9.6760400000000003E-3</c:v>
                </c:pt>
                <c:pt idx="70845" formatCode="0.00E+00">
                  <c:v>9.59927E-3</c:v>
                </c:pt>
                <c:pt idx="70846" formatCode="0.00E+00">
                  <c:v>9.5237800000000008E-3</c:v>
                </c:pt>
                <c:pt idx="70847" formatCode="0.00E+00">
                  <c:v>9.4494399999999999E-3</c:v>
                </c:pt>
                <c:pt idx="70848" formatCode="0.00E+00">
                  <c:v>9.3761599999999997E-3</c:v>
                </c:pt>
                <c:pt idx="70849" formatCode="0.00E+00">
                  <c:v>9.3038700000000005E-3</c:v>
                </c:pt>
                <c:pt idx="70850" formatCode="0.00E+00">
                  <c:v>9.2324699999999996E-3</c:v>
                </c:pt>
                <c:pt idx="70851" formatCode="0.00E+00">
                  <c:v>9.1617999999999995E-3</c:v>
                </c:pt>
                <c:pt idx="70852" formatCode="0.00E+00">
                  <c:v>9.0916499999999997E-3</c:v>
                </c:pt>
                <c:pt idx="70853" formatCode="0.00E+00">
                  <c:v>9.0218E-3</c:v>
                </c:pt>
                <c:pt idx="70854" formatCode="0.00E+00">
                  <c:v>8.9520099999999998E-3</c:v>
                </c:pt>
                <c:pt idx="70855" formatCode="0.00E+00">
                  <c:v>8.8820500000000007E-3</c:v>
                </c:pt>
                <c:pt idx="70856" formatCode="0.00E+00">
                  <c:v>8.8117500000000001E-3</c:v>
                </c:pt>
                <c:pt idx="70857" formatCode="0.00E+00">
                  <c:v>8.7409900000000006E-3</c:v>
                </c:pt>
                <c:pt idx="70858" formatCode="0.00E+00">
                  <c:v>8.6696199999999994E-3</c:v>
                </c:pt>
                <c:pt idx="70859" formatCode="0.00E+00">
                  <c:v>8.5974599999999995E-3</c:v>
                </c:pt>
                <c:pt idx="70860" formatCode="0.00E+00">
                  <c:v>8.5242500000000006E-3</c:v>
                </c:pt>
                <c:pt idx="70861" formatCode="0.00E+00">
                  <c:v>8.4497400000000007E-3</c:v>
                </c:pt>
                <c:pt idx="70862" formatCode="0.00E+00">
                  <c:v>8.3736799999999997E-3</c:v>
                </c:pt>
                <c:pt idx="70863" formatCode="0.00E+00">
                  <c:v>8.2958200000000006E-3</c:v>
                </c:pt>
                <c:pt idx="70864" formatCode="0.00E+00">
                  <c:v>8.2159099999999999E-3</c:v>
                </c:pt>
                <c:pt idx="70865" formatCode="0.00E+00">
                  <c:v>8.1336499999999992E-3</c:v>
                </c:pt>
                <c:pt idx="70866" formatCode="0.00E+00">
                  <c:v>8.0487300000000005E-3</c:v>
                </c:pt>
                <c:pt idx="70867" formatCode="0.00E+00">
                  <c:v>7.9609399999999997E-3</c:v>
                </c:pt>
                <c:pt idx="70868" formatCode="0.00E+00">
                  <c:v>7.8701599999999993E-3</c:v>
                </c:pt>
                <c:pt idx="70869" formatCode="0.00E+00">
                  <c:v>7.7762600000000001E-3</c:v>
                </c:pt>
                <c:pt idx="70870" formatCode="0.00E+00">
                  <c:v>7.67901E-3</c:v>
                </c:pt>
                <c:pt idx="70871" formatCode="0.00E+00">
                  <c:v>7.5782200000000001E-3</c:v>
                </c:pt>
                <c:pt idx="70872" formatCode="0.00E+00">
                  <c:v>7.4736300000000002E-3</c:v>
                </c:pt>
                <c:pt idx="70873" formatCode="0.00E+00">
                  <c:v>7.3650199999999999E-3</c:v>
                </c:pt>
                <c:pt idx="70874" formatCode="0.00E+00">
                  <c:v>7.2521199999999999E-3</c:v>
                </c:pt>
                <c:pt idx="70875" formatCode="0.00E+00">
                  <c:v>7.1346999999999999E-3</c:v>
                </c:pt>
                <c:pt idx="70876" formatCode="0.00E+00">
                  <c:v>7.0125400000000003E-3</c:v>
                </c:pt>
                <c:pt idx="70877" formatCode="0.00E+00">
                  <c:v>6.8854199999999997E-3</c:v>
                </c:pt>
                <c:pt idx="70878" formatCode="0.00E+00">
                  <c:v>6.7531500000000003E-3</c:v>
                </c:pt>
                <c:pt idx="70879" formatCode="0.00E+00">
                  <c:v>6.6155700000000003E-3</c:v>
                </c:pt>
                <c:pt idx="70880" formatCode="0.00E+00">
                  <c:v>6.4725199999999998E-3</c:v>
                </c:pt>
                <c:pt idx="70881" formatCode="0.00E+00">
                  <c:v>6.3237600000000003E-3</c:v>
                </c:pt>
                <c:pt idx="70882" formatCode="0.00E+00">
                  <c:v>6.1691000000000003E-3</c:v>
                </c:pt>
                <c:pt idx="70883" formatCode="0.00E+00">
                  <c:v>6.00834E-3</c:v>
                </c:pt>
                <c:pt idx="70884" formatCode="0.00E+00">
                  <c:v>5.8413199999999997E-3</c:v>
                </c:pt>
                <c:pt idx="70885" formatCode="0.00E+00">
                  <c:v>5.6679299999999998E-3</c:v>
                </c:pt>
                <c:pt idx="70886" formatCode="0.00E+00">
                  <c:v>5.4881900000000004E-3</c:v>
                </c:pt>
                <c:pt idx="70887" formatCode="0.00E+00">
                  <c:v>5.3020699999999999E-3</c:v>
                </c:pt>
                <c:pt idx="70888" formatCode="0.00E+00">
                  <c:v>5.10955E-3</c:v>
                </c:pt>
                <c:pt idx="70889" formatCode="0.00E+00">
                  <c:v>4.9105499999999996E-3</c:v>
                </c:pt>
                <c:pt idx="70890" formatCode="0.00E+00">
                  <c:v>4.705E-3</c:v>
                </c:pt>
                <c:pt idx="70891" formatCode="0.00E+00">
                  <c:v>4.4928499999999996E-3</c:v>
                </c:pt>
                <c:pt idx="70892" formatCode="0.00E+00">
                  <c:v>4.2740599999999997E-3</c:v>
                </c:pt>
                <c:pt idx="70893" formatCode="0.00E+00">
                  <c:v>4.0485299999999998E-3</c:v>
                </c:pt>
                <c:pt idx="70894" formatCode="0.00E+00">
                  <c:v>3.8161499999999999E-3</c:v>
                </c:pt>
                <c:pt idx="70895" formatCode="0.00E+00">
                  <c:v>3.5768800000000002E-3</c:v>
                </c:pt>
                <c:pt idx="70896" formatCode="0.00E+00">
                  <c:v>3.33074E-3</c:v>
                </c:pt>
                <c:pt idx="70897" formatCode="0.00E+00">
                  <c:v>3.0778300000000001E-3</c:v>
                </c:pt>
                <c:pt idx="70898" formatCode="0.00E+00">
                  <c:v>2.8182900000000002E-3</c:v>
                </c:pt>
                <c:pt idx="70899" formatCode="0.00E+00">
                  <c:v>2.5522700000000001E-3</c:v>
                </c:pt>
                <c:pt idx="70900" formatCode="0.00E+00">
                  <c:v>2.2798900000000001E-3</c:v>
                </c:pt>
                <c:pt idx="70901" formatCode="0.00E+00">
                  <c:v>2.0012799999999998E-3</c:v>
                </c:pt>
                <c:pt idx="70902" formatCode="0.00E+00">
                  <c:v>1.7167199999999999E-3</c:v>
                </c:pt>
                <c:pt idx="70903" formatCode="0.00E+00">
                  <c:v>1.42643E-3</c:v>
                </c:pt>
                <c:pt idx="70904" formatCode="0.00E+00">
                  <c:v>1.13053E-3</c:v>
                </c:pt>
                <c:pt idx="70905" formatCode="0.00E+00">
                  <c:v>8.2920699999999999E-4</c:v>
                </c:pt>
                <c:pt idx="70906" formatCode="0.00E+00">
                  <c:v>5.2270699999999997E-4</c:v>
                </c:pt>
                <c:pt idx="70907" formatCode="0.00E+00">
                  <c:v>2.1111400000000001E-4</c:v>
                </c:pt>
                <c:pt idx="70908" formatCode="0.00E+00">
                  <c:v>-1.05573E-4</c:v>
                </c:pt>
                <c:pt idx="70909" formatCode="0.00E+00">
                  <c:v>-4.2713000000000001E-4</c:v>
                </c:pt>
                <c:pt idx="70910" formatCode="0.00E+00">
                  <c:v>-7.5313400000000003E-4</c:v>
                </c:pt>
                <c:pt idx="70911" formatCode="0.00E+00">
                  <c:v>-1.08318E-3</c:v>
                </c:pt>
                <c:pt idx="70912" formatCode="0.00E+00">
                  <c:v>-1.4168900000000001E-3</c:v>
                </c:pt>
                <c:pt idx="70913" formatCode="0.00E+00">
                  <c:v>-1.7538600000000001E-3</c:v>
                </c:pt>
                <c:pt idx="70914" formatCode="0.00E+00">
                  <c:v>-2.0937199999999999E-3</c:v>
                </c:pt>
                <c:pt idx="70915" formatCode="0.00E+00">
                  <c:v>-2.43612E-3</c:v>
                </c:pt>
                <c:pt idx="70916" formatCode="0.00E+00">
                  <c:v>-2.7807299999999999E-3</c:v>
                </c:pt>
                <c:pt idx="70917" formatCode="0.00E+00">
                  <c:v>-3.1272000000000001E-3</c:v>
                </c:pt>
                <c:pt idx="70918" formatCode="0.00E+00">
                  <c:v>-3.4751700000000001E-3</c:v>
                </c:pt>
                <c:pt idx="70919" formatCode="0.00E+00">
                  <c:v>-3.82424E-3</c:v>
                </c:pt>
                <c:pt idx="70920" formatCode="0.00E+00">
                  <c:v>-4.1739999999999998E-3</c:v>
                </c:pt>
                <c:pt idx="70921" formatCode="0.00E+00">
                  <c:v>-4.5240300000000001E-3</c:v>
                </c:pt>
                <c:pt idx="70922" formatCode="0.00E+00">
                  <c:v>-4.8739100000000004E-3</c:v>
                </c:pt>
                <c:pt idx="70923" formatCode="0.00E+00">
                  <c:v>-5.22319E-3</c:v>
                </c:pt>
                <c:pt idx="70924" formatCode="0.00E+00">
                  <c:v>-5.5714199999999997E-3</c:v>
                </c:pt>
                <c:pt idx="70925" formatCode="0.00E+00">
                  <c:v>-5.9181099999999999E-3</c:v>
                </c:pt>
                <c:pt idx="70926" formatCode="0.00E+00">
                  <c:v>-6.2627300000000002E-3</c:v>
                </c:pt>
                <c:pt idx="70927" formatCode="0.00E+00">
                  <c:v>-6.6048499999999998E-3</c:v>
                </c:pt>
                <c:pt idx="70928" formatCode="0.00E+00">
                  <c:v>-6.9440600000000002E-3</c:v>
                </c:pt>
                <c:pt idx="70929" formatCode="0.00E+00">
                  <c:v>-7.27985E-3</c:v>
                </c:pt>
                <c:pt idx="70930" formatCode="0.00E+00">
                  <c:v>-7.6116400000000002E-3</c:v>
                </c:pt>
                <c:pt idx="70931" formatCode="0.00E+00">
                  <c:v>-7.9389100000000004E-3</c:v>
                </c:pt>
                <c:pt idx="70932" formatCode="0.00E+00">
                  <c:v>-8.2612099999999997E-3</c:v>
                </c:pt>
                <c:pt idx="70933" formatCode="0.00E+00">
                  <c:v>-8.5780800000000001E-3</c:v>
                </c:pt>
                <c:pt idx="70934" formatCode="0.00E+00">
                  <c:v>-8.8890099999999993E-3</c:v>
                </c:pt>
                <c:pt idx="70935" formatCode="0.00E+00">
                  <c:v>-9.1934600000000005E-3</c:v>
                </c:pt>
                <c:pt idx="70936" formatCode="0.00E+00">
                  <c:v>-9.4909299999999999E-3</c:v>
                </c:pt>
                <c:pt idx="70937" formatCode="0.00E+00">
                  <c:v>-9.7809300000000002E-3</c:v>
                </c:pt>
                <c:pt idx="70938">
                  <c:v>-1.00629E-2</c:v>
                </c:pt>
                <c:pt idx="70939">
                  <c:v>-1.03363E-2</c:v>
                </c:pt>
                <c:pt idx="70940">
                  <c:v>-1.06006E-2</c:v>
                </c:pt>
                <c:pt idx="70941">
                  <c:v>-1.0855099999999999E-2</c:v>
                </c:pt>
                <c:pt idx="70942">
                  <c:v>-1.1099299999999999E-2</c:v>
                </c:pt>
                <c:pt idx="70943">
                  <c:v>-1.1332699999999999E-2</c:v>
                </c:pt>
                <c:pt idx="70944">
                  <c:v>-1.1554999999999999E-2</c:v>
                </c:pt>
                <c:pt idx="70945">
                  <c:v>-1.1765599999999999E-2</c:v>
                </c:pt>
                <c:pt idx="70946">
                  <c:v>-1.1964199999999999E-2</c:v>
                </c:pt>
                <c:pt idx="70947">
                  <c:v>-1.2150299999999999E-2</c:v>
                </c:pt>
                <c:pt idx="70948">
                  <c:v>-1.23237E-2</c:v>
                </c:pt>
                <c:pt idx="70949">
                  <c:v>-1.24838E-2</c:v>
                </c:pt>
                <c:pt idx="70950">
                  <c:v>-1.2630499999999999E-2</c:v>
                </c:pt>
                <c:pt idx="70951">
                  <c:v>-1.2763099999999999E-2</c:v>
                </c:pt>
                <c:pt idx="70952">
                  <c:v>-1.2881399999999999E-2</c:v>
                </c:pt>
                <c:pt idx="70953">
                  <c:v>-1.2985E-2</c:v>
                </c:pt>
                <c:pt idx="70954">
                  <c:v>-1.30735E-2</c:v>
                </c:pt>
                <c:pt idx="70955">
                  <c:v>-1.3146400000000001E-2</c:v>
                </c:pt>
                <c:pt idx="70956">
                  <c:v>-1.3203700000000001E-2</c:v>
                </c:pt>
                <c:pt idx="70957">
                  <c:v>-1.32453E-2</c:v>
                </c:pt>
                <c:pt idx="70958">
                  <c:v>-1.3270799999999999E-2</c:v>
                </c:pt>
                <c:pt idx="70959">
                  <c:v>-1.328E-2</c:v>
                </c:pt>
                <c:pt idx="70960">
                  <c:v>-1.3272600000000001E-2</c:v>
                </c:pt>
                <c:pt idx="70961">
                  <c:v>-1.32482E-2</c:v>
                </c:pt>
                <c:pt idx="70962">
                  <c:v>-1.32067E-2</c:v>
                </c:pt>
                <c:pt idx="70963">
                  <c:v>-1.3147900000000001E-2</c:v>
                </c:pt>
                <c:pt idx="70964">
                  <c:v>-1.3071599999999999E-2</c:v>
                </c:pt>
                <c:pt idx="70965">
                  <c:v>-1.2977499999999999E-2</c:v>
                </c:pt>
                <c:pt idx="70966">
                  <c:v>-1.28656E-2</c:v>
                </c:pt>
                <c:pt idx="70967">
                  <c:v>-1.2736000000000001E-2</c:v>
                </c:pt>
                <c:pt idx="70968">
                  <c:v>-1.25886E-2</c:v>
                </c:pt>
                <c:pt idx="70969">
                  <c:v>-1.2423399999999999E-2</c:v>
                </c:pt>
                <c:pt idx="70970">
                  <c:v>-1.22408E-2</c:v>
                </c:pt>
                <c:pt idx="70971">
                  <c:v>-1.20409E-2</c:v>
                </c:pt>
                <c:pt idx="70972">
                  <c:v>-1.1823800000000001E-2</c:v>
                </c:pt>
                <c:pt idx="70973">
                  <c:v>-1.1589500000000001E-2</c:v>
                </c:pt>
                <c:pt idx="70974">
                  <c:v>-1.1338000000000001E-2</c:v>
                </c:pt>
                <c:pt idx="70975">
                  <c:v>-1.1069300000000001E-2</c:v>
                </c:pt>
                <c:pt idx="70976">
                  <c:v>-1.0783299999999999E-2</c:v>
                </c:pt>
                <c:pt idx="70977">
                  <c:v>-1.04802E-2</c:v>
                </c:pt>
                <c:pt idx="70978">
                  <c:v>-1.0160199999999999E-2</c:v>
                </c:pt>
                <c:pt idx="70979" formatCode="0.00E+00">
                  <c:v>-9.8235200000000005E-3</c:v>
                </c:pt>
                <c:pt idx="70980" formatCode="0.00E+00">
                  <c:v>-9.4703300000000008E-3</c:v>
                </c:pt>
                <c:pt idx="70981" formatCode="0.00E+00">
                  <c:v>-9.1009300000000001E-3</c:v>
                </c:pt>
                <c:pt idx="70982" formatCode="0.00E+00">
                  <c:v>-8.7156600000000001E-3</c:v>
                </c:pt>
                <c:pt idx="70983" formatCode="0.00E+00">
                  <c:v>-8.3149499999999998E-3</c:v>
                </c:pt>
                <c:pt idx="70984" formatCode="0.00E+00">
                  <c:v>-7.8992200000000002E-3</c:v>
                </c:pt>
                <c:pt idx="70985" formatCode="0.00E+00">
                  <c:v>-7.46885E-3</c:v>
                </c:pt>
                <c:pt idx="70986" formatCode="0.00E+00">
                  <c:v>-7.0242300000000002E-3</c:v>
                </c:pt>
                <c:pt idx="70987" formatCode="0.00E+00">
                  <c:v>-6.5657800000000002E-3</c:v>
                </c:pt>
                <c:pt idx="70988" formatCode="0.00E+00">
                  <c:v>-6.0938900000000002E-3</c:v>
                </c:pt>
                <c:pt idx="70989" formatCode="0.00E+00">
                  <c:v>-5.6089399999999998E-3</c:v>
                </c:pt>
                <c:pt idx="70990" formatCode="0.00E+00">
                  <c:v>-5.1114100000000003E-3</c:v>
                </c:pt>
                <c:pt idx="70991" formatCode="0.00E+00">
                  <c:v>-4.6018400000000003E-3</c:v>
                </c:pt>
                <c:pt idx="70992" formatCode="0.00E+00">
                  <c:v>-4.0807300000000003E-3</c:v>
                </c:pt>
                <c:pt idx="70993" formatCode="0.00E+00">
                  <c:v>-3.54865E-3</c:v>
                </c:pt>
                <c:pt idx="70994" formatCode="0.00E+00">
                  <c:v>-3.0062299999999999E-3</c:v>
                </c:pt>
                <c:pt idx="70995" formatCode="0.00E+00">
                  <c:v>-2.4541099999999998E-3</c:v>
                </c:pt>
                <c:pt idx="70996" formatCode="0.00E+00">
                  <c:v>-1.89296E-3</c:v>
                </c:pt>
                <c:pt idx="70997" formatCode="0.00E+00">
                  <c:v>-1.32347E-3</c:v>
                </c:pt>
                <c:pt idx="70998" formatCode="0.00E+00">
                  <c:v>-7.4624299999999995E-4</c:v>
                </c:pt>
                <c:pt idx="70999" formatCode="0.00E+00">
                  <c:v>-1.6181799999999999E-4</c:v>
                </c:pt>
                <c:pt idx="71000" formatCode="0.00E+00">
                  <c:v>4.2926100000000001E-4</c:v>
                </c:pt>
                <c:pt idx="71001" formatCode="0.00E+00">
                  <c:v>1.0263399999999999E-3</c:v>
                </c:pt>
                <c:pt idx="71002" formatCode="0.00E+00">
                  <c:v>1.6286899999999999E-3</c:v>
                </c:pt>
                <c:pt idx="71003" formatCode="0.00E+00">
                  <c:v>2.2356699999999999E-3</c:v>
                </c:pt>
                <c:pt idx="71004" formatCode="0.00E+00">
                  <c:v>2.8466799999999999E-3</c:v>
                </c:pt>
                <c:pt idx="71005" formatCode="0.00E+00">
                  <c:v>3.4612100000000002E-3</c:v>
                </c:pt>
                <c:pt idx="71006" formatCode="0.00E+00">
                  <c:v>4.0786399999999997E-3</c:v>
                </c:pt>
                <c:pt idx="71007" formatCode="0.00E+00">
                  <c:v>4.69828E-3</c:v>
                </c:pt>
                <c:pt idx="71008" formatCode="0.00E+00">
                  <c:v>5.3193800000000003E-3</c:v>
                </c:pt>
                <c:pt idx="71009" formatCode="0.00E+00">
                  <c:v>5.9411999999999998E-3</c:v>
                </c:pt>
                <c:pt idx="71010" formatCode="0.00E+00">
                  <c:v>6.5628800000000001E-3</c:v>
                </c:pt>
                <c:pt idx="71011" formatCode="0.00E+00">
                  <c:v>7.18347E-3</c:v>
                </c:pt>
                <c:pt idx="71012" formatCode="0.00E+00">
                  <c:v>7.8020600000000004E-3</c:v>
                </c:pt>
                <c:pt idx="71013" formatCode="0.00E+00">
                  <c:v>8.4178900000000008E-3</c:v>
                </c:pt>
                <c:pt idx="71014" formatCode="0.00E+00">
                  <c:v>9.0303699999999994E-3</c:v>
                </c:pt>
                <c:pt idx="71015" formatCode="0.00E+00">
                  <c:v>9.6389600000000002E-3</c:v>
                </c:pt>
                <c:pt idx="71016">
                  <c:v>1.02431E-2</c:v>
                </c:pt>
                <c:pt idx="71017">
                  <c:v>1.0842299999999999E-2</c:v>
                </c:pt>
                <c:pt idx="71018">
                  <c:v>1.14357E-2</c:v>
                </c:pt>
                <c:pt idx="71019">
                  <c:v>1.20226E-2</c:v>
                </c:pt>
                <c:pt idx="71020">
                  <c:v>1.26023E-2</c:v>
                </c:pt>
                <c:pt idx="71021">
                  <c:v>1.3173900000000001E-2</c:v>
                </c:pt>
                <c:pt idx="71022">
                  <c:v>1.37369E-2</c:v>
                </c:pt>
                <c:pt idx="71023">
                  <c:v>1.42907E-2</c:v>
                </c:pt>
                <c:pt idx="71024">
                  <c:v>1.48348E-2</c:v>
                </c:pt>
                <c:pt idx="71025">
                  <c:v>1.53686E-2</c:v>
                </c:pt>
                <c:pt idx="71026">
                  <c:v>1.5891300000000001E-2</c:v>
                </c:pt>
                <c:pt idx="71027">
                  <c:v>1.6402400000000001E-2</c:v>
                </c:pt>
                <c:pt idx="71028">
                  <c:v>1.6901200000000002E-2</c:v>
                </c:pt>
                <c:pt idx="71029">
                  <c:v>1.7386800000000001E-2</c:v>
                </c:pt>
                <c:pt idx="71030">
                  <c:v>1.7858800000000001E-2</c:v>
                </c:pt>
                <c:pt idx="71031">
                  <c:v>1.83164E-2</c:v>
                </c:pt>
                <c:pt idx="71032">
                  <c:v>1.87593E-2</c:v>
                </c:pt>
                <c:pt idx="71033">
                  <c:v>1.91869E-2</c:v>
                </c:pt>
                <c:pt idx="71034">
                  <c:v>1.9598600000000001E-2</c:v>
                </c:pt>
                <c:pt idx="71035">
                  <c:v>1.9993899999999998E-2</c:v>
                </c:pt>
                <c:pt idx="71036">
                  <c:v>2.0372399999999999E-2</c:v>
                </c:pt>
                <c:pt idx="71037">
                  <c:v>2.0733700000000001E-2</c:v>
                </c:pt>
                <c:pt idx="71038">
                  <c:v>2.1077499999999999E-2</c:v>
                </c:pt>
                <c:pt idx="71039">
                  <c:v>2.1403599999999998E-2</c:v>
                </c:pt>
                <c:pt idx="71040">
                  <c:v>2.1711600000000001E-2</c:v>
                </c:pt>
                <c:pt idx="71041">
                  <c:v>2.2001E-2</c:v>
                </c:pt>
                <c:pt idx="71042">
                  <c:v>2.2271599999999999E-2</c:v>
                </c:pt>
                <c:pt idx="71043">
                  <c:v>2.2523100000000001E-2</c:v>
                </c:pt>
                <c:pt idx="71044">
                  <c:v>2.2755500000000001E-2</c:v>
                </c:pt>
                <c:pt idx="71045">
                  <c:v>2.2968599999999999E-2</c:v>
                </c:pt>
                <c:pt idx="71046">
                  <c:v>2.3161999999999999E-2</c:v>
                </c:pt>
                <c:pt idx="71047">
                  <c:v>2.3335499999999999E-2</c:v>
                </c:pt>
                <c:pt idx="71048">
                  <c:v>2.3488999999999999E-2</c:v>
                </c:pt>
                <c:pt idx="71049">
                  <c:v>2.3622299999999999E-2</c:v>
                </c:pt>
                <c:pt idx="71050">
                  <c:v>2.3735300000000001E-2</c:v>
                </c:pt>
                <c:pt idx="71051">
                  <c:v>2.3827999999999998E-2</c:v>
                </c:pt>
                <c:pt idx="71052">
                  <c:v>2.39002E-2</c:v>
                </c:pt>
                <c:pt idx="71053">
                  <c:v>2.3952000000000001E-2</c:v>
                </c:pt>
                <c:pt idx="71054">
                  <c:v>2.39832E-2</c:v>
                </c:pt>
                <c:pt idx="71055">
                  <c:v>2.3994000000000001E-2</c:v>
                </c:pt>
                <c:pt idx="71056">
                  <c:v>2.3984399999999999E-2</c:v>
                </c:pt>
                <c:pt idx="71057">
                  <c:v>2.39545E-2</c:v>
                </c:pt>
                <c:pt idx="71058">
                  <c:v>2.3904499999999999E-2</c:v>
                </c:pt>
                <c:pt idx="71059">
                  <c:v>2.38347E-2</c:v>
                </c:pt>
                <c:pt idx="71060">
                  <c:v>2.3745200000000001E-2</c:v>
                </c:pt>
                <c:pt idx="71061">
                  <c:v>2.3636299999999999E-2</c:v>
                </c:pt>
                <c:pt idx="71062">
                  <c:v>2.3508100000000001E-2</c:v>
                </c:pt>
                <c:pt idx="71063">
                  <c:v>2.33609E-2</c:v>
                </c:pt>
                <c:pt idx="71064">
                  <c:v>2.3194699999999999E-2</c:v>
                </c:pt>
                <c:pt idx="71065">
                  <c:v>2.3009700000000001E-2</c:v>
                </c:pt>
                <c:pt idx="71066">
                  <c:v>2.2806300000000002E-2</c:v>
                </c:pt>
                <c:pt idx="71067">
                  <c:v>2.25851E-2</c:v>
                </c:pt>
                <c:pt idx="71068">
                  <c:v>2.2346499999999998E-2</c:v>
                </c:pt>
                <c:pt idx="71069">
                  <c:v>2.2091E-2</c:v>
                </c:pt>
                <c:pt idx="71070">
                  <c:v>2.1818899999999999E-2</c:v>
                </c:pt>
                <c:pt idx="71071">
                  <c:v>2.15307E-2</c:v>
                </c:pt>
                <c:pt idx="71072">
                  <c:v>2.1226700000000001E-2</c:v>
                </c:pt>
                <c:pt idx="71073">
                  <c:v>2.0907499999999999E-2</c:v>
                </c:pt>
                <c:pt idx="71074">
                  <c:v>2.0573299999999999E-2</c:v>
                </c:pt>
                <c:pt idx="71075">
                  <c:v>2.0224800000000001E-2</c:v>
                </c:pt>
                <c:pt idx="71076">
                  <c:v>1.9862299999999999E-2</c:v>
                </c:pt>
                <c:pt idx="71077">
                  <c:v>1.94866E-2</c:v>
                </c:pt>
                <c:pt idx="71078">
                  <c:v>1.9098299999999999E-2</c:v>
                </c:pt>
                <c:pt idx="71079">
                  <c:v>1.8698099999999999E-2</c:v>
                </c:pt>
                <c:pt idx="71080">
                  <c:v>1.82866E-2</c:v>
                </c:pt>
                <c:pt idx="71081">
                  <c:v>1.78643E-2</c:v>
                </c:pt>
                <c:pt idx="71082">
                  <c:v>1.74319E-2</c:v>
                </c:pt>
                <c:pt idx="71083">
                  <c:v>1.6989799999999999E-2</c:v>
                </c:pt>
                <c:pt idx="71084">
                  <c:v>1.6538600000000001E-2</c:v>
                </c:pt>
                <c:pt idx="71085">
                  <c:v>1.60789E-2</c:v>
                </c:pt>
                <c:pt idx="71086">
                  <c:v>1.5611699999999999E-2</c:v>
                </c:pt>
                <c:pt idx="71087">
                  <c:v>1.51375E-2</c:v>
                </c:pt>
                <c:pt idx="71088">
                  <c:v>1.4656799999999999E-2</c:v>
                </c:pt>
                <c:pt idx="71089">
                  <c:v>1.41703E-2</c:v>
                </c:pt>
                <c:pt idx="71090">
                  <c:v>1.36787E-2</c:v>
                </c:pt>
                <c:pt idx="71091">
                  <c:v>1.31825E-2</c:v>
                </c:pt>
                <c:pt idx="71092">
                  <c:v>1.2682499999999999E-2</c:v>
                </c:pt>
                <c:pt idx="71093">
                  <c:v>1.21794E-2</c:v>
                </c:pt>
                <c:pt idx="71094">
                  <c:v>1.1673899999999999E-2</c:v>
                </c:pt>
                <c:pt idx="71095">
                  <c:v>1.11666E-2</c:v>
                </c:pt>
                <c:pt idx="71096">
                  <c:v>1.06582E-2</c:v>
                </c:pt>
                <c:pt idx="71097">
                  <c:v>1.0149200000000001E-2</c:v>
                </c:pt>
                <c:pt idx="71098" formatCode="0.00E+00">
                  <c:v>9.6404300000000002E-3</c:v>
                </c:pt>
                <c:pt idx="71099" formatCode="0.00E+00">
                  <c:v>9.1324600000000002E-3</c:v>
                </c:pt>
                <c:pt idx="71100" formatCode="0.00E+00">
                  <c:v>8.6259400000000003E-3</c:v>
                </c:pt>
                <c:pt idx="71101" formatCode="0.00E+00">
                  <c:v>8.1214700000000004E-3</c:v>
                </c:pt>
                <c:pt idx="71102" formatCode="0.00E+00">
                  <c:v>7.6196700000000003E-3</c:v>
                </c:pt>
                <c:pt idx="71103" formatCode="0.00E+00">
                  <c:v>7.1211299999999998E-3</c:v>
                </c:pt>
                <c:pt idx="71104" formatCode="0.00E+00">
                  <c:v>6.6263900000000002E-3</c:v>
                </c:pt>
                <c:pt idx="71105" formatCode="0.00E+00">
                  <c:v>6.1360900000000003E-3</c:v>
                </c:pt>
                <c:pt idx="71106" formatCode="0.00E+00">
                  <c:v>5.6509400000000001E-3</c:v>
                </c:pt>
                <c:pt idx="71107" formatCode="0.00E+00">
                  <c:v>5.1716100000000001E-3</c:v>
                </c:pt>
                <c:pt idx="71108" formatCode="0.00E+00">
                  <c:v>4.6986399999999996E-3</c:v>
                </c:pt>
                <c:pt idx="71109" formatCode="0.00E+00">
                  <c:v>4.2324800000000003E-3</c:v>
                </c:pt>
                <c:pt idx="71110" formatCode="0.00E+00">
                  <c:v>3.7736200000000001E-3</c:v>
                </c:pt>
                <c:pt idx="71111" formatCode="0.00E+00">
                  <c:v>3.3225199999999998E-3</c:v>
                </c:pt>
                <c:pt idx="71112" formatCode="0.00E+00">
                  <c:v>2.8796099999999999E-3</c:v>
                </c:pt>
                <c:pt idx="71113" formatCode="0.00E+00">
                  <c:v>2.44531E-3</c:v>
                </c:pt>
                <c:pt idx="71114" formatCode="0.00E+00">
                  <c:v>2.02001E-3</c:v>
                </c:pt>
                <c:pt idx="71115" formatCode="0.00E+00">
                  <c:v>1.6041899999999999E-3</c:v>
                </c:pt>
                <c:pt idx="71116" formatCode="0.00E+00">
                  <c:v>1.1982799999999999E-3</c:v>
                </c:pt>
                <c:pt idx="71117" formatCode="0.00E+00">
                  <c:v>8.0261600000000003E-4</c:v>
                </c:pt>
                <c:pt idx="71118" formatCode="0.00E+00">
                  <c:v>4.17499E-4</c:v>
                </c:pt>
                <c:pt idx="71119" formatCode="0.00E+00">
                  <c:v>4.3292299999999999E-5</c:v>
                </c:pt>
                <c:pt idx="71120" formatCode="0.00E+00">
                  <c:v>-3.1958699999999997E-4</c:v>
                </c:pt>
                <c:pt idx="71121" formatCode="0.00E+00">
                  <c:v>-6.7069700000000005E-4</c:v>
                </c:pt>
                <c:pt idx="71122" formatCode="0.00E+00">
                  <c:v>-1.0096199999999999E-3</c:v>
                </c:pt>
                <c:pt idx="71123" formatCode="0.00E+00">
                  <c:v>-1.3360500000000001E-3</c:v>
                </c:pt>
                <c:pt idx="71124" formatCode="0.00E+00">
                  <c:v>-1.64978E-3</c:v>
                </c:pt>
                <c:pt idx="71125" formatCode="0.00E+00">
                  <c:v>-1.9506599999999999E-3</c:v>
                </c:pt>
                <c:pt idx="71126" formatCode="0.00E+00">
                  <c:v>-2.2385199999999999E-3</c:v>
                </c:pt>
                <c:pt idx="71127" formatCode="0.00E+00">
                  <c:v>-2.5132499999999999E-3</c:v>
                </c:pt>
                <c:pt idx="71128" formatCode="0.00E+00">
                  <c:v>-2.7747100000000001E-3</c:v>
                </c:pt>
                <c:pt idx="71129" formatCode="0.00E+00">
                  <c:v>-3.0227499999999998E-3</c:v>
                </c:pt>
                <c:pt idx="71130" formatCode="0.00E+00">
                  <c:v>-3.2572299999999998E-3</c:v>
                </c:pt>
                <c:pt idx="71131" formatCode="0.00E+00">
                  <c:v>-3.4780700000000002E-3</c:v>
                </c:pt>
                <c:pt idx="71132" formatCode="0.00E+00">
                  <c:v>-3.6851700000000002E-3</c:v>
                </c:pt>
                <c:pt idx="71133" formatCode="0.00E+00">
                  <c:v>-3.8784599999999998E-3</c:v>
                </c:pt>
                <c:pt idx="71134" formatCode="0.00E+00">
                  <c:v>-4.05785E-3</c:v>
                </c:pt>
                <c:pt idx="71135" formatCode="0.00E+00">
                  <c:v>-4.22332E-3</c:v>
                </c:pt>
                <c:pt idx="71136" formatCode="0.00E+00">
                  <c:v>-4.3748700000000003E-3</c:v>
                </c:pt>
                <c:pt idx="71137" formatCode="0.00E+00">
                  <c:v>-4.5125499999999997E-3</c:v>
                </c:pt>
                <c:pt idx="71138" formatCode="0.00E+00">
                  <c:v>-4.6364800000000001E-3</c:v>
                </c:pt>
                <c:pt idx="71139" formatCode="0.00E+00">
                  <c:v>-4.7468099999999997E-3</c:v>
                </c:pt>
                <c:pt idx="71140" formatCode="0.00E+00">
                  <c:v>-4.8436499999999997E-3</c:v>
                </c:pt>
                <c:pt idx="71141" formatCode="0.00E+00">
                  <c:v>-4.9271300000000001E-3</c:v>
                </c:pt>
                <c:pt idx="71142" formatCode="0.00E+00">
                  <c:v>-4.99739E-3</c:v>
                </c:pt>
                <c:pt idx="71143" formatCode="0.00E+00">
                  <c:v>-5.0545900000000003E-3</c:v>
                </c:pt>
                <c:pt idx="71144" formatCode="0.00E+00">
                  <c:v>-5.09889E-3</c:v>
                </c:pt>
                <c:pt idx="71145" formatCode="0.00E+00">
                  <c:v>-5.1305500000000002E-3</c:v>
                </c:pt>
                <c:pt idx="71146" formatCode="0.00E+00">
                  <c:v>-5.1498300000000002E-3</c:v>
                </c:pt>
                <c:pt idx="71147" formatCode="0.00E+00">
                  <c:v>-5.1569399999999996E-3</c:v>
                </c:pt>
                <c:pt idx="71148" formatCode="0.00E+00">
                  <c:v>-5.1520400000000001E-3</c:v>
                </c:pt>
                <c:pt idx="71149" formatCode="0.00E+00">
                  <c:v>-5.1353800000000002E-3</c:v>
                </c:pt>
                <c:pt idx="71150" formatCode="0.00E+00">
                  <c:v>-5.10736E-3</c:v>
                </c:pt>
                <c:pt idx="71151" formatCode="0.00E+00">
                  <c:v>-5.0683300000000002E-3</c:v>
                </c:pt>
                <c:pt idx="71152" formatCode="0.00E+00">
                  <c:v>-5.0185799999999999E-3</c:v>
                </c:pt>
                <c:pt idx="71153" formatCode="0.00E+00">
                  <c:v>-4.9584E-3</c:v>
                </c:pt>
                <c:pt idx="71154" formatCode="0.00E+00">
                  <c:v>-4.8881200000000001E-3</c:v>
                </c:pt>
                <c:pt idx="71155" formatCode="0.00E+00">
                  <c:v>-4.8080900000000001E-3</c:v>
                </c:pt>
                <c:pt idx="71156" formatCode="0.00E+00">
                  <c:v>-4.7186199999999998E-3</c:v>
                </c:pt>
                <c:pt idx="71157" formatCode="0.00E+00">
                  <c:v>-4.6201100000000002E-3</c:v>
                </c:pt>
                <c:pt idx="71158" formatCode="0.00E+00">
                  <c:v>-4.5129699999999998E-3</c:v>
                </c:pt>
                <c:pt idx="71159" formatCode="0.00E+00">
                  <c:v>-4.3975899999999998E-3</c:v>
                </c:pt>
                <c:pt idx="71160" formatCode="0.00E+00">
                  <c:v>-4.2743800000000004E-3</c:v>
                </c:pt>
                <c:pt idx="71161" formatCode="0.00E+00">
                  <c:v>-4.14372E-3</c:v>
                </c:pt>
                <c:pt idx="71162" formatCode="0.00E+00">
                  <c:v>-4.0060299999999998E-3</c:v>
                </c:pt>
                <c:pt idx="71163" formatCode="0.00E+00">
                  <c:v>-3.8617500000000002E-3</c:v>
                </c:pt>
                <c:pt idx="71164" formatCode="0.00E+00">
                  <c:v>-3.7113200000000002E-3</c:v>
                </c:pt>
                <c:pt idx="71165" formatCode="0.00E+00">
                  <c:v>-3.5551300000000001E-3</c:v>
                </c:pt>
                <c:pt idx="71166" formatCode="0.00E+00">
                  <c:v>-3.3935800000000002E-3</c:v>
                </c:pt>
                <c:pt idx="71167" formatCode="0.00E+00">
                  <c:v>-3.2271000000000001E-3</c:v>
                </c:pt>
                <c:pt idx="71168" formatCode="0.00E+00">
                  <c:v>-3.05609E-3</c:v>
                </c:pt>
                <c:pt idx="71169" formatCode="0.00E+00">
                  <c:v>-2.8809600000000001E-3</c:v>
                </c:pt>
                <c:pt idx="71170" formatCode="0.00E+00">
                  <c:v>-2.7020899999999999E-3</c:v>
                </c:pt>
                <c:pt idx="71171" formatCode="0.00E+00">
                  <c:v>-2.5199300000000001E-3</c:v>
                </c:pt>
                <c:pt idx="71172" formatCode="0.00E+00">
                  <c:v>-2.3349899999999999E-3</c:v>
                </c:pt>
                <c:pt idx="71173" formatCode="0.00E+00">
                  <c:v>-2.1477499999999999E-3</c:v>
                </c:pt>
                <c:pt idx="71174" formatCode="0.00E+00">
                  <c:v>-1.9586400000000002E-3</c:v>
                </c:pt>
                <c:pt idx="71175" formatCode="0.00E+00">
                  <c:v>-1.7681400000000001E-3</c:v>
                </c:pt>
                <c:pt idx="71176" formatCode="0.00E+00">
                  <c:v>-1.5767000000000001E-3</c:v>
                </c:pt>
                <c:pt idx="71177" formatCode="0.00E+00">
                  <c:v>-1.3847E-3</c:v>
                </c:pt>
                <c:pt idx="71178" formatCode="0.00E+00">
                  <c:v>-1.1925E-3</c:v>
                </c:pt>
                <c:pt idx="71179" formatCode="0.00E+00">
                  <c:v>-1.0004600000000001E-3</c:v>
                </c:pt>
                <c:pt idx="71180" formatCode="0.00E+00">
                  <c:v>-8.0899100000000001E-4</c:v>
                </c:pt>
                <c:pt idx="71181" formatCode="0.00E+00">
                  <c:v>-6.1847200000000001E-4</c:v>
                </c:pt>
                <c:pt idx="71182" formatCode="0.00E+00">
                  <c:v>-4.29264E-4</c:v>
                </c:pt>
                <c:pt idx="71183" formatCode="0.00E+00">
                  <c:v>-2.4170999999999999E-4</c:v>
                </c:pt>
                <c:pt idx="71184" formatCode="0.00E+00">
                  <c:v>-5.6131500000000003E-5</c:v>
                </c:pt>
                <c:pt idx="71185" formatCode="0.00E+00">
                  <c:v>1.2716299999999999E-4</c:v>
                </c:pt>
                <c:pt idx="71186" formatCode="0.00E+00">
                  <c:v>3.07876E-4</c:v>
                </c:pt>
                <c:pt idx="71187" formatCode="0.00E+00">
                  <c:v>4.8573399999999998E-4</c:v>
                </c:pt>
                <c:pt idx="71188" formatCode="0.00E+00">
                  <c:v>6.6047199999999995E-4</c:v>
                </c:pt>
                <c:pt idx="71189" formatCode="0.00E+00">
                  <c:v>8.3181900000000003E-4</c:v>
                </c:pt>
                <c:pt idx="71190" formatCode="0.00E+00">
                  <c:v>9.9951100000000002E-4</c:v>
                </c:pt>
                <c:pt idx="71191" formatCode="0.00E+00">
                  <c:v>1.16329E-3</c:v>
                </c:pt>
                <c:pt idx="71192" formatCode="0.00E+00">
                  <c:v>1.32289E-3</c:v>
                </c:pt>
                <c:pt idx="71193" formatCode="0.00E+00">
                  <c:v>1.47809E-3</c:v>
                </c:pt>
                <c:pt idx="71194" formatCode="0.00E+00">
                  <c:v>1.62871E-3</c:v>
                </c:pt>
                <c:pt idx="71195" formatCode="0.00E+00">
                  <c:v>1.77462E-3</c:v>
                </c:pt>
                <c:pt idx="71196" formatCode="0.00E+00">
                  <c:v>1.9157099999999999E-3</c:v>
                </c:pt>
                <c:pt idx="71197" formatCode="0.00E+00">
                  <c:v>2.05186E-3</c:v>
                </c:pt>
                <c:pt idx="71198" formatCode="0.00E+00">
                  <c:v>2.1829200000000001E-3</c:v>
                </c:pt>
                <c:pt idx="71199" formatCode="0.00E+00">
                  <c:v>2.3088000000000002E-3</c:v>
                </c:pt>
                <c:pt idx="71200" formatCode="0.00E+00">
                  <c:v>2.4293800000000001E-3</c:v>
                </c:pt>
                <c:pt idx="71201" formatCode="0.00E+00">
                  <c:v>2.5445899999999998E-3</c:v>
                </c:pt>
                <c:pt idx="71202" formatCode="0.00E+00">
                  <c:v>2.6543299999999999E-3</c:v>
                </c:pt>
                <c:pt idx="71203" formatCode="0.00E+00">
                  <c:v>2.7585499999999998E-3</c:v>
                </c:pt>
                <c:pt idx="71204" formatCode="0.00E+00">
                  <c:v>2.85718E-3</c:v>
                </c:pt>
                <c:pt idx="71205" formatCode="0.00E+00">
                  <c:v>2.95021E-3</c:v>
                </c:pt>
                <c:pt idx="71206" formatCode="0.00E+00">
                  <c:v>3.0376700000000001E-3</c:v>
                </c:pt>
                <c:pt idx="71207" formatCode="0.00E+00">
                  <c:v>3.1195799999999998E-3</c:v>
                </c:pt>
                <c:pt idx="71208" formatCode="0.00E+00">
                  <c:v>3.19601E-3</c:v>
                </c:pt>
                <c:pt idx="71209" formatCode="0.00E+00">
                  <c:v>3.2670400000000001E-3</c:v>
                </c:pt>
                <c:pt idx="71210" formatCode="0.00E+00">
                  <c:v>3.3327600000000001E-3</c:v>
                </c:pt>
                <c:pt idx="71211" formatCode="0.00E+00">
                  <c:v>3.39325E-3</c:v>
                </c:pt>
                <c:pt idx="71212" formatCode="0.00E+00">
                  <c:v>3.4486199999999999E-3</c:v>
                </c:pt>
                <c:pt idx="71213" formatCode="0.00E+00">
                  <c:v>3.4989399999999999E-3</c:v>
                </c:pt>
                <c:pt idx="71214" formatCode="0.00E+00">
                  <c:v>3.5443599999999999E-3</c:v>
                </c:pt>
                <c:pt idx="71215" formatCode="0.00E+00">
                  <c:v>3.58501E-3</c:v>
                </c:pt>
                <c:pt idx="71216" formatCode="0.00E+00">
                  <c:v>3.6210499999999998E-3</c:v>
                </c:pt>
                <c:pt idx="71217" formatCode="0.00E+00">
                  <c:v>3.6526499999999999E-3</c:v>
                </c:pt>
                <c:pt idx="71218" formatCode="0.00E+00">
                  <c:v>3.6799799999999998E-3</c:v>
                </c:pt>
                <c:pt idx="71219" formatCode="0.00E+00">
                  <c:v>3.7032300000000001E-3</c:v>
                </c:pt>
                <c:pt idx="71220" formatCode="0.00E+00">
                  <c:v>3.7226199999999998E-3</c:v>
                </c:pt>
                <c:pt idx="71221" formatCode="0.00E+00">
                  <c:v>3.73836E-3</c:v>
                </c:pt>
                <c:pt idx="71222" formatCode="0.00E+00">
                  <c:v>3.7506599999999998E-3</c:v>
                </c:pt>
                <c:pt idx="71223" formatCode="0.00E+00">
                  <c:v>3.75976E-3</c:v>
                </c:pt>
                <c:pt idx="71224" formatCode="0.00E+00">
                  <c:v>3.7659199999999999E-3</c:v>
                </c:pt>
                <c:pt idx="71225" formatCode="0.00E+00">
                  <c:v>3.7693900000000001E-3</c:v>
                </c:pt>
                <c:pt idx="71226" formatCode="0.00E+00">
                  <c:v>3.7704399999999999E-3</c:v>
                </c:pt>
                <c:pt idx="71227" formatCode="0.00E+00">
                  <c:v>3.7693399999999999E-3</c:v>
                </c:pt>
                <c:pt idx="71228" formatCode="0.00E+00">
                  <c:v>3.7663900000000001E-3</c:v>
                </c:pt>
                <c:pt idx="71229" formatCode="0.00E+00">
                  <c:v>3.7618600000000001E-3</c:v>
                </c:pt>
                <c:pt idx="71230" formatCode="0.00E+00">
                  <c:v>3.7559999999999998E-3</c:v>
                </c:pt>
                <c:pt idx="71231" formatCode="0.00E+00">
                  <c:v>3.7491099999999999E-3</c:v>
                </c:pt>
                <c:pt idx="71232" formatCode="0.00E+00">
                  <c:v>3.74151E-3</c:v>
                </c:pt>
                <c:pt idx="71233" formatCode="0.00E+00">
                  <c:v>3.7335200000000002E-3</c:v>
                </c:pt>
                <c:pt idx="71234" formatCode="0.00E+00">
                  <c:v>3.7254100000000002E-3</c:v>
                </c:pt>
                <c:pt idx="71235" formatCode="0.00E+00">
                  <c:v>3.7174999999999999E-3</c:v>
                </c:pt>
                <c:pt idx="71236" formatCode="0.00E+00">
                  <c:v>3.7100700000000002E-3</c:v>
                </c:pt>
                <c:pt idx="71237" formatCode="0.00E+00">
                  <c:v>3.7034500000000001E-3</c:v>
                </c:pt>
                <c:pt idx="71238" formatCode="0.00E+00">
                  <c:v>3.6979000000000001E-3</c:v>
                </c:pt>
                <c:pt idx="71239" formatCode="0.00E+00">
                  <c:v>3.6937300000000001E-3</c:v>
                </c:pt>
                <c:pt idx="71240" formatCode="0.00E+00">
                  <c:v>3.6912099999999999E-3</c:v>
                </c:pt>
                <c:pt idx="71241" formatCode="0.00E+00">
                  <c:v>3.6906500000000002E-3</c:v>
                </c:pt>
                <c:pt idx="71242" formatCode="0.00E+00">
                  <c:v>3.6923400000000001E-3</c:v>
                </c:pt>
                <c:pt idx="71243" formatCode="0.00E+00">
                  <c:v>3.6965800000000001E-3</c:v>
                </c:pt>
                <c:pt idx="71244" formatCode="0.00E+00">
                  <c:v>3.7036500000000002E-3</c:v>
                </c:pt>
                <c:pt idx="71245" formatCode="0.00E+00">
                  <c:v>3.7138000000000002E-3</c:v>
                </c:pt>
                <c:pt idx="71246" formatCode="0.00E+00">
                  <c:v>3.7273200000000001E-3</c:v>
                </c:pt>
                <c:pt idx="71247" formatCode="0.00E+00">
                  <c:v>3.7444700000000002E-3</c:v>
                </c:pt>
                <c:pt idx="71248" formatCode="0.00E+00">
                  <c:v>3.7655200000000001E-3</c:v>
                </c:pt>
                <c:pt idx="71249" formatCode="0.00E+00">
                  <c:v>3.7907100000000001E-3</c:v>
                </c:pt>
                <c:pt idx="71250" formatCode="0.00E+00">
                  <c:v>3.8202800000000001E-3</c:v>
                </c:pt>
                <c:pt idx="71251" formatCode="0.00E+00">
                  <c:v>3.85448E-3</c:v>
                </c:pt>
                <c:pt idx="71252" formatCode="0.00E+00">
                  <c:v>3.89354E-3</c:v>
                </c:pt>
                <c:pt idx="71253" formatCode="0.00E+00">
                  <c:v>3.9376799999999998E-3</c:v>
                </c:pt>
                <c:pt idx="71254" formatCode="0.00E+00">
                  <c:v>3.9871000000000004E-3</c:v>
                </c:pt>
                <c:pt idx="71255" formatCode="0.00E+00">
                  <c:v>4.0419999999999996E-3</c:v>
                </c:pt>
                <c:pt idx="71256" formatCode="0.00E+00">
                  <c:v>4.1025200000000001E-3</c:v>
                </c:pt>
                <c:pt idx="71257" formatCode="0.00E+00">
                  <c:v>4.16884E-3</c:v>
                </c:pt>
                <c:pt idx="71258" formatCode="0.00E+00">
                  <c:v>4.2410700000000004E-3</c:v>
                </c:pt>
                <c:pt idx="71259" formatCode="0.00E+00">
                  <c:v>4.3193700000000003E-3</c:v>
                </c:pt>
                <c:pt idx="71260" formatCode="0.00E+00">
                  <c:v>4.4038200000000001E-3</c:v>
                </c:pt>
                <c:pt idx="71261" formatCode="0.00E+00">
                  <c:v>4.4945200000000001E-3</c:v>
                </c:pt>
                <c:pt idx="71262" formatCode="0.00E+00">
                  <c:v>4.59151E-3</c:v>
                </c:pt>
                <c:pt idx="71263" formatCode="0.00E+00">
                  <c:v>4.6948700000000003E-3</c:v>
                </c:pt>
                <c:pt idx="71264" formatCode="0.00E+00">
                  <c:v>4.8046699999999996E-3</c:v>
                </c:pt>
                <c:pt idx="71265" formatCode="0.00E+00">
                  <c:v>4.9209600000000003E-3</c:v>
                </c:pt>
                <c:pt idx="71266" formatCode="0.00E+00">
                  <c:v>5.0437800000000003E-3</c:v>
                </c:pt>
                <c:pt idx="71267" formatCode="0.00E+00">
                  <c:v>5.1731299999999997E-3</c:v>
                </c:pt>
                <c:pt idx="71268" formatCode="0.00E+00">
                  <c:v>5.3090100000000003E-3</c:v>
                </c:pt>
                <c:pt idx="71269" formatCode="0.00E+00">
                  <c:v>5.4514300000000002E-3</c:v>
                </c:pt>
                <c:pt idx="71270" formatCode="0.00E+00">
                  <c:v>5.6003499999999996E-3</c:v>
                </c:pt>
                <c:pt idx="71271" formatCode="0.00E+00">
                  <c:v>5.7557099999999998E-3</c:v>
                </c:pt>
                <c:pt idx="71272" formatCode="0.00E+00">
                  <c:v>5.9174300000000004E-3</c:v>
                </c:pt>
                <c:pt idx="71273" formatCode="0.00E+00">
                  <c:v>6.0854100000000003E-3</c:v>
                </c:pt>
                <c:pt idx="71274" formatCode="0.00E+00">
                  <c:v>6.2595400000000001E-3</c:v>
                </c:pt>
                <c:pt idx="71275" formatCode="0.00E+00">
                  <c:v>6.4396899999999997E-3</c:v>
                </c:pt>
                <c:pt idx="71276" formatCode="0.00E+00">
                  <c:v>6.6257099999999999E-3</c:v>
                </c:pt>
                <c:pt idx="71277" formatCode="0.00E+00">
                  <c:v>6.8174300000000002E-3</c:v>
                </c:pt>
                <c:pt idx="71278" formatCode="0.00E+00">
                  <c:v>7.0146899999999996E-3</c:v>
                </c:pt>
                <c:pt idx="71279" formatCode="0.00E+00">
                  <c:v>7.2173200000000002E-3</c:v>
                </c:pt>
                <c:pt idx="71280" formatCode="0.00E+00">
                  <c:v>7.4251400000000002E-3</c:v>
                </c:pt>
                <c:pt idx="71281" formatCode="0.00E+00">
                  <c:v>7.6379400000000002E-3</c:v>
                </c:pt>
                <c:pt idx="71282" formatCode="0.00E+00">
                  <c:v>7.8554599999999999E-3</c:v>
                </c:pt>
                <c:pt idx="71283" formatCode="0.00E+00">
                  <c:v>8.07744E-3</c:v>
                </c:pt>
                <c:pt idx="71284" formatCode="0.00E+00">
                  <c:v>8.3035899999999996E-3</c:v>
                </c:pt>
                <c:pt idx="71285" formatCode="0.00E+00">
                  <c:v>8.5336200000000004E-3</c:v>
                </c:pt>
                <c:pt idx="71286" formatCode="0.00E+00">
                  <c:v>8.7672600000000007E-3</c:v>
                </c:pt>
                <c:pt idx="71287" formatCode="0.00E+00">
                  <c:v>9.0042200000000003E-3</c:v>
                </c:pt>
                <c:pt idx="71288" formatCode="0.00E+00">
                  <c:v>9.2441899999999994E-3</c:v>
                </c:pt>
                <c:pt idx="71289" formatCode="0.00E+00">
                  <c:v>9.4868799999999996E-3</c:v>
                </c:pt>
                <c:pt idx="71290" formatCode="0.00E+00">
                  <c:v>9.7319699999999995E-3</c:v>
                </c:pt>
                <c:pt idx="71291" formatCode="0.00E+00">
                  <c:v>9.9790999999999994E-3</c:v>
                </c:pt>
                <c:pt idx="71292">
                  <c:v>1.02279E-2</c:v>
                </c:pt>
                <c:pt idx="71293">
                  <c:v>1.0478100000000001E-2</c:v>
                </c:pt>
                <c:pt idx="71294">
                  <c:v>1.07292E-2</c:v>
                </c:pt>
                <c:pt idx="71295">
                  <c:v>1.0980999999999999E-2</c:v>
                </c:pt>
                <c:pt idx="71296">
                  <c:v>1.1233099999999999E-2</c:v>
                </c:pt>
                <c:pt idx="71297">
                  <c:v>1.1485E-2</c:v>
                </c:pt>
                <c:pt idx="71298">
                  <c:v>1.17362E-2</c:v>
                </c:pt>
                <c:pt idx="71299">
                  <c:v>1.1986399999999999E-2</c:v>
                </c:pt>
                <c:pt idx="71300">
                  <c:v>1.22352E-2</c:v>
                </c:pt>
                <c:pt idx="71301">
                  <c:v>1.2482099999999999E-2</c:v>
                </c:pt>
                <c:pt idx="71302">
                  <c:v>1.2726700000000001E-2</c:v>
                </c:pt>
                <c:pt idx="71303">
                  <c:v>1.29686E-2</c:v>
                </c:pt>
                <c:pt idx="71304">
                  <c:v>1.32075E-2</c:v>
                </c:pt>
                <c:pt idx="71305">
                  <c:v>1.3442900000000001E-2</c:v>
                </c:pt>
                <c:pt idx="71306">
                  <c:v>1.3674199999999999E-2</c:v>
                </c:pt>
                <c:pt idx="71307">
                  <c:v>1.3901200000000001E-2</c:v>
                </c:pt>
                <c:pt idx="71308">
                  <c:v>1.4123200000000001E-2</c:v>
                </c:pt>
                <c:pt idx="71309">
                  <c:v>1.43401E-2</c:v>
                </c:pt>
                <c:pt idx="71310">
                  <c:v>1.4551400000000001E-2</c:v>
                </c:pt>
                <c:pt idx="71311">
                  <c:v>1.4756699999999999E-2</c:v>
                </c:pt>
                <c:pt idx="71312">
                  <c:v>1.4955599999999999E-2</c:v>
                </c:pt>
                <c:pt idx="71313">
                  <c:v>1.51477E-2</c:v>
                </c:pt>
                <c:pt idx="71314">
                  <c:v>1.53326E-2</c:v>
                </c:pt>
                <c:pt idx="71315">
                  <c:v>1.5510100000000001E-2</c:v>
                </c:pt>
                <c:pt idx="71316">
                  <c:v>1.5679800000000001E-2</c:v>
                </c:pt>
                <c:pt idx="71317">
                  <c:v>1.5841299999999999E-2</c:v>
                </c:pt>
                <c:pt idx="71318">
                  <c:v>1.59942E-2</c:v>
                </c:pt>
                <c:pt idx="71319">
                  <c:v>1.6138300000000001E-2</c:v>
                </c:pt>
                <c:pt idx="71320">
                  <c:v>1.6273200000000002E-2</c:v>
                </c:pt>
                <c:pt idx="71321">
                  <c:v>1.6398699999999999E-2</c:v>
                </c:pt>
                <c:pt idx="71322">
                  <c:v>1.6514399999999999E-2</c:v>
                </c:pt>
                <c:pt idx="71323">
                  <c:v>1.6619999999999999E-2</c:v>
                </c:pt>
                <c:pt idx="71324">
                  <c:v>1.67151E-2</c:v>
                </c:pt>
                <c:pt idx="71325">
                  <c:v>1.6799399999999999E-2</c:v>
                </c:pt>
                <c:pt idx="71326">
                  <c:v>1.6872600000000001E-2</c:v>
                </c:pt>
                <c:pt idx="71327">
                  <c:v>1.6934399999999999E-2</c:v>
                </c:pt>
                <c:pt idx="71328">
                  <c:v>1.6984699999999998E-2</c:v>
                </c:pt>
                <c:pt idx="71329">
                  <c:v>1.7023099999999999E-2</c:v>
                </c:pt>
                <c:pt idx="71330">
                  <c:v>1.7049600000000002E-2</c:v>
                </c:pt>
                <c:pt idx="71331">
                  <c:v>1.70638E-2</c:v>
                </c:pt>
                <c:pt idx="71332">
                  <c:v>1.70656E-2</c:v>
                </c:pt>
                <c:pt idx="71333">
                  <c:v>1.7054900000000001E-2</c:v>
                </c:pt>
                <c:pt idx="71334">
                  <c:v>1.7031500000000001E-2</c:v>
                </c:pt>
                <c:pt idx="71335">
                  <c:v>1.6995300000000001E-2</c:v>
                </c:pt>
                <c:pt idx="71336">
                  <c:v>1.6945999999999999E-2</c:v>
                </c:pt>
                <c:pt idx="71337">
                  <c:v>1.6883599999999999E-2</c:v>
                </c:pt>
                <c:pt idx="71338">
                  <c:v>1.6808199999999999E-2</c:v>
                </c:pt>
                <c:pt idx="71339">
                  <c:v>1.6719600000000001E-2</c:v>
                </c:pt>
                <c:pt idx="71340">
                  <c:v>1.6617799999999999E-2</c:v>
                </c:pt>
                <c:pt idx="71341">
                  <c:v>1.6502900000000001E-2</c:v>
                </c:pt>
                <c:pt idx="71342">
                  <c:v>1.6374799999999998E-2</c:v>
                </c:pt>
                <c:pt idx="71343">
                  <c:v>1.6233500000000001E-2</c:v>
                </c:pt>
                <c:pt idx="71344">
                  <c:v>1.6079199999999998E-2</c:v>
                </c:pt>
                <c:pt idx="71345">
                  <c:v>1.5911700000000001E-2</c:v>
                </c:pt>
                <c:pt idx="71346">
                  <c:v>1.5731100000000001E-2</c:v>
                </c:pt>
                <c:pt idx="71347">
                  <c:v>1.55376E-2</c:v>
                </c:pt>
                <c:pt idx="71348">
                  <c:v>1.53312E-2</c:v>
                </c:pt>
                <c:pt idx="71349">
                  <c:v>1.5112E-2</c:v>
                </c:pt>
                <c:pt idx="71350">
                  <c:v>1.48804E-2</c:v>
                </c:pt>
                <c:pt idx="71351">
                  <c:v>1.4636400000000001E-2</c:v>
                </c:pt>
                <c:pt idx="71352">
                  <c:v>1.43803E-2</c:v>
                </c:pt>
                <c:pt idx="71353">
                  <c:v>1.4112299999999999E-2</c:v>
                </c:pt>
                <c:pt idx="71354">
                  <c:v>1.38327E-2</c:v>
                </c:pt>
                <c:pt idx="71355">
                  <c:v>1.35418E-2</c:v>
                </c:pt>
                <c:pt idx="71356">
                  <c:v>1.32397E-2</c:v>
                </c:pt>
                <c:pt idx="71357">
                  <c:v>1.29269E-2</c:v>
                </c:pt>
                <c:pt idx="71358">
                  <c:v>1.26036E-2</c:v>
                </c:pt>
                <c:pt idx="71359">
                  <c:v>1.22702E-2</c:v>
                </c:pt>
                <c:pt idx="71360">
                  <c:v>1.19271E-2</c:v>
                </c:pt>
                <c:pt idx="71361">
                  <c:v>1.15744E-2</c:v>
                </c:pt>
                <c:pt idx="71362">
                  <c:v>1.1212700000000001E-2</c:v>
                </c:pt>
                <c:pt idx="71363">
                  <c:v>1.0842299999999999E-2</c:v>
                </c:pt>
                <c:pt idx="71364">
                  <c:v>1.0463500000000001E-2</c:v>
                </c:pt>
                <c:pt idx="71365">
                  <c:v>1.0076999999999999E-2</c:v>
                </c:pt>
                <c:pt idx="71366" formatCode="0.00E+00">
                  <c:v>9.6829599999999991E-3</c:v>
                </c:pt>
                <c:pt idx="71367" formatCode="0.00E+00">
                  <c:v>9.2820799999999998E-3</c:v>
                </c:pt>
                <c:pt idx="71368" formatCode="0.00E+00">
                  <c:v>8.8748100000000003E-3</c:v>
                </c:pt>
                <c:pt idx="71369" formatCode="0.00E+00">
                  <c:v>8.4615799999999998E-3</c:v>
                </c:pt>
                <c:pt idx="71370" formatCode="0.00E+00">
                  <c:v>8.0428600000000006E-3</c:v>
                </c:pt>
                <c:pt idx="71371" formatCode="0.00E+00">
                  <c:v>7.6192200000000003E-3</c:v>
                </c:pt>
                <c:pt idx="71372" formatCode="0.00E+00">
                  <c:v>7.19121E-3</c:v>
                </c:pt>
                <c:pt idx="71373" formatCode="0.00E+00">
                  <c:v>6.7593899999999997E-3</c:v>
                </c:pt>
                <c:pt idx="71374" formatCode="0.00E+00">
                  <c:v>6.3242999999999997E-3</c:v>
                </c:pt>
                <c:pt idx="71375" formatCode="0.00E+00">
                  <c:v>5.8864700000000004E-3</c:v>
                </c:pt>
                <c:pt idx="71376" formatCode="0.00E+00">
                  <c:v>5.4464400000000003E-3</c:v>
                </c:pt>
                <c:pt idx="71377" formatCode="0.00E+00">
                  <c:v>5.0047800000000003E-3</c:v>
                </c:pt>
                <c:pt idx="71378" formatCode="0.00E+00">
                  <c:v>4.5620699999999997E-3</c:v>
                </c:pt>
                <c:pt idx="71379" formatCode="0.00E+00">
                  <c:v>4.1188800000000001E-3</c:v>
                </c:pt>
                <c:pt idx="71380" formatCode="0.00E+00">
                  <c:v>3.67578E-3</c:v>
                </c:pt>
                <c:pt idx="71381" formatCode="0.00E+00">
                  <c:v>3.23339E-3</c:v>
                </c:pt>
                <c:pt idx="71382" formatCode="0.00E+00">
                  <c:v>2.7923700000000002E-3</c:v>
                </c:pt>
                <c:pt idx="71383" formatCode="0.00E+00">
                  <c:v>2.3533500000000001E-3</c:v>
                </c:pt>
                <c:pt idx="71384" formatCode="0.00E+00">
                  <c:v>1.91694E-3</c:v>
                </c:pt>
                <c:pt idx="71385" formatCode="0.00E+00">
                  <c:v>1.48369E-3</c:v>
                </c:pt>
                <c:pt idx="71386" formatCode="0.00E+00">
                  <c:v>1.05411E-3</c:v>
                </c:pt>
                <c:pt idx="71387" formatCode="0.00E+00">
                  <c:v>6.2867200000000004E-4</c:v>
                </c:pt>
                <c:pt idx="71388" formatCode="0.00E+00">
                  <c:v>2.07903E-4</c:v>
                </c:pt>
                <c:pt idx="71389" formatCode="0.00E+00">
                  <c:v>-2.0767800000000001E-4</c:v>
                </c:pt>
                <c:pt idx="71390" formatCode="0.00E+00">
                  <c:v>-6.1753199999999996E-4</c:v>
                </c:pt>
                <c:pt idx="71391" formatCode="0.00E+00">
                  <c:v>-1.0210900000000001E-3</c:v>
                </c:pt>
                <c:pt idx="71392" formatCode="0.00E+00">
                  <c:v>-1.41781E-3</c:v>
                </c:pt>
                <c:pt idx="71393" formatCode="0.00E+00">
                  <c:v>-1.8072299999999999E-3</c:v>
                </c:pt>
                <c:pt idx="71394" formatCode="0.00E+00">
                  <c:v>-2.1888699999999999E-3</c:v>
                </c:pt>
                <c:pt idx="71395" formatCode="0.00E+00">
                  <c:v>-2.56222E-3</c:v>
                </c:pt>
                <c:pt idx="71396" formatCode="0.00E+00">
                  <c:v>-2.9268100000000002E-3</c:v>
                </c:pt>
                <c:pt idx="71397" formatCode="0.00E+00">
                  <c:v>-3.2821700000000001E-3</c:v>
                </c:pt>
                <c:pt idx="71398" formatCode="0.00E+00">
                  <c:v>-3.6278399999999998E-3</c:v>
                </c:pt>
                <c:pt idx="71399" formatCode="0.00E+00">
                  <c:v>-3.9633000000000003E-3</c:v>
                </c:pt>
                <c:pt idx="71400" formatCode="0.00E+00">
                  <c:v>-4.2880599999999998E-3</c:v>
                </c:pt>
                <c:pt idx="71401" formatCode="0.00E+00">
                  <c:v>-4.6016599999999996E-3</c:v>
                </c:pt>
                <c:pt idx="71402" formatCode="0.00E+00">
                  <c:v>-4.9037200000000003E-3</c:v>
                </c:pt>
                <c:pt idx="71403" formatCode="0.00E+00">
                  <c:v>-5.1939400000000002E-3</c:v>
                </c:pt>
                <c:pt idx="71404" formatCode="0.00E+00">
                  <c:v>-5.4719299999999998E-3</c:v>
                </c:pt>
                <c:pt idx="71405" formatCode="0.00E+00">
                  <c:v>-5.7373199999999997E-3</c:v>
                </c:pt>
                <c:pt idx="71406" formatCode="0.00E+00">
                  <c:v>-5.9896799999999998E-3</c:v>
                </c:pt>
                <c:pt idx="71407" formatCode="0.00E+00">
                  <c:v>-6.2285999999999999E-3</c:v>
                </c:pt>
                <c:pt idx="71408" formatCode="0.00E+00">
                  <c:v>-6.4537600000000002E-3</c:v>
                </c:pt>
                <c:pt idx="71409" formatCode="0.00E+00">
                  <c:v>-6.6651100000000001E-3</c:v>
                </c:pt>
                <c:pt idx="71410" formatCode="0.00E+00">
                  <c:v>-6.8626399999999997E-3</c:v>
                </c:pt>
                <c:pt idx="71411" formatCode="0.00E+00">
                  <c:v>-7.0461400000000002E-3</c:v>
                </c:pt>
                <c:pt idx="71412" formatCode="0.00E+00">
                  <c:v>-7.2154000000000003E-3</c:v>
                </c:pt>
                <c:pt idx="71413" formatCode="0.00E+00">
                  <c:v>-7.3702999999999998E-3</c:v>
                </c:pt>
                <c:pt idx="71414" formatCode="0.00E+00">
                  <c:v>-7.5107400000000001E-3</c:v>
                </c:pt>
                <c:pt idx="71415" formatCode="0.00E+00">
                  <c:v>-7.6365900000000004E-3</c:v>
                </c:pt>
                <c:pt idx="71416" formatCode="0.00E+00">
                  <c:v>-7.7477099999999997E-3</c:v>
                </c:pt>
                <c:pt idx="71417" formatCode="0.00E+00">
                  <c:v>-7.8440699999999999E-3</c:v>
                </c:pt>
                <c:pt idx="71418" formatCode="0.00E+00">
                  <c:v>-7.9256599999999993E-3</c:v>
                </c:pt>
                <c:pt idx="71419" formatCode="0.00E+00">
                  <c:v>-7.9924999999999996E-3</c:v>
                </c:pt>
                <c:pt idx="71420" formatCode="0.00E+00">
                  <c:v>-8.0445900000000008E-3</c:v>
                </c:pt>
                <c:pt idx="71421" formatCode="0.00E+00">
                  <c:v>-8.0819599999999991E-3</c:v>
                </c:pt>
                <c:pt idx="71422" formatCode="0.00E+00">
                  <c:v>-8.1046599999999996E-3</c:v>
                </c:pt>
                <c:pt idx="71423" formatCode="0.00E+00">
                  <c:v>-8.1127899999999999E-3</c:v>
                </c:pt>
                <c:pt idx="71424" formatCode="0.00E+00">
                  <c:v>-8.1064099999999997E-3</c:v>
                </c:pt>
                <c:pt idx="71425" formatCode="0.00E+00">
                  <c:v>-8.0856299999999999E-3</c:v>
                </c:pt>
                <c:pt idx="71426" formatCode="0.00E+00">
                  <c:v>-8.0505999999999998E-3</c:v>
                </c:pt>
                <c:pt idx="71427" formatCode="0.00E+00">
                  <c:v>-8.0015199999999998E-3</c:v>
                </c:pt>
                <c:pt idx="71428" formatCode="0.00E+00">
                  <c:v>-7.9385800000000006E-3</c:v>
                </c:pt>
                <c:pt idx="71429" formatCode="0.00E+00">
                  <c:v>-7.8618999999999998E-3</c:v>
                </c:pt>
                <c:pt idx="71430" formatCode="0.00E+00">
                  <c:v>-7.77161E-3</c:v>
                </c:pt>
                <c:pt idx="71431" formatCode="0.00E+00">
                  <c:v>-7.6679199999999999E-3</c:v>
                </c:pt>
                <c:pt idx="71432" formatCode="0.00E+00">
                  <c:v>-7.55107E-3</c:v>
                </c:pt>
                <c:pt idx="71433" formatCode="0.00E+00">
                  <c:v>-7.4213300000000003E-3</c:v>
                </c:pt>
                <c:pt idx="71434" formatCode="0.00E+00">
                  <c:v>-7.2789400000000002E-3</c:v>
                </c:pt>
                <c:pt idx="71435" formatCode="0.00E+00">
                  <c:v>-7.1242299999999996E-3</c:v>
                </c:pt>
                <c:pt idx="71436" formatCode="0.00E+00">
                  <c:v>-6.9575399999999999E-3</c:v>
                </c:pt>
                <c:pt idx="71437" formatCode="0.00E+00">
                  <c:v>-6.7792499999999997E-3</c:v>
                </c:pt>
                <c:pt idx="71438" formatCode="0.00E+00">
                  <c:v>-6.58977E-3</c:v>
                </c:pt>
                <c:pt idx="71439" formatCode="0.00E+00">
                  <c:v>-6.3894599999999996E-3</c:v>
                </c:pt>
                <c:pt idx="71440" formatCode="0.00E+00">
                  <c:v>-6.1787400000000003E-3</c:v>
                </c:pt>
                <c:pt idx="71441" formatCode="0.00E+00">
                  <c:v>-5.9581E-3</c:v>
                </c:pt>
                <c:pt idx="71442" formatCode="0.00E+00">
                  <c:v>-5.7279999999999996E-3</c:v>
                </c:pt>
                <c:pt idx="71443" formatCode="0.00E+00">
                  <c:v>-5.4888300000000001E-3</c:v>
                </c:pt>
                <c:pt idx="71444" formatCode="0.00E+00">
                  <c:v>-5.2409900000000001E-3</c:v>
                </c:pt>
                <c:pt idx="71445" formatCode="0.00E+00">
                  <c:v>-4.9849100000000004E-3</c:v>
                </c:pt>
                <c:pt idx="71446" formatCode="0.00E+00">
                  <c:v>-4.7210899999999998E-3</c:v>
                </c:pt>
                <c:pt idx="71447" formatCode="0.00E+00">
                  <c:v>-4.4500199999999998E-3</c:v>
                </c:pt>
                <c:pt idx="71448" formatCode="0.00E+00">
                  <c:v>-4.1722199999999999E-3</c:v>
                </c:pt>
                <c:pt idx="71449" formatCode="0.00E+00">
                  <c:v>-3.8881699999999998E-3</c:v>
                </c:pt>
                <c:pt idx="71450" formatCode="0.00E+00">
                  <c:v>-3.59837E-3</c:v>
                </c:pt>
                <c:pt idx="71451" formatCode="0.00E+00">
                  <c:v>-3.3033200000000002E-3</c:v>
                </c:pt>
                <c:pt idx="71452" formatCode="0.00E+00">
                  <c:v>-3.0035600000000002E-3</c:v>
                </c:pt>
                <c:pt idx="71453" formatCode="0.00E+00">
                  <c:v>-2.6995999999999999E-3</c:v>
                </c:pt>
                <c:pt idx="71454" formatCode="0.00E+00">
                  <c:v>-2.3919499999999999E-3</c:v>
                </c:pt>
                <c:pt idx="71455" formatCode="0.00E+00">
                  <c:v>-2.08114E-3</c:v>
                </c:pt>
                <c:pt idx="71456" formatCode="0.00E+00">
                  <c:v>-1.7677599999999999E-3</c:v>
                </c:pt>
                <c:pt idx="71457" formatCode="0.00E+00">
                  <c:v>-1.45235E-3</c:v>
                </c:pt>
                <c:pt idx="71458" formatCode="0.00E+00">
                  <c:v>-1.1353699999999999E-3</c:v>
                </c:pt>
                <c:pt idx="71459" formatCode="0.00E+00">
                  <c:v>-8.1734699999999995E-4</c:v>
                </c:pt>
                <c:pt idx="71460" formatCode="0.00E+00">
                  <c:v>-4.9877600000000004E-4</c:v>
                </c:pt>
                <c:pt idx="71461" formatCode="0.00E+00">
                  <c:v>-1.8015500000000001E-4</c:v>
                </c:pt>
                <c:pt idx="71462" formatCode="0.00E+00">
                  <c:v>1.3806199999999999E-4</c:v>
                </c:pt>
                <c:pt idx="71463" formatCode="0.00E+00">
                  <c:v>4.5541599999999999E-4</c:v>
                </c:pt>
                <c:pt idx="71464" formatCode="0.00E+00">
                  <c:v>7.7139899999999998E-4</c:v>
                </c:pt>
                <c:pt idx="71465" formatCode="0.00E+00">
                  <c:v>1.0854599999999999E-3</c:v>
                </c:pt>
                <c:pt idx="71466" formatCode="0.00E+00">
                  <c:v>1.39707E-3</c:v>
                </c:pt>
                <c:pt idx="71467" formatCode="0.00E+00">
                  <c:v>1.70582E-3</c:v>
                </c:pt>
                <c:pt idx="71468" formatCode="0.00E+00">
                  <c:v>2.0113499999999999E-3</c:v>
                </c:pt>
                <c:pt idx="71469" formatCode="0.00E+00">
                  <c:v>2.3133899999999998E-3</c:v>
                </c:pt>
                <c:pt idx="71470" formatCode="0.00E+00">
                  <c:v>2.6115800000000001E-3</c:v>
                </c:pt>
                <c:pt idx="71471" formatCode="0.00E+00">
                  <c:v>2.9053600000000001E-3</c:v>
                </c:pt>
                <c:pt idx="71472" formatCode="0.00E+00">
                  <c:v>3.1940699999999998E-3</c:v>
                </c:pt>
                <c:pt idx="71473" formatCode="0.00E+00">
                  <c:v>3.4772100000000001E-3</c:v>
                </c:pt>
                <c:pt idx="71474" formatCode="0.00E+00">
                  <c:v>3.7544100000000001E-3</c:v>
                </c:pt>
                <c:pt idx="71475" formatCode="0.00E+00">
                  <c:v>4.0252500000000002E-3</c:v>
                </c:pt>
                <c:pt idx="71476" formatCode="0.00E+00">
                  <c:v>4.2893499999999999E-3</c:v>
                </c:pt>
                <c:pt idx="71477" formatCode="0.00E+00">
                  <c:v>4.54638E-3</c:v>
                </c:pt>
                <c:pt idx="71478" formatCode="0.00E+00">
                  <c:v>4.7960700000000004E-3</c:v>
                </c:pt>
                <c:pt idx="71479" formatCode="0.00E+00">
                  <c:v>5.0380700000000004E-3</c:v>
                </c:pt>
                <c:pt idx="71480" formatCode="0.00E+00">
                  <c:v>5.2720199999999997E-3</c:v>
                </c:pt>
                <c:pt idx="71481" formatCode="0.00E+00">
                  <c:v>5.4975600000000003E-3</c:v>
                </c:pt>
                <c:pt idx="71482" formatCode="0.00E+00">
                  <c:v>5.71435E-3</c:v>
                </c:pt>
                <c:pt idx="71483" formatCode="0.00E+00">
                  <c:v>5.9221500000000002E-3</c:v>
                </c:pt>
                <c:pt idx="71484" formatCode="0.00E+00">
                  <c:v>6.1206799999999999E-3</c:v>
                </c:pt>
                <c:pt idx="71485" formatCode="0.00E+00">
                  <c:v>6.3096799999999998E-3</c:v>
                </c:pt>
                <c:pt idx="71486" formatCode="0.00E+00">
                  <c:v>6.4889099999999996E-3</c:v>
                </c:pt>
                <c:pt idx="71487" formatCode="0.00E+00">
                  <c:v>6.6582200000000003E-3</c:v>
                </c:pt>
                <c:pt idx="71488" formatCode="0.00E+00">
                  <c:v>6.8174300000000002E-3</c:v>
                </c:pt>
                <c:pt idx="71489" formatCode="0.00E+00">
                  <c:v>6.9663599999999996E-3</c:v>
                </c:pt>
                <c:pt idx="71490" formatCode="0.00E+00">
                  <c:v>7.1048600000000002E-3</c:v>
                </c:pt>
                <c:pt idx="71491" formatCode="0.00E+00">
                  <c:v>7.2328499999999999E-3</c:v>
                </c:pt>
                <c:pt idx="71492" formatCode="0.00E+00">
                  <c:v>7.3502699999999999E-3</c:v>
                </c:pt>
                <c:pt idx="71493" formatCode="0.00E+00">
                  <c:v>7.4570599999999997E-3</c:v>
                </c:pt>
                <c:pt idx="71494" formatCode="0.00E+00">
                  <c:v>7.5531900000000004E-3</c:v>
                </c:pt>
                <c:pt idx="71495" formatCode="0.00E+00">
                  <c:v>7.6386300000000004E-3</c:v>
                </c:pt>
                <c:pt idx="71496" formatCode="0.00E+00">
                  <c:v>7.71334E-3</c:v>
                </c:pt>
                <c:pt idx="71497" formatCode="0.00E+00">
                  <c:v>7.7773E-3</c:v>
                </c:pt>
                <c:pt idx="71498" formatCode="0.00E+00">
                  <c:v>7.8305400000000004E-3</c:v>
                </c:pt>
                <c:pt idx="71499" formatCode="0.00E+00">
                  <c:v>7.8730999999999992E-3</c:v>
                </c:pt>
                <c:pt idx="71500" formatCode="0.00E+00">
                  <c:v>7.9050000000000006E-3</c:v>
                </c:pt>
                <c:pt idx="71501" formatCode="0.00E+00">
                  <c:v>7.9263300000000005E-3</c:v>
                </c:pt>
                <c:pt idx="71502" formatCode="0.00E+00">
                  <c:v>7.9371500000000005E-3</c:v>
                </c:pt>
                <c:pt idx="71503" formatCode="0.00E+00">
                  <c:v>7.9375599999999998E-3</c:v>
                </c:pt>
                <c:pt idx="71504" formatCode="0.00E+00">
                  <c:v>7.9276799999999994E-3</c:v>
                </c:pt>
                <c:pt idx="71505" formatCode="0.00E+00">
                  <c:v>7.9076000000000007E-3</c:v>
                </c:pt>
                <c:pt idx="71506" formatCode="0.00E+00">
                  <c:v>7.8774799999999992E-3</c:v>
                </c:pt>
                <c:pt idx="71507" formatCode="0.00E+00">
                  <c:v>7.8374699999999992E-3</c:v>
                </c:pt>
                <c:pt idx="71508" formatCode="0.00E+00">
                  <c:v>7.7877299999999997E-3</c:v>
                </c:pt>
                <c:pt idx="71509" formatCode="0.00E+00">
                  <c:v>7.7284299999999997E-3</c:v>
                </c:pt>
                <c:pt idx="71510" formatCode="0.00E+00">
                  <c:v>7.6598200000000003E-3</c:v>
                </c:pt>
                <c:pt idx="71511" formatCode="0.00E+00">
                  <c:v>7.5821999999999999E-3</c:v>
                </c:pt>
                <c:pt idx="71512" formatCode="0.00E+00">
                  <c:v>7.4958899999999998E-3</c:v>
                </c:pt>
                <c:pt idx="71513" formatCode="0.00E+00">
                  <c:v>7.4011700000000003E-3</c:v>
                </c:pt>
                <c:pt idx="71514" formatCode="0.00E+00">
                  <c:v>7.2983400000000004E-3</c:v>
                </c:pt>
                <c:pt idx="71515" formatCode="0.00E+00">
                  <c:v>7.1876700000000002E-3</c:v>
                </c:pt>
                <c:pt idx="71516" formatCode="0.00E+00">
                  <c:v>7.0694900000000003E-3</c:v>
                </c:pt>
                <c:pt idx="71517" formatCode="0.00E+00">
                  <c:v>6.9441399999999997E-3</c:v>
                </c:pt>
                <c:pt idx="71518" formatCode="0.00E+00">
                  <c:v>6.8119699999999997E-3</c:v>
                </c:pt>
                <c:pt idx="71519" formatCode="0.00E+00">
                  <c:v>6.6733199999999999E-3</c:v>
                </c:pt>
                <c:pt idx="71520" formatCode="0.00E+00">
                  <c:v>6.5285400000000002E-3</c:v>
                </c:pt>
                <c:pt idx="71521" formatCode="0.00E+00">
                  <c:v>6.37799E-3</c:v>
                </c:pt>
                <c:pt idx="71522" formatCode="0.00E+00">
                  <c:v>6.2220399999999999E-3</c:v>
                </c:pt>
                <c:pt idx="71523" formatCode="0.00E+00">
                  <c:v>6.0611099999999998E-3</c:v>
                </c:pt>
                <c:pt idx="71524" formatCode="0.00E+00">
                  <c:v>5.8956E-3</c:v>
                </c:pt>
                <c:pt idx="71525" formatCode="0.00E+00">
                  <c:v>5.7259600000000004E-3</c:v>
                </c:pt>
                <c:pt idx="71526" formatCode="0.00E+00">
                  <c:v>5.5526100000000004E-3</c:v>
                </c:pt>
                <c:pt idx="71527" formatCode="0.00E+00">
                  <c:v>5.3759400000000001E-3</c:v>
                </c:pt>
                <c:pt idx="71528" formatCode="0.00E+00">
                  <c:v>5.1963799999999996E-3</c:v>
                </c:pt>
                <c:pt idx="71529" formatCode="0.00E+00">
                  <c:v>5.0143799999999997E-3</c:v>
                </c:pt>
                <c:pt idx="71530" formatCode="0.00E+00">
                  <c:v>4.8304100000000003E-3</c:v>
                </c:pt>
                <c:pt idx="71531" formatCode="0.00E+00">
                  <c:v>4.6449000000000004E-3</c:v>
                </c:pt>
                <c:pt idx="71532" formatCode="0.00E+00">
                  <c:v>4.4582800000000002E-3</c:v>
                </c:pt>
                <c:pt idx="71533" formatCode="0.00E+00">
                  <c:v>4.2709899999999997E-3</c:v>
                </c:pt>
                <c:pt idx="71534" formatCode="0.00E+00">
                  <c:v>4.0834799999999996E-3</c:v>
                </c:pt>
                <c:pt idx="71535" formatCode="0.00E+00">
                  <c:v>3.89618E-3</c:v>
                </c:pt>
                <c:pt idx="71536" formatCode="0.00E+00">
                  <c:v>3.7094900000000002E-3</c:v>
                </c:pt>
                <c:pt idx="71537" formatCode="0.00E+00">
                  <c:v>3.52382E-3</c:v>
                </c:pt>
                <c:pt idx="71538" formatCode="0.00E+00">
                  <c:v>3.33958E-3</c:v>
                </c:pt>
                <c:pt idx="71539" formatCode="0.00E+00">
                  <c:v>3.1572599999999998E-3</c:v>
                </c:pt>
                <c:pt idx="71540" formatCode="0.00E+00">
                  <c:v>2.9773600000000001E-3</c:v>
                </c:pt>
                <c:pt idx="71541" formatCode="0.00E+00">
                  <c:v>2.8002999999999999E-3</c:v>
                </c:pt>
                <c:pt idx="71542" formatCode="0.00E+00">
                  <c:v>2.62648E-3</c:v>
                </c:pt>
                <c:pt idx="71543" formatCode="0.00E+00">
                  <c:v>2.4562299999999998E-3</c:v>
                </c:pt>
                <c:pt idx="71544" formatCode="0.00E+00">
                  <c:v>2.28992E-3</c:v>
                </c:pt>
                <c:pt idx="71545" formatCode="0.00E+00">
                  <c:v>2.1279599999999999E-3</c:v>
                </c:pt>
                <c:pt idx="71546" formatCode="0.00E+00">
                  <c:v>1.9707499999999998E-3</c:v>
                </c:pt>
                <c:pt idx="71547" formatCode="0.00E+00">
                  <c:v>1.81868E-3</c:v>
                </c:pt>
                <c:pt idx="71548" formatCode="0.00E+00">
                  <c:v>1.67206E-3</c:v>
                </c:pt>
                <c:pt idx="71549" formatCode="0.00E+00">
                  <c:v>1.5312399999999999E-3</c:v>
                </c:pt>
                <c:pt idx="71550" formatCode="0.00E+00">
                  <c:v>1.3965099999999999E-3</c:v>
                </c:pt>
                <c:pt idx="71551" formatCode="0.00E+00">
                  <c:v>1.2681700000000001E-3</c:v>
                </c:pt>
                <c:pt idx="71552" formatCode="0.00E+00">
                  <c:v>1.1464999999999999E-3</c:v>
                </c:pt>
                <c:pt idx="71553" formatCode="0.00E+00">
                  <c:v>1.0317799999999999E-3</c:v>
                </c:pt>
                <c:pt idx="71554" formatCode="0.00E+00">
                  <c:v>9.2424300000000005E-4</c:v>
                </c:pt>
                <c:pt idx="71555" formatCode="0.00E+00">
                  <c:v>8.2415600000000004E-4</c:v>
                </c:pt>
                <c:pt idx="71556" formatCode="0.00E+00">
                  <c:v>7.3178100000000003E-4</c:v>
                </c:pt>
                <c:pt idx="71557" formatCode="0.00E+00">
                  <c:v>6.4736500000000001E-4</c:v>
                </c:pt>
                <c:pt idx="71558" formatCode="0.00E+00">
                  <c:v>5.7109900000000004E-4</c:v>
                </c:pt>
                <c:pt idx="71559" formatCode="0.00E+00">
                  <c:v>5.0312899999999995E-4</c:v>
                </c:pt>
                <c:pt idx="71560" formatCode="0.00E+00">
                  <c:v>4.43604E-4</c:v>
                </c:pt>
                <c:pt idx="71561" formatCode="0.00E+00">
                  <c:v>3.92696E-4</c:v>
                </c:pt>
                <c:pt idx="71562" formatCode="0.00E+00">
                  <c:v>3.50558E-4</c:v>
                </c:pt>
                <c:pt idx="71563" formatCode="0.00E+00">
                  <c:v>3.17292E-4</c:v>
                </c:pt>
                <c:pt idx="71564" formatCode="0.00E+00">
                  <c:v>2.9295200000000002E-4</c:v>
                </c:pt>
                <c:pt idx="71565" formatCode="0.00E+00">
                  <c:v>2.7758600000000002E-4</c:v>
                </c:pt>
                <c:pt idx="71566" formatCode="0.00E+00">
                  <c:v>2.7126E-4</c:v>
                </c:pt>
                <c:pt idx="71567" formatCode="0.00E+00">
                  <c:v>2.7400500000000002E-4</c:v>
                </c:pt>
                <c:pt idx="71568" formatCode="0.00E+00">
                  <c:v>2.8579300000000001E-4</c:v>
                </c:pt>
                <c:pt idx="71569" formatCode="0.00E+00">
                  <c:v>3.0657599999999997E-4</c:v>
                </c:pt>
                <c:pt idx="71570" formatCode="0.00E+00">
                  <c:v>3.3627700000000001E-4</c:v>
                </c:pt>
                <c:pt idx="71571" formatCode="0.00E+00">
                  <c:v>3.7481E-4</c:v>
                </c:pt>
                <c:pt idx="71572" formatCode="0.00E+00">
                  <c:v>4.2211899999999999E-4</c:v>
                </c:pt>
                <c:pt idx="71573" formatCode="0.00E+00">
                  <c:v>4.7813899999999998E-4</c:v>
                </c:pt>
                <c:pt idx="71574" formatCode="0.00E+00">
                  <c:v>5.4277600000000002E-4</c:v>
                </c:pt>
                <c:pt idx="71575" formatCode="0.00E+00">
                  <c:v>6.1591100000000002E-4</c:v>
                </c:pt>
                <c:pt idx="71576" formatCode="0.00E+00">
                  <c:v>6.97391E-4</c:v>
                </c:pt>
                <c:pt idx="71577" formatCode="0.00E+00">
                  <c:v>7.8702000000000004E-4</c:v>
                </c:pt>
                <c:pt idx="71578" formatCode="0.00E+00">
                  <c:v>8.8459699999999999E-4</c:v>
                </c:pt>
                <c:pt idx="71579" formatCode="0.00E+00">
                  <c:v>9.8995700000000008E-4</c:v>
                </c:pt>
                <c:pt idx="71580" formatCode="0.00E+00">
                  <c:v>1.10293E-3</c:v>
                </c:pt>
                <c:pt idx="71581" formatCode="0.00E+00">
                  <c:v>1.22324E-3</c:v>
                </c:pt>
                <c:pt idx="71582" formatCode="0.00E+00">
                  <c:v>1.3506099999999999E-3</c:v>
                </c:pt>
                <c:pt idx="71583" formatCode="0.00E+00">
                  <c:v>1.4847199999999999E-3</c:v>
                </c:pt>
                <c:pt idx="71584" formatCode="0.00E+00">
                  <c:v>1.62532E-3</c:v>
                </c:pt>
                <c:pt idx="71585" formatCode="0.00E+00">
                  <c:v>1.7721E-3</c:v>
                </c:pt>
                <c:pt idx="71586" formatCode="0.00E+00">
                  <c:v>1.92479E-3</c:v>
                </c:pt>
                <c:pt idx="71587" formatCode="0.00E+00">
                  <c:v>2.0830699999999998E-3</c:v>
                </c:pt>
                <c:pt idx="71588" formatCode="0.00E+00">
                  <c:v>2.2465699999999998E-3</c:v>
                </c:pt>
                <c:pt idx="71589" formatCode="0.00E+00">
                  <c:v>2.4149200000000001E-3</c:v>
                </c:pt>
                <c:pt idx="71590" formatCode="0.00E+00">
                  <c:v>2.5877500000000002E-3</c:v>
                </c:pt>
                <c:pt idx="71591" formatCode="0.00E+00">
                  <c:v>2.7647000000000001E-3</c:v>
                </c:pt>
                <c:pt idx="71592" formatCode="0.00E+00">
                  <c:v>2.9454099999999999E-3</c:v>
                </c:pt>
                <c:pt idx="71593" formatCode="0.00E+00">
                  <c:v>3.12949E-3</c:v>
                </c:pt>
                <c:pt idx="71594" formatCode="0.00E+00">
                  <c:v>3.3165199999999999E-3</c:v>
                </c:pt>
                <c:pt idx="71595" formatCode="0.00E+00">
                  <c:v>3.50608E-3</c:v>
                </c:pt>
                <c:pt idx="71596" formatCode="0.00E+00">
                  <c:v>3.69776E-3</c:v>
                </c:pt>
                <c:pt idx="71597" formatCode="0.00E+00">
                  <c:v>3.8911100000000001E-3</c:v>
                </c:pt>
                <c:pt idx="71598" formatCode="0.00E+00">
                  <c:v>4.0856699999999996E-3</c:v>
                </c:pt>
                <c:pt idx="71599" formatCode="0.00E+00">
                  <c:v>4.2809600000000003E-3</c:v>
                </c:pt>
                <c:pt idx="71600" formatCode="0.00E+00">
                  <c:v>4.4765100000000004E-3</c:v>
                </c:pt>
                <c:pt idx="71601" formatCode="0.00E+00">
                  <c:v>4.6718899999999997E-3</c:v>
                </c:pt>
                <c:pt idx="71602" formatCode="0.00E+00">
                  <c:v>4.8666500000000001E-3</c:v>
                </c:pt>
                <c:pt idx="71603" formatCode="0.00E+00">
                  <c:v>5.06033E-3</c:v>
                </c:pt>
                <c:pt idx="71604" formatCode="0.00E+00">
                  <c:v>5.2524399999999997E-3</c:v>
                </c:pt>
                <c:pt idx="71605" formatCode="0.00E+00">
                  <c:v>5.4425200000000002E-3</c:v>
                </c:pt>
                <c:pt idx="71606" formatCode="0.00E+00">
                  <c:v>5.6301199999999997E-3</c:v>
                </c:pt>
                <c:pt idx="71607" formatCode="0.00E+00">
                  <c:v>5.8148000000000002E-3</c:v>
                </c:pt>
                <c:pt idx="71608" formatCode="0.00E+00">
                  <c:v>5.9961199999999997E-3</c:v>
                </c:pt>
                <c:pt idx="71609" formatCode="0.00E+00">
                  <c:v>6.1736500000000001E-3</c:v>
                </c:pt>
                <c:pt idx="71610" formatCode="0.00E+00">
                  <c:v>6.3469499999999996E-3</c:v>
                </c:pt>
                <c:pt idx="71611" formatCode="0.00E+00">
                  <c:v>6.51558E-3</c:v>
                </c:pt>
                <c:pt idx="71612" formatCode="0.00E+00">
                  <c:v>6.6790900000000004E-3</c:v>
                </c:pt>
                <c:pt idx="71613" formatCode="0.00E+00">
                  <c:v>6.8370200000000001E-3</c:v>
                </c:pt>
                <c:pt idx="71614" formatCode="0.00E+00">
                  <c:v>6.9889499999999999E-3</c:v>
                </c:pt>
                <c:pt idx="71615" formatCode="0.00E+00">
                  <c:v>7.1344399999999997E-3</c:v>
                </c:pt>
                <c:pt idx="71616" formatCode="0.00E+00">
                  <c:v>7.2731000000000002E-3</c:v>
                </c:pt>
                <c:pt idx="71617" formatCode="0.00E+00">
                  <c:v>7.4045400000000003E-3</c:v>
                </c:pt>
                <c:pt idx="71618" formatCode="0.00E+00">
                  <c:v>7.5283700000000004E-3</c:v>
                </c:pt>
                <c:pt idx="71619" formatCode="0.00E+00">
                  <c:v>7.6442300000000001E-3</c:v>
                </c:pt>
                <c:pt idx="71620" formatCode="0.00E+00">
                  <c:v>7.7517599999999999E-3</c:v>
                </c:pt>
                <c:pt idx="71621" formatCode="0.00E+00">
                  <c:v>7.8506099999999992E-3</c:v>
                </c:pt>
                <c:pt idx="71622" formatCode="0.00E+00">
                  <c:v>7.9404300000000001E-3</c:v>
                </c:pt>
                <c:pt idx="71623" formatCode="0.00E+00">
                  <c:v>8.0208899999999993E-3</c:v>
                </c:pt>
                <c:pt idx="71624" formatCode="0.00E+00">
                  <c:v>8.0916900000000003E-3</c:v>
                </c:pt>
                <c:pt idx="71625" formatCode="0.00E+00">
                  <c:v>8.1525399999999998E-3</c:v>
                </c:pt>
                <c:pt idx="71626" formatCode="0.00E+00">
                  <c:v>8.2031599999999993E-3</c:v>
                </c:pt>
                <c:pt idx="71627" formatCode="0.00E+00">
                  <c:v>8.2432700000000005E-3</c:v>
                </c:pt>
                <c:pt idx="71628" formatCode="0.00E+00">
                  <c:v>8.2726199999999996E-3</c:v>
                </c:pt>
                <c:pt idx="71629" formatCode="0.00E+00">
                  <c:v>8.2909999999999998E-3</c:v>
                </c:pt>
                <c:pt idx="71630" formatCode="0.00E+00">
                  <c:v>8.2982000000000004E-3</c:v>
                </c:pt>
                <c:pt idx="71631" formatCode="0.00E+00">
                  <c:v>8.2940300000000008E-3</c:v>
                </c:pt>
                <c:pt idx="71632" formatCode="0.00E+00">
                  <c:v>8.2783100000000005E-3</c:v>
                </c:pt>
                <c:pt idx="71633" formatCode="0.00E+00">
                  <c:v>8.2508700000000004E-3</c:v>
                </c:pt>
                <c:pt idx="71634" formatCode="0.00E+00">
                  <c:v>8.2115899999999995E-3</c:v>
                </c:pt>
                <c:pt idx="71635" formatCode="0.00E+00">
                  <c:v>8.1603500000000002E-3</c:v>
                </c:pt>
                <c:pt idx="71636" formatCode="0.00E+00">
                  <c:v>8.0970599999999997E-3</c:v>
                </c:pt>
                <c:pt idx="71637" formatCode="0.00E+00">
                  <c:v>8.0216599999999999E-3</c:v>
                </c:pt>
                <c:pt idx="71638" formatCode="0.00E+00">
                  <c:v>7.9340999999999995E-3</c:v>
                </c:pt>
                <c:pt idx="71639" formatCode="0.00E+00">
                  <c:v>7.8343200000000005E-3</c:v>
                </c:pt>
                <c:pt idx="71640" formatCode="0.00E+00">
                  <c:v>7.7222999999999997E-3</c:v>
                </c:pt>
                <c:pt idx="71641" formatCode="0.00E+00">
                  <c:v>7.5980400000000003E-3</c:v>
                </c:pt>
                <c:pt idx="71642" formatCode="0.00E+00">
                  <c:v>7.4615799999999998E-3</c:v>
                </c:pt>
                <c:pt idx="71643" formatCode="0.00E+00">
                  <c:v>7.3129800000000002E-3</c:v>
                </c:pt>
                <c:pt idx="71644" formatCode="0.00E+00">
                  <c:v>7.1523100000000003E-3</c:v>
                </c:pt>
                <c:pt idx="71645" formatCode="0.00E+00">
                  <c:v>6.9796700000000003E-3</c:v>
                </c:pt>
                <c:pt idx="71646" formatCode="0.00E+00">
                  <c:v>6.7951799999999996E-3</c:v>
                </c:pt>
                <c:pt idx="71647" formatCode="0.00E+00">
                  <c:v>6.5989600000000001E-3</c:v>
                </c:pt>
                <c:pt idx="71648" formatCode="0.00E+00">
                  <c:v>6.3911999999999997E-3</c:v>
                </c:pt>
                <c:pt idx="71649" formatCode="0.00E+00">
                  <c:v>6.1720500000000001E-3</c:v>
                </c:pt>
                <c:pt idx="71650" formatCode="0.00E+00">
                  <c:v>5.9417100000000002E-3</c:v>
                </c:pt>
                <c:pt idx="71651" formatCode="0.00E+00">
                  <c:v>5.7004000000000004E-3</c:v>
                </c:pt>
                <c:pt idx="71652" formatCode="0.00E+00">
                  <c:v>5.4483400000000003E-3</c:v>
                </c:pt>
                <c:pt idx="71653" formatCode="0.00E+00">
                  <c:v>5.1858E-3</c:v>
                </c:pt>
                <c:pt idx="71654" formatCode="0.00E+00">
                  <c:v>4.9130399999999996E-3</c:v>
                </c:pt>
                <c:pt idx="71655" formatCode="0.00E+00">
                  <c:v>4.63036E-3</c:v>
                </c:pt>
                <c:pt idx="71656" formatCode="0.00E+00">
                  <c:v>4.3380900000000002E-3</c:v>
                </c:pt>
                <c:pt idx="71657" formatCode="0.00E+00">
                  <c:v>4.0365599999999998E-3</c:v>
                </c:pt>
                <c:pt idx="71658" formatCode="0.00E+00">
                  <c:v>3.7261E-3</c:v>
                </c:pt>
                <c:pt idx="71659" formatCode="0.00E+00">
                  <c:v>3.4070799999999998E-3</c:v>
                </c:pt>
                <c:pt idx="71660" formatCode="0.00E+00">
                  <c:v>3.0798700000000002E-3</c:v>
                </c:pt>
                <c:pt idx="71661" formatCode="0.00E+00">
                  <c:v>2.7448699999999999E-3</c:v>
                </c:pt>
                <c:pt idx="71662" formatCode="0.00E+00">
                  <c:v>2.4024900000000002E-3</c:v>
                </c:pt>
                <c:pt idx="71663" formatCode="0.00E+00">
                  <c:v>2.0531600000000001E-3</c:v>
                </c:pt>
                <c:pt idx="71664" formatCode="0.00E+00">
                  <c:v>1.69732E-3</c:v>
                </c:pt>
                <c:pt idx="71665" formatCode="0.00E+00">
                  <c:v>1.3354300000000001E-3</c:v>
                </c:pt>
                <c:pt idx="71666" formatCode="0.00E+00">
                  <c:v>9.6793599999999997E-4</c:v>
                </c:pt>
                <c:pt idx="71667" formatCode="0.00E+00">
                  <c:v>5.95314E-4</c:v>
                </c:pt>
                <c:pt idx="71668" formatCode="0.00E+00">
                  <c:v>2.1805800000000001E-4</c:v>
                </c:pt>
                <c:pt idx="71669" formatCode="0.00E+00">
                  <c:v>-1.6332200000000001E-4</c:v>
                </c:pt>
                <c:pt idx="71670" formatCode="0.00E+00">
                  <c:v>-5.4831900000000002E-4</c:v>
                </c:pt>
                <c:pt idx="71671" formatCode="0.00E+00">
                  <c:v>-9.3641899999999997E-4</c:v>
                </c:pt>
                <c:pt idx="71672" formatCode="0.00E+00">
                  <c:v>-1.3270999999999999E-3</c:v>
                </c:pt>
                <c:pt idx="71673" formatCode="0.00E+00">
                  <c:v>-1.71981E-3</c:v>
                </c:pt>
                <c:pt idx="71674" formatCode="0.00E+00">
                  <c:v>-2.1140299999999998E-3</c:v>
                </c:pt>
                <c:pt idx="71675" formatCode="0.00E+00">
                  <c:v>-2.5092000000000001E-3</c:v>
                </c:pt>
                <c:pt idx="71676" formatCode="0.00E+00">
                  <c:v>-2.90479E-3</c:v>
                </c:pt>
                <c:pt idx="71677" formatCode="0.00E+00">
                  <c:v>-3.3002399999999999E-3</c:v>
                </c:pt>
                <c:pt idx="71678" formatCode="0.00E+00">
                  <c:v>-3.69499E-3</c:v>
                </c:pt>
                <c:pt idx="71679" formatCode="0.00E+00">
                  <c:v>-4.0884800000000002E-3</c:v>
                </c:pt>
                <c:pt idx="71680" formatCode="0.00E+00">
                  <c:v>-4.4801600000000004E-3</c:v>
                </c:pt>
                <c:pt idx="71681" formatCode="0.00E+00">
                  <c:v>-4.8694799999999998E-3</c:v>
                </c:pt>
                <c:pt idx="71682" formatCode="0.00E+00">
                  <c:v>-5.2558600000000002E-3</c:v>
                </c:pt>
                <c:pt idx="71683" formatCode="0.00E+00">
                  <c:v>-5.6387800000000004E-3</c:v>
                </c:pt>
                <c:pt idx="71684" formatCode="0.00E+00">
                  <c:v>-6.0176800000000001E-3</c:v>
                </c:pt>
                <c:pt idx="71685" formatCode="0.00E+00">
                  <c:v>-6.3920000000000001E-3</c:v>
                </c:pt>
                <c:pt idx="71686" formatCode="0.00E+00">
                  <c:v>-6.7612000000000002E-3</c:v>
                </c:pt>
                <c:pt idx="71687" formatCode="0.00E+00">
                  <c:v>-7.1247400000000001E-3</c:v>
                </c:pt>
                <c:pt idx="71688" formatCode="0.00E+00">
                  <c:v>-7.4820900000000003E-3</c:v>
                </c:pt>
                <c:pt idx="71689" formatCode="0.00E+00">
                  <c:v>-7.8327199999999996E-3</c:v>
                </c:pt>
                <c:pt idx="71690" formatCode="0.00E+00">
                  <c:v>-8.1761100000000003E-3</c:v>
                </c:pt>
                <c:pt idx="71691" formatCode="0.00E+00">
                  <c:v>-8.5117600000000002E-3</c:v>
                </c:pt>
                <c:pt idx="71692" formatCode="0.00E+00">
                  <c:v>-8.8391600000000004E-3</c:v>
                </c:pt>
                <c:pt idx="71693" formatCode="0.00E+00">
                  <c:v>-9.1578300000000005E-3</c:v>
                </c:pt>
                <c:pt idx="71694" formatCode="0.00E+00">
                  <c:v>-9.4672799999999998E-3</c:v>
                </c:pt>
                <c:pt idx="71695" formatCode="0.00E+00">
                  <c:v>-9.7670599999999993E-3</c:v>
                </c:pt>
                <c:pt idx="71696">
                  <c:v>-1.00567E-2</c:v>
                </c:pt>
                <c:pt idx="71697">
                  <c:v>-1.0335799999999999E-2</c:v>
                </c:pt>
                <c:pt idx="71698">
                  <c:v>-1.06038E-2</c:v>
                </c:pt>
                <c:pt idx="71699">
                  <c:v>-1.08605E-2</c:v>
                </c:pt>
                <c:pt idx="71700">
                  <c:v>-1.11054E-2</c:v>
                </c:pt>
                <c:pt idx="71701">
                  <c:v>-1.1338000000000001E-2</c:v>
                </c:pt>
                <c:pt idx="71702">
                  <c:v>-1.1558199999999999E-2</c:v>
                </c:pt>
                <c:pt idx="71703">
                  <c:v>-1.1765400000000001E-2</c:v>
                </c:pt>
                <c:pt idx="71704">
                  <c:v>-1.19594E-2</c:v>
                </c:pt>
                <c:pt idx="71705">
                  <c:v>-1.214E-2</c:v>
                </c:pt>
                <c:pt idx="71706">
                  <c:v>-1.23067E-2</c:v>
                </c:pt>
                <c:pt idx="71707">
                  <c:v>-1.2459400000000001E-2</c:v>
                </c:pt>
                <c:pt idx="71708">
                  <c:v>-1.25977E-2</c:v>
                </c:pt>
                <c:pt idx="71709">
                  <c:v>-1.27215E-2</c:v>
                </c:pt>
                <c:pt idx="71710">
                  <c:v>-1.2830599999999999E-2</c:v>
                </c:pt>
                <c:pt idx="71711">
                  <c:v>-1.2924700000000001E-2</c:v>
                </c:pt>
                <c:pt idx="71712">
                  <c:v>-1.30037E-2</c:v>
                </c:pt>
                <c:pt idx="71713">
                  <c:v>-1.3067499999999999E-2</c:v>
                </c:pt>
                <c:pt idx="71714">
                  <c:v>-1.3115999999999999E-2</c:v>
                </c:pt>
                <c:pt idx="71715">
                  <c:v>-1.31491E-2</c:v>
                </c:pt>
                <c:pt idx="71716">
                  <c:v>-1.3166600000000001E-2</c:v>
                </c:pt>
                <c:pt idx="71717">
                  <c:v>-1.3168600000000001E-2</c:v>
                </c:pt>
                <c:pt idx="71718">
                  <c:v>-1.3155099999999999E-2</c:v>
                </c:pt>
                <c:pt idx="71719">
                  <c:v>-1.3126000000000001E-2</c:v>
                </c:pt>
                <c:pt idx="71720">
                  <c:v>-1.3081300000000001E-2</c:v>
                </c:pt>
                <c:pt idx="71721">
                  <c:v>-1.3021100000000001E-2</c:v>
                </c:pt>
                <c:pt idx="71722">
                  <c:v>-1.29455E-2</c:v>
                </c:pt>
                <c:pt idx="71723">
                  <c:v>-1.2854600000000001E-2</c:v>
                </c:pt>
                <c:pt idx="71724">
                  <c:v>-1.27484E-2</c:v>
                </c:pt>
                <c:pt idx="71725">
                  <c:v>-1.2626999999999999E-2</c:v>
                </c:pt>
                <c:pt idx="71726">
                  <c:v>-1.24908E-2</c:v>
                </c:pt>
                <c:pt idx="71727">
                  <c:v>-1.23397E-2</c:v>
                </c:pt>
                <c:pt idx="71728">
                  <c:v>-1.2174000000000001E-2</c:v>
                </c:pt>
                <c:pt idx="71729">
                  <c:v>-1.1993999999999999E-2</c:v>
                </c:pt>
                <c:pt idx="71730">
                  <c:v>-1.17999E-2</c:v>
                </c:pt>
                <c:pt idx="71731">
                  <c:v>-1.1591799999999999E-2</c:v>
                </c:pt>
                <c:pt idx="71732">
                  <c:v>-1.13702E-2</c:v>
                </c:pt>
                <c:pt idx="71733">
                  <c:v>-1.1135300000000001E-2</c:v>
                </c:pt>
                <c:pt idx="71734">
                  <c:v>-1.0887300000000001E-2</c:v>
                </c:pt>
                <c:pt idx="71735">
                  <c:v>-1.06268E-2</c:v>
                </c:pt>
                <c:pt idx="71736">
                  <c:v>-1.0353899999999999E-2</c:v>
                </c:pt>
                <c:pt idx="71737">
                  <c:v>-1.0069099999999999E-2</c:v>
                </c:pt>
                <c:pt idx="71738" formatCode="0.00E+00">
                  <c:v>-9.77278E-3</c:v>
                </c:pt>
                <c:pt idx="71739" formatCode="0.00E+00">
                  <c:v>-9.4652999999999994E-3</c:v>
                </c:pt>
                <c:pt idx="71740" formatCode="0.00E+00">
                  <c:v>-9.1471E-3</c:v>
                </c:pt>
                <c:pt idx="71741" formatCode="0.00E+00">
                  <c:v>-8.8186199999999992E-3</c:v>
                </c:pt>
                <c:pt idx="71742" formatCode="0.00E+00">
                  <c:v>-8.4802799999999998E-3</c:v>
                </c:pt>
                <c:pt idx="71743" formatCode="0.00E+00">
                  <c:v>-8.1325600000000005E-3</c:v>
                </c:pt>
                <c:pt idx="71744" formatCode="0.00E+00">
                  <c:v>-7.7759300000000003E-3</c:v>
                </c:pt>
                <c:pt idx="71745" formatCode="0.00E+00">
                  <c:v>-7.41086E-3</c:v>
                </c:pt>
                <c:pt idx="71746" formatCode="0.00E+00">
                  <c:v>-7.0378599999999999E-3</c:v>
                </c:pt>
                <c:pt idx="71747" formatCode="0.00E+00">
                  <c:v>-6.6574299999999998E-3</c:v>
                </c:pt>
                <c:pt idx="71748" formatCode="0.00E+00">
                  <c:v>-6.2700799999999999E-3</c:v>
                </c:pt>
                <c:pt idx="71749" formatCode="0.00E+00">
                  <c:v>-5.8763399999999999E-3</c:v>
                </c:pt>
                <c:pt idx="71750" formatCode="0.00E+00">
                  <c:v>-5.47673E-3</c:v>
                </c:pt>
                <c:pt idx="71751" formatCode="0.00E+00">
                  <c:v>-5.0717899999999996E-3</c:v>
                </c:pt>
                <c:pt idx="71752" formatCode="0.00E+00">
                  <c:v>-4.6620699999999999E-3</c:v>
                </c:pt>
                <c:pt idx="71753" formatCode="0.00E+00">
                  <c:v>-4.2481100000000003E-3</c:v>
                </c:pt>
                <c:pt idx="71754" formatCode="0.00E+00">
                  <c:v>-3.8304699999999999E-3</c:v>
                </c:pt>
                <c:pt idx="71755" formatCode="0.00E+00">
                  <c:v>-3.4096999999999999E-3</c:v>
                </c:pt>
                <c:pt idx="71756" formatCode="0.00E+00">
                  <c:v>-2.9863699999999999E-3</c:v>
                </c:pt>
                <c:pt idx="71757" formatCode="0.00E+00">
                  <c:v>-2.5610199999999998E-3</c:v>
                </c:pt>
                <c:pt idx="71758" formatCode="0.00E+00">
                  <c:v>-2.13423E-3</c:v>
                </c:pt>
                <c:pt idx="71759" formatCode="0.00E+00">
                  <c:v>-1.70655E-3</c:v>
                </c:pt>
                <c:pt idx="71760" formatCode="0.00E+00">
                  <c:v>-1.2785400000000001E-3</c:v>
                </c:pt>
                <c:pt idx="71761" formatCode="0.00E+00">
                  <c:v>-8.5076599999999998E-4</c:v>
                </c:pt>
                <c:pt idx="71762" formatCode="0.00E+00">
                  <c:v>-4.2377799999999998E-4</c:v>
                </c:pt>
                <c:pt idx="71763" formatCode="0.00E+00">
                  <c:v>1.87167E-6</c:v>
                </c:pt>
                <c:pt idx="71764" formatCode="0.00E+00">
                  <c:v>4.2563399999999998E-4</c:v>
                </c:pt>
                <c:pt idx="71765" formatCode="0.00E+00">
                  <c:v>8.4696800000000003E-4</c:v>
                </c:pt>
                <c:pt idx="71766" formatCode="0.00E+00">
                  <c:v>1.26534E-3</c:v>
                </c:pt>
                <c:pt idx="71767" formatCode="0.00E+00">
                  <c:v>1.6802099999999999E-3</c:v>
                </c:pt>
                <c:pt idx="71768" formatCode="0.00E+00">
                  <c:v>2.09107E-3</c:v>
                </c:pt>
                <c:pt idx="71769" formatCode="0.00E+00">
                  <c:v>2.4973899999999999E-3</c:v>
                </c:pt>
                <c:pt idx="71770" formatCode="0.00E+00">
                  <c:v>2.8986900000000002E-3</c:v>
                </c:pt>
                <c:pt idx="71771" formatCode="0.00E+00">
                  <c:v>3.29445E-3</c:v>
                </c:pt>
                <c:pt idx="71772" formatCode="0.00E+00">
                  <c:v>3.6842099999999998E-3</c:v>
                </c:pt>
                <c:pt idx="71773" formatCode="0.00E+00">
                  <c:v>4.0674800000000001E-3</c:v>
                </c:pt>
                <c:pt idx="71774" formatCode="0.00E+00">
                  <c:v>4.4438100000000003E-3</c:v>
                </c:pt>
                <c:pt idx="71775" formatCode="0.00E+00">
                  <c:v>4.8127500000000002E-3</c:v>
                </c:pt>
                <c:pt idx="71776" formatCode="0.00E+00">
                  <c:v>5.1738599999999997E-3</c:v>
                </c:pt>
                <c:pt idx="71777" formatCode="0.00E+00">
                  <c:v>5.5267299999999997E-3</c:v>
                </c:pt>
                <c:pt idx="71778" formatCode="0.00E+00">
                  <c:v>5.8709499999999998E-3</c:v>
                </c:pt>
                <c:pt idx="71779" formatCode="0.00E+00">
                  <c:v>6.2061399999999997E-3</c:v>
                </c:pt>
                <c:pt idx="71780" formatCode="0.00E+00">
                  <c:v>6.5319100000000001E-3</c:v>
                </c:pt>
                <c:pt idx="71781" formatCode="0.00E+00">
                  <c:v>6.8479099999999996E-3</c:v>
                </c:pt>
                <c:pt idx="71782" formatCode="0.00E+00">
                  <c:v>7.1538000000000001E-3</c:v>
                </c:pt>
                <c:pt idx="71783" formatCode="0.00E+00">
                  <c:v>7.4492500000000001E-3</c:v>
                </c:pt>
                <c:pt idx="71784" formatCode="0.00E+00">
                  <c:v>7.7339699999999997E-3</c:v>
                </c:pt>
                <c:pt idx="71785" formatCode="0.00E+00">
                  <c:v>8.0076499999999998E-3</c:v>
                </c:pt>
                <c:pt idx="71786" formatCode="0.00E+00">
                  <c:v>8.2700299999999994E-3</c:v>
                </c:pt>
                <c:pt idx="71787" formatCode="0.00E+00">
                  <c:v>8.5208599999999999E-3</c:v>
                </c:pt>
                <c:pt idx="71788" formatCode="0.00E+00">
                  <c:v>8.7599099999999992E-3</c:v>
                </c:pt>
                <c:pt idx="71789" formatCode="0.00E+00">
                  <c:v>8.9869600000000004E-3</c:v>
                </c:pt>
                <c:pt idx="71790" formatCode="0.00E+00">
                  <c:v>9.2018299999999994E-3</c:v>
                </c:pt>
                <c:pt idx="71791" formatCode="0.00E+00">
                  <c:v>9.4043200000000007E-3</c:v>
                </c:pt>
                <c:pt idx="71792" formatCode="0.00E+00">
                  <c:v>9.5943000000000001E-3</c:v>
                </c:pt>
                <c:pt idx="71793" formatCode="0.00E+00">
                  <c:v>9.7716299999999999E-3</c:v>
                </c:pt>
                <c:pt idx="71794" formatCode="0.00E+00">
                  <c:v>9.9361899999999993E-3</c:v>
                </c:pt>
                <c:pt idx="71795">
                  <c:v>1.00879E-2</c:v>
                </c:pt>
                <c:pt idx="71796">
                  <c:v>1.02267E-2</c:v>
                </c:pt>
                <c:pt idx="71797">
                  <c:v>1.0352399999999999E-2</c:v>
                </c:pt>
                <c:pt idx="71798">
                  <c:v>1.0465199999999999E-2</c:v>
                </c:pt>
                <c:pt idx="71799">
                  <c:v>1.05649E-2</c:v>
                </c:pt>
                <c:pt idx="71800">
                  <c:v>1.0651600000000001E-2</c:v>
                </c:pt>
                <c:pt idx="71801">
                  <c:v>1.07253E-2</c:v>
                </c:pt>
                <c:pt idx="71802">
                  <c:v>1.0786E-2</c:v>
                </c:pt>
                <c:pt idx="71803">
                  <c:v>1.0833799999999999E-2</c:v>
                </c:pt>
                <c:pt idx="71804">
                  <c:v>1.08688E-2</c:v>
                </c:pt>
                <c:pt idx="71805">
                  <c:v>1.0891100000000001E-2</c:v>
                </c:pt>
                <c:pt idx="71806">
                  <c:v>1.09008E-2</c:v>
                </c:pt>
                <c:pt idx="71807">
                  <c:v>1.0898100000000001E-2</c:v>
                </c:pt>
                <c:pt idx="71808">
                  <c:v>1.0883E-2</c:v>
                </c:pt>
                <c:pt idx="71809">
                  <c:v>1.08559E-2</c:v>
                </c:pt>
                <c:pt idx="71810">
                  <c:v>1.08168E-2</c:v>
                </c:pt>
                <c:pt idx="71811">
                  <c:v>1.0766E-2</c:v>
                </c:pt>
                <c:pt idx="71812">
                  <c:v>1.07037E-2</c:v>
                </c:pt>
                <c:pt idx="71813">
                  <c:v>1.06301E-2</c:v>
                </c:pt>
                <c:pt idx="71814">
                  <c:v>1.05456E-2</c:v>
                </c:pt>
                <c:pt idx="71815">
                  <c:v>1.0450299999999999E-2</c:v>
                </c:pt>
                <c:pt idx="71816">
                  <c:v>1.03445E-2</c:v>
                </c:pt>
                <c:pt idx="71817">
                  <c:v>1.0228599999999999E-2</c:v>
                </c:pt>
                <c:pt idx="71818">
                  <c:v>1.01028E-2</c:v>
                </c:pt>
                <c:pt idx="71819" formatCode="0.00E+00">
                  <c:v>9.9675100000000006E-3</c:v>
                </c:pt>
                <c:pt idx="71820" formatCode="0.00E+00">
                  <c:v>9.82302E-3</c:v>
                </c:pt>
                <c:pt idx="71821" formatCode="0.00E+00">
                  <c:v>9.6696600000000001E-3</c:v>
                </c:pt>
                <c:pt idx="71822" formatCode="0.00E+00">
                  <c:v>9.5078000000000003E-3</c:v>
                </c:pt>
                <c:pt idx="71823" formatCode="0.00E+00">
                  <c:v>9.3378000000000003E-3</c:v>
                </c:pt>
                <c:pt idx="71824" formatCode="0.00E+00">
                  <c:v>9.1600299999999996E-3</c:v>
                </c:pt>
                <c:pt idx="71825" formatCode="0.00E+00">
                  <c:v>8.9748599999999994E-3</c:v>
                </c:pt>
                <c:pt idx="71826" formatCode="0.00E+00">
                  <c:v>8.7826799999999993E-3</c:v>
                </c:pt>
                <c:pt idx="71827" formatCode="0.00E+00">
                  <c:v>8.5838900000000003E-3</c:v>
                </c:pt>
                <c:pt idx="71828" formatCode="0.00E+00">
                  <c:v>8.37888E-3</c:v>
                </c:pt>
                <c:pt idx="71829" formatCode="0.00E+00">
                  <c:v>8.1680499999999996E-3</c:v>
                </c:pt>
                <c:pt idx="71830" formatCode="0.00E+00">
                  <c:v>7.9518100000000001E-3</c:v>
                </c:pt>
                <c:pt idx="71831" formatCode="0.00E+00">
                  <c:v>7.73056E-3</c:v>
                </c:pt>
                <c:pt idx="71832" formatCode="0.00E+00">
                  <c:v>7.5047400000000002E-3</c:v>
                </c:pt>
                <c:pt idx="71833" formatCode="0.00E+00">
                  <c:v>7.2747300000000001E-3</c:v>
                </c:pt>
                <c:pt idx="71834" formatCode="0.00E+00">
                  <c:v>7.0409799999999996E-3</c:v>
                </c:pt>
                <c:pt idx="71835" formatCode="0.00E+00">
                  <c:v>6.80388E-3</c:v>
                </c:pt>
                <c:pt idx="71836" formatCode="0.00E+00">
                  <c:v>6.5638500000000004E-3</c:v>
                </c:pt>
                <c:pt idx="71837" formatCode="0.00E+00">
                  <c:v>6.3213200000000001E-3</c:v>
                </c:pt>
                <c:pt idx="71838" formatCode="0.00E+00">
                  <c:v>6.0766800000000001E-3</c:v>
                </c:pt>
                <c:pt idx="71839" formatCode="0.00E+00">
                  <c:v>5.8303599999999997E-3</c:v>
                </c:pt>
                <c:pt idx="71840" formatCode="0.00E+00">
                  <c:v>5.58276E-3</c:v>
                </c:pt>
                <c:pt idx="71841" formatCode="0.00E+00">
                  <c:v>5.3342800000000003E-3</c:v>
                </c:pt>
                <c:pt idx="71842" formatCode="0.00E+00">
                  <c:v>5.0853199999999999E-3</c:v>
                </c:pt>
                <c:pt idx="71843" formatCode="0.00E+00">
                  <c:v>4.8362800000000001E-3</c:v>
                </c:pt>
                <c:pt idx="71844" formatCode="0.00E+00">
                  <c:v>4.5875300000000003E-3</c:v>
                </c:pt>
                <c:pt idx="71845" formatCode="0.00E+00">
                  <c:v>4.3394699999999998E-3</c:v>
                </c:pt>
                <c:pt idx="71846" formatCode="0.00E+00">
                  <c:v>4.0924500000000001E-3</c:v>
                </c:pt>
                <c:pt idx="71847" formatCode="0.00E+00">
                  <c:v>3.8468600000000001E-3</c:v>
                </c:pt>
                <c:pt idx="71848" formatCode="0.00E+00">
                  <c:v>3.6030400000000001E-3</c:v>
                </c:pt>
                <c:pt idx="71849" formatCode="0.00E+00">
                  <c:v>3.36134E-3</c:v>
                </c:pt>
                <c:pt idx="71850" formatCode="0.00E+00">
                  <c:v>3.1220900000000001E-3</c:v>
                </c:pt>
                <c:pt idx="71851" formatCode="0.00E+00">
                  <c:v>2.8856300000000001E-3</c:v>
                </c:pt>
                <c:pt idx="71852" formatCode="0.00E+00">
                  <c:v>2.65227E-3</c:v>
                </c:pt>
                <c:pt idx="71853" formatCode="0.00E+00">
                  <c:v>2.42231E-3</c:v>
                </c:pt>
                <c:pt idx="71854" formatCode="0.00E+00">
                  <c:v>2.1960500000000002E-3</c:v>
                </c:pt>
                <c:pt idx="71855" formatCode="0.00E+00">
                  <c:v>1.9737700000000001E-3</c:v>
                </c:pt>
                <c:pt idx="71856" formatCode="0.00E+00">
                  <c:v>1.75574E-3</c:v>
                </c:pt>
                <c:pt idx="71857" formatCode="0.00E+00">
                  <c:v>1.5422000000000001E-3</c:v>
                </c:pt>
                <c:pt idx="71858" formatCode="0.00E+00">
                  <c:v>1.3334099999999999E-3</c:v>
                </c:pt>
                <c:pt idx="71859" formatCode="0.00E+00">
                  <c:v>1.12958E-3</c:v>
                </c:pt>
                <c:pt idx="71860" formatCode="0.00E+00">
                  <c:v>9.3094E-4</c:v>
                </c:pt>
                <c:pt idx="71861" formatCode="0.00E+00">
                  <c:v>7.3768100000000001E-4</c:v>
                </c:pt>
                <c:pt idx="71862" formatCode="0.00E+00">
                  <c:v>5.4998899999999997E-4</c:v>
                </c:pt>
                <c:pt idx="71863" formatCode="0.00E+00">
                  <c:v>3.6803299999999998E-4</c:v>
                </c:pt>
                <c:pt idx="71864" formatCode="0.00E+00">
                  <c:v>1.9196999999999999E-4</c:v>
                </c:pt>
                <c:pt idx="71865" formatCode="0.00E+00">
                  <c:v>2.1937400000000001E-5</c:v>
                </c:pt>
                <c:pt idx="71866" formatCode="0.00E+00">
                  <c:v>-1.41939E-4</c:v>
                </c:pt>
                <c:pt idx="71867" formatCode="0.00E+00">
                  <c:v>-2.9955100000000001E-4</c:v>
                </c:pt>
                <c:pt idx="71868" formatCode="0.00E+00">
                  <c:v>-4.5080599999999999E-4</c:v>
                </c:pt>
                <c:pt idx="71869" formatCode="0.00E+00">
                  <c:v>-5.95624E-4</c:v>
                </c:pt>
                <c:pt idx="71870" formatCode="0.00E+00">
                  <c:v>-7.3394300000000003E-4</c:v>
                </c:pt>
                <c:pt idx="71871" formatCode="0.00E+00">
                  <c:v>-8.6571800000000002E-4</c:v>
                </c:pt>
                <c:pt idx="71872" formatCode="0.00E+00">
                  <c:v>-9.9091600000000011E-4</c:v>
                </c:pt>
                <c:pt idx="71873" formatCode="0.00E+00">
                  <c:v>-1.1095199999999999E-3</c:v>
                </c:pt>
                <c:pt idx="71874" formatCode="0.00E+00">
                  <c:v>-1.22153E-3</c:v>
                </c:pt>
                <c:pt idx="71875" formatCode="0.00E+00">
                  <c:v>-1.3269600000000001E-3</c:v>
                </c:pt>
                <c:pt idx="71876" formatCode="0.00E+00">
                  <c:v>-1.42585E-3</c:v>
                </c:pt>
                <c:pt idx="71877" formatCode="0.00E+00">
                  <c:v>-1.51822E-3</c:v>
                </c:pt>
                <c:pt idx="71878" formatCode="0.00E+00">
                  <c:v>-1.6041499999999999E-3</c:v>
                </c:pt>
                <c:pt idx="71879" formatCode="0.00E+00">
                  <c:v>-1.6837E-3</c:v>
                </c:pt>
                <c:pt idx="71880" formatCode="0.00E+00">
                  <c:v>-1.7569599999999999E-3</c:v>
                </c:pt>
                <c:pt idx="71881" formatCode="0.00E+00">
                  <c:v>-1.8240400000000001E-3</c:v>
                </c:pt>
                <c:pt idx="71882" formatCode="0.00E+00">
                  <c:v>-1.8850399999999999E-3</c:v>
                </c:pt>
                <c:pt idx="71883" formatCode="0.00E+00">
                  <c:v>-1.9400999999999999E-3</c:v>
                </c:pt>
                <c:pt idx="71884" formatCode="0.00E+00">
                  <c:v>-1.98934E-3</c:v>
                </c:pt>
                <c:pt idx="71885" formatCode="0.00E+00">
                  <c:v>-2.0329300000000001E-3</c:v>
                </c:pt>
                <c:pt idx="71886" formatCode="0.00E+00">
                  <c:v>-2.0710199999999998E-3</c:v>
                </c:pt>
                <c:pt idx="71887" formatCode="0.00E+00">
                  <c:v>-2.1037999999999999E-3</c:v>
                </c:pt>
                <c:pt idx="71888" formatCode="0.00E+00">
                  <c:v>-2.1314400000000001E-3</c:v>
                </c:pt>
                <c:pt idx="71889" formatCode="0.00E+00">
                  <c:v>-2.1541400000000001E-3</c:v>
                </c:pt>
                <c:pt idx="71890" formatCode="0.00E+00">
                  <c:v>-2.1721100000000001E-3</c:v>
                </c:pt>
                <c:pt idx="71891" formatCode="0.00E+00">
                  <c:v>-2.1855500000000001E-3</c:v>
                </c:pt>
                <c:pt idx="71892" formatCode="0.00E+00">
                  <c:v>-2.1946999999999999E-3</c:v>
                </c:pt>
                <c:pt idx="71893" formatCode="0.00E+00">
                  <c:v>-2.1997900000000001E-3</c:v>
                </c:pt>
                <c:pt idx="71894" formatCode="0.00E+00">
                  <c:v>-2.20105E-3</c:v>
                </c:pt>
                <c:pt idx="71895" formatCode="0.00E+00">
                  <c:v>-2.1987299999999999E-3</c:v>
                </c:pt>
                <c:pt idx="71896" formatCode="0.00E+00">
                  <c:v>-2.19308E-3</c:v>
                </c:pt>
                <c:pt idx="71897" formatCode="0.00E+00">
                  <c:v>-2.1843600000000002E-3</c:v>
                </c:pt>
                <c:pt idx="71898" formatCode="0.00E+00">
                  <c:v>-2.1728300000000002E-3</c:v>
                </c:pt>
                <c:pt idx="71899" formatCode="0.00E+00">
                  <c:v>-2.15876E-3</c:v>
                </c:pt>
                <c:pt idx="71900" formatCode="0.00E+00">
                  <c:v>-2.1424299999999999E-3</c:v>
                </c:pt>
                <c:pt idx="71901" formatCode="0.00E+00">
                  <c:v>-2.1240999999999999E-3</c:v>
                </c:pt>
                <c:pt idx="71902" formatCode="0.00E+00">
                  <c:v>-2.1040500000000001E-3</c:v>
                </c:pt>
                <c:pt idx="71903" formatCode="0.00E+00">
                  <c:v>-2.0825599999999998E-3</c:v>
                </c:pt>
                <c:pt idx="71904" formatCode="0.00E+00">
                  <c:v>-2.0599199999999998E-3</c:v>
                </c:pt>
                <c:pt idx="71905" formatCode="0.00E+00">
                  <c:v>-2.0363999999999998E-3</c:v>
                </c:pt>
                <c:pt idx="71906" formatCode="0.00E+00">
                  <c:v>-2.01228E-3</c:v>
                </c:pt>
                <c:pt idx="71907" formatCode="0.00E+00">
                  <c:v>-1.9878399999999998E-3</c:v>
                </c:pt>
                <c:pt idx="71908" formatCode="0.00E+00">
                  <c:v>-1.9633599999999999E-3</c:v>
                </c:pt>
                <c:pt idx="71909" formatCode="0.00E+00">
                  <c:v>-1.9391199999999999E-3</c:v>
                </c:pt>
                <c:pt idx="71910" formatCode="0.00E+00">
                  <c:v>-1.9153900000000001E-3</c:v>
                </c:pt>
                <c:pt idx="71911" formatCode="0.00E+00">
                  <c:v>-1.89244E-3</c:v>
                </c:pt>
                <c:pt idx="71912" formatCode="0.00E+00">
                  <c:v>-1.87054E-3</c:v>
                </c:pt>
                <c:pt idx="71913" formatCode="0.00E+00">
                  <c:v>-1.84994E-3</c:v>
                </c:pt>
                <c:pt idx="71914" formatCode="0.00E+00">
                  <c:v>-1.8309000000000001E-3</c:v>
                </c:pt>
                <c:pt idx="71915" formatCode="0.00E+00">
                  <c:v>-1.81368E-3</c:v>
                </c:pt>
                <c:pt idx="71916" formatCode="0.00E+00">
                  <c:v>-1.7985200000000001E-3</c:v>
                </c:pt>
                <c:pt idx="71917" formatCode="0.00E+00">
                  <c:v>-1.78564E-3</c:v>
                </c:pt>
                <c:pt idx="71918" formatCode="0.00E+00">
                  <c:v>-1.7752899999999999E-3</c:v>
                </c:pt>
                <c:pt idx="71919" formatCode="0.00E+00">
                  <c:v>-1.7676899999999999E-3</c:v>
                </c:pt>
                <c:pt idx="71920" formatCode="0.00E+00">
                  <c:v>-1.76304E-3</c:v>
                </c:pt>
                <c:pt idx="71921" formatCode="0.00E+00">
                  <c:v>-1.76155E-3</c:v>
                </c:pt>
                <c:pt idx="71922" formatCode="0.00E+00">
                  <c:v>-1.76341E-3</c:v>
                </c:pt>
                <c:pt idx="71923" formatCode="0.00E+00">
                  <c:v>-1.7688000000000001E-3</c:v>
                </c:pt>
                <c:pt idx="71924" formatCode="0.00E+00">
                  <c:v>-1.77791E-3</c:v>
                </c:pt>
                <c:pt idx="71925" formatCode="0.00E+00">
                  <c:v>-1.7908799999999999E-3</c:v>
                </c:pt>
                <c:pt idx="71926" formatCode="0.00E+00">
                  <c:v>-1.80787E-3</c:v>
                </c:pt>
                <c:pt idx="71927" formatCode="0.00E+00">
                  <c:v>-1.82902E-3</c:v>
                </c:pt>
                <c:pt idx="71928" formatCode="0.00E+00">
                  <c:v>-1.85446E-3</c:v>
                </c:pt>
                <c:pt idx="71929" formatCode="0.00E+00">
                  <c:v>-1.8842900000000001E-3</c:v>
                </c:pt>
                <c:pt idx="71930" formatCode="0.00E+00">
                  <c:v>-1.9186299999999999E-3</c:v>
                </c:pt>
                <c:pt idx="71931" formatCode="0.00E+00">
                  <c:v>-1.9575500000000002E-3</c:v>
                </c:pt>
                <c:pt idx="71932" formatCode="0.00E+00">
                  <c:v>-2.0011299999999998E-3</c:v>
                </c:pt>
                <c:pt idx="71933" formatCode="0.00E+00">
                  <c:v>-2.0494300000000001E-3</c:v>
                </c:pt>
                <c:pt idx="71934" formatCode="0.00E+00">
                  <c:v>-2.1025100000000001E-3</c:v>
                </c:pt>
                <c:pt idx="71935" formatCode="0.00E+00">
                  <c:v>-2.1603799999999999E-3</c:v>
                </c:pt>
                <c:pt idx="71936" formatCode="0.00E+00">
                  <c:v>-2.2230800000000001E-3</c:v>
                </c:pt>
                <c:pt idx="71937" formatCode="0.00E+00">
                  <c:v>-2.2906100000000002E-3</c:v>
                </c:pt>
                <c:pt idx="71938" formatCode="0.00E+00">
                  <c:v>-2.3629499999999999E-3</c:v>
                </c:pt>
                <c:pt idx="71939" formatCode="0.00E+00">
                  <c:v>-2.4400799999999999E-3</c:v>
                </c:pt>
                <c:pt idx="71940" formatCode="0.00E+00">
                  <c:v>-2.5219700000000001E-3</c:v>
                </c:pt>
                <c:pt idx="71941" formatCode="0.00E+00">
                  <c:v>-2.6085599999999998E-3</c:v>
                </c:pt>
                <c:pt idx="71942" formatCode="0.00E+00">
                  <c:v>-2.6997900000000001E-3</c:v>
                </c:pt>
                <c:pt idx="71943" formatCode="0.00E+00">
                  <c:v>-2.7955699999999998E-3</c:v>
                </c:pt>
                <c:pt idx="71944" formatCode="0.00E+00">
                  <c:v>-2.89581E-3</c:v>
                </c:pt>
                <c:pt idx="71945" formatCode="0.00E+00">
                  <c:v>-3.0003999999999999E-3</c:v>
                </c:pt>
                <c:pt idx="71946" formatCode="0.00E+00">
                  <c:v>-3.1092099999999998E-3</c:v>
                </c:pt>
                <c:pt idx="71947" formatCode="0.00E+00">
                  <c:v>-3.2221200000000002E-3</c:v>
                </c:pt>
                <c:pt idx="71948" formatCode="0.00E+00">
                  <c:v>-3.3389600000000002E-3</c:v>
                </c:pt>
                <c:pt idx="71949" formatCode="0.00E+00">
                  <c:v>-3.4595799999999999E-3</c:v>
                </c:pt>
                <c:pt idx="71950" formatCode="0.00E+00">
                  <c:v>-3.5837899999999999E-3</c:v>
                </c:pt>
                <c:pt idx="71951" formatCode="0.00E+00">
                  <c:v>-3.7114100000000001E-3</c:v>
                </c:pt>
                <c:pt idx="71952" formatCode="0.00E+00">
                  <c:v>-3.8422299999999999E-3</c:v>
                </c:pt>
                <c:pt idx="71953" formatCode="0.00E+00">
                  <c:v>-3.9760400000000001E-3</c:v>
                </c:pt>
                <c:pt idx="71954" formatCode="0.00E+00">
                  <c:v>-4.11262E-3</c:v>
                </c:pt>
                <c:pt idx="71955" formatCode="0.00E+00">
                  <c:v>-4.2517299999999996E-3</c:v>
                </c:pt>
                <c:pt idx="71956" formatCode="0.00E+00">
                  <c:v>-4.3931100000000004E-3</c:v>
                </c:pt>
                <c:pt idx="71957" formatCode="0.00E+00">
                  <c:v>-4.5365099999999997E-3</c:v>
                </c:pt>
                <c:pt idx="71958" formatCode="0.00E+00">
                  <c:v>-4.6816599999999998E-3</c:v>
                </c:pt>
                <c:pt idx="71959" formatCode="0.00E+00">
                  <c:v>-4.8282799999999999E-3</c:v>
                </c:pt>
                <c:pt idx="71960" formatCode="0.00E+00">
                  <c:v>-4.9760799999999999E-3</c:v>
                </c:pt>
                <c:pt idx="71961" formatCode="0.00E+00">
                  <c:v>-5.1247699999999998E-3</c:v>
                </c:pt>
                <c:pt idx="71962" formatCode="0.00E+00">
                  <c:v>-5.2740499999999997E-3</c:v>
                </c:pt>
                <c:pt idx="71963" formatCode="0.00E+00">
                  <c:v>-5.4235999999999998E-3</c:v>
                </c:pt>
                <c:pt idx="71964" formatCode="0.00E+00">
                  <c:v>-5.5731000000000001E-3</c:v>
                </c:pt>
                <c:pt idx="71965" formatCode="0.00E+00">
                  <c:v>-5.7222200000000001E-3</c:v>
                </c:pt>
                <c:pt idx="71966" formatCode="0.00E+00">
                  <c:v>-5.8706499999999998E-3</c:v>
                </c:pt>
                <c:pt idx="71967" formatCode="0.00E+00">
                  <c:v>-6.0180399999999997E-3</c:v>
                </c:pt>
                <c:pt idx="71968" formatCode="0.00E+00">
                  <c:v>-6.1640499999999999E-3</c:v>
                </c:pt>
                <c:pt idx="71969" formatCode="0.00E+00">
                  <c:v>-6.30834E-3</c:v>
                </c:pt>
                <c:pt idx="71970" formatCode="0.00E+00">
                  <c:v>-6.4505700000000001E-3</c:v>
                </c:pt>
                <c:pt idx="71971" formatCode="0.00E+00">
                  <c:v>-6.5903799999999998E-3</c:v>
                </c:pt>
                <c:pt idx="71972" formatCode="0.00E+00">
                  <c:v>-6.7274300000000004E-3</c:v>
                </c:pt>
                <c:pt idx="71973" formatCode="0.00E+00">
                  <c:v>-6.8613600000000004E-3</c:v>
                </c:pt>
                <c:pt idx="71974" formatCode="0.00E+00">
                  <c:v>-6.9918200000000002E-3</c:v>
                </c:pt>
                <c:pt idx="71975" formatCode="0.00E+00">
                  <c:v>-7.1184500000000001E-3</c:v>
                </c:pt>
                <c:pt idx="71976" formatCode="0.00E+00">
                  <c:v>-7.2409199999999996E-3</c:v>
                </c:pt>
                <c:pt idx="71977" formatCode="0.00E+00">
                  <c:v>-7.35887E-3</c:v>
                </c:pt>
                <c:pt idx="71978" formatCode="0.00E+00">
                  <c:v>-7.4719499999999998E-3</c:v>
                </c:pt>
                <c:pt idx="71979" formatCode="0.00E+00">
                  <c:v>-7.5798300000000001E-3</c:v>
                </c:pt>
                <c:pt idx="71980" formatCode="0.00E+00">
                  <c:v>-7.6821499999999996E-3</c:v>
                </c:pt>
                <c:pt idx="71981" formatCode="0.00E+00">
                  <c:v>-7.7786000000000001E-3</c:v>
                </c:pt>
                <c:pt idx="71982" formatCode="0.00E+00">
                  <c:v>-7.8688300000000003E-3</c:v>
                </c:pt>
                <c:pt idx="71983" formatCode="0.00E+00">
                  <c:v>-7.9525199999999994E-3</c:v>
                </c:pt>
                <c:pt idx="71984" formatCode="0.00E+00">
                  <c:v>-8.0293599999999993E-3</c:v>
                </c:pt>
                <c:pt idx="71985" formatCode="0.00E+00">
                  <c:v>-8.0990400000000001E-3</c:v>
                </c:pt>
                <c:pt idx="71986" formatCode="0.00E+00">
                  <c:v>-8.1612500000000001E-3</c:v>
                </c:pt>
                <c:pt idx="71987" formatCode="0.00E+00">
                  <c:v>-8.2157099999999993E-3</c:v>
                </c:pt>
                <c:pt idx="71988" formatCode="0.00E+00">
                  <c:v>-8.2621299999999995E-3</c:v>
                </c:pt>
                <c:pt idx="71989" formatCode="0.00E+00">
                  <c:v>-8.3002200000000005E-3</c:v>
                </c:pt>
                <c:pt idx="71990" formatCode="0.00E+00">
                  <c:v>-8.3297400000000004E-3</c:v>
                </c:pt>
                <c:pt idx="71991" formatCode="0.00E+00">
                  <c:v>-8.3504300000000007E-3</c:v>
                </c:pt>
                <c:pt idx="71992" formatCode="0.00E+00">
                  <c:v>-8.3620399999999994E-3</c:v>
                </c:pt>
                <c:pt idx="71993" formatCode="0.00E+00">
                  <c:v>-8.3643499999999996E-3</c:v>
                </c:pt>
                <c:pt idx="71994" formatCode="0.00E+00">
                  <c:v>-8.3571400000000007E-3</c:v>
                </c:pt>
                <c:pt idx="71995" formatCode="0.00E+00">
                  <c:v>-8.3402000000000007E-3</c:v>
                </c:pt>
                <c:pt idx="71996" formatCode="0.00E+00">
                  <c:v>-8.3133500000000006E-3</c:v>
                </c:pt>
                <c:pt idx="71997" formatCode="0.00E+00">
                  <c:v>-8.2764199999999996E-3</c:v>
                </c:pt>
                <c:pt idx="71998" formatCode="0.00E+00">
                  <c:v>-8.2292300000000006E-3</c:v>
                </c:pt>
                <c:pt idx="71999" formatCode="0.00E+00">
                  <c:v>-8.1716500000000008E-3</c:v>
                </c:pt>
                <c:pt idx="72000" formatCode="0.00E+00">
                  <c:v>-8.1035399999999994E-3</c:v>
                </c:pt>
                <c:pt idx="72001" formatCode="0.00E+00">
                  <c:v>-8.0247900000000004E-3</c:v>
                </c:pt>
                <c:pt idx="72002" formatCode="0.00E+00">
                  <c:v>-7.9352899999999994E-3</c:v>
                </c:pt>
                <c:pt idx="72003" formatCode="0.00E+00">
                  <c:v>-7.8349800000000001E-3</c:v>
                </c:pt>
                <c:pt idx="72004" formatCode="0.00E+00">
                  <c:v>-7.7237800000000004E-3</c:v>
                </c:pt>
                <c:pt idx="72005" formatCode="0.00E+00">
                  <c:v>-7.6016399999999998E-3</c:v>
                </c:pt>
                <c:pt idx="72006" formatCode="0.00E+00">
                  <c:v>-7.4685300000000001E-3</c:v>
                </c:pt>
                <c:pt idx="72007" formatCode="0.00E+00">
                  <c:v>-7.3244499999999997E-3</c:v>
                </c:pt>
                <c:pt idx="72008" formatCode="0.00E+00">
                  <c:v>-7.1693800000000004E-3</c:v>
                </c:pt>
                <c:pt idx="72009" formatCode="0.00E+00">
                  <c:v>-7.0033600000000001E-3</c:v>
                </c:pt>
                <c:pt idx="72010" formatCode="0.00E+00">
                  <c:v>-6.8264199999999997E-3</c:v>
                </c:pt>
                <c:pt idx="72011" formatCode="0.00E+00">
                  <c:v>-6.6386199999999996E-3</c:v>
                </c:pt>
                <c:pt idx="72012" formatCode="0.00E+00">
                  <c:v>-6.4400400000000002E-3</c:v>
                </c:pt>
                <c:pt idx="72013" formatCode="0.00E+00">
                  <c:v>-6.2307700000000001E-3</c:v>
                </c:pt>
                <c:pt idx="72014" formatCode="0.00E+00">
                  <c:v>-6.0109200000000003E-3</c:v>
                </c:pt>
                <c:pt idx="72015" formatCode="0.00E+00">
                  <c:v>-5.7806200000000002E-3</c:v>
                </c:pt>
                <c:pt idx="72016" formatCode="0.00E+00">
                  <c:v>-5.5400299999999996E-3</c:v>
                </c:pt>
                <c:pt idx="72017" formatCode="0.00E+00">
                  <c:v>-5.2892900000000003E-3</c:v>
                </c:pt>
                <c:pt idx="72018" formatCode="0.00E+00">
                  <c:v>-5.0286000000000003E-3</c:v>
                </c:pt>
                <c:pt idx="72019" formatCode="0.00E+00">
                  <c:v>-4.75816E-3</c:v>
                </c:pt>
                <c:pt idx="72020" formatCode="0.00E+00">
                  <c:v>-4.4781899999999999E-3</c:v>
                </c:pt>
                <c:pt idx="72021" formatCode="0.00E+00">
                  <c:v>-4.1889199999999996E-3</c:v>
                </c:pt>
                <c:pt idx="72022" formatCode="0.00E+00">
                  <c:v>-3.8906100000000001E-3</c:v>
                </c:pt>
                <c:pt idx="72023" formatCode="0.00E+00">
                  <c:v>-3.5835200000000002E-3</c:v>
                </c:pt>
                <c:pt idx="72024" formatCode="0.00E+00">
                  <c:v>-3.2679300000000001E-3</c:v>
                </c:pt>
                <c:pt idx="72025" formatCode="0.00E+00">
                  <c:v>-2.9441599999999999E-3</c:v>
                </c:pt>
                <c:pt idx="72026" formatCode="0.00E+00">
                  <c:v>-2.6125100000000002E-3</c:v>
                </c:pt>
                <c:pt idx="72027" formatCode="0.00E+00">
                  <c:v>-2.2733200000000001E-3</c:v>
                </c:pt>
                <c:pt idx="72028" formatCode="0.00E+00">
                  <c:v>-1.92694E-3</c:v>
                </c:pt>
                <c:pt idx="72029" formatCode="0.00E+00">
                  <c:v>-1.57372E-3</c:v>
                </c:pt>
                <c:pt idx="72030" formatCode="0.00E+00">
                  <c:v>-1.21404E-3</c:v>
                </c:pt>
                <c:pt idx="72031" formatCode="0.00E+00">
                  <c:v>-8.4829600000000001E-4</c:v>
                </c:pt>
                <c:pt idx="72032" formatCode="0.00E+00">
                  <c:v>-4.7687899999999999E-4</c:v>
                </c:pt>
                <c:pt idx="72033" formatCode="0.00E+00">
                  <c:v>-1.00206E-4</c:v>
                </c:pt>
                <c:pt idx="72034" formatCode="0.00E+00">
                  <c:v>2.8129799999999998E-4</c:v>
                </c:pt>
                <c:pt idx="72035" formatCode="0.00E+00">
                  <c:v>6.6719800000000003E-4</c:v>
                </c:pt>
                <c:pt idx="72036" formatCode="0.00E+00">
                  <c:v>1.0570499999999999E-3</c:v>
                </c:pt>
                <c:pt idx="72037" formatCode="0.00E+00">
                  <c:v>1.45039E-3</c:v>
                </c:pt>
                <c:pt idx="72038" formatCode="0.00E+00">
                  <c:v>1.8467500000000001E-3</c:v>
                </c:pt>
                <c:pt idx="72039" formatCode="0.00E+00">
                  <c:v>2.24567E-3</c:v>
                </c:pt>
                <c:pt idx="72040" formatCode="0.00E+00">
                  <c:v>2.6466599999999999E-3</c:v>
                </c:pt>
                <c:pt idx="72041" formatCode="0.00E+00">
                  <c:v>3.04923E-3</c:v>
                </c:pt>
                <c:pt idx="72042" formatCode="0.00E+00">
                  <c:v>3.4528900000000001E-3</c:v>
                </c:pt>
                <c:pt idx="72043" formatCode="0.00E+00">
                  <c:v>3.8571299999999998E-3</c:v>
                </c:pt>
                <c:pt idx="72044" formatCode="0.00E+00">
                  <c:v>4.26145E-3</c:v>
                </c:pt>
                <c:pt idx="72045" formatCode="0.00E+00">
                  <c:v>4.6653299999999997E-3</c:v>
                </c:pt>
                <c:pt idx="72046" formatCode="0.00E+00">
                  <c:v>5.0682799999999997E-3</c:v>
                </c:pt>
                <c:pt idx="72047" formatCode="0.00E+00">
                  <c:v>5.4697599999999997E-3</c:v>
                </c:pt>
                <c:pt idx="72048" formatCode="0.00E+00">
                  <c:v>5.8692500000000003E-3</c:v>
                </c:pt>
                <c:pt idx="72049" formatCode="0.00E+00">
                  <c:v>6.2662500000000001E-3</c:v>
                </c:pt>
                <c:pt idx="72050" formatCode="0.00E+00">
                  <c:v>6.6602299999999996E-3</c:v>
                </c:pt>
                <c:pt idx="72051" formatCode="0.00E+00">
                  <c:v>7.0506700000000002E-3</c:v>
                </c:pt>
                <c:pt idx="72052" formatCode="0.00E+00">
                  <c:v>7.4370599999999997E-3</c:v>
                </c:pt>
                <c:pt idx="72053" formatCode="0.00E+00">
                  <c:v>7.8188700000000003E-3</c:v>
                </c:pt>
                <c:pt idx="72054" formatCode="0.00E+00">
                  <c:v>8.1956000000000008E-3</c:v>
                </c:pt>
                <c:pt idx="72055" formatCode="0.00E+00">
                  <c:v>8.5667299999999998E-3</c:v>
                </c:pt>
                <c:pt idx="72056" formatCode="0.00E+00">
                  <c:v>8.9317600000000004E-3</c:v>
                </c:pt>
                <c:pt idx="72057" formatCode="0.00E+00">
                  <c:v>9.2902000000000002E-3</c:v>
                </c:pt>
                <c:pt idx="72058" formatCode="0.00E+00">
                  <c:v>9.6415400000000005E-3</c:v>
                </c:pt>
                <c:pt idx="72059" formatCode="0.00E+00">
                  <c:v>9.9853000000000008E-3</c:v>
                </c:pt>
                <c:pt idx="72060">
                  <c:v>1.0321E-2</c:v>
                </c:pt>
                <c:pt idx="72061">
                  <c:v>1.06482E-2</c:v>
                </c:pt>
                <c:pt idx="72062">
                  <c:v>1.0966399999999999E-2</c:v>
                </c:pt>
                <c:pt idx="72063">
                  <c:v>1.12751E-2</c:v>
                </c:pt>
                <c:pt idx="72064">
                  <c:v>1.15739E-2</c:v>
                </c:pt>
                <c:pt idx="72065">
                  <c:v>1.18625E-2</c:v>
                </c:pt>
                <c:pt idx="72066">
                  <c:v>1.21403E-2</c:v>
                </c:pt>
                <c:pt idx="72067">
                  <c:v>1.24069E-2</c:v>
                </c:pt>
                <c:pt idx="72068">
                  <c:v>1.2662E-2</c:v>
                </c:pt>
                <c:pt idx="72069">
                  <c:v>1.29052E-2</c:v>
                </c:pt>
                <c:pt idx="72070">
                  <c:v>1.31361E-2</c:v>
                </c:pt>
                <c:pt idx="72071">
                  <c:v>1.3354400000000001E-2</c:v>
                </c:pt>
                <c:pt idx="72072">
                  <c:v>1.3559699999999999E-2</c:v>
                </c:pt>
                <c:pt idx="72073">
                  <c:v>1.37518E-2</c:v>
                </c:pt>
                <c:pt idx="72074">
                  <c:v>1.39302E-2</c:v>
                </c:pt>
                <c:pt idx="72075">
                  <c:v>1.40947E-2</c:v>
                </c:pt>
                <c:pt idx="72076">
                  <c:v>1.42452E-2</c:v>
                </c:pt>
                <c:pt idx="72077">
                  <c:v>1.43812E-2</c:v>
                </c:pt>
                <c:pt idx="72078">
                  <c:v>1.4502599999999999E-2</c:v>
                </c:pt>
                <c:pt idx="72079">
                  <c:v>1.46091E-2</c:v>
                </c:pt>
                <c:pt idx="72080">
                  <c:v>1.4700700000000001E-2</c:v>
                </c:pt>
                <c:pt idx="72081">
                  <c:v>1.4777E-2</c:v>
                </c:pt>
                <c:pt idx="72082">
                  <c:v>1.4838E-2</c:v>
                </c:pt>
                <c:pt idx="72083">
                  <c:v>1.48834E-2</c:v>
                </c:pt>
                <c:pt idx="72084">
                  <c:v>1.4913300000000001E-2</c:v>
                </c:pt>
                <c:pt idx="72085">
                  <c:v>1.49274E-2</c:v>
                </c:pt>
                <c:pt idx="72086">
                  <c:v>1.4925799999999999E-2</c:v>
                </c:pt>
                <c:pt idx="72087">
                  <c:v>1.4908299999999999E-2</c:v>
                </c:pt>
                <c:pt idx="72088">
                  <c:v>1.48749E-2</c:v>
                </c:pt>
                <c:pt idx="72089">
                  <c:v>1.4825700000000001E-2</c:v>
                </c:pt>
                <c:pt idx="72090">
                  <c:v>1.47606E-2</c:v>
                </c:pt>
                <c:pt idx="72091">
                  <c:v>1.46797E-2</c:v>
                </c:pt>
                <c:pt idx="72092">
                  <c:v>1.4583E-2</c:v>
                </c:pt>
                <c:pt idx="72093">
                  <c:v>1.4470500000000001E-2</c:v>
                </c:pt>
                <c:pt idx="72094">
                  <c:v>1.43424E-2</c:v>
                </c:pt>
                <c:pt idx="72095">
                  <c:v>1.41989E-2</c:v>
                </c:pt>
                <c:pt idx="72096">
                  <c:v>1.4039899999999999E-2</c:v>
                </c:pt>
                <c:pt idx="72097">
                  <c:v>1.38657E-2</c:v>
                </c:pt>
                <c:pt idx="72098">
                  <c:v>1.36764E-2</c:v>
                </c:pt>
                <c:pt idx="72099">
                  <c:v>1.34723E-2</c:v>
                </c:pt>
                <c:pt idx="72100">
                  <c:v>1.3253600000000001E-2</c:v>
                </c:pt>
                <c:pt idx="72101">
                  <c:v>1.30204E-2</c:v>
                </c:pt>
                <c:pt idx="72102">
                  <c:v>1.2773100000000001E-2</c:v>
                </c:pt>
                <c:pt idx="72103">
                  <c:v>1.2511899999999999E-2</c:v>
                </c:pt>
                <c:pt idx="72104">
                  <c:v>1.2237E-2</c:v>
                </c:pt>
                <c:pt idx="72105">
                  <c:v>1.19489E-2</c:v>
                </c:pt>
                <c:pt idx="72106">
                  <c:v>1.16478E-2</c:v>
                </c:pt>
                <c:pt idx="72107">
                  <c:v>1.1334E-2</c:v>
                </c:pt>
                <c:pt idx="72108">
                  <c:v>1.1008E-2</c:v>
                </c:pt>
                <c:pt idx="72109">
                  <c:v>1.0670000000000001E-2</c:v>
                </c:pt>
                <c:pt idx="72110">
                  <c:v>1.0320599999999999E-2</c:v>
                </c:pt>
                <c:pt idx="72111" formatCode="0.00E+00">
                  <c:v>9.9600000000000001E-3</c:v>
                </c:pt>
                <c:pt idx="72112" formatCode="0.00E+00">
                  <c:v>9.5887100000000003E-3</c:v>
                </c:pt>
                <c:pt idx="72113" formatCode="0.00E+00">
                  <c:v>9.2071400000000008E-3</c:v>
                </c:pt>
                <c:pt idx="72114" formatCode="0.00E+00">
                  <c:v>8.8157500000000007E-3</c:v>
                </c:pt>
                <c:pt idx="72115" formatCode="0.00E+00">
                  <c:v>8.4149800000000007E-3</c:v>
                </c:pt>
                <c:pt idx="72116" formatCode="0.00E+00">
                  <c:v>8.00529E-3</c:v>
                </c:pt>
                <c:pt idx="72117" formatCode="0.00E+00">
                  <c:v>7.5871699999999999E-3</c:v>
                </c:pt>
                <c:pt idx="72118" formatCode="0.00E+00">
                  <c:v>7.16111E-3</c:v>
                </c:pt>
                <c:pt idx="72119" formatCode="0.00E+00">
                  <c:v>6.7276000000000002E-3</c:v>
                </c:pt>
                <c:pt idx="72120" formatCode="0.00E+00">
                  <c:v>6.28715E-3</c:v>
                </c:pt>
                <c:pt idx="72121" formatCode="0.00E+00">
                  <c:v>5.8402699999999998E-3</c:v>
                </c:pt>
                <c:pt idx="72122" formatCode="0.00E+00">
                  <c:v>5.38748E-3</c:v>
                </c:pt>
                <c:pt idx="72123" formatCode="0.00E+00">
                  <c:v>4.9293100000000001E-3</c:v>
                </c:pt>
                <c:pt idx="72124" formatCode="0.00E+00">
                  <c:v>4.4663000000000003E-3</c:v>
                </c:pt>
                <c:pt idx="72125" formatCode="0.00E+00">
                  <c:v>3.99899E-3</c:v>
                </c:pt>
                <c:pt idx="72126" formatCode="0.00E+00">
                  <c:v>3.52791E-3</c:v>
                </c:pt>
                <c:pt idx="72127" formatCode="0.00E+00">
                  <c:v>3.0536199999999999E-3</c:v>
                </c:pt>
                <c:pt idx="72128" formatCode="0.00E+00">
                  <c:v>2.5766600000000001E-3</c:v>
                </c:pt>
                <c:pt idx="72129" formatCode="0.00E+00">
                  <c:v>2.0975799999999999E-3</c:v>
                </c:pt>
                <c:pt idx="72130" formatCode="0.00E+00">
                  <c:v>1.61695E-3</c:v>
                </c:pt>
                <c:pt idx="72131" formatCode="0.00E+00">
                  <c:v>1.1353100000000001E-3</c:v>
                </c:pt>
                <c:pt idx="72132" formatCode="0.00E+00">
                  <c:v>6.53211E-4</c:v>
                </c:pt>
                <c:pt idx="72133" formatCode="0.00E+00">
                  <c:v>1.71211E-4</c:v>
                </c:pt>
                <c:pt idx="72134" formatCode="0.00E+00">
                  <c:v>-3.1014399999999999E-4</c:v>
                </c:pt>
                <c:pt idx="72135" formatCode="0.00E+00">
                  <c:v>-7.9030500000000004E-4</c:v>
                </c:pt>
                <c:pt idx="72136" formatCode="0.00E+00">
                  <c:v>-1.26873E-3</c:v>
                </c:pt>
                <c:pt idx="72137" formatCode="0.00E+00">
                  <c:v>-1.7448800000000001E-3</c:v>
                </c:pt>
                <c:pt idx="72138" formatCode="0.00E+00">
                  <c:v>-2.21821E-3</c:v>
                </c:pt>
                <c:pt idx="72139" formatCode="0.00E+00">
                  <c:v>-2.6882099999999999E-3</c:v>
                </c:pt>
                <c:pt idx="72140" formatCode="0.00E+00">
                  <c:v>-3.1543500000000002E-3</c:v>
                </c:pt>
                <c:pt idx="72141" formatCode="0.00E+00">
                  <c:v>-3.6161000000000001E-3</c:v>
                </c:pt>
                <c:pt idx="72142" formatCode="0.00E+00">
                  <c:v>-4.0729800000000004E-3</c:v>
                </c:pt>
                <c:pt idx="72143" formatCode="0.00E+00">
                  <c:v>-4.5244700000000001E-3</c:v>
                </c:pt>
                <c:pt idx="72144" formatCode="0.00E+00">
                  <c:v>-4.97008E-3</c:v>
                </c:pt>
                <c:pt idx="72145" formatCode="0.00E+00">
                  <c:v>-5.4093400000000003E-3</c:v>
                </c:pt>
                <c:pt idx="72146" formatCode="0.00E+00">
                  <c:v>-5.8417699999999996E-3</c:v>
                </c:pt>
                <c:pt idx="72147" formatCode="0.00E+00">
                  <c:v>-6.2669199999999996E-3</c:v>
                </c:pt>
                <c:pt idx="72148" formatCode="0.00E+00">
                  <c:v>-6.6843400000000004E-3</c:v>
                </c:pt>
                <c:pt idx="72149" formatCode="0.00E+00">
                  <c:v>-7.0936000000000003E-3</c:v>
                </c:pt>
                <c:pt idx="72150" formatCode="0.00E+00">
                  <c:v>-7.4942699999999999E-3</c:v>
                </c:pt>
                <c:pt idx="72151" formatCode="0.00E+00">
                  <c:v>-7.8859399999999993E-3</c:v>
                </c:pt>
                <c:pt idx="72152" formatCode="0.00E+00">
                  <c:v>-8.2682099999999998E-3</c:v>
                </c:pt>
                <c:pt idx="72153" formatCode="0.00E+00">
                  <c:v>-8.6407099999999994E-3</c:v>
                </c:pt>
                <c:pt idx="72154" formatCode="0.00E+00">
                  <c:v>-9.0030800000000001E-3</c:v>
                </c:pt>
                <c:pt idx="72155" formatCode="0.00E+00">
                  <c:v>-9.3549500000000008E-3</c:v>
                </c:pt>
                <c:pt idx="72156" formatCode="0.00E+00">
                  <c:v>-9.6959899999999998E-3</c:v>
                </c:pt>
                <c:pt idx="72157">
                  <c:v>-1.0025900000000001E-2</c:v>
                </c:pt>
                <c:pt idx="72158">
                  <c:v>-1.0344300000000001E-2</c:v>
                </c:pt>
                <c:pt idx="72159">
                  <c:v>-1.0651000000000001E-2</c:v>
                </c:pt>
                <c:pt idx="72160">
                  <c:v>-1.0945699999999999E-2</c:v>
                </c:pt>
                <c:pt idx="72161">
                  <c:v>-1.1228200000000001E-2</c:v>
                </c:pt>
                <c:pt idx="72162">
                  <c:v>-1.1498100000000001E-2</c:v>
                </c:pt>
                <c:pt idx="72163">
                  <c:v>-1.17553E-2</c:v>
                </c:pt>
                <c:pt idx="72164">
                  <c:v>-1.1999599999999999E-2</c:v>
                </c:pt>
                <c:pt idx="72165">
                  <c:v>-1.22308E-2</c:v>
                </c:pt>
                <c:pt idx="72166">
                  <c:v>-1.24487E-2</c:v>
                </c:pt>
                <c:pt idx="72167">
                  <c:v>-1.26532E-2</c:v>
                </c:pt>
                <c:pt idx="72168">
                  <c:v>-1.28442E-2</c:v>
                </c:pt>
                <c:pt idx="72169">
                  <c:v>-1.30215E-2</c:v>
                </c:pt>
                <c:pt idx="72170">
                  <c:v>-1.31851E-2</c:v>
                </c:pt>
                <c:pt idx="72171">
                  <c:v>-1.33349E-2</c:v>
                </c:pt>
                <c:pt idx="72172">
                  <c:v>-1.34708E-2</c:v>
                </c:pt>
                <c:pt idx="72173">
                  <c:v>-1.3592699999999999E-2</c:v>
                </c:pt>
                <c:pt idx="72174">
                  <c:v>-1.3700800000000001E-2</c:v>
                </c:pt>
                <c:pt idx="72175">
                  <c:v>-1.3794900000000001E-2</c:v>
                </c:pt>
                <c:pt idx="72176">
                  <c:v>-1.38751E-2</c:v>
                </c:pt>
                <c:pt idx="72177">
                  <c:v>-1.39414E-2</c:v>
                </c:pt>
                <c:pt idx="72178">
                  <c:v>-1.39939E-2</c:v>
                </c:pt>
                <c:pt idx="72179">
                  <c:v>-1.4032599999999999E-2</c:v>
                </c:pt>
                <c:pt idx="72180">
                  <c:v>-1.4057699999999999E-2</c:v>
                </c:pt>
                <c:pt idx="72181">
                  <c:v>-1.40692E-2</c:v>
                </c:pt>
                <c:pt idx="72182">
                  <c:v>-1.40672E-2</c:v>
                </c:pt>
                <c:pt idx="72183">
                  <c:v>-1.40518E-2</c:v>
                </c:pt>
                <c:pt idx="72184">
                  <c:v>-1.4023300000000001E-2</c:v>
                </c:pt>
                <c:pt idx="72185">
                  <c:v>-1.3981800000000001E-2</c:v>
                </c:pt>
                <c:pt idx="72186">
                  <c:v>-1.3927500000000001E-2</c:v>
                </c:pt>
                <c:pt idx="72187">
                  <c:v>-1.38605E-2</c:v>
                </c:pt>
                <c:pt idx="72188">
                  <c:v>-1.3781099999999999E-2</c:v>
                </c:pt>
                <c:pt idx="72189">
                  <c:v>-1.3689399999999999E-2</c:v>
                </c:pt>
                <c:pt idx="72190">
                  <c:v>-1.35858E-2</c:v>
                </c:pt>
                <c:pt idx="72191">
                  <c:v>-1.34704E-2</c:v>
                </c:pt>
                <c:pt idx="72192">
                  <c:v>-1.3343600000000001E-2</c:v>
                </c:pt>
                <c:pt idx="72193">
                  <c:v>-1.32055E-2</c:v>
                </c:pt>
                <c:pt idx="72194">
                  <c:v>-1.30566E-2</c:v>
                </c:pt>
                <c:pt idx="72195">
                  <c:v>-1.2896899999999999E-2</c:v>
                </c:pt>
                <c:pt idx="72196">
                  <c:v>-1.2727E-2</c:v>
                </c:pt>
                <c:pt idx="72197">
                  <c:v>-1.2547000000000001E-2</c:v>
                </c:pt>
                <c:pt idx="72198">
                  <c:v>-1.23573E-2</c:v>
                </c:pt>
                <c:pt idx="72199">
                  <c:v>-1.2158199999999999E-2</c:v>
                </c:pt>
                <c:pt idx="72200">
                  <c:v>-1.19501E-2</c:v>
                </c:pt>
                <c:pt idx="72201">
                  <c:v>-1.17333E-2</c:v>
                </c:pt>
                <c:pt idx="72202">
                  <c:v>-1.1508000000000001E-2</c:v>
                </c:pt>
                <c:pt idx="72203">
                  <c:v>-1.12748E-2</c:v>
                </c:pt>
                <c:pt idx="72204">
                  <c:v>-1.1034E-2</c:v>
                </c:pt>
                <c:pt idx="72205">
                  <c:v>-1.07858E-2</c:v>
                </c:pt>
                <c:pt idx="72206">
                  <c:v>-1.05307E-2</c:v>
                </c:pt>
                <c:pt idx="72207">
                  <c:v>-1.02691E-2</c:v>
                </c:pt>
                <c:pt idx="72208">
                  <c:v>-1.0001299999999999E-2</c:v>
                </c:pt>
                <c:pt idx="72209" formatCode="0.00E+00">
                  <c:v>-9.7276199999999993E-3</c:v>
                </c:pt>
                <c:pt idx="72210" formatCode="0.00E+00">
                  <c:v>-9.44855E-3</c:v>
                </c:pt>
                <c:pt idx="72211" formatCode="0.00E+00">
                  <c:v>-9.1644199999999995E-3</c:v>
                </c:pt>
                <c:pt idx="72212" formatCode="0.00E+00">
                  <c:v>-8.8756000000000008E-3</c:v>
                </c:pt>
                <c:pt idx="72213" formatCode="0.00E+00">
                  <c:v>-8.58248E-3</c:v>
                </c:pt>
                <c:pt idx="72214" formatCode="0.00E+00">
                  <c:v>-8.2854199999999999E-3</c:v>
                </c:pt>
                <c:pt idx="72215" formatCode="0.00E+00">
                  <c:v>-7.9848000000000002E-3</c:v>
                </c:pt>
                <c:pt idx="72216" formatCode="0.00E+00">
                  <c:v>-7.6809900000000004E-3</c:v>
                </c:pt>
                <c:pt idx="72217" formatCode="0.00E+00">
                  <c:v>-7.3743599999999999E-3</c:v>
                </c:pt>
                <c:pt idx="72218" formatCode="0.00E+00">
                  <c:v>-7.0652800000000002E-3</c:v>
                </c:pt>
                <c:pt idx="72219" formatCode="0.00E+00">
                  <c:v>-6.7540899999999999E-3</c:v>
                </c:pt>
                <c:pt idx="72220" formatCode="0.00E+00">
                  <c:v>-6.4411700000000004E-3</c:v>
                </c:pt>
                <c:pt idx="72221" formatCode="0.00E+00">
                  <c:v>-6.1268700000000004E-3</c:v>
                </c:pt>
                <c:pt idx="72222" formatCode="0.00E+00">
                  <c:v>-5.8115199999999997E-3</c:v>
                </c:pt>
                <c:pt idx="72223" formatCode="0.00E+00">
                  <c:v>-5.4954799999999996E-3</c:v>
                </c:pt>
                <c:pt idx="72224" formatCode="0.00E+00">
                  <c:v>-5.17907E-3</c:v>
                </c:pt>
                <c:pt idx="72225" formatCode="0.00E+00">
                  <c:v>-4.8626299999999997E-3</c:v>
                </c:pt>
                <c:pt idx="72226" formatCode="0.00E+00">
                  <c:v>-4.5464800000000003E-3</c:v>
                </c:pt>
                <c:pt idx="72227" formatCode="0.00E+00">
                  <c:v>-4.2309299999999999E-3</c:v>
                </c:pt>
                <c:pt idx="72228" formatCode="0.00E+00">
                  <c:v>-3.9162800000000003E-3</c:v>
                </c:pt>
                <c:pt idx="72229" formatCode="0.00E+00">
                  <c:v>-3.6028399999999999E-3</c:v>
                </c:pt>
                <c:pt idx="72230" formatCode="0.00E+00">
                  <c:v>-3.2908999999999998E-3</c:v>
                </c:pt>
                <c:pt idx="72231" formatCode="0.00E+00">
                  <c:v>-2.98073E-3</c:v>
                </c:pt>
                <c:pt idx="72232" formatCode="0.00E+00">
                  <c:v>-2.6726100000000002E-3</c:v>
                </c:pt>
                <c:pt idx="72233" formatCode="0.00E+00">
                  <c:v>-2.3668000000000001E-3</c:v>
                </c:pt>
                <c:pt idx="72234" formatCode="0.00E+00">
                  <c:v>-2.06354E-3</c:v>
                </c:pt>
                <c:pt idx="72235" formatCode="0.00E+00">
                  <c:v>-1.7631000000000001E-3</c:v>
                </c:pt>
                <c:pt idx="72236" formatCode="0.00E+00">
                  <c:v>-1.46569E-3</c:v>
                </c:pt>
                <c:pt idx="72237" formatCode="0.00E+00">
                  <c:v>-1.1715300000000001E-3</c:v>
                </c:pt>
                <c:pt idx="72238" formatCode="0.00E+00">
                  <c:v>-8.8084800000000005E-4</c:v>
                </c:pt>
                <c:pt idx="72239" formatCode="0.00E+00">
                  <c:v>-5.9383500000000002E-4</c:v>
                </c:pt>
                <c:pt idx="72240" formatCode="0.00E+00">
                  <c:v>-3.10682E-4</c:v>
                </c:pt>
                <c:pt idx="72241" formatCode="0.00E+00">
                  <c:v>-3.1569400000000003E-5</c:v>
                </c:pt>
                <c:pt idx="72242" formatCode="0.00E+00">
                  <c:v>2.43336E-4</c:v>
                </c:pt>
                <c:pt idx="72243" formatCode="0.00E+00">
                  <c:v>5.1387600000000002E-4</c:v>
                </c:pt>
                <c:pt idx="72244" formatCode="0.00E+00">
                  <c:v>7.7990500000000001E-4</c:v>
                </c:pt>
                <c:pt idx="72245" formatCode="0.00E+00">
                  <c:v>1.0412900000000001E-3</c:v>
                </c:pt>
                <c:pt idx="72246" formatCode="0.00E+00">
                  <c:v>1.2979000000000001E-3</c:v>
                </c:pt>
                <c:pt idx="72247" formatCode="0.00E+00">
                  <c:v>1.54963E-3</c:v>
                </c:pt>
                <c:pt idx="72248" formatCode="0.00E+00">
                  <c:v>1.79637E-3</c:v>
                </c:pt>
                <c:pt idx="72249" formatCode="0.00E+00">
                  <c:v>2.0380400000000001E-3</c:v>
                </c:pt>
                <c:pt idx="72250" formatCode="0.00E+00">
                  <c:v>2.2745500000000002E-3</c:v>
                </c:pt>
                <c:pt idx="72251" formatCode="0.00E+00">
                  <c:v>2.5058300000000001E-3</c:v>
                </c:pt>
                <c:pt idx="72252" formatCode="0.00E+00">
                  <c:v>2.7318300000000002E-3</c:v>
                </c:pt>
                <c:pt idx="72253" formatCode="0.00E+00">
                  <c:v>2.9524899999999999E-3</c:v>
                </c:pt>
                <c:pt idx="72254" formatCode="0.00E+00">
                  <c:v>3.1677799999999998E-3</c:v>
                </c:pt>
                <c:pt idx="72255" formatCode="0.00E+00">
                  <c:v>3.3776600000000002E-3</c:v>
                </c:pt>
                <c:pt idx="72256" formatCode="0.00E+00">
                  <c:v>3.5821300000000002E-3</c:v>
                </c:pt>
                <c:pt idx="72257" formatCode="0.00E+00">
                  <c:v>3.78116E-3</c:v>
                </c:pt>
                <c:pt idx="72258" formatCode="0.00E+00">
                  <c:v>3.9747599999999999E-3</c:v>
                </c:pt>
                <c:pt idx="72259" formatCode="0.00E+00">
                  <c:v>4.1629500000000003E-3</c:v>
                </c:pt>
                <c:pt idx="72260" formatCode="0.00E+00">
                  <c:v>4.3457299999999999E-3</c:v>
                </c:pt>
                <c:pt idx="72261" formatCode="0.00E+00">
                  <c:v>4.5231300000000002E-3</c:v>
                </c:pt>
                <c:pt idx="72262" formatCode="0.00E+00">
                  <c:v>4.6951900000000001E-3</c:v>
                </c:pt>
                <c:pt idx="72263" formatCode="0.00E+00">
                  <c:v>4.8619500000000003E-3</c:v>
                </c:pt>
                <c:pt idx="72264" formatCode="0.00E+00">
                  <c:v>5.0234499999999996E-3</c:v>
                </c:pt>
                <c:pt idx="72265" formatCode="0.00E+00">
                  <c:v>5.1797700000000002E-3</c:v>
                </c:pt>
                <c:pt idx="72266" formatCode="0.00E+00">
                  <c:v>5.3309500000000001E-3</c:v>
                </c:pt>
                <c:pt idx="72267" formatCode="0.00E+00">
                  <c:v>5.4770699999999997E-3</c:v>
                </c:pt>
                <c:pt idx="72268" formatCode="0.00E+00">
                  <c:v>5.6182000000000003E-3</c:v>
                </c:pt>
                <c:pt idx="72269" formatCode="0.00E+00">
                  <c:v>5.7544400000000004E-3</c:v>
                </c:pt>
                <c:pt idx="72270" formatCode="0.00E+00">
                  <c:v>5.8858499999999998E-3</c:v>
                </c:pt>
                <c:pt idx="72271" formatCode="0.00E+00">
                  <c:v>6.0125500000000002E-3</c:v>
                </c:pt>
                <c:pt idx="72272" formatCode="0.00E+00">
                  <c:v>6.1346100000000004E-3</c:v>
                </c:pt>
                <c:pt idx="72273" formatCode="0.00E+00">
                  <c:v>6.2521499999999997E-3</c:v>
                </c:pt>
                <c:pt idx="72274" formatCode="0.00E+00">
                  <c:v>6.3652600000000002E-3</c:v>
                </c:pt>
                <c:pt idx="72275" formatCode="0.00E+00">
                  <c:v>6.4740500000000003E-3</c:v>
                </c:pt>
                <c:pt idx="72276" formatCode="0.00E+00">
                  <c:v>6.5786400000000002E-3</c:v>
                </c:pt>
                <c:pt idx="72277" formatCode="0.00E+00">
                  <c:v>6.6791200000000002E-3</c:v>
                </c:pt>
                <c:pt idx="72278" formatCode="0.00E+00">
                  <c:v>6.7756300000000004E-3</c:v>
                </c:pt>
                <c:pt idx="72279" formatCode="0.00E+00">
                  <c:v>6.8682700000000001E-3</c:v>
                </c:pt>
                <c:pt idx="72280" formatCode="0.00E+00">
                  <c:v>6.9571600000000004E-3</c:v>
                </c:pt>
                <c:pt idx="72281" formatCode="0.00E+00">
                  <c:v>7.0424199999999998E-3</c:v>
                </c:pt>
                <c:pt idx="72282" formatCode="0.00E+00">
                  <c:v>7.12416E-3</c:v>
                </c:pt>
                <c:pt idx="72283" formatCode="0.00E+00">
                  <c:v>7.2024999999999997E-3</c:v>
                </c:pt>
                <c:pt idx="72284" formatCode="0.00E+00">
                  <c:v>7.2775599999999998E-3</c:v>
                </c:pt>
                <c:pt idx="72285" formatCode="0.00E+00">
                  <c:v>7.3494500000000004E-3</c:v>
                </c:pt>
                <c:pt idx="72286" formatCode="0.00E+00">
                  <c:v>7.4182900000000001E-3</c:v>
                </c:pt>
                <c:pt idx="72287" formatCode="0.00E+00">
                  <c:v>7.4841899999999999E-3</c:v>
                </c:pt>
                <c:pt idx="72288" formatCode="0.00E+00">
                  <c:v>7.5472600000000001E-3</c:v>
                </c:pt>
                <c:pt idx="72289" formatCode="0.00E+00">
                  <c:v>7.6076099999999999E-3</c:v>
                </c:pt>
                <c:pt idx="72290" formatCode="0.00E+00">
                  <c:v>7.6653399999999997E-3</c:v>
                </c:pt>
                <c:pt idx="72291" formatCode="0.00E+00">
                  <c:v>7.7205499999999996E-3</c:v>
                </c:pt>
                <c:pt idx="72292" formatCode="0.00E+00">
                  <c:v>7.7733400000000001E-3</c:v>
                </c:pt>
                <c:pt idx="72293" formatCode="0.00E+00">
                  <c:v>7.8238200000000004E-3</c:v>
                </c:pt>
                <c:pt idx="72294" formatCode="0.00E+00">
                  <c:v>7.8720500000000002E-3</c:v>
                </c:pt>
                <c:pt idx="72295" formatCode="0.00E+00">
                  <c:v>7.9181400000000006E-3</c:v>
                </c:pt>
                <c:pt idx="72296" formatCode="0.00E+00">
                  <c:v>7.9621699999999993E-3</c:v>
                </c:pt>
                <c:pt idx="72297" formatCode="0.00E+00">
                  <c:v>8.0041999999999995E-3</c:v>
                </c:pt>
                <c:pt idx="72298" formatCode="0.00E+00">
                  <c:v>8.0443100000000007E-3</c:v>
                </c:pt>
                <c:pt idx="72299" formatCode="0.00E+00">
                  <c:v>8.0825600000000008E-3</c:v>
                </c:pt>
                <c:pt idx="72300" formatCode="0.00E+00">
                  <c:v>8.1190199999999994E-3</c:v>
                </c:pt>
                <c:pt idx="72301" formatCode="0.00E+00">
                  <c:v>8.1537299999999997E-3</c:v>
                </c:pt>
                <c:pt idx="72302" formatCode="0.00E+00">
                  <c:v>8.1867499999999996E-3</c:v>
                </c:pt>
                <c:pt idx="72303" formatCode="0.00E+00">
                  <c:v>8.2181200000000006E-3</c:v>
                </c:pt>
                <c:pt idx="72304" formatCode="0.00E+00">
                  <c:v>8.2478599999999992E-3</c:v>
                </c:pt>
                <c:pt idx="72305" formatCode="0.00E+00">
                  <c:v>8.2760100000000003E-3</c:v>
                </c:pt>
                <c:pt idx="72306" formatCode="0.00E+00">
                  <c:v>8.3025900000000003E-3</c:v>
                </c:pt>
                <c:pt idx="72307" formatCode="0.00E+00">
                  <c:v>8.3276099999999992E-3</c:v>
                </c:pt>
                <c:pt idx="72308" formatCode="0.00E+00">
                  <c:v>8.3510900000000002E-3</c:v>
                </c:pt>
                <c:pt idx="72309" formatCode="0.00E+00">
                  <c:v>8.3730200000000001E-3</c:v>
                </c:pt>
                <c:pt idx="72310" formatCode="0.00E+00">
                  <c:v>8.3933900000000006E-3</c:v>
                </c:pt>
                <c:pt idx="72311" formatCode="0.00E+00">
                  <c:v>8.4121999999999999E-3</c:v>
                </c:pt>
                <c:pt idx="72312" formatCode="0.00E+00">
                  <c:v>8.42942E-3</c:v>
                </c:pt>
                <c:pt idx="72313" formatCode="0.00E+00">
                  <c:v>8.4450299999999992E-3</c:v>
                </c:pt>
                <c:pt idx="72314" formatCode="0.00E+00">
                  <c:v>8.4589999999999995E-3</c:v>
                </c:pt>
                <c:pt idx="72315" formatCode="0.00E+00">
                  <c:v>8.4712699999999995E-3</c:v>
                </c:pt>
                <c:pt idx="72316" formatCode="0.00E+00">
                  <c:v>8.4818199999999993E-3</c:v>
                </c:pt>
                <c:pt idx="72317" formatCode="0.00E+00">
                  <c:v>8.4905799999999993E-3</c:v>
                </c:pt>
                <c:pt idx="72318" formatCode="0.00E+00">
                  <c:v>8.4974999999999998E-3</c:v>
                </c:pt>
                <c:pt idx="72319" formatCode="0.00E+00">
                  <c:v>8.5024999999999996E-3</c:v>
                </c:pt>
                <c:pt idx="72320" formatCode="0.00E+00">
                  <c:v>8.5055200000000008E-3</c:v>
                </c:pt>
                <c:pt idx="72321" formatCode="0.00E+00">
                  <c:v>8.5064700000000004E-3</c:v>
                </c:pt>
                <c:pt idx="72322" formatCode="0.00E+00">
                  <c:v>8.5052800000000005E-3</c:v>
                </c:pt>
                <c:pt idx="72323" formatCode="0.00E+00">
                  <c:v>8.50186E-3</c:v>
                </c:pt>
                <c:pt idx="72324" formatCode="0.00E+00">
                  <c:v>8.4960999999999995E-3</c:v>
                </c:pt>
                <c:pt idx="72325" formatCode="0.00E+00">
                  <c:v>8.4879099999999996E-3</c:v>
                </c:pt>
                <c:pt idx="72326" formatCode="0.00E+00">
                  <c:v>8.4771900000000008E-3</c:v>
                </c:pt>
                <c:pt idx="72327" formatCode="0.00E+00">
                  <c:v>8.4638200000000004E-3</c:v>
                </c:pt>
                <c:pt idx="72328" formatCode="0.00E+00">
                  <c:v>8.4476900000000008E-3</c:v>
                </c:pt>
                <c:pt idx="72329" formatCode="0.00E+00">
                  <c:v>8.4286799999999992E-3</c:v>
                </c:pt>
                <c:pt idx="72330" formatCode="0.00E+00">
                  <c:v>8.4066799999999997E-3</c:v>
                </c:pt>
                <c:pt idx="72331" formatCode="0.00E+00">
                  <c:v>8.3815599999999997E-3</c:v>
                </c:pt>
                <c:pt idx="72332" formatCode="0.00E+00">
                  <c:v>8.35318E-3</c:v>
                </c:pt>
                <c:pt idx="72333" formatCode="0.00E+00">
                  <c:v>8.3214299999999995E-3</c:v>
                </c:pt>
                <c:pt idx="72334" formatCode="0.00E+00">
                  <c:v>8.2861600000000007E-3</c:v>
                </c:pt>
                <c:pt idx="72335" formatCode="0.00E+00">
                  <c:v>8.2472499999999994E-3</c:v>
                </c:pt>
                <c:pt idx="72336" formatCode="0.00E+00">
                  <c:v>8.2045599999999996E-3</c:v>
                </c:pt>
                <c:pt idx="72337" formatCode="0.00E+00">
                  <c:v>8.1579500000000006E-3</c:v>
                </c:pt>
                <c:pt idx="72338" formatCode="0.00E+00">
                  <c:v>8.1072799999999997E-3</c:v>
                </c:pt>
                <c:pt idx="72339" formatCode="0.00E+00">
                  <c:v>8.0524199999999994E-3</c:v>
                </c:pt>
                <c:pt idx="72340" formatCode="0.00E+00">
                  <c:v>7.9932300000000005E-3</c:v>
                </c:pt>
                <c:pt idx="72341" formatCode="0.00E+00">
                  <c:v>7.9295700000000004E-3</c:v>
                </c:pt>
                <c:pt idx="72342" formatCode="0.00E+00">
                  <c:v>7.8613099999999998E-3</c:v>
                </c:pt>
                <c:pt idx="72343" formatCode="0.00E+00">
                  <c:v>7.7883099999999997E-3</c:v>
                </c:pt>
                <c:pt idx="72344" formatCode="0.00E+00">
                  <c:v>7.7104399999999998E-3</c:v>
                </c:pt>
                <c:pt idx="72345" formatCode="0.00E+00">
                  <c:v>7.6275700000000002E-3</c:v>
                </c:pt>
                <c:pt idx="72346" formatCode="0.00E+00">
                  <c:v>7.5395699999999998E-3</c:v>
                </c:pt>
                <c:pt idx="72347" formatCode="0.00E+00">
                  <c:v>7.4463200000000002E-3</c:v>
                </c:pt>
                <c:pt idx="72348" formatCode="0.00E+00">
                  <c:v>7.3476899999999996E-3</c:v>
                </c:pt>
                <c:pt idx="72349" formatCode="0.00E+00">
                  <c:v>7.2435700000000004E-3</c:v>
                </c:pt>
                <c:pt idx="72350" formatCode="0.00E+00">
                  <c:v>7.1338399999999998E-3</c:v>
                </c:pt>
                <c:pt idx="72351" formatCode="0.00E+00">
                  <c:v>7.0184100000000001E-3</c:v>
                </c:pt>
                <c:pt idx="72352" formatCode="0.00E+00">
                  <c:v>6.8971600000000003E-3</c:v>
                </c:pt>
                <c:pt idx="72353" formatCode="0.00E+00">
                  <c:v>6.77E-3</c:v>
                </c:pt>
                <c:pt idx="72354" formatCode="0.00E+00">
                  <c:v>6.6368399999999998E-3</c:v>
                </c:pt>
                <c:pt idx="72355" formatCode="0.00E+00">
                  <c:v>6.4975900000000001E-3</c:v>
                </c:pt>
                <c:pt idx="72356" formatCode="0.00E+00">
                  <c:v>6.3521699999999999E-3</c:v>
                </c:pt>
                <c:pt idx="72357" formatCode="0.00E+00">
                  <c:v>6.2005200000000002E-3</c:v>
                </c:pt>
                <c:pt idx="72358" formatCode="0.00E+00">
                  <c:v>6.0425799999999997E-3</c:v>
                </c:pt>
                <c:pt idx="72359" formatCode="0.00E+00">
                  <c:v>5.8782799999999996E-3</c:v>
                </c:pt>
                <c:pt idx="72360" formatCode="0.00E+00">
                  <c:v>5.7075800000000003E-3</c:v>
                </c:pt>
                <c:pt idx="72361" formatCode="0.00E+00">
                  <c:v>5.5304400000000002E-3</c:v>
                </c:pt>
                <c:pt idx="72362" formatCode="0.00E+00">
                  <c:v>5.3468400000000003E-3</c:v>
                </c:pt>
                <c:pt idx="72363" formatCode="0.00E+00">
                  <c:v>5.1567399999999999E-3</c:v>
                </c:pt>
                <c:pt idx="72364" formatCode="0.00E+00">
                  <c:v>4.96015E-3</c:v>
                </c:pt>
                <c:pt idx="72365" formatCode="0.00E+00">
                  <c:v>4.7570599999999996E-3</c:v>
                </c:pt>
                <c:pt idx="72366" formatCode="0.00E+00">
                  <c:v>4.5474799999999996E-3</c:v>
                </c:pt>
                <c:pt idx="72367" formatCode="0.00E+00">
                  <c:v>4.3314299999999998E-3</c:v>
                </c:pt>
                <c:pt idx="72368" formatCode="0.00E+00">
                  <c:v>4.1089400000000002E-3</c:v>
                </c:pt>
                <c:pt idx="72369" formatCode="0.00E+00">
                  <c:v>3.8800499999999999E-3</c:v>
                </c:pt>
                <c:pt idx="72370" formatCode="0.00E+00">
                  <c:v>3.6448100000000001E-3</c:v>
                </c:pt>
                <c:pt idx="72371" formatCode="0.00E+00">
                  <c:v>3.4032699999999999E-3</c:v>
                </c:pt>
                <c:pt idx="72372" formatCode="0.00E+00">
                  <c:v>3.1555300000000001E-3</c:v>
                </c:pt>
                <c:pt idx="72373" formatCode="0.00E+00">
                  <c:v>2.90165E-3</c:v>
                </c:pt>
                <c:pt idx="72374" formatCode="0.00E+00">
                  <c:v>2.6417400000000001E-3</c:v>
                </c:pt>
                <c:pt idx="72375" formatCode="0.00E+00">
                  <c:v>2.3758999999999998E-3</c:v>
                </c:pt>
                <c:pt idx="72376" formatCode="0.00E+00">
                  <c:v>2.1042499999999998E-3</c:v>
                </c:pt>
                <c:pt idx="72377" formatCode="0.00E+00">
                  <c:v>1.8269200000000001E-3</c:v>
                </c:pt>
                <c:pt idx="72378" formatCode="0.00E+00">
                  <c:v>1.5440499999999999E-3</c:v>
                </c:pt>
                <c:pt idx="72379" formatCode="0.00E+00">
                  <c:v>1.2558000000000001E-3</c:v>
                </c:pt>
                <c:pt idx="72380" formatCode="0.00E+00">
                  <c:v>9.6232700000000002E-4</c:v>
                </c:pt>
                <c:pt idx="72381" formatCode="0.00E+00">
                  <c:v>6.6381199999999995E-4</c:v>
                </c:pt>
                <c:pt idx="72382" formatCode="0.00E+00">
                  <c:v>3.60439E-4</c:v>
                </c:pt>
                <c:pt idx="72383" formatCode="0.00E+00">
                  <c:v>5.2408899999999999E-5</c:v>
                </c:pt>
                <c:pt idx="72384" formatCode="0.00E+00">
                  <c:v>-2.6007E-4</c:v>
                </c:pt>
                <c:pt idx="72385" formatCode="0.00E+00">
                  <c:v>-5.7677499999999997E-4</c:v>
                </c:pt>
                <c:pt idx="72386" formatCode="0.00E+00">
                  <c:v>-8.9747700000000004E-4</c:v>
                </c:pt>
                <c:pt idx="72387" formatCode="0.00E+00">
                  <c:v>-1.22193E-3</c:v>
                </c:pt>
                <c:pt idx="72388" formatCode="0.00E+00">
                  <c:v>-1.5498899999999999E-3</c:v>
                </c:pt>
                <c:pt idx="72389" formatCode="0.00E+00">
                  <c:v>-1.88108E-3</c:v>
                </c:pt>
                <c:pt idx="72390" formatCode="0.00E+00">
                  <c:v>-2.2152399999999998E-3</c:v>
                </c:pt>
                <c:pt idx="72391" formatCode="0.00E+00">
                  <c:v>-2.55208E-3</c:v>
                </c:pt>
                <c:pt idx="72392" formatCode="0.00E+00">
                  <c:v>-2.8912999999999999E-3</c:v>
                </c:pt>
                <c:pt idx="72393" formatCode="0.00E+00">
                  <c:v>-3.2326199999999999E-3</c:v>
                </c:pt>
                <c:pt idx="72394" formatCode="0.00E+00">
                  <c:v>-3.5757100000000002E-3</c:v>
                </c:pt>
                <c:pt idx="72395" formatCode="0.00E+00">
                  <c:v>-3.92027E-3</c:v>
                </c:pt>
                <c:pt idx="72396" formatCode="0.00E+00">
                  <c:v>-4.2659500000000001E-3</c:v>
                </c:pt>
                <c:pt idx="72397" formatCode="0.00E+00">
                  <c:v>-4.6124399999999998E-3</c:v>
                </c:pt>
                <c:pt idx="72398" formatCode="0.00E+00">
                  <c:v>-4.9593800000000002E-3</c:v>
                </c:pt>
                <c:pt idx="72399" formatCode="0.00E+00">
                  <c:v>-5.30643E-3</c:v>
                </c:pt>
                <c:pt idx="72400" formatCode="0.00E+00">
                  <c:v>-5.6532300000000004E-3</c:v>
                </c:pt>
                <c:pt idx="72401" formatCode="0.00E+00">
                  <c:v>-5.99943E-3</c:v>
                </c:pt>
                <c:pt idx="72402" formatCode="0.00E+00">
                  <c:v>-6.3446500000000003E-3</c:v>
                </c:pt>
                <c:pt idx="72403" formatCode="0.00E+00">
                  <c:v>-6.6885299999999998E-3</c:v>
                </c:pt>
                <c:pt idx="72404" formatCode="0.00E+00">
                  <c:v>-7.0306800000000001E-3</c:v>
                </c:pt>
                <c:pt idx="72405" formatCode="0.00E+00">
                  <c:v>-7.3707299999999998E-3</c:v>
                </c:pt>
                <c:pt idx="72406" formatCode="0.00E+00">
                  <c:v>-7.7083000000000004E-3</c:v>
                </c:pt>
                <c:pt idx="72407" formatCode="0.00E+00">
                  <c:v>-8.0429899999999999E-3</c:v>
                </c:pt>
                <c:pt idx="72408" formatCode="0.00E+00">
                  <c:v>-8.3744300000000004E-3</c:v>
                </c:pt>
                <c:pt idx="72409" formatCode="0.00E+00">
                  <c:v>-8.7022100000000002E-3</c:v>
                </c:pt>
                <c:pt idx="72410" formatCode="0.00E+00">
                  <c:v>-9.0259499999999996E-3</c:v>
                </c:pt>
                <c:pt idx="72411" formatCode="0.00E+00">
                  <c:v>-9.3452599999999993E-3</c:v>
                </c:pt>
                <c:pt idx="72412" formatCode="0.00E+00">
                  <c:v>-9.6597300000000001E-3</c:v>
                </c:pt>
                <c:pt idx="72413" formatCode="0.00E+00">
                  <c:v>-9.9689900000000005E-3</c:v>
                </c:pt>
                <c:pt idx="72414">
                  <c:v>-1.02726E-2</c:v>
                </c:pt>
                <c:pt idx="72415">
                  <c:v>-1.0570299999999999E-2</c:v>
                </c:pt>
                <c:pt idx="72416">
                  <c:v>-1.08615E-2</c:v>
                </c:pt>
                <c:pt idx="72417">
                  <c:v>-1.1146E-2</c:v>
                </c:pt>
                <c:pt idx="72418">
                  <c:v>-1.1423300000000001E-2</c:v>
                </c:pt>
                <c:pt idx="72419">
                  <c:v>-1.16931E-2</c:v>
                </c:pt>
                <c:pt idx="72420">
                  <c:v>-1.1954899999999999E-2</c:v>
                </c:pt>
                <c:pt idx="72421">
                  <c:v>-1.2208500000000001E-2</c:v>
                </c:pt>
                <c:pt idx="72422">
                  <c:v>-1.24534E-2</c:v>
                </c:pt>
                <c:pt idx="72423">
                  <c:v>-1.26894E-2</c:v>
                </c:pt>
                <c:pt idx="72424">
                  <c:v>-1.2916E-2</c:v>
                </c:pt>
                <c:pt idx="72425">
                  <c:v>-1.3132899999999999E-2</c:v>
                </c:pt>
                <c:pt idx="72426">
                  <c:v>-1.3339800000000001E-2</c:v>
                </c:pt>
                <c:pt idx="72427">
                  <c:v>-1.3536400000000001E-2</c:v>
                </c:pt>
                <c:pt idx="72428">
                  <c:v>-1.37223E-2</c:v>
                </c:pt>
                <c:pt idx="72429">
                  <c:v>-1.38972E-2</c:v>
                </c:pt>
                <c:pt idx="72430">
                  <c:v>-1.4060899999999999E-2</c:v>
                </c:pt>
                <c:pt idx="72431">
                  <c:v>-1.4213E-2</c:v>
                </c:pt>
                <c:pt idx="72432">
                  <c:v>-1.4353299999999999E-2</c:v>
                </c:pt>
                <c:pt idx="72433">
                  <c:v>-1.44815E-2</c:v>
                </c:pt>
                <c:pt idx="72434">
                  <c:v>-1.45974E-2</c:v>
                </c:pt>
                <c:pt idx="72435">
                  <c:v>-1.4700700000000001E-2</c:v>
                </c:pt>
                <c:pt idx="72436">
                  <c:v>-1.4791199999999999E-2</c:v>
                </c:pt>
                <c:pt idx="72437">
                  <c:v>-1.48687E-2</c:v>
                </c:pt>
                <c:pt idx="72438">
                  <c:v>-1.4933E-2</c:v>
                </c:pt>
                <c:pt idx="72439">
                  <c:v>-1.4984000000000001E-2</c:v>
                </c:pt>
                <c:pt idx="72440">
                  <c:v>-1.50213E-2</c:v>
                </c:pt>
                <c:pt idx="72441">
                  <c:v>-1.5044999999999999E-2</c:v>
                </c:pt>
                <c:pt idx="72442">
                  <c:v>-1.50548E-2</c:v>
                </c:pt>
                <c:pt idx="72443">
                  <c:v>-1.50507E-2</c:v>
                </c:pt>
                <c:pt idx="72444">
                  <c:v>-1.5032500000000001E-2</c:v>
                </c:pt>
                <c:pt idx="72445">
                  <c:v>-1.5000100000000001E-2</c:v>
                </c:pt>
                <c:pt idx="72446">
                  <c:v>-1.49535E-2</c:v>
                </c:pt>
                <c:pt idx="72447">
                  <c:v>-1.4892600000000001E-2</c:v>
                </c:pt>
                <c:pt idx="72448">
                  <c:v>-1.48174E-2</c:v>
                </c:pt>
                <c:pt idx="72449">
                  <c:v>-1.4727799999999999E-2</c:v>
                </c:pt>
                <c:pt idx="72450">
                  <c:v>-1.46239E-2</c:v>
                </c:pt>
                <c:pt idx="72451">
                  <c:v>-1.45057E-2</c:v>
                </c:pt>
                <c:pt idx="72452">
                  <c:v>-1.43731E-2</c:v>
                </c:pt>
                <c:pt idx="72453">
                  <c:v>-1.42262E-2</c:v>
                </c:pt>
                <c:pt idx="72454">
                  <c:v>-1.40652E-2</c:v>
                </c:pt>
                <c:pt idx="72455">
                  <c:v>-1.3890100000000001E-2</c:v>
                </c:pt>
                <c:pt idx="72456">
                  <c:v>-1.37009E-2</c:v>
                </c:pt>
                <c:pt idx="72457">
                  <c:v>-1.3497800000000001E-2</c:v>
                </c:pt>
                <c:pt idx="72458">
                  <c:v>-1.3280999999999999E-2</c:v>
                </c:pt>
                <c:pt idx="72459">
                  <c:v>-1.30505E-2</c:v>
                </c:pt>
                <c:pt idx="72460">
                  <c:v>-1.28066E-2</c:v>
                </c:pt>
                <c:pt idx="72461">
                  <c:v>-1.25494E-2</c:v>
                </c:pt>
                <c:pt idx="72462">
                  <c:v>-1.2279200000000001E-2</c:v>
                </c:pt>
                <c:pt idx="72463">
                  <c:v>-1.1996100000000001E-2</c:v>
                </c:pt>
                <c:pt idx="72464">
                  <c:v>-1.1700500000000001E-2</c:v>
                </c:pt>
                <c:pt idx="72465">
                  <c:v>-1.13925E-2</c:v>
                </c:pt>
                <c:pt idx="72466">
                  <c:v>-1.10724E-2</c:v>
                </c:pt>
                <c:pt idx="72467">
                  <c:v>-1.07405E-2</c:v>
                </c:pt>
                <c:pt idx="72468">
                  <c:v>-1.0397099999999999E-2</c:v>
                </c:pt>
                <c:pt idx="72469">
                  <c:v>-1.00426E-2</c:v>
                </c:pt>
                <c:pt idx="72470" formatCode="0.00E+00">
                  <c:v>-9.6771600000000006E-3</c:v>
                </c:pt>
                <c:pt idx="72471" formatCode="0.00E+00">
                  <c:v>-9.3012400000000005E-3</c:v>
                </c:pt>
                <c:pt idx="72472" formatCode="0.00E+00">
                  <c:v>-8.91518E-3</c:v>
                </c:pt>
                <c:pt idx="72473" formatCode="0.00E+00">
                  <c:v>-8.5193300000000003E-3</c:v>
                </c:pt>
                <c:pt idx="72474" formatCode="0.00E+00">
                  <c:v>-8.1141000000000008E-3</c:v>
                </c:pt>
                <c:pt idx="72475" formatCode="0.00E+00">
                  <c:v>-7.6998600000000002E-3</c:v>
                </c:pt>
                <c:pt idx="72476" formatCode="0.00E+00">
                  <c:v>-7.2770400000000002E-3</c:v>
                </c:pt>
                <c:pt idx="72477" formatCode="0.00E+00">
                  <c:v>-6.8460500000000002E-3</c:v>
                </c:pt>
                <c:pt idx="72478" formatCode="0.00E+00">
                  <c:v>-6.4073200000000002E-3</c:v>
                </c:pt>
                <c:pt idx="72479" formatCode="0.00E+00">
                  <c:v>-5.9613000000000001E-3</c:v>
                </c:pt>
                <c:pt idx="72480" formatCode="0.00E+00">
                  <c:v>-5.5084399999999999E-3</c:v>
                </c:pt>
                <c:pt idx="72481" formatCode="0.00E+00">
                  <c:v>-5.0491900000000003E-3</c:v>
                </c:pt>
                <c:pt idx="72482" formatCode="0.00E+00">
                  <c:v>-4.5840300000000002E-3</c:v>
                </c:pt>
                <c:pt idx="72483" formatCode="0.00E+00">
                  <c:v>-4.1134400000000003E-3</c:v>
                </c:pt>
                <c:pt idx="72484" formatCode="0.00E+00">
                  <c:v>-3.6378999999999999E-3</c:v>
                </c:pt>
                <c:pt idx="72485" formatCode="0.00E+00">
                  <c:v>-3.1578999999999999E-3</c:v>
                </c:pt>
                <c:pt idx="72486" formatCode="0.00E+00">
                  <c:v>-2.67395E-3</c:v>
                </c:pt>
                <c:pt idx="72487" formatCode="0.00E+00">
                  <c:v>-2.1865500000000002E-3</c:v>
                </c:pt>
                <c:pt idx="72488" formatCode="0.00E+00">
                  <c:v>-1.6961999999999999E-3</c:v>
                </c:pt>
                <c:pt idx="72489" formatCode="0.00E+00">
                  <c:v>-1.20342E-3</c:v>
                </c:pt>
                <c:pt idx="72490" formatCode="0.00E+00">
                  <c:v>-7.0873900000000001E-4</c:v>
                </c:pt>
                <c:pt idx="72491" formatCode="0.00E+00">
                  <c:v>-2.12664E-4</c:v>
                </c:pt>
                <c:pt idx="72492" formatCode="0.00E+00">
                  <c:v>2.84278E-4</c:v>
                </c:pt>
                <c:pt idx="72493" formatCode="0.00E+00">
                  <c:v>7.8156600000000003E-4</c:v>
                </c:pt>
                <c:pt idx="72494" formatCode="0.00E+00">
                  <c:v>1.27867E-3</c:v>
                </c:pt>
                <c:pt idx="72495" formatCode="0.00E+00">
                  <c:v>1.7750699999999999E-3</c:v>
                </c:pt>
                <c:pt idx="72496" formatCode="0.00E+00">
                  <c:v>2.2702299999999998E-3</c:v>
                </c:pt>
                <c:pt idx="72497" formatCode="0.00E+00">
                  <c:v>2.7636200000000001E-3</c:v>
                </c:pt>
                <c:pt idx="72498" formatCode="0.00E+00">
                  <c:v>3.2547499999999998E-3</c:v>
                </c:pt>
                <c:pt idx="72499" formatCode="0.00E+00">
                  <c:v>3.7430800000000002E-3</c:v>
                </c:pt>
                <c:pt idx="72500" formatCode="0.00E+00">
                  <c:v>4.2281200000000001E-3</c:v>
                </c:pt>
                <c:pt idx="72501" formatCode="0.00E+00">
                  <c:v>4.7093200000000003E-3</c:v>
                </c:pt>
                <c:pt idx="72502" formatCode="0.00E+00">
                  <c:v>5.1861399999999997E-3</c:v>
                </c:pt>
                <c:pt idx="72503" formatCode="0.00E+00">
                  <c:v>5.6580800000000002E-3</c:v>
                </c:pt>
                <c:pt idx="72504" formatCode="0.00E+00">
                  <c:v>6.1246900000000003E-3</c:v>
                </c:pt>
                <c:pt idx="72505" formatCode="0.00E+00">
                  <c:v>6.5856300000000003E-3</c:v>
                </c:pt>
                <c:pt idx="72506" formatCode="0.00E+00">
                  <c:v>7.04062E-3</c:v>
                </c:pt>
                <c:pt idx="72507" formatCode="0.00E+00">
                  <c:v>7.48929E-3</c:v>
                </c:pt>
                <c:pt idx="72508" formatCode="0.00E+00">
                  <c:v>7.9311799999999995E-3</c:v>
                </c:pt>
                <c:pt idx="72509" formatCode="0.00E+00">
                  <c:v>8.3656800000000003E-3</c:v>
                </c:pt>
                <c:pt idx="72510" formatCode="0.00E+00">
                  <c:v>8.7921700000000002E-3</c:v>
                </c:pt>
                <c:pt idx="72511" formatCode="0.00E+00">
                  <c:v>9.2100299999999993E-3</c:v>
                </c:pt>
                <c:pt idx="72512" formatCode="0.00E+00">
                  <c:v>9.6187200000000007E-3</c:v>
                </c:pt>
                <c:pt idx="72513">
                  <c:v>1.0017699999999999E-2</c:v>
                </c:pt>
                <c:pt idx="72514">
                  <c:v>1.0406500000000001E-2</c:v>
                </c:pt>
                <c:pt idx="72515">
                  <c:v>1.07846E-2</c:v>
                </c:pt>
                <c:pt idx="72516">
                  <c:v>1.11515E-2</c:v>
                </c:pt>
                <c:pt idx="72517">
                  <c:v>1.15069E-2</c:v>
                </c:pt>
                <c:pt idx="72518">
                  <c:v>1.1850299999999999E-2</c:v>
                </c:pt>
                <c:pt idx="72519">
                  <c:v>1.21812E-2</c:v>
                </c:pt>
                <c:pt idx="72520">
                  <c:v>1.2499400000000001E-2</c:v>
                </c:pt>
                <c:pt idx="72521">
                  <c:v>1.28045E-2</c:v>
                </c:pt>
                <c:pt idx="72522">
                  <c:v>1.3096200000000001E-2</c:v>
                </c:pt>
                <c:pt idx="72523">
                  <c:v>1.3374199999999999E-2</c:v>
                </c:pt>
                <c:pt idx="72524">
                  <c:v>1.36382E-2</c:v>
                </c:pt>
                <c:pt idx="72525">
                  <c:v>1.38879E-2</c:v>
                </c:pt>
                <c:pt idx="72526">
                  <c:v>1.4123E-2</c:v>
                </c:pt>
                <c:pt idx="72527">
                  <c:v>1.4343399999999999E-2</c:v>
                </c:pt>
                <c:pt idx="72528">
                  <c:v>1.4549100000000001E-2</c:v>
                </c:pt>
                <c:pt idx="72529">
                  <c:v>1.474E-2</c:v>
                </c:pt>
                <c:pt idx="72530">
                  <c:v>1.49161E-2</c:v>
                </c:pt>
                <c:pt idx="72531">
                  <c:v>1.5077E-2</c:v>
                </c:pt>
                <c:pt idx="72532">
                  <c:v>1.5222599999999999E-2</c:v>
                </c:pt>
                <c:pt idx="72533">
                  <c:v>1.5352899999999999E-2</c:v>
                </c:pt>
                <c:pt idx="72534">
                  <c:v>1.54678E-2</c:v>
                </c:pt>
                <c:pt idx="72535">
                  <c:v>1.55675E-2</c:v>
                </c:pt>
                <c:pt idx="72536">
                  <c:v>1.5652099999999999E-2</c:v>
                </c:pt>
                <c:pt idx="72537">
                  <c:v>1.5721599999999999E-2</c:v>
                </c:pt>
                <c:pt idx="72538">
                  <c:v>1.5776100000000001E-2</c:v>
                </c:pt>
                <c:pt idx="72539">
                  <c:v>1.58154E-2</c:v>
                </c:pt>
                <c:pt idx="72540">
                  <c:v>1.58394E-2</c:v>
                </c:pt>
                <c:pt idx="72541">
                  <c:v>1.5848399999999999E-2</c:v>
                </c:pt>
                <c:pt idx="72542">
                  <c:v>1.58424E-2</c:v>
                </c:pt>
                <c:pt idx="72543">
                  <c:v>1.5821399999999999E-2</c:v>
                </c:pt>
                <c:pt idx="72544">
                  <c:v>1.5785400000000002E-2</c:v>
                </c:pt>
                <c:pt idx="72545">
                  <c:v>1.5734600000000001E-2</c:v>
                </c:pt>
                <c:pt idx="72546">
                  <c:v>1.5668899999999999E-2</c:v>
                </c:pt>
                <c:pt idx="72547">
                  <c:v>1.5588599999999999E-2</c:v>
                </c:pt>
                <c:pt idx="72548">
                  <c:v>1.54935E-2</c:v>
                </c:pt>
                <c:pt idx="72549">
                  <c:v>1.53837E-2</c:v>
                </c:pt>
                <c:pt idx="72550">
                  <c:v>1.5259399999999999E-2</c:v>
                </c:pt>
                <c:pt idx="72551">
                  <c:v>1.51211E-2</c:v>
                </c:pt>
                <c:pt idx="72552">
                  <c:v>1.49684E-2</c:v>
                </c:pt>
                <c:pt idx="72553">
                  <c:v>1.48004E-2</c:v>
                </c:pt>
                <c:pt idx="72554">
                  <c:v>1.46163E-2</c:v>
                </c:pt>
                <c:pt idx="72555">
                  <c:v>1.44165E-2</c:v>
                </c:pt>
                <c:pt idx="72556">
                  <c:v>1.42024E-2</c:v>
                </c:pt>
                <c:pt idx="72557">
                  <c:v>1.39746E-2</c:v>
                </c:pt>
                <c:pt idx="72558">
                  <c:v>1.37334E-2</c:v>
                </c:pt>
                <c:pt idx="72559">
                  <c:v>1.3479E-2</c:v>
                </c:pt>
                <c:pt idx="72560">
                  <c:v>1.32116E-2</c:v>
                </c:pt>
                <c:pt idx="72561">
                  <c:v>1.2931700000000001E-2</c:v>
                </c:pt>
                <c:pt idx="72562">
                  <c:v>1.26394E-2</c:v>
                </c:pt>
                <c:pt idx="72563">
                  <c:v>1.23348E-2</c:v>
                </c:pt>
                <c:pt idx="72564">
                  <c:v>1.20181E-2</c:v>
                </c:pt>
                <c:pt idx="72565">
                  <c:v>1.16895E-2</c:v>
                </c:pt>
                <c:pt idx="72566">
                  <c:v>1.1349E-2</c:v>
                </c:pt>
                <c:pt idx="72567">
                  <c:v>1.0996199999999999E-2</c:v>
                </c:pt>
                <c:pt idx="72568">
                  <c:v>1.0631E-2</c:v>
                </c:pt>
                <c:pt idx="72569">
                  <c:v>1.0253200000000001E-2</c:v>
                </c:pt>
                <c:pt idx="72570" formatCode="0.00E+00">
                  <c:v>9.8624899999999998E-3</c:v>
                </c:pt>
                <c:pt idx="72571" formatCode="0.00E+00">
                  <c:v>9.4588299999999997E-3</c:v>
                </c:pt>
                <c:pt idx="72572" formatCode="0.00E+00">
                  <c:v>9.04194E-3</c:v>
                </c:pt>
                <c:pt idx="72573" formatCode="0.00E+00">
                  <c:v>8.6116999999999999E-3</c:v>
                </c:pt>
                <c:pt idx="72574" formatCode="0.00E+00">
                  <c:v>8.1684199999999992E-3</c:v>
                </c:pt>
                <c:pt idx="72575" formatCode="0.00E+00">
                  <c:v>7.7127300000000001E-3</c:v>
                </c:pt>
                <c:pt idx="72576" formatCode="0.00E+00">
                  <c:v>7.2451800000000004E-3</c:v>
                </c:pt>
                <c:pt idx="72577" formatCode="0.00E+00">
                  <c:v>6.76561E-3</c:v>
                </c:pt>
                <c:pt idx="72578" formatCode="0.00E+00">
                  <c:v>6.2732200000000004E-3</c:v>
                </c:pt>
                <c:pt idx="72579" formatCode="0.00E+00">
                  <c:v>5.7671099999999998E-3</c:v>
                </c:pt>
                <c:pt idx="72580" formatCode="0.00E+00">
                  <c:v>5.2467800000000004E-3</c:v>
                </c:pt>
                <c:pt idx="72581" formatCode="0.00E+00">
                  <c:v>4.7120799999999996E-3</c:v>
                </c:pt>
                <c:pt idx="72582" formatCode="0.00E+00">
                  <c:v>4.1630900000000004E-3</c:v>
                </c:pt>
                <c:pt idx="72583" formatCode="0.00E+00">
                  <c:v>3.6003200000000002E-3</c:v>
                </c:pt>
                <c:pt idx="72584" formatCode="0.00E+00">
                  <c:v>3.0249000000000001E-3</c:v>
                </c:pt>
                <c:pt idx="72585" formatCode="0.00E+00">
                  <c:v>2.4380600000000001E-3</c:v>
                </c:pt>
                <c:pt idx="72586" formatCode="0.00E+00">
                  <c:v>1.8402E-3</c:v>
                </c:pt>
                <c:pt idx="72587" formatCode="0.00E+00">
                  <c:v>1.2307799999999999E-3</c:v>
                </c:pt>
                <c:pt idx="72588" formatCode="0.00E+00">
                  <c:v>6.0938300000000002E-4</c:v>
                </c:pt>
                <c:pt idx="72589" formatCode="0.00E+00">
                  <c:v>-2.3459200000000001E-5</c:v>
                </c:pt>
                <c:pt idx="72590" formatCode="0.00E+00">
                  <c:v>-6.6697600000000001E-4</c:v>
                </c:pt>
                <c:pt idx="72591" formatCode="0.00E+00">
                  <c:v>-1.3208600000000001E-3</c:v>
                </c:pt>
                <c:pt idx="72592" formatCode="0.00E+00">
                  <c:v>-1.9848999999999999E-3</c:v>
                </c:pt>
                <c:pt idx="72593" formatCode="0.00E+00">
                  <c:v>-2.65832E-3</c:v>
                </c:pt>
                <c:pt idx="72594" formatCode="0.00E+00">
                  <c:v>-3.3397399999999999E-3</c:v>
                </c:pt>
                <c:pt idx="72595" formatCode="0.00E+00">
                  <c:v>-4.0280699999999999E-3</c:v>
                </c:pt>
                <c:pt idx="72596" formatCode="0.00E+00">
                  <c:v>-4.7230700000000002E-3</c:v>
                </c:pt>
                <c:pt idx="72597" formatCode="0.00E+00">
                  <c:v>-5.4250599999999998E-3</c:v>
                </c:pt>
                <c:pt idx="72598" formatCode="0.00E+00">
                  <c:v>-6.1342100000000002E-3</c:v>
                </c:pt>
                <c:pt idx="72599" formatCode="0.00E+00">
                  <c:v>-6.8503699999999997E-3</c:v>
                </c:pt>
                <c:pt idx="72600" formatCode="0.00E+00">
                  <c:v>-7.5732000000000004E-3</c:v>
                </c:pt>
                <c:pt idx="72601" formatCode="0.00E+00">
                  <c:v>-8.3026300000000001E-3</c:v>
                </c:pt>
                <c:pt idx="72602" formatCode="0.00E+00">
                  <c:v>-9.0392300000000005E-3</c:v>
                </c:pt>
                <c:pt idx="72603" formatCode="0.00E+00">
                  <c:v>-9.7836999999999993E-3</c:v>
                </c:pt>
                <c:pt idx="72604">
                  <c:v>-1.0536200000000001E-2</c:v>
                </c:pt>
                <c:pt idx="72605">
                  <c:v>-1.1296199999999999E-2</c:v>
                </c:pt>
                <c:pt idx="72606">
                  <c:v>-1.20632E-2</c:v>
                </c:pt>
                <c:pt idx="72607">
                  <c:v>-1.28369E-2</c:v>
                </c:pt>
                <c:pt idx="72608">
                  <c:v>-1.3617300000000001E-2</c:v>
                </c:pt>
                <c:pt idx="72609">
                  <c:v>-1.4404699999999999E-2</c:v>
                </c:pt>
                <c:pt idx="72610">
                  <c:v>-1.5199000000000001E-2</c:v>
                </c:pt>
                <c:pt idx="72611">
                  <c:v>-1.5999599999999999E-2</c:v>
                </c:pt>
                <c:pt idx="72612">
                  <c:v>-1.6806600000000001E-2</c:v>
                </c:pt>
                <c:pt idx="72613">
                  <c:v>-1.7620500000000001E-2</c:v>
                </c:pt>
                <c:pt idx="72614">
                  <c:v>-1.8442E-2</c:v>
                </c:pt>
                <c:pt idx="72615">
                  <c:v>-1.9271400000000001E-2</c:v>
                </c:pt>
                <c:pt idx="72616">
                  <c:v>-2.0109499999999999E-2</c:v>
                </c:pt>
                <c:pt idx="72617">
                  <c:v>-2.0956800000000001E-2</c:v>
                </c:pt>
                <c:pt idx="72618">
                  <c:v>-2.1812700000000001E-2</c:v>
                </c:pt>
                <c:pt idx="72619">
                  <c:v>-2.2676200000000001E-2</c:v>
                </c:pt>
                <c:pt idx="72620">
                  <c:v>-2.35473E-2</c:v>
                </c:pt>
                <c:pt idx="72621">
                  <c:v>-2.4426099999999999E-2</c:v>
                </c:pt>
                <c:pt idx="72622">
                  <c:v>-2.5312299999999999E-2</c:v>
                </c:pt>
                <c:pt idx="72623">
                  <c:v>-2.62043E-2</c:v>
                </c:pt>
                <c:pt idx="72624">
                  <c:v>-2.7100699999999998E-2</c:v>
                </c:pt>
                <c:pt idx="72625">
                  <c:v>-2.8001000000000002E-2</c:v>
                </c:pt>
                <c:pt idx="72626">
                  <c:v>-2.8905299999999998E-2</c:v>
                </c:pt>
                <c:pt idx="72627">
                  <c:v>-2.9813300000000001E-2</c:v>
                </c:pt>
                <c:pt idx="72628">
                  <c:v>-3.0724100000000001E-2</c:v>
                </c:pt>
                <c:pt idx="72629">
                  <c:v>-3.1637199999999997E-2</c:v>
                </c:pt>
                <c:pt idx="72630">
                  <c:v>-3.2552299999999999E-2</c:v>
                </c:pt>
                <c:pt idx="72631">
                  <c:v>-3.34688E-2</c:v>
                </c:pt>
                <c:pt idx="72632">
                  <c:v>-3.4385800000000001E-2</c:v>
                </c:pt>
                <c:pt idx="72633">
                  <c:v>-3.53015E-2</c:v>
                </c:pt>
                <c:pt idx="72634">
                  <c:v>-3.6214999999999997E-2</c:v>
                </c:pt>
                <c:pt idx="72635">
                  <c:v>-3.7125699999999998E-2</c:v>
                </c:pt>
                <c:pt idx="72636">
                  <c:v>-3.8032999999999997E-2</c:v>
                </c:pt>
                <c:pt idx="72637">
                  <c:v>-3.8934799999999999E-2</c:v>
                </c:pt>
                <c:pt idx="72638">
                  <c:v>-3.9828700000000002E-2</c:v>
                </c:pt>
                <c:pt idx="72639">
                  <c:v>-4.0714E-2</c:v>
                </c:pt>
                <c:pt idx="72640">
                  <c:v>-4.1591900000000001E-2</c:v>
                </c:pt>
                <c:pt idx="72641">
                  <c:v>-4.2464000000000002E-2</c:v>
                </c:pt>
                <c:pt idx="72642">
                  <c:v>-4.33295E-2</c:v>
                </c:pt>
                <c:pt idx="72643">
                  <c:v>-4.41854E-2</c:v>
                </c:pt>
                <c:pt idx="72644">
                  <c:v>-4.5029399999999997E-2</c:v>
                </c:pt>
                <c:pt idx="72645">
                  <c:v>-4.5860999999999999E-2</c:v>
                </c:pt>
                <c:pt idx="72646">
                  <c:v>-4.6680300000000001E-2</c:v>
                </c:pt>
                <c:pt idx="72647">
                  <c:v>-4.7485899999999998E-2</c:v>
                </c:pt>
                <c:pt idx="72648">
                  <c:v>-4.8276199999999998E-2</c:v>
                </c:pt>
                <c:pt idx="72649">
                  <c:v>-4.9049599999999999E-2</c:v>
                </c:pt>
                <c:pt idx="72650">
                  <c:v>-4.9805500000000003E-2</c:v>
                </c:pt>
                <c:pt idx="72651">
                  <c:v>-5.0542299999999998E-2</c:v>
                </c:pt>
                <c:pt idx="72652">
                  <c:v>-5.1258199999999997E-2</c:v>
                </c:pt>
                <c:pt idx="72653">
                  <c:v>-5.1952699999999997E-2</c:v>
                </c:pt>
                <c:pt idx="72654">
                  <c:v>-5.2627500000000001E-2</c:v>
                </c:pt>
                <c:pt idx="72655">
                  <c:v>-5.3283200000000003E-2</c:v>
                </c:pt>
                <c:pt idx="72656">
                  <c:v>-5.3918399999999998E-2</c:v>
                </c:pt>
                <c:pt idx="72657">
                  <c:v>-5.4531099999999999E-2</c:v>
                </c:pt>
                <c:pt idx="72658">
                  <c:v>-5.5120500000000003E-2</c:v>
                </c:pt>
                <c:pt idx="72659">
                  <c:v>-5.56865E-2</c:v>
                </c:pt>
                <c:pt idx="72660">
                  <c:v>-5.6228899999999998E-2</c:v>
                </c:pt>
                <c:pt idx="72661">
                  <c:v>-5.6747400000000003E-2</c:v>
                </c:pt>
                <c:pt idx="72662">
                  <c:v>-5.72405E-2</c:v>
                </c:pt>
                <c:pt idx="72663">
                  <c:v>-5.7706199999999999E-2</c:v>
                </c:pt>
                <c:pt idx="72664">
                  <c:v>-5.81437E-2</c:v>
                </c:pt>
                <c:pt idx="72665">
                  <c:v>-5.8554200000000001E-2</c:v>
                </c:pt>
                <c:pt idx="72666">
                  <c:v>-5.8939900000000003E-2</c:v>
                </c:pt>
                <c:pt idx="72667">
                  <c:v>-5.9301199999999998E-2</c:v>
                </c:pt>
                <c:pt idx="72668">
                  <c:v>-5.9637599999999999E-2</c:v>
                </c:pt>
                <c:pt idx="72669">
                  <c:v>-5.9948700000000001E-2</c:v>
                </c:pt>
                <c:pt idx="72670">
                  <c:v>-6.0234200000000002E-2</c:v>
                </c:pt>
                <c:pt idx="72671">
                  <c:v>-6.0492999999999998E-2</c:v>
                </c:pt>
                <c:pt idx="72672">
                  <c:v>-6.0722900000000003E-2</c:v>
                </c:pt>
                <c:pt idx="72673">
                  <c:v>-6.0922999999999998E-2</c:v>
                </c:pt>
                <c:pt idx="72674">
                  <c:v>-6.1094500000000003E-2</c:v>
                </c:pt>
                <c:pt idx="72675">
                  <c:v>-6.1240099999999999E-2</c:v>
                </c:pt>
                <c:pt idx="72676">
                  <c:v>-6.13603E-2</c:v>
                </c:pt>
                <c:pt idx="72677">
                  <c:v>-6.1454099999999998E-2</c:v>
                </c:pt>
                <c:pt idx="72678">
                  <c:v>-6.1521199999999998E-2</c:v>
                </c:pt>
                <c:pt idx="72679">
                  <c:v>-6.1562499999999999E-2</c:v>
                </c:pt>
                <c:pt idx="72680">
                  <c:v>-6.1578399999999998E-2</c:v>
                </c:pt>
                <c:pt idx="72681">
                  <c:v>-6.15676E-2</c:v>
                </c:pt>
                <c:pt idx="72682">
                  <c:v>-6.1529500000000001E-2</c:v>
                </c:pt>
                <c:pt idx="72683">
                  <c:v>-6.1465199999999998E-2</c:v>
                </c:pt>
                <c:pt idx="72684">
                  <c:v>-6.1377599999999997E-2</c:v>
                </c:pt>
                <c:pt idx="72685">
                  <c:v>-6.1268799999999998E-2</c:v>
                </c:pt>
                <c:pt idx="72686">
                  <c:v>-6.1139600000000002E-2</c:v>
                </c:pt>
                <c:pt idx="72687">
                  <c:v>-6.0989799999999997E-2</c:v>
                </c:pt>
                <c:pt idx="72688">
                  <c:v>-6.0820100000000002E-2</c:v>
                </c:pt>
                <c:pt idx="72689">
                  <c:v>-6.0632800000000001E-2</c:v>
                </c:pt>
                <c:pt idx="72690">
                  <c:v>-6.0431800000000001E-2</c:v>
                </c:pt>
                <c:pt idx="72691">
                  <c:v>-6.0219200000000001E-2</c:v>
                </c:pt>
                <c:pt idx="72692">
                  <c:v>-5.9994400000000003E-2</c:v>
                </c:pt>
                <c:pt idx="72693">
                  <c:v>-5.9756499999999997E-2</c:v>
                </c:pt>
                <c:pt idx="72694">
                  <c:v>-5.9506499999999997E-2</c:v>
                </c:pt>
                <c:pt idx="72695">
                  <c:v>-5.9246699999999999E-2</c:v>
                </c:pt>
                <c:pt idx="72696">
                  <c:v>-5.8980100000000001E-2</c:v>
                </c:pt>
                <c:pt idx="72697">
                  <c:v>-5.8708700000000003E-2</c:v>
                </c:pt>
                <c:pt idx="72698">
                  <c:v>-5.8433300000000001E-2</c:v>
                </c:pt>
                <c:pt idx="72699">
                  <c:v>-5.8155199999999997E-2</c:v>
                </c:pt>
                <c:pt idx="72700">
                  <c:v>-5.7875500000000003E-2</c:v>
                </c:pt>
                <c:pt idx="72701">
                  <c:v>-5.7594399999999997E-2</c:v>
                </c:pt>
                <c:pt idx="72702">
                  <c:v>-5.7313299999999998E-2</c:v>
                </c:pt>
                <c:pt idx="72703">
                  <c:v>-5.7036200000000002E-2</c:v>
                </c:pt>
                <c:pt idx="72704">
                  <c:v>-5.6767100000000001E-2</c:v>
                </c:pt>
                <c:pt idx="72705">
                  <c:v>-5.65072E-2</c:v>
                </c:pt>
                <c:pt idx="72706">
                  <c:v>-5.6256399999999998E-2</c:v>
                </c:pt>
                <c:pt idx="72707">
                  <c:v>-5.6016200000000002E-2</c:v>
                </c:pt>
                <c:pt idx="72708">
                  <c:v>-5.57888E-2</c:v>
                </c:pt>
                <c:pt idx="72709">
                  <c:v>-5.5575600000000003E-2</c:v>
                </c:pt>
                <c:pt idx="72710">
                  <c:v>-5.5375500000000001E-2</c:v>
                </c:pt>
                <c:pt idx="72711">
                  <c:v>-5.5187800000000002E-2</c:v>
                </c:pt>
                <c:pt idx="72712">
                  <c:v>-5.5012999999999999E-2</c:v>
                </c:pt>
                <c:pt idx="72713">
                  <c:v>-5.4852699999999997E-2</c:v>
                </c:pt>
                <c:pt idx="72714">
                  <c:v>-5.4709399999999998E-2</c:v>
                </c:pt>
                <c:pt idx="72715">
                  <c:v>-5.4586000000000003E-2</c:v>
                </c:pt>
                <c:pt idx="72716">
                  <c:v>-5.4485100000000002E-2</c:v>
                </c:pt>
                <c:pt idx="72717">
                  <c:v>-5.4409199999999998E-2</c:v>
                </c:pt>
                <c:pt idx="72718">
                  <c:v>-5.4360199999999997E-2</c:v>
                </c:pt>
                <c:pt idx="72719">
                  <c:v>-5.4338900000000002E-2</c:v>
                </c:pt>
                <c:pt idx="72720">
                  <c:v>-5.4344499999999997E-2</c:v>
                </c:pt>
                <c:pt idx="72721">
                  <c:v>-5.4376000000000001E-2</c:v>
                </c:pt>
                <c:pt idx="72722">
                  <c:v>-5.4434200000000002E-2</c:v>
                </c:pt>
                <c:pt idx="72723">
                  <c:v>-5.45198E-2</c:v>
                </c:pt>
                <c:pt idx="72724">
                  <c:v>-5.4631399999999997E-2</c:v>
                </c:pt>
                <c:pt idx="72725">
                  <c:v>-5.4766700000000001E-2</c:v>
                </c:pt>
                <c:pt idx="72726">
                  <c:v>-5.49252E-2</c:v>
                </c:pt>
                <c:pt idx="72727">
                  <c:v>-5.5109900000000003E-2</c:v>
                </c:pt>
                <c:pt idx="72728">
                  <c:v>-5.5325800000000001E-2</c:v>
                </c:pt>
                <c:pt idx="72729">
                  <c:v>-5.5576E-2</c:v>
                </c:pt>
                <c:pt idx="72730">
                  <c:v>-5.5860800000000002E-2</c:v>
                </c:pt>
                <c:pt idx="72731">
                  <c:v>-5.6179899999999998E-2</c:v>
                </c:pt>
                <c:pt idx="72732">
                  <c:v>-5.6534000000000001E-2</c:v>
                </c:pt>
                <c:pt idx="72733">
                  <c:v>-5.6924700000000002E-2</c:v>
                </c:pt>
                <c:pt idx="72734">
                  <c:v>-5.7352500000000001E-2</c:v>
                </c:pt>
                <c:pt idx="72735">
                  <c:v>-5.7817300000000002E-2</c:v>
                </c:pt>
                <c:pt idx="72736">
                  <c:v>-5.8319099999999999E-2</c:v>
                </c:pt>
                <c:pt idx="72737">
                  <c:v>-5.8858899999999999E-2</c:v>
                </c:pt>
                <c:pt idx="72738">
                  <c:v>-5.9437200000000003E-2</c:v>
                </c:pt>
                <c:pt idx="72739">
                  <c:v>-6.0052500000000002E-2</c:v>
                </c:pt>
                <c:pt idx="72740">
                  <c:v>-6.0703699999999999E-2</c:v>
                </c:pt>
                <c:pt idx="72741">
                  <c:v>-6.13936E-2</c:v>
                </c:pt>
                <c:pt idx="72742">
                  <c:v>-6.2126199999999999E-2</c:v>
                </c:pt>
                <c:pt idx="72743">
                  <c:v>-6.2902E-2</c:v>
                </c:pt>
                <c:pt idx="72744">
                  <c:v>-6.3718899999999995E-2</c:v>
                </c:pt>
                <c:pt idx="72745">
                  <c:v>-6.4574199999999998E-2</c:v>
                </c:pt>
                <c:pt idx="72746">
                  <c:v>-6.5468100000000001E-2</c:v>
                </c:pt>
                <c:pt idx="72747">
                  <c:v>-6.64019E-2</c:v>
                </c:pt>
                <c:pt idx="72748">
                  <c:v>-6.7376400000000003E-2</c:v>
                </c:pt>
                <c:pt idx="72749">
                  <c:v>-6.8390300000000001E-2</c:v>
                </c:pt>
                <c:pt idx="72750">
                  <c:v>-6.9439899999999999E-2</c:v>
                </c:pt>
                <c:pt idx="72751">
                  <c:v>-7.0522199999999993E-2</c:v>
                </c:pt>
                <c:pt idx="72752">
                  <c:v>-7.1636500000000006E-2</c:v>
                </c:pt>
                <c:pt idx="72753">
                  <c:v>-7.2782700000000006E-2</c:v>
                </c:pt>
                <c:pt idx="72754">
                  <c:v>-7.3958200000000002E-2</c:v>
                </c:pt>
                <c:pt idx="72755">
                  <c:v>-7.5159500000000004E-2</c:v>
                </c:pt>
                <c:pt idx="72756">
                  <c:v>-7.6385300000000003E-2</c:v>
                </c:pt>
                <c:pt idx="72757">
                  <c:v>-7.7635899999999994E-2</c:v>
                </c:pt>
                <c:pt idx="72758">
                  <c:v>-7.8911300000000004E-2</c:v>
                </c:pt>
                <c:pt idx="72759">
                  <c:v>-8.0209799999999998E-2</c:v>
                </c:pt>
                <c:pt idx="72760">
                  <c:v>-8.1528799999999998E-2</c:v>
                </c:pt>
                <c:pt idx="72761">
                  <c:v>-8.2867099999999999E-2</c:v>
                </c:pt>
                <c:pt idx="72762">
                  <c:v>-8.4226099999999998E-2</c:v>
                </c:pt>
                <c:pt idx="72763">
                  <c:v>-8.5607199999999994E-2</c:v>
                </c:pt>
                <c:pt idx="72764">
                  <c:v>-8.7008699999999994E-2</c:v>
                </c:pt>
                <c:pt idx="72765">
                  <c:v>-8.8428699999999999E-2</c:v>
                </c:pt>
                <c:pt idx="72766">
                  <c:v>-8.9865200000000006E-2</c:v>
                </c:pt>
                <c:pt idx="72767">
                  <c:v>-9.1316499999999995E-2</c:v>
                </c:pt>
                <c:pt idx="72768">
                  <c:v>-9.2780899999999999E-2</c:v>
                </c:pt>
                <c:pt idx="72769">
                  <c:v>-9.4257300000000002E-2</c:v>
                </c:pt>
                <c:pt idx="72770">
                  <c:v>-9.5746300000000006E-2</c:v>
                </c:pt>
                <c:pt idx="72771">
                  <c:v>-9.7249199999999994E-2</c:v>
                </c:pt>
                <c:pt idx="72772">
                  <c:v>-9.8765400000000003E-2</c:v>
                </c:pt>
                <c:pt idx="72773">
                  <c:v>-0.10029</c:v>
                </c:pt>
                <c:pt idx="72774">
                  <c:v>-0.101817</c:v>
                </c:pt>
                <c:pt idx="72775">
                  <c:v>-0.103343</c:v>
                </c:pt>
                <c:pt idx="72776">
                  <c:v>-0.104865</c:v>
                </c:pt>
                <c:pt idx="72777">
                  <c:v>-0.106382</c:v>
                </c:pt>
                <c:pt idx="72778">
                  <c:v>-0.107894</c:v>
                </c:pt>
                <c:pt idx="72779">
                  <c:v>-0.109398</c:v>
                </c:pt>
                <c:pt idx="72780">
                  <c:v>-0.11089</c:v>
                </c:pt>
                <c:pt idx="72781">
                  <c:v>-0.11236699999999999</c:v>
                </c:pt>
                <c:pt idx="72782">
                  <c:v>-0.11383</c:v>
                </c:pt>
                <c:pt idx="72783">
                  <c:v>-0.115277</c:v>
                </c:pt>
                <c:pt idx="72784">
                  <c:v>-0.11670899999999999</c:v>
                </c:pt>
                <c:pt idx="72785">
                  <c:v>-0.118122</c:v>
                </c:pt>
                <c:pt idx="72786">
                  <c:v>-0.119515</c:v>
                </c:pt>
                <c:pt idx="72787">
                  <c:v>-0.12088699999999999</c:v>
                </c:pt>
                <c:pt idx="72788">
                  <c:v>-0.122235</c:v>
                </c:pt>
                <c:pt idx="72789">
                  <c:v>-0.123554</c:v>
                </c:pt>
                <c:pt idx="72790">
                  <c:v>-0.124848</c:v>
                </c:pt>
                <c:pt idx="72791">
                  <c:v>-0.12612300000000001</c:v>
                </c:pt>
                <c:pt idx="72792">
                  <c:v>-0.12738099999999999</c:v>
                </c:pt>
                <c:pt idx="72793">
                  <c:v>-0.12862100000000001</c:v>
                </c:pt>
                <c:pt idx="72794">
                  <c:v>-0.12984499999999999</c:v>
                </c:pt>
                <c:pt idx="72795">
                  <c:v>-0.13105600000000001</c:v>
                </c:pt>
                <c:pt idx="72796">
                  <c:v>-0.13225400000000001</c:v>
                </c:pt>
                <c:pt idx="72797">
                  <c:v>-0.133439</c:v>
                </c:pt>
                <c:pt idx="72798">
                  <c:v>-0.134606</c:v>
                </c:pt>
                <c:pt idx="72799">
                  <c:v>-0.13575400000000001</c:v>
                </c:pt>
                <c:pt idx="72800">
                  <c:v>-0.13688400000000001</c:v>
                </c:pt>
                <c:pt idx="72801">
                  <c:v>-0.13799500000000001</c:v>
                </c:pt>
                <c:pt idx="72802">
                  <c:v>-0.13909099999999999</c:v>
                </c:pt>
                <c:pt idx="72803">
                  <c:v>-0.14017499999999999</c:v>
                </c:pt>
                <c:pt idx="72804">
                  <c:v>-0.14125099999999999</c:v>
                </c:pt>
                <c:pt idx="72805">
                  <c:v>-0.142321</c:v>
                </c:pt>
                <c:pt idx="72806">
                  <c:v>-0.14338600000000001</c:v>
                </c:pt>
                <c:pt idx="72807">
                  <c:v>-0.14444499999999999</c:v>
                </c:pt>
                <c:pt idx="72808">
                  <c:v>-0.14549500000000001</c:v>
                </c:pt>
                <c:pt idx="72809">
                  <c:v>-0.146534</c:v>
                </c:pt>
                <c:pt idx="72810">
                  <c:v>-0.147566</c:v>
                </c:pt>
                <c:pt idx="72811">
                  <c:v>-0.148591</c:v>
                </c:pt>
                <c:pt idx="72812">
                  <c:v>-0.14960699999999999</c:v>
                </c:pt>
                <c:pt idx="72813">
                  <c:v>-0.150616</c:v>
                </c:pt>
                <c:pt idx="72814">
                  <c:v>-0.151619</c:v>
                </c:pt>
                <c:pt idx="72815">
                  <c:v>-0.15262300000000001</c:v>
                </c:pt>
                <c:pt idx="72816">
                  <c:v>-0.15363199999999999</c:v>
                </c:pt>
                <c:pt idx="72817">
                  <c:v>-0.15464900000000001</c:v>
                </c:pt>
                <c:pt idx="72818">
                  <c:v>-0.15567400000000001</c:v>
                </c:pt>
                <c:pt idx="72819">
                  <c:v>-0.15671099999999999</c:v>
                </c:pt>
                <c:pt idx="72820">
                  <c:v>-0.15776499999999999</c:v>
                </c:pt>
                <c:pt idx="72821">
                  <c:v>-0.15883700000000001</c:v>
                </c:pt>
                <c:pt idx="72822">
                  <c:v>-0.15992999999999999</c:v>
                </c:pt>
                <c:pt idx="72823">
                  <c:v>-0.16104399999999999</c:v>
                </c:pt>
                <c:pt idx="72824">
                  <c:v>-0.16217899999999999</c:v>
                </c:pt>
                <c:pt idx="72825">
                  <c:v>-0.16334000000000001</c:v>
                </c:pt>
                <c:pt idx="72826">
                  <c:v>-0.16452700000000001</c:v>
                </c:pt>
                <c:pt idx="72827">
                  <c:v>-0.165741</c:v>
                </c:pt>
                <c:pt idx="72828">
                  <c:v>-0.16697999999999999</c:v>
                </c:pt>
                <c:pt idx="72829">
                  <c:v>-0.16825000000000001</c:v>
                </c:pt>
                <c:pt idx="72830">
                  <c:v>-0.16955500000000001</c:v>
                </c:pt>
                <c:pt idx="72831">
                  <c:v>-0.17089599999999999</c:v>
                </c:pt>
                <c:pt idx="72832">
                  <c:v>-0.17227100000000001</c:v>
                </c:pt>
                <c:pt idx="72833">
                  <c:v>-0.173679</c:v>
                </c:pt>
                <c:pt idx="72834">
                  <c:v>-0.17512</c:v>
                </c:pt>
                <c:pt idx="72835">
                  <c:v>-0.176596</c:v>
                </c:pt>
                <c:pt idx="72836">
                  <c:v>-0.17810699999999999</c:v>
                </c:pt>
                <c:pt idx="72837">
                  <c:v>-0.17965100000000001</c:v>
                </c:pt>
                <c:pt idx="72838">
                  <c:v>-0.181228</c:v>
                </c:pt>
                <c:pt idx="72839">
                  <c:v>-0.182839</c:v>
                </c:pt>
                <c:pt idx="72840">
                  <c:v>-0.18448200000000001</c:v>
                </c:pt>
                <c:pt idx="72841">
                  <c:v>-0.18615100000000001</c:v>
                </c:pt>
                <c:pt idx="72842">
                  <c:v>-0.187838</c:v>
                </c:pt>
                <c:pt idx="72843">
                  <c:v>-0.18953999999999999</c:v>
                </c:pt>
                <c:pt idx="72844">
                  <c:v>-0.19125600000000001</c:v>
                </c:pt>
                <c:pt idx="72845">
                  <c:v>-0.19298799999999999</c:v>
                </c:pt>
                <c:pt idx="72846">
                  <c:v>-0.19473799999999999</c:v>
                </c:pt>
                <c:pt idx="72847">
                  <c:v>-0.19650799999999999</c:v>
                </c:pt>
                <c:pt idx="72848">
                  <c:v>-0.198294</c:v>
                </c:pt>
                <c:pt idx="72849">
                  <c:v>-0.200096</c:v>
                </c:pt>
                <c:pt idx="72850">
                  <c:v>-0.20191500000000001</c:v>
                </c:pt>
                <c:pt idx="72851">
                  <c:v>-0.20375399999999999</c:v>
                </c:pt>
                <c:pt idx="72852">
                  <c:v>-0.20561599999999999</c:v>
                </c:pt>
                <c:pt idx="72853">
                  <c:v>-0.20749799999999999</c:v>
                </c:pt>
                <c:pt idx="72854">
                  <c:v>-0.2094</c:v>
                </c:pt>
                <c:pt idx="72855">
                  <c:v>-0.211317</c:v>
                </c:pt>
                <c:pt idx="72856">
                  <c:v>-0.21324899999999999</c:v>
                </c:pt>
                <c:pt idx="72857">
                  <c:v>-0.215198</c:v>
                </c:pt>
                <c:pt idx="72858">
                  <c:v>-0.21716299999999999</c:v>
                </c:pt>
                <c:pt idx="72859">
                  <c:v>-0.21914400000000001</c:v>
                </c:pt>
                <c:pt idx="72860">
                  <c:v>-0.221135</c:v>
                </c:pt>
                <c:pt idx="72861">
                  <c:v>-0.22312899999999999</c:v>
                </c:pt>
                <c:pt idx="72862">
                  <c:v>-0.22511999999999999</c:v>
                </c:pt>
                <c:pt idx="72863">
                  <c:v>-0.227105</c:v>
                </c:pt>
                <c:pt idx="72864">
                  <c:v>-0.229078</c:v>
                </c:pt>
                <c:pt idx="72865">
                  <c:v>-0.23103499999999999</c:v>
                </c:pt>
                <c:pt idx="72866">
                  <c:v>-0.23297000000000001</c:v>
                </c:pt>
                <c:pt idx="72867">
                  <c:v>-0.23488100000000001</c:v>
                </c:pt>
                <c:pt idx="72868">
                  <c:v>-0.236766</c:v>
                </c:pt>
                <c:pt idx="72869">
                  <c:v>-0.238626</c:v>
                </c:pt>
                <c:pt idx="72870">
                  <c:v>-0.24045800000000001</c:v>
                </c:pt>
                <c:pt idx="72871">
                  <c:v>-0.242261</c:v>
                </c:pt>
                <c:pt idx="72872">
                  <c:v>-0.24402799999999999</c:v>
                </c:pt>
                <c:pt idx="72873">
                  <c:v>-0.245758</c:v>
                </c:pt>
                <c:pt idx="72874">
                  <c:v>-0.247446</c:v>
                </c:pt>
                <c:pt idx="72875">
                  <c:v>-0.24909100000000001</c:v>
                </c:pt>
                <c:pt idx="72876">
                  <c:v>-0.25068499999999999</c:v>
                </c:pt>
                <c:pt idx="72877">
                  <c:v>-0.25222499999999998</c:v>
                </c:pt>
                <c:pt idx="72878">
                  <c:v>-0.25371199999999999</c:v>
                </c:pt>
                <c:pt idx="72879">
                  <c:v>-0.25514900000000001</c:v>
                </c:pt>
                <c:pt idx="72880">
                  <c:v>-0.25653900000000002</c:v>
                </c:pt>
                <c:pt idx="72881">
                  <c:v>-0.25788499999999998</c:v>
                </c:pt>
                <c:pt idx="72882">
                  <c:v>-0.259189</c:v>
                </c:pt>
                <c:pt idx="72883">
                  <c:v>-0.26045299999999999</c:v>
                </c:pt>
                <c:pt idx="72884">
                  <c:v>-0.26167400000000002</c:v>
                </c:pt>
                <c:pt idx="72885">
                  <c:v>-0.262845</c:v>
                </c:pt>
                <c:pt idx="72886">
                  <c:v>-0.26396500000000001</c:v>
                </c:pt>
                <c:pt idx="72887">
                  <c:v>-0.26502999999999999</c:v>
                </c:pt>
                <c:pt idx="72888">
                  <c:v>-0.266038</c:v>
                </c:pt>
                <c:pt idx="72889">
                  <c:v>-0.26699000000000001</c:v>
                </c:pt>
                <c:pt idx="72890">
                  <c:v>-0.26788899999999999</c:v>
                </c:pt>
                <c:pt idx="72891">
                  <c:v>-0.26873900000000001</c:v>
                </c:pt>
                <c:pt idx="72892">
                  <c:v>-0.26953899999999997</c:v>
                </c:pt>
                <c:pt idx="72893">
                  <c:v>-0.270287</c:v>
                </c:pt>
                <c:pt idx="72894">
                  <c:v>-0.27098100000000003</c:v>
                </c:pt>
                <c:pt idx="72895">
                  <c:v>-0.27161999999999997</c:v>
                </c:pt>
                <c:pt idx="72896">
                  <c:v>-0.272204</c:v>
                </c:pt>
                <c:pt idx="72897">
                  <c:v>-0.27273399999999998</c:v>
                </c:pt>
                <c:pt idx="72898">
                  <c:v>-0.27321000000000001</c:v>
                </c:pt>
                <c:pt idx="72899">
                  <c:v>-0.27363599999999999</c:v>
                </c:pt>
                <c:pt idx="72900">
                  <c:v>-0.27401199999999998</c:v>
                </c:pt>
                <c:pt idx="72901">
                  <c:v>-0.274341</c:v>
                </c:pt>
                <c:pt idx="72902">
                  <c:v>-0.27462599999999998</c:v>
                </c:pt>
                <c:pt idx="72903">
                  <c:v>-0.27487200000000001</c:v>
                </c:pt>
                <c:pt idx="72904">
                  <c:v>-0.27508300000000002</c:v>
                </c:pt>
                <c:pt idx="72905">
                  <c:v>-0.27525899999999998</c:v>
                </c:pt>
                <c:pt idx="72906">
                  <c:v>-0.27540100000000001</c:v>
                </c:pt>
                <c:pt idx="72907">
                  <c:v>-0.27550999999999998</c:v>
                </c:pt>
                <c:pt idx="72908">
                  <c:v>-0.27558899999999997</c:v>
                </c:pt>
                <c:pt idx="72909">
                  <c:v>-0.27564100000000002</c:v>
                </c:pt>
                <c:pt idx="72910">
                  <c:v>-0.27566499999999999</c:v>
                </c:pt>
                <c:pt idx="72911">
                  <c:v>-0.27565899999999999</c:v>
                </c:pt>
                <c:pt idx="72912">
                  <c:v>-0.27562599999999998</c:v>
                </c:pt>
                <c:pt idx="72913">
                  <c:v>-0.27556999999999998</c:v>
                </c:pt>
                <c:pt idx="72914">
                  <c:v>-0.27549499999999999</c:v>
                </c:pt>
                <c:pt idx="72915">
                  <c:v>-0.27540199999999998</c:v>
                </c:pt>
                <c:pt idx="72916">
                  <c:v>-0.27528999999999998</c:v>
                </c:pt>
                <c:pt idx="72917">
                  <c:v>-0.27516499999999999</c:v>
                </c:pt>
                <c:pt idx="72918">
                  <c:v>-0.275032</c:v>
                </c:pt>
                <c:pt idx="72919">
                  <c:v>-0.27489400000000003</c:v>
                </c:pt>
                <c:pt idx="72920">
                  <c:v>-0.27475300000000002</c:v>
                </c:pt>
                <c:pt idx="72921">
                  <c:v>-0.27460800000000002</c:v>
                </c:pt>
                <c:pt idx="72922">
                  <c:v>-0.27445999999999998</c:v>
                </c:pt>
                <c:pt idx="72923">
                  <c:v>-0.27431</c:v>
                </c:pt>
                <c:pt idx="72924">
                  <c:v>-0.27415899999999999</c:v>
                </c:pt>
                <c:pt idx="72925">
                  <c:v>-0.27400799999999997</c:v>
                </c:pt>
                <c:pt idx="72926">
                  <c:v>-0.27385900000000002</c:v>
                </c:pt>
                <c:pt idx="72927">
                  <c:v>-0.27371400000000001</c:v>
                </c:pt>
                <c:pt idx="72928">
                  <c:v>-0.27356599999999998</c:v>
                </c:pt>
                <c:pt idx="72929">
                  <c:v>-0.27340599999999998</c:v>
                </c:pt>
                <c:pt idx="72930">
                  <c:v>-0.273229</c:v>
                </c:pt>
                <c:pt idx="72931">
                  <c:v>-0.27303300000000003</c:v>
                </c:pt>
                <c:pt idx="72932">
                  <c:v>-0.27281899999999998</c:v>
                </c:pt>
                <c:pt idx="72933">
                  <c:v>-0.272588</c:v>
                </c:pt>
                <c:pt idx="72934">
                  <c:v>-0.272343</c:v>
                </c:pt>
                <c:pt idx="72935">
                  <c:v>-0.27208500000000002</c:v>
                </c:pt>
                <c:pt idx="72936">
                  <c:v>-0.271814</c:v>
                </c:pt>
                <c:pt idx="72937">
                  <c:v>-0.271532</c:v>
                </c:pt>
                <c:pt idx="72938">
                  <c:v>-0.27124700000000002</c:v>
                </c:pt>
                <c:pt idx="72939">
                  <c:v>-0.27096700000000001</c:v>
                </c:pt>
                <c:pt idx="72940">
                  <c:v>-0.27069399999999999</c:v>
                </c:pt>
                <c:pt idx="72941">
                  <c:v>-0.27043200000000001</c:v>
                </c:pt>
                <c:pt idx="72942">
                  <c:v>-0.27018300000000001</c:v>
                </c:pt>
                <c:pt idx="72943">
                  <c:v>-0.26994499999999999</c:v>
                </c:pt>
                <c:pt idx="72944">
                  <c:v>-0.26971899999999999</c:v>
                </c:pt>
                <c:pt idx="72945">
                  <c:v>-0.26950499999999999</c:v>
                </c:pt>
                <c:pt idx="72946">
                  <c:v>-0.26929900000000001</c:v>
                </c:pt>
                <c:pt idx="72947">
                  <c:v>-0.26910200000000001</c:v>
                </c:pt>
                <c:pt idx="72948">
                  <c:v>-0.26891100000000001</c:v>
                </c:pt>
                <c:pt idx="72949">
                  <c:v>-0.26872099999999999</c:v>
                </c:pt>
                <c:pt idx="72950">
                  <c:v>-0.26852599999999999</c:v>
                </c:pt>
                <c:pt idx="72951">
                  <c:v>-0.26831700000000003</c:v>
                </c:pt>
                <c:pt idx="72952">
                  <c:v>-0.26808799999999999</c:v>
                </c:pt>
                <c:pt idx="72953">
                  <c:v>-0.26783000000000001</c:v>
                </c:pt>
                <c:pt idx="72954">
                  <c:v>-0.26754099999999997</c:v>
                </c:pt>
                <c:pt idx="72955">
                  <c:v>-0.26722099999999999</c:v>
                </c:pt>
                <c:pt idx="72956">
                  <c:v>-0.266874</c:v>
                </c:pt>
                <c:pt idx="72957">
                  <c:v>-0.26650299999999999</c:v>
                </c:pt>
                <c:pt idx="72958">
                  <c:v>-0.26610600000000001</c:v>
                </c:pt>
                <c:pt idx="72959">
                  <c:v>-0.26568199999999997</c:v>
                </c:pt>
                <c:pt idx="72960">
                  <c:v>-0.26522600000000002</c:v>
                </c:pt>
                <c:pt idx="72961">
                  <c:v>-0.26473600000000003</c:v>
                </c:pt>
                <c:pt idx="72962">
                  <c:v>-0.264212</c:v>
                </c:pt>
                <c:pt idx="72963">
                  <c:v>-0.263652</c:v>
                </c:pt>
                <c:pt idx="72964">
                  <c:v>-0.26305699999999999</c:v>
                </c:pt>
                <c:pt idx="72965">
                  <c:v>-0.26242900000000002</c:v>
                </c:pt>
                <c:pt idx="72966">
                  <c:v>-0.26177</c:v>
                </c:pt>
                <c:pt idx="72967">
                  <c:v>-0.26108500000000001</c:v>
                </c:pt>
                <c:pt idx="72968">
                  <c:v>-0.26038</c:v>
                </c:pt>
                <c:pt idx="72969">
                  <c:v>-0.259656</c:v>
                </c:pt>
                <c:pt idx="72970">
                  <c:v>-0.25891599999999998</c:v>
                </c:pt>
                <c:pt idx="72971">
                  <c:v>-0.258158</c:v>
                </c:pt>
                <c:pt idx="72972">
                  <c:v>-0.257378</c:v>
                </c:pt>
                <c:pt idx="72973">
                  <c:v>-0.25657000000000002</c:v>
                </c:pt>
                <c:pt idx="72974">
                  <c:v>-0.25573200000000001</c:v>
                </c:pt>
                <c:pt idx="72975">
                  <c:v>-0.25486500000000001</c:v>
                </c:pt>
                <c:pt idx="72976">
                  <c:v>-0.25396999999999997</c:v>
                </c:pt>
                <c:pt idx="72977">
                  <c:v>-0.25304700000000002</c:v>
                </c:pt>
                <c:pt idx="72978">
                  <c:v>-0.25209500000000001</c:v>
                </c:pt>
                <c:pt idx="72979">
                  <c:v>-0.25110900000000003</c:v>
                </c:pt>
                <c:pt idx="72980">
                  <c:v>-0.25008399999999997</c:v>
                </c:pt>
                <c:pt idx="72981">
                  <c:v>-0.24901699999999999</c:v>
                </c:pt>
                <c:pt idx="72982">
                  <c:v>-0.24791299999999999</c:v>
                </c:pt>
                <c:pt idx="72983">
                  <c:v>-0.246776</c:v>
                </c:pt>
                <c:pt idx="72984">
                  <c:v>-0.24560999999999999</c:v>
                </c:pt>
                <c:pt idx="72985">
                  <c:v>-0.244418</c:v>
                </c:pt>
                <c:pt idx="72986">
                  <c:v>-0.243205</c:v>
                </c:pt>
                <c:pt idx="72987">
                  <c:v>-0.241975</c:v>
                </c:pt>
                <c:pt idx="72988">
                  <c:v>-0.240728</c:v>
                </c:pt>
                <c:pt idx="72989">
                  <c:v>-0.23946500000000001</c:v>
                </c:pt>
                <c:pt idx="72990">
                  <c:v>-0.23819000000000001</c:v>
                </c:pt>
                <c:pt idx="72991">
                  <c:v>-0.23690800000000001</c:v>
                </c:pt>
                <c:pt idx="72992">
                  <c:v>-0.23562</c:v>
                </c:pt>
                <c:pt idx="72993">
                  <c:v>-0.234324</c:v>
                </c:pt>
                <c:pt idx="72994">
                  <c:v>-0.233019</c:v>
                </c:pt>
                <c:pt idx="72995">
                  <c:v>-0.23171</c:v>
                </c:pt>
                <c:pt idx="72996">
                  <c:v>-0.23039599999999999</c:v>
                </c:pt>
                <c:pt idx="72997">
                  <c:v>-0.229078</c:v>
                </c:pt>
                <c:pt idx="72998">
                  <c:v>-0.22775300000000001</c:v>
                </c:pt>
                <c:pt idx="72999">
                  <c:v>-0.22642000000000001</c:v>
                </c:pt>
                <c:pt idx="73000">
                  <c:v>-0.22508</c:v>
                </c:pt>
                <c:pt idx="73001">
                  <c:v>-0.223741</c:v>
                </c:pt>
                <c:pt idx="73002">
                  <c:v>-0.22240299999999999</c:v>
                </c:pt>
                <c:pt idx="73003">
                  <c:v>-0.22107099999999999</c:v>
                </c:pt>
                <c:pt idx="73004">
                  <c:v>-0.219748</c:v>
                </c:pt>
                <c:pt idx="73005">
                  <c:v>-0.21843799999999999</c:v>
                </c:pt>
                <c:pt idx="73006">
                  <c:v>-0.217142</c:v>
                </c:pt>
                <c:pt idx="73007">
                  <c:v>-0.215862</c:v>
                </c:pt>
                <c:pt idx="73008">
                  <c:v>-0.21459900000000001</c:v>
                </c:pt>
                <c:pt idx="73009">
                  <c:v>-0.21335299999999999</c:v>
                </c:pt>
                <c:pt idx="73010">
                  <c:v>-0.21212500000000001</c:v>
                </c:pt>
                <c:pt idx="73011">
                  <c:v>-0.21091699999999999</c:v>
                </c:pt>
                <c:pt idx="73012">
                  <c:v>-0.20973600000000001</c:v>
                </c:pt>
                <c:pt idx="73013">
                  <c:v>-0.20858399999999999</c:v>
                </c:pt>
                <c:pt idx="73014">
                  <c:v>-0.20746300000000001</c:v>
                </c:pt>
                <c:pt idx="73015">
                  <c:v>-0.206375</c:v>
                </c:pt>
                <c:pt idx="73016">
                  <c:v>-0.205316</c:v>
                </c:pt>
                <c:pt idx="73017">
                  <c:v>-0.20428499999999999</c:v>
                </c:pt>
                <c:pt idx="73018">
                  <c:v>-0.20327899999999999</c:v>
                </c:pt>
                <c:pt idx="73019">
                  <c:v>-0.20230000000000001</c:v>
                </c:pt>
                <c:pt idx="73020">
                  <c:v>-0.201348</c:v>
                </c:pt>
                <c:pt idx="73021">
                  <c:v>-0.20042299999999999</c:v>
                </c:pt>
                <c:pt idx="73022">
                  <c:v>-0.19953000000000001</c:v>
                </c:pt>
                <c:pt idx="73023">
                  <c:v>-0.19867199999999999</c:v>
                </c:pt>
                <c:pt idx="73024">
                  <c:v>-0.197852</c:v>
                </c:pt>
                <c:pt idx="73025">
                  <c:v>-0.197075</c:v>
                </c:pt>
                <c:pt idx="73026">
                  <c:v>-0.19634599999999999</c:v>
                </c:pt>
                <c:pt idx="73027">
                  <c:v>-0.19567499999999999</c:v>
                </c:pt>
                <c:pt idx="73028">
                  <c:v>-0.19506799999999999</c:v>
                </c:pt>
                <c:pt idx="73029">
                  <c:v>-0.194526</c:v>
                </c:pt>
                <c:pt idx="73030">
                  <c:v>-0.19405</c:v>
                </c:pt>
                <c:pt idx="73031">
                  <c:v>-0.193634</c:v>
                </c:pt>
                <c:pt idx="73032">
                  <c:v>-0.193272</c:v>
                </c:pt>
                <c:pt idx="73033">
                  <c:v>-0.192963</c:v>
                </c:pt>
                <c:pt idx="73034">
                  <c:v>-0.192714</c:v>
                </c:pt>
                <c:pt idx="73035">
                  <c:v>-0.19253400000000001</c:v>
                </c:pt>
                <c:pt idx="73036">
                  <c:v>-0.19242699999999999</c:v>
                </c:pt>
                <c:pt idx="73037">
                  <c:v>-0.192386</c:v>
                </c:pt>
                <c:pt idx="73038">
                  <c:v>-0.19239800000000001</c:v>
                </c:pt>
                <c:pt idx="73039">
                  <c:v>-0.19245499999999999</c:v>
                </c:pt>
                <c:pt idx="73040">
                  <c:v>-0.192553</c:v>
                </c:pt>
                <c:pt idx="73041">
                  <c:v>-0.192686</c:v>
                </c:pt>
                <c:pt idx="73042">
                  <c:v>-0.192852</c:v>
                </c:pt>
                <c:pt idx="73043">
                  <c:v>-0.193051</c:v>
                </c:pt>
                <c:pt idx="73044">
                  <c:v>-0.19328899999999999</c:v>
                </c:pt>
                <c:pt idx="73045">
                  <c:v>-0.19357099999999999</c:v>
                </c:pt>
                <c:pt idx="73046">
                  <c:v>-0.19390199999999999</c:v>
                </c:pt>
                <c:pt idx="73047">
                  <c:v>-0.19428000000000001</c:v>
                </c:pt>
                <c:pt idx="73048">
                  <c:v>-0.19470299999999999</c:v>
                </c:pt>
                <c:pt idx="73049">
                  <c:v>-0.19516900000000001</c:v>
                </c:pt>
                <c:pt idx="73050">
                  <c:v>-0.19567599999999999</c:v>
                </c:pt>
                <c:pt idx="73051">
                  <c:v>-0.19622300000000001</c:v>
                </c:pt>
                <c:pt idx="73052">
                  <c:v>-0.19681000000000001</c:v>
                </c:pt>
                <c:pt idx="73053">
                  <c:v>-0.197436</c:v>
                </c:pt>
                <c:pt idx="73054">
                  <c:v>-0.198101</c:v>
                </c:pt>
                <c:pt idx="73055">
                  <c:v>-0.19880900000000001</c:v>
                </c:pt>
                <c:pt idx="73056">
                  <c:v>-0.19956099999999999</c:v>
                </c:pt>
                <c:pt idx="73057">
                  <c:v>-0.200353</c:v>
                </c:pt>
                <c:pt idx="73058">
                  <c:v>-0.201183</c:v>
                </c:pt>
                <c:pt idx="73059">
                  <c:v>-0.202042</c:v>
                </c:pt>
                <c:pt idx="73060">
                  <c:v>-0.20292499999999999</c:v>
                </c:pt>
                <c:pt idx="73061">
                  <c:v>-0.20382500000000001</c:v>
                </c:pt>
                <c:pt idx="73062">
                  <c:v>-0.20474300000000001</c:v>
                </c:pt>
                <c:pt idx="73063">
                  <c:v>-0.20568400000000001</c:v>
                </c:pt>
                <c:pt idx="73064">
                  <c:v>-0.206649</c:v>
                </c:pt>
                <c:pt idx="73065">
                  <c:v>-0.20763499999999999</c:v>
                </c:pt>
                <c:pt idx="73066">
                  <c:v>-0.20863399999999999</c:v>
                </c:pt>
                <c:pt idx="73067">
                  <c:v>-0.20963799999999999</c:v>
                </c:pt>
                <c:pt idx="73068">
                  <c:v>-0.210643</c:v>
                </c:pt>
                <c:pt idx="73069">
                  <c:v>-0.21165500000000001</c:v>
                </c:pt>
                <c:pt idx="73070">
                  <c:v>-0.21268000000000001</c:v>
                </c:pt>
                <c:pt idx="73071">
                  <c:v>-0.21371899999999999</c:v>
                </c:pt>
                <c:pt idx="73072">
                  <c:v>-0.21477199999999999</c:v>
                </c:pt>
                <c:pt idx="73073">
                  <c:v>-0.215839</c:v>
                </c:pt>
                <c:pt idx="73074">
                  <c:v>-0.21692</c:v>
                </c:pt>
                <c:pt idx="73075">
                  <c:v>-0.21801200000000001</c:v>
                </c:pt>
                <c:pt idx="73076">
                  <c:v>-0.219107</c:v>
                </c:pt>
                <c:pt idx="73077">
                  <c:v>-0.22020300000000001</c:v>
                </c:pt>
                <c:pt idx="73078">
                  <c:v>-0.221303</c:v>
                </c:pt>
                <c:pt idx="73079">
                  <c:v>-0.222409</c:v>
                </c:pt>
                <c:pt idx="73080">
                  <c:v>-0.223522</c:v>
                </c:pt>
                <c:pt idx="73081">
                  <c:v>-0.224636</c:v>
                </c:pt>
                <c:pt idx="73082">
                  <c:v>-0.225746</c:v>
                </c:pt>
                <c:pt idx="73083">
                  <c:v>-0.22684399999999999</c:v>
                </c:pt>
                <c:pt idx="73084">
                  <c:v>-0.22792399999999999</c:v>
                </c:pt>
                <c:pt idx="73085">
                  <c:v>-0.228986</c:v>
                </c:pt>
                <c:pt idx="73086">
                  <c:v>-0.23003100000000001</c:v>
                </c:pt>
                <c:pt idx="73087">
                  <c:v>-0.23105999999999999</c:v>
                </c:pt>
                <c:pt idx="73088">
                  <c:v>-0.232075</c:v>
                </c:pt>
                <c:pt idx="73089">
                  <c:v>-0.233073</c:v>
                </c:pt>
                <c:pt idx="73090">
                  <c:v>-0.23405400000000001</c:v>
                </c:pt>
                <c:pt idx="73091">
                  <c:v>-0.235017</c:v>
                </c:pt>
                <c:pt idx="73092">
                  <c:v>-0.23596200000000001</c:v>
                </c:pt>
                <c:pt idx="73093">
                  <c:v>-0.23688699999999999</c:v>
                </c:pt>
                <c:pt idx="73094">
                  <c:v>-0.237787</c:v>
                </c:pt>
                <c:pt idx="73095">
                  <c:v>-0.23866000000000001</c:v>
                </c:pt>
                <c:pt idx="73096">
                  <c:v>-0.239506</c:v>
                </c:pt>
                <c:pt idx="73097">
                  <c:v>-0.24032700000000001</c:v>
                </c:pt>
                <c:pt idx="73098">
                  <c:v>-0.24112600000000001</c:v>
                </c:pt>
                <c:pt idx="73099">
                  <c:v>-0.24190400000000001</c:v>
                </c:pt>
                <c:pt idx="73100">
                  <c:v>-0.24265999999999999</c:v>
                </c:pt>
                <c:pt idx="73101">
                  <c:v>-0.24338899999999999</c:v>
                </c:pt>
                <c:pt idx="73102">
                  <c:v>-0.24409</c:v>
                </c:pt>
                <c:pt idx="73103">
                  <c:v>-0.24476200000000001</c:v>
                </c:pt>
                <c:pt idx="73104">
                  <c:v>-0.24540300000000001</c:v>
                </c:pt>
                <c:pt idx="73105">
                  <c:v>-0.24601400000000001</c:v>
                </c:pt>
                <c:pt idx="73106">
                  <c:v>-0.24659800000000001</c:v>
                </c:pt>
                <c:pt idx="73107">
                  <c:v>-0.24715599999999999</c:v>
                </c:pt>
                <c:pt idx="73108">
                  <c:v>-0.24768399999999999</c:v>
                </c:pt>
                <c:pt idx="73109">
                  <c:v>-0.24818499999999999</c:v>
                </c:pt>
                <c:pt idx="73110">
                  <c:v>-0.24866099999999999</c:v>
                </c:pt>
                <c:pt idx="73111">
                  <c:v>-0.24911900000000001</c:v>
                </c:pt>
                <c:pt idx="73112">
                  <c:v>-0.249558</c:v>
                </c:pt>
                <c:pt idx="73113">
                  <c:v>-0.249975</c:v>
                </c:pt>
                <c:pt idx="73114">
                  <c:v>-0.25037300000000001</c:v>
                </c:pt>
                <c:pt idx="73115">
                  <c:v>-0.25075399999999998</c:v>
                </c:pt>
                <c:pt idx="73116">
                  <c:v>-0.25111899999999998</c:v>
                </c:pt>
                <c:pt idx="73117">
                  <c:v>-0.25146800000000002</c:v>
                </c:pt>
                <c:pt idx="73118">
                  <c:v>-0.251799</c:v>
                </c:pt>
                <c:pt idx="73119">
                  <c:v>-0.25210700000000003</c:v>
                </c:pt>
                <c:pt idx="73120">
                  <c:v>-0.252388</c:v>
                </c:pt>
                <c:pt idx="73121">
                  <c:v>-0.25264399999999998</c:v>
                </c:pt>
                <c:pt idx="73122">
                  <c:v>-0.25288300000000002</c:v>
                </c:pt>
                <c:pt idx="73123">
                  <c:v>-0.25311600000000001</c:v>
                </c:pt>
                <c:pt idx="73124">
                  <c:v>-0.25334099999999998</c:v>
                </c:pt>
                <c:pt idx="73125">
                  <c:v>-0.25355100000000003</c:v>
                </c:pt>
                <c:pt idx="73126">
                  <c:v>-0.25373499999999999</c:v>
                </c:pt>
                <c:pt idx="73127">
                  <c:v>-0.25389299999999998</c:v>
                </c:pt>
                <c:pt idx="73128">
                  <c:v>-0.25402599999999997</c:v>
                </c:pt>
                <c:pt idx="73129">
                  <c:v>-0.254137</c:v>
                </c:pt>
                <c:pt idx="73130">
                  <c:v>-0.25422600000000001</c:v>
                </c:pt>
                <c:pt idx="73131">
                  <c:v>-0.254299</c:v>
                </c:pt>
                <c:pt idx="73132">
                  <c:v>-0.25436399999999998</c:v>
                </c:pt>
                <c:pt idx="73133">
                  <c:v>-0.25442700000000001</c:v>
                </c:pt>
                <c:pt idx="73134">
                  <c:v>-0.25447900000000001</c:v>
                </c:pt>
                <c:pt idx="73135">
                  <c:v>-0.25451000000000001</c:v>
                </c:pt>
                <c:pt idx="73136">
                  <c:v>-0.25452900000000001</c:v>
                </c:pt>
                <c:pt idx="73137">
                  <c:v>-0.25455100000000003</c:v>
                </c:pt>
                <c:pt idx="73138">
                  <c:v>-0.25457099999999999</c:v>
                </c:pt>
                <c:pt idx="73139">
                  <c:v>-0.25458700000000001</c:v>
                </c:pt>
                <c:pt idx="73140">
                  <c:v>-0.254608</c:v>
                </c:pt>
                <c:pt idx="73141">
                  <c:v>-0.25463599999999997</c:v>
                </c:pt>
                <c:pt idx="73142">
                  <c:v>-0.25467200000000001</c:v>
                </c:pt>
                <c:pt idx="73143">
                  <c:v>-0.254714</c:v>
                </c:pt>
                <c:pt idx="73144">
                  <c:v>-0.25476199999999999</c:v>
                </c:pt>
                <c:pt idx="73145">
                  <c:v>-0.25481100000000001</c:v>
                </c:pt>
                <c:pt idx="73146">
                  <c:v>-0.25485999999999998</c:v>
                </c:pt>
                <c:pt idx="73147">
                  <c:v>-0.25490699999999999</c:v>
                </c:pt>
                <c:pt idx="73148">
                  <c:v>-0.25495299999999999</c:v>
                </c:pt>
                <c:pt idx="73149">
                  <c:v>-0.254994</c:v>
                </c:pt>
                <c:pt idx="73150">
                  <c:v>-0.25503300000000001</c:v>
                </c:pt>
                <c:pt idx="73151">
                  <c:v>-0.255075</c:v>
                </c:pt>
                <c:pt idx="73152">
                  <c:v>-0.25512600000000002</c:v>
                </c:pt>
                <c:pt idx="73153">
                  <c:v>-0.25518400000000002</c:v>
                </c:pt>
                <c:pt idx="73154">
                  <c:v>-0.25524400000000003</c:v>
                </c:pt>
                <c:pt idx="73155">
                  <c:v>-0.25530799999999998</c:v>
                </c:pt>
                <c:pt idx="73156">
                  <c:v>-0.25538300000000003</c:v>
                </c:pt>
                <c:pt idx="73157">
                  <c:v>-0.25547500000000001</c:v>
                </c:pt>
                <c:pt idx="73158">
                  <c:v>-0.25558700000000001</c:v>
                </c:pt>
                <c:pt idx="73159">
                  <c:v>-0.25572</c:v>
                </c:pt>
                <c:pt idx="73160">
                  <c:v>-0.25587199999999999</c:v>
                </c:pt>
                <c:pt idx="73161">
                  <c:v>-0.25604700000000002</c:v>
                </c:pt>
                <c:pt idx="73162">
                  <c:v>-0.256245</c:v>
                </c:pt>
                <c:pt idx="73163">
                  <c:v>-0.25646099999999999</c:v>
                </c:pt>
                <c:pt idx="73164">
                  <c:v>-0.25668999999999997</c:v>
                </c:pt>
                <c:pt idx="73165">
                  <c:v>-0.25692799999999999</c:v>
                </c:pt>
                <c:pt idx="73166">
                  <c:v>-0.25717800000000002</c:v>
                </c:pt>
                <c:pt idx="73167">
                  <c:v>-0.25743899999999997</c:v>
                </c:pt>
                <c:pt idx="73168">
                  <c:v>-0.25770999999999999</c:v>
                </c:pt>
                <c:pt idx="73169">
                  <c:v>-0.25798599999999999</c:v>
                </c:pt>
                <c:pt idx="73170">
                  <c:v>-0.25826100000000002</c:v>
                </c:pt>
                <c:pt idx="73171">
                  <c:v>-0.25852900000000001</c:v>
                </c:pt>
                <c:pt idx="73172">
                  <c:v>-0.25879099999999999</c:v>
                </c:pt>
                <c:pt idx="73173">
                  <c:v>-0.259048</c:v>
                </c:pt>
                <c:pt idx="73174">
                  <c:v>-0.25930199999999998</c:v>
                </c:pt>
                <c:pt idx="73175">
                  <c:v>-0.25955499999999998</c:v>
                </c:pt>
                <c:pt idx="73176">
                  <c:v>-0.25980599999999998</c:v>
                </c:pt>
                <c:pt idx="73177">
                  <c:v>-0.26005299999999998</c:v>
                </c:pt>
                <c:pt idx="73178">
                  <c:v>-0.26029099999999999</c:v>
                </c:pt>
                <c:pt idx="73179">
                  <c:v>-0.26051999999999997</c:v>
                </c:pt>
                <c:pt idx="73180">
                  <c:v>-0.26073499999999999</c:v>
                </c:pt>
                <c:pt idx="73181">
                  <c:v>-0.26093100000000002</c:v>
                </c:pt>
                <c:pt idx="73182">
                  <c:v>-0.2611</c:v>
                </c:pt>
                <c:pt idx="73183">
                  <c:v>-0.26124199999999997</c:v>
                </c:pt>
                <c:pt idx="73184">
                  <c:v>-0.26135700000000001</c:v>
                </c:pt>
                <c:pt idx="73185">
                  <c:v>-0.26144699999999998</c:v>
                </c:pt>
                <c:pt idx="73186">
                  <c:v>-0.26151200000000002</c:v>
                </c:pt>
                <c:pt idx="73187">
                  <c:v>-0.26155200000000001</c:v>
                </c:pt>
                <c:pt idx="73188">
                  <c:v>-0.26156699999999999</c:v>
                </c:pt>
                <c:pt idx="73189">
                  <c:v>-0.26155899999999999</c:v>
                </c:pt>
                <c:pt idx="73190">
                  <c:v>-0.26152599999999998</c:v>
                </c:pt>
                <c:pt idx="73191">
                  <c:v>-0.26146599999999998</c:v>
                </c:pt>
                <c:pt idx="73192">
                  <c:v>-0.26138</c:v>
                </c:pt>
                <c:pt idx="73193">
                  <c:v>-0.26126500000000002</c:v>
                </c:pt>
                <c:pt idx="73194">
                  <c:v>-0.26111899999999999</c:v>
                </c:pt>
                <c:pt idx="73195">
                  <c:v>-0.260936</c:v>
                </c:pt>
                <c:pt idx="73196">
                  <c:v>-0.26071499999999997</c:v>
                </c:pt>
                <c:pt idx="73197">
                  <c:v>-0.26045600000000002</c:v>
                </c:pt>
                <c:pt idx="73198">
                  <c:v>-0.26015899999999997</c:v>
                </c:pt>
                <c:pt idx="73199">
                  <c:v>-0.259824</c:v>
                </c:pt>
                <c:pt idx="73200">
                  <c:v>-0.25944800000000001</c:v>
                </c:pt>
                <c:pt idx="73201">
                  <c:v>-0.25902500000000001</c:v>
                </c:pt>
                <c:pt idx="73202">
                  <c:v>-0.25854899999999997</c:v>
                </c:pt>
                <c:pt idx="73203">
                  <c:v>-0.258017</c:v>
                </c:pt>
                <c:pt idx="73204">
                  <c:v>-0.25742799999999999</c:v>
                </c:pt>
                <c:pt idx="73205">
                  <c:v>-0.25678499999999999</c:v>
                </c:pt>
                <c:pt idx="73206">
                  <c:v>-0.25608700000000001</c:v>
                </c:pt>
                <c:pt idx="73207">
                  <c:v>-0.25533499999999998</c:v>
                </c:pt>
                <c:pt idx="73208">
                  <c:v>-0.25452399999999997</c:v>
                </c:pt>
                <c:pt idx="73209">
                  <c:v>-0.25365199999999999</c:v>
                </c:pt>
                <c:pt idx="73210">
                  <c:v>-0.252718</c:v>
                </c:pt>
                <c:pt idx="73211">
                  <c:v>-0.251722</c:v>
                </c:pt>
                <c:pt idx="73212">
                  <c:v>-0.25066300000000002</c:v>
                </c:pt>
                <c:pt idx="73213">
                  <c:v>-0.24953800000000001</c:v>
                </c:pt>
                <c:pt idx="73214">
                  <c:v>-0.24834999999999999</c:v>
                </c:pt>
                <c:pt idx="73215">
                  <c:v>-0.24709900000000001</c:v>
                </c:pt>
                <c:pt idx="73216">
                  <c:v>-0.24578900000000001</c:v>
                </c:pt>
                <c:pt idx="73217">
                  <c:v>-0.244419</c:v>
                </c:pt>
                <c:pt idx="73218">
                  <c:v>-0.24298800000000001</c:v>
                </c:pt>
                <c:pt idx="73219">
                  <c:v>-0.24149899999999999</c:v>
                </c:pt>
                <c:pt idx="73220">
                  <c:v>-0.23996000000000001</c:v>
                </c:pt>
                <c:pt idx="73221">
                  <c:v>-0.23836599999999999</c:v>
                </c:pt>
                <c:pt idx="73222">
                  <c:v>-0.236678</c:v>
                </c:pt>
                <c:pt idx="73223">
                  <c:v>-0.23489399999999999</c:v>
                </c:pt>
                <c:pt idx="73224">
                  <c:v>-0.23306199999999999</c:v>
                </c:pt>
                <c:pt idx="73225">
                  <c:v>-0.23118900000000001</c:v>
                </c:pt>
                <c:pt idx="73226">
                  <c:v>-0.22925599999999999</c:v>
                </c:pt>
                <c:pt idx="73227">
                  <c:v>-0.227267</c:v>
                </c:pt>
                <c:pt idx="73228">
                  <c:v>-0.22523099999999999</c:v>
                </c:pt>
                <c:pt idx="73229">
                  <c:v>-0.22314999999999999</c:v>
                </c:pt>
                <c:pt idx="73230">
                  <c:v>-0.22101999999999999</c:v>
                </c:pt>
                <c:pt idx="73231">
                  <c:v>-0.21884000000000001</c:v>
                </c:pt>
                <c:pt idx="73232">
                  <c:v>-0.216612</c:v>
                </c:pt>
                <c:pt idx="73233">
                  <c:v>-0.214337</c:v>
                </c:pt>
                <c:pt idx="73234">
                  <c:v>-0.21202099999999999</c:v>
                </c:pt>
                <c:pt idx="73235">
                  <c:v>-0.20966599999999999</c:v>
                </c:pt>
                <c:pt idx="73236">
                  <c:v>-0.20727300000000001</c:v>
                </c:pt>
                <c:pt idx="73237">
                  <c:v>-0.204844</c:v>
                </c:pt>
                <c:pt idx="73238">
                  <c:v>-0.20238200000000001</c:v>
                </c:pt>
                <c:pt idx="73239">
                  <c:v>-0.19989499999999999</c:v>
                </c:pt>
                <c:pt idx="73240">
                  <c:v>-0.19739200000000001</c:v>
                </c:pt>
                <c:pt idx="73241">
                  <c:v>-0.194879</c:v>
                </c:pt>
                <c:pt idx="73242">
                  <c:v>-0.192361</c:v>
                </c:pt>
                <c:pt idx="73243">
                  <c:v>-0.18984100000000001</c:v>
                </c:pt>
                <c:pt idx="73244">
                  <c:v>-0.18732099999999999</c:v>
                </c:pt>
                <c:pt idx="73245">
                  <c:v>-0.184806</c:v>
                </c:pt>
                <c:pt idx="73246">
                  <c:v>-0.18229500000000001</c:v>
                </c:pt>
                <c:pt idx="73247">
                  <c:v>-0.179788</c:v>
                </c:pt>
                <c:pt idx="73248">
                  <c:v>-0.177285</c:v>
                </c:pt>
                <c:pt idx="73249">
                  <c:v>-0.174791</c:v>
                </c:pt>
                <c:pt idx="73250">
                  <c:v>-0.17230599999999999</c:v>
                </c:pt>
                <c:pt idx="73251">
                  <c:v>-0.16983200000000001</c:v>
                </c:pt>
                <c:pt idx="73252">
                  <c:v>-0.16736899999999999</c:v>
                </c:pt>
                <c:pt idx="73253">
                  <c:v>-0.16491800000000001</c:v>
                </c:pt>
                <c:pt idx="73254">
                  <c:v>-0.16248099999999999</c:v>
                </c:pt>
                <c:pt idx="73255">
                  <c:v>-0.16005800000000001</c:v>
                </c:pt>
                <c:pt idx="73256">
                  <c:v>-0.15765000000000001</c:v>
                </c:pt>
                <c:pt idx="73257">
                  <c:v>-0.15525600000000001</c:v>
                </c:pt>
                <c:pt idx="73258">
                  <c:v>-0.15287800000000001</c:v>
                </c:pt>
                <c:pt idx="73259">
                  <c:v>-0.15051800000000001</c:v>
                </c:pt>
                <c:pt idx="73260">
                  <c:v>-0.148177</c:v>
                </c:pt>
                <c:pt idx="73261">
                  <c:v>-0.14585799999999999</c:v>
                </c:pt>
                <c:pt idx="73262">
                  <c:v>-0.143565</c:v>
                </c:pt>
                <c:pt idx="73263">
                  <c:v>-0.14130100000000001</c:v>
                </c:pt>
                <c:pt idx="73264">
                  <c:v>-0.139067</c:v>
                </c:pt>
                <c:pt idx="73265">
                  <c:v>-0.13686300000000001</c:v>
                </c:pt>
                <c:pt idx="73266">
                  <c:v>-0.134688</c:v>
                </c:pt>
                <c:pt idx="73267">
                  <c:v>-0.132545</c:v>
                </c:pt>
                <c:pt idx="73268">
                  <c:v>-0.13043099999999999</c:v>
                </c:pt>
                <c:pt idx="73269">
                  <c:v>-0.12834899999999999</c:v>
                </c:pt>
                <c:pt idx="73270">
                  <c:v>-0.12629599999999999</c:v>
                </c:pt>
                <c:pt idx="73271">
                  <c:v>-0.124275</c:v>
                </c:pt>
                <c:pt idx="73272">
                  <c:v>-0.12228600000000001</c:v>
                </c:pt>
                <c:pt idx="73273">
                  <c:v>-0.12033000000000001</c:v>
                </c:pt>
                <c:pt idx="73274">
                  <c:v>-0.118412</c:v>
                </c:pt>
                <c:pt idx="73275">
                  <c:v>-0.116536</c:v>
                </c:pt>
                <c:pt idx="73276">
                  <c:v>-0.114706</c:v>
                </c:pt>
                <c:pt idx="73277">
                  <c:v>-0.112923</c:v>
                </c:pt>
                <c:pt idx="73278">
                  <c:v>-0.11118699999999999</c:v>
                </c:pt>
                <c:pt idx="73279">
                  <c:v>-0.109498</c:v>
                </c:pt>
                <c:pt idx="73280">
                  <c:v>-0.10785500000000001</c:v>
                </c:pt>
                <c:pt idx="73281">
                  <c:v>-0.10625800000000001</c:v>
                </c:pt>
                <c:pt idx="73282">
                  <c:v>-0.104703</c:v>
                </c:pt>
                <c:pt idx="73283">
                  <c:v>-0.103188</c:v>
                </c:pt>
                <c:pt idx="73284">
                  <c:v>-0.101713</c:v>
                </c:pt>
                <c:pt idx="73285">
                  <c:v>-0.100276</c:v>
                </c:pt>
                <c:pt idx="73286">
                  <c:v>-9.8881899999999995E-2</c:v>
                </c:pt>
                <c:pt idx="73287">
                  <c:v>-9.7530900000000004E-2</c:v>
                </c:pt>
                <c:pt idx="73288">
                  <c:v>-9.622E-2</c:v>
                </c:pt>
                <c:pt idx="73289">
                  <c:v>-9.4943200000000005E-2</c:v>
                </c:pt>
                <c:pt idx="73290">
                  <c:v>-9.3697900000000001E-2</c:v>
                </c:pt>
                <c:pt idx="73291">
                  <c:v>-9.2486600000000002E-2</c:v>
                </c:pt>
                <c:pt idx="73292">
                  <c:v>-9.1314199999999998E-2</c:v>
                </c:pt>
                <c:pt idx="73293">
                  <c:v>-9.0185100000000004E-2</c:v>
                </c:pt>
                <c:pt idx="73294">
                  <c:v>-8.9103100000000005E-2</c:v>
                </c:pt>
                <c:pt idx="73295">
                  <c:v>-8.8069599999999998E-2</c:v>
                </c:pt>
                <c:pt idx="73296">
                  <c:v>-8.7081800000000001E-2</c:v>
                </c:pt>
                <c:pt idx="73297">
                  <c:v>-8.61378E-2</c:v>
                </c:pt>
                <c:pt idx="73298">
                  <c:v>-8.5239700000000002E-2</c:v>
                </c:pt>
                <c:pt idx="73299">
                  <c:v>-8.4389400000000003E-2</c:v>
                </c:pt>
                <c:pt idx="73300">
                  <c:v>-8.3588800000000005E-2</c:v>
                </c:pt>
                <c:pt idx="73301">
                  <c:v>-8.2840800000000006E-2</c:v>
                </c:pt>
                <c:pt idx="73302">
                  <c:v>-8.2147100000000001E-2</c:v>
                </c:pt>
                <c:pt idx="73303">
                  <c:v>-8.1506400000000007E-2</c:v>
                </c:pt>
                <c:pt idx="73304">
                  <c:v>-8.0917199999999995E-2</c:v>
                </c:pt>
                <c:pt idx="73305">
                  <c:v>-8.0378199999999997E-2</c:v>
                </c:pt>
                <c:pt idx="73306">
                  <c:v>-7.9887899999999998E-2</c:v>
                </c:pt>
                <c:pt idx="73307">
                  <c:v>-7.9450199999999999E-2</c:v>
                </c:pt>
                <c:pt idx="73308">
                  <c:v>-7.9067899999999997E-2</c:v>
                </c:pt>
                <c:pt idx="73309">
                  <c:v>-7.8717999999999996E-2</c:v>
                </c:pt>
                <c:pt idx="73310">
                  <c:v>-7.8378100000000006E-2</c:v>
                </c:pt>
                <c:pt idx="73311">
                  <c:v>-7.8071699999999994E-2</c:v>
                </c:pt>
                <c:pt idx="73312">
                  <c:v>-7.782E-2</c:v>
                </c:pt>
                <c:pt idx="73313">
                  <c:v>-7.7605400000000005E-2</c:v>
                </c:pt>
                <c:pt idx="73314">
                  <c:v>-7.7422000000000005E-2</c:v>
                </c:pt>
                <c:pt idx="73315">
                  <c:v>-7.7279899999999999E-2</c:v>
                </c:pt>
                <c:pt idx="73316">
                  <c:v>-7.7180799999999994E-2</c:v>
                </c:pt>
                <c:pt idx="73317">
                  <c:v>-7.7122200000000002E-2</c:v>
                </c:pt>
                <c:pt idx="73318">
                  <c:v>-7.7101500000000003E-2</c:v>
                </c:pt>
                <c:pt idx="73319">
                  <c:v>-7.7116900000000002E-2</c:v>
                </c:pt>
                <c:pt idx="73320">
                  <c:v>-7.7168299999999995E-2</c:v>
                </c:pt>
                <c:pt idx="73321">
                  <c:v>-7.7256699999999998E-2</c:v>
                </c:pt>
                <c:pt idx="73322">
                  <c:v>-7.7383199999999999E-2</c:v>
                </c:pt>
                <c:pt idx="73323">
                  <c:v>-7.7547900000000003E-2</c:v>
                </c:pt>
                <c:pt idx="73324">
                  <c:v>-7.7751500000000001E-2</c:v>
                </c:pt>
                <c:pt idx="73325">
                  <c:v>-7.7995900000000007E-2</c:v>
                </c:pt>
                <c:pt idx="73326">
                  <c:v>-7.8283199999999997E-2</c:v>
                </c:pt>
                <c:pt idx="73327">
                  <c:v>-7.8615400000000002E-2</c:v>
                </c:pt>
                <c:pt idx="73328">
                  <c:v>-7.8994800000000004E-2</c:v>
                </c:pt>
                <c:pt idx="73329">
                  <c:v>-7.9423400000000005E-2</c:v>
                </c:pt>
                <c:pt idx="73330">
                  <c:v>-7.9901100000000003E-2</c:v>
                </c:pt>
                <c:pt idx="73331">
                  <c:v>-8.0425499999999997E-2</c:v>
                </c:pt>
                <c:pt idx="73332">
                  <c:v>-8.0993599999999999E-2</c:v>
                </c:pt>
                <c:pt idx="73333">
                  <c:v>-8.1603499999999995E-2</c:v>
                </c:pt>
                <c:pt idx="73334">
                  <c:v>-8.2253699999999999E-2</c:v>
                </c:pt>
                <c:pt idx="73335">
                  <c:v>-8.2941899999999999E-2</c:v>
                </c:pt>
                <c:pt idx="73336">
                  <c:v>-8.3666000000000004E-2</c:v>
                </c:pt>
                <c:pt idx="73337">
                  <c:v>-8.4424799999999994E-2</c:v>
                </c:pt>
                <c:pt idx="73338">
                  <c:v>-8.5216700000000006E-2</c:v>
                </c:pt>
                <c:pt idx="73339">
                  <c:v>-8.6039900000000002E-2</c:v>
                </c:pt>
                <c:pt idx="73340">
                  <c:v>-8.6892999999999998E-2</c:v>
                </c:pt>
                <c:pt idx="73341">
                  <c:v>-8.7772699999999995E-2</c:v>
                </c:pt>
                <c:pt idx="73342">
                  <c:v>-8.8676000000000005E-2</c:v>
                </c:pt>
                <c:pt idx="73343">
                  <c:v>-8.9601399999999998E-2</c:v>
                </c:pt>
                <c:pt idx="73344">
                  <c:v>-9.0547799999999998E-2</c:v>
                </c:pt>
                <c:pt idx="73345">
                  <c:v>-9.1514100000000001E-2</c:v>
                </c:pt>
                <c:pt idx="73346">
                  <c:v>-9.2499200000000004E-2</c:v>
                </c:pt>
                <c:pt idx="73347">
                  <c:v>-9.3502699999999994E-2</c:v>
                </c:pt>
                <c:pt idx="73348">
                  <c:v>-9.45241E-2</c:v>
                </c:pt>
                <c:pt idx="73349">
                  <c:v>-9.5562499999999995E-2</c:v>
                </c:pt>
                <c:pt idx="73350">
                  <c:v>-9.6616999999999995E-2</c:v>
                </c:pt>
                <c:pt idx="73351">
                  <c:v>-9.7686999999999996E-2</c:v>
                </c:pt>
                <c:pt idx="73352">
                  <c:v>-9.8771200000000003E-2</c:v>
                </c:pt>
                <c:pt idx="73353">
                  <c:v>-9.9867600000000001E-2</c:v>
                </c:pt>
                <c:pt idx="73354">
                  <c:v>-0.100975</c:v>
                </c:pt>
                <c:pt idx="73355">
                  <c:v>-0.102092</c:v>
                </c:pt>
                <c:pt idx="73356">
                  <c:v>-0.103216</c:v>
                </c:pt>
                <c:pt idx="73357">
                  <c:v>-0.10434599999999999</c:v>
                </c:pt>
                <c:pt idx="73358">
                  <c:v>-0.105478</c:v>
                </c:pt>
                <c:pt idx="73359">
                  <c:v>-0.10660799999999999</c:v>
                </c:pt>
                <c:pt idx="73360">
                  <c:v>-0.107734</c:v>
                </c:pt>
                <c:pt idx="73361">
                  <c:v>-0.10885300000000001</c:v>
                </c:pt>
                <c:pt idx="73362">
                  <c:v>-0.10996599999999999</c:v>
                </c:pt>
                <c:pt idx="73363">
                  <c:v>-0.11107400000000001</c:v>
                </c:pt>
                <c:pt idx="73364">
                  <c:v>-0.112177</c:v>
                </c:pt>
                <c:pt idx="73365">
                  <c:v>-0.113272</c:v>
                </c:pt>
                <c:pt idx="73366">
                  <c:v>-0.11436</c:v>
                </c:pt>
                <c:pt idx="73367">
                  <c:v>-0.115439</c:v>
                </c:pt>
                <c:pt idx="73368">
                  <c:v>-0.116505</c:v>
                </c:pt>
                <c:pt idx="73369">
                  <c:v>-0.11755699999999999</c:v>
                </c:pt>
                <c:pt idx="73370">
                  <c:v>-0.11859</c:v>
                </c:pt>
                <c:pt idx="73371">
                  <c:v>-0.119603</c:v>
                </c:pt>
                <c:pt idx="73372">
                  <c:v>-0.12059599999999999</c:v>
                </c:pt>
                <c:pt idx="73373">
                  <c:v>-0.12157</c:v>
                </c:pt>
                <c:pt idx="73374">
                  <c:v>-0.122525</c:v>
                </c:pt>
                <c:pt idx="73375">
                  <c:v>-0.123458</c:v>
                </c:pt>
                <c:pt idx="73376">
                  <c:v>-0.124364</c:v>
                </c:pt>
                <c:pt idx="73377">
                  <c:v>-0.12523899999999999</c:v>
                </c:pt>
                <c:pt idx="73378">
                  <c:v>-0.12608</c:v>
                </c:pt>
                <c:pt idx="73379">
                  <c:v>-0.126889</c:v>
                </c:pt>
                <c:pt idx="73380">
                  <c:v>-0.127665</c:v>
                </c:pt>
                <c:pt idx="73381">
                  <c:v>-0.128409</c:v>
                </c:pt>
                <c:pt idx="73382">
                  <c:v>-0.12912299999999999</c:v>
                </c:pt>
                <c:pt idx="73383">
                  <c:v>-0.129804</c:v>
                </c:pt>
                <c:pt idx="73384">
                  <c:v>-0.13044700000000001</c:v>
                </c:pt>
                <c:pt idx="73385">
                  <c:v>-0.13105</c:v>
                </c:pt>
                <c:pt idx="73386">
                  <c:v>-0.13161400000000001</c:v>
                </c:pt>
                <c:pt idx="73387">
                  <c:v>-0.13214400000000001</c:v>
                </c:pt>
                <c:pt idx="73388">
                  <c:v>-0.13264100000000001</c:v>
                </c:pt>
                <c:pt idx="73389">
                  <c:v>-0.133103</c:v>
                </c:pt>
                <c:pt idx="73390">
                  <c:v>-0.13352800000000001</c:v>
                </c:pt>
                <c:pt idx="73391">
                  <c:v>-0.13391400000000001</c:v>
                </c:pt>
                <c:pt idx="73392">
                  <c:v>-0.13425999999999999</c:v>
                </c:pt>
                <c:pt idx="73393">
                  <c:v>-0.13456399999999999</c:v>
                </c:pt>
                <c:pt idx="73394">
                  <c:v>-0.134826</c:v>
                </c:pt>
                <c:pt idx="73395">
                  <c:v>-0.135045</c:v>
                </c:pt>
                <c:pt idx="73396">
                  <c:v>-0.13522500000000001</c:v>
                </c:pt>
                <c:pt idx="73397">
                  <c:v>-0.13536599999999999</c:v>
                </c:pt>
                <c:pt idx="73398">
                  <c:v>-0.13546900000000001</c:v>
                </c:pt>
                <c:pt idx="73399">
                  <c:v>-0.13553499999999999</c:v>
                </c:pt>
                <c:pt idx="73400">
                  <c:v>-0.13556299999999999</c:v>
                </c:pt>
                <c:pt idx="73401">
                  <c:v>-0.13555300000000001</c:v>
                </c:pt>
                <c:pt idx="73402">
                  <c:v>-0.13550499999999999</c:v>
                </c:pt>
                <c:pt idx="73403">
                  <c:v>-0.13541800000000001</c:v>
                </c:pt>
                <c:pt idx="73404">
                  <c:v>-0.13528899999999999</c:v>
                </c:pt>
                <c:pt idx="73405">
                  <c:v>-0.13511799999999999</c:v>
                </c:pt>
                <c:pt idx="73406">
                  <c:v>-0.134906</c:v>
                </c:pt>
                <c:pt idx="73407">
                  <c:v>-0.13465199999999999</c:v>
                </c:pt>
                <c:pt idx="73408">
                  <c:v>-0.13435800000000001</c:v>
                </c:pt>
                <c:pt idx="73409">
                  <c:v>-0.134023</c:v>
                </c:pt>
                <c:pt idx="73410">
                  <c:v>-0.13364899999999999</c:v>
                </c:pt>
                <c:pt idx="73411">
                  <c:v>-0.13323499999999999</c:v>
                </c:pt>
                <c:pt idx="73412">
                  <c:v>-0.13278200000000001</c:v>
                </c:pt>
                <c:pt idx="73413">
                  <c:v>-0.13228999999999999</c:v>
                </c:pt>
                <c:pt idx="73414">
                  <c:v>-0.13175899999999999</c:v>
                </c:pt>
                <c:pt idx="73415">
                  <c:v>-0.131189</c:v>
                </c:pt>
                <c:pt idx="73416">
                  <c:v>-0.130581</c:v>
                </c:pt>
                <c:pt idx="73417">
                  <c:v>-0.129936</c:v>
                </c:pt>
                <c:pt idx="73418">
                  <c:v>-0.12925500000000001</c:v>
                </c:pt>
                <c:pt idx="73419">
                  <c:v>-0.12853700000000001</c:v>
                </c:pt>
                <c:pt idx="73420">
                  <c:v>-0.12778200000000001</c:v>
                </c:pt>
                <c:pt idx="73421">
                  <c:v>-0.12698899999999999</c:v>
                </c:pt>
                <c:pt idx="73422">
                  <c:v>-0.12615799999999999</c:v>
                </c:pt>
                <c:pt idx="73423">
                  <c:v>-0.12528900000000001</c:v>
                </c:pt>
                <c:pt idx="73424">
                  <c:v>-0.12438200000000001</c:v>
                </c:pt>
                <c:pt idx="73425">
                  <c:v>-0.12343800000000001</c:v>
                </c:pt>
                <c:pt idx="73426">
                  <c:v>-0.122459</c:v>
                </c:pt>
                <c:pt idx="73427">
                  <c:v>-0.121443</c:v>
                </c:pt>
                <c:pt idx="73428">
                  <c:v>-0.120393</c:v>
                </c:pt>
                <c:pt idx="73429">
                  <c:v>-0.119306</c:v>
                </c:pt>
                <c:pt idx="73430">
                  <c:v>-0.118184</c:v>
                </c:pt>
                <c:pt idx="73431">
                  <c:v>-0.117025</c:v>
                </c:pt>
                <c:pt idx="73432">
                  <c:v>-0.115829</c:v>
                </c:pt>
                <c:pt idx="73433">
                  <c:v>-0.114595</c:v>
                </c:pt>
                <c:pt idx="73434">
                  <c:v>-0.11332299999999999</c:v>
                </c:pt>
                <c:pt idx="73435">
                  <c:v>-0.112015</c:v>
                </c:pt>
                <c:pt idx="73436">
                  <c:v>-0.11067100000000001</c:v>
                </c:pt>
                <c:pt idx="73437">
                  <c:v>-0.109293</c:v>
                </c:pt>
                <c:pt idx="73438">
                  <c:v>-0.10788</c:v>
                </c:pt>
                <c:pt idx="73439">
                  <c:v>-0.106434</c:v>
                </c:pt>
                <c:pt idx="73440">
                  <c:v>-0.10495500000000001</c:v>
                </c:pt>
                <c:pt idx="73441">
                  <c:v>-0.10344200000000001</c:v>
                </c:pt>
                <c:pt idx="73442">
                  <c:v>-0.101898</c:v>
                </c:pt>
                <c:pt idx="73443">
                  <c:v>-0.10032199999999999</c:v>
                </c:pt>
                <c:pt idx="73444">
                  <c:v>-9.8715300000000006E-2</c:v>
                </c:pt>
                <c:pt idx="73445">
                  <c:v>-9.7077700000000003E-2</c:v>
                </c:pt>
                <c:pt idx="73446">
                  <c:v>-9.5409499999999994E-2</c:v>
                </c:pt>
                <c:pt idx="73447">
                  <c:v>-9.3711500000000003E-2</c:v>
                </c:pt>
                <c:pt idx="73448">
                  <c:v>-9.1983999999999996E-2</c:v>
                </c:pt>
                <c:pt idx="73449">
                  <c:v>-9.0227399999999999E-2</c:v>
                </c:pt>
                <c:pt idx="73450">
                  <c:v>-8.8442099999999996E-2</c:v>
                </c:pt>
                <c:pt idx="73451">
                  <c:v>-8.6628800000000006E-2</c:v>
                </c:pt>
                <c:pt idx="73452">
                  <c:v>-8.4788000000000002E-2</c:v>
                </c:pt>
                <c:pt idx="73453">
                  <c:v>-8.2920400000000005E-2</c:v>
                </c:pt>
                <c:pt idx="73454">
                  <c:v>-8.1026299999999996E-2</c:v>
                </c:pt>
                <c:pt idx="73455">
                  <c:v>-7.9105599999999998E-2</c:v>
                </c:pt>
                <c:pt idx="73456">
                  <c:v>-7.7157500000000004E-2</c:v>
                </c:pt>
                <c:pt idx="73457">
                  <c:v>-7.5181999999999999E-2</c:v>
                </c:pt>
                <c:pt idx="73458">
                  <c:v>-7.31792E-2</c:v>
                </c:pt>
                <c:pt idx="73459">
                  <c:v>-7.1149400000000002E-2</c:v>
                </c:pt>
                <c:pt idx="73460">
                  <c:v>-6.9093500000000002E-2</c:v>
                </c:pt>
                <c:pt idx="73461">
                  <c:v>-6.7013000000000003E-2</c:v>
                </c:pt>
                <c:pt idx="73462">
                  <c:v>-6.4908499999999994E-2</c:v>
                </c:pt>
                <c:pt idx="73463">
                  <c:v>-6.27799E-2</c:v>
                </c:pt>
                <c:pt idx="73464">
                  <c:v>-6.0627100000000003E-2</c:v>
                </c:pt>
                <c:pt idx="73465">
                  <c:v>-5.84504E-2</c:v>
                </c:pt>
                <c:pt idx="73466">
                  <c:v>-5.6251000000000002E-2</c:v>
                </c:pt>
                <c:pt idx="73467">
                  <c:v>-5.4030500000000002E-2</c:v>
                </c:pt>
                <c:pt idx="73468">
                  <c:v>-5.1790000000000003E-2</c:v>
                </c:pt>
                <c:pt idx="73469">
                  <c:v>-4.9530999999999999E-2</c:v>
                </c:pt>
                <c:pt idx="73470">
                  <c:v>-4.7254499999999998E-2</c:v>
                </c:pt>
                <c:pt idx="73471">
                  <c:v>-4.4961500000000001E-2</c:v>
                </c:pt>
                <c:pt idx="73472">
                  <c:v>-4.2652900000000001E-2</c:v>
                </c:pt>
                <c:pt idx="73473">
                  <c:v>-4.0329499999999997E-2</c:v>
                </c:pt>
                <c:pt idx="73474">
                  <c:v>-3.7992400000000003E-2</c:v>
                </c:pt>
                <c:pt idx="73475">
                  <c:v>-3.5641800000000001E-2</c:v>
                </c:pt>
                <c:pt idx="73476">
                  <c:v>-3.3277300000000003E-2</c:v>
                </c:pt>
                <c:pt idx="73477">
                  <c:v>-3.0898499999999999E-2</c:v>
                </c:pt>
                <c:pt idx="73478">
                  <c:v>-2.8506900000000002E-2</c:v>
                </c:pt>
                <c:pt idx="73479">
                  <c:v>-2.6103899999999999E-2</c:v>
                </c:pt>
                <c:pt idx="73480">
                  <c:v>-2.3690599999999999E-2</c:v>
                </c:pt>
                <c:pt idx="73481">
                  <c:v>-2.1266899999999998E-2</c:v>
                </c:pt>
                <c:pt idx="73482">
                  <c:v>-1.8833599999999999E-2</c:v>
                </c:pt>
                <c:pt idx="73483">
                  <c:v>-1.6391699999999999E-2</c:v>
                </c:pt>
                <c:pt idx="73484">
                  <c:v>-1.3942299999999999E-2</c:v>
                </c:pt>
                <c:pt idx="73485">
                  <c:v>-1.14868E-2</c:v>
                </c:pt>
                <c:pt idx="73486" formatCode="0.00E+00">
                  <c:v>-9.0260500000000007E-3</c:v>
                </c:pt>
                <c:pt idx="73487" formatCode="0.00E+00">
                  <c:v>-6.5613099999999999E-3</c:v>
                </c:pt>
                <c:pt idx="73488" formatCode="0.00E+00">
                  <c:v>-4.0939000000000001E-3</c:v>
                </c:pt>
                <c:pt idx="73489" formatCode="0.00E+00">
                  <c:v>-1.62521E-3</c:v>
                </c:pt>
                <c:pt idx="73490" formatCode="0.00E+00">
                  <c:v>8.43592E-4</c:v>
                </c:pt>
                <c:pt idx="73491" formatCode="0.00E+00">
                  <c:v>3.3115100000000001E-3</c:v>
                </c:pt>
                <c:pt idx="73492" formatCode="0.00E+00">
                  <c:v>5.7777899999999997E-3</c:v>
                </c:pt>
                <c:pt idx="73493" formatCode="0.00E+00">
                  <c:v>8.2421500000000002E-3</c:v>
                </c:pt>
                <c:pt idx="73494">
                  <c:v>1.07045E-2</c:v>
                </c:pt>
                <c:pt idx="73495">
                  <c:v>1.31641E-2</c:v>
                </c:pt>
                <c:pt idx="73496">
                  <c:v>1.5619900000000001E-2</c:v>
                </c:pt>
                <c:pt idx="73497">
                  <c:v>1.80705E-2</c:v>
                </c:pt>
                <c:pt idx="73498">
                  <c:v>2.0514600000000001E-2</c:v>
                </c:pt>
                <c:pt idx="73499">
                  <c:v>2.2950700000000001E-2</c:v>
                </c:pt>
                <c:pt idx="73500">
                  <c:v>2.5377E-2</c:v>
                </c:pt>
                <c:pt idx="73501">
                  <c:v>2.7792000000000001E-2</c:v>
                </c:pt>
                <c:pt idx="73502">
                  <c:v>3.0194200000000001E-2</c:v>
                </c:pt>
                <c:pt idx="73503">
                  <c:v>3.2582300000000002E-2</c:v>
                </c:pt>
                <c:pt idx="73504">
                  <c:v>3.4954899999999997E-2</c:v>
                </c:pt>
                <c:pt idx="73505">
                  <c:v>3.7310500000000003E-2</c:v>
                </c:pt>
                <c:pt idx="73506">
                  <c:v>3.9648200000000001E-2</c:v>
                </c:pt>
                <c:pt idx="73507">
                  <c:v>4.1966499999999997E-2</c:v>
                </c:pt>
                <c:pt idx="73508">
                  <c:v>4.4264299999999999E-2</c:v>
                </c:pt>
                <c:pt idx="73509">
                  <c:v>4.6540600000000001E-2</c:v>
                </c:pt>
                <c:pt idx="73510">
                  <c:v>4.8794700000000003E-2</c:v>
                </c:pt>
                <c:pt idx="73511">
                  <c:v>5.10257E-2</c:v>
                </c:pt>
                <c:pt idx="73512">
                  <c:v>5.3232399999999999E-2</c:v>
                </c:pt>
                <c:pt idx="73513">
                  <c:v>5.5412500000000003E-2</c:v>
                </c:pt>
                <c:pt idx="73514">
                  <c:v>5.7563799999999998E-2</c:v>
                </c:pt>
                <c:pt idx="73515">
                  <c:v>5.9684599999999997E-2</c:v>
                </c:pt>
                <c:pt idx="73516">
                  <c:v>6.1774099999999998E-2</c:v>
                </c:pt>
                <c:pt idx="73517">
                  <c:v>6.3831700000000005E-2</c:v>
                </c:pt>
                <c:pt idx="73518">
                  <c:v>6.5856200000000004E-2</c:v>
                </c:pt>
                <c:pt idx="73519">
                  <c:v>6.7846600000000007E-2</c:v>
                </c:pt>
                <c:pt idx="73520">
                  <c:v>6.98019E-2</c:v>
                </c:pt>
                <c:pt idx="73521">
                  <c:v>7.1721499999999994E-2</c:v>
                </c:pt>
                <c:pt idx="73522">
                  <c:v>7.3604299999999998E-2</c:v>
                </c:pt>
                <c:pt idx="73523">
                  <c:v>7.5448899999999999E-2</c:v>
                </c:pt>
                <c:pt idx="73524">
                  <c:v>7.7254600000000007E-2</c:v>
                </c:pt>
                <c:pt idx="73525">
                  <c:v>7.9020400000000005E-2</c:v>
                </c:pt>
                <c:pt idx="73526">
                  <c:v>8.0744800000000005E-2</c:v>
                </c:pt>
                <c:pt idx="73527">
                  <c:v>8.24265E-2</c:v>
                </c:pt>
                <c:pt idx="73528">
                  <c:v>8.4064799999999995E-2</c:v>
                </c:pt>
                <c:pt idx="73529">
                  <c:v>8.5659399999999997E-2</c:v>
                </c:pt>
                <c:pt idx="73530">
                  <c:v>8.7209900000000007E-2</c:v>
                </c:pt>
                <c:pt idx="73531">
                  <c:v>8.8715100000000005E-2</c:v>
                </c:pt>
                <c:pt idx="73532">
                  <c:v>9.0174199999999996E-2</c:v>
                </c:pt>
                <c:pt idx="73533">
                  <c:v>9.1586600000000004E-2</c:v>
                </c:pt>
                <c:pt idx="73534">
                  <c:v>9.2951400000000003E-2</c:v>
                </c:pt>
                <c:pt idx="73535">
                  <c:v>9.4267400000000001E-2</c:v>
                </c:pt>
                <c:pt idx="73536">
                  <c:v>9.5533499999999993E-2</c:v>
                </c:pt>
                <c:pt idx="73537">
                  <c:v>9.6749100000000005E-2</c:v>
                </c:pt>
                <c:pt idx="73538">
                  <c:v>9.7913299999999995E-2</c:v>
                </c:pt>
                <c:pt idx="73539">
                  <c:v>9.9025299999999997E-2</c:v>
                </c:pt>
                <c:pt idx="73540">
                  <c:v>0.10008400000000001</c:v>
                </c:pt>
                <c:pt idx="73541">
                  <c:v>0.101089</c:v>
                </c:pt>
                <c:pt idx="73542">
                  <c:v>0.10204000000000001</c:v>
                </c:pt>
                <c:pt idx="73543">
                  <c:v>0.102936</c:v>
                </c:pt>
                <c:pt idx="73544">
                  <c:v>0.10377699999999999</c:v>
                </c:pt>
                <c:pt idx="73545">
                  <c:v>0.104562</c:v>
                </c:pt>
                <c:pt idx="73546">
                  <c:v>0.105292</c:v>
                </c:pt>
                <c:pt idx="73547">
                  <c:v>0.105966</c:v>
                </c:pt>
                <c:pt idx="73548">
                  <c:v>0.106583</c:v>
                </c:pt>
                <c:pt idx="73549">
                  <c:v>0.107143</c:v>
                </c:pt>
                <c:pt idx="73550">
                  <c:v>0.10764600000000001</c:v>
                </c:pt>
                <c:pt idx="73551">
                  <c:v>0.10809299999999999</c:v>
                </c:pt>
                <c:pt idx="73552">
                  <c:v>0.108483</c:v>
                </c:pt>
                <c:pt idx="73553">
                  <c:v>0.108816</c:v>
                </c:pt>
                <c:pt idx="73554">
                  <c:v>0.109093</c:v>
                </c:pt>
                <c:pt idx="73555">
                  <c:v>0.10931100000000001</c:v>
                </c:pt>
                <c:pt idx="73556">
                  <c:v>0.109472</c:v>
                </c:pt>
                <c:pt idx="73557">
                  <c:v>0.109574</c:v>
                </c:pt>
                <c:pt idx="73558">
                  <c:v>0.10961799999999999</c:v>
                </c:pt>
                <c:pt idx="73559">
                  <c:v>0.109602</c:v>
                </c:pt>
                <c:pt idx="73560">
                  <c:v>0.109527</c:v>
                </c:pt>
                <c:pt idx="73561">
                  <c:v>0.109393</c:v>
                </c:pt>
                <c:pt idx="73562">
                  <c:v>0.10920199999999999</c:v>
                </c:pt>
                <c:pt idx="73563">
                  <c:v>0.108954</c:v>
                </c:pt>
                <c:pt idx="73564">
                  <c:v>0.108649</c:v>
                </c:pt>
                <c:pt idx="73565">
                  <c:v>0.10828699999999999</c:v>
                </c:pt>
                <c:pt idx="73566">
                  <c:v>0.10786900000000001</c:v>
                </c:pt>
                <c:pt idx="73567">
                  <c:v>0.10739600000000001</c:v>
                </c:pt>
                <c:pt idx="73568">
                  <c:v>0.10686900000000001</c:v>
                </c:pt>
                <c:pt idx="73569">
                  <c:v>0.10628700000000001</c:v>
                </c:pt>
                <c:pt idx="73570">
                  <c:v>0.105652</c:v>
                </c:pt>
                <c:pt idx="73571">
                  <c:v>0.104964</c:v>
                </c:pt>
                <c:pt idx="73572">
                  <c:v>0.104223</c:v>
                </c:pt>
                <c:pt idx="73573">
                  <c:v>0.103431</c:v>
                </c:pt>
                <c:pt idx="73574">
                  <c:v>0.102587</c:v>
                </c:pt>
                <c:pt idx="73575">
                  <c:v>0.101692</c:v>
                </c:pt>
                <c:pt idx="73576">
                  <c:v>0.100746</c:v>
                </c:pt>
                <c:pt idx="73577">
                  <c:v>9.9750699999999998E-2</c:v>
                </c:pt>
                <c:pt idx="73578">
                  <c:v>9.8705699999999993E-2</c:v>
                </c:pt>
                <c:pt idx="73579">
                  <c:v>9.7612000000000004E-2</c:v>
                </c:pt>
                <c:pt idx="73580">
                  <c:v>9.6470899999999998E-2</c:v>
                </c:pt>
                <c:pt idx="73581">
                  <c:v>9.5283999999999994E-2</c:v>
                </c:pt>
                <c:pt idx="73582">
                  <c:v>9.4052800000000006E-2</c:v>
                </c:pt>
                <c:pt idx="73583">
                  <c:v>9.2778700000000006E-2</c:v>
                </c:pt>
                <c:pt idx="73584">
                  <c:v>9.1462600000000005E-2</c:v>
                </c:pt>
                <c:pt idx="73585">
                  <c:v>9.0105500000000005E-2</c:v>
                </c:pt>
                <c:pt idx="73586">
                  <c:v>8.8708300000000004E-2</c:v>
                </c:pt>
                <c:pt idx="73587">
                  <c:v>8.7271799999999997E-2</c:v>
                </c:pt>
                <c:pt idx="73588">
                  <c:v>8.5796800000000006E-2</c:v>
                </c:pt>
                <c:pt idx="73589">
                  <c:v>8.4284700000000004E-2</c:v>
                </c:pt>
                <c:pt idx="73590">
                  <c:v>8.2736400000000002E-2</c:v>
                </c:pt>
                <c:pt idx="73591">
                  <c:v>8.1153100000000006E-2</c:v>
                </c:pt>
                <c:pt idx="73592">
                  <c:v>7.9535900000000007E-2</c:v>
                </c:pt>
                <c:pt idx="73593">
                  <c:v>7.7886200000000003E-2</c:v>
                </c:pt>
                <c:pt idx="73594">
                  <c:v>7.6205300000000004E-2</c:v>
                </c:pt>
                <c:pt idx="73595">
                  <c:v>7.4494900000000003E-2</c:v>
                </c:pt>
                <c:pt idx="73596">
                  <c:v>7.2757100000000005E-2</c:v>
                </c:pt>
                <c:pt idx="73597">
                  <c:v>7.0993700000000007E-2</c:v>
                </c:pt>
                <c:pt idx="73598">
                  <c:v>6.9206400000000001E-2</c:v>
                </c:pt>
                <c:pt idx="73599">
                  <c:v>6.7396700000000004E-2</c:v>
                </c:pt>
                <c:pt idx="73600">
                  <c:v>6.5566200000000005E-2</c:v>
                </c:pt>
                <c:pt idx="73601">
                  <c:v>6.3715099999999997E-2</c:v>
                </c:pt>
                <c:pt idx="73602">
                  <c:v>6.1843599999999999E-2</c:v>
                </c:pt>
                <c:pt idx="73603">
                  <c:v>5.9952900000000003E-2</c:v>
                </c:pt>
                <c:pt idx="73604">
                  <c:v>5.8045399999999997E-2</c:v>
                </c:pt>
                <c:pt idx="73605">
                  <c:v>5.6123199999999998E-2</c:v>
                </c:pt>
                <c:pt idx="73606">
                  <c:v>5.4188399999999998E-2</c:v>
                </c:pt>
                <c:pt idx="73607">
                  <c:v>5.2242799999999999E-2</c:v>
                </c:pt>
                <c:pt idx="73608">
                  <c:v>5.0288399999999997E-2</c:v>
                </c:pt>
                <c:pt idx="73609">
                  <c:v>4.8326800000000003E-2</c:v>
                </c:pt>
                <c:pt idx="73610">
                  <c:v>4.6359900000000002E-2</c:v>
                </c:pt>
                <c:pt idx="73611">
                  <c:v>4.4390100000000002E-2</c:v>
                </c:pt>
                <c:pt idx="73612">
                  <c:v>4.2419699999999998E-2</c:v>
                </c:pt>
                <c:pt idx="73613">
                  <c:v>4.0450199999999999E-2</c:v>
                </c:pt>
                <c:pt idx="73614">
                  <c:v>3.8482599999999999E-2</c:v>
                </c:pt>
                <c:pt idx="73615">
                  <c:v>3.6518299999999997E-2</c:v>
                </c:pt>
                <c:pt idx="73616">
                  <c:v>3.4559300000000001E-2</c:v>
                </c:pt>
                <c:pt idx="73617">
                  <c:v>3.2607799999999999E-2</c:v>
                </c:pt>
                <c:pt idx="73618">
                  <c:v>3.0665600000000001E-2</c:v>
                </c:pt>
                <c:pt idx="73619">
                  <c:v>2.8734699999999998E-2</c:v>
                </c:pt>
                <c:pt idx="73620">
                  <c:v>2.6817500000000001E-2</c:v>
                </c:pt>
                <c:pt idx="73621">
                  <c:v>2.4916199999999999E-2</c:v>
                </c:pt>
                <c:pt idx="73622">
                  <c:v>2.30326E-2</c:v>
                </c:pt>
                <c:pt idx="73623">
                  <c:v>2.11685E-2</c:v>
                </c:pt>
                <c:pt idx="73624">
                  <c:v>1.9325700000000001E-2</c:v>
                </c:pt>
                <c:pt idx="73625">
                  <c:v>1.75056E-2</c:v>
                </c:pt>
                <c:pt idx="73626">
                  <c:v>1.5709799999999999E-2</c:v>
                </c:pt>
                <c:pt idx="73627">
                  <c:v>1.3939699999999999E-2</c:v>
                </c:pt>
                <c:pt idx="73628">
                  <c:v>1.21966E-2</c:v>
                </c:pt>
                <c:pt idx="73629">
                  <c:v>1.04823E-2</c:v>
                </c:pt>
                <c:pt idx="73630" formatCode="0.00E+00">
                  <c:v>8.7988500000000004E-3</c:v>
                </c:pt>
                <c:pt idx="73631" formatCode="0.00E+00">
                  <c:v>7.1486500000000003E-3</c:v>
                </c:pt>
                <c:pt idx="73632" formatCode="0.00E+00">
                  <c:v>5.5338499999999999E-3</c:v>
                </c:pt>
                <c:pt idx="73633" formatCode="0.00E+00">
                  <c:v>3.9564999999999999E-3</c:v>
                </c:pt>
                <c:pt idx="73634" formatCode="0.00E+00">
                  <c:v>2.4184900000000001E-3</c:v>
                </c:pt>
                <c:pt idx="73635" formatCode="0.00E+00">
                  <c:v>9.2150800000000003E-4</c:v>
                </c:pt>
                <c:pt idx="73636" formatCode="0.00E+00">
                  <c:v>-5.3286299999999996E-4</c:v>
                </c:pt>
                <c:pt idx="73637" formatCode="0.00E+00">
                  <c:v>-1.94298E-3</c:v>
                </c:pt>
                <c:pt idx="73638" formatCode="0.00E+00">
                  <c:v>-3.3069200000000001E-3</c:v>
                </c:pt>
                <c:pt idx="73639" formatCode="0.00E+00">
                  <c:v>-4.6224200000000003E-3</c:v>
                </c:pt>
                <c:pt idx="73640" formatCode="0.00E+00">
                  <c:v>-5.8873900000000002E-3</c:v>
                </c:pt>
                <c:pt idx="73641" formatCode="0.00E+00">
                  <c:v>-7.1004700000000002E-3</c:v>
                </c:pt>
                <c:pt idx="73642" formatCode="0.00E+00">
                  <c:v>-8.2612199999999997E-3</c:v>
                </c:pt>
                <c:pt idx="73643" formatCode="0.00E+00">
                  <c:v>-9.3694099999999999E-3</c:v>
                </c:pt>
                <c:pt idx="73644">
                  <c:v>-1.0423999999999999E-2</c:v>
                </c:pt>
                <c:pt idx="73645">
                  <c:v>-1.14237E-2</c:v>
                </c:pt>
                <c:pt idx="73646">
                  <c:v>-1.2367400000000001E-2</c:v>
                </c:pt>
                <c:pt idx="73647">
                  <c:v>-1.32543E-2</c:v>
                </c:pt>
                <c:pt idx="73648">
                  <c:v>-1.4082799999999999E-2</c:v>
                </c:pt>
                <c:pt idx="73649">
                  <c:v>-1.48504E-2</c:v>
                </c:pt>
                <c:pt idx="73650">
                  <c:v>-1.55557E-2</c:v>
                </c:pt>
                <c:pt idx="73651">
                  <c:v>-1.6197599999999999E-2</c:v>
                </c:pt>
                <c:pt idx="73652">
                  <c:v>-1.6775100000000001E-2</c:v>
                </c:pt>
                <c:pt idx="73653">
                  <c:v>-1.7286800000000001E-2</c:v>
                </c:pt>
                <c:pt idx="73654">
                  <c:v>-1.7730900000000001E-2</c:v>
                </c:pt>
                <c:pt idx="73655">
                  <c:v>-1.8105900000000001E-2</c:v>
                </c:pt>
                <c:pt idx="73656">
                  <c:v>-1.8410900000000001E-2</c:v>
                </c:pt>
                <c:pt idx="73657">
                  <c:v>-1.86453E-2</c:v>
                </c:pt>
                <c:pt idx="73658">
                  <c:v>-1.8808100000000001E-2</c:v>
                </c:pt>
                <c:pt idx="73659">
                  <c:v>-1.88982E-2</c:v>
                </c:pt>
                <c:pt idx="73660">
                  <c:v>-1.8915600000000001E-2</c:v>
                </c:pt>
                <c:pt idx="73661">
                  <c:v>-1.8860399999999999E-2</c:v>
                </c:pt>
                <c:pt idx="73662">
                  <c:v>-1.8732499999999999E-2</c:v>
                </c:pt>
                <c:pt idx="73663">
                  <c:v>-1.8531599999999999E-2</c:v>
                </c:pt>
                <c:pt idx="73664">
                  <c:v>-1.8257499999999999E-2</c:v>
                </c:pt>
                <c:pt idx="73665">
                  <c:v>-1.7910200000000001E-2</c:v>
                </c:pt>
                <c:pt idx="73666">
                  <c:v>-1.74897E-2</c:v>
                </c:pt>
                <c:pt idx="73667">
                  <c:v>-1.6995900000000001E-2</c:v>
                </c:pt>
                <c:pt idx="73668">
                  <c:v>-1.6427799999999999E-2</c:v>
                </c:pt>
                <c:pt idx="73669">
                  <c:v>-1.57845E-2</c:v>
                </c:pt>
                <c:pt idx="73670">
                  <c:v>-1.50656E-2</c:v>
                </c:pt>
                <c:pt idx="73671">
                  <c:v>-1.4271300000000001E-2</c:v>
                </c:pt>
                <c:pt idx="73672">
                  <c:v>-1.34018E-2</c:v>
                </c:pt>
                <c:pt idx="73673">
                  <c:v>-1.24572E-2</c:v>
                </c:pt>
                <c:pt idx="73674">
                  <c:v>-1.1438E-2</c:v>
                </c:pt>
                <c:pt idx="73675">
                  <c:v>-1.0344799999999999E-2</c:v>
                </c:pt>
                <c:pt idx="73676" formatCode="0.00E+00">
                  <c:v>-9.1785100000000008E-3</c:v>
                </c:pt>
                <c:pt idx="73677" formatCode="0.00E+00">
                  <c:v>-7.9396699999999994E-3</c:v>
                </c:pt>
                <c:pt idx="73678" formatCode="0.00E+00">
                  <c:v>-6.6291900000000001E-3</c:v>
                </c:pt>
                <c:pt idx="73679" formatCode="0.00E+00">
                  <c:v>-5.2478300000000002E-3</c:v>
                </c:pt>
                <c:pt idx="73680" formatCode="0.00E+00">
                  <c:v>-3.79635E-3</c:v>
                </c:pt>
                <c:pt idx="73681" formatCode="0.00E+00">
                  <c:v>-2.2758100000000001E-3</c:v>
                </c:pt>
                <c:pt idx="73682" formatCode="0.00E+00">
                  <c:v>-6.8713499999999996E-4</c:v>
                </c:pt>
                <c:pt idx="73683" formatCode="0.00E+00">
                  <c:v>9.6923799999999998E-4</c:v>
                </c:pt>
                <c:pt idx="73684" formatCode="0.00E+00">
                  <c:v>2.6929100000000002E-3</c:v>
                </c:pt>
                <c:pt idx="73685" formatCode="0.00E+00">
                  <c:v>4.4832300000000004E-3</c:v>
                </c:pt>
                <c:pt idx="73686" formatCode="0.00E+00">
                  <c:v>6.3397699999999998E-3</c:v>
                </c:pt>
                <c:pt idx="73687" formatCode="0.00E+00">
                  <c:v>8.2622900000000003E-3</c:v>
                </c:pt>
                <c:pt idx="73688">
                  <c:v>1.0249400000000001E-2</c:v>
                </c:pt>
                <c:pt idx="73689">
                  <c:v>1.2298399999999999E-2</c:v>
                </c:pt>
                <c:pt idx="73690">
                  <c:v>1.44061E-2</c:v>
                </c:pt>
                <c:pt idx="73691">
                  <c:v>1.6570600000000001E-2</c:v>
                </c:pt>
                <c:pt idx="73692">
                  <c:v>1.8790399999999999E-2</c:v>
                </c:pt>
                <c:pt idx="73693">
                  <c:v>2.1063999999999999E-2</c:v>
                </c:pt>
                <c:pt idx="73694">
                  <c:v>2.3389299999999998E-2</c:v>
                </c:pt>
                <c:pt idx="73695">
                  <c:v>2.57637E-2</c:v>
                </c:pt>
                <c:pt idx="73696">
                  <c:v>2.8184500000000001E-2</c:v>
                </c:pt>
                <c:pt idx="73697">
                  <c:v>3.06494E-2</c:v>
                </c:pt>
                <c:pt idx="73698">
                  <c:v>3.3156600000000001E-2</c:v>
                </c:pt>
                <c:pt idx="73699">
                  <c:v>3.5704600000000003E-2</c:v>
                </c:pt>
                <c:pt idx="73700">
                  <c:v>3.8291199999999997E-2</c:v>
                </c:pt>
                <c:pt idx="73701">
                  <c:v>4.09138E-2</c:v>
                </c:pt>
                <c:pt idx="73702">
                  <c:v>4.3569200000000002E-2</c:v>
                </c:pt>
                <c:pt idx="73703">
                  <c:v>4.6254200000000002E-2</c:v>
                </c:pt>
                <c:pt idx="73704">
                  <c:v>4.89659E-2</c:v>
                </c:pt>
                <c:pt idx="73705">
                  <c:v>5.1701200000000003E-2</c:v>
                </c:pt>
                <c:pt idx="73706">
                  <c:v>5.4457400000000003E-2</c:v>
                </c:pt>
                <c:pt idx="73707">
                  <c:v>5.7231600000000001E-2</c:v>
                </c:pt>
                <c:pt idx="73708">
                  <c:v>6.0021699999999997E-2</c:v>
                </c:pt>
                <c:pt idx="73709">
                  <c:v>6.2826300000000002E-2</c:v>
                </c:pt>
                <c:pt idx="73710">
                  <c:v>6.5643699999999999E-2</c:v>
                </c:pt>
                <c:pt idx="73711">
                  <c:v>6.8471299999999999E-2</c:v>
                </c:pt>
                <c:pt idx="73712">
                  <c:v>7.1305599999999997E-2</c:v>
                </c:pt>
                <c:pt idx="73713">
                  <c:v>7.4143399999999998E-2</c:v>
                </c:pt>
                <c:pt idx="73714">
                  <c:v>7.6981300000000003E-2</c:v>
                </c:pt>
                <c:pt idx="73715">
                  <c:v>7.9816100000000001E-2</c:v>
                </c:pt>
                <c:pt idx="73716">
                  <c:v>8.2644999999999996E-2</c:v>
                </c:pt>
                <c:pt idx="73717">
                  <c:v>8.5466E-2</c:v>
                </c:pt>
                <c:pt idx="73718">
                  <c:v>8.8276499999999994E-2</c:v>
                </c:pt>
                <c:pt idx="73719">
                  <c:v>9.1073500000000002E-2</c:v>
                </c:pt>
                <c:pt idx="73720">
                  <c:v>9.3853800000000001E-2</c:v>
                </c:pt>
                <c:pt idx="73721">
                  <c:v>9.6615000000000006E-2</c:v>
                </c:pt>
                <c:pt idx="73722">
                  <c:v>9.9354700000000004E-2</c:v>
                </c:pt>
                <c:pt idx="73723">
                  <c:v>0.10206999999999999</c:v>
                </c:pt>
                <c:pt idx="73724">
                  <c:v>0.10476000000000001</c:v>
                </c:pt>
                <c:pt idx="73725">
                  <c:v>0.10742</c:v>
                </c:pt>
                <c:pt idx="73726">
                  <c:v>0.11004800000000001</c:v>
                </c:pt>
                <c:pt idx="73727">
                  <c:v>0.11264299999999999</c:v>
                </c:pt>
                <c:pt idx="73728">
                  <c:v>0.115201</c:v>
                </c:pt>
                <c:pt idx="73729">
                  <c:v>0.11772000000000001</c:v>
                </c:pt>
                <c:pt idx="73730">
                  <c:v>0.120196</c:v>
                </c:pt>
                <c:pt idx="73731">
                  <c:v>0.122626</c:v>
                </c:pt>
                <c:pt idx="73732">
                  <c:v>0.12500900000000001</c:v>
                </c:pt>
                <c:pt idx="73733">
                  <c:v>0.12734300000000001</c:v>
                </c:pt>
                <c:pt idx="73734">
                  <c:v>0.12962199999999999</c:v>
                </c:pt>
                <c:pt idx="73735">
                  <c:v>0.13184199999999999</c:v>
                </c:pt>
                <c:pt idx="73736">
                  <c:v>0.13400100000000001</c:v>
                </c:pt>
                <c:pt idx="73737">
                  <c:v>0.136103</c:v>
                </c:pt>
                <c:pt idx="73738">
                  <c:v>0.13814699999999999</c:v>
                </c:pt>
                <c:pt idx="73739">
                  <c:v>0.14013100000000001</c:v>
                </c:pt>
                <c:pt idx="73740">
                  <c:v>0.14205200000000001</c:v>
                </c:pt>
                <c:pt idx="73741">
                  <c:v>0.14391100000000001</c:v>
                </c:pt>
                <c:pt idx="73742">
                  <c:v>0.145707</c:v>
                </c:pt>
                <c:pt idx="73743">
                  <c:v>0.14743700000000001</c:v>
                </c:pt>
                <c:pt idx="73744">
                  <c:v>0.14910100000000001</c:v>
                </c:pt>
                <c:pt idx="73745">
                  <c:v>0.150696</c:v>
                </c:pt>
                <c:pt idx="73746">
                  <c:v>0.152221</c:v>
                </c:pt>
                <c:pt idx="73747">
                  <c:v>0.15367500000000001</c:v>
                </c:pt>
                <c:pt idx="73748">
                  <c:v>0.155054</c:v>
                </c:pt>
                <c:pt idx="73749">
                  <c:v>0.15635399999999999</c:v>
                </c:pt>
                <c:pt idx="73750">
                  <c:v>0.15757499999999999</c:v>
                </c:pt>
                <c:pt idx="73751">
                  <c:v>0.15871399999999999</c:v>
                </c:pt>
                <c:pt idx="73752">
                  <c:v>0.159772</c:v>
                </c:pt>
                <c:pt idx="73753">
                  <c:v>0.160746</c:v>
                </c:pt>
                <c:pt idx="73754">
                  <c:v>0.161635</c:v>
                </c:pt>
                <c:pt idx="73755">
                  <c:v>0.162441</c:v>
                </c:pt>
                <c:pt idx="73756">
                  <c:v>0.163162</c:v>
                </c:pt>
                <c:pt idx="73757">
                  <c:v>0.163802</c:v>
                </c:pt>
                <c:pt idx="73758">
                  <c:v>0.164358</c:v>
                </c:pt>
                <c:pt idx="73759">
                  <c:v>0.164828</c:v>
                </c:pt>
                <c:pt idx="73760">
                  <c:v>0.16521</c:v>
                </c:pt>
                <c:pt idx="73761">
                  <c:v>0.16550200000000001</c:v>
                </c:pt>
                <c:pt idx="73762">
                  <c:v>0.16570499999999999</c:v>
                </c:pt>
                <c:pt idx="73763">
                  <c:v>0.16581899999999999</c:v>
                </c:pt>
                <c:pt idx="73764">
                  <c:v>0.16584699999999999</c:v>
                </c:pt>
                <c:pt idx="73765">
                  <c:v>0.16578899999999999</c:v>
                </c:pt>
                <c:pt idx="73766">
                  <c:v>0.16564999999999999</c:v>
                </c:pt>
                <c:pt idx="73767">
                  <c:v>0.16542999999999999</c:v>
                </c:pt>
                <c:pt idx="73768">
                  <c:v>0.165127</c:v>
                </c:pt>
                <c:pt idx="73769">
                  <c:v>0.16474</c:v>
                </c:pt>
                <c:pt idx="73770">
                  <c:v>0.16427</c:v>
                </c:pt>
                <c:pt idx="73771">
                  <c:v>0.163719</c:v>
                </c:pt>
                <c:pt idx="73772">
                  <c:v>0.16308900000000001</c:v>
                </c:pt>
                <c:pt idx="73773">
                  <c:v>0.16237699999999999</c:v>
                </c:pt>
                <c:pt idx="73774">
                  <c:v>0.16158500000000001</c:v>
                </c:pt>
                <c:pt idx="73775">
                  <c:v>0.16071299999999999</c:v>
                </c:pt>
                <c:pt idx="73776">
                  <c:v>0.15976299999999999</c:v>
                </c:pt>
                <c:pt idx="73777">
                  <c:v>0.15873699999999999</c:v>
                </c:pt>
                <c:pt idx="73778">
                  <c:v>0.157636</c:v>
                </c:pt>
                <c:pt idx="73779">
                  <c:v>0.15646099999999999</c:v>
                </c:pt>
                <c:pt idx="73780">
                  <c:v>0.155219</c:v>
                </c:pt>
                <c:pt idx="73781">
                  <c:v>0.15391099999999999</c:v>
                </c:pt>
                <c:pt idx="73782">
                  <c:v>0.15254100000000001</c:v>
                </c:pt>
                <c:pt idx="73783">
                  <c:v>0.15110699999999999</c:v>
                </c:pt>
                <c:pt idx="73784">
                  <c:v>0.14960999999999999</c:v>
                </c:pt>
                <c:pt idx="73785">
                  <c:v>0.14804999999999999</c:v>
                </c:pt>
                <c:pt idx="73786">
                  <c:v>0.14643100000000001</c:v>
                </c:pt>
                <c:pt idx="73787">
                  <c:v>0.144757</c:v>
                </c:pt>
                <c:pt idx="73788">
                  <c:v>0.14302999999999999</c:v>
                </c:pt>
                <c:pt idx="73789">
                  <c:v>0.14125199999999999</c:v>
                </c:pt>
                <c:pt idx="73790">
                  <c:v>0.13942099999999999</c:v>
                </c:pt>
                <c:pt idx="73791">
                  <c:v>0.137541</c:v>
                </c:pt>
                <c:pt idx="73792">
                  <c:v>0.13561200000000001</c:v>
                </c:pt>
                <c:pt idx="73793">
                  <c:v>0.13363700000000001</c:v>
                </c:pt>
                <c:pt idx="73794">
                  <c:v>0.13161400000000001</c:v>
                </c:pt>
                <c:pt idx="73795">
                  <c:v>0.12954399999999999</c:v>
                </c:pt>
                <c:pt idx="73796">
                  <c:v>0.12742700000000001</c:v>
                </c:pt>
                <c:pt idx="73797">
                  <c:v>0.12526300000000001</c:v>
                </c:pt>
                <c:pt idx="73798">
                  <c:v>0.123053</c:v>
                </c:pt>
                <c:pt idx="73799">
                  <c:v>0.12080100000000001</c:v>
                </c:pt>
                <c:pt idx="73800">
                  <c:v>0.11851100000000001</c:v>
                </c:pt>
                <c:pt idx="73801">
                  <c:v>0.116187</c:v>
                </c:pt>
                <c:pt idx="73802">
                  <c:v>0.113829</c:v>
                </c:pt>
                <c:pt idx="73803">
                  <c:v>0.11143699999999999</c:v>
                </c:pt>
                <c:pt idx="73804">
                  <c:v>0.109016</c:v>
                </c:pt>
                <c:pt idx="73805">
                  <c:v>0.106569</c:v>
                </c:pt>
                <c:pt idx="73806">
                  <c:v>0.104099</c:v>
                </c:pt>
                <c:pt idx="73807">
                  <c:v>0.101607</c:v>
                </c:pt>
                <c:pt idx="73808">
                  <c:v>9.9092700000000006E-2</c:v>
                </c:pt>
                <c:pt idx="73809">
                  <c:v>9.6559000000000006E-2</c:v>
                </c:pt>
                <c:pt idx="73810">
                  <c:v>9.4007599999999997E-2</c:v>
                </c:pt>
                <c:pt idx="73811">
                  <c:v>9.1440800000000003E-2</c:v>
                </c:pt>
                <c:pt idx="73812">
                  <c:v>8.8860999999999996E-2</c:v>
                </c:pt>
                <c:pt idx="73813">
                  <c:v>8.6271399999999998E-2</c:v>
                </c:pt>
                <c:pt idx="73814">
                  <c:v>8.3675700000000006E-2</c:v>
                </c:pt>
                <c:pt idx="73815">
                  <c:v>8.1076099999999998E-2</c:v>
                </c:pt>
                <c:pt idx="73816">
                  <c:v>7.8473500000000002E-2</c:v>
                </c:pt>
                <c:pt idx="73817">
                  <c:v>7.5869400000000004E-2</c:v>
                </c:pt>
                <c:pt idx="73818">
                  <c:v>7.3267899999999997E-2</c:v>
                </c:pt>
                <c:pt idx="73819">
                  <c:v>7.0672200000000004E-2</c:v>
                </c:pt>
                <c:pt idx="73820">
                  <c:v>6.8083400000000002E-2</c:v>
                </c:pt>
                <c:pt idx="73821">
                  <c:v>6.5501199999999996E-2</c:v>
                </c:pt>
                <c:pt idx="73822">
                  <c:v>6.2925800000000004E-2</c:v>
                </c:pt>
                <c:pt idx="73823">
                  <c:v>6.0358099999999998E-2</c:v>
                </c:pt>
                <c:pt idx="73824">
                  <c:v>5.7799000000000003E-2</c:v>
                </c:pt>
                <c:pt idx="73825">
                  <c:v>5.5249100000000002E-2</c:v>
                </c:pt>
                <c:pt idx="73826">
                  <c:v>5.2707499999999997E-2</c:v>
                </c:pt>
                <c:pt idx="73827">
                  <c:v>5.01739E-2</c:v>
                </c:pt>
                <c:pt idx="73828">
                  <c:v>4.7648799999999998E-2</c:v>
                </c:pt>
                <c:pt idx="73829">
                  <c:v>4.5134399999999998E-2</c:v>
                </c:pt>
                <c:pt idx="73830">
                  <c:v>4.2633600000000001E-2</c:v>
                </c:pt>
                <c:pt idx="73831">
                  <c:v>4.0149499999999998E-2</c:v>
                </c:pt>
                <c:pt idx="73832">
                  <c:v>3.7685400000000001E-2</c:v>
                </c:pt>
                <c:pt idx="73833">
                  <c:v>3.5244699999999997E-2</c:v>
                </c:pt>
                <c:pt idx="73834">
                  <c:v>3.2827599999999998E-2</c:v>
                </c:pt>
                <c:pt idx="73835">
                  <c:v>3.0430700000000001E-2</c:v>
                </c:pt>
                <c:pt idx="73836">
                  <c:v>2.8052500000000001E-2</c:v>
                </c:pt>
                <c:pt idx="73837">
                  <c:v>2.56966E-2</c:v>
                </c:pt>
                <c:pt idx="73838">
                  <c:v>2.3368099999999999E-2</c:v>
                </c:pt>
                <c:pt idx="73839">
                  <c:v>2.1069899999999999E-2</c:v>
                </c:pt>
                <c:pt idx="73840">
                  <c:v>1.88037E-2</c:v>
                </c:pt>
                <c:pt idx="73841">
                  <c:v>1.6570399999999999E-2</c:v>
                </c:pt>
                <c:pt idx="73842">
                  <c:v>1.4369E-2</c:v>
                </c:pt>
                <c:pt idx="73843">
                  <c:v>1.21983E-2</c:v>
                </c:pt>
                <c:pt idx="73844">
                  <c:v>1.00587E-2</c:v>
                </c:pt>
                <c:pt idx="73845" formatCode="0.00E+00">
                  <c:v>7.9506899999999998E-3</c:v>
                </c:pt>
                <c:pt idx="73846" formatCode="0.00E+00">
                  <c:v>5.8732999999999997E-3</c:v>
                </c:pt>
                <c:pt idx="73847" formatCode="0.00E+00">
                  <c:v>3.82622E-3</c:v>
                </c:pt>
                <c:pt idx="73848" formatCode="0.00E+00">
                  <c:v>1.81146E-3</c:v>
                </c:pt>
                <c:pt idx="73849" formatCode="0.00E+00">
                  <c:v>-1.67675E-4</c:v>
                </c:pt>
                <c:pt idx="73850" formatCode="0.00E+00">
                  <c:v>-2.1092799999999998E-3</c:v>
                </c:pt>
                <c:pt idx="73851" formatCode="0.00E+00">
                  <c:v>-4.0139099999999999E-3</c:v>
                </c:pt>
                <c:pt idx="73852" formatCode="0.00E+00">
                  <c:v>-5.8837999999999998E-3</c:v>
                </c:pt>
                <c:pt idx="73853" formatCode="0.00E+00">
                  <c:v>-7.7211199999999997E-3</c:v>
                </c:pt>
                <c:pt idx="73854" formatCode="0.00E+00">
                  <c:v>-9.5270400000000005E-3</c:v>
                </c:pt>
                <c:pt idx="73855">
                  <c:v>-1.1302100000000001E-2</c:v>
                </c:pt>
                <c:pt idx="73856">
                  <c:v>-1.30464E-2</c:v>
                </c:pt>
                <c:pt idx="73857">
                  <c:v>-1.4759599999999999E-2</c:v>
                </c:pt>
                <c:pt idx="73858">
                  <c:v>-1.6441799999999999E-2</c:v>
                </c:pt>
                <c:pt idx="73859">
                  <c:v>-1.80921E-2</c:v>
                </c:pt>
                <c:pt idx="73860">
                  <c:v>-1.97092E-2</c:v>
                </c:pt>
                <c:pt idx="73861">
                  <c:v>-2.12906E-2</c:v>
                </c:pt>
                <c:pt idx="73862">
                  <c:v>-2.28341E-2</c:v>
                </c:pt>
                <c:pt idx="73863">
                  <c:v>-2.43395E-2</c:v>
                </c:pt>
                <c:pt idx="73864">
                  <c:v>-2.58093E-2</c:v>
                </c:pt>
                <c:pt idx="73865">
                  <c:v>-2.7248000000000001E-2</c:v>
                </c:pt>
                <c:pt idx="73866">
                  <c:v>-2.8659199999999999E-2</c:v>
                </c:pt>
                <c:pt idx="73867">
                  <c:v>-3.0043E-2</c:v>
                </c:pt>
                <c:pt idx="73868">
                  <c:v>-3.1398799999999998E-2</c:v>
                </c:pt>
                <c:pt idx="73869">
                  <c:v>-3.2726600000000002E-2</c:v>
                </c:pt>
                <c:pt idx="73870">
                  <c:v>-3.4026800000000003E-2</c:v>
                </c:pt>
                <c:pt idx="73871">
                  <c:v>-3.5300400000000003E-2</c:v>
                </c:pt>
                <c:pt idx="73872">
                  <c:v>-3.6547999999999997E-2</c:v>
                </c:pt>
                <c:pt idx="73873">
                  <c:v>-3.7766599999999997E-2</c:v>
                </c:pt>
                <c:pt idx="73874">
                  <c:v>-3.8952500000000001E-2</c:v>
                </c:pt>
                <c:pt idx="73875">
                  <c:v>-4.0105700000000001E-2</c:v>
                </c:pt>
                <c:pt idx="73876">
                  <c:v>-4.1229200000000001E-2</c:v>
                </c:pt>
                <c:pt idx="73877">
                  <c:v>-4.2326299999999997E-2</c:v>
                </c:pt>
                <c:pt idx="73878">
                  <c:v>-4.3398899999999997E-2</c:v>
                </c:pt>
                <c:pt idx="73879">
                  <c:v>-4.4447399999999998E-2</c:v>
                </c:pt>
                <c:pt idx="73880">
                  <c:v>-4.5471200000000003E-2</c:v>
                </c:pt>
                <c:pt idx="73881">
                  <c:v>-4.6465199999999998E-2</c:v>
                </c:pt>
                <c:pt idx="73882">
                  <c:v>-4.7421900000000003E-2</c:v>
                </c:pt>
                <c:pt idx="73883">
                  <c:v>-4.8338699999999998E-2</c:v>
                </c:pt>
                <c:pt idx="73884">
                  <c:v>-4.9219899999999997E-2</c:v>
                </c:pt>
                <c:pt idx="73885">
                  <c:v>-5.0069700000000002E-2</c:v>
                </c:pt>
                <c:pt idx="73886">
                  <c:v>-5.0889200000000002E-2</c:v>
                </c:pt>
                <c:pt idx="73887">
                  <c:v>-5.1680200000000003E-2</c:v>
                </c:pt>
                <c:pt idx="73888">
                  <c:v>-5.2446100000000002E-2</c:v>
                </c:pt>
                <c:pt idx="73889">
                  <c:v>-5.3187400000000003E-2</c:v>
                </c:pt>
                <c:pt idx="73890">
                  <c:v>-5.3902199999999997E-2</c:v>
                </c:pt>
                <c:pt idx="73891">
                  <c:v>-5.45888E-2</c:v>
                </c:pt>
                <c:pt idx="73892">
                  <c:v>-5.5246799999999999E-2</c:v>
                </c:pt>
                <c:pt idx="73893">
                  <c:v>-5.5877700000000002E-2</c:v>
                </c:pt>
                <c:pt idx="73894">
                  <c:v>-5.6482699999999997E-2</c:v>
                </c:pt>
                <c:pt idx="73895">
                  <c:v>-5.7063299999999997E-2</c:v>
                </c:pt>
                <c:pt idx="73896">
                  <c:v>-5.7622100000000002E-2</c:v>
                </c:pt>
                <c:pt idx="73897">
                  <c:v>-5.8162600000000002E-2</c:v>
                </c:pt>
                <c:pt idx="73898">
                  <c:v>-5.8687700000000002E-2</c:v>
                </c:pt>
                <c:pt idx="73899">
                  <c:v>-5.9198399999999998E-2</c:v>
                </c:pt>
                <c:pt idx="73900">
                  <c:v>-5.9693599999999999E-2</c:v>
                </c:pt>
                <c:pt idx="73901">
                  <c:v>-6.0171000000000002E-2</c:v>
                </c:pt>
                <c:pt idx="73902">
                  <c:v>-6.0628300000000003E-2</c:v>
                </c:pt>
                <c:pt idx="73903">
                  <c:v>-6.1063800000000001E-2</c:v>
                </c:pt>
                <c:pt idx="73904">
                  <c:v>-6.1476099999999999E-2</c:v>
                </c:pt>
                <c:pt idx="73905">
                  <c:v>-6.1863700000000001E-2</c:v>
                </c:pt>
                <c:pt idx="73906">
                  <c:v>-6.22249E-2</c:v>
                </c:pt>
                <c:pt idx="73907">
                  <c:v>-6.2558000000000002E-2</c:v>
                </c:pt>
                <c:pt idx="73908">
                  <c:v>-6.2864000000000003E-2</c:v>
                </c:pt>
                <c:pt idx="73909">
                  <c:v>-6.3147099999999998E-2</c:v>
                </c:pt>
                <c:pt idx="73910">
                  <c:v>-6.3410900000000006E-2</c:v>
                </c:pt>
                <c:pt idx="73911">
                  <c:v>-6.3656299999999999E-2</c:v>
                </c:pt>
                <c:pt idx="73912">
                  <c:v>-6.3882400000000006E-2</c:v>
                </c:pt>
                <c:pt idx="73913">
                  <c:v>-6.4086299999999999E-2</c:v>
                </c:pt>
                <c:pt idx="73914">
                  <c:v>-6.4265799999999998E-2</c:v>
                </c:pt>
                <c:pt idx="73915">
                  <c:v>-6.4420900000000003E-2</c:v>
                </c:pt>
                <c:pt idx="73916">
                  <c:v>-6.4553399999999997E-2</c:v>
                </c:pt>
                <c:pt idx="73917">
                  <c:v>-6.4665200000000006E-2</c:v>
                </c:pt>
                <c:pt idx="73918">
                  <c:v>-6.4758300000000005E-2</c:v>
                </c:pt>
                <c:pt idx="73919">
                  <c:v>-6.4837199999999998E-2</c:v>
                </c:pt>
                <c:pt idx="73920">
                  <c:v>-6.4905099999999993E-2</c:v>
                </c:pt>
                <c:pt idx="73921">
                  <c:v>-6.4961400000000002E-2</c:v>
                </c:pt>
                <c:pt idx="73922">
                  <c:v>-6.5004500000000007E-2</c:v>
                </c:pt>
                <c:pt idx="73923">
                  <c:v>-6.5034400000000006E-2</c:v>
                </c:pt>
                <c:pt idx="73924">
                  <c:v>-6.5052899999999997E-2</c:v>
                </c:pt>
                <c:pt idx="73925">
                  <c:v>-6.5060599999999996E-2</c:v>
                </c:pt>
                <c:pt idx="73926">
                  <c:v>-6.5054600000000004E-2</c:v>
                </c:pt>
                <c:pt idx="73927">
                  <c:v>-6.5033199999999999E-2</c:v>
                </c:pt>
                <c:pt idx="73928">
                  <c:v>-6.4998500000000001E-2</c:v>
                </c:pt>
                <c:pt idx="73929">
                  <c:v>-6.4952200000000002E-2</c:v>
                </c:pt>
                <c:pt idx="73930">
                  <c:v>-6.4890400000000001E-2</c:v>
                </c:pt>
                <c:pt idx="73931">
                  <c:v>-6.4807100000000006E-2</c:v>
                </c:pt>
                <c:pt idx="73932">
                  <c:v>-6.4698199999999997E-2</c:v>
                </c:pt>
                <c:pt idx="73933">
                  <c:v>-6.4561800000000003E-2</c:v>
                </c:pt>
                <c:pt idx="73934">
                  <c:v>-6.4394199999999999E-2</c:v>
                </c:pt>
                <c:pt idx="73935">
                  <c:v>-6.4190200000000003E-2</c:v>
                </c:pt>
                <c:pt idx="73936">
                  <c:v>-6.3948000000000005E-2</c:v>
                </c:pt>
                <c:pt idx="73937">
                  <c:v>-6.36708E-2</c:v>
                </c:pt>
                <c:pt idx="73938">
                  <c:v>-6.3361600000000004E-2</c:v>
                </c:pt>
                <c:pt idx="73939">
                  <c:v>-6.3021599999999997E-2</c:v>
                </c:pt>
                <c:pt idx="73940">
                  <c:v>-6.26525E-2</c:v>
                </c:pt>
                <c:pt idx="73941">
                  <c:v>-6.2255499999999998E-2</c:v>
                </c:pt>
                <c:pt idx="73942">
                  <c:v>-6.1829299999999997E-2</c:v>
                </c:pt>
                <c:pt idx="73943">
                  <c:v>-6.1372000000000003E-2</c:v>
                </c:pt>
                <c:pt idx="73944">
                  <c:v>-6.0883E-2</c:v>
                </c:pt>
                <c:pt idx="73945">
                  <c:v>-6.0364300000000003E-2</c:v>
                </c:pt>
                <c:pt idx="73946">
                  <c:v>-5.9818400000000001E-2</c:v>
                </c:pt>
                <c:pt idx="73947">
                  <c:v>-5.9245199999999998E-2</c:v>
                </c:pt>
                <c:pt idx="73948">
                  <c:v>-5.8642199999999998E-2</c:v>
                </c:pt>
                <c:pt idx="73949">
                  <c:v>-5.8010100000000002E-2</c:v>
                </c:pt>
                <c:pt idx="73950">
                  <c:v>-5.7354200000000001E-2</c:v>
                </c:pt>
                <c:pt idx="73951">
                  <c:v>-5.6678800000000001E-2</c:v>
                </c:pt>
                <c:pt idx="73952">
                  <c:v>-5.5982499999999998E-2</c:v>
                </c:pt>
                <c:pt idx="73953">
                  <c:v>-5.5258700000000001E-2</c:v>
                </c:pt>
                <c:pt idx="73954">
                  <c:v>-5.4499800000000001E-2</c:v>
                </c:pt>
                <c:pt idx="73955">
                  <c:v>-5.37013E-2</c:v>
                </c:pt>
                <c:pt idx="73956">
                  <c:v>-5.28618E-2</c:v>
                </c:pt>
                <c:pt idx="73957">
                  <c:v>-5.1981699999999999E-2</c:v>
                </c:pt>
                <c:pt idx="73958">
                  <c:v>-5.1060099999999997E-2</c:v>
                </c:pt>
                <c:pt idx="73959">
                  <c:v>-5.00974E-2</c:v>
                </c:pt>
                <c:pt idx="73960">
                  <c:v>-4.91008E-2</c:v>
                </c:pt>
                <c:pt idx="73961">
                  <c:v>-4.8080199999999997E-2</c:v>
                </c:pt>
                <c:pt idx="73962">
                  <c:v>-4.7038299999999998E-2</c:v>
                </c:pt>
                <c:pt idx="73963">
                  <c:v>-4.59718E-2</c:v>
                </c:pt>
                <c:pt idx="73964">
                  <c:v>-4.4878000000000001E-2</c:v>
                </c:pt>
                <c:pt idx="73965">
                  <c:v>-4.3757200000000003E-2</c:v>
                </c:pt>
                <c:pt idx="73966">
                  <c:v>-4.2609099999999997E-2</c:v>
                </c:pt>
                <c:pt idx="73967">
                  <c:v>-4.1433900000000003E-2</c:v>
                </c:pt>
                <c:pt idx="73968">
                  <c:v>-4.0235300000000002E-2</c:v>
                </c:pt>
                <c:pt idx="73969">
                  <c:v>-3.9018999999999998E-2</c:v>
                </c:pt>
                <c:pt idx="73970">
                  <c:v>-3.7790400000000002E-2</c:v>
                </c:pt>
                <c:pt idx="73971">
                  <c:v>-3.6554799999999998E-2</c:v>
                </c:pt>
                <c:pt idx="73972">
                  <c:v>-3.53177E-2</c:v>
                </c:pt>
                <c:pt idx="73973">
                  <c:v>-3.4082399999999999E-2</c:v>
                </c:pt>
                <c:pt idx="73974">
                  <c:v>-3.2849400000000001E-2</c:v>
                </c:pt>
                <c:pt idx="73975">
                  <c:v>-3.1619899999999999E-2</c:v>
                </c:pt>
                <c:pt idx="73976">
                  <c:v>-3.0395499999999999E-2</c:v>
                </c:pt>
                <c:pt idx="73977">
                  <c:v>-2.9178300000000001E-2</c:v>
                </c:pt>
                <c:pt idx="73978">
                  <c:v>-2.7971800000000002E-2</c:v>
                </c:pt>
                <c:pt idx="73979">
                  <c:v>-2.6779000000000001E-2</c:v>
                </c:pt>
                <c:pt idx="73980">
                  <c:v>-2.5600299999999999E-2</c:v>
                </c:pt>
                <c:pt idx="73981">
                  <c:v>-2.44347E-2</c:v>
                </c:pt>
                <c:pt idx="73982">
                  <c:v>-2.32816E-2</c:v>
                </c:pt>
                <c:pt idx="73983">
                  <c:v>-2.2143300000000001E-2</c:v>
                </c:pt>
                <c:pt idx="73984">
                  <c:v>-2.1023E-2</c:v>
                </c:pt>
                <c:pt idx="73985">
                  <c:v>-1.99212E-2</c:v>
                </c:pt>
                <c:pt idx="73986">
                  <c:v>-1.8837E-2</c:v>
                </c:pt>
                <c:pt idx="73987">
                  <c:v>-1.7770899999999999E-2</c:v>
                </c:pt>
                <c:pt idx="73988">
                  <c:v>-1.6725299999999999E-2</c:v>
                </c:pt>
                <c:pt idx="73989">
                  <c:v>-1.57038E-2</c:v>
                </c:pt>
                <c:pt idx="73990">
                  <c:v>-1.4714E-2</c:v>
                </c:pt>
                <c:pt idx="73991">
                  <c:v>-1.3764999999999999E-2</c:v>
                </c:pt>
                <c:pt idx="73992">
                  <c:v>-1.28637E-2</c:v>
                </c:pt>
                <c:pt idx="73993">
                  <c:v>-1.20141E-2</c:v>
                </c:pt>
                <c:pt idx="73994">
                  <c:v>-1.12199E-2</c:v>
                </c:pt>
                <c:pt idx="73995">
                  <c:v>-1.0482999999999999E-2</c:v>
                </c:pt>
                <c:pt idx="73996" formatCode="0.00E+00">
                  <c:v>-9.8048900000000001E-3</c:v>
                </c:pt>
                <c:pt idx="73997" formatCode="0.00E+00">
                  <c:v>-9.1861900000000003E-3</c:v>
                </c:pt>
                <c:pt idx="73998" formatCode="0.00E+00">
                  <c:v>-8.6237399999999995E-3</c:v>
                </c:pt>
                <c:pt idx="73999" formatCode="0.00E+00">
                  <c:v>-8.1133300000000002E-3</c:v>
                </c:pt>
                <c:pt idx="74000" formatCode="0.00E+00">
                  <c:v>-7.6558800000000003E-3</c:v>
                </c:pt>
                <c:pt idx="74001" formatCode="0.00E+00">
                  <c:v>-7.2582999999999996E-3</c:v>
                </c:pt>
                <c:pt idx="74002" formatCode="0.00E+00">
                  <c:v>-6.9290699999999998E-3</c:v>
                </c:pt>
                <c:pt idx="74003" formatCode="0.00E+00">
                  <c:v>-6.6715999999999998E-3</c:v>
                </c:pt>
                <c:pt idx="74004" formatCode="0.00E+00">
                  <c:v>-6.4834200000000002E-3</c:v>
                </c:pt>
                <c:pt idx="74005" formatCode="0.00E+00">
                  <c:v>-6.3618199999999998E-3</c:v>
                </c:pt>
                <c:pt idx="74006" formatCode="0.00E+00">
                  <c:v>-6.3056199999999996E-3</c:v>
                </c:pt>
                <c:pt idx="74007" formatCode="0.00E+00">
                  <c:v>-6.3139800000000003E-3</c:v>
                </c:pt>
                <c:pt idx="74008" formatCode="0.00E+00">
                  <c:v>-6.3858300000000003E-3</c:v>
                </c:pt>
                <c:pt idx="74009" formatCode="0.00E+00">
                  <c:v>-6.52215E-3</c:v>
                </c:pt>
                <c:pt idx="74010" formatCode="0.00E+00">
                  <c:v>-6.7275700000000004E-3</c:v>
                </c:pt>
                <c:pt idx="74011" formatCode="0.00E+00">
                  <c:v>-7.0065500000000003E-3</c:v>
                </c:pt>
                <c:pt idx="74012" formatCode="0.00E+00">
                  <c:v>-7.3612199999999999E-3</c:v>
                </c:pt>
                <c:pt idx="74013" formatCode="0.00E+00">
                  <c:v>-7.7935499999999998E-3</c:v>
                </c:pt>
                <c:pt idx="74014" formatCode="0.00E+00">
                  <c:v>-8.3039299999999993E-3</c:v>
                </c:pt>
                <c:pt idx="74015" formatCode="0.00E+00">
                  <c:v>-8.88831E-3</c:v>
                </c:pt>
                <c:pt idx="74016" formatCode="0.00E+00">
                  <c:v>-9.5413400000000006E-3</c:v>
                </c:pt>
                <c:pt idx="74017">
                  <c:v>-1.0262800000000001E-2</c:v>
                </c:pt>
                <c:pt idx="74018">
                  <c:v>-1.1058500000000001E-2</c:v>
                </c:pt>
                <c:pt idx="74019">
                  <c:v>-1.1935299999999999E-2</c:v>
                </c:pt>
                <c:pt idx="74020">
                  <c:v>-1.28985E-2</c:v>
                </c:pt>
                <c:pt idx="74021">
                  <c:v>-1.3951399999999999E-2</c:v>
                </c:pt>
                <c:pt idx="74022">
                  <c:v>-1.50939E-2</c:v>
                </c:pt>
                <c:pt idx="74023">
                  <c:v>-1.63219E-2</c:v>
                </c:pt>
                <c:pt idx="74024">
                  <c:v>-1.7629200000000001E-2</c:v>
                </c:pt>
                <c:pt idx="74025">
                  <c:v>-1.9008400000000002E-2</c:v>
                </c:pt>
                <c:pt idx="74026">
                  <c:v>-2.0453900000000001E-2</c:v>
                </c:pt>
                <c:pt idx="74027">
                  <c:v>-2.19648E-2</c:v>
                </c:pt>
                <c:pt idx="74028">
                  <c:v>-2.3539500000000001E-2</c:v>
                </c:pt>
                <c:pt idx="74029">
                  <c:v>-2.51714E-2</c:v>
                </c:pt>
                <c:pt idx="74030">
                  <c:v>-2.6856499999999998E-2</c:v>
                </c:pt>
                <c:pt idx="74031">
                  <c:v>-2.8598700000000001E-2</c:v>
                </c:pt>
                <c:pt idx="74032">
                  <c:v>-3.0405700000000001E-2</c:v>
                </c:pt>
                <c:pt idx="74033">
                  <c:v>-3.2282199999999997E-2</c:v>
                </c:pt>
                <c:pt idx="74034">
                  <c:v>-3.4230999999999998E-2</c:v>
                </c:pt>
                <c:pt idx="74035">
                  <c:v>-3.6255099999999998E-2</c:v>
                </c:pt>
                <c:pt idx="74036">
                  <c:v>-3.8357200000000001E-2</c:v>
                </c:pt>
                <c:pt idx="74037">
                  <c:v>-4.05364E-2</c:v>
                </c:pt>
                <c:pt idx="74038">
                  <c:v>-4.2790099999999998E-2</c:v>
                </c:pt>
                <c:pt idx="74039">
                  <c:v>-4.51166E-2</c:v>
                </c:pt>
                <c:pt idx="74040">
                  <c:v>-4.7515799999999997E-2</c:v>
                </c:pt>
                <c:pt idx="74041">
                  <c:v>-4.9987999999999998E-2</c:v>
                </c:pt>
                <c:pt idx="74042">
                  <c:v>-5.2531700000000001E-2</c:v>
                </c:pt>
                <c:pt idx="74043">
                  <c:v>-5.5145E-2</c:v>
                </c:pt>
                <c:pt idx="74044">
                  <c:v>-5.7827900000000002E-2</c:v>
                </c:pt>
                <c:pt idx="74045">
                  <c:v>-6.0579300000000003E-2</c:v>
                </c:pt>
                <c:pt idx="74046">
                  <c:v>-6.3392699999999996E-2</c:v>
                </c:pt>
                <c:pt idx="74047">
                  <c:v>-6.6257200000000002E-2</c:v>
                </c:pt>
                <c:pt idx="74048">
                  <c:v>-6.9164000000000003E-2</c:v>
                </c:pt>
                <c:pt idx="74049">
                  <c:v>-7.21112E-2</c:v>
                </c:pt>
                <c:pt idx="74050">
                  <c:v>-7.5101299999999996E-2</c:v>
                </c:pt>
                <c:pt idx="74051">
                  <c:v>-7.8135800000000005E-2</c:v>
                </c:pt>
                <c:pt idx="74052">
                  <c:v>-8.1213300000000002E-2</c:v>
                </c:pt>
                <c:pt idx="74053">
                  <c:v>-8.4331400000000001E-2</c:v>
                </c:pt>
                <c:pt idx="74054">
                  <c:v>-8.7489300000000006E-2</c:v>
                </c:pt>
                <c:pt idx="74055">
                  <c:v>-9.0685699999999994E-2</c:v>
                </c:pt>
                <c:pt idx="74056">
                  <c:v>-9.39165E-2</c:v>
                </c:pt>
                <c:pt idx="74057">
                  <c:v>-9.7176299999999993E-2</c:v>
                </c:pt>
                <c:pt idx="74058">
                  <c:v>-0.10045900000000001</c:v>
                </c:pt>
                <c:pt idx="74059">
                  <c:v>-0.103759</c:v>
                </c:pt>
                <c:pt idx="74060">
                  <c:v>-0.10707</c:v>
                </c:pt>
                <c:pt idx="74061">
                  <c:v>-0.11039599999999999</c:v>
                </c:pt>
                <c:pt idx="74062">
                  <c:v>-0.11374099999999999</c:v>
                </c:pt>
                <c:pt idx="74063">
                  <c:v>-0.117107</c:v>
                </c:pt>
                <c:pt idx="74064">
                  <c:v>-0.12049600000000001</c:v>
                </c:pt>
                <c:pt idx="74065">
                  <c:v>-0.12390900000000001</c:v>
                </c:pt>
                <c:pt idx="74066">
                  <c:v>-0.12734100000000001</c:v>
                </c:pt>
                <c:pt idx="74067">
                  <c:v>-0.13078699999999999</c:v>
                </c:pt>
                <c:pt idx="74068">
                  <c:v>-0.13424900000000001</c:v>
                </c:pt>
                <c:pt idx="74069">
                  <c:v>-0.13773299999999999</c:v>
                </c:pt>
                <c:pt idx="74070">
                  <c:v>-0.14124</c:v>
                </c:pt>
                <c:pt idx="74071">
                  <c:v>-0.14476900000000001</c:v>
                </c:pt>
                <c:pt idx="74072">
                  <c:v>-0.148316</c:v>
                </c:pt>
                <c:pt idx="74073">
                  <c:v>-0.15187700000000001</c:v>
                </c:pt>
                <c:pt idx="74074">
                  <c:v>-0.155443</c:v>
                </c:pt>
                <c:pt idx="74075">
                  <c:v>-0.15900800000000001</c:v>
                </c:pt>
                <c:pt idx="74076">
                  <c:v>-0.162574</c:v>
                </c:pt>
                <c:pt idx="74077">
                  <c:v>-0.16614200000000001</c:v>
                </c:pt>
                <c:pt idx="74078">
                  <c:v>-0.16970499999999999</c:v>
                </c:pt>
                <c:pt idx="74079">
                  <c:v>-0.17325699999999999</c:v>
                </c:pt>
                <c:pt idx="74080">
                  <c:v>-0.17679400000000001</c:v>
                </c:pt>
                <c:pt idx="74081">
                  <c:v>-0.180311</c:v>
                </c:pt>
                <c:pt idx="74082">
                  <c:v>-0.183804</c:v>
                </c:pt>
                <c:pt idx="74083">
                  <c:v>-0.18727099999999999</c:v>
                </c:pt>
                <c:pt idx="74084">
                  <c:v>-0.19070899999999999</c:v>
                </c:pt>
                <c:pt idx="74085">
                  <c:v>-0.19412399999999999</c:v>
                </c:pt>
                <c:pt idx="74086">
                  <c:v>-0.197517</c:v>
                </c:pt>
                <c:pt idx="74087">
                  <c:v>-0.20088800000000001</c:v>
                </c:pt>
                <c:pt idx="74088">
                  <c:v>-0.204236</c:v>
                </c:pt>
                <c:pt idx="74089">
                  <c:v>-0.20755499999999999</c:v>
                </c:pt>
                <c:pt idx="74090">
                  <c:v>-0.210837</c:v>
                </c:pt>
                <c:pt idx="74091">
                  <c:v>-0.21407699999999999</c:v>
                </c:pt>
                <c:pt idx="74092">
                  <c:v>-0.21726999999999999</c:v>
                </c:pt>
                <c:pt idx="74093">
                  <c:v>-0.220414</c:v>
                </c:pt>
                <c:pt idx="74094">
                  <c:v>-0.22350900000000001</c:v>
                </c:pt>
                <c:pt idx="74095">
                  <c:v>-0.22655700000000001</c:v>
                </c:pt>
                <c:pt idx="74096">
                  <c:v>-0.22955999999999999</c:v>
                </c:pt>
                <c:pt idx="74097">
                  <c:v>-0.232519</c:v>
                </c:pt>
                <c:pt idx="74098">
                  <c:v>-0.23543</c:v>
                </c:pt>
                <c:pt idx="74099">
                  <c:v>-0.238289</c:v>
                </c:pt>
                <c:pt idx="74100">
                  <c:v>-0.241095</c:v>
                </c:pt>
                <c:pt idx="74101">
                  <c:v>-0.24384900000000001</c:v>
                </c:pt>
                <c:pt idx="74102">
                  <c:v>-0.24654699999999999</c:v>
                </c:pt>
                <c:pt idx="74103">
                  <c:v>-0.24918599999999999</c:v>
                </c:pt>
                <c:pt idx="74104">
                  <c:v>-0.25176799999999999</c:v>
                </c:pt>
                <c:pt idx="74105">
                  <c:v>-0.25429200000000002</c:v>
                </c:pt>
                <c:pt idx="74106">
                  <c:v>-0.25675199999999998</c:v>
                </c:pt>
                <c:pt idx="74107">
                  <c:v>-0.25913799999999998</c:v>
                </c:pt>
                <c:pt idx="74108">
                  <c:v>-0.26144600000000001</c:v>
                </c:pt>
                <c:pt idx="74109">
                  <c:v>-0.26367299999999999</c:v>
                </c:pt>
                <c:pt idx="74110">
                  <c:v>-0.26581199999999999</c:v>
                </c:pt>
                <c:pt idx="74111">
                  <c:v>-0.26786100000000002</c:v>
                </c:pt>
                <c:pt idx="74112">
                  <c:v>-0.26982400000000001</c:v>
                </c:pt>
                <c:pt idx="74113">
                  <c:v>-0.27170800000000001</c:v>
                </c:pt>
                <c:pt idx="74114">
                  <c:v>-0.27351199999999998</c:v>
                </c:pt>
                <c:pt idx="74115">
                  <c:v>-0.27523399999999998</c:v>
                </c:pt>
                <c:pt idx="74116">
                  <c:v>-0.27687600000000001</c:v>
                </c:pt>
                <c:pt idx="74117">
                  <c:v>-0.27844099999999999</c:v>
                </c:pt>
                <c:pt idx="74118">
                  <c:v>-0.27992899999999998</c:v>
                </c:pt>
                <c:pt idx="74119">
                  <c:v>-0.28133399999999997</c:v>
                </c:pt>
                <c:pt idx="74120">
                  <c:v>-0.282661</c:v>
                </c:pt>
                <c:pt idx="74121">
                  <c:v>-0.28391300000000003</c:v>
                </c:pt>
                <c:pt idx="74122">
                  <c:v>-0.28509499999999999</c:v>
                </c:pt>
                <c:pt idx="74123">
                  <c:v>-0.28620099999999998</c:v>
                </c:pt>
                <c:pt idx="74124">
                  <c:v>-0.28722500000000001</c:v>
                </c:pt>
                <c:pt idx="74125">
                  <c:v>-0.28816199999999997</c:v>
                </c:pt>
                <c:pt idx="74126">
                  <c:v>-0.289016</c:v>
                </c:pt>
                <c:pt idx="74127">
                  <c:v>-0.28979300000000002</c:v>
                </c:pt>
                <c:pt idx="74128">
                  <c:v>-0.29050300000000001</c:v>
                </c:pt>
                <c:pt idx="74129">
                  <c:v>-0.291155</c:v>
                </c:pt>
                <c:pt idx="74130">
                  <c:v>-0.29175000000000001</c:v>
                </c:pt>
                <c:pt idx="74131">
                  <c:v>-0.29227799999999998</c:v>
                </c:pt>
                <c:pt idx="74132">
                  <c:v>-0.29273100000000002</c:v>
                </c:pt>
                <c:pt idx="74133">
                  <c:v>-0.293105</c:v>
                </c:pt>
                <c:pt idx="74134">
                  <c:v>-0.29340100000000002</c:v>
                </c:pt>
                <c:pt idx="74135">
                  <c:v>-0.29362199999999999</c:v>
                </c:pt>
                <c:pt idx="74136">
                  <c:v>-0.29376799999999997</c:v>
                </c:pt>
                <c:pt idx="74137">
                  <c:v>-0.29384399999999999</c:v>
                </c:pt>
                <c:pt idx="74138">
                  <c:v>-0.29385499999999998</c:v>
                </c:pt>
                <c:pt idx="74139">
                  <c:v>-0.29380299999999998</c:v>
                </c:pt>
                <c:pt idx="74140">
                  <c:v>-0.293688</c:v>
                </c:pt>
                <c:pt idx="74141">
                  <c:v>-0.29350700000000002</c:v>
                </c:pt>
                <c:pt idx="74142">
                  <c:v>-0.29326000000000002</c:v>
                </c:pt>
                <c:pt idx="74143">
                  <c:v>-0.29294700000000001</c:v>
                </c:pt>
                <c:pt idx="74144">
                  <c:v>-0.292574</c:v>
                </c:pt>
                <c:pt idx="74145">
                  <c:v>-0.29214899999999999</c:v>
                </c:pt>
                <c:pt idx="74146">
                  <c:v>-0.29167900000000002</c:v>
                </c:pt>
                <c:pt idx="74147">
                  <c:v>-0.29116599999999998</c:v>
                </c:pt>
                <c:pt idx="74148">
                  <c:v>-0.29060599999999998</c:v>
                </c:pt>
                <c:pt idx="74149">
                  <c:v>-0.28999799999999998</c:v>
                </c:pt>
                <c:pt idx="74150">
                  <c:v>-0.28933900000000001</c:v>
                </c:pt>
                <c:pt idx="74151">
                  <c:v>-0.28862199999999999</c:v>
                </c:pt>
                <c:pt idx="74152">
                  <c:v>-0.28784399999999999</c:v>
                </c:pt>
                <c:pt idx="74153">
                  <c:v>-0.28700199999999998</c:v>
                </c:pt>
                <c:pt idx="74154">
                  <c:v>-0.28609899999999999</c:v>
                </c:pt>
                <c:pt idx="74155">
                  <c:v>-0.28513699999999997</c:v>
                </c:pt>
                <c:pt idx="74156">
                  <c:v>-0.28412399999999999</c:v>
                </c:pt>
                <c:pt idx="74157">
                  <c:v>-0.28306999999999999</c:v>
                </c:pt>
                <c:pt idx="74158">
                  <c:v>-0.28198000000000001</c:v>
                </c:pt>
                <c:pt idx="74159">
                  <c:v>-0.28085199999999999</c:v>
                </c:pt>
                <c:pt idx="74160">
                  <c:v>-0.27967700000000001</c:v>
                </c:pt>
                <c:pt idx="74161">
                  <c:v>-0.27845399999999998</c:v>
                </c:pt>
                <c:pt idx="74162">
                  <c:v>-0.27719300000000002</c:v>
                </c:pt>
                <c:pt idx="74163">
                  <c:v>-0.27590399999999998</c:v>
                </c:pt>
                <c:pt idx="74164">
                  <c:v>-0.27459099999999997</c:v>
                </c:pt>
                <c:pt idx="74165">
                  <c:v>-0.273258</c:v>
                </c:pt>
                <c:pt idx="74166">
                  <c:v>-0.27191100000000001</c:v>
                </c:pt>
                <c:pt idx="74167">
                  <c:v>-0.27055000000000001</c:v>
                </c:pt>
                <c:pt idx="74168">
                  <c:v>-0.269173</c:v>
                </c:pt>
                <c:pt idx="74169">
                  <c:v>-0.26777499999999999</c:v>
                </c:pt>
                <c:pt idx="74170">
                  <c:v>-0.26635300000000001</c:v>
                </c:pt>
                <c:pt idx="74171">
                  <c:v>-0.26490799999999998</c:v>
                </c:pt>
                <c:pt idx="74172">
                  <c:v>-0.26343899999999998</c:v>
                </c:pt>
                <c:pt idx="74173">
                  <c:v>-0.26194600000000001</c:v>
                </c:pt>
                <c:pt idx="74174">
                  <c:v>-0.26042900000000002</c:v>
                </c:pt>
                <c:pt idx="74175">
                  <c:v>-0.25889099999999998</c:v>
                </c:pt>
                <c:pt idx="74176">
                  <c:v>-0.25733</c:v>
                </c:pt>
                <c:pt idx="74177">
                  <c:v>-0.255745</c:v>
                </c:pt>
                <c:pt idx="74178">
                  <c:v>-0.25413999999999998</c:v>
                </c:pt>
                <c:pt idx="74179">
                  <c:v>-0.252521</c:v>
                </c:pt>
                <c:pt idx="74180">
                  <c:v>-0.25088700000000003</c:v>
                </c:pt>
                <c:pt idx="74181">
                  <c:v>-0.24923799999999999</c:v>
                </c:pt>
                <c:pt idx="74182">
                  <c:v>-0.24757599999999999</c:v>
                </c:pt>
                <c:pt idx="74183">
                  <c:v>-0.24589900000000001</c:v>
                </c:pt>
                <c:pt idx="74184">
                  <c:v>-0.244202</c:v>
                </c:pt>
                <c:pt idx="74185">
                  <c:v>-0.24248700000000001</c:v>
                </c:pt>
                <c:pt idx="74186">
                  <c:v>-0.240757</c:v>
                </c:pt>
                <c:pt idx="74187">
                  <c:v>-0.239012</c:v>
                </c:pt>
                <c:pt idx="74188">
                  <c:v>-0.23724600000000001</c:v>
                </c:pt>
                <c:pt idx="74189">
                  <c:v>-0.235458</c:v>
                </c:pt>
                <c:pt idx="74190">
                  <c:v>-0.233652</c:v>
                </c:pt>
                <c:pt idx="74191">
                  <c:v>-0.23183200000000001</c:v>
                </c:pt>
                <c:pt idx="74192">
                  <c:v>-0.22999600000000001</c:v>
                </c:pt>
                <c:pt idx="74193">
                  <c:v>-0.22814599999999999</c:v>
                </c:pt>
                <c:pt idx="74194">
                  <c:v>-0.22628499999999999</c:v>
                </c:pt>
                <c:pt idx="74195">
                  <c:v>-0.224415</c:v>
                </c:pt>
                <c:pt idx="74196">
                  <c:v>-0.22253700000000001</c:v>
                </c:pt>
                <c:pt idx="74197">
                  <c:v>-0.22065199999999999</c:v>
                </c:pt>
                <c:pt idx="74198">
                  <c:v>-0.21876100000000001</c:v>
                </c:pt>
                <c:pt idx="74199">
                  <c:v>-0.216863</c:v>
                </c:pt>
                <c:pt idx="74200">
                  <c:v>-0.21495500000000001</c:v>
                </c:pt>
                <c:pt idx="74201">
                  <c:v>-0.213035</c:v>
                </c:pt>
                <c:pt idx="74202">
                  <c:v>-0.21110300000000001</c:v>
                </c:pt>
                <c:pt idx="74203">
                  <c:v>-0.20916100000000001</c:v>
                </c:pt>
                <c:pt idx="74204">
                  <c:v>-0.20721000000000001</c:v>
                </c:pt>
                <c:pt idx="74205">
                  <c:v>-0.20524899999999999</c:v>
                </c:pt>
                <c:pt idx="74206">
                  <c:v>-0.20327700000000001</c:v>
                </c:pt>
                <c:pt idx="74207">
                  <c:v>-0.201292</c:v>
                </c:pt>
                <c:pt idx="74208">
                  <c:v>-0.199292</c:v>
                </c:pt>
                <c:pt idx="74209">
                  <c:v>-0.19727600000000001</c:v>
                </c:pt>
                <c:pt idx="74210">
                  <c:v>-0.195245</c:v>
                </c:pt>
                <c:pt idx="74211">
                  <c:v>-0.19320000000000001</c:v>
                </c:pt>
                <c:pt idx="74212">
                  <c:v>-0.191137</c:v>
                </c:pt>
                <c:pt idx="74213">
                  <c:v>-0.189057</c:v>
                </c:pt>
                <c:pt idx="74214">
                  <c:v>-0.18695800000000001</c:v>
                </c:pt>
                <c:pt idx="74215">
                  <c:v>-0.184839</c:v>
                </c:pt>
                <c:pt idx="74216">
                  <c:v>-0.182701</c:v>
                </c:pt>
                <c:pt idx="74217">
                  <c:v>-0.18054200000000001</c:v>
                </c:pt>
                <c:pt idx="74218">
                  <c:v>-0.17836099999999999</c:v>
                </c:pt>
                <c:pt idx="74219">
                  <c:v>-0.176153</c:v>
                </c:pt>
                <c:pt idx="74220">
                  <c:v>-0.17391400000000001</c:v>
                </c:pt>
                <c:pt idx="74221">
                  <c:v>-0.171648</c:v>
                </c:pt>
                <c:pt idx="74222">
                  <c:v>-0.16936499999999999</c:v>
                </c:pt>
                <c:pt idx="74223">
                  <c:v>-0.167072</c:v>
                </c:pt>
                <c:pt idx="74224">
                  <c:v>-0.164772</c:v>
                </c:pt>
                <c:pt idx="74225">
                  <c:v>-0.162462</c:v>
                </c:pt>
                <c:pt idx="74226">
                  <c:v>-0.160139</c:v>
                </c:pt>
                <c:pt idx="74227">
                  <c:v>-0.157802</c:v>
                </c:pt>
                <c:pt idx="74228">
                  <c:v>-0.15545300000000001</c:v>
                </c:pt>
                <c:pt idx="74229">
                  <c:v>-0.15309300000000001</c:v>
                </c:pt>
                <c:pt idx="74230">
                  <c:v>-0.150724</c:v>
                </c:pt>
                <c:pt idx="74231">
                  <c:v>-0.14835200000000001</c:v>
                </c:pt>
                <c:pt idx="74232">
                  <c:v>-0.14598</c:v>
                </c:pt>
                <c:pt idx="74233">
                  <c:v>-0.14360400000000001</c:v>
                </c:pt>
                <c:pt idx="74234">
                  <c:v>-0.14122599999999999</c:v>
                </c:pt>
                <c:pt idx="74235">
                  <c:v>-0.138844</c:v>
                </c:pt>
                <c:pt idx="74236">
                  <c:v>-0.136458</c:v>
                </c:pt>
                <c:pt idx="74237">
                  <c:v>-0.13406599999999999</c:v>
                </c:pt>
                <c:pt idx="74238">
                  <c:v>-0.13167400000000001</c:v>
                </c:pt>
                <c:pt idx="74239">
                  <c:v>-0.12928300000000001</c:v>
                </c:pt>
                <c:pt idx="74240">
                  <c:v>-0.12689600000000001</c:v>
                </c:pt>
                <c:pt idx="74241">
                  <c:v>-0.124516</c:v>
                </c:pt>
                <c:pt idx="74242">
                  <c:v>-0.12214700000000001</c:v>
                </c:pt>
                <c:pt idx="74243">
                  <c:v>-0.11978900000000001</c:v>
                </c:pt>
                <c:pt idx="74244">
                  <c:v>-0.11744</c:v>
                </c:pt>
                <c:pt idx="74245">
                  <c:v>-0.115105</c:v>
                </c:pt>
                <c:pt idx="74246">
                  <c:v>-0.11279</c:v>
                </c:pt>
                <c:pt idx="74247">
                  <c:v>-0.110498</c:v>
                </c:pt>
                <c:pt idx="74248">
                  <c:v>-0.108234</c:v>
                </c:pt>
                <c:pt idx="74249">
                  <c:v>-0.10599699999999999</c:v>
                </c:pt>
                <c:pt idx="74250">
                  <c:v>-0.10378999999999999</c:v>
                </c:pt>
                <c:pt idx="74251">
                  <c:v>-0.101616</c:v>
                </c:pt>
                <c:pt idx="74252">
                  <c:v>-9.9476700000000001E-2</c:v>
                </c:pt>
                <c:pt idx="74253">
                  <c:v>-9.7372200000000006E-2</c:v>
                </c:pt>
                <c:pt idx="74254">
                  <c:v>-9.5304100000000003E-2</c:v>
                </c:pt>
                <c:pt idx="74255">
                  <c:v>-9.3276899999999996E-2</c:v>
                </c:pt>
                <c:pt idx="74256">
                  <c:v>-9.1294100000000003E-2</c:v>
                </c:pt>
                <c:pt idx="74257">
                  <c:v>-8.9353799999999997E-2</c:v>
                </c:pt>
                <c:pt idx="74258">
                  <c:v>-8.7453799999999998E-2</c:v>
                </c:pt>
                <c:pt idx="74259">
                  <c:v>-8.55963E-2</c:v>
                </c:pt>
                <c:pt idx="74260">
                  <c:v>-8.3786700000000006E-2</c:v>
                </c:pt>
                <c:pt idx="74261">
                  <c:v>-8.2028000000000004E-2</c:v>
                </c:pt>
                <c:pt idx="74262">
                  <c:v>-8.0321500000000004E-2</c:v>
                </c:pt>
                <c:pt idx="74263">
                  <c:v>-7.8667200000000007E-2</c:v>
                </c:pt>
                <c:pt idx="74264">
                  <c:v>-7.7064599999999997E-2</c:v>
                </c:pt>
                <c:pt idx="74265">
                  <c:v>-7.5514800000000007E-2</c:v>
                </c:pt>
                <c:pt idx="74266">
                  <c:v>-7.4021600000000007E-2</c:v>
                </c:pt>
                <c:pt idx="74267">
                  <c:v>-7.2589399999999998E-2</c:v>
                </c:pt>
                <c:pt idx="74268">
                  <c:v>-7.1222300000000002E-2</c:v>
                </c:pt>
                <c:pt idx="74269">
                  <c:v>-6.9922499999999999E-2</c:v>
                </c:pt>
                <c:pt idx="74270">
                  <c:v>-6.8690000000000001E-2</c:v>
                </c:pt>
                <c:pt idx="74271">
                  <c:v>-6.7524899999999999E-2</c:v>
                </c:pt>
                <c:pt idx="74272">
                  <c:v>-6.6429799999999997E-2</c:v>
                </c:pt>
                <c:pt idx="74273">
                  <c:v>-6.5408599999999997E-2</c:v>
                </c:pt>
                <c:pt idx="74274">
                  <c:v>-6.4463300000000001E-2</c:v>
                </c:pt>
                <c:pt idx="74275">
                  <c:v>-6.3594899999999996E-2</c:v>
                </c:pt>
                <c:pt idx="74276">
                  <c:v>-6.2804499999999999E-2</c:v>
                </c:pt>
                <c:pt idx="74277">
                  <c:v>-6.2092399999999999E-2</c:v>
                </c:pt>
                <c:pt idx="74278">
                  <c:v>-6.1459899999999998E-2</c:v>
                </c:pt>
                <c:pt idx="74279">
                  <c:v>-6.0910600000000002E-2</c:v>
                </c:pt>
                <c:pt idx="74280">
                  <c:v>-6.0447099999999997E-2</c:v>
                </c:pt>
                <c:pt idx="74281">
                  <c:v>-6.0071199999999998E-2</c:v>
                </c:pt>
                <c:pt idx="74282">
                  <c:v>-5.9785499999999998E-2</c:v>
                </c:pt>
                <c:pt idx="74283">
                  <c:v>-5.9592199999999998E-2</c:v>
                </c:pt>
                <c:pt idx="74284">
                  <c:v>-5.9488699999999999E-2</c:v>
                </c:pt>
                <c:pt idx="74285">
                  <c:v>-5.9469599999999997E-2</c:v>
                </c:pt>
                <c:pt idx="74286">
                  <c:v>-5.9535400000000002E-2</c:v>
                </c:pt>
                <c:pt idx="74287">
                  <c:v>-5.9690100000000003E-2</c:v>
                </c:pt>
                <c:pt idx="74288">
                  <c:v>-5.9935599999999999E-2</c:v>
                </c:pt>
                <c:pt idx="74289">
                  <c:v>-6.0273100000000003E-2</c:v>
                </c:pt>
                <c:pt idx="74290">
                  <c:v>-6.0705099999999998E-2</c:v>
                </c:pt>
                <c:pt idx="74291">
                  <c:v>-6.1233900000000001E-2</c:v>
                </c:pt>
                <c:pt idx="74292">
                  <c:v>-6.1862500000000001E-2</c:v>
                </c:pt>
                <c:pt idx="74293">
                  <c:v>-6.2593399999999993E-2</c:v>
                </c:pt>
                <c:pt idx="74294">
                  <c:v>-6.3425300000000004E-2</c:v>
                </c:pt>
                <c:pt idx="74295">
                  <c:v>-6.4354400000000006E-2</c:v>
                </c:pt>
                <c:pt idx="74296">
                  <c:v>-6.5379599999999996E-2</c:v>
                </c:pt>
                <c:pt idx="74297">
                  <c:v>-6.65052E-2</c:v>
                </c:pt>
                <c:pt idx="74298">
                  <c:v>-6.7738699999999999E-2</c:v>
                </c:pt>
                <c:pt idx="74299">
                  <c:v>-6.9085400000000005E-2</c:v>
                </c:pt>
                <c:pt idx="74300">
                  <c:v>-7.0544700000000002E-2</c:v>
                </c:pt>
                <c:pt idx="74301">
                  <c:v>-7.2112999999999997E-2</c:v>
                </c:pt>
                <c:pt idx="74302">
                  <c:v>-7.3787699999999998E-2</c:v>
                </c:pt>
                <c:pt idx="74303">
                  <c:v>-7.5569300000000006E-2</c:v>
                </c:pt>
                <c:pt idx="74304">
                  <c:v>-7.7459200000000006E-2</c:v>
                </c:pt>
                <c:pt idx="74305">
                  <c:v>-7.9454499999999997E-2</c:v>
                </c:pt>
                <c:pt idx="74306">
                  <c:v>-8.1551700000000005E-2</c:v>
                </c:pt>
                <c:pt idx="74307">
                  <c:v>-8.3751800000000001E-2</c:v>
                </c:pt>
                <c:pt idx="74308">
                  <c:v>-8.6055699999999999E-2</c:v>
                </c:pt>
                <c:pt idx="74309">
                  <c:v>-8.8461899999999996E-2</c:v>
                </c:pt>
                <c:pt idx="74310">
                  <c:v>-9.0969099999999997E-2</c:v>
                </c:pt>
                <c:pt idx="74311">
                  <c:v>-9.3575400000000003E-2</c:v>
                </c:pt>
                <c:pt idx="74312">
                  <c:v>-9.6275700000000006E-2</c:v>
                </c:pt>
                <c:pt idx="74313">
                  <c:v>-9.9066399999999999E-2</c:v>
                </c:pt>
                <c:pt idx="74314">
                  <c:v>-0.101948</c:v>
                </c:pt>
                <c:pt idx="74315">
                  <c:v>-0.10490099999999999</c:v>
                </c:pt>
                <c:pt idx="74316">
                  <c:v>-0.107888</c:v>
                </c:pt>
                <c:pt idx="74317">
                  <c:v>-0.110927</c:v>
                </c:pt>
                <c:pt idx="74318">
                  <c:v>-0.11405700000000001</c:v>
                </c:pt>
                <c:pt idx="74319">
                  <c:v>-0.117268</c:v>
                </c:pt>
                <c:pt idx="74320">
                  <c:v>-0.120543</c:v>
                </c:pt>
                <c:pt idx="74321">
                  <c:v>-0.12389</c:v>
                </c:pt>
                <c:pt idx="74322">
                  <c:v>-0.12731899999999999</c:v>
                </c:pt>
                <c:pt idx="74323">
                  <c:v>-0.130826</c:v>
                </c:pt>
                <c:pt idx="74324">
                  <c:v>-0.134408</c:v>
                </c:pt>
                <c:pt idx="74325">
                  <c:v>-0.13806199999999999</c:v>
                </c:pt>
                <c:pt idx="74326">
                  <c:v>-0.14178399999999999</c:v>
                </c:pt>
                <c:pt idx="74327">
                  <c:v>-0.14557100000000001</c:v>
                </c:pt>
                <c:pt idx="74328">
                  <c:v>-0.149426</c:v>
                </c:pt>
                <c:pt idx="74329">
                  <c:v>-0.15334600000000001</c:v>
                </c:pt>
                <c:pt idx="74330">
                  <c:v>-0.15733</c:v>
                </c:pt>
                <c:pt idx="74331">
                  <c:v>-0.16137299999999999</c:v>
                </c:pt>
                <c:pt idx="74332">
                  <c:v>-0.16547400000000001</c:v>
                </c:pt>
                <c:pt idx="74333">
                  <c:v>-0.16963300000000001</c:v>
                </c:pt>
                <c:pt idx="74334">
                  <c:v>-0.173849</c:v>
                </c:pt>
                <c:pt idx="74335">
                  <c:v>-0.178119</c:v>
                </c:pt>
                <c:pt idx="74336">
                  <c:v>-0.18243500000000001</c:v>
                </c:pt>
                <c:pt idx="74337">
                  <c:v>-0.18678900000000001</c:v>
                </c:pt>
                <c:pt idx="74338">
                  <c:v>-0.19117400000000001</c:v>
                </c:pt>
                <c:pt idx="74339">
                  <c:v>-0.19558500000000001</c:v>
                </c:pt>
                <c:pt idx="74340">
                  <c:v>-0.20002</c:v>
                </c:pt>
                <c:pt idx="74341">
                  <c:v>-0.20447299999999999</c:v>
                </c:pt>
                <c:pt idx="74342">
                  <c:v>-0.20893999999999999</c:v>
                </c:pt>
                <c:pt idx="74343">
                  <c:v>-0.213418</c:v>
                </c:pt>
                <c:pt idx="74344">
                  <c:v>-0.21790000000000001</c:v>
                </c:pt>
                <c:pt idx="74345">
                  <c:v>-0.222382</c:v>
                </c:pt>
                <c:pt idx="74346">
                  <c:v>-0.22685900000000001</c:v>
                </c:pt>
                <c:pt idx="74347">
                  <c:v>-0.231325</c:v>
                </c:pt>
                <c:pt idx="74348">
                  <c:v>-0.23577500000000001</c:v>
                </c:pt>
                <c:pt idx="74349">
                  <c:v>-0.240207</c:v>
                </c:pt>
                <c:pt idx="74350">
                  <c:v>-0.244618</c:v>
                </c:pt>
                <c:pt idx="74351">
                  <c:v>-0.249005</c:v>
                </c:pt>
                <c:pt idx="74352">
                  <c:v>-0.25336799999999998</c:v>
                </c:pt>
                <c:pt idx="74353">
                  <c:v>-0.25770199999999999</c:v>
                </c:pt>
                <c:pt idx="74354">
                  <c:v>-0.26200400000000001</c:v>
                </c:pt>
                <c:pt idx="74355">
                  <c:v>-0.26627000000000001</c:v>
                </c:pt>
                <c:pt idx="74356">
                  <c:v>-0.27049600000000001</c:v>
                </c:pt>
                <c:pt idx="74357">
                  <c:v>-0.27467799999999998</c:v>
                </c:pt>
                <c:pt idx="74358">
                  <c:v>-0.27881</c:v>
                </c:pt>
                <c:pt idx="74359">
                  <c:v>-0.28288600000000003</c:v>
                </c:pt>
                <c:pt idx="74360">
                  <c:v>-0.28689999999999999</c:v>
                </c:pt>
                <c:pt idx="74361">
                  <c:v>-0.290848</c:v>
                </c:pt>
                <c:pt idx="74362">
                  <c:v>-0.29472599999999999</c:v>
                </c:pt>
                <c:pt idx="74363">
                  <c:v>-0.29852899999999999</c:v>
                </c:pt>
                <c:pt idx="74364">
                  <c:v>-0.30225099999999999</c:v>
                </c:pt>
                <c:pt idx="74365">
                  <c:v>-0.30588599999999999</c:v>
                </c:pt>
                <c:pt idx="74366">
                  <c:v>-0.30942599999999998</c:v>
                </c:pt>
                <c:pt idx="74367">
                  <c:v>-0.31286700000000001</c:v>
                </c:pt>
                <c:pt idx="74368">
                  <c:v>-0.31620500000000001</c:v>
                </c:pt>
                <c:pt idx="74369">
                  <c:v>-0.319436</c:v>
                </c:pt>
                <c:pt idx="74370">
                  <c:v>-0.32256000000000001</c:v>
                </c:pt>
                <c:pt idx="74371">
                  <c:v>-0.32557700000000001</c:v>
                </c:pt>
                <c:pt idx="74372">
                  <c:v>-0.32848699999999997</c:v>
                </c:pt>
                <c:pt idx="74373">
                  <c:v>-0.33128800000000003</c:v>
                </c:pt>
                <c:pt idx="74374">
                  <c:v>-0.333978</c:v>
                </c:pt>
                <c:pt idx="74375">
                  <c:v>-0.33655499999999999</c:v>
                </c:pt>
                <c:pt idx="74376">
                  <c:v>-0.33901799999999999</c:v>
                </c:pt>
                <c:pt idx="74377">
                  <c:v>-0.34136300000000003</c:v>
                </c:pt>
                <c:pt idx="74378">
                  <c:v>-0.343584</c:v>
                </c:pt>
                <c:pt idx="74379">
                  <c:v>-0.34567999999999999</c:v>
                </c:pt>
                <c:pt idx="74380">
                  <c:v>-0.34765000000000001</c:v>
                </c:pt>
                <c:pt idx="74381">
                  <c:v>-0.349491</c:v>
                </c:pt>
                <c:pt idx="74382">
                  <c:v>-0.35119499999999998</c:v>
                </c:pt>
                <c:pt idx="74383">
                  <c:v>-0.35275299999999998</c:v>
                </c:pt>
                <c:pt idx="74384">
                  <c:v>-0.35416199999999998</c:v>
                </c:pt>
                <c:pt idx="74385">
                  <c:v>-0.35542000000000001</c:v>
                </c:pt>
                <c:pt idx="74386">
                  <c:v>-0.35652699999999998</c:v>
                </c:pt>
                <c:pt idx="74387">
                  <c:v>-0.35748099999999999</c:v>
                </c:pt>
                <c:pt idx="74388">
                  <c:v>-0.35828199999999999</c:v>
                </c:pt>
                <c:pt idx="74389">
                  <c:v>-0.35892400000000002</c:v>
                </c:pt>
                <c:pt idx="74390">
                  <c:v>-0.35940100000000003</c:v>
                </c:pt>
                <c:pt idx="74391">
                  <c:v>-0.35970800000000003</c:v>
                </c:pt>
                <c:pt idx="74392">
                  <c:v>-0.35985099999999998</c:v>
                </c:pt>
                <c:pt idx="74393">
                  <c:v>-0.35983900000000002</c:v>
                </c:pt>
                <c:pt idx="74394">
                  <c:v>-0.359676</c:v>
                </c:pt>
                <c:pt idx="74395">
                  <c:v>-0.35936200000000001</c:v>
                </c:pt>
                <c:pt idx="74396">
                  <c:v>-0.35889300000000002</c:v>
                </c:pt>
                <c:pt idx="74397">
                  <c:v>-0.35826799999999998</c:v>
                </c:pt>
                <c:pt idx="74398">
                  <c:v>-0.35748400000000002</c:v>
                </c:pt>
                <c:pt idx="74399">
                  <c:v>-0.35653899999999999</c:v>
                </c:pt>
                <c:pt idx="74400">
                  <c:v>-0.355431</c:v>
                </c:pt>
                <c:pt idx="74401">
                  <c:v>-0.35416399999999998</c:v>
                </c:pt>
                <c:pt idx="74402">
                  <c:v>-0.352742</c:v>
                </c:pt>
                <c:pt idx="74403">
                  <c:v>-0.35116900000000001</c:v>
                </c:pt>
                <c:pt idx="74404">
                  <c:v>-0.34945100000000001</c:v>
                </c:pt>
                <c:pt idx="74405">
                  <c:v>-0.34758699999999998</c:v>
                </c:pt>
                <c:pt idx="74406">
                  <c:v>-0.345578</c:v>
                </c:pt>
                <c:pt idx="74407">
                  <c:v>-0.34342899999999998</c:v>
                </c:pt>
                <c:pt idx="74408">
                  <c:v>-0.341144</c:v>
                </c:pt>
                <c:pt idx="74409">
                  <c:v>-0.33870299999999998</c:v>
                </c:pt>
                <c:pt idx="74410">
                  <c:v>-0.33608900000000003</c:v>
                </c:pt>
                <c:pt idx="74411">
                  <c:v>-0.33331899999999998</c:v>
                </c:pt>
                <c:pt idx="74412">
                  <c:v>-0.33041100000000001</c:v>
                </c:pt>
                <c:pt idx="74413">
                  <c:v>-0.32735700000000001</c:v>
                </c:pt>
                <c:pt idx="74414">
                  <c:v>-0.324154</c:v>
                </c:pt>
                <c:pt idx="74415">
                  <c:v>-0.32080999999999998</c:v>
                </c:pt>
                <c:pt idx="74416">
                  <c:v>-0.31733</c:v>
                </c:pt>
                <c:pt idx="74417">
                  <c:v>-0.31371599999999999</c:v>
                </c:pt>
                <c:pt idx="74418">
                  <c:v>-0.309971</c:v>
                </c:pt>
                <c:pt idx="74419">
                  <c:v>-0.30609399999999998</c:v>
                </c:pt>
                <c:pt idx="74420">
                  <c:v>-0.30208699999999999</c:v>
                </c:pt>
                <c:pt idx="74421">
                  <c:v>-0.29795199999999999</c:v>
                </c:pt>
                <c:pt idx="74422">
                  <c:v>-0.29369600000000001</c:v>
                </c:pt>
                <c:pt idx="74423">
                  <c:v>-0.28932400000000003</c:v>
                </c:pt>
                <c:pt idx="74424">
                  <c:v>-0.28484500000000001</c:v>
                </c:pt>
                <c:pt idx="74425">
                  <c:v>-0.28026400000000001</c:v>
                </c:pt>
                <c:pt idx="74426">
                  <c:v>-0.27558700000000003</c:v>
                </c:pt>
                <c:pt idx="74427">
                  <c:v>-0.270816</c:v>
                </c:pt>
                <c:pt idx="74428">
                  <c:v>-0.265959</c:v>
                </c:pt>
                <c:pt idx="74429">
                  <c:v>-0.26102300000000001</c:v>
                </c:pt>
                <c:pt idx="74430">
                  <c:v>-0.25601000000000002</c:v>
                </c:pt>
                <c:pt idx="74431">
                  <c:v>-0.25092100000000001</c:v>
                </c:pt>
                <c:pt idx="74432">
                  <c:v>-0.24576200000000001</c:v>
                </c:pt>
                <c:pt idx="74433">
                  <c:v>-0.240538</c:v>
                </c:pt>
                <c:pt idx="74434">
                  <c:v>-0.23525599999999999</c:v>
                </c:pt>
                <c:pt idx="74435">
                  <c:v>-0.22991700000000001</c:v>
                </c:pt>
                <c:pt idx="74436">
                  <c:v>-0.224524</c:v>
                </c:pt>
                <c:pt idx="74437">
                  <c:v>-0.21908</c:v>
                </c:pt>
                <c:pt idx="74438">
                  <c:v>-0.213588</c:v>
                </c:pt>
                <c:pt idx="74439">
                  <c:v>-0.20805499999999999</c:v>
                </c:pt>
                <c:pt idx="74440">
                  <c:v>-0.20247200000000001</c:v>
                </c:pt>
                <c:pt idx="74441">
                  <c:v>-0.196823</c:v>
                </c:pt>
                <c:pt idx="74442">
                  <c:v>-0.19112100000000001</c:v>
                </c:pt>
                <c:pt idx="74443">
                  <c:v>-0.185395</c:v>
                </c:pt>
                <c:pt idx="74444">
                  <c:v>-0.179647</c:v>
                </c:pt>
                <c:pt idx="74445">
                  <c:v>-0.173873</c:v>
                </c:pt>
                <c:pt idx="74446">
                  <c:v>-0.16808400000000001</c:v>
                </c:pt>
                <c:pt idx="74447">
                  <c:v>-0.16228999999999999</c:v>
                </c:pt>
                <c:pt idx="74448">
                  <c:v>-0.156498</c:v>
                </c:pt>
                <c:pt idx="74449">
                  <c:v>-0.15071100000000001</c:v>
                </c:pt>
                <c:pt idx="74450">
                  <c:v>-0.14493300000000001</c:v>
                </c:pt>
                <c:pt idx="74451">
                  <c:v>-0.13916799999999999</c:v>
                </c:pt>
                <c:pt idx="74452">
                  <c:v>-0.13342100000000001</c:v>
                </c:pt>
                <c:pt idx="74453">
                  <c:v>-0.12769800000000001</c:v>
                </c:pt>
                <c:pt idx="74454">
                  <c:v>-0.122004</c:v>
                </c:pt>
                <c:pt idx="74455">
                  <c:v>-0.116345</c:v>
                </c:pt>
                <c:pt idx="74456">
                  <c:v>-0.110724</c:v>
                </c:pt>
                <c:pt idx="74457">
                  <c:v>-0.10514999999999999</c:v>
                </c:pt>
                <c:pt idx="74458">
                  <c:v>-9.9628800000000003E-2</c:v>
                </c:pt>
                <c:pt idx="74459">
                  <c:v>-9.4164100000000001E-2</c:v>
                </c:pt>
                <c:pt idx="74460">
                  <c:v>-8.8760400000000003E-2</c:v>
                </c:pt>
                <c:pt idx="74461">
                  <c:v>-8.3421599999999999E-2</c:v>
                </c:pt>
                <c:pt idx="74462">
                  <c:v>-7.8151300000000007E-2</c:v>
                </c:pt>
                <c:pt idx="74463">
                  <c:v>-7.2953799999999999E-2</c:v>
                </c:pt>
                <c:pt idx="74464">
                  <c:v>-6.7833099999999993E-2</c:v>
                </c:pt>
                <c:pt idx="74465">
                  <c:v>-6.2793199999999993E-2</c:v>
                </c:pt>
                <c:pt idx="74466">
                  <c:v>-5.7837300000000001E-2</c:v>
                </c:pt>
                <c:pt idx="74467">
                  <c:v>-5.2968800000000003E-2</c:v>
                </c:pt>
                <c:pt idx="74468">
                  <c:v>-4.8191199999999997E-2</c:v>
                </c:pt>
                <c:pt idx="74469">
                  <c:v>-4.3506400000000001E-2</c:v>
                </c:pt>
                <c:pt idx="74470">
                  <c:v>-3.8915999999999999E-2</c:v>
                </c:pt>
                <c:pt idx="74471">
                  <c:v>-3.4423299999999997E-2</c:v>
                </c:pt>
                <c:pt idx="74472">
                  <c:v>-3.00313E-2</c:v>
                </c:pt>
                <c:pt idx="74473">
                  <c:v>-2.5744E-2</c:v>
                </c:pt>
                <c:pt idx="74474">
                  <c:v>-2.1565899999999999E-2</c:v>
                </c:pt>
                <c:pt idx="74475">
                  <c:v>-1.7499899999999999E-2</c:v>
                </c:pt>
                <c:pt idx="74476">
                  <c:v>-1.3547200000000001E-2</c:v>
                </c:pt>
                <c:pt idx="74477" formatCode="0.00E+00">
                  <c:v>-9.7091399999999998E-3</c:v>
                </c:pt>
                <c:pt idx="74478" formatCode="0.00E+00">
                  <c:v>-5.9880000000000003E-3</c:v>
                </c:pt>
                <c:pt idx="74479" formatCode="0.00E+00">
                  <c:v>-2.3864099999999998E-3</c:v>
                </c:pt>
                <c:pt idx="74480" formatCode="0.00E+00">
                  <c:v>1.0929399999999999E-3</c:v>
                </c:pt>
                <c:pt idx="74481" formatCode="0.00E+00">
                  <c:v>4.4478E-3</c:v>
                </c:pt>
                <c:pt idx="74482" formatCode="0.00E+00">
                  <c:v>7.6767900000000002E-3</c:v>
                </c:pt>
                <c:pt idx="74483">
                  <c:v>1.07799E-2</c:v>
                </c:pt>
                <c:pt idx="74484">
                  <c:v>1.3756300000000001E-2</c:v>
                </c:pt>
                <c:pt idx="74485">
                  <c:v>1.6602599999999999E-2</c:v>
                </c:pt>
                <c:pt idx="74486">
                  <c:v>1.9316400000000001E-2</c:v>
                </c:pt>
                <c:pt idx="74487">
                  <c:v>2.1898500000000001E-2</c:v>
                </c:pt>
                <c:pt idx="74488">
                  <c:v>2.4348999999999999E-2</c:v>
                </c:pt>
                <c:pt idx="74489">
                  <c:v>2.6667900000000001E-2</c:v>
                </c:pt>
                <c:pt idx="74490">
                  <c:v>2.8856900000000001E-2</c:v>
                </c:pt>
                <c:pt idx="74491">
                  <c:v>3.09181E-2</c:v>
                </c:pt>
                <c:pt idx="74492">
                  <c:v>3.2852100000000002E-2</c:v>
                </c:pt>
                <c:pt idx="74493">
                  <c:v>3.4658099999999997E-2</c:v>
                </c:pt>
                <c:pt idx="74494">
                  <c:v>3.6333699999999997E-2</c:v>
                </c:pt>
                <c:pt idx="74495">
                  <c:v>3.7876800000000002E-2</c:v>
                </c:pt>
                <c:pt idx="74496">
                  <c:v>3.9286300000000003E-2</c:v>
                </c:pt>
                <c:pt idx="74497">
                  <c:v>4.0560600000000002E-2</c:v>
                </c:pt>
                <c:pt idx="74498">
                  <c:v>4.1698100000000002E-2</c:v>
                </c:pt>
                <c:pt idx="74499">
                  <c:v>4.26997E-2</c:v>
                </c:pt>
                <c:pt idx="74500">
                  <c:v>4.3567700000000001E-2</c:v>
                </c:pt>
                <c:pt idx="74501">
                  <c:v>4.4303299999999997E-2</c:v>
                </c:pt>
                <c:pt idx="74502">
                  <c:v>4.4906700000000001E-2</c:v>
                </c:pt>
                <c:pt idx="74503">
                  <c:v>4.5379000000000003E-2</c:v>
                </c:pt>
                <c:pt idx="74504">
                  <c:v>4.5721400000000002E-2</c:v>
                </c:pt>
                <c:pt idx="74505">
                  <c:v>4.5934599999999999E-2</c:v>
                </c:pt>
                <c:pt idx="74506">
                  <c:v>4.6020800000000001E-2</c:v>
                </c:pt>
                <c:pt idx="74507">
                  <c:v>4.5983700000000002E-2</c:v>
                </c:pt>
                <c:pt idx="74508">
                  <c:v>4.5825600000000001E-2</c:v>
                </c:pt>
                <c:pt idx="74509">
                  <c:v>4.55466E-2</c:v>
                </c:pt>
                <c:pt idx="74510">
                  <c:v>4.5145400000000002E-2</c:v>
                </c:pt>
                <c:pt idx="74511">
                  <c:v>4.4622000000000002E-2</c:v>
                </c:pt>
                <c:pt idx="74512">
                  <c:v>4.3977500000000003E-2</c:v>
                </c:pt>
                <c:pt idx="74513">
                  <c:v>4.3212899999999999E-2</c:v>
                </c:pt>
                <c:pt idx="74514">
                  <c:v>4.2331899999999999E-2</c:v>
                </c:pt>
                <c:pt idx="74515">
                  <c:v>4.13421E-2</c:v>
                </c:pt>
                <c:pt idx="74516">
                  <c:v>4.0250000000000001E-2</c:v>
                </c:pt>
                <c:pt idx="74517">
                  <c:v>3.9056599999999997E-2</c:v>
                </c:pt>
                <c:pt idx="74518">
                  <c:v>3.7758800000000002E-2</c:v>
                </c:pt>
                <c:pt idx="74519">
                  <c:v>3.6354299999999999E-2</c:v>
                </c:pt>
                <c:pt idx="74520">
                  <c:v>3.4845599999999997E-2</c:v>
                </c:pt>
                <c:pt idx="74521">
                  <c:v>3.3238799999999999E-2</c:v>
                </c:pt>
                <c:pt idx="74522">
                  <c:v>3.1538400000000001E-2</c:v>
                </c:pt>
                <c:pt idx="74523">
                  <c:v>2.9745600000000001E-2</c:v>
                </c:pt>
                <c:pt idx="74524">
                  <c:v>2.7861500000000001E-2</c:v>
                </c:pt>
                <c:pt idx="74525">
                  <c:v>2.5888899999999999E-2</c:v>
                </c:pt>
                <c:pt idx="74526">
                  <c:v>2.38307E-2</c:v>
                </c:pt>
                <c:pt idx="74527">
                  <c:v>2.16895E-2</c:v>
                </c:pt>
                <c:pt idx="74528">
                  <c:v>1.9467100000000001E-2</c:v>
                </c:pt>
                <c:pt idx="74529">
                  <c:v>1.7165900000000001E-2</c:v>
                </c:pt>
                <c:pt idx="74530">
                  <c:v>1.4790899999999999E-2</c:v>
                </c:pt>
                <c:pt idx="74531">
                  <c:v>1.2348400000000001E-2</c:v>
                </c:pt>
                <c:pt idx="74532" formatCode="0.00E+00">
                  <c:v>9.8428200000000004E-3</c:v>
                </c:pt>
                <c:pt idx="74533" formatCode="0.00E+00">
                  <c:v>7.2760200000000002E-3</c:v>
                </c:pt>
                <c:pt idx="74534" formatCode="0.00E+00">
                  <c:v>4.6500200000000004E-3</c:v>
                </c:pt>
                <c:pt idx="74535" formatCode="0.00E+00">
                  <c:v>1.9684099999999999E-3</c:v>
                </c:pt>
                <c:pt idx="74536" formatCode="0.00E+00">
                  <c:v>-7.6528999999999996E-4</c:v>
                </c:pt>
                <c:pt idx="74537" formatCode="0.00E+00">
                  <c:v>-3.5482700000000001E-3</c:v>
                </c:pt>
                <c:pt idx="74538" formatCode="0.00E+00">
                  <c:v>-6.3786499999999996E-3</c:v>
                </c:pt>
                <c:pt idx="74539" formatCode="0.00E+00">
                  <c:v>-9.2554999999999998E-3</c:v>
                </c:pt>
                <c:pt idx="74540">
                  <c:v>-1.2177800000000001E-2</c:v>
                </c:pt>
                <c:pt idx="74541">
                  <c:v>-1.5143200000000001E-2</c:v>
                </c:pt>
                <c:pt idx="74542">
                  <c:v>-1.8148899999999999E-2</c:v>
                </c:pt>
                <c:pt idx="74543">
                  <c:v>-2.11936E-2</c:v>
                </c:pt>
                <c:pt idx="74544">
                  <c:v>-2.4276800000000001E-2</c:v>
                </c:pt>
                <c:pt idx="74545">
                  <c:v>-2.7396799999999999E-2</c:v>
                </c:pt>
                <c:pt idx="74546">
                  <c:v>-3.0552599999999999E-2</c:v>
                </c:pt>
                <c:pt idx="74547">
                  <c:v>-3.3745799999999999E-2</c:v>
                </c:pt>
                <c:pt idx="74548">
                  <c:v>-3.6976799999999997E-2</c:v>
                </c:pt>
                <c:pt idx="74549">
                  <c:v>-4.0241300000000001E-2</c:v>
                </c:pt>
                <c:pt idx="74550">
                  <c:v>-4.3534299999999998E-2</c:v>
                </c:pt>
                <c:pt idx="74551">
                  <c:v>-4.6852999999999999E-2</c:v>
                </c:pt>
                <c:pt idx="74552">
                  <c:v>-5.0196200000000003E-2</c:v>
                </c:pt>
                <c:pt idx="74553">
                  <c:v>-5.3561400000000002E-2</c:v>
                </c:pt>
                <c:pt idx="74554">
                  <c:v>-5.6945200000000001E-2</c:v>
                </c:pt>
                <c:pt idx="74555">
                  <c:v>-6.03437E-2</c:v>
                </c:pt>
                <c:pt idx="74556">
                  <c:v>-6.3754000000000005E-2</c:v>
                </c:pt>
                <c:pt idx="74557">
                  <c:v>-6.7174300000000006E-2</c:v>
                </c:pt>
                <c:pt idx="74558">
                  <c:v>-7.0603200000000005E-2</c:v>
                </c:pt>
                <c:pt idx="74559">
                  <c:v>-7.4038800000000002E-2</c:v>
                </c:pt>
                <c:pt idx="74560">
                  <c:v>-7.7479300000000001E-2</c:v>
                </c:pt>
                <c:pt idx="74561">
                  <c:v>-8.0922499999999994E-2</c:v>
                </c:pt>
                <c:pt idx="74562">
                  <c:v>-8.4366099999999999E-2</c:v>
                </c:pt>
                <c:pt idx="74563">
                  <c:v>-8.7805999999999995E-2</c:v>
                </c:pt>
                <c:pt idx="74564">
                  <c:v>-9.1237700000000005E-2</c:v>
                </c:pt>
                <c:pt idx="74565">
                  <c:v>-9.4658900000000004E-2</c:v>
                </c:pt>
                <c:pt idx="74566">
                  <c:v>-9.8070099999999993E-2</c:v>
                </c:pt>
                <c:pt idx="74567">
                  <c:v>-0.10147100000000001</c:v>
                </c:pt>
                <c:pt idx="74568">
                  <c:v>-0.10485899999999999</c:v>
                </c:pt>
                <c:pt idx="74569">
                  <c:v>-0.10823099999999999</c:v>
                </c:pt>
                <c:pt idx="74570">
                  <c:v>-0.11158899999999999</c:v>
                </c:pt>
                <c:pt idx="74571">
                  <c:v>-0.11493100000000001</c:v>
                </c:pt>
                <c:pt idx="74572">
                  <c:v>-0.118258</c:v>
                </c:pt>
                <c:pt idx="74573">
                  <c:v>-0.121569</c:v>
                </c:pt>
                <c:pt idx="74574">
                  <c:v>-0.124864</c:v>
                </c:pt>
                <c:pt idx="74575">
                  <c:v>-0.12814300000000001</c:v>
                </c:pt>
                <c:pt idx="74576">
                  <c:v>-0.131407</c:v>
                </c:pt>
                <c:pt idx="74577">
                  <c:v>-0.134656</c:v>
                </c:pt>
                <c:pt idx="74578">
                  <c:v>-0.13789000000000001</c:v>
                </c:pt>
                <c:pt idx="74579">
                  <c:v>-0.14110900000000001</c:v>
                </c:pt>
                <c:pt idx="74580">
                  <c:v>-0.14430899999999999</c:v>
                </c:pt>
                <c:pt idx="74581">
                  <c:v>-0.14748700000000001</c:v>
                </c:pt>
                <c:pt idx="74582">
                  <c:v>-0.150639</c:v>
                </c:pt>
                <c:pt idx="74583">
                  <c:v>-0.15376200000000001</c:v>
                </c:pt>
                <c:pt idx="74584">
                  <c:v>-0.15685499999999999</c:v>
                </c:pt>
                <c:pt idx="74585">
                  <c:v>-0.15992300000000001</c:v>
                </c:pt>
                <c:pt idx="74586">
                  <c:v>-0.162964</c:v>
                </c:pt>
                <c:pt idx="74587">
                  <c:v>-0.16597400000000001</c:v>
                </c:pt>
                <c:pt idx="74588">
                  <c:v>-0.16894899999999999</c:v>
                </c:pt>
                <c:pt idx="74589">
                  <c:v>-0.17188500000000001</c:v>
                </c:pt>
                <c:pt idx="74590">
                  <c:v>-0.17477999999999999</c:v>
                </c:pt>
                <c:pt idx="74591">
                  <c:v>-0.17763599999999999</c:v>
                </c:pt>
                <c:pt idx="74592">
                  <c:v>-0.180452</c:v>
                </c:pt>
                <c:pt idx="74593">
                  <c:v>-0.183229</c:v>
                </c:pt>
                <c:pt idx="74594">
                  <c:v>-0.18596399999999999</c:v>
                </c:pt>
                <c:pt idx="74595">
                  <c:v>-0.18865599999999999</c:v>
                </c:pt>
                <c:pt idx="74596">
                  <c:v>-0.191304</c:v>
                </c:pt>
                <c:pt idx="74597">
                  <c:v>-0.193908</c:v>
                </c:pt>
                <c:pt idx="74598">
                  <c:v>-0.196466</c:v>
                </c:pt>
                <c:pt idx="74599">
                  <c:v>-0.19897500000000001</c:v>
                </c:pt>
                <c:pt idx="74600">
                  <c:v>-0.201432</c:v>
                </c:pt>
                <c:pt idx="74601">
                  <c:v>-0.20383799999999999</c:v>
                </c:pt>
                <c:pt idx="74602">
                  <c:v>-0.20619299999999999</c:v>
                </c:pt>
                <c:pt idx="74603">
                  <c:v>-0.20849899999999999</c:v>
                </c:pt>
                <c:pt idx="74604">
                  <c:v>-0.210757</c:v>
                </c:pt>
                <c:pt idx="74605">
                  <c:v>-0.21296499999999999</c:v>
                </c:pt>
                <c:pt idx="74606">
                  <c:v>-0.21512400000000001</c:v>
                </c:pt>
                <c:pt idx="74607">
                  <c:v>-0.21723000000000001</c:v>
                </c:pt>
                <c:pt idx="74608">
                  <c:v>-0.219281</c:v>
                </c:pt>
                <c:pt idx="74609">
                  <c:v>-0.221276</c:v>
                </c:pt>
                <c:pt idx="74610">
                  <c:v>-0.22321299999999999</c:v>
                </c:pt>
                <c:pt idx="74611">
                  <c:v>-0.22508600000000001</c:v>
                </c:pt>
                <c:pt idx="74612">
                  <c:v>-0.22689200000000001</c:v>
                </c:pt>
                <c:pt idx="74613">
                  <c:v>-0.228629</c:v>
                </c:pt>
                <c:pt idx="74614">
                  <c:v>-0.230298</c:v>
                </c:pt>
                <c:pt idx="74615">
                  <c:v>-0.2319</c:v>
                </c:pt>
                <c:pt idx="74616">
                  <c:v>-0.23343800000000001</c:v>
                </c:pt>
                <c:pt idx="74617">
                  <c:v>-0.23491100000000001</c:v>
                </c:pt>
                <c:pt idx="74618">
                  <c:v>-0.236314</c:v>
                </c:pt>
                <c:pt idx="74619">
                  <c:v>-0.237647</c:v>
                </c:pt>
                <c:pt idx="74620">
                  <c:v>-0.23890900000000001</c:v>
                </c:pt>
                <c:pt idx="74621">
                  <c:v>-0.240097</c:v>
                </c:pt>
                <c:pt idx="74622">
                  <c:v>-0.24121300000000001</c:v>
                </c:pt>
                <c:pt idx="74623">
                  <c:v>-0.24224899999999999</c:v>
                </c:pt>
                <c:pt idx="74624">
                  <c:v>-0.2432</c:v>
                </c:pt>
                <c:pt idx="74625">
                  <c:v>-0.244065</c:v>
                </c:pt>
                <c:pt idx="74626">
                  <c:v>-0.244842</c:v>
                </c:pt>
                <c:pt idx="74627">
                  <c:v>-0.245534</c:v>
                </c:pt>
                <c:pt idx="74628">
                  <c:v>-0.246141</c:v>
                </c:pt>
                <c:pt idx="74629">
                  <c:v>-0.24666099999999999</c:v>
                </c:pt>
                <c:pt idx="74630">
                  <c:v>-0.24709300000000001</c:v>
                </c:pt>
                <c:pt idx="74631">
                  <c:v>-0.24742900000000001</c:v>
                </c:pt>
                <c:pt idx="74632">
                  <c:v>-0.24765899999999999</c:v>
                </c:pt>
                <c:pt idx="74633">
                  <c:v>-0.247781</c:v>
                </c:pt>
                <c:pt idx="74634">
                  <c:v>-0.24779499999999999</c:v>
                </c:pt>
                <c:pt idx="74635">
                  <c:v>-0.24770700000000001</c:v>
                </c:pt>
                <c:pt idx="74636">
                  <c:v>-0.24751300000000001</c:v>
                </c:pt>
                <c:pt idx="74637">
                  <c:v>-0.24721599999999999</c:v>
                </c:pt>
                <c:pt idx="74638">
                  <c:v>-0.24681700000000001</c:v>
                </c:pt>
                <c:pt idx="74639">
                  <c:v>-0.24631500000000001</c:v>
                </c:pt>
                <c:pt idx="74640">
                  <c:v>-0.24570700000000001</c:v>
                </c:pt>
                <c:pt idx="74641">
                  <c:v>-0.24499000000000001</c:v>
                </c:pt>
                <c:pt idx="74642">
                  <c:v>-0.24416199999999999</c:v>
                </c:pt>
                <c:pt idx="74643">
                  <c:v>-0.243224</c:v>
                </c:pt>
                <c:pt idx="74644">
                  <c:v>-0.242176</c:v>
                </c:pt>
                <c:pt idx="74645">
                  <c:v>-0.24101800000000001</c:v>
                </c:pt>
                <c:pt idx="74646">
                  <c:v>-0.23975199999999999</c:v>
                </c:pt>
                <c:pt idx="74647">
                  <c:v>-0.23838100000000001</c:v>
                </c:pt>
                <c:pt idx="74648">
                  <c:v>-0.23690700000000001</c:v>
                </c:pt>
                <c:pt idx="74649">
                  <c:v>-0.23533100000000001</c:v>
                </c:pt>
                <c:pt idx="74650">
                  <c:v>-0.233652</c:v>
                </c:pt>
                <c:pt idx="74651">
                  <c:v>-0.23186799999999999</c:v>
                </c:pt>
                <c:pt idx="74652">
                  <c:v>-0.22997699999999999</c:v>
                </c:pt>
                <c:pt idx="74653">
                  <c:v>-0.22797700000000001</c:v>
                </c:pt>
                <c:pt idx="74654">
                  <c:v>-0.22586899999999999</c:v>
                </c:pt>
                <c:pt idx="74655">
                  <c:v>-0.22365099999999999</c:v>
                </c:pt>
                <c:pt idx="74656">
                  <c:v>-0.22132099999999999</c:v>
                </c:pt>
                <c:pt idx="74657">
                  <c:v>-0.21887899999999999</c:v>
                </c:pt>
                <c:pt idx="74658">
                  <c:v>-0.21632499999999999</c:v>
                </c:pt>
                <c:pt idx="74659">
                  <c:v>-0.21366399999999999</c:v>
                </c:pt>
                <c:pt idx="74660">
                  <c:v>-0.21090200000000001</c:v>
                </c:pt>
                <c:pt idx="74661">
                  <c:v>-0.208041</c:v>
                </c:pt>
                <c:pt idx="74662">
                  <c:v>-0.20508000000000001</c:v>
                </c:pt>
                <c:pt idx="74663">
                  <c:v>-0.20202000000000001</c:v>
                </c:pt>
                <c:pt idx="74664">
                  <c:v>-0.19885900000000001</c:v>
                </c:pt>
                <c:pt idx="74665">
                  <c:v>-0.195601</c:v>
                </c:pt>
                <c:pt idx="74666">
                  <c:v>-0.192249</c:v>
                </c:pt>
                <c:pt idx="74667">
                  <c:v>-0.188806</c:v>
                </c:pt>
                <c:pt idx="74668">
                  <c:v>-0.185278</c:v>
                </c:pt>
                <c:pt idx="74669">
                  <c:v>-0.181671</c:v>
                </c:pt>
                <c:pt idx="74670">
                  <c:v>-0.17799200000000001</c:v>
                </c:pt>
                <c:pt idx="74671">
                  <c:v>-0.17424300000000001</c:v>
                </c:pt>
                <c:pt idx="74672">
                  <c:v>-0.17042599999999999</c:v>
                </c:pt>
                <c:pt idx="74673">
                  <c:v>-0.166544</c:v>
                </c:pt>
                <c:pt idx="74674">
                  <c:v>-0.162601</c:v>
                </c:pt>
                <c:pt idx="74675">
                  <c:v>-0.15859999999999999</c:v>
                </c:pt>
                <c:pt idx="74676">
                  <c:v>-0.15454200000000001</c:v>
                </c:pt>
                <c:pt idx="74677">
                  <c:v>-0.15043000000000001</c:v>
                </c:pt>
                <c:pt idx="74678">
                  <c:v>-0.14627000000000001</c:v>
                </c:pt>
                <c:pt idx="74679">
                  <c:v>-0.142067</c:v>
                </c:pt>
                <c:pt idx="74680">
                  <c:v>-0.137823</c:v>
                </c:pt>
                <c:pt idx="74681">
                  <c:v>-0.13353499999999999</c:v>
                </c:pt>
                <c:pt idx="74682">
                  <c:v>-0.12920499999999999</c:v>
                </c:pt>
                <c:pt idx="74683">
                  <c:v>-0.124833</c:v>
                </c:pt>
                <c:pt idx="74684">
                  <c:v>-0.120421</c:v>
                </c:pt>
                <c:pt idx="74685">
                  <c:v>-0.115967</c:v>
                </c:pt>
                <c:pt idx="74686">
                  <c:v>-0.111475</c:v>
                </c:pt>
                <c:pt idx="74687">
                  <c:v>-0.106951</c:v>
                </c:pt>
                <c:pt idx="74688">
                  <c:v>-0.10240299999999999</c:v>
                </c:pt>
                <c:pt idx="74689">
                  <c:v>-9.7836699999999999E-2</c:v>
                </c:pt>
                <c:pt idx="74690">
                  <c:v>-9.32563E-2</c:v>
                </c:pt>
                <c:pt idx="74691">
                  <c:v>-8.8667200000000002E-2</c:v>
                </c:pt>
                <c:pt idx="74692">
                  <c:v>-8.4072599999999997E-2</c:v>
                </c:pt>
                <c:pt idx="74693">
                  <c:v>-7.9474900000000001E-2</c:v>
                </c:pt>
                <c:pt idx="74694">
                  <c:v>-7.4878700000000006E-2</c:v>
                </c:pt>
                <c:pt idx="74695">
                  <c:v>-7.0292300000000002E-2</c:v>
                </c:pt>
                <c:pt idx="74696">
                  <c:v>-6.5724199999999997E-2</c:v>
                </c:pt>
                <c:pt idx="74697">
                  <c:v>-6.1178299999999998E-2</c:v>
                </c:pt>
                <c:pt idx="74698">
                  <c:v>-5.6655799999999999E-2</c:v>
                </c:pt>
                <c:pt idx="74699">
                  <c:v>-5.2161399999999997E-2</c:v>
                </c:pt>
                <c:pt idx="74700">
                  <c:v>-4.7704499999999997E-2</c:v>
                </c:pt>
                <c:pt idx="74701">
                  <c:v>-4.3293199999999997E-2</c:v>
                </c:pt>
                <c:pt idx="74702">
                  <c:v>-3.8929999999999999E-2</c:v>
                </c:pt>
                <c:pt idx="74703">
                  <c:v>-3.4612299999999999E-2</c:v>
                </c:pt>
                <c:pt idx="74704">
                  <c:v>-3.03363E-2</c:v>
                </c:pt>
                <c:pt idx="74705">
                  <c:v>-2.6100999999999999E-2</c:v>
                </c:pt>
                <c:pt idx="74706">
                  <c:v>-2.19087E-2</c:v>
                </c:pt>
                <c:pt idx="74707">
                  <c:v>-1.7763500000000002E-2</c:v>
                </c:pt>
                <c:pt idx="74708">
                  <c:v>-1.36683E-2</c:v>
                </c:pt>
                <c:pt idx="74709" formatCode="0.00E+00">
                  <c:v>-9.6274199999999994E-3</c:v>
                </c:pt>
                <c:pt idx="74710" formatCode="0.00E+00">
                  <c:v>-5.6510700000000002E-3</c:v>
                </c:pt>
                <c:pt idx="74711" formatCode="0.00E+00">
                  <c:v>-1.7518E-3</c:v>
                </c:pt>
                <c:pt idx="74712" formatCode="0.00E+00">
                  <c:v>2.0649399999999999E-3</c:v>
                </c:pt>
                <c:pt idx="74713" formatCode="0.00E+00">
                  <c:v>5.7999000000000002E-3</c:v>
                </c:pt>
                <c:pt idx="74714" formatCode="0.00E+00">
                  <c:v>9.4529899999999997E-3</c:v>
                </c:pt>
                <c:pt idx="74715">
                  <c:v>1.3021400000000001E-2</c:v>
                </c:pt>
                <c:pt idx="74716">
                  <c:v>1.6503299999999999E-2</c:v>
                </c:pt>
                <c:pt idx="74717">
                  <c:v>1.98966E-2</c:v>
                </c:pt>
                <c:pt idx="74718">
                  <c:v>2.3195400000000001E-2</c:v>
                </c:pt>
                <c:pt idx="74719">
                  <c:v>2.6391700000000001E-2</c:v>
                </c:pt>
                <c:pt idx="74720">
                  <c:v>2.9477900000000001E-2</c:v>
                </c:pt>
                <c:pt idx="74721">
                  <c:v>3.2446799999999998E-2</c:v>
                </c:pt>
                <c:pt idx="74722">
                  <c:v>3.5291200000000002E-2</c:v>
                </c:pt>
                <c:pt idx="74723">
                  <c:v>3.8005900000000002E-2</c:v>
                </c:pt>
                <c:pt idx="74724">
                  <c:v>4.0588800000000001E-2</c:v>
                </c:pt>
                <c:pt idx="74725">
                  <c:v>4.3038199999999999E-2</c:v>
                </c:pt>
                <c:pt idx="74726">
                  <c:v>4.5352200000000002E-2</c:v>
                </c:pt>
                <c:pt idx="74727">
                  <c:v>4.75287E-2</c:v>
                </c:pt>
                <c:pt idx="74728">
                  <c:v>4.9563799999999998E-2</c:v>
                </c:pt>
                <c:pt idx="74729">
                  <c:v>5.1454399999999997E-2</c:v>
                </c:pt>
                <c:pt idx="74730">
                  <c:v>5.3199799999999998E-2</c:v>
                </c:pt>
                <c:pt idx="74731">
                  <c:v>5.4801000000000002E-2</c:v>
                </c:pt>
                <c:pt idx="74732">
                  <c:v>5.6259000000000003E-2</c:v>
                </c:pt>
                <c:pt idx="74733">
                  <c:v>5.7571600000000001E-2</c:v>
                </c:pt>
                <c:pt idx="74734">
                  <c:v>5.8735900000000001E-2</c:v>
                </c:pt>
                <c:pt idx="74735">
                  <c:v>5.9751199999999997E-2</c:v>
                </c:pt>
                <c:pt idx="74736">
                  <c:v>6.0617999999999998E-2</c:v>
                </c:pt>
                <c:pt idx="74737">
                  <c:v>6.1335500000000001E-2</c:v>
                </c:pt>
                <c:pt idx="74738">
                  <c:v>6.19018E-2</c:v>
                </c:pt>
                <c:pt idx="74739">
                  <c:v>6.2314500000000002E-2</c:v>
                </c:pt>
                <c:pt idx="74740">
                  <c:v>6.2567899999999996E-2</c:v>
                </c:pt>
                <c:pt idx="74741">
                  <c:v>6.2654699999999994E-2</c:v>
                </c:pt>
                <c:pt idx="74742">
                  <c:v>6.2570799999999996E-2</c:v>
                </c:pt>
                <c:pt idx="74743">
                  <c:v>6.23142E-2</c:v>
                </c:pt>
                <c:pt idx="74744">
                  <c:v>6.1882699999999999E-2</c:v>
                </c:pt>
                <c:pt idx="74745">
                  <c:v>6.1275200000000002E-2</c:v>
                </c:pt>
                <c:pt idx="74746">
                  <c:v>6.0491700000000002E-2</c:v>
                </c:pt>
                <c:pt idx="74747">
                  <c:v>5.9533599999999999E-2</c:v>
                </c:pt>
                <c:pt idx="74748">
                  <c:v>5.8407300000000002E-2</c:v>
                </c:pt>
                <c:pt idx="74749">
                  <c:v>5.7120600000000001E-2</c:v>
                </c:pt>
                <c:pt idx="74750">
                  <c:v>5.5676000000000003E-2</c:v>
                </c:pt>
                <c:pt idx="74751">
                  <c:v>5.4069699999999998E-2</c:v>
                </c:pt>
                <c:pt idx="74752">
                  <c:v>5.2296599999999999E-2</c:v>
                </c:pt>
                <c:pt idx="74753">
                  <c:v>5.0355299999999999E-2</c:v>
                </c:pt>
                <c:pt idx="74754">
                  <c:v>4.8249599999999997E-2</c:v>
                </c:pt>
                <c:pt idx="74755">
                  <c:v>4.5984400000000002E-2</c:v>
                </c:pt>
                <c:pt idx="74756">
                  <c:v>4.35638E-2</c:v>
                </c:pt>
                <c:pt idx="74757">
                  <c:v>4.0992000000000001E-2</c:v>
                </c:pt>
                <c:pt idx="74758">
                  <c:v>3.8272899999999999E-2</c:v>
                </c:pt>
                <c:pt idx="74759">
                  <c:v>3.5408299999999997E-2</c:v>
                </c:pt>
                <c:pt idx="74760">
                  <c:v>3.2396300000000003E-2</c:v>
                </c:pt>
                <c:pt idx="74761">
                  <c:v>2.9235799999999999E-2</c:v>
                </c:pt>
                <c:pt idx="74762">
                  <c:v>2.59285E-2</c:v>
                </c:pt>
                <c:pt idx="74763">
                  <c:v>2.2476300000000001E-2</c:v>
                </c:pt>
                <c:pt idx="74764">
                  <c:v>1.8881599999999998E-2</c:v>
                </c:pt>
                <c:pt idx="74765">
                  <c:v>1.5151599999999999E-2</c:v>
                </c:pt>
                <c:pt idx="74766">
                  <c:v>1.1295400000000001E-2</c:v>
                </c:pt>
                <c:pt idx="74767" formatCode="0.00E+00">
                  <c:v>7.3178499999999999E-3</c:v>
                </c:pt>
                <c:pt idx="74768" formatCode="0.00E+00">
                  <c:v>3.2172899999999998E-3</c:v>
                </c:pt>
                <c:pt idx="74769" formatCode="0.00E+00">
                  <c:v>-1.0084600000000001E-3</c:v>
                </c:pt>
                <c:pt idx="74770" formatCode="0.00E+00">
                  <c:v>-5.3599399999999997E-3</c:v>
                </c:pt>
                <c:pt idx="74771" formatCode="0.00E+00">
                  <c:v>-9.8366300000000007E-3</c:v>
                </c:pt>
                <c:pt idx="74772">
                  <c:v>-1.4434600000000001E-2</c:v>
                </c:pt>
                <c:pt idx="74773">
                  <c:v>-1.9145800000000001E-2</c:v>
                </c:pt>
                <c:pt idx="74774">
                  <c:v>-2.39609E-2</c:v>
                </c:pt>
                <c:pt idx="74775">
                  <c:v>-2.8868899999999999E-2</c:v>
                </c:pt>
                <c:pt idx="74776">
                  <c:v>-3.3859899999999998E-2</c:v>
                </c:pt>
                <c:pt idx="74777">
                  <c:v>-3.8928900000000002E-2</c:v>
                </c:pt>
                <c:pt idx="74778">
                  <c:v>-4.4070199999999997E-2</c:v>
                </c:pt>
                <c:pt idx="74779">
                  <c:v>-4.9273400000000002E-2</c:v>
                </c:pt>
                <c:pt idx="74780">
                  <c:v>-5.4529800000000003E-2</c:v>
                </c:pt>
                <c:pt idx="74781">
                  <c:v>-5.9838799999999998E-2</c:v>
                </c:pt>
                <c:pt idx="74782">
                  <c:v>-6.5203700000000003E-2</c:v>
                </c:pt>
                <c:pt idx="74783">
                  <c:v>-7.0625099999999996E-2</c:v>
                </c:pt>
                <c:pt idx="74784">
                  <c:v>-7.6101299999999997E-2</c:v>
                </c:pt>
                <c:pt idx="74785">
                  <c:v>-8.1631599999999999E-2</c:v>
                </c:pt>
                <c:pt idx="74786">
                  <c:v>-8.7214100000000003E-2</c:v>
                </c:pt>
                <c:pt idx="74787">
                  <c:v>-9.2842900000000006E-2</c:v>
                </c:pt>
                <c:pt idx="74788">
                  <c:v>-9.8511699999999994E-2</c:v>
                </c:pt>
                <c:pt idx="74789">
                  <c:v>-0.104217</c:v>
                </c:pt>
                <c:pt idx="74790">
                  <c:v>-0.109955</c:v>
                </c:pt>
                <c:pt idx="74791">
                  <c:v>-0.11572200000000001</c:v>
                </c:pt>
                <c:pt idx="74792">
                  <c:v>-0.12151099999999999</c:v>
                </c:pt>
                <c:pt idx="74793">
                  <c:v>-0.12731400000000001</c:v>
                </c:pt>
                <c:pt idx="74794">
                  <c:v>-0.133127</c:v>
                </c:pt>
                <c:pt idx="74795">
                  <c:v>-0.13894500000000001</c:v>
                </c:pt>
                <c:pt idx="74796">
                  <c:v>-0.144759</c:v>
                </c:pt>
                <c:pt idx="74797">
                  <c:v>-0.15055399999999999</c:v>
                </c:pt>
                <c:pt idx="74798">
                  <c:v>-0.15631700000000001</c:v>
                </c:pt>
                <c:pt idx="74799">
                  <c:v>-0.16204399999999999</c:v>
                </c:pt>
                <c:pt idx="74800">
                  <c:v>-0.16773399999999999</c:v>
                </c:pt>
                <c:pt idx="74801">
                  <c:v>-0.17338400000000001</c:v>
                </c:pt>
                <c:pt idx="74802">
                  <c:v>-0.17899000000000001</c:v>
                </c:pt>
                <c:pt idx="74803">
                  <c:v>-0.18454499999999999</c:v>
                </c:pt>
                <c:pt idx="74804">
                  <c:v>-0.19004499999999999</c:v>
                </c:pt>
                <c:pt idx="74805">
                  <c:v>-0.19548599999999999</c:v>
                </c:pt>
                <c:pt idx="74806">
                  <c:v>-0.20086100000000001</c:v>
                </c:pt>
                <c:pt idx="74807">
                  <c:v>-0.20616300000000001</c:v>
                </c:pt>
                <c:pt idx="74808">
                  <c:v>-0.21138299999999999</c:v>
                </c:pt>
                <c:pt idx="74809">
                  <c:v>-0.21651200000000001</c:v>
                </c:pt>
                <c:pt idx="74810">
                  <c:v>-0.22154299999999999</c:v>
                </c:pt>
                <c:pt idx="74811">
                  <c:v>-0.22647600000000001</c:v>
                </c:pt>
                <c:pt idx="74812">
                  <c:v>-0.23131399999999999</c:v>
                </c:pt>
                <c:pt idx="74813">
                  <c:v>-0.23605799999999999</c:v>
                </c:pt>
                <c:pt idx="74814">
                  <c:v>-0.24071000000000001</c:v>
                </c:pt>
                <c:pt idx="74815">
                  <c:v>-0.24526700000000001</c:v>
                </c:pt>
                <c:pt idx="74816">
                  <c:v>-0.249725</c:v>
                </c:pt>
                <c:pt idx="74817">
                  <c:v>-0.254077</c:v>
                </c:pt>
                <c:pt idx="74818">
                  <c:v>-0.25832300000000002</c:v>
                </c:pt>
                <c:pt idx="74819">
                  <c:v>-0.26246799999999998</c:v>
                </c:pt>
                <c:pt idx="74820">
                  <c:v>-0.26651599999999998</c:v>
                </c:pt>
                <c:pt idx="74821">
                  <c:v>-0.27046399999999998</c:v>
                </c:pt>
                <c:pt idx="74822">
                  <c:v>-0.27430900000000003</c:v>
                </c:pt>
                <c:pt idx="74823">
                  <c:v>-0.27804299999999998</c:v>
                </c:pt>
                <c:pt idx="74824">
                  <c:v>-0.28166000000000002</c:v>
                </c:pt>
                <c:pt idx="74825">
                  <c:v>-0.28515400000000002</c:v>
                </c:pt>
                <c:pt idx="74826">
                  <c:v>-0.288526</c:v>
                </c:pt>
                <c:pt idx="74827">
                  <c:v>-0.29177799999999998</c:v>
                </c:pt>
                <c:pt idx="74828">
                  <c:v>-0.29490699999999997</c:v>
                </c:pt>
                <c:pt idx="74829">
                  <c:v>-0.29790499999999998</c:v>
                </c:pt>
                <c:pt idx="74830">
                  <c:v>-0.30076999999999998</c:v>
                </c:pt>
                <c:pt idx="74831">
                  <c:v>-0.30349999999999999</c:v>
                </c:pt>
                <c:pt idx="74832">
                  <c:v>-0.306091</c:v>
                </c:pt>
                <c:pt idx="74833">
                  <c:v>-0.30854199999999998</c:v>
                </c:pt>
                <c:pt idx="74834">
                  <c:v>-0.31085499999999999</c:v>
                </c:pt>
                <c:pt idx="74835">
                  <c:v>-0.31303599999999998</c:v>
                </c:pt>
                <c:pt idx="74836">
                  <c:v>-0.31508900000000001</c:v>
                </c:pt>
                <c:pt idx="74837">
                  <c:v>-0.31701600000000002</c:v>
                </c:pt>
                <c:pt idx="74838">
                  <c:v>-0.31881599999999999</c:v>
                </c:pt>
                <c:pt idx="74839">
                  <c:v>-0.320488</c:v>
                </c:pt>
                <c:pt idx="74840">
                  <c:v>-0.32202599999999998</c:v>
                </c:pt>
                <c:pt idx="74841">
                  <c:v>-0.32342900000000002</c:v>
                </c:pt>
                <c:pt idx="74842">
                  <c:v>-0.32469500000000001</c:v>
                </c:pt>
                <c:pt idx="74843">
                  <c:v>-0.32582499999999998</c:v>
                </c:pt>
                <c:pt idx="74844">
                  <c:v>-0.326824</c:v>
                </c:pt>
                <c:pt idx="74845">
                  <c:v>-0.32769599999999999</c:v>
                </c:pt>
                <c:pt idx="74846">
                  <c:v>-0.32844600000000002</c:v>
                </c:pt>
                <c:pt idx="74847">
                  <c:v>-0.32907900000000001</c:v>
                </c:pt>
                <c:pt idx="74848">
                  <c:v>-0.329596</c:v>
                </c:pt>
                <c:pt idx="74849">
                  <c:v>-0.32999600000000001</c:v>
                </c:pt>
                <c:pt idx="74850">
                  <c:v>-0.330285</c:v>
                </c:pt>
                <c:pt idx="74851">
                  <c:v>-0.33046900000000001</c:v>
                </c:pt>
                <c:pt idx="74852">
                  <c:v>-0.33054899999999998</c:v>
                </c:pt>
                <c:pt idx="74853">
                  <c:v>-0.33052500000000001</c:v>
                </c:pt>
                <c:pt idx="74854">
                  <c:v>-0.33040199999999997</c:v>
                </c:pt>
                <c:pt idx="74855">
                  <c:v>-0.330183</c:v>
                </c:pt>
                <c:pt idx="74856">
                  <c:v>-0.32986500000000002</c:v>
                </c:pt>
                <c:pt idx="74857">
                  <c:v>-0.32944200000000001</c:v>
                </c:pt>
                <c:pt idx="74858">
                  <c:v>-0.32891199999999998</c:v>
                </c:pt>
                <c:pt idx="74859">
                  <c:v>-0.32827600000000001</c:v>
                </c:pt>
                <c:pt idx="74860">
                  <c:v>-0.32753300000000002</c:v>
                </c:pt>
                <c:pt idx="74861">
                  <c:v>-0.32668199999999997</c:v>
                </c:pt>
                <c:pt idx="74862">
                  <c:v>-0.32573200000000002</c:v>
                </c:pt>
                <c:pt idx="74863">
                  <c:v>-0.32469300000000001</c:v>
                </c:pt>
                <c:pt idx="74864">
                  <c:v>-0.32356800000000002</c:v>
                </c:pt>
                <c:pt idx="74865">
                  <c:v>-0.32235900000000001</c:v>
                </c:pt>
                <c:pt idx="74866">
                  <c:v>-0.32107000000000002</c:v>
                </c:pt>
                <c:pt idx="74867">
                  <c:v>-0.31970599999999999</c:v>
                </c:pt>
                <c:pt idx="74868">
                  <c:v>-0.31827</c:v>
                </c:pt>
                <c:pt idx="74869">
                  <c:v>-0.31676100000000001</c:v>
                </c:pt>
                <c:pt idx="74870">
                  <c:v>-0.31518400000000002</c:v>
                </c:pt>
                <c:pt idx="74871">
                  <c:v>-0.31355</c:v>
                </c:pt>
                <c:pt idx="74872">
                  <c:v>-0.311863</c:v>
                </c:pt>
                <c:pt idx="74873">
                  <c:v>-0.31012099999999998</c:v>
                </c:pt>
                <c:pt idx="74874">
                  <c:v>-0.30831900000000001</c:v>
                </c:pt>
                <c:pt idx="74875">
                  <c:v>-0.30645499999999998</c:v>
                </c:pt>
                <c:pt idx="74876">
                  <c:v>-0.304535</c:v>
                </c:pt>
                <c:pt idx="74877">
                  <c:v>-0.302566</c:v>
                </c:pt>
                <c:pt idx="74878">
                  <c:v>-0.30056100000000002</c:v>
                </c:pt>
                <c:pt idx="74879">
                  <c:v>-0.29853099999999999</c:v>
                </c:pt>
                <c:pt idx="74880">
                  <c:v>-0.29647800000000002</c:v>
                </c:pt>
                <c:pt idx="74881">
                  <c:v>-0.29439399999999999</c:v>
                </c:pt>
                <c:pt idx="74882">
                  <c:v>-0.292271</c:v>
                </c:pt>
                <c:pt idx="74883">
                  <c:v>-0.290107</c:v>
                </c:pt>
                <c:pt idx="74884">
                  <c:v>-0.28790500000000002</c:v>
                </c:pt>
                <c:pt idx="74885">
                  <c:v>-0.285667</c:v>
                </c:pt>
                <c:pt idx="74886">
                  <c:v>-0.28339700000000001</c:v>
                </c:pt>
                <c:pt idx="74887">
                  <c:v>-0.28109699999999999</c:v>
                </c:pt>
                <c:pt idx="74888">
                  <c:v>-0.27877099999999999</c:v>
                </c:pt>
                <c:pt idx="74889">
                  <c:v>-0.27642299999999997</c:v>
                </c:pt>
                <c:pt idx="74890">
                  <c:v>-0.27405200000000002</c:v>
                </c:pt>
                <c:pt idx="74891">
                  <c:v>-0.27165499999999998</c:v>
                </c:pt>
                <c:pt idx="74892">
                  <c:v>-0.26923200000000003</c:v>
                </c:pt>
                <c:pt idx="74893">
                  <c:v>-0.26678200000000002</c:v>
                </c:pt>
                <c:pt idx="74894">
                  <c:v>-0.26430900000000002</c:v>
                </c:pt>
                <c:pt idx="74895">
                  <c:v>-0.261824</c:v>
                </c:pt>
                <c:pt idx="74896">
                  <c:v>-0.25933</c:v>
                </c:pt>
                <c:pt idx="74897">
                  <c:v>-0.25682700000000003</c:v>
                </c:pt>
                <c:pt idx="74898">
                  <c:v>-0.25431199999999998</c:v>
                </c:pt>
                <c:pt idx="74899">
                  <c:v>-0.25178400000000001</c:v>
                </c:pt>
                <c:pt idx="74900">
                  <c:v>-0.24923699999999999</c:v>
                </c:pt>
                <c:pt idx="74901">
                  <c:v>-0.246665</c:v>
                </c:pt>
                <c:pt idx="74902">
                  <c:v>-0.244065</c:v>
                </c:pt>
                <c:pt idx="74903">
                  <c:v>-0.24143100000000001</c:v>
                </c:pt>
                <c:pt idx="74904">
                  <c:v>-0.238764</c:v>
                </c:pt>
                <c:pt idx="74905">
                  <c:v>-0.236067</c:v>
                </c:pt>
                <c:pt idx="74906">
                  <c:v>-0.233345</c:v>
                </c:pt>
                <c:pt idx="74907">
                  <c:v>-0.23060600000000001</c:v>
                </c:pt>
                <c:pt idx="74908">
                  <c:v>-0.227856</c:v>
                </c:pt>
                <c:pt idx="74909">
                  <c:v>-0.22508900000000001</c:v>
                </c:pt>
                <c:pt idx="74910">
                  <c:v>-0.22229499999999999</c:v>
                </c:pt>
                <c:pt idx="74911">
                  <c:v>-0.219474</c:v>
                </c:pt>
                <c:pt idx="74912">
                  <c:v>-0.21663099999999999</c:v>
                </c:pt>
                <c:pt idx="74913">
                  <c:v>-0.21377499999999999</c:v>
                </c:pt>
                <c:pt idx="74914">
                  <c:v>-0.21091099999999999</c:v>
                </c:pt>
                <c:pt idx="74915">
                  <c:v>-0.208042</c:v>
                </c:pt>
                <c:pt idx="74916">
                  <c:v>-0.20517099999999999</c:v>
                </c:pt>
                <c:pt idx="74917">
                  <c:v>-0.20229800000000001</c:v>
                </c:pt>
                <c:pt idx="74918">
                  <c:v>-0.19941900000000001</c:v>
                </c:pt>
                <c:pt idx="74919">
                  <c:v>-0.19652600000000001</c:v>
                </c:pt>
                <c:pt idx="74920">
                  <c:v>-0.19361700000000001</c:v>
                </c:pt>
                <c:pt idx="74921">
                  <c:v>-0.190691</c:v>
                </c:pt>
                <c:pt idx="74922">
                  <c:v>-0.187746</c:v>
                </c:pt>
                <c:pt idx="74923">
                  <c:v>-0.184782</c:v>
                </c:pt>
                <c:pt idx="74924">
                  <c:v>-0.18179999999999999</c:v>
                </c:pt>
                <c:pt idx="74925">
                  <c:v>-0.17879900000000001</c:v>
                </c:pt>
                <c:pt idx="74926">
                  <c:v>-0.17577699999999999</c:v>
                </c:pt>
                <c:pt idx="74927">
                  <c:v>-0.172733</c:v>
                </c:pt>
                <c:pt idx="74928">
                  <c:v>-0.16967099999999999</c:v>
                </c:pt>
                <c:pt idx="74929">
                  <c:v>-0.16659399999999999</c:v>
                </c:pt>
                <c:pt idx="74930">
                  <c:v>-0.16350400000000001</c:v>
                </c:pt>
                <c:pt idx="74931">
                  <c:v>-0.16040099999999999</c:v>
                </c:pt>
                <c:pt idx="74932">
                  <c:v>-0.15728500000000001</c:v>
                </c:pt>
                <c:pt idx="74933">
                  <c:v>-0.15415400000000001</c:v>
                </c:pt>
                <c:pt idx="74934">
                  <c:v>-0.151005</c:v>
                </c:pt>
                <c:pt idx="74935">
                  <c:v>-0.147839</c:v>
                </c:pt>
                <c:pt idx="74936">
                  <c:v>-0.14466000000000001</c:v>
                </c:pt>
                <c:pt idx="74937">
                  <c:v>-0.14146800000000001</c:v>
                </c:pt>
                <c:pt idx="74938">
                  <c:v>-0.138261</c:v>
                </c:pt>
                <c:pt idx="74939">
                  <c:v>-0.13503799999999999</c:v>
                </c:pt>
                <c:pt idx="74940">
                  <c:v>-0.131804</c:v>
                </c:pt>
                <c:pt idx="74941">
                  <c:v>-0.12856200000000001</c:v>
                </c:pt>
                <c:pt idx="74942">
                  <c:v>-0.12531</c:v>
                </c:pt>
                <c:pt idx="74943">
                  <c:v>-0.12205199999999999</c:v>
                </c:pt>
                <c:pt idx="74944">
                  <c:v>-0.11879199999999999</c:v>
                </c:pt>
                <c:pt idx="74945">
                  <c:v>-0.115535</c:v>
                </c:pt>
                <c:pt idx="74946">
                  <c:v>-0.11228100000000001</c:v>
                </c:pt>
                <c:pt idx="74947">
                  <c:v>-0.10903500000000001</c:v>
                </c:pt>
                <c:pt idx="74948">
                  <c:v>-0.105797</c:v>
                </c:pt>
                <c:pt idx="74949">
                  <c:v>-0.10256899999999999</c:v>
                </c:pt>
                <c:pt idx="74950">
                  <c:v>-9.93478E-2</c:v>
                </c:pt>
                <c:pt idx="74951">
                  <c:v>-9.6133200000000002E-2</c:v>
                </c:pt>
                <c:pt idx="74952">
                  <c:v>-9.2927099999999999E-2</c:v>
                </c:pt>
                <c:pt idx="74953">
                  <c:v>-8.9732900000000004E-2</c:v>
                </c:pt>
                <c:pt idx="74954">
                  <c:v>-8.6552599999999993E-2</c:v>
                </c:pt>
                <c:pt idx="74955">
                  <c:v>-8.3387799999999998E-2</c:v>
                </c:pt>
                <c:pt idx="74956">
                  <c:v>-8.02398E-2</c:v>
                </c:pt>
                <c:pt idx="74957">
                  <c:v>-7.7107200000000001E-2</c:v>
                </c:pt>
                <c:pt idx="74958">
                  <c:v>-7.3989700000000005E-2</c:v>
                </c:pt>
                <c:pt idx="74959">
                  <c:v>-7.0889400000000005E-2</c:v>
                </c:pt>
                <c:pt idx="74960">
                  <c:v>-6.7809499999999995E-2</c:v>
                </c:pt>
                <c:pt idx="74961">
                  <c:v>-6.4752000000000004E-2</c:v>
                </c:pt>
                <c:pt idx="74962">
                  <c:v>-6.1717099999999997E-2</c:v>
                </c:pt>
                <c:pt idx="74963">
                  <c:v>-5.8705899999999998E-2</c:v>
                </c:pt>
                <c:pt idx="74964">
                  <c:v>-5.57198E-2</c:v>
                </c:pt>
                <c:pt idx="74965">
                  <c:v>-5.2760500000000002E-2</c:v>
                </c:pt>
                <c:pt idx="74966">
                  <c:v>-4.98298E-2</c:v>
                </c:pt>
                <c:pt idx="74967">
                  <c:v>-4.6928999999999998E-2</c:v>
                </c:pt>
                <c:pt idx="74968">
                  <c:v>-4.4058199999999999E-2</c:v>
                </c:pt>
                <c:pt idx="74969">
                  <c:v>-4.1215300000000003E-2</c:v>
                </c:pt>
                <c:pt idx="74970">
                  <c:v>-3.8398300000000003E-2</c:v>
                </c:pt>
                <c:pt idx="74971">
                  <c:v>-3.56116E-2</c:v>
                </c:pt>
                <c:pt idx="74972">
                  <c:v>-3.2866399999999997E-2</c:v>
                </c:pt>
                <c:pt idx="74973">
                  <c:v>-3.01728E-2</c:v>
                </c:pt>
                <c:pt idx="74974">
                  <c:v>-2.7533999999999999E-2</c:v>
                </c:pt>
                <c:pt idx="74975">
                  <c:v>-2.49488E-2</c:v>
                </c:pt>
                <c:pt idx="74976">
                  <c:v>-2.2416800000000001E-2</c:v>
                </c:pt>
                <c:pt idx="74977">
                  <c:v>-1.99393E-2</c:v>
                </c:pt>
                <c:pt idx="74978">
                  <c:v>-1.7517600000000001E-2</c:v>
                </c:pt>
                <c:pt idx="74979">
                  <c:v>-1.5153700000000001E-2</c:v>
                </c:pt>
                <c:pt idx="74980">
                  <c:v>-1.28526E-2</c:v>
                </c:pt>
                <c:pt idx="74981">
                  <c:v>-1.0620299999999999E-2</c:v>
                </c:pt>
                <c:pt idx="74982" formatCode="0.00E+00">
                  <c:v>-8.4593299999999993E-3</c:v>
                </c:pt>
                <c:pt idx="74983" formatCode="0.00E+00">
                  <c:v>-6.3696999999999998E-3</c:v>
                </c:pt>
                <c:pt idx="74984" formatCode="0.00E+00">
                  <c:v>-4.3515100000000003E-3</c:v>
                </c:pt>
                <c:pt idx="74985" formatCode="0.00E+00">
                  <c:v>-2.4040699999999999E-3</c:v>
                </c:pt>
                <c:pt idx="74986" formatCode="0.00E+00">
                  <c:v>-5.2604799999999999E-4</c:v>
                </c:pt>
                <c:pt idx="74987" formatCode="0.00E+00">
                  <c:v>1.2818E-3</c:v>
                </c:pt>
                <c:pt idx="74988" formatCode="0.00E+00">
                  <c:v>3.01585E-3</c:v>
                </c:pt>
                <c:pt idx="74989" formatCode="0.00E+00">
                  <c:v>4.67302E-3</c:v>
                </c:pt>
                <c:pt idx="74990" formatCode="0.00E+00">
                  <c:v>6.2512599999999998E-3</c:v>
                </c:pt>
                <c:pt idx="74991" formatCode="0.00E+00">
                  <c:v>7.7467400000000002E-3</c:v>
                </c:pt>
                <c:pt idx="74992" formatCode="0.00E+00">
                  <c:v>9.1562499999999995E-3</c:v>
                </c:pt>
                <c:pt idx="74993">
                  <c:v>1.04805E-2</c:v>
                </c:pt>
                <c:pt idx="74994">
                  <c:v>1.1720599999999999E-2</c:v>
                </c:pt>
                <c:pt idx="74995">
                  <c:v>1.28734E-2</c:v>
                </c:pt>
                <c:pt idx="74996">
                  <c:v>1.3932999999999999E-2</c:v>
                </c:pt>
                <c:pt idx="74997">
                  <c:v>1.4896100000000001E-2</c:v>
                </c:pt>
                <c:pt idx="74998">
                  <c:v>1.5761500000000001E-2</c:v>
                </c:pt>
                <c:pt idx="74999">
                  <c:v>1.6528999999999999E-2</c:v>
                </c:pt>
                <c:pt idx="75000">
                  <c:v>1.71976E-2</c:v>
                </c:pt>
                <c:pt idx="75001">
                  <c:v>1.7765300000000001E-2</c:v>
                </c:pt>
                <c:pt idx="75002">
                  <c:v>1.8232000000000002E-2</c:v>
                </c:pt>
                <c:pt idx="75003">
                  <c:v>1.8599600000000001E-2</c:v>
                </c:pt>
                <c:pt idx="75004">
                  <c:v>1.8868300000000001E-2</c:v>
                </c:pt>
                <c:pt idx="75005">
                  <c:v>1.90356E-2</c:v>
                </c:pt>
                <c:pt idx="75006">
                  <c:v>1.9100700000000002E-2</c:v>
                </c:pt>
                <c:pt idx="75007">
                  <c:v>1.90671E-2</c:v>
                </c:pt>
                <c:pt idx="75008">
                  <c:v>1.8939299999999999E-2</c:v>
                </c:pt>
                <c:pt idx="75009">
                  <c:v>1.8716900000000002E-2</c:v>
                </c:pt>
                <c:pt idx="75010">
                  <c:v>1.8396900000000001E-2</c:v>
                </c:pt>
                <c:pt idx="75011">
                  <c:v>1.7978399999999999E-2</c:v>
                </c:pt>
                <c:pt idx="75012">
                  <c:v>1.7463200000000002E-2</c:v>
                </c:pt>
                <c:pt idx="75013">
                  <c:v>1.68542E-2</c:v>
                </c:pt>
                <c:pt idx="75014">
                  <c:v>1.6154700000000001E-2</c:v>
                </c:pt>
                <c:pt idx="75015">
                  <c:v>1.53668E-2</c:v>
                </c:pt>
                <c:pt idx="75016">
                  <c:v>1.44899E-2</c:v>
                </c:pt>
                <c:pt idx="75017">
                  <c:v>1.35228E-2</c:v>
                </c:pt>
                <c:pt idx="75018">
                  <c:v>1.2464899999999999E-2</c:v>
                </c:pt>
                <c:pt idx="75019">
                  <c:v>1.1317199999999999E-2</c:v>
                </c:pt>
                <c:pt idx="75020">
                  <c:v>1.0083399999999999E-2</c:v>
                </c:pt>
                <c:pt idx="75021" formatCode="0.00E+00">
                  <c:v>8.7667200000000004E-3</c:v>
                </c:pt>
                <c:pt idx="75022" formatCode="0.00E+00">
                  <c:v>7.3677899999999999E-3</c:v>
                </c:pt>
                <c:pt idx="75023" formatCode="0.00E+00">
                  <c:v>5.8861199999999999E-3</c:v>
                </c:pt>
                <c:pt idx="75024" formatCode="0.00E+00">
                  <c:v>4.32308E-3</c:v>
                </c:pt>
                <c:pt idx="75025" formatCode="0.00E+00">
                  <c:v>2.68075E-3</c:v>
                </c:pt>
                <c:pt idx="75026" formatCode="0.00E+00">
                  <c:v>9.6145300000000003E-4</c:v>
                </c:pt>
                <c:pt idx="75027" formatCode="0.00E+00">
                  <c:v>-8.3140199999999997E-4</c:v>
                </c:pt>
                <c:pt idx="75028" formatCode="0.00E+00">
                  <c:v>-2.69535E-3</c:v>
                </c:pt>
                <c:pt idx="75029" formatCode="0.00E+00">
                  <c:v>-4.6300400000000002E-3</c:v>
                </c:pt>
                <c:pt idx="75030" formatCode="0.00E+00">
                  <c:v>-6.6349699999999996E-3</c:v>
                </c:pt>
                <c:pt idx="75031" formatCode="0.00E+00">
                  <c:v>-8.7083899999999999E-3</c:v>
                </c:pt>
                <c:pt idx="75032">
                  <c:v>-1.0849299999999999E-2</c:v>
                </c:pt>
                <c:pt idx="75033">
                  <c:v>-1.30563E-2</c:v>
                </c:pt>
                <c:pt idx="75034">
                  <c:v>-1.53227E-2</c:v>
                </c:pt>
                <c:pt idx="75035">
                  <c:v>-1.7639999999999999E-2</c:v>
                </c:pt>
                <c:pt idx="75036">
                  <c:v>-2.0004600000000001E-2</c:v>
                </c:pt>
                <c:pt idx="75037">
                  <c:v>-2.24169E-2</c:v>
                </c:pt>
                <c:pt idx="75038">
                  <c:v>-2.4874899999999998E-2</c:v>
                </c:pt>
                <c:pt idx="75039">
                  <c:v>-2.73761E-2</c:v>
                </c:pt>
                <c:pt idx="75040">
                  <c:v>-2.9919299999999999E-2</c:v>
                </c:pt>
                <c:pt idx="75041">
                  <c:v>-3.2503600000000001E-2</c:v>
                </c:pt>
                <c:pt idx="75042">
                  <c:v>-3.5129000000000001E-2</c:v>
                </c:pt>
                <c:pt idx="75043">
                  <c:v>-3.7794899999999999E-2</c:v>
                </c:pt>
                <c:pt idx="75044">
                  <c:v>-4.0497100000000001E-2</c:v>
                </c:pt>
                <c:pt idx="75045">
                  <c:v>-4.32284E-2</c:v>
                </c:pt>
                <c:pt idx="75046">
                  <c:v>-4.59846E-2</c:v>
                </c:pt>
                <c:pt idx="75047">
                  <c:v>-4.8767100000000001E-2</c:v>
                </c:pt>
                <c:pt idx="75048">
                  <c:v>-5.1581099999999998E-2</c:v>
                </c:pt>
                <c:pt idx="75049">
                  <c:v>-5.4429499999999999E-2</c:v>
                </c:pt>
                <c:pt idx="75050">
                  <c:v>-5.7309499999999999E-2</c:v>
                </c:pt>
                <c:pt idx="75051">
                  <c:v>-6.0214999999999998E-2</c:v>
                </c:pt>
                <c:pt idx="75052">
                  <c:v>-6.31409E-2</c:v>
                </c:pt>
                <c:pt idx="75053">
                  <c:v>-6.6085699999999997E-2</c:v>
                </c:pt>
                <c:pt idx="75054">
                  <c:v>-6.9049299999999994E-2</c:v>
                </c:pt>
                <c:pt idx="75055">
                  <c:v>-7.2026900000000005E-2</c:v>
                </c:pt>
                <c:pt idx="75056">
                  <c:v>-7.50136E-2</c:v>
                </c:pt>
                <c:pt idx="75057">
                  <c:v>-7.80087E-2</c:v>
                </c:pt>
                <c:pt idx="75058">
                  <c:v>-8.1011399999999997E-2</c:v>
                </c:pt>
                <c:pt idx="75059">
                  <c:v>-8.4018899999999994E-2</c:v>
                </c:pt>
                <c:pt idx="75060">
                  <c:v>-8.7029200000000001E-2</c:v>
                </c:pt>
                <c:pt idx="75061">
                  <c:v>-9.0039499999999995E-2</c:v>
                </c:pt>
                <c:pt idx="75062">
                  <c:v>-9.3044000000000002E-2</c:v>
                </c:pt>
                <c:pt idx="75063">
                  <c:v>-9.6038899999999996E-2</c:v>
                </c:pt>
                <c:pt idx="75064">
                  <c:v>-9.9024699999999993E-2</c:v>
                </c:pt>
                <c:pt idx="75065">
                  <c:v>-0.10198</c:v>
                </c:pt>
                <c:pt idx="75066">
                  <c:v>-0.10487</c:v>
                </c:pt>
                <c:pt idx="75067">
                  <c:v>-0.107711</c:v>
                </c:pt>
                <c:pt idx="75068">
                  <c:v>-0.110543</c:v>
                </c:pt>
                <c:pt idx="75069">
                  <c:v>-0.113355</c:v>
                </c:pt>
                <c:pt idx="75070">
                  <c:v>-0.11613</c:v>
                </c:pt>
                <c:pt idx="75071">
                  <c:v>-0.11888</c:v>
                </c:pt>
                <c:pt idx="75072">
                  <c:v>-0.121612</c:v>
                </c:pt>
                <c:pt idx="75073">
                  <c:v>-0.12432699999999999</c:v>
                </c:pt>
                <c:pt idx="75074">
                  <c:v>-0.12701999999999999</c:v>
                </c:pt>
                <c:pt idx="75075">
                  <c:v>-0.129691</c:v>
                </c:pt>
                <c:pt idx="75076">
                  <c:v>-0.13233600000000001</c:v>
                </c:pt>
                <c:pt idx="75077">
                  <c:v>-0.13495499999999999</c:v>
                </c:pt>
                <c:pt idx="75078">
                  <c:v>-0.13755100000000001</c:v>
                </c:pt>
                <c:pt idx="75079">
                  <c:v>-0.140125</c:v>
                </c:pt>
                <c:pt idx="75080">
                  <c:v>-0.142676</c:v>
                </c:pt>
                <c:pt idx="75081">
                  <c:v>-0.145202</c:v>
                </c:pt>
                <c:pt idx="75082">
                  <c:v>-0.147705</c:v>
                </c:pt>
                <c:pt idx="75083">
                  <c:v>-0.15018599999999999</c:v>
                </c:pt>
                <c:pt idx="75084">
                  <c:v>-0.152646</c:v>
                </c:pt>
                <c:pt idx="75085">
                  <c:v>-0.155085</c:v>
                </c:pt>
                <c:pt idx="75086">
                  <c:v>-0.1575</c:v>
                </c:pt>
                <c:pt idx="75087">
                  <c:v>-0.159883</c:v>
                </c:pt>
                <c:pt idx="75088">
                  <c:v>-0.16223299999999999</c:v>
                </c:pt>
                <c:pt idx="75089">
                  <c:v>-0.164547</c:v>
                </c:pt>
                <c:pt idx="75090">
                  <c:v>-0.166824</c:v>
                </c:pt>
                <c:pt idx="75091">
                  <c:v>-0.16906399999999999</c:v>
                </c:pt>
                <c:pt idx="75092">
                  <c:v>-0.171265</c:v>
                </c:pt>
                <c:pt idx="75093">
                  <c:v>-0.173425</c:v>
                </c:pt>
                <c:pt idx="75094">
                  <c:v>-0.17554500000000001</c:v>
                </c:pt>
                <c:pt idx="75095">
                  <c:v>-0.177623</c:v>
                </c:pt>
                <c:pt idx="75096">
                  <c:v>-0.17965600000000001</c:v>
                </c:pt>
                <c:pt idx="75097">
                  <c:v>-0.181642</c:v>
                </c:pt>
                <c:pt idx="75098">
                  <c:v>-0.18357999999999999</c:v>
                </c:pt>
                <c:pt idx="75099">
                  <c:v>-0.185471</c:v>
                </c:pt>
                <c:pt idx="75100">
                  <c:v>-0.18731600000000001</c:v>
                </c:pt>
                <c:pt idx="75101">
                  <c:v>-0.18911700000000001</c:v>
                </c:pt>
                <c:pt idx="75102">
                  <c:v>-0.19087399999999999</c:v>
                </c:pt>
                <c:pt idx="75103">
                  <c:v>-0.19258800000000001</c:v>
                </c:pt>
                <c:pt idx="75104">
                  <c:v>-0.19425899999999999</c:v>
                </c:pt>
                <c:pt idx="75105">
                  <c:v>-0.195886</c:v>
                </c:pt>
                <c:pt idx="75106">
                  <c:v>-0.19746900000000001</c:v>
                </c:pt>
                <c:pt idx="75107">
                  <c:v>-0.19900699999999999</c:v>
                </c:pt>
                <c:pt idx="75108">
                  <c:v>-0.20049800000000001</c:v>
                </c:pt>
                <c:pt idx="75109">
                  <c:v>-0.20193800000000001</c:v>
                </c:pt>
                <c:pt idx="75110">
                  <c:v>-0.20332500000000001</c:v>
                </c:pt>
                <c:pt idx="75111">
                  <c:v>-0.20465900000000001</c:v>
                </c:pt>
                <c:pt idx="75112">
                  <c:v>-0.20593800000000001</c:v>
                </c:pt>
                <c:pt idx="75113">
                  <c:v>-0.20716300000000001</c:v>
                </c:pt>
                <c:pt idx="75114">
                  <c:v>-0.20833099999999999</c:v>
                </c:pt>
                <c:pt idx="75115">
                  <c:v>-0.20943700000000001</c:v>
                </c:pt>
                <c:pt idx="75116">
                  <c:v>-0.210478</c:v>
                </c:pt>
                <c:pt idx="75117">
                  <c:v>-0.211454</c:v>
                </c:pt>
                <c:pt idx="75118">
                  <c:v>-0.212362</c:v>
                </c:pt>
                <c:pt idx="75119">
                  <c:v>-0.213203</c:v>
                </c:pt>
                <c:pt idx="75120">
                  <c:v>-0.213979</c:v>
                </c:pt>
                <c:pt idx="75121">
                  <c:v>-0.21469299999999999</c:v>
                </c:pt>
                <c:pt idx="75122">
                  <c:v>-0.21534800000000001</c:v>
                </c:pt>
                <c:pt idx="75123">
                  <c:v>-0.215946</c:v>
                </c:pt>
                <c:pt idx="75124">
                  <c:v>-0.21648600000000001</c:v>
                </c:pt>
                <c:pt idx="75125">
                  <c:v>-0.21697</c:v>
                </c:pt>
                <c:pt idx="75126">
                  <c:v>-0.21739700000000001</c:v>
                </c:pt>
                <c:pt idx="75127">
                  <c:v>-0.21776699999999999</c:v>
                </c:pt>
                <c:pt idx="75128">
                  <c:v>-0.21807499999999999</c:v>
                </c:pt>
                <c:pt idx="75129">
                  <c:v>-0.21832199999999999</c:v>
                </c:pt>
                <c:pt idx="75130">
                  <c:v>-0.21851100000000001</c:v>
                </c:pt>
                <c:pt idx="75131">
                  <c:v>-0.218639</c:v>
                </c:pt>
                <c:pt idx="75132">
                  <c:v>-0.21870000000000001</c:v>
                </c:pt>
                <c:pt idx="75133">
                  <c:v>-0.21868899999999999</c:v>
                </c:pt>
                <c:pt idx="75134">
                  <c:v>-0.21860199999999999</c:v>
                </c:pt>
                <c:pt idx="75135">
                  <c:v>-0.21844</c:v>
                </c:pt>
                <c:pt idx="75136">
                  <c:v>-0.21820400000000001</c:v>
                </c:pt>
                <c:pt idx="75137">
                  <c:v>-0.217892</c:v>
                </c:pt>
                <c:pt idx="75138">
                  <c:v>-0.21750700000000001</c:v>
                </c:pt>
                <c:pt idx="75139">
                  <c:v>-0.21704300000000001</c:v>
                </c:pt>
                <c:pt idx="75140">
                  <c:v>-0.21649399999999999</c:v>
                </c:pt>
                <c:pt idx="75141">
                  <c:v>-0.21585799999999999</c:v>
                </c:pt>
                <c:pt idx="75142">
                  <c:v>-0.21514</c:v>
                </c:pt>
                <c:pt idx="75143">
                  <c:v>-0.21435000000000001</c:v>
                </c:pt>
                <c:pt idx="75144">
                  <c:v>-0.21349299999999999</c:v>
                </c:pt>
                <c:pt idx="75145">
                  <c:v>-0.21256800000000001</c:v>
                </c:pt>
                <c:pt idx="75146">
                  <c:v>-0.21157200000000001</c:v>
                </c:pt>
                <c:pt idx="75147">
                  <c:v>-0.210503</c:v>
                </c:pt>
                <c:pt idx="75148">
                  <c:v>-0.20935999999999999</c:v>
                </c:pt>
                <c:pt idx="75149">
                  <c:v>-0.20813799999999999</c:v>
                </c:pt>
                <c:pt idx="75150">
                  <c:v>-0.20683599999999999</c:v>
                </c:pt>
                <c:pt idx="75151">
                  <c:v>-0.205457</c:v>
                </c:pt>
                <c:pt idx="75152">
                  <c:v>-0.20400399999999999</c:v>
                </c:pt>
                <c:pt idx="75153">
                  <c:v>-0.202482</c:v>
                </c:pt>
                <c:pt idx="75154">
                  <c:v>-0.20089499999999999</c:v>
                </c:pt>
                <c:pt idx="75155">
                  <c:v>-0.19924</c:v>
                </c:pt>
                <c:pt idx="75156">
                  <c:v>-0.197519</c:v>
                </c:pt>
                <c:pt idx="75157">
                  <c:v>-0.19573299999999999</c:v>
                </c:pt>
                <c:pt idx="75158">
                  <c:v>-0.193885</c:v>
                </c:pt>
                <c:pt idx="75159">
                  <c:v>-0.19195599999999999</c:v>
                </c:pt>
                <c:pt idx="75160">
                  <c:v>-0.18992400000000001</c:v>
                </c:pt>
                <c:pt idx="75161">
                  <c:v>-0.187806</c:v>
                </c:pt>
                <c:pt idx="75162">
                  <c:v>-0.18561800000000001</c:v>
                </c:pt>
                <c:pt idx="75163">
                  <c:v>-0.18334800000000001</c:v>
                </c:pt>
                <c:pt idx="75164">
                  <c:v>-0.18099399999999999</c:v>
                </c:pt>
                <c:pt idx="75165">
                  <c:v>-0.17856</c:v>
                </c:pt>
                <c:pt idx="75166">
                  <c:v>-0.17605100000000001</c:v>
                </c:pt>
                <c:pt idx="75167">
                  <c:v>-0.17346600000000001</c:v>
                </c:pt>
                <c:pt idx="75168">
                  <c:v>-0.17080400000000001</c:v>
                </c:pt>
                <c:pt idx="75169">
                  <c:v>-0.16806399999999999</c:v>
                </c:pt>
                <c:pt idx="75170">
                  <c:v>-0.165243</c:v>
                </c:pt>
                <c:pt idx="75171">
                  <c:v>-0.16234100000000001</c:v>
                </c:pt>
                <c:pt idx="75172">
                  <c:v>-0.159363</c:v>
                </c:pt>
                <c:pt idx="75173">
                  <c:v>-0.15631100000000001</c:v>
                </c:pt>
                <c:pt idx="75174">
                  <c:v>-0.15319199999999999</c:v>
                </c:pt>
                <c:pt idx="75175">
                  <c:v>-0.150009</c:v>
                </c:pt>
                <c:pt idx="75176">
                  <c:v>-0.146763</c:v>
                </c:pt>
                <c:pt idx="75177">
                  <c:v>-0.143457</c:v>
                </c:pt>
                <c:pt idx="75178">
                  <c:v>-0.14009199999999999</c:v>
                </c:pt>
                <c:pt idx="75179">
                  <c:v>-0.13667499999999999</c:v>
                </c:pt>
                <c:pt idx="75180">
                  <c:v>-0.13320399999999999</c:v>
                </c:pt>
                <c:pt idx="75181">
                  <c:v>-0.12967899999999999</c:v>
                </c:pt>
                <c:pt idx="75182">
                  <c:v>-0.12610099999999999</c:v>
                </c:pt>
                <c:pt idx="75183">
                  <c:v>-0.122474</c:v>
                </c:pt>
                <c:pt idx="75184">
                  <c:v>-0.1188</c:v>
                </c:pt>
                <c:pt idx="75185">
                  <c:v>-0.115078</c:v>
                </c:pt>
                <c:pt idx="75186">
                  <c:v>-0.111307</c:v>
                </c:pt>
                <c:pt idx="75187">
                  <c:v>-0.10749</c:v>
                </c:pt>
                <c:pt idx="75188">
                  <c:v>-0.103626</c:v>
                </c:pt>
                <c:pt idx="75189">
                  <c:v>-9.97194E-2</c:v>
                </c:pt>
                <c:pt idx="75190">
                  <c:v>-9.57596E-2</c:v>
                </c:pt>
                <c:pt idx="75191">
                  <c:v>-9.1726299999999997E-2</c:v>
                </c:pt>
                <c:pt idx="75192">
                  <c:v>-8.7629200000000004E-2</c:v>
                </c:pt>
                <c:pt idx="75193">
                  <c:v>-8.3493600000000001E-2</c:v>
                </c:pt>
                <c:pt idx="75194">
                  <c:v>-7.9316700000000004E-2</c:v>
                </c:pt>
                <c:pt idx="75195">
                  <c:v>-7.5090500000000004E-2</c:v>
                </c:pt>
                <c:pt idx="75196">
                  <c:v>-7.0824100000000001E-2</c:v>
                </c:pt>
                <c:pt idx="75197">
                  <c:v>-6.6527199999999995E-2</c:v>
                </c:pt>
                <c:pt idx="75198">
                  <c:v>-6.2203000000000001E-2</c:v>
                </c:pt>
                <c:pt idx="75199">
                  <c:v>-5.7852399999999998E-2</c:v>
                </c:pt>
                <c:pt idx="75200">
                  <c:v>-5.3476299999999997E-2</c:v>
                </c:pt>
                <c:pt idx="75201">
                  <c:v>-4.9076599999999998E-2</c:v>
                </c:pt>
                <c:pt idx="75202">
                  <c:v>-4.46562E-2</c:v>
                </c:pt>
                <c:pt idx="75203">
                  <c:v>-4.0218499999999997E-2</c:v>
                </c:pt>
                <c:pt idx="75204">
                  <c:v>-3.5766300000000001E-2</c:v>
                </c:pt>
                <c:pt idx="75205">
                  <c:v>-3.1302400000000001E-2</c:v>
                </c:pt>
                <c:pt idx="75206">
                  <c:v>-2.6830799999999998E-2</c:v>
                </c:pt>
                <c:pt idx="75207">
                  <c:v>-2.23567E-2</c:v>
                </c:pt>
                <c:pt idx="75208">
                  <c:v>-1.7884500000000001E-2</c:v>
                </c:pt>
                <c:pt idx="75209">
                  <c:v>-1.34182E-2</c:v>
                </c:pt>
                <c:pt idx="75210" formatCode="0.00E+00">
                  <c:v>-8.9613999999999996E-3</c:v>
                </c:pt>
                <c:pt idx="75211" formatCode="0.00E+00">
                  <c:v>-4.5168500000000002E-3</c:v>
                </c:pt>
                <c:pt idx="75212" formatCode="0.00E+00">
                  <c:v>-8.6853600000000005E-5</c:v>
                </c:pt>
                <c:pt idx="75213" formatCode="0.00E+00">
                  <c:v>4.3254799999999996E-3</c:v>
                </c:pt>
                <c:pt idx="75214" formatCode="0.00E+00">
                  <c:v>8.7164800000000004E-3</c:v>
                </c:pt>
                <c:pt idx="75215">
                  <c:v>1.30828E-2</c:v>
                </c:pt>
                <c:pt idx="75216">
                  <c:v>1.7421599999999999E-2</c:v>
                </c:pt>
                <c:pt idx="75217">
                  <c:v>2.1729499999999999E-2</c:v>
                </c:pt>
                <c:pt idx="75218">
                  <c:v>2.6002999999999998E-2</c:v>
                </c:pt>
                <c:pt idx="75219">
                  <c:v>3.0240400000000001E-2</c:v>
                </c:pt>
                <c:pt idx="75220">
                  <c:v>3.4440400000000003E-2</c:v>
                </c:pt>
                <c:pt idx="75221">
                  <c:v>3.8600000000000002E-2</c:v>
                </c:pt>
                <c:pt idx="75222">
                  <c:v>4.2715500000000003E-2</c:v>
                </c:pt>
                <c:pt idx="75223">
                  <c:v>4.6782299999999999E-2</c:v>
                </c:pt>
                <c:pt idx="75224">
                  <c:v>5.0794899999999997E-2</c:v>
                </c:pt>
                <c:pt idx="75225">
                  <c:v>5.4749100000000002E-2</c:v>
                </c:pt>
                <c:pt idx="75226">
                  <c:v>5.8643000000000001E-2</c:v>
                </c:pt>
                <c:pt idx="75227">
                  <c:v>6.2473800000000003E-2</c:v>
                </c:pt>
                <c:pt idx="75228">
                  <c:v>6.6238000000000005E-2</c:v>
                </c:pt>
                <c:pt idx="75229">
                  <c:v>6.9931599999999997E-2</c:v>
                </c:pt>
                <c:pt idx="75230">
                  <c:v>7.3550599999999994E-2</c:v>
                </c:pt>
                <c:pt idx="75231">
                  <c:v>7.7090800000000001E-2</c:v>
                </c:pt>
                <c:pt idx="75232">
                  <c:v>8.0548499999999995E-2</c:v>
                </c:pt>
                <c:pt idx="75233">
                  <c:v>8.3922399999999994E-2</c:v>
                </c:pt>
                <c:pt idx="75234">
                  <c:v>8.7212200000000004E-2</c:v>
                </c:pt>
                <c:pt idx="75235">
                  <c:v>9.0414800000000003E-2</c:v>
                </c:pt>
                <c:pt idx="75236">
                  <c:v>9.3525200000000003E-2</c:v>
                </c:pt>
                <c:pt idx="75237">
                  <c:v>9.6538200000000005E-2</c:v>
                </c:pt>
                <c:pt idx="75238">
                  <c:v>9.9449499999999996E-2</c:v>
                </c:pt>
                <c:pt idx="75239">
                  <c:v>0.102256</c:v>
                </c:pt>
                <c:pt idx="75240">
                  <c:v>0.104959</c:v>
                </c:pt>
                <c:pt idx="75241">
                  <c:v>0.107555</c:v>
                </c:pt>
                <c:pt idx="75242">
                  <c:v>0.110044</c:v>
                </c:pt>
                <c:pt idx="75243">
                  <c:v>0.11242099999999999</c:v>
                </c:pt>
                <c:pt idx="75244">
                  <c:v>0.11468200000000001</c:v>
                </c:pt>
                <c:pt idx="75245">
                  <c:v>0.116822</c:v>
                </c:pt>
                <c:pt idx="75246">
                  <c:v>0.118838</c:v>
                </c:pt>
                <c:pt idx="75247">
                  <c:v>0.120723</c:v>
                </c:pt>
                <c:pt idx="75248">
                  <c:v>0.122476</c:v>
                </c:pt>
                <c:pt idx="75249">
                  <c:v>0.124095</c:v>
                </c:pt>
                <c:pt idx="75250">
                  <c:v>0.125581</c:v>
                </c:pt>
                <c:pt idx="75251">
                  <c:v>0.12693299999999999</c:v>
                </c:pt>
                <c:pt idx="75252">
                  <c:v>0.12814900000000001</c:v>
                </c:pt>
                <c:pt idx="75253">
                  <c:v>0.12922700000000001</c:v>
                </c:pt>
                <c:pt idx="75254">
                  <c:v>0.130167</c:v>
                </c:pt>
                <c:pt idx="75255">
                  <c:v>0.130966</c:v>
                </c:pt>
                <c:pt idx="75256">
                  <c:v>0.13162199999999999</c:v>
                </c:pt>
                <c:pt idx="75257">
                  <c:v>0.132135</c:v>
                </c:pt>
                <c:pt idx="75258">
                  <c:v>0.13250400000000001</c:v>
                </c:pt>
                <c:pt idx="75259">
                  <c:v>0.13272999999999999</c:v>
                </c:pt>
                <c:pt idx="75260">
                  <c:v>0.13281100000000001</c:v>
                </c:pt>
                <c:pt idx="75261">
                  <c:v>0.132747</c:v>
                </c:pt>
                <c:pt idx="75262">
                  <c:v>0.13253499999999999</c:v>
                </c:pt>
                <c:pt idx="75263">
                  <c:v>0.13217499999999999</c:v>
                </c:pt>
                <c:pt idx="75264">
                  <c:v>0.13166800000000001</c:v>
                </c:pt>
                <c:pt idx="75265">
                  <c:v>0.13101699999999999</c:v>
                </c:pt>
                <c:pt idx="75266">
                  <c:v>0.13022500000000001</c:v>
                </c:pt>
                <c:pt idx="75267">
                  <c:v>0.12928899999999999</c:v>
                </c:pt>
                <c:pt idx="75268">
                  <c:v>0.12820899999999999</c:v>
                </c:pt>
                <c:pt idx="75269">
                  <c:v>0.12698000000000001</c:v>
                </c:pt>
                <c:pt idx="75270">
                  <c:v>0.12560399999999999</c:v>
                </c:pt>
                <c:pt idx="75271">
                  <c:v>0.124083</c:v>
                </c:pt>
                <c:pt idx="75272">
                  <c:v>0.122422</c:v>
                </c:pt>
                <c:pt idx="75273">
                  <c:v>0.12062299999999999</c:v>
                </c:pt>
                <c:pt idx="75274">
                  <c:v>0.118687</c:v>
                </c:pt>
                <c:pt idx="75275">
                  <c:v>0.116615</c:v>
                </c:pt>
                <c:pt idx="75276">
                  <c:v>0.11441</c:v>
                </c:pt>
                <c:pt idx="75277">
                  <c:v>0.11207300000000001</c:v>
                </c:pt>
                <c:pt idx="75278">
                  <c:v>0.10960300000000001</c:v>
                </c:pt>
                <c:pt idx="75279">
                  <c:v>0.107004</c:v>
                </c:pt>
                <c:pt idx="75280">
                  <c:v>0.10427699999999999</c:v>
                </c:pt>
                <c:pt idx="75281">
                  <c:v>0.101428</c:v>
                </c:pt>
                <c:pt idx="75282">
                  <c:v>9.8461199999999999E-2</c:v>
                </c:pt>
                <c:pt idx="75283">
                  <c:v>9.5378699999999997E-2</c:v>
                </c:pt>
                <c:pt idx="75284">
                  <c:v>9.2185699999999995E-2</c:v>
                </c:pt>
                <c:pt idx="75285">
                  <c:v>8.8887099999999997E-2</c:v>
                </c:pt>
                <c:pt idx="75286">
                  <c:v>8.5486999999999994E-2</c:v>
                </c:pt>
                <c:pt idx="75287">
                  <c:v>8.1988599999999995E-2</c:v>
                </c:pt>
                <c:pt idx="75288">
                  <c:v>7.8395400000000004E-2</c:v>
                </c:pt>
                <c:pt idx="75289">
                  <c:v>7.4711200000000005E-2</c:v>
                </c:pt>
                <c:pt idx="75290">
                  <c:v>7.0939500000000003E-2</c:v>
                </c:pt>
                <c:pt idx="75291">
                  <c:v>6.7083599999999993E-2</c:v>
                </c:pt>
                <c:pt idx="75292">
                  <c:v>6.3146800000000003E-2</c:v>
                </c:pt>
                <c:pt idx="75293">
                  <c:v>5.9133100000000001E-2</c:v>
                </c:pt>
                <c:pt idx="75294">
                  <c:v>5.5047499999999999E-2</c:v>
                </c:pt>
                <c:pt idx="75295">
                  <c:v>5.08949E-2</c:v>
                </c:pt>
                <c:pt idx="75296">
                  <c:v>4.66805E-2</c:v>
                </c:pt>
                <c:pt idx="75297">
                  <c:v>4.2408899999999999E-2</c:v>
                </c:pt>
                <c:pt idx="75298">
                  <c:v>3.8084199999999999E-2</c:v>
                </c:pt>
                <c:pt idx="75299">
                  <c:v>3.3711199999999997E-2</c:v>
                </c:pt>
                <c:pt idx="75300">
                  <c:v>2.9294899999999999E-2</c:v>
                </c:pt>
                <c:pt idx="75301">
                  <c:v>2.48408E-2</c:v>
                </c:pt>
                <c:pt idx="75302">
                  <c:v>2.03547E-2</c:v>
                </c:pt>
                <c:pt idx="75303">
                  <c:v>1.5842100000000001E-2</c:v>
                </c:pt>
                <c:pt idx="75304">
                  <c:v>1.13083E-2</c:v>
                </c:pt>
                <c:pt idx="75305" formatCode="0.00E+00">
                  <c:v>6.7590699999999998E-3</c:v>
                </c:pt>
                <c:pt idx="75306" formatCode="0.00E+00">
                  <c:v>2.2002200000000001E-3</c:v>
                </c:pt>
                <c:pt idx="75307" formatCode="0.00E+00">
                  <c:v>-2.36309E-3</c:v>
                </c:pt>
                <c:pt idx="75308" formatCode="0.00E+00">
                  <c:v>-6.92539E-3</c:v>
                </c:pt>
                <c:pt idx="75309">
                  <c:v>-1.1480799999999999E-2</c:v>
                </c:pt>
                <c:pt idx="75310">
                  <c:v>-1.6023900000000001E-2</c:v>
                </c:pt>
                <c:pt idx="75311">
                  <c:v>-2.0548899999999998E-2</c:v>
                </c:pt>
                <c:pt idx="75312">
                  <c:v>-2.50499E-2</c:v>
                </c:pt>
                <c:pt idx="75313">
                  <c:v>-2.9520399999999999E-2</c:v>
                </c:pt>
                <c:pt idx="75314">
                  <c:v>-3.39543E-2</c:v>
                </c:pt>
                <c:pt idx="75315">
                  <c:v>-3.83463E-2</c:v>
                </c:pt>
                <c:pt idx="75316">
                  <c:v>-4.2691800000000002E-2</c:v>
                </c:pt>
                <c:pt idx="75317">
                  <c:v>-4.69865E-2</c:v>
                </c:pt>
                <c:pt idx="75318">
                  <c:v>-5.1225699999999999E-2</c:v>
                </c:pt>
                <c:pt idx="75319">
                  <c:v>-5.5404399999999999E-2</c:v>
                </c:pt>
                <c:pt idx="75320">
                  <c:v>-5.9517300000000002E-2</c:v>
                </c:pt>
                <c:pt idx="75321">
                  <c:v>-6.3559699999999997E-2</c:v>
                </c:pt>
                <c:pt idx="75322">
                  <c:v>-6.7528299999999999E-2</c:v>
                </c:pt>
                <c:pt idx="75323">
                  <c:v>-7.14196E-2</c:v>
                </c:pt>
                <c:pt idx="75324">
                  <c:v>-7.5229900000000002E-2</c:v>
                </c:pt>
                <c:pt idx="75325">
                  <c:v>-7.8954700000000003E-2</c:v>
                </c:pt>
                <c:pt idx="75326">
                  <c:v>-8.2588999999999996E-2</c:v>
                </c:pt>
                <c:pt idx="75327">
                  <c:v>-8.6128300000000005E-2</c:v>
                </c:pt>
                <c:pt idx="75328">
                  <c:v>-8.9569499999999996E-2</c:v>
                </c:pt>
                <c:pt idx="75329">
                  <c:v>-9.2909699999999998E-2</c:v>
                </c:pt>
                <c:pt idx="75330">
                  <c:v>-9.61452E-2</c:v>
                </c:pt>
                <c:pt idx="75331">
                  <c:v>-9.9271999999999999E-2</c:v>
                </c:pt>
                <c:pt idx="75332">
                  <c:v>-0.102286</c:v>
                </c:pt>
                <c:pt idx="75333">
                  <c:v>-0.105185</c:v>
                </c:pt>
                <c:pt idx="75334">
                  <c:v>-0.10796600000000001</c:v>
                </c:pt>
                <c:pt idx="75335">
                  <c:v>-0.110626</c:v>
                </c:pt>
                <c:pt idx="75336">
                  <c:v>-0.113163</c:v>
                </c:pt>
                <c:pt idx="75337">
                  <c:v>-0.115573</c:v>
                </c:pt>
                <c:pt idx="75338">
                  <c:v>-0.117854</c:v>
                </c:pt>
                <c:pt idx="75339">
                  <c:v>-0.120004</c:v>
                </c:pt>
                <c:pt idx="75340">
                  <c:v>-0.122021</c:v>
                </c:pt>
                <c:pt idx="75341">
                  <c:v>-0.123904</c:v>
                </c:pt>
                <c:pt idx="75342">
                  <c:v>-0.12565100000000001</c:v>
                </c:pt>
                <c:pt idx="75343">
                  <c:v>-0.12726000000000001</c:v>
                </c:pt>
                <c:pt idx="75344">
                  <c:v>-0.12873000000000001</c:v>
                </c:pt>
                <c:pt idx="75345">
                  <c:v>-0.13005700000000001</c:v>
                </c:pt>
                <c:pt idx="75346">
                  <c:v>-0.131242</c:v>
                </c:pt>
                <c:pt idx="75347">
                  <c:v>-0.13228500000000001</c:v>
                </c:pt>
                <c:pt idx="75348">
                  <c:v>-0.133184</c:v>
                </c:pt>
                <c:pt idx="75349">
                  <c:v>-0.13394200000000001</c:v>
                </c:pt>
                <c:pt idx="75350">
                  <c:v>-0.13455700000000001</c:v>
                </c:pt>
                <c:pt idx="75351">
                  <c:v>-0.13503100000000001</c:v>
                </c:pt>
                <c:pt idx="75352">
                  <c:v>-0.13536500000000001</c:v>
                </c:pt>
                <c:pt idx="75353">
                  <c:v>-0.13555900000000001</c:v>
                </c:pt>
                <c:pt idx="75354">
                  <c:v>-0.13561400000000001</c:v>
                </c:pt>
                <c:pt idx="75355">
                  <c:v>-0.13553100000000001</c:v>
                </c:pt>
                <c:pt idx="75356">
                  <c:v>-0.13531099999999999</c:v>
                </c:pt>
                <c:pt idx="75357">
                  <c:v>-0.13495499999999999</c:v>
                </c:pt>
                <c:pt idx="75358">
                  <c:v>-0.134464</c:v>
                </c:pt>
                <c:pt idx="75359">
                  <c:v>-0.13383800000000001</c:v>
                </c:pt>
                <c:pt idx="75360">
                  <c:v>-0.133079</c:v>
                </c:pt>
                <c:pt idx="75361">
                  <c:v>-0.13219</c:v>
                </c:pt>
                <c:pt idx="75362">
                  <c:v>-0.13117200000000001</c:v>
                </c:pt>
                <c:pt idx="75363">
                  <c:v>-0.130026</c:v>
                </c:pt>
                <c:pt idx="75364">
                  <c:v>-0.12875400000000001</c:v>
                </c:pt>
                <c:pt idx="75365">
                  <c:v>-0.127361</c:v>
                </c:pt>
                <c:pt idx="75366">
                  <c:v>-0.12584699999999999</c:v>
                </c:pt>
                <c:pt idx="75367">
                  <c:v>-0.12421500000000001</c:v>
                </c:pt>
                <c:pt idx="75368">
                  <c:v>-0.12246799999999999</c:v>
                </c:pt>
                <c:pt idx="75369">
                  <c:v>-0.12060999999999999</c:v>
                </c:pt>
                <c:pt idx="75370">
                  <c:v>-0.118642</c:v>
                </c:pt>
                <c:pt idx="75371">
                  <c:v>-0.11656900000000001</c:v>
                </c:pt>
                <c:pt idx="75372">
                  <c:v>-0.114394</c:v>
                </c:pt>
                <c:pt idx="75373">
                  <c:v>-0.11212</c:v>
                </c:pt>
                <c:pt idx="75374">
                  <c:v>-0.109749</c:v>
                </c:pt>
                <c:pt idx="75375">
                  <c:v>-0.107284</c:v>
                </c:pt>
                <c:pt idx="75376">
                  <c:v>-0.104728</c:v>
                </c:pt>
                <c:pt idx="75377">
                  <c:v>-0.10208399999999999</c:v>
                </c:pt>
                <c:pt idx="75378">
                  <c:v>-9.9356700000000006E-2</c:v>
                </c:pt>
                <c:pt idx="75379">
                  <c:v>-9.6549399999999994E-2</c:v>
                </c:pt>
                <c:pt idx="75380">
                  <c:v>-9.3665999999999999E-2</c:v>
                </c:pt>
                <c:pt idx="75381">
                  <c:v>-9.0710100000000002E-2</c:v>
                </c:pt>
                <c:pt idx="75382">
                  <c:v>-8.7685399999999997E-2</c:v>
                </c:pt>
                <c:pt idx="75383">
                  <c:v>-8.4595900000000002E-2</c:v>
                </c:pt>
                <c:pt idx="75384">
                  <c:v>-8.1445600000000007E-2</c:v>
                </c:pt>
                <c:pt idx="75385">
                  <c:v>-7.8238100000000005E-2</c:v>
                </c:pt>
                <c:pt idx="75386">
                  <c:v>-7.4977100000000005E-2</c:v>
                </c:pt>
                <c:pt idx="75387">
                  <c:v>-7.1666099999999996E-2</c:v>
                </c:pt>
                <c:pt idx="75388">
                  <c:v>-6.83087E-2</c:v>
                </c:pt>
                <c:pt idx="75389">
                  <c:v>-6.49087E-2</c:v>
                </c:pt>
                <c:pt idx="75390">
                  <c:v>-6.1469999999999997E-2</c:v>
                </c:pt>
                <c:pt idx="75391">
                  <c:v>-5.7996199999999998E-2</c:v>
                </c:pt>
                <c:pt idx="75392">
                  <c:v>-5.4490700000000003E-2</c:v>
                </c:pt>
                <c:pt idx="75393">
                  <c:v>-5.0957599999999999E-2</c:v>
                </c:pt>
                <c:pt idx="75394">
                  <c:v>-4.7400600000000001E-2</c:v>
                </c:pt>
                <c:pt idx="75395">
                  <c:v>-4.3823099999999997E-2</c:v>
                </c:pt>
                <c:pt idx="75396">
                  <c:v>-4.0228399999999997E-2</c:v>
                </c:pt>
                <c:pt idx="75397">
                  <c:v>-3.6619499999999999E-2</c:v>
                </c:pt>
                <c:pt idx="75398">
                  <c:v>-3.29997E-2</c:v>
                </c:pt>
                <c:pt idx="75399">
                  <c:v>-2.9372700000000002E-2</c:v>
                </c:pt>
                <c:pt idx="75400">
                  <c:v>-2.5741900000000002E-2</c:v>
                </c:pt>
                <c:pt idx="75401">
                  <c:v>-2.2110500000000002E-2</c:v>
                </c:pt>
                <c:pt idx="75402">
                  <c:v>-1.8481899999999999E-2</c:v>
                </c:pt>
                <c:pt idx="75403">
                  <c:v>-1.4859799999999999E-2</c:v>
                </c:pt>
                <c:pt idx="75404">
                  <c:v>-1.12476E-2</c:v>
                </c:pt>
                <c:pt idx="75405" formatCode="0.00E+00">
                  <c:v>-7.6475500000000004E-3</c:v>
                </c:pt>
                <c:pt idx="75406" formatCode="0.00E+00">
                  <c:v>-4.0614600000000002E-3</c:v>
                </c:pt>
                <c:pt idx="75407" formatCode="0.00E+00">
                  <c:v>-4.9154799999999996E-4</c:v>
                </c:pt>
                <c:pt idx="75408" formatCode="0.00E+00">
                  <c:v>3.0594900000000002E-3</c:v>
                </c:pt>
                <c:pt idx="75409" formatCode="0.00E+00">
                  <c:v>6.5893699999999998E-3</c:v>
                </c:pt>
                <c:pt idx="75410">
                  <c:v>1.0096300000000001E-2</c:v>
                </c:pt>
                <c:pt idx="75411">
                  <c:v>1.35782E-2</c:v>
                </c:pt>
                <c:pt idx="75412">
                  <c:v>1.7032499999999999E-2</c:v>
                </c:pt>
                <c:pt idx="75413">
                  <c:v>2.0456800000000001E-2</c:v>
                </c:pt>
                <c:pt idx="75414">
                  <c:v>2.3849100000000002E-2</c:v>
                </c:pt>
                <c:pt idx="75415">
                  <c:v>2.7207599999999998E-2</c:v>
                </c:pt>
                <c:pt idx="75416">
                  <c:v>3.0531099999999999E-2</c:v>
                </c:pt>
                <c:pt idx="75417">
                  <c:v>3.3818000000000001E-2</c:v>
                </c:pt>
                <c:pt idx="75418">
                  <c:v>3.7066599999999998E-2</c:v>
                </c:pt>
                <c:pt idx="75419">
                  <c:v>4.0274900000000002E-2</c:v>
                </c:pt>
                <c:pt idx="75420">
                  <c:v>4.3440800000000002E-2</c:v>
                </c:pt>
                <c:pt idx="75421">
                  <c:v>4.6562899999999997E-2</c:v>
                </c:pt>
                <c:pt idx="75422">
                  <c:v>4.9639700000000002E-2</c:v>
                </c:pt>
                <c:pt idx="75423">
                  <c:v>5.2670599999999998E-2</c:v>
                </c:pt>
                <c:pt idx="75424">
                  <c:v>5.56549E-2</c:v>
                </c:pt>
                <c:pt idx="75425">
                  <c:v>5.8592499999999999E-2</c:v>
                </c:pt>
                <c:pt idx="75426">
                  <c:v>6.1482700000000001E-2</c:v>
                </c:pt>
                <c:pt idx="75427">
                  <c:v>6.4324800000000001E-2</c:v>
                </c:pt>
                <c:pt idx="75428">
                  <c:v>6.7118300000000006E-2</c:v>
                </c:pt>
                <c:pt idx="75429">
                  <c:v>6.9862599999999997E-2</c:v>
                </c:pt>
                <c:pt idx="75430">
                  <c:v>7.2556899999999994E-2</c:v>
                </c:pt>
                <c:pt idx="75431">
                  <c:v>7.5200199999999995E-2</c:v>
                </c:pt>
                <c:pt idx="75432">
                  <c:v>7.7791600000000002E-2</c:v>
                </c:pt>
                <c:pt idx="75433">
                  <c:v>8.0330899999999997E-2</c:v>
                </c:pt>
                <c:pt idx="75434">
                  <c:v>8.28179E-2</c:v>
                </c:pt>
                <c:pt idx="75435">
                  <c:v>8.5252300000000003E-2</c:v>
                </c:pt>
                <c:pt idx="75436">
                  <c:v>8.7634600000000007E-2</c:v>
                </c:pt>
                <c:pt idx="75437">
                  <c:v>8.9965000000000003E-2</c:v>
                </c:pt>
                <c:pt idx="75438">
                  <c:v>9.2244000000000007E-2</c:v>
                </c:pt>
                <c:pt idx="75439">
                  <c:v>9.4472E-2</c:v>
                </c:pt>
                <c:pt idx="75440">
                  <c:v>9.6650100000000003E-2</c:v>
                </c:pt>
                <c:pt idx="75441">
                  <c:v>9.87793E-2</c:v>
                </c:pt>
                <c:pt idx="75442">
                  <c:v>0.10086000000000001</c:v>
                </c:pt>
                <c:pt idx="75443">
                  <c:v>0.102893</c:v>
                </c:pt>
                <c:pt idx="75444">
                  <c:v>0.104879</c:v>
                </c:pt>
                <c:pt idx="75445">
                  <c:v>0.10681599999999999</c:v>
                </c:pt>
                <c:pt idx="75446">
                  <c:v>0.10870299999999999</c:v>
                </c:pt>
                <c:pt idx="75447">
                  <c:v>0.110542</c:v>
                </c:pt>
                <c:pt idx="75448">
                  <c:v>0.112334</c:v>
                </c:pt>
                <c:pt idx="75449">
                  <c:v>0.11408</c:v>
                </c:pt>
                <c:pt idx="75450">
                  <c:v>0.11577999999999999</c:v>
                </c:pt>
                <c:pt idx="75451">
                  <c:v>0.117436</c:v>
                </c:pt>
                <c:pt idx="75452">
                  <c:v>0.119048</c:v>
                </c:pt>
                <c:pt idx="75453">
                  <c:v>0.120617</c:v>
                </c:pt>
                <c:pt idx="75454">
                  <c:v>0.122144</c:v>
                </c:pt>
                <c:pt idx="75455">
                  <c:v>0.123629</c:v>
                </c:pt>
                <c:pt idx="75456">
                  <c:v>0.12507399999999999</c:v>
                </c:pt>
                <c:pt idx="75457">
                  <c:v>0.12647800000000001</c:v>
                </c:pt>
                <c:pt idx="75458">
                  <c:v>0.12784300000000001</c:v>
                </c:pt>
                <c:pt idx="75459">
                  <c:v>0.12916800000000001</c:v>
                </c:pt>
                <c:pt idx="75460">
                  <c:v>0.13045499999999999</c:v>
                </c:pt>
                <c:pt idx="75461">
                  <c:v>0.13170399999999999</c:v>
                </c:pt>
                <c:pt idx="75462">
                  <c:v>0.13291800000000001</c:v>
                </c:pt>
                <c:pt idx="75463">
                  <c:v>0.13409599999999999</c:v>
                </c:pt>
                <c:pt idx="75464">
                  <c:v>0.135239</c:v>
                </c:pt>
                <c:pt idx="75465">
                  <c:v>0.136348</c:v>
                </c:pt>
                <c:pt idx="75466">
                  <c:v>0.13742399999999999</c:v>
                </c:pt>
                <c:pt idx="75467">
                  <c:v>0.13846800000000001</c:v>
                </c:pt>
                <c:pt idx="75468">
                  <c:v>0.13947899999999999</c:v>
                </c:pt>
                <c:pt idx="75469">
                  <c:v>0.140459</c:v>
                </c:pt>
                <c:pt idx="75470">
                  <c:v>0.141407</c:v>
                </c:pt>
                <c:pt idx="75471">
                  <c:v>0.14232300000000001</c:v>
                </c:pt>
                <c:pt idx="75472">
                  <c:v>0.143207</c:v>
                </c:pt>
                <c:pt idx="75473">
                  <c:v>0.14405999999999999</c:v>
                </c:pt>
                <c:pt idx="75474">
                  <c:v>0.14488100000000001</c:v>
                </c:pt>
                <c:pt idx="75475">
                  <c:v>0.145672</c:v>
                </c:pt>
                <c:pt idx="75476">
                  <c:v>0.14643300000000001</c:v>
                </c:pt>
                <c:pt idx="75477">
                  <c:v>0.14716499999999999</c:v>
                </c:pt>
                <c:pt idx="75478">
                  <c:v>0.147868</c:v>
                </c:pt>
                <c:pt idx="75479">
                  <c:v>0.14854300000000001</c:v>
                </c:pt>
                <c:pt idx="75480">
                  <c:v>0.14918999999999999</c:v>
                </c:pt>
                <c:pt idx="75481">
                  <c:v>0.149808</c:v>
                </c:pt>
                <c:pt idx="75482">
                  <c:v>0.150399</c:v>
                </c:pt>
                <c:pt idx="75483">
                  <c:v>0.15096200000000001</c:v>
                </c:pt>
                <c:pt idx="75484">
                  <c:v>0.15149699999999999</c:v>
                </c:pt>
                <c:pt idx="75485">
                  <c:v>0.152002</c:v>
                </c:pt>
                <c:pt idx="75486">
                  <c:v>0.152478</c:v>
                </c:pt>
                <c:pt idx="75487">
                  <c:v>0.152921</c:v>
                </c:pt>
                <c:pt idx="75488">
                  <c:v>0.153332</c:v>
                </c:pt>
                <c:pt idx="75489">
                  <c:v>0.15371199999999999</c:v>
                </c:pt>
                <c:pt idx="75490">
                  <c:v>0.154059</c:v>
                </c:pt>
                <c:pt idx="75491">
                  <c:v>0.15437400000000001</c:v>
                </c:pt>
                <c:pt idx="75492">
                  <c:v>0.15465699999999999</c:v>
                </c:pt>
                <c:pt idx="75493">
                  <c:v>0.15490799999999999</c:v>
                </c:pt>
                <c:pt idx="75494">
                  <c:v>0.15512500000000001</c:v>
                </c:pt>
                <c:pt idx="75495">
                  <c:v>0.155307</c:v>
                </c:pt>
                <c:pt idx="75496">
                  <c:v>0.15545400000000001</c:v>
                </c:pt>
                <c:pt idx="75497">
                  <c:v>0.15556300000000001</c:v>
                </c:pt>
                <c:pt idx="75498">
                  <c:v>0.155636</c:v>
                </c:pt>
                <c:pt idx="75499">
                  <c:v>0.15567300000000001</c:v>
                </c:pt>
                <c:pt idx="75500">
                  <c:v>0.15567300000000001</c:v>
                </c:pt>
                <c:pt idx="75501">
                  <c:v>0.155636</c:v>
                </c:pt>
                <c:pt idx="75502">
                  <c:v>0.155561</c:v>
                </c:pt>
                <c:pt idx="75503">
                  <c:v>0.155447</c:v>
                </c:pt>
                <c:pt idx="75504">
                  <c:v>0.15529200000000001</c:v>
                </c:pt>
                <c:pt idx="75505">
                  <c:v>0.15509300000000001</c:v>
                </c:pt>
                <c:pt idx="75506">
                  <c:v>0.15485099999999999</c:v>
                </c:pt>
                <c:pt idx="75507">
                  <c:v>0.15456400000000001</c:v>
                </c:pt>
                <c:pt idx="75508">
                  <c:v>0.15423100000000001</c:v>
                </c:pt>
                <c:pt idx="75509">
                  <c:v>0.15385099999999999</c:v>
                </c:pt>
                <c:pt idx="75510">
                  <c:v>0.153422</c:v>
                </c:pt>
                <c:pt idx="75511">
                  <c:v>0.152943</c:v>
                </c:pt>
                <c:pt idx="75512">
                  <c:v>0.15241499999999999</c:v>
                </c:pt>
                <c:pt idx="75513">
                  <c:v>0.151837</c:v>
                </c:pt>
                <c:pt idx="75514">
                  <c:v>0.15120900000000001</c:v>
                </c:pt>
                <c:pt idx="75515">
                  <c:v>0.150529</c:v>
                </c:pt>
                <c:pt idx="75516">
                  <c:v>0.14979700000000001</c:v>
                </c:pt>
                <c:pt idx="75517">
                  <c:v>0.14901200000000001</c:v>
                </c:pt>
                <c:pt idx="75518">
                  <c:v>0.148173</c:v>
                </c:pt>
                <c:pt idx="75519">
                  <c:v>0.147281</c:v>
                </c:pt>
                <c:pt idx="75520">
                  <c:v>0.14633499999999999</c:v>
                </c:pt>
                <c:pt idx="75521">
                  <c:v>0.14533499999999999</c:v>
                </c:pt>
                <c:pt idx="75522">
                  <c:v>0.14427799999999999</c:v>
                </c:pt>
                <c:pt idx="75523">
                  <c:v>0.14316599999999999</c:v>
                </c:pt>
                <c:pt idx="75524">
                  <c:v>0.14199500000000001</c:v>
                </c:pt>
                <c:pt idx="75525">
                  <c:v>0.140765</c:v>
                </c:pt>
                <c:pt idx="75526">
                  <c:v>0.13947499999999999</c:v>
                </c:pt>
                <c:pt idx="75527">
                  <c:v>0.138126</c:v>
                </c:pt>
                <c:pt idx="75528">
                  <c:v>0.136716</c:v>
                </c:pt>
                <c:pt idx="75529">
                  <c:v>0.135244</c:v>
                </c:pt>
                <c:pt idx="75530">
                  <c:v>0.13371</c:v>
                </c:pt>
                <c:pt idx="75531">
                  <c:v>0.13211600000000001</c:v>
                </c:pt>
                <c:pt idx="75532">
                  <c:v>0.13046099999999999</c:v>
                </c:pt>
                <c:pt idx="75533">
                  <c:v>0.128745</c:v>
                </c:pt>
                <c:pt idx="75534">
                  <c:v>0.126969</c:v>
                </c:pt>
                <c:pt idx="75535">
                  <c:v>0.12513199999999999</c:v>
                </c:pt>
                <c:pt idx="75536">
                  <c:v>0.123236</c:v>
                </c:pt>
                <c:pt idx="75537">
                  <c:v>0.121281</c:v>
                </c:pt>
                <c:pt idx="75538">
                  <c:v>0.119268</c:v>
                </c:pt>
                <c:pt idx="75539">
                  <c:v>0.11719400000000001</c:v>
                </c:pt>
                <c:pt idx="75540">
                  <c:v>0.11505899999999999</c:v>
                </c:pt>
                <c:pt idx="75541">
                  <c:v>0.11286499999999999</c:v>
                </c:pt>
                <c:pt idx="75542">
                  <c:v>0.110613</c:v>
                </c:pt>
                <c:pt idx="75543">
                  <c:v>0.108306</c:v>
                </c:pt>
                <c:pt idx="75544">
                  <c:v>0.105945</c:v>
                </c:pt>
                <c:pt idx="75545">
                  <c:v>0.103531</c:v>
                </c:pt>
                <c:pt idx="75546">
                  <c:v>0.101065</c:v>
                </c:pt>
                <c:pt idx="75547">
                  <c:v>9.8548200000000002E-2</c:v>
                </c:pt>
                <c:pt idx="75548">
                  <c:v>9.59811E-2</c:v>
                </c:pt>
                <c:pt idx="75549">
                  <c:v>9.3365500000000004E-2</c:v>
                </c:pt>
                <c:pt idx="75550">
                  <c:v>9.0702599999999994E-2</c:v>
                </c:pt>
                <c:pt idx="75551">
                  <c:v>8.7994299999999998E-2</c:v>
                </c:pt>
                <c:pt idx="75552">
                  <c:v>8.5242799999999994E-2</c:v>
                </c:pt>
                <c:pt idx="75553">
                  <c:v>8.2450700000000002E-2</c:v>
                </c:pt>
                <c:pt idx="75554">
                  <c:v>7.9620399999999994E-2</c:v>
                </c:pt>
                <c:pt idx="75555">
                  <c:v>7.6753500000000002E-2</c:v>
                </c:pt>
                <c:pt idx="75556">
                  <c:v>7.3852000000000001E-2</c:v>
                </c:pt>
                <c:pt idx="75557">
                  <c:v>7.0917900000000006E-2</c:v>
                </c:pt>
                <c:pt idx="75558">
                  <c:v>6.7953700000000006E-2</c:v>
                </c:pt>
                <c:pt idx="75559">
                  <c:v>6.4961099999999994E-2</c:v>
                </c:pt>
                <c:pt idx="75560">
                  <c:v>6.1942900000000002E-2</c:v>
                </c:pt>
                <c:pt idx="75561">
                  <c:v>5.8902200000000002E-2</c:v>
                </c:pt>
                <c:pt idx="75562">
                  <c:v>5.5841700000000001E-2</c:v>
                </c:pt>
                <c:pt idx="75563">
                  <c:v>5.2763299999999999E-2</c:v>
                </c:pt>
                <c:pt idx="75564">
                  <c:v>4.96693E-2</c:v>
                </c:pt>
                <c:pt idx="75565">
                  <c:v>4.6562699999999999E-2</c:v>
                </c:pt>
                <c:pt idx="75566">
                  <c:v>4.3446499999999999E-2</c:v>
                </c:pt>
                <c:pt idx="75567">
                  <c:v>4.0323699999999997E-2</c:v>
                </c:pt>
                <c:pt idx="75568">
                  <c:v>3.7197599999999997E-2</c:v>
                </c:pt>
                <c:pt idx="75569">
                  <c:v>3.4071299999999999E-2</c:v>
                </c:pt>
                <c:pt idx="75570">
                  <c:v>3.0947100000000002E-2</c:v>
                </c:pt>
                <c:pt idx="75571">
                  <c:v>2.78277E-2</c:v>
                </c:pt>
                <c:pt idx="75572">
                  <c:v>2.4716999999999999E-2</c:v>
                </c:pt>
                <c:pt idx="75573">
                  <c:v>2.16189E-2</c:v>
                </c:pt>
                <c:pt idx="75574">
                  <c:v>1.8536899999999999E-2</c:v>
                </c:pt>
                <c:pt idx="75575">
                  <c:v>1.54745E-2</c:v>
                </c:pt>
                <c:pt idx="75576">
                  <c:v>1.24356E-2</c:v>
                </c:pt>
                <c:pt idx="75577" formatCode="0.00E+00">
                  <c:v>9.4241399999999993E-3</c:v>
                </c:pt>
                <c:pt idx="75578" formatCode="0.00E+00">
                  <c:v>6.4432600000000001E-3</c:v>
                </c:pt>
                <c:pt idx="75579" formatCode="0.00E+00">
                  <c:v>3.4955400000000001E-3</c:v>
                </c:pt>
                <c:pt idx="75580" formatCode="0.00E+00">
                  <c:v>5.83911E-4</c:v>
                </c:pt>
                <c:pt idx="75581" formatCode="0.00E+00">
                  <c:v>-2.2879900000000002E-3</c:v>
                </c:pt>
                <c:pt idx="75582" formatCode="0.00E+00">
                  <c:v>-5.1163900000000002E-3</c:v>
                </c:pt>
                <c:pt idx="75583" formatCode="0.00E+00">
                  <c:v>-7.8980500000000002E-3</c:v>
                </c:pt>
                <c:pt idx="75584">
                  <c:v>-1.06298E-2</c:v>
                </c:pt>
                <c:pt idx="75585">
                  <c:v>-1.33078E-2</c:v>
                </c:pt>
                <c:pt idx="75586">
                  <c:v>-1.5927899999999998E-2</c:v>
                </c:pt>
                <c:pt idx="75587">
                  <c:v>-1.8486499999999999E-2</c:v>
                </c:pt>
                <c:pt idx="75588">
                  <c:v>-2.0980700000000001E-2</c:v>
                </c:pt>
                <c:pt idx="75589">
                  <c:v>-2.3407399999999998E-2</c:v>
                </c:pt>
                <c:pt idx="75590">
                  <c:v>-2.5763299999999999E-2</c:v>
                </c:pt>
                <c:pt idx="75591">
                  <c:v>-2.8044800000000002E-2</c:v>
                </c:pt>
                <c:pt idx="75592">
                  <c:v>-3.02486E-2</c:v>
                </c:pt>
                <c:pt idx="75593">
                  <c:v>-3.2371700000000003E-2</c:v>
                </c:pt>
                <c:pt idx="75594">
                  <c:v>-3.4411600000000001E-2</c:v>
                </c:pt>
                <c:pt idx="75595">
                  <c:v>-3.6365000000000001E-2</c:v>
                </c:pt>
                <c:pt idx="75596">
                  <c:v>-3.8227999999999998E-2</c:v>
                </c:pt>
                <c:pt idx="75597">
                  <c:v>-3.9997499999999998E-2</c:v>
                </c:pt>
                <c:pt idx="75598">
                  <c:v>-4.1671199999999999E-2</c:v>
                </c:pt>
                <c:pt idx="75599">
                  <c:v>-4.3247099999999997E-2</c:v>
                </c:pt>
                <c:pt idx="75600">
                  <c:v>-4.4722999999999999E-2</c:v>
                </c:pt>
                <c:pt idx="75601">
                  <c:v>-4.6096600000000001E-2</c:v>
                </c:pt>
                <c:pt idx="75602">
                  <c:v>-4.7365600000000001E-2</c:v>
                </c:pt>
                <c:pt idx="75603">
                  <c:v>-4.8527800000000003E-2</c:v>
                </c:pt>
                <c:pt idx="75604">
                  <c:v>-4.9581100000000003E-2</c:v>
                </c:pt>
                <c:pt idx="75605">
                  <c:v>-5.0522900000000003E-2</c:v>
                </c:pt>
                <c:pt idx="75606">
                  <c:v>-5.1350800000000002E-2</c:v>
                </c:pt>
                <c:pt idx="75607">
                  <c:v>-5.2062299999999999E-2</c:v>
                </c:pt>
                <c:pt idx="75608">
                  <c:v>-5.2655599999999997E-2</c:v>
                </c:pt>
                <c:pt idx="75609">
                  <c:v>-5.3128599999999998E-2</c:v>
                </c:pt>
                <c:pt idx="75610">
                  <c:v>-5.348E-2</c:v>
                </c:pt>
                <c:pt idx="75611">
                  <c:v>-5.3708499999999999E-2</c:v>
                </c:pt>
                <c:pt idx="75612">
                  <c:v>-5.3813600000000003E-2</c:v>
                </c:pt>
                <c:pt idx="75613">
                  <c:v>-5.3794300000000003E-2</c:v>
                </c:pt>
                <c:pt idx="75614">
                  <c:v>-5.36499E-2</c:v>
                </c:pt>
                <c:pt idx="75615">
                  <c:v>-5.3379700000000002E-2</c:v>
                </c:pt>
                <c:pt idx="75616">
                  <c:v>-5.2982500000000002E-2</c:v>
                </c:pt>
                <c:pt idx="75617">
                  <c:v>-5.2457400000000001E-2</c:v>
                </c:pt>
                <c:pt idx="75618">
                  <c:v>-5.18039E-2</c:v>
                </c:pt>
                <c:pt idx="75619">
                  <c:v>-5.1021999999999998E-2</c:v>
                </c:pt>
                <c:pt idx="75620">
                  <c:v>-5.0112200000000003E-2</c:v>
                </c:pt>
                <c:pt idx="75621">
                  <c:v>-4.9075100000000003E-2</c:v>
                </c:pt>
                <c:pt idx="75622">
                  <c:v>-4.7911000000000002E-2</c:v>
                </c:pt>
                <c:pt idx="75623">
                  <c:v>-4.6619399999999998E-2</c:v>
                </c:pt>
                <c:pt idx="75624">
                  <c:v>-4.52001E-2</c:v>
                </c:pt>
                <c:pt idx="75625">
                  <c:v>-4.3654499999999999E-2</c:v>
                </c:pt>
                <c:pt idx="75626">
                  <c:v>-4.19835E-2</c:v>
                </c:pt>
                <c:pt idx="75627">
                  <c:v>-4.0187899999999999E-2</c:v>
                </c:pt>
                <c:pt idx="75628">
                  <c:v>-3.82691E-2</c:v>
                </c:pt>
                <c:pt idx="75629">
                  <c:v>-3.6229299999999999E-2</c:v>
                </c:pt>
                <c:pt idx="75630">
                  <c:v>-3.4070000000000003E-2</c:v>
                </c:pt>
                <c:pt idx="75631">
                  <c:v>-3.1792300000000003E-2</c:v>
                </c:pt>
                <c:pt idx="75632">
                  <c:v>-2.9398299999999999E-2</c:v>
                </c:pt>
                <c:pt idx="75633">
                  <c:v>-2.68907E-2</c:v>
                </c:pt>
                <c:pt idx="75634">
                  <c:v>-2.4272599999999998E-2</c:v>
                </c:pt>
                <c:pt idx="75635">
                  <c:v>-2.15464E-2</c:v>
                </c:pt>
                <c:pt idx="75636">
                  <c:v>-1.87142E-2</c:v>
                </c:pt>
                <c:pt idx="75637">
                  <c:v>-1.5777599999999999E-2</c:v>
                </c:pt>
                <c:pt idx="75638">
                  <c:v>-1.2739E-2</c:v>
                </c:pt>
                <c:pt idx="75639" formatCode="0.00E+00">
                  <c:v>-9.6013100000000001E-3</c:v>
                </c:pt>
                <c:pt idx="75640" formatCode="0.00E+00">
                  <c:v>-6.3675600000000004E-3</c:v>
                </c:pt>
                <c:pt idx="75641" formatCode="0.00E+00">
                  <c:v>-3.04083E-3</c:v>
                </c:pt>
                <c:pt idx="75642" formatCode="0.00E+00">
                  <c:v>3.7570799999999999E-4</c:v>
                </c:pt>
                <c:pt idx="75643" formatCode="0.00E+00">
                  <c:v>3.8787499999999998E-3</c:v>
                </c:pt>
                <c:pt idx="75644" formatCode="0.00E+00">
                  <c:v>7.46505E-3</c:v>
                </c:pt>
                <c:pt idx="75645">
                  <c:v>1.11313E-2</c:v>
                </c:pt>
                <c:pt idx="75646">
                  <c:v>1.4874E-2</c:v>
                </c:pt>
                <c:pt idx="75647">
                  <c:v>1.8689399999999998E-2</c:v>
                </c:pt>
                <c:pt idx="75648">
                  <c:v>2.2573300000000001E-2</c:v>
                </c:pt>
                <c:pt idx="75649">
                  <c:v>2.6521300000000001E-2</c:v>
                </c:pt>
                <c:pt idx="75650">
                  <c:v>3.0528799999999998E-2</c:v>
                </c:pt>
                <c:pt idx="75651">
                  <c:v>3.4591499999999997E-2</c:v>
                </c:pt>
                <c:pt idx="75652">
                  <c:v>3.8705200000000002E-2</c:v>
                </c:pt>
                <c:pt idx="75653">
                  <c:v>4.2865500000000001E-2</c:v>
                </c:pt>
                <c:pt idx="75654">
                  <c:v>4.7068100000000002E-2</c:v>
                </c:pt>
                <c:pt idx="75655">
                  <c:v>5.1308600000000003E-2</c:v>
                </c:pt>
                <c:pt idx="75656">
                  <c:v>5.5582399999999997E-2</c:v>
                </c:pt>
                <c:pt idx="75657">
                  <c:v>5.9884899999999998E-2</c:v>
                </c:pt>
                <c:pt idx="75658">
                  <c:v>6.4211400000000002E-2</c:v>
                </c:pt>
                <c:pt idx="75659">
                  <c:v>6.8557099999999996E-2</c:v>
                </c:pt>
                <c:pt idx="75660">
                  <c:v>7.2916800000000004E-2</c:v>
                </c:pt>
                <c:pt idx="75661">
                  <c:v>7.7286099999999996E-2</c:v>
                </c:pt>
                <c:pt idx="75662">
                  <c:v>8.1660899999999995E-2</c:v>
                </c:pt>
                <c:pt idx="75663">
                  <c:v>8.6036600000000005E-2</c:v>
                </c:pt>
                <c:pt idx="75664">
                  <c:v>9.0407600000000005E-2</c:v>
                </c:pt>
                <c:pt idx="75665">
                  <c:v>9.4768699999999997E-2</c:v>
                </c:pt>
                <c:pt idx="75666">
                  <c:v>9.9114900000000006E-2</c:v>
                </c:pt>
                <c:pt idx="75667">
                  <c:v>0.10344200000000001</c:v>
                </c:pt>
                <c:pt idx="75668">
                  <c:v>0.10774499999999999</c:v>
                </c:pt>
                <c:pt idx="75669">
                  <c:v>0.11201899999999999</c:v>
                </c:pt>
                <c:pt idx="75670">
                  <c:v>0.116261</c:v>
                </c:pt>
                <c:pt idx="75671">
                  <c:v>0.120466</c:v>
                </c:pt>
                <c:pt idx="75672">
                  <c:v>0.124629</c:v>
                </c:pt>
                <c:pt idx="75673">
                  <c:v>0.128744</c:v>
                </c:pt>
                <c:pt idx="75674">
                  <c:v>0.13280800000000001</c:v>
                </c:pt>
                <c:pt idx="75675">
                  <c:v>0.13681499999999999</c:v>
                </c:pt>
                <c:pt idx="75676">
                  <c:v>0.140761</c:v>
                </c:pt>
                <c:pt idx="75677">
                  <c:v>0.14464299999999999</c:v>
                </c:pt>
                <c:pt idx="75678">
                  <c:v>0.148456</c:v>
                </c:pt>
                <c:pt idx="75679">
                  <c:v>0.152197</c:v>
                </c:pt>
                <c:pt idx="75680">
                  <c:v>0.15586</c:v>
                </c:pt>
                <c:pt idx="75681">
                  <c:v>0.159442</c:v>
                </c:pt>
                <c:pt idx="75682">
                  <c:v>0.16294</c:v>
                </c:pt>
                <c:pt idx="75683">
                  <c:v>0.166349</c:v>
                </c:pt>
                <c:pt idx="75684">
                  <c:v>0.16966600000000001</c:v>
                </c:pt>
                <c:pt idx="75685">
                  <c:v>0.17288700000000001</c:v>
                </c:pt>
                <c:pt idx="75686">
                  <c:v>0.176009</c:v>
                </c:pt>
                <c:pt idx="75687">
                  <c:v>0.17902799999999999</c:v>
                </c:pt>
                <c:pt idx="75688">
                  <c:v>0.18194099999999999</c:v>
                </c:pt>
                <c:pt idx="75689">
                  <c:v>0.18474599999999999</c:v>
                </c:pt>
                <c:pt idx="75690">
                  <c:v>0.18743899999999999</c:v>
                </c:pt>
                <c:pt idx="75691">
                  <c:v>0.19001899999999999</c:v>
                </c:pt>
                <c:pt idx="75692">
                  <c:v>0.19248199999999999</c:v>
                </c:pt>
                <c:pt idx="75693">
                  <c:v>0.194825</c:v>
                </c:pt>
                <c:pt idx="75694">
                  <c:v>0.197048</c:v>
                </c:pt>
                <c:pt idx="75695">
                  <c:v>0.19914599999999999</c:v>
                </c:pt>
                <c:pt idx="75696">
                  <c:v>0.20111799999999999</c:v>
                </c:pt>
                <c:pt idx="75697">
                  <c:v>0.202962</c:v>
                </c:pt>
                <c:pt idx="75698">
                  <c:v>0.204676</c:v>
                </c:pt>
                <c:pt idx="75699">
                  <c:v>0.20626</c:v>
                </c:pt>
                <c:pt idx="75700">
                  <c:v>0.20771100000000001</c:v>
                </c:pt>
                <c:pt idx="75701">
                  <c:v>0.20902899999999999</c:v>
                </c:pt>
                <c:pt idx="75702">
                  <c:v>0.21021300000000001</c:v>
                </c:pt>
                <c:pt idx="75703">
                  <c:v>0.21126200000000001</c:v>
                </c:pt>
                <c:pt idx="75704">
                  <c:v>0.212175</c:v>
                </c:pt>
                <c:pt idx="75705">
                  <c:v>0.212952</c:v>
                </c:pt>
                <c:pt idx="75706">
                  <c:v>0.213592</c:v>
                </c:pt>
                <c:pt idx="75707">
                  <c:v>0.21409600000000001</c:v>
                </c:pt>
                <c:pt idx="75708">
                  <c:v>0.21446399999999999</c:v>
                </c:pt>
                <c:pt idx="75709">
                  <c:v>0.214696</c:v>
                </c:pt>
                <c:pt idx="75710">
                  <c:v>0.21479200000000001</c:v>
                </c:pt>
                <c:pt idx="75711">
                  <c:v>0.214754</c:v>
                </c:pt>
                <c:pt idx="75712">
                  <c:v>0.21458199999999999</c:v>
                </c:pt>
                <c:pt idx="75713">
                  <c:v>0.21427599999999999</c:v>
                </c:pt>
                <c:pt idx="75714">
                  <c:v>0.213838</c:v>
                </c:pt>
                <c:pt idx="75715">
                  <c:v>0.21326899999999999</c:v>
                </c:pt>
                <c:pt idx="75716">
                  <c:v>0.21257000000000001</c:v>
                </c:pt>
                <c:pt idx="75717">
                  <c:v>0.21174200000000001</c:v>
                </c:pt>
                <c:pt idx="75718">
                  <c:v>0.210788</c:v>
                </c:pt>
                <c:pt idx="75719">
                  <c:v>0.20970900000000001</c:v>
                </c:pt>
                <c:pt idx="75720">
                  <c:v>0.208507</c:v>
                </c:pt>
                <c:pt idx="75721">
                  <c:v>0.20718500000000001</c:v>
                </c:pt>
                <c:pt idx="75722">
                  <c:v>0.20574600000000001</c:v>
                </c:pt>
                <c:pt idx="75723">
                  <c:v>0.20419200000000001</c:v>
                </c:pt>
                <c:pt idx="75724">
                  <c:v>0.20252700000000001</c:v>
                </c:pt>
                <c:pt idx="75725">
                  <c:v>0.20075200000000001</c:v>
                </c:pt>
                <c:pt idx="75726">
                  <c:v>0.19886999999999999</c:v>
                </c:pt>
                <c:pt idx="75727">
                  <c:v>0.196885</c:v>
                </c:pt>
                <c:pt idx="75728">
                  <c:v>0.1948</c:v>
                </c:pt>
                <c:pt idx="75729">
                  <c:v>0.19261800000000001</c:v>
                </c:pt>
                <c:pt idx="75730">
                  <c:v>0.19034200000000001</c:v>
                </c:pt>
                <c:pt idx="75731">
                  <c:v>0.18797800000000001</c:v>
                </c:pt>
                <c:pt idx="75732">
                  <c:v>0.185527</c:v>
                </c:pt>
                <c:pt idx="75733">
                  <c:v>0.18299399999999999</c:v>
                </c:pt>
                <c:pt idx="75734">
                  <c:v>0.18038299999999999</c:v>
                </c:pt>
                <c:pt idx="75735">
                  <c:v>0.17769799999999999</c:v>
                </c:pt>
                <c:pt idx="75736">
                  <c:v>0.17494299999999999</c:v>
                </c:pt>
                <c:pt idx="75737">
                  <c:v>0.172123</c:v>
                </c:pt>
                <c:pt idx="75738">
                  <c:v>0.169242</c:v>
                </c:pt>
                <c:pt idx="75739">
                  <c:v>0.16630500000000001</c:v>
                </c:pt>
                <c:pt idx="75740">
                  <c:v>0.16331599999999999</c:v>
                </c:pt>
                <c:pt idx="75741">
                  <c:v>0.160278</c:v>
                </c:pt>
                <c:pt idx="75742">
                  <c:v>0.157197</c:v>
                </c:pt>
                <c:pt idx="75743">
                  <c:v>0.15407699999999999</c:v>
                </c:pt>
                <c:pt idx="75744">
                  <c:v>0.150923</c:v>
                </c:pt>
                <c:pt idx="75745">
                  <c:v>0.14773800000000001</c:v>
                </c:pt>
                <c:pt idx="75746">
                  <c:v>0.14452699999999999</c:v>
                </c:pt>
                <c:pt idx="75747">
                  <c:v>0.141295</c:v>
                </c:pt>
                <c:pt idx="75748">
                  <c:v>0.138047</c:v>
                </c:pt>
                <c:pt idx="75749">
                  <c:v>0.13478699999999999</c:v>
                </c:pt>
                <c:pt idx="75750">
                  <c:v>0.131519</c:v>
                </c:pt>
                <c:pt idx="75751">
                  <c:v>0.128249</c:v>
                </c:pt>
                <c:pt idx="75752">
                  <c:v>0.12497999999999999</c:v>
                </c:pt>
                <c:pt idx="75753">
                  <c:v>0.12171800000000001</c:v>
                </c:pt>
                <c:pt idx="75754">
                  <c:v>0.118467</c:v>
                </c:pt>
                <c:pt idx="75755">
                  <c:v>0.115232</c:v>
                </c:pt>
                <c:pt idx="75756">
                  <c:v>0.11201700000000001</c:v>
                </c:pt>
                <c:pt idx="75757">
                  <c:v>0.10882699999999999</c:v>
                </c:pt>
                <c:pt idx="75758">
                  <c:v>0.105667</c:v>
                </c:pt>
                <c:pt idx="75759">
                  <c:v>0.10254000000000001</c:v>
                </c:pt>
                <c:pt idx="75760">
                  <c:v>9.9449800000000005E-2</c:v>
                </c:pt>
                <c:pt idx="75761">
                  <c:v>9.6401399999999998E-2</c:v>
                </c:pt>
                <c:pt idx="75762">
                  <c:v>9.3398499999999995E-2</c:v>
                </c:pt>
                <c:pt idx="75763">
                  <c:v>9.0444800000000006E-2</c:v>
                </c:pt>
                <c:pt idx="75764">
                  <c:v>8.7544399999999994E-2</c:v>
                </c:pt>
                <c:pt idx="75765">
                  <c:v>8.4701100000000001E-2</c:v>
                </c:pt>
                <c:pt idx="75766">
                  <c:v>8.19188E-2</c:v>
                </c:pt>
                <c:pt idx="75767">
                  <c:v>7.9201199999999999E-2</c:v>
                </c:pt>
                <c:pt idx="75768">
                  <c:v>7.6551599999999997E-2</c:v>
                </c:pt>
                <c:pt idx="75769">
                  <c:v>7.3973700000000003E-2</c:v>
                </c:pt>
                <c:pt idx="75770">
                  <c:v>7.1470599999999995E-2</c:v>
                </c:pt>
                <c:pt idx="75771">
                  <c:v>6.9045200000000001E-2</c:v>
                </c:pt>
                <c:pt idx="75772">
                  <c:v>6.6700200000000001E-2</c:v>
                </c:pt>
                <c:pt idx="75773">
                  <c:v>6.4437999999999995E-2</c:v>
                </c:pt>
                <c:pt idx="75774">
                  <c:v>6.2260900000000001E-2</c:v>
                </c:pt>
                <c:pt idx="75775">
                  <c:v>6.01714E-2</c:v>
                </c:pt>
                <c:pt idx="75776">
                  <c:v>5.8171399999999998E-2</c:v>
                </c:pt>
                <c:pt idx="75777">
                  <c:v>5.6263000000000001E-2</c:v>
                </c:pt>
                <c:pt idx="75778">
                  <c:v>5.4448400000000001E-2</c:v>
                </c:pt>
                <c:pt idx="75779">
                  <c:v>5.2729400000000003E-2</c:v>
                </c:pt>
                <c:pt idx="75780">
                  <c:v>5.11075E-2</c:v>
                </c:pt>
                <c:pt idx="75781">
                  <c:v>4.9584000000000003E-2</c:v>
                </c:pt>
                <c:pt idx="75782">
                  <c:v>4.8160300000000003E-2</c:v>
                </c:pt>
                <c:pt idx="75783">
                  <c:v>4.6837400000000001E-2</c:v>
                </c:pt>
                <c:pt idx="75784">
                  <c:v>4.5616499999999997E-2</c:v>
                </c:pt>
                <c:pt idx="75785">
                  <c:v>4.4498500000000003E-2</c:v>
                </c:pt>
                <c:pt idx="75786">
                  <c:v>4.3484000000000002E-2</c:v>
                </c:pt>
                <c:pt idx="75787">
                  <c:v>4.2573800000000002E-2</c:v>
                </c:pt>
                <c:pt idx="75788">
                  <c:v>4.1768199999999998E-2</c:v>
                </c:pt>
                <c:pt idx="75789">
                  <c:v>4.10675E-2</c:v>
                </c:pt>
                <c:pt idx="75790">
                  <c:v>4.0471500000000001E-2</c:v>
                </c:pt>
                <c:pt idx="75791">
                  <c:v>3.99802E-2</c:v>
                </c:pt>
                <c:pt idx="75792">
                  <c:v>3.95929E-2</c:v>
                </c:pt>
                <c:pt idx="75793">
                  <c:v>3.9308900000000001E-2</c:v>
                </c:pt>
                <c:pt idx="75794">
                  <c:v>3.9127599999999998E-2</c:v>
                </c:pt>
                <c:pt idx="75795">
                  <c:v>3.9048100000000002E-2</c:v>
                </c:pt>
                <c:pt idx="75796">
                  <c:v>3.9069800000000002E-2</c:v>
                </c:pt>
                <c:pt idx="75797">
                  <c:v>3.9191299999999998E-2</c:v>
                </c:pt>
                <c:pt idx="75798">
                  <c:v>3.9411300000000003E-2</c:v>
                </c:pt>
                <c:pt idx="75799">
                  <c:v>3.9727899999999997E-2</c:v>
                </c:pt>
                <c:pt idx="75800">
                  <c:v>4.01392E-2</c:v>
                </c:pt>
                <c:pt idx="75801">
                  <c:v>4.0643199999999997E-2</c:v>
                </c:pt>
                <c:pt idx="75802">
                  <c:v>4.1238200000000003E-2</c:v>
                </c:pt>
                <c:pt idx="75803">
                  <c:v>4.1921800000000002E-2</c:v>
                </c:pt>
                <c:pt idx="75804">
                  <c:v>4.26915E-2</c:v>
                </c:pt>
                <c:pt idx="75805">
                  <c:v>4.3544899999999997E-2</c:v>
                </c:pt>
                <c:pt idx="75806">
                  <c:v>4.4479499999999998E-2</c:v>
                </c:pt>
                <c:pt idx="75807">
                  <c:v>4.5492699999999997E-2</c:v>
                </c:pt>
                <c:pt idx="75808">
                  <c:v>4.6581699999999997E-2</c:v>
                </c:pt>
                <c:pt idx="75809">
                  <c:v>4.7743800000000003E-2</c:v>
                </c:pt>
                <c:pt idx="75810">
                  <c:v>4.8975699999999997E-2</c:v>
                </c:pt>
                <c:pt idx="75811">
                  <c:v>5.0274399999999997E-2</c:v>
                </c:pt>
                <c:pt idx="75812">
                  <c:v>5.1636599999999998E-2</c:v>
                </c:pt>
                <c:pt idx="75813">
                  <c:v>5.3058599999999997E-2</c:v>
                </c:pt>
                <c:pt idx="75814">
                  <c:v>5.4536800000000003E-2</c:v>
                </c:pt>
                <c:pt idx="75815">
                  <c:v>5.6067800000000001E-2</c:v>
                </c:pt>
                <c:pt idx="75816">
                  <c:v>5.7647900000000002E-2</c:v>
                </c:pt>
                <c:pt idx="75817">
                  <c:v>5.92735E-2</c:v>
                </c:pt>
                <c:pt idx="75818">
                  <c:v>6.0941099999999998E-2</c:v>
                </c:pt>
                <c:pt idx="75819">
                  <c:v>6.2646800000000002E-2</c:v>
                </c:pt>
                <c:pt idx="75820">
                  <c:v>6.4386700000000005E-2</c:v>
                </c:pt>
                <c:pt idx="75821">
                  <c:v>6.6156800000000002E-2</c:v>
                </c:pt>
                <c:pt idx="75822">
                  <c:v>6.7953E-2</c:v>
                </c:pt>
                <c:pt idx="75823">
                  <c:v>6.97715E-2</c:v>
                </c:pt>
                <c:pt idx="75824">
                  <c:v>7.16083E-2</c:v>
                </c:pt>
                <c:pt idx="75825">
                  <c:v>7.3459700000000003E-2</c:v>
                </c:pt>
                <c:pt idx="75826">
                  <c:v>7.5321899999999997E-2</c:v>
                </c:pt>
                <c:pt idx="75827">
                  <c:v>7.7191099999999999E-2</c:v>
                </c:pt>
                <c:pt idx="75828">
                  <c:v>7.9063599999999998E-2</c:v>
                </c:pt>
                <c:pt idx="75829">
                  <c:v>8.0935499999999994E-2</c:v>
                </c:pt>
                <c:pt idx="75830">
                  <c:v>8.2802799999999996E-2</c:v>
                </c:pt>
                <c:pt idx="75831">
                  <c:v>8.4662000000000001E-2</c:v>
                </c:pt>
                <c:pt idx="75832">
                  <c:v>8.6509500000000003E-2</c:v>
                </c:pt>
                <c:pt idx="75833">
                  <c:v>8.8341799999999998E-2</c:v>
                </c:pt>
                <c:pt idx="75834">
                  <c:v>9.0154999999999999E-2</c:v>
                </c:pt>
                <c:pt idx="75835">
                  <c:v>9.1945200000000005E-2</c:v>
                </c:pt>
                <c:pt idx="75836">
                  <c:v>9.3708799999999995E-2</c:v>
                </c:pt>
                <c:pt idx="75837">
                  <c:v>9.5442100000000002E-2</c:v>
                </c:pt>
                <c:pt idx="75838">
                  <c:v>9.7141599999999995E-2</c:v>
                </c:pt>
                <c:pt idx="75839">
                  <c:v>9.8804199999999995E-2</c:v>
                </c:pt>
                <c:pt idx="75840">
                  <c:v>0.100427</c:v>
                </c:pt>
                <c:pt idx="75841">
                  <c:v>0.102007</c:v>
                </c:pt>
                <c:pt idx="75842">
                  <c:v>0.10354099999999999</c:v>
                </c:pt>
                <c:pt idx="75843">
                  <c:v>0.105027</c:v>
                </c:pt>
                <c:pt idx="75844">
                  <c:v>0.10646</c:v>
                </c:pt>
                <c:pt idx="75845">
                  <c:v>0.107839</c:v>
                </c:pt>
                <c:pt idx="75846">
                  <c:v>0.10916099999999999</c:v>
                </c:pt>
                <c:pt idx="75847">
                  <c:v>0.11042299999999999</c:v>
                </c:pt>
                <c:pt idx="75848">
                  <c:v>0.111623</c:v>
                </c:pt>
                <c:pt idx="75849">
                  <c:v>0.112759</c:v>
                </c:pt>
                <c:pt idx="75850">
                  <c:v>0.11383</c:v>
                </c:pt>
                <c:pt idx="75851">
                  <c:v>0.114833</c:v>
                </c:pt>
                <c:pt idx="75852">
                  <c:v>0.11576699999999999</c:v>
                </c:pt>
                <c:pt idx="75853">
                  <c:v>0.116631</c:v>
                </c:pt>
                <c:pt idx="75854">
                  <c:v>0.117423</c:v>
                </c:pt>
                <c:pt idx="75855">
                  <c:v>0.118142</c:v>
                </c:pt>
                <c:pt idx="75856">
                  <c:v>0.118788</c:v>
                </c:pt>
                <c:pt idx="75857">
                  <c:v>0.11935900000000001</c:v>
                </c:pt>
                <c:pt idx="75858">
                  <c:v>0.119856</c:v>
                </c:pt>
                <c:pt idx="75859">
                  <c:v>0.120277</c:v>
                </c:pt>
                <c:pt idx="75860">
                  <c:v>0.12062299999999999</c:v>
                </c:pt>
                <c:pt idx="75861">
                  <c:v>0.120894</c:v>
                </c:pt>
                <c:pt idx="75862">
                  <c:v>0.121088</c:v>
                </c:pt>
                <c:pt idx="75863">
                  <c:v>0.12120599999999999</c:v>
                </c:pt>
                <c:pt idx="75864">
                  <c:v>0.12124799999999999</c:v>
                </c:pt>
                <c:pt idx="75865">
                  <c:v>0.121214</c:v>
                </c:pt>
                <c:pt idx="75866">
                  <c:v>0.121104</c:v>
                </c:pt>
                <c:pt idx="75867">
                  <c:v>0.12092</c:v>
                </c:pt>
                <c:pt idx="75868">
                  <c:v>0.12066200000000001</c:v>
                </c:pt>
                <c:pt idx="75869">
                  <c:v>0.12033099999999999</c:v>
                </c:pt>
                <c:pt idx="75870">
                  <c:v>0.11992800000000001</c:v>
                </c:pt>
                <c:pt idx="75871">
                  <c:v>0.119454</c:v>
                </c:pt>
                <c:pt idx="75872">
                  <c:v>0.118911</c:v>
                </c:pt>
                <c:pt idx="75873">
                  <c:v>0.118298</c:v>
                </c:pt>
                <c:pt idx="75874">
                  <c:v>0.11762</c:v>
                </c:pt>
                <c:pt idx="75875">
                  <c:v>0.11687599999999999</c:v>
                </c:pt>
                <c:pt idx="75876">
                  <c:v>0.11607000000000001</c:v>
                </c:pt>
                <c:pt idx="75877">
                  <c:v>0.115204</c:v>
                </c:pt>
                <c:pt idx="75878">
                  <c:v>0.11427900000000001</c:v>
                </c:pt>
                <c:pt idx="75879">
                  <c:v>0.113298</c:v>
                </c:pt>
                <c:pt idx="75880">
                  <c:v>0.112263</c:v>
                </c:pt>
                <c:pt idx="75881">
                  <c:v>0.111177</c:v>
                </c:pt>
                <c:pt idx="75882">
                  <c:v>0.110042</c:v>
                </c:pt>
                <c:pt idx="75883">
                  <c:v>0.108859</c:v>
                </c:pt>
                <c:pt idx="75884">
                  <c:v>0.10763200000000001</c:v>
                </c:pt>
                <c:pt idx="75885">
                  <c:v>0.106364</c:v>
                </c:pt>
                <c:pt idx="75886">
                  <c:v>0.105057</c:v>
                </c:pt>
                <c:pt idx="75887">
                  <c:v>0.103715</c:v>
                </c:pt>
                <c:pt idx="75888">
                  <c:v>0.102339</c:v>
                </c:pt>
                <c:pt idx="75889">
                  <c:v>0.100934</c:v>
                </c:pt>
                <c:pt idx="75890">
                  <c:v>9.9500900000000003E-2</c:v>
                </c:pt>
                <c:pt idx="75891">
                  <c:v>9.8044500000000007E-2</c:v>
                </c:pt>
                <c:pt idx="75892">
                  <c:v>9.6567299999999995E-2</c:v>
                </c:pt>
                <c:pt idx="75893">
                  <c:v>9.5072100000000007E-2</c:v>
                </c:pt>
                <c:pt idx="75894">
                  <c:v>9.3561699999999998E-2</c:v>
                </c:pt>
                <c:pt idx="75895">
                  <c:v>9.2039499999999996E-2</c:v>
                </c:pt>
                <c:pt idx="75896">
                  <c:v>9.05088E-2</c:v>
                </c:pt>
                <c:pt idx="75897">
                  <c:v>8.8973099999999999E-2</c:v>
                </c:pt>
                <c:pt idx="75898">
                  <c:v>8.7435399999999996E-2</c:v>
                </c:pt>
                <c:pt idx="75899">
                  <c:v>8.5899000000000003E-2</c:v>
                </c:pt>
                <c:pt idx="75900">
                  <c:v>8.43671E-2</c:v>
                </c:pt>
                <c:pt idx="75901">
                  <c:v>8.2842899999999997E-2</c:v>
                </c:pt>
                <c:pt idx="75902">
                  <c:v>8.1329399999999996E-2</c:v>
                </c:pt>
                <c:pt idx="75903">
                  <c:v>7.9829300000000006E-2</c:v>
                </c:pt>
                <c:pt idx="75904">
                  <c:v>7.8345799999999993E-2</c:v>
                </c:pt>
                <c:pt idx="75905">
                  <c:v>7.6882300000000001E-2</c:v>
                </c:pt>
                <c:pt idx="75906">
                  <c:v>7.5442300000000004E-2</c:v>
                </c:pt>
                <c:pt idx="75907">
                  <c:v>7.4028700000000003E-2</c:v>
                </c:pt>
                <c:pt idx="75908">
                  <c:v>7.2644399999999998E-2</c:v>
                </c:pt>
                <c:pt idx="75909">
                  <c:v>7.1292599999999998E-2</c:v>
                </c:pt>
                <c:pt idx="75910">
                  <c:v>6.9976399999999994E-2</c:v>
                </c:pt>
                <c:pt idx="75911">
                  <c:v>6.8698800000000004E-2</c:v>
                </c:pt>
                <c:pt idx="75912">
                  <c:v>6.7462499999999995E-2</c:v>
                </c:pt>
                <c:pt idx="75913">
                  <c:v>6.6270200000000001E-2</c:v>
                </c:pt>
                <c:pt idx="75914">
                  <c:v>6.5124399999999999E-2</c:v>
                </c:pt>
                <c:pt idx="75915">
                  <c:v>6.4027399999999998E-2</c:v>
                </c:pt>
                <c:pt idx="75916">
                  <c:v>6.2981499999999996E-2</c:v>
                </c:pt>
                <c:pt idx="75917">
                  <c:v>6.1988799999999997E-2</c:v>
                </c:pt>
                <c:pt idx="75918">
                  <c:v>6.1051800000000003E-2</c:v>
                </c:pt>
                <c:pt idx="75919">
                  <c:v>6.0172900000000001E-2</c:v>
                </c:pt>
                <c:pt idx="75920">
                  <c:v>5.9354499999999998E-2</c:v>
                </c:pt>
                <c:pt idx="75921">
                  <c:v>5.8598699999999997E-2</c:v>
                </c:pt>
                <c:pt idx="75922">
                  <c:v>5.7907300000000002E-2</c:v>
                </c:pt>
                <c:pt idx="75923">
                  <c:v>5.7281699999999998E-2</c:v>
                </c:pt>
                <c:pt idx="75924">
                  <c:v>5.6723099999999999E-2</c:v>
                </c:pt>
                <c:pt idx="75925">
                  <c:v>5.6232999999999998E-2</c:v>
                </c:pt>
                <c:pt idx="75926">
                  <c:v>5.5812599999999997E-2</c:v>
                </c:pt>
                <c:pt idx="75927">
                  <c:v>5.5463100000000001E-2</c:v>
                </c:pt>
                <c:pt idx="75928">
                  <c:v>5.5185699999999997E-2</c:v>
                </c:pt>
                <c:pt idx="75929">
                  <c:v>5.4981599999999999E-2</c:v>
                </c:pt>
                <c:pt idx="75930">
                  <c:v>5.4851200000000003E-2</c:v>
                </c:pt>
                <c:pt idx="75931">
                  <c:v>5.4794799999999998E-2</c:v>
                </c:pt>
                <c:pt idx="75932">
                  <c:v>5.4812699999999999E-2</c:v>
                </c:pt>
                <c:pt idx="75933">
                  <c:v>5.4905700000000002E-2</c:v>
                </c:pt>
                <c:pt idx="75934">
                  <c:v>5.5074400000000003E-2</c:v>
                </c:pt>
                <c:pt idx="75935">
                  <c:v>5.5319100000000003E-2</c:v>
                </c:pt>
                <c:pt idx="75936">
                  <c:v>5.5639899999999999E-2</c:v>
                </c:pt>
                <c:pt idx="75937">
                  <c:v>5.6036999999999997E-2</c:v>
                </c:pt>
                <c:pt idx="75938">
                  <c:v>5.6509900000000002E-2</c:v>
                </c:pt>
                <c:pt idx="75939">
                  <c:v>5.7057999999999998E-2</c:v>
                </c:pt>
                <c:pt idx="75940">
                  <c:v>5.76804E-2</c:v>
                </c:pt>
                <c:pt idx="75941">
                  <c:v>5.8376499999999998E-2</c:v>
                </c:pt>
                <c:pt idx="75942">
                  <c:v>5.9145799999999998E-2</c:v>
                </c:pt>
                <c:pt idx="75943">
                  <c:v>5.9988199999999998E-2</c:v>
                </c:pt>
                <c:pt idx="75944">
                  <c:v>6.0903800000000001E-2</c:v>
                </c:pt>
                <c:pt idx="75945">
                  <c:v>6.1892599999999999E-2</c:v>
                </c:pt>
                <c:pt idx="75946">
                  <c:v>6.29522E-2</c:v>
                </c:pt>
                <c:pt idx="75947">
                  <c:v>6.4079700000000003E-2</c:v>
                </c:pt>
                <c:pt idx="75948">
                  <c:v>6.5272999999999998E-2</c:v>
                </c:pt>
                <c:pt idx="75949">
                  <c:v>6.6530500000000006E-2</c:v>
                </c:pt>
                <c:pt idx="75950">
                  <c:v>6.7850499999999994E-2</c:v>
                </c:pt>
                <c:pt idx="75951">
                  <c:v>6.9230799999999995E-2</c:v>
                </c:pt>
                <c:pt idx="75952">
                  <c:v>7.0669499999999996E-2</c:v>
                </c:pt>
                <c:pt idx="75953">
                  <c:v>7.2164699999999998E-2</c:v>
                </c:pt>
                <c:pt idx="75954">
                  <c:v>7.3713899999999999E-2</c:v>
                </c:pt>
                <c:pt idx="75955">
                  <c:v>7.5314500000000006E-2</c:v>
                </c:pt>
                <c:pt idx="75956">
                  <c:v>7.6963699999999996E-2</c:v>
                </c:pt>
                <c:pt idx="75957">
                  <c:v>7.8658699999999998E-2</c:v>
                </c:pt>
                <c:pt idx="75958">
                  <c:v>8.0396400000000007E-2</c:v>
                </c:pt>
                <c:pt idx="75959">
                  <c:v>8.2173700000000002E-2</c:v>
                </c:pt>
                <c:pt idx="75960">
                  <c:v>8.3987199999999998E-2</c:v>
                </c:pt>
                <c:pt idx="75961">
                  <c:v>8.5833699999999999E-2</c:v>
                </c:pt>
                <c:pt idx="75962">
                  <c:v>8.7709999999999996E-2</c:v>
                </c:pt>
                <c:pt idx="75963">
                  <c:v>8.9612800000000006E-2</c:v>
                </c:pt>
                <c:pt idx="75964">
                  <c:v>9.1538499999999995E-2</c:v>
                </c:pt>
                <c:pt idx="75965">
                  <c:v>9.3483899999999995E-2</c:v>
                </c:pt>
                <c:pt idx="75966">
                  <c:v>9.5445699999999994E-2</c:v>
                </c:pt>
                <c:pt idx="75967">
                  <c:v>9.7420599999999996E-2</c:v>
                </c:pt>
                <c:pt idx="75968">
                  <c:v>9.9405099999999996E-2</c:v>
                </c:pt>
                <c:pt idx="75969">
                  <c:v>0.101395</c:v>
                </c:pt>
                <c:pt idx="75970">
                  <c:v>0.10338799999999999</c:v>
                </c:pt>
                <c:pt idx="75971">
                  <c:v>0.10538</c:v>
                </c:pt>
                <c:pt idx="75972">
                  <c:v>0.107366</c:v>
                </c:pt>
                <c:pt idx="75973">
                  <c:v>0.109345</c:v>
                </c:pt>
                <c:pt idx="75974">
                  <c:v>0.11131099999999999</c:v>
                </c:pt>
                <c:pt idx="75975">
                  <c:v>0.11326</c:v>
                </c:pt>
                <c:pt idx="75976">
                  <c:v>0.115189</c:v>
                </c:pt>
                <c:pt idx="75977">
                  <c:v>0.117093</c:v>
                </c:pt>
                <c:pt idx="75978">
                  <c:v>0.11897000000000001</c:v>
                </c:pt>
                <c:pt idx="75979">
                  <c:v>0.120814</c:v>
                </c:pt>
                <c:pt idx="75980">
                  <c:v>0.122624</c:v>
                </c:pt>
                <c:pt idx="75981">
                  <c:v>0.124393</c:v>
                </c:pt>
                <c:pt idx="75982">
                  <c:v>0.12612100000000001</c:v>
                </c:pt>
                <c:pt idx="75983">
                  <c:v>0.127802</c:v>
                </c:pt>
                <c:pt idx="75984">
                  <c:v>0.12943299999999999</c:v>
                </c:pt>
                <c:pt idx="75985">
                  <c:v>0.13101099999999999</c:v>
                </c:pt>
                <c:pt idx="75986">
                  <c:v>0.13253300000000001</c:v>
                </c:pt>
                <c:pt idx="75987">
                  <c:v>0.133995</c:v>
                </c:pt>
                <c:pt idx="75988">
                  <c:v>0.13539399999999999</c:v>
                </c:pt>
                <c:pt idx="75989">
                  <c:v>0.13672599999999999</c:v>
                </c:pt>
                <c:pt idx="75990">
                  <c:v>0.137989</c:v>
                </c:pt>
                <c:pt idx="75991">
                  <c:v>0.13918</c:v>
                </c:pt>
                <c:pt idx="75992">
                  <c:v>0.140295</c:v>
                </c:pt>
                <c:pt idx="75993">
                  <c:v>0.14133100000000001</c:v>
                </c:pt>
                <c:pt idx="75994">
                  <c:v>0.142286</c:v>
                </c:pt>
                <c:pt idx="75995">
                  <c:v>0.14315700000000001</c:v>
                </c:pt>
                <c:pt idx="75996">
                  <c:v>0.14394199999999999</c:v>
                </c:pt>
                <c:pt idx="75997">
                  <c:v>0.14463799999999999</c:v>
                </c:pt>
                <c:pt idx="75998">
                  <c:v>0.14524300000000001</c:v>
                </c:pt>
                <c:pt idx="75999">
                  <c:v>0.14575399999999999</c:v>
                </c:pt>
                <c:pt idx="76000">
                  <c:v>0.146171</c:v>
                </c:pt>
                <c:pt idx="76001">
                  <c:v>0.14649100000000001</c:v>
                </c:pt>
                <c:pt idx="76002">
                  <c:v>0.14671400000000001</c:v>
                </c:pt>
                <c:pt idx="76003">
                  <c:v>0.146838</c:v>
                </c:pt>
                <c:pt idx="76004">
                  <c:v>0.14686199999999999</c:v>
                </c:pt>
                <c:pt idx="76005">
                  <c:v>0.146785</c:v>
                </c:pt>
                <c:pt idx="76006">
                  <c:v>0.14660500000000001</c:v>
                </c:pt>
                <c:pt idx="76007">
                  <c:v>0.14632200000000001</c:v>
                </c:pt>
                <c:pt idx="76008">
                  <c:v>0.14593600000000001</c:v>
                </c:pt>
                <c:pt idx="76009">
                  <c:v>0.14544399999999999</c:v>
                </c:pt>
                <c:pt idx="76010">
                  <c:v>0.144848</c:v>
                </c:pt>
                <c:pt idx="76011">
                  <c:v>0.144147</c:v>
                </c:pt>
                <c:pt idx="76012">
                  <c:v>0.143341</c:v>
                </c:pt>
                <c:pt idx="76013">
                  <c:v>0.142431</c:v>
                </c:pt>
                <c:pt idx="76014">
                  <c:v>0.14141699999999999</c:v>
                </c:pt>
                <c:pt idx="76015">
                  <c:v>0.14030000000000001</c:v>
                </c:pt>
                <c:pt idx="76016">
                  <c:v>0.13908200000000001</c:v>
                </c:pt>
                <c:pt idx="76017">
                  <c:v>0.137763</c:v>
                </c:pt>
                <c:pt idx="76018">
                  <c:v>0.13634399999999999</c:v>
                </c:pt>
                <c:pt idx="76019">
                  <c:v>0.134826</c:v>
                </c:pt>
                <c:pt idx="76020">
                  <c:v>0.13321</c:v>
                </c:pt>
                <c:pt idx="76021">
                  <c:v>0.131498</c:v>
                </c:pt>
                <c:pt idx="76022">
                  <c:v>0.129693</c:v>
                </c:pt>
                <c:pt idx="76023">
                  <c:v>0.12779499999999999</c:v>
                </c:pt>
                <c:pt idx="76024">
                  <c:v>0.125807</c:v>
                </c:pt>
                <c:pt idx="76025">
                  <c:v>0.12373099999999999</c:v>
                </c:pt>
                <c:pt idx="76026">
                  <c:v>0.121569</c:v>
                </c:pt>
                <c:pt idx="76027">
                  <c:v>0.119324</c:v>
                </c:pt>
                <c:pt idx="76028">
                  <c:v>0.11699900000000001</c:v>
                </c:pt>
                <c:pt idx="76029">
                  <c:v>0.114595</c:v>
                </c:pt>
                <c:pt idx="76030">
                  <c:v>0.11211699999999999</c:v>
                </c:pt>
                <c:pt idx="76031">
                  <c:v>0.109568</c:v>
                </c:pt>
                <c:pt idx="76032">
                  <c:v>0.10695200000000001</c:v>
                </c:pt>
                <c:pt idx="76033">
                  <c:v>0.104272</c:v>
                </c:pt>
                <c:pt idx="76034">
                  <c:v>0.10153</c:v>
                </c:pt>
                <c:pt idx="76035">
                  <c:v>9.8731899999999997E-2</c:v>
                </c:pt>
                <c:pt idx="76036">
                  <c:v>9.5880400000000005E-2</c:v>
                </c:pt>
                <c:pt idx="76037">
                  <c:v>9.2980300000000002E-2</c:v>
                </c:pt>
                <c:pt idx="76038">
                  <c:v>9.00363E-2</c:v>
                </c:pt>
                <c:pt idx="76039">
                  <c:v>8.7052699999999997E-2</c:v>
                </c:pt>
                <c:pt idx="76040">
                  <c:v>8.4033099999999999E-2</c:v>
                </c:pt>
                <c:pt idx="76041">
                  <c:v>8.09806E-2</c:v>
                </c:pt>
                <c:pt idx="76042">
                  <c:v>7.7899099999999999E-2</c:v>
                </c:pt>
                <c:pt idx="76043">
                  <c:v>7.4792800000000006E-2</c:v>
                </c:pt>
                <c:pt idx="76044">
                  <c:v>7.1665800000000002E-2</c:v>
                </c:pt>
                <c:pt idx="76045">
                  <c:v>6.8522100000000002E-2</c:v>
                </c:pt>
                <c:pt idx="76046">
                  <c:v>6.5365800000000002E-2</c:v>
                </c:pt>
                <c:pt idx="76047">
                  <c:v>6.2201199999999998E-2</c:v>
                </c:pt>
                <c:pt idx="76048">
                  <c:v>5.9032800000000003E-2</c:v>
                </c:pt>
                <c:pt idx="76049">
                  <c:v>5.58646E-2</c:v>
                </c:pt>
                <c:pt idx="76050">
                  <c:v>5.2700900000000002E-2</c:v>
                </c:pt>
                <c:pt idx="76051">
                  <c:v>4.9545699999999998E-2</c:v>
                </c:pt>
                <c:pt idx="76052">
                  <c:v>4.6403100000000003E-2</c:v>
                </c:pt>
                <c:pt idx="76053">
                  <c:v>4.3277299999999998E-2</c:v>
                </c:pt>
                <c:pt idx="76054">
                  <c:v>4.0172800000000002E-2</c:v>
                </c:pt>
                <c:pt idx="76055">
                  <c:v>3.70937E-2</c:v>
                </c:pt>
                <c:pt idx="76056">
                  <c:v>3.4044100000000001E-2</c:v>
                </c:pt>
                <c:pt idx="76057">
                  <c:v>3.1027300000000001E-2</c:v>
                </c:pt>
                <c:pt idx="76058">
                  <c:v>2.8047200000000001E-2</c:v>
                </c:pt>
                <c:pt idx="76059">
                  <c:v>2.5107899999999999E-2</c:v>
                </c:pt>
                <c:pt idx="76060">
                  <c:v>2.2213500000000001E-2</c:v>
                </c:pt>
                <c:pt idx="76061">
                  <c:v>1.9368400000000001E-2</c:v>
                </c:pt>
                <c:pt idx="76062">
                  <c:v>1.6576500000000001E-2</c:v>
                </c:pt>
                <c:pt idx="76063">
                  <c:v>1.38415E-2</c:v>
                </c:pt>
                <c:pt idx="76064">
                  <c:v>1.11669E-2</c:v>
                </c:pt>
                <c:pt idx="76065" formatCode="0.00E+00">
                  <c:v>8.5556999999999994E-3</c:v>
                </c:pt>
                <c:pt idx="76066" formatCode="0.00E+00">
                  <c:v>6.0113700000000003E-3</c:v>
                </c:pt>
                <c:pt idx="76067" formatCode="0.00E+00">
                  <c:v>3.5373700000000002E-3</c:v>
                </c:pt>
                <c:pt idx="76068" formatCode="0.00E+00">
                  <c:v>1.1370600000000001E-3</c:v>
                </c:pt>
                <c:pt idx="76069" formatCode="0.00E+00">
                  <c:v>-1.1861199999999999E-3</c:v>
                </c:pt>
                <c:pt idx="76070" formatCode="0.00E+00">
                  <c:v>-3.4286099999999999E-3</c:v>
                </c:pt>
                <c:pt idx="76071" formatCode="0.00E+00">
                  <c:v>-5.5879800000000002E-3</c:v>
                </c:pt>
                <c:pt idx="76072" formatCode="0.00E+00">
                  <c:v>-7.6628E-3</c:v>
                </c:pt>
                <c:pt idx="76073" formatCode="0.00E+00">
                  <c:v>-9.6514700000000005E-3</c:v>
                </c:pt>
                <c:pt idx="76074">
                  <c:v>-1.1552E-2</c:v>
                </c:pt>
                <c:pt idx="76075">
                  <c:v>-1.3362499999999999E-2</c:v>
                </c:pt>
                <c:pt idx="76076">
                  <c:v>-1.5081300000000001E-2</c:v>
                </c:pt>
                <c:pt idx="76077">
                  <c:v>-1.6707E-2</c:v>
                </c:pt>
                <c:pt idx="76078">
                  <c:v>-1.8238299999999999E-2</c:v>
                </c:pt>
                <c:pt idx="76079">
                  <c:v>-1.9674000000000001E-2</c:v>
                </c:pt>
                <c:pt idx="76080">
                  <c:v>-2.10131E-2</c:v>
                </c:pt>
                <c:pt idx="76081">
                  <c:v>-2.2254599999999999E-2</c:v>
                </c:pt>
                <c:pt idx="76082">
                  <c:v>-2.33978E-2</c:v>
                </c:pt>
                <c:pt idx="76083">
                  <c:v>-2.4442100000000001E-2</c:v>
                </c:pt>
                <c:pt idx="76084">
                  <c:v>-2.5387300000000002E-2</c:v>
                </c:pt>
                <c:pt idx="76085">
                  <c:v>-2.62334E-2</c:v>
                </c:pt>
                <c:pt idx="76086">
                  <c:v>-2.6980500000000001E-2</c:v>
                </c:pt>
                <c:pt idx="76087">
                  <c:v>-2.7628699999999999E-2</c:v>
                </c:pt>
                <c:pt idx="76088">
                  <c:v>-2.8178499999999999E-2</c:v>
                </c:pt>
                <c:pt idx="76089">
                  <c:v>-2.8630800000000001E-2</c:v>
                </c:pt>
                <c:pt idx="76090">
                  <c:v>-2.89862E-2</c:v>
                </c:pt>
                <c:pt idx="76091">
                  <c:v>-2.9245500000000001E-2</c:v>
                </c:pt>
                <c:pt idx="76092">
                  <c:v>-2.94098E-2</c:v>
                </c:pt>
                <c:pt idx="76093">
                  <c:v>-2.9479999999999999E-2</c:v>
                </c:pt>
                <c:pt idx="76094">
                  <c:v>-2.9457500000000001E-2</c:v>
                </c:pt>
                <c:pt idx="76095">
                  <c:v>-2.9343600000000001E-2</c:v>
                </c:pt>
                <c:pt idx="76096">
                  <c:v>-2.91398E-2</c:v>
                </c:pt>
                <c:pt idx="76097">
                  <c:v>-2.8847999999999999E-2</c:v>
                </c:pt>
                <c:pt idx="76098">
                  <c:v>-2.84704E-2</c:v>
                </c:pt>
                <c:pt idx="76099">
                  <c:v>-2.8009200000000001E-2</c:v>
                </c:pt>
                <c:pt idx="76100">
                  <c:v>-2.7466500000000001E-2</c:v>
                </c:pt>
                <c:pt idx="76101">
                  <c:v>-2.6844799999999999E-2</c:v>
                </c:pt>
                <c:pt idx="76102">
                  <c:v>-2.6146900000000001E-2</c:v>
                </c:pt>
                <c:pt idx="76103">
                  <c:v>-2.5375399999999999E-2</c:v>
                </c:pt>
                <c:pt idx="76104">
                  <c:v>-2.4533099999999999E-2</c:v>
                </c:pt>
                <c:pt idx="76105">
                  <c:v>-2.3623000000000002E-2</c:v>
                </c:pt>
                <c:pt idx="76106">
                  <c:v>-2.2648100000000001E-2</c:v>
                </c:pt>
                <c:pt idx="76107">
                  <c:v>-2.1611499999999999E-2</c:v>
                </c:pt>
                <c:pt idx="76108">
                  <c:v>-2.0516199999999998E-2</c:v>
                </c:pt>
                <c:pt idx="76109">
                  <c:v>-1.9365500000000001E-2</c:v>
                </c:pt>
                <c:pt idx="76110">
                  <c:v>-1.8162500000000002E-2</c:v>
                </c:pt>
                <c:pt idx="76111">
                  <c:v>-1.6910600000000001E-2</c:v>
                </c:pt>
                <c:pt idx="76112">
                  <c:v>-1.56133E-2</c:v>
                </c:pt>
                <c:pt idx="76113">
                  <c:v>-1.42741E-2</c:v>
                </c:pt>
                <c:pt idx="76114">
                  <c:v>-1.28965E-2</c:v>
                </c:pt>
                <c:pt idx="76115">
                  <c:v>-1.1484299999999999E-2</c:v>
                </c:pt>
                <c:pt idx="76116">
                  <c:v>-1.00413E-2</c:v>
                </c:pt>
                <c:pt idx="76117" formatCode="0.00E+00">
                  <c:v>-8.5712500000000007E-3</c:v>
                </c:pt>
                <c:pt idx="76118" formatCode="0.00E+00">
                  <c:v>-7.0777699999999997E-3</c:v>
                </c:pt>
                <c:pt idx="76119" formatCode="0.00E+00">
                  <c:v>-5.5645199999999999E-3</c:v>
                </c:pt>
                <c:pt idx="76120" formatCode="0.00E+00">
                  <c:v>-4.0351299999999996E-3</c:v>
                </c:pt>
                <c:pt idx="76121" formatCode="0.00E+00">
                  <c:v>-2.4932999999999999E-3</c:v>
                </c:pt>
                <c:pt idx="76122" formatCode="0.00E+00">
                  <c:v>-9.4278700000000005E-4</c:v>
                </c:pt>
                <c:pt idx="76123" formatCode="0.00E+00">
                  <c:v>6.1266599999999999E-4</c:v>
                </c:pt>
                <c:pt idx="76124" formatCode="0.00E+00">
                  <c:v>2.1694100000000001E-3</c:v>
                </c:pt>
                <c:pt idx="76125" formatCode="0.00E+00">
                  <c:v>3.7239500000000002E-3</c:v>
                </c:pt>
                <c:pt idx="76126" formatCode="0.00E+00">
                  <c:v>5.2728999999999996E-3</c:v>
                </c:pt>
                <c:pt idx="76127" formatCode="0.00E+00">
                  <c:v>6.8127800000000001E-3</c:v>
                </c:pt>
                <c:pt idx="76128" formatCode="0.00E+00">
                  <c:v>8.3400599999999998E-3</c:v>
                </c:pt>
                <c:pt idx="76129" formatCode="0.00E+00">
                  <c:v>9.8513999999999997E-3</c:v>
                </c:pt>
                <c:pt idx="76130">
                  <c:v>1.13437E-2</c:v>
                </c:pt>
                <c:pt idx="76131">
                  <c:v>1.2814000000000001E-2</c:v>
                </c:pt>
                <c:pt idx="76132">
                  <c:v>1.42592E-2</c:v>
                </c:pt>
                <c:pt idx="76133">
                  <c:v>1.5676099999999998E-2</c:v>
                </c:pt>
                <c:pt idx="76134">
                  <c:v>1.7061799999999998E-2</c:v>
                </c:pt>
                <c:pt idx="76135">
                  <c:v>1.8413599999999999E-2</c:v>
                </c:pt>
                <c:pt idx="76136">
                  <c:v>1.9728699999999998E-2</c:v>
                </c:pt>
                <c:pt idx="76137">
                  <c:v>2.10043E-2</c:v>
                </c:pt>
                <c:pt idx="76138">
                  <c:v>2.2237900000000001E-2</c:v>
                </c:pt>
                <c:pt idx="76139">
                  <c:v>2.3427199999999999E-2</c:v>
                </c:pt>
                <c:pt idx="76140">
                  <c:v>2.4570100000000001E-2</c:v>
                </c:pt>
                <c:pt idx="76141">
                  <c:v>2.5664800000000002E-2</c:v>
                </c:pt>
                <c:pt idx="76142">
                  <c:v>2.6709299999999998E-2</c:v>
                </c:pt>
                <c:pt idx="76143">
                  <c:v>2.7701699999999999E-2</c:v>
                </c:pt>
                <c:pt idx="76144">
                  <c:v>2.86404E-2</c:v>
                </c:pt>
                <c:pt idx="76145">
                  <c:v>2.9523899999999999E-2</c:v>
                </c:pt>
                <c:pt idx="76146">
                  <c:v>3.0350700000000001E-2</c:v>
                </c:pt>
                <c:pt idx="76147">
                  <c:v>3.1119899999999999E-2</c:v>
                </c:pt>
                <c:pt idx="76148">
                  <c:v>3.1830400000000002E-2</c:v>
                </c:pt>
                <c:pt idx="76149">
                  <c:v>3.2481500000000003E-2</c:v>
                </c:pt>
                <c:pt idx="76150">
                  <c:v>3.3072400000000002E-2</c:v>
                </c:pt>
                <c:pt idx="76151">
                  <c:v>3.3602300000000002E-2</c:v>
                </c:pt>
                <c:pt idx="76152">
                  <c:v>3.4070599999999999E-2</c:v>
                </c:pt>
                <c:pt idx="76153">
                  <c:v>3.4477300000000002E-2</c:v>
                </c:pt>
                <c:pt idx="76154">
                  <c:v>3.4822199999999998E-2</c:v>
                </c:pt>
                <c:pt idx="76155">
                  <c:v>3.5105400000000002E-2</c:v>
                </c:pt>
                <c:pt idx="76156">
                  <c:v>3.5327200000000003E-2</c:v>
                </c:pt>
                <c:pt idx="76157">
                  <c:v>3.5488199999999998E-2</c:v>
                </c:pt>
                <c:pt idx="76158">
                  <c:v>3.5588599999999998E-2</c:v>
                </c:pt>
                <c:pt idx="76159">
                  <c:v>3.5629000000000001E-2</c:v>
                </c:pt>
                <c:pt idx="76160">
                  <c:v>3.5610299999999998E-2</c:v>
                </c:pt>
                <c:pt idx="76161">
                  <c:v>3.5533799999999997E-2</c:v>
                </c:pt>
                <c:pt idx="76162">
                  <c:v>3.54007E-2</c:v>
                </c:pt>
                <c:pt idx="76163">
                  <c:v>3.5212199999999999E-2</c:v>
                </c:pt>
                <c:pt idx="76164">
                  <c:v>3.4969800000000002E-2</c:v>
                </c:pt>
                <c:pt idx="76165">
                  <c:v>3.46751E-2</c:v>
                </c:pt>
                <c:pt idx="76166">
                  <c:v>3.4329800000000001E-2</c:v>
                </c:pt>
                <c:pt idx="76167">
                  <c:v>3.3935600000000003E-2</c:v>
                </c:pt>
                <c:pt idx="76168">
                  <c:v>3.3494200000000002E-2</c:v>
                </c:pt>
                <c:pt idx="76169">
                  <c:v>3.3007399999999999E-2</c:v>
                </c:pt>
                <c:pt idx="76170">
                  <c:v>3.2477399999999997E-2</c:v>
                </c:pt>
                <c:pt idx="76171">
                  <c:v>3.1906200000000003E-2</c:v>
                </c:pt>
                <c:pt idx="76172">
                  <c:v>3.1296400000000002E-2</c:v>
                </c:pt>
                <c:pt idx="76173">
                  <c:v>3.0650299999999998E-2</c:v>
                </c:pt>
                <c:pt idx="76174">
                  <c:v>2.99706E-2</c:v>
                </c:pt>
                <c:pt idx="76175">
                  <c:v>2.9260000000000001E-2</c:v>
                </c:pt>
                <c:pt idx="76176">
                  <c:v>2.85212E-2</c:v>
                </c:pt>
                <c:pt idx="76177">
                  <c:v>2.7757E-2</c:v>
                </c:pt>
                <c:pt idx="76178">
                  <c:v>2.6970500000000001E-2</c:v>
                </c:pt>
                <c:pt idx="76179">
                  <c:v>2.6164699999999999E-2</c:v>
                </c:pt>
                <c:pt idx="76180">
                  <c:v>2.5342799999999999E-2</c:v>
                </c:pt>
                <c:pt idx="76181">
                  <c:v>2.45078E-2</c:v>
                </c:pt>
                <c:pt idx="76182">
                  <c:v>2.36624E-2</c:v>
                </c:pt>
                <c:pt idx="76183">
                  <c:v>2.2809699999999999E-2</c:v>
                </c:pt>
                <c:pt idx="76184">
                  <c:v>2.1952800000000001E-2</c:v>
                </c:pt>
                <c:pt idx="76185">
                  <c:v>2.10948E-2</c:v>
                </c:pt>
                <c:pt idx="76186">
                  <c:v>2.0239099999999999E-2</c:v>
                </c:pt>
                <c:pt idx="76187">
                  <c:v>1.9389E-2</c:v>
                </c:pt>
                <c:pt idx="76188">
                  <c:v>1.8547600000000001E-2</c:v>
                </c:pt>
                <c:pt idx="76189">
                  <c:v>1.7718000000000001E-2</c:v>
                </c:pt>
                <c:pt idx="76190">
                  <c:v>1.6903100000000001E-2</c:v>
                </c:pt>
                <c:pt idx="76191">
                  <c:v>1.6106100000000002E-2</c:v>
                </c:pt>
                <c:pt idx="76192">
                  <c:v>1.53302E-2</c:v>
                </c:pt>
                <c:pt idx="76193">
                  <c:v>1.45784E-2</c:v>
                </c:pt>
                <c:pt idx="76194">
                  <c:v>1.38537E-2</c:v>
                </c:pt>
                <c:pt idx="76195">
                  <c:v>1.3159000000000001E-2</c:v>
                </c:pt>
                <c:pt idx="76196">
                  <c:v>1.24972E-2</c:v>
                </c:pt>
                <c:pt idx="76197">
                  <c:v>1.1871100000000001E-2</c:v>
                </c:pt>
                <c:pt idx="76198">
                  <c:v>1.1283400000000001E-2</c:v>
                </c:pt>
                <c:pt idx="76199">
                  <c:v>1.0736600000000001E-2</c:v>
                </c:pt>
                <c:pt idx="76200">
                  <c:v>1.02332E-2</c:v>
                </c:pt>
                <c:pt idx="76201" formatCode="0.00E+00">
                  <c:v>9.7756100000000005E-3</c:v>
                </c:pt>
                <c:pt idx="76202" formatCode="0.00E+00">
                  <c:v>9.3661600000000001E-3</c:v>
                </c:pt>
                <c:pt idx="76203" formatCode="0.00E+00">
                  <c:v>9.0071100000000005E-3</c:v>
                </c:pt>
                <c:pt idx="76204" formatCode="0.00E+00">
                  <c:v>8.7005699999999995E-3</c:v>
                </c:pt>
                <c:pt idx="76205" formatCode="0.00E+00">
                  <c:v>8.4485099999999994E-3</c:v>
                </c:pt>
                <c:pt idx="76206" formatCode="0.00E+00">
                  <c:v>8.2528700000000007E-3</c:v>
                </c:pt>
                <c:pt idx="76207" formatCode="0.00E+00">
                  <c:v>8.1154999999999995E-3</c:v>
                </c:pt>
                <c:pt idx="76208" formatCode="0.00E+00">
                  <c:v>8.0380599999999996E-3</c:v>
                </c:pt>
                <c:pt idx="76209" formatCode="0.00E+00">
                  <c:v>8.0220199999999995E-3</c:v>
                </c:pt>
                <c:pt idx="76210" formatCode="0.00E+00">
                  <c:v>8.0687899999999993E-3</c:v>
                </c:pt>
                <c:pt idx="76211" formatCode="0.00E+00">
                  <c:v>8.1796999999999998E-3</c:v>
                </c:pt>
                <c:pt idx="76212" formatCode="0.00E+00">
                  <c:v>8.3558199999999999E-3</c:v>
                </c:pt>
                <c:pt idx="76213" formatCode="0.00E+00">
                  <c:v>8.5979999999999997E-3</c:v>
                </c:pt>
                <c:pt idx="76214" formatCode="0.00E+00">
                  <c:v>8.9069600000000002E-3</c:v>
                </c:pt>
                <c:pt idx="76215" formatCode="0.00E+00">
                  <c:v>9.2833299999999994E-3</c:v>
                </c:pt>
                <c:pt idx="76216" formatCode="0.00E+00">
                  <c:v>9.7275999999999994E-3</c:v>
                </c:pt>
                <c:pt idx="76217">
                  <c:v>1.02401E-2</c:v>
                </c:pt>
                <c:pt idx="76218">
                  <c:v>1.08211E-2</c:v>
                </c:pt>
                <c:pt idx="76219">
                  <c:v>1.14705E-2</c:v>
                </c:pt>
                <c:pt idx="76220">
                  <c:v>1.21882E-2</c:v>
                </c:pt>
                <c:pt idx="76221">
                  <c:v>1.29739E-2</c:v>
                </c:pt>
                <c:pt idx="76222">
                  <c:v>1.3827300000000001E-2</c:v>
                </c:pt>
                <c:pt idx="76223">
                  <c:v>1.4747400000000001E-2</c:v>
                </c:pt>
                <c:pt idx="76224">
                  <c:v>1.57336E-2</c:v>
                </c:pt>
                <c:pt idx="76225">
                  <c:v>1.6785000000000001E-2</c:v>
                </c:pt>
                <c:pt idx="76226">
                  <c:v>1.79004E-2</c:v>
                </c:pt>
                <c:pt idx="76227">
                  <c:v>1.9078399999999999E-2</c:v>
                </c:pt>
                <c:pt idx="76228">
                  <c:v>2.0317499999999999E-2</c:v>
                </c:pt>
                <c:pt idx="76229">
                  <c:v>2.1616099999999999E-2</c:v>
                </c:pt>
                <c:pt idx="76230">
                  <c:v>2.29725E-2</c:v>
                </c:pt>
                <c:pt idx="76231">
                  <c:v>2.4384599999999999E-2</c:v>
                </c:pt>
                <c:pt idx="76232">
                  <c:v>2.5850399999999999E-2</c:v>
                </c:pt>
                <c:pt idx="76233">
                  <c:v>2.7367499999999999E-2</c:v>
                </c:pt>
                <c:pt idx="76234">
                  <c:v>2.89337E-2</c:v>
                </c:pt>
                <c:pt idx="76235">
                  <c:v>3.0546299999999998E-2</c:v>
                </c:pt>
                <c:pt idx="76236">
                  <c:v>3.2202500000000002E-2</c:v>
                </c:pt>
                <c:pt idx="76237">
                  <c:v>3.3899699999999998E-2</c:v>
                </c:pt>
                <c:pt idx="76238">
                  <c:v>3.5634899999999997E-2</c:v>
                </c:pt>
                <c:pt idx="76239">
                  <c:v>3.7405099999999997E-2</c:v>
                </c:pt>
                <c:pt idx="76240">
                  <c:v>3.9206999999999999E-2</c:v>
                </c:pt>
                <c:pt idx="76241">
                  <c:v>4.10371E-2</c:v>
                </c:pt>
                <c:pt idx="76242">
                  <c:v>4.2892199999999998E-2</c:v>
                </c:pt>
                <c:pt idx="76243">
                  <c:v>4.4768799999999997E-2</c:v>
                </c:pt>
                <c:pt idx="76244">
                  <c:v>4.6663200000000002E-2</c:v>
                </c:pt>
                <c:pt idx="76245">
                  <c:v>4.8571799999999998E-2</c:v>
                </c:pt>
                <c:pt idx="76246">
                  <c:v>5.0490699999999999E-2</c:v>
                </c:pt>
                <c:pt idx="76247">
                  <c:v>5.2416200000000003E-2</c:v>
                </c:pt>
                <c:pt idx="76248">
                  <c:v>5.4344400000000001E-2</c:v>
                </c:pt>
                <c:pt idx="76249">
                  <c:v>5.6271300000000003E-2</c:v>
                </c:pt>
                <c:pt idx="76250">
                  <c:v>5.81927E-2</c:v>
                </c:pt>
                <c:pt idx="76251">
                  <c:v>6.0104699999999997E-2</c:v>
                </c:pt>
                <c:pt idx="76252">
                  <c:v>6.2003000000000003E-2</c:v>
                </c:pt>
                <c:pt idx="76253">
                  <c:v>6.3883599999999999E-2</c:v>
                </c:pt>
                <c:pt idx="76254">
                  <c:v>6.5742200000000001E-2</c:v>
                </c:pt>
                <c:pt idx="76255">
                  <c:v>6.7574800000000004E-2</c:v>
                </c:pt>
                <c:pt idx="76256">
                  <c:v>6.93772E-2</c:v>
                </c:pt>
                <c:pt idx="76257">
                  <c:v>7.1145100000000003E-2</c:v>
                </c:pt>
                <c:pt idx="76258">
                  <c:v>7.2874499999999995E-2</c:v>
                </c:pt>
                <c:pt idx="76259">
                  <c:v>7.4561000000000002E-2</c:v>
                </c:pt>
                <c:pt idx="76260">
                  <c:v>7.6200699999999996E-2</c:v>
                </c:pt>
                <c:pt idx="76261">
                  <c:v>7.7789200000000003E-2</c:v>
                </c:pt>
                <c:pt idx="76262">
                  <c:v>7.9322699999999996E-2</c:v>
                </c:pt>
                <c:pt idx="76263">
                  <c:v>8.0796999999999994E-2</c:v>
                </c:pt>
                <c:pt idx="76264">
                  <c:v>8.2208199999999995E-2</c:v>
                </c:pt>
                <c:pt idx="76265">
                  <c:v>8.3552500000000002E-2</c:v>
                </c:pt>
                <c:pt idx="76266">
                  <c:v>8.4825899999999996E-2</c:v>
                </c:pt>
                <c:pt idx="76267">
                  <c:v>8.6024799999999998E-2</c:v>
                </c:pt>
                <c:pt idx="76268">
                  <c:v>8.7145399999999998E-2</c:v>
                </c:pt>
                <c:pt idx="76269">
                  <c:v>8.8184200000000004E-2</c:v>
                </c:pt>
                <c:pt idx="76270">
                  <c:v>8.9137800000000003E-2</c:v>
                </c:pt>
                <c:pt idx="76271">
                  <c:v>9.0002799999999994E-2</c:v>
                </c:pt>
                <c:pt idx="76272">
                  <c:v>9.0775999999999996E-2</c:v>
                </c:pt>
                <c:pt idx="76273">
                  <c:v>9.1454199999999999E-2</c:v>
                </c:pt>
                <c:pt idx="76274">
                  <c:v>9.2034500000000005E-2</c:v>
                </c:pt>
                <c:pt idx="76275">
                  <c:v>9.2514100000000002E-2</c:v>
                </c:pt>
                <c:pt idx="76276">
                  <c:v>9.2890100000000003E-2</c:v>
                </c:pt>
                <c:pt idx="76277">
                  <c:v>9.3160099999999996E-2</c:v>
                </c:pt>
                <c:pt idx="76278">
                  <c:v>9.3321600000000005E-2</c:v>
                </c:pt>
                <c:pt idx="76279">
                  <c:v>9.3372399999999994E-2</c:v>
                </c:pt>
                <c:pt idx="76280">
                  <c:v>9.3310500000000005E-2</c:v>
                </c:pt>
                <c:pt idx="76281">
                  <c:v>9.3133800000000003E-2</c:v>
                </c:pt>
                <c:pt idx="76282">
                  <c:v>9.2840599999999995E-2</c:v>
                </c:pt>
                <c:pt idx="76283">
                  <c:v>9.2429200000000003E-2</c:v>
                </c:pt>
                <c:pt idx="76284">
                  <c:v>9.1897999999999994E-2</c:v>
                </c:pt>
                <c:pt idx="76285">
                  <c:v>9.1245999999999994E-2</c:v>
                </c:pt>
                <c:pt idx="76286">
                  <c:v>9.0471999999999997E-2</c:v>
                </c:pt>
                <c:pt idx="76287">
                  <c:v>8.9575199999999994E-2</c:v>
                </c:pt>
                <c:pt idx="76288">
                  <c:v>8.8554999999999995E-2</c:v>
                </c:pt>
                <c:pt idx="76289">
                  <c:v>8.7410799999999997E-2</c:v>
                </c:pt>
                <c:pt idx="76290">
                  <c:v>8.61426E-2</c:v>
                </c:pt>
                <c:pt idx="76291">
                  <c:v>8.4750199999999998E-2</c:v>
                </c:pt>
                <c:pt idx="76292">
                  <c:v>8.3233799999999997E-2</c:v>
                </c:pt>
                <c:pt idx="76293">
                  <c:v>8.1593799999999994E-2</c:v>
                </c:pt>
                <c:pt idx="76294">
                  <c:v>7.9830799999999993E-2</c:v>
                </c:pt>
                <c:pt idx="76295">
                  <c:v>7.7945500000000001E-2</c:v>
                </c:pt>
                <c:pt idx="76296">
                  <c:v>7.5938900000000004E-2</c:v>
                </c:pt>
                <c:pt idx="76297">
                  <c:v>7.3812299999999997E-2</c:v>
                </c:pt>
                <c:pt idx="76298">
                  <c:v>7.1567099999999995E-2</c:v>
                </c:pt>
                <c:pt idx="76299">
                  <c:v>6.92049E-2</c:v>
                </c:pt>
                <c:pt idx="76300">
                  <c:v>6.6727599999999998E-2</c:v>
                </c:pt>
                <c:pt idx="76301">
                  <c:v>6.4137100000000002E-2</c:v>
                </c:pt>
                <c:pt idx="76302">
                  <c:v>6.1435700000000003E-2</c:v>
                </c:pt>
                <c:pt idx="76303">
                  <c:v>5.8625799999999999E-2</c:v>
                </c:pt>
                <c:pt idx="76304">
                  <c:v>5.5710099999999999E-2</c:v>
                </c:pt>
                <c:pt idx="76305">
                  <c:v>5.2691300000000003E-2</c:v>
                </c:pt>
                <c:pt idx="76306">
                  <c:v>4.9572499999999999E-2</c:v>
                </c:pt>
                <c:pt idx="76307">
                  <c:v>4.6356799999999997E-2</c:v>
                </c:pt>
                <c:pt idx="76308">
                  <c:v>4.3047599999999998E-2</c:v>
                </c:pt>
                <c:pt idx="76309">
                  <c:v>3.9648500000000003E-2</c:v>
                </c:pt>
                <c:pt idx="76310">
                  <c:v>3.61632E-2</c:v>
                </c:pt>
                <c:pt idx="76311">
                  <c:v>3.2595499999999999E-2</c:v>
                </c:pt>
                <c:pt idx="76312">
                  <c:v>2.89495E-2</c:v>
                </c:pt>
                <c:pt idx="76313">
                  <c:v>2.5229399999999999E-2</c:v>
                </c:pt>
              </c:numCache>
            </c:numRef>
          </c:yVal>
          <c:smooth val="1"/>
          <c:extLst>
            <c:ext xmlns:c16="http://schemas.microsoft.com/office/drawing/2014/chart" uri="{C3380CC4-5D6E-409C-BE32-E72D297353CC}">
              <c16:uniqueId val="{00000006-6069-4815-A46C-A86AEC3271D3}"/>
            </c:ext>
          </c:extLst>
        </c:ser>
        <c:ser>
          <c:idx val="5"/>
          <c:order val="7"/>
          <c:tx>
            <c:v>Traffic6</c:v>
          </c:tx>
          <c:spPr>
            <a:ln w="19050" cap="rnd">
              <a:solidFill>
                <a:schemeClr val="accent6"/>
              </a:solidFill>
              <a:round/>
            </a:ln>
            <a:effectLst/>
          </c:spPr>
          <c:marker>
            <c:symbol val="none"/>
          </c:marker>
          <c:xVal>
            <c:numRef>
              <c:f>plot_traffic!$F$5:$F$187611</c:f>
              <c:numCache>
                <c:formatCode>General</c:formatCode>
                <c:ptCount val="187607"/>
                <c:pt idx="0">
                  <c:v>-370.46249999999998</c:v>
                </c:pt>
                <c:pt idx="1">
                  <c:v>-370.46049999999997</c:v>
                </c:pt>
                <c:pt idx="2">
                  <c:v>-370.45849999999996</c:v>
                </c:pt>
                <c:pt idx="3">
                  <c:v>-370.45650000000001</c:v>
                </c:pt>
                <c:pt idx="4">
                  <c:v>-370.4545</c:v>
                </c:pt>
                <c:pt idx="5">
                  <c:v>-370.45249999999999</c:v>
                </c:pt>
                <c:pt idx="6">
                  <c:v>-370.45049999999998</c:v>
                </c:pt>
                <c:pt idx="7">
                  <c:v>-370.44849999999997</c:v>
                </c:pt>
                <c:pt idx="8">
                  <c:v>-370.44649999999996</c:v>
                </c:pt>
                <c:pt idx="9">
                  <c:v>-370.44450000000001</c:v>
                </c:pt>
                <c:pt idx="10">
                  <c:v>-370.4425</c:v>
                </c:pt>
                <c:pt idx="11">
                  <c:v>-370.44049999999999</c:v>
                </c:pt>
                <c:pt idx="12">
                  <c:v>-370.43849999999998</c:v>
                </c:pt>
                <c:pt idx="13">
                  <c:v>-370.43649999999997</c:v>
                </c:pt>
                <c:pt idx="14">
                  <c:v>-370.43449999999996</c:v>
                </c:pt>
                <c:pt idx="15">
                  <c:v>-370.4325</c:v>
                </c:pt>
                <c:pt idx="16">
                  <c:v>-370.43049999999999</c:v>
                </c:pt>
                <c:pt idx="17">
                  <c:v>-370.42849999999999</c:v>
                </c:pt>
                <c:pt idx="18">
                  <c:v>-370.42649999999998</c:v>
                </c:pt>
                <c:pt idx="19">
                  <c:v>-370.42449999999997</c:v>
                </c:pt>
                <c:pt idx="20">
                  <c:v>-370.42249999999996</c:v>
                </c:pt>
                <c:pt idx="21">
                  <c:v>-370.4205</c:v>
                </c:pt>
                <c:pt idx="22">
                  <c:v>-370.41849999999999</c:v>
                </c:pt>
                <c:pt idx="23">
                  <c:v>-370.41649999999998</c:v>
                </c:pt>
                <c:pt idx="24">
                  <c:v>-370.41449999999998</c:v>
                </c:pt>
                <c:pt idx="25">
                  <c:v>-370.41249999999997</c:v>
                </c:pt>
                <c:pt idx="26">
                  <c:v>-370.41049999999996</c:v>
                </c:pt>
                <c:pt idx="27">
                  <c:v>-370.4085</c:v>
                </c:pt>
                <c:pt idx="28">
                  <c:v>-370.40649999999999</c:v>
                </c:pt>
                <c:pt idx="29">
                  <c:v>-370.40449999999998</c:v>
                </c:pt>
                <c:pt idx="30">
                  <c:v>-370.40249999999997</c:v>
                </c:pt>
                <c:pt idx="31">
                  <c:v>-370.40049999999997</c:v>
                </c:pt>
                <c:pt idx="32">
                  <c:v>-370.39849999999996</c:v>
                </c:pt>
                <c:pt idx="33">
                  <c:v>-370.3965</c:v>
                </c:pt>
                <c:pt idx="34">
                  <c:v>-370.39449999999999</c:v>
                </c:pt>
                <c:pt idx="35">
                  <c:v>-370.39249999999998</c:v>
                </c:pt>
                <c:pt idx="36">
                  <c:v>-370.39049999999997</c:v>
                </c:pt>
                <c:pt idx="37">
                  <c:v>-370.38849999999996</c:v>
                </c:pt>
                <c:pt idx="38">
                  <c:v>-370.38649999999996</c:v>
                </c:pt>
                <c:pt idx="39">
                  <c:v>-370.3845</c:v>
                </c:pt>
                <c:pt idx="40">
                  <c:v>-370.38249999999999</c:v>
                </c:pt>
                <c:pt idx="41">
                  <c:v>-370.38049999999998</c:v>
                </c:pt>
                <c:pt idx="42">
                  <c:v>-370.37849999999997</c:v>
                </c:pt>
                <c:pt idx="43">
                  <c:v>-370.37649999999996</c:v>
                </c:pt>
                <c:pt idx="44">
                  <c:v>-370.37449999999995</c:v>
                </c:pt>
                <c:pt idx="45">
                  <c:v>-370.3725</c:v>
                </c:pt>
                <c:pt idx="46">
                  <c:v>-370.37049999999999</c:v>
                </c:pt>
                <c:pt idx="47">
                  <c:v>-370.36849999999998</c:v>
                </c:pt>
                <c:pt idx="48">
                  <c:v>-370.36649999999997</c:v>
                </c:pt>
                <c:pt idx="49">
                  <c:v>-370.36449999999996</c:v>
                </c:pt>
                <c:pt idx="50">
                  <c:v>-370.36249999999995</c:v>
                </c:pt>
                <c:pt idx="51">
                  <c:v>-370.3605</c:v>
                </c:pt>
                <c:pt idx="52">
                  <c:v>-370.35849999999999</c:v>
                </c:pt>
                <c:pt idx="53">
                  <c:v>-370.35649999999998</c:v>
                </c:pt>
                <c:pt idx="54">
                  <c:v>-370.35449999999997</c:v>
                </c:pt>
                <c:pt idx="55">
                  <c:v>-370.35249999999996</c:v>
                </c:pt>
                <c:pt idx="56">
                  <c:v>-370.35049999999995</c:v>
                </c:pt>
                <c:pt idx="57">
                  <c:v>-370.3485</c:v>
                </c:pt>
                <c:pt idx="58">
                  <c:v>-370.34649999999999</c:v>
                </c:pt>
                <c:pt idx="59">
                  <c:v>-370.34449999999998</c:v>
                </c:pt>
                <c:pt idx="60">
                  <c:v>-370.34249999999997</c:v>
                </c:pt>
                <c:pt idx="61">
                  <c:v>-370.34049999999996</c:v>
                </c:pt>
                <c:pt idx="62">
                  <c:v>-370.33849999999995</c:v>
                </c:pt>
                <c:pt idx="63">
                  <c:v>-370.3365</c:v>
                </c:pt>
                <c:pt idx="64">
                  <c:v>-370.33449999999999</c:v>
                </c:pt>
                <c:pt idx="65">
                  <c:v>-370.33249999999998</c:v>
                </c:pt>
                <c:pt idx="66">
                  <c:v>-370.33049999999997</c:v>
                </c:pt>
                <c:pt idx="67">
                  <c:v>-370.32849999999996</c:v>
                </c:pt>
                <c:pt idx="68">
                  <c:v>-370.32649999999995</c:v>
                </c:pt>
                <c:pt idx="69">
                  <c:v>-370.3245</c:v>
                </c:pt>
                <c:pt idx="70">
                  <c:v>-370.32249999999999</c:v>
                </c:pt>
                <c:pt idx="71">
                  <c:v>-370.32049999999998</c:v>
                </c:pt>
                <c:pt idx="72">
                  <c:v>-370.31849999999997</c:v>
                </c:pt>
                <c:pt idx="73">
                  <c:v>-370.31649999999996</c:v>
                </c:pt>
                <c:pt idx="74">
                  <c:v>-370.31449999999995</c:v>
                </c:pt>
                <c:pt idx="75">
                  <c:v>-370.3125</c:v>
                </c:pt>
                <c:pt idx="76">
                  <c:v>-370.31049999999999</c:v>
                </c:pt>
                <c:pt idx="77">
                  <c:v>-370.30849999999998</c:v>
                </c:pt>
                <c:pt idx="78">
                  <c:v>-370.30649999999997</c:v>
                </c:pt>
                <c:pt idx="79">
                  <c:v>-370.30449999999996</c:v>
                </c:pt>
                <c:pt idx="80">
                  <c:v>-370.30249999999995</c:v>
                </c:pt>
                <c:pt idx="81">
                  <c:v>-370.3005</c:v>
                </c:pt>
                <c:pt idx="82">
                  <c:v>-370.29849999999999</c:v>
                </c:pt>
                <c:pt idx="83">
                  <c:v>-370.29649999999998</c:v>
                </c:pt>
                <c:pt idx="84">
                  <c:v>-370.29449999999997</c:v>
                </c:pt>
                <c:pt idx="85">
                  <c:v>-370.29249999999996</c:v>
                </c:pt>
                <c:pt idx="86">
                  <c:v>-370.29049999999995</c:v>
                </c:pt>
                <c:pt idx="87">
                  <c:v>-370.2885</c:v>
                </c:pt>
                <c:pt idx="88">
                  <c:v>-370.28649999999999</c:v>
                </c:pt>
                <c:pt idx="89">
                  <c:v>-370.28449999999998</c:v>
                </c:pt>
                <c:pt idx="90">
                  <c:v>-370.28249999999997</c:v>
                </c:pt>
                <c:pt idx="91">
                  <c:v>-370.28049999999996</c:v>
                </c:pt>
                <c:pt idx="92">
                  <c:v>-370.27849999999995</c:v>
                </c:pt>
                <c:pt idx="93">
                  <c:v>-370.2765</c:v>
                </c:pt>
                <c:pt idx="94">
                  <c:v>-370.27449999999999</c:v>
                </c:pt>
                <c:pt idx="95">
                  <c:v>-370.27249999999998</c:v>
                </c:pt>
                <c:pt idx="96">
                  <c:v>-370.27049999999997</c:v>
                </c:pt>
                <c:pt idx="97">
                  <c:v>-370.26849999999996</c:v>
                </c:pt>
                <c:pt idx="98">
                  <c:v>-370.26649999999995</c:v>
                </c:pt>
                <c:pt idx="99">
                  <c:v>-370.2645</c:v>
                </c:pt>
                <c:pt idx="100">
                  <c:v>-370.26249999999999</c:v>
                </c:pt>
                <c:pt idx="101">
                  <c:v>-370.26049999999998</c:v>
                </c:pt>
                <c:pt idx="102">
                  <c:v>-370.25849999999997</c:v>
                </c:pt>
                <c:pt idx="103">
                  <c:v>-370.25649999999996</c:v>
                </c:pt>
                <c:pt idx="104">
                  <c:v>-370.25449999999995</c:v>
                </c:pt>
                <c:pt idx="105">
                  <c:v>-370.2525</c:v>
                </c:pt>
                <c:pt idx="106">
                  <c:v>-370.25049999999999</c:v>
                </c:pt>
                <c:pt idx="107">
                  <c:v>-370.24849999999998</c:v>
                </c:pt>
                <c:pt idx="108">
                  <c:v>-370.24649999999997</c:v>
                </c:pt>
                <c:pt idx="109">
                  <c:v>-370.24449999999996</c:v>
                </c:pt>
                <c:pt idx="110">
                  <c:v>-370.24249999999995</c:v>
                </c:pt>
                <c:pt idx="111">
                  <c:v>-370.2405</c:v>
                </c:pt>
                <c:pt idx="112">
                  <c:v>-370.23849999999999</c:v>
                </c:pt>
                <c:pt idx="113">
                  <c:v>-370.23649999999998</c:v>
                </c:pt>
                <c:pt idx="114">
                  <c:v>-370.23449999999997</c:v>
                </c:pt>
                <c:pt idx="115">
                  <c:v>-370.23249999999996</c:v>
                </c:pt>
                <c:pt idx="116">
                  <c:v>-370.23049999999995</c:v>
                </c:pt>
                <c:pt idx="117">
                  <c:v>-370.2285</c:v>
                </c:pt>
                <c:pt idx="118">
                  <c:v>-370.22649999999999</c:v>
                </c:pt>
                <c:pt idx="119">
                  <c:v>-370.22449999999998</c:v>
                </c:pt>
                <c:pt idx="120">
                  <c:v>-370.22249999999997</c:v>
                </c:pt>
                <c:pt idx="121">
                  <c:v>-370.22049999999996</c:v>
                </c:pt>
                <c:pt idx="122">
                  <c:v>-370.21849999999995</c:v>
                </c:pt>
                <c:pt idx="123">
                  <c:v>-370.2165</c:v>
                </c:pt>
                <c:pt idx="124">
                  <c:v>-370.21449999999999</c:v>
                </c:pt>
                <c:pt idx="125">
                  <c:v>-370.21249999999998</c:v>
                </c:pt>
                <c:pt idx="126">
                  <c:v>-370.21049999999997</c:v>
                </c:pt>
                <c:pt idx="127">
                  <c:v>-370.20849999999996</c:v>
                </c:pt>
                <c:pt idx="128">
                  <c:v>-370.20650000000001</c:v>
                </c:pt>
                <c:pt idx="129">
                  <c:v>-370.2045</c:v>
                </c:pt>
                <c:pt idx="130">
                  <c:v>-370.20249999999999</c:v>
                </c:pt>
                <c:pt idx="131">
                  <c:v>-370.20049999999998</c:v>
                </c:pt>
                <c:pt idx="132">
                  <c:v>-370.19849999999997</c:v>
                </c:pt>
                <c:pt idx="133">
                  <c:v>-370.19649999999996</c:v>
                </c:pt>
                <c:pt idx="134">
                  <c:v>-370.19450000000001</c:v>
                </c:pt>
                <c:pt idx="135">
                  <c:v>-370.1925</c:v>
                </c:pt>
                <c:pt idx="136">
                  <c:v>-370.19049999999999</c:v>
                </c:pt>
                <c:pt idx="137">
                  <c:v>-370.18849999999998</c:v>
                </c:pt>
                <c:pt idx="138">
                  <c:v>-370.18649999999997</c:v>
                </c:pt>
                <c:pt idx="139">
                  <c:v>-370.18449999999996</c:v>
                </c:pt>
                <c:pt idx="140">
                  <c:v>-370.1825</c:v>
                </c:pt>
                <c:pt idx="141">
                  <c:v>-370.18049999999999</c:v>
                </c:pt>
                <c:pt idx="142">
                  <c:v>-370.17849999999999</c:v>
                </c:pt>
                <c:pt idx="143">
                  <c:v>-370.17649999999998</c:v>
                </c:pt>
                <c:pt idx="144">
                  <c:v>-370.17449999999997</c:v>
                </c:pt>
                <c:pt idx="145">
                  <c:v>-370.17249999999996</c:v>
                </c:pt>
                <c:pt idx="146">
                  <c:v>-370.1705</c:v>
                </c:pt>
                <c:pt idx="147">
                  <c:v>-370.16849999999999</c:v>
                </c:pt>
                <c:pt idx="148">
                  <c:v>-370.16649999999998</c:v>
                </c:pt>
                <c:pt idx="149">
                  <c:v>-370.16449999999998</c:v>
                </c:pt>
                <c:pt idx="150">
                  <c:v>-370.16249999999997</c:v>
                </c:pt>
                <c:pt idx="151">
                  <c:v>-370.16049999999996</c:v>
                </c:pt>
                <c:pt idx="152">
                  <c:v>-370.1585</c:v>
                </c:pt>
                <c:pt idx="153">
                  <c:v>-370.15649999999999</c:v>
                </c:pt>
                <c:pt idx="154">
                  <c:v>-370.15449999999998</c:v>
                </c:pt>
                <c:pt idx="155">
                  <c:v>-370.15249999999997</c:v>
                </c:pt>
                <c:pt idx="156">
                  <c:v>-370.15049999999997</c:v>
                </c:pt>
                <c:pt idx="157">
                  <c:v>-370.14849999999996</c:v>
                </c:pt>
                <c:pt idx="158">
                  <c:v>-370.1465</c:v>
                </c:pt>
                <c:pt idx="159">
                  <c:v>-370.14449999999999</c:v>
                </c:pt>
                <c:pt idx="160">
                  <c:v>-370.14249999999998</c:v>
                </c:pt>
                <c:pt idx="161">
                  <c:v>-370.14049999999997</c:v>
                </c:pt>
                <c:pt idx="162">
                  <c:v>-370.13849999999996</c:v>
                </c:pt>
                <c:pt idx="163">
                  <c:v>-370.13649999999996</c:v>
                </c:pt>
                <c:pt idx="164">
                  <c:v>-370.1345</c:v>
                </c:pt>
                <c:pt idx="165">
                  <c:v>-370.13249999999999</c:v>
                </c:pt>
                <c:pt idx="166">
                  <c:v>-370.13049999999998</c:v>
                </c:pt>
                <c:pt idx="167">
                  <c:v>-370.12849999999997</c:v>
                </c:pt>
                <c:pt idx="168">
                  <c:v>-370.12649999999996</c:v>
                </c:pt>
                <c:pt idx="169">
                  <c:v>-370.12449999999995</c:v>
                </c:pt>
                <c:pt idx="170">
                  <c:v>-370.1225</c:v>
                </c:pt>
                <c:pt idx="171">
                  <c:v>-370.12049999999999</c:v>
                </c:pt>
                <c:pt idx="172">
                  <c:v>-370.11849999999998</c:v>
                </c:pt>
                <c:pt idx="173">
                  <c:v>-370.11649999999997</c:v>
                </c:pt>
                <c:pt idx="174">
                  <c:v>-370.11449999999996</c:v>
                </c:pt>
                <c:pt idx="175">
                  <c:v>-370.11249999999995</c:v>
                </c:pt>
                <c:pt idx="176">
                  <c:v>-370.1105</c:v>
                </c:pt>
                <c:pt idx="177">
                  <c:v>-370.10849999999999</c:v>
                </c:pt>
                <c:pt idx="178">
                  <c:v>-370.10649999999998</c:v>
                </c:pt>
                <c:pt idx="179">
                  <c:v>-370.10449999999997</c:v>
                </c:pt>
                <c:pt idx="180">
                  <c:v>-370.10249999999996</c:v>
                </c:pt>
                <c:pt idx="181">
                  <c:v>-370.10049999999995</c:v>
                </c:pt>
                <c:pt idx="182">
                  <c:v>-370.0985</c:v>
                </c:pt>
                <c:pt idx="183">
                  <c:v>-370.09649999999999</c:v>
                </c:pt>
                <c:pt idx="184">
                  <c:v>-370.09449999999998</c:v>
                </c:pt>
                <c:pt idx="185">
                  <c:v>-370.09249999999997</c:v>
                </c:pt>
                <c:pt idx="186">
                  <c:v>-370.09049999999996</c:v>
                </c:pt>
                <c:pt idx="187">
                  <c:v>-370.08849999999995</c:v>
                </c:pt>
                <c:pt idx="188">
                  <c:v>-370.0865</c:v>
                </c:pt>
                <c:pt idx="189">
                  <c:v>-370.08449999999999</c:v>
                </c:pt>
                <c:pt idx="190">
                  <c:v>-370.08249999999998</c:v>
                </c:pt>
                <c:pt idx="191">
                  <c:v>-370.08049999999997</c:v>
                </c:pt>
                <c:pt idx="192">
                  <c:v>-370.07849999999996</c:v>
                </c:pt>
                <c:pt idx="193">
                  <c:v>-370.07649999999995</c:v>
                </c:pt>
                <c:pt idx="194">
                  <c:v>-370.0745</c:v>
                </c:pt>
                <c:pt idx="195">
                  <c:v>-370.07249999999999</c:v>
                </c:pt>
                <c:pt idx="196">
                  <c:v>-370.07049999999998</c:v>
                </c:pt>
                <c:pt idx="197">
                  <c:v>-370.06849999999997</c:v>
                </c:pt>
                <c:pt idx="198">
                  <c:v>-370.06649999999996</c:v>
                </c:pt>
                <c:pt idx="199">
                  <c:v>-370.06449999999995</c:v>
                </c:pt>
                <c:pt idx="200">
                  <c:v>-370.0625</c:v>
                </c:pt>
                <c:pt idx="201">
                  <c:v>-370.06049999999999</c:v>
                </c:pt>
                <c:pt idx="202">
                  <c:v>-370.05849999999998</c:v>
                </c:pt>
                <c:pt idx="203">
                  <c:v>-370.05649999999997</c:v>
                </c:pt>
                <c:pt idx="204">
                  <c:v>-370.05449999999996</c:v>
                </c:pt>
                <c:pt idx="205">
                  <c:v>-370.05249999999995</c:v>
                </c:pt>
                <c:pt idx="206">
                  <c:v>-370.0505</c:v>
                </c:pt>
                <c:pt idx="207">
                  <c:v>-370.04849999999999</c:v>
                </c:pt>
                <c:pt idx="208">
                  <c:v>-370.04649999999998</c:v>
                </c:pt>
                <c:pt idx="209">
                  <c:v>-370.04449999999997</c:v>
                </c:pt>
                <c:pt idx="210">
                  <c:v>-370.04249999999996</c:v>
                </c:pt>
                <c:pt idx="211">
                  <c:v>-370.04049999999995</c:v>
                </c:pt>
                <c:pt idx="212">
                  <c:v>-370.0385</c:v>
                </c:pt>
                <c:pt idx="213">
                  <c:v>-370.03649999999999</c:v>
                </c:pt>
                <c:pt idx="214">
                  <c:v>-370.03449999999998</c:v>
                </c:pt>
                <c:pt idx="215">
                  <c:v>-370.03249999999997</c:v>
                </c:pt>
                <c:pt idx="216">
                  <c:v>-370.03049999999996</c:v>
                </c:pt>
                <c:pt idx="217">
                  <c:v>-370.02849999999995</c:v>
                </c:pt>
                <c:pt idx="218">
                  <c:v>-370.0265</c:v>
                </c:pt>
                <c:pt idx="219">
                  <c:v>-370.02449999999999</c:v>
                </c:pt>
                <c:pt idx="220">
                  <c:v>-370.02249999999998</c:v>
                </c:pt>
                <c:pt idx="221">
                  <c:v>-370.02049999999997</c:v>
                </c:pt>
                <c:pt idx="222">
                  <c:v>-370.01849999999996</c:v>
                </c:pt>
                <c:pt idx="223">
                  <c:v>-370.01649999999995</c:v>
                </c:pt>
                <c:pt idx="224">
                  <c:v>-370.0145</c:v>
                </c:pt>
                <c:pt idx="225">
                  <c:v>-370.01249999999999</c:v>
                </c:pt>
                <c:pt idx="226">
                  <c:v>-370.01049999999998</c:v>
                </c:pt>
                <c:pt idx="227">
                  <c:v>-370.00849999999997</c:v>
                </c:pt>
                <c:pt idx="228">
                  <c:v>-370.00649999999996</c:v>
                </c:pt>
                <c:pt idx="229">
                  <c:v>-370.00449999999995</c:v>
                </c:pt>
                <c:pt idx="230">
                  <c:v>-370.0025</c:v>
                </c:pt>
                <c:pt idx="231">
                  <c:v>-370.00049999999999</c:v>
                </c:pt>
                <c:pt idx="232">
                  <c:v>-369.99849999999998</c:v>
                </c:pt>
                <c:pt idx="233">
                  <c:v>-369.99649999999997</c:v>
                </c:pt>
                <c:pt idx="234">
                  <c:v>-369.99449999999996</c:v>
                </c:pt>
                <c:pt idx="235">
                  <c:v>-369.99249999999995</c:v>
                </c:pt>
                <c:pt idx="236">
                  <c:v>-369.9905</c:v>
                </c:pt>
                <c:pt idx="237">
                  <c:v>-369.98849999999999</c:v>
                </c:pt>
                <c:pt idx="238">
                  <c:v>-369.98649999999998</c:v>
                </c:pt>
                <c:pt idx="239">
                  <c:v>-369.98449999999997</c:v>
                </c:pt>
                <c:pt idx="240">
                  <c:v>-369.98249999999996</c:v>
                </c:pt>
                <c:pt idx="241">
                  <c:v>-369.98049999999995</c:v>
                </c:pt>
                <c:pt idx="242">
                  <c:v>-369.9785</c:v>
                </c:pt>
                <c:pt idx="243">
                  <c:v>-369.97649999999999</c:v>
                </c:pt>
                <c:pt idx="244">
                  <c:v>-369.97449999999998</c:v>
                </c:pt>
                <c:pt idx="245">
                  <c:v>-369.97249999999997</c:v>
                </c:pt>
                <c:pt idx="246">
                  <c:v>-369.97049999999996</c:v>
                </c:pt>
                <c:pt idx="247">
                  <c:v>-369.96849999999995</c:v>
                </c:pt>
                <c:pt idx="248">
                  <c:v>-369.9665</c:v>
                </c:pt>
                <c:pt idx="249">
                  <c:v>-369.96449999999999</c:v>
                </c:pt>
                <c:pt idx="250">
                  <c:v>-369.96249999999998</c:v>
                </c:pt>
                <c:pt idx="251">
                  <c:v>-369.96049999999997</c:v>
                </c:pt>
                <c:pt idx="252">
                  <c:v>-369.95849999999996</c:v>
                </c:pt>
                <c:pt idx="253">
                  <c:v>-369.95650000000001</c:v>
                </c:pt>
                <c:pt idx="254">
                  <c:v>-369.9545</c:v>
                </c:pt>
                <c:pt idx="255">
                  <c:v>-369.95249999999999</c:v>
                </c:pt>
                <c:pt idx="256">
                  <c:v>-369.95049999999998</c:v>
                </c:pt>
                <c:pt idx="257">
                  <c:v>-369.94849999999997</c:v>
                </c:pt>
                <c:pt idx="258">
                  <c:v>-369.94649999999996</c:v>
                </c:pt>
                <c:pt idx="259">
                  <c:v>-369.94450000000001</c:v>
                </c:pt>
                <c:pt idx="260">
                  <c:v>-369.9425</c:v>
                </c:pt>
                <c:pt idx="261">
                  <c:v>-369.94049999999999</c:v>
                </c:pt>
                <c:pt idx="262">
                  <c:v>-369.93849999999998</c:v>
                </c:pt>
                <c:pt idx="263">
                  <c:v>-369.93649999999997</c:v>
                </c:pt>
                <c:pt idx="264">
                  <c:v>-369.93449999999996</c:v>
                </c:pt>
                <c:pt idx="265">
                  <c:v>-369.9325</c:v>
                </c:pt>
                <c:pt idx="266">
                  <c:v>-369.93049999999999</c:v>
                </c:pt>
                <c:pt idx="267">
                  <c:v>-369.92849999999999</c:v>
                </c:pt>
                <c:pt idx="268">
                  <c:v>-369.92649999999998</c:v>
                </c:pt>
                <c:pt idx="269">
                  <c:v>-369.92449999999997</c:v>
                </c:pt>
                <c:pt idx="270">
                  <c:v>-369.92249999999996</c:v>
                </c:pt>
                <c:pt idx="271">
                  <c:v>-369.9205</c:v>
                </c:pt>
                <c:pt idx="272">
                  <c:v>-369.91849999999999</c:v>
                </c:pt>
                <c:pt idx="273">
                  <c:v>-369.91649999999998</c:v>
                </c:pt>
                <c:pt idx="274">
                  <c:v>-369.91449999999998</c:v>
                </c:pt>
                <c:pt idx="275">
                  <c:v>-369.91249999999997</c:v>
                </c:pt>
                <c:pt idx="276">
                  <c:v>-369.91049999999996</c:v>
                </c:pt>
                <c:pt idx="277">
                  <c:v>-369.9085</c:v>
                </c:pt>
                <c:pt idx="278">
                  <c:v>-369.90649999999999</c:v>
                </c:pt>
                <c:pt idx="279">
                  <c:v>-369.90449999999998</c:v>
                </c:pt>
                <c:pt idx="280">
                  <c:v>-369.90249999999997</c:v>
                </c:pt>
                <c:pt idx="281">
                  <c:v>-369.90049999999997</c:v>
                </c:pt>
                <c:pt idx="282">
                  <c:v>-369.89849999999996</c:v>
                </c:pt>
                <c:pt idx="283">
                  <c:v>-369.8965</c:v>
                </c:pt>
                <c:pt idx="284">
                  <c:v>-369.89449999999999</c:v>
                </c:pt>
                <c:pt idx="285">
                  <c:v>-369.89249999999998</c:v>
                </c:pt>
                <c:pt idx="286">
                  <c:v>-369.89049999999997</c:v>
                </c:pt>
                <c:pt idx="287">
                  <c:v>-369.88849999999996</c:v>
                </c:pt>
                <c:pt idx="288">
                  <c:v>-369.88649999999996</c:v>
                </c:pt>
                <c:pt idx="289">
                  <c:v>-369.8845</c:v>
                </c:pt>
                <c:pt idx="290">
                  <c:v>-369.88249999999999</c:v>
                </c:pt>
                <c:pt idx="291">
                  <c:v>-369.88049999999998</c:v>
                </c:pt>
                <c:pt idx="292">
                  <c:v>-369.87849999999997</c:v>
                </c:pt>
                <c:pt idx="293">
                  <c:v>-369.87649999999996</c:v>
                </c:pt>
                <c:pt idx="294">
                  <c:v>-369.87449999999995</c:v>
                </c:pt>
                <c:pt idx="295">
                  <c:v>-369.8725</c:v>
                </c:pt>
                <c:pt idx="296">
                  <c:v>-369.87049999999999</c:v>
                </c:pt>
                <c:pt idx="297">
                  <c:v>-369.86849999999998</c:v>
                </c:pt>
                <c:pt idx="298">
                  <c:v>-369.86649999999997</c:v>
                </c:pt>
                <c:pt idx="299">
                  <c:v>-369.86449999999996</c:v>
                </c:pt>
                <c:pt idx="300">
                  <c:v>-369.86249999999995</c:v>
                </c:pt>
                <c:pt idx="301">
                  <c:v>-369.8605</c:v>
                </c:pt>
                <c:pt idx="302">
                  <c:v>-369.85849999999999</c:v>
                </c:pt>
                <c:pt idx="303">
                  <c:v>-369.85649999999998</c:v>
                </c:pt>
                <c:pt idx="304">
                  <c:v>-369.85449999999997</c:v>
                </c:pt>
                <c:pt idx="305">
                  <c:v>-369.85249999999996</c:v>
                </c:pt>
                <c:pt idx="306">
                  <c:v>-369.85049999999995</c:v>
                </c:pt>
                <c:pt idx="307">
                  <c:v>-369.8485</c:v>
                </c:pt>
                <c:pt idx="308">
                  <c:v>-369.84649999999999</c:v>
                </c:pt>
                <c:pt idx="309">
                  <c:v>-369.84449999999998</c:v>
                </c:pt>
                <c:pt idx="310">
                  <c:v>-369.84249999999997</c:v>
                </c:pt>
                <c:pt idx="311">
                  <c:v>-369.84049999999996</c:v>
                </c:pt>
                <c:pt idx="312">
                  <c:v>-369.83849999999995</c:v>
                </c:pt>
                <c:pt idx="313">
                  <c:v>-369.8365</c:v>
                </c:pt>
                <c:pt idx="314">
                  <c:v>-369.83449999999999</c:v>
                </c:pt>
                <c:pt idx="315">
                  <c:v>-369.83249999999998</c:v>
                </c:pt>
                <c:pt idx="316">
                  <c:v>-369.83049999999997</c:v>
                </c:pt>
                <c:pt idx="317">
                  <c:v>-369.82849999999996</c:v>
                </c:pt>
                <c:pt idx="318">
                  <c:v>-369.82649999999995</c:v>
                </c:pt>
                <c:pt idx="319">
                  <c:v>-369.8245</c:v>
                </c:pt>
                <c:pt idx="320">
                  <c:v>-369.82249999999999</c:v>
                </c:pt>
                <c:pt idx="321">
                  <c:v>-369.82049999999998</c:v>
                </c:pt>
                <c:pt idx="322">
                  <c:v>-369.81849999999997</c:v>
                </c:pt>
                <c:pt idx="323">
                  <c:v>-369.81649999999996</c:v>
                </c:pt>
                <c:pt idx="324">
                  <c:v>-369.81449999999995</c:v>
                </c:pt>
                <c:pt idx="325">
                  <c:v>-369.8125</c:v>
                </c:pt>
                <c:pt idx="326">
                  <c:v>-369.81049999999999</c:v>
                </c:pt>
                <c:pt idx="327">
                  <c:v>-369.80849999999998</c:v>
                </c:pt>
                <c:pt idx="328">
                  <c:v>-369.80649999999997</c:v>
                </c:pt>
                <c:pt idx="329">
                  <c:v>-369.80449999999996</c:v>
                </c:pt>
                <c:pt idx="330">
                  <c:v>-369.80249999999995</c:v>
                </c:pt>
                <c:pt idx="331">
                  <c:v>-369.8005</c:v>
                </c:pt>
                <c:pt idx="332">
                  <c:v>-369.79849999999999</c:v>
                </c:pt>
                <c:pt idx="333">
                  <c:v>-369.79649999999998</c:v>
                </c:pt>
                <c:pt idx="334">
                  <c:v>-369.79449999999997</c:v>
                </c:pt>
                <c:pt idx="335">
                  <c:v>-369.79249999999996</c:v>
                </c:pt>
                <c:pt idx="336">
                  <c:v>-369.79049999999995</c:v>
                </c:pt>
                <c:pt idx="337">
                  <c:v>-369.7885</c:v>
                </c:pt>
                <c:pt idx="338">
                  <c:v>-369.78649999999999</c:v>
                </c:pt>
                <c:pt idx="339">
                  <c:v>-369.78449999999998</c:v>
                </c:pt>
                <c:pt idx="340">
                  <c:v>-369.78249999999997</c:v>
                </c:pt>
                <c:pt idx="341">
                  <c:v>-369.78049999999996</c:v>
                </c:pt>
                <c:pt idx="342">
                  <c:v>-369.77849999999995</c:v>
                </c:pt>
                <c:pt idx="343">
                  <c:v>-369.7765</c:v>
                </c:pt>
                <c:pt idx="344">
                  <c:v>-369.77449999999999</c:v>
                </c:pt>
                <c:pt idx="345">
                  <c:v>-369.77249999999998</c:v>
                </c:pt>
                <c:pt idx="346">
                  <c:v>-369.77049999999997</c:v>
                </c:pt>
                <c:pt idx="347">
                  <c:v>-369.76849999999996</c:v>
                </c:pt>
                <c:pt idx="348">
                  <c:v>-369.76649999999995</c:v>
                </c:pt>
                <c:pt idx="349">
                  <c:v>-369.7645</c:v>
                </c:pt>
                <c:pt idx="350">
                  <c:v>-369.76249999999999</c:v>
                </c:pt>
                <c:pt idx="351">
                  <c:v>-369.76049999999998</c:v>
                </c:pt>
                <c:pt idx="352">
                  <c:v>-369.75849999999997</c:v>
                </c:pt>
                <c:pt idx="353">
                  <c:v>-369.75649999999996</c:v>
                </c:pt>
                <c:pt idx="354">
                  <c:v>-369.75449999999995</c:v>
                </c:pt>
                <c:pt idx="355">
                  <c:v>-369.7525</c:v>
                </c:pt>
                <c:pt idx="356">
                  <c:v>-369.75049999999999</c:v>
                </c:pt>
                <c:pt idx="357">
                  <c:v>-369.74849999999998</c:v>
                </c:pt>
                <c:pt idx="358">
                  <c:v>-369.74649999999997</c:v>
                </c:pt>
                <c:pt idx="359">
                  <c:v>-369.74449999999996</c:v>
                </c:pt>
                <c:pt idx="360">
                  <c:v>-369.74249999999995</c:v>
                </c:pt>
                <c:pt idx="361">
                  <c:v>-369.7405</c:v>
                </c:pt>
                <c:pt idx="362">
                  <c:v>-369.73849999999999</c:v>
                </c:pt>
                <c:pt idx="363">
                  <c:v>-369.73649999999998</c:v>
                </c:pt>
                <c:pt idx="364">
                  <c:v>-369.73449999999997</c:v>
                </c:pt>
                <c:pt idx="365">
                  <c:v>-369.73249999999996</c:v>
                </c:pt>
                <c:pt idx="366">
                  <c:v>-369.73049999999995</c:v>
                </c:pt>
                <c:pt idx="367">
                  <c:v>-369.7285</c:v>
                </c:pt>
                <c:pt idx="368">
                  <c:v>-369.72649999999999</c:v>
                </c:pt>
                <c:pt idx="369">
                  <c:v>-369.72449999999998</c:v>
                </c:pt>
                <c:pt idx="370">
                  <c:v>-369.72249999999997</c:v>
                </c:pt>
                <c:pt idx="371">
                  <c:v>-369.72049999999996</c:v>
                </c:pt>
                <c:pt idx="372">
                  <c:v>-369.71849999999995</c:v>
                </c:pt>
                <c:pt idx="373">
                  <c:v>-369.7165</c:v>
                </c:pt>
                <c:pt idx="374">
                  <c:v>-369.71449999999999</c:v>
                </c:pt>
                <c:pt idx="375">
                  <c:v>-369.71249999999998</c:v>
                </c:pt>
                <c:pt idx="376">
                  <c:v>-369.71049999999997</c:v>
                </c:pt>
                <c:pt idx="377">
                  <c:v>-369.70849999999996</c:v>
                </c:pt>
                <c:pt idx="378">
                  <c:v>-369.70650000000001</c:v>
                </c:pt>
                <c:pt idx="379">
                  <c:v>-369.7045</c:v>
                </c:pt>
                <c:pt idx="380">
                  <c:v>-369.70249999999999</c:v>
                </c:pt>
                <c:pt idx="381">
                  <c:v>-369.70049999999998</c:v>
                </c:pt>
                <c:pt idx="382">
                  <c:v>-369.69849999999997</c:v>
                </c:pt>
                <c:pt idx="383">
                  <c:v>-369.69649999999996</c:v>
                </c:pt>
                <c:pt idx="384">
                  <c:v>-369.69450000000001</c:v>
                </c:pt>
                <c:pt idx="385">
                  <c:v>-369.6925</c:v>
                </c:pt>
                <c:pt idx="386">
                  <c:v>-369.69049999999999</c:v>
                </c:pt>
                <c:pt idx="387">
                  <c:v>-369.68849999999998</c:v>
                </c:pt>
                <c:pt idx="388">
                  <c:v>-369.68649999999997</c:v>
                </c:pt>
                <c:pt idx="389">
                  <c:v>-369.68449999999996</c:v>
                </c:pt>
                <c:pt idx="390">
                  <c:v>-369.6825</c:v>
                </c:pt>
                <c:pt idx="391">
                  <c:v>-369.68049999999999</c:v>
                </c:pt>
                <c:pt idx="392">
                  <c:v>-369.67849999999999</c:v>
                </c:pt>
                <c:pt idx="393">
                  <c:v>-369.67649999999998</c:v>
                </c:pt>
                <c:pt idx="394">
                  <c:v>-369.67449999999997</c:v>
                </c:pt>
                <c:pt idx="395">
                  <c:v>-369.67249999999996</c:v>
                </c:pt>
                <c:pt idx="396">
                  <c:v>-369.6705</c:v>
                </c:pt>
                <c:pt idx="397">
                  <c:v>-369.66849999999999</c:v>
                </c:pt>
                <c:pt idx="398">
                  <c:v>-369.66649999999998</c:v>
                </c:pt>
                <c:pt idx="399">
                  <c:v>-369.66449999999998</c:v>
                </c:pt>
                <c:pt idx="400">
                  <c:v>-369.66249999999997</c:v>
                </c:pt>
                <c:pt idx="401">
                  <c:v>-369.66049999999996</c:v>
                </c:pt>
                <c:pt idx="402">
                  <c:v>-369.6585</c:v>
                </c:pt>
                <c:pt idx="403">
                  <c:v>-369.65649999999999</c:v>
                </c:pt>
                <c:pt idx="404">
                  <c:v>-369.65449999999998</c:v>
                </c:pt>
                <c:pt idx="405">
                  <c:v>-369.65249999999997</c:v>
                </c:pt>
                <c:pt idx="406">
                  <c:v>-369.65049999999997</c:v>
                </c:pt>
                <c:pt idx="407">
                  <c:v>-369.64849999999996</c:v>
                </c:pt>
                <c:pt idx="408">
                  <c:v>-369.6465</c:v>
                </c:pt>
                <c:pt idx="409">
                  <c:v>-369.64449999999999</c:v>
                </c:pt>
                <c:pt idx="410">
                  <c:v>-369.64249999999998</c:v>
                </c:pt>
                <c:pt idx="411">
                  <c:v>-369.64049999999997</c:v>
                </c:pt>
                <c:pt idx="412">
                  <c:v>-369.63849999999996</c:v>
                </c:pt>
                <c:pt idx="413">
                  <c:v>-369.63649999999996</c:v>
                </c:pt>
                <c:pt idx="414">
                  <c:v>-369.6345</c:v>
                </c:pt>
                <c:pt idx="415">
                  <c:v>-369.63249999999999</c:v>
                </c:pt>
                <c:pt idx="416">
                  <c:v>-369.63049999999998</c:v>
                </c:pt>
                <c:pt idx="417">
                  <c:v>-369.62849999999997</c:v>
                </c:pt>
                <c:pt idx="418">
                  <c:v>-369.62649999999996</c:v>
                </c:pt>
                <c:pt idx="419">
                  <c:v>-369.62449999999995</c:v>
                </c:pt>
                <c:pt idx="420">
                  <c:v>-369.6225</c:v>
                </c:pt>
                <c:pt idx="421">
                  <c:v>-369.62049999999999</c:v>
                </c:pt>
                <c:pt idx="422">
                  <c:v>-369.61849999999998</c:v>
                </c:pt>
                <c:pt idx="423">
                  <c:v>-369.61649999999997</c:v>
                </c:pt>
                <c:pt idx="424">
                  <c:v>-369.61449999999996</c:v>
                </c:pt>
                <c:pt idx="425">
                  <c:v>-369.61249999999995</c:v>
                </c:pt>
                <c:pt idx="426">
                  <c:v>-369.6105</c:v>
                </c:pt>
                <c:pt idx="427">
                  <c:v>-369.60849999999999</c:v>
                </c:pt>
                <c:pt idx="428">
                  <c:v>-369.60649999999998</c:v>
                </c:pt>
                <c:pt idx="429">
                  <c:v>-369.60449999999997</c:v>
                </c:pt>
                <c:pt idx="430">
                  <c:v>-369.60249999999996</c:v>
                </c:pt>
                <c:pt idx="431">
                  <c:v>-369.60049999999995</c:v>
                </c:pt>
                <c:pt idx="432">
                  <c:v>-369.5985</c:v>
                </c:pt>
                <c:pt idx="433">
                  <c:v>-369.59649999999999</c:v>
                </c:pt>
                <c:pt idx="434">
                  <c:v>-369.59449999999998</c:v>
                </c:pt>
                <c:pt idx="435">
                  <c:v>-369.59249999999997</c:v>
                </c:pt>
                <c:pt idx="436">
                  <c:v>-369.59049999999996</c:v>
                </c:pt>
                <c:pt idx="437">
                  <c:v>-369.58849999999995</c:v>
                </c:pt>
                <c:pt idx="438">
                  <c:v>-369.5865</c:v>
                </c:pt>
                <c:pt idx="439">
                  <c:v>-369.58449999999999</c:v>
                </c:pt>
                <c:pt idx="440">
                  <c:v>-369.58249999999998</c:v>
                </c:pt>
                <c:pt idx="441">
                  <c:v>-369.58049999999997</c:v>
                </c:pt>
                <c:pt idx="442">
                  <c:v>-369.57849999999996</c:v>
                </c:pt>
                <c:pt idx="443">
                  <c:v>-369.57649999999995</c:v>
                </c:pt>
                <c:pt idx="444">
                  <c:v>-369.5745</c:v>
                </c:pt>
                <c:pt idx="445">
                  <c:v>-369.57249999999999</c:v>
                </c:pt>
                <c:pt idx="446">
                  <c:v>-369.57049999999998</c:v>
                </c:pt>
                <c:pt idx="447">
                  <c:v>-369.56849999999997</c:v>
                </c:pt>
                <c:pt idx="448">
                  <c:v>-369.56649999999996</c:v>
                </c:pt>
                <c:pt idx="449">
                  <c:v>-369.56449999999995</c:v>
                </c:pt>
                <c:pt idx="450">
                  <c:v>-369.5625</c:v>
                </c:pt>
                <c:pt idx="451">
                  <c:v>-369.56049999999999</c:v>
                </c:pt>
                <c:pt idx="452">
                  <c:v>-369.55849999999998</c:v>
                </c:pt>
                <c:pt idx="453">
                  <c:v>-369.55649999999997</c:v>
                </c:pt>
                <c:pt idx="454">
                  <c:v>-369.55449999999996</c:v>
                </c:pt>
                <c:pt idx="455">
                  <c:v>-369.55249999999995</c:v>
                </c:pt>
                <c:pt idx="456">
                  <c:v>-369.5505</c:v>
                </c:pt>
                <c:pt idx="457">
                  <c:v>-369.54849999999999</c:v>
                </c:pt>
                <c:pt idx="458">
                  <c:v>-369.54649999999998</c:v>
                </c:pt>
                <c:pt idx="459">
                  <c:v>-369.54449999999997</c:v>
                </c:pt>
                <c:pt idx="460">
                  <c:v>-369.54249999999996</c:v>
                </c:pt>
                <c:pt idx="461">
                  <c:v>-369.54049999999995</c:v>
                </c:pt>
                <c:pt idx="462">
                  <c:v>-369.5385</c:v>
                </c:pt>
                <c:pt idx="463">
                  <c:v>-369.53649999999999</c:v>
                </c:pt>
                <c:pt idx="464">
                  <c:v>-369.53449999999998</c:v>
                </c:pt>
                <c:pt idx="465">
                  <c:v>-369.53249999999997</c:v>
                </c:pt>
                <c:pt idx="466">
                  <c:v>-369.53049999999996</c:v>
                </c:pt>
                <c:pt idx="467">
                  <c:v>-369.52849999999995</c:v>
                </c:pt>
                <c:pt idx="468">
                  <c:v>-369.5265</c:v>
                </c:pt>
                <c:pt idx="469">
                  <c:v>-369.52449999999999</c:v>
                </c:pt>
                <c:pt idx="470">
                  <c:v>-369.52249999999998</c:v>
                </c:pt>
                <c:pt idx="471">
                  <c:v>-369.52049999999997</c:v>
                </c:pt>
                <c:pt idx="472">
                  <c:v>-369.51849999999996</c:v>
                </c:pt>
                <c:pt idx="473">
                  <c:v>-369.51649999999995</c:v>
                </c:pt>
                <c:pt idx="474">
                  <c:v>-369.5145</c:v>
                </c:pt>
                <c:pt idx="475">
                  <c:v>-369.51249999999999</c:v>
                </c:pt>
                <c:pt idx="476">
                  <c:v>-369.51049999999998</c:v>
                </c:pt>
                <c:pt idx="477">
                  <c:v>-369.50849999999997</c:v>
                </c:pt>
                <c:pt idx="478">
                  <c:v>-369.50649999999996</c:v>
                </c:pt>
                <c:pt idx="479">
                  <c:v>-369.50449999999995</c:v>
                </c:pt>
                <c:pt idx="480">
                  <c:v>-369.5025</c:v>
                </c:pt>
                <c:pt idx="481">
                  <c:v>-369.50049999999999</c:v>
                </c:pt>
                <c:pt idx="482">
                  <c:v>-369.49849999999998</c:v>
                </c:pt>
                <c:pt idx="483">
                  <c:v>-369.49649999999997</c:v>
                </c:pt>
                <c:pt idx="484">
                  <c:v>-369.49449999999996</c:v>
                </c:pt>
                <c:pt idx="485">
                  <c:v>-369.49249999999995</c:v>
                </c:pt>
                <c:pt idx="486">
                  <c:v>-369.4905</c:v>
                </c:pt>
                <c:pt idx="487">
                  <c:v>-369.48849999999999</c:v>
                </c:pt>
                <c:pt idx="488">
                  <c:v>-369.48649999999998</c:v>
                </c:pt>
                <c:pt idx="489">
                  <c:v>-369.48449999999997</c:v>
                </c:pt>
                <c:pt idx="490">
                  <c:v>-369.48249999999996</c:v>
                </c:pt>
                <c:pt idx="491">
                  <c:v>-369.48049999999995</c:v>
                </c:pt>
                <c:pt idx="492">
                  <c:v>-369.4785</c:v>
                </c:pt>
                <c:pt idx="493">
                  <c:v>-369.47649999999999</c:v>
                </c:pt>
                <c:pt idx="494">
                  <c:v>-369.47449999999998</c:v>
                </c:pt>
                <c:pt idx="495">
                  <c:v>-369.47249999999997</c:v>
                </c:pt>
                <c:pt idx="496">
                  <c:v>-369.47049999999996</c:v>
                </c:pt>
                <c:pt idx="497">
                  <c:v>-369.46849999999995</c:v>
                </c:pt>
                <c:pt idx="498">
                  <c:v>-369.4665</c:v>
                </c:pt>
                <c:pt idx="499">
                  <c:v>-369.46449999999999</c:v>
                </c:pt>
                <c:pt idx="500">
                  <c:v>-369.46249999999998</c:v>
                </c:pt>
                <c:pt idx="501">
                  <c:v>-369.46049999999997</c:v>
                </c:pt>
                <c:pt idx="502">
                  <c:v>-369.45849999999996</c:v>
                </c:pt>
                <c:pt idx="503">
                  <c:v>-369.45650000000001</c:v>
                </c:pt>
                <c:pt idx="504">
                  <c:v>-369.4545</c:v>
                </c:pt>
                <c:pt idx="505">
                  <c:v>-369.45249999999999</c:v>
                </c:pt>
                <c:pt idx="506">
                  <c:v>-369.45049999999998</c:v>
                </c:pt>
                <c:pt idx="507">
                  <c:v>-369.44849999999997</c:v>
                </c:pt>
                <c:pt idx="508">
                  <c:v>-369.44649999999996</c:v>
                </c:pt>
                <c:pt idx="509">
                  <c:v>-369.44450000000001</c:v>
                </c:pt>
                <c:pt idx="510">
                  <c:v>-369.4425</c:v>
                </c:pt>
                <c:pt idx="511">
                  <c:v>-369.44049999999999</c:v>
                </c:pt>
                <c:pt idx="512">
                  <c:v>-369.43849999999998</c:v>
                </c:pt>
                <c:pt idx="513">
                  <c:v>-369.43649999999997</c:v>
                </c:pt>
                <c:pt idx="514">
                  <c:v>-369.43449999999996</c:v>
                </c:pt>
                <c:pt idx="515">
                  <c:v>-369.4325</c:v>
                </c:pt>
                <c:pt idx="516">
                  <c:v>-369.43049999999999</c:v>
                </c:pt>
                <c:pt idx="517">
                  <c:v>-369.42849999999999</c:v>
                </c:pt>
                <c:pt idx="518">
                  <c:v>-369.42649999999998</c:v>
                </c:pt>
                <c:pt idx="519">
                  <c:v>-369.42449999999997</c:v>
                </c:pt>
                <c:pt idx="520">
                  <c:v>-369.42249999999996</c:v>
                </c:pt>
                <c:pt idx="521">
                  <c:v>-369.4205</c:v>
                </c:pt>
                <c:pt idx="522">
                  <c:v>-369.41849999999999</c:v>
                </c:pt>
                <c:pt idx="523">
                  <c:v>-369.41649999999998</c:v>
                </c:pt>
                <c:pt idx="524">
                  <c:v>-369.41449999999998</c:v>
                </c:pt>
                <c:pt idx="525">
                  <c:v>-369.41249999999997</c:v>
                </c:pt>
                <c:pt idx="526">
                  <c:v>-369.41049999999996</c:v>
                </c:pt>
                <c:pt idx="527">
                  <c:v>-369.4085</c:v>
                </c:pt>
                <c:pt idx="528">
                  <c:v>-369.40649999999999</c:v>
                </c:pt>
                <c:pt idx="529">
                  <c:v>-369.40449999999998</c:v>
                </c:pt>
                <c:pt idx="530">
                  <c:v>-369.40249999999997</c:v>
                </c:pt>
                <c:pt idx="531">
                  <c:v>-369.40049999999997</c:v>
                </c:pt>
                <c:pt idx="532">
                  <c:v>-369.39849999999996</c:v>
                </c:pt>
                <c:pt idx="533">
                  <c:v>-369.3965</c:v>
                </c:pt>
                <c:pt idx="534">
                  <c:v>-369.39449999999999</c:v>
                </c:pt>
                <c:pt idx="535">
                  <c:v>-369.39249999999998</c:v>
                </c:pt>
                <c:pt idx="536">
                  <c:v>-369.39049999999997</c:v>
                </c:pt>
                <c:pt idx="537">
                  <c:v>-369.38849999999996</c:v>
                </c:pt>
                <c:pt idx="538">
                  <c:v>-369.38649999999996</c:v>
                </c:pt>
                <c:pt idx="539">
                  <c:v>-369.3845</c:v>
                </c:pt>
                <c:pt idx="540">
                  <c:v>-369.38249999999999</c:v>
                </c:pt>
                <c:pt idx="541">
                  <c:v>-369.38049999999998</c:v>
                </c:pt>
                <c:pt idx="542">
                  <c:v>-369.37849999999997</c:v>
                </c:pt>
                <c:pt idx="543">
                  <c:v>-369.37649999999996</c:v>
                </c:pt>
                <c:pt idx="544">
                  <c:v>-369.37449999999995</c:v>
                </c:pt>
                <c:pt idx="545">
                  <c:v>-369.3725</c:v>
                </c:pt>
                <c:pt idx="546">
                  <c:v>-369.37049999999999</c:v>
                </c:pt>
                <c:pt idx="547">
                  <c:v>-369.36849999999998</c:v>
                </c:pt>
                <c:pt idx="548">
                  <c:v>-369.36649999999997</c:v>
                </c:pt>
                <c:pt idx="549">
                  <c:v>-369.36449999999996</c:v>
                </c:pt>
                <c:pt idx="550">
                  <c:v>-369.36249999999995</c:v>
                </c:pt>
                <c:pt idx="551">
                  <c:v>-369.3605</c:v>
                </c:pt>
                <c:pt idx="552">
                  <c:v>-369.35849999999999</c:v>
                </c:pt>
                <c:pt idx="553">
                  <c:v>-369.35649999999998</c:v>
                </c:pt>
                <c:pt idx="554">
                  <c:v>-369.35449999999997</c:v>
                </c:pt>
                <c:pt idx="555">
                  <c:v>-369.35249999999996</c:v>
                </c:pt>
                <c:pt idx="556">
                  <c:v>-369.35049999999995</c:v>
                </c:pt>
                <c:pt idx="557">
                  <c:v>-369.3485</c:v>
                </c:pt>
                <c:pt idx="558">
                  <c:v>-369.34649999999999</c:v>
                </c:pt>
                <c:pt idx="559">
                  <c:v>-369.34449999999998</c:v>
                </c:pt>
                <c:pt idx="560">
                  <c:v>-369.34249999999997</c:v>
                </c:pt>
                <c:pt idx="561">
                  <c:v>-369.34049999999996</c:v>
                </c:pt>
                <c:pt idx="562">
                  <c:v>-369.33849999999995</c:v>
                </c:pt>
                <c:pt idx="563">
                  <c:v>-369.3365</c:v>
                </c:pt>
                <c:pt idx="564">
                  <c:v>-369.33449999999999</c:v>
                </c:pt>
                <c:pt idx="565">
                  <c:v>-369.33249999999998</c:v>
                </c:pt>
                <c:pt idx="566">
                  <c:v>-369.33049999999997</c:v>
                </c:pt>
                <c:pt idx="567">
                  <c:v>-369.32849999999996</c:v>
                </c:pt>
                <c:pt idx="568">
                  <c:v>-369.32649999999995</c:v>
                </c:pt>
                <c:pt idx="569">
                  <c:v>-369.3245</c:v>
                </c:pt>
                <c:pt idx="570">
                  <c:v>-369.32249999999999</c:v>
                </c:pt>
                <c:pt idx="571">
                  <c:v>-369.32049999999998</c:v>
                </c:pt>
                <c:pt idx="572">
                  <c:v>-369.31849999999997</c:v>
                </c:pt>
                <c:pt idx="573">
                  <c:v>-369.31649999999996</c:v>
                </c:pt>
                <c:pt idx="574">
                  <c:v>-369.31449999999995</c:v>
                </c:pt>
                <c:pt idx="575">
                  <c:v>-369.3125</c:v>
                </c:pt>
                <c:pt idx="576">
                  <c:v>-369.31049999999999</c:v>
                </c:pt>
                <c:pt idx="577">
                  <c:v>-369.30849999999998</c:v>
                </c:pt>
                <c:pt idx="578">
                  <c:v>-369.30649999999997</c:v>
                </c:pt>
                <c:pt idx="579">
                  <c:v>-369.30449999999996</c:v>
                </c:pt>
                <c:pt idx="580">
                  <c:v>-369.30249999999995</c:v>
                </c:pt>
                <c:pt idx="581">
                  <c:v>-369.3005</c:v>
                </c:pt>
                <c:pt idx="582">
                  <c:v>-369.29849999999999</c:v>
                </c:pt>
                <c:pt idx="583">
                  <c:v>-369.29649999999998</c:v>
                </c:pt>
                <c:pt idx="584">
                  <c:v>-369.29449999999997</c:v>
                </c:pt>
                <c:pt idx="585">
                  <c:v>-369.29249999999996</c:v>
                </c:pt>
                <c:pt idx="586">
                  <c:v>-369.29049999999995</c:v>
                </c:pt>
                <c:pt idx="587">
                  <c:v>-369.2885</c:v>
                </c:pt>
                <c:pt idx="588">
                  <c:v>-369.28649999999999</c:v>
                </c:pt>
                <c:pt idx="589">
                  <c:v>-369.28449999999998</c:v>
                </c:pt>
                <c:pt idx="590">
                  <c:v>-369.28249999999997</c:v>
                </c:pt>
                <c:pt idx="591">
                  <c:v>-369.28049999999996</c:v>
                </c:pt>
                <c:pt idx="592">
                  <c:v>-369.27849999999995</c:v>
                </c:pt>
                <c:pt idx="593">
                  <c:v>-369.2765</c:v>
                </c:pt>
                <c:pt idx="594">
                  <c:v>-369.27449999999999</c:v>
                </c:pt>
                <c:pt idx="595">
                  <c:v>-369.27249999999998</c:v>
                </c:pt>
                <c:pt idx="596">
                  <c:v>-369.27049999999997</c:v>
                </c:pt>
                <c:pt idx="597">
                  <c:v>-369.26849999999996</c:v>
                </c:pt>
                <c:pt idx="598">
                  <c:v>-369.26649999999995</c:v>
                </c:pt>
                <c:pt idx="599">
                  <c:v>-369.2645</c:v>
                </c:pt>
                <c:pt idx="600">
                  <c:v>-369.26249999999999</c:v>
                </c:pt>
                <c:pt idx="601">
                  <c:v>-369.26049999999998</c:v>
                </c:pt>
                <c:pt idx="602">
                  <c:v>-369.25849999999997</c:v>
                </c:pt>
                <c:pt idx="603">
                  <c:v>-369.25649999999996</c:v>
                </c:pt>
                <c:pt idx="604">
                  <c:v>-369.25449999999995</c:v>
                </c:pt>
                <c:pt idx="605">
                  <c:v>-369.2525</c:v>
                </c:pt>
                <c:pt idx="606">
                  <c:v>-369.25049999999999</c:v>
                </c:pt>
                <c:pt idx="607">
                  <c:v>-369.24849999999998</c:v>
                </c:pt>
                <c:pt idx="608">
                  <c:v>-369.24649999999997</c:v>
                </c:pt>
                <c:pt idx="609">
                  <c:v>-369.24449999999996</c:v>
                </c:pt>
                <c:pt idx="610">
                  <c:v>-369.24249999999995</c:v>
                </c:pt>
                <c:pt idx="611">
                  <c:v>-369.2405</c:v>
                </c:pt>
                <c:pt idx="612">
                  <c:v>-369.23849999999999</c:v>
                </c:pt>
                <c:pt idx="613">
                  <c:v>-369.23649999999998</c:v>
                </c:pt>
                <c:pt idx="614">
                  <c:v>-369.23449999999997</c:v>
                </c:pt>
                <c:pt idx="615">
                  <c:v>-369.23249999999996</c:v>
                </c:pt>
                <c:pt idx="616">
                  <c:v>-369.23049999999995</c:v>
                </c:pt>
                <c:pt idx="617">
                  <c:v>-369.2285</c:v>
                </c:pt>
                <c:pt idx="618">
                  <c:v>-369.22649999999999</c:v>
                </c:pt>
                <c:pt idx="619">
                  <c:v>-369.22449999999998</c:v>
                </c:pt>
                <c:pt idx="620">
                  <c:v>-369.22249999999997</c:v>
                </c:pt>
                <c:pt idx="621">
                  <c:v>-369.22049999999996</c:v>
                </c:pt>
                <c:pt idx="622">
                  <c:v>-369.21849999999995</c:v>
                </c:pt>
                <c:pt idx="623">
                  <c:v>-369.2165</c:v>
                </c:pt>
                <c:pt idx="624">
                  <c:v>-369.21449999999999</c:v>
                </c:pt>
                <c:pt idx="625">
                  <c:v>-369.21249999999998</c:v>
                </c:pt>
                <c:pt idx="626">
                  <c:v>-369.21049999999997</c:v>
                </c:pt>
                <c:pt idx="627">
                  <c:v>-369.20849999999996</c:v>
                </c:pt>
                <c:pt idx="628">
                  <c:v>-369.20650000000001</c:v>
                </c:pt>
                <c:pt idx="629">
                  <c:v>-369.2045</c:v>
                </c:pt>
                <c:pt idx="630">
                  <c:v>-369.20249999999999</c:v>
                </c:pt>
                <c:pt idx="631">
                  <c:v>-369.20049999999998</c:v>
                </c:pt>
                <c:pt idx="632">
                  <c:v>-369.19849999999997</c:v>
                </c:pt>
                <c:pt idx="633">
                  <c:v>-369.19649999999996</c:v>
                </c:pt>
                <c:pt idx="634">
                  <c:v>-369.19450000000001</c:v>
                </c:pt>
                <c:pt idx="635">
                  <c:v>-369.1925</c:v>
                </c:pt>
                <c:pt idx="636">
                  <c:v>-369.19049999999999</c:v>
                </c:pt>
                <c:pt idx="637">
                  <c:v>-369.18849999999998</c:v>
                </c:pt>
                <c:pt idx="638">
                  <c:v>-369.18649999999997</c:v>
                </c:pt>
                <c:pt idx="639">
                  <c:v>-369.18449999999996</c:v>
                </c:pt>
                <c:pt idx="640">
                  <c:v>-369.1825</c:v>
                </c:pt>
                <c:pt idx="641">
                  <c:v>-369.18049999999999</c:v>
                </c:pt>
                <c:pt idx="642">
                  <c:v>-369.17849999999999</c:v>
                </c:pt>
                <c:pt idx="643">
                  <c:v>-369.17649999999998</c:v>
                </c:pt>
                <c:pt idx="644">
                  <c:v>-369.17449999999997</c:v>
                </c:pt>
                <c:pt idx="645">
                  <c:v>-369.17249999999996</c:v>
                </c:pt>
                <c:pt idx="646">
                  <c:v>-369.1705</c:v>
                </c:pt>
                <c:pt idx="647">
                  <c:v>-369.16849999999999</c:v>
                </c:pt>
                <c:pt idx="648">
                  <c:v>-369.16649999999998</c:v>
                </c:pt>
                <c:pt idx="649">
                  <c:v>-369.16449999999998</c:v>
                </c:pt>
                <c:pt idx="650">
                  <c:v>-369.16249999999997</c:v>
                </c:pt>
                <c:pt idx="651">
                  <c:v>-369.16049999999996</c:v>
                </c:pt>
                <c:pt idx="652">
                  <c:v>-369.1585</c:v>
                </c:pt>
                <c:pt idx="653">
                  <c:v>-369.15649999999999</c:v>
                </c:pt>
                <c:pt idx="654">
                  <c:v>-369.15449999999998</c:v>
                </c:pt>
                <c:pt idx="655">
                  <c:v>-369.15249999999997</c:v>
                </c:pt>
                <c:pt idx="656">
                  <c:v>-369.15049999999997</c:v>
                </c:pt>
                <c:pt idx="657">
                  <c:v>-369.14849999999996</c:v>
                </c:pt>
                <c:pt idx="658">
                  <c:v>-369.1465</c:v>
                </c:pt>
                <c:pt idx="659">
                  <c:v>-369.14449999999999</c:v>
                </c:pt>
                <c:pt idx="660">
                  <c:v>-369.14249999999998</c:v>
                </c:pt>
                <c:pt idx="661">
                  <c:v>-369.14049999999997</c:v>
                </c:pt>
                <c:pt idx="662">
                  <c:v>-369.13849999999996</c:v>
                </c:pt>
                <c:pt idx="663">
                  <c:v>-369.13649999999996</c:v>
                </c:pt>
                <c:pt idx="664">
                  <c:v>-369.1345</c:v>
                </c:pt>
                <c:pt idx="665">
                  <c:v>-369.13249999999999</c:v>
                </c:pt>
                <c:pt idx="666">
                  <c:v>-369.13049999999998</c:v>
                </c:pt>
                <c:pt idx="667">
                  <c:v>-369.12849999999997</c:v>
                </c:pt>
                <c:pt idx="668">
                  <c:v>-369.12649999999996</c:v>
                </c:pt>
                <c:pt idx="669">
                  <c:v>-369.12449999999995</c:v>
                </c:pt>
                <c:pt idx="670">
                  <c:v>-369.1225</c:v>
                </c:pt>
                <c:pt idx="671">
                  <c:v>-369.12049999999999</c:v>
                </c:pt>
                <c:pt idx="672">
                  <c:v>-369.11849999999998</c:v>
                </c:pt>
                <c:pt idx="673">
                  <c:v>-369.11649999999997</c:v>
                </c:pt>
                <c:pt idx="674">
                  <c:v>-369.11449999999996</c:v>
                </c:pt>
                <c:pt idx="675">
                  <c:v>-369.11249999999995</c:v>
                </c:pt>
                <c:pt idx="676">
                  <c:v>-369.1105</c:v>
                </c:pt>
                <c:pt idx="677">
                  <c:v>-369.10849999999999</c:v>
                </c:pt>
                <c:pt idx="678">
                  <c:v>-369.10649999999998</c:v>
                </c:pt>
                <c:pt idx="679">
                  <c:v>-369.10449999999997</c:v>
                </c:pt>
                <c:pt idx="680">
                  <c:v>-369.10249999999996</c:v>
                </c:pt>
                <c:pt idx="681">
                  <c:v>-369.10049999999995</c:v>
                </c:pt>
                <c:pt idx="682">
                  <c:v>-369.0985</c:v>
                </c:pt>
                <c:pt idx="683">
                  <c:v>-369.09649999999999</c:v>
                </c:pt>
                <c:pt idx="684">
                  <c:v>-369.09449999999998</c:v>
                </c:pt>
                <c:pt idx="685">
                  <c:v>-369.09249999999997</c:v>
                </c:pt>
                <c:pt idx="686">
                  <c:v>-369.09049999999996</c:v>
                </c:pt>
                <c:pt idx="687">
                  <c:v>-369.08849999999995</c:v>
                </c:pt>
                <c:pt idx="688">
                  <c:v>-369.0865</c:v>
                </c:pt>
                <c:pt idx="689">
                  <c:v>-369.08449999999999</c:v>
                </c:pt>
                <c:pt idx="690">
                  <c:v>-369.08249999999998</c:v>
                </c:pt>
                <c:pt idx="691">
                  <c:v>-369.08049999999997</c:v>
                </c:pt>
                <c:pt idx="692">
                  <c:v>-369.07849999999996</c:v>
                </c:pt>
                <c:pt idx="693">
                  <c:v>-369.07649999999995</c:v>
                </c:pt>
                <c:pt idx="694">
                  <c:v>-369.0745</c:v>
                </c:pt>
                <c:pt idx="695">
                  <c:v>-369.07249999999999</c:v>
                </c:pt>
                <c:pt idx="696">
                  <c:v>-369.07049999999998</c:v>
                </c:pt>
                <c:pt idx="697">
                  <c:v>-369.06849999999997</c:v>
                </c:pt>
                <c:pt idx="698">
                  <c:v>-369.06649999999996</c:v>
                </c:pt>
                <c:pt idx="699">
                  <c:v>-369.06449999999995</c:v>
                </c:pt>
                <c:pt idx="700">
                  <c:v>-369.0625</c:v>
                </c:pt>
                <c:pt idx="701">
                  <c:v>-369.06049999999999</c:v>
                </c:pt>
                <c:pt idx="702">
                  <c:v>-369.05849999999998</c:v>
                </c:pt>
                <c:pt idx="703">
                  <c:v>-369.05649999999997</c:v>
                </c:pt>
                <c:pt idx="704">
                  <c:v>-369.05449999999996</c:v>
                </c:pt>
                <c:pt idx="705">
                  <c:v>-369.05249999999995</c:v>
                </c:pt>
                <c:pt idx="706">
                  <c:v>-369.0505</c:v>
                </c:pt>
                <c:pt idx="707">
                  <c:v>-369.04849999999999</c:v>
                </c:pt>
                <c:pt idx="708">
                  <c:v>-369.04649999999998</c:v>
                </c:pt>
                <c:pt idx="709">
                  <c:v>-369.04449999999997</c:v>
                </c:pt>
                <c:pt idx="710">
                  <c:v>-369.04249999999996</c:v>
                </c:pt>
                <c:pt idx="711">
                  <c:v>-369.04049999999995</c:v>
                </c:pt>
                <c:pt idx="712">
                  <c:v>-369.0385</c:v>
                </c:pt>
                <c:pt idx="713">
                  <c:v>-369.03649999999999</c:v>
                </c:pt>
                <c:pt idx="714">
                  <c:v>-369.03449999999998</c:v>
                </c:pt>
                <c:pt idx="715">
                  <c:v>-369.03249999999997</c:v>
                </c:pt>
                <c:pt idx="716">
                  <c:v>-369.03049999999996</c:v>
                </c:pt>
                <c:pt idx="717">
                  <c:v>-369.02849999999995</c:v>
                </c:pt>
                <c:pt idx="718">
                  <c:v>-369.0265</c:v>
                </c:pt>
                <c:pt idx="719">
                  <c:v>-369.02449999999999</c:v>
                </c:pt>
                <c:pt idx="720">
                  <c:v>-369.02249999999998</c:v>
                </c:pt>
                <c:pt idx="721">
                  <c:v>-369.02049999999997</c:v>
                </c:pt>
                <c:pt idx="722">
                  <c:v>-369.01849999999996</c:v>
                </c:pt>
                <c:pt idx="723">
                  <c:v>-369.01649999999995</c:v>
                </c:pt>
                <c:pt idx="724">
                  <c:v>-369.0145</c:v>
                </c:pt>
                <c:pt idx="725">
                  <c:v>-369.01249999999999</c:v>
                </c:pt>
                <c:pt idx="726">
                  <c:v>-369.01049999999998</c:v>
                </c:pt>
                <c:pt idx="727">
                  <c:v>-369.00849999999997</c:v>
                </c:pt>
                <c:pt idx="728">
                  <c:v>-369.00649999999996</c:v>
                </c:pt>
                <c:pt idx="729">
                  <c:v>-369.00449999999995</c:v>
                </c:pt>
                <c:pt idx="730">
                  <c:v>-369.0025</c:v>
                </c:pt>
                <c:pt idx="731">
                  <c:v>-369.00049999999999</c:v>
                </c:pt>
                <c:pt idx="732">
                  <c:v>-368.99849999999998</c:v>
                </c:pt>
                <c:pt idx="733">
                  <c:v>-368.99649999999997</c:v>
                </c:pt>
                <c:pt idx="734">
                  <c:v>-368.99449999999996</c:v>
                </c:pt>
                <c:pt idx="735">
                  <c:v>-368.99249999999995</c:v>
                </c:pt>
                <c:pt idx="736">
                  <c:v>-368.9905</c:v>
                </c:pt>
                <c:pt idx="737">
                  <c:v>-368.98849999999999</c:v>
                </c:pt>
                <c:pt idx="738">
                  <c:v>-368.98649999999998</c:v>
                </c:pt>
                <c:pt idx="739">
                  <c:v>-368.98449999999997</c:v>
                </c:pt>
                <c:pt idx="740">
                  <c:v>-368.98249999999996</c:v>
                </c:pt>
                <c:pt idx="741">
                  <c:v>-368.98049999999995</c:v>
                </c:pt>
                <c:pt idx="742">
                  <c:v>-368.9785</c:v>
                </c:pt>
                <c:pt idx="743">
                  <c:v>-368.97649999999999</c:v>
                </c:pt>
                <c:pt idx="744">
                  <c:v>-368.97449999999998</c:v>
                </c:pt>
                <c:pt idx="745">
                  <c:v>-368.97249999999997</c:v>
                </c:pt>
                <c:pt idx="746">
                  <c:v>-368.97049999999996</c:v>
                </c:pt>
                <c:pt idx="747">
                  <c:v>-368.96849999999995</c:v>
                </c:pt>
                <c:pt idx="748">
                  <c:v>-368.9665</c:v>
                </c:pt>
                <c:pt idx="749">
                  <c:v>-368.96449999999999</c:v>
                </c:pt>
                <c:pt idx="750">
                  <c:v>-368.96249999999998</c:v>
                </c:pt>
                <c:pt idx="751">
                  <c:v>-368.96049999999997</c:v>
                </c:pt>
                <c:pt idx="752">
                  <c:v>-368.95849999999996</c:v>
                </c:pt>
                <c:pt idx="753">
                  <c:v>-368.95650000000001</c:v>
                </c:pt>
                <c:pt idx="754">
                  <c:v>-368.9545</c:v>
                </c:pt>
                <c:pt idx="755">
                  <c:v>-368.95249999999999</c:v>
                </c:pt>
                <c:pt idx="756">
                  <c:v>-368.95049999999998</c:v>
                </c:pt>
                <c:pt idx="757">
                  <c:v>-368.94849999999997</c:v>
                </c:pt>
                <c:pt idx="758">
                  <c:v>-368.94649999999996</c:v>
                </c:pt>
                <c:pt idx="759">
                  <c:v>-368.94450000000001</c:v>
                </c:pt>
                <c:pt idx="760">
                  <c:v>-368.9425</c:v>
                </c:pt>
                <c:pt idx="761">
                  <c:v>-368.94049999999999</c:v>
                </c:pt>
                <c:pt idx="762">
                  <c:v>-368.93849999999998</c:v>
                </c:pt>
                <c:pt idx="763">
                  <c:v>-368.93649999999997</c:v>
                </c:pt>
                <c:pt idx="764">
                  <c:v>-368.93449999999996</c:v>
                </c:pt>
                <c:pt idx="765">
                  <c:v>-368.9325</c:v>
                </c:pt>
                <c:pt idx="766">
                  <c:v>-368.93049999999999</c:v>
                </c:pt>
                <c:pt idx="767">
                  <c:v>-368.92849999999999</c:v>
                </c:pt>
                <c:pt idx="768">
                  <c:v>-368.92649999999998</c:v>
                </c:pt>
                <c:pt idx="769">
                  <c:v>-368.92449999999997</c:v>
                </c:pt>
                <c:pt idx="770">
                  <c:v>-368.92249999999996</c:v>
                </c:pt>
                <c:pt idx="771">
                  <c:v>-368.9205</c:v>
                </c:pt>
                <c:pt idx="772">
                  <c:v>-368.91849999999999</c:v>
                </c:pt>
                <c:pt idx="773">
                  <c:v>-368.91649999999998</c:v>
                </c:pt>
                <c:pt idx="774">
                  <c:v>-368.91449999999998</c:v>
                </c:pt>
                <c:pt idx="775">
                  <c:v>-368.91249999999997</c:v>
                </c:pt>
                <c:pt idx="776">
                  <c:v>-368.91049999999996</c:v>
                </c:pt>
                <c:pt idx="777">
                  <c:v>-368.9085</c:v>
                </c:pt>
                <c:pt idx="778">
                  <c:v>-368.90649999999999</c:v>
                </c:pt>
                <c:pt idx="779">
                  <c:v>-368.90449999999998</c:v>
                </c:pt>
                <c:pt idx="780">
                  <c:v>-368.90249999999997</c:v>
                </c:pt>
                <c:pt idx="781">
                  <c:v>-368.90049999999997</c:v>
                </c:pt>
                <c:pt idx="782">
                  <c:v>-368.89849999999996</c:v>
                </c:pt>
                <c:pt idx="783">
                  <c:v>-368.8965</c:v>
                </c:pt>
                <c:pt idx="784">
                  <c:v>-368.89449999999999</c:v>
                </c:pt>
                <c:pt idx="785">
                  <c:v>-368.89249999999998</c:v>
                </c:pt>
                <c:pt idx="786">
                  <c:v>-368.89049999999997</c:v>
                </c:pt>
                <c:pt idx="787">
                  <c:v>-368.88849999999996</c:v>
                </c:pt>
                <c:pt idx="788">
                  <c:v>-368.88649999999996</c:v>
                </c:pt>
                <c:pt idx="789">
                  <c:v>-368.8845</c:v>
                </c:pt>
                <c:pt idx="790">
                  <c:v>-368.88249999999999</c:v>
                </c:pt>
                <c:pt idx="791">
                  <c:v>-368.88049999999998</c:v>
                </c:pt>
                <c:pt idx="792">
                  <c:v>-368.87849999999997</c:v>
                </c:pt>
                <c:pt idx="793">
                  <c:v>-368.87649999999996</c:v>
                </c:pt>
                <c:pt idx="794">
                  <c:v>-368.87449999999995</c:v>
                </c:pt>
                <c:pt idx="795">
                  <c:v>-368.8725</c:v>
                </c:pt>
                <c:pt idx="796">
                  <c:v>-368.87049999999999</c:v>
                </c:pt>
                <c:pt idx="797">
                  <c:v>-368.86849999999998</c:v>
                </c:pt>
                <c:pt idx="798">
                  <c:v>-368.86649999999997</c:v>
                </c:pt>
                <c:pt idx="799">
                  <c:v>-368.86449999999996</c:v>
                </c:pt>
                <c:pt idx="800">
                  <c:v>-368.86249999999995</c:v>
                </c:pt>
                <c:pt idx="801">
                  <c:v>-368.8605</c:v>
                </c:pt>
                <c:pt idx="802">
                  <c:v>-368.85849999999999</c:v>
                </c:pt>
                <c:pt idx="803">
                  <c:v>-368.85649999999998</c:v>
                </c:pt>
                <c:pt idx="804">
                  <c:v>-368.85449999999997</c:v>
                </c:pt>
                <c:pt idx="805">
                  <c:v>-368.85249999999996</c:v>
                </c:pt>
                <c:pt idx="806">
                  <c:v>-368.85049999999995</c:v>
                </c:pt>
                <c:pt idx="807">
                  <c:v>-368.8485</c:v>
                </c:pt>
                <c:pt idx="808">
                  <c:v>-368.84649999999999</c:v>
                </c:pt>
                <c:pt idx="809">
                  <c:v>-368.84449999999998</c:v>
                </c:pt>
                <c:pt idx="810">
                  <c:v>-368.84249999999997</c:v>
                </c:pt>
                <c:pt idx="811">
                  <c:v>-368.84049999999996</c:v>
                </c:pt>
                <c:pt idx="812">
                  <c:v>-368.83849999999995</c:v>
                </c:pt>
                <c:pt idx="813">
                  <c:v>-368.8365</c:v>
                </c:pt>
                <c:pt idx="814">
                  <c:v>-368.83449999999999</c:v>
                </c:pt>
                <c:pt idx="815">
                  <c:v>-368.83249999999998</c:v>
                </c:pt>
                <c:pt idx="816">
                  <c:v>-368.83049999999997</c:v>
                </c:pt>
                <c:pt idx="817">
                  <c:v>-368.82849999999996</c:v>
                </c:pt>
                <c:pt idx="818">
                  <c:v>-368.82649999999995</c:v>
                </c:pt>
                <c:pt idx="819">
                  <c:v>-368.8245</c:v>
                </c:pt>
                <c:pt idx="820">
                  <c:v>-368.82249999999999</c:v>
                </c:pt>
                <c:pt idx="821">
                  <c:v>-368.82049999999998</c:v>
                </c:pt>
                <c:pt idx="822">
                  <c:v>-368.81849999999997</c:v>
                </c:pt>
                <c:pt idx="823">
                  <c:v>-368.81649999999996</c:v>
                </c:pt>
                <c:pt idx="824">
                  <c:v>-368.81449999999995</c:v>
                </c:pt>
                <c:pt idx="825">
                  <c:v>-368.8125</c:v>
                </c:pt>
                <c:pt idx="826">
                  <c:v>-368.81049999999999</c:v>
                </c:pt>
                <c:pt idx="827">
                  <c:v>-368.80849999999998</c:v>
                </c:pt>
                <c:pt idx="828">
                  <c:v>-368.80649999999997</c:v>
                </c:pt>
                <c:pt idx="829">
                  <c:v>-368.80449999999996</c:v>
                </c:pt>
                <c:pt idx="830">
                  <c:v>-368.80249999999995</c:v>
                </c:pt>
                <c:pt idx="831">
                  <c:v>-368.8005</c:v>
                </c:pt>
                <c:pt idx="832">
                  <c:v>-368.79849999999999</c:v>
                </c:pt>
                <c:pt idx="833">
                  <c:v>-368.79649999999998</c:v>
                </c:pt>
                <c:pt idx="834">
                  <c:v>-368.79449999999997</c:v>
                </c:pt>
                <c:pt idx="835">
                  <c:v>-368.79249999999996</c:v>
                </c:pt>
                <c:pt idx="836">
                  <c:v>-368.79049999999995</c:v>
                </c:pt>
                <c:pt idx="837">
                  <c:v>-368.7885</c:v>
                </c:pt>
                <c:pt idx="838">
                  <c:v>-368.78649999999999</c:v>
                </c:pt>
                <c:pt idx="839">
                  <c:v>-368.78449999999998</c:v>
                </c:pt>
                <c:pt idx="840">
                  <c:v>-368.78249999999997</c:v>
                </c:pt>
                <c:pt idx="841">
                  <c:v>-368.78049999999996</c:v>
                </c:pt>
                <c:pt idx="842">
                  <c:v>-368.77849999999995</c:v>
                </c:pt>
                <c:pt idx="843">
                  <c:v>-368.7765</c:v>
                </c:pt>
                <c:pt idx="844">
                  <c:v>-368.77449999999999</c:v>
                </c:pt>
                <c:pt idx="845">
                  <c:v>-368.77249999999998</c:v>
                </c:pt>
                <c:pt idx="846">
                  <c:v>-368.77049999999997</c:v>
                </c:pt>
                <c:pt idx="847">
                  <c:v>-368.76849999999996</c:v>
                </c:pt>
                <c:pt idx="848">
                  <c:v>-368.76649999999995</c:v>
                </c:pt>
                <c:pt idx="849">
                  <c:v>-368.7645</c:v>
                </c:pt>
                <c:pt idx="850">
                  <c:v>-368.76249999999999</c:v>
                </c:pt>
                <c:pt idx="851">
                  <c:v>-368.76049999999998</c:v>
                </c:pt>
                <c:pt idx="852">
                  <c:v>-368.75849999999997</c:v>
                </c:pt>
                <c:pt idx="853">
                  <c:v>-368.75649999999996</c:v>
                </c:pt>
                <c:pt idx="854">
                  <c:v>-368.75449999999995</c:v>
                </c:pt>
                <c:pt idx="855">
                  <c:v>-368.7525</c:v>
                </c:pt>
                <c:pt idx="856">
                  <c:v>-368.75049999999999</c:v>
                </c:pt>
                <c:pt idx="857">
                  <c:v>-368.74849999999998</c:v>
                </c:pt>
                <c:pt idx="858">
                  <c:v>-368.74649999999997</c:v>
                </c:pt>
                <c:pt idx="859">
                  <c:v>-368.74449999999996</c:v>
                </c:pt>
                <c:pt idx="860">
                  <c:v>-368.74249999999995</c:v>
                </c:pt>
                <c:pt idx="861">
                  <c:v>-368.7405</c:v>
                </c:pt>
                <c:pt idx="862">
                  <c:v>-368.73849999999999</c:v>
                </c:pt>
                <c:pt idx="863">
                  <c:v>-368.73649999999998</c:v>
                </c:pt>
                <c:pt idx="864">
                  <c:v>-368.73449999999997</c:v>
                </c:pt>
                <c:pt idx="865">
                  <c:v>-368.73249999999996</c:v>
                </c:pt>
                <c:pt idx="866">
                  <c:v>-368.73049999999995</c:v>
                </c:pt>
                <c:pt idx="867">
                  <c:v>-368.7285</c:v>
                </c:pt>
                <c:pt idx="868">
                  <c:v>-368.72649999999999</c:v>
                </c:pt>
                <c:pt idx="869">
                  <c:v>-368.72449999999998</c:v>
                </c:pt>
                <c:pt idx="870">
                  <c:v>-368.72249999999997</c:v>
                </c:pt>
                <c:pt idx="871">
                  <c:v>-368.72049999999996</c:v>
                </c:pt>
                <c:pt idx="872">
                  <c:v>-368.71849999999995</c:v>
                </c:pt>
                <c:pt idx="873">
                  <c:v>-368.7165</c:v>
                </c:pt>
                <c:pt idx="874">
                  <c:v>-368.71449999999999</c:v>
                </c:pt>
                <c:pt idx="875">
                  <c:v>-368.71249999999998</c:v>
                </c:pt>
                <c:pt idx="876">
                  <c:v>-368.71049999999997</c:v>
                </c:pt>
                <c:pt idx="877">
                  <c:v>-368.70849999999996</c:v>
                </c:pt>
                <c:pt idx="878">
                  <c:v>-368.70650000000001</c:v>
                </c:pt>
                <c:pt idx="879">
                  <c:v>-368.7045</c:v>
                </c:pt>
                <c:pt idx="880">
                  <c:v>-368.70249999999999</c:v>
                </c:pt>
                <c:pt idx="881">
                  <c:v>-368.70049999999998</c:v>
                </c:pt>
                <c:pt idx="882">
                  <c:v>-368.69849999999997</c:v>
                </c:pt>
                <c:pt idx="883">
                  <c:v>-368.69649999999996</c:v>
                </c:pt>
                <c:pt idx="884">
                  <c:v>-368.69450000000001</c:v>
                </c:pt>
                <c:pt idx="885">
                  <c:v>-368.6925</c:v>
                </c:pt>
                <c:pt idx="886">
                  <c:v>-368.69049999999999</c:v>
                </c:pt>
                <c:pt idx="887">
                  <c:v>-368.68849999999998</c:v>
                </c:pt>
                <c:pt idx="888">
                  <c:v>-368.68649999999997</c:v>
                </c:pt>
                <c:pt idx="889">
                  <c:v>-368.68449999999996</c:v>
                </c:pt>
                <c:pt idx="890">
                  <c:v>-368.6825</c:v>
                </c:pt>
                <c:pt idx="891">
                  <c:v>-368.68049999999999</c:v>
                </c:pt>
                <c:pt idx="892">
                  <c:v>-368.67849999999999</c:v>
                </c:pt>
                <c:pt idx="893">
                  <c:v>-368.67649999999998</c:v>
                </c:pt>
                <c:pt idx="894">
                  <c:v>-368.67449999999997</c:v>
                </c:pt>
                <c:pt idx="895">
                  <c:v>-368.67249999999996</c:v>
                </c:pt>
                <c:pt idx="896">
                  <c:v>-368.6705</c:v>
                </c:pt>
                <c:pt idx="897">
                  <c:v>-368.66849999999999</c:v>
                </c:pt>
                <c:pt idx="898">
                  <c:v>-368.66649999999998</c:v>
                </c:pt>
                <c:pt idx="899">
                  <c:v>-368.66449999999998</c:v>
                </c:pt>
                <c:pt idx="900">
                  <c:v>-368.66249999999997</c:v>
                </c:pt>
                <c:pt idx="901">
                  <c:v>-368.66049999999996</c:v>
                </c:pt>
                <c:pt idx="902">
                  <c:v>-368.6585</c:v>
                </c:pt>
                <c:pt idx="903">
                  <c:v>-368.65649999999999</c:v>
                </c:pt>
                <c:pt idx="904">
                  <c:v>-368.65449999999998</c:v>
                </c:pt>
                <c:pt idx="905">
                  <c:v>-368.65249999999997</c:v>
                </c:pt>
                <c:pt idx="906">
                  <c:v>-368.65049999999997</c:v>
                </c:pt>
                <c:pt idx="907">
                  <c:v>-368.64849999999996</c:v>
                </c:pt>
                <c:pt idx="908">
                  <c:v>-368.6465</c:v>
                </c:pt>
                <c:pt idx="909">
                  <c:v>-368.64449999999999</c:v>
                </c:pt>
                <c:pt idx="910">
                  <c:v>-368.64249999999998</c:v>
                </c:pt>
                <c:pt idx="911">
                  <c:v>-368.64049999999997</c:v>
                </c:pt>
                <c:pt idx="912">
                  <c:v>-368.63849999999996</c:v>
                </c:pt>
                <c:pt idx="913">
                  <c:v>-368.63649999999996</c:v>
                </c:pt>
                <c:pt idx="914">
                  <c:v>-368.6345</c:v>
                </c:pt>
                <c:pt idx="915">
                  <c:v>-368.63249999999999</c:v>
                </c:pt>
                <c:pt idx="916">
                  <c:v>-368.63049999999998</c:v>
                </c:pt>
                <c:pt idx="917">
                  <c:v>-368.62849999999997</c:v>
                </c:pt>
                <c:pt idx="918">
                  <c:v>-368.62649999999996</c:v>
                </c:pt>
                <c:pt idx="919">
                  <c:v>-368.62449999999995</c:v>
                </c:pt>
                <c:pt idx="920">
                  <c:v>-368.6225</c:v>
                </c:pt>
                <c:pt idx="921">
                  <c:v>-368.62049999999999</c:v>
                </c:pt>
                <c:pt idx="922">
                  <c:v>-368.61849999999998</c:v>
                </c:pt>
                <c:pt idx="923">
                  <c:v>-368.61649999999997</c:v>
                </c:pt>
                <c:pt idx="924">
                  <c:v>-368.61449999999996</c:v>
                </c:pt>
                <c:pt idx="925">
                  <c:v>-368.61249999999995</c:v>
                </c:pt>
                <c:pt idx="926">
                  <c:v>-368.6105</c:v>
                </c:pt>
                <c:pt idx="927">
                  <c:v>-368.60849999999999</c:v>
                </c:pt>
                <c:pt idx="928">
                  <c:v>-368.60649999999998</c:v>
                </c:pt>
                <c:pt idx="929">
                  <c:v>-368.60449999999997</c:v>
                </c:pt>
                <c:pt idx="930">
                  <c:v>-368.60249999999996</c:v>
                </c:pt>
                <c:pt idx="931">
                  <c:v>-368.60049999999995</c:v>
                </c:pt>
                <c:pt idx="932">
                  <c:v>-368.5985</c:v>
                </c:pt>
                <c:pt idx="933">
                  <c:v>-368.59649999999999</c:v>
                </c:pt>
                <c:pt idx="934">
                  <c:v>-368.59449999999998</c:v>
                </c:pt>
                <c:pt idx="935">
                  <c:v>-368.59249999999997</c:v>
                </c:pt>
                <c:pt idx="936">
                  <c:v>-368.59049999999996</c:v>
                </c:pt>
                <c:pt idx="937">
                  <c:v>-368.58849999999995</c:v>
                </c:pt>
                <c:pt idx="938">
                  <c:v>-368.5865</c:v>
                </c:pt>
                <c:pt idx="939">
                  <c:v>-368.58449999999999</c:v>
                </c:pt>
                <c:pt idx="940">
                  <c:v>-368.58249999999998</c:v>
                </c:pt>
                <c:pt idx="941">
                  <c:v>-368.58049999999997</c:v>
                </c:pt>
                <c:pt idx="942">
                  <c:v>-368.57849999999996</c:v>
                </c:pt>
                <c:pt idx="943">
                  <c:v>-368.57649999999995</c:v>
                </c:pt>
                <c:pt idx="944">
                  <c:v>-368.5745</c:v>
                </c:pt>
                <c:pt idx="945">
                  <c:v>-368.57249999999999</c:v>
                </c:pt>
                <c:pt idx="946">
                  <c:v>-368.57049999999998</c:v>
                </c:pt>
                <c:pt idx="947">
                  <c:v>-368.56849999999997</c:v>
                </c:pt>
                <c:pt idx="948">
                  <c:v>-368.56649999999996</c:v>
                </c:pt>
                <c:pt idx="949">
                  <c:v>-368.56449999999995</c:v>
                </c:pt>
                <c:pt idx="950">
                  <c:v>-368.5625</c:v>
                </c:pt>
                <c:pt idx="951">
                  <c:v>-368.56049999999999</c:v>
                </c:pt>
                <c:pt idx="952">
                  <c:v>-368.55849999999998</c:v>
                </c:pt>
                <c:pt idx="953">
                  <c:v>-368.55649999999997</c:v>
                </c:pt>
                <c:pt idx="954">
                  <c:v>-368.55449999999996</c:v>
                </c:pt>
                <c:pt idx="955">
                  <c:v>-368.55249999999995</c:v>
                </c:pt>
                <c:pt idx="956">
                  <c:v>-368.5505</c:v>
                </c:pt>
                <c:pt idx="957">
                  <c:v>-368.54849999999999</c:v>
                </c:pt>
                <c:pt idx="958">
                  <c:v>-368.54649999999998</c:v>
                </c:pt>
                <c:pt idx="959">
                  <c:v>-368.54449999999997</c:v>
                </c:pt>
                <c:pt idx="960">
                  <c:v>-368.54249999999996</c:v>
                </c:pt>
                <c:pt idx="961">
                  <c:v>-368.54049999999995</c:v>
                </c:pt>
                <c:pt idx="962">
                  <c:v>-368.5385</c:v>
                </c:pt>
                <c:pt idx="963">
                  <c:v>-368.53649999999999</c:v>
                </c:pt>
                <c:pt idx="964">
                  <c:v>-368.53449999999998</c:v>
                </c:pt>
                <c:pt idx="965">
                  <c:v>-368.53249999999997</c:v>
                </c:pt>
                <c:pt idx="966">
                  <c:v>-368.53049999999996</c:v>
                </c:pt>
                <c:pt idx="967">
                  <c:v>-368.52849999999995</c:v>
                </c:pt>
                <c:pt idx="968">
                  <c:v>-368.5265</c:v>
                </c:pt>
                <c:pt idx="969">
                  <c:v>-368.52449999999999</c:v>
                </c:pt>
                <c:pt idx="970">
                  <c:v>-368.52249999999998</c:v>
                </c:pt>
                <c:pt idx="971">
                  <c:v>-368.52049999999997</c:v>
                </c:pt>
                <c:pt idx="972">
                  <c:v>-368.51849999999996</c:v>
                </c:pt>
                <c:pt idx="973">
                  <c:v>-368.51649999999995</c:v>
                </c:pt>
                <c:pt idx="974">
                  <c:v>-368.5145</c:v>
                </c:pt>
                <c:pt idx="975">
                  <c:v>-368.51249999999999</c:v>
                </c:pt>
                <c:pt idx="976">
                  <c:v>-368.51049999999998</c:v>
                </c:pt>
                <c:pt idx="977">
                  <c:v>-368.50849999999997</c:v>
                </c:pt>
                <c:pt idx="978">
                  <c:v>-368.50649999999996</c:v>
                </c:pt>
                <c:pt idx="979">
                  <c:v>-368.50449999999995</c:v>
                </c:pt>
                <c:pt idx="980">
                  <c:v>-368.5025</c:v>
                </c:pt>
                <c:pt idx="981">
                  <c:v>-368.50049999999999</c:v>
                </c:pt>
                <c:pt idx="982">
                  <c:v>-368.49849999999998</c:v>
                </c:pt>
                <c:pt idx="983">
                  <c:v>-368.49649999999997</c:v>
                </c:pt>
                <c:pt idx="984">
                  <c:v>-368.49449999999996</c:v>
                </c:pt>
                <c:pt idx="985">
                  <c:v>-368.49249999999995</c:v>
                </c:pt>
                <c:pt idx="986">
                  <c:v>-368.4905</c:v>
                </c:pt>
                <c:pt idx="987">
                  <c:v>-368.48849999999999</c:v>
                </c:pt>
                <c:pt idx="988">
                  <c:v>-368.48649999999998</c:v>
                </c:pt>
                <c:pt idx="989">
                  <c:v>-368.48449999999997</c:v>
                </c:pt>
                <c:pt idx="990">
                  <c:v>-368.48249999999996</c:v>
                </c:pt>
                <c:pt idx="991">
                  <c:v>-368.48049999999995</c:v>
                </c:pt>
                <c:pt idx="992">
                  <c:v>-368.4785</c:v>
                </c:pt>
                <c:pt idx="993">
                  <c:v>-368.47649999999999</c:v>
                </c:pt>
                <c:pt idx="994">
                  <c:v>-368.47449999999998</c:v>
                </c:pt>
                <c:pt idx="995">
                  <c:v>-368.47249999999997</c:v>
                </c:pt>
                <c:pt idx="996">
                  <c:v>-368.47049999999996</c:v>
                </c:pt>
                <c:pt idx="997">
                  <c:v>-368.46849999999995</c:v>
                </c:pt>
                <c:pt idx="998">
                  <c:v>-368.4665</c:v>
                </c:pt>
                <c:pt idx="999">
                  <c:v>-368.46449999999999</c:v>
                </c:pt>
                <c:pt idx="1000">
                  <c:v>-368.46249999999998</c:v>
                </c:pt>
                <c:pt idx="1001">
                  <c:v>-368.46049999999997</c:v>
                </c:pt>
                <c:pt idx="1002">
                  <c:v>-368.45849999999996</c:v>
                </c:pt>
                <c:pt idx="1003">
                  <c:v>-368.45650000000001</c:v>
                </c:pt>
                <c:pt idx="1004">
                  <c:v>-368.4545</c:v>
                </c:pt>
                <c:pt idx="1005">
                  <c:v>-368.45249999999999</c:v>
                </c:pt>
                <c:pt idx="1006">
                  <c:v>-368.45049999999998</c:v>
                </c:pt>
                <c:pt idx="1007">
                  <c:v>-368.44849999999997</c:v>
                </c:pt>
                <c:pt idx="1008">
                  <c:v>-368.44649999999996</c:v>
                </c:pt>
                <c:pt idx="1009">
                  <c:v>-368.44450000000001</c:v>
                </c:pt>
                <c:pt idx="1010">
                  <c:v>-368.4425</c:v>
                </c:pt>
                <c:pt idx="1011">
                  <c:v>-368.44049999999999</c:v>
                </c:pt>
                <c:pt idx="1012">
                  <c:v>-368.43849999999998</c:v>
                </c:pt>
                <c:pt idx="1013">
                  <c:v>-368.43649999999997</c:v>
                </c:pt>
                <c:pt idx="1014">
                  <c:v>-368.43449999999996</c:v>
                </c:pt>
                <c:pt idx="1015">
                  <c:v>-368.4325</c:v>
                </c:pt>
                <c:pt idx="1016">
                  <c:v>-368.43049999999999</c:v>
                </c:pt>
                <c:pt idx="1017">
                  <c:v>-368.42849999999999</c:v>
                </c:pt>
                <c:pt idx="1018">
                  <c:v>-368.42649999999998</c:v>
                </c:pt>
                <c:pt idx="1019">
                  <c:v>-368.42449999999997</c:v>
                </c:pt>
                <c:pt idx="1020">
                  <c:v>-368.42249999999996</c:v>
                </c:pt>
                <c:pt idx="1021">
                  <c:v>-368.4205</c:v>
                </c:pt>
                <c:pt idx="1022">
                  <c:v>-368.41849999999999</c:v>
                </c:pt>
                <c:pt idx="1023">
                  <c:v>-368.41649999999998</c:v>
                </c:pt>
                <c:pt idx="1024">
                  <c:v>-368.41449999999998</c:v>
                </c:pt>
                <c:pt idx="1025">
                  <c:v>-368.41249999999997</c:v>
                </c:pt>
                <c:pt idx="1026">
                  <c:v>-368.41049999999996</c:v>
                </c:pt>
                <c:pt idx="1027">
                  <c:v>-368.4085</c:v>
                </c:pt>
                <c:pt idx="1028">
                  <c:v>-368.40649999999999</c:v>
                </c:pt>
                <c:pt idx="1029">
                  <c:v>-368.40449999999998</c:v>
                </c:pt>
                <c:pt idx="1030">
                  <c:v>-368.40249999999997</c:v>
                </c:pt>
                <c:pt idx="1031">
                  <c:v>-368.40049999999997</c:v>
                </c:pt>
                <c:pt idx="1032">
                  <c:v>-368.39849999999996</c:v>
                </c:pt>
                <c:pt idx="1033">
                  <c:v>-368.3965</c:v>
                </c:pt>
                <c:pt idx="1034">
                  <c:v>-368.39449999999999</c:v>
                </c:pt>
                <c:pt idx="1035">
                  <c:v>-368.39249999999998</c:v>
                </c:pt>
                <c:pt idx="1036">
                  <c:v>-368.39049999999997</c:v>
                </c:pt>
                <c:pt idx="1037">
                  <c:v>-368.38849999999996</c:v>
                </c:pt>
                <c:pt idx="1038">
                  <c:v>-368.38649999999996</c:v>
                </c:pt>
                <c:pt idx="1039">
                  <c:v>-368.3845</c:v>
                </c:pt>
                <c:pt idx="1040">
                  <c:v>-368.38249999999999</c:v>
                </c:pt>
                <c:pt idx="1041">
                  <c:v>-368.38049999999998</c:v>
                </c:pt>
                <c:pt idx="1042">
                  <c:v>-368.37849999999997</c:v>
                </c:pt>
                <c:pt idx="1043">
                  <c:v>-368.37649999999996</c:v>
                </c:pt>
                <c:pt idx="1044">
                  <c:v>-368.37449999999995</c:v>
                </c:pt>
                <c:pt idx="1045">
                  <c:v>-368.3725</c:v>
                </c:pt>
                <c:pt idx="1046">
                  <c:v>-368.37049999999999</c:v>
                </c:pt>
                <c:pt idx="1047">
                  <c:v>-368.36849999999998</c:v>
                </c:pt>
                <c:pt idx="1048">
                  <c:v>-368.36649999999997</c:v>
                </c:pt>
                <c:pt idx="1049">
                  <c:v>-368.36449999999996</c:v>
                </c:pt>
                <c:pt idx="1050">
                  <c:v>-368.36249999999995</c:v>
                </c:pt>
                <c:pt idx="1051">
                  <c:v>-368.3605</c:v>
                </c:pt>
                <c:pt idx="1052">
                  <c:v>-368.35849999999999</c:v>
                </c:pt>
                <c:pt idx="1053">
                  <c:v>-368.35649999999998</c:v>
                </c:pt>
                <c:pt idx="1054">
                  <c:v>-368.35449999999997</c:v>
                </c:pt>
                <c:pt idx="1055">
                  <c:v>-368.35249999999996</c:v>
                </c:pt>
                <c:pt idx="1056">
                  <c:v>-368.35049999999995</c:v>
                </c:pt>
                <c:pt idx="1057">
                  <c:v>-368.3485</c:v>
                </c:pt>
                <c:pt idx="1058">
                  <c:v>-368.34649999999999</c:v>
                </c:pt>
                <c:pt idx="1059">
                  <c:v>-368.34449999999998</c:v>
                </c:pt>
                <c:pt idx="1060">
                  <c:v>-368.34249999999997</c:v>
                </c:pt>
                <c:pt idx="1061">
                  <c:v>-368.34049999999996</c:v>
                </c:pt>
                <c:pt idx="1062">
                  <c:v>-368.33849999999995</c:v>
                </c:pt>
                <c:pt idx="1063">
                  <c:v>-368.3365</c:v>
                </c:pt>
                <c:pt idx="1064">
                  <c:v>-368.33449999999999</c:v>
                </c:pt>
                <c:pt idx="1065">
                  <c:v>-368.33249999999998</c:v>
                </c:pt>
                <c:pt idx="1066">
                  <c:v>-368.33049999999997</c:v>
                </c:pt>
                <c:pt idx="1067">
                  <c:v>-368.32849999999996</c:v>
                </c:pt>
                <c:pt idx="1068">
                  <c:v>-368.32649999999995</c:v>
                </c:pt>
                <c:pt idx="1069">
                  <c:v>-368.3245</c:v>
                </c:pt>
                <c:pt idx="1070">
                  <c:v>-368.32249999999999</c:v>
                </c:pt>
                <c:pt idx="1071">
                  <c:v>-368.32049999999998</c:v>
                </c:pt>
                <c:pt idx="1072">
                  <c:v>-368.31849999999997</c:v>
                </c:pt>
                <c:pt idx="1073">
                  <c:v>-368.31649999999996</c:v>
                </c:pt>
                <c:pt idx="1074">
                  <c:v>-368.31449999999995</c:v>
                </c:pt>
                <c:pt idx="1075">
                  <c:v>-368.3125</c:v>
                </c:pt>
                <c:pt idx="1076">
                  <c:v>-368.31049999999999</c:v>
                </c:pt>
                <c:pt idx="1077">
                  <c:v>-368.30849999999998</c:v>
                </c:pt>
                <c:pt idx="1078">
                  <c:v>-368.30649999999997</c:v>
                </c:pt>
                <c:pt idx="1079">
                  <c:v>-368.30449999999996</c:v>
                </c:pt>
                <c:pt idx="1080">
                  <c:v>-368.30249999999995</c:v>
                </c:pt>
                <c:pt idx="1081">
                  <c:v>-368.3005</c:v>
                </c:pt>
                <c:pt idx="1082">
                  <c:v>-368.29849999999999</c:v>
                </c:pt>
                <c:pt idx="1083">
                  <c:v>-368.29649999999998</c:v>
                </c:pt>
                <c:pt idx="1084">
                  <c:v>-368.29449999999997</c:v>
                </c:pt>
                <c:pt idx="1085">
                  <c:v>-368.29249999999996</c:v>
                </c:pt>
                <c:pt idx="1086">
                  <c:v>-368.29049999999995</c:v>
                </c:pt>
                <c:pt idx="1087">
                  <c:v>-368.2885</c:v>
                </c:pt>
                <c:pt idx="1088">
                  <c:v>-368.28649999999999</c:v>
                </c:pt>
                <c:pt idx="1089">
                  <c:v>-368.28449999999998</c:v>
                </c:pt>
                <c:pt idx="1090">
                  <c:v>-368.28249999999997</c:v>
                </c:pt>
                <c:pt idx="1091">
                  <c:v>-368.28049999999996</c:v>
                </c:pt>
                <c:pt idx="1092">
                  <c:v>-368.27849999999995</c:v>
                </c:pt>
                <c:pt idx="1093">
                  <c:v>-368.2765</c:v>
                </c:pt>
                <c:pt idx="1094">
                  <c:v>-368.27449999999999</c:v>
                </c:pt>
                <c:pt idx="1095">
                  <c:v>-368.27249999999998</c:v>
                </c:pt>
                <c:pt idx="1096">
                  <c:v>-368.27049999999997</c:v>
                </c:pt>
                <c:pt idx="1097">
                  <c:v>-368.26849999999996</c:v>
                </c:pt>
                <c:pt idx="1098">
                  <c:v>-368.26649999999995</c:v>
                </c:pt>
                <c:pt idx="1099">
                  <c:v>-368.2645</c:v>
                </c:pt>
                <c:pt idx="1100">
                  <c:v>-368.26249999999999</c:v>
                </c:pt>
                <c:pt idx="1101">
                  <c:v>-368.26049999999998</c:v>
                </c:pt>
                <c:pt idx="1102">
                  <c:v>-368.25849999999997</c:v>
                </c:pt>
                <c:pt idx="1103">
                  <c:v>-368.25649999999996</c:v>
                </c:pt>
                <c:pt idx="1104">
                  <c:v>-368.25449999999995</c:v>
                </c:pt>
                <c:pt idx="1105">
                  <c:v>-368.2525</c:v>
                </c:pt>
                <c:pt idx="1106">
                  <c:v>-368.25049999999999</c:v>
                </c:pt>
                <c:pt idx="1107">
                  <c:v>-368.24849999999998</c:v>
                </c:pt>
                <c:pt idx="1108">
                  <c:v>-368.24649999999997</c:v>
                </c:pt>
                <c:pt idx="1109">
                  <c:v>-368.24449999999996</c:v>
                </c:pt>
                <c:pt idx="1110">
                  <c:v>-368.24249999999995</c:v>
                </c:pt>
                <c:pt idx="1111">
                  <c:v>-368.2405</c:v>
                </c:pt>
                <c:pt idx="1112">
                  <c:v>-368.23849999999999</c:v>
                </c:pt>
                <c:pt idx="1113">
                  <c:v>-368.23649999999998</c:v>
                </c:pt>
                <c:pt idx="1114">
                  <c:v>-368.23449999999997</c:v>
                </c:pt>
                <c:pt idx="1115">
                  <c:v>-368.23249999999996</c:v>
                </c:pt>
                <c:pt idx="1116">
                  <c:v>-368.23049999999995</c:v>
                </c:pt>
                <c:pt idx="1117">
                  <c:v>-368.2285</c:v>
                </c:pt>
                <c:pt idx="1118">
                  <c:v>-368.22649999999999</c:v>
                </c:pt>
                <c:pt idx="1119">
                  <c:v>-368.22449999999998</c:v>
                </c:pt>
                <c:pt idx="1120">
                  <c:v>-368.22249999999997</c:v>
                </c:pt>
                <c:pt idx="1121">
                  <c:v>-368.22049999999996</c:v>
                </c:pt>
                <c:pt idx="1122">
                  <c:v>-368.21849999999995</c:v>
                </c:pt>
                <c:pt idx="1123">
                  <c:v>-368.2165</c:v>
                </c:pt>
                <c:pt idx="1124">
                  <c:v>-368.21449999999999</c:v>
                </c:pt>
                <c:pt idx="1125">
                  <c:v>-368.21249999999998</c:v>
                </c:pt>
                <c:pt idx="1126">
                  <c:v>-368.21049999999997</c:v>
                </c:pt>
                <c:pt idx="1127">
                  <c:v>-368.20849999999996</c:v>
                </c:pt>
                <c:pt idx="1128">
                  <c:v>-368.20650000000001</c:v>
                </c:pt>
                <c:pt idx="1129">
                  <c:v>-368.2045</c:v>
                </c:pt>
                <c:pt idx="1130">
                  <c:v>-368.20249999999999</c:v>
                </c:pt>
                <c:pt idx="1131">
                  <c:v>-368.20049999999998</c:v>
                </c:pt>
                <c:pt idx="1132">
                  <c:v>-368.19849999999997</c:v>
                </c:pt>
                <c:pt idx="1133">
                  <c:v>-368.19649999999996</c:v>
                </c:pt>
                <c:pt idx="1134">
                  <c:v>-368.19450000000001</c:v>
                </c:pt>
                <c:pt idx="1135">
                  <c:v>-368.1925</c:v>
                </c:pt>
                <c:pt idx="1136">
                  <c:v>-368.19049999999999</c:v>
                </c:pt>
                <c:pt idx="1137">
                  <c:v>-368.18849999999998</c:v>
                </c:pt>
                <c:pt idx="1138">
                  <c:v>-368.18649999999997</c:v>
                </c:pt>
                <c:pt idx="1139">
                  <c:v>-368.18449999999996</c:v>
                </c:pt>
                <c:pt idx="1140">
                  <c:v>-368.1825</c:v>
                </c:pt>
                <c:pt idx="1141">
                  <c:v>-368.18049999999999</c:v>
                </c:pt>
                <c:pt idx="1142">
                  <c:v>-368.17849999999999</c:v>
                </c:pt>
                <c:pt idx="1143">
                  <c:v>-368.17649999999998</c:v>
                </c:pt>
                <c:pt idx="1144">
                  <c:v>-368.17449999999997</c:v>
                </c:pt>
                <c:pt idx="1145">
                  <c:v>-368.17249999999996</c:v>
                </c:pt>
                <c:pt idx="1146">
                  <c:v>-368.1705</c:v>
                </c:pt>
                <c:pt idx="1147">
                  <c:v>-368.16849999999999</c:v>
                </c:pt>
                <c:pt idx="1148">
                  <c:v>-368.16649999999998</c:v>
                </c:pt>
                <c:pt idx="1149">
                  <c:v>-368.16449999999998</c:v>
                </c:pt>
                <c:pt idx="1150">
                  <c:v>-368.16249999999997</c:v>
                </c:pt>
                <c:pt idx="1151">
                  <c:v>-368.16049999999996</c:v>
                </c:pt>
                <c:pt idx="1152">
                  <c:v>-368.1585</c:v>
                </c:pt>
                <c:pt idx="1153">
                  <c:v>-368.15649999999999</c:v>
                </c:pt>
                <c:pt idx="1154">
                  <c:v>-368.15449999999998</c:v>
                </c:pt>
                <c:pt idx="1155">
                  <c:v>-368.15249999999997</c:v>
                </c:pt>
                <c:pt idx="1156">
                  <c:v>-368.15049999999997</c:v>
                </c:pt>
                <c:pt idx="1157">
                  <c:v>-368.14849999999996</c:v>
                </c:pt>
                <c:pt idx="1158">
                  <c:v>-368.1465</c:v>
                </c:pt>
                <c:pt idx="1159">
                  <c:v>-368.14449999999999</c:v>
                </c:pt>
                <c:pt idx="1160">
                  <c:v>-368.14249999999998</c:v>
                </c:pt>
                <c:pt idx="1161">
                  <c:v>-368.14049999999997</c:v>
                </c:pt>
                <c:pt idx="1162">
                  <c:v>-368.13849999999996</c:v>
                </c:pt>
                <c:pt idx="1163">
                  <c:v>-368.13649999999996</c:v>
                </c:pt>
                <c:pt idx="1164">
                  <c:v>-368.1345</c:v>
                </c:pt>
                <c:pt idx="1165">
                  <c:v>-368.13249999999999</c:v>
                </c:pt>
                <c:pt idx="1166">
                  <c:v>-368.13049999999998</c:v>
                </c:pt>
                <c:pt idx="1167">
                  <c:v>-368.12849999999997</c:v>
                </c:pt>
                <c:pt idx="1168">
                  <c:v>-368.12649999999996</c:v>
                </c:pt>
                <c:pt idx="1169">
                  <c:v>-368.12449999999995</c:v>
                </c:pt>
                <c:pt idx="1170">
                  <c:v>-368.1225</c:v>
                </c:pt>
                <c:pt idx="1171">
                  <c:v>-368.12049999999999</c:v>
                </c:pt>
                <c:pt idx="1172">
                  <c:v>-368.11849999999998</c:v>
                </c:pt>
                <c:pt idx="1173">
                  <c:v>-368.11649999999997</c:v>
                </c:pt>
                <c:pt idx="1174">
                  <c:v>-368.11449999999996</c:v>
                </c:pt>
                <c:pt idx="1175">
                  <c:v>-368.11249999999995</c:v>
                </c:pt>
                <c:pt idx="1176">
                  <c:v>-368.1105</c:v>
                </c:pt>
                <c:pt idx="1177">
                  <c:v>-368.10849999999999</c:v>
                </c:pt>
                <c:pt idx="1178">
                  <c:v>-368.10649999999998</c:v>
                </c:pt>
                <c:pt idx="1179">
                  <c:v>-368.10449999999997</c:v>
                </c:pt>
                <c:pt idx="1180">
                  <c:v>-368.10249999999996</c:v>
                </c:pt>
                <c:pt idx="1181">
                  <c:v>-368.10049999999995</c:v>
                </c:pt>
                <c:pt idx="1182">
                  <c:v>-368.0985</c:v>
                </c:pt>
                <c:pt idx="1183">
                  <c:v>-368.09649999999999</c:v>
                </c:pt>
                <c:pt idx="1184">
                  <c:v>-368.09449999999998</c:v>
                </c:pt>
                <c:pt idx="1185">
                  <c:v>-368.09249999999997</c:v>
                </c:pt>
                <c:pt idx="1186">
                  <c:v>-368.09049999999996</c:v>
                </c:pt>
                <c:pt idx="1187">
                  <c:v>-368.08849999999995</c:v>
                </c:pt>
                <c:pt idx="1188">
                  <c:v>-368.0865</c:v>
                </c:pt>
                <c:pt idx="1189">
                  <c:v>-368.08449999999999</c:v>
                </c:pt>
                <c:pt idx="1190">
                  <c:v>-368.08249999999998</c:v>
                </c:pt>
                <c:pt idx="1191">
                  <c:v>-368.08049999999997</c:v>
                </c:pt>
                <c:pt idx="1192">
                  <c:v>-368.07849999999996</c:v>
                </c:pt>
                <c:pt idx="1193">
                  <c:v>-368.07649999999995</c:v>
                </c:pt>
                <c:pt idx="1194">
                  <c:v>-368.0745</c:v>
                </c:pt>
                <c:pt idx="1195">
                  <c:v>-368.07249999999999</c:v>
                </c:pt>
                <c:pt idx="1196">
                  <c:v>-368.07049999999998</c:v>
                </c:pt>
                <c:pt idx="1197">
                  <c:v>-368.06849999999997</c:v>
                </c:pt>
                <c:pt idx="1198">
                  <c:v>-368.06649999999996</c:v>
                </c:pt>
                <c:pt idx="1199">
                  <c:v>-368.06449999999995</c:v>
                </c:pt>
                <c:pt idx="1200">
                  <c:v>-368.0625</c:v>
                </c:pt>
                <c:pt idx="1201">
                  <c:v>-368.06049999999999</c:v>
                </c:pt>
                <c:pt idx="1202">
                  <c:v>-368.05849999999998</c:v>
                </c:pt>
                <c:pt idx="1203">
                  <c:v>-368.05649999999997</c:v>
                </c:pt>
                <c:pt idx="1204">
                  <c:v>-368.05449999999996</c:v>
                </c:pt>
                <c:pt idx="1205">
                  <c:v>-368.05249999999995</c:v>
                </c:pt>
                <c:pt idx="1206">
                  <c:v>-368.0505</c:v>
                </c:pt>
                <c:pt idx="1207">
                  <c:v>-368.04849999999999</c:v>
                </c:pt>
                <c:pt idx="1208">
                  <c:v>-368.04649999999998</c:v>
                </c:pt>
                <c:pt idx="1209">
                  <c:v>-368.04449999999997</c:v>
                </c:pt>
                <c:pt idx="1210">
                  <c:v>-368.04249999999996</c:v>
                </c:pt>
                <c:pt idx="1211">
                  <c:v>-368.04049999999995</c:v>
                </c:pt>
                <c:pt idx="1212">
                  <c:v>-368.0385</c:v>
                </c:pt>
                <c:pt idx="1213">
                  <c:v>-368.03649999999999</c:v>
                </c:pt>
                <c:pt idx="1214">
                  <c:v>-368.03449999999998</c:v>
                </c:pt>
                <c:pt idx="1215">
                  <c:v>-368.03249999999997</c:v>
                </c:pt>
                <c:pt idx="1216">
                  <c:v>-368.03049999999996</c:v>
                </c:pt>
                <c:pt idx="1217">
                  <c:v>-368.02849999999995</c:v>
                </c:pt>
                <c:pt idx="1218">
                  <c:v>-368.0265</c:v>
                </c:pt>
                <c:pt idx="1219">
                  <c:v>-368.02449999999999</c:v>
                </c:pt>
                <c:pt idx="1220">
                  <c:v>-368.02249999999998</c:v>
                </c:pt>
                <c:pt idx="1221">
                  <c:v>-368.02049999999997</c:v>
                </c:pt>
                <c:pt idx="1222">
                  <c:v>-368.01849999999996</c:v>
                </c:pt>
                <c:pt idx="1223">
                  <c:v>-368.01649999999995</c:v>
                </c:pt>
                <c:pt idx="1224">
                  <c:v>-368.0145</c:v>
                </c:pt>
                <c:pt idx="1225">
                  <c:v>-368.01249999999999</c:v>
                </c:pt>
                <c:pt idx="1226">
                  <c:v>-368.01049999999998</c:v>
                </c:pt>
                <c:pt idx="1227">
                  <c:v>-368.00849999999997</c:v>
                </c:pt>
                <c:pt idx="1228">
                  <c:v>-368.00649999999996</c:v>
                </c:pt>
                <c:pt idx="1229">
                  <c:v>-368.00449999999995</c:v>
                </c:pt>
                <c:pt idx="1230">
                  <c:v>-368.0025</c:v>
                </c:pt>
                <c:pt idx="1231">
                  <c:v>-368.00049999999999</c:v>
                </c:pt>
                <c:pt idx="1232">
                  <c:v>-367.99849999999998</c:v>
                </c:pt>
                <c:pt idx="1233">
                  <c:v>-367.99649999999997</c:v>
                </c:pt>
                <c:pt idx="1234">
                  <c:v>-367.99449999999996</c:v>
                </c:pt>
                <c:pt idx="1235">
                  <c:v>-367.99249999999995</c:v>
                </c:pt>
                <c:pt idx="1236">
                  <c:v>-367.9905</c:v>
                </c:pt>
                <c:pt idx="1237">
                  <c:v>-367.98849999999999</c:v>
                </c:pt>
                <c:pt idx="1238">
                  <c:v>-367.98649999999998</c:v>
                </c:pt>
                <c:pt idx="1239">
                  <c:v>-367.98449999999997</c:v>
                </c:pt>
                <c:pt idx="1240">
                  <c:v>-367.98249999999996</c:v>
                </c:pt>
                <c:pt idx="1241">
                  <c:v>-367.98049999999995</c:v>
                </c:pt>
                <c:pt idx="1242">
                  <c:v>-367.9785</c:v>
                </c:pt>
                <c:pt idx="1243">
                  <c:v>-367.97649999999999</c:v>
                </c:pt>
                <c:pt idx="1244">
                  <c:v>-367.97449999999998</c:v>
                </c:pt>
                <c:pt idx="1245">
                  <c:v>-367.97249999999997</c:v>
                </c:pt>
                <c:pt idx="1246">
                  <c:v>-367.97049999999996</c:v>
                </c:pt>
                <c:pt idx="1247">
                  <c:v>-367.96849999999995</c:v>
                </c:pt>
                <c:pt idx="1248">
                  <c:v>-367.9665</c:v>
                </c:pt>
                <c:pt idx="1249">
                  <c:v>-367.96449999999999</c:v>
                </c:pt>
                <c:pt idx="1250">
                  <c:v>-367.96249999999998</c:v>
                </c:pt>
                <c:pt idx="1251">
                  <c:v>-367.96049999999997</c:v>
                </c:pt>
                <c:pt idx="1252">
                  <c:v>-367.95849999999996</c:v>
                </c:pt>
                <c:pt idx="1253">
                  <c:v>-367.95650000000001</c:v>
                </c:pt>
                <c:pt idx="1254">
                  <c:v>-367.9545</c:v>
                </c:pt>
                <c:pt idx="1255">
                  <c:v>-367.95249999999999</c:v>
                </c:pt>
                <c:pt idx="1256">
                  <c:v>-367.95049999999998</c:v>
                </c:pt>
                <c:pt idx="1257">
                  <c:v>-367.94849999999997</c:v>
                </c:pt>
                <c:pt idx="1258">
                  <c:v>-367.94649999999996</c:v>
                </c:pt>
                <c:pt idx="1259">
                  <c:v>-367.94450000000001</c:v>
                </c:pt>
                <c:pt idx="1260">
                  <c:v>-367.9425</c:v>
                </c:pt>
                <c:pt idx="1261">
                  <c:v>-367.94049999999999</c:v>
                </c:pt>
                <c:pt idx="1262">
                  <c:v>-367.93849999999998</c:v>
                </c:pt>
                <c:pt idx="1263">
                  <c:v>-367.93649999999997</c:v>
                </c:pt>
                <c:pt idx="1264">
                  <c:v>-367.93449999999996</c:v>
                </c:pt>
                <c:pt idx="1265">
                  <c:v>-367.9325</c:v>
                </c:pt>
                <c:pt idx="1266">
                  <c:v>-367.93049999999999</c:v>
                </c:pt>
                <c:pt idx="1267">
                  <c:v>-367.92849999999999</c:v>
                </c:pt>
                <c:pt idx="1268">
                  <c:v>-367.92649999999998</c:v>
                </c:pt>
                <c:pt idx="1269">
                  <c:v>-367.92449999999997</c:v>
                </c:pt>
                <c:pt idx="1270">
                  <c:v>-367.92249999999996</c:v>
                </c:pt>
                <c:pt idx="1271">
                  <c:v>-367.9205</c:v>
                </c:pt>
                <c:pt idx="1272">
                  <c:v>-367.91849999999999</c:v>
                </c:pt>
                <c:pt idx="1273">
                  <c:v>-367.91649999999998</c:v>
                </c:pt>
                <c:pt idx="1274">
                  <c:v>-367.91449999999998</c:v>
                </c:pt>
                <c:pt idx="1275">
                  <c:v>-367.91249999999997</c:v>
                </c:pt>
                <c:pt idx="1276">
                  <c:v>-367.91049999999996</c:v>
                </c:pt>
                <c:pt idx="1277">
                  <c:v>-367.9085</c:v>
                </c:pt>
                <c:pt idx="1278">
                  <c:v>-367.90649999999999</c:v>
                </c:pt>
                <c:pt idx="1279">
                  <c:v>-367.90449999999998</c:v>
                </c:pt>
                <c:pt idx="1280">
                  <c:v>-367.90249999999997</c:v>
                </c:pt>
                <c:pt idx="1281">
                  <c:v>-367.90049999999997</c:v>
                </c:pt>
                <c:pt idx="1282">
                  <c:v>-367.89849999999996</c:v>
                </c:pt>
                <c:pt idx="1283">
                  <c:v>-367.8965</c:v>
                </c:pt>
                <c:pt idx="1284">
                  <c:v>-367.89449999999999</c:v>
                </c:pt>
                <c:pt idx="1285">
                  <c:v>-367.89249999999998</c:v>
                </c:pt>
                <c:pt idx="1286">
                  <c:v>-367.89049999999997</c:v>
                </c:pt>
                <c:pt idx="1287">
                  <c:v>-367.88849999999996</c:v>
                </c:pt>
                <c:pt idx="1288">
                  <c:v>-367.88649999999996</c:v>
                </c:pt>
                <c:pt idx="1289">
                  <c:v>-367.8845</c:v>
                </c:pt>
                <c:pt idx="1290">
                  <c:v>-367.88249999999999</c:v>
                </c:pt>
                <c:pt idx="1291">
                  <c:v>-367.88049999999998</c:v>
                </c:pt>
                <c:pt idx="1292">
                  <c:v>-367.87849999999997</c:v>
                </c:pt>
                <c:pt idx="1293">
                  <c:v>-367.87649999999996</c:v>
                </c:pt>
                <c:pt idx="1294">
                  <c:v>-367.87449999999995</c:v>
                </c:pt>
                <c:pt idx="1295">
                  <c:v>-367.8725</c:v>
                </c:pt>
                <c:pt idx="1296">
                  <c:v>-367.87049999999999</c:v>
                </c:pt>
                <c:pt idx="1297">
                  <c:v>-367.86849999999998</c:v>
                </c:pt>
                <c:pt idx="1298">
                  <c:v>-367.86649999999997</c:v>
                </c:pt>
                <c:pt idx="1299">
                  <c:v>-367.86449999999996</c:v>
                </c:pt>
                <c:pt idx="1300">
                  <c:v>-367.86249999999995</c:v>
                </c:pt>
                <c:pt idx="1301">
                  <c:v>-367.8605</c:v>
                </c:pt>
                <c:pt idx="1302">
                  <c:v>-367.85849999999999</c:v>
                </c:pt>
                <c:pt idx="1303">
                  <c:v>-367.85649999999998</c:v>
                </c:pt>
                <c:pt idx="1304">
                  <c:v>-367.85449999999997</c:v>
                </c:pt>
                <c:pt idx="1305">
                  <c:v>-367.85249999999996</c:v>
                </c:pt>
                <c:pt idx="1306">
                  <c:v>-367.85049999999995</c:v>
                </c:pt>
                <c:pt idx="1307">
                  <c:v>-367.8485</c:v>
                </c:pt>
                <c:pt idx="1308">
                  <c:v>-367.84649999999999</c:v>
                </c:pt>
                <c:pt idx="1309">
                  <c:v>-367.84449999999998</c:v>
                </c:pt>
                <c:pt idx="1310">
                  <c:v>-367.84249999999997</c:v>
                </c:pt>
                <c:pt idx="1311">
                  <c:v>-367.84049999999996</c:v>
                </c:pt>
                <c:pt idx="1312">
                  <c:v>-367.83849999999995</c:v>
                </c:pt>
                <c:pt idx="1313">
                  <c:v>-367.8365</c:v>
                </c:pt>
                <c:pt idx="1314">
                  <c:v>-367.83449999999999</c:v>
                </c:pt>
                <c:pt idx="1315">
                  <c:v>-367.83249999999998</c:v>
                </c:pt>
                <c:pt idx="1316">
                  <c:v>-367.83049999999997</c:v>
                </c:pt>
                <c:pt idx="1317">
                  <c:v>-367.82849999999996</c:v>
                </c:pt>
                <c:pt idx="1318">
                  <c:v>-367.82649999999995</c:v>
                </c:pt>
                <c:pt idx="1319">
                  <c:v>-367.8245</c:v>
                </c:pt>
                <c:pt idx="1320">
                  <c:v>-367.82249999999999</c:v>
                </c:pt>
                <c:pt idx="1321">
                  <c:v>-367.82049999999998</c:v>
                </c:pt>
                <c:pt idx="1322">
                  <c:v>-367.81849999999997</c:v>
                </c:pt>
                <c:pt idx="1323">
                  <c:v>-367.81649999999996</c:v>
                </c:pt>
                <c:pt idx="1324">
                  <c:v>-367.81449999999995</c:v>
                </c:pt>
                <c:pt idx="1325">
                  <c:v>-367.8125</c:v>
                </c:pt>
                <c:pt idx="1326">
                  <c:v>-367.81049999999999</c:v>
                </c:pt>
                <c:pt idx="1327">
                  <c:v>-367.80849999999998</c:v>
                </c:pt>
                <c:pt idx="1328">
                  <c:v>-367.80649999999997</c:v>
                </c:pt>
                <c:pt idx="1329">
                  <c:v>-367.80449999999996</c:v>
                </c:pt>
                <c:pt idx="1330">
                  <c:v>-367.80249999999995</c:v>
                </c:pt>
                <c:pt idx="1331">
                  <c:v>-367.8005</c:v>
                </c:pt>
                <c:pt idx="1332">
                  <c:v>-367.79849999999999</c:v>
                </c:pt>
                <c:pt idx="1333">
                  <c:v>-367.79649999999998</c:v>
                </c:pt>
                <c:pt idx="1334">
                  <c:v>-367.79449999999997</c:v>
                </c:pt>
                <c:pt idx="1335">
                  <c:v>-367.79249999999996</c:v>
                </c:pt>
                <c:pt idx="1336">
                  <c:v>-367.79049999999995</c:v>
                </c:pt>
                <c:pt idx="1337">
                  <c:v>-367.7885</c:v>
                </c:pt>
                <c:pt idx="1338">
                  <c:v>-367.78649999999999</c:v>
                </c:pt>
                <c:pt idx="1339">
                  <c:v>-367.78449999999998</c:v>
                </c:pt>
                <c:pt idx="1340">
                  <c:v>-367.78249999999997</c:v>
                </c:pt>
                <c:pt idx="1341">
                  <c:v>-367.78049999999996</c:v>
                </c:pt>
                <c:pt idx="1342">
                  <c:v>-367.77849999999995</c:v>
                </c:pt>
                <c:pt idx="1343">
                  <c:v>-367.7765</c:v>
                </c:pt>
                <c:pt idx="1344">
                  <c:v>-367.77449999999999</c:v>
                </c:pt>
                <c:pt idx="1345">
                  <c:v>-367.77249999999998</c:v>
                </c:pt>
                <c:pt idx="1346">
                  <c:v>-367.77049999999997</c:v>
                </c:pt>
                <c:pt idx="1347">
                  <c:v>-367.76849999999996</c:v>
                </c:pt>
                <c:pt idx="1348">
                  <c:v>-367.76649999999995</c:v>
                </c:pt>
                <c:pt idx="1349">
                  <c:v>-367.7645</c:v>
                </c:pt>
                <c:pt idx="1350">
                  <c:v>-367.76249999999999</c:v>
                </c:pt>
                <c:pt idx="1351">
                  <c:v>-367.76049999999998</c:v>
                </c:pt>
                <c:pt idx="1352">
                  <c:v>-367.75849999999997</c:v>
                </c:pt>
                <c:pt idx="1353">
                  <c:v>-367.75649999999996</c:v>
                </c:pt>
                <c:pt idx="1354">
                  <c:v>-367.75449999999995</c:v>
                </c:pt>
                <c:pt idx="1355">
                  <c:v>-367.7525</c:v>
                </c:pt>
                <c:pt idx="1356">
                  <c:v>-367.75049999999999</c:v>
                </c:pt>
                <c:pt idx="1357">
                  <c:v>-367.74849999999998</c:v>
                </c:pt>
                <c:pt idx="1358">
                  <c:v>-367.74649999999997</c:v>
                </c:pt>
                <c:pt idx="1359">
                  <c:v>-367.74449999999996</c:v>
                </c:pt>
                <c:pt idx="1360">
                  <c:v>-367.74249999999995</c:v>
                </c:pt>
                <c:pt idx="1361">
                  <c:v>-367.7405</c:v>
                </c:pt>
                <c:pt idx="1362">
                  <c:v>-367.73849999999999</c:v>
                </c:pt>
                <c:pt idx="1363">
                  <c:v>-367.73649999999998</c:v>
                </c:pt>
                <c:pt idx="1364">
                  <c:v>-367.73449999999997</c:v>
                </c:pt>
                <c:pt idx="1365">
                  <c:v>-367.73249999999996</c:v>
                </c:pt>
                <c:pt idx="1366">
                  <c:v>-367.73049999999995</c:v>
                </c:pt>
                <c:pt idx="1367">
                  <c:v>-367.7285</c:v>
                </c:pt>
                <c:pt idx="1368">
                  <c:v>-367.72649999999999</c:v>
                </c:pt>
                <c:pt idx="1369">
                  <c:v>-367.72449999999998</c:v>
                </c:pt>
                <c:pt idx="1370">
                  <c:v>-367.72249999999997</c:v>
                </c:pt>
                <c:pt idx="1371">
                  <c:v>-367.72049999999996</c:v>
                </c:pt>
                <c:pt idx="1372">
                  <c:v>-367.71849999999995</c:v>
                </c:pt>
                <c:pt idx="1373">
                  <c:v>-367.7165</c:v>
                </c:pt>
                <c:pt idx="1374">
                  <c:v>-367.71449999999999</c:v>
                </c:pt>
                <c:pt idx="1375">
                  <c:v>-367.71249999999998</c:v>
                </c:pt>
                <c:pt idx="1376">
                  <c:v>-367.71049999999997</c:v>
                </c:pt>
                <c:pt idx="1377">
                  <c:v>-367.70849999999996</c:v>
                </c:pt>
                <c:pt idx="1378">
                  <c:v>-367.70650000000001</c:v>
                </c:pt>
                <c:pt idx="1379">
                  <c:v>-367.7045</c:v>
                </c:pt>
                <c:pt idx="1380">
                  <c:v>-367.70249999999999</c:v>
                </c:pt>
                <c:pt idx="1381">
                  <c:v>-367.70049999999998</c:v>
                </c:pt>
                <c:pt idx="1382">
                  <c:v>-367.69849999999997</c:v>
                </c:pt>
                <c:pt idx="1383">
                  <c:v>-367.69649999999996</c:v>
                </c:pt>
                <c:pt idx="1384">
                  <c:v>-367.69450000000001</c:v>
                </c:pt>
                <c:pt idx="1385">
                  <c:v>-367.6925</c:v>
                </c:pt>
                <c:pt idx="1386">
                  <c:v>-367.69049999999999</c:v>
                </c:pt>
                <c:pt idx="1387">
                  <c:v>-367.68849999999998</c:v>
                </c:pt>
                <c:pt idx="1388">
                  <c:v>-367.68649999999997</c:v>
                </c:pt>
                <c:pt idx="1389">
                  <c:v>-367.68449999999996</c:v>
                </c:pt>
                <c:pt idx="1390">
                  <c:v>-367.6825</c:v>
                </c:pt>
                <c:pt idx="1391">
                  <c:v>-367.68049999999999</c:v>
                </c:pt>
                <c:pt idx="1392">
                  <c:v>-367.67849999999999</c:v>
                </c:pt>
                <c:pt idx="1393">
                  <c:v>-367.67649999999998</c:v>
                </c:pt>
                <c:pt idx="1394">
                  <c:v>-367.67449999999997</c:v>
                </c:pt>
                <c:pt idx="1395">
                  <c:v>-367.67249999999996</c:v>
                </c:pt>
                <c:pt idx="1396">
                  <c:v>-367.6705</c:v>
                </c:pt>
                <c:pt idx="1397">
                  <c:v>-367.66849999999999</c:v>
                </c:pt>
                <c:pt idx="1398">
                  <c:v>-367.66649999999998</c:v>
                </c:pt>
                <c:pt idx="1399">
                  <c:v>-367.66449999999998</c:v>
                </c:pt>
                <c:pt idx="1400">
                  <c:v>-367.66249999999997</c:v>
                </c:pt>
                <c:pt idx="1401">
                  <c:v>-367.66049999999996</c:v>
                </c:pt>
                <c:pt idx="1402">
                  <c:v>-367.6585</c:v>
                </c:pt>
                <c:pt idx="1403">
                  <c:v>-367.65649999999999</c:v>
                </c:pt>
                <c:pt idx="1404">
                  <c:v>-367.65449999999998</c:v>
                </c:pt>
                <c:pt idx="1405">
                  <c:v>-367.65249999999997</c:v>
                </c:pt>
                <c:pt idx="1406">
                  <c:v>-367.65049999999997</c:v>
                </c:pt>
                <c:pt idx="1407">
                  <c:v>-367.64849999999996</c:v>
                </c:pt>
                <c:pt idx="1408">
                  <c:v>-367.6465</c:v>
                </c:pt>
                <c:pt idx="1409">
                  <c:v>-367.64449999999999</c:v>
                </c:pt>
                <c:pt idx="1410">
                  <c:v>-367.64249999999998</c:v>
                </c:pt>
                <c:pt idx="1411">
                  <c:v>-367.64049999999997</c:v>
                </c:pt>
                <c:pt idx="1412">
                  <c:v>-367.63849999999996</c:v>
                </c:pt>
                <c:pt idx="1413">
                  <c:v>-367.63649999999996</c:v>
                </c:pt>
                <c:pt idx="1414">
                  <c:v>-367.6345</c:v>
                </c:pt>
                <c:pt idx="1415">
                  <c:v>-367.63249999999999</c:v>
                </c:pt>
                <c:pt idx="1416">
                  <c:v>-367.63049999999998</c:v>
                </c:pt>
                <c:pt idx="1417">
                  <c:v>-367.62849999999997</c:v>
                </c:pt>
                <c:pt idx="1418">
                  <c:v>-367.62649999999996</c:v>
                </c:pt>
                <c:pt idx="1419">
                  <c:v>-367.62449999999995</c:v>
                </c:pt>
                <c:pt idx="1420">
                  <c:v>-367.6225</c:v>
                </c:pt>
                <c:pt idx="1421">
                  <c:v>-367.62049999999999</c:v>
                </c:pt>
                <c:pt idx="1422">
                  <c:v>-367.61849999999998</c:v>
                </c:pt>
                <c:pt idx="1423">
                  <c:v>-367.61649999999997</c:v>
                </c:pt>
                <c:pt idx="1424">
                  <c:v>-367.61449999999996</c:v>
                </c:pt>
                <c:pt idx="1425">
                  <c:v>-367.61249999999995</c:v>
                </c:pt>
                <c:pt idx="1426">
                  <c:v>-367.6105</c:v>
                </c:pt>
                <c:pt idx="1427">
                  <c:v>-367.60849999999999</c:v>
                </c:pt>
                <c:pt idx="1428">
                  <c:v>-367.60649999999998</c:v>
                </c:pt>
                <c:pt idx="1429">
                  <c:v>-367.60449999999997</c:v>
                </c:pt>
                <c:pt idx="1430">
                  <c:v>-367.60249999999996</c:v>
                </c:pt>
                <c:pt idx="1431">
                  <c:v>-367.60049999999995</c:v>
                </c:pt>
                <c:pt idx="1432">
                  <c:v>-367.5985</c:v>
                </c:pt>
                <c:pt idx="1433">
                  <c:v>-367.59649999999999</c:v>
                </c:pt>
                <c:pt idx="1434">
                  <c:v>-367.59449999999998</c:v>
                </c:pt>
                <c:pt idx="1435">
                  <c:v>-367.59249999999997</c:v>
                </c:pt>
                <c:pt idx="1436">
                  <c:v>-367.59049999999996</c:v>
                </c:pt>
                <c:pt idx="1437">
                  <c:v>-367.58849999999995</c:v>
                </c:pt>
                <c:pt idx="1438">
                  <c:v>-367.5865</c:v>
                </c:pt>
                <c:pt idx="1439">
                  <c:v>-367.58449999999999</c:v>
                </c:pt>
                <c:pt idx="1440">
                  <c:v>-367.58249999999998</c:v>
                </c:pt>
                <c:pt idx="1441">
                  <c:v>-367.58049999999997</c:v>
                </c:pt>
                <c:pt idx="1442">
                  <c:v>-367.57849999999996</c:v>
                </c:pt>
                <c:pt idx="1443">
                  <c:v>-367.57649999999995</c:v>
                </c:pt>
                <c:pt idx="1444">
                  <c:v>-367.5745</c:v>
                </c:pt>
                <c:pt idx="1445">
                  <c:v>-367.57249999999999</c:v>
                </c:pt>
                <c:pt idx="1446">
                  <c:v>-367.57049999999998</c:v>
                </c:pt>
                <c:pt idx="1447">
                  <c:v>-367.56849999999997</c:v>
                </c:pt>
                <c:pt idx="1448">
                  <c:v>-367.56649999999996</c:v>
                </c:pt>
                <c:pt idx="1449">
                  <c:v>-367.56449999999995</c:v>
                </c:pt>
                <c:pt idx="1450">
                  <c:v>-367.5625</c:v>
                </c:pt>
                <c:pt idx="1451">
                  <c:v>-367.56049999999999</c:v>
                </c:pt>
                <c:pt idx="1452">
                  <c:v>-367.55849999999998</c:v>
                </c:pt>
                <c:pt idx="1453">
                  <c:v>-367.55649999999997</c:v>
                </c:pt>
                <c:pt idx="1454">
                  <c:v>-367.55449999999996</c:v>
                </c:pt>
                <c:pt idx="1455">
                  <c:v>-367.55249999999995</c:v>
                </c:pt>
                <c:pt idx="1456">
                  <c:v>-367.5505</c:v>
                </c:pt>
                <c:pt idx="1457">
                  <c:v>-367.54849999999999</c:v>
                </c:pt>
                <c:pt idx="1458">
                  <c:v>-367.54649999999998</c:v>
                </c:pt>
                <c:pt idx="1459">
                  <c:v>-367.54449999999997</c:v>
                </c:pt>
                <c:pt idx="1460">
                  <c:v>-367.54249999999996</c:v>
                </c:pt>
                <c:pt idx="1461">
                  <c:v>-367.54049999999995</c:v>
                </c:pt>
                <c:pt idx="1462">
                  <c:v>-367.5385</c:v>
                </c:pt>
                <c:pt idx="1463">
                  <c:v>-367.53649999999999</c:v>
                </c:pt>
                <c:pt idx="1464">
                  <c:v>-367.53449999999998</c:v>
                </c:pt>
                <c:pt idx="1465">
                  <c:v>-367.53249999999997</c:v>
                </c:pt>
                <c:pt idx="1466">
                  <c:v>-367.53049999999996</c:v>
                </c:pt>
                <c:pt idx="1467">
                  <c:v>-367.52849999999995</c:v>
                </c:pt>
                <c:pt idx="1468">
                  <c:v>-367.5265</c:v>
                </c:pt>
                <c:pt idx="1469">
                  <c:v>-367.52449999999999</c:v>
                </c:pt>
                <c:pt idx="1470">
                  <c:v>-367.52249999999998</c:v>
                </c:pt>
                <c:pt idx="1471">
                  <c:v>-367.52049999999997</c:v>
                </c:pt>
                <c:pt idx="1472">
                  <c:v>-367.51849999999996</c:v>
                </c:pt>
                <c:pt idx="1473">
                  <c:v>-367.51649999999995</c:v>
                </c:pt>
                <c:pt idx="1474">
                  <c:v>-367.5145</c:v>
                </c:pt>
                <c:pt idx="1475">
                  <c:v>-367.51249999999999</c:v>
                </c:pt>
                <c:pt idx="1476">
                  <c:v>-367.51049999999998</c:v>
                </c:pt>
                <c:pt idx="1477">
                  <c:v>-367.50849999999997</c:v>
                </c:pt>
                <c:pt idx="1478">
                  <c:v>-367.50649999999996</c:v>
                </c:pt>
                <c:pt idx="1479">
                  <c:v>-367.50449999999995</c:v>
                </c:pt>
                <c:pt idx="1480">
                  <c:v>-367.5025</c:v>
                </c:pt>
                <c:pt idx="1481">
                  <c:v>-367.50049999999999</c:v>
                </c:pt>
                <c:pt idx="1482">
                  <c:v>-367.49849999999998</c:v>
                </c:pt>
                <c:pt idx="1483">
                  <c:v>-367.49649999999997</c:v>
                </c:pt>
                <c:pt idx="1484">
                  <c:v>-367.49449999999996</c:v>
                </c:pt>
                <c:pt idx="1485">
                  <c:v>-367.49249999999995</c:v>
                </c:pt>
                <c:pt idx="1486">
                  <c:v>-367.4905</c:v>
                </c:pt>
                <c:pt idx="1487">
                  <c:v>-367.48849999999999</c:v>
                </c:pt>
                <c:pt idx="1488">
                  <c:v>-367.48649999999998</c:v>
                </c:pt>
                <c:pt idx="1489">
                  <c:v>-367.48449999999997</c:v>
                </c:pt>
                <c:pt idx="1490">
                  <c:v>-367.48249999999996</c:v>
                </c:pt>
                <c:pt idx="1491">
                  <c:v>-367.48049999999995</c:v>
                </c:pt>
                <c:pt idx="1492">
                  <c:v>-367.4785</c:v>
                </c:pt>
                <c:pt idx="1493">
                  <c:v>-367.47649999999999</c:v>
                </c:pt>
                <c:pt idx="1494">
                  <c:v>-367.47449999999998</c:v>
                </c:pt>
                <c:pt idx="1495">
                  <c:v>-367.47249999999997</c:v>
                </c:pt>
                <c:pt idx="1496">
                  <c:v>-367.47049999999996</c:v>
                </c:pt>
                <c:pt idx="1497">
                  <c:v>-367.46849999999995</c:v>
                </c:pt>
                <c:pt idx="1498">
                  <c:v>-367.4665</c:v>
                </c:pt>
                <c:pt idx="1499">
                  <c:v>-367.46449999999999</c:v>
                </c:pt>
                <c:pt idx="1500">
                  <c:v>-367.46249999999998</c:v>
                </c:pt>
                <c:pt idx="1501">
                  <c:v>-367.46049999999997</c:v>
                </c:pt>
                <c:pt idx="1502">
                  <c:v>-367.45849999999996</c:v>
                </c:pt>
                <c:pt idx="1503">
                  <c:v>-367.45650000000001</c:v>
                </c:pt>
                <c:pt idx="1504">
                  <c:v>-367.4545</c:v>
                </c:pt>
                <c:pt idx="1505">
                  <c:v>-367.45249999999999</c:v>
                </c:pt>
                <c:pt idx="1506">
                  <c:v>-367.45049999999998</c:v>
                </c:pt>
                <c:pt idx="1507">
                  <c:v>-367.44849999999997</c:v>
                </c:pt>
                <c:pt idx="1508">
                  <c:v>-367.44649999999996</c:v>
                </c:pt>
                <c:pt idx="1509">
                  <c:v>-367.44450000000001</c:v>
                </c:pt>
                <c:pt idx="1510">
                  <c:v>-367.4425</c:v>
                </c:pt>
                <c:pt idx="1511">
                  <c:v>-367.44049999999999</c:v>
                </c:pt>
                <c:pt idx="1512">
                  <c:v>-367.43849999999998</c:v>
                </c:pt>
                <c:pt idx="1513">
                  <c:v>-367.43649999999997</c:v>
                </c:pt>
                <c:pt idx="1514">
                  <c:v>-367.43449999999996</c:v>
                </c:pt>
                <c:pt idx="1515">
                  <c:v>-367.4325</c:v>
                </c:pt>
                <c:pt idx="1516">
                  <c:v>-367.43049999999999</c:v>
                </c:pt>
                <c:pt idx="1517">
                  <c:v>-367.42849999999999</c:v>
                </c:pt>
                <c:pt idx="1518">
                  <c:v>-367.42649999999998</c:v>
                </c:pt>
                <c:pt idx="1519">
                  <c:v>-367.42449999999997</c:v>
                </c:pt>
                <c:pt idx="1520">
                  <c:v>-367.42249999999996</c:v>
                </c:pt>
                <c:pt idx="1521">
                  <c:v>-367.4205</c:v>
                </c:pt>
                <c:pt idx="1522">
                  <c:v>-367.41849999999999</c:v>
                </c:pt>
                <c:pt idx="1523">
                  <c:v>-367.41649999999998</c:v>
                </c:pt>
                <c:pt idx="1524">
                  <c:v>-367.41449999999998</c:v>
                </c:pt>
                <c:pt idx="1525">
                  <c:v>-367.41249999999997</c:v>
                </c:pt>
                <c:pt idx="1526">
                  <c:v>-367.41049999999996</c:v>
                </c:pt>
                <c:pt idx="1527">
                  <c:v>-367.4085</c:v>
                </c:pt>
                <c:pt idx="1528">
                  <c:v>-367.40649999999999</c:v>
                </c:pt>
                <c:pt idx="1529">
                  <c:v>-367.40449999999998</c:v>
                </c:pt>
                <c:pt idx="1530">
                  <c:v>-367.40249999999997</c:v>
                </c:pt>
                <c:pt idx="1531">
                  <c:v>-367.40049999999997</c:v>
                </c:pt>
                <c:pt idx="1532">
                  <c:v>-367.39849999999996</c:v>
                </c:pt>
                <c:pt idx="1533">
                  <c:v>-367.3965</c:v>
                </c:pt>
                <c:pt idx="1534">
                  <c:v>-367.39449999999999</c:v>
                </c:pt>
                <c:pt idx="1535">
                  <c:v>-367.39249999999998</c:v>
                </c:pt>
                <c:pt idx="1536">
                  <c:v>-367.39049999999997</c:v>
                </c:pt>
                <c:pt idx="1537">
                  <c:v>-367.38849999999996</c:v>
                </c:pt>
                <c:pt idx="1538">
                  <c:v>-367.38649999999996</c:v>
                </c:pt>
                <c:pt idx="1539">
                  <c:v>-367.3845</c:v>
                </c:pt>
                <c:pt idx="1540">
                  <c:v>-367.38249999999999</c:v>
                </c:pt>
                <c:pt idx="1541">
                  <c:v>-367.38049999999998</c:v>
                </c:pt>
                <c:pt idx="1542">
                  <c:v>-367.37849999999997</c:v>
                </c:pt>
                <c:pt idx="1543">
                  <c:v>-367.37649999999996</c:v>
                </c:pt>
                <c:pt idx="1544">
                  <c:v>-367.37449999999995</c:v>
                </c:pt>
                <c:pt idx="1545">
                  <c:v>-367.3725</c:v>
                </c:pt>
                <c:pt idx="1546">
                  <c:v>-367.37049999999999</c:v>
                </c:pt>
                <c:pt idx="1547">
                  <c:v>-367.36849999999998</c:v>
                </c:pt>
                <c:pt idx="1548">
                  <c:v>-367.36649999999997</c:v>
                </c:pt>
                <c:pt idx="1549">
                  <c:v>-367.36449999999996</c:v>
                </c:pt>
                <c:pt idx="1550">
                  <c:v>-367.36249999999995</c:v>
                </c:pt>
                <c:pt idx="1551">
                  <c:v>-367.3605</c:v>
                </c:pt>
                <c:pt idx="1552">
                  <c:v>-367.35849999999999</c:v>
                </c:pt>
                <c:pt idx="1553">
                  <c:v>-367.35649999999998</c:v>
                </c:pt>
                <c:pt idx="1554">
                  <c:v>-367.35449999999997</c:v>
                </c:pt>
                <c:pt idx="1555">
                  <c:v>-367.35249999999996</c:v>
                </c:pt>
                <c:pt idx="1556">
                  <c:v>-367.35049999999995</c:v>
                </c:pt>
                <c:pt idx="1557">
                  <c:v>-367.3485</c:v>
                </c:pt>
                <c:pt idx="1558">
                  <c:v>-367.34649999999999</c:v>
                </c:pt>
                <c:pt idx="1559">
                  <c:v>-367.34449999999998</c:v>
                </c:pt>
                <c:pt idx="1560">
                  <c:v>-367.34249999999997</c:v>
                </c:pt>
                <c:pt idx="1561">
                  <c:v>-367.34049999999996</c:v>
                </c:pt>
                <c:pt idx="1562">
                  <c:v>-367.33849999999995</c:v>
                </c:pt>
                <c:pt idx="1563">
                  <c:v>-367.3365</c:v>
                </c:pt>
                <c:pt idx="1564">
                  <c:v>-367.33449999999999</c:v>
                </c:pt>
                <c:pt idx="1565">
                  <c:v>-367.33249999999998</c:v>
                </c:pt>
                <c:pt idx="1566">
                  <c:v>-367.33049999999997</c:v>
                </c:pt>
                <c:pt idx="1567">
                  <c:v>-367.32849999999996</c:v>
                </c:pt>
                <c:pt idx="1568">
                  <c:v>-367.32649999999995</c:v>
                </c:pt>
                <c:pt idx="1569">
                  <c:v>-367.3245</c:v>
                </c:pt>
                <c:pt idx="1570">
                  <c:v>-367.32249999999999</c:v>
                </c:pt>
                <c:pt idx="1571">
                  <c:v>-367.32049999999998</c:v>
                </c:pt>
                <c:pt idx="1572">
                  <c:v>-367.31849999999997</c:v>
                </c:pt>
                <c:pt idx="1573">
                  <c:v>-367.31649999999996</c:v>
                </c:pt>
                <c:pt idx="1574">
                  <c:v>-367.31449999999995</c:v>
                </c:pt>
                <c:pt idx="1575">
                  <c:v>-367.3125</c:v>
                </c:pt>
                <c:pt idx="1576">
                  <c:v>-367.31049999999999</c:v>
                </c:pt>
                <c:pt idx="1577">
                  <c:v>-367.30849999999998</c:v>
                </c:pt>
                <c:pt idx="1578">
                  <c:v>-367.30649999999997</c:v>
                </c:pt>
                <c:pt idx="1579">
                  <c:v>-367.30449999999996</c:v>
                </c:pt>
                <c:pt idx="1580">
                  <c:v>-367.30249999999995</c:v>
                </c:pt>
                <c:pt idx="1581">
                  <c:v>-367.3005</c:v>
                </c:pt>
                <c:pt idx="1582">
                  <c:v>-367.29849999999999</c:v>
                </c:pt>
                <c:pt idx="1583">
                  <c:v>-367.29649999999998</c:v>
                </c:pt>
                <c:pt idx="1584">
                  <c:v>-367.29449999999997</c:v>
                </c:pt>
                <c:pt idx="1585">
                  <c:v>-367.29249999999996</c:v>
                </c:pt>
                <c:pt idx="1586">
                  <c:v>-367.29049999999995</c:v>
                </c:pt>
                <c:pt idx="1587">
                  <c:v>-367.2885</c:v>
                </c:pt>
                <c:pt idx="1588">
                  <c:v>-367.28649999999999</c:v>
                </c:pt>
                <c:pt idx="1589">
                  <c:v>-367.28449999999998</c:v>
                </c:pt>
                <c:pt idx="1590">
                  <c:v>-367.28249999999997</c:v>
                </c:pt>
                <c:pt idx="1591">
                  <c:v>-367.28049999999996</c:v>
                </c:pt>
                <c:pt idx="1592">
                  <c:v>-367.27849999999995</c:v>
                </c:pt>
                <c:pt idx="1593">
                  <c:v>-367.2765</c:v>
                </c:pt>
                <c:pt idx="1594">
                  <c:v>-367.27449999999999</c:v>
                </c:pt>
                <c:pt idx="1595">
                  <c:v>-367.27249999999998</c:v>
                </c:pt>
                <c:pt idx="1596">
                  <c:v>-367.27049999999997</c:v>
                </c:pt>
                <c:pt idx="1597">
                  <c:v>-367.26849999999996</c:v>
                </c:pt>
                <c:pt idx="1598">
                  <c:v>-367.26649999999995</c:v>
                </c:pt>
                <c:pt idx="1599">
                  <c:v>-367.2645</c:v>
                </c:pt>
                <c:pt idx="1600">
                  <c:v>-367.26249999999999</c:v>
                </c:pt>
                <c:pt idx="1601">
                  <c:v>-367.26049999999998</c:v>
                </c:pt>
                <c:pt idx="1602">
                  <c:v>-367.25849999999997</c:v>
                </c:pt>
                <c:pt idx="1603">
                  <c:v>-367.25649999999996</c:v>
                </c:pt>
                <c:pt idx="1604">
                  <c:v>-367.25449999999995</c:v>
                </c:pt>
                <c:pt idx="1605">
                  <c:v>-367.2525</c:v>
                </c:pt>
                <c:pt idx="1606">
                  <c:v>-367.25049999999999</c:v>
                </c:pt>
                <c:pt idx="1607">
                  <c:v>-367.24849999999998</c:v>
                </c:pt>
                <c:pt idx="1608">
                  <c:v>-367.24649999999997</c:v>
                </c:pt>
                <c:pt idx="1609">
                  <c:v>-367.24449999999996</c:v>
                </c:pt>
                <c:pt idx="1610">
                  <c:v>-367.24249999999995</c:v>
                </c:pt>
                <c:pt idx="1611">
                  <c:v>-367.2405</c:v>
                </c:pt>
                <c:pt idx="1612">
                  <c:v>-367.23849999999999</c:v>
                </c:pt>
                <c:pt idx="1613">
                  <c:v>-367.23649999999998</c:v>
                </c:pt>
                <c:pt idx="1614">
                  <c:v>-367.23449999999997</c:v>
                </c:pt>
                <c:pt idx="1615">
                  <c:v>-367.23249999999996</c:v>
                </c:pt>
                <c:pt idx="1616">
                  <c:v>-367.23049999999995</c:v>
                </c:pt>
                <c:pt idx="1617">
                  <c:v>-367.2285</c:v>
                </c:pt>
                <c:pt idx="1618">
                  <c:v>-367.22649999999999</c:v>
                </c:pt>
                <c:pt idx="1619">
                  <c:v>-367.22449999999998</c:v>
                </c:pt>
                <c:pt idx="1620">
                  <c:v>-367.22249999999997</c:v>
                </c:pt>
                <c:pt idx="1621">
                  <c:v>-367.22049999999996</c:v>
                </c:pt>
                <c:pt idx="1622">
                  <c:v>-367.21849999999995</c:v>
                </c:pt>
                <c:pt idx="1623">
                  <c:v>-367.2165</c:v>
                </c:pt>
                <c:pt idx="1624">
                  <c:v>-367.21449999999999</c:v>
                </c:pt>
                <c:pt idx="1625">
                  <c:v>-367.21249999999998</c:v>
                </c:pt>
                <c:pt idx="1626">
                  <c:v>-367.21049999999997</c:v>
                </c:pt>
                <c:pt idx="1627">
                  <c:v>-367.20849999999996</c:v>
                </c:pt>
                <c:pt idx="1628">
                  <c:v>-367.20650000000001</c:v>
                </c:pt>
                <c:pt idx="1629">
                  <c:v>-367.2045</c:v>
                </c:pt>
                <c:pt idx="1630">
                  <c:v>-367.20249999999999</c:v>
                </c:pt>
                <c:pt idx="1631">
                  <c:v>-367.20049999999998</c:v>
                </c:pt>
                <c:pt idx="1632">
                  <c:v>-367.19849999999997</c:v>
                </c:pt>
                <c:pt idx="1633">
                  <c:v>-367.19649999999996</c:v>
                </c:pt>
                <c:pt idx="1634">
                  <c:v>-367.19450000000001</c:v>
                </c:pt>
                <c:pt idx="1635">
                  <c:v>-367.1925</c:v>
                </c:pt>
                <c:pt idx="1636">
                  <c:v>-367.19049999999999</c:v>
                </c:pt>
                <c:pt idx="1637">
                  <c:v>-367.18849999999998</c:v>
                </c:pt>
                <c:pt idx="1638">
                  <c:v>-367.18649999999997</c:v>
                </c:pt>
                <c:pt idx="1639">
                  <c:v>-367.18449999999996</c:v>
                </c:pt>
                <c:pt idx="1640">
                  <c:v>-367.1825</c:v>
                </c:pt>
                <c:pt idx="1641">
                  <c:v>-367.18049999999999</c:v>
                </c:pt>
                <c:pt idx="1642">
                  <c:v>-367.17849999999999</c:v>
                </c:pt>
                <c:pt idx="1643">
                  <c:v>-367.17649999999998</c:v>
                </c:pt>
                <c:pt idx="1644">
                  <c:v>-367.17449999999997</c:v>
                </c:pt>
                <c:pt idx="1645">
                  <c:v>-367.17249999999996</c:v>
                </c:pt>
                <c:pt idx="1646">
                  <c:v>-367.1705</c:v>
                </c:pt>
                <c:pt idx="1647">
                  <c:v>-367.16849999999999</c:v>
                </c:pt>
                <c:pt idx="1648">
                  <c:v>-367.16649999999998</c:v>
                </c:pt>
                <c:pt idx="1649">
                  <c:v>-367.16449999999998</c:v>
                </c:pt>
                <c:pt idx="1650">
                  <c:v>-367.16249999999997</c:v>
                </c:pt>
                <c:pt idx="1651">
                  <c:v>-367.16049999999996</c:v>
                </c:pt>
                <c:pt idx="1652">
                  <c:v>-367.1585</c:v>
                </c:pt>
                <c:pt idx="1653">
                  <c:v>-367.15649999999999</c:v>
                </c:pt>
                <c:pt idx="1654">
                  <c:v>-367.15449999999998</c:v>
                </c:pt>
                <c:pt idx="1655">
                  <c:v>-367.15249999999997</c:v>
                </c:pt>
                <c:pt idx="1656">
                  <c:v>-367.15049999999997</c:v>
                </c:pt>
                <c:pt idx="1657">
                  <c:v>-367.14849999999996</c:v>
                </c:pt>
                <c:pt idx="1658">
                  <c:v>-367.1465</c:v>
                </c:pt>
                <c:pt idx="1659">
                  <c:v>-367.14449999999999</c:v>
                </c:pt>
                <c:pt idx="1660">
                  <c:v>-367.14249999999998</c:v>
                </c:pt>
                <c:pt idx="1661">
                  <c:v>-367.14049999999997</c:v>
                </c:pt>
                <c:pt idx="1662">
                  <c:v>-367.13849999999996</c:v>
                </c:pt>
                <c:pt idx="1663">
                  <c:v>-367.13649999999996</c:v>
                </c:pt>
                <c:pt idx="1664">
                  <c:v>-367.1345</c:v>
                </c:pt>
                <c:pt idx="1665">
                  <c:v>-367.13249999999999</c:v>
                </c:pt>
                <c:pt idx="1666">
                  <c:v>-367.13049999999998</c:v>
                </c:pt>
                <c:pt idx="1667">
                  <c:v>-367.12849999999997</c:v>
                </c:pt>
                <c:pt idx="1668">
                  <c:v>-367.12649999999996</c:v>
                </c:pt>
                <c:pt idx="1669">
                  <c:v>-367.12449999999995</c:v>
                </c:pt>
                <c:pt idx="1670">
                  <c:v>-367.1225</c:v>
                </c:pt>
                <c:pt idx="1671">
                  <c:v>-367.12049999999999</c:v>
                </c:pt>
                <c:pt idx="1672">
                  <c:v>-367.11849999999998</c:v>
                </c:pt>
                <c:pt idx="1673">
                  <c:v>-367.11649999999997</c:v>
                </c:pt>
                <c:pt idx="1674">
                  <c:v>-367.11449999999996</c:v>
                </c:pt>
                <c:pt idx="1675">
                  <c:v>-367.11249999999995</c:v>
                </c:pt>
                <c:pt idx="1676">
                  <c:v>-367.1105</c:v>
                </c:pt>
                <c:pt idx="1677">
                  <c:v>-367.10849999999999</c:v>
                </c:pt>
                <c:pt idx="1678">
                  <c:v>-367.10649999999998</c:v>
                </c:pt>
                <c:pt idx="1679">
                  <c:v>-367.10449999999997</c:v>
                </c:pt>
                <c:pt idx="1680">
                  <c:v>-367.10249999999996</c:v>
                </c:pt>
                <c:pt idx="1681">
                  <c:v>-367.10049999999995</c:v>
                </c:pt>
                <c:pt idx="1682">
                  <c:v>-367.0985</c:v>
                </c:pt>
                <c:pt idx="1683">
                  <c:v>-367.09649999999999</c:v>
                </c:pt>
                <c:pt idx="1684">
                  <c:v>-367.09449999999998</c:v>
                </c:pt>
                <c:pt idx="1685">
                  <c:v>-367.09249999999997</c:v>
                </c:pt>
                <c:pt idx="1686">
                  <c:v>-367.09049999999996</c:v>
                </c:pt>
                <c:pt idx="1687">
                  <c:v>-367.08849999999995</c:v>
                </c:pt>
                <c:pt idx="1688">
                  <c:v>-367.0865</c:v>
                </c:pt>
                <c:pt idx="1689">
                  <c:v>-367.08449999999999</c:v>
                </c:pt>
                <c:pt idx="1690">
                  <c:v>-367.08249999999998</c:v>
                </c:pt>
                <c:pt idx="1691">
                  <c:v>-367.08049999999997</c:v>
                </c:pt>
                <c:pt idx="1692">
                  <c:v>-367.07849999999996</c:v>
                </c:pt>
                <c:pt idx="1693">
                  <c:v>-367.07649999999995</c:v>
                </c:pt>
                <c:pt idx="1694">
                  <c:v>-367.0745</c:v>
                </c:pt>
                <c:pt idx="1695">
                  <c:v>-367.07249999999999</c:v>
                </c:pt>
                <c:pt idx="1696">
                  <c:v>-367.07049999999998</c:v>
                </c:pt>
                <c:pt idx="1697">
                  <c:v>-367.06849999999997</c:v>
                </c:pt>
                <c:pt idx="1698">
                  <c:v>-367.06649999999996</c:v>
                </c:pt>
                <c:pt idx="1699">
                  <c:v>-367.06449999999995</c:v>
                </c:pt>
                <c:pt idx="1700">
                  <c:v>-367.0625</c:v>
                </c:pt>
                <c:pt idx="1701">
                  <c:v>-367.06049999999999</c:v>
                </c:pt>
                <c:pt idx="1702">
                  <c:v>-367.05849999999998</c:v>
                </c:pt>
                <c:pt idx="1703">
                  <c:v>-367.05649999999997</c:v>
                </c:pt>
                <c:pt idx="1704">
                  <c:v>-367.05449999999996</c:v>
                </c:pt>
                <c:pt idx="1705">
                  <c:v>-367.05249999999995</c:v>
                </c:pt>
                <c:pt idx="1706">
                  <c:v>-367.0505</c:v>
                </c:pt>
                <c:pt idx="1707">
                  <c:v>-367.04849999999999</c:v>
                </c:pt>
                <c:pt idx="1708">
                  <c:v>-367.04649999999998</c:v>
                </c:pt>
                <c:pt idx="1709">
                  <c:v>-367.04449999999997</c:v>
                </c:pt>
                <c:pt idx="1710">
                  <c:v>-367.04249999999996</c:v>
                </c:pt>
                <c:pt idx="1711">
                  <c:v>-367.04049999999995</c:v>
                </c:pt>
                <c:pt idx="1712">
                  <c:v>-367.0385</c:v>
                </c:pt>
                <c:pt idx="1713">
                  <c:v>-367.03649999999999</c:v>
                </c:pt>
                <c:pt idx="1714">
                  <c:v>-367.03449999999998</c:v>
                </c:pt>
                <c:pt idx="1715">
                  <c:v>-367.03249999999997</c:v>
                </c:pt>
                <c:pt idx="1716">
                  <c:v>-367.03049999999996</c:v>
                </c:pt>
                <c:pt idx="1717">
                  <c:v>-367.02849999999995</c:v>
                </c:pt>
                <c:pt idx="1718">
                  <c:v>-367.0265</c:v>
                </c:pt>
                <c:pt idx="1719">
                  <c:v>-367.02449999999999</c:v>
                </c:pt>
                <c:pt idx="1720">
                  <c:v>-367.02249999999998</c:v>
                </c:pt>
                <c:pt idx="1721">
                  <c:v>-367.02049999999997</c:v>
                </c:pt>
                <c:pt idx="1722">
                  <c:v>-367.01849999999996</c:v>
                </c:pt>
                <c:pt idx="1723">
                  <c:v>-367.01649999999995</c:v>
                </c:pt>
                <c:pt idx="1724">
                  <c:v>-367.0145</c:v>
                </c:pt>
                <c:pt idx="1725">
                  <c:v>-367.01249999999999</c:v>
                </c:pt>
                <c:pt idx="1726">
                  <c:v>-367.01049999999998</c:v>
                </c:pt>
                <c:pt idx="1727">
                  <c:v>-367.00849999999997</c:v>
                </c:pt>
                <c:pt idx="1728">
                  <c:v>-367.00649999999996</c:v>
                </c:pt>
                <c:pt idx="1729">
                  <c:v>-367.00449999999995</c:v>
                </c:pt>
                <c:pt idx="1730">
                  <c:v>-367.0025</c:v>
                </c:pt>
                <c:pt idx="1731">
                  <c:v>-367.00049999999999</c:v>
                </c:pt>
                <c:pt idx="1732">
                  <c:v>-366.99849999999998</c:v>
                </c:pt>
                <c:pt idx="1733">
                  <c:v>-366.99649999999997</c:v>
                </c:pt>
                <c:pt idx="1734">
                  <c:v>-366.99449999999996</c:v>
                </c:pt>
                <c:pt idx="1735">
                  <c:v>-366.99249999999995</c:v>
                </c:pt>
                <c:pt idx="1736">
                  <c:v>-366.9905</c:v>
                </c:pt>
                <c:pt idx="1737">
                  <c:v>-366.98849999999999</c:v>
                </c:pt>
                <c:pt idx="1738">
                  <c:v>-366.98649999999998</c:v>
                </c:pt>
                <c:pt idx="1739">
                  <c:v>-366.98449999999997</c:v>
                </c:pt>
                <c:pt idx="1740">
                  <c:v>-366.98249999999996</c:v>
                </c:pt>
                <c:pt idx="1741">
                  <c:v>-366.98049999999995</c:v>
                </c:pt>
                <c:pt idx="1742">
                  <c:v>-366.9785</c:v>
                </c:pt>
                <c:pt idx="1743">
                  <c:v>-366.97649999999999</c:v>
                </c:pt>
                <c:pt idx="1744">
                  <c:v>-366.97449999999998</c:v>
                </c:pt>
                <c:pt idx="1745">
                  <c:v>-366.97249999999997</c:v>
                </c:pt>
                <c:pt idx="1746">
                  <c:v>-366.97049999999996</c:v>
                </c:pt>
                <c:pt idx="1747">
                  <c:v>-366.96849999999995</c:v>
                </c:pt>
                <c:pt idx="1748">
                  <c:v>-366.9665</c:v>
                </c:pt>
                <c:pt idx="1749">
                  <c:v>-366.96449999999999</c:v>
                </c:pt>
                <c:pt idx="1750">
                  <c:v>-366.96249999999998</c:v>
                </c:pt>
                <c:pt idx="1751">
                  <c:v>-366.96049999999997</c:v>
                </c:pt>
                <c:pt idx="1752">
                  <c:v>-366.95849999999996</c:v>
                </c:pt>
                <c:pt idx="1753">
                  <c:v>-366.95650000000001</c:v>
                </c:pt>
                <c:pt idx="1754">
                  <c:v>-366.9545</c:v>
                </c:pt>
                <c:pt idx="1755">
                  <c:v>-366.95249999999999</c:v>
                </c:pt>
                <c:pt idx="1756">
                  <c:v>-366.95049999999998</c:v>
                </c:pt>
                <c:pt idx="1757">
                  <c:v>-366.94849999999997</c:v>
                </c:pt>
                <c:pt idx="1758">
                  <c:v>-366.94649999999996</c:v>
                </c:pt>
                <c:pt idx="1759">
                  <c:v>-366.94450000000001</c:v>
                </c:pt>
                <c:pt idx="1760">
                  <c:v>-366.9425</c:v>
                </c:pt>
                <c:pt idx="1761">
                  <c:v>-366.94049999999999</c:v>
                </c:pt>
                <c:pt idx="1762">
                  <c:v>-366.93849999999998</c:v>
                </c:pt>
                <c:pt idx="1763">
                  <c:v>-366.93649999999997</c:v>
                </c:pt>
                <c:pt idx="1764">
                  <c:v>-366.93449999999996</c:v>
                </c:pt>
                <c:pt idx="1765">
                  <c:v>-366.9325</c:v>
                </c:pt>
                <c:pt idx="1766">
                  <c:v>-366.93049999999999</c:v>
                </c:pt>
                <c:pt idx="1767">
                  <c:v>-366.92849999999999</c:v>
                </c:pt>
                <c:pt idx="1768">
                  <c:v>-366.92649999999998</c:v>
                </c:pt>
                <c:pt idx="1769">
                  <c:v>-366.92449999999997</c:v>
                </c:pt>
                <c:pt idx="1770">
                  <c:v>-366.92249999999996</c:v>
                </c:pt>
                <c:pt idx="1771">
                  <c:v>-366.9205</c:v>
                </c:pt>
                <c:pt idx="1772">
                  <c:v>-366.91849999999999</c:v>
                </c:pt>
                <c:pt idx="1773">
                  <c:v>-366.91649999999998</c:v>
                </c:pt>
                <c:pt idx="1774">
                  <c:v>-366.91449999999998</c:v>
                </c:pt>
                <c:pt idx="1775">
                  <c:v>-366.91249999999997</c:v>
                </c:pt>
                <c:pt idx="1776">
                  <c:v>-366.91049999999996</c:v>
                </c:pt>
                <c:pt idx="1777">
                  <c:v>-366.9085</c:v>
                </c:pt>
                <c:pt idx="1778">
                  <c:v>-366.90649999999999</c:v>
                </c:pt>
                <c:pt idx="1779">
                  <c:v>-366.90449999999998</c:v>
                </c:pt>
                <c:pt idx="1780">
                  <c:v>-366.90249999999997</c:v>
                </c:pt>
                <c:pt idx="1781">
                  <c:v>-366.90049999999997</c:v>
                </c:pt>
                <c:pt idx="1782">
                  <c:v>-366.89849999999996</c:v>
                </c:pt>
                <c:pt idx="1783">
                  <c:v>-366.8965</c:v>
                </c:pt>
                <c:pt idx="1784">
                  <c:v>-366.89449999999999</c:v>
                </c:pt>
                <c:pt idx="1785">
                  <c:v>-366.89249999999998</c:v>
                </c:pt>
                <c:pt idx="1786">
                  <c:v>-366.89049999999997</c:v>
                </c:pt>
                <c:pt idx="1787">
                  <c:v>-366.88849999999996</c:v>
                </c:pt>
                <c:pt idx="1788">
                  <c:v>-366.88649999999996</c:v>
                </c:pt>
                <c:pt idx="1789">
                  <c:v>-366.8845</c:v>
                </c:pt>
                <c:pt idx="1790">
                  <c:v>-366.88249999999999</c:v>
                </c:pt>
                <c:pt idx="1791">
                  <c:v>-366.88049999999998</c:v>
                </c:pt>
                <c:pt idx="1792">
                  <c:v>-366.87849999999997</c:v>
                </c:pt>
                <c:pt idx="1793">
                  <c:v>-366.87649999999996</c:v>
                </c:pt>
                <c:pt idx="1794">
                  <c:v>-366.87449999999995</c:v>
                </c:pt>
                <c:pt idx="1795">
                  <c:v>-366.8725</c:v>
                </c:pt>
                <c:pt idx="1796">
                  <c:v>-366.87049999999999</c:v>
                </c:pt>
                <c:pt idx="1797">
                  <c:v>-366.86849999999998</c:v>
                </c:pt>
                <c:pt idx="1798">
                  <c:v>-366.86649999999997</c:v>
                </c:pt>
                <c:pt idx="1799">
                  <c:v>-366.86449999999996</c:v>
                </c:pt>
                <c:pt idx="1800">
                  <c:v>-366.86249999999995</c:v>
                </c:pt>
                <c:pt idx="1801">
                  <c:v>-366.8605</c:v>
                </c:pt>
                <c:pt idx="1802">
                  <c:v>-366.85849999999999</c:v>
                </c:pt>
                <c:pt idx="1803">
                  <c:v>-366.85649999999998</c:v>
                </c:pt>
                <c:pt idx="1804">
                  <c:v>-366.85449999999997</c:v>
                </c:pt>
                <c:pt idx="1805">
                  <c:v>-366.85249999999996</c:v>
                </c:pt>
                <c:pt idx="1806">
                  <c:v>-366.85049999999995</c:v>
                </c:pt>
                <c:pt idx="1807">
                  <c:v>-366.8485</c:v>
                </c:pt>
                <c:pt idx="1808">
                  <c:v>-366.84649999999999</c:v>
                </c:pt>
                <c:pt idx="1809">
                  <c:v>-366.84449999999998</c:v>
                </c:pt>
                <c:pt idx="1810">
                  <c:v>-366.84249999999997</c:v>
                </c:pt>
                <c:pt idx="1811">
                  <c:v>-366.84049999999996</c:v>
                </c:pt>
                <c:pt idx="1812">
                  <c:v>-366.83849999999995</c:v>
                </c:pt>
                <c:pt idx="1813">
                  <c:v>-366.8365</c:v>
                </c:pt>
                <c:pt idx="1814">
                  <c:v>-366.83449999999999</c:v>
                </c:pt>
                <c:pt idx="1815">
                  <c:v>-366.83249999999998</c:v>
                </c:pt>
                <c:pt idx="1816">
                  <c:v>-366.83049999999997</c:v>
                </c:pt>
                <c:pt idx="1817">
                  <c:v>-366.82849999999996</c:v>
                </c:pt>
                <c:pt idx="1818">
                  <c:v>-366.82649999999995</c:v>
                </c:pt>
                <c:pt idx="1819">
                  <c:v>-366.8245</c:v>
                </c:pt>
                <c:pt idx="1820">
                  <c:v>-366.82249999999999</c:v>
                </c:pt>
                <c:pt idx="1821">
                  <c:v>-366.82049999999998</c:v>
                </c:pt>
                <c:pt idx="1822">
                  <c:v>-366.81849999999997</c:v>
                </c:pt>
                <c:pt idx="1823">
                  <c:v>-366.81649999999996</c:v>
                </c:pt>
                <c:pt idx="1824">
                  <c:v>-366.81449999999995</c:v>
                </c:pt>
                <c:pt idx="1825">
                  <c:v>-366.8125</c:v>
                </c:pt>
                <c:pt idx="1826">
                  <c:v>-366.81049999999999</c:v>
                </c:pt>
                <c:pt idx="1827">
                  <c:v>-366.80849999999998</c:v>
                </c:pt>
                <c:pt idx="1828">
                  <c:v>-366.80649999999997</c:v>
                </c:pt>
                <c:pt idx="1829">
                  <c:v>-366.80449999999996</c:v>
                </c:pt>
                <c:pt idx="1830">
                  <c:v>-366.80249999999995</c:v>
                </c:pt>
                <c:pt idx="1831">
                  <c:v>-366.8005</c:v>
                </c:pt>
                <c:pt idx="1832">
                  <c:v>-366.79849999999999</c:v>
                </c:pt>
                <c:pt idx="1833">
                  <c:v>-366.79649999999998</c:v>
                </c:pt>
                <c:pt idx="1834">
                  <c:v>-366.79449999999997</c:v>
                </c:pt>
                <c:pt idx="1835">
                  <c:v>-366.79249999999996</c:v>
                </c:pt>
                <c:pt idx="1836">
                  <c:v>-366.79049999999995</c:v>
                </c:pt>
                <c:pt idx="1837">
                  <c:v>-366.7885</c:v>
                </c:pt>
                <c:pt idx="1838">
                  <c:v>-366.78649999999999</c:v>
                </c:pt>
                <c:pt idx="1839">
                  <c:v>-366.78449999999998</c:v>
                </c:pt>
                <c:pt idx="1840">
                  <c:v>-366.78249999999997</c:v>
                </c:pt>
                <c:pt idx="1841">
                  <c:v>-366.78049999999996</c:v>
                </c:pt>
                <c:pt idx="1842">
                  <c:v>-366.77849999999995</c:v>
                </c:pt>
                <c:pt idx="1843">
                  <c:v>-366.7765</c:v>
                </c:pt>
                <c:pt idx="1844">
                  <c:v>-366.77449999999999</c:v>
                </c:pt>
                <c:pt idx="1845">
                  <c:v>-366.77249999999998</c:v>
                </c:pt>
                <c:pt idx="1846">
                  <c:v>-366.77049999999997</c:v>
                </c:pt>
                <c:pt idx="1847">
                  <c:v>-366.76849999999996</c:v>
                </c:pt>
                <c:pt idx="1848">
                  <c:v>-366.76649999999995</c:v>
                </c:pt>
                <c:pt idx="1849">
                  <c:v>-366.7645</c:v>
                </c:pt>
                <c:pt idx="1850">
                  <c:v>-366.76249999999999</c:v>
                </c:pt>
                <c:pt idx="1851">
                  <c:v>-366.76049999999998</c:v>
                </c:pt>
                <c:pt idx="1852">
                  <c:v>-366.75849999999997</c:v>
                </c:pt>
                <c:pt idx="1853">
                  <c:v>-366.75649999999996</c:v>
                </c:pt>
                <c:pt idx="1854">
                  <c:v>-366.75449999999995</c:v>
                </c:pt>
                <c:pt idx="1855">
                  <c:v>-366.7525</c:v>
                </c:pt>
                <c:pt idx="1856">
                  <c:v>-366.75049999999999</c:v>
                </c:pt>
                <c:pt idx="1857">
                  <c:v>-366.74849999999998</c:v>
                </c:pt>
                <c:pt idx="1858">
                  <c:v>-366.74649999999997</c:v>
                </c:pt>
                <c:pt idx="1859">
                  <c:v>-366.74449999999996</c:v>
                </c:pt>
                <c:pt idx="1860">
                  <c:v>-366.74249999999995</c:v>
                </c:pt>
                <c:pt idx="1861">
                  <c:v>-366.7405</c:v>
                </c:pt>
                <c:pt idx="1862">
                  <c:v>-366.73849999999999</c:v>
                </c:pt>
                <c:pt idx="1863">
                  <c:v>-366.73649999999998</c:v>
                </c:pt>
                <c:pt idx="1864">
                  <c:v>-366.73449999999997</c:v>
                </c:pt>
                <c:pt idx="1865">
                  <c:v>-366.73249999999996</c:v>
                </c:pt>
                <c:pt idx="1866">
                  <c:v>-366.73049999999995</c:v>
                </c:pt>
                <c:pt idx="1867">
                  <c:v>-366.7285</c:v>
                </c:pt>
                <c:pt idx="1868">
                  <c:v>-366.72649999999999</c:v>
                </c:pt>
                <c:pt idx="1869">
                  <c:v>-366.72449999999998</c:v>
                </c:pt>
                <c:pt idx="1870">
                  <c:v>-366.72249999999997</c:v>
                </c:pt>
                <c:pt idx="1871">
                  <c:v>-366.72049999999996</c:v>
                </c:pt>
                <c:pt idx="1872">
                  <c:v>-366.71849999999995</c:v>
                </c:pt>
                <c:pt idx="1873">
                  <c:v>-366.7165</c:v>
                </c:pt>
                <c:pt idx="1874">
                  <c:v>-366.71449999999999</c:v>
                </c:pt>
                <c:pt idx="1875">
                  <c:v>-366.71249999999998</c:v>
                </c:pt>
                <c:pt idx="1876">
                  <c:v>-366.71049999999997</c:v>
                </c:pt>
                <c:pt idx="1877">
                  <c:v>-366.70849999999996</c:v>
                </c:pt>
                <c:pt idx="1878">
                  <c:v>-366.70650000000001</c:v>
                </c:pt>
                <c:pt idx="1879">
                  <c:v>-366.7045</c:v>
                </c:pt>
                <c:pt idx="1880">
                  <c:v>-366.70249999999999</c:v>
                </c:pt>
                <c:pt idx="1881">
                  <c:v>-366.70049999999998</c:v>
                </c:pt>
                <c:pt idx="1882">
                  <c:v>-366.69849999999997</c:v>
                </c:pt>
                <c:pt idx="1883">
                  <c:v>-366.69649999999996</c:v>
                </c:pt>
                <c:pt idx="1884">
                  <c:v>-366.69450000000001</c:v>
                </c:pt>
                <c:pt idx="1885">
                  <c:v>-366.6925</c:v>
                </c:pt>
                <c:pt idx="1886">
                  <c:v>-366.69049999999999</c:v>
                </c:pt>
                <c:pt idx="1887">
                  <c:v>-366.68849999999998</c:v>
                </c:pt>
                <c:pt idx="1888">
                  <c:v>-366.68649999999997</c:v>
                </c:pt>
                <c:pt idx="1889">
                  <c:v>-366.68449999999996</c:v>
                </c:pt>
                <c:pt idx="1890">
                  <c:v>-366.6825</c:v>
                </c:pt>
                <c:pt idx="1891">
                  <c:v>-366.68049999999999</c:v>
                </c:pt>
                <c:pt idx="1892">
                  <c:v>-366.67849999999999</c:v>
                </c:pt>
                <c:pt idx="1893">
                  <c:v>-366.67649999999998</c:v>
                </c:pt>
                <c:pt idx="1894">
                  <c:v>-366.67449999999997</c:v>
                </c:pt>
                <c:pt idx="1895">
                  <c:v>-366.67249999999996</c:v>
                </c:pt>
                <c:pt idx="1896">
                  <c:v>-366.6705</c:v>
                </c:pt>
                <c:pt idx="1897">
                  <c:v>-366.66849999999999</c:v>
                </c:pt>
                <c:pt idx="1898">
                  <c:v>-366.66649999999998</c:v>
                </c:pt>
                <c:pt idx="1899">
                  <c:v>-366.66449999999998</c:v>
                </c:pt>
                <c:pt idx="1900">
                  <c:v>-366.66249999999997</c:v>
                </c:pt>
                <c:pt idx="1901">
                  <c:v>-366.66049999999996</c:v>
                </c:pt>
                <c:pt idx="1902">
                  <c:v>-366.6585</c:v>
                </c:pt>
                <c:pt idx="1903">
                  <c:v>-366.65649999999999</c:v>
                </c:pt>
                <c:pt idx="1904">
                  <c:v>-366.65449999999998</c:v>
                </c:pt>
                <c:pt idx="1905">
                  <c:v>-366.65249999999997</c:v>
                </c:pt>
                <c:pt idx="1906">
                  <c:v>-366.65049999999997</c:v>
                </c:pt>
                <c:pt idx="1907">
                  <c:v>-366.64849999999996</c:v>
                </c:pt>
                <c:pt idx="1908">
                  <c:v>-366.6465</c:v>
                </c:pt>
                <c:pt idx="1909">
                  <c:v>-366.64449999999999</c:v>
                </c:pt>
                <c:pt idx="1910">
                  <c:v>-366.64249999999998</c:v>
                </c:pt>
                <c:pt idx="1911">
                  <c:v>-366.64049999999997</c:v>
                </c:pt>
                <c:pt idx="1912">
                  <c:v>-366.63849999999996</c:v>
                </c:pt>
                <c:pt idx="1913">
                  <c:v>-366.63649999999996</c:v>
                </c:pt>
                <c:pt idx="1914">
                  <c:v>-366.6345</c:v>
                </c:pt>
                <c:pt idx="1915">
                  <c:v>-366.63249999999999</c:v>
                </c:pt>
                <c:pt idx="1916">
                  <c:v>-366.63049999999998</c:v>
                </c:pt>
                <c:pt idx="1917">
                  <c:v>-366.62849999999997</c:v>
                </c:pt>
                <c:pt idx="1918">
                  <c:v>-366.62649999999996</c:v>
                </c:pt>
                <c:pt idx="1919">
                  <c:v>-366.62449999999995</c:v>
                </c:pt>
                <c:pt idx="1920">
                  <c:v>-366.6225</c:v>
                </c:pt>
                <c:pt idx="1921">
                  <c:v>-366.62049999999999</c:v>
                </c:pt>
                <c:pt idx="1922">
                  <c:v>-366.61849999999998</c:v>
                </c:pt>
                <c:pt idx="1923">
                  <c:v>-366.61649999999997</c:v>
                </c:pt>
                <c:pt idx="1924">
                  <c:v>-366.61449999999996</c:v>
                </c:pt>
                <c:pt idx="1925">
                  <c:v>-366.61249999999995</c:v>
                </c:pt>
                <c:pt idx="1926">
                  <c:v>-366.6105</c:v>
                </c:pt>
                <c:pt idx="1927">
                  <c:v>-366.60849999999999</c:v>
                </c:pt>
                <c:pt idx="1928">
                  <c:v>-366.60649999999998</c:v>
                </c:pt>
                <c:pt idx="1929">
                  <c:v>-366.60449999999997</c:v>
                </c:pt>
                <c:pt idx="1930">
                  <c:v>-366.60249999999996</c:v>
                </c:pt>
                <c:pt idx="1931">
                  <c:v>-366.60049999999995</c:v>
                </c:pt>
                <c:pt idx="1932">
                  <c:v>-366.5985</c:v>
                </c:pt>
                <c:pt idx="1933">
                  <c:v>-366.59649999999999</c:v>
                </c:pt>
                <c:pt idx="1934">
                  <c:v>-366.59449999999998</c:v>
                </c:pt>
                <c:pt idx="1935">
                  <c:v>-366.59249999999997</c:v>
                </c:pt>
                <c:pt idx="1936">
                  <c:v>-366.59049999999996</c:v>
                </c:pt>
                <c:pt idx="1937">
                  <c:v>-366.58849999999995</c:v>
                </c:pt>
                <c:pt idx="1938">
                  <c:v>-366.5865</c:v>
                </c:pt>
                <c:pt idx="1939">
                  <c:v>-366.58449999999999</c:v>
                </c:pt>
                <c:pt idx="1940">
                  <c:v>-366.58249999999998</c:v>
                </c:pt>
                <c:pt idx="1941">
                  <c:v>-366.58049999999997</c:v>
                </c:pt>
                <c:pt idx="1942">
                  <c:v>-366.57849999999996</c:v>
                </c:pt>
                <c:pt idx="1943">
                  <c:v>-366.57649999999995</c:v>
                </c:pt>
                <c:pt idx="1944">
                  <c:v>-366.5745</c:v>
                </c:pt>
                <c:pt idx="1945">
                  <c:v>-366.57249999999999</c:v>
                </c:pt>
                <c:pt idx="1946">
                  <c:v>-366.57049999999998</c:v>
                </c:pt>
                <c:pt idx="1947">
                  <c:v>-366.56849999999997</c:v>
                </c:pt>
                <c:pt idx="1948">
                  <c:v>-366.56649999999996</c:v>
                </c:pt>
                <c:pt idx="1949">
                  <c:v>-366.56449999999995</c:v>
                </c:pt>
                <c:pt idx="1950">
                  <c:v>-366.5625</c:v>
                </c:pt>
                <c:pt idx="1951">
                  <c:v>-366.56049999999999</c:v>
                </c:pt>
                <c:pt idx="1952">
                  <c:v>-366.55849999999998</c:v>
                </c:pt>
                <c:pt idx="1953">
                  <c:v>-366.55649999999997</c:v>
                </c:pt>
                <c:pt idx="1954">
                  <c:v>-366.55449999999996</c:v>
                </c:pt>
                <c:pt idx="1955">
                  <c:v>-366.55249999999995</c:v>
                </c:pt>
                <c:pt idx="1956">
                  <c:v>-366.5505</c:v>
                </c:pt>
                <c:pt idx="1957">
                  <c:v>-366.54849999999999</c:v>
                </c:pt>
                <c:pt idx="1958">
                  <c:v>-366.54649999999998</c:v>
                </c:pt>
                <c:pt idx="1959">
                  <c:v>-366.54449999999997</c:v>
                </c:pt>
                <c:pt idx="1960">
                  <c:v>-366.54249999999996</c:v>
                </c:pt>
                <c:pt idx="1961">
                  <c:v>-366.54049999999995</c:v>
                </c:pt>
                <c:pt idx="1962">
                  <c:v>-366.5385</c:v>
                </c:pt>
                <c:pt idx="1963">
                  <c:v>-366.53649999999999</c:v>
                </c:pt>
                <c:pt idx="1964">
                  <c:v>-366.53449999999998</c:v>
                </c:pt>
                <c:pt idx="1965">
                  <c:v>-366.53249999999997</c:v>
                </c:pt>
                <c:pt idx="1966">
                  <c:v>-366.53049999999996</c:v>
                </c:pt>
                <c:pt idx="1967">
                  <c:v>-366.52849999999995</c:v>
                </c:pt>
                <c:pt idx="1968">
                  <c:v>-366.5265</c:v>
                </c:pt>
                <c:pt idx="1969">
                  <c:v>-366.52449999999999</c:v>
                </c:pt>
                <c:pt idx="1970">
                  <c:v>-366.52249999999998</c:v>
                </c:pt>
                <c:pt idx="1971">
                  <c:v>-366.52049999999997</c:v>
                </c:pt>
                <c:pt idx="1972">
                  <c:v>-366.51849999999996</c:v>
                </c:pt>
                <c:pt idx="1973">
                  <c:v>-366.51649999999995</c:v>
                </c:pt>
                <c:pt idx="1974">
                  <c:v>-366.5145</c:v>
                </c:pt>
                <c:pt idx="1975">
                  <c:v>-366.51249999999999</c:v>
                </c:pt>
                <c:pt idx="1976">
                  <c:v>-366.51049999999998</c:v>
                </c:pt>
                <c:pt idx="1977">
                  <c:v>-366.50849999999997</c:v>
                </c:pt>
                <c:pt idx="1978">
                  <c:v>-366.50649999999996</c:v>
                </c:pt>
                <c:pt idx="1979">
                  <c:v>-366.50449999999995</c:v>
                </c:pt>
                <c:pt idx="1980">
                  <c:v>-366.5025</c:v>
                </c:pt>
                <c:pt idx="1981">
                  <c:v>-366.50049999999999</c:v>
                </c:pt>
                <c:pt idx="1982">
                  <c:v>-366.49849999999998</c:v>
                </c:pt>
                <c:pt idx="1983">
                  <c:v>-366.49649999999997</c:v>
                </c:pt>
                <c:pt idx="1984">
                  <c:v>-366.49449999999996</c:v>
                </c:pt>
                <c:pt idx="1985">
                  <c:v>-366.49249999999995</c:v>
                </c:pt>
                <c:pt idx="1986">
                  <c:v>-366.4905</c:v>
                </c:pt>
                <c:pt idx="1987">
                  <c:v>-366.48849999999999</c:v>
                </c:pt>
                <c:pt idx="1988">
                  <c:v>-366.48649999999998</c:v>
                </c:pt>
                <c:pt idx="1989">
                  <c:v>-366.48449999999997</c:v>
                </c:pt>
                <c:pt idx="1990">
                  <c:v>-366.48249999999996</c:v>
                </c:pt>
                <c:pt idx="1991">
                  <c:v>-366.48049999999995</c:v>
                </c:pt>
                <c:pt idx="1992">
                  <c:v>-366.4785</c:v>
                </c:pt>
                <c:pt idx="1993">
                  <c:v>-366.47649999999999</c:v>
                </c:pt>
                <c:pt idx="1994">
                  <c:v>-366.47449999999998</c:v>
                </c:pt>
                <c:pt idx="1995">
                  <c:v>-366.47249999999997</c:v>
                </c:pt>
                <c:pt idx="1996">
                  <c:v>-366.47049999999996</c:v>
                </c:pt>
                <c:pt idx="1997">
                  <c:v>-366.46849999999995</c:v>
                </c:pt>
                <c:pt idx="1998">
                  <c:v>-366.4665</c:v>
                </c:pt>
                <c:pt idx="1999">
                  <c:v>-366.46449999999999</c:v>
                </c:pt>
                <c:pt idx="2000">
                  <c:v>-366.46249999999998</c:v>
                </c:pt>
                <c:pt idx="2001">
                  <c:v>-366.46049999999997</c:v>
                </c:pt>
                <c:pt idx="2002">
                  <c:v>-366.45849999999996</c:v>
                </c:pt>
                <c:pt idx="2003">
                  <c:v>-366.45650000000001</c:v>
                </c:pt>
                <c:pt idx="2004">
                  <c:v>-366.4545</c:v>
                </c:pt>
                <c:pt idx="2005">
                  <c:v>-366.45249999999999</c:v>
                </c:pt>
                <c:pt idx="2006">
                  <c:v>-366.45049999999998</c:v>
                </c:pt>
                <c:pt idx="2007">
                  <c:v>-366.44849999999997</c:v>
                </c:pt>
                <c:pt idx="2008">
                  <c:v>-366.44649999999996</c:v>
                </c:pt>
                <c:pt idx="2009">
                  <c:v>-366.44450000000001</c:v>
                </c:pt>
                <c:pt idx="2010">
                  <c:v>-366.4425</c:v>
                </c:pt>
                <c:pt idx="2011">
                  <c:v>-366.44049999999999</c:v>
                </c:pt>
                <c:pt idx="2012">
                  <c:v>-366.43849999999998</c:v>
                </c:pt>
                <c:pt idx="2013">
                  <c:v>-366.43649999999997</c:v>
                </c:pt>
                <c:pt idx="2014">
                  <c:v>-366.43449999999996</c:v>
                </c:pt>
                <c:pt idx="2015">
                  <c:v>-366.4325</c:v>
                </c:pt>
                <c:pt idx="2016">
                  <c:v>-366.43049999999999</c:v>
                </c:pt>
                <c:pt idx="2017">
                  <c:v>-366.42849999999999</c:v>
                </c:pt>
                <c:pt idx="2018">
                  <c:v>-366.42649999999998</c:v>
                </c:pt>
                <c:pt idx="2019">
                  <c:v>-366.42449999999997</c:v>
                </c:pt>
                <c:pt idx="2020">
                  <c:v>-366.42249999999996</c:v>
                </c:pt>
                <c:pt idx="2021">
                  <c:v>-366.4205</c:v>
                </c:pt>
                <c:pt idx="2022">
                  <c:v>-366.41849999999999</c:v>
                </c:pt>
                <c:pt idx="2023">
                  <c:v>-366.41649999999998</c:v>
                </c:pt>
                <c:pt idx="2024">
                  <c:v>-366.41449999999998</c:v>
                </c:pt>
                <c:pt idx="2025">
                  <c:v>-366.41249999999997</c:v>
                </c:pt>
                <c:pt idx="2026">
                  <c:v>-366.41049999999996</c:v>
                </c:pt>
                <c:pt idx="2027">
                  <c:v>-366.4085</c:v>
                </c:pt>
                <c:pt idx="2028">
                  <c:v>-366.40649999999999</c:v>
                </c:pt>
                <c:pt idx="2029">
                  <c:v>-366.40449999999998</c:v>
                </c:pt>
                <c:pt idx="2030">
                  <c:v>-366.40249999999997</c:v>
                </c:pt>
                <c:pt idx="2031">
                  <c:v>-366.40049999999997</c:v>
                </c:pt>
                <c:pt idx="2032">
                  <c:v>-366.39849999999996</c:v>
                </c:pt>
                <c:pt idx="2033">
                  <c:v>-366.3965</c:v>
                </c:pt>
                <c:pt idx="2034">
                  <c:v>-366.39449999999999</c:v>
                </c:pt>
                <c:pt idx="2035">
                  <c:v>-366.39249999999998</c:v>
                </c:pt>
                <c:pt idx="2036">
                  <c:v>-366.39049999999997</c:v>
                </c:pt>
                <c:pt idx="2037">
                  <c:v>-366.38849999999996</c:v>
                </c:pt>
                <c:pt idx="2038">
                  <c:v>-366.38649999999996</c:v>
                </c:pt>
                <c:pt idx="2039">
                  <c:v>-366.3845</c:v>
                </c:pt>
                <c:pt idx="2040">
                  <c:v>-366.38249999999999</c:v>
                </c:pt>
                <c:pt idx="2041">
                  <c:v>-366.38049999999998</c:v>
                </c:pt>
                <c:pt idx="2042">
                  <c:v>-366.37849999999997</c:v>
                </c:pt>
                <c:pt idx="2043">
                  <c:v>-366.37649999999996</c:v>
                </c:pt>
                <c:pt idx="2044">
                  <c:v>-366.37449999999995</c:v>
                </c:pt>
                <c:pt idx="2045">
                  <c:v>-366.3725</c:v>
                </c:pt>
                <c:pt idx="2046">
                  <c:v>-366.37049999999999</c:v>
                </c:pt>
                <c:pt idx="2047">
                  <c:v>-366.36849999999998</c:v>
                </c:pt>
                <c:pt idx="2048">
                  <c:v>-366.36649999999997</c:v>
                </c:pt>
                <c:pt idx="2049">
                  <c:v>-366.36449999999996</c:v>
                </c:pt>
                <c:pt idx="2050">
                  <c:v>-366.36249999999995</c:v>
                </c:pt>
                <c:pt idx="2051">
                  <c:v>-366.3605</c:v>
                </c:pt>
                <c:pt idx="2052">
                  <c:v>-366.35849999999999</c:v>
                </c:pt>
                <c:pt idx="2053">
                  <c:v>-366.35649999999998</c:v>
                </c:pt>
                <c:pt idx="2054">
                  <c:v>-366.35449999999997</c:v>
                </c:pt>
                <c:pt idx="2055">
                  <c:v>-366.35249999999996</c:v>
                </c:pt>
                <c:pt idx="2056">
                  <c:v>-366.35049999999995</c:v>
                </c:pt>
                <c:pt idx="2057">
                  <c:v>-366.3485</c:v>
                </c:pt>
                <c:pt idx="2058">
                  <c:v>-366.34649999999999</c:v>
                </c:pt>
                <c:pt idx="2059">
                  <c:v>-366.34449999999998</c:v>
                </c:pt>
                <c:pt idx="2060">
                  <c:v>-366.34249999999997</c:v>
                </c:pt>
                <c:pt idx="2061">
                  <c:v>-366.34049999999996</c:v>
                </c:pt>
                <c:pt idx="2062">
                  <c:v>-366.33849999999995</c:v>
                </c:pt>
                <c:pt idx="2063">
                  <c:v>-366.3365</c:v>
                </c:pt>
                <c:pt idx="2064">
                  <c:v>-366.33449999999999</c:v>
                </c:pt>
                <c:pt idx="2065">
                  <c:v>-366.33249999999998</c:v>
                </c:pt>
                <c:pt idx="2066">
                  <c:v>-366.33049999999997</c:v>
                </c:pt>
                <c:pt idx="2067">
                  <c:v>-366.32849999999996</c:v>
                </c:pt>
                <c:pt idx="2068">
                  <c:v>-366.32649999999995</c:v>
                </c:pt>
                <c:pt idx="2069">
                  <c:v>-366.3245</c:v>
                </c:pt>
                <c:pt idx="2070">
                  <c:v>-366.32249999999999</c:v>
                </c:pt>
                <c:pt idx="2071">
                  <c:v>-366.32049999999998</c:v>
                </c:pt>
                <c:pt idx="2072">
                  <c:v>-366.31849999999997</c:v>
                </c:pt>
                <c:pt idx="2073">
                  <c:v>-366.31649999999996</c:v>
                </c:pt>
                <c:pt idx="2074">
                  <c:v>-366.31449999999995</c:v>
                </c:pt>
                <c:pt idx="2075">
                  <c:v>-366.3125</c:v>
                </c:pt>
                <c:pt idx="2076">
                  <c:v>-366.31049999999999</c:v>
                </c:pt>
                <c:pt idx="2077">
                  <c:v>-366.30849999999998</c:v>
                </c:pt>
                <c:pt idx="2078">
                  <c:v>-366.30649999999997</c:v>
                </c:pt>
                <c:pt idx="2079">
                  <c:v>-366.30449999999996</c:v>
                </c:pt>
                <c:pt idx="2080">
                  <c:v>-366.30249999999995</c:v>
                </c:pt>
                <c:pt idx="2081">
                  <c:v>-366.3005</c:v>
                </c:pt>
                <c:pt idx="2082">
                  <c:v>-366.29849999999999</c:v>
                </c:pt>
                <c:pt idx="2083">
                  <c:v>-366.29649999999998</c:v>
                </c:pt>
                <c:pt idx="2084">
                  <c:v>-366.29449999999997</c:v>
                </c:pt>
                <c:pt idx="2085">
                  <c:v>-366.29249999999996</c:v>
                </c:pt>
                <c:pt idx="2086">
                  <c:v>-366.29049999999995</c:v>
                </c:pt>
                <c:pt idx="2087">
                  <c:v>-366.2885</c:v>
                </c:pt>
                <c:pt idx="2088">
                  <c:v>-366.28649999999999</c:v>
                </c:pt>
                <c:pt idx="2089">
                  <c:v>-366.28449999999998</c:v>
                </c:pt>
                <c:pt idx="2090">
                  <c:v>-366.28249999999997</c:v>
                </c:pt>
                <c:pt idx="2091">
                  <c:v>-366.28049999999996</c:v>
                </c:pt>
                <c:pt idx="2092">
                  <c:v>-366.27849999999995</c:v>
                </c:pt>
                <c:pt idx="2093">
                  <c:v>-366.2765</c:v>
                </c:pt>
                <c:pt idx="2094">
                  <c:v>-366.27449999999999</c:v>
                </c:pt>
                <c:pt idx="2095">
                  <c:v>-366.27249999999998</c:v>
                </c:pt>
                <c:pt idx="2096">
                  <c:v>-366.27049999999997</c:v>
                </c:pt>
                <c:pt idx="2097">
                  <c:v>-366.26849999999996</c:v>
                </c:pt>
                <c:pt idx="2098">
                  <c:v>-366.26649999999995</c:v>
                </c:pt>
                <c:pt idx="2099">
                  <c:v>-366.2645</c:v>
                </c:pt>
                <c:pt idx="2100">
                  <c:v>-366.26249999999999</c:v>
                </c:pt>
                <c:pt idx="2101">
                  <c:v>-366.26049999999998</c:v>
                </c:pt>
                <c:pt idx="2102">
                  <c:v>-366.25849999999997</c:v>
                </c:pt>
                <c:pt idx="2103">
                  <c:v>-366.25649999999996</c:v>
                </c:pt>
                <c:pt idx="2104">
                  <c:v>-366.25449999999995</c:v>
                </c:pt>
                <c:pt idx="2105">
                  <c:v>-366.2525</c:v>
                </c:pt>
                <c:pt idx="2106">
                  <c:v>-366.25049999999999</c:v>
                </c:pt>
                <c:pt idx="2107">
                  <c:v>-366.24849999999998</c:v>
                </c:pt>
                <c:pt idx="2108">
                  <c:v>-366.24649999999997</c:v>
                </c:pt>
                <c:pt idx="2109">
                  <c:v>-366.24449999999996</c:v>
                </c:pt>
                <c:pt idx="2110">
                  <c:v>-366.24249999999995</c:v>
                </c:pt>
                <c:pt idx="2111">
                  <c:v>-366.2405</c:v>
                </c:pt>
                <c:pt idx="2112">
                  <c:v>-366.23849999999999</c:v>
                </c:pt>
                <c:pt idx="2113">
                  <c:v>-366.23649999999998</c:v>
                </c:pt>
                <c:pt idx="2114">
                  <c:v>-366.23449999999997</c:v>
                </c:pt>
                <c:pt idx="2115">
                  <c:v>-366.23249999999996</c:v>
                </c:pt>
                <c:pt idx="2116">
                  <c:v>-366.23049999999995</c:v>
                </c:pt>
                <c:pt idx="2117">
                  <c:v>-366.2285</c:v>
                </c:pt>
                <c:pt idx="2118">
                  <c:v>-366.22649999999999</c:v>
                </c:pt>
                <c:pt idx="2119">
                  <c:v>-366.22449999999998</c:v>
                </c:pt>
                <c:pt idx="2120">
                  <c:v>-366.22249999999997</c:v>
                </c:pt>
                <c:pt idx="2121">
                  <c:v>-366.22049999999996</c:v>
                </c:pt>
                <c:pt idx="2122">
                  <c:v>-366.21849999999995</c:v>
                </c:pt>
                <c:pt idx="2123">
                  <c:v>-366.2165</c:v>
                </c:pt>
                <c:pt idx="2124">
                  <c:v>-366.21449999999999</c:v>
                </c:pt>
                <c:pt idx="2125">
                  <c:v>-366.21249999999998</c:v>
                </c:pt>
                <c:pt idx="2126">
                  <c:v>-366.21049999999997</c:v>
                </c:pt>
                <c:pt idx="2127">
                  <c:v>-366.20849999999996</c:v>
                </c:pt>
                <c:pt idx="2128">
                  <c:v>-366.20650000000001</c:v>
                </c:pt>
                <c:pt idx="2129">
                  <c:v>-366.2045</c:v>
                </c:pt>
                <c:pt idx="2130">
                  <c:v>-366.20249999999999</c:v>
                </c:pt>
                <c:pt idx="2131">
                  <c:v>-366.20049999999998</c:v>
                </c:pt>
                <c:pt idx="2132">
                  <c:v>-366.19849999999997</c:v>
                </c:pt>
                <c:pt idx="2133">
                  <c:v>-366.19649999999996</c:v>
                </c:pt>
                <c:pt idx="2134">
                  <c:v>-366.19450000000001</c:v>
                </c:pt>
                <c:pt idx="2135">
                  <c:v>-366.1925</c:v>
                </c:pt>
                <c:pt idx="2136">
                  <c:v>-366.19049999999999</c:v>
                </c:pt>
                <c:pt idx="2137">
                  <c:v>-366.18849999999998</c:v>
                </c:pt>
                <c:pt idx="2138">
                  <c:v>-366.18649999999997</c:v>
                </c:pt>
                <c:pt idx="2139">
                  <c:v>-366.18449999999996</c:v>
                </c:pt>
                <c:pt idx="2140">
                  <c:v>-366.1825</c:v>
                </c:pt>
                <c:pt idx="2141">
                  <c:v>-366.18049999999999</c:v>
                </c:pt>
                <c:pt idx="2142">
                  <c:v>-366.17849999999999</c:v>
                </c:pt>
                <c:pt idx="2143">
                  <c:v>-366.17649999999998</c:v>
                </c:pt>
                <c:pt idx="2144">
                  <c:v>-366.17449999999997</c:v>
                </c:pt>
                <c:pt idx="2145">
                  <c:v>-366.17249999999996</c:v>
                </c:pt>
                <c:pt idx="2146">
                  <c:v>-366.1705</c:v>
                </c:pt>
                <c:pt idx="2147">
                  <c:v>-366.16849999999999</c:v>
                </c:pt>
                <c:pt idx="2148">
                  <c:v>-366.16649999999998</c:v>
                </c:pt>
                <c:pt idx="2149">
                  <c:v>-366.16449999999998</c:v>
                </c:pt>
                <c:pt idx="2150">
                  <c:v>-366.16249999999997</c:v>
                </c:pt>
                <c:pt idx="2151">
                  <c:v>-366.16049999999996</c:v>
                </c:pt>
                <c:pt idx="2152">
                  <c:v>-366.1585</c:v>
                </c:pt>
                <c:pt idx="2153">
                  <c:v>-366.15649999999999</c:v>
                </c:pt>
                <c:pt idx="2154">
                  <c:v>-366.15449999999998</c:v>
                </c:pt>
                <c:pt idx="2155">
                  <c:v>-366.15249999999997</c:v>
                </c:pt>
                <c:pt idx="2156">
                  <c:v>-366.15049999999997</c:v>
                </c:pt>
                <c:pt idx="2157">
                  <c:v>-366.14849999999996</c:v>
                </c:pt>
                <c:pt idx="2158">
                  <c:v>-366.1465</c:v>
                </c:pt>
                <c:pt idx="2159">
                  <c:v>-366.14449999999999</c:v>
                </c:pt>
                <c:pt idx="2160">
                  <c:v>-366.14249999999998</c:v>
                </c:pt>
                <c:pt idx="2161">
                  <c:v>-366.14049999999997</c:v>
                </c:pt>
                <c:pt idx="2162">
                  <c:v>-366.13849999999996</c:v>
                </c:pt>
                <c:pt idx="2163">
                  <c:v>-366.13649999999996</c:v>
                </c:pt>
                <c:pt idx="2164">
                  <c:v>-366.1345</c:v>
                </c:pt>
                <c:pt idx="2165">
                  <c:v>-366.13249999999999</c:v>
                </c:pt>
                <c:pt idx="2166">
                  <c:v>-366.13049999999998</c:v>
                </c:pt>
                <c:pt idx="2167">
                  <c:v>-366.12849999999997</c:v>
                </c:pt>
                <c:pt idx="2168">
                  <c:v>-366.12649999999996</c:v>
                </c:pt>
                <c:pt idx="2169">
                  <c:v>-366.12449999999995</c:v>
                </c:pt>
                <c:pt idx="2170">
                  <c:v>-366.1225</c:v>
                </c:pt>
                <c:pt idx="2171">
                  <c:v>-366.12049999999999</c:v>
                </c:pt>
                <c:pt idx="2172">
                  <c:v>-366.11849999999998</c:v>
                </c:pt>
                <c:pt idx="2173">
                  <c:v>-366.11649999999997</c:v>
                </c:pt>
                <c:pt idx="2174">
                  <c:v>-366.11449999999996</c:v>
                </c:pt>
                <c:pt idx="2175">
                  <c:v>-366.11249999999995</c:v>
                </c:pt>
                <c:pt idx="2176">
                  <c:v>-366.1105</c:v>
                </c:pt>
                <c:pt idx="2177">
                  <c:v>-366.10849999999999</c:v>
                </c:pt>
                <c:pt idx="2178">
                  <c:v>-366.10649999999998</c:v>
                </c:pt>
                <c:pt idx="2179">
                  <c:v>-366.10449999999997</c:v>
                </c:pt>
                <c:pt idx="2180">
                  <c:v>-366.10249999999996</c:v>
                </c:pt>
                <c:pt idx="2181">
                  <c:v>-366.10049999999995</c:v>
                </c:pt>
                <c:pt idx="2182">
                  <c:v>-366.0985</c:v>
                </c:pt>
                <c:pt idx="2183">
                  <c:v>-366.09649999999999</c:v>
                </c:pt>
                <c:pt idx="2184">
                  <c:v>-366.09449999999998</c:v>
                </c:pt>
                <c:pt idx="2185">
                  <c:v>-366.09249999999997</c:v>
                </c:pt>
                <c:pt idx="2186">
                  <c:v>-366.09049999999996</c:v>
                </c:pt>
                <c:pt idx="2187">
                  <c:v>-366.08849999999995</c:v>
                </c:pt>
                <c:pt idx="2188">
                  <c:v>-366.0865</c:v>
                </c:pt>
                <c:pt idx="2189">
                  <c:v>-366.08449999999999</c:v>
                </c:pt>
                <c:pt idx="2190">
                  <c:v>-366.08249999999998</c:v>
                </c:pt>
                <c:pt idx="2191">
                  <c:v>-366.08049999999997</c:v>
                </c:pt>
                <c:pt idx="2192">
                  <c:v>-366.07849999999996</c:v>
                </c:pt>
                <c:pt idx="2193">
                  <c:v>-366.07649999999995</c:v>
                </c:pt>
                <c:pt idx="2194">
                  <c:v>-366.0745</c:v>
                </c:pt>
                <c:pt idx="2195">
                  <c:v>-366.07249999999999</c:v>
                </c:pt>
                <c:pt idx="2196">
                  <c:v>-366.07049999999998</c:v>
                </c:pt>
                <c:pt idx="2197">
                  <c:v>-366.06849999999997</c:v>
                </c:pt>
                <c:pt idx="2198">
                  <c:v>-366.06649999999996</c:v>
                </c:pt>
                <c:pt idx="2199">
                  <c:v>-366.06449999999995</c:v>
                </c:pt>
                <c:pt idx="2200">
                  <c:v>-366.0625</c:v>
                </c:pt>
                <c:pt idx="2201">
                  <c:v>-366.06049999999999</c:v>
                </c:pt>
                <c:pt idx="2202">
                  <c:v>-366.05849999999998</c:v>
                </c:pt>
                <c:pt idx="2203">
                  <c:v>-366.05649999999997</c:v>
                </c:pt>
                <c:pt idx="2204">
                  <c:v>-366.05449999999996</c:v>
                </c:pt>
                <c:pt idx="2205">
                  <c:v>-366.05249999999995</c:v>
                </c:pt>
                <c:pt idx="2206">
                  <c:v>-366.0505</c:v>
                </c:pt>
                <c:pt idx="2207">
                  <c:v>-366.04849999999999</c:v>
                </c:pt>
                <c:pt idx="2208">
                  <c:v>-366.04649999999998</c:v>
                </c:pt>
                <c:pt idx="2209">
                  <c:v>-366.04449999999997</c:v>
                </c:pt>
                <c:pt idx="2210">
                  <c:v>-366.04249999999996</c:v>
                </c:pt>
                <c:pt idx="2211">
                  <c:v>-366.04049999999995</c:v>
                </c:pt>
                <c:pt idx="2212">
                  <c:v>-366.0385</c:v>
                </c:pt>
                <c:pt idx="2213">
                  <c:v>-366.03649999999999</c:v>
                </c:pt>
                <c:pt idx="2214">
                  <c:v>-366.03449999999998</c:v>
                </c:pt>
                <c:pt idx="2215">
                  <c:v>-366.03249999999997</c:v>
                </c:pt>
                <c:pt idx="2216">
                  <c:v>-366.03049999999996</c:v>
                </c:pt>
                <c:pt idx="2217">
                  <c:v>-366.02849999999995</c:v>
                </c:pt>
                <c:pt idx="2218">
                  <c:v>-366.0265</c:v>
                </c:pt>
                <c:pt idx="2219">
                  <c:v>-366.02449999999999</c:v>
                </c:pt>
                <c:pt idx="2220">
                  <c:v>-366.02249999999998</c:v>
                </c:pt>
                <c:pt idx="2221">
                  <c:v>-366.02049999999997</c:v>
                </c:pt>
                <c:pt idx="2222">
                  <c:v>-366.01849999999996</c:v>
                </c:pt>
                <c:pt idx="2223">
                  <c:v>-366.01649999999995</c:v>
                </c:pt>
                <c:pt idx="2224">
                  <c:v>-366.0145</c:v>
                </c:pt>
                <c:pt idx="2225">
                  <c:v>-366.01249999999999</c:v>
                </c:pt>
                <c:pt idx="2226">
                  <c:v>-366.01049999999998</c:v>
                </c:pt>
                <c:pt idx="2227">
                  <c:v>-366.00849999999997</c:v>
                </c:pt>
                <c:pt idx="2228">
                  <c:v>-366.00649999999996</c:v>
                </c:pt>
                <c:pt idx="2229">
                  <c:v>-366.00449999999995</c:v>
                </c:pt>
                <c:pt idx="2230">
                  <c:v>-366.0025</c:v>
                </c:pt>
                <c:pt idx="2231">
                  <c:v>-366.00049999999999</c:v>
                </c:pt>
                <c:pt idx="2232">
                  <c:v>-365.99849999999998</c:v>
                </c:pt>
                <c:pt idx="2233">
                  <c:v>-365.99649999999997</c:v>
                </c:pt>
                <c:pt idx="2234">
                  <c:v>-365.99449999999996</c:v>
                </c:pt>
                <c:pt idx="2235">
                  <c:v>-365.99249999999995</c:v>
                </c:pt>
                <c:pt idx="2236">
                  <c:v>-365.9905</c:v>
                </c:pt>
                <c:pt idx="2237">
                  <c:v>-365.98849999999999</c:v>
                </c:pt>
                <c:pt idx="2238">
                  <c:v>-365.98649999999998</c:v>
                </c:pt>
                <c:pt idx="2239">
                  <c:v>-365.98449999999997</c:v>
                </c:pt>
                <c:pt idx="2240">
                  <c:v>-365.98249999999996</c:v>
                </c:pt>
                <c:pt idx="2241">
                  <c:v>-365.98049999999995</c:v>
                </c:pt>
                <c:pt idx="2242">
                  <c:v>-365.9785</c:v>
                </c:pt>
                <c:pt idx="2243">
                  <c:v>-365.97649999999999</c:v>
                </c:pt>
                <c:pt idx="2244">
                  <c:v>-365.97449999999998</c:v>
                </c:pt>
                <c:pt idx="2245">
                  <c:v>-365.97249999999997</c:v>
                </c:pt>
                <c:pt idx="2246">
                  <c:v>-365.97049999999996</c:v>
                </c:pt>
                <c:pt idx="2247">
                  <c:v>-365.96849999999995</c:v>
                </c:pt>
                <c:pt idx="2248">
                  <c:v>-365.9665</c:v>
                </c:pt>
                <c:pt idx="2249">
                  <c:v>-365.96449999999999</c:v>
                </c:pt>
                <c:pt idx="2250">
                  <c:v>-365.96249999999998</c:v>
                </c:pt>
                <c:pt idx="2251">
                  <c:v>-365.96049999999997</c:v>
                </c:pt>
                <c:pt idx="2252">
                  <c:v>-365.95849999999996</c:v>
                </c:pt>
                <c:pt idx="2253">
                  <c:v>-365.95650000000001</c:v>
                </c:pt>
                <c:pt idx="2254">
                  <c:v>-365.9545</c:v>
                </c:pt>
                <c:pt idx="2255">
                  <c:v>-365.95249999999999</c:v>
                </c:pt>
                <c:pt idx="2256">
                  <c:v>-365.95049999999998</c:v>
                </c:pt>
                <c:pt idx="2257">
                  <c:v>-365.94849999999997</c:v>
                </c:pt>
                <c:pt idx="2258">
                  <c:v>-365.94649999999996</c:v>
                </c:pt>
                <c:pt idx="2259">
                  <c:v>-365.94450000000001</c:v>
                </c:pt>
                <c:pt idx="2260">
                  <c:v>-365.9425</c:v>
                </c:pt>
                <c:pt idx="2261">
                  <c:v>-365.94049999999999</c:v>
                </c:pt>
                <c:pt idx="2262">
                  <c:v>-365.93849999999998</c:v>
                </c:pt>
                <c:pt idx="2263">
                  <c:v>-365.93649999999997</c:v>
                </c:pt>
                <c:pt idx="2264">
                  <c:v>-365.93449999999996</c:v>
                </c:pt>
                <c:pt idx="2265">
                  <c:v>-365.9325</c:v>
                </c:pt>
                <c:pt idx="2266">
                  <c:v>-365.93049999999999</c:v>
                </c:pt>
                <c:pt idx="2267">
                  <c:v>-365.92849999999999</c:v>
                </c:pt>
                <c:pt idx="2268">
                  <c:v>-365.92649999999998</c:v>
                </c:pt>
                <c:pt idx="2269">
                  <c:v>-365.92449999999997</c:v>
                </c:pt>
                <c:pt idx="2270">
                  <c:v>-365.92249999999996</c:v>
                </c:pt>
                <c:pt idx="2271">
                  <c:v>-365.9205</c:v>
                </c:pt>
                <c:pt idx="2272">
                  <c:v>-365.91849999999999</c:v>
                </c:pt>
                <c:pt idx="2273">
                  <c:v>-365.91649999999998</c:v>
                </c:pt>
                <c:pt idx="2274">
                  <c:v>-365.91449999999998</c:v>
                </c:pt>
                <c:pt idx="2275">
                  <c:v>-365.91249999999997</c:v>
                </c:pt>
                <c:pt idx="2276">
                  <c:v>-365.91049999999996</c:v>
                </c:pt>
                <c:pt idx="2277">
                  <c:v>-365.9085</c:v>
                </c:pt>
                <c:pt idx="2278">
                  <c:v>-365.90649999999999</c:v>
                </c:pt>
                <c:pt idx="2279">
                  <c:v>-365.90449999999998</c:v>
                </c:pt>
                <c:pt idx="2280">
                  <c:v>-365.90249999999997</c:v>
                </c:pt>
                <c:pt idx="2281">
                  <c:v>-365.90049999999997</c:v>
                </c:pt>
                <c:pt idx="2282">
                  <c:v>-365.89849999999996</c:v>
                </c:pt>
                <c:pt idx="2283">
                  <c:v>-365.8965</c:v>
                </c:pt>
                <c:pt idx="2284">
                  <c:v>-365.89449999999999</c:v>
                </c:pt>
                <c:pt idx="2285">
                  <c:v>-365.89249999999998</c:v>
                </c:pt>
                <c:pt idx="2286">
                  <c:v>-365.89049999999997</c:v>
                </c:pt>
                <c:pt idx="2287">
                  <c:v>-365.88849999999996</c:v>
                </c:pt>
                <c:pt idx="2288">
                  <c:v>-365.88649999999996</c:v>
                </c:pt>
                <c:pt idx="2289">
                  <c:v>-365.8845</c:v>
                </c:pt>
                <c:pt idx="2290">
                  <c:v>-365.88249999999999</c:v>
                </c:pt>
                <c:pt idx="2291">
                  <c:v>-365.88049999999998</c:v>
                </c:pt>
                <c:pt idx="2292">
                  <c:v>-365.87849999999997</c:v>
                </c:pt>
                <c:pt idx="2293">
                  <c:v>-365.87649999999996</c:v>
                </c:pt>
                <c:pt idx="2294">
                  <c:v>-365.87449999999995</c:v>
                </c:pt>
                <c:pt idx="2295">
                  <c:v>-365.8725</c:v>
                </c:pt>
                <c:pt idx="2296">
                  <c:v>-365.87049999999999</c:v>
                </c:pt>
                <c:pt idx="2297">
                  <c:v>-365.86849999999998</c:v>
                </c:pt>
                <c:pt idx="2298">
                  <c:v>-365.86649999999997</c:v>
                </c:pt>
                <c:pt idx="2299">
                  <c:v>-365.86449999999996</c:v>
                </c:pt>
                <c:pt idx="2300">
                  <c:v>-365.86249999999995</c:v>
                </c:pt>
                <c:pt idx="2301">
                  <c:v>-365.8605</c:v>
                </c:pt>
                <c:pt idx="2302">
                  <c:v>-365.85849999999999</c:v>
                </c:pt>
                <c:pt idx="2303">
                  <c:v>-365.85649999999998</c:v>
                </c:pt>
                <c:pt idx="2304">
                  <c:v>-365.85449999999997</c:v>
                </c:pt>
                <c:pt idx="2305">
                  <c:v>-365.85249999999996</c:v>
                </c:pt>
                <c:pt idx="2306">
                  <c:v>-365.85049999999995</c:v>
                </c:pt>
                <c:pt idx="2307">
                  <c:v>-365.8485</c:v>
                </c:pt>
                <c:pt idx="2308">
                  <c:v>-365.84649999999999</c:v>
                </c:pt>
                <c:pt idx="2309">
                  <c:v>-365.84449999999998</c:v>
                </c:pt>
                <c:pt idx="2310">
                  <c:v>-365.84249999999997</c:v>
                </c:pt>
                <c:pt idx="2311">
                  <c:v>-365.84049999999996</c:v>
                </c:pt>
                <c:pt idx="2312">
                  <c:v>-365.83849999999995</c:v>
                </c:pt>
                <c:pt idx="2313">
                  <c:v>-365.8365</c:v>
                </c:pt>
                <c:pt idx="2314">
                  <c:v>-365.83449999999999</c:v>
                </c:pt>
                <c:pt idx="2315">
                  <c:v>-365.83249999999998</c:v>
                </c:pt>
                <c:pt idx="2316">
                  <c:v>-365.83049999999997</c:v>
                </c:pt>
                <c:pt idx="2317">
                  <c:v>-365.82849999999996</c:v>
                </c:pt>
                <c:pt idx="2318">
                  <c:v>-365.82649999999995</c:v>
                </c:pt>
                <c:pt idx="2319">
                  <c:v>-365.8245</c:v>
                </c:pt>
                <c:pt idx="2320">
                  <c:v>-365.82249999999999</c:v>
                </c:pt>
                <c:pt idx="2321">
                  <c:v>-365.82049999999998</c:v>
                </c:pt>
                <c:pt idx="2322">
                  <c:v>-365.81849999999997</c:v>
                </c:pt>
                <c:pt idx="2323">
                  <c:v>-365.81649999999996</c:v>
                </c:pt>
                <c:pt idx="2324">
                  <c:v>-365.81449999999995</c:v>
                </c:pt>
                <c:pt idx="2325">
                  <c:v>-365.8125</c:v>
                </c:pt>
                <c:pt idx="2326">
                  <c:v>-365.81049999999999</c:v>
                </c:pt>
                <c:pt idx="2327">
                  <c:v>-365.80849999999998</c:v>
                </c:pt>
                <c:pt idx="2328">
                  <c:v>-365.80649999999997</c:v>
                </c:pt>
                <c:pt idx="2329">
                  <c:v>-365.80449999999996</c:v>
                </c:pt>
                <c:pt idx="2330">
                  <c:v>-365.80249999999995</c:v>
                </c:pt>
                <c:pt idx="2331">
                  <c:v>-365.8005</c:v>
                </c:pt>
                <c:pt idx="2332">
                  <c:v>-365.79849999999999</c:v>
                </c:pt>
                <c:pt idx="2333">
                  <c:v>-365.79649999999998</c:v>
                </c:pt>
                <c:pt idx="2334">
                  <c:v>-365.79449999999997</c:v>
                </c:pt>
                <c:pt idx="2335">
                  <c:v>-365.79249999999996</c:v>
                </c:pt>
                <c:pt idx="2336">
                  <c:v>-365.79049999999995</c:v>
                </c:pt>
                <c:pt idx="2337">
                  <c:v>-365.7885</c:v>
                </c:pt>
                <c:pt idx="2338">
                  <c:v>-365.78649999999999</c:v>
                </c:pt>
                <c:pt idx="2339">
                  <c:v>-365.78449999999998</c:v>
                </c:pt>
                <c:pt idx="2340">
                  <c:v>-365.78249999999997</c:v>
                </c:pt>
                <c:pt idx="2341">
                  <c:v>-365.78049999999996</c:v>
                </c:pt>
                <c:pt idx="2342">
                  <c:v>-365.77849999999995</c:v>
                </c:pt>
                <c:pt idx="2343">
                  <c:v>-365.7765</c:v>
                </c:pt>
                <c:pt idx="2344">
                  <c:v>-365.77449999999999</c:v>
                </c:pt>
                <c:pt idx="2345">
                  <c:v>-365.77249999999998</c:v>
                </c:pt>
                <c:pt idx="2346">
                  <c:v>-365.77049999999997</c:v>
                </c:pt>
                <c:pt idx="2347">
                  <c:v>-365.76849999999996</c:v>
                </c:pt>
                <c:pt idx="2348">
                  <c:v>-365.76649999999995</c:v>
                </c:pt>
                <c:pt idx="2349">
                  <c:v>-365.7645</c:v>
                </c:pt>
                <c:pt idx="2350">
                  <c:v>-365.76249999999999</c:v>
                </c:pt>
                <c:pt idx="2351">
                  <c:v>-365.76049999999998</c:v>
                </c:pt>
                <c:pt idx="2352">
                  <c:v>-365.75849999999997</c:v>
                </c:pt>
                <c:pt idx="2353">
                  <c:v>-365.75649999999996</c:v>
                </c:pt>
                <c:pt idx="2354">
                  <c:v>-365.75449999999995</c:v>
                </c:pt>
                <c:pt idx="2355">
                  <c:v>-365.7525</c:v>
                </c:pt>
                <c:pt idx="2356">
                  <c:v>-365.75049999999999</c:v>
                </c:pt>
                <c:pt idx="2357">
                  <c:v>-365.74849999999998</c:v>
                </c:pt>
                <c:pt idx="2358">
                  <c:v>-365.74649999999997</c:v>
                </c:pt>
                <c:pt idx="2359">
                  <c:v>-365.74449999999996</c:v>
                </c:pt>
                <c:pt idx="2360">
                  <c:v>-365.74249999999995</c:v>
                </c:pt>
                <c:pt idx="2361">
                  <c:v>-365.7405</c:v>
                </c:pt>
                <c:pt idx="2362">
                  <c:v>-365.73849999999999</c:v>
                </c:pt>
                <c:pt idx="2363">
                  <c:v>-365.73649999999998</c:v>
                </c:pt>
                <c:pt idx="2364">
                  <c:v>-365.73449999999997</c:v>
                </c:pt>
                <c:pt idx="2365">
                  <c:v>-365.73249999999996</c:v>
                </c:pt>
                <c:pt idx="2366">
                  <c:v>-365.73049999999995</c:v>
                </c:pt>
                <c:pt idx="2367">
                  <c:v>-365.7285</c:v>
                </c:pt>
                <c:pt idx="2368">
                  <c:v>-365.72649999999999</c:v>
                </c:pt>
                <c:pt idx="2369">
                  <c:v>-365.72449999999998</c:v>
                </c:pt>
                <c:pt idx="2370">
                  <c:v>-365.72249999999997</c:v>
                </c:pt>
                <c:pt idx="2371">
                  <c:v>-365.72049999999996</c:v>
                </c:pt>
                <c:pt idx="2372">
                  <c:v>-365.71849999999995</c:v>
                </c:pt>
                <c:pt idx="2373">
                  <c:v>-365.7165</c:v>
                </c:pt>
                <c:pt idx="2374">
                  <c:v>-365.71449999999999</c:v>
                </c:pt>
                <c:pt idx="2375">
                  <c:v>-365.71249999999998</c:v>
                </c:pt>
                <c:pt idx="2376">
                  <c:v>-365.71049999999997</c:v>
                </c:pt>
                <c:pt idx="2377">
                  <c:v>-365.70849999999996</c:v>
                </c:pt>
                <c:pt idx="2378">
                  <c:v>-365.70650000000001</c:v>
                </c:pt>
                <c:pt idx="2379">
                  <c:v>-365.7045</c:v>
                </c:pt>
                <c:pt idx="2380">
                  <c:v>-365.70249999999999</c:v>
                </c:pt>
                <c:pt idx="2381">
                  <c:v>-365.70049999999998</c:v>
                </c:pt>
                <c:pt idx="2382">
                  <c:v>-365.69849999999997</c:v>
                </c:pt>
                <c:pt idx="2383">
                  <c:v>-365.69649999999996</c:v>
                </c:pt>
                <c:pt idx="2384">
                  <c:v>-365.69450000000001</c:v>
                </c:pt>
                <c:pt idx="2385">
                  <c:v>-365.6925</c:v>
                </c:pt>
                <c:pt idx="2386">
                  <c:v>-365.69049999999999</c:v>
                </c:pt>
                <c:pt idx="2387">
                  <c:v>-365.68849999999998</c:v>
                </c:pt>
                <c:pt idx="2388">
                  <c:v>-365.68649999999997</c:v>
                </c:pt>
                <c:pt idx="2389">
                  <c:v>-365.68449999999996</c:v>
                </c:pt>
                <c:pt idx="2390">
                  <c:v>-365.6825</c:v>
                </c:pt>
                <c:pt idx="2391">
                  <c:v>-365.68049999999999</c:v>
                </c:pt>
                <c:pt idx="2392">
                  <c:v>-365.67849999999999</c:v>
                </c:pt>
                <c:pt idx="2393">
                  <c:v>-365.67649999999998</c:v>
                </c:pt>
                <c:pt idx="2394">
                  <c:v>-365.67449999999997</c:v>
                </c:pt>
                <c:pt idx="2395">
                  <c:v>-365.67249999999996</c:v>
                </c:pt>
                <c:pt idx="2396">
                  <c:v>-365.6705</c:v>
                </c:pt>
                <c:pt idx="2397">
                  <c:v>-365.66849999999999</c:v>
                </c:pt>
                <c:pt idx="2398">
                  <c:v>-365.66649999999998</c:v>
                </c:pt>
                <c:pt idx="2399">
                  <c:v>-365.66449999999998</c:v>
                </c:pt>
                <c:pt idx="2400">
                  <c:v>-365.66249999999997</c:v>
                </c:pt>
                <c:pt idx="2401">
                  <c:v>-365.66049999999996</c:v>
                </c:pt>
                <c:pt idx="2402">
                  <c:v>-365.6585</c:v>
                </c:pt>
                <c:pt idx="2403">
                  <c:v>-365.65649999999999</c:v>
                </c:pt>
                <c:pt idx="2404">
                  <c:v>-365.65449999999998</c:v>
                </c:pt>
                <c:pt idx="2405">
                  <c:v>-365.65249999999997</c:v>
                </c:pt>
                <c:pt idx="2406">
                  <c:v>-365.65049999999997</c:v>
                </c:pt>
                <c:pt idx="2407">
                  <c:v>-365.64849999999996</c:v>
                </c:pt>
                <c:pt idx="2408">
                  <c:v>-365.6465</c:v>
                </c:pt>
                <c:pt idx="2409">
                  <c:v>-365.64449999999999</c:v>
                </c:pt>
                <c:pt idx="2410">
                  <c:v>-365.64249999999998</c:v>
                </c:pt>
                <c:pt idx="2411">
                  <c:v>-365.64049999999997</c:v>
                </c:pt>
                <c:pt idx="2412">
                  <c:v>-365.63849999999996</c:v>
                </c:pt>
                <c:pt idx="2413">
                  <c:v>-365.63649999999996</c:v>
                </c:pt>
                <c:pt idx="2414">
                  <c:v>-365.6345</c:v>
                </c:pt>
                <c:pt idx="2415">
                  <c:v>-365.63249999999999</c:v>
                </c:pt>
                <c:pt idx="2416">
                  <c:v>-365.63049999999998</c:v>
                </c:pt>
                <c:pt idx="2417">
                  <c:v>-365.62849999999997</c:v>
                </c:pt>
                <c:pt idx="2418">
                  <c:v>-365.62649999999996</c:v>
                </c:pt>
                <c:pt idx="2419">
                  <c:v>-365.62449999999995</c:v>
                </c:pt>
                <c:pt idx="2420">
                  <c:v>-365.6225</c:v>
                </c:pt>
                <c:pt idx="2421">
                  <c:v>-365.62049999999999</c:v>
                </c:pt>
                <c:pt idx="2422">
                  <c:v>-365.61849999999998</c:v>
                </c:pt>
                <c:pt idx="2423">
                  <c:v>-365.61649999999997</c:v>
                </c:pt>
                <c:pt idx="2424">
                  <c:v>-365.61449999999996</c:v>
                </c:pt>
                <c:pt idx="2425">
                  <c:v>-365.61249999999995</c:v>
                </c:pt>
                <c:pt idx="2426">
                  <c:v>-365.6105</c:v>
                </c:pt>
                <c:pt idx="2427">
                  <c:v>-365.60849999999999</c:v>
                </c:pt>
                <c:pt idx="2428">
                  <c:v>-365.60649999999998</c:v>
                </c:pt>
                <c:pt idx="2429">
                  <c:v>-365.60449999999997</c:v>
                </c:pt>
                <c:pt idx="2430">
                  <c:v>-365.60249999999996</c:v>
                </c:pt>
                <c:pt idx="2431">
                  <c:v>-365.60049999999995</c:v>
                </c:pt>
                <c:pt idx="2432">
                  <c:v>-365.5985</c:v>
                </c:pt>
                <c:pt idx="2433">
                  <c:v>-365.59649999999999</c:v>
                </c:pt>
                <c:pt idx="2434">
                  <c:v>-365.59449999999998</c:v>
                </c:pt>
                <c:pt idx="2435">
                  <c:v>-365.59249999999997</c:v>
                </c:pt>
                <c:pt idx="2436">
                  <c:v>-365.59049999999996</c:v>
                </c:pt>
                <c:pt idx="2437">
                  <c:v>-365.58849999999995</c:v>
                </c:pt>
                <c:pt idx="2438">
                  <c:v>-365.5865</c:v>
                </c:pt>
                <c:pt idx="2439">
                  <c:v>-365.58449999999999</c:v>
                </c:pt>
                <c:pt idx="2440">
                  <c:v>-365.58249999999998</c:v>
                </c:pt>
                <c:pt idx="2441">
                  <c:v>-365.58049999999997</c:v>
                </c:pt>
                <c:pt idx="2442">
                  <c:v>-365.57849999999996</c:v>
                </c:pt>
                <c:pt idx="2443">
                  <c:v>-365.57649999999995</c:v>
                </c:pt>
                <c:pt idx="2444">
                  <c:v>-365.5745</c:v>
                </c:pt>
                <c:pt idx="2445">
                  <c:v>-365.57249999999999</c:v>
                </c:pt>
                <c:pt idx="2446">
                  <c:v>-365.57049999999998</c:v>
                </c:pt>
                <c:pt idx="2447">
                  <c:v>-365.56849999999997</c:v>
                </c:pt>
                <c:pt idx="2448">
                  <c:v>-365.56649999999996</c:v>
                </c:pt>
                <c:pt idx="2449">
                  <c:v>-365.56449999999995</c:v>
                </c:pt>
                <c:pt idx="2450">
                  <c:v>-365.5625</c:v>
                </c:pt>
                <c:pt idx="2451">
                  <c:v>-365.56049999999999</c:v>
                </c:pt>
                <c:pt idx="2452">
                  <c:v>-365.55849999999998</c:v>
                </c:pt>
                <c:pt idx="2453">
                  <c:v>-365.55649999999997</c:v>
                </c:pt>
                <c:pt idx="2454">
                  <c:v>-365.55449999999996</c:v>
                </c:pt>
                <c:pt idx="2455">
                  <c:v>-365.55249999999995</c:v>
                </c:pt>
                <c:pt idx="2456">
                  <c:v>-365.5505</c:v>
                </c:pt>
                <c:pt idx="2457">
                  <c:v>-365.54849999999999</c:v>
                </c:pt>
                <c:pt idx="2458">
                  <c:v>-365.54649999999998</c:v>
                </c:pt>
                <c:pt idx="2459">
                  <c:v>-365.54449999999997</c:v>
                </c:pt>
                <c:pt idx="2460">
                  <c:v>-365.54249999999996</c:v>
                </c:pt>
                <c:pt idx="2461">
                  <c:v>-365.54049999999995</c:v>
                </c:pt>
                <c:pt idx="2462">
                  <c:v>-365.5385</c:v>
                </c:pt>
                <c:pt idx="2463">
                  <c:v>-365.53649999999999</c:v>
                </c:pt>
                <c:pt idx="2464">
                  <c:v>-365.53449999999998</c:v>
                </c:pt>
                <c:pt idx="2465">
                  <c:v>-365.53249999999997</c:v>
                </c:pt>
                <c:pt idx="2466">
                  <c:v>-365.53049999999996</c:v>
                </c:pt>
                <c:pt idx="2467">
                  <c:v>-365.52849999999995</c:v>
                </c:pt>
                <c:pt idx="2468">
                  <c:v>-365.5265</c:v>
                </c:pt>
                <c:pt idx="2469">
                  <c:v>-365.52449999999999</c:v>
                </c:pt>
                <c:pt idx="2470">
                  <c:v>-365.52249999999998</c:v>
                </c:pt>
                <c:pt idx="2471">
                  <c:v>-365.52049999999997</c:v>
                </c:pt>
                <c:pt idx="2472">
                  <c:v>-365.51849999999996</c:v>
                </c:pt>
                <c:pt idx="2473">
                  <c:v>-365.51649999999995</c:v>
                </c:pt>
                <c:pt idx="2474">
                  <c:v>-365.5145</c:v>
                </c:pt>
                <c:pt idx="2475">
                  <c:v>-365.51249999999999</c:v>
                </c:pt>
                <c:pt idx="2476">
                  <c:v>-365.51049999999998</c:v>
                </c:pt>
                <c:pt idx="2477">
                  <c:v>-365.50849999999997</c:v>
                </c:pt>
                <c:pt idx="2478">
                  <c:v>-365.50649999999996</c:v>
                </c:pt>
                <c:pt idx="2479">
                  <c:v>-365.50449999999995</c:v>
                </c:pt>
                <c:pt idx="2480">
                  <c:v>-365.5025</c:v>
                </c:pt>
                <c:pt idx="2481">
                  <c:v>-365.50049999999999</c:v>
                </c:pt>
                <c:pt idx="2482">
                  <c:v>-365.49849999999998</c:v>
                </c:pt>
                <c:pt idx="2483">
                  <c:v>-365.49649999999997</c:v>
                </c:pt>
                <c:pt idx="2484">
                  <c:v>-365.49449999999996</c:v>
                </c:pt>
                <c:pt idx="2485">
                  <c:v>-365.49249999999995</c:v>
                </c:pt>
                <c:pt idx="2486">
                  <c:v>-365.4905</c:v>
                </c:pt>
                <c:pt idx="2487">
                  <c:v>-365.48849999999999</c:v>
                </c:pt>
                <c:pt idx="2488">
                  <c:v>-365.48649999999998</c:v>
                </c:pt>
                <c:pt idx="2489">
                  <c:v>-365.48449999999997</c:v>
                </c:pt>
                <c:pt idx="2490">
                  <c:v>-365.48249999999996</c:v>
                </c:pt>
                <c:pt idx="2491">
                  <c:v>-365.48049999999995</c:v>
                </c:pt>
                <c:pt idx="2492">
                  <c:v>-365.4785</c:v>
                </c:pt>
                <c:pt idx="2493">
                  <c:v>-365.47649999999999</c:v>
                </c:pt>
                <c:pt idx="2494">
                  <c:v>-365.47449999999998</c:v>
                </c:pt>
                <c:pt idx="2495">
                  <c:v>-365.47249999999997</c:v>
                </c:pt>
                <c:pt idx="2496">
                  <c:v>-365.47049999999996</c:v>
                </c:pt>
                <c:pt idx="2497">
                  <c:v>-365.46849999999995</c:v>
                </c:pt>
                <c:pt idx="2498">
                  <c:v>-365.4665</c:v>
                </c:pt>
                <c:pt idx="2499">
                  <c:v>-365.46449999999999</c:v>
                </c:pt>
                <c:pt idx="2500">
                  <c:v>-365.46249999999998</c:v>
                </c:pt>
                <c:pt idx="2501">
                  <c:v>-365.46049999999997</c:v>
                </c:pt>
                <c:pt idx="2502">
                  <c:v>-365.45849999999996</c:v>
                </c:pt>
                <c:pt idx="2503">
                  <c:v>-365.45650000000001</c:v>
                </c:pt>
                <c:pt idx="2504">
                  <c:v>-365.4545</c:v>
                </c:pt>
                <c:pt idx="2505">
                  <c:v>-365.45249999999999</c:v>
                </c:pt>
                <c:pt idx="2506">
                  <c:v>-365.45049999999998</c:v>
                </c:pt>
                <c:pt idx="2507">
                  <c:v>-365.44849999999997</c:v>
                </c:pt>
                <c:pt idx="2508">
                  <c:v>-365.44649999999996</c:v>
                </c:pt>
                <c:pt idx="2509">
                  <c:v>-365.44450000000001</c:v>
                </c:pt>
                <c:pt idx="2510">
                  <c:v>-365.4425</c:v>
                </c:pt>
                <c:pt idx="2511">
                  <c:v>-365.44049999999999</c:v>
                </c:pt>
                <c:pt idx="2512">
                  <c:v>-365.43849999999998</c:v>
                </c:pt>
                <c:pt idx="2513">
                  <c:v>-365.43649999999997</c:v>
                </c:pt>
                <c:pt idx="2514">
                  <c:v>-365.43449999999996</c:v>
                </c:pt>
                <c:pt idx="2515">
                  <c:v>-365.4325</c:v>
                </c:pt>
                <c:pt idx="2516">
                  <c:v>-365.43049999999999</c:v>
                </c:pt>
                <c:pt idx="2517">
                  <c:v>-365.42849999999999</c:v>
                </c:pt>
                <c:pt idx="2518">
                  <c:v>-365.42649999999998</c:v>
                </c:pt>
                <c:pt idx="2519">
                  <c:v>-365.42449999999997</c:v>
                </c:pt>
                <c:pt idx="2520">
                  <c:v>-365.42249999999996</c:v>
                </c:pt>
                <c:pt idx="2521">
                  <c:v>-365.4205</c:v>
                </c:pt>
                <c:pt idx="2522">
                  <c:v>-365.41849999999999</c:v>
                </c:pt>
                <c:pt idx="2523">
                  <c:v>-365.41649999999998</c:v>
                </c:pt>
                <c:pt idx="2524">
                  <c:v>-365.41449999999998</c:v>
                </c:pt>
                <c:pt idx="2525">
                  <c:v>-365.41249999999997</c:v>
                </c:pt>
                <c:pt idx="2526">
                  <c:v>-365.41049999999996</c:v>
                </c:pt>
                <c:pt idx="2527">
                  <c:v>-365.4085</c:v>
                </c:pt>
                <c:pt idx="2528">
                  <c:v>-365.40649999999999</c:v>
                </c:pt>
                <c:pt idx="2529">
                  <c:v>-365.40449999999998</c:v>
                </c:pt>
                <c:pt idx="2530">
                  <c:v>-365.40249999999997</c:v>
                </c:pt>
                <c:pt idx="2531">
                  <c:v>-365.40049999999997</c:v>
                </c:pt>
                <c:pt idx="2532">
                  <c:v>-365.39849999999996</c:v>
                </c:pt>
                <c:pt idx="2533">
                  <c:v>-365.3965</c:v>
                </c:pt>
                <c:pt idx="2534">
                  <c:v>-365.39449999999999</c:v>
                </c:pt>
                <c:pt idx="2535">
                  <c:v>-365.39249999999998</c:v>
                </c:pt>
                <c:pt idx="2536">
                  <c:v>-365.39049999999997</c:v>
                </c:pt>
                <c:pt idx="2537">
                  <c:v>-365.38849999999996</c:v>
                </c:pt>
                <c:pt idx="2538">
                  <c:v>-365.38649999999996</c:v>
                </c:pt>
                <c:pt idx="2539">
                  <c:v>-365.3845</c:v>
                </c:pt>
                <c:pt idx="2540">
                  <c:v>-365.38249999999999</c:v>
                </c:pt>
                <c:pt idx="2541">
                  <c:v>-365.38049999999998</c:v>
                </c:pt>
                <c:pt idx="2542">
                  <c:v>-365.37849999999997</c:v>
                </c:pt>
                <c:pt idx="2543">
                  <c:v>-365.37649999999996</c:v>
                </c:pt>
                <c:pt idx="2544">
                  <c:v>-365.37449999999995</c:v>
                </c:pt>
                <c:pt idx="2545">
                  <c:v>-365.3725</c:v>
                </c:pt>
                <c:pt idx="2546">
                  <c:v>-365.37049999999999</c:v>
                </c:pt>
                <c:pt idx="2547">
                  <c:v>-365.36849999999998</c:v>
                </c:pt>
                <c:pt idx="2548">
                  <c:v>-365.36649999999997</c:v>
                </c:pt>
                <c:pt idx="2549">
                  <c:v>-365.36449999999996</c:v>
                </c:pt>
                <c:pt idx="2550">
                  <c:v>-365.36249999999995</c:v>
                </c:pt>
                <c:pt idx="2551">
                  <c:v>-365.3605</c:v>
                </c:pt>
                <c:pt idx="2552">
                  <c:v>-365.35849999999999</c:v>
                </c:pt>
                <c:pt idx="2553">
                  <c:v>-365.35649999999998</c:v>
                </c:pt>
                <c:pt idx="2554">
                  <c:v>-365.35449999999997</c:v>
                </c:pt>
                <c:pt idx="2555">
                  <c:v>-365.35249999999996</c:v>
                </c:pt>
                <c:pt idx="2556">
                  <c:v>-365.35049999999995</c:v>
                </c:pt>
                <c:pt idx="2557">
                  <c:v>-365.3485</c:v>
                </c:pt>
                <c:pt idx="2558">
                  <c:v>-365.34649999999999</c:v>
                </c:pt>
                <c:pt idx="2559">
                  <c:v>-365.34449999999998</c:v>
                </c:pt>
                <c:pt idx="2560">
                  <c:v>-365.34249999999997</c:v>
                </c:pt>
                <c:pt idx="2561">
                  <c:v>-365.34049999999996</c:v>
                </c:pt>
                <c:pt idx="2562">
                  <c:v>-365.33849999999995</c:v>
                </c:pt>
                <c:pt idx="2563">
                  <c:v>-365.3365</c:v>
                </c:pt>
                <c:pt idx="2564">
                  <c:v>-365.33449999999999</c:v>
                </c:pt>
                <c:pt idx="2565">
                  <c:v>-365.33249999999998</c:v>
                </c:pt>
                <c:pt idx="2566">
                  <c:v>-365.33049999999997</c:v>
                </c:pt>
                <c:pt idx="2567">
                  <c:v>-365.32849999999996</c:v>
                </c:pt>
                <c:pt idx="2568">
                  <c:v>-365.32649999999995</c:v>
                </c:pt>
                <c:pt idx="2569">
                  <c:v>-365.3245</c:v>
                </c:pt>
                <c:pt idx="2570">
                  <c:v>-365.32249999999999</c:v>
                </c:pt>
                <c:pt idx="2571">
                  <c:v>-365.32049999999998</c:v>
                </c:pt>
                <c:pt idx="2572">
                  <c:v>-365.31849999999997</c:v>
                </c:pt>
                <c:pt idx="2573">
                  <c:v>-365.31649999999996</c:v>
                </c:pt>
                <c:pt idx="2574">
                  <c:v>-365.31449999999995</c:v>
                </c:pt>
                <c:pt idx="2575">
                  <c:v>-365.3125</c:v>
                </c:pt>
                <c:pt idx="2576">
                  <c:v>-365.31049999999999</c:v>
                </c:pt>
                <c:pt idx="2577">
                  <c:v>-365.30849999999998</c:v>
                </c:pt>
                <c:pt idx="2578">
                  <c:v>-365.30649999999997</c:v>
                </c:pt>
                <c:pt idx="2579">
                  <c:v>-365.30449999999996</c:v>
                </c:pt>
                <c:pt idx="2580">
                  <c:v>-365.30249999999995</c:v>
                </c:pt>
                <c:pt idx="2581">
                  <c:v>-365.3005</c:v>
                </c:pt>
                <c:pt idx="2582">
                  <c:v>-365.29849999999999</c:v>
                </c:pt>
                <c:pt idx="2583">
                  <c:v>-365.29649999999998</c:v>
                </c:pt>
                <c:pt idx="2584">
                  <c:v>-365.29449999999997</c:v>
                </c:pt>
                <c:pt idx="2585">
                  <c:v>-365.29249999999996</c:v>
                </c:pt>
                <c:pt idx="2586">
                  <c:v>-365.29049999999995</c:v>
                </c:pt>
                <c:pt idx="2587">
                  <c:v>-365.2885</c:v>
                </c:pt>
                <c:pt idx="2588">
                  <c:v>-365.28649999999999</c:v>
                </c:pt>
                <c:pt idx="2589">
                  <c:v>-365.28449999999998</c:v>
                </c:pt>
                <c:pt idx="2590">
                  <c:v>-365.28249999999997</c:v>
                </c:pt>
                <c:pt idx="2591">
                  <c:v>-365.28049999999996</c:v>
                </c:pt>
                <c:pt idx="2592">
                  <c:v>-365.27849999999995</c:v>
                </c:pt>
                <c:pt idx="2593">
                  <c:v>-365.2765</c:v>
                </c:pt>
                <c:pt idx="2594">
                  <c:v>-365.27449999999999</c:v>
                </c:pt>
                <c:pt idx="2595">
                  <c:v>-365.27249999999998</c:v>
                </c:pt>
                <c:pt idx="2596">
                  <c:v>-365.27049999999997</c:v>
                </c:pt>
                <c:pt idx="2597">
                  <c:v>-365.26849999999996</c:v>
                </c:pt>
                <c:pt idx="2598">
                  <c:v>-365.26649999999995</c:v>
                </c:pt>
                <c:pt idx="2599">
                  <c:v>-365.2645</c:v>
                </c:pt>
                <c:pt idx="2600">
                  <c:v>-365.26249999999999</c:v>
                </c:pt>
                <c:pt idx="2601">
                  <c:v>-365.26049999999998</c:v>
                </c:pt>
                <c:pt idx="2602">
                  <c:v>-365.25849999999997</c:v>
                </c:pt>
                <c:pt idx="2603">
                  <c:v>-365.25649999999996</c:v>
                </c:pt>
                <c:pt idx="2604">
                  <c:v>-365.25449999999995</c:v>
                </c:pt>
                <c:pt idx="2605">
                  <c:v>-365.2525</c:v>
                </c:pt>
                <c:pt idx="2606">
                  <c:v>-365.25049999999999</c:v>
                </c:pt>
                <c:pt idx="2607">
                  <c:v>-365.24849999999998</c:v>
                </c:pt>
                <c:pt idx="2608">
                  <c:v>-365.24649999999997</c:v>
                </c:pt>
                <c:pt idx="2609">
                  <c:v>-365.24449999999996</c:v>
                </c:pt>
                <c:pt idx="2610">
                  <c:v>-365.24249999999995</c:v>
                </c:pt>
                <c:pt idx="2611">
                  <c:v>-365.2405</c:v>
                </c:pt>
                <c:pt idx="2612">
                  <c:v>-365.23849999999999</c:v>
                </c:pt>
                <c:pt idx="2613">
                  <c:v>-365.23649999999998</c:v>
                </c:pt>
                <c:pt idx="2614">
                  <c:v>-365.23449999999997</c:v>
                </c:pt>
                <c:pt idx="2615">
                  <c:v>-365.23249999999996</c:v>
                </c:pt>
                <c:pt idx="2616">
                  <c:v>-365.23049999999995</c:v>
                </c:pt>
                <c:pt idx="2617">
                  <c:v>-365.2285</c:v>
                </c:pt>
                <c:pt idx="2618">
                  <c:v>-365.22649999999999</c:v>
                </c:pt>
                <c:pt idx="2619">
                  <c:v>-365.22449999999998</c:v>
                </c:pt>
                <c:pt idx="2620">
                  <c:v>-365.22249999999997</c:v>
                </c:pt>
                <c:pt idx="2621">
                  <c:v>-365.22049999999996</c:v>
                </c:pt>
                <c:pt idx="2622">
                  <c:v>-365.21849999999995</c:v>
                </c:pt>
                <c:pt idx="2623">
                  <c:v>-365.2165</c:v>
                </c:pt>
                <c:pt idx="2624">
                  <c:v>-365.21449999999999</c:v>
                </c:pt>
                <c:pt idx="2625">
                  <c:v>-365.21249999999998</c:v>
                </c:pt>
                <c:pt idx="2626">
                  <c:v>-365.21049999999997</c:v>
                </c:pt>
                <c:pt idx="2627">
                  <c:v>-365.20849999999996</c:v>
                </c:pt>
                <c:pt idx="2628">
                  <c:v>-365.20650000000001</c:v>
                </c:pt>
                <c:pt idx="2629">
                  <c:v>-365.2045</c:v>
                </c:pt>
                <c:pt idx="2630">
                  <c:v>-365.20249999999999</c:v>
                </c:pt>
                <c:pt idx="2631">
                  <c:v>-365.20049999999998</c:v>
                </c:pt>
                <c:pt idx="2632">
                  <c:v>-365.19849999999997</c:v>
                </c:pt>
                <c:pt idx="2633">
                  <c:v>-365.19649999999996</c:v>
                </c:pt>
                <c:pt idx="2634">
                  <c:v>-365.19450000000001</c:v>
                </c:pt>
                <c:pt idx="2635">
                  <c:v>-365.1925</c:v>
                </c:pt>
                <c:pt idx="2636">
                  <c:v>-365.19049999999999</c:v>
                </c:pt>
                <c:pt idx="2637">
                  <c:v>-365.18849999999998</c:v>
                </c:pt>
                <c:pt idx="2638">
                  <c:v>-365.18649999999997</c:v>
                </c:pt>
                <c:pt idx="2639">
                  <c:v>-365.18449999999996</c:v>
                </c:pt>
                <c:pt idx="2640">
                  <c:v>-365.1825</c:v>
                </c:pt>
                <c:pt idx="2641">
                  <c:v>-365.18049999999999</c:v>
                </c:pt>
                <c:pt idx="2642">
                  <c:v>-365.17849999999999</c:v>
                </c:pt>
                <c:pt idx="2643">
                  <c:v>-365.17649999999998</c:v>
                </c:pt>
                <c:pt idx="2644">
                  <c:v>-365.17449999999997</c:v>
                </c:pt>
                <c:pt idx="2645">
                  <c:v>-365.17249999999996</c:v>
                </c:pt>
                <c:pt idx="2646">
                  <c:v>-365.1705</c:v>
                </c:pt>
                <c:pt idx="2647">
                  <c:v>-365.16849999999999</c:v>
                </c:pt>
                <c:pt idx="2648">
                  <c:v>-365.16649999999998</c:v>
                </c:pt>
                <c:pt idx="2649">
                  <c:v>-365.16449999999998</c:v>
                </c:pt>
                <c:pt idx="2650">
                  <c:v>-365.16249999999997</c:v>
                </c:pt>
                <c:pt idx="2651">
                  <c:v>-365.16049999999996</c:v>
                </c:pt>
                <c:pt idx="2652">
                  <c:v>-365.1585</c:v>
                </c:pt>
                <c:pt idx="2653">
                  <c:v>-365.15649999999999</c:v>
                </c:pt>
                <c:pt idx="2654">
                  <c:v>-365.15449999999998</c:v>
                </c:pt>
                <c:pt idx="2655">
                  <c:v>-365.15249999999997</c:v>
                </c:pt>
                <c:pt idx="2656">
                  <c:v>-365.15049999999997</c:v>
                </c:pt>
                <c:pt idx="2657">
                  <c:v>-365.14849999999996</c:v>
                </c:pt>
                <c:pt idx="2658">
                  <c:v>-365.1465</c:v>
                </c:pt>
                <c:pt idx="2659">
                  <c:v>-365.14449999999999</c:v>
                </c:pt>
                <c:pt idx="2660">
                  <c:v>-365.14249999999998</c:v>
                </c:pt>
                <c:pt idx="2661">
                  <c:v>-365.14049999999997</c:v>
                </c:pt>
                <c:pt idx="2662">
                  <c:v>-365.13849999999996</c:v>
                </c:pt>
                <c:pt idx="2663">
                  <c:v>-365.13649999999996</c:v>
                </c:pt>
                <c:pt idx="2664">
                  <c:v>-365.1345</c:v>
                </c:pt>
                <c:pt idx="2665">
                  <c:v>-365.13249999999999</c:v>
                </c:pt>
                <c:pt idx="2666">
                  <c:v>-365.13049999999998</c:v>
                </c:pt>
                <c:pt idx="2667">
                  <c:v>-365.12849999999997</c:v>
                </c:pt>
                <c:pt idx="2668">
                  <c:v>-365.12649999999996</c:v>
                </c:pt>
                <c:pt idx="2669">
                  <c:v>-365.12449999999995</c:v>
                </c:pt>
                <c:pt idx="2670">
                  <c:v>-365.1225</c:v>
                </c:pt>
                <c:pt idx="2671">
                  <c:v>-365.12049999999999</c:v>
                </c:pt>
                <c:pt idx="2672">
                  <c:v>-365.11849999999998</c:v>
                </c:pt>
                <c:pt idx="2673">
                  <c:v>-365.11649999999997</c:v>
                </c:pt>
                <c:pt idx="2674">
                  <c:v>-365.11449999999996</c:v>
                </c:pt>
                <c:pt idx="2675">
                  <c:v>-365.11249999999995</c:v>
                </c:pt>
                <c:pt idx="2676">
                  <c:v>-365.1105</c:v>
                </c:pt>
                <c:pt idx="2677">
                  <c:v>-365.10849999999999</c:v>
                </c:pt>
                <c:pt idx="2678">
                  <c:v>-365.10649999999998</c:v>
                </c:pt>
                <c:pt idx="2679">
                  <c:v>-365.10449999999997</c:v>
                </c:pt>
                <c:pt idx="2680">
                  <c:v>-365.10249999999996</c:v>
                </c:pt>
                <c:pt idx="2681">
                  <c:v>-365.10049999999995</c:v>
                </c:pt>
                <c:pt idx="2682">
                  <c:v>-365.0985</c:v>
                </c:pt>
                <c:pt idx="2683">
                  <c:v>-365.09649999999999</c:v>
                </c:pt>
                <c:pt idx="2684">
                  <c:v>-365.09449999999998</c:v>
                </c:pt>
                <c:pt idx="2685">
                  <c:v>-365.09249999999997</c:v>
                </c:pt>
                <c:pt idx="2686">
                  <c:v>-365.09049999999996</c:v>
                </c:pt>
                <c:pt idx="2687">
                  <c:v>-365.08849999999995</c:v>
                </c:pt>
                <c:pt idx="2688">
                  <c:v>-365.0865</c:v>
                </c:pt>
                <c:pt idx="2689">
                  <c:v>-365.08449999999999</c:v>
                </c:pt>
                <c:pt idx="2690">
                  <c:v>-365.08249999999998</c:v>
                </c:pt>
                <c:pt idx="2691">
                  <c:v>-365.08049999999997</c:v>
                </c:pt>
                <c:pt idx="2692">
                  <c:v>-365.07849999999996</c:v>
                </c:pt>
                <c:pt idx="2693">
                  <c:v>-365.07649999999995</c:v>
                </c:pt>
                <c:pt idx="2694">
                  <c:v>-365.0745</c:v>
                </c:pt>
                <c:pt idx="2695">
                  <c:v>-365.07249999999999</c:v>
                </c:pt>
                <c:pt idx="2696">
                  <c:v>-365.07049999999998</c:v>
                </c:pt>
                <c:pt idx="2697">
                  <c:v>-365.06849999999997</c:v>
                </c:pt>
                <c:pt idx="2698">
                  <c:v>-365.06649999999996</c:v>
                </c:pt>
                <c:pt idx="2699">
                  <c:v>-365.06449999999995</c:v>
                </c:pt>
                <c:pt idx="2700">
                  <c:v>-365.0625</c:v>
                </c:pt>
                <c:pt idx="2701">
                  <c:v>-365.06049999999999</c:v>
                </c:pt>
                <c:pt idx="2702">
                  <c:v>-365.05849999999998</c:v>
                </c:pt>
                <c:pt idx="2703">
                  <c:v>-365.05649999999997</c:v>
                </c:pt>
                <c:pt idx="2704">
                  <c:v>-365.05449999999996</c:v>
                </c:pt>
                <c:pt idx="2705">
                  <c:v>-365.05249999999995</c:v>
                </c:pt>
                <c:pt idx="2706">
                  <c:v>-365.0505</c:v>
                </c:pt>
                <c:pt idx="2707">
                  <c:v>-365.04849999999999</c:v>
                </c:pt>
                <c:pt idx="2708">
                  <c:v>-365.04649999999998</c:v>
                </c:pt>
                <c:pt idx="2709">
                  <c:v>-365.04449999999997</c:v>
                </c:pt>
                <c:pt idx="2710">
                  <c:v>-365.04249999999996</c:v>
                </c:pt>
                <c:pt idx="2711">
                  <c:v>-365.04049999999995</c:v>
                </c:pt>
                <c:pt idx="2712">
                  <c:v>-365.0385</c:v>
                </c:pt>
                <c:pt idx="2713">
                  <c:v>-365.03649999999999</c:v>
                </c:pt>
                <c:pt idx="2714">
                  <c:v>-365.03449999999998</c:v>
                </c:pt>
                <c:pt idx="2715">
                  <c:v>-365.03249999999997</c:v>
                </c:pt>
                <c:pt idx="2716">
                  <c:v>-365.03049999999996</c:v>
                </c:pt>
                <c:pt idx="2717">
                  <c:v>-365.02849999999995</c:v>
                </c:pt>
                <c:pt idx="2718">
                  <c:v>-365.0265</c:v>
                </c:pt>
                <c:pt idx="2719">
                  <c:v>-365.02449999999999</c:v>
                </c:pt>
                <c:pt idx="2720">
                  <c:v>-365.02249999999998</c:v>
                </c:pt>
                <c:pt idx="2721">
                  <c:v>-365.02049999999997</c:v>
                </c:pt>
                <c:pt idx="2722">
                  <c:v>-365.01849999999996</c:v>
                </c:pt>
                <c:pt idx="2723">
                  <c:v>-365.01649999999995</c:v>
                </c:pt>
                <c:pt idx="2724">
                  <c:v>-365.0145</c:v>
                </c:pt>
                <c:pt idx="2725">
                  <c:v>-365.01249999999999</c:v>
                </c:pt>
                <c:pt idx="2726">
                  <c:v>-365.01049999999998</c:v>
                </c:pt>
                <c:pt idx="2727">
                  <c:v>-365.00849999999997</c:v>
                </c:pt>
                <c:pt idx="2728">
                  <c:v>-365.00649999999996</c:v>
                </c:pt>
                <c:pt idx="2729">
                  <c:v>-365.00449999999995</c:v>
                </c:pt>
                <c:pt idx="2730">
                  <c:v>-365.0025</c:v>
                </c:pt>
                <c:pt idx="2731">
                  <c:v>-365.00049999999999</c:v>
                </c:pt>
                <c:pt idx="2732">
                  <c:v>-364.99849999999998</c:v>
                </c:pt>
                <c:pt idx="2733">
                  <c:v>-364.99649999999997</c:v>
                </c:pt>
                <c:pt idx="2734">
                  <c:v>-364.99449999999996</c:v>
                </c:pt>
                <c:pt idx="2735">
                  <c:v>-364.99249999999995</c:v>
                </c:pt>
                <c:pt idx="2736">
                  <c:v>-364.9905</c:v>
                </c:pt>
                <c:pt idx="2737">
                  <c:v>-364.98849999999999</c:v>
                </c:pt>
                <c:pt idx="2738">
                  <c:v>-364.98649999999998</c:v>
                </c:pt>
                <c:pt idx="2739">
                  <c:v>-364.98449999999997</c:v>
                </c:pt>
                <c:pt idx="2740">
                  <c:v>-364.98249999999996</c:v>
                </c:pt>
                <c:pt idx="2741">
                  <c:v>-364.98049999999995</c:v>
                </c:pt>
                <c:pt idx="2742">
                  <c:v>-364.9785</c:v>
                </c:pt>
                <c:pt idx="2743">
                  <c:v>-364.97649999999999</c:v>
                </c:pt>
                <c:pt idx="2744">
                  <c:v>-364.97449999999998</c:v>
                </c:pt>
                <c:pt idx="2745">
                  <c:v>-364.97249999999997</c:v>
                </c:pt>
                <c:pt idx="2746">
                  <c:v>-364.97049999999996</c:v>
                </c:pt>
                <c:pt idx="2747">
                  <c:v>-364.96849999999995</c:v>
                </c:pt>
                <c:pt idx="2748">
                  <c:v>-364.9665</c:v>
                </c:pt>
                <c:pt idx="2749">
                  <c:v>-364.96449999999999</c:v>
                </c:pt>
                <c:pt idx="2750">
                  <c:v>-364.96249999999998</c:v>
                </c:pt>
                <c:pt idx="2751">
                  <c:v>-364.96049999999997</c:v>
                </c:pt>
                <c:pt idx="2752">
                  <c:v>-364.95849999999996</c:v>
                </c:pt>
                <c:pt idx="2753">
                  <c:v>-364.95650000000001</c:v>
                </c:pt>
                <c:pt idx="2754">
                  <c:v>-364.9545</c:v>
                </c:pt>
                <c:pt idx="2755">
                  <c:v>-364.95249999999999</c:v>
                </c:pt>
                <c:pt idx="2756">
                  <c:v>-364.95049999999998</c:v>
                </c:pt>
                <c:pt idx="2757">
                  <c:v>-364.94849999999997</c:v>
                </c:pt>
                <c:pt idx="2758">
                  <c:v>-364.94649999999996</c:v>
                </c:pt>
                <c:pt idx="2759">
                  <c:v>-364.94450000000001</c:v>
                </c:pt>
                <c:pt idx="2760">
                  <c:v>-364.9425</c:v>
                </c:pt>
                <c:pt idx="2761">
                  <c:v>-364.94049999999999</c:v>
                </c:pt>
                <c:pt idx="2762">
                  <c:v>-364.93849999999998</c:v>
                </c:pt>
                <c:pt idx="2763">
                  <c:v>-364.93649999999997</c:v>
                </c:pt>
                <c:pt idx="2764">
                  <c:v>-364.93449999999996</c:v>
                </c:pt>
                <c:pt idx="2765">
                  <c:v>-364.9325</c:v>
                </c:pt>
                <c:pt idx="2766">
                  <c:v>-364.93049999999999</c:v>
                </c:pt>
                <c:pt idx="2767">
                  <c:v>-364.92849999999999</c:v>
                </c:pt>
                <c:pt idx="2768">
                  <c:v>-364.92649999999998</c:v>
                </c:pt>
                <c:pt idx="2769">
                  <c:v>-364.92449999999997</c:v>
                </c:pt>
                <c:pt idx="2770">
                  <c:v>-364.92249999999996</c:v>
                </c:pt>
                <c:pt idx="2771">
                  <c:v>-364.9205</c:v>
                </c:pt>
                <c:pt idx="2772">
                  <c:v>-364.91849999999999</c:v>
                </c:pt>
                <c:pt idx="2773">
                  <c:v>-364.91649999999998</c:v>
                </c:pt>
                <c:pt idx="2774">
                  <c:v>-364.91449999999998</c:v>
                </c:pt>
                <c:pt idx="2775">
                  <c:v>-364.91249999999997</c:v>
                </c:pt>
                <c:pt idx="2776">
                  <c:v>-364.91049999999996</c:v>
                </c:pt>
                <c:pt idx="2777">
                  <c:v>-364.9085</c:v>
                </c:pt>
                <c:pt idx="2778">
                  <c:v>-364.90649999999999</c:v>
                </c:pt>
                <c:pt idx="2779">
                  <c:v>-364.90449999999998</c:v>
                </c:pt>
                <c:pt idx="2780">
                  <c:v>-364.90249999999997</c:v>
                </c:pt>
                <c:pt idx="2781">
                  <c:v>-364.90049999999997</c:v>
                </c:pt>
                <c:pt idx="2782">
                  <c:v>-364.89849999999996</c:v>
                </c:pt>
                <c:pt idx="2783">
                  <c:v>-364.8965</c:v>
                </c:pt>
                <c:pt idx="2784">
                  <c:v>-364.89449999999999</c:v>
                </c:pt>
                <c:pt idx="2785">
                  <c:v>-364.89249999999998</c:v>
                </c:pt>
                <c:pt idx="2786">
                  <c:v>-364.89049999999997</c:v>
                </c:pt>
                <c:pt idx="2787">
                  <c:v>-364.88849999999996</c:v>
                </c:pt>
                <c:pt idx="2788">
                  <c:v>-364.88649999999996</c:v>
                </c:pt>
                <c:pt idx="2789">
                  <c:v>-364.8845</c:v>
                </c:pt>
                <c:pt idx="2790">
                  <c:v>-364.88249999999999</c:v>
                </c:pt>
                <c:pt idx="2791">
                  <c:v>-364.88049999999998</c:v>
                </c:pt>
                <c:pt idx="2792">
                  <c:v>-364.87849999999997</c:v>
                </c:pt>
                <c:pt idx="2793">
                  <c:v>-364.87649999999996</c:v>
                </c:pt>
                <c:pt idx="2794">
                  <c:v>-364.87449999999995</c:v>
                </c:pt>
                <c:pt idx="2795">
                  <c:v>-364.8725</c:v>
                </c:pt>
                <c:pt idx="2796">
                  <c:v>-364.87049999999999</c:v>
                </c:pt>
                <c:pt idx="2797">
                  <c:v>-364.86849999999998</c:v>
                </c:pt>
                <c:pt idx="2798">
                  <c:v>-364.86649999999997</c:v>
                </c:pt>
                <c:pt idx="2799">
                  <c:v>-364.86449999999996</c:v>
                </c:pt>
                <c:pt idx="2800">
                  <c:v>-364.86249999999995</c:v>
                </c:pt>
                <c:pt idx="2801">
                  <c:v>-364.8605</c:v>
                </c:pt>
                <c:pt idx="2802">
                  <c:v>-364.85849999999999</c:v>
                </c:pt>
                <c:pt idx="2803">
                  <c:v>-364.85649999999998</c:v>
                </c:pt>
                <c:pt idx="2804">
                  <c:v>-364.85449999999997</c:v>
                </c:pt>
                <c:pt idx="2805">
                  <c:v>-364.85249999999996</c:v>
                </c:pt>
                <c:pt idx="2806">
                  <c:v>-364.85049999999995</c:v>
                </c:pt>
                <c:pt idx="2807">
                  <c:v>-364.8485</c:v>
                </c:pt>
                <c:pt idx="2808">
                  <c:v>-364.84649999999999</c:v>
                </c:pt>
                <c:pt idx="2809">
                  <c:v>-364.84449999999998</c:v>
                </c:pt>
                <c:pt idx="2810">
                  <c:v>-364.84249999999997</c:v>
                </c:pt>
                <c:pt idx="2811">
                  <c:v>-364.84049999999996</c:v>
                </c:pt>
                <c:pt idx="2812">
                  <c:v>-364.83849999999995</c:v>
                </c:pt>
                <c:pt idx="2813">
                  <c:v>-364.8365</c:v>
                </c:pt>
                <c:pt idx="2814">
                  <c:v>-364.83449999999999</c:v>
                </c:pt>
                <c:pt idx="2815">
                  <c:v>-364.83249999999998</c:v>
                </c:pt>
                <c:pt idx="2816">
                  <c:v>-364.83049999999997</c:v>
                </c:pt>
                <c:pt idx="2817">
                  <c:v>-364.82849999999996</c:v>
                </c:pt>
                <c:pt idx="2818">
                  <c:v>-364.82649999999995</c:v>
                </c:pt>
                <c:pt idx="2819">
                  <c:v>-364.8245</c:v>
                </c:pt>
                <c:pt idx="2820">
                  <c:v>-364.82249999999999</c:v>
                </c:pt>
                <c:pt idx="2821">
                  <c:v>-364.82049999999998</c:v>
                </c:pt>
                <c:pt idx="2822">
                  <c:v>-364.81849999999997</c:v>
                </c:pt>
                <c:pt idx="2823">
                  <c:v>-364.81649999999996</c:v>
                </c:pt>
                <c:pt idx="2824">
                  <c:v>-364.81449999999995</c:v>
                </c:pt>
                <c:pt idx="2825">
                  <c:v>-364.8125</c:v>
                </c:pt>
                <c:pt idx="2826">
                  <c:v>-364.81049999999999</c:v>
                </c:pt>
                <c:pt idx="2827">
                  <c:v>-364.80849999999998</c:v>
                </c:pt>
                <c:pt idx="2828">
                  <c:v>-364.80649999999997</c:v>
                </c:pt>
                <c:pt idx="2829">
                  <c:v>-364.80449999999996</c:v>
                </c:pt>
                <c:pt idx="2830">
                  <c:v>-364.80249999999995</c:v>
                </c:pt>
                <c:pt idx="2831">
                  <c:v>-364.8005</c:v>
                </c:pt>
                <c:pt idx="2832">
                  <c:v>-364.79849999999999</c:v>
                </c:pt>
                <c:pt idx="2833">
                  <c:v>-364.79649999999998</c:v>
                </c:pt>
                <c:pt idx="2834">
                  <c:v>-364.79449999999997</c:v>
                </c:pt>
                <c:pt idx="2835">
                  <c:v>-364.79249999999996</c:v>
                </c:pt>
                <c:pt idx="2836">
                  <c:v>-364.79049999999995</c:v>
                </c:pt>
                <c:pt idx="2837">
                  <c:v>-364.7885</c:v>
                </c:pt>
                <c:pt idx="2838">
                  <c:v>-364.78649999999999</c:v>
                </c:pt>
                <c:pt idx="2839">
                  <c:v>-364.78449999999998</c:v>
                </c:pt>
                <c:pt idx="2840">
                  <c:v>-364.78249999999997</c:v>
                </c:pt>
                <c:pt idx="2841">
                  <c:v>-364.78049999999996</c:v>
                </c:pt>
                <c:pt idx="2842">
                  <c:v>-364.77849999999995</c:v>
                </c:pt>
                <c:pt idx="2843">
                  <c:v>-364.7765</c:v>
                </c:pt>
                <c:pt idx="2844">
                  <c:v>-364.77449999999999</c:v>
                </c:pt>
                <c:pt idx="2845">
                  <c:v>-364.77249999999998</c:v>
                </c:pt>
                <c:pt idx="2846">
                  <c:v>-364.77049999999997</c:v>
                </c:pt>
                <c:pt idx="2847">
                  <c:v>-364.76849999999996</c:v>
                </c:pt>
                <c:pt idx="2848">
                  <c:v>-364.76649999999995</c:v>
                </c:pt>
                <c:pt idx="2849">
                  <c:v>-364.7645</c:v>
                </c:pt>
                <c:pt idx="2850">
                  <c:v>-364.76249999999999</c:v>
                </c:pt>
                <c:pt idx="2851">
                  <c:v>-364.76049999999998</c:v>
                </c:pt>
                <c:pt idx="2852">
                  <c:v>-364.75849999999997</c:v>
                </c:pt>
                <c:pt idx="2853">
                  <c:v>-364.75649999999996</c:v>
                </c:pt>
                <c:pt idx="2854">
                  <c:v>-364.75449999999995</c:v>
                </c:pt>
                <c:pt idx="2855">
                  <c:v>-364.7525</c:v>
                </c:pt>
                <c:pt idx="2856">
                  <c:v>-364.75049999999999</c:v>
                </c:pt>
                <c:pt idx="2857">
                  <c:v>-364.74849999999998</c:v>
                </c:pt>
                <c:pt idx="2858">
                  <c:v>-364.74649999999997</c:v>
                </c:pt>
                <c:pt idx="2859">
                  <c:v>-364.74449999999996</c:v>
                </c:pt>
                <c:pt idx="2860">
                  <c:v>-364.74249999999995</c:v>
                </c:pt>
                <c:pt idx="2861">
                  <c:v>-364.7405</c:v>
                </c:pt>
                <c:pt idx="2862">
                  <c:v>-364.73849999999999</c:v>
                </c:pt>
                <c:pt idx="2863">
                  <c:v>-364.73649999999998</c:v>
                </c:pt>
                <c:pt idx="2864">
                  <c:v>-364.73449999999997</c:v>
                </c:pt>
                <c:pt idx="2865">
                  <c:v>-364.73249999999996</c:v>
                </c:pt>
                <c:pt idx="2866">
                  <c:v>-364.73049999999995</c:v>
                </c:pt>
                <c:pt idx="2867">
                  <c:v>-364.7285</c:v>
                </c:pt>
                <c:pt idx="2868">
                  <c:v>-364.72649999999999</c:v>
                </c:pt>
                <c:pt idx="2869">
                  <c:v>-364.72449999999998</c:v>
                </c:pt>
                <c:pt idx="2870">
                  <c:v>-364.72249999999997</c:v>
                </c:pt>
                <c:pt idx="2871">
                  <c:v>-364.72049999999996</c:v>
                </c:pt>
                <c:pt idx="2872">
                  <c:v>-364.71849999999995</c:v>
                </c:pt>
                <c:pt idx="2873">
                  <c:v>-364.7165</c:v>
                </c:pt>
                <c:pt idx="2874">
                  <c:v>-364.71449999999999</c:v>
                </c:pt>
                <c:pt idx="2875">
                  <c:v>-364.71249999999998</c:v>
                </c:pt>
                <c:pt idx="2876">
                  <c:v>-364.71049999999997</c:v>
                </c:pt>
                <c:pt idx="2877">
                  <c:v>-364.70849999999996</c:v>
                </c:pt>
                <c:pt idx="2878">
                  <c:v>-364.70650000000001</c:v>
                </c:pt>
                <c:pt idx="2879">
                  <c:v>-364.7045</c:v>
                </c:pt>
                <c:pt idx="2880">
                  <c:v>-364.70249999999999</c:v>
                </c:pt>
                <c:pt idx="2881">
                  <c:v>-364.70049999999998</c:v>
                </c:pt>
                <c:pt idx="2882">
                  <c:v>-364.69849999999997</c:v>
                </c:pt>
                <c:pt idx="2883">
                  <c:v>-364.69649999999996</c:v>
                </c:pt>
                <c:pt idx="2884">
                  <c:v>-364.69450000000001</c:v>
                </c:pt>
                <c:pt idx="2885">
                  <c:v>-364.6925</c:v>
                </c:pt>
                <c:pt idx="2886">
                  <c:v>-364.69049999999999</c:v>
                </c:pt>
                <c:pt idx="2887">
                  <c:v>-364.68849999999998</c:v>
                </c:pt>
                <c:pt idx="2888">
                  <c:v>-364.68649999999997</c:v>
                </c:pt>
                <c:pt idx="2889">
                  <c:v>-364.68449999999996</c:v>
                </c:pt>
                <c:pt idx="2890">
                  <c:v>-364.6825</c:v>
                </c:pt>
                <c:pt idx="2891">
                  <c:v>-364.68049999999999</c:v>
                </c:pt>
                <c:pt idx="2892">
                  <c:v>-364.67849999999999</c:v>
                </c:pt>
                <c:pt idx="2893">
                  <c:v>-364.67649999999998</c:v>
                </c:pt>
                <c:pt idx="2894">
                  <c:v>-364.67449999999997</c:v>
                </c:pt>
                <c:pt idx="2895">
                  <c:v>-364.67249999999996</c:v>
                </c:pt>
                <c:pt idx="2896">
                  <c:v>-364.6705</c:v>
                </c:pt>
                <c:pt idx="2897">
                  <c:v>-364.66849999999999</c:v>
                </c:pt>
                <c:pt idx="2898">
                  <c:v>-364.66649999999998</c:v>
                </c:pt>
                <c:pt idx="2899">
                  <c:v>-364.66449999999998</c:v>
                </c:pt>
                <c:pt idx="2900">
                  <c:v>-364.66249999999997</c:v>
                </c:pt>
                <c:pt idx="2901">
                  <c:v>-364.66049999999996</c:v>
                </c:pt>
                <c:pt idx="2902">
                  <c:v>-364.6585</c:v>
                </c:pt>
                <c:pt idx="2903">
                  <c:v>-364.65649999999999</c:v>
                </c:pt>
                <c:pt idx="2904">
                  <c:v>-364.65449999999998</c:v>
                </c:pt>
                <c:pt idx="2905">
                  <c:v>-364.65249999999997</c:v>
                </c:pt>
                <c:pt idx="2906">
                  <c:v>-364.65049999999997</c:v>
                </c:pt>
                <c:pt idx="2907">
                  <c:v>-364.64849999999996</c:v>
                </c:pt>
                <c:pt idx="2908">
                  <c:v>-364.6465</c:v>
                </c:pt>
                <c:pt idx="2909">
                  <c:v>-364.64449999999999</c:v>
                </c:pt>
                <c:pt idx="2910">
                  <c:v>-364.64249999999998</c:v>
                </c:pt>
                <c:pt idx="2911">
                  <c:v>-364.64049999999997</c:v>
                </c:pt>
                <c:pt idx="2912">
                  <c:v>-364.63849999999996</c:v>
                </c:pt>
                <c:pt idx="2913">
                  <c:v>-364.63649999999996</c:v>
                </c:pt>
                <c:pt idx="2914">
                  <c:v>-364.6345</c:v>
                </c:pt>
                <c:pt idx="2915">
                  <c:v>-364.63249999999999</c:v>
                </c:pt>
                <c:pt idx="2916">
                  <c:v>-364.63049999999998</c:v>
                </c:pt>
                <c:pt idx="2917">
                  <c:v>-364.62849999999997</c:v>
                </c:pt>
                <c:pt idx="2918">
                  <c:v>-364.62649999999996</c:v>
                </c:pt>
                <c:pt idx="2919">
                  <c:v>-364.62449999999995</c:v>
                </c:pt>
                <c:pt idx="2920">
                  <c:v>-364.6225</c:v>
                </c:pt>
                <c:pt idx="2921">
                  <c:v>-364.62049999999999</c:v>
                </c:pt>
                <c:pt idx="2922">
                  <c:v>-364.61849999999998</c:v>
                </c:pt>
                <c:pt idx="2923">
                  <c:v>-364.61649999999997</c:v>
                </c:pt>
                <c:pt idx="2924">
                  <c:v>-364.61449999999996</c:v>
                </c:pt>
                <c:pt idx="2925">
                  <c:v>-364.61249999999995</c:v>
                </c:pt>
                <c:pt idx="2926">
                  <c:v>-364.6105</c:v>
                </c:pt>
                <c:pt idx="2927">
                  <c:v>-364.60849999999999</c:v>
                </c:pt>
                <c:pt idx="2928">
                  <c:v>-364.60649999999998</c:v>
                </c:pt>
                <c:pt idx="2929">
                  <c:v>-364.60449999999997</c:v>
                </c:pt>
                <c:pt idx="2930">
                  <c:v>-364.60249999999996</c:v>
                </c:pt>
                <c:pt idx="2931">
                  <c:v>-364.60049999999995</c:v>
                </c:pt>
                <c:pt idx="2932">
                  <c:v>-364.5985</c:v>
                </c:pt>
                <c:pt idx="2933">
                  <c:v>-364.59649999999999</c:v>
                </c:pt>
                <c:pt idx="2934">
                  <c:v>-364.59449999999998</c:v>
                </c:pt>
                <c:pt idx="2935">
                  <c:v>-364.59249999999997</c:v>
                </c:pt>
                <c:pt idx="2936">
                  <c:v>-364.59049999999996</c:v>
                </c:pt>
                <c:pt idx="2937">
                  <c:v>-364.58849999999995</c:v>
                </c:pt>
                <c:pt idx="2938">
                  <c:v>-364.5865</c:v>
                </c:pt>
                <c:pt idx="2939">
                  <c:v>-364.58449999999999</c:v>
                </c:pt>
                <c:pt idx="2940">
                  <c:v>-364.58249999999998</c:v>
                </c:pt>
                <c:pt idx="2941">
                  <c:v>-364.58049999999997</c:v>
                </c:pt>
                <c:pt idx="2942">
                  <c:v>-364.57849999999996</c:v>
                </c:pt>
                <c:pt idx="2943">
                  <c:v>-364.57649999999995</c:v>
                </c:pt>
                <c:pt idx="2944">
                  <c:v>-364.5745</c:v>
                </c:pt>
                <c:pt idx="2945">
                  <c:v>-364.57249999999999</c:v>
                </c:pt>
                <c:pt idx="2946">
                  <c:v>-364.57049999999998</c:v>
                </c:pt>
                <c:pt idx="2947">
                  <c:v>-364.56849999999997</c:v>
                </c:pt>
                <c:pt idx="2948">
                  <c:v>-364.56649999999996</c:v>
                </c:pt>
                <c:pt idx="2949">
                  <c:v>-364.56449999999995</c:v>
                </c:pt>
                <c:pt idx="2950">
                  <c:v>-364.5625</c:v>
                </c:pt>
                <c:pt idx="2951">
                  <c:v>-364.56049999999999</c:v>
                </c:pt>
                <c:pt idx="2952">
                  <c:v>-364.55849999999998</c:v>
                </c:pt>
                <c:pt idx="2953">
                  <c:v>-364.55649999999997</c:v>
                </c:pt>
                <c:pt idx="2954">
                  <c:v>-364.55449999999996</c:v>
                </c:pt>
                <c:pt idx="2955">
                  <c:v>-364.55249999999995</c:v>
                </c:pt>
                <c:pt idx="2956">
                  <c:v>-364.5505</c:v>
                </c:pt>
                <c:pt idx="2957">
                  <c:v>-364.54849999999999</c:v>
                </c:pt>
                <c:pt idx="2958">
                  <c:v>-364.54649999999998</c:v>
                </c:pt>
                <c:pt idx="2959">
                  <c:v>-364.54449999999997</c:v>
                </c:pt>
                <c:pt idx="2960">
                  <c:v>-364.54249999999996</c:v>
                </c:pt>
                <c:pt idx="2961">
                  <c:v>-364.54049999999995</c:v>
                </c:pt>
                <c:pt idx="2962">
                  <c:v>-364.5385</c:v>
                </c:pt>
                <c:pt idx="2963">
                  <c:v>-364.53649999999999</c:v>
                </c:pt>
                <c:pt idx="2964">
                  <c:v>-364.53449999999998</c:v>
                </c:pt>
                <c:pt idx="2965">
                  <c:v>-364.53249999999997</c:v>
                </c:pt>
                <c:pt idx="2966">
                  <c:v>-364.53049999999996</c:v>
                </c:pt>
                <c:pt idx="2967">
                  <c:v>-364.52849999999995</c:v>
                </c:pt>
                <c:pt idx="2968">
                  <c:v>-364.5265</c:v>
                </c:pt>
                <c:pt idx="2969">
                  <c:v>-364.52449999999999</c:v>
                </c:pt>
                <c:pt idx="2970">
                  <c:v>-364.52249999999998</c:v>
                </c:pt>
                <c:pt idx="2971">
                  <c:v>-364.52049999999997</c:v>
                </c:pt>
                <c:pt idx="2972">
                  <c:v>-364.51849999999996</c:v>
                </c:pt>
                <c:pt idx="2973">
                  <c:v>-364.51649999999995</c:v>
                </c:pt>
                <c:pt idx="2974">
                  <c:v>-364.5145</c:v>
                </c:pt>
                <c:pt idx="2975">
                  <c:v>-364.51249999999999</c:v>
                </c:pt>
                <c:pt idx="2976">
                  <c:v>-364.51049999999998</c:v>
                </c:pt>
                <c:pt idx="2977">
                  <c:v>-364.50849999999997</c:v>
                </c:pt>
                <c:pt idx="2978">
                  <c:v>-364.50649999999996</c:v>
                </c:pt>
                <c:pt idx="2979">
                  <c:v>-364.50449999999995</c:v>
                </c:pt>
                <c:pt idx="2980">
                  <c:v>-364.5025</c:v>
                </c:pt>
                <c:pt idx="2981">
                  <c:v>-364.50049999999999</c:v>
                </c:pt>
                <c:pt idx="2982">
                  <c:v>-364.49849999999998</c:v>
                </c:pt>
                <c:pt idx="2983">
                  <c:v>-364.49649999999997</c:v>
                </c:pt>
                <c:pt idx="2984">
                  <c:v>-364.49449999999996</c:v>
                </c:pt>
                <c:pt idx="2985">
                  <c:v>-364.49249999999995</c:v>
                </c:pt>
                <c:pt idx="2986">
                  <c:v>-364.4905</c:v>
                </c:pt>
                <c:pt idx="2987">
                  <c:v>-364.48849999999999</c:v>
                </c:pt>
                <c:pt idx="2988">
                  <c:v>-364.48649999999998</c:v>
                </c:pt>
                <c:pt idx="2989">
                  <c:v>-364.48449999999997</c:v>
                </c:pt>
                <c:pt idx="2990">
                  <c:v>-364.48249999999996</c:v>
                </c:pt>
                <c:pt idx="2991">
                  <c:v>-364.48049999999995</c:v>
                </c:pt>
                <c:pt idx="2992">
                  <c:v>-364.4785</c:v>
                </c:pt>
                <c:pt idx="2993">
                  <c:v>-364.47649999999999</c:v>
                </c:pt>
                <c:pt idx="2994">
                  <c:v>-364.47449999999998</c:v>
                </c:pt>
                <c:pt idx="2995">
                  <c:v>-364.47249999999997</c:v>
                </c:pt>
                <c:pt idx="2996">
                  <c:v>-364.47049999999996</c:v>
                </c:pt>
                <c:pt idx="2997">
                  <c:v>-364.46849999999995</c:v>
                </c:pt>
                <c:pt idx="2998">
                  <c:v>-364.4665</c:v>
                </c:pt>
                <c:pt idx="2999">
                  <c:v>-364.46449999999999</c:v>
                </c:pt>
                <c:pt idx="3000">
                  <c:v>-364.46249999999998</c:v>
                </c:pt>
                <c:pt idx="3001">
                  <c:v>-364.46049999999997</c:v>
                </c:pt>
                <c:pt idx="3002">
                  <c:v>-364.45849999999996</c:v>
                </c:pt>
                <c:pt idx="3003">
                  <c:v>-364.45650000000001</c:v>
                </c:pt>
                <c:pt idx="3004">
                  <c:v>-364.4545</c:v>
                </c:pt>
                <c:pt idx="3005">
                  <c:v>-364.45249999999999</c:v>
                </c:pt>
                <c:pt idx="3006">
                  <c:v>-364.45049999999998</c:v>
                </c:pt>
                <c:pt idx="3007">
                  <c:v>-364.44849999999997</c:v>
                </c:pt>
                <c:pt idx="3008">
                  <c:v>-364.44649999999996</c:v>
                </c:pt>
                <c:pt idx="3009">
                  <c:v>-364.44450000000001</c:v>
                </c:pt>
                <c:pt idx="3010">
                  <c:v>-364.4425</c:v>
                </c:pt>
                <c:pt idx="3011">
                  <c:v>-364.44049999999999</c:v>
                </c:pt>
                <c:pt idx="3012">
                  <c:v>-364.43849999999998</c:v>
                </c:pt>
                <c:pt idx="3013">
                  <c:v>-364.43649999999997</c:v>
                </c:pt>
                <c:pt idx="3014">
                  <c:v>-364.43449999999996</c:v>
                </c:pt>
                <c:pt idx="3015">
                  <c:v>-364.4325</c:v>
                </c:pt>
                <c:pt idx="3016">
                  <c:v>-364.43049999999999</c:v>
                </c:pt>
                <c:pt idx="3017">
                  <c:v>-364.42849999999999</c:v>
                </c:pt>
                <c:pt idx="3018">
                  <c:v>-364.42649999999998</c:v>
                </c:pt>
                <c:pt idx="3019">
                  <c:v>-364.42449999999997</c:v>
                </c:pt>
                <c:pt idx="3020">
                  <c:v>-364.42249999999996</c:v>
                </c:pt>
                <c:pt idx="3021">
                  <c:v>-364.4205</c:v>
                </c:pt>
                <c:pt idx="3022">
                  <c:v>-364.41849999999999</c:v>
                </c:pt>
                <c:pt idx="3023">
                  <c:v>-364.41649999999998</c:v>
                </c:pt>
                <c:pt idx="3024">
                  <c:v>-364.41449999999998</c:v>
                </c:pt>
                <c:pt idx="3025">
                  <c:v>-364.41249999999997</c:v>
                </c:pt>
                <c:pt idx="3026">
                  <c:v>-364.41049999999996</c:v>
                </c:pt>
                <c:pt idx="3027">
                  <c:v>-364.4085</c:v>
                </c:pt>
                <c:pt idx="3028">
                  <c:v>-364.40649999999999</c:v>
                </c:pt>
                <c:pt idx="3029">
                  <c:v>-364.40449999999998</c:v>
                </c:pt>
                <c:pt idx="3030">
                  <c:v>-364.40249999999997</c:v>
                </c:pt>
                <c:pt idx="3031">
                  <c:v>-364.40049999999997</c:v>
                </c:pt>
                <c:pt idx="3032">
                  <c:v>-364.39849999999996</c:v>
                </c:pt>
                <c:pt idx="3033">
                  <c:v>-364.3965</c:v>
                </c:pt>
                <c:pt idx="3034">
                  <c:v>-364.39449999999999</c:v>
                </c:pt>
                <c:pt idx="3035">
                  <c:v>-364.39249999999998</c:v>
                </c:pt>
                <c:pt idx="3036">
                  <c:v>-364.39049999999997</c:v>
                </c:pt>
                <c:pt idx="3037">
                  <c:v>-364.38849999999996</c:v>
                </c:pt>
                <c:pt idx="3038">
                  <c:v>-364.38649999999996</c:v>
                </c:pt>
                <c:pt idx="3039">
                  <c:v>-364.3845</c:v>
                </c:pt>
                <c:pt idx="3040">
                  <c:v>-364.38249999999999</c:v>
                </c:pt>
                <c:pt idx="3041">
                  <c:v>-364.38049999999998</c:v>
                </c:pt>
                <c:pt idx="3042">
                  <c:v>-364.37849999999997</c:v>
                </c:pt>
                <c:pt idx="3043">
                  <c:v>-364.37649999999996</c:v>
                </c:pt>
                <c:pt idx="3044">
                  <c:v>-364.37449999999995</c:v>
                </c:pt>
                <c:pt idx="3045">
                  <c:v>-364.3725</c:v>
                </c:pt>
                <c:pt idx="3046">
                  <c:v>-364.37049999999999</c:v>
                </c:pt>
                <c:pt idx="3047">
                  <c:v>-364.36849999999998</c:v>
                </c:pt>
                <c:pt idx="3048">
                  <c:v>-364.36649999999997</c:v>
                </c:pt>
                <c:pt idx="3049">
                  <c:v>-364.36449999999996</c:v>
                </c:pt>
                <c:pt idx="3050">
                  <c:v>-364.36249999999995</c:v>
                </c:pt>
                <c:pt idx="3051">
                  <c:v>-364.3605</c:v>
                </c:pt>
                <c:pt idx="3052">
                  <c:v>-364.35849999999999</c:v>
                </c:pt>
                <c:pt idx="3053">
                  <c:v>-364.35649999999998</c:v>
                </c:pt>
                <c:pt idx="3054">
                  <c:v>-364.35449999999997</c:v>
                </c:pt>
                <c:pt idx="3055">
                  <c:v>-364.35249999999996</c:v>
                </c:pt>
                <c:pt idx="3056">
                  <c:v>-364.35049999999995</c:v>
                </c:pt>
                <c:pt idx="3057">
                  <c:v>-364.3485</c:v>
                </c:pt>
                <c:pt idx="3058">
                  <c:v>-364.34649999999999</c:v>
                </c:pt>
                <c:pt idx="3059">
                  <c:v>-364.34449999999998</c:v>
                </c:pt>
                <c:pt idx="3060">
                  <c:v>-364.34249999999997</c:v>
                </c:pt>
                <c:pt idx="3061">
                  <c:v>-364.34049999999996</c:v>
                </c:pt>
                <c:pt idx="3062">
                  <c:v>-364.33849999999995</c:v>
                </c:pt>
                <c:pt idx="3063">
                  <c:v>-364.3365</c:v>
                </c:pt>
                <c:pt idx="3064">
                  <c:v>-364.33449999999999</c:v>
                </c:pt>
                <c:pt idx="3065">
                  <c:v>-364.33249999999998</c:v>
                </c:pt>
                <c:pt idx="3066">
                  <c:v>-364.33049999999997</c:v>
                </c:pt>
                <c:pt idx="3067">
                  <c:v>-364.32849999999996</c:v>
                </c:pt>
                <c:pt idx="3068">
                  <c:v>-364.32649999999995</c:v>
                </c:pt>
                <c:pt idx="3069">
                  <c:v>-364.3245</c:v>
                </c:pt>
                <c:pt idx="3070">
                  <c:v>-364.32249999999999</c:v>
                </c:pt>
                <c:pt idx="3071">
                  <c:v>-364.32049999999998</c:v>
                </c:pt>
                <c:pt idx="3072">
                  <c:v>-364.31849999999997</c:v>
                </c:pt>
                <c:pt idx="3073">
                  <c:v>-364.31649999999996</c:v>
                </c:pt>
                <c:pt idx="3074">
                  <c:v>-364.31449999999995</c:v>
                </c:pt>
                <c:pt idx="3075">
                  <c:v>-364.3125</c:v>
                </c:pt>
                <c:pt idx="3076">
                  <c:v>-364.31049999999999</c:v>
                </c:pt>
                <c:pt idx="3077">
                  <c:v>-364.30849999999998</c:v>
                </c:pt>
                <c:pt idx="3078">
                  <c:v>-364.30649999999997</c:v>
                </c:pt>
                <c:pt idx="3079">
                  <c:v>-364.30449999999996</c:v>
                </c:pt>
                <c:pt idx="3080">
                  <c:v>-364.30249999999995</c:v>
                </c:pt>
                <c:pt idx="3081">
                  <c:v>-364.3005</c:v>
                </c:pt>
                <c:pt idx="3082">
                  <c:v>-364.29849999999999</c:v>
                </c:pt>
                <c:pt idx="3083">
                  <c:v>-364.29649999999998</c:v>
                </c:pt>
                <c:pt idx="3084">
                  <c:v>-364.29449999999997</c:v>
                </c:pt>
                <c:pt idx="3085">
                  <c:v>-364.29249999999996</c:v>
                </c:pt>
                <c:pt idx="3086">
                  <c:v>-364.29049999999995</c:v>
                </c:pt>
                <c:pt idx="3087">
                  <c:v>-364.2885</c:v>
                </c:pt>
                <c:pt idx="3088">
                  <c:v>-364.28649999999999</c:v>
                </c:pt>
                <c:pt idx="3089">
                  <c:v>-364.28449999999998</c:v>
                </c:pt>
                <c:pt idx="3090">
                  <c:v>-364.28249999999997</c:v>
                </c:pt>
                <c:pt idx="3091">
                  <c:v>-364.28049999999996</c:v>
                </c:pt>
                <c:pt idx="3092">
                  <c:v>-364.27849999999995</c:v>
                </c:pt>
                <c:pt idx="3093">
                  <c:v>-364.2765</c:v>
                </c:pt>
                <c:pt idx="3094">
                  <c:v>-364.27449999999999</c:v>
                </c:pt>
                <c:pt idx="3095">
                  <c:v>-364.27249999999998</c:v>
                </c:pt>
                <c:pt idx="3096">
                  <c:v>-364.27049999999997</c:v>
                </c:pt>
                <c:pt idx="3097">
                  <c:v>-364.26849999999996</c:v>
                </c:pt>
                <c:pt idx="3098">
                  <c:v>-364.26649999999995</c:v>
                </c:pt>
                <c:pt idx="3099">
                  <c:v>-364.2645</c:v>
                </c:pt>
                <c:pt idx="3100">
                  <c:v>-364.26249999999999</c:v>
                </c:pt>
                <c:pt idx="3101">
                  <c:v>-364.26049999999998</c:v>
                </c:pt>
                <c:pt idx="3102">
                  <c:v>-364.25849999999997</c:v>
                </c:pt>
                <c:pt idx="3103">
                  <c:v>-364.25649999999996</c:v>
                </c:pt>
                <c:pt idx="3104">
                  <c:v>-364.25449999999995</c:v>
                </c:pt>
                <c:pt idx="3105">
                  <c:v>-364.2525</c:v>
                </c:pt>
                <c:pt idx="3106">
                  <c:v>-364.25049999999999</c:v>
                </c:pt>
                <c:pt idx="3107">
                  <c:v>-364.24849999999998</c:v>
                </c:pt>
                <c:pt idx="3108">
                  <c:v>-364.24649999999997</c:v>
                </c:pt>
                <c:pt idx="3109">
                  <c:v>-364.24449999999996</c:v>
                </c:pt>
                <c:pt idx="3110">
                  <c:v>-364.24249999999995</c:v>
                </c:pt>
                <c:pt idx="3111">
                  <c:v>-364.2405</c:v>
                </c:pt>
                <c:pt idx="3112">
                  <c:v>-364.23849999999999</c:v>
                </c:pt>
                <c:pt idx="3113">
                  <c:v>-364.23649999999998</c:v>
                </c:pt>
                <c:pt idx="3114">
                  <c:v>-364.23449999999997</c:v>
                </c:pt>
                <c:pt idx="3115">
                  <c:v>-364.23249999999996</c:v>
                </c:pt>
                <c:pt idx="3116">
                  <c:v>-364.23049999999995</c:v>
                </c:pt>
                <c:pt idx="3117">
                  <c:v>-364.2285</c:v>
                </c:pt>
                <c:pt idx="3118">
                  <c:v>-364.22649999999999</c:v>
                </c:pt>
                <c:pt idx="3119">
                  <c:v>-364.22449999999998</c:v>
                </c:pt>
                <c:pt idx="3120">
                  <c:v>-364.22249999999997</c:v>
                </c:pt>
                <c:pt idx="3121">
                  <c:v>-364.22049999999996</c:v>
                </c:pt>
                <c:pt idx="3122">
                  <c:v>-364.21849999999995</c:v>
                </c:pt>
                <c:pt idx="3123">
                  <c:v>-364.2165</c:v>
                </c:pt>
                <c:pt idx="3124">
                  <c:v>-364.21449999999999</c:v>
                </c:pt>
                <c:pt idx="3125">
                  <c:v>-364.21249999999998</c:v>
                </c:pt>
                <c:pt idx="3126">
                  <c:v>-364.21049999999997</c:v>
                </c:pt>
                <c:pt idx="3127">
                  <c:v>-364.20849999999996</c:v>
                </c:pt>
                <c:pt idx="3128">
                  <c:v>-364.20650000000001</c:v>
                </c:pt>
                <c:pt idx="3129">
                  <c:v>-364.2045</c:v>
                </c:pt>
                <c:pt idx="3130">
                  <c:v>-364.20249999999999</c:v>
                </c:pt>
                <c:pt idx="3131">
                  <c:v>-364.20049999999998</c:v>
                </c:pt>
                <c:pt idx="3132">
                  <c:v>-364.19849999999997</c:v>
                </c:pt>
                <c:pt idx="3133">
                  <c:v>-364.19649999999996</c:v>
                </c:pt>
                <c:pt idx="3134">
                  <c:v>-364.19450000000001</c:v>
                </c:pt>
                <c:pt idx="3135">
                  <c:v>-364.1925</c:v>
                </c:pt>
                <c:pt idx="3136">
                  <c:v>-364.19049999999999</c:v>
                </c:pt>
                <c:pt idx="3137">
                  <c:v>-364.18849999999998</c:v>
                </c:pt>
                <c:pt idx="3138">
                  <c:v>-364.18649999999997</c:v>
                </c:pt>
                <c:pt idx="3139">
                  <c:v>-364.18449999999996</c:v>
                </c:pt>
                <c:pt idx="3140">
                  <c:v>-364.1825</c:v>
                </c:pt>
                <c:pt idx="3141">
                  <c:v>-364.18049999999999</c:v>
                </c:pt>
                <c:pt idx="3142">
                  <c:v>-364.17849999999999</c:v>
                </c:pt>
                <c:pt idx="3143">
                  <c:v>-364.17649999999998</c:v>
                </c:pt>
                <c:pt idx="3144">
                  <c:v>-364.17449999999997</c:v>
                </c:pt>
                <c:pt idx="3145">
                  <c:v>-364.17249999999996</c:v>
                </c:pt>
                <c:pt idx="3146">
                  <c:v>-364.1705</c:v>
                </c:pt>
                <c:pt idx="3147">
                  <c:v>-364.16849999999999</c:v>
                </c:pt>
                <c:pt idx="3148">
                  <c:v>-364.16649999999998</c:v>
                </c:pt>
                <c:pt idx="3149">
                  <c:v>-364.16449999999998</c:v>
                </c:pt>
                <c:pt idx="3150">
                  <c:v>-364.16249999999997</c:v>
                </c:pt>
                <c:pt idx="3151">
                  <c:v>-364.16049999999996</c:v>
                </c:pt>
                <c:pt idx="3152">
                  <c:v>-364.1585</c:v>
                </c:pt>
                <c:pt idx="3153">
                  <c:v>-364.15649999999999</c:v>
                </c:pt>
                <c:pt idx="3154">
                  <c:v>-364.15449999999998</c:v>
                </c:pt>
                <c:pt idx="3155">
                  <c:v>-364.15249999999997</c:v>
                </c:pt>
                <c:pt idx="3156">
                  <c:v>-364.15049999999997</c:v>
                </c:pt>
                <c:pt idx="3157">
                  <c:v>-364.14849999999996</c:v>
                </c:pt>
                <c:pt idx="3158">
                  <c:v>-364.1465</c:v>
                </c:pt>
                <c:pt idx="3159">
                  <c:v>-364.14449999999999</c:v>
                </c:pt>
                <c:pt idx="3160">
                  <c:v>-364.14249999999998</c:v>
                </c:pt>
                <c:pt idx="3161">
                  <c:v>-364.14049999999997</c:v>
                </c:pt>
                <c:pt idx="3162">
                  <c:v>-364.13849999999996</c:v>
                </c:pt>
                <c:pt idx="3163">
                  <c:v>-364.13649999999996</c:v>
                </c:pt>
                <c:pt idx="3164">
                  <c:v>-364.1345</c:v>
                </c:pt>
                <c:pt idx="3165">
                  <c:v>-364.13249999999999</c:v>
                </c:pt>
                <c:pt idx="3166">
                  <c:v>-364.13049999999998</c:v>
                </c:pt>
                <c:pt idx="3167">
                  <c:v>-364.12849999999997</c:v>
                </c:pt>
                <c:pt idx="3168">
                  <c:v>-364.12649999999996</c:v>
                </c:pt>
                <c:pt idx="3169">
                  <c:v>-364.12449999999995</c:v>
                </c:pt>
                <c:pt idx="3170">
                  <c:v>-364.1225</c:v>
                </c:pt>
                <c:pt idx="3171">
                  <c:v>-364.12049999999999</c:v>
                </c:pt>
                <c:pt idx="3172">
                  <c:v>-364.11849999999998</c:v>
                </c:pt>
                <c:pt idx="3173">
                  <c:v>-364.11649999999997</c:v>
                </c:pt>
                <c:pt idx="3174">
                  <c:v>-364.11449999999996</c:v>
                </c:pt>
                <c:pt idx="3175">
                  <c:v>-364.11249999999995</c:v>
                </c:pt>
                <c:pt idx="3176">
                  <c:v>-364.1105</c:v>
                </c:pt>
                <c:pt idx="3177">
                  <c:v>-364.10849999999999</c:v>
                </c:pt>
                <c:pt idx="3178">
                  <c:v>-364.10649999999998</c:v>
                </c:pt>
                <c:pt idx="3179">
                  <c:v>-364.10449999999997</c:v>
                </c:pt>
                <c:pt idx="3180">
                  <c:v>-364.10249999999996</c:v>
                </c:pt>
                <c:pt idx="3181">
                  <c:v>-364.10049999999995</c:v>
                </c:pt>
                <c:pt idx="3182">
                  <c:v>-364.0985</c:v>
                </c:pt>
                <c:pt idx="3183">
                  <c:v>-364.09649999999999</c:v>
                </c:pt>
                <c:pt idx="3184">
                  <c:v>-364.09449999999998</c:v>
                </c:pt>
                <c:pt idx="3185">
                  <c:v>-364.09249999999997</c:v>
                </c:pt>
                <c:pt idx="3186">
                  <c:v>-364.09049999999996</c:v>
                </c:pt>
                <c:pt idx="3187">
                  <c:v>-364.08849999999995</c:v>
                </c:pt>
                <c:pt idx="3188">
                  <c:v>-364.0865</c:v>
                </c:pt>
                <c:pt idx="3189">
                  <c:v>-364.08449999999999</c:v>
                </c:pt>
                <c:pt idx="3190">
                  <c:v>-364.08249999999998</c:v>
                </c:pt>
                <c:pt idx="3191">
                  <c:v>-364.08049999999997</c:v>
                </c:pt>
                <c:pt idx="3192">
                  <c:v>-364.07849999999996</c:v>
                </c:pt>
                <c:pt idx="3193">
                  <c:v>-364.07649999999995</c:v>
                </c:pt>
                <c:pt idx="3194">
                  <c:v>-364.0745</c:v>
                </c:pt>
                <c:pt idx="3195">
                  <c:v>-364.07249999999999</c:v>
                </c:pt>
                <c:pt idx="3196">
                  <c:v>-364.07049999999998</c:v>
                </c:pt>
                <c:pt idx="3197">
                  <c:v>-364.06849999999997</c:v>
                </c:pt>
                <c:pt idx="3198">
                  <c:v>-364.06649999999996</c:v>
                </c:pt>
                <c:pt idx="3199">
                  <c:v>-364.06449999999995</c:v>
                </c:pt>
                <c:pt idx="3200">
                  <c:v>-364.0625</c:v>
                </c:pt>
                <c:pt idx="3201">
                  <c:v>-364.06049999999999</c:v>
                </c:pt>
                <c:pt idx="3202">
                  <c:v>-364.05849999999998</c:v>
                </c:pt>
                <c:pt idx="3203">
                  <c:v>-364.05649999999997</c:v>
                </c:pt>
                <c:pt idx="3204">
                  <c:v>-364.05449999999996</c:v>
                </c:pt>
                <c:pt idx="3205">
                  <c:v>-364.05249999999995</c:v>
                </c:pt>
                <c:pt idx="3206">
                  <c:v>-364.0505</c:v>
                </c:pt>
                <c:pt idx="3207">
                  <c:v>-364.04849999999999</c:v>
                </c:pt>
                <c:pt idx="3208">
                  <c:v>-364.04649999999998</c:v>
                </c:pt>
                <c:pt idx="3209">
                  <c:v>-364.04449999999997</c:v>
                </c:pt>
                <c:pt idx="3210">
                  <c:v>-364.04249999999996</c:v>
                </c:pt>
                <c:pt idx="3211">
                  <c:v>-364.04049999999995</c:v>
                </c:pt>
                <c:pt idx="3212">
                  <c:v>-364.0385</c:v>
                </c:pt>
                <c:pt idx="3213">
                  <c:v>-364.03649999999999</c:v>
                </c:pt>
                <c:pt idx="3214">
                  <c:v>-364.03449999999998</c:v>
                </c:pt>
                <c:pt idx="3215">
                  <c:v>-364.03249999999997</c:v>
                </c:pt>
                <c:pt idx="3216">
                  <c:v>-364.03049999999996</c:v>
                </c:pt>
                <c:pt idx="3217">
                  <c:v>-364.02849999999995</c:v>
                </c:pt>
                <c:pt idx="3218">
                  <c:v>-364.0265</c:v>
                </c:pt>
                <c:pt idx="3219">
                  <c:v>-364.02449999999999</c:v>
                </c:pt>
                <c:pt idx="3220">
                  <c:v>-364.02249999999998</c:v>
                </c:pt>
                <c:pt idx="3221">
                  <c:v>-364.02049999999997</c:v>
                </c:pt>
                <c:pt idx="3222">
                  <c:v>-364.01849999999996</c:v>
                </c:pt>
                <c:pt idx="3223">
                  <c:v>-364.01649999999995</c:v>
                </c:pt>
                <c:pt idx="3224">
                  <c:v>-364.0145</c:v>
                </c:pt>
                <c:pt idx="3225">
                  <c:v>-364.01249999999999</c:v>
                </c:pt>
                <c:pt idx="3226">
                  <c:v>-364.01049999999998</c:v>
                </c:pt>
                <c:pt idx="3227">
                  <c:v>-364.00849999999997</c:v>
                </c:pt>
                <c:pt idx="3228">
                  <c:v>-364.00649999999996</c:v>
                </c:pt>
                <c:pt idx="3229">
                  <c:v>-364.00449999999995</c:v>
                </c:pt>
                <c:pt idx="3230">
                  <c:v>-364.0025</c:v>
                </c:pt>
                <c:pt idx="3231">
                  <c:v>-364.00049999999999</c:v>
                </c:pt>
                <c:pt idx="3232">
                  <c:v>-363.99849999999998</c:v>
                </c:pt>
                <c:pt idx="3233">
                  <c:v>-363.99649999999997</c:v>
                </c:pt>
                <c:pt idx="3234">
                  <c:v>-363.99449999999996</c:v>
                </c:pt>
                <c:pt idx="3235">
                  <c:v>-363.99249999999995</c:v>
                </c:pt>
                <c:pt idx="3236">
                  <c:v>-363.9905</c:v>
                </c:pt>
                <c:pt idx="3237">
                  <c:v>-363.98849999999999</c:v>
                </c:pt>
                <c:pt idx="3238">
                  <c:v>-363.98649999999998</c:v>
                </c:pt>
                <c:pt idx="3239">
                  <c:v>-363.98449999999997</c:v>
                </c:pt>
                <c:pt idx="3240">
                  <c:v>-363.98249999999996</c:v>
                </c:pt>
                <c:pt idx="3241">
                  <c:v>-363.98049999999995</c:v>
                </c:pt>
                <c:pt idx="3242">
                  <c:v>-363.9785</c:v>
                </c:pt>
                <c:pt idx="3243">
                  <c:v>-363.97649999999999</c:v>
                </c:pt>
                <c:pt idx="3244">
                  <c:v>-363.97449999999998</c:v>
                </c:pt>
                <c:pt idx="3245">
                  <c:v>-363.97249999999997</c:v>
                </c:pt>
                <c:pt idx="3246">
                  <c:v>-363.97049999999996</c:v>
                </c:pt>
                <c:pt idx="3247">
                  <c:v>-363.96849999999995</c:v>
                </c:pt>
                <c:pt idx="3248">
                  <c:v>-363.9665</c:v>
                </c:pt>
                <c:pt idx="3249">
                  <c:v>-363.96449999999999</c:v>
                </c:pt>
                <c:pt idx="3250">
                  <c:v>-363.96249999999998</c:v>
                </c:pt>
                <c:pt idx="3251">
                  <c:v>-363.96049999999997</c:v>
                </c:pt>
                <c:pt idx="3252">
                  <c:v>-363.95849999999996</c:v>
                </c:pt>
                <c:pt idx="3253">
                  <c:v>-363.95650000000001</c:v>
                </c:pt>
                <c:pt idx="3254">
                  <c:v>-363.9545</c:v>
                </c:pt>
                <c:pt idx="3255">
                  <c:v>-363.95249999999999</c:v>
                </c:pt>
                <c:pt idx="3256">
                  <c:v>-363.95049999999998</c:v>
                </c:pt>
                <c:pt idx="3257">
                  <c:v>-363.94849999999997</c:v>
                </c:pt>
                <c:pt idx="3258">
                  <c:v>-363.94649999999996</c:v>
                </c:pt>
                <c:pt idx="3259">
                  <c:v>-363.94450000000001</c:v>
                </c:pt>
                <c:pt idx="3260">
                  <c:v>-363.9425</c:v>
                </c:pt>
                <c:pt idx="3261">
                  <c:v>-363.94049999999999</c:v>
                </c:pt>
                <c:pt idx="3262">
                  <c:v>-363.93849999999998</c:v>
                </c:pt>
                <c:pt idx="3263">
                  <c:v>-363.93649999999997</c:v>
                </c:pt>
                <c:pt idx="3264">
                  <c:v>-363.93449999999996</c:v>
                </c:pt>
                <c:pt idx="3265">
                  <c:v>-363.9325</c:v>
                </c:pt>
                <c:pt idx="3266">
                  <c:v>-363.93049999999999</c:v>
                </c:pt>
                <c:pt idx="3267">
                  <c:v>-363.92849999999999</c:v>
                </c:pt>
                <c:pt idx="3268">
                  <c:v>-363.92649999999998</c:v>
                </c:pt>
                <c:pt idx="3269">
                  <c:v>-363.92449999999997</c:v>
                </c:pt>
                <c:pt idx="3270">
                  <c:v>-363.92249999999996</c:v>
                </c:pt>
                <c:pt idx="3271">
                  <c:v>-363.9205</c:v>
                </c:pt>
                <c:pt idx="3272">
                  <c:v>-363.91849999999999</c:v>
                </c:pt>
                <c:pt idx="3273">
                  <c:v>-363.91649999999998</c:v>
                </c:pt>
                <c:pt idx="3274">
                  <c:v>-363.91449999999998</c:v>
                </c:pt>
                <c:pt idx="3275">
                  <c:v>-363.91249999999997</c:v>
                </c:pt>
                <c:pt idx="3276">
                  <c:v>-363.91049999999996</c:v>
                </c:pt>
                <c:pt idx="3277">
                  <c:v>-363.9085</c:v>
                </c:pt>
                <c:pt idx="3278">
                  <c:v>-363.90649999999999</c:v>
                </c:pt>
                <c:pt idx="3279">
                  <c:v>-363.90449999999998</c:v>
                </c:pt>
                <c:pt idx="3280">
                  <c:v>-363.90249999999997</c:v>
                </c:pt>
                <c:pt idx="3281">
                  <c:v>-363.90049999999997</c:v>
                </c:pt>
                <c:pt idx="3282">
                  <c:v>-363.89849999999996</c:v>
                </c:pt>
                <c:pt idx="3283">
                  <c:v>-363.8965</c:v>
                </c:pt>
                <c:pt idx="3284">
                  <c:v>-363.89449999999999</c:v>
                </c:pt>
                <c:pt idx="3285">
                  <c:v>-363.89249999999998</c:v>
                </c:pt>
                <c:pt idx="3286">
                  <c:v>-363.89049999999997</c:v>
                </c:pt>
                <c:pt idx="3287">
                  <c:v>-363.88849999999996</c:v>
                </c:pt>
                <c:pt idx="3288">
                  <c:v>-363.88649999999996</c:v>
                </c:pt>
                <c:pt idx="3289">
                  <c:v>-363.8845</c:v>
                </c:pt>
                <c:pt idx="3290">
                  <c:v>-363.88249999999999</c:v>
                </c:pt>
                <c:pt idx="3291">
                  <c:v>-363.88049999999998</c:v>
                </c:pt>
                <c:pt idx="3292">
                  <c:v>-363.87849999999997</c:v>
                </c:pt>
                <c:pt idx="3293">
                  <c:v>-363.87649999999996</c:v>
                </c:pt>
                <c:pt idx="3294">
                  <c:v>-363.87449999999995</c:v>
                </c:pt>
                <c:pt idx="3295">
                  <c:v>-363.8725</c:v>
                </c:pt>
                <c:pt idx="3296">
                  <c:v>-363.87049999999999</c:v>
                </c:pt>
                <c:pt idx="3297">
                  <c:v>-363.86849999999998</c:v>
                </c:pt>
                <c:pt idx="3298">
                  <c:v>-363.86649999999997</c:v>
                </c:pt>
                <c:pt idx="3299">
                  <c:v>-363.86449999999996</c:v>
                </c:pt>
                <c:pt idx="3300">
                  <c:v>-363.86249999999995</c:v>
                </c:pt>
                <c:pt idx="3301">
                  <c:v>-363.8605</c:v>
                </c:pt>
                <c:pt idx="3302">
                  <c:v>-363.85849999999999</c:v>
                </c:pt>
                <c:pt idx="3303">
                  <c:v>-363.85649999999998</c:v>
                </c:pt>
                <c:pt idx="3304">
                  <c:v>-363.85449999999997</c:v>
                </c:pt>
                <c:pt idx="3305">
                  <c:v>-363.85249999999996</c:v>
                </c:pt>
                <c:pt idx="3306">
                  <c:v>-363.85049999999995</c:v>
                </c:pt>
                <c:pt idx="3307">
                  <c:v>-363.8485</c:v>
                </c:pt>
                <c:pt idx="3308">
                  <c:v>-363.84649999999999</c:v>
                </c:pt>
                <c:pt idx="3309">
                  <c:v>-363.84449999999998</c:v>
                </c:pt>
                <c:pt idx="3310">
                  <c:v>-363.84249999999997</c:v>
                </c:pt>
                <c:pt idx="3311">
                  <c:v>-363.84049999999996</c:v>
                </c:pt>
                <c:pt idx="3312">
                  <c:v>-363.83849999999995</c:v>
                </c:pt>
                <c:pt idx="3313">
                  <c:v>-363.8365</c:v>
                </c:pt>
                <c:pt idx="3314">
                  <c:v>-363.83449999999999</c:v>
                </c:pt>
                <c:pt idx="3315">
                  <c:v>-363.83249999999998</c:v>
                </c:pt>
                <c:pt idx="3316">
                  <c:v>-363.83049999999997</c:v>
                </c:pt>
                <c:pt idx="3317">
                  <c:v>-363.82849999999996</c:v>
                </c:pt>
                <c:pt idx="3318">
                  <c:v>-363.82649999999995</c:v>
                </c:pt>
                <c:pt idx="3319">
                  <c:v>-363.8245</c:v>
                </c:pt>
                <c:pt idx="3320">
                  <c:v>-363.82249999999999</c:v>
                </c:pt>
                <c:pt idx="3321">
                  <c:v>-363.82049999999998</c:v>
                </c:pt>
                <c:pt idx="3322">
                  <c:v>-363.81849999999997</c:v>
                </c:pt>
                <c:pt idx="3323">
                  <c:v>-363.81649999999996</c:v>
                </c:pt>
                <c:pt idx="3324">
                  <c:v>-363.81449999999995</c:v>
                </c:pt>
                <c:pt idx="3325">
                  <c:v>-363.8125</c:v>
                </c:pt>
                <c:pt idx="3326">
                  <c:v>-363.81049999999999</c:v>
                </c:pt>
                <c:pt idx="3327">
                  <c:v>-363.80849999999998</c:v>
                </c:pt>
                <c:pt idx="3328">
                  <c:v>-363.80649999999997</c:v>
                </c:pt>
                <c:pt idx="3329">
                  <c:v>-363.80449999999996</c:v>
                </c:pt>
                <c:pt idx="3330">
                  <c:v>-363.80249999999995</c:v>
                </c:pt>
                <c:pt idx="3331">
                  <c:v>-363.8005</c:v>
                </c:pt>
                <c:pt idx="3332">
                  <c:v>-363.79849999999999</c:v>
                </c:pt>
                <c:pt idx="3333">
                  <c:v>-363.79649999999998</c:v>
                </c:pt>
                <c:pt idx="3334">
                  <c:v>-363.79449999999997</c:v>
                </c:pt>
                <c:pt idx="3335">
                  <c:v>-363.79249999999996</c:v>
                </c:pt>
                <c:pt idx="3336">
                  <c:v>-363.79049999999995</c:v>
                </c:pt>
                <c:pt idx="3337">
                  <c:v>-363.7885</c:v>
                </c:pt>
                <c:pt idx="3338">
                  <c:v>-363.78649999999999</c:v>
                </c:pt>
                <c:pt idx="3339">
                  <c:v>-363.78449999999998</c:v>
                </c:pt>
                <c:pt idx="3340">
                  <c:v>-363.78249999999997</c:v>
                </c:pt>
                <c:pt idx="3341">
                  <c:v>-363.78049999999996</c:v>
                </c:pt>
                <c:pt idx="3342">
                  <c:v>-363.77849999999995</c:v>
                </c:pt>
                <c:pt idx="3343">
                  <c:v>-363.7765</c:v>
                </c:pt>
                <c:pt idx="3344">
                  <c:v>-363.77449999999999</c:v>
                </c:pt>
                <c:pt idx="3345">
                  <c:v>-363.77249999999998</c:v>
                </c:pt>
                <c:pt idx="3346">
                  <c:v>-363.77049999999997</c:v>
                </c:pt>
                <c:pt idx="3347">
                  <c:v>-363.76849999999996</c:v>
                </c:pt>
                <c:pt idx="3348">
                  <c:v>-363.76649999999995</c:v>
                </c:pt>
                <c:pt idx="3349">
                  <c:v>-363.7645</c:v>
                </c:pt>
                <c:pt idx="3350">
                  <c:v>-363.76249999999999</c:v>
                </c:pt>
                <c:pt idx="3351">
                  <c:v>-363.76049999999998</c:v>
                </c:pt>
                <c:pt idx="3352">
                  <c:v>-363.75849999999997</c:v>
                </c:pt>
                <c:pt idx="3353">
                  <c:v>-363.75649999999996</c:v>
                </c:pt>
                <c:pt idx="3354">
                  <c:v>-363.75449999999995</c:v>
                </c:pt>
                <c:pt idx="3355">
                  <c:v>-363.7525</c:v>
                </c:pt>
                <c:pt idx="3356">
                  <c:v>-363.75049999999999</c:v>
                </c:pt>
                <c:pt idx="3357">
                  <c:v>-363.74849999999998</c:v>
                </c:pt>
                <c:pt idx="3358">
                  <c:v>-363.74649999999997</c:v>
                </c:pt>
                <c:pt idx="3359">
                  <c:v>-363.74449999999996</c:v>
                </c:pt>
                <c:pt idx="3360">
                  <c:v>-363.74249999999995</c:v>
                </c:pt>
                <c:pt idx="3361">
                  <c:v>-363.7405</c:v>
                </c:pt>
                <c:pt idx="3362">
                  <c:v>-363.73849999999999</c:v>
                </c:pt>
                <c:pt idx="3363">
                  <c:v>-363.73649999999998</c:v>
                </c:pt>
                <c:pt idx="3364">
                  <c:v>-363.73449999999997</c:v>
                </c:pt>
                <c:pt idx="3365">
                  <c:v>-363.73249999999996</c:v>
                </c:pt>
                <c:pt idx="3366">
                  <c:v>-363.73049999999995</c:v>
                </c:pt>
                <c:pt idx="3367">
                  <c:v>-363.7285</c:v>
                </c:pt>
                <c:pt idx="3368">
                  <c:v>-363.72649999999999</c:v>
                </c:pt>
                <c:pt idx="3369">
                  <c:v>-363.72449999999998</c:v>
                </c:pt>
                <c:pt idx="3370">
                  <c:v>-363.72249999999997</c:v>
                </c:pt>
                <c:pt idx="3371">
                  <c:v>-363.72049999999996</c:v>
                </c:pt>
                <c:pt idx="3372">
                  <c:v>-363.71849999999995</c:v>
                </c:pt>
                <c:pt idx="3373">
                  <c:v>-363.7165</c:v>
                </c:pt>
                <c:pt idx="3374">
                  <c:v>-363.71449999999999</c:v>
                </c:pt>
                <c:pt idx="3375">
                  <c:v>-363.71249999999998</c:v>
                </c:pt>
                <c:pt idx="3376">
                  <c:v>-363.71049999999997</c:v>
                </c:pt>
                <c:pt idx="3377">
                  <c:v>-363.70849999999996</c:v>
                </c:pt>
                <c:pt idx="3378">
                  <c:v>-363.70650000000001</c:v>
                </c:pt>
                <c:pt idx="3379">
                  <c:v>-363.7045</c:v>
                </c:pt>
                <c:pt idx="3380">
                  <c:v>-363.70249999999999</c:v>
                </c:pt>
                <c:pt idx="3381">
                  <c:v>-363.70049999999998</c:v>
                </c:pt>
                <c:pt idx="3382">
                  <c:v>-363.69849999999997</c:v>
                </c:pt>
                <c:pt idx="3383">
                  <c:v>-363.69649999999996</c:v>
                </c:pt>
                <c:pt idx="3384">
                  <c:v>-363.69450000000001</c:v>
                </c:pt>
                <c:pt idx="3385">
                  <c:v>-363.6925</c:v>
                </c:pt>
                <c:pt idx="3386">
                  <c:v>-363.69049999999999</c:v>
                </c:pt>
                <c:pt idx="3387">
                  <c:v>-363.68849999999998</c:v>
                </c:pt>
                <c:pt idx="3388">
                  <c:v>-363.68649999999997</c:v>
                </c:pt>
                <c:pt idx="3389">
                  <c:v>-363.68449999999996</c:v>
                </c:pt>
                <c:pt idx="3390">
                  <c:v>-363.6825</c:v>
                </c:pt>
                <c:pt idx="3391">
                  <c:v>-363.68049999999999</c:v>
                </c:pt>
                <c:pt idx="3392">
                  <c:v>-363.67849999999999</c:v>
                </c:pt>
                <c:pt idx="3393">
                  <c:v>-363.67649999999998</c:v>
                </c:pt>
                <c:pt idx="3394">
                  <c:v>-363.67449999999997</c:v>
                </c:pt>
                <c:pt idx="3395">
                  <c:v>-363.67249999999996</c:v>
                </c:pt>
                <c:pt idx="3396">
                  <c:v>-363.6705</c:v>
                </c:pt>
                <c:pt idx="3397">
                  <c:v>-363.66849999999999</c:v>
                </c:pt>
                <c:pt idx="3398">
                  <c:v>-363.66649999999998</c:v>
                </c:pt>
                <c:pt idx="3399">
                  <c:v>-363.66449999999998</c:v>
                </c:pt>
                <c:pt idx="3400">
                  <c:v>-363.66249999999997</c:v>
                </c:pt>
                <c:pt idx="3401">
                  <c:v>-363.66049999999996</c:v>
                </c:pt>
                <c:pt idx="3402">
                  <c:v>-363.6585</c:v>
                </c:pt>
                <c:pt idx="3403">
                  <c:v>-363.65649999999999</c:v>
                </c:pt>
                <c:pt idx="3404">
                  <c:v>-363.65449999999998</c:v>
                </c:pt>
                <c:pt idx="3405">
                  <c:v>-363.65249999999997</c:v>
                </c:pt>
                <c:pt idx="3406">
                  <c:v>-363.65049999999997</c:v>
                </c:pt>
                <c:pt idx="3407">
                  <c:v>-363.64849999999996</c:v>
                </c:pt>
                <c:pt idx="3408">
                  <c:v>-363.6465</c:v>
                </c:pt>
                <c:pt idx="3409">
                  <c:v>-363.64449999999999</c:v>
                </c:pt>
                <c:pt idx="3410">
                  <c:v>-363.64249999999998</c:v>
                </c:pt>
                <c:pt idx="3411">
                  <c:v>-363.64049999999997</c:v>
                </c:pt>
                <c:pt idx="3412">
                  <c:v>-363.63849999999996</c:v>
                </c:pt>
                <c:pt idx="3413">
                  <c:v>-363.63649999999996</c:v>
                </c:pt>
                <c:pt idx="3414">
                  <c:v>-363.6345</c:v>
                </c:pt>
                <c:pt idx="3415">
                  <c:v>-363.63249999999999</c:v>
                </c:pt>
                <c:pt idx="3416">
                  <c:v>-363.63049999999998</c:v>
                </c:pt>
                <c:pt idx="3417">
                  <c:v>-363.62849999999997</c:v>
                </c:pt>
                <c:pt idx="3418">
                  <c:v>-363.62649999999996</c:v>
                </c:pt>
                <c:pt idx="3419">
                  <c:v>-363.62449999999995</c:v>
                </c:pt>
                <c:pt idx="3420">
                  <c:v>-363.6225</c:v>
                </c:pt>
                <c:pt idx="3421">
                  <c:v>-363.62049999999999</c:v>
                </c:pt>
                <c:pt idx="3422">
                  <c:v>-363.61849999999998</c:v>
                </c:pt>
                <c:pt idx="3423">
                  <c:v>-363.61649999999997</c:v>
                </c:pt>
                <c:pt idx="3424">
                  <c:v>-363.61449999999996</c:v>
                </c:pt>
                <c:pt idx="3425">
                  <c:v>-363.61249999999995</c:v>
                </c:pt>
                <c:pt idx="3426">
                  <c:v>-363.6105</c:v>
                </c:pt>
                <c:pt idx="3427">
                  <c:v>-363.60849999999999</c:v>
                </c:pt>
                <c:pt idx="3428">
                  <c:v>-363.60649999999998</c:v>
                </c:pt>
                <c:pt idx="3429">
                  <c:v>-363.60449999999997</c:v>
                </c:pt>
                <c:pt idx="3430">
                  <c:v>-363.60249999999996</c:v>
                </c:pt>
                <c:pt idx="3431">
                  <c:v>-363.60049999999995</c:v>
                </c:pt>
                <c:pt idx="3432">
                  <c:v>-363.5985</c:v>
                </c:pt>
                <c:pt idx="3433">
                  <c:v>-363.59649999999999</c:v>
                </c:pt>
                <c:pt idx="3434">
                  <c:v>-363.59449999999998</c:v>
                </c:pt>
                <c:pt idx="3435">
                  <c:v>-363.59249999999997</c:v>
                </c:pt>
                <c:pt idx="3436">
                  <c:v>-363.59049999999996</c:v>
                </c:pt>
                <c:pt idx="3437">
                  <c:v>-363.58849999999995</c:v>
                </c:pt>
                <c:pt idx="3438">
                  <c:v>-363.5865</c:v>
                </c:pt>
                <c:pt idx="3439">
                  <c:v>-363.58449999999999</c:v>
                </c:pt>
                <c:pt idx="3440">
                  <c:v>-363.58249999999998</c:v>
                </c:pt>
                <c:pt idx="3441">
                  <c:v>-363.58049999999997</c:v>
                </c:pt>
                <c:pt idx="3442">
                  <c:v>-363.57849999999996</c:v>
                </c:pt>
                <c:pt idx="3443">
                  <c:v>-363.57649999999995</c:v>
                </c:pt>
                <c:pt idx="3444">
                  <c:v>-363.5745</c:v>
                </c:pt>
                <c:pt idx="3445">
                  <c:v>-363.57249999999999</c:v>
                </c:pt>
                <c:pt idx="3446">
                  <c:v>-363.57049999999998</c:v>
                </c:pt>
                <c:pt idx="3447">
                  <c:v>-363.56849999999997</c:v>
                </c:pt>
                <c:pt idx="3448">
                  <c:v>-363.56649999999996</c:v>
                </c:pt>
                <c:pt idx="3449">
                  <c:v>-363.56449999999995</c:v>
                </c:pt>
                <c:pt idx="3450">
                  <c:v>-363.5625</c:v>
                </c:pt>
                <c:pt idx="3451">
                  <c:v>-363.56049999999999</c:v>
                </c:pt>
                <c:pt idx="3452">
                  <c:v>-363.55849999999998</c:v>
                </c:pt>
                <c:pt idx="3453">
                  <c:v>-363.55649999999997</c:v>
                </c:pt>
                <c:pt idx="3454">
                  <c:v>-363.55449999999996</c:v>
                </c:pt>
                <c:pt idx="3455">
                  <c:v>-363.55249999999995</c:v>
                </c:pt>
                <c:pt idx="3456">
                  <c:v>-363.5505</c:v>
                </c:pt>
                <c:pt idx="3457">
                  <c:v>-363.54849999999999</c:v>
                </c:pt>
                <c:pt idx="3458">
                  <c:v>-363.54649999999998</c:v>
                </c:pt>
                <c:pt idx="3459">
                  <c:v>-363.54449999999997</c:v>
                </c:pt>
                <c:pt idx="3460">
                  <c:v>-363.54249999999996</c:v>
                </c:pt>
                <c:pt idx="3461">
                  <c:v>-363.54049999999995</c:v>
                </c:pt>
                <c:pt idx="3462">
                  <c:v>-363.5385</c:v>
                </c:pt>
                <c:pt idx="3463">
                  <c:v>-363.53649999999999</c:v>
                </c:pt>
                <c:pt idx="3464">
                  <c:v>-363.53449999999998</c:v>
                </c:pt>
                <c:pt idx="3465">
                  <c:v>-363.53249999999997</c:v>
                </c:pt>
                <c:pt idx="3466">
                  <c:v>-363.53049999999996</c:v>
                </c:pt>
                <c:pt idx="3467">
                  <c:v>-363.52849999999995</c:v>
                </c:pt>
                <c:pt idx="3468">
                  <c:v>-363.5265</c:v>
                </c:pt>
                <c:pt idx="3469">
                  <c:v>-363.52449999999999</c:v>
                </c:pt>
                <c:pt idx="3470">
                  <c:v>-363.52249999999998</c:v>
                </c:pt>
                <c:pt idx="3471">
                  <c:v>-363.52049999999997</c:v>
                </c:pt>
                <c:pt idx="3472">
                  <c:v>-363.51849999999996</c:v>
                </c:pt>
                <c:pt idx="3473">
                  <c:v>-363.51649999999995</c:v>
                </c:pt>
                <c:pt idx="3474">
                  <c:v>-363.5145</c:v>
                </c:pt>
                <c:pt idx="3475">
                  <c:v>-363.51249999999999</c:v>
                </c:pt>
                <c:pt idx="3476">
                  <c:v>-363.51049999999998</c:v>
                </c:pt>
                <c:pt idx="3477">
                  <c:v>-363.50849999999997</c:v>
                </c:pt>
                <c:pt idx="3478">
                  <c:v>-363.50649999999996</c:v>
                </c:pt>
                <c:pt idx="3479">
                  <c:v>-363.50449999999995</c:v>
                </c:pt>
                <c:pt idx="3480">
                  <c:v>-363.5025</c:v>
                </c:pt>
                <c:pt idx="3481">
                  <c:v>-363.50049999999999</c:v>
                </c:pt>
                <c:pt idx="3482">
                  <c:v>-363.49849999999998</c:v>
                </c:pt>
                <c:pt idx="3483">
                  <c:v>-363.49649999999997</c:v>
                </c:pt>
                <c:pt idx="3484">
                  <c:v>-363.49449999999996</c:v>
                </c:pt>
                <c:pt idx="3485">
                  <c:v>-363.49249999999995</c:v>
                </c:pt>
                <c:pt idx="3486">
                  <c:v>-363.4905</c:v>
                </c:pt>
                <c:pt idx="3487">
                  <c:v>-363.48849999999999</c:v>
                </c:pt>
                <c:pt idx="3488">
                  <c:v>-363.48649999999998</c:v>
                </c:pt>
                <c:pt idx="3489">
                  <c:v>-363.48449999999997</c:v>
                </c:pt>
                <c:pt idx="3490">
                  <c:v>-363.48249999999996</c:v>
                </c:pt>
                <c:pt idx="3491">
                  <c:v>-363.48049999999995</c:v>
                </c:pt>
                <c:pt idx="3492">
                  <c:v>-363.4785</c:v>
                </c:pt>
                <c:pt idx="3493">
                  <c:v>-363.47649999999999</c:v>
                </c:pt>
                <c:pt idx="3494">
                  <c:v>-363.47449999999998</c:v>
                </c:pt>
                <c:pt idx="3495">
                  <c:v>-363.47249999999997</c:v>
                </c:pt>
                <c:pt idx="3496">
                  <c:v>-363.47049999999996</c:v>
                </c:pt>
                <c:pt idx="3497">
                  <c:v>-363.46849999999995</c:v>
                </c:pt>
                <c:pt idx="3498">
                  <c:v>-363.4665</c:v>
                </c:pt>
                <c:pt idx="3499">
                  <c:v>-363.46449999999999</c:v>
                </c:pt>
                <c:pt idx="3500">
                  <c:v>-363.46249999999998</c:v>
                </c:pt>
                <c:pt idx="3501">
                  <c:v>-363.46049999999997</c:v>
                </c:pt>
                <c:pt idx="3502">
                  <c:v>-363.45849999999996</c:v>
                </c:pt>
                <c:pt idx="3503">
                  <c:v>-363.45650000000001</c:v>
                </c:pt>
                <c:pt idx="3504">
                  <c:v>-363.4545</c:v>
                </c:pt>
                <c:pt idx="3505">
                  <c:v>-363.45249999999999</c:v>
                </c:pt>
                <c:pt idx="3506">
                  <c:v>-363.45049999999998</c:v>
                </c:pt>
                <c:pt idx="3507">
                  <c:v>-363.44849999999997</c:v>
                </c:pt>
                <c:pt idx="3508">
                  <c:v>-363.44649999999996</c:v>
                </c:pt>
                <c:pt idx="3509">
                  <c:v>-363.44450000000001</c:v>
                </c:pt>
                <c:pt idx="3510">
                  <c:v>-363.4425</c:v>
                </c:pt>
                <c:pt idx="3511">
                  <c:v>-363.44049999999999</c:v>
                </c:pt>
                <c:pt idx="3512">
                  <c:v>-363.43849999999998</c:v>
                </c:pt>
                <c:pt idx="3513">
                  <c:v>-363.43649999999997</c:v>
                </c:pt>
                <c:pt idx="3514">
                  <c:v>-363.43449999999996</c:v>
                </c:pt>
                <c:pt idx="3515">
                  <c:v>-363.4325</c:v>
                </c:pt>
                <c:pt idx="3516">
                  <c:v>-363.43049999999999</c:v>
                </c:pt>
                <c:pt idx="3517">
                  <c:v>-363.42849999999999</c:v>
                </c:pt>
                <c:pt idx="3518">
                  <c:v>-363.42649999999998</c:v>
                </c:pt>
                <c:pt idx="3519">
                  <c:v>-363.42449999999997</c:v>
                </c:pt>
                <c:pt idx="3520">
                  <c:v>-363.42249999999996</c:v>
                </c:pt>
                <c:pt idx="3521">
                  <c:v>-363.4205</c:v>
                </c:pt>
                <c:pt idx="3522">
                  <c:v>-363.41849999999999</c:v>
                </c:pt>
                <c:pt idx="3523">
                  <c:v>-363.41649999999998</c:v>
                </c:pt>
                <c:pt idx="3524">
                  <c:v>-363.41449999999998</c:v>
                </c:pt>
                <c:pt idx="3525">
                  <c:v>-363.41249999999997</c:v>
                </c:pt>
                <c:pt idx="3526">
                  <c:v>-363.41049999999996</c:v>
                </c:pt>
                <c:pt idx="3527">
                  <c:v>-363.4085</c:v>
                </c:pt>
                <c:pt idx="3528">
                  <c:v>-363.40649999999999</c:v>
                </c:pt>
                <c:pt idx="3529">
                  <c:v>-363.40449999999998</c:v>
                </c:pt>
                <c:pt idx="3530">
                  <c:v>-363.40249999999997</c:v>
                </c:pt>
                <c:pt idx="3531">
                  <c:v>-363.40049999999997</c:v>
                </c:pt>
                <c:pt idx="3532">
                  <c:v>-363.39849999999996</c:v>
                </c:pt>
                <c:pt idx="3533">
                  <c:v>-363.3965</c:v>
                </c:pt>
                <c:pt idx="3534">
                  <c:v>-363.39449999999999</c:v>
                </c:pt>
                <c:pt idx="3535">
                  <c:v>-363.39249999999998</c:v>
                </c:pt>
                <c:pt idx="3536">
                  <c:v>-363.39049999999997</c:v>
                </c:pt>
                <c:pt idx="3537">
                  <c:v>-363.38849999999996</c:v>
                </c:pt>
                <c:pt idx="3538">
                  <c:v>-363.38649999999996</c:v>
                </c:pt>
                <c:pt idx="3539">
                  <c:v>-363.3845</c:v>
                </c:pt>
                <c:pt idx="3540">
                  <c:v>-363.38249999999999</c:v>
                </c:pt>
                <c:pt idx="3541">
                  <c:v>-363.38049999999998</c:v>
                </c:pt>
                <c:pt idx="3542">
                  <c:v>-363.37849999999997</c:v>
                </c:pt>
                <c:pt idx="3543">
                  <c:v>-363.37649999999996</c:v>
                </c:pt>
                <c:pt idx="3544">
                  <c:v>-363.37449999999995</c:v>
                </c:pt>
                <c:pt idx="3545">
                  <c:v>-363.3725</c:v>
                </c:pt>
                <c:pt idx="3546">
                  <c:v>-363.37049999999999</c:v>
                </c:pt>
                <c:pt idx="3547">
                  <c:v>-363.36849999999998</c:v>
                </c:pt>
                <c:pt idx="3548">
                  <c:v>-363.36649999999997</c:v>
                </c:pt>
                <c:pt idx="3549">
                  <c:v>-363.36449999999996</c:v>
                </c:pt>
                <c:pt idx="3550">
                  <c:v>-363.36249999999995</c:v>
                </c:pt>
                <c:pt idx="3551">
                  <c:v>-363.3605</c:v>
                </c:pt>
                <c:pt idx="3552">
                  <c:v>-363.35849999999999</c:v>
                </c:pt>
                <c:pt idx="3553">
                  <c:v>-363.35649999999998</c:v>
                </c:pt>
                <c:pt idx="3554">
                  <c:v>-363.35449999999997</c:v>
                </c:pt>
                <c:pt idx="3555">
                  <c:v>-363.35249999999996</c:v>
                </c:pt>
                <c:pt idx="3556">
                  <c:v>-363.35049999999995</c:v>
                </c:pt>
                <c:pt idx="3557">
                  <c:v>-363.3485</c:v>
                </c:pt>
                <c:pt idx="3558">
                  <c:v>-363.34649999999999</c:v>
                </c:pt>
                <c:pt idx="3559">
                  <c:v>-363.34449999999998</c:v>
                </c:pt>
                <c:pt idx="3560">
                  <c:v>-363.34249999999997</c:v>
                </c:pt>
                <c:pt idx="3561">
                  <c:v>-363.34049999999996</c:v>
                </c:pt>
                <c:pt idx="3562">
                  <c:v>-363.33849999999995</c:v>
                </c:pt>
                <c:pt idx="3563">
                  <c:v>-363.3365</c:v>
                </c:pt>
                <c:pt idx="3564">
                  <c:v>-363.33449999999999</c:v>
                </c:pt>
                <c:pt idx="3565">
                  <c:v>-363.33249999999998</c:v>
                </c:pt>
                <c:pt idx="3566">
                  <c:v>-363.33049999999997</c:v>
                </c:pt>
                <c:pt idx="3567">
                  <c:v>-363.32849999999996</c:v>
                </c:pt>
                <c:pt idx="3568">
                  <c:v>-363.32649999999995</c:v>
                </c:pt>
                <c:pt idx="3569">
                  <c:v>-363.3245</c:v>
                </c:pt>
                <c:pt idx="3570">
                  <c:v>-363.32249999999999</c:v>
                </c:pt>
                <c:pt idx="3571">
                  <c:v>-363.32049999999998</c:v>
                </c:pt>
                <c:pt idx="3572">
                  <c:v>-363.31849999999997</c:v>
                </c:pt>
                <c:pt idx="3573">
                  <c:v>-363.31649999999996</c:v>
                </c:pt>
                <c:pt idx="3574">
                  <c:v>-363.31449999999995</c:v>
                </c:pt>
                <c:pt idx="3575">
                  <c:v>-363.3125</c:v>
                </c:pt>
                <c:pt idx="3576">
                  <c:v>-363.31049999999999</c:v>
                </c:pt>
                <c:pt idx="3577">
                  <c:v>-363.30849999999998</c:v>
                </c:pt>
                <c:pt idx="3578">
                  <c:v>-363.30649999999997</c:v>
                </c:pt>
                <c:pt idx="3579">
                  <c:v>-363.30449999999996</c:v>
                </c:pt>
                <c:pt idx="3580">
                  <c:v>-363.30249999999995</c:v>
                </c:pt>
                <c:pt idx="3581">
                  <c:v>-363.3005</c:v>
                </c:pt>
                <c:pt idx="3582">
                  <c:v>-363.29849999999999</c:v>
                </c:pt>
                <c:pt idx="3583">
                  <c:v>-363.29649999999998</c:v>
                </c:pt>
                <c:pt idx="3584">
                  <c:v>-363.29449999999997</c:v>
                </c:pt>
                <c:pt idx="3585">
                  <c:v>-363.29249999999996</c:v>
                </c:pt>
                <c:pt idx="3586">
                  <c:v>-363.29049999999995</c:v>
                </c:pt>
                <c:pt idx="3587">
                  <c:v>-363.2885</c:v>
                </c:pt>
                <c:pt idx="3588">
                  <c:v>-363.28649999999999</c:v>
                </c:pt>
                <c:pt idx="3589">
                  <c:v>-363.28449999999998</c:v>
                </c:pt>
                <c:pt idx="3590">
                  <c:v>-363.28249999999997</c:v>
                </c:pt>
                <c:pt idx="3591">
                  <c:v>-363.28049999999996</c:v>
                </c:pt>
                <c:pt idx="3592">
                  <c:v>-363.27849999999995</c:v>
                </c:pt>
                <c:pt idx="3593">
                  <c:v>-363.2765</c:v>
                </c:pt>
                <c:pt idx="3594">
                  <c:v>-363.27449999999999</c:v>
                </c:pt>
                <c:pt idx="3595">
                  <c:v>-363.27249999999998</c:v>
                </c:pt>
                <c:pt idx="3596">
                  <c:v>-363.27049999999997</c:v>
                </c:pt>
                <c:pt idx="3597">
                  <c:v>-363.26849999999996</c:v>
                </c:pt>
                <c:pt idx="3598">
                  <c:v>-363.26649999999995</c:v>
                </c:pt>
                <c:pt idx="3599">
                  <c:v>-363.2645</c:v>
                </c:pt>
                <c:pt idx="3600">
                  <c:v>-363.26249999999999</c:v>
                </c:pt>
                <c:pt idx="3601">
                  <c:v>-363.26049999999998</c:v>
                </c:pt>
                <c:pt idx="3602">
                  <c:v>-363.25849999999997</c:v>
                </c:pt>
                <c:pt idx="3603">
                  <c:v>-363.25649999999996</c:v>
                </c:pt>
                <c:pt idx="3604">
                  <c:v>-363.25449999999995</c:v>
                </c:pt>
                <c:pt idx="3605">
                  <c:v>-363.2525</c:v>
                </c:pt>
                <c:pt idx="3606">
                  <c:v>-363.25049999999999</c:v>
                </c:pt>
                <c:pt idx="3607">
                  <c:v>-363.24849999999998</c:v>
                </c:pt>
                <c:pt idx="3608">
                  <c:v>-363.24649999999997</c:v>
                </c:pt>
                <c:pt idx="3609">
                  <c:v>-363.24449999999996</c:v>
                </c:pt>
                <c:pt idx="3610">
                  <c:v>-363.24249999999995</c:v>
                </c:pt>
                <c:pt idx="3611">
                  <c:v>-363.2405</c:v>
                </c:pt>
                <c:pt idx="3612">
                  <c:v>-363.23849999999999</c:v>
                </c:pt>
                <c:pt idx="3613">
                  <c:v>-363.23649999999998</c:v>
                </c:pt>
                <c:pt idx="3614">
                  <c:v>-363.23449999999997</c:v>
                </c:pt>
                <c:pt idx="3615">
                  <c:v>-363.23249999999996</c:v>
                </c:pt>
                <c:pt idx="3616">
                  <c:v>-363.23049999999995</c:v>
                </c:pt>
                <c:pt idx="3617">
                  <c:v>-363.2285</c:v>
                </c:pt>
                <c:pt idx="3618">
                  <c:v>-363.22649999999999</c:v>
                </c:pt>
                <c:pt idx="3619">
                  <c:v>-363.22449999999998</c:v>
                </c:pt>
                <c:pt idx="3620">
                  <c:v>-363.22249999999997</c:v>
                </c:pt>
                <c:pt idx="3621">
                  <c:v>-363.22049999999996</c:v>
                </c:pt>
                <c:pt idx="3622">
                  <c:v>-363.21849999999995</c:v>
                </c:pt>
                <c:pt idx="3623">
                  <c:v>-363.2165</c:v>
                </c:pt>
                <c:pt idx="3624">
                  <c:v>-363.21449999999999</c:v>
                </c:pt>
                <c:pt idx="3625">
                  <c:v>-363.21249999999998</c:v>
                </c:pt>
                <c:pt idx="3626">
                  <c:v>-363.21049999999997</c:v>
                </c:pt>
                <c:pt idx="3627">
                  <c:v>-363.20849999999996</c:v>
                </c:pt>
                <c:pt idx="3628">
                  <c:v>-363.20650000000001</c:v>
                </c:pt>
                <c:pt idx="3629">
                  <c:v>-363.2045</c:v>
                </c:pt>
                <c:pt idx="3630">
                  <c:v>-363.20249999999999</c:v>
                </c:pt>
                <c:pt idx="3631">
                  <c:v>-363.20049999999998</c:v>
                </c:pt>
                <c:pt idx="3632">
                  <c:v>-363.19849999999997</c:v>
                </c:pt>
                <c:pt idx="3633">
                  <c:v>-363.19649999999996</c:v>
                </c:pt>
                <c:pt idx="3634">
                  <c:v>-363.19450000000001</c:v>
                </c:pt>
                <c:pt idx="3635">
                  <c:v>-363.1925</c:v>
                </c:pt>
                <c:pt idx="3636">
                  <c:v>-363.19049999999999</c:v>
                </c:pt>
                <c:pt idx="3637">
                  <c:v>-363.18849999999998</c:v>
                </c:pt>
                <c:pt idx="3638">
                  <c:v>-363.18649999999997</c:v>
                </c:pt>
                <c:pt idx="3639">
                  <c:v>-363.18449999999996</c:v>
                </c:pt>
                <c:pt idx="3640">
                  <c:v>-363.1825</c:v>
                </c:pt>
                <c:pt idx="3641">
                  <c:v>-363.18049999999999</c:v>
                </c:pt>
                <c:pt idx="3642">
                  <c:v>-363.17849999999999</c:v>
                </c:pt>
                <c:pt idx="3643">
                  <c:v>-363.17649999999998</c:v>
                </c:pt>
                <c:pt idx="3644">
                  <c:v>-363.17449999999997</c:v>
                </c:pt>
                <c:pt idx="3645">
                  <c:v>-363.17249999999996</c:v>
                </c:pt>
                <c:pt idx="3646">
                  <c:v>-363.1705</c:v>
                </c:pt>
                <c:pt idx="3647">
                  <c:v>-363.16849999999999</c:v>
                </c:pt>
                <c:pt idx="3648">
                  <c:v>-363.16649999999998</c:v>
                </c:pt>
                <c:pt idx="3649">
                  <c:v>-363.16449999999998</c:v>
                </c:pt>
                <c:pt idx="3650">
                  <c:v>-363.16249999999997</c:v>
                </c:pt>
                <c:pt idx="3651">
                  <c:v>-363.16049999999996</c:v>
                </c:pt>
                <c:pt idx="3652">
                  <c:v>-363.1585</c:v>
                </c:pt>
                <c:pt idx="3653">
                  <c:v>-363.15649999999999</c:v>
                </c:pt>
                <c:pt idx="3654">
                  <c:v>-363.15449999999998</c:v>
                </c:pt>
                <c:pt idx="3655">
                  <c:v>-363.15249999999997</c:v>
                </c:pt>
                <c:pt idx="3656">
                  <c:v>-363.15049999999997</c:v>
                </c:pt>
                <c:pt idx="3657">
                  <c:v>-363.14849999999996</c:v>
                </c:pt>
                <c:pt idx="3658">
                  <c:v>-363.1465</c:v>
                </c:pt>
                <c:pt idx="3659">
                  <c:v>-363.14449999999999</c:v>
                </c:pt>
                <c:pt idx="3660">
                  <c:v>-363.14249999999998</c:v>
                </c:pt>
                <c:pt idx="3661">
                  <c:v>-363.14049999999997</c:v>
                </c:pt>
                <c:pt idx="3662">
                  <c:v>-363.13849999999996</c:v>
                </c:pt>
                <c:pt idx="3663">
                  <c:v>-363.13649999999996</c:v>
                </c:pt>
                <c:pt idx="3664">
                  <c:v>-363.1345</c:v>
                </c:pt>
                <c:pt idx="3665">
                  <c:v>-363.13249999999999</c:v>
                </c:pt>
                <c:pt idx="3666">
                  <c:v>-363.13049999999998</c:v>
                </c:pt>
                <c:pt idx="3667">
                  <c:v>-363.12849999999997</c:v>
                </c:pt>
                <c:pt idx="3668">
                  <c:v>-363.12649999999996</c:v>
                </c:pt>
                <c:pt idx="3669">
                  <c:v>-363.12449999999995</c:v>
                </c:pt>
                <c:pt idx="3670">
                  <c:v>-363.1225</c:v>
                </c:pt>
                <c:pt idx="3671">
                  <c:v>-363.12049999999999</c:v>
                </c:pt>
                <c:pt idx="3672">
                  <c:v>-363.11849999999998</c:v>
                </c:pt>
                <c:pt idx="3673">
                  <c:v>-363.11649999999997</c:v>
                </c:pt>
                <c:pt idx="3674">
                  <c:v>-363.11449999999996</c:v>
                </c:pt>
                <c:pt idx="3675">
                  <c:v>-363.11249999999995</c:v>
                </c:pt>
                <c:pt idx="3676">
                  <c:v>-363.1105</c:v>
                </c:pt>
                <c:pt idx="3677">
                  <c:v>-363.10849999999999</c:v>
                </c:pt>
                <c:pt idx="3678">
                  <c:v>-363.10649999999998</c:v>
                </c:pt>
                <c:pt idx="3679">
                  <c:v>-363.10449999999997</c:v>
                </c:pt>
                <c:pt idx="3680">
                  <c:v>-363.10249999999996</c:v>
                </c:pt>
                <c:pt idx="3681">
                  <c:v>-363.10049999999995</c:v>
                </c:pt>
                <c:pt idx="3682">
                  <c:v>-363.0985</c:v>
                </c:pt>
                <c:pt idx="3683">
                  <c:v>-363.09649999999999</c:v>
                </c:pt>
                <c:pt idx="3684">
                  <c:v>-363.09449999999998</c:v>
                </c:pt>
                <c:pt idx="3685">
                  <c:v>-363.09249999999997</c:v>
                </c:pt>
                <c:pt idx="3686">
                  <c:v>-363.09049999999996</c:v>
                </c:pt>
                <c:pt idx="3687">
                  <c:v>-363.08849999999995</c:v>
                </c:pt>
                <c:pt idx="3688">
                  <c:v>-363.0865</c:v>
                </c:pt>
                <c:pt idx="3689">
                  <c:v>-363.08449999999999</c:v>
                </c:pt>
                <c:pt idx="3690">
                  <c:v>-363.08249999999998</c:v>
                </c:pt>
                <c:pt idx="3691">
                  <c:v>-363.08049999999997</c:v>
                </c:pt>
                <c:pt idx="3692">
                  <c:v>-363.07849999999996</c:v>
                </c:pt>
                <c:pt idx="3693">
                  <c:v>-363.07649999999995</c:v>
                </c:pt>
                <c:pt idx="3694">
                  <c:v>-363.0745</c:v>
                </c:pt>
                <c:pt idx="3695">
                  <c:v>-363.07249999999999</c:v>
                </c:pt>
                <c:pt idx="3696">
                  <c:v>-363.07049999999998</c:v>
                </c:pt>
                <c:pt idx="3697">
                  <c:v>-363.06849999999997</c:v>
                </c:pt>
                <c:pt idx="3698">
                  <c:v>-363.06649999999996</c:v>
                </c:pt>
                <c:pt idx="3699">
                  <c:v>-363.06449999999995</c:v>
                </c:pt>
                <c:pt idx="3700">
                  <c:v>-363.0625</c:v>
                </c:pt>
                <c:pt idx="3701">
                  <c:v>-363.06049999999999</c:v>
                </c:pt>
                <c:pt idx="3702">
                  <c:v>-363.05849999999998</c:v>
                </c:pt>
                <c:pt idx="3703">
                  <c:v>-363.05649999999997</c:v>
                </c:pt>
                <c:pt idx="3704">
                  <c:v>-363.05449999999996</c:v>
                </c:pt>
                <c:pt idx="3705">
                  <c:v>-363.05249999999995</c:v>
                </c:pt>
                <c:pt idx="3706">
                  <c:v>-363.0505</c:v>
                </c:pt>
                <c:pt idx="3707">
                  <c:v>-363.04849999999999</c:v>
                </c:pt>
                <c:pt idx="3708">
                  <c:v>-363.04649999999998</c:v>
                </c:pt>
                <c:pt idx="3709">
                  <c:v>-363.04449999999997</c:v>
                </c:pt>
                <c:pt idx="3710">
                  <c:v>-363.04249999999996</c:v>
                </c:pt>
                <c:pt idx="3711">
                  <c:v>-363.04049999999995</c:v>
                </c:pt>
                <c:pt idx="3712">
                  <c:v>-363.0385</c:v>
                </c:pt>
                <c:pt idx="3713">
                  <c:v>-363.03649999999999</c:v>
                </c:pt>
                <c:pt idx="3714">
                  <c:v>-363.03449999999998</c:v>
                </c:pt>
                <c:pt idx="3715">
                  <c:v>-363.03249999999997</c:v>
                </c:pt>
                <c:pt idx="3716">
                  <c:v>-363.03049999999996</c:v>
                </c:pt>
                <c:pt idx="3717">
                  <c:v>-363.02849999999995</c:v>
                </c:pt>
                <c:pt idx="3718">
                  <c:v>-363.0265</c:v>
                </c:pt>
                <c:pt idx="3719">
                  <c:v>-363.02449999999999</c:v>
                </c:pt>
                <c:pt idx="3720">
                  <c:v>-363.02249999999998</c:v>
                </c:pt>
                <c:pt idx="3721">
                  <c:v>-363.02049999999997</c:v>
                </c:pt>
                <c:pt idx="3722">
                  <c:v>-363.01849999999996</c:v>
                </c:pt>
                <c:pt idx="3723">
                  <c:v>-363.01649999999995</c:v>
                </c:pt>
                <c:pt idx="3724">
                  <c:v>-363.0145</c:v>
                </c:pt>
                <c:pt idx="3725">
                  <c:v>-363.01249999999999</c:v>
                </c:pt>
                <c:pt idx="3726">
                  <c:v>-363.01049999999998</c:v>
                </c:pt>
                <c:pt idx="3727">
                  <c:v>-363.00849999999997</c:v>
                </c:pt>
                <c:pt idx="3728">
                  <c:v>-363.00649999999996</c:v>
                </c:pt>
                <c:pt idx="3729">
                  <c:v>-363.00449999999995</c:v>
                </c:pt>
                <c:pt idx="3730">
                  <c:v>-363.0025</c:v>
                </c:pt>
                <c:pt idx="3731">
                  <c:v>-363.00049999999999</c:v>
                </c:pt>
                <c:pt idx="3732">
                  <c:v>-362.99849999999998</c:v>
                </c:pt>
                <c:pt idx="3733">
                  <c:v>-362.99649999999997</c:v>
                </c:pt>
                <c:pt idx="3734">
                  <c:v>-362.99449999999996</c:v>
                </c:pt>
                <c:pt idx="3735">
                  <c:v>-362.99249999999995</c:v>
                </c:pt>
                <c:pt idx="3736">
                  <c:v>-362.9905</c:v>
                </c:pt>
                <c:pt idx="3737">
                  <c:v>-362.98849999999999</c:v>
                </c:pt>
                <c:pt idx="3738">
                  <c:v>-362.98649999999998</c:v>
                </c:pt>
                <c:pt idx="3739">
                  <c:v>-362.98449999999997</c:v>
                </c:pt>
                <c:pt idx="3740">
                  <c:v>-362.98249999999996</c:v>
                </c:pt>
                <c:pt idx="3741">
                  <c:v>-362.98049999999995</c:v>
                </c:pt>
                <c:pt idx="3742">
                  <c:v>-362.9785</c:v>
                </c:pt>
                <c:pt idx="3743">
                  <c:v>-362.97649999999999</c:v>
                </c:pt>
                <c:pt idx="3744">
                  <c:v>-362.97449999999998</c:v>
                </c:pt>
                <c:pt idx="3745">
                  <c:v>-362.97249999999997</c:v>
                </c:pt>
                <c:pt idx="3746">
                  <c:v>-362.97049999999996</c:v>
                </c:pt>
                <c:pt idx="3747">
                  <c:v>-362.96849999999995</c:v>
                </c:pt>
                <c:pt idx="3748">
                  <c:v>-362.9665</c:v>
                </c:pt>
                <c:pt idx="3749">
                  <c:v>-362.96449999999999</c:v>
                </c:pt>
                <c:pt idx="3750">
                  <c:v>-362.96249999999998</c:v>
                </c:pt>
                <c:pt idx="3751">
                  <c:v>-362.96049999999997</c:v>
                </c:pt>
                <c:pt idx="3752">
                  <c:v>-362.95849999999996</c:v>
                </c:pt>
                <c:pt idx="3753">
                  <c:v>-362.95650000000001</c:v>
                </c:pt>
                <c:pt idx="3754">
                  <c:v>-362.9545</c:v>
                </c:pt>
                <c:pt idx="3755">
                  <c:v>-362.95249999999999</c:v>
                </c:pt>
                <c:pt idx="3756">
                  <c:v>-362.95049999999998</c:v>
                </c:pt>
                <c:pt idx="3757">
                  <c:v>-362.94849999999997</c:v>
                </c:pt>
                <c:pt idx="3758">
                  <c:v>-362.94649999999996</c:v>
                </c:pt>
                <c:pt idx="3759">
                  <c:v>-362.94450000000001</c:v>
                </c:pt>
                <c:pt idx="3760">
                  <c:v>-362.9425</c:v>
                </c:pt>
                <c:pt idx="3761">
                  <c:v>-362.94049999999999</c:v>
                </c:pt>
                <c:pt idx="3762">
                  <c:v>-362.93849999999998</c:v>
                </c:pt>
                <c:pt idx="3763">
                  <c:v>-362.93649999999997</c:v>
                </c:pt>
                <c:pt idx="3764">
                  <c:v>-362.93449999999996</c:v>
                </c:pt>
                <c:pt idx="3765">
                  <c:v>-362.9325</c:v>
                </c:pt>
                <c:pt idx="3766">
                  <c:v>-362.93049999999999</c:v>
                </c:pt>
                <c:pt idx="3767">
                  <c:v>-362.92849999999999</c:v>
                </c:pt>
                <c:pt idx="3768">
                  <c:v>-362.92649999999998</c:v>
                </c:pt>
                <c:pt idx="3769">
                  <c:v>-362.92449999999997</c:v>
                </c:pt>
                <c:pt idx="3770">
                  <c:v>-362.92249999999996</c:v>
                </c:pt>
                <c:pt idx="3771">
                  <c:v>-362.9205</c:v>
                </c:pt>
                <c:pt idx="3772">
                  <c:v>-362.91849999999999</c:v>
                </c:pt>
                <c:pt idx="3773">
                  <c:v>-362.91649999999998</c:v>
                </c:pt>
                <c:pt idx="3774">
                  <c:v>-362.91449999999998</c:v>
                </c:pt>
                <c:pt idx="3775">
                  <c:v>-362.91249999999997</c:v>
                </c:pt>
                <c:pt idx="3776">
                  <c:v>-362.91049999999996</c:v>
                </c:pt>
                <c:pt idx="3777">
                  <c:v>-362.9085</c:v>
                </c:pt>
                <c:pt idx="3778">
                  <c:v>-362.90649999999999</c:v>
                </c:pt>
                <c:pt idx="3779">
                  <c:v>-362.90449999999998</c:v>
                </c:pt>
                <c:pt idx="3780">
                  <c:v>-362.90249999999997</c:v>
                </c:pt>
                <c:pt idx="3781">
                  <c:v>-362.90049999999997</c:v>
                </c:pt>
                <c:pt idx="3782">
                  <c:v>-362.89849999999996</c:v>
                </c:pt>
                <c:pt idx="3783">
                  <c:v>-362.8965</c:v>
                </c:pt>
                <c:pt idx="3784">
                  <c:v>-362.89449999999999</c:v>
                </c:pt>
                <c:pt idx="3785">
                  <c:v>-362.89249999999998</c:v>
                </c:pt>
                <c:pt idx="3786">
                  <c:v>-362.89049999999997</c:v>
                </c:pt>
                <c:pt idx="3787">
                  <c:v>-362.88849999999996</c:v>
                </c:pt>
                <c:pt idx="3788">
                  <c:v>-362.88649999999996</c:v>
                </c:pt>
                <c:pt idx="3789">
                  <c:v>-362.8845</c:v>
                </c:pt>
                <c:pt idx="3790">
                  <c:v>-362.88249999999999</c:v>
                </c:pt>
                <c:pt idx="3791">
                  <c:v>-362.88049999999998</c:v>
                </c:pt>
                <c:pt idx="3792">
                  <c:v>-362.87849999999997</c:v>
                </c:pt>
                <c:pt idx="3793">
                  <c:v>-362.87649999999996</c:v>
                </c:pt>
                <c:pt idx="3794">
                  <c:v>-362.87449999999995</c:v>
                </c:pt>
                <c:pt idx="3795">
                  <c:v>-362.8725</c:v>
                </c:pt>
                <c:pt idx="3796">
                  <c:v>-362.87049999999999</c:v>
                </c:pt>
                <c:pt idx="3797">
                  <c:v>-362.86849999999998</c:v>
                </c:pt>
                <c:pt idx="3798">
                  <c:v>-362.86649999999997</c:v>
                </c:pt>
                <c:pt idx="3799">
                  <c:v>-362.86449999999996</c:v>
                </c:pt>
                <c:pt idx="3800">
                  <c:v>-362.86249999999995</c:v>
                </c:pt>
                <c:pt idx="3801">
                  <c:v>-362.8605</c:v>
                </c:pt>
                <c:pt idx="3802">
                  <c:v>-362.85849999999999</c:v>
                </c:pt>
                <c:pt idx="3803">
                  <c:v>-362.85649999999998</c:v>
                </c:pt>
                <c:pt idx="3804">
                  <c:v>-362.85449999999997</c:v>
                </c:pt>
                <c:pt idx="3805">
                  <c:v>-362.85249999999996</c:v>
                </c:pt>
                <c:pt idx="3806">
                  <c:v>-362.85049999999995</c:v>
                </c:pt>
                <c:pt idx="3807">
                  <c:v>-362.8485</c:v>
                </c:pt>
                <c:pt idx="3808">
                  <c:v>-362.84649999999999</c:v>
                </c:pt>
                <c:pt idx="3809">
                  <c:v>-362.84449999999998</c:v>
                </c:pt>
                <c:pt idx="3810">
                  <c:v>-362.84249999999997</c:v>
                </c:pt>
                <c:pt idx="3811">
                  <c:v>-362.84049999999996</c:v>
                </c:pt>
                <c:pt idx="3812">
                  <c:v>-362.83849999999995</c:v>
                </c:pt>
                <c:pt idx="3813">
                  <c:v>-362.8365</c:v>
                </c:pt>
                <c:pt idx="3814">
                  <c:v>-362.83449999999999</c:v>
                </c:pt>
                <c:pt idx="3815">
                  <c:v>-362.83249999999998</c:v>
                </c:pt>
                <c:pt idx="3816">
                  <c:v>-362.83049999999997</c:v>
                </c:pt>
                <c:pt idx="3817">
                  <c:v>-362.82849999999996</c:v>
                </c:pt>
                <c:pt idx="3818">
                  <c:v>-362.82649999999995</c:v>
                </c:pt>
                <c:pt idx="3819">
                  <c:v>-362.8245</c:v>
                </c:pt>
                <c:pt idx="3820">
                  <c:v>-362.82249999999999</c:v>
                </c:pt>
                <c:pt idx="3821">
                  <c:v>-362.82049999999998</c:v>
                </c:pt>
                <c:pt idx="3822">
                  <c:v>-362.81849999999997</c:v>
                </c:pt>
                <c:pt idx="3823">
                  <c:v>-362.81649999999996</c:v>
                </c:pt>
                <c:pt idx="3824">
                  <c:v>-362.81449999999995</c:v>
                </c:pt>
                <c:pt idx="3825">
                  <c:v>-362.8125</c:v>
                </c:pt>
                <c:pt idx="3826">
                  <c:v>-362.81049999999999</c:v>
                </c:pt>
                <c:pt idx="3827">
                  <c:v>-362.80849999999998</c:v>
                </c:pt>
                <c:pt idx="3828">
                  <c:v>-362.80649999999997</c:v>
                </c:pt>
                <c:pt idx="3829">
                  <c:v>-362.80449999999996</c:v>
                </c:pt>
                <c:pt idx="3830">
                  <c:v>-362.80249999999995</c:v>
                </c:pt>
                <c:pt idx="3831">
                  <c:v>-362.8005</c:v>
                </c:pt>
                <c:pt idx="3832">
                  <c:v>-362.79849999999999</c:v>
                </c:pt>
                <c:pt idx="3833">
                  <c:v>-362.79649999999998</c:v>
                </c:pt>
                <c:pt idx="3834">
                  <c:v>-362.79449999999997</c:v>
                </c:pt>
                <c:pt idx="3835">
                  <c:v>-362.79249999999996</c:v>
                </c:pt>
                <c:pt idx="3836">
                  <c:v>-362.79049999999995</c:v>
                </c:pt>
                <c:pt idx="3837">
                  <c:v>-362.7885</c:v>
                </c:pt>
                <c:pt idx="3838">
                  <c:v>-362.78649999999999</c:v>
                </c:pt>
                <c:pt idx="3839">
                  <c:v>-362.78449999999998</c:v>
                </c:pt>
                <c:pt idx="3840">
                  <c:v>-362.78249999999997</c:v>
                </c:pt>
                <c:pt idx="3841">
                  <c:v>-362.78049999999996</c:v>
                </c:pt>
                <c:pt idx="3842">
                  <c:v>-362.77849999999995</c:v>
                </c:pt>
                <c:pt idx="3843">
                  <c:v>-362.7765</c:v>
                </c:pt>
                <c:pt idx="3844">
                  <c:v>-362.77449999999999</c:v>
                </c:pt>
                <c:pt idx="3845">
                  <c:v>-362.77249999999998</c:v>
                </c:pt>
                <c:pt idx="3846">
                  <c:v>-362.77049999999997</c:v>
                </c:pt>
                <c:pt idx="3847">
                  <c:v>-362.76849999999996</c:v>
                </c:pt>
                <c:pt idx="3848">
                  <c:v>-362.76649999999995</c:v>
                </c:pt>
                <c:pt idx="3849">
                  <c:v>-362.7645</c:v>
                </c:pt>
                <c:pt idx="3850">
                  <c:v>-362.76249999999999</c:v>
                </c:pt>
                <c:pt idx="3851">
                  <c:v>-362.76049999999998</c:v>
                </c:pt>
                <c:pt idx="3852">
                  <c:v>-362.75849999999997</c:v>
                </c:pt>
                <c:pt idx="3853">
                  <c:v>-362.75649999999996</c:v>
                </c:pt>
                <c:pt idx="3854">
                  <c:v>-362.75449999999995</c:v>
                </c:pt>
                <c:pt idx="3855">
                  <c:v>-362.7525</c:v>
                </c:pt>
                <c:pt idx="3856">
                  <c:v>-362.75049999999999</c:v>
                </c:pt>
                <c:pt idx="3857">
                  <c:v>-362.74849999999998</c:v>
                </c:pt>
                <c:pt idx="3858">
                  <c:v>-362.74649999999997</c:v>
                </c:pt>
                <c:pt idx="3859">
                  <c:v>-362.74449999999996</c:v>
                </c:pt>
                <c:pt idx="3860">
                  <c:v>-362.74249999999995</c:v>
                </c:pt>
                <c:pt idx="3861">
                  <c:v>-362.7405</c:v>
                </c:pt>
                <c:pt idx="3862">
                  <c:v>-362.73849999999999</c:v>
                </c:pt>
                <c:pt idx="3863">
                  <c:v>-362.73649999999998</c:v>
                </c:pt>
                <c:pt idx="3864">
                  <c:v>-362.73449999999997</c:v>
                </c:pt>
                <c:pt idx="3865">
                  <c:v>-362.73249999999996</c:v>
                </c:pt>
                <c:pt idx="3866">
                  <c:v>-362.73049999999995</c:v>
                </c:pt>
                <c:pt idx="3867">
                  <c:v>-362.7285</c:v>
                </c:pt>
                <c:pt idx="3868">
                  <c:v>-362.72649999999999</c:v>
                </c:pt>
                <c:pt idx="3869">
                  <c:v>-362.72449999999998</c:v>
                </c:pt>
                <c:pt idx="3870">
                  <c:v>-362.72249999999997</c:v>
                </c:pt>
                <c:pt idx="3871">
                  <c:v>-362.72049999999996</c:v>
                </c:pt>
                <c:pt idx="3872">
                  <c:v>-362.71849999999995</c:v>
                </c:pt>
                <c:pt idx="3873">
                  <c:v>-362.7165</c:v>
                </c:pt>
                <c:pt idx="3874">
                  <c:v>-362.71449999999999</c:v>
                </c:pt>
                <c:pt idx="3875">
                  <c:v>-362.71249999999998</c:v>
                </c:pt>
                <c:pt idx="3876">
                  <c:v>-362.71049999999997</c:v>
                </c:pt>
                <c:pt idx="3877">
                  <c:v>-362.70849999999996</c:v>
                </c:pt>
                <c:pt idx="3878">
                  <c:v>-362.70650000000001</c:v>
                </c:pt>
                <c:pt idx="3879">
                  <c:v>-362.7045</c:v>
                </c:pt>
                <c:pt idx="3880">
                  <c:v>-362.70249999999999</c:v>
                </c:pt>
                <c:pt idx="3881">
                  <c:v>-362.70049999999998</c:v>
                </c:pt>
                <c:pt idx="3882">
                  <c:v>-362.69849999999997</c:v>
                </c:pt>
                <c:pt idx="3883">
                  <c:v>-362.69649999999996</c:v>
                </c:pt>
                <c:pt idx="3884">
                  <c:v>-362.69450000000001</c:v>
                </c:pt>
                <c:pt idx="3885">
                  <c:v>-362.6925</c:v>
                </c:pt>
                <c:pt idx="3886">
                  <c:v>-362.69049999999999</c:v>
                </c:pt>
                <c:pt idx="3887">
                  <c:v>-362.68849999999998</c:v>
                </c:pt>
                <c:pt idx="3888">
                  <c:v>-362.68649999999997</c:v>
                </c:pt>
                <c:pt idx="3889">
                  <c:v>-362.68449999999996</c:v>
                </c:pt>
                <c:pt idx="3890">
                  <c:v>-362.6825</c:v>
                </c:pt>
                <c:pt idx="3891">
                  <c:v>-362.68049999999999</c:v>
                </c:pt>
                <c:pt idx="3892">
                  <c:v>-362.67849999999999</c:v>
                </c:pt>
                <c:pt idx="3893">
                  <c:v>-362.67649999999998</c:v>
                </c:pt>
                <c:pt idx="3894">
                  <c:v>-362.67449999999997</c:v>
                </c:pt>
                <c:pt idx="3895">
                  <c:v>-362.67249999999996</c:v>
                </c:pt>
                <c:pt idx="3896">
                  <c:v>-362.6705</c:v>
                </c:pt>
                <c:pt idx="3897">
                  <c:v>-362.66849999999999</c:v>
                </c:pt>
                <c:pt idx="3898">
                  <c:v>-362.66649999999998</c:v>
                </c:pt>
                <c:pt idx="3899">
                  <c:v>-362.66449999999998</c:v>
                </c:pt>
                <c:pt idx="3900">
                  <c:v>-362.66249999999997</c:v>
                </c:pt>
                <c:pt idx="3901">
                  <c:v>-362.66049999999996</c:v>
                </c:pt>
                <c:pt idx="3902">
                  <c:v>-362.6585</c:v>
                </c:pt>
                <c:pt idx="3903">
                  <c:v>-362.65649999999999</c:v>
                </c:pt>
                <c:pt idx="3904">
                  <c:v>-362.65449999999998</c:v>
                </c:pt>
                <c:pt idx="3905">
                  <c:v>-362.65249999999997</c:v>
                </c:pt>
                <c:pt idx="3906">
                  <c:v>-362.65049999999997</c:v>
                </c:pt>
                <c:pt idx="3907">
                  <c:v>-362.64849999999996</c:v>
                </c:pt>
                <c:pt idx="3908">
                  <c:v>-362.6465</c:v>
                </c:pt>
                <c:pt idx="3909">
                  <c:v>-362.64449999999999</c:v>
                </c:pt>
                <c:pt idx="3910">
                  <c:v>-362.64249999999998</c:v>
                </c:pt>
                <c:pt idx="3911">
                  <c:v>-362.64049999999997</c:v>
                </c:pt>
                <c:pt idx="3912">
                  <c:v>-362.63849999999996</c:v>
                </c:pt>
                <c:pt idx="3913">
                  <c:v>-362.63649999999996</c:v>
                </c:pt>
                <c:pt idx="3914">
                  <c:v>-362.6345</c:v>
                </c:pt>
                <c:pt idx="3915">
                  <c:v>-362.63249999999999</c:v>
                </c:pt>
                <c:pt idx="3916">
                  <c:v>-362.63049999999998</c:v>
                </c:pt>
                <c:pt idx="3917">
                  <c:v>-362.62849999999997</c:v>
                </c:pt>
                <c:pt idx="3918">
                  <c:v>-362.62649999999996</c:v>
                </c:pt>
                <c:pt idx="3919">
                  <c:v>-362.62449999999995</c:v>
                </c:pt>
                <c:pt idx="3920">
                  <c:v>-362.6225</c:v>
                </c:pt>
                <c:pt idx="3921">
                  <c:v>-362.62049999999999</c:v>
                </c:pt>
                <c:pt idx="3922">
                  <c:v>-362.61849999999998</c:v>
                </c:pt>
                <c:pt idx="3923">
                  <c:v>-362.61649999999997</c:v>
                </c:pt>
                <c:pt idx="3924">
                  <c:v>-362.61449999999996</c:v>
                </c:pt>
                <c:pt idx="3925">
                  <c:v>-362.61249999999995</c:v>
                </c:pt>
                <c:pt idx="3926">
                  <c:v>-362.6105</c:v>
                </c:pt>
                <c:pt idx="3927">
                  <c:v>-362.60849999999999</c:v>
                </c:pt>
                <c:pt idx="3928">
                  <c:v>-362.60649999999998</c:v>
                </c:pt>
                <c:pt idx="3929">
                  <c:v>-362.60449999999997</c:v>
                </c:pt>
                <c:pt idx="3930">
                  <c:v>-362.60249999999996</c:v>
                </c:pt>
                <c:pt idx="3931">
                  <c:v>-362.60049999999995</c:v>
                </c:pt>
                <c:pt idx="3932">
                  <c:v>-362.5985</c:v>
                </c:pt>
                <c:pt idx="3933">
                  <c:v>-362.59649999999999</c:v>
                </c:pt>
                <c:pt idx="3934">
                  <c:v>-362.59449999999998</c:v>
                </c:pt>
                <c:pt idx="3935">
                  <c:v>-362.59249999999997</c:v>
                </c:pt>
                <c:pt idx="3936">
                  <c:v>-362.59049999999996</c:v>
                </c:pt>
                <c:pt idx="3937">
                  <c:v>-362.58849999999995</c:v>
                </c:pt>
                <c:pt idx="3938">
                  <c:v>-362.5865</c:v>
                </c:pt>
                <c:pt idx="3939">
                  <c:v>-362.58449999999999</c:v>
                </c:pt>
                <c:pt idx="3940">
                  <c:v>-362.58249999999998</c:v>
                </c:pt>
                <c:pt idx="3941">
                  <c:v>-362.58049999999997</c:v>
                </c:pt>
                <c:pt idx="3942">
                  <c:v>-362.57849999999996</c:v>
                </c:pt>
                <c:pt idx="3943">
                  <c:v>-362.57649999999995</c:v>
                </c:pt>
                <c:pt idx="3944">
                  <c:v>-362.5745</c:v>
                </c:pt>
                <c:pt idx="3945">
                  <c:v>-362.57249999999999</c:v>
                </c:pt>
                <c:pt idx="3946">
                  <c:v>-362.57049999999998</c:v>
                </c:pt>
                <c:pt idx="3947">
                  <c:v>-362.56849999999997</c:v>
                </c:pt>
                <c:pt idx="3948">
                  <c:v>-362.56649999999996</c:v>
                </c:pt>
                <c:pt idx="3949">
                  <c:v>-362.56449999999995</c:v>
                </c:pt>
                <c:pt idx="3950">
                  <c:v>-362.5625</c:v>
                </c:pt>
                <c:pt idx="3951">
                  <c:v>-362.56049999999999</c:v>
                </c:pt>
                <c:pt idx="3952">
                  <c:v>-362.55849999999998</c:v>
                </c:pt>
                <c:pt idx="3953">
                  <c:v>-362.55649999999997</c:v>
                </c:pt>
                <c:pt idx="3954">
                  <c:v>-362.55449999999996</c:v>
                </c:pt>
                <c:pt idx="3955">
                  <c:v>-362.55249999999995</c:v>
                </c:pt>
                <c:pt idx="3956">
                  <c:v>-362.5505</c:v>
                </c:pt>
                <c:pt idx="3957">
                  <c:v>-362.54849999999999</c:v>
                </c:pt>
                <c:pt idx="3958">
                  <c:v>-362.54649999999998</c:v>
                </c:pt>
                <c:pt idx="3959">
                  <c:v>-362.54449999999997</c:v>
                </c:pt>
                <c:pt idx="3960">
                  <c:v>-362.54249999999996</c:v>
                </c:pt>
                <c:pt idx="3961">
                  <c:v>-362.54049999999995</c:v>
                </c:pt>
                <c:pt idx="3962">
                  <c:v>-362.5385</c:v>
                </c:pt>
                <c:pt idx="3963">
                  <c:v>-362.53649999999999</c:v>
                </c:pt>
                <c:pt idx="3964">
                  <c:v>-362.53449999999998</c:v>
                </c:pt>
                <c:pt idx="3965">
                  <c:v>-362.53249999999997</c:v>
                </c:pt>
                <c:pt idx="3966">
                  <c:v>-362.53049999999996</c:v>
                </c:pt>
                <c:pt idx="3967">
                  <c:v>-362.52849999999995</c:v>
                </c:pt>
                <c:pt idx="3968">
                  <c:v>-362.5265</c:v>
                </c:pt>
                <c:pt idx="3969">
                  <c:v>-362.52449999999999</c:v>
                </c:pt>
                <c:pt idx="3970">
                  <c:v>-362.52249999999998</c:v>
                </c:pt>
                <c:pt idx="3971">
                  <c:v>-362.52049999999997</c:v>
                </c:pt>
                <c:pt idx="3972">
                  <c:v>-362.51849999999996</c:v>
                </c:pt>
                <c:pt idx="3973">
                  <c:v>-362.51649999999995</c:v>
                </c:pt>
                <c:pt idx="3974">
                  <c:v>-362.5145</c:v>
                </c:pt>
                <c:pt idx="3975">
                  <c:v>-362.51249999999999</c:v>
                </c:pt>
                <c:pt idx="3976">
                  <c:v>-362.51049999999998</c:v>
                </c:pt>
                <c:pt idx="3977">
                  <c:v>-362.50849999999997</c:v>
                </c:pt>
                <c:pt idx="3978">
                  <c:v>-362.50649999999996</c:v>
                </c:pt>
                <c:pt idx="3979">
                  <c:v>-362.50449999999995</c:v>
                </c:pt>
                <c:pt idx="3980">
                  <c:v>-362.5025</c:v>
                </c:pt>
                <c:pt idx="3981">
                  <c:v>-362.50049999999999</c:v>
                </c:pt>
                <c:pt idx="3982">
                  <c:v>-362.49849999999998</c:v>
                </c:pt>
                <c:pt idx="3983">
                  <c:v>-362.49649999999997</c:v>
                </c:pt>
                <c:pt idx="3984">
                  <c:v>-362.49449999999996</c:v>
                </c:pt>
                <c:pt idx="3985">
                  <c:v>-362.49249999999995</c:v>
                </c:pt>
                <c:pt idx="3986">
                  <c:v>-362.4905</c:v>
                </c:pt>
                <c:pt idx="3987">
                  <c:v>-362.48849999999999</c:v>
                </c:pt>
                <c:pt idx="3988">
                  <c:v>-362.48649999999998</c:v>
                </c:pt>
                <c:pt idx="3989">
                  <c:v>-362.48449999999997</c:v>
                </c:pt>
                <c:pt idx="3990">
                  <c:v>-362.48249999999996</c:v>
                </c:pt>
                <c:pt idx="3991">
                  <c:v>-362.48049999999995</c:v>
                </c:pt>
                <c:pt idx="3992">
                  <c:v>-362.4785</c:v>
                </c:pt>
                <c:pt idx="3993">
                  <c:v>-362.47649999999999</c:v>
                </c:pt>
                <c:pt idx="3994">
                  <c:v>-362.47449999999998</c:v>
                </c:pt>
                <c:pt idx="3995">
                  <c:v>-362.47249999999997</c:v>
                </c:pt>
                <c:pt idx="3996">
                  <c:v>-362.47049999999996</c:v>
                </c:pt>
                <c:pt idx="3997">
                  <c:v>-362.46849999999995</c:v>
                </c:pt>
                <c:pt idx="3998">
                  <c:v>-362.4665</c:v>
                </c:pt>
                <c:pt idx="3999">
                  <c:v>-362.46449999999999</c:v>
                </c:pt>
                <c:pt idx="4000">
                  <c:v>-362.46249999999998</c:v>
                </c:pt>
                <c:pt idx="4001">
                  <c:v>-362.46049999999997</c:v>
                </c:pt>
                <c:pt idx="4002">
                  <c:v>-362.45849999999996</c:v>
                </c:pt>
                <c:pt idx="4003">
                  <c:v>-362.45650000000001</c:v>
                </c:pt>
                <c:pt idx="4004">
                  <c:v>-362.4545</c:v>
                </c:pt>
                <c:pt idx="4005">
                  <c:v>-362.45249999999999</c:v>
                </c:pt>
                <c:pt idx="4006">
                  <c:v>-362.45049999999998</c:v>
                </c:pt>
                <c:pt idx="4007">
                  <c:v>-362.44849999999997</c:v>
                </c:pt>
                <c:pt idx="4008">
                  <c:v>-362.44649999999996</c:v>
                </c:pt>
                <c:pt idx="4009">
                  <c:v>-362.44449999999995</c:v>
                </c:pt>
                <c:pt idx="4010">
                  <c:v>-362.4425</c:v>
                </c:pt>
                <c:pt idx="4011">
                  <c:v>-362.44049999999999</c:v>
                </c:pt>
                <c:pt idx="4012">
                  <c:v>-362.43849999999998</c:v>
                </c:pt>
                <c:pt idx="4013">
                  <c:v>-362.43649999999997</c:v>
                </c:pt>
                <c:pt idx="4014">
                  <c:v>-362.43449999999996</c:v>
                </c:pt>
                <c:pt idx="4015">
                  <c:v>-362.4325</c:v>
                </c:pt>
                <c:pt idx="4016">
                  <c:v>-362.43049999999999</c:v>
                </c:pt>
                <c:pt idx="4017">
                  <c:v>-362.42849999999999</c:v>
                </c:pt>
                <c:pt idx="4018">
                  <c:v>-362.42649999999998</c:v>
                </c:pt>
                <c:pt idx="4019">
                  <c:v>-362.42449999999997</c:v>
                </c:pt>
                <c:pt idx="4020">
                  <c:v>-362.42249999999996</c:v>
                </c:pt>
                <c:pt idx="4021">
                  <c:v>-362.4205</c:v>
                </c:pt>
                <c:pt idx="4022">
                  <c:v>-362.41849999999999</c:v>
                </c:pt>
                <c:pt idx="4023">
                  <c:v>-362.41649999999998</c:v>
                </c:pt>
                <c:pt idx="4024">
                  <c:v>-362.41449999999998</c:v>
                </c:pt>
                <c:pt idx="4025">
                  <c:v>-362.41249999999997</c:v>
                </c:pt>
                <c:pt idx="4026">
                  <c:v>-362.41049999999996</c:v>
                </c:pt>
                <c:pt idx="4027">
                  <c:v>-362.4085</c:v>
                </c:pt>
                <c:pt idx="4028">
                  <c:v>-362.40649999999999</c:v>
                </c:pt>
                <c:pt idx="4029">
                  <c:v>-362.40449999999998</c:v>
                </c:pt>
                <c:pt idx="4030">
                  <c:v>-362.40249999999997</c:v>
                </c:pt>
                <c:pt idx="4031">
                  <c:v>-362.40049999999997</c:v>
                </c:pt>
                <c:pt idx="4032">
                  <c:v>-362.39849999999996</c:v>
                </c:pt>
                <c:pt idx="4033">
                  <c:v>-362.3965</c:v>
                </c:pt>
                <c:pt idx="4034">
                  <c:v>-362.39449999999999</c:v>
                </c:pt>
                <c:pt idx="4035">
                  <c:v>-362.39249999999998</c:v>
                </c:pt>
                <c:pt idx="4036">
                  <c:v>-362.39049999999997</c:v>
                </c:pt>
                <c:pt idx="4037">
                  <c:v>-362.38849999999996</c:v>
                </c:pt>
                <c:pt idx="4038">
                  <c:v>-362.38649999999996</c:v>
                </c:pt>
                <c:pt idx="4039">
                  <c:v>-362.3845</c:v>
                </c:pt>
                <c:pt idx="4040">
                  <c:v>-362.38249999999999</c:v>
                </c:pt>
                <c:pt idx="4041">
                  <c:v>-362.38049999999998</c:v>
                </c:pt>
                <c:pt idx="4042">
                  <c:v>-362.37849999999997</c:v>
                </c:pt>
                <c:pt idx="4043">
                  <c:v>-362.37649999999996</c:v>
                </c:pt>
                <c:pt idx="4044">
                  <c:v>-362.37449999999995</c:v>
                </c:pt>
                <c:pt idx="4045">
                  <c:v>-362.3725</c:v>
                </c:pt>
                <c:pt idx="4046">
                  <c:v>-362.37049999999999</c:v>
                </c:pt>
                <c:pt idx="4047">
                  <c:v>-362.36849999999998</c:v>
                </c:pt>
                <c:pt idx="4048">
                  <c:v>-362.36649999999997</c:v>
                </c:pt>
                <c:pt idx="4049">
                  <c:v>-362.36449999999996</c:v>
                </c:pt>
                <c:pt idx="4050">
                  <c:v>-362.36249999999995</c:v>
                </c:pt>
                <c:pt idx="4051">
                  <c:v>-362.3605</c:v>
                </c:pt>
                <c:pt idx="4052">
                  <c:v>-362.35849999999999</c:v>
                </c:pt>
                <c:pt idx="4053">
                  <c:v>-362.35649999999998</c:v>
                </c:pt>
                <c:pt idx="4054">
                  <c:v>-362.35449999999997</c:v>
                </c:pt>
                <c:pt idx="4055">
                  <c:v>-362.35249999999996</c:v>
                </c:pt>
                <c:pt idx="4056">
                  <c:v>-362.35049999999995</c:v>
                </c:pt>
                <c:pt idx="4057">
                  <c:v>-362.3485</c:v>
                </c:pt>
                <c:pt idx="4058">
                  <c:v>-362.34649999999999</c:v>
                </c:pt>
                <c:pt idx="4059">
                  <c:v>-362.34449999999998</c:v>
                </c:pt>
                <c:pt idx="4060">
                  <c:v>-362.34249999999997</c:v>
                </c:pt>
                <c:pt idx="4061">
                  <c:v>-362.34049999999996</c:v>
                </c:pt>
                <c:pt idx="4062">
                  <c:v>-362.33849999999995</c:v>
                </c:pt>
                <c:pt idx="4063">
                  <c:v>-362.3365</c:v>
                </c:pt>
                <c:pt idx="4064">
                  <c:v>-362.33449999999999</c:v>
                </c:pt>
                <c:pt idx="4065">
                  <c:v>-362.33249999999998</c:v>
                </c:pt>
                <c:pt idx="4066">
                  <c:v>-362.33049999999997</c:v>
                </c:pt>
                <c:pt idx="4067">
                  <c:v>-362.32849999999996</c:v>
                </c:pt>
                <c:pt idx="4068">
                  <c:v>-362.32649999999995</c:v>
                </c:pt>
                <c:pt idx="4069">
                  <c:v>-362.3245</c:v>
                </c:pt>
                <c:pt idx="4070">
                  <c:v>-362.32249999999999</c:v>
                </c:pt>
                <c:pt idx="4071">
                  <c:v>-362.32049999999998</c:v>
                </c:pt>
                <c:pt idx="4072">
                  <c:v>-362.31849999999997</c:v>
                </c:pt>
                <c:pt idx="4073">
                  <c:v>-362.31649999999996</c:v>
                </c:pt>
                <c:pt idx="4074">
                  <c:v>-362.31449999999995</c:v>
                </c:pt>
                <c:pt idx="4075">
                  <c:v>-362.3125</c:v>
                </c:pt>
                <c:pt idx="4076">
                  <c:v>-362.31049999999999</c:v>
                </c:pt>
                <c:pt idx="4077">
                  <c:v>-362.30849999999998</c:v>
                </c:pt>
                <c:pt idx="4078">
                  <c:v>-362.30649999999997</c:v>
                </c:pt>
                <c:pt idx="4079">
                  <c:v>-362.30449999999996</c:v>
                </c:pt>
                <c:pt idx="4080">
                  <c:v>-362.30249999999995</c:v>
                </c:pt>
                <c:pt idx="4081">
                  <c:v>-362.3005</c:v>
                </c:pt>
                <c:pt idx="4082">
                  <c:v>-362.29849999999999</c:v>
                </c:pt>
                <c:pt idx="4083">
                  <c:v>-362.29649999999998</c:v>
                </c:pt>
                <c:pt idx="4084">
                  <c:v>-362.29449999999997</c:v>
                </c:pt>
                <c:pt idx="4085">
                  <c:v>-362.29249999999996</c:v>
                </c:pt>
                <c:pt idx="4086">
                  <c:v>-362.29049999999995</c:v>
                </c:pt>
                <c:pt idx="4087">
                  <c:v>-362.2885</c:v>
                </c:pt>
                <c:pt idx="4088">
                  <c:v>-362.28649999999999</c:v>
                </c:pt>
                <c:pt idx="4089">
                  <c:v>-362.28449999999998</c:v>
                </c:pt>
                <c:pt idx="4090">
                  <c:v>-362.28249999999997</c:v>
                </c:pt>
                <c:pt idx="4091">
                  <c:v>-362.28049999999996</c:v>
                </c:pt>
                <c:pt idx="4092">
                  <c:v>-362.27849999999995</c:v>
                </c:pt>
                <c:pt idx="4093">
                  <c:v>-362.2765</c:v>
                </c:pt>
                <c:pt idx="4094">
                  <c:v>-362.27449999999999</c:v>
                </c:pt>
                <c:pt idx="4095">
                  <c:v>-362.27249999999998</c:v>
                </c:pt>
                <c:pt idx="4096">
                  <c:v>-362.27049999999997</c:v>
                </c:pt>
                <c:pt idx="4097">
                  <c:v>-362.26849999999996</c:v>
                </c:pt>
                <c:pt idx="4098">
                  <c:v>-362.26649999999995</c:v>
                </c:pt>
                <c:pt idx="4099">
                  <c:v>-362.2645</c:v>
                </c:pt>
                <c:pt idx="4100">
                  <c:v>-362.26249999999999</c:v>
                </c:pt>
                <c:pt idx="4101">
                  <c:v>-362.26049999999998</c:v>
                </c:pt>
                <c:pt idx="4102">
                  <c:v>-362.25849999999997</c:v>
                </c:pt>
                <c:pt idx="4103">
                  <c:v>-362.25649999999996</c:v>
                </c:pt>
                <c:pt idx="4104">
                  <c:v>-362.25449999999995</c:v>
                </c:pt>
                <c:pt idx="4105">
                  <c:v>-362.2525</c:v>
                </c:pt>
                <c:pt idx="4106">
                  <c:v>-362.25049999999999</c:v>
                </c:pt>
                <c:pt idx="4107">
                  <c:v>-362.24849999999998</c:v>
                </c:pt>
                <c:pt idx="4108">
                  <c:v>-362.24649999999997</c:v>
                </c:pt>
                <c:pt idx="4109">
                  <c:v>-362.24449999999996</c:v>
                </c:pt>
                <c:pt idx="4110">
                  <c:v>-362.24249999999995</c:v>
                </c:pt>
                <c:pt idx="4111">
                  <c:v>-362.2405</c:v>
                </c:pt>
                <c:pt idx="4112">
                  <c:v>-362.23849999999999</c:v>
                </c:pt>
                <c:pt idx="4113">
                  <c:v>-362.23649999999998</c:v>
                </c:pt>
                <c:pt idx="4114">
                  <c:v>-362.23449999999997</c:v>
                </c:pt>
                <c:pt idx="4115">
                  <c:v>-362.23249999999996</c:v>
                </c:pt>
                <c:pt idx="4116">
                  <c:v>-362.23050000000001</c:v>
                </c:pt>
                <c:pt idx="4117">
                  <c:v>-362.2285</c:v>
                </c:pt>
                <c:pt idx="4118">
                  <c:v>-362.22649999999999</c:v>
                </c:pt>
                <c:pt idx="4119">
                  <c:v>-362.22449999999998</c:v>
                </c:pt>
                <c:pt idx="4120">
                  <c:v>-362.22249999999997</c:v>
                </c:pt>
                <c:pt idx="4121">
                  <c:v>-362.22049999999996</c:v>
                </c:pt>
                <c:pt idx="4122">
                  <c:v>-362.21849999999995</c:v>
                </c:pt>
                <c:pt idx="4123">
                  <c:v>-362.2165</c:v>
                </c:pt>
                <c:pt idx="4124">
                  <c:v>-362.21449999999999</c:v>
                </c:pt>
                <c:pt idx="4125">
                  <c:v>-362.21249999999998</c:v>
                </c:pt>
                <c:pt idx="4126">
                  <c:v>-362.21049999999997</c:v>
                </c:pt>
                <c:pt idx="4127">
                  <c:v>-362.20849999999996</c:v>
                </c:pt>
                <c:pt idx="4128">
                  <c:v>-362.20650000000001</c:v>
                </c:pt>
                <c:pt idx="4129">
                  <c:v>-362.2045</c:v>
                </c:pt>
                <c:pt idx="4130">
                  <c:v>-362.20249999999999</c:v>
                </c:pt>
                <c:pt idx="4131">
                  <c:v>-362.20049999999998</c:v>
                </c:pt>
                <c:pt idx="4132">
                  <c:v>-362.19849999999997</c:v>
                </c:pt>
                <c:pt idx="4133">
                  <c:v>-362.19649999999996</c:v>
                </c:pt>
                <c:pt idx="4134">
                  <c:v>-362.19449999999995</c:v>
                </c:pt>
                <c:pt idx="4135">
                  <c:v>-362.1925</c:v>
                </c:pt>
                <c:pt idx="4136">
                  <c:v>-362.19049999999999</c:v>
                </c:pt>
                <c:pt idx="4137">
                  <c:v>-362.18849999999998</c:v>
                </c:pt>
                <c:pt idx="4138">
                  <c:v>-362.18649999999997</c:v>
                </c:pt>
                <c:pt idx="4139">
                  <c:v>-362.18449999999996</c:v>
                </c:pt>
                <c:pt idx="4140">
                  <c:v>-362.1825</c:v>
                </c:pt>
                <c:pt idx="4141">
                  <c:v>-362.18049999999999</c:v>
                </c:pt>
                <c:pt idx="4142">
                  <c:v>-362.17849999999999</c:v>
                </c:pt>
                <c:pt idx="4143">
                  <c:v>-362.17649999999998</c:v>
                </c:pt>
                <c:pt idx="4144">
                  <c:v>-362.17449999999997</c:v>
                </c:pt>
                <c:pt idx="4145">
                  <c:v>-362.17249999999996</c:v>
                </c:pt>
                <c:pt idx="4146">
                  <c:v>-362.1705</c:v>
                </c:pt>
                <c:pt idx="4147">
                  <c:v>-362.16849999999999</c:v>
                </c:pt>
                <c:pt idx="4148">
                  <c:v>-362.16649999999998</c:v>
                </c:pt>
                <c:pt idx="4149">
                  <c:v>-362.16449999999998</c:v>
                </c:pt>
                <c:pt idx="4150">
                  <c:v>-362.16249999999997</c:v>
                </c:pt>
                <c:pt idx="4151">
                  <c:v>-362.16049999999996</c:v>
                </c:pt>
                <c:pt idx="4152">
                  <c:v>-362.1585</c:v>
                </c:pt>
                <c:pt idx="4153">
                  <c:v>-362.15649999999999</c:v>
                </c:pt>
                <c:pt idx="4154">
                  <c:v>-362.15449999999998</c:v>
                </c:pt>
                <c:pt idx="4155">
                  <c:v>-362.15249999999997</c:v>
                </c:pt>
                <c:pt idx="4156">
                  <c:v>-362.15049999999997</c:v>
                </c:pt>
                <c:pt idx="4157">
                  <c:v>-362.14849999999996</c:v>
                </c:pt>
                <c:pt idx="4158">
                  <c:v>-362.1465</c:v>
                </c:pt>
                <c:pt idx="4159">
                  <c:v>-362.14449999999999</c:v>
                </c:pt>
                <c:pt idx="4160">
                  <c:v>-362.14249999999998</c:v>
                </c:pt>
                <c:pt idx="4161">
                  <c:v>-362.14049999999997</c:v>
                </c:pt>
                <c:pt idx="4162">
                  <c:v>-362.13849999999996</c:v>
                </c:pt>
                <c:pt idx="4163">
                  <c:v>-362.13649999999996</c:v>
                </c:pt>
                <c:pt idx="4164">
                  <c:v>-362.1345</c:v>
                </c:pt>
                <c:pt idx="4165">
                  <c:v>-362.13249999999999</c:v>
                </c:pt>
                <c:pt idx="4166">
                  <c:v>-362.13049999999998</c:v>
                </c:pt>
                <c:pt idx="4167">
                  <c:v>-362.12849999999997</c:v>
                </c:pt>
                <c:pt idx="4168">
                  <c:v>-362.12649999999996</c:v>
                </c:pt>
                <c:pt idx="4169">
                  <c:v>-362.12449999999995</c:v>
                </c:pt>
                <c:pt idx="4170">
                  <c:v>-362.1225</c:v>
                </c:pt>
                <c:pt idx="4171">
                  <c:v>-362.12049999999999</c:v>
                </c:pt>
                <c:pt idx="4172">
                  <c:v>-362.11849999999998</c:v>
                </c:pt>
                <c:pt idx="4173">
                  <c:v>-362.11649999999997</c:v>
                </c:pt>
                <c:pt idx="4174">
                  <c:v>-362.11449999999996</c:v>
                </c:pt>
                <c:pt idx="4175">
                  <c:v>-362.11249999999995</c:v>
                </c:pt>
                <c:pt idx="4176">
                  <c:v>-362.1105</c:v>
                </c:pt>
                <c:pt idx="4177">
                  <c:v>-362.10849999999999</c:v>
                </c:pt>
                <c:pt idx="4178">
                  <c:v>-362.10649999999998</c:v>
                </c:pt>
                <c:pt idx="4179">
                  <c:v>-362.10449999999997</c:v>
                </c:pt>
                <c:pt idx="4180">
                  <c:v>-362.10249999999996</c:v>
                </c:pt>
                <c:pt idx="4181">
                  <c:v>-362.10049999999995</c:v>
                </c:pt>
                <c:pt idx="4182">
                  <c:v>-362.0985</c:v>
                </c:pt>
                <c:pt idx="4183">
                  <c:v>-362.09649999999999</c:v>
                </c:pt>
                <c:pt idx="4184">
                  <c:v>-362.09449999999998</c:v>
                </c:pt>
                <c:pt idx="4185">
                  <c:v>-362.09249999999997</c:v>
                </c:pt>
                <c:pt idx="4186">
                  <c:v>-362.09049999999996</c:v>
                </c:pt>
                <c:pt idx="4187">
                  <c:v>-362.08849999999995</c:v>
                </c:pt>
                <c:pt idx="4188">
                  <c:v>-362.0865</c:v>
                </c:pt>
                <c:pt idx="4189">
                  <c:v>-362.08449999999999</c:v>
                </c:pt>
                <c:pt idx="4190">
                  <c:v>-362.08249999999998</c:v>
                </c:pt>
                <c:pt idx="4191">
                  <c:v>-362.08049999999997</c:v>
                </c:pt>
                <c:pt idx="4192">
                  <c:v>-362.07849999999996</c:v>
                </c:pt>
                <c:pt idx="4193">
                  <c:v>-362.07649999999995</c:v>
                </c:pt>
                <c:pt idx="4194">
                  <c:v>-362.0745</c:v>
                </c:pt>
                <c:pt idx="4195">
                  <c:v>-362.07249999999999</c:v>
                </c:pt>
                <c:pt idx="4196">
                  <c:v>-362.07049999999998</c:v>
                </c:pt>
                <c:pt idx="4197">
                  <c:v>-362.06849999999997</c:v>
                </c:pt>
                <c:pt idx="4198">
                  <c:v>-362.06649999999996</c:v>
                </c:pt>
                <c:pt idx="4199">
                  <c:v>-362.06449999999995</c:v>
                </c:pt>
                <c:pt idx="4200">
                  <c:v>-362.0625</c:v>
                </c:pt>
                <c:pt idx="4201">
                  <c:v>-362.06049999999999</c:v>
                </c:pt>
                <c:pt idx="4202">
                  <c:v>-362.05849999999998</c:v>
                </c:pt>
                <c:pt idx="4203">
                  <c:v>-362.05649999999997</c:v>
                </c:pt>
                <c:pt idx="4204">
                  <c:v>-362.05449999999996</c:v>
                </c:pt>
                <c:pt idx="4205">
                  <c:v>-362.05249999999995</c:v>
                </c:pt>
                <c:pt idx="4206">
                  <c:v>-362.0505</c:v>
                </c:pt>
                <c:pt idx="4207">
                  <c:v>-362.04849999999999</c:v>
                </c:pt>
                <c:pt idx="4208">
                  <c:v>-362.04649999999998</c:v>
                </c:pt>
                <c:pt idx="4209">
                  <c:v>-362.04449999999997</c:v>
                </c:pt>
                <c:pt idx="4210">
                  <c:v>-362.04249999999996</c:v>
                </c:pt>
                <c:pt idx="4211">
                  <c:v>-362.04049999999995</c:v>
                </c:pt>
                <c:pt idx="4212">
                  <c:v>-362.0385</c:v>
                </c:pt>
                <c:pt idx="4213">
                  <c:v>-362.03649999999999</c:v>
                </c:pt>
                <c:pt idx="4214">
                  <c:v>-362.03449999999998</c:v>
                </c:pt>
                <c:pt idx="4215">
                  <c:v>-362.03249999999997</c:v>
                </c:pt>
                <c:pt idx="4216">
                  <c:v>-362.03049999999996</c:v>
                </c:pt>
                <c:pt idx="4217">
                  <c:v>-362.02849999999995</c:v>
                </c:pt>
                <c:pt idx="4218">
                  <c:v>-362.0265</c:v>
                </c:pt>
                <c:pt idx="4219">
                  <c:v>-362.02449999999999</c:v>
                </c:pt>
                <c:pt idx="4220">
                  <c:v>-362.02249999999998</c:v>
                </c:pt>
                <c:pt idx="4221">
                  <c:v>-362.02049999999997</c:v>
                </c:pt>
                <c:pt idx="4222">
                  <c:v>-362.01849999999996</c:v>
                </c:pt>
                <c:pt idx="4223">
                  <c:v>-362.01649999999995</c:v>
                </c:pt>
                <c:pt idx="4224">
                  <c:v>-362.0145</c:v>
                </c:pt>
                <c:pt idx="4225">
                  <c:v>-362.01249999999999</c:v>
                </c:pt>
                <c:pt idx="4226">
                  <c:v>-362.01049999999998</c:v>
                </c:pt>
                <c:pt idx="4227">
                  <c:v>-362.00849999999997</c:v>
                </c:pt>
                <c:pt idx="4228">
                  <c:v>-362.00649999999996</c:v>
                </c:pt>
                <c:pt idx="4229">
                  <c:v>-362.00449999999995</c:v>
                </c:pt>
                <c:pt idx="4230">
                  <c:v>-362.0025</c:v>
                </c:pt>
                <c:pt idx="4231">
                  <c:v>-362.00049999999999</c:v>
                </c:pt>
                <c:pt idx="4232">
                  <c:v>-361.99849999999998</c:v>
                </c:pt>
                <c:pt idx="4233">
                  <c:v>-361.99649999999997</c:v>
                </c:pt>
                <c:pt idx="4234">
                  <c:v>-361.99449999999996</c:v>
                </c:pt>
                <c:pt idx="4235">
                  <c:v>-361.99249999999995</c:v>
                </c:pt>
                <c:pt idx="4236">
                  <c:v>-361.9905</c:v>
                </c:pt>
                <c:pt idx="4237">
                  <c:v>-361.98849999999999</c:v>
                </c:pt>
                <c:pt idx="4238">
                  <c:v>-361.98649999999998</c:v>
                </c:pt>
                <c:pt idx="4239">
                  <c:v>-361.98449999999997</c:v>
                </c:pt>
                <c:pt idx="4240">
                  <c:v>-361.98249999999996</c:v>
                </c:pt>
                <c:pt idx="4241">
                  <c:v>-361.98050000000001</c:v>
                </c:pt>
                <c:pt idx="4242">
                  <c:v>-361.9785</c:v>
                </c:pt>
                <c:pt idx="4243">
                  <c:v>-361.97649999999999</c:v>
                </c:pt>
                <c:pt idx="4244">
                  <c:v>-361.97449999999998</c:v>
                </c:pt>
                <c:pt idx="4245">
                  <c:v>-361.97249999999997</c:v>
                </c:pt>
                <c:pt idx="4246">
                  <c:v>-361.97049999999996</c:v>
                </c:pt>
                <c:pt idx="4247">
                  <c:v>-361.96849999999995</c:v>
                </c:pt>
                <c:pt idx="4248">
                  <c:v>-361.9665</c:v>
                </c:pt>
                <c:pt idx="4249">
                  <c:v>-361.96449999999999</c:v>
                </c:pt>
                <c:pt idx="4250">
                  <c:v>-361.96249999999998</c:v>
                </c:pt>
                <c:pt idx="4251">
                  <c:v>-361.96049999999997</c:v>
                </c:pt>
                <c:pt idx="4252">
                  <c:v>-361.95849999999996</c:v>
                </c:pt>
                <c:pt idx="4253">
                  <c:v>-361.95650000000001</c:v>
                </c:pt>
                <c:pt idx="4254">
                  <c:v>-361.9545</c:v>
                </c:pt>
                <c:pt idx="4255">
                  <c:v>-361.95249999999999</c:v>
                </c:pt>
                <c:pt idx="4256">
                  <c:v>-361.95049999999998</c:v>
                </c:pt>
                <c:pt idx="4257">
                  <c:v>-361.94849999999997</c:v>
                </c:pt>
                <c:pt idx="4258">
                  <c:v>-361.94649999999996</c:v>
                </c:pt>
                <c:pt idx="4259">
                  <c:v>-361.94449999999995</c:v>
                </c:pt>
                <c:pt idx="4260">
                  <c:v>-361.9425</c:v>
                </c:pt>
                <c:pt idx="4261">
                  <c:v>-361.94049999999999</c:v>
                </c:pt>
                <c:pt idx="4262">
                  <c:v>-361.93849999999998</c:v>
                </c:pt>
                <c:pt idx="4263">
                  <c:v>-361.93649999999997</c:v>
                </c:pt>
                <c:pt idx="4264">
                  <c:v>-361.93449999999996</c:v>
                </c:pt>
                <c:pt idx="4265">
                  <c:v>-361.9325</c:v>
                </c:pt>
                <c:pt idx="4266">
                  <c:v>-361.93049999999999</c:v>
                </c:pt>
                <c:pt idx="4267">
                  <c:v>-361.92849999999999</c:v>
                </c:pt>
                <c:pt idx="4268">
                  <c:v>-361.92649999999998</c:v>
                </c:pt>
                <c:pt idx="4269">
                  <c:v>-361.92449999999997</c:v>
                </c:pt>
                <c:pt idx="4270">
                  <c:v>-361.92249999999996</c:v>
                </c:pt>
                <c:pt idx="4271">
                  <c:v>-361.9205</c:v>
                </c:pt>
                <c:pt idx="4272">
                  <c:v>-361.91849999999999</c:v>
                </c:pt>
                <c:pt idx="4273">
                  <c:v>-361.91649999999998</c:v>
                </c:pt>
                <c:pt idx="4274">
                  <c:v>-361.91449999999998</c:v>
                </c:pt>
                <c:pt idx="4275">
                  <c:v>-361.91249999999997</c:v>
                </c:pt>
                <c:pt idx="4276">
                  <c:v>-361.91049999999996</c:v>
                </c:pt>
                <c:pt idx="4277">
                  <c:v>-361.9085</c:v>
                </c:pt>
                <c:pt idx="4278">
                  <c:v>-361.90649999999999</c:v>
                </c:pt>
                <c:pt idx="4279">
                  <c:v>-361.90449999999998</c:v>
                </c:pt>
                <c:pt idx="4280">
                  <c:v>-361.90249999999997</c:v>
                </c:pt>
                <c:pt idx="4281">
                  <c:v>-361.90049999999997</c:v>
                </c:pt>
                <c:pt idx="4282">
                  <c:v>-361.89849999999996</c:v>
                </c:pt>
                <c:pt idx="4283">
                  <c:v>-361.8965</c:v>
                </c:pt>
                <c:pt idx="4284">
                  <c:v>-361.89449999999999</c:v>
                </c:pt>
                <c:pt idx="4285">
                  <c:v>-361.89249999999998</c:v>
                </c:pt>
                <c:pt idx="4286">
                  <c:v>-361.89049999999997</c:v>
                </c:pt>
                <c:pt idx="4287">
                  <c:v>-361.88849999999996</c:v>
                </c:pt>
                <c:pt idx="4288">
                  <c:v>-361.88649999999996</c:v>
                </c:pt>
                <c:pt idx="4289">
                  <c:v>-361.8845</c:v>
                </c:pt>
                <c:pt idx="4290">
                  <c:v>-361.88249999999999</c:v>
                </c:pt>
                <c:pt idx="4291">
                  <c:v>-361.88049999999998</c:v>
                </c:pt>
                <c:pt idx="4292">
                  <c:v>-361.87849999999997</c:v>
                </c:pt>
                <c:pt idx="4293">
                  <c:v>-361.87649999999996</c:v>
                </c:pt>
                <c:pt idx="4294">
                  <c:v>-361.87449999999995</c:v>
                </c:pt>
                <c:pt idx="4295">
                  <c:v>-361.8725</c:v>
                </c:pt>
                <c:pt idx="4296">
                  <c:v>-361.87049999999999</c:v>
                </c:pt>
                <c:pt idx="4297">
                  <c:v>-361.86849999999998</c:v>
                </c:pt>
                <c:pt idx="4298">
                  <c:v>-361.86649999999997</c:v>
                </c:pt>
                <c:pt idx="4299">
                  <c:v>-361.86449999999996</c:v>
                </c:pt>
                <c:pt idx="4300">
                  <c:v>-361.86249999999995</c:v>
                </c:pt>
                <c:pt idx="4301">
                  <c:v>-361.8605</c:v>
                </c:pt>
                <c:pt idx="4302">
                  <c:v>-361.85849999999999</c:v>
                </c:pt>
                <c:pt idx="4303">
                  <c:v>-361.85649999999998</c:v>
                </c:pt>
                <c:pt idx="4304">
                  <c:v>-361.85449999999997</c:v>
                </c:pt>
                <c:pt idx="4305">
                  <c:v>-361.85249999999996</c:v>
                </c:pt>
                <c:pt idx="4306">
                  <c:v>-361.85049999999995</c:v>
                </c:pt>
                <c:pt idx="4307">
                  <c:v>-361.8485</c:v>
                </c:pt>
                <c:pt idx="4308">
                  <c:v>-361.84649999999999</c:v>
                </c:pt>
                <c:pt idx="4309">
                  <c:v>-361.84449999999998</c:v>
                </c:pt>
                <c:pt idx="4310">
                  <c:v>-361.84249999999997</c:v>
                </c:pt>
                <c:pt idx="4311">
                  <c:v>-361.84049999999996</c:v>
                </c:pt>
                <c:pt idx="4312">
                  <c:v>-361.83849999999995</c:v>
                </c:pt>
                <c:pt idx="4313">
                  <c:v>-361.8365</c:v>
                </c:pt>
                <c:pt idx="4314">
                  <c:v>-361.83449999999999</c:v>
                </c:pt>
                <c:pt idx="4315">
                  <c:v>-361.83249999999998</c:v>
                </c:pt>
                <c:pt idx="4316">
                  <c:v>-361.83049999999997</c:v>
                </c:pt>
                <c:pt idx="4317">
                  <c:v>-361.82849999999996</c:v>
                </c:pt>
                <c:pt idx="4318">
                  <c:v>-361.82649999999995</c:v>
                </c:pt>
                <c:pt idx="4319">
                  <c:v>-361.8245</c:v>
                </c:pt>
                <c:pt idx="4320">
                  <c:v>-361.82249999999999</c:v>
                </c:pt>
                <c:pt idx="4321">
                  <c:v>-361.82049999999998</c:v>
                </c:pt>
                <c:pt idx="4322">
                  <c:v>-361.81849999999997</c:v>
                </c:pt>
                <c:pt idx="4323">
                  <c:v>-361.81649999999996</c:v>
                </c:pt>
                <c:pt idx="4324">
                  <c:v>-361.81449999999995</c:v>
                </c:pt>
                <c:pt idx="4325">
                  <c:v>-361.8125</c:v>
                </c:pt>
                <c:pt idx="4326">
                  <c:v>-361.81049999999999</c:v>
                </c:pt>
                <c:pt idx="4327">
                  <c:v>-361.80849999999998</c:v>
                </c:pt>
                <c:pt idx="4328">
                  <c:v>-361.80649999999997</c:v>
                </c:pt>
                <c:pt idx="4329">
                  <c:v>-361.80449999999996</c:v>
                </c:pt>
                <c:pt idx="4330">
                  <c:v>-361.80249999999995</c:v>
                </c:pt>
                <c:pt idx="4331">
                  <c:v>-361.8005</c:v>
                </c:pt>
                <c:pt idx="4332">
                  <c:v>-361.79849999999999</c:v>
                </c:pt>
                <c:pt idx="4333">
                  <c:v>-361.79649999999998</c:v>
                </c:pt>
                <c:pt idx="4334">
                  <c:v>-361.79449999999997</c:v>
                </c:pt>
                <c:pt idx="4335">
                  <c:v>-361.79249999999996</c:v>
                </c:pt>
                <c:pt idx="4336">
                  <c:v>-361.79049999999995</c:v>
                </c:pt>
                <c:pt idx="4337">
                  <c:v>-361.7885</c:v>
                </c:pt>
                <c:pt idx="4338">
                  <c:v>-361.78649999999999</c:v>
                </c:pt>
                <c:pt idx="4339">
                  <c:v>-361.78449999999998</c:v>
                </c:pt>
                <c:pt idx="4340">
                  <c:v>-361.78249999999997</c:v>
                </c:pt>
                <c:pt idx="4341">
                  <c:v>-361.78049999999996</c:v>
                </c:pt>
                <c:pt idx="4342">
                  <c:v>-361.77849999999995</c:v>
                </c:pt>
                <c:pt idx="4343">
                  <c:v>-361.7765</c:v>
                </c:pt>
                <c:pt idx="4344">
                  <c:v>-361.77449999999999</c:v>
                </c:pt>
                <c:pt idx="4345">
                  <c:v>-361.77249999999998</c:v>
                </c:pt>
                <c:pt idx="4346">
                  <c:v>-361.77049999999997</c:v>
                </c:pt>
                <c:pt idx="4347">
                  <c:v>-361.76849999999996</c:v>
                </c:pt>
                <c:pt idx="4348">
                  <c:v>-361.76649999999995</c:v>
                </c:pt>
                <c:pt idx="4349">
                  <c:v>-361.7645</c:v>
                </c:pt>
                <c:pt idx="4350">
                  <c:v>-361.76249999999999</c:v>
                </c:pt>
                <c:pt idx="4351">
                  <c:v>-361.76049999999998</c:v>
                </c:pt>
                <c:pt idx="4352">
                  <c:v>-361.75849999999997</c:v>
                </c:pt>
                <c:pt idx="4353">
                  <c:v>-361.75649999999996</c:v>
                </c:pt>
                <c:pt idx="4354">
                  <c:v>-361.75449999999995</c:v>
                </c:pt>
                <c:pt idx="4355">
                  <c:v>-361.7525</c:v>
                </c:pt>
                <c:pt idx="4356">
                  <c:v>-361.75049999999999</c:v>
                </c:pt>
                <c:pt idx="4357">
                  <c:v>-361.74849999999998</c:v>
                </c:pt>
                <c:pt idx="4358">
                  <c:v>-361.74649999999997</c:v>
                </c:pt>
                <c:pt idx="4359">
                  <c:v>-361.74449999999996</c:v>
                </c:pt>
                <c:pt idx="4360">
                  <c:v>-361.74249999999995</c:v>
                </c:pt>
                <c:pt idx="4361">
                  <c:v>-361.7405</c:v>
                </c:pt>
                <c:pt idx="4362">
                  <c:v>-361.73849999999999</c:v>
                </c:pt>
                <c:pt idx="4363">
                  <c:v>-361.73649999999998</c:v>
                </c:pt>
                <c:pt idx="4364">
                  <c:v>-361.73449999999997</c:v>
                </c:pt>
                <c:pt idx="4365">
                  <c:v>-361.73249999999996</c:v>
                </c:pt>
                <c:pt idx="4366">
                  <c:v>-361.73050000000001</c:v>
                </c:pt>
                <c:pt idx="4367">
                  <c:v>-361.7285</c:v>
                </c:pt>
                <c:pt idx="4368">
                  <c:v>-361.72649999999999</c:v>
                </c:pt>
                <c:pt idx="4369">
                  <c:v>-361.72449999999998</c:v>
                </c:pt>
                <c:pt idx="4370">
                  <c:v>-361.72249999999997</c:v>
                </c:pt>
                <c:pt idx="4371">
                  <c:v>-361.72049999999996</c:v>
                </c:pt>
                <c:pt idx="4372">
                  <c:v>-361.71849999999995</c:v>
                </c:pt>
                <c:pt idx="4373">
                  <c:v>-361.7165</c:v>
                </c:pt>
                <c:pt idx="4374">
                  <c:v>-361.71449999999999</c:v>
                </c:pt>
                <c:pt idx="4375">
                  <c:v>-361.71249999999998</c:v>
                </c:pt>
                <c:pt idx="4376">
                  <c:v>-361.71049999999997</c:v>
                </c:pt>
                <c:pt idx="4377">
                  <c:v>-361.70849999999996</c:v>
                </c:pt>
                <c:pt idx="4378">
                  <c:v>-361.70650000000001</c:v>
                </c:pt>
                <c:pt idx="4379">
                  <c:v>-361.7045</c:v>
                </c:pt>
                <c:pt idx="4380">
                  <c:v>-361.70249999999999</c:v>
                </c:pt>
                <c:pt idx="4381">
                  <c:v>-361.70049999999998</c:v>
                </c:pt>
                <c:pt idx="4382">
                  <c:v>-361.69849999999997</c:v>
                </c:pt>
                <c:pt idx="4383">
                  <c:v>-361.69649999999996</c:v>
                </c:pt>
                <c:pt idx="4384">
                  <c:v>-361.69449999999995</c:v>
                </c:pt>
                <c:pt idx="4385">
                  <c:v>-361.6925</c:v>
                </c:pt>
                <c:pt idx="4386">
                  <c:v>-361.69049999999999</c:v>
                </c:pt>
                <c:pt idx="4387">
                  <c:v>-361.68849999999998</c:v>
                </c:pt>
                <c:pt idx="4388">
                  <c:v>-361.68649999999997</c:v>
                </c:pt>
                <c:pt idx="4389">
                  <c:v>-361.68449999999996</c:v>
                </c:pt>
                <c:pt idx="4390">
                  <c:v>-361.6825</c:v>
                </c:pt>
                <c:pt idx="4391">
                  <c:v>-361.68049999999999</c:v>
                </c:pt>
                <c:pt idx="4392">
                  <c:v>-361.67849999999999</c:v>
                </c:pt>
                <c:pt idx="4393">
                  <c:v>-361.67649999999998</c:v>
                </c:pt>
                <c:pt idx="4394">
                  <c:v>-361.67449999999997</c:v>
                </c:pt>
                <c:pt idx="4395">
                  <c:v>-361.67249999999996</c:v>
                </c:pt>
                <c:pt idx="4396">
                  <c:v>-361.6705</c:v>
                </c:pt>
                <c:pt idx="4397">
                  <c:v>-361.66849999999999</c:v>
                </c:pt>
                <c:pt idx="4398">
                  <c:v>-361.66649999999998</c:v>
                </c:pt>
                <c:pt idx="4399">
                  <c:v>-361.66449999999998</c:v>
                </c:pt>
                <c:pt idx="4400">
                  <c:v>-361.66249999999997</c:v>
                </c:pt>
                <c:pt idx="4401">
                  <c:v>-361.66049999999996</c:v>
                </c:pt>
                <c:pt idx="4402">
                  <c:v>-361.6585</c:v>
                </c:pt>
                <c:pt idx="4403">
                  <c:v>-361.65649999999999</c:v>
                </c:pt>
                <c:pt idx="4404">
                  <c:v>-361.65449999999998</c:v>
                </c:pt>
                <c:pt idx="4405">
                  <c:v>-361.65249999999997</c:v>
                </c:pt>
                <c:pt idx="4406">
                  <c:v>-361.65049999999997</c:v>
                </c:pt>
                <c:pt idx="4407">
                  <c:v>-361.64849999999996</c:v>
                </c:pt>
                <c:pt idx="4408">
                  <c:v>-361.6465</c:v>
                </c:pt>
                <c:pt idx="4409">
                  <c:v>-361.64449999999999</c:v>
                </c:pt>
                <c:pt idx="4410">
                  <c:v>-361.64249999999998</c:v>
                </c:pt>
                <c:pt idx="4411">
                  <c:v>-361.64049999999997</c:v>
                </c:pt>
                <c:pt idx="4412">
                  <c:v>-361.63849999999996</c:v>
                </c:pt>
                <c:pt idx="4413">
                  <c:v>-361.63649999999996</c:v>
                </c:pt>
                <c:pt idx="4414">
                  <c:v>-361.6345</c:v>
                </c:pt>
                <c:pt idx="4415">
                  <c:v>-361.63249999999999</c:v>
                </c:pt>
                <c:pt idx="4416">
                  <c:v>-361.63049999999998</c:v>
                </c:pt>
                <c:pt idx="4417">
                  <c:v>-361.62849999999997</c:v>
                </c:pt>
                <c:pt idx="4418">
                  <c:v>-361.62649999999996</c:v>
                </c:pt>
                <c:pt idx="4419">
                  <c:v>-361.62449999999995</c:v>
                </c:pt>
                <c:pt idx="4420">
                  <c:v>-361.6225</c:v>
                </c:pt>
                <c:pt idx="4421">
                  <c:v>-361.62049999999999</c:v>
                </c:pt>
                <c:pt idx="4422">
                  <c:v>-361.61849999999998</c:v>
                </c:pt>
                <c:pt idx="4423">
                  <c:v>-361.61649999999997</c:v>
                </c:pt>
                <c:pt idx="4424">
                  <c:v>-361.61449999999996</c:v>
                </c:pt>
                <c:pt idx="4425">
                  <c:v>-361.61249999999995</c:v>
                </c:pt>
                <c:pt idx="4426">
                  <c:v>-361.6105</c:v>
                </c:pt>
                <c:pt idx="4427">
                  <c:v>-361.60849999999999</c:v>
                </c:pt>
                <c:pt idx="4428">
                  <c:v>-361.60649999999998</c:v>
                </c:pt>
                <c:pt idx="4429">
                  <c:v>-361.60449999999997</c:v>
                </c:pt>
                <c:pt idx="4430">
                  <c:v>-361.60249999999996</c:v>
                </c:pt>
                <c:pt idx="4431">
                  <c:v>-361.60049999999995</c:v>
                </c:pt>
                <c:pt idx="4432">
                  <c:v>-361.5985</c:v>
                </c:pt>
                <c:pt idx="4433">
                  <c:v>-361.59649999999999</c:v>
                </c:pt>
                <c:pt idx="4434">
                  <c:v>-361.59449999999998</c:v>
                </c:pt>
                <c:pt idx="4435">
                  <c:v>-361.59249999999997</c:v>
                </c:pt>
                <c:pt idx="4436">
                  <c:v>-361.59049999999996</c:v>
                </c:pt>
                <c:pt idx="4437">
                  <c:v>-361.58849999999995</c:v>
                </c:pt>
                <c:pt idx="4438">
                  <c:v>-361.5865</c:v>
                </c:pt>
                <c:pt idx="4439">
                  <c:v>-361.58449999999999</c:v>
                </c:pt>
                <c:pt idx="4440">
                  <c:v>-361.58249999999998</c:v>
                </c:pt>
                <c:pt idx="4441">
                  <c:v>-361.58049999999997</c:v>
                </c:pt>
                <c:pt idx="4442">
                  <c:v>-361.57849999999996</c:v>
                </c:pt>
                <c:pt idx="4443">
                  <c:v>-361.57649999999995</c:v>
                </c:pt>
                <c:pt idx="4444">
                  <c:v>-361.5745</c:v>
                </c:pt>
                <c:pt idx="4445">
                  <c:v>-361.57249999999999</c:v>
                </c:pt>
                <c:pt idx="4446">
                  <c:v>-361.57049999999998</c:v>
                </c:pt>
                <c:pt idx="4447">
                  <c:v>-361.56849999999997</c:v>
                </c:pt>
                <c:pt idx="4448">
                  <c:v>-361.56649999999996</c:v>
                </c:pt>
                <c:pt idx="4449">
                  <c:v>-361.56449999999995</c:v>
                </c:pt>
                <c:pt idx="4450">
                  <c:v>-361.5625</c:v>
                </c:pt>
                <c:pt idx="4451">
                  <c:v>-361.56049999999999</c:v>
                </c:pt>
                <c:pt idx="4452">
                  <c:v>-361.55849999999998</c:v>
                </c:pt>
                <c:pt idx="4453">
                  <c:v>-361.55649999999997</c:v>
                </c:pt>
                <c:pt idx="4454">
                  <c:v>-361.55449999999996</c:v>
                </c:pt>
                <c:pt idx="4455">
                  <c:v>-361.55249999999995</c:v>
                </c:pt>
                <c:pt idx="4456">
                  <c:v>-361.5505</c:v>
                </c:pt>
                <c:pt idx="4457">
                  <c:v>-361.54849999999999</c:v>
                </c:pt>
                <c:pt idx="4458">
                  <c:v>-361.54649999999998</c:v>
                </c:pt>
                <c:pt idx="4459">
                  <c:v>-361.54449999999997</c:v>
                </c:pt>
                <c:pt idx="4460">
                  <c:v>-361.54249999999996</c:v>
                </c:pt>
                <c:pt idx="4461">
                  <c:v>-361.54049999999995</c:v>
                </c:pt>
                <c:pt idx="4462">
                  <c:v>-361.5385</c:v>
                </c:pt>
                <c:pt idx="4463">
                  <c:v>-361.53649999999999</c:v>
                </c:pt>
                <c:pt idx="4464">
                  <c:v>-361.53449999999998</c:v>
                </c:pt>
                <c:pt idx="4465">
                  <c:v>-361.53249999999997</c:v>
                </c:pt>
                <c:pt idx="4466">
                  <c:v>-361.53049999999996</c:v>
                </c:pt>
                <c:pt idx="4467">
                  <c:v>-361.52849999999995</c:v>
                </c:pt>
                <c:pt idx="4468">
                  <c:v>-361.5265</c:v>
                </c:pt>
                <c:pt idx="4469">
                  <c:v>-361.52449999999999</c:v>
                </c:pt>
                <c:pt idx="4470">
                  <c:v>-361.52249999999998</c:v>
                </c:pt>
                <c:pt idx="4471">
                  <c:v>-361.52049999999997</c:v>
                </c:pt>
                <c:pt idx="4472">
                  <c:v>-361.51849999999996</c:v>
                </c:pt>
                <c:pt idx="4473">
                  <c:v>-361.51649999999995</c:v>
                </c:pt>
                <c:pt idx="4474">
                  <c:v>-361.5145</c:v>
                </c:pt>
                <c:pt idx="4475">
                  <c:v>-361.51249999999999</c:v>
                </c:pt>
                <c:pt idx="4476">
                  <c:v>-361.51049999999998</c:v>
                </c:pt>
                <c:pt idx="4477">
                  <c:v>-361.50849999999997</c:v>
                </c:pt>
                <c:pt idx="4478">
                  <c:v>-361.50649999999996</c:v>
                </c:pt>
                <c:pt idx="4479">
                  <c:v>-361.50449999999995</c:v>
                </c:pt>
                <c:pt idx="4480">
                  <c:v>-361.5025</c:v>
                </c:pt>
                <c:pt idx="4481">
                  <c:v>-361.50049999999999</c:v>
                </c:pt>
                <c:pt idx="4482">
                  <c:v>-361.49849999999998</c:v>
                </c:pt>
                <c:pt idx="4483">
                  <c:v>-361.49649999999997</c:v>
                </c:pt>
                <c:pt idx="4484">
                  <c:v>-361.49449999999996</c:v>
                </c:pt>
                <c:pt idx="4485">
                  <c:v>-361.49249999999995</c:v>
                </c:pt>
                <c:pt idx="4486">
                  <c:v>-361.4905</c:v>
                </c:pt>
                <c:pt idx="4487">
                  <c:v>-361.48849999999999</c:v>
                </c:pt>
                <c:pt idx="4488">
                  <c:v>-361.48649999999998</c:v>
                </c:pt>
                <c:pt idx="4489">
                  <c:v>-361.48449999999997</c:v>
                </c:pt>
                <c:pt idx="4490">
                  <c:v>-361.48249999999996</c:v>
                </c:pt>
                <c:pt idx="4491">
                  <c:v>-361.48050000000001</c:v>
                </c:pt>
                <c:pt idx="4492">
                  <c:v>-361.4785</c:v>
                </c:pt>
                <c:pt idx="4493">
                  <c:v>-361.47649999999999</c:v>
                </c:pt>
                <c:pt idx="4494">
                  <c:v>-361.47449999999998</c:v>
                </c:pt>
                <c:pt idx="4495">
                  <c:v>-361.47249999999997</c:v>
                </c:pt>
                <c:pt idx="4496">
                  <c:v>-361.47049999999996</c:v>
                </c:pt>
                <c:pt idx="4497">
                  <c:v>-361.46849999999995</c:v>
                </c:pt>
                <c:pt idx="4498">
                  <c:v>-361.4665</c:v>
                </c:pt>
                <c:pt idx="4499">
                  <c:v>-361.46449999999999</c:v>
                </c:pt>
                <c:pt idx="4500">
                  <c:v>-361.46249999999998</c:v>
                </c:pt>
                <c:pt idx="4501">
                  <c:v>-361.46049999999997</c:v>
                </c:pt>
                <c:pt idx="4502">
                  <c:v>-361.45849999999996</c:v>
                </c:pt>
                <c:pt idx="4503">
                  <c:v>-361.45650000000001</c:v>
                </c:pt>
                <c:pt idx="4504">
                  <c:v>-361.4545</c:v>
                </c:pt>
                <c:pt idx="4505">
                  <c:v>-361.45249999999999</c:v>
                </c:pt>
                <c:pt idx="4506">
                  <c:v>-361.45049999999998</c:v>
                </c:pt>
                <c:pt idx="4507">
                  <c:v>-361.44849999999997</c:v>
                </c:pt>
                <c:pt idx="4508">
                  <c:v>-361.44649999999996</c:v>
                </c:pt>
                <c:pt idx="4509">
                  <c:v>-361.44449999999995</c:v>
                </c:pt>
                <c:pt idx="4510">
                  <c:v>-361.4425</c:v>
                </c:pt>
                <c:pt idx="4511">
                  <c:v>-361.44049999999999</c:v>
                </c:pt>
                <c:pt idx="4512">
                  <c:v>-361.43849999999998</c:v>
                </c:pt>
                <c:pt idx="4513">
                  <c:v>-361.43649999999997</c:v>
                </c:pt>
                <c:pt idx="4514">
                  <c:v>-361.43449999999996</c:v>
                </c:pt>
                <c:pt idx="4515">
                  <c:v>-361.4325</c:v>
                </c:pt>
                <c:pt idx="4516">
                  <c:v>-361.43049999999999</c:v>
                </c:pt>
                <c:pt idx="4517">
                  <c:v>-361.42849999999999</c:v>
                </c:pt>
                <c:pt idx="4518">
                  <c:v>-361.42649999999998</c:v>
                </c:pt>
                <c:pt idx="4519">
                  <c:v>-361.42449999999997</c:v>
                </c:pt>
                <c:pt idx="4520">
                  <c:v>-361.42249999999996</c:v>
                </c:pt>
                <c:pt idx="4521">
                  <c:v>-361.4205</c:v>
                </c:pt>
                <c:pt idx="4522">
                  <c:v>-361.41849999999999</c:v>
                </c:pt>
                <c:pt idx="4523">
                  <c:v>-361.41649999999998</c:v>
                </c:pt>
                <c:pt idx="4524">
                  <c:v>-361.41449999999998</c:v>
                </c:pt>
                <c:pt idx="4525">
                  <c:v>-361.41249999999997</c:v>
                </c:pt>
                <c:pt idx="4526">
                  <c:v>-361.41049999999996</c:v>
                </c:pt>
                <c:pt idx="4527">
                  <c:v>-361.4085</c:v>
                </c:pt>
                <c:pt idx="4528">
                  <c:v>-361.40649999999999</c:v>
                </c:pt>
                <c:pt idx="4529">
                  <c:v>-361.40449999999998</c:v>
                </c:pt>
                <c:pt idx="4530">
                  <c:v>-361.40249999999997</c:v>
                </c:pt>
                <c:pt idx="4531">
                  <c:v>-361.40049999999997</c:v>
                </c:pt>
                <c:pt idx="4532">
                  <c:v>-361.39849999999996</c:v>
                </c:pt>
                <c:pt idx="4533">
                  <c:v>-361.3965</c:v>
                </c:pt>
                <c:pt idx="4534">
                  <c:v>-361.39449999999999</c:v>
                </c:pt>
                <c:pt idx="4535">
                  <c:v>-361.39249999999998</c:v>
                </c:pt>
                <c:pt idx="4536">
                  <c:v>-361.39049999999997</c:v>
                </c:pt>
                <c:pt idx="4537">
                  <c:v>-361.38849999999996</c:v>
                </c:pt>
                <c:pt idx="4538">
                  <c:v>-361.38649999999996</c:v>
                </c:pt>
                <c:pt idx="4539">
                  <c:v>-361.3845</c:v>
                </c:pt>
                <c:pt idx="4540">
                  <c:v>-361.38249999999999</c:v>
                </c:pt>
                <c:pt idx="4541">
                  <c:v>-361.38049999999998</c:v>
                </c:pt>
                <c:pt idx="4542">
                  <c:v>-361.37849999999997</c:v>
                </c:pt>
                <c:pt idx="4543">
                  <c:v>-361.37649999999996</c:v>
                </c:pt>
                <c:pt idx="4544">
                  <c:v>-361.37449999999995</c:v>
                </c:pt>
                <c:pt idx="4545">
                  <c:v>-361.3725</c:v>
                </c:pt>
                <c:pt idx="4546">
                  <c:v>-361.37049999999999</c:v>
                </c:pt>
                <c:pt idx="4547">
                  <c:v>-361.36849999999998</c:v>
                </c:pt>
                <c:pt idx="4548">
                  <c:v>-361.36649999999997</c:v>
                </c:pt>
                <c:pt idx="4549">
                  <c:v>-361.36449999999996</c:v>
                </c:pt>
                <c:pt idx="4550">
                  <c:v>-361.36249999999995</c:v>
                </c:pt>
                <c:pt idx="4551">
                  <c:v>-361.3605</c:v>
                </c:pt>
                <c:pt idx="4552">
                  <c:v>-361.35849999999999</c:v>
                </c:pt>
                <c:pt idx="4553">
                  <c:v>-361.35649999999998</c:v>
                </c:pt>
                <c:pt idx="4554">
                  <c:v>-361.35449999999997</c:v>
                </c:pt>
                <c:pt idx="4555">
                  <c:v>-361.35249999999996</c:v>
                </c:pt>
                <c:pt idx="4556">
                  <c:v>-361.35049999999995</c:v>
                </c:pt>
                <c:pt idx="4557">
                  <c:v>-361.3485</c:v>
                </c:pt>
                <c:pt idx="4558">
                  <c:v>-361.34649999999999</c:v>
                </c:pt>
                <c:pt idx="4559">
                  <c:v>-361.34449999999998</c:v>
                </c:pt>
                <c:pt idx="4560">
                  <c:v>-361.34249999999997</c:v>
                </c:pt>
                <c:pt idx="4561">
                  <c:v>-361.34049999999996</c:v>
                </c:pt>
                <c:pt idx="4562">
                  <c:v>-361.33849999999995</c:v>
                </c:pt>
                <c:pt idx="4563">
                  <c:v>-361.3365</c:v>
                </c:pt>
                <c:pt idx="4564">
                  <c:v>-361.33449999999999</c:v>
                </c:pt>
                <c:pt idx="4565">
                  <c:v>-361.33249999999998</c:v>
                </c:pt>
                <c:pt idx="4566">
                  <c:v>-361.33049999999997</c:v>
                </c:pt>
                <c:pt idx="4567">
                  <c:v>-361.32849999999996</c:v>
                </c:pt>
                <c:pt idx="4568">
                  <c:v>-361.32649999999995</c:v>
                </c:pt>
                <c:pt idx="4569">
                  <c:v>-361.3245</c:v>
                </c:pt>
                <c:pt idx="4570">
                  <c:v>-361.32249999999999</c:v>
                </c:pt>
                <c:pt idx="4571">
                  <c:v>-361.32049999999998</c:v>
                </c:pt>
                <c:pt idx="4572">
                  <c:v>-361.31849999999997</c:v>
                </c:pt>
                <c:pt idx="4573">
                  <c:v>-361.31649999999996</c:v>
                </c:pt>
                <c:pt idx="4574">
                  <c:v>-361.31449999999995</c:v>
                </c:pt>
                <c:pt idx="4575">
                  <c:v>-361.3125</c:v>
                </c:pt>
                <c:pt idx="4576">
                  <c:v>-361.31049999999999</c:v>
                </c:pt>
                <c:pt idx="4577">
                  <c:v>-361.30849999999998</c:v>
                </c:pt>
                <c:pt idx="4578">
                  <c:v>-361.30649999999997</c:v>
                </c:pt>
                <c:pt idx="4579">
                  <c:v>-361.30449999999996</c:v>
                </c:pt>
                <c:pt idx="4580">
                  <c:v>-361.30249999999995</c:v>
                </c:pt>
                <c:pt idx="4581">
                  <c:v>-361.3005</c:v>
                </c:pt>
                <c:pt idx="4582">
                  <c:v>-361.29849999999999</c:v>
                </c:pt>
                <c:pt idx="4583">
                  <c:v>-361.29649999999998</c:v>
                </c:pt>
                <c:pt idx="4584">
                  <c:v>-361.29449999999997</c:v>
                </c:pt>
                <c:pt idx="4585">
                  <c:v>-361.29249999999996</c:v>
                </c:pt>
                <c:pt idx="4586">
                  <c:v>-361.29049999999995</c:v>
                </c:pt>
                <c:pt idx="4587">
                  <c:v>-361.2885</c:v>
                </c:pt>
                <c:pt idx="4588">
                  <c:v>-361.28649999999999</c:v>
                </c:pt>
                <c:pt idx="4589">
                  <c:v>-361.28449999999998</c:v>
                </c:pt>
                <c:pt idx="4590">
                  <c:v>-361.28249999999997</c:v>
                </c:pt>
                <c:pt idx="4591">
                  <c:v>-361.28049999999996</c:v>
                </c:pt>
                <c:pt idx="4592">
                  <c:v>-361.27849999999995</c:v>
                </c:pt>
                <c:pt idx="4593">
                  <c:v>-361.2765</c:v>
                </c:pt>
                <c:pt idx="4594">
                  <c:v>-361.27449999999999</c:v>
                </c:pt>
                <c:pt idx="4595">
                  <c:v>-361.27249999999998</c:v>
                </c:pt>
                <c:pt idx="4596">
                  <c:v>-361.27049999999997</c:v>
                </c:pt>
                <c:pt idx="4597">
                  <c:v>-361.26849999999996</c:v>
                </c:pt>
                <c:pt idx="4598">
                  <c:v>-361.26649999999995</c:v>
                </c:pt>
                <c:pt idx="4599">
                  <c:v>-361.2645</c:v>
                </c:pt>
                <c:pt idx="4600">
                  <c:v>-361.26249999999999</c:v>
                </c:pt>
                <c:pt idx="4601">
                  <c:v>-361.26049999999998</c:v>
                </c:pt>
                <c:pt idx="4602">
                  <c:v>-361.25849999999997</c:v>
                </c:pt>
                <c:pt idx="4603">
                  <c:v>-361.25649999999996</c:v>
                </c:pt>
                <c:pt idx="4604">
                  <c:v>-361.25449999999995</c:v>
                </c:pt>
                <c:pt idx="4605">
                  <c:v>-361.2525</c:v>
                </c:pt>
                <c:pt idx="4606">
                  <c:v>-361.25049999999999</c:v>
                </c:pt>
                <c:pt idx="4607">
                  <c:v>-361.24849999999998</c:v>
                </c:pt>
                <c:pt idx="4608">
                  <c:v>-361.24649999999997</c:v>
                </c:pt>
                <c:pt idx="4609">
                  <c:v>-361.24449999999996</c:v>
                </c:pt>
                <c:pt idx="4610">
                  <c:v>-361.24249999999995</c:v>
                </c:pt>
                <c:pt idx="4611">
                  <c:v>-361.2405</c:v>
                </c:pt>
                <c:pt idx="4612">
                  <c:v>-361.23849999999999</c:v>
                </c:pt>
                <c:pt idx="4613">
                  <c:v>-361.23649999999998</c:v>
                </c:pt>
                <c:pt idx="4614">
                  <c:v>-361.23449999999997</c:v>
                </c:pt>
                <c:pt idx="4615">
                  <c:v>-361.23249999999996</c:v>
                </c:pt>
                <c:pt idx="4616">
                  <c:v>-361.23050000000001</c:v>
                </c:pt>
                <c:pt idx="4617">
                  <c:v>-361.2285</c:v>
                </c:pt>
                <c:pt idx="4618">
                  <c:v>-361.22649999999999</c:v>
                </c:pt>
                <c:pt idx="4619">
                  <c:v>-361.22449999999998</c:v>
                </c:pt>
                <c:pt idx="4620">
                  <c:v>-361.22249999999997</c:v>
                </c:pt>
                <c:pt idx="4621">
                  <c:v>-361.22049999999996</c:v>
                </c:pt>
                <c:pt idx="4622">
                  <c:v>-361.21849999999995</c:v>
                </c:pt>
                <c:pt idx="4623">
                  <c:v>-361.2165</c:v>
                </c:pt>
                <c:pt idx="4624">
                  <c:v>-361.21449999999999</c:v>
                </c:pt>
                <c:pt idx="4625">
                  <c:v>-361.21249999999998</c:v>
                </c:pt>
                <c:pt idx="4626">
                  <c:v>-361.21049999999997</c:v>
                </c:pt>
                <c:pt idx="4627">
                  <c:v>-361.20849999999996</c:v>
                </c:pt>
                <c:pt idx="4628">
                  <c:v>-361.20650000000001</c:v>
                </c:pt>
                <c:pt idx="4629">
                  <c:v>-361.2045</c:v>
                </c:pt>
                <c:pt idx="4630">
                  <c:v>-361.20249999999999</c:v>
                </c:pt>
                <c:pt idx="4631">
                  <c:v>-361.20049999999998</c:v>
                </c:pt>
                <c:pt idx="4632">
                  <c:v>-361.19849999999997</c:v>
                </c:pt>
                <c:pt idx="4633">
                  <c:v>-361.19649999999996</c:v>
                </c:pt>
                <c:pt idx="4634">
                  <c:v>-361.19449999999995</c:v>
                </c:pt>
                <c:pt idx="4635">
                  <c:v>-361.1925</c:v>
                </c:pt>
                <c:pt idx="4636">
                  <c:v>-361.19049999999999</c:v>
                </c:pt>
                <c:pt idx="4637">
                  <c:v>-361.18849999999998</c:v>
                </c:pt>
                <c:pt idx="4638">
                  <c:v>-361.18649999999997</c:v>
                </c:pt>
                <c:pt idx="4639">
                  <c:v>-361.18449999999996</c:v>
                </c:pt>
                <c:pt idx="4640">
                  <c:v>-361.1825</c:v>
                </c:pt>
                <c:pt idx="4641">
                  <c:v>-361.18049999999999</c:v>
                </c:pt>
                <c:pt idx="4642">
                  <c:v>-361.17849999999999</c:v>
                </c:pt>
                <c:pt idx="4643">
                  <c:v>-361.17649999999998</c:v>
                </c:pt>
                <c:pt idx="4644">
                  <c:v>-361.17449999999997</c:v>
                </c:pt>
                <c:pt idx="4645">
                  <c:v>-361.17249999999996</c:v>
                </c:pt>
                <c:pt idx="4646">
                  <c:v>-361.1705</c:v>
                </c:pt>
                <c:pt idx="4647">
                  <c:v>-361.16849999999999</c:v>
                </c:pt>
                <c:pt idx="4648">
                  <c:v>-361.16649999999998</c:v>
                </c:pt>
                <c:pt idx="4649">
                  <c:v>-361.16449999999998</c:v>
                </c:pt>
                <c:pt idx="4650">
                  <c:v>-361.16249999999997</c:v>
                </c:pt>
                <c:pt idx="4651">
                  <c:v>-361.16049999999996</c:v>
                </c:pt>
                <c:pt idx="4652">
                  <c:v>-361.1585</c:v>
                </c:pt>
                <c:pt idx="4653">
                  <c:v>-361.15649999999999</c:v>
                </c:pt>
                <c:pt idx="4654">
                  <c:v>-361.15449999999998</c:v>
                </c:pt>
                <c:pt idx="4655">
                  <c:v>-361.15249999999997</c:v>
                </c:pt>
                <c:pt idx="4656">
                  <c:v>-361.15049999999997</c:v>
                </c:pt>
                <c:pt idx="4657">
                  <c:v>-361.14849999999996</c:v>
                </c:pt>
                <c:pt idx="4658">
                  <c:v>-361.1465</c:v>
                </c:pt>
                <c:pt idx="4659">
                  <c:v>-361.14449999999999</c:v>
                </c:pt>
                <c:pt idx="4660">
                  <c:v>-361.14249999999998</c:v>
                </c:pt>
                <c:pt idx="4661">
                  <c:v>-361.14049999999997</c:v>
                </c:pt>
                <c:pt idx="4662">
                  <c:v>-361.13849999999996</c:v>
                </c:pt>
                <c:pt idx="4663">
                  <c:v>-361.13649999999996</c:v>
                </c:pt>
                <c:pt idx="4664">
                  <c:v>-361.1345</c:v>
                </c:pt>
                <c:pt idx="4665">
                  <c:v>-361.13249999999999</c:v>
                </c:pt>
                <c:pt idx="4666">
                  <c:v>-361.13049999999998</c:v>
                </c:pt>
                <c:pt idx="4667">
                  <c:v>-361.12849999999997</c:v>
                </c:pt>
                <c:pt idx="4668">
                  <c:v>-361.12649999999996</c:v>
                </c:pt>
                <c:pt idx="4669">
                  <c:v>-361.12449999999995</c:v>
                </c:pt>
                <c:pt idx="4670">
                  <c:v>-361.1225</c:v>
                </c:pt>
                <c:pt idx="4671">
                  <c:v>-361.12049999999999</c:v>
                </c:pt>
                <c:pt idx="4672">
                  <c:v>-361.11849999999998</c:v>
                </c:pt>
                <c:pt idx="4673">
                  <c:v>-361.11649999999997</c:v>
                </c:pt>
                <c:pt idx="4674">
                  <c:v>-361.11449999999996</c:v>
                </c:pt>
                <c:pt idx="4675">
                  <c:v>-361.11249999999995</c:v>
                </c:pt>
                <c:pt idx="4676">
                  <c:v>-361.1105</c:v>
                </c:pt>
                <c:pt idx="4677">
                  <c:v>-361.10849999999999</c:v>
                </c:pt>
                <c:pt idx="4678">
                  <c:v>-361.10649999999998</c:v>
                </c:pt>
                <c:pt idx="4679">
                  <c:v>-361.10449999999997</c:v>
                </c:pt>
                <c:pt idx="4680">
                  <c:v>-361.10249999999996</c:v>
                </c:pt>
                <c:pt idx="4681">
                  <c:v>-361.10049999999995</c:v>
                </c:pt>
                <c:pt idx="4682">
                  <c:v>-361.0985</c:v>
                </c:pt>
                <c:pt idx="4683">
                  <c:v>-361.09649999999999</c:v>
                </c:pt>
                <c:pt idx="4684">
                  <c:v>-361.09449999999998</c:v>
                </c:pt>
                <c:pt idx="4685">
                  <c:v>-361.09249999999997</c:v>
                </c:pt>
                <c:pt idx="4686">
                  <c:v>-361.09049999999996</c:v>
                </c:pt>
                <c:pt idx="4687">
                  <c:v>-361.08849999999995</c:v>
                </c:pt>
                <c:pt idx="4688">
                  <c:v>-361.0865</c:v>
                </c:pt>
                <c:pt idx="4689">
                  <c:v>-361.08449999999999</c:v>
                </c:pt>
                <c:pt idx="4690">
                  <c:v>-361.08249999999998</c:v>
                </c:pt>
                <c:pt idx="4691">
                  <c:v>-361.08049999999997</c:v>
                </c:pt>
                <c:pt idx="4692">
                  <c:v>-361.07849999999996</c:v>
                </c:pt>
                <c:pt idx="4693">
                  <c:v>-361.07649999999995</c:v>
                </c:pt>
                <c:pt idx="4694">
                  <c:v>-361.0745</c:v>
                </c:pt>
                <c:pt idx="4695">
                  <c:v>-361.07249999999999</c:v>
                </c:pt>
                <c:pt idx="4696">
                  <c:v>-361.07049999999998</c:v>
                </c:pt>
                <c:pt idx="4697">
                  <c:v>-361.06849999999997</c:v>
                </c:pt>
                <c:pt idx="4698">
                  <c:v>-361.06649999999996</c:v>
                </c:pt>
                <c:pt idx="4699">
                  <c:v>-361.06449999999995</c:v>
                </c:pt>
                <c:pt idx="4700">
                  <c:v>-361.0625</c:v>
                </c:pt>
                <c:pt idx="4701">
                  <c:v>-361.06049999999999</c:v>
                </c:pt>
                <c:pt idx="4702">
                  <c:v>-361.05849999999998</c:v>
                </c:pt>
                <c:pt idx="4703">
                  <c:v>-361.05649999999997</c:v>
                </c:pt>
                <c:pt idx="4704">
                  <c:v>-361.05449999999996</c:v>
                </c:pt>
                <c:pt idx="4705">
                  <c:v>-361.05249999999995</c:v>
                </c:pt>
                <c:pt idx="4706">
                  <c:v>-361.0505</c:v>
                </c:pt>
                <c:pt idx="4707">
                  <c:v>-361.04849999999999</c:v>
                </c:pt>
                <c:pt idx="4708">
                  <c:v>-361.04649999999998</c:v>
                </c:pt>
                <c:pt idx="4709">
                  <c:v>-361.04449999999997</c:v>
                </c:pt>
                <c:pt idx="4710">
                  <c:v>-361.04249999999996</c:v>
                </c:pt>
                <c:pt idx="4711">
                  <c:v>-361.04049999999995</c:v>
                </c:pt>
                <c:pt idx="4712">
                  <c:v>-361.0385</c:v>
                </c:pt>
                <c:pt idx="4713">
                  <c:v>-361.03649999999999</c:v>
                </c:pt>
                <c:pt idx="4714">
                  <c:v>-361.03449999999998</c:v>
                </c:pt>
                <c:pt idx="4715">
                  <c:v>-361.03249999999997</c:v>
                </c:pt>
                <c:pt idx="4716">
                  <c:v>-361.03049999999996</c:v>
                </c:pt>
                <c:pt idx="4717">
                  <c:v>-361.02849999999995</c:v>
                </c:pt>
                <c:pt idx="4718">
                  <c:v>-361.0265</c:v>
                </c:pt>
                <c:pt idx="4719">
                  <c:v>-361.02449999999999</c:v>
                </c:pt>
                <c:pt idx="4720">
                  <c:v>-361.02249999999998</c:v>
                </c:pt>
                <c:pt idx="4721">
                  <c:v>-361.02049999999997</c:v>
                </c:pt>
                <c:pt idx="4722">
                  <c:v>-361.01849999999996</c:v>
                </c:pt>
                <c:pt idx="4723">
                  <c:v>-361.01649999999995</c:v>
                </c:pt>
                <c:pt idx="4724">
                  <c:v>-361.0145</c:v>
                </c:pt>
                <c:pt idx="4725">
                  <c:v>-361.01249999999999</c:v>
                </c:pt>
                <c:pt idx="4726">
                  <c:v>-361.01049999999998</c:v>
                </c:pt>
                <c:pt idx="4727">
                  <c:v>-361.00849999999997</c:v>
                </c:pt>
                <c:pt idx="4728">
                  <c:v>-361.00649999999996</c:v>
                </c:pt>
                <c:pt idx="4729">
                  <c:v>-361.00449999999995</c:v>
                </c:pt>
                <c:pt idx="4730">
                  <c:v>-361.0025</c:v>
                </c:pt>
                <c:pt idx="4731">
                  <c:v>-361.00049999999999</c:v>
                </c:pt>
                <c:pt idx="4732">
                  <c:v>-360.99849999999998</c:v>
                </c:pt>
                <c:pt idx="4733">
                  <c:v>-360.99649999999997</c:v>
                </c:pt>
                <c:pt idx="4734">
                  <c:v>-360.99449999999996</c:v>
                </c:pt>
                <c:pt idx="4735">
                  <c:v>-360.99249999999995</c:v>
                </c:pt>
                <c:pt idx="4736">
                  <c:v>-360.9905</c:v>
                </c:pt>
                <c:pt idx="4737">
                  <c:v>-360.98849999999999</c:v>
                </c:pt>
                <c:pt idx="4738">
                  <c:v>-360.98649999999998</c:v>
                </c:pt>
                <c:pt idx="4739">
                  <c:v>-360.98449999999997</c:v>
                </c:pt>
                <c:pt idx="4740">
                  <c:v>-360.98249999999996</c:v>
                </c:pt>
                <c:pt idx="4741">
                  <c:v>-360.98050000000001</c:v>
                </c:pt>
                <c:pt idx="4742">
                  <c:v>-360.9785</c:v>
                </c:pt>
                <c:pt idx="4743">
                  <c:v>-360.97649999999999</c:v>
                </c:pt>
                <c:pt idx="4744">
                  <c:v>-360.97449999999998</c:v>
                </c:pt>
                <c:pt idx="4745">
                  <c:v>-360.97249999999997</c:v>
                </c:pt>
                <c:pt idx="4746">
                  <c:v>-360.97049999999996</c:v>
                </c:pt>
                <c:pt idx="4747">
                  <c:v>-360.96849999999995</c:v>
                </c:pt>
                <c:pt idx="4748">
                  <c:v>-360.9665</c:v>
                </c:pt>
                <c:pt idx="4749">
                  <c:v>-360.96449999999999</c:v>
                </c:pt>
                <c:pt idx="4750">
                  <c:v>-360.96249999999998</c:v>
                </c:pt>
                <c:pt idx="4751">
                  <c:v>-360.96049999999997</c:v>
                </c:pt>
                <c:pt idx="4752">
                  <c:v>-360.95849999999996</c:v>
                </c:pt>
                <c:pt idx="4753">
                  <c:v>-360.95650000000001</c:v>
                </c:pt>
                <c:pt idx="4754">
                  <c:v>-360.9545</c:v>
                </c:pt>
                <c:pt idx="4755">
                  <c:v>-360.95249999999999</c:v>
                </c:pt>
                <c:pt idx="4756">
                  <c:v>-360.95049999999998</c:v>
                </c:pt>
                <c:pt idx="4757">
                  <c:v>-360.94849999999997</c:v>
                </c:pt>
                <c:pt idx="4758">
                  <c:v>-360.94649999999996</c:v>
                </c:pt>
                <c:pt idx="4759">
                  <c:v>-360.94449999999995</c:v>
                </c:pt>
                <c:pt idx="4760">
                  <c:v>-360.9425</c:v>
                </c:pt>
                <c:pt idx="4761">
                  <c:v>-360.94049999999999</c:v>
                </c:pt>
                <c:pt idx="4762">
                  <c:v>-360.93849999999998</c:v>
                </c:pt>
                <c:pt idx="4763">
                  <c:v>-360.93649999999997</c:v>
                </c:pt>
                <c:pt idx="4764">
                  <c:v>-360.93449999999996</c:v>
                </c:pt>
                <c:pt idx="4765">
                  <c:v>-360.9325</c:v>
                </c:pt>
                <c:pt idx="4766">
                  <c:v>-360.93049999999999</c:v>
                </c:pt>
                <c:pt idx="4767">
                  <c:v>-360.92849999999999</c:v>
                </c:pt>
                <c:pt idx="4768">
                  <c:v>-360.92649999999998</c:v>
                </c:pt>
                <c:pt idx="4769">
                  <c:v>-360.92449999999997</c:v>
                </c:pt>
                <c:pt idx="4770">
                  <c:v>-360.92249999999996</c:v>
                </c:pt>
                <c:pt idx="4771">
                  <c:v>-360.9205</c:v>
                </c:pt>
                <c:pt idx="4772">
                  <c:v>-360.91849999999999</c:v>
                </c:pt>
                <c:pt idx="4773">
                  <c:v>-360.91649999999998</c:v>
                </c:pt>
                <c:pt idx="4774">
                  <c:v>-360.91449999999998</c:v>
                </c:pt>
                <c:pt idx="4775">
                  <c:v>-360.91249999999997</c:v>
                </c:pt>
                <c:pt idx="4776">
                  <c:v>-360.91049999999996</c:v>
                </c:pt>
                <c:pt idx="4777">
                  <c:v>-360.9085</c:v>
                </c:pt>
                <c:pt idx="4778">
                  <c:v>-360.90649999999999</c:v>
                </c:pt>
                <c:pt idx="4779">
                  <c:v>-360.90449999999998</c:v>
                </c:pt>
                <c:pt idx="4780">
                  <c:v>-360.90249999999997</c:v>
                </c:pt>
                <c:pt idx="4781">
                  <c:v>-360.90049999999997</c:v>
                </c:pt>
                <c:pt idx="4782">
                  <c:v>-360.89849999999996</c:v>
                </c:pt>
                <c:pt idx="4783">
                  <c:v>-360.8965</c:v>
                </c:pt>
                <c:pt idx="4784">
                  <c:v>-360.89449999999999</c:v>
                </c:pt>
                <c:pt idx="4785">
                  <c:v>-360.89249999999998</c:v>
                </c:pt>
                <c:pt idx="4786">
                  <c:v>-360.89049999999997</c:v>
                </c:pt>
                <c:pt idx="4787">
                  <c:v>-360.88849999999996</c:v>
                </c:pt>
                <c:pt idx="4788">
                  <c:v>-360.88649999999996</c:v>
                </c:pt>
                <c:pt idx="4789">
                  <c:v>-360.8845</c:v>
                </c:pt>
                <c:pt idx="4790">
                  <c:v>-360.88249999999999</c:v>
                </c:pt>
                <c:pt idx="4791">
                  <c:v>-360.88049999999998</c:v>
                </c:pt>
                <c:pt idx="4792">
                  <c:v>-360.87849999999997</c:v>
                </c:pt>
                <c:pt idx="4793">
                  <c:v>-360.87649999999996</c:v>
                </c:pt>
                <c:pt idx="4794">
                  <c:v>-360.87449999999995</c:v>
                </c:pt>
                <c:pt idx="4795">
                  <c:v>-360.8725</c:v>
                </c:pt>
                <c:pt idx="4796">
                  <c:v>-360.87049999999999</c:v>
                </c:pt>
                <c:pt idx="4797">
                  <c:v>-360.86849999999998</c:v>
                </c:pt>
                <c:pt idx="4798">
                  <c:v>-360.86649999999997</c:v>
                </c:pt>
                <c:pt idx="4799">
                  <c:v>-360.86449999999996</c:v>
                </c:pt>
                <c:pt idx="4800">
                  <c:v>-360.86249999999995</c:v>
                </c:pt>
                <c:pt idx="4801">
                  <c:v>-360.8605</c:v>
                </c:pt>
                <c:pt idx="4802">
                  <c:v>-360.85849999999999</c:v>
                </c:pt>
                <c:pt idx="4803">
                  <c:v>-360.85649999999998</c:v>
                </c:pt>
                <c:pt idx="4804">
                  <c:v>-360.85449999999997</c:v>
                </c:pt>
                <c:pt idx="4805">
                  <c:v>-360.85249999999996</c:v>
                </c:pt>
                <c:pt idx="4806">
                  <c:v>-360.85049999999995</c:v>
                </c:pt>
                <c:pt idx="4807">
                  <c:v>-360.8485</c:v>
                </c:pt>
                <c:pt idx="4808">
                  <c:v>-360.84649999999999</c:v>
                </c:pt>
                <c:pt idx="4809">
                  <c:v>-360.84449999999998</c:v>
                </c:pt>
                <c:pt idx="4810">
                  <c:v>-360.84249999999997</c:v>
                </c:pt>
                <c:pt idx="4811">
                  <c:v>-360.84049999999996</c:v>
                </c:pt>
                <c:pt idx="4812">
                  <c:v>-360.83849999999995</c:v>
                </c:pt>
                <c:pt idx="4813">
                  <c:v>-360.8365</c:v>
                </c:pt>
                <c:pt idx="4814">
                  <c:v>-360.83449999999999</c:v>
                </c:pt>
                <c:pt idx="4815">
                  <c:v>-360.83249999999998</c:v>
                </c:pt>
                <c:pt idx="4816">
                  <c:v>-360.83049999999997</c:v>
                </c:pt>
                <c:pt idx="4817">
                  <c:v>-360.82849999999996</c:v>
                </c:pt>
                <c:pt idx="4818">
                  <c:v>-360.82649999999995</c:v>
                </c:pt>
                <c:pt idx="4819">
                  <c:v>-360.8245</c:v>
                </c:pt>
                <c:pt idx="4820">
                  <c:v>-360.82249999999999</c:v>
                </c:pt>
                <c:pt idx="4821">
                  <c:v>-360.82049999999998</c:v>
                </c:pt>
                <c:pt idx="4822">
                  <c:v>-360.81849999999997</c:v>
                </c:pt>
                <c:pt idx="4823">
                  <c:v>-360.81649999999996</c:v>
                </c:pt>
                <c:pt idx="4824">
                  <c:v>-360.81449999999995</c:v>
                </c:pt>
                <c:pt idx="4825">
                  <c:v>-360.8125</c:v>
                </c:pt>
                <c:pt idx="4826">
                  <c:v>-360.81049999999999</c:v>
                </c:pt>
                <c:pt idx="4827">
                  <c:v>-360.80849999999998</c:v>
                </c:pt>
                <c:pt idx="4828">
                  <c:v>-360.80649999999997</c:v>
                </c:pt>
                <c:pt idx="4829">
                  <c:v>-360.80449999999996</c:v>
                </c:pt>
                <c:pt idx="4830">
                  <c:v>-360.80249999999995</c:v>
                </c:pt>
                <c:pt idx="4831">
                  <c:v>-360.8005</c:v>
                </c:pt>
                <c:pt idx="4832">
                  <c:v>-360.79849999999999</c:v>
                </c:pt>
                <c:pt idx="4833">
                  <c:v>-360.79649999999998</c:v>
                </c:pt>
                <c:pt idx="4834">
                  <c:v>-360.79449999999997</c:v>
                </c:pt>
                <c:pt idx="4835">
                  <c:v>-360.79249999999996</c:v>
                </c:pt>
                <c:pt idx="4836">
                  <c:v>-360.79049999999995</c:v>
                </c:pt>
                <c:pt idx="4837">
                  <c:v>-360.7885</c:v>
                </c:pt>
                <c:pt idx="4838">
                  <c:v>-360.78649999999999</c:v>
                </c:pt>
                <c:pt idx="4839">
                  <c:v>-360.78449999999998</c:v>
                </c:pt>
                <c:pt idx="4840">
                  <c:v>-360.78249999999997</c:v>
                </c:pt>
                <c:pt idx="4841">
                  <c:v>-360.78049999999996</c:v>
                </c:pt>
                <c:pt idx="4842">
                  <c:v>-360.77849999999995</c:v>
                </c:pt>
                <c:pt idx="4843">
                  <c:v>-360.7765</c:v>
                </c:pt>
                <c:pt idx="4844">
                  <c:v>-360.77449999999999</c:v>
                </c:pt>
                <c:pt idx="4845">
                  <c:v>-360.77249999999998</c:v>
                </c:pt>
                <c:pt idx="4846">
                  <c:v>-360.77049999999997</c:v>
                </c:pt>
                <c:pt idx="4847">
                  <c:v>-360.76849999999996</c:v>
                </c:pt>
                <c:pt idx="4848">
                  <c:v>-360.76649999999995</c:v>
                </c:pt>
                <c:pt idx="4849">
                  <c:v>-360.7645</c:v>
                </c:pt>
                <c:pt idx="4850">
                  <c:v>-360.76249999999999</c:v>
                </c:pt>
                <c:pt idx="4851">
                  <c:v>-360.76049999999998</c:v>
                </c:pt>
                <c:pt idx="4852">
                  <c:v>-360.75849999999997</c:v>
                </c:pt>
                <c:pt idx="4853">
                  <c:v>-360.75649999999996</c:v>
                </c:pt>
                <c:pt idx="4854">
                  <c:v>-360.75449999999995</c:v>
                </c:pt>
                <c:pt idx="4855">
                  <c:v>-360.7525</c:v>
                </c:pt>
                <c:pt idx="4856">
                  <c:v>-360.75049999999999</c:v>
                </c:pt>
                <c:pt idx="4857">
                  <c:v>-360.74849999999998</c:v>
                </c:pt>
                <c:pt idx="4858">
                  <c:v>-360.74649999999997</c:v>
                </c:pt>
                <c:pt idx="4859">
                  <c:v>-360.74449999999996</c:v>
                </c:pt>
                <c:pt idx="4860">
                  <c:v>-360.74249999999995</c:v>
                </c:pt>
                <c:pt idx="4861">
                  <c:v>-360.7405</c:v>
                </c:pt>
                <c:pt idx="4862">
                  <c:v>-360.73849999999999</c:v>
                </c:pt>
                <c:pt idx="4863">
                  <c:v>-360.73649999999998</c:v>
                </c:pt>
                <c:pt idx="4864">
                  <c:v>-360.73449999999997</c:v>
                </c:pt>
                <c:pt idx="4865">
                  <c:v>-360.73249999999996</c:v>
                </c:pt>
                <c:pt idx="4866">
                  <c:v>-360.73050000000001</c:v>
                </c:pt>
                <c:pt idx="4867">
                  <c:v>-360.7285</c:v>
                </c:pt>
                <c:pt idx="4868">
                  <c:v>-360.72649999999999</c:v>
                </c:pt>
                <c:pt idx="4869">
                  <c:v>-360.72449999999998</c:v>
                </c:pt>
                <c:pt idx="4870">
                  <c:v>-360.72249999999997</c:v>
                </c:pt>
                <c:pt idx="4871">
                  <c:v>-360.72049999999996</c:v>
                </c:pt>
                <c:pt idx="4872">
                  <c:v>-360.71849999999995</c:v>
                </c:pt>
                <c:pt idx="4873">
                  <c:v>-360.7165</c:v>
                </c:pt>
                <c:pt idx="4874">
                  <c:v>-360.71449999999999</c:v>
                </c:pt>
                <c:pt idx="4875">
                  <c:v>-360.71249999999998</c:v>
                </c:pt>
                <c:pt idx="4876">
                  <c:v>-360.71049999999997</c:v>
                </c:pt>
                <c:pt idx="4877">
                  <c:v>-360.70849999999996</c:v>
                </c:pt>
                <c:pt idx="4878">
                  <c:v>-360.70650000000001</c:v>
                </c:pt>
                <c:pt idx="4879">
                  <c:v>-360.7045</c:v>
                </c:pt>
                <c:pt idx="4880">
                  <c:v>-360.70249999999999</c:v>
                </c:pt>
                <c:pt idx="4881">
                  <c:v>-360.70049999999998</c:v>
                </c:pt>
                <c:pt idx="4882">
                  <c:v>-360.69849999999997</c:v>
                </c:pt>
                <c:pt idx="4883">
                  <c:v>-360.69649999999996</c:v>
                </c:pt>
                <c:pt idx="4884">
                  <c:v>-360.69449999999995</c:v>
                </c:pt>
                <c:pt idx="4885">
                  <c:v>-360.6925</c:v>
                </c:pt>
                <c:pt idx="4886">
                  <c:v>-360.69049999999999</c:v>
                </c:pt>
                <c:pt idx="4887">
                  <c:v>-360.68849999999998</c:v>
                </c:pt>
                <c:pt idx="4888">
                  <c:v>-360.68649999999997</c:v>
                </c:pt>
                <c:pt idx="4889">
                  <c:v>-360.68449999999996</c:v>
                </c:pt>
                <c:pt idx="4890">
                  <c:v>-360.6825</c:v>
                </c:pt>
                <c:pt idx="4891">
                  <c:v>-360.68049999999999</c:v>
                </c:pt>
                <c:pt idx="4892">
                  <c:v>-360.67849999999999</c:v>
                </c:pt>
                <c:pt idx="4893">
                  <c:v>-360.67649999999998</c:v>
                </c:pt>
                <c:pt idx="4894">
                  <c:v>-360.67449999999997</c:v>
                </c:pt>
                <c:pt idx="4895">
                  <c:v>-360.67249999999996</c:v>
                </c:pt>
                <c:pt idx="4896">
                  <c:v>-360.6705</c:v>
                </c:pt>
                <c:pt idx="4897">
                  <c:v>-360.66849999999999</c:v>
                </c:pt>
                <c:pt idx="4898">
                  <c:v>-360.66649999999998</c:v>
                </c:pt>
                <c:pt idx="4899">
                  <c:v>-360.66449999999998</c:v>
                </c:pt>
                <c:pt idx="4900">
                  <c:v>-360.66249999999997</c:v>
                </c:pt>
                <c:pt idx="4901">
                  <c:v>-360.66049999999996</c:v>
                </c:pt>
                <c:pt idx="4902">
                  <c:v>-360.6585</c:v>
                </c:pt>
                <c:pt idx="4903">
                  <c:v>-360.65649999999999</c:v>
                </c:pt>
                <c:pt idx="4904">
                  <c:v>-360.65449999999998</c:v>
                </c:pt>
                <c:pt idx="4905">
                  <c:v>-360.65249999999997</c:v>
                </c:pt>
                <c:pt idx="4906">
                  <c:v>-360.65049999999997</c:v>
                </c:pt>
                <c:pt idx="4907">
                  <c:v>-360.64849999999996</c:v>
                </c:pt>
                <c:pt idx="4908">
                  <c:v>-360.6465</c:v>
                </c:pt>
                <c:pt idx="4909">
                  <c:v>-360.64449999999999</c:v>
                </c:pt>
                <c:pt idx="4910">
                  <c:v>-360.64249999999998</c:v>
                </c:pt>
                <c:pt idx="4911">
                  <c:v>-360.64049999999997</c:v>
                </c:pt>
                <c:pt idx="4912">
                  <c:v>-360.63849999999996</c:v>
                </c:pt>
                <c:pt idx="4913">
                  <c:v>-360.63649999999996</c:v>
                </c:pt>
                <c:pt idx="4914">
                  <c:v>-360.6345</c:v>
                </c:pt>
                <c:pt idx="4915">
                  <c:v>-360.63249999999999</c:v>
                </c:pt>
                <c:pt idx="4916">
                  <c:v>-360.63049999999998</c:v>
                </c:pt>
                <c:pt idx="4917">
                  <c:v>-360.62849999999997</c:v>
                </c:pt>
                <c:pt idx="4918">
                  <c:v>-360.62649999999996</c:v>
                </c:pt>
                <c:pt idx="4919">
                  <c:v>-360.62449999999995</c:v>
                </c:pt>
                <c:pt idx="4920">
                  <c:v>-360.6225</c:v>
                </c:pt>
                <c:pt idx="4921">
                  <c:v>-360.62049999999999</c:v>
                </c:pt>
                <c:pt idx="4922">
                  <c:v>-360.61849999999998</c:v>
                </c:pt>
                <c:pt idx="4923">
                  <c:v>-360.61649999999997</c:v>
                </c:pt>
                <c:pt idx="4924">
                  <c:v>-360.61449999999996</c:v>
                </c:pt>
                <c:pt idx="4925">
                  <c:v>-360.61249999999995</c:v>
                </c:pt>
                <c:pt idx="4926">
                  <c:v>-360.6105</c:v>
                </c:pt>
                <c:pt idx="4927">
                  <c:v>-360.60849999999999</c:v>
                </c:pt>
                <c:pt idx="4928">
                  <c:v>-360.60649999999998</c:v>
                </c:pt>
                <c:pt idx="4929">
                  <c:v>-360.60449999999997</c:v>
                </c:pt>
                <c:pt idx="4930">
                  <c:v>-360.60249999999996</c:v>
                </c:pt>
                <c:pt idx="4931">
                  <c:v>-360.60049999999995</c:v>
                </c:pt>
                <c:pt idx="4932">
                  <c:v>-360.5985</c:v>
                </c:pt>
                <c:pt idx="4933">
                  <c:v>-360.59649999999999</c:v>
                </c:pt>
                <c:pt idx="4934">
                  <c:v>-360.59449999999998</c:v>
                </c:pt>
                <c:pt idx="4935">
                  <c:v>-360.59249999999997</c:v>
                </c:pt>
                <c:pt idx="4936">
                  <c:v>-360.59049999999996</c:v>
                </c:pt>
                <c:pt idx="4937">
                  <c:v>-360.58849999999995</c:v>
                </c:pt>
                <c:pt idx="4938">
                  <c:v>-360.5865</c:v>
                </c:pt>
                <c:pt idx="4939">
                  <c:v>-360.58449999999999</c:v>
                </c:pt>
                <c:pt idx="4940">
                  <c:v>-360.58249999999998</c:v>
                </c:pt>
                <c:pt idx="4941">
                  <c:v>-360.58049999999997</c:v>
                </c:pt>
                <c:pt idx="4942">
                  <c:v>-360.57849999999996</c:v>
                </c:pt>
                <c:pt idx="4943">
                  <c:v>-360.57649999999995</c:v>
                </c:pt>
                <c:pt idx="4944">
                  <c:v>-360.5745</c:v>
                </c:pt>
                <c:pt idx="4945">
                  <c:v>-360.57249999999999</c:v>
                </c:pt>
                <c:pt idx="4946">
                  <c:v>-360.57049999999998</c:v>
                </c:pt>
                <c:pt idx="4947">
                  <c:v>-360.56849999999997</c:v>
                </c:pt>
                <c:pt idx="4948">
                  <c:v>-360.56649999999996</c:v>
                </c:pt>
                <c:pt idx="4949">
                  <c:v>-360.56449999999995</c:v>
                </c:pt>
                <c:pt idx="4950">
                  <c:v>-360.5625</c:v>
                </c:pt>
                <c:pt idx="4951">
                  <c:v>-360.56049999999999</c:v>
                </c:pt>
                <c:pt idx="4952">
                  <c:v>-360.55849999999998</c:v>
                </c:pt>
                <c:pt idx="4953">
                  <c:v>-360.55649999999997</c:v>
                </c:pt>
                <c:pt idx="4954">
                  <c:v>-360.55449999999996</c:v>
                </c:pt>
                <c:pt idx="4955">
                  <c:v>-360.55249999999995</c:v>
                </c:pt>
                <c:pt idx="4956">
                  <c:v>-360.5505</c:v>
                </c:pt>
                <c:pt idx="4957">
                  <c:v>-360.54849999999999</c:v>
                </c:pt>
                <c:pt idx="4958">
                  <c:v>-360.54649999999998</c:v>
                </c:pt>
                <c:pt idx="4959">
                  <c:v>-360.54449999999997</c:v>
                </c:pt>
                <c:pt idx="4960">
                  <c:v>-360.54249999999996</c:v>
                </c:pt>
                <c:pt idx="4961">
                  <c:v>-360.54049999999995</c:v>
                </c:pt>
                <c:pt idx="4962">
                  <c:v>-360.5385</c:v>
                </c:pt>
                <c:pt idx="4963">
                  <c:v>-360.53649999999999</c:v>
                </c:pt>
                <c:pt idx="4964">
                  <c:v>-360.53449999999998</c:v>
                </c:pt>
                <c:pt idx="4965">
                  <c:v>-360.53249999999997</c:v>
                </c:pt>
                <c:pt idx="4966">
                  <c:v>-360.53049999999996</c:v>
                </c:pt>
                <c:pt idx="4967">
                  <c:v>-360.52849999999995</c:v>
                </c:pt>
                <c:pt idx="4968">
                  <c:v>-360.5265</c:v>
                </c:pt>
                <c:pt idx="4969">
                  <c:v>-360.52449999999999</c:v>
                </c:pt>
                <c:pt idx="4970">
                  <c:v>-360.52249999999998</c:v>
                </c:pt>
                <c:pt idx="4971">
                  <c:v>-360.52049999999997</c:v>
                </c:pt>
                <c:pt idx="4972">
                  <c:v>-360.51849999999996</c:v>
                </c:pt>
                <c:pt idx="4973">
                  <c:v>-360.51649999999995</c:v>
                </c:pt>
                <c:pt idx="4974">
                  <c:v>-360.5145</c:v>
                </c:pt>
                <c:pt idx="4975">
                  <c:v>-360.51249999999999</c:v>
                </c:pt>
                <c:pt idx="4976">
                  <c:v>-360.51049999999998</c:v>
                </c:pt>
                <c:pt idx="4977">
                  <c:v>-360.50849999999997</c:v>
                </c:pt>
                <c:pt idx="4978">
                  <c:v>-360.50649999999996</c:v>
                </c:pt>
                <c:pt idx="4979">
                  <c:v>-360.50449999999995</c:v>
                </c:pt>
                <c:pt idx="4980">
                  <c:v>-360.5025</c:v>
                </c:pt>
                <c:pt idx="4981">
                  <c:v>-360.50049999999999</c:v>
                </c:pt>
                <c:pt idx="4982">
                  <c:v>-360.49849999999998</c:v>
                </c:pt>
                <c:pt idx="4983">
                  <c:v>-360.49649999999997</c:v>
                </c:pt>
                <c:pt idx="4984">
                  <c:v>-360.49449999999996</c:v>
                </c:pt>
                <c:pt idx="4985">
                  <c:v>-360.49249999999995</c:v>
                </c:pt>
                <c:pt idx="4986">
                  <c:v>-360.4905</c:v>
                </c:pt>
                <c:pt idx="4987">
                  <c:v>-360.48849999999999</c:v>
                </c:pt>
                <c:pt idx="4988">
                  <c:v>-360.48649999999998</c:v>
                </c:pt>
                <c:pt idx="4989">
                  <c:v>-360.48449999999997</c:v>
                </c:pt>
                <c:pt idx="4990">
                  <c:v>-360.48249999999996</c:v>
                </c:pt>
                <c:pt idx="4991">
                  <c:v>-360.48050000000001</c:v>
                </c:pt>
                <c:pt idx="4992">
                  <c:v>-360.4785</c:v>
                </c:pt>
                <c:pt idx="4993">
                  <c:v>-360.47649999999999</c:v>
                </c:pt>
                <c:pt idx="4994">
                  <c:v>-360.47449999999998</c:v>
                </c:pt>
                <c:pt idx="4995">
                  <c:v>-360.47249999999997</c:v>
                </c:pt>
                <c:pt idx="4996">
                  <c:v>-360.47049999999996</c:v>
                </c:pt>
                <c:pt idx="4997">
                  <c:v>-360.46849999999995</c:v>
                </c:pt>
                <c:pt idx="4998">
                  <c:v>-360.4665</c:v>
                </c:pt>
                <c:pt idx="4999">
                  <c:v>-360.46449999999999</c:v>
                </c:pt>
                <c:pt idx="5000">
                  <c:v>-360.46249999999998</c:v>
                </c:pt>
                <c:pt idx="5001">
                  <c:v>-360.46049999999997</c:v>
                </c:pt>
                <c:pt idx="5002">
                  <c:v>-360.45849999999996</c:v>
                </c:pt>
                <c:pt idx="5003">
                  <c:v>-360.45650000000001</c:v>
                </c:pt>
                <c:pt idx="5004">
                  <c:v>-360.4545</c:v>
                </c:pt>
                <c:pt idx="5005">
                  <c:v>-360.45249999999999</c:v>
                </c:pt>
                <c:pt idx="5006">
                  <c:v>-360.45049999999998</c:v>
                </c:pt>
                <c:pt idx="5007">
                  <c:v>-360.44849999999997</c:v>
                </c:pt>
                <c:pt idx="5008">
                  <c:v>-360.44649999999996</c:v>
                </c:pt>
                <c:pt idx="5009">
                  <c:v>-360.44449999999995</c:v>
                </c:pt>
                <c:pt idx="5010">
                  <c:v>-360.4425</c:v>
                </c:pt>
                <c:pt idx="5011">
                  <c:v>-360.44049999999999</c:v>
                </c:pt>
                <c:pt idx="5012">
                  <c:v>-360.43849999999998</c:v>
                </c:pt>
                <c:pt idx="5013">
                  <c:v>-360.43649999999997</c:v>
                </c:pt>
                <c:pt idx="5014">
                  <c:v>-360.43449999999996</c:v>
                </c:pt>
                <c:pt idx="5015">
                  <c:v>-360.4325</c:v>
                </c:pt>
                <c:pt idx="5016">
                  <c:v>-360.43049999999999</c:v>
                </c:pt>
                <c:pt idx="5017">
                  <c:v>-360.42849999999999</c:v>
                </c:pt>
                <c:pt idx="5018">
                  <c:v>-360.42649999999998</c:v>
                </c:pt>
                <c:pt idx="5019">
                  <c:v>-360.42449999999997</c:v>
                </c:pt>
                <c:pt idx="5020">
                  <c:v>-360.42249999999996</c:v>
                </c:pt>
                <c:pt idx="5021">
                  <c:v>-360.4205</c:v>
                </c:pt>
                <c:pt idx="5022">
                  <c:v>-360.41849999999999</c:v>
                </c:pt>
                <c:pt idx="5023">
                  <c:v>-360.41649999999998</c:v>
                </c:pt>
                <c:pt idx="5024">
                  <c:v>-360.41449999999998</c:v>
                </c:pt>
                <c:pt idx="5025">
                  <c:v>-360.41249999999997</c:v>
                </c:pt>
                <c:pt idx="5026">
                  <c:v>-360.41049999999996</c:v>
                </c:pt>
                <c:pt idx="5027">
                  <c:v>-360.4085</c:v>
                </c:pt>
                <c:pt idx="5028">
                  <c:v>-360.40649999999999</c:v>
                </c:pt>
                <c:pt idx="5029">
                  <c:v>-360.40449999999998</c:v>
                </c:pt>
                <c:pt idx="5030">
                  <c:v>-360.40249999999997</c:v>
                </c:pt>
                <c:pt idx="5031">
                  <c:v>-360.40049999999997</c:v>
                </c:pt>
                <c:pt idx="5032">
                  <c:v>-360.39849999999996</c:v>
                </c:pt>
                <c:pt idx="5033">
                  <c:v>-360.3965</c:v>
                </c:pt>
                <c:pt idx="5034">
                  <c:v>-360.39449999999999</c:v>
                </c:pt>
                <c:pt idx="5035">
                  <c:v>-360.39249999999998</c:v>
                </c:pt>
                <c:pt idx="5036">
                  <c:v>-360.39049999999997</c:v>
                </c:pt>
                <c:pt idx="5037">
                  <c:v>-360.38849999999996</c:v>
                </c:pt>
                <c:pt idx="5038">
                  <c:v>-360.38649999999996</c:v>
                </c:pt>
                <c:pt idx="5039">
                  <c:v>-360.3845</c:v>
                </c:pt>
                <c:pt idx="5040">
                  <c:v>-360.38249999999999</c:v>
                </c:pt>
                <c:pt idx="5041">
                  <c:v>-360.38049999999998</c:v>
                </c:pt>
                <c:pt idx="5042">
                  <c:v>-360.37849999999997</c:v>
                </c:pt>
                <c:pt idx="5043">
                  <c:v>-360.37649999999996</c:v>
                </c:pt>
                <c:pt idx="5044">
                  <c:v>-360.37449999999995</c:v>
                </c:pt>
                <c:pt idx="5045">
                  <c:v>-360.3725</c:v>
                </c:pt>
                <c:pt idx="5046">
                  <c:v>-360.37049999999999</c:v>
                </c:pt>
                <c:pt idx="5047">
                  <c:v>-360.36849999999998</c:v>
                </c:pt>
                <c:pt idx="5048">
                  <c:v>-360.36649999999997</c:v>
                </c:pt>
                <c:pt idx="5049">
                  <c:v>-360.36449999999996</c:v>
                </c:pt>
                <c:pt idx="5050">
                  <c:v>-360.36249999999995</c:v>
                </c:pt>
                <c:pt idx="5051">
                  <c:v>-360.3605</c:v>
                </c:pt>
                <c:pt idx="5052">
                  <c:v>-360.35849999999999</c:v>
                </c:pt>
                <c:pt idx="5053">
                  <c:v>-360.35649999999998</c:v>
                </c:pt>
                <c:pt idx="5054">
                  <c:v>-360.35449999999997</c:v>
                </c:pt>
                <c:pt idx="5055">
                  <c:v>-360.35249999999996</c:v>
                </c:pt>
                <c:pt idx="5056">
                  <c:v>-360.35049999999995</c:v>
                </c:pt>
                <c:pt idx="5057">
                  <c:v>-360.3485</c:v>
                </c:pt>
                <c:pt idx="5058">
                  <c:v>-360.34649999999999</c:v>
                </c:pt>
                <c:pt idx="5059">
                  <c:v>-360.34449999999998</c:v>
                </c:pt>
                <c:pt idx="5060">
                  <c:v>-360.34249999999997</c:v>
                </c:pt>
                <c:pt idx="5061">
                  <c:v>-360.34049999999996</c:v>
                </c:pt>
                <c:pt idx="5062">
                  <c:v>-360.33849999999995</c:v>
                </c:pt>
                <c:pt idx="5063">
                  <c:v>-360.3365</c:v>
                </c:pt>
                <c:pt idx="5064">
                  <c:v>-360.33449999999999</c:v>
                </c:pt>
                <c:pt idx="5065">
                  <c:v>-360.33249999999998</c:v>
                </c:pt>
                <c:pt idx="5066">
                  <c:v>-360.33049999999997</c:v>
                </c:pt>
                <c:pt idx="5067">
                  <c:v>-360.32849999999996</c:v>
                </c:pt>
                <c:pt idx="5068">
                  <c:v>-360.32649999999995</c:v>
                </c:pt>
                <c:pt idx="5069">
                  <c:v>-360.3245</c:v>
                </c:pt>
                <c:pt idx="5070">
                  <c:v>-360.32249999999999</c:v>
                </c:pt>
                <c:pt idx="5071">
                  <c:v>-360.32049999999998</c:v>
                </c:pt>
                <c:pt idx="5072">
                  <c:v>-360.31849999999997</c:v>
                </c:pt>
                <c:pt idx="5073">
                  <c:v>-360.31649999999996</c:v>
                </c:pt>
                <c:pt idx="5074">
                  <c:v>-360.31449999999995</c:v>
                </c:pt>
                <c:pt idx="5075">
                  <c:v>-360.3125</c:v>
                </c:pt>
                <c:pt idx="5076">
                  <c:v>-360.31049999999999</c:v>
                </c:pt>
                <c:pt idx="5077">
                  <c:v>-360.30849999999998</c:v>
                </c:pt>
                <c:pt idx="5078">
                  <c:v>-360.30649999999997</c:v>
                </c:pt>
                <c:pt idx="5079">
                  <c:v>-360.30449999999996</c:v>
                </c:pt>
                <c:pt idx="5080">
                  <c:v>-360.30249999999995</c:v>
                </c:pt>
                <c:pt idx="5081">
                  <c:v>-360.3005</c:v>
                </c:pt>
                <c:pt idx="5082">
                  <c:v>-360.29849999999999</c:v>
                </c:pt>
                <c:pt idx="5083">
                  <c:v>-360.29649999999998</c:v>
                </c:pt>
                <c:pt idx="5084">
                  <c:v>-360.29449999999997</c:v>
                </c:pt>
                <c:pt idx="5085">
                  <c:v>-360.29249999999996</c:v>
                </c:pt>
                <c:pt idx="5086">
                  <c:v>-360.29049999999995</c:v>
                </c:pt>
                <c:pt idx="5087">
                  <c:v>-360.2885</c:v>
                </c:pt>
                <c:pt idx="5088">
                  <c:v>-360.28649999999999</c:v>
                </c:pt>
                <c:pt idx="5089">
                  <c:v>-360.28449999999998</c:v>
                </c:pt>
                <c:pt idx="5090">
                  <c:v>-360.28249999999997</c:v>
                </c:pt>
                <c:pt idx="5091">
                  <c:v>-360.28049999999996</c:v>
                </c:pt>
                <c:pt idx="5092">
                  <c:v>-360.27849999999995</c:v>
                </c:pt>
                <c:pt idx="5093">
                  <c:v>-360.2765</c:v>
                </c:pt>
                <c:pt idx="5094">
                  <c:v>-360.27449999999999</c:v>
                </c:pt>
                <c:pt idx="5095">
                  <c:v>-360.27249999999998</c:v>
                </c:pt>
                <c:pt idx="5096">
                  <c:v>-360.27049999999997</c:v>
                </c:pt>
                <c:pt idx="5097">
                  <c:v>-360.26849999999996</c:v>
                </c:pt>
                <c:pt idx="5098">
                  <c:v>-360.26649999999995</c:v>
                </c:pt>
                <c:pt idx="5099">
                  <c:v>-360.2645</c:v>
                </c:pt>
                <c:pt idx="5100">
                  <c:v>-360.26249999999999</c:v>
                </c:pt>
                <c:pt idx="5101">
                  <c:v>-360.26049999999998</c:v>
                </c:pt>
                <c:pt idx="5102">
                  <c:v>-360.25849999999997</c:v>
                </c:pt>
                <c:pt idx="5103">
                  <c:v>-360.25649999999996</c:v>
                </c:pt>
                <c:pt idx="5104">
                  <c:v>-360.25449999999995</c:v>
                </c:pt>
                <c:pt idx="5105">
                  <c:v>-360.2525</c:v>
                </c:pt>
                <c:pt idx="5106">
                  <c:v>-360.25049999999999</c:v>
                </c:pt>
                <c:pt idx="5107">
                  <c:v>-360.24849999999998</c:v>
                </c:pt>
                <c:pt idx="5108">
                  <c:v>-360.24649999999997</c:v>
                </c:pt>
                <c:pt idx="5109">
                  <c:v>-360.24449999999996</c:v>
                </c:pt>
                <c:pt idx="5110">
                  <c:v>-360.24249999999995</c:v>
                </c:pt>
                <c:pt idx="5111">
                  <c:v>-360.2405</c:v>
                </c:pt>
                <c:pt idx="5112">
                  <c:v>-360.23849999999999</c:v>
                </c:pt>
                <c:pt idx="5113">
                  <c:v>-360.23649999999998</c:v>
                </c:pt>
                <c:pt idx="5114">
                  <c:v>-360.23449999999997</c:v>
                </c:pt>
                <c:pt idx="5115">
                  <c:v>-360.23249999999996</c:v>
                </c:pt>
                <c:pt idx="5116">
                  <c:v>-360.23050000000001</c:v>
                </c:pt>
                <c:pt idx="5117">
                  <c:v>-360.2285</c:v>
                </c:pt>
                <c:pt idx="5118">
                  <c:v>-360.22649999999999</c:v>
                </c:pt>
                <c:pt idx="5119">
                  <c:v>-360.22449999999998</c:v>
                </c:pt>
                <c:pt idx="5120">
                  <c:v>-360.22249999999997</c:v>
                </c:pt>
                <c:pt idx="5121">
                  <c:v>-360.22049999999996</c:v>
                </c:pt>
                <c:pt idx="5122">
                  <c:v>-360.21849999999995</c:v>
                </c:pt>
                <c:pt idx="5123">
                  <c:v>-360.2165</c:v>
                </c:pt>
                <c:pt idx="5124">
                  <c:v>-360.21449999999999</c:v>
                </c:pt>
                <c:pt idx="5125">
                  <c:v>-360.21249999999998</c:v>
                </c:pt>
                <c:pt idx="5126">
                  <c:v>-360.21049999999997</c:v>
                </c:pt>
                <c:pt idx="5127">
                  <c:v>-360.20849999999996</c:v>
                </c:pt>
                <c:pt idx="5128">
                  <c:v>-360.20650000000001</c:v>
                </c:pt>
                <c:pt idx="5129">
                  <c:v>-360.2045</c:v>
                </c:pt>
                <c:pt idx="5130">
                  <c:v>-360.20249999999999</c:v>
                </c:pt>
                <c:pt idx="5131">
                  <c:v>-360.20049999999998</c:v>
                </c:pt>
                <c:pt idx="5132">
                  <c:v>-360.19849999999997</c:v>
                </c:pt>
                <c:pt idx="5133">
                  <c:v>-360.19649999999996</c:v>
                </c:pt>
                <c:pt idx="5134">
                  <c:v>-360.19449999999995</c:v>
                </c:pt>
                <c:pt idx="5135">
                  <c:v>-360.1925</c:v>
                </c:pt>
                <c:pt idx="5136">
                  <c:v>-360.19049999999999</c:v>
                </c:pt>
                <c:pt idx="5137">
                  <c:v>-360.18849999999998</c:v>
                </c:pt>
                <c:pt idx="5138">
                  <c:v>-360.18649999999997</c:v>
                </c:pt>
                <c:pt idx="5139">
                  <c:v>-360.18449999999996</c:v>
                </c:pt>
                <c:pt idx="5140">
                  <c:v>-360.1825</c:v>
                </c:pt>
                <c:pt idx="5141">
                  <c:v>-360.18049999999999</c:v>
                </c:pt>
                <c:pt idx="5142">
                  <c:v>-360.17849999999999</c:v>
                </c:pt>
                <c:pt idx="5143">
                  <c:v>-360.17649999999998</c:v>
                </c:pt>
                <c:pt idx="5144">
                  <c:v>-360.17449999999997</c:v>
                </c:pt>
                <c:pt idx="5145">
                  <c:v>-360.17249999999996</c:v>
                </c:pt>
                <c:pt idx="5146">
                  <c:v>-360.1705</c:v>
                </c:pt>
                <c:pt idx="5147">
                  <c:v>-360.16849999999999</c:v>
                </c:pt>
                <c:pt idx="5148">
                  <c:v>-360.16649999999998</c:v>
                </c:pt>
                <c:pt idx="5149">
                  <c:v>-360.16449999999998</c:v>
                </c:pt>
                <c:pt idx="5150">
                  <c:v>-360.16249999999997</c:v>
                </c:pt>
                <c:pt idx="5151">
                  <c:v>-360.16049999999996</c:v>
                </c:pt>
                <c:pt idx="5152">
                  <c:v>-360.1585</c:v>
                </c:pt>
                <c:pt idx="5153">
                  <c:v>-360.15649999999999</c:v>
                </c:pt>
                <c:pt idx="5154">
                  <c:v>-360.15449999999998</c:v>
                </c:pt>
                <c:pt idx="5155">
                  <c:v>-360.15249999999997</c:v>
                </c:pt>
                <c:pt idx="5156">
                  <c:v>-360.15049999999997</c:v>
                </c:pt>
                <c:pt idx="5157">
                  <c:v>-360.14849999999996</c:v>
                </c:pt>
                <c:pt idx="5158">
                  <c:v>-360.1465</c:v>
                </c:pt>
                <c:pt idx="5159">
                  <c:v>-360.14449999999999</c:v>
                </c:pt>
                <c:pt idx="5160">
                  <c:v>-360.14249999999998</c:v>
                </c:pt>
                <c:pt idx="5161">
                  <c:v>-360.14049999999997</c:v>
                </c:pt>
                <c:pt idx="5162">
                  <c:v>-360.13849999999996</c:v>
                </c:pt>
                <c:pt idx="5163">
                  <c:v>-360.13649999999996</c:v>
                </c:pt>
                <c:pt idx="5164">
                  <c:v>-360.1345</c:v>
                </c:pt>
                <c:pt idx="5165">
                  <c:v>-360.13249999999999</c:v>
                </c:pt>
                <c:pt idx="5166">
                  <c:v>-360.13049999999998</c:v>
                </c:pt>
                <c:pt idx="5167">
                  <c:v>-360.12849999999997</c:v>
                </c:pt>
                <c:pt idx="5168">
                  <c:v>-360.12649999999996</c:v>
                </c:pt>
                <c:pt idx="5169">
                  <c:v>-360.12449999999995</c:v>
                </c:pt>
                <c:pt idx="5170">
                  <c:v>-360.1225</c:v>
                </c:pt>
                <c:pt idx="5171">
                  <c:v>-360.12049999999999</c:v>
                </c:pt>
                <c:pt idx="5172">
                  <c:v>-360.11849999999998</c:v>
                </c:pt>
                <c:pt idx="5173">
                  <c:v>-360.11649999999997</c:v>
                </c:pt>
                <c:pt idx="5174">
                  <c:v>-360.11449999999996</c:v>
                </c:pt>
                <c:pt idx="5175">
                  <c:v>-360.11249999999995</c:v>
                </c:pt>
                <c:pt idx="5176">
                  <c:v>-360.1105</c:v>
                </c:pt>
                <c:pt idx="5177">
                  <c:v>-360.10849999999999</c:v>
                </c:pt>
                <c:pt idx="5178">
                  <c:v>-360.10649999999998</c:v>
                </c:pt>
                <c:pt idx="5179">
                  <c:v>-360.10449999999997</c:v>
                </c:pt>
                <c:pt idx="5180">
                  <c:v>-360.10249999999996</c:v>
                </c:pt>
                <c:pt idx="5181">
                  <c:v>-360.10049999999995</c:v>
                </c:pt>
                <c:pt idx="5182">
                  <c:v>-360.0985</c:v>
                </c:pt>
                <c:pt idx="5183">
                  <c:v>-360.09649999999999</c:v>
                </c:pt>
                <c:pt idx="5184">
                  <c:v>-360.09449999999998</c:v>
                </c:pt>
                <c:pt idx="5185">
                  <c:v>-360.09249999999997</c:v>
                </c:pt>
                <c:pt idx="5186">
                  <c:v>-360.09049999999996</c:v>
                </c:pt>
                <c:pt idx="5187">
                  <c:v>-360.08849999999995</c:v>
                </c:pt>
                <c:pt idx="5188">
                  <c:v>-360.0865</c:v>
                </c:pt>
                <c:pt idx="5189">
                  <c:v>-360.08449999999999</c:v>
                </c:pt>
                <c:pt idx="5190">
                  <c:v>-360.08249999999998</c:v>
                </c:pt>
                <c:pt idx="5191">
                  <c:v>-360.08049999999997</c:v>
                </c:pt>
                <c:pt idx="5192">
                  <c:v>-360.07849999999996</c:v>
                </c:pt>
                <c:pt idx="5193">
                  <c:v>-360.07649999999995</c:v>
                </c:pt>
                <c:pt idx="5194">
                  <c:v>-360.0745</c:v>
                </c:pt>
                <c:pt idx="5195">
                  <c:v>-360.07249999999999</c:v>
                </c:pt>
                <c:pt idx="5196">
                  <c:v>-360.07049999999998</c:v>
                </c:pt>
                <c:pt idx="5197">
                  <c:v>-360.06849999999997</c:v>
                </c:pt>
                <c:pt idx="5198">
                  <c:v>-360.06649999999996</c:v>
                </c:pt>
                <c:pt idx="5199">
                  <c:v>-360.06449999999995</c:v>
                </c:pt>
                <c:pt idx="5200">
                  <c:v>-360.0625</c:v>
                </c:pt>
                <c:pt idx="5201">
                  <c:v>-360.06049999999999</c:v>
                </c:pt>
                <c:pt idx="5202">
                  <c:v>-360.05849999999998</c:v>
                </c:pt>
                <c:pt idx="5203">
                  <c:v>-360.05649999999997</c:v>
                </c:pt>
                <c:pt idx="5204">
                  <c:v>-360.05449999999996</c:v>
                </c:pt>
                <c:pt idx="5205">
                  <c:v>-360.05249999999995</c:v>
                </c:pt>
                <c:pt idx="5206">
                  <c:v>-360.0505</c:v>
                </c:pt>
                <c:pt idx="5207">
                  <c:v>-360.04849999999999</c:v>
                </c:pt>
                <c:pt idx="5208">
                  <c:v>-360.04649999999998</c:v>
                </c:pt>
                <c:pt idx="5209">
                  <c:v>-360.04449999999997</c:v>
                </c:pt>
                <c:pt idx="5210">
                  <c:v>-360.04249999999996</c:v>
                </c:pt>
                <c:pt idx="5211">
                  <c:v>-360.04049999999995</c:v>
                </c:pt>
                <c:pt idx="5212">
                  <c:v>-360.0385</c:v>
                </c:pt>
                <c:pt idx="5213">
                  <c:v>-360.03649999999999</c:v>
                </c:pt>
                <c:pt idx="5214">
                  <c:v>-360.03449999999998</c:v>
                </c:pt>
                <c:pt idx="5215">
                  <c:v>-360.03249999999997</c:v>
                </c:pt>
                <c:pt idx="5216">
                  <c:v>-360.03049999999996</c:v>
                </c:pt>
                <c:pt idx="5217">
                  <c:v>-360.02849999999995</c:v>
                </c:pt>
                <c:pt idx="5218">
                  <c:v>-360.0265</c:v>
                </c:pt>
                <c:pt idx="5219">
                  <c:v>-360.02449999999999</c:v>
                </c:pt>
                <c:pt idx="5220">
                  <c:v>-360.02249999999998</c:v>
                </c:pt>
                <c:pt idx="5221">
                  <c:v>-360.02049999999997</c:v>
                </c:pt>
                <c:pt idx="5222">
                  <c:v>-360.01849999999996</c:v>
                </c:pt>
                <c:pt idx="5223">
                  <c:v>-360.01649999999995</c:v>
                </c:pt>
                <c:pt idx="5224">
                  <c:v>-360.0145</c:v>
                </c:pt>
                <c:pt idx="5225">
                  <c:v>-360.01249999999999</c:v>
                </c:pt>
                <c:pt idx="5226">
                  <c:v>-360.01049999999998</c:v>
                </c:pt>
                <c:pt idx="5227">
                  <c:v>-360.00849999999997</c:v>
                </c:pt>
                <c:pt idx="5228">
                  <c:v>-360.00649999999996</c:v>
                </c:pt>
                <c:pt idx="5229">
                  <c:v>-360.00449999999995</c:v>
                </c:pt>
                <c:pt idx="5230">
                  <c:v>-360.0025</c:v>
                </c:pt>
                <c:pt idx="5231">
                  <c:v>-360.00049999999999</c:v>
                </c:pt>
                <c:pt idx="5232">
                  <c:v>-359.99849999999998</c:v>
                </c:pt>
                <c:pt idx="5233">
                  <c:v>-359.99649999999997</c:v>
                </c:pt>
                <c:pt idx="5234">
                  <c:v>-359.99449999999996</c:v>
                </c:pt>
                <c:pt idx="5235">
                  <c:v>-359.99249999999995</c:v>
                </c:pt>
                <c:pt idx="5236">
                  <c:v>-359.9905</c:v>
                </c:pt>
                <c:pt idx="5237">
                  <c:v>-359.98849999999999</c:v>
                </c:pt>
                <c:pt idx="5238">
                  <c:v>-359.98649999999998</c:v>
                </c:pt>
                <c:pt idx="5239">
                  <c:v>-359.98449999999997</c:v>
                </c:pt>
                <c:pt idx="5240">
                  <c:v>-359.98249999999996</c:v>
                </c:pt>
                <c:pt idx="5241">
                  <c:v>-359.98050000000001</c:v>
                </c:pt>
                <c:pt idx="5242">
                  <c:v>-359.9785</c:v>
                </c:pt>
                <c:pt idx="5243">
                  <c:v>-359.97649999999999</c:v>
                </c:pt>
                <c:pt idx="5244">
                  <c:v>-359.97449999999998</c:v>
                </c:pt>
                <c:pt idx="5245">
                  <c:v>-359.97249999999997</c:v>
                </c:pt>
                <c:pt idx="5246">
                  <c:v>-359.97049999999996</c:v>
                </c:pt>
                <c:pt idx="5247">
                  <c:v>-359.96849999999995</c:v>
                </c:pt>
                <c:pt idx="5248">
                  <c:v>-359.9665</c:v>
                </c:pt>
                <c:pt idx="5249">
                  <c:v>-359.96449999999999</c:v>
                </c:pt>
                <c:pt idx="5250">
                  <c:v>-359.96249999999998</c:v>
                </c:pt>
                <c:pt idx="5251">
                  <c:v>-359.96049999999997</c:v>
                </c:pt>
                <c:pt idx="5252">
                  <c:v>-359.95849999999996</c:v>
                </c:pt>
                <c:pt idx="5253">
                  <c:v>-359.95650000000001</c:v>
                </c:pt>
                <c:pt idx="5254">
                  <c:v>-359.9545</c:v>
                </c:pt>
                <c:pt idx="5255">
                  <c:v>-359.95249999999999</c:v>
                </c:pt>
                <c:pt idx="5256">
                  <c:v>-359.95049999999998</c:v>
                </c:pt>
                <c:pt idx="5257">
                  <c:v>-359.94849999999997</c:v>
                </c:pt>
                <c:pt idx="5258">
                  <c:v>-359.94649999999996</c:v>
                </c:pt>
                <c:pt idx="5259">
                  <c:v>-359.94449999999995</c:v>
                </c:pt>
                <c:pt idx="5260">
                  <c:v>-359.9425</c:v>
                </c:pt>
                <c:pt idx="5261">
                  <c:v>-359.94049999999999</c:v>
                </c:pt>
                <c:pt idx="5262">
                  <c:v>-359.93849999999998</c:v>
                </c:pt>
                <c:pt idx="5263">
                  <c:v>-359.93649999999997</c:v>
                </c:pt>
                <c:pt idx="5264">
                  <c:v>-359.93449999999996</c:v>
                </c:pt>
                <c:pt idx="5265">
                  <c:v>-359.9325</c:v>
                </c:pt>
                <c:pt idx="5266">
                  <c:v>-359.93049999999999</c:v>
                </c:pt>
                <c:pt idx="5267">
                  <c:v>-359.92849999999999</c:v>
                </c:pt>
                <c:pt idx="5268">
                  <c:v>-359.92649999999998</c:v>
                </c:pt>
                <c:pt idx="5269">
                  <c:v>-359.92449999999997</c:v>
                </c:pt>
                <c:pt idx="5270">
                  <c:v>-359.92249999999996</c:v>
                </c:pt>
                <c:pt idx="5271">
                  <c:v>-359.9205</c:v>
                </c:pt>
                <c:pt idx="5272">
                  <c:v>-359.91849999999999</c:v>
                </c:pt>
                <c:pt idx="5273">
                  <c:v>-359.91649999999998</c:v>
                </c:pt>
                <c:pt idx="5274">
                  <c:v>-359.91449999999998</c:v>
                </c:pt>
                <c:pt idx="5275">
                  <c:v>-359.91249999999997</c:v>
                </c:pt>
                <c:pt idx="5276">
                  <c:v>-359.91049999999996</c:v>
                </c:pt>
                <c:pt idx="5277">
                  <c:v>-359.9085</c:v>
                </c:pt>
                <c:pt idx="5278">
                  <c:v>-359.90649999999999</c:v>
                </c:pt>
                <c:pt idx="5279">
                  <c:v>-359.90449999999998</c:v>
                </c:pt>
                <c:pt idx="5280">
                  <c:v>-359.90249999999997</c:v>
                </c:pt>
                <c:pt idx="5281">
                  <c:v>-359.90049999999997</c:v>
                </c:pt>
                <c:pt idx="5282">
                  <c:v>-359.89849999999996</c:v>
                </c:pt>
                <c:pt idx="5283">
                  <c:v>-359.8965</c:v>
                </c:pt>
                <c:pt idx="5284">
                  <c:v>-359.89449999999999</c:v>
                </c:pt>
                <c:pt idx="5285">
                  <c:v>-359.89249999999998</c:v>
                </c:pt>
                <c:pt idx="5286">
                  <c:v>-359.89049999999997</c:v>
                </c:pt>
                <c:pt idx="5287">
                  <c:v>-359.88849999999996</c:v>
                </c:pt>
                <c:pt idx="5288">
                  <c:v>-359.88649999999996</c:v>
                </c:pt>
                <c:pt idx="5289">
                  <c:v>-359.8845</c:v>
                </c:pt>
                <c:pt idx="5290">
                  <c:v>-359.88249999999999</c:v>
                </c:pt>
                <c:pt idx="5291">
                  <c:v>-359.88049999999998</c:v>
                </c:pt>
                <c:pt idx="5292">
                  <c:v>-359.87849999999997</c:v>
                </c:pt>
                <c:pt idx="5293">
                  <c:v>-359.87649999999996</c:v>
                </c:pt>
                <c:pt idx="5294">
                  <c:v>-359.87449999999995</c:v>
                </c:pt>
                <c:pt idx="5295">
                  <c:v>-359.8725</c:v>
                </c:pt>
                <c:pt idx="5296">
                  <c:v>-359.87049999999999</c:v>
                </c:pt>
                <c:pt idx="5297">
                  <c:v>-359.86849999999998</c:v>
                </c:pt>
                <c:pt idx="5298">
                  <c:v>-359.86649999999997</c:v>
                </c:pt>
                <c:pt idx="5299">
                  <c:v>-359.86449999999996</c:v>
                </c:pt>
                <c:pt idx="5300">
                  <c:v>-359.86249999999995</c:v>
                </c:pt>
                <c:pt idx="5301">
                  <c:v>-359.8605</c:v>
                </c:pt>
                <c:pt idx="5302">
                  <c:v>-359.85849999999999</c:v>
                </c:pt>
                <c:pt idx="5303">
                  <c:v>-359.85649999999998</c:v>
                </c:pt>
                <c:pt idx="5304">
                  <c:v>-359.85449999999997</c:v>
                </c:pt>
                <c:pt idx="5305">
                  <c:v>-359.85249999999996</c:v>
                </c:pt>
                <c:pt idx="5306">
                  <c:v>-359.85049999999995</c:v>
                </c:pt>
                <c:pt idx="5307">
                  <c:v>-359.8485</c:v>
                </c:pt>
                <c:pt idx="5308">
                  <c:v>-359.84649999999999</c:v>
                </c:pt>
                <c:pt idx="5309">
                  <c:v>-359.84449999999998</c:v>
                </c:pt>
                <c:pt idx="5310">
                  <c:v>-359.84249999999997</c:v>
                </c:pt>
                <c:pt idx="5311">
                  <c:v>-359.84049999999996</c:v>
                </c:pt>
                <c:pt idx="5312">
                  <c:v>-359.83849999999995</c:v>
                </c:pt>
                <c:pt idx="5313">
                  <c:v>-359.8365</c:v>
                </c:pt>
                <c:pt idx="5314">
                  <c:v>-359.83449999999999</c:v>
                </c:pt>
                <c:pt idx="5315">
                  <c:v>-359.83249999999998</c:v>
                </c:pt>
                <c:pt idx="5316">
                  <c:v>-359.83049999999997</c:v>
                </c:pt>
                <c:pt idx="5317">
                  <c:v>-359.82849999999996</c:v>
                </c:pt>
                <c:pt idx="5318">
                  <c:v>-359.82649999999995</c:v>
                </c:pt>
                <c:pt idx="5319">
                  <c:v>-359.8245</c:v>
                </c:pt>
                <c:pt idx="5320">
                  <c:v>-359.82249999999999</c:v>
                </c:pt>
                <c:pt idx="5321">
                  <c:v>-359.82049999999998</c:v>
                </c:pt>
                <c:pt idx="5322">
                  <c:v>-359.81849999999997</c:v>
                </c:pt>
                <c:pt idx="5323">
                  <c:v>-359.81649999999996</c:v>
                </c:pt>
                <c:pt idx="5324">
                  <c:v>-359.81449999999995</c:v>
                </c:pt>
                <c:pt idx="5325">
                  <c:v>-359.8125</c:v>
                </c:pt>
                <c:pt idx="5326">
                  <c:v>-359.81049999999999</c:v>
                </c:pt>
                <c:pt idx="5327">
                  <c:v>-359.80849999999998</c:v>
                </c:pt>
                <c:pt idx="5328">
                  <c:v>-359.80649999999997</c:v>
                </c:pt>
                <c:pt idx="5329">
                  <c:v>-359.80449999999996</c:v>
                </c:pt>
                <c:pt idx="5330">
                  <c:v>-359.80249999999995</c:v>
                </c:pt>
                <c:pt idx="5331">
                  <c:v>-359.8005</c:v>
                </c:pt>
                <c:pt idx="5332">
                  <c:v>-359.79849999999999</c:v>
                </c:pt>
                <c:pt idx="5333">
                  <c:v>-359.79649999999998</c:v>
                </c:pt>
                <c:pt idx="5334">
                  <c:v>-359.79449999999997</c:v>
                </c:pt>
                <c:pt idx="5335">
                  <c:v>-359.79249999999996</c:v>
                </c:pt>
                <c:pt idx="5336">
                  <c:v>-359.79049999999995</c:v>
                </c:pt>
                <c:pt idx="5337">
                  <c:v>-359.7885</c:v>
                </c:pt>
                <c:pt idx="5338">
                  <c:v>-359.78649999999999</c:v>
                </c:pt>
                <c:pt idx="5339">
                  <c:v>-359.78449999999998</c:v>
                </c:pt>
                <c:pt idx="5340">
                  <c:v>-359.78249999999997</c:v>
                </c:pt>
                <c:pt idx="5341">
                  <c:v>-359.78049999999996</c:v>
                </c:pt>
                <c:pt idx="5342">
                  <c:v>-359.77849999999995</c:v>
                </c:pt>
                <c:pt idx="5343">
                  <c:v>-359.7765</c:v>
                </c:pt>
                <c:pt idx="5344">
                  <c:v>-359.77449999999999</c:v>
                </c:pt>
                <c:pt idx="5345">
                  <c:v>-359.77249999999998</c:v>
                </c:pt>
                <c:pt idx="5346">
                  <c:v>-359.77049999999997</c:v>
                </c:pt>
                <c:pt idx="5347">
                  <c:v>-359.76849999999996</c:v>
                </c:pt>
                <c:pt idx="5348">
                  <c:v>-359.76649999999995</c:v>
                </c:pt>
                <c:pt idx="5349">
                  <c:v>-359.7645</c:v>
                </c:pt>
                <c:pt idx="5350">
                  <c:v>-359.76249999999999</c:v>
                </c:pt>
                <c:pt idx="5351">
                  <c:v>-359.76049999999998</c:v>
                </c:pt>
                <c:pt idx="5352">
                  <c:v>-359.75849999999997</c:v>
                </c:pt>
                <c:pt idx="5353">
                  <c:v>-359.75649999999996</c:v>
                </c:pt>
                <c:pt idx="5354">
                  <c:v>-359.75449999999995</c:v>
                </c:pt>
                <c:pt idx="5355">
                  <c:v>-359.7525</c:v>
                </c:pt>
                <c:pt idx="5356">
                  <c:v>-359.75049999999999</c:v>
                </c:pt>
                <c:pt idx="5357">
                  <c:v>-359.74849999999998</c:v>
                </c:pt>
                <c:pt idx="5358">
                  <c:v>-359.74649999999997</c:v>
                </c:pt>
                <c:pt idx="5359">
                  <c:v>-359.74449999999996</c:v>
                </c:pt>
                <c:pt idx="5360">
                  <c:v>-359.74249999999995</c:v>
                </c:pt>
                <c:pt idx="5361">
                  <c:v>-359.7405</c:v>
                </c:pt>
                <c:pt idx="5362">
                  <c:v>-359.73849999999999</c:v>
                </c:pt>
                <c:pt idx="5363">
                  <c:v>-359.73649999999998</c:v>
                </c:pt>
                <c:pt idx="5364">
                  <c:v>-359.73449999999997</c:v>
                </c:pt>
                <c:pt idx="5365">
                  <c:v>-359.73249999999996</c:v>
                </c:pt>
                <c:pt idx="5366">
                  <c:v>-359.73050000000001</c:v>
                </c:pt>
                <c:pt idx="5367">
                  <c:v>-359.7285</c:v>
                </c:pt>
                <c:pt idx="5368">
                  <c:v>-359.72649999999999</c:v>
                </c:pt>
                <c:pt idx="5369">
                  <c:v>-359.72449999999998</c:v>
                </c:pt>
                <c:pt idx="5370">
                  <c:v>-359.72249999999997</c:v>
                </c:pt>
                <c:pt idx="5371">
                  <c:v>-359.72049999999996</c:v>
                </c:pt>
                <c:pt idx="5372">
                  <c:v>-359.71849999999995</c:v>
                </c:pt>
                <c:pt idx="5373">
                  <c:v>-359.7165</c:v>
                </c:pt>
                <c:pt idx="5374">
                  <c:v>-359.71449999999999</c:v>
                </c:pt>
                <c:pt idx="5375">
                  <c:v>-359.71249999999998</c:v>
                </c:pt>
                <c:pt idx="5376">
                  <c:v>-359.71049999999997</c:v>
                </c:pt>
                <c:pt idx="5377">
                  <c:v>-359.70849999999996</c:v>
                </c:pt>
                <c:pt idx="5378">
                  <c:v>-359.70650000000001</c:v>
                </c:pt>
                <c:pt idx="5379">
                  <c:v>-359.7045</c:v>
                </c:pt>
                <c:pt idx="5380">
                  <c:v>-359.70249999999999</c:v>
                </c:pt>
                <c:pt idx="5381">
                  <c:v>-359.70049999999998</c:v>
                </c:pt>
                <c:pt idx="5382">
                  <c:v>-359.69849999999997</c:v>
                </c:pt>
                <c:pt idx="5383">
                  <c:v>-359.69649999999996</c:v>
                </c:pt>
                <c:pt idx="5384">
                  <c:v>-359.69449999999995</c:v>
                </c:pt>
                <c:pt idx="5385">
                  <c:v>-359.6925</c:v>
                </c:pt>
                <c:pt idx="5386">
                  <c:v>-359.69049999999999</c:v>
                </c:pt>
                <c:pt idx="5387">
                  <c:v>-359.68849999999998</c:v>
                </c:pt>
                <c:pt idx="5388">
                  <c:v>-359.68649999999997</c:v>
                </c:pt>
                <c:pt idx="5389">
                  <c:v>-359.68449999999996</c:v>
                </c:pt>
                <c:pt idx="5390">
                  <c:v>-359.6825</c:v>
                </c:pt>
                <c:pt idx="5391">
                  <c:v>-359.68049999999999</c:v>
                </c:pt>
                <c:pt idx="5392">
                  <c:v>-359.67849999999999</c:v>
                </c:pt>
                <c:pt idx="5393">
                  <c:v>-359.67649999999998</c:v>
                </c:pt>
                <c:pt idx="5394">
                  <c:v>-359.67449999999997</c:v>
                </c:pt>
                <c:pt idx="5395">
                  <c:v>-359.67249999999996</c:v>
                </c:pt>
                <c:pt idx="5396">
                  <c:v>-359.6705</c:v>
                </c:pt>
                <c:pt idx="5397">
                  <c:v>-359.66849999999999</c:v>
                </c:pt>
                <c:pt idx="5398">
                  <c:v>-359.66649999999998</c:v>
                </c:pt>
                <c:pt idx="5399">
                  <c:v>-359.66449999999998</c:v>
                </c:pt>
                <c:pt idx="5400">
                  <c:v>-359.66249999999997</c:v>
                </c:pt>
                <c:pt idx="5401">
                  <c:v>-359.66049999999996</c:v>
                </c:pt>
                <c:pt idx="5402">
                  <c:v>-359.6585</c:v>
                </c:pt>
                <c:pt idx="5403">
                  <c:v>-359.65649999999999</c:v>
                </c:pt>
                <c:pt idx="5404">
                  <c:v>-359.65449999999998</c:v>
                </c:pt>
                <c:pt idx="5405">
                  <c:v>-359.65249999999997</c:v>
                </c:pt>
                <c:pt idx="5406">
                  <c:v>-359.65049999999997</c:v>
                </c:pt>
                <c:pt idx="5407">
                  <c:v>-359.64849999999996</c:v>
                </c:pt>
                <c:pt idx="5408">
                  <c:v>-359.6465</c:v>
                </c:pt>
                <c:pt idx="5409">
                  <c:v>-359.64449999999999</c:v>
                </c:pt>
                <c:pt idx="5410">
                  <c:v>-359.64249999999998</c:v>
                </c:pt>
                <c:pt idx="5411">
                  <c:v>-359.64049999999997</c:v>
                </c:pt>
                <c:pt idx="5412">
                  <c:v>-359.63849999999996</c:v>
                </c:pt>
                <c:pt idx="5413">
                  <c:v>-359.63649999999996</c:v>
                </c:pt>
                <c:pt idx="5414">
                  <c:v>-359.6345</c:v>
                </c:pt>
                <c:pt idx="5415">
                  <c:v>-359.63249999999999</c:v>
                </c:pt>
                <c:pt idx="5416">
                  <c:v>-359.63049999999998</c:v>
                </c:pt>
                <c:pt idx="5417">
                  <c:v>-359.62849999999997</c:v>
                </c:pt>
                <c:pt idx="5418">
                  <c:v>-359.62649999999996</c:v>
                </c:pt>
                <c:pt idx="5419">
                  <c:v>-359.62449999999995</c:v>
                </c:pt>
                <c:pt idx="5420">
                  <c:v>-359.6225</c:v>
                </c:pt>
                <c:pt idx="5421">
                  <c:v>-359.62049999999999</c:v>
                </c:pt>
                <c:pt idx="5422">
                  <c:v>-359.61849999999998</c:v>
                </c:pt>
                <c:pt idx="5423">
                  <c:v>-359.61649999999997</c:v>
                </c:pt>
                <c:pt idx="5424">
                  <c:v>-359.61449999999996</c:v>
                </c:pt>
                <c:pt idx="5425">
                  <c:v>-359.61249999999995</c:v>
                </c:pt>
                <c:pt idx="5426">
                  <c:v>-359.6105</c:v>
                </c:pt>
                <c:pt idx="5427">
                  <c:v>-359.60849999999999</c:v>
                </c:pt>
                <c:pt idx="5428">
                  <c:v>-359.60649999999998</c:v>
                </c:pt>
                <c:pt idx="5429">
                  <c:v>-359.60449999999997</c:v>
                </c:pt>
                <c:pt idx="5430">
                  <c:v>-359.60249999999996</c:v>
                </c:pt>
                <c:pt idx="5431">
                  <c:v>-359.60049999999995</c:v>
                </c:pt>
                <c:pt idx="5432">
                  <c:v>-359.5985</c:v>
                </c:pt>
                <c:pt idx="5433">
                  <c:v>-359.59649999999999</c:v>
                </c:pt>
                <c:pt idx="5434">
                  <c:v>-359.59449999999998</c:v>
                </c:pt>
                <c:pt idx="5435">
                  <c:v>-359.59249999999997</c:v>
                </c:pt>
                <c:pt idx="5436">
                  <c:v>-359.59049999999996</c:v>
                </c:pt>
                <c:pt idx="5437">
                  <c:v>-359.58849999999995</c:v>
                </c:pt>
                <c:pt idx="5438">
                  <c:v>-359.5865</c:v>
                </c:pt>
                <c:pt idx="5439">
                  <c:v>-359.58449999999999</c:v>
                </c:pt>
                <c:pt idx="5440">
                  <c:v>-359.58249999999998</c:v>
                </c:pt>
                <c:pt idx="5441">
                  <c:v>-359.58049999999997</c:v>
                </c:pt>
                <c:pt idx="5442">
                  <c:v>-359.57849999999996</c:v>
                </c:pt>
                <c:pt idx="5443">
                  <c:v>-359.57649999999995</c:v>
                </c:pt>
                <c:pt idx="5444">
                  <c:v>-359.5745</c:v>
                </c:pt>
                <c:pt idx="5445">
                  <c:v>-359.57249999999999</c:v>
                </c:pt>
                <c:pt idx="5446">
                  <c:v>-359.57049999999998</c:v>
                </c:pt>
                <c:pt idx="5447">
                  <c:v>-359.56849999999997</c:v>
                </c:pt>
                <c:pt idx="5448">
                  <c:v>-359.56649999999996</c:v>
                </c:pt>
                <c:pt idx="5449">
                  <c:v>-359.56449999999995</c:v>
                </c:pt>
                <c:pt idx="5450">
                  <c:v>-359.5625</c:v>
                </c:pt>
                <c:pt idx="5451">
                  <c:v>-359.56049999999999</c:v>
                </c:pt>
                <c:pt idx="5452">
                  <c:v>-359.55849999999998</c:v>
                </c:pt>
                <c:pt idx="5453">
                  <c:v>-359.55649999999997</c:v>
                </c:pt>
                <c:pt idx="5454">
                  <c:v>-359.55449999999996</c:v>
                </c:pt>
                <c:pt idx="5455">
                  <c:v>-359.55249999999995</c:v>
                </c:pt>
                <c:pt idx="5456">
                  <c:v>-359.5505</c:v>
                </c:pt>
                <c:pt idx="5457">
                  <c:v>-359.54849999999999</c:v>
                </c:pt>
                <c:pt idx="5458">
                  <c:v>-359.54649999999998</c:v>
                </c:pt>
                <c:pt idx="5459">
                  <c:v>-359.54449999999997</c:v>
                </c:pt>
                <c:pt idx="5460">
                  <c:v>-359.54249999999996</c:v>
                </c:pt>
                <c:pt idx="5461">
                  <c:v>-359.54049999999995</c:v>
                </c:pt>
                <c:pt idx="5462">
                  <c:v>-359.5385</c:v>
                </c:pt>
                <c:pt idx="5463">
                  <c:v>-359.53649999999999</c:v>
                </c:pt>
                <c:pt idx="5464">
                  <c:v>-359.53449999999998</c:v>
                </c:pt>
                <c:pt idx="5465">
                  <c:v>-359.53249999999997</c:v>
                </c:pt>
                <c:pt idx="5466">
                  <c:v>-359.53049999999996</c:v>
                </c:pt>
                <c:pt idx="5467">
                  <c:v>-359.52849999999995</c:v>
                </c:pt>
                <c:pt idx="5468">
                  <c:v>-359.5265</c:v>
                </c:pt>
                <c:pt idx="5469">
                  <c:v>-359.52449999999999</c:v>
                </c:pt>
                <c:pt idx="5470">
                  <c:v>-359.52249999999998</c:v>
                </c:pt>
                <c:pt idx="5471">
                  <c:v>-359.52049999999997</c:v>
                </c:pt>
                <c:pt idx="5472">
                  <c:v>-359.51849999999996</c:v>
                </c:pt>
                <c:pt idx="5473">
                  <c:v>-359.51649999999995</c:v>
                </c:pt>
                <c:pt idx="5474">
                  <c:v>-359.5145</c:v>
                </c:pt>
                <c:pt idx="5475">
                  <c:v>-359.51249999999999</c:v>
                </c:pt>
                <c:pt idx="5476">
                  <c:v>-359.51049999999998</c:v>
                </c:pt>
                <c:pt idx="5477">
                  <c:v>-359.50849999999997</c:v>
                </c:pt>
                <c:pt idx="5478">
                  <c:v>-359.50649999999996</c:v>
                </c:pt>
                <c:pt idx="5479">
                  <c:v>-359.50449999999995</c:v>
                </c:pt>
                <c:pt idx="5480">
                  <c:v>-359.5025</c:v>
                </c:pt>
                <c:pt idx="5481">
                  <c:v>-359.50049999999999</c:v>
                </c:pt>
                <c:pt idx="5482">
                  <c:v>-359.49849999999998</c:v>
                </c:pt>
                <c:pt idx="5483">
                  <c:v>-359.49649999999997</c:v>
                </c:pt>
                <c:pt idx="5484">
                  <c:v>-359.49449999999996</c:v>
                </c:pt>
                <c:pt idx="5485">
                  <c:v>-359.49249999999995</c:v>
                </c:pt>
                <c:pt idx="5486">
                  <c:v>-359.4905</c:v>
                </c:pt>
                <c:pt idx="5487">
                  <c:v>-359.48849999999999</c:v>
                </c:pt>
                <c:pt idx="5488">
                  <c:v>-359.48649999999998</c:v>
                </c:pt>
                <c:pt idx="5489">
                  <c:v>-359.48449999999997</c:v>
                </c:pt>
                <c:pt idx="5490">
                  <c:v>-359.48249999999996</c:v>
                </c:pt>
                <c:pt idx="5491">
                  <c:v>-359.48050000000001</c:v>
                </c:pt>
                <c:pt idx="5492">
                  <c:v>-359.4785</c:v>
                </c:pt>
                <c:pt idx="5493">
                  <c:v>-359.47649999999999</c:v>
                </c:pt>
                <c:pt idx="5494">
                  <c:v>-359.47449999999998</c:v>
                </c:pt>
                <c:pt idx="5495">
                  <c:v>-359.47249999999997</c:v>
                </c:pt>
                <c:pt idx="5496">
                  <c:v>-359.47049999999996</c:v>
                </c:pt>
                <c:pt idx="5497">
                  <c:v>-359.46849999999995</c:v>
                </c:pt>
                <c:pt idx="5498">
                  <c:v>-359.4665</c:v>
                </c:pt>
                <c:pt idx="5499">
                  <c:v>-359.46449999999999</c:v>
                </c:pt>
                <c:pt idx="5500">
                  <c:v>-359.46249999999998</c:v>
                </c:pt>
                <c:pt idx="5501">
                  <c:v>-359.46049999999997</c:v>
                </c:pt>
                <c:pt idx="5502">
                  <c:v>-359.45849999999996</c:v>
                </c:pt>
                <c:pt idx="5503">
                  <c:v>-359.45650000000001</c:v>
                </c:pt>
                <c:pt idx="5504">
                  <c:v>-359.4545</c:v>
                </c:pt>
                <c:pt idx="5505">
                  <c:v>-359.45249999999999</c:v>
                </c:pt>
                <c:pt idx="5506">
                  <c:v>-359.45049999999998</c:v>
                </c:pt>
                <c:pt idx="5507">
                  <c:v>-359.44849999999997</c:v>
                </c:pt>
                <c:pt idx="5508">
                  <c:v>-359.44649999999996</c:v>
                </c:pt>
                <c:pt idx="5509">
                  <c:v>-359.44449999999995</c:v>
                </c:pt>
                <c:pt idx="5510">
                  <c:v>-359.4425</c:v>
                </c:pt>
                <c:pt idx="5511">
                  <c:v>-359.44049999999999</c:v>
                </c:pt>
                <c:pt idx="5512">
                  <c:v>-359.43849999999998</c:v>
                </c:pt>
                <c:pt idx="5513">
                  <c:v>-359.43649999999997</c:v>
                </c:pt>
                <c:pt idx="5514">
                  <c:v>-359.43449999999996</c:v>
                </c:pt>
                <c:pt idx="5515">
                  <c:v>-359.4325</c:v>
                </c:pt>
                <c:pt idx="5516">
                  <c:v>-359.43049999999999</c:v>
                </c:pt>
                <c:pt idx="5517">
                  <c:v>-359.42849999999999</c:v>
                </c:pt>
                <c:pt idx="5518">
                  <c:v>-359.42649999999998</c:v>
                </c:pt>
                <c:pt idx="5519">
                  <c:v>-359.42449999999997</c:v>
                </c:pt>
                <c:pt idx="5520">
                  <c:v>-359.42249999999996</c:v>
                </c:pt>
                <c:pt idx="5521">
                  <c:v>-359.4205</c:v>
                </c:pt>
                <c:pt idx="5522">
                  <c:v>-359.41849999999999</c:v>
                </c:pt>
                <c:pt idx="5523">
                  <c:v>-359.41649999999998</c:v>
                </c:pt>
                <c:pt idx="5524">
                  <c:v>-359.41449999999998</c:v>
                </c:pt>
                <c:pt idx="5525">
                  <c:v>-359.41249999999997</c:v>
                </c:pt>
                <c:pt idx="5526">
                  <c:v>-359.41049999999996</c:v>
                </c:pt>
                <c:pt idx="5527">
                  <c:v>-359.4085</c:v>
                </c:pt>
                <c:pt idx="5528">
                  <c:v>-359.40649999999999</c:v>
                </c:pt>
                <c:pt idx="5529">
                  <c:v>-359.40449999999998</c:v>
                </c:pt>
                <c:pt idx="5530">
                  <c:v>-359.40249999999997</c:v>
                </c:pt>
                <c:pt idx="5531">
                  <c:v>-359.40049999999997</c:v>
                </c:pt>
                <c:pt idx="5532">
                  <c:v>-359.39849999999996</c:v>
                </c:pt>
                <c:pt idx="5533">
                  <c:v>-359.3965</c:v>
                </c:pt>
                <c:pt idx="5534">
                  <c:v>-359.39449999999999</c:v>
                </c:pt>
                <c:pt idx="5535">
                  <c:v>-359.39249999999998</c:v>
                </c:pt>
                <c:pt idx="5536">
                  <c:v>-359.39049999999997</c:v>
                </c:pt>
                <c:pt idx="5537">
                  <c:v>-359.38849999999996</c:v>
                </c:pt>
                <c:pt idx="5538">
                  <c:v>-359.38649999999996</c:v>
                </c:pt>
                <c:pt idx="5539">
                  <c:v>-359.3845</c:v>
                </c:pt>
                <c:pt idx="5540">
                  <c:v>-359.38249999999999</c:v>
                </c:pt>
                <c:pt idx="5541">
                  <c:v>-359.38049999999998</c:v>
                </c:pt>
                <c:pt idx="5542">
                  <c:v>-359.37849999999997</c:v>
                </c:pt>
                <c:pt idx="5543">
                  <c:v>-359.37649999999996</c:v>
                </c:pt>
                <c:pt idx="5544">
                  <c:v>-359.37449999999995</c:v>
                </c:pt>
                <c:pt idx="5545">
                  <c:v>-359.3725</c:v>
                </c:pt>
                <c:pt idx="5546">
                  <c:v>-359.37049999999999</c:v>
                </c:pt>
                <c:pt idx="5547">
                  <c:v>-359.36849999999998</c:v>
                </c:pt>
                <c:pt idx="5548">
                  <c:v>-359.36649999999997</c:v>
                </c:pt>
                <c:pt idx="5549">
                  <c:v>-359.36449999999996</c:v>
                </c:pt>
                <c:pt idx="5550">
                  <c:v>-359.36249999999995</c:v>
                </c:pt>
                <c:pt idx="5551">
                  <c:v>-359.3605</c:v>
                </c:pt>
                <c:pt idx="5552">
                  <c:v>-359.35849999999999</c:v>
                </c:pt>
                <c:pt idx="5553">
                  <c:v>-359.35649999999998</c:v>
                </c:pt>
                <c:pt idx="5554">
                  <c:v>-359.35449999999997</c:v>
                </c:pt>
                <c:pt idx="5555">
                  <c:v>-359.35249999999996</c:v>
                </c:pt>
                <c:pt idx="5556">
                  <c:v>-359.35049999999995</c:v>
                </c:pt>
                <c:pt idx="5557">
                  <c:v>-359.3485</c:v>
                </c:pt>
                <c:pt idx="5558">
                  <c:v>-359.34649999999999</c:v>
                </c:pt>
                <c:pt idx="5559">
                  <c:v>-359.34449999999998</c:v>
                </c:pt>
                <c:pt idx="5560">
                  <c:v>-359.34249999999997</c:v>
                </c:pt>
                <c:pt idx="5561">
                  <c:v>-359.34049999999996</c:v>
                </c:pt>
                <c:pt idx="5562">
                  <c:v>-359.33849999999995</c:v>
                </c:pt>
                <c:pt idx="5563">
                  <c:v>-359.3365</c:v>
                </c:pt>
                <c:pt idx="5564">
                  <c:v>-359.33449999999999</c:v>
                </c:pt>
                <c:pt idx="5565">
                  <c:v>-359.33249999999998</c:v>
                </c:pt>
                <c:pt idx="5566">
                  <c:v>-359.33049999999997</c:v>
                </c:pt>
                <c:pt idx="5567">
                  <c:v>-359.32849999999996</c:v>
                </c:pt>
                <c:pt idx="5568">
                  <c:v>-359.32649999999995</c:v>
                </c:pt>
                <c:pt idx="5569">
                  <c:v>-359.3245</c:v>
                </c:pt>
                <c:pt idx="5570">
                  <c:v>-359.32249999999999</c:v>
                </c:pt>
                <c:pt idx="5571">
                  <c:v>-359.32049999999998</c:v>
                </c:pt>
                <c:pt idx="5572">
                  <c:v>-359.31849999999997</c:v>
                </c:pt>
                <c:pt idx="5573">
                  <c:v>-359.31649999999996</c:v>
                </c:pt>
                <c:pt idx="5574">
                  <c:v>-359.31449999999995</c:v>
                </c:pt>
                <c:pt idx="5575">
                  <c:v>-359.3125</c:v>
                </c:pt>
                <c:pt idx="5576">
                  <c:v>-359.31049999999999</c:v>
                </c:pt>
                <c:pt idx="5577">
                  <c:v>-359.30849999999998</c:v>
                </c:pt>
                <c:pt idx="5578">
                  <c:v>-359.30649999999997</c:v>
                </c:pt>
                <c:pt idx="5579">
                  <c:v>-359.30449999999996</c:v>
                </c:pt>
                <c:pt idx="5580">
                  <c:v>-359.30249999999995</c:v>
                </c:pt>
                <c:pt idx="5581">
                  <c:v>-359.3005</c:v>
                </c:pt>
                <c:pt idx="5582">
                  <c:v>-359.29849999999999</c:v>
                </c:pt>
                <c:pt idx="5583">
                  <c:v>-359.29649999999998</c:v>
                </c:pt>
                <c:pt idx="5584">
                  <c:v>-359.29449999999997</c:v>
                </c:pt>
                <c:pt idx="5585">
                  <c:v>-359.29249999999996</c:v>
                </c:pt>
                <c:pt idx="5586">
                  <c:v>-359.29049999999995</c:v>
                </c:pt>
                <c:pt idx="5587">
                  <c:v>-359.2885</c:v>
                </c:pt>
                <c:pt idx="5588">
                  <c:v>-359.28649999999999</c:v>
                </c:pt>
                <c:pt idx="5589">
                  <c:v>-359.28449999999998</c:v>
                </c:pt>
                <c:pt idx="5590">
                  <c:v>-359.28249999999997</c:v>
                </c:pt>
                <c:pt idx="5591">
                  <c:v>-359.28049999999996</c:v>
                </c:pt>
                <c:pt idx="5592">
                  <c:v>-359.27849999999995</c:v>
                </c:pt>
                <c:pt idx="5593">
                  <c:v>-359.2765</c:v>
                </c:pt>
                <c:pt idx="5594">
                  <c:v>-359.27449999999999</c:v>
                </c:pt>
                <c:pt idx="5595">
                  <c:v>-359.27249999999998</c:v>
                </c:pt>
                <c:pt idx="5596">
                  <c:v>-359.27049999999997</c:v>
                </c:pt>
                <c:pt idx="5597">
                  <c:v>-359.26849999999996</c:v>
                </c:pt>
                <c:pt idx="5598">
                  <c:v>-359.26649999999995</c:v>
                </c:pt>
                <c:pt idx="5599">
                  <c:v>-359.2645</c:v>
                </c:pt>
                <c:pt idx="5600">
                  <c:v>-359.26249999999999</c:v>
                </c:pt>
                <c:pt idx="5601">
                  <c:v>-359.26049999999998</c:v>
                </c:pt>
                <c:pt idx="5602">
                  <c:v>-359.25849999999997</c:v>
                </c:pt>
                <c:pt idx="5603">
                  <c:v>-359.25649999999996</c:v>
                </c:pt>
                <c:pt idx="5604">
                  <c:v>-359.25449999999995</c:v>
                </c:pt>
                <c:pt idx="5605">
                  <c:v>-359.2525</c:v>
                </c:pt>
                <c:pt idx="5606">
                  <c:v>-359.25049999999999</c:v>
                </c:pt>
                <c:pt idx="5607">
                  <c:v>-359.24849999999998</c:v>
                </c:pt>
                <c:pt idx="5608">
                  <c:v>-359.24649999999997</c:v>
                </c:pt>
                <c:pt idx="5609">
                  <c:v>-359.24449999999996</c:v>
                </c:pt>
                <c:pt idx="5610">
                  <c:v>-359.24249999999995</c:v>
                </c:pt>
                <c:pt idx="5611">
                  <c:v>-359.2405</c:v>
                </c:pt>
                <c:pt idx="5612">
                  <c:v>-359.23849999999999</c:v>
                </c:pt>
                <c:pt idx="5613">
                  <c:v>-359.23649999999998</c:v>
                </c:pt>
                <c:pt idx="5614">
                  <c:v>-359.23449999999997</c:v>
                </c:pt>
                <c:pt idx="5615">
                  <c:v>-359.23249999999996</c:v>
                </c:pt>
                <c:pt idx="5616">
                  <c:v>-359.23050000000001</c:v>
                </c:pt>
                <c:pt idx="5617">
                  <c:v>-359.2285</c:v>
                </c:pt>
                <c:pt idx="5618">
                  <c:v>-359.22649999999999</c:v>
                </c:pt>
                <c:pt idx="5619">
                  <c:v>-359.22449999999998</c:v>
                </c:pt>
                <c:pt idx="5620">
                  <c:v>-359.22249999999997</c:v>
                </c:pt>
                <c:pt idx="5621">
                  <c:v>-359.22049999999996</c:v>
                </c:pt>
                <c:pt idx="5622">
                  <c:v>-359.21849999999995</c:v>
                </c:pt>
                <c:pt idx="5623">
                  <c:v>-359.2165</c:v>
                </c:pt>
                <c:pt idx="5624">
                  <c:v>-359.21449999999999</c:v>
                </c:pt>
                <c:pt idx="5625">
                  <c:v>-359.21249999999998</c:v>
                </c:pt>
                <c:pt idx="5626">
                  <c:v>-359.21049999999997</c:v>
                </c:pt>
                <c:pt idx="5627">
                  <c:v>-359.20849999999996</c:v>
                </c:pt>
                <c:pt idx="5628">
                  <c:v>-359.20650000000001</c:v>
                </c:pt>
                <c:pt idx="5629">
                  <c:v>-359.2045</c:v>
                </c:pt>
                <c:pt idx="5630">
                  <c:v>-359.20249999999999</c:v>
                </c:pt>
                <c:pt idx="5631">
                  <c:v>-359.20049999999998</c:v>
                </c:pt>
                <c:pt idx="5632">
                  <c:v>-359.19849999999997</c:v>
                </c:pt>
                <c:pt idx="5633">
                  <c:v>-359.19649999999996</c:v>
                </c:pt>
                <c:pt idx="5634">
                  <c:v>-359.19449999999995</c:v>
                </c:pt>
                <c:pt idx="5635">
                  <c:v>-359.1925</c:v>
                </c:pt>
                <c:pt idx="5636">
                  <c:v>-359.19049999999999</c:v>
                </c:pt>
                <c:pt idx="5637">
                  <c:v>-359.18849999999998</c:v>
                </c:pt>
                <c:pt idx="5638">
                  <c:v>-359.18649999999997</c:v>
                </c:pt>
                <c:pt idx="5639">
                  <c:v>-359.18449999999996</c:v>
                </c:pt>
                <c:pt idx="5640">
                  <c:v>-359.1825</c:v>
                </c:pt>
                <c:pt idx="5641">
                  <c:v>-359.18049999999999</c:v>
                </c:pt>
                <c:pt idx="5642">
                  <c:v>-359.17849999999999</c:v>
                </c:pt>
                <c:pt idx="5643">
                  <c:v>-359.17649999999998</c:v>
                </c:pt>
                <c:pt idx="5644">
                  <c:v>-359.17449999999997</c:v>
                </c:pt>
                <c:pt idx="5645">
                  <c:v>-359.17249999999996</c:v>
                </c:pt>
                <c:pt idx="5646">
                  <c:v>-359.1705</c:v>
                </c:pt>
                <c:pt idx="5647">
                  <c:v>-359.16849999999999</c:v>
                </c:pt>
                <c:pt idx="5648">
                  <c:v>-359.16649999999998</c:v>
                </c:pt>
                <c:pt idx="5649">
                  <c:v>-359.16449999999998</c:v>
                </c:pt>
                <c:pt idx="5650">
                  <c:v>-359.16249999999997</c:v>
                </c:pt>
                <c:pt idx="5651">
                  <c:v>-359.16049999999996</c:v>
                </c:pt>
                <c:pt idx="5652">
                  <c:v>-359.1585</c:v>
                </c:pt>
                <c:pt idx="5653">
                  <c:v>-359.15649999999999</c:v>
                </c:pt>
                <c:pt idx="5654">
                  <c:v>-359.15449999999998</c:v>
                </c:pt>
                <c:pt idx="5655">
                  <c:v>-359.15249999999997</c:v>
                </c:pt>
                <c:pt idx="5656">
                  <c:v>-359.15049999999997</c:v>
                </c:pt>
                <c:pt idx="5657">
                  <c:v>-359.14849999999996</c:v>
                </c:pt>
                <c:pt idx="5658">
                  <c:v>-359.1465</c:v>
                </c:pt>
                <c:pt idx="5659">
                  <c:v>-359.14449999999999</c:v>
                </c:pt>
                <c:pt idx="5660">
                  <c:v>-359.14249999999998</c:v>
                </c:pt>
                <c:pt idx="5661">
                  <c:v>-359.14049999999997</c:v>
                </c:pt>
                <c:pt idx="5662">
                  <c:v>-359.13849999999996</c:v>
                </c:pt>
                <c:pt idx="5663">
                  <c:v>-359.13649999999996</c:v>
                </c:pt>
                <c:pt idx="5664">
                  <c:v>-359.1345</c:v>
                </c:pt>
                <c:pt idx="5665">
                  <c:v>-359.13249999999999</c:v>
                </c:pt>
                <c:pt idx="5666">
                  <c:v>-359.13049999999998</c:v>
                </c:pt>
                <c:pt idx="5667">
                  <c:v>-359.12849999999997</c:v>
                </c:pt>
                <c:pt idx="5668">
                  <c:v>-359.12649999999996</c:v>
                </c:pt>
                <c:pt idx="5669">
                  <c:v>-359.12449999999995</c:v>
                </c:pt>
                <c:pt idx="5670">
                  <c:v>-359.1225</c:v>
                </c:pt>
                <c:pt idx="5671">
                  <c:v>-359.12049999999999</c:v>
                </c:pt>
                <c:pt idx="5672">
                  <c:v>-359.11849999999998</c:v>
                </c:pt>
                <c:pt idx="5673">
                  <c:v>-359.11649999999997</c:v>
                </c:pt>
                <c:pt idx="5674">
                  <c:v>-359.11449999999996</c:v>
                </c:pt>
                <c:pt idx="5675">
                  <c:v>-359.11249999999995</c:v>
                </c:pt>
                <c:pt idx="5676">
                  <c:v>-359.1105</c:v>
                </c:pt>
                <c:pt idx="5677">
                  <c:v>-359.10849999999999</c:v>
                </c:pt>
                <c:pt idx="5678">
                  <c:v>-359.10649999999998</c:v>
                </c:pt>
                <c:pt idx="5679">
                  <c:v>-359.10449999999997</c:v>
                </c:pt>
                <c:pt idx="5680">
                  <c:v>-359.10249999999996</c:v>
                </c:pt>
                <c:pt idx="5681">
                  <c:v>-359.10049999999995</c:v>
                </c:pt>
                <c:pt idx="5682">
                  <c:v>-359.0985</c:v>
                </c:pt>
                <c:pt idx="5683">
                  <c:v>-359.09649999999999</c:v>
                </c:pt>
                <c:pt idx="5684">
                  <c:v>-359.09449999999998</c:v>
                </c:pt>
                <c:pt idx="5685">
                  <c:v>-359.09249999999997</c:v>
                </c:pt>
                <c:pt idx="5686">
                  <c:v>-359.09049999999996</c:v>
                </c:pt>
                <c:pt idx="5687">
                  <c:v>-359.08849999999995</c:v>
                </c:pt>
                <c:pt idx="5688">
                  <c:v>-359.0865</c:v>
                </c:pt>
                <c:pt idx="5689">
                  <c:v>-359.08449999999999</c:v>
                </c:pt>
                <c:pt idx="5690">
                  <c:v>-359.08249999999998</c:v>
                </c:pt>
                <c:pt idx="5691">
                  <c:v>-359.08049999999997</c:v>
                </c:pt>
                <c:pt idx="5692">
                  <c:v>-359.07849999999996</c:v>
                </c:pt>
                <c:pt idx="5693">
                  <c:v>-359.07649999999995</c:v>
                </c:pt>
                <c:pt idx="5694">
                  <c:v>-359.0745</c:v>
                </c:pt>
                <c:pt idx="5695">
                  <c:v>-359.07249999999999</c:v>
                </c:pt>
                <c:pt idx="5696">
                  <c:v>-359.07049999999998</c:v>
                </c:pt>
                <c:pt idx="5697">
                  <c:v>-359.06849999999997</c:v>
                </c:pt>
                <c:pt idx="5698">
                  <c:v>-359.06649999999996</c:v>
                </c:pt>
                <c:pt idx="5699">
                  <c:v>-359.06449999999995</c:v>
                </c:pt>
                <c:pt idx="5700">
                  <c:v>-359.0625</c:v>
                </c:pt>
                <c:pt idx="5701">
                  <c:v>-359.06049999999999</c:v>
                </c:pt>
                <c:pt idx="5702">
                  <c:v>-359.05849999999998</c:v>
                </c:pt>
                <c:pt idx="5703">
                  <c:v>-359.05649999999997</c:v>
                </c:pt>
                <c:pt idx="5704">
                  <c:v>-359.05449999999996</c:v>
                </c:pt>
                <c:pt idx="5705">
                  <c:v>-359.05249999999995</c:v>
                </c:pt>
                <c:pt idx="5706">
                  <c:v>-359.0505</c:v>
                </c:pt>
                <c:pt idx="5707">
                  <c:v>-359.04849999999999</c:v>
                </c:pt>
                <c:pt idx="5708">
                  <c:v>-359.04649999999998</c:v>
                </c:pt>
                <c:pt idx="5709">
                  <c:v>-359.04449999999997</c:v>
                </c:pt>
                <c:pt idx="5710">
                  <c:v>-359.04249999999996</c:v>
                </c:pt>
                <c:pt idx="5711">
                  <c:v>-359.04049999999995</c:v>
                </c:pt>
                <c:pt idx="5712">
                  <c:v>-359.0385</c:v>
                </c:pt>
                <c:pt idx="5713">
                  <c:v>-359.03649999999999</c:v>
                </c:pt>
                <c:pt idx="5714">
                  <c:v>-359.03449999999998</c:v>
                </c:pt>
                <c:pt idx="5715">
                  <c:v>-359.03249999999997</c:v>
                </c:pt>
                <c:pt idx="5716">
                  <c:v>-359.03049999999996</c:v>
                </c:pt>
                <c:pt idx="5717">
                  <c:v>-359.02849999999995</c:v>
                </c:pt>
                <c:pt idx="5718">
                  <c:v>-359.0265</c:v>
                </c:pt>
                <c:pt idx="5719">
                  <c:v>-359.02449999999999</c:v>
                </c:pt>
                <c:pt idx="5720">
                  <c:v>-359.02249999999998</c:v>
                </c:pt>
                <c:pt idx="5721">
                  <c:v>-359.02049999999997</c:v>
                </c:pt>
                <c:pt idx="5722">
                  <c:v>-359.01849999999996</c:v>
                </c:pt>
                <c:pt idx="5723">
                  <c:v>-359.01649999999995</c:v>
                </c:pt>
                <c:pt idx="5724">
                  <c:v>-359.0145</c:v>
                </c:pt>
                <c:pt idx="5725">
                  <c:v>-359.01249999999999</c:v>
                </c:pt>
                <c:pt idx="5726">
                  <c:v>-359.01049999999998</c:v>
                </c:pt>
                <c:pt idx="5727">
                  <c:v>-359.00849999999997</c:v>
                </c:pt>
                <c:pt idx="5728">
                  <c:v>-359.00649999999996</c:v>
                </c:pt>
                <c:pt idx="5729">
                  <c:v>-359.00449999999995</c:v>
                </c:pt>
                <c:pt idx="5730">
                  <c:v>-359.0025</c:v>
                </c:pt>
                <c:pt idx="5731">
                  <c:v>-359.00049999999999</c:v>
                </c:pt>
                <c:pt idx="5732">
                  <c:v>-358.99849999999998</c:v>
                </c:pt>
                <c:pt idx="5733">
                  <c:v>-358.99649999999997</c:v>
                </c:pt>
                <c:pt idx="5734">
                  <c:v>-358.99449999999996</c:v>
                </c:pt>
                <c:pt idx="5735">
                  <c:v>-358.99249999999995</c:v>
                </c:pt>
                <c:pt idx="5736">
                  <c:v>-358.9905</c:v>
                </c:pt>
                <c:pt idx="5737">
                  <c:v>-358.98849999999999</c:v>
                </c:pt>
                <c:pt idx="5738">
                  <c:v>-358.98649999999998</c:v>
                </c:pt>
                <c:pt idx="5739">
                  <c:v>-358.98449999999997</c:v>
                </c:pt>
                <c:pt idx="5740">
                  <c:v>-358.98249999999996</c:v>
                </c:pt>
                <c:pt idx="5741">
                  <c:v>-358.98050000000001</c:v>
                </c:pt>
                <c:pt idx="5742">
                  <c:v>-358.9785</c:v>
                </c:pt>
                <c:pt idx="5743">
                  <c:v>-358.97649999999999</c:v>
                </c:pt>
                <c:pt idx="5744">
                  <c:v>-358.97449999999998</c:v>
                </c:pt>
                <c:pt idx="5745">
                  <c:v>-358.97249999999997</c:v>
                </c:pt>
                <c:pt idx="5746">
                  <c:v>-358.97049999999996</c:v>
                </c:pt>
                <c:pt idx="5747">
                  <c:v>-358.96849999999995</c:v>
                </c:pt>
                <c:pt idx="5748">
                  <c:v>-358.9665</c:v>
                </c:pt>
                <c:pt idx="5749">
                  <c:v>-358.96449999999999</c:v>
                </c:pt>
                <c:pt idx="5750">
                  <c:v>-358.96249999999998</c:v>
                </c:pt>
                <c:pt idx="5751">
                  <c:v>-358.96049999999997</c:v>
                </c:pt>
                <c:pt idx="5752">
                  <c:v>-358.95849999999996</c:v>
                </c:pt>
                <c:pt idx="5753">
                  <c:v>-358.95650000000001</c:v>
                </c:pt>
                <c:pt idx="5754">
                  <c:v>-358.9545</c:v>
                </c:pt>
                <c:pt idx="5755">
                  <c:v>-358.95249999999999</c:v>
                </c:pt>
                <c:pt idx="5756">
                  <c:v>-358.95049999999998</c:v>
                </c:pt>
                <c:pt idx="5757">
                  <c:v>-358.94849999999997</c:v>
                </c:pt>
                <c:pt idx="5758">
                  <c:v>-358.94649999999996</c:v>
                </c:pt>
                <c:pt idx="5759">
                  <c:v>-358.94449999999995</c:v>
                </c:pt>
                <c:pt idx="5760">
                  <c:v>-358.9425</c:v>
                </c:pt>
                <c:pt idx="5761">
                  <c:v>-358.94049999999999</c:v>
                </c:pt>
                <c:pt idx="5762">
                  <c:v>-358.93849999999998</c:v>
                </c:pt>
                <c:pt idx="5763">
                  <c:v>-358.93649999999997</c:v>
                </c:pt>
                <c:pt idx="5764">
                  <c:v>-358.93449999999996</c:v>
                </c:pt>
                <c:pt idx="5765">
                  <c:v>-358.9325</c:v>
                </c:pt>
                <c:pt idx="5766">
                  <c:v>-358.93049999999999</c:v>
                </c:pt>
                <c:pt idx="5767">
                  <c:v>-358.92849999999999</c:v>
                </c:pt>
                <c:pt idx="5768">
                  <c:v>-358.92649999999998</c:v>
                </c:pt>
                <c:pt idx="5769">
                  <c:v>-358.92449999999997</c:v>
                </c:pt>
                <c:pt idx="5770">
                  <c:v>-358.92249999999996</c:v>
                </c:pt>
                <c:pt idx="5771">
                  <c:v>-358.9205</c:v>
                </c:pt>
                <c:pt idx="5772">
                  <c:v>-358.91849999999999</c:v>
                </c:pt>
                <c:pt idx="5773">
                  <c:v>-358.91649999999998</c:v>
                </c:pt>
                <c:pt idx="5774">
                  <c:v>-358.91449999999998</c:v>
                </c:pt>
                <c:pt idx="5775">
                  <c:v>-358.91249999999997</c:v>
                </c:pt>
                <c:pt idx="5776">
                  <c:v>-358.91049999999996</c:v>
                </c:pt>
                <c:pt idx="5777">
                  <c:v>-358.9085</c:v>
                </c:pt>
                <c:pt idx="5778">
                  <c:v>-358.90649999999999</c:v>
                </c:pt>
                <c:pt idx="5779">
                  <c:v>-358.90449999999998</c:v>
                </c:pt>
                <c:pt idx="5780">
                  <c:v>-358.90249999999997</c:v>
                </c:pt>
                <c:pt idx="5781">
                  <c:v>-358.90049999999997</c:v>
                </c:pt>
                <c:pt idx="5782">
                  <c:v>-358.89849999999996</c:v>
                </c:pt>
                <c:pt idx="5783">
                  <c:v>-358.8965</c:v>
                </c:pt>
                <c:pt idx="5784">
                  <c:v>-358.89449999999999</c:v>
                </c:pt>
                <c:pt idx="5785">
                  <c:v>-358.89249999999998</c:v>
                </c:pt>
                <c:pt idx="5786">
                  <c:v>-358.89049999999997</c:v>
                </c:pt>
                <c:pt idx="5787">
                  <c:v>-358.88849999999996</c:v>
                </c:pt>
                <c:pt idx="5788">
                  <c:v>-358.88649999999996</c:v>
                </c:pt>
                <c:pt idx="5789">
                  <c:v>-358.8845</c:v>
                </c:pt>
                <c:pt idx="5790">
                  <c:v>-358.88249999999999</c:v>
                </c:pt>
                <c:pt idx="5791">
                  <c:v>-358.88049999999998</c:v>
                </c:pt>
                <c:pt idx="5792">
                  <c:v>-358.87849999999997</c:v>
                </c:pt>
                <c:pt idx="5793">
                  <c:v>-358.87649999999996</c:v>
                </c:pt>
                <c:pt idx="5794">
                  <c:v>-358.87449999999995</c:v>
                </c:pt>
                <c:pt idx="5795">
                  <c:v>-358.8725</c:v>
                </c:pt>
                <c:pt idx="5796">
                  <c:v>-358.87049999999999</c:v>
                </c:pt>
                <c:pt idx="5797">
                  <c:v>-358.86849999999998</c:v>
                </c:pt>
                <c:pt idx="5798">
                  <c:v>-358.86649999999997</c:v>
                </c:pt>
                <c:pt idx="5799">
                  <c:v>-358.86449999999996</c:v>
                </c:pt>
                <c:pt idx="5800">
                  <c:v>-358.86249999999995</c:v>
                </c:pt>
                <c:pt idx="5801">
                  <c:v>-358.8605</c:v>
                </c:pt>
                <c:pt idx="5802">
                  <c:v>-358.85849999999999</c:v>
                </c:pt>
                <c:pt idx="5803">
                  <c:v>-358.85649999999998</c:v>
                </c:pt>
                <c:pt idx="5804">
                  <c:v>-358.85449999999997</c:v>
                </c:pt>
                <c:pt idx="5805">
                  <c:v>-358.85249999999996</c:v>
                </c:pt>
                <c:pt idx="5806">
                  <c:v>-358.85049999999995</c:v>
                </c:pt>
                <c:pt idx="5807">
                  <c:v>-358.8485</c:v>
                </c:pt>
                <c:pt idx="5808">
                  <c:v>-358.84649999999999</c:v>
                </c:pt>
                <c:pt idx="5809">
                  <c:v>-358.84449999999998</c:v>
                </c:pt>
                <c:pt idx="5810">
                  <c:v>-358.84249999999997</c:v>
                </c:pt>
                <c:pt idx="5811">
                  <c:v>-358.84049999999996</c:v>
                </c:pt>
                <c:pt idx="5812">
                  <c:v>-358.83849999999995</c:v>
                </c:pt>
                <c:pt idx="5813">
                  <c:v>-358.8365</c:v>
                </c:pt>
                <c:pt idx="5814">
                  <c:v>-358.83449999999999</c:v>
                </c:pt>
                <c:pt idx="5815">
                  <c:v>-358.83249999999998</c:v>
                </c:pt>
                <c:pt idx="5816">
                  <c:v>-358.83049999999997</c:v>
                </c:pt>
                <c:pt idx="5817">
                  <c:v>-358.82849999999996</c:v>
                </c:pt>
                <c:pt idx="5818">
                  <c:v>-358.82649999999995</c:v>
                </c:pt>
                <c:pt idx="5819">
                  <c:v>-358.8245</c:v>
                </c:pt>
                <c:pt idx="5820">
                  <c:v>-358.82249999999999</c:v>
                </c:pt>
                <c:pt idx="5821">
                  <c:v>-358.82049999999998</c:v>
                </c:pt>
                <c:pt idx="5822">
                  <c:v>-358.81849999999997</c:v>
                </c:pt>
                <c:pt idx="5823">
                  <c:v>-358.81649999999996</c:v>
                </c:pt>
                <c:pt idx="5824">
                  <c:v>-358.81449999999995</c:v>
                </c:pt>
                <c:pt idx="5825">
                  <c:v>-358.8125</c:v>
                </c:pt>
                <c:pt idx="5826">
                  <c:v>-358.81049999999999</c:v>
                </c:pt>
                <c:pt idx="5827">
                  <c:v>-358.80849999999998</c:v>
                </c:pt>
                <c:pt idx="5828">
                  <c:v>-358.80649999999997</c:v>
                </c:pt>
                <c:pt idx="5829">
                  <c:v>-358.80449999999996</c:v>
                </c:pt>
                <c:pt idx="5830">
                  <c:v>-358.80249999999995</c:v>
                </c:pt>
                <c:pt idx="5831">
                  <c:v>-358.8005</c:v>
                </c:pt>
                <c:pt idx="5832">
                  <c:v>-358.79849999999999</c:v>
                </c:pt>
                <c:pt idx="5833">
                  <c:v>-358.79649999999998</c:v>
                </c:pt>
                <c:pt idx="5834">
                  <c:v>-358.79449999999997</c:v>
                </c:pt>
                <c:pt idx="5835">
                  <c:v>-358.79249999999996</c:v>
                </c:pt>
                <c:pt idx="5836">
                  <c:v>-358.79049999999995</c:v>
                </c:pt>
                <c:pt idx="5837">
                  <c:v>-358.7885</c:v>
                </c:pt>
                <c:pt idx="5838">
                  <c:v>-358.78649999999999</c:v>
                </c:pt>
                <c:pt idx="5839">
                  <c:v>-358.78449999999998</c:v>
                </c:pt>
                <c:pt idx="5840">
                  <c:v>-358.78249999999997</c:v>
                </c:pt>
                <c:pt idx="5841">
                  <c:v>-358.78049999999996</c:v>
                </c:pt>
                <c:pt idx="5842">
                  <c:v>-358.77849999999995</c:v>
                </c:pt>
                <c:pt idx="5843">
                  <c:v>-358.7765</c:v>
                </c:pt>
                <c:pt idx="5844">
                  <c:v>-358.77449999999999</c:v>
                </c:pt>
                <c:pt idx="5845">
                  <c:v>-358.77249999999998</c:v>
                </c:pt>
                <c:pt idx="5846">
                  <c:v>-358.77049999999997</c:v>
                </c:pt>
                <c:pt idx="5847">
                  <c:v>-358.76849999999996</c:v>
                </c:pt>
                <c:pt idx="5848">
                  <c:v>-358.76649999999995</c:v>
                </c:pt>
                <c:pt idx="5849">
                  <c:v>-358.7645</c:v>
                </c:pt>
                <c:pt idx="5850">
                  <c:v>-358.76249999999999</c:v>
                </c:pt>
                <c:pt idx="5851">
                  <c:v>-358.76049999999998</c:v>
                </c:pt>
                <c:pt idx="5852">
                  <c:v>-358.75849999999997</c:v>
                </c:pt>
                <c:pt idx="5853">
                  <c:v>-358.75649999999996</c:v>
                </c:pt>
                <c:pt idx="5854">
                  <c:v>-358.75449999999995</c:v>
                </c:pt>
                <c:pt idx="5855">
                  <c:v>-358.7525</c:v>
                </c:pt>
                <c:pt idx="5856">
                  <c:v>-358.75049999999999</c:v>
                </c:pt>
                <c:pt idx="5857">
                  <c:v>-358.74849999999998</c:v>
                </c:pt>
                <c:pt idx="5858">
                  <c:v>-358.74649999999997</c:v>
                </c:pt>
                <c:pt idx="5859">
                  <c:v>-358.74449999999996</c:v>
                </c:pt>
                <c:pt idx="5860">
                  <c:v>-358.74249999999995</c:v>
                </c:pt>
                <c:pt idx="5861">
                  <c:v>-358.7405</c:v>
                </c:pt>
                <c:pt idx="5862">
                  <c:v>-358.73849999999999</c:v>
                </c:pt>
                <c:pt idx="5863">
                  <c:v>-358.73649999999998</c:v>
                </c:pt>
                <c:pt idx="5864">
                  <c:v>-358.73449999999997</c:v>
                </c:pt>
                <c:pt idx="5865">
                  <c:v>-358.73249999999996</c:v>
                </c:pt>
                <c:pt idx="5866">
                  <c:v>-358.73050000000001</c:v>
                </c:pt>
                <c:pt idx="5867">
                  <c:v>-358.7285</c:v>
                </c:pt>
                <c:pt idx="5868">
                  <c:v>-358.72649999999999</c:v>
                </c:pt>
                <c:pt idx="5869">
                  <c:v>-358.72449999999998</c:v>
                </c:pt>
                <c:pt idx="5870">
                  <c:v>-358.72249999999997</c:v>
                </c:pt>
                <c:pt idx="5871">
                  <c:v>-358.72049999999996</c:v>
                </c:pt>
                <c:pt idx="5872">
                  <c:v>-358.71849999999995</c:v>
                </c:pt>
                <c:pt idx="5873">
                  <c:v>-358.7165</c:v>
                </c:pt>
                <c:pt idx="5874">
                  <c:v>-358.71449999999999</c:v>
                </c:pt>
                <c:pt idx="5875">
                  <c:v>-358.71249999999998</c:v>
                </c:pt>
                <c:pt idx="5876">
                  <c:v>-358.71049999999997</c:v>
                </c:pt>
                <c:pt idx="5877">
                  <c:v>-358.70849999999996</c:v>
                </c:pt>
                <c:pt idx="5878">
                  <c:v>-358.70650000000001</c:v>
                </c:pt>
                <c:pt idx="5879">
                  <c:v>-358.7045</c:v>
                </c:pt>
                <c:pt idx="5880">
                  <c:v>-358.70249999999999</c:v>
                </c:pt>
                <c:pt idx="5881">
                  <c:v>-358.70049999999998</c:v>
                </c:pt>
                <c:pt idx="5882">
                  <c:v>-358.69849999999997</c:v>
                </c:pt>
                <c:pt idx="5883">
                  <c:v>-358.69649999999996</c:v>
                </c:pt>
                <c:pt idx="5884">
                  <c:v>-358.69449999999995</c:v>
                </c:pt>
                <c:pt idx="5885">
                  <c:v>-358.6925</c:v>
                </c:pt>
                <c:pt idx="5886">
                  <c:v>-358.69049999999999</c:v>
                </c:pt>
                <c:pt idx="5887">
                  <c:v>-358.68849999999998</c:v>
                </c:pt>
                <c:pt idx="5888">
                  <c:v>-358.68649999999997</c:v>
                </c:pt>
                <c:pt idx="5889">
                  <c:v>-358.68449999999996</c:v>
                </c:pt>
                <c:pt idx="5890">
                  <c:v>-358.6825</c:v>
                </c:pt>
                <c:pt idx="5891">
                  <c:v>-358.68049999999999</c:v>
                </c:pt>
                <c:pt idx="5892">
                  <c:v>-358.67849999999999</c:v>
                </c:pt>
                <c:pt idx="5893">
                  <c:v>-358.67649999999998</c:v>
                </c:pt>
                <c:pt idx="5894">
                  <c:v>-358.67449999999997</c:v>
                </c:pt>
                <c:pt idx="5895">
                  <c:v>-358.67249999999996</c:v>
                </c:pt>
                <c:pt idx="5896">
                  <c:v>-358.6705</c:v>
                </c:pt>
                <c:pt idx="5897">
                  <c:v>-358.66849999999999</c:v>
                </c:pt>
                <c:pt idx="5898">
                  <c:v>-358.66649999999998</c:v>
                </c:pt>
                <c:pt idx="5899">
                  <c:v>-358.66449999999998</c:v>
                </c:pt>
                <c:pt idx="5900">
                  <c:v>-358.66249999999997</c:v>
                </c:pt>
                <c:pt idx="5901">
                  <c:v>-358.66049999999996</c:v>
                </c:pt>
                <c:pt idx="5902">
                  <c:v>-358.6585</c:v>
                </c:pt>
                <c:pt idx="5903">
                  <c:v>-358.65649999999999</c:v>
                </c:pt>
                <c:pt idx="5904">
                  <c:v>-358.65449999999998</c:v>
                </c:pt>
                <c:pt idx="5905">
                  <c:v>-358.65249999999997</c:v>
                </c:pt>
                <c:pt idx="5906">
                  <c:v>-358.65049999999997</c:v>
                </c:pt>
                <c:pt idx="5907">
                  <c:v>-358.64849999999996</c:v>
                </c:pt>
                <c:pt idx="5908">
                  <c:v>-358.6465</c:v>
                </c:pt>
                <c:pt idx="5909">
                  <c:v>-358.64449999999999</c:v>
                </c:pt>
                <c:pt idx="5910">
                  <c:v>-358.64249999999998</c:v>
                </c:pt>
                <c:pt idx="5911">
                  <c:v>-358.64049999999997</c:v>
                </c:pt>
                <c:pt idx="5912">
                  <c:v>-358.63849999999996</c:v>
                </c:pt>
                <c:pt idx="5913">
                  <c:v>-358.63649999999996</c:v>
                </c:pt>
                <c:pt idx="5914">
                  <c:v>-358.6345</c:v>
                </c:pt>
                <c:pt idx="5915">
                  <c:v>-358.63249999999999</c:v>
                </c:pt>
                <c:pt idx="5916">
                  <c:v>-358.63049999999998</c:v>
                </c:pt>
                <c:pt idx="5917">
                  <c:v>-358.62849999999997</c:v>
                </c:pt>
                <c:pt idx="5918">
                  <c:v>-358.62649999999996</c:v>
                </c:pt>
                <c:pt idx="5919">
                  <c:v>-358.62449999999995</c:v>
                </c:pt>
                <c:pt idx="5920">
                  <c:v>-358.6225</c:v>
                </c:pt>
                <c:pt idx="5921">
                  <c:v>-358.62049999999999</c:v>
                </c:pt>
                <c:pt idx="5922">
                  <c:v>-358.61849999999998</c:v>
                </c:pt>
                <c:pt idx="5923">
                  <c:v>-358.61649999999997</c:v>
                </c:pt>
                <c:pt idx="5924">
                  <c:v>-358.61449999999996</c:v>
                </c:pt>
                <c:pt idx="5925">
                  <c:v>-358.61249999999995</c:v>
                </c:pt>
                <c:pt idx="5926">
                  <c:v>-358.6105</c:v>
                </c:pt>
                <c:pt idx="5927">
                  <c:v>-358.60849999999999</c:v>
                </c:pt>
                <c:pt idx="5928">
                  <c:v>-358.60649999999998</c:v>
                </c:pt>
                <c:pt idx="5929">
                  <c:v>-358.60449999999997</c:v>
                </c:pt>
                <c:pt idx="5930">
                  <c:v>-358.60249999999996</c:v>
                </c:pt>
                <c:pt idx="5931">
                  <c:v>-358.60049999999995</c:v>
                </c:pt>
                <c:pt idx="5932">
                  <c:v>-358.5985</c:v>
                </c:pt>
                <c:pt idx="5933">
                  <c:v>-358.59649999999999</c:v>
                </c:pt>
                <c:pt idx="5934">
                  <c:v>-358.59449999999998</c:v>
                </c:pt>
                <c:pt idx="5935">
                  <c:v>-358.59249999999997</c:v>
                </c:pt>
                <c:pt idx="5936">
                  <c:v>-358.59049999999996</c:v>
                </c:pt>
                <c:pt idx="5937">
                  <c:v>-358.58849999999995</c:v>
                </c:pt>
                <c:pt idx="5938">
                  <c:v>-358.5865</c:v>
                </c:pt>
                <c:pt idx="5939">
                  <c:v>-358.58449999999999</c:v>
                </c:pt>
                <c:pt idx="5940">
                  <c:v>-358.58249999999998</c:v>
                </c:pt>
                <c:pt idx="5941">
                  <c:v>-358.58049999999997</c:v>
                </c:pt>
                <c:pt idx="5942">
                  <c:v>-358.57849999999996</c:v>
                </c:pt>
                <c:pt idx="5943">
                  <c:v>-358.57649999999995</c:v>
                </c:pt>
                <c:pt idx="5944">
                  <c:v>-358.5745</c:v>
                </c:pt>
                <c:pt idx="5945">
                  <c:v>-358.57249999999999</c:v>
                </c:pt>
                <c:pt idx="5946">
                  <c:v>-358.57049999999998</c:v>
                </c:pt>
                <c:pt idx="5947">
                  <c:v>-358.56849999999997</c:v>
                </c:pt>
                <c:pt idx="5948">
                  <c:v>-358.56649999999996</c:v>
                </c:pt>
                <c:pt idx="5949">
                  <c:v>-358.56449999999995</c:v>
                </c:pt>
                <c:pt idx="5950">
                  <c:v>-358.5625</c:v>
                </c:pt>
                <c:pt idx="5951">
                  <c:v>-358.56049999999999</c:v>
                </c:pt>
                <c:pt idx="5952">
                  <c:v>-358.55849999999998</c:v>
                </c:pt>
                <c:pt idx="5953">
                  <c:v>-358.55649999999997</c:v>
                </c:pt>
                <c:pt idx="5954">
                  <c:v>-358.55449999999996</c:v>
                </c:pt>
                <c:pt idx="5955">
                  <c:v>-358.55249999999995</c:v>
                </c:pt>
                <c:pt idx="5956">
                  <c:v>-358.5505</c:v>
                </c:pt>
                <c:pt idx="5957">
                  <c:v>-358.54849999999999</c:v>
                </c:pt>
                <c:pt idx="5958">
                  <c:v>-358.54649999999998</c:v>
                </c:pt>
                <c:pt idx="5959">
                  <c:v>-358.54449999999997</c:v>
                </c:pt>
                <c:pt idx="5960">
                  <c:v>-358.54249999999996</c:v>
                </c:pt>
                <c:pt idx="5961">
                  <c:v>-358.54049999999995</c:v>
                </c:pt>
                <c:pt idx="5962">
                  <c:v>-358.5385</c:v>
                </c:pt>
                <c:pt idx="5963">
                  <c:v>-358.53649999999999</c:v>
                </c:pt>
                <c:pt idx="5964">
                  <c:v>-358.53449999999998</c:v>
                </c:pt>
                <c:pt idx="5965">
                  <c:v>-358.53249999999997</c:v>
                </c:pt>
                <c:pt idx="5966">
                  <c:v>-358.53049999999996</c:v>
                </c:pt>
                <c:pt idx="5967">
                  <c:v>-358.52849999999995</c:v>
                </c:pt>
                <c:pt idx="5968">
                  <c:v>-358.5265</c:v>
                </c:pt>
                <c:pt idx="5969">
                  <c:v>-358.52449999999999</c:v>
                </c:pt>
                <c:pt idx="5970">
                  <c:v>-358.52249999999998</c:v>
                </c:pt>
                <c:pt idx="5971">
                  <c:v>-358.52049999999997</c:v>
                </c:pt>
                <c:pt idx="5972">
                  <c:v>-358.51849999999996</c:v>
                </c:pt>
                <c:pt idx="5973">
                  <c:v>-358.51649999999995</c:v>
                </c:pt>
                <c:pt idx="5974">
                  <c:v>-358.5145</c:v>
                </c:pt>
                <c:pt idx="5975">
                  <c:v>-358.51249999999999</c:v>
                </c:pt>
                <c:pt idx="5976">
                  <c:v>-358.51049999999998</c:v>
                </c:pt>
                <c:pt idx="5977">
                  <c:v>-358.50849999999997</c:v>
                </c:pt>
                <c:pt idx="5978">
                  <c:v>-358.50649999999996</c:v>
                </c:pt>
                <c:pt idx="5979">
                  <c:v>-358.50449999999995</c:v>
                </c:pt>
                <c:pt idx="5980">
                  <c:v>-358.5025</c:v>
                </c:pt>
                <c:pt idx="5981">
                  <c:v>-358.50049999999999</c:v>
                </c:pt>
                <c:pt idx="5982">
                  <c:v>-358.49849999999998</c:v>
                </c:pt>
                <c:pt idx="5983">
                  <c:v>-358.49649999999997</c:v>
                </c:pt>
                <c:pt idx="5984">
                  <c:v>-358.49449999999996</c:v>
                </c:pt>
                <c:pt idx="5985">
                  <c:v>-358.49249999999995</c:v>
                </c:pt>
                <c:pt idx="5986">
                  <c:v>-358.4905</c:v>
                </c:pt>
                <c:pt idx="5987">
                  <c:v>-358.48849999999999</c:v>
                </c:pt>
                <c:pt idx="5988">
                  <c:v>-358.48649999999998</c:v>
                </c:pt>
                <c:pt idx="5989">
                  <c:v>-358.48449999999997</c:v>
                </c:pt>
                <c:pt idx="5990">
                  <c:v>-358.48249999999996</c:v>
                </c:pt>
                <c:pt idx="5991">
                  <c:v>-358.48050000000001</c:v>
                </c:pt>
                <c:pt idx="5992">
                  <c:v>-358.4785</c:v>
                </c:pt>
                <c:pt idx="5993">
                  <c:v>-358.47649999999999</c:v>
                </c:pt>
                <c:pt idx="5994">
                  <c:v>-358.47449999999998</c:v>
                </c:pt>
                <c:pt idx="5995">
                  <c:v>-358.47249999999997</c:v>
                </c:pt>
                <c:pt idx="5996">
                  <c:v>-358.47049999999996</c:v>
                </c:pt>
                <c:pt idx="5997">
                  <c:v>-358.46849999999995</c:v>
                </c:pt>
                <c:pt idx="5998">
                  <c:v>-358.4665</c:v>
                </c:pt>
                <c:pt idx="5999">
                  <c:v>-358.46449999999999</c:v>
                </c:pt>
                <c:pt idx="6000">
                  <c:v>-358.46249999999998</c:v>
                </c:pt>
                <c:pt idx="6001">
                  <c:v>-358.46049999999997</c:v>
                </c:pt>
                <c:pt idx="6002">
                  <c:v>-358.45849999999996</c:v>
                </c:pt>
                <c:pt idx="6003">
                  <c:v>-358.45650000000001</c:v>
                </c:pt>
                <c:pt idx="6004">
                  <c:v>-358.4545</c:v>
                </c:pt>
                <c:pt idx="6005">
                  <c:v>-358.45249999999999</c:v>
                </c:pt>
                <c:pt idx="6006">
                  <c:v>-358.45049999999998</c:v>
                </c:pt>
                <c:pt idx="6007">
                  <c:v>-358.44849999999997</c:v>
                </c:pt>
                <c:pt idx="6008">
                  <c:v>-358.44649999999996</c:v>
                </c:pt>
                <c:pt idx="6009">
                  <c:v>-358.44449999999995</c:v>
                </c:pt>
                <c:pt idx="6010">
                  <c:v>-358.4425</c:v>
                </c:pt>
                <c:pt idx="6011">
                  <c:v>-358.44049999999999</c:v>
                </c:pt>
                <c:pt idx="6012">
                  <c:v>-358.43849999999998</c:v>
                </c:pt>
                <c:pt idx="6013">
                  <c:v>-358.43649999999997</c:v>
                </c:pt>
                <c:pt idx="6014">
                  <c:v>-358.43449999999996</c:v>
                </c:pt>
                <c:pt idx="6015">
                  <c:v>-358.4325</c:v>
                </c:pt>
                <c:pt idx="6016">
                  <c:v>-358.43049999999999</c:v>
                </c:pt>
                <c:pt idx="6017">
                  <c:v>-358.42849999999999</c:v>
                </c:pt>
                <c:pt idx="6018">
                  <c:v>-358.42649999999998</c:v>
                </c:pt>
                <c:pt idx="6019">
                  <c:v>-358.42449999999997</c:v>
                </c:pt>
                <c:pt idx="6020">
                  <c:v>-358.42249999999996</c:v>
                </c:pt>
                <c:pt idx="6021">
                  <c:v>-358.4205</c:v>
                </c:pt>
                <c:pt idx="6022">
                  <c:v>-358.41849999999999</c:v>
                </c:pt>
                <c:pt idx="6023">
                  <c:v>-358.41649999999998</c:v>
                </c:pt>
                <c:pt idx="6024">
                  <c:v>-358.41449999999998</c:v>
                </c:pt>
                <c:pt idx="6025">
                  <c:v>-358.41249999999997</c:v>
                </c:pt>
                <c:pt idx="6026">
                  <c:v>-358.41049999999996</c:v>
                </c:pt>
                <c:pt idx="6027">
                  <c:v>-358.4085</c:v>
                </c:pt>
                <c:pt idx="6028">
                  <c:v>-358.40649999999999</c:v>
                </c:pt>
                <c:pt idx="6029">
                  <c:v>-358.40449999999998</c:v>
                </c:pt>
                <c:pt idx="6030">
                  <c:v>-358.40249999999997</c:v>
                </c:pt>
                <c:pt idx="6031">
                  <c:v>-358.40049999999997</c:v>
                </c:pt>
                <c:pt idx="6032">
                  <c:v>-358.39849999999996</c:v>
                </c:pt>
                <c:pt idx="6033">
                  <c:v>-358.3965</c:v>
                </c:pt>
                <c:pt idx="6034">
                  <c:v>-358.39449999999999</c:v>
                </c:pt>
                <c:pt idx="6035">
                  <c:v>-358.39249999999998</c:v>
                </c:pt>
                <c:pt idx="6036">
                  <c:v>-358.39049999999997</c:v>
                </c:pt>
                <c:pt idx="6037">
                  <c:v>-358.38849999999996</c:v>
                </c:pt>
                <c:pt idx="6038">
                  <c:v>-358.38649999999996</c:v>
                </c:pt>
                <c:pt idx="6039">
                  <c:v>-358.3845</c:v>
                </c:pt>
                <c:pt idx="6040">
                  <c:v>-358.38249999999999</c:v>
                </c:pt>
                <c:pt idx="6041">
                  <c:v>-358.38049999999998</c:v>
                </c:pt>
                <c:pt idx="6042">
                  <c:v>-358.37849999999997</c:v>
                </c:pt>
                <c:pt idx="6043">
                  <c:v>-358.37649999999996</c:v>
                </c:pt>
                <c:pt idx="6044">
                  <c:v>-358.37449999999995</c:v>
                </c:pt>
                <c:pt idx="6045">
                  <c:v>-358.3725</c:v>
                </c:pt>
                <c:pt idx="6046">
                  <c:v>-358.37049999999999</c:v>
                </c:pt>
                <c:pt idx="6047">
                  <c:v>-358.36849999999998</c:v>
                </c:pt>
                <c:pt idx="6048">
                  <c:v>-358.36649999999997</c:v>
                </c:pt>
                <c:pt idx="6049">
                  <c:v>-358.36449999999996</c:v>
                </c:pt>
                <c:pt idx="6050">
                  <c:v>-358.36249999999995</c:v>
                </c:pt>
                <c:pt idx="6051">
                  <c:v>-358.3605</c:v>
                </c:pt>
                <c:pt idx="6052">
                  <c:v>-358.35849999999999</c:v>
                </c:pt>
                <c:pt idx="6053">
                  <c:v>-358.35649999999998</c:v>
                </c:pt>
                <c:pt idx="6054">
                  <c:v>-358.35449999999997</c:v>
                </c:pt>
                <c:pt idx="6055">
                  <c:v>-358.35249999999996</c:v>
                </c:pt>
                <c:pt idx="6056">
                  <c:v>-358.35049999999995</c:v>
                </c:pt>
                <c:pt idx="6057">
                  <c:v>-358.3485</c:v>
                </c:pt>
                <c:pt idx="6058">
                  <c:v>-358.34649999999999</c:v>
                </c:pt>
                <c:pt idx="6059">
                  <c:v>-358.34449999999998</c:v>
                </c:pt>
                <c:pt idx="6060">
                  <c:v>-358.34249999999997</c:v>
                </c:pt>
                <c:pt idx="6061">
                  <c:v>-358.34049999999996</c:v>
                </c:pt>
                <c:pt idx="6062">
                  <c:v>-358.33849999999995</c:v>
                </c:pt>
                <c:pt idx="6063">
                  <c:v>-358.3365</c:v>
                </c:pt>
                <c:pt idx="6064">
                  <c:v>-358.33449999999999</c:v>
                </c:pt>
                <c:pt idx="6065">
                  <c:v>-358.33249999999998</c:v>
                </c:pt>
                <c:pt idx="6066">
                  <c:v>-358.33049999999997</c:v>
                </c:pt>
                <c:pt idx="6067">
                  <c:v>-358.32849999999996</c:v>
                </c:pt>
                <c:pt idx="6068">
                  <c:v>-358.32649999999995</c:v>
                </c:pt>
                <c:pt idx="6069">
                  <c:v>-358.3245</c:v>
                </c:pt>
                <c:pt idx="6070">
                  <c:v>-358.32249999999999</c:v>
                </c:pt>
                <c:pt idx="6071">
                  <c:v>-358.32049999999998</c:v>
                </c:pt>
                <c:pt idx="6072">
                  <c:v>-358.31849999999997</c:v>
                </c:pt>
                <c:pt idx="6073">
                  <c:v>-358.31649999999996</c:v>
                </c:pt>
                <c:pt idx="6074">
                  <c:v>-358.31449999999995</c:v>
                </c:pt>
                <c:pt idx="6075">
                  <c:v>-358.3125</c:v>
                </c:pt>
                <c:pt idx="6076">
                  <c:v>-358.31049999999999</c:v>
                </c:pt>
                <c:pt idx="6077">
                  <c:v>-358.30849999999998</c:v>
                </c:pt>
                <c:pt idx="6078">
                  <c:v>-358.30649999999997</c:v>
                </c:pt>
                <c:pt idx="6079">
                  <c:v>-358.30449999999996</c:v>
                </c:pt>
                <c:pt idx="6080">
                  <c:v>-358.30249999999995</c:v>
                </c:pt>
                <c:pt idx="6081">
                  <c:v>-358.3005</c:v>
                </c:pt>
                <c:pt idx="6082">
                  <c:v>-358.29849999999999</c:v>
                </c:pt>
                <c:pt idx="6083">
                  <c:v>-358.29649999999998</c:v>
                </c:pt>
                <c:pt idx="6084">
                  <c:v>-358.29449999999997</c:v>
                </c:pt>
                <c:pt idx="6085">
                  <c:v>-358.29249999999996</c:v>
                </c:pt>
                <c:pt idx="6086">
                  <c:v>-358.29049999999995</c:v>
                </c:pt>
                <c:pt idx="6087">
                  <c:v>-358.2885</c:v>
                </c:pt>
                <c:pt idx="6088">
                  <c:v>-358.28649999999999</c:v>
                </c:pt>
                <c:pt idx="6089">
                  <c:v>-358.28449999999998</c:v>
                </c:pt>
                <c:pt idx="6090">
                  <c:v>-358.28249999999997</c:v>
                </c:pt>
                <c:pt idx="6091">
                  <c:v>-358.28049999999996</c:v>
                </c:pt>
                <c:pt idx="6092">
                  <c:v>-358.27849999999995</c:v>
                </c:pt>
                <c:pt idx="6093">
                  <c:v>-358.2765</c:v>
                </c:pt>
                <c:pt idx="6094">
                  <c:v>-358.27449999999999</c:v>
                </c:pt>
                <c:pt idx="6095">
                  <c:v>-358.27249999999998</c:v>
                </c:pt>
                <c:pt idx="6096">
                  <c:v>-358.27049999999997</c:v>
                </c:pt>
                <c:pt idx="6097">
                  <c:v>-358.26849999999996</c:v>
                </c:pt>
                <c:pt idx="6098">
                  <c:v>-358.26649999999995</c:v>
                </c:pt>
                <c:pt idx="6099">
                  <c:v>-358.2645</c:v>
                </c:pt>
                <c:pt idx="6100">
                  <c:v>-358.26249999999999</c:v>
                </c:pt>
                <c:pt idx="6101">
                  <c:v>-358.26049999999998</c:v>
                </c:pt>
                <c:pt idx="6102">
                  <c:v>-358.25849999999997</c:v>
                </c:pt>
                <c:pt idx="6103">
                  <c:v>-358.25649999999996</c:v>
                </c:pt>
                <c:pt idx="6104">
                  <c:v>-358.25449999999995</c:v>
                </c:pt>
                <c:pt idx="6105">
                  <c:v>-358.2525</c:v>
                </c:pt>
                <c:pt idx="6106">
                  <c:v>-358.25049999999999</c:v>
                </c:pt>
                <c:pt idx="6107">
                  <c:v>-358.24849999999998</c:v>
                </c:pt>
                <c:pt idx="6108">
                  <c:v>-358.24649999999997</c:v>
                </c:pt>
                <c:pt idx="6109">
                  <c:v>-358.24449999999996</c:v>
                </c:pt>
                <c:pt idx="6110">
                  <c:v>-358.24249999999995</c:v>
                </c:pt>
                <c:pt idx="6111">
                  <c:v>-358.2405</c:v>
                </c:pt>
                <c:pt idx="6112">
                  <c:v>-358.23849999999999</c:v>
                </c:pt>
                <c:pt idx="6113">
                  <c:v>-358.23649999999998</c:v>
                </c:pt>
                <c:pt idx="6114">
                  <c:v>-358.23449999999997</c:v>
                </c:pt>
                <c:pt idx="6115">
                  <c:v>-358.23249999999996</c:v>
                </c:pt>
                <c:pt idx="6116">
                  <c:v>-358.23050000000001</c:v>
                </c:pt>
                <c:pt idx="6117">
                  <c:v>-358.2285</c:v>
                </c:pt>
                <c:pt idx="6118">
                  <c:v>-358.22649999999999</c:v>
                </c:pt>
                <c:pt idx="6119">
                  <c:v>-358.22449999999998</c:v>
                </c:pt>
                <c:pt idx="6120">
                  <c:v>-358.22249999999997</c:v>
                </c:pt>
                <c:pt idx="6121">
                  <c:v>-358.22049999999996</c:v>
                </c:pt>
                <c:pt idx="6122">
                  <c:v>-358.21849999999995</c:v>
                </c:pt>
                <c:pt idx="6123">
                  <c:v>-358.2165</c:v>
                </c:pt>
                <c:pt idx="6124">
                  <c:v>-358.21449999999999</c:v>
                </c:pt>
                <c:pt idx="6125">
                  <c:v>-358.21249999999998</c:v>
                </c:pt>
                <c:pt idx="6126">
                  <c:v>-358.21049999999997</c:v>
                </c:pt>
                <c:pt idx="6127">
                  <c:v>-358.20849999999996</c:v>
                </c:pt>
                <c:pt idx="6128">
                  <c:v>-358.20650000000001</c:v>
                </c:pt>
                <c:pt idx="6129">
                  <c:v>-358.2045</c:v>
                </c:pt>
                <c:pt idx="6130">
                  <c:v>-358.20249999999999</c:v>
                </c:pt>
                <c:pt idx="6131">
                  <c:v>-358.20049999999998</c:v>
                </c:pt>
                <c:pt idx="6132">
                  <c:v>-358.19849999999997</c:v>
                </c:pt>
                <c:pt idx="6133">
                  <c:v>-358.19649999999996</c:v>
                </c:pt>
                <c:pt idx="6134">
                  <c:v>-358.19449999999995</c:v>
                </c:pt>
                <c:pt idx="6135">
                  <c:v>-358.1925</c:v>
                </c:pt>
                <c:pt idx="6136">
                  <c:v>-358.19049999999999</c:v>
                </c:pt>
                <c:pt idx="6137">
                  <c:v>-358.18849999999998</c:v>
                </c:pt>
                <c:pt idx="6138">
                  <c:v>-358.18649999999997</c:v>
                </c:pt>
                <c:pt idx="6139">
                  <c:v>-358.18449999999996</c:v>
                </c:pt>
                <c:pt idx="6140">
                  <c:v>-358.1825</c:v>
                </c:pt>
                <c:pt idx="6141">
                  <c:v>-358.18049999999999</c:v>
                </c:pt>
                <c:pt idx="6142">
                  <c:v>-358.17849999999999</c:v>
                </c:pt>
                <c:pt idx="6143">
                  <c:v>-358.17649999999998</c:v>
                </c:pt>
                <c:pt idx="6144">
                  <c:v>-358.17449999999997</c:v>
                </c:pt>
                <c:pt idx="6145">
                  <c:v>-358.17249999999996</c:v>
                </c:pt>
                <c:pt idx="6146">
                  <c:v>-358.1705</c:v>
                </c:pt>
                <c:pt idx="6147">
                  <c:v>-358.16849999999999</c:v>
                </c:pt>
                <c:pt idx="6148">
                  <c:v>-358.16649999999998</c:v>
                </c:pt>
                <c:pt idx="6149">
                  <c:v>-358.16449999999998</c:v>
                </c:pt>
                <c:pt idx="6150">
                  <c:v>-358.16249999999997</c:v>
                </c:pt>
                <c:pt idx="6151">
                  <c:v>-358.16049999999996</c:v>
                </c:pt>
                <c:pt idx="6152">
                  <c:v>-358.1585</c:v>
                </c:pt>
                <c:pt idx="6153">
                  <c:v>-358.15649999999999</c:v>
                </c:pt>
                <c:pt idx="6154">
                  <c:v>-358.15449999999998</c:v>
                </c:pt>
                <c:pt idx="6155">
                  <c:v>-358.15249999999997</c:v>
                </c:pt>
                <c:pt idx="6156">
                  <c:v>-358.15049999999997</c:v>
                </c:pt>
                <c:pt idx="6157">
                  <c:v>-358.14849999999996</c:v>
                </c:pt>
                <c:pt idx="6158">
                  <c:v>-358.1465</c:v>
                </c:pt>
                <c:pt idx="6159">
                  <c:v>-358.14449999999999</c:v>
                </c:pt>
                <c:pt idx="6160">
                  <c:v>-358.14249999999998</c:v>
                </c:pt>
                <c:pt idx="6161">
                  <c:v>-358.14049999999997</c:v>
                </c:pt>
                <c:pt idx="6162">
                  <c:v>-358.13849999999996</c:v>
                </c:pt>
                <c:pt idx="6163">
                  <c:v>-358.13649999999996</c:v>
                </c:pt>
                <c:pt idx="6164">
                  <c:v>-358.1345</c:v>
                </c:pt>
                <c:pt idx="6165">
                  <c:v>-358.13249999999999</c:v>
                </c:pt>
                <c:pt idx="6166">
                  <c:v>-358.13049999999998</c:v>
                </c:pt>
                <c:pt idx="6167">
                  <c:v>-358.12849999999997</c:v>
                </c:pt>
                <c:pt idx="6168">
                  <c:v>-358.12649999999996</c:v>
                </c:pt>
                <c:pt idx="6169">
                  <c:v>-358.12449999999995</c:v>
                </c:pt>
                <c:pt idx="6170">
                  <c:v>-358.1225</c:v>
                </c:pt>
                <c:pt idx="6171">
                  <c:v>-358.12049999999999</c:v>
                </c:pt>
                <c:pt idx="6172">
                  <c:v>-358.11849999999998</c:v>
                </c:pt>
                <c:pt idx="6173">
                  <c:v>-358.11649999999997</c:v>
                </c:pt>
                <c:pt idx="6174">
                  <c:v>-358.11449999999996</c:v>
                </c:pt>
                <c:pt idx="6175">
                  <c:v>-358.11249999999995</c:v>
                </c:pt>
                <c:pt idx="6176">
                  <c:v>-358.1105</c:v>
                </c:pt>
                <c:pt idx="6177">
                  <c:v>-358.10849999999999</c:v>
                </c:pt>
                <c:pt idx="6178">
                  <c:v>-358.10649999999998</c:v>
                </c:pt>
                <c:pt idx="6179">
                  <c:v>-358.10449999999997</c:v>
                </c:pt>
                <c:pt idx="6180">
                  <c:v>-358.10249999999996</c:v>
                </c:pt>
                <c:pt idx="6181">
                  <c:v>-358.10049999999995</c:v>
                </c:pt>
                <c:pt idx="6182">
                  <c:v>-358.0985</c:v>
                </c:pt>
                <c:pt idx="6183">
                  <c:v>-358.09649999999999</c:v>
                </c:pt>
                <c:pt idx="6184">
                  <c:v>-358.09449999999998</c:v>
                </c:pt>
                <c:pt idx="6185">
                  <c:v>-358.09249999999997</c:v>
                </c:pt>
                <c:pt idx="6186">
                  <c:v>-358.09049999999996</c:v>
                </c:pt>
                <c:pt idx="6187">
                  <c:v>-358.08849999999995</c:v>
                </c:pt>
                <c:pt idx="6188">
                  <c:v>-358.0865</c:v>
                </c:pt>
                <c:pt idx="6189">
                  <c:v>-358.08449999999999</c:v>
                </c:pt>
                <c:pt idx="6190">
                  <c:v>-358.08249999999998</c:v>
                </c:pt>
                <c:pt idx="6191">
                  <c:v>-358.08049999999997</c:v>
                </c:pt>
                <c:pt idx="6192">
                  <c:v>-358.07849999999996</c:v>
                </c:pt>
                <c:pt idx="6193">
                  <c:v>-358.07649999999995</c:v>
                </c:pt>
                <c:pt idx="6194">
                  <c:v>-358.0745</c:v>
                </c:pt>
                <c:pt idx="6195">
                  <c:v>-358.07249999999999</c:v>
                </c:pt>
                <c:pt idx="6196">
                  <c:v>-358.07049999999998</c:v>
                </c:pt>
                <c:pt idx="6197">
                  <c:v>-358.06849999999997</c:v>
                </c:pt>
                <c:pt idx="6198">
                  <c:v>-358.06649999999996</c:v>
                </c:pt>
                <c:pt idx="6199">
                  <c:v>-358.06449999999995</c:v>
                </c:pt>
                <c:pt idx="6200">
                  <c:v>-358.0625</c:v>
                </c:pt>
                <c:pt idx="6201">
                  <c:v>-358.06049999999999</c:v>
                </c:pt>
                <c:pt idx="6202">
                  <c:v>-358.05849999999998</c:v>
                </c:pt>
                <c:pt idx="6203">
                  <c:v>-358.05649999999997</c:v>
                </c:pt>
                <c:pt idx="6204">
                  <c:v>-358.05449999999996</c:v>
                </c:pt>
                <c:pt idx="6205">
                  <c:v>-358.05249999999995</c:v>
                </c:pt>
                <c:pt idx="6206">
                  <c:v>-358.0505</c:v>
                </c:pt>
                <c:pt idx="6207">
                  <c:v>-358.04849999999999</c:v>
                </c:pt>
                <c:pt idx="6208">
                  <c:v>-358.04649999999998</c:v>
                </c:pt>
                <c:pt idx="6209">
                  <c:v>-358.04449999999997</c:v>
                </c:pt>
                <c:pt idx="6210">
                  <c:v>-358.04249999999996</c:v>
                </c:pt>
                <c:pt idx="6211">
                  <c:v>-358.04049999999995</c:v>
                </c:pt>
                <c:pt idx="6212">
                  <c:v>-358.0385</c:v>
                </c:pt>
                <c:pt idx="6213">
                  <c:v>-358.03649999999999</c:v>
                </c:pt>
                <c:pt idx="6214">
                  <c:v>-358.03449999999998</c:v>
                </c:pt>
                <c:pt idx="6215">
                  <c:v>-358.03249999999997</c:v>
                </c:pt>
                <c:pt idx="6216">
                  <c:v>-358.03049999999996</c:v>
                </c:pt>
                <c:pt idx="6217">
                  <c:v>-358.02849999999995</c:v>
                </c:pt>
                <c:pt idx="6218">
                  <c:v>-358.0265</c:v>
                </c:pt>
                <c:pt idx="6219">
                  <c:v>-358.02449999999999</c:v>
                </c:pt>
                <c:pt idx="6220">
                  <c:v>-358.02249999999998</c:v>
                </c:pt>
                <c:pt idx="6221">
                  <c:v>-358.02049999999997</c:v>
                </c:pt>
                <c:pt idx="6222">
                  <c:v>-358.01849999999996</c:v>
                </c:pt>
                <c:pt idx="6223">
                  <c:v>-358.01649999999995</c:v>
                </c:pt>
                <c:pt idx="6224">
                  <c:v>-358.0145</c:v>
                </c:pt>
                <c:pt idx="6225">
                  <c:v>-358.01249999999999</c:v>
                </c:pt>
                <c:pt idx="6226">
                  <c:v>-358.01049999999998</c:v>
                </c:pt>
                <c:pt idx="6227">
                  <c:v>-358.00849999999997</c:v>
                </c:pt>
                <c:pt idx="6228">
                  <c:v>-358.00649999999996</c:v>
                </c:pt>
                <c:pt idx="6229">
                  <c:v>-358.00449999999995</c:v>
                </c:pt>
                <c:pt idx="6230">
                  <c:v>-358.0025</c:v>
                </c:pt>
                <c:pt idx="6231">
                  <c:v>-358.00049999999999</c:v>
                </c:pt>
                <c:pt idx="6232">
                  <c:v>-357.99849999999998</c:v>
                </c:pt>
                <c:pt idx="6233">
                  <c:v>-357.99649999999997</c:v>
                </c:pt>
                <c:pt idx="6234">
                  <c:v>-357.99449999999996</c:v>
                </c:pt>
                <c:pt idx="6235">
                  <c:v>-357.99249999999995</c:v>
                </c:pt>
                <c:pt idx="6236">
                  <c:v>-357.9905</c:v>
                </c:pt>
                <c:pt idx="6237">
                  <c:v>-357.98849999999999</c:v>
                </c:pt>
                <c:pt idx="6238">
                  <c:v>-357.98649999999998</c:v>
                </c:pt>
                <c:pt idx="6239">
                  <c:v>-357.98449999999997</c:v>
                </c:pt>
                <c:pt idx="6240">
                  <c:v>-357.98249999999996</c:v>
                </c:pt>
                <c:pt idx="6241">
                  <c:v>-357.98050000000001</c:v>
                </c:pt>
                <c:pt idx="6242">
                  <c:v>-357.9785</c:v>
                </c:pt>
                <c:pt idx="6243">
                  <c:v>-357.97649999999999</c:v>
                </c:pt>
                <c:pt idx="6244">
                  <c:v>-357.97449999999998</c:v>
                </c:pt>
                <c:pt idx="6245">
                  <c:v>-357.97249999999997</c:v>
                </c:pt>
                <c:pt idx="6246">
                  <c:v>-357.97049999999996</c:v>
                </c:pt>
                <c:pt idx="6247">
                  <c:v>-357.96849999999995</c:v>
                </c:pt>
                <c:pt idx="6248">
                  <c:v>-357.9665</c:v>
                </c:pt>
                <c:pt idx="6249">
                  <c:v>-357.96449999999999</c:v>
                </c:pt>
                <c:pt idx="6250">
                  <c:v>-357.96249999999998</c:v>
                </c:pt>
                <c:pt idx="6251">
                  <c:v>-357.96049999999997</c:v>
                </c:pt>
                <c:pt idx="6252">
                  <c:v>-357.95849999999996</c:v>
                </c:pt>
                <c:pt idx="6253">
                  <c:v>-357.95650000000001</c:v>
                </c:pt>
                <c:pt idx="6254">
                  <c:v>-357.9545</c:v>
                </c:pt>
                <c:pt idx="6255">
                  <c:v>-357.95249999999999</c:v>
                </c:pt>
                <c:pt idx="6256">
                  <c:v>-357.95049999999998</c:v>
                </c:pt>
                <c:pt idx="6257">
                  <c:v>-357.94849999999997</c:v>
                </c:pt>
                <c:pt idx="6258">
                  <c:v>-357.94649999999996</c:v>
                </c:pt>
                <c:pt idx="6259">
                  <c:v>-357.94449999999995</c:v>
                </c:pt>
                <c:pt idx="6260">
                  <c:v>-357.9425</c:v>
                </c:pt>
                <c:pt idx="6261">
                  <c:v>-357.94049999999999</c:v>
                </c:pt>
                <c:pt idx="6262">
                  <c:v>-357.93849999999998</c:v>
                </c:pt>
                <c:pt idx="6263">
                  <c:v>-357.93649999999997</c:v>
                </c:pt>
                <c:pt idx="6264">
                  <c:v>-357.93449999999996</c:v>
                </c:pt>
                <c:pt idx="6265">
                  <c:v>-357.9325</c:v>
                </c:pt>
                <c:pt idx="6266">
                  <c:v>-357.93049999999999</c:v>
                </c:pt>
                <c:pt idx="6267">
                  <c:v>-357.92849999999999</c:v>
                </c:pt>
                <c:pt idx="6268">
                  <c:v>-357.92649999999998</c:v>
                </c:pt>
                <c:pt idx="6269">
                  <c:v>-357.92449999999997</c:v>
                </c:pt>
                <c:pt idx="6270">
                  <c:v>-357.92249999999996</c:v>
                </c:pt>
                <c:pt idx="6271">
                  <c:v>-357.9205</c:v>
                </c:pt>
                <c:pt idx="6272">
                  <c:v>-357.91849999999999</c:v>
                </c:pt>
                <c:pt idx="6273">
                  <c:v>-357.91649999999998</c:v>
                </c:pt>
                <c:pt idx="6274">
                  <c:v>-357.91449999999998</c:v>
                </c:pt>
                <c:pt idx="6275">
                  <c:v>-357.91249999999997</c:v>
                </c:pt>
                <c:pt idx="6276">
                  <c:v>-357.91049999999996</c:v>
                </c:pt>
                <c:pt idx="6277">
                  <c:v>-357.9085</c:v>
                </c:pt>
                <c:pt idx="6278">
                  <c:v>-357.90649999999999</c:v>
                </c:pt>
                <c:pt idx="6279">
                  <c:v>-357.90449999999998</c:v>
                </c:pt>
                <c:pt idx="6280">
                  <c:v>-357.90249999999997</c:v>
                </c:pt>
                <c:pt idx="6281">
                  <c:v>-357.90049999999997</c:v>
                </c:pt>
                <c:pt idx="6282">
                  <c:v>-357.89849999999996</c:v>
                </c:pt>
                <c:pt idx="6283">
                  <c:v>-357.8965</c:v>
                </c:pt>
                <c:pt idx="6284">
                  <c:v>-357.89449999999999</c:v>
                </c:pt>
                <c:pt idx="6285">
                  <c:v>-357.89249999999998</c:v>
                </c:pt>
                <c:pt idx="6286">
                  <c:v>-357.89049999999997</c:v>
                </c:pt>
                <c:pt idx="6287">
                  <c:v>-357.88849999999996</c:v>
                </c:pt>
                <c:pt idx="6288">
                  <c:v>-357.88649999999996</c:v>
                </c:pt>
                <c:pt idx="6289">
                  <c:v>-357.8845</c:v>
                </c:pt>
                <c:pt idx="6290">
                  <c:v>-357.88249999999999</c:v>
                </c:pt>
                <c:pt idx="6291">
                  <c:v>-357.88049999999998</c:v>
                </c:pt>
                <c:pt idx="6292">
                  <c:v>-357.87849999999997</c:v>
                </c:pt>
                <c:pt idx="6293">
                  <c:v>-357.87649999999996</c:v>
                </c:pt>
                <c:pt idx="6294">
                  <c:v>-357.87449999999995</c:v>
                </c:pt>
                <c:pt idx="6295">
                  <c:v>-357.8725</c:v>
                </c:pt>
                <c:pt idx="6296">
                  <c:v>-357.87049999999999</c:v>
                </c:pt>
                <c:pt idx="6297">
                  <c:v>-357.86849999999998</c:v>
                </c:pt>
                <c:pt idx="6298">
                  <c:v>-357.86649999999997</c:v>
                </c:pt>
                <c:pt idx="6299">
                  <c:v>-357.86449999999996</c:v>
                </c:pt>
                <c:pt idx="6300">
                  <c:v>-357.86249999999995</c:v>
                </c:pt>
                <c:pt idx="6301">
                  <c:v>-357.8605</c:v>
                </c:pt>
                <c:pt idx="6302">
                  <c:v>-357.85849999999999</c:v>
                </c:pt>
                <c:pt idx="6303">
                  <c:v>-357.85649999999998</c:v>
                </c:pt>
                <c:pt idx="6304">
                  <c:v>-357.85449999999997</c:v>
                </c:pt>
                <c:pt idx="6305">
                  <c:v>-357.85249999999996</c:v>
                </c:pt>
                <c:pt idx="6306">
                  <c:v>-357.85049999999995</c:v>
                </c:pt>
                <c:pt idx="6307">
                  <c:v>-357.8485</c:v>
                </c:pt>
                <c:pt idx="6308">
                  <c:v>-357.84649999999999</c:v>
                </c:pt>
                <c:pt idx="6309">
                  <c:v>-357.84449999999998</c:v>
                </c:pt>
                <c:pt idx="6310">
                  <c:v>-357.84249999999997</c:v>
                </c:pt>
                <c:pt idx="6311">
                  <c:v>-357.84049999999996</c:v>
                </c:pt>
                <c:pt idx="6312">
                  <c:v>-357.83849999999995</c:v>
                </c:pt>
                <c:pt idx="6313">
                  <c:v>-357.8365</c:v>
                </c:pt>
                <c:pt idx="6314">
                  <c:v>-357.83449999999999</c:v>
                </c:pt>
                <c:pt idx="6315">
                  <c:v>-357.83249999999998</c:v>
                </c:pt>
                <c:pt idx="6316">
                  <c:v>-357.83049999999997</c:v>
                </c:pt>
                <c:pt idx="6317">
                  <c:v>-357.82849999999996</c:v>
                </c:pt>
                <c:pt idx="6318">
                  <c:v>-357.82649999999995</c:v>
                </c:pt>
                <c:pt idx="6319">
                  <c:v>-357.8245</c:v>
                </c:pt>
                <c:pt idx="6320">
                  <c:v>-357.82249999999999</c:v>
                </c:pt>
                <c:pt idx="6321">
                  <c:v>-357.82049999999998</c:v>
                </c:pt>
                <c:pt idx="6322">
                  <c:v>-357.81849999999997</c:v>
                </c:pt>
                <c:pt idx="6323">
                  <c:v>-357.81649999999996</c:v>
                </c:pt>
                <c:pt idx="6324">
                  <c:v>-357.81449999999995</c:v>
                </c:pt>
                <c:pt idx="6325">
                  <c:v>-357.8125</c:v>
                </c:pt>
                <c:pt idx="6326">
                  <c:v>-357.81049999999999</c:v>
                </c:pt>
                <c:pt idx="6327">
                  <c:v>-357.80849999999998</c:v>
                </c:pt>
                <c:pt idx="6328">
                  <c:v>-357.80649999999997</c:v>
                </c:pt>
                <c:pt idx="6329">
                  <c:v>-357.80449999999996</c:v>
                </c:pt>
                <c:pt idx="6330">
                  <c:v>-357.80249999999995</c:v>
                </c:pt>
                <c:pt idx="6331">
                  <c:v>-357.8005</c:v>
                </c:pt>
                <c:pt idx="6332">
                  <c:v>-357.79849999999999</c:v>
                </c:pt>
                <c:pt idx="6333">
                  <c:v>-357.79649999999998</c:v>
                </c:pt>
                <c:pt idx="6334">
                  <c:v>-357.79449999999997</c:v>
                </c:pt>
                <c:pt idx="6335">
                  <c:v>-357.79249999999996</c:v>
                </c:pt>
                <c:pt idx="6336">
                  <c:v>-357.79049999999995</c:v>
                </c:pt>
                <c:pt idx="6337">
                  <c:v>-357.7885</c:v>
                </c:pt>
                <c:pt idx="6338">
                  <c:v>-357.78649999999999</c:v>
                </c:pt>
                <c:pt idx="6339">
                  <c:v>-357.78449999999998</c:v>
                </c:pt>
                <c:pt idx="6340">
                  <c:v>-357.78249999999997</c:v>
                </c:pt>
                <c:pt idx="6341">
                  <c:v>-357.78049999999996</c:v>
                </c:pt>
                <c:pt idx="6342">
                  <c:v>-357.77849999999995</c:v>
                </c:pt>
                <c:pt idx="6343">
                  <c:v>-357.7765</c:v>
                </c:pt>
                <c:pt idx="6344">
                  <c:v>-357.77449999999999</c:v>
                </c:pt>
                <c:pt idx="6345">
                  <c:v>-357.77249999999998</c:v>
                </c:pt>
                <c:pt idx="6346">
                  <c:v>-357.77049999999997</c:v>
                </c:pt>
                <c:pt idx="6347">
                  <c:v>-357.76849999999996</c:v>
                </c:pt>
                <c:pt idx="6348">
                  <c:v>-357.76649999999995</c:v>
                </c:pt>
                <c:pt idx="6349">
                  <c:v>-357.7645</c:v>
                </c:pt>
                <c:pt idx="6350">
                  <c:v>-357.76249999999999</c:v>
                </c:pt>
                <c:pt idx="6351">
                  <c:v>-357.76049999999998</c:v>
                </c:pt>
                <c:pt idx="6352">
                  <c:v>-357.75849999999997</c:v>
                </c:pt>
                <c:pt idx="6353">
                  <c:v>-357.75649999999996</c:v>
                </c:pt>
                <c:pt idx="6354">
                  <c:v>-357.75449999999995</c:v>
                </c:pt>
                <c:pt idx="6355">
                  <c:v>-357.7525</c:v>
                </c:pt>
                <c:pt idx="6356">
                  <c:v>-357.75049999999999</c:v>
                </c:pt>
                <c:pt idx="6357">
                  <c:v>-357.74849999999998</c:v>
                </c:pt>
                <c:pt idx="6358">
                  <c:v>-357.74649999999997</c:v>
                </c:pt>
                <c:pt idx="6359">
                  <c:v>-357.74449999999996</c:v>
                </c:pt>
                <c:pt idx="6360">
                  <c:v>-357.74249999999995</c:v>
                </c:pt>
                <c:pt idx="6361">
                  <c:v>-357.7405</c:v>
                </c:pt>
                <c:pt idx="6362">
                  <c:v>-357.73849999999999</c:v>
                </c:pt>
                <c:pt idx="6363">
                  <c:v>-357.73649999999998</c:v>
                </c:pt>
                <c:pt idx="6364">
                  <c:v>-357.73449999999997</c:v>
                </c:pt>
                <c:pt idx="6365">
                  <c:v>-357.73249999999996</c:v>
                </c:pt>
                <c:pt idx="6366">
                  <c:v>-357.73050000000001</c:v>
                </c:pt>
                <c:pt idx="6367">
                  <c:v>-357.7285</c:v>
                </c:pt>
                <c:pt idx="6368">
                  <c:v>-357.72649999999999</c:v>
                </c:pt>
                <c:pt idx="6369">
                  <c:v>-357.72449999999998</c:v>
                </c:pt>
                <c:pt idx="6370">
                  <c:v>-357.72249999999997</c:v>
                </c:pt>
                <c:pt idx="6371">
                  <c:v>-357.72049999999996</c:v>
                </c:pt>
                <c:pt idx="6372">
                  <c:v>-357.71849999999995</c:v>
                </c:pt>
                <c:pt idx="6373">
                  <c:v>-357.7165</c:v>
                </c:pt>
                <c:pt idx="6374">
                  <c:v>-357.71449999999999</c:v>
                </c:pt>
                <c:pt idx="6375">
                  <c:v>-357.71249999999998</c:v>
                </c:pt>
                <c:pt idx="6376">
                  <c:v>-357.71049999999997</c:v>
                </c:pt>
                <c:pt idx="6377">
                  <c:v>-357.70849999999996</c:v>
                </c:pt>
                <c:pt idx="6378">
                  <c:v>-357.70650000000001</c:v>
                </c:pt>
                <c:pt idx="6379">
                  <c:v>-357.7045</c:v>
                </c:pt>
                <c:pt idx="6380">
                  <c:v>-357.70249999999999</c:v>
                </c:pt>
                <c:pt idx="6381">
                  <c:v>-357.70049999999998</c:v>
                </c:pt>
                <c:pt idx="6382">
                  <c:v>-357.69849999999997</c:v>
                </c:pt>
                <c:pt idx="6383">
                  <c:v>-357.69649999999996</c:v>
                </c:pt>
                <c:pt idx="6384">
                  <c:v>-357.69449999999995</c:v>
                </c:pt>
                <c:pt idx="6385">
                  <c:v>-357.6925</c:v>
                </c:pt>
                <c:pt idx="6386">
                  <c:v>-357.69049999999999</c:v>
                </c:pt>
                <c:pt idx="6387">
                  <c:v>-357.68849999999998</c:v>
                </c:pt>
                <c:pt idx="6388">
                  <c:v>-357.68649999999997</c:v>
                </c:pt>
                <c:pt idx="6389">
                  <c:v>-357.68449999999996</c:v>
                </c:pt>
                <c:pt idx="6390">
                  <c:v>-357.6825</c:v>
                </c:pt>
                <c:pt idx="6391">
                  <c:v>-357.68049999999999</c:v>
                </c:pt>
                <c:pt idx="6392">
                  <c:v>-357.67849999999999</c:v>
                </c:pt>
                <c:pt idx="6393">
                  <c:v>-357.67649999999998</c:v>
                </c:pt>
                <c:pt idx="6394">
                  <c:v>-357.67449999999997</c:v>
                </c:pt>
                <c:pt idx="6395">
                  <c:v>-357.67249999999996</c:v>
                </c:pt>
                <c:pt idx="6396">
                  <c:v>-357.6705</c:v>
                </c:pt>
                <c:pt idx="6397">
                  <c:v>-357.66849999999999</c:v>
                </c:pt>
                <c:pt idx="6398">
                  <c:v>-357.66649999999998</c:v>
                </c:pt>
                <c:pt idx="6399">
                  <c:v>-357.66449999999998</c:v>
                </c:pt>
                <c:pt idx="6400">
                  <c:v>-357.66249999999997</c:v>
                </c:pt>
                <c:pt idx="6401">
                  <c:v>-357.66049999999996</c:v>
                </c:pt>
                <c:pt idx="6402">
                  <c:v>-357.6585</c:v>
                </c:pt>
                <c:pt idx="6403">
                  <c:v>-357.65649999999999</c:v>
                </c:pt>
                <c:pt idx="6404">
                  <c:v>-357.65449999999998</c:v>
                </c:pt>
                <c:pt idx="6405">
                  <c:v>-357.65249999999997</c:v>
                </c:pt>
                <c:pt idx="6406">
                  <c:v>-357.65049999999997</c:v>
                </c:pt>
                <c:pt idx="6407">
                  <c:v>-357.64849999999996</c:v>
                </c:pt>
                <c:pt idx="6408">
                  <c:v>-357.6465</c:v>
                </c:pt>
                <c:pt idx="6409">
                  <c:v>-357.64449999999999</c:v>
                </c:pt>
                <c:pt idx="6410">
                  <c:v>-357.64249999999998</c:v>
                </c:pt>
                <c:pt idx="6411">
                  <c:v>-357.64049999999997</c:v>
                </c:pt>
                <c:pt idx="6412">
                  <c:v>-357.63849999999996</c:v>
                </c:pt>
                <c:pt idx="6413">
                  <c:v>-357.63649999999996</c:v>
                </c:pt>
                <c:pt idx="6414">
                  <c:v>-357.6345</c:v>
                </c:pt>
                <c:pt idx="6415">
                  <c:v>-357.63249999999999</c:v>
                </c:pt>
                <c:pt idx="6416">
                  <c:v>-357.63049999999998</c:v>
                </c:pt>
                <c:pt idx="6417">
                  <c:v>-357.62849999999997</c:v>
                </c:pt>
                <c:pt idx="6418">
                  <c:v>-357.62649999999996</c:v>
                </c:pt>
                <c:pt idx="6419">
                  <c:v>-357.62449999999995</c:v>
                </c:pt>
                <c:pt idx="6420">
                  <c:v>-357.6225</c:v>
                </c:pt>
                <c:pt idx="6421">
                  <c:v>-357.62049999999999</c:v>
                </c:pt>
                <c:pt idx="6422">
                  <c:v>-357.61849999999998</c:v>
                </c:pt>
                <c:pt idx="6423">
                  <c:v>-357.61649999999997</c:v>
                </c:pt>
                <c:pt idx="6424">
                  <c:v>-357.61449999999996</c:v>
                </c:pt>
                <c:pt idx="6425">
                  <c:v>-357.61249999999995</c:v>
                </c:pt>
                <c:pt idx="6426">
                  <c:v>-357.6105</c:v>
                </c:pt>
                <c:pt idx="6427">
                  <c:v>-357.60849999999999</c:v>
                </c:pt>
                <c:pt idx="6428">
                  <c:v>-357.60649999999998</c:v>
                </c:pt>
                <c:pt idx="6429">
                  <c:v>-357.60449999999997</c:v>
                </c:pt>
                <c:pt idx="6430">
                  <c:v>-357.60249999999996</c:v>
                </c:pt>
                <c:pt idx="6431">
                  <c:v>-357.60049999999995</c:v>
                </c:pt>
                <c:pt idx="6432">
                  <c:v>-357.5985</c:v>
                </c:pt>
                <c:pt idx="6433">
                  <c:v>-357.59649999999999</c:v>
                </c:pt>
                <c:pt idx="6434">
                  <c:v>-357.59449999999998</c:v>
                </c:pt>
                <c:pt idx="6435">
                  <c:v>-357.59249999999997</c:v>
                </c:pt>
                <c:pt idx="6436">
                  <c:v>-357.59049999999996</c:v>
                </c:pt>
                <c:pt idx="6437">
                  <c:v>-357.58849999999995</c:v>
                </c:pt>
                <c:pt idx="6438">
                  <c:v>-357.5865</c:v>
                </c:pt>
                <c:pt idx="6439">
                  <c:v>-357.58449999999999</c:v>
                </c:pt>
                <c:pt idx="6440">
                  <c:v>-357.58249999999998</c:v>
                </c:pt>
                <c:pt idx="6441">
                  <c:v>-357.58049999999997</c:v>
                </c:pt>
                <c:pt idx="6442">
                  <c:v>-357.57849999999996</c:v>
                </c:pt>
                <c:pt idx="6443">
                  <c:v>-357.57649999999995</c:v>
                </c:pt>
                <c:pt idx="6444">
                  <c:v>-357.5745</c:v>
                </c:pt>
                <c:pt idx="6445">
                  <c:v>-357.57249999999999</c:v>
                </c:pt>
                <c:pt idx="6446">
                  <c:v>-357.57049999999998</c:v>
                </c:pt>
                <c:pt idx="6447">
                  <c:v>-357.56849999999997</c:v>
                </c:pt>
                <c:pt idx="6448">
                  <c:v>-357.56649999999996</c:v>
                </c:pt>
                <c:pt idx="6449">
                  <c:v>-357.56449999999995</c:v>
                </c:pt>
                <c:pt idx="6450">
                  <c:v>-357.5625</c:v>
                </c:pt>
                <c:pt idx="6451">
                  <c:v>-357.56049999999999</c:v>
                </c:pt>
                <c:pt idx="6452">
                  <c:v>-357.55849999999998</c:v>
                </c:pt>
                <c:pt idx="6453">
                  <c:v>-357.55649999999997</c:v>
                </c:pt>
                <c:pt idx="6454">
                  <c:v>-357.55449999999996</c:v>
                </c:pt>
                <c:pt idx="6455">
                  <c:v>-357.55249999999995</c:v>
                </c:pt>
                <c:pt idx="6456">
                  <c:v>-357.5505</c:v>
                </c:pt>
                <c:pt idx="6457">
                  <c:v>-357.54849999999999</c:v>
                </c:pt>
                <c:pt idx="6458">
                  <c:v>-357.54649999999998</c:v>
                </c:pt>
                <c:pt idx="6459">
                  <c:v>-357.54449999999997</c:v>
                </c:pt>
                <c:pt idx="6460">
                  <c:v>-357.54249999999996</c:v>
                </c:pt>
                <c:pt idx="6461">
                  <c:v>-357.54049999999995</c:v>
                </c:pt>
                <c:pt idx="6462">
                  <c:v>-357.5385</c:v>
                </c:pt>
                <c:pt idx="6463">
                  <c:v>-357.53649999999999</c:v>
                </c:pt>
                <c:pt idx="6464">
                  <c:v>-357.53449999999998</c:v>
                </c:pt>
                <c:pt idx="6465">
                  <c:v>-357.53249999999997</c:v>
                </c:pt>
                <c:pt idx="6466">
                  <c:v>-357.53049999999996</c:v>
                </c:pt>
                <c:pt idx="6467">
                  <c:v>-357.52849999999995</c:v>
                </c:pt>
                <c:pt idx="6468">
                  <c:v>-357.5265</c:v>
                </c:pt>
                <c:pt idx="6469">
                  <c:v>-357.52449999999999</c:v>
                </c:pt>
                <c:pt idx="6470">
                  <c:v>-357.52249999999998</c:v>
                </c:pt>
                <c:pt idx="6471">
                  <c:v>-357.52049999999997</c:v>
                </c:pt>
                <c:pt idx="6472">
                  <c:v>-357.51849999999996</c:v>
                </c:pt>
                <c:pt idx="6473">
                  <c:v>-357.51649999999995</c:v>
                </c:pt>
                <c:pt idx="6474">
                  <c:v>-357.5145</c:v>
                </c:pt>
                <c:pt idx="6475">
                  <c:v>-357.51249999999999</c:v>
                </c:pt>
                <c:pt idx="6476">
                  <c:v>-357.51049999999998</c:v>
                </c:pt>
                <c:pt idx="6477">
                  <c:v>-357.50849999999997</c:v>
                </c:pt>
                <c:pt idx="6478">
                  <c:v>-357.50649999999996</c:v>
                </c:pt>
                <c:pt idx="6479">
                  <c:v>-357.50449999999995</c:v>
                </c:pt>
                <c:pt idx="6480">
                  <c:v>-357.5025</c:v>
                </c:pt>
                <c:pt idx="6481">
                  <c:v>-357.50049999999999</c:v>
                </c:pt>
                <c:pt idx="6482">
                  <c:v>-357.49849999999998</c:v>
                </c:pt>
                <c:pt idx="6483">
                  <c:v>-357.49649999999997</c:v>
                </c:pt>
                <c:pt idx="6484">
                  <c:v>-357.49449999999996</c:v>
                </c:pt>
                <c:pt idx="6485">
                  <c:v>-357.49249999999995</c:v>
                </c:pt>
                <c:pt idx="6486">
                  <c:v>-357.4905</c:v>
                </c:pt>
                <c:pt idx="6487">
                  <c:v>-357.48849999999999</c:v>
                </c:pt>
                <c:pt idx="6488">
                  <c:v>-357.48649999999998</c:v>
                </c:pt>
                <c:pt idx="6489">
                  <c:v>-357.48449999999997</c:v>
                </c:pt>
                <c:pt idx="6490">
                  <c:v>-357.48249999999996</c:v>
                </c:pt>
                <c:pt idx="6491">
                  <c:v>-357.48050000000001</c:v>
                </c:pt>
                <c:pt idx="6492">
                  <c:v>-357.4785</c:v>
                </c:pt>
                <c:pt idx="6493">
                  <c:v>-357.47649999999999</c:v>
                </c:pt>
                <c:pt idx="6494">
                  <c:v>-357.47449999999998</c:v>
                </c:pt>
                <c:pt idx="6495">
                  <c:v>-357.47249999999997</c:v>
                </c:pt>
                <c:pt idx="6496">
                  <c:v>-357.47049999999996</c:v>
                </c:pt>
                <c:pt idx="6497">
                  <c:v>-357.46849999999995</c:v>
                </c:pt>
                <c:pt idx="6498">
                  <c:v>-357.4665</c:v>
                </c:pt>
                <c:pt idx="6499">
                  <c:v>-357.46449999999999</c:v>
                </c:pt>
                <c:pt idx="6500">
                  <c:v>-357.46249999999998</c:v>
                </c:pt>
                <c:pt idx="6501">
                  <c:v>-357.46049999999997</c:v>
                </c:pt>
                <c:pt idx="6502">
                  <c:v>-357.45849999999996</c:v>
                </c:pt>
                <c:pt idx="6503">
                  <c:v>-357.45650000000001</c:v>
                </c:pt>
                <c:pt idx="6504">
                  <c:v>-357.4545</c:v>
                </c:pt>
                <c:pt idx="6505">
                  <c:v>-357.45249999999999</c:v>
                </c:pt>
                <c:pt idx="6506">
                  <c:v>-357.45049999999998</c:v>
                </c:pt>
                <c:pt idx="6507">
                  <c:v>-357.44849999999997</c:v>
                </c:pt>
                <c:pt idx="6508">
                  <c:v>-357.44649999999996</c:v>
                </c:pt>
                <c:pt idx="6509">
                  <c:v>-357.44449999999995</c:v>
                </c:pt>
                <c:pt idx="6510">
                  <c:v>-357.4425</c:v>
                </c:pt>
                <c:pt idx="6511">
                  <c:v>-357.44049999999999</c:v>
                </c:pt>
                <c:pt idx="6512">
                  <c:v>-357.43849999999998</c:v>
                </c:pt>
                <c:pt idx="6513">
                  <c:v>-357.43649999999997</c:v>
                </c:pt>
                <c:pt idx="6514">
                  <c:v>-357.43449999999996</c:v>
                </c:pt>
                <c:pt idx="6515">
                  <c:v>-357.4325</c:v>
                </c:pt>
                <c:pt idx="6516">
                  <c:v>-357.43049999999999</c:v>
                </c:pt>
                <c:pt idx="6517">
                  <c:v>-357.42849999999999</c:v>
                </c:pt>
                <c:pt idx="6518">
                  <c:v>-357.42649999999998</c:v>
                </c:pt>
                <c:pt idx="6519">
                  <c:v>-357.42449999999997</c:v>
                </c:pt>
                <c:pt idx="6520">
                  <c:v>-357.42249999999996</c:v>
                </c:pt>
                <c:pt idx="6521">
                  <c:v>-357.4205</c:v>
                </c:pt>
                <c:pt idx="6522">
                  <c:v>-357.41849999999999</c:v>
                </c:pt>
                <c:pt idx="6523">
                  <c:v>-357.41649999999998</c:v>
                </c:pt>
                <c:pt idx="6524">
                  <c:v>-357.41449999999998</c:v>
                </c:pt>
                <c:pt idx="6525">
                  <c:v>-357.41249999999997</c:v>
                </c:pt>
                <c:pt idx="6526">
                  <c:v>-357.41049999999996</c:v>
                </c:pt>
                <c:pt idx="6527">
                  <c:v>-357.4085</c:v>
                </c:pt>
                <c:pt idx="6528">
                  <c:v>-357.40649999999999</c:v>
                </c:pt>
                <c:pt idx="6529">
                  <c:v>-357.40449999999998</c:v>
                </c:pt>
                <c:pt idx="6530">
                  <c:v>-357.40249999999997</c:v>
                </c:pt>
                <c:pt idx="6531">
                  <c:v>-357.40049999999997</c:v>
                </c:pt>
                <c:pt idx="6532">
                  <c:v>-357.39849999999996</c:v>
                </c:pt>
                <c:pt idx="6533">
                  <c:v>-357.3965</c:v>
                </c:pt>
                <c:pt idx="6534">
                  <c:v>-357.39449999999999</c:v>
                </c:pt>
                <c:pt idx="6535">
                  <c:v>-357.39249999999998</c:v>
                </c:pt>
                <c:pt idx="6536">
                  <c:v>-357.39049999999997</c:v>
                </c:pt>
                <c:pt idx="6537">
                  <c:v>-357.38849999999996</c:v>
                </c:pt>
                <c:pt idx="6538">
                  <c:v>-357.38649999999996</c:v>
                </c:pt>
                <c:pt idx="6539">
                  <c:v>-357.3845</c:v>
                </c:pt>
                <c:pt idx="6540">
                  <c:v>-357.38249999999999</c:v>
                </c:pt>
                <c:pt idx="6541">
                  <c:v>-357.38049999999998</c:v>
                </c:pt>
                <c:pt idx="6542">
                  <c:v>-357.37849999999997</c:v>
                </c:pt>
                <c:pt idx="6543">
                  <c:v>-357.37649999999996</c:v>
                </c:pt>
                <c:pt idx="6544">
                  <c:v>-357.37449999999995</c:v>
                </c:pt>
                <c:pt idx="6545">
                  <c:v>-357.3725</c:v>
                </c:pt>
                <c:pt idx="6546">
                  <c:v>-357.37049999999999</c:v>
                </c:pt>
                <c:pt idx="6547">
                  <c:v>-357.36849999999998</c:v>
                </c:pt>
                <c:pt idx="6548">
                  <c:v>-357.36649999999997</c:v>
                </c:pt>
                <c:pt idx="6549">
                  <c:v>-357.36449999999996</c:v>
                </c:pt>
                <c:pt idx="6550">
                  <c:v>-357.36249999999995</c:v>
                </c:pt>
                <c:pt idx="6551">
                  <c:v>-357.3605</c:v>
                </c:pt>
                <c:pt idx="6552">
                  <c:v>-357.35849999999999</c:v>
                </c:pt>
                <c:pt idx="6553">
                  <c:v>-357.35649999999998</c:v>
                </c:pt>
                <c:pt idx="6554">
                  <c:v>-357.35449999999997</c:v>
                </c:pt>
                <c:pt idx="6555">
                  <c:v>-357.35249999999996</c:v>
                </c:pt>
                <c:pt idx="6556">
                  <c:v>-357.35049999999995</c:v>
                </c:pt>
                <c:pt idx="6557">
                  <c:v>-357.3485</c:v>
                </c:pt>
                <c:pt idx="6558">
                  <c:v>-357.34649999999999</c:v>
                </c:pt>
                <c:pt idx="6559">
                  <c:v>-357.34449999999998</c:v>
                </c:pt>
                <c:pt idx="6560">
                  <c:v>-357.34249999999997</c:v>
                </c:pt>
                <c:pt idx="6561">
                  <c:v>-357.34049999999996</c:v>
                </c:pt>
                <c:pt idx="6562">
                  <c:v>-357.33849999999995</c:v>
                </c:pt>
                <c:pt idx="6563">
                  <c:v>-357.3365</c:v>
                </c:pt>
                <c:pt idx="6564">
                  <c:v>-357.33449999999999</c:v>
                </c:pt>
                <c:pt idx="6565">
                  <c:v>-357.33249999999998</c:v>
                </c:pt>
                <c:pt idx="6566">
                  <c:v>-357.33049999999997</c:v>
                </c:pt>
                <c:pt idx="6567">
                  <c:v>-357.32849999999996</c:v>
                </c:pt>
                <c:pt idx="6568">
                  <c:v>-357.32649999999995</c:v>
                </c:pt>
                <c:pt idx="6569">
                  <c:v>-357.3245</c:v>
                </c:pt>
                <c:pt idx="6570">
                  <c:v>-357.32249999999999</c:v>
                </c:pt>
                <c:pt idx="6571">
                  <c:v>-357.32049999999998</c:v>
                </c:pt>
                <c:pt idx="6572">
                  <c:v>-357.31849999999997</c:v>
                </c:pt>
                <c:pt idx="6573">
                  <c:v>-357.31649999999996</c:v>
                </c:pt>
                <c:pt idx="6574">
                  <c:v>-357.31449999999995</c:v>
                </c:pt>
                <c:pt idx="6575">
                  <c:v>-357.3125</c:v>
                </c:pt>
                <c:pt idx="6576">
                  <c:v>-357.31049999999999</c:v>
                </c:pt>
                <c:pt idx="6577">
                  <c:v>-357.30849999999998</c:v>
                </c:pt>
                <c:pt idx="6578">
                  <c:v>-357.30649999999997</c:v>
                </c:pt>
                <c:pt idx="6579">
                  <c:v>-357.30449999999996</c:v>
                </c:pt>
                <c:pt idx="6580">
                  <c:v>-357.30249999999995</c:v>
                </c:pt>
                <c:pt idx="6581">
                  <c:v>-357.3005</c:v>
                </c:pt>
                <c:pt idx="6582">
                  <c:v>-357.29849999999999</c:v>
                </c:pt>
                <c:pt idx="6583">
                  <c:v>-357.29649999999998</c:v>
                </c:pt>
                <c:pt idx="6584">
                  <c:v>-357.29449999999997</c:v>
                </c:pt>
                <c:pt idx="6585">
                  <c:v>-357.29249999999996</c:v>
                </c:pt>
                <c:pt idx="6586">
                  <c:v>-357.29049999999995</c:v>
                </c:pt>
                <c:pt idx="6587">
                  <c:v>-357.2885</c:v>
                </c:pt>
                <c:pt idx="6588">
                  <c:v>-357.28649999999999</c:v>
                </c:pt>
                <c:pt idx="6589">
                  <c:v>-357.28449999999998</c:v>
                </c:pt>
                <c:pt idx="6590">
                  <c:v>-357.28249999999997</c:v>
                </c:pt>
                <c:pt idx="6591">
                  <c:v>-357.28049999999996</c:v>
                </c:pt>
                <c:pt idx="6592">
                  <c:v>-357.27849999999995</c:v>
                </c:pt>
                <c:pt idx="6593">
                  <c:v>-357.2765</c:v>
                </c:pt>
                <c:pt idx="6594">
                  <c:v>-357.27449999999999</c:v>
                </c:pt>
                <c:pt idx="6595">
                  <c:v>-357.27249999999998</c:v>
                </c:pt>
                <c:pt idx="6596">
                  <c:v>-357.27049999999997</c:v>
                </c:pt>
                <c:pt idx="6597">
                  <c:v>-357.26849999999996</c:v>
                </c:pt>
                <c:pt idx="6598">
                  <c:v>-357.26649999999995</c:v>
                </c:pt>
                <c:pt idx="6599">
                  <c:v>-357.2645</c:v>
                </c:pt>
                <c:pt idx="6600">
                  <c:v>-357.26249999999999</c:v>
                </c:pt>
                <c:pt idx="6601">
                  <c:v>-357.26049999999998</c:v>
                </c:pt>
                <c:pt idx="6602">
                  <c:v>-357.25849999999997</c:v>
                </c:pt>
                <c:pt idx="6603">
                  <c:v>-357.25649999999996</c:v>
                </c:pt>
                <c:pt idx="6604">
                  <c:v>-357.25449999999995</c:v>
                </c:pt>
                <c:pt idx="6605">
                  <c:v>-357.2525</c:v>
                </c:pt>
                <c:pt idx="6606">
                  <c:v>-357.25049999999999</c:v>
                </c:pt>
                <c:pt idx="6607">
                  <c:v>-357.24849999999998</c:v>
                </c:pt>
                <c:pt idx="6608">
                  <c:v>-357.24649999999997</c:v>
                </c:pt>
                <c:pt idx="6609">
                  <c:v>-357.24449999999996</c:v>
                </c:pt>
                <c:pt idx="6610">
                  <c:v>-357.24249999999995</c:v>
                </c:pt>
                <c:pt idx="6611">
                  <c:v>-357.2405</c:v>
                </c:pt>
                <c:pt idx="6612">
                  <c:v>-357.23849999999999</c:v>
                </c:pt>
                <c:pt idx="6613">
                  <c:v>-357.23649999999998</c:v>
                </c:pt>
                <c:pt idx="6614">
                  <c:v>-357.23449999999997</c:v>
                </c:pt>
                <c:pt idx="6615">
                  <c:v>-357.23249999999996</c:v>
                </c:pt>
                <c:pt idx="6616">
                  <c:v>-357.23050000000001</c:v>
                </c:pt>
                <c:pt idx="6617">
                  <c:v>-357.2285</c:v>
                </c:pt>
                <c:pt idx="6618">
                  <c:v>-357.22649999999999</c:v>
                </c:pt>
                <c:pt idx="6619">
                  <c:v>-357.22449999999998</c:v>
                </c:pt>
                <c:pt idx="6620">
                  <c:v>-357.22249999999997</c:v>
                </c:pt>
                <c:pt idx="6621">
                  <c:v>-357.22049999999996</c:v>
                </c:pt>
                <c:pt idx="6622">
                  <c:v>-357.21849999999995</c:v>
                </c:pt>
                <c:pt idx="6623">
                  <c:v>-357.2165</c:v>
                </c:pt>
                <c:pt idx="6624">
                  <c:v>-357.21449999999999</c:v>
                </c:pt>
                <c:pt idx="6625">
                  <c:v>-357.21249999999998</c:v>
                </c:pt>
                <c:pt idx="6626">
                  <c:v>-357.21049999999997</c:v>
                </c:pt>
                <c:pt idx="6627">
                  <c:v>-357.20849999999996</c:v>
                </c:pt>
                <c:pt idx="6628">
                  <c:v>-357.20650000000001</c:v>
                </c:pt>
                <c:pt idx="6629">
                  <c:v>-357.2045</c:v>
                </c:pt>
                <c:pt idx="6630">
                  <c:v>-357.20249999999999</c:v>
                </c:pt>
                <c:pt idx="6631">
                  <c:v>-357.20049999999998</c:v>
                </c:pt>
                <c:pt idx="6632">
                  <c:v>-357.19849999999997</c:v>
                </c:pt>
                <c:pt idx="6633">
                  <c:v>-357.19649999999996</c:v>
                </c:pt>
                <c:pt idx="6634">
                  <c:v>-357.19449999999995</c:v>
                </c:pt>
                <c:pt idx="6635">
                  <c:v>-357.1925</c:v>
                </c:pt>
                <c:pt idx="6636">
                  <c:v>-357.19049999999999</c:v>
                </c:pt>
                <c:pt idx="6637">
                  <c:v>-357.18849999999998</c:v>
                </c:pt>
                <c:pt idx="6638">
                  <c:v>-357.18649999999997</c:v>
                </c:pt>
                <c:pt idx="6639">
                  <c:v>-357.18449999999996</c:v>
                </c:pt>
                <c:pt idx="6640">
                  <c:v>-357.1825</c:v>
                </c:pt>
                <c:pt idx="6641">
                  <c:v>-357.18049999999999</c:v>
                </c:pt>
                <c:pt idx="6642">
                  <c:v>-357.17849999999999</c:v>
                </c:pt>
                <c:pt idx="6643">
                  <c:v>-357.17649999999998</c:v>
                </c:pt>
                <c:pt idx="6644">
                  <c:v>-357.17449999999997</c:v>
                </c:pt>
                <c:pt idx="6645">
                  <c:v>-357.17249999999996</c:v>
                </c:pt>
                <c:pt idx="6646">
                  <c:v>-357.1705</c:v>
                </c:pt>
                <c:pt idx="6647">
                  <c:v>-357.16849999999999</c:v>
                </c:pt>
                <c:pt idx="6648">
                  <c:v>-357.16649999999998</c:v>
                </c:pt>
                <c:pt idx="6649">
                  <c:v>-357.16449999999998</c:v>
                </c:pt>
                <c:pt idx="6650">
                  <c:v>-357.16249999999997</c:v>
                </c:pt>
                <c:pt idx="6651">
                  <c:v>-357.16049999999996</c:v>
                </c:pt>
                <c:pt idx="6652">
                  <c:v>-357.1585</c:v>
                </c:pt>
                <c:pt idx="6653">
                  <c:v>-357.15649999999999</c:v>
                </c:pt>
                <c:pt idx="6654">
                  <c:v>-357.15449999999998</c:v>
                </c:pt>
                <c:pt idx="6655">
                  <c:v>-357.15249999999997</c:v>
                </c:pt>
                <c:pt idx="6656">
                  <c:v>-357.15049999999997</c:v>
                </c:pt>
                <c:pt idx="6657">
                  <c:v>-357.14849999999996</c:v>
                </c:pt>
                <c:pt idx="6658">
                  <c:v>-357.1465</c:v>
                </c:pt>
                <c:pt idx="6659">
                  <c:v>-357.14449999999999</c:v>
                </c:pt>
                <c:pt idx="6660">
                  <c:v>-357.14249999999998</c:v>
                </c:pt>
                <c:pt idx="6661">
                  <c:v>-357.14049999999997</c:v>
                </c:pt>
                <c:pt idx="6662">
                  <c:v>-357.13849999999996</c:v>
                </c:pt>
                <c:pt idx="6663">
                  <c:v>-357.13649999999996</c:v>
                </c:pt>
                <c:pt idx="6664">
                  <c:v>-357.1345</c:v>
                </c:pt>
                <c:pt idx="6665">
                  <c:v>-357.13249999999999</c:v>
                </c:pt>
                <c:pt idx="6666">
                  <c:v>-357.13049999999998</c:v>
                </c:pt>
                <c:pt idx="6667">
                  <c:v>-357.12849999999997</c:v>
                </c:pt>
                <c:pt idx="6668">
                  <c:v>-357.12649999999996</c:v>
                </c:pt>
                <c:pt idx="6669">
                  <c:v>-357.12449999999995</c:v>
                </c:pt>
                <c:pt idx="6670">
                  <c:v>-357.1225</c:v>
                </c:pt>
                <c:pt idx="6671">
                  <c:v>-357.12049999999999</c:v>
                </c:pt>
                <c:pt idx="6672">
                  <c:v>-357.11849999999998</c:v>
                </c:pt>
                <c:pt idx="6673">
                  <c:v>-357.11649999999997</c:v>
                </c:pt>
                <c:pt idx="6674">
                  <c:v>-357.11449999999996</c:v>
                </c:pt>
                <c:pt idx="6675">
                  <c:v>-357.11249999999995</c:v>
                </c:pt>
                <c:pt idx="6676">
                  <c:v>-357.1105</c:v>
                </c:pt>
                <c:pt idx="6677">
                  <c:v>-357.10849999999999</c:v>
                </c:pt>
                <c:pt idx="6678">
                  <c:v>-357.10649999999998</c:v>
                </c:pt>
                <c:pt idx="6679">
                  <c:v>-357.10449999999997</c:v>
                </c:pt>
                <c:pt idx="6680">
                  <c:v>-357.10249999999996</c:v>
                </c:pt>
                <c:pt idx="6681">
                  <c:v>-357.10049999999995</c:v>
                </c:pt>
                <c:pt idx="6682">
                  <c:v>-357.0985</c:v>
                </c:pt>
                <c:pt idx="6683">
                  <c:v>-357.09649999999999</c:v>
                </c:pt>
                <c:pt idx="6684">
                  <c:v>-357.09449999999998</c:v>
                </c:pt>
                <c:pt idx="6685">
                  <c:v>-357.09249999999997</c:v>
                </c:pt>
                <c:pt idx="6686">
                  <c:v>-357.09049999999996</c:v>
                </c:pt>
                <c:pt idx="6687">
                  <c:v>-357.08849999999995</c:v>
                </c:pt>
                <c:pt idx="6688">
                  <c:v>-357.0865</c:v>
                </c:pt>
                <c:pt idx="6689">
                  <c:v>-357.08449999999999</c:v>
                </c:pt>
                <c:pt idx="6690">
                  <c:v>-357.08249999999998</c:v>
                </c:pt>
                <c:pt idx="6691">
                  <c:v>-357.08049999999997</c:v>
                </c:pt>
                <c:pt idx="6692">
                  <c:v>-357.07849999999996</c:v>
                </c:pt>
                <c:pt idx="6693">
                  <c:v>-357.07649999999995</c:v>
                </c:pt>
                <c:pt idx="6694">
                  <c:v>-357.0745</c:v>
                </c:pt>
                <c:pt idx="6695">
                  <c:v>-357.07249999999999</c:v>
                </c:pt>
                <c:pt idx="6696">
                  <c:v>-357.07049999999998</c:v>
                </c:pt>
                <c:pt idx="6697">
                  <c:v>-357.06849999999997</c:v>
                </c:pt>
                <c:pt idx="6698">
                  <c:v>-357.06649999999996</c:v>
                </c:pt>
                <c:pt idx="6699">
                  <c:v>-357.06449999999995</c:v>
                </c:pt>
                <c:pt idx="6700">
                  <c:v>-357.0625</c:v>
                </c:pt>
                <c:pt idx="6701">
                  <c:v>-357.06049999999999</c:v>
                </c:pt>
                <c:pt idx="6702">
                  <c:v>-357.05849999999998</c:v>
                </c:pt>
                <c:pt idx="6703">
                  <c:v>-357.05649999999997</c:v>
                </c:pt>
                <c:pt idx="6704">
                  <c:v>-357.05449999999996</c:v>
                </c:pt>
                <c:pt idx="6705">
                  <c:v>-357.05249999999995</c:v>
                </c:pt>
                <c:pt idx="6706">
                  <c:v>-357.0505</c:v>
                </c:pt>
                <c:pt idx="6707">
                  <c:v>-357.04849999999999</c:v>
                </c:pt>
                <c:pt idx="6708">
                  <c:v>-357.04649999999998</c:v>
                </c:pt>
                <c:pt idx="6709">
                  <c:v>-357.04449999999997</c:v>
                </c:pt>
                <c:pt idx="6710">
                  <c:v>-357.04249999999996</c:v>
                </c:pt>
                <c:pt idx="6711">
                  <c:v>-357.04049999999995</c:v>
                </c:pt>
                <c:pt idx="6712">
                  <c:v>-357.0385</c:v>
                </c:pt>
                <c:pt idx="6713">
                  <c:v>-357.03649999999999</c:v>
                </c:pt>
                <c:pt idx="6714">
                  <c:v>-357.03449999999998</c:v>
                </c:pt>
                <c:pt idx="6715">
                  <c:v>-357.03249999999997</c:v>
                </c:pt>
                <c:pt idx="6716">
                  <c:v>-357.03049999999996</c:v>
                </c:pt>
                <c:pt idx="6717">
                  <c:v>-357.02849999999995</c:v>
                </c:pt>
                <c:pt idx="6718">
                  <c:v>-357.0265</c:v>
                </c:pt>
                <c:pt idx="6719">
                  <c:v>-357.02449999999999</c:v>
                </c:pt>
                <c:pt idx="6720">
                  <c:v>-357.02249999999998</c:v>
                </c:pt>
                <c:pt idx="6721">
                  <c:v>-357.02049999999997</c:v>
                </c:pt>
                <c:pt idx="6722">
                  <c:v>-357.01849999999996</c:v>
                </c:pt>
                <c:pt idx="6723">
                  <c:v>-357.01649999999995</c:v>
                </c:pt>
                <c:pt idx="6724">
                  <c:v>-357.0145</c:v>
                </c:pt>
                <c:pt idx="6725">
                  <c:v>-357.01249999999999</c:v>
                </c:pt>
                <c:pt idx="6726">
                  <c:v>-357.01049999999998</c:v>
                </c:pt>
                <c:pt idx="6727">
                  <c:v>-357.00849999999997</c:v>
                </c:pt>
                <c:pt idx="6728">
                  <c:v>-357.00649999999996</c:v>
                </c:pt>
                <c:pt idx="6729">
                  <c:v>-357.00449999999995</c:v>
                </c:pt>
                <c:pt idx="6730">
                  <c:v>-357.0025</c:v>
                </c:pt>
                <c:pt idx="6731">
                  <c:v>-357.00049999999999</c:v>
                </c:pt>
                <c:pt idx="6732">
                  <c:v>-356.99849999999998</c:v>
                </c:pt>
                <c:pt idx="6733">
                  <c:v>-356.99649999999997</c:v>
                </c:pt>
                <c:pt idx="6734">
                  <c:v>-356.99449999999996</c:v>
                </c:pt>
                <c:pt idx="6735">
                  <c:v>-356.99249999999995</c:v>
                </c:pt>
                <c:pt idx="6736">
                  <c:v>-356.9905</c:v>
                </c:pt>
                <c:pt idx="6737">
                  <c:v>-356.98849999999999</c:v>
                </c:pt>
                <c:pt idx="6738">
                  <c:v>-356.98649999999998</c:v>
                </c:pt>
                <c:pt idx="6739">
                  <c:v>-356.98449999999997</c:v>
                </c:pt>
                <c:pt idx="6740">
                  <c:v>-356.98249999999996</c:v>
                </c:pt>
                <c:pt idx="6741">
                  <c:v>-356.98050000000001</c:v>
                </c:pt>
                <c:pt idx="6742">
                  <c:v>-356.9785</c:v>
                </c:pt>
                <c:pt idx="6743">
                  <c:v>-356.97649999999999</c:v>
                </c:pt>
                <c:pt idx="6744">
                  <c:v>-356.97449999999998</c:v>
                </c:pt>
                <c:pt idx="6745">
                  <c:v>-356.97249999999997</c:v>
                </c:pt>
                <c:pt idx="6746">
                  <c:v>-356.97049999999996</c:v>
                </c:pt>
                <c:pt idx="6747">
                  <c:v>-356.96849999999995</c:v>
                </c:pt>
                <c:pt idx="6748">
                  <c:v>-356.9665</c:v>
                </c:pt>
                <c:pt idx="6749">
                  <c:v>-356.96449999999999</c:v>
                </c:pt>
                <c:pt idx="6750">
                  <c:v>-356.96249999999998</c:v>
                </c:pt>
                <c:pt idx="6751">
                  <c:v>-356.96049999999997</c:v>
                </c:pt>
                <c:pt idx="6752">
                  <c:v>-356.95849999999996</c:v>
                </c:pt>
                <c:pt idx="6753">
                  <c:v>-356.95650000000001</c:v>
                </c:pt>
                <c:pt idx="6754">
                  <c:v>-356.9545</c:v>
                </c:pt>
                <c:pt idx="6755">
                  <c:v>-356.95249999999999</c:v>
                </c:pt>
                <c:pt idx="6756">
                  <c:v>-356.95049999999998</c:v>
                </c:pt>
                <c:pt idx="6757">
                  <c:v>-356.94849999999997</c:v>
                </c:pt>
                <c:pt idx="6758">
                  <c:v>-356.94649999999996</c:v>
                </c:pt>
                <c:pt idx="6759">
                  <c:v>-356.94449999999995</c:v>
                </c:pt>
                <c:pt idx="6760">
                  <c:v>-356.9425</c:v>
                </c:pt>
                <c:pt idx="6761">
                  <c:v>-356.94049999999999</c:v>
                </c:pt>
                <c:pt idx="6762">
                  <c:v>-356.93849999999998</c:v>
                </c:pt>
                <c:pt idx="6763">
                  <c:v>-356.93649999999997</c:v>
                </c:pt>
                <c:pt idx="6764">
                  <c:v>-356.93449999999996</c:v>
                </c:pt>
                <c:pt idx="6765">
                  <c:v>-356.9325</c:v>
                </c:pt>
                <c:pt idx="6766">
                  <c:v>-356.93049999999999</c:v>
                </c:pt>
                <c:pt idx="6767">
                  <c:v>-356.92849999999999</c:v>
                </c:pt>
                <c:pt idx="6768">
                  <c:v>-356.92649999999998</c:v>
                </c:pt>
                <c:pt idx="6769">
                  <c:v>-356.92449999999997</c:v>
                </c:pt>
                <c:pt idx="6770">
                  <c:v>-356.92249999999996</c:v>
                </c:pt>
                <c:pt idx="6771">
                  <c:v>-356.9205</c:v>
                </c:pt>
                <c:pt idx="6772">
                  <c:v>-356.91849999999999</c:v>
                </c:pt>
                <c:pt idx="6773">
                  <c:v>-356.91649999999998</c:v>
                </c:pt>
                <c:pt idx="6774">
                  <c:v>-356.91449999999998</c:v>
                </c:pt>
                <c:pt idx="6775">
                  <c:v>-356.91249999999997</c:v>
                </c:pt>
                <c:pt idx="6776">
                  <c:v>-356.91049999999996</c:v>
                </c:pt>
                <c:pt idx="6777">
                  <c:v>-356.9085</c:v>
                </c:pt>
                <c:pt idx="6778">
                  <c:v>-356.90649999999999</c:v>
                </c:pt>
                <c:pt idx="6779">
                  <c:v>-356.90449999999998</c:v>
                </c:pt>
                <c:pt idx="6780">
                  <c:v>-356.90249999999997</c:v>
                </c:pt>
                <c:pt idx="6781">
                  <c:v>-356.90049999999997</c:v>
                </c:pt>
                <c:pt idx="6782">
                  <c:v>-356.89849999999996</c:v>
                </c:pt>
                <c:pt idx="6783">
                  <c:v>-356.8965</c:v>
                </c:pt>
                <c:pt idx="6784">
                  <c:v>-356.89449999999999</c:v>
                </c:pt>
                <c:pt idx="6785">
                  <c:v>-356.89249999999998</c:v>
                </c:pt>
                <c:pt idx="6786">
                  <c:v>-356.89049999999997</c:v>
                </c:pt>
                <c:pt idx="6787">
                  <c:v>-356.88849999999996</c:v>
                </c:pt>
                <c:pt idx="6788">
                  <c:v>-356.88649999999996</c:v>
                </c:pt>
                <c:pt idx="6789">
                  <c:v>-356.8845</c:v>
                </c:pt>
                <c:pt idx="6790">
                  <c:v>-356.88249999999999</c:v>
                </c:pt>
                <c:pt idx="6791">
                  <c:v>-356.88049999999998</c:v>
                </c:pt>
                <c:pt idx="6792">
                  <c:v>-356.87849999999997</c:v>
                </c:pt>
                <c:pt idx="6793">
                  <c:v>-356.87649999999996</c:v>
                </c:pt>
                <c:pt idx="6794">
                  <c:v>-356.87449999999995</c:v>
                </c:pt>
                <c:pt idx="6795">
                  <c:v>-356.8725</c:v>
                </c:pt>
                <c:pt idx="6796">
                  <c:v>-356.87049999999999</c:v>
                </c:pt>
                <c:pt idx="6797">
                  <c:v>-356.86849999999998</c:v>
                </c:pt>
                <c:pt idx="6798">
                  <c:v>-356.86649999999997</c:v>
                </c:pt>
                <c:pt idx="6799">
                  <c:v>-356.86449999999996</c:v>
                </c:pt>
                <c:pt idx="6800">
                  <c:v>-356.86249999999995</c:v>
                </c:pt>
                <c:pt idx="6801">
                  <c:v>-356.8605</c:v>
                </c:pt>
                <c:pt idx="6802">
                  <c:v>-356.85849999999999</c:v>
                </c:pt>
                <c:pt idx="6803">
                  <c:v>-356.85649999999998</c:v>
                </c:pt>
                <c:pt idx="6804">
                  <c:v>-356.85449999999997</c:v>
                </c:pt>
                <c:pt idx="6805">
                  <c:v>-356.85249999999996</c:v>
                </c:pt>
                <c:pt idx="6806">
                  <c:v>-356.85049999999995</c:v>
                </c:pt>
                <c:pt idx="6807">
                  <c:v>-356.8485</c:v>
                </c:pt>
                <c:pt idx="6808">
                  <c:v>-356.84649999999999</c:v>
                </c:pt>
                <c:pt idx="6809">
                  <c:v>-356.84449999999998</c:v>
                </c:pt>
                <c:pt idx="6810">
                  <c:v>-356.84249999999997</c:v>
                </c:pt>
                <c:pt idx="6811">
                  <c:v>-356.84049999999996</c:v>
                </c:pt>
                <c:pt idx="6812">
                  <c:v>-356.83849999999995</c:v>
                </c:pt>
                <c:pt idx="6813">
                  <c:v>-356.8365</c:v>
                </c:pt>
                <c:pt idx="6814">
                  <c:v>-356.83449999999999</c:v>
                </c:pt>
                <c:pt idx="6815">
                  <c:v>-356.83249999999998</c:v>
                </c:pt>
                <c:pt idx="6816">
                  <c:v>-356.83049999999997</c:v>
                </c:pt>
                <c:pt idx="6817">
                  <c:v>-356.82849999999996</c:v>
                </c:pt>
                <c:pt idx="6818">
                  <c:v>-356.82649999999995</c:v>
                </c:pt>
                <c:pt idx="6819">
                  <c:v>-356.8245</c:v>
                </c:pt>
                <c:pt idx="6820">
                  <c:v>-356.82249999999999</c:v>
                </c:pt>
                <c:pt idx="6821">
                  <c:v>-356.82049999999998</c:v>
                </c:pt>
                <c:pt idx="6822">
                  <c:v>-356.81849999999997</c:v>
                </c:pt>
                <c:pt idx="6823">
                  <c:v>-356.81649999999996</c:v>
                </c:pt>
                <c:pt idx="6824">
                  <c:v>-356.81449999999995</c:v>
                </c:pt>
                <c:pt idx="6825">
                  <c:v>-356.8125</c:v>
                </c:pt>
                <c:pt idx="6826">
                  <c:v>-356.81049999999999</c:v>
                </c:pt>
                <c:pt idx="6827">
                  <c:v>-356.80849999999998</c:v>
                </c:pt>
                <c:pt idx="6828">
                  <c:v>-356.80649999999997</c:v>
                </c:pt>
                <c:pt idx="6829">
                  <c:v>-356.80449999999996</c:v>
                </c:pt>
                <c:pt idx="6830">
                  <c:v>-356.80249999999995</c:v>
                </c:pt>
                <c:pt idx="6831">
                  <c:v>-356.8005</c:v>
                </c:pt>
                <c:pt idx="6832">
                  <c:v>-356.79849999999999</c:v>
                </c:pt>
                <c:pt idx="6833">
                  <c:v>-356.79649999999998</c:v>
                </c:pt>
                <c:pt idx="6834">
                  <c:v>-356.79449999999997</c:v>
                </c:pt>
                <c:pt idx="6835">
                  <c:v>-356.79249999999996</c:v>
                </c:pt>
                <c:pt idx="6836">
                  <c:v>-356.79049999999995</c:v>
                </c:pt>
                <c:pt idx="6837">
                  <c:v>-356.7885</c:v>
                </c:pt>
                <c:pt idx="6838">
                  <c:v>-356.78649999999999</c:v>
                </c:pt>
                <c:pt idx="6839">
                  <c:v>-356.78449999999998</c:v>
                </c:pt>
                <c:pt idx="6840">
                  <c:v>-356.78249999999997</c:v>
                </c:pt>
                <c:pt idx="6841">
                  <c:v>-356.78049999999996</c:v>
                </c:pt>
                <c:pt idx="6842">
                  <c:v>-356.77849999999995</c:v>
                </c:pt>
                <c:pt idx="6843">
                  <c:v>-356.7765</c:v>
                </c:pt>
                <c:pt idx="6844">
                  <c:v>-356.77449999999999</c:v>
                </c:pt>
                <c:pt idx="6845">
                  <c:v>-356.77249999999998</c:v>
                </c:pt>
                <c:pt idx="6846">
                  <c:v>-356.77049999999997</c:v>
                </c:pt>
                <c:pt idx="6847">
                  <c:v>-356.76849999999996</c:v>
                </c:pt>
                <c:pt idx="6848">
                  <c:v>-356.76649999999995</c:v>
                </c:pt>
                <c:pt idx="6849">
                  <c:v>-356.7645</c:v>
                </c:pt>
                <c:pt idx="6850">
                  <c:v>-356.76249999999999</c:v>
                </c:pt>
                <c:pt idx="6851">
                  <c:v>-356.76049999999998</c:v>
                </c:pt>
                <c:pt idx="6852">
                  <c:v>-356.75849999999997</c:v>
                </c:pt>
                <c:pt idx="6853">
                  <c:v>-356.75649999999996</c:v>
                </c:pt>
                <c:pt idx="6854">
                  <c:v>-356.75449999999995</c:v>
                </c:pt>
                <c:pt idx="6855">
                  <c:v>-356.7525</c:v>
                </c:pt>
                <c:pt idx="6856">
                  <c:v>-356.75049999999999</c:v>
                </c:pt>
                <c:pt idx="6857">
                  <c:v>-356.74849999999998</c:v>
                </c:pt>
                <c:pt idx="6858">
                  <c:v>-356.74649999999997</c:v>
                </c:pt>
                <c:pt idx="6859">
                  <c:v>-356.74449999999996</c:v>
                </c:pt>
                <c:pt idx="6860">
                  <c:v>-356.74249999999995</c:v>
                </c:pt>
                <c:pt idx="6861">
                  <c:v>-356.7405</c:v>
                </c:pt>
                <c:pt idx="6862">
                  <c:v>-356.73849999999999</c:v>
                </c:pt>
                <c:pt idx="6863">
                  <c:v>-356.73649999999998</c:v>
                </c:pt>
                <c:pt idx="6864">
                  <c:v>-356.73449999999997</c:v>
                </c:pt>
                <c:pt idx="6865">
                  <c:v>-356.73249999999996</c:v>
                </c:pt>
                <c:pt idx="6866">
                  <c:v>-356.73050000000001</c:v>
                </c:pt>
                <c:pt idx="6867">
                  <c:v>-356.7285</c:v>
                </c:pt>
                <c:pt idx="6868">
                  <c:v>-356.72649999999999</c:v>
                </c:pt>
                <c:pt idx="6869">
                  <c:v>-356.72449999999998</c:v>
                </c:pt>
                <c:pt idx="6870">
                  <c:v>-356.72249999999997</c:v>
                </c:pt>
                <c:pt idx="6871">
                  <c:v>-356.72049999999996</c:v>
                </c:pt>
                <c:pt idx="6872">
                  <c:v>-356.71849999999995</c:v>
                </c:pt>
                <c:pt idx="6873">
                  <c:v>-356.7165</c:v>
                </c:pt>
                <c:pt idx="6874">
                  <c:v>-356.71449999999999</c:v>
                </c:pt>
                <c:pt idx="6875">
                  <c:v>-356.71249999999998</c:v>
                </c:pt>
                <c:pt idx="6876">
                  <c:v>-356.71049999999997</c:v>
                </c:pt>
                <c:pt idx="6877">
                  <c:v>-356.70849999999996</c:v>
                </c:pt>
                <c:pt idx="6878">
                  <c:v>-356.70650000000001</c:v>
                </c:pt>
                <c:pt idx="6879">
                  <c:v>-356.7045</c:v>
                </c:pt>
                <c:pt idx="6880">
                  <c:v>-356.70249999999999</c:v>
                </c:pt>
                <c:pt idx="6881">
                  <c:v>-356.70049999999998</c:v>
                </c:pt>
                <c:pt idx="6882">
                  <c:v>-356.69849999999997</c:v>
                </c:pt>
                <c:pt idx="6883">
                  <c:v>-356.69649999999996</c:v>
                </c:pt>
                <c:pt idx="6884">
                  <c:v>-356.69449999999995</c:v>
                </c:pt>
                <c:pt idx="6885">
                  <c:v>-356.6925</c:v>
                </c:pt>
                <c:pt idx="6886">
                  <c:v>-356.69049999999999</c:v>
                </c:pt>
                <c:pt idx="6887">
                  <c:v>-356.68849999999998</c:v>
                </c:pt>
                <c:pt idx="6888">
                  <c:v>-356.68649999999997</c:v>
                </c:pt>
                <c:pt idx="6889">
                  <c:v>-356.68449999999996</c:v>
                </c:pt>
                <c:pt idx="6890">
                  <c:v>-356.6825</c:v>
                </c:pt>
                <c:pt idx="6891">
                  <c:v>-356.68049999999999</c:v>
                </c:pt>
                <c:pt idx="6892">
                  <c:v>-356.67849999999999</c:v>
                </c:pt>
                <c:pt idx="6893">
                  <c:v>-356.67649999999998</c:v>
                </c:pt>
                <c:pt idx="6894">
                  <c:v>-356.67449999999997</c:v>
                </c:pt>
                <c:pt idx="6895">
                  <c:v>-356.67249999999996</c:v>
                </c:pt>
                <c:pt idx="6896">
                  <c:v>-356.6705</c:v>
                </c:pt>
                <c:pt idx="6897">
                  <c:v>-356.66849999999999</c:v>
                </c:pt>
                <c:pt idx="6898">
                  <c:v>-356.66649999999998</c:v>
                </c:pt>
                <c:pt idx="6899">
                  <c:v>-356.66449999999998</c:v>
                </c:pt>
                <c:pt idx="6900">
                  <c:v>-356.66249999999997</c:v>
                </c:pt>
                <c:pt idx="6901">
                  <c:v>-356.66049999999996</c:v>
                </c:pt>
                <c:pt idx="6902">
                  <c:v>-356.6585</c:v>
                </c:pt>
                <c:pt idx="6903">
                  <c:v>-356.65649999999999</c:v>
                </c:pt>
                <c:pt idx="6904">
                  <c:v>-356.65449999999998</c:v>
                </c:pt>
                <c:pt idx="6905">
                  <c:v>-356.65249999999997</c:v>
                </c:pt>
                <c:pt idx="6906">
                  <c:v>-356.65049999999997</c:v>
                </c:pt>
                <c:pt idx="6907">
                  <c:v>-356.64849999999996</c:v>
                </c:pt>
                <c:pt idx="6908">
                  <c:v>-356.6465</c:v>
                </c:pt>
                <c:pt idx="6909">
                  <c:v>-356.64449999999999</c:v>
                </c:pt>
                <c:pt idx="6910">
                  <c:v>-356.64249999999998</c:v>
                </c:pt>
                <c:pt idx="6911">
                  <c:v>-356.64049999999997</c:v>
                </c:pt>
                <c:pt idx="6912">
                  <c:v>-356.63849999999996</c:v>
                </c:pt>
                <c:pt idx="6913">
                  <c:v>-356.63649999999996</c:v>
                </c:pt>
                <c:pt idx="6914">
                  <c:v>-356.6345</c:v>
                </c:pt>
                <c:pt idx="6915">
                  <c:v>-356.63249999999999</c:v>
                </c:pt>
                <c:pt idx="6916">
                  <c:v>-356.63049999999998</c:v>
                </c:pt>
                <c:pt idx="6917">
                  <c:v>-356.62849999999997</c:v>
                </c:pt>
                <c:pt idx="6918">
                  <c:v>-356.62649999999996</c:v>
                </c:pt>
                <c:pt idx="6919">
                  <c:v>-356.62449999999995</c:v>
                </c:pt>
                <c:pt idx="6920">
                  <c:v>-356.6225</c:v>
                </c:pt>
                <c:pt idx="6921">
                  <c:v>-356.62049999999999</c:v>
                </c:pt>
                <c:pt idx="6922">
                  <c:v>-356.61849999999998</c:v>
                </c:pt>
                <c:pt idx="6923">
                  <c:v>-356.61649999999997</c:v>
                </c:pt>
                <c:pt idx="6924">
                  <c:v>-356.61449999999996</c:v>
                </c:pt>
                <c:pt idx="6925">
                  <c:v>-356.61249999999995</c:v>
                </c:pt>
                <c:pt idx="6926">
                  <c:v>-356.6105</c:v>
                </c:pt>
                <c:pt idx="6927">
                  <c:v>-356.60849999999999</c:v>
                </c:pt>
                <c:pt idx="6928">
                  <c:v>-356.60649999999998</c:v>
                </c:pt>
                <c:pt idx="6929">
                  <c:v>-356.60449999999997</c:v>
                </c:pt>
                <c:pt idx="6930">
                  <c:v>-356.60249999999996</c:v>
                </c:pt>
                <c:pt idx="6931">
                  <c:v>-356.60049999999995</c:v>
                </c:pt>
                <c:pt idx="6932">
                  <c:v>-356.5985</c:v>
                </c:pt>
                <c:pt idx="6933">
                  <c:v>-356.59649999999999</c:v>
                </c:pt>
                <c:pt idx="6934">
                  <c:v>-356.59449999999998</c:v>
                </c:pt>
                <c:pt idx="6935">
                  <c:v>-356.59249999999997</c:v>
                </c:pt>
                <c:pt idx="6936">
                  <c:v>-356.59049999999996</c:v>
                </c:pt>
                <c:pt idx="6937">
                  <c:v>-356.58849999999995</c:v>
                </c:pt>
                <c:pt idx="6938">
                  <c:v>-356.5865</c:v>
                </c:pt>
                <c:pt idx="6939">
                  <c:v>-356.58449999999999</c:v>
                </c:pt>
                <c:pt idx="6940">
                  <c:v>-356.58249999999998</c:v>
                </c:pt>
                <c:pt idx="6941">
                  <c:v>-356.58049999999997</c:v>
                </c:pt>
                <c:pt idx="6942">
                  <c:v>-356.57849999999996</c:v>
                </c:pt>
                <c:pt idx="6943">
                  <c:v>-356.57649999999995</c:v>
                </c:pt>
                <c:pt idx="6944">
                  <c:v>-356.5745</c:v>
                </c:pt>
                <c:pt idx="6945">
                  <c:v>-356.57249999999999</c:v>
                </c:pt>
                <c:pt idx="6946">
                  <c:v>-356.57049999999998</c:v>
                </c:pt>
                <c:pt idx="6947">
                  <c:v>-356.56849999999997</c:v>
                </c:pt>
                <c:pt idx="6948">
                  <c:v>-356.56649999999996</c:v>
                </c:pt>
                <c:pt idx="6949">
                  <c:v>-356.56449999999995</c:v>
                </c:pt>
                <c:pt idx="6950">
                  <c:v>-356.5625</c:v>
                </c:pt>
                <c:pt idx="6951">
                  <c:v>-356.56049999999999</c:v>
                </c:pt>
                <c:pt idx="6952">
                  <c:v>-356.55849999999998</c:v>
                </c:pt>
                <c:pt idx="6953">
                  <c:v>-356.55649999999997</c:v>
                </c:pt>
                <c:pt idx="6954">
                  <c:v>-356.55449999999996</c:v>
                </c:pt>
                <c:pt idx="6955">
                  <c:v>-356.55249999999995</c:v>
                </c:pt>
                <c:pt idx="6956">
                  <c:v>-356.5505</c:v>
                </c:pt>
                <c:pt idx="6957">
                  <c:v>-356.54849999999999</c:v>
                </c:pt>
                <c:pt idx="6958">
                  <c:v>-356.54649999999998</c:v>
                </c:pt>
                <c:pt idx="6959">
                  <c:v>-356.54449999999997</c:v>
                </c:pt>
                <c:pt idx="6960">
                  <c:v>-356.54249999999996</c:v>
                </c:pt>
                <c:pt idx="6961">
                  <c:v>-356.54049999999995</c:v>
                </c:pt>
                <c:pt idx="6962">
                  <c:v>-356.5385</c:v>
                </c:pt>
                <c:pt idx="6963">
                  <c:v>-356.53649999999999</c:v>
                </c:pt>
                <c:pt idx="6964">
                  <c:v>-356.53449999999998</c:v>
                </c:pt>
                <c:pt idx="6965">
                  <c:v>-356.53249999999997</c:v>
                </c:pt>
                <c:pt idx="6966">
                  <c:v>-356.53049999999996</c:v>
                </c:pt>
                <c:pt idx="6967">
                  <c:v>-356.52849999999995</c:v>
                </c:pt>
                <c:pt idx="6968">
                  <c:v>-356.5265</c:v>
                </c:pt>
                <c:pt idx="6969">
                  <c:v>-356.52449999999999</c:v>
                </c:pt>
                <c:pt idx="6970">
                  <c:v>-356.52249999999998</c:v>
                </c:pt>
                <c:pt idx="6971">
                  <c:v>-356.52049999999997</c:v>
                </c:pt>
                <c:pt idx="6972">
                  <c:v>-356.51849999999996</c:v>
                </c:pt>
                <c:pt idx="6973">
                  <c:v>-356.51649999999995</c:v>
                </c:pt>
                <c:pt idx="6974">
                  <c:v>-356.5145</c:v>
                </c:pt>
                <c:pt idx="6975">
                  <c:v>-356.51249999999999</c:v>
                </c:pt>
                <c:pt idx="6976">
                  <c:v>-356.51049999999998</c:v>
                </c:pt>
                <c:pt idx="6977">
                  <c:v>-356.50849999999997</c:v>
                </c:pt>
                <c:pt idx="6978">
                  <c:v>-356.50649999999996</c:v>
                </c:pt>
                <c:pt idx="6979">
                  <c:v>-356.50449999999995</c:v>
                </c:pt>
                <c:pt idx="6980">
                  <c:v>-356.5025</c:v>
                </c:pt>
                <c:pt idx="6981">
                  <c:v>-356.50049999999999</c:v>
                </c:pt>
                <c:pt idx="6982">
                  <c:v>-356.49849999999998</c:v>
                </c:pt>
                <c:pt idx="6983">
                  <c:v>-356.49649999999997</c:v>
                </c:pt>
                <c:pt idx="6984">
                  <c:v>-356.49449999999996</c:v>
                </c:pt>
                <c:pt idx="6985">
                  <c:v>-356.49249999999995</c:v>
                </c:pt>
                <c:pt idx="6986">
                  <c:v>-356.4905</c:v>
                </c:pt>
                <c:pt idx="6987">
                  <c:v>-356.48849999999999</c:v>
                </c:pt>
                <c:pt idx="6988">
                  <c:v>-356.48649999999998</c:v>
                </c:pt>
                <c:pt idx="6989">
                  <c:v>-356.48449999999997</c:v>
                </c:pt>
                <c:pt idx="6990">
                  <c:v>-356.48249999999996</c:v>
                </c:pt>
                <c:pt idx="6991">
                  <c:v>-356.48050000000001</c:v>
                </c:pt>
                <c:pt idx="6992">
                  <c:v>-356.4785</c:v>
                </c:pt>
                <c:pt idx="6993">
                  <c:v>-356.47649999999999</c:v>
                </c:pt>
                <c:pt idx="6994">
                  <c:v>-356.47449999999998</c:v>
                </c:pt>
                <c:pt idx="6995">
                  <c:v>-356.47249999999997</c:v>
                </c:pt>
                <c:pt idx="6996">
                  <c:v>-356.47049999999996</c:v>
                </c:pt>
                <c:pt idx="6997">
                  <c:v>-356.46849999999995</c:v>
                </c:pt>
                <c:pt idx="6998">
                  <c:v>-356.4665</c:v>
                </c:pt>
                <c:pt idx="6999">
                  <c:v>-356.46449999999999</c:v>
                </c:pt>
                <c:pt idx="7000">
                  <c:v>-356.46249999999998</c:v>
                </c:pt>
                <c:pt idx="7001">
                  <c:v>-356.46049999999997</c:v>
                </c:pt>
                <c:pt idx="7002">
                  <c:v>-356.45849999999996</c:v>
                </c:pt>
                <c:pt idx="7003">
                  <c:v>-356.45650000000001</c:v>
                </c:pt>
                <c:pt idx="7004">
                  <c:v>-356.4545</c:v>
                </c:pt>
                <c:pt idx="7005">
                  <c:v>-356.45249999999999</c:v>
                </c:pt>
                <c:pt idx="7006">
                  <c:v>-356.45049999999998</c:v>
                </c:pt>
                <c:pt idx="7007">
                  <c:v>-356.44849999999997</c:v>
                </c:pt>
                <c:pt idx="7008">
                  <c:v>-356.44649999999996</c:v>
                </c:pt>
                <c:pt idx="7009">
                  <c:v>-356.44449999999995</c:v>
                </c:pt>
                <c:pt idx="7010">
                  <c:v>-356.4425</c:v>
                </c:pt>
                <c:pt idx="7011">
                  <c:v>-356.44049999999999</c:v>
                </c:pt>
                <c:pt idx="7012">
                  <c:v>-356.43849999999998</c:v>
                </c:pt>
                <c:pt idx="7013">
                  <c:v>-356.43649999999997</c:v>
                </c:pt>
                <c:pt idx="7014">
                  <c:v>-356.43449999999996</c:v>
                </c:pt>
                <c:pt idx="7015">
                  <c:v>-356.4325</c:v>
                </c:pt>
                <c:pt idx="7016">
                  <c:v>-356.43049999999999</c:v>
                </c:pt>
                <c:pt idx="7017">
                  <c:v>-356.42849999999999</c:v>
                </c:pt>
                <c:pt idx="7018">
                  <c:v>-356.42649999999998</c:v>
                </c:pt>
                <c:pt idx="7019">
                  <c:v>-356.42449999999997</c:v>
                </c:pt>
                <c:pt idx="7020">
                  <c:v>-356.42249999999996</c:v>
                </c:pt>
                <c:pt idx="7021">
                  <c:v>-356.4205</c:v>
                </c:pt>
                <c:pt idx="7022">
                  <c:v>-356.41849999999999</c:v>
                </c:pt>
                <c:pt idx="7023">
                  <c:v>-356.41649999999998</c:v>
                </c:pt>
                <c:pt idx="7024">
                  <c:v>-356.41449999999998</c:v>
                </c:pt>
                <c:pt idx="7025">
                  <c:v>-356.41249999999997</c:v>
                </c:pt>
                <c:pt idx="7026">
                  <c:v>-356.41049999999996</c:v>
                </c:pt>
                <c:pt idx="7027">
                  <c:v>-356.4085</c:v>
                </c:pt>
                <c:pt idx="7028">
                  <c:v>-356.40649999999999</c:v>
                </c:pt>
                <c:pt idx="7029">
                  <c:v>-356.40449999999998</c:v>
                </c:pt>
                <c:pt idx="7030">
                  <c:v>-356.40249999999997</c:v>
                </c:pt>
                <c:pt idx="7031">
                  <c:v>-356.40049999999997</c:v>
                </c:pt>
                <c:pt idx="7032">
                  <c:v>-356.39849999999996</c:v>
                </c:pt>
                <c:pt idx="7033">
                  <c:v>-356.3965</c:v>
                </c:pt>
                <c:pt idx="7034">
                  <c:v>-356.39449999999999</c:v>
                </c:pt>
                <c:pt idx="7035">
                  <c:v>-356.39249999999998</c:v>
                </c:pt>
                <c:pt idx="7036">
                  <c:v>-356.39049999999997</c:v>
                </c:pt>
                <c:pt idx="7037">
                  <c:v>-356.38849999999996</c:v>
                </c:pt>
                <c:pt idx="7038">
                  <c:v>-356.38649999999996</c:v>
                </c:pt>
                <c:pt idx="7039">
                  <c:v>-356.3845</c:v>
                </c:pt>
                <c:pt idx="7040">
                  <c:v>-356.38249999999999</c:v>
                </c:pt>
                <c:pt idx="7041">
                  <c:v>-356.38049999999998</c:v>
                </c:pt>
                <c:pt idx="7042">
                  <c:v>-356.37849999999997</c:v>
                </c:pt>
                <c:pt idx="7043">
                  <c:v>-356.37649999999996</c:v>
                </c:pt>
                <c:pt idx="7044">
                  <c:v>-356.37449999999995</c:v>
                </c:pt>
                <c:pt idx="7045">
                  <c:v>-356.3725</c:v>
                </c:pt>
                <c:pt idx="7046">
                  <c:v>-356.37049999999999</c:v>
                </c:pt>
                <c:pt idx="7047">
                  <c:v>-356.36849999999998</c:v>
                </c:pt>
                <c:pt idx="7048">
                  <c:v>-356.36649999999997</c:v>
                </c:pt>
                <c:pt idx="7049">
                  <c:v>-356.36449999999996</c:v>
                </c:pt>
                <c:pt idx="7050">
                  <c:v>-356.36249999999995</c:v>
                </c:pt>
                <c:pt idx="7051">
                  <c:v>-356.3605</c:v>
                </c:pt>
                <c:pt idx="7052">
                  <c:v>-356.35849999999999</c:v>
                </c:pt>
                <c:pt idx="7053">
                  <c:v>-356.35649999999998</c:v>
                </c:pt>
                <c:pt idx="7054">
                  <c:v>-356.35449999999997</c:v>
                </c:pt>
                <c:pt idx="7055">
                  <c:v>-356.35249999999996</c:v>
                </c:pt>
                <c:pt idx="7056">
                  <c:v>-356.35049999999995</c:v>
                </c:pt>
                <c:pt idx="7057">
                  <c:v>-356.3485</c:v>
                </c:pt>
                <c:pt idx="7058">
                  <c:v>-356.34649999999999</c:v>
                </c:pt>
                <c:pt idx="7059">
                  <c:v>-356.34449999999998</c:v>
                </c:pt>
                <c:pt idx="7060">
                  <c:v>-356.34249999999997</c:v>
                </c:pt>
                <c:pt idx="7061">
                  <c:v>-356.34049999999996</c:v>
                </c:pt>
                <c:pt idx="7062">
                  <c:v>-356.33849999999995</c:v>
                </c:pt>
                <c:pt idx="7063">
                  <c:v>-356.3365</c:v>
                </c:pt>
                <c:pt idx="7064">
                  <c:v>-356.33449999999999</c:v>
                </c:pt>
                <c:pt idx="7065">
                  <c:v>-356.33249999999998</c:v>
                </c:pt>
                <c:pt idx="7066">
                  <c:v>-356.33049999999997</c:v>
                </c:pt>
                <c:pt idx="7067">
                  <c:v>-356.32849999999996</c:v>
                </c:pt>
                <c:pt idx="7068">
                  <c:v>-356.32649999999995</c:v>
                </c:pt>
                <c:pt idx="7069">
                  <c:v>-356.3245</c:v>
                </c:pt>
                <c:pt idx="7070">
                  <c:v>-356.32249999999999</c:v>
                </c:pt>
                <c:pt idx="7071">
                  <c:v>-356.32049999999998</c:v>
                </c:pt>
                <c:pt idx="7072">
                  <c:v>-356.31849999999997</c:v>
                </c:pt>
                <c:pt idx="7073">
                  <c:v>-356.31649999999996</c:v>
                </c:pt>
                <c:pt idx="7074">
                  <c:v>-356.31449999999995</c:v>
                </c:pt>
                <c:pt idx="7075">
                  <c:v>-356.3125</c:v>
                </c:pt>
                <c:pt idx="7076">
                  <c:v>-356.31049999999999</c:v>
                </c:pt>
                <c:pt idx="7077">
                  <c:v>-356.30849999999998</c:v>
                </c:pt>
                <c:pt idx="7078">
                  <c:v>-356.30649999999997</c:v>
                </c:pt>
                <c:pt idx="7079">
                  <c:v>-356.30449999999996</c:v>
                </c:pt>
                <c:pt idx="7080">
                  <c:v>-356.30249999999995</c:v>
                </c:pt>
                <c:pt idx="7081">
                  <c:v>-356.3005</c:v>
                </c:pt>
                <c:pt idx="7082">
                  <c:v>-356.29849999999999</c:v>
                </c:pt>
                <c:pt idx="7083">
                  <c:v>-356.29649999999998</c:v>
                </c:pt>
                <c:pt idx="7084">
                  <c:v>-356.29449999999997</c:v>
                </c:pt>
                <c:pt idx="7085">
                  <c:v>-356.29249999999996</c:v>
                </c:pt>
                <c:pt idx="7086">
                  <c:v>-356.29049999999995</c:v>
                </c:pt>
                <c:pt idx="7087">
                  <c:v>-356.2885</c:v>
                </c:pt>
                <c:pt idx="7088">
                  <c:v>-356.28649999999999</c:v>
                </c:pt>
                <c:pt idx="7089">
                  <c:v>-356.28449999999998</c:v>
                </c:pt>
                <c:pt idx="7090">
                  <c:v>-356.28249999999997</c:v>
                </c:pt>
                <c:pt idx="7091">
                  <c:v>-356.28049999999996</c:v>
                </c:pt>
                <c:pt idx="7092">
                  <c:v>-356.27849999999995</c:v>
                </c:pt>
                <c:pt idx="7093">
                  <c:v>-356.2765</c:v>
                </c:pt>
                <c:pt idx="7094">
                  <c:v>-356.27449999999999</c:v>
                </c:pt>
                <c:pt idx="7095">
                  <c:v>-356.27249999999998</c:v>
                </c:pt>
                <c:pt idx="7096">
                  <c:v>-356.27049999999997</c:v>
                </c:pt>
                <c:pt idx="7097">
                  <c:v>-356.26849999999996</c:v>
                </c:pt>
                <c:pt idx="7098">
                  <c:v>-356.26649999999995</c:v>
                </c:pt>
                <c:pt idx="7099">
                  <c:v>-356.2645</c:v>
                </c:pt>
                <c:pt idx="7100">
                  <c:v>-356.26249999999999</c:v>
                </c:pt>
                <c:pt idx="7101">
                  <c:v>-356.26049999999998</c:v>
                </c:pt>
                <c:pt idx="7102">
                  <c:v>-356.25849999999997</c:v>
                </c:pt>
                <c:pt idx="7103">
                  <c:v>-356.25649999999996</c:v>
                </c:pt>
                <c:pt idx="7104">
                  <c:v>-356.25449999999995</c:v>
                </c:pt>
                <c:pt idx="7105">
                  <c:v>-356.2525</c:v>
                </c:pt>
                <c:pt idx="7106">
                  <c:v>-356.25049999999999</c:v>
                </c:pt>
                <c:pt idx="7107">
                  <c:v>-356.24849999999998</c:v>
                </c:pt>
                <c:pt idx="7108">
                  <c:v>-356.24649999999997</c:v>
                </c:pt>
                <c:pt idx="7109">
                  <c:v>-356.24449999999996</c:v>
                </c:pt>
                <c:pt idx="7110">
                  <c:v>-356.24249999999995</c:v>
                </c:pt>
                <c:pt idx="7111">
                  <c:v>-356.2405</c:v>
                </c:pt>
                <c:pt idx="7112">
                  <c:v>-356.23849999999999</c:v>
                </c:pt>
                <c:pt idx="7113">
                  <c:v>-356.23649999999998</c:v>
                </c:pt>
                <c:pt idx="7114">
                  <c:v>-356.23449999999997</c:v>
                </c:pt>
                <c:pt idx="7115">
                  <c:v>-356.23249999999996</c:v>
                </c:pt>
                <c:pt idx="7116">
                  <c:v>-356.23050000000001</c:v>
                </c:pt>
                <c:pt idx="7117">
                  <c:v>-356.2285</c:v>
                </c:pt>
                <c:pt idx="7118">
                  <c:v>-356.22649999999999</c:v>
                </c:pt>
                <c:pt idx="7119">
                  <c:v>-356.22449999999998</c:v>
                </c:pt>
                <c:pt idx="7120">
                  <c:v>-356.22249999999997</c:v>
                </c:pt>
                <c:pt idx="7121">
                  <c:v>-356.22049999999996</c:v>
                </c:pt>
                <c:pt idx="7122">
                  <c:v>-356.21849999999995</c:v>
                </c:pt>
                <c:pt idx="7123">
                  <c:v>-356.2165</c:v>
                </c:pt>
                <c:pt idx="7124">
                  <c:v>-356.21449999999999</c:v>
                </c:pt>
                <c:pt idx="7125">
                  <c:v>-356.21249999999998</c:v>
                </c:pt>
                <c:pt idx="7126">
                  <c:v>-356.21049999999997</c:v>
                </c:pt>
                <c:pt idx="7127">
                  <c:v>-356.20849999999996</c:v>
                </c:pt>
                <c:pt idx="7128">
                  <c:v>-356.20650000000001</c:v>
                </c:pt>
                <c:pt idx="7129">
                  <c:v>-356.2045</c:v>
                </c:pt>
                <c:pt idx="7130">
                  <c:v>-356.20249999999999</c:v>
                </c:pt>
                <c:pt idx="7131">
                  <c:v>-356.20049999999998</c:v>
                </c:pt>
                <c:pt idx="7132">
                  <c:v>-356.19849999999997</c:v>
                </c:pt>
                <c:pt idx="7133">
                  <c:v>-356.19649999999996</c:v>
                </c:pt>
                <c:pt idx="7134">
                  <c:v>-356.19449999999995</c:v>
                </c:pt>
                <c:pt idx="7135">
                  <c:v>-356.1925</c:v>
                </c:pt>
                <c:pt idx="7136">
                  <c:v>-356.19049999999999</c:v>
                </c:pt>
                <c:pt idx="7137">
                  <c:v>-356.18849999999998</c:v>
                </c:pt>
                <c:pt idx="7138">
                  <c:v>-356.18649999999997</c:v>
                </c:pt>
                <c:pt idx="7139">
                  <c:v>-356.18449999999996</c:v>
                </c:pt>
                <c:pt idx="7140">
                  <c:v>-356.1825</c:v>
                </c:pt>
                <c:pt idx="7141">
                  <c:v>-356.18049999999999</c:v>
                </c:pt>
                <c:pt idx="7142">
                  <c:v>-356.17849999999999</c:v>
                </c:pt>
                <c:pt idx="7143">
                  <c:v>-356.17649999999998</c:v>
                </c:pt>
                <c:pt idx="7144">
                  <c:v>-356.17449999999997</c:v>
                </c:pt>
                <c:pt idx="7145">
                  <c:v>-356.17249999999996</c:v>
                </c:pt>
                <c:pt idx="7146">
                  <c:v>-356.1705</c:v>
                </c:pt>
                <c:pt idx="7147">
                  <c:v>-356.16849999999999</c:v>
                </c:pt>
                <c:pt idx="7148">
                  <c:v>-356.16649999999998</c:v>
                </c:pt>
                <c:pt idx="7149">
                  <c:v>-356.16449999999998</c:v>
                </c:pt>
                <c:pt idx="7150">
                  <c:v>-356.16249999999997</c:v>
                </c:pt>
                <c:pt idx="7151">
                  <c:v>-356.16049999999996</c:v>
                </c:pt>
                <c:pt idx="7152">
                  <c:v>-356.1585</c:v>
                </c:pt>
                <c:pt idx="7153">
                  <c:v>-356.15649999999999</c:v>
                </c:pt>
                <c:pt idx="7154">
                  <c:v>-356.15449999999998</c:v>
                </c:pt>
                <c:pt idx="7155">
                  <c:v>-356.15249999999997</c:v>
                </c:pt>
                <c:pt idx="7156">
                  <c:v>-356.15049999999997</c:v>
                </c:pt>
                <c:pt idx="7157">
                  <c:v>-356.14849999999996</c:v>
                </c:pt>
                <c:pt idx="7158">
                  <c:v>-356.1465</c:v>
                </c:pt>
                <c:pt idx="7159">
                  <c:v>-356.14449999999999</c:v>
                </c:pt>
                <c:pt idx="7160">
                  <c:v>-356.14249999999998</c:v>
                </c:pt>
                <c:pt idx="7161">
                  <c:v>-356.14049999999997</c:v>
                </c:pt>
                <c:pt idx="7162">
                  <c:v>-356.13849999999996</c:v>
                </c:pt>
                <c:pt idx="7163">
                  <c:v>-356.13649999999996</c:v>
                </c:pt>
                <c:pt idx="7164">
                  <c:v>-356.1345</c:v>
                </c:pt>
                <c:pt idx="7165">
                  <c:v>-356.13249999999999</c:v>
                </c:pt>
                <c:pt idx="7166">
                  <c:v>-356.13049999999998</c:v>
                </c:pt>
                <c:pt idx="7167">
                  <c:v>-356.12849999999997</c:v>
                </c:pt>
                <c:pt idx="7168">
                  <c:v>-356.12649999999996</c:v>
                </c:pt>
                <c:pt idx="7169">
                  <c:v>-356.12449999999995</c:v>
                </c:pt>
                <c:pt idx="7170">
                  <c:v>-356.1225</c:v>
                </c:pt>
                <c:pt idx="7171">
                  <c:v>-356.12049999999999</c:v>
                </c:pt>
                <c:pt idx="7172">
                  <c:v>-356.11849999999998</c:v>
                </c:pt>
                <c:pt idx="7173">
                  <c:v>-356.11649999999997</c:v>
                </c:pt>
                <c:pt idx="7174">
                  <c:v>-356.11449999999996</c:v>
                </c:pt>
                <c:pt idx="7175">
                  <c:v>-356.11249999999995</c:v>
                </c:pt>
                <c:pt idx="7176">
                  <c:v>-356.1105</c:v>
                </c:pt>
                <c:pt idx="7177">
                  <c:v>-356.10849999999999</c:v>
                </c:pt>
                <c:pt idx="7178">
                  <c:v>-356.10649999999998</c:v>
                </c:pt>
                <c:pt idx="7179">
                  <c:v>-356.10449999999997</c:v>
                </c:pt>
                <c:pt idx="7180">
                  <c:v>-356.10249999999996</c:v>
                </c:pt>
                <c:pt idx="7181">
                  <c:v>-356.10049999999995</c:v>
                </c:pt>
                <c:pt idx="7182">
                  <c:v>-356.0985</c:v>
                </c:pt>
                <c:pt idx="7183">
                  <c:v>-356.09649999999999</c:v>
                </c:pt>
                <c:pt idx="7184">
                  <c:v>-356.09449999999998</c:v>
                </c:pt>
                <c:pt idx="7185">
                  <c:v>-356.09249999999997</c:v>
                </c:pt>
                <c:pt idx="7186">
                  <c:v>-356.09049999999996</c:v>
                </c:pt>
                <c:pt idx="7187">
                  <c:v>-356.08849999999995</c:v>
                </c:pt>
                <c:pt idx="7188">
                  <c:v>-356.0865</c:v>
                </c:pt>
                <c:pt idx="7189">
                  <c:v>-356.08449999999999</c:v>
                </c:pt>
                <c:pt idx="7190">
                  <c:v>-356.08249999999998</c:v>
                </c:pt>
                <c:pt idx="7191">
                  <c:v>-356.08049999999997</c:v>
                </c:pt>
                <c:pt idx="7192">
                  <c:v>-356.07849999999996</c:v>
                </c:pt>
                <c:pt idx="7193">
                  <c:v>-356.07649999999995</c:v>
                </c:pt>
                <c:pt idx="7194">
                  <c:v>-356.0745</c:v>
                </c:pt>
                <c:pt idx="7195">
                  <c:v>-356.07249999999999</c:v>
                </c:pt>
                <c:pt idx="7196">
                  <c:v>-356.07049999999998</c:v>
                </c:pt>
                <c:pt idx="7197">
                  <c:v>-356.06849999999997</c:v>
                </c:pt>
                <c:pt idx="7198">
                  <c:v>-356.06649999999996</c:v>
                </c:pt>
                <c:pt idx="7199">
                  <c:v>-356.06449999999995</c:v>
                </c:pt>
                <c:pt idx="7200">
                  <c:v>-356.0625</c:v>
                </c:pt>
                <c:pt idx="7201">
                  <c:v>-356.06049999999999</c:v>
                </c:pt>
                <c:pt idx="7202">
                  <c:v>-356.05849999999998</c:v>
                </c:pt>
                <c:pt idx="7203">
                  <c:v>-356.05649999999997</c:v>
                </c:pt>
                <c:pt idx="7204">
                  <c:v>-356.05449999999996</c:v>
                </c:pt>
                <c:pt idx="7205">
                  <c:v>-356.05249999999995</c:v>
                </c:pt>
                <c:pt idx="7206">
                  <c:v>-356.0505</c:v>
                </c:pt>
                <c:pt idx="7207">
                  <c:v>-356.04849999999999</c:v>
                </c:pt>
                <c:pt idx="7208">
                  <c:v>-356.04649999999998</c:v>
                </c:pt>
                <c:pt idx="7209">
                  <c:v>-356.04449999999997</c:v>
                </c:pt>
                <c:pt idx="7210">
                  <c:v>-356.04249999999996</c:v>
                </c:pt>
                <c:pt idx="7211">
                  <c:v>-356.04049999999995</c:v>
                </c:pt>
                <c:pt idx="7212">
                  <c:v>-356.0385</c:v>
                </c:pt>
                <c:pt idx="7213">
                  <c:v>-356.03649999999999</c:v>
                </c:pt>
                <c:pt idx="7214">
                  <c:v>-356.03449999999998</c:v>
                </c:pt>
                <c:pt idx="7215">
                  <c:v>-356.03249999999997</c:v>
                </c:pt>
                <c:pt idx="7216">
                  <c:v>-356.03049999999996</c:v>
                </c:pt>
                <c:pt idx="7217">
                  <c:v>-356.02849999999995</c:v>
                </c:pt>
                <c:pt idx="7218">
                  <c:v>-356.0265</c:v>
                </c:pt>
                <c:pt idx="7219">
                  <c:v>-356.02449999999999</c:v>
                </c:pt>
                <c:pt idx="7220">
                  <c:v>-356.02249999999998</c:v>
                </c:pt>
                <c:pt idx="7221">
                  <c:v>-356.02049999999997</c:v>
                </c:pt>
                <c:pt idx="7222">
                  <c:v>-356.01849999999996</c:v>
                </c:pt>
                <c:pt idx="7223">
                  <c:v>-356.01649999999995</c:v>
                </c:pt>
                <c:pt idx="7224">
                  <c:v>-356.0145</c:v>
                </c:pt>
                <c:pt idx="7225">
                  <c:v>-356.01249999999999</c:v>
                </c:pt>
                <c:pt idx="7226">
                  <c:v>-356.01049999999998</c:v>
                </c:pt>
                <c:pt idx="7227">
                  <c:v>-356.00849999999997</c:v>
                </c:pt>
                <c:pt idx="7228">
                  <c:v>-356.00649999999996</c:v>
                </c:pt>
                <c:pt idx="7229">
                  <c:v>-356.00449999999995</c:v>
                </c:pt>
                <c:pt idx="7230">
                  <c:v>-356.0025</c:v>
                </c:pt>
                <c:pt idx="7231">
                  <c:v>-356.00049999999999</c:v>
                </c:pt>
                <c:pt idx="7232">
                  <c:v>-355.99849999999998</c:v>
                </c:pt>
                <c:pt idx="7233">
                  <c:v>-355.99649999999997</c:v>
                </c:pt>
                <c:pt idx="7234">
                  <c:v>-355.99449999999996</c:v>
                </c:pt>
                <c:pt idx="7235">
                  <c:v>-355.99249999999995</c:v>
                </c:pt>
                <c:pt idx="7236">
                  <c:v>-355.9905</c:v>
                </c:pt>
                <c:pt idx="7237">
                  <c:v>-355.98849999999999</c:v>
                </c:pt>
                <c:pt idx="7238">
                  <c:v>-355.98649999999998</c:v>
                </c:pt>
                <c:pt idx="7239">
                  <c:v>-355.98449999999997</c:v>
                </c:pt>
                <c:pt idx="7240">
                  <c:v>-355.98249999999996</c:v>
                </c:pt>
                <c:pt idx="7241">
                  <c:v>-355.98050000000001</c:v>
                </c:pt>
                <c:pt idx="7242">
                  <c:v>-355.9785</c:v>
                </c:pt>
                <c:pt idx="7243">
                  <c:v>-355.97649999999999</c:v>
                </c:pt>
                <c:pt idx="7244">
                  <c:v>-355.97449999999998</c:v>
                </c:pt>
                <c:pt idx="7245">
                  <c:v>-355.97249999999997</c:v>
                </c:pt>
                <c:pt idx="7246">
                  <c:v>-355.97049999999996</c:v>
                </c:pt>
                <c:pt idx="7247">
                  <c:v>-355.96849999999995</c:v>
                </c:pt>
                <c:pt idx="7248">
                  <c:v>-355.9665</c:v>
                </c:pt>
                <c:pt idx="7249">
                  <c:v>-355.96449999999999</c:v>
                </c:pt>
                <c:pt idx="7250">
                  <c:v>-355.96249999999998</c:v>
                </c:pt>
                <c:pt idx="7251">
                  <c:v>-355.96049999999997</c:v>
                </c:pt>
                <c:pt idx="7252">
                  <c:v>-355.95849999999996</c:v>
                </c:pt>
                <c:pt idx="7253">
                  <c:v>-355.95650000000001</c:v>
                </c:pt>
                <c:pt idx="7254">
                  <c:v>-355.9545</c:v>
                </c:pt>
                <c:pt idx="7255">
                  <c:v>-355.95249999999999</c:v>
                </c:pt>
                <c:pt idx="7256">
                  <c:v>-355.95049999999998</c:v>
                </c:pt>
                <c:pt idx="7257">
                  <c:v>-355.94849999999997</c:v>
                </c:pt>
                <c:pt idx="7258">
                  <c:v>-355.94649999999996</c:v>
                </c:pt>
                <c:pt idx="7259">
                  <c:v>-355.94449999999995</c:v>
                </c:pt>
                <c:pt idx="7260">
                  <c:v>-355.9425</c:v>
                </c:pt>
                <c:pt idx="7261">
                  <c:v>-355.94049999999999</c:v>
                </c:pt>
                <c:pt idx="7262">
                  <c:v>-355.93849999999998</c:v>
                </c:pt>
                <c:pt idx="7263">
                  <c:v>-355.93649999999997</c:v>
                </c:pt>
                <c:pt idx="7264">
                  <c:v>-355.93449999999996</c:v>
                </c:pt>
                <c:pt idx="7265">
                  <c:v>-355.9325</c:v>
                </c:pt>
                <c:pt idx="7266">
                  <c:v>-355.93049999999999</c:v>
                </c:pt>
                <c:pt idx="7267">
                  <c:v>-355.92849999999999</c:v>
                </c:pt>
                <c:pt idx="7268">
                  <c:v>-355.92649999999998</c:v>
                </c:pt>
                <c:pt idx="7269">
                  <c:v>-355.92449999999997</c:v>
                </c:pt>
                <c:pt idx="7270">
                  <c:v>-355.92249999999996</c:v>
                </c:pt>
                <c:pt idx="7271">
                  <c:v>-355.9205</c:v>
                </c:pt>
                <c:pt idx="7272">
                  <c:v>-355.91849999999999</c:v>
                </c:pt>
                <c:pt idx="7273">
                  <c:v>-355.91649999999998</c:v>
                </c:pt>
                <c:pt idx="7274">
                  <c:v>-355.91449999999998</c:v>
                </c:pt>
                <c:pt idx="7275">
                  <c:v>-355.91249999999997</c:v>
                </c:pt>
                <c:pt idx="7276">
                  <c:v>-355.91049999999996</c:v>
                </c:pt>
                <c:pt idx="7277">
                  <c:v>-355.9085</c:v>
                </c:pt>
                <c:pt idx="7278">
                  <c:v>-355.90649999999999</c:v>
                </c:pt>
                <c:pt idx="7279">
                  <c:v>-355.90449999999998</c:v>
                </c:pt>
                <c:pt idx="7280">
                  <c:v>-355.90249999999997</c:v>
                </c:pt>
                <c:pt idx="7281">
                  <c:v>-355.90049999999997</c:v>
                </c:pt>
                <c:pt idx="7282">
                  <c:v>-355.89849999999996</c:v>
                </c:pt>
                <c:pt idx="7283">
                  <c:v>-355.8965</c:v>
                </c:pt>
                <c:pt idx="7284">
                  <c:v>-355.89449999999999</c:v>
                </c:pt>
                <c:pt idx="7285">
                  <c:v>-355.89249999999998</c:v>
                </c:pt>
                <c:pt idx="7286">
                  <c:v>-355.89049999999997</c:v>
                </c:pt>
                <c:pt idx="7287">
                  <c:v>-355.88849999999996</c:v>
                </c:pt>
                <c:pt idx="7288">
                  <c:v>-355.88649999999996</c:v>
                </c:pt>
                <c:pt idx="7289">
                  <c:v>-355.8845</c:v>
                </c:pt>
                <c:pt idx="7290">
                  <c:v>-355.88249999999999</c:v>
                </c:pt>
                <c:pt idx="7291">
                  <c:v>-355.88049999999998</c:v>
                </c:pt>
                <c:pt idx="7292">
                  <c:v>-355.87849999999997</c:v>
                </c:pt>
                <c:pt idx="7293">
                  <c:v>-355.87649999999996</c:v>
                </c:pt>
                <c:pt idx="7294">
                  <c:v>-355.87449999999995</c:v>
                </c:pt>
                <c:pt idx="7295">
                  <c:v>-355.8725</c:v>
                </c:pt>
                <c:pt idx="7296">
                  <c:v>-355.87049999999999</c:v>
                </c:pt>
                <c:pt idx="7297">
                  <c:v>-355.86849999999998</c:v>
                </c:pt>
                <c:pt idx="7298">
                  <c:v>-355.86649999999997</c:v>
                </c:pt>
                <c:pt idx="7299">
                  <c:v>-355.86449999999996</c:v>
                </c:pt>
                <c:pt idx="7300">
                  <c:v>-355.86249999999995</c:v>
                </c:pt>
                <c:pt idx="7301">
                  <c:v>-355.8605</c:v>
                </c:pt>
                <c:pt idx="7302">
                  <c:v>-355.85849999999999</c:v>
                </c:pt>
                <c:pt idx="7303">
                  <c:v>-355.85649999999998</c:v>
                </c:pt>
                <c:pt idx="7304">
                  <c:v>-355.85449999999997</c:v>
                </c:pt>
                <c:pt idx="7305">
                  <c:v>-355.85249999999996</c:v>
                </c:pt>
                <c:pt idx="7306">
                  <c:v>-355.85049999999995</c:v>
                </c:pt>
                <c:pt idx="7307">
                  <c:v>-355.8485</c:v>
                </c:pt>
                <c:pt idx="7308">
                  <c:v>-355.84649999999999</c:v>
                </c:pt>
                <c:pt idx="7309">
                  <c:v>-355.84449999999998</c:v>
                </c:pt>
                <c:pt idx="7310">
                  <c:v>-355.84249999999997</c:v>
                </c:pt>
                <c:pt idx="7311">
                  <c:v>-355.84049999999996</c:v>
                </c:pt>
                <c:pt idx="7312">
                  <c:v>-355.83849999999995</c:v>
                </c:pt>
                <c:pt idx="7313">
                  <c:v>-355.8365</c:v>
                </c:pt>
                <c:pt idx="7314">
                  <c:v>-355.83449999999999</c:v>
                </c:pt>
                <c:pt idx="7315">
                  <c:v>-355.83249999999998</c:v>
                </c:pt>
                <c:pt idx="7316">
                  <c:v>-355.83049999999997</c:v>
                </c:pt>
                <c:pt idx="7317">
                  <c:v>-355.82849999999996</c:v>
                </c:pt>
                <c:pt idx="7318">
                  <c:v>-355.82649999999995</c:v>
                </c:pt>
                <c:pt idx="7319">
                  <c:v>-355.8245</c:v>
                </c:pt>
                <c:pt idx="7320">
                  <c:v>-355.82249999999999</c:v>
                </c:pt>
                <c:pt idx="7321">
                  <c:v>-355.82049999999998</c:v>
                </c:pt>
                <c:pt idx="7322">
                  <c:v>-355.81849999999997</c:v>
                </c:pt>
                <c:pt idx="7323">
                  <c:v>-355.81649999999996</c:v>
                </c:pt>
                <c:pt idx="7324">
                  <c:v>-355.81449999999995</c:v>
                </c:pt>
                <c:pt idx="7325">
                  <c:v>-355.8125</c:v>
                </c:pt>
                <c:pt idx="7326">
                  <c:v>-355.81049999999999</c:v>
                </c:pt>
                <c:pt idx="7327">
                  <c:v>-355.80849999999998</c:v>
                </c:pt>
                <c:pt idx="7328">
                  <c:v>-355.80649999999997</c:v>
                </c:pt>
                <c:pt idx="7329">
                  <c:v>-355.80449999999996</c:v>
                </c:pt>
                <c:pt idx="7330">
                  <c:v>-355.80249999999995</c:v>
                </c:pt>
                <c:pt idx="7331">
                  <c:v>-355.8005</c:v>
                </c:pt>
                <c:pt idx="7332">
                  <c:v>-355.79849999999999</c:v>
                </c:pt>
                <c:pt idx="7333">
                  <c:v>-355.79649999999998</c:v>
                </c:pt>
                <c:pt idx="7334">
                  <c:v>-355.79449999999997</c:v>
                </c:pt>
                <c:pt idx="7335">
                  <c:v>-355.79249999999996</c:v>
                </c:pt>
                <c:pt idx="7336">
                  <c:v>-355.79049999999995</c:v>
                </c:pt>
                <c:pt idx="7337">
                  <c:v>-355.7885</c:v>
                </c:pt>
                <c:pt idx="7338">
                  <c:v>-355.78649999999999</c:v>
                </c:pt>
                <c:pt idx="7339">
                  <c:v>-355.78449999999998</c:v>
                </c:pt>
                <c:pt idx="7340">
                  <c:v>-355.78249999999997</c:v>
                </c:pt>
                <c:pt idx="7341">
                  <c:v>-355.78049999999996</c:v>
                </c:pt>
                <c:pt idx="7342">
                  <c:v>-355.77849999999995</c:v>
                </c:pt>
                <c:pt idx="7343">
                  <c:v>-355.7765</c:v>
                </c:pt>
                <c:pt idx="7344">
                  <c:v>-355.77449999999999</c:v>
                </c:pt>
                <c:pt idx="7345">
                  <c:v>-355.77249999999998</c:v>
                </c:pt>
                <c:pt idx="7346">
                  <c:v>-355.77049999999997</c:v>
                </c:pt>
                <c:pt idx="7347">
                  <c:v>-355.76849999999996</c:v>
                </c:pt>
                <c:pt idx="7348">
                  <c:v>-355.76649999999995</c:v>
                </c:pt>
                <c:pt idx="7349">
                  <c:v>-355.7645</c:v>
                </c:pt>
                <c:pt idx="7350">
                  <c:v>-355.76249999999999</c:v>
                </c:pt>
                <c:pt idx="7351">
                  <c:v>-355.76049999999998</c:v>
                </c:pt>
                <c:pt idx="7352">
                  <c:v>-355.75849999999997</c:v>
                </c:pt>
                <c:pt idx="7353">
                  <c:v>-355.75649999999996</c:v>
                </c:pt>
                <c:pt idx="7354">
                  <c:v>-355.75449999999995</c:v>
                </c:pt>
                <c:pt idx="7355">
                  <c:v>-355.7525</c:v>
                </c:pt>
                <c:pt idx="7356">
                  <c:v>-355.75049999999999</c:v>
                </c:pt>
                <c:pt idx="7357">
                  <c:v>-355.74849999999998</c:v>
                </c:pt>
                <c:pt idx="7358">
                  <c:v>-355.74649999999997</c:v>
                </c:pt>
                <c:pt idx="7359">
                  <c:v>-355.74449999999996</c:v>
                </c:pt>
                <c:pt idx="7360">
                  <c:v>-355.74249999999995</c:v>
                </c:pt>
                <c:pt idx="7361">
                  <c:v>-355.7405</c:v>
                </c:pt>
                <c:pt idx="7362">
                  <c:v>-355.73849999999999</c:v>
                </c:pt>
                <c:pt idx="7363">
                  <c:v>-355.73649999999998</c:v>
                </c:pt>
                <c:pt idx="7364">
                  <c:v>-355.73449999999997</c:v>
                </c:pt>
                <c:pt idx="7365">
                  <c:v>-355.73249999999996</c:v>
                </c:pt>
                <c:pt idx="7366">
                  <c:v>-355.73050000000001</c:v>
                </c:pt>
                <c:pt idx="7367">
                  <c:v>-355.7285</c:v>
                </c:pt>
                <c:pt idx="7368">
                  <c:v>-355.72649999999999</c:v>
                </c:pt>
                <c:pt idx="7369">
                  <c:v>-355.72449999999998</c:v>
                </c:pt>
                <c:pt idx="7370">
                  <c:v>-355.72249999999997</c:v>
                </c:pt>
                <c:pt idx="7371">
                  <c:v>-355.72049999999996</c:v>
                </c:pt>
                <c:pt idx="7372">
                  <c:v>-355.71849999999995</c:v>
                </c:pt>
                <c:pt idx="7373">
                  <c:v>-355.7165</c:v>
                </c:pt>
                <c:pt idx="7374">
                  <c:v>-355.71449999999999</c:v>
                </c:pt>
                <c:pt idx="7375">
                  <c:v>-355.71249999999998</c:v>
                </c:pt>
                <c:pt idx="7376">
                  <c:v>-355.71049999999997</c:v>
                </c:pt>
                <c:pt idx="7377">
                  <c:v>-355.70849999999996</c:v>
                </c:pt>
                <c:pt idx="7378">
                  <c:v>-355.70650000000001</c:v>
                </c:pt>
                <c:pt idx="7379">
                  <c:v>-355.7045</c:v>
                </c:pt>
                <c:pt idx="7380">
                  <c:v>-355.70249999999999</c:v>
                </c:pt>
                <c:pt idx="7381">
                  <c:v>-355.70049999999998</c:v>
                </c:pt>
                <c:pt idx="7382">
                  <c:v>-355.69849999999997</c:v>
                </c:pt>
                <c:pt idx="7383">
                  <c:v>-355.69649999999996</c:v>
                </c:pt>
                <c:pt idx="7384">
                  <c:v>-355.69449999999995</c:v>
                </c:pt>
                <c:pt idx="7385">
                  <c:v>-355.6925</c:v>
                </c:pt>
                <c:pt idx="7386">
                  <c:v>-355.69049999999999</c:v>
                </c:pt>
                <c:pt idx="7387">
                  <c:v>-355.68849999999998</c:v>
                </c:pt>
                <c:pt idx="7388">
                  <c:v>-355.68649999999997</c:v>
                </c:pt>
                <c:pt idx="7389">
                  <c:v>-355.68449999999996</c:v>
                </c:pt>
                <c:pt idx="7390">
                  <c:v>-355.6825</c:v>
                </c:pt>
                <c:pt idx="7391">
                  <c:v>-355.68049999999999</c:v>
                </c:pt>
                <c:pt idx="7392">
                  <c:v>-355.67849999999999</c:v>
                </c:pt>
                <c:pt idx="7393">
                  <c:v>-355.67649999999998</c:v>
                </c:pt>
                <c:pt idx="7394">
                  <c:v>-355.67449999999997</c:v>
                </c:pt>
                <c:pt idx="7395">
                  <c:v>-355.67249999999996</c:v>
                </c:pt>
                <c:pt idx="7396">
                  <c:v>-355.6705</c:v>
                </c:pt>
                <c:pt idx="7397">
                  <c:v>-355.66849999999999</c:v>
                </c:pt>
                <c:pt idx="7398">
                  <c:v>-355.66649999999998</c:v>
                </c:pt>
                <c:pt idx="7399">
                  <c:v>-355.66449999999998</c:v>
                </c:pt>
                <c:pt idx="7400">
                  <c:v>-355.66249999999997</c:v>
                </c:pt>
                <c:pt idx="7401">
                  <c:v>-355.66049999999996</c:v>
                </c:pt>
                <c:pt idx="7402">
                  <c:v>-355.6585</c:v>
                </c:pt>
                <c:pt idx="7403">
                  <c:v>-355.65649999999999</c:v>
                </c:pt>
                <c:pt idx="7404">
                  <c:v>-355.65449999999998</c:v>
                </c:pt>
                <c:pt idx="7405">
                  <c:v>-355.65249999999997</c:v>
                </c:pt>
                <c:pt idx="7406">
                  <c:v>-355.65049999999997</c:v>
                </c:pt>
                <c:pt idx="7407">
                  <c:v>-355.64849999999996</c:v>
                </c:pt>
                <c:pt idx="7408">
                  <c:v>-355.6465</c:v>
                </c:pt>
                <c:pt idx="7409">
                  <c:v>-355.64449999999999</c:v>
                </c:pt>
                <c:pt idx="7410">
                  <c:v>-355.64249999999998</c:v>
                </c:pt>
                <c:pt idx="7411">
                  <c:v>-355.64049999999997</c:v>
                </c:pt>
                <c:pt idx="7412">
                  <c:v>-355.63849999999996</c:v>
                </c:pt>
                <c:pt idx="7413">
                  <c:v>-355.63649999999996</c:v>
                </c:pt>
                <c:pt idx="7414">
                  <c:v>-355.6345</c:v>
                </c:pt>
                <c:pt idx="7415">
                  <c:v>-355.63249999999999</c:v>
                </c:pt>
                <c:pt idx="7416">
                  <c:v>-355.63049999999998</c:v>
                </c:pt>
                <c:pt idx="7417">
                  <c:v>-355.62849999999997</c:v>
                </c:pt>
                <c:pt idx="7418">
                  <c:v>-355.62649999999996</c:v>
                </c:pt>
                <c:pt idx="7419">
                  <c:v>-355.62449999999995</c:v>
                </c:pt>
                <c:pt idx="7420">
                  <c:v>-355.6225</c:v>
                </c:pt>
                <c:pt idx="7421">
                  <c:v>-355.62049999999999</c:v>
                </c:pt>
                <c:pt idx="7422">
                  <c:v>-355.61849999999998</c:v>
                </c:pt>
                <c:pt idx="7423">
                  <c:v>-355.61649999999997</c:v>
                </c:pt>
                <c:pt idx="7424">
                  <c:v>-355.61449999999996</c:v>
                </c:pt>
                <c:pt idx="7425">
                  <c:v>-355.61249999999995</c:v>
                </c:pt>
                <c:pt idx="7426">
                  <c:v>-355.6105</c:v>
                </c:pt>
                <c:pt idx="7427">
                  <c:v>-355.60849999999999</c:v>
                </c:pt>
                <c:pt idx="7428">
                  <c:v>-355.60649999999998</c:v>
                </c:pt>
                <c:pt idx="7429">
                  <c:v>-355.60449999999997</c:v>
                </c:pt>
                <c:pt idx="7430">
                  <c:v>-355.60249999999996</c:v>
                </c:pt>
                <c:pt idx="7431">
                  <c:v>-355.60049999999995</c:v>
                </c:pt>
                <c:pt idx="7432">
                  <c:v>-355.5985</c:v>
                </c:pt>
                <c:pt idx="7433">
                  <c:v>-355.59649999999999</c:v>
                </c:pt>
                <c:pt idx="7434">
                  <c:v>-355.59449999999998</c:v>
                </c:pt>
                <c:pt idx="7435">
                  <c:v>-355.59249999999997</c:v>
                </c:pt>
                <c:pt idx="7436">
                  <c:v>-355.59049999999996</c:v>
                </c:pt>
                <c:pt idx="7437">
                  <c:v>-355.58849999999995</c:v>
                </c:pt>
                <c:pt idx="7438">
                  <c:v>-355.5865</c:v>
                </c:pt>
                <c:pt idx="7439">
                  <c:v>-355.58449999999999</c:v>
                </c:pt>
                <c:pt idx="7440">
                  <c:v>-355.58249999999998</c:v>
                </c:pt>
                <c:pt idx="7441">
                  <c:v>-355.58049999999997</c:v>
                </c:pt>
                <c:pt idx="7442">
                  <c:v>-355.57849999999996</c:v>
                </c:pt>
                <c:pt idx="7443">
                  <c:v>-355.57649999999995</c:v>
                </c:pt>
                <c:pt idx="7444">
                  <c:v>-355.5745</c:v>
                </c:pt>
                <c:pt idx="7445">
                  <c:v>-355.57249999999999</c:v>
                </c:pt>
                <c:pt idx="7446">
                  <c:v>-355.57049999999998</c:v>
                </c:pt>
                <c:pt idx="7447">
                  <c:v>-355.56849999999997</c:v>
                </c:pt>
                <c:pt idx="7448">
                  <c:v>-355.56649999999996</c:v>
                </c:pt>
                <c:pt idx="7449">
                  <c:v>-355.56449999999995</c:v>
                </c:pt>
                <c:pt idx="7450">
                  <c:v>-355.5625</c:v>
                </c:pt>
                <c:pt idx="7451">
                  <c:v>-355.56049999999999</c:v>
                </c:pt>
                <c:pt idx="7452">
                  <c:v>-355.55849999999998</c:v>
                </c:pt>
                <c:pt idx="7453">
                  <c:v>-355.55649999999997</c:v>
                </c:pt>
                <c:pt idx="7454">
                  <c:v>-355.55449999999996</c:v>
                </c:pt>
                <c:pt idx="7455">
                  <c:v>-355.55249999999995</c:v>
                </c:pt>
                <c:pt idx="7456">
                  <c:v>-355.5505</c:v>
                </c:pt>
                <c:pt idx="7457">
                  <c:v>-355.54849999999999</c:v>
                </c:pt>
                <c:pt idx="7458">
                  <c:v>-355.54649999999998</c:v>
                </c:pt>
                <c:pt idx="7459">
                  <c:v>-355.54449999999997</c:v>
                </c:pt>
                <c:pt idx="7460">
                  <c:v>-355.54249999999996</c:v>
                </c:pt>
                <c:pt idx="7461">
                  <c:v>-355.54049999999995</c:v>
                </c:pt>
                <c:pt idx="7462">
                  <c:v>-355.5385</c:v>
                </c:pt>
                <c:pt idx="7463">
                  <c:v>-355.53649999999999</c:v>
                </c:pt>
                <c:pt idx="7464">
                  <c:v>-355.53449999999998</c:v>
                </c:pt>
                <c:pt idx="7465">
                  <c:v>-355.53249999999997</c:v>
                </c:pt>
                <c:pt idx="7466">
                  <c:v>-355.53049999999996</c:v>
                </c:pt>
                <c:pt idx="7467">
                  <c:v>-355.52849999999995</c:v>
                </c:pt>
                <c:pt idx="7468">
                  <c:v>-355.5265</c:v>
                </c:pt>
                <c:pt idx="7469">
                  <c:v>-355.52449999999999</c:v>
                </c:pt>
                <c:pt idx="7470">
                  <c:v>-355.52249999999998</c:v>
                </c:pt>
                <c:pt idx="7471">
                  <c:v>-355.52049999999997</c:v>
                </c:pt>
                <c:pt idx="7472">
                  <c:v>-355.51849999999996</c:v>
                </c:pt>
                <c:pt idx="7473">
                  <c:v>-355.51649999999995</c:v>
                </c:pt>
                <c:pt idx="7474">
                  <c:v>-355.5145</c:v>
                </c:pt>
                <c:pt idx="7475">
                  <c:v>-355.51249999999999</c:v>
                </c:pt>
                <c:pt idx="7476">
                  <c:v>-355.51049999999998</c:v>
                </c:pt>
                <c:pt idx="7477">
                  <c:v>-355.50849999999997</c:v>
                </c:pt>
                <c:pt idx="7478">
                  <c:v>-355.50649999999996</c:v>
                </c:pt>
                <c:pt idx="7479">
                  <c:v>-355.50449999999995</c:v>
                </c:pt>
                <c:pt idx="7480">
                  <c:v>-355.5025</c:v>
                </c:pt>
                <c:pt idx="7481">
                  <c:v>-355.50049999999999</c:v>
                </c:pt>
                <c:pt idx="7482">
                  <c:v>-355.49849999999998</c:v>
                </c:pt>
                <c:pt idx="7483">
                  <c:v>-355.49649999999997</c:v>
                </c:pt>
                <c:pt idx="7484">
                  <c:v>-355.49449999999996</c:v>
                </c:pt>
                <c:pt idx="7485">
                  <c:v>-355.49249999999995</c:v>
                </c:pt>
                <c:pt idx="7486">
                  <c:v>-355.4905</c:v>
                </c:pt>
                <c:pt idx="7487">
                  <c:v>-355.48849999999999</c:v>
                </c:pt>
                <c:pt idx="7488">
                  <c:v>-355.48649999999998</c:v>
                </c:pt>
                <c:pt idx="7489">
                  <c:v>-355.48449999999997</c:v>
                </c:pt>
                <c:pt idx="7490">
                  <c:v>-355.48249999999996</c:v>
                </c:pt>
                <c:pt idx="7491">
                  <c:v>-355.48050000000001</c:v>
                </c:pt>
                <c:pt idx="7492">
                  <c:v>-355.4785</c:v>
                </c:pt>
                <c:pt idx="7493">
                  <c:v>-355.47649999999999</c:v>
                </c:pt>
                <c:pt idx="7494">
                  <c:v>-355.47449999999998</c:v>
                </c:pt>
                <c:pt idx="7495">
                  <c:v>-355.47249999999997</c:v>
                </c:pt>
                <c:pt idx="7496">
                  <c:v>-355.47049999999996</c:v>
                </c:pt>
                <c:pt idx="7497">
                  <c:v>-355.46849999999995</c:v>
                </c:pt>
                <c:pt idx="7498">
                  <c:v>-355.4665</c:v>
                </c:pt>
                <c:pt idx="7499">
                  <c:v>-355.46449999999999</c:v>
                </c:pt>
                <c:pt idx="7500">
                  <c:v>-355.46249999999998</c:v>
                </c:pt>
                <c:pt idx="7501">
                  <c:v>-355.46049999999997</c:v>
                </c:pt>
                <c:pt idx="7502">
                  <c:v>-355.45849999999996</c:v>
                </c:pt>
                <c:pt idx="7503">
                  <c:v>-355.45650000000001</c:v>
                </c:pt>
                <c:pt idx="7504">
                  <c:v>-355.4545</c:v>
                </c:pt>
                <c:pt idx="7505">
                  <c:v>-355.45249999999999</c:v>
                </c:pt>
                <c:pt idx="7506">
                  <c:v>-355.45049999999998</c:v>
                </c:pt>
                <c:pt idx="7507">
                  <c:v>-355.44849999999997</c:v>
                </c:pt>
                <c:pt idx="7508">
                  <c:v>-355.44649999999996</c:v>
                </c:pt>
                <c:pt idx="7509">
                  <c:v>-355.44449999999995</c:v>
                </c:pt>
                <c:pt idx="7510">
                  <c:v>-355.4425</c:v>
                </c:pt>
                <c:pt idx="7511">
                  <c:v>-355.44049999999999</c:v>
                </c:pt>
                <c:pt idx="7512">
                  <c:v>-355.43849999999998</c:v>
                </c:pt>
                <c:pt idx="7513">
                  <c:v>-355.43649999999997</c:v>
                </c:pt>
                <c:pt idx="7514">
                  <c:v>-355.43449999999996</c:v>
                </c:pt>
                <c:pt idx="7515">
                  <c:v>-355.4325</c:v>
                </c:pt>
                <c:pt idx="7516">
                  <c:v>-355.43049999999999</c:v>
                </c:pt>
                <c:pt idx="7517">
                  <c:v>-355.42849999999999</c:v>
                </c:pt>
                <c:pt idx="7518">
                  <c:v>-355.42649999999998</c:v>
                </c:pt>
                <c:pt idx="7519">
                  <c:v>-355.42449999999997</c:v>
                </c:pt>
                <c:pt idx="7520">
                  <c:v>-355.42249999999996</c:v>
                </c:pt>
                <c:pt idx="7521">
                  <c:v>-355.4205</c:v>
                </c:pt>
                <c:pt idx="7522">
                  <c:v>-355.41849999999999</c:v>
                </c:pt>
                <c:pt idx="7523">
                  <c:v>-355.41649999999998</c:v>
                </c:pt>
                <c:pt idx="7524">
                  <c:v>-355.41449999999998</c:v>
                </c:pt>
                <c:pt idx="7525">
                  <c:v>-355.41249999999997</c:v>
                </c:pt>
                <c:pt idx="7526">
                  <c:v>-355.41049999999996</c:v>
                </c:pt>
                <c:pt idx="7527">
                  <c:v>-355.4085</c:v>
                </c:pt>
                <c:pt idx="7528">
                  <c:v>-355.40649999999999</c:v>
                </c:pt>
                <c:pt idx="7529">
                  <c:v>-355.40449999999998</c:v>
                </c:pt>
                <c:pt idx="7530">
                  <c:v>-355.40249999999997</c:v>
                </c:pt>
                <c:pt idx="7531">
                  <c:v>-355.40049999999997</c:v>
                </c:pt>
                <c:pt idx="7532">
                  <c:v>-355.39849999999996</c:v>
                </c:pt>
                <c:pt idx="7533">
                  <c:v>-355.3965</c:v>
                </c:pt>
                <c:pt idx="7534">
                  <c:v>-355.39449999999999</c:v>
                </c:pt>
                <c:pt idx="7535">
                  <c:v>-355.39249999999998</c:v>
                </c:pt>
                <c:pt idx="7536">
                  <c:v>-355.39049999999997</c:v>
                </c:pt>
                <c:pt idx="7537">
                  <c:v>-355.38849999999996</c:v>
                </c:pt>
                <c:pt idx="7538">
                  <c:v>-355.38649999999996</c:v>
                </c:pt>
                <c:pt idx="7539">
                  <c:v>-355.3845</c:v>
                </c:pt>
                <c:pt idx="7540">
                  <c:v>-355.38249999999999</c:v>
                </c:pt>
                <c:pt idx="7541">
                  <c:v>-355.38049999999998</c:v>
                </c:pt>
                <c:pt idx="7542">
                  <c:v>-355.37849999999997</c:v>
                </c:pt>
                <c:pt idx="7543">
                  <c:v>-355.37649999999996</c:v>
                </c:pt>
                <c:pt idx="7544">
                  <c:v>-355.37449999999995</c:v>
                </c:pt>
                <c:pt idx="7545">
                  <c:v>-355.3725</c:v>
                </c:pt>
                <c:pt idx="7546">
                  <c:v>-355.37049999999999</c:v>
                </c:pt>
                <c:pt idx="7547">
                  <c:v>-355.36849999999998</c:v>
                </c:pt>
                <c:pt idx="7548">
                  <c:v>-355.36649999999997</c:v>
                </c:pt>
                <c:pt idx="7549">
                  <c:v>-355.36449999999996</c:v>
                </c:pt>
                <c:pt idx="7550">
                  <c:v>-355.36249999999995</c:v>
                </c:pt>
                <c:pt idx="7551">
                  <c:v>-355.3605</c:v>
                </c:pt>
                <c:pt idx="7552">
                  <c:v>-355.35849999999999</c:v>
                </c:pt>
                <c:pt idx="7553">
                  <c:v>-355.35649999999998</c:v>
                </c:pt>
                <c:pt idx="7554">
                  <c:v>-355.35449999999997</c:v>
                </c:pt>
                <c:pt idx="7555">
                  <c:v>-355.35249999999996</c:v>
                </c:pt>
                <c:pt idx="7556">
                  <c:v>-355.35049999999995</c:v>
                </c:pt>
                <c:pt idx="7557">
                  <c:v>-355.3485</c:v>
                </c:pt>
                <c:pt idx="7558">
                  <c:v>-355.34649999999999</c:v>
                </c:pt>
                <c:pt idx="7559">
                  <c:v>-355.34449999999998</c:v>
                </c:pt>
                <c:pt idx="7560">
                  <c:v>-355.34249999999997</c:v>
                </c:pt>
                <c:pt idx="7561">
                  <c:v>-355.34049999999996</c:v>
                </c:pt>
                <c:pt idx="7562">
                  <c:v>-355.33849999999995</c:v>
                </c:pt>
                <c:pt idx="7563">
                  <c:v>-355.3365</c:v>
                </c:pt>
                <c:pt idx="7564">
                  <c:v>-355.33449999999999</c:v>
                </c:pt>
                <c:pt idx="7565">
                  <c:v>-355.33249999999998</c:v>
                </c:pt>
                <c:pt idx="7566">
                  <c:v>-355.33049999999997</c:v>
                </c:pt>
                <c:pt idx="7567">
                  <c:v>-355.32849999999996</c:v>
                </c:pt>
                <c:pt idx="7568">
                  <c:v>-355.32649999999995</c:v>
                </c:pt>
                <c:pt idx="7569">
                  <c:v>-355.3245</c:v>
                </c:pt>
                <c:pt idx="7570">
                  <c:v>-355.32249999999999</c:v>
                </c:pt>
                <c:pt idx="7571">
                  <c:v>-355.32049999999998</c:v>
                </c:pt>
                <c:pt idx="7572">
                  <c:v>-355.31849999999997</c:v>
                </c:pt>
                <c:pt idx="7573">
                  <c:v>-355.31649999999996</c:v>
                </c:pt>
                <c:pt idx="7574">
                  <c:v>-355.31449999999995</c:v>
                </c:pt>
                <c:pt idx="7575">
                  <c:v>-355.3125</c:v>
                </c:pt>
                <c:pt idx="7576">
                  <c:v>-355.31049999999999</c:v>
                </c:pt>
                <c:pt idx="7577">
                  <c:v>-355.30849999999998</c:v>
                </c:pt>
                <c:pt idx="7578">
                  <c:v>-355.30649999999997</c:v>
                </c:pt>
                <c:pt idx="7579">
                  <c:v>-355.30449999999996</c:v>
                </c:pt>
                <c:pt idx="7580">
                  <c:v>-355.30249999999995</c:v>
                </c:pt>
                <c:pt idx="7581">
                  <c:v>-355.3005</c:v>
                </c:pt>
                <c:pt idx="7582">
                  <c:v>-355.29849999999999</c:v>
                </c:pt>
                <c:pt idx="7583">
                  <c:v>-355.29649999999998</c:v>
                </c:pt>
                <c:pt idx="7584">
                  <c:v>-355.29449999999997</c:v>
                </c:pt>
                <c:pt idx="7585">
                  <c:v>-355.29249999999996</c:v>
                </c:pt>
                <c:pt idx="7586">
                  <c:v>-355.29049999999995</c:v>
                </c:pt>
                <c:pt idx="7587">
                  <c:v>-355.2885</c:v>
                </c:pt>
                <c:pt idx="7588">
                  <c:v>-355.28649999999999</c:v>
                </c:pt>
                <c:pt idx="7589">
                  <c:v>-355.28449999999998</c:v>
                </c:pt>
                <c:pt idx="7590">
                  <c:v>-355.28249999999997</c:v>
                </c:pt>
                <c:pt idx="7591">
                  <c:v>-355.28049999999996</c:v>
                </c:pt>
                <c:pt idx="7592">
                  <c:v>-355.27849999999995</c:v>
                </c:pt>
                <c:pt idx="7593">
                  <c:v>-355.2765</c:v>
                </c:pt>
                <c:pt idx="7594">
                  <c:v>-355.27449999999999</c:v>
                </c:pt>
                <c:pt idx="7595">
                  <c:v>-355.27249999999998</c:v>
                </c:pt>
                <c:pt idx="7596">
                  <c:v>-355.27049999999997</c:v>
                </c:pt>
                <c:pt idx="7597">
                  <c:v>-355.26849999999996</c:v>
                </c:pt>
                <c:pt idx="7598">
                  <c:v>-355.26649999999995</c:v>
                </c:pt>
                <c:pt idx="7599">
                  <c:v>-355.2645</c:v>
                </c:pt>
                <c:pt idx="7600">
                  <c:v>-355.26249999999999</c:v>
                </c:pt>
                <c:pt idx="7601">
                  <c:v>-355.26049999999998</c:v>
                </c:pt>
                <c:pt idx="7602">
                  <c:v>-355.25849999999997</c:v>
                </c:pt>
                <c:pt idx="7603">
                  <c:v>-355.25649999999996</c:v>
                </c:pt>
                <c:pt idx="7604">
                  <c:v>-355.25449999999995</c:v>
                </c:pt>
                <c:pt idx="7605">
                  <c:v>-355.2525</c:v>
                </c:pt>
                <c:pt idx="7606">
                  <c:v>-355.25049999999999</c:v>
                </c:pt>
                <c:pt idx="7607">
                  <c:v>-355.24849999999998</c:v>
                </c:pt>
                <c:pt idx="7608">
                  <c:v>-355.24649999999997</c:v>
                </c:pt>
                <c:pt idx="7609">
                  <c:v>-355.24449999999996</c:v>
                </c:pt>
                <c:pt idx="7610">
                  <c:v>-355.24249999999995</c:v>
                </c:pt>
                <c:pt idx="7611">
                  <c:v>-355.2405</c:v>
                </c:pt>
                <c:pt idx="7612">
                  <c:v>-355.23849999999999</c:v>
                </c:pt>
                <c:pt idx="7613">
                  <c:v>-355.23649999999998</c:v>
                </c:pt>
                <c:pt idx="7614">
                  <c:v>-355.23449999999997</c:v>
                </c:pt>
                <c:pt idx="7615">
                  <c:v>-355.23249999999996</c:v>
                </c:pt>
                <c:pt idx="7616">
                  <c:v>-355.23050000000001</c:v>
                </c:pt>
                <c:pt idx="7617">
                  <c:v>-355.2285</c:v>
                </c:pt>
                <c:pt idx="7618">
                  <c:v>-355.22649999999999</c:v>
                </c:pt>
                <c:pt idx="7619">
                  <c:v>-355.22449999999998</c:v>
                </c:pt>
                <c:pt idx="7620">
                  <c:v>-355.22249999999997</c:v>
                </c:pt>
                <c:pt idx="7621">
                  <c:v>-355.22049999999996</c:v>
                </c:pt>
                <c:pt idx="7622">
                  <c:v>-355.21849999999995</c:v>
                </c:pt>
                <c:pt idx="7623">
                  <c:v>-355.2165</c:v>
                </c:pt>
                <c:pt idx="7624">
                  <c:v>-355.21449999999999</c:v>
                </c:pt>
                <c:pt idx="7625">
                  <c:v>-355.21249999999998</c:v>
                </c:pt>
                <c:pt idx="7626">
                  <c:v>-355.21049999999997</c:v>
                </c:pt>
                <c:pt idx="7627">
                  <c:v>-355.20849999999996</c:v>
                </c:pt>
                <c:pt idx="7628">
                  <c:v>-355.20650000000001</c:v>
                </c:pt>
                <c:pt idx="7629">
                  <c:v>-355.2045</c:v>
                </c:pt>
                <c:pt idx="7630">
                  <c:v>-355.20249999999999</c:v>
                </c:pt>
                <c:pt idx="7631">
                  <c:v>-355.20049999999998</c:v>
                </c:pt>
                <c:pt idx="7632">
                  <c:v>-355.19849999999997</c:v>
                </c:pt>
                <c:pt idx="7633">
                  <c:v>-355.19649999999996</c:v>
                </c:pt>
                <c:pt idx="7634">
                  <c:v>-355.19449999999995</c:v>
                </c:pt>
                <c:pt idx="7635">
                  <c:v>-355.1925</c:v>
                </c:pt>
                <c:pt idx="7636">
                  <c:v>-355.19049999999999</c:v>
                </c:pt>
                <c:pt idx="7637">
                  <c:v>-355.18849999999998</c:v>
                </c:pt>
                <c:pt idx="7638">
                  <c:v>-355.18649999999997</c:v>
                </c:pt>
                <c:pt idx="7639">
                  <c:v>-355.18449999999996</c:v>
                </c:pt>
                <c:pt idx="7640">
                  <c:v>-355.1825</c:v>
                </c:pt>
                <c:pt idx="7641">
                  <c:v>-355.18049999999999</c:v>
                </c:pt>
                <c:pt idx="7642">
                  <c:v>-355.17849999999999</c:v>
                </c:pt>
                <c:pt idx="7643">
                  <c:v>-355.17649999999998</c:v>
                </c:pt>
                <c:pt idx="7644">
                  <c:v>-355.17449999999997</c:v>
                </c:pt>
                <c:pt idx="7645">
                  <c:v>-355.17249999999996</c:v>
                </c:pt>
                <c:pt idx="7646">
                  <c:v>-355.1705</c:v>
                </c:pt>
                <c:pt idx="7647">
                  <c:v>-355.16849999999999</c:v>
                </c:pt>
                <c:pt idx="7648">
                  <c:v>-355.16649999999998</c:v>
                </c:pt>
                <c:pt idx="7649">
                  <c:v>-355.16449999999998</c:v>
                </c:pt>
                <c:pt idx="7650">
                  <c:v>-355.16249999999997</c:v>
                </c:pt>
                <c:pt idx="7651">
                  <c:v>-355.16049999999996</c:v>
                </c:pt>
                <c:pt idx="7652">
                  <c:v>-355.1585</c:v>
                </c:pt>
                <c:pt idx="7653">
                  <c:v>-355.15649999999999</c:v>
                </c:pt>
                <c:pt idx="7654">
                  <c:v>-355.15449999999998</c:v>
                </c:pt>
                <c:pt idx="7655">
                  <c:v>-355.15249999999997</c:v>
                </c:pt>
                <c:pt idx="7656">
                  <c:v>-355.15049999999997</c:v>
                </c:pt>
                <c:pt idx="7657">
                  <c:v>-355.14849999999996</c:v>
                </c:pt>
                <c:pt idx="7658">
                  <c:v>-355.1465</c:v>
                </c:pt>
                <c:pt idx="7659">
                  <c:v>-355.14449999999999</c:v>
                </c:pt>
                <c:pt idx="7660">
                  <c:v>-355.14249999999998</c:v>
                </c:pt>
                <c:pt idx="7661">
                  <c:v>-355.14049999999997</c:v>
                </c:pt>
                <c:pt idx="7662">
                  <c:v>-355.13849999999996</c:v>
                </c:pt>
                <c:pt idx="7663">
                  <c:v>-355.13649999999996</c:v>
                </c:pt>
                <c:pt idx="7664">
                  <c:v>-355.1345</c:v>
                </c:pt>
                <c:pt idx="7665">
                  <c:v>-355.13249999999999</c:v>
                </c:pt>
                <c:pt idx="7666">
                  <c:v>-355.13049999999998</c:v>
                </c:pt>
                <c:pt idx="7667">
                  <c:v>-355.12849999999997</c:v>
                </c:pt>
                <c:pt idx="7668">
                  <c:v>-355.12649999999996</c:v>
                </c:pt>
                <c:pt idx="7669">
                  <c:v>-355.12449999999995</c:v>
                </c:pt>
                <c:pt idx="7670">
                  <c:v>-355.1225</c:v>
                </c:pt>
                <c:pt idx="7671">
                  <c:v>-355.12049999999999</c:v>
                </c:pt>
                <c:pt idx="7672">
                  <c:v>-355.11849999999998</c:v>
                </c:pt>
                <c:pt idx="7673">
                  <c:v>-355.11649999999997</c:v>
                </c:pt>
                <c:pt idx="7674">
                  <c:v>-355.11449999999996</c:v>
                </c:pt>
                <c:pt idx="7675">
                  <c:v>-355.11249999999995</c:v>
                </c:pt>
                <c:pt idx="7676">
                  <c:v>-355.1105</c:v>
                </c:pt>
                <c:pt idx="7677">
                  <c:v>-355.10849999999999</c:v>
                </c:pt>
                <c:pt idx="7678">
                  <c:v>-355.10649999999998</c:v>
                </c:pt>
                <c:pt idx="7679">
                  <c:v>-355.10449999999997</c:v>
                </c:pt>
                <c:pt idx="7680">
                  <c:v>-355.10249999999996</c:v>
                </c:pt>
                <c:pt idx="7681">
                  <c:v>-355.10049999999995</c:v>
                </c:pt>
                <c:pt idx="7682">
                  <c:v>-355.0985</c:v>
                </c:pt>
                <c:pt idx="7683">
                  <c:v>-355.09649999999999</c:v>
                </c:pt>
                <c:pt idx="7684">
                  <c:v>-355.09449999999998</c:v>
                </c:pt>
                <c:pt idx="7685">
                  <c:v>-355.09249999999997</c:v>
                </c:pt>
                <c:pt idx="7686">
                  <c:v>-355.09049999999996</c:v>
                </c:pt>
                <c:pt idx="7687">
                  <c:v>-355.08849999999995</c:v>
                </c:pt>
                <c:pt idx="7688">
                  <c:v>-355.0865</c:v>
                </c:pt>
                <c:pt idx="7689">
                  <c:v>-355.08449999999999</c:v>
                </c:pt>
                <c:pt idx="7690">
                  <c:v>-355.08249999999998</c:v>
                </c:pt>
                <c:pt idx="7691">
                  <c:v>-355.08049999999997</c:v>
                </c:pt>
                <c:pt idx="7692">
                  <c:v>-355.07849999999996</c:v>
                </c:pt>
                <c:pt idx="7693">
                  <c:v>-355.07649999999995</c:v>
                </c:pt>
                <c:pt idx="7694">
                  <c:v>-355.0745</c:v>
                </c:pt>
                <c:pt idx="7695">
                  <c:v>-355.07249999999999</c:v>
                </c:pt>
                <c:pt idx="7696">
                  <c:v>-355.07049999999998</c:v>
                </c:pt>
                <c:pt idx="7697">
                  <c:v>-355.06849999999997</c:v>
                </c:pt>
                <c:pt idx="7698">
                  <c:v>-355.06649999999996</c:v>
                </c:pt>
                <c:pt idx="7699">
                  <c:v>-355.06449999999995</c:v>
                </c:pt>
                <c:pt idx="7700">
                  <c:v>-355.0625</c:v>
                </c:pt>
                <c:pt idx="7701">
                  <c:v>-355.06049999999999</c:v>
                </c:pt>
                <c:pt idx="7702">
                  <c:v>-355.05849999999998</c:v>
                </c:pt>
                <c:pt idx="7703">
                  <c:v>-355.05649999999997</c:v>
                </c:pt>
                <c:pt idx="7704">
                  <c:v>-355.05449999999996</c:v>
                </c:pt>
                <c:pt idx="7705">
                  <c:v>-355.05249999999995</c:v>
                </c:pt>
                <c:pt idx="7706">
                  <c:v>-355.0505</c:v>
                </c:pt>
                <c:pt idx="7707">
                  <c:v>-355.04849999999999</c:v>
                </c:pt>
                <c:pt idx="7708">
                  <c:v>-355.04649999999998</c:v>
                </c:pt>
                <c:pt idx="7709">
                  <c:v>-355.04449999999997</c:v>
                </c:pt>
                <c:pt idx="7710">
                  <c:v>-355.04249999999996</c:v>
                </c:pt>
                <c:pt idx="7711">
                  <c:v>-355.04049999999995</c:v>
                </c:pt>
                <c:pt idx="7712">
                  <c:v>-355.0385</c:v>
                </c:pt>
                <c:pt idx="7713">
                  <c:v>-355.03649999999999</c:v>
                </c:pt>
                <c:pt idx="7714">
                  <c:v>-355.03449999999998</c:v>
                </c:pt>
                <c:pt idx="7715">
                  <c:v>-355.03249999999997</c:v>
                </c:pt>
                <c:pt idx="7716">
                  <c:v>-355.03049999999996</c:v>
                </c:pt>
                <c:pt idx="7717">
                  <c:v>-355.02849999999995</c:v>
                </c:pt>
                <c:pt idx="7718">
                  <c:v>-355.0265</c:v>
                </c:pt>
                <c:pt idx="7719">
                  <c:v>-355.02449999999999</c:v>
                </c:pt>
                <c:pt idx="7720">
                  <c:v>-355.02249999999998</c:v>
                </c:pt>
                <c:pt idx="7721">
                  <c:v>-355.02049999999997</c:v>
                </c:pt>
                <c:pt idx="7722">
                  <c:v>-355.01849999999996</c:v>
                </c:pt>
                <c:pt idx="7723">
                  <c:v>-355.01649999999995</c:v>
                </c:pt>
                <c:pt idx="7724">
                  <c:v>-355.0145</c:v>
                </c:pt>
                <c:pt idx="7725">
                  <c:v>-355.01249999999999</c:v>
                </c:pt>
                <c:pt idx="7726">
                  <c:v>-355.01049999999998</c:v>
                </c:pt>
                <c:pt idx="7727">
                  <c:v>-355.00849999999997</c:v>
                </c:pt>
                <c:pt idx="7728">
                  <c:v>-355.00649999999996</c:v>
                </c:pt>
                <c:pt idx="7729">
                  <c:v>-355.00449999999995</c:v>
                </c:pt>
                <c:pt idx="7730">
                  <c:v>-355.0025</c:v>
                </c:pt>
                <c:pt idx="7731">
                  <c:v>-355.00049999999999</c:v>
                </c:pt>
                <c:pt idx="7732">
                  <c:v>-354.99849999999998</c:v>
                </c:pt>
                <c:pt idx="7733">
                  <c:v>-354.99649999999997</c:v>
                </c:pt>
                <c:pt idx="7734">
                  <c:v>-354.99449999999996</c:v>
                </c:pt>
                <c:pt idx="7735">
                  <c:v>-354.99249999999995</c:v>
                </c:pt>
                <c:pt idx="7736">
                  <c:v>-354.9905</c:v>
                </c:pt>
                <c:pt idx="7737">
                  <c:v>-354.98849999999999</c:v>
                </c:pt>
                <c:pt idx="7738">
                  <c:v>-354.98649999999998</c:v>
                </c:pt>
                <c:pt idx="7739">
                  <c:v>-354.98449999999997</c:v>
                </c:pt>
                <c:pt idx="7740">
                  <c:v>-354.98249999999996</c:v>
                </c:pt>
                <c:pt idx="7741">
                  <c:v>-354.98050000000001</c:v>
                </c:pt>
                <c:pt idx="7742">
                  <c:v>-354.9785</c:v>
                </c:pt>
                <c:pt idx="7743">
                  <c:v>-354.97649999999999</c:v>
                </c:pt>
                <c:pt idx="7744">
                  <c:v>-354.97449999999998</c:v>
                </c:pt>
                <c:pt idx="7745">
                  <c:v>-354.97249999999997</c:v>
                </c:pt>
                <c:pt idx="7746">
                  <c:v>-354.97049999999996</c:v>
                </c:pt>
                <c:pt idx="7747">
                  <c:v>-354.96849999999995</c:v>
                </c:pt>
                <c:pt idx="7748">
                  <c:v>-354.9665</c:v>
                </c:pt>
                <c:pt idx="7749">
                  <c:v>-354.96449999999999</c:v>
                </c:pt>
                <c:pt idx="7750">
                  <c:v>-354.96249999999998</c:v>
                </c:pt>
                <c:pt idx="7751">
                  <c:v>-354.96049999999997</c:v>
                </c:pt>
                <c:pt idx="7752">
                  <c:v>-354.95849999999996</c:v>
                </c:pt>
                <c:pt idx="7753">
                  <c:v>-354.95650000000001</c:v>
                </c:pt>
                <c:pt idx="7754">
                  <c:v>-354.9545</c:v>
                </c:pt>
                <c:pt idx="7755">
                  <c:v>-354.95249999999999</c:v>
                </c:pt>
                <c:pt idx="7756">
                  <c:v>-354.95049999999998</c:v>
                </c:pt>
                <c:pt idx="7757">
                  <c:v>-354.94849999999997</c:v>
                </c:pt>
                <c:pt idx="7758">
                  <c:v>-354.94649999999996</c:v>
                </c:pt>
                <c:pt idx="7759">
                  <c:v>-354.94449999999995</c:v>
                </c:pt>
                <c:pt idx="7760">
                  <c:v>-354.9425</c:v>
                </c:pt>
                <c:pt idx="7761">
                  <c:v>-354.94049999999999</c:v>
                </c:pt>
                <c:pt idx="7762">
                  <c:v>-354.93849999999998</c:v>
                </c:pt>
                <c:pt idx="7763">
                  <c:v>-354.93649999999997</c:v>
                </c:pt>
                <c:pt idx="7764">
                  <c:v>-354.93449999999996</c:v>
                </c:pt>
                <c:pt idx="7765">
                  <c:v>-354.9325</c:v>
                </c:pt>
                <c:pt idx="7766">
                  <c:v>-354.93049999999999</c:v>
                </c:pt>
                <c:pt idx="7767">
                  <c:v>-354.92849999999999</c:v>
                </c:pt>
                <c:pt idx="7768">
                  <c:v>-354.92649999999998</c:v>
                </c:pt>
                <c:pt idx="7769">
                  <c:v>-354.92449999999997</c:v>
                </c:pt>
                <c:pt idx="7770">
                  <c:v>-354.92249999999996</c:v>
                </c:pt>
                <c:pt idx="7771">
                  <c:v>-354.9205</c:v>
                </c:pt>
                <c:pt idx="7772">
                  <c:v>-354.91849999999999</c:v>
                </c:pt>
                <c:pt idx="7773">
                  <c:v>-354.91649999999998</c:v>
                </c:pt>
                <c:pt idx="7774">
                  <c:v>-354.91449999999998</c:v>
                </c:pt>
                <c:pt idx="7775">
                  <c:v>-354.91249999999997</c:v>
                </c:pt>
                <c:pt idx="7776">
                  <c:v>-354.91049999999996</c:v>
                </c:pt>
                <c:pt idx="7777">
                  <c:v>-354.9085</c:v>
                </c:pt>
                <c:pt idx="7778">
                  <c:v>-354.90649999999999</c:v>
                </c:pt>
                <c:pt idx="7779">
                  <c:v>-354.90449999999998</c:v>
                </c:pt>
                <c:pt idx="7780">
                  <c:v>-354.90249999999997</c:v>
                </c:pt>
                <c:pt idx="7781">
                  <c:v>-354.90049999999997</c:v>
                </c:pt>
                <c:pt idx="7782">
                  <c:v>-354.89849999999996</c:v>
                </c:pt>
                <c:pt idx="7783">
                  <c:v>-354.8965</c:v>
                </c:pt>
                <c:pt idx="7784">
                  <c:v>-354.89449999999999</c:v>
                </c:pt>
                <c:pt idx="7785">
                  <c:v>-354.89249999999998</c:v>
                </c:pt>
                <c:pt idx="7786">
                  <c:v>-354.89049999999997</c:v>
                </c:pt>
                <c:pt idx="7787">
                  <c:v>-354.88849999999996</c:v>
                </c:pt>
                <c:pt idx="7788">
                  <c:v>-354.88649999999996</c:v>
                </c:pt>
                <c:pt idx="7789">
                  <c:v>-354.8845</c:v>
                </c:pt>
                <c:pt idx="7790">
                  <c:v>-354.88249999999999</c:v>
                </c:pt>
                <c:pt idx="7791">
                  <c:v>-354.88049999999998</c:v>
                </c:pt>
                <c:pt idx="7792">
                  <c:v>-354.87849999999997</c:v>
                </c:pt>
                <c:pt idx="7793">
                  <c:v>-354.87649999999996</c:v>
                </c:pt>
                <c:pt idx="7794">
                  <c:v>-354.87449999999995</c:v>
                </c:pt>
                <c:pt idx="7795">
                  <c:v>-354.8725</c:v>
                </c:pt>
                <c:pt idx="7796">
                  <c:v>-354.87049999999999</c:v>
                </c:pt>
                <c:pt idx="7797">
                  <c:v>-354.86849999999998</c:v>
                </c:pt>
                <c:pt idx="7798">
                  <c:v>-354.86649999999997</c:v>
                </c:pt>
                <c:pt idx="7799">
                  <c:v>-354.86449999999996</c:v>
                </c:pt>
                <c:pt idx="7800">
                  <c:v>-354.86249999999995</c:v>
                </c:pt>
                <c:pt idx="7801">
                  <c:v>-354.8605</c:v>
                </c:pt>
                <c:pt idx="7802">
                  <c:v>-354.85849999999999</c:v>
                </c:pt>
                <c:pt idx="7803">
                  <c:v>-354.85649999999998</c:v>
                </c:pt>
                <c:pt idx="7804">
                  <c:v>-354.85449999999997</c:v>
                </c:pt>
                <c:pt idx="7805">
                  <c:v>-354.85249999999996</c:v>
                </c:pt>
                <c:pt idx="7806">
                  <c:v>-354.85049999999995</c:v>
                </c:pt>
                <c:pt idx="7807">
                  <c:v>-354.8485</c:v>
                </c:pt>
                <c:pt idx="7808">
                  <c:v>-354.84649999999999</c:v>
                </c:pt>
                <c:pt idx="7809">
                  <c:v>-354.84449999999998</c:v>
                </c:pt>
                <c:pt idx="7810">
                  <c:v>-354.84249999999997</c:v>
                </c:pt>
                <c:pt idx="7811">
                  <c:v>-354.84049999999996</c:v>
                </c:pt>
                <c:pt idx="7812">
                  <c:v>-354.83849999999995</c:v>
                </c:pt>
                <c:pt idx="7813">
                  <c:v>-354.8365</c:v>
                </c:pt>
                <c:pt idx="7814">
                  <c:v>-354.83449999999999</c:v>
                </c:pt>
                <c:pt idx="7815">
                  <c:v>-354.83249999999998</c:v>
                </c:pt>
                <c:pt idx="7816">
                  <c:v>-354.83049999999997</c:v>
                </c:pt>
                <c:pt idx="7817">
                  <c:v>-354.82849999999996</c:v>
                </c:pt>
                <c:pt idx="7818">
                  <c:v>-354.82649999999995</c:v>
                </c:pt>
                <c:pt idx="7819">
                  <c:v>-354.8245</c:v>
                </c:pt>
                <c:pt idx="7820">
                  <c:v>-354.82249999999999</c:v>
                </c:pt>
                <c:pt idx="7821">
                  <c:v>-354.82049999999998</c:v>
                </c:pt>
                <c:pt idx="7822">
                  <c:v>-354.81849999999997</c:v>
                </c:pt>
                <c:pt idx="7823">
                  <c:v>-354.81649999999996</c:v>
                </c:pt>
                <c:pt idx="7824">
                  <c:v>-354.81449999999995</c:v>
                </c:pt>
                <c:pt idx="7825">
                  <c:v>-354.8125</c:v>
                </c:pt>
                <c:pt idx="7826">
                  <c:v>-354.81049999999999</c:v>
                </c:pt>
                <c:pt idx="7827">
                  <c:v>-354.80849999999998</c:v>
                </c:pt>
                <c:pt idx="7828">
                  <c:v>-354.80649999999997</c:v>
                </c:pt>
                <c:pt idx="7829">
                  <c:v>-354.80449999999996</c:v>
                </c:pt>
                <c:pt idx="7830">
                  <c:v>-354.80249999999995</c:v>
                </c:pt>
                <c:pt idx="7831">
                  <c:v>-354.8005</c:v>
                </c:pt>
                <c:pt idx="7832">
                  <c:v>-354.79849999999999</c:v>
                </c:pt>
                <c:pt idx="7833">
                  <c:v>-354.79649999999998</c:v>
                </c:pt>
                <c:pt idx="7834">
                  <c:v>-354.79449999999997</c:v>
                </c:pt>
                <c:pt idx="7835">
                  <c:v>-354.79249999999996</c:v>
                </c:pt>
                <c:pt idx="7836">
                  <c:v>-354.79049999999995</c:v>
                </c:pt>
                <c:pt idx="7837">
                  <c:v>-354.7885</c:v>
                </c:pt>
                <c:pt idx="7838">
                  <c:v>-354.78649999999999</c:v>
                </c:pt>
                <c:pt idx="7839">
                  <c:v>-354.78449999999998</c:v>
                </c:pt>
                <c:pt idx="7840">
                  <c:v>-354.78249999999997</c:v>
                </c:pt>
                <c:pt idx="7841">
                  <c:v>-354.78049999999996</c:v>
                </c:pt>
                <c:pt idx="7842">
                  <c:v>-354.77849999999995</c:v>
                </c:pt>
                <c:pt idx="7843">
                  <c:v>-354.7765</c:v>
                </c:pt>
                <c:pt idx="7844">
                  <c:v>-354.77449999999999</c:v>
                </c:pt>
                <c:pt idx="7845">
                  <c:v>-354.77249999999998</c:v>
                </c:pt>
                <c:pt idx="7846">
                  <c:v>-354.77049999999997</c:v>
                </c:pt>
                <c:pt idx="7847">
                  <c:v>-354.76849999999996</c:v>
                </c:pt>
                <c:pt idx="7848">
                  <c:v>-354.76649999999995</c:v>
                </c:pt>
                <c:pt idx="7849">
                  <c:v>-354.7645</c:v>
                </c:pt>
                <c:pt idx="7850">
                  <c:v>-354.76249999999999</c:v>
                </c:pt>
                <c:pt idx="7851">
                  <c:v>-354.76049999999998</c:v>
                </c:pt>
                <c:pt idx="7852">
                  <c:v>-354.75849999999997</c:v>
                </c:pt>
                <c:pt idx="7853">
                  <c:v>-354.75649999999996</c:v>
                </c:pt>
                <c:pt idx="7854">
                  <c:v>-354.75449999999995</c:v>
                </c:pt>
                <c:pt idx="7855">
                  <c:v>-354.7525</c:v>
                </c:pt>
                <c:pt idx="7856">
                  <c:v>-354.75049999999999</c:v>
                </c:pt>
                <c:pt idx="7857">
                  <c:v>-354.74849999999998</c:v>
                </c:pt>
                <c:pt idx="7858">
                  <c:v>-354.74649999999997</c:v>
                </c:pt>
                <c:pt idx="7859">
                  <c:v>-354.74449999999996</c:v>
                </c:pt>
                <c:pt idx="7860">
                  <c:v>-354.74249999999995</c:v>
                </c:pt>
                <c:pt idx="7861">
                  <c:v>-354.7405</c:v>
                </c:pt>
                <c:pt idx="7862">
                  <c:v>-354.73849999999999</c:v>
                </c:pt>
                <c:pt idx="7863">
                  <c:v>-354.73649999999998</c:v>
                </c:pt>
                <c:pt idx="7864">
                  <c:v>-354.73449999999997</c:v>
                </c:pt>
                <c:pt idx="7865">
                  <c:v>-354.73249999999996</c:v>
                </c:pt>
                <c:pt idx="7866">
                  <c:v>-354.73050000000001</c:v>
                </c:pt>
                <c:pt idx="7867">
                  <c:v>-354.7285</c:v>
                </c:pt>
                <c:pt idx="7868">
                  <c:v>-354.72649999999999</c:v>
                </c:pt>
                <c:pt idx="7869">
                  <c:v>-354.72449999999998</c:v>
                </c:pt>
                <c:pt idx="7870">
                  <c:v>-354.72249999999997</c:v>
                </c:pt>
                <c:pt idx="7871">
                  <c:v>-354.72049999999996</c:v>
                </c:pt>
                <c:pt idx="7872">
                  <c:v>-354.71849999999995</c:v>
                </c:pt>
                <c:pt idx="7873">
                  <c:v>-354.7165</c:v>
                </c:pt>
                <c:pt idx="7874">
                  <c:v>-354.71449999999999</c:v>
                </c:pt>
                <c:pt idx="7875">
                  <c:v>-354.71249999999998</c:v>
                </c:pt>
                <c:pt idx="7876">
                  <c:v>-354.71049999999997</c:v>
                </c:pt>
                <c:pt idx="7877">
                  <c:v>-354.70849999999996</c:v>
                </c:pt>
                <c:pt idx="7878">
                  <c:v>-354.70650000000001</c:v>
                </c:pt>
                <c:pt idx="7879">
                  <c:v>-354.7045</c:v>
                </c:pt>
                <c:pt idx="7880">
                  <c:v>-354.70249999999999</c:v>
                </c:pt>
                <c:pt idx="7881">
                  <c:v>-354.70049999999998</c:v>
                </c:pt>
                <c:pt idx="7882">
                  <c:v>-354.69849999999997</c:v>
                </c:pt>
                <c:pt idx="7883">
                  <c:v>-354.69649999999996</c:v>
                </c:pt>
                <c:pt idx="7884">
                  <c:v>-354.69449999999995</c:v>
                </c:pt>
                <c:pt idx="7885">
                  <c:v>-354.6925</c:v>
                </c:pt>
                <c:pt idx="7886">
                  <c:v>-354.69049999999999</c:v>
                </c:pt>
                <c:pt idx="7887">
                  <c:v>-354.68849999999998</c:v>
                </c:pt>
                <c:pt idx="7888">
                  <c:v>-354.68649999999997</c:v>
                </c:pt>
                <c:pt idx="7889">
                  <c:v>-354.68449999999996</c:v>
                </c:pt>
                <c:pt idx="7890">
                  <c:v>-354.6825</c:v>
                </c:pt>
                <c:pt idx="7891">
                  <c:v>-354.68049999999999</c:v>
                </c:pt>
                <c:pt idx="7892">
                  <c:v>-354.67849999999999</c:v>
                </c:pt>
                <c:pt idx="7893">
                  <c:v>-354.67649999999998</c:v>
                </c:pt>
                <c:pt idx="7894">
                  <c:v>-354.67449999999997</c:v>
                </c:pt>
                <c:pt idx="7895">
                  <c:v>-354.67249999999996</c:v>
                </c:pt>
                <c:pt idx="7896">
                  <c:v>-354.6705</c:v>
                </c:pt>
                <c:pt idx="7897">
                  <c:v>-354.66849999999999</c:v>
                </c:pt>
                <c:pt idx="7898">
                  <c:v>-354.66649999999998</c:v>
                </c:pt>
                <c:pt idx="7899">
                  <c:v>-354.66449999999998</c:v>
                </c:pt>
                <c:pt idx="7900">
                  <c:v>-354.66249999999997</c:v>
                </c:pt>
                <c:pt idx="7901">
                  <c:v>-354.66049999999996</c:v>
                </c:pt>
                <c:pt idx="7902">
                  <c:v>-354.6585</c:v>
                </c:pt>
                <c:pt idx="7903">
                  <c:v>-354.65649999999999</c:v>
                </c:pt>
                <c:pt idx="7904">
                  <c:v>-354.65449999999998</c:v>
                </c:pt>
                <c:pt idx="7905">
                  <c:v>-354.65249999999997</c:v>
                </c:pt>
                <c:pt idx="7906">
                  <c:v>-354.65049999999997</c:v>
                </c:pt>
                <c:pt idx="7907">
                  <c:v>-354.64849999999996</c:v>
                </c:pt>
                <c:pt idx="7908">
                  <c:v>-354.6465</c:v>
                </c:pt>
                <c:pt idx="7909">
                  <c:v>-354.64449999999999</c:v>
                </c:pt>
                <c:pt idx="7910">
                  <c:v>-354.64249999999998</c:v>
                </c:pt>
                <c:pt idx="7911">
                  <c:v>-354.64049999999997</c:v>
                </c:pt>
                <c:pt idx="7912">
                  <c:v>-354.63849999999996</c:v>
                </c:pt>
                <c:pt idx="7913">
                  <c:v>-354.63649999999996</c:v>
                </c:pt>
                <c:pt idx="7914">
                  <c:v>-354.6345</c:v>
                </c:pt>
                <c:pt idx="7915">
                  <c:v>-354.63249999999999</c:v>
                </c:pt>
                <c:pt idx="7916">
                  <c:v>-354.63049999999998</c:v>
                </c:pt>
                <c:pt idx="7917">
                  <c:v>-354.62849999999997</c:v>
                </c:pt>
                <c:pt idx="7918">
                  <c:v>-354.62649999999996</c:v>
                </c:pt>
                <c:pt idx="7919">
                  <c:v>-354.62449999999995</c:v>
                </c:pt>
                <c:pt idx="7920">
                  <c:v>-354.6225</c:v>
                </c:pt>
                <c:pt idx="7921">
                  <c:v>-354.62049999999999</c:v>
                </c:pt>
                <c:pt idx="7922">
                  <c:v>-354.61849999999998</c:v>
                </c:pt>
                <c:pt idx="7923">
                  <c:v>-354.61649999999997</c:v>
                </c:pt>
                <c:pt idx="7924">
                  <c:v>-354.61449999999996</c:v>
                </c:pt>
                <c:pt idx="7925">
                  <c:v>-354.61249999999995</c:v>
                </c:pt>
                <c:pt idx="7926">
                  <c:v>-354.6105</c:v>
                </c:pt>
                <c:pt idx="7927">
                  <c:v>-354.60849999999999</c:v>
                </c:pt>
                <c:pt idx="7928">
                  <c:v>-354.60649999999998</c:v>
                </c:pt>
                <c:pt idx="7929">
                  <c:v>-354.60449999999997</c:v>
                </c:pt>
                <c:pt idx="7930">
                  <c:v>-354.60249999999996</c:v>
                </c:pt>
                <c:pt idx="7931">
                  <c:v>-354.60049999999995</c:v>
                </c:pt>
                <c:pt idx="7932">
                  <c:v>-354.5985</c:v>
                </c:pt>
                <c:pt idx="7933">
                  <c:v>-354.59649999999999</c:v>
                </c:pt>
                <c:pt idx="7934">
                  <c:v>-354.59449999999998</c:v>
                </c:pt>
                <c:pt idx="7935">
                  <c:v>-354.59249999999997</c:v>
                </c:pt>
                <c:pt idx="7936">
                  <c:v>-354.59049999999996</c:v>
                </c:pt>
                <c:pt idx="7937">
                  <c:v>-354.58849999999995</c:v>
                </c:pt>
                <c:pt idx="7938">
                  <c:v>-354.5865</c:v>
                </c:pt>
                <c:pt idx="7939">
                  <c:v>-354.58449999999999</c:v>
                </c:pt>
                <c:pt idx="7940">
                  <c:v>-354.58249999999998</c:v>
                </c:pt>
                <c:pt idx="7941">
                  <c:v>-354.58049999999997</c:v>
                </c:pt>
                <c:pt idx="7942">
                  <c:v>-354.57849999999996</c:v>
                </c:pt>
                <c:pt idx="7943">
                  <c:v>-354.57649999999995</c:v>
                </c:pt>
                <c:pt idx="7944">
                  <c:v>-354.5745</c:v>
                </c:pt>
                <c:pt idx="7945">
                  <c:v>-354.57249999999999</c:v>
                </c:pt>
                <c:pt idx="7946">
                  <c:v>-354.57049999999998</c:v>
                </c:pt>
                <c:pt idx="7947">
                  <c:v>-354.56849999999997</c:v>
                </c:pt>
                <c:pt idx="7948">
                  <c:v>-354.56649999999996</c:v>
                </c:pt>
                <c:pt idx="7949">
                  <c:v>-354.56449999999995</c:v>
                </c:pt>
                <c:pt idx="7950">
                  <c:v>-354.5625</c:v>
                </c:pt>
                <c:pt idx="7951">
                  <c:v>-354.56049999999999</c:v>
                </c:pt>
                <c:pt idx="7952">
                  <c:v>-354.55849999999998</c:v>
                </c:pt>
                <c:pt idx="7953">
                  <c:v>-354.55649999999997</c:v>
                </c:pt>
                <c:pt idx="7954">
                  <c:v>-354.55449999999996</c:v>
                </c:pt>
                <c:pt idx="7955">
                  <c:v>-354.55249999999995</c:v>
                </c:pt>
                <c:pt idx="7956">
                  <c:v>-354.5505</c:v>
                </c:pt>
                <c:pt idx="7957">
                  <c:v>-354.54849999999999</c:v>
                </c:pt>
                <c:pt idx="7958">
                  <c:v>-354.54649999999998</c:v>
                </c:pt>
                <c:pt idx="7959">
                  <c:v>-354.54449999999997</c:v>
                </c:pt>
                <c:pt idx="7960">
                  <c:v>-354.54249999999996</c:v>
                </c:pt>
                <c:pt idx="7961">
                  <c:v>-354.54049999999995</c:v>
                </c:pt>
                <c:pt idx="7962">
                  <c:v>-354.5385</c:v>
                </c:pt>
                <c:pt idx="7963">
                  <c:v>-354.53649999999999</c:v>
                </c:pt>
                <c:pt idx="7964">
                  <c:v>-354.53449999999998</c:v>
                </c:pt>
                <c:pt idx="7965">
                  <c:v>-354.53249999999997</c:v>
                </c:pt>
                <c:pt idx="7966">
                  <c:v>-354.53049999999996</c:v>
                </c:pt>
                <c:pt idx="7967">
                  <c:v>-354.52849999999995</c:v>
                </c:pt>
                <c:pt idx="7968">
                  <c:v>-354.5265</c:v>
                </c:pt>
                <c:pt idx="7969">
                  <c:v>-354.52449999999999</c:v>
                </c:pt>
                <c:pt idx="7970">
                  <c:v>-354.52249999999998</c:v>
                </c:pt>
                <c:pt idx="7971">
                  <c:v>-354.52049999999997</c:v>
                </c:pt>
                <c:pt idx="7972">
                  <c:v>-354.51849999999996</c:v>
                </c:pt>
                <c:pt idx="7973">
                  <c:v>-354.51649999999995</c:v>
                </c:pt>
                <c:pt idx="7974">
                  <c:v>-354.5145</c:v>
                </c:pt>
                <c:pt idx="7975">
                  <c:v>-354.51249999999999</c:v>
                </c:pt>
                <c:pt idx="7976">
                  <c:v>-354.51049999999998</c:v>
                </c:pt>
                <c:pt idx="7977">
                  <c:v>-354.50849999999997</c:v>
                </c:pt>
                <c:pt idx="7978">
                  <c:v>-354.50649999999996</c:v>
                </c:pt>
                <c:pt idx="7979">
                  <c:v>-354.50449999999995</c:v>
                </c:pt>
                <c:pt idx="7980">
                  <c:v>-354.5025</c:v>
                </c:pt>
                <c:pt idx="7981">
                  <c:v>-354.50049999999999</c:v>
                </c:pt>
                <c:pt idx="7982">
                  <c:v>-354.49849999999998</c:v>
                </c:pt>
                <c:pt idx="7983">
                  <c:v>-354.49649999999997</c:v>
                </c:pt>
                <c:pt idx="7984">
                  <c:v>-354.49449999999996</c:v>
                </c:pt>
                <c:pt idx="7985">
                  <c:v>-354.49249999999995</c:v>
                </c:pt>
                <c:pt idx="7986">
                  <c:v>-354.4905</c:v>
                </c:pt>
                <c:pt idx="7987">
                  <c:v>-354.48849999999999</c:v>
                </c:pt>
                <c:pt idx="7988">
                  <c:v>-354.48649999999998</c:v>
                </c:pt>
                <c:pt idx="7989">
                  <c:v>-354.48449999999997</c:v>
                </c:pt>
                <c:pt idx="7990">
                  <c:v>-354.48249999999996</c:v>
                </c:pt>
                <c:pt idx="7991">
                  <c:v>-354.48050000000001</c:v>
                </c:pt>
                <c:pt idx="7992">
                  <c:v>-354.4785</c:v>
                </c:pt>
                <c:pt idx="7993">
                  <c:v>-354.47649999999999</c:v>
                </c:pt>
                <c:pt idx="7994">
                  <c:v>-354.47449999999998</c:v>
                </c:pt>
                <c:pt idx="7995">
                  <c:v>-354.47249999999997</c:v>
                </c:pt>
                <c:pt idx="7996">
                  <c:v>-354.47049999999996</c:v>
                </c:pt>
                <c:pt idx="7997">
                  <c:v>-354.46849999999995</c:v>
                </c:pt>
                <c:pt idx="7998">
                  <c:v>-354.4665</c:v>
                </c:pt>
                <c:pt idx="7999">
                  <c:v>-354.46449999999999</c:v>
                </c:pt>
                <c:pt idx="8000">
                  <c:v>-354.46249999999998</c:v>
                </c:pt>
                <c:pt idx="8001">
                  <c:v>-354.46049999999997</c:v>
                </c:pt>
                <c:pt idx="8002">
                  <c:v>-354.45849999999996</c:v>
                </c:pt>
                <c:pt idx="8003">
                  <c:v>-354.45650000000001</c:v>
                </c:pt>
                <c:pt idx="8004">
                  <c:v>-354.4545</c:v>
                </c:pt>
                <c:pt idx="8005">
                  <c:v>-354.45249999999999</c:v>
                </c:pt>
                <c:pt idx="8006">
                  <c:v>-354.45049999999998</c:v>
                </c:pt>
                <c:pt idx="8007">
                  <c:v>-354.44849999999997</c:v>
                </c:pt>
                <c:pt idx="8008">
                  <c:v>-354.44649999999996</c:v>
                </c:pt>
                <c:pt idx="8009">
                  <c:v>-354.44449999999995</c:v>
                </c:pt>
                <c:pt idx="8010">
                  <c:v>-354.4425</c:v>
                </c:pt>
                <c:pt idx="8011">
                  <c:v>-354.44049999999999</c:v>
                </c:pt>
                <c:pt idx="8012">
                  <c:v>-354.43849999999998</c:v>
                </c:pt>
                <c:pt idx="8013">
                  <c:v>-354.43649999999997</c:v>
                </c:pt>
                <c:pt idx="8014">
                  <c:v>-354.43449999999996</c:v>
                </c:pt>
                <c:pt idx="8015">
                  <c:v>-354.4325</c:v>
                </c:pt>
                <c:pt idx="8016">
                  <c:v>-354.43049999999999</c:v>
                </c:pt>
                <c:pt idx="8017">
                  <c:v>-354.42849999999999</c:v>
                </c:pt>
                <c:pt idx="8018">
                  <c:v>-354.42649999999998</c:v>
                </c:pt>
                <c:pt idx="8019">
                  <c:v>-354.42449999999997</c:v>
                </c:pt>
                <c:pt idx="8020">
                  <c:v>-354.42249999999996</c:v>
                </c:pt>
                <c:pt idx="8021">
                  <c:v>-354.42049999999995</c:v>
                </c:pt>
                <c:pt idx="8022">
                  <c:v>-354.41849999999999</c:v>
                </c:pt>
                <c:pt idx="8023">
                  <c:v>-354.41649999999998</c:v>
                </c:pt>
                <c:pt idx="8024">
                  <c:v>-354.41449999999998</c:v>
                </c:pt>
                <c:pt idx="8025">
                  <c:v>-354.41249999999997</c:v>
                </c:pt>
                <c:pt idx="8026">
                  <c:v>-354.41049999999996</c:v>
                </c:pt>
                <c:pt idx="8027">
                  <c:v>-354.4085</c:v>
                </c:pt>
                <c:pt idx="8028">
                  <c:v>-354.40649999999999</c:v>
                </c:pt>
                <c:pt idx="8029">
                  <c:v>-354.40449999999998</c:v>
                </c:pt>
                <c:pt idx="8030">
                  <c:v>-354.40249999999997</c:v>
                </c:pt>
                <c:pt idx="8031">
                  <c:v>-354.40049999999997</c:v>
                </c:pt>
                <c:pt idx="8032">
                  <c:v>-354.39849999999996</c:v>
                </c:pt>
                <c:pt idx="8033">
                  <c:v>-354.3965</c:v>
                </c:pt>
                <c:pt idx="8034">
                  <c:v>-354.39449999999999</c:v>
                </c:pt>
                <c:pt idx="8035">
                  <c:v>-354.39249999999998</c:v>
                </c:pt>
                <c:pt idx="8036">
                  <c:v>-354.39049999999997</c:v>
                </c:pt>
                <c:pt idx="8037">
                  <c:v>-354.38849999999996</c:v>
                </c:pt>
                <c:pt idx="8038">
                  <c:v>-354.38649999999996</c:v>
                </c:pt>
                <c:pt idx="8039">
                  <c:v>-354.3845</c:v>
                </c:pt>
                <c:pt idx="8040">
                  <c:v>-354.38249999999999</c:v>
                </c:pt>
                <c:pt idx="8041">
                  <c:v>-354.38049999999998</c:v>
                </c:pt>
                <c:pt idx="8042">
                  <c:v>-354.37849999999997</c:v>
                </c:pt>
                <c:pt idx="8043">
                  <c:v>-354.37649999999996</c:v>
                </c:pt>
                <c:pt idx="8044">
                  <c:v>-354.37449999999995</c:v>
                </c:pt>
                <c:pt idx="8045">
                  <c:v>-354.3725</c:v>
                </c:pt>
                <c:pt idx="8046">
                  <c:v>-354.37049999999999</c:v>
                </c:pt>
                <c:pt idx="8047">
                  <c:v>-354.36849999999998</c:v>
                </c:pt>
                <c:pt idx="8048">
                  <c:v>-354.36649999999997</c:v>
                </c:pt>
                <c:pt idx="8049">
                  <c:v>-354.36449999999996</c:v>
                </c:pt>
                <c:pt idx="8050">
                  <c:v>-354.36249999999995</c:v>
                </c:pt>
                <c:pt idx="8051">
                  <c:v>-354.3605</c:v>
                </c:pt>
                <c:pt idx="8052">
                  <c:v>-354.35849999999999</c:v>
                </c:pt>
                <c:pt idx="8053">
                  <c:v>-354.35649999999998</c:v>
                </c:pt>
                <c:pt idx="8054">
                  <c:v>-354.35449999999997</c:v>
                </c:pt>
                <c:pt idx="8055">
                  <c:v>-354.35249999999996</c:v>
                </c:pt>
                <c:pt idx="8056">
                  <c:v>-354.35049999999995</c:v>
                </c:pt>
                <c:pt idx="8057">
                  <c:v>-354.3485</c:v>
                </c:pt>
                <c:pt idx="8058">
                  <c:v>-354.34649999999999</c:v>
                </c:pt>
                <c:pt idx="8059">
                  <c:v>-354.34449999999998</c:v>
                </c:pt>
                <c:pt idx="8060">
                  <c:v>-354.34249999999997</c:v>
                </c:pt>
                <c:pt idx="8061">
                  <c:v>-354.34049999999996</c:v>
                </c:pt>
                <c:pt idx="8062">
                  <c:v>-354.33849999999995</c:v>
                </c:pt>
                <c:pt idx="8063">
                  <c:v>-354.3365</c:v>
                </c:pt>
                <c:pt idx="8064">
                  <c:v>-354.33449999999999</c:v>
                </c:pt>
                <c:pt idx="8065">
                  <c:v>-354.33249999999998</c:v>
                </c:pt>
                <c:pt idx="8066">
                  <c:v>-354.33049999999997</c:v>
                </c:pt>
                <c:pt idx="8067">
                  <c:v>-354.32849999999996</c:v>
                </c:pt>
                <c:pt idx="8068">
                  <c:v>-354.32649999999995</c:v>
                </c:pt>
                <c:pt idx="8069">
                  <c:v>-354.3245</c:v>
                </c:pt>
                <c:pt idx="8070">
                  <c:v>-354.32249999999999</c:v>
                </c:pt>
                <c:pt idx="8071">
                  <c:v>-354.32049999999998</c:v>
                </c:pt>
                <c:pt idx="8072">
                  <c:v>-354.31849999999997</c:v>
                </c:pt>
                <c:pt idx="8073">
                  <c:v>-354.31649999999996</c:v>
                </c:pt>
                <c:pt idx="8074">
                  <c:v>-354.31449999999995</c:v>
                </c:pt>
                <c:pt idx="8075">
                  <c:v>-354.3125</c:v>
                </c:pt>
                <c:pt idx="8076">
                  <c:v>-354.31049999999999</c:v>
                </c:pt>
                <c:pt idx="8077">
                  <c:v>-354.30849999999998</c:v>
                </c:pt>
                <c:pt idx="8078">
                  <c:v>-354.30649999999997</c:v>
                </c:pt>
                <c:pt idx="8079">
                  <c:v>-354.30449999999996</c:v>
                </c:pt>
                <c:pt idx="8080">
                  <c:v>-354.30249999999995</c:v>
                </c:pt>
                <c:pt idx="8081">
                  <c:v>-354.3005</c:v>
                </c:pt>
                <c:pt idx="8082">
                  <c:v>-354.29849999999999</c:v>
                </c:pt>
                <c:pt idx="8083">
                  <c:v>-354.29649999999998</c:v>
                </c:pt>
                <c:pt idx="8084">
                  <c:v>-354.29449999999997</c:v>
                </c:pt>
                <c:pt idx="8085">
                  <c:v>-354.29249999999996</c:v>
                </c:pt>
                <c:pt idx="8086">
                  <c:v>-354.29049999999995</c:v>
                </c:pt>
                <c:pt idx="8087">
                  <c:v>-354.2885</c:v>
                </c:pt>
                <c:pt idx="8088">
                  <c:v>-354.28649999999999</c:v>
                </c:pt>
                <c:pt idx="8089">
                  <c:v>-354.28449999999998</c:v>
                </c:pt>
                <c:pt idx="8090">
                  <c:v>-354.28249999999997</c:v>
                </c:pt>
                <c:pt idx="8091">
                  <c:v>-354.28049999999996</c:v>
                </c:pt>
                <c:pt idx="8092">
                  <c:v>-354.27849999999995</c:v>
                </c:pt>
                <c:pt idx="8093">
                  <c:v>-354.2765</c:v>
                </c:pt>
                <c:pt idx="8094">
                  <c:v>-354.27449999999999</c:v>
                </c:pt>
                <c:pt idx="8095">
                  <c:v>-354.27249999999998</c:v>
                </c:pt>
                <c:pt idx="8096">
                  <c:v>-354.27049999999997</c:v>
                </c:pt>
                <c:pt idx="8097">
                  <c:v>-354.26849999999996</c:v>
                </c:pt>
                <c:pt idx="8098">
                  <c:v>-354.26649999999995</c:v>
                </c:pt>
                <c:pt idx="8099">
                  <c:v>-354.2645</c:v>
                </c:pt>
                <c:pt idx="8100">
                  <c:v>-354.26249999999999</c:v>
                </c:pt>
                <c:pt idx="8101">
                  <c:v>-354.26049999999998</c:v>
                </c:pt>
                <c:pt idx="8102">
                  <c:v>-354.25849999999997</c:v>
                </c:pt>
                <c:pt idx="8103">
                  <c:v>-354.25649999999996</c:v>
                </c:pt>
                <c:pt idx="8104">
                  <c:v>-354.25450000000001</c:v>
                </c:pt>
                <c:pt idx="8105">
                  <c:v>-354.2525</c:v>
                </c:pt>
                <c:pt idx="8106">
                  <c:v>-354.25049999999999</c:v>
                </c:pt>
                <c:pt idx="8107">
                  <c:v>-354.24849999999998</c:v>
                </c:pt>
                <c:pt idx="8108">
                  <c:v>-354.24649999999997</c:v>
                </c:pt>
                <c:pt idx="8109">
                  <c:v>-354.24449999999996</c:v>
                </c:pt>
                <c:pt idx="8110">
                  <c:v>-354.24249999999995</c:v>
                </c:pt>
                <c:pt idx="8111">
                  <c:v>-354.2405</c:v>
                </c:pt>
                <c:pt idx="8112">
                  <c:v>-354.23849999999999</c:v>
                </c:pt>
                <c:pt idx="8113">
                  <c:v>-354.23649999999998</c:v>
                </c:pt>
                <c:pt idx="8114">
                  <c:v>-354.23449999999997</c:v>
                </c:pt>
                <c:pt idx="8115">
                  <c:v>-354.23249999999996</c:v>
                </c:pt>
                <c:pt idx="8116">
                  <c:v>-354.23050000000001</c:v>
                </c:pt>
                <c:pt idx="8117">
                  <c:v>-354.2285</c:v>
                </c:pt>
                <c:pt idx="8118">
                  <c:v>-354.22649999999999</c:v>
                </c:pt>
                <c:pt idx="8119">
                  <c:v>-354.22449999999998</c:v>
                </c:pt>
                <c:pt idx="8120">
                  <c:v>-354.22249999999997</c:v>
                </c:pt>
                <c:pt idx="8121">
                  <c:v>-354.22049999999996</c:v>
                </c:pt>
                <c:pt idx="8122">
                  <c:v>-354.21849999999995</c:v>
                </c:pt>
                <c:pt idx="8123">
                  <c:v>-354.2165</c:v>
                </c:pt>
                <c:pt idx="8124">
                  <c:v>-354.21449999999999</c:v>
                </c:pt>
                <c:pt idx="8125">
                  <c:v>-354.21249999999998</c:v>
                </c:pt>
                <c:pt idx="8126">
                  <c:v>-354.21049999999997</c:v>
                </c:pt>
                <c:pt idx="8127">
                  <c:v>-354.20849999999996</c:v>
                </c:pt>
                <c:pt idx="8128">
                  <c:v>-354.20650000000001</c:v>
                </c:pt>
                <c:pt idx="8129">
                  <c:v>-354.2045</c:v>
                </c:pt>
                <c:pt idx="8130">
                  <c:v>-354.20249999999999</c:v>
                </c:pt>
                <c:pt idx="8131">
                  <c:v>-354.20049999999998</c:v>
                </c:pt>
                <c:pt idx="8132">
                  <c:v>-354.19849999999997</c:v>
                </c:pt>
                <c:pt idx="8133">
                  <c:v>-354.19649999999996</c:v>
                </c:pt>
                <c:pt idx="8134">
                  <c:v>-354.19449999999995</c:v>
                </c:pt>
                <c:pt idx="8135">
                  <c:v>-354.1925</c:v>
                </c:pt>
                <c:pt idx="8136">
                  <c:v>-354.19049999999999</c:v>
                </c:pt>
                <c:pt idx="8137">
                  <c:v>-354.18849999999998</c:v>
                </c:pt>
                <c:pt idx="8138">
                  <c:v>-354.18649999999997</c:v>
                </c:pt>
                <c:pt idx="8139">
                  <c:v>-354.18449999999996</c:v>
                </c:pt>
                <c:pt idx="8140">
                  <c:v>-354.1825</c:v>
                </c:pt>
                <c:pt idx="8141">
                  <c:v>-354.18049999999999</c:v>
                </c:pt>
                <c:pt idx="8142">
                  <c:v>-354.17849999999999</c:v>
                </c:pt>
                <c:pt idx="8143">
                  <c:v>-354.17649999999998</c:v>
                </c:pt>
                <c:pt idx="8144">
                  <c:v>-354.17449999999997</c:v>
                </c:pt>
                <c:pt idx="8145">
                  <c:v>-354.17249999999996</c:v>
                </c:pt>
                <c:pt idx="8146">
                  <c:v>-354.17049999999995</c:v>
                </c:pt>
                <c:pt idx="8147">
                  <c:v>-354.16849999999999</c:v>
                </c:pt>
                <c:pt idx="8148">
                  <c:v>-354.16649999999998</c:v>
                </c:pt>
                <c:pt idx="8149">
                  <c:v>-354.16449999999998</c:v>
                </c:pt>
                <c:pt idx="8150">
                  <c:v>-354.16249999999997</c:v>
                </c:pt>
                <c:pt idx="8151">
                  <c:v>-354.16049999999996</c:v>
                </c:pt>
                <c:pt idx="8152">
                  <c:v>-354.1585</c:v>
                </c:pt>
                <c:pt idx="8153">
                  <c:v>-354.15649999999999</c:v>
                </c:pt>
                <c:pt idx="8154">
                  <c:v>-354.15449999999998</c:v>
                </c:pt>
                <c:pt idx="8155">
                  <c:v>-354.15249999999997</c:v>
                </c:pt>
                <c:pt idx="8156">
                  <c:v>-354.15049999999997</c:v>
                </c:pt>
                <c:pt idx="8157">
                  <c:v>-354.14849999999996</c:v>
                </c:pt>
                <c:pt idx="8158">
                  <c:v>-354.1465</c:v>
                </c:pt>
                <c:pt idx="8159">
                  <c:v>-354.14449999999999</c:v>
                </c:pt>
                <c:pt idx="8160">
                  <c:v>-354.14249999999998</c:v>
                </c:pt>
                <c:pt idx="8161">
                  <c:v>-354.14049999999997</c:v>
                </c:pt>
                <c:pt idx="8162">
                  <c:v>-354.13849999999996</c:v>
                </c:pt>
                <c:pt idx="8163">
                  <c:v>-354.13649999999996</c:v>
                </c:pt>
                <c:pt idx="8164">
                  <c:v>-354.1345</c:v>
                </c:pt>
                <c:pt idx="8165">
                  <c:v>-354.13249999999999</c:v>
                </c:pt>
                <c:pt idx="8166">
                  <c:v>-354.13049999999998</c:v>
                </c:pt>
                <c:pt idx="8167">
                  <c:v>-354.12849999999997</c:v>
                </c:pt>
                <c:pt idx="8168">
                  <c:v>-354.12649999999996</c:v>
                </c:pt>
                <c:pt idx="8169">
                  <c:v>-354.12449999999995</c:v>
                </c:pt>
                <c:pt idx="8170">
                  <c:v>-354.1225</c:v>
                </c:pt>
                <c:pt idx="8171">
                  <c:v>-354.12049999999999</c:v>
                </c:pt>
                <c:pt idx="8172">
                  <c:v>-354.11849999999998</c:v>
                </c:pt>
                <c:pt idx="8173">
                  <c:v>-354.11649999999997</c:v>
                </c:pt>
                <c:pt idx="8174">
                  <c:v>-354.11449999999996</c:v>
                </c:pt>
                <c:pt idx="8175">
                  <c:v>-354.11249999999995</c:v>
                </c:pt>
                <c:pt idx="8176">
                  <c:v>-354.1105</c:v>
                </c:pt>
                <c:pt idx="8177">
                  <c:v>-354.10849999999999</c:v>
                </c:pt>
                <c:pt idx="8178">
                  <c:v>-354.10649999999998</c:v>
                </c:pt>
                <c:pt idx="8179">
                  <c:v>-354.10449999999997</c:v>
                </c:pt>
                <c:pt idx="8180">
                  <c:v>-354.10249999999996</c:v>
                </c:pt>
                <c:pt idx="8181">
                  <c:v>-354.10049999999995</c:v>
                </c:pt>
                <c:pt idx="8182">
                  <c:v>-354.0985</c:v>
                </c:pt>
                <c:pt idx="8183">
                  <c:v>-354.09649999999999</c:v>
                </c:pt>
                <c:pt idx="8184">
                  <c:v>-354.09449999999998</c:v>
                </c:pt>
                <c:pt idx="8185">
                  <c:v>-354.09249999999997</c:v>
                </c:pt>
                <c:pt idx="8186">
                  <c:v>-354.09049999999996</c:v>
                </c:pt>
                <c:pt idx="8187">
                  <c:v>-354.08849999999995</c:v>
                </c:pt>
                <c:pt idx="8188">
                  <c:v>-354.0865</c:v>
                </c:pt>
                <c:pt idx="8189">
                  <c:v>-354.08449999999999</c:v>
                </c:pt>
                <c:pt idx="8190">
                  <c:v>-354.08249999999998</c:v>
                </c:pt>
                <c:pt idx="8191">
                  <c:v>-354.08049999999997</c:v>
                </c:pt>
                <c:pt idx="8192">
                  <c:v>-354.07849999999996</c:v>
                </c:pt>
                <c:pt idx="8193">
                  <c:v>-354.07649999999995</c:v>
                </c:pt>
                <c:pt idx="8194">
                  <c:v>-354.0745</c:v>
                </c:pt>
                <c:pt idx="8195">
                  <c:v>-354.07249999999999</c:v>
                </c:pt>
                <c:pt idx="8196">
                  <c:v>-354.07049999999998</c:v>
                </c:pt>
                <c:pt idx="8197">
                  <c:v>-354.06849999999997</c:v>
                </c:pt>
                <c:pt idx="8198">
                  <c:v>-354.06649999999996</c:v>
                </c:pt>
                <c:pt idx="8199">
                  <c:v>-354.06449999999995</c:v>
                </c:pt>
                <c:pt idx="8200">
                  <c:v>-354.0625</c:v>
                </c:pt>
                <c:pt idx="8201">
                  <c:v>-354.06049999999999</c:v>
                </c:pt>
                <c:pt idx="8202">
                  <c:v>-354.05849999999998</c:v>
                </c:pt>
                <c:pt idx="8203">
                  <c:v>-354.05649999999997</c:v>
                </c:pt>
                <c:pt idx="8204">
                  <c:v>-354.05449999999996</c:v>
                </c:pt>
                <c:pt idx="8205">
                  <c:v>-354.05249999999995</c:v>
                </c:pt>
                <c:pt idx="8206">
                  <c:v>-354.0505</c:v>
                </c:pt>
                <c:pt idx="8207">
                  <c:v>-354.04849999999999</c:v>
                </c:pt>
                <c:pt idx="8208">
                  <c:v>-354.04649999999998</c:v>
                </c:pt>
                <c:pt idx="8209">
                  <c:v>-354.04449999999997</c:v>
                </c:pt>
                <c:pt idx="8210">
                  <c:v>-354.04249999999996</c:v>
                </c:pt>
                <c:pt idx="8211">
                  <c:v>-354.04049999999995</c:v>
                </c:pt>
                <c:pt idx="8212">
                  <c:v>-354.0385</c:v>
                </c:pt>
                <c:pt idx="8213">
                  <c:v>-354.03649999999999</c:v>
                </c:pt>
                <c:pt idx="8214">
                  <c:v>-354.03449999999998</c:v>
                </c:pt>
                <c:pt idx="8215">
                  <c:v>-354.03249999999997</c:v>
                </c:pt>
                <c:pt idx="8216">
                  <c:v>-354.03049999999996</c:v>
                </c:pt>
                <c:pt idx="8217">
                  <c:v>-354.02849999999995</c:v>
                </c:pt>
                <c:pt idx="8218">
                  <c:v>-354.0265</c:v>
                </c:pt>
                <c:pt idx="8219">
                  <c:v>-354.02449999999999</c:v>
                </c:pt>
                <c:pt idx="8220">
                  <c:v>-354.02249999999998</c:v>
                </c:pt>
                <c:pt idx="8221">
                  <c:v>-354.02049999999997</c:v>
                </c:pt>
                <c:pt idx="8222">
                  <c:v>-354.01849999999996</c:v>
                </c:pt>
                <c:pt idx="8223">
                  <c:v>-354.01649999999995</c:v>
                </c:pt>
                <c:pt idx="8224">
                  <c:v>-354.0145</c:v>
                </c:pt>
                <c:pt idx="8225">
                  <c:v>-354.01249999999999</c:v>
                </c:pt>
                <c:pt idx="8226">
                  <c:v>-354.01049999999998</c:v>
                </c:pt>
                <c:pt idx="8227">
                  <c:v>-354.00849999999997</c:v>
                </c:pt>
                <c:pt idx="8228">
                  <c:v>-354.00649999999996</c:v>
                </c:pt>
                <c:pt idx="8229">
                  <c:v>-354.00450000000001</c:v>
                </c:pt>
                <c:pt idx="8230">
                  <c:v>-354.0025</c:v>
                </c:pt>
                <c:pt idx="8231">
                  <c:v>-354.00049999999999</c:v>
                </c:pt>
                <c:pt idx="8232">
                  <c:v>-353.99849999999998</c:v>
                </c:pt>
                <c:pt idx="8233">
                  <c:v>-353.99649999999997</c:v>
                </c:pt>
                <c:pt idx="8234">
                  <c:v>-353.99449999999996</c:v>
                </c:pt>
                <c:pt idx="8235">
                  <c:v>-353.99249999999995</c:v>
                </c:pt>
                <c:pt idx="8236">
                  <c:v>-353.9905</c:v>
                </c:pt>
                <c:pt idx="8237">
                  <c:v>-353.98849999999999</c:v>
                </c:pt>
                <c:pt idx="8238">
                  <c:v>-353.98649999999998</c:v>
                </c:pt>
                <c:pt idx="8239">
                  <c:v>-353.98449999999997</c:v>
                </c:pt>
                <c:pt idx="8240">
                  <c:v>-353.98249999999996</c:v>
                </c:pt>
                <c:pt idx="8241">
                  <c:v>-353.98050000000001</c:v>
                </c:pt>
                <c:pt idx="8242">
                  <c:v>-353.9785</c:v>
                </c:pt>
                <c:pt idx="8243">
                  <c:v>-353.97649999999999</c:v>
                </c:pt>
                <c:pt idx="8244">
                  <c:v>-353.97449999999998</c:v>
                </c:pt>
                <c:pt idx="8245">
                  <c:v>-353.97249999999997</c:v>
                </c:pt>
                <c:pt idx="8246">
                  <c:v>-353.97049999999996</c:v>
                </c:pt>
                <c:pt idx="8247">
                  <c:v>-353.96849999999995</c:v>
                </c:pt>
                <c:pt idx="8248">
                  <c:v>-353.9665</c:v>
                </c:pt>
                <c:pt idx="8249">
                  <c:v>-353.96449999999999</c:v>
                </c:pt>
                <c:pt idx="8250">
                  <c:v>-353.96249999999998</c:v>
                </c:pt>
                <c:pt idx="8251">
                  <c:v>-353.96049999999997</c:v>
                </c:pt>
                <c:pt idx="8252">
                  <c:v>-353.95849999999996</c:v>
                </c:pt>
                <c:pt idx="8253">
                  <c:v>-353.95650000000001</c:v>
                </c:pt>
                <c:pt idx="8254">
                  <c:v>-353.9545</c:v>
                </c:pt>
                <c:pt idx="8255">
                  <c:v>-353.95249999999999</c:v>
                </c:pt>
                <c:pt idx="8256">
                  <c:v>-353.95049999999998</c:v>
                </c:pt>
                <c:pt idx="8257">
                  <c:v>-353.94849999999997</c:v>
                </c:pt>
                <c:pt idx="8258">
                  <c:v>-353.94649999999996</c:v>
                </c:pt>
                <c:pt idx="8259">
                  <c:v>-353.94449999999995</c:v>
                </c:pt>
                <c:pt idx="8260">
                  <c:v>-353.9425</c:v>
                </c:pt>
                <c:pt idx="8261">
                  <c:v>-353.94049999999999</c:v>
                </c:pt>
                <c:pt idx="8262">
                  <c:v>-353.93849999999998</c:v>
                </c:pt>
                <c:pt idx="8263">
                  <c:v>-353.93649999999997</c:v>
                </c:pt>
                <c:pt idx="8264">
                  <c:v>-353.93449999999996</c:v>
                </c:pt>
                <c:pt idx="8265">
                  <c:v>-353.9325</c:v>
                </c:pt>
                <c:pt idx="8266">
                  <c:v>-353.93049999999999</c:v>
                </c:pt>
                <c:pt idx="8267">
                  <c:v>-353.92849999999999</c:v>
                </c:pt>
                <c:pt idx="8268">
                  <c:v>-353.92649999999998</c:v>
                </c:pt>
                <c:pt idx="8269">
                  <c:v>-353.92449999999997</c:v>
                </c:pt>
                <c:pt idx="8270">
                  <c:v>-353.92249999999996</c:v>
                </c:pt>
                <c:pt idx="8271">
                  <c:v>-353.92049999999995</c:v>
                </c:pt>
                <c:pt idx="8272">
                  <c:v>-353.91849999999999</c:v>
                </c:pt>
                <c:pt idx="8273">
                  <c:v>-353.91649999999998</c:v>
                </c:pt>
                <c:pt idx="8274">
                  <c:v>-353.91449999999998</c:v>
                </c:pt>
                <c:pt idx="8275">
                  <c:v>-353.91249999999997</c:v>
                </c:pt>
                <c:pt idx="8276">
                  <c:v>-353.91049999999996</c:v>
                </c:pt>
                <c:pt idx="8277">
                  <c:v>-353.9085</c:v>
                </c:pt>
                <c:pt idx="8278">
                  <c:v>-353.90649999999999</c:v>
                </c:pt>
                <c:pt idx="8279">
                  <c:v>-353.90449999999998</c:v>
                </c:pt>
                <c:pt idx="8280">
                  <c:v>-353.90249999999997</c:v>
                </c:pt>
                <c:pt idx="8281">
                  <c:v>-353.90049999999997</c:v>
                </c:pt>
                <c:pt idx="8282">
                  <c:v>-353.89849999999996</c:v>
                </c:pt>
                <c:pt idx="8283">
                  <c:v>-353.8965</c:v>
                </c:pt>
                <c:pt idx="8284">
                  <c:v>-353.89449999999999</c:v>
                </c:pt>
                <c:pt idx="8285">
                  <c:v>-353.89249999999998</c:v>
                </c:pt>
                <c:pt idx="8286">
                  <c:v>-353.89049999999997</c:v>
                </c:pt>
                <c:pt idx="8287">
                  <c:v>-353.88849999999996</c:v>
                </c:pt>
                <c:pt idx="8288">
                  <c:v>-353.88649999999996</c:v>
                </c:pt>
                <c:pt idx="8289">
                  <c:v>-353.8845</c:v>
                </c:pt>
                <c:pt idx="8290">
                  <c:v>-353.88249999999999</c:v>
                </c:pt>
                <c:pt idx="8291">
                  <c:v>-353.88049999999998</c:v>
                </c:pt>
                <c:pt idx="8292">
                  <c:v>-353.87849999999997</c:v>
                </c:pt>
                <c:pt idx="8293">
                  <c:v>-353.87649999999996</c:v>
                </c:pt>
                <c:pt idx="8294">
                  <c:v>-353.87449999999995</c:v>
                </c:pt>
                <c:pt idx="8295">
                  <c:v>-353.8725</c:v>
                </c:pt>
                <c:pt idx="8296">
                  <c:v>-353.87049999999999</c:v>
                </c:pt>
                <c:pt idx="8297">
                  <c:v>-353.86849999999998</c:v>
                </c:pt>
                <c:pt idx="8298">
                  <c:v>-353.86649999999997</c:v>
                </c:pt>
                <c:pt idx="8299">
                  <c:v>-353.86449999999996</c:v>
                </c:pt>
                <c:pt idx="8300">
                  <c:v>-353.86249999999995</c:v>
                </c:pt>
                <c:pt idx="8301">
                  <c:v>-353.8605</c:v>
                </c:pt>
                <c:pt idx="8302">
                  <c:v>-353.85849999999999</c:v>
                </c:pt>
                <c:pt idx="8303">
                  <c:v>-353.85649999999998</c:v>
                </c:pt>
                <c:pt idx="8304">
                  <c:v>-353.85449999999997</c:v>
                </c:pt>
                <c:pt idx="8305">
                  <c:v>-353.85249999999996</c:v>
                </c:pt>
                <c:pt idx="8306">
                  <c:v>-353.85049999999995</c:v>
                </c:pt>
                <c:pt idx="8307">
                  <c:v>-353.8485</c:v>
                </c:pt>
                <c:pt idx="8308">
                  <c:v>-353.84649999999999</c:v>
                </c:pt>
                <c:pt idx="8309">
                  <c:v>-353.84449999999998</c:v>
                </c:pt>
                <c:pt idx="8310">
                  <c:v>-353.84249999999997</c:v>
                </c:pt>
                <c:pt idx="8311">
                  <c:v>-353.84049999999996</c:v>
                </c:pt>
                <c:pt idx="8312">
                  <c:v>-353.83849999999995</c:v>
                </c:pt>
                <c:pt idx="8313">
                  <c:v>-353.8365</c:v>
                </c:pt>
                <c:pt idx="8314">
                  <c:v>-353.83449999999999</c:v>
                </c:pt>
                <c:pt idx="8315">
                  <c:v>-353.83249999999998</c:v>
                </c:pt>
                <c:pt idx="8316">
                  <c:v>-353.83049999999997</c:v>
                </c:pt>
                <c:pt idx="8317">
                  <c:v>-353.82849999999996</c:v>
                </c:pt>
                <c:pt idx="8318">
                  <c:v>-353.82649999999995</c:v>
                </c:pt>
                <c:pt idx="8319">
                  <c:v>-353.8245</c:v>
                </c:pt>
                <c:pt idx="8320">
                  <c:v>-353.82249999999999</c:v>
                </c:pt>
                <c:pt idx="8321">
                  <c:v>-353.82049999999998</c:v>
                </c:pt>
                <c:pt idx="8322">
                  <c:v>-353.81849999999997</c:v>
                </c:pt>
                <c:pt idx="8323">
                  <c:v>-353.81649999999996</c:v>
                </c:pt>
                <c:pt idx="8324">
                  <c:v>-353.81449999999995</c:v>
                </c:pt>
                <c:pt idx="8325">
                  <c:v>-353.8125</c:v>
                </c:pt>
                <c:pt idx="8326">
                  <c:v>-353.81049999999999</c:v>
                </c:pt>
                <c:pt idx="8327">
                  <c:v>-353.80849999999998</c:v>
                </c:pt>
                <c:pt idx="8328">
                  <c:v>-353.80649999999997</c:v>
                </c:pt>
                <c:pt idx="8329">
                  <c:v>-353.80449999999996</c:v>
                </c:pt>
                <c:pt idx="8330">
                  <c:v>-353.80249999999995</c:v>
                </c:pt>
                <c:pt idx="8331">
                  <c:v>-353.8005</c:v>
                </c:pt>
                <c:pt idx="8332">
                  <c:v>-353.79849999999999</c:v>
                </c:pt>
                <c:pt idx="8333">
                  <c:v>-353.79649999999998</c:v>
                </c:pt>
                <c:pt idx="8334">
                  <c:v>-353.79449999999997</c:v>
                </c:pt>
                <c:pt idx="8335">
                  <c:v>-353.79249999999996</c:v>
                </c:pt>
                <c:pt idx="8336">
                  <c:v>-353.79049999999995</c:v>
                </c:pt>
                <c:pt idx="8337">
                  <c:v>-353.7885</c:v>
                </c:pt>
                <c:pt idx="8338">
                  <c:v>-353.78649999999999</c:v>
                </c:pt>
                <c:pt idx="8339">
                  <c:v>-353.78449999999998</c:v>
                </c:pt>
                <c:pt idx="8340">
                  <c:v>-353.78249999999997</c:v>
                </c:pt>
                <c:pt idx="8341">
                  <c:v>-353.78049999999996</c:v>
                </c:pt>
                <c:pt idx="8342">
                  <c:v>-353.77849999999995</c:v>
                </c:pt>
                <c:pt idx="8343">
                  <c:v>-353.7765</c:v>
                </c:pt>
                <c:pt idx="8344">
                  <c:v>-353.77449999999999</c:v>
                </c:pt>
                <c:pt idx="8345">
                  <c:v>-353.77249999999998</c:v>
                </c:pt>
                <c:pt idx="8346">
                  <c:v>-353.77049999999997</c:v>
                </c:pt>
                <c:pt idx="8347">
                  <c:v>-353.76849999999996</c:v>
                </c:pt>
                <c:pt idx="8348">
                  <c:v>-353.76649999999995</c:v>
                </c:pt>
                <c:pt idx="8349">
                  <c:v>-353.7645</c:v>
                </c:pt>
                <c:pt idx="8350">
                  <c:v>-353.76249999999999</c:v>
                </c:pt>
                <c:pt idx="8351">
                  <c:v>-353.76049999999998</c:v>
                </c:pt>
                <c:pt idx="8352">
                  <c:v>-353.75849999999997</c:v>
                </c:pt>
                <c:pt idx="8353">
                  <c:v>-353.75649999999996</c:v>
                </c:pt>
                <c:pt idx="8354">
                  <c:v>-353.75450000000001</c:v>
                </c:pt>
                <c:pt idx="8355">
                  <c:v>-353.7525</c:v>
                </c:pt>
                <c:pt idx="8356">
                  <c:v>-353.75049999999999</c:v>
                </c:pt>
                <c:pt idx="8357">
                  <c:v>-353.74849999999998</c:v>
                </c:pt>
                <c:pt idx="8358">
                  <c:v>-353.74649999999997</c:v>
                </c:pt>
                <c:pt idx="8359">
                  <c:v>-353.74449999999996</c:v>
                </c:pt>
                <c:pt idx="8360">
                  <c:v>-353.74249999999995</c:v>
                </c:pt>
                <c:pt idx="8361">
                  <c:v>-353.7405</c:v>
                </c:pt>
                <c:pt idx="8362">
                  <c:v>-353.73849999999999</c:v>
                </c:pt>
                <c:pt idx="8363">
                  <c:v>-353.73649999999998</c:v>
                </c:pt>
                <c:pt idx="8364">
                  <c:v>-353.73449999999997</c:v>
                </c:pt>
                <c:pt idx="8365">
                  <c:v>-353.73249999999996</c:v>
                </c:pt>
                <c:pt idx="8366">
                  <c:v>-353.73050000000001</c:v>
                </c:pt>
                <c:pt idx="8367">
                  <c:v>-353.7285</c:v>
                </c:pt>
                <c:pt idx="8368">
                  <c:v>-353.72649999999999</c:v>
                </c:pt>
                <c:pt idx="8369">
                  <c:v>-353.72449999999998</c:v>
                </c:pt>
                <c:pt idx="8370">
                  <c:v>-353.72249999999997</c:v>
                </c:pt>
                <c:pt idx="8371">
                  <c:v>-353.72049999999996</c:v>
                </c:pt>
                <c:pt idx="8372">
                  <c:v>-353.71849999999995</c:v>
                </c:pt>
                <c:pt idx="8373">
                  <c:v>-353.7165</c:v>
                </c:pt>
                <c:pt idx="8374">
                  <c:v>-353.71449999999999</c:v>
                </c:pt>
                <c:pt idx="8375">
                  <c:v>-353.71249999999998</c:v>
                </c:pt>
                <c:pt idx="8376">
                  <c:v>-353.71049999999997</c:v>
                </c:pt>
                <c:pt idx="8377">
                  <c:v>-353.70849999999996</c:v>
                </c:pt>
                <c:pt idx="8378">
                  <c:v>-353.70650000000001</c:v>
                </c:pt>
                <c:pt idx="8379">
                  <c:v>-353.7045</c:v>
                </c:pt>
                <c:pt idx="8380">
                  <c:v>-353.70249999999999</c:v>
                </c:pt>
                <c:pt idx="8381">
                  <c:v>-353.70049999999998</c:v>
                </c:pt>
                <c:pt idx="8382">
                  <c:v>-353.69849999999997</c:v>
                </c:pt>
                <c:pt idx="8383">
                  <c:v>-353.69649999999996</c:v>
                </c:pt>
                <c:pt idx="8384">
                  <c:v>-353.69449999999995</c:v>
                </c:pt>
                <c:pt idx="8385">
                  <c:v>-353.6925</c:v>
                </c:pt>
                <c:pt idx="8386">
                  <c:v>-353.69049999999999</c:v>
                </c:pt>
                <c:pt idx="8387">
                  <c:v>-353.68849999999998</c:v>
                </c:pt>
                <c:pt idx="8388">
                  <c:v>-353.68649999999997</c:v>
                </c:pt>
                <c:pt idx="8389">
                  <c:v>-353.68449999999996</c:v>
                </c:pt>
                <c:pt idx="8390">
                  <c:v>-353.6825</c:v>
                </c:pt>
                <c:pt idx="8391">
                  <c:v>-353.68049999999999</c:v>
                </c:pt>
                <c:pt idx="8392">
                  <c:v>-353.67849999999999</c:v>
                </c:pt>
                <c:pt idx="8393">
                  <c:v>-353.67649999999998</c:v>
                </c:pt>
                <c:pt idx="8394">
                  <c:v>-353.67449999999997</c:v>
                </c:pt>
                <c:pt idx="8395">
                  <c:v>-353.67249999999996</c:v>
                </c:pt>
                <c:pt idx="8396">
                  <c:v>-353.67049999999995</c:v>
                </c:pt>
                <c:pt idx="8397">
                  <c:v>-353.66849999999999</c:v>
                </c:pt>
                <c:pt idx="8398">
                  <c:v>-353.66649999999998</c:v>
                </c:pt>
                <c:pt idx="8399">
                  <c:v>-353.66449999999998</c:v>
                </c:pt>
                <c:pt idx="8400">
                  <c:v>-353.66249999999997</c:v>
                </c:pt>
                <c:pt idx="8401">
                  <c:v>-353.66049999999996</c:v>
                </c:pt>
                <c:pt idx="8402">
                  <c:v>-353.6585</c:v>
                </c:pt>
                <c:pt idx="8403">
                  <c:v>-353.65649999999999</c:v>
                </c:pt>
                <c:pt idx="8404">
                  <c:v>-353.65449999999998</c:v>
                </c:pt>
                <c:pt idx="8405">
                  <c:v>-353.65249999999997</c:v>
                </c:pt>
                <c:pt idx="8406">
                  <c:v>-353.65049999999997</c:v>
                </c:pt>
                <c:pt idx="8407">
                  <c:v>-353.64849999999996</c:v>
                </c:pt>
                <c:pt idx="8408">
                  <c:v>-353.6465</c:v>
                </c:pt>
                <c:pt idx="8409">
                  <c:v>-353.64449999999999</c:v>
                </c:pt>
                <c:pt idx="8410">
                  <c:v>-353.64249999999998</c:v>
                </c:pt>
                <c:pt idx="8411">
                  <c:v>-353.64049999999997</c:v>
                </c:pt>
                <c:pt idx="8412">
                  <c:v>-353.63849999999996</c:v>
                </c:pt>
                <c:pt idx="8413">
                  <c:v>-353.63649999999996</c:v>
                </c:pt>
                <c:pt idx="8414">
                  <c:v>-353.6345</c:v>
                </c:pt>
                <c:pt idx="8415">
                  <c:v>-353.63249999999999</c:v>
                </c:pt>
                <c:pt idx="8416">
                  <c:v>-353.63049999999998</c:v>
                </c:pt>
                <c:pt idx="8417">
                  <c:v>-353.62849999999997</c:v>
                </c:pt>
                <c:pt idx="8418">
                  <c:v>-353.62649999999996</c:v>
                </c:pt>
                <c:pt idx="8419">
                  <c:v>-353.62449999999995</c:v>
                </c:pt>
                <c:pt idx="8420">
                  <c:v>-353.6225</c:v>
                </c:pt>
                <c:pt idx="8421">
                  <c:v>-353.62049999999999</c:v>
                </c:pt>
                <c:pt idx="8422">
                  <c:v>-353.61849999999998</c:v>
                </c:pt>
                <c:pt idx="8423">
                  <c:v>-353.61649999999997</c:v>
                </c:pt>
                <c:pt idx="8424">
                  <c:v>-353.61449999999996</c:v>
                </c:pt>
                <c:pt idx="8425">
                  <c:v>-353.61249999999995</c:v>
                </c:pt>
                <c:pt idx="8426">
                  <c:v>-353.6105</c:v>
                </c:pt>
                <c:pt idx="8427">
                  <c:v>-353.60849999999999</c:v>
                </c:pt>
                <c:pt idx="8428">
                  <c:v>-353.60649999999998</c:v>
                </c:pt>
                <c:pt idx="8429">
                  <c:v>-353.60449999999997</c:v>
                </c:pt>
                <c:pt idx="8430">
                  <c:v>-353.60249999999996</c:v>
                </c:pt>
                <c:pt idx="8431">
                  <c:v>-353.60049999999995</c:v>
                </c:pt>
                <c:pt idx="8432">
                  <c:v>-353.5985</c:v>
                </c:pt>
                <c:pt idx="8433">
                  <c:v>-353.59649999999999</c:v>
                </c:pt>
                <c:pt idx="8434">
                  <c:v>-353.59449999999998</c:v>
                </c:pt>
                <c:pt idx="8435">
                  <c:v>-353.59249999999997</c:v>
                </c:pt>
                <c:pt idx="8436">
                  <c:v>-353.59049999999996</c:v>
                </c:pt>
                <c:pt idx="8437">
                  <c:v>-353.58849999999995</c:v>
                </c:pt>
                <c:pt idx="8438">
                  <c:v>-353.5865</c:v>
                </c:pt>
                <c:pt idx="8439">
                  <c:v>-353.58449999999999</c:v>
                </c:pt>
                <c:pt idx="8440">
                  <c:v>-353.58249999999998</c:v>
                </c:pt>
                <c:pt idx="8441">
                  <c:v>-353.58049999999997</c:v>
                </c:pt>
                <c:pt idx="8442">
                  <c:v>-353.57849999999996</c:v>
                </c:pt>
                <c:pt idx="8443">
                  <c:v>-353.57649999999995</c:v>
                </c:pt>
                <c:pt idx="8444">
                  <c:v>-353.5745</c:v>
                </c:pt>
                <c:pt idx="8445">
                  <c:v>-353.57249999999999</c:v>
                </c:pt>
                <c:pt idx="8446">
                  <c:v>-353.57049999999998</c:v>
                </c:pt>
                <c:pt idx="8447">
                  <c:v>-353.56849999999997</c:v>
                </c:pt>
                <c:pt idx="8448">
                  <c:v>-353.56649999999996</c:v>
                </c:pt>
                <c:pt idx="8449">
                  <c:v>-353.56449999999995</c:v>
                </c:pt>
                <c:pt idx="8450">
                  <c:v>-353.5625</c:v>
                </c:pt>
                <c:pt idx="8451">
                  <c:v>-353.56049999999999</c:v>
                </c:pt>
                <c:pt idx="8452">
                  <c:v>-353.55849999999998</c:v>
                </c:pt>
                <c:pt idx="8453">
                  <c:v>-353.55649999999997</c:v>
                </c:pt>
                <c:pt idx="8454">
                  <c:v>-353.55449999999996</c:v>
                </c:pt>
                <c:pt idx="8455">
                  <c:v>-353.55249999999995</c:v>
                </c:pt>
                <c:pt idx="8456">
                  <c:v>-353.5505</c:v>
                </c:pt>
                <c:pt idx="8457">
                  <c:v>-353.54849999999999</c:v>
                </c:pt>
                <c:pt idx="8458">
                  <c:v>-353.54649999999998</c:v>
                </c:pt>
                <c:pt idx="8459">
                  <c:v>-353.54449999999997</c:v>
                </c:pt>
                <c:pt idx="8460">
                  <c:v>-353.54249999999996</c:v>
                </c:pt>
                <c:pt idx="8461">
                  <c:v>-353.54049999999995</c:v>
                </c:pt>
                <c:pt idx="8462">
                  <c:v>-353.5385</c:v>
                </c:pt>
                <c:pt idx="8463">
                  <c:v>-353.53649999999999</c:v>
                </c:pt>
                <c:pt idx="8464">
                  <c:v>-353.53449999999998</c:v>
                </c:pt>
                <c:pt idx="8465">
                  <c:v>-353.53249999999997</c:v>
                </c:pt>
                <c:pt idx="8466">
                  <c:v>-353.53049999999996</c:v>
                </c:pt>
                <c:pt idx="8467">
                  <c:v>-353.52849999999995</c:v>
                </c:pt>
                <c:pt idx="8468">
                  <c:v>-353.5265</c:v>
                </c:pt>
                <c:pt idx="8469">
                  <c:v>-353.52449999999999</c:v>
                </c:pt>
                <c:pt idx="8470">
                  <c:v>-353.52249999999998</c:v>
                </c:pt>
                <c:pt idx="8471">
                  <c:v>-353.52049999999997</c:v>
                </c:pt>
                <c:pt idx="8472">
                  <c:v>-353.51849999999996</c:v>
                </c:pt>
                <c:pt idx="8473">
                  <c:v>-353.51649999999995</c:v>
                </c:pt>
                <c:pt idx="8474">
                  <c:v>-353.5145</c:v>
                </c:pt>
                <c:pt idx="8475">
                  <c:v>-353.51249999999999</c:v>
                </c:pt>
                <c:pt idx="8476">
                  <c:v>-353.51049999999998</c:v>
                </c:pt>
                <c:pt idx="8477">
                  <c:v>-353.50849999999997</c:v>
                </c:pt>
                <c:pt idx="8478">
                  <c:v>-353.50649999999996</c:v>
                </c:pt>
                <c:pt idx="8479">
                  <c:v>-353.50450000000001</c:v>
                </c:pt>
                <c:pt idx="8480">
                  <c:v>-353.5025</c:v>
                </c:pt>
                <c:pt idx="8481">
                  <c:v>-353.50049999999999</c:v>
                </c:pt>
                <c:pt idx="8482">
                  <c:v>-353.49849999999998</c:v>
                </c:pt>
                <c:pt idx="8483">
                  <c:v>-353.49649999999997</c:v>
                </c:pt>
                <c:pt idx="8484">
                  <c:v>-353.49449999999996</c:v>
                </c:pt>
                <c:pt idx="8485">
                  <c:v>-353.49249999999995</c:v>
                </c:pt>
                <c:pt idx="8486">
                  <c:v>-353.4905</c:v>
                </c:pt>
                <c:pt idx="8487">
                  <c:v>-353.48849999999999</c:v>
                </c:pt>
                <c:pt idx="8488">
                  <c:v>-353.48649999999998</c:v>
                </c:pt>
                <c:pt idx="8489">
                  <c:v>-353.48449999999997</c:v>
                </c:pt>
                <c:pt idx="8490">
                  <c:v>-353.48249999999996</c:v>
                </c:pt>
                <c:pt idx="8491">
                  <c:v>-353.48050000000001</c:v>
                </c:pt>
                <c:pt idx="8492">
                  <c:v>-353.4785</c:v>
                </c:pt>
                <c:pt idx="8493">
                  <c:v>-353.47649999999999</c:v>
                </c:pt>
                <c:pt idx="8494">
                  <c:v>-353.47449999999998</c:v>
                </c:pt>
                <c:pt idx="8495">
                  <c:v>-353.47249999999997</c:v>
                </c:pt>
                <c:pt idx="8496">
                  <c:v>-353.47049999999996</c:v>
                </c:pt>
                <c:pt idx="8497">
                  <c:v>-353.46849999999995</c:v>
                </c:pt>
                <c:pt idx="8498">
                  <c:v>-353.4665</c:v>
                </c:pt>
                <c:pt idx="8499">
                  <c:v>-353.46449999999999</c:v>
                </c:pt>
                <c:pt idx="8500">
                  <c:v>-353.46249999999998</c:v>
                </c:pt>
                <c:pt idx="8501">
                  <c:v>-353.46049999999997</c:v>
                </c:pt>
                <c:pt idx="8502">
                  <c:v>-353.45849999999996</c:v>
                </c:pt>
                <c:pt idx="8503">
                  <c:v>-353.45650000000001</c:v>
                </c:pt>
                <c:pt idx="8504">
                  <c:v>-353.4545</c:v>
                </c:pt>
                <c:pt idx="8505">
                  <c:v>-353.45249999999999</c:v>
                </c:pt>
                <c:pt idx="8506">
                  <c:v>-353.45049999999998</c:v>
                </c:pt>
                <c:pt idx="8507">
                  <c:v>-353.44849999999997</c:v>
                </c:pt>
                <c:pt idx="8508">
                  <c:v>-353.44649999999996</c:v>
                </c:pt>
                <c:pt idx="8509">
                  <c:v>-353.44449999999995</c:v>
                </c:pt>
                <c:pt idx="8510">
                  <c:v>-353.4425</c:v>
                </c:pt>
                <c:pt idx="8511">
                  <c:v>-353.44049999999999</c:v>
                </c:pt>
                <c:pt idx="8512">
                  <c:v>-353.43849999999998</c:v>
                </c:pt>
                <c:pt idx="8513">
                  <c:v>-353.43649999999997</c:v>
                </c:pt>
                <c:pt idx="8514">
                  <c:v>-353.43449999999996</c:v>
                </c:pt>
                <c:pt idx="8515">
                  <c:v>-353.4325</c:v>
                </c:pt>
                <c:pt idx="8516">
                  <c:v>-353.43049999999999</c:v>
                </c:pt>
                <c:pt idx="8517">
                  <c:v>-353.42849999999999</c:v>
                </c:pt>
                <c:pt idx="8518">
                  <c:v>-353.42649999999998</c:v>
                </c:pt>
                <c:pt idx="8519">
                  <c:v>-353.42449999999997</c:v>
                </c:pt>
                <c:pt idx="8520">
                  <c:v>-353.42249999999996</c:v>
                </c:pt>
                <c:pt idx="8521">
                  <c:v>-353.42049999999995</c:v>
                </c:pt>
                <c:pt idx="8522">
                  <c:v>-353.41849999999999</c:v>
                </c:pt>
                <c:pt idx="8523">
                  <c:v>-353.41649999999998</c:v>
                </c:pt>
                <c:pt idx="8524">
                  <c:v>-353.41449999999998</c:v>
                </c:pt>
                <c:pt idx="8525">
                  <c:v>-353.41249999999997</c:v>
                </c:pt>
                <c:pt idx="8526">
                  <c:v>-353.41049999999996</c:v>
                </c:pt>
                <c:pt idx="8527">
                  <c:v>-353.4085</c:v>
                </c:pt>
                <c:pt idx="8528">
                  <c:v>-353.40649999999999</c:v>
                </c:pt>
                <c:pt idx="8529">
                  <c:v>-353.40449999999998</c:v>
                </c:pt>
                <c:pt idx="8530">
                  <c:v>-353.40249999999997</c:v>
                </c:pt>
                <c:pt idx="8531">
                  <c:v>-353.40049999999997</c:v>
                </c:pt>
                <c:pt idx="8532">
                  <c:v>-353.39849999999996</c:v>
                </c:pt>
                <c:pt idx="8533">
                  <c:v>-353.3965</c:v>
                </c:pt>
                <c:pt idx="8534">
                  <c:v>-353.39449999999999</c:v>
                </c:pt>
                <c:pt idx="8535">
                  <c:v>-353.39249999999998</c:v>
                </c:pt>
                <c:pt idx="8536">
                  <c:v>-353.39049999999997</c:v>
                </c:pt>
                <c:pt idx="8537">
                  <c:v>-353.38849999999996</c:v>
                </c:pt>
                <c:pt idx="8538">
                  <c:v>-353.38649999999996</c:v>
                </c:pt>
                <c:pt idx="8539">
                  <c:v>-353.3845</c:v>
                </c:pt>
                <c:pt idx="8540">
                  <c:v>-353.38249999999999</c:v>
                </c:pt>
                <c:pt idx="8541">
                  <c:v>-353.38049999999998</c:v>
                </c:pt>
                <c:pt idx="8542">
                  <c:v>-353.37849999999997</c:v>
                </c:pt>
                <c:pt idx="8543">
                  <c:v>-353.37649999999996</c:v>
                </c:pt>
                <c:pt idx="8544">
                  <c:v>-353.37449999999995</c:v>
                </c:pt>
                <c:pt idx="8545">
                  <c:v>-353.3725</c:v>
                </c:pt>
                <c:pt idx="8546">
                  <c:v>-353.37049999999999</c:v>
                </c:pt>
                <c:pt idx="8547">
                  <c:v>-353.36849999999998</c:v>
                </c:pt>
                <c:pt idx="8548">
                  <c:v>-353.36649999999997</c:v>
                </c:pt>
                <c:pt idx="8549">
                  <c:v>-353.36449999999996</c:v>
                </c:pt>
                <c:pt idx="8550">
                  <c:v>-353.36249999999995</c:v>
                </c:pt>
                <c:pt idx="8551">
                  <c:v>-353.3605</c:v>
                </c:pt>
                <c:pt idx="8552">
                  <c:v>-353.35849999999999</c:v>
                </c:pt>
                <c:pt idx="8553">
                  <c:v>-353.35649999999998</c:v>
                </c:pt>
                <c:pt idx="8554">
                  <c:v>-353.35449999999997</c:v>
                </c:pt>
                <c:pt idx="8555">
                  <c:v>-353.35249999999996</c:v>
                </c:pt>
                <c:pt idx="8556">
                  <c:v>-353.35049999999995</c:v>
                </c:pt>
                <c:pt idx="8557">
                  <c:v>-353.3485</c:v>
                </c:pt>
                <c:pt idx="8558">
                  <c:v>-353.34649999999999</c:v>
                </c:pt>
                <c:pt idx="8559">
                  <c:v>-353.34449999999998</c:v>
                </c:pt>
                <c:pt idx="8560">
                  <c:v>-353.34249999999997</c:v>
                </c:pt>
                <c:pt idx="8561">
                  <c:v>-353.34049999999996</c:v>
                </c:pt>
                <c:pt idx="8562">
                  <c:v>-353.33849999999995</c:v>
                </c:pt>
                <c:pt idx="8563">
                  <c:v>-353.3365</c:v>
                </c:pt>
                <c:pt idx="8564">
                  <c:v>-353.33449999999999</c:v>
                </c:pt>
                <c:pt idx="8565">
                  <c:v>-353.33249999999998</c:v>
                </c:pt>
                <c:pt idx="8566">
                  <c:v>-353.33049999999997</c:v>
                </c:pt>
                <c:pt idx="8567">
                  <c:v>-353.32849999999996</c:v>
                </c:pt>
                <c:pt idx="8568">
                  <c:v>-353.32649999999995</c:v>
                </c:pt>
                <c:pt idx="8569">
                  <c:v>-353.3245</c:v>
                </c:pt>
                <c:pt idx="8570">
                  <c:v>-353.32249999999999</c:v>
                </c:pt>
                <c:pt idx="8571">
                  <c:v>-353.32049999999998</c:v>
                </c:pt>
                <c:pt idx="8572">
                  <c:v>-353.31849999999997</c:v>
                </c:pt>
                <c:pt idx="8573">
                  <c:v>-353.31649999999996</c:v>
                </c:pt>
                <c:pt idx="8574">
                  <c:v>-353.31449999999995</c:v>
                </c:pt>
                <c:pt idx="8575">
                  <c:v>-353.3125</c:v>
                </c:pt>
                <c:pt idx="8576">
                  <c:v>-353.31049999999999</c:v>
                </c:pt>
                <c:pt idx="8577">
                  <c:v>-353.30849999999998</c:v>
                </c:pt>
                <c:pt idx="8578">
                  <c:v>-353.30649999999997</c:v>
                </c:pt>
                <c:pt idx="8579">
                  <c:v>-353.30449999999996</c:v>
                </c:pt>
                <c:pt idx="8580">
                  <c:v>-353.30249999999995</c:v>
                </c:pt>
                <c:pt idx="8581">
                  <c:v>-353.3005</c:v>
                </c:pt>
                <c:pt idx="8582">
                  <c:v>-353.29849999999999</c:v>
                </c:pt>
                <c:pt idx="8583">
                  <c:v>-353.29649999999998</c:v>
                </c:pt>
                <c:pt idx="8584">
                  <c:v>-353.29449999999997</c:v>
                </c:pt>
                <c:pt idx="8585">
                  <c:v>-353.29249999999996</c:v>
                </c:pt>
                <c:pt idx="8586">
                  <c:v>-353.29049999999995</c:v>
                </c:pt>
                <c:pt idx="8587">
                  <c:v>-353.2885</c:v>
                </c:pt>
                <c:pt idx="8588">
                  <c:v>-353.28649999999999</c:v>
                </c:pt>
                <c:pt idx="8589">
                  <c:v>-353.28449999999998</c:v>
                </c:pt>
                <c:pt idx="8590">
                  <c:v>-353.28249999999997</c:v>
                </c:pt>
                <c:pt idx="8591">
                  <c:v>-353.28049999999996</c:v>
                </c:pt>
                <c:pt idx="8592">
                  <c:v>-353.27849999999995</c:v>
                </c:pt>
                <c:pt idx="8593">
                  <c:v>-353.2765</c:v>
                </c:pt>
                <c:pt idx="8594">
                  <c:v>-353.27449999999999</c:v>
                </c:pt>
                <c:pt idx="8595">
                  <c:v>-353.27249999999998</c:v>
                </c:pt>
                <c:pt idx="8596">
                  <c:v>-353.27049999999997</c:v>
                </c:pt>
                <c:pt idx="8597">
                  <c:v>-353.26849999999996</c:v>
                </c:pt>
                <c:pt idx="8598">
                  <c:v>-353.26649999999995</c:v>
                </c:pt>
                <c:pt idx="8599">
                  <c:v>-353.2645</c:v>
                </c:pt>
                <c:pt idx="8600">
                  <c:v>-353.26249999999999</c:v>
                </c:pt>
                <c:pt idx="8601">
                  <c:v>-353.26049999999998</c:v>
                </c:pt>
                <c:pt idx="8602">
                  <c:v>-353.25849999999997</c:v>
                </c:pt>
                <c:pt idx="8603">
                  <c:v>-353.25649999999996</c:v>
                </c:pt>
                <c:pt idx="8604">
                  <c:v>-353.25450000000001</c:v>
                </c:pt>
                <c:pt idx="8605">
                  <c:v>-353.2525</c:v>
                </c:pt>
                <c:pt idx="8606">
                  <c:v>-353.25049999999999</c:v>
                </c:pt>
                <c:pt idx="8607">
                  <c:v>-353.24849999999998</c:v>
                </c:pt>
                <c:pt idx="8608">
                  <c:v>-353.24649999999997</c:v>
                </c:pt>
                <c:pt idx="8609">
                  <c:v>-353.24449999999996</c:v>
                </c:pt>
                <c:pt idx="8610">
                  <c:v>-353.24249999999995</c:v>
                </c:pt>
                <c:pt idx="8611">
                  <c:v>-353.2405</c:v>
                </c:pt>
                <c:pt idx="8612">
                  <c:v>-353.23849999999999</c:v>
                </c:pt>
                <c:pt idx="8613">
                  <c:v>-353.23649999999998</c:v>
                </c:pt>
                <c:pt idx="8614">
                  <c:v>-353.23449999999997</c:v>
                </c:pt>
                <c:pt idx="8615">
                  <c:v>-353.23249999999996</c:v>
                </c:pt>
                <c:pt idx="8616">
                  <c:v>-353.23050000000001</c:v>
                </c:pt>
                <c:pt idx="8617">
                  <c:v>-353.2285</c:v>
                </c:pt>
                <c:pt idx="8618">
                  <c:v>-353.22649999999999</c:v>
                </c:pt>
                <c:pt idx="8619">
                  <c:v>-353.22449999999998</c:v>
                </c:pt>
                <c:pt idx="8620">
                  <c:v>-353.22249999999997</c:v>
                </c:pt>
                <c:pt idx="8621">
                  <c:v>-353.22049999999996</c:v>
                </c:pt>
                <c:pt idx="8622">
                  <c:v>-353.21849999999995</c:v>
                </c:pt>
                <c:pt idx="8623">
                  <c:v>-353.2165</c:v>
                </c:pt>
                <c:pt idx="8624">
                  <c:v>-353.21449999999999</c:v>
                </c:pt>
                <c:pt idx="8625">
                  <c:v>-353.21249999999998</c:v>
                </c:pt>
                <c:pt idx="8626">
                  <c:v>-353.21049999999997</c:v>
                </c:pt>
                <c:pt idx="8627">
                  <c:v>-353.20849999999996</c:v>
                </c:pt>
                <c:pt idx="8628">
                  <c:v>-353.20650000000001</c:v>
                </c:pt>
                <c:pt idx="8629">
                  <c:v>-353.2045</c:v>
                </c:pt>
                <c:pt idx="8630">
                  <c:v>-353.20249999999999</c:v>
                </c:pt>
                <c:pt idx="8631">
                  <c:v>-353.20049999999998</c:v>
                </c:pt>
                <c:pt idx="8632">
                  <c:v>-353.19849999999997</c:v>
                </c:pt>
                <c:pt idx="8633">
                  <c:v>-353.19649999999996</c:v>
                </c:pt>
                <c:pt idx="8634">
                  <c:v>-353.19449999999995</c:v>
                </c:pt>
                <c:pt idx="8635">
                  <c:v>-353.1925</c:v>
                </c:pt>
                <c:pt idx="8636">
                  <c:v>-353.19049999999999</c:v>
                </c:pt>
                <c:pt idx="8637">
                  <c:v>-353.18849999999998</c:v>
                </c:pt>
                <c:pt idx="8638">
                  <c:v>-353.18649999999997</c:v>
                </c:pt>
                <c:pt idx="8639">
                  <c:v>-353.18449999999996</c:v>
                </c:pt>
                <c:pt idx="8640">
                  <c:v>-353.1825</c:v>
                </c:pt>
                <c:pt idx="8641">
                  <c:v>-353.18049999999999</c:v>
                </c:pt>
                <c:pt idx="8642">
                  <c:v>-353.17849999999999</c:v>
                </c:pt>
                <c:pt idx="8643">
                  <c:v>-353.17649999999998</c:v>
                </c:pt>
                <c:pt idx="8644">
                  <c:v>-353.17449999999997</c:v>
                </c:pt>
                <c:pt idx="8645">
                  <c:v>-353.17249999999996</c:v>
                </c:pt>
                <c:pt idx="8646">
                  <c:v>-353.17049999999995</c:v>
                </c:pt>
                <c:pt idx="8647">
                  <c:v>-353.16849999999999</c:v>
                </c:pt>
                <c:pt idx="8648">
                  <c:v>-353.16649999999998</c:v>
                </c:pt>
                <c:pt idx="8649">
                  <c:v>-353.16449999999998</c:v>
                </c:pt>
                <c:pt idx="8650">
                  <c:v>-353.16249999999997</c:v>
                </c:pt>
                <c:pt idx="8651">
                  <c:v>-353.16049999999996</c:v>
                </c:pt>
                <c:pt idx="8652">
                  <c:v>-353.1585</c:v>
                </c:pt>
                <c:pt idx="8653">
                  <c:v>-353.15649999999999</c:v>
                </c:pt>
                <c:pt idx="8654">
                  <c:v>-353.15449999999998</c:v>
                </c:pt>
                <c:pt idx="8655">
                  <c:v>-353.15249999999997</c:v>
                </c:pt>
                <c:pt idx="8656">
                  <c:v>-353.15049999999997</c:v>
                </c:pt>
                <c:pt idx="8657">
                  <c:v>-353.14849999999996</c:v>
                </c:pt>
                <c:pt idx="8658">
                  <c:v>-353.1465</c:v>
                </c:pt>
                <c:pt idx="8659">
                  <c:v>-353.14449999999999</c:v>
                </c:pt>
                <c:pt idx="8660">
                  <c:v>-353.14249999999998</c:v>
                </c:pt>
                <c:pt idx="8661">
                  <c:v>-353.14049999999997</c:v>
                </c:pt>
                <c:pt idx="8662">
                  <c:v>-353.13849999999996</c:v>
                </c:pt>
                <c:pt idx="8663">
                  <c:v>-353.13649999999996</c:v>
                </c:pt>
                <c:pt idx="8664">
                  <c:v>-353.1345</c:v>
                </c:pt>
                <c:pt idx="8665">
                  <c:v>-353.13249999999999</c:v>
                </c:pt>
                <c:pt idx="8666">
                  <c:v>-353.13049999999998</c:v>
                </c:pt>
                <c:pt idx="8667">
                  <c:v>-353.12849999999997</c:v>
                </c:pt>
                <c:pt idx="8668">
                  <c:v>-353.12649999999996</c:v>
                </c:pt>
                <c:pt idx="8669">
                  <c:v>-353.12449999999995</c:v>
                </c:pt>
                <c:pt idx="8670">
                  <c:v>-353.1225</c:v>
                </c:pt>
                <c:pt idx="8671">
                  <c:v>-353.12049999999999</c:v>
                </c:pt>
                <c:pt idx="8672">
                  <c:v>-353.11849999999998</c:v>
                </c:pt>
                <c:pt idx="8673">
                  <c:v>-353.11649999999997</c:v>
                </c:pt>
                <c:pt idx="8674">
                  <c:v>-353.11449999999996</c:v>
                </c:pt>
                <c:pt idx="8675">
                  <c:v>-353.11249999999995</c:v>
                </c:pt>
                <c:pt idx="8676">
                  <c:v>-353.1105</c:v>
                </c:pt>
                <c:pt idx="8677">
                  <c:v>-353.10849999999999</c:v>
                </c:pt>
                <c:pt idx="8678">
                  <c:v>-353.10649999999998</c:v>
                </c:pt>
                <c:pt idx="8679">
                  <c:v>-353.10449999999997</c:v>
                </c:pt>
                <c:pt idx="8680">
                  <c:v>-353.10249999999996</c:v>
                </c:pt>
                <c:pt idx="8681">
                  <c:v>-353.10049999999995</c:v>
                </c:pt>
                <c:pt idx="8682">
                  <c:v>-353.0985</c:v>
                </c:pt>
                <c:pt idx="8683">
                  <c:v>-353.09649999999999</c:v>
                </c:pt>
                <c:pt idx="8684">
                  <c:v>-353.09449999999998</c:v>
                </c:pt>
                <c:pt idx="8685">
                  <c:v>-353.09249999999997</c:v>
                </c:pt>
                <c:pt idx="8686">
                  <c:v>-353.09049999999996</c:v>
                </c:pt>
                <c:pt idx="8687">
                  <c:v>-353.08849999999995</c:v>
                </c:pt>
                <c:pt idx="8688">
                  <c:v>-353.0865</c:v>
                </c:pt>
                <c:pt idx="8689">
                  <c:v>-353.08449999999999</c:v>
                </c:pt>
                <c:pt idx="8690">
                  <c:v>-353.08249999999998</c:v>
                </c:pt>
                <c:pt idx="8691">
                  <c:v>-353.08049999999997</c:v>
                </c:pt>
                <c:pt idx="8692">
                  <c:v>-353.07849999999996</c:v>
                </c:pt>
                <c:pt idx="8693">
                  <c:v>-353.07649999999995</c:v>
                </c:pt>
                <c:pt idx="8694">
                  <c:v>-353.0745</c:v>
                </c:pt>
                <c:pt idx="8695">
                  <c:v>-353.07249999999999</c:v>
                </c:pt>
                <c:pt idx="8696">
                  <c:v>-353.07049999999998</c:v>
                </c:pt>
                <c:pt idx="8697">
                  <c:v>-353.06849999999997</c:v>
                </c:pt>
                <c:pt idx="8698">
                  <c:v>-353.06649999999996</c:v>
                </c:pt>
                <c:pt idx="8699">
                  <c:v>-353.06449999999995</c:v>
                </c:pt>
                <c:pt idx="8700">
                  <c:v>-353.0625</c:v>
                </c:pt>
                <c:pt idx="8701">
                  <c:v>-353.06049999999999</c:v>
                </c:pt>
                <c:pt idx="8702">
                  <c:v>-353.05849999999998</c:v>
                </c:pt>
                <c:pt idx="8703">
                  <c:v>-353.05649999999997</c:v>
                </c:pt>
                <c:pt idx="8704">
                  <c:v>-353.05449999999996</c:v>
                </c:pt>
                <c:pt idx="8705">
                  <c:v>-353.05249999999995</c:v>
                </c:pt>
                <c:pt idx="8706">
                  <c:v>-353.0505</c:v>
                </c:pt>
                <c:pt idx="8707">
                  <c:v>-353.04849999999999</c:v>
                </c:pt>
                <c:pt idx="8708">
                  <c:v>-353.04649999999998</c:v>
                </c:pt>
                <c:pt idx="8709">
                  <c:v>-353.04449999999997</c:v>
                </c:pt>
                <c:pt idx="8710">
                  <c:v>-353.04249999999996</c:v>
                </c:pt>
                <c:pt idx="8711">
                  <c:v>-353.04049999999995</c:v>
                </c:pt>
                <c:pt idx="8712">
                  <c:v>-353.0385</c:v>
                </c:pt>
                <c:pt idx="8713">
                  <c:v>-353.03649999999999</c:v>
                </c:pt>
                <c:pt idx="8714">
                  <c:v>-353.03449999999998</c:v>
                </c:pt>
                <c:pt idx="8715">
                  <c:v>-353.03249999999997</c:v>
                </c:pt>
                <c:pt idx="8716">
                  <c:v>-353.03049999999996</c:v>
                </c:pt>
                <c:pt idx="8717">
                  <c:v>-353.02849999999995</c:v>
                </c:pt>
                <c:pt idx="8718">
                  <c:v>-353.0265</c:v>
                </c:pt>
                <c:pt idx="8719">
                  <c:v>-353.02449999999999</c:v>
                </c:pt>
                <c:pt idx="8720">
                  <c:v>-353.02249999999998</c:v>
                </c:pt>
                <c:pt idx="8721">
                  <c:v>-353.02049999999997</c:v>
                </c:pt>
                <c:pt idx="8722">
                  <c:v>-353.01849999999996</c:v>
                </c:pt>
                <c:pt idx="8723">
                  <c:v>-353.01649999999995</c:v>
                </c:pt>
                <c:pt idx="8724">
                  <c:v>-353.0145</c:v>
                </c:pt>
                <c:pt idx="8725">
                  <c:v>-353.01249999999999</c:v>
                </c:pt>
                <c:pt idx="8726">
                  <c:v>-353.01049999999998</c:v>
                </c:pt>
                <c:pt idx="8727">
                  <c:v>-353.00849999999997</c:v>
                </c:pt>
                <c:pt idx="8728">
                  <c:v>-353.00649999999996</c:v>
                </c:pt>
                <c:pt idx="8729">
                  <c:v>-353.00450000000001</c:v>
                </c:pt>
                <c:pt idx="8730">
                  <c:v>-353.0025</c:v>
                </c:pt>
                <c:pt idx="8731">
                  <c:v>-353.00049999999999</c:v>
                </c:pt>
                <c:pt idx="8732">
                  <c:v>-352.99849999999998</c:v>
                </c:pt>
                <c:pt idx="8733">
                  <c:v>-352.99649999999997</c:v>
                </c:pt>
                <c:pt idx="8734">
                  <c:v>-352.99449999999996</c:v>
                </c:pt>
                <c:pt idx="8735">
                  <c:v>-352.99249999999995</c:v>
                </c:pt>
                <c:pt idx="8736">
                  <c:v>-352.9905</c:v>
                </c:pt>
                <c:pt idx="8737">
                  <c:v>-352.98849999999999</c:v>
                </c:pt>
                <c:pt idx="8738">
                  <c:v>-352.98649999999998</c:v>
                </c:pt>
                <c:pt idx="8739">
                  <c:v>-352.98449999999997</c:v>
                </c:pt>
                <c:pt idx="8740">
                  <c:v>-352.98249999999996</c:v>
                </c:pt>
                <c:pt idx="8741">
                  <c:v>-352.98050000000001</c:v>
                </c:pt>
                <c:pt idx="8742">
                  <c:v>-352.9785</c:v>
                </c:pt>
                <c:pt idx="8743">
                  <c:v>-352.97649999999999</c:v>
                </c:pt>
                <c:pt idx="8744">
                  <c:v>-352.97449999999998</c:v>
                </c:pt>
                <c:pt idx="8745">
                  <c:v>-352.97249999999997</c:v>
                </c:pt>
                <c:pt idx="8746">
                  <c:v>-352.97049999999996</c:v>
                </c:pt>
                <c:pt idx="8747">
                  <c:v>-352.96849999999995</c:v>
                </c:pt>
                <c:pt idx="8748">
                  <c:v>-352.9665</c:v>
                </c:pt>
                <c:pt idx="8749">
                  <c:v>-352.96449999999999</c:v>
                </c:pt>
                <c:pt idx="8750">
                  <c:v>-352.96249999999998</c:v>
                </c:pt>
                <c:pt idx="8751">
                  <c:v>-352.96049999999997</c:v>
                </c:pt>
                <c:pt idx="8752">
                  <c:v>-352.95849999999996</c:v>
                </c:pt>
                <c:pt idx="8753">
                  <c:v>-352.95650000000001</c:v>
                </c:pt>
                <c:pt idx="8754">
                  <c:v>-352.9545</c:v>
                </c:pt>
                <c:pt idx="8755">
                  <c:v>-352.95249999999999</c:v>
                </c:pt>
                <c:pt idx="8756">
                  <c:v>-352.95049999999998</c:v>
                </c:pt>
                <c:pt idx="8757">
                  <c:v>-352.94849999999997</c:v>
                </c:pt>
                <c:pt idx="8758">
                  <c:v>-352.94649999999996</c:v>
                </c:pt>
                <c:pt idx="8759">
                  <c:v>-352.94449999999995</c:v>
                </c:pt>
                <c:pt idx="8760">
                  <c:v>-352.9425</c:v>
                </c:pt>
                <c:pt idx="8761">
                  <c:v>-352.94049999999999</c:v>
                </c:pt>
                <c:pt idx="8762">
                  <c:v>-352.93849999999998</c:v>
                </c:pt>
                <c:pt idx="8763">
                  <c:v>-352.93649999999997</c:v>
                </c:pt>
                <c:pt idx="8764">
                  <c:v>-352.93449999999996</c:v>
                </c:pt>
                <c:pt idx="8765">
                  <c:v>-352.9325</c:v>
                </c:pt>
                <c:pt idx="8766">
                  <c:v>-352.93049999999999</c:v>
                </c:pt>
                <c:pt idx="8767">
                  <c:v>-352.92849999999999</c:v>
                </c:pt>
                <c:pt idx="8768">
                  <c:v>-352.92649999999998</c:v>
                </c:pt>
                <c:pt idx="8769">
                  <c:v>-352.92449999999997</c:v>
                </c:pt>
                <c:pt idx="8770">
                  <c:v>-352.92249999999996</c:v>
                </c:pt>
                <c:pt idx="8771">
                  <c:v>-352.92049999999995</c:v>
                </c:pt>
                <c:pt idx="8772">
                  <c:v>-352.91849999999999</c:v>
                </c:pt>
                <c:pt idx="8773">
                  <c:v>-352.91649999999998</c:v>
                </c:pt>
                <c:pt idx="8774">
                  <c:v>-352.91449999999998</c:v>
                </c:pt>
                <c:pt idx="8775">
                  <c:v>-352.91249999999997</c:v>
                </c:pt>
                <c:pt idx="8776">
                  <c:v>-352.91049999999996</c:v>
                </c:pt>
                <c:pt idx="8777">
                  <c:v>-352.9085</c:v>
                </c:pt>
                <c:pt idx="8778">
                  <c:v>-352.90649999999999</c:v>
                </c:pt>
                <c:pt idx="8779">
                  <c:v>-352.90449999999998</c:v>
                </c:pt>
                <c:pt idx="8780">
                  <c:v>-352.90249999999997</c:v>
                </c:pt>
                <c:pt idx="8781">
                  <c:v>-352.90049999999997</c:v>
                </c:pt>
                <c:pt idx="8782">
                  <c:v>-352.89849999999996</c:v>
                </c:pt>
                <c:pt idx="8783">
                  <c:v>-352.8965</c:v>
                </c:pt>
                <c:pt idx="8784">
                  <c:v>-352.89449999999999</c:v>
                </c:pt>
                <c:pt idx="8785">
                  <c:v>-352.89249999999998</c:v>
                </c:pt>
                <c:pt idx="8786">
                  <c:v>-352.89049999999997</c:v>
                </c:pt>
                <c:pt idx="8787">
                  <c:v>-352.88849999999996</c:v>
                </c:pt>
                <c:pt idx="8788">
                  <c:v>-352.88649999999996</c:v>
                </c:pt>
                <c:pt idx="8789">
                  <c:v>-352.8845</c:v>
                </c:pt>
                <c:pt idx="8790">
                  <c:v>-352.88249999999999</c:v>
                </c:pt>
                <c:pt idx="8791">
                  <c:v>-352.88049999999998</c:v>
                </c:pt>
                <c:pt idx="8792">
                  <c:v>-352.87849999999997</c:v>
                </c:pt>
                <c:pt idx="8793">
                  <c:v>-352.87649999999996</c:v>
                </c:pt>
                <c:pt idx="8794">
                  <c:v>-352.87449999999995</c:v>
                </c:pt>
                <c:pt idx="8795">
                  <c:v>-352.8725</c:v>
                </c:pt>
                <c:pt idx="8796">
                  <c:v>-352.87049999999999</c:v>
                </c:pt>
                <c:pt idx="8797">
                  <c:v>-352.86849999999998</c:v>
                </c:pt>
                <c:pt idx="8798">
                  <c:v>-352.86649999999997</c:v>
                </c:pt>
                <c:pt idx="8799">
                  <c:v>-352.86449999999996</c:v>
                </c:pt>
                <c:pt idx="8800">
                  <c:v>-352.86249999999995</c:v>
                </c:pt>
                <c:pt idx="8801">
                  <c:v>-352.8605</c:v>
                </c:pt>
                <c:pt idx="8802">
                  <c:v>-352.85849999999999</c:v>
                </c:pt>
                <c:pt idx="8803">
                  <c:v>-352.85649999999998</c:v>
                </c:pt>
                <c:pt idx="8804">
                  <c:v>-352.85449999999997</c:v>
                </c:pt>
                <c:pt idx="8805">
                  <c:v>-352.85249999999996</c:v>
                </c:pt>
                <c:pt idx="8806">
                  <c:v>-352.85049999999995</c:v>
                </c:pt>
                <c:pt idx="8807">
                  <c:v>-352.8485</c:v>
                </c:pt>
                <c:pt idx="8808">
                  <c:v>-352.84649999999999</c:v>
                </c:pt>
                <c:pt idx="8809">
                  <c:v>-352.84449999999998</c:v>
                </c:pt>
                <c:pt idx="8810">
                  <c:v>-352.84249999999997</c:v>
                </c:pt>
                <c:pt idx="8811">
                  <c:v>-352.84049999999996</c:v>
                </c:pt>
                <c:pt idx="8812">
                  <c:v>-352.83849999999995</c:v>
                </c:pt>
                <c:pt idx="8813">
                  <c:v>-352.8365</c:v>
                </c:pt>
                <c:pt idx="8814">
                  <c:v>-352.83449999999999</c:v>
                </c:pt>
                <c:pt idx="8815">
                  <c:v>-352.83249999999998</c:v>
                </c:pt>
                <c:pt idx="8816">
                  <c:v>-352.83049999999997</c:v>
                </c:pt>
                <c:pt idx="8817">
                  <c:v>-352.82849999999996</c:v>
                </c:pt>
                <c:pt idx="8818">
                  <c:v>-352.82649999999995</c:v>
                </c:pt>
                <c:pt idx="8819">
                  <c:v>-352.8245</c:v>
                </c:pt>
                <c:pt idx="8820">
                  <c:v>-352.82249999999999</c:v>
                </c:pt>
                <c:pt idx="8821">
                  <c:v>-352.82049999999998</c:v>
                </c:pt>
                <c:pt idx="8822">
                  <c:v>-352.81849999999997</c:v>
                </c:pt>
                <c:pt idx="8823">
                  <c:v>-352.81649999999996</c:v>
                </c:pt>
                <c:pt idx="8824">
                  <c:v>-352.81449999999995</c:v>
                </c:pt>
                <c:pt idx="8825">
                  <c:v>-352.8125</c:v>
                </c:pt>
                <c:pt idx="8826">
                  <c:v>-352.81049999999999</c:v>
                </c:pt>
                <c:pt idx="8827">
                  <c:v>-352.80849999999998</c:v>
                </c:pt>
                <c:pt idx="8828">
                  <c:v>-352.80649999999997</c:v>
                </c:pt>
                <c:pt idx="8829">
                  <c:v>-352.80449999999996</c:v>
                </c:pt>
                <c:pt idx="8830">
                  <c:v>-352.80249999999995</c:v>
                </c:pt>
                <c:pt idx="8831">
                  <c:v>-352.8005</c:v>
                </c:pt>
                <c:pt idx="8832">
                  <c:v>-352.79849999999999</c:v>
                </c:pt>
                <c:pt idx="8833">
                  <c:v>-352.79649999999998</c:v>
                </c:pt>
                <c:pt idx="8834">
                  <c:v>-352.79449999999997</c:v>
                </c:pt>
                <c:pt idx="8835">
                  <c:v>-352.79249999999996</c:v>
                </c:pt>
                <c:pt idx="8836">
                  <c:v>-352.79049999999995</c:v>
                </c:pt>
                <c:pt idx="8837">
                  <c:v>-352.7885</c:v>
                </c:pt>
                <c:pt idx="8838">
                  <c:v>-352.78649999999999</c:v>
                </c:pt>
                <c:pt idx="8839">
                  <c:v>-352.78449999999998</c:v>
                </c:pt>
                <c:pt idx="8840">
                  <c:v>-352.78249999999997</c:v>
                </c:pt>
                <c:pt idx="8841">
                  <c:v>-352.78049999999996</c:v>
                </c:pt>
                <c:pt idx="8842">
                  <c:v>-352.77849999999995</c:v>
                </c:pt>
                <c:pt idx="8843">
                  <c:v>-352.7765</c:v>
                </c:pt>
                <c:pt idx="8844">
                  <c:v>-352.77449999999999</c:v>
                </c:pt>
                <c:pt idx="8845">
                  <c:v>-352.77249999999998</c:v>
                </c:pt>
                <c:pt idx="8846">
                  <c:v>-352.77049999999997</c:v>
                </c:pt>
                <c:pt idx="8847">
                  <c:v>-352.76849999999996</c:v>
                </c:pt>
                <c:pt idx="8848">
                  <c:v>-352.76649999999995</c:v>
                </c:pt>
                <c:pt idx="8849">
                  <c:v>-352.7645</c:v>
                </c:pt>
                <c:pt idx="8850">
                  <c:v>-352.76249999999999</c:v>
                </c:pt>
                <c:pt idx="8851">
                  <c:v>-352.76049999999998</c:v>
                </c:pt>
                <c:pt idx="8852">
                  <c:v>-352.75849999999997</c:v>
                </c:pt>
                <c:pt idx="8853">
                  <c:v>-352.75649999999996</c:v>
                </c:pt>
                <c:pt idx="8854">
                  <c:v>-352.75450000000001</c:v>
                </c:pt>
                <c:pt idx="8855">
                  <c:v>-352.7525</c:v>
                </c:pt>
                <c:pt idx="8856">
                  <c:v>-352.75049999999999</c:v>
                </c:pt>
                <c:pt idx="8857">
                  <c:v>-352.74849999999998</c:v>
                </c:pt>
                <c:pt idx="8858">
                  <c:v>-352.74649999999997</c:v>
                </c:pt>
                <c:pt idx="8859">
                  <c:v>-352.74449999999996</c:v>
                </c:pt>
                <c:pt idx="8860">
                  <c:v>-352.74249999999995</c:v>
                </c:pt>
                <c:pt idx="8861">
                  <c:v>-352.7405</c:v>
                </c:pt>
                <c:pt idx="8862">
                  <c:v>-352.73849999999999</c:v>
                </c:pt>
                <c:pt idx="8863">
                  <c:v>-352.73649999999998</c:v>
                </c:pt>
                <c:pt idx="8864">
                  <c:v>-352.73449999999997</c:v>
                </c:pt>
                <c:pt idx="8865">
                  <c:v>-352.73249999999996</c:v>
                </c:pt>
                <c:pt idx="8866">
                  <c:v>-352.73050000000001</c:v>
                </c:pt>
                <c:pt idx="8867">
                  <c:v>-352.7285</c:v>
                </c:pt>
                <c:pt idx="8868">
                  <c:v>-352.72649999999999</c:v>
                </c:pt>
                <c:pt idx="8869">
                  <c:v>-352.72449999999998</c:v>
                </c:pt>
                <c:pt idx="8870">
                  <c:v>-352.72249999999997</c:v>
                </c:pt>
                <c:pt idx="8871">
                  <c:v>-352.72049999999996</c:v>
                </c:pt>
                <c:pt idx="8872">
                  <c:v>-352.71849999999995</c:v>
                </c:pt>
                <c:pt idx="8873">
                  <c:v>-352.7165</c:v>
                </c:pt>
                <c:pt idx="8874">
                  <c:v>-352.71449999999999</c:v>
                </c:pt>
                <c:pt idx="8875">
                  <c:v>-352.71249999999998</c:v>
                </c:pt>
                <c:pt idx="8876">
                  <c:v>-352.71049999999997</c:v>
                </c:pt>
                <c:pt idx="8877">
                  <c:v>-352.70849999999996</c:v>
                </c:pt>
                <c:pt idx="8878">
                  <c:v>-352.70650000000001</c:v>
                </c:pt>
                <c:pt idx="8879">
                  <c:v>-352.7045</c:v>
                </c:pt>
                <c:pt idx="8880">
                  <c:v>-352.70249999999999</c:v>
                </c:pt>
                <c:pt idx="8881">
                  <c:v>-352.70049999999998</c:v>
                </c:pt>
                <c:pt idx="8882">
                  <c:v>-352.69849999999997</c:v>
                </c:pt>
                <c:pt idx="8883">
                  <c:v>-352.69649999999996</c:v>
                </c:pt>
                <c:pt idx="8884">
                  <c:v>-352.69449999999995</c:v>
                </c:pt>
                <c:pt idx="8885">
                  <c:v>-352.6925</c:v>
                </c:pt>
                <c:pt idx="8886">
                  <c:v>-352.69049999999999</c:v>
                </c:pt>
                <c:pt idx="8887">
                  <c:v>-352.68849999999998</c:v>
                </c:pt>
                <c:pt idx="8888">
                  <c:v>-352.68649999999997</c:v>
                </c:pt>
                <c:pt idx="8889">
                  <c:v>-352.68449999999996</c:v>
                </c:pt>
                <c:pt idx="8890">
                  <c:v>-352.6825</c:v>
                </c:pt>
                <c:pt idx="8891">
                  <c:v>-352.68049999999999</c:v>
                </c:pt>
                <c:pt idx="8892">
                  <c:v>-352.67849999999999</c:v>
                </c:pt>
                <c:pt idx="8893">
                  <c:v>-352.67649999999998</c:v>
                </c:pt>
                <c:pt idx="8894">
                  <c:v>-352.67449999999997</c:v>
                </c:pt>
                <c:pt idx="8895">
                  <c:v>-352.67249999999996</c:v>
                </c:pt>
                <c:pt idx="8896">
                  <c:v>-352.67049999999995</c:v>
                </c:pt>
                <c:pt idx="8897">
                  <c:v>-352.66849999999999</c:v>
                </c:pt>
                <c:pt idx="8898">
                  <c:v>-352.66649999999998</c:v>
                </c:pt>
                <c:pt idx="8899">
                  <c:v>-352.66449999999998</c:v>
                </c:pt>
                <c:pt idx="8900">
                  <c:v>-352.66249999999997</c:v>
                </c:pt>
                <c:pt idx="8901">
                  <c:v>-352.66049999999996</c:v>
                </c:pt>
                <c:pt idx="8902">
                  <c:v>-352.6585</c:v>
                </c:pt>
                <c:pt idx="8903">
                  <c:v>-352.65649999999999</c:v>
                </c:pt>
                <c:pt idx="8904">
                  <c:v>-352.65449999999998</c:v>
                </c:pt>
                <c:pt idx="8905">
                  <c:v>-352.65249999999997</c:v>
                </c:pt>
                <c:pt idx="8906">
                  <c:v>-352.65049999999997</c:v>
                </c:pt>
                <c:pt idx="8907">
                  <c:v>-352.64849999999996</c:v>
                </c:pt>
                <c:pt idx="8908">
                  <c:v>-352.6465</c:v>
                </c:pt>
                <c:pt idx="8909">
                  <c:v>-352.64449999999999</c:v>
                </c:pt>
                <c:pt idx="8910">
                  <c:v>-352.64249999999998</c:v>
                </c:pt>
                <c:pt idx="8911">
                  <c:v>-352.64049999999997</c:v>
                </c:pt>
                <c:pt idx="8912">
                  <c:v>-352.63849999999996</c:v>
                </c:pt>
                <c:pt idx="8913">
                  <c:v>-352.63649999999996</c:v>
                </c:pt>
                <c:pt idx="8914">
                  <c:v>-352.6345</c:v>
                </c:pt>
                <c:pt idx="8915">
                  <c:v>-352.63249999999999</c:v>
                </c:pt>
                <c:pt idx="8916">
                  <c:v>-352.63049999999998</c:v>
                </c:pt>
                <c:pt idx="8917">
                  <c:v>-352.62849999999997</c:v>
                </c:pt>
                <c:pt idx="8918">
                  <c:v>-352.62649999999996</c:v>
                </c:pt>
                <c:pt idx="8919">
                  <c:v>-352.62449999999995</c:v>
                </c:pt>
                <c:pt idx="8920">
                  <c:v>-352.6225</c:v>
                </c:pt>
                <c:pt idx="8921">
                  <c:v>-352.62049999999999</c:v>
                </c:pt>
                <c:pt idx="8922">
                  <c:v>-352.61849999999998</c:v>
                </c:pt>
                <c:pt idx="8923">
                  <c:v>-352.61649999999997</c:v>
                </c:pt>
                <c:pt idx="8924">
                  <c:v>-352.61449999999996</c:v>
                </c:pt>
                <c:pt idx="8925">
                  <c:v>-352.61249999999995</c:v>
                </c:pt>
                <c:pt idx="8926">
                  <c:v>-352.6105</c:v>
                </c:pt>
                <c:pt idx="8927">
                  <c:v>-352.60849999999999</c:v>
                </c:pt>
                <c:pt idx="8928">
                  <c:v>-352.60649999999998</c:v>
                </c:pt>
                <c:pt idx="8929">
                  <c:v>-352.60449999999997</c:v>
                </c:pt>
                <c:pt idx="8930">
                  <c:v>-352.60249999999996</c:v>
                </c:pt>
                <c:pt idx="8931">
                  <c:v>-352.60049999999995</c:v>
                </c:pt>
                <c:pt idx="8932">
                  <c:v>-352.5985</c:v>
                </c:pt>
                <c:pt idx="8933">
                  <c:v>-352.59649999999999</c:v>
                </c:pt>
                <c:pt idx="8934">
                  <c:v>-352.59449999999998</c:v>
                </c:pt>
                <c:pt idx="8935">
                  <c:v>-352.59249999999997</c:v>
                </c:pt>
                <c:pt idx="8936">
                  <c:v>-352.59049999999996</c:v>
                </c:pt>
                <c:pt idx="8937">
                  <c:v>-352.58849999999995</c:v>
                </c:pt>
                <c:pt idx="8938">
                  <c:v>-352.5865</c:v>
                </c:pt>
                <c:pt idx="8939">
                  <c:v>-352.58449999999999</c:v>
                </c:pt>
                <c:pt idx="8940">
                  <c:v>-352.58249999999998</c:v>
                </c:pt>
                <c:pt idx="8941">
                  <c:v>-352.58049999999997</c:v>
                </c:pt>
                <c:pt idx="8942">
                  <c:v>-352.57849999999996</c:v>
                </c:pt>
                <c:pt idx="8943">
                  <c:v>-352.57649999999995</c:v>
                </c:pt>
                <c:pt idx="8944">
                  <c:v>-352.5745</c:v>
                </c:pt>
                <c:pt idx="8945">
                  <c:v>-352.57249999999999</c:v>
                </c:pt>
                <c:pt idx="8946">
                  <c:v>-352.57049999999998</c:v>
                </c:pt>
                <c:pt idx="8947">
                  <c:v>-352.56849999999997</c:v>
                </c:pt>
                <c:pt idx="8948">
                  <c:v>-352.56649999999996</c:v>
                </c:pt>
                <c:pt idx="8949">
                  <c:v>-352.56449999999995</c:v>
                </c:pt>
                <c:pt idx="8950">
                  <c:v>-352.5625</c:v>
                </c:pt>
                <c:pt idx="8951">
                  <c:v>-352.56049999999999</c:v>
                </c:pt>
                <c:pt idx="8952">
                  <c:v>-352.55849999999998</c:v>
                </c:pt>
                <c:pt idx="8953">
                  <c:v>-352.55649999999997</c:v>
                </c:pt>
                <c:pt idx="8954">
                  <c:v>-352.55449999999996</c:v>
                </c:pt>
                <c:pt idx="8955">
                  <c:v>-352.55249999999995</c:v>
                </c:pt>
                <c:pt idx="8956">
                  <c:v>-352.5505</c:v>
                </c:pt>
                <c:pt idx="8957">
                  <c:v>-352.54849999999999</c:v>
                </c:pt>
                <c:pt idx="8958">
                  <c:v>-352.54649999999998</c:v>
                </c:pt>
                <c:pt idx="8959">
                  <c:v>-352.54449999999997</c:v>
                </c:pt>
                <c:pt idx="8960">
                  <c:v>-352.54249999999996</c:v>
                </c:pt>
                <c:pt idx="8961">
                  <c:v>-352.54049999999995</c:v>
                </c:pt>
                <c:pt idx="8962">
                  <c:v>-352.5385</c:v>
                </c:pt>
                <c:pt idx="8963">
                  <c:v>-352.53649999999999</c:v>
                </c:pt>
                <c:pt idx="8964">
                  <c:v>-352.53449999999998</c:v>
                </c:pt>
                <c:pt idx="8965">
                  <c:v>-352.53249999999997</c:v>
                </c:pt>
                <c:pt idx="8966">
                  <c:v>-352.53049999999996</c:v>
                </c:pt>
                <c:pt idx="8967">
                  <c:v>-352.52849999999995</c:v>
                </c:pt>
                <c:pt idx="8968">
                  <c:v>-352.5265</c:v>
                </c:pt>
                <c:pt idx="8969">
                  <c:v>-352.52449999999999</c:v>
                </c:pt>
                <c:pt idx="8970">
                  <c:v>-352.52249999999998</c:v>
                </c:pt>
                <c:pt idx="8971">
                  <c:v>-352.52049999999997</c:v>
                </c:pt>
                <c:pt idx="8972">
                  <c:v>-352.51849999999996</c:v>
                </c:pt>
                <c:pt idx="8973">
                  <c:v>-352.51649999999995</c:v>
                </c:pt>
                <c:pt idx="8974">
                  <c:v>-352.5145</c:v>
                </c:pt>
                <c:pt idx="8975">
                  <c:v>-352.51249999999999</c:v>
                </c:pt>
                <c:pt idx="8976">
                  <c:v>-352.51049999999998</c:v>
                </c:pt>
                <c:pt idx="8977">
                  <c:v>-352.50849999999997</c:v>
                </c:pt>
                <c:pt idx="8978">
                  <c:v>-352.50649999999996</c:v>
                </c:pt>
                <c:pt idx="8979">
                  <c:v>-352.50450000000001</c:v>
                </c:pt>
                <c:pt idx="8980">
                  <c:v>-352.5025</c:v>
                </c:pt>
                <c:pt idx="8981">
                  <c:v>-352.50049999999999</c:v>
                </c:pt>
                <c:pt idx="8982">
                  <c:v>-352.49849999999998</c:v>
                </c:pt>
                <c:pt idx="8983">
                  <c:v>-352.49649999999997</c:v>
                </c:pt>
                <c:pt idx="8984">
                  <c:v>-352.49449999999996</c:v>
                </c:pt>
                <c:pt idx="8985">
                  <c:v>-352.49249999999995</c:v>
                </c:pt>
                <c:pt idx="8986">
                  <c:v>-352.4905</c:v>
                </c:pt>
                <c:pt idx="8987">
                  <c:v>-352.48849999999999</c:v>
                </c:pt>
                <c:pt idx="8988">
                  <c:v>-352.48649999999998</c:v>
                </c:pt>
                <c:pt idx="8989">
                  <c:v>-352.48449999999997</c:v>
                </c:pt>
                <c:pt idx="8990">
                  <c:v>-352.48249999999996</c:v>
                </c:pt>
                <c:pt idx="8991">
                  <c:v>-352.48050000000001</c:v>
                </c:pt>
                <c:pt idx="8992">
                  <c:v>-352.4785</c:v>
                </c:pt>
                <c:pt idx="8993">
                  <c:v>-352.47649999999999</c:v>
                </c:pt>
                <c:pt idx="8994">
                  <c:v>-352.47449999999998</c:v>
                </c:pt>
                <c:pt idx="8995">
                  <c:v>-352.47249999999997</c:v>
                </c:pt>
                <c:pt idx="8996">
                  <c:v>-352.47049999999996</c:v>
                </c:pt>
                <c:pt idx="8997">
                  <c:v>-352.46849999999995</c:v>
                </c:pt>
                <c:pt idx="8998">
                  <c:v>-352.4665</c:v>
                </c:pt>
                <c:pt idx="8999">
                  <c:v>-352.46449999999999</c:v>
                </c:pt>
                <c:pt idx="9000">
                  <c:v>-352.46249999999998</c:v>
                </c:pt>
                <c:pt idx="9001">
                  <c:v>-352.46049999999997</c:v>
                </c:pt>
                <c:pt idx="9002">
                  <c:v>-352.45849999999996</c:v>
                </c:pt>
                <c:pt idx="9003">
                  <c:v>-352.45650000000001</c:v>
                </c:pt>
                <c:pt idx="9004">
                  <c:v>-352.4545</c:v>
                </c:pt>
                <c:pt idx="9005">
                  <c:v>-352.45249999999999</c:v>
                </c:pt>
                <c:pt idx="9006">
                  <c:v>-352.45049999999998</c:v>
                </c:pt>
                <c:pt idx="9007">
                  <c:v>-352.44849999999997</c:v>
                </c:pt>
                <c:pt idx="9008">
                  <c:v>-352.44649999999996</c:v>
                </c:pt>
                <c:pt idx="9009">
                  <c:v>-352.44449999999995</c:v>
                </c:pt>
                <c:pt idx="9010">
                  <c:v>-352.4425</c:v>
                </c:pt>
                <c:pt idx="9011">
                  <c:v>-352.44049999999999</c:v>
                </c:pt>
                <c:pt idx="9012">
                  <c:v>-352.43849999999998</c:v>
                </c:pt>
                <c:pt idx="9013">
                  <c:v>-352.43649999999997</c:v>
                </c:pt>
                <c:pt idx="9014">
                  <c:v>-352.43449999999996</c:v>
                </c:pt>
                <c:pt idx="9015">
                  <c:v>-352.4325</c:v>
                </c:pt>
                <c:pt idx="9016">
                  <c:v>-352.43049999999999</c:v>
                </c:pt>
                <c:pt idx="9017">
                  <c:v>-352.42849999999999</c:v>
                </c:pt>
                <c:pt idx="9018">
                  <c:v>-352.42649999999998</c:v>
                </c:pt>
                <c:pt idx="9019">
                  <c:v>-352.42449999999997</c:v>
                </c:pt>
                <c:pt idx="9020">
                  <c:v>-352.42249999999996</c:v>
                </c:pt>
                <c:pt idx="9021">
                  <c:v>-352.42049999999995</c:v>
                </c:pt>
                <c:pt idx="9022">
                  <c:v>-352.41849999999999</c:v>
                </c:pt>
                <c:pt idx="9023">
                  <c:v>-352.41649999999998</c:v>
                </c:pt>
                <c:pt idx="9024">
                  <c:v>-352.41449999999998</c:v>
                </c:pt>
                <c:pt idx="9025">
                  <c:v>-352.41249999999997</c:v>
                </c:pt>
                <c:pt idx="9026">
                  <c:v>-352.41049999999996</c:v>
                </c:pt>
                <c:pt idx="9027">
                  <c:v>-352.4085</c:v>
                </c:pt>
                <c:pt idx="9028">
                  <c:v>-352.40649999999999</c:v>
                </c:pt>
                <c:pt idx="9029">
                  <c:v>-352.40449999999998</c:v>
                </c:pt>
                <c:pt idx="9030">
                  <c:v>-352.40249999999997</c:v>
                </c:pt>
                <c:pt idx="9031">
                  <c:v>-352.40049999999997</c:v>
                </c:pt>
                <c:pt idx="9032">
                  <c:v>-352.39849999999996</c:v>
                </c:pt>
                <c:pt idx="9033">
                  <c:v>-352.3965</c:v>
                </c:pt>
                <c:pt idx="9034">
                  <c:v>-352.39449999999999</c:v>
                </c:pt>
                <c:pt idx="9035">
                  <c:v>-352.39249999999998</c:v>
                </c:pt>
                <c:pt idx="9036">
                  <c:v>-352.39049999999997</c:v>
                </c:pt>
                <c:pt idx="9037">
                  <c:v>-352.38849999999996</c:v>
                </c:pt>
                <c:pt idx="9038">
                  <c:v>-352.38649999999996</c:v>
                </c:pt>
                <c:pt idx="9039">
                  <c:v>-352.3845</c:v>
                </c:pt>
                <c:pt idx="9040">
                  <c:v>-352.38249999999999</c:v>
                </c:pt>
                <c:pt idx="9041">
                  <c:v>-352.38049999999998</c:v>
                </c:pt>
                <c:pt idx="9042">
                  <c:v>-352.37849999999997</c:v>
                </c:pt>
                <c:pt idx="9043">
                  <c:v>-352.37649999999996</c:v>
                </c:pt>
                <c:pt idx="9044">
                  <c:v>-352.37449999999995</c:v>
                </c:pt>
                <c:pt idx="9045">
                  <c:v>-352.3725</c:v>
                </c:pt>
                <c:pt idx="9046">
                  <c:v>-352.37049999999999</c:v>
                </c:pt>
                <c:pt idx="9047">
                  <c:v>-352.36849999999998</c:v>
                </c:pt>
                <c:pt idx="9048">
                  <c:v>-352.36649999999997</c:v>
                </c:pt>
                <c:pt idx="9049">
                  <c:v>-352.36449999999996</c:v>
                </c:pt>
                <c:pt idx="9050">
                  <c:v>-352.36249999999995</c:v>
                </c:pt>
                <c:pt idx="9051">
                  <c:v>-352.3605</c:v>
                </c:pt>
                <c:pt idx="9052">
                  <c:v>-352.35849999999999</c:v>
                </c:pt>
                <c:pt idx="9053">
                  <c:v>-352.35649999999998</c:v>
                </c:pt>
                <c:pt idx="9054">
                  <c:v>-352.35449999999997</c:v>
                </c:pt>
                <c:pt idx="9055">
                  <c:v>-352.35249999999996</c:v>
                </c:pt>
                <c:pt idx="9056">
                  <c:v>-352.35049999999995</c:v>
                </c:pt>
                <c:pt idx="9057">
                  <c:v>-352.3485</c:v>
                </c:pt>
                <c:pt idx="9058">
                  <c:v>-352.34649999999999</c:v>
                </c:pt>
                <c:pt idx="9059">
                  <c:v>-352.34449999999998</c:v>
                </c:pt>
                <c:pt idx="9060">
                  <c:v>-352.34249999999997</c:v>
                </c:pt>
                <c:pt idx="9061">
                  <c:v>-352.34049999999996</c:v>
                </c:pt>
                <c:pt idx="9062">
                  <c:v>-352.33849999999995</c:v>
                </c:pt>
                <c:pt idx="9063">
                  <c:v>-352.3365</c:v>
                </c:pt>
                <c:pt idx="9064">
                  <c:v>-352.33449999999999</c:v>
                </c:pt>
                <c:pt idx="9065">
                  <c:v>-352.33249999999998</c:v>
                </c:pt>
                <c:pt idx="9066">
                  <c:v>-352.33049999999997</c:v>
                </c:pt>
                <c:pt idx="9067">
                  <c:v>-352.32849999999996</c:v>
                </c:pt>
                <c:pt idx="9068">
                  <c:v>-352.32649999999995</c:v>
                </c:pt>
                <c:pt idx="9069">
                  <c:v>-352.3245</c:v>
                </c:pt>
                <c:pt idx="9070">
                  <c:v>-352.32249999999999</c:v>
                </c:pt>
                <c:pt idx="9071">
                  <c:v>-352.32049999999998</c:v>
                </c:pt>
                <c:pt idx="9072">
                  <c:v>-352.31849999999997</c:v>
                </c:pt>
                <c:pt idx="9073">
                  <c:v>-352.31649999999996</c:v>
                </c:pt>
                <c:pt idx="9074">
                  <c:v>-352.31449999999995</c:v>
                </c:pt>
                <c:pt idx="9075">
                  <c:v>-352.3125</c:v>
                </c:pt>
                <c:pt idx="9076">
                  <c:v>-352.31049999999999</c:v>
                </c:pt>
                <c:pt idx="9077">
                  <c:v>-352.30849999999998</c:v>
                </c:pt>
                <c:pt idx="9078">
                  <c:v>-352.30649999999997</c:v>
                </c:pt>
                <c:pt idx="9079">
                  <c:v>-352.30449999999996</c:v>
                </c:pt>
                <c:pt idx="9080">
                  <c:v>-352.30249999999995</c:v>
                </c:pt>
                <c:pt idx="9081">
                  <c:v>-352.3005</c:v>
                </c:pt>
                <c:pt idx="9082">
                  <c:v>-352.29849999999999</c:v>
                </c:pt>
                <c:pt idx="9083">
                  <c:v>-352.29649999999998</c:v>
                </c:pt>
                <c:pt idx="9084">
                  <c:v>-352.29449999999997</c:v>
                </c:pt>
                <c:pt idx="9085">
                  <c:v>-352.29249999999996</c:v>
                </c:pt>
                <c:pt idx="9086">
                  <c:v>-352.29049999999995</c:v>
                </c:pt>
                <c:pt idx="9087">
                  <c:v>-352.2885</c:v>
                </c:pt>
                <c:pt idx="9088">
                  <c:v>-352.28649999999999</c:v>
                </c:pt>
                <c:pt idx="9089">
                  <c:v>-352.28449999999998</c:v>
                </c:pt>
                <c:pt idx="9090">
                  <c:v>-352.28249999999997</c:v>
                </c:pt>
                <c:pt idx="9091">
                  <c:v>-352.28049999999996</c:v>
                </c:pt>
                <c:pt idx="9092">
                  <c:v>-352.27849999999995</c:v>
                </c:pt>
                <c:pt idx="9093">
                  <c:v>-352.2765</c:v>
                </c:pt>
                <c:pt idx="9094">
                  <c:v>-352.27449999999999</c:v>
                </c:pt>
                <c:pt idx="9095">
                  <c:v>-352.27249999999998</c:v>
                </c:pt>
                <c:pt idx="9096">
                  <c:v>-352.27049999999997</c:v>
                </c:pt>
                <c:pt idx="9097">
                  <c:v>-352.26849999999996</c:v>
                </c:pt>
                <c:pt idx="9098">
                  <c:v>-352.26649999999995</c:v>
                </c:pt>
                <c:pt idx="9099">
                  <c:v>-352.2645</c:v>
                </c:pt>
                <c:pt idx="9100">
                  <c:v>-352.26249999999999</c:v>
                </c:pt>
                <c:pt idx="9101">
                  <c:v>-352.26049999999998</c:v>
                </c:pt>
                <c:pt idx="9102">
                  <c:v>-352.25849999999997</c:v>
                </c:pt>
                <c:pt idx="9103">
                  <c:v>-352.25649999999996</c:v>
                </c:pt>
                <c:pt idx="9104">
                  <c:v>-352.25450000000001</c:v>
                </c:pt>
                <c:pt idx="9105">
                  <c:v>-352.2525</c:v>
                </c:pt>
                <c:pt idx="9106">
                  <c:v>-352.25049999999999</c:v>
                </c:pt>
                <c:pt idx="9107">
                  <c:v>-352.24849999999998</c:v>
                </c:pt>
                <c:pt idx="9108">
                  <c:v>-352.24649999999997</c:v>
                </c:pt>
                <c:pt idx="9109">
                  <c:v>-352.24449999999996</c:v>
                </c:pt>
                <c:pt idx="9110">
                  <c:v>-352.24249999999995</c:v>
                </c:pt>
                <c:pt idx="9111">
                  <c:v>-352.2405</c:v>
                </c:pt>
                <c:pt idx="9112">
                  <c:v>-352.23849999999999</c:v>
                </c:pt>
                <c:pt idx="9113">
                  <c:v>-352.23649999999998</c:v>
                </c:pt>
                <c:pt idx="9114">
                  <c:v>-352.23449999999997</c:v>
                </c:pt>
                <c:pt idx="9115">
                  <c:v>-352.23249999999996</c:v>
                </c:pt>
                <c:pt idx="9116">
                  <c:v>-352.23050000000001</c:v>
                </c:pt>
                <c:pt idx="9117">
                  <c:v>-352.2285</c:v>
                </c:pt>
                <c:pt idx="9118">
                  <c:v>-352.22649999999999</c:v>
                </c:pt>
                <c:pt idx="9119">
                  <c:v>-352.22449999999998</c:v>
                </c:pt>
                <c:pt idx="9120">
                  <c:v>-352.22249999999997</c:v>
                </c:pt>
                <c:pt idx="9121">
                  <c:v>-352.22049999999996</c:v>
                </c:pt>
                <c:pt idx="9122">
                  <c:v>-352.21849999999995</c:v>
                </c:pt>
                <c:pt idx="9123">
                  <c:v>-352.2165</c:v>
                </c:pt>
                <c:pt idx="9124">
                  <c:v>-352.21449999999999</c:v>
                </c:pt>
                <c:pt idx="9125">
                  <c:v>-352.21249999999998</c:v>
                </c:pt>
                <c:pt idx="9126">
                  <c:v>-352.21049999999997</c:v>
                </c:pt>
                <c:pt idx="9127">
                  <c:v>-352.20849999999996</c:v>
                </c:pt>
                <c:pt idx="9128">
                  <c:v>-352.20650000000001</c:v>
                </c:pt>
                <c:pt idx="9129">
                  <c:v>-352.2045</c:v>
                </c:pt>
                <c:pt idx="9130">
                  <c:v>-352.20249999999999</c:v>
                </c:pt>
                <c:pt idx="9131">
                  <c:v>-352.20049999999998</c:v>
                </c:pt>
                <c:pt idx="9132">
                  <c:v>-352.19849999999997</c:v>
                </c:pt>
                <c:pt idx="9133">
                  <c:v>-352.19649999999996</c:v>
                </c:pt>
                <c:pt idx="9134">
                  <c:v>-352.19449999999995</c:v>
                </c:pt>
                <c:pt idx="9135">
                  <c:v>-352.1925</c:v>
                </c:pt>
                <c:pt idx="9136">
                  <c:v>-352.19049999999999</c:v>
                </c:pt>
                <c:pt idx="9137">
                  <c:v>-352.18849999999998</c:v>
                </c:pt>
                <c:pt idx="9138">
                  <c:v>-352.18649999999997</c:v>
                </c:pt>
                <c:pt idx="9139">
                  <c:v>-352.18449999999996</c:v>
                </c:pt>
                <c:pt idx="9140">
                  <c:v>-352.1825</c:v>
                </c:pt>
                <c:pt idx="9141">
                  <c:v>-352.18049999999999</c:v>
                </c:pt>
                <c:pt idx="9142">
                  <c:v>-352.17849999999999</c:v>
                </c:pt>
                <c:pt idx="9143">
                  <c:v>-352.17649999999998</c:v>
                </c:pt>
                <c:pt idx="9144">
                  <c:v>-352.17449999999997</c:v>
                </c:pt>
                <c:pt idx="9145">
                  <c:v>-352.17249999999996</c:v>
                </c:pt>
                <c:pt idx="9146">
                  <c:v>-352.17049999999995</c:v>
                </c:pt>
                <c:pt idx="9147">
                  <c:v>-352.16849999999999</c:v>
                </c:pt>
                <c:pt idx="9148">
                  <c:v>-352.16649999999998</c:v>
                </c:pt>
                <c:pt idx="9149">
                  <c:v>-352.16449999999998</c:v>
                </c:pt>
                <c:pt idx="9150">
                  <c:v>-352.16249999999997</c:v>
                </c:pt>
                <c:pt idx="9151">
                  <c:v>-352.16049999999996</c:v>
                </c:pt>
                <c:pt idx="9152">
                  <c:v>-352.1585</c:v>
                </c:pt>
                <c:pt idx="9153">
                  <c:v>-352.15649999999999</c:v>
                </c:pt>
                <c:pt idx="9154">
                  <c:v>-352.15449999999998</c:v>
                </c:pt>
                <c:pt idx="9155">
                  <c:v>-352.15249999999997</c:v>
                </c:pt>
                <c:pt idx="9156">
                  <c:v>-352.15049999999997</c:v>
                </c:pt>
                <c:pt idx="9157">
                  <c:v>-352.14849999999996</c:v>
                </c:pt>
                <c:pt idx="9158">
                  <c:v>-352.1465</c:v>
                </c:pt>
                <c:pt idx="9159">
                  <c:v>-352.14449999999999</c:v>
                </c:pt>
                <c:pt idx="9160">
                  <c:v>-352.14249999999998</c:v>
                </c:pt>
                <c:pt idx="9161">
                  <c:v>-352.14049999999997</c:v>
                </c:pt>
                <c:pt idx="9162">
                  <c:v>-352.13849999999996</c:v>
                </c:pt>
                <c:pt idx="9163">
                  <c:v>-352.13649999999996</c:v>
                </c:pt>
                <c:pt idx="9164">
                  <c:v>-352.1345</c:v>
                </c:pt>
                <c:pt idx="9165">
                  <c:v>-352.13249999999999</c:v>
                </c:pt>
                <c:pt idx="9166">
                  <c:v>-352.13049999999998</c:v>
                </c:pt>
                <c:pt idx="9167">
                  <c:v>-352.12849999999997</c:v>
                </c:pt>
                <c:pt idx="9168">
                  <c:v>-352.12649999999996</c:v>
                </c:pt>
                <c:pt idx="9169">
                  <c:v>-352.12449999999995</c:v>
                </c:pt>
                <c:pt idx="9170">
                  <c:v>-352.1225</c:v>
                </c:pt>
                <c:pt idx="9171">
                  <c:v>-352.12049999999999</c:v>
                </c:pt>
                <c:pt idx="9172">
                  <c:v>-352.11849999999998</c:v>
                </c:pt>
                <c:pt idx="9173">
                  <c:v>-352.11649999999997</c:v>
                </c:pt>
                <c:pt idx="9174">
                  <c:v>-352.11449999999996</c:v>
                </c:pt>
                <c:pt idx="9175">
                  <c:v>-352.11249999999995</c:v>
                </c:pt>
                <c:pt idx="9176">
                  <c:v>-352.1105</c:v>
                </c:pt>
                <c:pt idx="9177">
                  <c:v>-352.10849999999999</c:v>
                </c:pt>
                <c:pt idx="9178">
                  <c:v>-352.10649999999998</c:v>
                </c:pt>
                <c:pt idx="9179">
                  <c:v>-352.10449999999997</c:v>
                </c:pt>
                <c:pt idx="9180">
                  <c:v>-352.10249999999996</c:v>
                </c:pt>
                <c:pt idx="9181">
                  <c:v>-352.10049999999995</c:v>
                </c:pt>
                <c:pt idx="9182">
                  <c:v>-352.0985</c:v>
                </c:pt>
                <c:pt idx="9183">
                  <c:v>-352.09649999999999</c:v>
                </c:pt>
                <c:pt idx="9184">
                  <c:v>-352.09449999999998</c:v>
                </c:pt>
                <c:pt idx="9185">
                  <c:v>-352.09249999999997</c:v>
                </c:pt>
                <c:pt idx="9186">
                  <c:v>-352.09049999999996</c:v>
                </c:pt>
                <c:pt idx="9187">
                  <c:v>-352.08849999999995</c:v>
                </c:pt>
                <c:pt idx="9188">
                  <c:v>-352.0865</c:v>
                </c:pt>
                <c:pt idx="9189">
                  <c:v>-352.08449999999999</c:v>
                </c:pt>
                <c:pt idx="9190">
                  <c:v>-352.08249999999998</c:v>
                </c:pt>
                <c:pt idx="9191">
                  <c:v>-352.08049999999997</c:v>
                </c:pt>
                <c:pt idx="9192">
                  <c:v>-352.07849999999996</c:v>
                </c:pt>
                <c:pt idx="9193">
                  <c:v>-352.07649999999995</c:v>
                </c:pt>
                <c:pt idx="9194">
                  <c:v>-352.0745</c:v>
                </c:pt>
                <c:pt idx="9195">
                  <c:v>-352.07249999999999</c:v>
                </c:pt>
                <c:pt idx="9196">
                  <c:v>-352.07049999999998</c:v>
                </c:pt>
                <c:pt idx="9197">
                  <c:v>-352.06849999999997</c:v>
                </c:pt>
                <c:pt idx="9198">
                  <c:v>-352.06649999999996</c:v>
                </c:pt>
                <c:pt idx="9199">
                  <c:v>-352.06449999999995</c:v>
                </c:pt>
                <c:pt idx="9200">
                  <c:v>-352.0625</c:v>
                </c:pt>
                <c:pt idx="9201">
                  <c:v>-352.06049999999999</c:v>
                </c:pt>
                <c:pt idx="9202">
                  <c:v>-352.05849999999998</c:v>
                </c:pt>
                <c:pt idx="9203">
                  <c:v>-352.05649999999997</c:v>
                </c:pt>
                <c:pt idx="9204">
                  <c:v>-352.05449999999996</c:v>
                </c:pt>
                <c:pt idx="9205">
                  <c:v>-352.05249999999995</c:v>
                </c:pt>
                <c:pt idx="9206">
                  <c:v>-352.0505</c:v>
                </c:pt>
                <c:pt idx="9207">
                  <c:v>-352.04849999999999</c:v>
                </c:pt>
                <c:pt idx="9208">
                  <c:v>-352.04649999999998</c:v>
                </c:pt>
                <c:pt idx="9209">
                  <c:v>-352.04449999999997</c:v>
                </c:pt>
                <c:pt idx="9210">
                  <c:v>-352.04249999999996</c:v>
                </c:pt>
                <c:pt idx="9211">
                  <c:v>-352.04049999999995</c:v>
                </c:pt>
                <c:pt idx="9212">
                  <c:v>-352.0385</c:v>
                </c:pt>
                <c:pt idx="9213">
                  <c:v>-352.03649999999999</c:v>
                </c:pt>
                <c:pt idx="9214">
                  <c:v>-352.03449999999998</c:v>
                </c:pt>
                <c:pt idx="9215">
                  <c:v>-352.03249999999997</c:v>
                </c:pt>
                <c:pt idx="9216">
                  <c:v>-352.03049999999996</c:v>
                </c:pt>
                <c:pt idx="9217">
                  <c:v>-352.02849999999995</c:v>
                </c:pt>
                <c:pt idx="9218">
                  <c:v>-352.0265</c:v>
                </c:pt>
                <c:pt idx="9219">
                  <c:v>-352.02449999999999</c:v>
                </c:pt>
                <c:pt idx="9220">
                  <c:v>-352.02249999999998</c:v>
                </c:pt>
                <c:pt idx="9221">
                  <c:v>-352.02049999999997</c:v>
                </c:pt>
                <c:pt idx="9222">
                  <c:v>-352.01849999999996</c:v>
                </c:pt>
                <c:pt idx="9223">
                  <c:v>-352.01649999999995</c:v>
                </c:pt>
                <c:pt idx="9224">
                  <c:v>-352.0145</c:v>
                </c:pt>
                <c:pt idx="9225">
                  <c:v>-352.01249999999999</c:v>
                </c:pt>
                <c:pt idx="9226">
                  <c:v>-352.01049999999998</c:v>
                </c:pt>
                <c:pt idx="9227">
                  <c:v>-352.00849999999997</c:v>
                </c:pt>
                <c:pt idx="9228">
                  <c:v>-352.00649999999996</c:v>
                </c:pt>
                <c:pt idx="9229">
                  <c:v>-352.00450000000001</c:v>
                </c:pt>
                <c:pt idx="9230">
                  <c:v>-352.0025</c:v>
                </c:pt>
                <c:pt idx="9231">
                  <c:v>-352.00049999999999</c:v>
                </c:pt>
                <c:pt idx="9232">
                  <c:v>-351.99849999999998</c:v>
                </c:pt>
                <c:pt idx="9233">
                  <c:v>-351.99649999999997</c:v>
                </c:pt>
                <c:pt idx="9234">
                  <c:v>-351.99449999999996</c:v>
                </c:pt>
                <c:pt idx="9235">
                  <c:v>-351.99249999999995</c:v>
                </c:pt>
                <c:pt idx="9236">
                  <c:v>-351.9905</c:v>
                </c:pt>
                <c:pt idx="9237">
                  <c:v>-351.98849999999999</c:v>
                </c:pt>
                <c:pt idx="9238">
                  <c:v>-351.98649999999998</c:v>
                </c:pt>
                <c:pt idx="9239">
                  <c:v>-351.98449999999997</c:v>
                </c:pt>
                <c:pt idx="9240">
                  <c:v>-351.98249999999996</c:v>
                </c:pt>
                <c:pt idx="9241">
                  <c:v>-351.98050000000001</c:v>
                </c:pt>
                <c:pt idx="9242">
                  <c:v>-351.9785</c:v>
                </c:pt>
                <c:pt idx="9243">
                  <c:v>-351.97649999999999</c:v>
                </c:pt>
                <c:pt idx="9244">
                  <c:v>-351.97449999999998</c:v>
                </c:pt>
                <c:pt idx="9245">
                  <c:v>-351.97249999999997</c:v>
                </c:pt>
                <c:pt idx="9246">
                  <c:v>-351.97049999999996</c:v>
                </c:pt>
                <c:pt idx="9247">
                  <c:v>-351.96849999999995</c:v>
                </c:pt>
                <c:pt idx="9248">
                  <c:v>-351.9665</c:v>
                </c:pt>
                <c:pt idx="9249">
                  <c:v>-351.96449999999999</c:v>
                </c:pt>
                <c:pt idx="9250">
                  <c:v>-351.96249999999998</c:v>
                </c:pt>
                <c:pt idx="9251">
                  <c:v>-351.96049999999997</c:v>
                </c:pt>
                <c:pt idx="9252">
                  <c:v>-351.95849999999996</c:v>
                </c:pt>
                <c:pt idx="9253">
                  <c:v>-351.95650000000001</c:v>
                </c:pt>
                <c:pt idx="9254">
                  <c:v>-351.9545</c:v>
                </c:pt>
                <c:pt idx="9255">
                  <c:v>-351.95249999999999</c:v>
                </c:pt>
                <c:pt idx="9256">
                  <c:v>-351.95049999999998</c:v>
                </c:pt>
                <c:pt idx="9257">
                  <c:v>-351.94849999999997</c:v>
                </c:pt>
                <c:pt idx="9258">
                  <c:v>-351.94649999999996</c:v>
                </c:pt>
                <c:pt idx="9259">
                  <c:v>-351.94449999999995</c:v>
                </c:pt>
                <c:pt idx="9260">
                  <c:v>-351.9425</c:v>
                </c:pt>
                <c:pt idx="9261">
                  <c:v>-351.94049999999999</c:v>
                </c:pt>
                <c:pt idx="9262">
                  <c:v>-351.93849999999998</c:v>
                </c:pt>
                <c:pt idx="9263">
                  <c:v>-351.93649999999997</c:v>
                </c:pt>
                <c:pt idx="9264">
                  <c:v>-351.93449999999996</c:v>
                </c:pt>
                <c:pt idx="9265">
                  <c:v>-351.9325</c:v>
                </c:pt>
                <c:pt idx="9266">
                  <c:v>-351.93049999999999</c:v>
                </c:pt>
                <c:pt idx="9267">
                  <c:v>-351.92849999999999</c:v>
                </c:pt>
                <c:pt idx="9268">
                  <c:v>-351.92649999999998</c:v>
                </c:pt>
                <c:pt idx="9269">
                  <c:v>-351.92449999999997</c:v>
                </c:pt>
                <c:pt idx="9270">
                  <c:v>-351.92249999999996</c:v>
                </c:pt>
                <c:pt idx="9271">
                  <c:v>-351.92049999999995</c:v>
                </c:pt>
                <c:pt idx="9272">
                  <c:v>-351.91849999999999</c:v>
                </c:pt>
                <c:pt idx="9273">
                  <c:v>-351.91649999999998</c:v>
                </c:pt>
                <c:pt idx="9274">
                  <c:v>-351.91449999999998</c:v>
                </c:pt>
                <c:pt idx="9275">
                  <c:v>-351.91249999999997</c:v>
                </c:pt>
                <c:pt idx="9276">
                  <c:v>-351.91049999999996</c:v>
                </c:pt>
                <c:pt idx="9277">
                  <c:v>-351.9085</c:v>
                </c:pt>
                <c:pt idx="9278">
                  <c:v>-351.90649999999999</c:v>
                </c:pt>
                <c:pt idx="9279">
                  <c:v>-351.90449999999998</c:v>
                </c:pt>
                <c:pt idx="9280">
                  <c:v>-351.90249999999997</c:v>
                </c:pt>
                <c:pt idx="9281">
                  <c:v>-351.90049999999997</c:v>
                </c:pt>
                <c:pt idx="9282">
                  <c:v>-351.89849999999996</c:v>
                </c:pt>
                <c:pt idx="9283">
                  <c:v>-351.8965</c:v>
                </c:pt>
                <c:pt idx="9284">
                  <c:v>-351.89449999999999</c:v>
                </c:pt>
                <c:pt idx="9285">
                  <c:v>-351.89249999999998</c:v>
                </c:pt>
                <c:pt idx="9286">
                  <c:v>-351.89049999999997</c:v>
                </c:pt>
                <c:pt idx="9287">
                  <c:v>-351.88849999999996</c:v>
                </c:pt>
                <c:pt idx="9288">
                  <c:v>-351.88649999999996</c:v>
                </c:pt>
                <c:pt idx="9289">
                  <c:v>-351.8845</c:v>
                </c:pt>
                <c:pt idx="9290">
                  <c:v>-351.88249999999999</c:v>
                </c:pt>
                <c:pt idx="9291">
                  <c:v>-351.88049999999998</c:v>
                </c:pt>
                <c:pt idx="9292">
                  <c:v>-351.87849999999997</c:v>
                </c:pt>
                <c:pt idx="9293">
                  <c:v>-351.87649999999996</c:v>
                </c:pt>
                <c:pt idx="9294">
                  <c:v>-351.87449999999995</c:v>
                </c:pt>
                <c:pt idx="9295">
                  <c:v>-351.8725</c:v>
                </c:pt>
                <c:pt idx="9296">
                  <c:v>-351.87049999999999</c:v>
                </c:pt>
                <c:pt idx="9297">
                  <c:v>-351.86849999999998</c:v>
                </c:pt>
                <c:pt idx="9298">
                  <c:v>-351.86649999999997</c:v>
                </c:pt>
                <c:pt idx="9299">
                  <c:v>-351.86449999999996</c:v>
                </c:pt>
                <c:pt idx="9300">
                  <c:v>-351.86249999999995</c:v>
                </c:pt>
                <c:pt idx="9301">
                  <c:v>-351.8605</c:v>
                </c:pt>
                <c:pt idx="9302">
                  <c:v>-351.85849999999999</c:v>
                </c:pt>
                <c:pt idx="9303">
                  <c:v>-351.85649999999998</c:v>
                </c:pt>
                <c:pt idx="9304">
                  <c:v>-351.85449999999997</c:v>
                </c:pt>
                <c:pt idx="9305">
                  <c:v>-351.85249999999996</c:v>
                </c:pt>
                <c:pt idx="9306">
                  <c:v>-351.85049999999995</c:v>
                </c:pt>
                <c:pt idx="9307">
                  <c:v>-351.8485</c:v>
                </c:pt>
                <c:pt idx="9308">
                  <c:v>-351.84649999999999</c:v>
                </c:pt>
                <c:pt idx="9309">
                  <c:v>-351.84449999999998</c:v>
                </c:pt>
                <c:pt idx="9310">
                  <c:v>-351.84249999999997</c:v>
                </c:pt>
                <c:pt idx="9311">
                  <c:v>-351.84049999999996</c:v>
                </c:pt>
                <c:pt idx="9312">
                  <c:v>-351.83849999999995</c:v>
                </c:pt>
                <c:pt idx="9313">
                  <c:v>-351.8365</c:v>
                </c:pt>
                <c:pt idx="9314">
                  <c:v>-351.83449999999999</c:v>
                </c:pt>
                <c:pt idx="9315">
                  <c:v>-351.83249999999998</c:v>
                </c:pt>
                <c:pt idx="9316">
                  <c:v>-351.83049999999997</c:v>
                </c:pt>
                <c:pt idx="9317">
                  <c:v>-351.82849999999996</c:v>
                </c:pt>
                <c:pt idx="9318">
                  <c:v>-351.82649999999995</c:v>
                </c:pt>
                <c:pt idx="9319">
                  <c:v>-351.8245</c:v>
                </c:pt>
                <c:pt idx="9320">
                  <c:v>-351.82249999999999</c:v>
                </c:pt>
                <c:pt idx="9321">
                  <c:v>-351.82049999999998</c:v>
                </c:pt>
                <c:pt idx="9322">
                  <c:v>-351.81849999999997</c:v>
                </c:pt>
                <c:pt idx="9323">
                  <c:v>-351.81649999999996</c:v>
                </c:pt>
                <c:pt idx="9324">
                  <c:v>-351.81449999999995</c:v>
                </c:pt>
                <c:pt idx="9325">
                  <c:v>-351.8125</c:v>
                </c:pt>
                <c:pt idx="9326">
                  <c:v>-351.81049999999999</c:v>
                </c:pt>
                <c:pt idx="9327">
                  <c:v>-351.80849999999998</c:v>
                </c:pt>
                <c:pt idx="9328">
                  <c:v>-351.80649999999997</c:v>
                </c:pt>
                <c:pt idx="9329">
                  <c:v>-351.80449999999996</c:v>
                </c:pt>
                <c:pt idx="9330">
                  <c:v>-351.80249999999995</c:v>
                </c:pt>
                <c:pt idx="9331">
                  <c:v>-351.8005</c:v>
                </c:pt>
                <c:pt idx="9332">
                  <c:v>-351.79849999999999</c:v>
                </c:pt>
                <c:pt idx="9333">
                  <c:v>-351.79649999999998</c:v>
                </c:pt>
                <c:pt idx="9334">
                  <c:v>-351.79449999999997</c:v>
                </c:pt>
                <c:pt idx="9335">
                  <c:v>-351.79249999999996</c:v>
                </c:pt>
                <c:pt idx="9336">
                  <c:v>-351.79049999999995</c:v>
                </c:pt>
                <c:pt idx="9337">
                  <c:v>-351.7885</c:v>
                </c:pt>
                <c:pt idx="9338">
                  <c:v>-351.78649999999999</c:v>
                </c:pt>
                <c:pt idx="9339">
                  <c:v>-351.78449999999998</c:v>
                </c:pt>
                <c:pt idx="9340">
                  <c:v>-351.78249999999997</c:v>
                </c:pt>
                <c:pt idx="9341">
                  <c:v>-351.78049999999996</c:v>
                </c:pt>
                <c:pt idx="9342">
                  <c:v>-351.77849999999995</c:v>
                </c:pt>
                <c:pt idx="9343">
                  <c:v>-351.7765</c:v>
                </c:pt>
                <c:pt idx="9344">
                  <c:v>-351.77449999999999</c:v>
                </c:pt>
                <c:pt idx="9345">
                  <c:v>-351.77249999999998</c:v>
                </c:pt>
                <c:pt idx="9346">
                  <c:v>-351.77049999999997</c:v>
                </c:pt>
                <c:pt idx="9347">
                  <c:v>-351.76849999999996</c:v>
                </c:pt>
                <c:pt idx="9348">
                  <c:v>-351.76649999999995</c:v>
                </c:pt>
                <c:pt idx="9349">
                  <c:v>-351.7645</c:v>
                </c:pt>
                <c:pt idx="9350">
                  <c:v>-351.76249999999999</c:v>
                </c:pt>
                <c:pt idx="9351">
                  <c:v>-351.76049999999998</c:v>
                </c:pt>
                <c:pt idx="9352">
                  <c:v>-351.75849999999997</c:v>
                </c:pt>
                <c:pt idx="9353">
                  <c:v>-351.75649999999996</c:v>
                </c:pt>
                <c:pt idx="9354">
                  <c:v>-351.75450000000001</c:v>
                </c:pt>
                <c:pt idx="9355">
                  <c:v>-351.7525</c:v>
                </c:pt>
                <c:pt idx="9356">
                  <c:v>-351.75049999999999</c:v>
                </c:pt>
                <c:pt idx="9357">
                  <c:v>-351.74849999999998</c:v>
                </c:pt>
                <c:pt idx="9358">
                  <c:v>-351.74649999999997</c:v>
                </c:pt>
                <c:pt idx="9359">
                  <c:v>-351.74449999999996</c:v>
                </c:pt>
                <c:pt idx="9360">
                  <c:v>-351.74249999999995</c:v>
                </c:pt>
                <c:pt idx="9361">
                  <c:v>-351.7405</c:v>
                </c:pt>
                <c:pt idx="9362">
                  <c:v>-351.73849999999999</c:v>
                </c:pt>
                <c:pt idx="9363">
                  <c:v>-351.73649999999998</c:v>
                </c:pt>
                <c:pt idx="9364">
                  <c:v>-351.73449999999997</c:v>
                </c:pt>
                <c:pt idx="9365">
                  <c:v>-351.73249999999996</c:v>
                </c:pt>
                <c:pt idx="9366">
                  <c:v>-351.73050000000001</c:v>
                </c:pt>
                <c:pt idx="9367">
                  <c:v>-351.7285</c:v>
                </c:pt>
                <c:pt idx="9368">
                  <c:v>-351.72649999999999</c:v>
                </c:pt>
                <c:pt idx="9369">
                  <c:v>-351.72449999999998</c:v>
                </c:pt>
                <c:pt idx="9370">
                  <c:v>-351.72249999999997</c:v>
                </c:pt>
                <c:pt idx="9371">
                  <c:v>-351.72049999999996</c:v>
                </c:pt>
                <c:pt idx="9372">
                  <c:v>-351.71849999999995</c:v>
                </c:pt>
                <c:pt idx="9373">
                  <c:v>-351.7165</c:v>
                </c:pt>
                <c:pt idx="9374">
                  <c:v>-351.71449999999999</c:v>
                </c:pt>
                <c:pt idx="9375">
                  <c:v>-351.71249999999998</c:v>
                </c:pt>
                <c:pt idx="9376">
                  <c:v>-351.71049999999997</c:v>
                </c:pt>
                <c:pt idx="9377">
                  <c:v>-351.70849999999996</c:v>
                </c:pt>
                <c:pt idx="9378">
                  <c:v>-351.70650000000001</c:v>
                </c:pt>
                <c:pt idx="9379">
                  <c:v>-351.7045</c:v>
                </c:pt>
                <c:pt idx="9380">
                  <c:v>-351.70249999999999</c:v>
                </c:pt>
                <c:pt idx="9381">
                  <c:v>-351.70049999999998</c:v>
                </c:pt>
                <c:pt idx="9382">
                  <c:v>-351.69849999999997</c:v>
                </c:pt>
                <c:pt idx="9383">
                  <c:v>-351.69649999999996</c:v>
                </c:pt>
                <c:pt idx="9384">
                  <c:v>-351.69449999999995</c:v>
                </c:pt>
                <c:pt idx="9385">
                  <c:v>-351.6925</c:v>
                </c:pt>
                <c:pt idx="9386">
                  <c:v>-351.69049999999999</c:v>
                </c:pt>
                <c:pt idx="9387">
                  <c:v>-351.68849999999998</c:v>
                </c:pt>
                <c:pt idx="9388">
                  <c:v>-351.68649999999997</c:v>
                </c:pt>
                <c:pt idx="9389">
                  <c:v>-351.68449999999996</c:v>
                </c:pt>
                <c:pt idx="9390">
                  <c:v>-351.6825</c:v>
                </c:pt>
                <c:pt idx="9391">
                  <c:v>-351.68049999999999</c:v>
                </c:pt>
                <c:pt idx="9392">
                  <c:v>-351.67849999999999</c:v>
                </c:pt>
                <c:pt idx="9393">
                  <c:v>-351.67649999999998</c:v>
                </c:pt>
                <c:pt idx="9394">
                  <c:v>-351.67449999999997</c:v>
                </c:pt>
                <c:pt idx="9395">
                  <c:v>-351.67249999999996</c:v>
                </c:pt>
                <c:pt idx="9396">
                  <c:v>-351.67049999999995</c:v>
                </c:pt>
                <c:pt idx="9397">
                  <c:v>-351.66849999999999</c:v>
                </c:pt>
                <c:pt idx="9398">
                  <c:v>-351.66649999999998</c:v>
                </c:pt>
                <c:pt idx="9399">
                  <c:v>-351.66449999999998</c:v>
                </c:pt>
                <c:pt idx="9400">
                  <c:v>-351.66249999999997</c:v>
                </c:pt>
                <c:pt idx="9401">
                  <c:v>-351.66049999999996</c:v>
                </c:pt>
                <c:pt idx="9402">
                  <c:v>-351.6585</c:v>
                </c:pt>
                <c:pt idx="9403">
                  <c:v>-351.65649999999999</c:v>
                </c:pt>
                <c:pt idx="9404">
                  <c:v>-351.65449999999998</c:v>
                </c:pt>
                <c:pt idx="9405">
                  <c:v>-351.65249999999997</c:v>
                </c:pt>
                <c:pt idx="9406">
                  <c:v>-351.65049999999997</c:v>
                </c:pt>
                <c:pt idx="9407">
                  <c:v>-351.64849999999996</c:v>
                </c:pt>
                <c:pt idx="9408">
                  <c:v>-351.6465</c:v>
                </c:pt>
                <c:pt idx="9409">
                  <c:v>-351.64449999999999</c:v>
                </c:pt>
                <c:pt idx="9410">
                  <c:v>-351.64249999999998</c:v>
                </c:pt>
                <c:pt idx="9411">
                  <c:v>-351.64049999999997</c:v>
                </c:pt>
                <c:pt idx="9412">
                  <c:v>-351.63849999999996</c:v>
                </c:pt>
                <c:pt idx="9413">
                  <c:v>-351.63649999999996</c:v>
                </c:pt>
                <c:pt idx="9414">
                  <c:v>-351.6345</c:v>
                </c:pt>
                <c:pt idx="9415">
                  <c:v>-351.63249999999999</c:v>
                </c:pt>
                <c:pt idx="9416">
                  <c:v>-351.63049999999998</c:v>
                </c:pt>
                <c:pt idx="9417">
                  <c:v>-351.62849999999997</c:v>
                </c:pt>
                <c:pt idx="9418">
                  <c:v>-351.62649999999996</c:v>
                </c:pt>
                <c:pt idx="9419">
                  <c:v>-351.62449999999995</c:v>
                </c:pt>
                <c:pt idx="9420">
                  <c:v>-351.6225</c:v>
                </c:pt>
                <c:pt idx="9421">
                  <c:v>-351.62049999999999</c:v>
                </c:pt>
                <c:pt idx="9422">
                  <c:v>-351.61849999999998</c:v>
                </c:pt>
                <c:pt idx="9423">
                  <c:v>-351.61649999999997</c:v>
                </c:pt>
                <c:pt idx="9424">
                  <c:v>-351.61449999999996</c:v>
                </c:pt>
                <c:pt idx="9425">
                  <c:v>-351.61249999999995</c:v>
                </c:pt>
                <c:pt idx="9426">
                  <c:v>-351.6105</c:v>
                </c:pt>
                <c:pt idx="9427">
                  <c:v>-351.60849999999999</c:v>
                </c:pt>
                <c:pt idx="9428">
                  <c:v>-351.60649999999998</c:v>
                </c:pt>
                <c:pt idx="9429">
                  <c:v>-351.60449999999997</c:v>
                </c:pt>
                <c:pt idx="9430">
                  <c:v>-351.60249999999996</c:v>
                </c:pt>
                <c:pt idx="9431">
                  <c:v>-351.60049999999995</c:v>
                </c:pt>
                <c:pt idx="9432">
                  <c:v>-351.5985</c:v>
                </c:pt>
                <c:pt idx="9433">
                  <c:v>-351.59649999999999</c:v>
                </c:pt>
                <c:pt idx="9434">
                  <c:v>-351.59449999999998</c:v>
                </c:pt>
                <c:pt idx="9435">
                  <c:v>-351.59249999999997</c:v>
                </c:pt>
                <c:pt idx="9436">
                  <c:v>-351.59049999999996</c:v>
                </c:pt>
                <c:pt idx="9437">
                  <c:v>-351.58849999999995</c:v>
                </c:pt>
                <c:pt idx="9438">
                  <c:v>-351.5865</c:v>
                </c:pt>
                <c:pt idx="9439">
                  <c:v>-351.58449999999999</c:v>
                </c:pt>
                <c:pt idx="9440">
                  <c:v>-351.58249999999998</c:v>
                </c:pt>
                <c:pt idx="9441">
                  <c:v>-351.58049999999997</c:v>
                </c:pt>
                <c:pt idx="9442">
                  <c:v>-351.57849999999996</c:v>
                </c:pt>
                <c:pt idx="9443">
                  <c:v>-351.57649999999995</c:v>
                </c:pt>
                <c:pt idx="9444">
                  <c:v>-351.5745</c:v>
                </c:pt>
                <c:pt idx="9445">
                  <c:v>-351.57249999999999</c:v>
                </c:pt>
                <c:pt idx="9446">
                  <c:v>-351.57049999999998</c:v>
                </c:pt>
                <c:pt idx="9447">
                  <c:v>-351.56849999999997</c:v>
                </c:pt>
                <c:pt idx="9448">
                  <c:v>-351.56649999999996</c:v>
                </c:pt>
                <c:pt idx="9449">
                  <c:v>-351.56449999999995</c:v>
                </c:pt>
                <c:pt idx="9450">
                  <c:v>-351.5625</c:v>
                </c:pt>
                <c:pt idx="9451">
                  <c:v>-351.56049999999999</c:v>
                </c:pt>
                <c:pt idx="9452">
                  <c:v>-351.55849999999998</c:v>
                </c:pt>
                <c:pt idx="9453">
                  <c:v>-351.55649999999997</c:v>
                </c:pt>
                <c:pt idx="9454">
                  <c:v>-351.55449999999996</c:v>
                </c:pt>
                <c:pt idx="9455">
                  <c:v>-351.55249999999995</c:v>
                </c:pt>
                <c:pt idx="9456">
                  <c:v>-351.5505</c:v>
                </c:pt>
                <c:pt idx="9457">
                  <c:v>-351.54849999999999</c:v>
                </c:pt>
                <c:pt idx="9458">
                  <c:v>-351.54649999999998</c:v>
                </c:pt>
                <c:pt idx="9459">
                  <c:v>-351.54449999999997</c:v>
                </c:pt>
                <c:pt idx="9460">
                  <c:v>-351.54249999999996</c:v>
                </c:pt>
                <c:pt idx="9461">
                  <c:v>-351.54049999999995</c:v>
                </c:pt>
                <c:pt idx="9462">
                  <c:v>-351.5385</c:v>
                </c:pt>
                <c:pt idx="9463">
                  <c:v>-351.53649999999999</c:v>
                </c:pt>
                <c:pt idx="9464">
                  <c:v>-351.53449999999998</c:v>
                </c:pt>
                <c:pt idx="9465">
                  <c:v>-351.53249999999997</c:v>
                </c:pt>
                <c:pt idx="9466">
                  <c:v>-351.53049999999996</c:v>
                </c:pt>
                <c:pt idx="9467">
                  <c:v>-351.52849999999995</c:v>
                </c:pt>
                <c:pt idx="9468">
                  <c:v>-351.5265</c:v>
                </c:pt>
                <c:pt idx="9469">
                  <c:v>-351.52449999999999</c:v>
                </c:pt>
                <c:pt idx="9470">
                  <c:v>-351.52249999999998</c:v>
                </c:pt>
                <c:pt idx="9471">
                  <c:v>-351.52049999999997</c:v>
                </c:pt>
                <c:pt idx="9472">
                  <c:v>-351.51849999999996</c:v>
                </c:pt>
                <c:pt idx="9473">
                  <c:v>-351.51649999999995</c:v>
                </c:pt>
                <c:pt idx="9474">
                  <c:v>-351.5145</c:v>
                </c:pt>
                <c:pt idx="9475">
                  <c:v>-351.51249999999999</c:v>
                </c:pt>
                <c:pt idx="9476">
                  <c:v>-351.51049999999998</c:v>
                </c:pt>
                <c:pt idx="9477">
                  <c:v>-351.50849999999997</c:v>
                </c:pt>
                <c:pt idx="9478">
                  <c:v>-351.50649999999996</c:v>
                </c:pt>
                <c:pt idx="9479">
                  <c:v>-351.50450000000001</c:v>
                </c:pt>
                <c:pt idx="9480">
                  <c:v>-351.5025</c:v>
                </c:pt>
                <c:pt idx="9481">
                  <c:v>-351.50049999999999</c:v>
                </c:pt>
                <c:pt idx="9482">
                  <c:v>-351.49849999999998</c:v>
                </c:pt>
                <c:pt idx="9483">
                  <c:v>-351.49649999999997</c:v>
                </c:pt>
                <c:pt idx="9484">
                  <c:v>-351.49449999999996</c:v>
                </c:pt>
                <c:pt idx="9485">
                  <c:v>-351.49249999999995</c:v>
                </c:pt>
                <c:pt idx="9486">
                  <c:v>-351.4905</c:v>
                </c:pt>
                <c:pt idx="9487">
                  <c:v>-351.48849999999999</c:v>
                </c:pt>
                <c:pt idx="9488">
                  <c:v>-351.48649999999998</c:v>
                </c:pt>
                <c:pt idx="9489">
                  <c:v>-351.48449999999997</c:v>
                </c:pt>
                <c:pt idx="9490">
                  <c:v>-351.48249999999996</c:v>
                </c:pt>
                <c:pt idx="9491">
                  <c:v>-351.48050000000001</c:v>
                </c:pt>
                <c:pt idx="9492">
                  <c:v>-351.4785</c:v>
                </c:pt>
                <c:pt idx="9493">
                  <c:v>-351.47649999999999</c:v>
                </c:pt>
                <c:pt idx="9494">
                  <c:v>-351.47449999999998</c:v>
                </c:pt>
                <c:pt idx="9495">
                  <c:v>-351.47249999999997</c:v>
                </c:pt>
                <c:pt idx="9496">
                  <c:v>-351.47049999999996</c:v>
                </c:pt>
                <c:pt idx="9497">
                  <c:v>-351.46849999999995</c:v>
                </c:pt>
                <c:pt idx="9498">
                  <c:v>-351.4665</c:v>
                </c:pt>
                <c:pt idx="9499">
                  <c:v>-351.46449999999999</c:v>
                </c:pt>
                <c:pt idx="9500">
                  <c:v>-351.46249999999998</c:v>
                </c:pt>
                <c:pt idx="9501">
                  <c:v>-351.46049999999997</c:v>
                </c:pt>
                <c:pt idx="9502">
                  <c:v>-351.45849999999996</c:v>
                </c:pt>
                <c:pt idx="9503">
                  <c:v>-351.45650000000001</c:v>
                </c:pt>
                <c:pt idx="9504">
                  <c:v>-351.4545</c:v>
                </c:pt>
                <c:pt idx="9505">
                  <c:v>-351.45249999999999</c:v>
                </c:pt>
                <c:pt idx="9506">
                  <c:v>-351.45049999999998</c:v>
                </c:pt>
                <c:pt idx="9507">
                  <c:v>-351.44849999999997</c:v>
                </c:pt>
                <c:pt idx="9508">
                  <c:v>-351.44649999999996</c:v>
                </c:pt>
                <c:pt idx="9509">
                  <c:v>-351.44449999999995</c:v>
                </c:pt>
                <c:pt idx="9510">
                  <c:v>-351.4425</c:v>
                </c:pt>
                <c:pt idx="9511">
                  <c:v>-351.44049999999999</c:v>
                </c:pt>
                <c:pt idx="9512">
                  <c:v>-351.43849999999998</c:v>
                </c:pt>
                <c:pt idx="9513">
                  <c:v>-351.43649999999997</c:v>
                </c:pt>
                <c:pt idx="9514">
                  <c:v>-351.43449999999996</c:v>
                </c:pt>
                <c:pt idx="9515">
                  <c:v>-351.4325</c:v>
                </c:pt>
                <c:pt idx="9516">
                  <c:v>-351.43049999999999</c:v>
                </c:pt>
                <c:pt idx="9517">
                  <c:v>-351.42849999999999</c:v>
                </c:pt>
                <c:pt idx="9518">
                  <c:v>-351.42649999999998</c:v>
                </c:pt>
                <c:pt idx="9519">
                  <c:v>-351.42449999999997</c:v>
                </c:pt>
                <c:pt idx="9520">
                  <c:v>-351.42249999999996</c:v>
                </c:pt>
                <c:pt idx="9521">
                  <c:v>-351.42049999999995</c:v>
                </c:pt>
                <c:pt idx="9522">
                  <c:v>-351.41849999999999</c:v>
                </c:pt>
                <c:pt idx="9523">
                  <c:v>-351.41649999999998</c:v>
                </c:pt>
                <c:pt idx="9524">
                  <c:v>-351.41449999999998</c:v>
                </c:pt>
                <c:pt idx="9525">
                  <c:v>-351.41249999999997</c:v>
                </c:pt>
                <c:pt idx="9526">
                  <c:v>-351.41049999999996</c:v>
                </c:pt>
                <c:pt idx="9527">
                  <c:v>-351.4085</c:v>
                </c:pt>
                <c:pt idx="9528">
                  <c:v>-351.40649999999999</c:v>
                </c:pt>
                <c:pt idx="9529">
                  <c:v>-351.40449999999998</c:v>
                </c:pt>
                <c:pt idx="9530">
                  <c:v>-351.40249999999997</c:v>
                </c:pt>
                <c:pt idx="9531">
                  <c:v>-351.40049999999997</c:v>
                </c:pt>
                <c:pt idx="9532">
                  <c:v>-351.39849999999996</c:v>
                </c:pt>
                <c:pt idx="9533">
                  <c:v>-351.3965</c:v>
                </c:pt>
                <c:pt idx="9534">
                  <c:v>-351.39449999999999</c:v>
                </c:pt>
                <c:pt idx="9535">
                  <c:v>-351.39249999999998</c:v>
                </c:pt>
                <c:pt idx="9536">
                  <c:v>-351.39049999999997</c:v>
                </c:pt>
                <c:pt idx="9537">
                  <c:v>-351.38849999999996</c:v>
                </c:pt>
                <c:pt idx="9538">
                  <c:v>-351.38649999999996</c:v>
                </c:pt>
                <c:pt idx="9539">
                  <c:v>-351.3845</c:v>
                </c:pt>
                <c:pt idx="9540">
                  <c:v>-351.38249999999999</c:v>
                </c:pt>
                <c:pt idx="9541">
                  <c:v>-351.38049999999998</c:v>
                </c:pt>
                <c:pt idx="9542">
                  <c:v>-351.37849999999997</c:v>
                </c:pt>
                <c:pt idx="9543">
                  <c:v>-351.37649999999996</c:v>
                </c:pt>
                <c:pt idx="9544">
                  <c:v>-351.37449999999995</c:v>
                </c:pt>
                <c:pt idx="9545">
                  <c:v>-351.3725</c:v>
                </c:pt>
                <c:pt idx="9546">
                  <c:v>-351.37049999999999</c:v>
                </c:pt>
                <c:pt idx="9547">
                  <c:v>-351.36849999999998</c:v>
                </c:pt>
                <c:pt idx="9548">
                  <c:v>-351.36649999999997</c:v>
                </c:pt>
                <c:pt idx="9549">
                  <c:v>-351.36449999999996</c:v>
                </c:pt>
                <c:pt idx="9550">
                  <c:v>-351.36249999999995</c:v>
                </c:pt>
                <c:pt idx="9551">
                  <c:v>-351.3605</c:v>
                </c:pt>
                <c:pt idx="9552">
                  <c:v>-351.35849999999999</c:v>
                </c:pt>
                <c:pt idx="9553">
                  <c:v>-351.35649999999998</c:v>
                </c:pt>
                <c:pt idx="9554">
                  <c:v>-351.35449999999997</c:v>
                </c:pt>
                <c:pt idx="9555">
                  <c:v>-351.35249999999996</c:v>
                </c:pt>
                <c:pt idx="9556">
                  <c:v>-351.35049999999995</c:v>
                </c:pt>
                <c:pt idx="9557">
                  <c:v>-351.3485</c:v>
                </c:pt>
                <c:pt idx="9558">
                  <c:v>-351.34649999999999</c:v>
                </c:pt>
                <c:pt idx="9559">
                  <c:v>-351.34449999999998</c:v>
                </c:pt>
                <c:pt idx="9560">
                  <c:v>-351.34249999999997</c:v>
                </c:pt>
                <c:pt idx="9561">
                  <c:v>-351.34049999999996</c:v>
                </c:pt>
                <c:pt idx="9562">
                  <c:v>-351.33849999999995</c:v>
                </c:pt>
                <c:pt idx="9563">
                  <c:v>-351.3365</c:v>
                </c:pt>
                <c:pt idx="9564">
                  <c:v>-351.33449999999999</c:v>
                </c:pt>
                <c:pt idx="9565">
                  <c:v>-351.33249999999998</c:v>
                </c:pt>
                <c:pt idx="9566">
                  <c:v>-351.33049999999997</c:v>
                </c:pt>
                <c:pt idx="9567">
                  <c:v>-351.32849999999996</c:v>
                </c:pt>
                <c:pt idx="9568">
                  <c:v>-351.32649999999995</c:v>
                </c:pt>
                <c:pt idx="9569">
                  <c:v>-351.3245</c:v>
                </c:pt>
                <c:pt idx="9570">
                  <c:v>-351.32249999999999</c:v>
                </c:pt>
                <c:pt idx="9571">
                  <c:v>-351.32049999999998</c:v>
                </c:pt>
                <c:pt idx="9572">
                  <c:v>-351.31849999999997</c:v>
                </c:pt>
                <c:pt idx="9573">
                  <c:v>-351.31649999999996</c:v>
                </c:pt>
                <c:pt idx="9574">
                  <c:v>-351.31449999999995</c:v>
                </c:pt>
                <c:pt idx="9575">
                  <c:v>-351.3125</c:v>
                </c:pt>
                <c:pt idx="9576">
                  <c:v>-351.31049999999999</c:v>
                </c:pt>
                <c:pt idx="9577">
                  <c:v>-351.30849999999998</c:v>
                </c:pt>
                <c:pt idx="9578">
                  <c:v>-351.30649999999997</c:v>
                </c:pt>
                <c:pt idx="9579">
                  <c:v>-351.30449999999996</c:v>
                </c:pt>
                <c:pt idx="9580">
                  <c:v>-351.30249999999995</c:v>
                </c:pt>
                <c:pt idx="9581">
                  <c:v>-351.3005</c:v>
                </c:pt>
                <c:pt idx="9582">
                  <c:v>-351.29849999999999</c:v>
                </c:pt>
                <c:pt idx="9583">
                  <c:v>-351.29649999999998</c:v>
                </c:pt>
                <c:pt idx="9584">
                  <c:v>-351.29449999999997</c:v>
                </c:pt>
                <c:pt idx="9585">
                  <c:v>-351.29249999999996</c:v>
                </c:pt>
                <c:pt idx="9586">
                  <c:v>-351.29049999999995</c:v>
                </c:pt>
                <c:pt idx="9587">
                  <c:v>-351.2885</c:v>
                </c:pt>
                <c:pt idx="9588">
                  <c:v>-351.28649999999999</c:v>
                </c:pt>
                <c:pt idx="9589">
                  <c:v>-351.28449999999998</c:v>
                </c:pt>
                <c:pt idx="9590">
                  <c:v>-351.28249999999997</c:v>
                </c:pt>
                <c:pt idx="9591">
                  <c:v>-351.28049999999996</c:v>
                </c:pt>
                <c:pt idx="9592">
                  <c:v>-351.27849999999995</c:v>
                </c:pt>
                <c:pt idx="9593">
                  <c:v>-351.2765</c:v>
                </c:pt>
                <c:pt idx="9594">
                  <c:v>-351.27449999999999</c:v>
                </c:pt>
                <c:pt idx="9595">
                  <c:v>-351.27249999999998</c:v>
                </c:pt>
                <c:pt idx="9596">
                  <c:v>-351.27049999999997</c:v>
                </c:pt>
                <c:pt idx="9597">
                  <c:v>-351.26849999999996</c:v>
                </c:pt>
                <c:pt idx="9598">
                  <c:v>-351.26649999999995</c:v>
                </c:pt>
                <c:pt idx="9599">
                  <c:v>-351.2645</c:v>
                </c:pt>
                <c:pt idx="9600">
                  <c:v>-351.26249999999999</c:v>
                </c:pt>
                <c:pt idx="9601">
                  <c:v>-351.26049999999998</c:v>
                </c:pt>
                <c:pt idx="9602">
                  <c:v>-351.25849999999997</c:v>
                </c:pt>
                <c:pt idx="9603">
                  <c:v>-351.25649999999996</c:v>
                </c:pt>
                <c:pt idx="9604">
                  <c:v>-351.25450000000001</c:v>
                </c:pt>
                <c:pt idx="9605">
                  <c:v>-351.2525</c:v>
                </c:pt>
                <c:pt idx="9606">
                  <c:v>-351.25049999999999</c:v>
                </c:pt>
                <c:pt idx="9607">
                  <c:v>-351.24849999999998</c:v>
                </c:pt>
                <c:pt idx="9608">
                  <c:v>-351.24649999999997</c:v>
                </c:pt>
                <c:pt idx="9609">
                  <c:v>-351.24449999999996</c:v>
                </c:pt>
                <c:pt idx="9610">
                  <c:v>-351.24249999999995</c:v>
                </c:pt>
                <c:pt idx="9611">
                  <c:v>-351.2405</c:v>
                </c:pt>
                <c:pt idx="9612">
                  <c:v>-351.23849999999999</c:v>
                </c:pt>
                <c:pt idx="9613">
                  <c:v>-351.23649999999998</c:v>
                </c:pt>
                <c:pt idx="9614">
                  <c:v>-351.23449999999997</c:v>
                </c:pt>
                <c:pt idx="9615">
                  <c:v>-351.23249999999996</c:v>
                </c:pt>
                <c:pt idx="9616">
                  <c:v>-351.23050000000001</c:v>
                </c:pt>
                <c:pt idx="9617">
                  <c:v>-351.2285</c:v>
                </c:pt>
                <c:pt idx="9618">
                  <c:v>-351.22649999999999</c:v>
                </c:pt>
                <c:pt idx="9619">
                  <c:v>-351.22449999999998</c:v>
                </c:pt>
                <c:pt idx="9620">
                  <c:v>-351.22249999999997</c:v>
                </c:pt>
                <c:pt idx="9621">
                  <c:v>-351.22049999999996</c:v>
                </c:pt>
                <c:pt idx="9622">
                  <c:v>-351.21849999999995</c:v>
                </c:pt>
                <c:pt idx="9623">
                  <c:v>-351.2165</c:v>
                </c:pt>
                <c:pt idx="9624">
                  <c:v>-351.21449999999999</c:v>
                </c:pt>
                <c:pt idx="9625">
                  <c:v>-351.21249999999998</c:v>
                </c:pt>
                <c:pt idx="9626">
                  <c:v>-351.21049999999997</c:v>
                </c:pt>
                <c:pt idx="9627">
                  <c:v>-351.20849999999996</c:v>
                </c:pt>
                <c:pt idx="9628">
                  <c:v>-351.20650000000001</c:v>
                </c:pt>
                <c:pt idx="9629">
                  <c:v>-351.2045</c:v>
                </c:pt>
                <c:pt idx="9630">
                  <c:v>-351.20249999999999</c:v>
                </c:pt>
                <c:pt idx="9631">
                  <c:v>-351.20049999999998</c:v>
                </c:pt>
                <c:pt idx="9632">
                  <c:v>-351.19849999999997</c:v>
                </c:pt>
                <c:pt idx="9633">
                  <c:v>-351.19649999999996</c:v>
                </c:pt>
                <c:pt idx="9634">
                  <c:v>-351.19449999999995</c:v>
                </c:pt>
                <c:pt idx="9635">
                  <c:v>-351.1925</c:v>
                </c:pt>
                <c:pt idx="9636">
                  <c:v>-351.19049999999999</c:v>
                </c:pt>
                <c:pt idx="9637">
                  <c:v>-351.18849999999998</c:v>
                </c:pt>
                <c:pt idx="9638">
                  <c:v>-351.18649999999997</c:v>
                </c:pt>
                <c:pt idx="9639">
                  <c:v>-351.18449999999996</c:v>
                </c:pt>
                <c:pt idx="9640">
                  <c:v>-351.1825</c:v>
                </c:pt>
                <c:pt idx="9641">
                  <c:v>-351.18049999999999</c:v>
                </c:pt>
                <c:pt idx="9642">
                  <c:v>-351.17849999999999</c:v>
                </c:pt>
                <c:pt idx="9643">
                  <c:v>-351.17649999999998</c:v>
                </c:pt>
                <c:pt idx="9644">
                  <c:v>-351.17449999999997</c:v>
                </c:pt>
                <c:pt idx="9645">
                  <c:v>-351.17249999999996</c:v>
                </c:pt>
                <c:pt idx="9646">
                  <c:v>-351.17049999999995</c:v>
                </c:pt>
                <c:pt idx="9647">
                  <c:v>-351.16849999999999</c:v>
                </c:pt>
                <c:pt idx="9648">
                  <c:v>-351.16649999999998</c:v>
                </c:pt>
                <c:pt idx="9649">
                  <c:v>-351.16449999999998</c:v>
                </c:pt>
                <c:pt idx="9650">
                  <c:v>-351.16249999999997</c:v>
                </c:pt>
                <c:pt idx="9651">
                  <c:v>-351.16049999999996</c:v>
                </c:pt>
                <c:pt idx="9652">
                  <c:v>-351.1585</c:v>
                </c:pt>
                <c:pt idx="9653">
                  <c:v>-351.15649999999999</c:v>
                </c:pt>
                <c:pt idx="9654">
                  <c:v>-351.15449999999998</c:v>
                </c:pt>
                <c:pt idx="9655">
                  <c:v>-351.15249999999997</c:v>
                </c:pt>
                <c:pt idx="9656">
                  <c:v>-351.15049999999997</c:v>
                </c:pt>
                <c:pt idx="9657">
                  <c:v>-351.14849999999996</c:v>
                </c:pt>
                <c:pt idx="9658">
                  <c:v>-351.1465</c:v>
                </c:pt>
                <c:pt idx="9659">
                  <c:v>-351.14449999999999</c:v>
                </c:pt>
                <c:pt idx="9660">
                  <c:v>-351.14249999999998</c:v>
                </c:pt>
                <c:pt idx="9661">
                  <c:v>-351.14049999999997</c:v>
                </c:pt>
                <c:pt idx="9662">
                  <c:v>-351.13849999999996</c:v>
                </c:pt>
                <c:pt idx="9663">
                  <c:v>-351.13649999999996</c:v>
                </c:pt>
                <c:pt idx="9664">
                  <c:v>-351.1345</c:v>
                </c:pt>
                <c:pt idx="9665">
                  <c:v>-351.13249999999999</c:v>
                </c:pt>
                <c:pt idx="9666">
                  <c:v>-351.13049999999998</c:v>
                </c:pt>
                <c:pt idx="9667">
                  <c:v>-351.12849999999997</c:v>
                </c:pt>
                <c:pt idx="9668">
                  <c:v>-351.12649999999996</c:v>
                </c:pt>
                <c:pt idx="9669">
                  <c:v>-351.12449999999995</c:v>
                </c:pt>
                <c:pt idx="9670">
                  <c:v>-351.1225</c:v>
                </c:pt>
                <c:pt idx="9671">
                  <c:v>-351.12049999999999</c:v>
                </c:pt>
                <c:pt idx="9672">
                  <c:v>-351.11849999999998</c:v>
                </c:pt>
                <c:pt idx="9673">
                  <c:v>-351.11649999999997</c:v>
                </c:pt>
                <c:pt idx="9674">
                  <c:v>-351.11449999999996</c:v>
                </c:pt>
                <c:pt idx="9675">
                  <c:v>-351.11249999999995</c:v>
                </c:pt>
                <c:pt idx="9676">
                  <c:v>-351.1105</c:v>
                </c:pt>
                <c:pt idx="9677">
                  <c:v>-351.10849999999999</c:v>
                </c:pt>
                <c:pt idx="9678">
                  <c:v>-351.10649999999998</c:v>
                </c:pt>
                <c:pt idx="9679">
                  <c:v>-351.10449999999997</c:v>
                </c:pt>
                <c:pt idx="9680">
                  <c:v>-351.10249999999996</c:v>
                </c:pt>
                <c:pt idx="9681">
                  <c:v>-351.10049999999995</c:v>
                </c:pt>
                <c:pt idx="9682">
                  <c:v>-351.0985</c:v>
                </c:pt>
                <c:pt idx="9683">
                  <c:v>-351.09649999999999</c:v>
                </c:pt>
                <c:pt idx="9684">
                  <c:v>-351.09449999999998</c:v>
                </c:pt>
                <c:pt idx="9685">
                  <c:v>-351.09249999999997</c:v>
                </c:pt>
                <c:pt idx="9686">
                  <c:v>-351.09049999999996</c:v>
                </c:pt>
                <c:pt idx="9687">
                  <c:v>-351.08849999999995</c:v>
                </c:pt>
                <c:pt idx="9688">
                  <c:v>-351.0865</c:v>
                </c:pt>
                <c:pt idx="9689">
                  <c:v>-351.08449999999999</c:v>
                </c:pt>
                <c:pt idx="9690">
                  <c:v>-351.08249999999998</c:v>
                </c:pt>
                <c:pt idx="9691">
                  <c:v>-351.08049999999997</c:v>
                </c:pt>
                <c:pt idx="9692">
                  <c:v>-351.07849999999996</c:v>
                </c:pt>
                <c:pt idx="9693">
                  <c:v>-351.07649999999995</c:v>
                </c:pt>
                <c:pt idx="9694">
                  <c:v>-351.0745</c:v>
                </c:pt>
                <c:pt idx="9695">
                  <c:v>-351.07249999999999</c:v>
                </c:pt>
                <c:pt idx="9696">
                  <c:v>-351.07049999999998</c:v>
                </c:pt>
                <c:pt idx="9697">
                  <c:v>-351.06849999999997</c:v>
                </c:pt>
                <c:pt idx="9698">
                  <c:v>-351.06649999999996</c:v>
                </c:pt>
                <c:pt idx="9699">
                  <c:v>-351.06449999999995</c:v>
                </c:pt>
                <c:pt idx="9700">
                  <c:v>-351.0625</c:v>
                </c:pt>
                <c:pt idx="9701">
                  <c:v>-351.06049999999999</c:v>
                </c:pt>
                <c:pt idx="9702">
                  <c:v>-351.05849999999998</c:v>
                </c:pt>
                <c:pt idx="9703">
                  <c:v>-351.05649999999997</c:v>
                </c:pt>
                <c:pt idx="9704">
                  <c:v>-351.05449999999996</c:v>
                </c:pt>
                <c:pt idx="9705">
                  <c:v>-351.05249999999995</c:v>
                </c:pt>
                <c:pt idx="9706">
                  <c:v>-351.0505</c:v>
                </c:pt>
                <c:pt idx="9707">
                  <c:v>-351.04849999999999</c:v>
                </c:pt>
                <c:pt idx="9708">
                  <c:v>-351.04649999999998</c:v>
                </c:pt>
                <c:pt idx="9709">
                  <c:v>-351.04449999999997</c:v>
                </c:pt>
                <c:pt idx="9710">
                  <c:v>-351.04249999999996</c:v>
                </c:pt>
                <c:pt idx="9711">
                  <c:v>-351.04049999999995</c:v>
                </c:pt>
                <c:pt idx="9712">
                  <c:v>-351.0385</c:v>
                </c:pt>
                <c:pt idx="9713">
                  <c:v>-351.03649999999999</c:v>
                </c:pt>
                <c:pt idx="9714">
                  <c:v>-351.03449999999998</c:v>
                </c:pt>
                <c:pt idx="9715">
                  <c:v>-351.03249999999997</c:v>
                </c:pt>
                <c:pt idx="9716">
                  <c:v>-351.03049999999996</c:v>
                </c:pt>
                <c:pt idx="9717">
                  <c:v>-351.02849999999995</c:v>
                </c:pt>
                <c:pt idx="9718">
                  <c:v>-351.0265</c:v>
                </c:pt>
                <c:pt idx="9719">
                  <c:v>-351.02449999999999</c:v>
                </c:pt>
                <c:pt idx="9720">
                  <c:v>-351.02249999999998</c:v>
                </c:pt>
                <c:pt idx="9721">
                  <c:v>-351.02049999999997</c:v>
                </c:pt>
                <c:pt idx="9722">
                  <c:v>-351.01849999999996</c:v>
                </c:pt>
                <c:pt idx="9723">
                  <c:v>-351.01649999999995</c:v>
                </c:pt>
                <c:pt idx="9724">
                  <c:v>-351.0145</c:v>
                </c:pt>
                <c:pt idx="9725">
                  <c:v>-351.01249999999999</c:v>
                </c:pt>
                <c:pt idx="9726">
                  <c:v>-351.01049999999998</c:v>
                </c:pt>
                <c:pt idx="9727">
                  <c:v>-351.00849999999997</c:v>
                </c:pt>
                <c:pt idx="9728">
                  <c:v>-351.00649999999996</c:v>
                </c:pt>
                <c:pt idx="9729">
                  <c:v>-351.00450000000001</c:v>
                </c:pt>
                <c:pt idx="9730">
                  <c:v>-351.0025</c:v>
                </c:pt>
                <c:pt idx="9731">
                  <c:v>-351.00049999999999</c:v>
                </c:pt>
                <c:pt idx="9732">
                  <c:v>-350.99849999999998</c:v>
                </c:pt>
                <c:pt idx="9733">
                  <c:v>-350.99649999999997</c:v>
                </c:pt>
                <c:pt idx="9734">
                  <c:v>-350.99449999999996</c:v>
                </c:pt>
                <c:pt idx="9735">
                  <c:v>-350.99249999999995</c:v>
                </c:pt>
                <c:pt idx="9736">
                  <c:v>-350.9905</c:v>
                </c:pt>
                <c:pt idx="9737">
                  <c:v>-350.98849999999999</c:v>
                </c:pt>
                <c:pt idx="9738">
                  <c:v>-350.98649999999998</c:v>
                </c:pt>
                <c:pt idx="9739">
                  <c:v>-350.98449999999997</c:v>
                </c:pt>
                <c:pt idx="9740">
                  <c:v>-350.98249999999996</c:v>
                </c:pt>
                <c:pt idx="9741">
                  <c:v>-350.98050000000001</c:v>
                </c:pt>
                <c:pt idx="9742">
                  <c:v>-350.9785</c:v>
                </c:pt>
                <c:pt idx="9743">
                  <c:v>-350.97649999999999</c:v>
                </c:pt>
                <c:pt idx="9744">
                  <c:v>-350.97449999999998</c:v>
                </c:pt>
                <c:pt idx="9745">
                  <c:v>-350.97249999999997</c:v>
                </c:pt>
                <c:pt idx="9746">
                  <c:v>-350.97049999999996</c:v>
                </c:pt>
                <c:pt idx="9747">
                  <c:v>-350.96849999999995</c:v>
                </c:pt>
                <c:pt idx="9748">
                  <c:v>-350.9665</c:v>
                </c:pt>
                <c:pt idx="9749">
                  <c:v>-350.96449999999999</c:v>
                </c:pt>
                <c:pt idx="9750">
                  <c:v>-350.96249999999998</c:v>
                </c:pt>
                <c:pt idx="9751">
                  <c:v>-350.96049999999997</c:v>
                </c:pt>
                <c:pt idx="9752">
                  <c:v>-350.95849999999996</c:v>
                </c:pt>
                <c:pt idx="9753">
                  <c:v>-350.95650000000001</c:v>
                </c:pt>
                <c:pt idx="9754">
                  <c:v>-350.9545</c:v>
                </c:pt>
                <c:pt idx="9755">
                  <c:v>-350.95249999999999</c:v>
                </c:pt>
                <c:pt idx="9756">
                  <c:v>-350.95049999999998</c:v>
                </c:pt>
                <c:pt idx="9757">
                  <c:v>-350.94849999999997</c:v>
                </c:pt>
                <c:pt idx="9758">
                  <c:v>-350.94649999999996</c:v>
                </c:pt>
                <c:pt idx="9759">
                  <c:v>-350.94449999999995</c:v>
                </c:pt>
                <c:pt idx="9760">
                  <c:v>-350.9425</c:v>
                </c:pt>
                <c:pt idx="9761">
                  <c:v>-350.94049999999999</c:v>
                </c:pt>
                <c:pt idx="9762">
                  <c:v>-350.93849999999998</c:v>
                </c:pt>
                <c:pt idx="9763">
                  <c:v>-350.93649999999997</c:v>
                </c:pt>
                <c:pt idx="9764">
                  <c:v>-350.93449999999996</c:v>
                </c:pt>
                <c:pt idx="9765">
                  <c:v>-350.9325</c:v>
                </c:pt>
                <c:pt idx="9766">
                  <c:v>-350.93049999999999</c:v>
                </c:pt>
                <c:pt idx="9767">
                  <c:v>-350.92849999999999</c:v>
                </c:pt>
                <c:pt idx="9768">
                  <c:v>-350.92649999999998</c:v>
                </c:pt>
                <c:pt idx="9769">
                  <c:v>-350.92449999999997</c:v>
                </c:pt>
                <c:pt idx="9770">
                  <c:v>-350.92249999999996</c:v>
                </c:pt>
                <c:pt idx="9771">
                  <c:v>-350.92049999999995</c:v>
                </c:pt>
                <c:pt idx="9772">
                  <c:v>-350.91849999999999</c:v>
                </c:pt>
                <c:pt idx="9773">
                  <c:v>-350.91649999999998</c:v>
                </c:pt>
                <c:pt idx="9774">
                  <c:v>-350.91449999999998</c:v>
                </c:pt>
                <c:pt idx="9775">
                  <c:v>-350.91249999999997</c:v>
                </c:pt>
                <c:pt idx="9776">
                  <c:v>-350.91049999999996</c:v>
                </c:pt>
                <c:pt idx="9777">
                  <c:v>-350.9085</c:v>
                </c:pt>
                <c:pt idx="9778">
                  <c:v>-350.90649999999999</c:v>
                </c:pt>
                <c:pt idx="9779">
                  <c:v>-350.90449999999998</c:v>
                </c:pt>
                <c:pt idx="9780">
                  <c:v>-350.90249999999997</c:v>
                </c:pt>
                <c:pt idx="9781">
                  <c:v>-350.90049999999997</c:v>
                </c:pt>
                <c:pt idx="9782">
                  <c:v>-350.89849999999996</c:v>
                </c:pt>
                <c:pt idx="9783">
                  <c:v>-350.8965</c:v>
                </c:pt>
                <c:pt idx="9784">
                  <c:v>-350.89449999999999</c:v>
                </c:pt>
                <c:pt idx="9785">
                  <c:v>-350.89249999999998</c:v>
                </c:pt>
                <c:pt idx="9786">
                  <c:v>-350.89049999999997</c:v>
                </c:pt>
                <c:pt idx="9787">
                  <c:v>-350.88849999999996</c:v>
                </c:pt>
                <c:pt idx="9788">
                  <c:v>-350.88649999999996</c:v>
                </c:pt>
                <c:pt idx="9789">
                  <c:v>-350.8845</c:v>
                </c:pt>
                <c:pt idx="9790">
                  <c:v>-350.88249999999999</c:v>
                </c:pt>
                <c:pt idx="9791">
                  <c:v>-350.88049999999998</c:v>
                </c:pt>
                <c:pt idx="9792">
                  <c:v>-350.87849999999997</c:v>
                </c:pt>
                <c:pt idx="9793">
                  <c:v>-350.87649999999996</c:v>
                </c:pt>
                <c:pt idx="9794">
                  <c:v>-350.87449999999995</c:v>
                </c:pt>
                <c:pt idx="9795">
                  <c:v>-350.8725</c:v>
                </c:pt>
                <c:pt idx="9796">
                  <c:v>-350.87049999999999</c:v>
                </c:pt>
                <c:pt idx="9797">
                  <c:v>-350.86849999999998</c:v>
                </c:pt>
                <c:pt idx="9798">
                  <c:v>-350.86649999999997</c:v>
                </c:pt>
                <c:pt idx="9799">
                  <c:v>-350.86449999999996</c:v>
                </c:pt>
                <c:pt idx="9800">
                  <c:v>-350.86249999999995</c:v>
                </c:pt>
                <c:pt idx="9801">
                  <c:v>-350.8605</c:v>
                </c:pt>
                <c:pt idx="9802">
                  <c:v>-350.85849999999999</c:v>
                </c:pt>
                <c:pt idx="9803">
                  <c:v>-350.85649999999998</c:v>
                </c:pt>
                <c:pt idx="9804">
                  <c:v>-350.85449999999997</c:v>
                </c:pt>
                <c:pt idx="9805">
                  <c:v>-350.85249999999996</c:v>
                </c:pt>
                <c:pt idx="9806">
                  <c:v>-350.85049999999995</c:v>
                </c:pt>
                <c:pt idx="9807">
                  <c:v>-350.8485</c:v>
                </c:pt>
                <c:pt idx="9808">
                  <c:v>-350.84649999999999</c:v>
                </c:pt>
                <c:pt idx="9809">
                  <c:v>-350.84449999999998</c:v>
                </c:pt>
                <c:pt idx="9810">
                  <c:v>-350.84249999999997</c:v>
                </c:pt>
                <c:pt idx="9811">
                  <c:v>-350.84049999999996</c:v>
                </c:pt>
                <c:pt idx="9812">
                  <c:v>-350.83849999999995</c:v>
                </c:pt>
                <c:pt idx="9813">
                  <c:v>-350.8365</c:v>
                </c:pt>
                <c:pt idx="9814">
                  <c:v>-350.83449999999999</c:v>
                </c:pt>
                <c:pt idx="9815">
                  <c:v>-350.83249999999998</c:v>
                </c:pt>
                <c:pt idx="9816">
                  <c:v>-350.83049999999997</c:v>
                </c:pt>
                <c:pt idx="9817">
                  <c:v>-350.82849999999996</c:v>
                </c:pt>
                <c:pt idx="9818">
                  <c:v>-350.82649999999995</c:v>
                </c:pt>
                <c:pt idx="9819">
                  <c:v>-350.8245</c:v>
                </c:pt>
                <c:pt idx="9820">
                  <c:v>-350.82249999999999</c:v>
                </c:pt>
                <c:pt idx="9821">
                  <c:v>-350.82049999999998</c:v>
                </c:pt>
                <c:pt idx="9822">
                  <c:v>-350.81849999999997</c:v>
                </c:pt>
                <c:pt idx="9823">
                  <c:v>-350.81649999999996</c:v>
                </c:pt>
                <c:pt idx="9824">
                  <c:v>-350.81449999999995</c:v>
                </c:pt>
                <c:pt idx="9825">
                  <c:v>-350.8125</c:v>
                </c:pt>
                <c:pt idx="9826">
                  <c:v>-350.81049999999999</c:v>
                </c:pt>
                <c:pt idx="9827">
                  <c:v>-350.80849999999998</c:v>
                </c:pt>
                <c:pt idx="9828">
                  <c:v>-350.80649999999997</c:v>
                </c:pt>
                <c:pt idx="9829">
                  <c:v>-350.80449999999996</c:v>
                </c:pt>
                <c:pt idx="9830">
                  <c:v>-350.80249999999995</c:v>
                </c:pt>
                <c:pt idx="9831">
                  <c:v>-350.8005</c:v>
                </c:pt>
                <c:pt idx="9832">
                  <c:v>-350.79849999999999</c:v>
                </c:pt>
                <c:pt idx="9833">
                  <c:v>-350.79649999999998</c:v>
                </c:pt>
                <c:pt idx="9834">
                  <c:v>-350.79449999999997</c:v>
                </c:pt>
                <c:pt idx="9835">
                  <c:v>-350.79249999999996</c:v>
                </c:pt>
                <c:pt idx="9836">
                  <c:v>-350.79049999999995</c:v>
                </c:pt>
                <c:pt idx="9837">
                  <c:v>-350.7885</c:v>
                </c:pt>
                <c:pt idx="9838">
                  <c:v>-350.78649999999999</c:v>
                </c:pt>
                <c:pt idx="9839">
                  <c:v>-350.78449999999998</c:v>
                </c:pt>
                <c:pt idx="9840">
                  <c:v>-350.78249999999997</c:v>
                </c:pt>
                <c:pt idx="9841">
                  <c:v>-350.78049999999996</c:v>
                </c:pt>
                <c:pt idx="9842">
                  <c:v>-350.77849999999995</c:v>
                </c:pt>
                <c:pt idx="9843">
                  <c:v>-350.7765</c:v>
                </c:pt>
                <c:pt idx="9844">
                  <c:v>-350.77449999999999</c:v>
                </c:pt>
                <c:pt idx="9845">
                  <c:v>-350.77249999999998</c:v>
                </c:pt>
                <c:pt idx="9846">
                  <c:v>-350.77049999999997</c:v>
                </c:pt>
                <c:pt idx="9847">
                  <c:v>-350.76849999999996</c:v>
                </c:pt>
                <c:pt idx="9848">
                  <c:v>-350.76649999999995</c:v>
                </c:pt>
                <c:pt idx="9849">
                  <c:v>-350.7645</c:v>
                </c:pt>
                <c:pt idx="9850">
                  <c:v>-350.76249999999999</c:v>
                </c:pt>
                <c:pt idx="9851">
                  <c:v>-350.76049999999998</c:v>
                </c:pt>
                <c:pt idx="9852">
                  <c:v>-350.75849999999997</c:v>
                </c:pt>
                <c:pt idx="9853">
                  <c:v>-350.75649999999996</c:v>
                </c:pt>
                <c:pt idx="9854">
                  <c:v>-350.75450000000001</c:v>
                </c:pt>
                <c:pt idx="9855">
                  <c:v>-350.7525</c:v>
                </c:pt>
                <c:pt idx="9856">
                  <c:v>-350.75049999999999</c:v>
                </c:pt>
                <c:pt idx="9857">
                  <c:v>-350.74849999999998</c:v>
                </c:pt>
                <c:pt idx="9858">
                  <c:v>-350.74649999999997</c:v>
                </c:pt>
                <c:pt idx="9859">
                  <c:v>-350.74449999999996</c:v>
                </c:pt>
                <c:pt idx="9860">
                  <c:v>-350.74249999999995</c:v>
                </c:pt>
                <c:pt idx="9861">
                  <c:v>-350.7405</c:v>
                </c:pt>
                <c:pt idx="9862">
                  <c:v>-350.73849999999999</c:v>
                </c:pt>
                <c:pt idx="9863">
                  <c:v>-350.73649999999998</c:v>
                </c:pt>
                <c:pt idx="9864">
                  <c:v>-350.73449999999997</c:v>
                </c:pt>
                <c:pt idx="9865">
                  <c:v>-350.73249999999996</c:v>
                </c:pt>
                <c:pt idx="9866">
                  <c:v>-350.73050000000001</c:v>
                </c:pt>
                <c:pt idx="9867">
                  <c:v>-350.7285</c:v>
                </c:pt>
                <c:pt idx="9868">
                  <c:v>-350.72649999999999</c:v>
                </c:pt>
                <c:pt idx="9869">
                  <c:v>-350.72449999999998</c:v>
                </c:pt>
                <c:pt idx="9870">
                  <c:v>-350.72249999999997</c:v>
                </c:pt>
                <c:pt idx="9871">
                  <c:v>-350.72049999999996</c:v>
                </c:pt>
                <c:pt idx="9872">
                  <c:v>-350.71849999999995</c:v>
                </c:pt>
                <c:pt idx="9873">
                  <c:v>-350.7165</c:v>
                </c:pt>
                <c:pt idx="9874">
                  <c:v>-350.71449999999999</c:v>
                </c:pt>
                <c:pt idx="9875">
                  <c:v>-350.71249999999998</c:v>
                </c:pt>
                <c:pt idx="9876">
                  <c:v>-350.71049999999997</c:v>
                </c:pt>
                <c:pt idx="9877">
                  <c:v>-350.70849999999996</c:v>
                </c:pt>
                <c:pt idx="9878">
                  <c:v>-350.70650000000001</c:v>
                </c:pt>
                <c:pt idx="9879">
                  <c:v>-350.7045</c:v>
                </c:pt>
                <c:pt idx="9880">
                  <c:v>-350.70249999999999</c:v>
                </c:pt>
                <c:pt idx="9881">
                  <c:v>-350.70049999999998</c:v>
                </c:pt>
                <c:pt idx="9882">
                  <c:v>-350.69849999999997</c:v>
                </c:pt>
                <c:pt idx="9883">
                  <c:v>-350.69649999999996</c:v>
                </c:pt>
                <c:pt idx="9884">
                  <c:v>-350.69449999999995</c:v>
                </c:pt>
                <c:pt idx="9885">
                  <c:v>-350.6925</c:v>
                </c:pt>
                <c:pt idx="9886">
                  <c:v>-350.69049999999999</c:v>
                </c:pt>
                <c:pt idx="9887">
                  <c:v>-350.68849999999998</c:v>
                </c:pt>
                <c:pt idx="9888">
                  <c:v>-350.68649999999997</c:v>
                </c:pt>
                <c:pt idx="9889">
                  <c:v>-350.68449999999996</c:v>
                </c:pt>
                <c:pt idx="9890">
                  <c:v>-350.6825</c:v>
                </c:pt>
                <c:pt idx="9891">
                  <c:v>-350.68049999999999</c:v>
                </c:pt>
                <c:pt idx="9892">
                  <c:v>-350.67849999999999</c:v>
                </c:pt>
                <c:pt idx="9893">
                  <c:v>-350.67649999999998</c:v>
                </c:pt>
                <c:pt idx="9894">
                  <c:v>-350.67449999999997</c:v>
                </c:pt>
                <c:pt idx="9895">
                  <c:v>-350.67249999999996</c:v>
                </c:pt>
                <c:pt idx="9896">
                  <c:v>-350.67049999999995</c:v>
                </c:pt>
                <c:pt idx="9897">
                  <c:v>-350.66849999999999</c:v>
                </c:pt>
                <c:pt idx="9898">
                  <c:v>-350.66649999999998</c:v>
                </c:pt>
                <c:pt idx="9899">
                  <c:v>-350.66449999999998</c:v>
                </c:pt>
                <c:pt idx="9900">
                  <c:v>-350.66249999999997</c:v>
                </c:pt>
                <c:pt idx="9901">
                  <c:v>-350.66049999999996</c:v>
                </c:pt>
                <c:pt idx="9902">
                  <c:v>-350.6585</c:v>
                </c:pt>
                <c:pt idx="9903">
                  <c:v>-350.65649999999999</c:v>
                </c:pt>
                <c:pt idx="9904">
                  <c:v>-350.65449999999998</c:v>
                </c:pt>
                <c:pt idx="9905">
                  <c:v>-350.65249999999997</c:v>
                </c:pt>
                <c:pt idx="9906">
                  <c:v>-350.65049999999997</c:v>
                </c:pt>
                <c:pt idx="9907">
                  <c:v>-350.64849999999996</c:v>
                </c:pt>
                <c:pt idx="9908">
                  <c:v>-350.6465</c:v>
                </c:pt>
                <c:pt idx="9909">
                  <c:v>-350.64449999999999</c:v>
                </c:pt>
                <c:pt idx="9910">
                  <c:v>-350.64249999999998</c:v>
                </c:pt>
                <c:pt idx="9911">
                  <c:v>-350.64049999999997</c:v>
                </c:pt>
                <c:pt idx="9912">
                  <c:v>-350.63849999999996</c:v>
                </c:pt>
                <c:pt idx="9913">
                  <c:v>-350.63649999999996</c:v>
                </c:pt>
                <c:pt idx="9914">
                  <c:v>-350.6345</c:v>
                </c:pt>
                <c:pt idx="9915">
                  <c:v>-350.63249999999999</c:v>
                </c:pt>
                <c:pt idx="9916">
                  <c:v>-350.63049999999998</c:v>
                </c:pt>
                <c:pt idx="9917">
                  <c:v>-350.62849999999997</c:v>
                </c:pt>
                <c:pt idx="9918">
                  <c:v>-350.62649999999996</c:v>
                </c:pt>
                <c:pt idx="9919">
                  <c:v>-350.62449999999995</c:v>
                </c:pt>
                <c:pt idx="9920">
                  <c:v>-350.6225</c:v>
                </c:pt>
                <c:pt idx="9921">
                  <c:v>-350.62049999999999</c:v>
                </c:pt>
                <c:pt idx="9922">
                  <c:v>-350.61849999999998</c:v>
                </c:pt>
                <c:pt idx="9923">
                  <c:v>-350.61649999999997</c:v>
                </c:pt>
                <c:pt idx="9924">
                  <c:v>-350.61449999999996</c:v>
                </c:pt>
                <c:pt idx="9925">
                  <c:v>-350.61249999999995</c:v>
                </c:pt>
                <c:pt idx="9926">
                  <c:v>-350.6105</c:v>
                </c:pt>
                <c:pt idx="9927">
                  <c:v>-350.60849999999999</c:v>
                </c:pt>
                <c:pt idx="9928">
                  <c:v>-350.60649999999998</c:v>
                </c:pt>
                <c:pt idx="9929">
                  <c:v>-350.60449999999997</c:v>
                </c:pt>
                <c:pt idx="9930">
                  <c:v>-350.60249999999996</c:v>
                </c:pt>
                <c:pt idx="9931">
                  <c:v>-350.60049999999995</c:v>
                </c:pt>
                <c:pt idx="9932">
                  <c:v>-350.5985</c:v>
                </c:pt>
                <c:pt idx="9933">
                  <c:v>-350.59649999999999</c:v>
                </c:pt>
                <c:pt idx="9934">
                  <c:v>-350.59449999999998</c:v>
                </c:pt>
                <c:pt idx="9935">
                  <c:v>-350.59249999999997</c:v>
                </c:pt>
                <c:pt idx="9936">
                  <c:v>-350.59049999999996</c:v>
                </c:pt>
                <c:pt idx="9937">
                  <c:v>-350.58849999999995</c:v>
                </c:pt>
                <c:pt idx="9938">
                  <c:v>-350.5865</c:v>
                </c:pt>
                <c:pt idx="9939">
                  <c:v>-350.58449999999999</c:v>
                </c:pt>
                <c:pt idx="9940">
                  <c:v>-350.58249999999998</c:v>
                </c:pt>
                <c:pt idx="9941">
                  <c:v>-350.58049999999997</c:v>
                </c:pt>
                <c:pt idx="9942">
                  <c:v>-350.57849999999996</c:v>
                </c:pt>
                <c:pt idx="9943">
                  <c:v>-350.57649999999995</c:v>
                </c:pt>
                <c:pt idx="9944">
                  <c:v>-350.5745</c:v>
                </c:pt>
                <c:pt idx="9945">
                  <c:v>-350.57249999999999</c:v>
                </c:pt>
                <c:pt idx="9946">
                  <c:v>-350.57049999999998</c:v>
                </c:pt>
                <c:pt idx="9947">
                  <c:v>-350.56849999999997</c:v>
                </c:pt>
                <c:pt idx="9948">
                  <c:v>-350.56649999999996</c:v>
                </c:pt>
                <c:pt idx="9949">
                  <c:v>-350.56449999999995</c:v>
                </c:pt>
                <c:pt idx="9950">
                  <c:v>-350.5625</c:v>
                </c:pt>
                <c:pt idx="9951">
                  <c:v>-350.56049999999999</c:v>
                </c:pt>
                <c:pt idx="9952">
                  <c:v>-350.55849999999998</c:v>
                </c:pt>
                <c:pt idx="9953">
                  <c:v>-350.55649999999997</c:v>
                </c:pt>
                <c:pt idx="9954">
                  <c:v>-350.55449999999996</c:v>
                </c:pt>
                <c:pt idx="9955">
                  <c:v>-350.55249999999995</c:v>
                </c:pt>
                <c:pt idx="9956">
                  <c:v>-350.5505</c:v>
                </c:pt>
                <c:pt idx="9957">
                  <c:v>-350.54849999999999</c:v>
                </c:pt>
                <c:pt idx="9958">
                  <c:v>-350.54649999999998</c:v>
                </c:pt>
                <c:pt idx="9959">
                  <c:v>-350.54449999999997</c:v>
                </c:pt>
                <c:pt idx="9960">
                  <c:v>-350.54249999999996</c:v>
                </c:pt>
                <c:pt idx="9961">
                  <c:v>-350.54049999999995</c:v>
                </c:pt>
                <c:pt idx="9962">
                  <c:v>-350.5385</c:v>
                </c:pt>
                <c:pt idx="9963">
                  <c:v>-350.53649999999999</c:v>
                </c:pt>
                <c:pt idx="9964">
                  <c:v>-350.53449999999998</c:v>
                </c:pt>
                <c:pt idx="9965">
                  <c:v>-350.53249999999997</c:v>
                </c:pt>
                <c:pt idx="9966">
                  <c:v>-350.53049999999996</c:v>
                </c:pt>
                <c:pt idx="9967">
                  <c:v>-350.52849999999995</c:v>
                </c:pt>
                <c:pt idx="9968">
                  <c:v>-350.5265</c:v>
                </c:pt>
                <c:pt idx="9969">
                  <c:v>-350.52449999999999</c:v>
                </c:pt>
                <c:pt idx="9970">
                  <c:v>-350.52249999999998</c:v>
                </c:pt>
                <c:pt idx="9971">
                  <c:v>-350.52049999999997</c:v>
                </c:pt>
                <c:pt idx="9972">
                  <c:v>-350.51849999999996</c:v>
                </c:pt>
                <c:pt idx="9973">
                  <c:v>-350.51649999999995</c:v>
                </c:pt>
                <c:pt idx="9974">
                  <c:v>-350.5145</c:v>
                </c:pt>
                <c:pt idx="9975">
                  <c:v>-350.51249999999999</c:v>
                </c:pt>
                <c:pt idx="9976">
                  <c:v>-350.51049999999998</c:v>
                </c:pt>
                <c:pt idx="9977">
                  <c:v>-350.50849999999997</c:v>
                </c:pt>
                <c:pt idx="9978">
                  <c:v>-350.50649999999996</c:v>
                </c:pt>
                <c:pt idx="9979">
                  <c:v>-350.50450000000001</c:v>
                </c:pt>
                <c:pt idx="9980">
                  <c:v>-350.5025</c:v>
                </c:pt>
                <c:pt idx="9981">
                  <c:v>-350.50049999999999</c:v>
                </c:pt>
                <c:pt idx="9982">
                  <c:v>-350.49849999999998</c:v>
                </c:pt>
                <c:pt idx="9983">
                  <c:v>-350.49649999999997</c:v>
                </c:pt>
                <c:pt idx="9984">
                  <c:v>-350.49449999999996</c:v>
                </c:pt>
                <c:pt idx="9985">
                  <c:v>-350.49249999999995</c:v>
                </c:pt>
                <c:pt idx="9986">
                  <c:v>-350.4905</c:v>
                </c:pt>
                <c:pt idx="9987">
                  <c:v>-350.48849999999999</c:v>
                </c:pt>
                <c:pt idx="9988">
                  <c:v>-350.48649999999998</c:v>
                </c:pt>
                <c:pt idx="9989">
                  <c:v>-350.48449999999997</c:v>
                </c:pt>
                <c:pt idx="9990">
                  <c:v>-350.48249999999996</c:v>
                </c:pt>
                <c:pt idx="9991">
                  <c:v>-350.48050000000001</c:v>
                </c:pt>
                <c:pt idx="9992">
                  <c:v>-350.4785</c:v>
                </c:pt>
                <c:pt idx="9993">
                  <c:v>-350.47649999999999</c:v>
                </c:pt>
                <c:pt idx="9994">
                  <c:v>-350.47449999999998</c:v>
                </c:pt>
                <c:pt idx="9995">
                  <c:v>-350.47249999999997</c:v>
                </c:pt>
                <c:pt idx="9996">
                  <c:v>-350.47049999999996</c:v>
                </c:pt>
                <c:pt idx="9997">
                  <c:v>-350.46849999999995</c:v>
                </c:pt>
                <c:pt idx="9998">
                  <c:v>-350.4665</c:v>
                </c:pt>
                <c:pt idx="9999">
                  <c:v>-350.46449999999999</c:v>
                </c:pt>
                <c:pt idx="10000">
                  <c:v>-350.46249999999998</c:v>
                </c:pt>
                <c:pt idx="10001">
                  <c:v>-350.46049999999997</c:v>
                </c:pt>
                <c:pt idx="10002">
                  <c:v>-350.45849999999996</c:v>
                </c:pt>
                <c:pt idx="10003">
                  <c:v>-350.45650000000001</c:v>
                </c:pt>
                <c:pt idx="10004">
                  <c:v>-350.4545</c:v>
                </c:pt>
                <c:pt idx="10005">
                  <c:v>-350.45249999999999</c:v>
                </c:pt>
                <c:pt idx="10006">
                  <c:v>-350.45049999999998</c:v>
                </c:pt>
                <c:pt idx="10007">
                  <c:v>-350.44849999999997</c:v>
                </c:pt>
                <c:pt idx="10008">
                  <c:v>-350.44649999999996</c:v>
                </c:pt>
                <c:pt idx="10009">
                  <c:v>-350.44449999999995</c:v>
                </c:pt>
                <c:pt idx="10010">
                  <c:v>-350.4425</c:v>
                </c:pt>
                <c:pt idx="10011">
                  <c:v>-350.44049999999999</c:v>
                </c:pt>
                <c:pt idx="10012">
                  <c:v>-350.43849999999998</c:v>
                </c:pt>
                <c:pt idx="10013">
                  <c:v>-350.43649999999997</c:v>
                </c:pt>
                <c:pt idx="10014">
                  <c:v>-350.43449999999996</c:v>
                </c:pt>
                <c:pt idx="10015">
                  <c:v>-350.4325</c:v>
                </c:pt>
                <c:pt idx="10016">
                  <c:v>-350.43049999999999</c:v>
                </c:pt>
                <c:pt idx="10017">
                  <c:v>-350.42849999999999</c:v>
                </c:pt>
                <c:pt idx="10018">
                  <c:v>-350.42649999999998</c:v>
                </c:pt>
                <c:pt idx="10019">
                  <c:v>-350.42449999999997</c:v>
                </c:pt>
                <c:pt idx="10020">
                  <c:v>-350.42249999999996</c:v>
                </c:pt>
                <c:pt idx="10021">
                  <c:v>-350.42049999999995</c:v>
                </c:pt>
                <c:pt idx="10022">
                  <c:v>-350.41849999999999</c:v>
                </c:pt>
                <c:pt idx="10023">
                  <c:v>-350.41649999999998</c:v>
                </c:pt>
                <c:pt idx="10024">
                  <c:v>-350.41449999999998</c:v>
                </c:pt>
                <c:pt idx="10025">
                  <c:v>-350.41249999999997</c:v>
                </c:pt>
                <c:pt idx="10026">
                  <c:v>-350.41049999999996</c:v>
                </c:pt>
                <c:pt idx="10027">
                  <c:v>-350.4085</c:v>
                </c:pt>
                <c:pt idx="10028">
                  <c:v>-350.40649999999999</c:v>
                </c:pt>
                <c:pt idx="10029">
                  <c:v>-350.40449999999998</c:v>
                </c:pt>
                <c:pt idx="10030">
                  <c:v>-350.40249999999997</c:v>
                </c:pt>
                <c:pt idx="10031">
                  <c:v>-350.40049999999997</c:v>
                </c:pt>
                <c:pt idx="10032">
                  <c:v>-350.39849999999996</c:v>
                </c:pt>
                <c:pt idx="10033">
                  <c:v>-350.3965</c:v>
                </c:pt>
                <c:pt idx="10034">
                  <c:v>-350.39449999999999</c:v>
                </c:pt>
                <c:pt idx="10035">
                  <c:v>-350.39249999999998</c:v>
                </c:pt>
                <c:pt idx="10036">
                  <c:v>-350.39049999999997</c:v>
                </c:pt>
                <c:pt idx="10037">
                  <c:v>-350.38849999999996</c:v>
                </c:pt>
                <c:pt idx="10038">
                  <c:v>-350.38649999999996</c:v>
                </c:pt>
                <c:pt idx="10039">
                  <c:v>-350.3845</c:v>
                </c:pt>
                <c:pt idx="10040">
                  <c:v>-350.38249999999999</c:v>
                </c:pt>
                <c:pt idx="10041">
                  <c:v>-350.38049999999998</c:v>
                </c:pt>
                <c:pt idx="10042">
                  <c:v>-350.37849999999997</c:v>
                </c:pt>
                <c:pt idx="10043">
                  <c:v>-350.37649999999996</c:v>
                </c:pt>
                <c:pt idx="10044">
                  <c:v>-350.37449999999995</c:v>
                </c:pt>
                <c:pt idx="10045">
                  <c:v>-350.3725</c:v>
                </c:pt>
                <c:pt idx="10046">
                  <c:v>-350.37049999999999</c:v>
                </c:pt>
                <c:pt idx="10047">
                  <c:v>-350.36849999999998</c:v>
                </c:pt>
                <c:pt idx="10048">
                  <c:v>-350.36649999999997</c:v>
                </c:pt>
                <c:pt idx="10049">
                  <c:v>-350.36449999999996</c:v>
                </c:pt>
                <c:pt idx="10050">
                  <c:v>-350.36249999999995</c:v>
                </c:pt>
                <c:pt idx="10051">
                  <c:v>-350.3605</c:v>
                </c:pt>
                <c:pt idx="10052">
                  <c:v>-350.35849999999999</c:v>
                </c:pt>
                <c:pt idx="10053">
                  <c:v>-350.35649999999998</c:v>
                </c:pt>
                <c:pt idx="10054">
                  <c:v>-350.35449999999997</c:v>
                </c:pt>
                <c:pt idx="10055">
                  <c:v>-350.35249999999996</c:v>
                </c:pt>
                <c:pt idx="10056">
                  <c:v>-350.35049999999995</c:v>
                </c:pt>
                <c:pt idx="10057">
                  <c:v>-350.3485</c:v>
                </c:pt>
                <c:pt idx="10058">
                  <c:v>-350.34649999999999</c:v>
                </c:pt>
                <c:pt idx="10059">
                  <c:v>-350.34449999999998</c:v>
                </c:pt>
                <c:pt idx="10060">
                  <c:v>-350.34249999999997</c:v>
                </c:pt>
                <c:pt idx="10061">
                  <c:v>-350.34049999999996</c:v>
                </c:pt>
                <c:pt idx="10062">
                  <c:v>-350.33849999999995</c:v>
                </c:pt>
                <c:pt idx="10063">
                  <c:v>-350.3365</c:v>
                </c:pt>
                <c:pt idx="10064">
                  <c:v>-350.33449999999999</c:v>
                </c:pt>
                <c:pt idx="10065">
                  <c:v>-350.33249999999998</c:v>
                </c:pt>
                <c:pt idx="10066">
                  <c:v>-350.33049999999997</c:v>
                </c:pt>
                <c:pt idx="10067">
                  <c:v>-350.32849999999996</c:v>
                </c:pt>
                <c:pt idx="10068">
                  <c:v>-350.32649999999995</c:v>
                </c:pt>
                <c:pt idx="10069">
                  <c:v>-350.3245</c:v>
                </c:pt>
                <c:pt idx="10070">
                  <c:v>-350.32249999999999</c:v>
                </c:pt>
                <c:pt idx="10071">
                  <c:v>-350.32049999999998</c:v>
                </c:pt>
                <c:pt idx="10072">
                  <c:v>-350.31849999999997</c:v>
                </c:pt>
                <c:pt idx="10073">
                  <c:v>-350.31649999999996</c:v>
                </c:pt>
                <c:pt idx="10074">
                  <c:v>-350.31449999999995</c:v>
                </c:pt>
                <c:pt idx="10075">
                  <c:v>-350.3125</c:v>
                </c:pt>
                <c:pt idx="10076">
                  <c:v>-350.31049999999999</c:v>
                </c:pt>
                <c:pt idx="10077">
                  <c:v>-350.30849999999998</c:v>
                </c:pt>
                <c:pt idx="10078">
                  <c:v>-350.30649999999997</c:v>
                </c:pt>
                <c:pt idx="10079">
                  <c:v>-350.30449999999996</c:v>
                </c:pt>
                <c:pt idx="10080">
                  <c:v>-350.30249999999995</c:v>
                </c:pt>
                <c:pt idx="10081">
                  <c:v>-350.3005</c:v>
                </c:pt>
                <c:pt idx="10082">
                  <c:v>-350.29849999999999</c:v>
                </c:pt>
                <c:pt idx="10083">
                  <c:v>-350.29649999999998</c:v>
                </c:pt>
                <c:pt idx="10084">
                  <c:v>-350.29449999999997</c:v>
                </c:pt>
                <c:pt idx="10085">
                  <c:v>-350.29249999999996</c:v>
                </c:pt>
                <c:pt idx="10086">
                  <c:v>-350.29049999999995</c:v>
                </c:pt>
                <c:pt idx="10087">
                  <c:v>-350.2885</c:v>
                </c:pt>
                <c:pt idx="10088">
                  <c:v>-350.28649999999999</c:v>
                </c:pt>
                <c:pt idx="10089">
                  <c:v>-350.28449999999998</c:v>
                </c:pt>
                <c:pt idx="10090">
                  <c:v>-350.28249999999997</c:v>
                </c:pt>
                <c:pt idx="10091">
                  <c:v>-350.28049999999996</c:v>
                </c:pt>
                <c:pt idx="10092">
                  <c:v>-350.27849999999995</c:v>
                </c:pt>
                <c:pt idx="10093">
                  <c:v>-350.2765</c:v>
                </c:pt>
                <c:pt idx="10094">
                  <c:v>-350.27449999999999</c:v>
                </c:pt>
                <c:pt idx="10095">
                  <c:v>-350.27249999999998</c:v>
                </c:pt>
                <c:pt idx="10096">
                  <c:v>-350.27049999999997</c:v>
                </c:pt>
                <c:pt idx="10097">
                  <c:v>-350.26849999999996</c:v>
                </c:pt>
                <c:pt idx="10098">
                  <c:v>-350.26649999999995</c:v>
                </c:pt>
                <c:pt idx="10099">
                  <c:v>-350.2645</c:v>
                </c:pt>
                <c:pt idx="10100">
                  <c:v>-350.26249999999999</c:v>
                </c:pt>
                <c:pt idx="10101">
                  <c:v>-350.26049999999998</c:v>
                </c:pt>
                <c:pt idx="10102">
                  <c:v>-350.25849999999997</c:v>
                </c:pt>
                <c:pt idx="10103">
                  <c:v>-350.25649999999996</c:v>
                </c:pt>
                <c:pt idx="10104">
                  <c:v>-350.25450000000001</c:v>
                </c:pt>
                <c:pt idx="10105">
                  <c:v>-350.2525</c:v>
                </c:pt>
                <c:pt idx="10106">
                  <c:v>-350.25049999999999</c:v>
                </c:pt>
                <c:pt idx="10107">
                  <c:v>-350.24849999999998</c:v>
                </c:pt>
                <c:pt idx="10108">
                  <c:v>-350.24649999999997</c:v>
                </c:pt>
                <c:pt idx="10109">
                  <c:v>-350.24449999999996</c:v>
                </c:pt>
                <c:pt idx="10110">
                  <c:v>-350.24249999999995</c:v>
                </c:pt>
                <c:pt idx="10111">
                  <c:v>-350.2405</c:v>
                </c:pt>
                <c:pt idx="10112">
                  <c:v>-350.23849999999999</c:v>
                </c:pt>
                <c:pt idx="10113">
                  <c:v>-350.23649999999998</c:v>
                </c:pt>
                <c:pt idx="10114">
                  <c:v>-350.23449999999997</c:v>
                </c:pt>
                <c:pt idx="10115">
                  <c:v>-350.23249999999996</c:v>
                </c:pt>
                <c:pt idx="10116">
                  <c:v>-350.23050000000001</c:v>
                </c:pt>
                <c:pt idx="10117">
                  <c:v>-350.2285</c:v>
                </c:pt>
                <c:pt idx="10118">
                  <c:v>-350.22649999999999</c:v>
                </c:pt>
                <c:pt idx="10119">
                  <c:v>-350.22449999999998</c:v>
                </c:pt>
                <c:pt idx="10120">
                  <c:v>-350.22249999999997</c:v>
                </c:pt>
                <c:pt idx="10121">
                  <c:v>-350.22049999999996</c:v>
                </c:pt>
                <c:pt idx="10122">
                  <c:v>-350.21849999999995</c:v>
                </c:pt>
                <c:pt idx="10123">
                  <c:v>-350.2165</c:v>
                </c:pt>
                <c:pt idx="10124">
                  <c:v>-350.21449999999999</c:v>
                </c:pt>
                <c:pt idx="10125">
                  <c:v>-350.21249999999998</c:v>
                </c:pt>
                <c:pt idx="10126">
                  <c:v>-350.21049999999997</c:v>
                </c:pt>
                <c:pt idx="10127">
                  <c:v>-350.20849999999996</c:v>
                </c:pt>
                <c:pt idx="10128">
                  <c:v>-350.20650000000001</c:v>
                </c:pt>
                <c:pt idx="10129">
                  <c:v>-350.2045</c:v>
                </c:pt>
                <c:pt idx="10130">
                  <c:v>-350.20249999999999</c:v>
                </c:pt>
                <c:pt idx="10131">
                  <c:v>-350.20049999999998</c:v>
                </c:pt>
                <c:pt idx="10132">
                  <c:v>-350.19849999999997</c:v>
                </c:pt>
                <c:pt idx="10133">
                  <c:v>-350.19649999999996</c:v>
                </c:pt>
                <c:pt idx="10134">
                  <c:v>-350.19449999999995</c:v>
                </c:pt>
                <c:pt idx="10135">
                  <c:v>-350.1925</c:v>
                </c:pt>
                <c:pt idx="10136">
                  <c:v>-350.19049999999999</c:v>
                </c:pt>
                <c:pt idx="10137">
                  <c:v>-350.18849999999998</c:v>
                </c:pt>
                <c:pt idx="10138">
                  <c:v>-350.18649999999997</c:v>
                </c:pt>
                <c:pt idx="10139">
                  <c:v>-350.18449999999996</c:v>
                </c:pt>
                <c:pt idx="10140">
                  <c:v>-350.1825</c:v>
                </c:pt>
                <c:pt idx="10141">
                  <c:v>-350.18049999999999</c:v>
                </c:pt>
                <c:pt idx="10142">
                  <c:v>-350.17849999999999</c:v>
                </c:pt>
                <c:pt idx="10143">
                  <c:v>-350.17649999999998</c:v>
                </c:pt>
                <c:pt idx="10144">
                  <c:v>-350.17449999999997</c:v>
                </c:pt>
                <c:pt idx="10145">
                  <c:v>-350.17249999999996</c:v>
                </c:pt>
                <c:pt idx="10146">
                  <c:v>-350.17049999999995</c:v>
                </c:pt>
                <c:pt idx="10147">
                  <c:v>-350.16849999999999</c:v>
                </c:pt>
                <c:pt idx="10148">
                  <c:v>-350.16649999999998</c:v>
                </c:pt>
                <c:pt idx="10149">
                  <c:v>-350.16449999999998</c:v>
                </c:pt>
                <c:pt idx="10150">
                  <c:v>-350.16249999999997</c:v>
                </c:pt>
                <c:pt idx="10151">
                  <c:v>-350.16049999999996</c:v>
                </c:pt>
                <c:pt idx="10152">
                  <c:v>-350.1585</c:v>
                </c:pt>
                <c:pt idx="10153">
                  <c:v>-350.15649999999999</c:v>
                </c:pt>
                <c:pt idx="10154">
                  <c:v>-350.15449999999998</c:v>
                </c:pt>
                <c:pt idx="10155">
                  <c:v>-350.15249999999997</c:v>
                </c:pt>
                <c:pt idx="10156">
                  <c:v>-350.15049999999997</c:v>
                </c:pt>
                <c:pt idx="10157">
                  <c:v>-350.14849999999996</c:v>
                </c:pt>
                <c:pt idx="10158">
                  <c:v>-350.1465</c:v>
                </c:pt>
                <c:pt idx="10159">
                  <c:v>-350.14449999999999</c:v>
                </c:pt>
                <c:pt idx="10160">
                  <c:v>-350.14249999999998</c:v>
                </c:pt>
                <c:pt idx="10161">
                  <c:v>-350.14049999999997</c:v>
                </c:pt>
                <c:pt idx="10162">
                  <c:v>-350.13849999999996</c:v>
                </c:pt>
                <c:pt idx="10163">
                  <c:v>-350.13649999999996</c:v>
                </c:pt>
                <c:pt idx="10164">
                  <c:v>-350.1345</c:v>
                </c:pt>
                <c:pt idx="10165">
                  <c:v>-350.13249999999999</c:v>
                </c:pt>
                <c:pt idx="10166">
                  <c:v>-350.13049999999998</c:v>
                </c:pt>
                <c:pt idx="10167">
                  <c:v>-350.12849999999997</c:v>
                </c:pt>
                <c:pt idx="10168">
                  <c:v>-350.12649999999996</c:v>
                </c:pt>
                <c:pt idx="10169">
                  <c:v>-350.12449999999995</c:v>
                </c:pt>
                <c:pt idx="10170">
                  <c:v>-350.1225</c:v>
                </c:pt>
                <c:pt idx="10171">
                  <c:v>-350.12049999999999</c:v>
                </c:pt>
                <c:pt idx="10172">
                  <c:v>-350.11849999999998</c:v>
                </c:pt>
                <c:pt idx="10173">
                  <c:v>-350.11649999999997</c:v>
                </c:pt>
                <c:pt idx="10174">
                  <c:v>-350.11449999999996</c:v>
                </c:pt>
                <c:pt idx="10175">
                  <c:v>-350.11249999999995</c:v>
                </c:pt>
                <c:pt idx="10176">
                  <c:v>-350.1105</c:v>
                </c:pt>
                <c:pt idx="10177">
                  <c:v>-350.10849999999999</c:v>
                </c:pt>
                <c:pt idx="10178">
                  <c:v>-350.10649999999998</c:v>
                </c:pt>
                <c:pt idx="10179">
                  <c:v>-350.10449999999997</c:v>
                </c:pt>
                <c:pt idx="10180">
                  <c:v>-350.10249999999996</c:v>
                </c:pt>
                <c:pt idx="10181">
                  <c:v>-350.10049999999995</c:v>
                </c:pt>
                <c:pt idx="10182">
                  <c:v>-350.0985</c:v>
                </c:pt>
                <c:pt idx="10183">
                  <c:v>-350.09649999999999</c:v>
                </c:pt>
                <c:pt idx="10184">
                  <c:v>-350.09449999999998</c:v>
                </c:pt>
                <c:pt idx="10185">
                  <c:v>-350.09249999999997</c:v>
                </c:pt>
                <c:pt idx="10186">
                  <c:v>-350.09049999999996</c:v>
                </c:pt>
                <c:pt idx="10187">
                  <c:v>-350.08849999999995</c:v>
                </c:pt>
                <c:pt idx="10188">
                  <c:v>-350.0865</c:v>
                </c:pt>
                <c:pt idx="10189">
                  <c:v>-350.08449999999999</c:v>
                </c:pt>
                <c:pt idx="10190">
                  <c:v>-350.08249999999998</c:v>
                </c:pt>
                <c:pt idx="10191">
                  <c:v>-350.08049999999997</c:v>
                </c:pt>
                <c:pt idx="10192">
                  <c:v>-350.07849999999996</c:v>
                </c:pt>
                <c:pt idx="10193">
                  <c:v>-350.07649999999995</c:v>
                </c:pt>
                <c:pt idx="10194">
                  <c:v>-350.0745</c:v>
                </c:pt>
                <c:pt idx="10195">
                  <c:v>-350.07249999999999</c:v>
                </c:pt>
                <c:pt idx="10196">
                  <c:v>-350.07049999999998</c:v>
                </c:pt>
                <c:pt idx="10197">
                  <c:v>-350.06849999999997</c:v>
                </c:pt>
                <c:pt idx="10198">
                  <c:v>-350.06649999999996</c:v>
                </c:pt>
                <c:pt idx="10199">
                  <c:v>-350.06449999999995</c:v>
                </c:pt>
                <c:pt idx="10200">
                  <c:v>-350.0625</c:v>
                </c:pt>
                <c:pt idx="10201">
                  <c:v>-350.06049999999999</c:v>
                </c:pt>
                <c:pt idx="10202">
                  <c:v>-350.05849999999998</c:v>
                </c:pt>
                <c:pt idx="10203">
                  <c:v>-350.05649999999997</c:v>
                </c:pt>
                <c:pt idx="10204">
                  <c:v>-350.05449999999996</c:v>
                </c:pt>
                <c:pt idx="10205">
                  <c:v>-350.05249999999995</c:v>
                </c:pt>
                <c:pt idx="10206">
                  <c:v>-350.0505</c:v>
                </c:pt>
                <c:pt idx="10207">
                  <c:v>-350.04849999999999</c:v>
                </c:pt>
                <c:pt idx="10208">
                  <c:v>-350.04649999999998</c:v>
                </c:pt>
                <c:pt idx="10209">
                  <c:v>-350.04449999999997</c:v>
                </c:pt>
                <c:pt idx="10210">
                  <c:v>-350.04249999999996</c:v>
                </c:pt>
                <c:pt idx="10211">
                  <c:v>-350.04049999999995</c:v>
                </c:pt>
                <c:pt idx="10212">
                  <c:v>-350.0385</c:v>
                </c:pt>
                <c:pt idx="10213">
                  <c:v>-350.03649999999999</c:v>
                </c:pt>
                <c:pt idx="10214">
                  <c:v>-350.03449999999998</c:v>
                </c:pt>
                <c:pt idx="10215">
                  <c:v>-350.03249999999997</c:v>
                </c:pt>
                <c:pt idx="10216">
                  <c:v>-350.03049999999996</c:v>
                </c:pt>
                <c:pt idx="10217">
                  <c:v>-350.02849999999995</c:v>
                </c:pt>
                <c:pt idx="10218">
                  <c:v>-350.0265</c:v>
                </c:pt>
                <c:pt idx="10219">
                  <c:v>-350.02449999999999</c:v>
                </c:pt>
                <c:pt idx="10220">
                  <c:v>-350.02249999999998</c:v>
                </c:pt>
                <c:pt idx="10221">
                  <c:v>-350.02049999999997</c:v>
                </c:pt>
                <c:pt idx="10222">
                  <c:v>-350.01849999999996</c:v>
                </c:pt>
                <c:pt idx="10223">
                  <c:v>-350.01649999999995</c:v>
                </c:pt>
                <c:pt idx="10224">
                  <c:v>-350.0145</c:v>
                </c:pt>
                <c:pt idx="10225">
                  <c:v>-350.01249999999999</c:v>
                </c:pt>
                <c:pt idx="10226">
                  <c:v>-350.01049999999998</c:v>
                </c:pt>
                <c:pt idx="10227">
                  <c:v>-350.00849999999997</c:v>
                </c:pt>
                <c:pt idx="10228">
                  <c:v>-350.00649999999996</c:v>
                </c:pt>
                <c:pt idx="10229">
                  <c:v>-350.00450000000001</c:v>
                </c:pt>
                <c:pt idx="10230">
                  <c:v>-350.0025</c:v>
                </c:pt>
                <c:pt idx="10231">
                  <c:v>-350.00049999999999</c:v>
                </c:pt>
                <c:pt idx="10232">
                  <c:v>-349.99849999999998</c:v>
                </c:pt>
                <c:pt idx="10233">
                  <c:v>-349.99649999999997</c:v>
                </c:pt>
                <c:pt idx="10234">
                  <c:v>-349.99449999999996</c:v>
                </c:pt>
                <c:pt idx="10235">
                  <c:v>-349.99249999999995</c:v>
                </c:pt>
                <c:pt idx="10236">
                  <c:v>-349.9905</c:v>
                </c:pt>
                <c:pt idx="10237">
                  <c:v>-349.98849999999999</c:v>
                </c:pt>
                <c:pt idx="10238">
                  <c:v>-349.98649999999998</c:v>
                </c:pt>
                <c:pt idx="10239">
                  <c:v>-349.98449999999997</c:v>
                </c:pt>
                <c:pt idx="10240">
                  <c:v>-349.98249999999996</c:v>
                </c:pt>
                <c:pt idx="10241">
                  <c:v>-349.98050000000001</c:v>
                </c:pt>
                <c:pt idx="10242">
                  <c:v>-349.9785</c:v>
                </c:pt>
                <c:pt idx="10243">
                  <c:v>-349.97649999999999</c:v>
                </c:pt>
                <c:pt idx="10244">
                  <c:v>-349.97449999999998</c:v>
                </c:pt>
                <c:pt idx="10245">
                  <c:v>-349.97249999999997</c:v>
                </c:pt>
                <c:pt idx="10246">
                  <c:v>-349.97049999999996</c:v>
                </c:pt>
                <c:pt idx="10247">
                  <c:v>-349.96849999999995</c:v>
                </c:pt>
                <c:pt idx="10248">
                  <c:v>-349.9665</c:v>
                </c:pt>
                <c:pt idx="10249">
                  <c:v>-349.96449999999999</c:v>
                </c:pt>
                <c:pt idx="10250">
                  <c:v>-349.96249999999998</c:v>
                </c:pt>
                <c:pt idx="10251">
                  <c:v>-349.96049999999997</c:v>
                </c:pt>
                <c:pt idx="10252">
                  <c:v>-349.95849999999996</c:v>
                </c:pt>
                <c:pt idx="10253">
                  <c:v>-349.95650000000001</c:v>
                </c:pt>
                <c:pt idx="10254">
                  <c:v>-349.9545</c:v>
                </c:pt>
                <c:pt idx="10255">
                  <c:v>-349.95249999999999</c:v>
                </c:pt>
                <c:pt idx="10256">
                  <c:v>-349.95049999999998</c:v>
                </c:pt>
                <c:pt idx="10257">
                  <c:v>-349.94849999999997</c:v>
                </c:pt>
                <c:pt idx="10258">
                  <c:v>-349.94649999999996</c:v>
                </c:pt>
                <c:pt idx="10259">
                  <c:v>-349.94449999999995</c:v>
                </c:pt>
                <c:pt idx="10260">
                  <c:v>-349.9425</c:v>
                </c:pt>
                <c:pt idx="10261">
                  <c:v>-349.94049999999999</c:v>
                </c:pt>
                <c:pt idx="10262">
                  <c:v>-349.93849999999998</c:v>
                </c:pt>
                <c:pt idx="10263">
                  <c:v>-349.93649999999997</c:v>
                </c:pt>
                <c:pt idx="10264">
                  <c:v>-349.93449999999996</c:v>
                </c:pt>
                <c:pt idx="10265">
                  <c:v>-349.9325</c:v>
                </c:pt>
                <c:pt idx="10266">
                  <c:v>-349.93049999999999</c:v>
                </c:pt>
                <c:pt idx="10267">
                  <c:v>-349.92849999999999</c:v>
                </c:pt>
                <c:pt idx="10268">
                  <c:v>-349.92649999999998</c:v>
                </c:pt>
                <c:pt idx="10269">
                  <c:v>-349.92449999999997</c:v>
                </c:pt>
                <c:pt idx="10270">
                  <c:v>-349.92249999999996</c:v>
                </c:pt>
                <c:pt idx="10271">
                  <c:v>-349.92049999999995</c:v>
                </c:pt>
                <c:pt idx="10272">
                  <c:v>-349.91849999999999</c:v>
                </c:pt>
                <c:pt idx="10273">
                  <c:v>-349.91649999999998</c:v>
                </c:pt>
                <c:pt idx="10274">
                  <c:v>-349.91449999999998</c:v>
                </c:pt>
                <c:pt idx="10275">
                  <c:v>-349.91249999999997</c:v>
                </c:pt>
                <c:pt idx="10276">
                  <c:v>-349.91049999999996</c:v>
                </c:pt>
                <c:pt idx="10277">
                  <c:v>-349.9085</c:v>
                </c:pt>
                <c:pt idx="10278">
                  <c:v>-349.90649999999999</c:v>
                </c:pt>
                <c:pt idx="10279">
                  <c:v>-349.90449999999998</c:v>
                </c:pt>
                <c:pt idx="10280">
                  <c:v>-349.90249999999997</c:v>
                </c:pt>
                <c:pt idx="10281">
                  <c:v>-349.90049999999997</c:v>
                </c:pt>
                <c:pt idx="10282">
                  <c:v>-349.89849999999996</c:v>
                </c:pt>
                <c:pt idx="10283">
                  <c:v>-349.8965</c:v>
                </c:pt>
                <c:pt idx="10284">
                  <c:v>-349.89449999999999</c:v>
                </c:pt>
                <c:pt idx="10285">
                  <c:v>-349.89249999999998</c:v>
                </c:pt>
                <c:pt idx="10286">
                  <c:v>-349.89049999999997</c:v>
                </c:pt>
                <c:pt idx="10287">
                  <c:v>-349.88849999999996</c:v>
                </c:pt>
                <c:pt idx="10288">
                  <c:v>-349.88649999999996</c:v>
                </c:pt>
                <c:pt idx="10289">
                  <c:v>-349.8845</c:v>
                </c:pt>
                <c:pt idx="10290">
                  <c:v>-349.88249999999999</c:v>
                </c:pt>
                <c:pt idx="10291">
                  <c:v>-349.88049999999998</c:v>
                </c:pt>
                <c:pt idx="10292">
                  <c:v>-349.87849999999997</c:v>
                </c:pt>
                <c:pt idx="10293">
                  <c:v>-349.87649999999996</c:v>
                </c:pt>
                <c:pt idx="10294">
                  <c:v>-349.87449999999995</c:v>
                </c:pt>
                <c:pt idx="10295">
                  <c:v>-349.8725</c:v>
                </c:pt>
                <c:pt idx="10296">
                  <c:v>-349.87049999999999</c:v>
                </c:pt>
                <c:pt idx="10297">
                  <c:v>-349.86849999999998</c:v>
                </c:pt>
                <c:pt idx="10298">
                  <c:v>-349.86649999999997</c:v>
                </c:pt>
                <c:pt idx="10299">
                  <c:v>-349.86449999999996</c:v>
                </c:pt>
                <c:pt idx="10300">
                  <c:v>-349.86249999999995</c:v>
                </c:pt>
                <c:pt idx="10301">
                  <c:v>-349.8605</c:v>
                </c:pt>
                <c:pt idx="10302">
                  <c:v>-349.85849999999999</c:v>
                </c:pt>
                <c:pt idx="10303">
                  <c:v>-349.85649999999998</c:v>
                </c:pt>
                <c:pt idx="10304">
                  <c:v>-349.85449999999997</c:v>
                </c:pt>
                <c:pt idx="10305">
                  <c:v>-349.85249999999996</c:v>
                </c:pt>
                <c:pt idx="10306">
                  <c:v>-349.85049999999995</c:v>
                </c:pt>
                <c:pt idx="10307">
                  <c:v>-349.8485</c:v>
                </c:pt>
                <c:pt idx="10308">
                  <c:v>-349.84649999999999</c:v>
                </c:pt>
                <c:pt idx="10309">
                  <c:v>-349.84449999999998</c:v>
                </c:pt>
                <c:pt idx="10310">
                  <c:v>-349.84249999999997</c:v>
                </c:pt>
                <c:pt idx="10311">
                  <c:v>-349.84049999999996</c:v>
                </c:pt>
                <c:pt idx="10312">
                  <c:v>-349.83849999999995</c:v>
                </c:pt>
                <c:pt idx="10313">
                  <c:v>-349.8365</c:v>
                </c:pt>
                <c:pt idx="10314">
                  <c:v>-349.83449999999999</c:v>
                </c:pt>
                <c:pt idx="10315">
                  <c:v>-349.83249999999998</c:v>
                </c:pt>
                <c:pt idx="10316">
                  <c:v>-349.83049999999997</c:v>
                </c:pt>
                <c:pt idx="10317">
                  <c:v>-349.82849999999996</c:v>
                </c:pt>
                <c:pt idx="10318">
                  <c:v>-349.82649999999995</c:v>
                </c:pt>
                <c:pt idx="10319">
                  <c:v>-349.8245</c:v>
                </c:pt>
                <c:pt idx="10320">
                  <c:v>-349.82249999999999</c:v>
                </c:pt>
                <c:pt idx="10321">
                  <c:v>-349.82049999999998</c:v>
                </c:pt>
                <c:pt idx="10322">
                  <c:v>-349.81849999999997</c:v>
                </c:pt>
                <c:pt idx="10323">
                  <c:v>-349.81649999999996</c:v>
                </c:pt>
                <c:pt idx="10324">
                  <c:v>-349.81449999999995</c:v>
                </c:pt>
                <c:pt idx="10325">
                  <c:v>-349.8125</c:v>
                </c:pt>
                <c:pt idx="10326">
                  <c:v>-349.81049999999999</c:v>
                </c:pt>
                <c:pt idx="10327">
                  <c:v>-349.80849999999998</c:v>
                </c:pt>
                <c:pt idx="10328">
                  <c:v>-349.80649999999997</c:v>
                </c:pt>
                <c:pt idx="10329">
                  <c:v>-349.80449999999996</c:v>
                </c:pt>
                <c:pt idx="10330">
                  <c:v>-349.80249999999995</c:v>
                </c:pt>
                <c:pt idx="10331">
                  <c:v>-349.8005</c:v>
                </c:pt>
                <c:pt idx="10332">
                  <c:v>-349.79849999999999</c:v>
                </c:pt>
                <c:pt idx="10333">
                  <c:v>-349.79649999999998</c:v>
                </c:pt>
                <c:pt idx="10334">
                  <c:v>-349.79449999999997</c:v>
                </c:pt>
                <c:pt idx="10335">
                  <c:v>-349.79249999999996</c:v>
                </c:pt>
                <c:pt idx="10336">
                  <c:v>-349.79049999999995</c:v>
                </c:pt>
                <c:pt idx="10337">
                  <c:v>-349.7885</c:v>
                </c:pt>
                <c:pt idx="10338">
                  <c:v>-349.78649999999999</c:v>
                </c:pt>
                <c:pt idx="10339">
                  <c:v>-349.78449999999998</c:v>
                </c:pt>
                <c:pt idx="10340">
                  <c:v>-349.78249999999997</c:v>
                </c:pt>
                <c:pt idx="10341">
                  <c:v>-349.78049999999996</c:v>
                </c:pt>
                <c:pt idx="10342">
                  <c:v>-349.77849999999995</c:v>
                </c:pt>
                <c:pt idx="10343">
                  <c:v>-349.7765</c:v>
                </c:pt>
                <c:pt idx="10344">
                  <c:v>-349.77449999999999</c:v>
                </c:pt>
                <c:pt idx="10345">
                  <c:v>-349.77249999999998</c:v>
                </c:pt>
                <c:pt idx="10346">
                  <c:v>-349.77049999999997</c:v>
                </c:pt>
                <c:pt idx="10347">
                  <c:v>-349.76849999999996</c:v>
                </c:pt>
                <c:pt idx="10348">
                  <c:v>-349.76649999999995</c:v>
                </c:pt>
                <c:pt idx="10349">
                  <c:v>-349.7645</c:v>
                </c:pt>
                <c:pt idx="10350">
                  <c:v>-349.76249999999999</c:v>
                </c:pt>
                <c:pt idx="10351">
                  <c:v>-349.76049999999998</c:v>
                </c:pt>
                <c:pt idx="10352">
                  <c:v>-349.75849999999997</c:v>
                </c:pt>
                <c:pt idx="10353">
                  <c:v>-349.75649999999996</c:v>
                </c:pt>
                <c:pt idx="10354">
                  <c:v>-349.75450000000001</c:v>
                </c:pt>
                <c:pt idx="10355">
                  <c:v>-349.7525</c:v>
                </c:pt>
                <c:pt idx="10356">
                  <c:v>-349.75049999999999</c:v>
                </c:pt>
                <c:pt idx="10357">
                  <c:v>-349.74849999999998</c:v>
                </c:pt>
                <c:pt idx="10358">
                  <c:v>-349.74649999999997</c:v>
                </c:pt>
                <c:pt idx="10359">
                  <c:v>-349.74449999999996</c:v>
                </c:pt>
                <c:pt idx="10360">
                  <c:v>-349.74249999999995</c:v>
                </c:pt>
                <c:pt idx="10361">
                  <c:v>-349.7405</c:v>
                </c:pt>
                <c:pt idx="10362">
                  <c:v>-349.73849999999999</c:v>
                </c:pt>
                <c:pt idx="10363">
                  <c:v>-349.73649999999998</c:v>
                </c:pt>
                <c:pt idx="10364">
                  <c:v>-349.73449999999997</c:v>
                </c:pt>
                <c:pt idx="10365">
                  <c:v>-349.73249999999996</c:v>
                </c:pt>
                <c:pt idx="10366">
                  <c:v>-349.73050000000001</c:v>
                </c:pt>
                <c:pt idx="10367">
                  <c:v>-349.7285</c:v>
                </c:pt>
                <c:pt idx="10368">
                  <c:v>-349.72649999999999</c:v>
                </c:pt>
                <c:pt idx="10369">
                  <c:v>-349.72449999999998</c:v>
                </c:pt>
                <c:pt idx="10370">
                  <c:v>-349.72249999999997</c:v>
                </c:pt>
                <c:pt idx="10371">
                  <c:v>-349.72049999999996</c:v>
                </c:pt>
                <c:pt idx="10372">
                  <c:v>-349.71849999999995</c:v>
                </c:pt>
                <c:pt idx="10373">
                  <c:v>-349.7165</c:v>
                </c:pt>
                <c:pt idx="10374">
                  <c:v>-349.71449999999999</c:v>
                </c:pt>
                <c:pt idx="10375">
                  <c:v>-349.71249999999998</c:v>
                </c:pt>
                <c:pt idx="10376">
                  <c:v>-349.71049999999997</c:v>
                </c:pt>
                <c:pt idx="10377">
                  <c:v>-349.70849999999996</c:v>
                </c:pt>
                <c:pt idx="10378">
                  <c:v>-349.70650000000001</c:v>
                </c:pt>
                <c:pt idx="10379">
                  <c:v>-349.7045</c:v>
                </c:pt>
                <c:pt idx="10380">
                  <c:v>-349.70249999999999</c:v>
                </c:pt>
                <c:pt idx="10381">
                  <c:v>-349.70049999999998</c:v>
                </c:pt>
                <c:pt idx="10382">
                  <c:v>-349.69849999999997</c:v>
                </c:pt>
                <c:pt idx="10383">
                  <c:v>-349.69649999999996</c:v>
                </c:pt>
                <c:pt idx="10384">
                  <c:v>-349.69449999999995</c:v>
                </c:pt>
                <c:pt idx="10385">
                  <c:v>-349.6925</c:v>
                </c:pt>
                <c:pt idx="10386">
                  <c:v>-349.69049999999999</c:v>
                </c:pt>
                <c:pt idx="10387">
                  <c:v>-349.68849999999998</c:v>
                </c:pt>
                <c:pt idx="10388">
                  <c:v>-349.68649999999997</c:v>
                </c:pt>
                <c:pt idx="10389">
                  <c:v>-349.68449999999996</c:v>
                </c:pt>
                <c:pt idx="10390">
                  <c:v>-349.6825</c:v>
                </c:pt>
                <c:pt idx="10391">
                  <c:v>-349.68049999999999</c:v>
                </c:pt>
                <c:pt idx="10392">
                  <c:v>-349.67849999999999</c:v>
                </c:pt>
                <c:pt idx="10393">
                  <c:v>-349.67649999999998</c:v>
                </c:pt>
                <c:pt idx="10394">
                  <c:v>-349.67449999999997</c:v>
                </c:pt>
                <c:pt idx="10395">
                  <c:v>-349.67249999999996</c:v>
                </c:pt>
                <c:pt idx="10396">
                  <c:v>-349.67049999999995</c:v>
                </c:pt>
                <c:pt idx="10397">
                  <c:v>-349.66849999999999</c:v>
                </c:pt>
                <c:pt idx="10398">
                  <c:v>-349.66649999999998</c:v>
                </c:pt>
                <c:pt idx="10399">
                  <c:v>-349.66449999999998</c:v>
                </c:pt>
                <c:pt idx="10400">
                  <c:v>-349.66249999999997</c:v>
                </c:pt>
                <c:pt idx="10401">
                  <c:v>-349.66049999999996</c:v>
                </c:pt>
                <c:pt idx="10402">
                  <c:v>-349.6585</c:v>
                </c:pt>
                <c:pt idx="10403">
                  <c:v>-349.65649999999999</c:v>
                </c:pt>
                <c:pt idx="10404">
                  <c:v>-349.65449999999998</c:v>
                </c:pt>
                <c:pt idx="10405">
                  <c:v>-349.65249999999997</c:v>
                </c:pt>
                <c:pt idx="10406">
                  <c:v>-349.65049999999997</c:v>
                </c:pt>
                <c:pt idx="10407">
                  <c:v>-349.64849999999996</c:v>
                </c:pt>
                <c:pt idx="10408">
                  <c:v>-349.6465</c:v>
                </c:pt>
                <c:pt idx="10409">
                  <c:v>-349.64449999999999</c:v>
                </c:pt>
                <c:pt idx="10410">
                  <c:v>-349.64249999999998</c:v>
                </c:pt>
                <c:pt idx="10411">
                  <c:v>-349.64049999999997</c:v>
                </c:pt>
                <c:pt idx="10412">
                  <c:v>-349.63849999999996</c:v>
                </c:pt>
                <c:pt idx="10413">
                  <c:v>-349.63649999999996</c:v>
                </c:pt>
                <c:pt idx="10414">
                  <c:v>-349.6345</c:v>
                </c:pt>
                <c:pt idx="10415">
                  <c:v>-349.63249999999999</c:v>
                </c:pt>
                <c:pt idx="10416">
                  <c:v>-349.63049999999998</c:v>
                </c:pt>
                <c:pt idx="10417">
                  <c:v>-349.62849999999997</c:v>
                </c:pt>
                <c:pt idx="10418">
                  <c:v>-349.62649999999996</c:v>
                </c:pt>
                <c:pt idx="10419">
                  <c:v>-349.62449999999995</c:v>
                </c:pt>
                <c:pt idx="10420">
                  <c:v>-349.6225</c:v>
                </c:pt>
                <c:pt idx="10421">
                  <c:v>-349.62049999999999</c:v>
                </c:pt>
                <c:pt idx="10422">
                  <c:v>-349.61849999999998</c:v>
                </c:pt>
                <c:pt idx="10423">
                  <c:v>-349.61649999999997</c:v>
                </c:pt>
                <c:pt idx="10424">
                  <c:v>-349.61449999999996</c:v>
                </c:pt>
                <c:pt idx="10425">
                  <c:v>-349.61249999999995</c:v>
                </c:pt>
                <c:pt idx="10426">
                  <c:v>-349.6105</c:v>
                </c:pt>
                <c:pt idx="10427">
                  <c:v>-349.60849999999999</c:v>
                </c:pt>
                <c:pt idx="10428">
                  <c:v>-349.60649999999998</c:v>
                </c:pt>
                <c:pt idx="10429">
                  <c:v>-349.60449999999997</c:v>
                </c:pt>
                <c:pt idx="10430">
                  <c:v>-349.60249999999996</c:v>
                </c:pt>
                <c:pt idx="10431">
                  <c:v>-349.60049999999995</c:v>
                </c:pt>
                <c:pt idx="10432">
                  <c:v>-349.5985</c:v>
                </c:pt>
                <c:pt idx="10433">
                  <c:v>-349.59649999999999</c:v>
                </c:pt>
                <c:pt idx="10434">
                  <c:v>-349.59449999999998</c:v>
                </c:pt>
                <c:pt idx="10435">
                  <c:v>-349.59249999999997</c:v>
                </c:pt>
                <c:pt idx="10436">
                  <c:v>-349.59049999999996</c:v>
                </c:pt>
                <c:pt idx="10437">
                  <c:v>-349.58849999999995</c:v>
                </c:pt>
                <c:pt idx="10438">
                  <c:v>-349.5865</c:v>
                </c:pt>
                <c:pt idx="10439">
                  <c:v>-349.58449999999999</c:v>
                </c:pt>
                <c:pt idx="10440">
                  <c:v>-349.58249999999998</c:v>
                </c:pt>
                <c:pt idx="10441">
                  <c:v>-349.58049999999997</c:v>
                </c:pt>
                <c:pt idx="10442">
                  <c:v>-349.57849999999996</c:v>
                </c:pt>
                <c:pt idx="10443">
                  <c:v>-349.57649999999995</c:v>
                </c:pt>
                <c:pt idx="10444">
                  <c:v>-349.5745</c:v>
                </c:pt>
                <c:pt idx="10445">
                  <c:v>-349.57249999999999</c:v>
                </c:pt>
                <c:pt idx="10446">
                  <c:v>-349.57049999999998</c:v>
                </c:pt>
                <c:pt idx="10447">
                  <c:v>-349.56849999999997</c:v>
                </c:pt>
                <c:pt idx="10448">
                  <c:v>-349.56649999999996</c:v>
                </c:pt>
                <c:pt idx="10449">
                  <c:v>-349.56449999999995</c:v>
                </c:pt>
                <c:pt idx="10450">
                  <c:v>-349.5625</c:v>
                </c:pt>
                <c:pt idx="10451">
                  <c:v>-349.56049999999999</c:v>
                </c:pt>
                <c:pt idx="10452">
                  <c:v>-349.55849999999998</c:v>
                </c:pt>
                <c:pt idx="10453">
                  <c:v>-349.55649999999997</c:v>
                </c:pt>
                <c:pt idx="10454">
                  <c:v>-349.55449999999996</c:v>
                </c:pt>
                <c:pt idx="10455">
                  <c:v>-349.55249999999995</c:v>
                </c:pt>
                <c:pt idx="10456">
                  <c:v>-349.5505</c:v>
                </c:pt>
                <c:pt idx="10457">
                  <c:v>-349.54849999999999</c:v>
                </c:pt>
                <c:pt idx="10458">
                  <c:v>-349.54649999999998</c:v>
                </c:pt>
                <c:pt idx="10459">
                  <c:v>-349.54449999999997</c:v>
                </c:pt>
                <c:pt idx="10460">
                  <c:v>-349.54249999999996</c:v>
                </c:pt>
                <c:pt idx="10461">
                  <c:v>-349.54049999999995</c:v>
                </c:pt>
                <c:pt idx="10462">
                  <c:v>-349.5385</c:v>
                </c:pt>
                <c:pt idx="10463">
                  <c:v>-349.53649999999999</c:v>
                </c:pt>
                <c:pt idx="10464">
                  <c:v>-349.53449999999998</c:v>
                </c:pt>
                <c:pt idx="10465">
                  <c:v>-349.53249999999997</c:v>
                </c:pt>
                <c:pt idx="10466">
                  <c:v>-349.53049999999996</c:v>
                </c:pt>
                <c:pt idx="10467">
                  <c:v>-349.52849999999995</c:v>
                </c:pt>
                <c:pt idx="10468">
                  <c:v>-349.5265</c:v>
                </c:pt>
                <c:pt idx="10469">
                  <c:v>-349.52449999999999</c:v>
                </c:pt>
                <c:pt idx="10470">
                  <c:v>-349.52249999999998</c:v>
                </c:pt>
                <c:pt idx="10471">
                  <c:v>-349.52049999999997</c:v>
                </c:pt>
                <c:pt idx="10472">
                  <c:v>-349.51849999999996</c:v>
                </c:pt>
                <c:pt idx="10473">
                  <c:v>-349.51649999999995</c:v>
                </c:pt>
                <c:pt idx="10474">
                  <c:v>-349.5145</c:v>
                </c:pt>
                <c:pt idx="10475">
                  <c:v>-349.51249999999999</c:v>
                </c:pt>
                <c:pt idx="10476">
                  <c:v>-349.51049999999998</c:v>
                </c:pt>
                <c:pt idx="10477">
                  <c:v>-349.50849999999997</c:v>
                </c:pt>
                <c:pt idx="10478">
                  <c:v>-349.50649999999996</c:v>
                </c:pt>
                <c:pt idx="10479">
                  <c:v>-349.50450000000001</c:v>
                </c:pt>
                <c:pt idx="10480">
                  <c:v>-349.5025</c:v>
                </c:pt>
                <c:pt idx="10481">
                  <c:v>-349.50049999999999</c:v>
                </c:pt>
                <c:pt idx="10482">
                  <c:v>-349.49849999999998</c:v>
                </c:pt>
                <c:pt idx="10483">
                  <c:v>-349.49649999999997</c:v>
                </c:pt>
                <c:pt idx="10484">
                  <c:v>-349.49449999999996</c:v>
                </c:pt>
                <c:pt idx="10485">
                  <c:v>-349.49249999999995</c:v>
                </c:pt>
                <c:pt idx="10486">
                  <c:v>-349.4905</c:v>
                </c:pt>
                <c:pt idx="10487">
                  <c:v>-349.48849999999999</c:v>
                </c:pt>
                <c:pt idx="10488">
                  <c:v>-349.48649999999998</c:v>
                </c:pt>
                <c:pt idx="10489">
                  <c:v>-349.48449999999997</c:v>
                </c:pt>
                <c:pt idx="10490">
                  <c:v>-349.48249999999996</c:v>
                </c:pt>
                <c:pt idx="10491">
                  <c:v>-349.48050000000001</c:v>
                </c:pt>
                <c:pt idx="10492">
                  <c:v>-349.4785</c:v>
                </c:pt>
                <c:pt idx="10493">
                  <c:v>-349.47649999999999</c:v>
                </c:pt>
                <c:pt idx="10494">
                  <c:v>-349.47449999999998</c:v>
                </c:pt>
                <c:pt idx="10495">
                  <c:v>-349.47249999999997</c:v>
                </c:pt>
                <c:pt idx="10496">
                  <c:v>-349.47049999999996</c:v>
                </c:pt>
                <c:pt idx="10497">
                  <c:v>-349.46849999999995</c:v>
                </c:pt>
                <c:pt idx="10498">
                  <c:v>-349.4665</c:v>
                </c:pt>
                <c:pt idx="10499">
                  <c:v>-349.46449999999999</c:v>
                </c:pt>
                <c:pt idx="10500">
                  <c:v>-349.46249999999998</c:v>
                </c:pt>
                <c:pt idx="10501">
                  <c:v>-349.46049999999997</c:v>
                </c:pt>
                <c:pt idx="10502">
                  <c:v>-349.45849999999996</c:v>
                </c:pt>
                <c:pt idx="10503">
                  <c:v>-349.45650000000001</c:v>
                </c:pt>
                <c:pt idx="10504">
                  <c:v>-349.4545</c:v>
                </c:pt>
                <c:pt idx="10505">
                  <c:v>-349.45249999999999</c:v>
                </c:pt>
                <c:pt idx="10506">
                  <c:v>-349.45049999999998</c:v>
                </c:pt>
                <c:pt idx="10507">
                  <c:v>-349.44849999999997</c:v>
                </c:pt>
                <c:pt idx="10508">
                  <c:v>-349.44649999999996</c:v>
                </c:pt>
                <c:pt idx="10509">
                  <c:v>-349.44449999999995</c:v>
                </c:pt>
                <c:pt idx="10510">
                  <c:v>-349.4425</c:v>
                </c:pt>
                <c:pt idx="10511">
                  <c:v>-349.44049999999999</c:v>
                </c:pt>
                <c:pt idx="10512">
                  <c:v>-349.43849999999998</c:v>
                </c:pt>
                <c:pt idx="10513">
                  <c:v>-349.43649999999997</c:v>
                </c:pt>
                <c:pt idx="10514">
                  <c:v>-349.43449999999996</c:v>
                </c:pt>
                <c:pt idx="10515">
                  <c:v>-349.4325</c:v>
                </c:pt>
                <c:pt idx="10516">
                  <c:v>-349.43049999999999</c:v>
                </c:pt>
                <c:pt idx="10517">
                  <c:v>-349.42849999999999</c:v>
                </c:pt>
                <c:pt idx="10518">
                  <c:v>-349.42649999999998</c:v>
                </c:pt>
                <c:pt idx="10519">
                  <c:v>-349.42449999999997</c:v>
                </c:pt>
                <c:pt idx="10520">
                  <c:v>-349.42249999999996</c:v>
                </c:pt>
                <c:pt idx="10521">
                  <c:v>-349.42049999999995</c:v>
                </c:pt>
                <c:pt idx="10522">
                  <c:v>-349.41849999999999</c:v>
                </c:pt>
                <c:pt idx="10523">
                  <c:v>-349.41649999999998</c:v>
                </c:pt>
                <c:pt idx="10524">
                  <c:v>-349.41449999999998</c:v>
                </c:pt>
                <c:pt idx="10525">
                  <c:v>-349.41249999999997</c:v>
                </c:pt>
                <c:pt idx="10526">
                  <c:v>-349.41049999999996</c:v>
                </c:pt>
                <c:pt idx="10527">
                  <c:v>-349.4085</c:v>
                </c:pt>
                <c:pt idx="10528">
                  <c:v>-349.40649999999999</c:v>
                </c:pt>
                <c:pt idx="10529">
                  <c:v>-349.40449999999998</c:v>
                </c:pt>
                <c:pt idx="10530">
                  <c:v>-349.40249999999997</c:v>
                </c:pt>
                <c:pt idx="10531">
                  <c:v>-349.40049999999997</c:v>
                </c:pt>
                <c:pt idx="10532">
                  <c:v>-349.39849999999996</c:v>
                </c:pt>
                <c:pt idx="10533">
                  <c:v>-349.3965</c:v>
                </c:pt>
                <c:pt idx="10534">
                  <c:v>-349.39449999999999</c:v>
                </c:pt>
                <c:pt idx="10535">
                  <c:v>-349.39249999999998</c:v>
                </c:pt>
                <c:pt idx="10536">
                  <c:v>-349.39049999999997</c:v>
                </c:pt>
                <c:pt idx="10537">
                  <c:v>-349.38849999999996</c:v>
                </c:pt>
                <c:pt idx="10538">
                  <c:v>-349.38649999999996</c:v>
                </c:pt>
                <c:pt idx="10539">
                  <c:v>-349.3845</c:v>
                </c:pt>
                <c:pt idx="10540">
                  <c:v>-349.38249999999999</c:v>
                </c:pt>
                <c:pt idx="10541">
                  <c:v>-349.38049999999998</c:v>
                </c:pt>
                <c:pt idx="10542">
                  <c:v>-349.37849999999997</c:v>
                </c:pt>
                <c:pt idx="10543">
                  <c:v>-349.37649999999996</c:v>
                </c:pt>
                <c:pt idx="10544">
                  <c:v>-349.37449999999995</c:v>
                </c:pt>
                <c:pt idx="10545">
                  <c:v>-349.3725</c:v>
                </c:pt>
                <c:pt idx="10546">
                  <c:v>-349.37049999999999</c:v>
                </c:pt>
                <c:pt idx="10547">
                  <c:v>-349.36849999999998</c:v>
                </c:pt>
                <c:pt idx="10548">
                  <c:v>-349.36649999999997</c:v>
                </c:pt>
                <c:pt idx="10549">
                  <c:v>-349.36449999999996</c:v>
                </c:pt>
                <c:pt idx="10550">
                  <c:v>-349.36249999999995</c:v>
                </c:pt>
                <c:pt idx="10551">
                  <c:v>-349.3605</c:v>
                </c:pt>
                <c:pt idx="10552">
                  <c:v>-349.35849999999999</c:v>
                </c:pt>
                <c:pt idx="10553">
                  <c:v>-349.35649999999998</c:v>
                </c:pt>
                <c:pt idx="10554">
                  <c:v>-349.35449999999997</c:v>
                </c:pt>
                <c:pt idx="10555">
                  <c:v>-349.35249999999996</c:v>
                </c:pt>
                <c:pt idx="10556">
                  <c:v>-349.35049999999995</c:v>
                </c:pt>
                <c:pt idx="10557">
                  <c:v>-349.3485</c:v>
                </c:pt>
                <c:pt idx="10558">
                  <c:v>-349.34649999999999</c:v>
                </c:pt>
                <c:pt idx="10559">
                  <c:v>-349.34449999999998</c:v>
                </c:pt>
                <c:pt idx="10560">
                  <c:v>-349.34249999999997</c:v>
                </c:pt>
                <c:pt idx="10561">
                  <c:v>-349.34049999999996</c:v>
                </c:pt>
                <c:pt idx="10562">
                  <c:v>-349.33849999999995</c:v>
                </c:pt>
                <c:pt idx="10563">
                  <c:v>-349.3365</c:v>
                </c:pt>
                <c:pt idx="10564">
                  <c:v>-349.33449999999999</c:v>
                </c:pt>
                <c:pt idx="10565">
                  <c:v>-349.33249999999998</c:v>
                </c:pt>
                <c:pt idx="10566">
                  <c:v>-349.33049999999997</c:v>
                </c:pt>
                <c:pt idx="10567">
                  <c:v>-349.32849999999996</c:v>
                </c:pt>
                <c:pt idx="10568">
                  <c:v>-349.32649999999995</c:v>
                </c:pt>
                <c:pt idx="10569">
                  <c:v>-349.3245</c:v>
                </c:pt>
                <c:pt idx="10570">
                  <c:v>-349.32249999999999</c:v>
                </c:pt>
                <c:pt idx="10571">
                  <c:v>-349.32049999999998</c:v>
                </c:pt>
                <c:pt idx="10572">
                  <c:v>-349.31849999999997</c:v>
                </c:pt>
                <c:pt idx="10573">
                  <c:v>-349.31649999999996</c:v>
                </c:pt>
                <c:pt idx="10574">
                  <c:v>-349.31449999999995</c:v>
                </c:pt>
                <c:pt idx="10575">
                  <c:v>-349.3125</c:v>
                </c:pt>
                <c:pt idx="10576">
                  <c:v>-349.31049999999999</c:v>
                </c:pt>
                <c:pt idx="10577">
                  <c:v>-349.30849999999998</c:v>
                </c:pt>
                <c:pt idx="10578">
                  <c:v>-349.30649999999997</c:v>
                </c:pt>
                <c:pt idx="10579">
                  <c:v>-349.30449999999996</c:v>
                </c:pt>
                <c:pt idx="10580">
                  <c:v>-349.30249999999995</c:v>
                </c:pt>
                <c:pt idx="10581">
                  <c:v>-349.3005</c:v>
                </c:pt>
                <c:pt idx="10582">
                  <c:v>-349.29849999999999</c:v>
                </c:pt>
                <c:pt idx="10583">
                  <c:v>-349.29649999999998</c:v>
                </c:pt>
                <c:pt idx="10584">
                  <c:v>-349.29449999999997</c:v>
                </c:pt>
                <c:pt idx="10585">
                  <c:v>-349.29249999999996</c:v>
                </c:pt>
                <c:pt idx="10586">
                  <c:v>-349.29049999999995</c:v>
                </c:pt>
                <c:pt idx="10587">
                  <c:v>-349.2885</c:v>
                </c:pt>
                <c:pt idx="10588">
                  <c:v>-349.28649999999999</c:v>
                </c:pt>
                <c:pt idx="10589">
                  <c:v>-349.28449999999998</c:v>
                </c:pt>
                <c:pt idx="10590">
                  <c:v>-349.28249999999997</c:v>
                </c:pt>
                <c:pt idx="10591">
                  <c:v>-349.28049999999996</c:v>
                </c:pt>
                <c:pt idx="10592">
                  <c:v>-349.27849999999995</c:v>
                </c:pt>
                <c:pt idx="10593">
                  <c:v>-349.2765</c:v>
                </c:pt>
                <c:pt idx="10594">
                  <c:v>-349.27449999999999</c:v>
                </c:pt>
                <c:pt idx="10595">
                  <c:v>-349.27249999999998</c:v>
                </c:pt>
                <c:pt idx="10596">
                  <c:v>-349.27049999999997</c:v>
                </c:pt>
                <c:pt idx="10597">
                  <c:v>-349.26849999999996</c:v>
                </c:pt>
                <c:pt idx="10598">
                  <c:v>-349.26649999999995</c:v>
                </c:pt>
                <c:pt idx="10599">
                  <c:v>-349.2645</c:v>
                </c:pt>
                <c:pt idx="10600">
                  <c:v>-349.26249999999999</c:v>
                </c:pt>
                <c:pt idx="10601">
                  <c:v>-349.26049999999998</c:v>
                </c:pt>
                <c:pt idx="10602">
                  <c:v>-349.25849999999997</c:v>
                </c:pt>
                <c:pt idx="10603">
                  <c:v>-349.25649999999996</c:v>
                </c:pt>
                <c:pt idx="10604">
                  <c:v>-349.25450000000001</c:v>
                </c:pt>
                <c:pt idx="10605">
                  <c:v>-349.2525</c:v>
                </c:pt>
                <c:pt idx="10606">
                  <c:v>-349.25049999999999</c:v>
                </c:pt>
                <c:pt idx="10607">
                  <c:v>-349.24849999999998</c:v>
                </c:pt>
                <c:pt idx="10608">
                  <c:v>-349.24649999999997</c:v>
                </c:pt>
                <c:pt idx="10609">
                  <c:v>-349.24449999999996</c:v>
                </c:pt>
                <c:pt idx="10610">
                  <c:v>-349.24249999999995</c:v>
                </c:pt>
                <c:pt idx="10611">
                  <c:v>-349.2405</c:v>
                </c:pt>
                <c:pt idx="10612">
                  <c:v>-349.23849999999999</c:v>
                </c:pt>
                <c:pt idx="10613">
                  <c:v>-349.23649999999998</c:v>
                </c:pt>
                <c:pt idx="10614">
                  <c:v>-349.23449999999997</c:v>
                </c:pt>
                <c:pt idx="10615">
                  <c:v>-349.23249999999996</c:v>
                </c:pt>
                <c:pt idx="10616">
                  <c:v>-349.23050000000001</c:v>
                </c:pt>
                <c:pt idx="10617">
                  <c:v>-349.2285</c:v>
                </c:pt>
                <c:pt idx="10618">
                  <c:v>-349.22649999999999</c:v>
                </c:pt>
                <c:pt idx="10619">
                  <c:v>-349.22449999999998</c:v>
                </c:pt>
                <c:pt idx="10620">
                  <c:v>-349.22249999999997</c:v>
                </c:pt>
                <c:pt idx="10621">
                  <c:v>-349.22049999999996</c:v>
                </c:pt>
                <c:pt idx="10622">
                  <c:v>-349.21849999999995</c:v>
                </c:pt>
                <c:pt idx="10623">
                  <c:v>-349.2165</c:v>
                </c:pt>
                <c:pt idx="10624">
                  <c:v>-349.21449999999999</c:v>
                </c:pt>
                <c:pt idx="10625">
                  <c:v>-349.21249999999998</c:v>
                </c:pt>
                <c:pt idx="10626">
                  <c:v>-349.21049999999997</c:v>
                </c:pt>
                <c:pt idx="10627">
                  <c:v>-349.20849999999996</c:v>
                </c:pt>
                <c:pt idx="10628">
                  <c:v>-349.20650000000001</c:v>
                </c:pt>
                <c:pt idx="10629">
                  <c:v>-349.2045</c:v>
                </c:pt>
                <c:pt idx="10630">
                  <c:v>-349.20249999999999</c:v>
                </c:pt>
                <c:pt idx="10631">
                  <c:v>-349.20049999999998</c:v>
                </c:pt>
                <c:pt idx="10632">
                  <c:v>-349.19849999999997</c:v>
                </c:pt>
                <c:pt idx="10633">
                  <c:v>-349.19649999999996</c:v>
                </c:pt>
                <c:pt idx="10634">
                  <c:v>-349.19449999999995</c:v>
                </c:pt>
                <c:pt idx="10635">
                  <c:v>-349.1925</c:v>
                </c:pt>
                <c:pt idx="10636">
                  <c:v>-349.19049999999999</c:v>
                </c:pt>
                <c:pt idx="10637">
                  <c:v>-349.18849999999998</c:v>
                </c:pt>
                <c:pt idx="10638">
                  <c:v>-349.18649999999997</c:v>
                </c:pt>
                <c:pt idx="10639">
                  <c:v>-349.18449999999996</c:v>
                </c:pt>
                <c:pt idx="10640">
                  <c:v>-349.1825</c:v>
                </c:pt>
                <c:pt idx="10641">
                  <c:v>-349.18049999999999</c:v>
                </c:pt>
                <c:pt idx="10642">
                  <c:v>-349.17849999999999</c:v>
                </c:pt>
                <c:pt idx="10643">
                  <c:v>-349.17649999999998</c:v>
                </c:pt>
                <c:pt idx="10644">
                  <c:v>-349.17449999999997</c:v>
                </c:pt>
                <c:pt idx="10645">
                  <c:v>-349.17249999999996</c:v>
                </c:pt>
                <c:pt idx="10646">
                  <c:v>-349.17049999999995</c:v>
                </c:pt>
                <c:pt idx="10647">
                  <c:v>-349.16849999999999</c:v>
                </c:pt>
                <c:pt idx="10648">
                  <c:v>-349.16649999999998</c:v>
                </c:pt>
                <c:pt idx="10649">
                  <c:v>-349.16449999999998</c:v>
                </c:pt>
                <c:pt idx="10650">
                  <c:v>-349.16249999999997</c:v>
                </c:pt>
                <c:pt idx="10651">
                  <c:v>-349.16049999999996</c:v>
                </c:pt>
                <c:pt idx="10652">
                  <c:v>-349.1585</c:v>
                </c:pt>
                <c:pt idx="10653">
                  <c:v>-349.15649999999999</c:v>
                </c:pt>
                <c:pt idx="10654">
                  <c:v>-349.15449999999998</c:v>
                </c:pt>
                <c:pt idx="10655">
                  <c:v>-349.15249999999997</c:v>
                </c:pt>
                <c:pt idx="10656">
                  <c:v>-349.15049999999997</c:v>
                </c:pt>
                <c:pt idx="10657">
                  <c:v>-349.14849999999996</c:v>
                </c:pt>
                <c:pt idx="10658">
                  <c:v>-349.1465</c:v>
                </c:pt>
                <c:pt idx="10659">
                  <c:v>-349.14449999999999</c:v>
                </c:pt>
                <c:pt idx="10660">
                  <c:v>-349.14249999999998</c:v>
                </c:pt>
                <c:pt idx="10661">
                  <c:v>-349.14049999999997</c:v>
                </c:pt>
                <c:pt idx="10662">
                  <c:v>-349.13849999999996</c:v>
                </c:pt>
                <c:pt idx="10663">
                  <c:v>-349.13649999999996</c:v>
                </c:pt>
                <c:pt idx="10664">
                  <c:v>-349.1345</c:v>
                </c:pt>
                <c:pt idx="10665">
                  <c:v>-349.13249999999999</c:v>
                </c:pt>
                <c:pt idx="10666">
                  <c:v>-349.13049999999998</c:v>
                </c:pt>
                <c:pt idx="10667">
                  <c:v>-349.12849999999997</c:v>
                </c:pt>
                <c:pt idx="10668">
                  <c:v>-349.12649999999996</c:v>
                </c:pt>
                <c:pt idx="10669">
                  <c:v>-349.12449999999995</c:v>
                </c:pt>
                <c:pt idx="10670">
                  <c:v>-349.1225</c:v>
                </c:pt>
                <c:pt idx="10671">
                  <c:v>-349.12049999999999</c:v>
                </c:pt>
                <c:pt idx="10672">
                  <c:v>-349.11849999999998</c:v>
                </c:pt>
                <c:pt idx="10673">
                  <c:v>-349.11649999999997</c:v>
                </c:pt>
                <c:pt idx="10674">
                  <c:v>-349.11449999999996</c:v>
                </c:pt>
                <c:pt idx="10675">
                  <c:v>-349.11249999999995</c:v>
                </c:pt>
                <c:pt idx="10676">
                  <c:v>-349.1105</c:v>
                </c:pt>
                <c:pt idx="10677">
                  <c:v>-349.10849999999999</c:v>
                </c:pt>
                <c:pt idx="10678">
                  <c:v>-349.10649999999998</c:v>
                </c:pt>
                <c:pt idx="10679">
                  <c:v>-349.10449999999997</c:v>
                </c:pt>
                <c:pt idx="10680">
                  <c:v>-349.10249999999996</c:v>
                </c:pt>
                <c:pt idx="10681">
                  <c:v>-349.10049999999995</c:v>
                </c:pt>
                <c:pt idx="10682">
                  <c:v>-349.0985</c:v>
                </c:pt>
                <c:pt idx="10683">
                  <c:v>-349.09649999999999</c:v>
                </c:pt>
                <c:pt idx="10684">
                  <c:v>-349.09449999999998</c:v>
                </c:pt>
                <c:pt idx="10685">
                  <c:v>-349.09249999999997</c:v>
                </c:pt>
                <c:pt idx="10686">
                  <c:v>-349.09049999999996</c:v>
                </c:pt>
                <c:pt idx="10687">
                  <c:v>-349.08849999999995</c:v>
                </c:pt>
                <c:pt idx="10688">
                  <c:v>-349.0865</c:v>
                </c:pt>
                <c:pt idx="10689">
                  <c:v>-349.08449999999999</c:v>
                </c:pt>
                <c:pt idx="10690">
                  <c:v>-349.08249999999998</c:v>
                </c:pt>
                <c:pt idx="10691">
                  <c:v>-349.08049999999997</c:v>
                </c:pt>
                <c:pt idx="10692">
                  <c:v>-349.07849999999996</c:v>
                </c:pt>
                <c:pt idx="10693">
                  <c:v>-349.07649999999995</c:v>
                </c:pt>
                <c:pt idx="10694">
                  <c:v>-349.0745</c:v>
                </c:pt>
                <c:pt idx="10695">
                  <c:v>-349.07249999999999</c:v>
                </c:pt>
                <c:pt idx="10696">
                  <c:v>-349.07049999999998</c:v>
                </c:pt>
                <c:pt idx="10697">
                  <c:v>-349.06849999999997</c:v>
                </c:pt>
                <c:pt idx="10698">
                  <c:v>-349.06649999999996</c:v>
                </c:pt>
                <c:pt idx="10699">
                  <c:v>-349.06449999999995</c:v>
                </c:pt>
                <c:pt idx="10700">
                  <c:v>-349.0625</c:v>
                </c:pt>
                <c:pt idx="10701">
                  <c:v>-349.06049999999999</c:v>
                </c:pt>
                <c:pt idx="10702">
                  <c:v>-349.05849999999998</c:v>
                </c:pt>
                <c:pt idx="10703">
                  <c:v>-349.05649999999997</c:v>
                </c:pt>
                <c:pt idx="10704">
                  <c:v>-349.05449999999996</c:v>
                </c:pt>
                <c:pt idx="10705">
                  <c:v>-349.05249999999995</c:v>
                </c:pt>
                <c:pt idx="10706">
                  <c:v>-349.0505</c:v>
                </c:pt>
                <c:pt idx="10707">
                  <c:v>-349.04849999999999</c:v>
                </c:pt>
                <c:pt idx="10708">
                  <c:v>-349.04649999999998</c:v>
                </c:pt>
                <c:pt idx="10709">
                  <c:v>-349.04449999999997</c:v>
                </c:pt>
                <c:pt idx="10710">
                  <c:v>-349.04249999999996</c:v>
                </c:pt>
                <c:pt idx="10711">
                  <c:v>-349.04049999999995</c:v>
                </c:pt>
                <c:pt idx="10712">
                  <c:v>-349.0385</c:v>
                </c:pt>
                <c:pt idx="10713">
                  <c:v>-349.03649999999999</c:v>
                </c:pt>
                <c:pt idx="10714">
                  <c:v>-349.03449999999998</c:v>
                </c:pt>
                <c:pt idx="10715">
                  <c:v>-349.03249999999997</c:v>
                </c:pt>
                <c:pt idx="10716">
                  <c:v>-349.03049999999996</c:v>
                </c:pt>
                <c:pt idx="10717">
                  <c:v>-349.02849999999995</c:v>
                </c:pt>
                <c:pt idx="10718">
                  <c:v>-349.0265</c:v>
                </c:pt>
                <c:pt idx="10719">
                  <c:v>-349.02449999999999</c:v>
                </c:pt>
                <c:pt idx="10720">
                  <c:v>-349.02249999999998</c:v>
                </c:pt>
                <c:pt idx="10721">
                  <c:v>-349.02049999999997</c:v>
                </c:pt>
                <c:pt idx="10722">
                  <c:v>-349.01849999999996</c:v>
                </c:pt>
                <c:pt idx="10723">
                  <c:v>-349.01649999999995</c:v>
                </c:pt>
                <c:pt idx="10724">
                  <c:v>-349.0145</c:v>
                </c:pt>
                <c:pt idx="10725">
                  <c:v>-349.01249999999999</c:v>
                </c:pt>
                <c:pt idx="10726">
                  <c:v>-349.01049999999998</c:v>
                </c:pt>
                <c:pt idx="10727">
                  <c:v>-349.00849999999997</c:v>
                </c:pt>
                <c:pt idx="10728">
                  <c:v>-349.00649999999996</c:v>
                </c:pt>
                <c:pt idx="10729">
                  <c:v>-349.00450000000001</c:v>
                </c:pt>
                <c:pt idx="10730">
                  <c:v>-349.0025</c:v>
                </c:pt>
                <c:pt idx="10731">
                  <c:v>-349.00049999999999</c:v>
                </c:pt>
                <c:pt idx="10732">
                  <c:v>-348.99849999999998</c:v>
                </c:pt>
                <c:pt idx="10733">
                  <c:v>-348.99649999999997</c:v>
                </c:pt>
                <c:pt idx="10734">
                  <c:v>-348.99449999999996</c:v>
                </c:pt>
                <c:pt idx="10735">
                  <c:v>-348.99249999999995</c:v>
                </c:pt>
                <c:pt idx="10736">
                  <c:v>-348.9905</c:v>
                </c:pt>
                <c:pt idx="10737">
                  <c:v>-348.98849999999999</c:v>
                </c:pt>
                <c:pt idx="10738">
                  <c:v>-348.98649999999998</c:v>
                </c:pt>
                <c:pt idx="10739">
                  <c:v>-348.98449999999997</c:v>
                </c:pt>
                <c:pt idx="10740">
                  <c:v>-348.98249999999996</c:v>
                </c:pt>
                <c:pt idx="10741">
                  <c:v>-348.98050000000001</c:v>
                </c:pt>
                <c:pt idx="10742">
                  <c:v>-348.9785</c:v>
                </c:pt>
                <c:pt idx="10743">
                  <c:v>-348.97649999999999</c:v>
                </c:pt>
                <c:pt idx="10744">
                  <c:v>-348.97449999999998</c:v>
                </c:pt>
                <c:pt idx="10745">
                  <c:v>-348.97249999999997</c:v>
                </c:pt>
                <c:pt idx="10746">
                  <c:v>-348.97049999999996</c:v>
                </c:pt>
                <c:pt idx="10747">
                  <c:v>-348.96849999999995</c:v>
                </c:pt>
                <c:pt idx="10748">
                  <c:v>-348.9665</c:v>
                </c:pt>
                <c:pt idx="10749">
                  <c:v>-348.96449999999999</c:v>
                </c:pt>
                <c:pt idx="10750">
                  <c:v>-348.96249999999998</c:v>
                </c:pt>
                <c:pt idx="10751">
                  <c:v>-348.96049999999997</c:v>
                </c:pt>
                <c:pt idx="10752">
                  <c:v>-348.95849999999996</c:v>
                </c:pt>
                <c:pt idx="10753">
                  <c:v>-348.95650000000001</c:v>
                </c:pt>
                <c:pt idx="10754">
                  <c:v>-348.9545</c:v>
                </c:pt>
                <c:pt idx="10755">
                  <c:v>-348.95249999999999</c:v>
                </c:pt>
                <c:pt idx="10756">
                  <c:v>-348.95049999999998</c:v>
                </c:pt>
                <c:pt idx="10757">
                  <c:v>-348.94849999999997</c:v>
                </c:pt>
                <c:pt idx="10758">
                  <c:v>-348.94649999999996</c:v>
                </c:pt>
                <c:pt idx="10759">
                  <c:v>-348.94449999999995</c:v>
                </c:pt>
                <c:pt idx="10760">
                  <c:v>-348.9425</c:v>
                </c:pt>
                <c:pt idx="10761">
                  <c:v>-348.94049999999999</c:v>
                </c:pt>
                <c:pt idx="10762">
                  <c:v>-348.93849999999998</c:v>
                </c:pt>
                <c:pt idx="10763">
                  <c:v>-348.93649999999997</c:v>
                </c:pt>
                <c:pt idx="10764">
                  <c:v>-348.93449999999996</c:v>
                </c:pt>
                <c:pt idx="10765">
                  <c:v>-348.9325</c:v>
                </c:pt>
                <c:pt idx="10766">
                  <c:v>-348.93049999999999</c:v>
                </c:pt>
                <c:pt idx="10767">
                  <c:v>-348.92849999999999</c:v>
                </c:pt>
                <c:pt idx="10768">
                  <c:v>-348.92649999999998</c:v>
                </c:pt>
                <c:pt idx="10769">
                  <c:v>-348.92449999999997</c:v>
                </c:pt>
                <c:pt idx="10770">
                  <c:v>-348.92249999999996</c:v>
                </c:pt>
                <c:pt idx="10771">
                  <c:v>-348.92049999999995</c:v>
                </c:pt>
                <c:pt idx="10772">
                  <c:v>-348.91849999999999</c:v>
                </c:pt>
                <c:pt idx="10773">
                  <c:v>-348.91649999999998</c:v>
                </c:pt>
                <c:pt idx="10774">
                  <c:v>-348.91449999999998</c:v>
                </c:pt>
                <c:pt idx="10775">
                  <c:v>-348.91249999999997</c:v>
                </c:pt>
                <c:pt idx="10776">
                  <c:v>-348.91049999999996</c:v>
                </c:pt>
                <c:pt idx="10777">
                  <c:v>-348.9085</c:v>
                </c:pt>
                <c:pt idx="10778">
                  <c:v>-348.90649999999999</c:v>
                </c:pt>
                <c:pt idx="10779">
                  <c:v>-348.90449999999998</c:v>
                </c:pt>
                <c:pt idx="10780">
                  <c:v>-348.90249999999997</c:v>
                </c:pt>
                <c:pt idx="10781">
                  <c:v>-348.90049999999997</c:v>
                </c:pt>
                <c:pt idx="10782">
                  <c:v>-348.89849999999996</c:v>
                </c:pt>
                <c:pt idx="10783">
                  <c:v>-348.8965</c:v>
                </c:pt>
                <c:pt idx="10784">
                  <c:v>-348.89449999999999</c:v>
                </c:pt>
                <c:pt idx="10785">
                  <c:v>-348.89249999999998</c:v>
                </c:pt>
                <c:pt idx="10786">
                  <c:v>-348.89049999999997</c:v>
                </c:pt>
                <c:pt idx="10787">
                  <c:v>-348.88849999999996</c:v>
                </c:pt>
                <c:pt idx="10788">
                  <c:v>-348.88649999999996</c:v>
                </c:pt>
                <c:pt idx="10789">
                  <c:v>-348.8845</c:v>
                </c:pt>
                <c:pt idx="10790">
                  <c:v>-348.88249999999999</c:v>
                </c:pt>
                <c:pt idx="10791">
                  <c:v>-348.88049999999998</c:v>
                </c:pt>
                <c:pt idx="10792">
                  <c:v>-348.87849999999997</c:v>
                </c:pt>
                <c:pt idx="10793">
                  <c:v>-348.87649999999996</c:v>
                </c:pt>
                <c:pt idx="10794">
                  <c:v>-348.87449999999995</c:v>
                </c:pt>
                <c:pt idx="10795">
                  <c:v>-348.8725</c:v>
                </c:pt>
                <c:pt idx="10796">
                  <c:v>-348.87049999999999</c:v>
                </c:pt>
                <c:pt idx="10797">
                  <c:v>-348.86849999999998</c:v>
                </c:pt>
                <c:pt idx="10798">
                  <c:v>-348.86649999999997</c:v>
                </c:pt>
                <c:pt idx="10799">
                  <c:v>-348.86449999999996</c:v>
                </c:pt>
                <c:pt idx="10800">
                  <c:v>-348.86249999999995</c:v>
                </c:pt>
                <c:pt idx="10801">
                  <c:v>-348.8605</c:v>
                </c:pt>
                <c:pt idx="10802">
                  <c:v>-348.85849999999999</c:v>
                </c:pt>
                <c:pt idx="10803">
                  <c:v>-348.85649999999998</c:v>
                </c:pt>
                <c:pt idx="10804">
                  <c:v>-348.85449999999997</c:v>
                </c:pt>
                <c:pt idx="10805">
                  <c:v>-348.85249999999996</c:v>
                </c:pt>
                <c:pt idx="10806">
                  <c:v>-348.85049999999995</c:v>
                </c:pt>
                <c:pt idx="10807">
                  <c:v>-348.8485</c:v>
                </c:pt>
                <c:pt idx="10808">
                  <c:v>-348.84649999999999</c:v>
                </c:pt>
                <c:pt idx="10809">
                  <c:v>-348.84449999999998</c:v>
                </c:pt>
                <c:pt idx="10810">
                  <c:v>-348.84249999999997</c:v>
                </c:pt>
                <c:pt idx="10811">
                  <c:v>-348.84049999999996</c:v>
                </c:pt>
                <c:pt idx="10812">
                  <c:v>-348.83849999999995</c:v>
                </c:pt>
                <c:pt idx="10813">
                  <c:v>-348.8365</c:v>
                </c:pt>
                <c:pt idx="10814">
                  <c:v>-348.83449999999999</c:v>
                </c:pt>
                <c:pt idx="10815">
                  <c:v>-348.83249999999998</c:v>
                </c:pt>
                <c:pt idx="10816">
                  <c:v>-348.83049999999997</c:v>
                </c:pt>
                <c:pt idx="10817">
                  <c:v>-348.82849999999996</c:v>
                </c:pt>
                <c:pt idx="10818">
                  <c:v>-348.82649999999995</c:v>
                </c:pt>
                <c:pt idx="10819">
                  <c:v>-348.8245</c:v>
                </c:pt>
                <c:pt idx="10820">
                  <c:v>-348.82249999999999</c:v>
                </c:pt>
                <c:pt idx="10821">
                  <c:v>-348.82049999999998</c:v>
                </c:pt>
                <c:pt idx="10822">
                  <c:v>-348.81849999999997</c:v>
                </c:pt>
                <c:pt idx="10823">
                  <c:v>-348.81649999999996</c:v>
                </c:pt>
                <c:pt idx="10824">
                  <c:v>-348.81449999999995</c:v>
                </c:pt>
                <c:pt idx="10825">
                  <c:v>-348.8125</c:v>
                </c:pt>
                <c:pt idx="10826">
                  <c:v>-348.81049999999999</c:v>
                </c:pt>
                <c:pt idx="10827">
                  <c:v>-348.80849999999998</c:v>
                </c:pt>
                <c:pt idx="10828">
                  <c:v>-348.80649999999997</c:v>
                </c:pt>
                <c:pt idx="10829">
                  <c:v>-348.80449999999996</c:v>
                </c:pt>
                <c:pt idx="10830">
                  <c:v>-348.80249999999995</c:v>
                </c:pt>
                <c:pt idx="10831">
                  <c:v>-348.8005</c:v>
                </c:pt>
                <c:pt idx="10832">
                  <c:v>-348.79849999999999</c:v>
                </c:pt>
                <c:pt idx="10833">
                  <c:v>-348.79649999999998</c:v>
                </c:pt>
                <c:pt idx="10834">
                  <c:v>-348.79449999999997</c:v>
                </c:pt>
                <c:pt idx="10835">
                  <c:v>-348.79249999999996</c:v>
                </c:pt>
                <c:pt idx="10836">
                  <c:v>-348.79049999999995</c:v>
                </c:pt>
                <c:pt idx="10837">
                  <c:v>-348.7885</c:v>
                </c:pt>
                <c:pt idx="10838">
                  <c:v>-348.78649999999999</c:v>
                </c:pt>
                <c:pt idx="10839">
                  <c:v>-348.78449999999998</c:v>
                </c:pt>
                <c:pt idx="10840">
                  <c:v>-348.78249999999997</c:v>
                </c:pt>
                <c:pt idx="10841">
                  <c:v>-348.78049999999996</c:v>
                </c:pt>
                <c:pt idx="10842">
                  <c:v>-348.77849999999995</c:v>
                </c:pt>
                <c:pt idx="10843">
                  <c:v>-348.7765</c:v>
                </c:pt>
                <c:pt idx="10844">
                  <c:v>-348.77449999999999</c:v>
                </c:pt>
                <c:pt idx="10845">
                  <c:v>-348.77249999999998</c:v>
                </c:pt>
                <c:pt idx="10846">
                  <c:v>-348.77049999999997</c:v>
                </c:pt>
                <c:pt idx="10847">
                  <c:v>-348.76849999999996</c:v>
                </c:pt>
                <c:pt idx="10848">
                  <c:v>-348.76649999999995</c:v>
                </c:pt>
                <c:pt idx="10849">
                  <c:v>-348.7645</c:v>
                </c:pt>
                <c:pt idx="10850">
                  <c:v>-348.76249999999999</c:v>
                </c:pt>
                <c:pt idx="10851">
                  <c:v>-348.76049999999998</c:v>
                </c:pt>
                <c:pt idx="10852">
                  <c:v>-348.75849999999997</c:v>
                </c:pt>
                <c:pt idx="10853">
                  <c:v>-348.75649999999996</c:v>
                </c:pt>
                <c:pt idx="10854">
                  <c:v>-348.75450000000001</c:v>
                </c:pt>
                <c:pt idx="10855">
                  <c:v>-348.7525</c:v>
                </c:pt>
                <c:pt idx="10856">
                  <c:v>-348.75049999999999</c:v>
                </c:pt>
                <c:pt idx="10857">
                  <c:v>-348.74849999999998</c:v>
                </c:pt>
                <c:pt idx="10858">
                  <c:v>-348.74649999999997</c:v>
                </c:pt>
                <c:pt idx="10859">
                  <c:v>-348.74449999999996</c:v>
                </c:pt>
                <c:pt idx="10860">
                  <c:v>-348.74249999999995</c:v>
                </c:pt>
                <c:pt idx="10861">
                  <c:v>-348.7405</c:v>
                </c:pt>
                <c:pt idx="10862">
                  <c:v>-348.73849999999999</c:v>
                </c:pt>
                <c:pt idx="10863">
                  <c:v>-348.73649999999998</c:v>
                </c:pt>
                <c:pt idx="10864">
                  <c:v>-348.73449999999997</c:v>
                </c:pt>
                <c:pt idx="10865">
                  <c:v>-348.73249999999996</c:v>
                </c:pt>
                <c:pt idx="10866">
                  <c:v>-348.73050000000001</c:v>
                </c:pt>
                <c:pt idx="10867">
                  <c:v>-348.7285</c:v>
                </c:pt>
                <c:pt idx="10868">
                  <c:v>-348.72649999999999</c:v>
                </c:pt>
                <c:pt idx="10869">
                  <c:v>-348.72449999999998</c:v>
                </c:pt>
                <c:pt idx="10870">
                  <c:v>-348.72249999999997</c:v>
                </c:pt>
                <c:pt idx="10871">
                  <c:v>-348.72049999999996</c:v>
                </c:pt>
                <c:pt idx="10872">
                  <c:v>-348.71849999999995</c:v>
                </c:pt>
                <c:pt idx="10873">
                  <c:v>-348.7165</c:v>
                </c:pt>
                <c:pt idx="10874">
                  <c:v>-348.71449999999999</c:v>
                </c:pt>
                <c:pt idx="10875">
                  <c:v>-348.71249999999998</c:v>
                </c:pt>
                <c:pt idx="10876">
                  <c:v>-348.71049999999997</c:v>
                </c:pt>
                <c:pt idx="10877">
                  <c:v>-348.70849999999996</c:v>
                </c:pt>
                <c:pt idx="10878">
                  <c:v>-348.70650000000001</c:v>
                </c:pt>
                <c:pt idx="10879">
                  <c:v>-348.7045</c:v>
                </c:pt>
                <c:pt idx="10880">
                  <c:v>-348.70249999999999</c:v>
                </c:pt>
                <c:pt idx="10881">
                  <c:v>-348.70049999999998</c:v>
                </c:pt>
                <c:pt idx="10882">
                  <c:v>-348.69849999999997</c:v>
                </c:pt>
                <c:pt idx="10883">
                  <c:v>-348.69649999999996</c:v>
                </c:pt>
                <c:pt idx="10884">
                  <c:v>-348.69449999999995</c:v>
                </c:pt>
                <c:pt idx="10885">
                  <c:v>-348.6925</c:v>
                </c:pt>
                <c:pt idx="10886">
                  <c:v>-348.69049999999999</c:v>
                </c:pt>
                <c:pt idx="10887">
                  <c:v>-348.68849999999998</c:v>
                </c:pt>
                <c:pt idx="10888">
                  <c:v>-348.68649999999997</c:v>
                </c:pt>
                <c:pt idx="10889">
                  <c:v>-348.68449999999996</c:v>
                </c:pt>
                <c:pt idx="10890">
                  <c:v>-348.6825</c:v>
                </c:pt>
                <c:pt idx="10891">
                  <c:v>-348.68049999999999</c:v>
                </c:pt>
                <c:pt idx="10892">
                  <c:v>-348.67849999999999</c:v>
                </c:pt>
                <c:pt idx="10893">
                  <c:v>-348.67649999999998</c:v>
                </c:pt>
                <c:pt idx="10894">
                  <c:v>-348.67449999999997</c:v>
                </c:pt>
                <c:pt idx="10895">
                  <c:v>-348.67249999999996</c:v>
                </c:pt>
                <c:pt idx="10896">
                  <c:v>-348.67049999999995</c:v>
                </c:pt>
                <c:pt idx="10897">
                  <c:v>-348.66849999999999</c:v>
                </c:pt>
                <c:pt idx="10898">
                  <c:v>-348.66649999999998</c:v>
                </c:pt>
                <c:pt idx="10899">
                  <c:v>-348.66449999999998</c:v>
                </c:pt>
                <c:pt idx="10900">
                  <c:v>-348.66249999999997</c:v>
                </c:pt>
                <c:pt idx="10901">
                  <c:v>-348.66049999999996</c:v>
                </c:pt>
                <c:pt idx="10902">
                  <c:v>-348.6585</c:v>
                </c:pt>
                <c:pt idx="10903">
                  <c:v>-348.65649999999999</c:v>
                </c:pt>
                <c:pt idx="10904">
                  <c:v>-348.65449999999998</c:v>
                </c:pt>
                <c:pt idx="10905">
                  <c:v>-348.65249999999997</c:v>
                </c:pt>
                <c:pt idx="10906">
                  <c:v>-348.65049999999997</c:v>
                </c:pt>
                <c:pt idx="10907">
                  <c:v>-348.64849999999996</c:v>
                </c:pt>
                <c:pt idx="10908">
                  <c:v>-348.6465</c:v>
                </c:pt>
                <c:pt idx="10909">
                  <c:v>-348.64449999999999</c:v>
                </c:pt>
                <c:pt idx="10910">
                  <c:v>-348.64249999999998</c:v>
                </c:pt>
                <c:pt idx="10911">
                  <c:v>-348.64049999999997</c:v>
                </c:pt>
                <c:pt idx="10912">
                  <c:v>-348.63849999999996</c:v>
                </c:pt>
                <c:pt idx="10913">
                  <c:v>-348.63649999999996</c:v>
                </c:pt>
                <c:pt idx="10914">
                  <c:v>-348.6345</c:v>
                </c:pt>
                <c:pt idx="10915">
                  <c:v>-348.63249999999999</c:v>
                </c:pt>
                <c:pt idx="10916">
                  <c:v>-348.63049999999998</c:v>
                </c:pt>
                <c:pt idx="10917">
                  <c:v>-348.62849999999997</c:v>
                </c:pt>
                <c:pt idx="10918">
                  <c:v>-348.62649999999996</c:v>
                </c:pt>
                <c:pt idx="10919">
                  <c:v>-348.62449999999995</c:v>
                </c:pt>
                <c:pt idx="10920">
                  <c:v>-348.6225</c:v>
                </c:pt>
                <c:pt idx="10921">
                  <c:v>-348.62049999999999</c:v>
                </c:pt>
                <c:pt idx="10922">
                  <c:v>-348.61849999999998</c:v>
                </c:pt>
                <c:pt idx="10923">
                  <c:v>-348.61649999999997</c:v>
                </c:pt>
                <c:pt idx="10924">
                  <c:v>-348.61449999999996</c:v>
                </c:pt>
                <c:pt idx="10925">
                  <c:v>-348.61249999999995</c:v>
                </c:pt>
                <c:pt idx="10926">
                  <c:v>-348.6105</c:v>
                </c:pt>
                <c:pt idx="10927">
                  <c:v>-348.60849999999999</c:v>
                </c:pt>
                <c:pt idx="10928">
                  <c:v>-348.60649999999998</c:v>
                </c:pt>
                <c:pt idx="10929">
                  <c:v>-348.60449999999997</c:v>
                </c:pt>
                <c:pt idx="10930">
                  <c:v>-348.60249999999996</c:v>
                </c:pt>
                <c:pt idx="10931">
                  <c:v>-348.60049999999995</c:v>
                </c:pt>
                <c:pt idx="10932">
                  <c:v>-348.5985</c:v>
                </c:pt>
                <c:pt idx="10933">
                  <c:v>-348.59649999999999</c:v>
                </c:pt>
                <c:pt idx="10934">
                  <c:v>-348.59449999999998</c:v>
                </c:pt>
                <c:pt idx="10935">
                  <c:v>-348.59249999999997</c:v>
                </c:pt>
                <c:pt idx="10936">
                  <c:v>-348.59049999999996</c:v>
                </c:pt>
                <c:pt idx="10937">
                  <c:v>-348.58849999999995</c:v>
                </c:pt>
                <c:pt idx="10938">
                  <c:v>-348.5865</c:v>
                </c:pt>
                <c:pt idx="10939">
                  <c:v>-348.58449999999999</c:v>
                </c:pt>
                <c:pt idx="10940">
                  <c:v>-348.58249999999998</c:v>
                </c:pt>
                <c:pt idx="10941">
                  <c:v>-348.58049999999997</c:v>
                </c:pt>
                <c:pt idx="10942">
                  <c:v>-348.57849999999996</c:v>
                </c:pt>
                <c:pt idx="10943">
                  <c:v>-348.57649999999995</c:v>
                </c:pt>
                <c:pt idx="10944">
                  <c:v>-348.5745</c:v>
                </c:pt>
                <c:pt idx="10945">
                  <c:v>-348.57249999999999</c:v>
                </c:pt>
                <c:pt idx="10946">
                  <c:v>-348.57049999999998</c:v>
                </c:pt>
                <c:pt idx="10947">
                  <c:v>-348.56849999999997</c:v>
                </c:pt>
                <c:pt idx="10948">
                  <c:v>-348.56649999999996</c:v>
                </c:pt>
                <c:pt idx="10949">
                  <c:v>-348.56449999999995</c:v>
                </c:pt>
                <c:pt idx="10950">
                  <c:v>-348.5625</c:v>
                </c:pt>
                <c:pt idx="10951">
                  <c:v>-348.56049999999999</c:v>
                </c:pt>
                <c:pt idx="10952">
                  <c:v>-348.55849999999998</c:v>
                </c:pt>
                <c:pt idx="10953">
                  <c:v>-348.55649999999997</c:v>
                </c:pt>
                <c:pt idx="10954">
                  <c:v>-348.55449999999996</c:v>
                </c:pt>
                <c:pt idx="10955">
                  <c:v>-348.55249999999995</c:v>
                </c:pt>
                <c:pt idx="10956">
                  <c:v>-348.5505</c:v>
                </c:pt>
                <c:pt idx="10957">
                  <c:v>-348.54849999999999</c:v>
                </c:pt>
                <c:pt idx="10958">
                  <c:v>-348.54649999999998</c:v>
                </c:pt>
                <c:pt idx="10959">
                  <c:v>-348.54449999999997</c:v>
                </c:pt>
                <c:pt idx="10960">
                  <c:v>-348.54249999999996</c:v>
                </c:pt>
                <c:pt idx="10961">
                  <c:v>-348.54049999999995</c:v>
                </c:pt>
                <c:pt idx="10962">
                  <c:v>-348.5385</c:v>
                </c:pt>
                <c:pt idx="10963">
                  <c:v>-348.53649999999999</c:v>
                </c:pt>
                <c:pt idx="10964">
                  <c:v>-348.53449999999998</c:v>
                </c:pt>
                <c:pt idx="10965">
                  <c:v>-348.53249999999997</c:v>
                </c:pt>
                <c:pt idx="10966">
                  <c:v>-348.53049999999996</c:v>
                </c:pt>
                <c:pt idx="10967">
                  <c:v>-348.52849999999995</c:v>
                </c:pt>
                <c:pt idx="10968">
                  <c:v>-348.5265</c:v>
                </c:pt>
                <c:pt idx="10969">
                  <c:v>-348.52449999999999</c:v>
                </c:pt>
                <c:pt idx="10970">
                  <c:v>-348.52249999999998</c:v>
                </c:pt>
                <c:pt idx="10971">
                  <c:v>-348.52049999999997</c:v>
                </c:pt>
                <c:pt idx="10972">
                  <c:v>-348.51849999999996</c:v>
                </c:pt>
                <c:pt idx="10973">
                  <c:v>-348.51649999999995</c:v>
                </c:pt>
                <c:pt idx="10974">
                  <c:v>-348.5145</c:v>
                </c:pt>
                <c:pt idx="10975">
                  <c:v>-348.51249999999999</c:v>
                </c:pt>
                <c:pt idx="10976">
                  <c:v>-348.51049999999998</c:v>
                </c:pt>
                <c:pt idx="10977">
                  <c:v>-348.50849999999997</c:v>
                </c:pt>
                <c:pt idx="10978">
                  <c:v>-348.50649999999996</c:v>
                </c:pt>
                <c:pt idx="10979">
                  <c:v>-348.50450000000001</c:v>
                </c:pt>
                <c:pt idx="10980">
                  <c:v>-348.5025</c:v>
                </c:pt>
                <c:pt idx="10981">
                  <c:v>-348.50049999999999</c:v>
                </c:pt>
                <c:pt idx="10982">
                  <c:v>-348.49849999999998</c:v>
                </c:pt>
                <c:pt idx="10983">
                  <c:v>-348.49649999999997</c:v>
                </c:pt>
                <c:pt idx="10984">
                  <c:v>-348.49449999999996</c:v>
                </c:pt>
                <c:pt idx="10985">
                  <c:v>-348.49249999999995</c:v>
                </c:pt>
                <c:pt idx="10986">
                  <c:v>-348.4905</c:v>
                </c:pt>
                <c:pt idx="10987">
                  <c:v>-348.48849999999999</c:v>
                </c:pt>
                <c:pt idx="10988">
                  <c:v>-348.48649999999998</c:v>
                </c:pt>
                <c:pt idx="10989">
                  <c:v>-348.48449999999997</c:v>
                </c:pt>
                <c:pt idx="10990">
                  <c:v>-348.48249999999996</c:v>
                </c:pt>
                <c:pt idx="10991">
                  <c:v>-348.48050000000001</c:v>
                </c:pt>
                <c:pt idx="10992">
                  <c:v>-348.4785</c:v>
                </c:pt>
                <c:pt idx="10993">
                  <c:v>-348.47649999999999</c:v>
                </c:pt>
                <c:pt idx="10994">
                  <c:v>-348.47449999999998</c:v>
                </c:pt>
                <c:pt idx="10995">
                  <c:v>-348.47249999999997</c:v>
                </c:pt>
                <c:pt idx="10996">
                  <c:v>-348.47049999999996</c:v>
                </c:pt>
                <c:pt idx="10997">
                  <c:v>-348.46849999999995</c:v>
                </c:pt>
                <c:pt idx="10998">
                  <c:v>-348.4665</c:v>
                </c:pt>
                <c:pt idx="10999">
                  <c:v>-348.46449999999999</c:v>
                </c:pt>
                <c:pt idx="11000">
                  <c:v>-348.46249999999998</c:v>
                </c:pt>
                <c:pt idx="11001">
                  <c:v>-348.46049999999997</c:v>
                </c:pt>
                <c:pt idx="11002">
                  <c:v>-348.45849999999996</c:v>
                </c:pt>
                <c:pt idx="11003">
                  <c:v>-348.45650000000001</c:v>
                </c:pt>
                <c:pt idx="11004">
                  <c:v>-348.4545</c:v>
                </c:pt>
                <c:pt idx="11005">
                  <c:v>-348.45249999999999</c:v>
                </c:pt>
                <c:pt idx="11006">
                  <c:v>-348.45049999999998</c:v>
                </c:pt>
                <c:pt idx="11007">
                  <c:v>-348.44849999999997</c:v>
                </c:pt>
                <c:pt idx="11008">
                  <c:v>-348.44649999999996</c:v>
                </c:pt>
                <c:pt idx="11009">
                  <c:v>-348.44449999999995</c:v>
                </c:pt>
                <c:pt idx="11010">
                  <c:v>-348.4425</c:v>
                </c:pt>
                <c:pt idx="11011">
                  <c:v>-348.44049999999999</c:v>
                </c:pt>
                <c:pt idx="11012">
                  <c:v>-348.43849999999998</c:v>
                </c:pt>
                <c:pt idx="11013">
                  <c:v>-348.43649999999997</c:v>
                </c:pt>
                <c:pt idx="11014">
                  <c:v>-348.43449999999996</c:v>
                </c:pt>
                <c:pt idx="11015">
                  <c:v>-348.4325</c:v>
                </c:pt>
                <c:pt idx="11016">
                  <c:v>-348.43049999999999</c:v>
                </c:pt>
                <c:pt idx="11017">
                  <c:v>-348.42849999999999</c:v>
                </c:pt>
                <c:pt idx="11018">
                  <c:v>-348.42649999999998</c:v>
                </c:pt>
                <c:pt idx="11019">
                  <c:v>-348.42449999999997</c:v>
                </c:pt>
                <c:pt idx="11020">
                  <c:v>-348.42249999999996</c:v>
                </c:pt>
                <c:pt idx="11021">
                  <c:v>-348.42049999999995</c:v>
                </c:pt>
                <c:pt idx="11022">
                  <c:v>-348.41849999999999</c:v>
                </c:pt>
                <c:pt idx="11023">
                  <c:v>-348.41649999999998</c:v>
                </c:pt>
                <c:pt idx="11024">
                  <c:v>-348.41449999999998</c:v>
                </c:pt>
                <c:pt idx="11025">
                  <c:v>-348.41249999999997</c:v>
                </c:pt>
                <c:pt idx="11026">
                  <c:v>-348.41049999999996</c:v>
                </c:pt>
                <c:pt idx="11027">
                  <c:v>-348.4085</c:v>
                </c:pt>
                <c:pt idx="11028">
                  <c:v>-348.40649999999999</c:v>
                </c:pt>
                <c:pt idx="11029">
                  <c:v>-348.40449999999998</c:v>
                </c:pt>
                <c:pt idx="11030">
                  <c:v>-348.40249999999997</c:v>
                </c:pt>
                <c:pt idx="11031">
                  <c:v>-348.40049999999997</c:v>
                </c:pt>
                <c:pt idx="11032">
                  <c:v>-348.39849999999996</c:v>
                </c:pt>
                <c:pt idx="11033">
                  <c:v>-348.3965</c:v>
                </c:pt>
                <c:pt idx="11034">
                  <c:v>-348.39449999999999</c:v>
                </c:pt>
                <c:pt idx="11035">
                  <c:v>-348.39249999999998</c:v>
                </c:pt>
                <c:pt idx="11036">
                  <c:v>-348.39049999999997</c:v>
                </c:pt>
                <c:pt idx="11037">
                  <c:v>-348.38849999999996</c:v>
                </c:pt>
                <c:pt idx="11038">
                  <c:v>-348.38649999999996</c:v>
                </c:pt>
                <c:pt idx="11039">
                  <c:v>-348.3845</c:v>
                </c:pt>
                <c:pt idx="11040">
                  <c:v>-348.38249999999999</c:v>
                </c:pt>
                <c:pt idx="11041">
                  <c:v>-348.38049999999998</c:v>
                </c:pt>
                <c:pt idx="11042">
                  <c:v>-348.37849999999997</c:v>
                </c:pt>
                <c:pt idx="11043">
                  <c:v>-348.37649999999996</c:v>
                </c:pt>
                <c:pt idx="11044">
                  <c:v>-348.37449999999995</c:v>
                </c:pt>
                <c:pt idx="11045">
                  <c:v>-348.3725</c:v>
                </c:pt>
                <c:pt idx="11046">
                  <c:v>-348.37049999999999</c:v>
                </c:pt>
                <c:pt idx="11047">
                  <c:v>-348.36849999999998</c:v>
                </c:pt>
                <c:pt idx="11048">
                  <c:v>-348.36649999999997</c:v>
                </c:pt>
                <c:pt idx="11049">
                  <c:v>-348.36449999999996</c:v>
                </c:pt>
                <c:pt idx="11050">
                  <c:v>-348.36249999999995</c:v>
                </c:pt>
                <c:pt idx="11051">
                  <c:v>-348.3605</c:v>
                </c:pt>
                <c:pt idx="11052">
                  <c:v>-348.35849999999999</c:v>
                </c:pt>
                <c:pt idx="11053">
                  <c:v>-348.35649999999998</c:v>
                </c:pt>
                <c:pt idx="11054">
                  <c:v>-348.35449999999997</c:v>
                </c:pt>
                <c:pt idx="11055">
                  <c:v>-348.35249999999996</c:v>
                </c:pt>
                <c:pt idx="11056">
                  <c:v>-348.35049999999995</c:v>
                </c:pt>
                <c:pt idx="11057">
                  <c:v>-348.3485</c:v>
                </c:pt>
                <c:pt idx="11058">
                  <c:v>-348.34649999999999</c:v>
                </c:pt>
                <c:pt idx="11059">
                  <c:v>-348.34449999999998</c:v>
                </c:pt>
                <c:pt idx="11060">
                  <c:v>-348.34249999999997</c:v>
                </c:pt>
                <c:pt idx="11061">
                  <c:v>-348.34049999999996</c:v>
                </c:pt>
                <c:pt idx="11062">
                  <c:v>-348.33849999999995</c:v>
                </c:pt>
                <c:pt idx="11063">
                  <c:v>-348.3365</c:v>
                </c:pt>
                <c:pt idx="11064">
                  <c:v>-348.33449999999999</c:v>
                </c:pt>
                <c:pt idx="11065">
                  <c:v>-348.33249999999998</c:v>
                </c:pt>
                <c:pt idx="11066">
                  <c:v>-348.33049999999997</c:v>
                </c:pt>
                <c:pt idx="11067">
                  <c:v>-348.32849999999996</c:v>
                </c:pt>
                <c:pt idx="11068">
                  <c:v>-348.32649999999995</c:v>
                </c:pt>
                <c:pt idx="11069">
                  <c:v>-348.3245</c:v>
                </c:pt>
                <c:pt idx="11070">
                  <c:v>-348.32249999999999</c:v>
                </c:pt>
                <c:pt idx="11071">
                  <c:v>-348.32049999999998</c:v>
                </c:pt>
                <c:pt idx="11072">
                  <c:v>-348.31849999999997</c:v>
                </c:pt>
                <c:pt idx="11073">
                  <c:v>-348.31649999999996</c:v>
                </c:pt>
                <c:pt idx="11074">
                  <c:v>-348.31449999999995</c:v>
                </c:pt>
                <c:pt idx="11075">
                  <c:v>-348.3125</c:v>
                </c:pt>
                <c:pt idx="11076">
                  <c:v>-348.31049999999999</c:v>
                </c:pt>
                <c:pt idx="11077">
                  <c:v>-348.30849999999998</c:v>
                </c:pt>
                <c:pt idx="11078">
                  <c:v>-348.30649999999997</c:v>
                </c:pt>
                <c:pt idx="11079">
                  <c:v>-348.30449999999996</c:v>
                </c:pt>
                <c:pt idx="11080">
                  <c:v>-348.30249999999995</c:v>
                </c:pt>
                <c:pt idx="11081">
                  <c:v>-348.3005</c:v>
                </c:pt>
                <c:pt idx="11082">
                  <c:v>-348.29849999999999</c:v>
                </c:pt>
                <c:pt idx="11083">
                  <c:v>-348.29649999999998</c:v>
                </c:pt>
                <c:pt idx="11084">
                  <c:v>-348.29449999999997</c:v>
                </c:pt>
                <c:pt idx="11085">
                  <c:v>-348.29249999999996</c:v>
                </c:pt>
                <c:pt idx="11086">
                  <c:v>-348.29049999999995</c:v>
                </c:pt>
                <c:pt idx="11087">
                  <c:v>-348.2885</c:v>
                </c:pt>
                <c:pt idx="11088">
                  <c:v>-348.28649999999999</c:v>
                </c:pt>
                <c:pt idx="11089">
                  <c:v>-348.28449999999998</c:v>
                </c:pt>
                <c:pt idx="11090">
                  <c:v>-348.28249999999997</c:v>
                </c:pt>
                <c:pt idx="11091">
                  <c:v>-348.28049999999996</c:v>
                </c:pt>
                <c:pt idx="11092">
                  <c:v>-348.27849999999995</c:v>
                </c:pt>
                <c:pt idx="11093">
                  <c:v>-348.2765</c:v>
                </c:pt>
                <c:pt idx="11094">
                  <c:v>-348.27449999999999</c:v>
                </c:pt>
                <c:pt idx="11095">
                  <c:v>-348.27249999999998</c:v>
                </c:pt>
                <c:pt idx="11096">
                  <c:v>-348.27049999999997</c:v>
                </c:pt>
                <c:pt idx="11097">
                  <c:v>-348.26849999999996</c:v>
                </c:pt>
                <c:pt idx="11098">
                  <c:v>-348.26649999999995</c:v>
                </c:pt>
                <c:pt idx="11099">
                  <c:v>-348.2645</c:v>
                </c:pt>
                <c:pt idx="11100">
                  <c:v>-348.26249999999999</c:v>
                </c:pt>
                <c:pt idx="11101">
                  <c:v>-348.26049999999998</c:v>
                </c:pt>
                <c:pt idx="11102">
                  <c:v>-348.25849999999997</c:v>
                </c:pt>
                <c:pt idx="11103">
                  <c:v>-348.25649999999996</c:v>
                </c:pt>
                <c:pt idx="11104">
                  <c:v>-348.25450000000001</c:v>
                </c:pt>
                <c:pt idx="11105">
                  <c:v>-348.2525</c:v>
                </c:pt>
                <c:pt idx="11106">
                  <c:v>-348.25049999999999</c:v>
                </c:pt>
                <c:pt idx="11107">
                  <c:v>-348.24849999999998</c:v>
                </c:pt>
                <c:pt idx="11108">
                  <c:v>-348.24649999999997</c:v>
                </c:pt>
                <c:pt idx="11109">
                  <c:v>-348.24449999999996</c:v>
                </c:pt>
                <c:pt idx="11110">
                  <c:v>-348.24249999999995</c:v>
                </c:pt>
                <c:pt idx="11111">
                  <c:v>-348.2405</c:v>
                </c:pt>
                <c:pt idx="11112">
                  <c:v>-348.23849999999999</c:v>
                </c:pt>
                <c:pt idx="11113">
                  <c:v>-348.23649999999998</c:v>
                </c:pt>
                <c:pt idx="11114">
                  <c:v>-348.23449999999997</c:v>
                </c:pt>
                <c:pt idx="11115">
                  <c:v>-348.23249999999996</c:v>
                </c:pt>
                <c:pt idx="11116">
                  <c:v>-348.23050000000001</c:v>
                </c:pt>
                <c:pt idx="11117">
                  <c:v>-348.2285</c:v>
                </c:pt>
                <c:pt idx="11118">
                  <c:v>-348.22649999999999</c:v>
                </c:pt>
                <c:pt idx="11119">
                  <c:v>-348.22449999999998</c:v>
                </c:pt>
                <c:pt idx="11120">
                  <c:v>-348.22249999999997</c:v>
                </c:pt>
                <c:pt idx="11121">
                  <c:v>-348.22049999999996</c:v>
                </c:pt>
                <c:pt idx="11122">
                  <c:v>-348.21849999999995</c:v>
                </c:pt>
                <c:pt idx="11123">
                  <c:v>-348.2165</c:v>
                </c:pt>
                <c:pt idx="11124">
                  <c:v>-348.21449999999999</c:v>
                </c:pt>
                <c:pt idx="11125">
                  <c:v>-348.21249999999998</c:v>
                </c:pt>
                <c:pt idx="11126">
                  <c:v>-348.21049999999997</c:v>
                </c:pt>
                <c:pt idx="11127">
                  <c:v>-348.20849999999996</c:v>
                </c:pt>
                <c:pt idx="11128">
                  <c:v>-348.20650000000001</c:v>
                </c:pt>
                <c:pt idx="11129">
                  <c:v>-348.2045</c:v>
                </c:pt>
                <c:pt idx="11130">
                  <c:v>-348.20249999999999</c:v>
                </c:pt>
                <c:pt idx="11131">
                  <c:v>-348.20049999999998</c:v>
                </c:pt>
                <c:pt idx="11132">
                  <c:v>-348.19849999999997</c:v>
                </c:pt>
                <c:pt idx="11133">
                  <c:v>-348.19649999999996</c:v>
                </c:pt>
                <c:pt idx="11134">
                  <c:v>-348.19449999999995</c:v>
                </c:pt>
                <c:pt idx="11135">
                  <c:v>-348.1925</c:v>
                </c:pt>
                <c:pt idx="11136">
                  <c:v>-348.19049999999999</c:v>
                </c:pt>
                <c:pt idx="11137">
                  <c:v>-348.18849999999998</c:v>
                </c:pt>
                <c:pt idx="11138">
                  <c:v>-348.18649999999997</c:v>
                </c:pt>
                <c:pt idx="11139">
                  <c:v>-348.18449999999996</c:v>
                </c:pt>
                <c:pt idx="11140">
                  <c:v>-348.1825</c:v>
                </c:pt>
                <c:pt idx="11141">
                  <c:v>-348.18049999999999</c:v>
                </c:pt>
                <c:pt idx="11142">
                  <c:v>-348.17849999999999</c:v>
                </c:pt>
                <c:pt idx="11143">
                  <c:v>-348.17649999999998</c:v>
                </c:pt>
                <c:pt idx="11144">
                  <c:v>-348.17449999999997</c:v>
                </c:pt>
                <c:pt idx="11145">
                  <c:v>-348.17249999999996</c:v>
                </c:pt>
                <c:pt idx="11146">
                  <c:v>-348.17049999999995</c:v>
                </c:pt>
                <c:pt idx="11147">
                  <c:v>-348.16849999999999</c:v>
                </c:pt>
                <c:pt idx="11148">
                  <c:v>-348.16649999999998</c:v>
                </c:pt>
                <c:pt idx="11149">
                  <c:v>-348.16449999999998</c:v>
                </c:pt>
                <c:pt idx="11150">
                  <c:v>-348.16249999999997</c:v>
                </c:pt>
                <c:pt idx="11151">
                  <c:v>-348.16049999999996</c:v>
                </c:pt>
                <c:pt idx="11152">
                  <c:v>-348.1585</c:v>
                </c:pt>
                <c:pt idx="11153">
                  <c:v>-348.15649999999999</c:v>
                </c:pt>
                <c:pt idx="11154">
                  <c:v>-348.15449999999998</c:v>
                </c:pt>
                <c:pt idx="11155">
                  <c:v>-348.15249999999997</c:v>
                </c:pt>
                <c:pt idx="11156">
                  <c:v>-348.15049999999997</c:v>
                </c:pt>
                <c:pt idx="11157">
                  <c:v>-348.14849999999996</c:v>
                </c:pt>
                <c:pt idx="11158">
                  <c:v>-348.1465</c:v>
                </c:pt>
                <c:pt idx="11159">
                  <c:v>-348.14449999999999</c:v>
                </c:pt>
                <c:pt idx="11160">
                  <c:v>-348.14249999999998</c:v>
                </c:pt>
                <c:pt idx="11161">
                  <c:v>-348.14049999999997</c:v>
                </c:pt>
                <c:pt idx="11162">
                  <c:v>-348.13849999999996</c:v>
                </c:pt>
                <c:pt idx="11163">
                  <c:v>-348.13649999999996</c:v>
                </c:pt>
                <c:pt idx="11164">
                  <c:v>-348.1345</c:v>
                </c:pt>
                <c:pt idx="11165">
                  <c:v>-348.13249999999999</c:v>
                </c:pt>
                <c:pt idx="11166">
                  <c:v>-348.13049999999998</c:v>
                </c:pt>
                <c:pt idx="11167">
                  <c:v>-348.12849999999997</c:v>
                </c:pt>
                <c:pt idx="11168">
                  <c:v>-348.12649999999996</c:v>
                </c:pt>
                <c:pt idx="11169">
                  <c:v>-348.12449999999995</c:v>
                </c:pt>
                <c:pt idx="11170">
                  <c:v>-348.1225</c:v>
                </c:pt>
                <c:pt idx="11171">
                  <c:v>-348.12049999999999</c:v>
                </c:pt>
                <c:pt idx="11172">
                  <c:v>-348.11849999999998</c:v>
                </c:pt>
                <c:pt idx="11173">
                  <c:v>-348.11649999999997</c:v>
                </c:pt>
                <c:pt idx="11174">
                  <c:v>-348.11449999999996</c:v>
                </c:pt>
                <c:pt idx="11175">
                  <c:v>-348.11249999999995</c:v>
                </c:pt>
                <c:pt idx="11176">
                  <c:v>-348.1105</c:v>
                </c:pt>
                <c:pt idx="11177">
                  <c:v>-348.10849999999999</c:v>
                </c:pt>
                <c:pt idx="11178">
                  <c:v>-348.10649999999998</c:v>
                </c:pt>
                <c:pt idx="11179">
                  <c:v>-348.10449999999997</c:v>
                </c:pt>
                <c:pt idx="11180">
                  <c:v>-348.10249999999996</c:v>
                </c:pt>
                <c:pt idx="11181">
                  <c:v>-348.10049999999995</c:v>
                </c:pt>
                <c:pt idx="11182">
                  <c:v>-348.0985</c:v>
                </c:pt>
                <c:pt idx="11183">
                  <c:v>-348.09649999999999</c:v>
                </c:pt>
                <c:pt idx="11184">
                  <c:v>-348.09449999999998</c:v>
                </c:pt>
                <c:pt idx="11185">
                  <c:v>-348.09249999999997</c:v>
                </c:pt>
                <c:pt idx="11186">
                  <c:v>-348.09049999999996</c:v>
                </c:pt>
                <c:pt idx="11187">
                  <c:v>-348.08849999999995</c:v>
                </c:pt>
                <c:pt idx="11188">
                  <c:v>-348.0865</c:v>
                </c:pt>
                <c:pt idx="11189">
                  <c:v>-348.08449999999999</c:v>
                </c:pt>
                <c:pt idx="11190">
                  <c:v>-348.08249999999998</c:v>
                </c:pt>
                <c:pt idx="11191">
                  <c:v>-348.08049999999997</c:v>
                </c:pt>
                <c:pt idx="11192">
                  <c:v>-348.07849999999996</c:v>
                </c:pt>
                <c:pt idx="11193">
                  <c:v>-348.07649999999995</c:v>
                </c:pt>
                <c:pt idx="11194">
                  <c:v>-348.0745</c:v>
                </c:pt>
                <c:pt idx="11195">
                  <c:v>-348.07249999999999</c:v>
                </c:pt>
                <c:pt idx="11196">
                  <c:v>-348.07049999999998</c:v>
                </c:pt>
                <c:pt idx="11197">
                  <c:v>-348.06849999999997</c:v>
                </c:pt>
                <c:pt idx="11198">
                  <c:v>-348.06649999999996</c:v>
                </c:pt>
                <c:pt idx="11199">
                  <c:v>-348.06449999999995</c:v>
                </c:pt>
                <c:pt idx="11200">
                  <c:v>-348.0625</c:v>
                </c:pt>
                <c:pt idx="11201">
                  <c:v>-348.06049999999999</c:v>
                </c:pt>
                <c:pt idx="11202">
                  <c:v>-348.05849999999998</c:v>
                </c:pt>
                <c:pt idx="11203">
                  <c:v>-348.05649999999997</c:v>
                </c:pt>
                <c:pt idx="11204">
                  <c:v>-348.05449999999996</c:v>
                </c:pt>
                <c:pt idx="11205">
                  <c:v>-348.05249999999995</c:v>
                </c:pt>
                <c:pt idx="11206">
                  <c:v>-348.0505</c:v>
                </c:pt>
                <c:pt idx="11207">
                  <c:v>-348.04849999999999</c:v>
                </c:pt>
                <c:pt idx="11208">
                  <c:v>-348.04649999999998</c:v>
                </c:pt>
                <c:pt idx="11209">
                  <c:v>-348.04449999999997</c:v>
                </c:pt>
                <c:pt idx="11210">
                  <c:v>-348.04249999999996</c:v>
                </c:pt>
                <c:pt idx="11211">
                  <c:v>-348.04049999999995</c:v>
                </c:pt>
                <c:pt idx="11212">
                  <c:v>-348.0385</c:v>
                </c:pt>
                <c:pt idx="11213">
                  <c:v>-348.03649999999999</c:v>
                </c:pt>
                <c:pt idx="11214">
                  <c:v>-348.03449999999998</c:v>
                </c:pt>
                <c:pt idx="11215">
                  <c:v>-348.03249999999997</c:v>
                </c:pt>
                <c:pt idx="11216">
                  <c:v>-348.03049999999996</c:v>
                </c:pt>
                <c:pt idx="11217">
                  <c:v>-348.02849999999995</c:v>
                </c:pt>
                <c:pt idx="11218">
                  <c:v>-348.0265</c:v>
                </c:pt>
                <c:pt idx="11219">
                  <c:v>-348.02449999999999</c:v>
                </c:pt>
                <c:pt idx="11220">
                  <c:v>-348.02249999999998</c:v>
                </c:pt>
                <c:pt idx="11221">
                  <c:v>-348.02049999999997</c:v>
                </c:pt>
                <c:pt idx="11222">
                  <c:v>-348.01849999999996</c:v>
                </c:pt>
                <c:pt idx="11223">
                  <c:v>-348.01649999999995</c:v>
                </c:pt>
                <c:pt idx="11224">
                  <c:v>-348.0145</c:v>
                </c:pt>
                <c:pt idx="11225">
                  <c:v>-348.01249999999999</c:v>
                </c:pt>
                <c:pt idx="11226">
                  <c:v>-348.01049999999998</c:v>
                </c:pt>
                <c:pt idx="11227">
                  <c:v>-348.00849999999997</c:v>
                </c:pt>
                <c:pt idx="11228">
                  <c:v>-348.00649999999996</c:v>
                </c:pt>
                <c:pt idx="11229">
                  <c:v>-348.00450000000001</c:v>
                </c:pt>
                <c:pt idx="11230">
                  <c:v>-348.0025</c:v>
                </c:pt>
                <c:pt idx="11231">
                  <c:v>-348.00049999999999</c:v>
                </c:pt>
                <c:pt idx="11232">
                  <c:v>-347.99849999999998</c:v>
                </c:pt>
                <c:pt idx="11233">
                  <c:v>-347.99649999999997</c:v>
                </c:pt>
                <c:pt idx="11234">
                  <c:v>-347.99449999999996</c:v>
                </c:pt>
                <c:pt idx="11235">
                  <c:v>-347.99249999999995</c:v>
                </c:pt>
                <c:pt idx="11236">
                  <c:v>-347.9905</c:v>
                </c:pt>
                <c:pt idx="11237">
                  <c:v>-347.98849999999999</c:v>
                </c:pt>
                <c:pt idx="11238">
                  <c:v>-347.98649999999998</c:v>
                </c:pt>
                <c:pt idx="11239">
                  <c:v>-347.98449999999997</c:v>
                </c:pt>
                <c:pt idx="11240">
                  <c:v>-347.98249999999996</c:v>
                </c:pt>
                <c:pt idx="11241">
                  <c:v>-347.98050000000001</c:v>
                </c:pt>
                <c:pt idx="11242">
                  <c:v>-347.9785</c:v>
                </c:pt>
                <c:pt idx="11243">
                  <c:v>-347.97649999999999</c:v>
                </c:pt>
                <c:pt idx="11244">
                  <c:v>-347.97449999999998</c:v>
                </c:pt>
                <c:pt idx="11245">
                  <c:v>-347.97249999999997</c:v>
                </c:pt>
                <c:pt idx="11246">
                  <c:v>-347.97049999999996</c:v>
                </c:pt>
                <c:pt idx="11247">
                  <c:v>-347.96849999999995</c:v>
                </c:pt>
                <c:pt idx="11248">
                  <c:v>-347.9665</c:v>
                </c:pt>
                <c:pt idx="11249">
                  <c:v>-347.96449999999999</c:v>
                </c:pt>
                <c:pt idx="11250">
                  <c:v>-347.96249999999998</c:v>
                </c:pt>
                <c:pt idx="11251">
                  <c:v>-347.96049999999997</c:v>
                </c:pt>
                <c:pt idx="11252">
                  <c:v>-347.95849999999996</c:v>
                </c:pt>
                <c:pt idx="11253">
                  <c:v>-347.95650000000001</c:v>
                </c:pt>
                <c:pt idx="11254">
                  <c:v>-347.9545</c:v>
                </c:pt>
                <c:pt idx="11255">
                  <c:v>-347.95249999999999</c:v>
                </c:pt>
                <c:pt idx="11256">
                  <c:v>-347.95049999999998</c:v>
                </c:pt>
                <c:pt idx="11257">
                  <c:v>-347.94849999999997</c:v>
                </c:pt>
                <c:pt idx="11258">
                  <c:v>-347.94649999999996</c:v>
                </c:pt>
                <c:pt idx="11259">
                  <c:v>-347.94449999999995</c:v>
                </c:pt>
                <c:pt idx="11260">
                  <c:v>-347.9425</c:v>
                </c:pt>
                <c:pt idx="11261">
                  <c:v>-347.94049999999999</c:v>
                </c:pt>
                <c:pt idx="11262">
                  <c:v>-347.93849999999998</c:v>
                </c:pt>
                <c:pt idx="11263">
                  <c:v>-347.93649999999997</c:v>
                </c:pt>
                <c:pt idx="11264">
                  <c:v>-347.93449999999996</c:v>
                </c:pt>
                <c:pt idx="11265">
                  <c:v>-347.9325</c:v>
                </c:pt>
                <c:pt idx="11266">
                  <c:v>-347.93049999999999</c:v>
                </c:pt>
                <c:pt idx="11267">
                  <c:v>-347.92849999999999</c:v>
                </c:pt>
                <c:pt idx="11268">
                  <c:v>-347.92649999999998</c:v>
                </c:pt>
                <c:pt idx="11269">
                  <c:v>-347.92449999999997</c:v>
                </c:pt>
                <c:pt idx="11270">
                  <c:v>-347.92249999999996</c:v>
                </c:pt>
                <c:pt idx="11271">
                  <c:v>-347.92049999999995</c:v>
                </c:pt>
                <c:pt idx="11272">
                  <c:v>-347.91849999999999</c:v>
                </c:pt>
                <c:pt idx="11273">
                  <c:v>-347.91649999999998</c:v>
                </c:pt>
                <c:pt idx="11274">
                  <c:v>-347.91449999999998</c:v>
                </c:pt>
                <c:pt idx="11275">
                  <c:v>-347.91249999999997</c:v>
                </c:pt>
                <c:pt idx="11276">
                  <c:v>-347.91049999999996</c:v>
                </c:pt>
                <c:pt idx="11277">
                  <c:v>-347.9085</c:v>
                </c:pt>
                <c:pt idx="11278">
                  <c:v>-347.90649999999999</c:v>
                </c:pt>
                <c:pt idx="11279">
                  <c:v>-347.90449999999998</c:v>
                </c:pt>
                <c:pt idx="11280">
                  <c:v>-347.90249999999997</c:v>
                </c:pt>
                <c:pt idx="11281">
                  <c:v>-347.90049999999997</c:v>
                </c:pt>
                <c:pt idx="11282">
                  <c:v>-347.89849999999996</c:v>
                </c:pt>
                <c:pt idx="11283">
                  <c:v>-347.8965</c:v>
                </c:pt>
                <c:pt idx="11284">
                  <c:v>-347.89449999999999</c:v>
                </c:pt>
                <c:pt idx="11285">
                  <c:v>-347.89249999999998</c:v>
                </c:pt>
                <c:pt idx="11286">
                  <c:v>-347.89049999999997</c:v>
                </c:pt>
                <c:pt idx="11287">
                  <c:v>-347.88849999999996</c:v>
                </c:pt>
                <c:pt idx="11288">
                  <c:v>-347.88649999999996</c:v>
                </c:pt>
                <c:pt idx="11289">
                  <c:v>-347.8845</c:v>
                </c:pt>
                <c:pt idx="11290">
                  <c:v>-347.88249999999999</c:v>
                </c:pt>
                <c:pt idx="11291">
                  <c:v>-347.88049999999998</c:v>
                </c:pt>
                <c:pt idx="11292">
                  <c:v>-347.87849999999997</c:v>
                </c:pt>
                <c:pt idx="11293">
                  <c:v>-347.87649999999996</c:v>
                </c:pt>
                <c:pt idx="11294">
                  <c:v>-347.87449999999995</c:v>
                </c:pt>
                <c:pt idx="11295">
                  <c:v>-347.8725</c:v>
                </c:pt>
                <c:pt idx="11296">
                  <c:v>-347.87049999999999</c:v>
                </c:pt>
                <c:pt idx="11297">
                  <c:v>-347.86849999999998</c:v>
                </c:pt>
                <c:pt idx="11298">
                  <c:v>-347.86649999999997</c:v>
                </c:pt>
                <c:pt idx="11299">
                  <c:v>-347.86449999999996</c:v>
                </c:pt>
                <c:pt idx="11300">
                  <c:v>-347.86249999999995</c:v>
                </c:pt>
                <c:pt idx="11301">
                  <c:v>-347.8605</c:v>
                </c:pt>
                <c:pt idx="11302">
                  <c:v>-347.85849999999999</c:v>
                </c:pt>
                <c:pt idx="11303">
                  <c:v>-347.85649999999998</c:v>
                </c:pt>
                <c:pt idx="11304">
                  <c:v>-347.85449999999997</c:v>
                </c:pt>
                <c:pt idx="11305">
                  <c:v>-347.85249999999996</c:v>
                </c:pt>
                <c:pt idx="11306">
                  <c:v>-347.85049999999995</c:v>
                </c:pt>
                <c:pt idx="11307">
                  <c:v>-347.8485</c:v>
                </c:pt>
                <c:pt idx="11308">
                  <c:v>-347.84649999999999</c:v>
                </c:pt>
                <c:pt idx="11309">
                  <c:v>-347.84449999999998</c:v>
                </c:pt>
                <c:pt idx="11310">
                  <c:v>-347.84249999999997</c:v>
                </c:pt>
                <c:pt idx="11311">
                  <c:v>-347.84049999999996</c:v>
                </c:pt>
                <c:pt idx="11312">
                  <c:v>-347.83849999999995</c:v>
                </c:pt>
                <c:pt idx="11313">
                  <c:v>-347.8365</c:v>
                </c:pt>
                <c:pt idx="11314">
                  <c:v>-347.83449999999999</c:v>
                </c:pt>
                <c:pt idx="11315">
                  <c:v>-347.83249999999998</c:v>
                </c:pt>
                <c:pt idx="11316">
                  <c:v>-347.83049999999997</c:v>
                </c:pt>
                <c:pt idx="11317">
                  <c:v>-347.82849999999996</c:v>
                </c:pt>
                <c:pt idx="11318">
                  <c:v>-347.82649999999995</c:v>
                </c:pt>
                <c:pt idx="11319">
                  <c:v>-347.8245</c:v>
                </c:pt>
                <c:pt idx="11320">
                  <c:v>-347.82249999999999</c:v>
                </c:pt>
                <c:pt idx="11321">
                  <c:v>-347.82049999999998</c:v>
                </c:pt>
                <c:pt idx="11322">
                  <c:v>-347.81849999999997</c:v>
                </c:pt>
                <c:pt idx="11323">
                  <c:v>-347.81649999999996</c:v>
                </c:pt>
                <c:pt idx="11324">
                  <c:v>-347.81449999999995</c:v>
                </c:pt>
                <c:pt idx="11325">
                  <c:v>-347.8125</c:v>
                </c:pt>
                <c:pt idx="11326">
                  <c:v>-347.81049999999999</c:v>
                </c:pt>
                <c:pt idx="11327">
                  <c:v>-347.80849999999998</c:v>
                </c:pt>
                <c:pt idx="11328">
                  <c:v>-347.80649999999997</c:v>
                </c:pt>
                <c:pt idx="11329">
                  <c:v>-347.80449999999996</c:v>
                </c:pt>
                <c:pt idx="11330">
                  <c:v>-347.80249999999995</c:v>
                </c:pt>
                <c:pt idx="11331">
                  <c:v>-347.8005</c:v>
                </c:pt>
                <c:pt idx="11332">
                  <c:v>-347.79849999999999</c:v>
                </c:pt>
                <c:pt idx="11333">
                  <c:v>-347.79649999999998</c:v>
                </c:pt>
                <c:pt idx="11334">
                  <c:v>-347.79449999999997</c:v>
                </c:pt>
                <c:pt idx="11335">
                  <c:v>-347.79249999999996</c:v>
                </c:pt>
                <c:pt idx="11336">
                  <c:v>-347.79049999999995</c:v>
                </c:pt>
                <c:pt idx="11337">
                  <c:v>-347.7885</c:v>
                </c:pt>
                <c:pt idx="11338">
                  <c:v>-347.78649999999999</c:v>
                </c:pt>
                <c:pt idx="11339">
                  <c:v>-347.78449999999998</c:v>
                </c:pt>
                <c:pt idx="11340">
                  <c:v>-347.78249999999997</c:v>
                </c:pt>
                <c:pt idx="11341">
                  <c:v>-347.78049999999996</c:v>
                </c:pt>
                <c:pt idx="11342">
                  <c:v>-347.77849999999995</c:v>
                </c:pt>
                <c:pt idx="11343">
                  <c:v>-347.7765</c:v>
                </c:pt>
                <c:pt idx="11344">
                  <c:v>-347.77449999999999</c:v>
                </c:pt>
                <c:pt idx="11345">
                  <c:v>-347.77249999999998</c:v>
                </c:pt>
                <c:pt idx="11346">
                  <c:v>-347.77049999999997</c:v>
                </c:pt>
                <c:pt idx="11347">
                  <c:v>-347.76849999999996</c:v>
                </c:pt>
                <c:pt idx="11348">
                  <c:v>-347.76649999999995</c:v>
                </c:pt>
                <c:pt idx="11349">
                  <c:v>-347.7645</c:v>
                </c:pt>
                <c:pt idx="11350">
                  <c:v>-347.76249999999999</c:v>
                </c:pt>
                <c:pt idx="11351">
                  <c:v>-347.76049999999998</c:v>
                </c:pt>
                <c:pt idx="11352">
                  <c:v>-347.75849999999997</c:v>
                </c:pt>
                <c:pt idx="11353">
                  <c:v>-347.75649999999996</c:v>
                </c:pt>
                <c:pt idx="11354">
                  <c:v>-347.75450000000001</c:v>
                </c:pt>
                <c:pt idx="11355">
                  <c:v>-347.7525</c:v>
                </c:pt>
                <c:pt idx="11356">
                  <c:v>-347.75049999999999</c:v>
                </c:pt>
                <c:pt idx="11357">
                  <c:v>-347.74849999999998</c:v>
                </c:pt>
                <c:pt idx="11358">
                  <c:v>-347.74649999999997</c:v>
                </c:pt>
                <c:pt idx="11359">
                  <c:v>-347.74449999999996</c:v>
                </c:pt>
                <c:pt idx="11360">
                  <c:v>-347.74249999999995</c:v>
                </c:pt>
                <c:pt idx="11361">
                  <c:v>-347.7405</c:v>
                </c:pt>
                <c:pt idx="11362">
                  <c:v>-347.73849999999999</c:v>
                </c:pt>
                <c:pt idx="11363">
                  <c:v>-347.73649999999998</c:v>
                </c:pt>
                <c:pt idx="11364">
                  <c:v>-347.73449999999997</c:v>
                </c:pt>
                <c:pt idx="11365">
                  <c:v>-347.73249999999996</c:v>
                </c:pt>
                <c:pt idx="11366">
                  <c:v>-347.73050000000001</c:v>
                </c:pt>
                <c:pt idx="11367">
                  <c:v>-347.7285</c:v>
                </c:pt>
                <c:pt idx="11368">
                  <c:v>-347.72649999999999</c:v>
                </c:pt>
                <c:pt idx="11369">
                  <c:v>-347.72449999999998</c:v>
                </c:pt>
                <c:pt idx="11370">
                  <c:v>-347.72249999999997</c:v>
                </c:pt>
                <c:pt idx="11371">
                  <c:v>-347.72049999999996</c:v>
                </c:pt>
                <c:pt idx="11372">
                  <c:v>-347.71849999999995</c:v>
                </c:pt>
                <c:pt idx="11373">
                  <c:v>-347.7165</c:v>
                </c:pt>
                <c:pt idx="11374">
                  <c:v>-347.71449999999999</c:v>
                </c:pt>
                <c:pt idx="11375">
                  <c:v>-347.71249999999998</c:v>
                </c:pt>
                <c:pt idx="11376">
                  <c:v>-347.71049999999997</c:v>
                </c:pt>
                <c:pt idx="11377">
                  <c:v>-347.70849999999996</c:v>
                </c:pt>
                <c:pt idx="11378">
                  <c:v>-347.70650000000001</c:v>
                </c:pt>
                <c:pt idx="11379">
                  <c:v>-347.7045</c:v>
                </c:pt>
                <c:pt idx="11380">
                  <c:v>-347.70249999999999</c:v>
                </c:pt>
                <c:pt idx="11381">
                  <c:v>-347.70049999999998</c:v>
                </c:pt>
                <c:pt idx="11382">
                  <c:v>-347.69849999999997</c:v>
                </c:pt>
                <c:pt idx="11383">
                  <c:v>-347.69649999999996</c:v>
                </c:pt>
                <c:pt idx="11384">
                  <c:v>-347.69449999999995</c:v>
                </c:pt>
                <c:pt idx="11385">
                  <c:v>-347.6925</c:v>
                </c:pt>
                <c:pt idx="11386">
                  <c:v>-347.69049999999999</c:v>
                </c:pt>
                <c:pt idx="11387">
                  <c:v>-347.68849999999998</c:v>
                </c:pt>
                <c:pt idx="11388">
                  <c:v>-347.68649999999997</c:v>
                </c:pt>
                <c:pt idx="11389">
                  <c:v>-347.68449999999996</c:v>
                </c:pt>
                <c:pt idx="11390">
                  <c:v>-347.6825</c:v>
                </c:pt>
                <c:pt idx="11391">
                  <c:v>-347.68049999999999</c:v>
                </c:pt>
                <c:pt idx="11392">
                  <c:v>-347.67849999999999</c:v>
                </c:pt>
                <c:pt idx="11393">
                  <c:v>-347.67649999999998</c:v>
                </c:pt>
                <c:pt idx="11394">
                  <c:v>-347.67449999999997</c:v>
                </c:pt>
                <c:pt idx="11395">
                  <c:v>-347.67249999999996</c:v>
                </c:pt>
                <c:pt idx="11396">
                  <c:v>-347.67049999999995</c:v>
                </c:pt>
                <c:pt idx="11397">
                  <c:v>-347.66849999999999</c:v>
                </c:pt>
                <c:pt idx="11398">
                  <c:v>-347.66649999999998</c:v>
                </c:pt>
                <c:pt idx="11399">
                  <c:v>-347.66449999999998</c:v>
                </c:pt>
                <c:pt idx="11400">
                  <c:v>-347.66249999999997</c:v>
                </c:pt>
                <c:pt idx="11401">
                  <c:v>-347.66049999999996</c:v>
                </c:pt>
                <c:pt idx="11402">
                  <c:v>-347.6585</c:v>
                </c:pt>
                <c:pt idx="11403">
                  <c:v>-347.65649999999999</c:v>
                </c:pt>
                <c:pt idx="11404">
                  <c:v>-347.65449999999998</c:v>
                </c:pt>
                <c:pt idx="11405">
                  <c:v>-347.65249999999997</c:v>
                </c:pt>
                <c:pt idx="11406">
                  <c:v>-347.65049999999997</c:v>
                </c:pt>
                <c:pt idx="11407">
                  <c:v>-347.64849999999996</c:v>
                </c:pt>
                <c:pt idx="11408">
                  <c:v>-347.6465</c:v>
                </c:pt>
                <c:pt idx="11409">
                  <c:v>-347.64449999999999</c:v>
                </c:pt>
                <c:pt idx="11410">
                  <c:v>-347.64249999999998</c:v>
                </c:pt>
                <c:pt idx="11411">
                  <c:v>-347.64049999999997</c:v>
                </c:pt>
                <c:pt idx="11412">
                  <c:v>-347.63849999999996</c:v>
                </c:pt>
                <c:pt idx="11413">
                  <c:v>-347.63649999999996</c:v>
                </c:pt>
                <c:pt idx="11414">
                  <c:v>-347.6345</c:v>
                </c:pt>
                <c:pt idx="11415">
                  <c:v>-347.63249999999999</c:v>
                </c:pt>
                <c:pt idx="11416">
                  <c:v>-347.63049999999998</c:v>
                </c:pt>
                <c:pt idx="11417">
                  <c:v>-347.62849999999997</c:v>
                </c:pt>
                <c:pt idx="11418">
                  <c:v>-347.62649999999996</c:v>
                </c:pt>
                <c:pt idx="11419">
                  <c:v>-347.62449999999995</c:v>
                </c:pt>
                <c:pt idx="11420">
                  <c:v>-347.6225</c:v>
                </c:pt>
                <c:pt idx="11421">
                  <c:v>-347.62049999999999</c:v>
                </c:pt>
                <c:pt idx="11422">
                  <c:v>-347.61849999999998</c:v>
                </c:pt>
                <c:pt idx="11423">
                  <c:v>-347.61649999999997</c:v>
                </c:pt>
                <c:pt idx="11424">
                  <c:v>-347.61449999999996</c:v>
                </c:pt>
                <c:pt idx="11425">
                  <c:v>-347.61249999999995</c:v>
                </c:pt>
                <c:pt idx="11426">
                  <c:v>-347.6105</c:v>
                </c:pt>
                <c:pt idx="11427">
                  <c:v>-347.60849999999999</c:v>
                </c:pt>
                <c:pt idx="11428">
                  <c:v>-347.60649999999998</c:v>
                </c:pt>
                <c:pt idx="11429">
                  <c:v>-347.60449999999997</c:v>
                </c:pt>
                <c:pt idx="11430">
                  <c:v>-347.60249999999996</c:v>
                </c:pt>
                <c:pt idx="11431">
                  <c:v>-347.60049999999995</c:v>
                </c:pt>
                <c:pt idx="11432">
                  <c:v>-347.5985</c:v>
                </c:pt>
                <c:pt idx="11433">
                  <c:v>-347.59649999999999</c:v>
                </c:pt>
                <c:pt idx="11434">
                  <c:v>-347.59449999999998</c:v>
                </c:pt>
                <c:pt idx="11435">
                  <c:v>-347.59249999999997</c:v>
                </c:pt>
                <c:pt idx="11436">
                  <c:v>-347.59049999999996</c:v>
                </c:pt>
                <c:pt idx="11437">
                  <c:v>-347.58849999999995</c:v>
                </c:pt>
                <c:pt idx="11438">
                  <c:v>-347.5865</c:v>
                </c:pt>
                <c:pt idx="11439">
                  <c:v>-347.58449999999999</c:v>
                </c:pt>
                <c:pt idx="11440">
                  <c:v>-347.58249999999998</c:v>
                </c:pt>
                <c:pt idx="11441">
                  <c:v>-347.58049999999997</c:v>
                </c:pt>
                <c:pt idx="11442">
                  <c:v>-347.57849999999996</c:v>
                </c:pt>
                <c:pt idx="11443">
                  <c:v>-347.57649999999995</c:v>
                </c:pt>
                <c:pt idx="11444">
                  <c:v>-347.5745</c:v>
                </c:pt>
                <c:pt idx="11445">
                  <c:v>-347.57249999999999</c:v>
                </c:pt>
                <c:pt idx="11446">
                  <c:v>-347.57049999999998</c:v>
                </c:pt>
                <c:pt idx="11447">
                  <c:v>-347.56849999999997</c:v>
                </c:pt>
                <c:pt idx="11448">
                  <c:v>-347.56649999999996</c:v>
                </c:pt>
                <c:pt idx="11449">
                  <c:v>-347.56449999999995</c:v>
                </c:pt>
                <c:pt idx="11450">
                  <c:v>-347.5625</c:v>
                </c:pt>
                <c:pt idx="11451">
                  <c:v>-347.56049999999999</c:v>
                </c:pt>
                <c:pt idx="11452">
                  <c:v>-347.55849999999998</c:v>
                </c:pt>
                <c:pt idx="11453">
                  <c:v>-347.55649999999997</c:v>
                </c:pt>
                <c:pt idx="11454">
                  <c:v>-347.55449999999996</c:v>
                </c:pt>
                <c:pt idx="11455">
                  <c:v>-347.55249999999995</c:v>
                </c:pt>
                <c:pt idx="11456">
                  <c:v>-347.5505</c:v>
                </c:pt>
                <c:pt idx="11457">
                  <c:v>-347.54849999999999</c:v>
                </c:pt>
                <c:pt idx="11458">
                  <c:v>-347.54649999999998</c:v>
                </c:pt>
                <c:pt idx="11459">
                  <c:v>-347.54449999999997</c:v>
                </c:pt>
                <c:pt idx="11460">
                  <c:v>-347.54249999999996</c:v>
                </c:pt>
                <c:pt idx="11461">
                  <c:v>-347.54049999999995</c:v>
                </c:pt>
                <c:pt idx="11462">
                  <c:v>-347.5385</c:v>
                </c:pt>
                <c:pt idx="11463">
                  <c:v>-347.53649999999999</c:v>
                </c:pt>
                <c:pt idx="11464">
                  <c:v>-347.53449999999998</c:v>
                </c:pt>
                <c:pt idx="11465">
                  <c:v>-347.53249999999997</c:v>
                </c:pt>
                <c:pt idx="11466">
                  <c:v>-347.53049999999996</c:v>
                </c:pt>
                <c:pt idx="11467">
                  <c:v>-347.52849999999995</c:v>
                </c:pt>
                <c:pt idx="11468">
                  <c:v>-347.5265</c:v>
                </c:pt>
                <c:pt idx="11469">
                  <c:v>-347.52449999999999</c:v>
                </c:pt>
                <c:pt idx="11470">
                  <c:v>-347.52249999999998</c:v>
                </c:pt>
                <c:pt idx="11471">
                  <c:v>-347.52049999999997</c:v>
                </c:pt>
                <c:pt idx="11472">
                  <c:v>-347.51849999999996</c:v>
                </c:pt>
                <c:pt idx="11473">
                  <c:v>-347.51649999999995</c:v>
                </c:pt>
                <c:pt idx="11474">
                  <c:v>-347.5145</c:v>
                </c:pt>
                <c:pt idx="11475">
                  <c:v>-347.51249999999999</c:v>
                </c:pt>
                <c:pt idx="11476">
                  <c:v>-347.51049999999998</c:v>
                </c:pt>
                <c:pt idx="11477">
                  <c:v>-347.50849999999997</c:v>
                </c:pt>
                <c:pt idx="11478">
                  <c:v>-347.50649999999996</c:v>
                </c:pt>
                <c:pt idx="11479">
                  <c:v>-347.50450000000001</c:v>
                </c:pt>
                <c:pt idx="11480">
                  <c:v>-347.5025</c:v>
                </c:pt>
                <c:pt idx="11481">
                  <c:v>-347.50049999999999</c:v>
                </c:pt>
                <c:pt idx="11482">
                  <c:v>-347.49849999999998</c:v>
                </c:pt>
                <c:pt idx="11483">
                  <c:v>-347.49649999999997</c:v>
                </c:pt>
                <c:pt idx="11484">
                  <c:v>-347.49449999999996</c:v>
                </c:pt>
                <c:pt idx="11485">
                  <c:v>-347.49249999999995</c:v>
                </c:pt>
                <c:pt idx="11486">
                  <c:v>-347.4905</c:v>
                </c:pt>
                <c:pt idx="11487">
                  <c:v>-347.48849999999999</c:v>
                </c:pt>
                <c:pt idx="11488">
                  <c:v>-347.48649999999998</c:v>
                </c:pt>
                <c:pt idx="11489">
                  <c:v>-347.48449999999997</c:v>
                </c:pt>
                <c:pt idx="11490">
                  <c:v>-347.48249999999996</c:v>
                </c:pt>
                <c:pt idx="11491">
                  <c:v>-347.48050000000001</c:v>
                </c:pt>
                <c:pt idx="11492">
                  <c:v>-347.4785</c:v>
                </c:pt>
                <c:pt idx="11493">
                  <c:v>-347.47649999999999</c:v>
                </c:pt>
                <c:pt idx="11494">
                  <c:v>-347.47449999999998</c:v>
                </c:pt>
                <c:pt idx="11495">
                  <c:v>-347.47249999999997</c:v>
                </c:pt>
                <c:pt idx="11496">
                  <c:v>-347.47049999999996</c:v>
                </c:pt>
                <c:pt idx="11497">
                  <c:v>-347.46849999999995</c:v>
                </c:pt>
                <c:pt idx="11498">
                  <c:v>-347.4665</c:v>
                </c:pt>
                <c:pt idx="11499">
                  <c:v>-347.46449999999999</c:v>
                </c:pt>
                <c:pt idx="11500">
                  <c:v>-347.46249999999998</c:v>
                </c:pt>
                <c:pt idx="11501">
                  <c:v>-347.46049999999997</c:v>
                </c:pt>
                <c:pt idx="11502">
                  <c:v>-347.45849999999996</c:v>
                </c:pt>
                <c:pt idx="11503">
                  <c:v>-347.45650000000001</c:v>
                </c:pt>
                <c:pt idx="11504">
                  <c:v>-347.4545</c:v>
                </c:pt>
                <c:pt idx="11505">
                  <c:v>-347.45249999999999</c:v>
                </c:pt>
                <c:pt idx="11506">
                  <c:v>-347.45049999999998</c:v>
                </c:pt>
                <c:pt idx="11507">
                  <c:v>-347.44849999999997</c:v>
                </c:pt>
                <c:pt idx="11508">
                  <c:v>-347.44649999999996</c:v>
                </c:pt>
                <c:pt idx="11509">
                  <c:v>-347.44449999999995</c:v>
                </c:pt>
                <c:pt idx="11510">
                  <c:v>-347.4425</c:v>
                </c:pt>
                <c:pt idx="11511">
                  <c:v>-347.44049999999999</c:v>
                </c:pt>
                <c:pt idx="11512">
                  <c:v>-347.43849999999998</c:v>
                </c:pt>
                <c:pt idx="11513">
                  <c:v>-347.43649999999997</c:v>
                </c:pt>
                <c:pt idx="11514">
                  <c:v>-347.43449999999996</c:v>
                </c:pt>
                <c:pt idx="11515">
                  <c:v>-347.4325</c:v>
                </c:pt>
                <c:pt idx="11516">
                  <c:v>-347.43049999999999</c:v>
                </c:pt>
                <c:pt idx="11517">
                  <c:v>-347.42849999999999</c:v>
                </c:pt>
                <c:pt idx="11518">
                  <c:v>-347.42649999999998</c:v>
                </c:pt>
                <c:pt idx="11519">
                  <c:v>-347.42449999999997</c:v>
                </c:pt>
                <c:pt idx="11520">
                  <c:v>-347.42249999999996</c:v>
                </c:pt>
                <c:pt idx="11521">
                  <c:v>-347.42049999999995</c:v>
                </c:pt>
                <c:pt idx="11522">
                  <c:v>-347.41849999999999</c:v>
                </c:pt>
                <c:pt idx="11523">
                  <c:v>-347.41649999999998</c:v>
                </c:pt>
                <c:pt idx="11524">
                  <c:v>-347.41449999999998</c:v>
                </c:pt>
                <c:pt idx="11525">
                  <c:v>-347.41249999999997</c:v>
                </c:pt>
                <c:pt idx="11526">
                  <c:v>-347.41049999999996</c:v>
                </c:pt>
                <c:pt idx="11527">
                  <c:v>-347.4085</c:v>
                </c:pt>
                <c:pt idx="11528">
                  <c:v>-347.40649999999999</c:v>
                </c:pt>
                <c:pt idx="11529">
                  <c:v>-347.40449999999998</c:v>
                </c:pt>
                <c:pt idx="11530">
                  <c:v>-347.40249999999997</c:v>
                </c:pt>
                <c:pt idx="11531">
                  <c:v>-347.40049999999997</c:v>
                </c:pt>
                <c:pt idx="11532">
                  <c:v>-347.39849999999996</c:v>
                </c:pt>
                <c:pt idx="11533">
                  <c:v>-347.3965</c:v>
                </c:pt>
                <c:pt idx="11534">
                  <c:v>-347.39449999999999</c:v>
                </c:pt>
                <c:pt idx="11535">
                  <c:v>-347.39249999999998</c:v>
                </c:pt>
                <c:pt idx="11536">
                  <c:v>-347.39049999999997</c:v>
                </c:pt>
                <c:pt idx="11537">
                  <c:v>-347.38849999999996</c:v>
                </c:pt>
                <c:pt idx="11538">
                  <c:v>-347.38649999999996</c:v>
                </c:pt>
                <c:pt idx="11539">
                  <c:v>-347.3845</c:v>
                </c:pt>
                <c:pt idx="11540">
                  <c:v>-347.38249999999999</c:v>
                </c:pt>
                <c:pt idx="11541">
                  <c:v>-347.38049999999998</c:v>
                </c:pt>
                <c:pt idx="11542">
                  <c:v>-347.37849999999997</c:v>
                </c:pt>
                <c:pt idx="11543">
                  <c:v>-347.37649999999996</c:v>
                </c:pt>
                <c:pt idx="11544">
                  <c:v>-347.37449999999995</c:v>
                </c:pt>
                <c:pt idx="11545">
                  <c:v>-347.3725</c:v>
                </c:pt>
                <c:pt idx="11546">
                  <c:v>-347.37049999999999</c:v>
                </c:pt>
                <c:pt idx="11547">
                  <c:v>-347.36849999999998</c:v>
                </c:pt>
                <c:pt idx="11548">
                  <c:v>-347.36649999999997</c:v>
                </c:pt>
                <c:pt idx="11549">
                  <c:v>-347.36449999999996</c:v>
                </c:pt>
                <c:pt idx="11550">
                  <c:v>-347.36249999999995</c:v>
                </c:pt>
                <c:pt idx="11551">
                  <c:v>-347.3605</c:v>
                </c:pt>
                <c:pt idx="11552">
                  <c:v>-347.35849999999999</c:v>
                </c:pt>
                <c:pt idx="11553">
                  <c:v>-347.35649999999998</c:v>
                </c:pt>
                <c:pt idx="11554">
                  <c:v>-347.35449999999997</c:v>
                </c:pt>
                <c:pt idx="11555">
                  <c:v>-347.35249999999996</c:v>
                </c:pt>
                <c:pt idx="11556">
                  <c:v>-347.35049999999995</c:v>
                </c:pt>
                <c:pt idx="11557">
                  <c:v>-347.3485</c:v>
                </c:pt>
                <c:pt idx="11558">
                  <c:v>-347.34649999999999</c:v>
                </c:pt>
                <c:pt idx="11559">
                  <c:v>-347.34449999999998</c:v>
                </c:pt>
                <c:pt idx="11560">
                  <c:v>-347.34249999999997</c:v>
                </c:pt>
                <c:pt idx="11561">
                  <c:v>-347.34049999999996</c:v>
                </c:pt>
                <c:pt idx="11562">
                  <c:v>-347.33849999999995</c:v>
                </c:pt>
                <c:pt idx="11563">
                  <c:v>-347.3365</c:v>
                </c:pt>
                <c:pt idx="11564">
                  <c:v>-347.33449999999999</c:v>
                </c:pt>
                <c:pt idx="11565">
                  <c:v>-347.33249999999998</c:v>
                </c:pt>
                <c:pt idx="11566">
                  <c:v>-347.33049999999997</c:v>
                </c:pt>
                <c:pt idx="11567">
                  <c:v>-347.32849999999996</c:v>
                </c:pt>
                <c:pt idx="11568">
                  <c:v>-347.32649999999995</c:v>
                </c:pt>
                <c:pt idx="11569">
                  <c:v>-347.3245</c:v>
                </c:pt>
                <c:pt idx="11570">
                  <c:v>-347.32249999999999</c:v>
                </c:pt>
                <c:pt idx="11571">
                  <c:v>-347.32049999999998</c:v>
                </c:pt>
                <c:pt idx="11572">
                  <c:v>-347.31849999999997</c:v>
                </c:pt>
                <c:pt idx="11573">
                  <c:v>-347.31649999999996</c:v>
                </c:pt>
                <c:pt idx="11574">
                  <c:v>-347.31449999999995</c:v>
                </c:pt>
                <c:pt idx="11575">
                  <c:v>-347.3125</c:v>
                </c:pt>
                <c:pt idx="11576">
                  <c:v>-347.31049999999999</c:v>
                </c:pt>
                <c:pt idx="11577">
                  <c:v>-347.30849999999998</c:v>
                </c:pt>
                <c:pt idx="11578">
                  <c:v>-347.30649999999997</c:v>
                </c:pt>
                <c:pt idx="11579">
                  <c:v>-347.30449999999996</c:v>
                </c:pt>
                <c:pt idx="11580">
                  <c:v>-347.30249999999995</c:v>
                </c:pt>
                <c:pt idx="11581">
                  <c:v>-347.3005</c:v>
                </c:pt>
                <c:pt idx="11582">
                  <c:v>-347.29849999999999</c:v>
                </c:pt>
                <c:pt idx="11583">
                  <c:v>-347.29649999999998</c:v>
                </c:pt>
                <c:pt idx="11584">
                  <c:v>-347.29449999999997</c:v>
                </c:pt>
                <c:pt idx="11585">
                  <c:v>-347.29249999999996</c:v>
                </c:pt>
                <c:pt idx="11586">
                  <c:v>-347.29049999999995</c:v>
                </c:pt>
                <c:pt idx="11587">
                  <c:v>-347.2885</c:v>
                </c:pt>
                <c:pt idx="11588">
                  <c:v>-347.28649999999999</c:v>
                </c:pt>
                <c:pt idx="11589">
                  <c:v>-347.28449999999998</c:v>
                </c:pt>
                <c:pt idx="11590">
                  <c:v>-347.28249999999997</c:v>
                </c:pt>
                <c:pt idx="11591">
                  <c:v>-347.28049999999996</c:v>
                </c:pt>
                <c:pt idx="11592">
                  <c:v>-347.27849999999995</c:v>
                </c:pt>
                <c:pt idx="11593">
                  <c:v>-347.2765</c:v>
                </c:pt>
                <c:pt idx="11594">
                  <c:v>-347.27449999999999</c:v>
                </c:pt>
                <c:pt idx="11595">
                  <c:v>-347.27249999999998</c:v>
                </c:pt>
                <c:pt idx="11596">
                  <c:v>-347.27049999999997</c:v>
                </c:pt>
                <c:pt idx="11597">
                  <c:v>-347.26849999999996</c:v>
                </c:pt>
                <c:pt idx="11598">
                  <c:v>-347.26649999999995</c:v>
                </c:pt>
                <c:pt idx="11599">
                  <c:v>-347.2645</c:v>
                </c:pt>
                <c:pt idx="11600">
                  <c:v>-347.26249999999999</c:v>
                </c:pt>
                <c:pt idx="11601">
                  <c:v>-347.26049999999998</c:v>
                </c:pt>
                <c:pt idx="11602">
                  <c:v>-347.25849999999997</c:v>
                </c:pt>
                <c:pt idx="11603">
                  <c:v>-347.25649999999996</c:v>
                </c:pt>
                <c:pt idx="11604">
                  <c:v>-347.25450000000001</c:v>
                </c:pt>
                <c:pt idx="11605">
                  <c:v>-347.2525</c:v>
                </c:pt>
                <c:pt idx="11606">
                  <c:v>-347.25049999999999</c:v>
                </c:pt>
                <c:pt idx="11607">
                  <c:v>-347.24849999999998</c:v>
                </c:pt>
                <c:pt idx="11608">
                  <c:v>-347.24649999999997</c:v>
                </c:pt>
                <c:pt idx="11609">
                  <c:v>-347.24449999999996</c:v>
                </c:pt>
                <c:pt idx="11610">
                  <c:v>-347.24249999999995</c:v>
                </c:pt>
                <c:pt idx="11611">
                  <c:v>-347.2405</c:v>
                </c:pt>
                <c:pt idx="11612">
                  <c:v>-347.23849999999999</c:v>
                </c:pt>
                <c:pt idx="11613">
                  <c:v>-347.23649999999998</c:v>
                </c:pt>
                <c:pt idx="11614">
                  <c:v>-347.23449999999997</c:v>
                </c:pt>
                <c:pt idx="11615">
                  <c:v>-347.23249999999996</c:v>
                </c:pt>
                <c:pt idx="11616">
                  <c:v>-347.23050000000001</c:v>
                </c:pt>
                <c:pt idx="11617">
                  <c:v>-347.2285</c:v>
                </c:pt>
                <c:pt idx="11618">
                  <c:v>-347.22649999999999</c:v>
                </c:pt>
                <c:pt idx="11619">
                  <c:v>-347.22449999999998</c:v>
                </c:pt>
                <c:pt idx="11620">
                  <c:v>-347.22249999999997</c:v>
                </c:pt>
                <c:pt idx="11621">
                  <c:v>-347.22049999999996</c:v>
                </c:pt>
                <c:pt idx="11622">
                  <c:v>-347.21849999999995</c:v>
                </c:pt>
                <c:pt idx="11623">
                  <c:v>-347.2165</c:v>
                </c:pt>
                <c:pt idx="11624">
                  <c:v>-347.21449999999999</c:v>
                </c:pt>
                <c:pt idx="11625">
                  <c:v>-347.21249999999998</c:v>
                </c:pt>
                <c:pt idx="11626">
                  <c:v>-347.21049999999997</c:v>
                </c:pt>
                <c:pt idx="11627">
                  <c:v>-347.20849999999996</c:v>
                </c:pt>
                <c:pt idx="11628">
                  <c:v>-347.20650000000001</c:v>
                </c:pt>
                <c:pt idx="11629">
                  <c:v>-347.2045</c:v>
                </c:pt>
                <c:pt idx="11630">
                  <c:v>-347.20249999999999</c:v>
                </c:pt>
                <c:pt idx="11631">
                  <c:v>-347.20049999999998</c:v>
                </c:pt>
                <c:pt idx="11632">
                  <c:v>-347.19849999999997</c:v>
                </c:pt>
                <c:pt idx="11633">
                  <c:v>-347.19649999999996</c:v>
                </c:pt>
                <c:pt idx="11634">
                  <c:v>-347.19449999999995</c:v>
                </c:pt>
                <c:pt idx="11635">
                  <c:v>-347.1925</c:v>
                </c:pt>
                <c:pt idx="11636">
                  <c:v>-347.19049999999999</c:v>
                </c:pt>
                <c:pt idx="11637">
                  <c:v>-347.18849999999998</c:v>
                </c:pt>
                <c:pt idx="11638">
                  <c:v>-347.18649999999997</c:v>
                </c:pt>
                <c:pt idx="11639">
                  <c:v>-347.18449999999996</c:v>
                </c:pt>
                <c:pt idx="11640">
                  <c:v>-347.1825</c:v>
                </c:pt>
                <c:pt idx="11641">
                  <c:v>-347.18049999999999</c:v>
                </c:pt>
                <c:pt idx="11642">
                  <c:v>-347.17849999999999</c:v>
                </c:pt>
                <c:pt idx="11643">
                  <c:v>-347.17649999999998</c:v>
                </c:pt>
                <c:pt idx="11644">
                  <c:v>-347.17449999999997</c:v>
                </c:pt>
                <c:pt idx="11645">
                  <c:v>-347.17249999999996</c:v>
                </c:pt>
                <c:pt idx="11646">
                  <c:v>-347.17049999999995</c:v>
                </c:pt>
                <c:pt idx="11647">
                  <c:v>-347.16849999999999</c:v>
                </c:pt>
                <c:pt idx="11648">
                  <c:v>-347.16649999999998</c:v>
                </c:pt>
                <c:pt idx="11649">
                  <c:v>-347.16449999999998</c:v>
                </c:pt>
                <c:pt idx="11650">
                  <c:v>-347.16249999999997</c:v>
                </c:pt>
                <c:pt idx="11651">
                  <c:v>-347.16049999999996</c:v>
                </c:pt>
                <c:pt idx="11652">
                  <c:v>-347.1585</c:v>
                </c:pt>
                <c:pt idx="11653">
                  <c:v>-347.15649999999999</c:v>
                </c:pt>
                <c:pt idx="11654">
                  <c:v>-347.15449999999998</c:v>
                </c:pt>
                <c:pt idx="11655">
                  <c:v>-347.15249999999997</c:v>
                </c:pt>
                <c:pt idx="11656">
                  <c:v>-347.15049999999997</c:v>
                </c:pt>
                <c:pt idx="11657">
                  <c:v>-347.14849999999996</c:v>
                </c:pt>
                <c:pt idx="11658">
                  <c:v>-347.1465</c:v>
                </c:pt>
                <c:pt idx="11659">
                  <c:v>-347.14449999999999</c:v>
                </c:pt>
                <c:pt idx="11660">
                  <c:v>-347.14249999999998</c:v>
                </c:pt>
                <c:pt idx="11661">
                  <c:v>-347.14049999999997</c:v>
                </c:pt>
                <c:pt idx="11662">
                  <c:v>-347.13849999999996</c:v>
                </c:pt>
                <c:pt idx="11663">
                  <c:v>-347.13649999999996</c:v>
                </c:pt>
                <c:pt idx="11664">
                  <c:v>-347.1345</c:v>
                </c:pt>
                <c:pt idx="11665">
                  <c:v>-347.13249999999999</c:v>
                </c:pt>
                <c:pt idx="11666">
                  <c:v>-347.13049999999998</c:v>
                </c:pt>
                <c:pt idx="11667">
                  <c:v>-347.12849999999997</c:v>
                </c:pt>
                <c:pt idx="11668">
                  <c:v>-347.12649999999996</c:v>
                </c:pt>
                <c:pt idx="11669">
                  <c:v>-347.12449999999995</c:v>
                </c:pt>
                <c:pt idx="11670">
                  <c:v>-347.1225</c:v>
                </c:pt>
                <c:pt idx="11671">
                  <c:v>-347.12049999999999</c:v>
                </c:pt>
                <c:pt idx="11672">
                  <c:v>-347.11849999999998</c:v>
                </c:pt>
                <c:pt idx="11673">
                  <c:v>-347.11649999999997</c:v>
                </c:pt>
                <c:pt idx="11674">
                  <c:v>-347.11449999999996</c:v>
                </c:pt>
                <c:pt idx="11675">
                  <c:v>-347.11249999999995</c:v>
                </c:pt>
                <c:pt idx="11676">
                  <c:v>-347.1105</c:v>
                </c:pt>
                <c:pt idx="11677">
                  <c:v>-347.10849999999999</c:v>
                </c:pt>
                <c:pt idx="11678">
                  <c:v>-347.10649999999998</c:v>
                </c:pt>
                <c:pt idx="11679">
                  <c:v>-347.10449999999997</c:v>
                </c:pt>
                <c:pt idx="11680">
                  <c:v>-347.10249999999996</c:v>
                </c:pt>
                <c:pt idx="11681">
                  <c:v>-347.10049999999995</c:v>
                </c:pt>
                <c:pt idx="11682">
                  <c:v>-347.0985</c:v>
                </c:pt>
                <c:pt idx="11683">
                  <c:v>-347.09649999999999</c:v>
                </c:pt>
                <c:pt idx="11684">
                  <c:v>-347.09449999999998</c:v>
                </c:pt>
                <c:pt idx="11685">
                  <c:v>-347.09249999999997</c:v>
                </c:pt>
                <c:pt idx="11686">
                  <c:v>-347.09049999999996</c:v>
                </c:pt>
                <c:pt idx="11687">
                  <c:v>-347.08849999999995</c:v>
                </c:pt>
                <c:pt idx="11688">
                  <c:v>-347.0865</c:v>
                </c:pt>
                <c:pt idx="11689">
                  <c:v>-347.08449999999999</c:v>
                </c:pt>
                <c:pt idx="11690">
                  <c:v>-347.08249999999998</c:v>
                </c:pt>
                <c:pt idx="11691">
                  <c:v>-347.08049999999997</c:v>
                </c:pt>
                <c:pt idx="11692">
                  <c:v>-347.07849999999996</c:v>
                </c:pt>
                <c:pt idx="11693">
                  <c:v>-347.07649999999995</c:v>
                </c:pt>
                <c:pt idx="11694">
                  <c:v>-347.0745</c:v>
                </c:pt>
                <c:pt idx="11695">
                  <c:v>-347.07249999999999</c:v>
                </c:pt>
                <c:pt idx="11696">
                  <c:v>-347.07049999999998</c:v>
                </c:pt>
                <c:pt idx="11697">
                  <c:v>-347.06849999999997</c:v>
                </c:pt>
                <c:pt idx="11698">
                  <c:v>-347.06649999999996</c:v>
                </c:pt>
                <c:pt idx="11699">
                  <c:v>-347.06449999999995</c:v>
                </c:pt>
                <c:pt idx="11700">
                  <c:v>-347.0625</c:v>
                </c:pt>
                <c:pt idx="11701">
                  <c:v>-347.06049999999999</c:v>
                </c:pt>
                <c:pt idx="11702">
                  <c:v>-347.05849999999998</c:v>
                </c:pt>
                <c:pt idx="11703">
                  <c:v>-347.05649999999997</c:v>
                </c:pt>
                <c:pt idx="11704">
                  <c:v>-347.05449999999996</c:v>
                </c:pt>
                <c:pt idx="11705">
                  <c:v>-347.05249999999995</c:v>
                </c:pt>
                <c:pt idx="11706">
                  <c:v>-347.0505</c:v>
                </c:pt>
                <c:pt idx="11707">
                  <c:v>-347.04849999999999</c:v>
                </c:pt>
                <c:pt idx="11708">
                  <c:v>-347.04649999999998</c:v>
                </c:pt>
                <c:pt idx="11709">
                  <c:v>-347.04449999999997</c:v>
                </c:pt>
                <c:pt idx="11710">
                  <c:v>-347.04249999999996</c:v>
                </c:pt>
                <c:pt idx="11711">
                  <c:v>-347.04049999999995</c:v>
                </c:pt>
                <c:pt idx="11712">
                  <c:v>-347.0385</c:v>
                </c:pt>
                <c:pt idx="11713">
                  <c:v>-347.03649999999999</c:v>
                </c:pt>
                <c:pt idx="11714">
                  <c:v>-347.03449999999998</c:v>
                </c:pt>
                <c:pt idx="11715">
                  <c:v>-347.03249999999997</c:v>
                </c:pt>
                <c:pt idx="11716">
                  <c:v>-347.03049999999996</c:v>
                </c:pt>
                <c:pt idx="11717">
                  <c:v>-347.02849999999995</c:v>
                </c:pt>
                <c:pt idx="11718">
                  <c:v>-347.0265</c:v>
                </c:pt>
                <c:pt idx="11719">
                  <c:v>-347.02449999999999</c:v>
                </c:pt>
                <c:pt idx="11720">
                  <c:v>-347.02249999999998</c:v>
                </c:pt>
                <c:pt idx="11721">
                  <c:v>-347.02049999999997</c:v>
                </c:pt>
                <c:pt idx="11722">
                  <c:v>-347.01849999999996</c:v>
                </c:pt>
                <c:pt idx="11723">
                  <c:v>-347.01649999999995</c:v>
                </c:pt>
                <c:pt idx="11724">
                  <c:v>-347.0145</c:v>
                </c:pt>
                <c:pt idx="11725">
                  <c:v>-347.01249999999999</c:v>
                </c:pt>
                <c:pt idx="11726">
                  <c:v>-347.01049999999998</c:v>
                </c:pt>
                <c:pt idx="11727">
                  <c:v>-347.00849999999997</c:v>
                </c:pt>
                <c:pt idx="11728">
                  <c:v>-347.00649999999996</c:v>
                </c:pt>
                <c:pt idx="11729">
                  <c:v>-347.00450000000001</c:v>
                </c:pt>
                <c:pt idx="11730">
                  <c:v>-347.0025</c:v>
                </c:pt>
                <c:pt idx="11731">
                  <c:v>-347.00049999999999</c:v>
                </c:pt>
                <c:pt idx="11732">
                  <c:v>-346.99849999999998</c:v>
                </c:pt>
                <c:pt idx="11733">
                  <c:v>-346.99649999999997</c:v>
                </c:pt>
                <c:pt idx="11734">
                  <c:v>-346.99449999999996</c:v>
                </c:pt>
                <c:pt idx="11735">
                  <c:v>-346.99249999999995</c:v>
                </c:pt>
                <c:pt idx="11736">
                  <c:v>-346.9905</c:v>
                </c:pt>
                <c:pt idx="11737">
                  <c:v>-346.98849999999999</c:v>
                </c:pt>
                <c:pt idx="11738">
                  <c:v>-346.98649999999998</c:v>
                </c:pt>
                <c:pt idx="11739">
                  <c:v>-346.98449999999997</c:v>
                </c:pt>
                <c:pt idx="11740">
                  <c:v>-346.98249999999996</c:v>
                </c:pt>
                <c:pt idx="11741">
                  <c:v>-346.98050000000001</c:v>
                </c:pt>
                <c:pt idx="11742">
                  <c:v>-346.9785</c:v>
                </c:pt>
                <c:pt idx="11743">
                  <c:v>-346.97649999999999</c:v>
                </c:pt>
                <c:pt idx="11744">
                  <c:v>-346.97449999999998</c:v>
                </c:pt>
                <c:pt idx="11745">
                  <c:v>-346.97249999999997</c:v>
                </c:pt>
                <c:pt idx="11746">
                  <c:v>-346.97049999999996</c:v>
                </c:pt>
                <c:pt idx="11747">
                  <c:v>-346.96849999999995</c:v>
                </c:pt>
                <c:pt idx="11748">
                  <c:v>-346.9665</c:v>
                </c:pt>
                <c:pt idx="11749">
                  <c:v>-346.96449999999999</c:v>
                </c:pt>
                <c:pt idx="11750">
                  <c:v>-346.96249999999998</c:v>
                </c:pt>
                <c:pt idx="11751">
                  <c:v>-346.96049999999997</c:v>
                </c:pt>
                <c:pt idx="11752">
                  <c:v>-346.95849999999996</c:v>
                </c:pt>
                <c:pt idx="11753">
                  <c:v>-346.95650000000001</c:v>
                </c:pt>
                <c:pt idx="11754">
                  <c:v>-346.9545</c:v>
                </c:pt>
                <c:pt idx="11755">
                  <c:v>-346.95249999999999</c:v>
                </c:pt>
                <c:pt idx="11756">
                  <c:v>-346.95049999999998</c:v>
                </c:pt>
                <c:pt idx="11757">
                  <c:v>-346.94849999999997</c:v>
                </c:pt>
                <c:pt idx="11758">
                  <c:v>-346.94649999999996</c:v>
                </c:pt>
                <c:pt idx="11759">
                  <c:v>-346.94449999999995</c:v>
                </c:pt>
                <c:pt idx="11760">
                  <c:v>-346.9425</c:v>
                </c:pt>
                <c:pt idx="11761">
                  <c:v>-346.94049999999999</c:v>
                </c:pt>
                <c:pt idx="11762">
                  <c:v>-346.93849999999998</c:v>
                </c:pt>
                <c:pt idx="11763">
                  <c:v>-346.93649999999997</c:v>
                </c:pt>
                <c:pt idx="11764">
                  <c:v>-346.93449999999996</c:v>
                </c:pt>
                <c:pt idx="11765">
                  <c:v>-346.9325</c:v>
                </c:pt>
                <c:pt idx="11766">
                  <c:v>-346.93049999999999</c:v>
                </c:pt>
                <c:pt idx="11767">
                  <c:v>-346.92849999999999</c:v>
                </c:pt>
                <c:pt idx="11768">
                  <c:v>-346.92649999999998</c:v>
                </c:pt>
                <c:pt idx="11769">
                  <c:v>-346.92449999999997</c:v>
                </c:pt>
                <c:pt idx="11770">
                  <c:v>-346.92249999999996</c:v>
                </c:pt>
                <c:pt idx="11771">
                  <c:v>-346.92049999999995</c:v>
                </c:pt>
                <c:pt idx="11772">
                  <c:v>-346.91849999999999</c:v>
                </c:pt>
                <c:pt idx="11773">
                  <c:v>-346.91649999999998</c:v>
                </c:pt>
                <c:pt idx="11774">
                  <c:v>-346.91449999999998</c:v>
                </c:pt>
                <c:pt idx="11775">
                  <c:v>-346.91249999999997</c:v>
                </c:pt>
                <c:pt idx="11776">
                  <c:v>-346.91049999999996</c:v>
                </c:pt>
                <c:pt idx="11777">
                  <c:v>-346.9085</c:v>
                </c:pt>
                <c:pt idx="11778">
                  <c:v>-346.90649999999999</c:v>
                </c:pt>
                <c:pt idx="11779">
                  <c:v>-346.90449999999998</c:v>
                </c:pt>
                <c:pt idx="11780">
                  <c:v>-346.90249999999997</c:v>
                </c:pt>
                <c:pt idx="11781">
                  <c:v>-346.90049999999997</c:v>
                </c:pt>
                <c:pt idx="11782">
                  <c:v>-346.89849999999996</c:v>
                </c:pt>
                <c:pt idx="11783">
                  <c:v>-346.8965</c:v>
                </c:pt>
                <c:pt idx="11784">
                  <c:v>-346.89449999999999</c:v>
                </c:pt>
                <c:pt idx="11785">
                  <c:v>-346.89249999999998</c:v>
                </c:pt>
                <c:pt idx="11786">
                  <c:v>-346.89049999999997</c:v>
                </c:pt>
                <c:pt idx="11787">
                  <c:v>-346.88849999999996</c:v>
                </c:pt>
                <c:pt idx="11788">
                  <c:v>-346.88649999999996</c:v>
                </c:pt>
                <c:pt idx="11789">
                  <c:v>-346.8845</c:v>
                </c:pt>
                <c:pt idx="11790">
                  <c:v>-346.88249999999999</c:v>
                </c:pt>
                <c:pt idx="11791">
                  <c:v>-346.88049999999998</c:v>
                </c:pt>
                <c:pt idx="11792">
                  <c:v>-346.87849999999997</c:v>
                </c:pt>
                <c:pt idx="11793">
                  <c:v>-346.87649999999996</c:v>
                </c:pt>
                <c:pt idx="11794">
                  <c:v>-346.87449999999995</c:v>
                </c:pt>
                <c:pt idx="11795">
                  <c:v>-346.8725</c:v>
                </c:pt>
                <c:pt idx="11796">
                  <c:v>-346.87049999999999</c:v>
                </c:pt>
                <c:pt idx="11797">
                  <c:v>-346.86849999999998</c:v>
                </c:pt>
                <c:pt idx="11798">
                  <c:v>-346.86649999999997</c:v>
                </c:pt>
                <c:pt idx="11799">
                  <c:v>-346.86449999999996</c:v>
                </c:pt>
                <c:pt idx="11800">
                  <c:v>-346.86249999999995</c:v>
                </c:pt>
                <c:pt idx="11801">
                  <c:v>-346.8605</c:v>
                </c:pt>
                <c:pt idx="11802">
                  <c:v>-346.85849999999999</c:v>
                </c:pt>
                <c:pt idx="11803">
                  <c:v>-346.85649999999998</c:v>
                </c:pt>
                <c:pt idx="11804">
                  <c:v>-346.85449999999997</c:v>
                </c:pt>
                <c:pt idx="11805">
                  <c:v>-346.85249999999996</c:v>
                </c:pt>
                <c:pt idx="11806">
                  <c:v>-346.85049999999995</c:v>
                </c:pt>
                <c:pt idx="11807">
                  <c:v>-346.8485</c:v>
                </c:pt>
                <c:pt idx="11808">
                  <c:v>-346.84649999999999</c:v>
                </c:pt>
                <c:pt idx="11809">
                  <c:v>-346.84449999999998</c:v>
                </c:pt>
                <c:pt idx="11810">
                  <c:v>-346.84249999999997</c:v>
                </c:pt>
                <c:pt idx="11811">
                  <c:v>-346.84049999999996</c:v>
                </c:pt>
                <c:pt idx="11812">
                  <c:v>-346.83849999999995</c:v>
                </c:pt>
                <c:pt idx="11813">
                  <c:v>-346.8365</c:v>
                </c:pt>
                <c:pt idx="11814">
                  <c:v>-346.83449999999999</c:v>
                </c:pt>
                <c:pt idx="11815">
                  <c:v>-346.83249999999998</c:v>
                </c:pt>
                <c:pt idx="11816">
                  <c:v>-346.83049999999997</c:v>
                </c:pt>
                <c:pt idx="11817">
                  <c:v>-346.82849999999996</c:v>
                </c:pt>
                <c:pt idx="11818">
                  <c:v>-346.82649999999995</c:v>
                </c:pt>
                <c:pt idx="11819">
                  <c:v>-346.8245</c:v>
                </c:pt>
                <c:pt idx="11820">
                  <c:v>-346.82249999999999</c:v>
                </c:pt>
                <c:pt idx="11821">
                  <c:v>-346.82049999999998</c:v>
                </c:pt>
                <c:pt idx="11822">
                  <c:v>-346.81849999999997</c:v>
                </c:pt>
                <c:pt idx="11823">
                  <c:v>-346.81649999999996</c:v>
                </c:pt>
                <c:pt idx="11824">
                  <c:v>-346.81449999999995</c:v>
                </c:pt>
                <c:pt idx="11825">
                  <c:v>-346.8125</c:v>
                </c:pt>
                <c:pt idx="11826">
                  <c:v>-346.81049999999999</c:v>
                </c:pt>
                <c:pt idx="11827">
                  <c:v>-346.80849999999998</c:v>
                </c:pt>
                <c:pt idx="11828">
                  <c:v>-346.80649999999997</c:v>
                </c:pt>
                <c:pt idx="11829">
                  <c:v>-346.80449999999996</c:v>
                </c:pt>
                <c:pt idx="11830">
                  <c:v>-346.80249999999995</c:v>
                </c:pt>
                <c:pt idx="11831">
                  <c:v>-346.8005</c:v>
                </c:pt>
                <c:pt idx="11832">
                  <c:v>-346.79849999999999</c:v>
                </c:pt>
                <c:pt idx="11833">
                  <c:v>-346.79649999999998</c:v>
                </c:pt>
                <c:pt idx="11834">
                  <c:v>-346.79449999999997</c:v>
                </c:pt>
                <c:pt idx="11835">
                  <c:v>-346.79249999999996</c:v>
                </c:pt>
                <c:pt idx="11836">
                  <c:v>-346.79049999999995</c:v>
                </c:pt>
                <c:pt idx="11837">
                  <c:v>-346.7885</c:v>
                </c:pt>
                <c:pt idx="11838">
                  <c:v>-346.78649999999999</c:v>
                </c:pt>
                <c:pt idx="11839">
                  <c:v>-346.78449999999998</c:v>
                </c:pt>
                <c:pt idx="11840">
                  <c:v>-346.78249999999997</c:v>
                </c:pt>
                <c:pt idx="11841">
                  <c:v>-346.78049999999996</c:v>
                </c:pt>
                <c:pt idx="11842">
                  <c:v>-346.77849999999995</c:v>
                </c:pt>
                <c:pt idx="11843">
                  <c:v>-346.7765</c:v>
                </c:pt>
                <c:pt idx="11844">
                  <c:v>-346.77449999999999</c:v>
                </c:pt>
                <c:pt idx="11845">
                  <c:v>-346.77249999999998</c:v>
                </c:pt>
                <c:pt idx="11846">
                  <c:v>-346.77049999999997</c:v>
                </c:pt>
                <c:pt idx="11847">
                  <c:v>-346.76849999999996</c:v>
                </c:pt>
                <c:pt idx="11848">
                  <c:v>-346.76649999999995</c:v>
                </c:pt>
                <c:pt idx="11849">
                  <c:v>-346.7645</c:v>
                </c:pt>
                <c:pt idx="11850">
                  <c:v>-346.76249999999999</c:v>
                </c:pt>
                <c:pt idx="11851">
                  <c:v>-346.76049999999998</c:v>
                </c:pt>
                <c:pt idx="11852">
                  <c:v>-346.75849999999997</c:v>
                </c:pt>
                <c:pt idx="11853">
                  <c:v>-346.75649999999996</c:v>
                </c:pt>
                <c:pt idx="11854">
                  <c:v>-346.75450000000001</c:v>
                </c:pt>
                <c:pt idx="11855">
                  <c:v>-346.7525</c:v>
                </c:pt>
                <c:pt idx="11856">
                  <c:v>-346.75049999999999</c:v>
                </c:pt>
                <c:pt idx="11857">
                  <c:v>-346.74849999999998</c:v>
                </c:pt>
                <c:pt idx="11858">
                  <c:v>-346.74649999999997</c:v>
                </c:pt>
                <c:pt idx="11859">
                  <c:v>-346.74449999999996</c:v>
                </c:pt>
                <c:pt idx="11860">
                  <c:v>-346.74249999999995</c:v>
                </c:pt>
                <c:pt idx="11861">
                  <c:v>-346.7405</c:v>
                </c:pt>
                <c:pt idx="11862">
                  <c:v>-346.73849999999999</c:v>
                </c:pt>
                <c:pt idx="11863">
                  <c:v>-346.73649999999998</c:v>
                </c:pt>
                <c:pt idx="11864">
                  <c:v>-346.73449999999997</c:v>
                </c:pt>
                <c:pt idx="11865">
                  <c:v>-346.73249999999996</c:v>
                </c:pt>
                <c:pt idx="11866">
                  <c:v>-346.73050000000001</c:v>
                </c:pt>
                <c:pt idx="11867">
                  <c:v>-346.7285</c:v>
                </c:pt>
                <c:pt idx="11868">
                  <c:v>-346.72649999999999</c:v>
                </c:pt>
                <c:pt idx="11869">
                  <c:v>-346.72449999999998</c:v>
                </c:pt>
                <c:pt idx="11870">
                  <c:v>-346.72249999999997</c:v>
                </c:pt>
                <c:pt idx="11871">
                  <c:v>-346.72049999999996</c:v>
                </c:pt>
                <c:pt idx="11872">
                  <c:v>-346.71849999999995</c:v>
                </c:pt>
                <c:pt idx="11873">
                  <c:v>-346.7165</c:v>
                </c:pt>
                <c:pt idx="11874">
                  <c:v>-346.71449999999999</c:v>
                </c:pt>
                <c:pt idx="11875">
                  <c:v>-346.71249999999998</c:v>
                </c:pt>
                <c:pt idx="11876">
                  <c:v>-346.71049999999997</c:v>
                </c:pt>
                <c:pt idx="11877">
                  <c:v>-346.70849999999996</c:v>
                </c:pt>
                <c:pt idx="11878">
                  <c:v>-346.70650000000001</c:v>
                </c:pt>
                <c:pt idx="11879">
                  <c:v>-346.7045</c:v>
                </c:pt>
                <c:pt idx="11880">
                  <c:v>-346.70249999999999</c:v>
                </c:pt>
                <c:pt idx="11881">
                  <c:v>-346.70049999999998</c:v>
                </c:pt>
                <c:pt idx="11882">
                  <c:v>-346.69849999999997</c:v>
                </c:pt>
                <c:pt idx="11883">
                  <c:v>-346.69649999999996</c:v>
                </c:pt>
                <c:pt idx="11884">
                  <c:v>-346.69449999999995</c:v>
                </c:pt>
                <c:pt idx="11885">
                  <c:v>-346.6925</c:v>
                </c:pt>
                <c:pt idx="11886">
                  <c:v>-346.69049999999999</c:v>
                </c:pt>
                <c:pt idx="11887">
                  <c:v>-346.68849999999998</c:v>
                </c:pt>
                <c:pt idx="11888">
                  <c:v>-346.68649999999997</c:v>
                </c:pt>
                <c:pt idx="11889">
                  <c:v>-346.68449999999996</c:v>
                </c:pt>
                <c:pt idx="11890">
                  <c:v>-346.6825</c:v>
                </c:pt>
                <c:pt idx="11891">
                  <c:v>-346.68049999999999</c:v>
                </c:pt>
                <c:pt idx="11892">
                  <c:v>-346.67849999999999</c:v>
                </c:pt>
                <c:pt idx="11893">
                  <c:v>-346.67649999999998</c:v>
                </c:pt>
                <c:pt idx="11894">
                  <c:v>-346.67449999999997</c:v>
                </c:pt>
                <c:pt idx="11895">
                  <c:v>-346.67249999999996</c:v>
                </c:pt>
                <c:pt idx="11896">
                  <c:v>-346.67049999999995</c:v>
                </c:pt>
                <c:pt idx="11897">
                  <c:v>-346.66849999999999</c:v>
                </c:pt>
                <c:pt idx="11898">
                  <c:v>-346.66649999999998</c:v>
                </c:pt>
                <c:pt idx="11899">
                  <c:v>-346.66449999999998</c:v>
                </c:pt>
                <c:pt idx="11900">
                  <c:v>-346.66249999999997</c:v>
                </c:pt>
                <c:pt idx="11901">
                  <c:v>-346.66049999999996</c:v>
                </c:pt>
                <c:pt idx="11902">
                  <c:v>-346.6585</c:v>
                </c:pt>
                <c:pt idx="11903">
                  <c:v>-346.65649999999999</c:v>
                </c:pt>
                <c:pt idx="11904">
                  <c:v>-346.65449999999998</c:v>
                </c:pt>
                <c:pt idx="11905">
                  <c:v>-346.65249999999997</c:v>
                </c:pt>
                <c:pt idx="11906">
                  <c:v>-346.65049999999997</c:v>
                </c:pt>
                <c:pt idx="11907">
                  <c:v>-346.64849999999996</c:v>
                </c:pt>
                <c:pt idx="11908">
                  <c:v>-346.6465</c:v>
                </c:pt>
                <c:pt idx="11909">
                  <c:v>-346.64449999999999</c:v>
                </c:pt>
                <c:pt idx="11910">
                  <c:v>-346.64249999999998</c:v>
                </c:pt>
                <c:pt idx="11911">
                  <c:v>-346.64049999999997</c:v>
                </c:pt>
                <c:pt idx="11912">
                  <c:v>-346.63849999999996</c:v>
                </c:pt>
                <c:pt idx="11913">
                  <c:v>-346.63649999999996</c:v>
                </c:pt>
                <c:pt idx="11914">
                  <c:v>-346.6345</c:v>
                </c:pt>
                <c:pt idx="11915">
                  <c:v>-346.63249999999999</c:v>
                </c:pt>
                <c:pt idx="11916">
                  <c:v>-346.63049999999998</c:v>
                </c:pt>
                <c:pt idx="11917">
                  <c:v>-346.62849999999997</c:v>
                </c:pt>
                <c:pt idx="11918">
                  <c:v>-346.62649999999996</c:v>
                </c:pt>
                <c:pt idx="11919">
                  <c:v>-346.62449999999995</c:v>
                </c:pt>
                <c:pt idx="11920">
                  <c:v>-346.6225</c:v>
                </c:pt>
                <c:pt idx="11921">
                  <c:v>-346.62049999999999</c:v>
                </c:pt>
                <c:pt idx="11922">
                  <c:v>-346.61849999999998</c:v>
                </c:pt>
                <c:pt idx="11923">
                  <c:v>-346.61649999999997</c:v>
                </c:pt>
                <c:pt idx="11924">
                  <c:v>-346.61449999999996</c:v>
                </c:pt>
                <c:pt idx="11925">
                  <c:v>-346.61249999999995</c:v>
                </c:pt>
                <c:pt idx="11926">
                  <c:v>-346.6105</c:v>
                </c:pt>
                <c:pt idx="11927">
                  <c:v>-346.60849999999999</c:v>
                </c:pt>
                <c:pt idx="11928">
                  <c:v>-346.60649999999998</c:v>
                </c:pt>
                <c:pt idx="11929">
                  <c:v>-346.60449999999997</c:v>
                </c:pt>
                <c:pt idx="11930">
                  <c:v>-346.60249999999996</c:v>
                </c:pt>
                <c:pt idx="11931">
                  <c:v>-346.60049999999995</c:v>
                </c:pt>
                <c:pt idx="11932">
                  <c:v>-346.5985</c:v>
                </c:pt>
                <c:pt idx="11933">
                  <c:v>-346.59649999999999</c:v>
                </c:pt>
                <c:pt idx="11934">
                  <c:v>-346.59449999999998</c:v>
                </c:pt>
                <c:pt idx="11935">
                  <c:v>-346.59249999999997</c:v>
                </c:pt>
                <c:pt idx="11936">
                  <c:v>-346.59049999999996</c:v>
                </c:pt>
                <c:pt idx="11937">
                  <c:v>-346.58849999999995</c:v>
                </c:pt>
                <c:pt idx="11938">
                  <c:v>-346.5865</c:v>
                </c:pt>
                <c:pt idx="11939">
                  <c:v>-346.58449999999999</c:v>
                </c:pt>
                <c:pt idx="11940">
                  <c:v>-346.58249999999998</c:v>
                </c:pt>
                <c:pt idx="11941">
                  <c:v>-346.58049999999997</c:v>
                </c:pt>
                <c:pt idx="11942">
                  <c:v>-346.57849999999996</c:v>
                </c:pt>
                <c:pt idx="11943">
                  <c:v>-346.57649999999995</c:v>
                </c:pt>
                <c:pt idx="11944">
                  <c:v>-346.5745</c:v>
                </c:pt>
                <c:pt idx="11945">
                  <c:v>-346.57249999999999</c:v>
                </c:pt>
                <c:pt idx="11946">
                  <c:v>-346.57049999999998</c:v>
                </c:pt>
                <c:pt idx="11947">
                  <c:v>-346.56849999999997</c:v>
                </c:pt>
                <c:pt idx="11948">
                  <c:v>-346.56649999999996</c:v>
                </c:pt>
                <c:pt idx="11949">
                  <c:v>-346.56449999999995</c:v>
                </c:pt>
                <c:pt idx="11950">
                  <c:v>-346.5625</c:v>
                </c:pt>
                <c:pt idx="11951">
                  <c:v>-346.56049999999999</c:v>
                </c:pt>
                <c:pt idx="11952">
                  <c:v>-346.55849999999998</c:v>
                </c:pt>
                <c:pt idx="11953">
                  <c:v>-346.55649999999997</c:v>
                </c:pt>
                <c:pt idx="11954">
                  <c:v>-346.55449999999996</c:v>
                </c:pt>
                <c:pt idx="11955">
                  <c:v>-346.55249999999995</c:v>
                </c:pt>
                <c:pt idx="11956">
                  <c:v>-346.5505</c:v>
                </c:pt>
                <c:pt idx="11957">
                  <c:v>-346.54849999999999</c:v>
                </c:pt>
                <c:pt idx="11958">
                  <c:v>-346.54649999999998</c:v>
                </c:pt>
                <c:pt idx="11959">
                  <c:v>-346.54449999999997</c:v>
                </c:pt>
                <c:pt idx="11960">
                  <c:v>-346.54249999999996</c:v>
                </c:pt>
                <c:pt idx="11961">
                  <c:v>-346.54049999999995</c:v>
                </c:pt>
                <c:pt idx="11962">
                  <c:v>-346.5385</c:v>
                </c:pt>
                <c:pt idx="11963">
                  <c:v>-346.53649999999999</c:v>
                </c:pt>
                <c:pt idx="11964">
                  <c:v>-346.53449999999998</c:v>
                </c:pt>
                <c:pt idx="11965">
                  <c:v>-346.53249999999997</c:v>
                </c:pt>
                <c:pt idx="11966">
                  <c:v>-346.53049999999996</c:v>
                </c:pt>
                <c:pt idx="11967">
                  <c:v>-346.52849999999995</c:v>
                </c:pt>
                <c:pt idx="11968">
                  <c:v>-346.5265</c:v>
                </c:pt>
                <c:pt idx="11969">
                  <c:v>-346.52449999999999</c:v>
                </c:pt>
                <c:pt idx="11970">
                  <c:v>-346.52249999999998</c:v>
                </c:pt>
                <c:pt idx="11971">
                  <c:v>-346.52049999999997</c:v>
                </c:pt>
                <c:pt idx="11972">
                  <c:v>-346.51849999999996</c:v>
                </c:pt>
                <c:pt idx="11973">
                  <c:v>-346.51649999999995</c:v>
                </c:pt>
                <c:pt idx="11974">
                  <c:v>-346.5145</c:v>
                </c:pt>
                <c:pt idx="11975">
                  <c:v>-346.51249999999999</c:v>
                </c:pt>
                <c:pt idx="11976">
                  <c:v>-346.51049999999998</c:v>
                </c:pt>
                <c:pt idx="11977">
                  <c:v>-346.50849999999997</c:v>
                </c:pt>
                <c:pt idx="11978">
                  <c:v>-346.50649999999996</c:v>
                </c:pt>
                <c:pt idx="11979">
                  <c:v>-346.50450000000001</c:v>
                </c:pt>
                <c:pt idx="11980">
                  <c:v>-346.5025</c:v>
                </c:pt>
                <c:pt idx="11981">
                  <c:v>-346.50049999999999</c:v>
                </c:pt>
                <c:pt idx="11982">
                  <c:v>-346.49849999999998</c:v>
                </c:pt>
                <c:pt idx="11983">
                  <c:v>-346.49649999999997</c:v>
                </c:pt>
                <c:pt idx="11984">
                  <c:v>-346.49449999999996</c:v>
                </c:pt>
                <c:pt idx="11985">
                  <c:v>-346.49249999999995</c:v>
                </c:pt>
                <c:pt idx="11986">
                  <c:v>-346.4905</c:v>
                </c:pt>
                <c:pt idx="11987">
                  <c:v>-346.48849999999999</c:v>
                </c:pt>
                <c:pt idx="11988">
                  <c:v>-346.48649999999998</c:v>
                </c:pt>
                <c:pt idx="11989">
                  <c:v>-346.48449999999997</c:v>
                </c:pt>
                <c:pt idx="11990">
                  <c:v>-346.48249999999996</c:v>
                </c:pt>
                <c:pt idx="11991">
                  <c:v>-346.48050000000001</c:v>
                </c:pt>
                <c:pt idx="11992">
                  <c:v>-346.4785</c:v>
                </c:pt>
                <c:pt idx="11993">
                  <c:v>-346.47649999999999</c:v>
                </c:pt>
                <c:pt idx="11994">
                  <c:v>-346.47449999999998</c:v>
                </c:pt>
                <c:pt idx="11995">
                  <c:v>-346.47249999999997</c:v>
                </c:pt>
                <c:pt idx="11996">
                  <c:v>-346.47049999999996</c:v>
                </c:pt>
                <c:pt idx="11997">
                  <c:v>-346.46849999999995</c:v>
                </c:pt>
                <c:pt idx="11998">
                  <c:v>-346.4665</c:v>
                </c:pt>
                <c:pt idx="11999">
                  <c:v>-346.46449999999999</c:v>
                </c:pt>
                <c:pt idx="12000">
                  <c:v>-346.46249999999998</c:v>
                </c:pt>
                <c:pt idx="12001">
                  <c:v>-346.46049999999997</c:v>
                </c:pt>
                <c:pt idx="12002">
                  <c:v>-346.45849999999996</c:v>
                </c:pt>
                <c:pt idx="12003">
                  <c:v>-346.45650000000001</c:v>
                </c:pt>
                <c:pt idx="12004">
                  <c:v>-346.4545</c:v>
                </c:pt>
                <c:pt idx="12005">
                  <c:v>-346.45249999999999</c:v>
                </c:pt>
                <c:pt idx="12006">
                  <c:v>-346.45049999999998</c:v>
                </c:pt>
                <c:pt idx="12007">
                  <c:v>-346.44849999999997</c:v>
                </c:pt>
                <c:pt idx="12008">
                  <c:v>-346.44649999999996</c:v>
                </c:pt>
                <c:pt idx="12009">
                  <c:v>-346.44449999999995</c:v>
                </c:pt>
                <c:pt idx="12010">
                  <c:v>-346.4425</c:v>
                </c:pt>
                <c:pt idx="12011">
                  <c:v>-346.44049999999999</c:v>
                </c:pt>
                <c:pt idx="12012">
                  <c:v>-346.43849999999998</c:v>
                </c:pt>
                <c:pt idx="12013">
                  <c:v>-346.43649999999997</c:v>
                </c:pt>
                <c:pt idx="12014">
                  <c:v>-346.43449999999996</c:v>
                </c:pt>
                <c:pt idx="12015">
                  <c:v>-346.4325</c:v>
                </c:pt>
                <c:pt idx="12016">
                  <c:v>-346.43049999999999</c:v>
                </c:pt>
                <c:pt idx="12017">
                  <c:v>-346.42849999999999</c:v>
                </c:pt>
                <c:pt idx="12018">
                  <c:v>-346.42649999999998</c:v>
                </c:pt>
                <c:pt idx="12019">
                  <c:v>-346.42449999999997</c:v>
                </c:pt>
                <c:pt idx="12020">
                  <c:v>-346.42249999999996</c:v>
                </c:pt>
                <c:pt idx="12021">
                  <c:v>-346.42049999999995</c:v>
                </c:pt>
                <c:pt idx="12022">
                  <c:v>-346.41849999999999</c:v>
                </c:pt>
                <c:pt idx="12023">
                  <c:v>-346.41649999999998</c:v>
                </c:pt>
                <c:pt idx="12024">
                  <c:v>-346.41449999999998</c:v>
                </c:pt>
                <c:pt idx="12025">
                  <c:v>-346.41249999999997</c:v>
                </c:pt>
                <c:pt idx="12026">
                  <c:v>-346.41049999999996</c:v>
                </c:pt>
                <c:pt idx="12027">
                  <c:v>-346.4085</c:v>
                </c:pt>
                <c:pt idx="12028">
                  <c:v>-346.40649999999999</c:v>
                </c:pt>
                <c:pt idx="12029">
                  <c:v>-346.40449999999998</c:v>
                </c:pt>
                <c:pt idx="12030">
                  <c:v>-346.40249999999997</c:v>
                </c:pt>
                <c:pt idx="12031">
                  <c:v>-346.40049999999997</c:v>
                </c:pt>
                <c:pt idx="12032">
                  <c:v>-346.39849999999996</c:v>
                </c:pt>
                <c:pt idx="12033">
                  <c:v>-346.3965</c:v>
                </c:pt>
                <c:pt idx="12034">
                  <c:v>-346.39449999999999</c:v>
                </c:pt>
                <c:pt idx="12035">
                  <c:v>-346.39249999999998</c:v>
                </c:pt>
                <c:pt idx="12036">
                  <c:v>-346.39049999999997</c:v>
                </c:pt>
                <c:pt idx="12037">
                  <c:v>-346.38849999999996</c:v>
                </c:pt>
                <c:pt idx="12038">
                  <c:v>-346.38649999999996</c:v>
                </c:pt>
                <c:pt idx="12039">
                  <c:v>-346.3845</c:v>
                </c:pt>
                <c:pt idx="12040">
                  <c:v>-346.38249999999999</c:v>
                </c:pt>
                <c:pt idx="12041">
                  <c:v>-346.38049999999998</c:v>
                </c:pt>
                <c:pt idx="12042">
                  <c:v>-346.37849999999997</c:v>
                </c:pt>
                <c:pt idx="12043">
                  <c:v>-346.37649999999996</c:v>
                </c:pt>
                <c:pt idx="12044">
                  <c:v>-346.37449999999995</c:v>
                </c:pt>
                <c:pt idx="12045">
                  <c:v>-346.3725</c:v>
                </c:pt>
                <c:pt idx="12046">
                  <c:v>-346.37049999999999</c:v>
                </c:pt>
                <c:pt idx="12047">
                  <c:v>-346.36849999999998</c:v>
                </c:pt>
                <c:pt idx="12048">
                  <c:v>-346.36649999999997</c:v>
                </c:pt>
                <c:pt idx="12049">
                  <c:v>-346.36449999999996</c:v>
                </c:pt>
                <c:pt idx="12050">
                  <c:v>-346.36249999999995</c:v>
                </c:pt>
                <c:pt idx="12051">
                  <c:v>-346.3605</c:v>
                </c:pt>
                <c:pt idx="12052">
                  <c:v>-346.35849999999999</c:v>
                </c:pt>
                <c:pt idx="12053">
                  <c:v>-346.35649999999998</c:v>
                </c:pt>
                <c:pt idx="12054">
                  <c:v>-346.35449999999997</c:v>
                </c:pt>
                <c:pt idx="12055">
                  <c:v>-346.35249999999996</c:v>
                </c:pt>
                <c:pt idx="12056">
                  <c:v>-346.35049999999995</c:v>
                </c:pt>
                <c:pt idx="12057">
                  <c:v>-346.3485</c:v>
                </c:pt>
                <c:pt idx="12058">
                  <c:v>-346.34649999999999</c:v>
                </c:pt>
                <c:pt idx="12059">
                  <c:v>-346.34449999999998</c:v>
                </c:pt>
                <c:pt idx="12060">
                  <c:v>-346.34249999999997</c:v>
                </c:pt>
                <c:pt idx="12061">
                  <c:v>-346.34049999999996</c:v>
                </c:pt>
                <c:pt idx="12062">
                  <c:v>-346.33849999999995</c:v>
                </c:pt>
                <c:pt idx="12063">
                  <c:v>-346.3365</c:v>
                </c:pt>
                <c:pt idx="12064">
                  <c:v>-346.33449999999999</c:v>
                </c:pt>
                <c:pt idx="12065">
                  <c:v>-346.33249999999998</c:v>
                </c:pt>
                <c:pt idx="12066">
                  <c:v>-346.33049999999997</c:v>
                </c:pt>
                <c:pt idx="12067">
                  <c:v>-346.32849999999996</c:v>
                </c:pt>
                <c:pt idx="12068">
                  <c:v>-346.32649999999995</c:v>
                </c:pt>
                <c:pt idx="12069">
                  <c:v>-346.3245</c:v>
                </c:pt>
                <c:pt idx="12070">
                  <c:v>-346.32249999999999</c:v>
                </c:pt>
                <c:pt idx="12071">
                  <c:v>-346.32049999999998</c:v>
                </c:pt>
                <c:pt idx="12072">
                  <c:v>-346.31849999999997</c:v>
                </c:pt>
                <c:pt idx="12073">
                  <c:v>-346.31649999999996</c:v>
                </c:pt>
                <c:pt idx="12074">
                  <c:v>-346.31449999999995</c:v>
                </c:pt>
                <c:pt idx="12075">
                  <c:v>-346.3125</c:v>
                </c:pt>
                <c:pt idx="12076">
                  <c:v>-346.31049999999999</c:v>
                </c:pt>
                <c:pt idx="12077">
                  <c:v>-346.30849999999998</c:v>
                </c:pt>
                <c:pt idx="12078">
                  <c:v>-346.30649999999997</c:v>
                </c:pt>
                <c:pt idx="12079">
                  <c:v>-346.30449999999996</c:v>
                </c:pt>
                <c:pt idx="12080">
                  <c:v>-346.30249999999995</c:v>
                </c:pt>
                <c:pt idx="12081">
                  <c:v>-346.3005</c:v>
                </c:pt>
                <c:pt idx="12082">
                  <c:v>-346.29849999999999</c:v>
                </c:pt>
                <c:pt idx="12083">
                  <c:v>-346.29649999999998</c:v>
                </c:pt>
                <c:pt idx="12084">
                  <c:v>-346.29449999999997</c:v>
                </c:pt>
                <c:pt idx="12085">
                  <c:v>-346.29249999999996</c:v>
                </c:pt>
                <c:pt idx="12086">
                  <c:v>-346.29049999999995</c:v>
                </c:pt>
                <c:pt idx="12087">
                  <c:v>-346.2885</c:v>
                </c:pt>
                <c:pt idx="12088">
                  <c:v>-346.28649999999999</c:v>
                </c:pt>
                <c:pt idx="12089">
                  <c:v>-346.28449999999998</c:v>
                </c:pt>
                <c:pt idx="12090">
                  <c:v>-346.28249999999997</c:v>
                </c:pt>
                <c:pt idx="12091">
                  <c:v>-346.28049999999996</c:v>
                </c:pt>
                <c:pt idx="12092">
                  <c:v>-346.27849999999995</c:v>
                </c:pt>
                <c:pt idx="12093">
                  <c:v>-346.2765</c:v>
                </c:pt>
                <c:pt idx="12094">
                  <c:v>-346.27449999999999</c:v>
                </c:pt>
                <c:pt idx="12095">
                  <c:v>-346.27249999999998</c:v>
                </c:pt>
                <c:pt idx="12096">
                  <c:v>-346.27049999999997</c:v>
                </c:pt>
                <c:pt idx="12097">
                  <c:v>-346.26849999999996</c:v>
                </c:pt>
                <c:pt idx="12098">
                  <c:v>-346.26649999999995</c:v>
                </c:pt>
                <c:pt idx="12099">
                  <c:v>-346.2645</c:v>
                </c:pt>
                <c:pt idx="12100">
                  <c:v>-346.26249999999999</c:v>
                </c:pt>
                <c:pt idx="12101">
                  <c:v>-346.26049999999998</c:v>
                </c:pt>
                <c:pt idx="12102">
                  <c:v>-346.25849999999997</c:v>
                </c:pt>
                <c:pt idx="12103">
                  <c:v>-346.25649999999996</c:v>
                </c:pt>
                <c:pt idx="12104">
                  <c:v>-346.25450000000001</c:v>
                </c:pt>
                <c:pt idx="12105">
                  <c:v>-346.2525</c:v>
                </c:pt>
                <c:pt idx="12106">
                  <c:v>-346.25049999999999</c:v>
                </c:pt>
                <c:pt idx="12107">
                  <c:v>-346.24849999999998</c:v>
                </c:pt>
                <c:pt idx="12108">
                  <c:v>-346.24649999999997</c:v>
                </c:pt>
                <c:pt idx="12109">
                  <c:v>-346.24449999999996</c:v>
                </c:pt>
                <c:pt idx="12110">
                  <c:v>-346.24249999999995</c:v>
                </c:pt>
                <c:pt idx="12111">
                  <c:v>-346.2405</c:v>
                </c:pt>
                <c:pt idx="12112">
                  <c:v>-346.23849999999999</c:v>
                </c:pt>
                <c:pt idx="12113">
                  <c:v>-346.23649999999998</c:v>
                </c:pt>
                <c:pt idx="12114">
                  <c:v>-346.23449999999997</c:v>
                </c:pt>
                <c:pt idx="12115">
                  <c:v>-346.23249999999996</c:v>
                </c:pt>
                <c:pt idx="12116">
                  <c:v>-346.23050000000001</c:v>
                </c:pt>
                <c:pt idx="12117">
                  <c:v>-346.2285</c:v>
                </c:pt>
                <c:pt idx="12118">
                  <c:v>-346.22649999999999</c:v>
                </c:pt>
                <c:pt idx="12119">
                  <c:v>-346.22449999999998</c:v>
                </c:pt>
                <c:pt idx="12120">
                  <c:v>-346.22249999999997</c:v>
                </c:pt>
                <c:pt idx="12121">
                  <c:v>-346.22049999999996</c:v>
                </c:pt>
                <c:pt idx="12122">
                  <c:v>-346.21849999999995</c:v>
                </c:pt>
                <c:pt idx="12123">
                  <c:v>-346.2165</c:v>
                </c:pt>
                <c:pt idx="12124">
                  <c:v>-346.21449999999999</c:v>
                </c:pt>
                <c:pt idx="12125">
                  <c:v>-346.21249999999998</c:v>
                </c:pt>
                <c:pt idx="12126">
                  <c:v>-346.21049999999997</c:v>
                </c:pt>
                <c:pt idx="12127">
                  <c:v>-346.20849999999996</c:v>
                </c:pt>
                <c:pt idx="12128">
                  <c:v>-346.20650000000001</c:v>
                </c:pt>
                <c:pt idx="12129">
                  <c:v>-346.2045</c:v>
                </c:pt>
                <c:pt idx="12130">
                  <c:v>-346.20249999999999</c:v>
                </c:pt>
                <c:pt idx="12131">
                  <c:v>-346.20049999999998</c:v>
                </c:pt>
                <c:pt idx="12132">
                  <c:v>-346.19849999999997</c:v>
                </c:pt>
                <c:pt idx="12133">
                  <c:v>-346.19649999999996</c:v>
                </c:pt>
                <c:pt idx="12134">
                  <c:v>-346.19449999999995</c:v>
                </c:pt>
                <c:pt idx="12135">
                  <c:v>-346.1925</c:v>
                </c:pt>
                <c:pt idx="12136">
                  <c:v>-346.19049999999999</c:v>
                </c:pt>
                <c:pt idx="12137">
                  <c:v>-346.18849999999998</c:v>
                </c:pt>
                <c:pt idx="12138">
                  <c:v>-346.18649999999997</c:v>
                </c:pt>
                <c:pt idx="12139">
                  <c:v>-346.18449999999996</c:v>
                </c:pt>
                <c:pt idx="12140">
                  <c:v>-346.1825</c:v>
                </c:pt>
                <c:pt idx="12141">
                  <c:v>-346.18049999999999</c:v>
                </c:pt>
                <c:pt idx="12142">
                  <c:v>-346.17849999999999</c:v>
                </c:pt>
                <c:pt idx="12143">
                  <c:v>-346.17649999999998</c:v>
                </c:pt>
                <c:pt idx="12144">
                  <c:v>-346.17449999999997</c:v>
                </c:pt>
                <c:pt idx="12145">
                  <c:v>-346.17249999999996</c:v>
                </c:pt>
                <c:pt idx="12146">
                  <c:v>-346.17049999999995</c:v>
                </c:pt>
                <c:pt idx="12147">
                  <c:v>-346.16849999999999</c:v>
                </c:pt>
                <c:pt idx="12148">
                  <c:v>-346.16649999999998</c:v>
                </c:pt>
                <c:pt idx="12149">
                  <c:v>-346.16449999999998</c:v>
                </c:pt>
                <c:pt idx="12150">
                  <c:v>-346.16249999999997</c:v>
                </c:pt>
                <c:pt idx="12151">
                  <c:v>-346.16049999999996</c:v>
                </c:pt>
                <c:pt idx="12152">
                  <c:v>-346.1585</c:v>
                </c:pt>
                <c:pt idx="12153">
                  <c:v>-346.15649999999999</c:v>
                </c:pt>
                <c:pt idx="12154">
                  <c:v>-346.15449999999998</c:v>
                </c:pt>
                <c:pt idx="12155">
                  <c:v>-346.15249999999997</c:v>
                </c:pt>
                <c:pt idx="12156">
                  <c:v>-346.15049999999997</c:v>
                </c:pt>
                <c:pt idx="12157">
                  <c:v>-346.14849999999996</c:v>
                </c:pt>
                <c:pt idx="12158">
                  <c:v>-346.1465</c:v>
                </c:pt>
                <c:pt idx="12159">
                  <c:v>-346.14449999999999</c:v>
                </c:pt>
                <c:pt idx="12160">
                  <c:v>-346.14249999999998</c:v>
                </c:pt>
                <c:pt idx="12161">
                  <c:v>-346.14049999999997</c:v>
                </c:pt>
                <c:pt idx="12162">
                  <c:v>-346.13849999999996</c:v>
                </c:pt>
                <c:pt idx="12163">
                  <c:v>-346.13649999999996</c:v>
                </c:pt>
                <c:pt idx="12164">
                  <c:v>-346.1345</c:v>
                </c:pt>
                <c:pt idx="12165">
                  <c:v>-346.13249999999999</c:v>
                </c:pt>
                <c:pt idx="12166">
                  <c:v>-346.13049999999998</c:v>
                </c:pt>
                <c:pt idx="12167">
                  <c:v>-346.12849999999997</c:v>
                </c:pt>
                <c:pt idx="12168">
                  <c:v>-346.12649999999996</c:v>
                </c:pt>
                <c:pt idx="12169">
                  <c:v>-346.12449999999995</c:v>
                </c:pt>
                <c:pt idx="12170">
                  <c:v>-346.1225</c:v>
                </c:pt>
                <c:pt idx="12171">
                  <c:v>-346.12049999999999</c:v>
                </c:pt>
                <c:pt idx="12172">
                  <c:v>-346.11849999999998</c:v>
                </c:pt>
                <c:pt idx="12173">
                  <c:v>-346.11649999999997</c:v>
                </c:pt>
                <c:pt idx="12174">
                  <c:v>-346.11449999999996</c:v>
                </c:pt>
                <c:pt idx="12175">
                  <c:v>-346.11249999999995</c:v>
                </c:pt>
                <c:pt idx="12176">
                  <c:v>-346.1105</c:v>
                </c:pt>
                <c:pt idx="12177">
                  <c:v>-346.10849999999999</c:v>
                </c:pt>
                <c:pt idx="12178">
                  <c:v>-346.10649999999998</c:v>
                </c:pt>
                <c:pt idx="12179">
                  <c:v>-346.10449999999997</c:v>
                </c:pt>
                <c:pt idx="12180">
                  <c:v>-346.10249999999996</c:v>
                </c:pt>
                <c:pt idx="12181">
                  <c:v>-346.10049999999995</c:v>
                </c:pt>
                <c:pt idx="12182">
                  <c:v>-346.0985</c:v>
                </c:pt>
                <c:pt idx="12183">
                  <c:v>-346.09649999999999</c:v>
                </c:pt>
                <c:pt idx="12184">
                  <c:v>-346.09449999999998</c:v>
                </c:pt>
                <c:pt idx="12185">
                  <c:v>-346.09249999999997</c:v>
                </c:pt>
                <c:pt idx="12186">
                  <c:v>-346.09049999999996</c:v>
                </c:pt>
                <c:pt idx="12187">
                  <c:v>-346.08849999999995</c:v>
                </c:pt>
                <c:pt idx="12188">
                  <c:v>-346.0865</c:v>
                </c:pt>
                <c:pt idx="12189">
                  <c:v>-346.08449999999999</c:v>
                </c:pt>
                <c:pt idx="12190">
                  <c:v>-346.08249999999998</c:v>
                </c:pt>
                <c:pt idx="12191">
                  <c:v>-346.08049999999997</c:v>
                </c:pt>
                <c:pt idx="12192">
                  <c:v>-346.07849999999996</c:v>
                </c:pt>
                <c:pt idx="12193">
                  <c:v>-346.07649999999995</c:v>
                </c:pt>
                <c:pt idx="12194">
                  <c:v>-346.0745</c:v>
                </c:pt>
                <c:pt idx="12195">
                  <c:v>-346.07249999999999</c:v>
                </c:pt>
                <c:pt idx="12196">
                  <c:v>-346.07049999999998</c:v>
                </c:pt>
                <c:pt idx="12197">
                  <c:v>-346.06849999999997</c:v>
                </c:pt>
                <c:pt idx="12198">
                  <c:v>-346.06649999999996</c:v>
                </c:pt>
                <c:pt idx="12199">
                  <c:v>-346.06449999999995</c:v>
                </c:pt>
                <c:pt idx="12200">
                  <c:v>-346.0625</c:v>
                </c:pt>
                <c:pt idx="12201">
                  <c:v>-346.06049999999999</c:v>
                </c:pt>
                <c:pt idx="12202">
                  <c:v>-346.05849999999998</c:v>
                </c:pt>
                <c:pt idx="12203">
                  <c:v>-346.05649999999997</c:v>
                </c:pt>
                <c:pt idx="12204">
                  <c:v>-346.05449999999996</c:v>
                </c:pt>
                <c:pt idx="12205">
                  <c:v>-346.05249999999995</c:v>
                </c:pt>
                <c:pt idx="12206">
                  <c:v>-346.0505</c:v>
                </c:pt>
                <c:pt idx="12207">
                  <c:v>-346.04849999999999</c:v>
                </c:pt>
                <c:pt idx="12208">
                  <c:v>-346.04649999999998</c:v>
                </c:pt>
                <c:pt idx="12209">
                  <c:v>-346.04449999999997</c:v>
                </c:pt>
                <c:pt idx="12210">
                  <c:v>-346.04249999999996</c:v>
                </c:pt>
                <c:pt idx="12211">
                  <c:v>-346.04049999999995</c:v>
                </c:pt>
                <c:pt idx="12212">
                  <c:v>-346.0385</c:v>
                </c:pt>
                <c:pt idx="12213">
                  <c:v>-346.03649999999999</c:v>
                </c:pt>
                <c:pt idx="12214">
                  <c:v>-346.03449999999998</c:v>
                </c:pt>
                <c:pt idx="12215">
                  <c:v>-346.03249999999997</c:v>
                </c:pt>
                <c:pt idx="12216">
                  <c:v>-346.03049999999996</c:v>
                </c:pt>
                <c:pt idx="12217">
                  <c:v>-346.02849999999995</c:v>
                </c:pt>
                <c:pt idx="12218">
                  <c:v>-346.0265</c:v>
                </c:pt>
                <c:pt idx="12219">
                  <c:v>-346.02449999999999</c:v>
                </c:pt>
                <c:pt idx="12220">
                  <c:v>-346.02249999999998</c:v>
                </c:pt>
                <c:pt idx="12221">
                  <c:v>-346.02049999999997</c:v>
                </c:pt>
                <c:pt idx="12222">
                  <c:v>-346.01849999999996</c:v>
                </c:pt>
                <c:pt idx="12223">
                  <c:v>-346.01649999999995</c:v>
                </c:pt>
                <c:pt idx="12224">
                  <c:v>-346.0145</c:v>
                </c:pt>
                <c:pt idx="12225">
                  <c:v>-346.01249999999999</c:v>
                </c:pt>
                <c:pt idx="12226">
                  <c:v>-346.01049999999998</c:v>
                </c:pt>
                <c:pt idx="12227">
                  <c:v>-346.00849999999997</c:v>
                </c:pt>
                <c:pt idx="12228">
                  <c:v>-346.00649999999996</c:v>
                </c:pt>
                <c:pt idx="12229">
                  <c:v>-346.00450000000001</c:v>
                </c:pt>
                <c:pt idx="12230">
                  <c:v>-346.0025</c:v>
                </c:pt>
                <c:pt idx="12231">
                  <c:v>-346.00049999999999</c:v>
                </c:pt>
                <c:pt idx="12232">
                  <c:v>-345.99849999999998</c:v>
                </c:pt>
                <c:pt idx="12233">
                  <c:v>-345.99649999999997</c:v>
                </c:pt>
                <c:pt idx="12234">
                  <c:v>-345.99449999999996</c:v>
                </c:pt>
                <c:pt idx="12235">
                  <c:v>-345.99249999999995</c:v>
                </c:pt>
                <c:pt idx="12236">
                  <c:v>-345.9905</c:v>
                </c:pt>
                <c:pt idx="12237">
                  <c:v>-345.98849999999999</c:v>
                </c:pt>
                <c:pt idx="12238">
                  <c:v>-345.98649999999998</c:v>
                </c:pt>
                <c:pt idx="12239">
                  <c:v>-345.98449999999997</c:v>
                </c:pt>
                <c:pt idx="12240">
                  <c:v>-345.98249999999996</c:v>
                </c:pt>
                <c:pt idx="12241">
                  <c:v>-345.98050000000001</c:v>
                </c:pt>
                <c:pt idx="12242">
                  <c:v>-345.9785</c:v>
                </c:pt>
                <c:pt idx="12243">
                  <c:v>-345.97649999999999</c:v>
                </c:pt>
                <c:pt idx="12244">
                  <c:v>-345.97449999999998</c:v>
                </c:pt>
                <c:pt idx="12245">
                  <c:v>-345.97249999999997</c:v>
                </c:pt>
                <c:pt idx="12246">
                  <c:v>-345.97049999999996</c:v>
                </c:pt>
                <c:pt idx="12247">
                  <c:v>-345.96849999999995</c:v>
                </c:pt>
                <c:pt idx="12248">
                  <c:v>-345.9665</c:v>
                </c:pt>
                <c:pt idx="12249">
                  <c:v>-345.96449999999999</c:v>
                </c:pt>
                <c:pt idx="12250">
                  <c:v>-345.96249999999998</c:v>
                </c:pt>
                <c:pt idx="12251">
                  <c:v>-345.96049999999997</c:v>
                </c:pt>
                <c:pt idx="12252">
                  <c:v>-345.95849999999996</c:v>
                </c:pt>
                <c:pt idx="12253">
                  <c:v>-345.95650000000001</c:v>
                </c:pt>
                <c:pt idx="12254">
                  <c:v>-345.9545</c:v>
                </c:pt>
                <c:pt idx="12255">
                  <c:v>-345.95249999999999</c:v>
                </c:pt>
                <c:pt idx="12256">
                  <c:v>-345.95049999999998</c:v>
                </c:pt>
                <c:pt idx="12257">
                  <c:v>-345.94849999999997</c:v>
                </c:pt>
                <c:pt idx="12258">
                  <c:v>-345.94649999999996</c:v>
                </c:pt>
                <c:pt idx="12259">
                  <c:v>-345.94449999999995</c:v>
                </c:pt>
                <c:pt idx="12260">
                  <c:v>-345.9425</c:v>
                </c:pt>
                <c:pt idx="12261">
                  <c:v>-345.94049999999999</c:v>
                </c:pt>
                <c:pt idx="12262">
                  <c:v>-345.93849999999998</c:v>
                </c:pt>
                <c:pt idx="12263">
                  <c:v>-345.93649999999997</c:v>
                </c:pt>
                <c:pt idx="12264">
                  <c:v>-345.93449999999996</c:v>
                </c:pt>
                <c:pt idx="12265">
                  <c:v>-345.9325</c:v>
                </c:pt>
                <c:pt idx="12266">
                  <c:v>-345.93049999999999</c:v>
                </c:pt>
                <c:pt idx="12267">
                  <c:v>-345.92849999999999</c:v>
                </c:pt>
                <c:pt idx="12268">
                  <c:v>-345.92649999999998</c:v>
                </c:pt>
                <c:pt idx="12269">
                  <c:v>-345.92449999999997</c:v>
                </c:pt>
                <c:pt idx="12270">
                  <c:v>-345.92249999999996</c:v>
                </c:pt>
                <c:pt idx="12271">
                  <c:v>-345.92049999999995</c:v>
                </c:pt>
                <c:pt idx="12272">
                  <c:v>-345.91849999999999</c:v>
                </c:pt>
                <c:pt idx="12273">
                  <c:v>-345.91649999999998</c:v>
                </c:pt>
                <c:pt idx="12274">
                  <c:v>-345.91449999999998</c:v>
                </c:pt>
                <c:pt idx="12275">
                  <c:v>-345.91249999999997</c:v>
                </c:pt>
                <c:pt idx="12276">
                  <c:v>-345.91049999999996</c:v>
                </c:pt>
                <c:pt idx="12277">
                  <c:v>-345.9085</c:v>
                </c:pt>
                <c:pt idx="12278">
                  <c:v>-345.90649999999999</c:v>
                </c:pt>
                <c:pt idx="12279">
                  <c:v>-345.90449999999998</c:v>
                </c:pt>
                <c:pt idx="12280">
                  <c:v>-345.90249999999997</c:v>
                </c:pt>
                <c:pt idx="12281">
                  <c:v>-345.90049999999997</c:v>
                </c:pt>
                <c:pt idx="12282">
                  <c:v>-345.89849999999996</c:v>
                </c:pt>
                <c:pt idx="12283">
                  <c:v>-345.8965</c:v>
                </c:pt>
                <c:pt idx="12284">
                  <c:v>-345.89449999999999</c:v>
                </c:pt>
                <c:pt idx="12285">
                  <c:v>-345.89249999999998</c:v>
                </c:pt>
                <c:pt idx="12286">
                  <c:v>-345.89049999999997</c:v>
                </c:pt>
                <c:pt idx="12287">
                  <c:v>-345.88849999999996</c:v>
                </c:pt>
                <c:pt idx="12288">
                  <c:v>-345.88649999999996</c:v>
                </c:pt>
                <c:pt idx="12289">
                  <c:v>-345.8845</c:v>
                </c:pt>
                <c:pt idx="12290">
                  <c:v>-345.88249999999999</c:v>
                </c:pt>
                <c:pt idx="12291">
                  <c:v>-345.88049999999998</c:v>
                </c:pt>
                <c:pt idx="12292">
                  <c:v>-345.87849999999997</c:v>
                </c:pt>
                <c:pt idx="12293">
                  <c:v>-345.87649999999996</c:v>
                </c:pt>
                <c:pt idx="12294">
                  <c:v>-345.87449999999995</c:v>
                </c:pt>
                <c:pt idx="12295">
                  <c:v>-345.8725</c:v>
                </c:pt>
                <c:pt idx="12296">
                  <c:v>-345.87049999999999</c:v>
                </c:pt>
                <c:pt idx="12297">
                  <c:v>-345.86849999999998</c:v>
                </c:pt>
                <c:pt idx="12298">
                  <c:v>-345.86649999999997</c:v>
                </c:pt>
                <c:pt idx="12299">
                  <c:v>-345.86449999999996</c:v>
                </c:pt>
                <c:pt idx="12300">
                  <c:v>-345.86249999999995</c:v>
                </c:pt>
                <c:pt idx="12301">
                  <c:v>-345.8605</c:v>
                </c:pt>
                <c:pt idx="12302">
                  <c:v>-345.85849999999999</c:v>
                </c:pt>
                <c:pt idx="12303">
                  <c:v>-345.85649999999998</c:v>
                </c:pt>
                <c:pt idx="12304">
                  <c:v>-345.85449999999997</c:v>
                </c:pt>
                <c:pt idx="12305">
                  <c:v>-345.85249999999996</c:v>
                </c:pt>
                <c:pt idx="12306">
                  <c:v>-345.85049999999995</c:v>
                </c:pt>
                <c:pt idx="12307">
                  <c:v>-345.8485</c:v>
                </c:pt>
                <c:pt idx="12308">
                  <c:v>-345.84649999999999</c:v>
                </c:pt>
                <c:pt idx="12309">
                  <c:v>-345.84449999999998</c:v>
                </c:pt>
                <c:pt idx="12310">
                  <c:v>-345.84249999999997</c:v>
                </c:pt>
                <c:pt idx="12311">
                  <c:v>-345.84049999999996</c:v>
                </c:pt>
                <c:pt idx="12312">
                  <c:v>-345.83849999999995</c:v>
                </c:pt>
                <c:pt idx="12313">
                  <c:v>-345.8365</c:v>
                </c:pt>
                <c:pt idx="12314">
                  <c:v>-345.83449999999999</c:v>
                </c:pt>
                <c:pt idx="12315">
                  <c:v>-345.83249999999998</c:v>
                </c:pt>
                <c:pt idx="12316">
                  <c:v>-345.83049999999997</c:v>
                </c:pt>
                <c:pt idx="12317">
                  <c:v>-345.82849999999996</c:v>
                </c:pt>
                <c:pt idx="12318">
                  <c:v>-345.82649999999995</c:v>
                </c:pt>
                <c:pt idx="12319">
                  <c:v>-345.8245</c:v>
                </c:pt>
                <c:pt idx="12320">
                  <c:v>-345.82249999999999</c:v>
                </c:pt>
                <c:pt idx="12321">
                  <c:v>-345.82049999999998</c:v>
                </c:pt>
                <c:pt idx="12322">
                  <c:v>-345.81849999999997</c:v>
                </c:pt>
                <c:pt idx="12323">
                  <c:v>-345.81649999999996</c:v>
                </c:pt>
                <c:pt idx="12324">
                  <c:v>-345.81449999999995</c:v>
                </c:pt>
                <c:pt idx="12325">
                  <c:v>-345.8125</c:v>
                </c:pt>
                <c:pt idx="12326">
                  <c:v>-345.81049999999999</c:v>
                </c:pt>
                <c:pt idx="12327">
                  <c:v>-345.80849999999998</c:v>
                </c:pt>
                <c:pt idx="12328">
                  <c:v>-345.80649999999997</c:v>
                </c:pt>
                <c:pt idx="12329">
                  <c:v>-345.80449999999996</c:v>
                </c:pt>
                <c:pt idx="12330">
                  <c:v>-345.80249999999995</c:v>
                </c:pt>
                <c:pt idx="12331">
                  <c:v>-345.8005</c:v>
                </c:pt>
                <c:pt idx="12332">
                  <c:v>-345.79849999999999</c:v>
                </c:pt>
                <c:pt idx="12333">
                  <c:v>-345.79649999999998</c:v>
                </c:pt>
                <c:pt idx="12334">
                  <c:v>-345.79449999999997</c:v>
                </c:pt>
                <c:pt idx="12335">
                  <c:v>-345.79249999999996</c:v>
                </c:pt>
                <c:pt idx="12336">
                  <c:v>-345.79049999999995</c:v>
                </c:pt>
                <c:pt idx="12337">
                  <c:v>-345.7885</c:v>
                </c:pt>
                <c:pt idx="12338">
                  <c:v>-345.78649999999999</c:v>
                </c:pt>
                <c:pt idx="12339">
                  <c:v>-345.78449999999998</c:v>
                </c:pt>
                <c:pt idx="12340">
                  <c:v>-345.78249999999997</c:v>
                </c:pt>
                <c:pt idx="12341">
                  <c:v>-345.78049999999996</c:v>
                </c:pt>
                <c:pt idx="12342">
                  <c:v>-345.77849999999995</c:v>
                </c:pt>
                <c:pt idx="12343">
                  <c:v>-345.7765</c:v>
                </c:pt>
                <c:pt idx="12344">
                  <c:v>-345.77449999999999</c:v>
                </c:pt>
                <c:pt idx="12345">
                  <c:v>-345.77249999999998</c:v>
                </c:pt>
                <c:pt idx="12346">
                  <c:v>-345.77049999999997</c:v>
                </c:pt>
                <c:pt idx="12347">
                  <c:v>-345.76849999999996</c:v>
                </c:pt>
                <c:pt idx="12348">
                  <c:v>-345.76649999999995</c:v>
                </c:pt>
                <c:pt idx="12349">
                  <c:v>-345.7645</c:v>
                </c:pt>
                <c:pt idx="12350">
                  <c:v>-345.76249999999999</c:v>
                </c:pt>
                <c:pt idx="12351">
                  <c:v>-345.76049999999998</c:v>
                </c:pt>
                <c:pt idx="12352">
                  <c:v>-345.75849999999997</c:v>
                </c:pt>
                <c:pt idx="12353">
                  <c:v>-345.75649999999996</c:v>
                </c:pt>
                <c:pt idx="12354">
                  <c:v>-345.75450000000001</c:v>
                </c:pt>
                <c:pt idx="12355">
                  <c:v>-345.7525</c:v>
                </c:pt>
                <c:pt idx="12356">
                  <c:v>-345.75049999999999</c:v>
                </c:pt>
                <c:pt idx="12357">
                  <c:v>-345.74849999999998</c:v>
                </c:pt>
                <c:pt idx="12358">
                  <c:v>-345.74649999999997</c:v>
                </c:pt>
                <c:pt idx="12359">
                  <c:v>-345.74449999999996</c:v>
                </c:pt>
                <c:pt idx="12360">
                  <c:v>-345.74249999999995</c:v>
                </c:pt>
                <c:pt idx="12361">
                  <c:v>-345.7405</c:v>
                </c:pt>
                <c:pt idx="12362">
                  <c:v>-345.73849999999999</c:v>
                </c:pt>
                <c:pt idx="12363">
                  <c:v>-345.73649999999998</c:v>
                </c:pt>
                <c:pt idx="12364">
                  <c:v>-345.73449999999997</c:v>
                </c:pt>
                <c:pt idx="12365">
                  <c:v>-345.73249999999996</c:v>
                </c:pt>
                <c:pt idx="12366">
                  <c:v>-345.73050000000001</c:v>
                </c:pt>
                <c:pt idx="12367">
                  <c:v>-345.7285</c:v>
                </c:pt>
                <c:pt idx="12368">
                  <c:v>-345.72649999999999</c:v>
                </c:pt>
                <c:pt idx="12369">
                  <c:v>-345.72449999999998</c:v>
                </c:pt>
                <c:pt idx="12370">
                  <c:v>-345.72249999999997</c:v>
                </c:pt>
                <c:pt idx="12371">
                  <c:v>-345.72049999999996</c:v>
                </c:pt>
                <c:pt idx="12372">
                  <c:v>-345.71849999999995</c:v>
                </c:pt>
                <c:pt idx="12373">
                  <c:v>-345.7165</c:v>
                </c:pt>
                <c:pt idx="12374">
                  <c:v>-345.71449999999999</c:v>
                </c:pt>
                <c:pt idx="12375">
                  <c:v>-345.71249999999998</c:v>
                </c:pt>
                <c:pt idx="12376">
                  <c:v>-345.71049999999997</c:v>
                </c:pt>
                <c:pt idx="12377">
                  <c:v>-345.70849999999996</c:v>
                </c:pt>
                <c:pt idx="12378">
                  <c:v>-345.70650000000001</c:v>
                </c:pt>
                <c:pt idx="12379">
                  <c:v>-345.7045</c:v>
                </c:pt>
                <c:pt idx="12380">
                  <c:v>-345.70249999999999</c:v>
                </c:pt>
                <c:pt idx="12381">
                  <c:v>-345.70049999999998</c:v>
                </c:pt>
                <c:pt idx="12382">
                  <c:v>-345.69849999999997</c:v>
                </c:pt>
                <c:pt idx="12383">
                  <c:v>-345.69649999999996</c:v>
                </c:pt>
                <c:pt idx="12384">
                  <c:v>-345.69449999999995</c:v>
                </c:pt>
                <c:pt idx="12385">
                  <c:v>-345.6925</c:v>
                </c:pt>
                <c:pt idx="12386">
                  <c:v>-345.69049999999999</c:v>
                </c:pt>
                <c:pt idx="12387">
                  <c:v>-345.68849999999998</c:v>
                </c:pt>
                <c:pt idx="12388">
                  <c:v>-345.68649999999997</c:v>
                </c:pt>
                <c:pt idx="12389">
                  <c:v>-345.68449999999996</c:v>
                </c:pt>
                <c:pt idx="12390">
                  <c:v>-345.6825</c:v>
                </c:pt>
                <c:pt idx="12391">
                  <c:v>-345.68049999999999</c:v>
                </c:pt>
                <c:pt idx="12392">
                  <c:v>-345.67849999999999</c:v>
                </c:pt>
                <c:pt idx="12393">
                  <c:v>-345.67649999999998</c:v>
                </c:pt>
                <c:pt idx="12394">
                  <c:v>-345.67449999999997</c:v>
                </c:pt>
                <c:pt idx="12395">
                  <c:v>-345.67249999999996</c:v>
                </c:pt>
                <c:pt idx="12396">
                  <c:v>-345.67049999999995</c:v>
                </c:pt>
                <c:pt idx="12397">
                  <c:v>-345.66849999999999</c:v>
                </c:pt>
                <c:pt idx="12398">
                  <c:v>-345.66649999999998</c:v>
                </c:pt>
                <c:pt idx="12399">
                  <c:v>-345.66449999999998</c:v>
                </c:pt>
                <c:pt idx="12400">
                  <c:v>-345.66249999999997</c:v>
                </c:pt>
                <c:pt idx="12401">
                  <c:v>-345.66049999999996</c:v>
                </c:pt>
                <c:pt idx="12402">
                  <c:v>-345.6585</c:v>
                </c:pt>
                <c:pt idx="12403">
                  <c:v>-345.65649999999999</c:v>
                </c:pt>
                <c:pt idx="12404">
                  <c:v>-345.65449999999998</c:v>
                </c:pt>
                <c:pt idx="12405">
                  <c:v>-345.65249999999997</c:v>
                </c:pt>
                <c:pt idx="12406">
                  <c:v>-345.65049999999997</c:v>
                </c:pt>
                <c:pt idx="12407">
                  <c:v>-345.64849999999996</c:v>
                </c:pt>
                <c:pt idx="12408">
                  <c:v>-345.6465</c:v>
                </c:pt>
                <c:pt idx="12409">
                  <c:v>-345.64449999999999</c:v>
                </c:pt>
                <c:pt idx="12410">
                  <c:v>-345.64249999999998</c:v>
                </c:pt>
                <c:pt idx="12411">
                  <c:v>-345.64049999999997</c:v>
                </c:pt>
                <c:pt idx="12412">
                  <c:v>-345.63849999999996</c:v>
                </c:pt>
                <c:pt idx="12413">
                  <c:v>-345.63649999999996</c:v>
                </c:pt>
                <c:pt idx="12414">
                  <c:v>-345.6345</c:v>
                </c:pt>
                <c:pt idx="12415">
                  <c:v>-345.63249999999999</c:v>
                </c:pt>
                <c:pt idx="12416">
                  <c:v>-345.63049999999998</c:v>
                </c:pt>
                <c:pt idx="12417">
                  <c:v>-345.62849999999997</c:v>
                </c:pt>
                <c:pt idx="12418">
                  <c:v>-345.62649999999996</c:v>
                </c:pt>
                <c:pt idx="12419">
                  <c:v>-345.62449999999995</c:v>
                </c:pt>
                <c:pt idx="12420">
                  <c:v>-345.6225</c:v>
                </c:pt>
                <c:pt idx="12421">
                  <c:v>-345.62049999999999</c:v>
                </c:pt>
                <c:pt idx="12422">
                  <c:v>-345.61849999999998</c:v>
                </c:pt>
                <c:pt idx="12423">
                  <c:v>-345.61649999999997</c:v>
                </c:pt>
                <c:pt idx="12424">
                  <c:v>-345.61449999999996</c:v>
                </c:pt>
                <c:pt idx="12425">
                  <c:v>-345.61249999999995</c:v>
                </c:pt>
                <c:pt idx="12426">
                  <c:v>-345.6105</c:v>
                </c:pt>
                <c:pt idx="12427">
                  <c:v>-345.60849999999999</c:v>
                </c:pt>
                <c:pt idx="12428">
                  <c:v>-345.60649999999998</c:v>
                </c:pt>
                <c:pt idx="12429">
                  <c:v>-345.60449999999997</c:v>
                </c:pt>
                <c:pt idx="12430">
                  <c:v>-345.60249999999996</c:v>
                </c:pt>
                <c:pt idx="12431">
                  <c:v>-345.60049999999995</c:v>
                </c:pt>
                <c:pt idx="12432">
                  <c:v>-345.5985</c:v>
                </c:pt>
                <c:pt idx="12433">
                  <c:v>-345.59649999999999</c:v>
                </c:pt>
                <c:pt idx="12434">
                  <c:v>-345.59449999999998</c:v>
                </c:pt>
                <c:pt idx="12435">
                  <c:v>-345.59249999999997</c:v>
                </c:pt>
                <c:pt idx="12436">
                  <c:v>-345.59049999999996</c:v>
                </c:pt>
                <c:pt idx="12437">
                  <c:v>-345.58849999999995</c:v>
                </c:pt>
                <c:pt idx="12438">
                  <c:v>-345.5865</c:v>
                </c:pt>
                <c:pt idx="12439">
                  <c:v>-345.58449999999999</c:v>
                </c:pt>
                <c:pt idx="12440">
                  <c:v>-345.58249999999998</c:v>
                </c:pt>
                <c:pt idx="12441">
                  <c:v>-345.58049999999997</c:v>
                </c:pt>
                <c:pt idx="12442">
                  <c:v>-345.57849999999996</c:v>
                </c:pt>
                <c:pt idx="12443">
                  <c:v>-345.57649999999995</c:v>
                </c:pt>
                <c:pt idx="12444">
                  <c:v>-345.5745</c:v>
                </c:pt>
                <c:pt idx="12445">
                  <c:v>-345.57249999999999</c:v>
                </c:pt>
                <c:pt idx="12446">
                  <c:v>-345.57049999999998</c:v>
                </c:pt>
                <c:pt idx="12447">
                  <c:v>-345.56849999999997</c:v>
                </c:pt>
                <c:pt idx="12448">
                  <c:v>-345.56649999999996</c:v>
                </c:pt>
                <c:pt idx="12449">
                  <c:v>-345.56449999999995</c:v>
                </c:pt>
                <c:pt idx="12450">
                  <c:v>-345.5625</c:v>
                </c:pt>
                <c:pt idx="12451">
                  <c:v>-345.56049999999999</c:v>
                </c:pt>
                <c:pt idx="12452">
                  <c:v>-345.55849999999998</c:v>
                </c:pt>
                <c:pt idx="12453">
                  <c:v>-345.55649999999997</c:v>
                </c:pt>
                <c:pt idx="12454">
                  <c:v>-345.55449999999996</c:v>
                </c:pt>
                <c:pt idx="12455">
                  <c:v>-345.55249999999995</c:v>
                </c:pt>
                <c:pt idx="12456">
                  <c:v>-345.5505</c:v>
                </c:pt>
                <c:pt idx="12457">
                  <c:v>-345.54849999999999</c:v>
                </c:pt>
                <c:pt idx="12458">
                  <c:v>-345.54649999999998</c:v>
                </c:pt>
                <c:pt idx="12459">
                  <c:v>-345.54449999999997</c:v>
                </c:pt>
                <c:pt idx="12460">
                  <c:v>-345.54249999999996</c:v>
                </c:pt>
                <c:pt idx="12461">
                  <c:v>-345.54049999999995</c:v>
                </c:pt>
                <c:pt idx="12462">
                  <c:v>-345.5385</c:v>
                </c:pt>
                <c:pt idx="12463">
                  <c:v>-345.53649999999999</c:v>
                </c:pt>
                <c:pt idx="12464">
                  <c:v>-345.53449999999998</c:v>
                </c:pt>
                <c:pt idx="12465">
                  <c:v>-345.53249999999997</c:v>
                </c:pt>
                <c:pt idx="12466">
                  <c:v>-345.53049999999996</c:v>
                </c:pt>
                <c:pt idx="12467">
                  <c:v>-345.52849999999995</c:v>
                </c:pt>
                <c:pt idx="12468">
                  <c:v>-345.5265</c:v>
                </c:pt>
                <c:pt idx="12469">
                  <c:v>-345.52449999999999</c:v>
                </c:pt>
                <c:pt idx="12470">
                  <c:v>-345.52249999999998</c:v>
                </c:pt>
                <c:pt idx="12471">
                  <c:v>-345.52049999999997</c:v>
                </c:pt>
                <c:pt idx="12472">
                  <c:v>-345.51849999999996</c:v>
                </c:pt>
                <c:pt idx="12473">
                  <c:v>-345.51649999999995</c:v>
                </c:pt>
                <c:pt idx="12474">
                  <c:v>-345.5145</c:v>
                </c:pt>
                <c:pt idx="12475">
                  <c:v>-345.51249999999999</c:v>
                </c:pt>
                <c:pt idx="12476">
                  <c:v>-345.51049999999998</c:v>
                </c:pt>
                <c:pt idx="12477">
                  <c:v>-345.50849999999997</c:v>
                </c:pt>
                <c:pt idx="12478">
                  <c:v>-345.50649999999996</c:v>
                </c:pt>
                <c:pt idx="12479">
                  <c:v>-345.50450000000001</c:v>
                </c:pt>
                <c:pt idx="12480">
                  <c:v>-345.5025</c:v>
                </c:pt>
                <c:pt idx="12481">
                  <c:v>-345.50049999999999</c:v>
                </c:pt>
                <c:pt idx="12482">
                  <c:v>-345.49849999999998</c:v>
                </c:pt>
                <c:pt idx="12483">
                  <c:v>-345.49649999999997</c:v>
                </c:pt>
                <c:pt idx="12484">
                  <c:v>-345.49449999999996</c:v>
                </c:pt>
                <c:pt idx="12485">
                  <c:v>-345.49249999999995</c:v>
                </c:pt>
                <c:pt idx="12486">
                  <c:v>-345.4905</c:v>
                </c:pt>
                <c:pt idx="12487">
                  <c:v>-345.48849999999999</c:v>
                </c:pt>
                <c:pt idx="12488">
                  <c:v>-345.48649999999998</c:v>
                </c:pt>
                <c:pt idx="12489">
                  <c:v>-345.48449999999997</c:v>
                </c:pt>
                <c:pt idx="12490">
                  <c:v>-345.48249999999996</c:v>
                </c:pt>
                <c:pt idx="12491">
                  <c:v>-345.48050000000001</c:v>
                </c:pt>
                <c:pt idx="12492">
                  <c:v>-345.4785</c:v>
                </c:pt>
                <c:pt idx="12493">
                  <c:v>-345.47649999999999</c:v>
                </c:pt>
                <c:pt idx="12494">
                  <c:v>-345.47449999999998</c:v>
                </c:pt>
                <c:pt idx="12495">
                  <c:v>-345.47249999999997</c:v>
                </c:pt>
                <c:pt idx="12496">
                  <c:v>-345.47049999999996</c:v>
                </c:pt>
                <c:pt idx="12497">
                  <c:v>-345.46849999999995</c:v>
                </c:pt>
                <c:pt idx="12498">
                  <c:v>-345.4665</c:v>
                </c:pt>
                <c:pt idx="12499">
                  <c:v>-345.46449999999999</c:v>
                </c:pt>
                <c:pt idx="12500">
                  <c:v>-345.46249999999998</c:v>
                </c:pt>
                <c:pt idx="12501">
                  <c:v>-345.46049999999997</c:v>
                </c:pt>
                <c:pt idx="12502">
                  <c:v>-345.45849999999996</c:v>
                </c:pt>
                <c:pt idx="12503">
                  <c:v>-345.45650000000001</c:v>
                </c:pt>
                <c:pt idx="12504">
                  <c:v>-345.4545</c:v>
                </c:pt>
                <c:pt idx="12505">
                  <c:v>-345.45249999999999</c:v>
                </c:pt>
                <c:pt idx="12506">
                  <c:v>-345.45049999999998</c:v>
                </c:pt>
                <c:pt idx="12507">
                  <c:v>-345.44849999999997</c:v>
                </c:pt>
                <c:pt idx="12508">
                  <c:v>-345.44649999999996</c:v>
                </c:pt>
                <c:pt idx="12509">
                  <c:v>-345.44449999999995</c:v>
                </c:pt>
                <c:pt idx="12510">
                  <c:v>-345.4425</c:v>
                </c:pt>
                <c:pt idx="12511">
                  <c:v>-345.44049999999999</c:v>
                </c:pt>
                <c:pt idx="12512">
                  <c:v>-345.43849999999998</c:v>
                </c:pt>
                <c:pt idx="12513">
                  <c:v>-345.43649999999997</c:v>
                </c:pt>
                <c:pt idx="12514">
                  <c:v>-345.43449999999996</c:v>
                </c:pt>
                <c:pt idx="12515">
                  <c:v>-345.4325</c:v>
                </c:pt>
                <c:pt idx="12516">
                  <c:v>-345.43049999999999</c:v>
                </c:pt>
                <c:pt idx="12517">
                  <c:v>-345.42849999999999</c:v>
                </c:pt>
                <c:pt idx="12518">
                  <c:v>-345.42649999999998</c:v>
                </c:pt>
                <c:pt idx="12519">
                  <c:v>-345.42449999999997</c:v>
                </c:pt>
                <c:pt idx="12520">
                  <c:v>-345.42249999999996</c:v>
                </c:pt>
                <c:pt idx="12521">
                  <c:v>-345.42049999999995</c:v>
                </c:pt>
                <c:pt idx="12522">
                  <c:v>-345.41849999999999</c:v>
                </c:pt>
                <c:pt idx="12523">
                  <c:v>-345.41649999999998</c:v>
                </c:pt>
                <c:pt idx="12524">
                  <c:v>-345.41449999999998</c:v>
                </c:pt>
                <c:pt idx="12525">
                  <c:v>-345.41249999999997</c:v>
                </c:pt>
                <c:pt idx="12526">
                  <c:v>-345.41049999999996</c:v>
                </c:pt>
                <c:pt idx="12527">
                  <c:v>-345.4085</c:v>
                </c:pt>
                <c:pt idx="12528">
                  <c:v>-345.40649999999999</c:v>
                </c:pt>
                <c:pt idx="12529">
                  <c:v>-345.40449999999998</c:v>
                </c:pt>
                <c:pt idx="12530">
                  <c:v>-345.40249999999997</c:v>
                </c:pt>
                <c:pt idx="12531">
                  <c:v>-345.40049999999997</c:v>
                </c:pt>
                <c:pt idx="12532">
                  <c:v>-345.39849999999996</c:v>
                </c:pt>
                <c:pt idx="12533">
                  <c:v>-345.3965</c:v>
                </c:pt>
                <c:pt idx="12534">
                  <c:v>-345.39449999999999</c:v>
                </c:pt>
                <c:pt idx="12535">
                  <c:v>-345.39249999999998</c:v>
                </c:pt>
                <c:pt idx="12536">
                  <c:v>-345.39049999999997</c:v>
                </c:pt>
                <c:pt idx="12537">
                  <c:v>-345.38849999999996</c:v>
                </c:pt>
                <c:pt idx="12538">
                  <c:v>-345.38649999999996</c:v>
                </c:pt>
                <c:pt idx="12539">
                  <c:v>-345.3845</c:v>
                </c:pt>
                <c:pt idx="12540">
                  <c:v>-345.38249999999999</c:v>
                </c:pt>
                <c:pt idx="12541">
                  <c:v>-345.38049999999998</c:v>
                </c:pt>
                <c:pt idx="12542">
                  <c:v>-345.37849999999997</c:v>
                </c:pt>
                <c:pt idx="12543">
                  <c:v>-345.37649999999996</c:v>
                </c:pt>
                <c:pt idx="12544">
                  <c:v>-345.37449999999995</c:v>
                </c:pt>
                <c:pt idx="12545">
                  <c:v>-345.3725</c:v>
                </c:pt>
                <c:pt idx="12546">
                  <c:v>-345.37049999999999</c:v>
                </c:pt>
                <c:pt idx="12547">
                  <c:v>-345.36849999999998</c:v>
                </c:pt>
                <c:pt idx="12548">
                  <c:v>-345.36649999999997</c:v>
                </c:pt>
                <c:pt idx="12549">
                  <c:v>-345.36449999999996</c:v>
                </c:pt>
                <c:pt idx="12550">
                  <c:v>-345.36249999999995</c:v>
                </c:pt>
                <c:pt idx="12551">
                  <c:v>-345.3605</c:v>
                </c:pt>
                <c:pt idx="12552">
                  <c:v>-345.35849999999999</c:v>
                </c:pt>
                <c:pt idx="12553">
                  <c:v>-345.35649999999998</c:v>
                </c:pt>
                <c:pt idx="12554">
                  <c:v>-345.35449999999997</c:v>
                </c:pt>
                <c:pt idx="12555">
                  <c:v>-345.35249999999996</c:v>
                </c:pt>
                <c:pt idx="12556">
                  <c:v>-345.35049999999995</c:v>
                </c:pt>
                <c:pt idx="12557">
                  <c:v>-345.3485</c:v>
                </c:pt>
                <c:pt idx="12558">
                  <c:v>-345.34649999999999</c:v>
                </c:pt>
                <c:pt idx="12559">
                  <c:v>-345.34449999999998</c:v>
                </c:pt>
                <c:pt idx="12560">
                  <c:v>-345.34249999999997</c:v>
                </c:pt>
                <c:pt idx="12561">
                  <c:v>-345.34049999999996</c:v>
                </c:pt>
                <c:pt idx="12562">
                  <c:v>-345.33849999999995</c:v>
                </c:pt>
                <c:pt idx="12563">
                  <c:v>-345.3365</c:v>
                </c:pt>
                <c:pt idx="12564">
                  <c:v>-345.33449999999999</c:v>
                </c:pt>
                <c:pt idx="12565">
                  <c:v>-345.33249999999998</c:v>
                </c:pt>
                <c:pt idx="12566">
                  <c:v>-345.33049999999997</c:v>
                </c:pt>
                <c:pt idx="12567">
                  <c:v>-345.32849999999996</c:v>
                </c:pt>
                <c:pt idx="12568">
                  <c:v>-345.32649999999995</c:v>
                </c:pt>
                <c:pt idx="12569">
                  <c:v>-345.3245</c:v>
                </c:pt>
                <c:pt idx="12570">
                  <c:v>-345.32249999999999</c:v>
                </c:pt>
                <c:pt idx="12571">
                  <c:v>-345.32049999999998</c:v>
                </c:pt>
                <c:pt idx="12572">
                  <c:v>-345.31849999999997</c:v>
                </c:pt>
                <c:pt idx="12573">
                  <c:v>-345.31649999999996</c:v>
                </c:pt>
                <c:pt idx="12574">
                  <c:v>-345.31449999999995</c:v>
                </c:pt>
                <c:pt idx="12575">
                  <c:v>-345.3125</c:v>
                </c:pt>
                <c:pt idx="12576">
                  <c:v>-345.31049999999999</c:v>
                </c:pt>
                <c:pt idx="12577">
                  <c:v>-345.30849999999998</c:v>
                </c:pt>
                <c:pt idx="12578">
                  <c:v>-345.30649999999997</c:v>
                </c:pt>
                <c:pt idx="12579">
                  <c:v>-345.30449999999996</c:v>
                </c:pt>
                <c:pt idx="12580">
                  <c:v>-345.30249999999995</c:v>
                </c:pt>
                <c:pt idx="12581">
                  <c:v>-345.3005</c:v>
                </c:pt>
                <c:pt idx="12582">
                  <c:v>-345.29849999999999</c:v>
                </c:pt>
                <c:pt idx="12583">
                  <c:v>-345.29649999999998</c:v>
                </c:pt>
                <c:pt idx="12584">
                  <c:v>-345.29449999999997</c:v>
                </c:pt>
                <c:pt idx="12585">
                  <c:v>-345.29249999999996</c:v>
                </c:pt>
                <c:pt idx="12586">
                  <c:v>-345.29049999999995</c:v>
                </c:pt>
                <c:pt idx="12587">
                  <c:v>-345.2885</c:v>
                </c:pt>
                <c:pt idx="12588">
                  <c:v>-345.28649999999999</c:v>
                </c:pt>
                <c:pt idx="12589">
                  <c:v>-345.28449999999998</c:v>
                </c:pt>
                <c:pt idx="12590">
                  <c:v>-345.28249999999997</c:v>
                </c:pt>
                <c:pt idx="12591">
                  <c:v>-345.28049999999996</c:v>
                </c:pt>
                <c:pt idx="12592">
                  <c:v>-345.27849999999995</c:v>
                </c:pt>
                <c:pt idx="12593">
                  <c:v>-345.2765</c:v>
                </c:pt>
                <c:pt idx="12594">
                  <c:v>-345.27449999999999</c:v>
                </c:pt>
                <c:pt idx="12595">
                  <c:v>-345.27249999999998</c:v>
                </c:pt>
                <c:pt idx="12596">
                  <c:v>-345.27049999999997</c:v>
                </c:pt>
                <c:pt idx="12597">
                  <c:v>-345.26849999999996</c:v>
                </c:pt>
                <c:pt idx="12598">
                  <c:v>-345.26649999999995</c:v>
                </c:pt>
                <c:pt idx="12599">
                  <c:v>-345.2645</c:v>
                </c:pt>
                <c:pt idx="12600">
                  <c:v>-345.26249999999999</c:v>
                </c:pt>
                <c:pt idx="12601">
                  <c:v>-345.26049999999998</c:v>
                </c:pt>
                <c:pt idx="12602">
                  <c:v>-345.25849999999997</c:v>
                </c:pt>
                <c:pt idx="12603">
                  <c:v>-345.25649999999996</c:v>
                </c:pt>
                <c:pt idx="12604">
                  <c:v>-345.25450000000001</c:v>
                </c:pt>
                <c:pt idx="12605">
                  <c:v>-345.2525</c:v>
                </c:pt>
                <c:pt idx="12606">
                  <c:v>-345.25049999999999</c:v>
                </c:pt>
                <c:pt idx="12607">
                  <c:v>-345.24849999999998</c:v>
                </c:pt>
                <c:pt idx="12608">
                  <c:v>-345.24649999999997</c:v>
                </c:pt>
                <c:pt idx="12609">
                  <c:v>-345.24449999999996</c:v>
                </c:pt>
                <c:pt idx="12610">
                  <c:v>-345.24249999999995</c:v>
                </c:pt>
                <c:pt idx="12611">
                  <c:v>-345.2405</c:v>
                </c:pt>
                <c:pt idx="12612">
                  <c:v>-345.23849999999999</c:v>
                </c:pt>
                <c:pt idx="12613">
                  <c:v>-345.23649999999998</c:v>
                </c:pt>
                <c:pt idx="12614">
                  <c:v>-345.23449999999997</c:v>
                </c:pt>
                <c:pt idx="12615">
                  <c:v>-345.23249999999996</c:v>
                </c:pt>
                <c:pt idx="12616">
                  <c:v>-345.23050000000001</c:v>
                </c:pt>
                <c:pt idx="12617">
                  <c:v>-345.2285</c:v>
                </c:pt>
                <c:pt idx="12618">
                  <c:v>-345.22649999999999</c:v>
                </c:pt>
                <c:pt idx="12619">
                  <c:v>-345.22449999999998</c:v>
                </c:pt>
                <c:pt idx="12620">
                  <c:v>-345.22249999999997</c:v>
                </c:pt>
                <c:pt idx="12621">
                  <c:v>-345.22049999999996</c:v>
                </c:pt>
                <c:pt idx="12622">
                  <c:v>-345.21849999999995</c:v>
                </c:pt>
                <c:pt idx="12623">
                  <c:v>-345.2165</c:v>
                </c:pt>
                <c:pt idx="12624">
                  <c:v>-345.21449999999999</c:v>
                </c:pt>
                <c:pt idx="12625">
                  <c:v>-345.21249999999998</c:v>
                </c:pt>
                <c:pt idx="12626">
                  <c:v>-345.21049999999997</c:v>
                </c:pt>
                <c:pt idx="12627">
                  <c:v>-345.20849999999996</c:v>
                </c:pt>
                <c:pt idx="12628">
                  <c:v>-345.20650000000001</c:v>
                </c:pt>
                <c:pt idx="12629">
                  <c:v>-345.2045</c:v>
                </c:pt>
                <c:pt idx="12630">
                  <c:v>-345.20249999999999</c:v>
                </c:pt>
                <c:pt idx="12631">
                  <c:v>-345.20049999999998</c:v>
                </c:pt>
                <c:pt idx="12632">
                  <c:v>-345.19849999999997</c:v>
                </c:pt>
                <c:pt idx="12633">
                  <c:v>-345.19649999999996</c:v>
                </c:pt>
                <c:pt idx="12634">
                  <c:v>-345.19449999999995</c:v>
                </c:pt>
                <c:pt idx="12635">
                  <c:v>-345.1925</c:v>
                </c:pt>
                <c:pt idx="12636">
                  <c:v>-345.19049999999999</c:v>
                </c:pt>
                <c:pt idx="12637">
                  <c:v>-345.18849999999998</c:v>
                </c:pt>
                <c:pt idx="12638">
                  <c:v>-345.18649999999997</c:v>
                </c:pt>
                <c:pt idx="12639">
                  <c:v>-345.18449999999996</c:v>
                </c:pt>
                <c:pt idx="12640">
                  <c:v>-345.1825</c:v>
                </c:pt>
                <c:pt idx="12641">
                  <c:v>-345.18049999999999</c:v>
                </c:pt>
                <c:pt idx="12642">
                  <c:v>-345.17849999999999</c:v>
                </c:pt>
                <c:pt idx="12643">
                  <c:v>-345.17649999999998</c:v>
                </c:pt>
                <c:pt idx="12644">
                  <c:v>-345.17449999999997</c:v>
                </c:pt>
                <c:pt idx="12645">
                  <c:v>-345.17249999999996</c:v>
                </c:pt>
                <c:pt idx="12646">
                  <c:v>-345.17049999999995</c:v>
                </c:pt>
                <c:pt idx="12647">
                  <c:v>-345.16849999999999</c:v>
                </c:pt>
                <c:pt idx="12648">
                  <c:v>-345.16649999999998</c:v>
                </c:pt>
                <c:pt idx="12649">
                  <c:v>-345.16449999999998</c:v>
                </c:pt>
                <c:pt idx="12650">
                  <c:v>-345.16249999999997</c:v>
                </c:pt>
                <c:pt idx="12651">
                  <c:v>-345.16049999999996</c:v>
                </c:pt>
                <c:pt idx="12652">
                  <c:v>-345.1585</c:v>
                </c:pt>
                <c:pt idx="12653">
                  <c:v>-345.15649999999999</c:v>
                </c:pt>
                <c:pt idx="12654">
                  <c:v>-345.15449999999998</c:v>
                </c:pt>
                <c:pt idx="12655">
                  <c:v>-345.15249999999997</c:v>
                </c:pt>
                <c:pt idx="12656">
                  <c:v>-345.15049999999997</c:v>
                </c:pt>
                <c:pt idx="12657">
                  <c:v>-345.14849999999996</c:v>
                </c:pt>
                <c:pt idx="12658">
                  <c:v>-345.1465</c:v>
                </c:pt>
                <c:pt idx="12659">
                  <c:v>-345.14449999999999</c:v>
                </c:pt>
                <c:pt idx="12660">
                  <c:v>-345.14249999999998</c:v>
                </c:pt>
                <c:pt idx="12661">
                  <c:v>-345.14049999999997</c:v>
                </c:pt>
                <c:pt idx="12662">
                  <c:v>-345.13849999999996</c:v>
                </c:pt>
                <c:pt idx="12663">
                  <c:v>-345.13649999999996</c:v>
                </c:pt>
                <c:pt idx="12664">
                  <c:v>-345.1345</c:v>
                </c:pt>
                <c:pt idx="12665">
                  <c:v>-345.13249999999999</c:v>
                </c:pt>
                <c:pt idx="12666">
                  <c:v>-345.13049999999998</c:v>
                </c:pt>
                <c:pt idx="12667">
                  <c:v>-345.12849999999997</c:v>
                </c:pt>
                <c:pt idx="12668">
                  <c:v>-345.12649999999996</c:v>
                </c:pt>
                <c:pt idx="12669">
                  <c:v>-345.12449999999995</c:v>
                </c:pt>
                <c:pt idx="12670">
                  <c:v>-345.1225</c:v>
                </c:pt>
                <c:pt idx="12671">
                  <c:v>-345.12049999999999</c:v>
                </c:pt>
                <c:pt idx="12672">
                  <c:v>-345.11849999999998</c:v>
                </c:pt>
                <c:pt idx="12673">
                  <c:v>-345.11649999999997</c:v>
                </c:pt>
                <c:pt idx="12674">
                  <c:v>-345.11449999999996</c:v>
                </c:pt>
                <c:pt idx="12675">
                  <c:v>-345.11249999999995</c:v>
                </c:pt>
                <c:pt idx="12676">
                  <c:v>-345.1105</c:v>
                </c:pt>
                <c:pt idx="12677">
                  <c:v>-345.10849999999999</c:v>
                </c:pt>
                <c:pt idx="12678">
                  <c:v>-345.10649999999998</c:v>
                </c:pt>
                <c:pt idx="12679">
                  <c:v>-345.10449999999997</c:v>
                </c:pt>
                <c:pt idx="12680">
                  <c:v>-345.10249999999996</c:v>
                </c:pt>
                <c:pt idx="12681">
                  <c:v>-345.10049999999995</c:v>
                </c:pt>
                <c:pt idx="12682">
                  <c:v>-345.0985</c:v>
                </c:pt>
                <c:pt idx="12683">
                  <c:v>-345.09649999999999</c:v>
                </c:pt>
                <c:pt idx="12684">
                  <c:v>-345.09449999999998</c:v>
                </c:pt>
                <c:pt idx="12685">
                  <c:v>-345.09249999999997</c:v>
                </c:pt>
                <c:pt idx="12686">
                  <c:v>-345.09049999999996</c:v>
                </c:pt>
                <c:pt idx="12687">
                  <c:v>-345.08849999999995</c:v>
                </c:pt>
                <c:pt idx="12688">
                  <c:v>-345.0865</c:v>
                </c:pt>
                <c:pt idx="12689">
                  <c:v>-345.08449999999999</c:v>
                </c:pt>
                <c:pt idx="12690">
                  <c:v>-345.08249999999998</c:v>
                </c:pt>
                <c:pt idx="12691">
                  <c:v>-345.08049999999997</c:v>
                </c:pt>
                <c:pt idx="12692">
                  <c:v>-345.07849999999996</c:v>
                </c:pt>
                <c:pt idx="12693">
                  <c:v>-345.07649999999995</c:v>
                </c:pt>
                <c:pt idx="12694">
                  <c:v>-345.0745</c:v>
                </c:pt>
                <c:pt idx="12695">
                  <c:v>-345.07249999999999</c:v>
                </c:pt>
                <c:pt idx="12696">
                  <c:v>-345.07049999999998</c:v>
                </c:pt>
                <c:pt idx="12697">
                  <c:v>-345.06849999999997</c:v>
                </c:pt>
                <c:pt idx="12698">
                  <c:v>-345.06649999999996</c:v>
                </c:pt>
                <c:pt idx="12699">
                  <c:v>-345.06449999999995</c:v>
                </c:pt>
                <c:pt idx="12700">
                  <c:v>-345.0625</c:v>
                </c:pt>
                <c:pt idx="12701">
                  <c:v>-345.06049999999999</c:v>
                </c:pt>
                <c:pt idx="12702">
                  <c:v>-345.05849999999998</c:v>
                </c:pt>
                <c:pt idx="12703">
                  <c:v>-345.05649999999997</c:v>
                </c:pt>
                <c:pt idx="12704">
                  <c:v>-345.05449999999996</c:v>
                </c:pt>
                <c:pt idx="12705">
                  <c:v>-345.05249999999995</c:v>
                </c:pt>
                <c:pt idx="12706">
                  <c:v>-345.0505</c:v>
                </c:pt>
                <c:pt idx="12707">
                  <c:v>-345.04849999999999</c:v>
                </c:pt>
                <c:pt idx="12708">
                  <c:v>-345.04649999999998</c:v>
                </c:pt>
                <c:pt idx="12709">
                  <c:v>-345.04449999999997</c:v>
                </c:pt>
                <c:pt idx="12710">
                  <c:v>-345.04249999999996</c:v>
                </c:pt>
                <c:pt idx="12711">
                  <c:v>-345.04049999999995</c:v>
                </c:pt>
                <c:pt idx="12712">
                  <c:v>-345.0385</c:v>
                </c:pt>
                <c:pt idx="12713">
                  <c:v>-345.03649999999999</c:v>
                </c:pt>
                <c:pt idx="12714">
                  <c:v>-345.03449999999998</c:v>
                </c:pt>
                <c:pt idx="12715">
                  <c:v>-345.03249999999997</c:v>
                </c:pt>
                <c:pt idx="12716">
                  <c:v>-345.03049999999996</c:v>
                </c:pt>
                <c:pt idx="12717">
                  <c:v>-345.02849999999995</c:v>
                </c:pt>
                <c:pt idx="12718">
                  <c:v>-345.0265</c:v>
                </c:pt>
                <c:pt idx="12719">
                  <c:v>-345.02449999999999</c:v>
                </c:pt>
                <c:pt idx="12720">
                  <c:v>-345.02249999999998</c:v>
                </c:pt>
                <c:pt idx="12721">
                  <c:v>-345.02049999999997</c:v>
                </c:pt>
                <c:pt idx="12722">
                  <c:v>-345.01849999999996</c:v>
                </c:pt>
                <c:pt idx="12723">
                  <c:v>-345.01649999999995</c:v>
                </c:pt>
                <c:pt idx="12724">
                  <c:v>-345.0145</c:v>
                </c:pt>
                <c:pt idx="12725">
                  <c:v>-345.01249999999999</c:v>
                </c:pt>
                <c:pt idx="12726">
                  <c:v>-345.01049999999998</c:v>
                </c:pt>
                <c:pt idx="12727">
                  <c:v>-345.00849999999997</c:v>
                </c:pt>
                <c:pt idx="12728">
                  <c:v>-345.00649999999996</c:v>
                </c:pt>
                <c:pt idx="12729">
                  <c:v>-345.00450000000001</c:v>
                </c:pt>
                <c:pt idx="12730">
                  <c:v>-345.0025</c:v>
                </c:pt>
                <c:pt idx="12731">
                  <c:v>-345.00049999999999</c:v>
                </c:pt>
                <c:pt idx="12732">
                  <c:v>-344.99849999999998</c:v>
                </c:pt>
                <c:pt idx="12733">
                  <c:v>-344.99649999999997</c:v>
                </c:pt>
                <c:pt idx="12734">
                  <c:v>-344.99449999999996</c:v>
                </c:pt>
                <c:pt idx="12735">
                  <c:v>-344.99249999999995</c:v>
                </c:pt>
                <c:pt idx="12736">
                  <c:v>-344.9905</c:v>
                </c:pt>
                <c:pt idx="12737">
                  <c:v>-344.98849999999999</c:v>
                </c:pt>
                <c:pt idx="12738">
                  <c:v>-344.98649999999998</c:v>
                </c:pt>
                <c:pt idx="12739">
                  <c:v>-344.98449999999997</c:v>
                </c:pt>
                <c:pt idx="12740">
                  <c:v>-344.98249999999996</c:v>
                </c:pt>
                <c:pt idx="12741">
                  <c:v>-344.98050000000001</c:v>
                </c:pt>
                <c:pt idx="12742">
                  <c:v>-344.9785</c:v>
                </c:pt>
                <c:pt idx="12743">
                  <c:v>-344.97649999999999</c:v>
                </c:pt>
                <c:pt idx="12744">
                  <c:v>-344.97449999999998</c:v>
                </c:pt>
                <c:pt idx="12745">
                  <c:v>-344.97249999999997</c:v>
                </c:pt>
                <c:pt idx="12746">
                  <c:v>-344.97049999999996</c:v>
                </c:pt>
                <c:pt idx="12747">
                  <c:v>-344.96849999999995</c:v>
                </c:pt>
                <c:pt idx="12748">
                  <c:v>-344.9665</c:v>
                </c:pt>
                <c:pt idx="12749">
                  <c:v>-344.96449999999999</c:v>
                </c:pt>
                <c:pt idx="12750">
                  <c:v>-344.96249999999998</c:v>
                </c:pt>
                <c:pt idx="12751">
                  <c:v>-344.96049999999997</c:v>
                </c:pt>
                <c:pt idx="12752">
                  <c:v>-344.95849999999996</c:v>
                </c:pt>
                <c:pt idx="12753">
                  <c:v>-344.95650000000001</c:v>
                </c:pt>
                <c:pt idx="12754">
                  <c:v>-344.9545</c:v>
                </c:pt>
                <c:pt idx="12755">
                  <c:v>-344.95249999999999</c:v>
                </c:pt>
                <c:pt idx="12756">
                  <c:v>-344.95049999999998</c:v>
                </c:pt>
                <c:pt idx="12757">
                  <c:v>-344.94849999999997</c:v>
                </c:pt>
                <c:pt idx="12758">
                  <c:v>-344.94649999999996</c:v>
                </c:pt>
                <c:pt idx="12759">
                  <c:v>-344.94449999999995</c:v>
                </c:pt>
                <c:pt idx="12760">
                  <c:v>-344.9425</c:v>
                </c:pt>
                <c:pt idx="12761">
                  <c:v>-344.94049999999999</c:v>
                </c:pt>
                <c:pt idx="12762">
                  <c:v>-344.93849999999998</c:v>
                </c:pt>
                <c:pt idx="12763">
                  <c:v>-344.93649999999997</c:v>
                </c:pt>
                <c:pt idx="12764">
                  <c:v>-344.93449999999996</c:v>
                </c:pt>
                <c:pt idx="12765">
                  <c:v>-344.9325</c:v>
                </c:pt>
                <c:pt idx="12766">
                  <c:v>-344.93049999999999</c:v>
                </c:pt>
                <c:pt idx="12767">
                  <c:v>-344.92849999999999</c:v>
                </c:pt>
                <c:pt idx="12768">
                  <c:v>-344.92649999999998</c:v>
                </c:pt>
                <c:pt idx="12769">
                  <c:v>-344.92449999999997</c:v>
                </c:pt>
                <c:pt idx="12770">
                  <c:v>-344.92249999999996</c:v>
                </c:pt>
                <c:pt idx="12771">
                  <c:v>-344.92049999999995</c:v>
                </c:pt>
                <c:pt idx="12772">
                  <c:v>-344.91849999999999</c:v>
                </c:pt>
                <c:pt idx="12773">
                  <c:v>-344.91649999999998</c:v>
                </c:pt>
                <c:pt idx="12774">
                  <c:v>-344.91449999999998</c:v>
                </c:pt>
                <c:pt idx="12775">
                  <c:v>-344.91249999999997</c:v>
                </c:pt>
                <c:pt idx="12776">
                  <c:v>-344.91049999999996</c:v>
                </c:pt>
                <c:pt idx="12777">
                  <c:v>-344.9085</c:v>
                </c:pt>
                <c:pt idx="12778">
                  <c:v>-344.90649999999999</c:v>
                </c:pt>
                <c:pt idx="12779">
                  <c:v>-344.90449999999998</c:v>
                </c:pt>
                <c:pt idx="12780">
                  <c:v>-344.90249999999997</c:v>
                </c:pt>
                <c:pt idx="12781">
                  <c:v>-344.90049999999997</c:v>
                </c:pt>
                <c:pt idx="12782">
                  <c:v>-344.89849999999996</c:v>
                </c:pt>
                <c:pt idx="12783">
                  <c:v>-344.8965</c:v>
                </c:pt>
                <c:pt idx="12784">
                  <c:v>-344.89449999999999</c:v>
                </c:pt>
                <c:pt idx="12785">
                  <c:v>-344.89249999999998</c:v>
                </c:pt>
                <c:pt idx="12786">
                  <c:v>-344.89049999999997</c:v>
                </c:pt>
                <c:pt idx="12787">
                  <c:v>-344.88849999999996</c:v>
                </c:pt>
                <c:pt idx="12788">
                  <c:v>-344.88649999999996</c:v>
                </c:pt>
                <c:pt idx="12789">
                  <c:v>-344.8845</c:v>
                </c:pt>
                <c:pt idx="12790">
                  <c:v>-344.88249999999999</c:v>
                </c:pt>
                <c:pt idx="12791">
                  <c:v>-344.88049999999998</c:v>
                </c:pt>
                <c:pt idx="12792">
                  <c:v>-344.87849999999997</c:v>
                </c:pt>
                <c:pt idx="12793">
                  <c:v>-344.87649999999996</c:v>
                </c:pt>
                <c:pt idx="12794">
                  <c:v>-344.87449999999995</c:v>
                </c:pt>
                <c:pt idx="12795">
                  <c:v>-344.8725</c:v>
                </c:pt>
                <c:pt idx="12796">
                  <c:v>-344.87049999999999</c:v>
                </c:pt>
                <c:pt idx="12797">
                  <c:v>-344.86849999999998</c:v>
                </c:pt>
                <c:pt idx="12798">
                  <c:v>-344.86649999999997</c:v>
                </c:pt>
                <c:pt idx="12799">
                  <c:v>-344.86449999999996</c:v>
                </c:pt>
                <c:pt idx="12800">
                  <c:v>-344.86249999999995</c:v>
                </c:pt>
                <c:pt idx="12801">
                  <c:v>-344.8605</c:v>
                </c:pt>
                <c:pt idx="12802">
                  <c:v>-344.85849999999999</c:v>
                </c:pt>
                <c:pt idx="12803">
                  <c:v>-344.85649999999998</c:v>
                </c:pt>
                <c:pt idx="12804">
                  <c:v>-344.85449999999997</c:v>
                </c:pt>
                <c:pt idx="12805">
                  <c:v>-344.85249999999996</c:v>
                </c:pt>
                <c:pt idx="12806">
                  <c:v>-344.85049999999995</c:v>
                </c:pt>
                <c:pt idx="12807">
                  <c:v>-344.8485</c:v>
                </c:pt>
                <c:pt idx="12808">
                  <c:v>-344.84649999999999</c:v>
                </c:pt>
                <c:pt idx="12809">
                  <c:v>-344.84449999999998</c:v>
                </c:pt>
                <c:pt idx="12810">
                  <c:v>-344.84249999999997</c:v>
                </c:pt>
                <c:pt idx="12811">
                  <c:v>-344.84049999999996</c:v>
                </c:pt>
                <c:pt idx="12812">
                  <c:v>-344.83849999999995</c:v>
                </c:pt>
                <c:pt idx="12813">
                  <c:v>-344.8365</c:v>
                </c:pt>
                <c:pt idx="12814">
                  <c:v>-344.83449999999999</c:v>
                </c:pt>
                <c:pt idx="12815">
                  <c:v>-344.83249999999998</c:v>
                </c:pt>
                <c:pt idx="12816">
                  <c:v>-344.83049999999997</c:v>
                </c:pt>
                <c:pt idx="12817">
                  <c:v>-344.82849999999996</c:v>
                </c:pt>
                <c:pt idx="12818">
                  <c:v>-344.82649999999995</c:v>
                </c:pt>
                <c:pt idx="12819">
                  <c:v>-344.8245</c:v>
                </c:pt>
                <c:pt idx="12820">
                  <c:v>-344.82249999999999</c:v>
                </c:pt>
                <c:pt idx="12821">
                  <c:v>-344.82049999999998</c:v>
                </c:pt>
                <c:pt idx="12822">
                  <c:v>-344.81849999999997</c:v>
                </c:pt>
                <c:pt idx="12823">
                  <c:v>-344.81649999999996</c:v>
                </c:pt>
                <c:pt idx="12824">
                  <c:v>-344.81449999999995</c:v>
                </c:pt>
                <c:pt idx="12825">
                  <c:v>-344.8125</c:v>
                </c:pt>
                <c:pt idx="12826">
                  <c:v>-344.81049999999999</c:v>
                </c:pt>
                <c:pt idx="12827">
                  <c:v>-344.80849999999998</c:v>
                </c:pt>
                <c:pt idx="12828">
                  <c:v>-344.80649999999997</c:v>
                </c:pt>
                <c:pt idx="12829">
                  <c:v>-344.80449999999996</c:v>
                </c:pt>
                <c:pt idx="12830">
                  <c:v>-344.80249999999995</c:v>
                </c:pt>
                <c:pt idx="12831">
                  <c:v>-344.8005</c:v>
                </c:pt>
                <c:pt idx="12832">
                  <c:v>-344.79849999999999</c:v>
                </c:pt>
                <c:pt idx="12833">
                  <c:v>-344.79649999999998</c:v>
                </c:pt>
                <c:pt idx="12834">
                  <c:v>-344.79449999999997</c:v>
                </c:pt>
                <c:pt idx="12835">
                  <c:v>-344.79249999999996</c:v>
                </c:pt>
                <c:pt idx="12836">
                  <c:v>-344.79049999999995</c:v>
                </c:pt>
                <c:pt idx="12837">
                  <c:v>-344.7885</c:v>
                </c:pt>
                <c:pt idx="12838">
                  <c:v>-344.78649999999999</c:v>
                </c:pt>
                <c:pt idx="12839">
                  <c:v>-344.78449999999998</c:v>
                </c:pt>
                <c:pt idx="12840">
                  <c:v>-344.78249999999997</c:v>
                </c:pt>
                <c:pt idx="12841">
                  <c:v>-344.78049999999996</c:v>
                </c:pt>
                <c:pt idx="12842">
                  <c:v>-344.77849999999995</c:v>
                </c:pt>
                <c:pt idx="12843">
                  <c:v>-344.7765</c:v>
                </c:pt>
                <c:pt idx="12844">
                  <c:v>-344.77449999999999</c:v>
                </c:pt>
                <c:pt idx="12845">
                  <c:v>-344.77249999999998</c:v>
                </c:pt>
                <c:pt idx="12846">
                  <c:v>-344.77049999999997</c:v>
                </c:pt>
                <c:pt idx="12847">
                  <c:v>-344.76849999999996</c:v>
                </c:pt>
                <c:pt idx="12848">
                  <c:v>-344.76649999999995</c:v>
                </c:pt>
                <c:pt idx="12849">
                  <c:v>-344.7645</c:v>
                </c:pt>
                <c:pt idx="12850">
                  <c:v>-344.76249999999999</c:v>
                </c:pt>
                <c:pt idx="12851">
                  <c:v>-344.76049999999998</c:v>
                </c:pt>
                <c:pt idx="12852">
                  <c:v>-344.75849999999997</c:v>
                </c:pt>
                <c:pt idx="12853">
                  <c:v>-344.75649999999996</c:v>
                </c:pt>
                <c:pt idx="12854">
                  <c:v>-344.75450000000001</c:v>
                </c:pt>
                <c:pt idx="12855">
                  <c:v>-344.7525</c:v>
                </c:pt>
                <c:pt idx="12856">
                  <c:v>-344.75049999999999</c:v>
                </c:pt>
                <c:pt idx="12857">
                  <c:v>-344.74849999999998</c:v>
                </c:pt>
                <c:pt idx="12858">
                  <c:v>-344.74649999999997</c:v>
                </c:pt>
                <c:pt idx="12859">
                  <c:v>-344.74449999999996</c:v>
                </c:pt>
                <c:pt idx="12860">
                  <c:v>-344.74249999999995</c:v>
                </c:pt>
                <c:pt idx="12861">
                  <c:v>-344.7405</c:v>
                </c:pt>
                <c:pt idx="12862">
                  <c:v>-344.73849999999999</c:v>
                </c:pt>
                <c:pt idx="12863">
                  <c:v>-344.73649999999998</c:v>
                </c:pt>
                <c:pt idx="12864">
                  <c:v>-344.73449999999997</c:v>
                </c:pt>
                <c:pt idx="12865">
                  <c:v>-344.73249999999996</c:v>
                </c:pt>
                <c:pt idx="12866">
                  <c:v>-344.73050000000001</c:v>
                </c:pt>
                <c:pt idx="12867">
                  <c:v>-344.7285</c:v>
                </c:pt>
                <c:pt idx="12868">
                  <c:v>-344.72649999999999</c:v>
                </c:pt>
                <c:pt idx="12869">
                  <c:v>-344.72449999999998</c:v>
                </c:pt>
                <c:pt idx="12870">
                  <c:v>-344.72249999999997</c:v>
                </c:pt>
                <c:pt idx="12871">
                  <c:v>-344.72049999999996</c:v>
                </c:pt>
                <c:pt idx="12872">
                  <c:v>-344.71849999999995</c:v>
                </c:pt>
                <c:pt idx="12873">
                  <c:v>-344.7165</c:v>
                </c:pt>
                <c:pt idx="12874">
                  <c:v>-344.71449999999999</c:v>
                </c:pt>
                <c:pt idx="12875">
                  <c:v>-344.71249999999998</c:v>
                </c:pt>
                <c:pt idx="12876">
                  <c:v>-344.71049999999997</c:v>
                </c:pt>
                <c:pt idx="12877">
                  <c:v>-344.70849999999996</c:v>
                </c:pt>
                <c:pt idx="12878">
                  <c:v>-344.70650000000001</c:v>
                </c:pt>
                <c:pt idx="12879">
                  <c:v>-344.7045</c:v>
                </c:pt>
                <c:pt idx="12880">
                  <c:v>-344.70249999999999</c:v>
                </c:pt>
                <c:pt idx="12881">
                  <c:v>-344.70049999999998</c:v>
                </c:pt>
                <c:pt idx="12882">
                  <c:v>-344.69849999999997</c:v>
                </c:pt>
                <c:pt idx="12883">
                  <c:v>-344.69649999999996</c:v>
                </c:pt>
                <c:pt idx="12884">
                  <c:v>-344.69449999999995</c:v>
                </c:pt>
                <c:pt idx="12885">
                  <c:v>-344.6925</c:v>
                </c:pt>
                <c:pt idx="12886">
                  <c:v>-344.69049999999999</c:v>
                </c:pt>
                <c:pt idx="12887">
                  <c:v>-344.68849999999998</c:v>
                </c:pt>
                <c:pt idx="12888">
                  <c:v>-344.68649999999997</c:v>
                </c:pt>
                <c:pt idx="12889">
                  <c:v>-344.68449999999996</c:v>
                </c:pt>
                <c:pt idx="12890">
                  <c:v>-344.6825</c:v>
                </c:pt>
                <c:pt idx="12891">
                  <c:v>-344.68049999999999</c:v>
                </c:pt>
                <c:pt idx="12892">
                  <c:v>-344.67849999999999</c:v>
                </c:pt>
                <c:pt idx="12893">
                  <c:v>-344.67649999999998</c:v>
                </c:pt>
                <c:pt idx="12894">
                  <c:v>-344.67449999999997</c:v>
                </c:pt>
                <c:pt idx="12895">
                  <c:v>-344.67249999999996</c:v>
                </c:pt>
                <c:pt idx="12896">
                  <c:v>-344.67049999999995</c:v>
                </c:pt>
                <c:pt idx="12897">
                  <c:v>-344.66849999999999</c:v>
                </c:pt>
                <c:pt idx="12898">
                  <c:v>-344.66649999999998</c:v>
                </c:pt>
                <c:pt idx="12899">
                  <c:v>-344.66449999999998</c:v>
                </c:pt>
                <c:pt idx="12900">
                  <c:v>-344.66249999999997</c:v>
                </c:pt>
                <c:pt idx="12901">
                  <c:v>-344.66049999999996</c:v>
                </c:pt>
                <c:pt idx="12902">
                  <c:v>-344.6585</c:v>
                </c:pt>
                <c:pt idx="12903">
                  <c:v>-344.65649999999999</c:v>
                </c:pt>
                <c:pt idx="12904">
                  <c:v>-344.65449999999998</c:v>
                </c:pt>
                <c:pt idx="12905">
                  <c:v>-344.65249999999997</c:v>
                </c:pt>
                <c:pt idx="12906">
                  <c:v>-344.65049999999997</c:v>
                </c:pt>
                <c:pt idx="12907">
                  <c:v>-344.64849999999996</c:v>
                </c:pt>
                <c:pt idx="12908">
                  <c:v>-344.6465</c:v>
                </c:pt>
                <c:pt idx="12909">
                  <c:v>-344.64449999999999</c:v>
                </c:pt>
                <c:pt idx="12910">
                  <c:v>-344.64249999999998</c:v>
                </c:pt>
                <c:pt idx="12911">
                  <c:v>-344.64049999999997</c:v>
                </c:pt>
                <c:pt idx="12912">
                  <c:v>-344.63849999999996</c:v>
                </c:pt>
                <c:pt idx="12913">
                  <c:v>-344.63649999999996</c:v>
                </c:pt>
                <c:pt idx="12914">
                  <c:v>-344.6345</c:v>
                </c:pt>
                <c:pt idx="12915">
                  <c:v>-344.63249999999999</c:v>
                </c:pt>
                <c:pt idx="12916">
                  <c:v>-344.63049999999998</c:v>
                </c:pt>
                <c:pt idx="12917">
                  <c:v>-344.62849999999997</c:v>
                </c:pt>
                <c:pt idx="12918">
                  <c:v>-344.62649999999996</c:v>
                </c:pt>
                <c:pt idx="12919">
                  <c:v>-344.62449999999995</c:v>
                </c:pt>
                <c:pt idx="12920">
                  <c:v>-344.6225</c:v>
                </c:pt>
                <c:pt idx="12921">
                  <c:v>-344.62049999999999</c:v>
                </c:pt>
                <c:pt idx="12922">
                  <c:v>-344.61849999999998</c:v>
                </c:pt>
                <c:pt idx="12923">
                  <c:v>-344.61649999999997</c:v>
                </c:pt>
                <c:pt idx="12924">
                  <c:v>-344.61449999999996</c:v>
                </c:pt>
                <c:pt idx="12925">
                  <c:v>-344.61249999999995</c:v>
                </c:pt>
                <c:pt idx="12926">
                  <c:v>-344.6105</c:v>
                </c:pt>
                <c:pt idx="12927">
                  <c:v>-344.60849999999999</c:v>
                </c:pt>
                <c:pt idx="12928">
                  <c:v>-344.60649999999998</c:v>
                </c:pt>
                <c:pt idx="12929">
                  <c:v>-344.60449999999997</c:v>
                </c:pt>
                <c:pt idx="12930">
                  <c:v>-344.60249999999996</c:v>
                </c:pt>
                <c:pt idx="12931">
                  <c:v>-344.60049999999995</c:v>
                </c:pt>
                <c:pt idx="12932">
                  <c:v>-344.5985</c:v>
                </c:pt>
                <c:pt idx="12933">
                  <c:v>-344.59649999999999</c:v>
                </c:pt>
                <c:pt idx="12934">
                  <c:v>-344.59449999999998</c:v>
                </c:pt>
                <c:pt idx="12935">
                  <c:v>-344.59249999999997</c:v>
                </c:pt>
                <c:pt idx="12936">
                  <c:v>-344.59049999999996</c:v>
                </c:pt>
                <c:pt idx="12937">
                  <c:v>-344.58849999999995</c:v>
                </c:pt>
                <c:pt idx="12938">
                  <c:v>-344.5865</c:v>
                </c:pt>
                <c:pt idx="12939">
                  <c:v>-344.58449999999999</c:v>
                </c:pt>
                <c:pt idx="12940">
                  <c:v>-344.58249999999998</c:v>
                </c:pt>
                <c:pt idx="12941">
                  <c:v>-344.58049999999997</c:v>
                </c:pt>
                <c:pt idx="12942">
                  <c:v>-344.57849999999996</c:v>
                </c:pt>
                <c:pt idx="12943">
                  <c:v>-344.57649999999995</c:v>
                </c:pt>
                <c:pt idx="12944">
                  <c:v>-344.5745</c:v>
                </c:pt>
                <c:pt idx="12945">
                  <c:v>-344.57249999999999</c:v>
                </c:pt>
                <c:pt idx="12946">
                  <c:v>-344.57049999999998</c:v>
                </c:pt>
                <c:pt idx="12947">
                  <c:v>-344.56849999999997</c:v>
                </c:pt>
                <c:pt idx="12948">
                  <c:v>-344.56649999999996</c:v>
                </c:pt>
                <c:pt idx="12949">
                  <c:v>-344.56449999999995</c:v>
                </c:pt>
                <c:pt idx="12950">
                  <c:v>-344.5625</c:v>
                </c:pt>
                <c:pt idx="12951">
                  <c:v>-344.56049999999999</c:v>
                </c:pt>
                <c:pt idx="12952">
                  <c:v>-344.55849999999998</c:v>
                </c:pt>
                <c:pt idx="12953">
                  <c:v>-344.55649999999997</c:v>
                </c:pt>
                <c:pt idx="12954">
                  <c:v>-344.55449999999996</c:v>
                </c:pt>
                <c:pt idx="12955">
                  <c:v>-344.55249999999995</c:v>
                </c:pt>
                <c:pt idx="12956">
                  <c:v>-344.5505</c:v>
                </c:pt>
                <c:pt idx="12957">
                  <c:v>-344.54849999999999</c:v>
                </c:pt>
                <c:pt idx="12958">
                  <c:v>-344.54649999999998</c:v>
                </c:pt>
                <c:pt idx="12959">
                  <c:v>-344.54449999999997</c:v>
                </c:pt>
                <c:pt idx="12960">
                  <c:v>-344.54249999999996</c:v>
                </c:pt>
                <c:pt idx="12961">
                  <c:v>-344.54049999999995</c:v>
                </c:pt>
                <c:pt idx="12962">
                  <c:v>-344.5385</c:v>
                </c:pt>
                <c:pt idx="12963">
                  <c:v>-344.53649999999999</c:v>
                </c:pt>
                <c:pt idx="12964">
                  <c:v>-344.53449999999998</c:v>
                </c:pt>
                <c:pt idx="12965">
                  <c:v>-344.53249999999997</c:v>
                </c:pt>
                <c:pt idx="12966">
                  <c:v>-344.53049999999996</c:v>
                </c:pt>
                <c:pt idx="12967">
                  <c:v>-344.52849999999995</c:v>
                </c:pt>
                <c:pt idx="12968">
                  <c:v>-344.5265</c:v>
                </c:pt>
                <c:pt idx="12969">
                  <c:v>-344.52449999999999</c:v>
                </c:pt>
                <c:pt idx="12970">
                  <c:v>-344.52249999999998</c:v>
                </c:pt>
                <c:pt idx="12971">
                  <c:v>-344.52049999999997</c:v>
                </c:pt>
                <c:pt idx="12972">
                  <c:v>-344.51849999999996</c:v>
                </c:pt>
                <c:pt idx="12973">
                  <c:v>-344.51649999999995</c:v>
                </c:pt>
                <c:pt idx="12974">
                  <c:v>-344.5145</c:v>
                </c:pt>
                <c:pt idx="12975">
                  <c:v>-344.51249999999999</c:v>
                </c:pt>
                <c:pt idx="12976">
                  <c:v>-344.51049999999998</c:v>
                </c:pt>
                <c:pt idx="12977">
                  <c:v>-344.50849999999997</c:v>
                </c:pt>
                <c:pt idx="12978">
                  <c:v>-344.50649999999996</c:v>
                </c:pt>
                <c:pt idx="12979">
                  <c:v>-344.50450000000001</c:v>
                </c:pt>
                <c:pt idx="12980">
                  <c:v>-344.5025</c:v>
                </c:pt>
                <c:pt idx="12981">
                  <c:v>-344.50049999999999</c:v>
                </c:pt>
                <c:pt idx="12982">
                  <c:v>-344.49849999999998</c:v>
                </c:pt>
                <c:pt idx="12983">
                  <c:v>-344.49649999999997</c:v>
                </c:pt>
                <c:pt idx="12984">
                  <c:v>-344.49449999999996</c:v>
                </c:pt>
                <c:pt idx="12985">
                  <c:v>-344.49249999999995</c:v>
                </c:pt>
                <c:pt idx="12986">
                  <c:v>-344.4905</c:v>
                </c:pt>
                <c:pt idx="12987">
                  <c:v>-344.48849999999999</c:v>
                </c:pt>
                <c:pt idx="12988">
                  <c:v>-344.48649999999998</c:v>
                </c:pt>
                <c:pt idx="12989">
                  <c:v>-344.48449999999997</c:v>
                </c:pt>
                <c:pt idx="12990">
                  <c:v>-344.48249999999996</c:v>
                </c:pt>
                <c:pt idx="12991">
                  <c:v>-344.48050000000001</c:v>
                </c:pt>
                <c:pt idx="12992">
                  <c:v>-344.4785</c:v>
                </c:pt>
                <c:pt idx="12993">
                  <c:v>-344.47649999999999</c:v>
                </c:pt>
                <c:pt idx="12994">
                  <c:v>-344.47449999999998</c:v>
                </c:pt>
                <c:pt idx="12995">
                  <c:v>-344.47249999999997</c:v>
                </c:pt>
                <c:pt idx="12996">
                  <c:v>-344.47049999999996</c:v>
                </c:pt>
                <c:pt idx="12997">
                  <c:v>-344.46849999999995</c:v>
                </c:pt>
                <c:pt idx="12998">
                  <c:v>-344.4665</c:v>
                </c:pt>
                <c:pt idx="12999">
                  <c:v>-344.46449999999999</c:v>
                </c:pt>
                <c:pt idx="13000">
                  <c:v>-344.46249999999998</c:v>
                </c:pt>
                <c:pt idx="13001">
                  <c:v>-344.46049999999997</c:v>
                </c:pt>
                <c:pt idx="13002">
                  <c:v>-344.45849999999996</c:v>
                </c:pt>
                <c:pt idx="13003">
                  <c:v>-344.45650000000001</c:v>
                </c:pt>
                <c:pt idx="13004">
                  <c:v>-344.4545</c:v>
                </c:pt>
                <c:pt idx="13005">
                  <c:v>-344.45249999999999</c:v>
                </c:pt>
                <c:pt idx="13006">
                  <c:v>-344.45049999999998</c:v>
                </c:pt>
                <c:pt idx="13007">
                  <c:v>-344.44849999999997</c:v>
                </c:pt>
                <c:pt idx="13008">
                  <c:v>-344.44649999999996</c:v>
                </c:pt>
                <c:pt idx="13009">
                  <c:v>-344.44449999999995</c:v>
                </c:pt>
                <c:pt idx="13010">
                  <c:v>-344.4425</c:v>
                </c:pt>
                <c:pt idx="13011">
                  <c:v>-344.44049999999999</c:v>
                </c:pt>
                <c:pt idx="13012">
                  <c:v>-344.43849999999998</c:v>
                </c:pt>
                <c:pt idx="13013">
                  <c:v>-344.43649999999997</c:v>
                </c:pt>
                <c:pt idx="13014">
                  <c:v>-344.43449999999996</c:v>
                </c:pt>
                <c:pt idx="13015">
                  <c:v>-344.4325</c:v>
                </c:pt>
                <c:pt idx="13016">
                  <c:v>-344.43049999999999</c:v>
                </c:pt>
                <c:pt idx="13017">
                  <c:v>-344.42849999999999</c:v>
                </c:pt>
                <c:pt idx="13018">
                  <c:v>-344.42649999999998</c:v>
                </c:pt>
                <c:pt idx="13019">
                  <c:v>-344.42449999999997</c:v>
                </c:pt>
                <c:pt idx="13020">
                  <c:v>-344.42249999999996</c:v>
                </c:pt>
                <c:pt idx="13021">
                  <c:v>-344.42049999999995</c:v>
                </c:pt>
                <c:pt idx="13022">
                  <c:v>-344.41849999999999</c:v>
                </c:pt>
                <c:pt idx="13023">
                  <c:v>-344.41649999999998</c:v>
                </c:pt>
                <c:pt idx="13024">
                  <c:v>-344.41449999999998</c:v>
                </c:pt>
                <c:pt idx="13025">
                  <c:v>-344.41249999999997</c:v>
                </c:pt>
                <c:pt idx="13026">
                  <c:v>-344.41049999999996</c:v>
                </c:pt>
                <c:pt idx="13027">
                  <c:v>-344.4085</c:v>
                </c:pt>
                <c:pt idx="13028">
                  <c:v>-344.40649999999999</c:v>
                </c:pt>
                <c:pt idx="13029">
                  <c:v>-344.40449999999998</c:v>
                </c:pt>
                <c:pt idx="13030">
                  <c:v>-344.40249999999997</c:v>
                </c:pt>
                <c:pt idx="13031">
                  <c:v>-344.40049999999997</c:v>
                </c:pt>
                <c:pt idx="13032">
                  <c:v>-344.39849999999996</c:v>
                </c:pt>
                <c:pt idx="13033">
                  <c:v>-344.3965</c:v>
                </c:pt>
                <c:pt idx="13034">
                  <c:v>-344.39449999999999</c:v>
                </c:pt>
                <c:pt idx="13035">
                  <c:v>-344.39249999999998</c:v>
                </c:pt>
                <c:pt idx="13036">
                  <c:v>-344.39049999999997</c:v>
                </c:pt>
                <c:pt idx="13037">
                  <c:v>-344.38849999999996</c:v>
                </c:pt>
                <c:pt idx="13038">
                  <c:v>-344.38649999999996</c:v>
                </c:pt>
                <c:pt idx="13039">
                  <c:v>-344.3845</c:v>
                </c:pt>
                <c:pt idx="13040">
                  <c:v>-344.38249999999999</c:v>
                </c:pt>
                <c:pt idx="13041">
                  <c:v>-344.38049999999998</c:v>
                </c:pt>
                <c:pt idx="13042">
                  <c:v>-344.37849999999997</c:v>
                </c:pt>
                <c:pt idx="13043">
                  <c:v>-344.37649999999996</c:v>
                </c:pt>
                <c:pt idx="13044">
                  <c:v>-344.37449999999995</c:v>
                </c:pt>
                <c:pt idx="13045">
                  <c:v>-344.3725</c:v>
                </c:pt>
                <c:pt idx="13046">
                  <c:v>-344.37049999999999</c:v>
                </c:pt>
                <c:pt idx="13047">
                  <c:v>-344.36849999999998</c:v>
                </c:pt>
                <c:pt idx="13048">
                  <c:v>-344.36649999999997</c:v>
                </c:pt>
                <c:pt idx="13049">
                  <c:v>-344.36449999999996</c:v>
                </c:pt>
                <c:pt idx="13050">
                  <c:v>-344.36249999999995</c:v>
                </c:pt>
                <c:pt idx="13051">
                  <c:v>-344.3605</c:v>
                </c:pt>
                <c:pt idx="13052">
                  <c:v>-344.35849999999999</c:v>
                </c:pt>
                <c:pt idx="13053">
                  <c:v>-344.35649999999998</c:v>
                </c:pt>
                <c:pt idx="13054">
                  <c:v>-344.35449999999997</c:v>
                </c:pt>
                <c:pt idx="13055">
                  <c:v>-344.35249999999996</c:v>
                </c:pt>
                <c:pt idx="13056">
                  <c:v>-344.35049999999995</c:v>
                </c:pt>
                <c:pt idx="13057">
                  <c:v>-344.3485</c:v>
                </c:pt>
                <c:pt idx="13058">
                  <c:v>-344.34649999999999</c:v>
                </c:pt>
                <c:pt idx="13059">
                  <c:v>-344.34449999999998</c:v>
                </c:pt>
                <c:pt idx="13060">
                  <c:v>-344.34249999999997</c:v>
                </c:pt>
                <c:pt idx="13061">
                  <c:v>-344.34049999999996</c:v>
                </c:pt>
                <c:pt idx="13062">
                  <c:v>-344.33849999999995</c:v>
                </c:pt>
                <c:pt idx="13063">
                  <c:v>-344.3365</c:v>
                </c:pt>
                <c:pt idx="13064">
                  <c:v>-344.33449999999999</c:v>
                </c:pt>
                <c:pt idx="13065">
                  <c:v>-344.33249999999998</c:v>
                </c:pt>
                <c:pt idx="13066">
                  <c:v>-344.33049999999997</c:v>
                </c:pt>
                <c:pt idx="13067">
                  <c:v>-344.32849999999996</c:v>
                </c:pt>
                <c:pt idx="13068">
                  <c:v>-344.32649999999995</c:v>
                </c:pt>
                <c:pt idx="13069">
                  <c:v>-344.3245</c:v>
                </c:pt>
                <c:pt idx="13070">
                  <c:v>-344.32249999999999</c:v>
                </c:pt>
                <c:pt idx="13071">
                  <c:v>-344.32049999999998</c:v>
                </c:pt>
                <c:pt idx="13072">
                  <c:v>-344.31849999999997</c:v>
                </c:pt>
                <c:pt idx="13073">
                  <c:v>-344.31649999999996</c:v>
                </c:pt>
                <c:pt idx="13074">
                  <c:v>-344.31449999999995</c:v>
                </c:pt>
                <c:pt idx="13075">
                  <c:v>-344.3125</c:v>
                </c:pt>
                <c:pt idx="13076">
                  <c:v>-344.31049999999999</c:v>
                </c:pt>
                <c:pt idx="13077">
                  <c:v>-344.30849999999998</c:v>
                </c:pt>
                <c:pt idx="13078">
                  <c:v>-344.30649999999997</c:v>
                </c:pt>
                <c:pt idx="13079">
                  <c:v>-344.30449999999996</c:v>
                </c:pt>
                <c:pt idx="13080">
                  <c:v>-344.30249999999995</c:v>
                </c:pt>
                <c:pt idx="13081">
                  <c:v>-344.3005</c:v>
                </c:pt>
                <c:pt idx="13082">
                  <c:v>-344.29849999999999</c:v>
                </c:pt>
                <c:pt idx="13083">
                  <c:v>-344.29649999999998</c:v>
                </c:pt>
                <c:pt idx="13084">
                  <c:v>-344.29449999999997</c:v>
                </c:pt>
                <c:pt idx="13085">
                  <c:v>-344.29249999999996</c:v>
                </c:pt>
                <c:pt idx="13086">
                  <c:v>-344.29049999999995</c:v>
                </c:pt>
                <c:pt idx="13087">
                  <c:v>-344.2885</c:v>
                </c:pt>
                <c:pt idx="13088">
                  <c:v>-344.28649999999999</c:v>
                </c:pt>
                <c:pt idx="13089">
                  <c:v>-344.28449999999998</c:v>
                </c:pt>
                <c:pt idx="13090">
                  <c:v>-344.28249999999997</c:v>
                </c:pt>
                <c:pt idx="13091">
                  <c:v>-344.28049999999996</c:v>
                </c:pt>
                <c:pt idx="13092">
                  <c:v>-344.27849999999995</c:v>
                </c:pt>
                <c:pt idx="13093">
                  <c:v>-344.2765</c:v>
                </c:pt>
                <c:pt idx="13094">
                  <c:v>-344.27449999999999</c:v>
                </c:pt>
                <c:pt idx="13095">
                  <c:v>-344.27249999999998</c:v>
                </c:pt>
                <c:pt idx="13096">
                  <c:v>-344.27049999999997</c:v>
                </c:pt>
                <c:pt idx="13097">
                  <c:v>-344.26849999999996</c:v>
                </c:pt>
                <c:pt idx="13098">
                  <c:v>-344.26649999999995</c:v>
                </c:pt>
                <c:pt idx="13099">
                  <c:v>-344.2645</c:v>
                </c:pt>
                <c:pt idx="13100">
                  <c:v>-344.26249999999999</c:v>
                </c:pt>
                <c:pt idx="13101">
                  <c:v>-344.26049999999998</c:v>
                </c:pt>
                <c:pt idx="13102">
                  <c:v>-344.25849999999997</c:v>
                </c:pt>
                <c:pt idx="13103">
                  <c:v>-344.25649999999996</c:v>
                </c:pt>
                <c:pt idx="13104">
                  <c:v>-344.25450000000001</c:v>
                </c:pt>
                <c:pt idx="13105">
                  <c:v>-344.2525</c:v>
                </c:pt>
                <c:pt idx="13106">
                  <c:v>-344.25049999999999</c:v>
                </c:pt>
                <c:pt idx="13107">
                  <c:v>-344.24849999999998</c:v>
                </c:pt>
                <c:pt idx="13108">
                  <c:v>-344.24649999999997</c:v>
                </c:pt>
                <c:pt idx="13109">
                  <c:v>-344.24449999999996</c:v>
                </c:pt>
                <c:pt idx="13110">
                  <c:v>-344.24249999999995</c:v>
                </c:pt>
                <c:pt idx="13111">
                  <c:v>-344.2405</c:v>
                </c:pt>
                <c:pt idx="13112">
                  <c:v>-344.23849999999999</c:v>
                </c:pt>
                <c:pt idx="13113">
                  <c:v>-344.23649999999998</c:v>
                </c:pt>
                <c:pt idx="13114">
                  <c:v>-344.23449999999997</c:v>
                </c:pt>
                <c:pt idx="13115">
                  <c:v>-344.23249999999996</c:v>
                </c:pt>
                <c:pt idx="13116">
                  <c:v>-344.23050000000001</c:v>
                </c:pt>
                <c:pt idx="13117">
                  <c:v>-344.2285</c:v>
                </c:pt>
                <c:pt idx="13118">
                  <c:v>-344.22649999999999</c:v>
                </c:pt>
                <c:pt idx="13119">
                  <c:v>-344.22449999999998</c:v>
                </c:pt>
                <c:pt idx="13120">
                  <c:v>-344.22249999999997</c:v>
                </c:pt>
                <c:pt idx="13121">
                  <c:v>-344.22049999999996</c:v>
                </c:pt>
                <c:pt idx="13122">
                  <c:v>-344.21849999999995</c:v>
                </c:pt>
                <c:pt idx="13123">
                  <c:v>-344.2165</c:v>
                </c:pt>
                <c:pt idx="13124">
                  <c:v>-344.21449999999999</c:v>
                </c:pt>
                <c:pt idx="13125">
                  <c:v>-344.21249999999998</c:v>
                </c:pt>
                <c:pt idx="13126">
                  <c:v>-344.21049999999997</c:v>
                </c:pt>
                <c:pt idx="13127">
                  <c:v>-344.20849999999996</c:v>
                </c:pt>
                <c:pt idx="13128">
                  <c:v>-344.20650000000001</c:v>
                </c:pt>
                <c:pt idx="13129">
                  <c:v>-344.2045</c:v>
                </c:pt>
                <c:pt idx="13130">
                  <c:v>-344.20249999999999</c:v>
                </c:pt>
                <c:pt idx="13131">
                  <c:v>-344.20049999999998</c:v>
                </c:pt>
                <c:pt idx="13132">
                  <c:v>-344.19849999999997</c:v>
                </c:pt>
                <c:pt idx="13133">
                  <c:v>-344.19649999999996</c:v>
                </c:pt>
                <c:pt idx="13134">
                  <c:v>-344.19449999999995</c:v>
                </c:pt>
                <c:pt idx="13135">
                  <c:v>-344.1925</c:v>
                </c:pt>
                <c:pt idx="13136">
                  <c:v>-344.19049999999999</c:v>
                </c:pt>
                <c:pt idx="13137">
                  <c:v>-344.18849999999998</c:v>
                </c:pt>
                <c:pt idx="13138">
                  <c:v>-344.18649999999997</c:v>
                </c:pt>
                <c:pt idx="13139">
                  <c:v>-344.18449999999996</c:v>
                </c:pt>
                <c:pt idx="13140">
                  <c:v>-344.1825</c:v>
                </c:pt>
                <c:pt idx="13141">
                  <c:v>-344.18049999999999</c:v>
                </c:pt>
                <c:pt idx="13142">
                  <c:v>-344.17849999999999</c:v>
                </c:pt>
                <c:pt idx="13143">
                  <c:v>-344.17649999999998</c:v>
                </c:pt>
                <c:pt idx="13144">
                  <c:v>-344.17449999999997</c:v>
                </c:pt>
                <c:pt idx="13145">
                  <c:v>-344.17249999999996</c:v>
                </c:pt>
                <c:pt idx="13146">
                  <c:v>-344.17049999999995</c:v>
                </c:pt>
                <c:pt idx="13147">
                  <c:v>-344.16849999999999</c:v>
                </c:pt>
                <c:pt idx="13148">
                  <c:v>-344.16649999999998</c:v>
                </c:pt>
                <c:pt idx="13149">
                  <c:v>-344.16449999999998</c:v>
                </c:pt>
                <c:pt idx="13150">
                  <c:v>-344.16249999999997</c:v>
                </c:pt>
                <c:pt idx="13151">
                  <c:v>-344.16049999999996</c:v>
                </c:pt>
                <c:pt idx="13152">
                  <c:v>-344.1585</c:v>
                </c:pt>
                <c:pt idx="13153">
                  <c:v>-344.15649999999999</c:v>
                </c:pt>
                <c:pt idx="13154">
                  <c:v>-344.15449999999998</c:v>
                </c:pt>
                <c:pt idx="13155">
                  <c:v>-344.15249999999997</c:v>
                </c:pt>
                <c:pt idx="13156">
                  <c:v>-344.15049999999997</c:v>
                </c:pt>
                <c:pt idx="13157">
                  <c:v>-344.14849999999996</c:v>
                </c:pt>
                <c:pt idx="13158">
                  <c:v>-344.1465</c:v>
                </c:pt>
                <c:pt idx="13159">
                  <c:v>-344.14449999999999</c:v>
                </c:pt>
                <c:pt idx="13160">
                  <c:v>-344.14249999999998</c:v>
                </c:pt>
                <c:pt idx="13161">
                  <c:v>-344.14049999999997</c:v>
                </c:pt>
                <c:pt idx="13162">
                  <c:v>-344.13849999999996</c:v>
                </c:pt>
                <c:pt idx="13163">
                  <c:v>-344.13649999999996</c:v>
                </c:pt>
                <c:pt idx="13164">
                  <c:v>-344.1345</c:v>
                </c:pt>
                <c:pt idx="13165">
                  <c:v>-344.13249999999999</c:v>
                </c:pt>
                <c:pt idx="13166">
                  <c:v>-344.13049999999998</c:v>
                </c:pt>
                <c:pt idx="13167">
                  <c:v>-344.12849999999997</c:v>
                </c:pt>
                <c:pt idx="13168">
                  <c:v>-344.12649999999996</c:v>
                </c:pt>
                <c:pt idx="13169">
                  <c:v>-344.12449999999995</c:v>
                </c:pt>
                <c:pt idx="13170">
                  <c:v>-344.1225</c:v>
                </c:pt>
                <c:pt idx="13171">
                  <c:v>-344.12049999999999</c:v>
                </c:pt>
                <c:pt idx="13172">
                  <c:v>-344.11849999999998</c:v>
                </c:pt>
                <c:pt idx="13173">
                  <c:v>-344.11649999999997</c:v>
                </c:pt>
                <c:pt idx="13174">
                  <c:v>-344.11449999999996</c:v>
                </c:pt>
                <c:pt idx="13175">
                  <c:v>-344.11249999999995</c:v>
                </c:pt>
                <c:pt idx="13176">
                  <c:v>-344.1105</c:v>
                </c:pt>
                <c:pt idx="13177">
                  <c:v>-344.10849999999999</c:v>
                </c:pt>
                <c:pt idx="13178">
                  <c:v>-344.10649999999998</c:v>
                </c:pt>
                <c:pt idx="13179">
                  <c:v>-344.10449999999997</c:v>
                </c:pt>
                <c:pt idx="13180">
                  <c:v>-344.10249999999996</c:v>
                </c:pt>
                <c:pt idx="13181">
                  <c:v>-344.10049999999995</c:v>
                </c:pt>
                <c:pt idx="13182">
                  <c:v>-344.0985</c:v>
                </c:pt>
                <c:pt idx="13183">
                  <c:v>-344.09649999999999</c:v>
                </c:pt>
                <c:pt idx="13184">
                  <c:v>-344.09449999999998</c:v>
                </c:pt>
                <c:pt idx="13185">
                  <c:v>-344.09249999999997</c:v>
                </c:pt>
                <c:pt idx="13186">
                  <c:v>-344.09049999999996</c:v>
                </c:pt>
                <c:pt idx="13187">
                  <c:v>-344.08849999999995</c:v>
                </c:pt>
                <c:pt idx="13188">
                  <c:v>-344.0865</c:v>
                </c:pt>
                <c:pt idx="13189">
                  <c:v>-344.08449999999999</c:v>
                </c:pt>
                <c:pt idx="13190">
                  <c:v>-344.08249999999998</c:v>
                </c:pt>
                <c:pt idx="13191">
                  <c:v>-344.08049999999997</c:v>
                </c:pt>
                <c:pt idx="13192">
                  <c:v>-344.07849999999996</c:v>
                </c:pt>
                <c:pt idx="13193">
                  <c:v>-344.07649999999995</c:v>
                </c:pt>
                <c:pt idx="13194">
                  <c:v>-344.0745</c:v>
                </c:pt>
                <c:pt idx="13195">
                  <c:v>-344.07249999999999</c:v>
                </c:pt>
                <c:pt idx="13196">
                  <c:v>-344.07049999999998</c:v>
                </c:pt>
                <c:pt idx="13197">
                  <c:v>-344.06849999999997</c:v>
                </c:pt>
                <c:pt idx="13198">
                  <c:v>-344.06649999999996</c:v>
                </c:pt>
                <c:pt idx="13199">
                  <c:v>-344.06449999999995</c:v>
                </c:pt>
                <c:pt idx="13200">
                  <c:v>-344.0625</c:v>
                </c:pt>
                <c:pt idx="13201">
                  <c:v>-344.06049999999999</c:v>
                </c:pt>
                <c:pt idx="13202">
                  <c:v>-344.05849999999998</c:v>
                </c:pt>
                <c:pt idx="13203">
                  <c:v>-344.05649999999997</c:v>
                </c:pt>
                <c:pt idx="13204">
                  <c:v>-344.05449999999996</c:v>
                </c:pt>
                <c:pt idx="13205">
                  <c:v>-344.05249999999995</c:v>
                </c:pt>
                <c:pt idx="13206">
                  <c:v>-344.0505</c:v>
                </c:pt>
                <c:pt idx="13207">
                  <c:v>-344.04849999999999</c:v>
                </c:pt>
                <c:pt idx="13208">
                  <c:v>-344.04649999999998</c:v>
                </c:pt>
                <c:pt idx="13209">
                  <c:v>-344.04449999999997</c:v>
                </c:pt>
                <c:pt idx="13210">
                  <c:v>-344.04249999999996</c:v>
                </c:pt>
                <c:pt idx="13211">
                  <c:v>-344.04049999999995</c:v>
                </c:pt>
                <c:pt idx="13212">
                  <c:v>-344.0385</c:v>
                </c:pt>
                <c:pt idx="13213">
                  <c:v>-344.03649999999999</c:v>
                </c:pt>
                <c:pt idx="13214">
                  <c:v>-344.03449999999998</c:v>
                </c:pt>
                <c:pt idx="13215">
                  <c:v>-344.03249999999997</c:v>
                </c:pt>
                <c:pt idx="13216">
                  <c:v>-344.03049999999996</c:v>
                </c:pt>
                <c:pt idx="13217">
                  <c:v>-344.02849999999995</c:v>
                </c:pt>
                <c:pt idx="13218">
                  <c:v>-344.0265</c:v>
                </c:pt>
                <c:pt idx="13219">
                  <c:v>-344.02449999999999</c:v>
                </c:pt>
                <c:pt idx="13220">
                  <c:v>-344.02249999999998</c:v>
                </c:pt>
                <c:pt idx="13221">
                  <c:v>-344.02049999999997</c:v>
                </c:pt>
                <c:pt idx="13222">
                  <c:v>-344.01849999999996</c:v>
                </c:pt>
                <c:pt idx="13223">
                  <c:v>-344.01649999999995</c:v>
                </c:pt>
                <c:pt idx="13224">
                  <c:v>-344.0145</c:v>
                </c:pt>
                <c:pt idx="13225">
                  <c:v>-344.01249999999999</c:v>
                </c:pt>
                <c:pt idx="13226">
                  <c:v>-344.01049999999998</c:v>
                </c:pt>
                <c:pt idx="13227">
                  <c:v>-344.00849999999997</c:v>
                </c:pt>
                <c:pt idx="13228">
                  <c:v>-344.00649999999996</c:v>
                </c:pt>
                <c:pt idx="13229">
                  <c:v>-344.00450000000001</c:v>
                </c:pt>
                <c:pt idx="13230">
                  <c:v>-344.0025</c:v>
                </c:pt>
                <c:pt idx="13231">
                  <c:v>-344.00049999999999</c:v>
                </c:pt>
                <c:pt idx="13232">
                  <c:v>-343.99849999999998</c:v>
                </c:pt>
                <c:pt idx="13233">
                  <c:v>-343.99649999999997</c:v>
                </c:pt>
                <c:pt idx="13234">
                  <c:v>-343.99449999999996</c:v>
                </c:pt>
                <c:pt idx="13235">
                  <c:v>-343.99249999999995</c:v>
                </c:pt>
                <c:pt idx="13236">
                  <c:v>-343.9905</c:v>
                </c:pt>
                <c:pt idx="13237">
                  <c:v>-343.98849999999999</c:v>
                </c:pt>
                <c:pt idx="13238">
                  <c:v>-343.98649999999998</c:v>
                </c:pt>
                <c:pt idx="13239">
                  <c:v>-343.98449999999997</c:v>
                </c:pt>
                <c:pt idx="13240">
                  <c:v>-343.98249999999996</c:v>
                </c:pt>
                <c:pt idx="13241">
                  <c:v>-343.98050000000001</c:v>
                </c:pt>
                <c:pt idx="13242">
                  <c:v>-343.9785</c:v>
                </c:pt>
                <c:pt idx="13243">
                  <c:v>-343.97649999999999</c:v>
                </c:pt>
                <c:pt idx="13244">
                  <c:v>-343.97449999999998</c:v>
                </c:pt>
                <c:pt idx="13245">
                  <c:v>-343.97249999999997</c:v>
                </c:pt>
                <c:pt idx="13246">
                  <c:v>-343.97049999999996</c:v>
                </c:pt>
                <c:pt idx="13247">
                  <c:v>-343.96849999999995</c:v>
                </c:pt>
                <c:pt idx="13248">
                  <c:v>-343.9665</c:v>
                </c:pt>
                <c:pt idx="13249">
                  <c:v>-343.96449999999999</c:v>
                </c:pt>
                <c:pt idx="13250">
                  <c:v>-343.96249999999998</c:v>
                </c:pt>
                <c:pt idx="13251">
                  <c:v>-343.96049999999997</c:v>
                </c:pt>
                <c:pt idx="13252">
                  <c:v>-343.95849999999996</c:v>
                </c:pt>
                <c:pt idx="13253">
                  <c:v>-343.95650000000001</c:v>
                </c:pt>
                <c:pt idx="13254">
                  <c:v>-343.9545</c:v>
                </c:pt>
                <c:pt idx="13255">
                  <c:v>-343.95249999999999</c:v>
                </c:pt>
                <c:pt idx="13256">
                  <c:v>-343.95049999999998</c:v>
                </c:pt>
                <c:pt idx="13257">
                  <c:v>-343.94849999999997</c:v>
                </c:pt>
                <c:pt idx="13258">
                  <c:v>-343.94649999999996</c:v>
                </c:pt>
                <c:pt idx="13259">
                  <c:v>-343.94449999999995</c:v>
                </c:pt>
                <c:pt idx="13260">
                  <c:v>-343.9425</c:v>
                </c:pt>
                <c:pt idx="13261">
                  <c:v>-343.94049999999999</c:v>
                </c:pt>
                <c:pt idx="13262">
                  <c:v>-343.93849999999998</c:v>
                </c:pt>
                <c:pt idx="13263">
                  <c:v>-343.93649999999997</c:v>
                </c:pt>
                <c:pt idx="13264">
                  <c:v>-343.93449999999996</c:v>
                </c:pt>
                <c:pt idx="13265">
                  <c:v>-343.9325</c:v>
                </c:pt>
                <c:pt idx="13266">
                  <c:v>-343.93049999999999</c:v>
                </c:pt>
                <c:pt idx="13267">
                  <c:v>-343.92849999999999</c:v>
                </c:pt>
                <c:pt idx="13268">
                  <c:v>-343.92649999999998</c:v>
                </c:pt>
                <c:pt idx="13269">
                  <c:v>-343.92449999999997</c:v>
                </c:pt>
                <c:pt idx="13270">
                  <c:v>-343.92249999999996</c:v>
                </c:pt>
                <c:pt idx="13271">
                  <c:v>-343.92049999999995</c:v>
                </c:pt>
                <c:pt idx="13272">
                  <c:v>-343.91849999999999</c:v>
                </c:pt>
                <c:pt idx="13273">
                  <c:v>-343.91649999999998</c:v>
                </c:pt>
                <c:pt idx="13274">
                  <c:v>-343.91449999999998</c:v>
                </c:pt>
                <c:pt idx="13275">
                  <c:v>-343.91249999999997</c:v>
                </c:pt>
                <c:pt idx="13276">
                  <c:v>-343.91049999999996</c:v>
                </c:pt>
                <c:pt idx="13277">
                  <c:v>-343.9085</c:v>
                </c:pt>
                <c:pt idx="13278">
                  <c:v>-343.90649999999999</c:v>
                </c:pt>
                <c:pt idx="13279">
                  <c:v>-343.90449999999998</c:v>
                </c:pt>
                <c:pt idx="13280">
                  <c:v>-343.90249999999997</c:v>
                </c:pt>
                <c:pt idx="13281">
                  <c:v>-343.90049999999997</c:v>
                </c:pt>
                <c:pt idx="13282">
                  <c:v>-343.89849999999996</c:v>
                </c:pt>
                <c:pt idx="13283">
                  <c:v>-343.8965</c:v>
                </c:pt>
                <c:pt idx="13284">
                  <c:v>-343.89449999999999</c:v>
                </c:pt>
                <c:pt idx="13285">
                  <c:v>-343.89249999999998</c:v>
                </c:pt>
                <c:pt idx="13286">
                  <c:v>-343.89049999999997</c:v>
                </c:pt>
                <c:pt idx="13287">
                  <c:v>-343.88849999999996</c:v>
                </c:pt>
                <c:pt idx="13288">
                  <c:v>-343.88649999999996</c:v>
                </c:pt>
                <c:pt idx="13289">
                  <c:v>-343.8845</c:v>
                </c:pt>
                <c:pt idx="13290">
                  <c:v>-343.88249999999999</c:v>
                </c:pt>
                <c:pt idx="13291">
                  <c:v>-343.88049999999998</c:v>
                </c:pt>
                <c:pt idx="13292">
                  <c:v>-343.87849999999997</c:v>
                </c:pt>
                <c:pt idx="13293">
                  <c:v>-343.87649999999996</c:v>
                </c:pt>
                <c:pt idx="13294">
                  <c:v>-343.87449999999995</c:v>
                </c:pt>
                <c:pt idx="13295">
                  <c:v>-343.8725</c:v>
                </c:pt>
                <c:pt idx="13296">
                  <c:v>-343.87049999999999</c:v>
                </c:pt>
                <c:pt idx="13297">
                  <c:v>-343.86849999999998</c:v>
                </c:pt>
                <c:pt idx="13298">
                  <c:v>-343.86649999999997</c:v>
                </c:pt>
                <c:pt idx="13299">
                  <c:v>-343.86449999999996</c:v>
                </c:pt>
                <c:pt idx="13300">
                  <c:v>-343.86249999999995</c:v>
                </c:pt>
                <c:pt idx="13301">
                  <c:v>-343.8605</c:v>
                </c:pt>
                <c:pt idx="13302">
                  <c:v>-343.85849999999999</c:v>
                </c:pt>
                <c:pt idx="13303">
                  <c:v>-343.85649999999998</c:v>
                </c:pt>
                <c:pt idx="13304">
                  <c:v>-343.85449999999997</c:v>
                </c:pt>
                <c:pt idx="13305">
                  <c:v>-343.85249999999996</c:v>
                </c:pt>
                <c:pt idx="13306">
                  <c:v>-343.85049999999995</c:v>
                </c:pt>
                <c:pt idx="13307">
                  <c:v>-343.8485</c:v>
                </c:pt>
                <c:pt idx="13308">
                  <c:v>-343.84649999999999</c:v>
                </c:pt>
                <c:pt idx="13309">
                  <c:v>-343.84449999999998</c:v>
                </c:pt>
                <c:pt idx="13310">
                  <c:v>-343.84249999999997</c:v>
                </c:pt>
                <c:pt idx="13311">
                  <c:v>-343.84049999999996</c:v>
                </c:pt>
                <c:pt idx="13312">
                  <c:v>-343.83849999999995</c:v>
                </c:pt>
                <c:pt idx="13313">
                  <c:v>-343.8365</c:v>
                </c:pt>
                <c:pt idx="13314">
                  <c:v>-343.83449999999999</c:v>
                </c:pt>
                <c:pt idx="13315">
                  <c:v>-343.83249999999998</c:v>
                </c:pt>
                <c:pt idx="13316">
                  <c:v>-343.83049999999997</c:v>
                </c:pt>
                <c:pt idx="13317">
                  <c:v>-343.82849999999996</c:v>
                </c:pt>
                <c:pt idx="13318">
                  <c:v>-343.82649999999995</c:v>
                </c:pt>
                <c:pt idx="13319">
                  <c:v>-343.8245</c:v>
                </c:pt>
                <c:pt idx="13320">
                  <c:v>-343.82249999999999</c:v>
                </c:pt>
                <c:pt idx="13321">
                  <c:v>-343.82049999999998</c:v>
                </c:pt>
                <c:pt idx="13322">
                  <c:v>-343.81849999999997</c:v>
                </c:pt>
                <c:pt idx="13323">
                  <c:v>-343.81649999999996</c:v>
                </c:pt>
                <c:pt idx="13324">
                  <c:v>-343.81449999999995</c:v>
                </c:pt>
                <c:pt idx="13325">
                  <c:v>-343.8125</c:v>
                </c:pt>
                <c:pt idx="13326">
                  <c:v>-343.81049999999999</c:v>
                </c:pt>
                <c:pt idx="13327">
                  <c:v>-343.80849999999998</c:v>
                </c:pt>
                <c:pt idx="13328">
                  <c:v>-343.80649999999997</c:v>
                </c:pt>
                <c:pt idx="13329">
                  <c:v>-343.80449999999996</c:v>
                </c:pt>
                <c:pt idx="13330">
                  <c:v>-343.80249999999995</c:v>
                </c:pt>
                <c:pt idx="13331">
                  <c:v>-343.8005</c:v>
                </c:pt>
                <c:pt idx="13332">
                  <c:v>-343.79849999999999</c:v>
                </c:pt>
                <c:pt idx="13333">
                  <c:v>-343.79649999999998</c:v>
                </c:pt>
                <c:pt idx="13334">
                  <c:v>-343.79449999999997</c:v>
                </c:pt>
                <c:pt idx="13335">
                  <c:v>-343.79249999999996</c:v>
                </c:pt>
                <c:pt idx="13336">
                  <c:v>-343.79049999999995</c:v>
                </c:pt>
                <c:pt idx="13337">
                  <c:v>-343.7885</c:v>
                </c:pt>
                <c:pt idx="13338">
                  <c:v>-343.78649999999999</c:v>
                </c:pt>
                <c:pt idx="13339">
                  <c:v>-343.78449999999998</c:v>
                </c:pt>
                <c:pt idx="13340">
                  <c:v>-343.78249999999997</c:v>
                </c:pt>
                <c:pt idx="13341">
                  <c:v>-343.78049999999996</c:v>
                </c:pt>
                <c:pt idx="13342">
                  <c:v>-343.77849999999995</c:v>
                </c:pt>
                <c:pt idx="13343">
                  <c:v>-343.7765</c:v>
                </c:pt>
                <c:pt idx="13344">
                  <c:v>-343.77449999999999</c:v>
                </c:pt>
                <c:pt idx="13345">
                  <c:v>-343.77249999999998</c:v>
                </c:pt>
                <c:pt idx="13346">
                  <c:v>-343.77049999999997</c:v>
                </c:pt>
                <c:pt idx="13347">
                  <c:v>-343.76849999999996</c:v>
                </c:pt>
                <c:pt idx="13348">
                  <c:v>-343.76649999999995</c:v>
                </c:pt>
                <c:pt idx="13349">
                  <c:v>-343.7645</c:v>
                </c:pt>
                <c:pt idx="13350">
                  <c:v>-343.76249999999999</c:v>
                </c:pt>
                <c:pt idx="13351">
                  <c:v>-343.76049999999998</c:v>
                </c:pt>
                <c:pt idx="13352">
                  <c:v>-343.75849999999997</c:v>
                </c:pt>
                <c:pt idx="13353">
                  <c:v>-343.75649999999996</c:v>
                </c:pt>
                <c:pt idx="13354">
                  <c:v>-343.75450000000001</c:v>
                </c:pt>
                <c:pt idx="13355">
                  <c:v>-343.7525</c:v>
                </c:pt>
                <c:pt idx="13356">
                  <c:v>-343.75049999999999</c:v>
                </c:pt>
                <c:pt idx="13357">
                  <c:v>-343.74849999999998</c:v>
                </c:pt>
                <c:pt idx="13358">
                  <c:v>-343.74649999999997</c:v>
                </c:pt>
                <c:pt idx="13359">
                  <c:v>-343.74449999999996</c:v>
                </c:pt>
                <c:pt idx="13360">
                  <c:v>-343.74249999999995</c:v>
                </c:pt>
                <c:pt idx="13361">
                  <c:v>-343.7405</c:v>
                </c:pt>
                <c:pt idx="13362">
                  <c:v>-343.73849999999999</c:v>
                </c:pt>
                <c:pt idx="13363">
                  <c:v>-343.73649999999998</c:v>
                </c:pt>
                <c:pt idx="13364">
                  <c:v>-343.73449999999997</c:v>
                </c:pt>
                <c:pt idx="13365">
                  <c:v>-343.73249999999996</c:v>
                </c:pt>
                <c:pt idx="13366">
                  <c:v>-343.73050000000001</c:v>
                </c:pt>
                <c:pt idx="13367">
                  <c:v>-343.7285</c:v>
                </c:pt>
                <c:pt idx="13368">
                  <c:v>-343.72649999999999</c:v>
                </c:pt>
                <c:pt idx="13369">
                  <c:v>-343.72449999999998</c:v>
                </c:pt>
                <c:pt idx="13370">
                  <c:v>-343.72249999999997</c:v>
                </c:pt>
                <c:pt idx="13371">
                  <c:v>-343.72049999999996</c:v>
                </c:pt>
                <c:pt idx="13372">
                  <c:v>-343.71849999999995</c:v>
                </c:pt>
                <c:pt idx="13373">
                  <c:v>-343.7165</c:v>
                </c:pt>
                <c:pt idx="13374">
                  <c:v>-343.71449999999999</c:v>
                </c:pt>
                <c:pt idx="13375">
                  <c:v>-343.71249999999998</c:v>
                </c:pt>
                <c:pt idx="13376">
                  <c:v>-343.71049999999997</c:v>
                </c:pt>
                <c:pt idx="13377">
                  <c:v>-343.70849999999996</c:v>
                </c:pt>
                <c:pt idx="13378">
                  <c:v>-343.70650000000001</c:v>
                </c:pt>
                <c:pt idx="13379">
                  <c:v>-343.7045</c:v>
                </c:pt>
                <c:pt idx="13380">
                  <c:v>-343.70249999999999</c:v>
                </c:pt>
                <c:pt idx="13381">
                  <c:v>-343.70049999999998</c:v>
                </c:pt>
                <c:pt idx="13382">
                  <c:v>-343.69849999999997</c:v>
                </c:pt>
                <c:pt idx="13383">
                  <c:v>-343.69649999999996</c:v>
                </c:pt>
                <c:pt idx="13384">
                  <c:v>-343.69449999999995</c:v>
                </c:pt>
                <c:pt idx="13385">
                  <c:v>-343.6925</c:v>
                </c:pt>
                <c:pt idx="13386">
                  <c:v>-343.69049999999999</c:v>
                </c:pt>
                <c:pt idx="13387">
                  <c:v>-343.68849999999998</c:v>
                </c:pt>
                <c:pt idx="13388">
                  <c:v>-343.68649999999997</c:v>
                </c:pt>
                <c:pt idx="13389">
                  <c:v>-343.68449999999996</c:v>
                </c:pt>
                <c:pt idx="13390">
                  <c:v>-343.6825</c:v>
                </c:pt>
                <c:pt idx="13391">
                  <c:v>-343.68049999999999</c:v>
                </c:pt>
                <c:pt idx="13392">
                  <c:v>-343.67849999999999</c:v>
                </c:pt>
                <c:pt idx="13393">
                  <c:v>-343.67649999999998</c:v>
                </c:pt>
                <c:pt idx="13394">
                  <c:v>-343.67449999999997</c:v>
                </c:pt>
                <c:pt idx="13395">
                  <c:v>-343.67249999999996</c:v>
                </c:pt>
                <c:pt idx="13396">
                  <c:v>-343.67049999999995</c:v>
                </c:pt>
                <c:pt idx="13397">
                  <c:v>-343.66849999999999</c:v>
                </c:pt>
                <c:pt idx="13398">
                  <c:v>-343.66649999999998</c:v>
                </c:pt>
                <c:pt idx="13399">
                  <c:v>-343.66449999999998</c:v>
                </c:pt>
                <c:pt idx="13400">
                  <c:v>-343.66249999999997</c:v>
                </c:pt>
                <c:pt idx="13401">
                  <c:v>-343.66049999999996</c:v>
                </c:pt>
                <c:pt idx="13402">
                  <c:v>-343.6585</c:v>
                </c:pt>
                <c:pt idx="13403">
                  <c:v>-343.65649999999999</c:v>
                </c:pt>
                <c:pt idx="13404">
                  <c:v>-343.65449999999998</c:v>
                </c:pt>
                <c:pt idx="13405">
                  <c:v>-343.65249999999997</c:v>
                </c:pt>
                <c:pt idx="13406">
                  <c:v>-343.65049999999997</c:v>
                </c:pt>
                <c:pt idx="13407">
                  <c:v>-343.64849999999996</c:v>
                </c:pt>
                <c:pt idx="13408">
                  <c:v>-343.6465</c:v>
                </c:pt>
                <c:pt idx="13409">
                  <c:v>-343.64449999999999</c:v>
                </c:pt>
                <c:pt idx="13410">
                  <c:v>-343.64249999999998</c:v>
                </c:pt>
                <c:pt idx="13411">
                  <c:v>-343.64049999999997</c:v>
                </c:pt>
                <c:pt idx="13412">
                  <c:v>-343.63849999999996</c:v>
                </c:pt>
                <c:pt idx="13413">
                  <c:v>-343.63649999999996</c:v>
                </c:pt>
                <c:pt idx="13414">
                  <c:v>-343.6345</c:v>
                </c:pt>
                <c:pt idx="13415">
                  <c:v>-343.63249999999999</c:v>
                </c:pt>
                <c:pt idx="13416">
                  <c:v>-343.63049999999998</c:v>
                </c:pt>
                <c:pt idx="13417">
                  <c:v>-343.62849999999997</c:v>
                </c:pt>
                <c:pt idx="13418">
                  <c:v>-343.62649999999996</c:v>
                </c:pt>
                <c:pt idx="13419">
                  <c:v>-343.62449999999995</c:v>
                </c:pt>
                <c:pt idx="13420">
                  <c:v>-343.6225</c:v>
                </c:pt>
                <c:pt idx="13421">
                  <c:v>-343.62049999999999</c:v>
                </c:pt>
                <c:pt idx="13422">
                  <c:v>-343.61849999999998</c:v>
                </c:pt>
                <c:pt idx="13423">
                  <c:v>-343.61649999999997</c:v>
                </c:pt>
                <c:pt idx="13424">
                  <c:v>-343.61449999999996</c:v>
                </c:pt>
                <c:pt idx="13425">
                  <c:v>-343.61249999999995</c:v>
                </c:pt>
                <c:pt idx="13426">
                  <c:v>-343.6105</c:v>
                </c:pt>
                <c:pt idx="13427">
                  <c:v>-343.60849999999999</c:v>
                </c:pt>
                <c:pt idx="13428">
                  <c:v>-343.60649999999998</c:v>
                </c:pt>
                <c:pt idx="13429">
                  <c:v>-343.60449999999997</c:v>
                </c:pt>
                <c:pt idx="13430">
                  <c:v>-343.60249999999996</c:v>
                </c:pt>
                <c:pt idx="13431">
                  <c:v>-343.60049999999995</c:v>
                </c:pt>
                <c:pt idx="13432">
                  <c:v>-343.5985</c:v>
                </c:pt>
                <c:pt idx="13433">
                  <c:v>-343.59649999999999</c:v>
                </c:pt>
                <c:pt idx="13434">
                  <c:v>-343.59449999999998</c:v>
                </c:pt>
                <c:pt idx="13435">
                  <c:v>-343.59249999999997</c:v>
                </c:pt>
                <c:pt idx="13436">
                  <c:v>-343.59049999999996</c:v>
                </c:pt>
                <c:pt idx="13437">
                  <c:v>-343.58849999999995</c:v>
                </c:pt>
                <c:pt idx="13438">
                  <c:v>-343.5865</c:v>
                </c:pt>
                <c:pt idx="13439">
                  <c:v>-343.58449999999999</c:v>
                </c:pt>
                <c:pt idx="13440">
                  <c:v>-343.58249999999998</c:v>
                </c:pt>
                <c:pt idx="13441">
                  <c:v>-343.58049999999997</c:v>
                </c:pt>
                <c:pt idx="13442">
                  <c:v>-343.57849999999996</c:v>
                </c:pt>
                <c:pt idx="13443">
                  <c:v>-343.57649999999995</c:v>
                </c:pt>
                <c:pt idx="13444">
                  <c:v>-343.5745</c:v>
                </c:pt>
                <c:pt idx="13445">
                  <c:v>-343.57249999999999</c:v>
                </c:pt>
                <c:pt idx="13446">
                  <c:v>-343.57049999999998</c:v>
                </c:pt>
                <c:pt idx="13447">
                  <c:v>-343.56849999999997</c:v>
                </c:pt>
                <c:pt idx="13448">
                  <c:v>-343.56649999999996</c:v>
                </c:pt>
                <c:pt idx="13449">
                  <c:v>-343.56449999999995</c:v>
                </c:pt>
                <c:pt idx="13450">
                  <c:v>-343.5625</c:v>
                </c:pt>
                <c:pt idx="13451">
                  <c:v>-343.56049999999999</c:v>
                </c:pt>
                <c:pt idx="13452">
                  <c:v>-343.55849999999998</c:v>
                </c:pt>
                <c:pt idx="13453">
                  <c:v>-343.55649999999997</c:v>
                </c:pt>
                <c:pt idx="13454">
                  <c:v>-343.55449999999996</c:v>
                </c:pt>
                <c:pt idx="13455">
                  <c:v>-343.55249999999995</c:v>
                </c:pt>
                <c:pt idx="13456">
                  <c:v>-343.5505</c:v>
                </c:pt>
                <c:pt idx="13457">
                  <c:v>-343.54849999999999</c:v>
                </c:pt>
                <c:pt idx="13458">
                  <c:v>-343.54649999999998</c:v>
                </c:pt>
                <c:pt idx="13459">
                  <c:v>-343.54449999999997</c:v>
                </c:pt>
                <c:pt idx="13460">
                  <c:v>-343.54249999999996</c:v>
                </c:pt>
                <c:pt idx="13461">
                  <c:v>-343.54049999999995</c:v>
                </c:pt>
                <c:pt idx="13462">
                  <c:v>-343.5385</c:v>
                </c:pt>
                <c:pt idx="13463">
                  <c:v>-343.53649999999999</c:v>
                </c:pt>
                <c:pt idx="13464">
                  <c:v>-343.53449999999998</c:v>
                </c:pt>
                <c:pt idx="13465">
                  <c:v>-343.53249999999997</c:v>
                </c:pt>
                <c:pt idx="13466">
                  <c:v>-343.53049999999996</c:v>
                </c:pt>
                <c:pt idx="13467">
                  <c:v>-343.52849999999995</c:v>
                </c:pt>
                <c:pt idx="13468">
                  <c:v>-343.5265</c:v>
                </c:pt>
                <c:pt idx="13469">
                  <c:v>-343.52449999999999</c:v>
                </c:pt>
                <c:pt idx="13470">
                  <c:v>-343.52249999999998</c:v>
                </c:pt>
                <c:pt idx="13471">
                  <c:v>-343.52049999999997</c:v>
                </c:pt>
                <c:pt idx="13472">
                  <c:v>-343.51849999999996</c:v>
                </c:pt>
                <c:pt idx="13473">
                  <c:v>-343.51649999999995</c:v>
                </c:pt>
                <c:pt idx="13474">
                  <c:v>-343.5145</c:v>
                </c:pt>
                <c:pt idx="13475">
                  <c:v>-343.51249999999999</c:v>
                </c:pt>
                <c:pt idx="13476">
                  <c:v>-343.51049999999998</c:v>
                </c:pt>
                <c:pt idx="13477">
                  <c:v>-343.50849999999997</c:v>
                </c:pt>
                <c:pt idx="13478">
                  <c:v>-343.50649999999996</c:v>
                </c:pt>
                <c:pt idx="13479">
                  <c:v>-343.50450000000001</c:v>
                </c:pt>
                <c:pt idx="13480">
                  <c:v>-343.5025</c:v>
                </c:pt>
                <c:pt idx="13481">
                  <c:v>-343.50049999999999</c:v>
                </c:pt>
                <c:pt idx="13482">
                  <c:v>-343.49849999999998</c:v>
                </c:pt>
                <c:pt idx="13483">
                  <c:v>-343.49649999999997</c:v>
                </c:pt>
                <c:pt idx="13484">
                  <c:v>-343.49449999999996</c:v>
                </c:pt>
                <c:pt idx="13485">
                  <c:v>-343.49249999999995</c:v>
                </c:pt>
                <c:pt idx="13486">
                  <c:v>-343.4905</c:v>
                </c:pt>
                <c:pt idx="13487">
                  <c:v>-343.48849999999999</c:v>
                </c:pt>
                <c:pt idx="13488">
                  <c:v>-343.48649999999998</c:v>
                </c:pt>
                <c:pt idx="13489">
                  <c:v>-343.48449999999997</c:v>
                </c:pt>
                <c:pt idx="13490">
                  <c:v>-343.48249999999996</c:v>
                </c:pt>
                <c:pt idx="13491">
                  <c:v>-343.48050000000001</c:v>
                </c:pt>
                <c:pt idx="13492">
                  <c:v>-343.4785</c:v>
                </c:pt>
                <c:pt idx="13493">
                  <c:v>-343.47649999999999</c:v>
                </c:pt>
                <c:pt idx="13494">
                  <c:v>-343.47449999999998</c:v>
                </c:pt>
                <c:pt idx="13495">
                  <c:v>-343.47249999999997</c:v>
                </c:pt>
                <c:pt idx="13496">
                  <c:v>-343.47049999999996</c:v>
                </c:pt>
                <c:pt idx="13497">
                  <c:v>-343.46849999999995</c:v>
                </c:pt>
                <c:pt idx="13498">
                  <c:v>-343.4665</c:v>
                </c:pt>
                <c:pt idx="13499">
                  <c:v>-343.46449999999999</c:v>
                </c:pt>
                <c:pt idx="13500">
                  <c:v>-343.46249999999998</c:v>
                </c:pt>
                <c:pt idx="13501">
                  <c:v>-343.46049999999997</c:v>
                </c:pt>
                <c:pt idx="13502">
                  <c:v>-343.45849999999996</c:v>
                </c:pt>
                <c:pt idx="13503">
                  <c:v>-343.45650000000001</c:v>
                </c:pt>
                <c:pt idx="13504">
                  <c:v>-343.4545</c:v>
                </c:pt>
                <c:pt idx="13505">
                  <c:v>-343.45249999999999</c:v>
                </c:pt>
                <c:pt idx="13506">
                  <c:v>-343.45049999999998</c:v>
                </c:pt>
                <c:pt idx="13507">
                  <c:v>-343.44849999999997</c:v>
                </c:pt>
                <c:pt idx="13508">
                  <c:v>-343.44649999999996</c:v>
                </c:pt>
                <c:pt idx="13509">
                  <c:v>-343.44449999999995</c:v>
                </c:pt>
                <c:pt idx="13510">
                  <c:v>-343.4425</c:v>
                </c:pt>
                <c:pt idx="13511">
                  <c:v>-343.44049999999999</c:v>
                </c:pt>
                <c:pt idx="13512">
                  <c:v>-343.43849999999998</c:v>
                </c:pt>
                <c:pt idx="13513">
                  <c:v>-343.43649999999997</c:v>
                </c:pt>
                <c:pt idx="13514">
                  <c:v>-343.43449999999996</c:v>
                </c:pt>
                <c:pt idx="13515">
                  <c:v>-343.4325</c:v>
                </c:pt>
                <c:pt idx="13516">
                  <c:v>-343.43049999999999</c:v>
                </c:pt>
                <c:pt idx="13517">
                  <c:v>-343.42849999999999</c:v>
                </c:pt>
                <c:pt idx="13518">
                  <c:v>-343.42649999999998</c:v>
                </c:pt>
                <c:pt idx="13519">
                  <c:v>-343.42449999999997</c:v>
                </c:pt>
                <c:pt idx="13520">
                  <c:v>-343.42249999999996</c:v>
                </c:pt>
                <c:pt idx="13521">
                  <c:v>-343.42049999999995</c:v>
                </c:pt>
                <c:pt idx="13522">
                  <c:v>-343.41849999999999</c:v>
                </c:pt>
                <c:pt idx="13523">
                  <c:v>-343.41649999999998</c:v>
                </c:pt>
                <c:pt idx="13524">
                  <c:v>-343.41449999999998</c:v>
                </c:pt>
                <c:pt idx="13525">
                  <c:v>-343.41249999999997</c:v>
                </c:pt>
                <c:pt idx="13526">
                  <c:v>-343.41049999999996</c:v>
                </c:pt>
                <c:pt idx="13527">
                  <c:v>-343.4085</c:v>
                </c:pt>
                <c:pt idx="13528">
                  <c:v>-343.40649999999999</c:v>
                </c:pt>
                <c:pt idx="13529">
                  <c:v>-343.40449999999998</c:v>
                </c:pt>
                <c:pt idx="13530">
                  <c:v>-343.40249999999997</c:v>
                </c:pt>
                <c:pt idx="13531">
                  <c:v>-343.40049999999997</c:v>
                </c:pt>
                <c:pt idx="13532">
                  <c:v>-343.39849999999996</c:v>
                </c:pt>
                <c:pt idx="13533">
                  <c:v>-343.3965</c:v>
                </c:pt>
                <c:pt idx="13534">
                  <c:v>-343.39449999999999</c:v>
                </c:pt>
                <c:pt idx="13535">
                  <c:v>-343.39249999999998</c:v>
                </c:pt>
                <c:pt idx="13536">
                  <c:v>-343.39049999999997</c:v>
                </c:pt>
                <c:pt idx="13537">
                  <c:v>-343.38849999999996</c:v>
                </c:pt>
                <c:pt idx="13538">
                  <c:v>-343.38649999999996</c:v>
                </c:pt>
                <c:pt idx="13539">
                  <c:v>-343.3845</c:v>
                </c:pt>
                <c:pt idx="13540">
                  <c:v>-343.38249999999999</c:v>
                </c:pt>
                <c:pt idx="13541">
                  <c:v>-343.38049999999998</c:v>
                </c:pt>
                <c:pt idx="13542">
                  <c:v>-343.37849999999997</c:v>
                </c:pt>
                <c:pt idx="13543">
                  <c:v>-343.37649999999996</c:v>
                </c:pt>
                <c:pt idx="13544">
                  <c:v>-343.37449999999995</c:v>
                </c:pt>
                <c:pt idx="13545">
                  <c:v>-343.3725</c:v>
                </c:pt>
                <c:pt idx="13546">
                  <c:v>-343.37049999999999</c:v>
                </c:pt>
                <c:pt idx="13547">
                  <c:v>-343.36849999999998</c:v>
                </c:pt>
                <c:pt idx="13548">
                  <c:v>-343.36649999999997</c:v>
                </c:pt>
                <c:pt idx="13549">
                  <c:v>-343.36449999999996</c:v>
                </c:pt>
                <c:pt idx="13550">
                  <c:v>-343.36249999999995</c:v>
                </c:pt>
                <c:pt idx="13551">
                  <c:v>-343.3605</c:v>
                </c:pt>
                <c:pt idx="13552">
                  <c:v>-343.35849999999999</c:v>
                </c:pt>
                <c:pt idx="13553">
                  <c:v>-343.35649999999998</c:v>
                </c:pt>
                <c:pt idx="13554">
                  <c:v>-343.35449999999997</c:v>
                </c:pt>
                <c:pt idx="13555">
                  <c:v>-343.35249999999996</c:v>
                </c:pt>
                <c:pt idx="13556">
                  <c:v>-343.35049999999995</c:v>
                </c:pt>
                <c:pt idx="13557">
                  <c:v>-343.3485</c:v>
                </c:pt>
                <c:pt idx="13558">
                  <c:v>-343.34649999999999</c:v>
                </c:pt>
                <c:pt idx="13559">
                  <c:v>-343.34449999999998</c:v>
                </c:pt>
                <c:pt idx="13560">
                  <c:v>-343.34249999999997</c:v>
                </c:pt>
                <c:pt idx="13561">
                  <c:v>-343.34049999999996</c:v>
                </c:pt>
                <c:pt idx="13562">
                  <c:v>-343.33849999999995</c:v>
                </c:pt>
                <c:pt idx="13563">
                  <c:v>-343.3365</c:v>
                </c:pt>
                <c:pt idx="13564">
                  <c:v>-343.33449999999999</c:v>
                </c:pt>
                <c:pt idx="13565">
                  <c:v>-343.33249999999998</c:v>
                </c:pt>
                <c:pt idx="13566">
                  <c:v>-343.33049999999997</c:v>
                </c:pt>
                <c:pt idx="13567">
                  <c:v>-343.32849999999996</c:v>
                </c:pt>
                <c:pt idx="13568">
                  <c:v>-343.32649999999995</c:v>
                </c:pt>
                <c:pt idx="13569">
                  <c:v>-343.3245</c:v>
                </c:pt>
                <c:pt idx="13570">
                  <c:v>-343.32249999999999</c:v>
                </c:pt>
                <c:pt idx="13571">
                  <c:v>-343.32049999999998</c:v>
                </c:pt>
                <c:pt idx="13572">
                  <c:v>-343.31849999999997</c:v>
                </c:pt>
                <c:pt idx="13573">
                  <c:v>-343.31649999999996</c:v>
                </c:pt>
                <c:pt idx="13574">
                  <c:v>-343.31449999999995</c:v>
                </c:pt>
                <c:pt idx="13575">
                  <c:v>-343.3125</c:v>
                </c:pt>
                <c:pt idx="13576">
                  <c:v>-343.31049999999999</c:v>
                </c:pt>
                <c:pt idx="13577">
                  <c:v>-343.30849999999998</c:v>
                </c:pt>
                <c:pt idx="13578">
                  <c:v>-343.30649999999997</c:v>
                </c:pt>
                <c:pt idx="13579">
                  <c:v>-343.30449999999996</c:v>
                </c:pt>
                <c:pt idx="13580">
                  <c:v>-343.30249999999995</c:v>
                </c:pt>
                <c:pt idx="13581">
                  <c:v>-343.3005</c:v>
                </c:pt>
                <c:pt idx="13582">
                  <c:v>-343.29849999999999</c:v>
                </c:pt>
                <c:pt idx="13583">
                  <c:v>-343.29649999999998</c:v>
                </c:pt>
                <c:pt idx="13584">
                  <c:v>-343.29449999999997</c:v>
                </c:pt>
                <c:pt idx="13585">
                  <c:v>-343.29249999999996</c:v>
                </c:pt>
                <c:pt idx="13586">
                  <c:v>-343.29049999999995</c:v>
                </c:pt>
                <c:pt idx="13587">
                  <c:v>-343.2885</c:v>
                </c:pt>
                <c:pt idx="13588">
                  <c:v>-343.28649999999999</c:v>
                </c:pt>
                <c:pt idx="13589">
                  <c:v>-343.28449999999998</c:v>
                </c:pt>
                <c:pt idx="13590">
                  <c:v>-343.28249999999997</c:v>
                </c:pt>
                <c:pt idx="13591">
                  <c:v>-343.28049999999996</c:v>
                </c:pt>
                <c:pt idx="13592">
                  <c:v>-343.27849999999995</c:v>
                </c:pt>
                <c:pt idx="13593">
                  <c:v>-343.2765</c:v>
                </c:pt>
                <c:pt idx="13594">
                  <c:v>-343.27449999999999</c:v>
                </c:pt>
                <c:pt idx="13595">
                  <c:v>-343.27249999999998</c:v>
                </c:pt>
                <c:pt idx="13596">
                  <c:v>-343.27049999999997</c:v>
                </c:pt>
                <c:pt idx="13597">
                  <c:v>-343.26849999999996</c:v>
                </c:pt>
                <c:pt idx="13598">
                  <c:v>-343.26649999999995</c:v>
                </c:pt>
                <c:pt idx="13599">
                  <c:v>-343.2645</c:v>
                </c:pt>
                <c:pt idx="13600">
                  <c:v>-343.26249999999999</c:v>
                </c:pt>
                <c:pt idx="13601">
                  <c:v>-343.26049999999998</c:v>
                </c:pt>
                <c:pt idx="13602">
                  <c:v>-343.25849999999997</c:v>
                </c:pt>
                <c:pt idx="13603">
                  <c:v>-343.25649999999996</c:v>
                </c:pt>
                <c:pt idx="13604">
                  <c:v>-343.25450000000001</c:v>
                </c:pt>
                <c:pt idx="13605">
                  <c:v>-343.2525</c:v>
                </c:pt>
                <c:pt idx="13606">
                  <c:v>-343.25049999999999</c:v>
                </c:pt>
                <c:pt idx="13607">
                  <c:v>-343.24849999999998</c:v>
                </c:pt>
                <c:pt idx="13608">
                  <c:v>-343.24649999999997</c:v>
                </c:pt>
                <c:pt idx="13609">
                  <c:v>-343.24449999999996</c:v>
                </c:pt>
                <c:pt idx="13610">
                  <c:v>-343.24249999999995</c:v>
                </c:pt>
                <c:pt idx="13611">
                  <c:v>-343.2405</c:v>
                </c:pt>
                <c:pt idx="13612">
                  <c:v>-343.23849999999999</c:v>
                </c:pt>
                <c:pt idx="13613">
                  <c:v>-343.23649999999998</c:v>
                </c:pt>
                <c:pt idx="13614">
                  <c:v>-343.23449999999997</c:v>
                </c:pt>
                <c:pt idx="13615">
                  <c:v>-343.23249999999996</c:v>
                </c:pt>
                <c:pt idx="13616">
                  <c:v>-343.23050000000001</c:v>
                </c:pt>
                <c:pt idx="13617">
                  <c:v>-343.2285</c:v>
                </c:pt>
                <c:pt idx="13618">
                  <c:v>-343.22649999999999</c:v>
                </c:pt>
                <c:pt idx="13619">
                  <c:v>-343.22449999999998</c:v>
                </c:pt>
                <c:pt idx="13620">
                  <c:v>-343.22249999999997</c:v>
                </c:pt>
                <c:pt idx="13621">
                  <c:v>-343.22049999999996</c:v>
                </c:pt>
                <c:pt idx="13622">
                  <c:v>-343.21849999999995</c:v>
                </c:pt>
                <c:pt idx="13623">
                  <c:v>-343.2165</c:v>
                </c:pt>
                <c:pt idx="13624">
                  <c:v>-343.21449999999999</c:v>
                </c:pt>
                <c:pt idx="13625">
                  <c:v>-343.21249999999998</c:v>
                </c:pt>
                <c:pt idx="13626">
                  <c:v>-343.21049999999997</c:v>
                </c:pt>
                <c:pt idx="13627">
                  <c:v>-343.20849999999996</c:v>
                </c:pt>
                <c:pt idx="13628">
                  <c:v>-343.20650000000001</c:v>
                </c:pt>
                <c:pt idx="13629">
                  <c:v>-343.2045</c:v>
                </c:pt>
                <c:pt idx="13630">
                  <c:v>-343.20249999999999</c:v>
                </c:pt>
                <c:pt idx="13631">
                  <c:v>-343.20049999999998</c:v>
                </c:pt>
                <c:pt idx="13632">
                  <c:v>-343.19849999999997</c:v>
                </c:pt>
                <c:pt idx="13633">
                  <c:v>-343.19649999999996</c:v>
                </c:pt>
                <c:pt idx="13634">
                  <c:v>-343.19449999999995</c:v>
                </c:pt>
                <c:pt idx="13635">
                  <c:v>-343.1925</c:v>
                </c:pt>
                <c:pt idx="13636">
                  <c:v>-343.19049999999999</c:v>
                </c:pt>
                <c:pt idx="13637">
                  <c:v>-343.18849999999998</c:v>
                </c:pt>
                <c:pt idx="13638">
                  <c:v>-343.18649999999997</c:v>
                </c:pt>
                <c:pt idx="13639">
                  <c:v>-343.18449999999996</c:v>
                </c:pt>
                <c:pt idx="13640">
                  <c:v>-343.1825</c:v>
                </c:pt>
                <c:pt idx="13641">
                  <c:v>-343.18049999999999</c:v>
                </c:pt>
                <c:pt idx="13642">
                  <c:v>-343.17849999999999</c:v>
                </c:pt>
                <c:pt idx="13643">
                  <c:v>-343.17649999999998</c:v>
                </c:pt>
                <c:pt idx="13644">
                  <c:v>-343.17449999999997</c:v>
                </c:pt>
                <c:pt idx="13645">
                  <c:v>-343.17249999999996</c:v>
                </c:pt>
                <c:pt idx="13646">
                  <c:v>-343.17049999999995</c:v>
                </c:pt>
                <c:pt idx="13647">
                  <c:v>-343.16849999999999</c:v>
                </c:pt>
                <c:pt idx="13648">
                  <c:v>-343.16649999999998</c:v>
                </c:pt>
                <c:pt idx="13649">
                  <c:v>-343.16449999999998</c:v>
                </c:pt>
                <c:pt idx="13650">
                  <c:v>-343.16249999999997</c:v>
                </c:pt>
                <c:pt idx="13651">
                  <c:v>-343.16049999999996</c:v>
                </c:pt>
                <c:pt idx="13652">
                  <c:v>-343.1585</c:v>
                </c:pt>
                <c:pt idx="13653">
                  <c:v>-343.15649999999999</c:v>
                </c:pt>
                <c:pt idx="13654">
                  <c:v>-343.15449999999998</c:v>
                </c:pt>
                <c:pt idx="13655">
                  <c:v>-343.15249999999997</c:v>
                </c:pt>
                <c:pt idx="13656">
                  <c:v>-343.15049999999997</c:v>
                </c:pt>
                <c:pt idx="13657">
                  <c:v>-343.14849999999996</c:v>
                </c:pt>
                <c:pt idx="13658">
                  <c:v>-343.1465</c:v>
                </c:pt>
                <c:pt idx="13659">
                  <c:v>-343.14449999999999</c:v>
                </c:pt>
                <c:pt idx="13660">
                  <c:v>-343.14249999999998</c:v>
                </c:pt>
                <c:pt idx="13661">
                  <c:v>-343.14049999999997</c:v>
                </c:pt>
                <c:pt idx="13662">
                  <c:v>-343.13849999999996</c:v>
                </c:pt>
                <c:pt idx="13663">
                  <c:v>-343.13649999999996</c:v>
                </c:pt>
                <c:pt idx="13664">
                  <c:v>-343.1345</c:v>
                </c:pt>
                <c:pt idx="13665">
                  <c:v>-343.13249999999999</c:v>
                </c:pt>
                <c:pt idx="13666">
                  <c:v>-343.13049999999998</c:v>
                </c:pt>
                <c:pt idx="13667">
                  <c:v>-343.12849999999997</c:v>
                </c:pt>
                <c:pt idx="13668">
                  <c:v>-343.12649999999996</c:v>
                </c:pt>
                <c:pt idx="13669">
                  <c:v>-343.12449999999995</c:v>
                </c:pt>
                <c:pt idx="13670">
                  <c:v>-343.1225</c:v>
                </c:pt>
                <c:pt idx="13671">
                  <c:v>-343.12049999999999</c:v>
                </c:pt>
                <c:pt idx="13672">
                  <c:v>-343.11849999999998</c:v>
                </c:pt>
                <c:pt idx="13673">
                  <c:v>-343.11649999999997</c:v>
                </c:pt>
                <c:pt idx="13674">
                  <c:v>-343.11449999999996</c:v>
                </c:pt>
                <c:pt idx="13675">
                  <c:v>-343.11249999999995</c:v>
                </c:pt>
                <c:pt idx="13676">
                  <c:v>-343.1105</c:v>
                </c:pt>
                <c:pt idx="13677">
                  <c:v>-343.10849999999999</c:v>
                </c:pt>
                <c:pt idx="13678">
                  <c:v>-343.10649999999998</c:v>
                </c:pt>
                <c:pt idx="13679">
                  <c:v>-343.10449999999997</c:v>
                </c:pt>
                <c:pt idx="13680">
                  <c:v>-343.10249999999996</c:v>
                </c:pt>
                <c:pt idx="13681">
                  <c:v>-343.10049999999995</c:v>
                </c:pt>
                <c:pt idx="13682">
                  <c:v>-343.0985</c:v>
                </c:pt>
                <c:pt idx="13683">
                  <c:v>-343.09649999999999</c:v>
                </c:pt>
                <c:pt idx="13684">
                  <c:v>-343.09449999999998</c:v>
                </c:pt>
                <c:pt idx="13685">
                  <c:v>-343.09249999999997</c:v>
                </c:pt>
                <c:pt idx="13686">
                  <c:v>-343.09049999999996</c:v>
                </c:pt>
                <c:pt idx="13687">
                  <c:v>-343.08849999999995</c:v>
                </c:pt>
                <c:pt idx="13688">
                  <c:v>-343.0865</c:v>
                </c:pt>
                <c:pt idx="13689">
                  <c:v>-343.08449999999999</c:v>
                </c:pt>
                <c:pt idx="13690">
                  <c:v>-343.08249999999998</c:v>
                </c:pt>
                <c:pt idx="13691">
                  <c:v>-343.08049999999997</c:v>
                </c:pt>
                <c:pt idx="13692">
                  <c:v>-343.07849999999996</c:v>
                </c:pt>
                <c:pt idx="13693">
                  <c:v>-343.07649999999995</c:v>
                </c:pt>
                <c:pt idx="13694">
                  <c:v>-343.0745</c:v>
                </c:pt>
                <c:pt idx="13695">
                  <c:v>-343.07249999999999</c:v>
                </c:pt>
                <c:pt idx="13696">
                  <c:v>-343.07049999999998</c:v>
                </c:pt>
                <c:pt idx="13697">
                  <c:v>-343.06849999999997</c:v>
                </c:pt>
                <c:pt idx="13698">
                  <c:v>-343.06649999999996</c:v>
                </c:pt>
                <c:pt idx="13699">
                  <c:v>-343.06449999999995</c:v>
                </c:pt>
                <c:pt idx="13700">
                  <c:v>-343.0625</c:v>
                </c:pt>
                <c:pt idx="13701">
                  <c:v>-343.06049999999999</c:v>
                </c:pt>
                <c:pt idx="13702">
                  <c:v>-343.05849999999998</c:v>
                </c:pt>
                <c:pt idx="13703">
                  <c:v>-343.05649999999997</c:v>
                </c:pt>
                <c:pt idx="13704">
                  <c:v>-343.05449999999996</c:v>
                </c:pt>
                <c:pt idx="13705">
                  <c:v>-343.05249999999995</c:v>
                </c:pt>
                <c:pt idx="13706">
                  <c:v>-343.0505</c:v>
                </c:pt>
                <c:pt idx="13707">
                  <c:v>-343.04849999999999</c:v>
                </c:pt>
                <c:pt idx="13708">
                  <c:v>-343.04649999999998</c:v>
                </c:pt>
                <c:pt idx="13709">
                  <c:v>-343.04449999999997</c:v>
                </c:pt>
                <c:pt idx="13710">
                  <c:v>-343.04249999999996</c:v>
                </c:pt>
                <c:pt idx="13711">
                  <c:v>-343.04049999999995</c:v>
                </c:pt>
                <c:pt idx="13712">
                  <c:v>-343.0385</c:v>
                </c:pt>
                <c:pt idx="13713">
                  <c:v>-343.03649999999999</c:v>
                </c:pt>
                <c:pt idx="13714">
                  <c:v>-343.03449999999998</c:v>
                </c:pt>
                <c:pt idx="13715">
                  <c:v>-343.03249999999997</c:v>
                </c:pt>
                <c:pt idx="13716">
                  <c:v>-343.03049999999996</c:v>
                </c:pt>
                <c:pt idx="13717">
                  <c:v>-343.02849999999995</c:v>
                </c:pt>
                <c:pt idx="13718">
                  <c:v>-343.0265</c:v>
                </c:pt>
                <c:pt idx="13719">
                  <c:v>-343.02449999999999</c:v>
                </c:pt>
                <c:pt idx="13720">
                  <c:v>-343.02249999999998</c:v>
                </c:pt>
                <c:pt idx="13721">
                  <c:v>-343.02049999999997</c:v>
                </c:pt>
                <c:pt idx="13722">
                  <c:v>-343.01849999999996</c:v>
                </c:pt>
                <c:pt idx="13723">
                  <c:v>-343.01649999999995</c:v>
                </c:pt>
                <c:pt idx="13724">
                  <c:v>-343.0145</c:v>
                </c:pt>
                <c:pt idx="13725">
                  <c:v>-343.01249999999999</c:v>
                </c:pt>
                <c:pt idx="13726">
                  <c:v>-343.01049999999998</c:v>
                </c:pt>
                <c:pt idx="13727">
                  <c:v>-343.00849999999997</c:v>
                </c:pt>
                <c:pt idx="13728">
                  <c:v>-343.00649999999996</c:v>
                </c:pt>
                <c:pt idx="13729">
                  <c:v>-343.00450000000001</c:v>
                </c:pt>
                <c:pt idx="13730">
                  <c:v>-343.0025</c:v>
                </c:pt>
                <c:pt idx="13731">
                  <c:v>-343.00049999999999</c:v>
                </c:pt>
                <c:pt idx="13732">
                  <c:v>-342.99849999999998</c:v>
                </c:pt>
                <c:pt idx="13733">
                  <c:v>-342.99649999999997</c:v>
                </c:pt>
                <c:pt idx="13734">
                  <c:v>-342.99449999999996</c:v>
                </c:pt>
                <c:pt idx="13735">
                  <c:v>-342.99249999999995</c:v>
                </c:pt>
                <c:pt idx="13736">
                  <c:v>-342.9905</c:v>
                </c:pt>
                <c:pt idx="13737">
                  <c:v>-342.98849999999999</c:v>
                </c:pt>
                <c:pt idx="13738">
                  <c:v>-342.98649999999998</c:v>
                </c:pt>
                <c:pt idx="13739">
                  <c:v>-342.98449999999997</c:v>
                </c:pt>
                <c:pt idx="13740">
                  <c:v>-342.98249999999996</c:v>
                </c:pt>
                <c:pt idx="13741">
                  <c:v>-342.98050000000001</c:v>
                </c:pt>
                <c:pt idx="13742">
                  <c:v>-342.9785</c:v>
                </c:pt>
                <c:pt idx="13743">
                  <c:v>-342.97649999999999</c:v>
                </c:pt>
                <c:pt idx="13744">
                  <c:v>-342.97449999999998</c:v>
                </c:pt>
                <c:pt idx="13745">
                  <c:v>-342.97249999999997</c:v>
                </c:pt>
                <c:pt idx="13746">
                  <c:v>-342.97049999999996</c:v>
                </c:pt>
                <c:pt idx="13747">
                  <c:v>-342.96849999999995</c:v>
                </c:pt>
                <c:pt idx="13748">
                  <c:v>-342.9665</c:v>
                </c:pt>
                <c:pt idx="13749">
                  <c:v>-342.96449999999999</c:v>
                </c:pt>
                <c:pt idx="13750">
                  <c:v>-342.96249999999998</c:v>
                </c:pt>
                <c:pt idx="13751">
                  <c:v>-342.96049999999997</c:v>
                </c:pt>
                <c:pt idx="13752">
                  <c:v>-342.95849999999996</c:v>
                </c:pt>
                <c:pt idx="13753">
                  <c:v>-342.95650000000001</c:v>
                </c:pt>
                <c:pt idx="13754">
                  <c:v>-342.9545</c:v>
                </c:pt>
                <c:pt idx="13755">
                  <c:v>-342.95249999999999</c:v>
                </c:pt>
                <c:pt idx="13756">
                  <c:v>-342.95049999999998</c:v>
                </c:pt>
                <c:pt idx="13757">
                  <c:v>-342.94849999999997</c:v>
                </c:pt>
                <c:pt idx="13758">
                  <c:v>-342.94649999999996</c:v>
                </c:pt>
                <c:pt idx="13759">
                  <c:v>-342.94449999999995</c:v>
                </c:pt>
                <c:pt idx="13760">
                  <c:v>-342.9425</c:v>
                </c:pt>
                <c:pt idx="13761">
                  <c:v>-342.94049999999999</c:v>
                </c:pt>
                <c:pt idx="13762">
                  <c:v>-342.93849999999998</c:v>
                </c:pt>
                <c:pt idx="13763">
                  <c:v>-342.93649999999997</c:v>
                </c:pt>
                <c:pt idx="13764">
                  <c:v>-342.93449999999996</c:v>
                </c:pt>
                <c:pt idx="13765">
                  <c:v>-342.9325</c:v>
                </c:pt>
                <c:pt idx="13766">
                  <c:v>-342.93049999999999</c:v>
                </c:pt>
                <c:pt idx="13767">
                  <c:v>-342.92849999999999</c:v>
                </c:pt>
                <c:pt idx="13768">
                  <c:v>-342.92649999999998</c:v>
                </c:pt>
                <c:pt idx="13769">
                  <c:v>-342.92449999999997</c:v>
                </c:pt>
                <c:pt idx="13770">
                  <c:v>-342.92249999999996</c:v>
                </c:pt>
                <c:pt idx="13771">
                  <c:v>-342.92049999999995</c:v>
                </c:pt>
                <c:pt idx="13772">
                  <c:v>-342.91849999999999</c:v>
                </c:pt>
                <c:pt idx="13773">
                  <c:v>-342.91649999999998</c:v>
                </c:pt>
                <c:pt idx="13774">
                  <c:v>-342.91449999999998</c:v>
                </c:pt>
                <c:pt idx="13775">
                  <c:v>-342.91249999999997</c:v>
                </c:pt>
                <c:pt idx="13776">
                  <c:v>-342.91049999999996</c:v>
                </c:pt>
                <c:pt idx="13777">
                  <c:v>-342.9085</c:v>
                </c:pt>
                <c:pt idx="13778">
                  <c:v>-342.90649999999999</c:v>
                </c:pt>
                <c:pt idx="13779">
                  <c:v>-342.90449999999998</c:v>
                </c:pt>
                <c:pt idx="13780">
                  <c:v>-342.90249999999997</c:v>
                </c:pt>
                <c:pt idx="13781">
                  <c:v>-342.90049999999997</c:v>
                </c:pt>
                <c:pt idx="13782">
                  <c:v>-342.89849999999996</c:v>
                </c:pt>
                <c:pt idx="13783">
                  <c:v>-342.8965</c:v>
                </c:pt>
                <c:pt idx="13784">
                  <c:v>-342.89449999999999</c:v>
                </c:pt>
                <c:pt idx="13785">
                  <c:v>-342.89249999999998</c:v>
                </c:pt>
                <c:pt idx="13786">
                  <c:v>-342.89049999999997</c:v>
                </c:pt>
                <c:pt idx="13787">
                  <c:v>-342.88849999999996</c:v>
                </c:pt>
                <c:pt idx="13788">
                  <c:v>-342.88649999999996</c:v>
                </c:pt>
                <c:pt idx="13789">
                  <c:v>-342.8845</c:v>
                </c:pt>
                <c:pt idx="13790">
                  <c:v>-342.88249999999999</c:v>
                </c:pt>
                <c:pt idx="13791">
                  <c:v>-342.88049999999998</c:v>
                </c:pt>
                <c:pt idx="13792">
                  <c:v>-342.87849999999997</c:v>
                </c:pt>
                <c:pt idx="13793">
                  <c:v>-342.87649999999996</c:v>
                </c:pt>
                <c:pt idx="13794">
                  <c:v>-342.87449999999995</c:v>
                </c:pt>
                <c:pt idx="13795">
                  <c:v>-342.8725</c:v>
                </c:pt>
                <c:pt idx="13796">
                  <c:v>-342.87049999999999</c:v>
                </c:pt>
                <c:pt idx="13797">
                  <c:v>-342.86849999999998</c:v>
                </c:pt>
                <c:pt idx="13798">
                  <c:v>-342.86649999999997</c:v>
                </c:pt>
                <c:pt idx="13799">
                  <c:v>-342.86449999999996</c:v>
                </c:pt>
                <c:pt idx="13800">
                  <c:v>-342.86249999999995</c:v>
                </c:pt>
                <c:pt idx="13801">
                  <c:v>-342.8605</c:v>
                </c:pt>
                <c:pt idx="13802">
                  <c:v>-342.85849999999999</c:v>
                </c:pt>
                <c:pt idx="13803">
                  <c:v>-342.85649999999998</c:v>
                </c:pt>
                <c:pt idx="13804">
                  <c:v>-342.85449999999997</c:v>
                </c:pt>
                <c:pt idx="13805">
                  <c:v>-342.85249999999996</c:v>
                </c:pt>
                <c:pt idx="13806">
                  <c:v>-342.85049999999995</c:v>
                </c:pt>
                <c:pt idx="13807">
                  <c:v>-342.8485</c:v>
                </c:pt>
                <c:pt idx="13808">
                  <c:v>-342.84649999999999</c:v>
                </c:pt>
                <c:pt idx="13809">
                  <c:v>-342.84449999999998</c:v>
                </c:pt>
                <c:pt idx="13810">
                  <c:v>-342.84249999999997</c:v>
                </c:pt>
                <c:pt idx="13811">
                  <c:v>-342.84049999999996</c:v>
                </c:pt>
                <c:pt idx="13812">
                  <c:v>-342.83849999999995</c:v>
                </c:pt>
                <c:pt idx="13813">
                  <c:v>-342.8365</c:v>
                </c:pt>
                <c:pt idx="13814">
                  <c:v>-342.83449999999999</c:v>
                </c:pt>
                <c:pt idx="13815">
                  <c:v>-342.83249999999998</c:v>
                </c:pt>
                <c:pt idx="13816">
                  <c:v>-342.83049999999997</c:v>
                </c:pt>
                <c:pt idx="13817">
                  <c:v>-342.82849999999996</c:v>
                </c:pt>
                <c:pt idx="13818">
                  <c:v>-342.82649999999995</c:v>
                </c:pt>
                <c:pt idx="13819">
                  <c:v>-342.8245</c:v>
                </c:pt>
                <c:pt idx="13820">
                  <c:v>-342.82249999999999</c:v>
                </c:pt>
                <c:pt idx="13821">
                  <c:v>-342.82049999999998</c:v>
                </c:pt>
                <c:pt idx="13822">
                  <c:v>-342.81849999999997</c:v>
                </c:pt>
                <c:pt idx="13823">
                  <c:v>-342.81649999999996</c:v>
                </c:pt>
                <c:pt idx="13824">
                  <c:v>-342.81449999999995</c:v>
                </c:pt>
                <c:pt idx="13825">
                  <c:v>-342.8125</c:v>
                </c:pt>
                <c:pt idx="13826">
                  <c:v>-342.81049999999999</c:v>
                </c:pt>
                <c:pt idx="13827">
                  <c:v>-342.80849999999998</c:v>
                </c:pt>
                <c:pt idx="13828">
                  <c:v>-342.80649999999997</c:v>
                </c:pt>
                <c:pt idx="13829">
                  <c:v>-342.80449999999996</c:v>
                </c:pt>
                <c:pt idx="13830">
                  <c:v>-342.80249999999995</c:v>
                </c:pt>
                <c:pt idx="13831">
                  <c:v>-342.8005</c:v>
                </c:pt>
                <c:pt idx="13832">
                  <c:v>-342.79849999999999</c:v>
                </c:pt>
                <c:pt idx="13833">
                  <c:v>-342.79649999999998</c:v>
                </c:pt>
                <c:pt idx="13834">
                  <c:v>-342.79449999999997</c:v>
                </c:pt>
                <c:pt idx="13835">
                  <c:v>-342.79249999999996</c:v>
                </c:pt>
                <c:pt idx="13836">
                  <c:v>-342.79049999999995</c:v>
                </c:pt>
                <c:pt idx="13837">
                  <c:v>-342.7885</c:v>
                </c:pt>
                <c:pt idx="13838">
                  <c:v>-342.78649999999999</c:v>
                </c:pt>
                <c:pt idx="13839">
                  <c:v>-342.78449999999998</c:v>
                </c:pt>
                <c:pt idx="13840">
                  <c:v>-342.78249999999997</c:v>
                </c:pt>
                <c:pt idx="13841">
                  <c:v>-342.78049999999996</c:v>
                </c:pt>
                <c:pt idx="13842">
                  <c:v>-342.77849999999995</c:v>
                </c:pt>
                <c:pt idx="13843">
                  <c:v>-342.7765</c:v>
                </c:pt>
                <c:pt idx="13844">
                  <c:v>-342.77449999999999</c:v>
                </c:pt>
                <c:pt idx="13845">
                  <c:v>-342.77249999999998</c:v>
                </c:pt>
                <c:pt idx="13846">
                  <c:v>-342.77049999999997</c:v>
                </c:pt>
                <c:pt idx="13847">
                  <c:v>-342.76849999999996</c:v>
                </c:pt>
                <c:pt idx="13848">
                  <c:v>-342.76649999999995</c:v>
                </c:pt>
                <c:pt idx="13849">
                  <c:v>-342.7645</c:v>
                </c:pt>
                <c:pt idx="13850">
                  <c:v>-342.76249999999999</c:v>
                </c:pt>
                <c:pt idx="13851">
                  <c:v>-342.76049999999998</c:v>
                </c:pt>
                <c:pt idx="13852">
                  <c:v>-342.75849999999997</c:v>
                </c:pt>
                <c:pt idx="13853">
                  <c:v>-342.75649999999996</c:v>
                </c:pt>
                <c:pt idx="13854">
                  <c:v>-342.75450000000001</c:v>
                </c:pt>
                <c:pt idx="13855">
                  <c:v>-342.7525</c:v>
                </c:pt>
                <c:pt idx="13856">
                  <c:v>-342.75049999999999</c:v>
                </c:pt>
                <c:pt idx="13857">
                  <c:v>-342.74849999999998</c:v>
                </c:pt>
                <c:pt idx="13858">
                  <c:v>-342.74649999999997</c:v>
                </c:pt>
                <c:pt idx="13859">
                  <c:v>-342.74449999999996</c:v>
                </c:pt>
                <c:pt idx="13860">
                  <c:v>-342.74249999999995</c:v>
                </c:pt>
                <c:pt idx="13861">
                  <c:v>-342.7405</c:v>
                </c:pt>
                <c:pt idx="13862">
                  <c:v>-342.73849999999999</c:v>
                </c:pt>
                <c:pt idx="13863">
                  <c:v>-342.73649999999998</c:v>
                </c:pt>
                <c:pt idx="13864">
                  <c:v>-342.73449999999997</c:v>
                </c:pt>
                <c:pt idx="13865">
                  <c:v>-342.73249999999996</c:v>
                </c:pt>
                <c:pt idx="13866">
                  <c:v>-342.73050000000001</c:v>
                </c:pt>
                <c:pt idx="13867">
                  <c:v>-342.7285</c:v>
                </c:pt>
                <c:pt idx="13868">
                  <c:v>-342.72649999999999</c:v>
                </c:pt>
                <c:pt idx="13869">
                  <c:v>-342.72449999999998</c:v>
                </c:pt>
                <c:pt idx="13870">
                  <c:v>-342.72249999999997</c:v>
                </c:pt>
                <c:pt idx="13871">
                  <c:v>-342.72049999999996</c:v>
                </c:pt>
                <c:pt idx="13872">
                  <c:v>-342.71849999999995</c:v>
                </c:pt>
                <c:pt idx="13873">
                  <c:v>-342.7165</c:v>
                </c:pt>
                <c:pt idx="13874">
                  <c:v>-342.71449999999999</c:v>
                </c:pt>
                <c:pt idx="13875">
                  <c:v>-342.71249999999998</c:v>
                </c:pt>
                <c:pt idx="13876">
                  <c:v>-342.71049999999997</c:v>
                </c:pt>
                <c:pt idx="13877">
                  <c:v>-342.70849999999996</c:v>
                </c:pt>
                <c:pt idx="13878">
                  <c:v>-342.70650000000001</c:v>
                </c:pt>
                <c:pt idx="13879">
                  <c:v>-342.7045</c:v>
                </c:pt>
                <c:pt idx="13880">
                  <c:v>-342.70249999999999</c:v>
                </c:pt>
                <c:pt idx="13881">
                  <c:v>-342.70049999999998</c:v>
                </c:pt>
                <c:pt idx="13882">
                  <c:v>-342.69849999999997</c:v>
                </c:pt>
                <c:pt idx="13883">
                  <c:v>-342.69649999999996</c:v>
                </c:pt>
                <c:pt idx="13884">
                  <c:v>-342.69449999999995</c:v>
                </c:pt>
                <c:pt idx="13885">
                  <c:v>-342.6925</c:v>
                </c:pt>
                <c:pt idx="13886">
                  <c:v>-342.69049999999999</c:v>
                </c:pt>
                <c:pt idx="13887">
                  <c:v>-342.68849999999998</c:v>
                </c:pt>
                <c:pt idx="13888">
                  <c:v>-342.68649999999997</c:v>
                </c:pt>
                <c:pt idx="13889">
                  <c:v>-342.68449999999996</c:v>
                </c:pt>
                <c:pt idx="13890">
                  <c:v>-342.6825</c:v>
                </c:pt>
                <c:pt idx="13891">
                  <c:v>-342.68049999999999</c:v>
                </c:pt>
                <c:pt idx="13892">
                  <c:v>-342.67849999999999</c:v>
                </c:pt>
                <c:pt idx="13893">
                  <c:v>-342.67649999999998</c:v>
                </c:pt>
                <c:pt idx="13894">
                  <c:v>-342.67449999999997</c:v>
                </c:pt>
                <c:pt idx="13895">
                  <c:v>-342.67249999999996</c:v>
                </c:pt>
                <c:pt idx="13896">
                  <c:v>-342.67049999999995</c:v>
                </c:pt>
                <c:pt idx="13897">
                  <c:v>-342.66849999999999</c:v>
                </c:pt>
                <c:pt idx="13898">
                  <c:v>-342.66649999999998</c:v>
                </c:pt>
                <c:pt idx="13899">
                  <c:v>-342.66449999999998</c:v>
                </c:pt>
                <c:pt idx="13900">
                  <c:v>-342.66249999999997</c:v>
                </c:pt>
                <c:pt idx="13901">
                  <c:v>-342.66049999999996</c:v>
                </c:pt>
                <c:pt idx="13902">
                  <c:v>-342.6585</c:v>
                </c:pt>
                <c:pt idx="13903">
                  <c:v>-342.65649999999999</c:v>
                </c:pt>
                <c:pt idx="13904">
                  <c:v>-342.65449999999998</c:v>
                </c:pt>
                <c:pt idx="13905">
                  <c:v>-342.65249999999997</c:v>
                </c:pt>
                <c:pt idx="13906">
                  <c:v>-342.65049999999997</c:v>
                </c:pt>
                <c:pt idx="13907">
                  <c:v>-342.64849999999996</c:v>
                </c:pt>
                <c:pt idx="13908">
                  <c:v>-342.6465</c:v>
                </c:pt>
                <c:pt idx="13909">
                  <c:v>-342.64449999999999</c:v>
                </c:pt>
                <c:pt idx="13910">
                  <c:v>-342.64249999999998</c:v>
                </c:pt>
                <c:pt idx="13911">
                  <c:v>-342.64049999999997</c:v>
                </c:pt>
                <c:pt idx="13912">
                  <c:v>-342.63849999999996</c:v>
                </c:pt>
                <c:pt idx="13913">
                  <c:v>-342.63649999999996</c:v>
                </c:pt>
                <c:pt idx="13914">
                  <c:v>-342.6345</c:v>
                </c:pt>
                <c:pt idx="13915">
                  <c:v>-342.63249999999999</c:v>
                </c:pt>
                <c:pt idx="13916">
                  <c:v>-342.63049999999998</c:v>
                </c:pt>
                <c:pt idx="13917">
                  <c:v>-342.62849999999997</c:v>
                </c:pt>
                <c:pt idx="13918">
                  <c:v>-342.62649999999996</c:v>
                </c:pt>
                <c:pt idx="13919">
                  <c:v>-342.62449999999995</c:v>
                </c:pt>
                <c:pt idx="13920">
                  <c:v>-342.6225</c:v>
                </c:pt>
                <c:pt idx="13921">
                  <c:v>-342.62049999999999</c:v>
                </c:pt>
                <c:pt idx="13922">
                  <c:v>-342.61849999999998</c:v>
                </c:pt>
                <c:pt idx="13923">
                  <c:v>-342.61649999999997</c:v>
                </c:pt>
                <c:pt idx="13924">
                  <c:v>-342.61449999999996</c:v>
                </c:pt>
                <c:pt idx="13925">
                  <c:v>-342.61249999999995</c:v>
                </c:pt>
                <c:pt idx="13926">
                  <c:v>-342.6105</c:v>
                </c:pt>
                <c:pt idx="13927">
                  <c:v>-342.60849999999999</c:v>
                </c:pt>
                <c:pt idx="13928">
                  <c:v>-342.60649999999998</c:v>
                </c:pt>
                <c:pt idx="13929">
                  <c:v>-342.60449999999997</c:v>
                </c:pt>
                <c:pt idx="13930">
                  <c:v>-342.60249999999996</c:v>
                </c:pt>
                <c:pt idx="13931">
                  <c:v>-342.60049999999995</c:v>
                </c:pt>
                <c:pt idx="13932">
                  <c:v>-342.5985</c:v>
                </c:pt>
                <c:pt idx="13933">
                  <c:v>-342.59649999999999</c:v>
                </c:pt>
                <c:pt idx="13934">
                  <c:v>-342.59449999999998</c:v>
                </c:pt>
                <c:pt idx="13935">
                  <c:v>-342.59249999999997</c:v>
                </c:pt>
                <c:pt idx="13936">
                  <c:v>-342.59049999999996</c:v>
                </c:pt>
                <c:pt idx="13937">
                  <c:v>-342.58849999999995</c:v>
                </c:pt>
                <c:pt idx="13938">
                  <c:v>-342.5865</c:v>
                </c:pt>
                <c:pt idx="13939">
                  <c:v>-342.58449999999999</c:v>
                </c:pt>
                <c:pt idx="13940">
                  <c:v>-342.58249999999998</c:v>
                </c:pt>
                <c:pt idx="13941">
                  <c:v>-342.58049999999997</c:v>
                </c:pt>
                <c:pt idx="13942">
                  <c:v>-342.57849999999996</c:v>
                </c:pt>
                <c:pt idx="13943">
                  <c:v>-342.57649999999995</c:v>
                </c:pt>
                <c:pt idx="13944">
                  <c:v>-342.5745</c:v>
                </c:pt>
                <c:pt idx="13945">
                  <c:v>-342.57249999999999</c:v>
                </c:pt>
                <c:pt idx="13946">
                  <c:v>-342.57049999999998</c:v>
                </c:pt>
                <c:pt idx="13947">
                  <c:v>-342.56849999999997</c:v>
                </c:pt>
                <c:pt idx="13948">
                  <c:v>-342.56649999999996</c:v>
                </c:pt>
                <c:pt idx="13949">
                  <c:v>-342.56449999999995</c:v>
                </c:pt>
                <c:pt idx="13950">
                  <c:v>-342.5625</c:v>
                </c:pt>
                <c:pt idx="13951">
                  <c:v>-342.56049999999999</c:v>
                </c:pt>
                <c:pt idx="13952">
                  <c:v>-342.55849999999998</c:v>
                </c:pt>
                <c:pt idx="13953">
                  <c:v>-342.55649999999997</c:v>
                </c:pt>
                <c:pt idx="13954">
                  <c:v>-342.55449999999996</c:v>
                </c:pt>
                <c:pt idx="13955">
                  <c:v>-342.55249999999995</c:v>
                </c:pt>
                <c:pt idx="13956">
                  <c:v>-342.5505</c:v>
                </c:pt>
                <c:pt idx="13957">
                  <c:v>-342.54849999999999</c:v>
                </c:pt>
                <c:pt idx="13958">
                  <c:v>-342.54649999999998</c:v>
                </c:pt>
                <c:pt idx="13959">
                  <c:v>-342.54449999999997</c:v>
                </c:pt>
                <c:pt idx="13960">
                  <c:v>-342.54249999999996</c:v>
                </c:pt>
                <c:pt idx="13961">
                  <c:v>-342.54049999999995</c:v>
                </c:pt>
                <c:pt idx="13962">
                  <c:v>-342.5385</c:v>
                </c:pt>
                <c:pt idx="13963">
                  <c:v>-342.53649999999999</c:v>
                </c:pt>
                <c:pt idx="13964">
                  <c:v>-342.53449999999998</c:v>
                </c:pt>
                <c:pt idx="13965">
                  <c:v>-342.53249999999997</c:v>
                </c:pt>
                <c:pt idx="13966">
                  <c:v>-342.53049999999996</c:v>
                </c:pt>
                <c:pt idx="13967">
                  <c:v>-342.52849999999995</c:v>
                </c:pt>
                <c:pt idx="13968">
                  <c:v>-342.5265</c:v>
                </c:pt>
                <c:pt idx="13969">
                  <c:v>-342.52449999999999</c:v>
                </c:pt>
                <c:pt idx="13970">
                  <c:v>-342.52249999999998</c:v>
                </c:pt>
                <c:pt idx="13971">
                  <c:v>-342.52049999999997</c:v>
                </c:pt>
                <c:pt idx="13972">
                  <c:v>-342.51849999999996</c:v>
                </c:pt>
                <c:pt idx="13973">
                  <c:v>-342.51649999999995</c:v>
                </c:pt>
                <c:pt idx="13974">
                  <c:v>-342.5145</c:v>
                </c:pt>
                <c:pt idx="13975">
                  <c:v>-342.51249999999999</c:v>
                </c:pt>
                <c:pt idx="13976">
                  <c:v>-342.51049999999998</c:v>
                </c:pt>
                <c:pt idx="13977">
                  <c:v>-342.50849999999997</c:v>
                </c:pt>
                <c:pt idx="13978">
                  <c:v>-342.50649999999996</c:v>
                </c:pt>
                <c:pt idx="13979">
                  <c:v>-342.50450000000001</c:v>
                </c:pt>
                <c:pt idx="13980">
                  <c:v>-342.5025</c:v>
                </c:pt>
                <c:pt idx="13981">
                  <c:v>-342.50049999999999</c:v>
                </c:pt>
                <c:pt idx="13982">
                  <c:v>-342.49849999999998</c:v>
                </c:pt>
                <c:pt idx="13983">
                  <c:v>-342.49649999999997</c:v>
                </c:pt>
                <c:pt idx="13984">
                  <c:v>-342.49449999999996</c:v>
                </c:pt>
                <c:pt idx="13985">
                  <c:v>-342.49249999999995</c:v>
                </c:pt>
                <c:pt idx="13986">
                  <c:v>-342.4905</c:v>
                </c:pt>
                <c:pt idx="13987">
                  <c:v>-342.48849999999999</c:v>
                </c:pt>
                <c:pt idx="13988">
                  <c:v>-342.48649999999998</c:v>
                </c:pt>
                <c:pt idx="13989">
                  <c:v>-342.48449999999997</c:v>
                </c:pt>
                <c:pt idx="13990">
                  <c:v>-342.48249999999996</c:v>
                </c:pt>
                <c:pt idx="13991">
                  <c:v>-342.48050000000001</c:v>
                </c:pt>
                <c:pt idx="13992">
                  <c:v>-342.4785</c:v>
                </c:pt>
                <c:pt idx="13993">
                  <c:v>-342.47649999999999</c:v>
                </c:pt>
                <c:pt idx="13994">
                  <c:v>-342.47449999999998</c:v>
                </c:pt>
                <c:pt idx="13995">
                  <c:v>-342.47249999999997</c:v>
                </c:pt>
                <c:pt idx="13996">
                  <c:v>-342.47049999999996</c:v>
                </c:pt>
                <c:pt idx="13997">
                  <c:v>-342.46849999999995</c:v>
                </c:pt>
                <c:pt idx="13998">
                  <c:v>-342.4665</c:v>
                </c:pt>
                <c:pt idx="13999">
                  <c:v>-342.46449999999999</c:v>
                </c:pt>
                <c:pt idx="14000">
                  <c:v>-342.46249999999998</c:v>
                </c:pt>
                <c:pt idx="14001">
                  <c:v>-342.46049999999997</c:v>
                </c:pt>
                <c:pt idx="14002">
                  <c:v>-342.45849999999996</c:v>
                </c:pt>
                <c:pt idx="14003">
                  <c:v>-342.45650000000001</c:v>
                </c:pt>
                <c:pt idx="14004">
                  <c:v>-342.4545</c:v>
                </c:pt>
                <c:pt idx="14005">
                  <c:v>-342.45249999999999</c:v>
                </c:pt>
                <c:pt idx="14006">
                  <c:v>-342.45049999999998</c:v>
                </c:pt>
                <c:pt idx="14007">
                  <c:v>-342.44849999999997</c:v>
                </c:pt>
                <c:pt idx="14008">
                  <c:v>-342.44649999999996</c:v>
                </c:pt>
                <c:pt idx="14009">
                  <c:v>-342.44449999999995</c:v>
                </c:pt>
                <c:pt idx="14010">
                  <c:v>-342.4425</c:v>
                </c:pt>
                <c:pt idx="14011">
                  <c:v>-342.44049999999999</c:v>
                </c:pt>
                <c:pt idx="14012">
                  <c:v>-342.43849999999998</c:v>
                </c:pt>
                <c:pt idx="14013">
                  <c:v>-342.43649999999997</c:v>
                </c:pt>
                <c:pt idx="14014">
                  <c:v>-342.43449999999996</c:v>
                </c:pt>
                <c:pt idx="14015">
                  <c:v>-342.4325</c:v>
                </c:pt>
                <c:pt idx="14016">
                  <c:v>-342.43049999999999</c:v>
                </c:pt>
                <c:pt idx="14017">
                  <c:v>-342.42849999999999</c:v>
                </c:pt>
                <c:pt idx="14018">
                  <c:v>-342.42649999999998</c:v>
                </c:pt>
                <c:pt idx="14019">
                  <c:v>-342.42449999999997</c:v>
                </c:pt>
                <c:pt idx="14020">
                  <c:v>-342.42249999999996</c:v>
                </c:pt>
                <c:pt idx="14021">
                  <c:v>-342.42049999999995</c:v>
                </c:pt>
                <c:pt idx="14022">
                  <c:v>-342.41849999999999</c:v>
                </c:pt>
                <c:pt idx="14023">
                  <c:v>-342.41649999999998</c:v>
                </c:pt>
                <c:pt idx="14024">
                  <c:v>-342.41449999999998</c:v>
                </c:pt>
                <c:pt idx="14025">
                  <c:v>-342.41249999999997</c:v>
                </c:pt>
                <c:pt idx="14026">
                  <c:v>-342.41049999999996</c:v>
                </c:pt>
                <c:pt idx="14027">
                  <c:v>-342.4085</c:v>
                </c:pt>
                <c:pt idx="14028">
                  <c:v>-342.40649999999999</c:v>
                </c:pt>
                <c:pt idx="14029">
                  <c:v>-342.40449999999998</c:v>
                </c:pt>
                <c:pt idx="14030">
                  <c:v>-342.40249999999997</c:v>
                </c:pt>
                <c:pt idx="14031">
                  <c:v>-342.40049999999997</c:v>
                </c:pt>
                <c:pt idx="14032">
                  <c:v>-342.39849999999996</c:v>
                </c:pt>
                <c:pt idx="14033">
                  <c:v>-342.3965</c:v>
                </c:pt>
                <c:pt idx="14034">
                  <c:v>-342.39449999999999</c:v>
                </c:pt>
                <c:pt idx="14035">
                  <c:v>-342.39249999999998</c:v>
                </c:pt>
                <c:pt idx="14036">
                  <c:v>-342.39049999999997</c:v>
                </c:pt>
                <c:pt idx="14037">
                  <c:v>-342.38849999999996</c:v>
                </c:pt>
                <c:pt idx="14038">
                  <c:v>-342.38649999999996</c:v>
                </c:pt>
                <c:pt idx="14039">
                  <c:v>-342.3845</c:v>
                </c:pt>
                <c:pt idx="14040">
                  <c:v>-342.38249999999999</c:v>
                </c:pt>
                <c:pt idx="14041">
                  <c:v>-342.38049999999998</c:v>
                </c:pt>
                <c:pt idx="14042">
                  <c:v>-342.37849999999997</c:v>
                </c:pt>
                <c:pt idx="14043">
                  <c:v>-342.37649999999996</c:v>
                </c:pt>
                <c:pt idx="14044">
                  <c:v>-342.37449999999995</c:v>
                </c:pt>
                <c:pt idx="14045">
                  <c:v>-342.3725</c:v>
                </c:pt>
                <c:pt idx="14046">
                  <c:v>-342.37049999999999</c:v>
                </c:pt>
                <c:pt idx="14047">
                  <c:v>-342.36849999999998</c:v>
                </c:pt>
                <c:pt idx="14048">
                  <c:v>-342.36649999999997</c:v>
                </c:pt>
                <c:pt idx="14049">
                  <c:v>-342.36449999999996</c:v>
                </c:pt>
                <c:pt idx="14050">
                  <c:v>-342.36249999999995</c:v>
                </c:pt>
                <c:pt idx="14051">
                  <c:v>-342.3605</c:v>
                </c:pt>
                <c:pt idx="14052">
                  <c:v>-342.35849999999999</c:v>
                </c:pt>
                <c:pt idx="14053">
                  <c:v>-342.35649999999998</c:v>
                </c:pt>
                <c:pt idx="14054">
                  <c:v>-342.35449999999997</c:v>
                </c:pt>
                <c:pt idx="14055">
                  <c:v>-342.35249999999996</c:v>
                </c:pt>
                <c:pt idx="14056">
                  <c:v>-342.35049999999995</c:v>
                </c:pt>
                <c:pt idx="14057">
                  <c:v>-342.3485</c:v>
                </c:pt>
                <c:pt idx="14058">
                  <c:v>-342.34649999999999</c:v>
                </c:pt>
                <c:pt idx="14059">
                  <c:v>-342.34449999999998</c:v>
                </c:pt>
                <c:pt idx="14060">
                  <c:v>-342.34249999999997</c:v>
                </c:pt>
                <c:pt idx="14061">
                  <c:v>-342.34049999999996</c:v>
                </c:pt>
                <c:pt idx="14062">
                  <c:v>-342.33849999999995</c:v>
                </c:pt>
                <c:pt idx="14063">
                  <c:v>-342.3365</c:v>
                </c:pt>
                <c:pt idx="14064">
                  <c:v>-342.33449999999999</c:v>
                </c:pt>
                <c:pt idx="14065">
                  <c:v>-342.33249999999998</c:v>
                </c:pt>
                <c:pt idx="14066">
                  <c:v>-342.33049999999997</c:v>
                </c:pt>
                <c:pt idx="14067">
                  <c:v>-342.32849999999996</c:v>
                </c:pt>
                <c:pt idx="14068">
                  <c:v>-342.32649999999995</c:v>
                </c:pt>
                <c:pt idx="14069">
                  <c:v>-342.3245</c:v>
                </c:pt>
                <c:pt idx="14070">
                  <c:v>-342.32249999999999</c:v>
                </c:pt>
                <c:pt idx="14071">
                  <c:v>-342.32049999999998</c:v>
                </c:pt>
                <c:pt idx="14072">
                  <c:v>-342.31849999999997</c:v>
                </c:pt>
                <c:pt idx="14073">
                  <c:v>-342.31649999999996</c:v>
                </c:pt>
                <c:pt idx="14074">
                  <c:v>-342.31449999999995</c:v>
                </c:pt>
                <c:pt idx="14075">
                  <c:v>-342.3125</c:v>
                </c:pt>
                <c:pt idx="14076">
                  <c:v>-342.31049999999999</c:v>
                </c:pt>
                <c:pt idx="14077">
                  <c:v>-342.30849999999998</c:v>
                </c:pt>
                <c:pt idx="14078">
                  <c:v>-342.30649999999997</c:v>
                </c:pt>
                <c:pt idx="14079">
                  <c:v>-342.30449999999996</c:v>
                </c:pt>
                <c:pt idx="14080">
                  <c:v>-342.30249999999995</c:v>
                </c:pt>
                <c:pt idx="14081">
                  <c:v>-342.3005</c:v>
                </c:pt>
                <c:pt idx="14082">
                  <c:v>-342.29849999999999</c:v>
                </c:pt>
                <c:pt idx="14083">
                  <c:v>-342.29649999999998</c:v>
                </c:pt>
                <c:pt idx="14084">
                  <c:v>-342.29449999999997</c:v>
                </c:pt>
                <c:pt idx="14085">
                  <c:v>-342.29249999999996</c:v>
                </c:pt>
                <c:pt idx="14086">
                  <c:v>-342.29049999999995</c:v>
                </c:pt>
                <c:pt idx="14087">
                  <c:v>-342.2885</c:v>
                </c:pt>
                <c:pt idx="14088">
                  <c:v>-342.28649999999999</c:v>
                </c:pt>
                <c:pt idx="14089">
                  <c:v>-342.28449999999998</c:v>
                </c:pt>
                <c:pt idx="14090">
                  <c:v>-342.28249999999997</c:v>
                </c:pt>
                <c:pt idx="14091">
                  <c:v>-342.28049999999996</c:v>
                </c:pt>
                <c:pt idx="14092">
                  <c:v>-342.27849999999995</c:v>
                </c:pt>
                <c:pt idx="14093">
                  <c:v>-342.2765</c:v>
                </c:pt>
                <c:pt idx="14094">
                  <c:v>-342.27449999999999</c:v>
                </c:pt>
                <c:pt idx="14095">
                  <c:v>-342.27249999999998</c:v>
                </c:pt>
                <c:pt idx="14096">
                  <c:v>-342.27049999999997</c:v>
                </c:pt>
                <c:pt idx="14097">
                  <c:v>-342.26849999999996</c:v>
                </c:pt>
                <c:pt idx="14098">
                  <c:v>-342.26649999999995</c:v>
                </c:pt>
                <c:pt idx="14099">
                  <c:v>-342.2645</c:v>
                </c:pt>
                <c:pt idx="14100">
                  <c:v>-342.26249999999999</c:v>
                </c:pt>
                <c:pt idx="14101">
                  <c:v>-342.26049999999998</c:v>
                </c:pt>
                <c:pt idx="14102">
                  <c:v>-342.25849999999997</c:v>
                </c:pt>
                <c:pt idx="14103">
                  <c:v>-342.25649999999996</c:v>
                </c:pt>
                <c:pt idx="14104">
                  <c:v>-342.25450000000001</c:v>
                </c:pt>
                <c:pt idx="14105">
                  <c:v>-342.2525</c:v>
                </c:pt>
                <c:pt idx="14106">
                  <c:v>-342.25049999999999</c:v>
                </c:pt>
                <c:pt idx="14107">
                  <c:v>-342.24849999999998</c:v>
                </c:pt>
                <c:pt idx="14108">
                  <c:v>-342.24649999999997</c:v>
                </c:pt>
                <c:pt idx="14109">
                  <c:v>-342.24449999999996</c:v>
                </c:pt>
                <c:pt idx="14110">
                  <c:v>-342.24249999999995</c:v>
                </c:pt>
                <c:pt idx="14111">
                  <c:v>-342.2405</c:v>
                </c:pt>
                <c:pt idx="14112">
                  <c:v>-342.23849999999999</c:v>
                </c:pt>
                <c:pt idx="14113">
                  <c:v>-342.23649999999998</c:v>
                </c:pt>
                <c:pt idx="14114">
                  <c:v>-342.23449999999997</c:v>
                </c:pt>
                <c:pt idx="14115">
                  <c:v>-342.23249999999996</c:v>
                </c:pt>
                <c:pt idx="14116">
                  <c:v>-342.23050000000001</c:v>
                </c:pt>
                <c:pt idx="14117">
                  <c:v>-342.2285</c:v>
                </c:pt>
                <c:pt idx="14118">
                  <c:v>-342.22649999999999</c:v>
                </c:pt>
                <c:pt idx="14119">
                  <c:v>-342.22449999999998</c:v>
                </c:pt>
                <c:pt idx="14120">
                  <c:v>-342.22249999999997</c:v>
                </c:pt>
                <c:pt idx="14121">
                  <c:v>-342.22049999999996</c:v>
                </c:pt>
                <c:pt idx="14122">
                  <c:v>-342.21849999999995</c:v>
                </c:pt>
                <c:pt idx="14123">
                  <c:v>-342.2165</c:v>
                </c:pt>
                <c:pt idx="14124">
                  <c:v>-342.21449999999999</c:v>
                </c:pt>
                <c:pt idx="14125">
                  <c:v>-342.21249999999998</c:v>
                </c:pt>
                <c:pt idx="14126">
                  <c:v>-342.21049999999997</c:v>
                </c:pt>
                <c:pt idx="14127">
                  <c:v>-342.20849999999996</c:v>
                </c:pt>
                <c:pt idx="14128">
                  <c:v>-342.20650000000001</c:v>
                </c:pt>
                <c:pt idx="14129">
                  <c:v>-342.2045</c:v>
                </c:pt>
                <c:pt idx="14130">
                  <c:v>-342.20249999999999</c:v>
                </c:pt>
                <c:pt idx="14131">
                  <c:v>-342.20049999999998</c:v>
                </c:pt>
                <c:pt idx="14132">
                  <c:v>-342.19849999999997</c:v>
                </c:pt>
                <c:pt idx="14133">
                  <c:v>-342.19649999999996</c:v>
                </c:pt>
                <c:pt idx="14134">
                  <c:v>-342.19449999999995</c:v>
                </c:pt>
                <c:pt idx="14135">
                  <c:v>-342.1925</c:v>
                </c:pt>
                <c:pt idx="14136">
                  <c:v>-342.19049999999999</c:v>
                </c:pt>
                <c:pt idx="14137">
                  <c:v>-342.18849999999998</c:v>
                </c:pt>
                <c:pt idx="14138">
                  <c:v>-342.18649999999997</c:v>
                </c:pt>
                <c:pt idx="14139">
                  <c:v>-342.18449999999996</c:v>
                </c:pt>
                <c:pt idx="14140">
                  <c:v>-342.1825</c:v>
                </c:pt>
                <c:pt idx="14141">
                  <c:v>-342.18049999999999</c:v>
                </c:pt>
                <c:pt idx="14142">
                  <c:v>-342.17849999999999</c:v>
                </c:pt>
                <c:pt idx="14143">
                  <c:v>-342.17649999999998</c:v>
                </c:pt>
                <c:pt idx="14144">
                  <c:v>-342.17449999999997</c:v>
                </c:pt>
                <c:pt idx="14145">
                  <c:v>-342.17249999999996</c:v>
                </c:pt>
                <c:pt idx="14146">
                  <c:v>-342.17049999999995</c:v>
                </c:pt>
                <c:pt idx="14147">
                  <c:v>-342.16849999999999</c:v>
                </c:pt>
                <c:pt idx="14148">
                  <c:v>-342.16649999999998</c:v>
                </c:pt>
                <c:pt idx="14149">
                  <c:v>-342.16449999999998</c:v>
                </c:pt>
                <c:pt idx="14150">
                  <c:v>-342.16249999999997</c:v>
                </c:pt>
                <c:pt idx="14151">
                  <c:v>-342.16049999999996</c:v>
                </c:pt>
                <c:pt idx="14152">
                  <c:v>-342.1585</c:v>
                </c:pt>
                <c:pt idx="14153">
                  <c:v>-342.15649999999999</c:v>
                </c:pt>
                <c:pt idx="14154">
                  <c:v>-342.15449999999998</c:v>
                </c:pt>
                <c:pt idx="14155">
                  <c:v>-342.15249999999997</c:v>
                </c:pt>
                <c:pt idx="14156">
                  <c:v>-342.15049999999997</c:v>
                </c:pt>
                <c:pt idx="14157">
                  <c:v>-342.14849999999996</c:v>
                </c:pt>
                <c:pt idx="14158">
                  <c:v>-342.1465</c:v>
                </c:pt>
                <c:pt idx="14159">
                  <c:v>-342.14449999999999</c:v>
                </c:pt>
                <c:pt idx="14160">
                  <c:v>-342.14249999999998</c:v>
                </c:pt>
                <c:pt idx="14161">
                  <c:v>-342.14049999999997</c:v>
                </c:pt>
                <c:pt idx="14162">
                  <c:v>-342.13849999999996</c:v>
                </c:pt>
                <c:pt idx="14163">
                  <c:v>-342.13649999999996</c:v>
                </c:pt>
                <c:pt idx="14164">
                  <c:v>-342.1345</c:v>
                </c:pt>
                <c:pt idx="14165">
                  <c:v>-342.13249999999999</c:v>
                </c:pt>
                <c:pt idx="14166">
                  <c:v>-342.13049999999998</c:v>
                </c:pt>
                <c:pt idx="14167">
                  <c:v>-342.12849999999997</c:v>
                </c:pt>
                <c:pt idx="14168">
                  <c:v>-342.12649999999996</c:v>
                </c:pt>
                <c:pt idx="14169">
                  <c:v>-342.12449999999995</c:v>
                </c:pt>
                <c:pt idx="14170">
                  <c:v>-342.1225</c:v>
                </c:pt>
                <c:pt idx="14171">
                  <c:v>-342.12049999999999</c:v>
                </c:pt>
                <c:pt idx="14172">
                  <c:v>-342.11849999999998</c:v>
                </c:pt>
                <c:pt idx="14173">
                  <c:v>-342.11649999999997</c:v>
                </c:pt>
                <c:pt idx="14174">
                  <c:v>-342.11449999999996</c:v>
                </c:pt>
                <c:pt idx="14175">
                  <c:v>-342.11249999999995</c:v>
                </c:pt>
                <c:pt idx="14176">
                  <c:v>-342.1105</c:v>
                </c:pt>
                <c:pt idx="14177">
                  <c:v>-342.10849999999999</c:v>
                </c:pt>
                <c:pt idx="14178">
                  <c:v>-342.10649999999998</c:v>
                </c:pt>
                <c:pt idx="14179">
                  <c:v>-342.10449999999997</c:v>
                </c:pt>
                <c:pt idx="14180">
                  <c:v>-342.10249999999996</c:v>
                </c:pt>
                <c:pt idx="14181">
                  <c:v>-342.10049999999995</c:v>
                </c:pt>
                <c:pt idx="14182">
                  <c:v>-342.0985</c:v>
                </c:pt>
                <c:pt idx="14183">
                  <c:v>-342.09649999999999</c:v>
                </c:pt>
                <c:pt idx="14184">
                  <c:v>-342.09449999999998</c:v>
                </c:pt>
                <c:pt idx="14185">
                  <c:v>-342.09249999999997</c:v>
                </c:pt>
                <c:pt idx="14186">
                  <c:v>-342.09049999999996</c:v>
                </c:pt>
                <c:pt idx="14187">
                  <c:v>-342.08849999999995</c:v>
                </c:pt>
                <c:pt idx="14188">
                  <c:v>-342.0865</c:v>
                </c:pt>
                <c:pt idx="14189">
                  <c:v>-342.08449999999999</c:v>
                </c:pt>
                <c:pt idx="14190">
                  <c:v>-342.08249999999998</c:v>
                </c:pt>
                <c:pt idx="14191">
                  <c:v>-342.08049999999997</c:v>
                </c:pt>
                <c:pt idx="14192">
                  <c:v>-342.07849999999996</c:v>
                </c:pt>
                <c:pt idx="14193">
                  <c:v>-342.07649999999995</c:v>
                </c:pt>
                <c:pt idx="14194">
                  <c:v>-342.0745</c:v>
                </c:pt>
                <c:pt idx="14195">
                  <c:v>-342.07249999999999</c:v>
                </c:pt>
                <c:pt idx="14196">
                  <c:v>-342.07049999999998</c:v>
                </c:pt>
                <c:pt idx="14197">
                  <c:v>-342.06849999999997</c:v>
                </c:pt>
                <c:pt idx="14198">
                  <c:v>-342.06649999999996</c:v>
                </c:pt>
                <c:pt idx="14199">
                  <c:v>-342.06449999999995</c:v>
                </c:pt>
                <c:pt idx="14200">
                  <c:v>-342.0625</c:v>
                </c:pt>
                <c:pt idx="14201">
                  <c:v>-342.06049999999999</c:v>
                </c:pt>
                <c:pt idx="14202">
                  <c:v>-342.05849999999998</c:v>
                </c:pt>
                <c:pt idx="14203">
                  <c:v>-342.05649999999997</c:v>
                </c:pt>
                <c:pt idx="14204">
                  <c:v>-342.05449999999996</c:v>
                </c:pt>
                <c:pt idx="14205">
                  <c:v>-342.05249999999995</c:v>
                </c:pt>
                <c:pt idx="14206">
                  <c:v>-342.0505</c:v>
                </c:pt>
                <c:pt idx="14207">
                  <c:v>-342.04849999999999</c:v>
                </c:pt>
                <c:pt idx="14208">
                  <c:v>-342.04649999999998</c:v>
                </c:pt>
                <c:pt idx="14209">
                  <c:v>-342.04449999999997</c:v>
                </c:pt>
                <c:pt idx="14210">
                  <c:v>-342.04249999999996</c:v>
                </c:pt>
                <c:pt idx="14211">
                  <c:v>-342.04049999999995</c:v>
                </c:pt>
                <c:pt idx="14212">
                  <c:v>-342.0385</c:v>
                </c:pt>
                <c:pt idx="14213">
                  <c:v>-342.03649999999999</c:v>
                </c:pt>
                <c:pt idx="14214">
                  <c:v>-342.03449999999998</c:v>
                </c:pt>
                <c:pt idx="14215">
                  <c:v>-342.03249999999997</c:v>
                </c:pt>
                <c:pt idx="14216">
                  <c:v>-342.03049999999996</c:v>
                </c:pt>
                <c:pt idx="14217">
                  <c:v>-342.02849999999995</c:v>
                </c:pt>
                <c:pt idx="14218">
                  <c:v>-342.0265</c:v>
                </c:pt>
                <c:pt idx="14219">
                  <c:v>-342.02449999999999</c:v>
                </c:pt>
                <c:pt idx="14220">
                  <c:v>-342.02249999999998</c:v>
                </c:pt>
                <c:pt idx="14221">
                  <c:v>-342.02049999999997</c:v>
                </c:pt>
                <c:pt idx="14222">
                  <c:v>-342.01849999999996</c:v>
                </c:pt>
                <c:pt idx="14223">
                  <c:v>-342.01649999999995</c:v>
                </c:pt>
                <c:pt idx="14224">
                  <c:v>-342.0145</c:v>
                </c:pt>
                <c:pt idx="14225">
                  <c:v>-342.01249999999999</c:v>
                </c:pt>
                <c:pt idx="14226">
                  <c:v>-342.01049999999998</c:v>
                </c:pt>
                <c:pt idx="14227">
                  <c:v>-342.00849999999997</c:v>
                </c:pt>
                <c:pt idx="14228">
                  <c:v>-342.00649999999996</c:v>
                </c:pt>
                <c:pt idx="14229">
                  <c:v>-342.00450000000001</c:v>
                </c:pt>
                <c:pt idx="14230">
                  <c:v>-342.0025</c:v>
                </c:pt>
                <c:pt idx="14231">
                  <c:v>-342.00049999999999</c:v>
                </c:pt>
                <c:pt idx="14232">
                  <c:v>-341.99849999999998</c:v>
                </c:pt>
                <c:pt idx="14233">
                  <c:v>-341.99649999999997</c:v>
                </c:pt>
                <c:pt idx="14234">
                  <c:v>-341.99449999999996</c:v>
                </c:pt>
                <c:pt idx="14235">
                  <c:v>-341.99249999999995</c:v>
                </c:pt>
                <c:pt idx="14236">
                  <c:v>-341.9905</c:v>
                </c:pt>
                <c:pt idx="14237">
                  <c:v>-341.98849999999999</c:v>
                </c:pt>
                <c:pt idx="14238">
                  <c:v>-341.98649999999998</c:v>
                </c:pt>
                <c:pt idx="14239">
                  <c:v>-341.98449999999997</c:v>
                </c:pt>
                <c:pt idx="14240">
                  <c:v>-341.98249999999996</c:v>
                </c:pt>
                <c:pt idx="14241">
                  <c:v>-341.98050000000001</c:v>
                </c:pt>
                <c:pt idx="14242">
                  <c:v>-341.9785</c:v>
                </c:pt>
                <c:pt idx="14243">
                  <c:v>-341.97649999999999</c:v>
                </c:pt>
                <c:pt idx="14244">
                  <c:v>-341.97449999999998</c:v>
                </c:pt>
                <c:pt idx="14245">
                  <c:v>-341.97249999999997</c:v>
                </c:pt>
                <c:pt idx="14246">
                  <c:v>-341.97049999999996</c:v>
                </c:pt>
                <c:pt idx="14247">
                  <c:v>-341.96849999999995</c:v>
                </c:pt>
                <c:pt idx="14248">
                  <c:v>-341.9665</c:v>
                </c:pt>
                <c:pt idx="14249">
                  <c:v>-341.96449999999999</c:v>
                </c:pt>
                <c:pt idx="14250">
                  <c:v>-341.96249999999998</c:v>
                </c:pt>
                <c:pt idx="14251">
                  <c:v>-341.96049999999997</c:v>
                </c:pt>
                <c:pt idx="14252">
                  <c:v>-341.95849999999996</c:v>
                </c:pt>
                <c:pt idx="14253">
                  <c:v>-341.95650000000001</c:v>
                </c:pt>
                <c:pt idx="14254">
                  <c:v>-341.9545</c:v>
                </c:pt>
                <c:pt idx="14255">
                  <c:v>-341.95249999999999</c:v>
                </c:pt>
                <c:pt idx="14256">
                  <c:v>-341.95049999999998</c:v>
                </c:pt>
                <c:pt idx="14257">
                  <c:v>-341.94849999999997</c:v>
                </c:pt>
                <c:pt idx="14258">
                  <c:v>-341.94649999999996</c:v>
                </c:pt>
                <c:pt idx="14259">
                  <c:v>-341.94449999999995</c:v>
                </c:pt>
                <c:pt idx="14260">
                  <c:v>-341.9425</c:v>
                </c:pt>
                <c:pt idx="14261">
                  <c:v>-341.94049999999999</c:v>
                </c:pt>
                <c:pt idx="14262">
                  <c:v>-341.93849999999998</c:v>
                </c:pt>
                <c:pt idx="14263">
                  <c:v>-341.93649999999997</c:v>
                </c:pt>
                <c:pt idx="14264">
                  <c:v>-341.93449999999996</c:v>
                </c:pt>
                <c:pt idx="14265">
                  <c:v>-341.9325</c:v>
                </c:pt>
                <c:pt idx="14266">
                  <c:v>-341.93049999999999</c:v>
                </c:pt>
                <c:pt idx="14267">
                  <c:v>-341.92849999999999</c:v>
                </c:pt>
                <c:pt idx="14268">
                  <c:v>-341.92649999999998</c:v>
                </c:pt>
                <c:pt idx="14269">
                  <c:v>-341.92449999999997</c:v>
                </c:pt>
                <c:pt idx="14270">
                  <c:v>-341.92249999999996</c:v>
                </c:pt>
                <c:pt idx="14271">
                  <c:v>-341.92049999999995</c:v>
                </c:pt>
                <c:pt idx="14272">
                  <c:v>-341.91849999999999</c:v>
                </c:pt>
                <c:pt idx="14273">
                  <c:v>-341.91649999999998</c:v>
                </c:pt>
                <c:pt idx="14274">
                  <c:v>-341.91449999999998</c:v>
                </c:pt>
                <c:pt idx="14275">
                  <c:v>-341.91249999999997</c:v>
                </c:pt>
                <c:pt idx="14276">
                  <c:v>-341.91049999999996</c:v>
                </c:pt>
                <c:pt idx="14277">
                  <c:v>-341.9085</c:v>
                </c:pt>
                <c:pt idx="14278">
                  <c:v>-341.90649999999999</c:v>
                </c:pt>
                <c:pt idx="14279">
                  <c:v>-341.90449999999998</c:v>
                </c:pt>
                <c:pt idx="14280">
                  <c:v>-341.90249999999997</c:v>
                </c:pt>
                <c:pt idx="14281">
                  <c:v>-341.90049999999997</c:v>
                </c:pt>
                <c:pt idx="14282">
                  <c:v>-341.89849999999996</c:v>
                </c:pt>
                <c:pt idx="14283">
                  <c:v>-341.8965</c:v>
                </c:pt>
                <c:pt idx="14284">
                  <c:v>-341.89449999999999</c:v>
                </c:pt>
                <c:pt idx="14285">
                  <c:v>-341.89249999999998</c:v>
                </c:pt>
                <c:pt idx="14286">
                  <c:v>-341.89049999999997</c:v>
                </c:pt>
                <c:pt idx="14287">
                  <c:v>-341.88849999999996</c:v>
                </c:pt>
                <c:pt idx="14288">
                  <c:v>-341.88649999999996</c:v>
                </c:pt>
                <c:pt idx="14289">
                  <c:v>-341.8845</c:v>
                </c:pt>
                <c:pt idx="14290">
                  <c:v>-341.88249999999999</c:v>
                </c:pt>
                <c:pt idx="14291">
                  <c:v>-341.88049999999998</c:v>
                </c:pt>
                <c:pt idx="14292">
                  <c:v>-341.87849999999997</c:v>
                </c:pt>
                <c:pt idx="14293">
                  <c:v>-341.87649999999996</c:v>
                </c:pt>
                <c:pt idx="14294">
                  <c:v>-341.87449999999995</c:v>
                </c:pt>
                <c:pt idx="14295">
                  <c:v>-341.8725</c:v>
                </c:pt>
                <c:pt idx="14296">
                  <c:v>-341.87049999999999</c:v>
                </c:pt>
                <c:pt idx="14297">
                  <c:v>-341.86849999999998</c:v>
                </c:pt>
                <c:pt idx="14298">
                  <c:v>-341.86649999999997</c:v>
                </c:pt>
                <c:pt idx="14299">
                  <c:v>-341.86449999999996</c:v>
                </c:pt>
                <c:pt idx="14300">
                  <c:v>-341.86249999999995</c:v>
                </c:pt>
                <c:pt idx="14301">
                  <c:v>-341.8605</c:v>
                </c:pt>
                <c:pt idx="14302">
                  <c:v>-341.85849999999999</c:v>
                </c:pt>
                <c:pt idx="14303">
                  <c:v>-341.85649999999998</c:v>
                </c:pt>
                <c:pt idx="14304">
                  <c:v>-341.85449999999997</c:v>
                </c:pt>
                <c:pt idx="14305">
                  <c:v>-341.85249999999996</c:v>
                </c:pt>
                <c:pt idx="14306">
                  <c:v>-341.85049999999995</c:v>
                </c:pt>
                <c:pt idx="14307">
                  <c:v>-341.8485</c:v>
                </c:pt>
                <c:pt idx="14308">
                  <c:v>-341.84649999999999</c:v>
                </c:pt>
                <c:pt idx="14309">
                  <c:v>-341.84449999999998</c:v>
                </c:pt>
                <c:pt idx="14310">
                  <c:v>-341.84249999999997</c:v>
                </c:pt>
                <c:pt idx="14311">
                  <c:v>-341.84049999999996</c:v>
                </c:pt>
                <c:pt idx="14312">
                  <c:v>-341.83849999999995</c:v>
                </c:pt>
                <c:pt idx="14313">
                  <c:v>-341.8365</c:v>
                </c:pt>
                <c:pt idx="14314">
                  <c:v>-341.83449999999999</c:v>
                </c:pt>
                <c:pt idx="14315">
                  <c:v>-341.83249999999998</c:v>
                </c:pt>
                <c:pt idx="14316">
                  <c:v>-341.83049999999997</c:v>
                </c:pt>
                <c:pt idx="14317">
                  <c:v>-341.82849999999996</c:v>
                </c:pt>
                <c:pt idx="14318">
                  <c:v>-341.82649999999995</c:v>
                </c:pt>
                <c:pt idx="14319">
                  <c:v>-341.8245</c:v>
                </c:pt>
                <c:pt idx="14320">
                  <c:v>-341.82249999999999</c:v>
                </c:pt>
                <c:pt idx="14321">
                  <c:v>-341.82049999999998</c:v>
                </c:pt>
                <c:pt idx="14322">
                  <c:v>-341.81849999999997</c:v>
                </c:pt>
                <c:pt idx="14323">
                  <c:v>-341.81649999999996</c:v>
                </c:pt>
                <c:pt idx="14324">
                  <c:v>-341.81449999999995</c:v>
                </c:pt>
                <c:pt idx="14325">
                  <c:v>-341.8125</c:v>
                </c:pt>
                <c:pt idx="14326">
                  <c:v>-341.81049999999999</c:v>
                </c:pt>
                <c:pt idx="14327">
                  <c:v>-341.80849999999998</c:v>
                </c:pt>
                <c:pt idx="14328">
                  <c:v>-341.80649999999997</c:v>
                </c:pt>
                <c:pt idx="14329">
                  <c:v>-341.80449999999996</c:v>
                </c:pt>
                <c:pt idx="14330">
                  <c:v>-341.80249999999995</c:v>
                </c:pt>
                <c:pt idx="14331">
                  <c:v>-341.8005</c:v>
                </c:pt>
                <c:pt idx="14332">
                  <c:v>-341.79849999999999</c:v>
                </c:pt>
                <c:pt idx="14333">
                  <c:v>-341.79649999999998</c:v>
                </c:pt>
                <c:pt idx="14334">
                  <c:v>-341.79449999999997</c:v>
                </c:pt>
                <c:pt idx="14335">
                  <c:v>-341.79249999999996</c:v>
                </c:pt>
                <c:pt idx="14336">
                  <c:v>-341.79049999999995</c:v>
                </c:pt>
                <c:pt idx="14337">
                  <c:v>-341.7885</c:v>
                </c:pt>
                <c:pt idx="14338">
                  <c:v>-341.78649999999999</c:v>
                </c:pt>
                <c:pt idx="14339">
                  <c:v>-341.78449999999998</c:v>
                </c:pt>
                <c:pt idx="14340">
                  <c:v>-341.78249999999997</c:v>
                </c:pt>
                <c:pt idx="14341">
                  <c:v>-341.78049999999996</c:v>
                </c:pt>
                <c:pt idx="14342">
                  <c:v>-341.77849999999995</c:v>
                </c:pt>
                <c:pt idx="14343">
                  <c:v>-341.7765</c:v>
                </c:pt>
                <c:pt idx="14344">
                  <c:v>-341.77449999999999</c:v>
                </c:pt>
                <c:pt idx="14345">
                  <c:v>-341.77249999999998</c:v>
                </c:pt>
                <c:pt idx="14346">
                  <c:v>-341.77049999999997</c:v>
                </c:pt>
                <c:pt idx="14347">
                  <c:v>-341.76849999999996</c:v>
                </c:pt>
                <c:pt idx="14348">
                  <c:v>-341.76649999999995</c:v>
                </c:pt>
                <c:pt idx="14349">
                  <c:v>-341.7645</c:v>
                </c:pt>
                <c:pt idx="14350">
                  <c:v>-341.76249999999999</c:v>
                </c:pt>
                <c:pt idx="14351">
                  <c:v>-341.76049999999998</c:v>
                </c:pt>
                <c:pt idx="14352">
                  <c:v>-341.75849999999997</c:v>
                </c:pt>
                <c:pt idx="14353">
                  <c:v>-341.75649999999996</c:v>
                </c:pt>
                <c:pt idx="14354">
                  <c:v>-341.75450000000001</c:v>
                </c:pt>
                <c:pt idx="14355">
                  <c:v>-341.7525</c:v>
                </c:pt>
                <c:pt idx="14356">
                  <c:v>-341.75049999999999</c:v>
                </c:pt>
                <c:pt idx="14357">
                  <c:v>-341.74849999999998</c:v>
                </c:pt>
                <c:pt idx="14358">
                  <c:v>-341.74649999999997</c:v>
                </c:pt>
                <c:pt idx="14359">
                  <c:v>-341.74449999999996</c:v>
                </c:pt>
                <c:pt idx="14360">
                  <c:v>-341.74249999999995</c:v>
                </c:pt>
                <c:pt idx="14361">
                  <c:v>-341.7405</c:v>
                </c:pt>
                <c:pt idx="14362">
                  <c:v>-341.73849999999999</c:v>
                </c:pt>
                <c:pt idx="14363">
                  <c:v>-341.73649999999998</c:v>
                </c:pt>
                <c:pt idx="14364">
                  <c:v>-341.73449999999997</c:v>
                </c:pt>
                <c:pt idx="14365">
                  <c:v>-341.73249999999996</c:v>
                </c:pt>
                <c:pt idx="14366">
                  <c:v>-341.73050000000001</c:v>
                </c:pt>
                <c:pt idx="14367">
                  <c:v>-341.7285</c:v>
                </c:pt>
                <c:pt idx="14368">
                  <c:v>-341.72649999999999</c:v>
                </c:pt>
                <c:pt idx="14369">
                  <c:v>-341.72449999999998</c:v>
                </c:pt>
                <c:pt idx="14370">
                  <c:v>-341.72249999999997</c:v>
                </c:pt>
                <c:pt idx="14371">
                  <c:v>-341.72049999999996</c:v>
                </c:pt>
                <c:pt idx="14372">
                  <c:v>-341.71849999999995</c:v>
                </c:pt>
                <c:pt idx="14373">
                  <c:v>-341.7165</c:v>
                </c:pt>
                <c:pt idx="14374">
                  <c:v>-341.71449999999999</c:v>
                </c:pt>
                <c:pt idx="14375">
                  <c:v>-341.71249999999998</c:v>
                </c:pt>
                <c:pt idx="14376">
                  <c:v>-341.71049999999997</c:v>
                </c:pt>
                <c:pt idx="14377">
                  <c:v>-341.70849999999996</c:v>
                </c:pt>
                <c:pt idx="14378">
                  <c:v>-341.70650000000001</c:v>
                </c:pt>
                <c:pt idx="14379">
                  <c:v>-341.7045</c:v>
                </c:pt>
                <c:pt idx="14380">
                  <c:v>-341.70249999999999</c:v>
                </c:pt>
                <c:pt idx="14381">
                  <c:v>-341.70049999999998</c:v>
                </c:pt>
                <c:pt idx="14382">
                  <c:v>-341.69849999999997</c:v>
                </c:pt>
                <c:pt idx="14383">
                  <c:v>-341.69649999999996</c:v>
                </c:pt>
                <c:pt idx="14384">
                  <c:v>-341.69449999999995</c:v>
                </c:pt>
                <c:pt idx="14385">
                  <c:v>-341.6925</c:v>
                </c:pt>
                <c:pt idx="14386">
                  <c:v>-341.69049999999999</c:v>
                </c:pt>
                <c:pt idx="14387">
                  <c:v>-341.68849999999998</c:v>
                </c:pt>
                <c:pt idx="14388">
                  <c:v>-341.68649999999997</c:v>
                </c:pt>
                <c:pt idx="14389">
                  <c:v>-341.68449999999996</c:v>
                </c:pt>
                <c:pt idx="14390">
                  <c:v>-341.6825</c:v>
                </c:pt>
                <c:pt idx="14391">
                  <c:v>-341.68049999999999</c:v>
                </c:pt>
                <c:pt idx="14392">
                  <c:v>-341.67849999999999</c:v>
                </c:pt>
                <c:pt idx="14393">
                  <c:v>-341.67649999999998</c:v>
                </c:pt>
                <c:pt idx="14394">
                  <c:v>-341.67449999999997</c:v>
                </c:pt>
                <c:pt idx="14395">
                  <c:v>-341.67249999999996</c:v>
                </c:pt>
                <c:pt idx="14396">
                  <c:v>-341.67049999999995</c:v>
                </c:pt>
                <c:pt idx="14397">
                  <c:v>-341.66849999999999</c:v>
                </c:pt>
                <c:pt idx="14398">
                  <c:v>-341.66649999999998</c:v>
                </c:pt>
                <c:pt idx="14399">
                  <c:v>-341.66449999999998</c:v>
                </c:pt>
                <c:pt idx="14400">
                  <c:v>-341.66249999999997</c:v>
                </c:pt>
                <c:pt idx="14401">
                  <c:v>-341.66049999999996</c:v>
                </c:pt>
                <c:pt idx="14402">
                  <c:v>-341.6585</c:v>
                </c:pt>
                <c:pt idx="14403">
                  <c:v>-341.65649999999999</c:v>
                </c:pt>
                <c:pt idx="14404">
                  <c:v>-341.65449999999998</c:v>
                </c:pt>
                <c:pt idx="14405">
                  <c:v>-341.65249999999997</c:v>
                </c:pt>
                <c:pt idx="14406">
                  <c:v>-341.65049999999997</c:v>
                </c:pt>
                <c:pt idx="14407">
                  <c:v>-341.64849999999996</c:v>
                </c:pt>
                <c:pt idx="14408">
                  <c:v>-341.6465</c:v>
                </c:pt>
                <c:pt idx="14409">
                  <c:v>-341.64449999999999</c:v>
                </c:pt>
                <c:pt idx="14410">
                  <c:v>-341.64249999999998</c:v>
                </c:pt>
                <c:pt idx="14411">
                  <c:v>-341.64049999999997</c:v>
                </c:pt>
                <c:pt idx="14412">
                  <c:v>-341.63849999999996</c:v>
                </c:pt>
                <c:pt idx="14413">
                  <c:v>-341.63649999999996</c:v>
                </c:pt>
                <c:pt idx="14414">
                  <c:v>-341.6345</c:v>
                </c:pt>
                <c:pt idx="14415">
                  <c:v>-341.63249999999999</c:v>
                </c:pt>
                <c:pt idx="14416">
                  <c:v>-341.63049999999998</c:v>
                </c:pt>
                <c:pt idx="14417">
                  <c:v>-341.62849999999997</c:v>
                </c:pt>
                <c:pt idx="14418">
                  <c:v>-341.62649999999996</c:v>
                </c:pt>
                <c:pt idx="14419">
                  <c:v>-341.62449999999995</c:v>
                </c:pt>
                <c:pt idx="14420">
                  <c:v>-341.6225</c:v>
                </c:pt>
                <c:pt idx="14421">
                  <c:v>-341.62049999999999</c:v>
                </c:pt>
                <c:pt idx="14422">
                  <c:v>-341.61849999999998</c:v>
                </c:pt>
                <c:pt idx="14423">
                  <c:v>-341.61649999999997</c:v>
                </c:pt>
                <c:pt idx="14424">
                  <c:v>-341.61449999999996</c:v>
                </c:pt>
                <c:pt idx="14425">
                  <c:v>-341.61249999999995</c:v>
                </c:pt>
                <c:pt idx="14426">
                  <c:v>-341.6105</c:v>
                </c:pt>
                <c:pt idx="14427">
                  <c:v>-341.60849999999999</c:v>
                </c:pt>
                <c:pt idx="14428">
                  <c:v>-341.60649999999998</c:v>
                </c:pt>
                <c:pt idx="14429">
                  <c:v>-341.60449999999997</c:v>
                </c:pt>
                <c:pt idx="14430">
                  <c:v>-341.60249999999996</c:v>
                </c:pt>
                <c:pt idx="14431">
                  <c:v>-341.60049999999995</c:v>
                </c:pt>
                <c:pt idx="14432">
                  <c:v>-341.5985</c:v>
                </c:pt>
                <c:pt idx="14433">
                  <c:v>-341.59649999999999</c:v>
                </c:pt>
                <c:pt idx="14434">
                  <c:v>-341.59449999999998</c:v>
                </c:pt>
                <c:pt idx="14435">
                  <c:v>-341.59249999999997</c:v>
                </c:pt>
                <c:pt idx="14436">
                  <c:v>-341.59049999999996</c:v>
                </c:pt>
                <c:pt idx="14437">
                  <c:v>-341.58849999999995</c:v>
                </c:pt>
                <c:pt idx="14438">
                  <c:v>-341.5865</c:v>
                </c:pt>
                <c:pt idx="14439">
                  <c:v>-341.58449999999999</c:v>
                </c:pt>
                <c:pt idx="14440">
                  <c:v>-341.58249999999998</c:v>
                </c:pt>
                <c:pt idx="14441">
                  <c:v>-341.58049999999997</c:v>
                </c:pt>
                <c:pt idx="14442">
                  <c:v>-341.57849999999996</c:v>
                </c:pt>
                <c:pt idx="14443">
                  <c:v>-341.57649999999995</c:v>
                </c:pt>
                <c:pt idx="14444">
                  <c:v>-341.5745</c:v>
                </c:pt>
                <c:pt idx="14445">
                  <c:v>-341.57249999999999</c:v>
                </c:pt>
                <c:pt idx="14446">
                  <c:v>-341.57049999999998</c:v>
                </c:pt>
                <c:pt idx="14447">
                  <c:v>-341.56849999999997</c:v>
                </c:pt>
                <c:pt idx="14448">
                  <c:v>-341.56649999999996</c:v>
                </c:pt>
                <c:pt idx="14449">
                  <c:v>-341.56449999999995</c:v>
                </c:pt>
                <c:pt idx="14450">
                  <c:v>-341.5625</c:v>
                </c:pt>
                <c:pt idx="14451">
                  <c:v>-341.56049999999999</c:v>
                </c:pt>
                <c:pt idx="14452">
                  <c:v>-341.55849999999998</c:v>
                </c:pt>
                <c:pt idx="14453">
                  <c:v>-341.55649999999997</c:v>
                </c:pt>
                <c:pt idx="14454">
                  <c:v>-341.55449999999996</c:v>
                </c:pt>
                <c:pt idx="14455">
                  <c:v>-341.55249999999995</c:v>
                </c:pt>
                <c:pt idx="14456">
                  <c:v>-341.5505</c:v>
                </c:pt>
                <c:pt idx="14457">
                  <c:v>-341.54849999999999</c:v>
                </c:pt>
                <c:pt idx="14458">
                  <c:v>-341.54649999999998</c:v>
                </c:pt>
                <c:pt idx="14459">
                  <c:v>-341.54449999999997</c:v>
                </c:pt>
                <c:pt idx="14460">
                  <c:v>-341.54249999999996</c:v>
                </c:pt>
                <c:pt idx="14461">
                  <c:v>-341.54049999999995</c:v>
                </c:pt>
                <c:pt idx="14462">
                  <c:v>-341.5385</c:v>
                </c:pt>
                <c:pt idx="14463">
                  <c:v>-341.53649999999999</c:v>
                </c:pt>
                <c:pt idx="14464">
                  <c:v>-341.53449999999998</c:v>
                </c:pt>
                <c:pt idx="14465">
                  <c:v>-341.53249999999997</c:v>
                </c:pt>
                <c:pt idx="14466">
                  <c:v>-341.53049999999996</c:v>
                </c:pt>
                <c:pt idx="14467">
                  <c:v>-341.52849999999995</c:v>
                </c:pt>
                <c:pt idx="14468">
                  <c:v>-341.5265</c:v>
                </c:pt>
                <c:pt idx="14469">
                  <c:v>-341.52449999999999</c:v>
                </c:pt>
                <c:pt idx="14470">
                  <c:v>-341.52249999999998</c:v>
                </c:pt>
                <c:pt idx="14471">
                  <c:v>-341.52049999999997</c:v>
                </c:pt>
                <c:pt idx="14472">
                  <c:v>-341.51849999999996</c:v>
                </c:pt>
                <c:pt idx="14473">
                  <c:v>-341.51649999999995</c:v>
                </c:pt>
                <c:pt idx="14474">
                  <c:v>-341.5145</c:v>
                </c:pt>
                <c:pt idx="14475">
                  <c:v>-341.51249999999999</c:v>
                </c:pt>
                <c:pt idx="14476">
                  <c:v>-341.51049999999998</c:v>
                </c:pt>
                <c:pt idx="14477">
                  <c:v>-341.50849999999997</c:v>
                </c:pt>
                <c:pt idx="14478">
                  <c:v>-341.50649999999996</c:v>
                </c:pt>
                <c:pt idx="14479">
                  <c:v>-341.50450000000001</c:v>
                </c:pt>
                <c:pt idx="14480">
                  <c:v>-341.5025</c:v>
                </c:pt>
                <c:pt idx="14481">
                  <c:v>-341.50049999999999</c:v>
                </c:pt>
                <c:pt idx="14482">
                  <c:v>-341.49849999999998</c:v>
                </c:pt>
                <c:pt idx="14483">
                  <c:v>-341.49649999999997</c:v>
                </c:pt>
                <c:pt idx="14484">
                  <c:v>-341.49449999999996</c:v>
                </c:pt>
                <c:pt idx="14485">
                  <c:v>-341.49249999999995</c:v>
                </c:pt>
                <c:pt idx="14486">
                  <c:v>-341.4905</c:v>
                </c:pt>
                <c:pt idx="14487">
                  <c:v>-341.48849999999999</c:v>
                </c:pt>
                <c:pt idx="14488">
                  <c:v>-341.48649999999998</c:v>
                </c:pt>
                <c:pt idx="14489">
                  <c:v>-341.48449999999997</c:v>
                </c:pt>
                <c:pt idx="14490">
                  <c:v>-341.48249999999996</c:v>
                </c:pt>
                <c:pt idx="14491">
                  <c:v>-341.48050000000001</c:v>
                </c:pt>
                <c:pt idx="14492">
                  <c:v>-341.4785</c:v>
                </c:pt>
                <c:pt idx="14493">
                  <c:v>-341.47649999999999</c:v>
                </c:pt>
                <c:pt idx="14494">
                  <c:v>-341.47449999999998</c:v>
                </c:pt>
                <c:pt idx="14495">
                  <c:v>-341.47249999999997</c:v>
                </c:pt>
                <c:pt idx="14496">
                  <c:v>-341.47049999999996</c:v>
                </c:pt>
                <c:pt idx="14497">
                  <c:v>-341.46849999999995</c:v>
                </c:pt>
                <c:pt idx="14498">
                  <c:v>-341.4665</c:v>
                </c:pt>
                <c:pt idx="14499">
                  <c:v>-341.46449999999999</c:v>
                </c:pt>
                <c:pt idx="14500">
                  <c:v>-341.46249999999998</c:v>
                </c:pt>
                <c:pt idx="14501">
                  <c:v>-341.46049999999997</c:v>
                </c:pt>
                <c:pt idx="14502">
                  <c:v>-341.45849999999996</c:v>
                </c:pt>
                <c:pt idx="14503">
                  <c:v>-341.45650000000001</c:v>
                </c:pt>
                <c:pt idx="14504">
                  <c:v>-341.4545</c:v>
                </c:pt>
                <c:pt idx="14505">
                  <c:v>-341.45249999999999</c:v>
                </c:pt>
                <c:pt idx="14506">
                  <c:v>-341.45049999999998</c:v>
                </c:pt>
                <c:pt idx="14507">
                  <c:v>-341.44849999999997</c:v>
                </c:pt>
                <c:pt idx="14508">
                  <c:v>-341.44649999999996</c:v>
                </c:pt>
                <c:pt idx="14509">
                  <c:v>-341.44449999999995</c:v>
                </c:pt>
                <c:pt idx="14510">
                  <c:v>-341.4425</c:v>
                </c:pt>
                <c:pt idx="14511">
                  <c:v>-341.44049999999999</c:v>
                </c:pt>
                <c:pt idx="14512">
                  <c:v>-341.43849999999998</c:v>
                </c:pt>
                <c:pt idx="14513">
                  <c:v>-341.43649999999997</c:v>
                </c:pt>
                <c:pt idx="14514">
                  <c:v>-341.43449999999996</c:v>
                </c:pt>
                <c:pt idx="14515">
                  <c:v>-341.4325</c:v>
                </c:pt>
                <c:pt idx="14516">
                  <c:v>-341.43049999999999</c:v>
                </c:pt>
                <c:pt idx="14517">
                  <c:v>-341.42849999999999</c:v>
                </c:pt>
                <c:pt idx="14518">
                  <c:v>-341.42649999999998</c:v>
                </c:pt>
                <c:pt idx="14519">
                  <c:v>-341.42449999999997</c:v>
                </c:pt>
                <c:pt idx="14520">
                  <c:v>-341.42249999999996</c:v>
                </c:pt>
                <c:pt idx="14521">
                  <c:v>-341.42049999999995</c:v>
                </c:pt>
                <c:pt idx="14522">
                  <c:v>-341.41849999999999</c:v>
                </c:pt>
                <c:pt idx="14523">
                  <c:v>-341.41649999999998</c:v>
                </c:pt>
                <c:pt idx="14524">
                  <c:v>-341.41449999999998</c:v>
                </c:pt>
                <c:pt idx="14525">
                  <c:v>-341.41249999999997</c:v>
                </c:pt>
                <c:pt idx="14526">
                  <c:v>-341.41049999999996</c:v>
                </c:pt>
                <c:pt idx="14527">
                  <c:v>-341.4085</c:v>
                </c:pt>
                <c:pt idx="14528">
                  <c:v>-341.40649999999999</c:v>
                </c:pt>
                <c:pt idx="14529">
                  <c:v>-341.40449999999998</c:v>
                </c:pt>
                <c:pt idx="14530">
                  <c:v>-341.40249999999997</c:v>
                </c:pt>
                <c:pt idx="14531">
                  <c:v>-341.40049999999997</c:v>
                </c:pt>
                <c:pt idx="14532">
                  <c:v>-341.39849999999996</c:v>
                </c:pt>
                <c:pt idx="14533">
                  <c:v>-341.3965</c:v>
                </c:pt>
                <c:pt idx="14534">
                  <c:v>-341.39449999999999</c:v>
                </c:pt>
                <c:pt idx="14535">
                  <c:v>-341.39249999999998</c:v>
                </c:pt>
                <c:pt idx="14536">
                  <c:v>-341.39049999999997</c:v>
                </c:pt>
                <c:pt idx="14537">
                  <c:v>-341.38849999999996</c:v>
                </c:pt>
                <c:pt idx="14538">
                  <c:v>-341.38649999999996</c:v>
                </c:pt>
                <c:pt idx="14539">
                  <c:v>-341.3845</c:v>
                </c:pt>
                <c:pt idx="14540">
                  <c:v>-341.38249999999999</c:v>
                </c:pt>
                <c:pt idx="14541">
                  <c:v>-341.38049999999998</c:v>
                </c:pt>
                <c:pt idx="14542">
                  <c:v>-341.37849999999997</c:v>
                </c:pt>
                <c:pt idx="14543">
                  <c:v>-341.37649999999996</c:v>
                </c:pt>
                <c:pt idx="14544">
                  <c:v>-341.37449999999995</c:v>
                </c:pt>
                <c:pt idx="14545">
                  <c:v>-341.3725</c:v>
                </c:pt>
                <c:pt idx="14546">
                  <c:v>-341.37049999999999</c:v>
                </c:pt>
                <c:pt idx="14547">
                  <c:v>-341.36849999999998</c:v>
                </c:pt>
                <c:pt idx="14548">
                  <c:v>-341.36649999999997</c:v>
                </c:pt>
                <c:pt idx="14549">
                  <c:v>-341.36449999999996</c:v>
                </c:pt>
                <c:pt idx="14550">
                  <c:v>-341.36249999999995</c:v>
                </c:pt>
                <c:pt idx="14551">
                  <c:v>-341.3605</c:v>
                </c:pt>
                <c:pt idx="14552">
                  <c:v>-341.35849999999999</c:v>
                </c:pt>
                <c:pt idx="14553">
                  <c:v>-341.35649999999998</c:v>
                </c:pt>
                <c:pt idx="14554">
                  <c:v>-341.35449999999997</c:v>
                </c:pt>
                <c:pt idx="14555">
                  <c:v>-341.35249999999996</c:v>
                </c:pt>
                <c:pt idx="14556">
                  <c:v>-341.35049999999995</c:v>
                </c:pt>
                <c:pt idx="14557">
                  <c:v>-341.3485</c:v>
                </c:pt>
                <c:pt idx="14558">
                  <c:v>-341.34649999999999</c:v>
                </c:pt>
                <c:pt idx="14559">
                  <c:v>-341.34449999999998</c:v>
                </c:pt>
                <c:pt idx="14560">
                  <c:v>-341.34249999999997</c:v>
                </c:pt>
                <c:pt idx="14561">
                  <c:v>-341.34049999999996</c:v>
                </c:pt>
                <c:pt idx="14562">
                  <c:v>-341.33849999999995</c:v>
                </c:pt>
                <c:pt idx="14563">
                  <c:v>-341.3365</c:v>
                </c:pt>
                <c:pt idx="14564">
                  <c:v>-341.33449999999999</c:v>
                </c:pt>
                <c:pt idx="14565">
                  <c:v>-341.33249999999998</c:v>
                </c:pt>
                <c:pt idx="14566">
                  <c:v>-341.33049999999997</c:v>
                </c:pt>
                <c:pt idx="14567">
                  <c:v>-341.32849999999996</c:v>
                </c:pt>
                <c:pt idx="14568">
                  <c:v>-341.32649999999995</c:v>
                </c:pt>
                <c:pt idx="14569">
                  <c:v>-341.3245</c:v>
                </c:pt>
                <c:pt idx="14570">
                  <c:v>-341.32249999999999</c:v>
                </c:pt>
                <c:pt idx="14571">
                  <c:v>-341.32049999999998</c:v>
                </c:pt>
                <c:pt idx="14572">
                  <c:v>-341.31849999999997</c:v>
                </c:pt>
                <c:pt idx="14573">
                  <c:v>-341.31649999999996</c:v>
                </c:pt>
                <c:pt idx="14574">
                  <c:v>-341.31449999999995</c:v>
                </c:pt>
                <c:pt idx="14575">
                  <c:v>-341.3125</c:v>
                </c:pt>
                <c:pt idx="14576">
                  <c:v>-341.31049999999999</c:v>
                </c:pt>
                <c:pt idx="14577">
                  <c:v>-341.30849999999998</c:v>
                </c:pt>
                <c:pt idx="14578">
                  <c:v>-341.30649999999997</c:v>
                </c:pt>
                <c:pt idx="14579">
                  <c:v>-341.30449999999996</c:v>
                </c:pt>
                <c:pt idx="14580">
                  <c:v>-341.30249999999995</c:v>
                </c:pt>
                <c:pt idx="14581">
                  <c:v>-341.3005</c:v>
                </c:pt>
                <c:pt idx="14582">
                  <c:v>-341.29849999999999</c:v>
                </c:pt>
                <c:pt idx="14583">
                  <c:v>-341.29649999999998</c:v>
                </c:pt>
                <c:pt idx="14584">
                  <c:v>-341.29449999999997</c:v>
                </c:pt>
                <c:pt idx="14585">
                  <c:v>-341.29249999999996</c:v>
                </c:pt>
                <c:pt idx="14586">
                  <c:v>-341.29049999999995</c:v>
                </c:pt>
                <c:pt idx="14587">
                  <c:v>-341.2885</c:v>
                </c:pt>
                <c:pt idx="14588">
                  <c:v>-341.28649999999999</c:v>
                </c:pt>
                <c:pt idx="14589">
                  <c:v>-341.28449999999998</c:v>
                </c:pt>
                <c:pt idx="14590">
                  <c:v>-341.28249999999997</c:v>
                </c:pt>
                <c:pt idx="14591">
                  <c:v>-341.28049999999996</c:v>
                </c:pt>
                <c:pt idx="14592">
                  <c:v>-341.27849999999995</c:v>
                </c:pt>
                <c:pt idx="14593">
                  <c:v>-341.2765</c:v>
                </c:pt>
                <c:pt idx="14594">
                  <c:v>-341.27449999999999</c:v>
                </c:pt>
                <c:pt idx="14595">
                  <c:v>-341.27249999999998</c:v>
                </c:pt>
                <c:pt idx="14596">
                  <c:v>-341.27049999999997</c:v>
                </c:pt>
                <c:pt idx="14597">
                  <c:v>-341.26849999999996</c:v>
                </c:pt>
                <c:pt idx="14598">
                  <c:v>-341.26649999999995</c:v>
                </c:pt>
                <c:pt idx="14599">
                  <c:v>-341.2645</c:v>
                </c:pt>
                <c:pt idx="14600">
                  <c:v>-341.26249999999999</c:v>
                </c:pt>
                <c:pt idx="14601">
                  <c:v>-341.26049999999998</c:v>
                </c:pt>
                <c:pt idx="14602">
                  <c:v>-341.25849999999997</c:v>
                </c:pt>
                <c:pt idx="14603">
                  <c:v>-341.25649999999996</c:v>
                </c:pt>
                <c:pt idx="14604">
                  <c:v>-341.25450000000001</c:v>
                </c:pt>
                <c:pt idx="14605">
                  <c:v>-341.2525</c:v>
                </c:pt>
                <c:pt idx="14606">
                  <c:v>-341.25049999999999</c:v>
                </c:pt>
                <c:pt idx="14607">
                  <c:v>-341.24849999999998</c:v>
                </c:pt>
                <c:pt idx="14608">
                  <c:v>-341.24649999999997</c:v>
                </c:pt>
                <c:pt idx="14609">
                  <c:v>-341.24449999999996</c:v>
                </c:pt>
                <c:pt idx="14610">
                  <c:v>-341.24249999999995</c:v>
                </c:pt>
                <c:pt idx="14611">
                  <c:v>-341.2405</c:v>
                </c:pt>
                <c:pt idx="14612">
                  <c:v>-341.23849999999999</c:v>
                </c:pt>
                <c:pt idx="14613">
                  <c:v>-341.23649999999998</c:v>
                </c:pt>
                <c:pt idx="14614">
                  <c:v>-341.23449999999997</c:v>
                </c:pt>
                <c:pt idx="14615">
                  <c:v>-341.23249999999996</c:v>
                </c:pt>
                <c:pt idx="14616">
                  <c:v>-341.23050000000001</c:v>
                </c:pt>
                <c:pt idx="14617">
                  <c:v>-341.2285</c:v>
                </c:pt>
                <c:pt idx="14618">
                  <c:v>-341.22649999999999</c:v>
                </c:pt>
                <c:pt idx="14619">
                  <c:v>-341.22449999999998</c:v>
                </c:pt>
                <c:pt idx="14620">
                  <c:v>-341.22249999999997</c:v>
                </c:pt>
                <c:pt idx="14621">
                  <c:v>-341.22049999999996</c:v>
                </c:pt>
                <c:pt idx="14622">
                  <c:v>-341.21849999999995</c:v>
                </c:pt>
                <c:pt idx="14623">
                  <c:v>-341.2165</c:v>
                </c:pt>
                <c:pt idx="14624">
                  <c:v>-341.21449999999999</c:v>
                </c:pt>
                <c:pt idx="14625">
                  <c:v>-341.21249999999998</c:v>
                </c:pt>
                <c:pt idx="14626">
                  <c:v>-341.21049999999997</c:v>
                </c:pt>
                <c:pt idx="14627">
                  <c:v>-341.20849999999996</c:v>
                </c:pt>
                <c:pt idx="14628">
                  <c:v>-341.20650000000001</c:v>
                </c:pt>
                <c:pt idx="14629">
                  <c:v>-341.2045</c:v>
                </c:pt>
                <c:pt idx="14630">
                  <c:v>-341.20249999999999</c:v>
                </c:pt>
                <c:pt idx="14631">
                  <c:v>-341.20049999999998</c:v>
                </c:pt>
                <c:pt idx="14632">
                  <c:v>-341.19849999999997</c:v>
                </c:pt>
                <c:pt idx="14633">
                  <c:v>-341.19649999999996</c:v>
                </c:pt>
                <c:pt idx="14634">
                  <c:v>-341.19449999999995</c:v>
                </c:pt>
                <c:pt idx="14635">
                  <c:v>-341.1925</c:v>
                </c:pt>
                <c:pt idx="14636">
                  <c:v>-341.19049999999999</c:v>
                </c:pt>
                <c:pt idx="14637">
                  <c:v>-341.18849999999998</c:v>
                </c:pt>
                <c:pt idx="14638">
                  <c:v>-341.18649999999997</c:v>
                </c:pt>
                <c:pt idx="14639">
                  <c:v>-341.18449999999996</c:v>
                </c:pt>
                <c:pt idx="14640">
                  <c:v>-341.1825</c:v>
                </c:pt>
                <c:pt idx="14641">
                  <c:v>-341.18049999999999</c:v>
                </c:pt>
                <c:pt idx="14642">
                  <c:v>-341.17849999999999</c:v>
                </c:pt>
                <c:pt idx="14643">
                  <c:v>-341.17649999999998</c:v>
                </c:pt>
                <c:pt idx="14644">
                  <c:v>-341.17449999999997</c:v>
                </c:pt>
                <c:pt idx="14645">
                  <c:v>-341.17249999999996</c:v>
                </c:pt>
                <c:pt idx="14646">
                  <c:v>-341.17049999999995</c:v>
                </c:pt>
                <c:pt idx="14647">
                  <c:v>-341.16849999999999</c:v>
                </c:pt>
                <c:pt idx="14648">
                  <c:v>-341.16649999999998</c:v>
                </c:pt>
                <c:pt idx="14649">
                  <c:v>-341.16449999999998</c:v>
                </c:pt>
                <c:pt idx="14650">
                  <c:v>-341.16249999999997</c:v>
                </c:pt>
                <c:pt idx="14651">
                  <c:v>-341.16049999999996</c:v>
                </c:pt>
                <c:pt idx="14652">
                  <c:v>-341.1585</c:v>
                </c:pt>
                <c:pt idx="14653">
                  <c:v>-341.15649999999999</c:v>
                </c:pt>
                <c:pt idx="14654">
                  <c:v>-341.15449999999998</c:v>
                </c:pt>
                <c:pt idx="14655">
                  <c:v>-341.15249999999997</c:v>
                </c:pt>
                <c:pt idx="14656">
                  <c:v>-341.15049999999997</c:v>
                </c:pt>
                <c:pt idx="14657">
                  <c:v>-341.14849999999996</c:v>
                </c:pt>
                <c:pt idx="14658">
                  <c:v>-341.1465</c:v>
                </c:pt>
                <c:pt idx="14659">
                  <c:v>-341.14449999999999</c:v>
                </c:pt>
                <c:pt idx="14660">
                  <c:v>-341.14249999999998</c:v>
                </c:pt>
                <c:pt idx="14661">
                  <c:v>-341.14049999999997</c:v>
                </c:pt>
                <c:pt idx="14662">
                  <c:v>-341.13849999999996</c:v>
                </c:pt>
                <c:pt idx="14663">
                  <c:v>-341.13649999999996</c:v>
                </c:pt>
                <c:pt idx="14664">
                  <c:v>-341.1345</c:v>
                </c:pt>
                <c:pt idx="14665">
                  <c:v>-341.13249999999999</c:v>
                </c:pt>
                <c:pt idx="14666">
                  <c:v>-341.13049999999998</c:v>
                </c:pt>
                <c:pt idx="14667">
                  <c:v>-341.12849999999997</c:v>
                </c:pt>
                <c:pt idx="14668">
                  <c:v>-341.12649999999996</c:v>
                </c:pt>
                <c:pt idx="14669">
                  <c:v>-341.12449999999995</c:v>
                </c:pt>
                <c:pt idx="14670">
                  <c:v>-341.1225</c:v>
                </c:pt>
                <c:pt idx="14671">
                  <c:v>-341.12049999999999</c:v>
                </c:pt>
                <c:pt idx="14672">
                  <c:v>-341.11849999999998</c:v>
                </c:pt>
                <c:pt idx="14673">
                  <c:v>-341.11649999999997</c:v>
                </c:pt>
                <c:pt idx="14674">
                  <c:v>-341.11449999999996</c:v>
                </c:pt>
                <c:pt idx="14675">
                  <c:v>-341.11249999999995</c:v>
                </c:pt>
                <c:pt idx="14676">
                  <c:v>-341.1105</c:v>
                </c:pt>
                <c:pt idx="14677">
                  <c:v>-341.10849999999999</c:v>
                </c:pt>
                <c:pt idx="14678">
                  <c:v>-341.10649999999998</c:v>
                </c:pt>
                <c:pt idx="14679">
                  <c:v>-341.10449999999997</c:v>
                </c:pt>
                <c:pt idx="14680">
                  <c:v>-341.10249999999996</c:v>
                </c:pt>
                <c:pt idx="14681">
                  <c:v>-341.10049999999995</c:v>
                </c:pt>
                <c:pt idx="14682">
                  <c:v>-341.0985</c:v>
                </c:pt>
                <c:pt idx="14683">
                  <c:v>-341.09649999999999</c:v>
                </c:pt>
                <c:pt idx="14684">
                  <c:v>-341.09449999999998</c:v>
                </c:pt>
                <c:pt idx="14685">
                  <c:v>-341.09249999999997</c:v>
                </c:pt>
                <c:pt idx="14686">
                  <c:v>-341.09049999999996</c:v>
                </c:pt>
                <c:pt idx="14687">
                  <c:v>-341.08849999999995</c:v>
                </c:pt>
                <c:pt idx="14688">
                  <c:v>-341.0865</c:v>
                </c:pt>
                <c:pt idx="14689">
                  <c:v>-341.08449999999999</c:v>
                </c:pt>
                <c:pt idx="14690">
                  <c:v>-341.08249999999998</c:v>
                </c:pt>
                <c:pt idx="14691">
                  <c:v>-341.08049999999997</c:v>
                </c:pt>
                <c:pt idx="14692">
                  <c:v>-341.07849999999996</c:v>
                </c:pt>
                <c:pt idx="14693">
                  <c:v>-341.07649999999995</c:v>
                </c:pt>
                <c:pt idx="14694">
                  <c:v>-341.0745</c:v>
                </c:pt>
                <c:pt idx="14695">
                  <c:v>-341.07249999999999</c:v>
                </c:pt>
                <c:pt idx="14696">
                  <c:v>-341.07049999999998</c:v>
                </c:pt>
                <c:pt idx="14697">
                  <c:v>-341.06849999999997</c:v>
                </c:pt>
                <c:pt idx="14698">
                  <c:v>-341.06649999999996</c:v>
                </c:pt>
                <c:pt idx="14699">
                  <c:v>-341.06449999999995</c:v>
                </c:pt>
                <c:pt idx="14700">
                  <c:v>-341.0625</c:v>
                </c:pt>
                <c:pt idx="14701">
                  <c:v>-341.06049999999999</c:v>
                </c:pt>
                <c:pt idx="14702">
                  <c:v>-341.05849999999998</c:v>
                </c:pt>
                <c:pt idx="14703">
                  <c:v>-341.05649999999997</c:v>
                </c:pt>
                <c:pt idx="14704">
                  <c:v>-341.05449999999996</c:v>
                </c:pt>
                <c:pt idx="14705">
                  <c:v>-341.05249999999995</c:v>
                </c:pt>
                <c:pt idx="14706">
                  <c:v>-341.0505</c:v>
                </c:pt>
                <c:pt idx="14707">
                  <c:v>-341.04849999999999</c:v>
                </c:pt>
                <c:pt idx="14708">
                  <c:v>-341.04649999999998</c:v>
                </c:pt>
                <c:pt idx="14709">
                  <c:v>-341.04449999999997</c:v>
                </c:pt>
                <c:pt idx="14710">
                  <c:v>-341.04249999999996</c:v>
                </c:pt>
                <c:pt idx="14711">
                  <c:v>-341.04049999999995</c:v>
                </c:pt>
                <c:pt idx="14712">
                  <c:v>-341.0385</c:v>
                </c:pt>
                <c:pt idx="14713">
                  <c:v>-341.03649999999999</c:v>
                </c:pt>
                <c:pt idx="14714">
                  <c:v>-341.03449999999998</c:v>
                </c:pt>
                <c:pt idx="14715">
                  <c:v>-341.03249999999997</c:v>
                </c:pt>
                <c:pt idx="14716">
                  <c:v>-341.03049999999996</c:v>
                </c:pt>
                <c:pt idx="14717">
                  <c:v>-341.02849999999995</c:v>
                </c:pt>
                <c:pt idx="14718">
                  <c:v>-341.0265</c:v>
                </c:pt>
                <c:pt idx="14719">
                  <c:v>-341.02449999999999</c:v>
                </c:pt>
                <c:pt idx="14720">
                  <c:v>-341.02249999999998</c:v>
                </c:pt>
                <c:pt idx="14721">
                  <c:v>-341.02049999999997</c:v>
                </c:pt>
                <c:pt idx="14722">
                  <c:v>-341.01849999999996</c:v>
                </c:pt>
                <c:pt idx="14723">
                  <c:v>-341.01649999999995</c:v>
                </c:pt>
                <c:pt idx="14724">
                  <c:v>-341.0145</c:v>
                </c:pt>
                <c:pt idx="14725">
                  <c:v>-341.01249999999999</c:v>
                </c:pt>
                <c:pt idx="14726">
                  <c:v>-341.01049999999998</c:v>
                </c:pt>
                <c:pt idx="14727">
                  <c:v>-341.00849999999997</c:v>
                </c:pt>
                <c:pt idx="14728">
                  <c:v>-341.00649999999996</c:v>
                </c:pt>
                <c:pt idx="14729">
                  <c:v>-341.00450000000001</c:v>
                </c:pt>
                <c:pt idx="14730">
                  <c:v>-341.0025</c:v>
                </c:pt>
                <c:pt idx="14731">
                  <c:v>-341.00049999999999</c:v>
                </c:pt>
                <c:pt idx="14732">
                  <c:v>-340.99849999999998</c:v>
                </c:pt>
                <c:pt idx="14733">
                  <c:v>-340.99649999999997</c:v>
                </c:pt>
                <c:pt idx="14734">
                  <c:v>-340.99449999999996</c:v>
                </c:pt>
                <c:pt idx="14735">
                  <c:v>-340.99249999999995</c:v>
                </c:pt>
                <c:pt idx="14736">
                  <c:v>-340.9905</c:v>
                </c:pt>
                <c:pt idx="14737">
                  <c:v>-340.98849999999999</c:v>
                </c:pt>
                <c:pt idx="14738">
                  <c:v>-340.98649999999998</c:v>
                </c:pt>
                <c:pt idx="14739">
                  <c:v>-340.98449999999997</c:v>
                </c:pt>
                <c:pt idx="14740">
                  <c:v>-340.98249999999996</c:v>
                </c:pt>
                <c:pt idx="14741">
                  <c:v>-340.98050000000001</c:v>
                </c:pt>
                <c:pt idx="14742">
                  <c:v>-340.9785</c:v>
                </c:pt>
                <c:pt idx="14743">
                  <c:v>-340.97649999999999</c:v>
                </c:pt>
                <c:pt idx="14744">
                  <c:v>-340.97449999999998</c:v>
                </c:pt>
                <c:pt idx="14745">
                  <c:v>-340.97249999999997</c:v>
                </c:pt>
                <c:pt idx="14746">
                  <c:v>-340.97049999999996</c:v>
                </c:pt>
                <c:pt idx="14747">
                  <c:v>-340.96849999999995</c:v>
                </c:pt>
                <c:pt idx="14748">
                  <c:v>-340.9665</c:v>
                </c:pt>
                <c:pt idx="14749">
                  <c:v>-340.96449999999999</c:v>
                </c:pt>
                <c:pt idx="14750">
                  <c:v>-340.96249999999998</c:v>
                </c:pt>
                <c:pt idx="14751">
                  <c:v>-340.96049999999997</c:v>
                </c:pt>
                <c:pt idx="14752">
                  <c:v>-340.95849999999996</c:v>
                </c:pt>
                <c:pt idx="14753">
                  <c:v>-340.95650000000001</c:v>
                </c:pt>
                <c:pt idx="14754">
                  <c:v>-340.9545</c:v>
                </c:pt>
                <c:pt idx="14755">
                  <c:v>-340.95249999999999</c:v>
                </c:pt>
                <c:pt idx="14756">
                  <c:v>-340.95049999999998</c:v>
                </c:pt>
                <c:pt idx="14757">
                  <c:v>-340.94849999999997</c:v>
                </c:pt>
                <c:pt idx="14758">
                  <c:v>-340.94649999999996</c:v>
                </c:pt>
                <c:pt idx="14759">
                  <c:v>-340.94449999999995</c:v>
                </c:pt>
                <c:pt idx="14760">
                  <c:v>-340.9425</c:v>
                </c:pt>
                <c:pt idx="14761">
                  <c:v>-340.94049999999999</c:v>
                </c:pt>
                <c:pt idx="14762">
                  <c:v>-340.93849999999998</c:v>
                </c:pt>
                <c:pt idx="14763">
                  <c:v>-340.93649999999997</c:v>
                </c:pt>
                <c:pt idx="14764">
                  <c:v>-340.93449999999996</c:v>
                </c:pt>
                <c:pt idx="14765">
                  <c:v>-340.9325</c:v>
                </c:pt>
                <c:pt idx="14766">
                  <c:v>-340.93049999999999</c:v>
                </c:pt>
                <c:pt idx="14767">
                  <c:v>-340.92849999999999</c:v>
                </c:pt>
                <c:pt idx="14768">
                  <c:v>-340.92649999999998</c:v>
                </c:pt>
                <c:pt idx="14769">
                  <c:v>-340.92449999999997</c:v>
                </c:pt>
                <c:pt idx="14770">
                  <c:v>-340.92249999999996</c:v>
                </c:pt>
                <c:pt idx="14771">
                  <c:v>-340.92049999999995</c:v>
                </c:pt>
                <c:pt idx="14772">
                  <c:v>-340.91849999999999</c:v>
                </c:pt>
                <c:pt idx="14773">
                  <c:v>-340.91649999999998</c:v>
                </c:pt>
                <c:pt idx="14774">
                  <c:v>-340.91449999999998</c:v>
                </c:pt>
                <c:pt idx="14775">
                  <c:v>-340.91249999999997</c:v>
                </c:pt>
                <c:pt idx="14776">
                  <c:v>-340.91049999999996</c:v>
                </c:pt>
                <c:pt idx="14777">
                  <c:v>-340.9085</c:v>
                </c:pt>
                <c:pt idx="14778">
                  <c:v>-340.90649999999999</c:v>
                </c:pt>
                <c:pt idx="14779">
                  <c:v>-340.90449999999998</c:v>
                </c:pt>
                <c:pt idx="14780">
                  <c:v>-340.90249999999997</c:v>
                </c:pt>
                <c:pt idx="14781">
                  <c:v>-340.90049999999997</c:v>
                </c:pt>
                <c:pt idx="14782">
                  <c:v>-340.89849999999996</c:v>
                </c:pt>
                <c:pt idx="14783">
                  <c:v>-340.8965</c:v>
                </c:pt>
                <c:pt idx="14784">
                  <c:v>-340.89449999999999</c:v>
                </c:pt>
                <c:pt idx="14785">
                  <c:v>-340.89249999999998</c:v>
                </c:pt>
                <c:pt idx="14786">
                  <c:v>-340.89049999999997</c:v>
                </c:pt>
                <c:pt idx="14787">
                  <c:v>-340.88849999999996</c:v>
                </c:pt>
                <c:pt idx="14788">
                  <c:v>-340.88649999999996</c:v>
                </c:pt>
                <c:pt idx="14789">
                  <c:v>-340.8845</c:v>
                </c:pt>
                <c:pt idx="14790">
                  <c:v>-340.88249999999999</c:v>
                </c:pt>
                <c:pt idx="14791">
                  <c:v>-340.88049999999998</c:v>
                </c:pt>
                <c:pt idx="14792">
                  <c:v>-340.87849999999997</c:v>
                </c:pt>
                <c:pt idx="14793">
                  <c:v>-340.87649999999996</c:v>
                </c:pt>
                <c:pt idx="14794">
                  <c:v>-340.87449999999995</c:v>
                </c:pt>
                <c:pt idx="14795">
                  <c:v>-340.8725</c:v>
                </c:pt>
                <c:pt idx="14796">
                  <c:v>-340.87049999999999</c:v>
                </c:pt>
                <c:pt idx="14797">
                  <c:v>-340.86849999999998</c:v>
                </c:pt>
                <c:pt idx="14798">
                  <c:v>-340.86649999999997</c:v>
                </c:pt>
                <c:pt idx="14799">
                  <c:v>-340.86449999999996</c:v>
                </c:pt>
                <c:pt idx="14800">
                  <c:v>-340.86249999999995</c:v>
                </c:pt>
                <c:pt idx="14801">
                  <c:v>-340.8605</c:v>
                </c:pt>
                <c:pt idx="14802">
                  <c:v>-340.85849999999999</c:v>
                </c:pt>
                <c:pt idx="14803">
                  <c:v>-340.85649999999998</c:v>
                </c:pt>
                <c:pt idx="14804">
                  <c:v>-340.85449999999997</c:v>
                </c:pt>
                <c:pt idx="14805">
                  <c:v>-340.85249999999996</c:v>
                </c:pt>
                <c:pt idx="14806">
                  <c:v>-340.85049999999995</c:v>
                </c:pt>
                <c:pt idx="14807">
                  <c:v>-340.8485</c:v>
                </c:pt>
                <c:pt idx="14808">
                  <c:v>-340.84649999999999</c:v>
                </c:pt>
                <c:pt idx="14809">
                  <c:v>-340.84449999999998</c:v>
                </c:pt>
                <c:pt idx="14810">
                  <c:v>-340.84249999999997</c:v>
                </c:pt>
                <c:pt idx="14811">
                  <c:v>-340.84049999999996</c:v>
                </c:pt>
                <c:pt idx="14812">
                  <c:v>-340.83849999999995</c:v>
                </c:pt>
                <c:pt idx="14813">
                  <c:v>-340.8365</c:v>
                </c:pt>
                <c:pt idx="14814">
                  <c:v>-340.83449999999999</c:v>
                </c:pt>
                <c:pt idx="14815">
                  <c:v>-340.83249999999998</c:v>
                </c:pt>
                <c:pt idx="14816">
                  <c:v>-340.83049999999997</c:v>
                </c:pt>
                <c:pt idx="14817">
                  <c:v>-340.82849999999996</c:v>
                </c:pt>
                <c:pt idx="14818">
                  <c:v>-340.82649999999995</c:v>
                </c:pt>
                <c:pt idx="14819">
                  <c:v>-340.8245</c:v>
                </c:pt>
                <c:pt idx="14820">
                  <c:v>-340.82249999999999</c:v>
                </c:pt>
                <c:pt idx="14821">
                  <c:v>-340.82049999999998</c:v>
                </c:pt>
                <c:pt idx="14822">
                  <c:v>-340.81849999999997</c:v>
                </c:pt>
                <c:pt idx="14823">
                  <c:v>-340.81649999999996</c:v>
                </c:pt>
                <c:pt idx="14824">
                  <c:v>-340.81449999999995</c:v>
                </c:pt>
                <c:pt idx="14825">
                  <c:v>-340.8125</c:v>
                </c:pt>
                <c:pt idx="14826">
                  <c:v>-340.81049999999999</c:v>
                </c:pt>
                <c:pt idx="14827">
                  <c:v>-340.80849999999998</c:v>
                </c:pt>
                <c:pt idx="14828">
                  <c:v>-340.80649999999997</c:v>
                </c:pt>
                <c:pt idx="14829">
                  <c:v>-340.80449999999996</c:v>
                </c:pt>
                <c:pt idx="14830">
                  <c:v>-340.80249999999995</c:v>
                </c:pt>
                <c:pt idx="14831">
                  <c:v>-340.8005</c:v>
                </c:pt>
                <c:pt idx="14832">
                  <c:v>-340.79849999999999</c:v>
                </c:pt>
                <c:pt idx="14833">
                  <c:v>-340.79649999999998</c:v>
                </c:pt>
                <c:pt idx="14834">
                  <c:v>-340.79449999999997</c:v>
                </c:pt>
                <c:pt idx="14835">
                  <c:v>-340.79249999999996</c:v>
                </c:pt>
                <c:pt idx="14836">
                  <c:v>-340.79049999999995</c:v>
                </c:pt>
                <c:pt idx="14837">
                  <c:v>-340.7885</c:v>
                </c:pt>
                <c:pt idx="14838">
                  <c:v>-340.78649999999999</c:v>
                </c:pt>
                <c:pt idx="14839">
                  <c:v>-340.78449999999998</c:v>
                </c:pt>
                <c:pt idx="14840">
                  <c:v>-340.78249999999997</c:v>
                </c:pt>
                <c:pt idx="14841">
                  <c:v>-340.78049999999996</c:v>
                </c:pt>
                <c:pt idx="14842">
                  <c:v>-340.77849999999995</c:v>
                </c:pt>
                <c:pt idx="14843">
                  <c:v>-340.7765</c:v>
                </c:pt>
                <c:pt idx="14844">
                  <c:v>-340.77449999999999</c:v>
                </c:pt>
                <c:pt idx="14845">
                  <c:v>-340.77249999999998</c:v>
                </c:pt>
                <c:pt idx="14846">
                  <c:v>-340.77049999999997</c:v>
                </c:pt>
                <c:pt idx="14847">
                  <c:v>-340.76849999999996</c:v>
                </c:pt>
                <c:pt idx="14848">
                  <c:v>-340.76649999999995</c:v>
                </c:pt>
                <c:pt idx="14849">
                  <c:v>-340.7645</c:v>
                </c:pt>
                <c:pt idx="14850">
                  <c:v>-340.76249999999999</c:v>
                </c:pt>
                <c:pt idx="14851">
                  <c:v>-340.76049999999998</c:v>
                </c:pt>
                <c:pt idx="14852">
                  <c:v>-340.75849999999997</c:v>
                </c:pt>
                <c:pt idx="14853">
                  <c:v>-340.75649999999996</c:v>
                </c:pt>
                <c:pt idx="14854">
                  <c:v>-340.75450000000001</c:v>
                </c:pt>
                <c:pt idx="14855">
                  <c:v>-340.7525</c:v>
                </c:pt>
                <c:pt idx="14856">
                  <c:v>-340.75049999999999</c:v>
                </c:pt>
                <c:pt idx="14857">
                  <c:v>-340.74849999999998</c:v>
                </c:pt>
                <c:pt idx="14858">
                  <c:v>-340.74649999999997</c:v>
                </c:pt>
                <c:pt idx="14859">
                  <c:v>-340.74449999999996</c:v>
                </c:pt>
                <c:pt idx="14860">
                  <c:v>-340.74249999999995</c:v>
                </c:pt>
                <c:pt idx="14861">
                  <c:v>-340.7405</c:v>
                </c:pt>
                <c:pt idx="14862">
                  <c:v>-340.73849999999999</c:v>
                </c:pt>
                <c:pt idx="14863">
                  <c:v>-340.73649999999998</c:v>
                </c:pt>
                <c:pt idx="14864">
                  <c:v>-340.73449999999997</c:v>
                </c:pt>
                <c:pt idx="14865">
                  <c:v>-340.73249999999996</c:v>
                </c:pt>
                <c:pt idx="14866">
                  <c:v>-340.73050000000001</c:v>
                </c:pt>
                <c:pt idx="14867">
                  <c:v>-340.7285</c:v>
                </c:pt>
                <c:pt idx="14868">
                  <c:v>-340.72649999999999</c:v>
                </c:pt>
                <c:pt idx="14869">
                  <c:v>-340.72449999999998</c:v>
                </c:pt>
                <c:pt idx="14870">
                  <c:v>-340.72249999999997</c:v>
                </c:pt>
                <c:pt idx="14871">
                  <c:v>-340.72049999999996</c:v>
                </c:pt>
                <c:pt idx="14872">
                  <c:v>-340.71849999999995</c:v>
                </c:pt>
                <c:pt idx="14873">
                  <c:v>-340.7165</c:v>
                </c:pt>
                <c:pt idx="14874">
                  <c:v>-340.71449999999999</c:v>
                </c:pt>
                <c:pt idx="14875">
                  <c:v>-340.71249999999998</c:v>
                </c:pt>
                <c:pt idx="14876">
                  <c:v>-340.71049999999997</c:v>
                </c:pt>
                <c:pt idx="14877">
                  <c:v>-340.70849999999996</c:v>
                </c:pt>
                <c:pt idx="14878">
                  <c:v>-340.70650000000001</c:v>
                </c:pt>
                <c:pt idx="14879">
                  <c:v>-340.7045</c:v>
                </c:pt>
                <c:pt idx="14880">
                  <c:v>-340.70249999999999</c:v>
                </c:pt>
                <c:pt idx="14881">
                  <c:v>-340.70049999999998</c:v>
                </c:pt>
                <c:pt idx="14882">
                  <c:v>-340.69849999999997</c:v>
                </c:pt>
                <c:pt idx="14883">
                  <c:v>-340.69649999999996</c:v>
                </c:pt>
                <c:pt idx="14884">
                  <c:v>-340.69449999999995</c:v>
                </c:pt>
                <c:pt idx="14885">
                  <c:v>-340.6925</c:v>
                </c:pt>
                <c:pt idx="14886">
                  <c:v>-340.69049999999999</c:v>
                </c:pt>
                <c:pt idx="14887">
                  <c:v>-340.68849999999998</c:v>
                </c:pt>
                <c:pt idx="14888">
                  <c:v>-340.68649999999997</c:v>
                </c:pt>
                <c:pt idx="14889">
                  <c:v>-340.68449999999996</c:v>
                </c:pt>
                <c:pt idx="14890">
                  <c:v>-340.6825</c:v>
                </c:pt>
                <c:pt idx="14891">
                  <c:v>-340.68049999999999</c:v>
                </c:pt>
                <c:pt idx="14892">
                  <c:v>-340.67849999999999</c:v>
                </c:pt>
                <c:pt idx="14893">
                  <c:v>-340.67649999999998</c:v>
                </c:pt>
                <c:pt idx="14894">
                  <c:v>-340.67449999999997</c:v>
                </c:pt>
                <c:pt idx="14895">
                  <c:v>-340.67249999999996</c:v>
                </c:pt>
                <c:pt idx="14896">
                  <c:v>-340.67049999999995</c:v>
                </c:pt>
                <c:pt idx="14897">
                  <c:v>-340.66849999999999</c:v>
                </c:pt>
                <c:pt idx="14898">
                  <c:v>-340.66649999999998</c:v>
                </c:pt>
                <c:pt idx="14899">
                  <c:v>-340.66449999999998</c:v>
                </c:pt>
                <c:pt idx="14900">
                  <c:v>-340.66249999999997</c:v>
                </c:pt>
                <c:pt idx="14901">
                  <c:v>-340.66049999999996</c:v>
                </c:pt>
                <c:pt idx="14902">
                  <c:v>-340.6585</c:v>
                </c:pt>
                <c:pt idx="14903">
                  <c:v>-340.65649999999999</c:v>
                </c:pt>
                <c:pt idx="14904">
                  <c:v>-340.65449999999998</c:v>
                </c:pt>
                <c:pt idx="14905">
                  <c:v>-340.65249999999997</c:v>
                </c:pt>
                <c:pt idx="14906">
                  <c:v>-340.65049999999997</c:v>
                </c:pt>
                <c:pt idx="14907">
                  <c:v>-340.64849999999996</c:v>
                </c:pt>
                <c:pt idx="14908">
                  <c:v>-340.6465</c:v>
                </c:pt>
                <c:pt idx="14909">
                  <c:v>-340.64449999999999</c:v>
                </c:pt>
                <c:pt idx="14910">
                  <c:v>-340.64249999999998</c:v>
                </c:pt>
                <c:pt idx="14911">
                  <c:v>-340.64049999999997</c:v>
                </c:pt>
                <c:pt idx="14912">
                  <c:v>-340.63849999999996</c:v>
                </c:pt>
                <c:pt idx="14913">
                  <c:v>-340.63649999999996</c:v>
                </c:pt>
                <c:pt idx="14914">
                  <c:v>-340.6345</c:v>
                </c:pt>
                <c:pt idx="14915">
                  <c:v>-340.63249999999999</c:v>
                </c:pt>
                <c:pt idx="14916">
                  <c:v>-340.63049999999998</c:v>
                </c:pt>
                <c:pt idx="14917">
                  <c:v>-340.62849999999997</c:v>
                </c:pt>
                <c:pt idx="14918">
                  <c:v>-340.62649999999996</c:v>
                </c:pt>
                <c:pt idx="14919">
                  <c:v>-340.62449999999995</c:v>
                </c:pt>
                <c:pt idx="14920">
                  <c:v>-340.6225</c:v>
                </c:pt>
                <c:pt idx="14921">
                  <c:v>-340.62049999999999</c:v>
                </c:pt>
                <c:pt idx="14922">
                  <c:v>-340.61849999999998</c:v>
                </c:pt>
                <c:pt idx="14923">
                  <c:v>-340.61649999999997</c:v>
                </c:pt>
                <c:pt idx="14924">
                  <c:v>-340.61449999999996</c:v>
                </c:pt>
                <c:pt idx="14925">
                  <c:v>-340.61249999999995</c:v>
                </c:pt>
                <c:pt idx="14926">
                  <c:v>-340.6105</c:v>
                </c:pt>
                <c:pt idx="14927">
                  <c:v>-340.60849999999999</c:v>
                </c:pt>
                <c:pt idx="14928">
                  <c:v>-340.60649999999998</c:v>
                </c:pt>
                <c:pt idx="14929">
                  <c:v>-340.60449999999997</c:v>
                </c:pt>
                <c:pt idx="14930">
                  <c:v>-340.60249999999996</c:v>
                </c:pt>
                <c:pt idx="14931">
                  <c:v>-340.60049999999995</c:v>
                </c:pt>
                <c:pt idx="14932">
                  <c:v>-340.5985</c:v>
                </c:pt>
                <c:pt idx="14933">
                  <c:v>-340.59649999999999</c:v>
                </c:pt>
                <c:pt idx="14934">
                  <c:v>-340.59449999999998</c:v>
                </c:pt>
                <c:pt idx="14935">
                  <c:v>-340.59249999999997</c:v>
                </c:pt>
                <c:pt idx="14936">
                  <c:v>-340.59049999999996</c:v>
                </c:pt>
                <c:pt idx="14937">
                  <c:v>-340.58849999999995</c:v>
                </c:pt>
                <c:pt idx="14938">
                  <c:v>-340.5865</c:v>
                </c:pt>
                <c:pt idx="14939">
                  <c:v>-340.58449999999999</c:v>
                </c:pt>
                <c:pt idx="14940">
                  <c:v>-340.58249999999998</c:v>
                </c:pt>
                <c:pt idx="14941">
                  <c:v>-340.58049999999997</c:v>
                </c:pt>
                <c:pt idx="14942">
                  <c:v>-340.57849999999996</c:v>
                </c:pt>
                <c:pt idx="14943">
                  <c:v>-340.57649999999995</c:v>
                </c:pt>
                <c:pt idx="14944">
                  <c:v>-340.5745</c:v>
                </c:pt>
                <c:pt idx="14945">
                  <c:v>-340.57249999999999</c:v>
                </c:pt>
                <c:pt idx="14946">
                  <c:v>-340.57049999999998</c:v>
                </c:pt>
                <c:pt idx="14947">
                  <c:v>-340.56849999999997</c:v>
                </c:pt>
                <c:pt idx="14948">
                  <c:v>-340.56649999999996</c:v>
                </c:pt>
                <c:pt idx="14949">
                  <c:v>-340.56449999999995</c:v>
                </c:pt>
                <c:pt idx="14950">
                  <c:v>-340.5625</c:v>
                </c:pt>
                <c:pt idx="14951">
                  <c:v>-340.56049999999999</c:v>
                </c:pt>
                <c:pt idx="14952">
                  <c:v>-340.55849999999998</c:v>
                </c:pt>
                <c:pt idx="14953">
                  <c:v>-340.55649999999997</c:v>
                </c:pt>
                <c:pt idx="14954">
                  <c:v>-340.55449999999996</c:v>
                </c:pt>
                <c:pt idx="14955">
                  <c:v>-340.55249999999995</c:v>
                </c:pt>
                <c:pt idx="14956">
                  <c:v>-340.5505</c:v>
                </c:pt>
                <c:pt idx="14957">
                  <c:v>-340.54849999999999</c:v>
                </c:pt>
                <c:pt idx="14958">
                  <c:v>-340.54649999999998</c:v>
                </c:pt>
                <c:pt idx="14959">
                  <c:v>-340.54449999999997</c:v>
                </c:pt>
                <c:pt idx="14960">
                  <c:v>-340.54249999999996</c:v>
                </c:pt>
                <c:pt idx="14961">
                  <c:v>-340.54049999999995</c:v>
                </c:pt>
                <c:pt idx="14962">
                  <c:v>-340.5385</c:v>
                </c:pt>
                <c:pt idx="14963">
                  <c:v>-340.53649999999999</c:v>
                </c:pt>
                <c:pt idx="14964">
                  <c:v>-340.53449999999998</c:v>
                </c:pt>
                <c:pt idx="14965">
                  <c:v>-340.53249999999997</c:v>
                </c:pt>
                <c:pt idx="14966">
                  <c:v>-340.53049999999996</c:v>
                </c:pt>
                <c:pt idx="14967">
                  <c:v>-340.52849999999995</c:v>
                </c:pt>
                <c:pt idx="14968">
                  <c:v>-340.5265</c:v>
                </c:pt>
                <c:pt idx="14969">
                  <c:v>-340.52449999999999</c:v>
                </c:pt>
                <c:pt idx="14970">
                  <c:v>-340.52249999999998</c:v>
                </c:pt>
                <c:pt idx="14971">
                  <c:v>-340.52049999999997</c:v>
                </c:pt>
                <c:pt idx="14972">
                  <c:v>-340.51849999999996</c:v>
                </c:pt>
                <c:pt idx="14973">
                  <c:v>-340.51649999999995</c:v>
                </c:pt>
                <c:pt idx="14974">
                  <c:v>-340.5145</c:v>
                </c:pt>
                <c:pt idx="14975">
                  <c:v>-340.51249999999999</c:v>
                </c:pt>
                <c:pt idx="14976">
                  <c:v>-340.51049999999998</c:v>
                </c:pt>
                <c:pt idx="14977">
                  <c:v>-340.50849999999997</c:v>
                </c:pt>
                <c:pt idx="14978">
                  <c:v>-340.50649999999996</c:v>
                </c:pt>
                <c:pt idx="14979">
                  <c:v>-340.50450000000001</c:v>
                </c:pt>
                <c:pt idx="14980">
                  <c:v>-340.5025</c:v>
                </c:pt>
                <c:pt idx="14981">
                  <c:v>-340.50049999999999</c:v>
                </c:pt>
                <c:pt idx="14982">
                  <c:v>-340.49849999999998</c:v>
                </c:pt>
                <c:pt idx="14983">
                  <c:v>-340.49649999999997</c:v>
                </c:pt>
                <c:pt idx="14984">
                  <c:v>-340.49449999999996</c:v>
                </c:pt>
                <c:pt idx="14985">
                  <c:v>-340.49249999999995</c:v>
                </c:pt>
                <c:pt idx="14986">
                  <c:v>-340.4905</c:v>
                </c:pt>
                <c:pt idx="14987">
                  <c:v>-340.48849999999999</c:v>
                </c:pt>
                <c:pt idx="14988">
                  <c:v>-340.48649999999998</c:v>
                </c:pt>
                <c:pt idx="14989">
                  <c:v>-340.48449999999997</c:v>
                </c:pt>
                <c:pt idx="14990">
                  <c:v>-340.48249999999996</c:v>
                </c:pt>
                <c:pt idx="14991">
                  <c:v>-340.48050000000001</c:v>
                </c:pt>
                <c:pt idx="14992">
                  <c:v>-340.4785</c:v>
                </c:pt>
                <c:pt idx="14993">
                  <c:v>-340.47649999999999</c:v>
                </c:pt>
                <c:pt idx="14994">
                  <c:v>-340.47449999999998</c:v>
                </c:pt>
                <c:pt idx="14995">
                  <c:v>-340.47249999999997</c:v>
                </c:pt>
                <c:pt idx="14996">
                  <c:v>-340.47049999999996</c:v>
                </c:pt>
                <c:pt idx="14997">
                  <c:v>-340.46849999999995</c:v>
                </c:pt>
                <c:pt idx="14998">
                  <c:v>-340.4665</c:v>
                </c:pt>
                <c:pt idx="14999">
                  <c:v>-340.46449999999999</c:v>
                </c:pt>
                <c:pt idx="15000">
                  <c:v>-340.46249999999998</c:v>
                </c:pt>
                <c:pt idx="15001">
                  <c:v>-340.46049999999997</c:v>
                </c:pt>
                <c:pt idx="15002">
                  <c:v>-340.45849999999996</c:v>
                </c:pt>
                <c:pt idx="15003">
                  <c:v>-340.45650000000001</c:v>
                </c:pt>
                <c:pt idx="15004">
                  <c:v>-340.4545</c:v>
                </c:pt>
                <c:pt idx="15005">
                  <c:v>-340.45249999999999</c:v>
                </c:pt>
                <c:pt idx="15006">
                  <c:v>-340.45049999999998</c:v>
                </c:pt>
                <c:pt idx="15007">
                  <c:v>-340.44849999999997</c:v>
                </c:pt>
                <c:pt idx="15008">
                  <c:v>-340.44649999999996</c:v>
                </c:pt>
                <c:pt idx="15009">
                  <c:v>-340.44449999999995</c:v>
                </c:pt>
                <c:pt idx="15010">
                  <c:v>-340.4425</c:v>
                </c:pt>
                <c:pt idx="15011">
                  <c:v>-340.44049999999999</c:v>
                </c:pt>
                <c:pt idx="15012">
                  <c:v>-340.43849999999998</c:v>
                </c:pt>
                <c:pt idx="15013">
                  <c:v>-340.43649999999997</c:v>
                </c:pt>
                <c:pt idx="15014">
                  <c:v>-340.43449999999996</c:v>
                </c:pt>
                <c:pt idx="15015">
                  <c:v>-340.4325</c:v>
                </c:pt>
                <c:pt idx="15016">
                  <c:v>-340.43049999999999</c:v>
                </c:pt>
                <c:pt idx="15017">
                  <c:v>-340.42849999999999</c:v>
                </c:pt>
                <c:pt idx="15018">
                  <c:v>-340.42649999999998</c:v>
                </c:pt>
                <c:pt idx="15019">
                  <c:v>-340.42449999999997</c:v>
                </c:pt>
                <c:pt idx="15020">
                  <c:v>-340.42249999999996</c:v>
                </c:pt>
                <c:pt idx="15021">
                  <c:v>-340.42049999999995</c:v>
                </c:pt>
                <c:pt idx="15022">
                  <c:v>-340.41849999999999</c:v>
                </c:pt>
                <c:pt idx="15023">
                  <c:v>-340.41649999999998</c:v>
                </c:pt>
                <c:pt idx="15024">
                  <c:v>-340.41449999999998</c:v>
                </c:pt>
                <c:pt idx="15025">
                  <c:v>-340.41249999999997</c:v>
                </c:pt>
                <c:pt idx="15026">
                  <c:v>-340.41049999999996</c:v>
                </c:pt>
                <c:pt idx="15027">
                  <c:v>-340.4085</c:v>
                </c:pt>
                <c:pt idx="15028">
                  <c:v>-340.40649999999999</c:v>
                </c:pt>
                <c:pt idx="15029">
                  <c:v>-340.40449999999998</c:v>
                </c:pt>
                <c:pt idx="15030">
                  <c:v>-340.40249999999997</c:v>
                </c:pt>
                <c:pt idx="15031">
                  <c:v>-340.40049999999997</c:v>
                </c:pt>
                <c:pt idx="15032">
                  <c:v>-340.39849999999996</c:v>
                </c:pt>
                <c:pt idx="15033">
                  <c:v>-340.3965</c:v>
                </c:pt>
                <c:pt idx="15034">
                  <c:v>-340.39449999999999</c:v>
                </c:pt>
                <c:pt idx="15035">
                  <c:v>-340.39249999999998</c:v>
                </c:pt>
                <c:pt idx="15036">
                  <c:v>-340.39049999999997</c:v>
                </c:pt>
                <c:pt idx="15037">
                  <c:v>-340.38849999999996</c:v>
                </c:pt>
                <c:pt idx="15038">
                  <c:v>-340.38649999999996</c:v>
                </c:pt>
                <c:pt idx="15039">
                  <c:v>-340.3845</c:v>
                </c:pt>
                <c:pt idx="15040">
                  <c:v>-340.38249999999999</c:v>
                </c:pt>
                <c:pt idx="15041">
                  <c:v>-340.38049999999998</c:v>
                </c:pt>
                <c:pt idx="15042">
                  <c:v>-340.37849999999997</c:v>
                </c:pt>
                <c:pt idx="15043">
                  <c:v>-340.37649999999996</c:v>
                </c:pt>
                <c:pt idx="15044">
                  <c:v>-340.37449999999995</c:v>
                </c:pt>
                <c:pt idx="15045">
                  <c:v>-340.3725</c:v>
                </c:pt>
                <c:pt idx="15046">
                  <c:v>-340.37049999999999</c:v>
                </c:pt>
                <c:pt idx="15047">
                  <c:v>-340.36849999999998</c:v>
                </c:pt>
                <c:pt idx="15048">
                  <c:v>-340.36649999999997</c:v>
                </c:pt>
                <c:pt idx="15049">
                  <c:v>-340.36449999999996</c:v>
                </c:pt>
                <c:pt idx="15050">
                  <c:v>-340.36249999999995</c:v>
                </c:pt>
                <c:pt idx="15051">
                  <c:v>-340.3605</c:v>
                </c:pt>
                <c:pt idx="15052">
                  <c:v>-340.35849999999999</c:v>
                </c:pt>
                <c:pt idx="15053">
                  <c:v>-340.35649999999998</c:v>
                </c:pt>
                <c:pt idx="15054">
                  <c:v>-340.35449999999997</c:v>
                </c:pt>
                <c:pt idx="15055">
                  <c:v>-340.35249999999996</c:v>
                </c:pt>
                <c:pt idx="15056">
                  <c:v>-340.35049999999995</c:v>
                </c:pt>
                <c:pt idx="15057">
                  <c:v>-340.3485</c:v>
                </c:pt>
                <c:pt idx="15058">
                  <c:v>-340.34649999999999</c:v>
                </c:pt>
                <c:pt idx="15059">
                  <c:v>-340.34449999999998</c:v>
                </c:pt>
                <c:pt idx="15060">
                  <c:v>-340.34249999999997</c:v>
                </c:pt>
                <c:pt idx="15061">
                  <c:v>-340.34049999999996</c:v>
                </c:pt>
                <c:pt idx="15062">
                  <c:v>-340.33849999999995</c:v>
                </c:pt>
                <c:pt idx="15063">
                  <c:v>-340.3365</c:v>
                </c:pt>
                <c:pt idx="15064">
                  <c:v>-340.33449999999999</c:v>
                </c:pt>
                <c:pt idx="15065">
                  <c:v>-340.33249999999998</c:v>
                </c:pt>
                <c:pt idx="15066">
                  <c:v>-340.33049999999997</c:v>
                </c:pt>
                <c:pt idx="15067">
                  <c:v>-340.32849999999996</c:v>
                </c:pt>
                <c:pt idx="15068">
                  <c:v>-340.32649999999995</c:v>
                </c:pt>
                <c:pt idx="15069">
                  <c:v>-340.3245</c:v>
                </c:pt>
                <c:pt idx="15070">
                  <c:v>-340.32249999999999</c:v>
                </c:pt>
                <c:pt idx="15071">
                  <c:v>-340.32049999999998</c:v>
                </c:pt>
                <c:pt idx="15072">
                  <c:v>-340.31849999999997</c:v>
                </c:pt>
                <c:pt idx="15073">
                  <c:v>-340.31649999999996</c:v>
                </c:pt>
                <c:pt idx="15074">
                  <c:v>-340.31449999999995</c:v>
                </c:pt>
                <c:pt idx="15075">
                  <c:v>-340.3125</c:v>
                </c:pt>
                <c:pt idx="15076">
                  <c:v>-340.31049999999999</c:v>
                </c:pt>
                <c:pt idx="15077">
                  <c:v>-340.30849999999998</c:v>
                </c:pt>
                <c:pt idx="15078">
                  <c:v>-340.30649999999997</c:v>
                </c:pt>
                <c:pt idx="15079">
                  <c:v>-340.30449999999996</c:v>
                </c:pt>
                <c:pt idx="15080">
                  <c:v>-340.30249999999995</c:v>
                </c:pt>
                <c:pt idx="15081">
                  <c:v>-340.3005</c:v>
                </c:pt>
                <c:pt idx="15082">
                  <c:v>-340.29849999999999</c:v>
                </c:pt>
                <c:pt idx="15083">
                  <c:v>-340.29649999999998</c:v>
                </c:pt>
                <c:pt idx="15084">
                  <c:v>-340.29449999999997</c:v>
                </c:pt>
                <c:pt idx="15085">
                  <c:v>-340.29249999999996</c:v>
                </c:pt>
                <c:pt idx="15086">
                  <c:v>-340.29049999999995</c:v>
                </c:pt>
                <c:pt idx="15087">
                  <c:v>-340.2885</c:v>
                </c:pt>
                <c:pt idx="15088">
                  <c:v>-340.28649999999999</c:v>
                </c:pt>
                <c:pt idx="15089">
                  <c:v>-340.28449999999998</c:v>
                </c:pt>
                <c:pt idx="15090">
                  <c:v>-340.28249999999997</c:v>
                </c:pt>
                <c:pt idx="15091">
                  <c:v>-340.28049999999996</c:v>
                </c:pt>
                <c:pt idx="15092">
                  <c:v>-340.27849999999995</c:v>
                </c:pt>
                <c:pt idx="15093">
                  <c:v>-340.2765</c:v>
                </c:pt>
                <c:pt idx="15094">
                  <c:v>-340.27449999999999</c:v>
                </c:pt>
                <c:pt idx="15095">
                  <c:v>-340.27249999999998</c:v>
                </c:pt>
                <c:pt idx="15096">
                  <c:v>-340.27049999999997</c:v>
                </c:pt>
                <c:pt idx="15097">
                  <c:v>-340.26849999999996</c:v>
                </c:pt>
                <c:pt idx="15098">
                  <c:v>-340.26649999999995</c:v>
                </c:pt>
                <c:pt idx="15099">
                  <c:v>-340.2645</c:v>
                </c:pt>
                <c:pt idx="15100">
                  <c:v>-340.26249999999999</c:v>
                </c:pt>
                <c:pt idx="15101">
                  <c:v>-340.26049999999998</c:v>
                </c:pt>
                <c:pt idx="15102">
                  <c:v>-340.25849999999997</c:v>
                </c:pt>
                <c:pt idx="15103">
                  <c:v>-340.25649999999996</c:v>
                </c:pt>
                <c:pt idx="15104">
                  <c:v>-340.25450000000001</c:v>
                </c:pt>
                <c:pt idx="15105">
                  <c:v>-340.2525</c:v>
                </c:pt>
                <c:pt idx="15106">
                  <c:v>-340.25049999999999</c:v>
                </c:pt>
                <c:pt idx="15107">
                  <c:v>-340.24849999999998</c:v>
                </c:pt>
                <c:pt idx="15108">
                  <c:v>-340.24649999999997</c:v>
                </c:pt>
                <c:pt idx="15109">
                  <c:v>-340.24449999999996</c:v>
                </c:pt>
                <c:pt idx="15110">
                  <c:v>-340.24249999999995</c:v>
                </c:pt>
                <c:pt idx="15111">
                  <c:v>-340.2405</c:v>
                </c:pt>
                <c:pt idx="15112">
                  <c:v>-340.23849999999999</c:v>
                </c:pt>
                <c:pt idx="15113">
                  <c:v>-340.23649999999998</c:v>
                </c:pt>
                <c:pt idx="15114">
                  <c:v>-340.23449999999997</c:v>
                </c:pt>
                <c:pt idx="15115">
                  <c:v>-340.23249999999996</c:v>
                </c:pt>
                <c:pt idx="15116">
                  <c:v>-340.23050000000001</c:v>
                </c:pt>
                <c:pt idx="15117">
                  <c:v>-340.2285</c:v>
                </c:pt>
                <c:pt idx="15118">
                  <c:v>-340.22649999999999</c:v>
                </c:pt>
                <c:pt idx="15119">
                  <c:v>-340.22449999999998</c:v>
                </c:pt>
                <c:pt idx="15120">
                  <c:v>-340.22249999999997</c:v>
                </c:pt>
                <c:pt idx="15121">
                  <c:v>-340.22049999999996</c:v>
                </c:pt>
                <c:pt idx="15122">
                  <c:v>-340.21849999999995</c:v>
                </c:pt>
                <c:pt idx="15123">
                  <c:v>-340.2165</c:v>
                </c:pt>
                <c:pt idx="15124">
                  <c:v>-340.21449999999999</c:v>
                </c:pt>
                <c:pt idx="15125">
                  <c:v>-340.21249999999998</c:v>
                </c:pt>
                <c:pt idx="15126">
                  <c:v>-340.21049999999997</c:v>
                </c:pt>
                <c:pt idx="15127">
                  <c:v>-340.20849999999996</c:v>
                </c:pt>
                <c:pt idx="15128">
                  <c:v>-340.20650000000001</c:v>
                </c:pt>
                <c:pt idx="15129">
                  <c:v>-340.2045</c:v>
                </c:pt>
                <c:pt idx="15130">
                  <c:v>-340.20249999999999</c:v>
                </c:pt>
                <c:pt idx="15131">
                  <c:v>-340.20049999999998</c:v>
                </c:pt>
                <c:pt idx="15132">
                  <c:v>-340.19849999999997</c:v>
                </c:pt>
                <c:pt idx="15133">
                  <c:v>-340.19649999999996</c:v>
                </c:pt>
                <c:pt idx="15134">
                  <c:v>-340.19449999999995</c:v>
                </c:pt>
                <c:pt idx="15135">
                  <c:v>-340.1925</c:v>
                </c:pt>
                <c:pt idx="15136">
                  <c:v>-340.19049999999999</c:v>
                </c:pt>
                <c:pt idx="15137">
                  <c:v>-340.18849999999998</c:v>
                </c:pt>
                <c:pt idx="15138">
                  <c:v>-340.18649999999997</c:v>
                </c:pt>
                <c:pt idx="15139">
                  <c:v>-340.18449999999996</c:v>
                </c:pt>
                <c:pt idx="15140">
                  <c:v>-340.1825</c:v>
                </c:pt>
                <c:pt idx="15141">
                  <c:v>-340.18049999999999</c:v>
                </c:pt>
                <c:pt idx="15142">
                  <c:v>-340.17849999999999</c:v>
                </c:pt>
                <c:pt idx="15143">
                  <c:v>-340.17649999999998</c:v>
                </c:pt>
                <c:pt idx="15144">
                  <c:v>-340.17449999999997</c:v>
                </c:pt>
                <c:pt idx="15145">
                  <c:v>-340.17249999999996</c:v>
                </c:pt>
                <c:pt idx="15146">
                  <c:v>-340.17049999999995</c:v>
                </c:pt>
                <c:pt idx="15147">
                  <c:v>-340.16849999999999</c:v>
                </c:pt>
                <c:pt idx="15148">
                  <c:v>-340.16649999999998</c:v>
                </c:pt>
                <c:pt idx="15149">
                  <c:v>-340.16449999999998</c:v>
                </c:pt>
                <c:pt idx="15150">
                  <c:v>-340.16249999999997</c:v>
                </c:pt>
                <c:pt idx="15151">
                  <c:v>-340.16049999999996</c:v>
                </c:pt>
                <c:pt idx="15152">
                  <c:v>-340.1585</c:v>
                </c:pt>
                <c:pt idx="15153">
                  <c:v>-340.15649999999999</c:v>
                </c:pt>
                <c:pt idx="15154">
                  <c:v>-340.15449999999998</c:v>
                </c:pt>
                <c:pt idx="15155">
                  <c:v>-340.15249999999997</c:v>
                </c:pt>
                <c:pt idx="15156">
                  <c:v>-340.15049999999997</c:v>
                </c:pt>
                <c:pt idx="15157">
                  <c:v>-340.14849999999996</c:v>
                </c:pt>
                <c:pt idx="15158">
                  <c:v>-340.1465</c:v>
                </c:pt>
                <c:pt idx="15159">
                  <c:v>-340.14449999999999</c:v>
                </c:pt>
                <c:pt idx="15160">
                  <c:v>-340.14249999999998</c:v>
                </c:pt>
                <c:pt idx="15161">
                  <c:v>-340.14049999999997</c:v>
                </c:pt>
                <c:pt idx="15162">
                  <c:v>-340.13849999999996</c:v>
                </c:pt>
                <c:pt idx="15163">
                  <c:v>-340.13649999999996</c:v>
                </c:pt>
                <c:pt idx="15164">
                  <c:v>-340.1345</c:v>
                </c:pt>
                <c:pt idx="15165">
                  <c:v>-340.13249999999999</c:v>
                </c:pt>
                <c:pt idx="15166">
                  <c:v>-340.13049999999998</c:v>
                </c:pt>
                <c:pt idx="15167">
                  <c:v>-340.12849999999997</c:v>
                </c:pt>
                <c:pt idx="15168">
                  <c:v>-340.12649999999996</c:v>
                </c:pt>
                <c:pt idx="15169">
                  <c:v>-340.12449999999995</c:v>
                </c:pt>
                <c:pt idx="15170">
                  <c:v>-340.1225</c:v>
                </c:pt>
                <c:pt idx="15171">
                  <c:v>-340.12049999999999</c:v>
                </c:pt>
                <c:pt idx="15172">
                  <c:v>-340.11849999999998</c:v>
                </c:pt>
                <c:pt idx="15173">
                  <c:v>-340.11649999999997</c:v>
                </c:pt>
                <c:pt idx="15174">
                  <c:v>-340.11449999999996</c:v>
                </c:pt>
                <c:pt idx="15175">
                  <c:v>-340.11249999999995</c:v>
                </c:pt>
                <c:pt idx="15176">
                  <c:v>-340.1105</c:v>
                </c:pt>
                <c:pt idx="15177">
                  <c:v>-340.10849999999999</c:v>
                </c:pt>
                <c:pt idx="15178">
                  <c:v>-340.10649999999998</c:v>
                </c:pt>
                <c:pt idx="15179">
                  <c:v>-340.10449999999997</c:v>
                </c:pt>
                <c:pt idx="15180">
                  <c:v>-340.10249999999996</c:v>
                </c:pt>
                <c:pt idx="15181">
                  <c:v>-340.10049999999995</c:v>
                </c:pt>
                <c:pt idx="15182">
                  <c:v>-340.0985</c:v>
                </c:pt>
                <c:pt idx="15183">
                  <c:v>-340.09649999999999</c:v>
                </c:pt>
                <c:pt idx="15184">
                  <c:v>-340.09449999999998</c:v>
                </c:pt>
                <c:pt idx="15185">
                  <c:v>-340.09249999999997</c:v>
                </c:pt>
                <c:pt idx="15186">
                  <c:v>-340.09049999999996</c:v>
                </c:pt>
                <c:pt idx="15187">
                  <c:v>-340.08849999999995</c:v>
                </c:pt>
                <c:pt idx="15188">
                  <c:v>-340.0865</c:v>
                </c:pt>
                <c:pt idx="15189">
                  <c:v>-340.08449999999999</c:v>
                </c:pt>
                <c:pt idx="15190">
                  <c:v>-340.08249999999998</c:v>
                </c:pt>
                <c:pt idx="15191">
                  <c:v>-340.08049999999997</c:v>
                </c:pt>
                <c:pt idx="15192">
                  <c:v>-340.07849999999996</c:v>
                </c:pt>
                <c:pt idx="15193">
                  <c:v>-340.07649999999995</c:v>
                </c:pt>
                <c:pt idx="15194">
                  <c:v>-340.0745</c:v>
                </c:pt>
                <c:pt idx="15195">
                  <c:v>-340.07249999999999</c:v>
                </c:pt>
                <c:pt idx="15196">
                  <c:v>-340.07049999999998</c:v>
                </c:pt>
                <c:pt idx="15197">
                  <c:v>-340.06849999999997</c:v>
                </c:pt>
                <c:pt idx="15198">
                  <c:v>-340.06649999999996</c:v>
                </c:pt>
                <c:pt idx="15199">
                  <c:v>-340.06449999999995</c:v>
                </c:pt>
                <c:pt idx="15200">
                  <c:v>-340.0625</c:v>
                </c:pt>
                <c:pt idx="15201">
                  <c:v>-340.06049999999999</c:v>
                </c:pt>
                <c:pt idx="15202">
                  <c:v>-340.05849999999998</c:v>
                </c:pt>
                <c:pt idx="15203">
                  <c:v>-340.05649999999997</c:v>
                </c:pt>
                <c:pt idx="15204">
                  <c:v>-340.05449999999996</c:v>
                </c:pt>
                <c:pt idx="15205">
                  <c:v>-340.05249999999995</c:v>
                </c:pt>
                <c:pt idx="15206">
                  <c:v>-340.0505</c:v>
                </c:pt>
                <c:pt idx="15207">
                  <c:v>-340.04849999999999</c:v>
                </c:pt>
                <c:pt idx="15208">
                  <c:v>-340.04649999999998</c:v>
                </c:pt>
                <c:pt idx="15209">
                  <c:v>-340.04449999999997</c:v>
                </c:pt>
                <c:pt idx="15210">
                  <c:v>-340.04249999999996</c:v>
                </c:pt>
                <c:pt idx="15211">
                  <c:v>-340.04049999999995</c:v>
                </c:pt>
                <c:pt idx="15212">
                  <c:v>-340.0385</c:v>
                </c:pt>
                <c:pt idx="15213">
                  <c:v>-340.03649999999999</c:v>
                </c:pt>
                <c:pt idx="15214">
                  <c:v>-340.03449999999998</c:v>
                </c:pt>
                <c:pt idx="15215">
                  <c:v>-340.03249999999997</c:v>
                </c:pt>
                <c:pt idx="15216">
                  <c:v>-340.03049999999996</c:v>
                </c:pt>
                <c:pt idx="15217">
                  <c:v>-340.02849999999995</c:v>
                </c:pt>
                <c:pt idx="15218">
                  <c:v>-340.0265</c:v>
                </c:pt>
                <c:pt idx="15219">
                  <c:v>-340.02449999999999</c:v>
                </c:pt>
                <c:pt idx="15220">
                  <c:v>-340.02249999999998</c:v>
                </c:pt>
                <c:pt idx="15221">
                  <c:v>-340.02049999999997</c:v>
                </c:pt>
                <c:pt idx="15222">
                  <c:v>-340.01849999999996</c:v>
                </c:pt>
                <c:pt idx="15223">
                  <c:v>-340.01649999999995</c:v>
                </c:pt>
                <c:pt idx="15224">
                  <c:v>-340.0145</c:v>
                </c:pt>
                <c:pt idx="15225">
                  <c:v>-340.01249999999999</c:v>
                </c:pt>
                <c:pt idx="15226">
                  <c:v>-340.01049999999998</c:v>
                </c:pt>
                <c:pt idx="15227">
                  <c:v>-340.00849999999997</c:v>
                </c:pt>
                <c:pt idx="15228">
                  <c:v>-340.00649999999996</c:v>
                </c:pt>
                <c:pt idx="15229">
                  <c:v>-340.00450000000001</c:v>
                </c:pt>
                <c:pt idx="15230">
                  <c:v>-340.0025</c:v>
                </c:pt>
                <c:pt idx="15231">
                  <c:v>-340.00049999999999</c:v>
                </c:pt>
                <c:pt idx="15232">
                  <c:v>-339.99849999999998</c:v>
                </c:pt>
                <c:pt idx="15233">
                  <c:v>-339.99649999999997</c:v>
                </c:pt>
                <c:pt idx="15234">
                  <c:v>-339.99449999999996</c:v>
                </c:pt>
                <c:pt idx="15235">
                  <c:v>-339.99249999999995</c:v>
                </c:pt>
                <c:pt idx="15236">
                  <c:v>-339.9905</c:v>
                </c:pt>
                <c:pt idx="15237">
                  <c:v>-339.98849999999999</c:v>
                </c:pt>
                <c:pt idx="15238">
                  <c:v>-339.98649999999998</c:v>
                </c:pt>
                <c:pt idx="15239">
                  <c:v>-339.98449999999997</c:v>
                </c:pt>
                <c:pt idx="15240">
                  <c:v>-339.98249999999996</c:v>
                </c:pt>
                <c:pt idx="15241">
                  <c:v>-339.98050000000001</c:v>
                </c:pt>
                <c:pt idx="15242">
                  <c:v>-339.9785</c:v>
                </c:pt>
                <c:pt idx="15243">
                  <c:v>-339.97649999999999</c:v>
                </c:pt>
                <c:pt idx="15244">
                  <c:v>-339.97449999999998</c:v>
                </c:pt>
                <c:pt idx="15245">
                  <c:v>-339.97249999999997</c:v>
                </c:pt>
                <c:pt idx="15246">
                  <c:v>-339.97049999999996</c:v>
                </c:pt>
                <c:pt idx="15247">
                  <c:v>-339.96849999999995</c:v>
                </c:pt>
                <c:pt idx="15248">
                  <c:v>-339.9665</c:v>
                </c:pt>
                <c:pt idx="15249">
                  <c:v>-339.96449999999999</c:v>
                </c:pt>
                <c:pt idx="15250">
                  <c:v>-339.96249999999998</c:v>
                </c:pt>
                <c:pt idx="15251">
                  <c:v>-339.96049999999997</c:v>
                </c:pt>
                <c:pt idx="15252">
                  <c:v>-339.95849999999996</c:v>
                </c:pt>
                <c:pt idx="15253">
                  <c:v>-339.95650000000001</c:v>
                </c:pt>
                <c:pt idx="15254">
                  <c:v>-339.9545</c:v>
                </c:pt>
                <c:pt idx="15255">
                  <c:v>-339.95249999999999</c:v>
                </c:pt>
                <c:pt idx="15256">
                  <c:v>-339.95049999999998</c:v>
                </c:pt>
                <c:pt idx="15257">
                  <c:v>-339.94849999999997</c:v>
                </c:pt>
                <c:pt idx="15258">
                  <c:v>-339.94649999999996</c:v>
                </c:pt>
                <c:pt idx="15259">
                  <c:v>-339.94449999999995</c:v>
                </c:pt>
                <c:pt idx="15260">
                  <c:v>-339.9425</c:v>
                </c:pt>
                <c:pt idx="15261">
                  <c:v>-339.94049999999999</c:v>
                </c:pt>
                <c:pt idx="15262">
                  <c:v>-339.93849999999998</c:v>
                </c:pt>
                <c:pt idx="15263">
                  <c:v>-339.93649999999997</c:v>
                </c:pt>
                <c:pt idx="15264">
                  <c:v>-339.93449999999996</c:v>
                </c:pt>
                <c:pt idx="15265">
                  <c:v>-339.9325</c:v>
                </c:pt>
                <c:pt idx="15266">
                  <c:v>-339.93049999999999</c:v>
                </c:pt>
                <c:pt idx="15267">
                  <c:v>-339.92849999999999</c:v>
                </c:pt>
                <c:pt idx="15268">
                  <c:v>-339.92649999999998</c:v>
                </c:pt>
                <c:pt idx="15269">
                  <c:v>-339.92449999999997</c:v>
                </c:pt>
                <c:pt idx="15270">
                  <c:v>-339.92249999999996</c:v>
                </c:pt>
                <c:pt idx="15271">
                  <c:v>-339.92049999999995</c:v>
                </c:pt>
                <c:pt idx="15272">
                  <c:v>-339.91849999999999</c:v>
                </c:pt>
                <c:pt idx="15273">
                  <c:v>-339.91649999999998</c:v>
                </c:pt>
                <c:pt idx="15274">
                  <c:v>-339.91449999999998</c:v>
                </c:pt>
                <c:pt idx="15275">
                  <c:v>-339.91249999999997</c:v>
                </c:pt>
                <c:pt idx="15276">
                  <c:v>-339.91049999999996</c:v>
                </c:pt>
                <c:pt idx="15277">
                  <c:v>-339.9085</c:v>
                </c:pt>
                <c:pt idx="15278">
                  <c:v>-339.90649999999999</c:v>
                </c:pt>
                <c:pt idx="15279">
                  <c:v>-339.90449999999998</c:v>
                </c:pt>
                <c:pt idx="15280">
                  <c:v>-339.90249999999997</c:v>
                </c:pt>
                <c:pt idx="15281">
                  <c:v>-339.90049999999997</c:v>
                </c:pt>
                <c:pt idx="15282">
                  <c:v>-339.89849999999996</c:v>
                </c:pt>
                <c:pt idx="15283">
                  <c:v>-339.8965</c:v>
                </c:pt>
                <c:pt idx="15284">
                  <c:v>-339.89449999999999</c:v>
                </c:pt>
                <c:pt idx="15285">
                  <c:v>-339.89249999999998</c:v>
                </c:pt>
                <c:pt idx="15286">
                  <c:v>-339.89049999999997</c:v>
                </c:pt>
                <c:pt idx="15287">
                  <c:v>-339.88849999999996</c:v>
                </c:pt>
                <c:pt idx="15288">
                  <c:v>-339.88649999999996</c:v>
                </c:pt>
                <c:pt idx="15289">
                  <c:v>-339.8845</c:v>
                </c:pt>
                <c:pt idx="15290">
                  <c:v>-339.88249999999999</c:v>
                </c:pt>
                <c:pt idx="15291">
                  <c:v>-339.88049999999998</c:v>
                </c:pt>
                <c:pt idx="15292">
                  <c:v>-339.87849999999997</c:v>
                </c:pt>
                <c:pt idx="15293">
                  <c:v>-339.87649999999996</c:v>
                </c:pt>
                <c:pt idx="15294">
                  <c:v>-339.87449999999995</c:v>
                </c:pt>
                <c:pt idx="15295">
                  <c:v>-339.8725</c:v>
                </c:pt>
                <c:pt idx="15296">
                  <c:v>-339.87049999999999</c:v>
                </c:pt>
                <c:pt idx="15297">
                  <c:v>-339.86849999999998</c:v>
                </c:pt>
                <c:pt idx="15298">
                  <c:v>-339.86649999999997</c:v>
                </c:pt>
                <c:pt idx="15299">
                  <c:v>-339.86449999999996</c:v>
                </c:pt>
                <c:pt idx="15300">
                  <c:v>-339.86249999999995</c:v>
                </c:pt>
                <c:pt idx="15301">
                  <c:v>-339.8605</c:v>
                </c:pt>
                <c:pt idx="15302">
                  <c:v>-339.85849999999999</c:v>
                </c:pt>
                <c:pt idx="15303">
                  <c:v>-339.85649999999998</c:v>
                </c:pt>
                <c:pt idx="15304">
                  <c:v>-339.85449999999997</c:v>
                </c:pt>
                <c:pt idx="15305">
                  <c:v>-339.85249999999996</c:v>
                </c:pt>
                <c:pt idx="15306">
                  <c:v>-339.85049999999995</c:v>
                </c:pt>
                <c:pt idx="15307">
                  <c:v>-339.8485</c:v>
                </c:pt>
                <c:pt idx="15308">
                  <c:v>-339.84649999999999</c:v>
                </c:pt>
                <c:pt idx="15309">
                  <c:v>-339.84449999999998</c:v>
                </c:pt>
                <c:pt idx="15310">
                  <c:v>-339.84249999999997</c:v>
                </c:pt>
                <c:pt idx="15311">
                  <c:v>-339.84049999999996</c:v>
                </c:pt>
                <c:pt idx="15312">
                  <c:v>-339.83849999999995</c:v>
                </c:pt>
                <c:pt idx="15313">
                  <c:v>-339.8365</c:v>
                </c:pt>
                <c:pt idx="15314">
                  <c:v>-339.83449999999999</c:v>
                </c:pt>
                <c:pt idx="15315">
                  <c:v>-339.83249999999998</c:v>
                </c:pt>
                <c:pt idx="15316">
                  <c:v>-339.83049999999997</c:v>
                </c:pt>
                <c:pt idx="15317">
                  <c:v>-339.82849999999996</c:v>
                </c:pt>
                <c:pt idx="15318">
                  <c:v>-339.82649999999995</c:v>
                </c:pt>
                <c:pt idx="15319">
                  <c:v>-339.8245</c:v>
                </c:pt>
                <c:pt idx="15320">
                  <c:v>-339.82249999999999</c:v>
                </c:pt>
                <c:pt idx="15321">
                  <c:v>-339.82049999999998</c:v>
                </c:pt>
                <c:pt idx="15322">
                  <c:v>-339.81849999999997</c:v>
                </c:pt>
                <c:pt idx="15323">
                  <c:v>-339.81649999999996</c:v>
                </c:pt>
                <c:pt idx="15324">
                  <c:v>-339.81449999999995</c:v>
                </c:pt>
                <c:pt idx="15325">
                  <c:v>-339.8125</c:v>
                </c:pt>
                <c:pt idx="15326">
                  <c:v>-339.81049999999999</c:v>
                </c:pt>
                <c:pt idx="15327">
                  <c:v>-339.80849999999998</c:v>
                </c:pt>
                <c:pt idx="15328">
                  <c:v>-339.80649999999997</c:v>
                </c:pt>
                <c:pt idx="15329">
                  <c:v>-339.80449999999996</c:v>
                </c:pt>
                <c:pt idx="15330">
                  <c:v>-339.80249999999995</c:v>
                </c:pt>
                <c:pt idx="15331">
                  <c:v>-339.8005</c:v>
                </c:pt>
                <c:pt idx="15332">
                  <c:v>-339.79849999999999</c:v>
                </c:pt>
                <c:pt idx="15333">
                  <c:v>-339.79649999999998</c:v>
                </c:pt>
                <c:pt idx="15334">
                  <c:v>-339.79449999999997</c:v>
                </c:pt>
                <c:pt idx="15335">
                  <c:v>-339.79249999999996</c:v>
                </c:pt>
                <c:pt idx="15336">
                  <c:v>-339.79049999999995</c:v>
                </c:pt>
                <c:pt idx="15337">
                  <c:v>-339.7885</c:v>
                </c:pt>
                <c:pt idx="15338">
                  <c:v>-339.78649999999999</c:v>
                </c:pt>
                <c:pt idx="15339">
                  <c:v>-339.78449999999998</c:v>
                </c:pt>
                <c:pt idx="15340">
                  <c:v>-339.78249999999997</c:v>
                </c:pt>
                <c:pt idx="15341">
                  <c:v>-339.78049999999996</c:v>
                </c:pt>
                <c:pt idx="15342">
                  <c:v>-339.77849999999995</c:v>
                </c:pt>
                <c:pt idx="15343">
                  <c:v>-339.7765</c:v>
                </c:pt>
                <c:pt idx="15344">
                  <c:v>-339.77449999999999</c:v>
                </c:pt>
                <c:pt idx="15345">
                  <c:v>-339.77249999999998</c:v>
                </c:pt>
                <c:pt idx="15346">
                  <c:v>-339.77049999999997</c:v>
                </c:pt>
                <c:pt idx="15347">
                  <c:v>-339.76849999999996</c:v>
                </c:pt>
                <c:pt idx="15348">
                  <c:v>-339.76649999999995</c:v>
                </c:pt>
                <c:pt idx="15349">
                  <c:v>-339.7645</c:v>
                </c:pt>
                <c:pt idx="15350">
                  <c:v>-339.76249999999999</c:v>
                </c:pt>
                <c:pt idx="15351">
                  <c:v>-339.76049999999998</c:v>
                </c:pt>
                <c:pt idx="15352">
                  <c:v>-339.75849999999997</c:v>
                </c:pt>
                <c:pt idx="15353">
                  <c:v>-339.75649999999996</c:v>
                </c:pt>
                <c:pt idx="15354">
                  <c:v>-339.75450000000001</c:v>
                </c:pt>
                <c:pt idx="15355">
                  <c:v>-339.7525</c:v>
                </c:pt>
                <c:pt idx="15356">
                  <c:v>-339.75049999999999</c:v>
                </c:pt>
                <c:pt idx="15357">
                  <c:v>-339.74849999999998</c:v>
                </c:pt>
                <c:pt idx="15358">
                  <c:v>-339.74649999999997</c:v>
                </c:pt>
                <c:pt idx="15359">
                  <c:v>-339.74449999999996</c:v>
                </c:pt>
                <c:pt idx="15360">
                  <c:v>-339.74249999999995</c:v>
                </c:pt>
                <c:pt idx="15361">
                  <c:v>-339.7405</c:v>
                </c:pt>
                <c:pt idx="15362">
                  <c:v>-339.73849999999999</c:v>
                </c:pt>
                <c:pt idx="15363">
                  <c:v>-339.73649999999998</c:v>
                </c:pt>
                <c:pt idx="15364">
                  <c:v>-339.73449999999997</c:v>
                </c:pt>
                <c:pt idx="15365">
                  <c:v>-339.73249999999996</c:v>
                </c:pt>
                <c:pt idx="15366">
                  <c:v>-339.73050000000001</c:v>
                </c:pt>
                <c:pt idx="15367">
                  <c:v>-339.7285</c:v>
                </c:pt>
                <c:pt idx="15368">
                  <c:v>-339.72649999999999</c:v>
                </c:pt>
                <c:pt idx="15369">
                  <c:v>-339.72449999999998</c:v>
                </c:pt>
                <c:pt idx="15370">
                  <c:v>-339.72249999999997</c:v>
                </c:pt>
                <c:pt idx="15371">
                  <c:v>-339.72049999999996</c:v>
                </c:pt>
                <c:pt idx="15372">
                  <c:v>-339.71849999999995</c:v>
                </c:pt>
                <c:pt idx="15373">
                  <c:v>-339.7165</c:v>
                </c:pt>
                <c:pt idx="15374">
                  <c:v>-339.71449999999999</c:v>
                </c:pt>
                <c:pt idx="15375">
                  <c:v>-339.71249999999998</c:v>
                </c:pt>
                <c:pt idx="15376">
                  <c:v>-339.71049999999997</c:v>
                </c:pt>
                <c:pt idx="15377">
                  <c:v>-339.70849999999996</c:v>
                </c:pt>
                <c:pt idx="15378">
                  <c:v>-339.70650000000001</c:v>
                </c:pt>
                <c:pt idx="15379">
                  <c:v>-339.7045</c:v>
                </c:pt>
                <c:pt idx="15380">
                  <c:v>-339.70249999999999</c:v>
                </c:pt>
                <c:pt idx="15381">
                  <c:v>-339.70049999999998</c:v>
                </c:pt>
                <c:pt idx="15382">
                  <c:v>-339.69849999999997</c:v>
                </c:pt>
                <c:pt idx="15383">
                  <c:v>-339.69649999999996</c:v>
                </c:pt>
                <c:pt idx="15384">
                  <c:v>-339.69449999999995</c:v>
                </c:pt>
                <c:pt idx="15385">
                  <c:v>-339.6925</c:v>
                </c:pt>
                <c:pt idx="15386">
                  <c:v>-339.69049999999999</c:v>
                </c:pt>
                <c:pt idx="15387">
                  <c:v>-339.68849999999998</c:v>
                </c:pt>
                <c:pt idx="15388">
                  <c:v>-339.68649999999997</c:v>
                </c:pt>
                <c:pt idx="15389">
                  <c:v>-339.68449999999996</c:v>
                </c:pt>
                <c:pt idx="15390">
                  <c:v>-339.6825</c:v>
                </c:pt>
                <c:pt idx="15391">
                  <c:v>-339.68049999999999</c:v>
                </c:pt>
                <c:pt idx="15392">
                  <c:v>-339.67849999999999</c:v>
                </c:pt>
                <c:pt idx="15393">
                  <c:v>-339.67649999999998</c:v>
                </c:pt>
                <c:pt idx="15394">
                  <c:v>-339.67449999999997</c:v>
                </c:pt>
                <c:pt idx="15395">
                  <c:v>-339.67249999999996</c:v>
                </c:pt>
                <c:pt idx="15396">
                  <c:v>-339.67049999999995</c:v>
                </c:pt>
                <c:pt idx="15397">
                  <c:v>-339.66849999999999</c:v>
                </c:pt>
                <c:pt idx="15398">
                  <c:v>-339.66649999999998</c:v>
                </c:pt>
                <c:pt idx="15399">
                  <c:v>-339.66449999999998</c:v>
                </c:pt>
                <c:pt idx="15400">
                  <c:v>-339.66249999999997</c:v>
                </c:pt>
                <c:pt idx="15401">
                  <c:v>-339.66049999999996</c:v>
                </c:pt>
                <c:pt idx="15402">
                  <c:v>-339.6585</c:v>
                </c:pt>
                <c:pt idx="15403">
                  <c:v>-339.65649999999999</c:v>
                </c:pt>
                <c:pt idx="15404">
                  <c:v>-339.65449999999998</c:v>
                </c:pt>
                <c:pt idx="15405">
                  <c:v>-339.65249999999997</c:v>
                </c:pt>
                <c:pt idx="15406">
                  <c:v>-339.65049999999997</c:v>
                </c:pt>
                <c:pt idx="15407">
                  <c:v>-339.64849999999996</c:v>
                </c:pt>
                <c:pt idx="15408">
                  <c:v>-339.6465</c:v>
                </c:pt>
                <c:pt idx="15409">
                  <c:v>-339.64449999999999</c:v>
                </c:pt>
                <c:pt idx="15410">
                  <c:v>-339.64249999999998</c:v>
                </c:pt>
                <c:pt idx="15411">
                  <c:v>-339.64049999999997</c:v>
                </c:pt>
                <c:pt idx="15412">
                  <c:v>-339.63849999999996</c:v>
                </c:pt>
                <c:pt idx="15413">
                  <c:v>-339.63649999999996</c:v>
                </c:pt>
                <c:pt idx="15414">
                  <c:v>-339.6345</c:v>
                </c:pt>
                <c:pt idx="15415">
                  <c:v>-339.63249999999999</c:v>
                </c:pt>
                <c:pt idx="15416">
                  <c:v>-339.63049999999998</c:v>
                </c:pt>
                <c:pt idx="15417">
                  <c:v>-339.62849999999997</c:v>
                </c:pt>
                <c:pt idx="15418">
                  <c:v>-339.62649999999996</c:v>
                </c:pt>
                <c:pt idx="15419">
                  <c:v>-339.62449999999995</c:v>
                </c:pt>
                <c:pt idx="15420">
                  <c:v>-339.6225</c:v>
                </c:pt>
                <c:pt idx="15421">
                  <c:v>-339.62049999999999</c:v>
                </c:pt>
                <c:pt idx="15422">
                  <c:v>-339.61849999999998</c:v>
                </c:pt>
                <c:pt idx="15423">
                  <c:v>-339.61649999999997</c:v>
                </c:pt>
                <c:pt idx="15424">
                  <c:v>-339.61449999999996</c:v>
                </c:pt>
                <c:pt idx="15425">
                  <c:v>-339.61249999999995</c:v>
                </c:pt>
                <c:pt idx="15426">
                  <c:v>-339.6105</c:v>
                </c:pt>
                <c:pt idx="15427">
                  <c:v>-339.60849999999999</c:v>
                </c:pt>
                <c:pt idx="15428">
                  <c:v>-339.60649999999998</c:v>
                </c:pt>
                <c:pt idx="15429">
                  <c:v>-339.60449999999997</c:v>
                </c:pt>
                <c:pt idx="15430">
                  <c:v>-339.60249999999996</c:v>
                </c:pt>
                <c:pt idx="15431">
                  <c:v>-339.60049999999995</c:v>
                </c:pt>
                <c:pt idx="15432">
                  <c:v>-339.5985</c:v>
                </c:pt>
                <c:pt idx="15433">
                  <c:v>-339.59649999999999</c:v>
                </c:pt>
                <c:pt idx="15434">
                  <c:v>-339.59449999999998</c:v>
                </c:pt>
                <c:pt idx="15435">
                  <c:v>-339.59249999999997</c:v>
                </c:pt>
                <c:pt idx="15436">
                  <c:v>-339.59049999999996</c:v>
                </c:pt>
                <c:pt idx="15437">
                  <c:v>-339.58849999999995</c:v>
                </c:pt>
                <c:pt idx="15438">
                  <c:v>-339.5865</c:v>
                </c:pt>
                <c:pt idx="15439">
                  <c:v>-339.58449999999999</c:v>
                </c:pt>
                <c:pt idx="15440">
                  <c:v>-339.58249999999998</c:v>
                </c:pt>
                <c:pt idx="15441">
                  <c:v>-339.58049999999997</c:v>
                </c:pt>
                <c:pt idx="15442">
                  <c:v>-339.57849999999996</c:v>
                </c:pt>
                <c:pt idx="15443">
                  <c:v>-339.57649999999995</c:v>
                </c:pt>
                <c:pt idx="15444">
                  <c:v>-339.5745</c:v>
                </c:pt>
                <c:pt idx="15445">
                  <c:v>-339.57249999999999</c:v>
                </c:pt>
                <c:pt idx="15446">
                  <c:v>-339.57049999999998</c:v>
                </c:pt>
                <c:pt idx="15447">
                  <c:v>-339.56849999999997</c:v>
                </c:pt>
                <c:pt idx="15448">
                  <c:v>-339.56649999999996</c:v>
                </c:pt>
                <c:pt idx="15449">
                  <c:v>-339.56449999999995</c:v>
                </c:pt>
                <c:pt idx="15450">
                  <c:v>-339.5625</c:v>
                </c:pt>
                <c:pt idx="15451">
                  <c:v>-339.56049999999999</c:v>
                </c:pt>
                <c:pt idx="15452">
                  <c:v>-339.55849999999998</c:v>
                </c:pt>
                <c:pt idx="15453">
                  <c:v>-339.55649999999997</c:v>
                </c:pt>
                <c:pt idx="15454">
                  <c:v>-339.55449999999996</c:v>
                </c:pt>
                <c:pt idx="15455">
                  <c:v>-339.55249999999995</c:v>
                </c:pt>
                <c:pt idx="15456">
                  <c:v>-339.5505</c:v>
                </c:pt>
                <c:pt idx="15457">
                  <c:v>-339.54849999999999</c:v>
                </c:pt>
                <c:pt idx="15458">
                  <c:v>-339.54649999999998</c:v>
                </c:pt>
                <c:pt idx="15459">
                  <c:v>-339.54449999999997</c:v>
                </c:pt>
                <c:pt idx="15460">
                  <c:v>-339.54249999999996</c:v>
                </c:pt>
                <c:pt idx="15461">
                  <c:v>-339.54049999999995</c:v>
                </c:pt>
                <c:pt idx="15462">
                  <c:v>-339.5385</c:v>
                </c:pt>
                <c:pt idx="15463">
                  <c:v>-339.53649999999999</c:v>
                </c:pt>
                <c:pt idx="15464">
                  <c:v>-339.53449999999998</c:v>
                </c:pt>
                <c:pt idx="15465">
                  <c:v>-339.53249999999997</c:v>
                </c:pt>
                <c:pt idx="15466">
                  <c:v>-339.53049999999996</c:v>
                </c:pt>
                <c:pt idx="15467">
                  <c:v>-339.52849999999995</c:v>
                </c:pt>
                <c:pt idx="15468">
                  <c:v>-339.5265</c:v>
                </c:pt>
                <c:pt idx="15469">
                  <c:v>-339.52449999999999</c:v>
                </c:pt>
                <c:pt idx="15470">
                  <c:v>-339.52249999999998</c:v>
                </c:pt>
                <c:pt idx="15471">
                  <c:v>-339.52049999999997</c:v>
                </c:pt>
                <c:pt idx="15472">
                  <c:v>-339.51849999999996</c:v>
                </c:pt>
                <c:pt idx="15473">
                  <c:v>-339.51649999999995</c:v>
                </c:pt>
                <c:pt idx="15474">
                  <c:v>-339.5145</c:v>
                </c:pt>
                <c:pt idx="15475">
                  <c:v>-339.51249999999999</c:v>
                </c:pt>
                <c:pt idx="15476">
                  <c:v>-339.51049999999998</c:v>
                </c:pt>
                <c:pt idx="15477">
                  <c:v>-339.50849999999997</c:v>
                </c:pt>
                <c:pt idx="15478">
                  <c:v>-339.50649999999996</c:v>
                </c:pt>
                <c:pt idx="15479">
                  <c:v>-339.50450000000001</c:v>
                </c:pt>
                <c:pt idx="15480">
                  <c:v>-339.5025</c:v>
                </c:pt>
                <c:pt idx="15481">
                  <c:v>-339.50049999999999</c:v>
                </c:pt>
                <c:pt idx="15482">
                  <c:v>-339.49849999999998</c:v>
                </c:pt>
                <c:pt idx="15483">
                  <c:v>-339.49649999999997</c:v>
                </c:pt>
                <c:pt idx="15484">
                  <c:v>-339.49449999999996</c:v>
                </c:pt>
                <c:pt idx="15485">
                  <c:v>-339.49249999999995</c:v>
                </c:pt>
                <c:pt idx="15486">
                  <c:v>-339.4905</c:v>
                </c:pt>
                <c:pt idx="15487">
                  <c:v>-339.48849999999999</c:v>
                </c:pt>
                <c:pt idx="15488">
                  <c:v>-339.48649999999998</c:v>
                </c:pt>
                <c:pt idx="15489">
                  <c:v>-339.48449999999997</c:v>
                </c:pt>
                <c:pt idx="15490">
                  <c:v>-339.48249999999996</c:v>
                </c:pt>
                <c:pt idx="15491">
                  <c:v>-339.48050000000001</c:v>
                </c:pt>
                <c:pt idx="15492">
                  <c:v>-339.4785</c:v>
                </c:pt>
                <c:pt idx="15493">
                  <c:v>-339.47649999999999</c:v>
                </c:pt>
                <c:pt idx="15494">
                  <c:v>-339.47449999999998</c:v>
                </c:pt>
                <c:pt idx="15495">
                  <c:v>-339.47249999999997</c:v>
                </c:pt>
                <c:pt idx="15496">
                  <c:v>-339.47049999999996</c:v>
                </c:pt>
                <c:pt idx="15497">
                  <c:v>-339.46849999999995</c:v>
                </c:pt>
                <c:pt idx="15498">
                  <c:v>-339.4665</c:v>
                </c:pt>
                <c:pt idx="15499">
                  <c:v>-339.46449999999999</c:v>
                </c:pt>
                <c:pt idx="15500">
                  <c:v>-339.46249999999998</c:v>
                </c:pt>
                <c:pt idx="15501">
                  <c:v>-339.46049999999997</c:v>
                </c:pt>
                <c:pt idx="15502">
                  <c:v>-339.45849999999996</c:v>
                </c:pt>
                <c:pt idx="15503">
                  <c:v>-339.45650000000001</c:v>
                </c:pt>
                <c:pt idx="15504">
                  <c:v>-339.4545</c:v>
                </c:pt>
                <c:pt idx="15505">
                  <c:v>-339.45249999999999</c:v>
                </c:pt>
                <c:pt idx="15506">
                  <c:v>-339.45049999999998</c:v>
                </c:pt>
                <c:pt idx="15507">
                  <c:v>-339.44849999999997</c:v>
                </c:pt>
                <c:pt idx="15508">
                  <c:v>-339.44649999999996</c:v>
                </c:pt>
                <c:pt idx="15509">
                  <c:v>-339.44449999999995</c:v>
                </c:pt>
                <c:pt idx="15510">
                  <c:v>-339.4425</c:v>
                </c:pt>
                <c:pt idx="15511">
                  <c:v>-339.44049999999999</c:v>
                </c:pt>
                <c:pt idx="15512">
                  <c:v>-339.43849999999998</c:v>
                </c:pt>
                <c:pt idx="15513">
                  <c:v>-339.43649999999997</c:v>
                </c:pt>
                <c:pt idx="15514">
                  <c:v>-339.43449999999996</c:v>
                </c:pt>
                <c:pt idx="15515">
                  <c:v>-339.4325</c:v>
                </c:pt>
                <c:pt idx="15516">
                  <c:v>-339.43049999999999</c:v>
                </c:pt>
                <c:pt idx="15517">
                  <c:v>-339.42849999999999</c:v>
                </c:pt>
                <c:pt idx="15518">
                  <c:v>-339.42649999999998</c:v>
                </c:pt>
                <c:pt idx="15519">
                  <c:v>-339.42449999999997</c:v>
                </c:pt>
                <c:pt idx="15520">
                  <c:v>-339.42249999999996</c:v>
                </c:pt>
                <c:pt idx="15521">
                  <c:v>-339.42049999999995</c:v>
                </c:pt>
                <c:pt idx="15522">
                  <c:v>-339.41849999999999</c:v>
                </c:pt>
                <c:pt idx="15523">
                  <c:v>-339.41649999999998</c:v>
                </c:pt>
                <c:pt idx="15524">
                  <c:v>-339.41449999999998</c:v>
                </c:pt>
                <c:pt idx="15525">
                  <c:v>-339.41249999999997</c:v>
                </c:pt>
                <c:pt idx="15526">
                  <c:v>-339.41049999999996</c:v>
                </c:pt>
                <c:pt idx="15527">
                  <c:v>-339.4085</c:v>
                </c:pt>
                <c:pt idx="15528">
                  <c:v>-339.40649999999999</c:v>
                </c:pt>
                <c:pt idx="15529">
                  <c:v>-339.40449999999998</c:v>
                </c:pt>
                <c:pt idx="15530">
                  <c:v>-339.40249999999997</c:v>
                </c:pt>
                <c:pt idx="15531">
                  <c:v>-339.40049999999997</c:v>
                </c:pt>
                <c:pt idx="15532">
                  <c:v>-339.39849999999996</c:v>
                </c:pt>
                <c:pt idx="15533">
                  <c:v>-339.3965</c:v>
                </c:pt>
                <c:pt idx="15534">
                  <c:v>-339.39449999999999</c:v>
                </c:pt>
                <c:pt idx="15535">
                  <c:v>-339.39249999999998</c:v>
                </c:pt>
                <c:pt idx="15536">
                  <c:v>-339.39049999999997</c:v>
                </c:pt>
                <c:pt idx="15537">
                  <c:v>-339.38849999999996</c:v>
                </c:pt>
                <c:pt idx="15538">
                  <c:v>-339.38649999999996</c:v>
                </c:pt>
                <c:pt idx="15539">
                  <c:v>-339.3845</c:v>
                </c:pt>
                <c:pt idx="15540">
                  <c:v>-339.38249999999999</c:v>
                </c:pt>
                <c:pt idx="15541">
                  <c:v>-339.38049999999998</c:v>
                </c:pt>
                <c:pt idx="15542">
                  <c:v>-339.37849999999997</c:v>
                </c:pt>
                <c:pt idx="15543">
                  <c:v>-339.37649999999996</c:v>
                </c:pt>
                <c:pt idx="15544">
                  <c:v>-339.37449999999995</c:v>
                </c:pt>
                <c:pt idx="15545">
                  <c:v>-339.3725</c:v>
                </c:pt>
                <c:pt idx="15546">
                  <c:v>-339.37049999999999</c:v>
                </c:pt>
                <c:pt idx="15547">
                  <c:v>-339.36849999999998</c:v>
                </c:pt>
                <c:pt idx="15548">
                  <c:v>-339.36649999999997</c:v>
                </c:pt>
                <c:pt idx="15549">
                  <c:v>-339.36449999999996</c:v>
                </c:pt>
                <c:pt idx="15550">
                  <c:v>-339.36249999999995</c:v>
                </c:pt>
                <c:pt idx="15551">
                  <c:v>-339.3605</c:v>
                </c:pt>
                <c:pt idx="15552">
                  <c:v>-339.35849999999999</c:v>
                </c:pt>
                <c:pt idx="15553">
                  <c:v>-339.35649999999998</c:v>
                </c:pt>
                <c:pt idx="15554">
                  <c:v>-339.35449999999997</c:v>
                </c:pt>
                <c:pt idx="15555">
                  <c:v>-339.35249999999996</c:v>
                </c:pt>
                <c:pt idx="15556">
                  <c:v>-339.35049999999995</c:v>
                </c:pt>
                <c:pt idx="15557">
                  <c:v>-339.3485</c:v>
                </c:pt>
                <c:pt idx="15558">
                  <c:v>-339.34649999999999</c:v>
                </c:pt>
                <c:pt idx="15559">
                  <c:v>-339.34449999999998</c:v>
                </c:pt>
                <c:pt idx="15560">
                  <c:v>-339.34249999999997</c:v>
                </c:pt>
                <c:pt idx="15561">
                  <c:v>-339.34049999999996</c:v>
                </c:pt>
                <c:pt idx="15562">
                  <c:v>-339.33849999999995</c:v>
                </c:pt>
                <c:pt idx="15563">
                  <c:v>-339.3365</c:v>
                </c:pt>
                <c:pt idx="15564">
                  <c:v>-339.33449999999999</c:v>
                </c:pt>
                <c:pt idx="15565">
                  <c:v>-339.33249999999998</c:v>
                </c:pt>
                <c:pt idx="15566">
                  <c:v>-339.33049999999997</c:v>
                </c:pt>
                <c:pt idx="15567">
                  <c:v>-339.32849999999996</c:v>
                </c:pt>
                <c:pt idx="15568">
                  <c:v>-339.32649999999995</c:v>
                </c:pt>
                <c:pt idx="15569">
                  <c:v>-339.3245</c:v>
                </c:pt>
                <c:pt idx="15570">
                  <c:v>-339.32249999999999</c:v>
                </c:pt>
                <c:pt idx="15571">
                  <c:v>-339.32049999999998</c:v>
                </c:pt>
                <c:pt idx="15572">
                  <c:v>-339.31849999999997</c:v>
                </c:pt>
                <c:pt idx="15573">
                  <c:v>-339.31649999999996</c:v>
                </c:pt>
                <c:pt idx="15574">
                  <c:v>-339.31449999999995</c:v>
                </c:pt>
                <c:pt idx="15575">
                  <c:v>-339.3125</c:v>
                </c:pt>
                <c:pt idx="15576">
                  <c:v>-339.31049999999999</c:v>
                </c:pt>
                <c:pt idx="15577">
                  <c:v>-339.30849999999998</c:v>
                </c:pt>
                <c:pt idx="15578">
                  <c:v>-339.30649999999997</c:v>
                </c:pt>
                <c:pt idx="15579">
                  <c:v>-339.30449999999996</c:v>
                </c:pt>
                <c:pt idx="15580">
                  <c:v>-339.30249999999995</c:v>
                </c:pt>
                <c:pt idx="15581">
                  <c:v>-339.3005</c:v>
                </c:pt>
                <c:pt idx="15582">
                  <c:v>-339.29849999999999</c:v>
                </c:pt>
                <c:pt idx="15583">
                  <c:v>-339.29649999999998</c:v>
                </c:pt>
                <c:pt idx="15584">
                  <c:v>-339.29449999999997</c:v>
                </c:pt>
                <c:pt idx="15585">
                  <c:v>-339.29249999999996</c:v>
                </c:pt>
                <c:pt idx="15586">
                  <c:v>-339.29049999999995</c:v>
                </c:pt>
                <c:pt idx="15587">
                  <c:v>-339.2885</c:v>
                </c:pt>
                <c:pt idx="15588">
                  <c:v>-339.28649999999999</c:v>
                </c:pt>
                <c:pt idx="15589">
                  <c:v>-339.28449999999998</c:v>
                </c:pt>
                <c:pt idx="15590">
                  <c:v>-339.28249999999997</c:v>
                </c:pt>
                <c:pt idx="15591">
                  <c:v>-339.28049999999996</c:v>
                </c:pt>
                <c:pt idx="15592">
                  <c:v>-339.27849999999995</c:v>
                </c:pt>
                <c:pt idx="15593">
                  <c:v>-339.2765</c:v>
                </c:pt>
                <c:pt idx="15594">
                  <c:v>-339.27449999999999</c:v>
                </c:pt>
                <c:pt idx="15595">
                  <c:v>-339.27249999999998</c:v>
                </c:pt>
                <c:pt idx="15596">
                  <c:v>-339.27049999999997</c:v>
                </c:pt>
                <c:pt idx="15597">
                  <c:v>-339.26849999999996</c:v>
                </c:pt>
                <c:pt idx="15598">
                  <c:v>-339.26649999999995</c:v>
                </c:pt>
                <c:pt idx="15599">
                  <c:v>-339.2645</c:v>
                </c:pt>
                <c:pt idx="15600">
                  <c:v>-339.26249999999999</c:v>
                </c:pt>
                <c:pt idx="15601">
                  <c:v>-339.26049999999998</c:v>
                </c:pt>
                <c:pt idx="15602">
                  <c:v>-339.25849999999997</c:v>
                </c:pt>
                <c:pt idx="15603">
                  <c:v>-339.25649999999996</c:v>
                </c:pt>
                <c:pt idx="15604">
                  <c:v>-339.25450000000001</c:v>
                </c:pt>
                <c:pt idx="15605">
                  <c:v>-339.2525</c:v>
                </c:pt>
                <c:pt idx="15606">
                  <c:v>-339.25049999999999</c:v>
                </c:pt>
                <c:pt idx="15607">
                  <c:v>-339.24849999999998</c:v>
                </c:pt>
                <c:pt idx="15608">
                  <c:v>-339.24649999999997</c:v>
                </c:pt>
                <c:pt idx="15609">
                  <c:v>-339.24449999999996</c:v>
                </c:pt>
                <c:pt idx="15610">
                  <c:v>-339.24249999999995</c:v>
                </c:pt>
                <c:pt idx="15611">
                  <c:v>-339.2405</c:v>
                </c:pt>
                <c:pt idx="15612">
                  <c:v>-339.23849999999999</c:v>
                </c:pt>
                <c:pt idx="15613">
                  <c:v>-339.23649999999998</c:v>
                </c:pt>
                <c:pt idx="15614">
                  <c:v>-339.23449999999997</c:v>
                </c:pt>
                <c:pt idx="15615">
                  <c:v>-339.23249999999996</c:v>
                </c:pt>
                <c:pt idx="15616">
                  <c:v>-339.23050000000001</c:v>
                </c:pt>
                <c:pt idx="15617">
                  <c:v>-339.2285</c:v>
                </c:pt>
                <c:pt idx="15618">
                  <c:v>-339.22649999999999</c:v>
                </c:pt>
                <c:pt idx="15619">
                  <c:v>-339.22449999999998</c:v>
                </c:pt>
                <c:pt idx="15620">
                  <c:v>-339.22249999999997</c:v>
                </c:pt>
                <c:pt idx="15621">
                  <c:v>-339.22049999999996</c:v>
                </c:pt>
                <c:pt idx="15622">
                  <c:v>-339.21849999999995</c:v>
                </c:pt>
                <c:pt idx="15623">
                  <c:v>-339.2165</c:v>
                </c:pt>
                <c:pt idx="15624">
                  <c:v>-339.21449999999999</c:v>
                </c:pt>
                <c:pt idx="15625">
                  <c:v>-339.21249999999998</c:v>
                </c:pt>
                <c:pt idx="15626">
                  <c:v>-339.21049999999997</c:v>
                </c:pt>
                <c:pt idx="15627">
                  <c:v>-339.20849999999996</c:v>
                </c:pt>
                <c:pt idx="15628">
                  <c:v>-339.20650000000001</c:v>
                </c:pt>
                <c:pt idx="15629">
                  <c:v>-339.2045</c:v>
                </c:pt>
                <c:pt idx="15630">
                  <c:v>-339.20249999999999</c:v>
                </c:pt>
                <c:pt idx="15631">
                  <c:v>-339.20049999999998</c:v>
                </c:pt>
                <c:pt idx="15632">
                  <c:v>-339.19849999999997</c:v>
                </c:pt>
                <c:pt idx="15633">
                  <c:v>-339.19649999999996</c:v>
                </c:pt>
                <c:pt idx="15634">
                  <c:v>-339.19449999999995</c:v>
                </c:pt>
                <c:pt idx="15635">
                  <c:v>-339.1925</c:v>
                </c:pt>
                <c:pt idx="15636">
                  <c:v>-339.19049999999999</c:v>
                </c:pt>
                <c:pt idx="15637">
                  <c:v>-339.18849999999998</c:v>
                </c:pt>
                <c:pt idx="15638">
                  <c:v>-339.18649999999997</c:v>
                </c:pt>
                <c:pt idx="15639">
                  <c:v>-339.18449999999996</c:v>
                </c:pt>
                <c:pt idx="15640">
                  <c:v>-339.1825</c:v>
                </c:pt>
                <c:pt idx="15641">
                  <c:v>-339.18049999999999</c:v>
                </c:pt>
                <c:pt idx="15642">
                  <c:v>-339.17849999999999</c:v>
                </c:pt>
                <c:pt idx="15643">
                  <c:v>-339.17649999999998</c:v>
                </c:pt>
                <c:pt idx="15644">
                  <c:v>-339.17449999999997</c:v>
                </c:pt>
                <c:pt idx="15645">
                  <c:v>-339.17249999999996</c:v>
                </c:pt>
                <c:pt idx="15646">
                  <c:v>-339.17049999999995</c:v>
                </c:pt>
                <c:pt idx="15647">
                  <c:v>-339.16849999999999</c:v>
                </c:pt>
                <c:pt idx="15648">
                  <c:v>-339.16649999999998</c:v>
                </c:pt>
                <c:pt idx="15649">
                  <c:v>-339.16449999999998</c:v>
                </c:pt>
                <c:pt idx="15650">
                  <c:v>-339.16249999999997</c:v>
                </c:pt>
                <c:pt idx="15651">
                  <c:v>-339.16049999999996</c:v>
                </c:pt>
                <c:pt idx="15652">
                  <c:v>-339.1585</c:v>
                </c:pt>
                <c:pt idx="15653">
                  <c:v>-339.15649999999999</c:v>
                </c:pt>
                <c:pt idx="15654">
                  <c:v>-339.15449999999998</c:v>
                </c:pt>
                <c:pt idx="15655">
                  <c:v>-339.15249999999997</c:v>
                </c:pt>
                <c:pt idx="15656">
                  <c:v>-339.15049999999997</c:v>
                </c:pt>
                <c:pt idx="15657">
                  <c:v>-339.14849999999996</c:v>
                </c:pt>
                <c:pt idx="15658">
                  <c:v>-339.1465</c:v>
                </c:pt>
                <c:pt idx="15659">
                  <c:v>-339.14449999999999</c:v>
                </c:pt>
                <c:pt idx="15660">
                  <c:v>-339.14249999999998</c:v>
                </c:pt>
                <c:pt idx="15661">
                  <c:v>-339.14049999999997</c:v>
                </c:pt>
                <c:pt idx="15662">
                  <c:v>-339.13849999999996</c:v>
                </c:pt>
                <c:pt idx="15663">
                  <c:v>-339.13649999999996</c:v>
                </c:pt>
                <c:pt idx="15664">
                  <c:v>-339.1345</c:v>
                </c:pt>
                <c:pt idx="15665">
                  <c:v>-339.13249999999999</c:v>
                </c:pt>
                <c:pt idx="15666">
                  <c:v>-339.13049999999998</c:v>
                </c:pt>
                <c:pt idx="15667">
                  <c:v>-339.12849999999997</c:v>
                </c:pt>
                <c:pt idx="15668">
                  <c:v>-339.12649999999996</c:v>
                </c:pt>
                <c:pt idx="15669">
                  <c:v>-339.12449999999995</c:v>
                </c:pt>
                <c:pt idx="15670">
                  <c:v>-339.1225</c:v>
                </c:pt>
                <c:pt idx="15671">
                  <c:v>-339.12049999999999</c:v>
                </c:pt>
                <c:pt idx="15672">
                  <c:v>-339.11849999999998</c:v>
                </c:pt>
                <c:pt idx="15673">
                  <c:v>-339.11649999999997</c:v>
                </c:pt>
                <c:pt idx="15674">
                  <c:v>-339.11449999999996</c:v>
                </c:pt>
                <c:pt idx="15675">
                  <c:v>-339.11249999999995</c:v>
                </c:pt>
                <c:pt idx="15676">
                  <c:v>-339.1105</c:v>
                </c:pt>
                <c:pt idx="15677">
                  <c:v>-339.10849999999999</c:v>
                </c:pt>
                <c:pt idx="15678">
                  <c:v>-339.10649999999998</c:v>
                </c:pt>
                <c:pt idx="15679">
                  <c:v>-339.10449999999997</c:v>
                </c:pt>
                <c:pt idx="15680">
                  <c:v>-339.10249999999996</c:v>
                </c:pt>
                <c:pt idx="15681">
                  <c:v>-339.10049999999995</c:v>
                </c:pt>
                <c:pt idx="15682">
                  <c:v>-339.0985</c:v>
                </c:pt>
                <c:pt idx="15683">
                  <c:v>-339.09649999999999</c:v>
                </c:pt>
                <c:pt idx="15684">
                  <c:v>-339.09449999999998</c:v>
                </c:pt>
                <c:pt idx="15685">
                  <c:v>-339.09249999999997</c:v>
                </c:pt>
                <c:pt idx="15686">
                  <c:v>-339.09049999999996</c:v>
                </c:pt>
                <c:pt idx="15687">
                  <c:v>-339.08849999999995</c:v>
                </c:pt>
                <c:pt idx="15688">
                  <c:v>-339.0865</c:v>
                </c:pt>
                <c:pt idx="15689">
                  <c:v>-339.08449999999999</c:v>
                </c:pt>
                <c:pt idx="15690">
                  <c:v>-339.08249999999998</c:v>
                </c:pt>
                <c:pt idx="15691">
                  <c:v>-339.08049999999997</c:v>
                </c:pt>
                <c:pt idx="15692">
                  <c:v>-339.07849999999996</c:v>
                </c:pt>
                <c:pt idx="15693">
                  <c:v>-339.07649999999995</c:v>
                </c:pt>
                <c:pt idx="15694">
                  <c:v>-339.0745</c:v>
                </c:pt>
                <c:pt idx="15695">
                  <c:v>-339.07249999999999</c:v>
                </c:pt>
                <c:pt idx="15696">
                  <c:v>-339.07049999999998</c:v>
                </c:pt>
                <c:pt idx="15697">
                  <c:v>-339.06849999999997</c:v>
                </c:pt>
                <c:pt idx="15698">
                  <c:v>-339.06649999999996</c:v>
                </c:pt>
                <c:pt idx="15699">
                  <c:v>-339.06449999999995</c:v>
                </c:pt>
                <c:pt idx="15700">
                  <c:v>-339.0625</c:v>
                </c:pt>
                <c:pt idx="15701">
                  <c:v>-339.06049999999999</c:v>
                </c:pt>
                <c:pt idx="15702">
                  <c:v>-339.05849999999998</c:v>
                </c:pt>
                <c:pt idx="15703">
                  <c:v>-339.05649999999997</c:v>
                </c:pt>
                <c:pt idx="15704">
                  <c:v>-339.05449999999996</c:v>
                </c:pt>
                <c:pt idx="15705">
                  <c:v>-339.05249999999995</c:v>
                </c:pt>
                <c:pt idx="15706">
                  <c:v>-339.0505</c:v>
                </c:pt>
                <c:pt idx="15707">
                  <c:v>-339.04849999999999</c:v>
                </c:pt>
                <c:pt idx="15708">
                  <c:v>-339.04649999999998</c:v>
                </c:pt>
                <c:pt idx="15709">
                  <c:v>-339.04449999999997</c:v>
                </c:pt>
                <c:pt idx="15710">
                  <c:v>-339.04249999999996</c:v>
                </c:pt>
                <c:pt idx="15711">
                  <c:v>-339.04049999999995</c:v>
                </c:pt>
                <c:pt idx="15712">
                  <c:v>-339.0385</c:v>
                </c:pt>
                <c:pt idx="15713">
                  <c:v>-339.03649999999999</c:v>
                </c:pt>
                <c:pt idx="15714">
                  <c:v>-339.03449999999998</c:v>
                </c:pt>
                <c:pt idx="15715">
                  <c:v>-339.03249999999997</c:v>
                </c:pt>
                <c:pt idx="15716">
                  <c:v>-339.03049999999996</c:v>
                </c:pt>
                <c:pt idx="15717">
                  <c:v>-339.02849999999995</c:v>
                </c:pt>
                <c:pt idx="15718">
                  <c:v>-339.0265</c:v>
                </c:pt>
                <c:pt idx="15719">
                  <c:v>-339.02449999999999</c:v>
                </c:pt>
                <c:pt idx="15720">
                  <c:v>-339.02249999999998</c:v>
                </c:pt>
                <c:pt idx="15721">
                  <c:v>-339.02049999999997</c:v>
                </c:pt>
                <c:pt idx="15722">
                  <c:v>-339.01849999999996</c:v>
                </c:pt>
                <c:pt idx="15723">
                  <c:v>-339.01649999999995</c:v>
                </c:pt>
                <c:pt idx="15724">
                  <c:v>-339.0145</c:v>
                </c:pt>
                <c:pt idx="15725">
                  <c:v>-339.01249999999999</c:v>
                </c:pt>
                <c:pt idx="15726">
                  <c:v>-339.01049999999998</c:v>
                </c:pt>
                <c:pt idx="15727">
                  <c:v>-339.00849999999997</c:v>
                </c:pt>
                <c:pt idx="15728">
                  <c:v>-339.00649999999996</c:v>
                </c:pt>
                <c:pt idx="15729">
                  <c:v>-339.00450000000001</c:v>
                </c:pt>
                <c:pt idx="15730">
                  <c:v>-339.0025</c:v>
                </c:pt>
                <c:pt idx="15731">
                  <c:v>-339.00049999999999</c:v>
                </c:pt>
                <c:pt idx="15732">
                  <c:v>-338.99849999999998</c:v>
                </c:pt>
                <c:pt idx="15733">
                  <c:v>-338.99649999999997</c:v>
                </c:pt>
                <c:pt idx="15734">
                  <c:v>-338.99449999999996</c:v>
                </c:pt>
                <c:pt idx="15735">
                  <c:v>-338.99249999999995</c:v>
                </c:pt>
                <c:pt idx="15736">
                  <c:v>-338.9905</c:v>
                </c:pt>
                <c:pt idx="15737">
                  <c:v>-338.98849999999999</c:v>
                </c:pt>
                <c:pt idx="15738">
                  <c:v>-338.98649999999998</c:v>
                </c:pt>
                <c:pt idx="15739">
                  <c:v>-338.98449999999997</c:v>
                </c:pt>
                <c:pt idx="15740">
                  <c:v>-338.98249999999996</c:v>
                </c:pt>
                <c:pt idx="15741">
                  <c:v>-338.98050000000001</c:v>
                </c:pt>
                <c:pt idx="15742">
                  <c:v>-338.9785</c:v>
                </c:pt>
                <c:pt idx="15743">
                  <c:v>-338.97649999999999</c:v>
                </c:pt>
                <c:pt idx="15744">
                  <c:v>-338.97449999999998</c:v>
                </c:pt>
                <c:pt idx="15745">
                  <c:v>-338.97249999999997</c:v>
                </c:pt>
                <c:pt idx="15746">
                  <c:v>-338.97049999999996</c:v>
                </c:pt>
                <c:pt idx="15747">
                  <c:v>-338.96849999999995</c:v>
                </c:pt>
                <c:pt idx="15748">
                  <c:v>-338.9665</c:v>
                </c:pt>
                <c:pt idx="15749">
                  <c:v>-338.96449999999999</c:v>
                </c:pt>
                <c:pt idx="15750">
                  <c:v>-338.96249999999998</c:v>
                </c:pt>
                <c:pt idx="15751">
                  <c:v>-338.96049999999997</c:v>
                </c:pt>
                <c:pt idx="15752">
                  <c:v>-338.95849999999996</c:v>
                </c:pt>
                <c:pt idx="15753">
                  <c:v>-338.95650000000001</c:v>
                </c:pt>
                <c:pt idx="15754">
                  <c:v>-338.9545</c:v>
                </c:pt>
                <c:pt idx="15755">
                  <c:v>-338.95249999999999</c:v>
                </c:pt>
                <c:pt idx="15756">
                  <c:v>-338.95049999999998</c:v>
                </c:pt>
                <c:pt idx="15757">
                  <c:v>-338.94849999999997</c:v>
                </c:pt>
                <c:pt idx="15758">
                  <c:v>-338.94649999999996</c:v>
                </c:pt>
                <c:pt idx="15759">
                  <c:v>-338.94449999999995</c:v>
                </c:pt>
                <c:pt idx="15760">
                  <c:v>-338.9425</c:v>
                </c:pt>
                <c:pt idx="15761">
                  <c:v>-338.94049999999999</c:v>
                </c:pt>
                <c:pt idx="15762">
                  <c:v>-338.93849999999998</c:v>
                </c:pt>
                <c:pt idx="15763">
                  <c:v>-338.93649999999997</c:v>
                </c:pt>
                <c:pt idx="15764">
                  <c:v>-338.93449999999996</c:v>
                </c:pt>
                <c:pt idx="15765">
                  <c:v>-338.9325</c:v>
                </c:pt>
                <c:pt idx="15766">
                  <c:v>-338.93049999999999</c:v>
                </c:pt>
                <c:pt idx="15767">
                  <c:v>-338.92849999999999</c:v>
                </c:pt>
                <c:pt idx="15768">
                  <c:v>-338.92649999999998</c:v>
                </c:pt>
                <c:pt idx="15769">
                  <c:v>-338.92449999999997</c:v>
                </c:pt>
                <c:pt idx="15770">
                  <c:v>-338.92249999999996</c:v>
                </c:pt>
                <c:pt idx="15771">
                  <c:v>-338.92049999999995</c:v>
                </c:pt>
                <c:pt idx="15772">
                  <c:v>-338.91849999999999</c:v>
                </c:pt>
                <c:pt idx="15773">
                  <c:v>-338.91649999999998</c:v>
                </c:pt>
                <c:pt idx="15774">
                  <c:v>-338.91449999999998</c:v>
                </c:pt>
                <c:pt idx="15775">
                  <c:v>-338.91249999999997</c:v>
                </c:pt>
                <c:pt idx="15776">
                  <c:v>-338.91049999999996</c:v>
                </c:pt>
                <c:pt idx="15777">
                  <c:v>-338.9085</c:v>
                </c:pt>
                <c:pt idx="15778">
                  <c:v>-338.90649999999999</c:v>
                </c:pt>
                <c:pt idx="15779">
                  <c:v>-338.90449999999998</c:v>
                </c:pt>
                <c:pt idx="15780">
                  <c:v>-338.90249999999997</c:v>
                </c:pt>
                <c:pt idx="15781">
                  <c:v>-338.90049999999997</c:v>
                </c:pt>
                <c:pt idx="15782">
                  <c:v>-338.89849999999996</c:v>
                </c:pt>
                <c:pt idx="15783">
                  <c:v>-338.8965</c:v>
                </c:pt>
                <c:pt idx="15784">
                  <c:v>-338.89449999999999</c:v>
                </c:pt>
                <c:pt idx="15785">
                  <c:v>-338.89249999999998</c:v>
                </c:pt>
                <c:pt idx="15786">
                  <c:v>-338.89049999999997</c:v>
                </c:pt>
                <c:pt idx="15787">
                  <c:v>-338.88849999999996</c:v>
                </c:pt>
                <c:pt idx="15788">
                  <c:v>-338.88649999999996</c:v>
                </c:pt>
                <c:pt idx="15789">
                  <c:v>-338.8845</c:v>
                </c:pt>
                <c:pt idx="15790">
                  <c:v>-338.88249999999999</c:v>
                </c:pt>
                <c:pt idx="15791">
                  <c:v>-338.88049999999998</c:v>
                </c:pt>
                <c:pt idx="15792">
                  <c:v>-338.87849999999997</c:v>
                </c:pt>
                <c:pt idx="15793">
                  <c:v>-338.87649999999996</c:v>
                </c:pt>
                <c:pt idx="15794">
                  <c:v>-338.87449999999995</c:v>
                </c:pt>
                <c:pt idx="15795">
                  <c:v>-338.8725</c:v>
                </c:pt>
                <c:pt idx="15796">
                  <c:v>-338.87049999999999</c:v>
                </c:pt>
                <c:pt idx="15797">
                  <c:v>-338.86849999999998</c:v>
                </c:pt>
                <c:pt idx="15798">
                  <c:v>-338.86649999999997</c:v>
                </c:pt>
                <c:pt idx="15799">
                  <c:v>-338.86449999999996</c:v>
                </c:pt>
                <c:pt idx="15800">
                  <c:v>-338.86249999999995</c:v>
                </c:pt>
                <c:pt idx="15801">
                  <c:v>-338.8605</c:v>
                </c:pt>
                <c:pt idx="15802">
                  <c:v>-338.85849999999999</c:v>
                </c:pt>
                <c:pt idx="15803">
                  <c:v>-338.85649999999998</c:v>
                </c:pt>
                <c:pt idx="15804">
                  <c:v>-338.85449999999997</c:v>
                </c:pt>
                <c:pt idx="15805">
                  <c:v>-338.85249999999996</c:v>
                </c:pt>
                <c:pt idx="15806">
                  <c:v>-338.85049999999995</c:v>
                </c:pt>
                <c:pt idx="15807">
                  <c:v>-338.8485</c:v>
                </c:pt>
                <c:pt idx="15808">
                  <c:v>-338.84649999999999</c:v>
                </c:pt>
                <c:pt idx="15809">
                  <c:v>-338.84449999999998</c:v>
                </c:pt>
                <c:pt idx="15810">
                  <c:v>-338.84249999999997</c:v>
                </c:pt>
                <c:pt idx="15811">
                  <c:v>-338.84049999999996</c:v>
                </c:pt>
                <c:pt idx="15812">
                  <c:v>-338.83849999999995</c:v>
                </c:pt>
                <c:pt idx="15813">
                  <c:v>-338.8365</c:v>
                </c:pt>
                <c:pt idx="15814">
                  <c:v>-338.83449999999999</c:v>
                </c:pt>
                <c:pt idx="15815">
                  <c:v>-338.83249999999998</c:v>
                </c:pt>
                <c:pt idx="15816">
                  <c:v>-338.83049999999997</c:v>
                </c:pt>
                <c:pt idx="15817">
                  <c:v>-338.82849999999996</c:v>
                </c:pt>
                <c:pt idx="15818">
                  <c:v>-338.82649999999995</c:v>
                </c:pt>
                <c:pt idx="15819">
                  <c:v>-338.8245</c:v>
                </c:pt>
                <c:pt idx="15820">
                  <c:v>-338.82249999999999</c:v>
                </c:pt>
                <c:pt idx="15821">
                  <c:v>-338.82049999999998</c:v>
                </c:pt>
                <c:pt idx="15822">
                  <c:v>-338.81849999999997</c:v>
                </c:pt>
                <c:pt idx="15823">
                  <c:v>-338.81649999999996</c:v>
                </c:pt>
                <c:pt idx="15824">
                  <c:v>-338.81449999999995</c:v>
                </c:pt>
                <c:pt idx="15825">
                  <c:v>-338.8125</c:v>
                </c:pt>
                <c:pt idx="15826">
                  <c:v>-338.81049999999999</c:v>
                </c:pt>
                <c:pt idx="15827">
                  <c:v>-338.80849999999998</c:v>
                </c:pt>
                <c:pt idx="15828">
                  <c:v>-338.80649999999997</c:v>
                </c:pt>
                <c:pt idx="15829">
                  <c:v>-338.80449999999996</c:v>
                </c:pt>
                <c:pt idx="15830">
                  <c:v>-338.80249999999995</c:v>
                </c:pt>
                <c:pt idx="15831">
                  <c:v>-338.8005</c:v>
                </c:pt>
                <c:pt idx="15832">
                  <c:v>-338.79849999999999</c:v>
                </c:pt>
                <c:pt idx="15833">
                  <c:v>-338.79649999999998</c:v>
                </c:pt>
                <c:pt idx="15834">
                  <c:v>-338.79449999999997</c:v>
                </c:pt>
                <c:pt idx="15835">
                  <c:v>-338.79249999999996</c:v>
                </c:pt>
                <c:pt idx="15836">
                  <c:v>-338.79049999999995</c:v>
                </c:pt>
                <c:pt idx="15837">
                  <c:v>-338.7885</c:v>
                </c:pt>
                <c:pt idx="15838">
                  <c:v>-338.78649999999999</c:v>
                </c:pt>
                <c:pt idx="15839">
                  <c:v>-338.78449999999998</c:v>
                </c:pt>
                <c:pt idx="15840">
                  <c:v>-338.78249999999997</c:v>
                </c:pt>
                <c:pt idx="15841">
                  <c:v>-338.78049999999996</c:v>
                </c:pt>
                <c:pt idx="15842">
                  <c:v>-338.77849999999995</c:v>
                </c:pt>
                <c:pt idx="15843">
                  <c:v>-338.7765</c:v>
                </c:pt>
                <c:pt idx="15844">
                  <c:v>-338.77449999999999</c:v>
                </c:pt>
                <c:pt idx="15845">
                  <c:v>-338.77249999999998</c:v>
                </c:pt>
                <c:pt idx="15846">
                  <c:v>-338.77049999999997</c:v>
                </c:pt>
                <c:pt idx="15847">
                  <c:v>-338.76849999999996</c:v>
                </c:pt>
                <c:pt idx="15848">
                  <c:v>-338.76649999999995</c:v>
                </c:pt>
                <c:pt idx="15849">
                  <c:v>-338.7645</c:v>
                </c:pt>
                <c:pt idx="15850">
                  <c:v>-338.76249999999999</c:v>
                </c:pt>
                <c:pt idx="15851">
                  <c:v>-338.76049999999998</c:v>
                </c:pt>
                <c:pt idx="15852">
                  <c:v>-338.75849999999997</c:v>
                </c:pt>
                <c:pt idx="15853">
                  <c:v>-338.75649999999996</c:v>
                </c:pt>
                <c:pt idx="15854">
                  <c:v>-338.75450000000001</c:v>
                </c:pt>
                <c:pt idx="15855">
                  <c:v>-338.7525</c:v>
                </c:pt>
                <c:pt idx="15856">
                  <c:v>-338.75049999999999</c:v>
                </c:pt>
                <c:pt idx="15857">
                  <c:v>-338.74849999999998</c:v>
                </c:pt>
                <c:pt idx="15858">
                  <c:v>-338.74649999999997</c:v>
                </c:pt>
                <c:pt idx="15859">
                  <c:v>-338.74449999999996</c:v>
                </c:pt>
                <c:pt idx="15860">
                  <c:v>-338.74249999999995</c:v>
                </c:pt>
                <c:pt idx="15861">
                  <c:v>-338.7405</c:v>
                </c:pt>
                <c:pt idx="15862">
                  <c:v>-338.73849999999999</c:v>
                </c:pt>
                <c:pt idx="15863">
                  <c:v>-338.73649999999998</c:v>
                </c:pt>
                <c:pt idx="15864">
                  <c:v>-338.73449999999997</c:v>
                </c:pt>
                <c:pt idx="15865">
                  <c:v>-338.73249999999996</c:v>
                </c:pt>
                <c:pt idx="15866">
                  <c:v>-338.73050000000001</c:v>
                </c:pt>
                <c:pt idx="15867">
                  <c:v>-338.7285</c:v>
                </c:pt>
                <c:pt idx="15868">
                  <c:v>-338.72649999999999</c:v>
                </c:pt>
                <c:pt idx="15869">
                  <c:v>-338.72449999999998</c:v>
                </c:pt>
                <c:pt idx="15870">
                  <c:v>-338.72249999999997</c:v>
                </c:pt>
                <c:pt idx="15871">
                  <c:v>-338.72049999999996</c:v>
                </c:pt>
                <c:pt idx="15872">
                  <c:v>-338.71849999999995</c:v>
                </c:pt>
                <c:pt idx="15873">
                  <c:v>-338.7165</c:v>
                </c:pt>
                <c:pt idx="15874">
                  <c:v>-338.71449999999999</c:v>
                </c:pt>
                <c:pt idx="15875">
                  <c:v>-338.71249999999998</c:v>
                </c:pt>
                <c:pt idx="15876">
                  <c:v>-338.71049999999997</c:v>
                </c:pt>
                <c:pt idx="15877">
                  <c:v>-338.70849999999996</c:v>
                </c:pt>
                <c:pt idx="15878">
                  <c:v>-338.70650000000001</c:v>
                </c:pt>
                <c:pt idx="15879">
                  <c:v>-338.7045</c:v>
                </c:pt>
                <c:pt idx="15880">
                  <c:v>-338.70249999999999</c:v>
                </c:pt>
                <c:pt idx="15881">
                  <c:v>-338.70049999999998</c:v>
                </c:pt>
                <c:pt idx="15882">
                  <c:v>-338.69849999999997</c:v>
                </c:pt>
                <c:pt idx="15883">
                  <c:v>-338.69649999999996</c:v>
                </c:pt>
                <c:pt idx="15884">
                  <c:v>-338.69449999999995</c:v>
                </c:pt>
                <c:pt idx="15885">
                  <c:v>-338.6925</c:v>
                </c:pt>
                <c:pt idx="15886">
                  <c:v>-338.69049999999999</c:v>
                </c:pt>
                <c:pt idx="15887">
                  <c:v>-338.68849999999998</c:v>
                </c:pt>
                <c:pt idx="15888">
                  <c:v>-338.68649999999997</c:v>
                </c:pt>
                <c:pt idx="15889">
                  <c:v>-338.68449999999996</c:v>
                </c:pt>
                <c:pt idx="15890">
                  <c:v>-338.6825</c:v>
                </c:pt>
                <c:pt idx="15891">
                  <c:v>-338.68049999999999</c:v>
                </c:pt>
                <c:pt idx="15892">
                  <c:v>-338.67849999999999</c:v>
                </c:pt>
                <c:pt idx="15893">
                  <c:v>-338.67649999999998</c:v>
                </c:pt>
                <c:pt idx="15894">
                  <c:v>-338.67449999999997</c:v>
                </c:pt>
                <c:pt idx="15895">
                  <c:v>-338.67249999999996</c:v>
                </c:pt>
                <c:pt idx="15896">
                  <c:v>-338.67049999999995</c:v>
                </c:pt>
                <c:pt idx="15897">
                  <c:v>-338.66849999999999</c:v>
                </c:pt>
                <c:pt idx="15898">
                  <c:v>-338.66649999999998</c:v>
                </c:pt>
                <c:pt idx="15899">
                  <c:v>-338.66449999999998</c:v>
                </c:pt>
                <c:pt idx="15900">
                  <c:v>-338.66249999999997</c:v>
                </c:pt>
                <c:pt idx="15901">
                  <c:v>-338.66049999999996</c:v>
                </c:pt>
                <c:pt idx="15902">
                  <c:v>-338.6585</c:v>
                </c:pt>
                <c:pt idx="15903">
                  <c:v>-338.65649999999999</c:v>
                </c:pt>
                <c:pt idx="15904">
                  <c:v>-338.65449999999998</c:v>
                </c:pt>
                <c:pt idx="15905">
                  <c:v>-338.65249999999997</c:v>
                </c:pt>
                <c:pt idx="15906">
                  <c:v>-338.65049999999997</c:v>
                </c:pt>
                <c:pt idx="15907">
                  <c:v>-338.64849999999996</c:v>
                </c:pt>
                <c:pt idx="15908">
                  <c:v>-338.6465</c:v>
                </c:pt>
                <c:pt idx="15909">
                  <c:v>-338.64449999999999</c:v>
                </c:pt>
                <c:pt idx="15910">
                  <c:v>-338.64249999999998</c:v>
                </c:pt>
                <c:pt idx="15911">
                  <c:v>-338.64049999999997</c:v>
                </c:pt>
                <c:pt idx="15912">
                  <c:v>-338.63849999999996</c:v>
                </c:pt>
                <c:pt idx="15913">
                  <c:v>-338.63649999999996</c:v>
                </c:pt>
                <c:pt idx="15914">
                  <c:v>-338.6345</c:v>
                </c:pt>
                <c:pt idx="15915">
                  <c:v>-338.63249999999999</c:v>
                </c:pt>
                <c:pt idx="15916">
                  <c:v>-338.63049999999998</c:v>
                </c:pt>
                <c:pt idx="15917">
                  <c:v>-338.62849999999997</c:v>
                </c:pt>
                <c:pt idx="15918">
                  <c:v>-338.62649999999996</c:v>
                </c:pt>
                <c:pt idx="15919">
                  <c:v>-338.62449999999995</c:v>
                </c:pt>
                <c:pt idx="15920">
                  <c:v>-338.6225</c:v>
                </c:pt>
                <c:pt idx="15921">
                  <c:v>-338.62049999999999</c:v>
                </c:pt>
                <c:pt idx="15922">
                  <c:v>-338.61849999999998</c:v>
                </c:pt>
                <c:pt idx="15923">
                  <c:v>-338.61649999999997</c:v>
                </c:pt>
                <c:pt idx="15924">
                  <c:v>-338.61449999999996</c:v>
                </c:pt>
                <c:pt idx="15925">
                  <c:v>-338.61249999999995</c:v>
                </c:pt>
                <c:pt idx="15926">
                  <c:v>-338.6105</c:v>
                </c:pt>
                <c:pt idx="15927">
                  <c:v>-338.60849999999999</c:v>
                </c:pt>
                <c:pt idx="15928">
                  <c:v>-338.60649999999998</c:v>
                </c:pt>
                <c:pt idx="15929">
                  <c:v>-338.60449999999997</c:v>
                </c:pt>
                <c:pt idx="15930">
                  <c:v>-338.60249999999996</c:v>
                </c:pt>
                <c:pt idx="15931">
                  <c:v>-338.60049999999995</c:v>
                </c:pt>
                <c:pt idx="15932">
                  <c:v>-338.5985</c:v>
                </c:pt>
                <c:pt idx="15933">
                  <c:v>-338.59649999999999</c:v>
                </c:pt>
                <c:pt idx="15934">
                  <c:v>-338.59449999999998</c:v>
                </c:pt>
                <c:pt idx="15935">
                  <c:v>-338.59249999999997</c:v>
                </c:pt>
                <c:pt idx="15936">
                  <c:v>-338.59049999999996</c:v>
                </c:pt>
                <c:pt idx="15937">
                  <c:v>-338.58849999999995</c:v>
                </c:pt>
                <c:pt idx="15938">
                  <c:v>-338.5865</c:v>
                </c:pt>
                <c:pt idx="15939">
                  <c:v>-338.58449999999999</c:v>
                </c:pt>
                <c:pt idx="15940">
                  <c:v>-338.58249999999998</c:v>
                </c:pt>
                <c:pt idx="15941">
                  <c:v>-338.58049999999997</c:v>
                </c:pt>
                <c:pt idx="15942">
                  <c:v>-338.57849999999996</c:v>
                </c:pt>
                <c:pt idx="15943">
                  <c:v>-338.57649999999995</c:v>
                </c:pt>
                <c:pt idx="15944">
                  <c:v>-338.5745</c:v>
                </c:pt>
                <c:pt idx="15945">
                  <c:v>-338.57249999999999</c:v>
                </c:pt>
                <c:pt idx="15946">
                  <c:v>-338.57049999999998</c:v>
                </c:pt>
                <c:pt idx="15947">
                  <c:v>-338.56849999999997</c:v>
                </c:pt>
                <c:pt idx="15948">
                  <c:v>-338.56649999999996</c:v>
                </c:pt>
                <c:pt idx="15949">
                  <c:v>-338.56449999999995</c:v>
                </c:pt>
                <c:pt idx="15950">
                  <c:v>-338.5625</c:v>
                </c:pt>
                <c:pt idx="15951">
                  <c:v>-338.56049999999999</c:v>
                </c:pt>
                <c:pt idx="15952">
                  <c:v>-338.55849999999998</c:v>
                </c:pt>
                <c:pt idx="15953">
                  <c:v>-338.55649999999997</c:v>
                </c:pt>
                <c:pt idx="15954">
                  <c:v>-338.55449999999996</c:v>
                </c:pt>
                <c:pt idx="15955">
                  <c:v>-338.55249999999995</c:v>
                </c:pt>
                <c:pt idx="15956">
                  <c:v>-338.5505</c:v>
                </c:pt>
                <c:pt idx="15957">
                  <c:v>-338.54849999999999</c:v>
                </c:pt>
                <c:pt idx="15958">
                  <c:v>-338.54649999999998</c:v>
                </c:pt>
                <c:pt idx="15959">
                  <c:v>-338.54449999999997</c:v>
                </c:pt>
                <c:pt idx="15960">
                  <c:v>-338.54249999999996</c:v>
                </c:pt>
                <c:pt idx="15961">
                  <c:v>-338.54049999999995</c:v>
                </c:pt>
                <c:pt idx="15962">
                  <c:v>-338.5385</c:v>
                </c:pt>
                <c:pt idx="15963">
                  <c:v>-338.53649999999999</c:v>
                </c:pt>
                <c:pt idx="15964">
                  <c:v>-338.53449999999998</c:v>
                </c:pt>
                <c:pt idx="15965">
                  <c:v>-338.53249999999997</c:v>
                </c:pt>
                <c:pt idx="15966">
                  <c:v>-338.53049999999996</c:v>
                </c:pt>
                <c:pt idx="15967">
                  <c:v>-338.52849999999995</c:v>
                </c:pt>
                <c:pt idx="15968">
                  <c:v>-338.5265</c:v>
                </c:pt>
                <c:pt idx="15969">
                  <c:v>-338.52449999999999</c:v>
                </c:pt>
                <c:pt idx="15970">
                  <c:v>-338.52249999999998</c:v>
                </c:pt>
                <c:pt idx="15971">
                  <c:v>-338.52049999999997</c:v>
                </c:pt>
                <c:pt idx="15972">
                  <c:v>-338.51849999999996</c:v>
                </c:pt>
                <c:pt idx="15973">
                  <c:v>-338.51649999999995</c:v>
                </c:pt>
                <c:pt idx="15974">
                  <c:v>-338.5145</c:v>
                </c:pt>
                <c:pt idx="15975">
                  <c:v>-338.51249999999999</c:v>
                </c:pt>
                <c:pt idx="15976">
                  <c:v>-338.51049999999998</c:v>
                </c:pt>
                <c:pt idx="15977">
                  <c:v>-338.50849999999997</c:v>
                </c:pt>
                <c:pt idx="15978">
                  <c:v>-338.50649999999996</c:v>
                </c:pt>
                <c:pt idx="15979">
                  <c:v>-338.50450000000001</c:v>
                </c:pt>
                <c:pt idx="15980">
                  <c:v>-338.5025</c:v>
                </c:pt>
                <c:pt idx="15981">
                  <c:v>-338.50049999999999</c:v>
                </c:pt>
                <c:pt idx="15982">
                  <c:v>-338.49849999999998</c:v>
                </c:pt>
                <c:pt idx="15983">
                  <c:v>-338.49649999999997</c:v>
                </c:pt>
                <c:pt idx="15984">
                  <c:v>-338.49449999999996</c:v>
                </c:pt>
                <c:pt idx="15985">
                  <c:v>-338.49249999999995</c:v>
                </c:pt>
                <c:pt idx="15986">
                  <c:v>-338.4905</c:v>
                </c:pt>
                <c:pt idx="15987">
                  <c:v>-338.48849999999999</c:v>
                </c:pt>
                <c:pt idx="15988">
                  <c:v>-338.48649999999998</c:v>
                </c:pt>
                <c:pt idx="15989">
                  <c:v>-338.48449999999997</c:v>
                </c:pt>
                <c:pt idx="15990">
                  <c:v>-338.48249999999996</c:v>
                </c:pt>
                <c:pt idx="15991">
                  <c:v>-338.48050000000001</c:v>
                </c:pt>
                <c:pt idx="15992">
                  <c:v>-338.4785</c:v>
                </c:pt>
                <c:pt idx="15993">
                  <c:v>-338.47649999999999</c:v>
                </c:pt>
                <c:pt idx="15994">
                  <c:v>-338.47449999999998</c:v>
                </c:pt>
                <c:pt idx="15995">
                  <c:v>-338.47249999999997</c:v>
                </c:pt>
                <c:pt idx="15996">
                  <c:v>-338.47049999999996</c:v>
                </c:pt>
                <c:pt idx="15997">
                  <c:v>-338.46849999999995</c:v>
                </c:pt>
                <c:pt idx="15998">
                  <c:v>-338.4665</c:v>
                </c:pt>
                <c:pt idx="15999">
                  <c:v>-338.46449999999999</c:v>
                </c:pt>
                <c:pt idx="16000">
                  <c:v>-338.46249999999998</c:v>
                </c:pt>
                <c:pt idx="16001">
                  <c:v>-338.46049999999997</c:v>
                </c:pt>
                <c:pt idx="16002">
                  <c:v>-338.45849999999996</c:v>
                </c:pt>
                <c:pt idx="16003">
                  <c:v>-338.45650000000001</c:v>
                </c:pt>
                <c:pt idx="16004">
                  <c:v>-338.4545</c:v>
                </c:pt>
                <c:pt idx="16005">
                  <c:v>-338.45249999999999</c:v>
                </c:pt>
                <c:pt idx="16006">
                  <c:v>-338.45049999999998</c:v>
                </c:pt>
                <c:pt idx="16007">
                  <c:v>-338.44849999999997</c:v>
                </c:pt>
                <c:pt idx="16008">
                  <c:v>-338.44649999999996</c:v>
                </c:pt>
                <c:pt idx="16009">
                  <c:v>-338.44449999999995</c:v>
                </c:pt>
                <c:pt idx="16010">
                  <c:v>-338.4425</c:v>
                </c:pt>
                <c:pt idx="16011">
                  <c:v>-338.44049999999999</c:v>
                </c:pt>
                <c:pt idx="16012">
                  <c:v>-338.43849999999998</c:v>
                </c:pt>
                <c:pt idx="16013">
                  <c:v>-338.43649999999997</c:v>
                </c:pt>
                <c:pt idx="16014">
                  <c:v>-338.43449999999996</c:v>
                </c:pt>
                <c:pt idx="16015">
                  <c:v>-338.4325</c:v>
                </c:pt>
                <c:pt idx="16016">
                  <c:v>-338.43049999999999</c:v>
                </c:pt>
                <c:pt idx="16017">
                  <c:v>-338.42849999999999</c:v>
                </c:pt>
                <c:pt idx="16018">
                  <c:v>-338.42649999999998</c:v>
                </c:pt>
                <c:pt idx="16019">
                  <c:v>-338.42449999999997</c:v>
                </c:pt>
                <c:pt idx="16020">
                  <c:v>-338.42249999999996</c:v>
                </c:pt>
                <c:pt idx="16021">
                  <c:v>-338.42049999999995</c:v>
                </c:pt>
                <c:pt idx="16022">
                  <c:v>-338.41849999999999</c:v>
                </c:pt>
                <c:pt idx="16023">
                  <c:v>-338.41649999999998</c:v>
                </c:pt>
                <c:pt idx="16024">
                  <c:v>-338.41449999999998</c:v>
                </c:pt>
                <c:pt idx="16025">
                  <c:v>-338.41249999999997</c:v>
                </c:pt>
                <c:pt idx="16026">
                  <c:v>-338.41049999999996</c:v>
                </c:pt>
                <c:pt idx="16027">
                  <c:v>-338.4085</c:v>
                </c:pt>
                <c:pt idx="16028">
                  <c:v>-338.40649999999999</c:v>
                </c:pt>
                <c:pt idx="16029">
                  <c:v>-338.40449999999998</c:v>
                </c:pt>
                <c:pt idx="16030">
                  <c:v>-338.40249999999997</c:v>
                </c:pt>
                <c:pt idx="16031">
                  <c:v>-338.40049999999997</c:v>
                </c:pt>
                <c:pt idx="16032">
                  <c:v>-338.39849999999996</c:v>
                </c:pt>
                <c:pt idx="16033">
                  <c:v>-338.39649999999995</c:v>
                </c:pt>
                <c:pt idx="16034">
                  <c:v>-338.39449999999999</c:v>
                </c:pt>
                <c:pt idx="16035">
                  <c:v>-338.39249999999998</c:v>
                </c:pt>
                <c:pt idx="16036">
                  <c:v>-338.39049999999997</c:v>
                </c:pt>
                <c:pt idx="16037">
                  <c:v>-338.38849999999996</c:v>
                </c:pt>
                <c:pt idx="16038">
                  <c:v>-338.38649999999996</c:v>
                </c:pt>
                <c:pt idx="16039">
                  <c:v>-338.3845</c:v>
                </c:pt>
                <c:pt idx="16040">
                  <c:v>-338.38249999999999</c:v>
                </c:pt>
                <c:pt idx="16041">
                  <c:v>-338.38049999999998</c:v>
                </c:pt>
                <c:pt idx="16042">
                  <c:v>-338.37849999999997</c:v>
                </c:pt>
                <c:pt idx="16043">
                  <c:v>-338.37649999999996</c:v>
                </c:pt>
                <c:pt idx="16044">
                  <c:v>-338.37449999999995</c:v>
                </c:pt>
                <c:pt idx="16045">
                  <c:v>-338.37249999999995</c:v>
                </c:pt>
                <c:pt idx="16046">
                  <c:v>-338.37049999999999</c:v>
                </c:pt>
                <c:pt idx="16047">
                  <c:v>-338.36849999999998</c:v>
                </c:pt>
                <c:pt idx="16048">
                  <c:v>-338.36649999999997</c:v>
                </c:pt>
                <c:pt idx="16049">
                  <c:v>-338.36449999999996</c:v>
                </c:pt>
                <c:pt idx="16050">
                  <c:v>-338.36249999999995</c:v>
                </c:pt>
                <c:pt idx="16051">
                  <c:v>-338.3605</c:v>
                </c:pt>
                <c:pt idx="16052">
                  <c:v>-338.35849999999999</c:v>
                </c:pt>
                <c:pt idx="16053">
                  <c:v>-338.35649999999998</c:v>
                </c:pt>
                <c:pt idx="16054">
                  <c:v>-338.35449999999997</c:v>
                </c:pt>
                <c:pt idx="16055">
                  <c:v>-338.35249999999996</c:v>
                </c:pt>
                <c:pt idx="16056">
                  <c:v>-338.35049999999995</c:v>
                </c:pt>
                <c:pt idx="16057">
                  <c:v>-338.3485</c:v>
                </c:pt>
                <c:pt idx="16058">
                  <c:v>-338.34649999999999</c:v>
                </c:pt>
                <c:pt idx="16059">
                  <c:v>-338.34449999999998</c:v>
                </c:pt>
                <c:pt idx="16060">
                  <c:v>-338.34249999999997</c:v>
                </c:pt>
                <c:pt idx="16061">
                  <c:v>-338.34049999999996</c:v>
                </c:pt>
                <c:pt idx="16062">
                  <c:v>-338.33849999999995</c:v>
                </c:pt>
                <c:pt idx="16063">
                  <c:v>-338.3365</c:v>
                </c:pt>
                <c:pt idx="16064">
                  <c:v>-338.33449999999999</c:v>
                </c:pt>
                <c:pt idx="16065">
                  <c:v>-338.33249999999998</c:v>
                </c:pt>
                <c:pt idx="16066">
                  <c:v>-338.33049999999997</c:v>
                </c:pt>
                <c:pt idx="16067">
                  <c:v>-338.32849999999996</c:v>
                </c:pt>
                <c:pt idx="16068">
                  <c:v>-338.32649999999995</c:v>
                </c:pt>
                <c:pt idx="16069">
                  <c:v>-338.3245</c:v>
                </c:pt>
                <c:pt idx="16070">
                  <c:v>-338.32249999999999</c:v>
                </c:pt>
                <c:pt idx="16071">
                  <c:v>-338.32049999999998</c:v>
                </c:pt>
                <c:pt idx="16072">
                  <c:v>-338.31849999999997</c:v>
                </c:pt>
                <c:pt idx="16073">
                  <c:v>-338.31649999999996</c:v>
                </c:pt>
                <c:pt idx="16074">
                  <c:v>-338.31449999999995</c:v>
                </c:pt>
                <c:pt idx="16075">
                  <c:v>-338.3125</c:v>
                </c:pt>
                <c:pt idx="16076">
                  <c:v>-338.31049999999999</c:v>
                </c:pt>
                <c:pt idx="16077">
                  <c:v>-338.30849999999998</c:v>
                </c:pt>
                <c:pt idx="16078">
                  <c:v>-338.30649999999997</c:v>
                </c:pt>
                <c:pt idx="16079">
                  <c:v>-338.30449999999996</c:v>
                </c:pt>
                <c:pt idx="16080">
                  <c:v>-338.30250000000001</c:v>
                </c:pt>
                <c:pt idx="16081">
                  <c:v>-338.3005</c:v>
                </c:pt>
                <c:pt idx="16082">
                  <c:v>-338.29849999999999</c:v>
                </c:pt>
                <c:pt idx="16083">
                  <c:v>-338.29649999999998</c:v>
                </c:pt>
                <c:pt idx="16084">
                  <c:v>-338.29449999999997</c:v>
                </c:pt>
                <c:pt idx="16085">
                  <c:v>-338.29249999999996</c:v>
                </c:pt>
                <c:pt idx="16086">
                  <c:v>-338.29049999999995</c:v>
                </c:pt>
                <c:pt idx="16087">
                  <c:v>-338.2885</c:v>
                </c:pt>
                <c:pt idx="16088">
                  <c:v>-338.28649999999999</c:v>
                </c:pt>
                <c:pt idx="16089">
                  <c:v>-338.28449999999998</c:v>
                </c:pt>
                <c:pt idx="16090">
                  <c:v>-338.28249999999997</c:v>
                </c:pt>
                <c:pt idx="16091">
                  <c:v>-338.28049999999996</c:v>
                </c:pt>
                <c:pt idx="16092">
                  <c:v>-338.27850000000001</c:v>
                </c:pt>
                <c:pt idx="16093">
                  <c:v>-338.2765</c:v>
                </c:pt>
                <c:pt idx="16094">
                  <c:v>-338.27449999999999</c:v>
                </c:pt>
                <c:pt idx="16095">
                  <c:v>-338.27249999999998</c:v>
                </c:pt>
                <c:pt idx="16096">
                  <c:v>-338.27049999999997</c:v>
                </c:pt>
                <c:pt idx="16097">
                  <c:v>-338.26849999999996</c:v>
                </c:pt>
                <c:pt idx="16098">
                  <c:v>-338.26649999999995</c:v>
                </c:pt>
                <c:pt idx="16099">
                  <c:v>-338.2645</c:v>
                </c:pt>
                <c:pt idx="16100">
                  <c:v>-338.26249999999999</c:v>
                </c:pt>
                <c:pt idx="16101">
                  <c:v>-338.26049999999998</c:v>
                </c:pt>
                <c:pt idx="16102">
                  <c:v>-338.25849999999997</c:v>
                </c:pt>
                <c:pt idx="16103">
                  <c:v>-338.25649999999996</c:v>
                </c:pt>
                <c:pt idx="16104">
                  <c:v>-338.25450000000001</c:v>
                </c:pt>
                <c:pt idx="16105">
                  <c:v>-338.2525</c:v>
                </c:pt>
                <c:pt idx="16106">
                  <c:v>-338.25049999999999</c:v>
                </c:pt>
                <c:pt idx="16107">
                  <c:v>-338.24849999999998</c:v>
                </c:pt>
                <c:pt idx="16108">
                  <c:v>-338.24649999999997</c:v>
                </c:pt>
                <c:pt idx="16109">
                  <c:v>-338.24449999999996</c:v>
                </c:pt>
                <c:pt idx="16110">
                  <c:v>-338.24249999999995</c:v>
                </c:pt>
                <c:pt idx="16111">
                  <c:v>-338.2405</c:v>
                </c:pt>
                <c:pt idx="16112">
                  <c:v>-338.23849999999999</c:v>
                </c:pt>
                <c:pt idx="16113">
                  <c:v>-338.23649999999998</c:v>
                </c:pt>
                <c:pt idx="16114">
                  <c:v>-338.23449999999997</c:v>
                </c:pt>
                <c:pt idx="16115">
                  <c:v>-338.23249999999996</c:v>
                </c:pt>
                <c:pt idx="16116">
                  <c:v>-338.23050000000001</c:v>
                </c:pt>
                <c:pt idx="16117">
                  <c:v>-338.2285</c:v>
                </c:pt>
                <c:pt idx="16118">
                  <c:v>-338.22649999999999</c:v>
                </c:pt>
                <c:pt idx="16119">
                  <c:v>-338.22449999999998</c:v>
                </c:pt>
                <c:pt idx="16120">
                  <c:v>-338.22249999999997</c:v>
                </c:pt>
                <c:pt idx="16121">
                  <c:v>-338.22049999999996</c:v>
                </c:pt>
                <c:pt idx="16122">
                  <c:v>-338.21849999999995</c:v>
                </c:pt>
                <c:pt idx="16123">
                  <c:v>-338.2165</c:v>
                </c:pt>
                <c:pt idx="16124">
                  <c:v>-338.21449999999999</c:v>
                </c:pt>
                <c:pt idx="16125">
                  <c:v>-338.21249999999998</c:v>
                </c:pt>
                <c:pt idx="16126">
                  <c:v>-338.21049999999997</c:v>
                </c:pt>
                <c:pt idx="16127">
                  <c:v>-338.20849999999996</c:v>
                </c:pt>
                <c:pt idx="16128">
                  <c:v>-338.20650000000001</c:v>
                </c:pt>
                <c:pt idx="16129">
                  <c:v>-338.2045</c:v>
                </c:pt>
                <c:pt idx="16130">
                  <c:v>-338.20249999999999</c:v>
                </c:pt>
                <c:pt idx="16131">
                  <c:v>-338.20049999999998</c:v>
                </c:pt>
                <c:pt idx="16132">
                  <c:v>-338.19849999999997</c:v>
                </c:pt>
                <c:pt idx="16133">
                  <c:v>-338.19649999999996</c:v>
                </c:pt>
                <c:pt idx="16134">
                  <c:v>-338.19449999999995</c:v>
                </c:pt>
                <c:pt idx="16135">
                  <c:v>-338.1925</c:v>
                </c:pt>
                <c:pt idx="16136">
                  <c:v>-338.19049999999999</c:v>
                </c:pt>
                <c:pt idx="16137">
                  <c:v>-338.18849999999998</c:v>
                </c:pt>
                <c:pt idx="16138">
                  <c:v>-338.18649999999997</c:v>
                </c:pt>
                <c:pt idx="16139">
                  <c:v>-338.18449999999996</c:v>
                </c:pt>
                <c:pt idx="16140">
                  <c:v>-338.1825</c:v>
                </c:pt>
                <c:pt idx="16141">
                  <c:v>-338.18049999999999</c:v>
                </c:pt>
                <c:pt idx="16142">
                  <c:v>-338.17849999999999</c:v>
                </c:pt>
                <c:pt idx="16143">
                  <c:v>-338.17649999999998</c:v>
                </c:pt>
                <c:pt idx="16144">
                  <c:v>-338.17449999999997</c:v>
                </c:pt>
                <c:pt idx="16145">
                  <c:v>-338.17249999999996</c:v>
                </c:pt>
                <c:pt idx="16146">
                  <c:v>-338.17049999999995</c:v>
                </c:pt>
                <c:pt idx="16147">
                  <c:v>-338.16849999999999</c:v>
                </c:pt>
                <c:pt idx="16148">
                  <c:v>-338.16649999999998</c:v>
                </c:pt>
                <c:pt idx="16149">
                  <c:v>-338.16449999999998</c:v>
                </c:pt>
                <c:pt idx="16150">
                  <c:v>-338.16249999999997</c:v>
                </c:pt>
                <c:pt idx="16151">
                  <c:v>-338.16049999999996</c:v>
                </c:pt>
                <c:pt idx="16152">
                  <c:v>-338.1585</c:v>
                </c:pt>
                <c:pt idx="16153">
                  <c:v>-338.15649999999999</c:v>
                </c:pt>
                <c:pt idx="16154">
                  <c:v>-338.15449999999998</c:v>
                </c:pt>
                <c:pt idx="16155">
                  <c:v>-338.15249999999997</c:v>
                </c:pt>
                <c:pt idx="16156">
                  <c:v>-338.15049999999997</c:v>
                </c:pt>
                <c:pt idx="16157">
                  <c:v>-338.14849999999996</c:v>
                </c:pt>
                <c:pt idx="16158">
                  <c:v>-338.14649999999995</c:v>
                </c:pt>
                <c:pt idx="16159">
                  <c:v>-338.14449999999999</c:v>
                </c:pt>
                <c:pt idx="16160">
                  <c:v>-338.14249999999998</c:v>
                </c:pt>
                <c:pt idx="16161">
                  <c:v>-338.14049999999997</c:v>
                </c:pt>
                <c:pt idx="16162">
                  <c:v>-338.13849999999996</c:v>
                </c:pt>
                <c:pt idx="16163">
                  <c:v>-338.13649999999996</c:v>
                </c:pt>
                <c:pt idx="16164">
                  <c:v>-338.1345</c:v>
                </c:pt>
                <c:pt idx="16165">
                  <c:v>-338.13249999999999</c:v>
                </c:pt>
                <c:pt idx="16166">
                  <c:v>-338.13049999999998</c:v>
                </c:pt>
                <c:pt idx="16167">
                  <c:v>-338.12849999999997</c:v>
                </c:pt>
                <c:pt idx="16168">
                  <c:v>-338.12649999999996</c:v>
                </c:pt>
                <c:pt idx="16169">
                  <c:v>-338.12449999999995</c:v>
                </c:pt>
                <c:pt idx="16170">
                  <c:v>-338.12249999999995</c:v>
                </c:pt>
                <c:pt idx="16171">
                  <c:v>-338.12049999999999</c:v>
                </c:pt>
                <c:pt idx="16172">
                  <c:v>-338.11849999999998</c:v>
                </c:pt>
                <c:pt idx="16173">
                  <c:v>-338.11649999999997</c:v>
                </c:pt>
                <c:pt idx="16174">
                  <c:v>-338.11449999999996</c:v>
                </c:pt>
                <c:pt idx="16175">
                  <c:v>-338.11249999999995</c:v>
                </c:pt>
                <c:pt idx="16176">
                  <c:v>-338.1105</c:v>
                </c:pt>
                <c:pt idx="16177">
                  <c:v>-338.10849999999999</c:v>
                </c:pt>
                <c:pt idx="16178">
                  <c:v>-338.10649999999998</c:v>
                </c:pt>
                <c:pt idx="16179">
                  <c:v>-338.10449999999997</c:v>
                </c:pt>
                <c:pt idx="16180">
                  <c:v>-338.10249999999996</c:v>
                </c:pt>
                <c:pt idx="16181">
                  <c:v>-338.10049999999995</c:v>
                </c:pt>
                <c:pt idx="16182">
                  <c:v>-338.0985</c:v>
                </c:pt>
                <c:pt idx="16183">
                  <c:v>-338.09649999999999</c:v>
                </c:pt>
                <c:pt idx="16184">
                  <c:v>-338.09449999999998</c:v>
                </c:pt>
                <c:pt idx="16185">
                  <c:v>-338.09249999999997</c:v>
                </c:pt>
                <c:pt idx="16186">
                  <c:v>-338.09049999999996</c:v>
                </c:pt>
                <c:pt idx="16187">
                  <c:v>-338.08849999999995</c:v>
                </c:pt>
                <c:pt idx="16188">
                  <c:v>-338.0865</c:v>
                </c:pt>
                <c:pt idx="16189">
                  <c:v>-338.08449999999999</c:v>
                </c:pt>
                <c:pt idx="16190">
                  <c:v>-338.08249999999998</c:v>
                </c:pt>
                <c:pt idx="16191">
                  <c:v>-338.08049999999997</c:v>
                </c:pt>
                <c:pt idx="16192">
                  <c:v>-338.07849999999996</c:v>
                </c:pt>
                <c:pt idx="16193">
                  <c:v>-338.07649999999995</c:v>
                </c:pt>
                <c:pt idx="16194">
                  <c:v>-338.0745</c:v>
                </c:pt>
                <c:pt idx="16195">
                  <c:v>-338.07249999999999</c:v>
                </c:pt>
                <c:pt idx="16196">
                  <c:v>-338.07049999999998</c:v>
                </c:pt>
                <c:pt idx="16197">
                  <c:v>-338.06849999999997</c:v>
                </c:pt>
                <c:pt idx="16198">
                  <c:v>-338.06649999999996</c:v>
                </c:pt>
                <c:pt idx="16199">
                  <c:v>-338.06449999999995</c:v>
                </c:pt>
                <c:pt idx="16200">
                  <c:v>-338.0625</c:v>
                </c:pt>
                <c:pt idx="16201">
                  <c:v>-338.06049999999999</c:v>
                </c:pt>
                <c:pt idx="16202">
                  <c:v>-338.05849999999998</c:v>
                </c:pt>
                <c:pt idx="16203">
                  <c:v>-338.05649999999997</c:v>
                </c:pt>
                <c:pt idx="16204">
                  <c:v>-338.05449999999996</c:v>
                </c:pt>
                <c:pt idx="16205">
                  <c:v>-338.05250000000001</c:v>
                </c:pt>
                <c:pt idx="16206">
                  <c:v>-338.0505</c:v>
                </c:pt>
                <c:pt idx="16207">
                  <c:v>-338.04849999999999</c:v>
                </c:pt>
                <c:pt idx="16208">
                  <c:v>-338.04649999999998</c:v>
                </c:pt>
                <c:pt idx="16209">
                  <c:v>-338.04449999999997</c:v>
                </c:pt>
                <c:pt idx="16210">
                  <c:v>-338.04249999999996</c:v>
                </c:pt>
                <c:pt idx="16211">
                  <c:v>-338.04049999999995</c:v>
                </c:pt>
                <c:pt idx="16212">
                  <c:v>-338.0385</c:v>
                </c:pt>
                <c:pt idx="16213">
                  <c:v>-338.03649999999999</c:v>
                </c:pt>
                <c:pt idx="16214">
                  <c:v>-338.03449999999998</c:v>
                </c:pt>
                <c:pt idx="16215">
                  <c:v>-338.03249999999997</c:v>
                </c:pt>
                <c:pt idx="16216">
                  <c:v>-338.03049999999996</c:v>
                </c:pt>
                <c:pt idx="16217">
                  <c:v>-338.02850000000001</c:v>
                </c:pt>
                <c:pt idx="16218">
                  <c:v>-338.0265</c:v>
                </c:pt>
                <c:pt idx="16219">
                  <c:v>-338.02449999999999</c:v>
                </c:pt>
                <c:pt idx="16220">
                  <c:v>-338.02249999999998</c:v>
                </c:pt>
                <c:pt idx="16221">
                  <c:v>-338.02049999999997</c:v>
                </c:pt>
                <c:pt idx="16222">
                  <c:v>-338.01849999999996</c:v>
                </c:pt>
                <c:pt idx="16223">
                  <c:v>-338.01649999999995</c:v>
                </c:pt>
                <c:pt idx="16224">
                  <c:v>-338.0145</c:v>
                </c:pt>
                <c:pt idx="16225">
                  <c:v>-338.01249999999999</c:v>
                </c:pt>
                <c:pt idx="16226">
                  <c:v>-338.01049999999998</c:v>
                </c:pt>
                <c:pt idx="16227">
                  <c:v>-338.00849999999997</c:v>
                </c:pt>
                <c:pt idx="16228">
                  <c:v>-338.00649999999996</c:v>
                </c:pt>
                <c:pt idx="16229">
                  <c:v>-338.00450000000001</c:v>
                </c:pt>
                <c:pt idx="16230">
                  <c:v>-338.0025</c:v>
                </c:pt>
                <c:pt idx="16231">
                  <c:v>-338.00049999999999</c:v>
                </c:pt>
                <c:pt idx="16232">
                  <c:v>-337.99849999999998</c:v>
                </c:pt>
                <c:pt idx="16233">
                  <c:v>-337.99649999999997</c:v>
                </c:pt>
                <c:pt idx="16234">
                  <c:v>-337.99449999999996</c:v>
                </c:pt>
                <c:pt idx="16235">
                  <c:v>-337.99249999999995</c:v>
                </c:pt>
                <c:pt idx="16236">
                  <c:v>-337.9905</c:v>
                </c:pt>
                <c:pt idx="16237">
                  <c:v>-337.98849999999999</c:v>
                </c:pt>
                <c:pt idx="16238">
                  <c:v>-337.98649999999998</c:v>
                </c:pt>
                <c:pt idx="16239">
                  <c:v>-337.98449999999997</c:v>
                </c:pt>
                <c:pt idx="16240">
                  <c:v>-337.98249999999996</c:v>
                </c:pt>
                <c:pt idx="16241">
                  <c:v>-337.98050000000001</c:v>
                </c:pt>
                <c:pt idx="16242">
                  <c:v>-337.9785</c:v>
                </c:pt>
                <c:pt idx="16243">
                  <c:v>-337.97649999999999</c:v>
                </c:pt>
                <c:pt idx="16244">
                  <c:v>-337.97449999999998</c:v>
                </c:pt>
                <c:pt idx="16245">
                  <c:v>-337.97249999999997</c:v>
                </c:pt>
                <c:pt idx="16246">
                  <c:v>-337.97049999999996</c:v>
                </c:pt>
                <c:pt idx="16247">
                  <c:v>-337.96849999999995</c:v>
                </c:pt>
                <c:pt idx="16248">
                  <c:v>-337.9665</c:v>
                </c:pt>
                <c:pt idx="16249">
                  <c:v>-337.96449999999999</c:v>
                </c:pt>
                <c:pt idx="16250">
                  <c:v>-337.96249999999998</c:v>
                </c:pt>
                <c:pt idx="16251">
                  <c:v>-337.96049999999997</c:v>
                </c:pt>
                <c:pt idx="16252">
                  <c:v>-337.95849999999996</c:v>
                </c:pt>
                <c:pt idx="16253">
                  <c:v>-337.95650000000001</c:v>
                </c:pt>
                <c:pt idx="16254">
                  <c:v>-337.9545</c:v>
                </c:pt>
                <c:pt idx="16255">
                  <c:v>-337.95249999999999</c:v>
                </c:pt>
                <c:pt idx="16256">
                  <c:v>-337.95049999999998</c:v>
                </c:pt>
                <c:pt idx="16257">
                  <c:v>-337.94849999999997</c:v>
                </c:pt>
                <c:pt idx="16258">
                  <c:v>-337.94649999999996</c:v>
                </c:pt>
                <c:pt idx="16259">
                  <c:v>-337.94449999999995</c:v>
                </c:pt>
                <c:pt idx="16260">
                  <c:v>-337.9425</c:v>
                </c:pt>
                <c:pt idx="16261">
                  <c:v>-337.94049999999999</c:v>
                </c:pt>
                <c:pt idx="16262">
                  <c:v>-337.93849999999998</c:v>
                </c:pt>
                <c:pt idx="16263">
                  <c:v>-337.93649999999997</c:v>
                </c:pt>
                <c:pt idx="16264">
                  <c:v>-337.93449999999996</c:v>
                </c:pt>
                <c:pt idx="16265">
                  <c:v>-337.9325</c:v>
                </c:pt>
                <c:pt idx="16266">
                  <c:v>-337.93049999999999</c:v>
                </c:pt>
                <c:pt idx="16267">
                  <c:v>-337.92849999999999</c:v>
                </c:pt>
                <c:pt idx="16268">
                  <c:v>-337.92649999999998</c:v>
                </c:pt>
                <c:pt idx="16269">
                  <c:v>-337.92449999999997</c:v>
                </c:pt>
                <c:pt idx="16270">
                  <c:v>-337.92249999999996</c:v>
                </c:pt>
                <c:pt idx="16271">
                  <c:v>-337.92049999999995</c:v>
                </c:pt>
                <c:pt idx="16272">
                  <c:v>-337.91849999999999</c:v>
                </c:pt>
                <c:pt idx="16273">
                  <c:v>-337.91649999999998</c:v>
                </c:pt>
                <c:pt idx="16274">
                  <c:v>-337.91449999999998</c:v>
                </c:pt>
                <c:pt idx="16275">
                  <c:v>-337.91249999999997</c:v>
                </c:pt>
                <c:pt idx="16276">
                  <c:v>-337.91049999999996</c:v>
                </c:pt>
                <c:pt idx="16277">
                  <c:v>-337.9085</c:v>
                </c:pt>
                <c:pt idx="16278">
                  <c:v>-337.90649999999999</c:v>
                </c:pt>
                <c:pt idx="16279">
                  <c:v>-337.90449999999998</c:v>
                </c:pt>
                <c:pt idx="16280">
                  <c:v>-337.90249999999997</c:v>
                </c:pt>
                <c:pt idx="16281">
                  <c:v>-337.90049999999997</c:v>
                </c:pt>
                <c:pt idx="16282">
                  <c:v>-337.89849999999996</c:v>
                </c:pt>
                <c:pt idx="16283">
                  <c:v>-337.89649999999995</c:v>
                </c:pt>
                <c:pt idx="16284">
                  <c:v>-337.89449999999999</c:v>
                </c:pt>
                <c:pt idx="16285">
                  <c:v>-337.89249999999998</c:v>
                </c:pt>
                <c:pt idx="16286">
                  <c:v>-337.89049999999997</c:v>
                </c:pt>
                <c:pt idx="16287">
                  <c:v>-337.88849999999996</c:v>
                </c:pt>
                <c:pt idx="16288">
                  <c:v>-337.88649999999996</c:v>
                </c:pt>
                <c:pt idx="16289">
                  <c:v>-337.8845</c:v>
                </c:pt>
                <c:pt idx="16290">
                  <c:v>-337.88249999999999</c:v>
                </c:pt>
                <c:pt idx="16291">
                  <c:v>-337.88049999999998</c:v>
                </c:pt>
                <c:pt idx="16292">
                  <c:v>-337.87849999999997</c:v>
                </c:pt>
                <c:pt idx="16293">
                  <c:v>-337.87649999999996</c:v>
                </c:pt>
                <c:pt idx="16294">
                  <c:v>-337.87449999999995</c:v>
                </c:pt>
                <c:pt idx="16295">
                  <c:v>-337.87249999999995</c:v>
                </c:pt>
                <c:pt idx="16296">
                  <c:v>-337.87049999999999</c:v>
                </c:pt>
                <c:pt idx="16297">
                  <c:v>-337.86849999999998</c:v>
                </c:pt>
                <c:pt idx="16298">
                  <c:v>-337.86649999999997</c:v>
                </c:pt>
                <c:pt idx="16299">
                  <c:v>-337.86449999999996</c:v>
                </c:pt>
                <c:pt idx="16300">
                  <c:v>-337.86249999999995</c:v>
                </c:pt>
                <c:pt idx="16301">
                  <c:v>-337.8605</c:v>
                </c:pt>
                <c:pt idx="16302">
                  <c:v>-337.85849999999999</c:v>
                </c:pt>
                <c:pt idx="16303">
                  <c:v>-337.85649999999998</c:v>
                </c:pt>
                <c:pt idx="16304">
                  <c:v>-337.85449999999997</c:v>
                </c:pt>
                <c:pt idx="16305">
                  <c:v>-337.85249999999996</c:v>
                </c:pt>
                <c:pt idx="16306">
                  <c:v>-337.85049999999995</c:v>
                </c:pt>
                <c:pt idx="16307">
                  <c:v>-337.8485</c:v>
                </c:pt>
                <c:pt idx="16308">
                  <c:v>-337.84649999999999</c:v>
                </c:pt>
                <c:pt idx="16309">
                  <c:v>-337.84449999999998</c:v>
                </c:pt>
                <c:pt idx="16310">
                  <c:v>-337.84249999999997</c:v>
                </c:pt>
                <c:pt idx="16311">
                  <c:v>-337.84049999999996</c:v>
                </c:pt>
                <c:pt idx="16312">
                  <c:v>-337.83849999999995</c:v>
                </c:pt>
                <c:pt idx="16313">
                  <c:v>-337.8365</c:v>
                </c:pt>
                <c:pt idx="16314">
                  <c:v>-337.83449999999999</c:v>
                </c:pt>
                <c:pt idx="16315">
                  <c:v>-337.83249999999998</c:v>
                </c:pt>
                <c:pt idx="16316">
                  <c:v>-337.83049999999997</c:v>
                </c:pt>
                <c:pt idx="16317">
                  <c:v>-337.82849999999996</c:v>
                </c:pt>
                <c:pt idx="16318">
                  <c:v>-337.82649999999995</c:v>
                </c:pt>
                <c:pt idx="16319">
                  <c:v>-337.8245</c:v>
                </c:pt>
                <c:pt idx="16320">
                  <c:v>-337.82249999999999</c:v>
                </c:pt>
                <c:pt idx="16321">
                  <c:v>-337.82049999999998</c:v>
                </c:pt>
                <c:pt idx="16322">
                  <c:v>-337.81849999999997</c:v>
                </c:pt>
                <c:pt idx="16323">
                  <c:v>-337.81649999999996</c:v>
                </c:pt>
                <c:pt idx="16324">
                  <c:v>-337.81449999999995</c:v>
                </c:pt>
                <c:pt idx="16325">
                  <c:v>-337.8125</c:v>
                </c:pt>
                <c:pt idx="16326">
                  <c:v>-337.81049999999999</c:v>
                </c:pt>
                <c:pt idx="16327">
                  <c:v>-337.80849999999998</c:v>
                </c:pt>
                <c:pt idx="16328">
                  <c:v>-337.80649999999997</c:v>
                </c:pt>
                <c:pt idx="16329">
                  <c:v>-337.80449999999996</c:v>
                </c:pt>
                <c:pt idx="16330">
                  <c:v>-337.80250000000001</c:v>
                </c:pt>
                <c:pt idx="16331">
                  <c:v>-337.8005</c:v>
                </c:pt>
                <c:pt idx="16332">
                  <c:v>-337.79849999999999</c:v>
                </c:pt>
                <c:pt idx="16333">
                  <c:v>-337.79649999999998</c:v>
                </c:pt>
                <c:pt idx="16334">
                  <c:v>-337.79449999999997</c:v>
                </c:pt>
                <c:pt idx="16335">
                  <c:v>-337.79249999999996</c:v>
                </c:pt>
                <c:pt idx="16336">
                  <c:v>-337.79049999999995</c:v>
                </c:pt>
                <c:pt idx="16337">
                  <c:v>-337.7885</c:v>
                </c:pt>
                <c:pt idx="16338">
                  <c:v>-337.78649999999999</c:v>
                </c:pt>
                <c:pt idx="16339">
                  <c:v>-337.78449999999998</c:v>
                </c:pt>
                <c:pt idx="16340">
                  <c:v>-337.78249999999997</c:v>
                </c:pt>
                <c:pt idx="16341">
                  <c:v>-337.78049999999996</c:v>
                </c:pt>
                <c:pt idx="16342">
                  <c:v>-337.77850000000001</c:v>
                </c:pt>
                <c:pt idx="16343">
                  <c:v>-337.7765</c:v>
                </c:pt>
                <c:pt idx="16344">
                  <c:v>-337.77449999999999</c:v>
                </c:pt>
                <c:pt idx="16345">
                  <c:v>-337.77249999999998</c:v>
                </c:pt>
                <c:pt idx="16346">
                  <c:v>-337.77049999999997</c:v>
                </c:pt>
                <c:pt idx="16347">
                  <c:v>-337.76849999999996</c:v>
                </c:pt>
                <c:pt idx="16348">
                  <c:v>-337.76649999999995</c:v>
                </c:pt>
                <c:pt idx="16349">
                  <c:v>-337.7645</c:v>
                </c:pt>
                <c:pt idx="16350">
                  <c:v>-337.76249999999999</c:v>
                </c:pt>
                <c:pt idx="16351">
                  <c:v>-337.76049999999998</c:v>
                </c:pt>
                <c:pt idx="16352">
                  <c:v>-337.75849999999997</c:v>
                </c:pt>
                <c:pt idx="16353">
                  <c:v>-337.75649999999996</c:v>
                </c:pt>
                <c:pt idx="16354">
                  <c:v>-337.75450000000001</c:v>
                </c:pt>
                <c:pt idx="16355">
                  <c:v>-337.7525</c:v>
                </c:pt>
                <c:pt idx="16356">
                  <c:v>-337.75049999999999</c:v>
                </c:pt>
                <c:pt idx="16357">
                  <c:v>-337.74849999999998</c:v>
                </c:pt>
                <c:pt idx="16358">
                  <c:v>-337.74649999999997</c:v>
                </c:pt>
                <c:pt idx="16359">
                  <c:v>-337.74449999999996</c:v>
                </c:pt>
                <c:pt idx="16360">
                  <c:v>-337.74249999999995</c:v>
                </c:pt>
                <c:pt idx="16361">
                  <c:v>-337.7405</c:v>
                </c:pt>
                <c:pt idx="16362">
                  <c:v>-337.73849999999999</c:v>
                </c:pt>
                <c:pt idx="16363">
                  <c:v>-337.73649999999998</c:v>
                </c:pt>
                <c:pt idx="16364">
                  <c:v>-337.73449999999997</c:v>
                </c:pt>
                <c:pt idx="16365">
                  <c:v>-337.73249999999996</c:v>
                </c:pt>
                <c:pt idx="16366">
                  <c:v>-337.73050000000001</c:v>
                </c:pt>
                <c:pt idx="16367">
                  <c:v>-337.7285</c:v>
                </c:pt>
                <c:pt idx="16368">
                  <c:v>-337.72649999999999</c:v>
                </c:pt>
                <c:pt idx="16369">
                  <c:v>-337.72449999999998</c:v>
                </c:pt>
                <c:pt idx="16370">
                  <c:v>-337.72249999999997</c:v>
                </c:pt>
                <c:pt idx="16371">
                  <c:v>-337.72049999999996</c:v>
                </c:pt>
                <c:pt idx="16372">
                  <c:v>-337.71849999999995</c:v>
                </c:pt>
                <c:pt idx="16373">
                  <c:v>-337.7165</c:v>
                </c:pt>
                <c:pt idx="16374">
                  <c:v>-337.71449999999999</c:v>
                </c:pt>
                <c:pt idx="16375">
                  <c:v>-337.71249999999998</c:v>
                </c:pt>
                <c:pt idx="16376">
                  <c:v>-337.71049999999997</c:v>
                </c:pt>
                <c:pt idx="16377">
                  <c:v>-337.70849999999996</c:v>
                </c:pt>
                <c:pt idx="16378">
                  <c:v>-337.70650000000001</c:v>
                </c:pt>
                <c:pt idx="16379">
                  <c:v>-337.7045</c:v>
                </c:pt>
                <c:pt idx="16380">
                  <c:v>-337.70249999999999</c:v>
                </c:pt>
                <c:pt idx="16381">
                  <c:v>-337.70049999999998</c:v>
                </c:pt>
                <c:pt idx="16382">
                  <c:v>-337.69849999999997</c:v>
                </c:pt>
                <c:pt idx="16383">
                  <c:v>-337.69649999999996</c:v>
                </c:pt>
                <c:pt idx="16384">
                  <c:v>-337.69449999999995</c:v>
                </c:pt>
                <c:pt idx="16385">
                  <c:v>-337.6925</c:v>
                </c:pt>
                <c:pt idx="16386">
                  <c:v>-337.69049999999999</c:v>
                </c:pt>
                <c:pt idx="16387">
                  <c:v>-337.68849999999998</c:v>
                </c:pt>
                <c:pt idx="16388">
                  <c:v>-337.68649999999997</c:v>
                </c:pt>
                <c:pt idx="16389">
                  <c:v>-337.68449999999996</c:v>
                </c:pt>
                <c:pt idx="16390">
                  <c:v>-337.6825</c:v>
                </c:pt>
                <c:pt idx="16391">
                  <c:v>-337.68049999999999</c:v>
                </c:pt>
                <c:pt idx="16392">
                  <c:v>-337.67849999999999</c:v>
                </c:pt>
                <c:pt idx="16393">
                  <c:v>-337.67649999999998</c:v>
                </c:pt>
                <c:pt idx="16394">
                  <c:v>-337.67449999999997</c:v>
                </c:pt>
                <c:pt idx="16395">
                  <c:v>-337.67249999999996</c:v>
                </c:pt>
                <c:pt idx="16396">
                  <c:v>-337.67049999999995</c:v>
                </c:pt>
                <c:pt idx="16397">
                  <c:v>-337.66849999999999</c:v>
                </c:pt>
                <c:pt idx="16398">
                  <c:v>-337.66649999999998</c:v>
                </c:pt>
                <c:pt idx="16399">
                  <c:v>-337.66449999999998</c:v>
                </c:pt>
                <c:pt idx="16400">
                  <c:v>-337.66249999999997</c:v>
                </c:pt>
                <c:pt idx="16401">
                  <c:v>-337.66049999999996</c:v>
                </c:pt>
                <c:pt idx="16402">
                  <c:v>-337.6585</c:v>
                </c:pt>
                <c:pt idx="16403">
                  <c:v>-337.65649999999999</c:v>
                </c:pt>
                <c:pt idx="16404">
                  <c:v>-337.65449999999998</c:v>
                </c:pt>
                <c:pt idx="16405">
                  <c:v>-337.65249999999997</c:v>
                </c:pt>
                <c:pt idx="16406">
                  <c:v>-337.65049999999997</c:v>
                </c:pt>
                <c:pt idx="16407">
                  <c:v>-337.64849999999996</c:v>
                </c:pt>
                <c:pt idx="16408">
                  <c:v>-337.64649999999995</c:v>
                </c:pt>
                <c:pt idx="16409">
                  <c:v>-337.64449999999999</c:v>
                </c:pt>
                <c:pt idx="16410">
                  <c:v>-337.64249999999998</c:v>
                </c:pt>
                <c:pt idx="16411">
                  <c:v>-337.64049999999997</c:v>
                </c:pt>
                <c:pt idx="16412">
                  <c:v>-337.63849999999996</c:v>
                </c:pt>
                <c:pt idx="16413">
                  <c:v>-337.63649999999996</c:v>
                </c:pt>
                <c:pt idx="16414">
                  <c:v>-337.6345</c:v>
                </c:pt>
                <c:pt idx="16415">
                  <c:v>-337.63249999999999</c:v>
                </c:pt>
                <c:pt idx="16416">
                  <c:v>-337.63049999999998</c:v>
                </c:pt>
                <c:pt idx="16417">
                  <c:v>-337.62849999999997</c:v>
                </c:pt>
                <c:pt idx="16418">
                  <c:v>-337.62649999999996</c:v>
                </c:pt>
                <c:pt idx="16419">
                  <c:v>-337.62449999999995</c:v>
                </c:pt>
                <c:pt idx="16420">
                  <c:v>-337.62249999999995</c:v>
                </c:pt>
                <c:pt idx="16421">
                  <c:v>-337.62049999999999</c:v>
                </c:pt>
                <c:pt idx="16422">
                  <c:v>-337.61849999999998</c:v>
                </c:pt>
                <c:pt idx="16423">
                  <c:v>-337.61649999999997</c:v>
                </c:pt>
                <c:pt idx="16424">
                  <c:v>-337.61449999999996</c:v>
                </c:pt>
                <c:pt idx="16425">
                  <c:v>-337.61249999999995</c:v>
                </c:pt>
                <c:pt idx="16426">
                  <c:v>-337.6105</c:v>
                </c:pt>
                <c:pt idx="16427">
                  <c:v>-337.60849999999999</c:v>
                </c:pt>
                <c:pt idx="16428">
                  <c:v>-337.60649999999998</c:v>
                </c:pt>
                <c:pt idx="16429">
                  <c:v>-337.60449999999997</c:v>
                </c:pt>
                <c:pt idx="16430">
                  <c:v>-337.60249999999996</c:v>
                </c:pt>
                <c:pt idx="16431">
                  <c:v>-337.60049999999995</c:v>
                </c:pt>
                <c:pt idx="16432">
                  <c:v>-337.5985</c:v>
                </c:pt>
                <c:pt idx="16433">
                  <c:v>-337.59649999999999</c:v>
                </c:pt>
                <c:pt idx="16434">
                  <c:v>-337.59449999999998</c:v>
                </c:pt>
                <c:pt idx="16435">
                  <c:v>-337.59249999999997</c:v>
                </c:pt>
                <c:pt idx="16436">
                  <c:v>-337.59049999999996</c:v>
                </c:pt>
                <c:pt idx="16437">
                  <c:v>-337.58849999999995</c:v>
                </c:pt>
                <c:pt idx="16438">
                  <c:v>-337.5865</c:v>
                </c:pt>
                <c:pt idx="16439">
                  <c:v>-337.58449999999999</c:v>
                </c:pt>
                <c:pt idx="16440">
                  <c:v>-337.58249999999998</c:v>
                </c:pt>
                <c:pt idx="16441">
                  <c:v>-337.58049999999997</c:v>
                </c:pt>
                <c:pt idx="16442">
                  <c:v>-337.57849999999996</c:v>
                </c:pt>
                <c:pt idx="16443">
                  <c:v>-337.57649999999995</c:v>
                </c:pt>
                <c:pt idx="16444">
                  <c:v>-337.5745</c:v>
                </c:pt>
                <c:pt idx="16445">
                  <c:v>-337.57249999999999</c:v>
                </c:pt>
                <c:pt idx="16446">
                  <c:v>-337.57049999999998</c:v>
                </c:pt>
                <c:pt idx="16447">
                  <c:v>-337.56849999999997</c:v>
                </c:pt>
                <c:pt idx="16448">
                  <c:v>-337.56649999999996</c:v>
                </c:pt>
                <c:pt idx="16449">
                  <c:v>-337.56449999999995</c:v>
                </c:pt>
                <c:pt idx="16450">
                  <c:v>-337.5625</c:v>
                </c:pt>
                <c:pt idx="16451">
                  <c:v>-337.56049999999999</c:v>
                </c:pt>
                <c:pt idx="16452">
                  <c:v>-337.55849999999998</c:v>
                </c:pt>
                <c:pt idx="16453">
                  <c:v>-337.55649999999997</c:v>
                </c:pt>
                <c:pt idx="16454">
                  <c:v>-337.55449999999996</c:v>
                </c:pt>
                <c:pt idx="16455">
                  <c:v>-337.55250000000001</c:v>
                </c:pt>
                <c:pt idx="16456">
                  <c:v>-337.5505</c:v>
                </c:pt>
                <c:pt idx="16457">
                  <c:v>-337.54849999999999</c:v>
                </c:pt>
                <c:pt idx="16458">
                  <c:v>-337.54649999999998</c:v>
                </c:pt>
                <c:pt idx="16459">
                  <c:v>-337.54449999999997</c:v>
                </c:pt>
                <c:pt idx="16460">
                  <c:v>-337.54249999999996</c:v>
                </c:pt>
                <c:pt idx="16461">
                  <c:v>-337.54049999999995</c:v>
                </c:pt>
                <c:pt idx="16462">
                  <c:v>-337.5385</c:v>
                </c:pt>
                <c:pt idx="16463">
                  <c:v>-337.53649999999999</c:v>
                </c:pt>
                <c:pt idx="16464">
                  <c:v>-337.53449999999998</c:v>
                </c:pt>
                <c:pt idx="16465">
                  <c:v>-337.53249999999997</c:v>
                </c:pt>
                <c:pt idx="16466">
                  <c:v>-337.53049999999996</c:v>
                </c:pt>
                <c:pt idx="16467">
                  <c:v>-337.52850000000001</c:v>
                </c:pt>
                <c:pt idx="16468">
                  <c:v>-337.5265</c:v>
                </c:pt>
                <c:pt idx="16469">
                  <c:v>-337.52449999999999</c:v>
                </c:pt>
                <c:pt idx="16470">
                  <c:v>-337.52249999999998</c:v>
                </c:pt>
                <c:pt idx="16471">
                  <c:v>-337.52049999999997</c:v>
                </c:pt>
                <c:pt idx="16472">
                  <c:v>-337.51849999999996</c:v>
                </c:pt>
                <c:pt idx="16473">
                  <c:v>-337.51649999999995</c:v>
                </c:pt>
                <c:pt idx="16474">
                  <c:v>-337.5145</c:v>
                </c:pt>
                <c:pt idx="16475">
                  <c:v>-337.51249999999999</c:v>
                </c:pt>
                <c:pt idx="16476">
                  <c:v>-337.51049999999998</c:v>
                </c:pt>
                <c:pt idx="16477">
                  <c:v>-337.50849999999997</c:v>
                </c:pt>
                <c:pt idx="16478">
                  <c:v>-337.50649999999996</c:v>
                </c:pt>
                <c:pt idx="16479">
                  <c:v>-337.50450000000001</c:v>
                </c:pt>
                <c:pt idx="16480">
                  <c:v>-337.5025</c:v>
                </c:pt>
                <c:pt idx="16481">
                  <c:v>-337.50049999999999</c:v>
                </c:pt>
                <c:pt idx="16482">
                  <c:v>-337.49849999999998</c:v>
                </c:pt>
                <c:pt idx="16483">
                  <c:v>-337.49649999999997</c:v>
                </c:pt>
                <c:pt idx="16484">
                  <c:v>-337.49449999999996</c:v>
                </c:pt>
                <c:pt idx="16485">
                  <c:v>-337.49249999999995</c:v>
                </c:pt>
                <c:pt idx="16486">
                  <c:v>-337.4905</c:v>
                </c:pt>
                <c:pt idx="16487">
                  <c:v>-337.48849999999999</c:v>
                </c:pt>
                <c:pt idx="16488">
                  <c:v>-337.48649999999998</c:v>
                </c:pt>
                <c:pt idx="16489">
                  <c:v>-337.48449999999997</c:v>
                </c:pt>
                <c:pt idx="16490">
                  <c:v>-337.48249999999996</c:v>
                </c:pt>
                <c:pt idx="16491">
                  <c:v>-337.48050000000001</c:v>
                </c:pt>
                <c:pt idx="16492">
                  <c:v>-337.4785</c:v>
                </c:pt>
                <c:pt idx="16493">
                  <c:v>-337.47649999999999</c:v>
                </c:pt>
                <c:pt idx="16494">
                  <c:v>-337.47449999999998</c:v>
                </c:pt>
                <c:pt idx="16495">
                  <c:v>-337.47249999999997</c:v>
                </c:pt>
                <c:pt idx="16496">
                  <c:v>-337.47049999999996</c:v>
                </c:pt>
                <c:pt idx="16497">
                  <c:v>-337.46849999999995</c:v>
                </c:pt>
                <c:pt idx="16498">
                  <c:v>-337.4665</c:v>
                </c:pt>
                <c:pt idx="16499">
                  <c:v>-337.46449999999999</c:v>
                </c:pt>
                <c:pt idx="16500">
                  <c:v>-337.46249999999998</c:v>
                </c:pt>
                <c:pt idx="16501">
                  <c:v>-337.46049999999997</c:v>
                </c:pt>
                <c:pt idx="16502">
                  <c:v>-337.45849999999996</c:v>
                </c:pt>
                <c:pt idx="16503">
                  <c:v>-337.45650000000001</c:v>
                </c:pt>
                <c:pt idx="16504">
                  <c:v>-337.4545</c:v>
                </c:pt>
                <c:pt idx="16505">
                  <c:v>-337.45249999999999</c:v>
                </c:pt>
                <c:pt idx="16506">
                  <c:v>-337.45049999999998</c:v>
                </c:pt>
                <c:pt idx="16507">
                  <c:v>-337.44849999999997</c:v>
                </c:pt>
                <c:pt idx="16508">
                  <c:v>-337.44649999999996</c:v>
                </c:pt>
                <c:pt idx="16509">
                  <c:v>-337.44449999999995</c:v>
                </c:pt>
                <c:pt idx="16510">
                  <c:v>-337.4425</c:v>
                </c:pt>
                <c:pt idx="16511">
                  <c:v>-337.44049999999999</c:v>
                </c:pt>
                <c:pt idx="16512">
                  <c:v>-337.43849999999998</c:v>
                </c:pt>
                <c:pt idx="16513">
                  <c:v>-337.43649999999997</c:v>
                </c:pt>
                <c:pt idx="16514">
                  <c:v>-337.43449999999996</c:v>
                </c:pt>
                <c:pt idx="16515">
                  <c:v>-337.4325</c:v>
                </c:pt>
                <c:pt idx="16516">
                  <c:v>-337.43049999999999</c:v>
                </c:pt>
                <c:pt idx="16517">
                  <c:v>-337.42849999999999</c:v>
                </c:pt>
                <c:pt idx="16518">
                  <c:v>-337.42649999999998</c:v>
                </c:pt>
                <c:pt idx="16519">
                  <c:v>-337.42449999999997</c:v>
                </c:pt>
                <c:pt idx="16520">
                  <c:v>-337.42249999999996</c:v>
                </c:pt>
                <c:pt idx="16521">
                  <c:v>-337.42049999999995</c:v>
                </c:pt>
                <c:pt idx="16522">
                  <c:v>-337.41849999999999</c:v>
                </c:pt>
                <c:pt idx="16523">
                  <c:v>-337.41649999999998</c:v>
                </c:pt>
                <c:pt idx="16524">
                  <c:v>-337.41449999999998</c:v>
                </c:pt>
                <c:pt idx="16525">
                  <c:v>-337.41249999999997</c:v>
                </c:pt>
                <c:pt idx="16526">
                  <c:v>-337.41049999999996</c:v>
                </c:pt>
                <c:pt idx="16527">
                  <c:v>-337.4085</c:v>
                </c:pt>
                <c:pt idx="16528">
                  <c:v>-337.40649999999999</c:v>
                </c:pt>
                <c:pt idx="16529">
                  <c:v>-337.40449999999998</c:v>
                </c:pt>
                <c:pt idx="16530">
                  <c:v>-337.40249999999997</c:v>
                </c:pt>
                <c:pt idx="16531">
                  <c:v>-337.40049999999997</c:v>
                </c:pt>
                <c:pt idx="16532">
                  <c:v>-337.39849999999996</c:v>
                </c:pt>
                <c:pt idx="16533">
                  <c:v>-337.39649999999995</c:v>
                </c:pt>
                <c:pt idx="16534">
                  <c:v>-337.39449999999999</c:v>
                </c:pt>
                <c:pt idx="16535">
                  <c:v>-337.39249999999998</c:v>
                </c:pt>
                <c:pt idx="16536">
                  <c:v>-337.39049999999997</c:v>
                </c:pt>
                <c:pt idx="16537">
                  <c:v>-337.38849999999996</c:v>
                </c:pt>
                <c:pt idx="16538">
                  <c:v>-337.38649999999996</c:v>
                </c:pt>
                <c:pt idx="16539">
                  <c:v>-337.3845</c:v>
                </c:pt>
                <c:pt idx="16540">
                  <c:v>-337.38249999999999</c:v>
                </c:pt>
                <c:pt idx="16541">
                  <c:v>-337.38049999999998</c:v>
                </c:pt>
                <c:pt idx="16542">
                  <c:v>-337.37849999999997</c:v>
                </c:pt>
                <c:pt idx="16543">
                  <c:v>-337.37649999999996</c:v>
                </c:pt>
                <c:pt idx="16544">
                  <c:v>-337.37449999999995</c:v>
                </c:pt>
                <c:pt idx="16545">
                  <c:v>-337.37249999999995</c:v>
                </c:pt>
                <c:pt idx="16546">
                  <c:v>-337.37049999999999</c:v>
                </c:pt>
                <c:pt idx="16547">
                  <c:v>-337.36849999999998</c:v>
                </c:pt>
                <c:pt idx="16548">
                  <c:v>-337.36649999999997</c:v>
                </c:pt>
                <c:pt idx="16549">
                  <c:v>-337.36449999999996</c:v>
                </c:pt>
                <c:pt idx="16550">
                  <c:v>-337.36249999999995</c:v>
                </c:pt>
                <c:pt idx="16551">
                  <c:v>-337.3605</c:v>
                </c:pt>
                <c:pt idx="16552">
                  <c:v>-337.35849999999999</c:v>
                </c:pt>
                <c:pt idx="16553">
                  <c:v>-337.35649999999998</c:v>
                </c:pt>
                <c:pt idx="16554">
                  <c:v>-337.35449999999997</c:v>
                </c:pt>
                <c:pt idx="16555">
                  <c:v>-337.35249999999996</c:v>
                </c:pt>
                <c:pt idx="16556">
                  <c:v>-337.35049999999995</c:v>
                </c:pt>
                <c:pt idx="16557">
                  <c:v>-337.3485</c:v>
                </c:pt>
                <c:pt idx="16558">
                  <c:v>-337.34649999999999</c:v>
                </c:pt>
                <c:pt idx="16559">
                  <c:v>-337.34449999999998</c:v>
                </c:pt>
                <c:pt idx="16560">
                  <c:v>-337.34249999999997</c:v>
                </c:pt>
                <c:pt idx="16561">
                  <c:v>-337.34049999999996</c:v>
                </c:pt>
                <c:pt idx="16562">
                  <c:v>-337.33849999999995</c:v>
                </c:pt>
                <c:pt idx="16563">
                  <c:v>-337.3365</c:v>
                </c:pt>
                <c:pt idx="16564">
                  <c:v>-337.33449999999999</c:v>
                </c:pt>
                <c:pt idx="16565">
                  <c:v>-337.33249999999998</c:v>
                </c:pt>
                <c:pt idx="16566">
                  <c:v>-337.33049999999997</c:v>
                </c:pt>
                <c:pt idx="16567">
                  <c:v>-337.32849999999996</c:v>
                </c:pt>
                <c:pt idx="16568">
                  <c:v>-337.32649999999995</c:v>
                </c:pt>
                <c:pt idx="16569">
                  <c:v>-337.3245</c:v>
                </c:pt>
                <c:pt idx="16570">
                  <c:v>-337.32249999999999</c:v>
                </c:pt>
                <c:pt idx="16571">
                  <c:v>-337.32049999999998</c:v>
                </c:pt>
                <c:pt idx="16572">
                  <c:v>-337.31849999999997</c:v>
                </c:pt>
                <c:pt idx="16573">
                  <c:v>-337.31649999999996</c:v>
                </c:pt>
                <c:pt idx="16574">
                  <c:v>-337.31449999999995</c:v>
                </c:pt>
                <c:pt idx="16575">
                  <c:v>-337.3125</c:v>
                </c:pt>
                <c:pt idx="16576">
                  <c:v>-337.31049999999999</c:v>
                </c:pt>
                <c:pt idx="16577">
                  <c:v>-337.30849999999998</c:v>
                </c:pt>
                <c:pt idx="16578">
                  <c:v>-337.30649999999997</c:v>
                </c:pt>
                <c:pt idx="16579">
                  <c:v>-337.30449999999996</c:v>
                </c:pt>
                <c:pt idx="16580">
                  <c:v>-337.30250000000001</c:v>
                </c:pt>
                <c:pt idx="16581">
                  <c:v>-337.3005</c:v>
                </c:pt>
                <c:pt idx="16582">
                  <c:v>-337.29849999999999</c:v>
                </c:pt>
                <c:pt idx="16583">
                  <c:v>-337.29649999999998</c:v>
                </c:pt>
                <c:pt idx="16584">
                  <c:v>-337.29449999999997</c:v>
                </c:pt>
                <c:pt idx="16585">
                  <c:v>-337.29249999999996</c:v>
                </c:pt>
                <c:pt idx="16586">
                  <c:v>-337.29049999999995</c:v>
                </c:pt>
                <c:pt idx="16587">
                  <c:v>-337.2885</c:v>
                </c:pt>
                <c:pt idx="16588">
                  <c:v>-337.28649999999999</c:v>
                </c:pt>
                <c:pt idx="16589">
                  <c:v>-337.28449999999998</c:v>
                </c:pt>
                <c:pt idx="16590">
                  <c:v>-337.28249999999997</c:v>
                </c:pt>
                <c:pt idx="16591">
                  <c:v>-337.28049999999996</c:v>
                </c:pt>
                <c:pt idx="16592">
                  <c:v>-337.27850000000001</c:v>
                </c:pt>
                <c:pt idx="16593">
                  <c:v>-337.2765</c:v>
                </c:pt>
                <c:pt idx="16594">
                  <c:v>-337.27449999999999</c:v>
                </c:pt>
                <c:pt idx="16595">
                  <c:v>-337.27249999999998</c:v>
                </c:pt>
                <c:pt idx="16596">
                  <c:v>-337.27049999999997</c:v>
                </c:pt>
                <c:pt idx="16597">
                  <c:v>-337.26849999999996</c:v>
                </c:pt>
                <c:pt idx="16598">
                  <c:v>-337.26649999999995</c:v>
                </c:pt>
                <c:pt idx="16599">
                  <c:v>-337.2645</c:v>
                </c:pt>
                <c:pt idx="16600">
                  <c:v>-337.26249999999999</c:v>
                </c:pt>
                <c:pt idx="16601">
                  <c:v>-337.26049999999998</c:v>
                </c:pt>
                <c:pt idx="16602">
                  <c:v>-337.25849999999997</c:v>
                </c:pt>
                <c:pt idx="16603">
                  <c:v>-337.25649999999996</c:v>
                </c:pt>
                <c:pt idx="16604">
                  <c:v>-337.25450000000001</c:v>
                </c:pt>
                <c:pt idx="16605">
                  <c:v>-337.2525</c:v>
                </c:pt>
                <c:pt idx="16606">
                  <c:v>-337.25049999999999</c:v>
                </c:pt>
                <c:pt idx="16607">
                  <c:v>-337.24849999999998</c:v>
                </c:pt>
                <c:pt idx="16608">
                  <c:v>-337.24649999999997</c:v>
                </c:pt>
                <c:pt idx="16609">
                  <c:v>-337.24449999999996</c:v>
                </c:pt>
                <c:pt idx="16610">
                  <c:v>-337.24249999999995</c:v>
                </c:pt>
                <c:pt idx="16611">
                  <c:v>-337.2405</c:v>
                </c:pt>
                <c:pt idx="16612">
                  <c:v>-337.23849999999999</c:v>
                </c:pt>
                <c:pt idx="16613">
                  <c:v>-337.23649999999998</c:v>
                </c:pt>
                <c:pt idx="16614">
                  <c:v>-337.23449999999997</c:v>
                </c:pt>
                <c:pt idx="16615">
                  <c:v>-337.23249999999996</c:v>
                </c:pt>
                <c:pt idx="16616">
                  <c:v>-337.23050000000001</c:v>
                </c:pt>
                <c:pt idx="16617">
                  <c:v>-337.2285</c:v>
                </c:pt>
                <c:pt idx="16618">
                  <c:v>-337.22649999999999</c:v>
                </c:pt>
                <c:pt idx="16619">
                  <c:v>-337.22449999999998</c:v>
                </c:pt>
                <c:pt idx="16620">
                  <c:v>-337.22249999999997</c:v>
                </c:pt>
                <c:pt idx="16621">
                  <c:v>-337.22049999999996</c:v>
                </c:pt>
                <c:pt idx="16622">
                  <c:v>-337.21849999999995</c:v>
                </c:pt>
                <c:pt idx="16623">
                  <c:v>-337.2165</c:v>
                </c:pt>
                <c:pt idx="16624">
                  <c:v>-337.21449999999999</c:v>
                </c:pt>
                <c:pt idx="16625">
                  <c:v>-337.21249999999998</c:v>
                </c:pt>
                <c:pt idx="16626">
                  <c:v>-337.21049999999997</c:v>
                </c:pt>
                <c:pt idx="16627">
                  <c:v>-337.20849999999996</c:v>
                </c:pt>
                <c:pt idx="16628">
                  <c:v>-337.20650000000001</c:v>
                </c:pt>
                <c:pt idx="16629">
                  <c:v>-337.2045</c:v>
                </c:pt>
                <c:pt idx="16630">
                  <c:v>-337.20249999999999</c:v>
                </c:pt>
                <c:pt idx="16631">
                  <c:v>-337.20049999999998</c:v>
                </c:pt>
                <c:pt idx="16632">
                  <c:v>-337.19849999999997</c:v>
                </c:pt>
                <c:pt idx="16633">
                  <c:v>-337.19649999999996</c:v>
                </c:pt>
                <c:pt idx="16634">
                  <c:v>-337.19449999999995</c:v>
                </c:pt>
                <c:pt idx="16635">
                  <c:v>-337.1925</c:v>
                </c:pt>
                <c:pt idx="16636">
                  <c:v>-337.19049999999999</c:v>
                </c:pt>
                <c:pt idx="16637">
                  <c:v>-337.18849999999998</c:v>
                </c:pt>
                <c:pt idx="16638">
                  <c:v>-337.18649999999997</c:v>
                </c:pt>
                <c:pt idx="16639">
                  <c:v>-337.18449999999996</c:v>
                </c:pt>
                <c:pt idx="16640">
                  <c:v>-337.1825</c:v>
                </c:pt>
                <c:pt idx="16641">
                  <c:v>-337.18049999999999</c:v>
                </c:pt>
                <c:pt idx="16642">
                  <c:v>-337.17849999999999</c:v>
                </c:pt>
                <c:pt idx="16643">
                  <c:v>-337.17649999999998</c:v>
                </c:pt>
                <c:pt idx="16644">
                  <c:v>-337.17449999999997</c:v>
                </c:pt>
                <c:pt idx="16645">
                  <c:v>-337.17249999999996</c:v>
                </c:pt>
                <c:pt idx="16646">
                  <c:v>-337.17049999999995</c:v>
                </c:pt>
                <c:pt idx="16647">
                  <c:v>-337.16849999999999</c:v>
                </c:pt>
                <c:pt idx="16648">
                  <c:v>-337.16649999999998</c:v>
                </c:pt>
                <c:pt idx="16649">
                  <c:v>-337.16449999999998</c:v>
                </c:pt>
                <c:pt idx="16650">
                  <c:v>-337.16249999999997</c:v>
                </c:pt>
                <c:pt idx="16651">
                  <c:v>-337.16049999999996</c:v>
                </c:pt>
                <c:pt idx="16652">
                  <c:v>-337.1585</c:v>
                </c:pt>
                <c:pt idx="16653">
                  <c:v>-337.15649999999999</c:v>
                </c:pt>
                <c:pt idx="16654">
                  <c:v>-337.15449999999998</c:v>
                </c:pt>
                <c:pt idx="16655">
                  <c:v>-337.15249999999997</c:v>
                </c:pt>
                <c:pt idx="16656">
                  <c:v>-337.15049999999997</c:v>
                </c:pt>
                <c:pt idx="16657">
                  <c:v>-337.14849999999996</c:v>
                </c:pt>
                <c:pt idx="16658">
                  <c:v>-337.14649999999995</c:v>
                </c:pt>
                <c:pt idx="16659">
                  <c:v>-337.14449999999999</c:v>
                </c:pt>
                <c:pt idx="16660">
                  <c:v>-337.14249999999998</c:v>
                </c:pt>
                <c:pt idx="16661">
                  <c:v>-337.14049999999997</c:v>
                </c:pt>
                <c:pt idx="16662">
                  <c:v>-337.13849999999996</c:v>
                </c:pt>
                <c:pt idx="16663">
                  <c:v>-337.13649999999996</c:v>
                </c:pt>
                <c:pt idx="16664">
                  <c:v>-337.1345</c:v>
                </c:pt>
                <c:pt idx="16665">
                  <c:v>-337.13249999999999</c:v>
                </c:pt>
                <c:pt idx="16666">
                  <c:v>-337.13049999999998</c:v>
                </c:pt>
                <c:pt idx="16667">
                  <c:v>-337.12849999999997</c:v>
                </c:pt>
                <c:pt idx="16668">
                  <c:v>-337.12649999999996</c:v>
                </c:pt>
                <c:pt idx="16669">
                  <c:v>-337.12449999999995</c:v>
                </c:pt>
                <c:pt idx="16670">
                  <c:v>-337.12249999999995</c:v>
                </c:pt>
                <c:pt idx="16671">
                  <c:v>-337.12049999999999</c:v>
                </c:pt>
                <c:pt idx="16672">
                  <c:v>-337.11849999999998</c:v>
                </c:pt>
                <c:pt idx="16673">
                  <c:v>-337.11649999999997</c:v>
                </c:pt>
                <c:pt idx="16674">
                  <c:v>-337.11449999999996</c:v>
                </c:pt>
                <c:pt idx="16675">
                  <c:v>-337.11249999999995</c:v>
                </c:pt>
                <c:pt idx="16676">
                  <c:v>-337.1105</c:v>
                </c:pt>
                <c:pt idx="16677">
                  <c:v>-337.10849999999999</c:v>
                </c:pt>
                <c:pt idx="16678">
                  <c:v>-337.10649999999998</c:v>
                </c:pt>
                <c:pt idx="16679">
                  <c:v>-337.10449999999997</c:v>
                </c:pt>
                <c:pt idx="16680">
                  <c:v>-337.10249999999996</c:v>
                </c:pt>
                <c:pt idx="16681">
                  <c:v>-337.10049999999995</c:v>
                </c:pt>
                <c:pt idx="16682">
                  <c:v>-337.0985</c:v>
                </c:pt>
                <c:pt idx="16683">
                  <c:v>-337.09649999999999</c:v>
                </c:pt>
                <c:pt idx="16684">
                  <c:v>-337.09449999999998</c:v>
                </c:pt>
                <c:pt idx="16685">
                  <c:v>-337.09249999999997</c:v>
                </c:pt>
                <c:pt idx="16686">
                  <c:v>-337.09049999999996</c:v>
                </c:pt>
                <c:pt idx="16687">
                  <c:v>-337.08849999999995</c:v>
                </c:pt>
                <c:pt idx="16688">
                  <c:v>-337.0865</c:v>
                </c:pt>
                <c:pt idx="16689">
                  <c:v>-337.08449999999999</c:v>
                </c:pt>
                <c:pt idx="16690">
                  <c:v>-337.08249999999998</c:v>
                </c:pt>
                <c:pt idx="16691">
                  <c:v>-337.08049999999997</c:v>
                </c:pt>
                <c:pt idx="16692">
                  <c:v>-337.07849999999996</c:v>
                </c:pt>
                <c:pt idx="16693">
                  <c:v>-337.07649999999995</c:v>
                </c:pt>
                <c:pt idx="16694">
                  <c:v>-337.0745</c:v>
                </c:pt>
                <c:pt idx="16695">
                  <c:v>-337.07249999999999</c:v>
                </c:pt>
                <c:pt idx="16696">
                  <c:v>-337.07049999999998</c:v>
                </c:pt>
                <c:pt idx="16697">
                  <c:v>-337.06849999999997</c:v>
                </c:pt>
                <c:pt idx="16698">
                  <c:v>-337.06649999999996</c:v>
                </c:pt>
                <c:pt idx="16699">
                  <c:v>-337.06449999999995</c:v>
                </c:pt>
                <c:pt idx="16700">
                  <c:v>-337.0625</c:v>
                </c:pt>
                <c:pt idx="16701">
                  <c:v>-337.06049999999999</c:v>
                </c:pt>
                <c:pt idx="16702">
                  <c:v>-337.05849999999998</c:v>
                </c:pt>
                <c:pt idx="16703">
                  <c:v>-337.05649999999997</c:v>
                </c:pt>
                <c:pt idx="16704">
                  <c:v>-337.05449999999996</c:v>
                </c:pt>
                <c:pt idx="16705">
                  <c:v>-337.05250000000001</c:v>
                </c:pt>
                <c:pt idx="16706">
                  <c:v>-337.0505</c:v>
                </c:pt>
                <c:pt idx="16707">
                  <c:v>-337.04849999999999</c:v>
                </c:pt>
                <c:pt idx="16708">
                  <c:v>-337.04649999999998</c:v>
                </c:pt>
                <c:pt idx="16709">
                  <c:v>-337.04449999999997</c:v>
                </c:pt>
                <c:pt idx="16710">
                  <c:v>-337.04249999999996</c:v>
                </c:pt>
                <c:pt idx="16711">
                  <c:v>-337.04049999999995</c:v>
                </c:pt>
                <c:pt idx="16712">
                  <c:v>-337.0385</c:v>
                </c:pt>
                <c:pt idx="16713">
                  <c:v>-337.03649999999999</c:v>
                </c:pt>
                <c:pt idx="16714">
                  <c:v>-337.03449999999998</c:v>
                </c:pt>
                <c:pt idx="16715">
                  <c:v>-337.03249999999997</c:v>
                </c:pt>
                <c:pt idx="16716">
                  <c:v>-337.03049999999996</c:v>
                </c:pt>
                <c:pt idx="16717">
                  <c:v>-337.02850000000001</c:v>
                </c:pt>
                <c:pt idx="16718">
                  <c:v>-337.0265</c:v>
                </c:pt>
                <c:pt idx="16719">
                  <c:v>-337.02449999999999</c:v>
                </c:pt>
                <c:pt idx="16720">
                  <c:v>-337.02249999999998</c:v>
                </c:pt>
                <c:pt idx="16721">
                  <c:v>-337.02049999999997</c:v>
                </c:pt>
                <c:pt idx="16722">
                  <c:v>-337.01849999999996</c:v>
                </c:pt>
                <c:pt idx="16723">
                  <c:v>-337.01649999999995</c:v>
                </c:pt>
                <c:pt idx="16724">
                  <c:v>-337.0145</c:v>
                </c:pt>
                <c:pt idx="16725">
                  <c:v>-337.01249999999999</c:v>
                </c:pt>
                <c:pt idx="16726">
                  <c:v>-337.01049999999998</c:v>
                </c:pt>
                <c:pt idx="16727">
                  <c:v>-337.00849999999997</c:v>
                </c:pt>
                <c:pt idx="16728">
                  <c:v>-337.00649999999996</c:v>
                </c:pt>
                <c:pt idx="16729">
                  <c:v>-337.00450000000001</c:v>
                </c:pt>
                <c:pt idx="16730">
                  <c:v>-337.0025</c:v>
                </c:pt>
                <c:pt idx="16731">
                  <c:v>-337.00049999999999</c:v>
                </c:pt>
                <c:pt idx="16732">
                  <c:v>-336.99849999999998</c:v>
                </c:pt>
                <c:pt idx="16733">
                  <c:v>-336.99649999999997</c:v>
                </c:pt>
                <c:pt idx="16734">
                  <c:v>-336.99449999999996</c:v>
                </c:pt>
                <c:pt idx="16735">
                  <c:v>-336.99249999999995</c:v>
                </c:pt>
                <c:pt idx="16736">
                  <c:v>-336.9905</c:v>
                </c:pt>
                <c:pt idx="16737">
                  <c:v>-336.98849999999999</c:v>
                </c:pt>
                <c:pt idx="16738">
                  <c:v>-336.98649999999998</c:v>
                </c:pt>
                <c:pt idx="16739">
                  <c:v>-336.98449999999997</c:v>
                </c:pt>
                <c:pt idx="16740">
                  <c:v>-336.98249999999996</c:v>
                </c:pt>
                <c:pt idx="16741">
                  <c:v>-336.98050000000001</c:v>
                </c:pt>
                <c:pt idx="16742">
                  <c:v>-336.9785</c:v>
                </c:pt>
                <c:pt idx="16743">
                  <c:v>-336.97649999999999</c:v>
                </c:pt>
                <c:pt idx="16744">
                  <c:v>-336.97449999999998</c:v>
                </c:pt>
                <c:pt idx="16745">
                  <c:v>-336.97249999999997</c:v>
                </c:pt>
                <c:pt idx="16746">
                  <c:v>-336.97049999999996</c:v>
                </c:pt>
                <c:pt idx="16747">
                  <c:v>-336.96849999999995</c:v>
                </c:pt>
                <c:pt idx="16748">
                  <c:v>-336.9665</c:v>
                </c:pt>
                <c:pt idx="16749">
                  <c:v>-336.96449999999999</c:v>
                </c:pt>
                <c:pt idx="16750">
                  <c:v>-336.96249999999998</c:v>
                </c:pt>
                <c:pt idx="16751">
                  <c:v>-336.96049999999997</c:v>
                </c:pt>
                <c:pt idx="16752">
                  <c:v>-336.95849999999996</c:v>
                </c:pt>
                <c:pt idx="16753">
                  <c:v>-336.95650000000001</c:v>
                </c:pt>
                <c:pt idx="16754">
                  <c:v>-336.9545</c:v>
                </c:pt>
                <c:pt idx="16755">
                  <c:v>-336.95249999999999</c:v>
                </c:pt>
                <c:pt idx="16756">
                  <c:v>-336.95049999999998</c:v>
                </c:pt>
                <c:pt idx="16757">
                  <c:v>-336.94849999999997</c:v>
                </c:pt>
                <c:pt idx="16758">
                  <c:v>-336.94649999999996</c:v>
                </c:pt>
                <c:pt idx="16759">
                  <c:v>-336.94449999999995</c:v>
                </c:pt>
                <c:pt idx="16760">
                  <c:v>-336.9425</c:v>
                </c:pt>
                <c:pt idx="16761">
                  <c:v>-336.94049999999999</c:v>
                </c:pt>
                <c:pt idx="16762">
                  <c:v>-336.93849999999998</c:v>
                </c:pt>
                <c:pt idx="16763">
                  <c:v>-336.93649999999997</c:v>
                </c:pt>
                <c:pt idx="16764">
                  <c:v>-336.93449999999996</c:v>
                </c:pt>
                <c:pt idx="16765">
                  <c:v>-336.9325</c:v>
                </c:pt>
                <c:pt idx="16766">
                  <c:v>-336.93049999999999</c:v>
                </c:pt>
                <c:pt idx="16767">
                  <c:v>-336.92849999999999</c:v>
                </c:pt>
                <c:pt idx="16768">
                  <c:v>-336.92649999999998</c:v>
                </c:pt>
                <c:pt idx="16769">
                  <c:v>-336.92449999999997</c:v>
                </c:pt>
                <c:pt idx="16770">
                  <c:v>-336.92249999999996</c:v>
                </c:pt>
                <c:pt idx="16771">
                  <c:v>-336.92049999999995</c:v>
                </c:pt>
                <c:pt idx="16772">
                  <c:v>-336.91849999999999</c:v>
                </c:pt>
                <c:pt idx="16773">
                  <c:v>-336.91649999999998</c:v>
                </c:pt>
                <c:pt idx="16774">
                  <c:v>-336.91449999999998</c:v>
                </c:pt>
                <c:pt idx="16775">
                  <c:v>-336.91249999999997</c:v>
                </c:pt>
                <c:pt idx="16776">
                  <c:v>-336.91049999999996</c:v>
                </c:pt>
                <c:pt idx="16777">
                  <c:v>-336.9085</c:v>
                </c:pt>
                <c:pt idx="16778">
                  <c:v>-336.90649999999999</c:v>
                </c:pt>
                <c:pt idx="16779">
                  <c:v>-336.90449999999998</c:v>
                </c:pt>
                <c:pt idx="16780">
                  <c:v>-336.90249999999997</c:v>
                </c:pt>
                <c:pt idx="16781">
                  <c:v>-336.90049999999997</c:v>
                </c:pt>
                <c:pt idx="16782">
                  <c:v>-336.89849999999996</c:v>
                </c:pt>
                <c:pt idx="16783">
                  <c:v>-336.89649999999995</c:v>
                </c:pt>
                <c:pt idx="16784">
                  <c:v>-336.89449999999999</c:v>
                </c:pt>
                <c:pt idx="16785">
                  <c:v>-336.89249999999998</c:v>
                </c:pt>
                <c:pt idx="16786">
                  <c:v>-336.89049999999997</c:v>
                </c:pt>
                <c:pt idx="16787">
                  <c:v>-336.88849999999996</c:v>
                </c:pt>
                <c:pt idx="16788">
                  <c:v>-336.88649999999996</c:v>
                </c:pt>
                <c:pt idx="16789">
                  <c:v>-336.8845</c:v>
                </c:pt>
                <c:pt idx="16790">
                  <c:v>-336.88249999999999</c:v>
                </c:pt>
                <c:pt idx="16791">
                  <c:v>-336.88049999999998</c:v>
                </c:pt>
                <c:pt idx="16792">
                  <c:v>-336.87849999999997</c:v>
                </c:pt>
                <c:pt idx="16793">
                  <c:v>-336.87649999999996</c:v>
                </c:pt>
                <c:pt idx="16794">
                  <c:v>-336.87449999999995</c:v>
                </c:pt>
                <c:pt idx="16795">
                  <c:v>-336.87249999999995</c:v>
                </c:pt>
                <c:pt idx="16796">
                  <c:v>-336.87049999999999</c:v>
                </c:pt>
                <c:pt idx="16797">
                  <c:v>-336.86849999999998</c:v>
                </c:pt>
                <c:pt idx="16798">
                  <c:v>-336.86649999999997</c:v>
                </c:pt>
                <c:pt idx="16799">
                  <c:v>-336.86449999999996</c:v>
                </c:pt>
                <c:pt idx="16800">
                  <c:v>-336.86249999999995</c:v>
                </c:pt>
                <c:pt idx="16801">
                  <c:v>-336.8605</c:v>
                </c:pt>
                <c:pt idx="16802">
                  <c:v>-336.85849999999999</c:v>
                </c:pt>
                <c:pt idx="16803">
                  <c:v>-336.85649999999998</c:v>
                </c:pt>
                <c:pt idx="16804">
                  <c:v>-336.85449999999997</c:v>
                </c:pt>
                <c:pt idx="16805">
                  <c:v>-336.85249999999996</c:v>
                </c:pt>
                <c:pt idx="16806">
                  <c:v>-336.85049999999995</c:v>
                </c:pt>
                <c:pt idx="16807">
                  <c:v>-336.8485</c:v>
                </c:pt>
                <c:pt idx="16808">
                  <c:v>-336.84649999999999</c:v>
                </c:pt>
                <c:pt idx="16809">
                  <c:v>-336.84449999999998</c:v>
                </c:pt>
                <c:pt idx="16810">
                  <c:v>-336.84249999999997</c:v>
                </c:pt>
                <c:pt idx="16811">
                  <c:v>-336.84049999999996</c:v>
                </c:pt>
                <c:pt idx="16812">
                  <c:v>-336.83849999999995</c:v>
                </c:pt>
                <c:pt idx="16813">
                  <c:v>-336.8365</c:v>
                </c:pt>
                <c:pt idx="16814">
                  <c:v>-336.83449999999999</c:v>
                </c:pt>
                <c:pt idx="16815">
                  <c:v>-336.83249999999998</c:v>
                </c:pt>
                <c:pt idx="16816">
                  <c:v>-336.83049999999997</c:v>
                </c:pt>
                <c:pt idx="16817">
                  <c:v>-336.82849999999996</c:v>
                </c:pt>
                <c:pt idx="16818">
                  <c:v>-336.82649999999995</c:v>
                </c:pt>
                <c:pt idx="16819">
                  <c:v>-336.8245</c:v>
                </c:pt>
                <c:pt idx="16820">
                  <c:v>-336.82249999999999</c:v>
                </c:pt>
                <c:pt idx="16821">
                  <c:v>-336.82049999999998</c:v>
                </c:pt>
                <c:pt idx="16822">
                  <c:v>-336.81849999999997</c:v>
                </c:pt>
                <c:pt idx="16823">
                  <c:v>-336.81649999999996</c:v>
                </c:pt>
                <c:pt idx="16824">
                  <c:v>-336.81449999999995</c:v>
                </c:pt>
                <c:pt idx="16825">
                  <c:v>-336.8125</c:v>
                </c:pt>
                <c:pt idx="16826">
                  <c:v>-336.81049999999999</c:v>
                </c:pt>
                <c:pt idx="16827">
                  <c:v>-336.80849999999998</c:v>
                </c:pt>
                <c:pt idx="16828">
                  <c:v>-336.80649999999997</c:v>
                </c:pt>
                <c:pt idx="16829">
                  <c:v>-336.80449999999996</c:v>
                </c:pt>
                <c:pt idx="16830">
                  <c:v>-336.80250000000001</c:v>
                </c:pt>
                <c:pt idx="16831">
                  <c:v>-336.8005</c:v>
                </c:pt>
                <c:pt idx="16832">
                  <c:v>-336.79849999999999</c:v>
                </c:pt>
                <c:pt idx="16833">
                  <c:v>-336.79649999999998</c:v>
                </c:pt>
                <c:pt idx="16834">
                  <c:v>-336.79449999999997</c:v>
                </c:pt>
                <c:pt idx="16835">
                  <c:v>-336.79249999999996</c:v>
                </c:pt>
                <c:pt idx="16836">
                  <c:v>-336.79049999999995</c:v>
                </c:pt>
                <c:pt idx="16837">
                  <c:v>-336.7885</c:v>
                </c:pt>
                <c:pt idx="16838">
                  <c:v>-336.78649999999999</c:v>
                </c:pt>
                <c:pt idx="16839">
                  <c:v>-336.78449999999998</c:v>
                </c:pt>
                <c:pt idx="16840">
                  <c:v>-336.78249999999997</c:v>
                </c:pt>
                <c:pt idx="16841">
                  <c:v>-336.78049999999996</c:v>
                </c:pt>
                <c:pt idx="16842">
                  <c:v>-336.77850000000001</c:v>
                </c:pt>
                <c:pt idx="16843">
                  <c:v>-336.7765</c:v>
                </c:pt>
                <c:pt idx="16844">
                  <c:v>-336.77449999999999</c:v>
                </c:pt>
                <c:pt idx="16845">
                  <c:v>-336.77249999999998</c:v>
                </c:pt>
                <c:pt idx="16846">
                  <c:v>-336.77049999999997</c:v>
                </c:pt>
                <c:pt idx="16847">
                  <c:v>-336.76849999999996</c:v>
                </c:pt>
                <c:pt idx="16848">
                  <c:v>-336.76649999999995</c:v>
                </c:pt>
                <c:pt idx="16849">
                  <c:v>-336.7645</c:v>
                </c:pt>
                <c:pt idx="16850">
                  <c:v>-336.76249999999999</c:v>
                </c:pt>
                <c:pt idx="16851">
                  <c:v>-336.76049999999998</c:v>
                </c:pt>
                <c:pt idx="16852">
                  <c:v>-336.75849999999997</c:v>
                </c:pt>
                <c:pt idx="16853">
                  <c:v>-336.75649999999996</c:v>
                </c:pt>
                <c:pt idx="16854">
                  <c:v>-336.75450000000001</c:v>
                </c:pt>
                <c:pt idx="16855">
                  <c:v>-336.7525</c:v>
                </c:pt>
                <c:pt idx="16856">
                  <c:v>-336.75049999999999</c:v>
                </c:pt>
                <c:pt idx="16857">
                  <c:v>-336.74849999999998</c:v>
                </c:pt>
                <c:pt idx="16858">
                  <c:v>-336.74649999999997</c:v>
                </c:pt>
                <c:pt idx="16859">
                  <c:v>-336.74449999999996</c:v>
                </c:pt>
                <c:pt idx="16860">
                  <c:v>-336.74249999999995</c:v>
                </c:pt>
                <c:pt idx="16861">
                  <c:v>-336.7405</c:v>
                </c:pt>
                <c:pt idx="16862">
                  <c:v>-336.73849999999999</c:v>
                </c:pt>
                <c:pt idx="16863">
                  <c:v>-336.73649999999998</c:v>
                </c:pt>
                <c:pt idx="16864">
                  <c:v>-336.73449999999997</c:v>
                </c:pt>
                <c:pt idx="16865">
                  <c:v>-336.73249999999996</c:v>
                </c:pt>
                <c:pt idx="16866">
                  <c:v>-336.73050000000001</c:v>
                </c:pt>
                <c:pt idx="16867">
                  <c:v>-336.7285</c:v>
                </c:pt>
                <c:pt idx="16868">
                  <c:v>-336.72649999999999</c:v>
                </c:pt>
                <c:pt idx="16869">
                  <c:v>-336.72449999999998</c:v>
                </c:pt>
                <c:pt idx="16870">
                  <c:v>-336.72249999999997</c:v>
                </c:pt>
                <c:pt idx="16871">
                  <c:v>-336.72049999999996</c:v>
                </c:pt>
                <c:pt idx="16872">
                  <c:v>-336.71849999999995</c:v>
                </c:pt>
                <c:pt idx="16873">
                  <c:v>-336.7165</c:v>
                </c:pt>
                <c:pt idx="16874">
                  <c:v>-336.71449999999999</c:v>
                </c:pt>
                <c:pt idx="16875">
                  <c:v>-336.71249999999998</c:v>
                </c:pt>
                <c:pt idx="16876">
                  <c:v>-336.71049999999997</c:v>
                </c:pt>
                <c:pt idx="16877">
                  <c:v>-336.70849999999996</c:v>
                </c:pt>
                <c:pt idx="16878">
                  <c:v>-336.70650000000001</c:v>
                </c:pt>
                <c:pt idx="16879">
                  <c:v>-336.7045</c:v>
                </c:pt>
                <c:pt idx="16880">
                  <c:v>-336.70249999999999</c:v>
                </c:pt>
                <c:pt idx="16881">
                  <c:v>-336.70049999999998</c:v>
                </c:pt>
                <c:pt idx="16882">
                  <c:v>-336.69849999999997</c:v>
                </c:pt>
                <c:pt idx="16883">
                  <c:v>-336.69649999999996</c:v>
                </c:pt>
                <c:pt idx="16884">
                  <c:v>-336.69449999999995</c:v>
                </c:pt>
                <c:pt idx="16885">
                  <c:v>-336.6925</c:v>
                </c:pt>
                <c:pt idx="16886">
                  <c:v>-336.69049999999999</c:v>
                </c:pt>
                <c:pt idx="16887">
                  <c:v>-336.68849999999998</c:v>
                </c:pt>
                <c:pt idx="16888">
                  <c:v>-336.68649999999997</c:v>
                </c:pt>
                <c:pt idx="16889">
                  <c:v>-336.68449999999996</c:v>
                </c:pt>
                <c:pt idx="16890">
                  <c:v>-336.6825</c:v>
                </c:pt>
                <c:pt idx="16891">
                  <c:v>-336.68049999999999</c:v>
                </c:pt>
                <c:pt idx="16892">
                  <c:v>-336.67849999999999</c:v>
                </c:pt>
                <c:pt idx="16893">
                  <c:v>-336.67649999999998</c:v>
                </c:pt>
                <c:pt idx="16894">
                  <c:v>-336.67449999999997</c:v>
                </c:pt>
                <c:pt idx="16895">
                  <c:v>-336.67249999999996</c:v>
                </c:pt>
                <c:pt idx="16896">
                  <c:v>-336.67049999999995</c:v>
                </c:pt>
                <c:pt idx="16897">
                  <c:v>-336.66849999999999</c:v>
                </c:pt>
                <c:pt idx="16898">
                  <c:v>-336.66649999999998</c:v>
                </c:pt>
                <c:pt idx="16899">
                  <c:v>-336.66449999999998</c:v>
                </c:pt>
                <c:pt idx="16900">
                  <c:v>-336.66249999999997</c:v>
                </c:pt>
                <c:pt idx="16901">
                  <c:v>-336.66049999999996</c:v>
                </c:pt>
                <c:pt idx="16902">
                  <c:v>-336.6585</c:v>
                </c:pt>
                <c:pt idx="16903">
                  <c:v>-336.65649999999999</c:v>
                </c:pt>
                <c:pt idx="16904">
                  <c:v>-336.65449999999998</c:v>
                </c:pt>
                <c:pt idx="16905">
                  <c:v>-336.65249999999997</c:v>
                </c:pt>
                <c:pt idx="16906">
                  <c:v>-336.65049999999997</c:v>
                </c:pt>
                <c:pt idx="16907">
                  <c:v>-336.64849999999996</c:v>
                </c:pt>
                <c:pt idx="16908">
                  <c:v>-336.64649999999995</c:v>
                </c:pt>
                <c:pt idx="16909">
                  <c:v>-336.64449999999999</c:v>
                </c:pt>
                <c:pt idx="16910">
                  <c:v>-336.64249999999998</c:v>
                </c:pt>
                <c:pt idx="16911">
                  <c:v>-336.64049999999997</c:v>
                </c:pt>
                <c:pt idx="16912">
                  <c:v>-336.63849999999996</c:v>
                </c:pt>
                <c:pt idx="16913">
                  <c:v>-336.63649999999996</c:v>
                </c:pt>
                <c:pt idx="16914">
                  <c:v>-336.6345</c:v>
                </c:pt>
                <c:pt idx="16915">
                  <c:v>-336.63249999999999</c:v>
                </c:pt>
                <c:pt idx="16916">
                  <c:v>-336.63049999999998</c:v>
                </c:pt>
                <c:pt idx="16917">
                  <c:v>-336.62849999999997</c:v>
                </c:pt>
                <c:pt idx="16918">
                  <c:v>-336.62649999999996</c:v>
                </c:pt>
                <c:pt idx="16919">
                  <c:v>-336.62449999999995</c:v>
                </c:pt>
                <c:pt idx="16920">
                  <c:v>-336.62249999999995</c:v>
                </c:pt>
                <c:pt idx="16921">
                  <c:v>-336.62049999999999</c:v>
                </c:pt>
                <c:pt idx="16922">
                  <c:v>-336.61849999999998</c:v>
                </c:pt>
                <c:pt idx="16923">
                  <c:v>-336.61649999999997</c:v>
                </c:pt>
                <c:pt idx="16924">
                  <c:v>-336.61449999999996</c:v>
                </c:pt>
                <c:pt idx="16925">
                  <c:v>-336.61249999999995</c:v>
                </c:pt>
                <c:pt idx="16926">
                  <c:v>-336.6105</c:v>
                </c:pt>
                <c:pt idx="16927">
                  <c:v>-336.60849999999999</c:v>
                </c:pt>
                <c:pt idx="16928">
                  <c:v>-336.60649999999998</c:v>
                </c:pt>
                <c:pt idx="16929">
                  <c:v>-336.60449999999997</c:v>
                </c:pt>
                <c:pt idx="16930">
                  <c:v>-336.60249999999996</c:v>
                </c:pt>
                <c:pt idx="16931">
                  <c:v>-336.60049999999995</c:v>
                </c:pt>
                <c:pt idx="16932">
                  <c:v>-336.5985</c:v>
                </c:pt>
                <c:pt idx="16933">
                  <c:v>-336.59649999999999</c:v>
                </c:pt>
                <c:pt idx="16934">
                  <c:v>-336.59449999999998</c:v>
                </c:pt>
                <c:pt idx="16935">
                  <c:v>-336.59249999999997</c:v>
                </c:pt>
                <c:pt idx="16936">
                  <c:v>-336.59049999999996</c:v>
                </c:pt>
                <c:pt idx="16937">
                  <c:v>-336.58849999999995</c:v>
                </c:pt>
                <c:pt idx="16938">
                  <c:v>-336.5865</c:v>
                </c:pt>
                <c:pt idx="16939">
                  <c:v>-336.58449999999999</c:v>
                </c:pt>
                <c:pt idx="16940">
                  <c:v>-336.58249999999998</c:v>
                </c:pt>
                <c:pt idx="16941">
                  <c:v>-336.58049999999997</c:v>
                </c:pt>
                <c:pt idx="16942">
                  <c:v>-336.57849999999996</c:v>
                </c:pt>
                <c:pt idx="16943">
                  <c:v>-336.57649999999995</c:v>
                </c:pt>
                <c:pt idx="16944">
                  <c:v>-336.5745</c:v>
                </c:pt>
                <c:pt idx="16945">
                  <c:v>-336.57249999999999</c:v>
                </c:pt>
                <c:pt idx="16946">
                  <c:v>-336.57049999999998</c:v>
                </c:pt>
                <c:pt idx="16947">
                  <c:v>-336.56849999999997</c:v>
                </c:pt>
                <c:pt idx="16948">
                  <c:v>-336.56649999999996</c:v>
                </c:pt>
                <c:pt idx="16949">
                  <c:v>-336.56449999999995</c:v>
                </c:pt>
                <c:pt idx="16950">
                  <c:v>-336.5625</c:v>
                </c:pt>
                <c:pt idx="16951">
                  <c:v>-336.56049999999999</c:v>
                </c:pt>
                <c:pt idx="16952">
                  <c:v>-336.55849999999998</c:v>
                </c:pt>
                <c:pt idx="16953">
                  <c:v>-336.55649999999997</c:v>
                </c:pt>
                <c:pt idx="16954">
                  <c:v>-336.55449999999996</c:v>
                </c:pt>
                <c:pt idx="16955">
                  <c:v>-336.55250000000001</c:v>
                </c:pt>
                <c:pt idx="16956">
                  <c:v>-336.5505</c:v>
                </c:pt>
                <c:pt idx="16957">
                  <c:v>-336.54849999999999</c:v>
                </c:pt>
                <c:pt idx="16958">
                  <c:v>-336.54649999999998</c:v>
                </c:pt>
                <c:pt idx="16959">
                  <c:v>-336.54449999999997</c:v>
                </c:pt>
                <c:pt idx="16960">
                  <c:v>-336.54249999999996</c:v>
                </c:pt>
                <c:pt idx="16961">
                  <c:v>-336.54049999999995</c:v>
                </c:pt>
                <c:pt idx="16962">
                  <c:v>-336.5385</c:v>
                </c:pt>
                <c:pt idx="16963">
                  <c:v>-336.53649999999999</c:v>
                </c:pt>
                <c:pt idx="16964">
                  <c:v>-336.53449999999998</c:v>
                </c:pt>
                <c:pt idx="16965">
                  <c:v>-336.53249999999997</c:v>
                </c:pt>
                <c:pt idx="16966">
                  <c:v>-336.53049999999996</c:v>
                </c:pt>
                <c:pt idx="16967">
                  <c:v>-336.52850000000001</c:v>
                </c:pt>
                <c:pt idx="16968">
                  <c:v>-336.5265</c:v>
                </c:pt>
                <c:pt idx="16969">
                  <c:v>-336.52449999999999</c:v>
                </c:pt>
                <c:pt idx="16970">
                  <c:v>-336.52249999999998</c:v>
                </c:pt>
                <c:pt idx="16971">
                  <c:v>-336.52049999999997</c:v>
                </c:pt>
                <c:pt idx="16972">
                  <c:v>-336.51849999999996</c:v>
                </c:pt>
                <c:pt idx="16973">
                  <c:v>-336.51649999999995</c:v>
                </c:pt>
                <c:pt idx="16974">
                  <c:v>-336.5145</c:v>
                </c:pt>
                <c:pt idx="16975">
                  <c:v>-336.51249999999999</c:v>
                </c:pt>
                <c:pt idx="16976">
                  <c:v>-336.51049999999998</c:v>
                </c:pt>
                <c:pt idx="16977">
                  <c:v>-336.50849999999997</c:v>
                </c:pt>
                <c:pt idx="16978">
                  <c:v>-336.50649999999996</c:v>
                </c:pt>
                <c:pt idx="16979">
                  <c:v>-336.50450000000001</c:v>
                </c:pt>
                <c:pt idx="16980">
                  <c:v>-336.5025</c:v>
                </c:pt>
                <c:pt idx="16981">
                  <c:v>-336.50049999999999</c:v>
                </c:pt>
                <c:pt idx="16982">
                  <c:v>-336.49849999999998</c:v>
                </c:pt>
                <c:pt idx="16983">
                  <c:v>-336.49649999999997</c:v>
                </c:pt>
                <c:pt idx="16984">
                  <c:v>-336.49449999999996</c:v>
                </c:pt>
                <c:pt idx="16985">
                  <c:v>-336.49249999999995</c:v>
                </c:pt>
                <c:pt idx="16986">
                  <c:v>-336.4905</c:v>
                </c:pt>
                <c:pt idx="16987">
                  <c:v>-336.48849999999999</c:v>
                </c:pt>
                <c:pt idx="16988">
                  <c:v>-336.48649999999998</c:v>
                </c:pt>
                <c:pt idx="16989">
                  <c:v>-336.48449999999997</c:v>
                </c:pt>
                <c:pt idx="16990">
                  <c:v>-336.48249999999996</c:v>
                </c:pt>
                <c:pt idx="16991">
                  <c:v>-336.48050000000001</c:v>
                </c:pt>
                <c:pt idx="16992">
                  <c:v>-336.4785</c:v>
                </c:pt>
                <c:pt idx="16993">
                  <c:v>-336.47649999999999</c:v>
                </c:pt>
                <c:pt idx="16994">
                  <c:v>-336.47449999999998</c:v>
                </c:pt>
                <c:pt idx="16995">
                  <c:v>-336.47249999999997</c:v>
                </c:pt>
                <c:pt idx="16996">
                  <c:v>-336.47049999999996</c:v>
                </c:pt>
                <c:pt idx="16997">
                  <c:v>-336.46849999999995</c:v>
                </c:pt>
                <c:pt idx="16998">
                  <c:v>-336.4665</c:v>
                </c:pt>
                <c:pt idx="16999">
                  <c:v>-336.46449999999999</c:v>
                </c:pt>
                <c:pt idx="17000">
                  <c:v>-336.46249999999998</c:v>
                </c:pt>
                <c:pt idx="17001">
                  <c:v>-336.46049999999997</c:v>
                </c:pt>
                <c:pt idx="17002">
                  <c:v>-336.45849999999996</c:v>
                </c:pt>
                <c:pt idx="17003">
                  <c:v>-336.45650000000001</c:v>
                </c:pt>
                <c:pt idx="17004">
                  <c:v>-336.4545</c:v>
                </c:pt>
                <c:pt idx="17005">
                  <c:v>-336.45249999999999</c:v>
                </c:pt>
                <c:pt idx="17006">
                  <c:v>-336.45049999999998</c:v>
                </c:pt>
                <c:pt idx="17007">
                  <c:v>-336.44849999999997</c:v>
                </c:pt>
                <c:pt idx="17008">
                  <c:v>-336.44649999999996</c:v>
                </c:pt>
                <c:pt idx="17009">
                  <c:v>-336.44449999999995</c:v>
                </c:pt>
                <c:pt idx="17010">
                  <c:v>-336.4425</c:v>
                </c:pt>
                <c:pt idx="17011">
                  <c:v>-336.44049999999999</c:v>
                </c:pt>
                <c:pt idx="17012">
                  <c:v>-336.43849999999998</c:v>
                </c:pt>
                <c:pt idx="17013">
                  <c:v>-336.43649999999997</c:v>
                </c:pt>
                <c:pt idx="17014">
                  <c:v>-336.43449999999996</c:v>
                </c:pt>
                <c:pt idx="17015">
                  <c:v>-336.4325</c:v>
                </c:pt>
                <c:pt idx="17016">
                  <c:v>-336.43049999999999</c:v>
                </c:pt>
                <c:pt idx="17017">
                  <c:v>-336.42849999999999</c:v>
                </c:pt>
                <c:pt idx="17018">
                  <c:v>-336.42649999999998</c:v>
                </c:pt>
                <c:pt idx="17019">
                  <c:v>-336.42449999999997</c:v>
                </c:pt>
                <c:pt idx="17020">
                  <c:v>-336.42249999999996</c:v>
                </c:pt>
                <c:pt idx="17021">
                  <c:v>-336.42049999999995</c:v>
                </c:pt>
                <c:pt idx="17022">
                  <c:v>-336.41849999999999</c:v>
                </c:pt>
                <c:pt idx="17023">
                  <c:v>-336.41649999999998</c:v>
                </c:pt>
                <c:pt idx="17024">
                  <c:v>-336.41449999999998</c:v>
                </c:pt>
                <c:pt idx="17025">
                  <c:v>-336.41249999999997</c:v>
                </c:pt>
                <c:pt idx="17026">
                  <c:v>-336.41049999999996</c:v>
                </c:pt>
                <c:pt idx="17027">
                  <c:v>-336.4085</c:v>
                </c:pt>
                <c:pt idx="17028">
                  <c:v>-336.40649999999999</c:v>
                </c:pt>
                <c:pt idx="17029">
                  <c:v>-336.40449999999998</c:v>
                </c:pt>
                <c:pt idx="17030">
                  <c:v>-336.40249999999997</c:v>
                </c:pt>
                <c:pt idx="17031">
                  <c:v>-336.40049999999997</c:v>
                </c:pt>
                <c:pt idx="17032">
                  <c:v>-336.39849999999996</c:v>
                </c:pt>
                <c:pt idx="17033">
                  <c:v>-336.39649999999995</c:v>
                </c:pt>
                <c:pt idx="17034">
                  <c:v>-336.39449999999999</c:v>
                </c:pt>
                <c:pt idx="17035">
                  <c:v>-336.39249999999998</c:v>
                </c:pt>
                <c:pt idx="17036">
                  <c:v>-336.39049999999997</c:v>
                </c:pt>
                <c:pt idx="17037">
                  <c:v>-336.38849999999996</c:v>
                </c:pt>
                <c:pt idx="17038">
                  <c:v>-336.38649999999996</c:v>
                </c:pt>
                <c:pt idx="17039">
                  <c:v>-336.3845</c:v>
                </c:pt>
                <c:pt idx="17040">
                  <c:v>-336.38249999999999</c:v>
                </c:pt>
                <c:pt idx="17041">
                  <c:v>-336.38049999999998</c:v>
                </c:pt>
                <c:pt idx="17042">
                  <c:v>-336.37849999999997</c:v>
                </c:pt>
                <c:pt idx="17043">
                  <c:v>-336.37649999999996</c:v>
                </c:pt>
                <c:pt idx="17044">
                  <c:v>-336.37449999999995</c:v>
                </c:pt>
                <c:pt idx="17045">
                  <c:v>-336.37249999999995</c:v>
                </c:pt>
                <c:pt idx="17046">
                  <c:v>-336.37049999999999</c:v>
                </c:pt>
                <c:pt idx="17047">
                  <c:v>-336.36849999999998</c:v>
                </c:pt>
                <c:pt idx="17048">
                  <c:v>-336.36649999999997</c:v>
                </c:pt>
                <c:pt idx="17049">
                  <c:v>-336.36449999999996</c:v>
                </c:pt>
                <c:pt idx="17050">
                  <c:v>-336.36249999999995</c:v>
                </c:pt>
                <c:pt idx="17051">
                  <c:v>-336.3605</c:v>
                </c:pt>
                <c:pt idx="17052">
                  <c:v>-336.35849999999999</c:v>
                </c:pt>
                <c:pt idx="17053">
                  <c:v>-336.35649999999998</c:v>
                </c:pt>
                <c:pt idx="17054">
                  <c:v>-336.35449999999997</c:v>
                </c:pt>
                <c:pt idx="17055">
                  <c:v>-336.35249999999996</c:v>
                </c:pt>
                <c:pt idx="17056">
                  <c:v>-336.35049999999995</c:v>
                </c:pt>
                <c:pt idx="17057">
                  <c:v>-336.3485</c:v>
                </c:pt>
                <c:pt idx="17058">
                  <c:v>-336.34649999999999</c:v>
                </c:pt>
                <c:pt idx="17059">
                  <c:v>-336.34449999999998</c:v>
                </c:pt>
                <c:pt idx="17060">
                  <c:v>-336.34249999999997</c:v>
                </c:pt>
                <c:pt idx="17061">
                  <c:v>-336.34049999999996</c:v>
                </c:pt>
                <c:pt idx="17062">
                  <c:v>-336.33849999999995</c:v>
                </c:pt>
                <c:pt idx="17063">
                  <c:v>-336.3365</c:v>
                </c:pt>
                <c:pt idx="17064">
                  <c:v>-336.33449999999999</c:v>
                </c:pt>
                <c:pt idx="17065">
                  <c:v>-336.33249999999998</c:v>
                </c:pt>
                <c:pt idx="17066">
                  <c:v>-336.33049999999997</c:v>
                </c:pt>
                <c:pt idx="17067">
                  <c:v>-336.32849999999996</c:v>
                </c:pt>
                <c:pt idx="17068">
                  <c:v>-336.32649999999995</c:v>
                </c:pt>
                <c:pt idx="17069">
                  <c:v>-336.3245</c:v>
                </c:pt>
                <c:pt idx="17070">
                  <c:v>-336.32249999999999</c:v>
                </c:pt>
                <c:pt idx="17071">
                  <c:v>-336.32049999999998</c:v>
                </c:pt>
                <c:pt idx="17072">
                  <c:v>-336.31849999999997</c:v>
                </c:pt>
                <c:pt idx="17073">
                  <c:v>-336.31649999999996</c:v>
                </c:pt>
                <c:pt idx="17074">
                  <c:v>-336.31449999999995</c:v>
                </c:pt>
                <c:pt idx="17075">
                  <c:v>-336.3125</c:v>
                </c:pt>
                <c:pt idx="17076">
                  <c:v>-336.31049999999999</c:v>
                </c:pt>
                <c:pt idx="17077">
                  <c:v>-336.30849999999998</c:v>
                </c:pt>
                <c:pt idx="17078">
                  <c:v>-336.30649999999997</c:v>
                </c:pt>
                <c:pt idx="17079">
                  <c:v>-336.30449999999996</c:v>
                </c:pt>
                <c:pt idx="17080">
                  <c:v>-336.30250000000001</c:v>
                </c:pt>
                <c:pt idx="17081">
                  <c:v>-336.3005</c:v>
                </c:pt>
                <c:pt idx="17082">
                  <c:v>-336.29849999999999</c:v>
                </c:pt>
                <c:pt idx="17083">
                  <c:v>-336.29649999999998</c:v>
                </c:pt>
                <c:pt idx="17084">
                  <c:v>-336.29449999999997</c:v>
                </c:pt>
                <c:pt idx="17085">
                  <c:v>-336.29249999999996</c:v>
                </c:pt>
                <c:pt idx="17086">
                  <c:v>-336.29049999999995</c:v>
                </c:pt>
                <c:pt idx="17087">
                  <c:v>-336.2885</c:v>
                </c:pt>
                <c:pt idx="17088">
                  <c:v>-336.28649999999999</c:v>
                </c:pt>
                <c:pt idx="17089">
                  <c:v>-336.28449999999998</c:v>
                </c:pt>
                <c:pt idx="17090">
                  <c:v>-336.28249999999997</c:v>
                </c:pt>
                <c:pt idx="17091">
                  <c:v>-336.28049999999996</c:v>
                </c:pt>
                <c:pt idx="17092">
                  <c:v>-336.27850000000001</c:v>
                </c:pt>
                <c:pt idx="17093">
                  <c:v>-336.2765</c:v>
                </c:pt>
                <c:pt idx="17094">
                  <c:v>-336.27449999999999</c:v>
                </c:pt>
                <c:pt idx="17095">
                  <c:v>-336.27249999999998</c:v>
                </c:pt>
                <c:pt idx="17096">
                  <c:v>-336.27049999999997</c:v>
                </c:pt>
                <c:pt idx="17097">
                  <c:v>-336.26849999999996</c:v>
                </c:pt>
                <c:pt idx="17098">
                  <c:v>-336.26649999999995</c:v>
                </c:pt>
                <c:pt idx="17099">
                  <c:v>-336.2645</c:v>
                </c:pt>
                <c:pt idx="17100">
                  <c:v>-336.26249999999999</c:v>
                </c:pt>
                <c:pt idx="17101">
                  <c:v>-336.26049999999998</c:v>
                </c:pt>
                <c:pt idx="17102">
                  <c:v>-336.25849999999997</c:v>
                </c:pt>
                <c:pt idx="17103">
                  <c:v>-336.25649999999996</c:v>
                </c:pt>
                <c:pt idx="17104">
                  <c:v>-336.25450000000001</c:v>
                </c:pt>
                <c:pt idx="17105">
                  <c:v>-336.2525</c:v>
                </c:pt>
                <c:pt idx="17106">
                  <c:v>-336.25049999999999</c:v>
                </c:pt>
                <c:pt idx="17107">
                  <c:v>-336.24849999999998</c:v>
                </c:pt>
                <c:pt idx="17108">
                  <c:v>-336.24649999999997</c:v>
                </c:pt>
                <c:pt idx="17109">
                  <c:v>-336.24449999999996</c:v>
                </c:pt>
                <c:pt idx="17110">
                  <c:v>-336.24249999999995</c:v>
                </c:pt>
                <c:pt idx="17111">
                  <c:v>-336.2405</c:v>
                </c:pt>
                <c:pt idx="17112">
                  <c:v>-336.23849999999999</c:v>
                </c:pt>
                <c:pt idx="17113">
                  <c:v>-336.23649999999998</c:v>
                </c:pt>
                <c:pt idx="17114">
                  <c:v>-336.23449999999997</c:v>
                </c:pt>
                <c:pt idx="17115">
                  <c:v>-336.23249999999996</c:v>
                </c:pt>
                <c:pt idx="17116">
                  <c:v>-336.23050000000001</c:v>
                </c:pt>
                <c:pt idx="17117">
                  <c:v>-336.2285</c:v>
                </c:pt>
                <c:pt idx="17118">
                  <c:v>-336.22649999999999</c:v>
                </c:pt>
                <c:pt idx="17119">
                  <c:v>-336.22449999999998</c:v>
                </c:pt>
                <c:pt idx="17120">
                  <c:v>-336.22249999999997</c:v>
                </c:pt>
                <c:pt idx="17121">
                  <c:v>-336.22049999999996</c:v>
                </c:pt>
                <c:pt idx="17122">
                  <c:v>-336.21849999999995</c:v>
                </c:pt>
                <c:pt idx="17123">
                  <c:v>-336.2165</c:v>
                </c:pt>
                <c:pt idx="17124">
                  <c:v>-336.21449999999999</c:v>
                </c:pt>
                <c:pt idx="17125">
                  <c:v>-336.21249999999998</c:v>
                </c:pt>
                <c:pt idx="17126">
                  <c:v>-336.21049999999997</c:v>
                </c:pt>
                <c:pt idx="17127">
                  <c:v>-336.20849999999996</c:v>
                </c:pt>
                <c:pt idx="17128">
                  <c:v>-336.20650000000001</c:v>
                </c:pt>
                <c:pt idx="17129">
                  <c:v>-336.2045</c:v>
                </c:pt>
                <c:pt idx="17130">
                  <c:v>-336.20249999999999</c:v>
                </c:pt>
                <c:pt idx="17131">
                  <c:v>-336.20049999999998</c:v>
                </c:pt>
                <c:pt idx="17132">
                  <c:v>-336.19849999999997</c:v>
                </c:pt>
                <c:pt idx="17133">
                  <c:v>-336.19649999999996</c:v>
                </c:pt>
                <c:pt idx="17134">
                  <c:v>-336.19449999999995</c:v>
                </c:pt>
                <c:pt idx="17135">
                  <c:v>-336.1925</c:v>
                </c:pt>
                <c:pt idx="17136">
                  <c:v>-336.19049999999999</c:v>
                </c:pt>
                <c:pt idx="17137">
                  <c:v>-336.18849999999998</c:v>
                </c:pt>
                <c:pt idx="17138">
                  <c:v>-336.18649999999997</c:v>
                </c:pt>
                <c:pt idx="17139">
                  <c:v>-336.18449999999996</c:v>
                </c:pt>
                <c:pt idx="17140">
                  <c:v>-336.1825</c:v>
                </c:pt>
                <c:pt idx="17141">
                  <c:v>-336.18049999999999</c:v>
                </c:pt>
                <c:pt idx="17142">
                  <c:v>-336.17849999999999</c:v>
                </c:pt>
                <c:pt idx="17143">
                  <c:v>-336.17649999999998</c:v>
                </c:pt>
                <c:pt idx="17144">
                  <c:v>-336.17449999999997</c:v>
                </c:pt>
                <c:pt idx="17145">
                  <c:v>-336.17249999999996</c:v>
                </c:pt>
                <c:pt idx="17146">
                  <c:v>-336.17049999999995</c:v>
                </c:pt>
                <c:pt idx="17147">
                  <c:v>-336.16849999999999</c:v>
                </c:pt>
                <c:pt idx="17148">
                  <c:v>-336.16649999999998</c:v>
                </c:pt>
                <c:pt idx="17149">
                  <c:v>-336.16449999999998</c:v>
                </c:pt>
                <c:pt idx="17150">
                  <c:v>-336.16249999999997</c:v>
                </c:pt>
                <c:pt idx="17151">
                  <c:v>-336.16049999999996</c:v>
                </c:pt>
                <c:pt idx="17152">
                  <c:v>-336.1585</c:v>
                </c:pt>
                <c:pt idx="17153">
                  <c:v>-336.15649999999999</c:v>
                </c:pt>
                <c:pt idx="17154">
                  <c:v>-336.15449999999998</c:v>
                </c:pt>
                <c:pt idx="17155">
                  <c:v>-336.15249999999997</c:v>
                </c:pt>
                <c:pt idx="17156">
                  <c:v>-336.15049999999997</c:v>
                </c:pt>
                <c:pt idx="17157">
                  <c:v>-336.14849999999996</c:v>
                </c:pt>
                <c:pt idx="17158">
                  <c:v>-336.14649999999995</c:v>
                </c:pt>
                <c:pt idx="17159">
                  <c:v>-336.14449999999999</c:v>
                </c:pt>
                <c:pt idx="17160">
                  <c:v>-336.14249999999998</c:v>
                </c:pt>
                <c:pt idx="17161">
                  <c:v>-336.14049999999997</c:v>
                </c:pt>
                <c:pt idx="17162">
                  <c:v>-336.13849999999996</c:v>
                </c:pt>
                <c:pt idx="17163">
                  <c:v>-336.13649999999996</c:v>
                </c:pt>
                <c:pt idx="17164">
                  <c:v>-336.1345</c:v>
                </c:pt>
                <c:pt idx="17165">
                  <c:v>-336.13249999999999</c:v>
                </c:pt>
                <c:pt idx="17166">
                  <c:v>-336.13049999999998</c:v>
                </c:pt>
                <c:pt idx="17167">
                  <c:v>-336.12849999999997</c:v>
                </c:pt>
                <c:pt idx="17168">
                  <c:v>-336.12649999999996</c:v>
                </c:pt>
                <c:pt idx="17169">
                  <c:v>-336.12449999999995</c:v>
                </c:pt>
                <c:pt idx="17170">
                  <c:v>-336.12249999999995</c:v>
                </c:pt>
                <c:pt idx="17171">
                  <c:v>-336.12049999999999</c:v>
                </c:pt>
                <c:pt idx="17172">
                  <c:v>-336.11849999999998</c:v>
                </c:pt>
                <c:pt idx="17173">
                  <c:v>-336.11649999999997</c:v>
                </c:pt>
                <c:pt idx="17174">
                  <c:v>-336.11449999999996</c:v>
                </c:pt>
                <c:pt idx="17175">
                  <c:v>-336.11249999999995</c:v>
                </c:pt>
                <c:pt idx="17176">
                  <c:v>-336.1105</c:v>
                </c:pt>
                <c:pt idx="17177">
                  <c:v>-336.10849999999999</c:v>
                </c:pt>
                <c:pt idx="17178">
                  <c:v>-336.10649999999998</c:v>
                </c:pt>
                <c:pt idx="17179">
                  <c:v>-336.10449999999997</c:v>
                </c:pt>
                <c:pt idx="17180">
                  <c:v>-336.10249999999996</c:v>
                </c:pt>
                <c:pt idx="17181">
                  <c:v>-336.10049999999995</c:v>
                </c:pt>
                <c:pt idx="17182">
                  <c:v>-336.0985</c:v>
                </c:pt>
                <c:pt idx="17183">
                  <c:v>-336.09649999999999</c:v>
                </c:pt>
                <c:pt idx="17184">
                  <c:v>-336.09449999999998</c:v>
                </c:pt>
                <c:pt idx="17185">
                  <c:v>-336.09249999999997</c:v>
                </c:pt>
                <c:pt idx="17186">
                  <c:v>-336.09049999999996</c:v>
                </c:pt>
                <c:pt idx="17187">
                  <c:v>-336.08849999999995</c:v>
                </c:pt>
                <c:pt idx="17188">
                  <c:v>-336.0865</c:v>
                </c:pt>
                <c:pt idx="17189">
                  <c:v>-336.08449999999999</c:v>
                </c:pt>
                <c:pt idx="17190">
                  <c:v>-336.08249999999998</c:v>
                </c:pt>
                <c:pt idx="17191">
                  <c:v>-336.08049999999997</c:v>
                </c:pt>
                <c:pt idx="17192">
                  <c:v>-336.07849999999996</c:v>
                </c:pt>
                <c:pt idx="17193">
                  <c:v>-336.07649999999995</c:v>
                </c:pt>
                <c:pt idx="17194">
                  <c:v>-336.0745</c:v>
                </c:pt>
                <c:pt idx="17195">
                  <c:v>-336.07249999999999</c:v>
                </c:pt>
                <c:pt idx="17196">
                  <c:v>-336.07049999999998</c:v>
                </c:pt>
                <c:pt idx="17197">
                  <c:v>-336.06849999999997</c:v>
                </c:pt>
                <c:pt idx="17198">
                  <c:v>-336.06649999999996</c:v>
                </c:pt>
                <c:pt idx="17199">
                  <c:v>-336.06449999999995</c:v>
                </c:pt>
                <c:pt idx="17200">
                  <c:v>-336.0625</c:v>
                </c:pt>
                <c:pt idx="17201">
                  <c:v>-336.06049999999999</c:v>
                </c:pt>
                <c:pt idx="17202">
                  <c:v>-336.05849999999998</c:v>
                </c:pt>
                <c:pt idx="17203">
                  <c:v>-336.05649999999997</c:v>
                </c:pt>
                <c:pt idx="17204">
                  <c:v>-336.05449999999996</c:v>
                </c:pt>
                <c:pt idx="17205">
                  <c:v>-336.05250000000001</c:v>
                </c:pt>
                <c:pt idx="17206">
                  <c:v>-336.0505</c:v>
                </c:pt>
                <c:pt idx="17207">
                  <c:v>-336.04849999999999</c:v>
                </c:pt>
                <c:pt idx="17208">
                  <c:v>-336.04649999999998</c:v>
                </c:pt>
                <c:pt idx="17209">
                  <c:v>-336.04449999999997</c:v>
                </c:pt>
                <c:pt idx="17210">
                  <c:v>-336.04249999999996</c:v>
                </c:pt>
                <c:pt idx="17211">
                  <c:v>-336.04049999999995</c:v>
                </c:pt>
                <c:pt idx="17212">
                  <c:v>-336.0385</c:v>
                </c:pt>
                <c:pt idx="17213">
                  <c:v>-336.03649999999999</c:v>
                </c:pt>
                <c:pt idx="17214">
                  <c:v>-336.03449999999998</c:v>
                </c:pt>
                <c:pt idx="17215">
                  <c:v>-336.03249999999997</c:v>
                </c:pt>
                <c:pt idx="17216">
                  <c:v>-336.03049999999996</c:v>
                </c:pt>
                <c:pt idx="17217">
                  <c:v>-336.02850000000001</c:v>
                </c:pt>
                <c:pt idx="17218">
                  <c:v>-336.0265</c:v>
                </c:pt>
                <c:pt idx="17219">
                  <c:v>-336.02449999999999</c:v>
                </c:pt>
                <c:pt idx="17220">
                  <c:v>-336.02249999999998</c:v>
                </c:pt>
                <c:pt idx="17221">
                  <c:v>-336.02049999999997</c:v>
                </c:pt>
                <c:pt idx="17222">
                  <c:v>-336.01849999999996</c:v>
                </c:pt>
                <c:pt idx="17223">
                  <c:v>-336.01649999999995</c:v>
                </c:pt>
                <c:pt idx="17224">
                  <c:v>-336.0145</c:v>
                </c:pt>
                <c:pt idx="17225">
                  <c:v>-336.01249999999999</c:v>
                </c:pt>
                <c:pt idx="17226">
                  <c:v>-336.01049999999998</c:v>
                </c:pt>
                <c:pt idx="17227">
                  <c:v>-336.00849999999997</c:v>
                </c:pt>
                <c:pt idx="17228">
                  <c:v>-336.00649999999996</c:v>
                </c:pt>
                <c:pt idx="17229">
                  <c:v>-336.00450000000001</c:v>
                </c:pt>
                <c:pt idx="17230">
                  <c:v>-336.0025</c:v>
                </c:pt>
                <c:pt idx="17231">
                  <c:v>-336.00049999999999</c:v>
                </c:pt>
                <c:pt idx="17232">
                  <c:v>-335.99849999999998</c:v>
                </c:pt>
                <c:pt idx="17233">
                  <c:v>-335.99649999999997</c:v>
                </c:pt>
                <c:pt idx="17234">
                  <c:v>-335.99449999999996</c:v>
                </c:pt>
                <c:pt idx="17235">
                  <c:v>-335.99249999999995</c:v>
                </c:pt>
                <c:pt idx="17236">
                  <c:v>-335.9905</c:v>
                </c:pt>
                <c:pt idx="17237">
                  <c:v>-335.98849999999999</c:v>
                </c:pt>
                <c:pt idx="17238">
                  <c:v>-335.98649999999998</c:v>
                </c:pt>
                <c:pt idx="17239">
                  <c:v>-335.98449999999997</c:v>
                </c:pt>
                <c:pt idx="17240">
                  <c:v>-335.98249999999996</c:v>
                </c:pt>
                <c:pt idx="17241">
                  <c:v>-335.98050000000001</c:v>
                </c:pt>
                <c:pt idx="17242">
                  <c:v>-335.9785</c:v>
                </c:pt>
                <c:pt idx="17243">
                  <c:v>-335.97649999999999</c:v>
                </c:pt>
                <c:pt idx="17244">
                  <c:v>-335.97449999999998</c:v>
                </c:pt>
                <c:pt idx="17245">
                  <c:v>-335.97249999999997</c:v>
                </c:pt>
                <c:pt idx="17246">
                  <c:v>-335.97049999999996</c:v>
                </c:pt>
                <c:pt idx="17247">
                  <c:v>-335.96849999999995</c:v>
                </c:pt>
                <c:pt idx="17248">
                  <c:v>-335.9665</c:v>
                </c:pt>
                <c:pt idx="17249">
                  <c:v>-335.96449999999999</c:v>
                </c:pt>
                <c:pt idx="17250">
                  <c:v>-335.96249999999998</c:v>
                </c:pt>
                <c:pt idx="17251">
                  <c:v>-335.96049999999997</c:v>
                </c:pt>
                <c:pt idx="17252">
                  <c:v>-335.95849999999996</c:v>
                </c:pt>
                <c:pt idx="17253">
                  <c:v>-335.95650000000001</c:v>
                </c:pt>
                <c:pt idx="17254">
                  <c:v>-335.9545</c:v>
                </c:pt>
                <c:pt idx="17255">
                  <c:v>-335.95249999999999</c:v>
                </c:pt>
                <c:pt idx="17256">
                  <c:v>-335.95049999999998</c:v>
                </c:pt>
                <c:pt idx="17257">
                  <c:v>-335.94849999999997</c:v>
                </c:pt>
                <c:pt idx="17258">
                  <c:v>-335.94649999999996</c:v>
                </c:pt>
                <c:pt idx="17259">
                  <c:v>-335.94449999999995</c:v>
                </c:pt>
                <c:pt idx="17260">
                  <c:v>-335.9425</c:v>
                </c:pt>
                <c:pt idx="17261">
                  <c:v>-335.94049999999999</c:v>
                </c:pt>
                <c:pt idx="17262">
                  <c:v>-335.93849999999998</c:v>
                </c:pt>
                <c:pt idx="17263">
                  <c:v>-335.93649999999997</c:v>
                </c:pt>
                <c:pt idx="17264">
                  <c:v>-335.93449999999996</c:v>
                </c:pt>
                <c:pt idx="17265">
                  <c:v>-335.9325</c:v>
                </c:pt>
                <c:pt idx="17266">
                  <c:v>-335.93049999999999</c:v>
                </c:pt>
                <c:pt idx="17267">
                  <c:v>-335.92849999999999</c:v>
                </c:pt>
                <c:pt idx="17268">
                  <c:v>-335.92649999999998</c:v>
                </c:pt>
                <c:pt idx="17269">
                  <c:v>-335.92449999999997</c:v>
                </c:pt>
                <c:pt idx="17270">
                  <c:v>-335.92249999999996</c:v>
                </c:pt>
                <c:pt idx="17271">
                  <c:v>-335.92049999999995</c:v>
                </c:pt>
                <c:pt idx="17272">
                  <c:v>-335.91849999999999</c:v>
                </c:pt>
                <c:pt idx="17273">
                  <c:v>-335.91649999999998</c:v>
                </c:pt>
                <c:pt idx="17274">
                  <c:v>-335.91449999999998</c:v>
                </c:pt>
                <c:pt idx="17275">
                  <c:v>-335.91249999999997</c:v>
                </c:pt>
                <c:pt idx="17276">
                  <c:v>-335.91049999999996</c:v>
                </c:pt>
                <c:pt idx="17277">
                  <c:v>-335.9085</c:v>
                </c:pt>
                <c:pt idx="17278">
                  <c:v>-335.90649999999999</c:v>
                </c:pt>
                <c:pt idx="17279">
                  <c:v>-335.90449999999998</c:v>
                </c:pt>
                <c:pt idx="17280">
                  <c:v>-335.90249999999997</c:v>
                </c:pt>
                <c:pt idx="17281">
                  <c:v>-335.90049999999997</c:v>
                </c:pt>
                <c:pt idx="17282">
                  <c:v>-335.89849999999996</c:v>
                </c:pt>
                <c:pt idx="17283">
                  <c:v>-335.89649999999995</c:v>
                </c:pt>
                <c:pt idx="17284">
                  <c:v>-335.89449999999999</c:v>
                </c:pt>
                <c:pt idx="17285">
                  <c:v>-335.89249999999998</c:v>
                </c:pt>
                <c:pt idx="17286">
                  <c:v>-335.89049999999997</c:v>
                </c:pt>
                <c:pt idx="17287">
                  <c:v>-335.88849999999996</c:v>
                </c:pt>
                <c:pt idx="17288">
                  <c:v>-335.88649999999996</c:v>
                </c:pt>
                <c:pt idx="17289">
                  <c:v>-335.8845</c:v>
                </c:pt>
                <c:pt idx="17290">
                  <c:v>-335.88249999999999</c:v>
                </c:pt>
                <c:pt idx="17291">
                  <c:v>-335.88049999999998</c:v>
                </c:pt>
                <c:pt idx="17292">
                  <c:v>-335.87849999999997</c:v>
                </c:pt>
                <c:pt idx="17293">
                  <c:v>-335.87649999999996</c:v>
                </c:pt>
                <c:pt idx="17294">
                  <c:v>-335.87449999999995</c:v>
                </c:pt>
                <c:pt idx="17295">
                  <c:v>-335.87249999999995</c:v>
                </c:pt>
                <c:pt idx="17296">
                  <c:v>-335.87049999999999</c:v>
                </c:pt>
                <c:pt idx="17297">
                  <c:v>-335.86849999999998</c:v>
                </c:pt>
                <c:pt idx="17298">
                  <c:v>-335.86649999999997</c:v>
                </c:pt>
                <c:pt idx="17299">
                  <c:v>-335.86449999999996</c:v>
                </c:pt>
                <c:pt idx="17300">
                  <c:v>-335.86249999999995</c:v>
                </c:pt>
                <c:pt idx="17301">
                  <c:v>-335.8605</c:v>
                </c:pt>
                <c:pt idx="17302">
                  <c:v>-335.85849999999999</c:v>
                </c:pt>
                <c:pt idx="17303">
                  <c:v>-335.85649999999998</c:v>
                </c:pt>
                <c:pt idx="17304">
                  <c:v>-335.85449999999997</c:v>
                </c:pt>
                <c:pt idx="17305">
                  <c:v>-335.85249999999996</c:v>
                </c:pt>
                <c:pt idx="17306">
                  <c:v>-335.85049999999995</c:v>
                </c:pt>
                <c:pt idx="17307">
                  <c:v>-335.8485</c:v>
                </c:pt>
                <c:pt idx="17308">
                  <c:v>-335.84649999999999</c:v>
                </c:pt>
                <c:pt idx="17309">
                  <c:v>-335.84449999999998</c:v>
                </c:pt>
                <c:pt idx="17310">
                  <c:v>-335.84249999999997</c:v>
                </c:pt>
                <c:pt idx="17311">
                  <c:v>-335.84049999999996</c:v>
                </c:pt>
                <c:pt idx="17312">
                  <c:v>-335.83849999999995</c:v>
                </c:pt>
                <c:pt idx="17313">
                  <c:v>-335.8365</c:v>
                </c:pt>
                <c:pt idx="17314">
                  <c:v>-335.83449999999999</c:v>
                </c:pt>
                <c:pt idx="17315">
                  <c:v>-335.83249999999998</c:v>
                </c:pt>
                <c:pt idx="17316">
                  <c:v>-335.83049999999997</c:v>
                </c:pt>
                <c:pt idx="17317">
                  <c:v>-335.82849999999996</c:v>
                </c:pt>
                <c:pt idx="17318">
                  <c:v>-335.82649999999995</c:v>
                </c:pt>
                <c:pt idx="17319">
                  <c:v>-335.8245</c:v>
                </c:pt>
                <c:pt idx="17320">
                  <c:v>-335.82249999999999</c:v>
                </c:pt>
                <c:pt idx="17321">
                  <c:v>-335.82049999999998</c:v>
                </c:pt>
                <c:pt idx="17322">
                  <c:v>-335.81849999999997</c:v>
                </c:pt>
                <c:pt idx="17323">
                  <c:v>-335.81649999999996</c:v>
                </c:pt>
                <c:pt idx="17324">
                  <c:v>-335.81449999999995</c:v>
                </c:pt>
                <c:pt idx="17325">
                  <c:v>-335.8125</c:v>
                </c:pt>
                <c:pt idx="17326">
                  <c:v>-335.81049999999999</c:v>
                </c:pt>
                <c:pt idx="17327">
                  <c:v>-335.80849999999998</c:v>
                </c:pt>
                <c:pt idx="17328">
                  <c:v>-335.80649999999997</c:v>
                </c:pt>
                <c:pt idx="17329">
                  <c:v>-335.80449999999996</c:v>
                </c:pt>
                <c:pt idx="17330">
                  <c:v>-335.80250000000001</c:v>
                </c:pt>
                <c:pt idx="17331">
                  <c:v>-335.8005</c:v>
                </c:pt>
                <c:pt idx="17332">
                  <c:v>-335.79849999999999</c:v>
                </c:pt>
                <c:pt idx="17333">
                  <c:v>-335.79649999999998</c:v>
                </c:pt>
                <c:pt idx="17334">
                  <c:v>-335.79449999999997</c:v>
                </c:pt>
                <c:pt idx="17335">
                  <c:v>-335.79249999999996</c:v>
                </c:pt>
                <c:pt idx="17336">
                  <c:v>-335.79049999999995</c:v>
                </c:pt>
                <c:pt idx="17337">
                  <c:v>-335.7885</c:v>
                </c:pt>
                <c:pt idx="17338">
                  <c:v>-335.78649999999999</c:v>
                </c:pt>
                <c:pt idx="17339">
                  <c:v>-335.78449999999998</c:v>
                </c:pt>
                <c:pt idx="17340">
                  <c:v>-335.78249999999997</c:v>
                </c:pt>
                <c:pt idx="17341">
                  <c:v>-335.78049999999996</c:v>
                </c:pt>
                <c:pt idx="17342">
                  <c:v>-335.77850000000001</c:v>
                </c:pt>
                <c:pt idx="17343">
                  <c:v>-335.7765</c:v>
                </c:pt>
                <c:pt idx="17344">
                  <c:v>-335.77449999999999</c:v>
                </c:pt>
                <c:pt idx="17345">
                  <c:v>-335.77249999999998</c:v>
                </c:pt>
                <c:pt idx="17346">
                  <c:v>-335.77049999999997</c:v>
                </c:pt>
                <c:pt idx="17347">
                  <c:v>-335.76849999999996</c:v>
                </c:pt>
                <c:pt idx="17348">
                  <c:v>-335.76649999999995</c:v>
                </c:pt>
                <c:pt idx="17349">
                  <c:v>-335.7645</c:v>
                </c:pt>
                <c:pt idx="17350">
                  <c:v>-335.76249999999999</c:v>
                </c:pt>
                <c:pt idx="17351">
                  <c:v>-335.76049999999998</c:v>
                </c:pt>
                <c:pt idx="17352">
                  <c:v>-335.75849999999997</c:v>
                </c:pt>
                <c:pt idx="17353">
                  <c:v>-335.75649999999996</c:v>
                </c:pt>
                <c:pt idx="17354">
                  <c:v>-335.75450000000001</c:v>
                </c:pt>
                <c:pt idx="17355">
                  <c:v>-335.7525</c:v>
                </c:pt>
                <c:pt idx="17356">
                  <c:v>-335.75049999999999</c:v>
                </c:pt>
                <c:pt idx="17357">
                  <c:v>-335.74849999999998</c:v>
                </c:pt>
                <c:pt idx="17358">
                  <c:v>-335.74649999999997</c:v>
                </c:pt>
                <c:pt idx="17359">
                  <c:v>-335.74449999999996</c:v>
                </c:pt>
                <c:pt idx="17360">
                  <c:v>-335.74249999999995</c:v>
                </c:pt>
                <c:pt idx="17361">
                  <c:v>-335.7405</c:v>
                </c:pt>
                <c:pt idx="17362">
                  <c:v>-335.73849999999999</c:v>
                </c:pt>
                <c:pt idx="17363">
                  <c:v>-335.73649999999998</c:v>
                </c:pt>
                <c:pt idx="17364">
                  <c:v>-335.73449999999997</c:v>
                </c:pt>
                <c:pt idx="17365">
                  <c:v>-335.73249999999996</c:v>
                </c:pt>
                <c:pt idx="17366">
                  <c:v>-335.73050000000001</c:v>
                </c:pt>
                <c:pt idx="17367">
                  <c:v>-335.7285</c:v>
                </c:pt>
                <c:pt idx="17368">
                  <c:v>-335.72649999999999</c:v>
                </c:pt>
                <c:pt idx="17369">
                  <c:v>-335.72449999999998</c:v>
                </c:pt>
                <c:pt idx="17370">
                  <c:v>-335.72249999999997</c:v>
                </c:pt>
                <c:pt idx="17371">
                  <c:v>-335.72049999999996</c:v>
                </c:pt>
                <c:pt idx="17372">
                  <c:v>-335.71849999999995</c:v>
                </c:pt>
                <c:pt idx="17373">
                  <c:v>-335.7165</c:v>
                </c:pt>
                <c:pt idx="17374">
                  <c:v>-335.71449999999999</c:v>
                </c:pt>
                <c:pt idx="17375">
                  <c:v>-335.71249999999998</c:v>
                </c:pt>
                <c:pt idx="17376">
                  <c:v>-335.71049999999997</c:v>
                </c:pt>
                <c:pt idx="17377">
                  <c:v>-335.70849999999996</c:v>
                </c:pt>
                <c:pt idx="17378">
                  <c:v>-335.70650000000001</c:v>
                </c:pt>
                <c:pt idx="17379">
                  <c:v>-335.7045</c:v>
                </c:pt>
                <c:pt idx="17380">
                  <c:v>-335.70249999999999</c:v>
                </c:pt>
                <c:pt idx="17381">
                  <c:v>-335.70049999999998</c:v>
                </c:pt>
                <c:pt idx="17382">
                  <c:v>-335.69849999999997</c:v>
                </c:pt>
                <c:pt idx="17383">
                  <c:v>-335.69649999999996</c:v>
                </c:pt>
                <c:pt idx="17384">
                  <c:v>-335.69449999999995</c:v>
                </c:pt>
                <c:pt idx="17385">
                  <c:v>-335.6925</c:v>
                </c:pt>
                <c:pt idx="17386">
                  <c:v>-335.69049999999999</c:v>
                </c:pt>
                <c:pt idx="17387">
                  <c:v>-335.68849999999998</c:v>
                </c:pt>
                <c:pt idx="17388">
                  <c:v>-335.68649999999997</c:v>
                </c:pt>
                <c:pt idx="17389">
                  <c:v>-335.68449999999996</c:v>
                </c:pt>
                <c:pt idx="17390">
                  <c:v>-335.6825</c:v>
                </c:pt>
                <c:pt idx="17391">
                  <c:v>-335.68049999999999</c:v>
                </c:pt>
                <c:pt idx="17392">
                  <c:v>-335.67849999999999</c:v>
                </c:pt>
                <c:pt idx="17393">
                  <c:v>-335.67649999999998</c:v>
                </c:pt>
                <c:pt idx="17394">
                  <c:v>-335.67449999999997</c:v>
                </c:pt>
                <c:pt idx="17395">
                  <c:v>-335.67249999999996</c:v>
                </c:pt>
                <c:pt idx="17396">
                  <c:v>-335.67049999999995</c:v>
                </c:pt>
                <c:pt idx="17397">
                  <c:v>-335.66849999999999</c:v>
                </c:pt>
                <c:pt idx="17398">
                  <c:v>-335.66649999999998</c:v>
                </c:pt>
                <c:pt idx="17399">
                  <c:v>-335.66449999999998</c:v>
                </c:pt>
                <c:pt idx="17400">
                  <c:v>-335.66249999999997</c:v>
                </c:pt>
                <c:pt idx="17401">
                  <c:v>-335.66049999999996</c:v>
                </c:pt>
                <c:pt idx="17402">
                  <c:v>-335.6585</c:v>
                </c:pt>
                <c:pt idx="17403">
                  <c:v>-335.65649999999999</c:v>
                </c:pt>
                <c:pt idx="17404">
                  <c:v>-335.65449999999998</c:v>
                </c:pt>
                <c:pt idx="17405">
                  <c:v>-335.65249999999997</c:v>
                </c:pt>
                <c:pt idx="17406">
                  <c:v>-335.65049999999997</c:v>
                </c:pt>
                <c:pt idx="17407">
                  <c:v>-335.64849999999996</c:v>
                </c:pt>
                <c:pt idx="17408">
                  <c:v>-335.64649999999995</c:v>
                </c:pt>
                <c:pt idx="17409">
                  <c:v>-335.64449999999999</c:v>
                </c:pt>
                <c:pt idx="17410">
                  <c:v>-335.64249999999998</c:v>
                </c:pt>
                <c:pt idx="17411">
                  <c:v>-335.64049999999997</c:v>
                </c:pt>
                <c:pt idx="17412">
                  <c:v>-335.63849999999996</c:v>
                </c:pt>
                <c:pt idx="17413">
                  <c:v>-335.63649999999996</c:v>
                </c:pt>
                <c:pt idx="17414">
                  <c:v>-335.6345</c:v>
                </c:pt>
                <c:pt idx="17415">
                  <c:v>-335.63249999999999</c:v>
                </c:pt>
                <c:pt idx="17416">
                  <c:v>-335.63049999999998</c:v>
                </c:pt>
                <c:pt idx="17417">
                  <c:v>-335.62849999999997</c:v>
                </c:pt>
                <c:pt idx="17418">
                  <c:v>-335.62649999999996</c:v>
                </c:pt>
                <c:pt idx="17419">
                  <c:v>-335.62449999999995</c:v>
                </c:pt>
                <c:pt idx="17420">
                  <c:v>-335.62249999999995</c:v>
                </c:pt>
                <c:pt idx="17421">
                  <c:v>-335.62049999999999</c:v>
                </c:pt>
                <c:pt idx="17422">
                  <c:v>-335.61849999999998</c:v>
                </c:pt>
                <c:pt idx="17423">
                  <c:v>-335.61649999999997</c:v>
                </c:pt>
                <c:pt idx="17424">
                  <c:v>-335.61449999999996</c:v>
                </c:pt>
                <c:pt idx="17425">
                  <c:v>-335.61249999999995</c:v>
                </c:pt>
                <c:pt idx="17426">
                  <c:v>-335.6105</c:v>
                </c:pt>
                <c:pt idx="17427">
                  <c:v>-335.60849999999999</c:v>
                </c:pt>
                <c:pt idx="17428">
                  <c:v>-335.60649999999998</c:v>
                </c:pt>
                <c:pt idx="17429">
                  <c:v>-335.60449999999997</c:v>
                </c:pt>
                <c:pt idx="17430">
                  <c:v>-335.60249999999996</c:v>
                </c:pt>
                <c:pt idx="17431">
                  <c:v>-335.60049999999995</c:v>
                </c:pt>
                <c:pt idx="17432">
                  <c:v>-335.5985</c:v>
                </c:pt>
                <c:pt idx="17433">
                  <c:v>-335.59649999999999</c:v>
                </c:pt>
                <c:pt idx="17434">
                  <c:v>-335.59449999999998</c:v>
                </c:pt>
                <c:pt idx="17435">
                  <c:v>-335.59249999999997</c:v>
                </c:pt>
                <c:pt idx="17436">
                  <c:v>-335.59049999999996</c:v>
                </c:pt>
                <c:pt idx="17437">
                  <c:v>-335.58849999999995</c:v>
                </c:pt>
                <c:pt idx="17438">
                  <c:v>-335.5865</c:v>
                </c:pt>
                <c:pt idx="17439">
                  <c:v>-335.58449999999999</c:v>
                </c:pt>
                <c:pt idx="17440">
                  <c:v>-335.58249999999998</c:v>
                </c:pt>
                <c:pt idx="17441">
                  <c:v>-335.58049999999997</c:v>
                </c:pt>
                <c:pt idx="17442">
                  <c:v>-335.57849999999996</c:v>
                </c:pt>
                <c:pt idx="17443">
                  <c:v>-335.57649999999995</c:v>
                </c:pt>
                <c:pt idx="17444">
                  <c:v>-335.5745</c:v>
                </c:pt>
                <c:pt idx="17445">
                  <c:v>-335.57249999999999</c:v>
                </c:pt>
                <c:pt idx="17446">
                  <c:v>-335.57049999999998</c:v>
                </c:pt>
                <c:pt idx="17447">
                  <c:v>-335.56849999999997</c:v>
                </c:pt>
                <c:pt idx="17448">
                  <c:v>-335.56649999999996</c:v>
                </c:pt>
                <c:pt idx="17449">
                  <c:v>-335.56449999999995</c:v>
                </c:pt>
                <c:pt idx="17450">
                  <c:v>-335.5625</c:v>
                </c:pt>
                <c:pt idx="17451">
                  <c:v>-335.56049999999999</c:v>
                </c:pt>
                <c:pt idx="17452">
                  <c:v>-335.55849999999998</c:v>
                </c:pt>
                <c:pt idx="17453">
                  <c:v>-335.55649999999997</c:v>
                </c:pt>
                <c:pt idx="17454">
                  <c:v>-335.55449999999996</c:v>
                </c:pt>
                <c:pt idx="17455">
                  <c:v>-335.55250000000001</c:v>
                </c:pt>
                <c:pt idx="17456">
                  <c:v>-335.5505</c:v>
                </c:pt>
                <c:pt idx="17457">
                  <c:v>-335.54849999999999</c:v>
                </c:pt>
                <c:pt idx="17458">
                  <c:v>-335.54649999999998</c:v>
                </c:pt>
                <c:pt idx="17459">
                  <c:v>-335.54449999999997</c:v>
                </c:pt>
                <c:pt idx="17460">
                  <c:v>-335.54249999999996</c:v>
                </c:pt>
                <c:pt idx="17461">
                  <c:v>-335.54049999999995</c:v>
                </c:pt>
                <c:pt idx="17462">
                  <c:v>-335.5385</c:v>
                </c:pt>
                <c:pt idx="17463">
                  <c:v>-335.53649999999999</c:v>
                </c:pt>
                <c:pt idx="17464">
                  <c:v>-335.53449999999998</c:v>
                </c:pt>
                <c:pt idx="17465">
                  <c:v>-335.53249999999997</c:v>
                </c:pt>
                <c:pt idx="17466">
                  <c:v>-335.53049999999996</c:v>
                </c:pt>
                <c:pt idx="17467">
                  <c:v>-335.52850000000001</c:v>
                </c:pt>
                <c:pt idx="17468">
                  <c:v>-335.5265</c:v>
                </c:pt>
                <c:pt idx="17469">
                  <c:v>-335.52449999999999</c:v>
                </c:pt>
                <c:pt idx="17470">
                  <c:v>-335.52249999999998</c:v>
                </c:pt>
                <c:pt idx="17471">
                  <c:v>-335.52049999999997</c:v>
                </c:pt>
                <c:pt idx="17472">
                  <c:v>-335.51849999999996</c:v>
                </c:pt>
                <c:pt idx="17473">
                  <c:v>-335.51649999999995</c:v>
                </c:pt>
                <c:pt idx="17474">
                  <c:v>-335.5145</c:v>
                </c:pt>
                <c:pt idx="17475">
                  <c:v>-335.51249999999999</c:v>
                </c:pt>
                <c:pt idx="17476">
                  <c:v>-335.51049999999998</c:v>
                </c:pt>
                <c:pt idx="17477">
                  <c:v>-335.50849999999997</c:v>
                </c:pt>
                <c:pt idx="17478">
                  <c:v>-335.50649999999996</c:v>
                </c:pt>
                <c:pt idx="17479">
                  <c:v>-335.50450000000001</c:v>
                </c:pt>
                <c:pt idx="17480">
                  <c:v>-335.5025</c:v>
                </c:pt>
                <c:pt idx="17481">
                  <c:v>-335.50049999999999</c:v>
                </c:pt>
                <c:pt idx="17482">
                  <c:v>-335.49849999999998</c:v>
                </c:pt>
                <c:pt idx="17483">
                  <c:v>-335.49649999999997</c:v>
                </c:pt>
                <c:pt idx="17484">
                  <c:v>-335.49449999999996</c:v>
                </c:pt>
                <c:pt idx="17485">
                  <c:v>-335.49249999999995</c:v>
                </c:pt>
                <c:pt idx="17486">
                  <c:v>-335.4905</c:v>
                </c:pt>
                <c:pt idx="17487">
                  <c:v>-335.48849999999999</c:v>
                </c:pt>
                <c:pt idx="17488">
                  <c:v>-335.48649999999998</c:v>
                </c:pt>
                <c:pt idx="17489">
                  <c:v>-335.48449999999997</c:v>
                </c:pt>
                <c:pt idx="17490">
                  <c:v>-335.48249999999996</c:v>
                </c:pt>
                <c:pt idx="17491">
                  <c:v>-335.48050000000001</c:v>
                </c:pt>
                <c:pt idx="17492">
                  <c:v>-335.4785</c:v>
                </c:pt>
                <c:pt idx="17493">
                  <c:v>-335.47649999999999</c:v>
                </c:pt>
                <c:pt idx="17494">
                  <c:v>-335.47449999999998</c:v>
                </c:pt>
                <c:pt idx="17495">
                  <c:v>-335.47249999999997</c:v>
                </c:pt>
                <c:pt idx="17496">
                  <c:v>-335.47049999999996</c:v>
                </c:pt>
                <c:pt idx="17497">
                  <c:v>-335.46849999999995</c:v>
                </c:pt>
                <c:pt idx="17498">
                  <c:v>-335.4665</c:v>
                </c:pt>
                <c:pt idx="17499">
                  <c:v>-335.46449999999999</c:v>
                </c:pt>
                <c:pt idx="17500">
                  <c:v>-335.46249999999998</c:v>
                </c:pt>
                <c:pt idx="17501">
                  <c:v>-335.46049999999997</c:v>
                </c:pt>
                <c:pt idx="17502">
                  <c:v>-335.45849999999996</c:v>
                </c:pt>
                <c:pt idx="17503">
                  <c:v>-335.45650000000001</c:v>
                </c:pt>
                <c:pt idx="17504">
                  <c:v>-335.4545</c:v>
                </c:pt>
                <c:pt idx="17505">
                  <c:v>-335.45249999999999</c:v>
                </c:pt>
                <c:pt idx="17506">
                  <c:v>-335.45049999999998</c:v>
                </c:pt>
                <c:pt idx="17507">
                  <c:v>-335.44849999999997</c:v>
                </c:pt>
                <c:pt idx="17508">
                  <c:v>-335.44649999999996</c:v>
                </c:pt>
                <c:pt idx="17509">
                  <c:v>-335.44449999999995</c:v>
                </c:pt>
                <c:pt idx="17510">
                  <c:v>-335.4425</c:v>
                </c:pt>
                <c:pt idx="17511">
                  <c:v>-335.44049999999999</c:v>
                </c:pt>
                <c:pt idx="17512">
                  <c:v>-335.43849999999998</c:v>
                </c:pt>
                <c:pt idx="17513">
                  <c:v>-335.43649999999997</c:v>
                </c:pt>
                <c:pt idx="17514">
                  <c:v>-335.43449999999996</c:v>
                </c:pt>
                <c:pt idx="17515">
                  <c:v>-335.4325</c:v>
                </c:pt>
                <c:pt idx="17516">
                  <c:v>-335.43049999999999</c:v>
                </c:pt>
                <c:pt idx="17517">
                  <c:v>-335.42849999999999</c:v>
                </c:pt>
                <c:pt idx="17518">
                  <c:v>-335.42649999999998</c:v>
                </c:pt>
                <c:pt idx="17519">
                  <c:v>-335.42449999999997</c:v>
                </c:pt>
                <c:pt idx="17520">
                  <c:v>-335.42249999999996</c:v>
                </c:pt>
                <c:pt idx="17521">
                  <c:v>-335.42049999999995</c:v>
                </c:pt>
                <c:pt idx="17522">
                  <c:v>-335.41849999999999</c:v>
                </c:pt>
                <c:pt idx="17523">
                  <c:v>-335.41649999999998</c:v>
                </c:pt>
                <c:pt idx="17524">
                  <c:v>-335.41449999999998</c:v>
                </c:pt>
                <c:pt idx="17525">
                  <c:v>-335.41249999999997</c:v>
                </c:pt>
                <c:pt idx="17526">
                  <c:v>-335.41049999999996</c:v>
                </c:pt>
                <c:pt idx="17527">
                  <c:v>-335.4085</c:v>
                </c:pt>
                <c:pt idx="17528">
                  <c:v>-335.40649999999999</c:v>
                </c:pt>
                <c:pt idx="17529">
                  <c:v>-335.40449999999998</c:v>
                </c:pt>
                <c:pt idx="17530">
                  <c:v>-335.40249999999997</c:v>
                </c:pt>
                <c:pt idx="17531">
                  <c:v>-335.40049999999997</c:v>
                </c:pt>
                <c:pt idx="17532">
                  <c:v>-335.39849999999996</c:v>
                </c:pt>
                <c:pt idx="17533">
                  <c:v>-335.39649999999995</c:v>
                </c:pt>
                <c:pt idx="17534">
                  <c:v>-335.39449999999999</c:v>
                </c:pt>
                <c:pt idx="17535">
                  <c:v>-335.39249999999998</c:v>
                </c:pt>
                <c:pt idx="17536">
                  <c:v>-335.39049999999997</c:v>
                </c:pt>
                <c:pt idx="17537">
                  <c:v>-335.38849999999996</c:v>
                </c:pt>
                <c:pt idx="17538">
                  <c:v>-335.38649999999996</c:v>
                </c:pt>
                <c:pt idx="17539">
                  <c:v>-335.3845</c:v>
                </c:pt>
                <c:pt idx="17540">
                  <c:v>-335.38249999999999</c:v>
                </c:pt>
                <c:pt idx="17541">
                  <c:v>-335.38049999999998</c:v>
                </c:pt>
                <c:pt idx="17542">
                  <c:v>-335.37849999999997</c:v>
                </c:pt>
                <c:pt idx="17543">
                  <c:v>-335.37649999999996</c:v>
                </c:pt>
                <c:pt idx="17544">
                  <c:v>-335.37449999999995</c:v>
                </c:pt>
                <c:pt idx="17545">
                  <c:v>-335.37249999999995</c:v>
                </c:pt>
                <c:pt idx="17546">
                  <c:v>-335.37049999999999</c:v>
                </c:pt>
                <c:pt idx="17547">
                  <c:v>-335.36849999999998</c:v>
                </c:pt>
                <c:pt idx="17548">
                  <c:v>-335.36649999999997</c:v>
                </c:pt>
                <c:pt idx="17549">
                  <c:v>-335.36449999999996</c:v>
                </c:pt>
                <c:pt idx="17550">
                  <c:v>-335.36249999999995</c:v>
                </c:pt>
                <c:pt idx="17551">
                  <c:v>-335.3605</c:v>
                </c:pt>
                <c:pt idx="17552">
                  <c:v>-335.35849999999999</c:v>
                </c:pt>
                <c:pt idx="17553">
                  <c:v>-335.35649999999998</c:v>
                </c:pt>
                <c:pt idx="17554">
                  <c:v>-335.35449999999997</c:v>
                </c:pt>
                <c:pt idx="17555">
                  <c:v>-335.35249999999996</c:v>
                </c:pt>
                <c:pt idx="17556">
                  <c:v>-335.35049999999995</c:v>
                </c:pt>
                <c:pt idx="17557">
                  <c:v>-335.3485</c:v>
                </c:pt>
                <c:pt idx="17558">
                  <c:v>-335.34649999999999</c:v>
                </c:pt>
                <c:pt idx="17559">
                  <c:v>-335.34449999999998</c:v>
                </c:pt>
                <c:pt idx="17560">
                  <c:v>-335.34249999999997</c:v>
                </c:pt>
                <c:pt idx="17561">
                  <c:v>-335.34049999999996</c:v>
                </c:pt>
                <c:pt idx="17562">
                  <c:v>-335.33849999999995</c:v>
                </c:pt>
                <c:pt idx="17563">
                  <c:v>-335.3365</c:v>
                </c:pt>
                <c:pt idx="17564">
                  <c:v>-335.33449999999999</c:v>
                </c:pt>
                <c:pt idx="17565">
                  <c:v>-335.33249999999998</c:v>
                </c:pt>
                <c:pt idx="17566">
                  <c:v>-335.33049999999997</c:v>
                </c:pt>
                <c:pt idx="17567">
                  <c:v>-335.32849999999996</c:v>
                </c:pt>
                <c:pt idx="17568">
                  <c:v>-335.32649999999995</c:v>
                </c:pt>
                <c:pt idx="17569">
                  <c:v>-335.3245</c:v>
                </c:pt>
                <c:pt idx="17570">
                  <c:v>-335.32249999999999</c:v>
                </c:pt>
                <c:pt idx="17571">
                  <c:v>-335.32049999999998</c:v>
                </c:pt>
                <c:pt idx="17572">
                  <c:v>-335.31849999999997</c:v>
                </c:pt>
                <c:pt idx="17573">
                  <c:v>-335.31649999999996</c:v>
                </c:pt>
                <c:pt idx="17574">
                  <c:v>-335.31449999999995</c:v>
                </c:pt>
                <c:pt idx="17575">
                  <c:v>-335.3125</c:v>
                </c:pt>
                <c:pt idx="17576">
                  <c:v>-335.31049999999999</c:v>
                </c:pt>
                <c:pt idx="17577">
                  <c:v>-335.30849999999998</c:v>
                </c:pt>
                <c:pt idx="17578">
                  <c:v>-335.30649999999997</c:v>
                </c:pt>
                <c:pt idx="17579">
                  <c:v>-335.30449999999996</c:v>
                </c:pt>
                <c:pt idx="17580">
                  <c:v>-335.30250000000001</c:v>
                </c:pt>
                <c:pt idx="17581">
                  <c:v>-335.3005</c:v>
                </c:pt>
                <c:pt idx="17582">
                  <c:v>-335.29849999999999</c:v>
                </c:pt>
                <c:pt idx="17583">
                  <c:v>-335.29649999999998</c:v>
                </c:pt>
                <c:pt idx="17584">
                  <c:v>-335.29449999999997</c:v>
                </c:pt>
                <c:pt idx="17585">
                  <c:v>-335.29249999999996</c:v>
                </c:pt>
                <c:pt idx="17586">
                  <c:v>-335.29049999999995</c:v>
                </c:pt>
                <c:pt idx="17587">
                  <c:v>-335.2885</c:v>
                </c:pt>
                <c:pt idx="17588">
                  <c:v>-335.28649999999999</c:v>
                </c:pt>
                <c:pt idx="17589">
                  <c:v>-335.28449999999998</c:v>
                </c:pt>
                <c:pt idx="17590">
                  <c:v>-335.28249999999997</c:v>
                </c:pt>
                <c:pt idx="17591">
                  <c:v>-335.28049999999996</c:v>
                </c:pt>
                <c:pt idx="17592">
                  <c:v>-335.27850000000001</c:v>
                </c:pt>
                <c:pt idx="17593">
                  <c:v>-335.2765</c:v>
                </c:pt>
                <c:pt idx="17594">
                  <c:v>-335.27449999999999</c:v>
                </c:pt>
                <c:pt idx="17595">
                  <c:v>-335.27249999999998</c:v>
                </c:pt>
                <c:pt idx="17596">
                  <c:v>-335.27049999999997</c:v>
                </c:pt>
                <c:pt idx="17597">
                  <c:v>-335.26849999999996</c:v>
                </c:pt>
                <c:pt idx="17598">
                  <c:v>-335.26649999999995</c:v>
                </c:pt>
                <c:pt idx="17599">
                  <c:v>-335.2645</c:v>
                </c:pt>
                <c:pt idx="17600">
                  <c:v>-335.26249999999999</c:v>
                </c:pt>
                <c:pt idx="17601">
                  <c:v>-335.26049999999998</c:v>
                </c:pt>
                <c:pt idx="17602">
                  <c:v>-335.25849999999997</c:v>
                </c:pt>
                <c:pt idx="17603">
                  <c:v>-335.25649999999996</c:v>
                </c:pt>
                <c:pt idx="17604">
                  <c:v>-335.25450000000001</c:v>
                </c:pt>
                <c:pt idx="17605">
                  <c:v>-335.2525</c:v>
                </c:pt>
                <c:pt idx="17606">
                  <c:v>-335.25049999999999</c:v>
                </c:pt>
                <c:pt idx="17607">
                  <c:v>-335.24849999999998</c:v>
                </c:pt>
                <c:pt idx="17608">
                  <c:v>-335.24649999999997</c:v>
                </c:pt>
                <c:pt idx="17609">
                  <c:v>-335.24449999999996</c:v>
                </c:pt>
                <c:pt idx="17610">
                  <c:v>-335.24249999999995</c:v>
                </c:pt>
                <c:pt idx="17611">
                  <c:v>-335.2405</c:v>
                </c:pt>
                <c:pt idx="17612">
                  <c:v>-335.23849999999999</c:v>
                </c:pt>
                <c:pt idx="17613">
                  <c:v>-335.23649999999998</c:v>
                </c:pt>
                <c:pt idx="17614">
                  <c:v>-335.23449999999997</c:v>
                </c:pt>
                <c:pt idx="17615">
                  <c:v>-335.23249999999996</c:v>
                </c:pt>
                <c:pt idx="17616">
                  <c:v>-335.23050000000001</c:v>
                </c:pt>
                <c:pt idx="17617">
                  <c:v>-335.2285</c:v>
                </c:pt>
                <c:pt idx="17618">
                  <c:v>-335.22649999999999</c:v>
                </c:pt>
                <c:pt idx="17619">
                  <c:v>-335.22449999999998</c:v>
                </c:pt>
                <c:pt idx="17620">
                  <c:v>-335.22249999999997</c:v>
                </c:pt>
                <c:pt idx="17621">
                  <c:v>-335.22049999999996</c:v>
                </c:pt>
                <c:pt idx="17622">
                  <c:v>-335.21849999999995</c:v>
                </c:pt>
                <c:pt idx="17623">
                  <c:v>-335.2165</c:v>
                </c:pt>
                <c:pt idx="17624">
                  <c:v>-335.21449999999999</c:v>
                </c:pt>
                <c:pt idx="17625">
                  <c:v>-335.21249999999998</c:v>
                </c:pt>
                <c:pt idx="17626">
                  <c:v>-335.21049999999997</c:v>
                </c:pt>
                <c:pt idx="17627">
                  <c:v>-335.20849999999996</c:v>
                </c:pt>
                <c:pt idx="17628">
                  <c:v>-335.20650000000001</c:v>
                </c:pt>
                <c:pt idx="17629">
                  <c:v>-335.2045</c:v>
                </c:pt>
                <c:pt idx="17630">
                  <c:v>-335.20249999999999</c:v>
                </c:pt>
                <c:pt idx="17631">
                  <c:v>-335.20049999999998</c:v>
                </c:pt>
                <c:pt idx="17632">
                  <c:v>-335.19849999999997</c:v>
                </c:pt>
                <c:pt idx="17633">
                  <c:v>-335.19649999999996</c:v>
                </c:pt>
                <c:pt idx="17634">
                  <c:v>-335.19449999999995</c:v>
                </c:pt>
                <c:pt idx="17635">
                  <c:v>-335.1925</c:v>
                </c:pt>
                <c:pt idx="17636">
                  <c:v>-335.19049999999999</c:v>
                </c:pt>
                <c:pt idx="17637">
                  <c:v>-335.18849999999998</c:v>
                </c:pt>
                <c:pt idx="17638">
                  <c:v>-335.18649999999997</c:v>
                </c:pt>
                <c:pt idx="17639">
                  <c:v>-335.18449999999996</c:v>
                </c:pt>
                <c:pt idx="17640">
                  <c:v>-335.1825</c:v>
                </c:pt>
                <c:pt idx="17641">
                  <c:v>-335.18049999999999</c:v>
                </c:pt>
                <c:pt idx="17642">
                  <c:v>-335.17849999999999</c:v>
                </c:pt>
                <c:pt idx="17643">
                  <c:v>-335.17649999999998</c:v>
                </c:pt>
                <c:pt idx="17644">
                  <c:v>-335.17449999999997</c:v>
                </c:pt>
                <c:pt idx="17645">
                  <c:v>-335.17249999999996</c:v>
                </c:pt>
                <c:pt idx="17646">
                  <c:v>-335.17049999999995</c:v>
                </c:pt>
                <c:pt idx="17647">
                  <c:v>-335.16849999999999</c:v>
                </c:pt>
                <c:pt idx="17648">
                  <c:v>-335.16649999999998</c:v>
                </c:pt>
                <c:pt idx="17649">
                  <c:v>-335.16449999999998</c:v>
                </c:pt>
                <c:pt idx="17650">
                  <c:v>-335.16249999999997</c:v>
                </c:pt>
                <c:pt idx="17651">
                  <c:v>-335.16049999999996</c:v>
                </c:pt>
                <c:pt idx="17652">
                  <c:v>-335.1585</c:v>
                </c:pt>
                <c:pt idx="17653">
                  <c:v>-335.15649999999999</c:v>
                </c:pt>
                <c:pt idx="17654">
                  <c:v>-335.15449999999998</c:v>
                </c:pt>
                <c:pt idx="17655">
                  <c:v>-335.15249999999997</c:v>
                </c:pt>
                <c:pt idx="17656">
                  <c:v>-335.15049999999997</c:v>
                </c:pt>
                <c:pt idx="17657">
                  <c:v>-335.14849999999996</c:v>
                </c:pt>
                <c:pt idx="17658">
                  <c:v>-335.14649999999995</c:v>
                </c:pt>
                <c:pt idx="17659">
                  <c:v>-335.14449999999999</c:v>
                </c:pt>
                <c:pt idx="17660">
                  <c:v>-335.14249999999998</c:v>
                </c:pt>
                <c:pt idx="17661">
                  <c:v>-335.14049999999997</c:v>
                </c:pt>
                <c:pt idx="17662">
                  <c:v>-335.13849999999996</c:v>
                </c:pt>
                <c:pt idx="17663">
                  <c:v>-335.13649999999996</c:v>
                </c:pt>
                <c:pt idx="17664">
                  <c:v>-335.1345</c:v>
                </c:pt>
                <c:pt idx="17665">
                  <c:v>-335.13249999999999</c:v>
                </c:pt>
                <c:pt idx="17666">
                  <c:v>-335.13049999999998</c:v>
                </c:pt>
                <c:pt idx="17667">
                  <c:v>-335.12849999999997</c:v>
                </c:pt>
                <c:pt idx="17668">
                  <c:v>-335.12649999999996</c:v>
                </c:pt>
                <c:pt idx="17669">
                  <c:v>-335.12449999999995</c:v>
                </c:pt>
                <c:pt idx="17670">
                  <c:v>-335.12249999999995</c:v>
                </c:pt>
                <c:pt idx="17671">
                  <c:v>-335.12049999999999</c:v>
                </c:pt>
                <c:pt idx="17672">
                  <c:v>-335.11849999999998</c:v>
                </c:pt>
                <c:pt idx="17673">
                  <c:v>-335.11649999999997</c:v>
                </c:pt>
                <c:pt idx="17674">
                  <c:v>-335.11449999999996</c:v>
                </c:pt>
                <c:pt idx="17675">
                  <c:v>-335.11249999999995</c:v>
                </c:pt>
                <c:pt idx="17676">
                  <c:v>-335.1105</c:v>
                </c:pt>
                <c:pt idx="17677">
                  <c:v>-335.10849999999999</c:v>
                </c:pt>
                <c:pt idx="17678">
                  <c:v>-335.10649999999998</c:v>
                </c:pt>
                <c:pt idx="17679">
                  <c:v>-335.10449999999997</c:v>
                </c:pt>
                <c:pt idx="17680">
                  <c:v>-335.10249999999996</c:v>
                </c:pt>
                <c:pt idx="17681">
                  <c:v>-335.10049999999995</c:v>
                </c:pt>
                <c:pt idx="17682">
                  <c:v>-335.0985</c:v>
                </c:pt>
                <c:pt idx="17683">
                  <c:v>-335.09649999999999</c:v>
                </c:pt>
                <c:pt idx="17684">
                  <c:v>-335.09449999999998</c:v>
                </c:pt>
                <c:pt idx="17685">
                  <c:v>-335.09249999999997</c:v>
                </c:pt>
                <c:pt idx="17686">
                  <c:v>-335.09049999999996</c:v>
                </c:pt>
                <c:pt idx="17687">
                  <c:v>-335.08849999999995</c:v>
                </c:pt>
                <c:pt idx="17688">
                  <c:v>-335.0865</c:v>
                </c:pt>
                <c:pt idx="17689">
                  <c:v>-335.08449999999999</c:v>
                </c:pt>
                <c:pt idx="17690">
                  <c:v>-335.08249999999998</c:v>
                </c:pt>
                <c:pt idx="17691">
                  <c:v>-335.08049999999997</c:v>
                </c:pt>
                <c:pt idx="17692">
                  <c:v>-335.07849999999996</c:v>
                </c:pt>
                <c:pt idx="17693">
                  <c:v>-335.07649999999995</c:v>
                </c:pt>
                <c:pt idx="17694">
                  <c:v>-335.0745</c:v>
                </c:pt>
                <c:pt idx="17695">
                  <c:v>-335.07249999999999</c:v>
                </c:pt>
                <c:pt idx="17696">
                  <c:v>-335.07049999999998</c:v>
                </c:pt>
                <c:pt idx="17697">
                  <c:v>-335.06849999999997</c:v>
                </c:pt>
                <c:pt idx="17698">
                  <c:v>-335.06649999999996</c:v>
                </c:pt>
                <c:pt idx="17699">
                  <c:v>-335.06449999999995</c:v>
                </c:pt>
                <c:pt idx="17700">
                  <c:v>-335.0625</c:v>
                </c:pt>
                <c:pt idx="17701">
                  <c:v>-335.06049999999999</c:v>
                </c:pt>
                <c:pt idx="17702">
                  <c:v>-335.05849999999998</c:v>
                </c:pt>
                <c:pt idx="17703">
                  <c:v>-335.05649999999997</c:v>
                </c:pt>
                <c:pt idx="17704">
                  <c:v>-335.05449999999996</c:v>
                </c:pt>
                <c:pt idx="17705">
                  <c:v>-335.05250000000001</c:v>
                </c:pt>
                <c:pt idx="17706">
                  <c:v>-335.0505</c:v>
                </c:pt>
                <c:pt idx="17707">
                  <c:v>-335.04849999999999</c:v>
                </c:pt>
                <c:pt idx="17708">
                  <c:v>-335.04649999999998</c:v>
                </c:pt>
                <c:pt idx="17709">
                  <c:v>-335.04449999999997</c:v>
                </c:pt>
                <c:pt idx="17710">
                  <c:v>-335.04249999999996</c:v>
                </c:pt>
                <c:pt idx="17711">
                  <c:v>-335.04049999999995</c:v>
                </c:pt>
                <c:pt idx="17712">
                  <c:v>-335.0385</c:v>
                </c:pt>
                <c:pt idx="17713">
                  <c:v>-335.03649999999999</c:v>
                </c:pt>
                <c:pt idx="17714">
                  <c:v>-335.03449999999998</c:v>
                </c:pt>
                <c:pt idx="17715">
                  <c:v>-335.03249999999997</c:v>
                </c:pt>
                <c:pt idx="17716">
                  <c:v>-335.03049999999996</c:v>
                </c:pt>
                <c:pt idx="17717">
                  <c:v>-335.02850000000001</c:v>
                </c:pt>
                <c:pt idx="17718">
                  <c:v>-335.0265</c:v>
                </c:pt>
                <c:pt idx="17719">
                  <c:v>-335.02449999999999</c:v>
                </c:pt>
                <c:pt idx="17720">
                  <c:v>-335.02249999999998</c:v>
                </c:pt>
                <c:pt idx="17721">
                  <c:v>-335.02049999999997</c:v>
                </c:pt>
                <c:pt idx="17722">
                  <c:v>-335.01849999999996</c:v>
                </c:pt>
                <c:pt idx="17723">
                  <c:v>-335.01649999999995</c:v>
                </c:pt>
                <c:pt idx="17724">
                  <c:v>-335.0145</c:v>
                </c:pt>
                <c:pt idx="17725">
                  <c:v>-335.01249999999999</c:v>
                </c:pt>
                <c:pt idx="17726">
                  <c:v>-335.01049999999998</c:v>
                </c:pt>
                <c:pt idx="17727">
                  <c:v>-335.00849999999997</c:v>
                </c:pt>
                <c:pt idx="17728">
                  <c:v>-335.00649999999996</c:v>
                </c:pt>
                <c:pt idx="17729">
                  <c:v>-335.00450000000001</c:v>
                </c:pt>
                <c:pt idx="17730">
                  <c:v>-335.0025</c:v>
                </c:pt>
                <c:pt idx="17731">
                  <c:v>-335.00049999999999</c:v>
                </c:pt>
                <c:pt idx="17732">
                  <c:v>-334.99849999999998</c:v>
                </c:pt>
                <c:pt idx="17733">
                  <c:v>-334.99649999999997</c:v>
                </c:pt>
                <c:pt idx="17734">
                  <c:v>-334.99449999999996</c:v>
                </c:pt>
                <c:pt idx="17735">
                  <c:v>-334.99249999999995</c:v>
                </c:pt>
                <c:pt idx="17736">
                  <c:v>-334.9905</c:v>
                </c:pt>
                <c:pt idx="17737">
                  <c:v>-334.98849999999999</c:v>
                </c:pt>
                <c:pt idx="17738">
                  <c:v>-334.98649999999998</c:v>
                </c:pt>
                <c:pt idx="17739">
                  <c:v>-334.98449999999997</c:v>
                </c:pt>
                <c:pt idx="17740">
                  <c:v>-334.98249999999996</c:v>
                </c:pt>
                <c:pt idx="17741">
                  <c:v>-334.98050000000001</c:v>
                </c:pt>
                <c:pt idx="17742">
                  <c:v>-334.9785</c:v>
                </c:pt>
                <c:pt idx="17743">
                  <c:v>-334.97649999999999</c:v>
                </c:pt>
                <c:pt idx="17744">
                  <c:v>-334.97449999999998</c:v>
                </c:pt>
                <c:pt idx="17745">
                  <c:v>-334.97249999999997</c:v>
                </c:pt>
                <c:pt idx="17746">
                  <c:v>-334.97049999999996</c:v>
                </c:pt>
                <c:pt idx="17747">
                  <c:v>-334.96849999999995</c:v>
                </c:pt>
                <c:pt idx="17748">
                  <c:v>-334.9665</c:v>
                </c:pt>
                <c:pt idx="17749">
                  <c:v>-334.96449999999999</c:v>
                </c:pt>
                <c:pt idx="17750">
                  <c:v>-334.96249999999998</c:v>
                </c:pt>
                <c:pt idx="17751">
                  <c:v>-334.96049999999997</c:v>
                </c:pt>
                <c:pt idx="17752">
                  <c:v>-334.95849999999996</c:v>
                </c:pt>
                <c:pt idx="17753">
                  <c:v>-334.95650000000001</c:v>
                </c:pt>
                <c:pt idx="17754">
                  <c:v>-334.9545</c:v>
                </c:pt>
                <c:pt idx="17755">
                  <c:v>-334.95249999999999</c:v>
                </c:pt>
                <c:pt idx="17756">
                  <c:v>-334.95049999999998</c:v>
                </c:pt>
                <c:pt idx="17757">
                  <c:v>-334.94849999999997</c:v>
                </c:pt>
                <c:pt idx="17758">
                  <c:v>-334.94649999999996</c:v>
                </c:pt>
                <c:pt idx="17759">
                  <c:v>-334.94449999999995</c:v>
                </c:pt>
                <c:pt idx="17760">
                  <c:v>-334.9425</c:v>
                </c:pt>
                <c:pt idx="17761">
                  <c:v>-334.94049999999999</c:v>
                </c:pt>
                <c:pt idx="17762">
                  <c:v>-334.93849999999998</c:v>
                </c:pt>
                <c:pt idx="17763">
                  <c:v>-334.93649999999997</c:v>
                </c:pt>
                <c:pt idx="17764">
                  <c:v>-334.93449999999996</c:v>
                </c:pt>
                <c:pt idx="17765">
                  <c:v>-334.9325</c:v>
                </c:pt>
                <c:pt idx="17766">
                  <c:v>-334.93049999999999</c:v>
                </c:pt>
                <c:pt idx="17767">
                  <c:v>-334.92849999999999</c:v>
                </c:pt>
                <c:pt idx="17768">
                  <c:v>-334.92649999999998</c:v>
                </c:pt>
                <c:pt idx="17769">
                  <c:v>-334.92449999999997</c:v>
                </c:pt>
                <c:pt idx="17770">
                  <c:v>-334.92249999999996</c:v>
                </c:pt>
                <c:pt idx="17771">
                  <c:v>-334.92049999999995</c:v>
                </c:pt>
                <c:pt idx="17772">
                  <c:v>-334.91849999999999</c:v>
                </c:pt>
                <c:pt idx="17773">
                  <c:v>-334.91649999999998</c:v>
                </c:pt>
                <c:pt idx="17774">
                  <c:v>-334.91449999999998</c:v>
                </c:pt>
                <c:pt idx="17775">
                  <c:v>-334.91249999999997</c:v>
                </c:pt>
                <c:pt idx="17776">
                  <c:v>-334.91049999999996</c:v>
                </c:pt>
                <c:pt idx="17777">
                  <c:v>-334.9085</c:v>
                </c:pt>
                <c:pt idx="17778">
                  <c:v>-334.90649999999999</c:v>
                </c:pt>
                <c:pt idx="17779">
                  <c:v>-334.90449999999998</c:v>
                </c:pt>
                <c:pt idx="17780">
                  <c:v>-334.90249999999997</c:v>
                </c:pt>
                <c:pt idx="17781">
                  <c:v>-334.90049999999997</c:v>
                </c:pt>
                <c:pt idx="17782">
                  <c:v>-334.89849999999996</c:v>
                </c:pt>
                <c:pt idx="17783">
                  <c:v>-334.89649999999995</c:v>
                </c:pt>
                <c:pt idx="17784">
                  <c:v>-334.89449999999999</c:v>
                </c:pt>
                <c:pt idx="17785">
                  <c:v>-334.89249999999998</c:v>
                </c:pt>
                <c:pt idx="17786">
                  <c:v>-334.89049999999997</c:v>
                </c:pt>
                <c:pt idx="17787">
                  <c:v>-334.88849999999996</c:v>
                </c:pt>
                <c:pt idx="17788">
                  <c:v>-334.88649999999996</c:v>
                </c:pt>
                <c:pt idx="17789">
                  <c:v>-334.8845</c:v>
                </c:pt>
                <c:pt idx="17790">
                  <c:v>-334.88249999999999</c:v>
                </c:pt>
                <c:pt idx="17791">
                  <c:v>-334.88049999999998</c:v>
                </c:pt>
                <c:pt idx="17792">
                  <c:v>-334.87849999999997</c:v>
                </c:pt>
                <c:pt idx="17793">
                  <c:v>-334.87649999999996</c:v>
                </c:pt>
                <c:pt idx="17794">
                  <c:v>-334.87449999999995</c:v>
                </c:pt>
                <c:pt idx="17795">
                  <c:v>-334.87249999999995</c:v>
                </c:pt>
                <c:pt idx="17796">
                  <c:v>-334.87049999999999</c:v>
                </c:pt>
                <c:pt idx="17797">
                  <c:v>-334.86849999999998</c:v>
                </c:pt>
                <c:pt idx="17798">
                  <c:v>-334.86649999999997</c:v>
                </c:pt>
                <c:pt idx="17799">
                  <c:v>-334.86449999999996</c:v>
                </c:pt>
                <c:pt idx="17800">
                  <c:v>-334.86249999999995</c:v>
                </c:pt>
                <c:pt idx="17801">
                  <c:v>-334.8605</c:v>
                </c:pt>
                <c:pt idx="17802">
                  <c:v>-334.85849999999999</c:v>
                </c:pt>
                <c:pt idx="17803">
                  <c:v>-334.85649999999998</c:v>
                </c:pt>
                <c:pt idx="17804">
                  <c:v>-334.85449999999997</c:v>
                </c:pt>
                <c:pt idx="17805">
                  <c:v>-334.85249999999996</c:v>
                </c:pt>
                <c:pt idx="17806">
                  <c:v>-334.85049999999995</c:v>
                </c:pt>
                <c:pt idx="17807">
                  <c:v>-334.8485</c:v>
                </c:pt>
                <c:pt idx="17808">
                  <c:v>-334.84649999999999</c:v>
                </c:pt>
                <c:pt idx="17809">
                  <c:v>-334.84449999999998</c:v>
                </c:pt>
                <c:pt idx="17810">
                  <c:v>-334.84249999999997</c:v>
                </c:pt>
                <c:pt idx="17811">
                  <c:v>-334.84049999999996</c:v>
                </c:pt>
                <c:pt idx="17812">
                  <c:v>-334.83849999999995</c:v>
                </c:pt>
                <c:pt idx="17813">
                  <c:v>-334.8365</c:v>
                </c:pt>
                <c:pt idx="17814">
                  <c:v>-334.83449999999999</c:v>
                </c:pt>
                <c:pt idx="17815">
                  <c:v>-334.83249999999998</c:v>
                </c:pt>
                <c:pt idx="17816">
                  <c:v>-334.83049999999997</c:v>
                </c:pt>
                <c:pt idx="17817">
                  <c:v>-334.82849999999996</c:v>
                </c:pt>
                <c:pt idx="17818">
                  <c:v>-334.82649999999995</c:v>
                </c:pt>
                <c:pt idx="17819">
                  <c:v>-334.8245</c:v>
                </c:pt>
                <c:pt idx="17820">
                  <c:v>-334.82249999999999</c:v>
                </c:pt>
                <c:pt idx="17821">
                  <c:v>-334.82049999999998</c:v>
                </c:pt>
                <c:pt idx="17822">
                  <c:v>-334.81849999999997</c:v>
                </c:pt>
                <c:pt idx="17823">
                  <c:v>-334.81649999999996</c:v>
                </c:pt>
                <c:pt idx="17824">
                  <c:v>-334.81449999999995</c:v>
                </c:pt>
                <c:pt idx="17825">
                  <c:v>-334.8125</c:v>
                </c:pt>
                <c:pt idx="17826">
                  <c:v>-334.81049999999999</c:v>
                </c:pt>
                <c:pt idx="17827">
                  <c:v>-334.80849999999998</c:v>
                </c:pt>
                <c:pt idx="17828">
                  <c:v>-334.80649999999997</c:v>
                </c:pt>
                <c:pt idx="17829">
                  <c:v>-334.80449999999996</c:v>
                </c:pt>
                <c:pt idx="17830">
                  <c:v>-334.80250000000001</c:v>
                </c:pt>
                <c:pt idx="17831">
                  <c:v>-334.8005</c:v>
                </c:pt>
                <c:pt idx="17832">
                  <c:v>-334.79849999999999</c:v>
                </c:pt>
                <c:pt idx="17833">
                  <c:v>-334.79649999999998</c:v>
                </c:pt>
                <c:pt idx="17834">
                  <c:v>-334.79449999999997</c:v>
                </c:pt>
                <c:pt idx="17835">
                  <c:v>-334.79249999999996</c:v>
                </c:pt>
                <c:pt idx="17836">
                  <c:v>-334.79049999999995</c:v>
                </c:pt>
                <c:pt idx="17837">
                  <c:v>-334.7885</c:v>
                </c:pt>
                <c:pt idx="17838">
                  <c:v>-334.78649999999999</c:v>
                </c:pt>
                <c:pt idx="17839">
                  <c:v>-334.78449999999998</c:v>
                </c:pt>
                <c:pt idx="17840">
                  <c:v>-334.78249999999997</c:v>
                </c:pt>
                <c:pt idx="17841">
                  <c:v>-334.78049999999996</c:v>
                </c:pt>
                <c:pt idx="17842">
                  <c:v>-334.77850000000001</c:v>
                </c:pt>
                <c:pt idx="17843">
                  <c:v>-334.7765</c:v>
                </c:pt>
                <c:pt idx="17844">
                  <c:v>-334.77449999999999</c:v>
                </c:pt>
                <c:pt idx="17845">
                  <c:v>-334.77249999999998</c:v>
                </c:pt>
                <c:pt idx="17846">
                  <c:v>-334.77049999999997</c:v>
                </c:pt>
                <c:pt idx="17847">
                  <c:v>-334.76849999999996</c:v>
                </c:pt>
                <c:pt idx="17848">
                  <c:v>-334.76649999999995</c:v>
                </c:pt>
                <c:pt idx="17849">
                  <c:v>-334.7645</c:v>
                </c:pt>
                <c:pt idx="17850">
                  <c:v>-334.76249999999999</c:v>
                </c:pt>
                <c:pt idx="17851">
                  <c:v>-334.76049999999998</c:v>
                </c:pt>
                <c:pt idx="17852">
                  <c:v>-334.75849999999997</c:v>
                </c:pt>
                <c:pt idx="17853">
                  <c:v>-334.75649999999996</c:v>
                </c:pt>
                <c:pt idx="17854">
                  <c:v>-334.75450000000001</c:v>
                </c:pt>
                <c:pt idx="17855">
                  <c:v>-334.7525</c:v>
                </c:pt>
                <c:pt idx="17856">
                  <c:v>-334.75049999999999</c:v>
                </c:pt>
                <c:pt idx="17857">
                  <c:v>-334.74849999999998</c:v>
                </c:pt>
                <c:pt idx="17858">
                  <c:v>-334.74649999999997</c:v>
                </c:pt>
                <c:pt idx="17859">
                  <c:v>-334.74449999999996</c:v>
                </c:pt>
                <c:pt idx="17860">
                  <c:v>-334.74249999999995</c:v>
                </c:pt>
                <c:pt idx="17861">
                  <c:v>-334.7405</c:v>
                </c:pt>
                <c:pt idx="17862">
                  <c:v>-334.73849999999999</c:v>
                </c:pt>
                <c:pt idx="17863">
                  <c:v>-334.73649999999998</c:v>
                </c:pt>
                <c:pt idx="17864">
                  <c:v>-334.73449999999997</c:v>
                </c:pt>
                <c:pt idx="17865">
                  <c:v>-334.73249999999996</c:v>
                </c:pt>
                <c:pt idx="17866">
                  <c:v>-334.73050000000001</c:v>
                </c:pt>
                <c:pt idx="17867">
                  <c:v>-334.7285</c:v>
                </c:pt>
                <c:pt idx="17868">
                  <c:v>-334.72649999999999</c:v>
                </c:pt>
                <c:pt idx="17869">
                  <c:v>-334.72449999999998</c:v>
                </c:pt>
                <c:pt idx="17870">
                  <c:v>-334.72249999999997</c:v>
                </c:pt>
                <c:pt idx="17871">
                  <c:v>-334.72049999999996</c:v>
                </c:pt>
                <c:pt idx="17872">
                  <c:v>-334.71849999999995</c:v>
                </c:pt>
                <c:pt idx="17873">
                  <c:v>-334.7165</c:v>
                </c:pt>
                <c:pt idx="17874">
                  <c:v>-334.71449999999999</c:v>
                </c:pt>
                <c:pt idx="17875">
                  <c:v>-334.71249999999998</c:v>
                </c:pt>
                <c:pt idx="17876">
                  <c:v>-334.71049999999997</c:v>
                </c:pt>
                <c:pt idx="17877">
                  <c:v>-334.70849999999996</c:v>
                </c:pt>
                <c:pt idx="17878">
                  <c:v>-334.70650000000001</c:v>
                </c:pt>
                <c:pt idx="17879">
                  <c:v>-334.7045</c:v>
                </c:pt>
                <c:pt idx="17880">
                  <c:v>-334.70249999999999</c:v>
                </c:pt>
                <c:pt idx="17881">
                  <c:v>-334.70049999999998</c:v>
                </c:pt>
                <c:pt idx="17882">
                  <c:v>-334.69849999999997</c:v>
                </c:pt>
                <c:pt idx="17883">
                  <c:v>-334.69649999999996</c:v>
                </c:pt>
                <c:pt idx="17884">
                  <c:v>-334.69449999999995</c:v>
                </c:pt>
                <c:pt idx="17885">
                  <c:v>-334.6925</c:v>
                </c:pt>
                <c:pt idx="17886">
                  <c:v>-334.69049999999999</c:v>
                </c:pt>
                <c:pt idx="17887">
                  <c:v>-334.68849999999998</c:v>
                </c:pt>
                <c:pt idx="17888">
                  <c:v>-334.68649999999997</c:v>
                </c:pt>
                <c:pt idx="17889">
                  <c:v>-334.68449999999996</c:v>
                </c:pt>
                <c:pt idx="17890">
                  <c:v>-334.6825</c:v>
                </c:pt>
                <c:pt idx="17891">
                  <c:v>-334.68049999999999</c:v>
                </c:pt>
                <c:pt idx="17892">
                  <c:v>-334.67849999999999</c:v>
                </c:pt>
                <c:pt idx="17893">
                  <c:v>-334.67649999999998</c:v>
                </c:pt>
                <c:pt idx="17894">
                  <c:v>-334.67449999999997</c:v>
                </c:pt>
                <c:pt idx="17895">
                  <c:v>-334.67249999999996</c:v>
                </c:pt>
                <c:pt idx="17896">
                  <c:v>-334.67049999999995</c:v>
                </c:pt>
                <c:pt idx="17897">
                  <c:v>-334.66849999999999</c:v>
                </c:pt>
                <c:pt idx="17898">
                  <c:v>-334.66649999999998</c:v>
                </c:pt>
                <c:pt idx="17899">
                  <c:v>-334.66449999999998</c:v>
                </c:pt>
                <c:pt idx="17900">
                  <c:v>-334.66249999999997</c:v>
                </c:pt>
                <c:pt idx="17901">
                  <c:v>-334.66049999999996</c:v>
                </c:pt>
                <c:pt idx="17902">
                  <c:v>-334.6585</c:v>
                </c:pt>
                <c:pt idx="17903">
                  <c:v>-334.65649999999999</c:v>
                </c:pt>
                <c:pt idx="17904">
                  <c:v>-334.65449999999998</c:v>
                </c:pt>
                <c:pt idx="17905">
                  <c:v>-334.65249999999997</c:v>
                </c:pt>
                <c:pt idx="17906">
                  <c:v>-334.65049999999997</c:v>
                </c:pt>
                <c:pt idx="17907">
                  <c:v>-334.64849999999996</c:v>
                </c:pt>
                <c:pt idx="17908">
                  <c:v>-334.64649999999995</c:v>
                </c:pt>
                <c:pt idx="17909">
                  <c:v>-334.64449999999999</c:v>
                </c:pt>
                <c:pt idx="17910">
                  <c:v>-334.64249999999998</c:v>
                </c:pt>
                <c:pt idx="17911">
                  <c:v>-334.64049999999997</c:v>
                </c:pt>
                <c:pt idx="17912">
                  <c:v>-334.63849999999996</c:v>
                </c:pt>
                <c:pt idx="17913">
                  <c:v>-334.63649999999996</c:v>
                </c:pt>
                <c:pt idx="17914">
                  <c:v>-334.6345</c:v>
                </c:pt>
                <c:pt idx="17915">
                  <c:v>-334.63249999999999</c:v>
                </c:pt>
                <c:pt idx="17916">
                  <c:v>-334.63049999999998</c:v>
                </c:pt>
                <c:pt idx="17917">
                  <c:v>-334.62849999999997</c:v>
                </c:pt>
                <c:pt idx="17918">
                  <c:v>-334.62649999999996</c:v>
                </c:pt>
                <c:pt idx="17919">
                  <c:v>-334.62449999999995</c:v>
                </c:pt>
                <c:pt idx="17920">
                  <c:v>-334.62249999999995</c:v>
                </c:pt>
                <c:pt idx="17921">
                  <c:v>-334.62049999999999</c:v>
                </c:pt>
                <c:pt idx="17922">
                  <c:v>-334.61849999999998</c:v>
                </c:pt>
                <c:pt idx="17923">
                  <c:v>-334.61649999999997</c:v>
                </c:pt>
                <c:pt idx="17924">
                  <c:v>-334.61449999999996</c:v>
                </c:pt>
                <c:pt idx="17925">
                  <c:v>-334.61249999999995</c:v>
                </c:pt>
                <c:pt idx="17926">
                  <c:v>-334.6105</c:v>
                </c:pt>
                <c:pt idx="17927">
                  <c:v>-334.60849999999999</c:v>
                </c:pt>
                <c:pt idx="17928">
                  <c:v>-334.60649999999998</c:v>
                </c:pt>
                <c:pt idx="17929">
                  <c:v>-334.60449999999997</c:v>
                </c:pt>
                <c:pt idx="17930">
                  <c:v>-334.60249999999996</c:v>
                </c:pt>
                <c:pt idx="17931">
                  <c:v>-334.60049999999995</c:v>
                </c:pt>
                <c:pt idx="17932">
                  <c:v>-334.5985</c:v>
                </c:pt>
                <c:pt idx="17933">
                  <c:v>-334.59649999999999</c:v>
                </c:pt>
                <c:pt idx="17934">
                  <c:v>-334.59449999999998</c:v>
                </c:pt>
                <c:pt idx="17935">
                  <c:v>-334.59249999999997</c:v>
                </c:pt>
                <c:pt idx="17936">
                  <c:v>-334.59049999999996</c:v>
                </c:pt>
                <c:pt idx="17937">
                  <c:v>-334.58849999999995</c:v>
                </c:pt>
                <c:pt idx="17938">
                  <c:v>-334.5865</c:v>
                </c:pt>
                <c:pt idx="17939">
                  <c:v>-334.58449999999999</c:v>
                </c:pt>
                <c:pt idx="17940">
                  <c:v>-334.58249999999998</c:v>
                </c:pt>
                <c:pt idx="17941">
                  <c:v>-334.58049999999997</c:v>
                </c:pt>
                <c:pt idx="17942">
                  <c:v>-334.57849999999996</c:v>
                </c:pt>
                <c:pt idx="17943">
                  <c:v>-334.57649999999995</c:v>
                </c:pt>
                <c:pt idx="17944">
                  <c:v>-334.5745</c:v>
                </c:pt>
                <c:pt idx="17945">
                  <c:v>-334.57249999999999</c:v>
                </c:pt>
                <c:pt idx="17946">
                  <c:v>-334.57049999999998</c:v>
                </c:pt>
                <c:pt idx="17947">
                  <c:v>-334.56849999999997</c:v>
                </c:pt>
                <c:pt idx="17948">
                  <c:v>-334.56649999999996</c:v>
                </c:pt>
                <c:pt idx="17949">
                  <c:v>-334.56449999999995</c:v>
                </c:pt>
                <c:pt idx="17950">
                  <c:v>-334.5625</c:v>
                </c:pt>
                <c:pt idx="17951">
                  <c:v>-334.56049999999999</c:v>
                </c:pt>
                <c:pt idx="17952">
                  <c:v>-334.55849999999998</c:v>
                </c:pt>
                <c:pt idx="17953">
                  <c:v>-334.55649999999997</c:v>
                </c:pt>
                <c:pt idx="17954">
                  <c:v>-334.55449999999996</c:v>
                </c:pt>
                <c:pt idx="17955">
                  <c:v>-334.55250000000001</c:v>
                </c:pt>
                <c:pt idx="17956">
                  <c:v>-334.5505</c:v>
                </c:pt>
                <c:pt idx="17957">
                  <c:v>-334.54849999999999</c:v>
                </c:pt>
                <c:pt idx="17958">
                  <c:v>-334.54649999999998</c:v>
                </c:pt>
                <c:pt idx="17959">
                  <c:v>-334.54449999999997</c:v>
                </c:pt>
                <c:pt idx="17960">
                  <c:v>-334.54249999999996</c:v>
                </c:pt>
                <c:pt idx="17961">
                  <c:v>-334.54049999999995</c:v>
                </c:pt>
                <c:pt idx="17962">
                  <c:v>-334.5385</c:v>
                </c:pt>
                <c:pt idx="17963">
                  <c:v>-334.53649999999999</c:v>
                </c:pt>
                <c:pt idx="17964">
                  <c:v>-334.53449999999998</c:v>
                </c:pt>
                <c:pt idx="17965">
                  <c:v>-334.53249999999997</c:v>
                </c:pt>
                <c:pt idx="17966">
                  <c:v>-334.53049999999996</c:v>
                </c:pt>
                <c:pt idx="17967">
                  <c:v>-334.52850000000001</c:v>
                </c:pt>
                <c:pt idx="17968">
                  <c:v>-334.5265</c:v>
                </c:pt>
                <c:pt idx="17969">
                  <c:v>-334.52449999999999</c:v>
                </c:pt>
                <c:pt idx="17970">
                  <c:v>-334.52249999999998</c:v>
                </c:pt>
                <c:pt idx="17971">
                  <c:v>-334.52049999999997</c:v>
                </c:pt>
                <c:pt idx="17972">
                  <c:v>-334.51849999999996</c:v>
                </c:pt>
                <c:pt idx="17973">
                  <c:v>-334.51649999999995</c:v>
                </c:pt>
                <c:pt idx="17974">
                  <c:v>-334.5145</c:v>
                </c:pt>
                <c:pt idx="17975">
                  <c:v>-334.51249999999999</c:v>
                </c:pt>
                <c:pt idx="17976">
                  <c:v>-334.51049999999998</c:v>
                </c:pt>
                <c:pt idx="17977">
                  <c:v>-334.50849999999997</c:v>
                </c:pt>
                <c:pt idx="17978">
                  <c:v>-334.50649999999996</c:v>
                </c:pt>
                <c:pt idx="17979">
                  <c:v>-334.50450000000001</c:v>
                </c:pt>
                <c:pt idx="17980">
                  <c:v>-334.5025</c:v>
                </c:pt>
                <c:pt idx="17981">
                  <c:v>-334.50049999999999</c:v>
                </c:pt>
                <c:pt idx="17982">
                  <c:v>-334.49849999999998</c:v>
                </c:pt>
                <c:pt idx="17983">
                  <c:v>-334.49649999999997</c:v>
                </c:pt>
                <c:pt idx="17984">
                  <c:v>-334.49449999999996</c:v>
                </c:pt>
                <c:pt idx="17985">
                  <c:v>-334.49249999999995</c:v>
                </c:pt>
                <c:pt idx="17986">
                  <c:v>-334.4905</c:v>
                </c:pt>
                <c:pt idx="17987">
                  <c:v>-334.48849999999999</c:v>
                </c:pt>
                <c:pt idx="17988">
                  <c:v>-334.48649999999998</c:v>
                </c:pt>
                <c:pt idx="17989">
                  <c:v>-334.48449999999997</c:v>
                </c:pt>
                <c:pt idx="17990">
                  <c:v>-334.48249999999996</c:v>
                </c:pt>
                <c:pt idx="17991">
                  <c:v>-334.48050000000001</c:v>
                </c:pt>
                <c:pt idx="17992">
                  <c:v>-334.4785</c:v>
                </c:pt>
                <c:pt idx="17993">
                  <c:v>-334.47649999999999</c:v>
                </c:pt>
                <c:pt idx="17994">
                  <c:v>-334.47449999999998</c:v>
                </c:pt>
                <c:pt idx="17995">
                  <c:v>-334.47249999999997</c:v>
                </c:pt>
                <c:pt idx="17996">
                  <c:v>-334.47049999999996</c:v>
                </c:pt>
                <c:pt idx="17997">
                  <c:v>-334.46849999999995</c:v>
                </c:pt>
                <c:pt idx="17998">
                  <c:v>-334.4665</c:v>
                </c:pt>
                <c:pt idx="17999">
                  <c:v>-334.46449999999999</c:v>
                </c:pt>
                <c:pt idx="18000">
                  <c:v>-334.46249999999998</c:v>
                </c:pt>
                <c:pt idx="18001">
                  <c:v>-334.46049999999997</c:v>
                </c:pt>
                <c:pt idx="18002">
                  <c:v>-334.45849999999996</c:v>
                </c:pt>
                <c:pt idx="18003">
                  <c:v>-334.45650000000001</c:v>
                </c:pt>
                <c:pt idx="18004">
                  <c:v>-334.4545</c:v>
                </c:pt>
                <c:pt idx="18005">
                  <c:v>-334.45249999999999</c:v>
                </c:pt>
                <c:pt idx="18006">
                  <c:v>-334.45049999999998</c:v>
                </c:pt>
                <c:pt idx="18007">
                  <c:v>-334.44849999999997</c:v>
                </c:pt>
                <c:pt idx="18008">
                  <c:v>-334.44649999999996</c:v>
                </c:pt>
                <c:pt idx="18009">
                  <c:v>-334.44449999999995</c:v>
                </c:pt>
                <c:pt idx="18010">
                  <c:v>-334.4425</c:v>
                </c:pt>
                <c:pt idx="18011">
                  <c:v>-334.44049999999999</c:v>
                </c:pt>
                <c:pt idx="18012">
                  <c:v>-334.43849999999998</c:v>
                </c:pt>
                <c:pt idx="18013">
                  <c:v>-334.43649999999997</c:v>
                </c:pt>
                <c:pt idx="18014">
                  <c:v>-334.43449999999996</c:v>
                </c:pt>
                <c:pt idx="18015">
                  <c:v>-334.4325</c:v>
                </c:pt>
                <c:pt idx="18016">
                  <c:v>-334.43049999999999</c:v>
                </c:pt>
                <c:pt idx="18017">
                  <c:v>-334.42849999999999</c:v>
                </c:pt>
                <c:pt idx="18018">
                  <c:v>-334.42649999999998</c:v>
                </c:pt>
                <c:pt idx="18019">
                  <c:v>-334.42449999999997</c:v>
                </c:pt>
                <c:pt idx="18020">
                  <c:v>-334.42249999999996</c:v>
                </c:pt>
                <c:pt idx="18021">
                  <c:v>-334.42049999999995</c:v>
                </c:pt>
                <c:pt idx="18022">
                  <c:v>-334.41849999999999</c:v>
                </c:pt>
                <c:pt idx="18023">
                  <c:v>-334.41649999999998</c:v>
                </c:pt>
                <c:pt idx="18024">
                  <c:v>-334.41449999999998</c:v>
                </c:pt>
                <c:pt idx="18025">
                  <c:v>-334.41249999999997</c:v>
                </c:pt>
                <c:pt idx="18026">
                  <c:v>-334.41049999999996</c:v>
                </c:pt>
                <c:pt idx="18027">
                  <c:v>-334.4085</c:v>
                </c:pt>
                <c:pt idx="18028">
                  <c:v>-334.40649999999999</c:v>
                </c:pt>
                <c:pt idx="18029">
                  <c:v>-334.40449999999998</c:v>
                </c:pt>
                <c:pt idx="18030">
                  <c:v>-334.40249999999997</c:v>
                </c:pt>
                <c:pt idx="18031">
                  <c:v>-334.40049999999997</c:v>
                </c:pt>
                <c:pt idx="18032">
                  <c:v>-334.39849999999996</c:v>
                </c:pt>
                <c:pt idx="18033">
                  <c:v>-334.39649999999995</c:v>
                </c:pt>
                <c:pt idx="18034">
                  <c:v>-334.39449999999999</c:v>
                </c:pt>
                <c:pt idx="18035">
                  <c:v>-334.39249999999998</c:v>
                </c:pt>
                <c:pt idx="18036">
                  <c:v>-334.39049999999997</c:v>
                </c:pt>
                <c:pt idx="18037">
                  <c:v>-334.38849999999996</c:v>
                </c:pt>
                <c:pt idx="18038">
                  <c:v>-334.38649999999996</c:v>
                </c:pt>
                <c:pt idx="18039">
                  <c:v>-334.3845</c:v>
                </c:pt>
                <c:pt idx="18040">
                  <c:v>-334.38249999999999</c:v>
                </c:pt>
                <c:pt idx="18041">
                  <c:v>-334.38049999999998</c:v>
                </c:pt>
                <c:pt idx="18042">
                  <c:v>-334.37849999999997</c:v>
                </c:pt>
                <c:pt idx="18043">
                  <c:v>-334.37649999999996</c:v>
                </c:pt>
                <c:pt idx="18044">
                  <c:v>-334.37449999999995</c:v>
                </c:pt>
                <c:pt idx="18045">
                  <c:v>-334.37249999999995</c:v>
                </c:pt>
                <c:pt idx="18046">
                  <c:v>-334.37049999999999</c:v>
                </c:pt>
                <c:pt idx="18047">
                  <c:v>-334.36849999999998</c:v>
                </c:pt>
                <c:pt idx="18048">
                  <c:v>-334.36649999999997</c:v>
                </c:pt>
                <c:pt idx="18049">
                  <c:v>-334.36449999999996</c:v>
                </c:pt>
                <c:pt idx="18050">
                  <c:v>-334.36249999999995</c:v>
                </c:pt>
                <c:pt idx="18051">
                  <c:v>-334.3605</c:v>
                </c:pt>
                <c:pt idx="18052">
                  <c:v>-334.35849999999999</c:v>
                </c:pt>
                <c:pt idx="18053">
                  <c:v>-334.35649999999998</c:v>
                </c:pt>
                <c:pt idx="18054">
                  <c:v>-334.35449999999997</c:v>
                </c:pt>
                <c:pt idx="18055">
                  <c:v>-334.35249999999996</c:v>
                </c:pt>
                <c:pt idx="18056">
                  <c:v>-334.35049999999995</c:v>
                </c:pt>
                <c:pt idx="18057">
                  <c:v>-334.3485</c:v>
                </c:pt>
                <c:pt idx="18058">
                  <c:v>-334.34649999999999</c:v>
                </c:pt>
                <c:pt idx="18059">
                  <c:v>-334.34449999999998</c:v>
                </c:pt>
                <c:pt idx="18060">
                  <c:v>-334.34249999999997</c:v>
                </c:pt>
                <c:pt idx="18061">
                  <c:v>-334.34049999999996</c:v>
                </c:pt>
                <c:pt idx="18062">
                  <c:v>-334.33849999999995</c:v>
                </c:pt>
                <c:pt idx="18063">
                  <c:v>-334.3365</c:v>
                </c:pt>
                <c:pt idx="18064">
                  <c:v>-334.33449999999999</c:v>
                </c:pt>
                <c:pt idx="18065">
                  <c:v>-334.33249999999998</c:v>
                </c:pt>
                <c:pt idx="18066">
                  <c:v>-334.33049999999997</c:v>
                </c:pt>
                <c:pt idx="18067">
                  <c:v>-334.32849999999996</c:v>
                </c:pt>
                <c:pt idx="18068">
                  <c:v>-334.32649999999995</c:v>
                </c:pt>
                <c:pt idx="18069">
                  <c:v>-334.3245</c:v>
                </c:pt>
                <c:pt idx="18070">
                  <c:v>-334.32249999999999</c:v>
                </c:pt>
                <c:pt idx="18071">
                  <c:v>-334.32049999999998</c:v>
                </c:pt>
                <c:pt idx="18072">
                  <c:v>-334.31849999999997</c:v>
                </c:pt>
                <c:pt idx="18073">
                  <c:v>-334.31649999999996</c:v>
                </c:pt>
                <c:pt idx="18074">
                  <c:v>-334.31449999999995</c:v>
                </c:pt>
                <c:pt idx="18075">
                  <c:v>-334.3125</c:v>
                </c:pt>
                <c:pt idx="18076">
                  <c:v>-334.31049999999999</c:v>
                </c:pt>
                <c:pt idx="18077">
                  <c:v>-334.30849999999998</c:v>
                </c:pt>
                <c:pt idx="18078">
                  <c:v>-334.30649999999997</c:v>
                </c:pt>
                <c:pt idx="18079">
                  <c:v>-334.30449999999996</c:v>
                </c:pt>
                <c:pt idx="18080">
                  <c:v>-334.30250000000001</c:v>
                </c:pt>
                <c:pt idx="18081">
                  <c:v>-334.3005</c:v>
                </c:pt>
                <c:pt idx="18082">
                  <c:v>-334.29849999999999</c:v>
                </c:pt>
                <c:pt idx="18083">
                  <c:v>-334.29649999999998</c:v>
                </c:pt>
                <c:pt idx="18084">
                  <c:v>-334.29449999999997</c:v>
                </c:pt>
                <c:pt idx="18085">
                  <c:v>-334.29249999999996</c:v>
                </c:pt>
                <c:pt idx="18086">
                  <c:v>-334.29049999999995</c:v>
                </c:pt>
                <c:pt idx="18087">
                  <c:v>-334.2885</c:v>
                </c:pt>
                <c:pt idx="18088">
                  <c:v>-334.28649999999999</c:v>
                </c:pt>
                <c:pt idx="18089">
                  <c:v>-334.28449999999998</c:v>
                </c:pt>
                <c:pt idx="18090">
                  <c:v>-334.28249999999997</c:v>
                </c:pt>
                <c:pt idx="18091">
                  <c:v>-334.28049999999996</c:v>
                </c:pt>
                <c:pt idx="18092">
                  <c:v>-334.27850000000001</c:v>
                </c:pt>
                <c:pt idx="18093">
                  <c:v>-334.2765</c:v>
                </c:pt>
                <c:pt idx="18094">
                  <c:v>-334.27449999999999</c:v>
                </c:pt>
                <c:pt idx="18095">
                  <c:v>-334.27249999999998</c:v>
                </c:pt>
                <c:pt idx="18096">
                  <c:v>-334.27049999999997</c:v>
                </c:pt>
                <c:pt idx="18097">
                  <c:v>-334.26849999999996</c:v>
                </c:pt>
                <c:pt idx="18098">
                  <c:v>-334.26649999999995</c:v>
                </c:pt>
                <c:pt idx="18099">
                  <c:v>-334.2645</c:v>
                </c:pt>
                <c:pt idx="18100">
                  <c:v>-334.26249999999999</c:v>
                </c:pt>
                <c:pt idx="18101">
                  <c:v>-334.26049999999998</c:v>
                </c:pt>
                <c:pt idx="18102">
                  <c:v>-334.25849999999997</c:v>
                </c:pt>
                <c:pt idx="18103">
                  <c:v>-334.25649999999996</c:v>
                </c:pt>
                <c:pt idx="18104">
                  <c:v>-334.25450000000001</c:v>
                </c:pt>
                <c:pt idx="18105">
                  <c:v>-334.2525</c:v>
                </c:pt>
                <c:pt idx="18106">
                  <c:v>-334.25049999999999</c:v>
                </c:pt>
                <c:pt idx="18107">
                  <c:v>-334.24849999999998</c:v>
                </c:pt>
                <c:pt idx="18108">
                  <c:v>-334.24649999999997</c:v>
                </c:pt>
                <c:pt idx="18109">
                  <c:v>-334.24449999999996</c:v>
                </c:pt>
                <c:pt idx="18110">
                  <c:v>-334.24249999999995</c:v>
                </c:pt>
                <c:pt idx="18111">
                  <c:v>-334.2405</c:v>
                </c:pt>
                <c:pt idx="18112">
                  <c:v>-334.23849999999999</c:v>
                </c:pt>
                <c:pt idx="18113">
                  <c:v>-334.23649999999998</c:v>
                </c:pt>
                <c:pt idx="18114">
                  <c:v>-334.23449999999997</c:v>
                </c:pt>
                <c:pt idx="18115">
                  <c:v>-334.23249999999996</c:v>
                </c:pt>
                <c:pt idx="18116">
                  <c:v>-334.23050000000001</c:v>
                </c:pt>
                <c:pt idx="18117">
                  <c:v>-334.2285</c:v>
                </c:pt>
                <c:pt idx="18118">
                  <c:v>-334.22649999999999</c:v>
                </c:pt>
                <c:pt idx="18119">
                  <c:v>-334.22449999999998</c:v>
                </c:pt>
                <c:pt idx="18120">
                  <c:v>-334.22249999999997</c:v>
                </c:pt>
                <c:pt idx="18121">
                  <c:v>-334.22049999999996</c:v>
                </c:pt>
                <c:pt idx="18122">
                  <c:v>-334.21849999999995</c:v>
                </c:pt>
                <c:pt idx="18123">
                  <c:v>-334.2165</c:v>
                </c:pt>
                <c:pt idx="18124">
                  <c:v>-334.21449999999999</c:v>
                </c:pt>
                <c:pt idx="18125">
                  <c:v>-334.21249999999998</c:v>
                </c:pt>
                <c:pt idx="18126">
                  <c:v>-334.21049999999997</c:v>
                </c:pt>
                <c:pt idx="18127">
                  <c:v>-334.20849999999996</c:v>
                </c:pt>
                <c:pt idx="18128">
                  <c:v>-334.20650000000001</c:v>
                </c:pt>
                <c:pt idx="18129">
                  <c:v>-334.2045</c:v>
                </c:pt>
                <c:pt idx="18130">
                  <c:v>-334.20249999999999</c:v>
                </c:pt>
                <c:pt idx="18131">
                  <c:v>-334.20049999999998</c:v>
                </c:pt>
                <c:pt idx="18132">
                  <c:v>-334.19849999999997</c:v>
                </c:pt>
                <c:pt idx="18133">
                  <c:v>-334.19649999999996</c:v>
                </c:pt>
                <c:pt idx="18134">
                  <c:v>-334.19449999999995</c:v>
                </c:pt>
                <c:pt idx="18135">
                  <c:v>-334.1925</c:v>
                </c:pt>
                <c:pt idx="18136">
                  <c:v>-334.19049999999999</c:v>
                </c:pt>
                <c:pt idx="18137">
                  <c:v>-334.18849999999998</c:v>
                </c:pt>
                <c:pt idx="18138">
                  <c:v>-334.18649999999997</c:v>
                </c:pt>
                <c:pt idx="18139">
                  <c:v>-334.18449999999996</c:v>
                </c:pt>
                <c:pt idx="18140">
                  <c:v>-334.1825</c:v>
                </c:pt>
                <c:pt idx="18141">
                  <c:v>-334.18049999999999</c:v>
                </c:pt>
                <c:pt idx="18142">
                  <c:v>-334.17849999999999</c:v>
                </c:pt>
                <c:pt idx="18143">
                  <c:v>-334.17649999999998</c:v>
                </c:pt>
                <c:pt idx="18144">
                  <c:v>-334.17449999999997</c:v>
                </c:pt>
                <c:pt idx="18145">
                  <c:v>-334.17249999999996</c:v>
                </c:pt>
                <c:pt idx="18146">
                  <c:v>-334.17049999999995</c:v>
                </c:pt>
                <c:pt idx="18147">
                  <c:v>-334.16849999999999</c:v>
                </c:pt>
                <c:pt idx="18148">
                  <c:v>-334.16649999999998</c:v>
                </c:pt>
                <c:pt idx="18149">
                  <c:v>-334.16449999999998</c:v>
                </c:pt>
                <c:pt idx="18150">
                  <c:v>-334.16249999999997</c:v>
                </c:pt>
                <c:pt idx="18151">
                  <c:v>-334.16049999999996</c:v>
                </c:pt>
                <c:pt idx="18152">
                  <c:v>-334.1585</c:v>
                </c:pt>
                <c:pt idx="18153">
                  <c:v>-334.15649999999999</c:v>
                </c:pt>
                <c:pt idx="18154">
                  <c:v>-334.15449999999998</c:v>
                </c:pt>
                <c:pt idx="18155">
                  <c:v>-334.15249999999997</c:v>
                </c:pt>
                <c:pt idx="18156">
                  <c:v>-334.15049999999997</c:v>
                </c:pt>
                <c:pt idx="18157">
                  <c:v>-334.14849999999996</c:v>
                </c:pt>
                <c:pt idx="18158">
                  <c:v>-334.14649999999995</c:v>
                </c:pt>
                <c:pt idx="18159">
                  <c:v>-334.14449999999999</c:v>
                </c:pt>
                <c:pt idx="18160">
                  <c:v>-334.14249999999998</c:v>
                </c:pt>
                <c:pt idx="18161">
                  <c:v>-334.14049999999997</c:v>
                </c:pt>
                <c:pt idx="18162">
                  <c:v>-334.13849999999996</c:v>
                </c:pt>
                <c:pt idx="18163">
                  <c:v>-334.13649999999996</c:v>
                </c:pt>
                <c:pt idx="18164">
                  <c:v>-334.1345</c:v>
                </c:pt>
                <c:pt idx="18165">
                  <c:v>-334.13249999999999</c:v>
                </c:pt>
                <c:pt idx="18166">
                  <c:v>-334.13049999999998</c:v>
                </c:pt>
                <c:pt idx="18167">
                  <c:v>-334.12849999999997</c:v>
                </c:pt>
                <c:pt idx="18168">
                  <c:v>-334.12649999999996</c:v>
                </c:pt>
                <c:pt idx="18169">
                  <c:v>-334.12449999999995</c:v>
                </c:pt>
                <c:pt idx="18170">
                  <c:v>-334.12249999999995</c:v>
                </c:pt>
                <c:pt idx="18171">
                  <c:v>-334.12049999999999</c:v>
                </c:pt>
                <c:pt idx="18172">
                  <c:v>-334.11849999999998</c:v>
                </c:pt>
                <c:pt idx="18173">
                  <c:v>-334.11649999999997</c:v>
                </c:pt>
                <c:pt idx="18174">
                  <c:v>-334.11449999999996</c:v>
                </c:pt>
                <c:pt idx="18175">
                  <c:v>-334.11249999999995</c:v>
                </c:pt>
                <c:pt idx="18176">
                  <c:v>-334.1105</c:v>
                </c:pt>
                <c:pt idx="18177">
                  <c:v>-334.10849999999999</c:v>
                </c:pt>
                <c:pt idx="18178">
                  <c:v>-334.10649999999998</c:v>
                </c:pt>
                <c:pt idx="18179">
                  <c:v>-334.10449999999997</c:v>
                </c:pt>
                <c:pt idx="18180">
                  <c:v>-334.10249999999996</c:v>
                </c:pt>
                <c:pt idx="18181">
                  <c:v>-334.10049999999995</c:v>
                </c:pt>
                <c:pt idx="18182">
                  <c:v>-334.0985</c:v>
                </c:pt>
                <c:pt idx="18183">
                  <c:v>-334.09649999999999</c:v>
                </c:pt>
                <c:pt idx="18184">
                  <c:v>-334.09449999999998</c:v>
                </c:pt>
                <c:pt idx="18185">
                  <c:v>-334.09249999999997</c:v>
                </c:pt>
                <c:pt idx="18186">
                  <c:v>-334.09049999999996</c:v>
                </c:pt>
                <c:pt idx="18187">
                  <c:v>-334.08849999999995</c:v>
                </c:pt>
                <c:pt idx="18188">
                  <c:v>-334.0865</c:v>
                </c:pt>
                <c:pt idx="18189">
                  <c:v>-334.08449999999999</c:v>
                </c:pt>
                <c:pt idx="18190">
                  <c:v>-334.08249999999998</c:v>
                </c:pt>
                <c:pt idx="18191">
                  <c:v>-334.08049999999997</c:v>
                </c:pt>
                <c:pt idx="18192">
                  <c:v>-334.07849999999996</c:v>
                </c:pt>
                <c:pt idx="18193">
                  <c:v>-334.07649999999995</c:v>
                </c:pt>
                <c:pt idx="18194">
                  <c:v>-334.0745</c:v>
                </c:pt>
                <c:pt idx="18195">
                  <c:v>-334.07249999999999</c:v>
                </c:pt>
                <c:pt idx="18196">
                  <c:v>-334.07049999999998</c:v>
                </c:pt>
                <c:pt idx="18197">
                  <c:v>-334.06849999999997</c:v>
                </c:pt>
                <c:pt idx="18198">
                  <c:v>-334.06649999999996</c:v>
                </c:pt>
                <c:pt idx="18199">
                  <c:v>-334.06449999999995</c:v>
                </c:pt>
                <c:pt idx="18200">
                  <c:v>-334.0625</c:v>
                </c:pt>
                <c:pt idx="18201">
                  <c:v>-334.06049999999999</c:v>
                </c:pt>
                <c:pt idx="18202">
                  <c:v>-334.05849999999998</c:v>
                </c:pt>
                <c:pt idx="18203">
                  <c:v>-334.05649999999997</c:v>
                </c:pt>
                <c:pt idx="18204">
                  <c:v>-334.05449999999996</c:v>
                </c:pt>
                <c:pt idx="18205">
                  <c:v>-334.05250000000001</c:v>
                </c:pt>
                <c:pt idx="18206">
                  <c:v>-334.0505</c:v>
                </c:pt>
                <c:pt idx="18207">
                  <c:v>-334.04849999999999</c:v>
                </c:pt>
                <c:pt idx="18208">
                  <c:v>-334.04649999999998</c:v>
                </c:pt>
                <c:pt idx="18209">
                  <c:v>-334.04449999999997</c:v>
                </c:pt>
                <c:pt idx="18210">
                  <c:v>-334.04249999999996</c:v>
                </c:pt>
                <c:pt idx="18211">
                  <c:v>-334.04049999999995</c:v>
                </c:pt>
                <c:pt idx="18212">
                  <c:v>-334.0385</c:v>
                </c:pt>
                <c:pt idx="18213">
                  <c:v>-334.03649999999999</c:v>
                </c:pt>
                <c:pt idx="18214">
                  <c:v>-334.03449999999998</c:v>
                </c:pt>
                <c:pt idx="18215">
                  <c:v>-334.03249999999997</c:v>
                </c:pt>
                <c:pt idx="18216">
                  <c:v>-334.03049999999996</c:v>
                </c:pt>
                <c:pt idx="18217">
                  <c:v>-334.02850000000001</c:v>
                </c:pt>
                <c:pt idx="18218">
                  <c:v>-334.0265</c:v>
                </c:pt>
                <c:pt idx="18219">
                  <c:v>-334.02449999999999</c:v>
                </c:pt>
                <c:pt idx="18220">
                  <c:v>-334.02249999999998</c:v>
                </c:pt>
                <c:pt idx="18221">
                  <c:v>-334.02049999999997</c:v>
                </c:pt>
                <c:pt idx="18222">
                  <c:v>-334.01849999999996</c:v>
                </c:pt>
                <c:pt idx="18223">
                  <c:v>-334.01649999999995</c:v>
                </c:pt>
                <c:pt idx="18224">
                  <c:v>-334.0145</c:v>
                </c:pt>
                <c:pt idx="18225">
                  <c:v>-334.01249999999999</c:v>
                </c:pt>
                <c:pt idx="18226">
                  <c:v>-334.01049999999998</c:v>
                </c:pt>
                <c:pt idx="18227">
                  <c:v>-334.00849999999997</c:v>
                </c:pt>
                <c:pt idx="18228">
                  <c:v>-334.00649999999996</c:v>
                </c:pt>
                <c:pt idx="18229">
                  <c:v>-334.00450000000001</c:v>
                </c:pt>
                <c:pt idx="18230">
                  <c:v>-334.0025</c:v>
                </c:pt>
                <c:pt idx="18231">
                  <c:v>-334.00049999999999</c:v>
                </c:pt>
                <c:pt idx="18232">
                  <c:v>-333.99849999999998</c:v>
                </c:pt>
                <c:pt idx="18233">
                  <c:v>-333.99649999999997</c:v>
                </c:pt>
                <c:pt idx="18234">
                  <c:v>-333.99449999999996</c:v>
                </c:pt>
                <c:pt idx="18235">
                  <c:v>-333.99249999999995</c:v>
                </c:pt>
                <c:pt idx="18236">
                  <c:v>-333.9905</c:v>
                </c:pt>
                <c:pt idx="18237">
                  <c:v>-333.98849999999999</c:v>
                </c:pt>
                <c:pt idx="18238">
                  <c:v>-333.98649999999998</c:v>
                </c:pt>
                <c:pt idx="18239">
                  <c:v>-333.98449999999997</c:v>
                </c:pt>
                <c:pt idx="18240">
                  <c:v>-333.98249999999996</c:v>
                </c:pt>
                <c:pt idx="18241">
                  <c:v>-333.98050000000001</c:v>
                </c:pt>
                <c:pt idx="18242">
                  <c:v>-333.9785</c:v>
                </c:pt>
                <c:pt idx="18243">
                  <c:v>-333.97649999999999</c:v>
                </c:pt>
                <c:pt idx="18244">
                  <c:v>-333.97449999999998</c:v>
                </c:pt>
                <c:pt idx="18245">
                  <c:v>-333.97249999999997</c:v>
                </c:pt>
                <c:pt idx="18246">
                  <c:v>-333.97049999999996</c:v>
                </c:pt>
                <c:pt idx="18247">
                  <c:v>-333.96849999999995</c:v>
                </c:pt>
                <c:pt idx="18248">
                  <c:v>-333.9665</c:v>
                </c:pt>
                <c:pt idx="18249">
                  <c:v>-333.96449999999999</c:v>
                </c:pt>
                <c:pt idx="18250">
                  <c:v>-333.96249999999998</c:v>
                </c:pt>
                <c:pt idx="18251">
                  <c:v>-333.96049999999997</c:v>
                </c:pt>
                <c:pt idx="18252">
                  <c:v>-333.95849999999996</c:v>
                </c:pt>
                <c:pt idx="18253">
                  <c:v>-333.95650000000001</c:v>
                </c:pt>
                <c:pt idx="18254">
                  <c:v>-333.9545</c:v>
                </c:pt>
                <c:pt idx="18255">
                  <c:v>-333.95249999999999</c:v>
                </c:pt>
                <c:pt idx="18256">
                  <c:v>-333.95049999999998</c:v>
                </c:pt>
                <c:pt idx="18257">
                  <c:v>-333.94849999999997</c:v>
                </c:pt>
                <c:pt idx="18258">
                  <c:v>-333.94649999999996</c:v>
                </c:pt>
                <c:pt idx="18259">
                  <c:v>-333.94449999999995</c:v>
                </c:pt>
                <c:pt idx="18260">
                  <c:v>-333.9425</c:v>
                </c:pt>
                <c:pt idx="18261">
                  <c:v>-333.94049999999999</c:v>
                </c:pt>
                <c:pt idx="18262">
                  <c:v>-333.93849999999998</c:v>
                </c:pt>
                <c:pt idx="18263">
                  <c:v>-333.93649999999997</c:v>
                </c:pt>
                <c:pt idx="18264">
                  <c:v>-333.93449999999996</c:v>
                </c:pt>
                <c:pt idx="18265">
                  <c:v>-333.9325</c:v>
                </c:pt>
                <c:pt idx="18266">
                  <c:v>-333.93049999999999</c:v>
                </c:pt>
                <c:pt idx="18267">
                  <c:v>-333.92849999999999</c:v>
                </c:pt>
                <c:pt idx="18268">
                  <c:v>-333.92649999999998</c:v>
                </c:pt>
                <c:pt idx="18269">
                  <c:v>-333.92449999999997</c:v>
                </c:pt>
                <c:pt idx="18270">
                  <c:v>-333.92249999999996</c:v>
                </c:pt>
                <c:pt idx="18271">
                  <c:v>-333.92049999999995</c:v>
                </c:pt>
                <c:pt idx="18272">
                  <c:v>-333.91849999999999</c:v>
                </c:pt>
                <c:pt idx="18273">
                  <c:v>-333.91649999999998</c:v>
                </c:pt>
                <c:pt idx="18274">
                  <c:v>-333.91449999999998</c:v>
                </c:pt>
                <c:pt idx="18275">
                  <c:v>-333.91249999999997</c:v>
                </c:pt>
                <c:pt idx="18276">
                  <c:v>-333.91049999999996</c:v>
                </c:pt>
                <c:pt idx="18277">
                  <c:v>-333.9085</c:v>
                </c:pt>
                <c:pt idx="18278">
                  <c:v>-333.90649999999999</c:v>
                </c:pt>
                <c:pt idx="18279">
                  <c:v>-333.90449999999998</c:v>
                </c:pt>
                <c:pt idx="18280">
                  <c:v>-333.90249999999997</c:v>
                </c:pt>
                <c:pt idx="18281">
                  <c:v>-333.90049999999997</c:v>
                </c:pt>
                <c:pt idx="18282">
                  <c:v>-333.89849999999996</c:v>
                </c:pt>
                <c:pt idx="18283">
                  <c:v>-333.89649999999995</c:v>
                </c:pt>
                <c:pt idx="18284">
                  <c:v>-333.89449999999999</c:v>
                </c:pt>
                <c:pt idx="18285">
                  <c:v>-333.89249999999998</c:v>
                </c:pt>
                <c:pt idx="18286">
                  <c:v>-333.89049999999997</c:v>
                </c:pt>
                <c:pt idx="18287">
                  <c:v>-333.88849999999996</c:v>
                </c:pt>
                <c:pt idx="18288">
                  <c:v>-333.88649999999996</c:v>
                </c:pt>
                <c:pt idx="18289">
                  <c:v>-333.8845</c:v>
                </c:pt>
                <c:pt idx="18290">
                  <c:v>-333.88249999999999</c:v>
                </c:pt>
                <c:pt idx="18291">
                  <c:v>-333.88049999999998</c:v>
                </c:pt>
                <c:pt idx="18292">
                  <c:v>-333.87849999999997</c:v>
                </c:pt>
                <c:pt idx="18293">
                  <c:v>-333.87649999999996</c:v>
                </c:pt>
                <c:pt idx="18294">
                  <c:v>-333.87449999999995</c:v>
                </c:pt>
                <c:pt idx="18295">
                  <c:v>-333.87249999999995</c:v>
                </c:pt>
                <c:pt idx="18296">
                  <c:v>-333.87049999999999</c:v>
                </c:pt>
                <c:pt idx="18297">
                  <c:v>-333.86849999999998</c:v>
                </c:pt>
                <c:pt idx="18298">
                  <c:v>-333.86649999999997</c:v>
                </c:pt>
                <c:pt idx="18299">
                  <c:v>-333.86449999999996</c:v>
                </c:pt>
                <c:pt idx="18300">
                  <c:v>-333.86249999999995</c:v>
                </c:pt>
                <c:pt idx="18301">
                  <c:v>-333.8605</c:v>
                </c:pt>
                <c:pt idx="18302">
                  <c:v>-333.85849999999999</c:v>
                </c:pt>
                <c:pt idx="18303">
                  <c:v>-333.85649999999998</c:v>
                </c:pt>
                <c:pt idx="18304">
                  <c:v>-333.85449999999997</c:v>
                </c:pt>
                <c:pt idx="18305">
                  <c:v>-333.85249999999996</c:v>
                </c:pt>
                <c:pt idx="18306">
                  <c:v>-333.85049999999995</c:v>
                </c:pt>
                <c:pt idx="18307">
                  <c:v>-333.8485</c:v>
                </c:pt>
                <c:pt idx="18308">
                  <c:v>-333.84649999999999</c:v>
                </c:pt>
                <c:pt idx="18309">
                  <c:v>-333.84449999999998</c:v>
                </c:pt>
                <c:pt idx="18310">
                  <c:v>-333.84249999999997</c:v>
                </c:pt>
                <c:pt idx="18311">
                  <c:v>-333.84049999999996</c:v>
                </c:pt>
                <c:pt idx="18312">
                  <c:v>-333.83849999999995</c:v>
                </c:pt>
                <c:pt idx="18313">
                  <c:v>-333.8365</c:v>
                </c:pt>
                <c:pt idx="18314">
                  <c:v>-333.83449999999999</c:v>
                </c:pt>
                <c:pt idx="18315">
                  <c:v>-333.83249999999998</c:v>
                </c:pt>
                <c:pt idx="18316">
                  <c:v>-333.83049999999997</c:v>
                </c:pt>
                <c:pt idx="18317">
                  <c:v>-333.82849999999996</c:v>
                </c:pt>
                <c:pt idx="18318">
                  <c:v>-333.82649999999995</c:v>
                </c:pt>
                <c:pt idx="18319">
                  <c:v>-333.8245</c:v>
                </c:pt>
                <c:pt idx="18320">
                  <c:v>-333.82249999999999</c:v>
                </c:pt>
                <c:pt idx="18321">
                  <c:v>-333.82049999999998</c:v>
                </c:pt>
                <c:pt idx="18322">
                  <c:v>-333.81849999999997</c:v>
                </c:pt>
                <c:pt idx="18323">
                  <c:v>-333.81649999999996</c:v>
                </c:pt>
                <c:pt idx="18324">
                  <c:v>-333.81449999999995</c:v>
                </c:pt>
                <c:pt idx="18325">
                  <c:v>-333.8125</c:v>
                </c:pt>
                <c:pt idx="18326">
                  <c:v>-333.81049999999999</c:v>
                </c:pt>
                <c:pt idx="18327">
                  <c:v>-333.80849999999998</c:v>
                </c:pt>
                <c:pt idx="18328">
                  <c:v>-333.80649999999997</c:v>
                </c:pt>
                <c:pt idx="18329">
                  <c:v>-333.80449999999996</c:v>
                </c:pt>
                <c:pt idx="18330">
                  <c:v>-333.80250000000001</c:v>
                </c:pt>
                <c:pt idx="18331">
                  <c:v>-333.8005</c:v>
                </c:pt>
                <c:pt idx="18332">
                  <c:v>-333.79849999999999</c:v>
                </c:pt>
                <c:pt idx="18333">
                  <c:v>-333.79649999999998</c:v>
                </c:pt>
                <c:pt idx="18334">
                  <c:v>-333.79449999999997</c:v>
                </c:pt>
                <c:pt idx="18335">
                  <c:v>-333.79249999999996</c:v>
                </c:pt>
                <c:pt idx="18336">
                  <c:v>-333.79049999999995</c:v>
                </c:pt>
                <c:pt idx="18337">
                  <c:v>-333.7885</c:v>
                </c:pt>
                <c:pt idx="18338">
                  <c:v>-333.78649999999999</c:v>
                </c:pt>
                <c:pt idx="18339">
                  <c:v>-333.78449999999998</c:v>
                </c:pt>
                <c:pt idx="18340">
                  <c:v>-333.78249999999997</c:v>
                </c:pt>
                <c:pt idx="18341">
                  <c:v>-333.78049999999996</c:v>
                </c:pt>
                <c:pt idx="18342">
                  <c:v>-333.77850000000001</c:v>
                </c:pt>
                <c:pt idx="18343">
                  <c:v>-333.7765</c:v>
                </c:pt>
                <c:pt idx="18344">
                  <c:v>-333.77449999999999</c:v>
                </c:pt>
                <c:pt idx="18345">
                  <c:v>-333.77249999999998</c:v>
                </c:pt>
                <c:pt idx="18346">
                  <c:v>-333.77049999999997</c:v>
                </c:pt>
                <c:pt idx="18347">
                  <c:v>-333.76849999999996</c:v>
                </c:pt>
                <c:pt idx="18348">
                  <c:v>-333.76649999999995</c:v>
                </c:pt>
                <c:pt idx="18349">
                  <c:v>-333.7645</c:v>
                </c:pt>
                <c:pt idx="18350">
                  <c:v>-333.76249999999999</c:v>
                </c:pt>
                <c:pt idx="18351">
                  <c:v>-333.76049999999998</c:v>
                </c:pt>
                <c:pt idx="18352">
                  <c:v>-333.75849999999997</c:v>
                </c:pt>
                <c:pt idx="18353">
                  <c:v>-333.75649999999996</c:v>
                </c:pt>
                <c:pt idx="18354">
                  <c:v>-333.75450000000001</c:v>
                </c:pt>
                <c:pt idx="18355">
                  <c:v>-333.7525</c:v>
                </c:pt>
                <c:pt idx="18356">
                  <c:v>-333.75049999999999</c:v>
                </c:pt>
                <c:pt idx="18357">
                  <c:v>-333.74849999999998</c:v>
                </c:pt>
                <c:pt idx="18358">
                  <c:v>-333.74649999999997</c:v>
                </c:pt>
                <c:pt idx="18359">
                  <c:v>-333.74449999999996</c:v>
                </c:pt>
                <c:pt idx="18360">
                  <c:v>-333.74249999999995</c:v>
                </c:pt>
                <c:pt idx="18361">
                  <c:v>-333.7405</c:v>
                </c:pt>
                <c:pt idx="18362">
                  <c:v>-333.73849999999999</c:v>
                </c:pt>
                <c:pt idx="18363">
                  <c:v>-333.73649999999998</c:v>
                </c:pt>
                <c:pt idx="18364">
                  <c:v>-333.73449999999997</c:v>
                </c:pt>
                <c:pt idx="18365">
                  <c:v>-333.73249999999996</c:v>
                </c:pt>
                <c:pt idx="18366">
                  <c:v>-333.73050000000001</c:v>
                </c:pt>
                <c:pt idx="18367">
                  <c:v>-333.7285</c:v>
                </c:pt>
                <c:pt idx="18368">
                  <c:v>-333.72649999999999</c:v>
                </c:pt>
                <c:pt idx="18369">
                  <c:v>-333.72449999999998</c:v>
                </c:pt>
                <c:pt idx="18370">
                  <c:v>-333.72249999999997</c:v>
                </c:pt>
                <c:pt idx="18371">
                  <c:v>-333.72049999999996</c:v>
                </c:pt>
                <c:pt idx="18372">
                  <c:v>-333.71849999999995</c:v>
                </c:pt>
                <c:pt idx="18373">
                  <c:v>-333.7165</c:v>
                </c:pt>
                <c:pt idx="18374">
                  <c:v>-333.71449999999999</c:v>
                </c:pt>
                <c:pt idx="18375">
                  <c:v>-333.71249999999998</c:v>
                </c:pt>
                <c:pt idx="18376">
                  <c:v>-333.71049999999997</c:v>
                </c:pt>
                <c:pt idx="18377">
                  <c:v>-333.70849999999996</c:v>
                </c:pt>
                <c:pt idx="18378">
                  <c:v>-333.70650000000001</c:v>
                </c:pt>
                <c:pt idx="18379">
                  <c:v>-333.7045</c:v>
                </c:pt>
                <c:pt idx="18380">
                  <c:v>-333.70249999999999</c:v>
                </c:pt>
                <c:pt idx="18381">
                  <c:v>-333.70049999999998</c:v>
                </c:pt>
                <c:pt idx="18382">
                  <c:v>-333.69849999999997</c:v>
                </c:pt>
                <c:pt idx="18383">
                  <c:v>-333.69649999999996</c:v>
                </c:pt>
                <c:pt idx="18384">
                  <c:v>-333.69449999999995</c:v>
                </c:pt>
                <c:pt idx="18385">
                  <c:v>-333.6925</c:v>
                </c:pt>
                <c:pt idx="18386">
                  <c:v>-333.69049999999999</c:v>
                </c:pt>
                <c:pt idx="18387">
                  <c:v>-333.68849999999998</c:v>
                </c:pt>
                <c:pt idx="18388">
                  <c:v>-333.68649999999997</c:v>
                </c:pt>
                <c:pt idx="18389">
                  <c:v>-333.68449999999996</c:v>
                </c:pt>
                <c:pt idx="18390">
                  <c:v>-333.6825</c:v>
                </c:pt>
                <c:pt idx="18391">
                  <c:v>-333.68049999999999</c:v>
                </c:pt>
                <c:pt idx="18392">
                  <c:v>-333.67849999999999</c:v>
                </c:pt>
                <c:pt idx="18393">
                  <c:v>-333.67649999999998</c:v>
                </c:pt>
                <c:pt idx="18394">
                  <c:v>-333.67449999999997</c:v>
                </c:pt>
                <c:pt idx="18395">
                  <c:v>-333.67249999999996</c:v>
                </c:pt>
                <c:pt idx="18396">
                  <c:v>-333.67049999999995</c:v>
                </c:pt>
                <c:pt idx="18397">
                  <c:v>-333.66849999999999</c:v>
                </c:pt>
                <c:pt idx="18398">
                  <c:v>-333.66649999999998</c:v>
                </c:pt>
                <c:pt idx="18399">
                  <c:v>-333.66449999999998</c:v>
                </c:pt>
                <c:pt idx="18400">
                  <c:v>-333.66249999999997</c:v>
                </c:pt>
                <c:pt idx="18401">
                  <c:v>-333.66049999999996</c:v>
                </c:pt>
                <c:pt idx="18402">
                  <c:v>-333.6585</c:v>
                </c:pt>
                <c:pt idx="18403">
                  <c:v>-333.65649999999999</c:v>
                </c:pt>
                <c:pt idx="18404">
                  <c:v>-333.65449999999998</c:v>
                </c:pt>
                <c:pt idx="18405">
                  <c:v>-333.65249999999997</c:v>
                </c:pt>
                <c:pt idx="18406">
                  <c:v>-333.65049999999997</c:v>
                </c:pt>
                <c:pt idx="18407">
                  <c:v>-333.64849999999996</c:v>
                </c:pt>
                <c:pt idx="18408">
                  <c:v>-333.64649999999995</c:v>
                </c:pt>
                <c:pt idx="18409">
                  <c:v>-333.64449999999999</c:v>
                </c:pt>
                <c:pt idx="18410">
                  <c:v>-333.64249999999998</c:v>
                </c:pt>
                <c:pt idx="18411">
                  <c:v>-333.64049999999997</c:v>
                </c:pt>
                <c:pt idx="18412">
                  <c:v>-333.63849999999996</c:v>
                </c:pt>
                <c:pt idx="18413">
                  <c:v>-333.63649999999996</c:v>
                </c:pt>
                <c:pt idx="18414">
                  <c:v>-333.6345</c:v>
                </c:pt>
                <c:pt idx="18415">
                  <c:v>-333.63249999999999</c:v>
                </c:pt>
                <c:pt idx="18416">
                  <c:v>-333.63049999999998</c:v>
                </c:pt>
                <c:pt idx="18417">
                  <c:v>-333.62849999999997</c:v>
                </c:pt>
                <c:pt idx="18418">
                  <c:v>-333.62649999999996</c:v>
                </c:pt>
                <c:pt idx="18419">
                  <c:v>-333.62449999999995</c:v>
                </c:pt>
                <c:pt idx="18420">
                  <c:v>-333.62249999999995</c:v>
                </c:pt>
                <c:pt idx="18421">
                  <c:v>-333.62049999999999</c:v>
                </c:pt>
                <c:pt idx="18422">
                  <c:v>-333.61849999999998</c:v>
                </c:pt>
                <c:pt idx="18423">
                  <c:v>-333.61649999999997</c:v>
                </c:pt>
                <c:pt idx="18424">
                  <c:v>-333.61449999999996</c:v>
                </c:pt>
                <c:pt idx="18425">
                  <c:v>-333.61249999999995</c:v>
                </c:pt>
                <c:pt idx="18426">
                  <c:v>-333.6105</c:v>
                </c:pt>
                <c:pt idx="18427">
                  <c:v>-333.60849999999999</c:v>
                </c:pt>
                <c:pt idx="18428">
                  <c:v>-333.60649999999998</c:v>
                </c:pt>
                <c:pt idx="18429">
                  <c:v>-333.60449999999997</c:v>
                </c:pt>
                <c:pt idx="18430">
                  <c:v>-333.60249999999996</c:v>
                </c:pt>
                <c:pt idx="18431">
                  <c:v>-333.60049999999995</c:v>
                </c:pt>
                <c:pt idx="18432">
                  <c:v>-333.5985</c:v>
                </c:pt>
                <c:pt idx="18433">
                  <c:v>-333.59649999999999</c:v>
                </c:pt>
                <c:pt idx="18434">
                  <c:v>-333.59449999999998</c:v>
                </c:pt>
                <c:pt idx="18435">
                  <c:v>-333.59249999999997</c:v>
                </c:pt>
                <c:pt idx="18436">
                  <c:v>-333.59049999999996</c:v>
                </c:pt>
                <c:pt idx="18437">
                  <c:v>-333.58849999999995</c:v>
                </c:pt>
                <c:pt idx="18438">
                  <c:v>-333.5865</c:v>
                </c:pt>
                <c:pt idx="18439">
                  <c:v>-333.58449999999999</c:v>
                </c:pt>
                <c:pt idx="18440">
                  <c:v>-333.58249999999998</c:v>
                </c:pt>
                <c:pt idx="18441">
                  <c:v>-333.58049999999997</c:v>
                </c:pt>
                <c:pt idx="18442">
                  <c:v>-333.57849999999996</c:v>
                </c:pt>
                <c:pt idx="18443">
                  <c:v>-333.57649999999995</c:v>
                </c:pt>
                <c:pt idx="18444">
                  <c:v>-333.5745</c:v>
                </c:pt>
                <c:pt idx="18445">
                  <c:v>-333.57249999999999</c:v>
                </c:pt>
                <c:pt idx="18446">
                  <c:v>-333.57049999999998</c:v>
                </c:pt>
                <c:pt idx="18447">
                  <c:v>-333.56849999999997</c:v>
                </c:pt>
                <c:pt idx="18448">
                  <c:v>-333.56649999999996</c:v>
                </c:pt>
                <c:pt idx="18449">
                  <c:v>-333.56449999999995</c:v>
                </c:pt>
                <c:pt idx="18450">
                  <c:v>-333.5625</c:v>
                </c:pt>
                <c:pt idx="18451">
                  <c:v>-333.56049999999999</c:v>
                </c:pt>
                <c:pt idx="18452">
                  <c:v>-333.55849999999998</c:v>
                </c:pt>
                <c:pt idx="18453">
                  <c:v>-333.55649999999997</c:v>
                </c:pt>
                <c:pt idx="18454">
                  <c:v>-333.55449999999996</c:v>
                </c:pt>
                <c:pt idx="18455">
                  <c:v>-333.55250000000001</c:v>
                </c:pt>
                <c:pt idx="18456">
                  <c:v>-333.5505</c:v>
                </c:pt>
                <c:pt idx="18457">
                  <c:v>-333.54849999999999</c:v>
                </c:pt>
                <c:pt idx="18458">
                  <c:v>-333.54649999999998</c:v>
                </c:pt>
                <c:pt idx="18459">
                  <c:v>-333.54449999999997</c:v>
                </c:pt>
                <c:pt idx="18460">
                  <c:v>-333.54249999999996</c:v>
                </c:pt>
                <c:pt idx="18461">
                  <c:v>-333.54049999999995</c:v>
                </c:pt>
                <c:pt idx="18462">
                  <c:v>-333.5385</c:v>
                </c:pt>
                <c:pt idx="18463">
                  <c:v>-333.53649999999999</c:v>
                </c:pt>
                <c:pt idx="18464">
                  <c:v>-333.53449999999998</c:v>
                </c:pt>
                <c:pt idx="18465">
                  <c:v>-333.53249999999997</c:v>
                </c:pt>
                <c:pt idx="18466">
                  <c:v>-333.53049999999996</c:v>
                </c:pt>
                <c:pt idx="18467">
                  <c:v>-333.52850000000001</c:v>
                </c:pt>
                <c:pt idx="18468">
                  <c:v>-333.5265</c:v>
                </c:pt>
                <c:pt idx="18469">
                  <c:v>-333.52449999999999</c:v>
                </c:pt>
                <c:pt idx="18470">
                  <c:v>-333.52249999999998</c:v>
                </c:pt>
                <c:pt idx="18471">
                  <c:v>-333.52049999999997</c:v>
                </c:pt>
                <c:pt idx="18472">
                  <c:v>-333.51849999999996</c:v>
                </c:pt>
                <c:pt idx="18473">
                  <c:v>-333.51649999999995</c:v>
                </c:pt>
                <c:pt idx="18474">
                  <c:v>-333.5145</c:v>
                </c:pt>
                <c:pt idx="18475">
                  <c:v>-333.51249999999999</c:v>
                </c:pt>
                <c:pt idx="18476">
                  <c:v>-333.51049999999998</c:v>
                </c:pt>
                <c:pt idx="18477">
                  <c:v>-333.50849999999997</c:v>
                </c:pt>
                <c:pt idx="18478">
                  <c:v>-333.50649999999996</c:v>
                </c:pt>
                <c:pt idx="18479">
                  <c:v>-333.50450000000001</c:v>
                </c:pt>
                <c:pt idx="18480">
                  <c:v>-333.5025</c:v>
                </c:pt>
                <c:pt idx="18481">
                  <c:v>-333.50049999999999</c:v>
                </c:pt>
                <c:pt idx="18482">
                  <c:v>-333.49849999999998</c:v>
                </c:pt>
                <c:pt idx="18483">
                  <c:v>-333.49649999999997</c:v>
                </c:pt>
                <c:pt idx="18484">
                  <c:v>-333.49449999999996</c:v>
                </c:pt>
                <c:pt idx="18485">
                  <c:v>-333.49249999999995</c:v>
                </c:pt>
                <c:pt idx="18486">
                  <c:v>-333.4905</c:v>
                </c:pt>
                <c:pt idx="18487">
                  <c:v>-333.48849999999999</c:v>
                </c:pt>
                <c:pt idx="18488">
                  <c:v>-333.48649999999998</c:v>
                </c:pt>
                <c:pt idx="18489">
                  <c:v>-333.48449999999997</c:v>
                </c:pt>
                <c:pt idx="18490">
                  <c:v>-333.48249999999996</c:v>
                </c:pt>
                <c:pt idx="18491">
                  <c:v>-333.48050000000001</c:v>
                </c:pt>
                <c:pt idx="18492">
                  <c:v>-333.4785</c:v>
                </c:pt>
                <c:pt idx="18493">
                  <c:v>-333.47649999999999</c:v>
                </c:pt>
                <c:pt idx="18494">
                  <c:v>-333.47449999999998</c:v>
                </c:pt>
                <c:pt idx="18495">
                  <c:v>-333.47249999999997</c:v>
                </c:pt>
                <c:pt idx="18496">
                  <c:v>-333.47049999999996</c:v>
                </c:pt>
                <c:pt idx="18497">
                  <c:v>-333.46849999999995</c:v>
                </c:pt>
                <c:pt idx="18498">
                  <c:v>-333.4665</c:v>
                </c:pt>
                <c:pt idx="18499">
                  <c:v>-333.46449999999999</c:v>
                </c:pt>
                <c:pt idx="18500">
                  <c:v>-333.46249999999998</c:v>
                </c:pt>
                <c:pt idx="18501">
                  <c:v>-333.46049999999997</c:v>
                </c:pt>
                <c:pt idx="18502">
                  <c:v>-333.45849999999996</c:v>
                </c:pt>
                <c:pt idx="18503">
                  <c:v>-333.45650000000001</c:v>
                </c:pt>
                <c:pt idx="18504">
                  <c:v>-333.4545</c:v>
                </c:pt>
                <c:pt idx="18505">
                  <c:v>-333.45249999999999</c:v>
                </c:pt>
                <c:pt idx="18506">
                  <c:v>-333.45049999999998</c:v>
                </c:pt>
                <c:pt idx="18507">
                  <c:v>-333.44849999999997</c:v>
                </c:pt>
                <c:pt idx="18508">
                  <c:v>-333.44649999999996</c:v>
                </c:pt>
                <c:pt idx="18509">
                  <c:v>-333.44449999999995</c:v>
                </c:pt>
                <c:pt idx="18510">
                  <c:v>-333.4425</c:v>
                </c:pt>
                <c:pt idx="18511">
                  <c:v>-333.44049999999999</c:v>
                </c:pt>
                <c:pt idx="18512">
                  <c:v>-333.43849999999998</c:v>
                </c:pt>
                <c:pt idx="18513">
                  <c:v>-333.43649999999997</c:v>
                </c:pt>
                <c:pt idx="18514">
                  <c:v>-333.43449999999996</c:v>
                </c:pt>
                <c:pt idx="18515">
                  <c:v>-333.4325</c:v>
                </c:pt>
                <c:pt idx="18516">
                  <c:v>-333.43049999999999</c:v>
                </c:pt>
                <c:pt idx="18517">
                  <c:v>-333.42849999999999</c:v>
                </c:pt>
                <c:pt idx="18518">
                  <c:v>-333.42649999999998</c:v>
                </c:pt>
                <c:pt idx="18519">
                  <c:v>-333.42449999999997</c:v>
                </c:pt>
                <c:pt idx="18520">
                  <c:v>-333.42249999999996</c:v>
                </c:pt>
                <c:pt idx="18521">
                  <c:v>-333.42049999999995</c:v>
                </c:pt>
                <c:pt idx="18522">
                  <c:v>-333.41849999999999</c:v>
                </c:pt>
                <c:pt idx="18523">
                  <c:v>-333.41649999999998</c:v>
                </c:pt>
                <c:pt idx="18524">
                  <c:v>-333.41449999999998</c:v>
                </c:pt>
                <c:pt idx="18525">
                  <c:v>-333.41249999999997</c:v>
                </c:pt>
                <c:pt idx="18526">
                  <c:v>-333.41049999999996</c:v>
                </c:pt>
                <c:pt idx="18527">
                  <c:v>-333.4085</c:v>
                </c:pt>
                <c:pt idx="18528">
                  <c:v>-333.40649999999999</c:v>
                </c:pt>
                <c:pt idx="18529">
                  <c:v>-333.40449999999998</c:v>
                </c:pt>
                <c:pt idx="18530">
                  <c:v>-333.40249999999997</c:v>
                </c:pt>
                <c:pt idx="18531">
                  <c:v>-333.40049999999997</c:v>
                </c:pt>
                <c:pt idx="18532">
                  <c:v>-333.39849999999996</c:v>
                </c:pt>
                <c:pt idx="18533">
                  <c:v>-333.39649999999995</c:v>
                </c:pt>
                <c:pt idx="18534">
                  <c:v>-333.39449999999999</c:v>
                </c:pt>
                <c:pt idx="18535">
                  <c:v>-333.39249999999998</c:v>
                </c:pt>
                <c:pt idx="18536">
                  <c:v>-333.39049999999997</c:v>
                </c:pt>
                <c:pt idx="18537">
                  <c:v>-333.38849999999996</c:v>
                </c:pt>
                <c:pt idx="18538">
                  <c:v>-333.38649999999996</c:v>
                </c:pt>
                <c:pt idx="18539">
                  <c:v>-333.3845</c:v>
                </c:pt>
                <c:pt idx="18540">
                  <c:v>-333.38249999999999</c:v>
                </c:pt>
                <c:pt idx="18541">
                  <c:v>-333.38049999999998</c:v>
                </c:pt>
                <c:pt idx="18542">
                  <c:v>-333.37849999999997</c:v>
                </c:pt>
                <c:pt idx="18543">
                  <c:v>-333.37649999999996</c:v>
                </c:pt>
                <c:pt idx="18544">
                  <c:v>-333.37449999999995</c:v>
                </c:pt>
                <c:pt idx="18545">
                  <c:v>-333.37249999999995</c:v>
                </c:pt>
                <c:pt idx="18546">
                  <c:v>-333.37049999999999</c:v>
                </c:pt>
                <c:pt idx="18547">
                  <c:v>-333.36849999999998</c:v>
                </c:pt>
                <c:pt idx="18548">
                  <c:v>-333.36649999999997</c:v>
                </c:pt>
                <c:pt idx="18549">
                  <c:v>-333.36449999999996</c:v>
                </c:pt>
                <c:pt idx="18550">
                  <c:v>-333.36249999999995</c:v>
                </c:pt>
                <c:pt idx="18551">
                  <c:v>-333.3605</c:v>
                </c:pt>
                <c:pt idx="18552">
                  <c:v>-333.35849999999999</c:v>
                </c:pt>
                <c:pt idx="18553">
                  <c:v>-333.35649999999998</c:v>
                </c:pt>
                <c:pt idx="18554">
                  <c:v>-333.35449999999997</c:v>
                </c:pt>
                <c:pt idx="18555">
                  <c:v>-333.35249999999996</c:v>
                </c:pt>
                <c:pt idx="18556">
                  <c:v>-333.35049999999995</c:v>
                </c:pt>
                <c:pt idx="18557">
                  <c:v>-333.3485</c:v>
                </c:pt>
                <c:pt idx="18558">
                  <c:v>-333.34649999999999</c:v>
                </c:pt>
                <c:pt idx="18559">
                  <c:v>-333.34449999999998</c:v>
                </c:pt>
                <c:pt idx="18560">
                  <c:v>-333.34249999999997</c:v>
                </c:pt>
                <c:pt idx="18561">
                  <c:v>-333.34049999999996</c:v>
                </c:pt>
                <c:pt idx="18562">
                  <c:v>-333.33849999999995</c:v>
                </c:pt>
                <c:pt idx="18563">
                  <c:v>-333.3365</c:v>
                </c:pt>
                <c:pt idx="18564">
                  <c:v>-333.33449999999999</c:v>
                </c:pt>
                <c:pt idx="18565">
                  <c:v>-333.33249999999998</c:v>
                </c:pt>
                <c:pt idx="18566">
                  <c:v>-333.33049999999997</c:v>
                </c:pt>
                <c:pt idx="18567">
                  <c:v>-333.32849999999996</c:v>
                </c:pt>
                <c:pt idx="18568">
                  <c:v>-333.32649999999995</c:v>
                </c:pt>
                <c:pt idx="18569">
                  <c:v>-333.3245</c:v>
                </c:pt>
                <c:pt idx="18570">
                  <c:v>-333.32249999999999</c:v>
                </c:pt>
                <c:pt idx="18571">
                  <c:v>-333.32049999999998</c:v>
                </c:pt>
                <c:pt idx="18572">
                  <c:v>-333.31849999999997</c:v>
                </c:pt>
                <c:pt idx="18573">
                  <c:v>-333.31649999999996</c:v>
                </c:pt>
                <c:pt idx="18574">
                  <c:v>-333.31449999999995</c:v>
                </c:pt>
                <c:pt idx="18575">
                  <c:v>-333.3125</c:v>
                </c:pt>
                <c:pt idx="18576">
                  <c:v>-333.31049999999999</c:v>
                </c:pt>
                <c:pt idx="18577">
                  <c:v>-333.30849999999998</c:v>
                </c:pt>
                <c:pt idx="18578">
                  <c:v>-333.30649999999997</c:v>
                </c:pt>
                <c:pt idx="18579">
                  <c:v>-333.30449999999996</c:v>
                </c:pt>
                <c:pt idx="18580">
                  <c:v>-333.30250000000001</c:v>
                </c:pt>
                <c:pt idx="18581">
                  <c:v>-333.3005</c:v>
                </c:pt>
                <c:pt idx="18582">
                  <c:v>-333.29849999999999</c:v>
                </c:pt>
                <c:pt idx="18583">
                  <c:v>-333.29649999999998</c:v>
                </c:pt>
                <c:pt idx="18584">
                  <c:v>-333.29449999999997</c:v>
                </c:pt>
                <c:pt idx="18585">
                  <c:v>-333.29249999999996</c:v>
                </c:pt>
                <c:pt idx="18586">
                  <c:v>-333.29049999999995</c:v>
                </c:pt>
                <c:pt idx="18587">
                  <c:v>-333.2885</c:v>
                </c:pt>
                <c:pt idx="18588">
                  <c:v>-333.28649999999999</c:v>
                </c:pt>
                <c:pt idx="18589">
                  <c:v>-333.28449999999998</c:v>
                </c:pt>
                <c:pt idx="18590">
                  <c:v>-333.28249999999997</c:v>
                </c:pt>
                <c:pt idx="18591">
                  <c:v>-333.28049999999996</c:v>
                </c:pt>
                <c:pt idx="18592">
                  <c:v>-333.27850000000001</c:v>
                </c:pt>
                <c:pt idx="18593">
                  <c:v>-333.2765</c:v>
                </c:pt>
                <c:pt idx="18594">
                  <c:v>-333.27449999999999</c:v>
                </c:pt>
                <c:pt idx="18595">
                  <c:v>-333.27249999999998</c:v>
                </c:pt>
                <c:pt idx="18596">
                  <c:v>-333.27049999999997</c:v>
                </c:pt>
                <c:pt idx="18597">
                  <c:v>-333.26849999999996</c:v>
                </c:pt>
                <c:pt idx="18598">
                  <c:v>-333.26649999999995</c:v>
                </c:pt>
                <c:pt idx="18599">
                  <c:v>-333.2645</c:v>
                </c:pt>
                <c:pt idx="18600">
                  <c:v>-333.26249999999999</c:v>
                </c:pt>
                <c:pt idx="18601">
                  <c:v>-333.26049999999998</c:v>
                </c:pt>
                <c:pt idx="18602">
                  <c:v>-333.25849999999997</c:v>
                </c:pt>
                <c:pt idx="18603">
                  <c:v>-333.25649999999996</c:v>
                </c:pt>
                <c:pt idx="18604">
                  <c:v>-333.25450000000001</c:v>
                </c:pt>
                <c:pt idx="18605">
                  <c:v>-333.2525</c:v>
                </c:pt>
                <c:pt idx="18606">
                  <c:v>-333.25049999999999</c:v>
                </c:pt>
                <c:pt idx="18607">
                  <c:v>-333.24849999999998</c:v>
                </c:pt>
                <c:pt idx="18608">
                  <c:v>-333.24649999999997</c:v>
                </c:pt>
                <c:pt idx="18609">
                  <c:v>-333.24449999999996</c:v>
                </c:pt>
                <c:pt idx="18610">
                  <c:v>-333.24249999999995</c:v>
                </c:pt>
                <c:pt idx="18611">
                  <c:v>-333.2405</c:v>
                </c:pt>
                <c:pt idx="18612">
                  <c:v>-333.23849999999999</c:v>
                </c:pt>
                <c:pt idx="18613">
                  <c:v>-333.23649999999998</c:v>
                </c:pt>
                <c:pt idx="18614">
                  <c:v>-333.23449999999997</c:v>
                </c:pt>
                <c:pt idx="18615">
                  <c:v>-333.23249999999996</c:v>
                </c:pt>
                <c:pt idx="18616">
                  <c:v>-333.23050000000001</c:v>
                </c:pt>
                <c:pt idx="18617">
                  <c:v>-333.2285</c:v>
                </c:pt>
                <c:pt idx="18618">
                  <c:v>-333.22649999999999</c:v>
                </c:pt>
                <c:pt idx="18619">
                  <c:v>-333.22449999999998</c:v>
                </c:pt>
                <c:pt idx="18620">
                  <c:v>-333.22249999999997</c:v>
                </c:pt>
                <c:pt idx="18621">
                  <c:v>-333.22049999999996</c:v>
                </c:pt>
                <c:pt idx="18622">
                  <c:v>-333.21849999999995</c:v>
                </c:pt>
                <c:pt idx="18623">
                  <c:v>-333.2165</c:v>
                </c:pt>
                <c:pt idx="18624">
                  <c:v>-333.21449999999999</c:v>
                </c:pt>
                <c:pt idx="18625">
                  <c:v>-333.21249999999998</c:v>
                </c:pt>
                <c:pt idx="18626">
                  <c:v>-333.21049999999997</c:v>
                </c:pt>
                <c:pt idx="18627">
                  <c:v>-333.20849999999996</c:v>
                </c:pt>
                <c:pt idx="18628">
                  <c:v>-333.20650000000001</c:v>
                </c:pt>
                <c:pt idx="18629">
                  <c:v>-333.2045</c:v>
                </c:pt>
                <c:pt idx="18630">
                  <c:v>-333.20249999999999</c:v>
                </c:pt>
                <c:pt idx="18631">
                  <c:v>-333.20049999999998</c:v>
                </c:pt>
                <c:pt idx="18632">
                  <c:v>-333.19849999999997</c:v>
                </c:pt>
                <c:pt idx="18633">
                  <c:v>-333.19649999999996</c:v>
                </c:pt>
                <c:pt idx="18634">
                  <c:v>-333.19449999999995</c:v>
                </c:pt>
                <c:pt idx="18635">
                  <c:v>-333.1925</c:v>
                </c:pt>
                <c:pt idx="18636">
                  <c:v>-333.19049999999999</c:v>
                </c:pt>
                <c:pt idx="18637">
                  <c:v>-333.18849999999998</c:v>
                </c:pt>
                <c:pt idx="18638">
                  <c:v>-333.18649999999997</c:v>
                </c:pt>
                <c:pt idx="18639">
                  <c:v>-333.18449999999996</c:v>
                </c:pt>
                <c:pt idx="18640">
                  <c:v>-333.1825</c:v>
                </c:pt>
                <c:pt idx="18641">
                  <c:v>-333.18049999999999</c:v>
                </c:pt>
                <c:pt idx="18642">
                  <c:v>-333.17849999999999</c:v>
                </c:pt>
                <c:pt idx="18643">
                  <c:v>-333.17649999999998</c:v>
                </c:pt>
                <c:pt idx="18644">
                  <c:v>-333.17449999999997</c:v>
                </c:pt>
                <c:pt idx="18645">
                  <c:v>-333.17249999999996</c:v>
                </c:pt>
                <c:pt idx="18646">
                  <c:v>-333.17049999999995</c:v>
                </c:pt>
                <c:pt idx="18647">
                  <c:v>-333.16849999999999</c:v>
                </c:pt>
                <c:pt idx="18648">
                  <c:v>-333.16649999999998</c:v>
                </c:pt>
                <c:pt idx="18649">
                  <c:v>-333.16449999999998</c:v>
                </c:pt>
                <c:pt idx="18650">
                  <c:v>-333.16249999999997</c:v>
                </c:pt>
                <c:pt idx="18651">
                  <c:v>-333.16049999999996</c:v>
                </c:pt>
                <c:pt idx="18652">
                  <c:v>-333.1585</c:v>
                </c:pt>
                <c:pt idx="18653">
                  <c:v>-333.15649999999999</c:v>
                </c:pt>
                <c:pt idx="18654">
                  <c:v>-333.15449999999998</c:v>
                </c:pt>
                <c:pt idx="18655">
                  <c:v>-333.15249999999997</c:v>
                </c:pt>
                <c:pt idx="18656">
                  <c:v>-333.15049999999997</c:v>
                </c:pt>
                <c:pt idx="18657">
                  <c:v>-333.14849999999996</c:v>
                </c:pt>
                <c:pt idx="18658">
                  <c:v>-333.14649999999995</c:v>
                </c:pt>
                <c:pt idx="18659">
                  <c:v>-333.14449999999999</c:v>
                </c:pt>
                <c:pt idx="18660">
                  <c:v>-333.14249999999998</c:v>
                </c:pt>
                <c:pt idx="18661">
                  <c:v>-333.14049999999997</c:v>
                </c:pt>
                <c:pt idx="18662">
                  <c:v>-333.13849999999996</c:v>
                </c:pt>
                <c:pt idx="18663">
                  <c:v>-333.13649999999996</c:v>
                </c:pt>
                <c:pt idx="18664">
                  <c:v>-333.1345</c:v>
                </c:pt>
                <c:pt idx="18665">
                  <c:v>-333.13249999999999</c:v>
                </c:pt>
                <c:pt idx="18666">
                  <c:v>-333.13049999999998</c:v>
                </c:pt>
                <c:pt idx="18667">
                  <c:v>-333.12849999999997</c:v>
                </c:pt>
                <c:pt idx="18668">
                  <c:v>-333.12649999999996</c:v>
                </c:pt>
                <c:pt idx="18669">
                  <c:v>-333.12449999999995</c:v>
                </c:pt>
                <c:pt idx="18670">
                  <c:v>-333.12249999999995</c:v>
                </c:pt>
                <c:pt idx="18671">
                  <c:v>-333.12049999999999</c:v>
                </c:pt>
                <c:pt idx="18672">
                  <c:v>-333.11849999999998</c:v>
                </c:pt>
                <c:pt idx="18673">
                  <c:v>-333.11649999999997</c:v>
                </c:pt>
                <c:pt idx="18674">
                  <c:v>-333.11449999999996</c:v>
                </c:pt>
                <c:pt idx="18675">
                  <c:v>-333.11249999999995</c:v>
                </c:pt>
                <c:pt idx="18676">
                  <c:v>-333.1105</c:v>
                </c:pt>
                <c:pt idx="18677">
                  <c:v>-333.10849999999999</c:v>
                </c:pt>
                <c:pt idx="18678">
                  <c:v>-333.10649999999998</c:v>
                </c:pt>
                <c:pt idx="18679">
                  <c:v>-333.10449999999997</c:v>
                </c:pt>
                <c:pt idx="18680">
                  <c:v>-333.10249999999996</c:v>
                </c:pt>
                <c:pt idx="18681">
                  <c:v>-333.10049999999995</c:v>
                </c:pt>
                <c:pt idx="18682">
                  <c:v>-333.0985</c:v>
                </c:pt>
                <c:pt idx="18683">
                  <c:v>-333.09649999999999</c:v>
                </c:pt>
                <c:pt idx="18684">
                  <c:v>-333.09449999999998</c:v>
                </c:pt>
                <c:pt idx="18685">
                  <c:v>-333.09249999999997</c:v>
                </c:pt>
                <c:pt idx="18686">
                  <c:v>-333.09049999999996</c:v>
                </c:pt>
                <c:pt idx="18687">
                  <c:v>-333.08849999999995</c:v>
                </c:pt>
                <c:pt idx="18688">
                  <c:v>-333.0865</c:v>
                </c:pt>
                <c:pt idx="18689">
                  <c:v>-333.08449999999999</c:v>
                </c:pt>
                <c:pt idx="18690">
                  <c:v>-333.08249999999998</c:v>
                </c:pt>
                <c:pt idx="18691">
                  <c:v>-333.08049999999997</c:v>
                </c:pt>
                <c:pt idx="18692">
                  <c:v>-333.07849999999996</c:v>
                </c:pt>
                <c:pt idx="18693">
                  <c:v>-333.07649999999995</c:v>
                </c:pt>
                <c:pt idx="18694">
                  <c:v>-333.0745</c:v>
                </c:pt>
                <c:pt idx="18695">
                  <c:v>-333.07249999999999</c:v>
                </c:pt>
                <c:pt idx="18696">
                  <c:v>-333.07049999999998</c:v>
                </c:pt>
                <c:pt idx="18697">
                  <c:v>-333.06849999999997</c:v>
                </c:pt>
                <c:pt idx="18698">
                  <c:v>-333.06649999999996</c:v>
                </c:pt>
                <c:pt idx="18699">
                  <c:v>-333.06449999999995</c:v>
                </c:pt>
                <c:pt idx="18700">
                  <c:v>-333.0625</c:v>
                </c:pt>
                <c:pt idx="18701">
                  <c:v>-333.06049999999999</c:v>
                </c:pt>
                <c:pt idx="18702">
                  <c:v>-333.05849999999998</c:v>
                </c:pt>
                <c:pt idx="18703">
                  <c:v>-333.05649999999997</c:v>
                </c:pt>
                <c:pt idx="18704">
                  <c:v>-333.05449999999996</c:v>
                </c:pt>
                <c:pt idx="18705">
                  <c:v>-333.05250000000001</c:v>
                </c:pt>
                <c:pt idx="18706">
                  <c:v>-333.0505</c:v>
                </c:pt>
                <c:pt idx="18707">
                  <c:v>-333.04849999999999</c:v>
                </c:pt>
                <c:pt idx="18708">
                  <c:v>-333.04649999999998</c:v>
                </c:pt>
                <c:pt idx="18709">
                  <c:v>-333.04449999999997</c:v>
                </c:pt>
                <c:pt idx="18710">
                  <c:v>-333.04249999999996</c:v>
                </c:pt>
                <c:pt idx="18711">
                  <c:v>-333.04049999999995</c:v>
                </c:pt>
                <c:pt idx="18712">
                  <c:v>-333.0385</c:v>
                </c:pt>
                <c:pt idx="18713">
                  <c:v>-333.03649999999999</c:v>
                </c:pt>
                <c:pt idx="18714">
                  <c:v>-333.03449999999998</c:v>
                </c:pt>
                <c:pt idx="18715">
                  <c:v>-333.03249999999997</c:v>
                </c:pt>
                <c:pt idx="18716">
                  <c:v>-333.03049999999996</c:v>
                </c:pt>
                <c:pt idx="18717">
                  <c:v>-333.02850000000001</c:v>
                </c:pt>
                <c:pt idx="18718">
                  <c:v>-333.0265</c:v>
                </c:pt>
                <c:pt idx="18719">
                  <c:v>-333.02449999999999</c:v>
                </c:pt>
                <c:pt idx="18720">
                  <c:v>-333.02249999999998</c:v>
                </c:pt>
                <c:pt idx="18721">
                  <c:v>-333.02049999999997</c:v>
                </c:pt>
                <c:pt idx="18722">
                  <c:v>-333.01849999999996</c:v>
                </c:pt>
                <c:pt idx="18723">
                  <c:v>-333.01649999999995</c:v>
                </c:pt>
                <c:pt idx="18724">
                  <c:v>-333.0145</c:v>
                </c:pt>
                <c:pt idx="18725">
                  <c:v>-333.01249999999999</c:v>
                </c:pt>
                <c:pt idx="18726">
                  <c:v>-333.01049999999998</c:v>
                </c:pt>
                <c:pt idx="18727">
                  <c:v>-333.00849999999997</c:v>
                </c:pt>
                <c:pt idx="18728">
                  <c:v>-333.00649999999996</c:v>
                </c:pt>
                <c:pt idx="18729">
                  <c:v>-333.00450000000001</c:v>
                </c:pt>
                <c:pt idx="18730">
                  <c:v>-333.0025</c:v>
                </c:pt>
                <c:pt idx="18731">
                  <c:v>-333.00049999999999</c:v>
                </c:pt>
                <c:pt idx="18732">
                  <c:v>-332.99849999999998</c:v>
                </c:pt>
                <c:pt idx="18733">
                  <c:v>-332.99649999999997</c:v>
                </c:pt>
                <c:pt idx="18734">
                  <c:v>-332.99449999999996</c:v>
                </c:pt>
                <c:pt idx="18735">
                  <c:v>-332.99249999999995</c:v>
                </c:pt>
                <c:pt idx="18736">
                  <c:v>-332.9905</c:v>
                </c:pt>
                <c:pt idx="18737">
                  <c:v>-332.98849999999999</c:v>
                </c:pt>
                <c:pt idx="18738">
                  <c:v>-332.98649999999998</c:v>
                </c:pt>
                <c:pt idx="18739">
                  <c:v>-332.98449999999997</c:v>
                </c:pt>
                <c:pt idx="18740">
                  <c:v>-332.98249999999996</c:v>
                </c:pt>
                <c:pt idx="18741">
                  <c:v>-332.98050000000001</c:v>
                </c:pt>
                <c:pt idx="18742">
                  <c:v>-332.9785</c:v>
                </c:pt>
                <c:pt idx="18743">
                  <c:v>-332.97649999999999</c:v>
                </c:pt>
                <c:pt idx="18744">
                  <c:v>-332.97449999999998</c:v>
                </c:pt>
                <c:pt idx="18745">
                  <c:v>-332.97249999999997</c:v>
                </c:pt>
                <c:pt idx="18746">
                  <c:v>-332.97049999999996</c:v>
                </c:pt>
                <c:pt idx="18747">
                  <c:v>-332.96849999999995</c:v>
                </c:pt>
                <c:pt idx="18748">
                  <c:v>-332.9665</c:v>
                </c:pt>
                <c:pt idx="18749">
                  <c:v>-332.96449999999999</c:v>
                </c:pt>
                <c:pt idx="18750">
                  <c:v>-332.96249999999998</c:v>
                </c:pt>
                <c:pt idx="18751">
                  <c:v>-332.96049999999997</c:v>
                </c:pt>
                <c:pt idx="18752">
                  <c:v>-332.95849999999996</c:v>
                </c:pt>
                <c:pt idx="18753">
                  <c:v>-332.95650000000001</c:v>
                </c:pt>
                <c:pt idx="18754">
                  <c:v>-332.9545</c:v>
                </c:pt>
                <c:pt idx="18755">
                  <c:v>-332.95249999999999</c:v>
                </c:pt>
                <c:pt idx="18756">
                  <c:v>-332.95049999999998</c:v>
                </c:pt>
                <c:pt idx="18757">
                  <c:v>-332.94849999999997</c:v>
                </c:pt>
                <c:pt idx="18758">
                  <c:v>-332.94649999999996</c:v>
                </c:pt>
                <c:pt idx="18759">
                  <c:v>-332.94449999999995</c:v>
                </c:pt>
                <c:pt idx="18760">
                  <c:v>-332.9425</c:v>
                </c:pt>
                <c:pt idx="18761">
                  <c:v>-332.94049999999999</c:v>
                </c:pt>
                <c:pt idx="18762">
                  <c:v>-332.93849999999998</c:v>
                </c:pt>
                <c:pt idx="18763">
                  <c:v>-332.93649999999997</c:v>
                </c:pt>
                <c:pt idx="18764">
                  <c:v>-332.93449999999996</c:v>
                </c:pt>
                <c:pt idx="18765">
                  <c:v>-332.9325</c:v>
                </c:pt>
                <c:pt idx="18766">
                  <c:v>-332.93049999999999</c:v>
                </c:pt>
                <c:pt idx="18767">
                  <c:v>-332.92849999999999</c:v>
                </c:pt>
                <c:pt idx="18768">
                  <c:v>-332.92649999999998</c:v>
                </c:pt>
                <c:pt idx="18769">
                  <c:v>-332.92449999999997</c:v>
                </c:pt>
                <c:pt idx="18770">
                  <c:v>-332.92249999999996</c:v>
                </c:pt>
                <c:pt idx="18771">
                  <c:v>-332.92049999999995</c:v>
                </c:pt>
                <c:pt idx="18772">
                  <c:v>-332.91849999999999</c:v>
                </c:pt>
                <c:pt idx="18773">
                  <c:v>-332.91649999999998</c:v>
                </c:pt>
                <c:pt idx="18774">
                  <c:v>-332.91449999999998</c:v>
                </c:pt>
                <c:pt idx="18775">
                  <c:v>-332.91249999999997</c:v>
                </c:pt>
                <c:pt idx="18776">
                  <c:v>-332.91049999999996</c:v>
                </c:pt>
                <c:pt idx="18777">
                  <c:v>-332.9085</c:v>
                </c:pt>
                <c:pt idx="18778">
                  <c:v>-332.90649999999999</c:v>
                </c:pt>
                <c:pt idx="18779">
                  <c:v>-332.90449999999998</c:v>
                </c:pt>
                <c:pt idx="18780">
                  <c:v>-332.90249999999997</c:v>
                </c:pt>
                <c:pt idx="18781">
                  <c:v>-332.90049999999997</c:v>
                </c:pt>
                <c:pt idx="18782">
                  <c:v>-332.89849999999996</c:v>
                </c:pt>
                <c:pt idx="18783">
                  <c:v>-332.89649999999995</c:v>
                </c:pt>
                <c:pt idx="18784">
                  <c:v>-332.89449999999999</c:v>
                </c:pt>
                <c:pt idx="18785">
                  <c:v>-332.89249999999998</c:v>
                </c:pt>
                <c:pt idx="18786">
                  <c:v>-332.89049999999997</c:v>
                </c:pt>
                <c:pt idx="18787">
                  <c:v>-332.88849999999996</c:v>
                </c:pt>
                <c:pt idx="18788">
                  <c:v>-332.88649999999996</c:v>
                </c:pt>
                <c:pt idx="18789">
                  <c:v>-332.8845</c:v>
                </c:pt>
                <c:pt idx="18790">
                  <c:v>-332.88249999999999</c:v>
                </c:pt>
                <c:pt idx="18791">
                  <c:v>-332.88049999999998</c:v>
                </c:pt>
                <c:pt idx="18792">
                  <c:v>-332.87849999999997</c:v>
                </c:pt>
                <c:pt idx="18793">
                  <c:v>-332.87649999999996</c:v>
                </c:pt>
                <c:pt idx="18794">
                  <c:v>-332.87449999999995</c:v>
                </c:pt>
                <c:pt idx="18795">
                  <c:v>-332.87249999999995</c:v>
                </c:pt>
                <c:pt idx="18796">
                  <c:v>-332.87049999999999</c:v>
                </c:pt>
                <c:pt idx="18797">
                  <c:v>-332.86849999999998</c:v>
                </c:pt>
                <c:pt idx="18798">
                  <c:v>-332.86649999999997</c:v>
                </c:pt>
                <c:pt idx="18799">
                  <c:v>-332.86449999999996</c:v>
                </c:pt>
                <c:pt idx="18800">
                  <c:v>-332.86249999999995</c:v>
                </c:pt>
                <c:pt idx="18801">
                  <c:v>-332.8605</c:v>
                </c:pt>
                <c:pt idx="18802">
                  <c:v>-332.85849999999999</c:v>
                </c:pt>
                <c:pt idx="18803">
                  <c:v>-332.85649999999998</c:v>
                </c:pt>
                <c:pt idx="18804">
                  <c:v>-332.85449999999997</c:v>
                </c:pt>
                <c:pt idx="18805">
                  <c:v>-332.85249999999996</c:v>
                </c:pt>
                <c:pt idx="18806">
                  <c:v>-332.85049999999995</c:v>
                </c:pt>
                <c:pt idx="18807">
                  <c:v>-332.8485</c:v>
                </c:pt>
                <c:pt idx="18808">
                  <c:v>-332.84649999999999</c:v>
                </c:pt>
                <c:pt idx="18809">
                  <c:v>-332.84449999999998</c:v>
                </c:pt>
                <c:pt idx="18810">
                  <c:v>-332.84249999999997</c:v>
                </c:pt>
                <c:pt idx="18811">
                  <c:v>-332.84049999999996</c:v>
                </c:pt>
                <c:pt idx="18812">
                  <c:v>-332.83849999999995</c:v>
                </c:pt>
                <c:pt idx="18813">
                  <c:v>-332.8365</c:v>
                </c:pt>
                <c:pt idx="18814">
                  <c:v>-332.83449999999999</c:v>
                </c:pt>
                <c:pt idx="18815">
                  <c:v>-332.83249999999998</c:v>
                </c:pt>
                <c:pt idx="18816">
                  <c:v>-332.83049999999997</c:v>
                </c:pt>
                <c:pt idx="18817">
                  <c:v>-332.82849999999996</c:v>
                </c:pt>
                <c:pt idx="18818">
                  <c:v>-332.82649999999995</c:v>
                </c:pt>
                <c:pt idx="18819">
                  <c:v>-332.8245</c:v>
                </c:pt>
                <c:pt idx="18820">
                  <c:v>-332.82249999999999</c:v>
                </c:pt>
                <c:pt idx="18821">
                  <c:v>-332.82049999999998</c:v>
                </c:pt>
                <c:pt idx="18822">
                  <c:v>-332.81849999999997</c:v>
                </c:pt>
                <c:pt idx="18823">
                  <c:v>-332.81649999999996</c:v>
                </c:pt>
                <c:pt idx="18824">
                  <c:v>-332.81449999999995</c:v>
                </c:pt>
                <c:pt idx="18825">
                  <c:v>-332.8125</c:v>
                </c:pt>
                <c:pt idx="18826">
                  <c:v>-332.81049999999999</c:v>
                </c:pt>
                <c:pt idx="18827">
                  <c:v>-332.80849999999998</c:v>
                </c:pt>
                <c:pt idx="18828">
                  <c:v>-332.80649999999997</c:v>
                </c:pt>
                <c:pt idx="18829">
                  <c:v>-332.80449999999996</c:v>
                </c:pt>
                <c:pt idx="18830">
                  <c:v>-332.80250000000001</c:v>
                </c:pt>
                <c:pt idx="18831">
                  <c:v>-332.8005</c:v>
                </c:pt>
                <c:pt idx="18832">
                  <c:v>-332.79849999999999</c:v>
                </c:pt>
                <c:pt idx="18833">
                  <c:v>-332.79649999999998</c:v>
                </c:pt>
                <c:pt idx="18834">
                  <c:v>-332.79449999999997</c:v>
                </c:pt>
                <c:pt idx="18835">
                  <c:v>-332.79249999999996</c:v>
                </c:pt>
                <c:pt idx="18836">
                  <c:v>-332.79049999999995</c:v>
                </c:pt>
                <c:pt idx="18837">
                  <c:v>-332.7885</c:v>
                </c:pt>
                <c:pt idx="18838">
                  <c:v>-332.78649999999999</c:v>
                </c:pt>
                <c:pt idx="18839">
                  <c:v>-332.78449999999998</c:v>
                </c:pt>
                <c:pt idx="18840">
                  <c:v>-332.78249999999997</c:v>
                </c:pt>
                <c:pt idx="18841">
                  <c:v>-332.78049999999996</c:v>
                </c:pt>
                <c:pt idx="18842">
                  <c:v>-332.77850000000001</c:v>
                </c:pt>
                <c:pt idx="18843">
                  <c:v>-332.7765</c:v>
                </c:pt>
                <c:pt idx="18844">
                  <c:v>-332.77449999999999</c:v>
                </c:pt>
                <c:pt idx="18845">
                  <c:v>-332.77249999999998</c:v>
                </c:pt>
                <c:pt idx="18846">
                  <c:v>-332.77049999999997</c:v>
                </c:pt>
                <c:pt idx="18847">
                  <c:v>-332.76849999999996</c:v>
                </c:pt>
                <c:pt idx="18848">
                  <c:v>-332.76649999999995</c:v>
                </c:pt>
                <c:pt idx="18849">
                  <c:v>-332.7645</c:v>
                </c:pt>
                <c:pt idx="18850">
                  <c:v>-332.76249999999999</c:v>
                </c:pt>
                <c:pt idx="18851">
                  <c:v>-332.76049999999998</c:v>
                </c:pt>
                <c:pt idx="18852">
                  <c:v>-332.75849999999997</c:v>
                </c:pt>
                <c:pt idx="18853">
                  <c:v>-332.75649999999996</c:v>
                </c:pt>
                <c:pt idx="18854">
                  <c:v>-332.75450000000001</c:v>
                </c:pt>
                <c:pt idx="18855">
                  <c:v>-332.7525</c:v>
                </c:pt>
                <c:pt idx="18856">
                  <c:v>-332.75049999999999</c:v>
                </c:pt>
                <c:pt idx="18857">
                  <c:v>-332.74849999999998</c:v>
                </c:pt>
                <c:pt idx="18858">
                  <c:v>-332.74649999999997</c:v>
                </c:pt>
                <c:pt idx="18859">
                  <c:v>-332.74449999999996</c:v>
                </c:pt>
                <c:pt idx="18860">
                  <c:v>-332.74249999999995</c:v>
                </c:pt>
                <c:pt idx="18861">
                  <c:v>-332.7405</c:v>
                </c:pt>
                <c:pt idx="18862">
                  <c:v>-332.73849999999999</c:v>
                </c:pt>
                <c:pt idx="18863">
                  <c:v>-332.73649999999998</c:v>
                </c:pt>
                <c:pt idx="18864">
                  <c:v>-332.73449999999997</c:v>
                </c:pt>
                <c:pt idx="18865">
                  <c:v>-332.73249999999996</c:v>
                </c:pt>
                <c:pt idx="18866">
                  <c:v>-332.73050000000001</c:v>
                </c:pt>
                <c:pt idx="18867">
                  <c:v>-332.7285</c:v>
                </c:pt>
                <c:pt idx="18868">
                  <c:v>-332.72649999999999</c:v>
                </c:pt>
                <c:pt idx="18869">
                  <c:v>-332.72449999999998</c:v>
                </c:pt>
                <c:pt idx="18870">
                  <c:v>-332.72249999999997</c:v>
                </c:pt>
                <c:pt idx="18871">
                  <c:v>-332.72049999999996</c:v>
                </c:pt>
                <c:pt idx="18872">
                  <c:v>-332.71849999999995</c:v>
                </c:pt>
                <c:pt idx="18873">
                  <c:v>-332.7165</c:v>
                </c:pt>
                <c:pt idx="18874">
                  <c:v>-332.71449999999999</c:v>
                </c:pt>
                <c:pt idx="18875">
                  <c:v>-332.71249999999998</c:v>
                </c:pt>
                <c:pt idx="18876">
                  <c:v>-332.71049999999997</c:v>
                </c:pt>
                <c:pt idx="18877">
                  <c:v>-332.70849999999996</c:v>
                </c:pt>
                <c:pt idx="18878">
                  <c:v>-332.70650000000001</c:v>
                </c:pt>
                <c:pt idx="18879">
                  <c:v>-332.7045</c:v>
                </c:pt>
                <c:pt idx="18880">
                  <c:v>-332.70249999999999</c:v>
                </c:pt>
                <c:pt idx="18881">
                  <c:v>-332.70049999999998</c:v>
                </c:pt>
                <c:pt idx="18882">
                  <c:v>-332.69849999999997</c:v>
                </c:pt>
                <c:pt idx="18883">
                  <c:v>-332.69649999999996</c:v>
                </c:pt>
                <c:pt idx="18884">
                  <c:v>-332.69449999999995</c:v>
                </c:pt>
                <c:pt idx="18885">
                  <c:v>-332.6925</c:v>
                </c:pt>
                <c:pt idx="18886">
                  <c:v>-332.69049999999999</c:v>
                </c:pt>
                <c:pt idx="18887">
                  <c:v>-332.68849999999998</c:v>
                </c:pt>
                <c:pt idx="18888">
                  <c:v>-332.68649999999997</c:v>
                </c:pt>
                <c:pt idx="18889">
                  <c:v>-332.68449999999996</c:v>
                </c:pt>
                <c:pt idx="18890">
                  <c:v>-332.6825</c:v>
                </c:pt>
                <c:pt idx="18891">
                  <c:v>-332.68049999999999</c:v>
                </c:pt>
                <c:pt idx="18892">
                  <c:v>-332.67849999999999</c:v>
                </c:pt>
                <c:pt idx="18893">
                  <c:v>-332.67649999999998</c:v>
                </c:pt>
                <c:pt idx="18894">
                  <c:v>-332.67449999999997</c:v>
                </c:pt>
                <c:pt idx="18895">
                  <c:v>-332.67249999999996</c:v>
                </c:pt>
                <c:pt idx="18896">
                  <c:v>-332.67049999999995</c:v>
                </c:pt>
                <c:pt idx="18897">
                  <c:v>-332.66849999999999</c:v>
                </c:pt>
                <c:pt idx="18898">
                  <c:v>-332.66649999999998</c:v>
                </c:pt>
                <c:pt idx="18899">
                  <c:v>-332.66449999999998</c:v>
                </c:pt>
                <c:pt idx="18900">
                  <c:v>-332.66249999999997</c:v>
                </c:pt>
                <c:pt idx="18901">
                  <c:v>-332.66049999999996</c:v>
                </c:pt>
                <c:pt idx="18902">
                  <c:v>-332.6585</c:v>
                </c:pt>
                <c:pt idx="18903">
                  <c:v>-332.65649999999999</c:v>
                </c:pt>
                <c:pt idx="18904">
                  <c:v>-332.65449999999998</c:v>
                </c:pt>
                <c:pt idx="18905">
                  <c:v>-332.65249999999997</c:v>
                </c:pt>
                <c:pt idx="18906">
                  <c:v>-332.65049999999997</c:v>
                </c:pt>
                <c:pt idx="18907">
                  <c:v>-332.64849999999996</c:v>
                </c:pt>
                <c:pt idx="18908">
                  <c:v>-332.64649999999995</c:v>
                </c:pt>
                <c:pt idx="18909">
                  <c:v>-332.64449999999999</c:v>
                </c:pt>
                <c:pt idx="18910">
                  <c:v>-332.64249999999998</c:v>
                </c:pt>
                <c:pt idx="18911">
                  <c:v>-332.64049999999997</c:v>
                </c:pt>
                <c:pt idx="18912">
                  <c:v>-332.63849999999996</c:v>
                </c:pt>
                <c:pt idx="18913">
                  <c:v>-332.63649999999996</c:v>
                </c:pt>
                <c:pt idx="18914">
                  <c:v>-332.6345</c:v>
                </c:pt>
                <c:pt idx="18915">
                  <c:v>-332.63249999999999</c:v>
                </c:pt>
                <c:pt idx="18916">
                  <c:v>-332.63049999999998</c:v>
                </c:pt>
                <c:pt idx="18917">
                  <c:v>-332.62849999999997</c:v>
                </c:pt>
                <c:pt idx="18918">
                  <c:v>-332.62649999999996</c:v>
                </c:pt>
                <c:pt idx="18919">
                  <c:v>-332.62449999999995</c:v>
                </c:pt>
                <c:pt idx="18920">
                  <c:v>-332.62249999999995</c:v>
                </c:pt>
                <c:pt idx="18921">
                  <c:v>-332.62049999999999</c:v>
                </c:pt>
                <c:pt idx="18922">
                  <c:v>-332.61849999999998</c:v>
                </c:pt>
                <c:pt idx="18923">
                  <c:v>-332.61649999999997</c:v>
                </c:pt>
                <c:pt idx="18924">
                  <c:v>-332.61449999999996</c:v>
                </c:pt>
                <c:pt idx="18925">
                  <c:v>-332.61249999999995</c:v>
                </c:pt>
                <c:pt idx="18926">
                  <c:v>-332.6105</c:v>
                </c:pt>
                <c:pt idx="18927">
                  <c:v>-332.60849999999999</c:v>
                </c:pt>
                <c:pt idx="18928">
                  <c:v>-332.60649999999998</c:v>
                </c:pt>
                <c:pt idx="18929">
                  <c:v>-332.60449999999997</c:v>
                </c:pt>
                <c:pt idx="18930">
                  <c:v>-332.60249999999996</c:v>
                </c:pt>
                <c:pt idx="18931">
                  <c:v>-332.60049999999995</c:v>
                </c:pt>
                <c:pt idx="18932">
                  <c:v>-332.5985</c:v>
                </c:pt>
                <c:pt idx="18933">
                  <c:v>-332.59649999999999</c:v>
                </c:pt>
                <c:pt idx="18934">
                  <c:v>-332.59449999999998</c:v>
                </c:pt>
                <c:pt idx="18935">
                  <c:v>-332.59249999999997</c:v>
                </c:pt>
                <c:pt idx="18936">
                  <c:v>-332.59049999999996</c:v>
                </c:pt>
                <c:pt idx="18937">
                  <c:v>-332.58849999999995</c:v>
                </c:pt>
                <c:pt idx="18938">
                  <c:v>-332.5865</c:v>
                </c:pt>
                <c:pt idx="18939">
                  <c:v>-332.58449999999999</c:v>
                </c:pt>
                <c:pt idx="18940">
                  <c:v>-332.58249999999998</c:v>
                </c:pt>
                <c:pt idx="18941">
                  <c:v>-332.58049999999997</c:v>
                </c:pt>
                <c:pt idx="18942">
                  <c:v>-332.57849999999996</c:v>
                </c:pt>
                <c:pt idx="18943">
                  <c:v>-332.57649999999995</c:v>
                </c:pt>
                <c:pt idx="18944">
                  <c:v>-332.5745</c:v>
                </c:pt>
                <c:pt idx="18945">
                  <c:v>-332.57249999999999</c:v>
                </c:pt>
                <c:pt idx="18946">
                  <c:v>-332.57049999999998</c:v>
                </c:pt>
                <c:pt idx="18947">
                  <c:v>-332.56849999999997</c:v>
                </c:pt>
                <c:pt idx="18948">
                  <c:v>-332.56649999999996</c:v>
                </c:pt>
                <c:pt idx="18949">
                  <c:v>-332.56449999999995</c:v>
                </c:pt>
                <c:pt idx="18950">
                  <c:v>-332.5625</c:v>
                </c:pt>
                <c:pt idx="18951">
                  <c:v>-332.56049999999999</c:v>
                </c:pt>
                <c:pt idx="18952">
                  <c:v>-332.55849999999998</c:v>
                </c:pt>
                <c:pt idx="18953">
                  <c:v>-332.55649999999997</c:v>
                </c:pt>
                <c:pt idx="18954">
                  <c:v>-332.55449999999996</c:v>
                </c:pt>
                <c:pt idx="18955">
                  <c:v>-332.55250000000001</c:v>
                </c:pt>
                <c:pt idx="18956">
                  <c:v>-332.5505</c:v>
                </c:pt>
                <c:pt idx="18957">
                  <c:v>-332.54849999999999</c:v>
                </c:pt>
                <c:pt idx="18958">
                  <c:v>-332.54649999999998</c:v>
                </c:pt>
                <c:pt idx="18959">
                  <c:v>-332.54449999999997</c:v>
                </c:pt>
                <c:pt idx="18960">
                  <c:v>-332.54249999999996</c:v>
                </c:pt>
                <c:pt idx="18961">
                  <c:v>-332.54049999999995</c:v>
                </c:pt>
                <c:pt idx="18962">
                  <c:v>-332.5385</c:v>
                </c:pt>
                <c:pt idx="18963">
                  <c:v>-332.53649999999999</c:v>
                </c:pt>
                <c:pt idx="18964">
                  <c:v>-332.53449999999998</c:v>
                </c:pt>
                <c:pt idx="18965">
                  <c:v>-332.53249999999997</c:v>
                </c:pt>
                <c:pt idx="18966">
                  <c:v>-332.53049999999996</c:v>
                </c:pt>
                <c:pt idx="18967">
                  <c:v>-332.52850000000001</c:v>
                </c:pt>
                <c:pt idx="18968">
                  <c:v>-332.5265</c:v>
                </c:pt>
                <c:pt idx="18969">
                  <c:v>-332.52449999999999</c:v>
                </c:pt>
                <c:pt idx="18970">
                  <c:v>-332.52249999999998</c:v>
                </c:pt>
                <c:pt idx="18971">
                  <c:v>-332.52049999999997</c:v>
                </c:pt>
                <c:pt idx="18972">
                  <c:v>-332.51849999999996</c:v>
                </c:pt>
                <c:pt idx="18973">
                  <c:v>-332.51649999999995</c:v>
                </c:pt>
                <c:pt idx="18974">
                  <c:v>-332.5145</c:v>
                </c:pt>
                <c:pt idx="18975">
                  <c:v>-332.51249999999999</c:v>
                </c:pt>
                <c:pt idx="18976">
                  <c:v>-332.51049999999998</c:v>
                </c:pt>
                <c:pt idx="18977">
                  <c:v>-332.50849999999997</c:v>
                </c:pt>
                <c:pt idx="18978">
                  <c:v>-332.50649999999996</c:v>
                </c:pt>
                <c:pt idx="18979">
                  <c:v>-332.50450000000001</c:v>
                </c:pt>
                <c:pt idx="18980">
                  <c:v>-332.5025</c:v>
                </c:pt>
                <c:pt idx="18981">
                  <c:v>-332.50049999999999</c:v>
                </c:pt>
                <c:pt idx="18982">
                  <c:v>-332.49849999999998</c:v>
                </c:pt>
                <c:pt idx="18983">
                  <c:v>-332.49649999999997</c:v>
                </c:pt>
                <c:pt idx="18984">
                  <c:v>-332.49449999999996</c:v>
                </c:pt>
                <c:pt idx="18985">
                  <c:v>-332.49249999999995</c:v>
                </c:pt>
                <c:pt idx="18986">
                  <c:v>-332.4905</c:v>
                </c:pt>
                <c:pt idx="18987">
                  <c:v>-332.48849999999999</c:v>
                </c:pt>
                <c:pt idx="18988">
                  <c:v>-332.48649999999998</c:v>
                </c:pt>
                <c:pt idx="18989">
                  <c:v>-332.48449999999997</c:v>
                </c:pt>
                <c:pt idx="18990">
                  <c:v>-332.48249999999996</c:v>
                </c:pt>
                <c:pt idx="18991">
                  <c:v>-332.48050000000001</c:v>
                </c:pt>
                <c:pt idx="18992">
                  <c:v>-332.4785</c:v>
                </c:pt>
                <c:pt idx="18993">
                  <c:v>-332.47649999999999</c:v>
                </c:pt>
                <c:pt idx="18994">
                  <c:v>-332.47449999999998</c:v>
                </c:pt>
                <c:pt idx="18995">
                  <c:v>-332.47249999999997</c:v>
                </c:pt>
                <c:pt idx="18996">
                  <c:v>-332.47049999999996</c:v>
                </c:pt>
                <c:pt idx="18997">
                  <c:v>-332.46849999999995</c:v>
                </c:pt>
                <c:pt idx="18998">
                  <c:v>-332.4665</c:v>
                </c:pt>
                <c:pt idx="18999">
                  <c:v>-332.46449999999999</c:v>
                </c:pt>
                <c:pt idx="19000">
                  <c:v>-332.46249999999998</c:v>
                </c:pt>
                <c:pt idx="19001">
                  <c:v>-332.46049999999997</c:v>
                </c:pt>
                <c:pt idx="19002">
                  <c:v>-332.45849999999996</c:v>
                </c:pt>
                <c:pt idx="19003">
                  <c:v>-332.45650000000001</c:v>
                </c:pt>
                <c:pt idx="19004">
                  <c:v>-332.4545</c:v>
                </c:pt>
                <c:pt idx="19005">
                  <c:v>-332.45249999999999</c:v>
                </c:pt>
                <c:pt idx="19006">
                  <c:v>-332.45049999999998</c:v>
                </c:pt>
                <c:pt idx="19007">
                  <c:v>-332.44849999999997</c:v>
                </c:pt>
                <c:pt idx="19008">
                  <c:v>-332.44649999999996</c:v>
                </c:pt>
                <c:pt idx="19009">
                  <c:v>-332.44449999999995</c:v>
                </c:pt>
                <c:pt idx="19010">
                  <c:v>-332.4425</c:v>
                </c:pt>
                <c:pt idx="19011">
                  <c:v>-332.44049999999999</c:v>
                </c:pt>
                <c:pt idx="19012">
                  <c:v>-332.43849999999998</c:v>
                </c:pt>
                <c:pt idx="19013">
                  <c:v>-332.43649999999997</c:v>
                </c:pt>
                <c:pt idx="19014">
                  <c:v>-332.43449999999996</c:v>
                </c:pt>
                <c:pt idx="19015">
                  <c:v>-332.4325</c:v>
                </c:pt>
                <c:pt idx="19016">
                  <c:v>-332.43049999999999</c:v>
                </c:pt>
                <c:pt idx="19017">
                  <c:v>-332.42849999999999</c:v>
                </c:pt>
                <c:pt idx="19018">
                  <c:v>-332.42649999999998</c:v>
                </c:pt>
                <c:pt idx="19019">
                  <c:v>-332.42449999999997</c:v>
                </c:pt>
                <c:pt idx="19020">
                  <c:v>-332.42249999999996</c:v>
                </c:pt>
                <c:pt idx="19021">
                  <c:v>-332.42049999999995</c:v>
                </c:pt>
                <c:pt idx="19022">
                  <c:v>-332.41849999999999</c:v>
                </c:pt>
                <c:pt idx="19023">
                  <c:v>-332.41649999999998</c:v>
                </c:pt>
                <c:pt idx="19024">
                  <c:v>-332.41449999999998</c:v>
                </c:pt>
                <c:pt idx="19025">
                  <c:v>-332.41249999999997</c:v>
                </c:pt>
                <c:pt idx="19026">
                  <c:v>-332.41049999999996</c:v>
                </c:pt>
                <c:pt idx="19027">
                  <c:v>-332.4085</c:v>
                </c:pt>
                <c:pt idx="19028">
                  <c:v>-332.40649999999999</c:v>
                </c:pt>
                <c:pt idx="19029">
                  <c:v>-332.40449999999998</c:v>
                </c:pt>
                <c:pt idx="19030">
                  <c:v>-332.40249999999997</c:v>
                </c:pt>
                <c:pt idx="19031">
                  <c:v>-332.40049999999997</c:v>
                </c:pt>
                <c:pt idx="19032">
                  <c:v>-332.39849999999996</c:v>
                </c:pt>
                <c:pt idx="19033">
                  <c:v>-332.39649999999995</c:v>
                </c:pt>
                <c:pt idx="19034">
                  <c:v>-332.39449999999999</c:v>
                </c:pt>
                <c:pt idx="19035">
                  <c:v>-332.39249999999998</c:v>
                </c:pt>
                <c:pt idx="19036">
                  <c:v>-332.39049999999997</c:v>
                </c:pt>
                <c:pt idx="19037">
                  <c:v>-332.38849999999996</c:v>
                </c:pt>
                <c:pt idx="19038">
                  <c:v>-332.38649999999996</c:v>
                </c:pt>
                <c:pt idx="19039">
                  <c:v>-332.3845</c:v>
                </c:pt>
                <c:pt idx="19040">
                  <c:v>-332.38249999999999</c:v>
                </c:pt>
                <c:pt idx="19041">
                  <c:v>-332.38049999999998</c:v>
                </c:pt>
                <c:pt idx="19042">
                  <c:v>-332.37849999999997</c:v>
                </c:pt>
                <c:pt idx="19043">
                  <c:v>-332.37649999999996</c:v>
                </c:pt>
                <c:pt idx="19044">
                  <c:v>-332.37449999999995</c:v>
                </c:pt>
                <c:pt idx="19045">
                  <c:v>-332.37249999999995</c:v>
                </c:pt>
                <c:pt idx="19046">
                  <c:v>-332.37049999999999</c:v>
                </c:pt>
                <c:pt idx="19047">
                  <c:v>-332.36849999999998</c:v>
                </c:pt>
                <c:pt idx="19048">
                  <c:v>-332.36649999999997</c:v>
                </c:pt>
                <c:pt idx="19049">
                  <c:v>-332.36449999999996</c:v>
                </c:pt>
                <c:pt idx="19050">
                  <c:v>-332.36249999999995</c:v>
                </c:pt>
                <c:pt idx="19051">
                  <c:v>-332.3605</c:v>
                </c:pt>
                <c:pt idx="19052">
                  <c:v>-332.35849999999999</c:v>
                </c:pt>
                <c:pt idx="19053">
                  <c:v>-332.35649999999998</c:v>
                </c:pt>
                <c:pt idx="19054">
                  <c:v>-332.35449999999997</c:v>
                </c:pt>
                <c:pt idx="19055">
                  <c:v>-332.35249999999996</c:v>
                </c:pt>
                <c:pt idx="19056">
                  <c:v>-332.35049999999995</c:v>
                </c:pt>
                <c:pt idx="19057">
                  <c:v>-332.3485</c:v>
                </c:pt>
                <c:pt idx="19058">
                  <c:v>-332.34649999999999</c:v>
                </c:pt>
                <c:pt idx="19059">
                  <c:v>-332.34449999999998</c:v>
                </c:pt>
                <c:pt idx="19060">
                  <c:v>-332.34249999999997</c:v>
                </c:pt>
                <c:pt idx="19061">
                  <c:v>-332.34049999999996</c:v>
                </c:pt>
                <c:pt idx="19062">
                  <c:v>-332.33849999999995</c:v>
                </c:pt>
                <c:pt idx="19063">
                  <c:v>-332.3365</c:v>
                </c:pt>
                <c:pt idx="19064">
                  <c:v>-332.33449999999999</c:v>
                </c:pt>
                <c:pt idx="19065">
                  <c:v>-332.33249999999998</c:v>
                </c:pt>
                <c:pt idx="19066">
                  <c:v>-332.33049999999997</c:v>
                </c:pt>
                <c:pt idx="19067">
                  <c:v>-332.32849999999996</c:v>
                </c:pt>
                <c:pt idx="19068">
                  <c:v>-332.32649999999995</c:v>
                </c:pt>
                <c:pt idx="19069">
                  <c:v>-332.3245</c:v>
                </c:pt>
                <c:pt idx="19070">
                  <c:v>-332.32249999999999</c:v>
                </c:pt>
                <c:pt idx="19071">
                  <c:v>-332.32049999999998</c:v>
                </c:pt>
                <c:pt idx="19072">
                  <c:v>-332.31849999999997</c:v>
                </c:pt>
                <c:pt idx="19073">
                  <c:v>-332.31649999999996</c:v>
                </c:pt>
                <c:pt idx="19074">
                  <c:v>-332.31449999999995</c:v>
                </c:pt>
                <c:pt idx="19075">
                  <c:v>-332.3125</c:v>
                </c:pt>
                <c:pt idx="19076">
                  <c:v>-332.31049999999999</c:v>
                </c:pt>
                <c:pt idx="19077">
                  <c:v>-332.30849999999998</c:v>
                </c:pt>
                <c:pt idx="19078">
                  <c:v>-332.30649999999997</c:v>
                </c:pt>
                <c:pt idx="19079">
                  <c:v>-332.30449999999996</c:v>
                </c:pt>
                <c:pt idx="19080">
                  <c:v>-332.30250000000001</c:v>
                </c:pt>
                <c:pt idx="19081">
                  <c:v>-332.3005</c:v>
                </c:pt>
                <c:pt idx="19082">
                  <c:v>-332.29849999999999</c:v>
                </c:pt>
                <c:pt idx="19083">
                  <c:v>-332.29649999999998</c:v>
                </c:pt>
                <c:pt idx="19084">
                  <c:v>-332.29449999999997</c:v>
                </c:pt>
                <c:pt idx="19085">
                  <c:v>-332.29249999999996</c:v>
                </c:pt>
                <c:pt idx="19086">
                  <c:v>-332.29049999999995</c:v>
                </c:pt>
                <c:pt idx="19087">
                  <c:v>-332.2885</c:v>
                </c:pt>
                <c:pt idx="19088">
                  <c:v>-332.28649999999999</c:v>
                </c:pt>
                <c:pt idx="19089">
                  <c:v>-332.28449999999998</c:v>
                </c:pt>
                <c:pt idx="19090">
                  <c:v>-332.28249999999997</c:v>
                </c:pt>
                <c:pt idx="19091">
                  <c:v>-332.28049999999996</c:v>
                </c:pt>
                <c:pt idx="19092">
                  <c:v>-332.27850000000001</c:v>
                </c:pt>
                <c:pt idx="19093">
                  <c:v>-332.2765</c:v>
                </c:pt>
                <c:pt idx="19094">
                  <c:v>-332.27449999999999</c:v>
                </c:pt>
                <c:pt idx="19095">
                  <c:v>-332.27249999999998</c:v>
                </c:pt>
                <c:pt idx="19096">
                  <c:v>-332.27049999999997</c:v>
                </c:pt>
                <c:pt idx="19097">
                  <c:v>-332.26849999999996</c:v>
                </c:pt>
                <c:pt idx="19098">
                  <c:v>-332.26649999999995</c:v>
                </c:pt>
                <c:pt idx="19099">
                  <c:v>-332.2645</c:v>
                </c:pt>
                <c:pt idx="19100">
                  <c:v>-332.26249999999999</c:v>
                </c:pt>
                <c:pt idx="19101">
                  <c:v>-332.26049999999998</c:v>
                </c:pt>
                <c:pt idx="19102">
                  <c:v>-332.25849999999997</c:v>
                </c:pt>
                <c:pt idx="19103">
                  <c:v>-332.25649999999996</c:v>
                </c:pt>
                <c:pt idx="19104">
                  <c:v>-332.25450000000001</c:v>
                </c:pt>
                <c:pt idx="19105">
                  <c:v>-332.2525</c:v>
                </c:pt>
                <c:pt idx="19106">
                  <c:v>-332.25049999999999</c:v>
                </c:pt>
                <c:pt idx="19107">
                  <c:v>-332.24849999999998</c:v>
                </c:pt>
                <c:pt idx="19108">
                  <c:v>-332.24649999999997</c:v>
                </c:pt>
                <c:pt idx="19109">
                  <c:v>-332.24449999999996</c:v>
                </c:pt>
                <c:pt idx="19110">
                  <c:v>-332.24249999999995</c:v>
                </c:pt>
                <c:pt idx="19111">
                  <c:v>-332.2405</c:v>
                </c:pt>
                <c:pt idx="19112">
                  <c:v>-332.23849999999999</c:v>
                </c:pt>
                <c:pt idx="19113">
                  <c:v>-332.23649999999998</c:v>
                </c:pt>
                <c:pt idx="19114">
                  <c:v>-332.23449999999997</c:v>
                </c:pt>
                <c:pt idx="19115">
                  <c:v>-332.23249999999996</c:v>
                </c:pt>
                <c:pt idx="19116">
                  <c:v>-332.23050000000001</c:v>
                </c:pt>
                <c:pt idx="19117">
                  <c:v>-332.2285</c:v>
                </c:pt>
                <c:pt idx="19118">
                  <c:v>-332.22649999999999</c:v>
                </c:pt>
                <c:pt idx="19119">
                  <c:v>-332.22449999999998</c:v>
                </c:pt>
                <c:pt idx="19120">
                  <c:v>-332.22249999999997</c:v>
                </c:pt>
                <c:pt idx="19121">
                  <c:v>-332.22049999999996</c:v>
                </c:pt>
                <c:pt idx="19122">
                  <c:v>-332.21849999999995</c:v>
                </c:pt>
                <c:pt idx="19123">
                  <c:v>-332.2165</c:v>
                </c:pt>
                <c:pt idx="19124">
                  <c:v>-332.21449999999999</c:v>
                </c:pt>
                <c:pt idx="19125">
                  <c:v>-332.21249999999998</c:v>
                </c:pt>
                <c:pt idx="19126">
                  <c:v>-332.21049999999997</c:v>
                </c:pt>
                <c:pt idx="19127">
                  <c:v>-332.20849999999996</c:v>
                </c:pt>
                <c:pt idx="19128">
                  <c:v>-332.20650000000001</c:v>
                </c:pt>
                <c:pt idx="19129">
                  <c:v>-332.2045</c:v>
                </c:pt>
                <c:pt idx="19130">
                  <c:v>-332.20249999999999</c:v>
                </c:pt>
                <c:pt idx="19131">
                  <c:v>-332.20049999999998</c:v>
                </c:pt>
                <c:pt idx="19132">
                  <c:v>-332.19849999999997</c:v>
                </c:pt>
                <c:pt idx="19133">
                  <c:v>-332.19649999999996</c:v>
                </c:pt>
                <c:pt idx="19134">
                  <c:v>-332.19449999999995</c:v>
                </c:pt>
                <c:pt idx="19135">
                  <c:v>-332.1925</c:v>
                </c:pt>
                <c:pt idx="19136">
                  <c:v>-332.19049999999999</c:v>
                </c:pt>
                <c:pt idx="19137">
                  <c:v>-332.18849999999998</c:v>
                </c:pt>
                <c:pt idx="19138">
                  <c:v>-332.18649999999997</c:v>
                </c:pt>
                <c:pt idx="19139">
                  <c:v>-332.18449999999996</c:v>
                </c:pt>
                <c:pt idx="19140">
                  <c:v>-332.1825</c:v>
                </c:pt>
                <c:pt idx="19141">
                  <c:v>-332.18049999999999</c:v>
                </c:pt>
                <c:pt idx="19142">
                  <c:v>-332.17849999999999</c:v>
                </c:pt>
                <c:pt idx="19143">
                  <c:v>-332.17649999999998</c:v>
                </c:pt>
                <c:pt idx="19144">
                  <c:v>-332.17449999999997</c:v>
                </c:pt>
                <c:pt idx="19145">
                  <c:v>-332.17249999999996</c:v>
                </c:pt>
                <c:pt idx="19146">
                  <c:v>-332.17049999999995</c:v>
                </c:pt>
                <c:pt idx="19147">
                  <c:v>-332.16849999999999</c:v>
                </c:pt>
                <c:pt idx="19148">
                  <c:v>-332.16649999999998</c:v>
                </c:pt>
                <c:pt idx="19149">
                  <c:v>-332.16449999999998</c:v>
                </c:pt>
                <c:pt idx="19150">
                  <c:v>-332.16249999999997</c:v>
                </c:pt>
                <c:pt idx="19151">
                  <c:v>-332.16049999999996</c:v>
                </c:pt>
                <c:pt idx="19152">
                  <c:v>-332.1585</c:v>
                </c:pt>
                <c:pt idx="19153">
                  <c:v>-332.15649999999999</c:v>
                </c:pt>
                <c:pt idx="19154">
                  <c:v>-332.15449999999998</c:v>
                </c:pt>
                <c:pt idx="19155">
                  <c:v>-332.15249999999997</c:v>
                </c:pt>
                <c:pt idx="19156">
                  <c:v>-332.15049999999997</c:v>
                </c:pt>
                <c:pt idx="19157">
                  <c:v>-332.14849999999996</c:v>
                </c:pt>
                <c:pt idx="19158">
                  <c:v>-332.14649999999995</c:v>
                </c:pt>
                <c:pt idx="19159">
                  <c:v>-332.14449999999999</c:v>
                </c:pt>
                <c:pt idx="19160">
                  <c:v>-332.14249999999998</c:v>
                </c:pt>
                <c:pt idx="19161">
                  <c:v>-332.14049999999997</c:v>
                </c:pt>
                <c:pt idx="19162">
                  <c:v>-332.13849999999996</c:v>
                </c:pt>
                <c:pt idx="19163">
                  <c:v>-332.13649999999996</c:v>
                </c:pt>
                <c:pt idx="19164">
                  <c:v>-332.1345</c:v>
                </c:pt>
                <c:pt idx="19165">
                  <c:v>-332.13249999999999</c:v>
                </c:pt>
                <c:pt idx="19166">
                  <c:v>-332.13049999999998</c:v>
                </c:pt>
                <c:pt idx="19167">
                  <c:v>-332.12849999999997</c:v>
                </c:pt>
                <c:pt idx="19168">
                  <c:v>-332.12649999999996</c:v>
                </c:pt>
                <c:pt idx="19169">
                  <c:v>-332.12449999999995</c:v>
                </c:pt>
                <c:pt idx="19170">
                  <c:v>-332.12249999999995</c:v>
                </c:pt>
                <c:pt idx="19171">
                  <c:v>-332.12049999999999</c:v>
                </c:pt>
                <c:pt idx="19172">
                  <c:v>-332.11849999999998</c:v>
                </c:pt>
                <c:pt idx="19173">
                  <c:v>-332.11649999999997</c:v>
                </c:pt>
                <c:pt idx="19174">
                  <c:v>-332.11449999999996</c:v>
                </c:pt>
                <c:pt idx="19175">
                  <c:v>-332.11249999999995</c:v>
                </c:pt>
                <c:pt idx="19176">
                  <c:v>-332.1105</c:v>
                </c:pt>
                <c:pt idx="19177">
                  <c:v>-332.10849999999999</c:v>
                </c:pt>
                <c:pt idx="19178">
                  <c:v>-332.10649999999998</c:v>
                </c:pt>
                <c:pt idx="19179">
                  <c:v>-332.10449999999997</c:v>
                </c:pt>
                <c:pt idx="19180">
                  <c:v>-332.10249999999996</c:v>
                </c:pt>
                <c:pt idx="19181">
                  <c:v>-332.10049999999995</c:v>
                </c:pt>
                <c:pt idx="19182">
                  <c:v>-332.0985</c:v>
                </c:pt>
                <c:pt idx="19183">
                  <c:v>-332.09649999999999</c:v>
                </c:pt>
                <c:pt idx="19184">
                  <c:v>-332.09449999999998</c:v>
                </c:pt>
                <c:pt idx="19185">
                  <c:v>-332.09249999999997</c:v>
                </c:pt>
                <c:pt idx="19186">
                  <c:v>-332.09049999999996</c:v>
                </c:pt>
                <c:pt idx="19187">
                  <c:v>-332.08849999999995</c:v>
                </c:pt>
                <c:pt idx="19188">
                  <c:v>-332.0865</c:v>
                </c:pt>
                <c:pt idx="19189">
                  <c:v>-332.08449999999999</c:v>
                </c:pt>
                <c:pt idx="19190">
                  <c:v>-332.08249999999998</c:v>
                </c:pt>
                <c:pt idx="19191">
                  <c:v>-332.08049999999997</c:v>
                </c:pt>
                <c:pt idx="19192">
                  <c:v>-332.07849999999996</c:v>
                </c:pt>
                <c:pt idx="19193">
                  <c:v>-332.07649999999995</c:v>
                </c:pt>
                <c:pt idx="19194">
                  <c:v>-332.0745</c:v>
                </c:pt>
                <c:pt idx="19195">
                  <c:v>-332.07249999999999</c:v>
                </c:pt>
                <c:pt idx="19196">
                  <c:v>-332.07049999999998</c:v>
                </c:pt>
                <c:pt idx="19197">
                  <c:v>-332.06849999999997</c:v>
                </c:pt>
                <c:pt idx="19198">
                  <c:v>-332.06649999999996</c:v>
                </c:pt>
                <c:pt idx="19199">
                  <c:v>-332.06449999999995</c:v>
                </c:pt>
                <c:pt idx="19200">
                  <c:v>-332.0625</c:v>
                </c:pt>
                <c:pt idx="19201">
                  <c:v>-332.06049999999999</c:v>
                </c:pt>
                <c:pt idx="19202">
                  <c:v>-332.05849999999998</c:v>
                </c:pt>
                <c:pt idx="19203">
                  <c:v>-332.05649999999997</c:v>
                </c:pt>
                <c:pt idx="19204">
                  <c:v>-332.05449999999996</c:v>
                </c:pt>
                <c:pt idx="19205">
                  <c:v>-332.05250000000001</c:v>
                </c:pt>
                <c:pt idx="19206">
                  <c:v>-332.0505</c:v>
                </c:pt>
                <c:pt idx="19207">
                  <c:v>-332.04849999999999</c:v>
                </c:pt>
                <c:pt idx="19208">
                  <c:v>-332.04649999999998</c:v>
                </c:pt>
                <c:pt idx="19209">
                  <c:v>-332.04449999999997</c:v>
                </c:pt>
                <c:pt idx="19210">
                  <c:v>-332.04249999999996</c:v>
                </c:pt>
                <c:pt idx="19211">
                  <c:v>-332.04049999999995</c:v>
                </c:pt>
                <c:pt idx="19212">
                  <c:v>-332.0385</c:v>
                </c:pt>
                <c:pt idx="19213">
                  <c:v>-332.03649999999999</c:v>
                </c:pt>
                <c:pt idx="19214">
                  <c:v>-332.03449999999998</c:v>
                </c:pt>
                <c:pt idx="19215">
                  <c:v>-332.03249999999997</c:v>
                </c:pt>
                <c:pt idx="19216">
                  <c:v>-332.03049999999996</c:v>
                </c:pt>
                <c:pt idx="19217">
                  <c:v>-332.02850000000001</c:v>
                </c:pt>
                <c:pt idx="19218">
                  <c:v>-332.0265</c:v>
                </c:pt>
                <c:pt idx="19219">
                  <c:v>-332.02449999999999</c:v>
                </c:pt>
                <c:pt idx="19220">
                  <c:v>-332.02249999999998</c:v>
                </c:pt>
                <c:pt idx="19221">
                  <c:v>-332.02049999999997</c:v>
                </c:pt>
                <c:pt idx="19222">
                  <c:v>-332.01849999999996</c:v>
                </c:pt>
                <c:pt idx="19223">
                  <c:v>-332.01649999999995</c:v>
                </c:pt>
                <c:pt idx="19224">
                  <c:v>-332.0145</c:v>
                </c:pt>
                <c:pt idx="19225">
                  <c:v>-332.01249999999999</c:v>
                </c:pt>
                <c:pt idx="19226">
                  <c:v>-332.01049999999998</c:v>
                </c:pt>
                <c:pt idx="19227">
                  <c:v>-332.00849999999997</c:v>
                </c:pt>
                <c:pt idx="19228">
                  <c:v>-332.00649999999996</c:v>
                </c:pt>
                <c:pt idx="19229">
                  <c:v>-332.00450000000001</c:v>
                </c:pt>
                <c:pt idx="19230">
                  <c:v>-332.0025</c:v>
                </c:pt>
                <c:pt idx="19231">
                  <c:v>-332.00049999999999</c:v>
                </c:pt>
                <c:pt idx="19232">
                  <c:v>-331.99849999999998</c:v>
                </c:pt>
                <c:pt idx="19233">
                  <c:v>-331.99649999999997</c:v>
                </c:pt>
                <c:pt idx="19234">
                  <c:v>-331.99449999999996</c:v>
                </c:pt>
                <c:pt idx="19235">
                  <c:v>-331.99249999999995</c:v>
                </c:pt>
                <c:pt idx="19236">
                  <c:v>-331.9905</c:v>
                </c:pt>
                <c:pt idx="19237">
                  <c:v>-331.98849999999999</c:v>
                </c:pt>
                <c:pt idx="19238">
                  <c:v>-331.98649999999998</c:v>
                </c:pt>
                <c:pt idx="19239">
                  <c:v>-331.98449999999997</c:v>
                </c:pt>
                <c:pt idx="19240">
                  <c:v>-331.98249999999996</c:v>
                </c:pt>
                <c:pt idx="19241">
                  <c:v>-331.98050000000001</c:v>
                </c:pt>
                <c:pt idx="19242">
                  <c:v>-331.9785</c:v>
                </c:pt>
                <c:pt idx="19243">
                  <c:v>-331.97649999999999</c:v>
                </c:pt>
                <c:pt idx="19244">
                  <c:v>-331.97449999999998</c:v>
                </c:pt>
                <c:pt idx="19245">
                  <c:v>-331.97249999999997</c:v>
                </c:pt>
                <c:pt idx="19246">
                  <c:v>-331.97049999999996</c:v>
                </c:pt>
                <c:pt idx="19247">
                  <c:v>-331.96849999999995</c:v>
                </c:pt>
                <c:pt idx="19248">
                  <c:v>-331.9665</c:v>
                </c:pt>
                <c:pt idx="19249">
                  <c:v>-331.96449999999999</c:v>
                </c:pt>
                <c:pt idx="19250">
                  <c:v>-331.96249999999998</c:v>
                </c:pt>
                <c:pt idx="19251">
                  <c:v>-331.96049999999997</c:v>
                </c:pt>
                <c:pt idx="19252">
                  <c:v>-331.95849999999996</c:v>
                </c:pt>
                <c:pt idx="19253">
                  <c:v>-331.95650000000001</c:v>
                </c:pt>
                <c:pt idx="19254">
                  <c:v>-331.9545</c:v>
                </c:pt>
                <c:pt idx="19255">
                  <c:v>-331.95249999999999</c:v>
                </c:pt>
                <c:pt idx="19256">
                  <c:v>-331.95049999999998</c:v>
                </c:pt>
                <c:pt idx="19257">
                  <c:v>-331.94849999999997</c:v>
                </c:pt>
                <c:pt idx="19258">
                  <c:v>-331.94649999999996</c:v>
                </c:pt>
                <c:pt idx="19259">
                  <c:v>-331.94449999999995</c:v>
                </c:pt>
                <c:pt idx="19260">
                  <c:v>-331.9425</c:v>
                </c:pt>
                <c:pt idx="19261">
                  <c:v>-331.94049999999999</c:v>
                </c:pt>
                <c:pt idx="19262">
                  <c:v>-331.93849999999998</c:v>
                </c:pt>
                <c:pt idx="19263">
                  <c:v>-331.93649999999997</c:v>
                </c:pt>
                <c:pt idx="19264">
                  <c:v>-331.93449999999996</c:v>
                </c:pt>
                <c:pt idx="19265">
                  <c:v>-331.9325</c:v>
                </c:pt>
                <c:pt idx="19266">
                  <c:v>-331.93049999999999</c:v>
                </c:pt>
                <c:pt idx="19267">
                  <c:v>-331.92849999999999</c:v>
                </c:pt>
                <c:pt idx="19268">
                  <c:v>-331.92649999999998</c:v>
                </c:pt>
                <c:pt idx="19269">
                  <c:v>-331.92449999999997</c:v>
                </c:pt>
                <c:pt idx="19270">
                  <c:v>-331.92249999999996</c:v>
                </c:pt>
                <c:pt idx="19271">
                  <c:v>-331.92049999999995</c:v>
                </c:pt>
                <c:pt idx="19272">
                  <c:v>-331.91849999999999</c:v>
                </c:pt>
                <c:pt idx="19273">
                  <c:v>-331.91649999999998</c:v>
                </c:pt>
                <c:pt idx="19274">
                  <c:v>-331.91449999999998</c:v>
                </c:pt>
                <c:pt idx="19275">
                  <c:v>-331.91249999999997</c:v>
                </c:pt>
                <c:pt idx="19276">
                  <c:v>-331.91049999999996</c:v>
                </c:pt>
                <c:pt idx="19277">
                  <c:v>-331.9085</c:v>
                </c:pt>
                <c:pt idx="19278">
                  <c:v>-331.90649999999999</c:v>
                </c:pt>
                <c:pt idx="19279">
                  <c:v>-331.90449999999998</c:v>
                </c:pt>
                <c:pt idx="19280">
                  <c:v>-331.90249999999997</c:v>
                </c:pt>
                <c:pt idx="19281">
                  <c:v>-331.90049999999997</c:v>
                </c:pt>
                <c:pt idx="19282">
                  <c:v>-331.89849999999996</c:v>
                </c:pt>
                <c:pt idx="19283">
                  <c:v>-331.89649999999995</c:v>
                </c:pt>
                <c:pt idx="19284">
                  <c:v>-331.89449999999999</c:v>
                </c:pt>
                <c:pt idx="19285">
                  <c:v>-331.89249999999998</c:v>
                </c:pt>
                <c:pt idx="19286">
                  <c:v>-331.89049999999997</c:v>
                </c:pt>
                <c:pt idx="19287">
                  <c:v>-331.88849999999996</c:v>
                </c:pt>
                <c:pt idx="19288">
                  <c:v>-331.88649999999996</c:v>
                </c:pt>
                <c:pt idx="19289">
                  <c:v>-331.8845</c:v>
                </c:pt>
                <c:pt idx="19290">
                  <c:v>-331.88249999999999</c:v>
                </c:pt>
                <c:pt idx="19291">
                  <c:v>-331.88049999999998</c:v>
                </c:pt>
                <c:pt idx="19292">
                  <c:v>-331.87849999999997</c:v>
                </c:pt>
                <c:pt idx="19293">
                  <c:v>-331.87649999999996</c:v>
                </c:pt>
                <c:pt idx="19294">
                  <c:v>-331.87449999999995</c:v>
                </c:pt>
                <c:pt idx="19295">
                  <c:v>-331.87249999999995</c:v>
                </c:pt>
                <c:pt idx="19296">
                  <c:v>-331.87049999999999</c:v>
                </c:pt>
                <c:pt idx="19297">
                  <c:v>-331.86849999999998</c:v>
                </c:pt>
                <c:pt idx="19298">
                  <c:v>-331.86649999999997</c:v>
                </c:pt>
                <c:pt idx="19299">
                  <c:v>-331.86449999999996</c:v>
                </c:pt>
                <c:pt idx="19300">
                  <c:v>-331.86249999999995</c:v>
                </c:pt>
                <c:pt idx="19301">
                  <c:v>-331.8605</c:v>
                </c:pt>
                <c:pt idx="19302">
                  <c:v>-331.85849999999999</c:v>
                </c:pt>
                <c:pt idx="19303">
                  <c:v>-331.85649999999998</c:v>
                </c:pt>
                <c:pt idx="19304">
                  <c:v>-331.85449999999997</c:v>
                </c:pt>
                <c:pt idx="19305">
                  <c:v>-331.85249999999996</c:v>
                </c:pt>
                <c:pt idx="19306">
                  <c:v>-331.85049999999995</c:v>
                </c:pt>
                <c:pt idx="19307">
                  <c:v>-331.8485</c:v>
                </c:pt>
                <c:pt idx="19308">
                  <c:v>-331.84649999999999</c:v>
                </c:pt>
                <c:pt idx="19309">
                  <c:v>-331.84449999999998</c:v>
                </c:pt>
                <c:pt idx="19310">
                  <c:v>-331.84249999999997</c:v>
                </c:pt>
                <c:pt idx="19311">
                  <c:v>-331.84049999999996</c:v>
                </c:pt>
                <c:pt idx="19312">
                  <c:v>-331.83849999999995</c:v>
                </c:pt>
                <c:pt idx="19313">
                  <c:v>-331.8365</c:v>
                </c:pt>
                <c:pt idx="19314">
                  <c:v>-331.83449999999999</c:v>
                </c:pt>
                <c:pt idx="19315">
                  <c:v>-331.83249999999998</c:v>
                </c:pt>
                <c:pt idx="19316">
                  <c:v>-331.83049999999997</c:v>
                </c:pt>
                <c:pt idx="19317">
                  <c:v>-331.82849999999996</c:v>
                </c:pt>
                <c:pt idx="19318">
                  <c:v>-331.82649999999995</c:v>
                </c:pt>
                <c:pt idx="19319">
                  <c:v>-331.8245</c:v>
                </c:pt>
                <c:pt idx="19320">
                  <c:v>-331.82249999999999</c:v>
                </c:pt>
                <c:pt idx="19321">
                  <c:v>-331.82049999999998</c:v>
                </c:pt>
                <c:pt idx="19322">
                  <c:v>-331.81849999999997</c:v>
                </c:pt>
                <c:pt idx="19323">
                  <c:v>-331.81649999999996</c:v>
                </c:pt>
                <c:pt idx="19324">
                  <c:v>-331.81449999999995</c:v>
                </c:pt>
                <c:pt idx="19325">
                  <c:v>-331.8125</c:v>
                </c:pt>
                <c:pt idx="19326">
                  <c:v>-331.81049999999999</c:v>
                </c:pt>
                <c:pt idx="19327">
                  <c:v>-331.80849999999998</c:v>
                </c:pt>
                <c:pt idx="19328">
                  <c:v>-331.80649999999997</c:v>
                </c:pt>
                <c:pt idx="19329">
                  <c:v>-331.80449999999996</c:v>
                </c:pt>
                <c:pt idx="19330">
                  <c:v>-331.80250000000001</c:v>
                </c:pt>
                <c:pt idx="19331">
                  <c:v>-331.8005</c:v>
                </c:pt>
                <c:pt idx="19332">
                  <c:v>-331.79849999999999</c:v>
                </c:pt>
                <c:pt idx="19333">
                  <c:v>-331.79649999999998</c:v>
                </c:pt>
                <c:pt idx="19334">
                  <c:v>-331.79449999999997</c:v>
                </c:pt>
                <c:pt idx="19335">
                  <c:v>-331.79249999999996</c:v>
                </c:pt>
                <c:pt idx="19336">
                  <c:v>-331.79049999999995</c:v>
                </c:pt>
                <c:pt idx="19337">
                  <c:v>-331.7885</c:v>
                </c:pt>
                <c:pt idx="19338">
                  <c:v>-331.78649999999999</c:v>
                </c:pt>
                <c:pt idx="19339">
                  <c:v>-331.78449999999998</c:v>
                </c:pt>
                <c:pt idx="19340">
                  <c:v>-331.78249999999997</c:v>
                </c:pt>
                <c:pt idx="19341">
                  <c:v>-331.78049999999996</c:v>
                </c:pt>
                <c:pt idx="19342">
                  <c:v>-331.77850000000001</c:v>
                </c:pt>
                <c:pt idx="19343">
                  <c:v>-331.7765</c:v>
                </c:pt>
                <c:pt idx="19344">
                  <c:v>-331.77449999999999</c:v>
                </c:pt>
                <c:pt idx="19345">
                  <c:v>-331.77249999999998</c:v>
                </c:pt>
                <c:pt idx="19346">
                  <c:v>-331.77049999999997</c:v>
                </c:pt>
                <c:pt idx="19347">
                  <c:v>-331.76849999999996</c:v>
                </c:pt>
                <c:pt idx="19348">
                  <c:v>-331.76649999999995</c:v>
                </c:pt>
                <c:pt idx="19349">
                  <c:v>-331.7645</c:v>
                </c:pt>
                <c:pt idx="19350">
                  <c:v>-331.76249999999999</c:v>
                </c:pt>
                <c:pt idx="19351">
                  <c:v>-331.76049999999998</c:v>
                </c:pt>
                <c:pt idx="19352">
                  <c:v>-331.75849999999997</c:v>
                </c:pt>
                <c:pt idx="19353">
                  <c:v>-331.75649999999996</c:v>
                </c:pt>
                <c:pt idx="19354">
                  <c:v>-331.75450000000001</c:v>
                </c:pt>
                <c:pt idx="19355">
                  <c:v>-331.7525</c:v>
                </c:pt>
                <c:pt idx="19356">
                  <c:v>-331.75049999999999</c:v>
                </c:pt>
                <c:pt idx="19357">
                  <c:v>-331.74849999999998</c:v>
                </c:pt>
                <c:pt idx="19358">
                  <c:v>-331.74649999999997</c:v>
                </c:pt>
                <c:pt idx="19359">
                  <c:v>-331.74449999999996</c:v>
                </c:pt>
                <c:pt idx="19360">
                  <c:v>-331.74249999999995</c:v>
                </c:pt>
                <c:pt idx="19361">
                  <c:v>-331.7405</c:v>
                </c:pt>
                <c:pt idx="19362">
                  <c:v>-331.73849999999999</c:v>
                </c:pt>
                <c:pt idx="19363">
                  <c:v>-331.73649999999998</c:v>
                </c:pt>
                <c:pt idx="19364">
                  <c:v>-331.73449999999997</c:v>
                </c:pt>
                <c:pt idx="19365">
                  <c:v>-331.73249999999996</c:v>
                </c:pt>
                <c:pt idx="19366">
                  <c:v>-331.73050000000001</c:v>
                </c:pt>
                <c:pt idx="19367">
                  <c:v>-331.7285</c:v>
                </c:pt>
                <c:pt idx="19368">
                  <c:v>-331.72649999999999</c:v>
                </c:pt>
                <c:pt idx="19369">
                  <c:v>-331.72449999999998</c:v>
                </c:pt>
                <c:pt idx="19370">
                  <c:v>-331.72249999999997</c:v>
                </c:pt>
                <c:pt idx="19371">
                  <c:v>-331.72049999999996</c:v>
                </c:pt>
                <c:pt idx="19372">
                  <c:v>-331.71849999999995</c:v>
                </c:pt>
                <c:pt idx="19373">
                  <c:v>-331.7165</c:v>
                </c:pt>
                <c:pt idx="19374">
                  <c:v>-331.71449999999999</c:v>
                </c:pt>
                <c:pt idx="19375">
                  <c:v>-331.71249999999998</c:v>
                </c:pt>
                <c:pt idx="19376">
                  <c:v>-331.71049999999997</c:v>
                </c:pt>
                <c:pt idx="19377">
                  <c:v>-331.70849999999996</c:v>
                </c:pt>
                <c:pt idx="19378">
                  <c:v>-331.70650000000001</c:v>
                </c:pt>
                <c:pt idx="19379">
                  <c:v>-331.7045</c:v>
                </c:pt>
                <c:pt idx="19380">
                  <c:v>-331.70249999999999</c:v>
                </c:pt>
                <c:pt idx="19381">
                  <c:v>-331.70049999999998</c:v>
                </c:pt>
                <c:pt idx="19382">
                  <c:v>-331.69849999999997</c:v>
                </c:pt>
                <c:pt idx="19383">
                  <c:v>-331.69649999999996</c:v>
                </c:pt>
                <c:pt idx="19384">
                  <c:v>-331.69449999999995</c:v>
                </c:pt>
                <c:pt idx="19385">
                  <c:v>-331.6925</c:v>
                </c:pt>
                <c:pt idx="19386">
                  <c:v>-331.69049999999999</c:v>
                </c:pt>
                <c:pt idx="19387">
                  <c:v>-331.68849999999998</c:v>
                </c:pt>
                <c:pt idx="19388">
                  <c:v>-331.68649999999997</c:v>
                </c:pt>
                <c:pt idx="19389">
                  <c:v>-331.68449999999996</c:v>
                </c:pt>
                <c:pt idx="19390">
                  <c:v>-331.6825</c:v>
                </c:pt>
                <c:pt idx="19391">
                  <c:v>-331.68049999999999</c:v>
                </c:pt>
                <c:pt idx="19392">
                  <c:v>-331.67849999999999</c:v>
                </c:pt>
                <c:pt idx="19393">
                  <c:v>-331.67649999999998</c:v>
                </c:pt>
                <c:pt idx="19394">
                  <c:v>-331.67449999999997</c:v>
                </c:pt>
                <c:pt idx="19395">
                  <c:v>-331.67249999999996</c:v>
                </c:pt>
                <c:pt idx="19396">
                  <c:v>-331.67049999999995</c:v>
                </c:pt>
                <c:pt idx="19397">
                  <c:v>-331.66849999999999</c:v>
                </c:pt>
                <c:pt idx="19398">
                  <c:v>-331.66649999999998</c:v>
                </c:pt>
                <c:pt idx="19399">
                  <c:v>-331.66449999999998</c:v>
                </c:pt>
                <c:pt idx="19400">
                  <c:v>-331.66249999999997</c:v>
                </c:pt>
                <c:pt idx="19401">
                  <c:v>-331.66049999999996</c:v>
                </c:pt>
                <c:pt idx="19402">
                  <c:v>-331.6585</c:v>
                </c:pt>
                <c:pt idx="19403">
                  <c:v>-331.65649999999999</c:v>
                </c:pt>
                <c:pt idx="19404">
                  <c:v>-331.65449999999998</c:v>
                </c:pt>
                <c:pt idx="19405">
                  <c:v>-331.65249999999997</c:v>
                </c:pt>
                <c:pt idx="19406">
                  <c:v>-331.65049999999997</c:v>
                </c:pt>
                <c:pt idx="19407">
                  <c:v>-331.64849999999996</c:v>
                </c:pt>
                <c:pt idx="19408">
                  <c:v>-331.64649999999995</c:v>
                </c:pt>
                <c:pt idx="19409">
                  <c:v>-331.64449999999999</c:v>
                </c:pt>
                <c:pt idx="19410">
                  <c:v>-331.64249999999998</c:v>
                </c:pt>
                <c:pt idx="19411">
                  <c:v>-331.64049999999997</c:v>
                </c:pt>
                <c:pt idx="19412">
                  <c:v>-331.63849999999996</c:v>
                </c:pt>
                <c:pt idx="19413">
                  <c:v>-331.63649999999996</c:v>
                </c:pt>
                <c:pt idx="19414">
                  <c:v>-331.6345</c:v>
                </c:pt>
                <c:pt idx="19415">
                  <c:v>-331.63249999999999</c:v>
                </c:pt>
                <c:pt idx="19416">
                  <c:v>-331.63049999999998</c:v>
                </c:pt>
                <c:pt idx="19417">
                  <c:v>-331.62849999999997</c:v>
                </c:pt>
                <c:pt idx="19418">
                  <c:v>-331.62649999999996</c:v>
                </c:pt>
                <c:pt idx="19419">
                  <c:v>-331.62449999999995</c:v>
                </c:pt>
                <c:pt idx="19420">
                  <c:v>-331.62249999999995</c:v>
                </c:pt>
                <c:pt idx="19421">
                  <c:v>-331.62049999999999</c:v>
                </c:pt>
                <c:pt idx="19422">
                  <c:v>-331.61849999999998</c:v>
                </c:pt>
                <c:pt idx="19423">
                  <c:v>-331.61649999999997</c:v>
                </c:pt>
                <c:pt idx="19424">
                  <c:v>-331.61449999999996</c:v>
                </c:pt>
                <c:pt idx="19425">
                  <c:v>-331.61249999999995</c:v>
                </c:pt>
                <c:pt idx="19426">
                  <c:v>-331.6105</c:v>
                </c:pt>
                <c:pt idx="19427">
                  <c:v>-331.60849999999999</c:v>
                </c:pt>
                <c:pt idx="19428">
                  <c:v>-331.60649999999998</c:v>
                </c:pt>
                <c:pt idx="19429">
                  <c:v>-331.60449999999997</c:v>
                </c:pt>
                <c:pt idx="19430">
                  <c:v>-331.60249999999996</c:v>
                </c:pt>
                <c:pt idx="19431">
                  <c:v>-331.60049999999995</c:v>
                </c:pt>
                <c:pt idx="19432">
                  <c:v>-331.5985</c:v>
                </c:pt>
                <c:pt idx="19433">
                  <c:v>-331.59649999999999</c:v>
                </c:pt>
                <c:pt idx="19434">
                  <c:v>-331.59449999999998</c:v>
                </c:pt>
                <c:pt idx="19435">
                  <c:v>-331.59249999999997</c:v>
                </c:pt>
                <c:pt idx="19436">
                  <c:v>-331.59049999999996</c:v>
                </c:pt>
                <c:pt idx="19437">
                  <c:v>-331.58849999999995</c:v>
                </c:pt>
                <c:pt idx="19438">
                  <c:v>-331.5865</c:v>
                </c:pt>
                <c:pt idx="19439">
                  <c:v>-331.58449999999999</c:v>
                </c:pt>
                <c:pt idx="19440">
                  <c:v>-331.58249999999998</c:v>
                </c:pt>
                <c:pt idx="19441">
                  <c:v>-331.58049999999997</c:v>
                </c:pt>
                <c:pt idx="19442">
                  <c:v>-331.57849999999996</c:v>
                </c:pt>
                <c:pt idx="19443">
                  <c:v>-331.57649999999995</c:v>
                </c:pt>
                <c:pt idx="19444">
                  <c:v>-331.5745</c:v>
                </c:pt>
                <c:pt idx="19445">
                  <c:v>-331.57249999999999</c:v>
                </c:pt>
                <c:pt idx="19446">
                  <c:v>-331.57049999999998</c:v>
                </c:pt>
                <c:pt idx="19447">
                  <c:v>-331.56849999999997</c:v>
                </c:pt>
                <c:pt idx="19448">
                  <c:v>-331.56649999999996</c:v>
                </c:pt>
                <c:pt idx="19449">
                  <c:v>-331.56449999999995</c:v>
                </c:pt>
                <c:pt idx="19450">
                  <c:v>-331.5625</c:v>
                </c:pt>
                <c:pt idx="19451">
                  <c:v>-331.56049999999999</c:v>
                </c:pt>
                <c:pt idx="19452">
                  <c:v>-331.55849999999998</c:v>
                </c:pt>
                <c:pt idx="19453">
                  <c:v>-331.55649999999997</c:v>
                </c:pt>
                <c:pt idx="19454">
                  <c:v>-331.55449999999996</c:v>
                </c:pt>
                <c:pt idx="19455">
                  <c:v>-331.55250000000001</c:v>
                </c:pt>
                <c:pt idx="19456">
                  <c:v>-331.5505</c:v>
                </c:pt>
                <c:pt idx="19457">
                  <c:v>-331.54849999999999</c:v>
                </c:pt>
                <c:pt idx="19458">
                  <c:v>-331.54649999999998</c:v>
                </c:pt>
                <c:pt idx="19459">
                  <c:v>-331.54449999999997</c:v>
                </c:pt>
                <c:pt idx="19460">
                  <c:v>-331.54249999999996</c:v>
                </c:pt>
                <c:pt idx="19461">
                  <c:v>-331.54049999999995</c:v>
                </c:pt>
                <c:pt idx="19462">
                  <c:v>-331.5385</c:v>
                </c:pt>
                <c:pt idx="19463">
                  <c:v>-331.53649999999999</c:v>
                </c:pt>
                <c:pt idx="19464">
                  <c:v>-331.53449999999998</c:v>
                </c:pt>
                <c:pt idx="19465">
                  <c:v>-331.53249999999997</c:v>
                </c:pt>
                <c:pt idx="19466">
                  <c:v>-331.53049999999996</c:v>
                </c:pt>
                <c:pt idx="19467">
                  <c:v>-331.52850000000001</c:v>
                </c:pt>
                <c:pt idx="19468">
                  <c:v>-331.5265</c:v>
                </c:pt>
                <c:pt idx="19469">
                  <c:v>-331.52449999999999</c:v>
                </c:pt>
                <c:pt idx="19470">
                  <c:v>-331.52249999999998</c:v>
                </c:pt>
                <c:pt idx="19471">
                  <c:v>-331.52049999999997</c:v>
                </c:pt>
                <c:pt idx="19472">
                  <c:v>-331.51849999999996</c:v>
                </c:pt>
                <c:pt idx="19473">
                  <c:v>-331.51649999999995</c:v>
                </c:pt>
                <c:pt idx="19474">
                  <c:v>-331.5145</c:v>
                </c:pt>
                <c:pt idx="19475">
                  <c:v>-331.51249999999999</c:v>
                </c:pt>
                <c:pt idx="19476">
                  <c:v>-331.51049999999998</c:v>
                </c:pt>
                <c:pt idx="19477">
                  <c:v>-331.50849999999997</c:v>
                </c:pt>
                <c:pt idx="19478">
                  <c:v>-331.50649999999996</c:v>
                </c:pt>
                <c:pt idx="19479">
                  <c:v>-331.50450000000001</c:v>
                </c:pt>
                <c:pt idx="19480">
                  <c:v>-331.5025</c:v>
                </c:pt>
                <c:pt idx="19481">
                  <c:v>-331.50049999999999</c:v>
                </c:pt>
                <c:pt idx="19482">
                  <c:v>-331.49849999999998</c:v>
                </c:pt>
                <c:pt idx="19483">
                  <c:v>-331.49649999999997</c:v>
                </c:pt>
                <c:pt idx="19484">
                  <c:v>-331.49449999999996</c:v>
                </c:pt>
                <c:pt idx="19485">
                  <c:v>-331.49249999999995</c:v>
                </c:pt>
                <c:pt idx="19486">
                  <c:v>-331.4905</c:v>
                </c:pt>
                <c:pt idx="19487">
                  <c:v>-331.48849999999999</c:v>
                </c:pt>
                <c:pt idx="19488">
                  <c:v>-331.48649999999998</c:v>
                </c:pt>
                <c:pt idx="19489">
                  <c:v>-331.48449999999997</c:v>
                </c:pt>
                <c:pt idx="19490">
                  <c:v>-331.48249999999996</c:v>
                </c:pt>
                <c:pt idx="19491">
                  <c:v>-331.48050000000001</c:v>
                </c:pt>
                <c:pt idx="19492">
                  <c:v>-331.4785</c:v>
                </c:pt>
                <c:pt idx="19493">
                  <c:v>-331.47649999999999</c:v>
                </c:pt>
                <c:pt idx="19494">
                  <c:v>-331.47449999999998</c:v>
                </c:pt>
                <c:pt idx="19495">
                  <c:v>-331.47249999999997</c:v>
                </c:pt>
                <c:pt idx="19496">
                  <c:v>-331.47049999999996</c:v>
                </c:pt>
                <c:pt idx="19497">
                  <c:v>-331.46849999999995</c:v>
                </c:pt>
                <c:pt idx="19498">
                  <c:v>-331.4665</c:v>
                </c:pt>
                <c:pt idx="19499">
                  <c:v>-331.46449999999999</c:v>
                </c:pt>
                <c:pt idx="19500">
                  <c:v>-331.46249999999998</c:v>
                </c:pt>
                <c:pt idx="19501">
                  <c:v>-331.46049999999997</c:v>
                </c:pt>
                <c:pt idx="19502">
                  <c:v>-331.45849999999996</c:v>
                </c:pt>
                <c:pt idx="19503">
                  <c:v>-331.45650000000001</c:v>
                </c:pt>
                <c:pt idx="19504">
                  <c:v>-331.4545</c:v>
                </c:pt>
                <c:pt idx="19505">
                  <c:v>-331.45249999999999</c:v>
                </c:pt>
                <c:pt idx="19506">
                  <c:v>-331.45049999999998</c:v>
                </c:pt>
                <c:pt idx="19507">
                  <c:v>-331.44849999999997</c:v>
                </c:pt>
                <c:pt idx="19508">
                  <c:v>-331.44649999999996</c:v>
                </c:pt>
                <c:pt idx="19509">
                  <c:v>-331.44449999999995</c:v>
                </c:pt>
                <c:pt idx="19510">
                  <c:v>-331.4425</c:v>
                </c:pt>
                <c:pt idx="19511">
                  <c:v>-331.44049999999999</c:v>
                </c:pt>
                <c:pt idx="19512">
                  <c:v>-331.43849999999998</c:v>
                </c:pt>
                <c:pt idx="19513">
                  <c:v>-331.43649999999997</c:v>
                </c:pt>
                <c:pt idx="19514">
                  <c:v>-331.43449999999996</c:v>
                </c:pt>
                <c:pt idx="19515">
                  <c:v>-331.4325</c:v>
                </c:pt>
                <c:pt idx="19516">
                  <c:v>-331.43049999999999</c:v>
                </c:pt>
                <c:pt idx="19517">
                  <c:v>-331.42849999999999</c:v>
                </c:pt>
                <c:pt idx="19518">
                  <c:v>-331.42649999999998</c:v>
                </c:pt>
                <c:pt idx="19519">
                  <c:v>-331.42449999999997</c:v>
                </c:pt>
                <c:pt idx="19520">
                  <c:v>-331.42249999999996</c:v>
                </c:pt>
                <c:pt idx="19521">
                  <c:v>-331.42049999999995</c:v>
                </c:pt>
                <c:pt idx="19522">
                  <c:v>-331.41849999999999</c:v>
                </c:pt>
                <c:pt idx="19523">
                  <c:v>-331.41649999999998</c:v>
                </c:pt>
                <c:pt idx="19524">
                  <c:v>-331.41449999999998</c:v>
                </c:pt>
                <c:pt idx="19525">
                  <c:v>-331.41249999999997</c:v>
                </c:pt>
                <c:pt idx="19526">
                  <c:v>-331.41049999999996</c:v>
                </c:pt>
                <c:pt idx="19527">
                  <c:v>-331.4085</c:v>
                </c:pt>
                <c:pt idx="19528">
                  <c:v>-331.40649999999999</c:v>
                </c:pt>
                <c:pt idx="19529">
                  <c:v>-331.40449999999998</c:v>
                </c:pt>
                <c:pt idx="19530">
                  <c:v>-331.40249999999997</c:v>
                </c:pt>
                <c:pt idx="19531">
                  <c:v>-331.40049999999997</c:v>
                </c:pt>
                <c:pt idx="19532">
                  <c:v>-331.39849999999996</c:v>
                </c:pt>
                <c:pt idx="19533">
                  <c:v>-331.39649999999995</c:v>
                </c:pt>
                <c:pt idx="19534">
                  <c:v>-331.39449999999999</c:v>
                </c:pt>
                <c:pt idx="19535">
                  <c:v>-331.39249999999998</c:v>
                </c:pt>
                <c:pt idx="19536">
                  <c:v>-331.39049999999997</c:v>
                </c:pt>
                <c:pt idx="19537">
                  <c:v>-331.38849999999996</c:v>
                </c:pt>
                <c:pt idx="19538">
                  <c:v>-331.38649999999996</c:v>
                </c:pt>
                <c:pt idx="19539">
                  <c:v>-331.3845</c:v>
                </c:pt>
                <c:pt idx="19540">
                  <c:v>-331.38249999999999</c:v>
                </c:pt>
                <c:pt idx="19541">
                  <c:v>-331.38049999999998</c:v>
                </c:pt>
                <c:pt idx="19542">
                  <c:v>-331.37849999999997</c:v>
                </c:pt>
                <c:pt idx="19543">
                  <c:v>-331.37649999999996</c:v>
                </c:pt>
                <c:pt idx="19544">
                  <c:v>-331.37449999999995</c:v>
                </c:pt>
                <c:pt idx="19545">
                  <c:v>-331.37249999999995</c:v>
                </c:pt>
                <c:pt idx="19546">
                  <c:v>-331.37049999999999</c:v>
                </c:pt>
                <c:pt idx="19547">
                  <c:v>-331.36849999999998</c:v>
                </c:pt>
                <c:pt idx="19548">
                  <c:v>-331.36649999999997</c:v>
                </c:pt>
                <c:pt idx="19549">
                  <c:v>-331.36449999999996</c:v>
                </c:pt>
                <c:pt idx="19550">
                  <c:v>-331.36249999999995</c:v>
                </c:pt>
                <c:pt idx="19551">
                  <c:v>-331.3605</c:v>
                </c:pt>
                <c:pt idx="19552">
                  <c:v>-331.35849999999999</c:v>
                </c:pt>
                <c:pt idx="19553">
                  <c:v>-331.35649999999998</c:v>
                </c:pt>
                <c:pt idx="19554">
                  <c:v>-331.35449999999997</c:v>
                </c:pt>
                <c:pt idx="19555">
                  <c:v>-331.35249999999996</c:v>
                </c:pt>
                <c:pt idx="19556">
                  <c:v>-331.35049999999995</c:v>
                </c:pt>
                <c:pt idx="19557">
                  <c:v>-331.3485</c:v>
                </c:pt>
                <c:pt idx="19558">
                  <c:v>-331.34649999999999</c:v>
                </c:pt>
                <c:pt idx="19559">
                  <c:v>-331.34449999999998</c:v>
                </c:pt>
                <c:pt idx="19560">
                  <c:v>-331.34249999999997</c:v>
                </c:pt>
                <c:pt idx="19561">
                  <c:v>-331.34049999999996</c:v>
                </c:pt>
                <c:pt idx="19562">
                  <c:v>-331.33849999999995</c:v>
                </c:pt>
                <c:pt idx="19563">
                  <c:v>-331.3365</c:v>
                </c:pt>
                <c:pt idx="19564">
                  <c:v>-331.33449999999999</c:v>
                </c:pt>
                <c:pt idx="19565">
                  <c:v>-331.33249999999998</c:v>
                </c:pt>
                <c:pt idx="19566">
                  <c:v>-331.33049999999997</c:v>
                </c:pt>
                <c:pt idx="19567">
                  <c:v>-331.32849999999996</c:v>
                </c:pt>
                <c:pt idx="19568">
                  <c:v>-331.32649999999995</c:v>
                </c:pt>
                <c:pt idx="19569">
                  <c:v>-331.3245</c:v>
                </c:pt>
                <c:pt idx="19570">
                  <c:v>-331.32249999999999</c:v>
                </c:pt>
                <c:pt idx="19571">
                  <c:v>-331.32049999999998</c:v>
                </c:pt>
                <c:pt idx="19572">
                  <c:v>-331.31849999999997</c:v>
                </c:pt>
                <c:pt idx="19573">
                  <c:v>-331.31649999999996</c:v>
                </c:pt>
                <c:pt idx="19574">
                  <c:v>-331.31449999999995</c:v>
                </c:pt>
                <c:pt idx="19575">
                  <c:v>-331.3125</c:v>
                </c:pt>
                <c:pt idx="19576">
                  <c:v>-331.31049999999999</c:v>
                </c:pt>
                <c:pt idx="19577">
                  <c:v>-331.30849999999998</c:v>
                </c:pt>
                <c:pt idx="19578">
                  <c:v>-331.30649999999997</c:v>
                </c:pt>
                <c:pt idx="19579">
                  <c:v>-331.30449999999996</c:v>
                </c:pt>
                <c:pt idx="19580">
                  <c:v>-331.30250000000001</c:v>
                </c:pt>
                <c:pt idx="19581">
                  <c:v>-331.3005</c:v>
                </c:pt>
                <c:pt idx="19582">
                  <c:v>-331.29849999999999</c:v>
                </c:pt>
                <c:pt idx="19583">
                  <c:v>-331.29649999999998</c:v>
                </c:pt>
                <c:pt idx="19584">
                  <c:v>-331.29449999999997</c:v>
                </c:pt>
                <c:pt idx="19585">
                  <c:v>-331.29249999999996</c:v>
                </c:pt>
                <c:pt idx="19586">
                  <c:v>-331.29049999999995</c:v>
                </c:pt>
                <c:pt idx="19587">
                  <c:v>-331.2885</c:v>
                </c:pt>
                <c:pt idx="19588">
                  <c:v>-331.28649999999999</c:v>
                </c:pt>
                <c:pt idx="19589">
                  <c:v>-331.28449999999998</c:v>
                </c:pt>
                <c:pt idx="19590">
                  <c:v>-331.28249999999997</c:v>
                </c:pt>
                <c:pt idx="19591">
                  <c:v>-331.28049999999996</c:v>
                </c:pt>
                <c:pt idx="19592">
                  <c:v>-331.27850000000001</c:v>
                </c:pt>
                <c:pt idx="19593">
                  <c:v>-331.2765</c:v>
                </c:pt>
                <c:pt idx="19594">
                  <c:v>-331.27449999999999</c:v>
                </c:pt>
                <c:pt idx="19595">
                  <c:v>-331.27249999999998</c:v>
                </c:pt>
                <c:pt idx="19596">
                  <c:v>-331.27049999999997</c:v>
                </c:pt>
                <c:pt idx="19597">
                  <c:v>-331.26849999999996</c:v>
                </c:pt>
                <c:pt idx="19598">
                  <c:v>-331.26649999999995</c:v>
                </c:pt>
                <c:pt idx="19599">
                  <c:v>-331.2645</c:v>
                </c:pt>
                <c:pt idx="19600">
                  <c:v>-331.26249999999999</c:v>
                </c:pt>
                <c:pt idx="19601">
                  <c:v>-331.26049999999998</c:v>
                </c:pt>
                <c:pt idx="19602">
                  <c:v>-331.25849999999997</c:v>
                </c:pt>
                <c:pt idx="19603">
                  <c:v>-331.25649999999996</c:v>
                </c:pt>
                <c:pt idx="19604">
                  <c:v>-331.25450000000001</c:v>
                </c:pt>
                <c:pt idx="19605">
                  <c:v>-331.2525</c:v>
                </c:pt>
                <c:pt idx="19606">
                  <c:v>-331.25049999999999</c:v>
                </c:pt>
                <c:pt idx="19607">
                  <c:v>-331.24849999999998</c:v>
                </c:pt>
                <c:pt idx="19608">
                  <c:v>-331.24649999999997</c:v>
                </c:pt>
                <c:pt idx="19609">
                  <c:v>-331.24449999999996</c:v>
                </c:pt>
                <c:pt idx="19610">
                  <c:v>-331.24249999999995</c:v>
                </c:pt>
                <c:pt idx="19611">
                  <c:v>-331.2405</c:v>
                </c:pt>
                <c:pt idx="19612">
                  <c:v>-331.23849999999999</c:v>
                </c:pt>
                <c:pt idx="19613">
                  <c:v>-331.23649999999998</c:v>
                </c:pt>
                <c:pt idx="19614">
                  <c:v>-331.23449999999997</c:v>
                </c:pt>
                <c:pt idx="19615">
                  <c:v>-331.23249999999996</c:v>
                </c:pt>
                <c:pt idx="19616">
                  <c:v>-331.23050000000001</c:v>
                </c:pt>
                <c:pt idx="19617">
                  <c:v>-331.2285</c:v>
                </c:pt>
                <c:pt idx="19618">
                  <c:v>-331.22649999999999</c:v>
                </c:pt>
                <c:pt idx="19619">
                  <c:v>-331.22449999999998</c:v>
                </c:pt>
                <c:pt idx="19620">
                  <c:v>-331.22249999999997</c:v>
                </c:pt>
                <c:pt idx="19621">
                  <c:v>-331.22049999999996</c:v>
                </c:pt>
                <c:pt idx="19622">
                  <c:v>-331.21849999999995</c:v>
                </c:pt>
                <c:pt idx="19623">
                  <c:v>-331.2165</c:v>
                </c:pt>
                <c:pt idx="19624">
                  <c:v>-331.21449999999999</c:v>
                </c:pt>
                <c:pt idx="19625">
                  <c:v>-331.21249999999998</c:v>
                </c:pt>
                <c:pt idx="19626">
                  <c:v>-331.21049999999997</c:v>
                </c:pt>
                <c:pt idx="19627">
                  <c:v>-331.20849999999996</c:v>
                </c:pt>
                <c:pt idx="19628">
                  <c:v>-331.20650000000001</c:v>
                </c:pt>
                <c:pt idx="19629">
                  <c:v>-331.2045</c:v>
                </c:pt>
                <c:pt idx="19630">
                  <c:v>-331.20249999999999</c:v>
                </c:pt>
                <c:pt idx="19631">
                  <c:v>-331.20049999999998</c:v>
                </c:pt>
                <c:pt idx="19632">
                  <c:v>-331.19849999999997</c:v>
                </c:pt>
                <c:pt idx="19633">
                  <c:v>-331.19649999999996</c:v>
                </c:pt>
                <c:pt idx="19634">
                  <c:v>-331.19449999999995</c:v>
                </c:pt>
                <c:pt idx="19635">
                  <c:v>-331.1925</c:v>
                </c:pt>
                <c:pt idx="19636">
                  <c:v>-331.19049999999999</c:v>
                </c:pt>
                <c:pt idx="19637">
                  <c:v>-331.18849999999998</c:v>
                </c:pt>
                <c:pt idx="19638">
                  <c:v>-331.18649999999997</c:v>
                </c:pt>
                <c:pt idx="19639">
                  <c:v>-331.18449999999996</c:v>
                </c:pt>
                <c:pt idx="19640">
                  <c:v>-331.1825</c:v>
                </c:pt>
                <c:pt idx="19641">
                  <c:v>-331.18049999999999</c:v>
                </c:pt>
                <c:pt idx="19642">
                  <c:v>-331.17849999999999</c:v>
                </c:pt>
                <c:pt idx="19643">
                  <c:v>-331.17649999999998</c:v>
                </c:pt>
                <c:pt idx="19644">
                  <c:v>-331.17449999999997</c:v>
                </c:pt>
                <c:pt idx="19645">
                  <c:v>-331.17249999999996</c:v>
                </c:pt>
                <c:pt idx="19646">
                  <c:v>-331.17049999999995</c:v>
                </c:pt>
                <c:pt idx="19647">
                  <c:v>-331.16849999999999</c:v>
                </c:pt>
                <c:pt idx="19648">
                  <c:v>-331.16649999999998</c:v>
                </c:pt>
                <c:pt idx="19649">
                  <c:v>-331.16449999999998</c:v>
                </c:pt>
                <c:pt idx="19650">
                  <c:v>-331.16249999999997</c:v>
                </c:pt>
                <c:pt idx="19651">
                  <c:v>-331.16049999999996</c:v>
                </c:pt>
                <c:pt idx="19652">
                  <c:v>-331.1585</c:v>
                </c:pt>
                <c:pt idx="19653">
                  <c:v>-331.15649999999999</c:v>
                </c:pt>
                <c:pt idx="19654">
                  <c:v>-331.15449999999998</c:v>
                </c:pt>
                <c:pt idx="19655">
                  <c:v>-331.15249999999997</c:v>
                </c:pt>
                <c:pt idx="19656">
                  <c:v>-331.15049999999997</c:v>
                </c:pt>
                <c:pt idx="19657">
                  <c:v>-331.14849999999996</c:v>
                </c:pt>
                <c:pt idx="19658">
                  <c:v>-331.14649999999995</c:v>
                </c:pt>
                <c:pt idx="19659">
                  <c:v>-331.14449999999999</c:v>
                </c:pt>
                <c:pt idx="19660">
                  <c:v>-331.14249999999998</c:v>
                </c:pt>
                <c:pt idx="19661">
                  <c:v>-331.14049999999997</c:v>
                </c:pt>
                <c:pt idx="19662">
                  <c:v>-331.13849999999996</c:v>
                </c:pt>
                <c:pt idx="19663">
                  <c:v>-331.13649999999996</c:v>
                </c:pt>
                <c:pt idx="19664">
                  <c:v>-331.1345</c:v>
                </c:pt>
                <c:pt idx="19665">
                  <c:v>-331.13249999999999</c:v>
                </c:pt>
                <c:pt idx="19666">
                  <c:v>-331.13049999999998</c:v>
                </c:pt>
                <c:pt idx="19667">
                  <c:v>-331.12849999999997</c:v>
                </c:pt>
                <c:pt idx="19668">
                  <c:v>-331.12649999999996</c:v>
                </c:pt>
                <c:pt idx="19669">
                  <c:v>-331.12449999999995</c:v>
                </c:pt>
                <c:pt idx="19670">
                  <c:v>-331.12249999999995</c:v>
                </c:pt>
                <c:pt idx="19671">
                  <c:v>-331.12049999999999</c:v>
                </c:pt>
                <c:pt idx="19672">
                  <c:v>-331.11849999999998</c:v>
                </c:pt>
                <c:pt idx="19673">
                  <c:v>-331.11649999999997</c:v>
                </c:pt>
                <c:pt idx="19674">
                  <c:v>-331.11449999999996</c:v>
                </c:pt>
                <c:pt idx="19675">
                  <c:v>-331.11249999999995</c:v>
                </c:pt>
                <c:pt idx="19676">
                  <c:v>-331.1105</c:v>
                </c:pt>
                <c:pt idx="19677">
                  <c:v>-331.10849999999999</c:v>
                </c:pt>
                <c:pt idx="19678">
                  <c:v>-331.10649999999998</c:v>
                </c:pt>
                <c:pt idx="19679">
                  <c:v>-331.10449999999997</c:v>
                </c:pt>
                <c:pt idx="19680">
                  <c:v>-331.10249999999996</c:v>
                </c:pt>
                <c:pt idx="19681">
                  <c:v>-331.10049999999995</c:v>
                </c:pt>
                <c:pt idx="19682">
                  <c:v>-331.0985</c:v>
                </c:pt>
                <c:pt idx="19683">
                  <c:v>-331.09649999999999</c:v>
                </c:pt>
                <c:pt idx="19684">
                  <c:v>-331.09449999999998</c:v>
                </c:pt>
                <c:pt idx="19685">
                  <c:v>-331.09249999999997</c:v>
                </c:pt>
                <c:pt idx="19686">
                  <c:v>-331.09049999999996</c:v>
                </c:pt>
                <c:pt idx="19687">
                  <c:v>-331.08849999999995</c:v>
                </c:pt>
                <c:pt idx="19688">
                  <c:v>-331.0865</c:v>
                </c:pt>
                <c:pt idx="19689">
                  <c:v>-331.08449999999999</c:v>
                </c:pt>
                <c:pt idx="19690">
                  <c:v>-331.08249999999998</c:v>
                </c:pt>
                <c:pt idx="19691">
                  <c:v>-331.08049999999997</c:v>
                </c:pt>
                <c:pt idx="19692">
                  <c:v>-331.07849999999996</c:v>
                </c:pt>
                <c:pt idx="19693">
                  <c:v>-331.07649999999995</c:v>
                </c:pt>
                <c:pt idx="19694">
                  <c:v>-331.0745</c:v>
                </c:pt>
                <c:pt idx="19695">
                  <c:v>-331.07249999999999</c:v>
                </c:pt>
                <c:pt idx="19696">
                  <c:v>-331.07049999999998</c:v>
                </c:pt>
                <c:pt idx="19697">
                  <c:v>-331.06849999999997</c:v>
                </c:pt>
                <c:pt idx="19698">
                  <c:v>-331.06649999999996</c:v>
                </c:pt>
                <c:pt idx="19699">
                  <c:v>-331.06449999999995</c:v>
                </c:pt>
                <c:pt idx="19700">
                  <c:v>-331.0625</c:v>
                </c:pt>
                <c:pt idx="19701">
                  <c:v>-331.06049999999999</c:v>
                </c:pt>
                <c:pt idx="19702">
                  <c:v>-331.05849999999998</c:v>
                </c:pt>
                <c:pt idx="19703">
                  <c:v>-331.05649999999997</c:v>
                </c:pt>
                <c:pt idx="19704">
                  <c:v>-331.05449999999996</c:v>
                </c:pt>
                <c:pt idx="19705">
                  <c:v>-331.05250000000001</c:v>
                </c:pt>
                <c:pt idx="19706">
                  <c:v>-331.0505</c:v>
                </c:pt>
                <c:pt idx="19707">
                  <c:v>-331.04849999999999</c:v>
                </c:pt>
                <c:pt idx="19708">
                  <c:v>-331.04649999999998</c:v>
                </c:pt>
                <c:pt idx="19709">
                  <c:v>-331.04449999999997</c:v>
                </c:pt>
                <c:pt idx="19710">
                  <c:v>-331.04249999999996</c:v>
                </c:pt>
                <c:pt idx="19711">
                  <c:v>-331.04049999999995</c:v>
                </c:pt>
                <c:pt idx="19712">
                  <c:v>-331.0385</c:v>
                </c:pt>
                <c:pt idx="19713">
                  <c:v>-331.03649999999999</c:v>
                </c:pt>
                <c:pt idx="19714">
                  <c:v>-331.03449999999998</c:v>
                </c:pt>
                <c:pt idx="19715">
                  <c:v>-331.03249999999997</c:v>
                </c:pt>
                <c:pt idx="19716">
                  <c:v>-331.03049999999996</c:v>
                </c:pt>
                <c:pt idx="19717">
                  <c:v>-331.02850000000001</c:v>
                </c:pt>
                <c:pt idx="19718">
                  <c:v>-331.0265</c:v>
                </c:pt>
                <c:pt idx="19719">
                  <c:v>-331.02449999999999</c:v>
                </c:pt>
                <c:pt idx="19720">
                  <c:v>-331.02249999999998</c:v>
                </c:pt>
                <c:pt idx="19721">
                  <c:v>-331.02049999999997</c:v>
                </c:pt>
                <c:pt idx="19722">
                  <c:v>-331.01849999999996</c:v>
                </c:pt>
                <c:pt idx="19723">
                  <c:v>-331.01649999999995</c:v>
                </c:pt>
                <c:pt idx="19724">
                  <c:v>-331.0145</c:v>
                </c:pt>
                <c:pt idx="19725">
                  <c:v>-331.01249999999999</c:v>
                </c:pt>
                <c:pt idx="19726">
                  <c:v>-331.01049999999998</c:v>
                </c:pt>
                <c:pt idx="19727">
                  <c:v>-331.00849999999997</c:v>
                </c:pt>
                <c:pt idx="19728">
                  <c:v>-331.00649999999996</c:v>
                </c:pt>
                <c:pt idx="19729">
                  <c:v>-331.00450000000001</c:v>
                </c:pt>
                <c:pt idx="19730">
                  <c:v>-331.0025</c:v>
                </c:pt>
                <c:pt idx="19731">
                  <c:v>-331.00049999999999</c:v>
                </c:pt>
                <c:pt idx="19732">
                  <c:v>-330.99849999999998</c:v>
                </c:pt>
                <c:pt idx="19733">
                  <c:v>-330.99649999999997</c:v>
                </c:pt>
                <c:pt idx="19734">
                  <c:v>-330.99449999999996</c:v>
                </c:pt>
                <c:pt idx="19735">
                  <c:v>-330.99249999999995</c:v>
                </c:pt>
                <c:pt idx="19736">
                  <c:v>-330.9905</c:v>
                </c:pt>
                <c:pt idx="19737">
                  <c:v>-330.98849999999999</c:v>
                </c:pt>
                <c:pt idx="19738">
                  <c:v>-330.98649999999998</c:v>
                </c:pt>
                <c:pt idx="19739">
                  <c:v>-330.98449999999997</c:v>
                </c:pt>
                <c:pt idx="19740">
                  <c:v>-330.98249999999996</c:v>
                </c:pt>
                <c:pt idx="19741">
                  <c:v>-330.98050000000001</c:v>
                </c:pt>
                <c:pt idx="19742">
                  <c:v>-330.9785</c:v>
                </c:pt>
                <c:pt idx="19743">
                  <c:v>-330.97649999999999</c:v>
                </c:pt>
                <c:pt idx="19744">
                  <c:v>-330.97449999999998</c:v>
                </c:pt>
                <c:pt idx="19745">
                  <c:v>-330.97249999999997</c:v>
                </c:pt>
                <c:pt idx="19746">
                  <c:v>-330.97049999999996</c:v>
                </c:pt>
                <c:pt idx="19747">
                  <c:v>-330.96849999999995</c:v>
                </c:pt>
                <c:pt idx="19748">
                  <c:v>-330.9665</c:v>
                </c:pt>
                <c:pt idx="19749">
                  <c:v>-330.96449999999999</c:v>
                </c:pt>
                <c:pt idx="19750">
                  <c:v>-330.96249999999998</c:v>
                </c:pt>
                <c:pt idx="19751">
                  <c:v>-330.96049999999997</c:v>
                </c:pt>
                <c:pt idx="19752">
                  <c:v>-330.95849999999996</c:v>
                </c:pt>
                <c:pt idx="19753">
                  <c:v>-330.95650000000001</c:v>
                </c:pt>
                <c:pt idx="19754">
                  <c:v>-330.9545</c:v>
                </c:pt>
                <c:pt idx="19755">
                  <c:v>-330.95249999999999</c:v>
                </c:pt>
                <c:pt idx="19756">
                  <c:v>-330.95049999999998</c:v>
                </c:pt>
                <c:pt idx="19757">
                  <c:v>-330.94849999999997</c:v>
                </c:pt>
                <c:pt idx="19758">
                  <c:v>-330.94649999999996</c:v>
                </c:pt>
                <c:pt idx="19759">
                  <c:v>-330.94449999999995</c:v>
                </c:pt>
                <c:pt idx="19760">
                  <c:v>-330.9425</c:v>
                </c:pt>
                <c:pt idx="19761">
                  <c:v>-330.94049999999999</c:v>
                </c:pt>
                <c:pt idx="19762">
                  <c:v>-330.93849999999998</c:v>
                </c:pt>
                <c:pt idx="19763">
                  <c:v>-330.93649999999997</c:v>
                </c:pt>
                <c:pt idx="19764">
                  <c:v>-330.93449999999996</c:v>
                </c:pt>
                <c:pt idx="19765">
                  <c:v>-330.9325</c:v>
                </c:pt>
                <c:pt idx="19766">
                  <c:v>-330.93049999999999</c:v>
                </c:pt>
                <c:pt idx="19767">
                  <c:v>-330.92849999999999</c:v>
                </c:pt>
                <c:pt idx="19768">
                  <c:v>-330.92649999999998</c:v>
                </c:pt>
                <c:pt idx="19769">
                  <c:v>-330.92449999999997</c:v>
                </c:pt>
                <c:pt idx="19770">
                  <c:v>-330.92249999999996</c:v>
                </c:pt>
                <c:pt idx="19771">
                  <c:v>-330.92049999999995</c:v>
                </c:pt>
                <c:pt idx="19772">
                  <c:v>-330.91849999999999</c:v>
                </c:pt>
                <c:pt idx="19773">
                  <c:v>-330.91649999999998</c:v>
                </c:pt>
                <c:pt idx="19774">
                  <c:v>-330.91449999999998</c:v>
                </c:pt>
                <c:pt idx="19775">
                  <c:v>-330.91249999999997</c:v>
                </c:pt>
                <c:pt idx="19776">
                  <c:v>-330.91049999999996</c:v>
                </c:pt>
                <c:pt idx="19777">
                  <c:v>-330.9085</c:v>
                </c:pt>
                <c:pt idx="19778">
                  <c:v>-330.90649999999999</c:v>
                </c:pt>
                <c:pt idx="19779">
                  <c:v>-330.90449999999998</c:v>
                </c:pt>
                <c:pt idx="19780">
                  <c:v>-330.90249999999997</c:v>
                </c:pt>
                <c:pt idx="19781">
                  <c:v>-330.90049999999997</c:v>
                </c:pt>
                <c:pt idx="19782">
                  <c:v>-330.89849999999996</c:v>
                </c:pt>
                <c:pt idx="19783">
                  <c:v>-330.89649999999995</c:v>
                </c:pt>
                <c:pt idx="19784">
                  <c:v>-330.89449999999999</c:v>
                </c:pt>
                <c:pt idx="19785">
                  <c:v>-330.89249999999998</c:v>
                </c:pt>
                <c:pt idx="19786">
                  <c:v>-330.89049999999997</c:v>
                </c:pt>
                <c:pt idx="19787">
                  <c:v>-330.88849999999996</c:v>
                </c:pt>
                <c:pt idx="19788">
                  <c:v>-330.88649999999996</c:v>
                </c:pt>
                <c:pt idx="19789">
                  <c:v>-330.8845</c:v>
                </c:pt>
                <c:pt idx="19790">
                  <c:v>-330.88249999999999</c:v>
                </c:pt>
                <c:pt idx="19791">
                  <c:v>-330.88049999999998</c:v>
                </c:pt>
                <c:pt idx="19792">
                  <c:v>-330.87849999999997</c:v>
                </c:pt>
                <c:pt idx="19793">
                  <c:v>-330.87649999999996</c:v>
                </c:pt>
                <c:pt idx="19794">
                  <c:v>-330.87449999999995</c:v>
                </c:pt>
                <c:pt idx="19795">
                  <c:v>-330.87249999999995</c:v>
                </c:pt>
                <c:pt idx="19796">
                  <c:v>-330.87049999999999</c:v>
                </c:pt>
                <c:pt idx="19797">
                  <c:v>-330.86849999999998</c:v>
                </c:pt>
                <c:pt idx="19798">
                  <c:v>-330.86649999999997</c:v>
                </c:pt>
                <c:pt idx="19799">
                  <c:v>-330.86449999999996</c:v>
                </c:pt>
                <c:pt idx="19800">
                  <c:v>-330.86249999999995</c:v>
                </c:pt>
                <c:pt idx="19801">
                  <c:v>-330.8605</c:v>
                </c:pt>
                <c:pt idx="19802">
                  <c:v>-330.85849999999999</c:v>
                </c:pt>
                <c:pt idx="19803">
                  <c:v>-330.85649999999998</c:v>
                </c:pt>
                <c:pt idx="19804">
                  <c:v>-330.85449999999997</c:v>
                </c:pt>
                <c:pt idx="19805">
                  <c:v>-330.85249999999996</c:v>
                </c:pt>
                <c:pt idx="19806">
                  <c:v>-330.85049999999995</c:v>
                </c:pt>
                <c:pt idx="19807">
                  <c:v>-330.8485</c:v>
                </c:pt>
                <c:pt idx="19808">
                  <c:v>-330.84649999999999</c:v>
                </c:pt>
                <c:pt idx="19809">
                  <c:v>-330.84449999999998</c:v>
                </c:pt>
                <c:pt idx="19810">
                  <c:v>-330.84249999999997</c:v>
                </c:pt>
                <c:pt idx="19811">
                  <c:v>-330.84049999999996</c:v>
                </c:pt>
                <c:pt idx="19812">
                  <c:v>-330.83849999999995</c:v>
                </c:pt>
                <c:pt idx="19813">
                  <c:v>-330.8365</c:v>
                </c:pt>
                <c:pt idx="19814">
                  <c:v>-330.83449999999999</c:v>
                </c:pt>
                <c:pt idx="19815">
                  <c:v>-330.83249999999998</c:v>
                </c:pt>
                <c:pt idx="19816">
                  <c:v>-330.83049999999997</c:v>
                </c:pt>
                <c:pt idx="19817">
                  <c:v>-330.82849999999996</c:v>
                </c:pt>
                <c:pt idx="19818">
                  <c:v>-330.82649999999995</c:v>
                </c:pt>
                <c:pt idx="19819">
                  <c:v>-330.8245</c:v>
                </c:pt>
                <c:pt idx="19820">
                  <c:v>-330.82249999999999</c:v>
                </c:pt>
                <c:pt idx="19821">
                  <c:v>-330.82049999999998</c:v>
                </c:pt>
                <c:pt idx="19822">
                  <c:v>-330.81849999999997</c:v>
                </c:pt>
                <c:pt idx="19823">
                  <c:v>-330.81649999999996</c:v>
                </c:pt>
                <c:pt idx="19824">
                  <c:v>-330.81449999999995</c:v>
                </c:pt>
                <c:pt idx="19825">
                  <c:v>-330.8125</c:v>
                </c:pt>
                <c:pt idx="19826">
                  <c:v>-330.81049999999999</c:v>
                </c:pt>
                <c:pt idx="19827">
                  <c:v>-330.80849999999998</c:v>
                </c:pt>
                <c:pt idx="19828">
                  <c:v>-330.80649999999997</c:v>
                </c:pt>
                <c:pt idx="19829">
                  <c:v>-330.80449999999996</c:v>
                </c:pt>
                <c:pt idx="19830">
                  <c:v>-330.80250000000001</c:v>
                </c:pt>
                <c:pt idx="19831">
                  <c:v>-330.8005</c:v>
                </c:pt>
                <c:pt idx="19832">
                  <c:v>-330.79849999999999</c:v>
                </c:pt>
                <c:pt idx="19833">
                  <c:v>-330.79649999999998</c:v>
                </c:pt>
                <c:pt idx="19834">
                  <c:v>-330.79449999999997</c:v>
                </c:pt>
                <c:pt idx="19835">
                  <c:v>-330.79249999999996</c:v>
                </c:pt>
                <c:pt idx="19836">
                  <c:v>-330.79049999999995</c:v>
                </c:pt>
                <c:pt idx="19837">
                  <c:v>-330.7885</c:v>
                </c:pt>
                <c:pt idx="19838">
                  <c:v>-330.78649999999999</c:v>
                </c:pt>
                <c:pt idx="19839">
                  <c:v>-330.78449999999998</c:v>
                </c:pt>
                <c:pt idx="19840">
                  <c:v>-330.78249999999997</c:v>
                </c:pt>
                <c:pt idx="19841">
                  <c:v>-330.78049999999996</c:v>
                </c:pt>
                <c:pt idx="19842">
                  <c:v>-330.77850000000001</c:v>
                </c:pt>
                <c:pt idx="19843">
                  <c:v>-330.7765</c:v>
                </c:pt>
                <c:pt idx="19844">
                  <c:v>-330.77449999999999</c:v>
                </c:pt>
                <c:pt idx="19845">
                  <c:v>-330.77249999999998</c:v>
                </c:pt>
                <c:pt idx="19846">
                  <c:v>-330.77049999999997</c:v>
                </c:pt>
                <c:pt idx="19847">
                  <c:v>-330.76849999999996</c:v>
                </c:pt>
                <c:pt idx="19848">
                  <c:v>-330.76649999999995</c:v>
                </c:pt>
                <c:pt idx="19849">
                  <c:v>-330.7645</c:v>
                </c:pt>
                <c:pt idx="19850">
                  <c:v>-330.76249999999999</c:v>
                </c:pt>
                <c:pt idx="19851">
                  <c:v>-330.76049999999998</c:v>
                </c:pt>
                <c:pt idx="19852">
                  <c:v>-330.75849999999997</c:v>
                </c:pt>
                <c:pt idx="19853">
                  <c:v>-330.75649999999996</c:v>
                </c:pt>
                <c:pt idx="19854">
                  <c:v>-330.75450000000001</c:v>
                </c:pt>
                <c:pt idx="19855">
                  <c:v>-330.7525</c:v>
                </c:pt>
                <c:pt idx="19856">
                  <c:v>-330.75049999999999</c:v>
                </c:pt>
                <c:pt idx="19857">
                  <c:v>-330.74849999999998</c:v>
                </c:pt>
                <c:pt idx="19858">
                  <c:v>-330.74649999999997</c:v>
                </c:pt>
                <c:pt idx="19859">
                  <c:v>-330.74449999999996</c:v>
                </c:pt>
                <c:pt idx="19860">
                  <c:v>-330.74249999999995</c:v>
                </c:pt>
                <c:pt idx="19861">
                  <c:v>-330.7405</c:v>
                </c:pt>
                <c:pt idx="19862">
                  <c:v>-330.73849999999999</c:v>
                </c:pt>
                <c:pt idx="19863">
                  <c:v>-330.73649999999998</c:v>
                </c:pt>
                <c:pt idx="19864">
                  <c:v>-330.73449999999997</c:v>
                </c:pt>
                <c:pt idx="19865">
                  <c:v>-330.73249999999996</c:v>
                </c:pt>
                <c:pt idx="19866">
                  <c:v>-330.73050000000001</c:v>
                </c:pt>
                <c:pt idx="19867">
                  <c:v>-330.7285</c:v>
                </c:pt>
                <c:pt idx="19868">
                  <c:v>-330.72649999999999</c:v>
                </c:pt>
                <c:pt idx="19869">
                  <c:v>-330.72449999999998</c:v>
                </c:pt>
                <c:pt idx="19870">
                  <c:v>-330.72249999999997</c:v>
                </c:pt>
                <c:pt idx="19871">
                  <c:v>-330.72049999999996</c:v>
                </c:pt>
                <c:pt idx="19872">
                  <c:v>-330.71849999999995</c:v>
                </c:pt>
                <c:pt idx="19873">
                  <c:v>-330.7165</c:v>
                </c:pt>
                <c:pt idx="19874">
                  <c:v>-330.71449999999999</c:v>
                </c:pt>
                <c:pt idx="19875">
                  <c:v>-330.71249999999998</c:v>
                </c:pt>
                <c:pt idx="19876">
                  <c:v>-330.71049999999997</c:v>
                </c:pt>
                <c:pt idx="19877">
                  <c:v>-330.70849999999996</c:v>
                </c:pt>
                <c:pt idx="19878">
                  <c:v>-330.70650000000001</c:v>
                </c:pt>
                <c:pt idx="19879">
                  <c:v>-330.7045</c:v>
                </c:pt>
                <c:pt idx="19880">
                  <c:v>-330.70249999999999</c:v>
                </c:pt>
                <c:pt idx="19881">
                  <c:v>-330.70049999999998</c:v>
                </c:pt>
                <c:pt idx="19882">
                  <c:v>-330.69849999999997</c:v>
                </c:pt>
                <c:pt idx="19883">
                  <c:v>-330.69649999999996</c:v>
                </c:pt>
                <c:pt idx="19884">
                  <c:v>-330.69449999999995</c:v>
                </c:pt>
                <c:pt idx="19885">
                  <c:v>-330.6925</c:v>
                </c:pt>
                <c:pt idx="19886">
                  <c:v>-330.69049999999999</c:v>
                </c:pt>
                <c:pt idx="19887">
                  <c:v>-330.68849999999998</c:v>
                </c:pt>
                <c:pt idx="19888">
                  <c:v>-330.68649999999997</c:v>
                </c:pt>
                <c:pt idx="19889">
                  <c:v>-330.68449999999996</c:v>
                </c:pt>
                <c:pt idx="19890">
                  <c:v>-330.6825</c:v>
                </c:pt>
                <c:pt idx="19891">
                  <c:v>-330.68049999999999</c:v>
                </c:pt>
                <c:pt idx="19892">
                  <c:v>-330.67849999999999</c:v>
                </c:pt>
                <c:pt idx="19893">
                  <c:v>-330.67649999999998</c:v>
                </c:pt>
                <c:pt idx="19894">
                  <c:v>-330.67449999999997</c:v>
                </c:pt>
                <c:pt idx="19895">
                  <c:v>-330.67249999999996</c:v>
                </c:pt>
                <c:pt idx="19896">
                  <c:v>-330.67049999999995</c:v>
                </c:pt>
                <c:pt idx="19897">
                  <c:v>-330.66849999999999</c:v>
                </c:pt>
                <c:pt idx="19898">
                  <c:v>-330.66649999999998</c:v>
                </c:pt>
                <c:pt idx="19899">
                  <c:v>-330.66449999999998</c:v>
                </c:pt>
                <c:pt idx="19900">
                  <c:v>-330.66249999999997</c:v>
                </c:pt>
                <c:pt idx="19901">
                  <c:v>-330.66049999999996</c:v>
                </c:pt>
                <c:pt idx="19902">
                  <c:v>-330.6585</c:v>
                </c:pt>
                <c:pt idx="19903">
                  <c:v>-330.65649999999999</c:v>
                </c:pt>
                <c:pt idx="19904">
                  <c:v>-330.65449999999998</c:v>
                </c:pt>
                <c:pt idx="19905">
                  <c:v>-330.65249999999997</c:v>
                </c:pt>
                <c:pt idx="19906">
                  <c:v>-330.65049999999997</c:v>
                </c:pt>
                <c:pt idx="19907">
                  <c:v>-330.64849999999996</c:v>
                </c:pt>
                <c:pt idx="19908">
                  <c:v>-330.64649999999995</c:v>
                </c:pt>
                <c:pt idx="19909">
                  <c:v>-330.64449999999999</c:v>
                </c:pt>
                <c:pt idx="19910">
                  <c:v>-330.64249999999998</c:v>
                </c:pt>
                <c:pt idx="19911">
                  <c:v>-330.64049999999997</c:v>
                </c:pt>
                <c:pt idx="19912">
                  <c:v>-330.63849999999996</c:v>
                </c:pt>
                <c:pt idx="19913">
                  <c:v>-330.63649999999996</c:v>
                </c:pt>
                <c:pt idx="19914">
                  <c:v>-330.6345</c:v>
                </c:pt>
                <c:pt idx="19915">
                  <c:v>-330.63249999999999</c:v>
                </c:pt>
                <c:pt idx="19916">
                  <c:v>-330.63049999999998</c:v>
                </c:pt>
                <c:pt idx="19917">
                  <c:v>-330.62849999999997</c:v>
                </c:pt>
                <c:pt idx="19918">
                  <c:v>-330.62649999999996</c:v>
                </c:pt>
                <c:pt idx="19919">
                  <c:v>-330.62449999999995</c:v>
                </c:pt>
                <c:pt idx="19920">
                  <c:v>-330.62249999999995</c:v>
                </c:pt>
                <c:pt idx="19921">
                  <c:v>-330.62049999999999</c:v>
                </c:pt>
                <c:pt idx="19922">
                  <c:v>-330.61849999999998</c:v>
                </c:pt>
                <c:pt idx="19923">
                  <c:v>-330.61649999999997</c:v>
                </c:pt>
                <c:pt idx="19924">
                  <c:v>-330.61449999999996</c:v>
                </c:pt>
                <c:pt idx="19925">
                  <c:v>-330.61249999999995</c:v>
                </c:pt>
                <c:pt idx="19926">
                  <c:v>-330.6105</c:v>
                </c:pt>
                <c:pt idx="19927">
                  <c:v>-330.60849999999999</c:v>
                </c:pt>
                <c:pt idx="19928">
                  <c:v>-330.60649999999998</c:v>
                </c:pt>
                <c:pt idx="19929">
                  <c:v>-330.60449999999997</c:v>
                </c:pt>
                <c:pt idx="19930">
                  <c:v>-330.60249999999996</c:v>
                </c:pt>
                <c:pt idx="19931">
                  <c:v>-330.60049999999995</c:v>
                </c:pt>
                <c:pt idx="19932">
                  <c:v>-330.5985</c:v>
                </c:pt>
                <c:pt idx="19933">
                  <c:v>-330.59649999999999</c:v>
                </c:pt>
                <c:pt idx="19934">
                  <c:v>-330.59449999999998</c:v>
                </c:pt>
                <c:pt idx="19935">
                  <c:v>-330.59249999999997</c:v>
                </c:pt>
                <c:pt idx="19936">
                  <c:v>-330.59049999999996</c:v>
                </c:pt>
                <c:pt idx="19937">
                  <c:v>-330.58849999999995</c:v>
                </c:pt>
                <c:pt idx="19938">
                  <c:v>-330.5865</c:v>
                </c:pt>
                <c:pt idx="19939">
                  <c:v>-330.58449999999999</c:v>
                </c:pt>
                <c:pt idx="19940">
                  <c:v>-330.58249999999998</c:v>
                </c:pt>
                <c:pt idx="19941">
                  <c:v>-330.58049999999997</c:v>
                </c:pt>
                <c:pt idx="19942">
                  <c:v>-330.57849999999996</c:v>
                </c:pt>
                <c:pt idx="19943">
                  <c:v>-330.57649999999995</c:v>
                </c:pt>
                <c:pt idx="19944">
                  <c:v>-330.5745</c:v>
                </c:pt>
                <c:pt idx="19945">
                  <c:v>-330.57249999999999</c:v>
                </c:pt>
                <c:pt idx="19946">
                  <c:v>-330.57049999999998</c:v>
                </c:pt>
                <c:pt idx="19947">
                  <c:v>-330.56849999999997</c:v>
                </c:pt>
                <c:pt idx="19948">
                  <c:v>-330.56649999999996</c:v>
                </c:pt>
                <c:pt idx="19949">
                  <c:v>-330.56449999999995</c:v>
                </c:pt>
                <c:pt idx="19950">
                  <c:v>-330.5625</c:v>
                </c:pt>
                <c:pt idx="19951">
                  <c:v>-330.56049999999999</c:v>
                </c:pt>
                <c:pt idx="19952">
                  <c:v>-330.55849999999998</c:v>
                </c:pt>
                <c:pt idx="19953">
                  <c:v>-330.55649999999997</c:v>
                </c:pt>
                <c:pt idx="19954">
                  <c:v>-330.55449999999996</c:v>
                </c:pt>
                <c:pt idx="19955">
                  <c:v>-330.55250000000001</c:v>
                </c:pt>
                <c:pt idx="19956">
                  <c:v>-330.5505</c:v>
                </c:pt>
                <c:pt idx="19957">
                  <c:v>-330.54849999999999</c:v>
                </c:pt>
                <c:pt idx="19958">
                  <c:v>-330.54649999999998</c:v>
                </c:pt>
                <c:pt idx="19959">
                  <c:v>-330.54449999999997</c:v>
                </c:pt>
                <c:pt idx="19960">
                  <c:v>-330.54249999999996</c:v>
                </c:pt>
                <c:pt idx="19961">
                  <c:v>-330.54049999999995</c:v>
                </c:pt>
                <c:pt idx="19962">
                  <c:v>-330.5385</c:v>
                </c:pt>
                <c:pt idx="19963">
                  <c:v>-330.53649999999999</c:v>
                </c:pt>
                <c:pt idx="19964">
                  <c:v>-330.53449999999998</c:v>
                </c:pt>
                <c:pt idx="19965">
                  <c:v>-330.53249999999997</c:v>
                </c:pt>
                <c:pt idx="19966">
                  <c:v>-330.53049999999996</c:v>
                </c:pt>
                <c:pt idx="19967">
                  <c:v>-330.52850000000001</c:v>
                </c:pt>
                <c:pt idx="19968">
                  <c:v>-330.5265</c:v>
                </c:pt>
                <c:pt idx="19969">
                  <c:v>-330.52449999999999</c:v>
                </c:pt>
                <c:pt idx="19970">
                  <c:v>-330.52249999999998</c:v>
                </c:pt>
                <c:pt idx="19971">
                  <c:v>-330.52049999999997</c:v>
                </c:pt>
                <c:pt idx="19972">
                  <c:v>-330.51849999999996</c:v>
                </c:pt>
                <c:pt idx="19973">
                  <c:v>-330.51649999999995</c:v>
                </c:pt>
                <c:pt idx="19974">
                  <c:v>-330.5145</c:v>
                </c:pt>
                <c:pt idx="19975">
                  <c:v>-330.51249999999999</c:v>
                </c:pt>
                <c:pt idx="19976">
                  <c:v>-330.51049999999998</c:v>
                </c:pt>
                <c:pt idx="19977">
                  <c:v>-330.50849999999997</c:v>
                </c:pt>
                <c:pt idx="19978">
                  <c:v>-330.50649999999996</c:v>
                </c:pt>
                <c:pt idx="19979">
                  <c:v>-330.50450000000001</c:v>
                </c:pt>
                <c:pt idx="19980">
                  <c:v>-330.5025</c:v>
                </c:pt>
                <c:pt idx="19981">
                  <c:v>-330.50049999999999</c:v>
                </c:pt>
                <c:pt idx="19982">
                  <c:v>-330.49849999999998</c:v>
                </c:pt>
                <c:pt idx="19983">
                  <c:v>-330.49649999999997</c:v>
                </c:pt>
                <c:pt idx="19984">
                  <c:v>-330.49449999999996</c:v>
                </c:pt>
                <c:pt idx="19985">
                  <c:v>-330.49249999999995</c:v>
                </c:pt>
                <c:pt idx="19986">
                  <c:v>-330.4905</c:v>
                </c:pt>
                <c:pt idx="19987">
                  <c:v>-330.48849999999999</c:v>
                </c:pt>
                <c:pt idx="19988">
                  <c:v>-330.48649999999998</c:v>
                </c:pt>
                <c:pt idx="19989">
                  <c:v>-330.48449999999997</c:v>
                </c:pt>
                <c:pt idx="19990">
                  <c:v>-330.48249999999996</c:v>
                </c:pt>
                <c:pt idx="19991">
                  <c:v>-330.48050000000001</c:v>
                </c:pt>
                <c:pt idx="19992">
                  <c:v>-330.4785</c:v>
                </c:pt>
                <c:pt idx="19993">
                  <c:v>-330.47649999999999</c:v>
                </c:pt>
                <c:pt idx="19994">
                  <c:v>-330.47449999999998</c:v>
                </c:pt>
                <c:pt idx="19995">
                  <c:v>-330.47249999999997</c:v>
                </c:pt>
                <c:pt idx="19996">
                  <c:v>-330.47049999999996</c:v>
                </c:pt>
                <c:pt idx="19997">
                  <c:v>-330.46849999999995</c:v>
                </c:pt>
                <c:pt idx="19998">
                  <c:v>-330.4665</c:v>
                </c:pt>
                <c:pt idx="19999">
                  <c:v>-330.46449999999999</c:v>
                </c:pt>
                <c:pt idx="20000">
                  <c:v>-330.46249999999998</c:v>
                </c:pt>
                <c:pt idx="20001">
                  <c:v>-330.46049999999997</c:v>
                </c:pt>
                <c:pt idx="20002">
                  <c:v>-330.45849999999996</c:v>
                </c:pt>
                <c:pt idx="20003">
                  <c:v>-330.45650000000001</c:v>
                </c:pt>
                <c:pt idx="20004">
                  <c:v>-330.4545</c:v>
                </c:pt>
                <c:pt idx="20005">
                  <c:v>-330.45249999999999</c:v>
                </c:pt>
                <c:pt idx="20006">
                  <c:v>-330.45049999999998</c:v>
                </c:pt>
                <c:pt idx="20007">
                  <c:v>-330.44849999999997</c:v>
                </c:pt>
                <c:pt idx="20008">
                  <c:v>-330.44649999999996</c:v>
                </c:pt>
                <c:pt idx="20009">
                  <c:v>-330.44449999999995</c:v>
                </c:pt>
                <c:pt idx="20010">
                  <c:v>-330.4425</c:v>
                </c:pt>
                <c:pt idx="20011">
                  <c:v>-330.44049999999999</c:v>
                </c:pt>
                <c:pt idx="20012">
                  <c:v>-330.43849999999998</c:v>
                </c:pt>
                <c:pt idx="20013">
                  <c:v>-330.43649999999997</c:v>
                </c:pt>
                <c:pt idx="20014">
                  <c:v>-330.43449999999996</c:v>
                </c:pt>
                <c:pt idx="20015">
                  <c:v>-330.4325</c:v>
                </c:pt>
                <c:pt idx="20016">
                  <c:v>-330.43049999999999</c:v>
                </c:pt>
                <c:pt idx="20017">
                  <c:v>-330.42849999999999</c:v>
                </c:pt>
                <c:pt idx="20018">
                  <c:v>-330.42649999999998</c:v>
                </c:pt>
                <c:pt idx="20019">
                  <c:v>-330.42449999999997</c:v>
                </c:pt>
                <c:pt idx="20020">
                  <c:v>-330.42249999999996</c:v>
                </c:pt>
                <c:pt idx="20021">
                  <c:v>-330.42049999999995</c:v>
                </c:pt>
                <c:pt idx="20022">
                  <c:v>-330.41849999999999</c:v>
                </c:pt>
                <c:pt idx="20023">
                  <c:v>-330.41649999999998</c:v>
                </c:pt>
                <c:pt idx="20024">
                  <c:v>-330.41449999999998</c:v>
                </c:pt>
                <c:pt idx="20025">
                  <c:v>-330.41249999999997</c:v>
                </c:pt>
                <c:pt idx="20026">
                  <c:v>-330.41049999999996</c:v>
                </c:pt>
                <c:pt idx="20027">
                  <c:v>-330.4085</c:v>
                </c:pt>
                <c:pt idx="20028">
                  <c:v>-330.40649999999999</c:v>
                </c:pt>
                <c:pt idx="20029">
                  <c:v>-330.40449999999998</c:v>
                </c:pt>
                <c:pt idx="20030">
                  <c:v>-330.40249999999997</c:v>
                </c:pt>
                <c:pt idx="20031">
                  <c:v>-330.40049999999997</c:v>
                </c:pt>
                <c:pt idx="20032">
                  <c:v>-330.39849999999996</c:v>
                </c:pt>
                <c:pt idx="20033">
                  <c:v>-330.39649999999995</c:v>
                </c:pt>
                <c:pt idx="20034">
                  <c:v>-330.39449999999999</c:v>
                </c:pt>
                <c:pt idx="20035">
                  <c:v>-330.39249999999998</c:v>
                </c:pt>
                <c:pt idx="20036">
                  <c:v>-330.39049999999997</c:v>
                </c:pt>
                <c:pt idx="20037">
                  <c:v>-330.38849999999996</c:v>
                </c:pt>
                <c:pt idx="20038">
                  <c:v>-330.38649999999996</c:v>
                </c:pt>
                <c:pt idx="20039">
                  <c:v>-330.3845</c:v>
                </c:pt>
                <c:pt idx="20040">
                  <c:v>-330.38249999999999</c:v>
                </c:pt>
                <c:pt idx="20041">
                  <c:v>-330.38049999999998</c:v>
                </c:pt>
                <c:pt idx="20042">
                  <c:v>-330.37849999999997</c:v>
                </c:pt>
                <c:pt idx="20043">
                  <c:v>-330.37649999999996</c:v>
                </c:pt>
                <c:pt idx="20044">
                  <c:v>-330.37449999999995</c:v>
                </c:pt>
                <c:pt idx="20045">
                  <c:v>-330.37249999999995</c:v>
                </c:pt>
                <c:pt idx="20046">
                  <c:v>-330.37049999999999</c:v>
                </c:pt>
                <c:pt idx="20047">
                  <c:v>-330.36849999999998</c:v>
                </c:pt>
                <c:pt idx="20048">
                  <c:v>-330.36649999999997</c:v>
                </c:pt>
                <c:pt idx="20049">
                  <c:v>-330.36449999999996</c:v>
                </c:pt>
                <c:pt idx="20050">
                  <c:v>-330.36249999999995</c:v>
                </c:pt>
                <c:pt idx="20051">
                  <c:v>-330.3605</c:v>
                </c:pt>
                <c:pt idx="20052">
                  <c:v>-330.35849999999999</c:v>
                </c:pt>
                <c:pt idx="20053">
                  <c:v>-330.35649999999998</c:v>
                </c:pt>
                <c:pt idx="20054">
                  <c:v>-330.35449999999997</c:v>
                </c:pt>
                <c:pt idx="20055">
                  <c:v>-330.35249999999996</c:v>
                </c:pt>
                <c:pt idx="20056">
                  <c:v>-330.35049999999995</c:v>
                </c:pt>
                <c:pt idx="20057">
                  <c:v>-330.3485</c:v>
                </c:pt>
                <c:pt idx="20058">
                  <c:v>-330.34649999999999</c:v>
                </c:pt>
                <c:pt idx="20059">
                  <c:v>-330.34449999999998</c:v>
                </c:pt>
                <c:pt idx="20060">
                  <c:v>-330.34249999999997</c:v>
                </c:pt>
                <c:pt idx="20061">
                  <c:v>-330.34049999999996</c:v>
                </c:pt>
                <c:pt idx="20062">
                  <c:v>-330.33849999999995</c:v>
                </c:pt>
                <c:pt idx="20063">
                  <c:v>-330.3365</c:v>
                </c:pt>
                <c:pt idx="20064">
                  <c:v>-330.33449999999999</c:v>
                </c:pt>
                <c:pt idx="20065">
                  <c:v>-330.33249999999998</c:v>
                </c:pt>
                <c:pt idx="20066">
                  <c:v>-330.33049999999997</c:v>
                </c:pt>
                <c:pt idx="20067">
                  <c:v>-330.32849999999996</c:v>
                </c:pt>
                <c:pt idx="20068">
                  <c:v>-330.32649999999995</c:v>
                </c:pt>
                <c:pt idx="20069">
                  <c:v>-330.3245</c:v>
                </c:pt>
                <c:pt idx="20070">
                  <c:v>-330.32249999999999</c:v>
                </c:pt>
                <c:pt idx="20071">
                  <c:v>-330.32049999999998</c:v>
                </c:pt>
                <c:pt idx="20072">
                  <c:v>-330.31849999999997</c:v>
                </c:pt>
                <c:pt idx="20073">
                  <c:v>-330.31649999999996</c:v>
                </c:pt>
                <c:pt idx="20074">
                  <c:v>-330.31449999999995</c:v>
                </c:pt>
                <c:pt idx="20075">
                  <c:v>-330.3125</c:v>
                </c:pt>
                <c:pt idx="20076">
                  <c:v>-330.31049999999999</c:v>
                </c:pt>
                <c:pt idx="20077">
                  <c:v>-330.30849999999998</c:v>
                </c:pt>
                <c:pt idx="20078">
                  <c:v>-330.30649999999997</c:v>
                </c:pt>
                <c:pt idx="20079">
                  <c:v>-330.30449999999996</c:v>
                </c:pt>
                <c:pt idx="20080">
                  <c:v>-330.30250000000001</c:v>
                </c:pt>
                <c:pt idx="20081">
                  <c:v>-330.3005</c:v>
                </c:pt>
                <c:pt idx="20082">
                  <c:v>-330.29849999999999</c:v>
                </c:pt>
                <c:pt idx="20083">
                  <c:v>-330.29649999999998</c:v>
                </c:pt>
                <c:pt idx="20084">
                  <c:v>-330.29449999999997</c:v>
                </c:pt>
                <c:pt idx="20085">
                  <c:v>-330.29249999999996</c:v>
                </c:pt>
                <c:pt idx="20086">
                  <c:v>-330.29049999999995</c:v>
                </c:pt>
                <c:pt idx="20087">
                  <c:v>-330.2885</c:v>
                </c:pt>
                <c:pt idx="20088">
                  <c:v>-330.28649999999999</c:v>
                </c:pt>
                <c:pt idx="20089">
                  <c:v>-330.28449999999998</c:v>
                </c:pt>
                <c:pt idx="20090">
                  <c:v>-330.28249999999997</c:v>
                </c:pt>
                <c:pt idx="20091">
                  <c:v>-330.28049999999996</c:v>
                </c:pt>
                <c:pt idx="20092">
                  <c:v>-330.27850000000001</c:v>
                </c:pt>
                <c:pt idx="20093">
                  <c:v>-330.2765</c:v>
                </c:pt>
                <c:pt idx="20094">
                  <c:v>-330.27449999999999</c:v>
                </c:pt>
                <c:pt idx="20095">
                  <c:v>-330.27249999999998</c:v>
                </c:pt>
                <c:pt idx="20096">
                  <c:v>-330.27049999999997</c:v>
                </c:pt>
                <c:pt idx="20097">
                  <c:v>-330.26849999999996</c:v>
                </c:pt>
                <c:pt idx="20098">
                  <c:v>-330.26649999999995</c:v>
                </c:pt>
                <c:pt idx="20099">
                  <c:v>-330.2645</c:v>
                </c:pt>
                <c:pt idx="20100">
                  <c:v>-330.26249999999999</c:v>
                </c:pt>
                <c:pt idx="20101">
                  <c:v>-330.26049999999998</c:v>
                </c:pt>
                <c:pt idx="20102">
                  <c:v>-330.25849999999997</c:v>
                </c:pt>
                <c:pt idx="20103">
                  <c:v>-330.25649999999996</c:v>
                </c:pt>
                <c:pt idx="20104">
                  <c:v>-330.25450000000001</c:v>
                </c:pt>
                <c:pt idx="20105">
                  <c:v>-330.2525</c:v>
                </c:pt>
                <c:pt idx="20106">
                  <c:v>-330.25049999999999</c:v>
                </c:pt>
                <c:pt idx="20107">
                  <c:v>-330.24849999999998</c:v>
                </c:pt>
                <c:pt idx="20108">
                  <c:v>-330.24649999999997</c:v>
                </c:pt>
                <c:pt idx="20109">
                  <c:v>-330.24449999999996</c:v>
                </c:pt>
                <c:pt idx="20110">
                  <c:v>-330.24249999999995</c:v>
                </c:pt>
                <c:pt idx="20111">
                  <c:v>-330.2405</c:v>
                </c:pt>
                <c:pt idx="20112">
                  <c:v>-330.23849999999999</c:v>
                </c:pt>
                <c:pt idx="20113">
                  <c:v>-330.23649999999998</c:v>
                </c:pt>
                <c:pt idx="20114">
                  <c:v>-330.23449999999997</c:v>
                </c:pt>
                <c:pt idx="20115">
                  <c:v>-330.23249999999996</c:v>
                </c:pt>
                <c:pt idx="20116">
                  <c:v>-330.23050000000001</c:v>
                </c:pt>
                <c:pt idx="20117">
                  <c:v>-330.2285</c:v>
                </c:pt>
                <c:pt idx="20118">
                  <c:v>-330.22649999999999</c:v>
                </c:pt>
                <c:pt idx="20119">
                  <c:v>-330.22449999999998</c:v>
                </c:pt>
                <c:pt idx="20120">
                  <c:v>-330.22249999999997</c:v>
                </c:pt>
                <c:pt idx="20121">
                  <c:v>-330.22049999999996</c:v>
                </c:pt>
                <c:pt idx="20122">
                  <c:v>-330.21849999999995</c:v>
                </c:pt>
                <c:pt idx="20123">
                  <c:v>-330.2165</c:v>
                </c:pt>
                <c:pt idx="20124">
                  <c:v>-330.21449999999999</c:v>
                </c:pt>
                <c:pt idx="20125">
                  <c:v>-330.21249999999998</c:v>
                </c:pt>
                <c:pt idx="20126">
                  <c:v>-330.21049999999997</c:v>
                </c:pt>
                <c:pt idx="20127">
                  <c:v>-330.20849999999996</c:v>
                </c:pt>
                <c:pt idx="20128">
                  <c:v>-330.20650000000001</c:v>
                </c:pt>
                <c:pt idx="20129">
                  <c:v>-330.2045</c:v>
                </c:pt>
                <c:pt idx="20130">
                  <c:v>-330.20249999999999</c:v>
                </c:pt>
                <c:pt idx="20131">
                  <c:v>-330.20049999999998</c:v>
                </c:pt>
                <c:pt idx="20132">
                  <c:v>-330.19849999999997</c:v>
                </c:pt>
                <c:pt idx="20133">
                  <c:v>-330.19649999999996</c:v>
                </c:pt>
                <c:pt idx="20134">
                  <c:v>-330.19449999999995</c:v>
                </c:pt>
                <c:pt idx="20135">
                  <c:v>-330.1925</c:v>
                </c:pt>
                <c:pt idx="20136">
                  <c:v>-330.19049999999999</c:v>
                </c:pt>
                <c:pt idx="20137">
                  <c:v>-330.18849999999998</c:v>
                </c:pt>
                <c:pt idx="20138">
                  <c:v>-330.18649999999997</c:v>
                </c:pt>
                <c:pt idx="20139">
                  <c:v>-330.18449999999996</c:v>
                </c:pt>
                <c:pt idx="20140">
                  <c:v>-330.1825</c:v>
                </c:pt>
                <c:pt idx="20141">
                  <c:v>-330.18049999999999</c:v>
                </c:pt>
                <c:pt idx="20142">
                  <c:v>-330.17849999999999</c:v>
                </c:pt>
                <c:pt idx="20143">
                  <c:v>-330.17649999999998</c:v>
                </c:pt>
                <c:pt idx="20144">
                  <c:v>-330.17449999999997</c:v>
                </c:pt>
                <c:pt idx="20145">
                  <c:v>-330.17249999999996</c:v>
                </c:pt>
                <c:pt idx="20146">
                  <c:v>-330.17049999999995</c:v>
                </c:pt>
                <c:pt idx="20147">
                  <c:v>-330.16849999999999</c:v>
                </c:pt>
                <c:pt idx="20148">
                  <c:v>-330.16649999999998</c:v>
                </c:pt>
                <c:pt idx="20149">
                  <c:v>-330.16449999999998</c:v>
                </c:pt>
                <c:pt idx="20150">
                  <c:v>-330.16249999999997</c:v>
                </c:pt>
                <c:pt idx="20151">
                  <c:v>-330.16049999999996</c:v>
                </c:pt>
                <c:pt idx="20152">
                  <c:v>-330.1585</c:v>
                </c:pt>
                <c:pt idx="20153">
                  <c:v>-330.15649999999999</c:v>
                </c:pt>
                <c:pt idx="20154">
                  <c:v>-330.15449999999998</c:v>
                </c:pt>
                <c:pt idx="20155">
                  <c:v>-330.15249999999997</c:v>
                </c:pt>
                <c:pt idx="20156">
                  <c:v>-330.15049999999997</c:v>
                </c:pt>
                <c:pt idx="20157">
                  <c:v>-330.14849999999996</c:v>
                </c:pt>
                <c:pt idx="20158">
                  <c:v>-330.14649999999995</c:v>
                </c:pt>
                <c:pt idx="20159">
                  <c:v>-330.14449999999999</c:v>
                </c:pt>
                <c:pt idx="20160">
                  <c:v>-330.14249999999998</c:v>
                </c:pt>
                <c:pt idx="20161">
                  <c:v>-330.14049999999997</c:v>
                </c:pt>
                <c:pt idx="20162">
                  <c:v>-330.13849999999996</c:v>
                </c:pt>
                <c:pt idx="20163">
                  <c:v>-330.13649999999996</c:v>
                </c:pt>
                <c:pt idx="20164">
                  <c:v>-330.1345</c:v>
                </c:pt>
                <c:pt idx="20165">
                  <c:v>-330.13249999999999</c:v>
                </c:pt>
                <c:pt idx="20166">
                  <c:v>-330.13049999999998</c:v>
                </c:pt>
                <c:pt idx="20167">
                  <c:v>-330.12849999999997</c:v>
                </c:pt>
                <c:pt idx="20168">
                  <c:v>-330.12649999999996</c:v>
                </c:pt>
                <c:pt idx="20169">
                  <c:v>-330.12449999999995</c:v>
                </c:pt>
                <c:pt idx="20170">
                  <c:v>-330.12249999999995</c:v>
                </c:pt>
                <c:pt idx="20171">
                  <c:v>-330.12049999999999</c:v>
                </c:pt>
                <c:pt idx="20172">
                  <c:v>-330.11849999999998</c:v>
                </c:pt>
                <c:pt idx="20173">
                  <c:v>-330.11649999999997</c:v>
                </c:pt>
                <c:pt idx="20174">
                  <c:v>-330.11449999999996</c:v>
                </c:pt>
                <c:pt idx="20175">
                  <c:v>-330.11249999999995</c:v>
                </c:pt>
                <c:pt idx="20176">
                  <c:v>-330.1105</c:v>
                </c:pt>
                <c:pt idx="20177">
                  <c:v>-330.10849999999999</c:v>
                </c:pt>
                <c:pt idx="20178">
                  <c:v>-330.10649999999998</c:v>
                </c:pt>
                <c:pt idx="20179">
                  <c:v>-330.10449999999997</c:v>
                </c:pt>
                <c:pt idx="20180">
                  <c:v>-330.10249999999996</c:v>
                </c:pt>
                <c:pt idx="20181">
                  <c:v>-330.10049999999995</c:v>
                </c:pt>
                <c:pt idx="20182">
                  <c:v>-330.0985</c:v>
                </c:pt>
                <c:pt idx="20183">
                  <c:v>-330.09649999999999</c:v>
                </c:pt>
                <c:pt idx="20184">
                  <c:v>-330.09449999999998</c:v>
                </c:pt>
                <c:pt idx="20185">
                  <c:v>-330.09249999999997</c:v>
                </c:pt>
                <c:pt idx="20186">
                  <c:v>-330.09049999999996</c:v>
                </c:pt>
                <c:pt idx="20187">
                  <c:v>-330.08849999999995</c:v>
                </c:pt>
                <c:pt idx="20188">
                  <c:v>-330.0865</c:v>
                </c:pt>
                <c:pt idx="20189">
                  <c:v>-330.08449999999999</c:v>
                </c:pt>
                <c:pt idx="20190">
                  <c:v>-330.08249999999998</c:v>
                </c:pt>
                <c:pt idx="20191">
                  <c:v>-330.08049999999997</c:v>
                </c:pt>
                <c:pt idx="20192">
                  <c:v>-330.07849999999996</c:v>
                </c:pt>
                <c:pt idx="20193">
                  <c:v>-330.07649999999995</c:v>
                </c:pt>
                <c:pt idx="20194">
                  <c:v>-330.0745</c:v>
                </c:pt>
                <c:pt idx="20195">
                  <c:v>-330.07249999999999</c:v>
                </c:pt>
                <c:pt idx="20196">
                  <c:v>-330.07049999999998</c:v>
                </c:pt>
                <c:pt idx="20197">
                  <c:v>-330.06849999999997</c:v>
                </c:pt>
                <c:pt idx="20198">
                  <c:v>-330.06649999999996</c:v>
                </c:pt>
                <c:pt idx="20199">
                  <c:v>-330.06449999999995</c:v>
                </c:pt>
                <c:pt idx="20200">
                  <c:v>-330.0625</c:v>
                </c:pt>
                <c:pt idx="20201">
                  <c:v>-330.06049999999999</c:v>
                </c:pt>
                <c:pt idx="20202">
                  <c:v>-330.05849999999998</c:v>
                </c:pt>
                <c:pt idx="20203">
                  <c:v>-330.05649999999997</c:v>
                </c:pt>
                <c:pt idx="20204">
                  <c:v>-330.05449999999996</c:v>
                </c:pt>
                <c:pt idx="20205">
                  <c:v>-330.05250000000001</c:v>
                </c:pt>
                <c:pt idx="20206">
                  <c:v>-330.0505</c:v>
                </c:pt>
                <c:pt idx="20207">
                  <c:v>-330.04849999999999</c:v>
                </c:pt>
                <c:pt idx="20208">
                  <c:v>-330.04649999999998</c:v>
                </c:pt>
                <c:pt idx="20209">
                  <c:v>-330.04449999999997</c:v>
                </c:pt>
                <c:pt idx="20210">
                  <c:v>-330.04249999999996</c:v>
                </c:pt>
                <c:pt idx="20211">
                  <c:v>-330.04049999999995</c:v>
                </c:pt>
                <c:pt idx="20212">
                  <c:v>-330.0385</c:v>
                </c:pt>
                <c:pt idx="20213">
                  <c:v>-330.03649999999999</c:v>
                </c:pt>
                <c:pt idx="20214">
                  <c:v>-330.03449999999998</c:v>
                </c:pt>
                <c:pt idx="20215">
                  <c:v>-330.03249999999997</c:v>
                </c:pt>
                <c:pt idx="20216">
                  <c:v>-330.03049999999996</c:v>
                </c:pt>
                <c:pt idx="20217">
                  <c:v>-330.02850000000001</c:v>
                </c:pt>
                <c:pt idx="20218">
                  <c:v>-330.0265</c:v>
                </c:pt>
                <c:pt idx="20219">
                  <c:v>-330.02449999999999</c:v>
                </c:pt>
                <c:pt idx="20220">
                  <c:v>-330.02249999999998</c:v>
                </c:pt>
                <c:pt idx="20221">
                  <c:v>-330.02049999999997</c:v>
                </c:pt>
                <c:pt idx="20222">
                  <c:v>-330.01849999999996</c:v>
                </c:pt>
                <c:pt idx="20223">
                  <c:v>-330.01649999999995</c:v>
                </c:pt>
                <c:pt idx="20224">
                  <c:v>-330.0145</c:v>
                </c:pt>
                <c:pt idx="20225">
                  <c:v>-330.01249999999999</c:v>
                </c:pt>
                <c:pt idx="20226">
                  <c:v>-330.01049999999998</c:v>
                </c:pt>
                <c:pt idx="20227">
                  <c:v>-330.00849999999997</c:v>
                </c:pt>
                <c:pt idx="20228">
                  <c:v>-330.00649999999996</c:v>
                </c:pt>
                <c:pt idx="20229">
                  <c:v>-330.00450000000001</c:v>
                </c:pt>
                <c:pt idx="20230">
                  <c:v>-330.0025</c:v>
                </c:pt>
                <c:pt idx="20231">
                  <c:v>-330.00049999999999</c:v>
                </c:pt>
                <c:pt idx="20232">
                  <c:v>-329.99849999999998</c:v>
                </c:pt>
                <c:pt idx="20233">
                  <c:v>-329.99649999999997</c:v>
                </c:pt>
                <c:pt idx="20234">
                  <c:v>-329.99449999999996</c:v>
                </c:pt>
                <c:pt idx="20235">
                  <c:v>-329.99249999999995</c:v>
                </c:pt>
                <c:pt idx="20236">
                  <c:v>-329.9905</c:v>
                </c:pt>
                <c:pt idx="20237">
                  <c:v>-329.98849999999999</c:v>
                </c:pt>
                <c:pt idx="20238">
                  <c:v>-329.98649999999998</c:v>
                </c:pt>
                <c:pt idx="20239">
                  <c:v>-329.98449999999997</c:v>
                </c:pt>
                <c:pt idx="20240">
                  <c:v>-329.98249999999996</c:v>
                </c:pt>
                <c:pt idx="20241">
                  <c:v>-329.98050000000001</c:v>
                </c:pt>
                <c:pt idx="20242">
                  <c:v>-329.9785</c:v>
                </c:pt>
                <c:pt idx="20243">
                  <c:v>-329.97649999999999</c:v>
                </c:pt>
                <c:pt idx="20244">
                  <c:v>-329.97449999999998</c:v>
                </c:pt>
                <c:pt idx="20245">
                  <c:v>-329.97249999999997</c:v>
                </c:pt>
                <c:pt idx="20246">
                  <c:v>-329.97049999999996</c:v>
                </c:pt>
                <c:pt idx="20247">
                  <c:v>-329.96849999999995</c:v>
                </c:pt>
                <c:pt idx="20248">
                  <c:v>-329.9665</c:v>
                </c:pt>
                <c:pt idx="20249">
                  <c:v>-329.96449999999999</c:v>
                </c:pt>
                <c:pt idx="20250">
                  <c:v>-329.96249999999998</c:v>
                </c:pt>
                <c:pt idx="20251">
                  <c:v>-329.96049999999997</c:v>
                </c:pt>
                <c:pt idx="20252">
                  <c:v>-329.95849999999996</c:v>
                </c:pt>
                <c:pt idx="20253">
                  <c:v>-329.95650000000001</c:v>
                </c:pt>
                <c:pt idx="20254">
                  <c:v>-329.9545</c:v>
                </c:pt>
                <c:pt idx="20255">
                  <c:v>-329.95249999999999</c:v>
                </c:pt>
                <c:pt idx="20256">
                  <c:v>-329.95049999999998</c:v>
                </c:pt>
                <c:pt idx="20257">
                  <c:v>-329.94849999999997</c:v>
                </c:pt>
                <c:pt idx="20258">
                  <c:v>-329.94649999999996</c:v>
                </c:pt>
                <c:pt idx="20259">
                  <c:v>-329.94449999999995</c:v>
                </c:pt>
                <c:pt idx="20260">
                  <c:v>-329.9425</c:v>
                </c:pt>
                <c:pt idx="20261">
                  <c:v>-329.94049999999999</c:v>
                </c:pt>
                <c:pt idx="20262">
                  <c:v>-329.93849999999998</c:v>
                </c:pt>
                <c:pt idx="20263">
                  <c:v>-329.93649999999997</c:v>
                </c:pt>
                <c:pt idx="20264">
                  <c:v>-329.93449999999996</c:v>
                </c:pt>
                <c:pt idx="20265">
                  <c:v>-329.9325</c:v>
                </c:pt>
                <c:pt idx="20266">
                  <c:v>-329.93049999999999</c:v>
                </c:pt>
                <c:pt idx="20267">
                  <c:v>-329.92849999999999</c:v>
                </c:pt>
                <c:pt idx="20268">
                  <c:v>-329.92649999999998</c:v>
                </c:pt>
                <c:pt idx="20269">
                  <c:v>-329.92449999999997</c:v>
                </c:pt>
                <c:pt idx="20270">
                  <c:v>-329.92249999999996</c:v>
                </c:pt>
                <c:pt idx="20271">
                  <c:v>-329.92049999999995</c:v>
                </c:pt>
                <c:pt idx="20272">
                  <c:v>-329.91849999999999</c:v>
                </c:pt>
                <c:pt idx="20273">
                  <c:v>-329.91649999999998</c:v>
                </c:pt>
                <c:pt idx="20274">
                  <c:v>-329.91449999999998</c:v>
                </c:pt>
                <c:pt idx="20275">
                  <c:v>-329.91249999999997</c:v>
                </c:pt>
                <c:pt idx="20276">
                  <c:v>-329.91049999999996</c:v>
                </c:pt>
                <c:pt idx="20277">
                  <c:v>-329.9085</c:v>
                </c:pt>
                <c:pt idx="20278">
                  <c:v>-329.90649999999999</c:v>
                </c:pt>
                <c:pt idx="20279">
                  <c:v>-329.90449999999998</c:v>
                </c:pt>
                <c:pt idx="20280">
                  <c:v>-329.90249999999997</c:v>
                </c:pt>
                <c:pt idx="20281">
                  <c:v>-329.90049999999997</c:v>
                </c:pt>
                <c:pt idx="20282">
                  <c:v>-329.89849999999996</c:v>
                </c:pt>
                <c:pt idx="20283">
                  <c:v>-329.89649999999995</c:v>
                </c:pt>
                <c:pt idx="20284">
                  <c:v>-329.89449999999999</c:v>
                </c:pt>
                <c:pt idx="20285">
                  <c:v>-329.89249999999998</c:v>
                </c:pt>
                <c:pt idx="20286">
                  <c:v>-329.89049999999997</c:v>
                </c:pt>
                <c:pt idx="20287">
                  <c:v>-329.88849999999996</c:v>
                </c:pt>
                <c:pt idx="20288">
                  <c:v>-329.88649999999996</c:v>
                </c:pt>
                <c:pt idx="20289">
                  <c:v>-329.8845</c:v>
                </c:pt>
                <c:pt idx="20290">
                  <c:v>-329.88249999999999</c:v>
                </c:pt>
                <c:pt idx="20291">
                  <c:v>-329.88049999999998</c:v>
                </c:pt>
                <c:pt idx="20292">
                  <c:v>-329.87849999999997</c:v>
                </c:pt>
                <c:pt idx="20293">
                  <c:v>-329.87649999999996</c:v>
                </c:pt>
                <c:pt idx="20294">
                  <c:v>-329.87449999999995</c:v>
                </c:pt>
                <c:pt idx="20295">
                  <c:v>-329.87249999999995</c:v>
                </c:pt>
                <c:pt idx="20296">
                  <c:v>-329.87049999999999</c:v>
                </c:pt>
                <c:pt idx="20297">
                  <c:v>-329.86849999999998</c:v>
                </c:pt>
                <c:pt idx="20298">
                  <c:v>-329.86649999999997</c:v>
                </c:pt>
                <c:pt idx="20299">
                  <c:v>-329.86449999999996</c:v>
                </c:pt>
                <c:pt idx="20300">
                  <c:v>-329.86249999999995</c:v>
                </c:pt>
                <c:pt idx="20301">
                  <c:v>-329.8605</c:v>
                </c:pt>
                <c:pt idx="20302">
                  <c:v>-329.85849999999999</c:v>
                </c:pt>
                <c:pt idx="20303">
                  <c:v>-329.85649999999998</c:v>
                </c:pt>
                <c:pt idx="20304">
                  <c:v>-329.85449999999997</c:v>
                </c:pt>
                <c:pt idx="20305">
                  <c:v>-329.85249999999996</c:v>
                </c:pt>
                <c:pt idx="20306">
                  <c:v>-329.85049999999995</c:v>
                </c:pt>
                <c:pt idx="20307">
                  <c:v>-329.8485</c:v>
                </c:pt>
                <c:pt idx="20308">
                  <c:v>-329.84649999999999</c:v>
                </c:pt>
                <c:pt idx="20309">
                  <c:v>-329.84449999999998</c:v>
                </c:pt>
                <c:pt idx="20310">
                  <c:v>-329.84249999999997</c:v>
                </c:pt>
                <c:pt idx="20311">
                  <c:v>-329.84049999999996</c:v>
                </c:pt>
                <c:pt idx="20312">
                  <c:v>-329.83849999999995</c:v>
                </c:pt>
                <c:pt idx="20313">
                  <c:v>-329.8365</c:v>
                </c:pt>
                <c:pt idx="20314">
                  <c:v>-329.83449999999999</c:v>
                </c:pt>
                <c:pt idx="20315">
                  <c:v>-329.83249999999998</c:v>
                </c:pt>
                <c:pt idx="20316">
                  <c:v>-329.83049999999997</c:v>
                </c:pt>
                <c:pt idx="20317">
                  <c:v>-329.82849999999996</c:v>
                </c:pt>
                <c:pt idx="20318">
                  <c:v>-329.82649999999995</c:v>
                </c:pt>
                <c:pt idx="20319">
                  <c:v>-329.8245</c:v>
                </c:pt>
                <c:pt idx="20320">
                  <c:v>-329.82249999999999</c:v>
                </c:pt>
                <c:pt idx="20321">
                  <c:v>-329.82049999999998</c:v>
                </c:pt>
                <c:pt idx="20322">
                  <c:v>-329.81849999999997</c:v>
                </c:pt>
                <c:pt idx="20323">
                  <c:v>-329.81649999999996</c:v>
                </c:pt>
                <c:pt idx="20324">
                  <c:v>-329.81449999999995</c:v>
                </c:pt>
                <c:pt idx="20325">
                  <c:v>-329.8125</c:v>
                </c:pt>
                <c:pt idx="20326">
                  <c:v>-329.81049999999999</c:v>
                </c:pt>
                <c:pt idx="20327">
                  <c:v>-329.80849999999998</c:v>
                </c:pt>
                <c:pt idx="20328">
                  <c:v>-329.80649999999997</c:v>
                </c:pt>
                <c:pt idx="20329">
                  <c:v>-329.80449999999996</c:v>
                </c:pt>
                <c:pt idx="20330">
                  <c:v>-329.80250000000001</c:v>
                </c:pt>
                <c:pt idx="20331">
                  <c:v>-329.8005</c:v>
                </c:pt>
                <c:pt idx="20332">
                  <c:v>-329.79849999999999</c:v>
                </c:pt>
                <c:pt idx="20333">
                  <c:v>-329.79649999999998</c:v>
                </c:pt>
                <c:pt idx="20334">
                  <c:v>-329.79449999999997</c:v>
                </c:pt>
                <c:pt idx="20335">
                  <c:v>-329.79249999999996</c:v>
                </c:pt>
                <c:pt idx="20336">
                  <c:v>-329.79049999999995</c:v>
                </c:pt>
                <c:pt idx="20337">
                  <c:v>-329.7885</c:v>
                </c:pt>
                <c:pt idx="20338">
                  <c:v>-329.78649999999999</c:v>
                </c:pt>
                <c:pt idx="20339">
                  <c:v>-329.78449999999998</c:v>
                </c:pt>
                <c:pt idx="20340">
                  <c:v>-329.78249999999997</c:v>
                </c:pt>
                <c:pt idx="20341">
                  <c:v>-329.78049999999996</c:v>
                </c:pt>
                <c:pt idx="20342">
                  <c:v>-329.77850000000001</c:v>
                </c:pt>
                <c:pt idx="20343">
                  <c:v>-329.7765</c:v>
                </c:pt>
                <c:pt idx="20344">
                  <c:v>-329.77449999999999</c:v>
                </c:pt>
                <c:pt idx="20345">
                  <c:v>-329.77249999999998</c:v>
                </c:pt>
                <c:pt idx="20346">
                  <c:v>-329.77049999999997</c:v>
                </c:pt>
                <c:pt idx="20347">
                  <c:v>-329.76849999999996</c:v>
                </c:pt>
                <c:pt idx="20348">
                  <c:v>-329.76649999999995</c:v>
                </c:pt>
                <c:pt idx="20349">
                  <c:v>-329.7645</c:v>
                </c:pt>
                <c:pt idx="20350">
                  <c:v>-329.76249999999999</c:v>
                </c:pt>
                <c:pt idx="20351">
                  <c:v>-329.76049999999998</c:v>
                </c:pt>
                <c:pt idx="20352">
                  <c:v>-329.75849999999997</c:v>
                </c:pt>
                <c:pt idx="20353">
                  <c:v>-329.75649999999996</c:v>
                </c:pt>
                <c:pt idx="20354">
                  <c:v>-329.75450000000001</c:v>
                </c:pt>
                <c:pt idx="20355">
                  <c:v>-329.7525</c:v>
                </c:pt>
                <c:pt idx="20356">
                  <c:v>-329.75049999999999</c:v>
                </c:pt>
                <c:pt idx="20357">
                  <c:v>-329.74849999999998</c:v>
                </c:pt>
                <c:pt idx="20358">
                  <c:v>-329.74649999999997</c:v>
                </c:pt>
                <c:pt idx="20359">
                  <c:v>-329.74449999999996</c:v>
                </c:pt>
                <c:pt idx="20360">
                  <c:v>-329.74249999999995</c:v>
                </c:pt>
                <c:pt idx="20361">
                  <c:v>-329.7405</c:v>
                </c:pt>
                <c:pt idx="20362">
                  <c:v>-329.73849999999999</c:v>
                </c:pt>
                <c:pt idx="20363">
                  <c:v>-329.73649999999998</c:v>
                </c:pt>
                <c:pt idx="20364">
                  <c:v>-329.73449999999997</c:v>
                </c:pt>
                <c:pt idx="20365">
                  <c:v>-329.73249999999996</c:v>
                </c:pt>
                <c:pt idx="20366">
                  <c:v>-329.73050000000001</c:v>
                </c:pt>
                <c:pt idx="20367">
                  <c:v>-329.7285</c:v>
                </c:pt>
                <c:pt idx="20368">
                  <c:v>-329.72649999999999</c:v>
                </c:pt>
                <c:pt idx="20369">
                  <c:v>-329.72449999999998</c:v>
                </c:pt>
                <c:pt idx="20370">
                  <c:v>-329.72249999999997</c:v>
                </c:pt>
                <c:pt idx="20371">
                  <c:v>-329.72049999999996</c:v>
                </c:pt>
                <c:pt idx="20372">
                  <c:v>-329.71849999999995</c:v>
                </c:pt>
                <c:pt idx="20373">
                  <c:v>-329.7165</c:v>
                </c:pt>
                <c:pt idx="20374">
                  <c:v>-329.71449999999999</c:v>
                </c:pt>
                <c:pt idx="20375">
                  <c:v>-329.71249999999998</c:v>
                </c:pt>
                <c:pt idx="20376">
                  <c:v>-329.71049999999997</c:v>
                </c:pt>
                <c:pt idx="20377">
                  <c:v>-329.70849999999996</c:v>
                </c:pt>
                <c:pt idx="20378">
                  <c:v>-329.70650000000001</c:v>
                </c:pt>
                <c:pt idx="20379">
                  <c:v>-329.7045</c:v>
                </c:pt>
                <c:pt idx="20380">
                  <c:v>-329.70249999999999</c:v>
                </c:pt>
                <c:pt idx="20381">
                  <c:v>-329.70049999999998</c:v>
                </c:pt>
                <c:pt idx="20382">
                  <c:v>-329.69849999999997</c:v>
                </c:pt>
                <c:pt idx="20383">
                  <c:v>-329.69649999999996</c:v>
                </c:pt>
                <c:pt idx="20384">
                  <c:v>-329.69449999999995</c:v>
                </c:pt>
                <c:pt idx="20385">
                  <c:v>-329.6925</c:v>
                </c:pt>
                <c:pt idx="20386">
                  <c:v>-329.69049999999999</c:v>
                </c:pt>
                <c:pt idx="20387">
                  <c:v>-329.68849999999998</c:v>
                </c:pt>
                <c:pt idx="20388">
                  <c:v>-329.68649999999997</c:v>
                </c:pt>
                <c:pt idx="20389">
                  <c:v>-329.68449999999996</c:v>
                </c:pt>
                <c:pt idx="20390">
                  <c:v>-329.6825</c:v>
                </c:pt>
                <c:pt idx="20391">
                  <c:v>-329.68049999999999</c:v>
                </c:pt>
                <c:pt idx="20392">
                  <c:v>-329.67849999999999</c:v>
                </c:pt>
                <c:pt idx="20393">
                  <c:v>-329.67649999999998</c:v>
                </c:pt>
                <c:pt idx="20394">
                  <c:v>-329.67449999999997</c:v>
                </c:pt>
                <c:pt idx="20395">
                  <c:v>-329.67249999999996</c:v>
                </c:pt>
                <c:pt idx="20396">
                  <c:v>-329.67049999999995</c:v>
                </c:pt>
                <c:pt idx="20397">
                  <c:v>-329.66849999999999</c:v>
                </c:pt>
                <c:pt idx="20398">
                  <c:v>-329.66649999999998</c:v>
                </c:pt>
                <c:pt idx="20399">
                  <c:v>-329.66449999999998</c:v>
                </c:pt>
                <c:pt idx="20400">
                  <c:v>-329.66249999999997</c:v>
                </c:pt>
                <c:pt idx="20401">
                  <c:v>-329.66049999999996</c:v>
                </c:pt>
                <c:pt idx="20402">
                  <c:v>-329.6585</c:v>
                </c:pt>
                <c:pt idx="20403">
                  <c:v>-329.65649999999999</c:v>
                </c:pt>
                <c:pt idx="20404">
                  <c:v>-329.65449999999998</c:v>
                </c:pt>
                <c:pt idx="20405">
                  <c:v>-329.65249999999997</c:v>
                </c:pt>
                <c:pt idx="20406">
                  <c:v>-329.65049999999997</c:v>
                </c:pt>
                <c:pt idx="20407">
                  <c:v>-329.64849999999996</c:v>
                </c:pt>
                <c:pt idx="20408">
                  <c:v>-329.64649999999995</c:v>
                </c:pt>
                <c:pt idx="20409">
                  <c:v>-329.64449999999999</c:v>
                </c:pt>
                <c:pt idx="20410">
                  <c:v>-329.64249999999998</c:v>
                </c:pt>
                <c:pt idx="20411">
                  <c:v>-329.64049999999997</c:v>
                </c:pt>
                <c:pt idx="20412">
                  <c:v>-329.63849999999996</c:v>
                </c:pt>
                <c:pt idx="20413">
                  <c:v>-329.63649999999996</c:v>
                </c:pt>
                <c:pt idx="20414">
                  <c:v>-329.6345</c:v>
                </c:pt>
                <c:pt idx="20415">
                  <c:v>-329.63249999999999</c:v>
                </c:pt>
                <c:pt idx="20416">
                  <c:v>-329.63049999999998</c:v>
                </c:pt>
                <c:pt idx="20417">
                  <c:v>-329.62849999999997</c:v>
                </c:pt>
                <c:pt idx="20418">
                  <c:v>-329.62649999999996</c:v>
                </c:pt>
                <c:pt idx="20419">
                  <c:v>-329.62449999999995</c:v>
                </c:pt>
                <c:pt idx="20420">
                  <c:v>-329.62249999999995</c:v>
                </c:pt>
                <c:pt idx="20421">
                  <c:v>-329.62049999999999</c:v>
                </c:pt>
                <c:pt idx="20422">
                  <c:v>-329.61849999999998</c:v>
                </c:pt>
                <c:pt idx="20423">
                  <c:v>-329.61649999999997</c:v>
                </c:pt>
                <c:pt idx="20424">
                  <c:v>-329.61449999999996</c:v>
                </c:pt>
                <c:pt idx="20425">
                  <c:v>-329.61249999999995</c:v>
                </c:pt>
                <c:pt idx="20426">
                  <c:v>-329.6105</c:v>
                </c:pt>
                <c:pt idx="20427">
                  <c:v>-329.60849999999999</c:v>
                </c:pt>
                <c:pt idx="20428">
                  <c:v>-329.60649999999998</c:v>
                </c:pt>
                <c:pt idx="20429">
                  <c:v>-329.60449999999997</c:v>
                </c:pt>
                <c:pt idx="20430">
                  <c:v>-329.60249999999996</c:v>
                </c:pt>
                <c:pt idx="20431">
                  <c:v>-329.60049999999995</c:v>
                </c:pt>
                <c:pt idx="20432">
                  <c:v>-329.5985</c:v>
                </c:pt>
                <c:pt idx="20433">
                  <c:v>-329.59649999999999</c:v>
                </c:pt>
                <c:pt idx="20434">
                  <c:v>-329.59449999999998</c:v>
                </c:pt>
                <c:pt idx="20435">
                  <c:v>-329.59249999999997</c:v>
                </c:pt>
                <c:pt idx="20436">
                  <c:v>-329.59049999999996</c:v>
                </c:pt>
                <c:pt idx="20437">
                  <c:v>-329.58849999999995</c:v>
                </c:pt>
                <c:pt idx="20438">
                  <c:v>-329.5865</c:v>
                </c:pt>
                <c:pt idx="20439">
                  <c:v>-329.58449999999999</c:v>
                </c:pt>
                <c:pt idx="20440">
                  <c:v>-329.58249999999998</c:v>
                </c:pt>
                <c:pt idx="20441">
                  <c:v>-329.58049999999997</c:v>
                </c:pt>
                <c:pt idx="20442">
                  <c:v>-329.57849999999996</c:v>
                </c:pt>
                <c:pt idx="20443">
                  <c:v>-329.57649999999995</c:v>
                </c:pt>
                <c:pt idx="20444">
                  <c:v>-329.5745</c:v>
                </c:pt>
                <c:pt idx="20445">
                  <c:v>-329.57249999999999</c:v>
                </c:pt>
                <c:pt idx="20446">
                  <c:v>-329.57049999999998</c:v>
                </c:pt>
                <c:pt idx="20447">
                  <c:v>-329.56849999999997</c:v>
                </c:pt>
                <c:pt idx="20448">
                  <c:v>-329.56649999999996</c:v>
                </c:pt>
                <c:pt idx="20449">
                  <c:v>-329.56449999999995</c:v>
                </c:pt>
                <c:pt idx="20450">
                  <c:v>-329.5625</c:v>
                </c:pt>
                <c:pt idx="20451">
                  <c:v>-329.56049999999999</c:v>
                </c:pt>
                <c:pt idx="20452">
                  <c:v>-329.55849999999998</c:v>
                </c:pt>
                <c:pt idx="20453">
                  <c:v>-329.55649999999997</c:v>
                </c:pt>
                <c:pt idx="20454">
                  <c:v>-329.55449999999996</c:v>
                </c:pt>
                <c:pt idx="20455">
                  <c:v>-329.55250000000001</c:v>
                </c:pt>
                <c:pt idx="20456">
                  <c:v>-329.5505</c:v>
                </c:pt>
                <c:pt idx="20457">
                  <c:v>-329.54849999999999</c:v>
                </c:pt>
                <c:pt idx="20458">
                  <c:v>-329.54649999999998</c:v>
                </c:pt>
                <c:pt idx="20459">
                  <c:v>-329.54449999999997</c:v>
                </c:pt>
                <c:pt idx="20460">
                  <c:v>-329.54249999999996</c:v>
                </c:pt>
                <c:pt idx="20461">
                  <c:v>-329.54049999999995</c:v>
                </c:pt>
                <c:pt idx="20462">
                  <c:v>-329.5385</c:v>
                </c:pt>
                <c:pt idx="20463">
                  <c:v>-329.53649999999999</c:v>
                </c:pt>
                <c:pt idx="20464">
                  <c:v>-329.53449999999998</c:v>
                </c:pt>
                <c:pt idx="20465">
                  <c:v>-329.53249999999997</c:v>
                </c:pt>
                <c:pt idx="20466">
                  <c:v>-329.53049999999996</c:v>
                </c:pt>
                <c:pt idx="20467">
                  <c:v>-329.52850000000001</c:v>
                </c:pt>
                <c:pt idx="20468">
                  <c:v>-329.5265</c:v>
                </c:pt>
                <c:pt idx="20469">
                  <c:v>-329.52449999999999</c:v>
                </c:pt>
                <c:pt idx="20470">
                  <c:v>-329.52249999999998</c:v>
                </c:pt>
                <c:pt idx="20471">
                  <c:v>-329.52049999999997</c:v>
                </c:pt>
                <c:pt idx="20472">
                  <c:v>-329.51849999999996</c:v>
                </c:pt>
                <c:pt idx="20473">
                  <c:v>-329.51649999999995</c:v>
                </c:pt>
                <c:pt idx="20474">
                  <c:v>-329.5145</c:v>
                </c:pt>
                <c:pt idx="20475">
                  <c:v>-329.51249999999999</c:v>
                </c:pt>
                <c:pt idx="20476">
                  <c:v>-329.51049999999998</c:v>
                </c:pt>
                <c:pt idx="20477">
                  <c:v>-329.50849999999997</c:v>
                </c:pt>
                <c:pt idx="20478">
                  <c:v>-329.50649999999996</c:v>
                </c:pt>
                <c:pt idx="20479">
                  <c:v>-329.50450000000001</c:v>
                </c:pt>
                <c:pt idx="20480">
                  <c:v>-329.5025</c:v>
                </c:pt>
                <c:pt idx="20481">
                  <c:v>-329.50049999999999</c:v>
                </c:pt>
                <c:pt idx="20482">
                  <c:v>-329.49849999999998</c:v>
                </c:pt>
                <c:pt idx="20483">
                  <c:v>-329.49649999999997</c:v>
                </c:pt>
                <c:pt idx="20484">
                  <c:v>-329.49449999999996</c:v>
                </c:pt>
                <c:pt idx="20485">
                  <c:v>-329.49249999999995</c:v>
                </c:pt>
                <c:pt idx="20486">
                  <c:v>-329.4905</c:v>
                </c:pt>
                <c:pt idx="20487">
                  <c:v>-329.48849999999999</c:v>
                </c:pt>
                <c:pt idx="20488">
                  <c:v>-329.48649999999998</c:v>
                </c:pt>
                <c:pt idx="20489">
                  <c:v>-329.48449999999997</c:v>
                </c:pt>
                <c:pt idx="20490">
                  <c:v>-329.48249999999996</c:v>
                </c:pt>
                <c:pt idx="20491">
                  <c:v>-329.48050000000001</c:v>
                </c:pt>
                <c:pt idx="20492">
                  <c:v>-329.4785</c:v>
                </c:pt>
                <c:pt idx="20493">
                  <c:v>-329.47649999999999</c:v>
                </c:pt>
                <c:pt idx="20494">
                  <c:v>-329.47449999999998</c:v>
                </c:pt>
                <c:pt idx="20495">
                  <c:v>-329.47249999999997</c:v>
                </c:pt>
                <c:pt idx="20496">
                  <c:v>-329.47049999999996</c:v>
                </c:pt>
                <c:pt idx="20497">
                  <c:v>-329.46849999999995</c:v>
                </c:pt>
                <c:pt idx="20498">
                  <c:v>-329.4665</c:v>
                </c:pt>
                <c:pt idx="20499">
                  <c:v>-329.46449999999999</c:v>
                </c:pt>
                <c:pt idx="20500">
                  <c:v>-329.46249999999998</c:v>
                </c:pt>
                <c:pt idx="20501">
                  <c:v>-329.46049999999997</c:v>
                </c:pt>
                <c:pt idx="20502">
                  <c:v>-329.45849999999996</c:v>
                </c:pt>
                <c:pt idx="20503">
                  <c:v>-329.45650000000001</c:v>
                </c:pt>
                <c:pt idx="20504">
                  <c:v>-329.4545</c:v>
                </c:pt>
                <c:pt idx="20505">
                  <c:v>-329.45249999999999</c:v>
                </c:pt>
                <c:pt idx="20506">
                  <c:v>-329.45049999999998</c:v>
                </c:pt>
                <c:pt idx="20507">
                  <c:v>-329.44849999999997</c:v>
                </c:pt>
                <c:pt idx="20508">
                  <c:v>-329.44649999999996</c:v>
                </c:pt>
                <c:pt idx="20509">
                  <c:v>-329.44449999999995</c:v>
                </c:pt>
                <c:pt idx="20510">
                  <c:v>-329.4425</c:v>
                </c:pt>
                <c:pt idx="20511">
                  <c:v>-329.44049999999999</c:v>
                </c:pt>
                <c:pt idx="20512">
                  <c:v>-329.43849999999998</c:v>
                </c:pt>
                <c:pt idx="20513">
                  <c:v>-329.43649999999997</c:v>
                </c:pt>
                <c:pt idx="20514">
                  <c:v>-329.43449999999996</c:v>
                </c:pt>
                <c:pt idx="20515">
                  <c:v>-329.4325</c:v>
                </c:pt>
                <c:pt idx="20516">
                  <c:v>-329.43049999999999</c:v>
                </c:pt>
                <c:pt idx="20517">
                  <c:v>-329.42849999999999</c:v>
                </c:pt>
                <c:pt idx="20518">
                  <c:v>-329.42649999999998</c:v>
                </c:pt>
                <c:pt idx="20519">
                  <c:v>-329.42449999999997</c:v>
                </c:pt>
                <c:pt idx="20520">
                  <c:v>-329.42249999999996</c:v>
                </c:pt>
                <c:pt idx="20521">
                  <c:v>-329.42049999999995</c:v>
                </c:pt>
                <c:pt idx="20522">
                  <c:v>-329.41849999999999</c:v>
                </c:pt>
                <c:pt idx="20523">
                  <c:v>-329.41649999999998</c:v>
                </c:pt>
                <c:pt idx="20524">
                  <c:v>-329.41449999999998</c:v>
                </c:pt>
                <c:pt idx="20525">
                  <c:v>-329.41249999999997</c:v>
                </c:pt>
                <c:pt idx="20526">
                  <c:v>-329.41049999999996</c:v>
                </c:pt>
                <c:pt idx="20527">
                  <c:v>-329.4085</c:v>
                </c:pt>
                <c:pt idx="20528">
                  <c:v>-329.40649999999999</c:v>
                </c:pt>
                <c:pt idx="20529">
                  <c:v>-329.40449999999998</c:v>
                </c:pt>
                <c:pt idx="20530">
                  <c:v>-329.40249999999997</c:v>
                </c:pt>
                <c:pt idx="20531">
                  <c:v>-329.40049999999997</c:v>
                </c:pt>
                <c:pt idx="20532">
                  <c:v>-329.39849999999996</c:v>
                </c:pt>
                <c:pt idx="20533">
                  <c:v>-329.39649999999995</c:v>
                </c:pt>
                <c:pt idx="20534">
                  <c:v>-329.39449999999999</c:v>
                </c:pt>
                <c:pt idx="20535">
                  <c:v>-329.39249999999998</c:v>
                </c:pt>
                <c:pt idx="20536">
                  <c:v>-329.39049999999997</c:v>
                </c:pt>
                <c:pt idx="20537">
                  <c:v>-329.38849999999996</c:v>
                </c:pt>
                <c:pt idx="20538">
                  <c:v>-329.38649999999996</c:v>
                </c:pt>
                <c:pt idx="20539">
                  <c:v>-329.3845</c:v>
                </c:pt>
                <c:pt idx="20540">
                  <c:v>-329.38249999999999</c:v>
                </c:pt>
                <c:pt idx="20541">
                  <c:v>-329.38049999999998</c:v>
                </c:pt>
                <c:pt idx="20542">
                  <c:v>-329.37849999999997</c:v>
                </c:pt>
                <c:pt idx="20543">
                  <c:v>-329.37649999999996</c:v>
                </c:pt>
                <c:pt idx="20544">
                  <c:v>-329.37449999999995</c:v>
                </c:pt>
                <c:pt idx="20545">
                  <c:v>-329.37249999999995</c:v>
                </c:pt>
                <c:pt idx="20546">
                  <c:v>-329.37049999999999</c:v>
                </c:pt>
                <c:pt idx="20547">
                  <c:v>-329.36849999999998</c:v>
                </c:pt>
                <c:pt idx="20548">
                  <c:v>-329.36649999999997</c:v>
                </c:pt>
                <c:pt idx="20549">
                  <c:v>-329.36449999999996</c:v>
                </c:pt>
                <c:pt idx="20550">
                  <c:v>-329.36249999999995</c:v>
                </c:pt>
                <c:pt idx="20551">
                  <c:v>-329.3605</c:v>
                </c:pt>
                <c:pt idx="20552">
                  <c:v>-329.35849999999999</c:v>
                </c:pt>
                <c:pt idx="20553">
                  <c:v>-329.35649999999998</c:v>
                </c:pt>
                <c:pt idx="20554">
                  <c:v>-329.35449999999997</c:v>
                </c:pt>
                <c:pt idx="20555">
                  <c:v>-329.35249999999996</c:v>
                </c:pt>
                <c:pt idx="20556">
                  <c:v>-329.35049999999995</c:v>
                </c:pt>
                <c:pt idx="20557">
                  <c:v>-329.3485</c:v>
                </c:pt>
                <c:pt idx="20558">
                  <c:v>-329.34649999999999</c:v>
                </c:pt>
                <c:pt idx="20559">
                  <c:v>-329.34449999999998</c:v>
                </c:pt>
                <c:pt idx="20560">
                  <c:v>-329.34249999999997</c:v>
                </c:pt>
                <c:pt idx="20561">
                  <c:v>-329.34049999999996</c:v>
                </c:pt>
                <c:pt idx="20562">
                  <c:v>-329.33849999999995</c:v>
                </c:pt>
                <c:pt idx="20563">
                  <c:v>-329.3365</c:v>
                </c:pt>
                <c:pt idx="20564">
                  <c:v>-329.33449999999999</c:v>
                </c:pt>
                <c:pt idx="20565">
                  <c:v>-329.33249999999998</c:v>
                </c:pt>
                <c:pt idx="20566">
                  <c:v>-329.33049999999997</c:v>
                </c:pt>
                <c:pt idx="20567">
                  <c:v>-329.32849999999996</c:v>
                </c:pt>
                <c:pt idx="20568">
                  <c:v>-329.32649999999995</c:v>
                </c:pt>
                <c:pt idx="20569">
                  <c:v>-329.3245</c:v>
                </c:pt>
                <c:pt idx="20570">
                  <c:v>-329.32249999999999</c:v>
                </c:pt>
                <c:pt idx="20571">
                  <c:v>-329.32049999999998</c:v>
                </c:pt>
                <c:pt idx="20572">
                  <c:v>-329.31849999999997</c:v>
                </c:pt>
                <c:pt idx="20573">
                  <c:v>-329.31649999999996</c:v>
                </c:pt>
                <c:pt idx="20574">
                  <c:v>-329.31449999999995</c:v>
                </c:pt>
                <c:pt idx="20575">
                  <c:v>-329.3125</c:v>
                </c:pt>
                <c:pt idx="20576">
                  <c:v>-329.31049999999999</c:v>
                </c:pt>
                <c:pt idx="20577">
                  <c:v>-329.30849999999998</c:v>
                </c:pt>
                <c:pt idx="20578">
                  <c:v>-329.30649999999997</c:v>
                </c:pt>
                <c:pt idx="20579">
                  <c:v>-329.30449999999996</c:v>
                </c:pt>
                <c:pt idx="20580">
                  <c:v>-329.30250000000001</c:v>
                </c:pt>
                <c:pt idx="20581">
                  <c:v>-329.3005</c:v>
                </c:pt>
                <c:pt idx="20582">
                  <c:v>-329.29849999999999</c:v>
                </c:pt>
                <c:pt idx="20583">
                  <c:v>-329.29649999999998</c:v>
                </c:pt>
                <c:pt idx="20584">
                  <c:v>-329.29449999999997</c:v>
                </c:pt>
                <c:pt idx="20585">
                  <c:v>-329.29249999999996</c:v>
                </c:pt>
                <c:pt idx="20586">
                  <c:v>-329.29049999999995</c:v>
                </c:pt>
                <c:pt idx="20587">
                  <c:v>-329.2885</c:v>
                </c:pt>
                <c:pt idx="20588">
                  <c:v>-329.28649999999999</c:v>
                </c:pt>
                <c:pt idx="20589">
                  <c:v>-329.28449999999998</c:v>
                </c:pt>
                <c:pt idx="20590">
                  <c:v>-329.28249999999997</c:v>
                </c:pt>
                <c:pt idx="20591">
                  <c:v>-329.28049999999996</c:v>
                </c:pt>
                <c:pt idx="20592">
                  <c:v>-329.27850000000001</c:v>
                </c:pt>
                <c:pt idx="20593">
                  <c:v>-329.2765</c:v>
                </c:pt>
                <c:pt idx="20594">
                  <c:v>-329.27449999999999</c:v>
                </c:pt>
                <c:pt idx="20595">
                  <c:v>-329.27249999999998</c:v>
                </c:pt>
                <c:pt idx="20596">
                  <c:v>-329.27049999999997</c:v>
                </c:pt>
                <c:pt idx="20597">
                  <c:v>-329.26849999999996</c:v>
                </c:pt>
                <c:pt idx="20598">
                  <c:v>-329.26649999999995</c:v>
                </c:pt>
                <c:pt idx="20599">
                  <c:v>-329.2645</c:v>
                </c:pt>
                <c:pt idx="20600">
                  <c:v>-329.26249999999999</c:v>
                </c:pt>
                <c:pt idx="20601">
                  <c:v>-329.26049999999998</c:v>
                </c:pt>
                <c:pt idx="20602">
                  <c:v>-329.25849999999997</c:v>
                </c:pt>
                <c:pt idx="20603">
                  <c:v>-329.25649999999996</c:v>
                </c:pt>
                <c:pt idx="20604">
                  <c:v>-329.25450000000001</c:v>
                </c:pt>
                <c:pt idx="20605">
                  <c:v>-329.2525</c:v>
                </c:pt>
                <c:pt idx="20606">
                  <c:v>-329.25049999999999</c:v>
                </c:pt>
                <c:pt idx="20607">
                  <c:v>-329.24849999999998</c:v>
                </c:pt>
                <c:pt idx="20608">
                  <c:v>-329.24649999999997</c:v>
                </c:pt>
                <c:pt idx="20609">
                  <c:v>-329.24449999999996</c:v>
                </c:pt>
                <c:pt idx="20610">
                  <c:v>-329.24249999999995</c:v>
                </c:pt>
                <c:pt idx="20611">
                  <c:v>-329.2405</c:v>
                </c:pt>
                <c:pt idx="20612">
                  <c:v>-329.23849999999999</c:v>
                </c:pt>
                <c:pt idx="20613">
                  <c:v>-329.23649999999998</c:v>
                </c:pt>
                <c:pt idx="20614">
                  <c:v>-329.23449999999997</c:v>
                </c:pt>
                <c:pt idx="20615">
                  <c:v>-329.23249999999996</c:v>
                </c:pt>
                <c:pt idx="20616">
                  <c:v>-329.23050000000001</c:v>
                </c:pt>
                <c:pt idx="20617">
                  <c:v>-329.2285</c:v>
                </c:pt>
                <c:pt idx="20618">
                  <c:v>-329.22649999999999</c:v>
                </c:pt>
                <c:pt idx="20619">
                  <c:v>-329.22449999999998</c:v>
                </c:pt>
                <c:pt idx="20620">
                  <c:v>-329.22249999999997</c:v>
                </c:pt>
                <c:pt idx="20621">
                  <c:v>-329.22049999999996</c:v>
                </c:pt>
                <c:pt idx="20622">
                  <c:v>-329.21849999999995</c:v>
                </c:pt>
                <c:pt idx="20623">
                  <c:v>-329.2165</c:v>
                </c:pt>
                <c:pt idx="20624">
                  <c:v>-329.21449999999999</c:v>
                </c:pt>
                <c:pt idx="20625">
                  <c:v>-329.21249999999998</c:v>
                </c:pt>
                <c:pt idx="20626">
                  <c:v>-329.21049999999997</c:v>
                </c:pt>
                <c:pt idx="20627">
                  <c:v>-329.20849999999996</c:v>
                </c:pt>
                <c:pt idx="20628">
                  <c:v>-329.20650000000001</c:v>
                </c:pt>
                <c:pt idx="20629">
                  <c:v>-329.2045</c:v>
                </c:pt>
                <c:pt idx="20630">
                  <c:v>-329.20249999999999</c:v>
                </c:pt>
                <c:pt idx="20631">
                  <c:v>-329.20049999999998</c:v>
                </c:pt>
                <c:pt idx="20632">
                  <c:v>-329.19849999999997</c:v>
                </c:pt>
                <c:pt idx="20633">
                  <c:v>-329.19649999999996</c:v>
                </c:pt>
                <c:pt idx="20634">
                  <c:v>-329.19449999999995</c:v>
                </c:pt>
                <c:pt idx="20635">
                  <c:v>-329.1925</c:v>
                </c:pt>
                <c:pt idx="20636">
                  <c:v>-329.19049999999999</c:v>
                </c:pt>
                <c:pt idx="20637">
                  <c:v>-329.18849999999998</c:v>
                </c:pt>
                <c:pt idx="20638">
                  <c:v>-329.18649999999997</c:v>
                </c:pt>
                <c:pt idx="20639">
                  <c:v>-329.18449999999996</c:v>
                </c:pt>
                <c:pt idx="20640">
                  <c:v>-329.1825</c:v>
                </c:pt>
                <c:pt idx="20641">
                  <c:v>-329.18049999999999</c:v>
                </c:pt>
                <c:pt idx="20642">
                  <c:v>-329.17849999999999</c:v>
                </c:pt>
                <c:pt idx="20643">
                  <c:v>-329.17649999999998</c:v>
                </c:pt>
                <c:pt idx="20644">
                  <c:v>-329.17449999999997</c:v>
                </c:pt>
                <c:pt idx="20645">
                  <c:v>-329.17249999999996</c:v>
                </c:pt>
                <c:pt idx="20646">
                  <c:v>-329.17049999999995</c:v>
                </c:pt>
                <c:pt idx="20647">
                  <c:v>-329.16849999999999</c:v>
                </c:pt>
                <c:pt idx="20648">
                  <c:v>-329.16649999999998</c:v>
                </c:pt>
                <c:pt idx="20649">
                  <c:v>-329.16449999999998</c:v>
                </c:pt>
                <c:pt idx="20650">
                  <c:v>-329.16249999999997</c:v>
                </c:pt>
                <c:pt idx="20651">
                  <c:v>-329.16049999999996</c:v>
                </c:pt>
                <c:pt idx="20652">
                  <c:v>-329.1585</c:v>
                </c:pt>
                <c:pt idx="20653">
                  <c:v>-329.15649999999999</c:v>
                </c:pt>
                <c:pt idx="20654">
                  <c:v>-329.15449999999998</c:v>
                </c:pt>
                <c:pt idx="20655">
                  <c:v>-329.15249999999997</c:v>
                </c:pt>
                <c:pt idx="20656">
                  <c:v>-329.15049999999997</c:v>
                </c:pt>
                <c:pt idx="20657">
                  <c:v>-329.14849999999996</c:v>
                </c:pt>
                <c:pt idx="20658">
                  <c:v>-329.14649999999995</c:v>
                </c:pt>
                <c:pt idx="20659">
                  <c:v>-329.14449999999999</c:v>
                </c:pt>
                <c:pt idx="20660">
                  <c:v>-329.14249999999998</c:v>
                </c:pt>
                <c:pt idx="20661">
                  <c:v>-329.14049999999997</c:v>
                </c:pt>
                <c:pt idx="20662">
                  <c:v>-329.13849999999996</c:v>
                </c:pt>
                <c:pt idx="20663">
                  <c:v>-329.13649999999996</c:v>
                </c:pt>
                <c:pt idx="20664">
                  <c:v>-329.1345</c:v>
                </c:pt>
                <c:pt idx="20665">
                  <c:v>-329.13249999999999</c:v>
                </c:pt>
                <c:pt idx="20666">
                  <c:v>-329.13049999999998</c:v>
                </c:pt>
                <c:pt idx="20667">
                  <c:v>-329.12849999999997</c:v>
                </c:pt>
                <c:pt idx="20668">
                  <c:v>-329.12649999999996</c:v>
                </c:pt>
                <c:pt idx="20669">
                  <c:v>-329.12449999999995</c:v>
                </c:pt>
                <c:pt idx="20670">
                  <c:v>-329.12249999999995</c:v>
                </c:pt>
                <c:pt idx="20671">
                  <c:v>-329.12049999999999</c:v>
                </c:pt>
                <c:pt idx="20672">
                  <c:v>-329.11849999999998</c:v>
                </c:pt>
                <c:pt idx="20673">
                  <c:v>-329.11649999999997</c:v>
                </c:pt>
                <c:pt idx="20674">
                  <c:v>-329.11449999999996</c:v>
                </c:pt>
                <c:pt idx="20675">
                  <c:v>-329.11249999999995</c:v>
                </c:pt>
                <c:pt idx="20676">
                  <c:v>-329.1105</c:v>
                </c:pt>
                <c:pt idx="20677">
                  <c:v>-329.10849999999999</c:v>
                </c:pt>
                <c:pt idx="20678">
                  <c:v>-329.10649999999998</c:v>
                </c:pt>
                <c:pt idx="20679">
                  <c:v>-329.10449999999997</c:v>
                </c:pt>
                <c:pt idx="20680">
                  <c:v>-329.10249999999996</c:v>
                </c:pt>
                <c:pt idx="20681">
                  <c:v>-329.10049999999995</c:v>
                </c:pt>
                <c:pt idx="20682">
                  <c:v>-329.0985</c:v>
                </c:pt>
                <c:pt idx="20683">
                  <c:v>-329.09649999999999</c:v>
                </c:pt>
                <c:pt idx="20684">
                  <c:v>-329.09449999999998</c:v>
                </c:pt>
                <c:pt idx="20685">
                  <c:v>-329.09249999999997</c:v>
                </c:pt>
                <c:pt idx="20686">
                  <c:v>-329.09049999999996</c:v>
                </c:pt>
                <c:pt idx="20687">
                  <c:v>-329.08849999999995</c:v>
                </c:pt>
                <c:pt idx="20688">
                  <c:v>-329.0865</c:v>
                </c:pt>
                <c:pt idx="20689">
                  <c:v>-329.08449999999999</c:v>
                </c:pt>
                <c:pt idx="20690">
                  <c:v>-329.08249999999998</c:v>
                </c:pt>
                <c:pt idx="20691">
                  <c:v>-329.08049999999997</c:v>
                </c:pt>
                <c:pt idx="20692">
                  <c:v>-329.07849999999996</c:v>
                </c:pt>
                <c:pt idx="20693">
                  <c:v>-329.07649999999995</c:v>
                </c:pt>
                <c:pt idx="20694">
                  <c:v>-329.0745</c:v>
                </c:pt>
                <c:pt idx="20695">
                  <c:v>-329.07249999999999</c:v>
                </c:pt>
                <c:pt idx="20696">
                  <c:v>-329.07049999999998</c:v>
                </c:pt>
                <c:pt idx="20697">
                  <c:v>-329.06849999999997</c:v>
                </c:pt>
                <c:pt idx="20698">
                  <c:v>-329.06649999999996</c:v>
                </c:pt>
                <c:pt idx="20699">
                  <c:v>-329.06449999999995</c:v>
                </c:pt>
                <c:pt idx="20700">
                  <c:v>-329.0625</c:v>
                </c:pt>
                <c:pt idx="20701">
                  <c:v>-329.06049999999999</c:v>
                </c:pt>
                <c:pt idx="20702">
                  <c:v>-329.05849999999998</c:v>
                </c:pt>
                <c:pt idx="20703">
                  <c:v>-329.05649999999997</c:v>
                </c:pt>
                <c:pt idx="20704">
                  <c:v>-329.05449999999996</c:v>
                </c:pt>
                <c:pt idx="20705">
                  <c:v>-329.05250000000001</c:v>
                </c:pt>
                <c:pt idx="20706">
                  <c:v>-329.0505</c:v>
                </c:pt>
                <c:pt idx="20707">
                  <c:v>-329.04849999999999</c:v>
                </c:pt>
                <c:pt idx="20708">
                  <c:v>-329.04649999999998</c:v>
                </c:pt>
                <c:pt idx="20709">
                  <c:v>-329.04449999999997</c:v>
                </c:pt>
                <c:pt idx="20710">
                  <c:v>-329.04249999999996</c:v>
                </c:pt>
                <c:pt idx="20711">
                  <c:v>-329.04049999999995</c:v>
                </c:pt>
                <c:pt idx="20712">
                  <c:v>-329.0385</c:v>
                </c:pt>
                <c:pt idx="20713">
                  <c:v>-329.03649999999999</c:v>
                </c:pt>
                <c:pt idx="20714">
                  <c:v>-329.03449999999998</c:v>
                </c:pt>
                <c:pt idx="20715">
                  <c:v>-329.03249999999997</c:v>
                </c:pt>
                <c:pt idx="20716">
                  <c:v>-329.03049999999996</c:v>
                </c:pt>
                <c:pt idx="20717">
                  <c:v>-329.02850000000001</c:v>
                </c:pt>
                <c:pt idx="20718">
                  <c:v>-329.0265</c:v>
                </c:pt>
                <c:pt idx="20719">
                  <c:v>-329.02449999999999</c:v>
                </c:pt>
                <c:pt idx="20720">
                  <c:v>-329.02249999999998</c:v>
                </c:pt>
                <c:pt idx="20721">
                  <c:v>-329.02049999999997</c:v>
                </c:pt>
                <c:pt idx="20722">
                  <c:v>-329.01849999999996</c:v>
                </c:pt>
                <c:pt idx="20723">
                  <c:v>-329.01649999999995</c:v>
                </c:pt>
                <c:pt idx="20724">
                  <c:v>-329.0145</c:v>
                </c:pt>
                <c:pt idx="20725">
                  <c:v>-329.01249999999999</c:v>
                </c:pt>
                <c:pt idx="20726">
                  <c:v>-329.01049999999998</c:v>
                </c:pt>
                <c:pt idx="20727">
                  <c:v>-329.00849999999997</c:v>
                </c:pt>
                <c:pt idx="20728">
                  <c:v>-329.00649999999996</c:v>
                </c:pt>
                <c:pt idx="20729">
                  <c:v>-329.00450000000001</c:v>
                </c:pt>
                <c:pt idx="20730">
                  <c:v>-329.0025</c:v>
                </c:pt>
                <c:pt idx="20731">
                  <c:v>-329.00049999999999</c:v>
                </c:pt>
                <c:pt idx="20732">
                  <c:v>-328.99849999999998</c:v>
                </c:pt>
                <c:pt idx="20733">
                  <c:v>-328.99649999999997</c:v>
                </c:pt>
                <c:pt idx="20734">
                  <c:v>-328.99449999999996</c:v>
                </c:pt>
                <c:pt idx="20735">
                  <c:v>-328.99249999999995</c:v>
                </c:pt>
                <c:pt idx="20736">
                  <c:v>-328.9905</c:v>
                </c:pt>
                <c:pt idx="20737">
                  <c:v>-328.98849999999999</c:v>
                </c:pt>
                <c:pt idx="20738">
                  <c:v>-328.98649999999998</c:v>
                </c:pt>
                <c:pt idx="20739">
                  <c:v>-328.98449999999997</c:v>
                </c:pt>
                <c:pt idx="20740">
                  <c:v>-328.98249999999996</c:v>
                </c:pt>
                <c:pt idx="20741">
                  <c:v>-328.98050000000001</c:v>
                </c:pt>
                <c:pt idx="20742">
                  <c:v>-328.9785</c:v>
                </c:pt>
                <c:pt idx="20743">
                  <c:v>-328.97649999999999</c:v>
                </c:pt>
                <c:pt idx="20744">
                  <c:v>-328.97449999999998</c:v>
                </c:pt>
                <c:pt idx="20745">
                  <c:v>-328.97249999999997</c:v>
                </c:pt>
                <c:pt idx="20746">
                  <c:v>-328.97049999999996</c:v>
                </c:pt>
                <c:pt idx="20747">
                  <c:v>-328.96849999999995</c:v>
                </c:pt>
                <c:pt idx="20748">
                  <c:v>-328.9665</c:v>
                </c:pt>
                <c:pt idx="20749">
                  <c:v>-328.96449999999999</c:v>
                </c:pt>
                <c:pt idx="20750">
                  <c:v>-328.96249999999998</c:v>
                </c:pt>
                <c:pt idx="20751">
                  <c:v>-328.96049999999997</c:v>
                </c:pt>
                <c:pt idx="20752">
                  <c:v>-328.95849999999996</c:v>
                </c:pt>
                <c:pt idx="20753">
                  <c:v>-328.95650000000001</c:v>
                </c:pt>
                <c:pt idx="20754">
                  <c:v>-328.9545</c:v>
                </c:pt>
                <c:pt idx="20755">
                  <c:v>-328.95249999999999</c:v>
                </c:pt>
                <c:pt idx="20756">
                  <c:v>-328.95049999999998</c:v>
                </c:pt>
                <c:pt idx="20757">
                  <c:v>-328.94849999999997</c:v>
                </c:pt>
                <c:pt idx="20758">
                  <c:v>-328.94649999999996</c:v>
                </c:pt>
                <c:pt idx="20759">
                  <c:v>-328.94449999999995</c:v>
                </c:pt>
                <c:pt idx="20760">
                  <c:v>-328.9425</c:v>
                </c:pt>
                <c:pt idx="20761">
                  <c:v>-328.94049999999999</c:v>
                </c:pt>
                <c:pt idx="20762">
                  <c:v>-328.93849999999998</c:v>
                </c:pt>
                <c:pt idx="20763">
                  <c:v>-328.93649999999997</c:v>
                </c:pt>
                <c:pt idx="20764">
                  <c:v>-328.93449999999996</c:v>
                </c:pt>
                <c:pt idx="20765">
                  <c:v>-328.9325</c:v>
                </c:pt>
                <c:pt idx="20766">
                  <c:v>-328.93049999999999</c:v>
                </c:pt>
                <c:pt idx="20767">
                  <c:v>-328.92849999999999</c:v>
                </c:pt>
                <c:pt idx="20768">
                  <c:v>-328.92649999999998</c:v>
                </c:pt>
                <c:pt idx="20769">
                  <c:v>-328.92449999999997</c:v>
                </c:pt>
                <c:pt idx="20770">
                  <c:v>-328.92249999999996</c:v>
                </c:pt>
                <c:pt idx="20771">
                  <c:v>-328.92049999999995</c:v>
                </c:pt>
                <c:pt idx="20772">
                  <c:v>-328.91849999999999</c:v>
                </c:pt>
                <c:pt idx="20773">
                  <c:v>-328.91649999999998</c:v>
                </c:pt>
                <c:pt idx="20774">
                  <c:v>-328.91449999999998</c:v>
                </c:pt>
                <c:pt idx="20775">
                  <c:v>-328.91249999999997</c:v>
                </c:pt>
                <c:pt idx="20776">
                  <c:v>-328.91049999999996</c:v>
                </c:pt>
                <c:pt idx="20777">
                  <c:v>-328.9085</c:v>
                </c:pt>
                <c:pt idx="20778">
                  <c:v>-328.90649999999999</c:v>
                </c:pt>
                <c:pt idx="20779">
                  <c:v>-328.90449999999998</c:v>
                </c:pt>
                <c:pt idx="20780">
                  <c:v>-328.90249999999997</c:v>
                </c:pt>
                <c:pt idx="20781">
                  <c:v>-328.90049999999997</c:v>
                </c:pt>
                <c:pt idx="20782">
                  <c:v>-328.89849999999996</c:v>
                </c:pt>
                <c:pt idx="20783">
                  <c:v>-328.89649999999995</c:v>
                </c:pt>
                <c:pt idx="20784">
                  <c:v>-328.89449999999999</c:v>
                </c:pt>
                <c:pt idx="20785">
                  <c:v>-328.89249999999998</c:v>
                </c:pt>
                <c:pt idx="20786">
                  <c:v>-328.89049999999997</c:v>
                </c:pt>
                <c:pt idx="20787">
                  <c:v>-328.88849999999996</c:v>
                </c:pt>
                <c:pt idx="20788">
                  <c:v>-328.88649999999996</c:v>
                </c:pt>
                <c:pt idx="20789">
                  <c:v>-328.8845</c:v>
                </c:pt>
                <c:pt idx="20790">
                  <c:v>-328.88249999999999</c:v>
                </c:pt>
                <c:pt idx="20791">
                  <c:v>-328.88049999999998</c:v>
                </c:pt>
                <c:pt idx="20792">
                  <c:v>-328.87849999999997</c:v>
                </c:pt>
                <c:pt idx="20793">
                  <c:v>-328.87649999999996</c:v>
                </c:pt>
                <c:pt idx="20794">
                  <c:v>-328.87449999999995</c:v>
                </c:pt>
                <c:pt idx="20795">
                  <c:v>-328.87249999999995</c:v>
                </c:pt>
                <c:pt idx="20796">
                  <c:v>-328.87049999999999</c:v>
                </c:pt>
                <c:pt idx="20797">
                  <c:v>-328.86849999999998</c:v>
                </c:pt>
                <c:pt idx="20798">
                  <c:v>-328.86649999999997</c:v>
                </c:pt>
                <c:pt idx="20799">
                  <c:v>-328.86449999999996</c:v>
                </c:pt>
                <c:pt idx="20800">
                  <c:v>-328.86249999999995</c:v>
                </c:pt>
                <c:pt idx="20801">
                  <c:v>-328.8605</c:v>
                </c:pt>
                <c:pt idx="20802">
                  <c:v>-328.85849999999999</c:v>
                </c:pt>
                <c:pt idx="20803">
                  <c:v>-328.85649999999998</c:v>
                </c:pt>
                <c:pt idx="20804">
                  <c:v>-328.85449999999997</c:v>
                </c:pt>
                <c:pt idx="20805">
                  <c:v>-328.85249999999996</c:v>
                </c:pt>
                <c:pt idx="20806">
                  <c:v>-328.85049999999995</c:v>
                </c:pt>
                <c:pt idx="20807">
                  <c:v>-328.8485</c:v>
                </c:pt>
                <c:pt idx="20808">
                  <c:v>-328.84649999999999</c:v>
                </c:pt>
                <c:pt idx="20809">
                  <c:v>-328.84449999999998</c:v>
                </c:pt>
                <c:pt idx="20810">
                  <c:v>-328.84249999999997</c:v>
                </c:pt>
                <c:pt idx="20811">
                  <c:v>-328.84049999999996</c:v>
                </c:pt>
                <c:pt idx="20812">
                  <c:v>-328.83849999999995</c:v>
                </c:pt>
                <c:pt idx="20813">
                  <c:v>-328.8365</c:v>
                </c:pt>
                <c:pt idx="20814">
                  <c:v>-328.83449999999999</c:v>
                </c:pt>
                <c:pt idx="20815">
                  <c:v>-328.83249999999998</c:v>
                </c:pt>
                <c:pt idx="20816">
                  <c:v>-328.83049999999997</c:v>
                </c:pt>
                <c:pt idx="20817">
                  <c:v>-328.82849999999996</c:v>
                </c:pt>
                <c:pt idx="20818">
                  <c:v>-328.82649999999995</c:v>
                </c:pt>
                <c:pt idx="20819">
                  <c:v>-328.8245</c:v>
                </c:pt>
                <c:pt idx="20820">
                  <c:v>-328.82249999999999</c:v>
                </c:pt>
                <c:pt idx="20821">
                  <c:v>-328.82049999999998</c:v>
                </c:pt>
                <c:pt idx="20822">
                  <c:v>-328.81849999999997</c:v>
                </c:pt>
                <c:pt idx="20823">
                  <c:v>-328.81649999999996</c:v>
                </c:pt>
                <c:pt idx="20824">
                  <c:v>-328.81449999999995</c:v>
                </c:pt>
                <c:pt idx="20825">
                  <c:v>-328.8125</c:v>
                </c:pt>
                <c:pt idx="20826">
                  <c:v>-328.81049999999999</c:v>
                </c:pt>
                <c:pt idx="20827">
                  <c:v>-328.80849999999998</c:v>
                </c:pt>
                <c:pt idx="20828">
                  <c:v>-328.80649999999997</c:v>
                </c:pt>
                <c:pt idx="20829">
                  <c:v>-328.80449999999996</c:v>
                </c:pt>
                <c:pt idx="20830">
                  <c:v>-328.80250000000001</c:v>
                </c:pt>
                <c:pt idx="20831">
                  <c:v>-328.8005</c:v>
                </c:pt>
                <c:pt idx="20832">
                  <c:v>-328.79849999999999</c:v>
                </c:pt>
                <c:pt idx="20833">
                  <c:v>-328.79649999999998</c:v>
                </c:pt>
                <c:pt idx="20834">
                  <c:v>-328.79449999999997</c:v>
                </c:pt>
                <c:pt idx="20835">
                  <c:v>-328.79249999999996</c:v>
                </c:pt>
                <c:pt idx="20836">
                  <c:v>-328.79049999999995</c:v>
                </c:pt>
                <c:pt idx="20837">
                  <c:v>-328.7885</c:v>
                </c:pt>
                <c:pt idx="20838">
                  <c:v>-328.78649999999999</c:v>
                </c:pt>
                <c:pt idx="20839">
                  <c:v>-328.78449999999998</c:v>
                </c:pt>
                <c:pt idx="20840">
                  <c:v>-328.78249999999997</c:v>
                </c:pt>
                <c:pt idx="20841">
                  <c:v>-328.78049999999996</c:v>
                </c:pt>
                <c:pt idx="20842">
                  <c:v>-328.77850000000001</c:v>
                </c:pt>
                <c:pt idx="20843">
                  <c:v>-328.7765</c:v>
                </c:pt>
                <c:pt idx="20844">
                  <c:v>-328.77449999999999</c:v>
                </c:pt>
                <c:pt idx="20845">
                  <c:v>-328.77249999999998</c:v>
                </c:pt>
                <c:pt idx="20846">
                  <c:v>-328.77049999999997</c:v>
                </c:pt>
                <c:pt idx="20847">
                  <c:v>-328.76849999999996</c:v>
                </c:pt>
                <c:pt idx="20848">
                  <c:v>-328.76649999999995</c:v>
                </c:pt>
                <c:pt idx="20849">
                  <c:v>-328.7645</c:v>
                </c:pt>
                <c:pt idx="20850">
                  <c:v>-328.76249999999999</c:v>
                </c:pt>
                <c:pt idx="20851">
                  <c:v>-328.76049999999998</c:v>
                </c:pt>
                <c:pt idx="20852">
                  <c:v>-328.75849999999997</c:v>
                </c:pt>
                <c:pt idx="20853">
                  <c:v>-328.75649999999996</c:v>
                </c:pt>
                <c:pt idx="20854">
                  <c:v>-328.75450000000001</c:v>
                </c:pt>
                <c:pt idx="20855">
                  <c:v>-328.7525</c:v>
                </c:pt>
                <c:pt idx="20856">
                  <c:v>-328.75049999999999</c:v>
                </c:pt>
                <c:pt idx="20857">
                  <c:v>-328.74849999999998</c:v>
                </c:pt>
                <c:pt idx="20858">
                  <c:v>-328.74649999999997</c:v>
                </c:pt>
                <c:pt idx="20859">
                  <c:v>-328.74449999999996</c:v>
                </c:pt>
                <c:pt idx="20860">
                  <c:v>-328.74249999999995</c:v>
                </c:pt>
                <c:pt idx="20861">
                  <c:v>-328.7405</c:v>
                </c:pt>
                <c:pt idx="20862">
                  <c:v>-328.73849999999999</c:v>
                </c:pt>
                <c:pt idx="20863">
                  <c:v>-328.73649999999998</c:v>
                </c:pt>
                <c:pt idx="20864">
                  <c:v>-328.73449999999997</c:v>
                </c:pt>
                <c:pt idx="20865">
                  <c:v>-328.73249999999996</c:v>
                </c:pt>
                <c:pt idx="20866">
                  <c:v>-328.73050000000001</c:v>
                </c:pt>
                <c:pt idx="20867">
                  <c:v>-328.7285</c:v>
                </c:pt>
                <c:pt idx="20868">
                  <c:v>-328.72649999999999</c:v>
                </c:pt>
                <c:pt idx="20869">
                  <c:v>-328.72449999999998</c:v>
                </c:pt>
                <c:pt idx="20870">
                  <c:v>-328.72249999999997</c:v>
                </c:pt>
                <c:pt idx="20871">
                  <c:v>-328.72049999999996</c:v>
                </c:pt>
                <c:pt idx="20872">
                  <c:v>-328.71849999999995</c:v>
                </c:pt>
                <c:pt idx="20873">
                  <c:v>-328.7165</c:v>
                </c:pt>
                <c:pt idx="20874">
                  <c:v>-328.71449999999999</c:v>
                </c:pt>
                <c:pt idx="20875">
                  <c:v>-328.71249999999998</c:v>
                </c:pt>
                <c:pt idx="20876">
                  <c:v>-328.71049999999997</c:v>
                </c:pt>
                <c:pt idx="20877">
                  <c:v>-328.70849999999996</c:v>
                </c:pt>
                <c:pt idx="20878">
                  <c:v>-328.70650000000001</c:v>
                </c:pt>
                <c:pt idx="20879">
                  <c:v>-328.7045</c:v>
                </c:pt>
                <c:pt idx="20880">
                  <c:v>-328.70249999999999</c:v>
                </c:pt>
                <c:pt idx="20881">
                  <c:v>-328.70049999999998</c:v>
                </c:pt>
                <c:pt idx="20882">
                  <c:v>-328.69849999999997</c:v>
                </c:pt>
                <c:pt idx="20883">
                  <c:v>-328.69649999999996</c:v>
                </c:pt>
                <c:pt idx="20884">
                  <c:v>-328.69449999999995</c:v>
                </c:pt>
                <c:pt idx="20885">
                  <c:v>-328.6925</c:v>
                </c:pt>
                <c:pt idx="20886">
                  <c:v>-328.69049999999999</c:v>
                </c:pt>
                <c:pt idx="20887">
                  <c:v>-328.68849999999998</c:v>
                </c:pt>
                <c:pt idx="20888">
                  <c:v>-328.68649999999997</c:v>
                </c:pt>
                <c:pt idx="20889">
                  <c:v>-328.68449999999996</c:v>
                </c:pt>
                <c:pt idx="20890">
                  <c:v>-328.6825</c:v>
                </c:pt>
                <c:pt idx="20891">
                  <c:v>-328.68049999999999</c:v>
                </c:pt>
                <c:pt idx="20892">
                  <c:v>-328.67849999999999</c:v>
                </c:pt>
                <c:pt idx="20893">
                  <c:v>-328.67649999999998</c:v>
                </c:pt>
                <c:pt idx="20894">
                  <c:v>-328.67449999999997</c:v>
                </c:pt>
                <c:pt idx="20895">
                  <c:v>-328.67249999999996</c:v>
                </c:pt>
                <c:pt idx="20896">
                  <c:v>-328.67049999999995</c:v>
                </c:pt>
                <c:pt idx="20897">
                  <c:v>-328.66849999999999</c:v>
                </c:pt>
                <c:pt idx="20898">
                  <c:v>-328.66649999999998</c:v>
                </c:pt>
                <c:pt idx="20899">
                  <c:v>-328.66449999999998</c:v>
                </c:pt>
                <c:pt idx="20900">
                  <c:v>-328.66249999999997</c:v>
                </c:pt>
                <c:pt idx="20901">
                  <c:v>-328.66049999999996</c:v>
                </c:pt>
                <c:pt idx="20902">
                  <c:v>-328.6585</c:v>
                </c:pt>
                <c:pt idx="20903">
                  <c:v>-328.65649999999999</c:v>
                </c:pt>
                <c:pt idx="20904">
                  <c:v>-328.65449999999998</c:v>
                </c:pt>
                <c:pt idx="20905">
                  <c:v>-328.65249999999997</c:v>
                </c:pt>
                <c:pt idx="20906">
                  <c:v>-328.65049999999997</c:v>
                </c:pt>
                <c:pt idx="20907">
                  <c:v>-328.64849999999996</c:v>
                </c:pt>
                <c:pt idx="20908">
                  <c:v>-328.64649999999995</c:v>
                </c:pt>
                <c:pt idx="20909">
                  <c:v>-328.64449999999999</c:v>
                </c:pt>
                <c:pt idx="20910">
                  <c:v>-328.64249999999998</c:v>
                </c:pt>
                <c:pt idx="20911">
                  <c:v>-328.64049999999997</c:v>
                </c:pt>
                <c:pt idx="20912">
                  <c:v>-328.63849999999996</c:v>
                </c:pt>
                <c:pt idx="20913">
                  <c:v>-328.63649999999996</c:v>
                </c:pt>
                <c:pt idx="20914">
                  <c:v>-328.6345</c:v>
                </c:pt>
                <c:pt idx="20915">
                  <c:v>-328.63249999999999</c:v>
                </c:pt>
                <c:pt idx="20916">
                  <c:v>-328.63049999999998</c:v>
                </c:pt>
                <c:pt idx="20917">
                  <c:v>-328.62849999999997</c:v>
                </c:pt>
                <c:pt idx="20918">
                  <c:v>-328.62649999999996</c:v>
                </c:pt>
                <c:pt idx="20919">
                  <c:v>-328.62449999999995</c:v>
                </c:pt>
                <c:pt idx="20920">
                  <c:v>-328.62249999999995</c:v>
                </c:pt>
                <c:pt idx="20921">
                  <c:v>-328.62049999999999</c:v>
                </c:pt>
                <c:pt idx="20922">
                  <c:v>-328.61849999999998</c:v>
                </c:pt>
                <c:pt idx="20923">
                  <c:v>-328.61649999999997</c:v>
                </c:pt>
                <c:pt idx="20924">
                  <c:v>-328.61449999999996</c:v>
                </c:pt>
                <c:pt idx="20925">
                  <c:v>-328.61249999999995</c:v>
                </c:pt>
                <c:pt idx="20926">
                  <c:v>-328.6105</c:v>
                </c:pt>
                <c:pt idx="20927">
                  <c:v>-328.60849999999999</c:v>
                </c:pt>
                <c:pt idx="20928">
                  <c:v>-328.60649999999998</c:v>
                </c:pt>
                <c:pt idx="20929">
                  <c:v>-328.60449999999997</c:v>
                </c:pt>
                <c:pt idx="20930">
                  <c:v>-328.60249999999996</c:v>
                </c:pt>
                <c:pt idx="20931">
                  <c:v>-328.60049999999995</c:v>
                </c:pt>
                <c:pt idx="20932">
                  <c:v>-328.5985</c:v>
                </c:pt>
                <c:pt idx="20933">
                  <c:v>-328.59649999999999</c:v>
                </c:pt>
                <c:pt idx="20934">
                  <c:v>-328.59449999999998</c:v>
                </c:pt>
                <c:pt idx="20935">
                  <c:v>-328.59249999999997</c:v>
                </c:pt>
                <c:pt idx="20936">
                  <c:v>-328.59049999999996</c:v>
                </c:pt>
                <c:pt idx="20937">
                  <c:v>-328.58849999999995</c:v>
                </c:pt>
                <c:pt idx="20938">
                  <c:v>-328.5865</c:v>
                </c:pt>
                <c:pt idx="20939">
                  <c:v>-328.58449999999999</c:v>
                </c:pt>
                <c:pt idx="20940">
                  <c:v>-328.58249999999998</c:v>
                </c:pt>
                <c:pt idx="20941">
                  <c:v>-328.58049999999997</c:v>
                </c:pt>
                <c:pt idx="20942">
                  <c:v>-328.57849999999996</c:v>
                </c:pt>
                <c:pt idx="20943">
                  <c:v>-328.57649999999995</c:v>
                </c:pt>
                <c:pt idx="20944">
                  <c:v>-328.5745</c:v>
                </c:pt>
                <c:pt idx="20945">
                  <c:v>-328.57249999999999</c:v>
                </c:pt>
                <c:pt idx="20946">
                  <c:v>-328.57049999999998</c:v>
                </c:pt>
                <c:pt idx="20947">
                  <c:v>-328.56849999999997</c:v>
                </c:pt>
                <c:pt idx="20948">
                  <c:v>-328.56649999999996</c:v>
                </c:pt>
                <c:pt idx="20949">
                  <c:v>-328.56449999999995</c:v>
                </c:pt>
                <c:pt idx="20950">
                  <c:v>-328.5625</c:v>
                </c:pt>
                <c:pt idx="20951">
                  <c:v>-328.56049999999999</c:v>
                </c:pt>
                <c:pt idx="20952">
                  <c:v>-328.55849999999998</c:v>
                </c:pt>
                <c:pt idx="20953">
                  <c:v>-328.55649999999997</c:v>
                </c:pt>
                <c:pt idx="20954">
                  <c:v>-328.55449999999996</c:v>
                </c:pt>
                <c:pt idx="20955">
                  <c:v>-328.55250000000001</c:v>
                </c:pt>
                <c:pt idx="20956">
                  <c:v>-328.5505</c:v>
                </c:pt>
                <c:pt idx="20957">
                  <c:v>-328.54849999999999</c:v>
                </c:pt>
                <c:pt idx="20958">
                  <c:v>-328.54649999999998</c:v>
                </c:pt>
                <c:pt idx="20959">
                  <c:v>-328.54449999999997</c:v>
                </c:pt>
                <c:pt idx="20960">
                  <c:v>-328.54249999999996</c:v>
                </c:pt>
                <c:pt idx="20961">
                  <c:v>-328.54049999999995</c:v>
                </c:pt>
                <c:pt idx="20962">
                  <c:v>-328.5385</c:v>
                </c:pt>
                <c:pt idx="20963">
                  <c:v>-328.53649999999999</c:v>
                </c:pt>
                <c:pt idx="20964">
                  <c:v>-328.53449999999998</c:v>
                </c:pt>
                <c:pt idx="20965">
                  <c:v>-328.53249999999997</c:v>
                </c:pt>
                <c:pt idx="20966">
                  <c:v>-328.53049999999996</c:v>
                </c:pt>
                <c:pt idx="20967">
                  <c:v>-328.52850000000001</c:v>
                </c:pt>
                <c:pt idx="20968">
                  <c:v>-328.5265</c:v>
                </c:pt>
                <c:pt idx="20969">
                  <c:v>-328.52449999999999</c:v>
                </c:pt>
                <c:pt idx="20970">
                  <c:v>-328.52249999999998</c:v>
                </c:pt>
                <c:pt idx="20971">
                  <c:v>-328.52049999999997</c:v>
                </c:pt>
                <c:pt idx="20972">
                  <c:v>-328.51849999999996</c:v>
                </c:pt>
                <c:pt idx="20973">
                  <c:v>-328.51649999999995</c:v>
                </c:pt>
                <c:pt idx="20974">
                  <c:v>-328.5145</c:v>
                </c:pt>
                <c:pt idx="20975">
                  <c:v>-328.51249999999999</c:v>
                </c:pt>
                <c:pt idx="20976">
                  <c:v>-328.51049999999998</c:v>
                </c:pt>
                <c:pt idx="20977">
                  <c:v>-328.50849999999997</c:v>
                </c:pt>
                <c:pt idx="20978">
                  <c:v>-328.50649999999996</c:v>
                </c:pt>
                <c:pt idx="20979">
                  <c:v>-328.50450000000001</c:v>
                </c:pt>
                <c:pt idx="20980">
                  <c:v>-328.5025</c:v>
                </c:pt>
                <c:pt idx="20981">
                  <c:v>-328.50049999999999</c:v>
                </c:pt>
                <c:pt idx="20982">
                  <c:v>-328.49849999999998</c:v>
                </c:pt>
                <c:pt idx="20983">
                  <c:v>-328.49649999999997</c:v>
                </c:pt>
                <c:pt idx="20984">
                  <c:v>-328.49449999999996</c:v>
                </c:pt>
                <c:pt idx="20985">
                  <c:v>-328.49249999999995</c:v>
                </c:pt>
                <c:pt idx="20986">
                  <c:v>-328.4905</c:v>
                </c:pt>
                <c:pt idx="20987">
                  <c:v>-328.48849999999999</c:v>
                </c:pt>
                <c:pt idx="20988">
                  <c:v>-328.48649999999998</c:v>
                </c:pt>
                <c:pt idx="20989">
                  <c:v>-328.48449999999997</c:v>
                </c:pt>
                <c:pt idx="20990">
                  <c:v>-328.48249999999996</c:v>
                </c:pt>
                <c:pt idx="20991">
                  <c:v>-328.48050000000001</c:v>
                </c:pt>
                <c:pt idx="20992">
                  <c:v>-328.4785</c:v>
                </c:pt>
                <c:pt idx="20993">
                  <c:v>-328.47649999999999</c:v>
                </c:pt>
                <c:pt idx="20994">
                  <c:v>-328.47449999999998</c:v>
                </c:pt>
                <c:pt idx="20995">
                  <c:v>-328.47249999999997</c:v>
                </c:pt>
                <c:pt idx="20996">
                  <c:v>-328.47049999999996</c:v>
                </c:pt>
                <c:pt idx="20997">
                  <c:v>-328.46849999999995</c:v>
                </c:pt>
                <c:pt idx="20998">
                  <c:v>-328.4665</c:v>
                </c:pt>
                <c:pt idx="20999">
                  <c:v>-328.46449999999999</c:v>
                </c:pt>
                <c:pt idx="21000">
                  <c:v>-328.46249999999998</c:v>
                </c:pt>
                <c:pt idx="21001">
                  <c:v>-328.46049999999997</c:v>
                </c:pt>
                <c:pt idx="21002">
                  <c:v>-328.45849999999996</c:v>
                </c:pt>
                <c:pt idx="21003">
                  <c:v>-328.45650000000001</c:v>
                </c:pt>
                <c:pt idx="21004">
                  <c:v>-328.4545</c:v>
                </c:pt>
                <c:pt idx="21005">
                  <c:v>-328.45249999999999</c:v>
                </c:pt>
                <c:pt idx="21006">
                  <c:v>-328.45049999999998</c:v>
                </c:pt>
                <c:pt idx="21007">
                  <c:v>-328.44849999999997</c:v>
                </c:pt>
                <c:pt idx="21008">
                  <c:v>-328.44649999999996</c:v>
                </c:pt>
                <c:pt idx="21009">
                  <c:v>-328.44449999999995</c:v>
                </c:pt>
                <c:pt idx="21010">
                  <c:v>-328.4425</c:v>
                </c:pt>
                <c:pt idx="21011">
                  <c:v>-328.44049999999999</c:v>
                </c:pt>
                <c:pt idx="21012">
                  <c:v>-328.43849999999998</c:v>
                </c:pt>
                <c:pt idx="21013">
                  <c:v>-328.43649999999997</c:v>
                </c:pt>
                <c:pt idx="21014">
                  <c:v>-328.43449999999996</c:v>
                </c:pt>
                <c:pt idx="21015">
                  <c:v>-328.4325</c:v>
                </c:pt>
                <c:pt idx="21016">
                  <c:v>-328.43049999999999</c:v>
                </c:pt>
                <c:pt idx="21017">
                  <c:v>-328.42849999999999</c:v>
                </c:pt>
                <c:pt idx="21018">
                  <c:v>-328.42649999999998</c:v>
                </c:pt>
                <c:pt idx="21019">
                  <c:v>-328.42449999999997</c:v>
                </c:pt>
                <c:pt idx="21020">
                  <c:v>-328.42249999999996</c:v>
                </c:pt>
                <c:pt idx="21021">
                  <c:v>-328.42049999999995</c:v>
                </c:pt>
                <c:pt idx="21022">
                  <c:v>-328.41849999999999</c:v>
                </c:pt>
                <c:pt idx="21023">
                  <c:v>-328.41649999999998</c:v>
                </c:pt>
                <c:pt idx="21024">
                  <c:v>-328.41449999999998</c:v>
                </c:pt>
                <c:pt idx="21025">
                  <c:v>-328.41249999999997</c:v>
                </c:pt>
                <c:pt idx="21026">
                  <c:v>-328.41049999999996</c:v>
                </c:pt>
                <c:pt idx="21027">
                  <c:v>-328.4085</c:v>
                </c:pt>
                <c:pt idx="21028">
                  <c:v>-328.40649999999999</c:v>
                </c:pt>
                <c:pt idx="21029">
                  <c:v>-328.40449999999998</c:v>
                </c:pt>
                <c:pt idx="21030">
                  <c:v>-328.40249999999997</c:v>
                </c:pt>
                <c:pt idx="21031">
                  <c:v>-328.40049999999997</c:v>
                </c:pt>
                <c:pt idx="21032">
                  <c:v>-328.39849999999996</c:v>
                </c:pt>
                <c:pt idx="21033">
                  <c:v>-328.39649999999995</c:v>
                </c:pt>
                <c:pt idx="21034">
                  <c:v>-328.39449999999999</c:v>
                </c:pt>
                <c:pt idx="21035">
                  <c:v>-328.39249999999998</c:v>
                </c:pt>
                <c:pt idx="21036">
                  <c:v>-328.39049999999997</c:v>
                </c:pt>
                <c:pt idx="21037">
                  <c:v>-328.38849999999996</c:v>
                </c:pt>
                <c:pt idx="21038">
                  <c:v>-328.38649999999996</c:v>
                </c:pt>
                <c:pt idx="21039">
                  <c:v>-328.3845</c:v>
                </c:pt>
                <c:pt idx="21040">
                  <c:v>-328.38249999999999</c:v>
                </c:pt>
                <c:pt idx="21041">
                  <c:v>-328.38049999999998</c:v>
                </c:pt>
                <c:pt idx="21042">
                  <c:v>-328.37849999999997</c:v>
                </c:pt>
                <c:pt idx="21043">
                  <c:v>-328.37649999999996</c:v>
                </c:pt>
                <c:pt idx="21044">
                  <c:v>-328.37449999999995</c:v>
                </c:pt>
                <c:pt idx="21045">
                  <c:v>-328.37249999999995</c:v>
                </c:pt>
                <c:pt idx="21046">
                  <c:v>-328.37049999999999</c:v>
                </c:pt>
                <c:pt idx="21047">
                  <c:v>-328.36849999999998</c:v>
                </c:pt>
                <c:pt idx="21048">
                  <c:v>-328.36649999999997</c:v>
                </c:pt>
                <c:pt idx="21049">
                  <c:v>-328.36449999999996</c:v>
                </c:pt>
                <c:pt idx="21050">
                  <c:v>-328.36249999999995</c:v>
                </c:pt>
                <c:pt idx="21051">
                  <c:v>-328.3605</c:v>
                </c:pt>
                <c:pt idx="21052">
                  <c:v>-328.35849999999999</c:v>
                </c:pt>
                <c:pt idx="21053">
                  <c:v>-328.35649999999998</c:v>
                </c:pt>
                <c:pt idx="21054">
                  <c:v>-328.35449999999997</c:v>
                </c:pt>
                <c:pt idx="21055">
                  <c:v>-328.35249999999996</c:v>
                </c:pt>
                <c:pt idx="21056">
                  <c:v>-328.35049999999995</c:v>
                </c:pt>
                <c:pt idx="21057">
                  <c:v>-328.3485</c:v>
                </c:pt>
                <c:pt idx="21058">
                  <c:v>-328.34649999999999</c:v>
                </c:pt>
                <c:pt idx="21059">
                  <c:v>-328.34449999999998</c:v>
                </c:pt>
                <c:pt idx="21060">
                  <c:v>-328.34249999999997</c:v>
                </c:pt>
                <c:pt idx="21061">
                  <c:v>-328.34049999999996</c:v>
                </c:pt>
                <c:pt idx="21062">
                  <c:v>-328.33849999999995</c:v>
                </c:pt>
                <c:pt idx="21063">
                  <c:v>-328.3365</c:v>
                </c:pt>
                <c:pt idx="21064">
                  <c:v>-328.33449999999999</c:v>
                </c:pt>
                <c:pt idx="21065">
                  <c:v>-328.33249999999998</c:v>
                </c:pt>
                <c:pt idx="21066">
                  <c:v>-328.33049999999997</c:v>
                </c:pt>
                <c:pt idx="21067">
                  <c:v>-328.32849999999996</c:v>
                </c:pt>
                <c:pt idx="21068">
                  <c:v>-328.32649999999995</c:v>
                </c:pt>
                <c:pt idx="21069">
                  <c:v>-328.3245</c:v>
                </c:pt>
                <c:pt idx="21070">
                  <c:v>-328.32249999999999</c:v>
                </c:pt>
                <c:pt idx="21071">
                  <c:v>-328.32049999999998</c:v>
                </c:pt>
                <c:pt idx="21072">
                  <c:v>-328.31849999999997</c:v>
                </c:pt>
                <c:pt idx="21073">
                  <c:v>-328.31649999999996</c:v>
                </c:pt>
                <c:pt idx="21074">
                  <c:v>-328.31449999999995</c:v>
                </c:pt>
                <c:pt idx="21075">
                  <c:v>-328.3125</c:v>
                </c:pt>
                <c:pt idx="21076">
                  <c:v>-328.31049999999999</c:v>
                </c:pt>
                <c:pt idx="21077">
                  <c:v>-328.30849999999998</c:v>
                </c:pt>
                <c:pt idx="21078">
                  <c:v>-328.30649999999997</c:v>
                </c:pt>
                <c:pt idx="21079">
                  <c:v>-328.30449999999996</c:v>
                </c:pt>
                <c:pt idx="21080">
                  <c:v>-328.30250000000001</c:v>
                </c:pt>
                <c:pt idx="21081">
                  <c:v>-328.3005</c:v>
                </c:pt>
                <c:pt idx="21082">
                  <c:v>-328.29849999999999</c:v>
                </c:pt>
                <c:pt idx="21083">
                  <c:v>-328.29649999999998</c:v>
                </c:pt>
                <c:pt idx="21084">
                  <c:v>-328.29449999999997</c:v>
                </c:pt>
                <c:pt idx="21085">
                  <c:v>-328.29249999999996</c:v>
                </c:pt>
                <c:pt idx="21086">
                  <c:v>-328.29049999999995</c:v>
                </c:pt>
                <c:pt idx="21087">
                  <c:v>-328.2885</c:v>
                </c:pt>
                <c:pt idx="21088">
                  <c:v>-328.28649999999999</c:v>
                </c:pt>
                <c:pt idx="21089">
                  <c:v>-328.28449999999998</c:v>
                </c:pt>
                <c:pt idx="21090">
                  <c:v>-328.28249999999997</c:v>
                </c:pt>
                <c:pt idx="21091">
                  <c:v>-328.28049999999996</c:v>
                </c:pt>
                <c:pt idx="21092">
                  <c:v>-328.27850000000001</c:v>
                </c:pt>
                <c:pt idx="21093">
                  <c:v>-328.2765</c:v>
                </c:pt>
                <c:pt idx="21094">
                  <c:v>-328.27449999999999</c:v>
                </c:pt>
                <c:pt idx="21095">
                  <c:v>-328.27249999999998</c:v>
                </c:pt>
                <c:pt idx="21096">
                  <c:v>-328.27049999999997</c:v>
                </c:pt>
                <c:pt idx="21097">
                  <c:v>-328.26849999999996</c:v>
                </c:pt>
                <c:pt idx="21098">
                  <c:v>-328.26649999999995</c:v>
                </c:pt>
                <c:pt idx="21099">
                  <c:v>-328.2645</c:v>
                </c:pt>
                <c:pt idx="21100">
                  <c:v>-328.26249999999999</c:v>
                </c:pt>
                <c:pt idx="21101">
                  <c:v>-328.26049999999998</c:v>
                </c:pt>
                <c:pt idx="21102">
                  <c:v>-328.25849999999997</c:v>
                </c:pt>
                <c:pt idx="21103">
                  <c:v>-328.25649999999996</c:v>
                </c:pt>
                <c:pt idx="21104">
                  <c:v>-328.25450000000001</c:v>
                </c:pt>
                <c:pt idx="21105">
                  <c:v>-328.2525</c:v>
                </c:pt>
                <c:pt idx="21106">
                  <c:v>-328.25049999999999</c:v>
                </c:pt>
                <c:pt idx="21107">
                  <c:v>-328.24849999999998</c:v>
                </c:pt>
                <c:pt idx="21108">
                  <c:v>-328.24649999999997</c:v>
                </c:pt>
                <c:pt idx="21109">
                  <c:v>-328.24449999999996</c:v>
                </c:pt>
                <c:pt idx="21110">
                  <c:v>-328.24249999999995</c:v>
                </c:pt>
                <c:pt idx="21111">
                  <c:v>-328.2405</c:v>
                </c:pt>
                <c:pt idx="21112">
                  <c:v>-328.23849999999999</c:v>
                </c:pt>
                <c:pt idx="21113">
                  <c:v>-328.23649999999998</c:v>
                </c:pt>
                <c:pt idx="21114">
                  <c:v>-328.23449999999997</c:v>
                </c:pt>
                <c:pt idx="21115">
                  <c:v>-328.23249999999996</c:v>
                </c:pt>
                <c:pt idx="21116">
                  <c:v>-328.23050000000001</c:v>
                </c:pt>
                <c:pt idx="21117">
                  <c:v>-328.2285</c:v>
                </c:pt>
                <c:pt idx="21118">
                  <c:v>-328.22649999999999</c:v>
                </c:pt>
                <c:pt idx="21119">
                  <c:v>-328.22449999999998</c:v>
                </c:pt>
                <c:pt idx="21120">
                  <c:v>-328.22249999999997</c:v>
                </c:pt>
                <c:pt idx="21121">
                  <c:v>-328.22049999999996</c:v>
                </c:pt>
                <c:pt idx="21122">
                  <c:v>-328.21849999999995</c:v>
                </c:pt>
                <c:pt idx="21123">
                  <c:v>-328.2165</c:v>
                </c:pt>
                <c:pt idx="21124">
                  <c:v>-328.21449999999999</c:v>
                </c:pt>
                <c:pt idx="21125">
                  <c:v>-328.21249999999998</c:v>
                </c:pt>
                <c:pt idx="21126">
                  <c:v>-328.21049999999997</c:v>
                </c:pt>
                <c:pt idx="21127">
                  <c:v>-328.20849999999996</c:v>
                </c:pt>
                <c:pt idx="21128">
                  <c:v>-328.20650000000001</c:v>
                </c:pt>
                <c:pt idx="21129">
                  <c:v>-328.2045</c:v>
                </c:pt>
                <c:pt idx="21130">
                  <c:v>-328.20249999999999</c:v>
                </c:pt>
                <c:pt idx="21131">
                  <c:v>-328.20049999999998</c:v>
                </c:pt>
                <c:pt idx="21132">
                  <c:v>-328.19849999999997</c:v>
                </c:pt>
                <c:pt idx="21133">
                  <c:v>-328.19649999999996</c:v>
                </c:pt>
                <c:pt idx="21134">
                  <c:v>-328.19449999999995</c:v>
                </c:pt>
                <c:pt idx="21135">
                  <c:v>-328.1925</c:v>
                </c:pt>
                <c:pt idx="21136">
                  <c:v>-328.19049999999999</c:v>
                </c:pt>
                <c:pt idx="21137">
                  <c:v>-328.18849999999998</c:v>
                </c:pt>
                <c:pt idx="21138">
                  <c:v>-328.18649999999997</c:v>
                </c:pt>
                <c:pt idx="21139">
                  <c:v>-328.18449999999996</c:v>
                </c:pt>
                <c:pt idx="21140">
                  <c:v>-328.1825</c:v>
                </c:pt>
                <c:pt idx="21141">
                  <c:v>-328.18049999999999</c:v>
                </c:pt>
                <c:pt idx="21142">
                  <c:v>-328.17849999999999</c:v>
                </c:pt>
                <c:pt idx="21143">
                  <c:v>-328.17649999999998</c:v>
                </c:pt>
                <c:pt idx="21144">
                  <c:v>-328.17449999999997</c:v>
                </c:pt>
                <c:pt idx="21145">
                  <c:v>-328.17249999999996</c:v>
                </c:pt>
                <c:pt idx="21146">
                  <c:v>-328.17049999999995</c:v>
                </c:pt>
                <c:pt idx="21147">
                  <c:v>-328.16849999999999</c:v>
                </c:pt>
                <c:pt idx="21148">
                  <c:v>-328.16649999999998</c:v>
                </c:pt>
                <c:pt idx="21149">
                  <c:v>-328.16449999999998</c:v>
                </c:pt>
                <c:pt idx="21150">
                  <c:v>-328.16249999999997</c:v>
                </c:pt>
                <c:pt idx="21151">
                  <c:v>-328.16049999999996</c:v>
                </c:pt>
                <c:pt idx="21152">
                  <c:v>-328.1585</c:v>
                </c:pt>
                <c:pt idx="21153">
                  <c:v>-328.15649999999999</c:v>
                </c:pt>
                <c:pt idx="21154">
                  <c:v>-328.15449999999998</c:v>
                </c:pt>
                <c:pt idx="21155">
                  <c:v>-328.15249999999997</c:v>
                </c:pt>
                <c:pt idx="21156">
                  <c:v>-328.15049999999997</c:v>
                </c:pt>
                <c:pt idx="21157">
                  <c:v>-328.14849999999996</c:v>
                </c:pt>
                <c:pt idx="21158">
                  <c:v>-328.14649999999995</c:v>
                </c:pt>
                <c:pt idx="21159">
                  <c:v>-328.14449999999999</c:v>
                </c:pt>
                <c:pt idx="21160">
                  <c:v>-328.14249999999998</c:v>
                </c:pt>
                <c:pt idx="21161">
                  <c:v>-328.14049999999997</c:v>
                </c:pt>
                <c:pt idx="21162">
                  <c:v>-328.13849999999996</c:v>
                </c:pt>
                <c:pt idx="21163">
                  <c:v>-328.13649999999996</c:v>
                </c:pt>
                <c:pt idx="21164">
                  <c:v>-328.1345</c:v>
                </c:pt>
                <c:pt idx="21165">
                  <c:v>-328.13249999999999</c:v>
                </c:pt>
                <c:pt idx="21166">
                  <c:v>-328.13049999999998</c:v>
                </c:pt>
                <c:pt idx="21167">
                  <c:v>-328.12849999999997</c:v>
                </c:pt>
                <c:pt idx="21168">
                  <c:v>-328.12649999999996</c:v>
                </c:pt>
                <c:pt idx="21169">
                  <c:v>-328.12449999999995</c:v>
                </c:pt>
                <c:pt idx="21170">
                  <c:v>-328.12249999999995</c:v>
                </c:pt>
                <c:pt idx="21171">
                  <c:v>-328.12049999999999</c:v>
                </c:pt>
                <c:pt idx="21172">
                  <c:v>-328.11849999999998</c:v>
                </c:pt>
                <c:pt idx="21173">
                  <c:v>-328.11649999999997</c:v>
                </c:pt>
                <c:pt idx="21174">
                  <c:v>-328.11449999999996</c:v>
                </c:pt>
                <c:pt idx="21175">
                  <c:v>-328.11249999999995</c:v>
                </c:pt>
                <c:pt idx="21176">
                  <c:v>-328.1105</c:v>
                </c:pt>
                <c:pt idx="21177">
                  <c:v>-328.10849999999999</c:v>
                </c:pt>
                <c:pt idx="21178">
                  <c:v>-328.10649999999998</c:v>
                </c:pt>
                <c:pt idx="21179">
                  <c:v>-328.10449999999997</c:v>
                </c:pt>
                <c:pt idx="21180">
                  <c:v>-328.10249999999996</c:v>
                </c:pt>
                <c:pt idx="21181">
                  <c:v>-328.10049999999995</c:v>
                </c:pt>
                <c:pt idx="21182">
                  <c:v>-328.0985</c:v>
                </c:pt>
                <c:pt idx="21183">
                  <c:v>-328.09649999999999</c:v>
                </c:pt>
                <c:pt idx="21184">
                  <c:v>-328.09449999999998</c:v>
                </c:pt>
                <c:pt idx="21185">
                  <c:v>-328.09249999999997</c:v>
                </c:pt>
                <c:pt idx="21186">
                  <c:v>-328.09049999999996</c:v>
                </c:pt>
                <c:pt idx="21187">
                  <c:v>-328.08849999999995</c:v>
                </c:pt>
                <c:pt idx="21188">
                  <c:v>-328.0865</c:v>
                </c:pt>
                <c:pt idx="21189">
                  <c:v>-328.08449999999999</c:v>
                </c:pt>
                <c:pt idx="21190">
                  <c:v>-328.08249999999998</c:v>
                </c:pt>
                <c:pt idx="21191">
                  <c:v>-328.08049999999997</c:v>
                </c:pt>
                <c:pt idx="21192">
                  <c:v>-328.07849999999996</c:v>
                </c:pt>
                <c:pt idx="21193">
                  <c:v>-328.07649999999995</c:v>
                </c:pt>
                <c:pt idx="21194">
                  <c:v>-328.0745</c:v>
                </c:pt>
                <c:pt idx="21195">
                  <c:v>-328.07249999999999</c:v>
                </c:pt>
                <c:pt idx="21196">
                  <c:v>-328.07049999999998</c:v>
                </c:pt>
                <c:pt idx="21197">
                  <c:v>-328.06849999999997</c:v>
                </c:pt>
                <c:pt idx="21198">
                  <c:v>-328.06649999999996</c:v>
                </c:pt>
                <c:pt idx="21199">
                  <c:v>-328.06449999999995</c:v>
                </c:pt>
                <c:pt idx="21200">
                  <c:v>-328.0625</c:v>
                </c:pt>
                <c:pt idx="21201">
                  <c:v>-328.06049999999999</c:v>
                </c:pt>
                <c:pt idx="21202">
                  <c:v>-328.05849999999998</c:v>
                </c:pt>
                <c:pt idx="21203">
                  <c:v>-328.05649999999997</c:v>
                </c:pt>
                <c:pt idx="21204">
                  <c:v>-328.05449999999996</c:v>
                </c:pt>
                <c:pt idx="21205">
                  <c:v>-328.05250000000001</c:v>
                </c:pt>
                <c:pt idx="21206">
                  <c:v>-328.0505</c:v>
                </c:pt>
                <c:pt idx="21207">
                  <c:v>-328.04849999999999</c:v>
                </c:pt>
                <c:pt idx="21208">
                  <c:v>-328.04649999999998</c:v>
                </c:pt>
                <c:pt idx="21209">
                  <c:v>-328.04449999999997</c:v>
                </c:pt>
                <c:pt idx="21210">
                  <c:v>-328.04249999999996</c:v>
                </c:pt>
                <c:pt idx="21211">
                  <c:v>-328.04049999999995</c:v>
                </c:pt>
                <c:pt idx="21212">
                  <c:v>-328.0385</c:v>
                </c:pt>
                <c:pt idx="21213">
                  <c:v>-328.03649999999999</c:v>
                </c:pt>
                <c:pt idx="21214">
                  <c:v>-328.03449999999998</c:v>
                </c:pt>
                <c:pt idx="21215">
                  <c:v>-328.03249999999997</c:v>
                </c:pt>
                <c:pt idx="21216">
                  <c:v>-328.03049999999996</c:v>
                </c:pt>
                <c:pt idx="21217">
                  <c:v>-328.02850000000001</c:v>
                </c:pt>
                <c:pt idx="21218">
                  <c:v>-328.0265</c:v>
                </c:pt>
                <c:pt idx="21219">
                  <c:v>-328.02449999999999</c:v>
                </c:pt>
                <c:pt idx="21220">
                  <c:v>-328.02249999999998</c:v>
                </c:pt>
                <c:pt idx="21221">
                  <c:v>-328.02049999999997</c:v>
                </c:pt>
                <c:pt idx="21222">
                  <c:v>-328.01849999999996</c:v>
                </c:pt>
                <c:pt idx="21223">
                  <c:v>-328.01649999999995</c:v>
                </c:pt>
                <c:pt idx="21224">
                  <c:v>-328.0145</c:v>
                </c:pt>
                <c:pt idx="21225">
                  <c:v>-328.01249999999999</c:v>
                </c:pt>
                <c:pt idx="21226">
                  <c:v>-328.01049999999998</c:v>
                </c:pt>
                <c:pt idx="21227">
                  <c:v>-328.00849999999997</c:v>
                </c:pt>
                <c:pt idx="21228">
                  <c:v>-328.00649999999996</c:v>
                </c:pt>
                <c:pt idx="21229">
                  <c:v>-328.00450000000001</c:v>
                </c:pt>
                <c:pt idx="21230">
                  <c:v>-328.0025</c:v>
                </c:pt>
                <c:pt idx="21231">
                  <c:v>-328.00049999999999</c:v>
                </c:pt>
                <c:pt idx="21232">
                  <c:v>-327.99849999999998</c:v>
                </c:pt>
                <c:pt idx="21233">
                  <c:v>-327.99649999999997</c:v>
                </c:pt>
                <c:pt idx="21234">
                  <c:v>-327.99449999999996</c:v>
                </c:pt>
                <c:pt idx="21235">
                  <c:v>-327.99249999999995</c:v>
                </c:pt>
                <c:pt idx="21236">
                  <c:v>-327.9905</c:v>
                </c:pt>
                <c:pt idx="21237">
                  <c:v>-327.98849999999999</c:v>
                </c:pt>
                <c:pt idx="21238">
                  <c:v>-327.98649999999998</c:v>
                </c:pt>
                <c:pt idx="21239">
                  <c:v>-327.98449999999997</c:v>
                </c:pt>
                <c:pt idx="21240">
                  <c:v>-327.98249999999996</c:v>
                </c:pt>
                <c:pt idx="21241">
                  <c:v>-327.98050000000001</c:v>
                </c:pt>
                <c:pt idx="21242">
                  <c:v>-327.9785</c:v>
                </c:pt>
                <c:pt idx="21243">
                  <c:v>-327.97649999999999</c:v>
                </c:pt>
                <c:pt idx="21244">
                  <c:v>-327.97449999999998</c:v>
                </c:pt>
                <c:pt idx="21245">
                  <c:v>-327.97249999999997</c:v>
                </c:pt>
                <c:pt idx="21246">
                  <c:v>-327.97049999999996</c:v>
                </c:pt>
                <c:pt idx="21247">
                  <c:v>-327.96849999999995</c:v>
                </c:pt>
                <c:pt idx="21248">
                  <c:v>-327.9665</c:v>
                </c:pt>
                <c:pt idx="21249">
                  <c:v>-327.96449999999999</c:v>
                </c:pt>
                <c:pt idx="21250">
                  <c:v>-327.96249999999998</c:v>
                </c:pt>
                <c:pt idx="21251">
                  <c:v>-327.96049999999997</c:v>
                </c:pt>
                <c:pt idx="21252">
                  <c:v>-327.95849999999996</c:v>
                </c:pt>
                <c:pt idx="21253">
                  <c:v>-327.95650000000001</c:v>
                </c:pt>
                <c:pt idx="21254">
                  <c:v>-327.9545</c:v>
                </c:pt>
                <c:pt idx="21255">
                  <c:v>-327.95249999999999</c:v>
                </c:pt>
                <c:pt idx="21256">
                  <c:v>-327.95049999999998</c:v>
                </c:pt>
                <c:pt idx="21257">
                  <c:v>-327.94849999999997</c:v>
                </c:pt>
                <c:pt idx="21258">
                  <c:v>-327.94649999999996</c:v>
                </c:pt>
                <c:pt idx="21259">
                  <c:v>-327.94449999999995</c:v>
                </c:pt>
                <c:pt idx="21260">
                  <c:v>-327.9425</c:v>
                </c:pt>
                <c:pt idx="21261">
                  <c:v>-327.94049999999999</c:v>
                </c:pt>
                <c:pt idx="21262">
                  <c:v>-327.93849999999998</c:v>
                </c:pt>
                <c:pt idx="21263">
                  <c:v>-327.93649999999997</c:v>
                </c:pt>
                <c:pt idx="21264">
                  <c:v>-327.93449999999996</c:v>
                </c:pt>
                <c:pt idx="21265">
                  <c:v>-327.9325</c:v>
                </c:pt>
                <c:pt idx="21266">
                  <c:v>-327.93049999999999</c:v>
                </c:pt>
                <c:pt idx="21267">
                  <c:v>-327.92849999999999</c:v>
                </c:pt>
                <c:pt idx="21268">
                  <c:v>-327.92649999999998</c:v>
                </c:pt>
                <c:pt idx="21269">
                  <c:v>-327.92449999999997</c:v>
                </c:pt>
                <c:pt idx="21270">
                  <c:v>-327.92249999999996</c:v>
                </c:pt>
                <c:pt idx="21271">
                  <c:v>-327.92049999999995</c:v>
                </c:pt>
                <c:pt idx="21272">
                  <c:v>-327.91849999999999</c:v>
                </c:pt>
                <c:pt idx="21273">
                  <c:v>-327.91649999999998</c:v>
                </c:pt>
                <c:pt idx="21274">
                  <c:v>-327.91449999999998</c:v>
                </c:pt>
                <c:pt idx="21275">
                  <c:v>-327.91249999999997</c:v>
                </c:pt>
                <c:pt idx="21276">
                  <c:v>-327.91049999999996</c:v>
                </c:pt>
                <c:pt idx="21277">
                  <c:v>-327.9085</c:v>
                </c:pt>
                <c:pt idx="21278">
                  <c:v>-327.90649999999999</c:v>
                </c:pt>
                <c:pt idx="21279">
                  <c:v>-327.90449999999998</c:v>
                </c:pt>
                <c:pt idx="21280">
                  <c:v>-327.90249999999997</c:v>
                </c:pt>
                <c:pt idx="21281">
                  <c:v>-327.90049999999997</c:v>
                </c:pt>
                <c:pt idx="21282">
                  <c:v>-327.89849999999996</c:v>
                </c:pt>
                <c:pt idx="21283">
                  <c:v>-327.89649999999995</c:v>
                </c:pt>
                <c:pt idx="21284">
                  <c:v>-327.89449999999999</c:v>
                </c:pt>
                <c:pt idx="21285">
                  <c:v>-327.89249999999998</c:v>
                </c:pt>
                <c:pt idx="21286">
                  <c:v>-327.89049999999997</c:v>
                </c:pt>
                <c:pt idx="21287">
                  <c:v>-327.88849999999996</c:v>
                </c:pt>
                <c:pt idx="21288">
                  <c:v>-327.88649999999996</c:v>
                </c:pt>
                <c:pt idx="21289">
                  <c:v>-327.8845</c:v>
                </c:pt>
                <c:pt idx="21290">
                  <c:v>-327.88249999999999</c:v>
                </c:pt>
                <c:pt idx="21291">
                  <c:v>-327.88049999999998</c:v>
                </c:pt>
                <c:pt idx="21292">
                  <c:v>-327.87849999999997</c:v>
                </c:pt>
                <c:pt idx="21293">
                  <c:v>-327.87649999999996</c:v>
                </c:pt>
                <c:pt idx="21294">
                  <c:v>-327.87449999999995</c:v>
                </c:pt>
                <c:pt idx="21295">
                  <c:v>-327.87249999999995</c:v>
                </c:pt>
                <c:pt idx="21296">
                  <c:v>-327.87049999999999</c:v>
                </c:pt>
                <c:pt idx="21297">
                  <c:v>-327.86849999999998</c:v>
                </c:pt>
                <c:pt idx="21298">
                  <c:v>-327.86649999999997</c:v>
                </c:pt>
                <c:pt idx="21299">
                  <c:v>-327.86449999999996</c:v>
                </c:pt>
                <c:pt idx="21300">
                  <c:v>-327.86249999999995</c:v>
                </c:pt>
                <c:pt idx="21301">
                  <c:v>-327.8605</c:v>
                </c:pt>
                <c:pt idx="21302">
                  <c:v>-327.85849999999999</c:v>
                </c:pt>
                <c:pt idx="21303">
                  <c:v>-327.85649999999998</c:v>
                </c:pt>
                <c:pt idx="21304">
                  <c:v>-327.85449999999997</c:v>
                </c:pt>
                <c:pt idx="21305">
                  <c:v>-327.85249999999996</c:v>
                </c:pt>
                <c:pt idx="21306">
                  <c:v>-327.85049999999995</c:v>
                </c:pt>
                <c:pt idx="21307">
                  <c:v>-327.8485</c:v>
                </c:pt>
                <c:pt idx="21308">
                  <c:v>-327.84649999999999</c:v>
                </c:pt>
                <c:pt idx="21309">
                  <c:v>-327.84449999999998</c:v>
                </c:pt>
                <c:pt idx="21310">
                  <c:v>-327.84249999999997</c:v>
                </c:pt>
                <c:pt idx="21311">
                  <c:v>-327.84049999999996</c:v>
                </c:pt>
                <c:pt idx="21312">
                  <c:v>-327.83849999999995</c:v>
                </c:pt>
                <c:pt idx="21313">
                  <c:v>-327.8365</c:v>
                </c:pt>
                <c:pt idx="21314">
                  <c:v>-327.83449999999999</c:v>
                </c:pt>
                <c:pt idx="21315">
                  <c:v>-327.83249999999998</c:v>
                </c:pt>
                <c:pt idx="21316">
                  <c:v>-327.83049999999997</c:v>
                </c:pt>
                <c:pt idx="21317">
                  <c:v>-327.82849999999996</c:v>
                </c:pt>
                <c:pt idx="21318">
                  <c:v>-327.82649999999995</c:v>
                </c:pt>
                <c:pt idx="21319">
                  <c:v>-327.8245</c:v>
                </c:pt>
                <c:pt idx="21320">
                  <c:v>-327.82249999999999</c:v>
                </c:pt>
                <c:pt idx="21321">
                  <c:v>-327.82049999999998</c:v>
                </c:pt>
                <c:pt idx="21322">
                  <c:v>-327.81849999999997</c:v>
                </c:pt>
                <c:pt idx="21323">
                  <c:v>-327.81649999999996</c:v>
                </c:pt>
                <c:pt idx="21324">
                  <c:v>-327.81449999999995</c:v>
                </c:pt>
                <c:pt idx="21325">
                  <c:v>-327.8125</c:v>
                </c:pt>
                <c:pt idx="21326">
                  <c:v>-327.81049999999999</c:v>
                </c:pt>
                <c:pt idx="21327">
                  <c:v>-327.80849999999998</c:v>
                </c:pt>
                <c:pt idx="21328">
                  <c:v>-327.80649999999997</c:v>
                </c:pt>
                <c:pt idx="21329">
                  <c:v>-327.80449999999996</c:v>
                </c:pt>
                <c:pt idx="21330">
                  <c:v>-327.80250000000001</c:v>
                </c:pt>
                <c:pt idx="21331">
                  <c:v>-327.8005</c:v>
                </c:pt>
                <c:pt idx="21332">
                  <c:v>-327.79849999999999</c:v>
                </c:pt>
                <c:pt idx="21333">
                  <c:v>-327.79649999999998</c:v>
                </c:pt>
                <c:pt idx="21334">
                  <c:v>-327.79449999999997</c:v>
                </c:pt>
                <c:pt idx="21335">
                  <c:v>-327.79249999999996</c:v>
                </c:pt>
                <c:pt idx="21336">
                  <c:v>-327.79049999999995</c:v>
                </c:pt>
                <c:pt idx="21337">
                  <c:v>-327.7885</c:v>
                </c:pt>
                <c:pt idx="21338">
                  <c:v>-327.78649999999999</c:v>
                </c:pt>
                <c:pt idx="21339">
                  <c:v>-327.78449999999998</c:v>
                </c:pt>
                <c:pt idx="21340">
                  <c:v>-327.78249999999997</c:v>
                </c:pt>
                <c:pt idx="21341">
                  <c:v>-327.78049999999996</c:v>
                </c:pt>
                <c:pt idx="21342">
                  <c:v>-327.77850000000001</c:v>
                </c:pt>
                <c:pt idx="21343">
                  <c:v>-327.7765</c:v>
                </c:pt>
                <c:pt idx="21344">
                  <c:v>-327.77449999999999</c:v>
                </c:pt>
                <c:pt idx="21345">
                  <c:v>-327.77249999999998</c:v>
                </c:pt>
                <c:pt idx="21346">
                  <c:v>-327.77049999999997</c:v>
                </c:pt>
                <c:pt idx="21347">
                  <c:v>-327.76849999999996</c:v>
                </c:pt>
                <c:pt idx="21348">
                  <c:v>-327.76649999999995</c:v>
                </c:pt>
                <c:pt idx="21349">
                  <c:v>-327.7645</c:v>
                </c:pt>
                <c:pt idx="21350">
                  <c:v>-327.76249999999999</c:v>
                </c:pt>
                <c:pt idx="21351">
                  <c:v>-327.76049999999998</c:v>
                </c:pt>
                <c:pt idx="21352">
                  <c:v>-327.75849999999997</c:v>
                </c:pt>
                <c:pt idx="21353">
                  <c:v>-327.75649999999996</c:v>
                </c:pt>
                <c:pt idx="21354">
                  <c:v>-327.75450000000001</c:v>
                </c:pt>
                <c:pt idx="21355">
                  <c:v>-327.7525</c:v>
                </c:pt>
                <c:pt idx="21356">
                  <c:v>-327.75049999999999</c:v>
                </c:pt>
                <c:pt idx="21357">
                  <c:v>-327.74849999999998</c:v>
                </c:pt>
                <c:pt idx="21358">
                  <c:v>-327.74649999999997</c:v>
                </c:pt>
                <c:pt idx="21359">
                  <c:v>-327.74449999999996</c:v>
                </c:pt>
                <c:pt idx="21360">
                  <c:v>-327.74249999999995</c:v>
                </c:pt>
                <c:pt idx="21361">
                  <c:v>-327.7405</c:v>
                </c:pt>
                <c:pt idx="21362">
                  <c:v>-327.73849999999999</c:v>
                </c:pt>
                <c:pt idx="21363">
                  <c:v>-327.73649999999998</c:v>
                </c:pt>
                <c:pt idx="21364">
                  <c:v>-327.73449999999997</c:v>
                </c:pt>
                <c:pt idx="21365">
                  <c:v>-327.73249999999996</c:v>
                </c:pt>
                <c:pt idx="21366">
                  <c:v>-327.73050000000001</c:v>
                </c:pt>
                <c:pt idx="21367">
                  <c:v>-327.7285</c:v>
                </c:pt>
                <c:pt idx="21368">
                  <c:v>-327.72649999999999</c:v>
                </c:pt>
                <c:pt idx="21369">
                  <c:v>-327.72449999999998</c:v>
                </c:pt>
                <c:pt idx="21370">
                  <c:v>-327.72249999999997</c:v>
                </c:pt>
                <c:pt idx="21371">
                  <c:v>-327.72049999999996</c:v>
                </c:pt>
                <c:pt idx="21372">
                  <c:v>-327.71849999999995</c:v>
                </c:pt>
                <c:pt idx="21373">
                  <c:v>-327.7165</c:v>
                </c:pt>
                <c:pt idx="21374">
                  <c:v>-327.71449999999999</c:v>
                </c:pt>
                <c:pt idx="21375">
                  <c:v>-327.71249999999998</c:v>
                </c:pt>
                <c:pt idx="21376">
                  <c:v>-327.71049999999997</c:v>
                </c:pt>
                <c:pt idx="21377">
                  <c:v>-327.70849999999996</c:v>
                </c:pt>
                <c:pt idx="21378">
                  <c:v>-327.70650000000001</c:v>
                </c:pt>
                <c:pt idx="21379">
                  <c:v>-327.7045</c:v>
                </c:pt>
                <c:pt idx="21380">
                  <c:v>-327.70249999999999</c:v>
                </c:pt>
                <c:pt idx="21381">
                  <c:v>-327.70049999999998</c:v>
                </c:pt>
                <c:pt idx="21382">
                  <c:v>-327.69849999999997</c:v>
                </c:pt>
                <c:pt idx="21383">
                  <c:v>-327.69649999999996</c:v>
                </c:pt>
                <c:pt idx="21384">
                  <c:v>-327.69449999999995</c:v>
                </c:pt>
                <c:pt idx="21385">
                  <c:v>-327.6925</c:v>
                </c:pt>
                <c:pt idx="21386">
                  <c:v>-327.69049999999999</c:v>
                </c:pt>
                <c:pt idx="21387">
                  <c:v>-327.68849999999998</c:v>
                </c:pt>
                <c:pt idx="21388">
                  <c:v>-327.68649999999997</c:v>
                </c:pt>
                <c:pt idx="21389">
                  <c:v>-327.68449999999996</c:v>
                </c:pt>
                <c:pt idx="21390">
                  <c:v>-327.6825</c:v>
                </c:pt>
                <c:pt idx="21391">
                  <c:v>-327.68049999999999</c:v>
                </c:pt>
                <c:pt idx="21392">
                  <c:v>-327.67849999999999</c:v>
                </c:pt>
                <c:pt idx="21393">
                  <c:v>-327.67649999999998</c:v>
                </c:pt>
                <c:pt idx="21394">
                  <c:v>-327.67449999999997</c:v>
                </c:pt>
                <c:pt idx="21395">
                  <c:v>-327.67249999999996</c:v>
                </c:pt>
                <c:pt idx="21396">
                  <c:v>-327.67049999999995</c:v>
                </c:pt>
                <c:pt idx="21397">
                  <c:v>-327.66849999999999</c:v>
                </c:pt>
                <c:pt idx="21398">
                  <c:v>-327.66649999999998</c:v>
                </c:pt>
                <c:pt idx="21399">
                  <c:v>-327.66449999999998</c:v>
                </c:pt>
                <c:pt idx="21400">
                  <c:v>-327.66249999999997</c:v>
                </c:pt>
                <c:pt idx="21401">
                  <c:v>-327.66049999999996</c:v>
                </c:pt>
                <c:pt idx="21402">
                  <c:v>-327.6585</c:v>
                </c:pt>
                <c:pt idx="21403">
                  <c:v>-327.65649999999999</c:v>
                </c:pt>
                <c:pt idx="21404">
                  <c:v>-327.65449999999998</c:v>
                </c:pt>
                <c:pt idx="21405">
                  <c:v>-327.65249999999997</c:v>
                </c:pt>
                <c:pt idx="21406">
                  <c:v>-327.65049999999997</c:v>
                </c:pt>
                <c:pt idx="21407">
                  <c:v>-327.64849999999996</c:v>
                </c:pt>
                <c:pt idx="21408">
                  <c:v>-327.64649999999995</c:v>
                </c:pt>
                <c:pt idx="21409">
                  <c:v>-327.64449999999999</c:v>
                </c:pt>
                <c:pt idx="21410">
                  <c:v>-327.64249999999998</c:v>
                </c:pt>
                <c:pt idx="21411">
                  <c:v>-327.64049999999997</c:v>
                </c:pt>
                <c:pt idx="21412">
                  <c:v>-327.63849999999996</c:v>
                </c:pt>
                <c:pt idx="21413">
                  <c:v>-327.63649999999996</c:v>
                </c:pt>
                <c:pt idx="21414">
                  <c:v>-327.6345</c:v>
                </c:pt>
                <c:pt idx="21415">
                  <c:v>-327.63249999999999</c:v>
                </c:pt>
                <c:pt idx="21416">
                  <c:v>-327.63049999999998</c:v>
                </c:pt>
                <c:pt idx="21417">
                  <c:v>-327.62849999999997</c:v>
                </c:pt>
                <c:pt idx="21418">
                  <c:v>-327.62649999999996</c:v>
                </c:pt>
                <c:pt idx="21419">
                  <c:v>-327.62449999999995</c:v>
                </c:pt>
                <c:pt idx="21420">
                  <c:v>-327.62249999999995</c:v>
                </c:pt>
                <c:pt idx="21421">
                  <c:v>-327.62049999999999</c:v>
                </c:pt>
                <c:pt idx="21422">
                  <c:v>-327.61849999999998</c:v>
                </c:pt>
                <c:pt idx="21423">
                  <c:v>-327.61649999999997</c:v>
                </c:pt>
                <c:pt idx="21424">
                  <c:v>-327.61449999999996</c:v>
                </c:pt>
                <c:pt idx="21425">
                  <c:v>-327.61249999999995</c:v>
                </c:pt>
                <c:pt idx="21426">
                  <c:v>-327.6105</c:v>
                </c:pt>
                <c:pt idx="21427">
                  <c:v>-327.60849999999999</c:v>
                </c:pt>
                <c:pt idx="21428">
                  <c:v>-327.60649999999998</c:v>
                </c:pt>
                <c:pt idx="21429">
                  <c:v>-327.60449999999997</c:v>
                </c:pt>
                <c:pt idx="21430">
                  <c:v>-327.60249999999996</c:v>
                </c:pt>
                <c:pt idx="21431">
                  <c:v>-327.60049999999995</c:v>
                </c:pt>
                <c:pt idx="21432">
                  <c:v>-327.5985</c:v>
                </c:pt>
                <c:pt idx="21433">
                  <c:v>-327.59649999999999</c:v>
                </c:pt>
                <c:pt idx="21434">
                  <c:v>-327.59449999999998</c:v>
                </c:pt>
                <c:pt idx="21435">
                  <c:v>-327.59249999999997</c:v>
                </c:pt>
                <c:pt idx="21436">
                  <c:v>-327.59049999999996</c:v>
                </c:pt>
                <c:pt idx="21437">
                  <c:v>-327.58849999999995</c:v>
                </c:pt>
                <c:pt idx="21438">
                  <c:v>-327.5865</c:v>
                </c:pt>
                <c:pt idx="21439">
                  <c:v>-327.58449999999999</c:v>
                </c:pt>
                <c:pt idx="21440">
                  <c:v>-327.58249999999998</c:v>
                </c:pt>
                <c:pt idx="21441">
                  <c:v>-327.58049999999997</c:v>
                </c:pt>
                <c:pt idx="21442">
                  <c:v>-327.57849999999996</c:v>
                </c:pt>
                <c:pt idx="21443">
                  <c:v>-327.57649999999995</c:v>
                </c:pt>
                <c:pt idx="21444">
                  <c:v>-327.5745</c:v>
                </c:pt>
                <c:pt idx="21445">
                  <c:v>-327.57249999999999</c:v>
                </c:pt>
                <c:pt idx="21446">
                  <c:v>-327.57049999999998</c:v>
                </c:pt>
                <c:pt idx="21447">
                  <c:v>-327.56849999999997</c:v>
                </c:pt>
                <c:pt idx="21448">
                  <c:v>-327.56649999999996</c:v>
                </c:pt>
                <c:pt idx="21449">
                  <c:v>-327.56449999999995</c:v>
                </c:pt>
                <c:pt idx="21450">
                  <c:v>-327.5625</c:v>
                </c:pt>
                <c:pt idx="21451">
                  <c:v>-327.56049999999999</c:v>
                </c:pt>
                <c:pt idx="21452">
                  <c:v>-327.55849999999998</c:v>
                </c:pt>
                <c:pt idx="21453">
                  <c:v>-327.55649999999997</c:v>
                </c:pt>
                <c:pt idx="21454">
                  <c:v>-327.55449999999996</c:v>
                </c:pt>
                <c:pt idx="21455">
                  <c:v>-327.55250000000001</c:v>
                </c:pt>
                <c:pt idx="21456">
                  <c:v>-327.5505</c:v>
                </c:pt>
                <c:pt idx="21457">
                  <c:v>-327.54849999999999</c:v>
                </c:pt>
                <c:pt idx="21458">
                  <c:v>-327.54649999999998</c:v>
                </c:pt>
                <c:pt idx="21459">
                  <c:v>-327.54449999999997</c:v>
                </c:pt>
                <c:pt idx="21460">
                  <c:v>-327.54249999999996</c:v>
                </c:pt>
                <c:pt idx="21461">
                  <c:v>-327.54049999999995</c:v>
                </c:pt>
                <c:pt idx="21462">
                  <c:v>-327.5385</c:v>
                </c:pt>
                <c:pt idx="21463">
                  <c:v>-327.53649999999999</c:v>
                </c:pt>
                <c:pt idx="21464">
                  <c:v>-327.53449999999998</c:v>
                </c:pt>
                <c:pt idx="21465">
                  <c:v>-327.53249999999997</c:v>
                </c:pt>
                <c:pt idx="21466">
                  <c:v>-327.53049999999996</c:v>
                </c:pt>
                <c:pt idx="21467">
                  <c:v>-327.52850000000001</c:v>
                </c:pt>
                <c:pt idx="21468">
                  <c:v>-327.5265</c:v>
                </c:pt>
                <c:pt idx="21469">
                  <c:v>-327.52449999999999</c:v>
                </c:pt>
                <c:pt idx="21470">
                  <c:v>-327.52249999999998</c:v>
                </c:pt>
                <c:pt idx="21471">
                  <c:v>-327.52049999999997</c:v>
                </c:pt>
                <c:pt idx="21472">
                  <c:v>-327.51849999999996</c:v>
                </c:pt>
                <c:pt idx="21473">
                  <c:v>-327.51649999999995</c:v>
                </c:pt>
                <c:pt idx="21474">
                  <c:v>-327.5145</c:v>
                </c:pt>
                <c:pt idx="21475">
                  <c:v>-327.51249999999999</c:v>
                </c:pt>
                <c:pt idx="21476">
                  <c:v>-327.51049999999998</c:v>
                </c:pt>
                <c:pt idx="21477">
                  <c:v>-327.50849999999997</c:v>
                </c:pt>
                <c:pt idx="21478">
                  <c:v>-327.50649999999996</c:v>
                </c:pt>
                <c:pt idx="21479">
                  <c:v>-327.50450000000001</c:v>
                </c:pt>
                <c:pt idx="21480">
                  <c:v>-327.5025</c:v>
                </c:pt>
                <c:pt idx="21481">
                  <c:v>-327.50049999999999</c:v>
                </c:pt>
                <c:pt idx="21482">
                  <c:v>-327.49849999999998</c:v>
                </c:pt>
                <c:pt idx="21483">
                  <c:v>-327.49649999999997</c:v>
                </c:pt>
                <c:pt idx="21484">
                  <c:v>-327.49449999999996</c:v>
                </c:pt>
                <c:pt idx="21485">
                  <c:v>-327.49249999999995</c:v>
                </c:pt>
                <c:pt idx="21486">
                  <c:v>-327.4905</c:v>
                </c:pt>
                <c:pt idx="21487">
                  <c:v>-327.48849999999999</c:v>
                </c:pt>
                <c:pt idx="21488">
                  <c:v>-327.48649999999998</c:v>
                </c:pt>
                <c:pt idx="21489">
                  <c:v>-327.48449999999997</c:v>
                </c:pt>
                <c:pt idx="21490">
                  <c:v>-327.48249999999996</c:v>
                </c:pt>
                <c:pt idx="21491">
                  <c:v>-327.48050000000001</c:v>
                </c:pt>
                <c:pt idx="21492">
                  <c:v>-327.4785</c:v>
                </c:pt>
                <c:pt idx="21493">
                  <c:v>-327.47649999999999</c:v>
                </c:pt>
                <c:pt idx="21494">
                  <c:v>-327.47449999999998</c:v>
                </c:pt>
                <c:pt idx="21495">
                  <c:v>-327.47249999999997</c:v>
                </c:pt>
                <c:pt idx="21496">
                  <c:v>-327.47049999999996</c:v>
                </c:pt>
                <c:pt idx="21497">
                  <c:v>-327.46849999999995</c:v>
                </c:pt>
                <c:pt idx="21498">
                  <c:v>-327.4665</c:v>
                </c:pt>
                <c:pt idx="21499">
                  <c:v>-327.46449999999999</c:v>
                </c:pt>
                <c:pt idx="21500">
                  <c:v>-327.46249999999998</c:v>
                </c:pt>
                <c:pt idx="21501">
                  <c:v>-327.46049999999997</c:v>
                </c:pt>
                <c:pt idx="21502">
                  <c:v>-327.45849999999996</c:v>
                </c:pt>
                <c:pt idx="21503">
                  <c:v>-327.45650000000001</c:v>
                </c:pt>
                <c:pt idx="21504">
                  <c:v>-327.4545</c:v>
                </c:pt>
                <c:pt idx="21505">
                  <c:v>-327.45249999999999</c:v>
                </c:pt>
                <c:pt idx="21506">
                  <c:v>-327.45049999999998</c:v>
                </c:pt>
                <c:pt idx="21507">
                  <c:v>-327.44849999999997</c:v>
                </c:pt>
                <c:pt idx="21508">
                  <c:v>-327.44649999999996</c:v>
                </c:pt>
                <c:pt idx="21509">
                  <c:v>-327.44449999999995</c:v>
                </c:pt>
                <c:pt idx="21510">
                  <c:v>-327.4425</c:v>
                </c:pt>
                <c:pt idx="21511">
                  <c:v>-327.44049999999999</c:v>
                </c:pt>
                <c:pt idx="21512">
                  <c:v>-327.43849999999998</c:v>
                </c:pt>
                <c:pt idx="21513">
                  <c:v>-327.43649999999997</c:v>
                </c:pt>
                <c:pt idx="21514">
                  <c:v>-327.43449999999996</c:v>
                </c:pt>
                <c:pt idx="21515">
                  <c:v>-327.4325</c:v>
                </c:pt>
                <c:pt idx="21516">
                  <c:v>-327.43049999999999</c:v>
                </c:pt>
                <c:pt idx="21517">
                  <c:v>-327.42849999999999</c:v>
                </c:pt>
                <c:pt idx="21518">
                  <c:v>-327.42649999999998</c:v>
                </c:pt>
                <c:pt idx="21519">
                  <c:v>-327.42449999999997</c:v>
                </c:pt>
                <c:pt idx="21520">
                  <c:v>-327.42249999999996</c:v>
                </c:pt>
                <c:pt idx="21521">
                  <c:v>-327.42049999999995</c:v>
                </c:pt>
                <c:pt idx="21522">
                  <c:v>-327.41849999999999</c:v>
                </c:pt>
                <c:pt idx="21523">
                  <c:v>-327.41649999999998</c:v>
                </c:pt>
                <c:pt idx="21524">
                  <c:v>-327.41449999999998</c:v>
                </c:pt>
                <c:pt idx="21525">
                  <c:v>-327.41249999999997</c:v>
                </c:pt>
                <c:pt idx="21526">
                  <c:v>-327.41049999999996</c:v>
                </c:pt>
                <c:pt idx="21527">
                  <c:v>-327.4085</c:v>
                </c:pt>
                <c:pt idx="21528">
                  <c:v>-327.40649999999999</c:v>
                </c:pt>
                <c:pt idx="21529">
                  <c:v>-327.40449999999998</c:v>
                </c:pt>
                <c:pt idx="21530">
                  <c:v>-327.40249999999997</c:v>
                </c:pt>
                <c:pt idx="21531">
                  <c:v>-327.40049999999997</c:v>
                </c:pt>
                <c:pt idx="21532">
                  <c:v>-327.39849999999996</c:v>
                </c:pt>
                <c:pt idx="21533">
                  <c:v>-327.39649999999995</c:v>
                </c:pt>
                <c:pt idx="21534">
                  <c:v>-327.39449999999999</c:v>
                </c:pt>
                <c:pt idx="21535">
                  <c:v>-327.39249999999998</c:v>
                </c:pt>
                <c:pt idx="21536">
                  <c:v>-327.39049999999997</c:v>
                </c:pt>
                <c:pt idx="21537">
                  <c:v>-327.38849999999996</c:v>
                </c:pt>
                <c:pt idx="21538">
                  <c:v>-327.38649999999996</c:v>
                </c:pt>
                <c:pt idx="21539">
                  <c:v>-327.3845</c:v>
                </c:pt>
                <c:pt idx="21540">
                  <c:v>-327.38249999999999</c:v>
                </c:pt>
                <c:pt idx="21541">
                  <c:v>-327.38049999999998</c:v>
                </c:pt>
                <c:pt idx="21542">
                  <c:v>-327.37849999999997</c:v>
                </c:pt>
                <c:pt idx="21543">
                  <c:v>-327.37649999999996</c:v>
                </c:pt>
                <c:pt idx="21544">
                  <c:v>-327.37449999999995</c:v>
                </c:pt>
                <c:pt idx="21545">
                  <c:v>-327.37249999999995</c:v>
                </c:pt>
                <c:pt idx="21546">
                  <c:v>-327.37049999999999</c:v>
                </c:pt>
                <c:pt idx="21547">
                  <c:v>-327.36849999999998</c:v>
                </c:pt>
                <c:pt idx="21548">
                  <c:v>-327.36649999999997</c:v>
                </c:pt>
                <c:pt idx="21549">
                  <c:v>-327.36449999999996</c:v>
                </c:pt>
                <c:pt idx="21550">
                  <c:v>-327.36249999999995</c:v>
                </c:pt>
                <c:pt idx="21551">
                  <c:v>-327.3605</c:v>
                </c:pt>
                <c:pt idx="21552">
                  <c:v>-327.35849999999999</c:v>
                </c:pt>
                <c:pt idx="21553">
                  <c:v>-327.35649999999998</c:v>
                </c:pt>
                <c:pt idx="21554">
                  <c:v>-327.35449999999997</c:v>
                </c:pt>
                <c:pt idx="21555">
                  <c:v>-327.35249999999996</c:v>
                </c:pt>
                <c:pt idx="21556">
                  <c:v>-327.35049999999995</c:v>
                </c:pt>
                <c:pt idx="21557">
                  <c:v>-327.3485</c:v>
                </c:pt>
                <c:pt idx="21558">
                  <c:v>-327.34649999999999</c:v>
                </c:pt>
                <c:pt idx="21559">
                  <c:v>-327.34449999999998</c:v>
                </c:pt>
                <c:pt idx="21560">
                  <c:v>-327.34249999999997</c:v>
                </c:pt>
                <c:pt idx="21561">
                  <c:v>-327.34049999999996</c:v>
                </c:pt>
                <c:pt idx="21562">
                  <c:v>-327.33849999999995</c:v>
                </c:pt>
                <c:pt idx="21563">
                  <c:v>-327.3365</c:v>
                </c:pt>
                <c:pt idx="21564">
                  <c:v>-327.33449999999999</c:v>
                </c:pt>
                <c:pt idx="21565">
                  <c:v>-327.33249999999998</c:v>
                </c:pt>
                <c:pt idx="21566">
                  <c:v>-327.33049999999997</c:v>
                </c:pt>
                <c:pt idx="21567">
                  <c:v>-327.32849999999996</c:v>
                </c:pt>
                <c:pt idx="21568">
                  <c:v>-327.32649999999995</c:v>
                </c:pt>
                <c:pt idx="21569">
                  <c:v>-327.3245</c:v>
                </c:pt>
                <c:pt idx="21570">
                  <c:v>-327.32249999999999</c:v>
                </c:pt>
                <c:pt idx="21571">
                  <c:v>-327.32049999999998</c:v>
                </c:pt>
                <c:pt idx="21572">
                  <c:v>-327.31849999999997</c:v>
                </c:pt>
                <c:pt idx="21573">
                  <c:v>-327.31649999999996</c:v>
                </c:pt>
                <c:pt idx="21574">
                  <c:v>-327.31449999999995</c:v>
                </c:pt>
                <c:pt idx="21575">
                  <c:v>-327.3125</c:v>
                </c:pt>
                <c:pt idx="21576">
                  <c:v>-327.31049999999999</c:v>
                </c:pt>
                <c:pt idx="21577">
                  <c:v>-327.30849999999998</c:v>
                </c:pt>
                <c:pt idx="21578">
                  <c:v>-327.30649999999997</c:v>
                </c:pt>
                <c:pt idx="21579">
                  <c:v>-327.30449999999996</c:v>
                </c:pt>
                <c:pt idx="21580">
                  <c:v>-327.30250000000001</c:v>
                </c:pt>
                <c:pt idx="21581">
                  <c:v>-327.3005</c:v>
                </c:pt>
                <c:pt idx="21582">
                  <c:v>-327.29849999999999</c:v>
                </c:pt>
                <c:pt idx="21583">
                  <c:v>-327.29649999999998</c:v>
                </c:pt>
                <c:pt idx="21584">
                  <c:v>-327.29449999999997</c:v>
                </c:pt>
                <c:pt idx="21585">
                  <c:v>-327.29249999999996</c:v>
                </c:pt>
                <c:pt idx="21586">
                  <c:v>-327.29049999999995</c:v>
                </c:pt>
                <c:pt idx="21587">
                  <c:v>-327.2885</c:v>
                </c:pt>
                <c:pt idx="21588">
                  <c:v>-327.28649999999999</c:v>
                </c:pt>
                <c:pt idx="21589">
                  <c:v>-327.28449999999998</c:v>
                </c:pt>
                <c:pt idx="21590">
                  <c:v>-327.28249999999997</c:v>
                </c:pt>
                <c:pt idx="21591">
                  <c:v>-327.28049999999996</c:v>
                </c:pt>
                <c:pt idx="21592">
                  <c:v>-327.27850000000001</c:v>
                </c:pt>
                <c:pt idx="21593">
                  <c:v>-327.2765</c:v>
                </c:pt>
                <c:pt idx="21594">
                  <c:v>-327.27449999999999</c:v>
                </c:pt>
                <c:pt idx="21595">
                  <c:v>-327.27249999999998</c:v>
                </c:pt>
                <c:pt idx="21596">
                  <c:v>-327.27049999999997</c:v>
                </c:pt>
                <c:pt idx="21597">
                  <c:v>-327.26849999999996</c:v>
                </c:pt>
                <c:pt idx="21598">
                  <c:v>-327.26649999999995</c:v>
                </c:pt>
                <c:pt idx="21599">
                  <c:v>-327.2645</c:v>
                </c:pt>
                <c:pt idx="21600">
                  <c:v>-327.26249999999999</c:v>
                </c:pt>
                <c:pt idx="21601">
                  <c:v>-327.26049999999998</c:v>
                </c:pt>
                <c:pt idx="21602">
                  <c:v>-327.25849999999997</c:v>
                </c:pt>
                <c:pt idx="21603">
                  <c:v>-327.25649999999996</c:v>
                </c:pt>
                <c:pt idx="21604">
                  <c:v>-327.25450000000001</c:v>
                </c:pt>
                <c:pt idx="21605">
                  <c:v>-327.2525</c:v>
                </c:pt>
                <c:pt idx="21606">
                  <c:v>-327.25049999999999</c:v>
                </c:pt>
                <c:pt idx="21607">
                  <c:v>-327.24849999999998</c:v>
                </c:pt>
                <c:pt idx="21608">
                  <c:v>-327.24649999999997</c:v>
                </c:pt>
                <c:pt idx="21609">
                  <c:v>-327.24449999999996</c:v>
                </c:pt>
                <c:pt idx="21610">
                  <c:v>-327.24249999999995</c:v>
                </c:pt>
                <c:pt idx="21611">
                  <c:v>-327.2405</c:v>
                </c:pt>
                <c:pt idx="21612">
                  <c:v>-327.23849999999999</c:v>
                </c:pt>
                <c:pt idx="21613">
                  <c:v>-327.23649999999998</c:v>
                </c:pt>
                <c:pt idx="21614">
                  <c:v>-327.23449999999997</c:v>
                </c:pt>
                <c:pt idx="21615">
                  <c:v>-327.23249999999996</c:v>
                </c:pt>
                <c:pt idx="21616">
                  <c:v>-327.23050000000001</c:v>
                </c:pt>
                <c:pt idx="21617">
                  <c:v>-327.2285</c:v>
                </c:pt>
                <c:pt idx="21618">
                  <c:v>-327.22649999999999</c:v>
                </c:pt>
                <c:pt idx="21619">
                  <c:v>-327.22449999999998</c:v>
                </c:pt>
                <c:pt idx="21620">
                  <c:v>-327.22249999999997</c:v>
                </c:pt>
                <c:pt idx="21621">
                  <c:v>-327.22049999999996</c:v>
                </c:pt>
                <c:pt idx="21622">
                  <c:v>-327.21849999999995</c:v>
                </c:pt>
                <c:pt idx="21623">
                  <c:v>-327.2165</c:v>
                </c:pt>
                <c:pt idx="21624">
                  <c:v>-327.21449999999999</c:v>
                </c:pt>
                <c:pt idx="21625">
                  <c:v>-327.21249999999998</c:v>
                </c:pt>
                <c:pt idx="21626">
                  <c:v>-327.21049999999997</c:v>
                </c:pt>
                <c:pt idx="21627">
                  <c:v>-327.20849999999996</c:v>
                </c:pt>
                <c:pt idx="21628">
                  <c:v>-327.20650000000001</c:v>
                </c:pt>
                <c:pt idx="21629">
                  <c:v>-327.2045</c:v>
                </c:pt>
                <c:pt idx="21630">
                  <c:v>-327.20249999999999</c:v>
                </c:pt>
                <c:pt idx="21631">
                  <c:v>-327.20049999999998</c:v>
                </c:pt>
                <c:pt idx="21632">
                  <c:v>-327.19849999999997</c:v>
                </c:pt>
                <c:pt idx="21633">
                  <c:v>-327.19649999999996</c:v>
                </c:pt>
                <c:pt idx="21634">
                  <c:v>-327.19449999999995</c:v>
                </c:pt>
                <c:pt idx="21635">
                  <c:v>-327.1925</c:v>
                </c:pt>
                <c:pt idx="21636">
                  <c:v>-327.19049999999999</c:v>
                </c:pt>
                <c:pt idx="21637">
                  <c:v>-327.18849999999998</c:v>
                </c:pt>
                <c:pt idx="21638">
                  <c:v>-327.18649999999997</c:v>
                </c:pt>
                <c:pt idx="21639">
                  <c:v>-327.18449999999996</c:v>
                </c:pt>
                <c:pt idx="21640">
                  <c:v>-327.1825</c:v>
                </c:pt>
                <c:pt idx="21641">
                  <c:v>-327.18049999999999</c:v>
                </c:pt>
                <c:pt idx="21642">
                  <c:v>-327.17849999999999</c:v>
                </c:pt>
                <c:pt idx="21643">
                  <c:v>-327.17649999999998</c:v>
                </c:pt>
                <c:pt idx="21644">
                  <c:v>-327.17449999999997</c:v>
                </c:pt>
                <c:pt idx="21645">
                  <c:v>-327.17249999999996</c:v>
                </c:pt>
                <c:pt idx="21646">
                  <c:v>-327.17049999999995</c:v>
                </c:pt>
                <c:pt idx="21647">
                  <c:v>-327.16849999999999</c:v>
                </c:pt>
                <c:pt idx="21648">
                  <c:v>-327.16649999999998</c:v>
                </c:pt>
                <c:pt idx="21649">
                  <c:v>-327.16449999999998</c:v>
                </c:pt>
                <c:pt idx="21650">
                  <c:v>-327.16249999999997</c:v>
                </c:pt>
                <c:pt idx="21651">
                  <c:v>-327.16049999999996</c:v>
                </c:pt>
                <c:pt idx="21652">
                  <c:v>-327.1585</c:v>
                </c:pt>
                <c:pt idx="21653">
                  <c:v>-327.15649999999999</c:v>
                </c:pt>
                <c:pt idx="21654">
                  <c:v>-327.15449999999998</c:v>
                </c:pt>
                <c:pt idx="21655">
                  <c:v>-327.15249999999997</c:v>
                </c:pt>
                <c:pt idx="21656">
                  <c:v>-327.15049999999997</c:v>
                </c:pt>
                <c:pt idx="21657">
                  <c:v>-327.14849999999996</c:v>
                </c:pt>
                <c:pt idx="21658">
                  <c:v>-327.14649999999995</c:v>
                </c:pt>
                <c:pt idx="21659">
                  <c:v>-327.14449999999999</c:v>
                </c:pt>
                <c:pt idx="21660">
                  <c:v>-327.14249999999998</c:v>
                </c:pt>
                <c:pt idx="21661">
                  <c:v>-327.14049999999997</c:v>
                </c:pt>
                <c:pt idx="21662">
                  <c:v>-327.13849999999996</c:v>
                </c:pt>
                <c:pt idx="21663">
                  <c:v>-327.13649999999996</c:v>
                </c:pt>
                <c:pt idx="21664">
                  <c:v>-327.1345</c:v>
                </c:pt>
                <c:pt idx="21665">
                  <c:v>-327.13249999999999</c:v>
                </c:pt>
                <c:pt idx="21666">
                  <c:v>-327.13049999999998</c:v>
                </c:pt>
                <c:pt idx="21667">
                  <c:v>-327.12849999999997</c:v>
                </c:pt>
                <c:pt idx="21668">
                  <c:v>-327.12649999999996</c:v>
                </c:pt>
                <c:pt idx="21669">
                  <c:v>-327.12449999999995</c:v>
                </c:pt>
                <c:pt idx="21670">
                  <c:v>-327.12249999999995</c:v>
                </c:pt>
                <c:pt idx="21671">
                  <c:v>-327.12049999999999</c:v>
                </c:pt>
                <c:pt idx="21672">
                  <c:v>-327.11849999999998</c:v>
                </c:pt>
                <c:pt idx="21673">
                  <c:v>-327.11649999999997</c:v>
                </c:pt>
                <c:pt idx="21674">
                  <c:v>-327.11449999999996</c:v>
                </c:pt>
                <c:pt idx="21675">
                  <c:v>-327.11249999999995</c:v>
                </c:pt>
                <c:pt idx="21676">
                  <c:v>-327.1105</c:v>
                </c:pt>
                <c:pt idx="21677">
                  <c:v>-327.10849999999999</c:v>
                </c:pt>
                <c:pt idx="21678">
                  <c:v>-327.10649999999998</c:v>
                </c:pt>
                <c:pt idx="21679">
                  <c:v>-327.10449999999997</c:v>
                </c:pt>
                <c:pt idx="21680">
                  <c:v>-327.10249999999996</c:v>
                </c:pt>
                <c:pt idx="21681">
                  <c:v>-327.10049999999995</c:v>
                </c:pt>
                <c:pt idx="21682">
                  <c:v>-327.0985</c:v>
                </c:pt>
                <c:pt idx="21683">
                  <c:v>-327.09649999999999</c:v>
                </c:pt>
                <c:pt idx="21684">
                  <c:v>-327.09449999999998</c:v>
                </c:pt>
                <c:pt idx="21685">
                  <c:v>-327.09249999999997</c:v>
                </c:pt>
                <c:pt idx="21686">
                  <c:v>-327.09049999999996</c:v>
                </c:pt>
                <c:pt idx="21687">
                  <c:v>-327.08849999999995</c:v>
                </c:pt>
                <c:pt idx="21688">
                  <c:v>-327.0865</c:v>
                </c:pt>
                <c:pt idx="21689">
                  <c:v>-327.08449999999999</c:v>
                </c:pt>
                <c:pt idx="21690">
                  <c:v>-327.08249999999998</c:v>
                </c:pt>
                <c:pt idx="21691">
                  <c:v>-327.08049999999997</c:v>
                </c:pt>
                <c:pt idx="21692">
                  <c:v>-327.07849999999996</c:v>
                </c:pt>
                <c:pt idx="21693">
                  <c:v>-327.07649999999995</c:v>
                </c:pt>
                <c:pt idx="21694">
                  <c:v>-327.0745</c:v>
                </c:pt>
                <c:pt idx="21695">
                  <c:v>-327.07249999999999</c:v>
                </c:pt>
                <c:pt idx="21696">
                  <c:v>-327.07049999999998</c:v>
                </c:pt>
                <c:pt idx="21697">
                  <c:v>-327.06849999999997</c:v>
                </c:pt>
                <c:pt idx="21698">
                  <c:v>-327.06649999999996</c:v>
                </c:pt>
                <c:pt idx="21699">
                  <c:v>-327.06449999999995</c:v>
                </c:pt>
                <c:pt idx="21700">
                  <c:v>-327.0625</c:v>
                </c:pt>
                <c:pt idx="21701">
                  <c:v>-327.06049999999999</c:v>
                </c:pt>
                <c:pt idx="21702">
                  <c:v>-327.05849999999998</c:v>
                </c:pt>
                <c:pt idx="21703">
                  <c:v>-327.05649999999997</c:v>
                </c:pt>
                <c:pt idx="21704">
                  <c:v>-327.05449999999996</c:v>
                </c:pt>
                <c:pt idx="21705">
                  <c:v>-327.05250000000001</c:v>
                </c:pt>
                <c:pt idx="21706">
                  <c:v>-327.0505</c:v>
                </c:pt>
                <c:pt idx="21707">
                  <c:v>-327.04849999999999</c:v>
                </c:pt>
                <c:pt idx="21708">
                  <c:v>-327.04649999999998</c:v>
                </c:pt>
                <c:pt idx="21709">
                  <c:v>-327.04449999999997</c:v>
                </c:pt>
                <c:pt idx="21710">
                  <c:v>-327.04249999999996</c:v>
                </c:pt>
                <c:pt idx="21711">
                  <c:v>-327.04049999999995</c:v>
                </c:pt>
                <c:pt idx="21712">
                  <c:v>-327.0385</c:v>
                </c:pt>
                <c:pt idx="21713">
                  <c:v>-327.03649999999999</c:v>
                </c:pt>
                <c:pt idx="21714">
                  <c:v>-327.03449999999998</c:v>
                </c:pt>
                <c:pt idx="21715">
                  <c:v>-327.03249999999997</c:v>
                </c:pt>
                <c:pt idx="21716">
                  <c:v>-327.03049999999996</c:v>
                </c:pt>
                <c:pt idx="21717">
                  <c:v>-327.02850000000001</c:v>
                </c:pt>
                <c:pt idx="21718">
                  <c:v>-327.0265</c:v>
                </c:pt>
                <c:pt idx="21719">
                  <c:v>-327.02449999999999</c:v>
                </c:pt>
                <c:pt idx="21720">
                  <c:v>-327.02249999999998</c:v>
                </c:pt>
                <c:pt idx="21721">
                  <c:v>-327.02049999999997</c:v>
                </c:pt>
                <c:pt idx="21722">
                  <c:v>-327.01849999999996</c:v>
                </c:pt>
                <c:pt idx="21723">
                  <c:v>-327.01649999999995</c:v>
                </c:pt>
                <c:pt idx="21724">
                  <c:v>-327.0145</c:v>
                </c:pt>
                <c:pt idx="21725">
                  <c:v>-327.01249999999999</c:v>
                </c:pt>
                <c:pt idx="21726">
                  <c:v>-327.01049999999998</c:v>
                </c:pt>
                <c:pt idx="21727">
                  <c:v>-327.00849999999997</c:v>
                </c:pt>
                <c:pt idx="21728">
                  <c:v>-327.00649999999996</c:v>
                </c:pt>
                <c:pt idx="21729">
                  <c:v>-327.00450000000001</c:v>
                </c:pt>
                <c:pt idx="21730">
                  <c:v>-327.0025</c:v>
                </c:pt>
                <c:pt idx="21731">
                  <c:v>-327.00049999999999</c:v>
                </c:pt>
                <c:pt idx="21732">
                  <c:v>-326.99849999999998</c:v>
                </c:pt>
                <c:pt idx="21733">
                  <c:v>-326.99649999999997</c:v>
                </c:pt>
                <c:pt idx="21734">
                  <c:v>-326.99449999999996</c:v>
                </c:pt>
                <c:pt idx="21735">
                  <c:v>-326.99249999999995</c:v>
                </c:pt>
                <c:pt idx="21736">
                  <c:v>-326.9905</c:v>
                </c:pt>
                <c:pt idx="21737">
                  <c:v>-326.98849999999999</c:v>
                </c:pt>
                <c:pt idx="21738">
                  <c:v>-326.98649999999998</c:v>
                </c:pt>
                <c:pt idx="21739">
                  <c:v>-326.98449999999997</c:v>
                </c:pt>
                <c:pt idx="21740">
                  <c:v>-326.98249999999996</c:v>
                </c:pt>
                <c:pt idx="21741">
                  <c:v>-326.98050000000001</c:v>
                </c:pt>
                <c:pt idx="21742">
                  <c:v>-326.9785</c:v>
                </c:pt>
                <c:pt idx="21743">
                  <c:v>-326.97649999999999</c:v>
                </c:pt>
                <c:pt idx="21744">
                  <c:v>-326.97449999999998</c:v>
                </c:pt>
                <c:pt idx="21745">
                  <c:v>-326.97249999999997</c:v>
                </c:pt>
                <c:pt idx="21746">
                  <c:v>-326.97049999999996</c:v>
                </c:pt>
                <c:pt idx="21747">
                  <c:v>-326.96849999999995</c:v>
                </c:pt>
                <c:pt idx="21748">
                  <c:v>-326.9665</c:v>
                </c:pt>
                <c:pt idx="21749">
                  <c:v>-326.96449999999999</c:v>
                </c:pt>
                <c:pt idx="21750">
                  <c:v>-326.96249999999998</c:v>
                </c:pt>
                <c:pt idx="21751">
                  <c:v>-326.96049999999997</c:v>
                </c:pt>
                <c:pt idx="21752">
                  <c:v>-326.95849999999996</c:v>
                </c:pt>
                <c:pt idx="21753">
                  <c:v>-326.95650000000001</c:v>
                </c:pt>
                <c:pt idx="21754">
                  <c:v>-326.9545</c:v>
                </c:pt>
                <c:pt idx="21755">
                  <c:v>-326.95249999999999</c:v>
                </c:pt>
                <c:pt idx="21756">
                  <c:v>-326.95049999999998</c:v>
                </c:pt>
                <c:pt idx="21757">
                  <c:v>-326.94849999999997</c:v>
                </c:pt>
                <c:pt idx="21758">
                  <c:v>-326.94649999999996</c:v>
                </c:pt>
                <c:pt idx="21759">
                  <c:v>-326.94449999999995</c:v>
                </c:pt>
                <c:pt idx="21760">
                  <c:v>-326.9425</c:v>
                </c:pt>
                <c:pt idx="21761">
                  <c:v>-326.94049999999999</c:v>
                </c:pt>
                <c:pt idx="21762">
                  <c:v>-326.93849999999998</c:v>
                </c:pt>
                <c:pt idx="21763">
                  <c:v>-326.93649999999997</c:v>
                </c:pt>
                <c:pt idx="21764">
                  <c:v>-326.93449999999996</c:v>
                </c:pt>
                <c:pt idx="21765">
                  <c:v>-326.9325</c:v>
                </c:pt>
                <c:pt idx="21766">
                  <c:v>-326.93049999999999</c:v>
                </c:pt>
                <c:pt idx="21767">
                  <c:v>-326.92849999999999</c:v>
                </c:pt>
                <c:pt idx="21768">
                  <c:v>-326.92649999999998</c:v>
                </c:pt>
                <c:pt idx="21769">
                  <c:v>-326.92449999999997</c:v>
                </c:pt>
                <c:pt idx="21770">
                  <c:v>-326.92249999999996</c:v>
                </c:pt>
                <c:pt idx="21771">
                  <c:v>-326.92049999999995</c:v>
                </c:pt>
                <c:pt idx="21772">
                  <c:v>-326.91849999999999</c:v>
                </c:pt>
                <c:pt idx="21773">
                  <c:v>-326.91649999999998</c:v>
                </c:pt>
                <c:pt idx="21774">
                  <c:v>-326.91449999999998</c:v>
                </c:pt>
                <c:pt idx="21775">
                  <c:v>-326.91249999999997</c:v>
                </c:pt>
                <c:pt idx="21776">
                  <c:v>-326.91049999999996</c:v>
                </c:pt>
                <c:pt idx="21777">
                  <c:v>-326.9085</c:v>
                </c:pt>
                <c:pt idx="21778">
                  <c:v>-326.90649999999999</c:v>
                </c:pt>
                <c:pt idx="21779">
                  <c:v>-326.90449999999998</c:v>
                </c:pt>
                <c:pt idx="21780">
                  <c:v>-326.90249999999997</c:v>
                </c:pt>
                <c:pt idx="21781">
                  <c:v>-326.90049999999997</c:v>
                </c:pt>
                <c:pt idx="21782">
                  <c:v>-326.89849999999996</c:v>
                </c:pt>
                <c:pt idx="21783">
                  <c:v>-326.89649999999995</c:v>
                </c:pt>
                <c:pt idx="21784">
                  <c:v>-326.89449999999999</c:v>
                </c:pt>
                <c:pt idx="21785">
                  <c:v>-326.89249999999998</c:v>
                </c:pt>
                <c:pt idx="21786">
                  <c:v>-326.89049999999997</c:v>
                </c:pt>
                <c:pt idx="21787">
                  <c:v>-326.88849999999996</c:v>
                </c:pt>
                <c:pt idx="21788">
                  <c:v>-326.88649999999996</c:v>
                </c:pt>
                <c:pt idx="21789">
                  <c:v>-326.8845</c:v>
                </c:pt>
                <c:pt idx="21790">
                  <c:v>-326.88249999999999</c:v>
                </c:pt>
                <c:pt idx="21791">
                  <c:v>-326.88049999999998</c:v>
                </c:pt>
                <c:pt idx="21792">
                  <c:v>-326.87849999999997</c:v>
                </c:pt>
                <c:pt idx="21793">
                  <c:v>-326.87649999999996</c:v>
                </c:pt>
                <c:pt idx="21794">
                  <c:v>-326.87449999999995</c:v>
                </c:pt>
                <c:pt idx="21795">
                  <c:v>-326.87249999999995</c:v>
                </c:pt>
                <c:pt idx="21796">
                  <c:v>-326.87049999999999</c:v>
                </c:pt>
                <c:pt idx="21797">
                  <c:v>-326.86849999999998</c:v>
                </c:pt>
                <c:pt idx="21798">
                  <c:v>-326.86649999999997</c:v>
                </c:pt>
                <c:pt idx="21799">
                  <c:v>-326.86449999999996</c:v>
                </c:pt>
                <c:pt idx="21800">
                  <c:v>-326.86249999999995</c:v>
                </c:pt>
                <c:pt idx="21801">
                  <c:v>-326.8605</c:v>
                </c:pt>
                <c:pt idx="21802">
                  <c:v>-326.85849999999999</c:v>
                </c:pt>
                <c:pt idx="21803">
                  <c:v>-326.85649999999998</c:v>
                </c:pt>
                <c:pt idx="21804">
                  <c:v>-326.85449999999997</c:v>
                </c:pt>
                <c:pt idx="21805">
                  <c:v>-326.85249999999996</c:v>
                </c:pt>
                <c:pt idx="21806">
                  <c:v>-326.85049999999995</c:v>
                </c:pt>
                <c:pt idx="21807">
                  <c:v>-326.8485</c:v>
                </c:pt>
                <c:pt idx="21808">
                  <c:v>-326.84649999999999</c:v>
                </c:pt>
                <c:pt idx="21809">
                  <c:v>-326.84449999999998</c:v>
                </c:pt>
                <c:pt idx="21810">
                  <c:v>-326.84249999999997</c:v>
                </c:pt>
                <c:pt idx="21811">
                  <c:v>-326.84049999999996</c:v>
                </c:pt>
                <c:pt idx="21812">
                  <c:v>-326.83849999999995</c:v>
                </c:pt>
                <c:pt idx="21813">
                  <c:v>-326.8365</c:v>
                </c:pt>
                <c:pt idx="21814">
                  <c:v>-326.83449999999999</c:v>
                </c:pt>
                <c:pt idx="21815">
                  <c:v>-326.83249999999998</c:v>
                </c:pt>
                <c:pt idx="21816">
                  <c:v>-326.83049999999997</c:v>
                </c:pt>
                <c:pt idx="21817">
                  <c:v>-326.82849999999996</c:v>
                </c:pt>
                <c:pt idx="21818">
                  <c:v>-326.82649999999995</c:v>
                </c:pt>
                <c:pt idx="21819">
                  <c:v>-326.8245</c:v>
                </c:pt>
                <c:pt idx="21820">
                  <c:v>-326.82249999999999</c:v>
                </c:pt>
                <c:pt idx="21821">
                  <c:v>-326.82049999999998</c:v>
                </c:pt>
                <c:pt idx="21822">
                  <c:v>-326.81849999999997</c:v>
                </c:pt>
                <c:pt idx="21823">
                  <c:v>-326.81649999999996</c:v>
                </c:pt>
                <c:pt idx="21824">
                  <c:v>-326.81449999999995</c:v>
                </c:pt>
                <c:pt idx="21825">
                  <c:v>-326.8125</c:v>
                </c:pt>
                <c:pt idx="21826">
                  <c:v>-326.81049999999999</c:v>
                </c:pt>
                <c:pt idx="21827">
                  <c:v>-326.80849999999998</c:v>
                </c:pt>
                <c:pt idx="21828">
                  <c:v>-326.80649999999997</c:v>
                </c:pt>
                <c:pt idx="21829">
                  <c:v>-326.80449999999996</c:v>
                </c:pt>
                <c:pt idx="21830">
                  <c:v>-326.80250000000001</c:v>
                </c:pt>
                <c:pt idx="21831">
                  <c:v>-326.8005</c:v>
                </c:pt>
                <c:pt idx="21832">
                  <c:v>-326.79849999999999</c:v>
                </c:pt>
                <c:pt idx="21833">
                  <c:v>-326.79649999999998</c:v>
                </c:pt>
                <c:pt idx="21834">
                  <c:v>-326.79449999999997</c:v>
                </c:pt>
                <c:pt idx="21835">
                  <c:v>-326.79249999999996</c:v>
                </c:pt>
                <c:pt idx="21836">
                  <c:v>-326.79049999999995</c:v>
                </c:pt>
                <c:pt idx="21837">
                  <c:v>-326.7885</c:v>
                </c:pt>
                <c:pt idx="21838">
                  <c:v>-326.78649999999999</c:v>
                </c:pt>
                <c:pt idx="21839">
                  <c:v>-326.78449999999998</c:v>
                </c:pt>
                <c:pt idx="21840">
                  <c:v>-326.78249999999997</c:v>
                </c:pt>
                <c:pt idx="21841">
                  <c:v>-326.78049999999996</c:v>
                </c:pt>
                <c:pt idx="21842">
                  <c:v>-326.77850000000001</c:v>
                </c:pt>
                <c:pt idx="21843">
                  <c:v>-326.7765</c:v>
                </c:pt>
                <c:pt idx="21844">
                  <c:v>-326.77449999999999</c:v>
                </c:pt>
                <c:pt idx="21845">
                  <c:v>-326.77249999999998</c:v>
                </c:pt>
                <c:pt idx="21846">
                  <c:v>-326.77049999999997</c:v>
                </c:pt>
                <c:pt idx="21847">
                  <c:v>-326.76849999999996</c:v>
                </c:pt>
                <c:pt idx="21848">
                  <c:v>-326.76649999999995</c:v>
                </c:pt>
                <c:pt idx="21849">
                  <c:v>-326.7645</c:v>
                </c:pt>
                <c:pt idx="21850">
                  <c:v>-326.76249999999999</c:v>
                </c:pt>
                <c:pt idx="21851">
                  <c:v>-326.76049999999998</c:v>
                </c:pt>
                <c:pt idx="21852">
                  <c:v>-326.75849999999997</c:v>
                </c:pt>
                <c:pt idx="21853">
                  <c:v>-326.75649999999996</c:v>
                </c:pt>
                <c:pt idx="21854">
                  <c:v>-326.75450000000001</c:v>
                </c:pt>
                <c:pt idx="21855">
                  <c:v>-326.7525</c:v>
                </c:pt>
                <c:pt idx="21856">
                  <c:v>-326.75049999999999</c:v>
                </c:pt>
                <c:pt idx="21857">
                  <c:v>-326.74849999999998</c:v>
                </c:pt>
                <c:pt idx="21858">
                  <c:v>-326.74649999999997</c:v>
                </c:pt>
                <c:pt idx="21859">
                  <c:v>-326.74449999999996</c:v>
                </c:pt>
                <c:pt idx="21860">
                  <c:v>-326.74249999999995</c:v>
                </c:pt>
                <c:pt idx="21861">
                  <c:v>-326.7405</c:v>
                </c:pt>
                <c:pt idx="21862">
                  <c:v>-326.73849999999999</c:v>
                </c:pt>
                <c:pt idx="21863">
                  <c:v>-326.73649999999998</c:v>
                </c:pt>
                <c:pt idx="21864">
                  <c:v>-326.73449999999997</c:v>
                </c:pt>
                <c:pt idx="21865">
                  <c:v>-326.73249999999996</c:v>
                </c:pt>
                <c:pt idx="21866">
                  <c:v>-326.73050000000001</c:v>
                </c:pt>
                <c:pt idx="21867">
                  <c:v>-326.7285</c:v>
                </c:pt>
                <c:pt idx="21868">
                  <c:v>-326.72649999999999</c:v>
                </c:pt>
                <c:pt idx="21869">
                  <c:v>-326.72449999999998</c:v>
                </c:pt>
                <c:pt idx="21870">
                  <c:v>-326.72249999999997</c:v>
                </c:pt>
                <c:pt idx="21871">
                  <c:v>-326.72049999999996</c:v>
                </c:pt>
                <c:pt idx="21872">
                  <c:v>-326.71849999999995</c:v>
                </c:pt>
                <c:pt idx="21873">
                  <c:v>-326.7165</c:v>
                </c:pt>
                <c:pt idx="21874">
                  <c:v>-326.71449999999999</c:v>
                </c:pt>
                <c:pt idx="21875">
                  <c:v>-326.71249999999998</c:v>
                </c:pt>
                <c:pt idx="21876">
                  <c:v>-326.71049999999997</c:v>
                </c:pt>
                <c:pt idx="21877">
                  <c:v>-326.70849999999996</c:v>
                </c:pt>
                <c:pt idx="21878">
                  <c:v>-326.70650000000001</c:v>
                </c:pt>
                <c:pt idx="21879">
                  <c:v>-326.7045</c:v>
                </c:pt>
                <c:pt idx="21880">
                  <c:v>-326.70249999999999</c:v>
                </c:pt>
                <c:pt idx="21881">
                  <c:v>-326.70049999999998</c:v>
                </c:pt>
                <c:pt idx="21882">
                  <c:v>-326.69849999999997</c:v>
                </c:pt>
                <c:pt idx="21883">
                  <c:v>-326.69649999999996</c:v>
                </c:pt>
                <c:pt idx="21884">
                  <c:v>-326.69449999999995</c:v>
                </c:pt>
                <c:pt idx="21885">
                  <c:v>-326.6925</c:v>
                </c:pt>
                <c:pt idx="21886">
                  <c:v>-326.69049999999999</c:v>
                </c:pt>
                <c:pt idx="21887">
                  <c:v>-326.68849999999998</c:v>
                </c:pt>
                <c:pt idx="21888">
                  <c:v>-326.68649999999997</c:v>
                </c:pt>
                <c:pt idx="21889">
                  <c:v>-326.68449999999996</c:v>
                </c:pt>
                <c:pt idx="21890">
                  <c:v>-326.6825</c:v>
                </c:pt>
                <c:pt idx="21891">
                  <c:v>-326.68049999999999</c:v>
                </c:pt>
                <c:pt idx="21892">
                  <c:v>-326.67849999999999</c:v>
                </c:pt>
                <c:pt idx="21893">
                  <c:v>-326.67649999999998</c:v>
                </c:pt>
                <c:pt idx="21894">
                  <c:v>-326.67449999999997</c:v>
                </c:pt>
                <c:pt idx="21895">
                  <c:v>-326.67249999999996</c:v>
                </c:pt>
                <c:pt idx="21896">
                  <c:v>-326.67049999999995</c:v>
                </c:pt>
                <c:pt idx="21897">
                  <c:v>-326.66849999999999</c:v>
                </c:pt>
                <c:pt idx="21898">
                  <c:v>-326.66649999999998</c:v>
                </c:pt>
                <c:pt idx="21899">
                  <c:v>-326.66449999999998</c:v>
                </c:pt>
                <c:pt idx="21900">
                  <c:v>-326.66249999999997</c:v>
                </c:pt>
                <c:pt idx="21901">
                  <c:v>-326.66049999999996</c:v>
                </c:pt>
                <c:pt idx="21902">
                  <c:v>-326.6585</c:v>
                </c:pt>
                <c:pt idx="21903">
                  <c:v>-326.65649999999999</c:v>
                </c:pt>
                <c:pt idx="21904">
                  <c:v>-326.65449999999998</c:v>
                </c:pt>
                <c:pt idx="21905">
                  <c:v>-326.65249999999997</c:v>
                </c:pt>
                <c:pt idx="21906">
                  <c:v>-326.65049999999997</c:v>
                </c:pt>
                <c:pt idx="21907">
                  <c:v>-326.64849999999996</c:v>
                </c:pt>
                <c:pt idx="21908">
                  <c:v>-326.64649999999995</c:v>
                </c:pt>
                <c:pt idx="21909">
                  <c:v>-326.64449999999999</c:v>
                </c:pt>
                <c:pt idx="21910">
                  <c:v>-326.64249999999998</c:v>
                </c:pt>
                <c:pt idx="21911">
                  <c:v>-326.64049999999997</c:v>
                </c:pt>
                <c:pt idx="21912">
                  <c:v>-326.63849999999996</c:v>
                </c:pt>
                <c:pt idx="21913">
                  <c:v>-326.63649999999996</c:v>
                </c:pt>
                <c:pt idx="21914">
                  <c:v>-326.6345</c:v>
                </c:pt>
                <c:pt idx="21915">
                  <c:v>-326.63249999999999</c:v>
                </c:pt>
                <c:pt idx="21916">
                  <c:v>-326.63049999999998</c:v>
                </c:pt>
                <c:pt idx="21917">
                  <c:v>-326.62849999999997</c:v>
                </c:pt>
                <c:pt idx="21918">
                  <c:v>-326.62649999999996</c:v>
                </c:pt>
                <c:pt idx="21919">
                  <c:v>-326.62449999999995</c:v>
                </c:pt>
                <c:pt idx="21920">
                  <c:v>-326.62249999999995</c:v>
                </c:pt>
                <c:pt idx="21921">
                  <c:v>-326.62049999999999</c:v>
                </c:pt>
                <c:pt idx="21922">
                  <c:v>-326.61849999999998</c:v>
                </c:pt>
                <c:pt idx="21923">
                  <c:v>-326.61649999999997</c:v>
                </c:pt>
                <c:pt idx="21924">
                  <c:v>-326.61449999999996</c:v>
                </c:pt>
                <c:pt idx="21925">
                  <c:v>-326.61249999999995</c:v>
                </c:pt>
                <c:pt idx="21926">
                  <c:v>-326.6105</c:v>
                </c:pt>
                <c:pt idx="21927">
                  <c:v>-326.60849999999999</c:v>
                </c:pt>
                <c:pt idx="21928">
                  <c:v>-326.60649999999998</c:v>
                </c:pt>
                <c:pt idx="21929">
                  <c:v>-326.60449999999997</c:v>
                </c:pt>
                <c:pt idx="21930">
                  <c:v>-326.60249999999996</c:v>
                </c:pt>
                <c:pt idx="21931">
                  <c:v>-326.60049999999995</c:v>
                </c:pt>
                <c:pt idx="21932">
                  <c:v>-326.5985</c:v>
                </c:pt>
                <c:pt idx="21933">
                  <c:v>-326.59649999999999</c:v>
                </c:pt>
                <c:pt idx="21934">
                  <c:v>-326.59449999999998</c:v>
                </c:pt>
                <c:pt idx="21935">
                  <c:v>-326.59249999999997</c:v>
                </c:pt>
                <c:pt idx="21936">
                  <c:v>-326.59049999999996</c:v>
                </c:pt>
                <c:pt idx="21937">
                  <c:v>-326.58849999999995</c:v>
                </c:pt>
                <c:pt idx="21938">
                  <c:v>-326.5865</c:v>
                </c:pt>
                <c:pt idx="21939">
                  <c:v>-326.58449999999999</c:v>
                </c:pt>
                <c:pt idx="21940">
                  <c:v>-326.58249999999998</c:v>
                </c:pt>
                <c:pt idx="21941">
                  <c:v>-326.58049999999997</c:v>
                </c:pt>
                <c:pt idx="21942">
                  <c:v>-326.57849999999996</c:v>
                </c:pt>
                <c:pt idx="21943">
                  <c:v>-326.57649999999995</c:v>
                </c:pt>
                <c:pt idx="21944">
                  <c:v>-326.5745</c:v>
                </c:pt>
                <c:pt idx="21945">
                  <c:v>-326.57249999999999</c:v>
                </c:pt>
                <c:pt idx="21946">
                  <c:v>-326.57049999999998</c:v>
                </c:pt>
                <c:pt idx="21947">
                  <c:v>-326.56849999999997</c:v>
                </c:pt>
                <c:pt idx="21948">
                  <c:v>-326.56649999999996</c:v>
                </c:pt>
                <c:pt idx="21949">
                  <c:v>-326.56449999999995</c:v>
                </c:pt>
                <c:pt idx="21950">
                  <c:v>-326.5625</c:v>
                </c:pt>
                <c:pt idx="21951">
                  <c:v>-326.56049999999999</c:v>
                </c:pt>
                <c:pt idx="21952">
                  <c:v>-326.55849999999998</c:v>
                </c:pt>
                <c:pt idx="21953">
                  <c:v>-326.55649999999997</c:v>
                </c:pt>
                <c:pt idx="21954">
                  <c:v>-326.55449999999996</c:v>
                </c:pt>
                <c:pt idx="21955">
                  <c:v>-326.55250000000001</c:v>
                </c:pt>
                <c:pt idx="21956">
                  <c:v>-326.5505</c:v>
                </c:pt>
                <c:pt idx="21957">
                  <c:v>-326.54849999999999</c:v>
                </c:pt>
                <c:pt idx="21958">
                  <c:v>-326.54649999999998</c:v>
                </c:pt>
                <c:pt idx="21959">
                  <c:v>-326.54449999999997</c:v>
                </c:pt>
                <c:pt idx="21960">
                  <c:v>-326.54249999999996</c:v>
                </c:pt>
                <c:pt idx="21961">
                  <c:v>-326.54049999999995</c:v>
                </c:pt>
                <c:pt idx="21962">
                  <c:v>-326.5385</c:v>
                </c:pt>
                <c:pt idx="21963">
                  <c:v>-326.53649999999999</c:v>
                </c:pt>
                <c:pt idx="21964">
                  <c:v>-326.53449999999998</c:v>
                </c:pt>
                <c:pt idx="21965">
                  <c:v>-326.53249999999997</c:v>
                </c:pt>
                <c:pt idx="21966">
                  <c:v>-326.53049999999996</c:v>
                </c:pt>
                <c:pt idx="21967">
                  <c:v>-326.52850000000001</c:v>
                </c:pt>
                <c:pt idx="21968">
                  <c:v>-326.5265</c:v>
                </c:pt>
                <c:pt idx="21969">
                  <c:v>-326.52449999999999</c:v>
                </c:pt>
                <c:pt idx="21970">
                  <c:v>-326.52249999999998</c:v>
                </c:pt>
                <c:pt idx="21971">
                  <c:v>-326.52049999999997</c:v>
                </c:pt>
                <c:pt idx="21972">
                  <c:v>-326.51849999999996</c:v>
                </c:pt>
                <c:pt idx="21973">
                  <c:v>-326.51649999999995</c:v>
                </c:pt>
                <c:pt idx="21974">
                  <c:v>-326.5145</c:v>
                </c:pt>
                <c:pt idx="21975">
                  <c:v>-326.51249999999999</c:v>
                </c:pt>
                <c:pt idx="21976">
                  <c:v>-326.51049999999998</c:v>
                </c:pt>
                <c:pt idx="21977">
                  <c:v>-326.50849999999997</c:v>
                </c:pt>
                <c:pt idx="21978">
                  <c:v>-326.50649999999996</c:v>
                </c:pt>
                <c:pt idx="21979">
                  <c:v>-326.50450000000001</c:v>
                </c:pt>
                <c:pt idx="21980">
                  <c:v>-326.5025</c:v>
                </c:pt>
                <c:pt idx="21981">
                  <c:v>-326.50049999999999</c:v>
                </c:pt>
                <c:pt idx="21982">
                  <c:v>-326.49849999999998</c:v>
                </c:pt>
                <c:pt idx="21983">
                  <c:v>-326.49649999999997</c:v>
                </c:pt>
                <c:pt idx="21984">
                  <c:v>-326.49449999999996</c:v>
                </c:pt>
                <c:pt idx="21985">
                  <c:v>-326.49249999999995</c:v>
                </c:pt>
                <c:pt idx="21986">
                  <c:v>-326.4905</c:v>
                </c:pt>
                <c:pt idx="21987">
                  <c:v>-326.48849999999999</c:v>
                </c:pt>
                <c:pt idx="21988">
                  <c:v>-326.48649999999998</c:v>
                </c:pt>
                <c:pt idx="21989">
                  <c:v>-326.48449999999997</c:v>
                </c:pt>
                <c:pt idx="21990">
                  <c:v>-326.48249999999996</c:v>
                </c:pt>
                <c:pt idx="21991">
                  <c:v>-326.48050000000001</c:v>
                </c:pt>
                <c:pt idx="21992">
                  <c:v>-326.4785</c:v>
                </c:pt>
                <c:pt idx="21993">
                  <c:v>-326.47649999999999</c:v>
                </c:pt>
                <c:pt idx="21994">
                  <c:v>-326.47449999999998</c:v>
                </c:pt>
                <c:pt idx="21995">
                  <c:v>-326.47249999999997</c:v>
                </c:pt>
                <c:pt idx="21996">
                  <c:v>-326.47049999999996</c:v>
                </c:pt>
                <c:pt idx="21997">
                  <c:v>-326.46849999999995</c:v>
                </c:pt>
                <c:pt idx="21998">
                  <c:v>-326.4665</c:v>
                </c:pt>
                <c:pt idx="21999">
                  <c:v>-326.46449999999999</c:v>
                </c:pt>
                <c:pt idx="22000">
                  <c:v>-326.46249999999998</c:v>
                </c:pt>
                <c:pt idx="22001">
                  <c:v>-326.46049999999997</c:v>
                </c:pt>
                <c:pt idx="22002">
                  <c:v>-326.45849999999996</c:v>
                </c:pt>
                <c:pt idx="22003">
                  <c:v>-326.45650000000001</c:v>
                </c:pt>
                <c:pt idx="22004">
                  <c:v>-326.4545</c:v>
                </c:pt>
                <c:pt idx="22005">
                  <c:v>-326.45249999999999</c:v>
                </c:pt>
                <c:pt idx="22006">
                  <c:v>-326.45049999999998</c:v>
                </c:pt>
                <c:pt idx="22007">
                  <c:v>-326.44849999999997</c:v>
                </c:pt>
                <c:pt idx="22008">
                  <c:v>-326.44649999999996</c:v>
                </c:pt>
                <c:pt idx="22009">
                  <c:v>-326.44449999999995</c:v>
                </c:pt>
                <c:pt idx="22010">
                  <c:v>-326.4425</c:v>
                </c:pt>
                <c:pt idx="22011">
                  <c:v>-326.44049999999999</c:v>
                </c:pt>
                <c:pt idx="22012">
                  <c:v>-326.43849999999998</c:v>
                </c:pt>
                <c:pt idx="22013">
                  <c:v>-326.43649999999997</c:v>
                </c:pt>
                <c:pt idx="22014">
                  <c:v>-326.43449999999996</c:v>
                </c:pt>
                <c:pt idx="22015">
                  <c:v>-326.4325</c:v>
                </c:pt>
                <c:pt idx="22016">
                  <c:v>-326.43049999999999</c:v>
                </c:pt>
                <c:pt idx="22017">
                  <c:v>-326.42849999999999</c:v>
                </c:pt>
                <c:pt idx="22018">
                  <c:v>-326.42649999999998</c:v>
                </c:pt>
                <c:pt idx="22019">
                  <c:v>-326.42449999999997</c:v>
                </c:pt>
                <c:pt idx="22020">
                  <c:v>-326.42249999999996</c:v>
                </c:pt>
                <c:pt idx="22021">
                  <c:v>-326.42049999999995</c:v>
                </c:pt>
                <c:pt idx="22022">
                  <c:v>-326.41849999999999</c:v>
                </c:pt>
                <c:pt idx="22023">
                  <c:v>-326.41649999999998</c:v>
                </c:pt>
                <c:pt idx="22024">
                  <c:v>-326.41449999999998</c:v>
                </c:pt>
                <c:pt idx="22025">
                  <c:v>-326.41249999999997</c:v>
                </c:pt>
                <c:pt idx="22026">
                  <c:v>-326.41049999999996</c:v>
                </c:pt>
                <c:pt idx="22027">
                  <c:v>-326.4085</c:v>
                </c:pt>
                <c:pt idx="22028">
                  <c:v>-326.40649999999999</c:v>
                </c:pt>
                <c:pt idx="22029">
                  <c:v>-326.40449999999998</c:v>
                </c:pt>
                <c:pt idx="22030">
                  <c:v>-326.40249999999997</c:v>
                </c:pt>
                <c:pt idx="22031">
                  <c:v>-326.40049999999997</c:v>
                </c:pt>
                <c:pt idx="22032">
                  <c:v>-326.39849999999996</c:v>
                </c:pt>
                <c:pt idx="22033">
                  <c:v>-326.39649999999995</c:v>
                </c:pt>
                <c:pt idx="22034">
                  <c:v>-326.39449999999999</c:v>
                </c:pt>
                <c:pt idx="22035">
                  <c:v>-326.39249999999998</c:v>
                </c:pt>
                <c:pt idx="22036">
                  <c:v>-326.39049999999997</c:v>
                </c:pt>
                <c:pt idx="22037">
                  <c:v>-326.38849999999996</c:v>
                </c:pt>
                <c:pt idx="22038">
                  <c:v>-326.38649999999996</c:v>
                </c:pt>
                <c:pt idx="22039">
                  <c:v>-326.3845</c:v>
                </c:pt>
                <c:pt idx="22040">
                  <c:v>-326.38249999999999</c:v>
                </c:pt>
                <c:pt idx="22041">
                  <c:v>-326.38049999999998</c:v>
                </c:pt>
                <c:pt idx="22042">
                  <c:v>-326.37849999999997</c:v>
                </c:pt>
                <c:pt idx="22043">
                  <c:v>-326.37649999999996</c:v>
                </c:pt>
                <c:pt idx="22044">
                  <c:v>-326.37449999999995</c:v>
                </c:pt>
                <c:pt idx="22045">
                  <c:v>-326.37249999999995</c:v>
                </c:pt>
                <c:pt idx="22046">
                  <c:v>-326.37049999999999</c:v>
                </c:pt>
                <c:pt idx="22047">
                  <c:v>-326.36849999999998</c:v>
                </c:pt>
                <c:pt idx="22048">
                  <c:v>-326.36649999999997</c:v>
                </c:pt>
                <c:pt idx="22049">
                  <c:v>-326.36449999999996</c:v>
                </c:pt>
                <c:pt idx="22050">
                  <c:v>-326.36249999999995</c:v>
                </c:pt>
                <c:pt idx="22051">
                  <c:v>-326.3605</c:v>
                </c:pt>
                <c:pt idx="22052">
                  <c:v>-326.35849999999999</c:v>
                </c:pt>
                <c:pt idx="22053">
                  <c:v>-326.35649999999998</c:v>
                </c:pt>
                <c:pt idx="22054">
                  <c:v>-326.35449999999997</c:v>
                </c:pt>
                <c:pt idx="22055">
                  <c:v>-326.35249999999996</c:v>
                </c:pt>
                <c:pt idx="22056">
                  <c:v>-326.35049999999995</c:v>
                </c:pt>
                <c:pt idx="22057">
                  <c:v>-326.3485</c:v>
                </c:pt>
                <c:pt idx="22058">
                  <c:v>-326.34649999999999</c:v>
                </c:pt>
                <c:pt idx="22059">
                  <c:v>-326.34449999999998</c:v>
                </c:pt>
                <c:pt idx="22060">
                  <c:v>-326.34249999999997</c:v>
                </c:pt>
                <c:pt idx="22061">
                  <c:v>-326.34049999999996</c:v>
                </c:pt>
                <c:pt idx="22062">
                  <c:v>-326.33849999999995</c:v>
                </c:pt>
                <c:pt idx="22063">
                  <c:v>-326.3365</c:v>
                </c:pt>
                <c:pt idx="22064">
                  <c:v>-326.33449999999999</c:v>
                </c:pt>
                <c:pt idx="22065">
                  <c:v>-326.33249999999998</c:v>
                </c:pt>
                <c:pt idx="22066">
                  <c:v>-326.33049999999997</c:v>
                </c:pt>
                <c:pt idx="22067">
                  <c:v>-326.32849999999996</c:v>
                </c:pt>
                <c:pt idx="22068">
                  <c:v>-326.32649999999995</c:v>
                </c:pt>
                <c:pt idx="22069">
                  <c:v>-326.3245</c:v>
                </c:pt>
                <c:pt idx="22070">
                  <c:v>-326.32249999999999</c:v>
                </c:pt>
                <c:pt idx="22071">
                  <c:v>-326.32049999999998</c:v>
                </c:pt>
                <c:pt idx="22072">
                  <c:v>-326.31849999999997</c:v>
                </c:pt>
                <c:pt idx="22073">
                  <c:v>-326.31649999999996</c:v>
                </c:pt>
                <c:pt idx="22074">
                  <c:v>-326.31449999999995</c:v>
                </c:pt>
                <c:pt idx="22075">
                  <c:v>-326.3125</c:v>
                </c:pt>
                <c:pt idx="22076">
                  <c:v>-326.31049999999999</c:v>
                </c:pt>
                <c:pt idx="22077">
                  <c:v>-326.30849999999998</c:v>
                </c:pt>
                <c:pt idx="22078">
                  <c:v>-326.30649999999997</c:v>
                </c:pt>
                <c:pt idx="22079">
                  <c:v>-326.30449999999996</c:v>
                </c:pt>
                <c:pt idx="22080">
                  <c:v>-326.30250000000001</c:v>
                </c:pt>
                <c:pt idx="22081">
                  <c:v>-326.3005</c:v>
                </c:pt>
                <c:pt idx="22082">
                  <c:v>-326.29849999999999</c:v>
                </c:pt>
                <c:pt idx="22083">
                  <c:v>-326.29649999999998</c:v>
                </c:pt>
                <c:pt idx="22084">
                  <c:v>-326.29449999999997</c:v>
                </c:pt>
                <c:pt idx="22085">
                  <c:v>-326.29249999999996</c:v>
                </c:pt>
                <c:pt idx="22086">
                  <c:v>-326.29049999999995</c:v>
                </c:pt>
                <c:pt idx="22087">
                  <c:v>-326.2885</c:v>
                </c:pt>
                <c:pt idx="22088">
                  <c:v>-326.28649999999999</c:v>
                </c:pt>
                <c:pt idx="22089">
                  <c:v>-326.28449999999998</c:v>
                </c:pt>
                <c:pt idx="22090">
                  <c:v>-326.28249999999997</c:v>
                </c:pt>
                <c:pt idx="22091">
                  <c:v>-326.28049999999996</c:v>
                </c:pt>
                <c:pt idx="22092">
                  <c:v>-326.27850000000001</c:v>
                </c:pt>
                <c:pt idx="22093">
                  <c:v>-326.2765</c:v>
                </c:pt>
                <c:pt idx="22094">
                  <c:v>-326.27449999999999</c:v>
                </c:pt>
                <c:pt idx="22095">
                  <c:v>-326.27249999999998</c:v>
                </c:pt>
                <c:pt idx="22096">
                  <c:v>-326.27049999999997</c:v>
                </c:pt>
                <c:pt idx="22097">
                  <c:v>-326.26849999999996</c:v>
                </c:pt>
                <c:pt idx="22098">
                  <c:v>-326.26649999999995</c:v>
                </c:pt>
                <c:pt idx="22099">
                  <c:v>-326.2645</c:v>
                </c:pt>
                <c:pt idx="22100">
                  <c:v>-326.26249999999999</c:v>
                </c:pt>
                <c:pt idx="22101">
                  <c:v>-326.26049999999998</c:v>
                </c:pt>
                <c:pt idx="22102">
                  <c:v>-326.25849999999997</c:v>
                </c:pt>
                <c:pt idx="22103">
                  <c:v>-326.25649999999996</c:v>
                </c:pt>
                <c:pt idx="22104">
                  <c:v>-326.25450000000001</c:v>
                </c:pt>
                <c:pt idx="22105">
                  <c:v>-326.2525</c:v>
                </c:pt>
                <c:pt idx="22106">
                  <c:v>-326.25049999999999</c:v>
                </c:pt>
                <c:pt idx="22107">
                  <c:v>-326.24849999999998</c:v>
                </c:pt>
                <c:pt idx="22108">
                  <c:v>-326.24649999999997</c:v>
                </c:pt>
                <c:pt idx="22109">
                  <c:v>-326.24449999999996</c:v>
                </c:pt>
                <c:pt idx="22110">
                  <c:v>-326.24249999999995</c:v>
                </c:pt>
                <c:pt idx="22111">
                  <c:v>-326.2405</c:v>
                </c:pt>
                <c:pt idx="22112">
                  <c:v>-326.23849999999999</c:v>
                </c:pt>
                <c:pt idx="22113">
                  <c:v>-326.23649999999998</c:v>
                </c:pt>
                <c:pt idx="22114">
                  <c:v>-326.23449999999997</c:v>
                </c:pt>
                <c:pt idx="22115">
                  <c:v>-326.23249999999996</c:v>
                </c:pt>
                <c:pt idx="22116">
                  <c:v>-326.23050000000001</c:v>
                </c:pt>
                <c:pt idx="22117">
                  <c:v>-326.2285</c:v>
                </c:pt>
                <c:pt idx="22118">
                  <c:v>-326.22649999999999</c:v>
                </c:pt>
                <c:pt idx="22119">
                  <c:v>-326.22449999999998</c:v>
                </c:pt>
                <c:pt idx="22120">
                  <c:v>-326.22249999999997</c:v>
                </c:pt>
                <c:pt idx="22121">
                  <c:v>-326.22049999999996</c:v>
                </c:pt>
                <c:pt idx="22122">
                  <c:v>-326.21849999999995</c:v>
                </c:pt>
                <c:pt idx="22123">
                  <c:v>-326.2165</c:v>
                </c:pt>
                <c:pt idx="22124">
                  <c:v>-326.21449999999999</c:v>
                </c:pt>
                <c:pt idx="22125">
                  <c:v>-326.21249999999998</c:v>
                </c:pt>
                <c:pt idx="22126">
                  <c:v>-326.21049999999997</c:v>
                </c:pt>
                <c:pt idx="22127">
                  <c:v>-326.20849999999996</c:v>
                </c:pt>
                <c:pt idx="22128">
                  <c:v>-326.20650000000001</c:v>
                </c:pt>
                <c:pt idx="22129">
                  <c:v>-326.2045</c:v>
                </c:pt>
                <c:pt idx="22130">
                  <c:v>-326.20249999999999</c:v>
                </c:pt>
                <c:pt idx="22131">
                  <c:v>-326.20049999999998</c:v>
                </c:pt>
                <c:pt idx="22132">
                  <c:v>-326.19849999999997</c:v>
                </c:pt>
                <c:pt idx="22133">
                  <c:v>-326.19649999999996</c:v>
                </c:pt>
                <c:pt idx="22134">
                  <c:v>-326.19449999999995</c:v>
                </c:pt>
                <c:pt idx="22135">
                  <c:v>-326.1925</c:v>
                </c:pt>
                <c:pt idx="22136">
                  <c:v>-326.19049999999999</c:v>
                </c:pt>
                <c:pt idx="22137">
                  <c:v>-326.18849999999998</c:v>
                </c:pt>
                <c:pt idx="22138">
                  <c:v>-326.18649999999997</c:v>
                </c:pt>
                <c:pt idx="22139">
                  <c:v>-326.18449999999996</c:v>
                </c:pt>
                <c:pt idx="22140">
                  <c:v>-326.1825</c:v>
                </c:pt>
                <c:pt idx="22141">
                  <c:v>-326.18049999999999</c:v>
                </c:pt>
                <c:pt idx="22142">
                  <c:v>-326.17849999999999</c:v>
                </c:pt>
                <c:pt idx="22143">
                  <c:v>-326.17649999999998</c:v>
                </c:pt>
                <c:pt idx="22144">
                  <c:v>-326.17449999999997</c:v>
                </c:pt>
                <c:pt idx="22145">
                  <c:v>-326.17249999999996</c:v>
                </c:pt>
                <c:pt idx="22146">
                  <c:v>-326.17049999999995</c:v>
                </c:pt>
                <c:pt idx="22147">
                  <c:v>-326.16849999999999</c:v>
                </c:pt>
                <c:pt idx="22148">
                  <c:v>-326.16649999999998</c:v>
                </c:pt>
                <c:pt idx="22149">
                  <c:v>-326.16449999999998</c:v>
                </c:pt>
                <c:pt idx="22150">
                  <c:v>-326.16249999999997</c:v>
                </c:pt>
                <c:pt idx="22151">
                  <c:v>-326.16049999999996</c:v>
                </c:pt>
                <c:pt idx="22152">
                  <c:v>-326.1585</c:v>
                </c:pt>
                <c:pt idx="22153">
                  <c:v>-326.15649999999999</c:v>
                </c:pt>
                <c:pt idx="22154">
                  <c:v>-326.15449999999998</c:v>
                </c:pt>
                <c:pt idx="22155">
                  <c:v>-326.15249999999997</c:v>
                </c:pt>
                <c:pt idx="22156">
                  <c:v>-326.15049999999997</c:v>
                </c:pt>
                <c:pt idx="22157">
                  <c:v>-326.14849999999996</c:v>
                </c:pt>
                <c:pt idx="22158">
                  <c:v>-326.14649999999995</c:v>
                </c:pt>
                <c:pt idx="22159">
                  <c:v>-326.14449999999999</c:v>
                </c:pt>
                <c:pt idx="22160">
                  <c:v>-326.14249999999998</c:v>
                </c:pt>
                <c:pt idx="22161">
                  <c:v>-326.14049999999997</c:v>
                </c:pt>
                <c:pt idx="22162">
                  <c:v>-326.13849999999996</c:v>
                </c:pt>
                <c:pt idx="22163">
                  <c:v>-326.13649999999996</c:v>
                </c:pt>
                <c:pt idx="22164">
                  <c:v>-326.1345</c:v>
                </c:pt>
                <c:pt idx="22165">
                  <c:v>-326.13249999999999</c:v>
                </c:pt>
                <c:pt idx="22166">
                  <c:v>-326.13049999999998</c:v>
                </c:pt>
                <c:pt idx="22167">
                  <c:v>-326.12849999999997</c:v>
                </c:pt>
                <c:pt idx="22168">
                  <c:v>-326.12649999999996</c:v>
                </c:pt>
                <c:pt idx="22169">
                  <c:v>-326.12449999999995</c:v>
                </c:pt>
                <c:pt idx="22170">
                  <c:v>-326.12249999999995</c:v>
                </c:pt>
                <c:pt idx="22171">
                  <c:v>-326.12049999999999</c:v>
                </c:pt>
                <c:pt idx="22172">
                  <c:v>-326.11849999999998</c:v>
                </c:pt>
                <c:pt idx="22173">
                  <c:v>-326.11649999999997</c:v>
                </c:pt>
                <c:pt idx="22174">
                  <c:v>-326.11449999999996</c:v>
                </c:pt>
                <c:pt idx="22175">
                  <c:v>-326.11249999999995</c:v>
                </c:pt>
                <c:pt idx="22176">
                  <c:v>-326.1105</c:v>
                </c:pt>
                <c:pt idx="22177">
                  <c:v>-326.10849999999999</c:v>
                </c:pt>
                <c:pt idx="22178">
                  <c:v>-326.10649999999998</c:v>
                </c:pt>
                <c:pt idx="22179">
                  <c:v>-326.10449999999997</c:v>
                </c:pt>
                <c:pt idx="22180">
                  <c:v>-326.10249999999996</c:v>
                </c:pt>
                <c:pt idx="22181">
                  <c:v>-326.10049999999995</c:v>
                </c:pt>
                <c:pt idx="22182">
                  <c:v>-326.0985</c:v>
                </c:pt>
                <c:pt idx="22183">
                  <c:v>-326.09649999999999</c:v>
                </c:pt>
                <c:pt idx="22184">
                  <c:v>-326.09449999999998</c:v>
                </c:pt>
                <c:pt idx="22185">
                  <c:v>-326.09249999999997</c:v>
                </c:pt>
                <c:pt idx="22186">
                  <c:v>-326.09049999999996</c:v>
                </c:pt>
                <c:pt idx="22187">
                  <c:v>-326.08849999999995</c:v>
                </c:pt>
                <c:pt idx="22188">
                  <c:v>-326.0865</c:v>
                </c:pt>
                <c:pt idx="22189">
                  <c:v>-326.08449999999999</c:v>
                </c:pt>
                <c:pt idx="22190">
                  <c:v>-326.08249999999998</c:v>
                </c:pt>
                <c:pt idx="22191">
                  <c:v>-326.08049999999997</c:v>
                </c:pt>
                <c:pt idx="22192">
                  <c:v>-326.07849999999996</c:v>
                </c:pt>
                <c:pt idx="22193">
                  <c:v>-326.07649999999995</c:v>
                </c:pt>
                <c:pt idx="22194">
                  <c:v>-326.0745</c:v>
                </c:pt>
                <c:pt idx="22195">
                  <c:v>-326.07249999999999</c:v>
                </c:pt>
                <c:pt idx="22196">
                  <c:v>-326.07049999999998</c:v>
                </c:pt>
                <c:pt idx="22197">
                  <c:v>-326.06849999999997</c:v>
                </c:pt>
                <c:pt idx="22198">
                  <c:v>-326.06649999999996</c:v>
                </c:pt>
                <c:pt idx="22199">
                  <c:v>-326.06449999999995</c:v>
                </c:pt>
                <c:pt idx="22200">
                  <c:v>-326.0625</c:v>
                </c:pt>
                <c:pt idx="22201">
                  <c:v>-326.06049999999999</c:v>
                </c:pt>
                <c:pt idx="22202">
                  <c:v>-326.05849999999998</c:v>
                </c:pt>
                <c:pt idx="22203">
                  <c:v>-326.05649999999997</c:v>
                </c:pt>
                <c:pt idx="22204">
                  <c:v>-326.05449999999996</c:v>
                </c:pt>
                <c:pt idx="22205">
                  <c:v>-326.05250000000001</c:v>
                </c:pt>
                <c:pt idx="22206">
                  <c:v>-326.0505</c:v>
                </c:pt>
                <c:pt idx="22207">
                  <c:v>-326.04849999999999</c:v>
                </c:pt>
                <c:pt idx="22208">
                  <c:v>-326.04649999999998</c:v>
                </c:pt>
                <c:pt idx="22209">
                  <c:v>-326.04449999999997</c:v>
                </c:pt>
                <c:pt idx="22210">
                  <c:v>-326.04249999999996</c:v>
                </c:pt>
                <c:pt idx="22211">
                  <c:v>-326.04049999999995</c:v>
                </c:pt>
                <c:pt idx="22212">
                  <c:v>-326.0385</c:v>
                </c:pt>
                <c:pt idx="22213">
                  <c:v>-326.03649999999999</c:v>
                </c:pt>
                <c:pt idx="22214">
                  <c:v>-326.03449999999998</c:v>
                </c:pt>
                <c:pt idx="22215">
                  <c:v>-326.03249999999997</c:v>
                </c:pt>
                <c:pt idx="22216">
                  <c:v>-326.03049999999996</c:v>
                </c:pt>
                <c:pt idx="22217">
                  <c:v>-326.02850000000001</c:v>
                </c:pt>
                <c:pt idx="22218">
                  <c:v>-326.0265</c:v>
                </c:pt>
                <c:pt idx="22219">
                  <c:v>-326.02449999999999</c:v>
                </c:pt>
                <c:pt idx="22220">
                  <c:v>-326.02249999999998</c:v>
                </c:pt>
                <c:pt idx="22221">
                  <c:v>-326.02049999999997</c:v>
                </c:pt>
                <c:pt idx="22222">
                  <c:v>-326.01849999999996</c:v>
                </c:pt>
                <c:pt idx="22223">
                  <c:v>-326.01649999999995</c:v>
                </c:pt>
                <c:pt idx="22224">
                  <c:v>-326.0145</c:v>
                </c:pt>
                <c:pt idx="22225">
                  <c:v>-326.01249999999999</c:v>
                </c:pt>
                <c:pt idx="22226">
                  <c:v>-326.01049999999998</c:v>
                </c:pt>
                <c:pt idx="22227">
                  <c:v>-326.00849999999997</c:v>
                </c:pt>
                <c:pt idx="22228">
                  <c:v>-326.00649999999996</c:v>
                </c:pt>
                <c:pt idx="22229">
                  <c:v>-326.00450000000001</c:v>
                </c:pt>
                <c:pt idx="22230">
                  <c:v>-326.0025</c:v>
                </c:pt>
                <c:pt idx="22231">
                  <c:v>-326.00049999999999</c:v>
                </c:pt>
                <c:pt idx="22232">
                  <c:v>-325.99849999999998</c:v>
                </c:pt>
                <c:pt idx="22233">
                  <c:v>-325.99649999999997</c:v>
                </c:pt>
                <c:pt idx="22234">
                  <c:v>-325.99449999999996</c:v>
                </c:pt>
                <c:pt idx="22235">
                  <c:v>-325.99249999999995</c:v>
                </c:pt>
                <c:pt idx="22236">
                  <c:v>-325.9905</c:v>
                </c:pt>
                <c:pt idx="22237">
                  <c:v>-325.98849999999999</c:v>
                </c:pt>
                <c:pt idx="22238">
                  <c:v>-325.98649999999998</c:v>
                </c:pt>
                <c:pt idx="22239">
                  <c:v>-325.98449999999997</c:v>
                </c:pt>
                <c:pt idx="22240">
                  <c:v>-325.98249999999996</c:v>
                </c:pt>
                <c:pt idx="22241">
                  <c:v>-325.98050000000001</c:v>
                </c:pt>
                <c:pt idx="22242">
                  <c:v>-325.9785</c:v>
                </c:pt>
                <c:pt idx="22243">
                  <c:v>-325.97649999999999</c:v>
                </c:pt>
                <c:pt idx="22244">
                  <c:v>-325.97449999999998</c:v>
                </c:pt>
                <c:pt idx="22245">
                  <c:v>-325.97249999999997</c:v>
                </c:pt>
                <c:pt idx="22246">
                  <c:v>-325.97049999999996</c:v>
                </c:pt>
                <c:pt idx="22247">
                  <c:v>-325.96849999999995</c:v>
                </c:pt>
                <c:pt idx="22248">
                  <c:v>-325.9665</c:v>
                </c:pt>
                <c:pt idx="22249">
                  <c:v>-325.96449999999999</c:v>
                </c:pt>
                <c:pt idx="22250">
                  <c:v>-325.96249999999998</c:v>
                </c:pt>
                <c:pt idx="22251">
                  <c:v>-325.96049999999997</c:v>
                </c:pt>
                <c:pt idx="22252">
                  <c:v>-325.95849999999996</c:v>
                </c:pt>
                <c:pt idx="22253">
                  <c:v>-325.95650000000001</c:v>
                </c:pt>
                <c:pt idx="22254">
                  <c:v>-325.9545</c:v>
                </c:pt>
                <c:pt idx="22255">
                  <c:v>-325.95249999999999</c:v>
                </c:pt>
                <c:pt idx="22256">
                  <c:v>-325.95049999999998</c:v>
                </c:pt>
                <c:pt idx="22257">
                  <c:v>-325.94849999999997</c:v>
                </c:pt>
                <c:pt idx="22258">
                  <c:v>-325.94649999999996</c:v>
                </c:pt>
                <c:pt idx="22259">
                  <c:v>-325.94449999999995</c:v>
                </c:pt>
                <c:pt idx="22260">
                  <c:v>-325.9425</c:v>
                </c:pt>
                <c:pt idx="22261">
                  <c:v>-325.94049999999999</c:v>
                </c:pt>
                <c:pt idx="22262">
                  <c:v>-325.93849999999998</c:v>
                </c:pt>
                <c:pt idx="22263">
                  <c:v>-325.93649999999997</c:v>
                </c:pt>
                <c:pt idx="22264">
                  <c:v>-325.93449999999996</c:v>
                </c:pt>
                <c:pt idx="22265">
                  <c:v>-325.9325</c:v>
                </c:pt>
                <c:pt idx="22266">
                  <c:v>-325.93049999999999</c:v>
                </c:pt>
                <c:pt idx="22267">
                  <c:v>-325.92849999999999</c:v>
                </c:pt>
                <c:pt idx="22268">
                  <c:v>-325.92649999999998</c:v>
                </c:pt>
                <c:pt idx="22269">
                  <c:v>-325.92449999999997</c:v>
                </c:pt>
                <c:pt idx="22270">
                  <c:v>-325.92249999999996</c:v>
                </c:pt>
                <c:pt idx="22271">
                  <c:v>-325.92049999999995</c:v>
                </c:pt>
                <c:pt idx="22272">
                  <c:v>-325.91849999999999</c:v>
                </c:pt>
                <c:pt idx="22273">
                  <c:v>-325.91649999999998</c:v>
                </c:pt>
                <c:pt idx="22274">
                  <c:v>-325.91449999999998</c:v>
                </c:pt>
                <c:pt idx="22275">
                  <c:v>-325.91249999999997</c:v>
                </c:pt>
                <c:pt idx="22276">
                  <c:v>-325.91049999999996</c:v>
                </c:pt>
                <c:pt idx="22277">
                  <c:v>-325.9085</c:v>
                </c:pt>
                <c:pt idx="22278">
                  <c:v>-325.90649999999999</c:v>
                </c:pt>
                <c:pt idx="22279">
                  <c:v>-325.90449999999998</c:v>
                </c:pt>
                <c:pt idx="22280">
                  <c:v>-325.90249999999997</c:v>
                </c:pt>
                <c:pt idx="22281">
                  <c:v>-325.90049999999997</c:v>
                </c:pt>
                <c:pt idx="22282">
                  <c:v>-325.89849999999996</c:v>
                </c:pt>
                <c:pt idx="22283">
                  <c:v>-325.89649999999995</c:v>
                </c:pt>
                <c:pt idx="22284">
                  <c:v>-325.89449999999999</c:v>
                </c:pt>
                <c:pt idx="22285">
                  <c:v>-325.89249999999998</c:v>
                </c:pt>
                <c:pt idx="22286">
                  <c:v>-325.89049999999997</c:v>
                </c:pt>
                <c:pt idx="22287">
                  <c:v>-325.88849999999996</c:v>
                </c:pt>
                <c:pt idx="22288">
                  <c:v>-325.88649999999996</c:v>
                </c:pt>
                <c:pt idx="22289">
                  <c:v>-325.8845</c:v>
                </c:pt>
                <c:pt idx="22290">
                  <c:v>-325.88249999999999</c:v>
                </c:pt>
                <c:pt idx="22291">
                  <c:v>-325.88049999999998</c:v>
                </c:pt>
                <c:pt idx="22292">
                  <c:v>-325.87849999999997</c:v>
                </c:pt>
                <c:pt idx="22293">
                  <c:v>-325.87649999999996</c:v>
                </c:pt>
                <c:pt idx="22294">
                  <c:v>-325.87449999999995</c:v>
                </c:pt>
                <c:pt idx="22295">
                  <c:v>-325.87249999999995</c:v>
                </c:pt>
                <c:pt idx="22296">
                  <c:v>-325.87049999999999</c:v>
                </c:pt>
                <c:pt idx="22297">
                  <c:v>-325.86849999999998</c:v>
                </c:pt>
                <c:pt idx="22298">
                  <c:v>-325.86649999999997</c:v>
                </c:pt>
                <c:pt idx="22299">
                  <c:v>-325.86449999999996</c:v>
                </c:pt>
                <c:pt idx="22300">
                  <c:v>-325.86249999999995</c:v>
                </c:pt>
                <c:pt idx="22301">
                  <c:v>-325.8605</c:v>
                </c:pt>
                <c:pt idx="22302">
                  <c:v>-325.85849999999999</c:v>
                </c:pt>
                <c:pt idx="22303">
                  <c:v>-325.85649999999998</c:v>
                </c:pt>
                <c:pt idx="22304">
                  <c:v>-325.85449999999997</c:v>
                </c:pt>
                <c:pt idx="22305">
                  <c:v>-325.85249999999996</c:v>
                </c:pt>
                <c:pt idx="22306">
                  <c:v>-325.85049999999995</c:v>
                </c:pt>
                <c:pt idx="22307">
                  <c:v>-325.8485</c:v>
                </c:pt>
                <c:pt idx="22308">
                  <c:v>-325.84649999999999</c:v>
                </c:pt>
                <c:pt idx="22309">
                  <c:v>-325.84449999999998</c:v>
                </c:pt>
                <c:pt idx="22310">
                  <c:v>-325.84249999999997</c:v>
                </c:pt>
                <c:pt idx="22311">
                  <c:v>-325.84049999999996</c:v>
                </c:pt>
                <c:pt idx="22312">
                  <c:v>-325.83849999999995</c:v>
                </c:pt>
                <c:pt idx="22313">
                  <c:v>-325.8365</c:v>
                </c:pt>
                <c:pt idx="22314">
                  <c:v>-325.83449999999999</c:v>
                </c:pt>
                <c:pt idx="22315">
                  <c:v>-325.83249999999998</c:v>
                </c:pt>
                <c:pt idx="22316">
                  <c:v>-325.83049999999997</c:v>
                </c:pt>
                <c:pt idx="22317">
                  <c:v>-325.82849999999996</c:v>
                </c:pt>
                <c:pt idx="22318">
                  <c:v>-325.82649999999995</c:v>
                </c:pt>
                <c:pt idx="22319">
                  <c:v>-325.8245</c:v>
                </c:pt>
                <c:pt idx="22320">
                  <c:v>-325.82249999999999</c:v>
                </c:pt>
                <c:pt idx="22321">
                  <c:v>-325.82049999999998</c:v>
                </c:pt>
                <c:pt idx="22322">
                  <c:v>-325.81849999999997</c:v>
                </c:pt>
                <c:pt idx="22323">
                  <c:v>-325.81649999999996</c:v>
                </c:pt>
                <c:pt idx="22324">
                  <c:v>-325.81449999999995</c:v>
                </c:pt>
                <c:pt idx="22325">
                  <c:v>-325.8125</c:v>
                </c:pt>
                <c:pt idx="22326">
                  <c:v>-325.81049999999999</c:v>
                </c:pt>
                <c:pt idx="22327">
                  <c:v>-325.80849999999998</c:v>
                </c:pt>
                <c:pt idx="22328">
                  <c:v>-325.80649999999997</c:v>
                </c:pt>
                <c:pt idx="22329">
                  <c:v>-325.80449999999996</c:v>
                </c:pt>
                <c:pt idx="22330">
                  <c:v>-325.80250000000001</c:v>
                </c:pt>
                <c:pt idx="22331">
                  <c:v>-325.8005</c:v>
                </c:pt>
                <c:pt idx="22332">
                  <c:v>-325.79849999999999</c:v>
                </c:pt>
                <c:pt idx="22333">
                  <c:v>-325.79649999999998</c:v>
                </c:pt>
                <c:pt idx="22334">
                  <c:v>-325.79449999999997</c:v>
                </c:pt>
                <c:pt idx="22335">
                  <c:v>-325.79249999999996</c:v>
                </c:pt>
                <c:pt idx="22336">
                  <c:v>-325.79049999999995</c:v>
                </c:pt>
                <c:pt idx="22337">
                  <c:v>-325.7885</c:v>
                </c:pt>
                <c:pt idx="22338">
                  <c:v>-325.78649999999999</c:v>
                </c:pt>
                <c:pt idx="22339">
                  <c:v>-325.78449999999998</c:v>
                </c:pt>
                <c:pt idx="22340">
                  <c:v>-325.78249999999997</c:v>
                </c:pt>
                <c:pt idx="22341">
                  <c:v>-325.78049999999996</c:v>
                </c:pt>
                <c:pt idx="22342">
                  <c:v>-325.77850000000001</c:v>
                </c:pt>
                <c:pt idx="22343">
                  <c:v>-325.7765</c:v>
                </c:pt>
                <c:pt idx="22344">
                  <c:v>-325.77449999999999</c:v>
                </c:pt>
                <c:pt idx="22345">
                  <c:v>-325.77249999999998</c:v>
                </c:pt>
                <c:pt idx="22346">
                  <c:v>-325.77049999999997</c:v>
                </c:pt>
                <c:pt idx="22347">
                  <c:v>-325.76849999999996</c:v>
                </c:pt>
                <c:pt idx="22348">
                  <c:v>-325.76649999999995</c:v>
                </c:pt>
                <c:pt idx="22349">
                  <c:v>-325.7645</c:v>
                </c:pt>
                <c:pt idx="22350">
                  <c:v>-325.76249999999999</c:v>
                </c:pt>
                <c:pt idx="22351">
                  <c:v>-325.76049999999998</c:v>
                </c:pt>
                <c:pt idx="22352">
                  <c:v>-325.75849999999997</c:v>
                </c:pt>
                <c:pt idx="22353">
                  <c:v>-325.75649999999996</c:v>
                </c:pt>
                <c:pt idx="22354">
                  <c:v>-325.75450000000001</c:v>
                </c:pt>
                <c:pt idx="22355">
                  <c:v>-325.7525</c:v>
                </c:pt>
                <c:pt idx="22356">
                  <c:v>-325.75049999999999</c:v>
                </c:pt>
                <c:pt idx="22357">
                  <c:v>-325.74849999999998</c:v>
                </c:pt>
                <c:pt idx="22358">
                  <c:v>-325.74649999999997</c:v>
                </c:pt>
                <c:pt idx="22359">
                  <c:v>-325.74449999999996</c:v>
                </c:pt>
                <c:pt idx="22360">
                  <c:v>-325.74249999999995</c:v>
                </c:pt>
                <c:pt idx="22361">
                  <c:v>-325.7405</c:v>
                </c:pt>
                <c:pt idx="22362">
                  <c:v>-325.73849999999999</c:v>
                </c:pt>
                <c:pt idx="22363">
                  <c:v>-325.73649999999998</c:v>
                </c:pt>
                <c:pt idx="22364">
                  <c:v>-325.73449999999997</c:v>
                </c:pt>
                <c:pt idx="22365">
                  <c:v>-325.73249999999996</c:v>
                </c:pt>
                <c:pt idx="22366">
                  <c:v>-325.73050000000001</c:v>
                </c:pt>
                <c:pt idx="22367">
                  <c:v>-325.7285</c:v>
                </c:pt>
                <c:pt idx="22368">
                  <c:v>-325.72649999999999</c:v>
                </c:pt>
                <c:pt idx="22369">
                  <c:v>-325.72449999999998</c:v>
                </c:pt>
                <c:pt idx="22370">
                  <c:v>-325.72249999999997</c:v>
                </c:pt>
                <c:pt idx="22371">
                  <c:v>-325.72049999999996</c:v>
                </c:pt>
                <c:pt idx="22372">
                  <c:v>-325.71849999999995</c:v>
                </c:pt>
                <c:pt idx="22373">
                  <c:v>-325.7165</c:v>
                </c:pt>
                <c:pt idx="22374">
                  <c:v>-325.71449999999999</c:v>
                </c:pt>
                <c:pt idx="22375">
                  <c:v>-325.71249999999998</c:v>
                </c:pt>
                <c:pt idx="22376">
                  <c:v>-325.71049999999997</c:v>
                </c:pt>
                <c:pt idx="22377">
                  <c:v>-325.70849999999996</c:v>
                </c:pt>
                <c:pt idx="22378">
                  <c:v>-325.70650000000001</c:v>
                </c:pt>
                <c:pt idx="22379">
                  <c:v>-325.7045</c:v>
                </c:pt>
                <c:pt idx="22380">
                  <c:v>-325.70249999999999</c:v>
                </c:pt>
                <c:pt idx="22381">
                  <c:v>-325.70049999999998</c:v>
                </c:pt>
                <c:pt idx="22382">
                  <c:v>-325.69849999999997</c:v>
                </c:pt>
                <c:pt idx="22383">
                  <c:v>-325.69649999999996</c:v>
                </c:pt>
                <c:pt idx="22384">
                  <c:v>-325.69449999999995</c:v>
                </c:pt>
                <c:pt idx="22385">
                  <c:v>-325.6925</c:v>
                </c:pt>
                <c:pt idx="22386">
                  <c:v>-325.69049999999999</c:v>
                </c:pt>
                <c:pt idx="22387">
                  <c:v>-325.68849999999998</c:v>
                </c:pt>
                <c:pt idx="22388">
                  <c:v>-325.68649999999997</c:v>
                </c:pt>
                <c:pt idx="22389">
                  <c:v>-325.68449999999996</c:v>
                </c:pt>
                <c:pt idx="22390">
                  <c:v>-325.6825</c:v>
                </c:pt>
                <c:pt idx="22391">
                  <c:v>-325.68049999999999</c:v>
                </c:pt>
                <c:pt idx="22392">
                  <c:v>-325.67849999999999</c:v>
                </c:pt>
                <c:pt idx="22393">
                  <c:v>-325.67649999999998</c:v>
                </c:pt>
                <c:pt idx="22394">
                  <c:v>-325.67449999999997</c:v>
                </c:pt>
                <c:pt idx="22395">
                  <c:v>-325.67249999999996</c:v>
                </c:pt>
                <c:pt idx="22396">
                  <c:v>-325.67049999999995</c:v>
                </c:pt>
                <c:pt idx="22397">
                  <c:v>-325.66849999999999</c:v>
                </c:pt>
                <c:pt idx="22398">
                  <c:v>-325.66649999999998</c:v>
                </c:pt>
                <c:pt idx="22399">
                  <c:v>-325.66449999999998</c:v>
                </c:pt>
                <c:pt idx="22400">
                  <c:v>-325.66249999999997</c:v>
                </c:pt>
                <c:pt idx="22401">
                  <c:v>-325.66049999999996</c:v>
                </c:pt>
                <c:pt idx="22402">
                  <c:v>-325.6585</c:v>
                </c:pt>
                <c:pt idx="22403">
                  <c:v>-325.65649999999999</c:v>
                </c:pt>
                <c:pt idx="22404">
                  <c:v>-325.65449999999998</c:v>
                </c:pt>
                <c:pt idx="22405">
                  <c:v>-325.65249999999997</c:v>
                </c:pt>
                <c:pt idx="22406">
                  <c:v>-325.65049999999997</c:v>
                </c:pt>
                <c:pt idx="22407">
                  <c:v>-325.64849999999996</c:v>
                </c:pt>
                <c:pt idx="22408">
                  <c:v>-325.64649999999995</c:v>
                </c:pt>
                <c:pt idx="22409">
                  <c:v>-325.64449999999999</c:v>
                </c:pt>
                <c:pt idx="22410">
                  <c:v>-325.64249999999998</c:v>
                </c:pt>
                <c:pt idx="22411">
                  <c:v>-325.64049999999997</c:v>
                </c:pt>
                <c:pt idx="22412">
                  <c:v>-325.63849999999996</c:v>
                </c:pt>
                <c:pt idx="22413">
                  <c:v>-325.63649999999996</c:v>
                </c:pt>
                <c:pt idx="22414">
                  <c:v>-325.6345</c:v>
                </c:pt>
                <c:pt idx="22415">
                  <c:v>-325.63249999999999</c:v>
                </c:pt>
                <c:pt idx="22416">
                  <c:v>-325.63049999999998</c:v>
                </c:pt>
                <c:pt idx="22417">
                  <c:v>-325.62849999999997</c:v>
                </c:pt>
                <c:pt idx="22418">
                  <c:v>-325.62649999999996</c:v>
                </c:pt>
                <c:pt idx="22419">
                  <c:v>-325.62449999999995</c:v>
                </c:pt>
                <c:pt idx="22420">
                  <c:v>-325.62249999999995</c:v>
                </c:pt>
                <c:pt idx="22421">
                  <c:v>-325.62049999999999</c:v>
                </c:pt>
                <c:pt idx="22422">
                  <c:v>-325.61849999999998</c:v>
                </c:pt>
                <c:pt idx="22423">
                  <c:v>-325.61649999999997</c:v>
                </c:pt>
                <c:pt idx="22424">
                  <c:v>-325.61449999999996</c:v>
                </c:pt>
                <c:pt idx="22425">
                  <c:v>-325.61249999999995</c:v>
                </c:pt>
                <c:pt idx="22426">
                  <c:v>-325.6105</c:v>
                </c:pt>
                <c:pt idx="22427">
                  <c:v>-325.60849999999999</c:v>
                </c:pt>
                <c:pt idx="22428">
                  <c:v>-325.60649999999998</c:v>
                </c:pt>
                <c:pt idx="22429">
                  <c:v>-325.60449999999997</c:v>
                </c:pt>
                <c:pt idx="22430">
                  <c:v>-325.60249999999996</c:v>
                </c:pt>
                <c:pt idx="22431">
                  <c:v>-325.60049999999995</c:v>
                </c:pt>
                <c:pt idx="22432">
                  <c:v>-325.5985</c:v>
                </c:pt>
                <c:pt idx="22433">
                  <c:v>-325.59649999999999</c:v>
                </c:pt>
                <c:pt idx="22434">
                  <c:v>-325.59449999999998</c:v>
                </c:pt>
                <c:pt idx="22435">
                  <c:v>-325.59249999999997</c:v>
                </c:pt>
                <c:pt idx="22436">
                  <c:v>-325.59049999999996</c:v>
                </c:pt>
                <c:pt idx="22437">
                  <c:v>-325.58849999999995</c:v>
                </c:pt>
                <c:pt idx="22438">
                  <c:v>-325.5865</c:v>
                </c:pt>
                <c:pt idx="22439">
                  <c:v>-325.58449999999999</c:v>
                </c:pt>
                <c:pt idx="22440">
                  <c:v>-325.58249999999998</c:v>
                </c:pt>
                <c:pt idx="22441">
                  <c:v>-325.58049999999997</c:v>
                </c:pt>
                <c:pt idx="22442">
                  <c:v>-325.57849999999996</c:v>
                </c:pt>
                <c:pt idx="22443">
                  <c:v>-325.57649999999995</c:v>
                </c:pt>
                <c:pt idx="22444">
                  <c:v>-325.5745</c:v>
                </c:pt>
                <c:pt idx="22445">
                  <c:v>-325.57249999999999</c:v>
                </c:pt>
                <c:pt idx="22446">
                  <c:v>-325.57049999999998</c:v>
                </c:pt>
                <c:pt idx="22447">
                  <c:v>-325.56849999999997</c:v>
                </c:pt>
                <c:pt idx="22448">
                  <c:v>-325.56649999999996</c:v>
                </c:pt>
                <c:pt idx="22449">
                  <c:v>-325.56449999999995</c:v>
                </c:pt>
                <c:pt idx="22450">
                  <c:v>-325.5625</c:v>
                </c:pt>
                <c:pt idx="22451">
                  <c:v>-325.56049999999999</c:v>
                </c:pt>
                <c:pt idx="22452">
                  <c:v>-325.55849999999998</c:v>
                </c:pt>
                <c:pt idx="22453">
                  <c:v>-325.55649999999997</c:v>
                </c:pt>
                <c:pt idx="22454">
                  <c:v>-325.55449999999996</c:v>
                </c:pt>
                <c:pt idx="22455">
                  <c:v>-325.55250000000001</c:v>
                </c:pt>
                <c:pt idx="22456">
                  <c:v>-325.5505</c:v>
                </c:pt>
                <c:pt idx="22457">
                  <c:v>-325.54849999999999</c:v>
                </c:pt>
                <c:pt idx="22458">
                  <c:v>-325.54649999999998</c:v>
                </c:pt>
                <c:pt idx="22459">
                  <c:v>-325.54449999999997</c:v>
                </c:pt>
                <c:pt idx="22460">
                  <c:v>-325.54249999999996</c:v>
                </c:pt>
                <c:pt idx="22461">
                  <c:v>-325.54049999999995</c:v>
                </c:pt>
                <c:pt idx="22462">
                  <c:v>-325.5385</c:v>
                </c:pt>
                <c:pt idx="22463">
                  <c:v>-325.53649999999999</c:v>
                </c:pt>
                <c:pt idx="22464">
                  <c:v>-325.53449999999998</c:v>
                </c:pt>
                <c:pt idx="22465">
                  <c:v>-325.53249999999997</c:v>
                </c:pt>
                <c:pt idx="22466">
                  <c:v>-325.53049999999996</c:v>
                </c:pt>
                <c:pt idx="22467">
                  <c:v>-325.52850000000001</c:v>
                </c:pt>
                <c:pt idx="22468">
                  <c:v>-325.5265</c:v>
                </c:pt>
                <c:pt idx="22469">
                  <c:v>-325.52449999999999</c:v>
                </c:pt>
                <c:pt idx="22470">
                  <c:v>-325.52249999999998</c:v>
                </c:pt>
                <c:pt idx="22471">
                  <c:v>-325.52049999999997</c:v>
                </c:pt>
                <c:pt idx="22472">
                  <c:v>-325.51849999999996</c:v>
                </c:pt>
                <c:pt idx="22473">
                  <c:v>-325.51649999999995</c:v>
                </c:pt>
                <c:pt idx="22474">
                  <c:v>-325.5145</c:v>
                </c:pt>
                <c:pt idx="22475">
                  <c:v>-325.51249999999999</c:v>
                </c:pt>
                <c:pt idx="22476">
                  <c:v>-325.51049999999998</c:v>
                </c:pt>
                <c:pt idx="22477">
                  <c:v>-325.50849999999997</c:v>
                </c:pt>
                <c:pt idx="22478">
                  <c:v>-325.50649999999996</c:v>
                </c:pt>
                <c:pt idx="22479">
                  <c:v>-325.50450000000001</c:v>
                </c:pt>
                <c:pt idx="22480">
                  <c:v>-325.5025</c:v>
                </c:pt>
                <c:pt idx="22481">
                  <c:v>-325.50049999999999</c:v>
                </c:pt>
                <c:pt idx="22482">
                  <c:v>-325.49849999999998</c:v>
                </c:pt>
                <c:pt idx="22483">
                  <c:v>-325.49649999999997</c:v>
                </c:pt>
                <c:pt idx="22484">
                  <c:v>-325.49449999999996</c:v>
                </c:pt>
                <c:pt idx="22485">
                  <c:v>-325.49249999999995</c:v>
                </c:pt>
                <c:pt idx="22486">
                  <c:v>-325.4905</c:v>
                </c:pt>
                <c:pt idx="22487">
                  <c:v>-325.48849999999999</c:v>
                </c:pt>
                <c:pt idx="22488">
                  <c:v>-325.48649999999998</c:v>
                </c:pt>
                <c:pt idx="22489">
                  <c:v>-325.48449999999997</c:v>
                </c:pt>
                <c:pt idx="22490">
                  <c:v>-325.48249999999996</c:v>
                </c:pt>
                <c:pt idx="22491">
                  <c:v>-325.48050000000001</c:v>
                </c:pt>
                <c:pt idx="22492">
                  <c:v>-325.4785</c:v>
                </c:pt>
                <c:pt idx="22493">
                  <c:v>-325.47649999999999</c:v>
                </c:pt>
                <c:pt idx="22494">
                  <c:v>-325.47449999999998</c:v>
                </c:pt>
                <c:pt idx="22495">
                  <c:v>-325.47249999999997</c:v>
                </c:pt>
                <c:pt idx="22496">
                  <c:v>-325.47049999999996</c:v>
                </c:pt>
                <c:pt idx="22497">
                  <c:v>-325.46849999999995</c:v>
                </c:pt>
                <c:pt idx="22498">
                  <c:v>-325.4665</c:v>
                </c:pt>
                <c:pt idx="22499">
                  <c:v>-325.46449999999999</c:v>
                </c:pt>
                <c:pt idx="22500">
                  <c:v>-325.46249999999998</c:v>
                </c:pt>
                <c:pt idx="22501">
                  <c:v>-325.46049999999997</c:v>
                </c:pt>
                <c:pt idx="22502">
                  <c:v>-325.45849999999996</c:v>
                </c:pt>
                <c:pt idx="22503">
                  <c:v>-325.45650000000001</c:v>
                </c:pt>
                <c:pt idx="22504">
                  <c:v>-325.4545</c:v>
                </c:pt>
                <c:pt idx="22505">
                  <c:v>-325.45249999999999</c:v>
                </c:pt>
                <c:pt idx="22506">
                  <c:v>-325.45049999999998</c:v>
                </c:pt>
                <c:pt idx="22507">
                  <c:v>-325.44849999999997</c:v>
                </c:pt>
                <c:pt idx="22508">
                  <c:v>-325.44649999999996</c:v>
                </c:pt>
                <c:pt idx="22509">
                  <c:v>-325.44449999999995</c:v>
                </c:pt>
                <c:pt idx="22510">
                  <c:v>-325.4425</c:v>
                </c:pt>
                <c:pt idx="22511">
                  <c:v>-325.44049999999999</c:v>
                </c:pt>
                <c:pt idx="22512">
                  <c:v>-325.43849999999998</c:v>
                </c:pt>
                <c:pt idx="22513">
                  <c:v>-325.43649999999997</c:v>
                </c:pt>
                <c:pt idx="22514">
                  <c:v>-325.43449999999996</c:v>
                </c:pt>
                <c:pt idx="22515">
                  <c:v>-325.4325</c:v>
                </c:pt>
                <c:pt idx="22516">
                  <c:v>-325.43049999999999</c:v>
                </c:pt>
                <c:pt idx="22517">
                  <c:v>-325.42849999999999</c:v>
                </c:pt>
                <c:pt idx="22518">
                  <c:v>-325.42649999999998</c:v>
                </c:pt>
                <c:pt idx="22519">
                  <c:v>-325.42449999999997</c:v>
                </c:pt>
                <c:pt idx="22520">
                  <c:v>-325.42249999999996</c:v>
                </c:pt>
                <c:pt idx="22521">
                  <c:v>-325.42049999999995</c:v>
                </c:pt>
                <c:pt idx="22522">
                  <c:v>-325.41849999999999</c:v>
                </c:pt>
                <c:pt idx="22523">
                  <c:v>-325.41649999999998</c:v>
                </c:pt>
                <c:pt idx="22524">
                  <c:v>-325.41449999999998</c:v>
                </c:pt>
                <c:pt idx="22525">
                  <c:v>-325.41249999999997</c:v>
                </c:pt>
                <c:pt idx="22526">
                  <c:v>-325.41049999999996</c:v>
                </c:pt>
                <c:pt idx="22527">
                  <c:v>-325.4085</c:v>
                </c:pt>
                <c:pt idx="22528">
                  <c:v>-325.40649999999999</c:v>
                </c:pt>
                <c:pt idx="22529">
                  <c:v>-325.40449999999998</c:v>
                </c:pt>
                <c:pt idx="22530">
                  <c:v>-325.40249999999997</c:v>
                </c:pt>
                <c:pt idx="22531">
                  <c:v>-325.40049999999997</c:v>
                </c:pt>
                <c:pt idx="22532">
                  <c:v>-325.39849999999996</c:v>
                </c:pt>
                <c:pt idx="22533">
                  <c:v>-325.39649999999995</c:v>
                </c:pt>
                <c:pt idx="22534">
                  <c:v>-325.39449999999999</c:v>
                </c:pt>
                <c:pt idx="22535">
                  <c:v>-325.39249999999998</c:v>
                </c:pt>
                <c:pt idx="22536">
                  <c:v>-325.39049999999997</c:v>
                </c:pt>
                <c:pt idx="22537">
                  <c:v>-325.38849999999996</c:v>
                </c:pt>
                <c:pt idx="22538">
                  <c:v>-325.38649999999996</c:v>
                </c:pt>
                <c:pt idx="22539">
                  <c:v>-325.3845</c:v>
                </c:pt>
                <c:pt idx="22540">
                  <c:v>-325.38249999999999</c:v>
                </c:pt>
                <c:pt idx="22541">
                  <c:v>-325.38049999999998</c:v>
                </c:pt>
                <c:pt idx="22542">
                  <c:v>-325.37849999999997</c:v>
                </c:pt>
                <c:pt idx="22543">
                  <c:v>-325.37649999999996</c:v>
                </c:pt>
                <c:pt idx="22544">
                  <c:v>-325.37449999999995</c:v>
                </c:pt>
                <c:pt idx="22545">
                  <c:v>-325.37249999999995</c:v>
                </c:pt>
                <c:pt idx="22546">
                  <c:v>-325.37049999999999</c:v>
                </c:pt>
                <c:pt idx="22547">
                  <c:v>-325.36849999999998</c:v>
                </c:pt>
                <c:pt idx="22548">
                  <c:v>-325.36649999999997</c:v>
                </c:pt>
                <c:pt idx="22549">
                  <c:v>-325.36449999999996</c:v>
                </c:pt>
                <c:pt idx="22550">
                  <c:v>-325.36249999999995</c:v>
                </c:pt>
                <c:pt idx="22551">
                  <c:v>-325.3605</c:v>
                </c:pt>
                <c:pt idx="22552">
                  <c:v>-325.35849999999999</c:v>
                </c:pt>
                <c:pt idx="22553">
                  <c:v>-325.35649999999998</c:v>
                </c:pt>
                <c:pt idx="22554">
                  <c:v>-325.35449999999997</c:v>
                </c:pt>
                <c:pt idx="22555">
                  <c:v>-325.35249999999996</c:v>
                </c:pt>
                <c:pt idx="22556">
                  <c:v>-325.35049999999995</c:v>
                </c:pt>
                <c:pt idx="22557">
                  <c:v>-325.3485</c:v>
                </c:pt>
                <c:pt idx="22558">
                  <c:v>-325.34649999999999</c:v>
                </c:pt>
                <c:pt idx="22559">
                  <c:v>-325.34449999999998</c:v>
                </c:pt>
                <c:pt idx="22560">
                  <c:v>-325.34249999999997</c:v>
                </c:pt>
                <c:pt idx="22561">
                  <c:v>-325.34049999999996</c:v>
                </c:pt>
                <c:pt idx="22562">
                  <c:v>-325.33849999999995</c:v>
                </c:pt>
                <c:pt idx="22563">
                  <c:v>-325.3365</c:v>
                </c:pt>
                <c:pt idx="22564">
                  <c:v>-325.33449999999999</c:v>
                </c:pt>
                <c:pt idx="22565">
                  <c:v>-325.33249999999998</c:v>
                </c:pt>
                <c:pt idx="22566">
                  <c:v>-325.33049999999997</c:v>
                </c:pt>
                <c:pt idx="22567">
                  <c:v>-325.32849999999996</c:v>
                </c:pt>
                <c:pt idx="22568">
                  <c:v>-325.32649999999995</c:v>
                </c:pt>
                <c:pt idx="22569">
                  <c:v>-325.3245</c:v>
                </c:pt>
                <c:pt idx="22570">
                  <c:v>-325.32249999999999</c:v>
                </c:pt>
                <c:pt idx="22571">
                  <c:v>-325.32049999999998</c:v>
                </c:pt>
                <c:pt idx="22572">
                  <c:v>-325.31849999999997</c:v>
                </c:pt>
                <c:pt idx="22573">
                  <c:v>-325.31649999999996</c:v>
                </c:pt>
                <c:pt idx="22574">
                  <c:v>-325.31449999999995</c:v>
                </c:pt>
                <c:pt idx="22575">
                  <c:v>-325.3125</c:v>
                </c:pt>
                <c:pt idx="22576">
                  <c:v>-325.31049999999999</c:v>
                </c:pt>
                <c:pt idx="22577">
                  <c:v>-325.30849999999998</c:v>
                </c:pt>
                <c:pt idx="22578">
                  <c:v>-325.30649999999997</c:v>
                </c:pt>
                <c:pt idx="22579">
                  <c:v>-325.30449999999996</c:v>
                </c:pt>
                <c:pt idx="22580">
                  <c:v>-325.30250000000001</c:v>
                </c:pt>
                <c:pt idx="22581">
                  <c:v>-325.3005</c:v>
                </c:pt>
                <c:pt idx="22582">
                  <c:v>-325.29849999999999</c:v>
                </c:pt>
                <c:pt idx="22583">
                  <c:v>-325.29649999999998</c:v>
                </c:pt>
                <c:pt idx="22584">
                  <c:v>-325.29449999999997</c:v>
                </c:pt>
                <c:pt idx="22585">
                  <c:v>-325.29249999999996</c:v>
                </c:pt>
                <c:pt idx="22586">
                  <c:v>-325.29049999999995</c:v>
                </c:pt>
                <c:pt idx="22587">
                  <c:v>-325.2885</c:v>
                </c:pt>
                <c:pt idx="22588">
                  <c:v>-325.28649999999999</c:v>
                </c:pt>
                <c:pt idx="22589">
                  <c:v>-325.28449999999998</c:v>
                </c:pt>
                <c:pt idx="22590">
                  <c:v>-325.28249999999997</c:v>
                </c:pt>
                <c:pt idx="22591">
                  <c:v>-325.28049999999996</c:v>
                </c:pt>
                <c:pt idx="22592">
                  <c:v>-325.27850000000001</c:v>
                </c:pt>
                <c:pt idx="22593">
                  <c:v>-325.2765</c:v>
                </c:pt>
                <c:pt idx="22594">
                  <c:v>-325.27449999999999</c:v>
                </c:pt>
                <c:pt idx="22595">
                  <c:v>-325.27249999999998</c:v>
                </c:pt>
                <c:pt idx="22596">
                  <c:v>-325.27049999999997</c:v>
                </c:pt>
                <c:pt idx="22597">
                  <c:v>-325.26849999999996</c:v>
                </c:pt>
                <c:pt idx="22598">
                  <c:v>-325.26649999999995</c:v>
                </c:pt>
                <c:pt idx="22599">
                  <c:v>-325.2645</c:v>
                </c:pt>
                <c:pt idx="22600">
                  <c:v>-325.26249999999999</c:v>
                </c:pt>
                <c:pt idx="22601">
                  <c:v>-325.26049999999998</c:v>
                </c:pt>
                <c:pt idx="22602">
                  <c:v>-325.25849999999997</c:v>
                </c:pt>
                <c:pt idx="22603">
                  <c:v>-325.25649999999996</c:v>
                </c:pt>
                <c:pt idx="22604">
                  <c:v>-325.25450000000001</c:v>
                </c:pt>
                <c:pt idx="22605">
                  <c:v>-325.2525</c:v>
                </c:pt>
                <c:pt idx="22606">
                  <c:v>-325.25049999999999</c:v>
                </c:pt>
                <c:pt idx="22607">
                  <c:v>-325.24849999999998</c:v>
                </c:pt>
                <c:pt idx="22608">
                  <c:v>-325.24649999999997</c:v>
                </c:pt>
                <c:pt idx="22609">
                  <c:v>-325.24449999999996</c:v>
                </c:pt>
                <c:pt idx="22610">
                  <c:v>-325.24249999999995</c:v>
                </c:pt>
                <c:pt idx="22611">
                  <c:v>-325.2405</c:v>
                </c:pt>
                <c:pt idx="22612">
                  <c:v>-325.23849999999999</c:v>
                </c:pt>
                <c:pt idx="22613">
                  <c:v>-325.23649999999998</c:v>
                </c:pt>
                <c:pt idx="22614">
                  <c:v>-325.23449999999997</c:v>
                </c:pt>
                <c:pt idx="22615">
                  <c:v>-325.23249999999996</c:v>
                </c:pt>
                <c:pt idx="22616">
                  <c:v>-325.23050000000001</c:v>
                </c:pt>
                <c:pt idx="22617">
                  <c:v>-325.2285</c:v>
                </c:pt>
                <c:pt idx="22618">
                  <c:v>-325.22649999999999</c:v>
                </c:pt>
                <c:pt idx="22619">
                  <c:v>-325.22449999999998</c:v>
                </c:pt>
                <c:pt idx="22620">
                  <c:v>-325.22249999999997</c:v>
                </c:pt>
                <c:pt idx="22621">
                  <c:v>-325.22049999999996</c:v>
                </c:pt>
                <c:pt idx="22622">
                  <c:v>-325.21849999999995</c:v>
                </c:pt>
                <c:pt idx="22623">
                  <c:v>-325.2165</c:v>
                </c:pt>
                <c:pt idx="22624">
                  <c:v>-325.21449999999999</c:v>
                </c:pt>
                <c:pt idx="22625">
                  <c:v>-325.21249999999998</c:v>
                </c:pt>
                <c:pt idx="22626">
                  <c:v>-325.21049999999997</c:v>
                </c:pt>
                <c:pt idx="22627">
                  <c:v>-325.20849999999996</c:v>
                </c:pt>
                <c:pt idx="22628">
                  <c:v>-325.20650000000001</c:v>
                </c:pt>
                <c:pt idx="22629">
                  <c:v>-325.2045</c:v>
                </c:pt>
                <c:pt idx="22630">
                  <c:v>-325.20249999999999</c:v>
                </c:pt>
                <c:pt idx="22631">
                  <c:v>-325.20049999999998</c:v>
                </c:pt>
                <c:pt idx="22632">
                  <c:v>-325.19849999999997</c:v>
                </c:pt>
                <c:pt idx="22633">
                  <c:v>-325.19649999999996</c:v>
                </c:pt>
                <c:pt idx="22634">
                  <c:v>-325.19449999999995</c:v>
                </c:pt>
                <c:pt idx="22635">
                  <c:v>-325.1925</c:v>
                </c:pt>
                <c:pt idx="22636">
                  <c:v>-325.19049999999999</c:v>
                </c:pt>
                <c:pt idx="22637">
                  <c:v>-325.18849999999998</c:v>
                </c:pt>
                <c:pt idx="22638">
                  <c:v>-325.18649999999997</c:v>
                </c:pt>
                <c:pt idx="22639">
                  <c:v>-325.18449999999996</c:v>
                </c:pt>
                <c:pt idx="22640">
                  <c:v>-325.1825</c:v>
                </c:pt>
                <c:pt idx="22641">
                  <c:v>-325.18049999999999</c:v>
                </c:pt>
                <c:pt idx="22642">
                  <c:v>-325.17849999999999</c:v>
                </c:pt>
                <c:pt idx="22643">
                  <c:v>-325.17649999999998</c:v>
                </c:pt>
                <c:pt idx="22644">
                  <c:v>-325.17449999999997</c:v>
                </c:pt>
                <c:pt idx="22645">
                  <c:v>-325.17249999999996</c:v>
                </c:pt>
                <c:pt idx="22646">
                  <c:v>-325.17049999999995</c:v>
                </c:pt>
                <c:pt idx="22647">
                  <c:v>-325.16849999999999</c:v>
                </c:pt>
                <c:pt idx="22648">
                  <c:v>-325.16649999999998</c:v>
                </c:pt>
                <c:pt idx="22649">
                  <c:v>-325.16449999999998</c:v>
                </c:pt>
                <c:pt idx="22650">
                  <c:v>-325.16249999999997</c:v>
                </c:pt>
                <c:pt idx="22651">
                  <c:v>-325.16049999999996</c:v>
                </c:pt>
                <c:pt idx="22652">
                  <c:v>-325.1585</c:v>
                </c:pt>
                <c:pt idx="22653">
                  <c:v>-325.15649999999999</c:v>
                </c:pt>
                <c:pt idx="22654">
                  <c:v>-325.15449999999998</c:v>
                </c:pt>
                <c:pt idx="22655">
                  <c:v>-325.15249999999997</c:v>
                </c:pt>
                <c:pt idx="22656">
                  <c:v>-325.15049999999997</c:v>
                </c:pt>
                <c:pt idx="22657">
                  <c:v>-325.14849999999996</c:v>
                </c:pt>
                <c:pt idx="22658">
                  <c:v>-325.14649999999995</c:v>
                </c:pt>
                <c:pt idx="22659">
                  <c:v>-325.14449999999999</c:v>
                </c:pt>
                <c:pt idx="22660">
                  <c:v>-325.14249999999998</c:v>
                </c:pt>
                <c:pt idx="22661">
                  <c:v>-325.14049999999997</c:v>
                </c:pt>
                <c:pt idx="22662">
                  <c:v>-325.13849999999996</c:v>
                </c:pt>
                <c:pt idx="22663">
                  <c:v>-325.13649999999996</c:v>
                </c:pt>
                <c:pt idx="22664">
                  <c:v>-325.1345</c:v>
                </c:pt>
                <c:pt idx="22665">
                  <c:v>-325.13249999999999</c:v>
                </c:pt>
                <c:pt idx="22666">
                  <c:v>-325.13049999999998</c:v>
                </c:pt>
                <c:pt idx="22667">
                  <c:v>-325.12849999999997</c:v>
                </c:pt>
                <c:pt idx="22668">
                  <c:v>-325.12649999999996</c:v>
                </c:pt>
                <c:pt idx="22669">
                  <c:v>-325.12449999999995</c:v>
                </c:pt>
                <c:pt idx="22670">
                  <c:v>-325.12249999999995</c:v>
                </c:pt>
                <c:pt idx="22671">
                  <c:v>-325.12049999999999</c:v>
                </c:pt>
                <c:pt idx="22672">
                  <c:v>-325.11849999999998</c:v>
                </c:pt>
                <c:pt idx="22673">
                  <c:v>-325.11649999999997</c:v>
                </c:pt>
                <c:pt idx="22674">
                  <c:v>-325.11449999999996</c:v>
                </c:pt>
                <c:pt idx="22675">
                  <c:v>-325.11249999999995</c:v>
                </c:pt>
                <c:pt idx="22676">
                  <c:v>-325.1105</c:v>
                </c:pt>
                <c:pt idx="22677">
                  <c:v>-325.10849999999999</c:v>
                </c:pt>
                <c:pt idx="22678">
                  <c:v>-325.10649999999998</c:v>
                </c:pt>
                <c:pt idx="22679">
                  <c:v>-325.10449999999997</c:v>
                </c:pt>
                <c:pt idx="22680">
                  <c:v>-325.10249999999996</c:v>
                </c:pt>
                <c:pt idx="22681">
                  <c:v>-325.10049999999995</c:v>
                </c:pt>
                <c:pt idx="22682">
                  <c:v>-325.0985</c:v>
                </c:pt>
                <c:pt idx="22683">
                  <c:v>-325.09649999999999</c:v>
                </c:pt>
                <c:pt idx="22684">
                  <c:v>-325.09449999999998</c:v>
                </c:pt>
                <c:pt idx="22685">
                  <c:v>-325.09249999999997</c:v>
                </c:pt>
                <c:pt idx="22686">
                  <c:v>-325.09049999999996</c:v>
                </c:pt>
                <c:pt idx="22687">
                  <c:v>-325.08849999999995</c:v>
                </c:pt>
                <c:pt idx="22688">
                  <c:v>-325.0865</c:v>
                </c:pt>
                <c:pt idx="22689">
                  <c:v>-325.08449999999999</c:v>
                </c:pt>
                <c:pt idx="22690">
                  <c:v>-325.08249999999998</c:v>
                </c:pt>
                <c:pt idx="22691">
                  <c:v>-325.08049999999997</c:v>
                </c:pt>
                <c:pt idx="22692">
                  <c:v>-325.07849999999996</c:v>
                </c:pt>
                <c:pt idx="22693">
                  <c:v>-325.07649999999995</c:v>
                </c:pt>
                <c:pt idx="22694">
                  <c:v>-325.0745</c:v>
                </c:pt>
                <c:pt idx="22695">
                  <c:v>-325.07249999999999</c:v>
                </c:pt>
                <c:pt idx="22696">
                  <c:v>-325.07049999999998</c:v>
                </c:pt>
                <c:pt idx="22697">
                  <c:v>-325.06849999999997</c:v>
                </c:pt>
                <c:pt idx="22698">
                  <c:v>-325.06649999999996</c:v>
                </c:pt>
                <c:pt idx="22699">
                  <c:v>-325.06449999999995</c:v>
                </c:pt>
                <c:pt idx="22700">
                  <c:v>-325.0625</c:v>
                </c:pt>
                <c:pt idx="22701">
                  <c:v>-325.06049999999999</c:v>
                </c:pt>
                <c:pt idx="22702">
                  <c:v>-325.05849999999998</c:v>
                </c:pt>
                <c:pt idx="22703">
                  <c:v>-325.05649999999997</c:v>
                </c:pt>
                <c:pt idx="22704">
                  <c:v>-325.05449999999996</c:v>
                </c:pt>
                <c:pt idx="22705">
                  <c:v>-325.05250000000001</c:v>
                </c:pt>
                <c:pt idx="22706">
                  <c:v>-325.0505</c:v>
                </c:pt>
                <c:pt idx="22707">
                  <c:v>-325.04849999999999</c:v>
                </c:pt>
                <c:pt idx="22708">
                  <c:v>-325.04649999999998</c:v>
                </c:pt>
                <c:pt idx="22709">
                  <c:v>-325.04449999999997</c:v>
                </c:pt>
                <c:pt idx="22710">
                  <c:v>-325.04249999999996</c:v>
                </c:pt>
                <c:pt idx="22711">
                  <c:v>-325.04049999999995</c:v>
                </c:pt>
                <c:pt idx="22712">
                  <c:v>-325.0385</c:v>
                </c:pt>
                <c:pt idx="22713">
                  <c:v>-325.03649999999999</c:v>
                </c:pt>
                <c:pt idx="22714">
                  <c:v>-325.03449999999998</c:v>
                </c:pt>
                <c:pt idx="22715">
                  <c:v>-325.03249999999997</c:v>
                </c:pt>
                <c:pt idx="22716">
                  <c:v>-325.03049999999996</c:v>
                </c:pt>
                <c:pt idx="22717">
                  <c:v>-325.02850000000001</c:v>
                </c:pt>
                <c:pt idx="22718">
                  <c:v>-325.0265</c:v>
                </c:pt>
                <c:pt idx="22719">
                  <c:v>-325.02449999999999</c:v>
                </c:pt>
                <c:pt idx="22720">
                  <c:v>-325.02249999999998</c:v>
                </c:pt>
                <c:pt idx="22721">
                  <c:v>-325.02049999999997</c:v>
                </c:pt>
                <c:pt idx="22722">
                  <c:v>-325.01849999999996</c:v>
                </c:pt>
                <c:pt idx="22723">
                  <c:v>-325.01649999999995</c:v>
                </c:pt>
                <c:pt idx="22724">
                  <c:v>-325.0145</c:v>
                </c:pt>
                <c:pt idx="22725">
                  <c:v>-325.01249999999999</c:v>
                </c:pt>
                <c:pt idx="22726">
                  <c:v>-325.01049999999998</c:v>
                </c:pt>
                <c:pt idx="22727">
                  <c:v>-325.00849999999997</c:v>
                </c:pt>
                <c:pt idx="22728">
                  <c:v>-325.00649999999996</c:v>
                </c:pt>
                <c:pt idx="22729">
                  <c:v>-325.00450000000001</c:v>
                </c:pt>
                <c:pt idx="22730">
                  <c:v>-325.0025</c:v>
                </c:pt>
                <c:pt idx="22731">
                  <c:v>-325.00049999999999</c:v>
                </c:pt>
                <c:pt idx="22732">
                  <c:v>-324.99849999999998</c:v>
                </c:pt>
                <c:pt idx="22733">
                  <c:v>-324.99649999999997</c:v>
                </c:pt>
                <c:pt idx="22734">
                  <c:v>-324.99449999999996</c:v>
                </c:pt>
                <c:pt idx="22735">
                  <c:v>-324.99249999999995</c:v>
                </c:pt>
                <c:pt idx="22736">
                  <c:v>-324.9905</c:v>
                </c:pt>
                <c:pt idx="22737">
                  <c:v>-324.98849999999999</c:v>
                </c:pt>
                <c:pt idx="22738">
                  <c:v>-324.98649999999998</c:v>
                </c:pt>
                <c:pt idx="22739">
                  <c:v>-324.98449999999997</c:v>
                </c:pt>
                <c:pt idx="22740">
                  <c:v>-324.98249999999996</c:v>
                </c:pt>
                <c:pt idx="22741">
                  <c:v>-324.98050000000001</c:v>
                </c:pt>
                <c:pt idx="22742">
                  <c:v>-324.9785</c:v>
                </c:pt>
                <c:pt idx="22743">
                  <c:v>-324.97649999999999</c:v>
                </c:pt>
                <c:pt idx="22744">
                  <c:v>-324.97449999999998</c:v>
                </c:pt>
                <c:pt idx="22745">
                  <c:v>-324.97249999999997</c:v>
                </c:pt>
                <c:pt idx="22746">
                  <c:v>-324.97049999999996</c:v>
                </c:pt>
                <c:pt idx="22747">
                  <c:v>-324.96849999999995</c:v>
                </c:pt>
                <c:pt idx="22748">
                  <c:v>-324.9665</c:v>
                </c:pt>
                <c:pt idx="22749">
                  <c:v>-324.96449999999999</c:v>
                </c:pt>
                <c:pt idx="22750">
                  <c:v>-324.96249999999998</c:v>
                </c:pt>
                <c:pt idx="22751">
                  <c:v>-324.96049999999997</c:v>
                </c:pt>
                <c:pt idx="22752">
                  <c:v>-324.95849999999996</c:v>
                </c:pt>
                <c:pt idx="22753">
                  <c:v>-324.95650000000001</c:v>
                </c:pt>
                <c:pt idx="22754">
                  <c:v>-324.9545</c:v>
                </c:pt>
                <c:pt idx="22755">
                  <c:v>-324.95249999999999</c:v>
                </c:pt>
                <c:pt idx="22756">
                  <c:v>-324.95049999999998</c:v>
                </c:pt>
                <c:pt idx="22757">
                  <c:v>-324.94849999999997</c:v>
                </c:pt>
                <c:pt idx="22758">
                  <c:v>-324.94649999999996</c:v>
                </c:pt>
                <c:pt idx="22759">
                  <c:v>-324.94449999999995</c:v>
                </c:pt>
                <c:pt idx="22760">
                  <c:v>-324.9425</c:v>
                </c:pt>
                <c:pt idx="22761">
                  <c:v>-324.94049999999999</c:v>
                </c:pt>
                <c:pt idx="22762">
                  <c:v>-324.93849999999998</c:v>
                </c:pt>
                <c:pt idx="22763">
                  <c:v>-324.93649999999997</c:v>
                </c:pt>
                <c:pt idx="22764">
                  <c:v>-324.93449999999996</c:v>
                </c:pt>
                <c:pt idx="22765">
                  <c:v>-324.9325</c:v>
                </c:pt>
                <c:pt idx="22766">
                  <c:v>-324.93049999999999</c:v>
                </c:pt>
                <c:pt idx="22767">
                  <c:v>-324.92849999999999</c:v>
                </c:pt>
                <c:pt idx="22768">
                  <c:v>-324.92649999999998</c:v>
                </c:pt>
                <c:pt idx="22769">
                  <c:v>-324.92449999999997</c:v>
                </c:pt>
                <c:pt idx="22770">
                  <c:v>-324.92249999999996</c:v>
                </c:pt>
                <c:pt idx="22771">
                  <c:v>-324.92049999999995</c:v>
                </c:pt>
                <c:pt idx="22772">
                  <c:v>-324.91849999999999</c:v>
                </c:pt>
                <c:pt idx="22773">
                  <c:v>-324.91649999999998</c:v>
                </c:pt>
                <c:pt idx="22774">
                  <c:v>-324.91449999999998</c:v>
                </c:pt>
                <c:pt idx="22775">
                  <c:v>-324.91249999999997</c:v>
                </c:pt>
                <c:pt idx="22776">
                  <c:v>-324.91049999999996</c:v>
                </c:pt>
                <c:pt idx="22777">
                  <c:v>-324.9085</c:v>
                </c:pt>
                <c:pt idx="22778">
                  <c:v>-324.90649999999999</c:v>
                </c:pt>
                <c:pt idx="22779">
                  <c:v>-324.90449999999998</c:v>
                </c:pt>
                <c:pt idx="22780">
                  <c:v>-324.90249999999997</c:v>
                </c:pt>
                <c:pt idx="22781">
                  <c:v>-324.90049999999997</c:v>
                </c:pt>
                <c:pt idx="22782">
                  <c:v>-324.89849999999996</c:v>
                </c:pt>
                <c:pt idx="22783">
                  <c:v>-324.89649999999995</c:v>
                </c:pt>
                <c:pt idx="22784">
                  <c:v>-324.89449999999999</c:v>
                </c:pt>
                <c:pt idx="22785">
                  <c:v>-324.89249999999998</c:v>
                </c:pt>
                <c:pt idx="22786">
                  <c:v>-324.89049999999997</c:v>
                </c:pt>
                <c:pt idx="22787">
                  <c:v>-324.88849999999996</c:v>
                </c:pt>
                <c:pt idx="22788">
                  <c:v>-324.88649999999996</c:v>
                </c:pt>
                <c:pt idx="22789">
                  <c:v>-324.8845</c:v>
                </c:pt>
                <c:pt idx="22790">
                  <c:v>-324.88249999999999</c:v>
                </c:pt>
                <c:pt idx="22791">
                  <c:v>-324.88049999999998</c:v>
                </c:pt>
                <c:pt idx="22792">
                  <c:v>-324.87849999999997</c:v>
                </c:pt>
                <c:pt idx="22793">
                  <c:v>-324.87649999999996</c:v>
                </c:pt>
                <c:pt idx="22794">
                  <c:v>-324.87449999999995</c:v>
                </c:pt>
                <c:pt idx="22795">
                  <c:v>-324.87249999999995</c:v>
                </c:pt>
                <c:pt idx="22796">
                  <c:v>-324.87049999999999</c:v>
                </c:pt>
                <c:pt idx="22797">
                  <c:v>-324.86849999999998</c:v>
                </c:pt>
                <c:pt idx="22798">
                  <c:v>-324.86649999999997</c:v>
                </c:pt>
                <c:pt idx="22799">
                  <c:v>-324.86449999999996</c:v>
                </c:pt>
                <c:pt idx="22800">
                  <c:v>-324.86249999999995</c:v>
                </c:pt>
                <c:pt idx="22801">
                  <c:v>-324.8605</c:v>
                </c:pt>
                <c:pt idx="22802">
                  <c:v>-324.85849999999999</c:v>
                </c:pt>
                <c:pt idx="22803">
                  <c:v>-324.85649999999998</c:v>
                </c:pt>
                <c:pt idx="22804">
                  <c:v>-324.85449999999997</c:v>
                </c:pt>
                <c:pt idx="22805">
                  <c:v>-324.85249999999996</c:v>
                </c:pt>
                <c:pt idx="22806">
                  <c:v>-324.85049999999995</c:v>
                </c:pt>
                <c:pt idx="22807">
                  <c:v>-324.8485</c:v>
                </c:pt>
                <c:pt idx="22808">
                  <c:v>-324.84649999999999</c:v>
                </c:pt>
                <c:pt idx="22809">
                  <c:v>-324.84449999999998</c:v>
                </c:pt>
                <c:pt idx="22810">
                  <c:v>-324.84249999999997</c:v>
                </c:pt>
                <c:pt idx="22811">
                  <c:v>-324.84049999999996</c:v>
                </c:pt>
                <c:pt idx="22812">
                  <c:v>-324.83849999999995</c:v>
                </c:pt>
                <c:pt idx="22813">
                  <c:v>-324.8365</c:v>
                </c:pt>
                <c:pt idx="22814">
                  <c:v>-324.83449999999999</c:v>
                </c:pt>
                <c:pt idx="22815">
                  <c:v>-324.83249999999998</c:v>
                </c:pt>
                <c:pt idx="22816">
                  <c:v>-324.83049999999997</c:v>
                </c:pt>
                <c:pt idx="22817">
                  <c:v>-324.82849999999996</c:v>
                </c:pt>
                <c:pt idx="22818">
                  <c:v>-324.82649999999995</c:v>
                </c:pt>
                <c:pt idx="22819">
                  <c:v>-324.8245</c:v>
                </c:pt>
                <c:pt idx="22820">
                  <c:v>-324.82249999999999</c:v>
                </c:pt>
                <c:pt idx="22821">
                  <c:v>-324.82049999999998</c:v>
                </c:pt>
                <c:pt idx="22822">
                  <c:v>-324.81849999999997</c:v>
                </c:pt>
                <c:pt idx="22823">
                  <c:v>-324.81649999999996</c:v>
                </c:pt>
                <c:pt idx="22824">
                  <c:v>-324.81449999999995</c:v>
                </c:pt>
                <c:pt idx="22825">
                  <c:v>-324.8125</c:v>
                </c:pt>
                <c:pt idx="22826">
                  <c:v>-324.81049999999999</c:v>
                </c:pt>
                <c:pt idx="22827">
                  <c:v>-324.80849999999998</c:v>
                </c:pt>
                <c:pt idx="22828">
                  <c:v>-324.80649999999997</c:v>
                </c:pt>
                <c:pt idx="22829">
                  <c:v>-324.80449999999996</c:v>
                </c:pt>
                <c:pt idx="22830">
                  <c:v>-324.80250000000001</c:v>
                </c:pt>
                <c:pt idx="22831">
                  <c:v>-324.8005</c:v>
                </c:pt>
                <c:pt idx="22832">
                  <c:v>-324.79849999999999</c:v>
                </c:pt>
                <c:pt idx="22833">
                  <c:v>-324.79649999999998</c:v>
                </c:pt>
                <c:pt idx="22834">
                  <c:v>-324.79449999999997</c:v>
                </c:pt>
                <c:pt idx="22835">
                  <c:v>-324.79249999999996</c:v>
                </c:pt>
                <c:pt idx="22836">
                  <c:v>-324.79049999999995</c:v>
                </c:pt>
                <c:pt idx="22837">
                  <c:v>-324.7885</c:v>
                </c:pt>
                <c:pt idx="22838">
                  <c:v>-324.78649999999999</c:v>
                </c:pt>
                <c:pt idx="22839">
                  <c:v>-324.78449999999998</c:v>
                </c:pt>
                <c:pt idx="22840">
                  <c:v>-324.78249999999997</c:v>
                </c:pt>
                <c:pt idx="22841">
                  <c:v>-324.78049999999996</c:v>
                </c:pt>
                <c:pt idx="22842">
                  <c:v>-324.77850000000001</c:v>
                </c:pt>
                <c:pt idx="22843">
                  <c:v>-324.7765</c:v>
                </c:pt>
                <c:pt idx="22844">
                  <c:v>-324.77449999999999</c:v>
                </c:pt>
                <c:pt idx="22845">
                  <c:v>-324.77249999999998</c:v>
                </c:pt>
                <c:pt idx="22846">
                  <c:v>-324.77049999999997</c:v>
                </c:pt>
                <c:pt idx="22847">
                  <c:v>-324.76849999999996</c:v>
                </c:pt>
                <c:pt idx="22848">
                  <c:v>-324.76649999999995</c:v>
                </c:pt>
                <c:pt idx="22849">
                  <c:v>-324.7645</c:v>
                </c:pt>
                <c:pt idx="22850">
                  <c:v>-324.76249999999999</c:v>
                </c:pt>
                <c:pt idx="22851">
                  <c:v>-324.76049999999998</c:v>
                </c:pt>
                <c:pt idx="22852">
                  <c:v>-324.75849999999997</c:v>
                </c:pt>
                <c:pt idx="22853">
                  <c:v>-324.75649999999996</c:v>
                </c:pt>
                <c:pt idx="22854">
                  <c:v>-324.75450000000001</c:v>
                </c:pt>
                <c:pt idx="22855">
                  <c:v>-324.7525</c:v>
                </c:pt>
                <c:pt idx="22856">
                  <c:v>-324.75049999999999</c:v>
                </c:pt>
                <c:pt idx="22857">
                  <c:v>-324.74849999999998</c:v>
                </c:pt>
                <c:pt idx="22858">
                  <c:v>-324.74649999999997</c:v>
                </c:pt>
                <c:pt idx="22859">
                  <c:v>-324.74449999999996</c:v>
                </c:pt>
                <c:pt idx="22860">
                  <c:v>-324.74249999999995</c:v>
                </c:pt>
                <c:pt idx="22861">
                  <c:v>-324.7405</c:v>
                </c:pt>
                <c:pt idx="22862">
                  <c:v>-324.73849999999999</c:v>
                </c:pt>
                <c:pt idx="22863">
                  <c:v>-324.73649999999998</c:v>
                </c:pt>
                <c:pt idx="22864">
                  <c:v>-324.73449999999997</c:v>
                </c:pt>
                <c:pt idx="22865">
                  <c:v>-324.73249999999996</c:v>
                </c:pt>
                <c:pt idx="22866">
                  <c:v>-324.73050000000001</c:v>
                </c:pt>
                <c:pt idx="22867">
                  <c:v>-324.7285</c:v>
                </c:pt>
                <c:pt idx="22868">
                  <c:v>-324.72649999999999</c:v>
                </c:pt>
                <c:pt idx="22869">
                  <c:v>-324.72449999999998</c:v>
                </c:pt>
                <c:pt idx="22870">
                  <c:v>-324.72249999999997</c:v>
                </c:pt>
                <c:pt idx="22871">
                  <c:v>-324.72049999999996</c:v>
                </c:pt>
                <c:pt idx="22872">
                  <c:v>-324.71849999999995</c:v>
                </c:pt>
                <c:pt idx="22873">
                  <c:v>-324.7165</c:v>
                </c:pt>
                <c:pt idx="22874">
                  <c:v>-324.71449999999999</c:v>
                </c:pt>
                <c:pt idx="22875">
                  <c:v>-324.71249999999998</c:v>
                </c:pt>
                <c:pt idx="22876">
                  <c:v>-324.71049999999997</c:v>
                </c:pt>
                <c:pt idx="22877">
                  <c:v>-324.70849999999996</c:v>
                </c:pt>
                <c:pt idx="22878">
                  <c:v>-324.70650000000001</c:v>
                </c:pt>
                <c:pt idx="22879">
                  <c:v>-324.7045</c:v>
                </c:pt>
                <c:pt idx="22880">
                  <c:v>-324.70249999999999</c:v>
                </c:pt>
                <c:pt idx="22881">
                  <c:v>-324.70049999999998</c:v>
                </c:pt>
                <c:pt idx="22882">
                  <c:v>-324.69849999999997</c:v>
                </c:pt>
                <c:pt idx="22883">
                  <c:v>-324.69649999999996</c:v>
                </c:pt>
                <c:pt idx="22884">
                  <c:v>-324.69449999999995</c:v>
                </c:pt>
                <c:pt idx="22885">
                  <c:v>-324.6925</c:v>
                </c:pt>
                <c:pt idx="22886">
                  <c:v>-324.69049999999999</c:v>
                </c:pt>
                <c:pt idx="22887">
                  <c:v>-324.68849999999998</c:v>
                </c:pt>
                <c:pt idx="22888">
                  <c:v>-324.68649999999997</c:v>
                </c:pt>
                <c:pt idx="22889">
                  <c:v>-324.68449999999996</c:v>
                </c:pt>
                <c:pt idx="22890">
                  <c:v>-324.6825</c:v>
                </c:pt>
                <c:pt idx="22891">
                  <c:v>-324.68049999999999</c:v>
                </c:pt>
                <c:pt idx="22892">
                  <c:v>-324.67849999999999</c:v>
                </c:pt>
                <c:pt idx="22893">
                  <c:v>-324.67649999999998</c:v>
                </c:pt>
                <c:pt idx="22894">
                  <c:v>-324.67449999999997</c:v>
                </c:pt>
                <c:pt idx="22895">
                  <c:v>-324.67249999999996</c:v>
                </c:pt>
                <c:pt idx="22896">
                  <c:v>-324.67049999999995</c:v>
                </c:pt>
                <c:pt idx="22897">
                  <c:v>-324.66849999999999</c:v>
                </c:pt>
                <c:pt idx="22898">
                  <c:v>-324.66649999999998</c:v>
                </c:pt>
                <c:pt idx="22899">
                  <c:v>-324.66449999999998</c:v>
                </c:pt>
                <c:pt idx="22900">
                  <c:v>-324.66249999999997</c:v>
                </c:pt>
                <c:pt idx="22901">
                  <c:v>-324.66049999999996</c:v>
                </c:pt>
                <c:pt idx="22902">
                  <c:v>-324.6585</c:v>
                </c:pt>
                <c:pt idx="22903">
                  <c:v>-324.65649999999999</c:v>
                </c:pt>
                <c:pt idx="22904">
                  <c:v>-324.65449999999998</c:v>
                </c:pt>
                <c:pt idx="22905">
                  <c:v>-324.65249999999997</c:v>
                </c:pt>
                <c:pt idx="22906">
                  <c:v>-324.65049999999997</c:v>
                </c:pt>
                <c:pt idx="22907">
                  <c:v>-324.64849999999996</c:v>
                </c:pt>
                <c:pt idx="22908">
                  <c:v>-324.64649999999995</c:v>
                </c:pt>
                <c:pt idx="22909">
                  <c:v>-324.64449999999999</c:v>
                </c:pt>
                <c:pt idx="22910">
                  <c:v>-324.64249999999998</c:v>
                </c:pt>
                <c:pt idx="22911">
                  <c:v>-324.64049999999997</c:v>
                </c:pt>
                <c:pt idx="22912">
                  <c:v>-324.63849999999996</c:v>
                </c:pt>
                <c:pt idx="22913">
                  <c:v>-324.63649999999996</c:v>
                </c:pt>
                <c:pt idx="22914">
                  <c:v>-324.6345</c:v>
                </c:pt>
                <c:pt idx="22915">
                  <c:v>-324.63249999999999</c:v>
                </c:pt>
                <c:pt idx="22916">
                  <c:v>-324.63049999999998</c:v>
                </c:pt>
                <c:pt idx="22917">
                  <c:v>-324.62849999999997</c:v>
                </c:pt>
                <c:pt idx="22918">
                  <c:v>-324.62649999999996</c:v>
                </c:pt>
                <c:pt idx="22919">
                  <c:v>-324.62449999999995</c:v>
                </c:pt>
                <c:pt idx="22920">
                  <c:v>-324.62249999999995</c:v>
                </c:pt>
                <c:pt idx="22921">
                  <c:v>-324.62049999999999</c:v>
                </c:pt>
                <c:pt idx="22922">
                  <c:v>-324.61849999999998</c:v>
                </c:pt>
                <c:pt idx="22923">
                  <c:v>-324.61649999999997</c:v>
                </c:pt>
                <c:pt idx="22924">
                  <c:v>-324.61449999999996</c:v>
                </c:pt>
                <c:pt idx="22925">
                  <c:v>-324.61249999999995</c:v>
                </c:pt>
                <c:pt idx="22926">
                  <c:v>-324.6105</c:v>
                </c:pt>
                <c:pt idx="22927">
                  <c:v>-324.60849999999999</c:v>
                </c:pt>
                <c:pt idx="22928">
                  <c:v>-324.60649999999998</c:v>
                </c:pt>
                <c:pt idx="22929">
                  <c:v>-324.60449999999997</c:v>
                </c:pt>
                <c:pt idx="22930">
                  <c:v>-324.60249999999996</c:v>
                </c:pt>
                <c:pt idx="22931">
                  <c:v>-324.60049999999995</c:v>
                </c:pt>
                <c:pt idx="22932">
                  <c:v>-324.5985</c:v>
                </c:pt>
                <c:pt idx="22933">
                  <c:v>-324.59649999999999</c:v>
                </c:pt>
                <c:pt idx="22934">
                  <c:v>-324.59449999999998</c:v>
                </c:pt>
                <c:pt idx="22935">
                  <c:v>-324.59249999999997</c:v>
                </c:pt>
                <c:pt idx="22936">
                  <c:v>-324.59049999999996</c:v>
                </c:pt>
                <c:pt idx="22937">
                  <c:v>-324.58849999999995</c:v>
                </c:pt>
                <c:pt idx="22938">
                  <c:v>-324.5865</c:v>
                </c:pt>
                <c:pt idx="22939">
                  <c:v>-324.58449999999999</c:v>
                </c:pt>
                <c:pt idx="22940">
                  <c:v>-324.58249999999998</c:v>
                </c:pt>
                <c:pt idx="22941">
                  <c:v>-324.58049999999997</c:v>
                </c:pt>
                <c:pt idx="22942">
                  <c:v>-324.57849999999996</c:v>
                </c:pt>
                <c:pt idx="22943">
                  <c:v>-324.57649999999995</c:v>
                </c:pt>
                <c:pt idx="22944">
                  <c:v>-324.5745</c:v>
                </c:pt>
                <c:pt idx="22945">
                  <c:v>-324.57249999999999</c:v>
                </c:pt>
                <c:pt idx="22946">
                  <c:v>-324.57049999999998</c:v>
                </c:pt>
                <c:pt idx="22947">
                  <c:v>-324.56849999999997</c:v>
                </c:pt>
                <c:pt idx="22948">
                  <c:v>-324.56649999999996</c:v>
                </c:pt>
                <c:pt idx="22949">
                  <c:v>-324.56449999999995</c:v>
                </c:pt>
                <c:pt idx="22950">
                  <c:v>-324.5625</c:v>
                </c:pt>
                <c:pt idx="22951">
                  <c:v>-324.56049999999999</c:v>
                </c:pt>
                <c:pt idx="22952">
                  <c:v>-324.55849999999998</c:v>
                </c:pt>
                <c:pt idx="22953">
                  <c:v>-324.55649999999997</c:v>
                </c:pt>
                <c:pt idx="22954">
                  <c:v>-324.55449999999996</c:v>
                </c:pt>
                <c:pt idx="22955">
                  <c:v>-324.55250000000001</c:v>
                </c:pt>
                <c:pt idx="22956">
                  <c:v>-324.5505</c:v>
                </c:pt>
                <c:pt idx="22957">
                  <c:v>-324.54849999999999</c:v>
                </c:pt>
                <c:pt idx="22958">
                  <c:v>-324.54649999999998</c:v>
                </c:pt>
                <c:pt idx="22959">
                  <c:v>-324.54449999999997</c:v>
                </c:pt>
                <c:pt idx="22960">
                  <c:v>-324.54249999999996</c:v>
                </c:pt>
                <c:pt idx="22961">
                  <c:v>-324.54049999999995</c:v>
                </c:pt>
                <c:pt idx="22962">
                  <c:v>-324.5385</c:v>
                </c:pt>
                <c:pt idx="22963">
                  <c:v>-324.53649999999999</c:v>
                </c:pt>
                <c:pt idx="22964">
                  <c:v>-324.53449999999998</c:v>
                </c:pt>
                <c:pt idx="22965">
                  <c:v>-324.53249999999997</c:v>
                </c:pt>
                <c:pt idx="22966">
                  <c:v>-324.53049999999996</c:v>
                </c:pt>
                <c:pt idx="22967">
                  <c:v>-324.52850000000001</c:v>
                </c:pt>
                <c:pt idx="22968">
                  <c:v>-324.5265</c:v>
                </c:pt>
                <c:pt idx="22969">
                  <c:v>-324.52449999999999</c:v>
                </c:pt>
                <c:pt idx="22970">
                  <c:v>-324.52249999999998</c:v>
                </c:pt>
                <c:pt idx="22971">
                  <c:v>-324.52049999999997</c:v>
                </c:pt>
                <c:pt idx="22972">
                  <c:v>-324.51849999999996</c:v>
                </c:pt>
                <c:pt idx="22973">
                  <c:v>-324.51649999999995</c:v>
                </c:pt>
                <c:pt idx="22974">
                  <c:v>-324.5145</c:v>
                </c:pt>
                <c:pt idx="22975">
                  <c:v>-324.51249999999999</c:v>
                </c:pt>
                <c:pt idx="22976">
                  <c:v>-324.51049999999998</c:v>
                </c:pt>
                <c:pt idx="22977">
                  <c:v>-324.50849999999997</c:v>
                </c:pt>
                <c:pt idx="22978">
                  <c:v>-324.50649999999996</c:v>
                </c:pt>
                <c:pt idx="22979">
                  <c:v>-324.50450000000001</c:v>
                </c:pt>
                <c:pt idx="22980">
                  <c:v>-324.5025</c:v>
                </c:pt>
                <c:pt idx="22981">
                  <c:v>-324.50049999999999</c:v>
                </c:pt>
                <c:pt idx="22982">
                  <c:v>-324.49849999999998</c:v>
                </c:pt>
                <c:pt idx="22983">
                  <c:v>-324.49649999999997</c:v>
                </c:pt>
                <c:pt idx="22984">
                  <c:v>-324.49449999999996</c:v>
                </c:pt>
                <c:pt idx="22985">
                  <c:v>-324.49249999999995</c:v>
                </c:pt>
                <c:pt idx="22986">
                  <c:v>-324.4905</c:v>
                </c:pt>
                <c:pt idx="22987">
                  <c:v>-324.48849999999999</c:v>
                </c:pt>
                <c:pt idx="22988">
                  <c:v>-324.48649999999998</c:v>
                </c:pt>
                <c:pt idx="22989">
                  <c:v>-324.48449999999997</c:v>
                </c:pt>
                <c:pt idx="22990">
                  <c:v>-324.48249999999996</c:v>
                </c:pt>
                <c:pt idx="22991">
                  <c:v>-324.48050000000001</c:v>
                </c:pt>
                <c:pt idx="22992">
                  <c:v>-324.4785</c:v>
                </c:pt>
                <c:pt idx="22993">
                  <c:v>-324.47649999999999</c:v>
                </c:pt>
                <c:pt idx="22994">
                  <c:v>-324.47449999999998</c:v>
                </c:pt>
                <c:pt idx="22995">
                  <c:v>-324.47249999999997</c:v>
                </c:pt>
                <c:pt idx="22996">
                  <c:v>-324.47049999999996</c:v>
                </c:pt>
                <c:pt idx="22997">
                  <c:v>-324.46849999999995</c:v>
                </c:pt>
                <c:pt idx="22998">
                  <c:v>-324.4665</c:v>
                </c:pt>
                <c:pt idx="22999">
                  <c:v>-324.46449999999999</c:v>
                </c:pt>
                <c:pt idx="23000">
                  <c:v>-324.46249999999998</c:v>
                </c:pt>
                <c:pt idx="23001">
                  <c:v>-324.46049999999997</c:v>
                </c:pt>
                <c:pt idx="23002">
                  <c:v>-324.45849999999996</c:v>
                </c:pt>
                <c:pt idx="23003">
                  <c:v>-324.45650000000001</c:v>
                </c:pt>
                <c:pt idx="23004">
                  <c:v>-324.4545</c:v>
                </c:pt>
                <c:pt idx="23005">
                  <c:v>-324.45249999999999</c:v>
                </c:pt>
                <c:pt idx="23006">
                  <c:v>-324.45049999999998</c:v>
                </c:pt>
                <c:pt idx="23007">
                  <c:v>-324.44849999999997</c:v>
                </c:pt>
                <c:pt idx="23008">
                  <c:v>-324.44649999999996</c:v>
                </c:pt>
                <c:pt idx="23009">
                  <c:v>-324.44449999999995</c:v>
                </c:pt>
                <c:pt idx="23010">
                  <c:v>-324.4425</c:v>
                </c:pt>
                <c:pt idx="23011">
                  <c:v>-324.44049999999999</c:v>
                </c:pt>
                <c:pt idx="23012">
                  <c:v>-324.43849999999998</c:v>
                </c:pt>
                <c:pt idx="23013">
                  <c:v>-324.43649999999997</c:v>
                </c:pt>
                <c:pt idx="23014">
                  <c:v>-324.43449999999996</c:v>
                </c:pt>
                <c:pt idx="23015">
                  <c:v>-324.4325</c:v>
                </c:pt>
                <c:pt idx="23016">
                  <c:v>-324.43049999999999</c:v>
                </c:pt>
                <c:pt idx="23017">
                  <c:v>-324.42849999999999</c:v>
                </c:pt>
                <c:pt idx="23018">
                  <c:v>-324.42649999999998</c:v>
                </c:pt>
                <c:pt idx="23019">
                  <c:v>-324.42449999999997</c:v>
                </c:pt>
                <c:pt idx="23020">
                  <c:v>-324.42249999999996</c:v>
                </c:pt>
                <c:pt idx="23021">
                  <c:v>-324.42049999999995</c:v>
                </c:pt>
                <c:pt idx="23022">
                  <c:v>-324.41849999999999</c:v>
                </c:pt>
                <c:pt idx="23023">
                  <c:v>-324.41649999999998</c:v>
                </c:pt>
                <c:pt idx="23024">
                  <c:v>-324.41449999999998</c:v>
                </c:pt>
                <c:pt idx="23025">
                  <c:v>-324.41249999999997</c:v>
                </c:pt>
                <c:pt idx="23026">
                  <c:v>-324.41049999999996</c:v>
                </c:pt>
                <c:pt idx="23027">
                  <c:v>-324.4085</c:v>
                </c:pt>
                <c:pt idx="23028">
                  <c:v>-324.40649999999999</c:v>
                </c:pt>
                <c:pt idx="23029">
                  <c:v>-324.40449999999998</c:v>
                </c:pt>
                <c:pt idx="23030">
                  <c:v>-324.40249999999997</c:v>
                </c:pt>
                <c:pt idx="23031">
                  <c:v>-324.40049999999997</c:v>
                </c:pt>
                <c:pt idx="23032">
                  <c:v>-324.39849999999996</c:v>
                </c:pt>
                <c:pt idx="23033">
                  <c:v>-324.39649999999995</c:v>
                </c:pt>
                <c:pt idx="23034">
                  <c:v>-324.39449999999999</c:v>
                </c:pt>
                <c:pt idx="23035">
                  <c:v>-324.39249999999998</c:v>
                </c:pt>
                <c:pt idx="23036">
                  <c:v>-324.39049999999997</c:v>
                </c:pt>
                <c:pt idx="23037">
                  <c:v>-324.38849999999996</c:v>
                </c:pt>
                <c:pt idx="23038">
                  <c:v>-324.38649999999996</c:v>
                </c:pt>
                <c:pt idx="23039">
                  <c:v>-324.3845</c:v>
                </c:pt>
                <c:pt idx="23040">
                  <c:v>-324.38249999999999</c:v>
                </c:pt>
                <c:pt idx="23041">
                  <c:v>-324.38049999999998</c:v>
                </c:pt>
                <c:pt idx="23042">
                  <c:v>-324.37849999999997</c:v>
                </c:pt>
                <c:pt idx="23043">
                  <c:v>-324.37649999999996</c:v>
                </c:pt>
                <c:pt idx="23044">
                  <c:v>-324.37449999999995</c:v>
                </c:pt>
                <c:pt idx="23045">
                  <c:v>-324.37249999999995</c:v>
                </c:pt>
                <c:pt idx="23046">
                  <c:v>-324.37049999999999</c:v>
                </c:pt>
                <c:pt idx="23047">
                  <c:v>-324.36849999999998</c:v>
                </c:pt>
                <c:pt idx="23048">
                  <c:v>-324.36649999999997</c:v>
                </c:pt>
                <c:pt idx="23049">
                  <c:v>-324.36449999999996</c:v>
                </c:pt>
                <c:pt idx="23050">
                  <c:v>-324.36249999999995</c:v>
                </c:pt>
                <c:pt idx="23051">
                  <c:v>-324.3605</c:v>
                </c:pt>
                <c:pt idx="23052">
                  <c:v>-324.35849999999999</c:v>
                </c:pt>
                <c:pt idx="23053">
                  <c:v>-324.35649999999998</c:v>
                </c:pt>
                <c:pt idx="23054">
                  <c:v>-324.35449999999997</c:v>
                </c:pt>
                <c:pt idx="23055">
                  <c:v>-324.35249999999996</c:v>
                </c:pt>
                <c:pt idx="23056">
                  <c:v>-324.35049999999995</c:v>
                </c:pt>
                <c:pt idx="23057">
                  <c:v>-324.3485</c:v>
                </c:pt>
                <c:pt idx="23058">
                  <c:v>-324.34649999999999</c:v>
                </c:pt>
                <c:pt idx="23059">
                  <c:v>-324.34449999999998</c:v>
                </c:pt>
                <c:pt idx="23060">
                  <c:v>-324.34249999999997</c:v>
                </c:pt>
                <c:pt idx="23061">
                  <c:v>-324.34049999999996</c:v>
                </c:pt>
                <c:pt idx="23062">
                  <c:v>-324.33849999999995</c:v>
                </c:pt>
                <c:pt idx="23063">
                  <c:v>-324.3365</c:v>
                </c:pt>
                <c:pt idx="23064">
                  <c:v>-324.33449999999999</c:v>
                </c:pt>
                <c:pt idx="23065">
                  <c:v>-324.33249999999998</c:v>
                </c:pt>
                <c:pt idx="23066">
                  <c:v>-324.33049999999997</c:v>
                </c:pt>
                <c:pt idx="23067">
                  <c:v>-324.32849999999996</c:v>
                </c:pt>
                <c:pt idx="23068">
                  <c:v>-324.32649999999995</c:v>
                </c:pt>
                <c:pt idx="23069">
                  <c:v>-324.3245</c:v>
                </c:pt>
                <c:pt idx="23070">
                  <c:v>-324.32249999999999</c:v>
                </c:pt>
                <c:pt idx="23071">
                  <c:v>-324.32049999999998</c:v>
                </c:pt>
                <c:pt idx="23072">
                  <c:v>-324.31849999999997</c:v>
                </c:pt>
                <c:pt idx="23073">
                  <c:v>-324.31649999999996</c:v>
                </c:pt>
                <c:pt idx="23074">
                  <c:v>-324.31449999999995</c:v>
                </c:pt>
                <c:pt idx="23075">
                  <c:v>-324.3125</c:v>
                </c:pt>
                <c:pt idx="23076">
                  <c:v>-324.31049999999999</c:v>
                </c:pt>
                <c:pt idx="23077">
                  <c:v>-324.30849999999998</c:v>
                </c:pt>
                <c:pt idx="23078">
                  <c:v>-324.30649999999997</c:v>
                </c:pt>
                <c:pt idx="23079">
                  <c:v>-324.30449999999996</c:v>
                </c:pt>
                <c:pt idx="23080">
                  <c:v>-324.30250000000001</c:v>
                </c:pt>
                <c:pt idx="23081">
                  <c:v>-324.3005</c:v>
                </c:pt>
                <c:pt idx="23082">
                  <c:v>-324.29849999999999</c:v>
                </c:pt>
                <c:pt idx="23083">
                  <c:v>-324.29649999999998</c:v>
                </c:pt>
                <c:pt idx="23084">
                  <c:v>-324.29449999999997</c:v>
                </c:pt>
                <c:pt idx="23085">
                  <c:v>-324.29249999999996</c:v>
                </c:pt>
                <c:pt idx="23086">
                  <c:v>-324.29049999999995</c:v>
                </c:pt>
                <c:pt idx="23087">
                  <c:v>-324.2885</c:v>
                </c:pt>
                <c:pt idx="23088">
                  <c:v>-324.28649999999999</c:v>
                </c:pt>
                <c:pt idx="23089">
                  <c:v>-324.28449999999998</c:v>
                </c:pt>
                <c:pt idx="23090">
                  <c:v>-324.28249999999997</c:v>
                </c:pt>
                <c:pt idx="23091">
                  <c:v>-324.28049999999996</c:v>
                </c:pt>
                <c:pt idx="23092">
                  <c:v>-324.27850000000001</c:v>
                </c:pt>
                <c:pt idx="23093">
                  <c:v>-324.2765</c:v>
                </c:pt>
                <c:pt idx="23094">
                  <c:v>-324.27449999999999</c:v>
                </c:pt>
                <c:pt idx="23095">
                  <c:v>-324.27249999999998</c:v>
                </c:pt>
                <c:pt idx="23096">
                  <c:v>-324.27049999999997</c:v>
                </c:pt>
                <c:pt idx="23097">
                  <c:v>-324.26849999999996</c:v>
                </c:pt>
                <c:pt idx="23098">
                  <c:v>-324.26649999999995</c:v>
                </c:pt>
                <c:pt idx="23099">
                  <c:v>-324.2645</c:v>
                </c:pt>
                <c:pt idx="23100">
                  <c:v>-324.26249999999999</c:v>
                </c:pt>
                <c:pt idx="23101">
                  <c:v>-324.26049999999998</c:v>
                </c:pt>
                <c:pt idx="23102">
                  <c:v>-324.25849999999997</c:v>
                </c:pt>
                <c:pt idx="23103">
                  <c:v>-324.25649999999996</c:v>
                </c:pt>
                <c:pt idx="23104">
                  <c:v>-324.25450000000001</c:v>
                </c:pt>
                <c:pt idx="23105">
                  <c:v>-324.2525</c:v>
                </c:pt>
                <c:pt idx="23106">
                  <c:v>-324.25049999999999</c:v>
                </c:pt>
                <c:pt idx="23107">
                  <c:v>-324.24849999999998</c:v>
                </c:pt>
                <c:pt idx="23108">
                  <c:v>-324.24649999999997</c:v>
                </c:pt>
                <c:pt idx="23109">
                  <c:v>-324.24449999999996</c:v>
                </c:pt>
                <c:pt idx="23110">
                  <c:v>-324.24249999999995</c:v>
                </c:pt>
                <c:pt idx="23111">
                  <c:v>-324.2405</c:v>
                </c:pt>
                <c:pt idx="23112">
                  <c:v>-324.23849999999999</c:v>
                </c:pt>
                <c:pt idx="23113">
                  <c:v>-324.23649999999998</c:v>
                </c:pt>
                <c:pt idx="23114">
                  <c:v>-324.23449999999997</c:v>
                </c:pt>
                <c:pt idx="23115">
                  <c:v>-324.23249999999996</c:v>
                </c:pt>
                <c:pt idx="23116">
                  <c:v>-324.23050000000001</c:v>
                </c:pt>
                <c:pt idx="23117">
                  <c:v>-324.2285</c:v>
                </c:pt>
                <c:pt idx="23118">
                  <c:v>-324.22649999999999</c:v>
                </c:pt>
                <c:pt idx="23119">
                  <c:v>-324.22449999999998</c:v>
                </c:pt>
                <c:pt idx="23120">
                  <c:v>-324.22249999999997</c:v>
                </c:pt>
                <c:pt idx="23121">
                  <c:v>-324.22049999999996</c:v>
                </c:pt>
                <c:pt idx="23122">
                  <c:v>-324.21849999999995</c:v>
                </c:pt>
                <c:pt idx="23123">
                  <c:v>-324.2165</c:v>
                </c:pt>
                <c:pt idx="23124">
                  <c:v>-324.21449999999999</c:v>
                </c:pt>
                <c:pt idx="23125">
                  <c:v>-324.21249999999998</c:v>
                </c:pt>
                <c:pt idx="23126">
                  <c:v>-324.21049999999997</c:v>
                </c:pt>
                <c:pt idx="23127">
                  <c:v>-324.20849999999996</c:v>
                </c:pt>
                <c:pt idx="23128">
                  <c:v>-324.20650000000001</c:v>
                </c:pt>
                <c:pt idx="23129">
                  <c:v>-324.2045</c:v>
                </c:pt>
                <c:pt idx="23130">
                  <c:v>-324.20249999999999</c:v>
                </c:pt>
                <c:pt idx="23131">
                  <c:v>-324.20049999999998</c:v>
                </c:pt>
                <c:pt idx="23132">
                  <c:v>-324.19849999999997</c:v>
                </c:pt>
                <c:pt idx="23133">
                  <c:v>-324.19649999999996</c:v>
                </c:pt>
                <c:pt idx="23134">
                  <c:v>-324.19449999999995</c:v>
                </c:pt>
                <c:pt idx="23135">
                  <c:v>-324.1925</c:v>
                </c:pt>
                <c:pt idx="23136">
                  <c:v>-324.19049999999999</c:v>
                </c:pt>
                <c:pt idx="23137">
                  <c:v>-324.18849999999998</c:v>
                </c:pt>
                <c:pt idx="23138">
                  <c:v>-324.18649999999997</c:v>
                </c:pt>
                <c:pt idx="23139">
                  <c:v>-324.18449999999996</c:v>
                </c:pt>
                <c:pt idx="23140">
                  <c:v>-324.1825</c:v>
                </c:pt>
                <c:pt idx="23141">
                  <c:v>-324.18049999999999</c:v>
                </c:pt>
                <c:pt idx="23142">
                  <c:v>-324.17849999999999</c:v>
                </c:pt>
                <c:pt idx="23143">
                  <c:v>-324.17649999999998</c:v>
                </c:pt>
                <c:pt idx="23144">
                  <c:v>-324.17449999999997</c:v>
                </c:pt>
                <c:pt idx="23145">
                  <c:v>-324.17249999999996</c:v>
                </c:pt>
                <c:pt idx="23146">
                  <c:v>-324.17049999999995</c:v>
                </c:pt>
                <c:pt idx="23147">
                  <c:v>-324.16849999999999</c:v>
                </c:pt>
                <c:pt idx="23148">
                  <c:v>-324.16649999999998</c:v>
                </c:pt>
                <c:pt idx="23149">
                  <c:v>-324.16449999999998</c:v>
                </c:pt>
                <c:pt idx="23150">
                  <c:v>-324.16249999999997</c:v>
                </c:pt>
                <c:pt idx="23151">
                  <c:v>-324.16049999999996</c:v>
                </c:pt>
                <c:pt idx="23152">
                  <c:v>-324.1585</c:v>
                </c:pt>
                <c:pt idx="23153">
                  <c:v>-324.15649999999999</c:v>
                </c:pt>
                <c:pt idx="23154">
                  <c:v>-324.15449999999998</c:v>
                </c:pt>
                <c:pt idx="23155">
                  <c:v>-324.15249999999997</c:v>
                </c:pt>
                <c:pt idx="23156">
                  <c:v>-324.15049999999997</c:v>
                </c:pt>
                <c:pt idx="23157">
                  <c:v>-324.14849999999996</c:v>
                </c:pt>
                <c:pt idx="23158">
                  <c:v>-324.14649999999995</c:v>
                </c:pt>
                <c:pt idx="23159">
                  <c:v>-324.14449999999999</c:v>
                </c:pt>
                <c:pt idx="23160">
                  <c:v>-324.14249999999998</c:v>
                </c:pt>
                <c:pt idx="23161">
                  <c:v>-324.14049999999997</c:v>
                </c:pt>
                <c:pt idx="23162">
                  <c:v>-324.13849999999996</c:v>
                </c:pt>
                <c:pt idx="23163">
                  <c:v>-324.13649999999996</c:v>
                </c:pt>
                <c:pt idx="23164">
                  <c:v>-324.1345</c:v>
                </c:pt>
                <c:pt idx="23165">
                  <c:v>-324.13249999999999</c:v>
                </c:pt>
                <c:pt idx="23166">
                  <c:v>-324.13049999999998</c:v>
                </c:pt>
                <c:pt idx="23167">
                  <c:v>-324.12849999999997</c:v>
                </c:pt>
                <c:pt idx="23168">
                  <c:v>-324.12649999999996</c:v>
                </c:pt>
                <c:pt idx="23169">
                  <c:v>-324.12449999999995</c:v>
                </c:pt>
                <c:pt idx="23170">
                  <c:v>-324.12249999999995</c:v>
                </c:pt>
                <c:pt idx="23171">
                  <c:v>-324.12049999999999</c:v>
                </c:pt>
                <c:pt idx="23172">
                  <c:v>-324.11849999999998</c:v>
                </c:pt>
                <c:pt idx="23173">
                  <c:v>-324.11649999999997</c:v>
                </c:pt>
                <c:pt idx="23174">
                  <c:v>-324.11449999999996</c:v>
                </c:pt>
                <c:pt idx="23175">
                  <c:v>-324.11249999999995</c:v>
                </c:pt>
                <c:pt idx="23176">
                  <c:v>-324.1105</c:v>
                </c:pt>
                <c:pt idx="23177">
                  <c:v>-324.10849999999999</c:v>
                </c:pt>
                <c:pt idx="23178">
                  <c:v>-324.10649999999998</c:v>
                </c:pt>
                <c:pt idx="23179">
                  <c:v>-324.10449999999997</c:v>
                </c:pt>
                <c:pt idx="23180">
                  <c:v>-324.10249999999996</c:v>
                </c:pt>
                <c:pt idx="23181">
                  <c:v>-324.10049999999995</c:v>
                </c:pt>
                <c:pt idx="23182">
                  <c:v>-324.0985</c:v>
                </c:pt>
                <c:pt idx="23183">
                  <c:v>-324.09649999999999</c:v>
                </c:pt>
                <c:pt idx="23184">
                  <c:v>-324.09449999999998</c:v>
                </c:pt>
                <c:pt idx="23185">
                  <c:v>-324.09249999999997</c:v>
                </c:pt>
                <c:pt idx="23186">
                  <c:v>-324.09049999999996</c:v>
                </c:pt>
                <c:pt idx="23187">
                  <c:v>-324.08849999999995</c:v>
                </c:pt>
                <c:pt idx="23188">
                  <c:v>-324.0865</c:v>
                </c:pt>
                <c:pt idx="23189">
                  <c:v>-324.08449999999999</c:v>
                </c:pt>
                <c:pt idx="23190">
                  <c:v>-324.08249999999998</c:v>
                </c:pt>
                <c:pt idx="23191">
                  <c:v>-324.08049999999997</c:v>
                </c:pt>
                <c:pt idx="23192">
                  <c:v>-324.07849999999996</c:v>
                </c:pt>
                <c:pt idx="23193">
                  <c:v>-324.07649999999995</c:v>
                </c:pt>
                <c:pt idx="23194">
                  <c:v>-324.0745</c:v>
                </c:pt>
                <c:pt idx="23195">
                  <c:v>-324.07249999999999</c:v>
                </c:pt>
                <c:pt idx="23196">
                  <c:v>-324.07049999999998</c:v>
                </c:pt>
                <c:pt idx="23197">
                  <c:v>-324.06849999999997</c:v>
                </c:pt>
                <c:pt idx="23198">
                  <c:v>-324.06649999999996</c:v>
                </c:pt>
                <c:pt idx="23199">
                  <c:v>-324.06449999999995</c:v>
                </c:pt>
                <c:pt idx="23200">
                  <c:v>-324.0625</c:v>
                </c:pt>
                <c:pt idx="23201">
                  <c:v>-324.06049999999999</c:v>
                </c:pt>
                <c:pt idx="23202">
                  <c:v>-324.05849999999998</c:v>
                </c:pt>
                <c:pt idx="23203">
                  <c:v>-324.05649999999997</c:v>
                </c:pt>
                <c:pt idx="23204">
                  <c:v>-324.05449999999996</c:v>
                </c:pt>
                <c:pt idx="23205">
                  <c:v>-324.05250000000001</c:v>
                </c:pt>
                <c:pt idx="23206">
                  <c:v>-324.0505</c:v>
                </c:pt>
                <c:pt idx="23207">
                  <c:v>-324.04849999999999</c:v>
                </c:pt>
                <c:pt idx="23208">
                  <c:v>-324.04649999999998</c:v>
                </c:pt>
                <c:pt idx="23209">
                  <c:v>-324.04449999999997</c:v>
                </c:pt>
                <c:pt idx="23210">
                  <c:v>-324.04249999999996</c:v>
                </c:pt>
                <c:pt idx="23211">
                  <c:v>-324.04049999999995</c:v>
                </c:pt>
                <c:pt idx="23212">
                  <c:v>-324.0385</c:v>
                </c:pt>
                <c:pt idx="23213">
                  <c:v>-324.03649999999999</c:v>
                </c:pt>
                <c:pt idx="23214">
                  <c:v>-324.03449999999998</c:v>
                </c:pt>
                <c:pt idx="23215">
                  <c:v>-324.03249999999997</c:v>
                </c:pt>
                <c:pt idx="23216">
                  <c:v>-324.03049999999996</c:v>
                </c:pt>
                <c:pt idx="23217">
                  <c:v>-324.02850000000001</c:v>
                </c:pt>
                <c:pt idx="23218">
                  <c:v>-324.0265</c:v>
                </c:pt>
                <c:pt idx="23219">
                  <c:v>-324.02449999999999</c:v>
                </c:pt>
                <c:pt idx="23220">
                  <c:v>-324.02249999999998</c:v>
                </c:pt>
                <c:pt idx="23221">
                  <c:v>-324.02049999999997</c:v>
                </c:pt>
                <c:pt idx="23222">
                  <c:v>-324.01849999999996</c:v>
                </c:pt>
                <c:pt idx="23223">
                  <c:v>-324.01649999999995</c:v>
                </c:pt>
                <c:pt idx="23224">
                  <c:v>-324.0145</c:v>
                </c:pt>
                <c:pt idx="23225">
                  <c:v>-324.01249999999999</c:v>
                </c:pt>
                <c:pt idx="23226">
                  <c:v>-324.01049999999998</c:v>
                </c:pt>
                <c:pt idx="23227">
                  <c:v>-324.00849999999997</c:v>
                </c:pt>
                <c:pt idx="23228">
                  <c:v>-324.00649999999996</c:v>
                </c:pt>
                <c:pt idx="23229">
                  <c:v>-324.00450000000001</c:v>
                </c:pt>
                <c:pt idx="23230">
                  <c:v>-324.0025</c:v>
                </c:pt>
                <c:pt idx="23231">
                  <c:v>-324.00049999999999</c:v>
                </c:pt>
                <c:pt idx="23232">
                  <c:v>-323.99849999999998</c:v>
                </c:pt>
                <c:pt idx="23233">
                  <c:v>-323.99649999999997</c:v>
                </c:pt>
                <c:pt idx="23234">
                  <c:v>-323.99449999999996</c:v>
                </c:pt>
                <c:pt idx="23235">
                  <c:v>-323.99249999999995</c:v>
                </c:pt>
                <c:pt idx="23236">
                  <c:v>-323.9905</c:v>
                </c:pt>
                <c:pt idx="23237">
                  <c:v>-323.98849999999999</c:v>
                </c:pt>
                <c:pt idx="23238">
                  <c:v>-323.98649999999998</c:v>
                </c:pt>
                <c:pt idx="23239">
                  <c:v>-323.98449999999997</c:v>
                </c:pt>
                <c:pt idx="23240">
                  <c:v>-323.98249999999996</c:v>
                </c:pt>
                <c:pt idx="23241">
                  <c:v>-323.98050000000001</c:v>
                </c:pt>
                <c:pt idx="23242">
                  <c:v>-323.9785</c:v>
                </c:pt>
                <c:pt idx="23243">
                  <c:v>-323.97649999999999</c:v>
                </c:pt>
                <c:pt idx="23244">
                  <c:v>-323.97449999999998</c:v>
                </c:pt>
                <c:pt idx="23245">
                  <c:v>-323.97249999999997</c:v>
                </c:pt>
                <c:pt idx="23246">
                  <c:v>-323.97049999999996</c:v>
                </c:pt>
                <c:pt idx="23247">
                  <c:v>-323.96849999999995</c:v>
                </c:pt>
                <c:pt idx="23248">
                  <c:v>-323.9665</c:v>
                </c:pt>
                <c:pt idx="23249">
                  <c:v>-323.96449999999999</c:v>
                </c:pt>
                <c:pt idx="23250">
                  <c:v>-323.96249999999998</c:v>
                </c:pt>
                <c:pt idx="23251">
                  <c:v>-323.96049999999997</c:v>
                </c:pt>
                <c:pt idx="23252">
                  <c:v>-323.95849999999996</c:v>
                </c:pt>
                <c:pt idx="23253">
                  <c:v>-323.95650000000001</c:v>
                </c:pt>
                <c:pt idx="23254">
                  <c:v>-323.9545</c:v>
                </c:pt>
                <c:pt idx="23255">
                  <c:v>-323.95249999999999</c:v>
                </c:pt>
                <c:pt idx="23256">
                  <c:v>-323.95049999999998</c:v>
                </c:pt>
                <c:pt idx="23257">
                  <c:v>-323.94849999999997</c:v>
                </c:pt>
                <c:pt idx="23258">
                  <c:v>-323.94649999999996</c:v>
                </c:pt>
                <c:pt idx="23259">
                  <c:v>-323.94449999999995</c:v>
                </c:pt>
                <c:pt idx="23260">
                  <c:v>-323.9425</c:v>
                </c:pt>
                <c:pt idx="23261">
                  <c:v>-323.94049999999999</c:v>
                </c:pt>
                <c:pt idx="23262">
                  <c:v>-323.93849999999998</c:v>
                </c:pt>
                <c:pt idx="23263">
                  <c:v>-323.93649999999997</c:v>
                </c:pt>
                <c:pt idx="23264">
                  <c:v>-323.93449999999996</c:v>
                </c:pt>
                <c:pt idx="23265">
                  <c:v>-323.9325</c:v>
                </c:pt>
                <c:pt idx="23266">
                  <c:v>-323.93049999999999</c:v>
                </c:pt>
                <c:pt idx="23267">
                  <c:v>-323.92849999999999</c:v>
                </c:pt>
                <c:pt idx="23268">
                  <c:v>-323.92649999999998</c:v>
                </c:pt>
                <c:pt idx="23269">
                  <c:v>-323.92449999999997</c:v>
                </c:pt>
                <c:pt idx="23270">
                  <c:v>-323.92249999999996</c:v>
                </c:pt>
                <c:pt idx="23271">
                  <c:v>-323.92049999999995</c:v>
                </c:pt>
                <c:pt idx="23272">
                  <c:v>-323.91849999999999</c:v>
                </c:pt>
                <c:pt idx="23273">
                  <c:v>-323.91649999999998</c:v>
                </c:pt>
                <c:pt idx="23274">
                  <c:v>-323.91449999999998</c:v>
                </c:pt>
                <c:pt idx="23275">
                  <c:v>-323.91249999999997</c:v>
                </c:pt>
                <c:pt idx="23276">
                  <c:v>-323.91049999999996</c:v>
                </c:pt>
                <c:pt idx="23277">
                  <c:v>-323.9085</c:v>
                </c:pt>
                <c:pt idx="23278">
                  <c:v>-323.90649999999999</c:v>
                </c:pt>
                <c:pt idx="23279">
                  <c:v>-323.90449999999998</c:v>
                </c:pt>
                <c:pt idx="23280">
                  <c:v>-323.90249999999997</c:v>
                </c:pt>
                <c:pt idx="23281">
                  <c:v>-323.90049999999997</c:v>
                </c:pt>
                <c:pt idx="23282">
                  <c:v>-323.89849999999996</c:v>
                </c:pt>
                <c:pt idx="23283">
                  <c:v>-323.89649999999995</c:v>
                </c:pt>
                <c:pt idx="23284">
                  <c:v>-323.89449999999999</c:v>
                </c:pt>
                <c:pt idx="23285">
                  <c:v>-323.89249999999998</c:v>
                </c:pt>
                <c:pt idx="23286">
                  <c:v>-323.89049999999997</c:v>
                </c:pt>
                <c:pt idx="23287">
                  <c:v>-323.88849999999996</c:v>
                </c:pt>
                <c:pt idx="23288">
                  <c:v>-323.88649999999996</c:v>
                </c:pt>
                <c:pt idx="23289">
                  <c:v>-323.8845</c:v>
                </c:pt>
                <c:pt idx="23290">
                  <c:v>-323.88249999999999</c:v>
                </c:pt>
                <c:pt idx="23291">
                  <c:v>-323.88049999999998</c:v>
                </c:pt>
                <c:pt idx="23292">
                  <c:v>-323.87849999999997</c:v>
                </c:pt>
                <c:pt idx="23293">
                  <c:v>-323.87649999999996</c:v>
                </c:pt>
                <c:pt idx="23294">
                  <c:v>-323.87449999999995</c:v>
                </c:pt>
                <c:pt idx="23295">
                  <c:v>-323.87249999999995</c:v>
                </c:pt>
                <c:pt idx="23296">
                  <c:v>-323.87049999999999</c:v>
                </c:pt>
                <c:pt idx="23297">
                  <c:v>-323.86849999999998</c:v>
                </c:pt>
                <c:pt idx="23298">
                  <c:v>-323.86649999999997</c:v>
                </c:pt>
                <c:pt idx="23299">
                  <c:v>-323.86449999999996</c:v>
                </c:pt>
                <c:pt idx="23300">
                  <c:v>-323.86249999999995</c:v>
                </c:pt>
                <c:pt idx="23301">
                  <c:v>-323.8605</c:v>
                </c:pt>
                <c:pt idx="23302">
                  <c:v>-323.85849999999999</c:v>
                </c:pt>
                <c:pt idx="23303">
                  <c:v>-323.85649999999998</c:v>
                </c:pt>
                <c:pt idx="23304">
                  <c:v>-323.85449999999997</c:v>
                </c:pt>
                <c:pt idx="23305">
                  <c:v>-323.85249999999996</c:v>
                </c:pt>
                <c:pt idx="23306">
                  <c:v>-323.85049999999995</c:v>
                </c:pt>
                <c:pt idx="23307">
                  <c:v>-323.8485</c:v>
                </c:pt>
                <c:pt idx="23308">
                  <c:v>-323.84649999999999</c:v>
                </c:pt>
                <c:pt idx="23309">
                  <c:v>-323.84449999999998</c:v>
                </c:pt>
                <c:pt idx="23310">
                  <c:v>-323.84249999999997</c:v>
                </c:pt>
                <c:pt idx="23311">
                  <c:v>-323.84049999999996</c:v>
                </c:pt>
                <c:pt idx="23312">
                  <c:v>-323.83849999999995</c:v>
                </c:pt>
                <c:pt idx="23313">
                  <c:v>-323.8365</c:v>
                </c:pt>
                <c:pt idx="23314">
                  <c:v>-323.83449999999999</c:v>
                </c:pt>
                <c:pt idx="23315">
                  <c:v>-323.83249999999998</c:v>
                </c:pt>
                <c:pt idx="23316">
                  <c:v>-323.83049999999997</c:v>
                </c:pt>
                <c:pt idx="23317">
                  <c:v>-323.82849999999996</c:v>
                </c:pt>
                <c:pt idx="23318">
                  <c:v>-323.82649999999995</c:v>
                </c:pt>
                <c:pt idx="23319">
                  <c:v>-323.8245</c:v>
                </c:pt>
                <c:pt idx="23320">
                  <c:v>-323.82249999999999</c:v>
                </c:pt>
                <c:pt idx="23321">
                  <c:v>-323.82049999999998</c:v>
                </c:pt>
                <c:pt idx="23322">
                  <c:v>-323.81849999999997</c:v>
                </c:pt>
                <c:pt idx="23323">
                  <c:v>-323.81649999999996</c:v>
                </c:pt>
                <c:pt idx="23324">
                  <c:v>-323.81449999999995</c:v>
                </c:pt>
                <c:pt idx="23325">
                  <c:v>-323.8125</c:v>
                </c:pt>
                <c:pt idx="23326">
                  <c:v>-323.81049999999999</c:v>
                </c:pt>
                <c:pt idx="23327">
                  <c:v>-323.80849999999998</c:v>
                </c:pt>
                <c:pt idx="23328">
                  <c:v>-323.80649999999997</c:v>
                </c:pt>
                <c:pt idx="23329">
                  <c:v>-323.80449999999996</c:v>
                </c:pt>
                <c:pt idx="23330">
                  <c:v>-323.80250000000001</c:v>
                </c:pt>
                <c:pt idx="23331">
                  <c:v>-323.8005</c:v>
                </c:pt>
                <c:pt idx="23332">
                  <c:v>-323.79849999999999</c:v>
                </c:pt>
                <c:pt idx="23333">
                  <c:v>-323.79649999999998</c:v>
                </c:pt>
                <c:pt idx="23334">
                  <c:v>-323.79449999999997</c:v>
                </c:pt>
                <c:pt idx="23335">
                  <c:v>-323.79249999999996</c:v>
                </c:pt>
                <c:pt idx="23336">
                  <c:v>-323.79049999999995</c:v>
                </c:pt>
                <c:pt idx="23337">
                  <c:v>-323.7885</c:v>
                </c:pt>
                <c:pt idx="23338">
                  <c:v>-323.78649999999999</c:v>
                </c:pt>
                <c:pt idx="23339">
                  <c:v>-323.78449999999998</c:v>
                </c:pt>
                <c:pt idx="23340">
                  <c:v>-323.78249999999997</c:v>
                </c:pt>
                <c:pt idx="23341">
                  <c:v>-323.78049999999996</c:v>
                </c:pt>
                <c:pt idx="23342">
                  <c:v>-323.77850000000001</c:v>
                </c:pt>
                <c:pt idx="23343">
                  <c:v>-323.7765</c:v>
                </c:pt>
                <c:pt idx="23344">
                  <c:v>-323.77449999999999</c:v>
                </c:pt>
                <c:pt idx="23345">
                  <c:v>-323.77249999999998</c:v>
                </c:pt>
                <c:pt idx="23346">
                  <c:v>-323.77049999999997</c:v>
                </c:pt>
                <c:pt idx="23347">
                  <c:v>-323.76849999999996</c:v>
                </c:pt>
                <c:pt idx="23348">
                  <c:v>-323.76649999999995</c:v>
                </c:pt>
                <c:pt idx="23349">
                  <c:v>-323.7645</c:v>
                </c:pt>
                <c:pt idx="23350">
                  <c:v>-323.76249999999999</c:v>
                </c:pt>
                <c:pt idx="23351">
                  <c:v>-323.76049999999998</c:v>
                </c:pt>
                <c:pt idx="23352">
                  <c:v>-323.75849999999997</c:v>
                </c:pt>
                <c:pt idx="23353">
                  <c:v>-323.75649999999996</c:v>
                </c:pt>
                <c:pt idx="23354">
                  <c:v>-323.75450000000001</c:v>
                </c:pt>
                <c:pt idx="23355">
                  <c:v>-323.7525</c:v>
                </c:pt>
                <c:pt idx="23356">
                  <c:v>-323.75049999999999</c:v>
                </c:pt>
                <c:pt idx="23357">
                  <c:v>-323.74849999999998</c:v>
                </c:pt>
                <c:pt idx="23358">
                  <c:v>-323.74649999999997</c:v>
                </c:pt>
                <c:pt idx="23359">
                  <c:v>-323.74449999999996</c:v>
                </c:pt>
                <c:pt idx="23360">
                  <c:v>-323.74249999999995</c:v>
                </c:pt>
                <c:pt idx="23361">
                  <c:v>-323.7405</c:v>
                </c:pt>
                <c:pt idx="23362">
                  <c:v>-323.73849999999999</c:v>
                </c:pt>
                <c:pt idx="23363">
                  <c:v>-323.73649999999998</c:v>
                </c:pt>
                <c:pt idx="23364">
                  <c:v>-323.73449999999997</c:v>
                </c:pt>
                <c:pt idx="23365">
                  <c:v>-323.73249999999996</c:v>
                </c:pt>
                <c:pt idx="23366">
                  <c:v>-323.73050000000001</c:v>
                </c:pt>
                <c:pt idx="23367">
                  <c:v>-323.7285</c:v>
                </c:pt>
                <c:pt idx="23368">
                  <c:v>-323.72649999999999</c:v>
                </c:pt>
                <c:pt idx="23369">
                  <c:v>-323.72449999999998</c:v>
                </c:pt>
                <c:pt idx="23370">
                  <c:v>-323.72249999999997</c:v>
                </c:pt>
                <c:pt idx="23371">
                  <c:v>-323.72049999999996</c:v>
                </c:pt>
                <c:pt idx="23372">
                  <c:v>-323.71849999999995</c:v>
                </c:pt>
                <c:pt idx="23373">
                  <c:v>-323.7165</c:v>
                </c:pt>
                <c:pt idx="23374">
                  <c:v>-323.71449999999999</c:v>
                </c:pt>
                <c:pt idx="23375">
                  <c:v>-323.71249999999998</c:v>
                </c:pt>
                <c:pt idx="23376">
                  <c:v>-323.71049999999997</c:v>
                </c:pt>
                <c:pt idx="23377">
                  <c:v>-323.70849999999996</c:v>
                </c:pt>
                <c:pt idx="23378">
                  <c:v>-323.70650000000001</c:v>
                </c:pt>
                <c:pt idx="23379">
                  <c:v>-323.7045</c:v>
                </c:pt>
                <c:pt idx="23380">
                  <c:v>-323.70249999999999</c:v>
                </c:pt>
                <c:pt idx="23381">
                  <c:v>-323.70049999999998</c:v>
                </c:pt>
                <c:pt idx="23382">
                  <c:v>-323.69849999999997</c:v>
                </c:pt>
                <c:pt idx="23383">
                  <c:v>-323.69649999999996</c:v>
                </c:pt>
                <c:pt idx="23384">
                  <c:v>-323.69449999999995</c:v>
                </c:pt>
                <c:pt idx="23385">
                  <c:v>-323.6925</c:v>
                </c:pt>
                <c:pt idx="23386">
                  <c:v>-323.69049999999999</c:v>
                </c:pt>
                <c:pt idx="23387">
                  <c:v>-323.68849999999998</c:v>
                </c:pt>
                <c:pt idx="23388">
                  <c:v>-323.68649999999997</c:v>
                </c:pt>
                <c:pt idx="23389">
                  <c:v>-323.68449999999996</c:v>
                </c:pt>
                <c:pt idx="23390">
                  <c:v>-323.6825</c:v>
                </c:pt>
                <c:pt idx="23391">
                  <c:v>-323.68049999999999</c:v>
                </c:pt>
                <c:pt idx="23392">
                  <c:v>-323.67849999999999</c:v>
                </c:pt>
                <c:pt idx="23393">
                  <c:v>-323.67649999999998</c:v>
                </c:pt>
                <c:pt idx="23394">
                  <c:v>-323.67449999999997</c:v>
                </c:pt>
                <c:pt idx="23395">
                  <c:v>-323.67249999999996</c:v>
                </c:pt>
                <c:pt idx="23396">
                  <c:v>-323.67049999999995</c:v>
                </c:pt>
                <c:pt idx="23397">
                  <c:v>-323.66849999999999</c:v>
                </c:pt>
                <c:pt idx="23398">
                  <c:v>-323.66649999999998</c:v>
                </c:pt>
                <c:pt idx="23399">
                  <c:v>-323.66449999999998</c:v>
                </c:pt>
                <c:pt idx="23400">
                  <c:v>-323.66249999999997</c:v>
                </c:pt>
                <c:pt idx="23401">
                  <c:v>-323.66049999999996</c:v>
                </c:pt>
                <c:pt idx="23402">
                  <c:v>-323.6585</c:v>
                </c:pt>
                <c:pt idx="23403">
                  <c:v>-323.65649999999999</c:v>
                </c:pt>
                <c:pt idx="23404">
                  <c:v>-323.65449999999998</c:v>
                </c:pt>
                <c:pt idx="23405">
                  <c:v>-323.65249999999997</c:v>
                </c:pt>
                <c:pt idx="23406">
                  <c:v>-323.65049999999997</c:v>
                </c:pt>
                <c:pt idx="23407">
                  <c:v>-323.64849999999996</c:v>
                </c:pt>
                <c:pt idx="23408">
                  <c:v>-323.64649999999995</c:v>
                </c:pt>
                <c:pt idx="23409">
                  <c:v>-323.64449999999999</c:v>
                </c:pt>
                <c:pt idx="23410">
                  <c:v>-323.64249999999998</c:v>
                </c:pt>
                <c:pt idx="23411">
                  <c:v>-323.64049999999997</c:v>
                </c:pt>
                <c:pt idx="23412">
                  <c:v>-323.63849999999996</c:v>
                </c:pt>
                <c:pt idx="23413">
                  <c:v>-323.63649999999996</c:v>
                </c:pt>
                <c:pt idx="23414">
                  <c:v>-323.6345</c:v>
                </c:pt>
                <c:pt idx="23415">
                  <c:v>-323.63249999999999</c:v>
                </c:pt>
                <c:pt idx="23416">
                  <c:v>-323.63049999999998</c:v>
                </c:pt>
                <c:pt idx="23417">
                  <c:v>-323.62849999999997</c:v>
                </c:pt>
                <c:pt idx="23418">
                  <c:v>-323.62649999999996</c:v>
                </c:pt>
                <c:pt idx="23419">
                  <c:v>-323.62449999999995</c:v>
                </c:pt>
                <c:pt idx="23420">
                  <c:v>-323.62249999999995</c:v>
                </c:pt>
                <c:pt idx="23421">
                  <c:v>-323.62049999999999</c:v>
                </c:pt>
                <c:pt idx="23422">
                  <c:v>-323.61849999999998</c:v>
                </c:pt>
                <c:pt idx="23423">
                  <c:v>-323.61649999999997</c:v>
                </c:pt>
                <c:pt idx="23424">
                  <c:v>-323.61449999999996</c:v>
                </c:pt>
                <c:pt idx="23425">
                  <c:v>-323.61249999999995</c:v>
                </c:pt>
                <c:pt idx="23426">
                  <c:v>-323.6105</c:v>
                </c:pt>
                <c:pt idx="23427">
                  <c:v>-323.60849999999999</c:v>
                </c:pt>
                <c:pt idx="23428">
                  <c:v>-323.60649999999998</c:v>
                </c:pt>
                <c:pt idx="23429">
                  <c:v>-323.60449999999997</c:v>
                </c:pt>
                <c:pt idx="23430">
                  <c:v>-323.60249999999996</c:v>
                </c:pt>
                <c:pt idx="23431">
                  <c:v>-323.60049999999995</c:v>
                </c:pt>
                <c:pt idx="23432">
                  <c:v>-323.5985</c:v>
                </c:pt>
                <c:pt idx="23433">
                  <c:v>-323.59649999999999</c:v>
                </c:pt>
                <c:pt idx="23434">
                  <c:v>-323.59449999999998</c:v>
                </c:pt>
                <c:pt idx="23435">
                  <c:v>-323.59249999999997</c:v>
                </c:pt>
                <c:pt idx="23436">
                  <c:v>-323.59049999999996</c:v>
                </c:pt>
                <c:pt idx="23437">
                  <c:v>-323.58849999999995</c:v>
                </c:pt>
                <c:pt idx="23438">
                  <c:v>-323.5865</c:v>
                </c:pt>
                <c:pt idx="23439">
                  <c:v>-323.58449999999999</c:v>
                </c:pt>
                <c:pt idx="23440">
                  <c:v>-323.58249999999998</c:v>
                </c:pt>
                <c:pt idx="23441">
                  <c:v>-323.58049999999997</c:v>
                </c:pt>
                <c:pt idx="23442">
                  <c:v>-323.57849999999996</c:v>
                </c:pt>
                <c:pt idx="23443">
                  <c:v>-323.57649999999995</c:v>
                </c:pt>
                <c:pt idx="23444">
                  <c:v>-323.5745</c:v>
                </c:pt>
                <c:pt idx="23445">
                  <c:v>-323.57249999999999</c:v>
                </c:pt>
                <c:pt idx="23446">
                  <c:v>-323.57049999999998</c:v>
                </c:pt>
                <c:pt idx="23447">
                  <c:v>-323.56849999999997</c:v>
                </c:pt>
                <c:pt idx="23448">
                  <c:v>-323.56649999999996</c:v>
                </c:pt>
                <c:pt idx="23449">
                  <c:v>-323.56449999999995</c:v>
                </c:pt>
                <c:pt idx="23450">
                  <c:v>-323.5625</c:v>
                </c:pt>
                <c:pt idx="23451">
                  <c:v>-323.56049999999999</c:v>
                </c:pt>
                <c:pt idx="23452">
                  <c:v>-323.55849999999998</c:v>
                </c:pt>
                <c:pt idx="23453">
                  <c:v>-323.55649999999997</c:v>
                </c:pt>
                <c:pt idx="23454">
                  <c:v>-323.55449999999996</c:v>
                </c:pt>
                <c:pt idx="23455">
                  <c:v>-323.55250000000001</c:v>
                </c:pt>
                <c:pt idx="23456">
                  <c:v>-323.5505</c:v>
                </c:pt>
                <c:pt idx="23457">
                  <c:v>-323.54849999999999</c:v>
                </c:pt>
                <c:pt idx="23458">
                  <c:v>-323.54649999999998</c:v>
                </c:pt>
                <c:pt idx="23459">
                  <c:v>-323.54449999999997</c:v>
                </c:pt>
                <c:pt idx="23460">
                  <c:v>-323.54249999999996</c:v>
                </c:pt>
                <c:pt idx="23461">
                  <c:v>-323.54049999999995</c:v>
                </c:pt>
                <c:pt idx="23462">
                  <c:v>-323.5385</c:v>
                </c:pt>
                <c:pt idx="23463">
                  <c:v>-323.53649999999999</c:v>
                </c:pt>
                <c:pt idx="23464">
                  <c:v>-323.53449999999998</c:v>
                </c:pt>
                <c:pt idx="23465">
                  <c:v>-323.53249999999997</c:v>
                </c:pt>
                <c:pt idx="23466">
                  <c:v>-323.53049999999996</c:v>
                </c:pt>
                <c:pt idx="23467">
                  <c:v>-323.52850000000001</c:v>
                </c:pt>
                <c:pt idx="23468">
                  <c:v>-323.5265</c:v>
                </c:pt>
                <c:pt idx="23469">
                  <c:v>-323.52449999999999</c:v>
                </c:pt>
                <c:pt idx="23470">
                  <c:v>-323.52249999999998</c:v>
                </c:pt>
                <c:pt idx="23471">
                  <c:v>-323.52049999999997</c:v>
                </c:pt>
                <c:pt idx="23472">
                  <c:v>-323.51849999999996</c:v>
                </c:pt>
                <c:pt idx="23473">
                  <c:v>-323.51649999999995</c:v>
                </c:pt>
                <c:pt idx="23474">
                  <c:v>-323.5145</c:v>
                </c:pt>
                <c:pt idx="23475">
                  <c:v>-323.51249999999999</c:v>
                </c:pt>
                <c:pt idx="23476">
                  <c:v>-323.51049999999998</c:v>
                </c:pt>
                <c:pt idx="23477">
                  <c:v>-323.50849999999997</c:v>
                </c:pt>
                <c:pt idx="23478">
                  <c:v>-323.50649999999996</c:v>
                </c:pt>
                <c:pt idx="23479">
                  <c:v>-323.50450000000001</c:v>
                </c:pt>
                <c:pt idx="23480">
                  <c:v>-323.5025</c:v>
                </c:pt>
                <c:pt idx="23481">
                  <c:v>-323.50049999999999</c:v>
                </c:pt>
                <c:pt idx="23482">
                  <c:v>-323.49849999999998</c:v>
                </c:pt>
                <c:pt idx="23483">
                  <c:v>-323.49649999999997</c:v>
                </c:pt>
                <c:pt idx="23484">
                  <c:v>-323.49449999999996</c:v>
                </c:pt>
                <c:pt idx="23485">
                  <c:v>-323.49249999999995</c:v>
                </c:pt>
                <c:pt idx="23486">
                  <c:v>-323.4905</c:v>
                </c:pt>
                <c:pt idx="23487">
                  <c:v>-323.48849999999999</c:v>
                </c:pt>
                <c:pt idx="23488">
                  <c:v>-323.48649999999998</c:v>
                </c:pt>
                <c:pt idx="23489">
                  <c:v>-323.48449999999997</c:v>
                </c:pt>
                <c:pt idx="23490">
                  <c:v>-323.48249999999996</c:v>
                </c:pt>
                <c:pt idx="23491">
                  <c:v>-323.48050000000001</c:v>
                </c:pt>
                <c:pt idx="23492">
                  <c:v>-323.4785</c:v>
                </c:pt>
                <c:pt idx="23493">
                  <c:v>-323.47649999999999</c:v>
                </c:pt>
                <c:pt idx="23494">
                  <c:v>-323.47449999999998</c:v>
                </c:pt>
                <c:pt idx="23495">
                  <c:v>-323.47249999999997</c:v>
                </c:pt>
                <c:pt idx="23496">
                  <c:v>-323.47049999999996</c:v>
                </c:pt>
                <c:pt idx="23497">
                  <c:v>-323.46849999999995</c:v>
                </c:pt>
                <c:pt idx="23498">
                  <c:v>-323.4665</c:v>
                </c:pt>
                <c:pt idx="23499">
                  <c:v>-323.46449999999999</c:v>
                </c:pt>
                <c:pt idx="23500">
                  <c:v>-323.46249999999998</c:v>
                </c:pt>
                <c:pt idx="23501">
                  <c:v>-323.46049999999997</c:v>
                </c:pt>
                <c:pt idx="23502">
                  <c:v>-323.45849999999996</c:v>
                </c:pt>
                <c:pt idx="23503">
                  <c:v>-323.45650000000001</c:v>
                </c:pt>
                <c:pt idx="23504">
                  <c:v>-323.4545</c:v>
                </c:pt>
                <c:pt idx="23505">
                  <c:v>-323.45249999999999</c:v>
                </c:pt>
                <c:pt idx="23506">
                  <c:v>-323.45049999999998</c:v>
                </c:pt>
                <c:pt idx="23507">
                  <c:v>-323.44849999999997</c:v>
                </c:pt>
                <c:pt idx="23508">
                  <c:v>-323.44649999999996</c:v>
                </c:pt>
                <c:pt idx="23509">
                  <c:v>-323.44449999999995</c:v>
                </c:pt>
                <c:pt idx="23510">
                  <c:v>-323.4425</c:v>
                </c:pt>
                <c:pt idx="23511">
                  <c:v>-323.44049999999999</c:v>
                </c:pt>
                <c:pt idx="23512">
                  <c:v>-323.43849999999998</c:v>
                </c:pt>
                <c:pt idx="23513">
                  <c:v>-323.43649999999997</c:v>
                </c:pt>
                <c:pt idx="23514">
                  <c:v>-323.43449999999996</c:v>
                </c:pt>
                <c:pt idx="23515">
                  <c:v>-323.4325</c:v>
                </c:pt>
                <c:pt idx="23516">
                  <c:v>-323.43049999999999</c:v>
                </c:pt>
                <c:pt idx="23517">
                  <c:v>-323.42849999999999</c:v>
                </c:pt>
                <c:pt idx="23518">
                  <c:v>-323.42649999999998</c:v>
                </c:pt>
                <c:pt idx="23519">
                  <c:v>-323.42449999999997</c:v>
                </c:pt>
                <c:pt idx="23520">
                  <c:v>-323.42249999999996</c:v>
                </c:pt>
                <c:pt idx="23521">
                  <c:v>-323.42049999999995</c:v>
                </c:pt>
                <c:pt idx="23522">
                  <c:v>-323.41849999999999</c:v>
                </c:pt>
                <c:pt idx="23523">
                  <c:v>-323.41649999999998</c:v>
                </c:pt>
                <c:pt idx="23524">
                  <c:v>-323.41449999999998</c:v>
                </c:pt>
                <c:pt idx="23525">
                  <c:v>-323.41249999999997</c:v>
                </c:pt>
                <c:pt idx="23526">
                  <c:v>-323.41049999999996</c:v>
                </c:pt>
                <c:pt idx="23527">
                  <c:v>-323.4085</c:v>
                </c:pt>
                <c:pt idx="23528">
                  <c:v>-323.40649999999999</c:v>
                </c:pt>
                <c:pt idx="23529">
                  <c:v>-323.40449999999998</c:v>
                </c:pt>
                <c:pt idx="23530">
                  <c:v>-323.40249999999997</c:v>
                </c:pt>
                <c:pt idx="23531">
                  <c:v>-323.40049999999997</c:v>
                </c:pt>
                <c:pt idx="23532">
                  <c:v>-323.39849999999996</c:v>
                </c:pt>
                <c:pt idx="23533">
                  <c:v>-323.39649999999995</c:v>
                </c:pt>
                <c:pt idx="23534">
                  <c:v>-323.39449999999999</c:v>
                </c:pt>
                <c:pt idx="23535">
                  <c:v>-323.39249999999998</c:v>
                </c:pt>
                <c:pt idx="23536">
                  <c:v>-323.39049999999997</c:v>
                </c:pt>
                <c:pt idx="23537">
                  <c:v>-323.38849999999996</c:v>
                </c:pt>
                <c:pt idx="23538">
                  <c:v>-323.38649999999996</c:v>
                </c:pt>
                <c:pt idx="23539">
                  <c:v>-323.3845</c:v>
                </c:pt>
                <c:pt idx="23540">
                  <c:v>-323.38249999999999</c:v>
                </c:pt>
                <c:pt idx="23541">
                  <c:v>-323.38049999999998</c:v>
                </c:pt>
                <c:pt idx="23542">
                  <c:v>-323.37849999999997</c:v>
                </c:pt>
                <c:pt idx="23543">
                  <c:v>-323.37649999999996</c:v>
                </c:pt>
                <c:pt idx="23544">
                  <c:v>-323.37449999999995</c:v>
                </c:pt>
                <c:pt idx="23545">
                  <c:v>-323.37249999999995</c:v>
                </c:pt>
                <c:pt idx="23546">
                  <c:v>-323.37049999999999</c:v>
                </c:pt>
                <c:pt idx="23547">
                  <c:v>-323.36849999999998</c:v>
                </c:pt>
                <c:pt idx="23548">
                  <c:v>-323.36649999999997</c:v>
                </c:pt>
                <c:pt idx="23549">
                  <c:v>-323.36449999999996</c:v>
                </c:pt>
                <c:pt idx="23550">
                  <c:v>-323.36249999999995</c:v>
                </c:pt>
                <c:pt idx="23551">
                  <c:v>-323.3605</c:v>
                </c:pt>
                <c:pt idx="23552">
                  <c:v>-323.35849999999999</c:v>
                </c:pt>
                <c:pt idx="23553">
                  <c:v>-323.35649999999998</c:v>
                </c:pt>
                <c:pt idx="23554">
                  <c:v>-323.35449999999997</c:v>
                </c:pt>
                <c:pt idx="23555">
                  <c:v>-323.35249999999996</c:v>
                </c:pt>
                <c:pt idx="23556">
                  <c:v>-323.35049999999995</c:v>
                </c:pt>
                <c:pt idx="23557">
                  <c:v>-323.3485</c:v>
                </c:pt>
                <c:pt idx="23558">
                  <c:v>-323.34649999999999</c:v>
                </c:pt>
                <c:pt idx="23559">
                  <c:v>-323.34449999999998</c:v>
                </c:pt>
                <c:pt idx="23560">
                  <c:v>-323.34249999999997</c:v>
                </c:pt>
                <c:pt idx="23561">
                  <c:v>-323.34049999999996</c:v>
                </c:pt>
                <c:pt idx="23562">
                  <c:v>-323.33849999999995</c:v>
                </c:pt>
                <c:pt idx="23563">
                  <c:v>-323.3365</c:v>
                </c:pt>
                <c:pt idx="23564">
                  <c:v>-323.33449999999999</c:v>
                </c:pt>
                <c:pt idx="23565">
                  <c:v>-323.33249999999998</c:v>
                </c:pt>
                <c:pt idx="23566">
                  <c:v>-323.33049999999997</c:v>
                </c:pt>
                <c:pt idx="23567">
                  <c:v>-323.32849999999996</c:v>
                </c:pt>
                <c:pt idx="23568">
                  <c:v>-323.32649999999995</c:v>
                </c:pt>
                <c:pt idx="23569">
                  <c:v>-323.3245</c:v>
                </c:pt>
                <c:pt idx="23570">
                  <c:v>-323.32249999999999</c:v>
                </c:pt>
                <c:pt idx="23571">
                  <c:v>-323.32049999999998</c:v>
                </c:pt>
                <c:pt idx="23572">
                  <c:v>-323.31849999999997</c:v>
                </c:pt>
                <c:pt idx="23573">
                  <c:v>-323.31649999999996</c:v>
                </c:pt>
                <c:pt idx="23574">
                  <c:v>-323.31449999999995</c:v>
                </c:pt>
                <c:pt idx="23575">
                  <c:v>-323.3125</c:v>
                </c:pt>
                <c:pt idx="23576">
                  <c:v>-323.31049999999999</c:v>
                </c:pt>
                <c:pt idx="23577">
                  <c:v>-323.30849999999998</c:v>
                </c:pt>
                <c:pt idx="23578">
                  <c:v>-323.30649999999997</c:v>
                </c:pt>
                <c:pt idx="23579">
                  <c:v>-323.30449999999996</c:v>
                </c:pt>
                <c:pt idx="23580">
                  <c:v>-323.30250000000001</c:v>
                </c:pt>
                <c:pt idx="23581">
                  <c:v>-323.3005</c:v>
                </c:pt>
                <c:pt idx="23582">
                  <c:v>-323.29849999999999</c:v>
                </c:pt>
                <c:pt idx="23583">
                  <c:v>-323.29649999999998</c:v>
                </c:pt>
                <c:pt idx="23584">
                  <c:v>-323.29449999999997</c:v>
                </c:pt>
                <c:pt idx="23585">
                  <c:v>-323.29249999999996</c:v>
                </c:pt>
                <c:pt idx="23586">
                  <c:v>-323.29049999999995</c:v>
                </c:pt>
                <c:pt idx="23587">
                  <c:v>-323.2885</c:v>
                </c:pt>
                <c:pt idx="23588">
                  <c:v>-323.28649999999999</c:v>
                </c:pt>
                <c:pt idx="23589">
                  <c:v>-323.28449999999998</c:v>
                </c:pt>
                <c:pt idx="23590">
                  <c:v>-323.28249999999997</c:v>
                </c:pt>
                <c:pt idx="23591">
                  <c:v>-323.28049999999996</c:v>
                </c:pt>
                <c:pt idx="23592">
                  <c:v>-323.27850000000001</c:v>
                </c:pt>
                <c:pt idx="23593">
                  <c:v>-323.2765</c:v>
                </c:pt>
                <c:pt idx="23594">
                  <c:v>-323.27449999999999</c:v>
                </c:pt>
                <c:pt idx="23595">
                  <c:v>-323.27249999999998</c:v>
                </c:pt>
                <c:pt idx="23596">
                  <c:v>-323.27049999999997</c:v>
                </c:pt>
                <c:pt idx="23597">
                  <c:v>-323.26849999999996</c:v>
                </c:pt>
                <c:pt idx="23598">
                  <c:v>-323.26649999999995</c:v>
                </c:pt>
                <c:pt idx="23599">
                  <c:v>-323.2645</c:v>
                </c:pt>
                <c:pt idx="23600">
                  <c:v>-323.26249999999999</c:v>
                </c:pt>
                <c:pt idx="23601">
                  <c:v>-323.26049999999998</c:v>
                </c:pt>
                <c:pt idx="23602">
                  <c:v>-323.25849999999997</c:v>
                </c:pt>
                <c:pt idx="23603">
                  <c:v>-323.25649999999996</c:v>
                </c:pt>
                <c:pt idx="23604">
                  <c:v>-323.25450000000001</c:v>
                </c:pt>
                <c:pt idx="23605">
                  <c:v>-323.2525</c:v>
                </c:pt>
                <c:pt idx="23606">
                  <c:v>-323.25049999999999</c:v>
                </c:pt>
                <c:pt idx="23607">
                  <c:v>-323.24849999999998</c:v>
                </c:pt>
                <c:pt idx="23608">
                  <c:v>-323.24649999999997</c:v>
                </c:pt>
                <c:pt idx="23609">
                  <c:v>-323.24449999999996</c:v>
                </c:pt>
                <c:pt idx="23610">
                  <c:v>-323.24249999999995</c:v>
                </c:pt>
                <c:pt idx="23611">
                  <c:v>-323.2405</c:v>
                </c:pt>
                <c:pt idx="23612">
                  <c:v>-323.23849999999999</c:v>
                </c:pt>
                <c:pt idx="23613">
                  <c:v>-323.23649999999998</c:v>
                </c:pt>
                <c:pt idx="23614">
                  <c:v>-323.23449999999997</c:v>
                </c:pt>
                <c:pt idx="23615">
                  <c:v>-323.23249999999996</c:v>
                </c:pt>
                <c:pt idx="23616">
                  <c:v>-323.23050000000001</c:v>
                </c:pt>
                <c:pt idx="23617">
                  <c:v>-323.2285</c:v>
                </c:pt>
                <c:pt idx="23618">
                  <c:v>-323.22649999999999</c:v>
                </c:pt>
                <c:pt idx="23619">
                  <c:v>-323.22449999999998</c:v>
                </c:pt>
                <c:pt idx="23620">
                  <c:v>-323.22249999999997</c:v>
                </c:pt>
                <c:pt idx="23621">
                  <c:v>-323.22049999999996</c:v>
                </c:pt>
                <c:pt idx="23622">
                  <c:v>-323.21849999999995</c:v>
                </c:pt>
                <c:pt idx="23623">
                  <c:v>-323.2165</c:v>
                </c:pt>
                <c:pt idx="23624">
                  <c:v>-323.21449999999999</c:v>
                </c:pt>
                <c:pt idx="23625">
                  <c:v>-323.21249999999998</c:v>
                </c:pt>
                <c:pt idx="23626">
                  <c:v>-323.21049999999997</c:v>
                </c:pt>
                <c:pt idx="23627">
                  <c:v>-323.20849999999996</c:v>
                </c:pt>
                <c:pt idx="23628">
                  <c:v>-323.20650000000001</c:v>
                </c:pt>
                <c:pt idx="23629">
                  <c:v>-323.2045</c:v>
                </c:pt>
                <c:pt idx="23630">
                  <c:v>-323.20249999999999</c:v>
                </c:pt>
                <c:pt idx="23631">
                  <c:v>-323.20049999999998</c:v>
                </c:pt>
                <c:pt idx="23632">
                  <c:v>-323.19849999999997</c:v>
                </c:pt>
                <c:pt idx="23633">
                  <c:v>-323.19649999999996</c:v>
                </c:pt>
                <c:pt idx="23634">
                  <c:v>-323.19449999999995</c:v>
                </c:pt>
                <c:pt idx="23635">
                  <c:v>-323.1925</c:v>
                </c:pt>
                <c:pt idx="23636">
                  <c:v>-323.19049999999999</c:v>
                </c:pt>
                <c:pt idx="23637">
                  <c:v>-323.18849999999998</c:v>
                </c:pt>
                <c:pt idx="23638">
                  <c:v>-323.18649999999997</c:v>
                </c:pt>
                <c:pt idx="23639">
                  <c:v>-323.18449999999996</c:v>
                </c:pt>
                <c:pt idx="23640">
                  <c:v>-323.1825</c:v>
                </c:pt>
                <c:pt idx="23641">
                  <c:v>-323.18049999999999</c:v>
                </c:pt>
                <c:pt idx="23642">
                  <c:v>-323.17849999999999</c:v>
                </c:pt>
                <c:pt idx="23643">
                  <c:v>-323.17649999999998</c:v>
                </c:pt>
                <c:pt idx="23644">
                  <c:v>-323.17449999999997</c:v>
                </c:pt>
                <c:pt idx="23645">
                  <c:v>-323.17249999999996</c:v>
                </c:pt>
                <c:pt idx="23646">
                  <c:v>-323.17049999999995</c:v>
                </c:pt>
                <c:pt idx="23647">
                  <c:v>-323.16849999999999</c:v>
                </c:pt>
                <c:pt idx="23648">
                  <c:v>-323.16649999999998</c:v>
                </c:pt>
                <c:pt idx="23649">
                  <c:v>-323.16449999999998</c:v>
                </c:pt>
                <c:pt idx="23650">
                  <c:v>-323.16249999999997</c:v>
                </c:pt>
                <c:pt idx="23651">
                  <c:v>-323.16049999999996</c:v>
                </c:pt>
                <c:pt idx="23652">
                  <c:v>-323.1585</c:v>
                </c:pt>
                <c:pt idx="23653">
                  <c:v>-323.15649999999999</c:v>
                </c:pt>
                <c:pt idx="23654">
                  <c:v>-323.15449999999998</c:v>
                </c:pt>
                <c:pt idx="23655">
                  <c:v>-323.15249999999997</c:v>
                </c:pt>
                <c:pt idx="23656">
                  <c:v>-323.15049999999997</c:v>
                </c:pt>
                <c:pt idx="23657">
                  <c:v>-323.14849999999996</c:v>
                </c:pt>
                <c:pt idx="23658">
                  <c:v>-323.14649999999995</c:v>
                </c:pt>
                <c:pt idx="23659">
                  <c:v>-323.14449999999999</c:v>
                </c:pt>
                <c:pt idx="23660">
                  <c:v>-323.14249999999998</c:v>
                </c:pt>
                <c:pt idx="23661">
                  <c:v>-323.14049999999997</c:v>
                </c:pt>
                <c:pt idx="23662">
                  <c:v>-323.13849999999996</c:v>
                </c:pt>
                <c:pt idx="23663">
                  <c:v>-323.13649999999996</c:v>
                </c:pt>
                <c:pt idx="23664">
                  <c:v>-323.1345</c:v>
                </c:pt>
                <c:pt idx="23665">
                  <c:v>-323.13249999999999</c:v>
                </c:pt>
                <c:pt idx="23666">
                  <c:v>-323.13049999999998</c:v>
                </c:pt>
                <c:pt idx="23667">
                  <c:v>-323.12849999999997</c:v>
                </c:pt>
                <c:pt idx="23668">
                  <c:v>-323.12649999999996</c:v>
                </c:pt>
                <c:pt idx="23669">
                  <c:v>-323.12449999999995</c:v>
                </c:pt>
                <c:pt idx="23670">
                  <c:v>-323.12249999999995</c:v>
                </c:pt>
                <c:pt idx="23671">
                  <c:v>-323.12049999999999</c:v>
                </c:pt>
                <c:pt idx="23672">
                  <c:v>-323.11849999999998</c:v>
                </c:pt>
                <c:pt idx="23673">
                  <c:v>-323.11649999999997</c:v>
                </c:pt>
                <c:pt idx="23674">
                  <c:v>-323.11449999999996</c:v>
                </c:pt>
                <c:pt idx="23675">
                  <c:v>-323.11249999999995</c:v>
                </c:pt>
                <c:pt idx="23676">
                  <c:v>-323.1105</c:v>
                </c:pt>
                <c:pt idx="23677">
                  <c:v>-323.10849999999999</c:v>
                </c:pt>
                <c:pt idx="23678">
                  <c:v>-323.10649999999998</c:v>
                </c:pt>
                <c:pt idx="23679">
                  <c:v>-323.10449999999997</c:v>
                </c:pt>
                <c:pt idx="23680">
                  <c:v>-323.10249999999996</c:v>
                </c:pt>
                <c:pt idx="23681">
                  <c:v>-323.10049999999995</c:v>
                </c:pt>
                <c:pt idx="23682">
                  <c:v>-323.0985</c:v>
                </c:pt>
                <c:pt idx="23683">
                  <c:v>-323.09649999999999</c:v>
                </c:pt>
                <c:pt idx="23684">
                  <c:v>-323.09449999999998</c:v>
                </c:pt>
                <c:pt idx="23685">
                  <c:v>-323.09249999999997</c:v>
                </c:pt>
                <c:pt idx="23686">
                  <c:v>-323.09049999999996</c:v>
                </c:pt>
                <c:pt idx="23687">
                  <c:v>-323.08849999999995</c:v>
                </c:pt>
                <c:pt idx="23688">
                  <c:v>-323.0865</c:v>
                </c:pt>
                <c:pt idx="23689">
                  <c:v>-323.08449999999999</c:v>
                </c:pt>
                <c:pt idx="23690">
                  <c:v>-323.08249999999998</c:v>
                </c:pt>
                <c:pt idx="23691">
                  <c:v>-323.08049999999997</c:v>
                </c:pt>
                <c:pt idx="23692">
                  <c:v>-323.07849999999996</c:v>
                </c:pt>
                <c:pt idx="23693">
                  <c:v>-323.07649999999995</c:v>
                </c:pt>
                <c:pt idx="23694">
                  <c:v>-323.0745</c:v>
                </c:pt>
                <c:pt idx="23695">
                  <c:v>-323.07249999999999</c:v>
                </c:pt>
                <c:pt idx="23696">
                  <c:v>-323.07049999999998</c:v>
                </c:pt>
                <c:pt idx="23697">
                  <c:v>-323.06849999999997</c:v>
                </c:pt>
                <c:pt idx="23698">
                  <c:v>-323.06649999999996</c:v>
                </c:pt>
                <c:pt idx="23699">
                  <c:v>-323.06449999999995</c:v>
                </c:pt>
                <c:pt idx="23700">
                  <c:v>-323.0625</c:v>
                </c:pt>
                <c:pt idx="23701">
                  <c:v>-323.06049999999999</c:v>
                </c:pt>
                <c:pt idx="23702">
                  <c:v>-323.05849999999998</c:v>
                </c:pt>
                <c:pt idx="23703">
                  <c:v>-323.05649999999997</c:v>
                </c:pt>
                <c:pt idx="23704">
                  <c:v>-323.05449999999996</c:v>
                </c:pt>
                <c:pt idx="23705">
                  <c:v>-323.05250000000001</c:v>
                </c:pt>
                <c:pt idx="23706">
                  <c:v>-323.0505</c:v>
                </c:pt>
                <c:pt idx="23707">
                  <c:v>-323.04849999999999</c:v>
                </c:pt>
                <c:pt idx="23708">
                  <c:v>-323.04649999999998</c:v>
                </c:pt>
                <c:pt idx="23709">
                  <c:v>-323.04449999999997</c:v>
                </c:pt>
                <c:pt idx="23710">
                  <c:v>-323.04249999999996</c:v>
                </c:pt>
                <c:pt idx="23711">
                  <c:v>-323.04049999999995</c:v>
                </c:pt>
                <c:pt idx="23712">
                  <c:v>-323.0385</c:v>
                </c:pt>
                <c:pt idx="23713">
                  <c:v>-323.03649999999999</c:v>
                </c:pt>
                <c:pt idx="23714">
                  <c:v>-323.03449999999998</c:v>
                </c:pt>
                <c:pt idx="23715">
                  <c:v>-323.03249999999997</c:v>
                </c:pt>
                <c:pt idx="23716">
                  <c:v>-323.03049999999996</c:v>
                </c:pt>
                <c:pt idx="23717">
                  <c:v>-323.02850000000001</c:v>
                </c:pt>
                <c:pt idx="23718">
                  <c:v>-323.0265</c:v>
                </c:pt>
                <c:pt idx="23719">
                  <c:v>-323.02449999999999</c:v>
                </c:pt>
                <c:pt idx="23720">
                  <c:v>-323.02249999999998</c:v>
                </c:pt>
                <c:pt idx="23721">
                  <c:v>-323.02049999999997</c:v>
                </c:pt>
                <c:pt idx="23722">
                  <c:v>-323.01849999999996</c:v>
                </c:pt>
                <c:pt idx="23723">
                  <c:v>-323.01649999999995</c:v>
                </c:pt>
                <c:pt idx="23724">
                  <c:v>-323.0145</c:v>
                </c:pt>
                <c:pt idx="23725">
                  <c:v>-323.01249999999999</c:v>
                </c:pt>
                <c:pt idx="23726">
                  <c:v>-323.01049999999998</c:v>
                </c:pt>
                <c:pt idx="23727">
                  <c:v>-323.00849999999997</c:v>
                </c:pt>
                <c:pt idx="23728">
                  <c:v>-323.00649999999996</c:v>
                </c:pt>
                <c:pt idx="23729">
                  <c:v>-323.00450000000001</c:v>
                </c:pt>
                <c:pt idx="23730">
                  <c:v>-323.0025</c:v>
                </c:pt>
                <c:pt idx="23731">
                  <c:v>-323.00049999999999</c:v>
                </c:pt>
                <c:pt idx="23732">
                  <c:v>-322.99849999999998</c:v>
                </c:pt>
                <c:pt idx="23733">
                  <c:v>-322.99649999999997</c:v>
                </c:pt>
                <c:pt idx="23734">
                  <c:v>-322.99449999999996</c:v>
                </c:pt>
                <c:pt idx="23735">
                  <c:v>-322.99249999999995</c:v>
                </c:pt>
                <c:pt idx="23736">
                  <c:v>-322.9905</c:v>
                </c:pt>
                <c:pt idx="23737">
                  <c:v>-322.98849999999999</c:v>
                </c:pt>
                <c:pt idx="23738">
                  <c:v>-322.98649999999998</c:v>
                </c:pt>
                <c:pt idx="23739">
                  <c:v>-322.98449999999997</c:v>
                </c:pt>
                <c:pt idx="23740">
                  <c:v>-322.98249999999996</c:v>
                </c:pt>
                <c:pt idx="23741">
                  <c:v>-322.98050000000001</c:v>
                </c:pt>
                <c:pt idx="23742">
                  <c:v>-322.9785</c:v>
                </c:pt>
                <c:pt idx="23743">
                  <c:v>-322.97649999999999</c:v>
                </c:pt>
                <c:pt idx="23744">
                  <c:v>-322.97449999999998</c:v>
                </c:pt>
                <c:pt idx="23745">
                  <c:v>-322.97249999999997</c:v>
                </c:pt>
                <c:pt idx="23746">
                  <c:v>-322.97049999999996</c:v>
                </c:pt>
                <c:pt idx="23747">
                  <c:v>-322.96849999999995</c:v>
                </c:pt>
                <c:pt idx="23748">
                  <c:v>-322.9665</c:v>
                </c:pt>
                <c:pt idx="23749">
                  <c:v>-322.96449999999999</c:v>
                </c:pt>
                <c:pt idx="23750">
                  <c:v>-322.96249999999998</c:v>
                </c:pt>
                <c:pt idx="23751">
                  <c:v>-322.96049999999997</c:v>
                </c:pt>
                <c:pt idx="23752">
                  <c:v>-322.95849999999996</c:v>
                </c:pt>
                <c:pt idx="23753">
                  <c:v>-322.95650000000001</c:v>
                </c:pt>
                <c:pt idx="23754">
                  <c:v>-322.9545</c:v>
                </c:pt>
                <c:pt idx="23755">
                  <c:v>-322.95249999999999</c:v>
                </c:pt>
                <c:pt idx="23756">
                  <c:v>-322.95049999999998</c:v>
                </c:pt>
                <c:pt idx="23757">
                  <c:v>-322.94849999999997</c:v>
                </c:pt>
                <c:pt idx="23758">
                  <c:v>-322.94649999999996</c:v>
                </c:pt>
                <c:pt idx="23759">
                  <c:v>-322.94449999999995</c:v>
                </c:pt>
                <c:pt idx="23760">
                  <c:v>-322.9425</c:v>
                </c:pt>
                <c:pt idx="23761">
                  <c:v>-322.94049999999999</c:v>
                </c:pt>
                <c:pt idx="23762">
                  <c:v>-322.93849999999998</c:v>
                </c:pt>
                <c:pt idx="23763">
                  <c:v>-322.93649999999997</c:v>
                </c:pt>
                <c:pt idx="23764">
                  <c:v>-322.93449999999996</c:v>
                </c:pt>
                <c:pt idx="23765">
                  <c:v>-322.9325</c:v>
                </c:pt>
                <c:pt idx="23766">
                  <c:v>-322.93049999999999</c:v>
                </c:pt>
                <c:pt idx="23767">
                  <c:v>-322.92849999999999</c:v>
                </c:pt>
                <c:pt idx="23768">
                  <c:v>-322.92649999999998</c:v>
                </c:pt>
                <c:pt idx="23769">
                  <c:v>-322.92449999999997</c:v>
                </c:pt>
                <c:pt idx="23770">
                  <c:v>-322.92249999999996</c:v>
                </c:pt>
                <c:pt idx="23771">
                  <c:v>-322.92049999999995</c:v>
                </c:pt>
                <c:pt idx="23772">
                  <c:v>-322.91849999999999</c:v>
                </c:pt>
                <c:pt idx="23773">
                  <c:v>-322.91649999999998</c:v>
                </c:pt>
                <c:pt idx="23774">
                  <c:v>-322.91449999999998</c:v>
                </c:pt>
                <c:pt idx="23775">
                  <c:v>-322.91249999999997</c:v>
                </c:pt>
                <c:pt idx="23776">
                  <c:v>-322.91049999999996</c:v>
                </c:pt>
                <c:pt idx="23777">
                  <c:v>-322.9085</c:v>
                </c:pt>
                <c:pt idx="23778">
                  <c:v>-322.90649999999999</c:v>
                </c:pt>
                <c:pt idx="23779">
                  <c:v>-322.90449999999998</c:v>
                </c:pt>
                <c:pt idx="23780">
                  <c:v>-322.90249999999997</c:v>
                </c:pt>
                <c:pt idx="23781">
                  <c:v>-322.90049999999997</c:v>
                </c:pt>
                <c:pt idx="23782">
                  <c:v>-322.89849999999996</c:v>
                </c:pt>
                <c:pt idx="23783">
                  <c:v>-322.89649999999995</c:v>
                </c:pt>
                <c:pt idx="23784">
                  <c:v>-322.89449999999999</c:v>
                </c:pt>
                <c:pt idx="23785">
                  <c:v>-322.89249999999998</c:v>
                </c:pt>
                <c:pt idx="23786">
                  <c:v>-322.89049999999997</c:v>
                </c:pt>
                <c:pt idx="23787">
                  <c:v>-322.88849999999996</c:v>
                </c:pt>
                <c:pt idx="23788">
                  <c:v>-322.88649999999996</c:v>
                </c:pt>
                <c:pt idx="23789">
                  <c:v>-322.8845</c:v>
                </c:pt>
                <c:pt idx="23790">
                  <c:v>-322.88249999999999</c:v>
                </c:pt>
                <c:pt idx="23791">
                  <c:v>-322.88049999999998</c:v>
                </c:pt>
                <c:pt idx="23792">
                  <c:v>-322.87849999999997</c:v>
                </c:pt>
                <c:pt idx="23793">
                  <c:v>-322.87649999999996</c:v>
                </c:pt>
                <c:pt idx="23794">
                  <c:v>-322.87449999999995</c:v>
                </c:pt>
                <c:pt idx="23795">
                  <c:v>-322.87249999999995</c:v>
                </c:pt>
                <c:pt idx="23796">
                  <c:v>-322.87049999999999</c:v>
                </c:pt>
                <c:pt idx="23797">
                  <c:v>-322.86849999999998</c:v>
                </c:pt>
                <c:pt idx="23798">
                  <c:v>-322.86649999999997</c:v>
                </c:pt>
                <c:pt idx="23799">
                  <c:v>-322.86449999999996</c:v>
                </c:pt>
                <c:pt idx="23800">
                  <c:v>-322.86249999999995</c:v>
                </c:pt>
                <c:pt idx="23801">
                  <c:v>-322.8605</c:v>
                </c:pt>
                <c:pt idx="23802">
                  <c:v>-322.85849999999999</c:v>
                </c:pt>
                <c:pt idx="23803">
                  <c:v>-322.85649999999998</c:v>
                </c:pt>
                <c:pt idx="23804">
                  <c:v>-322.85449999999997</c:v>
                </c:pt>
                <c:pt idx="23805">
                  <c:v>-322.85249999999996</c:v>
                </c:pt>
                <c:pt idx="23806">
                  <c:v>-322.85049999999995</c:v>
                </c:pt>
                <c:pt idx="23807">
                  <c:v>-322.8485</c:v>
                </c:pt>
                <c:pt idx="23808">
                  <c:v>-322.84649999999999</c:v>
                </c:pt>
                <c:pt idx="23809">
                  <c:v>-322.84449999999998</c:v>
                </c:pt>
                <c:pt idx="23810">
                  <c:v>-322.84249999999997</c:v>
                </c:pt>
                <c:pt idx="23811">
                  <c:v>-322.84049999999996</c:v>
                </c:pt>
                <c:pt idx="23812">
                  <c:v>-322.83849999999995</c:v>
                </c:pt>
                <c:pt idx="23813">
                  <c:v>-322.8365</c:v>
                </c:pt>
                <c:pt idx="23814">
                  <c:v>-322.83449999999999</c:v>
                </c:pt>
                <c:pt idx="23815">
                  <c:v>-322.83249999999998</c:v>
                </c:pt>
                <c:pt idx="23816">
                  <c:v>-322.83049999999997</c:v>
                </c:pt>
                <c:pt idx="23817">
                  <c:v>-322.82849999999996</c:v>
                </c:pt>
                <c:pt idx="23818">
                  <c:v>-322.82649999999995</c:v>
                </c:pt>
                <c:pt idx="23819">
                  <c:v>-322.8245</c:v>
                </c:pt>
                <c:pt idx="23820">
                  <c:v>-322.82249999999999</c:v>
                </c:pt>
                <c:pt idx="23821">
                  <c:v>-322.82049999999998</c:v>
                </c:pt>
                <c:pt idx="23822">
                  <c:v>-322.81849999999997</c:v>
                </c:pt>
                <c:pt idx="23823">
                  <c:v>-322.81649999999996</c:v>
                </c:pt>
                <c:pt idx="23824">
                  <c:v>-322.81449999999995</c:v>
                </c:pt>
                <c:pt idx="23825">
                  <c:v>-322.8125</c:v>
                </c:pt>
                <c:pt idx="23826">
                  <c:v>-322.81049999999999</c:v>
                </c:pt>
                <c:pt idx="23827">
                  <c:v>-322.80849999999998</c:v>
                </c:pt>
                <c:pt idx="23828">
                  <c:v>-322.80649999999997</c:v>
                </c:pt>
                <c:pt idx="23829">
                  <c:v>-322.80449999999996</c:v>
                </c:pt>
                <c:pt idx="23830">
                  <c:v>-322.80250000000001</c:v>
                </c:pt>
                <c:pt idx="23831">
                  <c:v>-322.8005</c:v>
                </c:pt>
                <c:pt idx="23832">
                  <c:v>-322.79849999999999</c:v>
                </c:pt>
                <c:pt idx="23833">
                  <c:v>-322.79649999999998</c:v>
                </c:pt>
                <c:pt idx="23834">
                  <c:v>-322.79449999999997</c:v>
                </c:pt>
                <c:pt idx="23835">
                  <c:v>-322.79249999999996</c:v>
                </c:pt>
                <c:pt idx="23836">
                  <c:v>-322.79049999999995</c:v>
                </c:pt>
                <c:pt idx="23837">
                  <c:v>-322.7885</c:v>
                </c:pt>
                <c:pt idx="23838">
                  <c:v>-322.78649999999999</c:v>
                </c:pt>
                <c:pt idx="23839">
                  <c:v>-322.78449999999998</c:v>
                </c:pt>
                <c:pt idx="23840">
                  <c:v>-322.78249999999997</c:v>
                </c:pt>
                <c:pt idx="23841">
                  <c:v>-322.78049999999996</c:v>
                </c:pt>
                <c:pt idx="23842">
                  <c:v>-322.77850000000001</c:v>
                </c:pt>
                <c:pt idx="23843">
                  <c:v>-322.7765</c:v>
                </c:pt>
                <c:pt idx="23844">
                  <c:v>-322.77449999999999</c:v>
                </c:pt>
                <c:pt idx="23845">
                  <c:v>-322.77249999999998</c:v>
                </c:pt>
                <c:pt idx="23846">
                  <c:v>-322.77049999999997</c:v>
                </c:pt>
                <c:pt idx="23847">
                  <c:v>-322.76849999999996</c:v>
                </c:pt>
                <c:pt idx="23848">
                  <c:v>-322.76649999999995</c:v>
                </c:pt>
                <c:pt idx="23849">
                  <c:v>-322.7645</c:v>
                </c:pt>
                <c:pt idx="23850">
                  <c:v>-322.76249999999999</c:v>
                </c:pt>
                <c:pt idx="23851">
                  <c:v>-322.76049999999998</c:v>
                </c:pt>
                <c:pt idx="23852">
                  <c:v>-322.75849999999997</c:v>
                </c:pt>
                <c:pt idx="23853">
                  <c:v>-322.75649999999996</c:v>
                </c:pt>
                <c:pt idx="23854">
                  <c:v>-322.75450000000001</c:v>
                </c:pt>
                <c:pt idx="23855">
                  <c:v>-322.7525</c:v>
                </c:pt>
                <c:pt idx="23856">
                  <c:v>-322.75049999999999</c:v>
                </c:pt>
                <c:pt idx="23857">
                  <c:v>-322.74849999999998</c:v>
                </c:pt>
                <c:pt idx="23858">
                  <c:v>-322.74649999999997</c:v>
                </c:pt>
                <c:pt idx="23859">
                  <c:v>-322.74449999999996</c:v>
                </c:pt>
                <c:pt idx="23860">
                  <c:v>-322.74249999999995</c:v>
                </c:pt>
                <c:pt idx="23861">
                  <c:v>-322.7405</c:v>
                </c:pt>
                <c:pt idx="23862">
                  <c:v>-322.73849999999999</c:v>
                </c:pt>
                <c:pt idx="23863">
                  <c:v>-322.73649999999998</c:v>
                </c:pt>
                <c:pt idx="23864">
                  <c:v>-322.73449999999997</c:v>
                </c:pt>
                <c:pt idx="23865">
                  <c:v>-322.73249999999996</c:v>
                </c:pt>
                <c:pt idx="23866">
                  <c:v>-322.73050000000001</c:v>
                </c:pt>
                <c:pt idx="23867">
                  <c:v>-322.7285</c:v>
                </c:pt>
                <c:pt idx="23868">
                  <c:v>-322.72649999999999</c:v>
                </c:pt>
                <c:pt idx="23869">
                  <c:v>-322.72449999999998</c:v>
                </c:pt>
                <c:pt idx="23870">
                  <c:v>-322.72249999999997</c:v>
                </c:pt>
                <c:pt idx="23871">
                  <c:v>-322.72049999999996</c:v>
                </c:pt>
                <c:pt idx="23872">
                  <c:v>-322.71849999999995</c:v>
                </c:pt>
                <c:pt idx="23873">
                  <c:v>-322.7165</c:v>
                </c:pt>
                <c:pt idx="23874">
                  <c:v>-322.71449999999999</c:v>
                </c:pt>
                <c:pt idx="23875">
                  <c:v>-322.71249999999998</c:v>
                </c:pt>
                <c:pt idx="23876">
                  <c:v>-322.71049999999997</c:v>
                </c:pt>
                <c:pt idx="23877">
                  <c:v>-322.70849999999996</c:v>
                </c:pt>
                <c:pt idx="23878">
                  <c:v>-322.70650000000001</c:v>
                </c:pt>
                <c:pt idx="23879">
                  <c:v>-322.7045</c:v>
                </c:pt>
                <c:pt idx="23880">
                  <c:v>-322.70249999999999</c:v>
                </c:pt>
                <c:pt idx="23881">
                  <c:v>-322.70049999999998</c:v>
                </c:pt>
                <c:pt idx="23882">
                  <c:v>-322.69849999999997</c:v>
                </c:pt>
                <c:pt idx="23883">
                  <c:v>-322.69649999999996</c:v>
                </c:pt>
                <c:pt idx="23884">
                  <c:v>-322.69449999999995</c:v>
                </c:pt>
                <c:pt idx="23885">
                  <c:v>-322.6925</c:v>
                </c:pt>
                <c:pt idx="23886">
                  <c:v>-322.69049999999999</c:v>
                </c:pt>
                <c:pt idx="23887">
                  <c:v>-322.68849999999998</c:v>
                </c:pt>
                <c:pt idx="23888">
                  <c:v>-322.68649999999997</c:v>
                </c:pt>
                <c:pt idx="23889">
                  <c:v>-322.68449999999996</c:v>
                </c:pt>
                <c:pt idx="23890">
                  <c:v>-322.6825</c:v>
                </c:pt>
                <c:pt idx="23891">
                  <c:v>-322.68049999999999</c:v>
                </c:pt>
                <c:pt idx="23892">
                  <c:v>-322.67849999999999</c:v>
                </c:pt>
                <c:pt idx="23893">
                  <c:v>-322.67649999999998</c:v>
                </c:pt>
                <c:pt idx="23894">
                  <c:v>-322.67449999999997</c:v>
                </c:pt>
                <c:pt idx="23895">
                  <c:v>-322.67249999999996</c:v>
                </c:pt>
                <c:pt idx="23896">
                  <c:v>-322.67049999999995</c:v>
                </c:pt>
                <c:pt idx="23897">
                  <c:v>-322.66849999999999</c:v>
                </c:pt>
                <c:pt idx="23898">
                  <c:v>-322.66649999999998</c:v>
                </c:pt>
                <c:pt idx="23899">
                  <c:v>-322.66449999999998</c:v>
                </c:pt>
                <c:pt idx="23900">
                  <c:v>-322.66249999999997</c:v>
                </c:pt>
                <c:pt idx="23901">
                  <c:v>-322.66049999999996</c:v>
                </c:pt>
                <c:pt idx="23902">
                  <c:v>-322.6585</c:v>
                </c:pt>
                <c:pt idx="23903">
                  <c:v>-322.65649999999999</c:v>
                </c:pt>
                <c:pt idx="23904">
                  <c:v>-322.65449999999998</c:v>
                </c:pt>
                <c:pt idx="23905">
                  <c:v>-322.65249999999997</c:v>
                </c:pt>
                <c:pt idx="23906">
                  <c:v>-322.65049999999997</c:v>
                </c:pt>
                <c:pt idx="23907">
                  <c:v>-322.64849999999996</c:v>
                </c:pt>
                <c:pt idx="23908">
                  <c:v>-322.64649999999995</c:v>
                </c:pt>
                <c:pt idx="23909">
                  <c:v>-322.64449999999999</c:v>
                </c:pt>
                <c:pt idx="23910">
                  <c:v>-322.64249999999998</c:v>
                </c:pt>
                <c:pt idx="23911">
                  <c:v>-322.64049999999997</c:v>
                </c:pt>
                <c:pt idx="23912">
                  <c:v>-322.63849999999996</c:v>
                </c:pt>
                <c:pt idx="23913">
                  <c:v>-322.63649999999996</c:v>
                </c:pt>
                <c:pt idx="23914">
                  <c:v>-322.6345</c:v>
                </c:pt>
                <c:pt idx="23915">
                  <c:v>-322.63249999999999</c:v>
                </c:pt>
                <c:pt idx="23916">
                  <c:v>-322.63049999999998</c:v>
                </c:pt>
                <c:pt idx="23917">
                  <c:v>-322.62849999999997</c:v>
                </c:pt>
                <c:pt idx="23918">
                  <c:v>-322.62649999999996</c:v>
                </c:pt>
                <c:pt idx="23919">
                  <c:v>-322.62449999999995</c:v>
                </c:pt>
                <c:pt idx="23920">
                  <c:v>-322.62249999999995</c:v>
                </c:pt>
                <c:pt idx="23921">
                  <c:v>-322.62049999999999</c:v>
                </c:pt>
                <c:pt idx="23922">
                  <c:v>-322.61849999999998</c:v>
                </c:pt>
                <c:pt idx="23923">
                  <c:v>-322.61649999999997</c:v>
                </c:pt>
                <c:pt idx="23924">
                  <c:v>-322.61449999999996</c:v>
                </c:pt>
                <c:pt idx="23925">
                  <c:v>-322.61249999999995</c:v>
                </c:pt>
                <c:pt idx="23926">
                  <c:v>-322.6105</c:v>
                </c:pt>
                <c:pt idx="23927">
                  <c:v>-322.60849999999999</c:v>
                </c:pt>
                <c:pt idx="23928">
                  <c:v>-322.60649999999998</c:v>
                </c:pt>
                <c:pt idx="23929">
                  <c:v>-322.60449999999997</c:v>
                </c:pt>
                <c:pt idx="23930">
                  <c:v>-322.60249999999996</c:v>
                </c:pt>
                <c:pt idx="23931">
                  <c:v>-322.60049999999995</c:v>
                </c:pt>
                <c:pt idx="23932">
                  <c:v>-322.5985</c:v>
                </c:pt>
                <c:pt idx="23933">
                  <c:v>-322.59649999999999</c:v>
                </c:pt>
                <c:pt idx="23934">
                  <c:v>-322.59449999999998</c:v>
                </c:pt>
                <c:pt idx="23935">
                  <c:v>-322.59249999999997</c:v>
                </c:pt>
                <c:pt idx="23936">
                  <c:v>-322.59049999999996</c:v>
                </c:pt>
                <c:pt idx="23937">
                  <c:v>-322.58849999999995</c:v>
                </c:pt>
                <c:pt idx="23938">
                  <c:v>-322.5865</c:v>
                </c:pt>
                <c:pt idx="23939">
                  <c:v>-322.58449999999999</c:v>
                </c:pt>
                <c:pt idx="23940">
                  <c:v>-322.58249999999998</c:v>
                </c:pt>
                <c:pt idx="23941">
                  <c:v>-322.58049999999997</c:v>
                </c:pt>
                <c:pt idx="23942">
                  <c:v>-322.57849999999996</c:v>
                </c:pt>
                <c:pt idx="23943">
                  <c:v>-322.57649999999995</c:v>
                </c:pt>
                <c:pt idx="23944">
                  <c:v>-322.5745</c:v>
                </c:pt>
                <c:pt idx="23945">
                  <c:v>-322.57249999999999</c:v>
                </c:pt>
                <c:pt idx="23946">
                  <c:v>-322.57049999999998</c:v>
                </c:pt>
                <c:pt idx="23947">
                  <c:v>-322.56849999999997</c:v>
                </c:pt>
                <c:pt idx="23948">
                  <c:v>-322.56649999999996</c:v>
                </c:pt>
                <c:pt idx="23949">
                  <c:v>-322.56449999999995</c:v>
                </c:pt>
                <c:pt idx="23950">
                  <c:v>-322.5625</c:v>
                </c:pt>
                <c:pt idx="23951">
                  <c:v>-322.56049999999999</c:v>
                </c:pt>
                <c:pt idx="23952">
                  <c:v>-322.55849999999998</c:v>
                </c:pt>
                <c:pt idx="23953">
                  <c:v>-322.55649999999997</c:v>
                </c:pt>
                <c:pt idx="23954">
                  <c:v>-322.55449999999996</c:v>
                </c:pt>
                <c:pt idx="23955">
                  <c:v>-322.55250000000001</c:v>
                </c:pt>
                <c:pt idx="23956">
                  <c:v>-322.5505</c:v>
                </c:pt>
                <c:pt idx="23957">
                  <c:v>-322.54849999999999</c:v>
                </c:pt>
                <c:pt idx="23958">
                  <c:v>-322.54649999999998</c:v>
                </c:pt>
                <c:pt idx="23959">
                  <c:v>-322.54449999999997</c:v>
                </c:pt>
                <c:pt idx="23960">
                  <c:v>-322.54249999999996</c:v>
                </c:pt>
                <c:pt idx="23961">
                  <c:v>-322.54049999999995</c:v>
                </c:pt>
                <c:pt idx="23962">
                  <c:v>-322.5385</c:v>
                </c:pt>
                <c:pt idx="23963">
                  <c:v>-322.53649999999999</c:v>
                </c:pt>
                <c:pt idx="23964">
                  <c:v>-322.53449999999998</c:v>
                </c:pt>
                <c:pt idx="23965">
                  <c:v>-322.53249999999997</c:v>
                </c:pt>
                <c:pt idx="23966">
                  <c:v>-322.53049999999996</c:v>
                </c:pt>
                <c:pt idx="23967">
                  <c:v>-322.52850000000001</c:v>
                </c:pt>
                <c:pt idx="23968">
                  <c:v>-322.5265</c:v>
                </c:pt>
                <c:pt idx="23969">
                  <c:v>-322.52449999999999</c:v>
                </c:pt>
                <c:pt idx="23970">
                  <c:v>-322.52249999999998</c:v>
                </c:pt>
                <c:pt idx="23971">
                  <c:v>-322.52049999999997</c:v>
                </c:pt>
                <c:pt idx="23972">
                  <c:v>-322.51849999999996</c:v>
                </c:pt>
                <c:pt idx="23973">
                  <c:v>-322.51649999999995</c:v>
                </c:pt>
                <c:pt idx="23974">
                  <c:v>-322.5145</c:v>
                </c:pt>
                <c:pt idx="23975">
                  <c:v>-322.51249999999999</c:v>
                </c:pt>
                <c:pt idx="23976">
                  <c:v>-322.51049999999998</c:v>
                </c:pt>
                <c:pt idx="23977">
                  <c:v>-322.50849999999997</c:v>
                </c:pt>
                <c:pt idx="23978">
                  <c:v>-322.50649999999996</c:v>
                </c:pt>
                <c:pt idx="23979">
                  <c:v>-322.50450000000001</c:v>
                </c:pt>
                <c:pt idx="23980">
                  <c:v>-322.5025</c:v>
                </c:pt>
                <c:pt idx="23981">
                  <c:v>-322.50049999999999</c:v>
                </c:pt>
                <c:pt idx="23982">
                  <c:v>-322.49849999999998</c:v>
                </c:pt>
                <c:pt idx="23983">
                  <c:v>-322.49649999999997</c:v>
                </c:pt>
                <c:pt idx="23984">
                  <c:v>-322.49449999999996</c:v>
                </c:pt>
                <c:pt idx="23985">
                  <c:v>-322.49249999999995</c:v>
                </c:pt>
                <c:pt idx="23986">
                  <c:v>-322.4905</c:v>
                </c:pt>
                <c:pt idx="23987">
                  <c:v>-322.48849999999999</c:v>
                </c:pt>
                <c:pt idx="23988">
                  <c:v>-322.48649999999998</c:v>
                </c:pt>
                <c:pt idx="23989">
                  <c:v>-322.48449999999997</c:v>
                </c:pt>
                <c:pt idx="23990">
                  <c:v>-322.48249999999996</c:v>
                </c:pt>
                <c:pt idx="23991">
                  <c:v>-322.48050000000001</c:v>
                </c:pt>
                <c:pt idx="23992">
                  <c:v>-322.4785</c:v>
                </c:pt>
                <c:pt idx="23993">
                  <c:v>-322.47649999999999</c:v>
                </c:pt>
                <c:pt idx="23994">
                  <c:v>-322.47449999999998</c:v>
                </c:pt>
                <c:pt idx="23995">
                  <c:v>-322.47249999999997</c:v>
                </c:pt>
                <c:pt idx="23996">
                  <c:v>-322.47049999999996</c:v>
                </c:pt>
                <c:pt idx="23997">
                  <c:v>-322.46849999999995</c:v>
                </c:pt>
                <c:pt idx="23998">
                  <c:v>-322.4665</c:v>
                </c:pt>
                <c:pt idx="23999">
                  <c:v>-322.46449999999999</c:v>
                </c:pt>
                <c:pt idx="24000">
                  <c:v>-322.46249999999998</c:v>
                </c:pt>
                <c:pt idx="24001">
                  <c:v>-322.46049999999997</c:v>
                </c:pt>
                <c:pt idx="24002">
                  <c:v>-322.45849999999996</c:v>
                </c:pt>
                <c:pt idx="24003">
                  <c:v>-322.45650000000001</c:v>
                </c:pt>
                <c:pt idx="24004">
                  <c:v>-322.4545</c:v>
                </c:pt>
                <c:pt idx="24005">
                  <c:v>-322.45249999999999</c:v>
                </c:pt>
                <c:pt idx="24006">
                  <c:v>-322.45049999999998</c:v>
                </c:pt>
                <c:pt idx="24007">
                  <c:v>-322.44849999999997</c:v>
                </c:pt>
                <c:pt idx="24008">
                  <c:v>-322.44649999999996</c:v>
                </c:pt>
                <c:pt idx="24009">
                  <c:v>-322.44449999999995</c:v>
                </c:pt>
                <c:pt idx="24010">
                  <c:v>-322.4425</c:v>
                </c:pt>
                <c:pt idx="24011">
                  <c:v>-322.44049999999999</c:v>
                </c:pt>
                <c:pt idx="24012">
                  <c:v>-322.43849999999998</c:v>
                </c:pt>
                <c:pt idx="24013">
                  <c:v>-322.43649999999997</c:v>
                </c:pt>
                <c:pt idx="24014">
                  <c:v>-322.43449999999996</c:v>
                </c:pt>
                <c:pt idx="24015">
                  <c:v>-322.4325</c:v>
                </c:pt>
                <c:pt idx="24016">
                  <c:v>-322.43049999999999</c:v>
                </c:pt>
                <c:pt idx="24017">
                  <c:v>-322.42849999999999</c:v>
                </c:pt>
                <c:pt idx="24018">
                  <c:v>-322.42649999999998</c:v>
                </c:pt>
                <c:pt idx="24019">
                  <c:v>-322.42449999999997</c:v>
                </c:pt>
                <c:pt idx="24020">
                  <c:v>-322.42249999999996</c:v>
                </c:pt>
                <c:pt idx="24021">
                  <c:v>-322.42049999999995</c:v>
                </c:pt>
                <c:pt idx="24022">
                  <c:v>-322.41849999999999</c:v>
                </c:pt>
                <c:pt idx="24023">
                  <c:v>-322.41649999999998</c:v>
                </c:pt>
                <c:pt idx="24024">
                  <c:v>-322.41449999999998</c:v>
                </c:pt>
                <c:pt idx="24025">
                  <c:v>-322.41249999999997</c:v>
                </c:pt>
                <c:pt idx="24026">
                  <c:v>-322.41049999999996</c:v>
                </c:pt>
                <c:pt idx="24027">
                  <c:v>-322.4085</c:v>
                </c:pt>
                <c:pt idx="24028">
                  <c:v>-322.40649999999999</c:v>
                </c:pt>
                <c:pt idx="24029">
                  <c:v>-322.40449999999998</c:v>
                </c:pt>
                <c:pt idx="24030">
                  <c:v>-322.40249999999997</c:v>
                </c:pt>
                <c:pt idx="24031">
                  <c:v>-322.40049999999997</c:v>
                </c:pt>
                <c:pt idx="24032">
                  <c:v>-322.39849999999996</c:v>
                </c:pt>
                <c:pt idx="24033">
                  <c:v>-322.39649999999995</c:v>
                </c:pt>
                <c:pt idx="24034">
                  <c:v>-322.39449999999999</c:v>
                </c:pt>
                <c:pt idx="24035">
                  <c:v>-322.39249999999998</c:v>
                </c:pt>
                <c:pt idx="24036">
                  <c:v>-322.39049999999997</c:v>
                </c:pt>
                <c:pt idx="24037">
                  <c:v>-322.38849999999996</c:v>
                </c:pt>
                <c:pt idx="24038">
                  <c:v>-322.38649999999996</c:v>
                </c:pt>
                <c:pt idx="24039">
                  <c:v>-322.3845</c:v>
                </c:pt>
                <c:pt idx="24040">
                  <c:v>-322.38249999999999</c:v>
                </c:pt>
                <c:pt idx="24041">
                  <c:v>-322.38049999999998</c:v>
                </c:pt>
                <c:pt idx="24042">
                  <c:v>-322.37849999999997</c:v>
                </c:pt>
                <c:pt idx="24043">
                  <c:v>-322.37649999999996</c:v>
                </c:pt>
                <c:pt idx="24044">
                  <c:v>-322.37449999999995</c:v>
                </c:pt>
                <c:pt idx="24045">
                  <c:v>-322.37249999999995</c:v>
                </c:pt>
                <c:pt idx="24046">
                  <c:v>-322.37049999999999</c:v>
                </c:pt>
                <c:pt idx="24047">
                  <c:v>-322.36849999999998</c:v>
                </c:pt>
                <c:pt idx="24048">
                  <c:v>-322.36649999999997</c:v>
                </c:pt>
                <c:pt idx="24049">
                  <c:v>-322.36449999999996</c:v>
                </c:pt>
                <c:pt idx="24050">
                  <c:v>-322.36249999999995</c:v>
                </c:pt>
                <c:pt idx="24051">
                  <c:v>-322.3605</c:v>
                </c:pt>
                <c:pt idx="24052">
                  <c:v>-322.35849999999999</c:v>
                </c:pt>
                <c:pt idx="24053">
                  <c:v>-322.35649999999998</c:v>
                </c:pt>
                <c:pt idx="24054">
                  <c:v>-322.35449999999997</c:v>
                </c:pt>
                <c:pt idx="24055">
                  <c:v>-322.35249999999996</c:v>
                </c:pt>
                <c:pt idx="24056">
                  <c:v>-322.35049999999995</c:v>
                </c:pt>
                <c:pt idx="24057">
                  <c:v>-322.3485</c:v>
                </c:pt>
                <c:pt idx="24058">
                  <c:v>-322.34649999999999</c:v>
                </c:pt>
                <c:pt idx="24059">
                  <c:v>-322.34449999999998</c:v>
                </c:pt>
                <c:pt idx="24060">
                  <c:v>-322.34249999999997</c:v>
                </c:pt>
                <c:pt idx="24061">
                  <c:v>-322.34049999999996</c:v>
                </c:pt>
                <c:pt idx="24062">
                  <c:v>-322.33849999999995</c:v>
                </c:pt>
                <c:pt idx="24063">
                  <c:v>-322.3365</c:v>
                </c:pt>
                <c:pt idx="24064">
                  <c:v>-322.33449999999999</c:v>
                </c:pt>
                <c:pt idx="24065">
                  <c:v>-322.33249999999998</c:v>
                </c:pt>
                <c:pt idx="24066">
                  <c:v>-322.33049999999997</c:v>
                </c:pt>
                <c:pt idx="24067">
                  <c:v>-322.32849999999996</c:v>
                </c:pt>
                <c:pt idx="24068">
                  <c:v>-322.32649999999995</c:v>
                </c:pt>
                <c:pt idx="24069">
                  <c:v>-322.3245</c:v>
                </c:pt>
                <c:pt idx="24070">
                  <c:v>-322.32249999999999</c:v>
                </c:pt>
                <c:pt idx="24071">
                  <c:v>-322.32049999999998</c:v>
                </c:pt>
                <c:pt idx="24072">
                  <c:v>-322.31849999999997</c:v>
                </c:pt>
                <c:pt idx="24073">
                  <c:v>-322.31649999999996</c:v>
                </c:pt>
                <c:pt idx="24074">
                  <c:v>-322.31449999999995</c:v>
                </c:pt>
                <c:pt idx="24075">
                  <c:v>-322.3125</c:v>
                </c:pt>
                <c:pt idx="24076">
                  <c:v>-322.31049999999999</c:v>
                </c:pt>
                <c:pt idx="24077">
                  <c:v>-322.30849999999998</c:v>
                </c:pt>
                <c:pt idx="24078">
                  <c:v>-322.30649999999997</c:v>
                </c:pt>
                <c:pt idx="24079">
                  <c:v>-322.30449999999996</c:v>
                </c:pt>
                <c:pt idx="24080">
                  <c:v>-322.30250000000001</c:v>
                </c:pt>
                <c:pt idx="24081">
                  <c:v>-322.3005</c:v>
                </c:pt>
                <c:pt idx="24082">
                  <c:v>-322.29849999999999</c:v>
                </c:pt>
                <c:pt idx="24083">
                  <c:v>-322.29649999999998</c:v>
                </c:pt>
                <c:pt idx="24084">
                  <c:v>-322.29449999999997</c:v>
                </c:pt>
                <c:pt idx="24085">
                  <c:v>-322.29249999999996</c:v>
                </c:pt>
                <c:pt idx="24086">
                  <c:v>-322.29049999999995</c:v>
                </c:pt>
                <c:pt idx="24087">
                  <c:v>-322.2885</c:v>
                </c:pt>
                <c:pt idx="24088">
                  <c:v>-322.28649999999999</c:v>
                </c:pt>
                <c:pt idx="24089">
                  <c:v>-322.28449999999998</c:v>
                </c:pt>
                <c:pt idx="24090">
                  <c:v>-322.28249999999997</c:v>
                </c:pt>
                <c:pt idx="24091">
                  <c:v>-322.28049999999996</c:v>
                </c:pt>
                <c:pt idx="24092">
                  <c:v>-322.27850000000001</c:v>
                </c:pt>
                <c:pt idx="24093">
                  <c:v>-322.2765</c:v>
                </c:pt>
                <c:pt idx="24094">
                  <c:v>-322.27449999999999</c:v>
                </c:pt>
                <c:pt idx="24095">
                  <c:v>-322.27249999999998</c:v>
                </c:pt>
                <c:pt idx="24096">
                  <c:v>-322.27049999999997</c:v>
                </c:pt>
                <c:pt idx="24097">
                  <c:v>-322.26849999999996</c:v>
                </c:pt>
                <c:pt idx="24098">
                  <c:v>-322.26649999999995</c:v>
                </c:pt>
                <c:pt idx="24099">
                  <c:v>-322.2645</c:v>
                </c:pt>
                <c:pt idx="24100">
                  <c:v>-322.26249999999999</c:v>
                </c:pt>
                <c:pt idx="24101">
                  <c:v>-322.26049999999998</c:v>
                </c:pt>
                <c:pt idx="24102">
                  <c:v>-322.25849999999997</c:v>
                </c:pt>
                <c:pt idx="24103">
                  <c:v>-322.25649999999996</c:v>
                </c:pt>
                <c:pt idx="24104">
                  <c:v>-322.25450000000001</c:v>
                </c:pt>
                <c:pt idx="24105">
                  <c:v>-322.2525</c:v>
                </c:pt>
                <c:pt idx="24106">
                  <c:v>-322.25049999999999</c:v>
                </c:pt>
                <c:pt idx="24107">
                  <c:v>-322.24849999999998</c:v>
                </c:pt>
                <c:pt idx="24108">
                  <c:v>-322.24649999999997</c:v>
                </c:pt>
                <c:pt idx="24109">
                  <c:v>-322.24449999999996</c:v>
                </c:pt>
                <c:pt idx="24110">
                  <c:v>-322.24249999999995</c:v>
                </c:pt>
                <c:pt idx="24111">
                  <c:v>-322.2405</c:v>
                </c:pt>
                <c:pt idx="24112">
                  <c:v>-322.23849999999999</c:v>
                </c:pt>
                <c:pt idx="24113">
                  <c:v>-322.23649999999998</c:v>
                </c:pt>
                <c:pt idx="24114">
                  <c:v>-322.23449999999997</c:v>
                </c:pt>
                <c:pt idx="24115">
                  <c:v>-322.23249999999996</c:v>
                </c:pt>
                <c:pt idx="24116">
                  <c:v>-322.23050000000001</c:v>
                </c:pt>
                <c:pt idx="24117">
                  <c:v>-322.2285</c:v>
                </c:pt>
                <c:pt idx="24118">
                  <c:v>-322.22649999999999</c:v>
                </c:pt>
                <c:pt idx="24119">
                  <c:v>-322.22449999999998</c:v>
                </c:pt>
                <c:pt idx="24120">
                  <c:v>-322.22249999999997</c:v>
                </c:pt>
                <c:pt idx="24121">
                  <c:v>-322.22049999999996</c:v>
                </c:pt>
                <c:pt idx="24122">
                  <c:v>-322.21849999999995</c:v>
                </c:pt>
                <c:pt idx="24123">
                  <c:v>-322.2165</c:v>
                </c:pt>
                <c:pt idx="24124">
                  <c:v>-322.21449999999999</c:v>
                </c:pt>
                <c:pt idx="24125">
                  <c:v>-322.21249999999998</c:v>
                </c:pt>
                <c:pt idx="24126">
                  <c:v>-322.21049999999997</c:v>
                </c:pt>
                <c:pt idx="24127">
                  <c:v>-322.20849999999996</c:v>
                </c:pt>
                <c:pt idx="24128">
                  <c:v>-322.20650000000001</c:v>
                </c:pt>
                <c:pt idx="24129">
                  <c:v>-322.2045</c:v>
                </c:pt>
                <c:pt idx="24130">
                  <c:v>-322.20249999999999</c:v>
                </c:pt>
                <c:pt idx="24131">
                  <c:v>-322.20049999999998</c:v>
                </c:pt>
                <c:pt idx="24132">
                  <c:v>-322.19849999999997</c:v>
                </c:pt>
                <c:pt idx="24133">
                  <c:v>-322.19649999999996</c:v>
                </c:pt>
                <c:pt idx="24134">
                  <c:v>-322.19449999999995</c:v>
                </c:pt>
                <c:pt idx="24135">
                  <c:v>-322.1925</c:v>
                </c:pt>
                <c:pt idx="24136">
                  <c:v>-322.19049999999999</c:v>
                </c:pt>
                <c:pt idx="24137">
                  <c:v>-322.18849999999998</c:v>
                </c:pt>
                <c:pt idx="24138">
                  <c:v>-322.18649999999997</c:v>
                </c:pt>
                <c:pt idx="24139">
                  <c:v>-322.18449999999996</c:v>
                </c:pt>
                <c:pt idx="24140">
                  <c:v>-322.1825</c:v>
                </c:pt>
                <c:pt idx="24141">
                  <c:v>-322.18049999999999</c:v>
                </c:pt>
                <c:pt idx="24142">
                  <c:v>-322.17849999999999</c:v>
                </c:pt>
                <c:pt idx="24143">
                  <c:v>-322.17649999999998</c:v>
                </c:pt>
                <c:pt idx="24144">
                  <c:v>-322.17449999999997</c:v>
                </c:pt>
                <c:pt idx="24145">
                  <c:v>-322.17249999999996</c:v>
                </c:pt>
                <c:pt idx="24146">
                  <c:v>-322.17049999999995</c:v>
                </c:pt>
                <c:pt idx="24147">
                  <c:v>-322.16849999999999</c:v>
                </c:pt>
                <c:pt idx="24148">
                  <c:v>-322.16649999999998</c:v>
                </c:pt>
                <c:pt idx="24149">
                  <c:v>-322.16449999999998</c:v>
                </c:pt>
                <c:pt idx="24150">
                  <c:v>-322.16249999999997</c:v>
                </c:pt>
                <c:pt idx="24151">
                  <c:v>-322.16049999999996</c:v>
                </c:pt>
                <c:pt idx="24152">
                  <c:v>-322.1585</c:v>
                </c:pt>
                <c:pt idx="24153">
                  <c:v>-322.15649999999999</c:v>
                </c:pt>
                <c:pt idx="24154">
                  <c:v>-322.15449999999998</c:v>
                </c:pt>
                <c:pt idx="24155">
                  <c:v>-322.15249999999997</c:v>
                </c:pt>
                <c:pt idx="24156">
                  <c:v>-322.15049999999997</c:v>
                </c:pt>
                <c:pt idx="24157">
                  <c:v>-322.14849999999996</c:v>
                </c:pt>
                <c:pt idx="24158">
                  <c:v>-322.14649999999995</c:v>
                </c:pt>
                <c:pt idx="24159">
                  <c:v>-322.14449999999999</c:v>
                </c:pt>
                <c:pt idx="24160">
                  <c:v>-322.14249999999998</c:v>
                </c:pt>
                <c:pt idx="24161">
                  <c:v>-322.14049999999997</c:v>
                </c:pt>
                <c:pt idx="24162">
                  <c:v>-322.13849999999996</c:v>
                </c:pt>
                <c:pt idx="24163">
                  <c:v>-322.13649999999996</c:v>
                </c:pt>
                <c:pt idx="24164">
                  <c:v>-322.1345</c:v>
                </c:pt>
                <c:pt idx="24165">
                  <c:v>-322.13249999999999</c:v>
                </c:pt>
                <c:pt idx="24166">
                  <c:v>-322.13049999999998</c:v>
                </c:pt>
                <c:pt idx="24167">
                  <c:v>-322.12849999999997</c:v>
                </c:pt>
                <c:pt idx="24168">
                  <c:v>-322.12649999999996</c:v>
                </c:pt>
                <c:pt idx="24169">
                  <c:v>-322.12449999999995</c:v>
                </c:pt>
                <c:pt idx="24170">
                  <c:v>-322.12249999999995</c:v>
                </c:pt>
                <c:pt idx="24171">
                  <c:v>-322.12049999999999</c:v>
                </c:pt>
                <c:pt idx="24172">
                  <c:v>-322.11849999999998</c:v>
                </c:pt>
                <c:pt idx="24173">
                  <c:v>-322.11649999999997</c:v>
                </c:pt>
                <c:pt idx="24174">
                  <c:v>-322.11449999999996</c:v>
                </c:pt>
                <c:pt idx="24175">
                  <c:v>-322.11249999999995</c:v>
                </c:pt>
                <c:pt idx="24176">
                  <c:v>-322.1105</c:v>
                </c:pt>
                <c:pt idx="24177">
                  <c:v>-322.10849999999999</c:v>
                </c:pt>
                <c:pt idx="24178">
                  <c:v>-322.10649999999998</c:v>
                </c:pt>
                <c:pt idx="24179">
                  <c:v>-322.10449999999997</c:v>
                </c:pt>
                <c:pt idx="24180">
                  <c:v>-322.10249999999996</c:v>
                </c:pt>
                <c:pt idx="24181">
                  <c:v>-322.10049999999995</c:v>
                </c:pt>
                <c:pt idx="24182">
                  <c:v>-322.0985</c:v>
                </c:pt>
                <c:pt idx="24183">
                  <c:v>-322.09649999999999</c:v>
                </c:pt>
                <c:pt idx="24184">
                  <c:v>-322.09449999999998</c:v>
                </c:pt>
                <c:pt idx="24185">
                  <c:v>-322.09249999999997</c:v>
                </c:pt>
                <c:pt idx="24186">
                  <c:v>-322.09049999999996</c:v>
                </c:pt>
                <c:pt idx="24187">
                  <c:v>-322.08849999999995</c:v>
                </c:pt>
                <c:pt idx="24188">
                  <c:v>-322.0865</c:v>
                </c:pt>
                <c:pt idx="24189">
                  <c:v>-322.08449999999999</c:v>
                </c:pt>
                <c:pt idx="24190">
                  <c:v>-322.08249999999998</c:v>
                </c:pt>
                <c:pt idx="24191">
                  <c:v>-322.08049999999997</c:v>
                </c:pt>
                <c:pt idx="24192">
                  <c:v>-322.07849999999996</c:v>
                </c:pt>
                <c:pt idx="24193">
                  <c:v>-322.07649999999995</c:v>
                </c:pt>
                <c:pt idx="24194">
                  <c:v>-322.0745</c:v>
                </c:pt>
                <c:pt idx="24195">
                  <c:v>-322.07249999999999</c:v>
                </c:pt>
                <c:pt idx="24196">
                  <c:v>-322.07049999999998</c:v>
                </c:pt>
                <c:pt idx="24197">
                  <c:v>-322.06849999999997</c:v>
                </c:pt>
                <c:pt idx="24198">
                  <c:v>-322.06649999999996</c:v>
                </c:pt>
                <c:pt idx="24199">
                  <c:v>-322.06449999999995</c:v>
                </c:pt>
                <c:pt idx="24200">
                  <c:v>-322.0625</c:v>
                </c:pt>
                <c:pt idx="24201">
                  <c:v>-322.06049999999999</c:v>
                </c:pt>
                <c:pt idx="24202">
                  <c:v>-322.05849999999998</c:v>
                </c:pt>
                <c:pt idx="24203">
                  <c:v>-322.05649999999997</c:v>
                </c:pt>
                <c:pt idx="24204">
                  <c:v>-322.05449999999996</c:v>
                </c:pt>
                <c:pt idx="24205">
                  <c:v>-322.05250000000001</c:v>
                </c:pt>
                <c:pt idx="24206">
                  <c:v>-322.0505</c:v>
                </c:pt>
                <c:pt idx="24207">
                  <c:v>-322.04849999999999</c:v>
                </c:pt>
                <c:pt idx="24208">
                  <c:v>-322.04649999999998</c:v>
                </c:pt>
                <c:pt idx="24209">
                  <c:v>-322.04449999999997</c:v>
                </c:pt>
                <c:pt idx="24210">
                  <c:v>-322.04249999999996</c:v>
                </c:pt>
                <c:pt idx="24211">
                  <c:v>-322.04049999999995</c:v>
                </c:pt>
                <c:pt idx="24212">
                  <c:v>-322.0385</c:v>
                </c:pt>
                <c:pt idx="24213">
                  <c:v>-322.03649999999999</c:v>
                </c:pt>
                <c:pt idx="24214">
                  <c:v>-322.03449999999998</c:v>
                </c:pt>
                <c:pt idx="24215">
                  <c:v>-322.03249999999997</c:v>
                </c:pt>
                <c:pt idx="24216">
                  <c:v>-322.03049999999996</c:v>
                </c:pt>
                <c:pt idx="24217">
                  <c:v>-322.02850000000001</c:v>
                </c:pt>
                <c:pt idx="24218">
                  <c:v>-322.0265</c:v>
                </c:pt>
                <c:pt idx="24219">
                  <c:v>-322.02449999999999</c:v>
                </c:pt>
                <c:pt idx="24220">
                  <c:v>-322.02249999999998</c:v>
                </c:pt>
                <c:pt idx="24221">
                  <c:v>-322.02049999999997</c:v>
                </c:pt>
                <c:pt idx="24222">
                  <c:v>-322.01849999999996</c:v>
                </c:pt>
                <c:pt idx="24223">
                  <c:v>-322.01649999999995</c:v>
                </c:pt>
                <c:pt idx="24224">
                  <c:v>-322.0145</c:v>
                </c:pt>
                <c:pt idx="24225">
                  <c:v>-322.01249999999999</c:v>
                </c:pt>
                <c:pt idx="24226">
                  <c:v>-322.01049999999998</c:v>
                </c:pt>
                <c:pt idx="24227">
                  <c:v>-322.00849999999997</c:v>
                </c:pt>
                <c:pt idx="24228">
                  <c:v>-322.00649999999996</c:v>
                </c:pt>
                <c:pt idx="24229">
                  <c:v>-322.00450000000001</c:v>
                </c:pt>
                <c:pt idx="24230">
                  <c:v>-322.0025</c:v>
                </c:pt>
                <c:pt idx="24231">
                  <c:v>-322.00049999999999</c:v>
                </c:pt>
                <c:pt idx="24232">
                  <c:v>-321.99849999999998</c:v>
                </c:pt>
                <c:pt idx="24233">
                  <c:v>-321.99649999999997</c:v>
                </c:pt>
                <c:pt idx="24234">
                  <c:v>-321.99449999999996</c:v>
                </c:pt>
                <c:pt idx="24235">
                  <c:v>-321.99249999999995</c:v>
                </c:pt>
                <c:pt idx="24236">
                  <c:v>-321.9905</c:v>
                </c:pt>
                <c:pt idx="24237">
                  <c:v>-321.98849999999999</c:v>
                </c:pt>
                <c:pt idx="24238">
                  <c:v>-321.98649999999998</c:v>
                </c:pt>
                <c:pt idx="24239">
                  <c:v>-321.98449999999997</c:v>
                </c:pt>
                <c:pt idx="24240">
                  <c:v>-321.98249999999996</c:v>
                </c:pt>
                <c:pt idx="24241">
                  <c:v>-321.98050000000001</c:v>
                </c:pt>
                <c:pt idx="24242">
                  <c:v>-321.9785</c:v>
                </c:pt>
                <c:pt idx="24243">
                  <c:v>-321.97649999999999</c:v>
                </c:pt>
                <c:pt idx="24244">
                  <c:v>-321.97449999999998</c:v>
                </c:pt>
                <c:pt idx="24245">
                  <c:v>-321.97249999999997</c:v>
                </c:pt>
                <c:pt idx="24246">
                  <c:v>-321.97049999999996</c:v>
                </c:pt>
                <c:pt idx="24247">
                  <c:v>-321.96849999999995</c:v>
                </c:pt>
                <c:pt idx="24248">
                  <c:v>-321.9665</c:v>
                </c:pt>
                <c:pt idx="24249">
                  <c:v>-321.96449999999999</c:v>
                </c:pt>
                <c:pt idx="24250">
                  <c:v>-321.96249999999998</c:v>
                </c:pt>
                <c:pt idx="24251">
                  <c:v>-321.96049999999997</c:v>
                </c:pt>
                <c:pt idx="24252">
                  <c:v>-321.95849999999996</c:v>
                </c:pt>
                <c:pt idx="24253">
                  <c:v>-321.95650000000001</c:v>
                </c:pt>
                <c:pt idx="24254">
                  <c:v>-321.9545</c:v>
                </c:pt>
                <c:pt idx="24255">
                  <c:v>-321.95249999999999</c:v>
                </c:pt>
                <c:pt idx="24256">
                  <c:v>-321.95049999999998</c:v>
                </c:pt>
                <c:pt idx="24257">
                  <c:v>-321.94849999999997</c:v>
                </c:pt>
                <c:pt idx="24258">
                  <c:v>-321.94649999999996</c:v>
                </c:pt>
                <c:pt idx="24259">
                  <c:v>-321.94449999999995</c:v>
                </c:pt>
                <c:pt idx="24260">
                  <c:v>-321.9425</c:v>
                </c:pt>
                <c:pt idx="24261">
                  <c:v>-321.94049999999999</c:v>
                </c:pt>
                <c:pt idx="24262">
                  <c:v>-321.93849999999998</c:v>
                </c:pt>
                <c:pt idx="24263">
                  <c:v>-321.93649999999997</c:v>
                </c:pt>
                <c:pt idx="24264">
                  <c:v>-321.93449999999996</c:v>
                </c:pt>
                <c:pt idx="24265">
                  <c:v>-321.9325</c:v>
                </c:pt>
                <c:pt idx="24266">
                  <c:v>-321.93049999999999</c:v>
                </c:pt>
                <c:pt idx="24267">
                  <c:v>-321.92849999999999</c:v>
                </c:pt>
                <c:pt idx="24268">
                  <c:v>-321.92649999999998</c:v>
                </c:pt>
                <c:pt idx="24269">
                  <c:v>-321.92449999999997</c:v>
                </c:pt>
                <c:pt idx="24270">
                  <c:v>-321.92249999999996</c:v>
                </c:pt>
                <c:pt idx="24271">
                  <c:v>-321.92049999999995</c:v>
                </c:pt>
                <c:pt idx="24272">
                  <c:v>-321.91849999999999</c:v>
                </c:pt>
                <c:pt idx="24273">
                  <c:v>-321.91649999999998</c:v>
                </c:pt>
                <c:pt idx="24274">
                  <c:v>-321.91449999999998</c:v>
                </c:pt>
                <c:pt idx="24275">
                  <c:v>-321.91249999999997</c:v>
                </c:pt>
                <c:pt idx="24276">
                  <c:v>-321.91049999999996</c:v>
                </c:pt>
                <c:pt idx="24277">
                  <c:v>-321.9085</c:v>
                </c:pt>
                <c:pt idx="24278">
                  <c:v>-321.90649999999999</c:v>
                </c:pt>
                <c:pt idx="24279">
                  <c:v>-321.90449999999998</c:v>
                </c:pt>
                <c:pt idx="24280">
                  <c:v>-321.90249999999997</c:v>
                </c:pt>
                <c:pt idx="24281">
                  <c:v>-321.90049999999997</c:v>
                </c:pt>
                <c:pt idx="24282">
                  <c:v>-321.89849999999996</c:v>
                </c:pt>
                <c:pt idx="24283">
                  <c:v>-321.89649999999995</c:v>
                </c:pt>
                <c:pt idx="24284">
                  <c:v>-321.89449999999999</c:v>
                </c:pt>
                <c:pt idx="24285">
                  <c:v>-321.89249999999998</c:v>
                </c:pt>
                <c:pt idx="24286">
                  <c:v>-321.89049999999997</c:v>
                </c:pt>
                <c:pt idx="24287">
                  <c:v>-321.88849999999996</c:v>
                </c:pt>
                <c:pt idx="24288">
                  <c:v>-321.88649999999996</c:v>
                </c:pt>
                <c:pt idx="24289">
                  <c:v>-321.8845</c:v>
                </c:pt>
                <c:pt idx="24290">
                  <c:v>-321.88249999999999</c:v>
                </c:pt>
                <c:pt idx="24291">
                  <c:v>-321.88049999999998</c:v>
                </c:pt>
                <c:pt idx="24292">
                  <c:v>-321.87849999999997</c:v>
                </c:pt>
                <c:pt idx="24293">
                  <c:v>-321.87649999999996</c:v>
                </c:pt>
                <c:pt idx="24294">
                  <c:v>-321.87449999999995</c:v>
                </c:pt>
                <c:pt idx="24295">
                  <c:v>-321.87249999999995</c:v>
                </c:pt>
                <c:pt idx="24296">
                  <c:v>-321.87049999999999</c:v>
                </c:pt>
                <c:pt idx="24297">
                  <c:v>-321.86849999999998</c:v>
                </c:pt>
                <c:pt idx="24298">
                  <c:v>-321.86649999999997</c:v>
                </c:pt>
                <c:pt idx="24299">
                  <c:v>-321.86449999999996</c:v>
                </c:pt>
                <c:pt idx="24300">
                  <c:v>-321.86249999999995</c:v>
                </c:pt>
                <c:pt idx="24301">
                  <c:v>-321.8605</c:v>
                </c:pt>
                <c:pt idx="24302">
                  <c:v>-321.85849999999999</c:v>
                </c:pt>
                <c:pt idx="24303">
                  <c:v>-321.85649999999998</c:v>
                </c:pt>
                <c:pt idx="24304">
                  <c:v>-321.85449999999997</c:v>
                </c:pt>
                <c:pt idx="24305">
                  <c:v>-321.85249999999996</c:v>
                </c:pt>
                <c:pt idx="24306">
                  <c:v>-321.85049999999995</c:v>
                </c:pt>
                <c:pt idx="24307">
                  <c:v>-321.8485</c:v>
                </c:pt>
                <c:pt idx="24308">
                  <c:v>-321.84649999999999</c:v>
                </c:pt>
                <c:pt idx="24309">
                  <c:v>-321.84449999999998</c:v>
                </c:pt>
                <c:pt idx="24310">
                  <c:v>-321.84249999999997</c:v>
                </c:pt>
                <c:pt idx="24311">
                  <c:v>-321.84049999999996</c:v>
                </c:pt>
                <c:pt idx="24312">
                  <c:v>-321.83849999999995</c:v>
                </c:pt>
                <c:pt idx="24313">
                  <c:v>-321.8365</c:v>
                </c:pt>
                <c:pt idx="24314">
                  <c:v>-321.83449999999999</c:v>
                </c:pt>
                <c:pt idx="24315">
                  <c:v>-321.83249999999998</c:v>
                </c:pt>
                <c:pt idx="24316">
                  <c:v>-321.83049999999997</c:v>
                </c:pt>
                <c:pt idx="24317">
                  <c:v>-321.82849999999996</c:v>
                </c:pt>
                <c:pt idx="24318">
                  <c:v>-321.82649999999995</c:v>
                </c:pt>
                <c:pt idx="24319">
                  <c:v>-321.8245</c:v>
                </c:pt>
                <c:pt idx="24320">
                  <c:v>-321.82249999999999</c:v>
                </c:pt>
                <c:pt idx="24321">
                  <c:v>-321.82049999999998</c:v>
                </c:pt>
                <c:pt idx="24322">
                  <c:v>-321.81849999999997</c:v>
                </c:pt>
                <c:pt idx="24323">
                  <c:v>-321.81649999999996</c:v>
                </c:pt>
                <c:pt idx="24324">
                  <c:v>-321.81449999999995</c:v>
                </c:pt>
                <c:pt idx="24325">
                  <c:v>-321.8125</c:v>
                </c:pt>
                <c:pt idx="24326">
                  <c:v>-321.81049999999999</c:v>
                </c:pt>
                <c:pt idx="24327">
                  <c:v>-321.80849999999998</c:v>
                </c:pt>
                <c:pt idx="24328">
                  <c:v>-321.80649999999997</c:v>
                </c:pt>
                <c:pt idx="24329">
                  <c:v>-321.80449999999996</c:v>
                </c:pt>
                <c:pt idx="24330">
                  <c:v>-321.80250000000001</c:v>
                </c:pt>
                <c:pt idx="24331">
                  <c:v>-321.8005</c:v>
                </c:pt>
                <c:pt idx="24332">
                  <c:v>-321.79849999999999</c:v>
                </c:pt>
                <c:pt idx="24333">
                  <c:v>-321.79649999999998</c:v>
                </c:pt>
                <c:pt idx="24334">
                  <c:v>-321.79449999999997</c:v>
                </c:pt>
                <c:pt idx="24335">
                  <c:v>-321.79249999999996</c:v>
                </c:pt>
                <c:pt idx="24336">
                  <c:v>-321.79049999999995</c:v>
                </c:pt>
                <c:pt idx="24337">
                  <c:v>-321.7885</c:v>
                </c:pt>
                <c:pt idx="24338">
                  <c:v>-321.78649999999999</c:v>
                </c:pt>
                <c:pt idx="24339">
                  <c:v>-321.78449999999998</c:v>
                </c:pt>
                <c:pt idx="24340">
                  <c:v>-321.78249999999997</c:v>
                </c:pt>
                <c:pt idx="24341">
                  <c:v>-321.78049999999996</c:v>
                </c:pt>
                <c:pt idx="24342">
                  <c:v>-321.77850000000001</c:v>
                </c:pt>
                <c:pt idx="24343">
                  <c:v>-321.7765</c:v>
                </c:pt>
                <c:pt idx="24344">
                  <c:v>-321.77449999999999</c:v>
                </c:pt>
                <c:pt idx="24345">
                  <c:v>-321.77249999999998</c:v>
                </c:pt>
                <c:pt idx="24346">
                  <c:v>-321.77049999999997</c:v>
                </c:pt>
                <c:pt idx="24347">
                  <c:v>-321.76849999999996</c:v>
                </c:pt>
                <c:pt idx="24348">
                  <c:v>-321.76649999999995</c:v>
                </c:pt>
                <c:pt idx="24349">
                  <c:v>-321.7645</c:v>
                </c:pt>
                <c:pt idx="24350">
                  <c:v>-321.76249999999999</c:v>
                </c:pt>
                <c:pt idx="24351">
                  <c:v>-321.76049999999998</c:v>
                </c:pt>
                <c:pt idx="24352">
                  <c:v>-321.75849999999997</c:v>
                </c:pt>
                <c:pt idx="24353">
                  <c:v>-321.75649999999996</c:v>
                </c:pt>
                <c:pt idx="24354">
                  <c:v>-321.75450000000001</c:v>
                </c:pt>
                <c:pt idx="24355">
                  <c:v>-321.7525</c:v>
                </c:pt>
                <c:pt idx="24356">
                  <c:v>-321.75049999999999</c:v>
                </c:pt>
                <c:pt idx="24357">
                  <c:v>-321.74849999999998</c:v>
                </c:pt>
                <c:pt idx="24358">
                  <c:v>-321.74649999999997</c:v>
                </c:pt>
                <c:pt idx="24359">
                  <c:v>-321.74449999999996</c:v>
                </c:pt>
                <c:pt idx="24360">
                  <c:v>-321.74249999999995</c:v>
                </c:pt>
                <c:pt idx="24361">
                  <c:v>-321.7405</c:v>
                </c:pt>
                <c:pt idx="24362">
                  <c:v>-321.73849999999999</c:v>
                </c:pt>
                <c:pt idx="24363">
                  <c:v>-321.73649999999998</c:v>
                </c:pt>
                <c:pt idx="24364">
                  <c:v>-321.73449999999997</c:v>
                </c:pt>
                <c:pt idx="24365">
                  <c:v>-321.73249999999996</c:v>
                </c:pt>
                <c:pt idx="24366">
                  <c:v>-321.73050000000001</c:v>
                </c:pt>
                <c:pt idx="24367">
                  <c:v>-321.7285</c:v>
                </c:pt>
                <c:pt idx="24368">
                  <c:v>-321.72649999999999</c:v>
                </c:pt>
                <c:pt idx="24369">
                  <c:v>-321.72449999999998</c:v>
                </c:pt>
                <c:pt idx="24370">
                  <c:v>-321.72249999999997</c:v>
                </c:pt>
                <c:pt idx="24371">
                  <c:v>-321.72049999999996</c:v>
                </c:pt>
                <c:pt idx="24372">
                  <c:v>-321.71849999999995</c:v>
                </c:pt>
                <c:pt idx="24373">
                  <c:v>-321.7165</c:v>
                </c:pt>
                <c:pt idx="24374">
                  <c:v>-321.71449999999999</c:v>
                </c:pt>
                <c:pt idx="24375">
                  <c:v>-321.71249999999998</c:v>
                </c:pt>
                <c:pt idx="24376">
                  <c:v>-321.71049999999997</c:v>
                </c:pt>
                <c:pt idx="24377">
                  <c:v>-321.70849999999996</c:v>
                </c:pt>
                <c:pt idx="24378">
                  <c:v>-321.70650000000001</c:v>
                </c:pt>
                <c:pt idx="24379">
                  <c:v>-321.7045</c:v>
                </c:pt>
                <c:pt idx="24380">
                  <c:v>-321.70249999999999</c:v>
                </c:pt>
                <c:pt idx="24381">
                  <c:v>-321.70049999999998</c:v>
                </c:pt>
                <c:pt idx="24382">
                  <c:v>-321.69849999999997</c:v>
                </c:pt>
                <c:pt idx="24383">
                  <c:v>-321.69649999999996</c:v>
                </c:pt>
                <c:pt idx="24384">
                  <c:v>-321.69449999999995</c:v>
                </c:pt>
                <c:pt idx="24385">
                  <c:v>-321.6925</c:v>
                </c:pt>
                <c:pt idx="24386">
                  <c:v>-321.69049999999999</c:v>
                </c:pt>
                <c:pt idx="24387">
                  <c:v>-321.68849999999998</c:v>
                </c:pt>
                <c:pt idx="24388">
                  <c:v>-321.68649999999997</c:v>
                </c:pt>
                <c:pt idx="24389">
                  <c:v>-321.68449999999996</c:v>
                </c:pt>
                <c:pt idx="24390">
                  <c:v>-321.6825</c:v>
                </c:pt>
                <c:pt idx="24391">
                  <c:v>-321.68049999999999</c:v>
                </c:pt>
                <c:pt idx="24392">
                  <c:v>-321.67849999999999</c:v>
                </c:pt>
                <c:pt idx="24393">
                  <c:v>-321.67649999999998</c:v>
                </c:pt>
                <c:pt idx="24394">
                  <c:v>-321.67449999999997</c:v>
                </c:pt>
                <c:pt idx="24395">
                  <c:v>-321.67249999999996</c:v>
                </c:pt>
                <c:pt idx="24396">
                  <c:v>-321.67049999999995</c:v>
                </c:pt>
                <c:pt idx="24397">
                  <c:v>-321.66849999999999</c:v>
                </c:pt>
                <c:pt idx="24398">
                  <c:v>-321.66649999999998</c:v>
                </c:pt>
                <c:pt idx="24399">
                  <c:v>-321.66449999999998</c:v>
                </c:pt>
                <c:pt idx="24400">
                  <c:v>-321.66249999999997</c:v>
                </c:pt>
                <c:pt idx="24401">
                  <c:v>-321.66049999999996</c:v>
                </c:pt>
                <c:pt idx="24402">
                  <c:v>-321.6585</c:v>
                </c:pt>
                <c:pt idx="24403">
                  <c:v>-321.65649999999999</c:v>
                </c:pt>
                <c:pt idx="24404">
                  <c:v>-321.65449999999998</c:v>
                </c:pt>
                <c:pt idx="24405">
                  <c:v>-321.65249999999997</c:v>
                </c:pt>
                <c:pt idx="24406">
                  <c:v>-321.65049999999997</c:v>
                </c:pt>
                <c:pt idx="24407">
                  <c:v>-321.64849999999996</c:v>
                </c:pt>
                <c:pt idx="24408">
                  <c:v>-321.64649999999995</c:v>
                </c:pt>
                <c:pt idx="24409">
                  <c:v>-321.64449999999999</c:v>
                </c:pt>
                <c:pt idx="24410">
                  <c:v>-321.64249999999998</c:v>
                </c:pt>
                <c:pt idx="24411">
                  <c:v>-321.64049999999997</c:v>
                </c:pt>
                <c:pt idx="24412">
                  <c:v>-321.63849999999996</c:v>
                </c:pt>
                <c:pt idx="24413">
                  <c:v>-321.63649999999996</c:v>
                </c:pt>
                <c:pt idx="24414">
                  <c:v>-321.6345</c:v>
                </c:pt>
                <c:pt idx="24415">
                  <c:v>-321.63249999999999</c:v>
                </c:pt>
                <c:pt idx="24416">
                  <c:v>-321.63049999999998</c:v>
                </c:pt>
                <c:pt idx="24417">
                  <c:v>-321.62849999999997</c:v>
                </c:pt>
                <c:pt idx="24418">
                  <c:v>-321.62649999999996</c:v>
                </c:pt>
                <c:pt idx="24419">
                  <c:v>-321.62449999999995</c:v>
                </c:pt>
                <c:pt idx="24420">
                  <c:v>-321.62249999999995</c:v>
                </c:pt>
                <c:pt idx="24421">
                  <c:v>-321.62049999999999</c:v>
                </c:pt>
                <c:pt idx="24422">
                  <c:v>-321.61849999999998</c:v>
                </c:pt>
                <c:pt idx="24423">
                  <c:v>-321.61649999999997</c:v>
                </c:pt>
                <c:pt idx="24424">
                  <c:v>-321.61449999999996</c:v>
                </c:pt>
                <c:pt idx="24425">
                  <c:v>-321.61249999999995</c:v>
                </c:pt>
                <c:pt idx="24426">
                  <c:v>-321.6105</c:v>
                </c:pt>
                <c:pt idx="24427">
                  <c:v>-321.60849999999999</c:v>
                </c:pt>
                <c:pt idx="24428">
                  <c:v>-321.60649999999998</c:v>
                </c:pt>
                <c:pt idx="24429">
                  <c:v>-321.60449999999997</c:v>
                </c:pt>
                <c:pt idx="24430">
                  <c:v>-321.60249999999996</c:v>
                </c:pt>
                <c:pt idx="24431">
                  <c:v>-321.60049999999995</c:v>
                </c:pt>
                <c:pt idx="24432">
                  <c:v>-321.5985</c:v>
                </c:pt>
                <c:pt idx="24433">
                  <c:v>-321.59649999999999</c:v>
                </c:pt>
                <c:pt idx="24434">
                  <c:v>-321.59449999999998</c:v>
                </c:pt>
                <c:pt idx="24435">
                  <c:v>-321.59249999999997</c:v>
                </c:pt>
                <c:pt idx="24436">
                  <c:v>-321.59049999999996</c:v>
                </c:pt>
                <c:pt idx="24437">
                  <c:v>-321.58849999999995</c:v>
                </c:pt>
                <c:pt idx="24438">
                  <c:v>-321.5865</c:v>
                </c:pt>
                <c:pt idx="24439">
                  <c:v>-321.58449999999999</c:v>
                </c:pt>
                <c:pt idx="24440">
                  <c:v>-321.58249999999998</c:v>
                </c:pt>
                <c:pt idx="24441">
                  <c:v>-321.58049999999997</c:v>
                </c:pt>
                <c:pt idx="24442">
                  <c:v>-321.57849999999996</c:v>
                </c:pt>
                <c:pt idx="24443">
                  <c:v>-321.57649999999995</c:v>
                </c:pt>
                <c:pt idx="24444">
                  <c:v>-321.5745</c:v>
                </c:pt>
                <c:pt idx="24445">
                  <c:v>-321.57249999999999</c:v>
                </c:pt>
                <c:pt idx="24446">
                  <c:v>-321.57049999999998</c:v>
                </c:pt>
                <c:pt idx="24447">
                  <c:v>-321.56849999999997</c:v>
                </c:pt>
                <c:pt idx="24448">
                  <c:v>-321.56649999999996</c:v>
                </c:pt>
                <c:pt idx="24449">
                  <c:v>-321.56449999999995</c:v>
                </c:pt>
                <c:pt idx="24450">
                  <c:v>-321.5625</c:v>
                </c:pt>
                <c:pt idx="24451">
                  <c:v>-321.56049999999999</c:v>
                </c:pt>
                <c:pt idx="24452">
                  <c:v>-321.55849999999998</c:v>
                </c:pt>
                <c:pt idx="24453">
                  <c:v>-321.55649999999997</c:v>
                </c:pt>
                <c:pt idx="24454">
                  <c:v>-321.55449999999996</c:v>
                </c:pt>
                <c:pt idx="24455">
                  <c:v>-321.55250000000001</c:v>
                </c:pt>
                <c:pt idx="24456">
                  <c:v>-321.5505</c:v>
                </c:pt>
                <c:pt idx="24457">
                  <c:v>-321.54849999999999</c:v>
                </c:pt>
                <c:pt idx="24458">
                  <c:v>-321.54649999999998</c:v>
                </c:pt>
                <c:pt idx="24459">
                  <c:v>-321.54449999999997</c:v>
                </c:pt>
                <c:pt idx="24460">
                  <c:v>-321.54249999999996</c:v>
                </c:pt>
                <c:pt idx="24461">
                  <c:v>-321.54049999999995</c:v>
                </c:pt>
                <c:pt idx="24462">
                  <c:v>-321.5385</c:v>
                </c:pt>
                <c:pt idx="24463">
                  <c:v>-321.53649999999999</c:v>
                </c:pt>
                <c:pt idx="24464">
                  <c:v>-321.53449999999998</c:v>
                </c:pt>
                <c:pt idx="24465">
                  <c:v>-321.53249999999997</c:v>
                </c:pt>
                <c:pt idx="24466">
                  <c:v>-321.53049999999996</c:v>
                </c:pt>
                <c:pt idx="24467">
                  <c:v>-321.52850000000001</c:v>
                </c:pt>
                <c:pt idx="24468">
                  <c:v>-321.5265</c:v>
                </c:pt>
                <c:pt idx="24469">
                  <c:v>-321.52449999999999</c:v>
                </c:pt>
                <c:pt idx="24470">
                  <c:v>-321.52249999999998</c:v>
                </c:pt>
                <c:pt idx="24471">
                  <c:v>-321.52049999999997</c:v>
                </c:pt>
                <c:pt idx="24472">
                  <c:v>-321.51849999999996</c:v>
                </c:pt>
                <c:pt idx="24473">
                  <c:v>-321.51649999999995</c:v>
                </c:pt>
                <c:pt idx="24474">
                  <c:v>-321.5145</c:v>
                </c:pt>
                <c:pt idx="24475">
                  <c:v>-321.51249999999999</c:v>
                </c:pt>
                <c:pt idx="24476">
                  <c:v>-321.51049999999998</c:v>
                </c:pt>
                <c:pt idx="24477">
                  <c:v>-321.50849999999997</c:v>
                </c:pt>
                <c:pt idx="24478">
                  <c:v>-321.50649999999996</c:v>
                </c:pt>
                <c:pt idx="24479">
                  <c:v>-321.50450000000001</c:v>
                </c:pt>
                <c:pt idx="24480">
                  <c:v>-321.5025</c:v>
                </c:pt>
                <c:pt idx="24481">
                  <c:v>-321.50049999999999</c:v>
                </c:pt>
                <c:pt idx="24482">
                  <c:v>-321.49849999999998</c:v>
                </c:pt>
                <c:pt idx="24483">
                  <c:v>-321.49649999999997</c:v>
                </c:pt>
                <c:pt idx="24484">
                  <c:v>-321.49449999999996</c:v>
                </c:pt>
                <c:pt idx="24485">
                  <c:v>-321.49249999999995</c:v>
                </c:pt>
                <c:pt idx="24486">
                  <c:v>-321.4905</c:v>
                </c:pt>
                <c:pt idx="24487">
                  <c:v>-321.48849999999999</c:v>
                </c:pt>
                <c:pt idx="24488">
                  <c:v>-321.48649999999998</c:v>
                </c:pt>
                <c:pt idx="24489">
                  <c:v>-321.48449999999997</c:v>
                </c:pt>
                <c:pt idx="24490">
                  <c:v>-321.48249999999996</c:v>
                </c:pt>
                <c:pt idx="24491">
                  <c:v>-321.48050000000001</c:v>
                </c:pt>
                <c:pt idx="24492">
                  <c:v>-321.4785</c:v>
                </c:pt>
                <c:pt idx="24493">
                  <c:v>-321.47649999999999</c:v>
                </c:pt>
                <c:pt idx="24494">
                  <c:v>-321.47449999999998</c:v>
                </c:pt>
                <c:pt idx="24495">
                  <c:v>-321.47249999999997</c:v>
                </c:pt>
                <c:pt idx="24496">
                  <c:v>-321.47049999999996</c:v>
                </c:pt>
                <c:pt idx="24497">
                  <c:v>-321.46849999999995</c:v>
                </c:pt>
                <c:pt idx="24498">
                  <c:v>-321.4665</c:v>
                </c:pt>
                <c:pt idx="24499">
                  <c:v>-321.46449999999999</c:v>
                </c:pt>
                <c:pt idx="24500">
                  <c:v>-321.46249999999998</c:v>
                </c:pt>
                <c:pt idx="24501">
                  <c:v>-321.46049999999997</c:v>
                </c:pt>
                <c:pt idx="24502">
                  <c:v>-321.45849999999996</c:v>
                </c:pt>
                <c:pt idx="24503">
                  <c:v>-321.45650000000001</c:v>
                </c:pt>
                <c:pt idx="24504">
                  <c:v>-321.4545</c:v>
                </c:pt>
                <c:pt idx="24505">
                  <c:v>-321.45249999999999</c:v>
                </c:pt>
                <c:pt idx="24506">
                  <c:v>-321.45049999999998</c:v>
                </c:pt>
                <c:pt idx="24507">
                  <c:v>-321.44849999999997</c:v>
                </c:pt>
                <c:pt idx="24508">
                  <c:v>-321.44649999999996</c:v>
                </c:pt>
                <c:pt idx="24509">
                  <c:v>-321.44449999999995</c:v>
                </c:pt>
                <c:pt idx="24510">
                  <c:v>-321.4425</c:v>
                </c:pt>
                <c:pt idx="24511">
                  <c:v>-321.44049999999999</c:v>
                </c:pt>
                <c:pt idx="24512">
                  <c:v>-321.43849999999998</c:v>
                </c:pt>
                <c:pt idx="24513">
                  <c:v>-321.43649999999997</c:v>
                </c:pt>
                <c:pt idx="24514">
                  <c:v>-321.43449999999996</c:v>
                </c:pt>
                <c:pt idx="24515">
                  <c:v>-321.4325</c:v>
                </c:pt>
                <c:pt idx="24516">
                  <c:v>-321.43049999999999</c:v>
                </c:pt>
                <c:pt idx="24517">
                  <c:v>-321.42849999999999</c:v>
                </c:pt>
                <c:pt idx="24518">
                  <c:v>-321.42649999999998</c:v>
                </c:pt>
                <c:pt idx="24519">
                  <c:v>-321.42449999999997</c:v>
                </c:pt>
                <c:pt idx="24520">
                  <c:v>-321.42249999999996</c:v>
                </c:pt>
                <c:pt idx="24521">
                  <c:v>-321.42049999999995</c:v>
                </c:pt>
                <c:pt idx="24522">
                  <c:v>-321.41849999999999</c:v>
                </c:pt>
                <c:pt idx="24523">
                  <c:v>-321.41649999999998</c:v>
                </c:pt>
                <c:pt idx="24524">
                  <c:v>-321.41449999999998</c:v>
                </c:pt>
                <c:pt idx="24525">
                  <c:v>-321.41249999999997</c:v>
                </c:pt>
                <c:pt idx="24526">
                  <c:v>-321.41049999999996</c:v>
                </c:pt>
                <c:pt idx="24527">
                  <c:v>-321.4085</c:v>
                </c:pt>
                <c:pt idx="24528">
                  <c:v>-321.40649999999999</c:v>
                </c:pt>
                <c:pt idx="24529">
                  <c:v>-321.40449999999998</c:v>
                </c:pt>
                <c:pt idx="24530">
                  <c:v>-321.40249999999997</c:v>
                </c:pt>
                <c:pt idx="24531">
                  <c:v>-321.40049999999997</c:v>
                </c:pt>
                <c:pt idx="24532">
                  <c:v>-321.39849999999996</c:v>
                </c:pt>
                <c:pt idx="24533">
                  <c:v>-321.39649999999995</c:v>
                </c:pt>
                <c:pt idx="24534">
                  <c:v>-321.39449999999999</c:v>
                </c:pt>
                <c:pt idx="24535">
                  <c:v>-321.39249999999998</c:v>
                </c:pt>
                <c:pt idx="24536">
                  <c:v>-321.39049999999997</c:v>
                </c:pt>
                <c:pt idx="24537">
                  <c:v>-321.38849999999996</c:v>
                </c:pt>
                <c:pt idx="24538">
                  <c:v>-321.38649999999996</c:v>
                </c:pt>
                <c:pt idx="24539">
                  <c:v>-321.3845</c:v>
                </c:pt>
                <c:pt idx="24540">
                  <c:v>-321.38249999999999</c:v>
                </c:pt>
                <c:pt idx="24541">
                  <c:v>-321.38049999999998</c:v>
                </c:pt>
                <c:pt idx="24542">
                  <c:v>-321.37849999999997</c:v>
                </c:pt>
                <c:pt idx="24543">
                  <c:v>-321.37649999999996</c:v>
                </c:pt>
                <c:pt idx="24544">
                  <c:v>-321.37449999999995</c:v>
                </c:pt>
                <c:pt idx="24545">
                  <c:v>-321.37249999999995</c:v>
                </c:pt>
                <c:pt idx="24546">
                  <c:v>-321.37049999999999</c:v>
                </c:pt>
                <c:pt idx="24547">
                  <c:v>-321.36849999999998</c:v>
                </c:pt>
                <c:pt idx="24548">
                  <c:v>-321.36649999999997</c:v>
                </c:pt>
                <c:pt idx="24549">
                  <c:v>-321.36449999999996</c:v>
                </c:pt>
                <c:pt idx="24550">
                  <c:v>-321.36249999999995</c:v>
                </c:pt>
                <c:pt idx="24551">
                  <c:v>-321.3605</c:v>
                </c:pt>
                <c:pt idx="24552">
                  <c:v>-321.35849999999999</c:v>
                </c:pt>
                <c:pt idx="24553">
                  <c:v>-321.35649999999998</c:v>
                </c:pt>
                <c:pt idx="24554">
                  <c:v>-321.35449999999997</c:v>
                </c:pt>
                <c:pt idx="24555">
                  <c:v>-321.35249999999996</c:v>
                </c:pt>
                <c:pt idx="24556">
                  <c:v>-321.35049999999995</c:v>
                </c:pt>
                <c:pt idx="24557">
                  <c:v>-321.3485</c:v>
                </c:pt>
                <c:pt idx="24558">
                  <c:v>-321.34649999999999</c:v>
                </c:pt>
                <c:pt idx="24559">
                  <c:v>-321.34449999999998</c:v>
                </c:pt>
                <c:pt idx="24560">
                  <c:v>-321.34249999999997</c:v>
                </c:pt>
                <c:pt idx="24561">
                  <c:v>-321.34049999999996</c:v>
                </c:pt>
                <c:pt idx="24562">
                  <c:v>-321.33849999999995</c:v>
                </c:pt>
                <c:pt idx="24563">
                  <c:v>-321.3365</c:v>
                </c:pt>
                <c:pt idx="24564">
                  <c:v>-321.33449999999999</c:v>
                </c:pt>
                <c:pt idx="24565">
                  <c:v>-321.33249999999998</c:v>
                </c:pt>
                <c:pt idx="24566">
                  <c:v>-321.33049999999997</c:v>
                </c:pt>
                <c:pt idx="24567">
                  <c:v>-321.32849999999996</c:v>
                </c:pt>
                <c:pt idx="24568">
                  <c:v>-321.32649999999995</c:v>
                </c:pt>
                <c:pt idx="24569">
                  <c:v>-321.3245</c:v>
                </c:pt>
                <c:pt idx="24570">
                  <c:v>-321.32249999999999</c:v>
                </c:pt>
                <c:pt idx="24571">
                  <c:v>-321.32049999999998</c:v>
                </c:pt>
                <c:pt idx="24572">
                  <c:v>-321.31849999999997</c:v>
                </c:pt>
                <c:pt idx="24573">
                  <c:v>-321.31649999999996</c:v>
                </c:pt>
                <c:pt idx="24574">
                  <c:v>-321.31449999999995</c:v>
                </c:pt>
                <c:pt idx="24575">
                  <c:v>-321.3125</c:v>
                </c:pt>
                <c:pt idx="24576">
                  <c:v>-321.31049999999999</c:v>
                </c:pt>
                <c:pt idx="24577">
                  <c:v>-321.30849999999998</c:v>
                </c:pt>
                <c:pt idx="24578">
                  <c:v>-321.30649999999997</c:v>
                </c:pt>
                <c:pt idx="24579">
                  <c:v>-321.30449999999996</c:v>
                </c:pt>
                <c:pt idx="24580">
                  <c:v>-321.30250000000001</c:v>
                </c:pt>
                <c:pt idx="24581">
                  <c:v>-321.3005</c:v>
                </c:pt>
                <c:pt idx="24582">
                  <c:v>-321.29849999999999</c:v>
                </c:pt>
                <c:pt idx="24583">
                  <c:v>-321.29649999999998</c:v>
                </c:pt>
                <c:pt idx="24584">
                  <c:v>-321.29449999999997</c:v>
                </c:pt>
                <c:pt idx="24585">
                  <c:v>-321.29249999999996</c:v>
                </c:pt>
                <c:pt idx="24586">
                  <c:v>-321.29049999999995</c:v>
                </c:pt>
                <c:pt idx="24587">
                  <c:v>-321.2885</c:v>
                </c:pt>
                <c:pt idx="24588">
                  <c:v>-321.28649999999999</c:v>
                </c:pt>
                <c:pt idx="24589">
                  <c:v>-321.28449999999998</c:v>
                </c:pt>
                <c:pt idx="24590">
                  <c:v>-321.28249999999997</c:v>
                </c:pt>
                <c:pt idx="24591">
                  <c:v>-321.28049999999996</c:v>
                </c:pt>
                <c:pt idx="24592">
                  <c:v>-321.27850000000001</c:v>
                </c:pt>
                <c:pt idx="24593">
                  <c:v>-321.2765</c:v>
                </c:pt>
                <c:pt idx="24594">
                  <c:v>-321.27449999999999</c:v>
                </c:pt>
                <c:pt idx="24595">
                  <c:v>-321.27249999999998</c:v>
                </c:pt>
                <c:pt idx="24596">
                  <c:v>-321.27049999999997</c:v>
                </c:pt>
                <c:pt idx="24597">
                  <c:v>-321.26849999999996</c:v>
                </c:pt>
                <c:pt idx="24598">
                  <c:v>-321.26649999999995</c:v>
                </c:pt>
                <c:pt idx="24599">
                  <c:v>-321.2645</c:v>
                </c:pt>
                <c:pt idx="24600">
                  <c:v>-321.26249999999999</c:v>
                </c:pt>
                <c:pt idx="24601">
                  <c:v>-321.26049999999998</c:v>
                </c:pt>
                <c:pt idx="24602">
                  <c:v>-321.25849999999997</c:v>
                </c:pt>
                <c:pt idx="24603">
                  <c:v>-321.25649999999996</c:v>
                </c:pt>
                <c:pt idx="24604">
                  <c:v>-321.25450000000001</c:v>
                </c:pt>
                <c:pt idx="24605">
                  <c:v>-321.2525</c:v>
                </c:pt>
                <c:pt idx="24606">
                  <c:v>-321.25049999999999</c:v>
                </c:pt>
                <c:pt idx="24607">
                  <c:v>-321.24849999999998</c:v>
                </c:pt>
                <c:pt idx="24608">
                  <c:v>-321.24649999999997</c:v>
                </c:pt>
                <c:pt idx="24609">
                  <c:v>-321.24449999999996</c:v>
                </c:pt>
                <c:pt idx="24610">
                  <c:v>-321.24249999999995</c:v>
                </c:pt>
                <c:pt idx="24611">
                  <c:v>-321.2405</c:v>
                </c:pt>
                <c:pt idx="24612">
                  <c:v>-321.23849999999999</c:v>
                </c:pt>
                <c:pt idx="24613">
                  <c:v>-321.23649999999998</c:v>
                </c:pt>
                <c:pt idx="24614">
                  <c:v>-321.23449999999997</c:v>
                </c:pt>
                <c:pt idx="24615">
                  <c:v>-321.23249999999996</c:v>
                </c:pt>
                <c:pt idx="24616">
                  <c:v>-321.23050000000001</c:v>
                </c:pt>
                <c:pt idx="24617">
                  <c:v>-321.2285</c:v>
                </c:pt>
                <c:pt idx="24618">
                  <c:v>-321.22649999999999</c:v>
                </c:pt>
                <c:pt idx="24619">
                  <c:v>-321.22449999999998</c:v>
                </c:pt>
                <c:pt idx="24620">
                  <c:v>-321.22249999999997</c:v>
                </c:pt>
                <c:pt idx="24621">
                  <c:v>-321.22049999999996</c:v>
                </c:pt>
                <c:pt idx="24622">
                  <c:v>-321.21849999999995</c:v>
                </c:pt>
                <c:pt idx="24623">
                  <c:v>-321.2165</c:v>
                </c:pt>
                <c:pt idx="24624">
                  <c:v>-321.21449999999999</c:v>
                </c:pt>
                <c:pt idx="24625">
                  <c:v>-321.21249999999998</c:v>
                </c:pt>
                <c:pt idx="24626">
                  <c:v>-321.21049999999997</c:v>
                </c:pt>
                <c:pt idx="24627">
                  <c:v>-321.20849999999996</c:v>
                </c:pt>
                <c:pt idx="24628">
                  <c:v>-321.20650000000001</c:v>
                </c:pt>
                <c:pt idx="24629">
                  <c:v>-321.2045</c:v>
                </c:pt>
                <c:pt idx="24630">
                  <c:v>-321.20249999999999</c:v>
                </c:pt>
                <c:pt idx="24631">
                  <c:v>-321.20049999999998</c:v>
                </c:pt>
                <c:pt idx="24632">
                  <c:v>-321.19849999999997</c:v>
                </c:pt>
                <c:pt idx="24633">
                  <c:v>-321.19649999999996</c:v>
                </c:pt>
                <c:pt idx="24634">
                  <c:v>-321.19449999999995</c:v>
                </c:pt>
                <c:pt idx="24635">
                  <c:v>-321.1925</c:v>
                </c:pt>
                <c:pt idx="24636">
                  <c:v>-321.19049999999999</c:v>
                </c:pt>
                <c:pt idx="24637">
                  <c:v>-321.18849999999998</c:v>
                </c:pt>
                <c:pt idx="24638">
                  <c:v>-321.18649999999997</c:v>
                </c:pt>
                <c:pt idx="24639">
                  <c:v>-321.18449999999996</c:v>
                </c:pt>
                <c:pt idx="24640">
                  <c:v>-321.1825</c:v>
                </c:pt>
                <c:pt idx="24641">
                  <c:v>-321.18049999999999</c:v>
                </c:pt>
                <c:pt idx="24642">
                  <c:v>-321.17849999999999</c:v>
                </c:pt>
                <c:pt idx="24643">
                  <c:v>-321.17649999999998</c:v>
                </c:pt>
                <c:pt idx="24644">
                  <c:v>-321.17449999999997</c:v>
                </c:pt>
                <c:pt idx="24645">
                  <c:v>-321.17249999999996</c:v>
                </c:pt>
                <c:pt idx="24646">
                  <c:v>-321.17049999999995</c:v>
                </c:pt>
                <c:pt idx="24647">
                  <c:v>-321.16849999999999</c:v>
                </c:pt>
                <c:pt idx="24648">
                  <c:v>-321.16649999999998</c:v>
                </c:pt>
                <c:pt idx="24649">
                  <c:v>-321.16449999999998</c:v>
                </c:pt>
                <c:pt idx="24650">
                  <c:v>-321.16249999999997</c:v>
                </c:pt>
                <c:pt idx="24651">
                  <c:v>-321.16049999999996</c:v>
                </c:pt>
                <c:pt idx="24652">
                  <c:v>-321.1585</c:v>
                </c:pt>
                <c:pt idx="24653">
                  <c:v>-321.15649999999999</c:v>
                </c:pt>
                <c:pt idx="24654">
                  <c:v>-321.15449999999998</c:v>
                </c:pt>
                <c:pt idx="24655">
                  <c:v>-321.15249999999997</c:v>
                </c:pt>
                <c:pt idx="24656">
                  <c:v>-321.15049999999997</c:v>
                </c:pt>
                <c:pt idx="24657">
                  <c:v>-321.14849999999996</c:v>
                </c:pt>
                <c:pt idx="24658">
                  <c:v>-321.14649999999995</c:v>
                </c:pt>
                <c:pt idx="24659">
                  <c:v>-321.14449999999999</c:v>
                </c:pt>
                <c:pt idx="24660">
                  <c:v>-321.14249999999998</c:v>
                </c:pt>
                <c:pt idx="24661">
                  <c:v>-321.14049999999997</c:v>
                </c:pt>
                <c:pt idx="24662">
                  <c:v>-321.13849999999996</c:v>
                </c:pt>
                <c:pt idx="24663">
                  <c:v>-321.13649999999996</c:v>
                </c:pt>
                <c:pt idx="24664">
                  <c:v>-321.1345</c:v>
                </c:pt>
                <c:pt idx="24665">
                  <c:v>-321.13249999999999</c:v>
                </c:pt>
                <c:pt idx="24666">
                  <c:v>-321.13049999999998</c:v>
                </c:pt>
                <c:pt idx="24667">
                  <c:v>-321.12849999999997</c:v>
                </c:pt>
                <c:pt idx="24668">
                  <c:v>-321.12649999999996</c:v>
                </c:pt>
                <c:pt idx="24669">
                  <c:v>-321.12449999999995</c:v>
                </c:pt>
                <c:pt idx="24670">
                  <c:v>-321.12249999999995</c:v>
                </c:pt>
                <c:pt idx="24671">
                  <c:v>-321.12049999999999</c:v>
                </c:pt>
                <c:pt idx="24672">
                  <c:v>-321.11849999999998</c:v>
                </c:pt>
                <c:pt idx="24673">
                  <c:v>-321.11649999999997</c:v>
                </c:pt>
                <c:pt idx="24674">
                  <c:v>-321.11449999999996</c:v>
                </c:pt>
                <c:pt idx="24675">
                  <c:v>-321.11249999999995</c:v>
                </c:pt>
                <c:pt idx="24676">
                  <c:v>-321.1105</c:v>
                </c:pt>
                <c:pt idx="24677">
                  <c:v>-321.10849999999999</c:v>
                </c:pt>
                <c:pt idx="24678">
                  <c:v>-321.10649999999998</c:v>
                </c:pt>
                <c:pt idx="24679">
                  <c:v>-321.10449999999997</c:v>
                </c:pt>
                <c:pt idx="24680">
                  <c:v>-321.10249999999996</c:v>
                </c:pt>
                <c:pt idx="24681">
                  <c:v>-321.10049999999995</c:v>
                </c:pt>
                <c:pt idx="24682">
                  <c:v>-321.0985</c:v>
                </c:pt>
                <c:pt idx="24683">
                  <c:v>-321.09649999999999</c:v>
                </c:pt>
                <c:pt idx="24684">
                  <c:v>-321.09449999999998</c:v>
                </c:pt>
                <c:pt idx="24685">
                  <c:v>-321.09249999999997</c:v>
                </c:pt>
                <c:pt idx="24686">
                  <c:v>-321.09049999999996</c:v>
                </c:pt>
                <c:pt idx="24687">
                  <c:v>-321.08849999999995</c:v>
                </c:pt>
                <c:pt idx="24688">
                  <c:v>-321.0865</c:v>
                </c:pt>
                <c:pt idx="24689">
                  <c:v>-321.08449999999999</c:v>
                </c:pt>
                <c:pt idx="24690">
                  <c:v>-321.08249999999998</c:v>
                </c:pt>
                <c:pt idx="24691">
                  <c:v>-321.08049999999997</c:v>
                </c:pt>
                <c:pt idx="24692">
                  <c:v>-321.07849999999996</c:v>
                </c:pt>
                <c:pt idx="24693">
                  <c:v>-321.07649999999995</c:v>
                </c:pt>
                <c:pt idx="24694">
                  <c:v>-321.0745</c:v>
                </c:pt>
                <c:pt idx="24695">
                  <c:v>-321.07249999999999</c:v>
                </c:pt>
                <c:pt idx="24696">
                  <c:v>-321.07049999999998</c:v>
                </c:pt>
                <c:pt idx="24697">
                  <c:v>-321.06849999999997</c:v>
                </c:pt>
                <c:pt idx="24698">
                  <c:v>-321.06649999999996</c:v>
                </c:pt>
                <c:pt idx="24699">
                  <c:v>-321.06449999999995</c:v>
                </c:pt>
                <c:pt idx="24700">
                  <c:v>-321.0625</c:v>
                </c:pt>
                <c:pt idx="24701">
                  <c:v>-321.06049999999999</c:v>
                </c:pt>
                <c:pt idx="24702">
                  <c:v>-321.05849999999998</c:v>
                </c:pt>
                <c:pt idx="24703">
                  <c:v>-321.05649999999997</c:v>
                </c:pt>
                <c:pt idx="24704">
                  <c:v>-321.05449999999996</c:v>
                </c:pt>
                <c:pt idx="24705">
                  <c:v>-321.05250000000001</c:v>
                </c:pt>
                <c:pt idx="24706">
                  <c:v>-321.0505</c:v>
                </c:pt>
                <c:pt idx="24707">
                  <c:v>-321.04849999999999</c:v>
                </c:pt>
                <c:pt idx="24708">
                  <c:v>-321.04649999999998</c:v>
                </c:pt>
                <c:pt idx="24709">
                  <c:v>-321.04449999999997</c:v>
                </c:pt>
                <c:pt idx="24710">
                  <c:v>-321.04249999999996</c:v>
                </c:pt>
                <c:pt idx="24711">
                  <c:v>-321.04049999999995</c:v>
                </c:pt>
                <c:pt idx="24712">
                  <c:v>-321.0385</c:v>
                </c:pt>
                <c:pt idx="24713">
                  <c:v>-321.03649999999999</c:v>
                </c:pt>
                <c:pt idx="24714">
                  <c:v>-321.03449999999998</c:v>
                </c:pt>
                <c:pt idx="24715">
                  <c:v>-321.03249999999997</c:v>
                </c:pt>
                <c:pt idx="24716">
                  <c:v>-321.03049999999996</c:v>
                </c:pt>
                <c:pt idx="24717">
                  <c:v>-321.02850000000001</c:v>
                </c:pt>
                <c:pt idx="24718">
                  <c:v>-321.0265</c:v>
                </c:pt>
                <c:pt idx="24719">
                  <c:v>-321.02449999999999</c:v>
                </c:pt>
                <c:pt idx="24720">
                  <c:v>-321.02249999999998</c:v>
                </c:pt>
                <c:pt idx="24721">
                  <c:v>-321.02049999999997</c:v>
                </c:pt>
                <c:pt idx="24722">
                  <c:v>-321.01849999999996</c:v>
                </c:pt>
                <c:pt idx="24723">
                  <c:v>-321.01649999999995</c:v>
                </c:pt>
                <c:pt idx="24724">
                  <c:v>-321.0145</c:v>
                </c:pt>
                <c:pt idx="24725">
                  <c:v>-321.01249999999999</c:v>
                </c:pt>
                <c:pt idx="24726">
                  <c:v>-321.01049999999998</c:v>
                </c:pt>
                <c:pt idx="24727">
                  <c:v>-321.00849999999997</c:v>
                </c:pt>
                <c:pt idx="24728">
                  <c:v>-321.00649999999996</c:v>
                </c:pt>
                <c:pt idx="24729">
                  <c:v>-321.00450000000001</c:v>
                </c:pt>
                <c:pt idx="24730">
                  <c:v>-321.0025</c:v>
                </c:pt>
                <c:pt idx="24731">
                  <c:v>-321.00049999999999</c:v>
                </c:pt>
                <c:pt idx="24732">
                  <c:v>-320.99849999999998</c:v>
                </c:pt>
                <c:pt idx="24733">
                  <c:v>-320.99649999999997</c:v>
                </c:pt>
                <c:pt idx="24734">
                  <c:v>-320.99449999999996</c:v>
                </c:pt>
                <c:pt idx="24735">
                  <c:v>-320.99249999999995</c:v>
                </c:pt>
                <c:pt idx="24736">
                  <c:v>-320.9905</c:v>
                </c:pt>
                <c:pt idx="24737">
                  <c:v>-320.98849999999999</c:v>
                </c:pt>
                <c:pt idx="24738">
                  <c:v>-320.98649999999998</c:v>
                </c:pt>
                <c:pt idx="24739">
                  <c:v>-320.98449999999997</c:v>
                </c:pt>
                <c:pt idx="24740">
                  <c:v>-320.98249999999996</c:v>
                </c:pt>
                <c:pt idx="24741">
                  <c:v>-320.98050000000001</c:v>
                </c:pt>
                <c:pt idx="24742">
                  <c:v>-320.9785</c:v>
                </c:pt>
                <c:pt idx="24743">
                  <c:v>-320.97649999999999</c:v>
                </c:pt>
                <c:pt idx="24744">
                  <c:v>-320.97449999999998</c:v>
                </c:pt>
                <c:pt idx="24745">
                  <c:v>-320.97249999999997</c:v>
                </c:pt>
                <c:pt idx="24746">
                  <c:v>-320.97049999999996</c:v>
                </c:pt>
                <c:pt idx="24747">
                  <c:v>-320.96849999999995</c:v>
                </c:pt>
                <c:pt idx="24748">
                  <c:v>-320.9665</c:v>
                </c:pt>
                <c:pt idx="24749">
                  <c:v>-320.96449999999999</c:v>
                </c:pt>
                <c:pt idx="24750">
                  <c:v>-320.96249999999998</c:v>
                </c:pt>
                <c:pt idx="24751">
                  <c:v>-320.96049999999997</c:v>
                </c:pt>
                <c:pt idx="24752">
                  <c:v>-320.95849999999996</c:v>
                </c:pt>
                <c:pt idx="24753">
                  <c:v>-320.95650000000001</c:v>
                </c:pt>
                <c:pt idx="24754">
                  <c:v>-320.9545</c:v>
                </c:pt>
                <c:pt idx="24755">
                  <c:v>-320.95249999999999</c:v>
                </c:pt>
                <c:pt idx="24756">
                  <c:v>-320.95049999999998</c:v>
                </c:pt>
                <c:pt idx="24757">
                  <c:v>-320.94849999999997</c:v>
                </c:pt>
                <c:pt idx="24758">
                  <c:v>-320.94649999999996</c:v>
                </c:pt>
                <c:pt idx="24759">
                  <c:v>-320.94449999999995</c:v>
                </c:pt>
                <c:pt idx="24760">
                  <c:v>-320.9425</c:v>
                </c:pt>
                <c:pt idx="24761">
                  <c:v>-320.94049999999999</c:v>
                </c:pt>
                <c:pt idx="24762">
                  <c:v>-320.93849999999998</c:v>
                </c:pt>
                <c:pt idx="24763">
                  <c:v>-320.93649999999997</c:v>
                </c:pt>
                <c:pt idx="24764">
                  <c:v>-320.93449999999996</c:v>
                </c:pt>
                <c:pt idx="24765">
                  <c:v>-320.9325</c:v>
                </c:pt>
                <c:pt idx="24766">
                  <c:v>-320.93049999999999</c:v>
                </c:pt>
                <c:pt idx="24767">
                  <c:v>-320.92849999999999</c:v>
                </c:pt>
                <c:pt idx="24768">
                  <c:v>-320.92649999999998</c:v>
                </c:pt>
                <c:pt idx="24769">
                  <c:v>-320.92449999999997</c:v>
                </c:pt>
                <c:pt idx="24770">
                  <c:v>-320.92249999999996</c:v>
                </c:pt>
                <c:pt idx="24771">
                  <c:v>-320.92049999999995</c:v>
                </c:pt>
                <c:pt idx="24772">
                  <c:v>-320.91849999999999</c:v>
                </c:pt>
                <c:pt idx="24773">
                  <c:v>-320.91649999999998</c:v>
                </c:pt>
                <c:pt idx="24774">
                  <c:v>-320.91449999999998</c:v>
                </c:pt>
                <c:pt idx="24775">
                  <c:v>-320.91249999999997</c:v>
                </c:pt>
                <c:pt idx="24776">
                  <c:v>-320.91049999999996</c:v>
                </c:pt>
                <c:pt idx="24777">
                  <c:v>-320.9085</c:v>
                </c:pt>
                <c:pt idx="24778">
                  <c:v>-320.90649999999999</c:v>
                </c:pt>
                <c:pt idx="24779">
                  <c:v>-320.90449999999998</c:v>
                </c:pt>
                <c:pt idx="24780">
                  <c:v>-320.90249999999997</c:v>
                </c:pt>
                <c:pt idx="24781">
                  <c:v>-320.90049999999997</c:v>
                </c:pt>
                <c:pt idx="24782">
                  <c:v>-320.89849999999996</c:v>
                </c:pt>
                <c:pt idx="24783">
                  <c:v>-320.89649999999995</c:v>
                </c:pt>
                <c:pt idx="24784">
                  <c:v>-320.89449999999999</c:v>
                </c:pt>
                <c:pt idx="24785">
                  <c:v>-320.89249999999998</c:v>
                </c:pt>
                <c:pt idx="24786">
                  <c:v>-320.89049999999997</c:v>
                </c:pt>
                <c:pt idx="24787">
                  <c:v>-320.88849999999996</c:v>
                </c:pt>
                <c:pt idx="24788">
                  <c:v>-320.88649999999996</c:v>
                </c:pt>
                <c:pt idx="24789">
                  <c:v>-320.8845</c:v>
                </c:pt>
                <c:pt idx="24790">
                  <c:v>-320.88249999999999</c:v>
                </c:pt>
                <c:pt idx="24791">
                  <c:v>-320.88049999999998</c:v>
                </c:pt>
                <c:pt idx="24792">
                  <c:v>-320.87849999999997</c:v>
                </c:pt>
                <c:pt idx="24793">
                  <c:v>-320.87649999999996</c:v>
                </c:pt>
                <c:pt idx="24794">
                  <c:v>-320.87449999999995</c:v>
                </c:pt>
                <c:pt idx="24795">
                  <c:v>-320.87249999999995</c:v>
                </c:pt>
                <c:pt idx="24796">
                  <c:v>-320.87049999999999</c:v>
                </c:pt>
                <c:pt idx="24797">
                  <c:v>-320.86849999999998</c:v>
                </c:pt>
                <c:pt idx="24798">
                  <c:v>-320.86649999999997</c:v>
                </c:pt>
                <c:pt idx="24799">
                  <c:v>-320.86449999999996</c:v>
                </c:pt>
                <c:pt idx="24800">
                  <c:v>-320.86249999999995</c:v>
                </c:pt>
                <c:pt idx="24801">
                  <c:v>-320.8605</c:v>
                </c:pt>
                <c:pt idx="24802">
                  <c:v>-320.85849999999999</c:v>
                </c:pt>
                <c:pt idx="24803">
                  <c:v>-320.85649999999998</c:v>
                </c:pt>
                <c:pt idx="24804">
                  <c:v>-320.85449999999997</c:v>
                </c:pt>
                <c:pt idx="24805">
                  <c:v>-320.85249999999996</c:v>
                </c:pt>
                <c:pt idx="24806">
                  <c:v>-320.85049999999995</c:v>
                </c:pt>
                <c:pt idx="24807">
                  <c:v>-320.8485</c:v>
                </c:pt>
                <c:pt idx="24808">
                  <c:v>-320.84649999999999</c:v>
                </c:pt>
                <c:pt idx="24809">
                  <c:v>-320.84449999999998</c:v>
                </c:pt>
                <c:pt idx="24810">
                  <c:v>-320.84249999999997</c:v>
                </c:pt>
                <c:pt idx="24811">
                  <c:v>-320.84049999999996</c:v>
                </c:pt>
                <c:pt idx="24812">
                  <c:v>-320.83849999999995</c:v>
                </c:pt>
                <c:pt idx="24813">
                  <c:v>-320.8365</c:v>
                </c:pt>
                <c:pt idx="24814">
                  <c:v>-320.83449999999999</c:v>
                </c:pt>
                <c:pt idx="24815">
                  <c:v>-320.83249999999998</c:v>
                </c:pt>
                <c:pt idx="24816">
                  <c:v>-320.83049999999997</c:v>
                </c:pt>
                <c:pt idx="24817">
                  <c:v>-320.82849999999996</c:v>
                </c:pt>
                <c:pt idx="24818">
                  <c:v>-320.82649999999995</c:v>
                </c:pt>
                <c:pt idx="24819">
                  <c:v>-320.8245</c:v>
                </c:pt>
                <c:pt idx="24820">
                  <c:v>-320.82249999999999</c:v>
                </c:pt>
                <c:pt idx="24821">
                  <c:v>-320.82049999999998</c:v>
                </c:pt>
                <c:pt idx="24822">
                  <c:v>-320.81849999999997</c:v>
                </c:pt>
                <c:pt idx="24823">
                  <c:v>-320.81649999999996</c:v>
                </c:pt>
                <c:pt idx="24824">
                  <c:v>-320.81449999999995</c:v>
                </c:pt>
                <c:pt idx="24825">
                  <c:v>-320.8125</c:v>
                </c:pt>
                <c:pt idx="24826">
                  <c:v>-320.81049999999999</c:v>
                </c:pt>
                <c:pt idx="24827">
                  <c:v>-320.80849999999998</c:v>
                </c:pt>
                <c:pt idx="24828">
                  <c:v>-320.80649999999997</c:v>
                </c:pt>
                <c:pt idx="24829">
                  <c:v>-320.80449999999996</c:v>
                </c:pt>
                <c:pt idx="24830">
                  <c:v>-320.80250000000001</c:v>
                </c:pt>
                <c:pt idx="24831">
                  <c:v>-320.8005</c:v>
                </c:pt>
                <c:pt idx="24832">
                  <c:v>-320.79849999999999</c:v>
                </c:pt>
                <c:pt idx="24833">
                  <c:v>-320.79649999999998</c:v>
                </c:pt>
                <c:pt idx="24834">
                  <c:v>-320.79449999999997</c:v>
                </c:pt>
                <c:pt idx="24835">
                  <c:v>-320.79249999999996</c:v>
                </c:pt>
                <c:pt idx="24836">
                  <c:v>-320.79049999999995</c:v>
                </c:pt>
                <c:pt idx="24837">
                  <c:v>-320.7885</c:v>
                </c:pt>
                <c:pt idx="24838">
                  <c:v>-320.78649999999999</c:v>
                </c:pt>
                <c:pt idx="24839">
                  <c:v>-320.78449999999998</c:v>
                </c:pt>
                <c:pt idx="24840">
                  <c:v>-320.78249999999997</c:v>
                </c:pt>
                <c:pt idx="24841">
                  <c:v>-320.78049999999996</c:v>
                </c:pt>
                <c:pt idx="24842">
                  <c:v>-320.77850000000001</c:v>
                </c:pt>
                <c:pt idx="24843">
                  <c:v>-320.7765</c:v>
                </c:pt>
                <c:pt idx="24844">
                  <c:v>-320.77449999999999</c:v>
                </c:pt>
                <c:pt idx="24845">
                  <c:v>-320.77249999999998</c:v>
                </c:pt>
                <c:pt idx="24846">
                  <c:v>-320.77049999999997</c:v>
                </c:pt>
                <c:pt idx="24847">
                  <c:v>-320.76849999999996</c:v>
                </c:pt>
                <c:pt idx="24848">
                  <c:v>-320.76649999999995</c:v>
                </c:pt>
                <c:pt idx="24849">
                  <c:v>-320.7645</c:v>
                </c:pt>
                <c:pt idx="24850">
                  <c:v>-320.76249999999999</c:v>
                </c:pt>
                <c:pt idx="24851">
                  <c:v>-320.76049999999998</c:v>
                </c:pt>
                <c:pt idx="24852">
                  <c:v>-320.75849999999997</c:v>
                </c:pt>
                <c:pt idx="24853">
                  <c:v>-320.75649999999996</c:v>
                </c:pt>
                <c:pt idx="24854">
                  <c:v>-320.75450000000001</c:v>
                </c:pt>
                <c:pt idx="24855">
                  <c:v>-320.7525</c:v>
                </c:pt>
                <c:pt idx="24856">
                  <c:v>-320.75049999999999</c:v>
                </c:pt>
                <c:pt idx="24857">
                  <c:v>-320.74849999999998</c:v>
                </c:pt>
                <c:pt idx="24858">
                  <c:v>-320.74649999999997</c:v>
                </c:pt>
                <c:pt idx="24859">
                  <c:v>-320.74449999999996</c:v>
                </c:pt>
                <c:pt idx="24860">
                  <c:v>-320.74249999999995</c:v>
                </c:pt>
                <c:pt idx="24861">
                  <c:v>-320.7405</c:v>
                </c:pt>
                <c:pt idx="24862">
                  <c:v>-320.73849999999999</c:v>
                </c:pt>
                <c:pt idx="24863">
                  <c:v>-320.73649999999998</c:v>
                </c:pt>
                <c:pt idx="24864">
                  <c:v>-320.73449999999997</c:v>
                </c:pt>
                <c:pt idx="24865">
                  <c:v>-320.73249999999996</c:v>
                </c:pt>
                <c:pt idx="24866">
                  <c:v>-320.73050000000001</c:v>
                </c:pt>
                <c:pt idx="24867">
                  <c:v>-320.7285</c:v>
                </c:pt>
                <c:pt idx="24868">
                  <c:v>-320.72649999999999</c:v>
                </c:pt>
                <c:pt idx="24869">
                  <c:v>-320.72449999999998</c:v>
                </c:pt>
                <c:pt idx="24870">
                  <c:v>-320.72249999999997</c:v>
                </c:pt>
                <c:pt idx="24871">
                  <c:v>-320.72049999999996</c:v>
                </c:pt>
                <c:pt idx="24872">
                  <c:v>-320.71849999999995</c:v>
                </c:pt>
                <c:pt idx="24873">
                  <c:v>-320.7165</c:v>
                </c:pt>
                <c:pt idx="24874">
                  <c:v>-320.71449999999999</c:v>
                </c:pt>
                <c:pt idx="24875">
                  <c:v>-320.71249999999998</c:v>
                </c:pt>
                <c:pt idx="24876">
                  <c:v>-320.71049999999997</c:v>
                </c:pt>
                <c:pt idx="24877">
                  <c:v>-320.70849999999996</c:v>
                </c:pt>
                <c:pt idx="24878">
                  <c:v>-320.70650000000001</c:v>
                </c:pt>
                <c:pt idx="24879">
                  <c:v>-320.7045</c:v>
                </c:pt>
                <c:pt idx="24880">
                  <c:v>-320.70249999999999</c:v>
                </c:pt>
                <c:pt idx="24881">
                  <c:v>-320.70049999999998</c:v>
                </c:pt>
                <c:pt idx="24882">
                  <c:v>-320.69849999999997</c:v>
                </c:pt>
                <c:pt idx="24883">
                  <c:v>-320.69649999999996</c:v>
                </c:pt>
                <c:pt idx="24884">
                  <c:v>-320.69449999999995</c:v>
                </c:pt>
                <c:pt idx="24885">
                  <c:v>-320.6925</c:v>
                </c:pt>
                <c:pt idx="24886">
                  <c:v>-320.69049999999999</c:v>
                </c:pt>
                <c:pt idx="24887">
                  <c:v>-320.68849999999998</c:v>
                </c:pt>
                <c:pt idx="24888">
                  <c:v>-320.68649999999997</c:v>
                </c:pt>
                <c:pt idx="24889">
                  <c:v>-320.68449999999996</c:v>
                </c:pt>
                <c:pt idx="24890">
                  <c:v>-320.6825</c:v>
                </c:pt>
                <c:pt idx="24891">
                  <c:v>-320.68049999999999</c:v>
                </c:pt>
                <c:pt idx="24892">
                  <c:v>-320.67849999999999</c:v>
                </c:pt>
                <c:pt idx="24893">
                  <c:v>-320.67649999999998</c:v>
                </c:pt>
                <c:pt idx="24894">
                  <c:v>-320.67449999999997</c:v>
                </c:pt>
                <c:pt idx="24895">
                  <c:v>-320.67249999999996</c:v>
                </c:pt>
                <c:pt idx="24896">
                  <c:v>-320.67049999999995</c:v>
                </c:pt>
                <c:pt idx="24897">
                  <c:v>-320.66849999999999</c:v>
                </c:pt>
                <c:pt idx="24898">
                  <c:v>-320.66649999999998</c:v>
                </c:pt>
                <c:pt idx="24899">
                  <c:v>-320.66449999999998</c:v>
                </c:pt>
                <c:pt idx="24900">
                  <c:v>-320.66249999999997</c:v>
                </c:pt>
                <c:pt idx="24901">
                  <c:v>-320.66049999999996</c:v>
                </c:pt>
                <c:pt idx="24902">
                  <c:v>-320.6585</c:v>
                </c:pt>
                <c:pt idx="24903">
                  <c:v>-320.65649999999999</c:v>
                </c:pt>
                <c:pt idx="24904">
                  <c:v>-320.65449999999998</c:v>
                </c:pt>
                <c:pt idx="24905">
                  <c:v>-320.65249999999997</c:v>
                </c:pt>
                <c:pt idx="24906">
                  <c:v>-320.65049999999997</c:v>
                </c:pt>
                <c:pt idx="24907">
                  <c:v>-320.64849999999996</c:v>
                </c:pt>
                <c:pt idx="24908">
                  <c:v>-320.64649999999995</c:v>
                </c:pt>
                <c:pt idx="24909">
                  <c:v>-320.64449999999999</c:v>
                </c:pt>
                <c:pt idx="24910">
                  <c:v>-320.64249999999998</c:v>
                </c:pt>
                <c:pt idx="24911">
                  <c:v>-320.64049999999997</c:v>
                </c:pt>
                <c:pt idx="24912">
                  <c:v>-320.63849999999996</c:v>
                </c:pt>
                <c:pt idx="24913">
                  <c:v>-320.63649999999996</c:v>
                </c:pt>
                <c:pt idx="24914">
                  <c:v>-320.6345</c:v>
                </c:pt>
                <c:pt idx="24915">
                  <c:v>-320.63249999999999</c:v>
                </c:pt>
                <c:pt idx="24916">
                  <c:v>-320.63049999999998</c:v>
                </c:pt>
                <c:pt idx="24917">
                  <c:v>-320.62849999999997</c:v>
                </c:pt>
                <c:pt idx="24918">
                  <c:v>-320.62649999999996</c:v>
                </c:pt>
                <c:pt idx="24919">
                  <c:v>-320.62449999999995</c:v>
                </c:pt>
                <c:pt idx="24920">
                  <c:v>-320.62249999999995</c:v>
                </c:pt>
                <c:pt idx="24921">
                  <c:v>-320.62049999999999</c:v>
                </c:pt>
                <c:pt idx="24922">
                  <c:v>-320.61849999999998</c:v>
                </c:pt>
                <c:pt idx="24923">
                  <c:v>-320.61649999999997</c:v>
                </c:pt>
                <c:pt idx="24924">
                  <c:v>-320.61449999999996</c:v>
                </c:pt>
                <c:pt idx="24925">
                  <c:v>-320.61249999999995</c:v>
                </c:pt>
                <c:pt idx="24926">
                  <c:v>-320.6105</c:v>
                </c:pt>
                <c:pt idx="24927">
                  <c:v>-320.60849999999999</c:v>
                </c:pt>
                <c:pt idx="24928">
                  <c:v>-320.60649999999998</c:v>
                </c:pt>
                <c:pt idx="24929">
                  <c:v>-320.60449999999997</c:v>
                </c:pt>
                <c:pt idx="24930">
                  <c:v>-320.60249999999996</c:v>
                </c:pt>
                <c:pt idx="24931">
                  <c:v>-320.60049999999995</c:v>
                </c:pt>
                <c:pt idx="24932">
                  <c:v>-320.5985</c:v>
                </c:pt>
                <c:pt idx="24933">
                  <c:v>-320.59649999999999</c:v>
                </c:pt>
                <c:pt idx="24934">
                  <c:v>-320.59449999999998</c:v>
                </c:pt>
                <c:pt idx="24935">
                  <c:v>-320.59249999999997</c:v>
                </c:pt>
                <c:pt idx="24936">
                  <c:v>-320.59049999999996</c:v>
                </c:pt>
                <c:pt idx="24937">
                  <c:v>-320.58849999999995</c:v>
                </c:pt>
                <c:pt idx="24938">
                  <c:v>-320.5865</c:v>
                </c:pt>
                <c:pt idx="24939">
                  <c:v>-320.58449999999999</c:v>
                </c:pt>
                <c:pt idx="24940">
                  <c:v>-320.58249999999998</c:v>
                </c:pt>
                <c:pt idx="24941">
                  <c:v>-320.58049999999997</c:v>
                </c:pt>
                <c:pt idx="24942">
                  <c:v>-320.57849999999996</c:v>
                </c:pt>
                <c:pt idx="24943">
                  <c:v>-320.57649999999995</c:v>
                </c:pt>
                <c:pt idx="24944">
                  <c:v>-320.5745</c:v>
                </c:pt>
                <c:pt idx="24945">
                  <c:v>-320.57249999999999</c:v>
                </c:pt>
                <c:pt idx="24946">
                  <c:v>-320.57049999999998</c:v>
                </c:pt>
                <c:pt idx="24947">
                  <c:v>-320.56849999999997</c:v>
                </c:pt>
                <c:pt idx="24948">
                  <c:v>-320.56649999999996</c:v>
                </c:pt>
                <c:pt idx="24949">
                  <c:v>-320.56449999999995</c:v>
                </c:pt>
                <c:pt idx="24950">
                  <c:v>-320.5625</c:v>
                </c:pt>
                <c:pt idx="24951">
                  <c:v>-320.56049999999999</c:v>
                </c:pt>
                <c:pt idx="24952">
                  <c:v>-320.55849999999998</c:v>
                </c:pt>
                <c:pt idx="24953">
                  <c:v>-320.55649999999997</c:v>
                </c:pt>
                <c:pt idx="24954">
                  <c:v>-320.55449999999996</c:v>
                </c:pt>
                <c:pt idx="24955">
                  <c:v>-320.55250000000001</c:v>
                </c:pt>
                <c:pt idx="24956">
                  <c:v>-320.5505</c:v>
                </c:pt>
                <c:pt idx="24957">
                  <c:v>-320.54849999999999</c:v>
                </c:pt>
                <c:pt idx="24958">
                  <c:v>-320.54649999999998</c:v>
                </c:pt>
                <c:pt idx="24959">
                  <c:v>-320.54449999999997</c:v>
                </c:pt>
                <c:pt idx="24960">
                  <c:v>-320.54249999999996</c:v>
                </c:pt>
                <c:pt idx="24961">
                  <c:v>-320.54049999999995</c:v>
                </c:pt>
                <c:pt idx="24962">
                  <c:v>-320.5385</c:v>
                </c:pt>
                <c:pt idx="24963">
                  <c:v>-320.53649999999999</c:v>
                </c:pt>
                <c:pt idx="24964">
                  <c:v>-320.53449999999998</c:v>
                </c:pt>
                <c:pt idx="24965">
                  <c:v>-320.53249999999997</c:v>
                </c:pt>
                <c:pt idx="24966">
                  <c:v>-320.53049999999996</c:v>
                </c:pt>
                <c:pt idx="24967">
                  <c:v>-320.52850000000001</c:v>
                </c:pt>
                <c:pt idx="24968">
                  <c:v>-320.5265</c:v>
                </c:pt>
                <c:pt idx="24969">
                  <c:v>-320.52449999999999</c:v>
                </c:pt>
                <c:pt idx="24970">
                  <c:v>-320.52249999999998</c:v>
                </c:pt>
                <c:pt idx="24971">
                  <c:v>-320.52049999999997</c:v>
                </c:pt>
                <c:pt idx="24972">
                  <c:v>-320.51849999999996</c:v>
                </c:pt>
                <c:pt idx="24973">
                  <c:v>-320.51649999999995</c:v>
                </c:pt>
                <c:pt idx="24974">
                  <c:v>-320.5145</c:v>
                </c:pt>
                <c:pt idx="24975">
                  <c:v>-320.51249999999999</c:v>
                </c:pt>
                <c:pt idx="24976">
                  <c:v>-320.51049999999998</c:v>
                </c:pt>
                <c:pt idx="24977">
                  <c:v>-320.50849999999997</c:v>
                </c:pt>
                <c:pt idx="24978">
                  <c:v>-320.50649999999996</c:v>
                </c:pt>
                <c:pt idx="24979">
                  <c:v>-320.50450000000001</c:v>
                </c:pt>
                <c:pt idx="24980">
                  <c:v>-320.5025</c:v>
                </c:pt>
                <c:pt idx="24981">
                  <c:v>-320.50049999999999</c:v>
                </c:pt>
                <c:pt idx="24982">
                  <c:v>-320.49849999999998</c:v>
                </c:pt>
                <c:pt idx="24983">
                  <c:v>-320.49649999999997</c:v>
                </c:pt>
                <c:pt idx="24984">
                  <c:v>-320.49449999999996</c:v>
                </c:pt>
                <c:pt idx="24985">
                  <c:v>-320.49249999999995</c:v>
                </c:pt>
                <c:pt idx="24986">
                  <c:v>-320.4905</c:v>
                </c:pt>
                <c:pt idx="24987">
                  <c:v>-320.48849999999999</c:v>
                </c:pt>
                <c:pt idx="24988">
                  <c:v>-320.48649999999998</c:v>
                </c:pt>
                <c:pt idx="24989">
                  <c:v>-320.48449999999997</c:v>
                </c:pt>
                <c:pt idx="24990">
                  <c:v>-320.48249999999996</c:v>
                </c:pt>
                <c:pt idx="24991">
                  <c:v>-320.48050000000001</c:v>
                </c:pt>
                <c:pt idx="24992">
                  <c:v>-320.4785</c:v>
                </c:pt>
                <c:pt idx="24993">
                  <c:v>-320.47649999999999</c:v>
                </c:pt>
                <c:pt idx="24994">
                  <c:v>-320.47449999999998</c:v>
                </c:pt>
                <c:pt idx="24995">
                  <c:v>-320.47249999999997</c:v>
                </c:pt>
                <c:pt idx="24996">
                  <c:v>-320.47049999999996</c:v>
                </c:pt>
                <c:pt idx="24997">
                  <c:v>-320.46849999999995</c:v>
                </c:pt>
                <c:pt idx="24998">
                  <c:v>-320.4665</c:v>
                </c:pt>
                <c:pt idx="24999">
                  <c:v>-320.46449999999999</c:v>
                </c:pt>
                <c:pt idx="25000">
                  <c:v>-320.46249999999998</c:v>
                </c:pt>
                <c:pt idx="25001">
                  <c:v>-320.46049999999997</c:v>
                </c:pt>
                <c:pt idx="25002">
                  <c:v>-320.45849999999996</c:v>
                </c:pt>
                <c:pt idx="25003">
                  <c:v>-320.45650000000001</c:v>
                </c:pt>
                <c:pt idx="25004">
                  <c:v>-320.4545</c:v>
                </c:pt>
                <c:pt idx="25005">
                  <c:v>-320.45249999999999</c:v>
                </c:pt>
                <c:pt idx="25006">
                  <c:v>-320.45049999999998</c:v>
                </c:pt>
                <c:pt idx="25007">
                  <c:v>-320.44849999999997</c:v>
                </c:pt>
                <c:pt idx="25008">
                  <c:v>-320.44649999999996</c:v>
                </c:pt>
                <c:pt idx="25009">
                  <c:v>-320.44449999999995</c:v>
                </c:pt>
                <c:pt idx="25010">
                  <c:v>-320.4425</c:v>
                </c:pt>
                <c:pt idx="25011">
                  <c:v>-320.44049999999999</c:v>
                </c:pt>
                <c:pt idx="25012">
                  <c:v>-320.43849999999998</c:v>
                </c:pt>
                <c:pt idx="25013">
                  <c:v>-320.43649999999997</c:v>
                </c:pt>
                <c:pt idx="25014">
                  <c:v>-320.43449999999996</c:v>
                </c:pt>
                <c:pt idx="25015">
                  <c:v>-320.4325</c:v>
                </c:pt>
                <c:pt idx="25016">
                  <c:v>-320.43049999999999</c:v>
                </c:pt>
                <c:pt idx="25017">
                  <c:v>-320.42849999999999</c:v>
                </c:pt>
                <c:pt idx="25018">
                  <c:v>-320.42649999999998</c:v>
                </c:pt>
                <c:pt idx="25019">
                  <c:v>-320.42449999999997</c:v>
                </c:pt>
                <c:pt idx="25020">
                  <c:v>-320.42249999999996</c:v>
                </c:pt>
                <c:pt idx="25021">
                  <c:v>-320.42049999999995</c:v>
                </c:pt>
                <c:pt idx="25022">
                  <c:v>-320.41849999999999</c:v>
                </c:pt>
                <c:pt idx="25023">
                  <c:v>-320.41649999999998</c:v>
                </c:pt>
                <c:pt idx="25024">
                  <c:v>-320.41449999999998</c:v>
                </c:pt>
                <c:pt idx="25025">
                  <c:v>-320.41249999999997</c:v>
                </c:pt>
                <c:pt idx="25026">
                  <c:v>-320.41049999999996</c:v>
                </c:pt>
                <c:pt idx="25027">
                  <c:v>-320.4085</c:v>
                </c:pt>
                <c:pt idx="25028">
                  <c:v>-320.40649999999999</c:v>
                </c:pt>
                <c:pt idx="25029">
                  <c:v>-320.40449999999998</c:v>
                </c:pt>
                <c:pt idx="25030">
                  <c:v>-320.40249999999997</c:v>
                </c:pt>
                <c:pt idx="25031">
                  <c:v>-320.40049999999997</c:v>
                </c:pt>
                <c:pt idx="25032">
                  <c:v>-320.39849999999996</c:v>
                </c:pt>
                <c:pt idx="25033">
                  <c:v>-320.39649999999995</c:v>
                </c:pt>
                <c:pt idx="25034">
                  <c:v>-320.39449999999999</c:v>
                </c:pt>
                <c:pt idx="25035">
                  <c:v>-320.39249999999998</c:v>
                </c:pt>
                <c:pt idx="25036">
                  <c:v>-320.39049999999997</c:v>
                </c:pt>
                <c:pt idx="25037">
                  <c:v>-320.38849999999996</c:v>
                </c:pt>
                <c:pt idx="25038">
                  <c:v>-320.38649999999996</c:v>
                </c:pt>
                <c:pt idx="25039">
                  <c:v>-320.3845</c:v>
                </c:pt>
                <c:pt idx="25040">
                  <c:v>-320.38249999999999</c:v>
                </c:pt>
                <c:pt idx="25041">
                  <c:v>-320.38049999999998</c:v>
                </c:pt>
                <c:pt idx="25042">
                  <c:v>-320.37849999999997</c:v>
                </c:pt>
                <c:pt idx="25043">
                  <c:v>-320.37649999999996</c:v>
                </c:pt>
                <c:pt idx="25044">
                  <c:v>-320.37449999999995</c:v>
                </c:pt>
                <c:pt idx="25045">
                  <c:v>-320.37249999999995</c:v>
                </c:pt>
                <c:pt idx="25046">
                  <c:v>-320.37049999999999</c:v>
                </c:pt>
                <c:pt idx="25047">
                  <c:v>-320.36849999999998</c:v>
                </c:pt>
                <c:pt idx="25048">
                  <c:v>-320.36649999999997</c:v>
                </c:pt>
                <c:pt idx="25049">
                  <c:v>-320.36449999999996</c:v>
                </c:pt>
                <c:pt idx="25050">
                  <c:v>-320.36249999999995</c:v>
                </c:pt>
                <c:pt idx="25051">
                  <c:v>-320.3605</c:v>
                </c:pt>
                <c:pt idx="25052">
                  <c:v>-320.35849999999999</c:v>
                </c:pt>
                <c:pt idx="25053">
                  <c:v>-320.35649999999998</c:v>
                </c:pt>
                <c:pt idx="25054">
                  <c:v>-320.35449999999997</c:v>
                </c:pt>
                <c:pt idx="25055">
                  <c:v>-320.35249999999996</c:v>
                </c:pt>
                <c:pt idx="25056">
                  <c:v>-320.35049999999995</c:v>
                </c:pt>
                <c:pt idx="25057">
                  <c:v>-320.3485</c:v>
                </c:pt>
                <c:pt idx="25058">
                  <c:v>-320.34649999999999</c:v>
                </c:pt>
                <c:pt idx="25059">
                  <c:v>-320.34449999999998</c:v>
                </c:pt>
                <c:pt idx="25060">
                  <c:v>-320.34249999999997</c:v>
                </c:pt>
                <c:pt idx="25061">
                  <c:v>-320.34049999999996</c:v>
                </c:pt>
                <c:pt idx="25062">
                  <c:v>-320.33849999999995</c:v>
                </c:pt>
                <c:pt idx="25063">
                  <c:v>-320.3365</c:v>
                </c:pt>
                <c:pt idx="25064">
                  <c:v>-320.33449999999999</c:v>
                </c:pt>
                <c:pt idx="25065">
                  <c:v>-320.33249999999998</c:v>
                </c:pt>
                <c:pt idx="25066">
                  <c:v>-320.33049999999997</c:v>
                </c:pt>
                <c:pt idx="25067">
                  <c:v>-320.32849999999996</c:v>
                </c:pt>
                <c:pt idx="25068">
                  <c:v>-320.32649999999995</c:v>
                </c:pt>
                <c:pt idx="25069">
                  <c:v>-320.3245</c:v>
                </c:pt>
                <c:pt idx="25070">
                  <c:v>-320.32249999999999</c:v>
                </c:pt>
                <c:pt idx="25071">
                  <c:v>-320.32049999999998</c:v>
                </c:pt>
                <c:pt idx="25072">
                  <c:v>-320.31849999999997</c:v>
                </c:pt>
                <c:pt idx="25073">
                  <c:v>-320.31649999999996</c:v>
                </c:pt>
                <c:pt idx="25074">
                  <c:v>-320.31449999999995</c:v>
                </c:pt>
                <c:pt idx="25075">
                  <c:v>-320.3125</c:v>
                </c:pt>
                <c:pt idx="25076">
                  <c:v>-320.31049999999999</c:v>
                </c:pt>
                <c:pt idx="25077">
                  <c:v>-320.30849999999998</c:v>
                </c:pt>
                <c:pt idx="25078">
                  <c:v>-320.30649999999997</c:v>
                </c:pt>
                <c:pt idx="25079">
                  <c:v>-320.30449999999996</c:v>
                </c:pt>
                <c:pt idx="25080">
                  <c:v>-320.30250000000001</c:v>
                </c:pt>
                <c:pt idx="25081">
                  <c:v>-320.3005</c:v>
                </c:pt>
                <c:pt idx="25082">
                  <c:v>-320.29849999999999</c:v>
                </c:pt>
                <c:pt idx="25083">
                  <c:v>-320.29649999999998</c:v>
                </c:pt>
                <c:pt idx="25084">
                  <c:v>-320.29449999999997</c:v>
                </c:pt>
                <c:pt idx="25085">
                  <c:v>-320.29249999999996</c:v>
                </c:pt>
                <c:pt idx="25086">
                  <c:v>-320.29049999999995</c:v>
                </c:pt>
                <c:pt idx="25087">
                  <c:v>-320.2885</c:v>
                </c:pt>
                <c:pt idx="25088">
                  <c:v>-320.28649999999999</c:v>
                </c:pt>
                <c:pt idx="25089">
                  <c:v>-320.28449999999998</c:v>
                </c:pt>
                <c:pt idx="25090">
                  <c:v>-320.28249999999997</c:v>
                </c:pt>
                <c:pt idx="25091">
                  <c:v>-320.28049999999996</c:v>
                </c:pt>
                <c:pt idx="25092">
                  <c:v>-320.27850000000001</c:v>
                </c:pt>
                <c:pt idx="25093">
                  <c:v>-320.2765</c:v>
                </c:pt>
                <c:pt idx="25094">
                  <c:v>-320.27449999999999</c:v>
                </c:pt>
                <c:pt idx="25095">
                  <c:v>-320.27249999999998</c:v>
                </c:pt>
                <c:pt idx="25096">
                  <c:v>-320.27049999999997</c:v>
                </c:pt>
                <c:pt idx="25097">
                  <c:v>-320.26849999999996</c:v>
                </c:pt>
                <c:pt idx="25098">
                  <c:v>-320.26649999999995</c:v>
                </c:pt>
                <c:pt idx="25099">
                  <c:v>-320.2645</c:v>
                </c:pt>
                <c:pt idx="25100">
                  <c:v>-320.26249999999999</c:v>
                </c:pt>
                <c:pt idx="25101">
                  <c:v>-320.26049999999998</c:v>
                </c:pt>
                <c:pt idx="25102">
                  <c:v>-320.25849999999997</c:v>
                </c:pt>
                <c:pt idx="25103">
                  <c:v>-320.25649999999996</c:v>
                </c:pt>
                <c:pt idx="25104">
                  <c:v>-320.25450000000001</c:v>
                </c:pt>
                <c:pt idx="25105">
                  <c:v>-320.2525</c:v>
                </c:pt>
                <c:pt idx="25106">
                  <c:v>-320.25049999999999</c:v>
                </c:pt>
                <c:pt idx="25107">
                  <c:v>-320.24849999999998</c:v>
                </c:pt>
                <c:pt idx="25108">
                  <c:v>-320.24649999999997</c:v>
                </c:pt>
                <c:pt idx="25109">
                  <c:v>-320.24449999999996</c:v>
                </c:pt>
                <c:pt idx="25110">
                  <c:v>-320.24249999999995</c:v>
                </c:pt>
                <c:pt idx="25111">
                  <c:v>-320.2405</c:v>
                </c:pt>
                <c:pt idx="25112">
                  <c:v>-320.23849999999999</c:v>
                </c:pt>
                <c:pt idx="25113">
                  <c:v>-320.23649999999998</c:v>
                </c:pt>
                <c:pt idx="25114">
                  <c:v>-320.23449999999997</c:v>
                </c:pt>
                <c:pt idx="25115">
                  <c:v>-320.23249999999996</c:v>
                </c:pt>
                <c:pt idx="25116">
                  <c:v>-320.23050000000001</c:v>
                </c:pt>
                <c:pt idx="25117">
                  <c:v>-320.2285</c:v>
                </c:pt>
                <c:pt idx="25118">
                  <c:v>-320.22649999999999</c:v>
                </c:pt>
                <c:pt idx="25119">
                  <c:v>-320.22449999999998</c:v>
                </c:pt>
                <c:pt idx="25120">
                  <c:v>-320.22249999999997</c:v>
                </c:pt>
                <c:pt idx="25121">
                  <c:v>-320.22049999999996</c:v>
                </c:pt>
                <c:pt idx="25122">
                  <c:v>-320.21849999999995</c:v>
                </c:pt>
                <c:pt idx="25123">
                  <c:v>-320.2165</c:v>
                </c:pt>
                <c:pt idx="25124">
                  <c:v>-320.21449999999999</c:v>
                </c:pt>
                <c:pt idx="25125">
                  <c:v>-320.21249999999998</c:v>
                </c:pt>
                <c:pt idx="25126">
                  <c:v>-320.21049999999997</c:v>
                </c:pt>
                <c:pt idx="25127">
                  <c:v>-320.20849999999996</c:v>
                </c:pt>
                <c:pt idx="25128">
                  <c:v>-320.20650000000001</c:v>
                </c:pt>
                <c:pt idx="25129">
                  <c:v>-320.2045</c:v>
                </c:pt>
                <c:pt idx="25130">
                  <c:v>-320.20249999999999</c:v>
                </c:pt>
                <c:pt idx="25131">
                  <c:v>-320.20049999999998</c:v>
                </c:pt>
                <c:pt idx="25132">
                  <c:v>-320.19849999999997</c:v>
                </c:pt>
                <c:pt idx="25133">
                  <c:v>-320.19649999999996</c:v>
                </c:pt>
                <c:pt idx="25134">
                  <c:v>-320.19449999999995</c:v>
                </c:pt>
                <c:pt idx="25135">
                  <c:v>-320.1925</c:v>
                </c:pt>
                <c:pt idx="25136">
                  <c:v>-320.19049999999999</c:v>
                </c:pt>
                <c:pt idx="25137">
                  <c:v>-320.18849999999998</c:v>
                </c:pt>
                <c:pt idx="25138">
                  <c:v>-320.18649999999997</c:v>
                </c:pt>
                <c:pt idx="25139">
                  <c:v>-320.18449999999996</c:v>
                </c:pt>
                <c:pt idx="25140">
                  <c:v>-320.1825</c:v>
                </c:pt>
                <c:pt idx="25141">
                  <c:v>-320.18049999999999</c:v>
                </c:pt>
                <c:pt idx="25142">
                  <c:v>-320.17849999999999</c:v>
                </c:pt>
                <c:pt idx="25143">
                  <c:v>-320.17649999999998</c:v>
                </c:pt>
                <c:pt idx="25144">
                  <c:v>-320.17449999999997</c:v>
                </c:pt>
                <c:pt idx="25145">
                  <c:v>-320.17249999999996</c:v>
                </c:pt>
                <c:pt idx="25146">
                  <c:v>-320.17049999999995</c:v>
                </c:pt>
                <c:pt idx="25147">
                  <c:v>-320.16849999999999</c:v>
                </c:pt>
                <c:pt idx="25148">
                  <c:v>-320.16649999999998</c:v>
                </c:pt>
                <c:pt idx="25149">
                  <c:v>-320.16449999999998</c:v>
                </c:pt>
                <c:pt idx="25150">
                  <c:v>-320.16249999999997</c:v>
                </c:pt>
                <c:pt idx="25151">
                  <c:v>-320.16049999999996</c:v>
                </c:pt>
                <c:pt idx="25152">
                  <c:v>-320.1585</c:v>
                </c:pt>
                <c:pt idx="25153">
                  <c:v>-320.15649999999999</c:v>
                </c:pt>
                <c:pt idx="25154">
                  <c:v>-320.15449999999998</c:v>
                </c:pt>
                <c:pt idx="25155">
                  <c:v>-320.15249999999997</c:v>
                </c:pt>
                <c:pt idx="25156">
                  <c:v>-320.15049999999997</c:v>
                </c:pt>
                <c:pt idx="25157">
                  <c:v>-320.14849999999996</c:v>
                </c:pt>
                <c:pt idx="25158">
                  <c:v>-320.14649999999995</c:v>
                </c:pt>
                <c:pt idx="25159">
                  <c:v>-320.14449999999999</c:v>
                </c:pt>
                <c:pt idx="25160">
                  <c:v>-320.14249999999998</c:v>
                </c:pt>
                <c:pt idx="25161">
                  <c:v>-320.14049999999997</c:v>
                </c:pt>
                <c:pt idx="25162">
                  <c:v>-320.13849999999996</c:v>
                </c:pt>
                <c:pt idx="25163">
                  <c:v>-320.13649999999996</c:v>
                </c:pt>
                <c:pt idx="25164">
                  <c:v>-320.1345</c:v>
                </c:pt>
                <c:pt idx="25165">
                  <c:v>-320.13249999999999</c:v>
                </c:pt>
                <c:pt idx="25166">
                  <c:v>-320.13049999999998</c:v>
                </c:pt>
                <c:pt idx="25167">
                  <c:v>-320.12849999999997</c:v>
                </c:pt>
                <c:pt idx="25168">
                  <c:v>-320.12649999999996</c:v>
                </c:pt>
                <c:pt idx="25169">
                  <c:v>-320.12449999999995</c:v>
                </c:pt>
                <c:pt idx="25170">
                  <c:v>-320.12249999999995</c:v>
                </c:pt>
                <c:pt idx="25171">
                  <c:v>-320.12049999999999</c:v>
                </c:pt>
                <c:pt idx="25172">
                  <c:v>-320.11849999999998</c:v>
                </c:pt>
                <c:pt idx="25173">
                  <c:v>-320.11649999999997</c:v>
                </c:pt>
                <c:pt idx="25174">
                  <c:v>-320.11449999999996</c:v>
                </c:pt>
                <c:pt idx="25175">
                  <c:v>-320.11249999999995</c:v>
                </c:pt>
                <c:pt idx="25176">
                  <c:v>-320.1105</c:v>
                </c:pt>
                <c:pt idx="25177">
                  <c:v>-320.10849999999999</c:v>
                </c:pt>
                <c:pt idx="25178">
                  <c:v>-320.10649999999998</c:v>
                </c:pt>
                <c:pt idx="25179">
                  <c:v>-320.10449999999997</c:v>
                </c:pt>
                <c:pt idx="25180">
                  <c:v>-320.10249999999996</c:v>
                </c:pt>
                <c:pt idx="25181">
                  <c:v>-320.10049999999995</c:v>
                </c:pt>
                <c:pt idx="25182">
                  <c:v>-320.0985</c:v>
                </c:pt>
                <c:pt idx="25183">
                  <c:v>-320.09649999999999</c:v>
                </c:pt>
                <c:pt idx="25184">
                  <c:v>-320.09449999999998</c:v>
                </c:pt>
                <c:pt idx="25185">
                  <c:v>-320.09249999999997</c:v>
                </c:pt>
                <c:pt idx="25186">
                  <c:v>-320.09049999999996</c:v>
                </c:pt>
                <c:pt idx="25187">
                  <c:v>-320.08849999999995</c:v>
                </c:pt>
                <c:pt idx="25188">
                  <c:v>-320.0865</c:v>
                </c:pt>
                <c:pt idx="25189">
                  <c:v>-320.08449999999999</c:v>
                </c:pt>
                <c:pt idx="25190">
                  <c:v>-320.08249999999998</c:v>
                </c:pt>
                <c:pt idx="25191">
                  <c:v>-320.08049999999997</c:v>
                </c:pt>
                <c:pt idx="25192">
                  <c:v>-320.07849999999996</c:v>
                </c:pt>
                <c:pt idx="25193">
                  <c:v>-320.07649999999995</c:v>
                </c:pt>
                <c:pt idx="25194">
                  <c:v>-320.0745</c:v>
                </c:pt>
                <c:pt idx="25195">
                  <c:v>-320.07249999999999</c:v>
                </c:pt>
                <c:pt idx="25196">
                  <c:v>-320.07049999999998</c:v>
                </c:pt>
                <c:pt idx="25197">
                  <c:v>-320.06849999999997</c:v>
                </c:pt>
                <c:pt idx="25198">
                  <c:v>-320.06649999999996</c:v>
                </c:pt>
                <c:pt idx="25199">
                  <c:v>-320.06449999999995</c:v>
                </c:pt>
                <c:pt idx="25200">
                  <c:v>-320.0625</c:v>
                </c:pt>
                <c:pt idx="25201">
                  <c:v>-320.06049999999999</c:v>
                </c:pt>
                <c:pt idx="25202">
                  <c:v>-320.05849999999998</c:v>
                </c:pt>
                <c:pt idx="25203">
                  <c:v>-320.05649999999997</c:v>
                </c:pt>
                <c:pt idx="25204">
                  <c:v>-320.05449999999996</c:v>
                </c:pt>
                <c:pt idx="25205">
                  <c:v>-320.05250000000001</c:v>
                </c:pt>
                <c:pt idx="25206">
                  <c:v>-320.0505</c:v>
                </c:pt>
                <c:pt idx="25207">
                  <c:v>-320.04849999999999</c:v>
                </c:pt>
                <c:pt idx="25208">
                  <c:v>-320.04649999999998</c:v>
                </c:pt>
                <c:pt idx="25209">
                  <c:v>-320.04449999999997</c:v>
                </c:pt>
                <c:pt idx="25210">
                  <c:v>-320.04249999999996</c:v>
                </c:pt>
                <c:pt idx="25211">
                  <c:v>-320.04049999999995</c:v>
                </c:pt>
                <c:pt idx="25212">
                  <c:v>-320.0385</c:v>
                </c:pt>
                <c:pt idx="25213">
                  <c:v>-320.03649999999999</c:v>
                </c:pt>
                <c:pt idx="25214">
                  <c:v>-320.03449999999998</c:v>
                </c:pt>
                <c:pt idx="25215">
                  <c:v>-320.03249999999997</c:v>
                </c:pt>
                <c:pt idx="25216">
                  <c:v>-320.03049999999996</c:v>
                </c:pt>
                <c:pt idx="25217">
                  <c:v>-320.02850000000001</c:v>
                </c:pt>
                <c:pt idx="25218">
                  <c:v>-320.0265</c:v>
                </c:pt>
                <c:pt idx="25219">
                  <c:v>-320.02449999999999</c:v>
                </c:pt>
                <c:pt idx="25220">
                  <c:v>-320.02249999999998</c:v>
                </c:pt>
                <c:pt idx="25221">
                  <c:v>-320.02049999999997</c:v>
                </c:pt>
                <c:pt idx="25222">
                  <c:v>-320.01849999999996</c:v>
                </c:pt>
                <c:pt idx="25223">
                  <c:v>-320.01649999999995</c:v>
                </c:pt>
                <c:pt idx="25224">
                  <c:v>-320.0145</c:v>
                </c:pt>
                <c:pt idx="25225">
                  <c:v>-320.01249999999999</c:v>
                </c:pt>
                <c:pt idx="25226">
                  <c:v>-320.01049999999998</c:v>
                </c:pt>
                <c:pt idx="25227">
                  <c:v>-320.00849999999997</c:v>
                </c:pt>
                <c:pt idx="25228">
                  <c:v>-320.00649999999996</c:v>
                </c:pt>
                <c:pt idx="25229">
                  <c:v>-320.00450000000001</c:v>
                </c:pt>
                <c:pt idx="25230">
                  <c:v>-320.0025</c:v>
                </c:pt>
                <c:pt idx="25231">
                  <c:v>-320.00049999999999</c:v>
                </c:pt>
                <c:pt idx="25232">
                  <c:v>-319.99849999999998</c:v>
                </c:pt>
                <c:pt idx="25233">
                  <c:v>-319.99649999999997</c:v>
                </c:pt>
                <c:pt idx="25234">
                  <c:v>-319.99449999999996</c:v>
                </c:pt>
                <c:pt idx="25235">
                  <c:v>-319.99249999999995</c:v>
                </c:pt>
                <c:pt idx="25236">
                  <c:v>-319.9905</c:v>
                </c:pt>
                <c:pt idx="25237">
                  <c:v>-319.98849999999999</c:v>
                </c:pt>
                <c:pt idx="25238">
                  <c:v>-319.98649999999998</c:v>
                </c:pt>
                <c:pt idx="25239">
                  <c:v>-319.98449999999997</c:v>
                </c:pt>
                <c:pt idx="25240">
                  <c:v>-319.98249999999996</c:v>
                </c:pt>
                <c:pt idx="25241">
                  <c:v>-319.98050000000001</c:v>
                </c:pt>
                <c:pt idx="25242">
                  <c:v>-319.9785</c:v>
                </c:pt>
                <c:pt idx="25243">
                  <c:v>-319.97649999999999</c:v>
                </c:pt>
                <c:pt idx="25244">
                  <c:v>-319.97449999999998</c:v>
                </c:pt>
                <c:pt idx="25245">
                  <c:v>-319.97249999999997</c:v>
                </c:pt>
                <c:pt idx="25246">
                  <c:v>-319.97049999999996</c:v>
                </c:pt>
                <c:pt idx="25247">
                  <c:v>-319.96849999999995</c:v>
                </c:pt>
                <c:pt idx="25248">
                  <c:v>-319.9665</c:v>
                </c:pt>
                <c:pt idx="25249">
                  <c:v>-319.96449999999999</c:v>
                </c:pt>
                <c:pt idx="25250">
                  <c:v>-319.96249999999998</c:v>
                </c:pt>
                <c:pt idx="25251">
                  <c:v>-319.96049999999997</c:v>
                </c:pt>
                <c:pt idx="25252">
                  <c:v>-319.95849999999996</c:v>
                </c:pt>
                <c:pt idx="25253">
                  <c:v>-319.95650000000001</c:v>
                </c:pt>
                <c:pt idx="25254">
                  <c:v>-319.9545</c:v>
                </c:pt>
                <c:pt idx="25255">
                  <c:v>-319.95249999999999</c:v>
                </c:pt>
                <c:pt idx="25256">
                  <c:v>-319.95049999999998</c:v>
                </c:pt>
                <c:pt idx="25257">
                  <c:v>-319.94849999999997</c:v>
                </c:pt>
                <c:pt idx="25258">
                  <c:v>-319.94649999999996</c:v>
                </c:pt>
                <c:pt idx="25259">
                  <c:v>-319.94449999999995</c:v>
                </c:pt>
                <c:pt idx="25260">
                  <c:v>-319.9425</c:v>
                </c:pt>
                <c:pt idx="25261">
                  <c:v>-319.94049999999999</c:v>
                </c:pt>
                <c:pt idx="25262">
                  <c:v>-319.93849999999998</c:v>
                </c:pt>
                <c:pt idx="25263">
                  <c:v>-319.93649999999997</c:v>
                </c:pt>
                <c:pt idx="25264">
                  <c:v>-319.93449999999996</c:v>
                </c:pt>
                <c:pt idx="25265">
                  <c:v>-319.9325</c:v>
                </c:pt>
                <c:pt idx="25266">
                  <c:v>-319.93049999999999</c:v>
                </c:pt>
                <c:pt idx="25267">
                  <c:v>-319.92849999999999</c:v>
                </c:pt>
                <c:pt idx="25268">
                  <c:v>-319.92649999999998</c:v>
                </c:pt>
                <c:pt idx="25269">
                  <c:v>-319.92449999999997</c:v>
                </c:pt>
                <c:pt idx="25270">
                  <c:v>-319.92249999999996</c:v>
                </c:pt>
                <c:pt idx="25271">
                  <c:v>-319.92049999999995</c:v>
                </c:pt>
                <c:pt idx="25272">
                  <c:v>-319.91849999999999</c:v>
                </c:pt>
                <c:pt idx="25273">
                  <c:v>-319.91649999999998</c:v>
                </c:pt>
                <c:pt idx="25274">
                  <c:v>-319.91449999999998</c:v>
                </c:pt>
                <c:pt idx="25275">
                  <c:v>-319.91249999999997</c:v>
                </c:pt>
                <c:pt idx="25276">
                  <c:v>-319.91049999999996</c:v>
                </c:pt>
                <c:pt idx="25277">
                  <c:v>-319.9085</c:v>
                </c:pt>
                <c:pt idx="25278">
                  <c:v>-319.90649999999999</c:v>
                </c:pt>
                <c:pt idx="25279">
                  <c:v>-319.90449999999998</c:v>
                </c:pt>
                <c:pt idx="25280">
                  <c:v>-319.90249999999997</c:v>
                </c:pt>
                <c:pt idx="25281">
                  <c:v>-319.90049999999997</c:v>
                </c:pt>
                <c:pt idx="25282">
                  <c:v>-319.89849999999996</c:v>
                </c:pt>
                <c:pt idx="25283">
                  <c:v>-319.89649999999995</c:v>
                </c:pt>
                <c:pt idx="25284">
                  <c:v>-319.89449999999999</c:v>
                </c:pt>
                <c:pt idx="25285">
                  <c:v>-319.89249999999998</c:v>
                </c:pt>
                <c:pt idx="25286">
                  <c:v>-319.89049999999997</c:v>
                </c:pt>
                <c:pt idx="25287">
                  <c:v>-319.88849999999996</c:v>
                </c:pt>
                <c:pt idx="25288">
                  <c:v>-319.88649999999996</c:v>
                </c:pt>
                <c:pt idx="25289">
                  <c:v>-319.8845</c:v>
                </c:pt>
                <c:pt idx="25290">
                  <c:v>-319.88249999999999</c:v>
                </c:pt>
                <c:pt idx="25291">
                  <c:v>-319.88049999999998</c:v>
                </c:pt>
                <c:pt idx="25292">
                  <c:v>-319.87849999999997</c:v>
                </c:pt>
                <c:pt idx="25293">
                  <c:v>-319.87649999999996</c:v>
                </c:pt>
                <c:pt idx="25294">
                  <c:v>-319.87449999999995</c:v>
                </c:pt>
                <c:pt idx="25295">
                  <c:v>-319.87249999999995</c:v>
                </c:pt>
                <c:pt idx="25296">
                  <c:v>-319.87049999999999</c:v>
                </c:pt>
                <c:pt idx="25297">
                  <c:v>-319.86849999999998</c:v>
                </c:pt>
                <c:pt idx="25298">
                  <c:v>-319.86649999999997</c:v>
                </c:pt>
                <c:pt idx="25299">
                  <c:v>-319.86449999999996</c:v>
                </c:pt>
                <c:pt idx="25300">
                  <c:v>-319.86249999999995</c:v>
                </c:pt>
                <c:pt idx="25301">
                  <c:v>-319.8605</c:v>
                </c:pt>
                <c:pt idx="25302">
                  <c:v>-319.85849999999999</c:v>
                </c:pt>
                <c:pt idx="25303">
                  <c:v>-319.85649999999998</c:v>
                </c:pt>
                <c:pt idx="25304">
                  <c:v>-319.85449999999997</c:v>
                </c:pt>
                <c:pt idx="25305">
                  <c:v>-319.85249999999996</c:v>
                </c:pt>
                <c:pt idx="25306">
                  <c:v>-319.85049999999995</c:v>
                </c:pt>
                <c:pt idx="25307">
                  <c:v>-319.8485</c:v>
                </c:pt>
                <c:pt idx="25308">
                  <c:v>-319.84649999999999</c:v>
                </c:pt>
                <c:pt idx="25309">
                  <c:v>-319.84449999999998</c:v>
                </c:pt>
                <c:pt idx="25310">
                  <c:v>-319.84249999999997</c:v>
                </c:pt>
                <c:pt idx="25311">
                  <c:v>-319.84049999999996</c:v>
                </c:pt>
                <c:pt idx="25312">
                  <c:v>-319.83849999999995</c:v>
                </c:pt>
                <c:pt idx="25313">
                  <c:v>-319.8365</c:v>
                </c:pt>
                <c:pt idx="25314">
                  <c:v>-319.83449999999999</c:v>
                </c:pt>
                <c:pt idx="25315">
                  <c:v>-319.83249999999998</c:v>
                </c:pt>
                <c:pt idx="25316">
                  <c:v>-319.83049999999997</c:v>
                </c:pt>
                <c:pt idx="25317">
                  <c:v>-319.82849999999996</c:v>
                </c:pt>
                <c:pt idx="25318">
                  <c:v>-319.82649999999995</c:v>
                </c:pt>
                <c:pt idx="25319">
                  <c:v>-319.8245</c:v>
                </c:pt>
                <c:pt idx="25320">
                  <c:v>-319.82249999999999</c:v>
                </c:pt>
                <c:pt idx="25321">
                  <c:v>-319.82049999999998</c:v>
                </c:pt>
                <c:pt idx="25322">
                  <c:v>-319.81849999999997</c:v>
                </c:pt>
                <c:pt idx="25323">
                  <c:v>-319.81649999999996</c:v>
                </c:pt>
                <c:pt idx="25324">
                  <c:v>-319.81449999999995</c:v>
                </c:pt>
                <c:pt idx="25325">
                  <c:v>-319.8125</c:v>
                </c:pt>
                <c:pt idx="25326">
                  <c:v>-319.81049999999999</c:v>
                </c:pt>
                <c:pt idx="25327">
                  <c:v>-319.80849999999998</c:v>
                </c:pt>
                <c:pt idx="25328">
                  <c:v>-319.80649999999997</c:v>
                </c:pt>
                <c:pt idx="25329">
                  <c:v>-319.80449999999996</c:v>
                </c:pt>
                <c:pt idx="25330">
                  <c:v>-319.80250000000001</c:v>
                </c:pt>
                <c:pt idx="25331">
                  <c:v>-319.8005</c:v>
                </c:pt>
                <c:pt idx="25332">
                  <c:v>-319.79849999999999</c:v>
                </c:pt>
                <c:pt idx="25333">
                  <c:v>-319.79649999999998</c:v>
                </c:pt>
                <c:pt idx="25334">
                  <c:v>-319.79449999999997</c:v>
                </c:pt>
                <c:pt idx="25335">
                  <c:v>-319.79249999999996</c:v>
                </c:pt>
                <c:pt idx="25336">
                  <c:v>-319.79049999999995</c:v>
                </c:pt>
                <c:pt idx="25337">
                  <c:v>-319.7885</c:v>
                </c:pt>
                <c:pt idx="25338">
                  <c:v>-319.78649999999999</c:v>
                </c:pt>
                <c:pt idx="25339">
                  <c:v>-319.78449999999998</c:v>
                </c:pt>
                <c:pt idx="25340">
                  <c:v>-319.78249999999997</c:v>
                </c:pt>
                <c:pt idx="25341">
                  <c:v>-319.78049999999996</c:v>
                </c:pt>
                <c:pt idx="25342">
                  <c:v>-319.77850000000001</c:v>
                </c:pt>
                <c:pt idx="25343">
                  <c:v>-319.7765</c:v>
                </c:pt>
                <c:pt idx="25344">
                  <c:v>-319.77449999999999</c:v>
                </c:pt>
                <c:pt idx="25345">
                  <c:v>-319.77249999999998</c:v>
                </c:pt>
                <c:pt idx="25346">
                  <c:v>-319.77049999999997</c:v>
                </c:pt>
                <c:pt idx="25347">
                  <c:v>-319.76849999999996</c:v>
                </c:pt>
                <c:pt idx="25348">
                  <c:v>-319.76649999999995</c:v>
                </c:pt>
                <c:pt idx="25349">
                  <c:v>-319.7645</c:v>
                </c:pt>
                <c:pt idx="25350">
                  <c:v>-319.76249999999999</c:v>
                </c:pt>
                <c:pt idx="25351">
                  <c:v>-319.76049999999998</c:v>
                </c:pt>
                <c:pt idx="25352">
                  <c:v>-319.75849999999997</c:v>
                </c:pt>
                <c:pt idx="25353">
                  <c:v>-319.75649999999996</c:v>
                </c:pt>
                <c:pt idx="25354">
                  <c:v>-319.75450000000001</c:v>
                </c:pt>
                <c:pt idx="25355">
                  <c:v>-319.7525</c:v>
                </c:pt>
                <c:pt idx="25356">
                  <c:v>-319.75049999999999</c:v>
                </c:pt>
                <c:pt idx="25357">
                  <c:v>-319.74849999999998</c:v>
                </c:pt>
                <c:pt idx="25358">
                  <c:v>-319.74649999999997</c:v>
                </c:pt>
                <c:pt idx="25359">
                  <c:v>-319.74449999999996</c:v>
                </c:pt>
                <c:pt idx="25360">
                  <c:v>-319.74249999999995</c:v>
                </c:pt>
                <c:pt idx="25361">
                  <c:v>-319.7405</c:v>
                </c:pt>
                <c:pt idx="25362">
                  <c:v>-319.73849999999999</c:v>
                </c:pt>
                <c:pt idx="25363">
                  <c:v>-319.73649999999998</c:v>
                </c:pt>
                <c:pt idx="25364">
                  <c:v>-319.73449999999997</c:v>
                </c:pt>
                <c:pt idx="25365">
                  <c:v>-319.73249999999996</c:v>
                </c:pt>
                <c:pt idx="25366">
                  <c:v>-319.73050000000001</c:v>
                </c:pt>
                <c:pt idx="25367">
                  <c:v>-319.7285</c:v>
                </c:pt>
                <c:pt idx="25368">
                  <c:v>-319.72649999999999</c:v>
                </c:pt>
                <c:pt idx="25369">
                  <c:v>-319.72449999999998</c:v>
                </c:pt>
                <c:pt idx="25370">
                  <c:v>-319.72249999999997</c:v>
                </c:pt>
                <c:pt idx="25371">
                  <c:v>-319.72049999999996</c:v>
                </c:pt>
                <c:pt idx="25372">
                  <c:v>-319.71849999999995</c:v>
                </c:pt>
                <c:pt idx="25373">
                  <c:v>-319.7165</c:v>
                </c:pt>
                <c:pt idx="25374">
                  <c:v>-319.71449999999999</c:v>
                </c:pt>
                <c:pt idx="25375">
                  <c:v>-319.71249999999998</c:v>
                </c:pt>
                <c:pt idx="25376">
                  <c:v>-319.71049999999997</c:v>
                </c:pt>
                <c:pt idx="25377">
                  <c:v>-319.70849999999996</c:v>
                </c:pt>
                <c:pt idx="25378">
                  <c:v>-319.70650000000001</c:v>
                </c:pt>
                <c:pt idx="25379">
                  <c:v>-319.7045</c:v>
                </c:pt>
                <c:pt idx="25380">
                  <c:v>-319.70249999999999</c:v>
                </c:pt>
                <c:pt idx="25381">
                  <c:v>-319.70049999999998</c:v>
                </c:pt>
                <c:pt idx="25382">
                  <c:v>-319.69849999999997</c:v>
                </c:pt>
                <c:pt idx="25383">
                  <c:v>-319.69649999999996</c:v>
                </c:pt>
                <c:pt idx="25384">
                  <c:v>-319.69449999999995</c:v>
                </c:pt>
                <c:pt idx="25385">
                  <c:v>-319.6925</c:v>
                </c:pt>
                <c:pt idx="25386">
                  <c:v>-319.69049999999999</c:v>
                </c:pt>
                <c:pt idx="25387">
                  <c:v>-319.68849999999998</c:v>
                </c:pt>
                <c:pt idx="25388">
                  <c:v>-319.68649999999997</c:v>
                </c:pt>
                <c:pt idx="25389">
                  <c:v>-319.68449999999996</c:v>
                </c:pt>
                <c:pt idx="25390">
                  <c:v>-319.6825</c:v>
                </c:pt>
                <c:pt idx="25391">
                  <c:v>-319.68049999999999</c:v>
                </c:pt>
                <c:pt idx="25392">
                  <c:v>-319.67849999999999</c:v>
                </c:pt>
                <c:pt idx="25393">
                  <c:v>-319.67649999999998</c:v>
                </c:pt>
                <c:pt idx="25394">
                  <c:v>-319.67449999999997</c:v>
                </c:pt>
                <c:pt idx="25395">
                  <c:v>-319.67249999999996</c:v>
                </c:pt>
                <c:pt idx="25396">
                  <c:v>-319.67049999999995</c:v>
                </c:pt>
                <c:pt idx="25397">
                  <c:v>-319.66849999999999</c:v>
                </c:pt>
                <c:pt idx="25398">
                  <c:v>-319.66649999999998</c:v>
                </c:pt>
                <c:pt idx="25399">
                  <c:v>-319.66449999999998</c:v>
                </c:pt>
                <c:pt idx="25400">
                  <c:v>-319.66249999999997</c:v>
                </c:pt>
                <c:pt idx="25401">
                  <c:v>-319.66049999999996</c:v>
                </c:pt>
                <c:pt idx="25402">
                  <c:v>-319.6585</c:v>
                </c:pt>
                <c:pt idx="25403">
                  <c:v>-319.65649999999999</c:v>
                </c:pt>
                <c:pt idx="25404">
                  <c:v>-319.65449999999998</c:v>
                </c:pt>
                <c:pt idx="25405">
                  <c:v>-319.65249999999997</c:v>
                </c:pt>
                <c:pt idx="25406">
                  <c:v>-319.65049999999997</c:v>
                </c:pt>
                <c:pt idx="25407">
                  <c:v>-319.64849999999996</c:v>
                </c:pt>
                <c:pt idx="25408">
                  <c:v>-319.64649999999995</c:v>
                </c:pt>
                <c:pt idx="25409">
                  <c:v>-319.64449999999999</c:v>
                </c:pt>
                <c:pt idx="25410">
                  <c:v>-319.64249999999998</c:v>
                </c:pt>
                <c:pt idx="25411">
                  <c:v>-319.64049999999997</c:v>
                </c:pt>
                <c:pt idx="25412">
                  <c:v>-319.63849999999996</c:v>
                </c:pt>
                <c:pt idx="25413">
                  <c:v>-319.63649999999996</c:v>
                </c:pt>
                <c:pt idx="25414">
                  <c:v>-319.6345</c:v>
                </c:pt>
                <c:pt idx="25415">
                  <c:v>-319.63249999999999</c:v>
                </c:pt>
                <c:pt idx="25416">
                  <c:v>-319.63049999999998</c:v>
                </c:pt>
                <c:pt idx="25417">
                  <c:v>-319.62849999999997</c:v>
                </c:pt>
                <c:pt idx="25418">
                  <c:v>-319.62649999999996</c:v>
                </c:pt>
                <c:pt idx="25419">
                  <c:v>-319.62449999999995</c:v>
                </c:pt>
                <c:pt idx="25420">
                  <c:v>-319.62249999999995</c:v>
                </c:pt>
                <c:pt idx="25421">
                  <c:v>-319.62049999999999</c:v>
                </c:pt>
                <c:pt idx="25422">
                  <c:v>-319.61849999999998</c:v>
                </c:pt>
                <c:pt idx="25423">
                  <c:v>-319.61649999999997</c:v>
                </c:pt>
                <c:pt idx="25424">
                  <c:v>-319.61449999999996</c:v>
                </c:pt>
                <c:pt idx="25425">
                  <c:v>-319.61249999999995</c:v>
                </c:pt>
                <c:pt idx="25426">
                  <c:v>-319.6105</c:v>
                </c:pt>
                <c:pt idx="25427">
                  <c:v>-319.60849999999999</c:v>
                </c:pt>
                <c:pt idx="25428">
                  <c:v>-319.60649999999998</c:v>
                </c:pt>
                <c:pt idx="25429">
                  <c:v>-319.60449999999997</c:v>
                </c:pt>
                <c:pt idx="25430">
                  <c:v>-319.60249999999996</c:v>
                </c:pt>
                <c:pt idx="25431">
                  <c:v>-319.60049999999995</c:v>
                </c:pt>
                <c:pt idx="25432">
                  <c:v>-319.5985</c:v>
                </c:pt>
                <c:pt idx="25433">
                  <c:v>-319.59649999999999</c:v>
                </c:pt>
                <c:pt idx="25434">
                  <c:v>-319.59449999999998</c:v>
                </c:pt>
                <c:pt idx="25435">
                  <c:v>-319.59249999999997</c:v>
                </c:pt>
                <c:pt idx="25436">
                  <c:v>-319.59049999999996</c:v>
                </c:pt>
                <c:pt idx="25437">
                  <c:v>-319.58849999999995</c:v>
                </c:pt>
                <c:pt idx="25438">
                  <c:v>-319.5865</c:v>
                </c:pt>
                <c:pt idx="25439">
                  <c:v>-319.58449999999999</c:v>
                </c:pt>
                <c:pt idx="25440">
                  <c:v>-319.58249999999998</c:v>
                </c:pt>
                <c:pt idx="25441">
                  <c:v>-319.58049999999997</c:v>
                </c:pt>
                <c:pt idx="25442">
                  <c:v>-319.57849999999996</c:v>
                </c:pt>
                <c:pt idx="25443">
                  <c:v>-319.57649999999995</c:v>
                </c:pt>
                <c:pt idx="25444">
                  <c:v>-319.5745</c:v>
                </c:pt>
                <c:pt idx="25445">
                  <c:v>-319.57249999999999</c:v>
                </c:pt>
                <c:pt idx="25446">
                  <c:v>-319.57049999999998</c:v>
                </c:pt>
                <c:pt idx="25447">
                  <c:v>-319.56849999999997</c:v>
                </c:pt>
                <c:pt idx="25448">
                  <c:v>-319.56649999999996</c:v>
                </c:pt>
                <c:pt idx="25449">
                  <c:v>-319.56449999999995</c:v>
                </c:pt>
                <c:pt idx="25450">
                  <c:v>-319.5625</c:v>
                </c:pt>
                <c:pt idx="25451">
                  <c:v>-319.56049999999999</c:v>
                </c:pt>
                <c:pt idx="25452">
                  <c:v>-319.55849999999998</c:v>
                </c:pt>
                <c:pt idx="25453">
                  <c:v>-319.55649999999997</c:v>
                </c:pt>
                <c:pt idx="25454">
                  <c:v>-319.55449999999996</c:v>
                </c:pt>
                <c:pt idx="25455">
                  <c:v>-319.55250000000001</c:v>
                </c:pt>
                <c:pt idx="25456">
                  <c:v>-319.5505</c:v>
                </c:pt>
                <c:pt idx="25457">
                  <c:v>-319.54849999999999</c:v>
                </c:pt>
                <c:pt idx="25458">
                  <c:v>-319.54649999999998</c:v>
                </c:pt>
                <c:pt idx="25459">
                  <c:v>-319.54449999999997</c:v>
                </c:pt>
                <c:pt idx="25460">
                  <c:v>-319.54249999999996</c:v>
                </c:pt>
                <c:pt idx="25461">
                  <c:v>-319.54049999999995</c:v>
                </c:pt>
                <c:pt idx="25462">
                  <c:v>-319.5385</c:v>
                </c:pt>
                <c:pt idx="25463">
                  <c:v>-319.53649999999999</c:v>
                </c:pt>
                <c:pt idx="25464">
                  <c:v>-319.53449999999998</c:v>
                </c:pt>
                <c:pt idx="25465">
                  <c:v>-319.53249999999997</c:v>
                </c:pt>
                <c:pt idx="25466">
                  <c:v>-319.53049999999996</c:v>
                </c:pt>
                <c:pt idx="25467">
                  <c:v>-319.52850000000001</c:v>
                </c:pt>
                <c:pt idx="25468">
                  <c:v>-319.5265</c:v>
                </c:pt>
                <c:pt idx="25469">
                  <c:v>-319.52449999999999</c:v>
                </c:pt>
                <c:pt idx="25470">
                  <c:v>-319.52249999999998</c:v>
                </c:pt>
                <c:pt idx="25471">
                  <c:v>-319.52049999999997</c:v>
                </c:pt>
                <c:pt idx="25472">
                  <c:v>-319.51849999999996</c:v>
                </c:pt>
                <c:pt idx="25473">
                  <c:v>-319.51649999999995</c:v>
                </c:pt>
                <c:pt idx="25474">
                  <c:v>-319.5145</c:v>
                </c:pt>
                <c:pt idx="25475">
                  <c:v>-319.51249999999999</c:v>
                </c:pt>
                <c:pt idx="25476">
                  <c:v>-319.51049999999998</c:v>
                </c:pt>
                <c:pt idx="25477">
                  <c:v>-319.50849999999997</c:v>
                </c:pt>
                <c:pt idx="25478">
                  <c:v>-319.50649999999996</c:v>
                </c:pt>
                <c:pt idx="25479">
                  <c:v>-319.50450000000001</c:v>
                </c:pt>
                <c:pt idx="25480">
                  <c:v>-319.5025</c:v>
                </c:pt>
                <c:pt idx="25481">
                  <c:v>-319.50049999999999</c:v>
                </c:pt>
                <c:pt idx="25482">
                  <c:v>-319.49849999999998</c:v>
                </c:pt>
                <c:pt idx="25483">
                  <c:v>-319.49649999999997</c:v>
                </c:pt>
                <c:pt idx="25484">
                  <c:v>-319.49449999999996</c:v>
                </c:pt>
                <c:pt idx="25485">
                  <c:v>-319.49249999999995</c:v>
                </c:pt>
                <c:pt idx="25486">
                  <c:v>-319.4905</c:v>
                </c:pt>
                <c:pt idx="25487">
                  <c:v>-319.48849999999999</c:v>
                </c:pt>
                <c:pt idx="25488">
                  <c:v>-319.48649999999998</c:v>
                </c:pt>
                <c:pt idx="25489">
                  <c:v>-319.48449999999997</c:v>
                </c:pt>
                <c:pt idx="25490">
                  <c:v>-319.48249999999996</c:v>
                </c:pt>
                <c:pt idx="25491">
                  <c:v>-319.48050000000001</c:v>
                </c:pt>
                <c:pt idx="25492">
                  <c:v>-319.4785</c:v>
                </c:pt>
                <c:pt idx="25493">
                  <c:v>-319.47649999999999</c:v>
                </c:pt>
                <c:pt idx="25494">
                  <c:v>-319.47449999999998</c:v>
                </c:pt>
                <c:pt idx="25495">
                  <c:v>-319.47249999999997</c:v>
                </c:pt>
                <c:pt idx="25496">
                  <c:v>-319.47049999999996</c:v>
                </c:pt>
                <c:pt idx="25497">
                  <c:v>-319.46849999999995</c:v>
                </c:pt>
                <c:pt idx="25498">
                  <c:v>-319.4665</c:v>
                </c:pt>
                <c:pt idx="25499">
                  <c:v>-319.46449999999999</c:v>
                </c:pt>
                <c:pt idx="25500">
                  <c:v>-319.46249999999998</c:v>
                </c:pt>
                <c:pt idx="25501">
                  <c:v>-319.46049999999997</c:v>
                </c:pt>
                <c:pt idx="25502">
                  <c:v>-319.45849999999996</c:v>
                </c:pt>
                <c:pt idx="25503">
                  <c:v>-319.45650000000001</c:v>
                </c:pt>
                <c:pt idx="25504">
                  <c:v>-319.4545</c:v>
                </c:pt>
                <c:pt idx="25505">
                  <c:v>-319.45249999999999</c:v>
                </c:pt>
                <c:pt idx="25506">
                  <c:v>-319.45049999999998</c:v>
                </c:pt>
                <c:pt idx="25507">
                  <c:v>-319.44849999999997</c:v>
                </c:pt>
                <c:pt idx="25508">
                  <c:v>-319.44649999999996</c:v>
                </c:pt>
                <c:pt idx="25509">
                  <c:v>-319.44449999999995</c:v>
                </c:pt>
                <c:pt idx="25510">
                  <c:v>-319.4425</c:v>
                </c:pt>
                <c:pt idx="25511">
                  <c:v>-319.44049999999999</c:v>
                </c:pt>
                <c:pt idx="25512">
                  <c:v>-319.43849999999998</c:v>
                </c:pt>
                <c:pt idx="25513">
                  <c:v>-319.43649999999997</c:v>
                </c:pt>
                <c:pt idx="25514">
                  <c:v>-319.43449999999996</c:v>
                </c:pt>
                <c:pt idx="25515">
                  <c:v>-319.4325</c:v>
                </c:pt>
                <c:pt idx="25516">
                  <c:v>-319.43049999999999</c:v>
                </c:pt>
                <c:pt idx="25517">
                  <c:v>-319.42849999999999</c:v>
                </c:pt>
                <c:pt idx="25518">
                  <c:v>-319.42649999999998</c:v>
                </c:pt>
                <c:pt idx="25519">
                  <c:v>-319.42449999999997</c:v>
                </c:pt>
                <c:pt idx="25520">
                  <c:v>-319.42249999999996</c:v>
                </c:pt>
                <c:pt idx="25521">
                  <c:v>-319.42049999999995</c:v>
                </c:pt>
                <c:pt idx="25522">
                  <c:v>-319.41849999999999</c:v>
                </c:pt>
                <c:pt idx="25523">
                  <c:v>-319.41649999999998</c:v>
                </c:pt>
                <c:pt idx="25524">
                  <c:v>-319.41449999999998</c:v>
                </c:pt>
                <c:pt idx="25525">
                  <c:v>-319.41249999999997</c:v>
                </c:pt>
                <c:pt idx="25526">
                  <c:v>-319.41049999999996</c:v>
                </c:pt>
                <c:pt idx="25527">
                  <c:v>-319.4085</c:v>
                </c:pt>
                <c:pt idx="25528">
                  <c:v>-319.40649999999999</c:v>
                </c:pt>
                <c:pt idx="25529">
                  <c:v>-319.40449999999998</c:v>
                </c:pt>
                <c:pt idx="25530">
                  <c:v>-319.40249999999997</c:v>
                </c:pt>
                <c:pt idx="25531">
                  <c:v>-319.40049999999997</c:v>
                </c:pt>
                <c:pt idx="25532">
                  <c:v>-319.39849999999996</c:v>
                </c:pt>
                <c:pt idx="25533">
                  <c:v>-319.39649999999995</c:v>
                </c:pt>
                <c:pt idx="25534">
                  <c:v>-319.39449999999999</c:v>
                </c:pt>
                <c:pt idx="25535">
                  <c:v>-319.39249999999998</c:v>
                </c:pt>
                <c:pt idx="25536">
                  <c:v>-319.39049999999997</c:v>
                </c:pt>
                <c:pt idx="25537">
                  <c:v>-319.38849999999996</c:v>
                </c:pt>
                <c:pt idx="25538">
                  <c:v>-319.38649999999996</c:v>
                </c:pt>
                <c:pt idx="25539">
                  <c:v>-319.3845</c:v>
                </c:pt>
                <c:pt idx="25540">
                  <c:v>-319.38249999999999</c:v>
                </c:pt>
                <c:pt idx="25541">
                  <c:v>-319.38049999999998</c:v>
                </c:pt>
                <c:pt idx="25542">
                  <c:v>-319.37849999999997</c:v>
                </c:pt>
                <c:pt idx="25543">
                  <c:v>-319.37649999999996</c:v>
                </c:pt>
                <c:pt idx="25544">
                  <c:v>-319.37449999999995</c:v>
                </c:pt>
                <c:pt idx="25545">
                  <c:v>-319.37249999999995</c:v>
                </c:pt>
                <c:pt idx="25546">
                  <c:v>-319.37049999999999</c:v>
                </c:pt>
                <c:pt idx="25547">
                  <c:v>-319.36849999999998</c:v>
                </c:pt>
                <c:pt idx="25548">
                  <c:v>-319.36649999999997</c:v>
                </c:pt>
                <c:pt idx="25549">
                  <c:v>-319.36449999999996</c:v>
                </c:pt>
                <c:pt idx="25550">
                  <c:v>-319.36249999999995</c:v>
                </c:pt>
                <c:pt idx="25551">
                  <c:v>-319.3605</c:v>
                </c:pt>
                <c:pt idx="25552">
                  <c:v>-319.35849999999999</c:v>
                </c:pt>
                <c:pt idx="25553">
                  <c:v>-319.35649999999998</c:v>
                </c:pt>
                <c:pt idx="25554">
                  <c:v>-319.35449999999997</c:v>
                </c:pt>
                <c:pt idx="25555">
                  <c:v>-319.35249999999996</c:v>
                </c:pt>
                <c:pt idx="25556">
                  <c:v>-319.35049999999995</c:v>
                </c:pt>
                <c:pt idx="25557">
                  <c:v>-319.3485</c:v>
                </c:pt>
                <c:pt idx="25558">
                  <c:v>-319.34649999999999</c:v>
                </c:pt>
                <c:pt idx="25559">
                  <c:v>-319.34449999999998</c:v>
                </c:pt>
                <c:pt idx="25560">
                  <c:v>-319.34249999999997</c:v>
                </c:pt>
                <c:pt idx="25561">
                  <c:v>-319.34049999999996</c:v>
                </c:pt>
                <c:pt idx="25562">
                  <c:v>-319.33849999999995</c:v>
                </c:pt>
                <c:pt idx="25563">
                  <c:v>-319.3365</c:v>
                </c:pt>
                <c:pt idx="25564">
                  <c:v>-319.33449999999999</c:v>
                </c:pt>
                <c:pt idx="25565">
                  <c:v>-319.33249999999998</c:v>
                </c:pt>
                <c:pt idx="25566">
                  <c:v>-319.33049999999997</c:v>
                </c:pt>
                <c:pt idx="25567">
                  <c:v>-319.32849999999996</c:v>
                </c:pt>
                <c:pt idx="25568">
                  <c:v>-319.32649999999995</c:v>
                </c:pt>
                <c:pt idx="25569">
                  <c:v>-319.3245</c:v>
                </c:pt>
                <c:pt idx="25570">
                  <c:v>-319.32249999999999</c:v>
                </c:pt>
                <c:pt idx="25571">
                  <c:v>-319.32049999999998</c:v>
                </c:pt>
                <c:pt idx="25572">
                  <c:v>-319.31849999999997</c:v>
                </c:pt>
                <c:pt idx="25573">
                  <c:v>-319.31649999999996</c:v>
                </c:pt>
                <c:pt idx="25574">
                  <c:v>-319.31449999999995</c:v>
                </c:pt>
                <c:pt idx="25575">
                  <c:v>-319.3125</c:v>
                </c:pt>
                <c:pt idx="25576">
                  <c:v>-319.31049999999999</c:v>
                </c:pt>
                <c:pt idx="25577">
                  <c:v>-319.30849999999998</c:v>
                </c:pt>
                <c:pt idx="25578">
                  <c:v>-319.30649999999997</c:v>
                </c:pt>
                <c:pt idx="25579">
                  <c:v>-319.30449999999996</c:v>
                </c:pt>
                <c:pt idx="25580">
                  <c:v>-319.30250000000001</c:v>
                </c:pt>
                <c:pt idx="25581">
                  <c:v>-319.3005</c:v>
                </c:pt>
                <c:pt idx="25582">
                  <c:v>-319.29849999999999</c:v>
                </c:pt>
                <c:pt idx="25583">
                  <c:v>-319.29649999999998</c:v>
                </c:pt>
                <c:pt idx="25584">
                  <c:v>-319.29449999999997</c:v>
                </c:pt>
                <c:pt idx="25585">
                  <c:v>-319.29249999999996</c:v>
                </c:pt>
                <c:pt idx="25586">
                  <c:v>-319.29049999999995</c:v>
                </c:pt>
                <c:pt idx="25587">
                  <c:v>-319.2885</c:v>
                </c:pt>
                <c:pt idx="25588">
                  <c:v>-319.28649999999999</c:v>
                </c:pt>
                <c:pt idx="25589">
                  <c:v>-319.28449999999998</c:v>
                </c:pt>
                <c:pt idx="25590">
                  <c:v>-319.28249999999997</c:v>
                </c:pt>
                <c:pt idx="25591">
                  <c:v>-319.28049999999996</c:v>
                </c:pt>
                <c:pt idx="25592">
                  <c:v>-319.27850000000001</c:v>
                </c:pt>
                <c:pt idx="25593">
                  <c:v>-319.2765</c:v>
                </c:pt>
                <c:pt idx="25594">
                  <c:v>-319.27449999999999</c:v>
                </c:pt>
                <c:pt idx="25595">
                  <c:v>-319.27249999999998</c:v>
                </c:pt>
                <c:pt idx="25596">
                  <c:v>-319.27049999999997</c:v>
                </c:pt>
                <c:pt idx="25597">
                  <c:v>-319.26849999999996</c:v>
                </c:pt>
                <c:pt idx="25598">
                  <c:v>-319.26649999999995</c:v>
                </c:pt>
                <c:pt idx="25599">
                  <c:v>-319.2645</c:v>
                </c:pt>
                <c:pt idx="25600">
                  <c:v>-319.26249999999999</c:v>
                </c:pt>
                <c:pt idx="25601">
                  <c:v>-319.26049999999998</c:v>
                </c:pt>
                <c:pt idx="25602">
                  <c:v>-319.25849999999997</c:v>
                </c:pt>
                <c:pt idx="25603">
                  <c:v>-319.25649999999996</c:v>
                </c:pt>
                <c:pt idx="25604">
                  <c:v>-319.25450000000001</c:v>
                </c:pt>
                <c:pt idx="25605">
                  <c:v>-319.2525</c:v>
                </c:pt>
                <c:pt idx="25606">
                  <c:v>-319.25049999999999</c:v>
                </c:pt>
                <c:pt idx="25607">
                  <c:v>-319.24849999999998</c:v>
                </c:pt>
                <c:pt idx="25608">
                  <c:v>-319.24649999999997</c:v>
                </c:pt>
                <c:pt idx="25609">
                  <c:v>-319.24449999999996</c:v>
                </c:pt>
                <c:pt idx="25610">
                  <c:v>-319.24249999999995</c:v>
                </c:pt>
                <c:pt idx="25611">
                  <c:v>-319.2405</c:v>
                </c:pt>
                <c:pt idx="25612">
                  <c:v>-319.23849999999999</c:v>
                </c:pt>
                <c:pt idx="25613">
                  <c:v>-319.23649999999998</c:v>
                </c:pt>
                <c:pt idx="25614">
                  <c:v>-319.23449999999997</c:v>
                </c:pt>
                <c:pt idx="25615">
                  <c:v>-319.23249999999996</c:v>
                </c:pt>
                <c:pt idx="25616">
                  <c:v>-319.23050000000001</c:v>
                </c:pt>
                <c:pt idx="25617">
                  <c:v>-319.2285</c:v>
                </c:pt>
                <c:pt idx="25618">
                  <c:v>-319.22649999999999</c:v>
                </c:pt>
                <c:pt idx="25619">
                  <c:v>-319.22449999999998</c:v>
                </c:pt>
                <c:pt idx="25620">
                  <c:v>-319.22249999999997</c:v>
                </c:pt>
                <c:pt idx="25621">
                  <c:v>-319.22049999999996</c:v>
                </c:pt>
                <c:pt idx="25622">
                  <c:v>-319.21849999999995</c:v>
                </c:pt>
                <c:pt idx="25623">
                  <c:v>-319.2165</c:v>
                </c:pt>
                <c:pt idx="25624">
                  <c:v>-319.21449999999999</c:v>
                </c:pt>
                <c:pt idx="25625">
                  <c:v>-319.21249999999998</c:v>
                </c:pt>
                <c:pt idx="25626">
                  <c:v>-319.21049999999997</c:v>
                </c:pt>
                <c:pt idx="25627">
                  <c:v>-319.20849999999996</c:v>
                </c:pt>
                <c:pt idx="25628">
                  <c:v>-319.20650000000001</c:v>
                </c:pt>
                <c:pt idx="25629">
                  <c:v>-319.2045</c:v>
                </c:pt>
                <c:pt idx="25630">
                  <c:v>-319.20249999999999</c:v>
                </c:pt>
                <c:pt idx="25631">
                  <c:v>-319.20049999999998</c:v>
                </c:pt>
                <c:pt idx="25632">
                  <c:v>-319.19849999999997</c:v>
                </c:pt>
                <c:pt idx="25633">
                  <c:v>-319.19649999999996</c:v>
                </c:pt>
                <c:pt idx="25634">
                  <c:v>-319.19449999999995</c:v>
                </c:pt>
                <c:pt idx="25635">
                  <c:v>-319.1925</c:v>
                </c:pt>
                <c:pt idx="25636">
                  <c:v>-319.19049999999999</c:v>
                </c:pt>
                <c:pt idx="25637">
                  <c:v>-319.18849999999998</c:v>
                </c:pt>
                <c:pt idx="25638">
                  <c:v>-319.18649999999997</c:v>
                </c:pt>
                <c:pt idx="25639">
                  <c:v>-319.18449999999996</c:v>
                </c:pt>
                <c:pt idx="25640">
                  <c:v>-319.1825</c:v>
                </c:pt>
                <c:pt idx="25641">
                  <c:v>-319.18049999999999</c:v>
                </c:pt>
                <c:pt idx="25642">
                  <c:v>-319.17849999999999</c:v>
                </c:pt>
                <c:pt idx="25643">
                  <c:v>-319.17649999999998</c:v>
                </c:pt>
                <c:pt idx="25644">
                  <c:v>-319.17449999999997</c:v>
                </c:pt>
                <c:pt idx="25645">
                  <c:v>-319.17249999999996</c:v>
                </c:pt>
                <c:pt idx="25646">
                  <c:v>-319.17049999999995</c:v>
                </c:pt>
                <c:pt idx="25647">
                  <c:v>-319.16849999999999</c:v>
                </c:pt>
                <c:pt idx="25648">
                  <c:v>-319.16649999999998</c:v>
                </c:pt>
                <c:pt idx="25649">
                  <c:v>-319.16449999999998</c:v>
                </c:pt>
                <c:pt idx="25650">
                  <c:v>-319.16249999999997</c:v>
                </c:pt>
                <c:pt idx="25651">
                  <c:v>-319.16049999999996</c:v>
                </c:pt>
                <c:pt idx="25652">
                  <c:v>-319.1585</c:v>
                </c:pt>
                <c:pt idx="25653">
                  <c:v>-319.15649999999999</c:v>
                </c:pt>
                <c:pt idx="25654">
                  <c:v>-319.15449999999998</c:v>
                </c:pt>
                <c:pt idx="25655">
                  <c:v>-319.15249999999997</c:v>
                </c:pt>
                <c:pt idx="25656">
                  <c:v>-319.15049999999997</c:v>
                </c:pt>
                <c:pt idx="25657">
                  <c:v>-319.14849999999996</c:v>
                </c:pt>
                <c:pt idx="25658">
                  <c:v>-319.14649999999995</c:v>
                </c:pt>
                <c:pt idx="25659">
                  <c:v>-319.14449999999999</c:v>
                </c:pt>
                <c:pt idx="25660">
                  <c:v>-319.14249999999998</c:v>
                </c:pt>
                <c:pt idx="25661">
                  <c:v>-319.14049999999997</c:v>
                </c:pt>
                <c:pt idx="25662">
                  <c:v>-319.13849999999996</c:v>
                </c:pt>
                <c:pt idx="25663">
                  <c:v>-319.13649999999996</c:v>
                </c:pt>
                <c:pt idx="25664">
                  <c:v>-319.1345</c:v>
                </c:pt>
                <c:pt idx="25665">
                  <c:v>-319.13249999999999</c:v>
                </c:pt>
                <c:pt idx="25666">
                  <c:v>-319.13049999999998</c:v>
                </c:pt>
                <c:pt idx="25667">
                  <c:v>-319.12849999999997</c:v>
                </c:pt>
                <c:pt idx="25668">
                  <c:v>-319.12649999999996</c:v>
                </c:pt>
                <c:pt idx="25669">
                  <c:v>-319.12449999999995</c:v>
                </c:pt>
                <c:pt idx="25670">
                  <c:v>-319.12249999999995</c:v>
                </c:pt>
                <c:pt idx="25671">
                  <c:v>-319.12049999999999</c:v>
                </c:pt>
                <c:pt idx="25672">
                  <c:v>-319.11849999999998</c:v>
                </c:pt>
                <c:pt idx="25673">
                  <c:v>-319.11649999999997</c:v>
                </c:pt>
                <c:pt idx="25674">
                  <c:v>-319.11449999999996</c:v>
                </c:pt>
                <c:pt idx="25675">
                  <c:v>-319.11249999999995</c:v>
                </c:pt>
                <c:pt idx="25676">
                  <c:v>-319.1105</c:v>
                </c:pt>
                <c:pt idx="25677">
                  <c:v>-319.10849999999999</c:v>
                </c:pt>
                <c:pt idx="25678">
                  <c:v>-319.10649999999998</c:v>
                </c:pt>
                <c:pt idx="25679">
                  <c:v>-319.10449999999997</c:v>
                </c:pt>
                <c:pt idx="25680">
                  <c:v>-319.10249999999996</c:v>
                </c:pt>
                <c:pt idx="25681">
                  <c:v>-319.10049999999995</c:v>
                </c:pt>
                <c:pt idx="25682">
                  <c:v>-319.0985</c:v>
                </c:pt>
                <c:pt idx="25683">
                  <c:v>-319.09649999999999</c:v>
                </c:pt>
                <c:pt idx="25684">
                  <c:v>-319.09449999999998</c:v>
                </c:pt>
                <c:pt idx="25685">
                  <c:v>-319.09249999999997</c:v>
                </c:pt>
                <c:pt idx="25686">
                  <c:v>-319.09049999999996</c:v>
                </c:pt>
                <c:pt idx="25687">
                  <c:v>-319.08849999999995</c:v>
                </c:pt>
                <c:pt idx="25688">
                  <c:v>-319.0865</c:v>
                </c:pt>
                <c:pt idx="25689">
                  <c:v>-319.08449999999999</c:v>
                </c:pt>
                <c:pt idx="25690">
                  <c:v>-319.08249999999998</c:v>
                </c:pt>
                <c:pt idx="25691">
                  <c:v>-319.08049999999997</c:v>
                </c:pt>
                <c:pt idx="25692">
                  <c:v>-319.07849999999996</c:v>
                </c:pt>
                <c:pt idx="25693">
                  <c:v>-319.07649999999995</c:v>
                </c:pt>
                <c:pt idx="25694">
                  <c:v>-319.0745</c:v>
                </c:pt>
                <c:pt idx="25695">
                  <c:v>-319.07249999999999</c:v>
                </c:pt>
                <c:pt idx="25696">
                  <c:v>-319.07049999999998</c:v>
                </c:pt>
                <c:pt idx="25697">
                  <c:v>-319.06849999999997</c:v>
                </c:pt>
                <c:pt idx="25698">
                  <c:v>-319.06649999999996</c:v>
                </c:pt>
                <c:pt idx="25699">
                  <c:v>-319.06449999999995</c:v>
                </c:pt>
                <c:pt idx="25700">
                  <c:v>-319.0625</c:v>
                </c:pt>
                <c:pt idx="25701">
                  <c:v>-319.06049999999999</c:v>
                </c:pt>
                <c:pt idx="25702">
                  <c:v>-319.05849999999998</c:v>
                </c:pt>
                <c:pt idx="25703">
                  <c:v>-319.05649999999997</c:v>
                </c:pt>
                <c:pt idx="25704">
                  <c:v>-319.05449999999996</c:v>
                </c:pt>
                <c:pt idx="25705">
                  <c:v>-319.05250000000001</c:v>
                </c:pt>
                <c:pt idx="25706">
                  <c:v>-319.0505</c:v>
                </c:pt>
                <c:pt idx="25707">
                  <c:v>-319.04849999999999</c:v>
                </c:pt>
                <c:pt idx="25708">
                  <c:v>-319.04649999999998</c:v>
                </c:pt>
                <c:pt idx="25709">
                  <c:v>-319.04449999999997</c:v>
                </c:pt>
                <c:pt idx="25710">
                  <c:v>-319.04249999999996</c:v>
                </c:pt>
                <c:pt idx="25711">
                  <c:v>-319.04049999999995</c:v>
                </c:pt>
                <c:pt idx="25712">
                  <c:v>-319.0385</c:v>
                </c:pt>
                <c:pt idx="25713">
                  <c:v>-319.03649999999999</c:v>
                </c:pt>
                <c:pt idx="25714">
                  <c:v>-319.03449999999998</c:v>
                </c:pt>
                <c:pt idx="25715">
                  <c:v>-319.03249999999997</c:v>
                </c:pt>
                <c:pt idx="25716">
                  <c:v>-319.03049999999996</c:v>
                </c:pt>
                <c:pt idx="25717">
                  <c:v>-319.02850000000001</c:v>
                </c:pt>
                <c:pt idx="25718">
                  <c:v>-319.0265</c:v>
                </c:pt>
                <c:pt idx="25719">
                  <c:v>-319.02449999999999</c:v>
                </c:pt>
                <c:pt idx="25720">
                  <c:v>-319.02249999999998</c:v>
                </c:pt>
                <c:pt idx="25721">
                  <c:v>-319.02049999999997</c:v>
                </c:pt>
                <c:pt idx="25722">
                  <c:v>-319.01849999999996</c:v>
                </c:pt>
                <c:pt idx="25723">
                  <c:v>-319.01649999999995</c:v>
                </c:pt>
                <c:pt idx="25724">
                  <c:v>-319.0145</c:v>
                </c:pt>
                <c:pt idx="25725">
                  <c:v>-319.01249999999999</c:v>
                </c:pt>
                <c:pt idx="25726">
                  <c:v>-319.01049999999998</c:v>
                </c:pt>
                <c:pt idx="25727">
                  <c:v>-319.00849999999997</c:v>
                </c:pt>
                <c:pt idx="25728">
                  <c:v>-319.00649999999996</c:v>
                </c:pt>
                <c:pt idx="25729">
                  <c:v>-319.00450000000001</c:v>
                </c:pt>
                <c:pt idx="25730">
                  <c:v>-319.0025</c:v>
                </c:pt>
                <c:pt idx="25731">
                  <c:v>-319.00049999999999</c:v>
                </c:pt>
                <c:pt idx="25732">
                  <c:v>-318.99849999999998</c:v>
                </c:pt>
                <c:pt idx="25733">
                  <c:v>-318.99649999999997</c:v>
                </c:pt>
                <c:pt idx="25734">
                  <c:v>-318.99449999999996</c:v>
                </c:pt>
                <c:pt idx="25735">
                  <c:v>-318.99249999999995</c:v>
                </c:pt>
                <c:pt idx="25736">
                  <c:v>-318.9905</c:v>
                </c:pt>
                <c:pt idx="25737">
                  <c:v>-318.98849999999999</c:v>
                </c:pt>
                <c:pt idx="25738">
                  <c:v>-318.98649999999998</c:v>
                </c:pt>
                <c:pt idx="25739">
                  <c:v>-318.98449999999997</c:v>
                </c:pt>
                <c:pt idx="25740">
                  <c:v>-318.98249999999996</c:v>
                </c:pt>
                <c:pt idx="25741">
                  <c:v>-318.98050000000001</c:v>
                </c:pt>
                <c:pt idx="25742">
                  <c:v>-318.9785</c:v>
                </c:pt>
                <c:pt idx="25743">
                  <c:v>-318.97649999999999</c:v>
                </c:pt>
                <c:pt idx="25744">
                  <c:v>-318.97449999999998</c:v>
                </c:pt>
                <c:pt idx="25745">
                  <c:v>-318.97249999999997</c:v>
                </c:pt>
                <c:pt idx="25746">
                  <c:v>-318.97049999999996</c:v>
                </c:pt>
                <c:pt idx="25747">
                  <c:v>-318.96849999999995</c:v>
                </c:pt>
                <c:pt idx="25748">
                  <c:v>-318.9665</c:v>
                </c:pt>
                <c:pt idx="25749">
                  <c:v>-318.96449999999999</c:v>
                </c:pt>
                <c:pt idx="25750">
                  <c:v>-318.96249999999998</c:v>
                </c:pt>
                <c:pt idx="25751">
                  <c:v>-318.96049999999997</c:v>
                </c:pt>
                <c:pt idx="25752">
                  <c:v>-318.95849999999996</c:v>
                </c:pt>
                <c:pt idx="25753">
                  <c:v>-318.95650000000001</c:v>
                </c:pt>
                <c:pt idx="25754">
                  <c:v>-318.9545</c:v>
                </c:pt>
                <c:pt idx="25755">
                  <c:v>-318.95249999999999</c:v>
                </c:pt>
                <c:pt idx="25756">
                  <c:v>-318.95049999999998</c:v>
                </c:pt>
                <c:pt idx="25757">
                  <c:v>-318.94849999999997</c:v>
                </c:pt>
                <c:pt idx="25758">
                  <c:v>-318.94649999999996</c:v>
                </c:pt>
                <c:pt idx="25759">
                  <c:v>-318.94449999999995</c:v>
                </c:pt>
                <c:pt idx="25760">
                  <c:v>-318.9425</c:v>
                </c:pt>
                <c:pt idx="25761">
                  <c:v>-318.94049999999999</c:v>
                </c:pt>
                <c:pt idx="25762">
                  <c:v>-318.93849999999998</c:v>
                </c:pt>
                <c:pt idx="25763">
                  <c:v>-318.93649999999997</c:v>
                </c:pt>
                <c:pt idx="25764">
                  <c:v>-318.93449999999996</c:v>
                </c:pt>
                <c:pt idx="25765">
                  <c:v>-318.9325</c:v>
                </c:pt>
                <c:pt idx="25766">
                  <c:v>-318.93049999999999</c:v>
                </c:pt>
                <c:pt idx="25767">
                  <c:v>-318.92849999999999</c:v>
                </c:pt>
                <c:pt idx="25768">
                  <c:v>-318.92649999999998</c:v>
                </c:pt>
                <c:pt idx="25769">
                  <c:v>-318.92449999999997</c:v>
                </c:pt>
                <c:pt idx="25770">
                  <c:v>-318.92249999999996</c:v>
                </c:pt>
                <c:pt idx="25771">
                  <c:v>-318.92049999999995</c:v>
                </c:pt>
                <c:pt idx="25772">
                  <c:v>-318.91849999999999</c:v>
                </c:pt>
                <c:pt idx="25773">
                  <c:v>-318.91649999999998</c:v>
                </c:pt>
                <c:pt idx="25774">
                  <c:v>-318.91449999999998</c:v>
                </c:pt>
                <c:pt idx="25775">
                  <c:v>-318.91249999999997</c:v>
                </c:pt>
                <c:pt idx="25776">
                  <c:v>-318.91049999999996</c:v>
                </c:pt>
                <c:pt idx="25777">
                  <c:v>-318.9085</c:v>
                </c:pt>
                <c:pt idx="25778">
                  <c:v>-318.90649999999999</c:v>
                </c:pt>
                <c:pt idx="25779">
                  <c:v>-318.90449999999998</c:v>
                </c:pt>
                <c:pt idx="25780">
                  <c:v>-318.90249999999997</c:v>
                </c:pt>
                <c:pt idx="25781">
                  <c:v>-318.90049999999997</c:v>
                </c:pt>
                <c:pt idx="25782">
                  <c:v>-318.89849999999996</c:v>
                </c:pt>
                <c:pt idx="25783">
                  <c:v>-318.89649999999995</c:v>
                </c:pt>
                <c:pt idx="25784">
                  <c:v>-318.89449999999999</c:v>
                </c:pt>
                <c:pt idx="25785">
                  <c:v>-318.89249999999998</c:v>
                </c:pt>
                <c:pt idx="25786">
                  <c:v>-318.89049999999997</c:v>
                </c:pt>
                <c:pt idx="25787">
                  <c:v>-318.88849999999996</c:v>
                </c:pt>
                <c:pt idx="25788">
                  <c:v>-318.88649999999996</c:v>
                </c:pt>
                <c:pt idx="25789">
                  <c:v>-318.8845</c:v>
                </c:pt>
                <c:pt idx="25790">
                  <c:v>-318.88249999999999</c:v>
                </c:pt>
                <c:pt idx="25791">
                  <c:v>-318.88049999999998</c:v>
                </c:pt>
                <c:pt idx="25792">
                  <c:v>-318.87849999999997</c:v>
                </c:pt>
                <c:pt idx="25793">
                  <c:v>-318.87649999999996</c:v>
                </c:pt>
                <c:pt idx="25794">
                  <c:v>-318.87449999999995</c:v>
                </c:pt>
                <c:pt idx="25795">
                  <c:v>-318.87249999999995</c:v>
                </c:pt>
                <c:pt idx="25796">
                  <c:v>-318.87049999999999</c:v>
                </c:pt>
                <c:pt idx="25797">
                  <c:v>-318.86849999999998</c:v>
                </c:pt>
                <c:pt idx="25798">
                  <c:v>-318.86649999999997</c:v>
                </c:pt>
                <c:pt idx="25799">
                  <c:v>-318.86449999999996</c:v>
                </c:pt>
                <c:pt idx="25800">
                  <c:v>-318.86249999999995</c:v>
                </c:pt>
                <c:pt idx="25801">
                  <c:v>-318.8605</c:v>
                </c:pt>
                <c:pt idx="25802">
                  <c:v>-318.85849999999999</c:v>
                </c:pt>
                <c:pt idx="25803">
                  <c:v>-318.85649999999998</c:v>
                </c:pt>
                <c:pt idx="25804">
                  <c:v>-318.85449999999997</c:v>
                </c:pt>
                <c:pt idx="25805">
                  <c:v>-318.85249999999996</c:v>
                </c:pt>
                <c:pt idx="25806">
                  <c:v>-318.85049999999995</c:v>
                </c:pt>
                <c:pt idx="25807">
                  <c:v>-318.8485</c:v>
                </c:pt>
                <c:pt idx="25808">
                  <c:v>-318.84649999999999</c:v>
                </c:pt>
                <c:pt idx="25809">
                  <c:v>-318.84449999999998</c:v>
                </c:pt>
                <c:pt idx="25810">
                  <c:v>-318.84249999999997</c:v>
                </c:pt>
                <c:pt idx="25811">
                  <c:v>-318.84049999999996</c:v>
                </c:pt>
                <c:pt idx="25812">
                  <c:v>-318.83849999999995</c:v>
                </c:pt>
                <c:pt idx="25813">
                  <c:v>-318.8365</c:v>
                </c:pt>
                <c:pt idx="25814">
                  <c:v>-318.83449999999999</c:v>
                </c:pt>
                <c:pt idx="25815">
                  <c:v>-318.83249999999998</c:v>
                </c:pt>
                <c:pt idx="25816">
                  <c:v>-318.83049999999997</c:v>
                </c:pt>
                <c:pt idx="25817">
                  <c:v>-318.82849999999996</c:v>
                </c:pt>
                <c:pt idx="25818">
                  <c:v>-318.82649999999995</c:v>
                </c:pt>
                <c:pt idx="25819">
                  <c:v>-318.8245</c:v>
                </c:pt>
                <c:pt idx="25820">
                  <c:v>-318.82249999999999</c:v>
                </c:pt>
                <c:pt idx="25821">
                  <c:v>-318.82049999999998</c:v>
                </c:pt>
                <c:pt idx="25822">
                  <c:v>-318.81849999999997</c:v>
                </c:pt>
                <c:pt idx="25823">
                  <c:v>-318.81649999999996</c:v>
                </c:pt>
                <c:pt idx="25824">
                  <c:v>-318.81449999999995</c:v>
                </c:pt>
                <c:pt idx="25825">
                  <c:v>-318.8125</c:v>
                </c:pt>
                <c:pt idx="25826">
                  <c:v>-318.81049999999999</c:v>
                </c:pt>
                <c:pt idx="25827">
                  <c:v>-318.80849999999998</c:v>
                </c:pt>
                <c:pt idx="25828">
                  <c:v>-318.80649999999997</c:v>
                </c:pt>
                <c:pt idx="25829">
                  <c:v>-318.80449999999996</c:v>
                </c:pt>
                <c:pt idx="25830">
                  <c:v>-318.80250000000001</c:v>
                </c:pt>
                <c:pt idx="25831">
                  <c:v>-318.8005</c:v>
                </c:pt>
                <c:pt idx="25832">
                  <c:v>-318.79849999999999</c:v>
                </c:pt>
                <c:pt idx="25833">
                  <c:v>-318.79649999999998</c:v>
                </c:pt>
                <c:pt idx="25834">
                  <c:v>-318.79449999999997</c:v>
                </c:pt>
                <c:pt idx="25835">
                  <c:v>-318.79249999999996</c:v>
                </c:pt>
                <c:pt idx="25836">
                  <c:v>-318.79049999999995</c:v>
                </c:pt>
                <c:pt idx="25837">
                  <c:v>-318.7885</c:v>
                </c:pt>
                <c:pt idx="25838">
                  <c:v>-318.78649999999999</c:v>
                </c:pt>
                <c:pt idx="25839">
                  <c:v>-318.78449999999998</c:v>
                </c:pt>
                <c:pt idx="25840">
                  <c:v>-318.78249999999997</c:v>
                </c:pt>
                <c:pt idx="25841">
                  <c:v>-318.78049999999996</c:v>
                </c:pt>
                <c:pt idx="25842">
                  <c:v>-318.77850000000001</c:v>
                </c:pt>
                <c:pt idx="25843">
                  <c:v>-318.7765</c:v>
                </c:pt>
                <c:pt idx="25844">
                  <c:v>-318.77449999999999</c:v>
                </c:pt>
                <c:pt idx="25845">
                  <c:v>-318.77249999999998</c:v>
                </c:pt>
                <c:pt idx="25846">
                  <c:v>-318.77049999999997</c:v>
                </c:pt>
                <c:pt idx="25847">
                  <c:v>-318.76849999999996</c:v>
                </c:pt>
                <c:pt idx="25848">
                  <c:v>-318.76649999999995</c:v>
                </c:pt>
                <c:pt idx="25849">
                  <c:v>-318.7645</c:v>
                </c:pt>
                <c:pt idx="25850">
                  <c:v>-318.76249999999999</c:v>
                </c:pt>
                <c:pt idx="25851">
                  <c:v>-318.76049999999998</c:v>
                </c:pt>
                <c:pt idx="25852">
                  <c:v>-318.75849999999997</c:v>
                </c:pt>
                <c:pt idx="25853">
                  <c:v>-318.75649999999996</c:v>
                </c:pt>
                <c:pt idx="25854">
                  <c:v>-318.75450000000001</c:v>
                </c:pt>
                <c:pt idx="25855">
                  <c:v>-318.7525</c:v>
                </c:pt>
                <c:pt idx="25856">
                  <c:v>-318.75049999999999</c:v>
                </c:pt>
                <c:pt idx="25857">
                  <c:v>-318.74849999999998</c:v>
                </c:pt>
                <c:pt idx="25858">
                  <c:v>-318.74649999999997</c:v>
                </c:pt>
                <c:pt idx="25859">
                  <c:v>-318.74449999999996</c:v>
                </c:pt>
                <c:pt idx="25860">
                  <c:v>-318.74249999999995</c:v>
                </c:pt>
                <c:pt idx="25861">
                  <c:v>-318.7405</c:v>
                </c:pt>
                <c:pt idx="25862">
                  <c:v>-318.73849999999999</c:v>
                </c:pt>
                <c:pt idx="25863">
                  <c:v>-318.73649999999998</c:v>
                </c:pt>
                <c:pt idx="25864">
                  <c:v>-318.73449999999997</c:v>
                </c:pt>
                <c:pt idx="25865">
                  <c:v>-318.73249999999996</c:v>
                </c:pt>
                <c:pt idx="25866">
                  <c:v>-318.73050000000001</c:v>
                </c:pt>
                <c:pt idx="25867">
                  <c:v>-318.7285</c:v>
                </c:pt>
                <c:pt idx="25868">
                  <c:v>-318.72649999999999</c:v>
                </c:pt>
                <c:pt idx="25869">
                  <c:v>-318.72449999999998</c:v>
                </c:pt>
                <c:pt idx="25870">
                  <c:v>-318.72249999999997</c:v>
                </c:pt>
                <c:pt idx="25871">
                  <c:v>-318.72049999999996</c:v>
                </c:pt>
                <c:pt idx="25872">
                  <c:v>-318.71849999999995</c:v>
                </c:pt>
                <c:pt idx="25873">
                  <c:v>-318.7165</c:v>
                </c:pt>
                <c:pt idx="25874">
                  <c:v>-318.71449999999999</c:v>
                </c:pt>
                <c:pt idx="25875">
                  <c:v>-318.71249999999998</c:v>
                </c:pt>
                <c:pt idx="25876">
                  <c:v>-318.71049999999997</c:v>
                </c:pt>
                <c:pt idx="25877">
                  <c:v>-318.70849999999996</c:v>
                </c:pt>
                <c:pt idx="25878">
                  <c:v>-318.70650000000001</c:v>
                </c:pt>
                <c:pt idx="25879">
                  <c:v>-318.7045</c:v>
                </c:pt>
                <c:pt idx="25880">
                  <c:v>-318.70249999999999</c:v>
                </c:pt>
                <c:pt idx="25881">
                  <c:v>-318.70049999999998</c:v>
                </c:pt>
                <c:pt idx="25882">
                  <c:v>-318.69849999999997</c:v>
                </c:pt>
                <c:pt idx="25883">
                  <c:v>-318.69649999999996</c:v>
                </c:pt>
                <c:pt idx="25884">
                  <c:v>-318.69449999999995</c:v>
                </c:pt>
                <c:pt idx="25885">
                  <c:v>-318.6925</c:v>
                </c:pt>
                <c:pt idx="25886">
                  <c:v>-318.69049999999999</c:v>
                </c:pt>
                <c:pt idx="25887">
                  <c:v>-318.68849999999998</c:v>
                </c:pt>
                <c:pt idx="25888">
                  <c:v>-318.68649999999997</c:v>
                </c:pt>
                <c:pt idx="25889">
                  <c:v>-318.68449999999996</c:v>
                </c:pt>
                <c:pt idx="25890">
                  <c:v>-318.6825</c:v>
                </c:pt>
                <c:pt idx="25891">
                  <c:v>-318.68049999999999</c:v>
                </c:pt>
                <c:pt idx="25892">
                  <c:v>-318.67849999999999</c:v>
                </c:pt>
                <c:pt idx="25893">
                  <c:v>-318.67649999999998</c:v>
                </c:pt>
                <c:pt idx="25894">
                  <c:v>-318.67449999999997</c:v>
                </c:pt>
                <c:pt idx="25895">
                  <c:v>-318.67249999999996</c:v>
                </c:pt>
                <c:pt idx="25896">
                  <c:v>-318.67049999999995</c:v>
                </c:pt>
                <c:pt idx="25897">
                  <c:v>-318.66849999999999</c:v>
                </c:pt>
                <c:pt idx="25898">
                  <c:v>-318.66649999999998</c:v>
                </c:pt>
                <c:pt idx="25899">
                  <c:v>-318.66449999999998</c:v>
                </c:pt>
                <c:pt idx="25900">
                  <c:v>-318.66249999999997</c:v>
                </c:pt>
                <c:pt idx="25901">
                  <c:v>-318.66049999999996</c:v>
                </c:pt>
                <c:pt idx="25902">
                  <c:v>-318.6585</c:v>
                </c:pt>
                <c:pt idx="25903">
                  <c:v>-318.65649999999999</c:v>
                </c:pt>
                <c:pt idx="25904">
                  <c:v>-318.65449999999998</c:v>
                </c:pt>
                <c:pt idx="25905">
                  <c:v>-318.65249999999997</c:v>
                </c:pt>
                <c:pt idx="25906">
                  <c:v>-318.65049999999997</c:v>
                </c:pt>
                <c:pt idx="25907">
                  <c:v>-318.64849999999996</c:v>
                </c:pt>
                <c:pt idx="25908">
                  <c:v>-318.64649999999995</c:v>
                </c:pt>
                <c:pt idx="25909">
                  <c:v>-318.64449999999999</c:v>
                </c:pt>
                <c:pt idx="25910">
                  <c:v>-318.64249999999998</c:v>
                </c:pt>
                <c:pt idx="25911">
                  <c:v>-318.64049999999997</c:v>
                </c:pt>
                <c:pt idx="25912">
                  <c:v>-318.63849999999996</c:v>
                </c:pt>
                <c:pt idx="25913">
                  <c:v>-318.63649999999996</c:v>
                </c:pt>
                <c:pt idx="25914">
                  <c:v>-318.6345</c:v>
                </c:pt>
                <c:pt idx="25915">
                  <c:v>-318.63249999999999</c:v>
                </c:pt>
                <c:pt idx="25916">
                  <c:v>-318.63049999999998</c:v>
                </c:pt>
                <c:pt idx="25917">
                  <c:v>-318.62849999999997</c:v>
                </c:pt>
                <c:pt idx="25918">
                  <c:v>-318.62649999999996</c:v>
                </c:pt>
                <c:pt idx="25919">
                  <c:v>-318.62449999999995</c:v>
                </c:pt>
                <c:pt idx="25920">
                  <c:v>-318.62249999999995</c:v>
                </c:pt>
                <c:pt idx="25921">
                  <c:v>-318.62049999999999</c:v>
                </c:pt>
                <c:pt idx="25922">
                  <c:v>-318.61849999999998</c:v>
                </c:pt>
                <c:pt idx="25923">
                  <c:v>-318.61649999999997</c:v>
                </c:pt>
                <c:pt idx="25924">
                  <c:v>-318.61449999999996</c:v>
                </c:pt>
                <c:pt idx="25925">
                  <c:v>-318.61249999999995</c:v>
                </c:pt>
                <c:pt idx="25926">
                  <c:v>-318.6105</c:v>
                </c:pt>
                <c:pt idx="25927">
                  <c:v>-318.60849999999999</c:v>
                </c:pt>
                <c:pt idx="25928">
                  <c:v>-318.60649999999998</c:v>
                </c:pt>
                <c:pt idx="25929">
                  <c:v>-318.60449999999997</c:v>
                </c:pt>
                <c:pt idx="25930">
                  <c:v>-318.60249999999996</c:v>
                </c:pt>
                <c:pt idx="25931">
                  <c:v>-318.60049999999995</c:v>
                </c:pt>
                <c:pt idx="25932">
                  <c:v>-318.5985</c:v>
                </c:pt>
                <c:pt idx="25933">
                  <c:v>-318.59649999999999</c:v>
                </c:pt>
                <c:pt idx="25934">
                  <c:v>-318.59449999999998</c:v>
                </c:pt>
                <c:pt idx="25935">
                  <c:v>-318.59249999999997</c:v>
                </c:pt>
                <c:pt idx="25936">
                  <c:v>-318.59049999999996</c:v>
                </c:pt>
                <c:pt idx="25937">
                  <c:v>-318.58849999999995</c:v>
                </c:pt>
                <c:pt idx="25938">
                  <c:v>-318.5865</c:v>
                </c:pt>
                <c:pt idx="25939">
                  <c:v>-318.58449999999999</c:v>
                </c:pt>
                <c:pt idx="25940">
                  <c:v>-318.58249999999998</c:v>
                </c:pt>
                <c:pt idx="25941">
                  <c:v>-318.58049999999997</c:v>
                </c:pt>
                <c:pt idx="25942">
                  <c:v>-318.57849999999996</c:v>
                </c:pt>
                <c:pt idx="25943">
                  <c:v>-318.57649999999995</c:v>
                </c:pt>
                <c:pt idx="25944">
                  <c:v>-318.5745</c:v>
                </c:pt>
                <c:pt idx="25945">
                  <c:v>-318.57249999999999</c:v>
                </c:pt>
                <c:pt idx="25946">
                  <c:v>-318.57049999999998</c:v>
                </c:pt>
                <c:pt idx="25947">
                  <c:v>-318.56849999999997</c:v>
                </c:pt>
                <c:pt idx="25948">
                  <c:v>-318.56649999999996</c:v>
                </c:pt>
                <c:pt idx="25949">
                  <c:v>-318.56449999999995</c:v>
                </c:pt>
                <c:pt idx="25950">
                  <c:v>-318.5625</c:v>
                </c:pt>
                <c:pt idx="25951">
                  <c:v>-318.56049999999999</c:v>
                </c:pt>
                <c:pt idx="25952">
                  <c:v>-318.55849999999998</c:v>
                </c:pt>
                <c:pt idx="25953">
                  <c:v>-318.55649999999997</c:v>
                </c:pt>
                <c:pt idx="25954">
                  <c:v>-318.55449999999996</c:v>
                </c:pt>
                <c:pt idx="25955">
                  <c:v>-318.55250000000001</c:v>
                </c:pt>
                <c:pt idx="25956">
                  <c:v>-318.5505</c:v>
                </c:pt>
                <c:pt idx="25957">
                  <c:v>-318.54849999999999</c:v>
                </c:pt>
                <c:pt idx="25958">
                  <c:v>-318.54649999999998</c:v>
                </c:pt>
                <c:pt idx="25959">
                  <c:v>-318.54449999999997</c:v>
                </c:pt>
                <c:pt idx="25960">
                  <c:v>-318.54249999999996</c:v>
                </c:pt>
                <c:pt idx="25961">
                  <c:v>-318.54049999999995</c:v>
                </c:pt>
                <c:pt idx="25962">
                  <c:v>-318.5385</c:v>
                </c:pt>
                <c:pt idx="25963">
                  <c:v>-318.53649999999999</c:v>
                </c:pt>
                <c:pt idx="25964">
                  <c:v>-318.53449999999998</c:v>
                </c:pt>
                <c:pt idx="25965">
                  <c:v>-318.53249999999997</c:v>
                </c:pt>
                <c:pt idx="25966">
                  <c:v>-318.53049999999996</c:v>
                </c:pt>
                <c:pt idx="25967">
                  <c:v>-318.52850000000001</c:v>
                </c:pt>
                <c:pt idx="25968">
                  <c:v>-318.5265</c:v>
                </c:pt>
                <c:pt idx="25969">
                  <c:v>-318.52449999999999</c:v>
                </c:pt>
                <c:pt idx="25970">
                  <c:v>-318.52249999999998</c:v>
                </c:pt>
                <c:pt idx="25971">
                  <c:v>-318.52049999999997</c:v>
                </c:pt>
                <c:pt idx="25972">
                  <c:v>-318.51849999999996</c:v>
                </c:pt>
                <c:pt idx="25973">
                  <c:v>-318.51649999999995</c:v>
                </c:pt>
                <c:pt idx="25974">
                  <c:v>-318.5145</c:v>
                </c:pt>
                <c:pt idx="25975">
                  <c:v>-318.51249999999999</c:v>
                </c:pt>
                <c:pt idx="25976">
                  <c:v>-318.51049999999998</c:v>
                </c:pt>
                <c:pt idx="25977">
                  <c:v>-318.50849999999997</c:v>
                </c:pt>
                <c:pt idx="25978">
                  <c:v>-318.50649999999996</c:v>
                </c:pt>
                <c:pt idx="25979">
                  <c:v>-318.50450000000001</c:v>
                </c:pt>
                <c:pt idx="25980">
                  <c:v>-318.5025</c:v>
                </c:pt>
                <c:pt idx="25981">
                  <c:v>-318.50049999999999</c:v>
                </c:pt>
                <c:pt idx="25982">
                  <c:v>-318.49849999999998</c:v>
                </c:pt>
                <c:pt idx="25983">
                  <c:v>-318.49649999999997</c:v>
                </c:pt>
                <c:pt idx="25984">
                  <c:v>-318.49449999999996</c:v>
                </c:pt>
                <c:pt idx="25985">
                  <c:v>-318.49249999999995</c:v>
                </c:pt>
                <c:pt idx="25986">
                  <c:v>-318.4905</c:v>
                </c:pt>
                <c:pt idx="25987">
                  <c:v>-318.48849999999999</c:v>
                </c:pt>
                <c:pt idx="25988">
                  <c:v>-318.48649999999998</c:v>
                </c:pt>
                <c:pt idx="25989">
                  <c:v>-318.48449999999997</c:v>
                </c:pt>
                <c:pt idx="25990">
                  <c:v>-318.48249999999996</c:v>
                </c:pt>
                <c:pt idx="25991">
                  <c:v>-318.48050000000001</c:v>
                </c:pt>
                <c:pt idx="25992">
                  <c:v>-318.4785</c:v>
                </c:pt>
                <c:pt idx="25993">
                  <c:v>-318.47649999999999</c:v>
                </c:pt>
                <c:pt idx="25994">
                  <c:v>-318.47449999999998</c:v>
                </c:pt>
                <c:pt idx="25995">
                  <c:v>-318.47249999999997</c:v>
                </c:pt>
                <c:pt idx="25996">
                  <c:v>-318.47049999999996</c:v>
                </c:pt>
                <c:pt idx="25997">
                  <c:v>-318.46849999999995</c:v>
                </c:pt>
                <c:pt idx="25998">
                  <c:v>-318.4665</c:v>
                </c:pt>
                <c:pt idx="25999">
                  <c:v>-318.46449999999999</c:v>
                </c:pt>
                <c:pt idx="26000">
                  <c:v>-318.46249999999998</c:v>
                </c:pt>
                <c:pt idx="26001">
                  <c:v>-318.46049999999997</c:v>
                </c:pt>
                <c:pt idx="26002">
                  <c:v>-318.45849999999996</c:v>
                </c:pt>
                <c:pt idx="26003">
                  <c:v>-318.45650000000001</c:v>
                </c:pt>
                <c:pt idx="26004">
                  <c:v>-318.4545</c:v>
                </c:pt>
                <c:pt idx="26005">
                  <c:v>-318.45249999999999</c:v>
                </c:pt>
                <c:pt idx="26006">
                  <c:v>-318.45049999999998</c:v>
                </c:pt>
                <c:pt idx="26007">
                  <c:v>-318.44849999999997</c:v>
                </c:pt>
                <c:pt idx="26008">
                  <c:v>-318.44649999999996</c:v>
                </c:pt>
                <c:pt idx="26009">
                  <c:v>-318.44449999999995</c:v>
                </c:pt>
                <c:pt idx="26010">
                  <c:v>-318.4425</c:v>
                </c:pt>
                <c:pt idx="26011">
                  <c:v>-318.44049999999999</c:v>
                </c:pt>
                <c:pt idx="26012">
                  <c:v>-318.43849999999998</c:v>
                </c:pt>
                <c:pt idx="26013">
                  <c:v>-318.43649999999997</c:v>
                </c:pt>
                <c:pt idx="26014">
                  <c:v>-318.43449999999996</c:v>
                </c:pt>
                <c:pt idx="26015">
                  <c:v>-318.4325</c:v>
                </c:pt>
                <c:pt idx="26016">
                  <c:v>-318.43049999999999</c:v>
                </c:pt>
                <c:pt idx="26017">
                  <c:v>-318.42849999999999</c:v>
                </c:pt>
                <c:pt idx="26018">
                  <c:v>-318.42649999999998</c:v>
                </c:pt>
                <c:pt idx="26019">
                  <c:v>-318.42449999999997</c:v>
                </c:pt>
                <c:pt idx="26020">
                  <c:v>-318.42249999999996</c:v>
                </c:pt>
                <c:pt idx="26021">
                  <c:v>-318.42049999999995</c:v>
                </c:pt>
                <c:pt idx="26022">
                  <c:v>-318.41849999999999</c:v>
                </c:pt>
                <c:pt idx="26023">
                  <c:v>-318.41649999999998</c:v>
                </c:pt>
                <c:pt idx="26024">
                  <c:v>-318.41449999999998</c:v>
                </c:pt>
                <c:pt idx="26025">
                  <c:v>-318.41249999999997</c:v>
                </c:pt>
                <c:pt idx="26026">
                  <c:v>-318.41049999999996</c:v>
                </c:pt>
                <c:pt idx="26027">
                  <c:v>-318.4085</c:v>
                </c:pt>
                <c:pt idx="26028">
                  <c:v>-318.40649999999999</c:v>
                </c:pt>
                <c:pt idx="26029">
                  <c:v>-318.40449999999998</c:v>
                </c:pt>
                <c:pt idx="26030">
                  <c:v>-318.40249999999997</c:v>
                </c:pt>
                <c:pt idx="26031">
                  <c:v>-318.40049999999997</c:v>
                </c:pt>
                <c:pt idx="26032">
                  <c:v>-318.39849999999996</c:v>
                </c:pt>
                <c:pt idx="26033">
                  <c:v>-318.39649999999995</c:v>
                </c:pt>
                <c:pt idx="26034">
                  <c:v>-318.39449999999999</c:v>
                </c:pt>
                <c:pt idx="26035">
                  <c:v>-318.39249999999998</c:v>
                </c:pt>
                <c:pt idx="26036">
                  <c:v>-318.39049999999997</c:v>
                </c:pt>
                <c:pt idx="26037">
                  <c:v>-318.38849999999996</c:v>
                </c:pt>
                <c:pt idx="26038">
                  <c:v>-318.38649999999996</c:v>
                </c:pt>
                <c:pt idx="26039">
                  <c:v>-318.3845</c:v>
                </c:pt>
                <c:pt idx="26040">
                  <c:v>-318.38249999999999</c:v>
                </c:pt>
                <c:pt idx="26041">
                  <c:v>-318.38049999999998</c:v>
                </c:pt>
                <c:pt idx="26042">
                  <c:v>-318.37849999999997</c:v>
                </c:pt>
                <c:pt idx="26043">
                  <c:v>-318.37649999999996</c:v>
                </c:pt>
                <c:pt idx="26044">
                  <c:v>-318.37449999999995</c:v>
                </c:pt>
                <c:pt idx="26045">
                  <c:v>-318.37249999999995</c:v>
                </c:pt>
                <c:pt idx="26046">
                  <c:v>-318.37049999999999</c:v>
                </c:pt>
                <c:pt idx="26047">
                  <c:v>-318.36849999999998</c:v>
                </c:pt>
                <c:pt idx="26048">
                  <c:v>-318.36649999999997</c:v>
                </c:pt>
                <c:pt idx="26049">
                  <c:v>-318.36449999999996</c:v>
                </c:pt>
                <c:pt idx="26050">
                  <c:v>-318.36249999999995</c:v>
                </c:pt>
                <c:pt idx="26051">
                  <c:v>-318.3605</c:v>
                </c:pt>
                <c:pt idx="26052">
                  <c:v>-318.35849999999999</c:v>
                </c:pt>
                <c:pt idx="26053">
                  <c:v>-318.35649999999998</c:v>
                </c:pt>
                <c:pt idx="26054">
                  <c:v>-318.35449999999997</c:v>
                </c:pt>
                <c:pt idx="26055">
                  <c:v>-318.35249999999996</c:v>
                </c:pt>
                <c:pt idx="26056">
                  <c:v>-318.35049999999995</c:v>
                </c:pt>
                <c:pt idx="26057">
                  <c:v>-318.3485</c:v>
                </c:pt>
                <c:pt idx="26058">
                  <c:v>-318.34649999999999</c:v>
                </c:pt>
                <c:pt idx="26059">
                  <c:v>-318.34449999999998</c:v>
                </c:pt>
                <c:pt idx="26060">
                  <c:v>-318.34249999999997</c:v>
                </c:pt>
                <c:pt idx="26061">
                  <c:v>-318.34049999999996</c:v>
                </c:pt>
                <c:pt idx="26062">
                  <c:v>-318.33849999999995</c:v>
                </c:pt>
                <c:pt idx="26063">
                  <c:v>-318.3365</c:v>
                </c:pt>
                <c:pt idx="26064">
                  <c:v>-318.33449999999999</c:v>
                </c:pt>
                <c:pt idx="26065">
                  <c:v>-318.33249999999998</c:v>
                </c:pt>
                <c:pt idx="26066">
                  <c:v>-318.33049999999997</c:v>
                </c:pt>
                <c:pt idx="26067">
                  <c:v>-318.32849999999996</c:v>
                </c:pt>
                <c:pt idx="26068">
                  <c:v>-318.32649999999995</c:v>
                </c:pt>
                <c:pt idx="26069">
                  <c:v>-318.3245</c:v>
                </c:pt>
                <c:pt idx="26070">
                  <c:v>-318.32249999999999</c:v>
                </c:pt>
                <c:pt idx="26071">
                  <c:v>-318.32049999999998</c:v>
                </c:pt>
                <c:pt idx="26072">
                  <c:v>-318.31849999999997</c:v>
                </c:pt>
                <c:pt idx="26073">
                  <c:v>-318.31649999999996</c:v>
                </c:pt>
                <c:pt idx="26074">
                  <c:v>-318.31449999999995</c:v>
                </c:pt>
                <c:pt idx="26075">
                  <c:v>-318.3125</c:v>
                </c:pt>
                <c:pt idx="26076">
                  <c:v>-318.31049999999999</c:v>
                </c:pt>
                <c:pt idx="26077">
                  <c:v>-318.30849999999998</c:v>
                </c:pt>
                <c:pt idx="26078">
                  <c:v>-318.30649999999997</c:v>
                </c:pt>
                <c:pt idx="26079">
                  <c:v>-318.30449999999996</c:v>
                </c:pt>
                <c:pt idx="26080">
                  <c:v>-318.30250000000001</c:v>
                </c:pt>
                <c:pt idx="26081">
                  <c:v>-318.3005</c:v>
                </c:pt>
                <c:pt idx="26082">
                  <c:v>-318.29849999999999</c:v>
                </c:pt>
                <c:pt idx="26083">
                  <c:v>-318.29649999999998</c:v>
                </c:pt>
                <c:pt idx="26084">
                  <c:v>-318.29449999999997</c:v>
                </c:pt>
                <c:pt idx="26085">
                  <c:v>-318.29249999999996</c:v>
                </c:pt>
                <c:pt idx="26086">
                  <c:v>-318.29049999999995</c:v>
                </c:pt>
                <c:pt idx="26087">
                  <c:v>-318.2885</c:v>
                </c:pt>
                <c:pt idx="26088">
                  <c:v>-318.28649999999999</c:v>
                </c:pt>
                <c:pt idx="26089">
                  <c:v>-318.28449999999998</c:v>
                </c:pt>
                <c:pt idx="26090">
                  <c:v>-318.28249999999997</c:v>
                </c:pt>
                <c:pt idx="26091">
                  <c:v>-318.28049999999996</c:v>
                </c:pt>
                <c:pt idx="26092">
                  <c:v>-318.27850000000001</c:v>
                </c:pt>
                <c:pt idx="26093">
                  <c:v>-318.2765</c:v>
                </c:pt>
                <c:pt idx="26094">
                  <c:v>-318.27449999999999</c:v>
                </c:pt>
                <c:pt idx="26095">
                  <c:v>-318.27249999999998</c:v>
                </c:pt>
                <c:pt idx="26096">
                  <c:v>-318.27049999999997</c:v>
                </c:pt>
                <c:pt idx="26097">
                  <c:v>-318.26849999999996</c:v>
                </c:pt>
                <c:pt idx="26098">
                  <c:v>-318.26649999999995</c:v>
                </c:pt>
                <c:pt idx="26099">
                  <c:v>-318.2645</c:v>
                </c:pt>
                <c:pt idx="26100">
                  <c:v>-318.26249999999999</c:v>
                </c:pt>
                <c:pt idx="26101">
                  <c:v>-318.26049999999998</c:v>
                </c:pt>
                <c:pt idx="26102">
                  <c:v>-318.25849999999997</c:v>
                </c:pt>
                <c:pt idx="26103">
                  <c:v>-318.25649999999996</c:v>
                </c:pt>
                <c:pt idx="26104">
                  <c:v>-318.25450000000001</c:v>
                </c:pt>
                <c:pt idx="26105">
                  <c:v>-318.2525</c:v>
                </c:pt>
                <c:pt idx="26106">
                  <c:v>-318.25049999999999</c:v>
                </c:pt>
                <c:pt idx="26107">
                  <c:v>-318.24849999999998</c:v>
                </c:pt>
                <c:pt idx="26108">
                  <c:v>-318.24649999999997</c:v>
                </c:pt>
                <c:pt idx="26109">
                  <c:v>-318.24449999999996</c:v>
                </c:pt>
                <c:pt idx="26110">
                  <c:v>-318.24249999999995</c:v>
                </c:pt>
                <c:pt idx="26111">
                  <c:v>-318.2405</c:v>
                </c:pt>
                <c:pt idx="26112">
                  <c:v>-318.23849999999999</c:v>
                </c:pt>
                <c:pt idx="26113">
                  <c:v>-318.23649999999998</c:v>
                </c:pt>
                <c:pt idx="26114">
                  <c:v>-318.23449999999997</c:v>
                </c:pt>
                <c:pt idx="26115">
                  <c:v>-318.23249999999996</c:v>
                </c:pt>
                <c:pt idx="26116">
                  <c:v>-318.23050000000001</c:v>
                </c:pt>
                <c:pt idx="26117">
                  <c:v>-318.2285</c:v>
                </c:pt>
                <c:pt idx="26118">
                  <c:v>-318.22649999999999</c:v>
                </c:pt>
                <c:pt idx="26119">
                  <c:v>-318.22449999999998</c:v>
                </c:pt>
                <c:pt idx="26120">
                  <c:v>-318.22249999999997</c:v>
                </c:pt>
                <c:pt idx="26121">
                  <c:v>-318.22049999999996</c:v>
                </c:pt>
                <c:pt idx="26122">
                  <c:v>-318.21849999999995</c:v>
                </c:pt>
                <c:pt idx="26123">
                  <c:v>-318.2165</c:v>
                </c:pt>
                <c:pt idx="26124">
                  <c:v>-318.21449999999999</c:v>
                </c:pt>
                <c:pt idx="26125">
                  <c:v>-318.21249999999998</c:v>
                </c:pt>
                <c:pt idx="26126">
                  <c:v>-318.21049999999997</c:v>
                </c:pt>
                <c:pt idx="26127">
                  <c:v>-318.20849999999996</c:v>
                </c:pt>
                <c:pt idx="26128">
                  <c:v>-318.20650000000001</c:v>
                </c:pt>
                <c:pt idx="26129">
                  <c:v>-318.2045</c:v>
                </c:pt>
                <c:pt idx="26130">
                  <c:v>-318.20249999999999</c:v>
                </c:pt>
                <c:pt idx="26131">
                  <c:v>-318.20049999999998</c:v>
                </c:pt>
                <c:pt idx="26132">
                  <c:v>-318.19849999999997</c:v>
                </c:pt>
                <c:pt idx="26133">
                  <c:v>-318.19649999999996</c:v>
                </c:pt>
                <c:pt idx="26134">
                  <c:v>-318.19449999999995</c:v>
                </c:pt>
                <c:pt idx="26135">
                  <c:v>-318.1925</c:v>
                </c:pt>
                <c:pt idx="26136">
                  <c:v>-318.19049999999999</c:v>
                </c:pt>
                <c:pt idx="26137">
                  <c:v>-318.18849999999998</c:v>
                </c:pt>
                <c:pt idx="26138">
                  <c:v>-318.18649999999997</c:v>
                </c:pt>
                <c:pt idx="26139">
                  <c:v>-318.18449999999996</c:v>
                </c:pt>
                <c:pt idx="26140">
                  <c:v>-318.1825</c:v>
                </c:pt>
                <c:pt idx="26141">
                  <c:v>-318.18049999999999</c:v>
                </c:pt>
                <c:pt idx="26142">
                  <c:v>-318.17849999999999</c:v>
                </c:pt>
                <c:pt idx="26143">
                  <c:v>-318.17649999999998</c:v>
                </c:pt>
                <c:pt idx="26144">
                  <c:v>-318.17449999999997</c:v>
                </c:pt>
                <c:pt idx="26145">
                  <c:v>-318.17249999999996</c:v>
                </c:pt>
                <c:pt idx="26146">
                  <c:v>-318.17049999999995</c:v>
                </c:pt>
                <c:pt idx="26147">
                  <c:v>-318.16849999999999</c:v>
                </c:pt>
                <c:pt idx="26148">
                  <c:v>-318.16649999999998</c:v>
                </c:pt>
                <c:pt idx="26149">
                  <c:v>-318.16449999999998</c:v>
                </c:pt>
                <c:pt idx="26150">
                  <c:v>-318.16249999999997</c:v>
                </c:pt>
                <c:pt idx="26151">
                  <c:v>-318.16049999999996</c:v>
                </c:pt>
                <c:pt idx="26152">
                  <c:v>-318.1585</c:v>
                </c:pt>
                <c:pt idx="26153">
                  <c:v>-318.15649999999999</c:v>
                </c:pt>
                <c:pt idx="26154">
                  <c:v>-318.15449999999998</c:v>
                </c:pt>
                <c:pt idx="26155">
                  <c:v>-318.15249999999997</c:v>
                </c:pt>
                <c:pt idx="26156">
                  <c:v>-318.15049999999997</c:v>
                </c:pt>
                <c:pt idx="26157">
                  <c:v>-318.14849999999996</c:v>
                </c:pt>
                <c:pt idx="26158">
                  <c:v>-318.14649999999995</c:v>
                </c:pt>
                <c:pt idx="26159">
                  <c:v>-318.14449999999999</c:v>
                </c:pt>
                <c:pt idx="26160">
                  <c:v>-318.14249999999998</c:v>
                </c:pt>
                <c:pt idx="26161">
                  <c:v>-318.14049999999997</c:v>
                </c:pt>
                <c:pt idx="26162">
                  <c:v>-318.13849999999996</c:v>
                </c:pt>
                <c:pt idx="26163">
                  <c:v>-318.13649999999996</c:v>
                </c:pt>
                <c:pt idx="26164">
                  <c:v>-318.1345</c:v>
                </c:pt>
                <c:pt idx="26165">
                  <c:v>-318.13249999999999</c:v>
                </c:pt>
                <c:pt idx="26166">
                  <c:v>-318.13049999999998</c:v>
                </c:pt>
                <c:pt idx="26167">
                  <c:v>-318.12849999999997</c:v>
                </c:pt>
                <c:pt idx="26168">
                  <c:v>-318.12649999999996</c:v>
                </c:pt>
                <c:pt idx="26169">
                  <c:v>-318.12449999999995</c:v>
                </c:pt>
                <c:pt idx="26170">
                  <c:v>-318.12249999999995</c:v>
                </c:pt>
                <c:pt idx="26171">
                  <c:v>-318.12049999999999</c:v>
                </c:pt>
                <c:pt idx="26172">
                  <c:v>-318.11849999999998</c:v>
                </c:pt>
                <c:pt idx="26173">
                  <c:v>-318.11649999999997</c:v>
                </c:pt>
                <c:pt idx="26174">
                  <c:v>-318.11449999999996</c:v>
                </c:pt>
                <c:pt idx="26175">
                  <c:v>-318.11249999999995</c:v>
                </c:pt>
                <c:pt idx="26176">
                  <c:v>-318.1105</c:v>
                </c:pt>
                <c:pt idx="26177">
                  <c:v>-318.10849999999999</c:v>
                </c:pt>
                <c:pt idx="26178">
                  <c:v>-318.10649999999998</c:v>
                </c:pt>
                <c:pt idx="26179">
                  <c:v>-318.10449999999997</c:v>
                </c:pt>
                <c:pt idx="26180">
                  <c:v>-318.10249999999996</c:v>
                </c:pt>
                <c:pt idx="26181">
                  <c:v>-318.10049999999995</c:v>
                </c:pt>
                <c:pt idx="26182">
                  <c:v>-318.0985</c:v>
                </c:pt>
                <c:pt idx="26183">
                  <c:v>-318.09649999999999</c:v>
                </c:pt>
                <c:pt idx="26184">
                  <c:v>-318.09449999999998</c:v>
                </c:pt>
                <c:pt idx="26185">
                  <c:v>-318.09249999999997</c:v>
                </c:pt>
                <c:pt idx="26186">
                  <c:v>-318.09049999999996</c:v>
                </c:pt>
                <c:pt idx="26187">
                  <c:v>-318.08849999999995</c:v>
                </c:pt>
                <c:pt idx="26188">
                  <c:v>-318.0865</c:v>
                </c:pt>
                <c:pt idx="26189">
                  <c:v>-318.08449999999999</c:v>
                </c:pt>
                <c:pt idx="26190">
                  <c:v>-318.08249999999998</c:v>
                </c:pt>
                <c:pt idx="26191">
                  <c:v>-318.08049999999997</c:v>
                </c:pt>
                <c:pt idx="26192">
                  <c:v>-318.07849999999996</c:v>
                </c:pt>
                <c:pt idx="26193">
                  <c:v>-318.07649999999995</c:v>
                </c:pt>
                <c:pt idx="26194">
                  <c:v>-318.0745</c:v>
                </c:pt>
                <c:pt idx="26195">
                  <c:v>-318.07249999999999</c:v>
                </c:pt>
                <c:pt idx="26196">
                  <c:v>-318.07049999999998</c:v>
                </c:pt>
                <c:pt idx="26197">
                  <c:v>-318.06849999999997</c:v>
                </c:pt>
                <c:pt idx="26198">
                  <c:v>-318.06649999999996</c:v>
                </c:pt>
                <c:pt idx="26199">
                  <c:v>-318.06449999999995</c:v>
                </c:pt>
                <c:pt idx="26200">
                  <c:v>-318.0625</c:v>
                </c:pt>
                <c:pt idx="26201">
                  <c:v>-318.06049999999999</c:v>
                </c:pt>
                <c:pt idx="26202">
                  <c:v>-318.05849999999998</c:v>
                </c:pt>
                <c:pt idx="26203">
                  <c:v>-318.05649999999997</c:v>
                </c:pt>
                <c:pt idx="26204">
                  <c:v>-318.05449999999996</c:v>
                </c:pt>
                <c:pt idx="26205">
                  <c:v>-318.05250000000001</c:v>
                </c:pt>
                <c:pt idx="26206">
                  <c:v>-318.0505</c:v>
                </c:pt>
                <c:pt idx="26207">
                  <c:v>-318.04849999999999</c:v>
                </c:pt>
                <c:pt idx="26208">
                  <c:v>-318.04649999999998</c:v>
                </c:pt>
                <c:pt idx="26209">
                  <c:v>-318.04449999999997</c:v>
                </c:pt>
                <c:pt idx="26210">
                  <c:v>-318.04249999999996</c:v>
                </c:pt>
                <c:pt idx="26211">
                  <c:v>-318.04049999999995</c:v>
                </c:pt>
                <c:pt idx="26212">
                  <c:v>-318.0385</c:v>
                </c:pt>
                <c:pt idx="26213">
                  <c:v>-318.03649999999999</c:v>
                </c:pt>
                <c:pt idx="26214">
                  <c:v>-318.03449999999998</c:v>
                </c:pt>
                <c:pt idx="26215">
                  <c:v>-318.03249999999997</c:v>
                </c:pt>
                <c:pt idx="26216">
                  <c:v>-318.03049999999996</c:v>
                </c:pt>
                <c:pt idx="26217">
                  <c:v>-318.02850000000001</c:v>
                </c:pt>
                <c:pt idx="26218">
                  <c:v>-318.0265</c:v>
                </c:pt>
                <c:pt idx="26219">
                  <c:v>-318.02449999999999</c:v>
                </c:pt>
                <c:pt idx="26220">
                  <c:v>-318.02249999999998</c:v>
                </c:pt>
                <c:pt idx="26221">
                  <c:v>-318.02049999999997</c:v>
                </c:pt>
                <c:pt idx="26222">
                  <c:v>-318.01849999999996</c:v>
                </c:pt>
                <c:pt idx="26223">
                  <c:v>-318.01649999999995</c:v>
                </c:pt>
                <c:pt idx="26224">
                  <c:v>-318.0145</c:v>
                </c:pt>
                <c:pt idx="26225">
                  <c:v>-318.01249999999999</c:v>
                </c:pt>
                <c:pt idx="26226">
                  <c:v>-318.01049999999998</c:v>
                </c:pt>
                <c:pt idx="26227">
                  <c:v>-318.00849999999997</c:v>
                </c:pt>
                <c:pt idx="26228">
                  <c:v>-318.00649999999996</c:v>
                </c:pt>
                <c:pt idx="26229">
                  <c:v>-318.00450000000001</c:v>
                </c:pt>
                <c:pt idx="26230">
                  <c:v>-318.0025</c:v>
                </c:pt>
                <c:pt idx="26231">
                  <c:v>-318.00049999999999</c:v>
                </c:pt>
                <c:pt idx="26232">
                  <c:v>-317.99849999999998</c:v>
                </c:pt>
                <c:pt idx="26233">
                  <c:v>-317.99649999999997</c:v>
                </c:pt>
                <c:pt idx="26234">
                  <c:v>-317.99449999999996</c:v>
                </c:pt>
                <c:pt idx="26235">
                  <c:v>-317.99249999999995</c:v>
                </c:pt>
                <c:pt idx="26236">
                  <c:v>-317.9905</c:v>
                </c:pt>
                <c:pt idx="26237">
                  <c:v>-317.98849999999999</c:v>
                </c:pt>
                <c:pt idx="26238">
                  <c:v>-317.98649999999998</c:v>
                </c:pt>
                <c:pt idx="26239">
                  <c:v>-317.98449999999997</c:v>
                </c:pt>
                <c:pt idx="26240">
                  <c:v>-317.98249999999996</c:v>
                </c:pt>
                <c:pt idx="26241">
                  <c:v>-317.98050000000001</c:v>
                </c:pt>
                <c:pt idx="26242">
                  <c:v>-317.9785</c:v>
                </c:pt>
                <c:pt idx="26243">
                  <c:v>-317.97649999999999</c:v>
                </c:pt>
                <c:pt idx="26244">
                  <c:v>-317.97449999999998</c:v>
                </c:pt>
                <c:pt idx="26245">
                  <c:v>-317.97249999999997</c:v>
                </c:pt>
                <c:pt idx="26246">
                  <c:v>-317.97049999999996</c:v>
                </c:pt>
                <c:pt idx="26247">
                  <c:v>-317.96849999999995</c:v>
                </c:pt>
                <c:pt idx="26248">
                  <c:v>-317.9665</c:v>
                </c:pt>
                <c:pt idx="26249">
                  <c:v>-317.96449999999999</c:v>
                </c:pt>
                <c:pt idx="26250">
                  <c:v>-317.96249999999998</c:v>
                </c:pt>
                <c:pt idx="26251">
                  <c:v>-317.96049999999997</c:v>
                </c:pt>
                <c:pt idx="26252">
                  <c:v>-317.95849999999996</c:v>
                </c:pt>
                <c:pt idx="26253">
                  <c:v>-317.95650000000001</c:v>
                </c:pt>
                <c:pt idx="26254">
                  <c:v>-317.9545</c:v>
                </c:pt>
                <c:pt idx="26255">
                  <c:v>-317.95249999999999</c:v>
                </c:pt>
                <c:pt idx="26256">
                  <c:v>-317.95049999999998</c:v>
                </c:pt>
                <c:pt idx="26257">
                  <c:v>-317.94849999999997</c:v>
                </c:pt>
                <c:pt idx="26258">
                  <c:v>-317.94649999999996</c:v>
                </c:pt>
                <c:pt idx="26259">
                  <c:v>-317.94449999999995</c:v>
                </c:pt>
                <c:pt idx="26260">
                  <c:v>-317.9425</c:v>
                </c:pt>
                <c:pt idx="26261">
                  <c:v>-317.94049999999999</c:v>
                </c:pt>
                <c:pt idx="26262">
                  <c:v>-317.93849999999998</c:v>
                </c:pt>
                <c:pt idx="26263">
                  <c:v>-317.93649999999997</c:v>
                </c:pt>
                <c:pt idx="26264">
                  <c:v>-317.93449999999996</c:v>
                </c:pt>
                <c:pt idx="26265">
                  <c:v>-317.9325</c:v>
                </c:pt>
                <c:pt idx="26266">
                  <c:v>-317.93049999999999</c:v>
                </c:pt>
                <c:pt idx="26267">
                  <c:v>-317.92849999999999</c:v>
                </c:pt>
                <c:pt idx="26268">
                  <c:v>-317.92649999999998</c:v>
                </c:pt>
                <c:pt idx="26269">
                  <c:v>-317.92449999999997</c:v>
                </c:pt>
                <c:pt idx="26270">
                  <c:v>-317.92249999999996</c:v>
                </c:pt>
                <c:pt idx="26271">
                  <c:v>-317.92049999999995</c:v>
                </c:pt>
                <c:pt idx="26272">
                  <c:v>-317.91849999999999</c:v>
                </c:pt>
                <c:pt idx="26273">
                  <c:v>-317.91649999999998</c:v>
                </c:pt>
                <c:pt idx="26274">
                  <c:v>-317.91449999999998</c:v>
                </c:pt>
                <c:pt idx="26275">
                  <c:v>-317.91249999999997</c:v>
                </c:pt>
                <c:pt idx="26276">
                  <c:v>-317.91049999999996</c:v>
                </c:pt>
                <c:pt idx="26277">
                  <c:v>-317.9085</c:v>
                </c:pt>
                <c:pt idx="26278">
                  <c:v>-317.90649999999999</c:v>
                </c:pt>
                <c:pt idx="26279">
                  <c:v>-317.90449999999998</c:v>
                </c:pt>
                <c:pt idx="26280">
                  <c:v>-317.90249999999997</c:v>
                </c:pt>
                <c:pt idx="26281">
                  <c:v>-317.90049999999997</c:v>
                </c:pt>
                <c:pt idx="26282">
                  <c:v>-317.89849999999996</c:v>
                </c:pt>
                <c:pt idx="26283">
                  <c:v>-317.89649999999995</c:v>
                </c:pt>
                <c:pt idx="26284">
                  <c:v>-317.89449999999999</c:v>
                </c:pt>
                <c:pt idx="26285">
                  <c:v>-317.89249999999998</c:v>
                </c:pt>
                <c:pt idx="26286">
                  <c:v>-317.89049999999997</c:v>
                </c:pt>
                <c:pt idx="26287">
                  <c:v>-317.88849999999996</c:v>
                </c:pt>
                <c:pt idx="26288">
                  <c:v>-317.88649999999996</c:v>
                </c:pt>
                <c:pt idx="26289">
                  <c:v>-317.8845</c:v>
                </c:pt>
                <c:pt idx="26290">
                  <c:v>-317.88249999999999</c:v>
                </c:pt>
                <c:pt idx="26291">
                  <c:v>-317.88049999999998</c:v>
                </c:pt>
                <c:pt idx="26292">
                  <c:v>-317.87849999999997</c:v>
                </c:pt>
                <c:pt idx="26293">
                  <c:v>-317.87649999999996</c:v>
                </c:pt>
                <c:pt idx="26294">
                  <c:v>-317.87449999999995</c:v>
                </c:pt>
                <c:pt idx="26295">
                  <c:v>-317.87249999999995</c:v>
                </c:pt>
                <c:pt idx="26296">
                  <c:v>-317.87049999999999</c:v>
                </c:pt>
                <c:pt idx="26297">
                  <c:v>-317.86849999999998</c:v>
                </c:pt>
                <c:pt idx="26298">
                  <c:v>-317.86649999999997</c:v>
                </c:pt>
                <c:pt idx="26299">
                  <c:v>-317.86449999999996</c:v>
                </c:pt>
                <c:pt idx="26300">
                  <c:v>-317.86249999999995</c:v>
                </c:pt>
                <c:pt idx="26301">
                  <c:v>-317.8605</c:v>
                </c:pt>
                <c:pt idx="26302">
                  <c:v>-317.85849999999999</c:v>
                </c:pt>
                <c:pt idx="26303">
                  <c:v>-317.85649999999998</c:v>
                </c:pt>
                <c:pt idx="26304">
                  <c:v>-317.85449999999997</c:v>
                </c:pt>
                <c:pt idx="26305">
                  <c:v>-317.85249999999996</c:v>
                </c:pt>
                <c:pt idx="26306">
                  <c:v>-317.85049999999995</c:v>
                </c:pt>
                <c:pt idx="26307">
                  <c:v>-317.8485</c:v>
                </c:pt>
                <c:pt idx="26308">
                  <c:v>-317.84649999999999</c:v>
                </c:pt>
                <c:pt idx="26309">
                  <c:v>-317.84449999999998</c:v>
                </c:pt>
                <c:pt idx="26310">
                  <c:v>-317.84249999999997</c:v>
                </c:pt>
                <c:pt idx="26311">
                  <c:v>-317.84049999999996</c:v>
                </c:pt>
                <c:pt idx="26312">
                  <c:v>-317.83849999999995</c:v>
                </c:pt>
                <c:pt idx="26313">
                  <c:v>-317.8365</c:v>
                </c:pt>
                <c:pt idx="26314">
                  <c:v>-317.83449999999999</c:v>
                </c:pt>
                <c:pt idx="26315">
                  <c:v>-317.83249999999998</c:v>
                </c:pt>
                <c:pt idx="26316">
                  <c:v>-317.83049999999997</c:v>
                </c:pt>
                <c:pt idx="26317">
                  <c:v>-317.82849999999996</c:v>
                </c:pt>
                <c:pt idx="26318">
                  <c:v>-317.82649999999995</c:v>
                </c:pt>
                <c:pt idx="26319">
                  <c:v>-317.8245</c:v>
                </c:pt>
                <c:pt idx="26320">
                  <c:v>-317.82249999999999</c:v>
                </c:pt>
                <c:pt idx="26321">
                  <c:v>-317.82049999999998</c:v>
                </c:pt>
                <c:pt idx="26322">
                  <c:v>-317.81849999999997</c:v>
                </c:pt>
                <c:pt idx="26323">
                  <c:v>-317.81649999999996</c:v>
                </c:pt>
                <c:pt idx="26324">
                  <c:v>-317.81449999999995</c:v>
                </c:pt>
                <c:pt idx="26325">
                  <c:v>-317.8125</c:v>
                </c:pt>
                <c:pt idx="26326">
                  <c:v>-317.81049999999999</c:v>
                </c:pt>
                <c:pt idx="26327">
                  <c:v>-317.80849999999998</c:v>
                </c:pt>
                <c:pt idx="26328">
                  <c:v>-317.80649999999997</c:v>
                </c:pt>
                <c:pt idx="26329">
                  <c:v>-317.80449999999996</c:v>
                </c:pt>
                <c:pt idx="26330">
                  <c:v>-317.80250000000001</c:v>
                </c:pt>
                <c:pt idx="26331">
                  <c:v>-317.8005</c:v>
                </c:pt>
                <c:pt idx="26332">
                  <c:v>-317.79849999999999</c:v>
                </c:pt>
                <c:pt idx="26333">
                  <c:v>-317.79649999999998</c:v>
                </c:pt>
                <c:pt idx="26334">
                  <c:v>-317.79449999999997</c:v>
                </c:pt>
                <c:pt idx="26335">
                  <c:v>-317.79249999999996</c:v>
                </c:pt>
                <c:pt idx="26336">
                  <c:v>-317.79049999999995</c:v>
                </c:pt>
                <c:pt idx="26337">
                  <c:v>-317.7885</c:v>
                </c:pt>
                <c:pt idx="26338">
                  <c:v>-317.78649999999999</c:v>
                </c:pt>
                <c:pt idx="26339">
                  <c:v>-317.78449999999998</c:v>
                </c:pt>
                <c:pt idx="26340">
                  <c:v>-317.78249999999997</c:v>
                </c:pt>
                <c:pt idx="26341">
                  <c:v>-317.78049999999996</c:v>
                </c:pt>
                <c:pt idx="26342">
                  <c:v>-317.77850000000001</c:v>
                </c:pt>
                <c:pt idx="26343">
                  <c:v>-317.7765</c:v>
                </c:pt>
                <c:pt idx="26344">
                  <c:v>-317.77449999999999</c:v>
                </c:pt>
                <c:pt idx="26345">
                  <c:v>-317.77249999999998</c:v>
                </c:pt>
                <c:pt idx="26346">
                  <c:v>-317.77049999999997</c:v>
                </c:pt>
                <c:pt idx="26347">
                  <c:v>-317.76849999999996</c:v>
                </c:pt>
                <c:pt idx="26348">
                  <c:v>-317.76649999999995</c:v>
                </c:pt>
                <c:pt idx="26349">
                  <c:v>-317.7645</c:v>
                </c:pt>
                <c:pt idx="26350">
                  <c:v>-317.76249999999999</c:v>
                </c:pt>
                <c:pt idx="26351">
                  <c:v>-317.76049999999998</c:v>
                </c:pt>
                <c:pt idx="26352">
                  <c:v>-317.75849999999997</c:v>
                </c:pt>
                <c:pt idx="26353">
                  <c:v>-317.75649999999996</c:v>
                </c:pt>
                <c:pt idx="26354">
                  <c:v>-317.75450000000001</c:v>
                </c:pt>
                <c:pt idx="26355">
                  <c:v>-317.7525</c:v>
                </c:pt>
                <c:pt idx="26356">
                  <c:v>-317.75049999999999</c:v>
                </c:pt>
                <c:pt idx="26357">
                  <c:v>-317.74849999999998</c:v>
                </c:pt>
                <c:pt idx="26358">
                  <c:v>-317.74649999999997</c:v>
                </c:pt>
                <c:pt idx="26359">
                  <c:v>-317.74449999999996</c:v>
                </c:pt>
                <c:pt idx="26360">
                  <c:v>-317.74249999999995</c:v>
                </c:pt>
                <c:pt idx="26361">
                  <c:v>-317.7405</c:v>
                </c:pt>
                <c:pt idx="26362">
                  <c:v>-317.73849999999999</c:v>
                </c:pt>
                <c:pt idx="26363">
                  <c:v>-317.73649999999998</c:v>
                </c:pt>
                <c:pt idx="26364">
                  <c:v>-317.73449999999997</c:v>
                </c:pt>
                <c:pt idx="26365">
                  <c:v>-317.73249999999996</c:v>
                </c:pt>
                <c:pt idx="26366">
                  <c:v>-317.73050000000001</c:v>
                </c:pt>
                <c:pt idx="26367">
                  <c:v>-317.7285</c:v>
                </c:pt>
                <c:pt idx="26368">
                  <c:v>-317.72649999999999</c:v>
                </c:pt>
                <c:pt idx="26369">
                  <c:v>-317.72449999999998</c:v>
                </c:pt>
                <c:pt idx="26370">
                  <c:v>-317.72249999999997</c:v>
                </c:pt>
                <c:pt idx="26371">
                  <c:v>-317.72049999999996</c:v>
                </c:pt>
                <c:pt idx="26372">
                  <c:v>-317.71849999999995</c:v>
                </c:pt>
                <c:pt idx="26373">
                  <c:v>-317.7165</c:v>
                </c:pt>
                <c:pt idx="26374">
                  <c:v>-317.71449999999999</c:v>
                </c:pt>
                <c:pt idx="26375">
                  <c:v>-317.71249999999998</c:v>
                </c:pt>
                <c:pt idx="26376">
                  <c:v>-317.71049999999997</c:v>
                </c:pt>
                <c:pt idx="26377">
                  <c:v>-317.70849999999996</c:v>
                </c:pt>
                <c:pt idx="26378">
                  <c:v>-317.70650000000001</c:v>
                </c:pt>
                <c:pt idx="26379">
                  <c:v>-317.7045</c:v>
                </c:pt>
                <c:pt idx="26380">
                  <c:v>-317.70249999999999</c:v>
                </c:pt>
                <c:pt idx="26381">
                  <c:v>-317.70049999999998</c:v>
                </c:pt>
                <c:pt idx="26382">
                  <c:v>-317.69849999999997</c:v>
                </c:pt>
                <c:pt idx="26383">
                  <c:v>-317.69649999999996</c:v>
                </c:pt>
                <c:pt idx="26384">
                  <c:v>-317.69449999999995</c:v>
                </c:pt>
                <c:pt idx="26385">
                  <c:v>-317.6925</c:v>
                </c:pt>
                <c:pt idx="26386">
                  <c:v>-317.69049999999999</c:v>
                </c:pt>
                <c:pt idx="26387">
                  <c:v>-317.68849999999998</c:v>
                </c:pt>
                <c:pt idx="26388">
                  <c:v>-317.68649999999997</c:v>
                </c:pt>
                <c:pt idx="26389">
                  <c:v>-317.68449999999996</c:v>
                </c:pt>
                <c:pt idx="26390">
                  <c:v>-317.6825</c:v>
                </c:pt>
                <c:pt idx="26391">
                  <c:v>-317.68049999999999</c:v>
                </c:pt>
                <c:pt idx="26392">
                  <c:v>-317.67849999999999</c:v>
                </c:pt>
                <c:pt idx="26393">
                  <c:v>-317.67649999999998</c:v>
                </c:pt>
                <c:pt idx="26394">
                  <c:v>-317.67449999999997</c:v>
                </c:pt>
                <c:pt idx="26395">
                  <c:v>-317.67249999999996</c:v>
                </c:pt>
                <c:pt idx="26396">
                  <c:v>-317.67049999999995</c:v>
                </c:pt>
                <c:pt idx="26397">
                  <c:v>-317.66849999999999</c:v>
                </c:pt>
                <c:pt idx="26398">
                  <c:v>-317.66649999999998</c:v>
                </c:pt>
                <c:pt idx="26399">
                  <c:v>-317.66449999999998</c:v>
                </c:pt>
                <c:pt idx="26400">
                  <c:v>-317.66249999999997</c:v>
                </c:pt>
                <c:pt idx="26401">
                  <c:v>-317.66049999999996</c:v>
                </c:pt>
                <c:pt idx="26402">
                  <c:v>-317.6585</c:v>
                </c:pt>
                <c:pt idx="26403">
                  <c:v>-317.65649999999999</c:v>
                </c:pt>
                <c:pt idx="26404">
                  <c:v>-317.65449999999998</c:v>
                </c:pt>
                <c:pt idx="26405">
                  <c:v>-317.65249999999997</c:v>
                </c:pt>
                <c:pt idx="26406">
                  <c:v>-317.65049999999997</c:v>
                </c:pt>
                <c:pt idx="26407">
                  <c:v>-317.64849999999996</c:v>
                </c:pt>
                <c:pt idx="26408">
                  <c:v>-317.64649999999995</c:v>
                </c:pt>
                <c:pt idx="26409">
                  <c:v>-317.64449999999999</c:v>
                </c:pt>
                <c:pt idx="26410">
                  <c:v>-317.64249999999998</c:v>
                </c:pt>
                <c:pt idx="26411">
                  <c:v>-317.64049999999997</c:v>
                </c:pt>
                <c:pt idx="26412">
                  <c:v>-317.63849999999996</c:v>
                </c:pt>
                <c:pt idx="26413">
                  <c:v>-317.63649999999996</c:v>
                </c:pt>
                <c:pt idx="26414">
                  <c:v>-317.6345</c:v>
                </c:pt>
                <c:pt idx="26415">
                  <c:v>-317.63249999999999</c:v>
                </c:pt>
                <c:pt idx="26416">
                  <c:v>-317.63049999999998</c:v>
                </c:pt>
                <c:pt idx="26417">
                  <c:v>-317.62849999999997</c:v>
                </c:pt>
                <c:pt idx="26418">
                  <c:v>-317.62649999999996</c:v>
                </c:pt>
                <c:pt idx="26419">
                  <c:v>-317.62449999999995</c:v>
                </c:pt>
                <c:pt idx="26420">
                  <c:v>-317.62249999999995</c:v>
                </c:pt>
                <c:pt idx="26421">
                  <c:v>-317.62049999999999</c:v>
                </c:pt>
                <c:pt idx="26422">
                  <c:v>-317.61849999999998</c:v>
                </c:pt>
                <c:pt idx="26423">
                  <c:v>-317.61649999999997</c:v>
                </c:pt>
                <c:pt idx="26424">
                  <c:v>-317.61449999999996</c:v>
                </c:pt>
                <c:pt idx="26425">
                  <c:v>-317.61249999999995</c:v>
                </c:pt>
                <c:pt idx="26426">
                  <c:v>-317.6105</c:v>
                </c:pt>
                <c:pt idx="26427">
                  <c:v>-317.60849999999999</c:v>
                </c:pt>
                <c:pt idx="26428">
                  <c:v>-317.60649999999998</c:v>
                </c:pt>
                <c:pt idx="26429">
                  <c:v>-317.60449999999997</c:v>
                </c:pt>
                <c:pt idx="26430">
                  <c:v>-317.60249999999996</c:v>
                </c:pt>
                <c:pt idx="26431">
                  <c:v>-317.60049999999995</c:v>
                </c:pt>
                <c:pt idx="26432">
                  <c:v>-317.5985</c:v>
                </c:pt>
                <c:pt idx="26433">
                  <c:v>-317.59649999999999</c:v>
                </c:pt>
                <c:pt idx="26434">
                  <c:v>-317.59449999999998</c:v>
                </c:pt>
                <c:pt idx="26435">
                  <c:v>-317.59249999999997</c:v>
                </c:pt>
                <c:pt idx="26436">
                  <c:v>-317.59049999999996</c:v>
                </c:pt>
                <c:pt idx="26437">
                  <c:v>-317.58849999999995</c:v>
                </c:pt>
                <c:pt idx="26438">
                  <c:v>-317.5865</c:v>
                </c:pt>
                <c:pt idx="26439">
                  <c:v>-317.58449999999999</c:v>
                </c:pt>
                <c:pt idx="26440">
                  <c:v>-317.58249999999998</c:v>
                </c:pt>
                <c:pt idx="26441">
                  <c:v>-317.58049999999997</c:v>
                </c:pt>
                <c:pt idx="26442">
                  <c:v>-317.57849999999996</c:v>
                </c:pt>
                <c:pt idx="26443">
                  <c:v>-317.57649999999995</c:v>
                </c:pt>
                <c:pt idx="26444">
                  <c:v>-317.5745</c:v>
                </c:pt>
                <c:pt idx="26445">
                  <c:v>-317.57249999999999</c:v>
                </c:pt>
                <c:pt idx="26446">
                  <c:v>-317.57049999999998</c:v>
                </c:pt>
                <c:pt idx="26447">
                  <c:v>-317.56849999999997</c:v>
                </c:pt>
                <c:pt idx="26448">
                  <c:v>-317.56649999999996</c:v>
                </c:pt>
                <c:pt idx="26449">
                  <c:v>-317.56449999999995</c:v>
                </c:pt>
                <c:pt idx="26450">
                  <c:v>-317.5625</c:v>
                </c:pt>
                <c:pt idx="26451">
                  <c:v>-317.56049999999999</c:v>
                </c:pt>
                <c:pt idx="26452">
                  <c:v>-317.55849999999998</c:v>
                </c:pt>
                <c:pt idx="26453">
                  <c:v>-317.55649999999997</c:v>
                </c:pt>
                <c:pt idx="26454">
                  <c:v>-317.55449999999996</c:v>
                </c:pt>
                <c:pt idx="26455">
                  <c:v>-317.55250000000001</c:v>
                </c:pt>
                <c:pt idx="26456">
                  <c:v>-317.5505</c:v>
                </c:pt>
                <c:pt idx="26457">
                  <c:v>-317.54849999999999</c:v>
                </c:pt>
                <c:pt idx="26458">
                  <c:v>-317.54649999999998</c:v>
                </c:pt>
                <c:pt idx="26459">
                  <c:v>-317.54449999999997</c:v>
                </c:pt>
                <c:pt idx="26460">
                  <c:v>-317.54249999999996</c:v>
                </c:pt>
                <c:pt idx="26461">
                  <c:v>-317.54049999999995</c:v>
                </c:pt>
                <c:pt idx="26462">
                  <c:v>-317.5385</c:v>
                </c:pt>
                <c:pt idx="26463">
                  <c:v>-317.53649999999999</c:v>
                </c:pt>
                <c:pt idx="26464">
                  <c:v>-317.53449999999998</c:v>
                </c:pt>
                <c:pt idx="26465">
                  <c:v>-317.53249999999997</c:v>
                </c:pt>
                <c:pt idx="26466">
                  <c:v>-317.53049999999996</c:v>
                </c:pt>
                <c:pt idx="26467">
                  <c:v>-317.52850000000001</c:v>
                </c:pt>
                <c:pt idx="26468">
                  <c:v>-317.5265</c:v>
                </c:pt>
                <c:pt idx="26469">
                  <c:v>-317.52449999999999</c:v>
                </c:pt>
                <c:pt idx="26470">
                  <c:v>-317.52249999999998</c:v>
                </c:pt>
                <c:pt idx="26471">
                  <c:v>-317.52049999999997</c:v>
                </c:pt>
                <c:pt idx="26472">
                  <c:v>-317.51849999999996</c:v>
                </c:pt>
                <c:pt idx="26473">
                  <c:v>-317.51649999999995</c:v>
                </c:pt>
                <c:pt idx="26474">
                  <c:v>-317.5145</c:v>
                </c:pt>
                <c:pt idx="26475">
                  <c:v>-317.51249999999999</c:v>
                </c:pt>
                <c:pt idx="26476">
                  <c:v>-317.51049999999998</c:v>
                </c:pt>
                <c:pt idx="26477">
                  <c:v>-317.50849999999997</c:v>
                </c:pt>
                <c:pt idx="26478">
                  <c:v>-317.50649999999996</c:v>
                </c:pt>
                <c:pt idx="26479">
                  <c:v>-317.50450000000001</c:v>
                </c:pt>
                <c:pt idx="26480">
                  <c:v>-317.5025</c:v>
                </c:pt>
                <c:pt idx="26481">
                  <c:v>-317.50049999999999</c:v>
                </c:pt>
                <c:pt idx="26482">
                  <c:v>-317.49849999999998</c:v>
                </c:pt>
                <c:pt idx="26483">
                  <c:v>-317.49649999999997</c:v>
                </c:pt>
                <c:pt idx="26484">
                  <c:v>-317.49449999999996</c:v>
                </c:pt>
                <c:pt idx="26485">
                  <c:v>-317.49249999999995</c:v>
                </c:pt>
                <c:pt idx="26486">
                  <c:v>-317.4905</c:v>
                </c:pt>
                <c:pt idx="26487">
                  <c:v>-317.48849999999999</c:v>
                </c:pt>
                <c:pt idx="26488">
                  <c:v>-317.48649999999998</c:v>
                </c:pt>
                <c:pt idx="26489">
                  <c:v>-317.48449999999997</c:v>
                </c:pt>
                <c:pt idx="26490">
                  <c:v>-317.48249999999996</c:v>
                </c:pt>
                <c:pt idx="26491">
                  <c:v>-317.48050000000001</c:v>
                </c:pt>
                <c:pt idx="26492">
                  <c:v>-317.4785</c:v>
                </c:pt>
                <c:pt idx="26493">
                  <c:v>-317.47649999999999</c:v>
                </c:pt>
                <c:pt idx="26494">
                  <c:v>-317.47449999999998</c:v>
                </c:pt>
                <c:pt idx="26495">
                  <c:v>-317.47249999999997</c:v>
                </c:pt>
                <c:pt idx="26496">
                  <c:v>-317.47049999999996</c:v>
                </c:pt>
                <c:pt idx="26497">
                  <c:v>-317.46849999999995</c:v>
                </c:pt>
                <c:pt idx="26498">
                  <c:v>-317.4665</c:v>
                </c:pt>
                <c:pt idx="26499">
                  <c:v>-317.46449999999999</c:v>
                </c:pt>
                <c:pt idx="26500">
                  <c:v>-317.46249999999998</c:v>
                </c:pt>
                <c:pt idx="26501">
                  <c:v>-317.46049999999997</c:v>
                </c:pt>
                <c:pt idx="26502">
                  <c:v>-317.45849999999996</c:v>
                </c:pt>
                <c:pt idx="26503">
                  <c:v>-317.45650000000001</c:v>
                </c:pt>
                <c:pt idx="26504">
                  <c:v>-317.4545</c:v>
                </c:pt>
                <c:pt idx="26505">
                  <c:v>-317.45249999999999</c:v>
                </c:pt>
                <c:pt idx="26506">
                  <c:v>-317.45049999999998</c:v>
                </c:pt>
                <c:pt idx="26507">
                  <c:v>-317.44849999999997</c:v>
                </c:pt>
                <c:pt idx="26508">
                  <c:v>-317.44649999999996</c:v>
                </c:pt>
                <c:pt idx="26509">
                  <c:v>-317.44449999999995</c:v>
                </c:pt>
                <c:pt idx="26510">
                  <c:v>-317.4425</c:v>
                </c:pt>
                <c:pt idx="26511">
                  <c:v>-317.44049999999999</c:v>
                </c:pt>
                <c:pt idx="26512">
                  <c:v>-317.43849999999998</c:v>
                </c:pt>
                <c:pt idx="26513">
                  <c:v>-317.43649999999997</c:v>
                </c:pt>
                <c:pt idx="26514">
                  <c:v>-317.43449999999996</c:v>
                </c:pt>
                <c:pt idx="26515">
                  <c:v>-317.4325</c:v>
                </c:pt>
                <c:pt idx="26516">
                  <c:v>-317.43049999999999</c:v>
                </c:pt>
                <c:pt idx="26517">
                  <c:v>-317.42849999999999</c:v>
                </c:pt>
                <c:pt idx="26518">
                  <c:v>-317.42649999999998</c:v>
                </c:pt>
                <c:pt idx="26519">
                  <c:v>-317.42449999999997</c:v>
                </c:pt>
                <c:pt idx="26520">
                  <c:v>-317.42249999999996</c:v>
                </c:pt>
                <c:pt idx="26521">
                  <c:v>-317.42049999999995</c:v>
                </c:pt>
                <c:pt idx="26522">
                  <c:v>-317.41849999999999</c:v>
                </c:pt>
                <c:pt idx="26523">
                  <c:v>-317.41649999999998</c:v>
                </c:pt>
                <c:pt idx="26524">
                  <c:v>-317.41449999999998</c:v>
                </c:pt>
                <c:pt idx="26525">
                  <c:v>-317.41249999999997</c:v>
                </c:pt>
                <c:pt idx="26526">
                  <c:v>-317.41049999999996</c:v>
                </c:pt>
                <c:pt idx="26527">
                  <c:v>-317.4085</c:v>
                </c:pt>
                <c:pt idx="26528">
                  <c:v>-317.40649999999999</c:v>
                </c:pt>
                <c:pt idx="26529">
                  <c:v>-317.40449999999998</c:v>
                </c:pt>
                <c:pt idx="26530">
                  <c:v>-317.40249999999997</c:v>
                </c:pt>
                <c:pt idx="26531">
                  <c:v>-317.40049999999997</c:v>
                </c:pt>
                <c:pt idx="26532">
                  <c:v>-317.39849999999996</c:v>
                </c:pt>
                <c:pt idx="26533">
                  <c:v>-317.39649999999995</c:v>
                </c:pt>
                <c:pt idx="26534">
                  <c:v>-317.39449999999999</c:v>
                </c:pt>
                <c:pt idx="26535">
                  <c:v>-317.39249999999998</c:v>
                </c:pt>
                <c:pt idx="26536">
                  <c:v>-317.39049999999997</c:v>
                </c:pt>
                <c:pt idx="26537">
                  <c:v>-317.38849999999996</c:v>
                </c:pt>
                <c:pt idx="26538">
                  <c:v>-317.38649999999996</c:v>
                </c:pt>
                <c:pt idx="26539">
                  <c:v>-317.3845</c:v>
                </c:pt>
                <c:pt idx="26540">
                  <c:v>-317.38249999999999</c:v>
                </c:pt>
                <c:pt idx="26541">
                  <c:v>-317.38049999999998</c:v>
                </c:pt>
                <c:pt idx="26542">
                  <c:v>-317.37849999999997</c:v>
                </c:pt>
                <c:pt idx="26543">
                  <c:v>-317.37649999999996</c:v>
                </c:pt>
                <c:pt idx="26544">
                  <c:v>-317.37449999999995</c:v>
                </c:pt>
                <c:pt idx="26545">
                  <c:v>-317.37249999999995</c:v>
                </c:pt>
                <c:pt idx="26546">
                  <c:v>-317.37049999999999</c:v>
                </c:pt>
                <c:pt idx="26547">
                  <c:v>-317.36849999999998</c:v>
                </c:pt>
                <c:pt idx="26548">
                  <c:v>-317.36649999999997</c:v>
                </c:pt>
                <c:pt idx="26549">
                  <c:v>-317.36449999999996</c:v>
                </c:pt>
                <c:pt idx="26550">
                  <c:v>-317.36249999999995</c:v>
                </c:pt>
                <c:pt idx="26551">
                  <c:v>-317.3605</c:v>
                </c:pt>
                <c:pt idx="26552">
                  <c:v>-317.35849999999999</c:v>
                </c:pt>
                <c:pt idx="26553">
                  <c:v>-317.35649999999998</c:v>
                </c:pt>
                <c:pt idx="26554">
                  <c:v>-317.35449999999997</c:v>
                </c:pt>
                <c:pt idx="26555">
                  <c:v>-317.35249999999996</c:v>
                </c:pt>
                <c:pt idx="26556">
                  <c:v>-317.35049999999995</c:v>
                </c:pt>
                <c:pt idx="26557">
                  <c:v>-317.3485</c:v>
                </c:pt>
                <c:pt idx="26558">
                  <c:v>-317.34649999999999</c:v>
                </c:pt>
                <c:pt idx="26559">
                  <c:v>-317.34449999999998</c:v>
                </c:pt>
                <c:pt idx="26560">
                  <c:v>-317.34249999999997</c:v>
                </c:pt>
                <c:pt idx="26561">
                  <c:v>-317.34049999999996</c:v>
                </c:pt>
                <c:pt idx="26562">
                  <c:v>-317.33849999999995</c:v>
                </c:pt>
                <c:pt idx="26563">
                  <c:v>-317.3365</c:v>
                </c:pt>
                <c:pt idx="26564">
                  <c:v>-317.33449999999999</c:v>
                </c:pt>
                <c:pt idx="26565">
                  <c:v>-317.33249999999998</c:v>
                </c:pt>
                <c:pt idx="26566">
                  <c:v>-317.33049999999997</c:v>
                </c:pt>
                <c:pt idx="26567">
                  <c:v>-317.32849999999996</c:v>
                </c:pt>
                <c:pt idx="26568">
                  <c:v>-317.32649999999995</c:v>
                </c:pt>
                <c:pt idx="26569">
                  <c:v>-317.3245</c:v>
                </c:pt>
                <c:pt idx="26570">
                  <c:v>-317.32249999999999</c:v>
                </c:pt>
                <c:pt idx="26571">
                  <c:v>-317.32049999999998</c:v>
                </c:pt>
                <c:pt idx="26572">
                  <c:v>-317.31849999999997</c:v>
                </c:pt>
                <c:pt idx="26573">
                  <c:v>-317.31649999999996</c:v>
                </c:pt>
                <c:pt idx="26574">
                  <c:v>-317.31449999999995</c:v>
                </c:pt>
                <c:pt idx="26575">
                  <c:v>-317.3125</c:v>
                </c:pt>
                <c:pt idx="26576">
                  <c:v>-317.31049999999999</c:v>
                </c:pt>
                <c:pt idx="26577">
                  <c:v>-317.30849999999998</c:v>
                </c:pt>
                <c:pt idx="26578">
                  <c:v>-317.30649999999997</c:v>
                </c:pt>
                <c:pt idx="26579">
                  <c:v>-317.30449999999996</c:v>
                </c:pt>
                <c:pt idx="26580">
                  <c:v>-317.30250000000001</c:v>
                </c:pt>
                <c:pt idx="26581">
                  <c:v>-317.3005</c:v>
                </c:pt>
                <c:pt idx="26582">
                  <c:v>-317.29849999999999</c:v>
                </c:pt>
                <c:pt idx="26583">
                  <c:v>-317.29649999999998</c:v>
                </c:pt>
                <c:pt idx="26584">
                  <c:v>-317.29449999999997</c:v>
                </c:pt>
                <c:pt idx="26585">
                  <c:v>-317.29249999999996</c:v>
                </c:pt>
                <c:pt idx="26586">
                  <c:v>-317.29049999999995</c:v>
                </c:pt>
                <c:pt idx="26587">
                  <c:v>-317.2885</c:v>
                </c:pt>
                <c:pt idx="26588">
                  <c:v>-317.28649999999999</c:v>
                </c:pt>
                <c:pt idx="26589">
                  <c:v>-317.28449999999998</c:v>
                </c:pt>
                <c:pt idx="26590">
                  <c:v>-317.28249999999997</c:v>
                </c:pt>
                <c:pt idx="26591">
                  <c:v>-317.28049999999996</c:v>
                </c:pt>
                <c:pt idx="26592">
                  <c:v>-317.27850000000001</c:v>
                </c:pt>
                <c:pt idx="26593">
                  <c:v>-317.2765</c:v>
                </c:pt>
                <c:pt idx="26594">
                  <c:v>-317.27449999999999</c:v>
                </c:pt>
                <c:pt idx="26595">
                  <c:v>-317.27249999999998</c:v>
                </c:pt>
                <c:pt idx="26596">
                  <c:v>-317.27049999999997</c:v>
                </c:pt>
                <c:pt idx="26597">
                  <c:v>-317.26849999999996</c:v>
                </c:pt>
                <c:pt idx="26598">
                  <c:v>-317.26649999999995</c:v>
                </c:pt>
                <c:pt idx="26599">
                  <c:v>-317.2645</c:v>
                </c:pt>
                <c:pt idx="26600">
                  <c:v>-317.26249999999999</c:v>
                </c:pt>
                <c:pt idx="26601">
                  <c:v>-317.26049999999998</c:v>
                </c:pt>
                <c:pt idx="26602">
                  <c:v>-317.25849999999997</c:v>
                </c:pt>
                <c:pt idx="26603">
                  <c:v>-317.25649999999996</c:v>
                </c:pt>
                <c:pt idx="26604">
                  <c:v>-317.25450000000001</c:v>
                </c:pt>
                <c:pt idx="26605">
                  <c:v>-317.2525</c:v>
                </c:pt>
                <c:pt idx="26606">
                  <c:v>-317.25049999999999</c:v>
                </c:pt>
                <c:pt idx="26607">
                  <c:v>-317.24849999999998</c:v>
                </c:pt>
                <c:pt idx="26608">
                  <c:v>-317.24649999999997</c:v>
                </c:pt>
                <c:pt idx="26609">
                  <c:v>-317.24449999999996</c:v>
                </c:pt>
                <c:pt idx="26610">
                  <c:v>-317.24249999999995</c:v>
                </c:pt>
                <c:pt idx="26611">
                  <c:v>-317.2405</c:v>
                </c:pt>
                <c:pt idx="26612">
                  <c:v>-317.23849999999999</c:v>
                </c:pt>
                <c:pt idx="26613">
                  <c:v>-317.23649999999998</c:v>
                </c:pt>
                <c:pt idx="26614">
                  <c:v>-317.23449999999997</c:v>
                </c:pt>
                <c:pt idx="26615">
                  <c:v>-317.23249999999996</c:v>
                </c:pt>
                <c:pt idx="26616">
                  <c:v>-317.23050000000001</c:v>
                </c:pt>
                <c:pt idx="26617">
                  <c:v>-317.2285</c:v>
                </c:pt>
                <c:pt idx="26618">
                  <c:v>-317.22649999999999</c:v>
                </c:pt>
                <c:pt idx="26619">
                  <c:v>-317.22449999999998</c:v>
                </c:pt>
                <c:pt idx="26620">
                  <c:v>-317.22249999999997</c:v>
                </c:pt>
                <c:pt idx="26621">
                  <c:v>-317.22049999999996</c:v>
                </c:pt>
                <c:pt idx="26622">
                  <c:v>-317.21849999999995</c:v>
                </c:pt>
                <c:pt idx="26623">
                  <c:v>-317.2165</c:v>
                </c:pt>
                <c:pt idx="26624">
                  <c:v>-317.21449999999999</c:v>
                </c:pt>
                <c:pt idx="26625">
                  <c:v>-317.21249999999998</c:v>
                </c:pt>
                <c:pt idx="26626">
                  <c:v>-317.21049999999997</c:v>
                </c:pt>
                <c:pt idx="26627">
                  <c:v>-317.20849999999996</c:v>
                </c:pt>
                <c:pt idx="26628">
                  <c:v>-317.20650000000001</c:v>
                </c:pt>
                <c:pt idx="26629">
                  <c:v>-317.2045</c:v>
                </c:pt>
                <c:pt idx="26630">
                  <c:v>-317.20249999999999</c:v>
                </c:pt>
                <c:pt idx="26631">
                  <c:v>-317.20049999999998</c:v>
                </c:pt>
                <c:pt idx="26632">
                  <c:v>-317.19849999999997</c:v>
                </c:pt>
                <c:pt idx="26633">
                  <c:v>-317.19649999999996</c:v>
                </c:pt>
                <c:pt idx="26634">
                  <c:v>-317.19449999999995</c:v>
                </c:pt>
                <c:pt idx="26635">
                  <c:v>-317.1925</c:v>
                </c:pt>
                <c:pt idx="26636">
                  <c:v>-317.19049999999999</c:v>
                </c:pt>
                <c:pt idx="26637">
                  <c:v>-317.18849999999998</c:v>
                </c:pt>
                <c:pt idx="26638">
                  <c:v>-317.18649999999997</c:v>
                </c:pt>
                <c:pt idx="26639">
                  <c:v>-317.18449999999996</c:v>
                </c:pt>
                <c:pt idx="26640">
                  <c:v>-317.1825</c:v>
                </c:pt>
                <c:pt idx="26641">
                  <c:v>-317.18049999999999</c:v>
                </c:pt>
                <c:pt idx="26642">
                  <c:v>-317.17849999999999</c:v>
                </c:pt>
                <c:pt idx="26643">
                  <c:v>-317.17649999999998</c:v>
                </c:pt>
                <c:pt idx="26644">
                  <c:v>-317.17449999999997</c:v>
                </c:pt>
                <c:pt idx="26645">
                  <c:v>-317.17249999999996</c:v>
                </c:pt>
                <c:pt idx="26646">
                  <c:v>-317.17049999999995</c:v>
                </c:pt>
                <c:pt idx="26647">
                  <c:v>-317.16849999999999</c:v>
                </c:pt>
                <c:pt idx="26648">
                  <c:v>-317.16649999999998</c:v>
                </c:pt>
                <c:pt idx="26649">
                  <c:v>-317.16449999999998</c:v>
                </c:pt>
                <c:pt idx="26650">
                  <c:v>-317.16249999999997</c:v>
                </c:pt>
                <c:pt idx="26651">
                  <c:v>-317.16049999999996</c:v>
                </c:pt>
                <c:pt idx="26652">
                  <c:v>-317.1585</c:v>
                </c:pt>
                <c:pt idx="26653">
                  <c:v>-317.15649999999999</c:v>
                </c:pt>
                <c:pt idx="26654">
                  <c:v>-317.15449999999998</c:v>
                </c:pt>
                <c:pt idx="26655">
                  <c:v>-317.15249999999997</c:v>
                </c:pt>
                <c:pt idx="26656">
                  <c:v>-317.15049999999997</c:v>
                </c:pt>
                <c:pt idx="26657">
                  <c:v>-317.14849999999996</c:v>
                </c:pt>
                <c:pt idx="26658">
                  <c:v>-317.14649999999995</c:v>
                </c:pt>
                <c:pt idx="26659">
                  <c:v>-317.14449999999999</c:v>
                </c:pt>
                <c:pt idx="26660">
                  <c:v>-317.14249999999998</c:v>
                </c:pt>
                <c:pt idx="26661">
                  <c:v>-317.14049999999997</c:v>
                </c:pt>
                <c:pt idx="26662">
                  <c:v>-317.13849999999996</c:v>
                </c:pt>
                <c:pt idx="26663">
                  <c:v>-317.13649999999996</c:v>
                </c:pt>
                <c:pt idx="26664">
                  <c:v>-317.1345</c:v>
                </c:pt>
                <c:pt idx="26665">
                  <c:v>-317.13249999999999</c:v>
                </c:pt>
                <c:pt idx="26666">
                  <c:v>-317.13049999999998</c:v>
                </c:pt>
                <c:pt idx="26667">
                  <c:v>-317.12849999999997</c:v>
                </c:pt>
                <c:pt idx="26668">
                  <c:v>-317.12649999999996</c:v>
                </c:pt>
                <c:pt idx="26669">
                  <c:v>-317.12449999999995</c:v>
                </c:pt>
                <c:pt idx="26670">
                  <c:v>-317.12249999999995</c:v>
                </c:pt>
                <c:pt idx="26671">
                  <c:v>-317.12049999999999</c:v>
                </c:pt>
                <c:pt idx="26672">
                  <c:v>-317.11849999999998</c:v>
                </c:pt>
                <c:pt idx="26673">
                  <c:v>-317.11649999999997</c:v>
                </c:pt>
                <c:pt idx="26674">
                  <c:v>-317.11449999999996</c:v>
                </c:pt>
                <c:pt idx="26675">
                  <c:v>-317.11249999999995</c:v>
                </c:pt>
                <c:pt idx="26676">
                  <c:v>-317.1105</c:v>
                </c:pt>
                <c:pt idx="26677">
                  <c:v>-317.10849999999999</c:v>
                </c:pt>
                <c:pt idx="26678">
                  <c:v>-317.10649999999998</c:v>
                </c:pt>
                <c:pt idx="26679">
                  <c:v>-317.10449999999997</c:v>
                </c:pt>
                <c:pt idx="26680">
                  <c:v>-317.10249999999996</c:v>
                </c:pt>
                <c:pt idx="26681">
                  <c:v>-317.10049999999995</c:v>
                </c:pt>
                <c:pt idx="26682">
                  <c:v>-317.0985</c:v>
                </c:pt>
                <c:pt idx="26683">
                  <c:v>-317.09649999999999</c:v>
                </c:pt>
                <c:pt idx="26684">
                  <c:v>-317.09449999999998</c:v>
                </c:pt>
                <c:pt idx="26685">
                  <c:v>-317.09249999999997</c:v>
                </c:pt>
                <c:pt idx="26686">
                  <c:v>-317.09049999999996</c:v>
                </c:pt>
                <c:pt idx="26687">
                  <c:v>-317.08849999999995</c:v>
                </c:pt>
                <c:pt idx="26688">
                  <c:v>-317.0865</c:v>
                </c:pt>
                <c:pt idx="26689">
                  <c:v>-317.08449999999999</c:v>
                </c:pt>
                <c:pt idx="26690">
                  <c:v>-317.08249999999998</c:v>
                </c:pt>
                <c:pt idx="26691">
                  <c:v>-317.08049999999997</c:v>
                </c:pt>
                <c:pt idx="26692">
                  <c:v>-317.07849999999996</c:v>
                </c:pt>
                <c:pt idx="26693">
                  <c:v>-317.07649999999995</c:v>
                </c:pt>
                <c:pt idx="26694">
                  <c:v>-317.0745</c:v>
                </c:pt>
                <c:pt idx="26695">
                  <c:v>-317.07249999999999</c:v>
                </c:pt>
                <c:pt idx="26696">
                  <c:v>-317.07049999999998</c:v>
                </c:pt>
                <c:pt idx="26697">
                  <c:v>-317.06849999999997</c:v>
                </c:pt>
                <c:pt idx="26698">
                  <c:v>-317.06649999999996</c:v>
                </c:pt>
                <c:pt idx="26699">
                  <c:v>-317.06449999999995</c:v>
                </c:pt>
                <c:pt idx="26700">
                  <c:v>-317.0625</c:v>
                </c:pt>
                <c:pt idx="26701">
                  <c:v>-317.06049999999999</c:v>
                </c:pt>
                <c:pt idx="26702">
                  <c:v>-317.05849999999998</c:v>
                </c:pt>
                <c:pt idx="26703">
                  <c:v>-317.05649999999997</c:v>
                </c:pt>
                <c:pt idx="26704">
                  <c:v>-317.05449999999996</c:v>
                </c:pt>
                <c:pt idx="26705">
                  <c:v>-317.05250000000001</c:v>
                </c:pt>
                <c:pt idx="26706">
                  <c:v>-317.0505</c:v>
                </c:pt>
                <c:pt idx="26707">
                  <c:v>-317.04849999999999</c:v>
                </c:pt>
                <c:pt idx="26708">
                  <c:v>-317.04649999999998</c:v>
                </c:pt>
                <c:pt idx="26709">
                  <c:v>-317.04449999999997</c:v>
                </c:pt>
                <c:pt idx="26710">
                  <c:v>-317.04249999999996</c:v>
                </c:pt>
                <c:pt idx="26711">
                  <c:v>-317.04049999999995</c:v>
                </c:pt>
                <c:pt idx="26712">
                  <c:v>-317.0385</c:v>
                </c:pt>
                <c:pt idx="26713">
                  <c:v>-317.03649999999999</c:v>
                </c:pt>
                <c:pt idx="26714">
                  <c:v>-317.03449999999998</c:v>
                </c:pt>
                <c:pt idx="26715">
                  <c:v>-317.03249999999997</c:v>
                </c:pt>
                <c:pt idx="26716">
                  <c:v>-317.03049999999996</c:v>
                </c:pt>
                <c:pt idx="26717">
                  <c:v>-317.02850000000001</c:v>
                </c:pt>
                <c:pt idx="26718">
                  <c:v>-317.0265</c:v>
                </c:pt>
                <c:pt idx="26719">
                  <c:v>-317.02449999999999</c:v>
                </c:pt>
                <c:pt idx="26720">
                  <c:v>-317.02249999999998</c:v>
                </c:pt>
                <c:pt idx="26721">
                  <c:v>-317.02049999999997</c:v>
                </c:pt>
                <c:pt idx="26722">
                  <c:v>-317.01849999999996</c:v>
                </c:pt>
                <c:pt idx="26723">
                  <c:v>-317.01649999999995</c:v>
                </c:pt>
                <c:pt idx="26724">
                  <c:v>-317.0145</c:v>
                </c:pt>
                <c:pt idx="26725">
                  <c:v>-317.01249999999999</c:v>
                </c:pt>
                <c:pt idx="26726">
                  <c:v>-317.01049999999998</c:v>
                </c:pt>
                <c:pt idx="26727">
                  <c:v>-317.00849999999997</c:v>
                </c:pt>
                <c:pt idx="26728">
                  <c:v>-317.00649999999996</c:v>
                </c:pt>
                <c:pt idx="26729">
                  <c:v>-317.00450000000001</c:v>
                </c:pt>
                <c:pt idx="26730">
                  <c:v>-317.0025</c:v>
                </c:pt>
                <c:pt idx="26731">
                  <c:v>-317.00049999999999</c:v>
                </c:pt>
                <c:pt idx="26732">
                  <c:v>-316.99849999999998</c:v>
                </c:pt>
                <c:pt idx="26733">
                  <c:v>-316.99649999999997</c:v>
                </c:pt>
                <c:pt idx="26734">
                  <c:v>-316.99449999999996</c:v>
                </c:pt>
                <c:pt idx="26735">
                  <c:v>-316.99249999999995</c:v>
                </c:pt>
                <c:pt idx="26736">
                  <c:v>-316.9905</c:v>
                </c:pt>
                <c:pt idx="26737">
                  <c:v>-316.98849999999999</c:v>
                </c:pt>
                <c:pt idx="26738">
                  <c:v>-316.98649999999998</c:v>
                </c:pt>
                <c:pt idx="26739">
                  <c:v>-316.98449999999997</c:v>
                </c:pt>
                <c:pt idx="26740">
                  <c:v>-316.98249999999996</c:v>
                </c:pt>
                <c:pt idx="26741">
                  <c:v>-316.98050000000001</c:v>
                </c:pt>
                <c:pt idx="26742">
                  <c:v>-316.9785</c:v>
                </c:pt>
                <c:pt idx="26743">
                  <c:v>-316.97649999999999</c:v>
                </c:pt>
                <c:pt idx="26744">
                  <c:v>-316.97449999999998</c:v>
                </c:pt>
                <c:pt idx="26745">
                  <c:v>-316.97249999999997</c:v>
                </c:pt>
                <c:pt idx="26746">
                  <c:v>-316.97049999999996</c:v>
                </c:pt>
                <c:pt idx="26747">
                  <c:v>-316.96849999999995</c:v>
                </c:pt>
                <c:pt idx="26748">
                  <c:v>-316.9665</c:v>
                </c:pt>
                <c:pt idx="26749">
                  <c:v>-316.96449999999999</c:v>
                </c:pt>
                <c:pt idx="26750">
                  <c:v>-316.96249999999998</c:v>
                </c:pt>
                <c:pt idx="26751">
                  <c:v>-316.96049999999997</c:v>
                </c:pt>
                <c:pt idx="26752">
                  <c:v>-316.95849999999996</c:v>
                </c:pt>
                <c:pt idx="26753">
                  <c:v>-316.95650000000001</c:v>
                </c:pt>
                <c:pt idx="26754">
                  <c:v>-316.9545</c:v>
                </c:pt>
                <c:pt idx="26755">
                  <c:v>-316.95249999999999</c:v>
                </c:pt>
                <c:pt idx="26756">
                  <c:v>-316.95049999999998</c:v>
                </c:pt>
                <c:pt idx="26757">
                  <c:v>-316.94849999999997</c:v>
                </c:pt>
                <c:pt idx="26758">
                  <c:v>-316.94649999999996</c:v>
                </c:pt>
                <c:pt idx="26759">
                  <c:v>-316.94449999999995</c:v>
                </c:pt>
                <c:pt idx="26760">
                  <c:v>-316.9425</c:v>
                </c:pt>
                <c:pt idx="26761">
                  <c:v>-316.94049999999999</c:v>
                </c:pt>
                <c:pt idx="26762">
                  <c:v>-316.93849999999998</c:v>
                </c:pt>
                <c:pt idx="26763">
                  <c:v>-316.93649999999997</c:v>
                </c:pt>
                <c:pt idx="26764">
                  <c:v>-316.93449999999996</c:v>
                </c:pt>
                <c:pt idx="26765">
                  <c:v>-316.9325</c:v>
                </c:pt>
                <c:pt idx="26766">
                  <c:v>-316.93049999999999</c:v>
                </c:pt>
                <c:pt idx="26767">
                  <c:v>-316.92849999999999</c:v>
                </c:pt>
                <c:pt idx="26768">
                  <c:v>-316.92649999999998</c:v>
                </c:pt>
                <c:pt idx="26769">
                  <c:v>-316.92449999999997</c:v>
                </c:pt>
                <c:pt idx="26770">
                  <c:v>-316.92249999999996</c:v>
                </c:pt>
                <c:pt idx="26771">
                  <c:v>-316.92049999999995</c:v>
                </c:pt>
                <c:pt idx="26772">
                  <c:v>-316.91849999999999</c:v>
                </c:pt>
                <c:pt idx="26773">
                  <c:v>-316.91649999999998</c:v>
                </c:pt>
                <c:pt idx="26774">
                  <c:v>-316.91449999999998</c:v>
                </c:pt>
                <c:pt idx="26775">
                  <c:v>-316.91249999999997</c:v>
                </c:pt>
                <c:pt idx="26776">
                  <c:v>-316.91049999999996</c:v>
                </c:pt>
                <c:pt idx="26777">
                  <c:v>-316.9085</c:v>
                </c:pt>
                <c:pt idx="26778">
                  <c:v>-316.90649999999999</c:v>
                </c:pt>
                <c:pt idx="26779">
                  <c:v>-316.90449999999998</c:v>
                </c:pt>
                <c:pt idx="26780">
                  <c:v>-316.90249999999997</c:v>
                </c:pt>
                <c:pt idx="26781">
                  <c:v>-316.90049999999997</c:v>
                </c:pt>
                <c:pt idx="26782">
                  <c:v>-316.89849999999996</c:v>
                </c:pt>
                <c:pt idx="26783">
                  <c:v>-316.89649999999995</c:v>
                </c:pt>
                <c:pt idx="26784">
                  <c:v>-316.89449999999999</c:v>
                </c:pt>
                <c:pt idx="26785">
                  <c:v>-316.89249999999998</c:v>
                </c:pt>
                <c:pt idx="26786">
                  <c:v>-316.89049999999997</c:v>
                </c:pt>
                <c:pt idx="26787">
                  <c:v>-316.88849999999996</c:v>
                </c:pt>
                <c:pt idx="26788">
                  <c:v>-316.88649999999996</c:v>
                </c:pt>
                <c:pt idx="26789">
                  <c:v>-316.8845</c:v>
                </c:pt>
                <c:pt idx="26790">
                  <c:v>-316.88249999999999</c:v>
                </c:pt>
                <c:pt idx="26791">
                  <c:v>-316.88049999999998</c:v>
                </c:pt>
                <c:pt idx="26792">
                  <c:v>-316.87849999999997</c:v>
                </c:pt>
                <c:pt idx="26793">
                  <c:v>-316.87649999999996</c:v>
                </c:pt>
                <c:pt idx="26794">
                  <c:v>-316.87449999999995</c:v>
                </c:pt>
                <c:pt idx="26795">
                  <c:v>-316.87249999999995</c:v>
                </c:pt>
                <c:pt idx="26796">
                  <c:v>-316.87049999999999</c:v>
                </c:pt>
                <c:pt idx="26797">
                  <c:v>-316.86849999999998</c:v>
                </c:pt>
                <c:pt idx="26798">
                  <c:v>-316.86649999999997</c:v>
                </c:pt>
                <c:pt idx="26799">
                  <c:v>-316.86449999999996</c:v>
                </c:pt>
                <c:pt idx="26800">
                  <c:v>-316.86249999999995</c:v>
                </c:pt>
                <c:pt idx="26801">
                  <c:v>-316.8605</c:v>
                </c:pt>
                <c:pt idx="26802">
                  <c:v>-316.85849999999999</c:v>
                </c:pt>
                <c:pt idx="26803">
                  <c:v>-316.85649999999998</c:v>
                </c:pt>
                <c:pt idx="26804">
                  <c:v>-316.85449999999997</c:v>
                </c:pt>
                <c:pt idx="26805">
                  <c:v>-316.85249999999996</c:v>
                </c:pt>
                <c:pt idx="26806">
                  <c:v>-316.85049999999995</c:v>
                </c:pt>
                <c:pt idx="26807">
                  <c:v>-316.8485</c:v>
                </c:pt>
                <c:pt idx="26808">
                  <c:v>-316.84649999999999</c:v>
                </c:pt>
                <c:pt idx="26809">
                  <c:v>-316.84449999999998</c:v>
                </c:pt>
                <c:pt idx="26810">
                  <c:v>-316.84249999999997</c:v>
                </c:pt>
                <c:pt idx="26811">
                  <c:v>-316.84049999999996</c:v>
                </c:pt>
                <c:pt idx="26812">
                  <c:v>-316.83849999999995</c:v>
                </c:pt>
                <c:pt idx="26813">
                  <c:v>-316.8365</c:v>
                </c:pt>
                <c:pt idx="26814">
                  <c:v>-316.83449999999999</c:v>
                </c:pt>
                <c:pt idx="26815">
                  <c:v>-316.83249999999998</c:v>
                </c:pt>
                <c:pt idx="26816">
                  <c:v>-316.83049999999997</c:v>
                </c:pt>
                <c:pt idx="26817">
                  <c:v>-316.82849999999996</c:v>
                </c:pt>
                <c:pt idx="26818">
                  <c:v>-316.82649999999995</c:v>
                </c:pt>
                <c:pt idx="26819">
                  <c:v>-316.8245</c:v>
                </c:pt>
                <c:pt idx="26820">
                  <c:v>-316.82249999999999</c:v>
                </c:pt>
                <c:pt idx="26821">
                  <c:v>-316.82049999999998</c:v>
                </c:pt>
                <c:pt idx="26822">
                  <c:v>-316.81849999999997</c:v>
                </c:pt>
                <c:pt idx="26823">
                  <c:v>-316.81649999999996</c:v>
                </c:pt>
                <c:pt idx="26824">
                  <c:v>-316.81449999999995</c:v>
                </c:pt>
                <c:pt idx="26825">
                  <c:v>-316.8125</c:v>
                </c:pt>
                <c:pt idx="26826">
                  <c:v>-316.81049999999999</c:v>
                </c:pt>
                <c:pt idx="26827">
                  <c:v>-316.80849999999998</c:v>
                </c:pt>
                <c:pt idx="26828">
                  <c:v>-316.80649999999997</c:v>
                </c:pt>
                <c:pt idx="26829">
                  <c:v>-316.80449999999996</c:v>
                </c:pt>
                <c:pt idx="26830">
                  <c:v>-316.80250000000001</c:v>
                </c:pt>
                <c:pt idx="26831">
                  <c:v>-316.8005</c:v>
                </c:pt>
                <c:pt idx="26832">
                  <c:v>-316.79849999999999</c:v>
                </c:pt>
                <c:pt idx="26833">
                  <c:v>-316.79649999999998</c:v>
                </c:pt>
                <c:pt idx="26834">
                  <c:v>-316.79449999999997</c:v>
                </c:pt>
                <c:pt idx="26835">
                  <c:v>-316.79249999999996</c:v>
                </c:pt>
                <c:pt idx="26836">
                  <c:v>-316.79049999999995</c:v>
                </c:pt>
                <c:pt idx="26837">
                  <c:v>-316.7885</c:v>
                </c:pt>
                <c:pt idx="26838">
                  <c:v>-316.78649999999999</c:v>
                </c:pt>
                <c:pt idx="26839">
                  <c:v>-316.78449999999998</c:v>
                </c:pt>
                <c:pt idx="26840">
                  <c:v>-316.78249999999997</c:v>
                </c:pt>
                <c:pt idx="26841">
                  <c:v>-316.78049999999996</c:v>
                </c:pt>
                <c:pt idx="26842">
                  <c:v>-316.77850000000001</c:v>
                </c:pt>
                <c:pt idx="26843">
                  <c:v>-316.7765</c:v>
                </c:pt>
                <c:pt idx="26844">
                  <c:v>-316.77449999999999</c:v>
                </c:pt>
                <c:pt idx="26845">
                  <c:v>-316.77249999999998</c:v>
                </c:pt>
                <c:pt idx="26846">
                  <c:v>-316.77049999999997</c:v>
                </c:pt>
                <c:pt idx="26847">
                  <c:v>-316.76849999999996</c:v>
                </c:pt>
                <c:pt idx="26848">
                  <c:v>-316.76649999999995</c:v>
                </c:pt>
                <c:pt idx="26849">
                  <c:v>-316.7645</c:v>
                </c:pt>
                <c:pt idx="26850">
                  <c:v>-316.76249999999999</c:v>
                </c:pt>
                <c:pt idx="26851">
                  <c:v>-316.76049999999998</c:v>
                </c:pt>
                <c:pt idx="26852">
                  <c:v>-316.75849999999997</c:v>
                </c:pt>
                <c:pt idx="26853">
                  <c:v>-316.75649999999996</c:v>
                </c:pt>
                <c:pt idx="26854">
                  <c:v>-316.75450000000001</c:v>
                </c:pt>
                <c:pt idx="26855">
                  <c:v>-316.7525</c:v>
                </c:pt>
                <c:pt idx="26856">
                  <c:v>-316.75049999999999</c:v>
                </c:pt>
                <c:pt idx="26857">
                  <c:v>-316.74849999999998</c:v>
                </c:pt>
                <c:pt idx="26858">
                  <c:v>-316.74649999999997</c:v>
                </c:pt>
                <c:pt idx="26859">
                  <c:v>-316.74449999999996</c:v>
                </c:pt>
                <c:pt idx="26860">
                  <c:v>-316.74249999999995</c:v>
                </c:pt>
                <c:pt idx="26861">
                  <c:v>-316.7405</c:v>
                </c:pt>
                <c:pt idx="26862">
                  <c:v>-316.73849999999999</c:v>
                </c:pt>
                <c:pt idx="26863">
                  <c:v>-316.73649999999998</c:v>
                </c:pt>
                <c:pt idx="26864">
                  <c:v>-316.73449999999997</c:v>
                </c:pt>
                <c:pt idx="26865">
                  <c:v>-316.73249999999996</c:v>
                </c:pt>
                <c:pt idx="26866">
                  <c:v>-316.73050000000001</c:v>
                </c:pt>
                <c:pt idx="26867">
                  <c:v>-316.7285</c:v>
                </c:pt>
                <c:pt idx="26868">
                  <c:v>-316.72649999999999</c:v>
                </c:pt>
                <c:pt idx="26869">
                  <c:v>-316.72449999999998</c:v>
                </c:pt>
                <c:pt idx="26870">
                  <c:v>-316.72249999999997</c:v>
                </c:pt>
                <c:pt idx="26871">
                  <c:v>-316.72049999999996</c:v>
                </c:pt>
                <c:pt idx="26872">
                  <c:v>-316.71849999999995</c:v>
                </c:pt>
                <c:pt idx="26873">
                  <c:v>-316.7165</c:v>
                </c:pt>
                <c:pt idx="26874">
                  <c:v>-316.71449999999999</c:v>
                </c:pt>
                <c:pt idx="26875">
                  <c:v>-316.71249999999998</c:v>
                </c:pt>
                <c:pt idx="26876">
                  <c:v>-316.71049999999997</c:v>
                </c:pt>
                <c:pt idx="26877">
                  <c:v>-316.70849999999996</c:v>
                </c:pt>
                <c:pt idx="26878">
                  <c:v>-316.70650000000001</c:v>
                </c:pt>
                <c:pt idx="26879">
                  <c:v>-316.7045</c:v>
                </c:pt>
                <c:pt idx="26880">
                  <c:v>-316.70249999999999</c:v>
                </c:pt>
                <c:pt idx="26881">
                  <c:v>-316.70049999999998</c:v>
                </c:pt>
                <c:pt idx="26882">
                  <c:v>-316.69849999999997</c:v>
                </c:pt>
                <c:pt idx="26883">
                  <c:v>-316.69649999999996</c:v>
                </c:pt>
                <c:pt idx="26884">
                  <c:v>-316.69449999999995</c:v>
                </c:pt>
                <c:pt idx="26885">
                  <c:v>-316.6925</c:v>
                </c:pt>
                <c:pt idx="26886">
                  <c:v>-316.69049999999999</c:v>
                </c:pt>
                <c:pt idx="26887">
                  <c:v>-316.68849999999998</c:v>
                </c:pt>
                <c:pt idx="26888">
                  <c:v>-316.68649999999997</c:v>
                </c:pt>
                <c:pt idx="26889">
                  <c:v>-316.68449999999996</c:v>
                </c:pt>
                <c:pt idx="26890">
                  <c:v>-316.6825</c:v>
                </c:pt>
                <c:pt idx="26891">
                  <c:v>-316.68049999999999</c:v>
                </c:pt>
                <c:pt idx="26892">
                  <c:v>-316.67849999999999</c:v>
                </c:pt>
                <c:pt idx="26893">
                  <c:v>-316.67649999999998</c:v>
                </c:pt>
                <c:pt idx="26894">
                  <c:v>-316.67449999999997</c:v>
                </c:pt>
                <c:pt idx="26895">
                  <c:v>-316.67249999999996</c:v>
                </c:pt>
                <c:pt idx="26896">
                  <c:v>-316.67049999999995</c:v>
                </c:pt>
                <c:pt idx="26897">
                  <c:v>-316.66849999999999</c:v>
                </c:pt>
                <c:pt idx="26898">
                  <c:v>-316.66649999999998</c:v>
                </c:pt>
                <c:pt idx="26899">
                  <c:v>-316.66449999999998</c:v>
                </c:pt>
                <c:pt idx="26900">
                  <c:v>-316.66249999999997</c:v>
                </c:pt>
                <c:pt idx="26901">
                  <c:v>-316.66049999999996</c:v>
                </c:pt>
                <c:pt idx="26902">
                  <c:v>-316.6585</c:v>
                </c:pt>
                <c:pt idx="26903">
                  <c:v>-316.65649999999999</c:v>
                </c:pt>
                <c:pt idx="26904">
                  <c:v>-316.65449999999998</c:v>
                </c:pt>
                <c:pt idx="26905">
                  <c:v>-316.65249999999997</c:v>
                </c:pt>
                <c:pt idx="26906">
                  <c:v>-316.65049999999997</c:v>
                </c:pt>
                <c:pt idx="26907">
                  <c:v>-316.64849999999996</c:v>
                </c:pt>
                <c:pt idx="26908">
                  <c:v>-316.64649999999995</c:v>
                </c:pt>
                <c:pt idx="26909">
                  <c:v>-316.64449999999999</c:v>
                </c:pt>
                <c:pt idx="26910">
                  <c:v>-316.64249999999998</c:v>
                </c:pt>
                <c:pt idx="26911">
                  <c:v>-316.64049999999997</c:v>
                </c:pt>
                <c:pt idx="26912">
                  <c:v>-316.63849999999996</c:v>
                </c:pt>
                <c:pt idx="26913">
                  <c:v>-316.63649999999996</c:v>
                </c:pt>
                <c:pt idx="26914">
                  <c:v>-316.6345</c:v>
                </c:pt>
                <c:pt idx="26915">
                  <c:v>-316.63249999999999</c:v>
                </c:pt>
                <c:pt idx="26916">
                  <c:v>-316.63049999999998</c:v>
                </c:pt>
                <c:pt idx="26917">
                  <c:v>-316.62849999999997</c:v>
                </c:pt>
                <c:pt idx="26918">
                  <c:v>-316.62649999999996</c:v>
                </c:pt>
                <c:pt idx="26919">
                  <c:v>-316.62449999999995</c:v>
                </c:pt>
                <c:pt idx="26920">
                  <c:v>-316.62249999999995</c:v>
                </c:pt>
                <c:pt idx="26921">
                  <c:v>-316.62049999999999</c:v>
                </c:pt>
                <c:pt idx="26922">
                  <c:v>-316.61849999999998</c:v>
                </c:pt>
                <c:pt idx="26923">
                  <c:v>-316.61649999999997</c:v>
                </c:pt>
                <c:pt idx="26924">
                  <c:v>-316.61449999999996</c:v>
                </c:pt>
                <c:pt idx="26925">
                  <c:v>-316.61249999999995</c:v>
                </c:pt>
                <c:pt idx="26926">
                  <c:v>-316.6105</c:v>
                </c:pt>
                <c:pt idx="26927">
                  <c:v>-316.60849999999999</c:v>
                </c:pt>
                <c:pt idx="26928">
                  <c:v>-316.60649999999998</c:v>
                </c:pt>
                <c:pt idx="26929">
                  <c:v>-316.60449999999997</c:v>
                </c:pt>
                <c:pt idx="26930">
                  <c:v>-316.60249999999996</c:v>
                </c:pt>
                <c:pt idx="26931">
                  <c:v>-316.60049999999995</c:v>
                </c:pt>
                <c:pt idx="26932">
                  <c:v>-316.5985</c:v>
                </c:pt>
                <c:pt idx="26933">
                  <c:v>-316.59649999999999</c:v>
                </c:pt>
                <c:pt idx="26934">
                  <c:v>-316.59449999999998</c:v>
                </c:pt>
                <c:pt idx="26935">
                  <c:v>-316.59249999999997</c:v>
                </c:pt>
                <c:pt idx="26936">
                  <c:v>-316.59049999999996</c:v>
                </c:pt>
                <c:pt idx="26937">
                  <c:v>-316.58849999999995</c:v>
                </c:pt>
                <c:pt idx="26938">
                  <c:v>-316.5865</c:v>
                </c:pt>
                <c:pt idx="26939">
                  <c:v>-316.58449999999999</c:v>
                </c:pt>
                <c:pt idx="26940">
                  <c:v>-316.58249999999998</c:v>
                </c:pt>
                <c:pt idx="26941">
                  <c:v>-316.58049999999997</c:v>
                </c:pt>
                <c:pt idx="26942">
                  <c:v>-316.57849999999996</c:v>
                </c:pt>
                <c:pt idx="26943">
                  <c:v>-316.57649999999995</c:v>
                </c:pt>
                <c:pt idx="26944">
                  <c:v>-316.5745</c:v>
                </c:pt>
                <c:pt idx="26945">
                  <c:v>-316.57249999999999</c:v>
                </c:pt>
                <c:pt idx="26946">
                  <c:v>-316.57049999999998</c:v>
                </c:pt>
                <c:pt idx="26947">
                  <c:v>-316.56849999999997</c:v>
                </c:pt>
                <c:pt idx="26948">
                  <c:v>-316.56649999999996</c:v>
                </c:pt>
                <c:pt idx="26949">
                  <c:v>-316.56449999999995</c:v>
                </c:pt>
                <c:pt idx="26950">
                  <c:v>-316.5625</c:v>
                </c:pt>
                <c:pt idx="26951">
                  <c:v>-316.56049999999999</c:v>
                </c:pt>
                <c:pt idx="26952">
                  <c:v>-316.55849999999998</c:v>
                </c:pt>
                <c:pt idx="26953">
                  <c:v>-316.55649999999997</c:v>
                </c:pt>
                <c:pt idx="26954">
                  <c:v>-316.55449999999996</c:v>
                </c:pt>
                <c:pt idx="26955">
                  <c:v>-316.55250000000001</c:v>
                </c:pt>
                <c:pt idx="26956">
                  <c:v>-316.5505</c:v>
                </c:pt>
                <c:pt idx="26957">
                  <c:v>-316.54849999999999</c:v>
                </c:pt>
                <c:pt idx="26958">
                  <c:v>-316.54649999999998</c:v>
                </c:pt>
                <c:pt idx="26959">
                  <c:v>-316.54449999999997</c:v>
                </c:pt>
                <c:pt idx="26960">
                  <c:v>-316.54249999999996</c:v>
                </c:pt>
                <c:pt idx="26961">
                  <c:v>-316.54049999999995</c:v>
                </c:pt>
                <c:pt idx="26962">
                  <c:v>-316.5385</c:v>
                </c:pt>
                <c:pt idx="26963">
                  <c:v>-316.53649999999999</c:v>
                </c:pt>
                <c:pt idx="26964">
                  <c:v>-316.53449999999998</c:v>
                </c:pt>
                <c:pt idx="26965">
                  <c:v>-316.53249999999997</c:v>
                </c:pt>
                <c:pt idx="26966">
                  <c:v>-316.53049999999996</c:v>
                </c:pt>
                <c:pt idx="26967">
                  <c:v>-316.52850000000001</c:v>
                </c:pt>
                <c:pt idx="26968">
                  <c:v>-316.5265</c:v>
                </c:pt>
                <c:pt idx="26969">
                  <c:v>-316.52449999999999</c:v>
                </c:pt>
                <c:pt idx="26970">
                  <c:v>-316.52249999999998</c:v>
                </c:pt>
                <c:pt idx="26971">
                  <c:v>-316.52049999999997</c:v>
                </c:pt>
                <c:pt idx="26972">
                  <c:v>-316.51849999999996</c:v>
                </c:pt>
                <c:pt idx="26973">
                  <c:v>-316.51649999999995</c:v>
                </c:pt>
                <c:pt idx="26974">
                  <c:v>-316.5145</c:v>
                </c:pt>
                <c:pt idx="26975">
                  <c:v>-316.51249999999999</c:v>
                </c:pt>
                <c:pt idx="26976">
                  <c:v>-316.51049999999998</c:v>
                </c:pt>
                <c:pt idx="26977">
                  <c:v>-316.50849999999997</c:v>
                </c:pt>
                <c:pt idx="26978">
                  <c:v>-316.50649999999996</c:v>
                </c:pt>
                <c:pt idx="26979">
                  <c:v>-316.50450000000001</c:v>
                </c:pt>
                <c:pt idx="26980">
                  <c:v>-316.5025</c:v>
                </c:pt>
                <c:pt idx="26981">
                  <c:v>-316.50049999999999</c:v>
                </c:pt>
                <c:pt idx="26982">
                  <c:v>-316.49849999999998</c:v>
                </c:pt>
                <c:pt idx="26983">
                  <c:v>-316.49649999999997</c:v>
                </c:pt>
                <c:pt idx="26984">
                  <c:v>-316.49449999999996</c:v>
                </c:pt>
                <c:pt idx="26985">
                  <c:v>-316.49249999999995</c:v>
                </c:pt>
                <c:pt idx="26986">
                  <c:v>-316.4905</c:v>
                </c:pt>
                <c:pt idx="26987">
                  <c:v>-316.48849999999999</c:v>
                </c:pt>
                <c:pt idx="26988">
                  <c:v>-316.48649999999998</c:v>
                </c:pt>
                <c:pt idx="26989">
                  <c:v>-316.48449999999997</c:v>
                </c:pt>
                <c:pt idx="26990">
                  <c:v>-316.48249999999996</c:v>
                </c:pt>
                <c:pt idx="26991">
                  <c:v>-316.48050000000001</c:v>
                </c:pt>
                <c:pt idx="26992">
                  <c:v>-316.4785</c:v>
                </c:pt>
                <c:pt idx="26993">
                  <c:v>-316.47649999999999</c:v>
                </c:pt>
                <c:pt idx="26994">
                  <c:v>-316.47449999999998</c:v>
                </c:pt>
                <c:pt idx="26995">
                  <c:v>-316.47249999999997</c:v>
                </c:pt>
                <c:pt idx="26996">
                  <c:v>-316.47049999999996</c:v>
                </c:pt>
                <c:pt idx="26997">
                  <c:v>-316.46849999999995</c:v>
                </c:pt>
                <c:pt idx="26998">
                  <c:v>-316.4665</c:v>
                </c:pt>
                <c:pt idx="26999">
                  <c:v>-316.46449999999999</c:v>
                </c:pt>
                <c:pt idx="27000">
                  <c:v>-316.46249999999998</c:v>
                </c:pt>
                <c:pt idx="27001">
                  <c:v>-316.46049999999997</c:v>
                </c:pt>
                <c:pt idx="27002">
                  <c:v>-316.45849999999996</c:v>
                </c:pt>
                <c:pt idx="27003">
                  <c:v>-316.45650000000001</c:v>
                </c:pt>
                <c:pt idx="27004">
                  <c:v>-316.4545</c:v>
                </c:pt>
                <c:pt idx="27005">
                  <c:v>-316.45249999999999</c:v>
                </c:pt>
                <c:pt idx="27006">
                  <c:v>-316.45049999999998</c:v>
                </c:pt>
                <c:pt idx="27007">
                  <c:v>-316.44849999999997</c:v>
                </c:pt>
                <c:pt idx="27008">
                  <c:v>-316.44649999999996</c:v>
                </c:pt>
                <c:pt idx="27009">
                  <c:v>-316.44449999999995</c:v>
                </c:pt>
                <c:pt idx="27010">
                  <c:v>-316.4425</c:v>
                </c:pt>
                <c:pt idx="27011">
                  <c:v>-316.44049999999999</c:v>
                </c:pt>
                <c:pt idx="27012">
                  <c:v>-316.43849999999998</c:v>
                </c:pt>
                <c:pt idx="27013">
                  <c:v>-316.43649999999997</c:v>
                </c:pt>
                <c:pt idx="27014">
                  <c:v>-316.43449999999996</c:v>
                </c:pt>
                <c:pt idx="27015">
                  <c:v>-316.4325</c:v>
                </c:pt>
                <c:pt idx="27016">
                  <c:v>-316.43049999999999</c:v>
                </c:pt>
                <c:pt idx="27017">
                  <c:v>-316.42849999999999</c:v>
                </c:pt>
                <c:pt idx="27018">
                  <c:v>-316.42649999999998</c:v>
                </c:pt>
                <c:pt idx="27019">
                  <c:v>-316.42449999999997</c:v>
                </c:pt>
                <c:pt idx="27020">
                  <c:v>-316.42249999999996</c:v>
                </c:pt>
                <c:pt idx="27021">
                  <c:v>-316.42049999999995</c:v>
                </c:pt>
                <c:pt idx="27022">
                  <c:v>-316.41849999999999</c:v>
                </c:pt>
                <c:pt idx="27023">
                  <c:v>-316.41649999999998</c:v>
                </c:pt>
                <c:pt idx="27024">
                  <c:v>-316.41449999999998</c:v>
                </c:pt>
                <c:pt idx="27025">
                  <c:v>-316.41249999999997</c:v>
                </c:pt>
                <c:pt idx="27026">
                  <c:v>-316.41049999999996</c:v>
                </c:pt>
                <c:pt idx="27027">
                  <c:v>-316.4085</c:v>
                </c:pt>
                <c:pt idx="27028">
                  <c:v>-316.40649999999999</c:v>
                </c:pt>
                <c:pt idx="27029">
                  <c:v>-316.40449999999998</c:v>
                </c:pt>
                <c:pt idx="27030">
                  <c:v>-316.40249999999997</c:v>
                </c:pt>
                <c:pt idx="27031">
                  <c:v>-316.40049999999997</c:v>
                </c:pt>
                <c:pt idx="27032">
                  <c:v>-316.39849999999996</c:v>
                </c:pt>
                <c:pt idx="27033">
                  <c:v>-316.39649999999995</c:v>
                </c:pt>
                <c:pt idx="27034">
                  <c:v>-316.39449999999999</c:v>
                </c:pt>
                <c:pt idx="27035">
                  <c:v>-316.39249999999998</c:v>
                </c:pt>
                <c:pt idx="27036">
                  <c:v>-316.39049999999997</c:v>
                </c:pt>
                <c:pt idx="27037">
                  <c:v>-316.38849999999996</c:v>
                </c:pt>
                <c:pt idx="27038">
                  <c:v>-316.38649999999996</c:v>
                </c:pt>
                <c:pt idx="27039">
                  <c:v>-316.3845</c:v>
                </c:pt>
                <c:pt idx="27040">
                  <c:v>-316.38249999999999</c:v>
                </c:pt>
                <c:pt idx="27041">
                  <c:v>-316.38049999999998</c:v>
                </c:pt>
                <c:pt idx="27042">
                  <c:v>-316.37849999999997</c:v>
                </c:pt>
                <c:pt idx="27043">
                  <c:v>-316.37649999999996</c:v>
                </c:pt>
                <c:pt idx="27044">
                  <c:v>-316.37449999999995</c:v>
                </c:pt>
                <c:pt idx="27045">
                  <c:v>-316.37249999999995</c:v>
                </c:pt>
                <c:pt idx="27046">
                  <c:v>-316.37049999999999</c:v>
                </c:pt>
                <c:pt idx="27047">
                  <c:v>-316.36849999999998</c:v>
                </c:pt>
                <c:pt idx="27048">
                  <c:v>-316.36649999999997</c:v>
                </c:pt>
                <c:pt idx="27049">
                  <c:v>-316.36449999999996</c:v>
                </c:pt>
                <c:pt idx="27050">
                  <c:v>-316.36249999999995</c:v>
                </c:pt>
                <c:pt idx="27051">
                  <c:v>-316.3605</c:v>
                </c:pt>
                <c:pt idx="27052">
                  <c:v>-316.35849999999999</c:v>
                </c:pt>
                <c:pt idx="27053">
                  <c:v>-316.35649999999998</c:v>
                </c:pt>
                <c:pt idx="27054">
                  <c:v>-316.35449999999997</c:v>
                </c:pt>
                <c:pt idx="27055">
                  <c:v>-316.35249999999996</c:v>
                </c:pt>
                <c:pt idx="27056">
                  <c:v>-316.35049999999995</c:v>
                </c:pt>
                <c:pt idx="27057">
                  <c:v>-316.3485</c:v>
                </c:pt>
                <c:pt idx="27058">
                  <c:v>-316.34649999999999</c:v>
                </c:pt>
                <c:pt idx="27059">
                  <c:v>-316.34449999999998</c:v>
                </c:pt>
                <c:pt idx="27060">
                  <c:v>-316.34249999999997</c:v>
                </c:pt>
                <c:pt idx="27061">
                  <c:v>-316.34049999999996</c:v>
                </c:pt>
                <c:pt idx="27062">
                  <c:v>-316.33849999999995</c:v>
                </c:pt>
                <c:pt idx="27063">
                  <c:v>-316.3365</c:v>
                </c:pt>
                <c:pt idx="27064">
                  <c:v>-316.33449999999999</c:v>
                </c:pt>
                <c:pt idx="27065">
                  <c:v>-316.33249999999998</c:v>
                </c:pt>
                <c:pt idx="27066">
                  <c:v>-316.33049999999997</c:v>
                </c:pt>
                <c:pt idx="27067">
                  <c:v>-316.32849999999996</c:v>
                </c:pt>
                <c:pt idx="27068">
                  <c:v>-316.32649999999995</c:v>
                </c:pt>
                <c:pt idx="27069">
                  <c:v>-316.3245</c:v>
                </c:pt>
                <c:pt idx="27070">
                  <c:v>-316.32249999999999</c:v>
                </c:pt>
                <c:pt idx="27071">
                  <c:v>-316.32049999999998</c:v>
                </c:pt>
                <c:pt idx="27072">
                  <c:v>-316.31849999999997</c:v>
                </c:pt>
                <c:pt idx="27073">
                  <c:v>-316.31649999999996</c:v>
                </c:pt>
                <c:pt idx="27074">
                  <c:v>-316.31449999999995</c:v>
                </c:pt>
                <c:pt idx="27075">
                  <c:v>-316.3125</c:v>
                </c:pt>
                <c:pt idx="27076">
                  <c:v>-316.31049999999999</c:v>
                </c:pt>
                <c:pt idx="27077">
                  <c:v>-316.30849999999998</c:v>
                </c:pt>
                <c:pt idx="27078">
                  <c:v>-316.30649999999997</c:v>
                </c:pt>
                <c:pt idx="27079">
                  <c:v>-316.30449999999996</c:v>
                </c:pt>
                <c:pt idx="27080">
                  <c:v>-316.30250000000001</c:v>
                </c:pt>
                <c:pt idx="27081">
                  <c:v>-316.3005</c:v>
                </c:pt>
                <c:pt idx="27082">
                  <c:v>-316.29849999999999</c:v>
                </c:pt>
                <c:pt idx="27083">
                  <c:v>-316.29649999999998</c:v>
                </c:pt>
                <c:pt idx="27084">
                  <c:v>-316.29449999999997</c:v>
                </c:pt>
                <c:pt idx="27085">
                  <c:v>-316.29249999999996</c:v>
                </c:pt>
                <c:pt idx="27086">
                  <c:v>-316.29049999999995</c:v>
                </c:pt>
                <c:pt idx="27087">
                  <c:v>-316.2885</c:v>
                </c:pt>
                <c:pt idx="27088">
                  <c:v>-316.28649999999999</c:v>
                </c:pt>
                <c:pt idx="27089">
                  <c:v>-316.28449999999998</c:v>
                </c:pt>
                <c:pt idx="27090">
                  <c:v>-316.28249999999997</c:v>
                </c:pt>
                <c:pt idx="27091">
                  <c:v>-316.28049999999996</c:v>
                </c:pt>
                <c:pt idx="27092">
                  <c:v>-316.27850000000001</c:v>
                </c:pt>
                <c:pt idx="27093">
                  <c:v>-316.2765</c:v>
                </c:pt>
                <c:pt idx="27094">
                  <c:v>-316.27449999999999</c:v>
                </c:pt>
                <c:pt idx="27095">
                  <c:v>-316.27249999999998</c:v>
                </c:pt>
                <c:pt idx="27096">
                  <c:v>-316.27049999999997</c:v>
                </c:pt>
                <c:pt idx="27097">
                  <c:v>-316.26849999999996</c:v>
                </c:pt>
                <c:pt idx="27098">
                  <c:v>-316.26649999999995</c:v>
                </c:pt>
                <c:pt idx="27099">
                  <c:v>-316.2645</c:v>
                </c:pt>
                <c:pt idx="27100">
                  <c:v>-316.26249999999999</c:v>
                </c:pt>
                <c:pt idx="27101">
                  <c:v>-316.26049999999998</c:v>
                </c:pt>
                <c:pt idx="27102">
                  <c:v>-316.25849999999997</c:v>
                </c:pt>
                <c:pt idx="27103">
                  <c:v>-316.25649999999996</c:v>
                </c:pt>
                <c:pt idx="27104">
                  <c:v>-316.25450000000001</c:v>
                </c:pt>
                <c:pt idx="27105">
                  <c:v>-316.2525</c:v>
                </c:pt>
                <c:pt idx="27106">
                  <c:v>-316.25049999999999</c:v>
                </c:pt>
                <c:pt idx="27107">
                  <c:v>-316.24849999999998</c:v>
                </c:pt>
                <c:pt idx="27108">
                  <c:v>-316.24649999999997</c:v>
                </c:pt>
                <c:pt idx="27109">
                  <c:v>-316.24449999999996</c:v>
                </c:pt>
                <c:pt idx="27110">
                  <c:v>-316.24249999999995</c:v>
                </c:pt>
                <c:pt idx="27111">
                  <c:v>-316.2405</c:v>
                </c:pt>
                <c:pt idx="27112">
                  <c:v>-316.23849999999999</c:v>
                </c:pt>
                <c:pt idx="27113">
                  <c:v>-316.23649999999998</c:v>
                </c:pt>
                <c:pt idx="27114">
                  <c:v>-316.23449999999997</c:v>
                </c:pt>
                <c:pt idx="27115">
                  <c:v>-316.23249999999996</c:v>
                </c:pt>
                <c:pt idx="27116">
                  <c:v>-316.23050000000001</c:v>
                </c:pt>
                <c:pt idx="27117">
                  <c:v>-316.2285</c:v>
                </c:pt>
                <c:pt idx="27118">
                  <c:v>-316.22649999999999</c:v>
                </c:pt>
                <c:pt idx="27119">
                  <c:v>-316.22449999999998</c:v>
                </c:pt>
                <c:pt idx="27120">
                  <c:v>-316.22249999999997</c:v>
                </c:pt>
                <c:pt idx="27121">
                  <c:v>-316.22049999999996</c:v>
                </c:pt>
                <c:pt idx="27122">
                  <c:v>-316.21849999999995</c:v>
                </c:pt>
                <c:pt idx="27123">
                  <c:v>-316.2165</c:v>
                </c:pt>
                <c:pt idx="27124">
                  <c:v>-316.21449999999999</c:v>
                </c:pt>
                <c:pt idx="27125">
                  <c:v>-316.21249999999998</c:v>
                </c:pt>
                <c:pt idx="27126">
                  <c:v>-316.21049999999997</c:v>
                </c:pt>
                <c:pt idx="27127">
                  <c:v>-316.20849999999996</c:v>
                </c:pt>
                <c:pt idx="27128">
                  <c:v>-316.20650000000001</c:v>
                </c:pt>
                <c:pt idx="27129">
                  <c:v>-316.2045</c:v>
                </c:pt>
                <c:pt idx="27130">
                  <c:v>-316.20249999999999</c:v>
                </c:pt>
                <c:pt idx="27131">
                  <c:v>-316.20049999999998</c:v>
                </c:pt>
                <c:pt idx="27132">
                  <c:v>-316.19849999999997</c:v>
                </c:pt>
                <c:pt idx="27133">
                  <c:v>-316.19649999999996</c:v>
                </c:pt>
                <c:pt idx="27134">
                  <c:v>-316.19449999999995</c:v>
                </c:pt>
                <c:pt idx="27135">
                  <c:v>-316.1925</c:v>
                </c:pt>
                <c:pt idx="27136">
                  <c:v>-316.19049999999999</c:v>
                </c:pt>
                <c:pt idx="27137">
                  <c:v>-316.18849999999998</c:v>
                </c:pt>
                <c:pt idx="27138">
                  <c:v>-316.18649999999997</c:v>
                </c:pt>
                <c:pt idx="27139">
                  <c:v>-316.18449999999996</c:v>
                </c:pt>
                <c:pt idx="27140">
                  <c:v>-316.1825</c:v>
                </c:pt>
                <c:pt idx="27141">
                  <c:v>-316.18049999999999</c:v>
                </c:pt>
                <c:pt idx="27142">
                  <c:v>-316.17849999999999</c:v>
                </c:pt>
                <c:pt idx="27143">
                  <c:v>-316.17649999999998</c:v>
                </c:pt>
                <c:pt idx="27144">
                  <c:v>-316.17449999999997</c:v>
                </c:pt>
                <c:pt idx="27145">
                  <c:v>-316.17249999999996</c:v>
                </c:pt>
                <c:pt idx="27146">
                  <c:v>-316.17049999999995</c:v>
                </c:pt>
                <c:pt idx="27147">
                  <c:v>-316.16849999999999</c:v>
                </c:pt>
                <c:pt idx="27148">
                  <c:v>-316.16649999999998</c:v>
                </c:pt>
                <c:pt idx="27149">
                  <c:v>-316.16449999999998</c:v>
                </c:pt>
                <c:pt idx="27150">
                  <c:v>-316.16249999999997</c:v>
                </c:pt>
                <c:pt idx="27151">
                  <c:v>-316.16049999999996</c:v>
                </c:pt>
                <c:pt idx="27152">
                  <c:v>-316.1585</c:v>
                </c:pt>
                <c:pt idx="27153">
                  <c:v>-316.15649999999999</c:v>
                </c:pt>
                <c:pt idx="27154">
                  <c:v>-316.15449999999998</c:v>
                </c:pt>
                <c:pt idx="27155">
                  <c:v>-316.15249999999997</c:v>
                </c:pt>
                <c:pt idx="27156">
                  <c:v>-316.15049999999997</c:v>
                </c:pt>
                <c:pt idx="27157">
                  <c:v>-316.14849999999996</c:v>
                </c:pt>
                <c:pt idx="27158">
                  <c:v>-316.14649999999995</c:v>
                </c:pt>
                <c:pt idx="27159">
                  <c:v>-316.14449999999999</c:v>
                </c:pt>
                <c:pt idx="27160">
                  <c:v>-316.14249999999998</c:v>
                </c:pt>
                <c:pt idx="27161">
                  <c:v>-316.14049999999997</c:v>
                </c:pt>
                <c:pt idx="27162">
                  <c:v>-316.13849999999996</c:v>
                </c:pt>
                <c:pt idx="27163">
                  <c:v>-316.13649999999996</c:v>
                </c:pt>
                <c:pt idx="27164">
                  <c:v>-316.1345</c:v>
                </c:pt>
                <c:pt idx="27165">
                  <c:v>-316.13249999999999</c:v>
                </c:pt>
                <c:pt idx="27166">
                  <c:v>-316.13049999999998</c:v>
                </c:pt>
                <c:pt idx="27167">
                  <c:v>-316.12849999999997</c:v>
                </c:pt>
                <c:pt idx="27168">
                  <c:v>-316.12649999999996</c:v>
                </c:pt>
                <c:pt idx="27169">
                  <c:v>-316.12449999999995</c:v>
                </c:pt>
                <c:pt idx="27170">
                  <c:v>-316.12249999999995</c:v>
                </c:pt>
                <c:pt idx="27171">
                  <c:v>-316.12049999999999</c:v>
                </c:pt>
                <c:pt idx="27172">
                  <c:v>-316.11849999999998</c:v>
                </c:pt>
                <c:pt idx="27173">
                  <c:v>-316.11649999999997</c:v>
                </c:pt>
                <c:pt idx="27174">
                  <c:v>-316.11449999999996</c:v>
                </c:pt>
                <c:pt idx="27175">
                  <c:v>-316.11249999999995</c:v>
                </c:pt>
                <c:pt idx="27176">
                  <c:v>-316.1105</c:v>
                </c:pt>
                <c:pt idx="27177">
                  <c:v>-316.10849999999999</c:v>
                </c:pt>
                <c:pt idx="27178">
                  <c:v>-316.10649999999998</c:v>
                </c:pt>
                <c:pt idx="27179">
                  <c:v>-316.10449999999997</c:v>
                </c:pt>
                <c:pt idx="27180">
                  <c:v>-316.10249999999996</c:v>
                </c:pt>
                <c:pt idx="27181">
                  <c:v>-316.10049999999995</c:v>
                </c:pt>
                <c:pt idx="27182">
                  <c:v>-316.0985</c:v>
                </c:pt>
                <c:pt idx="27183">
                  <c:v>-316.09649999999999</c:v>
                </c:pt>
                <c:pt idx="27184">
                  <c:v>-316.09449999999998</c:v>
                </c:pt>
                <c:pt idx="27185">
                  <c:v>-316.09249999999997</c:v>
                </c:pt>
                <c:pt idx="27186">
                  <c:v>-316.09049999999996</c:v>
                </c:pt>
                <c:pt idx="27187">
                  <c:v>-316.08849999999995</c:v>
                </c:pt>
                <c:pt idx="27188">
                  <c:v>-316.0865</c:v>
                </c:pt>
                <c:pt idx="27189">
                  <c:v>-316.08449999999999</c:v>
                </c:pt>
                <c:pt idx="27190">
                  <c:v>-316.08249999999998</c:v>
                </c:pt>
                <c:pt idx="27191">
                  <c:v>-316.08049999999997</c:v>
                </c:pt>
                <c:pt idx="27192">
                  <c:v>-316.07849999999996</c:v>
                </c:pt>
                <c:pt idx="27193">
                  <c:v>-316.07649999999995</c:v>
                </c:pt>
                <c:pt idx="27194">
                  <c:v>-316.0745</c:v>
                </c:pt>
                <c:pt idx="27195">
                  <c:v>-316.07249999999999</c:v>
                </c:pt>
                <c:pt idx="27196">
                  <c:v>-316.07049999999998</c:v>
                </c:pt>
                <c:pt idx="27197">
                  <c:v>-316.06849999999997</c:v>
                </c:pt>
                <c:pt idx="27198">
                  <c:v>-316.06649999999996</c:v>
                </c:pt>
                <c:pt idx="27199">
                  <c:v>-316.06449999999995</c:v>
                </c:pt>
                <c:pt idx="27200">
                  <c:v>-316.0625</c:v>
                </c:pt>
                <c:pt idx="27201">
                  <c:v>-316.06049999999999</c:v>
                </c:pt>
                <c:pt idx="27202">
                  <c:v>-316.05849999999998</c:v>
                </c:pt>
                <c:pt idx="27203">
                  <c:v>-316.05649999999997</c:v>
                </c:pt>
                <c:pt idx="27204">
                  <c:v>-316.05449999999996</c:v>
                </c:pt>
                <c:pt idx="27205">
                  <c:v>-316.05250000000001</c:v>
                </c:pt>
                <c:pt idx="27206">
                  <c:v>-316.0505</c:v>
                </c:pt>
                <c:pt idx="27207">
                  <c:v>-316.04849999999999</c:v>
                </c:pt>
                <c:pt idx="27208">
                  <c:v>-316.04649999999998</c:v>
                </c:pt>
                <c:pt idx="27209">
                  <c:v>-316.04449999999997</c:v>
                </c:pt>
                <c:pt idx="27210">
                  <c:v>-316.04249999999996</c:v>
                </c:pt>
                <c:pt idx="27211">
                  <c:v>-316.04049999999995</c:v>
                </c:pt>
                <c:pt idx="27212">
                  <c:v>-316.0385</c:v>
                </c:pt>
                <c:pt idx="27213">
                  <c:v>-316.03649999999999</c:v>
                </c:pt>
                <c:pt idx="27214">
                  <c:v>-316.03449999999998</c:v>
                </c:pt>
                <c:pt idx="27215">
                  <c:v>-316.03249999999997</c:v>
                </c:pt>
                <c:pt idx="27216">
                  <c:v>-316.03049999999996</c:v>
                </c:pt>
                <c:pt idx="27217">
                  <c:v>-316.02850000000001</c:v>
                </c:pt>
                <c:pt idx="27218">
                  <c:v>-316.0265</c:v>
                </c:pt>
                <c:pt idx="27219">
                  <c:v>-316.02449999999999</c:v>
                </c:pt>
                <c:pt idx="27220">
                  <c:v>-316.02249999999998</c:v>
                </c:pt>
                <c:pt idx="27221">
                  <c:v>-316.02049999999997</c:v>
                </c:pt>
                <c:pt idx="27222">
                  <c:v>-316.01849999999996</c:v>
                </c:pt>
                <c:pt idx="27223">
                  <c:v>-316.01649999999995</c:v>
                </c:pt>
                <c:pt idx="27224">
                  <c:v>-316.0145</c:v>
                </c:pt>
                <c:pt idx="27225">
                  <c:v>-316.01249999999999</c:v>
                </c:pt>
                <c:pt idx="27226">
                  <c:v>-316.01049999999998</c:v>
                </c:pt>
                <c:pt idx="27227">
                  <c:v>-316.00849999999997</c:v>
                </c:pt>
                <c:pt idx="27228">
                  <c:v>-316.00649999999996</c:v>
                </c:pt>
                <c:pt idx="27229">
                  <c:v>-316.00450000000001</c:v>
                </c:pt>
                <c:pt idx="27230">
                  <c:v>-316.0025</c:v>
                </c:pt>
                <c:pt idx="27231">
                  <c:v>-316.00049999999999</c:v>
                </c:pt>
                <c:pt idx="27232">
                  <c:v>-315.99849999999998</c:v>
                </c:pt>
                <c:pt idx="27233">
                  <c:v>-315.99649999999997</c:v>
                </c:pt>
                <c:pt idx="27234">
                  <c:v>-315.99449999999996</c:v>
                </c:pt>
                <c:pt idx="27235">
                  <c:v>-315.99249999999995</c:v>
                </c:pt>
                <c:pt idx="27236">
                  <c:v>-315.9905</c:v>
                </c:pt>
                <c:pt idx="27237">
                  <c:v>-315.98849999999999</c:v>
                </c:pt>
                <c:pt idx="27238">
                  <c:v>-315.98649999999998</c:v>
                </c:pt>
                <c:pt idx="27239">
                  <c:v>-315.98449999999997</c:v>
                </c:pt>
                <c:pt idx="27240">
                  <c:v>-315.98249999999996</c:v>
                </c:pt>
                <c:pt idx="27241">
                  <c:v>-315.98050000000001</c:v>
                </c:pt>
                <c:pt idx="27242">
                  <c:v>-315.9785</c:v>
                </c:pt>
                <c:pt idx="27243">
                  <c:v>-315.97649999999999</c:v>
                </c:pt>
                <c:pt idx="27244">
                  <c:v>-315.97449999999998</c:v>
                </c:pt>
                <c:pt idx="27245">
                  <c:v>-315.97249999999997</c:v>
                </c:pt>
                <c:pt idx="27246">
                  <c:v>-315.97049999999996</c:v>
                </c:pt>
                <c:pt idx="27247">
                  <c:v>-315.96849999999995</c:v>
                </c:pt>
                <c:pt idx="27248">
                  <c:v>-315.9665</c:v>
                </c:pt>
                <c:pt idx="27249">
                  <c:v>-315.96449999999999</c:v>
                </c:pt>
                <c:pt idx="27250">
                  <c:v>-315.96249999999998</c:v>
                </c:pt>
                <c:pt idx="27251">
                  <c:v>-315.96049999999997</c:v>
                </c:pt>
                <c:pt idx="27252">
                  <c:v>-315.95849999999996</c:v>
                </c:pt>
                <c:pt idx="27253">
                  <c:v>-315.95650000000001</c:v>
                </c:pt>
                <c:pt idx="27254">
                  <c:v>-315.9545</c:v>
                </c:pt>
                <c:pt idx="27255">
                  <c:v>-315.95249999999999</c:v>
                </c:pt>
                <c:pt idx="27256">
                  <c:v>-315.95049999999998</c:v>
                </c:pt>
                <c:pt idx="27257">
                  <c:v>-315.94849999999997</c:v>
                </c:pt>
                <c:pt idx="27258">
                  <c:v>-315.94649999999996</c:v>
                </c:pt>
                <c:pt idx="27259">
                  <c:v>-315.94449999999995</c:v>
                </c:pt>
                <c:pt idx="27260">
                  <c:v>-315.9425</c:v>
                </c:pt>
                <c:pt idx="27261">
                  <c:v>-315.94049999999999</c:v>
                </c:pt>
                <c:pt idx="27262">
                  <c:v>-315.93849999999998</c:v>
                </c:pt>
                <c:pt idx="27263">
                  <c:v>-315.93649999999997</c:v>
                </c:pt>
                <c:pt idx="27264">
                  <c:v>-315.93449999999996</c:v>
                </c:pt>
                <c:pt idx="27265">
                  <c:v>-315.9325</c:v>
                </c:pt>
                <c:pt idx="27266">
                  <c:v>-315.93049999999999</c:v>
                </c:pt>
                <c:pt idx="27267">
                  <c:v>-315.92849999999999</c:v>
                </c:pt>
                <c:pt idx="27268">
                  <c:v>-315.92649999999998</c:v>
                </c:pt>
                <c:pt idx="27269">
                  <c:v>-315.92449999999997</c:v>
                </c:pt>
                <c:pt idx="27270">
                  <c:v>-315.92249999999996</c:v>
                </c:pt>
                <c:pt idx="27271">
                  <c:v>-315.92049999999995</c:v>
                </c:pt>
                <c:pt idx="27272">
                  <c:v>-315.91849999999999</c:v>
                </c:pt>
                <c:pt idx="27273">
                  <c:v>-315.91649999999998</c:v>
                </c:pt>
                <c:pt idx="27274">
                  <c:v>-315.91449999999998</c:v>
                </c:pt>
                <c:pt idx="27275">
                  <c:v>-315.91249999999997</c:v>
                </c:pt>
                <c:pt idx="27276">
                  <c:v>-315.91049999999996</c:v>
                </c:pt>
                <c:pt idx="27277">
                  <c:v>-315.9085</c:v>
                </c:pt>
                <c:pt idx="27278">
                  <c:v>-315.90649999999999</c:v>
                </c:pt>
                <c:pt idx="27279">
                  <c:v>-315.90449999999998</c:v>
                </c:pt>
                <c:pt idx="27280">
                  <c:v>-315.90249999999997</c:v>
                </c:pt>
                <c:pt idx="27281">
                  <c:v>-315.90049999999997</c:v>
                </c:pt>
                <c:pt idx="27282">
                  <c:v>-315.89849999999996</c:v>
                </c:pt>
                <c:pt idx="27283">
                  <c:v>-315.89649999999995</c:v>
                </c:pt>
                <c:pt idx="27284">
                  <c:v>-315.89449999999999</c:v>
                </c:pt>
                <c:pt idx="27285">
                  <c:v>-315.89249999999998</c:v>
                </c:pt>
                <c:pt idx="27286">
                  <c:v>-315.89049999999997</c:v>
                </c:pt>
                <c:pt idx="27287">
                  <c:v>-315.88849999999996</c:v>
                </c:pt>
                <c:pt idx="27288">
                  <c:v>-315.88649999999996</c:v>
                </c:pt>
                <c:pt idx="27289">
                  <c:v>-315.8845</c:v>
                </c:pt>
                <c:pt idx="27290">
                  <c:v>-315.88249999999999</c:v>
                </c:pt>
                <c:pt idx="27291">
                  <c:v>-315.88049999999998</c:v>
                </c:pt>
                <c:pt idx="27292">
                  <c:v>-315.87849999999997</c:v>
                </c:pt>
                <c:pt idx="27293">
                  <c:v>-315.87649999999996</c:v>
                </c:pt>
                <c:pt idx="27294">
                  <c:v>-315.87449999999995</c:v>
                </c:pt>
                <c:pt idx="27295">
                  <c:v>-315.87249999999995</c:v>
                </c:pt>
                <c:pt idx="27296">
                  <c:v>-315.87049999999999</c:v>
                </c:pt>
                <c:pt idx="27297">
                  <c:v>-315.86849999999998</c:v>
                </c:pt>
                <c:pt idx="27298">
                  <c:v>-315.86649999999997</c:v>
                </c:pt>
                <c:pt idx="27299">
                  <c:v>-315.86449999999996</c:v>
                </c:pt>
                <c:pt idx="27300">
                  <c:v>-315.86249999999995</c:v>
                </c:pt>
                <c:pt idx="27301">
                  <c:v>-315.8605</c:v>
                </c:pt>
                <c:pt idx="27302">
                  <c:v>-315.85849999999999</c:v>
                </c:pt>
                <c:pt idx="27303">
                  <c:v>-315.85649999999998</c:v>
                </c:pt>
                <c:pt idx="27304">
                  <c:v>-315.85449999999997</c:v>
                </c:pt>
                <c:pt idx="27305">
                  <c:v>-315.85249999999996</c:v>
                </c:pt>
                <c:pt idx="27306">
                  <c:v>-315.85049999999995</c:v>
                </c:pt>
                <c:pt idx="27307">
                  <c:v>-315.8485</c:v>
                </c:pt>
                <c:pt idx="27308">
                  <c:v>-315.84649999999999</c:v>
                </c:pt>
                <c:pt idx="27309">
                  <c:v>-315.84449999999998</c:v>
                </c:pt>
                <c:pt idx="27310">
                  <c:v>-315.84249999999997</c:v>
                </c:pt>
                <c:pt idx="27311">
                  <c:v>-315.84049999999996</c:v>
                </c:pt>
                <c:pt idx="27312">
                  <c:v>-315.83849999999995</c:v>
                </c:pt>
                <c:pt idx="27313">
                  <c:v>-315.8365</c:v>
                </c:pt>
                <c:pt idx="27314">
                  <c:v>-315.83449999999999</c:v>
                </c:pt>
                <c:pt idx="27315">
                  <c:v>-315.83249999999998</c:v>
                </c:pt>
                <c:pt idx="27316">
                  <c:v>-315.83049999999997</c:v>
                </c:pt>
                <c:pt idx="27317">
                  <c:v>-315.82849999999996</c:v>
                </c:pt>
                <c:pt idx="27318">
                  <c:v>-315.82649999999995</c:v>
                </c:pt>
                <c:pt idx="27319">
                  <c:v>-315.8245</c:v>
                </c:pt>
                <c:pt idx="27320">
                  <c:v>-315.82249999999999</c:v>
                </c:pt>
                <c:pt idx="27321">
                  <c:v>-315.82049999999998</c:v>
                </c:pt>
                <c:pt idx="27322">
                  <c:v>-315.81849999999997</c:v>
                </c:pt>
                <c:pt idx="27323">
                  <c:v>-315.81649999999996</c:v>
                </c:pt>
                <c:pt idx="27324">
                  <c:v>-315.81449999999995</c:v>
                </c:pt>
                <c:pt idx="27325">
                  <c:v>-315.8125</c:v>
                </c:pt>
                <c:pt idx="27326">
                  <c:v>-315.81049999999999</c:v>
                </c:pt>
                <c:pt idx="27327">
                  <c:v>-315.80849999999998</c:v>
                </c:pt>
                <c:pt idx="27328">
                  <c:v>-315.80649999999997</c:v>
                </c:pt>
                <c:pt idx="27329">
                  <c:v>-315.80449999999996</c:v>
                </c:pt>
                <c:pt idx="27330">
                  <c:v>-315.80250000000001</c:v>
                </c:pt>
                <c:pt idx="27331">
                  <c:v>-315.8005</c:v>
                </c:pt>
                <c:pt idx="27332">
                  <c:v>-315.79849999999999</c:v>
                </c:pt>
                <c:pt idx="27333">
                  <c:v>-315.79649999999998</c:v>
                </c:pt>
                <c:pt idx="27334">
                  <c:v>-315.79449999999997</c:v>
                </c:pt>
                <c:pt idx="27335">
                  <c:v>-315.79249999999996</c:v>
                </c:pt>
                <c:pt idx="27336">
                  <c:v>-315.79049999999995</c:v>
                </c:pt>
                <c:pt idx="27337">
                  <c:v>-315.7885</c:v>
                </c:pt>
                <c:pt idx="27338">
                  <c:v>-315.78649999999999</c:v>
                </c:pt>
                <c:pt idx="27339">
                  <c:v>-315.78449999999998</c:v>
                </c:pt>
                <c:pt idx="27340">
                  <c:v>-315.78249999999997</c:v>
                </c:pt>
                <c:pt idx="27341">
                  <c:v>-315.78049999999996</c:v>
                </c:pt>
                <c:pt idx="27342">
                  <c:v>-315.77850000000001</c:v>
                </c:pt>
                <c:pt idx="27343">
                  <c:v>-315.7765</c:v>
                </c:pt>
                <c:pt idx="27344">
                  <c:v>-315.77449999999999</c:v>
                </c:pt>
                <c:pt idx="27345">
                  <c:v>-315.77249999999998</c:v>
                </c:pt>
                <c:pt idx="27346">
                  <c:v>-315.77049999999997</c:v>
                </c:pt>
                <c:pt idx="27347">
                  <c:v>-315.76849999999996</c:v>
                </c:pt>
                <c:pt idx="27348">
                  <c:v>-315.76649999999995</c:v>
                </c:pt>
                <c:pt idx="27349">
                  <c:v>-315.7645</c:v>
                </c:pt>
                <c:pt idx="27350">
                  <c:v>-315.76249999999999</c:v>
                </c:pt>
                <c:pt idx="27351">
                  <c:v>-315.76049999999998</c:v>
                </c:pt>
                <c:pt idx="27352">
                  <c:v>-315.75849999999997</c:v>
                </c:pt>
                <c:pt idx="27353">
                  <c:v>-315.75649999999996</c:v>
                </c:pt>
                <c:pt idx="27354">
                  <c:v>-315.75450000000001</c:v>
                </c:pt>
                <c:pt idx="27355">
                  <c:v>-315.7525</c:v>
                </c:pt>
                <c:pt idx="27356">
                  <c:v>-315.75049999999999</c:v>
                </c:pt>
                <c:pt idx="27357">
                  <c:v>-315.74849999999998</c:v>
                </c:pt>
                <c:pt idx="27358">
                  <c:v>-315.74649999999997</c:v>
                </c:pt>
                <c:pt idx="27359">
                  <c:v>-315.74449999999996</c:v>
                </c:pt>
                <c:pt idx="27360">
                  <c:v>-315.74249999999995</c:v>
                </c:pt>
                <c:pt idx="27361">
                  <c:v>-315.7405</c:v>
                </c:pt>
                <c:pt idx="27362">
                  <c:v>-315.73849999999999</c:v>
                </c:pt>
                <c:pt idx="27363">
                  <c:v>-315.73649999999998</c:v>
                </c:pt>
                <c:pt idx="27364">
                  <c:v>-315.73449999999997</c:v>
                </c:pt>
                <c:pt idx="27365">
                  <c:v>-315.73249999999996</c:v>
                </c:pt>
                <c:pt idx="27366">
                  <c:v>-315.73050000000001</c:v>
                </c:pt>
                <c:pt idx="27367">
                  <c:v>-315.7285</c:v>
                </c:pt>
                <c:pt idx="27368">
                  <c:v>-315.72649999999999</c:v>
                </c:pt>
                <c:pt idx="27369">
                  <c:v>-315.72449999999998</c:v>
                </c:pt>
                <c:pt idx="27370">
                  <c:v>-315.72249999999997</c:v>
                </c:pt>
                <c:pt idx="27371">
                  <c:v>-315.72049999999996</c:v>
                </c:pt>
                <c:pt idx="27372">
                  <c:v>-315.71849999999995</c:v>
                </c:pt>
                <c:pt idx="27373">
                  <c:v>-315.7165</c:v>
                </c:pt>
                <c:pt idx="27374">
                  <c:v>-315.71449999999999</c:v>
                </c:pt>
                <c:pt idx="27375">
                  <c:v>-315.71249999999998</c:v>
                </c:pt>
                <c:pt idx="27376">
                  <c:v>-315.71049999999997</c:v>
                </c:pt>
                <c:pt idx="27377">
                  <c:v>-315.70849999999996</c:v>
                </c:pt>
                <c:pt idx="27378">
                  <c:v>-315.70650000000001</c:v>
                </c:pt>
                <c:pt idx="27379">
                  <c:v>-315.7045</c:v>
                </c:pt>
                <c:pt idx="27380">
                  <c:v>-315.70249999999999</c:v>
                </c:pt>
                <c:pt idx="27381">
                  <c:v>-315.70049999999998</c:v>
                </c:pt>
                <c:pt idx="27382">
                  <c:v>-315.69849999999997</c:v>
                </c:pt>
                <c:pt idx="27383">
                  <c:v>-315.69649999999996</c:v>
                </c:pt>
                <c:pt idx="27384">
                  <c:v>-315.69449999999995</c:v>
                </c:pt>
                <c:pt idx="27385">
                  <c:v>-315.6925</c:v>
                </c:pt>
                <c:pt idx="27386">
                  <c:v>-315.69049999999999</c:v>
                </c:pt>
                <c:pt idx="27387">
                  <c:v>-315.68849999999998</c:v>
                </c:pt>
                <c:pt idx="27388">
                  <c:v>-315.68649999999997</c:v>
                </c:pt>
                <c:pt idx="27389">
                  <c:v>-315.68449999999996</c:v>
                </c:pt>
                <c:pt idx="27390">
                  <c:v>-315.6825</c:v>
                </c:pt>
                <c:pt idx="27391">
                  <c:v>-315.68049999999999</c:v>
                </c:pt>
                <c:pt idx="27392">
                  <c:v>-315.67849999999999</c:v>
                </c:pt>
                <c:pt idx="27393">
                  <c:v>-315.67649999999998</c:v>
                </c:pt>
                <c:pt idx="27394">
                  <c:v>-315.67449999999997</c:v>
                </c:pt>
                <c:pt idx="27395">
                  <c:v>-315.67249999999996</c:v>
                </c:pt>
                <c:pt idx="27396">
                  <c:v>-315.67049999999995</c:v>
                </c:pt>
                <c:pt idx="27397">
                  <c:v>-315.66849999999999</c:v>
                </c:pt>
                <c:pt idx="27398">
                  <c:v>-315.66649999999998</c:v>
                </c:pt>
                <c:pt idx="27399">
                  <c:v>-315.66449999999998</c:v>
                </c:pt>
                <c:pt idx="27400">
                  <c:v>-315.66249999999997</c:v>
                </c:pt>
                <c:pt idx="27401">
                  <c:v>-315.66049999999996</c:v>
                </c:pt>
                <c:pt idx="27402">
                  <c:v>-315.6585</c:v>
                </c:pt>
                <c:pt idx="27403">
                  <c:v>-315.65649999999999</c:v>
                </c:pt>
                <c:pt idx="27404">
                  <c:v>-315.65449999999998</c:v>
                </c:pt>
                <c:pt idx="27405">
                  <c:v>-315.65249999999997</c:v>
                </c:pt>
                <c:pt idx="27406">
                  <c:v>-315.65049999999997</c:v>
                </c:pt>
                <c:pt idx="27407">
                  <c:v>-315.64849999999996</c:v>
                </c:pt>
                <c:pt idx="27408">
                  <c:v>-315.64649999999995</c:v>
                </c:pt>
                <c:pt idx="27409">
                  <c:v>-315.64449999999999</c:v>
                </c:pt>
                <c:pt idx="27410">
                  <c:v>-315.64249999999998</c:v>
                </c:pt>
                <c:pt idx="27411">
                  <c:v>-315.64049999999997</c:v>
                </c:pt>
                <c:pt idx="27412">
                  <c:v>-315.63849999999996</c:v>
                </c:pt>
                <c:pt idx="27413">
                  <c:v>-315.63649999999996</c:v>
                </c:pt>
                <c:pt idx="27414">
                  <c:v>-315.6345</c:v>
                </c:pt>
                <c:pt idx="27415">
                  <c:v>-315.63249999999999</c:v>
                </c:pt>
                <c:pt idx="27416">
                  <c:v>-315.63049999999998</c:v>
                </c:pt>
                <c:pt idx="27417">
                  <c:v>-315.62849999999997</c:v>
                </c:pt>
                <c:pt idx="27418">
                  <c:v>-315.62649999999996</c:v>
                </c:pt>
                <c:pt idx="27419">
                  <c:v>-315.62449999999995</c:v>
                </c:pt>
                <c:pt idx="27420">
                  <c:v>-315.62249999999995</c:v>
                </c:pt>
                <c:pt idx="27421">
                  <c:v>-315.62049999999999</c:v>
                </c:pt>
                <c:pt idx="27422">
                  <c:v>-315.61849999999998</c:v>
                </c:pt>
                <c:pt idx="27423">
                  <c:v>-315.61649999999997</c:v>
                </c:pt>
                <c:pt idx="27424">
                  <c:v>-315.61449999999996</c:v>
                </c:pt>
                <c:pt idx="27425">
                  <c:v>-315.61249999999995</c:v>
                </c:pt>
                <c:pt idx="27426">
                  <c:v>-315.6105</c:v>
                </c:pt>
                <c:pt idx="27427">
                  <c:v>-315.60849999999999</c:v>
                </c:pt>
                <c:pt idx="27428">
                  <c:v>-315.60649999999998</c:v>
                </c:pt>
                <c:pt idx="27429">
                  <c:v>-315.60449999999997</c:v>
                </c:pt>
                <c:pt idx="27430">
                  <c:v>-315.60249999999996</c:v>
                </c:pt>
                <c:pt idx="27431">
                  <c:v>-315.60049999999995</c:v>
                </c:pt>
                <c:pt idx="27432">
                  <c:v>-315.5985</c:v>
                </c:pt>
                <c:pt idx="27433">
                  <c:v>-315.59649999999999</c:v>
                </c:pt>
                <c:pt idx="27434">
                  <c:v>-315.59449999999998</c:v>
                </c:pt>
                <c:pt idx="27435">
                  <c:v>-315.59249999999997</c:v>
                </c:pt>
                <c:pt idx="27436">
                  <c:v>-315.59049999999996</c:v>
                </c:pt>
                <c:pt idx="27437">
                  <c:v>-315.58849999999995</c:v>
                </c:pt>
                <c:pt idx="27438">
                  <c:v>-315.5865</c:v>
                </c:pt>
                <c:pt idx="27439">
                  <c:v>-315.58449999999999</c:v>
                </c:pt>
                <c:pt idx="27440">
                  <c:v>-315.58249999999998</c:v>
                </c:pt>
                <c:pt idx="27441">
                  <c:v>-315.58049999999997</c:v>
                </c:pt>
                <c:pt idx="27442">
                  <c:v>-315.57849999999996</c:v>
                </c:pt>
                <c:pt idx="27443">
                  <c:v>-315.57649999999995</c:v>
                </c:pt>
                <c:pt idx="27444">
                  <c:v>-315.5745</c:v>
                </c:pt>
                <c:pt idx="27445">
                  <c:v>-315.57249999999999</c:v>
                </c:pt>
                <c:pt idx="27446">
                  <c:v>-315.57049999999998</c:v>
                </c:pt>
                <c:pt idx="27447">
                  <c:v>-315.56849999999997</c:v>
                </c:pt>
                <c:pt idx="27448">
                  <c:v>-315.56649999999996</c:v>
                </c:pt>
                <c:pt idx="27449">
                  <c:v>-315.56449999999995</c:v>
                </c:pt>
                <c:pt idx="27450">
                  <c:v>-315.5625</c:v>
                </c:pt>
                <c:pt idx="27451">
                  <c:v>-315.56049999999999</c:v>
                </c:pt>
                <c:pt idx="27452">
                  <c:v>-315.55849999999998</c:v>
                </c:pt>
                <c:pt idx="27453">
                  <c:v>-315.55649999999997</c:v>
                </c:pt>
                <c:pt idx="27454">
                  <c:v>-315.55449999999996</c:v>
                </c:pt>
                <c:pt idx="27455">
                  <c:v>-315.55250000000001</c:v>
                </c:pt>
                <c:pt idx="27456">
                  <c:v>-315.5505</c:v>
                </c:pt>
                <c:pt idx="27457">
                  <c:v>-315.54849999999999</c:v>
                </c:pt>
                <c:pt idx="27458">
                  <c:v>-315.54649999999998</c:v>
                </c:pt>
                <c:pt idx="27459">
                  <c:v>-315.54449999999997</c:v>
                </c:pt>
                <c:pt idx="27460">
                  <c:v>-315.54249999999996</c:v>
                </c:pt>
                <c:pt idx="27461">
                  <c:v>-315.54049999999995</c:v>
                </c:pt>
                <c:pt idx="27462">
                  <c:v>-315.5385</c:v>
                </c:pt>
                <c:pt idx="27463">
                  <c:v>-315.53649999999999</c:v>
                </c:pt>
                <c:pt idx="27464">
                  <c:v>-315.53449999999998</c:v>
                </c:pt>
                <c:pt idx="27465">
                  <c:v>-315.53249999999997</c:v>
                </c:pt>
                <c:pt idx="27466">
                  <c:v>-315.53049999999996</c:v>
                </c:pt>
                <c:pt idx="27467">
                  <c:v>-315.52850000000001</c:v>
                </c:pt>
                <c:pt idx="27468">
                  <c:v>-315.5265</c:v>
                </c:pt>
                <c:pt idx="27469">
                  <c:v>-315.52449999999999</c:v>
                </c:pt>
                <c:pt idx="27470">
                  <c:v>-315.52249999999998</c:v>
                </c:pt>
                <c:pt idx="27471">
                  <c:v>-315.52049999999997</c:v>
                </c:pt>
                <c:pt idx="27472">
                  <c:v>-315.51849999999996</c:v>
                </c:pt>
                <c:pt idx="27473">
                  <c:v>-315.51649999999995</c:v>
                </c:pt>
                <c:pt idx="27474">
                  <c:v>-315.5145</c:v>
                </c:pt>
                <c:pt idx="27475">
                  <c:v>-315.51249999999999</c:v>
                </c:pt>
                <c:pt idx="27476">
                  <c:v>-315.51049999999998</c:v>
                </c:pt>
                <c:pt idx="27477">
                  <c:v>-315.50849999999997</c:v>
                </c:pt>
                <c:pt idx="27478">
                  <c:v>-315.50649999999996</c:v>
                </c:pt>
                <c:pt idx="27479">
                  <c:v>-315.50450000000001</c:v>
                </c:pt>
                <c:pt idx="27480">
                  <c:v>-315.5025</c:v>
                </c:pt>
                <c:pt idx="27481">
                  <c:v>-315.50049999999999</c:v>
                </c:pt>
                <c:pt idx="27482">
                  <c:v>-315.49849999999998</c:v>
                </c:pt>
                <c:pt idx="27483">
                  <c:v>-315.49649999999997</c:v>
                </c:pt>
                <c:pt idx="27484">
                  <c:v>-315.49449999999996</c:v>
                </c:pt>
                <c:pt idx="27485">
                  <c:v>-315.49249999999995</c:v>
                </c:pt>
                <c:pt idx="27486">
                  <c:v>-315.4905</c:v>
                </c:pt>
                <c:pt idx="27487">
                  <c:v>-315.48849999999999</c:v>
                </c:pt>
                <c:pt idx="27488">
                  <c:v>-315.48649999999998</c:v>
                </c:pt>
                <c:pt idx="27489">
                  <c:v>-315.48449999999997</c:v>
                </c:pt>
                <c:pt idx="27490">
                  <c:v>-315.48249999999996</c:v>
                </c:pt>
                <c:pt idx="27491">
                  <c:v>-315.48050000000001</c:v>
                </c:pt>
                <c:pt idx="27492">
                  <c:v>-315.4785</c:v>
                </c:pt>
                <c:pt idx="27493">
                  <c:v>-315.47649999999999</c:v>
                </c:pt>
                <c:pt idx="27494">
                  <c:v>-315.47449999999998</c:v>
                </c:pt>
                <c:pt idx="27495">
                  <c:v>-315.47249999999997</c:v>
                </c:pt>
                <c:pt idx="27496">
                  <c:v>-315.47049999999996</c:v>
                </c:pt>
                <c:pt idx="27497">
                  <c:v>-315.46849999999995</c:v>
                </c:pt>
                <c:pt idx="27498">
                  <c:v>-315.4665</c:v>
                </c:pt>
                <c:pt idx="27499">
                  <c:v>-315.46449999999999</c:v>
                </c:pt>
                <c:pt idx="27500">
                  <c:v>-315.46249999999998</c:v>
                </c:pt>
                <c:pt idx="27501">
                  <c:v>-315.46049999999997</c:v>
                </c:pt>
                <c:pt idx="27502">
                  <c:v>-315.45849999999996</c:v>
                </c:pt>
                <c:pt idx="27503">
                  <c:v>-315.45650000000001</c:v>
                </c:pt>
                <c:pt idx="27504">
                  <c:v>-315.4545</c:v>
                </c:pt>
                <c:pt idx="27505">
                  <c:v>-315.45249999999999</c:v>
                </c:pt>
                <c:pt idx="27506">
                  <c:v>-315.45049999999998</c:v>
                </c:pt>
                <c:pt idx="27507">
                  <c:v>-315.44849999999997</c:v>
                </c:pt>
                <c:pt idx="27508">
                  <c:v>-315.44649999999996</c:v>
                </c:pt>
                <c:pt idx="27509">
                  <c:v>-315.44449999999995</c:v>
                </c:pt>
                <c:pt idx="27510">
                  <c:v>-315.4425</c:v>
                </c:pt>
                <c:pt idx="27511">
                  <c:v>-315.44049999999999</c:v>
                </c:pt>
                <c:pt idx="27512">
                  <c:v>-315.43849999999998</c:v>
                </c:pt>
                <c:pt idx="27513">
                  <c:v>-315.43649999999997</c:v>
                </c:pt>
                <c:pt idx="27514">
                  <c:v>-315.43449999999996</c:v>
                </c:pt>
                <c:pt idx="27515">
                  <c:v>-315.4325</c:v>
                </c:pt>
                <c:pt idx="27516">
                  <c:v>-315.43049999999999</c:v>
                </c:pt>
                <c:pt idx="27517">
                  <c:v>-315.42849999999999</c:v>
                </c:pt>
                <c:pt idx="27518">
                  <c:v>-315.42649999999998</c:v>
                </c:pt>
                <c:pt idx="27519">
                  <c:v>-315.42449999999997</c:v>
                </c:pt>
                <c:pt idx="27520">
                  <c:v>-315.42249999999996</c:v>
                </c:pt>
                <c:pt idx="27521">
                  <c:v>-315.42049999999995</c:v>
                </c:pt>
                <c:pt idx="27522">
                  <c:v>-315.41849999999999</c:v>
                </c:pt>
                <c:pt idx="27523">
                  <c:v>-315.41649999999998</c:v>
                </c:pt>
                <c:pt idx="27524">
                  <c:v>-315.41449999999998</c:v>
                </c:pt>
                <c:pt idx="27525">
                  <c:v>-315.41249999999997</c:v>
                </c:pt>
                <c:pt idx="27526">
                  <c:v>-315.41049999999996</c:v>
                </c:pt>
                <c:pt idx="27527">
                  <c:v>-315.4085</c:v>
                </c:pt>
                <c:pt idx="27528">
                  <c:v>-315.40649999999999</c:v>
                </c:pt>
                <c:pt idx="27529">
                  <c:v>-315.40449999999998</c:v>
                </c:pt>
                <c:pt idx="27530">
                  <c:v>-315.40249999999997</c:v>
                </c:pt>
                <c:pt idx="27531">
                  <c:v>-315.40049999999997</c:v>
                </c:pt>
                <c:pt idx="27532">
                  <c:v>-315.39849999999996</c:v>
                </c:pt>
                <c:pt idx="27533">
                  <c:v>-315.39649999999995</c:v>
                </c:pt>
                <c:pt idx="27534">
                  <c:v>-315.39449999999999</c:v>
                </c:pt>
                <c:pt idx="27535">
                  <c:v>-315.39249999999998</c:v>
                </c:pt>
                <c:pt idx="27536">
                  <c:v>-315.39049999999997</c:v>
                </c:pt>
                <c:pt idx="27537">
                  <c:v>-315.38849999999996</c:v>
                </c:pt>
                <c:pt idx="27538">
                  <c:v>-315.38649999999996</c:v>
                </c:pt>
                <c:pt idx="27539">
                  <c:v>-315.3845</c:v>
                </c:pt>
                <c:pt idx="27540">
                  <c:v>-315.38249999999999</c:v>
                </c:pt>
                <c:pt idx="27541">
                  <c:v>-315.38049999999998</c:v>
                </c:pt>
                <c:pt idx="27542">
                  <c:v>-315.37849999999997</c:v>
                </c:pt>
                <c:pt idx="27543">
                  <c:v>-315.37649999999996</c:v>
                </c:pt>
                <c:pt idx="27544">
                  <c:v>-315.37449999999995</c:v>
                </c:pt>
                <c:pt idx="27545">
                  <c:v>-315.37249999999995</c:v>
                </c:pt>
                <c:pt idx="27546">
                  <c:v>-315.37049999999999</c:v>
                </c:pt>
                <c:pt idx="27547">
                  <c:v>-315.36849999999998</c:v>
                </c:pt>
                <c:pt idx="27548">
                  <c:v>-315.36649999999997</c:v>
                </c:pt>
                <c:pt idx="27549">
                  <c:v>-315.36449999999996</c:v>
                </c:pt>
                <c:pt idx="27550">
                  <c:v>-315.36249999999995</c:v>
                </c:pt>
                <c:pt idx="27551">
                  <c:v>-315.3605</c:v>
                </c:pt>
                <c:pt idx="27552">
                  <c:v>-315.35849999999999</c:v>
                </c:pt>
                <c:pt idx="27553">
                  <c:v>-315.35649999999998</c:v>
                </c:pt>
                <c:pt idx="27554">
                  <c:v>-315.35449999999997</c:v>
                </c:pt>
                <c:pt idx="27555">
                  <c:v>-315.35249999999996</c:v>
                </c:pt>
                <c:pt idx="27556">
                  <c:v>-315.35049999999995</c:v>
                </c:pt>
                <c:pt idx="27557">
                  <c:v>-315.3485</c:v>
                </c:pt>
                <c:pt idx="27558">
                  <c:v>-315.34649999999999</c:v>
                </c:pt>
                <c:pt idx="27559">
                  <c:v>-315.34449999999998</c:v>
                </c:pt>
                <c:pt idx="27560">
                  <c:v>-315.34249999999997</c:v>
                </c:pt>
                <c:pt idx="27561">
                  <c:v>-315.34049999999996</c:v>
                </c:pt>
                <c:pt idx="27562">
                  <c:v>-315.33849999999995</c:v>
                </c:pt>
                <c:pt idx="27563">
                  <c:v>-315.3365</c:v>
                </c:pt>
                <c:pt idx="27564">
                  <c:v>-315.33449999999999</c:v>
                </c:pt>
                <c:pt idx="27565">
                  <c:v>-315.33249999999998</c:v>
                </c:pt>
                <c:pt idx="27566">
                  <c:v>-315.33049999999997</c:v>
                </c:pt>
                <c:pt idx="27567">
                  <c:v>-315.32849999999996</c:v>
                </c:pt>
                <c:pt idx="27568">
                  <c:v>-315.32649999999995</c:v>
                </c:pt>
                <c:pt idx="27569">
                  <c:v>-315.3245</c:v>
                </c:pt>
                <c:pt idx="27570">
                  <c:v>-315.32249999999999</c:v>
                </c:pt>
                <c:pt idx="27571">
                  <c:v>-315.32049999999998</c:v>
                </c:pt>
                <c:pt idx="27572">
                  <c:v>-315.31849999999997</c:v>
                </c:pt>
                <c:pt idx="27573">
                  <c:v>-315.31649999999996</c:v>
                </c:pt>
                <c:pt idx="27574">
                  <c:v>-315.31449999999995</c:v>
                </c:pt>
                <c:pt idx="27575">
                  <c:v>-315.3125</c:v>
                </c:pt>
                <c:pt idx="27576">
                  <c:v>-315.31049999999999</c:v>
                </c:pt>
                <c:pt idx="27577">
                  <c:v>-315.30849999999998</c:v>
                </c:pt>
                <c:pt idx="27578">
                  <c:v>-315.30649999999997</c:v>
                </c:pt>
                <c:pt idx="27579">
                  <c:v>-315.30449999999996</c:v>
                </c:pt>
                <c:pt idx="27580">
                  <c:v>-315.30250000000001</c:v>
                </c:pt>
                <c:pt idx="27581">
                  <c:v>-315.3005</c:v>
                </c:pt>
                <c:pt idx="27582">
                  <c:v>-315.29849999999999</c:v>
                </c:pt>
                <c:pt idx="27583">
                  <c:v>-315.29649999999998</c:v>
                </c:pt>
                <c:pt idx="27584">
                  <c:v>-315.29449999999997</c:v>
                </c:pt>
                <c:pt idx="27585">
                  <c:v>-315.29249999999996</c:v>
                </c:pt>
                <c:pt idx="27586">
                  <c:v>-315.29049999999995</c:v>
                </c:pt>
                <c:pt idx="27587">
                  <c:v>-315.2885</c:v>
                </c:pt>
                <c:pt idx="27588">
                  <c:v>-315.28649999999999</c:v>
                </c:pt>
                <c:pt idx="27589">
                  <c:v>-315.28449999999998</c:v>
                </c:pt>
                <c:pt idx="27590">
                  <c:v>-315.28249999999997</c:v>
                </c:pt>
                <c:pt idx="27591">
                  <c:v>-315.28049999999996</c:v>
                </c:pt>
                <c:pt idx="27592">
                  <c:v>-315.27850000000001</c:v>
                </c:pt>
                <c:pt idx="27593">
                  <c:v>-315.2765</c:v>
                </c:pt>
                <c:pt idx="27594">
                  <c:v>-315.27449999999999</c:v>
                </c:pt>
                <c:pt idx="27595">
                  <c:v>-315.27249999999998</c:v>
                </c:pt>
                <c:pt idx="27596">
                  <c:v>-315.27049999999997</c:v>
                </c:pt>
                <c:pt idx="27597">
                  <c:v>-315.26849999999996</c:v>
                </c:pt>
                <c:pt idx="27598">
                  <c:v>-315.26649999999995</c:v>
                </c:pt>
                <c:pt idx="27599">
                  <c:v>-315.2645</c:v>
                </c:pt>
                <c:pt idx="27600">
                  <c:v>-315.26249999999999</c:v>
                </c:pt>
                <c:pt idx="27601">
                  <c:v>-315.26049999999998</c:v>
                </c:pt>
                <c:pt idx="27602">
                  <c:v>-315.25849999999997</c:v>
                </c:pt>
                <c:pt idx="27603">
                  <c:v>-315.25649999999996</c:v>
                </c:pt>
                <c:pt idx="27604">
                  <c:v>-315.25450000000001</c:v>
                </c:pt>
                <c:pt idx="27605">
                  <c:v>-315.2525</c:v>
                </c:pt>
                <c:pt idx="27606">
                  <c:v>-315.25049999999999</c:v>
                </c:pt>
                <c:pt idx="27607">
                  <c:v>-315.24849999999998</c:v>
                </c:pt>
                <c:pt idx="27608">
                  <c:v>-315.24649999999997</c:v>
                </c:pt>
                <c:pt idx="27609">
                  <c:v>-315.24449999999996</c:v>
                </c:pt>
                <c:pt idx="27610">
                  <c:v>-315.24249999999995</c:v>
                </c:pt>
                <c:pt idx="27611">
                  <c:v>-315.2405</c:v>
                </c:pt>
                <c:pt idx="27612">
                  <c:v>-315.23849999999999</c:v>
                </c:pt>
                <c:pt idx="27613">
                  <c:v>-315.23649999999998</c:v>
                </c:pt>
                <c:pt idx="27614">
                  <c:v>-315.23449999999997</c:v>
                </c:pt>
                <c:pt idx="27615">
                  <c:v>-315.23249999999996</c:v>
                </c:pt>
                <c:pt idx="27616">
                  <c:v>-315.23050000000001</c:v>
                </c:pt>
                <c:pt idx="27617">
                  <c:v>-315.2285</c:v>
                </c:pt>
                <c:pt idx="27618">
                  <c:v>-315.22649999999999</c:v>
                </c:pt>
                <c:pt idx="27619">
                  <c:v>-315.22449999999998</c:v>
                </c:pt>
                <c:pt idx="27620">
                  <c:v>-315.22249999999997</c:v>
                </c:pt>
                <c:pt idx="27621">
                  <c:v>-315.22049999999996</c:v>
                </c:pt>
                <c:pt idx="27622">
                  <c:v>-315.21849999999995</c:v>
                </c:pt>
                <c:pt idx="27623">
                  <c:v>-315.2165</c:v>
                </c:pt>
                <c:pt idx="27624">
                  <c:v>-315.21449999999999</c:v>
                </c:pt>
                <c:pt idx="27625">
                  <c:v>-315.21249999999998</c:v>
                </c:pt>
                <c:pt idx="27626">
                  <c:v>-315.21049999999997</c:v>
                </c:pt>
                <c:pt idx="27627">
                  <c:v>-315.20849999999996</c:v>
                </c:pt>
                <c:pt idx="27628">
                  <c:v>-315.20650000000001</c:v>
                </c:pt>
                <c:pt idx="27629">
                  <c:v>-315.2045</c:v>
                </c:pt>
                <c:pt idx="27630">
                  <c:v>-315.20249999999999</c:v>
                </c:pt>
                <c:pt idx="27631">
                  <c:v>-315.20049999999998</c:v>
                </c:pt>
                <c:pt idx="27632">
                  <c:v>-315.19849999999997</c:v>
                </c:pt>
                <c:pt idx="27633">
                  <c:v>-315.19649999999996</c:v>
                </c:pt>
                <c:pt idx="27634">
                  <c:v>-315.19449999999995</c:v>
                </c:pt>
                <c:pt idx="27635">
                  <c:v>-315.1925</c:v>
                </c:pt>
                <c:pt idx="27636">
                  <c:v>-315.19049999999999</c:v>
                </c:pt>
                <c:pt idx="27637">
                  <c:v>-315.18849999999998</c:v>
                </c:pt>
                <c:pt idx="27638">
                  <c:v>-315.18649999999997</c:v>
                </c:pt>
                <c:pt idx="27639">
                  <c:v>-315.18449999999996</c:v>
                </c:pt>
                <c:pt idx="27640">
                  <c:v>-315.1825</c:v>
                </c:pt>
                <c:pt idx="27641">
                  <c:v>-315.18049999999999</c:v>
                </c:pt>
                <c:pt idx="27642">
                  <c:v>-315.17849999999999</c:v>
                </c:pt>
                <c:pt idx="27643">
                  <c:v>-315.17649999999998</c:v>
                </c:pt>
                <c:pt idx="27644">
                  <c:v>-315.17449999999997</c:v>
                </c:pt>
                <c:pt idx="27645">
                  <c:v>-315.17249999999996</c:v>
                </c:pt>
                <c:pt idx="27646">
                  <c:v>-315.17049999999995</c:v>
                </c:pt>
                <c:pt idx="27647">
                  <c:v>-315.16849999999999</c:v>
                </c:pt>
                <c:pt idx="27648">
                  <c:v>-315.16649999999998</c:v>
                </c:pt>
                <c:pt idx="27649">
                  <c:v>-315.16449999999998</c:v>
                </c:pt>
                <c:pt idx="27650">
                  <c:v>-315.16249999999997</c:v>
                </c:pt>
                <c:pt idx="27651">
                  <c:v>-315.16049999999996</c:v>
                </c:pt>
                <c:pt idx="27652">
                  <c:v>-315.1585</c:v>
                </c:pt>
                <c:pt idx="27653">
                  <c:v>-315.15649999999999</c:v>
                </c:pt>
                <c:pt idx="27654">
                  <c:v>-315.15449999999998</c:v>
                </c:pt>
                <c:pt idx="27655">
                  <c:v>-315.15249999999997</c:v>
                </c:pt>
                <c:pt idx="27656">
                  <c:v>-315.15049999999997</c:v>
                </c:pt>
                <c:pt idx="27657">
                  <c:v>-315.14849999999996</c:v>
                </c:pt>
                <c:pt idx="27658">
                  <c:v>-315.14649999999995</c:v>
                </c:pt>
                <c:pt idx="27659">
                  <c:v>-315.14449999999999</c:v>
                </c:pt>
                <c:pt idx="27660">
                  <c:v>-315.14249999999998</c:v>
                </c:pt>
                <c:pt idx="27661">
                  <c:v>-315.14049999999997</c:v>
                </c:pt>
                <c:pt idx="27662">
                  <c:v>-315.13849999999996</c:v>
                </c:pt>
                <c:pt idx="27663">
                  <c:v>-315.13649999999996</c:v>
                </c:pt>
                <c:pt idx="27664">
                  <c:v>-315.1345</c:v>
                </c:pt>
                <c:pt idx="27665">
                  <c:v>-315.13249999999999</c:v>
                </c:pt>
                <c:pt idx="27666">
                  <c:v>-315.13049999999998</c:v>
                </c:pt>
                <c:pt idx="27667">
                  <c:v>-315.12849999999997</c:v>
                </c:pt>
                <c:pt idx="27668">
                  <c:v>-315.12649999999996</c:v>
                </c:pt>
                <c:pt idx="27669">
                  <c:v>-315.12449999999995</c:v>
                </c:pt>
                <c:pt idx="27670">
                  <c:v>-315.12249999999995</c:v>
                </c:pt>
                <c:pt idx="27671">
                  <c:v>-315.12049999999999</c:v>
                </c:pt>
                <c:pt idx="27672">
                  <c:v>-315.11849999999998</c:v>
                </c:pt>
                <c:pt idx="27673">
                  <c:v>-315.11649999999997</c:v>
                </c:pt>
                <c:pt idx="27674">
                  <c:v>-315.11449999999996</c:v>
                </c:pt>
                <c:pt idx="27675">
                  <c:v>-315.11249999999995</c:v>
                </c:pt>
                <c:pt idx="27676">
                  <c:v>-315.1105</c:v>
                </c:pt>
                <c:pt idx="27677">
                  <c:v>-315.10849999999999</c:v>
                </c:pt>
                <c:pt idx="27678">
                  <c:v>-315.10649999999998</c:v>
                </c:pt>
                <c:pt idx="27679">
                  <c:v>-315.10449999999997</c:v>
                </c:pt>
                <c:pt idx="27680">
                  <c:v>-315.10249999999996</c:v>
                </c:pt>
                <c:pt idx="27681">
                  <c:v>-315.10049999999995</c:v>
                </c:pt>
                <c:pt idx="27682">
                  <c:v>-315.0985</c:v>
                </c:pt>
                <c:pt idx="27683">
                  <c:v>-315.09649999999999</c:v>
                </c:pt>
                <c:pt idx="27684">
                  <c:v>-315.09449999999998</c:v>
                </c:pt>
                <c:pt idx="27685">
                  <c:v>-315.09249999999997</c:v>
                </c:pt>
                <c:pt idx="27686">
                  <c:v>-315.09049999999996</c:v>
                </c:pt>
                <c:pt idx="27687">
                  <c:v>-315.08849999999995</c:v>
                </c:pt>
                <c:pt idx="27688">
                  <c:v>-315.0865</c:v>
                </c:pt>
                <c:pt idx="27689">
                  <c:v>-315.08449999999999</c:v>
                </c:pt>
                <c:pt idx="27690">
                  <c:v>-315.08249999999998</c:v>
                </c:pt>
                <c:pt idx="27691">
                  <c:v>-315.08049999999997</c:v>
                </c:pt>
                <c:pt idx="27692">
                  <c:v>-315.07849999999996</c:v>
                </c:pt>
                <c:pt idx="27693">
                  <c:v>-315.07649999999995</c:v>
                </c:pt>
                <c:pt idx="27694">
                  <c:v>-315.0745</c:v>
                </c:pt>
                <c:pt idx="27695">
                  <c:v>-315.07249999999999</c:v>
                </c:pt>
                <c:pt idx="27696">
                  <c:v>-315.07049999999998</c:v>
                </c:pt>
                <c:pt idx="27697">
                  <c:v>-315.06849999999997</c:v>
                </c:pt>
                <c:pt idx="27698">
                  <c:v>-315.06649999999996</c:v>
                </c:pt>
                <c:pt idx="27699">
                  <c:v>-315.06449999999995</c:v>
                </c:pt>
                <c:pt idx="27700">
                  <c:v>-315.0625</c:v>
                </c:pt>
                <c:pt idx="27701">
                  <c:v>-315.06049999999999</c:v>
                </c:pt>
                <c:pt idx="27702">
                  <c:v>-315.05849999999998</c:v>
                </c:pt>
                <c:pt idx="27703">
                  <c:v>-315.05649999999997</c:v>
                </c:pt>
                <c:pt idx="27704">
                  <c:v>-315.05449999999996</c:v>
                </c:pt>
                <c:pt idx="27705">
                  <c:v>-315.05250000000001</c:v>
                </c:pt>
                <c:pt idx="27706">
                  <c:v>-315.0505</c:v>
                </c:pt>
                <c:pt idx="27707">
                  <c:v>-315.04849999999999</c:v>
                </c:pt>
                <c:pt idx="27708">
                  <c:v>-315.04649999999998</c:v>
                </c:pt>
                <c:pt idx="27709">
                  <c:v>-315.04449999999997</c:v>
                </c:pt>
                <c:pt idx="27710">
                  <c:v>-315.04249999999996</c:v>
                </c:pt>
                <c:pt idx="27711">
                  <c:v>-315.04049999999995</c:v>
                </c:pt>
                <c:pt idx="27712">
                  <c:v>-315.0385</c:v>
                </c:pt>
                <c:pt idx="27713">
                  <c:v>-315.03649999999999</c:v>
                </c:pt>
                <c:pt idx="27714">
                  <c:v>-315.03449999999998</c:v>
                </c:pt>
                <c:pt idx="27715">
                  <c:v>-315.03249999999997</c:v>
                </c:pt>
                <c:pt idx="27716">
                  <c:v>-315.03049999999996</c:v>
                </c:pt>
                <c:pt idx="27717">
                  <c:v>-315.02850000000001</c:v>
                </c:pt>
                <c:pt idx="27718">
                  <c:v>-315.0265</c:v>
                </c:pt>
                <c:pt idx="27719">
                  <c:v>-315.02449999999999</c:v>
                </c:pt>
                <c:pt idx="27720">
                  <c:v>-315.02249999999998</c:v>
                </c:pt>
                <c:pt idx="27721">
                  <c:v>-315.02049999999997</c:v>
                </c:pt>
                <c:pt idx="27722">
                  <c:v>-315.01849999999996</c:v>
                </c:pt>
                <c:pt idx="27723">
                  <c:v>-315.01649999999995</c:v>
                </c:pt>
                <c:pt idx="27724">
                  <c:v>-315.0145</c:v>
                </c:pt>
                <c:pt idx="27725">
                  <c:v>-315.01249999999999</c:v>
                </c:pt>
                <c:pt idx="27726">
                  <c:v>-315.01049999999998</c:v>
                </c:pt>
                <c:pt idx="27727">
                  <c:v>-315.00849999999997</c:v>
                </c:pt>
                <c:pt idx="27728">
                  <c:v>-315.00649999999996</c:v>
                </c:pt>
                <c:pt idx="27729">
                  <c:v>-315.00450000000001</c:v>
                </c:pt>
                <c:pt idx="27730">
                  <c:v>-315.0025</c:v>
                </c:pt>
                <c:pt idx="27731">
                  <c:v>-315.00049999999999</c:v>
                </c:pt>
                <c:pt idx="27732">
                  <c:v>-314.99849999999998</c:v>
                </c:pt>
                <c:pt idx="27733">
                  <c:v>-314.99649999999997</c:v>
                </c:pt>
                <c:pt idx="27734">
                  <c:v>-314.99449999999996</c:v>
                </c:pt>
                <c:pt idx="27735">
                  <c:v>-314.99249999999995</c:v>
                </c:pt>
                <c:pt idx="27736">
                  <c:v>-314.9905</c:v>
                </c:pt>
                <c:pt idx="27737">
                  <c:v>-314.98849999999999</c:v>
                </c:pt>
                <c:pt idx="27738">
                  <c:v>-314.98649999999998</c:v>
                </c:pt>
                <c:pt idx="27739">
                  <c:v>-314.98449999999997</c:v>
                </c:pt>
                <c:pt idx="27740">
                  <c:v>-314.98249999999996</c:v>
                </c:pt>
                <c:pt idx="27741">
                  <c:v>-314.98050000000001</c:v>
                </c:pt>
                <c:pt idx="27742">
                  <c:v>-314.9785</c:v>
                </c:pt>
                <c:pt idx="27743">
                  <c:v>-314.97649999999999</c:v>
                </c:pt>
                <c:pt idx="27744">
                  <c:v>-314.97449999999998</c:v>
                </c:pt>
                <c:pt idx="27745">
                  <c:v>-314.97249999999997</c:v>
                </c:pt>
                <c:pt idx="27746">
                  <c:v>-314.97049999999996</c:v>
                </c:pt>
                <c:pt idx="27747">
                  <c:v>-314.96849999999995</c:v>
                </c:pt>
                <c:pt idx="27748">
                  <c:v>-314.9665</c:v>
                </c:pt>
                <c:pt idx="27749">
                  <c:v>-314.96449999999999</c:v>
                </c:pt>
                <c:pt idx="27750">
                  <c:v>-314.96249999999998</c:v>
                </c:pt>
                <c:pt idx="27751">
                  <c:v>-314.96049999999997</c:v>
                </c:pt>
                <c:pt idx="27752">
                  <c:v>-314.95849999999996</c:v>
                </c:pt>
                <c:pt idx="27753">
                  <c:v>-314.95650000000001</c:v>
                </c:pt>
                <c:pt idx="27754">
                  <c:v>-314.9545</c:v>
                </c:pt>
                <c:pt idx="27755">
                  <c:v>-314.95249999999999</c:v>
                </c:pt>
                <c:pt idx="27756">
                  <c:v>-314.95049999999998</c:v>
                </c:pt>
                <c:pt idx="27757">
                  <c:v>-314.94849999999997</c:v>
                </c:pt>
                <c:pt idx="27758">
                  <c:v>-314.94649999999996</c:v>
                </c:pt>
                <c:pt idx="27759">
                  <c:v>-314.94449999999995</c:v>
                </c:pt>
                <c:pt idx="27760">
                  <c:v>-314.9425</c:v>
                </c:pt>
                <c:pt idx="27761">
                  <c:v>-314.94049999999999</c:v>
                </c:pt>
                <c:pt idx="27762">
                  <c:v>-314.93849999999998</c:v>
                </c:pt>
                <c:pt idx="27763">
                  <c:v>-314.93649999999997</c:v>
                </c:pt>
                <c:pt idx="27764">
                  <c:v>-314.93449999999996</c:v>
                </c:pt>
                <c:pt idx="27765">
                  <c:v>-314.9325</c:v>
                </c:pt>
                <c:pt idx="27766">
                  <c:v>-314.93049999999999</c:v>
                </c:pt>
                <c:pt idx="27767">
                  <c:v>-314.92849999999999</c:v>
                </c:pt>
                <c:pt idx="27768">
                  <c:v>-314.92649999999998</c:v>
                </c:pt>
                <c:pt idx="27769">
                  <c:v>-314.92449999999997</c:v>
                </c:pt>
                <c:pt idx="27770">
                  <c:v>-314.92249999999996</c:v>
                </c:pt>
                <c:pt idx="27771">
                  <c:v>-314.92049999999995</c:v>
                </c:pt>
                <c:pt idx="27772">
                  <c:v>-314.91849999999999</c:v>
                </c:pt>
                <c:pt idx="27773">
                  <c:v>-314.91649999999998</c:v>
                </c:pt>
                <c:pt idx="27774">
                  <c:v>-314.91449999999998</c:v>
                </c:pt>
                <c:pt idx="27775">
                  <c:v>-314.91249999999997</c:v>
                </c:pt>
                <c:pt idx="27776">
                  <c:v>-314.91049999999996</c:v>
                </c:pt>
                <c:pt idx="27777">
                  <c:v>-314.9085</c:v>
                </c:pt>
                <c:pt idx="27778">
                  <c:v>-314.90649999999999</c:v>
                </c:pt>
                <c:pt idx="27779">
                  <c:v>-314.90449999999998</c:v>
                </c:pt>
                <c:pt idx="27780">
                  <c:v>-314.90249999999997</c:v>
                </c:pt>
                <c:pt idx="27781">
                  <c:v>-314.90049999999997</c:v>
                </c:pt>
                <c:pt idx="27782">
                  <c:v>-314.89849999999996</c:v>
                </c:pt>
                <c:pt idx="27783">
                  <c:v>-314.89649999999995</c:v>
                </c:pt>
                <c:pt idx="27784">
                  <c:v>-314.89449999999999</c:v>
                </c:pt>
                <c:pt idx="27785">
                  <c:v>-314.89249999999998</c:v>
                </c:pt>
                <c:pt idx="27786">
                  <c:v>-314.89049999999997</c:v>
                </c:pt>
                <c:pt idx="27787">
                  <c:v>-314.88849999999996</c:v>
                </c:pt>
                <c:pt idx="27788">
                  <c:v>-314.88649999999996</c:v>
                </c:pt>
                <c:pt idx="27789">
                  <c:v>-314.8845</c:v>
                </c:pt>
                <c:pt idx="27790">
                  <c:v>-314.88249999999999</c:v>
                </c:pt>
                <c:pt idx="27791">
                  <c:v>-314.88049999999998</c:v>
                </c:pt>
                <c:pt idx="27792">
                  <c:v>-314.87849999999997</c:v>
                </c:pt>
                <c:pt idx="27793">
                  <c:v>-314.87649999999996</c:v>
                </c:pt>
                <c:pt idx="27794">
                  <c:v>-314.87449999999995</c:v>
                </c:pt>
                <c:pt idx="27795">
                  <c:v>-314.87249999999995</c:v>
                </c:pt>
                <c:pt idx="27796">
                  <c:v>-314.87049999999999</c:v>
                </c:pt>
                <c:pt idx="27797">
                  <c:v>-314.86849999999998</c:v>
                </c:pt>
                <c:pt idx="27798">
                  <c:v>-314.86649999999997</c:v>
                </c:pt>
                <c:pt idx="27799">
                  <c:v>-314.86449999999996</c:v>
                </c:pt>
                <c:pt idx="27800">
                  <c:v>-314.86249999999995</c:v>
                </c:pt>
                <c:pt idx="27801">
                  <c:v>-314.8605</c:v>
                </c:pt>
                <c:pt idx="27802">
                  <c:v>-314.85849999999999</c:v>
                </c:pt>
                <c:pt idx="27803">
                  <c:v>-314.85649999999998</c:v>
                </c:pt>
                <c:pt idx="27804">
                  <c:v>-314.85449999999997</c:v>
                </c:pt>
                <c:pt idx="27805">
                  <c:v>-314.85249999999996</c:v>
                </c:pt>
                <c:pt idx="27806">
                  <c:v>-314.85049999999995</c:v>
                </c:pt>
                <c:pt idx="27807">
                  <c:v>-314.8485</c:v>
                </c:pt>
                <c:pt idx="27808">
                  <c:v>-314.84649999999999</c:v>
                </c:pt>
                <c:pt idx="27809">
                  <c:v>-314.84449999999998</c:v>
                </c:pt>
                <c:pt idx="27810">
                  <c:v>-314.84249999999997</c:v>
                </c:pt>
                <c:pt idx="27811">
                  <c:v>-314.84049999999996</c:v>
                </c:pt>
                <c:pt idx="27812">
                  <c:v>-314.83849999999995</c:v>
                </c:pt>
                <c:pt idx="27813">
                  <c:v>-314.8365</c:v>
                </c:pt>
                <c:pt idx="27814">
                  <c:v>-314.83449999999999</c:v>
                </c:pt>
                <c:pt idx="27815">
                  <c:v>-314.83249999999998</c:v>
                </c:pt>
                <c:pt idx="27816">
                  <c:v>-314.83049999999997</c:v>
                </c:pt>
                <c:pt idx="27817">
                  <c:v>-314.82849999999996</c:v>
                </c:pt>
                <c:pt idx="27818">
                  <c:v>-314.82649999999995</c:v>
                </c:pt>
                <c:pt idx="27819">
                  <c:v>-314.8245</c:v>
                </c:pt>
                <c:pt idx="27820">
                  <c:v>-314.82249999999999</c:v>
                </c:pt>
                <c:pt idx="27821">
                  <c:v>-314.82049999999998</c:v>
                </c:pt>
                <c:pt idx="27822">
                  <c:v>-314.81849999999997</c:v>
                </c:pt>
                <c:pt idx="27823">
                  <c:v>-314.81649999999996</c:v>
                </c:pt>
                <c:pt idx="27824">
                  <c:v>-314.81449999999995</c:v>
                </c:pt>
                <c:pt idx="27825">
                  <c:v>-314.8125</c:v>
                </c:pt>
                <c:pt idx="27826">
                  <c:v>-314.81049999999999</c:v>
                </c:pt>
                <c:pt idx="27827">
                  <c:v>-314.80849999999998</c:v>
                </c:pt>
                <c:pt idx="27828">
                  <c:v>-314.80649999999997</c:v>
                </c:pt>
                <c:pt idx="27829">
                  <c:v>-314.80449999999996</c:v>
                </c:pt>
                <c:pt idx="27830">
                  <c:v>-314.80250000000001</c:v>
                </c:pt>
                <c:pt idx="27831">
                  <c:v>-314.8005</c:v>
                </c:pt>
                <c:pt idx="27832">
                  <c:v>-314.79849999999999</c:v>
                </c:pt>
                <c:pt idx="27833">
                  <c:v>-314.79649999999998</c:v>
                </c:pt>
                <c:pt idx="27834">
                  <c:v>-314.79449999999997</c:v>
                </c:pt>
                <c:pt idx="27835">
                  <c:v>-314.79249999999996</c:v>
                </c:pt>
                <c:pt idx="27836">
                  <c:v>-314.79049999999995</c:v>
                </c:pt>
                <c:pt idx="27837">
                  <c:v>-314.7885</c:v>
                </c:pt>
                <c:pt idx="27838">
                  <c:v>-314.78649999999999</c:v>
                </c:pt>
                <c:pt idx="27839">
                  <c:v>-314.78449999999998</c:v>
                </c:pt>
                <c:pt idx="27840">
                  <c:v>-314.78249999999997</c:v>
                </c:pt>
                <c:pt idx="27841">
                  <c:v>-314.78049999999996</c:v>
                </c:pt>
                <c:pt idx="27842">
                  <c:v>-314.77850000000001</c:v>
                </c:pt>
                <c:pt idx="27843">
                  <c:v>-314.7765</c:v>
                </c:pt>
                <c:pt idx="27844">
                  <c:v>-314.77449999999999</c:v>
                </c:pt>
                <c:pt idx="27845">
                  <c:v>-314.77249999999998</c:v>
                </c:pt>
                <c:pt idx="27846">
                  <c:v>-314.77049999999997</c:v>
                </c:pt>
                <c:pt idx="27847">
                  <c:v>-314.76849999999996</c:v>
                </c:pt>
                <c:pt idx="27848">
                  <c:v>-314.76649999999995</c:v>
                </c:pt>
                <c:pt idx="27849">
                  <c:v>-314.7645</c:v>
                </c:pt>
                <c:pt idx="27850">
                  <c:v>-314.76249999999999</c:v>
                </c:pt>
                <c:pt idx="27851">
                  <c:v>-314.76049999999998</c:v>
                </c:pt>
                <c:pt idx="27852">
                  <c:v>-314.75849999999997</c:v>
                </c:pt>
                <c:pt idx="27853">
                  <c:v>-314.75649999999996</c:v>
                </c:pt>
                <c:pt idx="27854">
                  <c:v>-314.75450000000001</c:v>
                </c:pt>
                <c:pt idx="27855">
                  <c:v>-314.7525</c:v>
                </c:pt>
                <c:pt idx="27856">
                  <c:v>-314.75049999999999</c:v>
                </c:pt>
                <c:pt idx="27857">
                  <c:v>-314.74849999999998</c:v>
                </c:pt>
                <c:pt idx="27858">
                  <c:v>-314.74649999999997</c:v>
                </c:pt>
                <c:pt idx="27859">
                  <c:v>-314.74449999999996</c:v>
                </c:pt>
                <c:pt idx="27860">
                  <c:v>-314.74249999999995</c:v>
                </c:pt>
                <c:pt idx="27861">
                  <c:v>-314.7405</c:v>
                </c:pt>
                <c:pt idx="27862">
                  <c:v>-314.73849999999999</c:v>
                </c:pt>
                <c:pt idx="27863">
                  <c:v>-314.73649999999998</c:v>
                </c:pt>
                <c:pt idx="27864">
                  <c:v>-314.73449999999997</c:v>
                </c:pt>
                <c:pt idx="27865">
                  <c:v>-314.73249999999996</c:v>
                </c:pt>
                <c:pt idx="27866">
                  <c:v>-314.73050000000001</c:v>
                </c:pt>
                <c:pt idx="27867">
                  <c:v>-314.7285</c:v>
                </c:pt>
                <c:pt idx="27868">
                  <c:v>-314.72649999999999</c:v>
                </c:pt>
                <c:pt idx="27869">
                  <c:v>-314.72449999999998</c:v>
                </c:pt>
                <c:pt idx="27870">
                  <c:v>-314.72249999999997</c:v>
                </c:pt>
                <c:pt idx="27871">
                  <c:v>-314.72049999999996</c:v>
                </c:pt>
                <c:pt idx="27872">
                  <c:v>-314.71849999999995</c:v>
                </c:pt>
                <c:pt idx="27873">
                  <c:v>-314.7165</c:v>
                </c:pt>
                <c:pt idx="27874">
                  <c:v>-314.71449999999999</c:v>
                </c:pt>
                <c:pt idx="27875">
                  <c:v>-314.71249999999998</c:v>
                </c:pt>
                <c:pt idx="27876">
                  <c:v>-314.71049999999997</c:v>
                </c:pt>
                <c:pt idx="27877">
                  <c:v>-314.70849999999996</c:v>
                </c:pt>
                <c:pt idx="27878">
                  <c:v>-314.70650000000001</c:v>
                </c:pt>
                <c:pt idx="27879">
                  <c:v>-314.7045</c:v>
                </c:pt>
                <c:pt idx="27880">
                  <c:v>-314.70249999999999</c:v>
                </c:pt>
                <c:pt idx="27881">
                  <c:v>-314.70049999999998</c:v>
                </c:pt>
                <c:pt idx="27882">
                  <c:v>-314.69849999999997</c:v>
                </c:pt>
                <c:pt idx="27883">
                  <c:v>-314.69649999999996</c:v>
                </c:pt>
                <c:pt idx="27884">
                  <c:v>-314.69449999999995</c:v>
                </c:pt>
                <c:pt idx="27885">
                  <c:v>-314.6925</c:v>
                </c:pt>
                <c:pt idx="27886">
                  <c:v>-314.69049999999999</c:v>
                </c:pt>
                <c:pt idx="27887">
                  <c:v>-314.68849999999998</c:v>
                </c:pt>
                <c:pt idx="27888">
                  <c:v>-314.68649999999997</c:v>
                </c:pt>
                <c:pt idx="27889">
                  <c:v>-314.68449999999996</c:v>
                </c:pt>
                <c:pt idx="27890">
                  <c:v>-314.6825</c:v>
                </c:pt>
                <c:pt idx="27891">
                  <c:v>-314.68049999999999</c:v>
                </c:pt>
                <c:pt idx="27892">
                  <c:v>-314.67849999999999</c:v>
                </c:pt>
                <c:pt idx="27893">
                  <c:v>-314.67649999999998</c:v>
                </c:pt>
                <c:pt idx="27894">
                  <c:v>-314.67449999999997</c:v>
                </c:pt>
                <c:pt idx="27895">
                  <c:v>-314.67249999999996</c:v>
                </c:pt>
                <c:pt idx="27896">
                  <c:v>-314.67049999999995</c:v>
                </c:pt>
                <c:pt idx="27897">
                  <c:v>-314.66849999999999</c:v>
                </c:pt>
                <c:pt idx="27898">
                  <c:v>-314.66649999999998</c:v>
                </c:pt>
                <c:pt idx="27899">
                  <c:v>-314.66449999999998</c:v>
                </c:pt>
                <c:pt idx="27900">
                  <c:v>-314.66249999999997</c:v>
                </c:pt>
                <c:pt idx="27901">
                  <c:v>-314.66049999999996</c:v>
                </c:pt>
                <c:pt idx="27902">
                  <c:v>-314.6585</c:v>
                </c:pt>
                <c:pt idx="27903">
                  <c:v>-314.65649999999999</c:v>
                </c:pt>
                <c:pt idx="27904">
                  <c:v>-314.65449999999998</c:v>
                </c:pt>
                <c:pt idx="27905">
                  <c:v>-314.65249999999997</c:v>
                </c:pt>
                <c:pt idx="27906">
                  <c:v>-314.65049999999997</c:v>
                </c:pt>
                <c:pt idx="27907">
                  <c:v>-314.64849999999996</c:v>
                </c:pt>
                <c:pt idx="27908">
                  <c:v>-314.64649999999995</c:v>
                </c:pt>
                <c:pt idx="27909">
                  <c:v>-314.64449999999999</c:v>
                </c:pt>
                <c:pt idx="27910">
                  <c:v>-314.64249999999998</c:v>
                </c:pt>
                <c:pt idx="27911">
                  <c:v>-314.64049999999997</c:v>
                </c:pt>
                <c:pt idx="27912">
                  <c:v>-314.63849999999996</c:v>
                </c:pt>
                <c:pt idx="27913">
                  <c:v>-314.63649999999996</c:v>
                </c:pt>
                <c:pt idx="27914">
                  <c:v>-314.6345</c:v>
                </c:pt>
                <c:pt idx="27915">
                  <c:v>-314.63249999999999</c:v>
                </c:pt>
                <c:pt idx="27916">
                  <c:v>-314.63049999999998</c:v>
                </c:pt>
                <c:pt idx="27917">
                  <c:v>-314.62849999999997</c:v>
                </c:pt>
                <c:pt idx="27918">
                  <c:v>-314.62649999999996</c:v>
                </c:pt>
                <c:pt idx="27919">
                  <c:v>-314.62449999999995</c:v>
                </c:pt>
                <c:pt idx="27920">
                  <c:v>-314.62249999999995</c:v>
                </c:pt>
                <c:pt idx="27921">
                  <c:v>-314.62049999999999</c:v>
                </c:pt>
                <c:pt idx="27922">
                  <c:v>-314.61849999999998</c:v>
                </c:pt>
                <c:pt idx="27923">
                  <c:v>-314.61649999999997</c:v>
                </c:pt>
                <c:pt idx="27924">
                  <c:v>-314.61449999999996</c:v>
                </c:pt>
                <c:pt idx="27925">
                  <c:v>-314.61249999999995</c:v>
                </c:pt>
                <c:pt idx="27926">
                  <c:v>-314.6105</c:v>
                </c:pt>
                <c:pt idx="27927">
                  <c:v>-314.60849999999999</c:v>
                </c:pt>
                <c:pt idx="27928">
                  <c:v>-314.60649999999998</c:v>
                </c:pt>
                <c:pt idx="27929">
                  <c:v>-314.60449999999997</c:v>
                </c:pt>
                <c:pt idx="27930">
                  <c:v>-314.60249999999996</c:v>
                </c:pt>
                <c:pt idx="27931">
                  <c:v>-314.60049999999995</c:v>
                </c:pt>
                <c:pt idx="27932">
                  <c:v>-314.5985</c:v>
                </c:pt>
                <c:pt idx="27933">
                  <c:v>-314.59649999999999</c:v>
                </c:pt>
                <c:pt idx="27934">
                  <c:v>-314.59449999999998</c:v>
                </c:pt>
                <c:pt idx="27935">
                  <c:v>-314.59249999999997</c:v>
                </c:pt>
                <c:pt idx="27936">
                  <c:v>-314.59049999999996</c:v>
                </c:pt>
                <c:pt idx="27937">
                  <c:v>-314.58849999999995</c:v>
                </c:pt>
                <c:pt idx="27938">
                  <c:v>-314.5865</c:v>
                </c:pt>
                <c:pt idx="27939">
                  <c:v>-314.58449999999999</c:v>
                </c:pt>
                <c:pt idx="27940">
                  <c:v>-314.58249999999998</c:v>
                </c:pt>
                <c:pt idx="27941">
                  <c:v>-314.58049999999997</c:v>
                </c:pt>
                <c:pt idx="27942">
                  <c:v>-314.57849999999996</c:v>
                </c:pt>
                <c:pt idx="27943">
                  <c:v>-314.57649999999995</c:v>
                </c:pt>
                <c:pt idx="27944">
                  <c:v>-314.5745</c:v>
                </c:pt>
                <c:pt idx="27945">
                  <c:v>-314.57249999999999</c:v>
                </c:pt>
                <c:pt idx="27946">
                  <c:v>-314.57049999999998</c:v>
                </c:pt>
                <c:pt idx="27947">
                  <c:v>-314.56849999999997</c:v>
                </c:pt>
                <c:pt idx="27948">
                  <c:v>-314.56649999999996</c:v>
                </c:pt>
                <c:pt idx="27949">
                  <c:v>-314.56449999999995</c:v>
                </c:pt>
                <c:pt idx="27950">
                  <c:v>-314.5625</c:v>
                </c:pt>
                <c:pt idx="27951">
                  <c:v>-314.56049999999999</c:v>
                </c:pt>
                <c:pt idx="27952">
                  <c:v>-314.55849999999998</c:v>
                </c:pt>
                <c:pt idx="27953">
                  <c:v>-314.55649999999997</c:v>
                </c:pt>
                <c:pt idx="27954">
                  <c:v>-314.55449999999996</c:v>
                </c:pt>
                <c:pt idx="27955">
                  <c:v>-314.55250000000001</c:v>
                </c:pt>
                <c:pt idx="27956">
                  <c:v>-314.5505</c:v>
                </c:pt>
                <c:pt idx="27957">
                  <c:v>-314.54849999999999</c:v>
                </c:pt>
                <c:pt idx="27958">
                  <c:v>-314.54649999999998</c:v>
                </c:pt>
                <c:pt idx="27959">
                  <c:v>-314.54449999999997</c:v>
                </c:pt>
                <c:pt idx="27960">
                  <c:v>-314.54249999999996</c:v>
                </c:pt>
                <c:pt idx="27961">
                  <c:v>-314.54049999999995</c:v>
                </c:pt>
                <c:pt idx="27962">
                  <c:v>-314.5385</c:v>
                </c:pt>
                <c:pt idx="27963">
                  <c:v>-314.53649999999999</c:v>
                </c:pt>
                <c:pt idx="27964">
                  <c:v>-314.53449999999998</c:v>
                </c:pt>
                <c:pt idx="27965">
                  <c:v>-314.53249999999997</c:v>
                </c:pt>
                <c:pt idx="27966">
                  <c:v>-314.53049999999996</c:v>
                </c:pt>
                <c:pt idx="27967">
                  <c:v>-314.52850000000001</c:v>
                </c:pt>
                <c:pt idx="27968">
                  <c:v>-314.5265</c:v>
                </c:pt>
                <c:pt idx="27969">
                  <c:v>-314.52449999999999</c:v>
                </c:pt>
                <c:pt idx="27970">
                  <c:v>-314.52249999999998</c:v>
                </c:pt>
                <c:pt idx="27971">
                  <c:v>-314.52049999999997</c:v>
                </c:pt>
                <c:pt idx="27972">
                  <c:v>-314.51849999999996</c:v>
                </c:pt>
                <c:pt idx="27973">
                  <c:v>-314.51649999999995</c:v>
                </c:pt>
                <c:pt idx="27974">
                  <c:v>-314.5145</c:v>
                </c:pt>
                <c:pt idx="27975">
                  <c:v>-314.51249999999999</c:v>
                </c:pt>
                <c:pt idx="27976">
                  <c:v>-314.51049999999998</c:v>
                </c:pt>
                <c:pt idx="27977">
                  <c:v>-314.50849999999997</c:v>
                </c:pt>
                <c:pt idx="27978">
                  <c:v>-314.50649999999996</c:v>
                </c:pt>
                <c:pt idx="27979">
                  <c:v>-314.50450000000001</c:v>
                </c:pt>
                <c:pt idx="27980">
                  <c:v>-314.5025</c:v>
                </c:pt>
                <c:pt idx="27981">
                  <c:v>-314.50049999999999</c:v>
                </c:pt>
                <c:pt idx="27982">
                  <c:v>-314.49849999999998</c:v>
                </c:pt>
                <c:pt idx="27983">
                  <c:v>-314.49649999999997</c:v>
                </c:pt>
                <c:pt idx="27984">
                  <c:v>-314.49449999999996</c:v>
                </c:pt>
                <c:pt idx="27985">
                  <c:v>-314.49249999999995</c:v>
                </c:pt>
                <c:pt idx="27986">
                  <c:v>-314.4905</c:v>
                </c:pt>
                <c:pt idx="27987">
                  <c:v>-314.48849999999999</c:v>
                </c:pt>
                <c:pt idx="27988">
                  <c:v>-314.48649999999998</c:v>
                </c:pt>
                <c:pt idx="27989">
                  <c:v>-314.48449999999997</c:v>
                </c:pt>
                <c:pt idx="27990">
                  <c:v>-314.48249999999996</c:v>
                </c:pt>
                <c:pt idx="27991">
                  <c:v>-314.48050000000001</c:v>
                </c:pt>
                <c:pt idx="27992">
                  <c:v>-314.4785</c:v>
                </c:pt>
                <c:pt idx="27993">
                  <c:v>-314.47649999999999</c:v>
                </c:pt>
                <c:pt idx="27994">
                  <c:v>-314.47449999999998</c:v>
                </c:pt>
                <c:pt idx="27995">
                  <c:v>-314.47249999999997</c:v>
                </c:pt>
                <c:pt idx="27996">
                  <c:v>-314.47049999999996</c:v>
                </c:pt>
                <c:pt idx="27997">
                  <c:v>-314.46849999999995</c:v>
                </c:pt>
                <c:pt idx="27998">
                  <c:v>-314.4665</c:v>
                </c:pt>
                <c:pt idx="27999">
                  <c:v>-314.46449999999999</c:v>
                </c:pt>
                <c:pt idx="28000">
                  <c:v>-314.46249999999998</c:v>
                </c:pt>
                <c:pt idx="28001">
                  <c:v>-314.46049999999997</c:v>
                </c:pt>
                <c:pt idx="28002">
                  <c:v>-314.45849999999996</c:v>
                </c:pt>
                <c:pt idx="28003">
                  <c:v>-314.45650000000001</c:v>
                </c:pt>
                <c:pt idx="28004">
                  <c:v>-314.4545</c:v>
                </c:pt>
                <c:pt idx="28005">
                  <c:v>-314.45249999999999</c:v>
                </c:pt>
                <c:pt idx="28006">
                  <c:v>-314.45049999999998</c:v>
                </c:pt>
                <c:pt idx="28007">
                  <c:v>-314.44849999999997</c:v>
                </c:pt>
                <c:pt idx="28008">
                  <c:v>-314.44649999999996</c:v>
                </c:pt>
                <c:pt idx="28009">
                  <c:v>-314.44449999999995</c:v>
                </c:pt>
                <c:pt idx="28010">
                  <c:v>-314.4425</c:v>
                </c:pt>
                <c:pt idx="28011">
                  <c:v>-314.44049999999999</c:v>
                </c:pt>
                <c:pt idx="28012">
                  <c:v>-314.43849999999998</c:v>
                </c:pt>
                <c:pt idx="28013">
                  <c:v>-314.43649999999997</c:v>
                </c:pt>
                <c:pt idx="28014">
                  <c:v>-314.43449999999996</c:v>
                </c:pt>
                <c:pt idx="28015">
                  <c:v>-314.4325</c:v>
                </c:pt>
                <c:pt idx="28016">
                  <c:v>-314.43049999999999</c:v>
                </c:pt>
                <c:pt idx="28017">
                  <c:v>-314.42849999999999</c:v>
                </c:pt>
                <c:pt idx="28018">
                  <c:v>-314.42649999999998</c:v>
                </c:pt>
                <c:pt idx="28019">
                  <c:v>-314.42449999999997</c:v>
                </c:pt>
                <c:pt idx="28020">
                  <c:v>-314.42249999999996</c:v>
                </c:pt>
                <c:pt idx="28021">
                  <c:v>-314.42049999999995</c:v>
                </c:pt>
                <c:pt idx="28022">
                  <c:v>-314.41849999999999</c:v>
                </c:pt>
                <c:pt idx="28023">
                  <c:v>-314.41649999999998</c:v>
                </c:pt>
                <c:pt idx="28024">
                  <c:v>-314.41449999999998</c:v>
                </c:pt>
                <c:pt idx="28025">
                  <c:v>-314.41249999999997</c:v>
                </c:pt>
                <c:pt idx="28026">
                  <c:v>-314.41049999999996</c:v>
                </c:pt>
                <c:pt idx="28027">
                  <c:v>-314.4085</c:v>
                </c:pt>
                <c:pt idx="28028">
                  <c:v>-314.40649999999999</c:v>
                </c:pt>
                <c:pt idx="28029">
                  <c:v>-314.40449999999998</c:v>
                </c:pt>
                <c:pt idx="28030">
                  <c:v>-314.40249999999997</c:v>
                </c:pt>
                <c:pt idx="28031">
                  <c:v>-314.40049999999997</c:v>
                </c:pt>
                <c:pt idx="28032">
                  <c:v>-314.39849999999996</c:v>
                </c:pt>
                <c:pt idx="28033">
                  <c:v>-314.39649999999995</c:v>
                </c:pt>
                <c:pt idx="28034">
                  <c:v>-314.39449999999999</c:v>
                </c:pt>
                <c:pt idx="28035">
                  <c:v>-314.39249999999998</c:v>
                </c:pt>
                <c:pt idx="28036">
                  <c:v>-314.39049999999997</c:v>
                </c:pt>
                <c:pt idx="28037">
                  <c:v>-314.38849999999996</c:v>
                </c:pt>
                <c:pt idx="28038">
                  <c:v>-314.38649999999996</c:v>
                </c:pt>
                <c:pt idx="28039">
                  <c:v>-314.3845</c:v>
                </c:pt>
                <c:pt idx="28040">
                  <c:v>-314.38249999999999</c:v>
                </c:pt>
                <c:pt idx="28041">
                  <c:v>-314.38049999999998</c:v>
                </c:pt>
                <c:pt idx="28042">
                  <c:v>-314.37849999999997</c:v>
                </c:pt>
                <c:pt idx="28043">
                  <c:v>-314.37649999999996</c:v>
                </c:pt>
                <c:pt idx="28044">
                  <c:v>-314.37449999999995</c:v>
                </c:pt>
                <c:pt idx="28045">
                  <c:v>-314.37249999999995</c:v>
                </c:pt>
                <c:pt idx="28046">
                  <c:v>-314.37049999999999</c:v>
                </c:pt>
                <c:pt idx="28047">
                  <c:v>-314.36849999999998</c:v>
                </c:pt>
                <c:pt idx="28048">
                  <c:v>-314.36649999999997</c:v>
                </c:pt>
                <c:pt idx="28049">
                  <c:v>-314.36449999999996</c:v>
                </c:pt>
                <c:pt idx="28050">
                  <c:v>-314.36249999999995</c:v>
                </c:pt>
                <c:pt idx="28051">
                  <c:v>-314.3605</c:v>
                </c:pt>
                <c:pt idx="28052">
                  <c:v>-314.35849999999999</c:v>
                </c:pt>
                <c:pt idx="28053">
                  <c:v>-314.35649999999998</c:v>
                </c:pt>
                <c:pt idx="28054">
                  <c:v>-314.35449999999997</c:v>
                </c:pt>
                <c:pt idx="28055">
                  <c:v>-314.35249999999996</c:v>
                </c:pt>
                <c:pt idx="28056">
                  <c:v>-314.35049999999995</c:v>
                </c:pt>
                <c:pt idx="28057">
                  <c:v>-314.3485</c:v>
                </c:pt>
                <c:pt idx="28058">
                  <c:v>-314.34649999999999</c:v>
                </c:pt>
                <c:pt idx="28059">
                  <c:v>-314.34449999999998</c:v>
                </c:pt>
                <c:pt idx="28060">
                  <c:v>-314.34249999999997</c:v>
                </c:pt>
                <c:pt idx="28061">
                  <c:v>-314.34049999999996</c:v>
                </c:pt>
                <c:pt idx="28062">
                  <c:v>-314.33849999999995</c:v>
                </c:pt>
                <c:pt idx="28063">
                  <c:v>-314.3365</c:v>
                </c:pt>
                <c:pt idx="28064">
                  <c:v>-314.33449999999999</c:v>
                </c:pt>
                <c:pt idx="28065">
                  <c:v>-314.33249999999998</c:v>
                </c:pt>
                <c:pt idx="28066">
                  <c:v>-314.33049999999997</c:v>
                </c:pt>
                <c:pt idx="28067">
                  <c:v>-314.32849999999996</c:v>
                </c:pt>
                <c:pt idx="28068">
                  <c:v>-314.32649999999995</c:v>
                </c:pt>
                <c:pt idx="28069">
                  <c:v>-314.3245</c:v>
                </c:pt>
                <c:pt idx="28070">
                  <c:v>-314.32249999999999</c:v>
                </c:pt>
                <c:pt idx="28071">
                  <c:v>-314.32049999999998</c:v>
                </c:pt>
                <c:pt idx="28072">
                  <c:v>-314.31849999999997</c:v>
                </c:pt>
                <c:pt idx="28073">
                  <c:v>-314.31649999999996</c:v>
                </c:pt>
                <c:pt idx="28074">
                  <c:v>-314.31449999999995</c:v>
                </c:pt>
                <c:pt idx="28075">
                  <c:v>-314.3125</c:v>
                </c:pt>
                <c:pt idx="28076">
                  <c:v>-314.31049999999999</c:v>
                </c:pt>
                <c:pt idx="28077">
                  <c:v>-314.30849999999998</c:v>
                </c:pt>
                <c:pt idx="28078">
                  <c:v>-314.30649999999997</c:v>
                </c:pt>
                <c:pt idx="28079">
                  <c:v>-314.30449999999996</c:v>
                </c:pt>
                <c:pt idx="28080">
                  <c:v>-314.30250000000001</c:v>
                </c:pt>
                <c:pt idx="28081">
                  <c:v>-314.3005</c:v>
                </c:pt>
                <c:pt idx="28082">
                  <c:v>-314.29849999999999</c:v>
                </c:pt>
                <c:pt idx="28083">
                  <c:v>-314.29649999999998</c:v>
                </c:pt>
                <c:pt idx="28084">
                  <c:v>-314.29449999999997</c:v>
                </c:pt>
                <c:pt idx="28085">
                  <c:v>-314.29249999999996</c:v>
                </c:pt>
                <c:pt idx="28086">
                  <c:v>-314.29049999999995</c:v>
                </c:pt>
                <c:pt idx="28087">
                  <c:v>-314.2885</c:v>
                </c:pt>
                <c:pt idx="28088">
                  <c:v>-314.28649999999999</c:v>
                </c:pt>
                <c:pt idx="28089">
                  <c:v>-314.28449999999998</c:v>
                </c:pt>
                <c:pt idx="28090">
                  <c:v>-314.28249999999997</c:v>
                </c:pt>
                <c:pt idx="28091">
                  <c:v>-314.28049999999996</c:v>
                </c:pt>
                <c:pt idx="28092">
                  <c:v>-314.27850000000001</c:v>
                </c:pt>
                <c:pt idx="28093">
                  <c:v>-314.2765</c:v>
                </c:pt>
                <c:pt idx="28094">
                  <c:v>-314.27449999999999</c:v>
                </c:pt>
                <c:pt idx="28095">
                  <c:v>-314.27249999999998</c:v>
                </c:pt>
                <c:pt idx="28096">
                  <c:v>-314.27049999999997</c:v>
                </c:pt>
                <c:pt idx="28097">
                  <c:v>-314.26849999999996</c:v>
                </c:pt>
                <c:pt idx="28098">
                  <c:v>-314.26649999999995</c:v>
                </c:pt>
                <c:pt idx="28099">
                  <c:v>-314.2645</c:v>
                </c:pt>
                <c:pt idx="28100">
                  <c:v>-314.26249999999999</c:v>
                </c:pt>
                <c:pt idx="28101">
                  <c:v>-314.26049999999998</c:v>
                </c:pt>
                <c:pt idx="28102">
                  <c:v>-314.25849999999997</c:v>
                </c:pt>
                <c:pt idx="28103">
                  <c:v>-314.25649999999996</c:v>
                </c:pt>
                <c:pt idx="28104">
                  <c:v>-314.25450000000001</c:v>
                </c:pt>
                <c:pt idx="28105">
                  <c:v>-314.2525</c:v>
                </c:pt>
                <c:pt idx="28106">
                  <c:v>-314.25049999999999</c:v>
                </c:pt>
                <c:pt idx="28107">
                  <c:v>-314.24849999999998</c:v>
                </c:pt>
                <c:pt idx="28108">
                  <c:v>-314.24649999999997</c:v>
                </c:pt>
                <c:pt idx="28109">
                  <c:v>-314.24449999999996</c:v>
                </c:pt>
                <c:pt idx="28110">
                  <c:v>-314.24249999999995</c:v>
                </c:pt>
                <c:pt idx="28111">
                  <c:v>-314.2405</c:v>
                </c:pt>
                <c:pt idx="28112">
                  <c:v>-314.23849999999999</c:v>
                </c:pt>
                <c:pt idx="28113">
                  <c:v>-314.23649999999998</c:v>
                </c:pt>
                <c:pt idx="28114">
                  <c:v>-314.23449999999997</c:v>
                </c:pt>
                <c:pt idx="28115">
                  <c:v>-314.23249999999996</c:v>
                </c:pt>
                <c:pt idx="28116">
                  <c:v>-314.23050000000001</c:v>
                </c:pt>
                <c:pt idx="28117">
                  <c:v>-314.2285</c:v>
                </c:pt>
                <c:pt idx="28118">
                  <c:v>-314.22649999999999</c:v>
                </c:pt>
                <c:pt idx="28119">
                  <c:v>-314.22449999999998</c:v>
                </c:pt>
                <c:pt idx="28120">
                  <c:v>-314.22249999999997</c:v>
                </c:pt>
                <c:pt idx="28121">
                  <c:v>-314.22049999999996</c:v>
                </c:pt>
                <c:pt idx="28122">
                  <c:v>-314.21849999999995</c:v>
                </c:pt>
                <c:pt idx="28123">
                  <c:v>-314.2165</c:v>
                </c:pt>
                <c:pt idx="28124">
                  <c:v>-314.21449999999999</c:v>
                </c:pt>
                <c:pt idx="28125">
                  <c:v>-314.21249999999998</c:v>
                </c:pt>
                <c:pt idx="28126">
                  <c:v>-314.21049999999997</c:v>
                </c:pt>
                <c:pt idx="28127">
                  <c:v>-314.20849999999996</c:v>
                </c:pt>
                <c:pt idx="28128">
                  <c:v>-314.20650000000001</c:v>
                </c:pt>
                <c:pt idx="28129">
                  <c:v>-314.2045</c:v>
                </c:pt>
                <c:pt idx="28130">
                  <c:v>-314.20249999999999</c:v>
                </c:pt>
                <c:pt idx="28131">
                  <c:v>-314.20049999999998</c:v>
                </c:pt>
                <c:pt idx="28132">
                  <c:v>-314.19849999999997</c:v>
                </c:pt>
                <c:pt idx="28133">
                  <c:v>-314.19649999999996</c:v>
                </c:pt>
                <c:pt idx="28134">
                  <c:v>-314.19449999999995</c:v>
                </c:pt>
                <c:pt idx="28135">
                  <c:v>-314.1925</c:v>
                </c:pt>
                <c:pt idx="28136">
                  <c:v>-314.19049999999999</c:v>
                </c:pt>
                <c:pt idx="28137">
                  <c:v>-314.18849999999998</c:v>
                </c:pt>
                <c:pt idx="28138">
                  <c:v>-314.18649999999997</c:v>
                </c:pt>
                <c:pt idx="28139">
                  <c:v>-314.18449999999996</c:v>
                </c:pt>
                <c:pt idx="28140">
                  <c:v>-314.1825</c:v>
                </c:pt>
                <c:pt idx="28141">
                  <c:v>-314.18049999999999</c:v>
                </c:pt>
                <c:pt idx="28142">
                  <c:v>-314.17849999999999</c:v>
                </c:pt>
                <c:pt idx="28143">
                  <c:v>-314.17649999999998</c:v>
                </c:pt>
                <c:pt idx="28144">
                  <c:v>-314.17449999999997</c:v>
                </c:pt>
                <c:pt idx="28145">
                  <c:v>-314.17249999999996</c:v>
                </c:pt>
                <c:pt idx="28146">
                  <c:v>-314.17049999999995</c:v>
                </c:pt>
                <c:pt idx="28147">
                  <c:v>-314.16849999999999</c:v>
                </c:pt>
                <c:pt idx="28148">
                  <c:v>-314.16649999999998</c:v>
                </c:pt>
                <c:pt idx="28149">
                  <c:v>-314.16449999999998</c:v>
                </c:pt>
                <c:pt idx="28150">
                  <c:v>-314.16249999999997</c:v>
                </c:pt>
                <c:pt idx="28151">
                  <c:v>-314.16049999999996</c:v>
                </c:pt>
                <c:pt idx="28152">
                  <c:v>-314.1585</c:v>
                </c:pt>
                <c:pt idx="28153">
                  <c:v>-314.15649999999999</c:v>
                </c:pt>
                <c:pt idx="28154">
                  <c:v>-314.15449999999998</c:v>
                </c:pt>
                <c:pt idx="28155">
                  <c:v>-314.15249999999997</c:v>
                </c:pt>
                <c:pt idx="28156">
                  <c:v>-314.15049999999997</c:v>
                </c:pt>
                <c:pt idx="28157">
                  <c:v>-314.14849999999996</c:v>
                </c:pt>
                <c:pt idx="28158">
                  <c:v>-314.14649999999995</c:v>
                </c:pt>
                <c:pt idx="28159">
                  <c:v>-314.14449999999999</c:v>
                </c:pt>
                <c:pt idx="28160">
                  <c:v>-314.14249999999998</c:v>
                </c:pt>
                <c:pt idx="28161">
                  <c:v>-314.14049999999997</c:v>
                </c:pt>
                <c:pt idx="28162">
                  <c:v>-314.13849999999996</c:v>
                </c:pt>
                <c:pt idx="28163">
                  <c:v>-314.13649999999996</c:v>
                </c:pt>
                <c:pt idx="28164">
                  <c:v>-314.1345</c:v>
                </c:pt>
                <c:pt idx="28165">
                  <c:v>-314.13249999999999</c:v>
                </c:pt>
                <c:pt idx="28166">
                  <c:v>-314.13049999999998</c:v>
                </c:pt>
                <c:pt idx="28167">
                  <c:v>-314.12849999999997</c:v>
                </c:pt>
                <c:pt idx="28168">
                  <c:v>-314.12649999999996</c:v>
                </c:pt>
                <c:pt idx="28169">
                  <c:v>-314.12449999999995</c:v>
                </c:pt>
                <c:pt idx="28170">
                  <c:v>-314.12249999999995</c:v>
                </c:pt>
                <c:pt idx="28171">
                  <c:v>-314.12049999999999</c:v>
                </c:pt>
                <c:pt idx="28172">
                  <c:v>-314.11849999999998</c:v>
                </c:pt>
                <c:pt idx="28173">
                  <c:v>-314.11649999999997</c:v>
                </c:pt>
                <c:pt idx="28174">
                  <c:v>-314.11449999999996</c:v>
                </c:pt>
                <c:pt idx="28175">
                  <c:v>-314.11249999999995</c:v>
                </c:pt>
                <c:pt idx="28176">
                  <c:v>-314.1105</c:v>
                </c:pt>
                <c:pt idx="28177">
                  <c:v>-314.10849999999999</c:v>
                </c:pt>
                <c:pt idx="28178">
                  <c:v>-314.10649999999998</c:v>
                </c:pt>
                <c:pt idx="28179">
                  <c:v>-314.10449999999997</c:v>
                </c:pt>
                <c:pt idx="28180">
                  <c:v>-314.10249999999996</c:v>
                </c:pt>
                <c:pt idx="28181">
                  <c:v>-314.10049999999995</c:v>
                </c:pt>
                <c:pt idx="28182">
                  <c:v>-314.0985</c:v>
                </c:pt>
                <c:pt idx="28183">
                  <c:v>-314.09649999999999</c:v>
                </c:pt>
                <c:pt idx="28184">
                  <c:v>-314.09449999999998</c:v>
                </c:pt>
                <c:pt idx="28185">
                  <c:v>-314.09249999999997</c:v>
                </c:pt>
                <c:pt idx="28186">
                  <c:v>-314.09049999999996</c:v>
                </c:pt>
                <c:pt idx="28187">
                  <c:v>-314.08849999999995</c:v>
                </c:pt>
                <c:pt idx="28188">
                  <c:v>-314.0865</c:v>
                </c:pt>
                <c:pt idx="28189">
                  <c:v>-314.08449999999999</c:v>
                </c:pt>
                <c:pt idx="28190">
                  <c:v>-314.08249999999998</c:v>
                </c:pt>
                <c:pt idx="28191">
                  <c:v>-314.08049999999997</c:v>
                </c:pt>
                <c:pt idx="28192">
                  <c:v>-314.07849999999996</c:v>
                </c:pt>
                <c:pt idx="28193">
                  <c:v>-314.07649999999995</c:v>
                </c:pt>
                <c:pt idx="28194">
                  <c:v>-314.0745</c:v>
                </c:pt>
                <c:pt idx="28195">
                  <c:v>-314.07249999999999</c:v>
                </c:pt>
                <c:pt idx="28196">
                  <c:v>-314.07049999999998</c:v>
                </c:pt>
                <c:pt idx="28197">
                  <c:v>-314.06849999999997</c:v>
                </c:pt>
                <c:pt idx="28198">
                  <c:v>-314.06649999999996</c:v>
                </c:pt>
                <c:pt idx="28199">
                  <c:v>-314.06449999999995</c:v>
                </c:pt>
                <c:pt idx="28200">
                  <c:v>-314.0625</c:v>
                </c:pt>
                <c:pt idx="28201">
                  <c:v>-314.06049999999999</c:v>
                </c:pt>
                <c:pt idx="28202">
                  <c:v>-314.05849999999998</c:v>
                </c:pt>
                <c:pt idx="28203">
                  <c:v>-314.05649999999997</c:v>
                </c:pt>
                <c:pt idx="28204">
                  <c:v>-314.05449999999996</c:v>
                </c:pt>
                <c:pt idx="28205">
                  <c:v>-314.05250000000001</c:v>
                </c:pt>
                <c:pt idx="28206">
                  <c:v>-314.0505</c:v>
                </c:pt>
                <c:pt idx="28207">
                  <c:v>-314.04849999999999</c:v>
                </c:pt>
                <c:pt idx="28208">
                  <c:v>-314.04649999999998</c:v>
                </c:pt>
                <c:pt idx="28209">
                  <c:v>-314.04449999999997</c:v>
                </c:pt>
                <c:pt idx="28210">
                  <c:v>-314.04249999999996</c:v>
                </c:pt>
                <c:pt idx="28211">
                  <c:v>-314.04049999999995</c:v>
                </c:pt>
                <c:pt idx="28212">
                  <c:v>-314.0385</c:v>
                </c:pt>
                <c:pt idx="28213">
                  <c:v>-314.03649999999999</c:v>
                </c:pt>
                <c:pt idx="28214">
                  <c:v>-314.03449999999998</c:v>
                </c:pt>
                <c:pt idx="28215">
                  <c:v>-314.03249999999997</c:v>
                </c:pt>
                <c:pt idx="28216">
                  <c:v>-314.03049999999996</c:v>
                </c:pt>
                <c:pt idx="28217">
                  <c:v>-314.02850000000001</c:v>
                </c:pt>
                <c:pt idx="28218">
                  <c:v>-314.0265</c:v>
                </c:pt>
                <c:pt idx="28219">
                  <c:v>-314.02449999999999</c:v>
                </c:pt>
                <c:pt idx="28220">
                  <c:v>-314.02249999999998</c:v>
                </c:pt>
                <c:pt idx="28221">
                  <c:v>-314.02049999999997</c:v>
                </c:pt>
                <c:pt idx="28222">
                  <c:v>-314.01849999999996</c:v>
                </c:pt>
                <c:pt idx="28223">
                  <c:v>-314.01649999999995</c:v>
                </c:pt>
                <c:pt idx="28224">
                  <c:v>-314.0145</c:v>
                </c:pt>
                <c:pt idx="28225">
                  <c:v>-314.01249999999999</c:v>
                </c:pt>
                <c:pt idx="28226">
                  <c:v>-314.01049999999998</c:v>
                </c:pt>
                <c:pt idx="28227">
                  <c:v>-314.00849999999997</c:v>
                </c:pt>
                <c:pt idx="28228">
                  <c:v>-314.00649999999996</c:v>
                </c:pt>
                <c:pt idx="28229">
                  <c:v>-314.00450000000001</c:v>
                </c:pt>
                <c:pt idx="28230">
                  <c:v>-314.0025</c:v>
                </c:pt>
                <c:pt idx="28231">
                  <c:v>-314.00049999999999</c:v>
                </c:pt>
                <c:pt idx="28232">
                  <c:v>-313.99849999999998</c:v>
                </c:pt>
                <c:pt idx="28233">
                  <c:v>-313.99649999999997</c:v>
                </c:pt>
                <c:pt idx="28234">
                  <c:v>-313.99449999999996</c:v>
                </c:pt>
                <c:pt idx="28235">
                  <c:v>-313.99249999999995</c:v>
                </c:pt>
                <c:pt idx="28236">
                  <c:v>-313.9905</c:v>
                </c:pt>
                <c:pt idx="28237">
                  <c:v>-313.98849999999999</c:v>
                </c:pt>
                <c:pt idx="28238">
                  <c:v>-313.98649999999998</c:v>
                </c:pt>
                <c:pt idx="28239">
                  <c:v>-313.98449999999997</c:v>
                </c:pt>
                <c:pt idx="28240">
                  <c:v>-313.98249999999996</c:v>
                </c:pt>
                <c:pt idx="28241">
                  <c:v>-313.98050000000001</c:v>
                </c:pt>
                <c:pt idx="28242">
                  <c:v>-313.9785</c:v>
                </c:pt>
                <c:pt idx="28243">
                  <c:v>-313.97649999999999</c:v>
                </c:pt>
                <c:pt idx="28244">
                  <c:v>-313.97449999999998</c:v>
                </c:pt>
                <c:pt idx="28245">
                  <c:v>-313.97249999999997</c:v>
                </c:pt>
                <c:pt idx="28246">
                  <c:v>-313.97049999999996</c:v>
                </c:pt>
                <c:pt idx="28247">
                  <c:v>-313.96849999999995</c:v>
                </c:pt>
                <c:pt idx="28248">
                  <c:v>-313.9665</c:v>
                </c:pt>
                <c:pt idx="28249">
                  <c:v>-313.96449999999999</c:v>
                </c:pt>
                <c:pt idx="28250">
                  <c:v>-313.96249999999998</c:v>
                </c:pt>
                <c:pt idx="28251">
                  <c:v>-313.96049999999997</c:v>
                </c:pt>
                <c:pt idx="28252">
                  <c:v>-313.95849999999996</c:v>
                </c:pt>
                <c:pt idx="28253">
                  <c:v>-313.95650000000001</c:v>
                </c:pt>
                <c:pt idx="28254">
                  <c:v>-313.9545</c:v>
                </c:pt>
                <c:pt idx="28255">
                  <c:v>-313.95249999999999</c:v>
                </c:pt>
                <c:pt idx="28256">
                  <c:v>-313.95049999999998</c:v>
                </c:pt>
                <c:pt idx="28257">
                  <c:v>-313.94849999999997</c:v>
                </c:pt>
                <c:pt idx="28258">
                  <c:v>-313.94649999999996</c:v>
                </c:pt>
                <c:pt idx="28259">
                  <c:v>-313.94449999999995</c:v>
                </c:pt>
                <c:pt idx="28260">
                  <c:v>-313.9425</c:v>
                </c:pt>
                <c:pt idx="28261">
                  <c:v>-313.94049999999999</c:v>
                </c:pt>
                <c:pt idx="28262">
                  <c:v>-313.93849999999998</c:v>
                </c:pt>
                <c:pt idx="28263">
                  <c:v>-313.93649999999997</c:v>
                </c:pt>
                <c:pt idx="28264">
                  <c:v>-313.93449999999996</c:v>
                </c:pt>
                <c:pt idx="28265">
                  <c:v>-313.9325</c:v>
                </c:pt>
                <c:pt idx="28266">
                  <c:v>-313.93049999999999</c:v>
                </c:pt>
                <c:pt idx="28267">
                  <c:v>-313.92849999999999</c:v>
                </c:pt>
                <c:pt idx="28268">
                  <c:v>-313.92649999999998</c:v>
                </c:pt>
                <c:pt idx="28269">
                  <c:v>-313.92449999999997</c:v>
                </c:pt>
                <c:pt idx="28270">
                  <c:v>-313.92249999999996</c:v>
                </c:pt>
                <c:pt idx="28271">
                  <c:v>-313.92049999999995</c:v>
                </c:pt>
                <c:pt idx="28272">
                  <c:v>-313.91849999999999</c:v>
                </c:pt>
                <c:pt idx="28273">
                  <c:v>-313.91649999999998</c:v>
                </c:pt>
                <c:pt idx="28274">
                  <c:v>-313.91449999999998</c:v>
                </c:pt>
                <c:pt idx="28275">
                  <c:v>-313.91249999999997</c:v>
                </c:pt>
                <c:pt idx="28276">
                  <c:v>-313.91049999999996</c:v>
                </c:pt>
                <c:pt idx="28277">
                  <c:v>-313.9085</c:v>
                </c:pt>
                <c:pt idx="28278">
                  <c:v>-313.90649999999999</c:v>
                </c:pt>
                <c:pt idx="28279">
                  <c:v>-313.90449999999998</c:v>
                </c:pt>
                <c:pt idx="28280">
                  <c:v>-313.90249999999997</c:v>
                </c:pt>
                <c:pt idx="28281">
                  <c:v>-313.90049999999997</c:v>
                </c:pt>
                <c:pt idx="28282">
                  <c:v>-313.89849999999996</c:v>
                </c:pt>
                <c:pt idx="28283">
                  <c:v>-313.89649999999995</c:v>
                </c:pt>
                <c:pt idx="28284">
                  <c:v>-313.89449999999999</c:v>
                </c:pt>
                <c:pt idx="28285">
                  <c:v>-313.89249999999998</c:v>
                </c:pt>
                <c:pt idx="28286">
                  <c:v>-313.89049999999997</c:v>
                </c:pt>
                <c:pt idx="28287">
                  <c:v>-313.88849999999996</c:v>
                </c:pt>
                <c:pt idx="28288">
                  <c:v>-313.88649999999996</c:v>
                </c:pt>
                <c:pt idx="28289">
                  <c:v>-313.8845</c:v>
                </c:pt>
                <c:pt idx="28290">
                  <c:v>-313.88249999999999</c:v>
                </c:pt>
                <c:pt idx="28291">
                  <c:v>-313.88049999999998</c:v>
                </c:pt>
                <c:pt idx="28292">
                  <c:v>-313.87849999999997</c:v>
                </c:pt>
                <c:pt idx="28293">
                  <c:v>-313.87649999999996</c:v>
                </c:pt>
                <c:pt idx="28294">
                  <c:v>-313.87449999999995</c:v>
                </c:pt>
                <c:pt idx="28295">
                  <c:v>-313.87249999999995</c:v>
                </c:pt>
                <c:pt idx="28296">
                  <c:v>-313.87049999999999</c:v>
                </c:pt>
                <c:pt idx="28297">
                  <c:v>-313.86849999999998</c:v>
                </c:pt>
                <c:pt idx="28298">
                  <c:v>-313.86649999999997</c:v>
                </c:pt>
                <c:pt idx="28299">
                  <c:v>-313.86449999999996</c:v>
                </c:pt>
                <c:pt idx="28300">
                  <c:v>-313.86249999999995</c:v>
                </c:pt>
                <c:pt idx="28301">
                  <c:v>-313.8605</c:v>
                </c:pt>
                <c:pt idx="28302">
                  <c:v>-313.85849999999999</c:v>
                </c:pt>
                <c:pt idx="28303">
                  <c:v>-313.85649999999998</c:v>
                </c:pt>
                <c:pt idx="28304">
                  <c:v>-313.85449999999997</c:v>
                </c:pt>
                <c:pt idx="28305">
                  <c:v>-313.85249999999996</c:v>
                </c:pt>
                <c:pt idx="28306">
                  <c:v>-313.85049999999995</c:v>
                </c:pt>
                <c:pt idx="28307">
                  <c:v>-313.8485</c:v>
                </c:pt>
                <c:pt idx="28308">
                  <c:v>-313.84649999999999</c:v>
                </c:pt>
                <c:pt idx="28309">
                  <c:v>-313.84449999999998</c:v>
                </c:pt>
                <c:pt idx="28310">
                  <c:v>-313.84249999999997</c:v>
                </c:pt>
                <c:pt idx="28311">
                  <c:v>-313.84049999999996</c:v>
                </c:pt>
                <c:pt idx="28312">
                  <c:v>-313.83849999999995</c:v>
                </c:pt>
                <c:pt idx="28313">
                  <c:v>-313.8365</c:v>
                </c:pt>
                <c:pt idx="28314">
                  <c:v>-313.83449999999999</c:v>
                </c:pt>
                <c:pt idx="28315">
                  <c:v>-313.83249999999998</c:v>
                </c:pt>
                <c:pt idx="28316">
                  <c:v>-313.83049999999997</c:v>
                </c:pt>
                <c:pt idx="28317">
                  <c:v>-313.82849999999996</c:v>
                </c:pt>
                <c:pt idx="28318">
                  <c:v>-313.82649999999995</c:v>
                </c:pt>
                <c:pt idx="28319">
                  <c:v>-313.8245</c:v>
                </c:pt>
                <c:pt idx="28320">
                  <c:v>-313.82249999999999</c:v>
                </c:pt>
                <c:pt idx="28321">
                  <c:v>-313.82049999999998</c:v>
                </c:pt>
                <c:pt idx="28322">
                  <c:v>-313.81849999999997</c:v>
                </c:pt>
                <c:pt idx="28323">
                  <c:v>-313.81649999999996</c:v>
                </c:pt>
                <c:pt idx="28324">
                  <c:v>-313.81449999999995</c:v>
                </c:pt>
                <c:pt idx="28325">
                  <c:v>-313.8125</c:v>
                </c:pt>
                <c:pt idx="28326">
                  <c:v>-313.81049999999999</c:v>
                </c:pt>
                <c:pt idx="28327">
                  <c:v>-313.80849999999998</c:v>
                </c:pt>
                <c:pt idx="28328">
                  <c:v>-313.80649999999997</c:v>
                </c:pt>
                <c:pt idx="28329">
                  <c:v>-313.80449999999996</c:v>
                </c:pt>
                <c:pt idx="28330">
                  <c:v>-313.80250000000001</c:v>
                </c:pt>
                <c:pt idx="28331">
                  <c:v>-313.8005</c:v>
                </c:pt>
                <c:pt idx="28332">
                  <c:v>-313.79849999999999</c:v>
                </c:pt>
                <c:pt idx="28333">
                  <c:v>-313.79649999999998</c:v>
                </c:pt>
                <c:pt idx="28334">
                  <c:v>-313.79449999999997</c:v>
                </c:pt>
                <c:pt idx="28335">
                  <c:v>-313.79249999999996</c:v>
                </c:pt>
                <c:pt idx="28336">
                  <c:v>-313.79049999999995</c:v>
                </c:pt>
                <c:pt idx="28337">
                  <c:v>-313.7885</c:v>
                </c:pt>
                <c:pt idx="28338">
                  <c:v>-313.78649999999999</c:v>
                </c:pt>
                <c:pt idx="28339">
                  <c:v>-313.78449999999998</c:v>
                </c:pt>
                <c:pt idx="28340">
                  <c:v>-313.78249999999997</c:v>
                </c:pt>
                <c:pt idx="28341">
                  <c:v>-313.78049999999996</c:v>
                </c:pt>
                <c:pt idx="28342">
                  <c:v>-313.77850000000001</c:v>
                </c:pt>
                <c:pt idx="28343">
                  <c:v>-313.7765</c:v>
                </c:pt>
                <c:pt idx="28344">
                  <c:v>-313.77449999999999</c:v>
                </c:pt>
                <c:pt idx="28345">
                  <c:v>-313.77249999999998</c:v>
                </c:pt>
                <c:pt idx="28346">
                  <c:v>-313.77049999999997</c:v>
                </c:pt>
                <c:pt idx="28347">
                  <c:v>-313.76849999999996</c:v>
                </c:pt>
                <c:pt idx="28348">
                  <c:v>-313.76649999999995</c:v>
                </c:pt>
                <c:pt idx="28349">
                  <c:v>-313.7645</c:v>
                </c:pt>
                <c:pt idx="28350">
                  <c:v>-313.76249999999999</c:v>
                </c:pt>
                <c:pt idx="28351">
                  <c:v>-313.76049999999998</c:v>
                </c:pt>
                <c:pt idx="28352">
                  <c:v>-313.75849999999997</c:v>
                </c:pt>
                <c:pt idx="28353">
                  <c:v>-313.75649999999996</c:v>
                </c:pt>
                <c:pt idx="28354">
                  <c:v>-313.75450000000001</c:v>
                </c:pt>
                <c:pt idx="28355">
                  <c:v>-313.7525</c:v>
                </c:pt>
                <c:pt idx="28356">
                  <c:v>-313.75049999999999</c:v>
                </c:pt>
                <c:pt idx="28357">
                  <c:v>-313.74849999999998</c:v>
                </c:pt>
                <c:pt idx="28358">
                  <c:v>-313.74649999999997</c:v>
                </c:pt>
                <c:pt idx="28359">
                  <c:v>-313.74449999999996</c:v>
                </c:pt>
                <c:pt idx="28360">
                  <c:v>-313.74249999999995</c:v>
                </c:pt>
                <c:pt idx="28361">
                  <c:v>-313.7405</c:v>
                </c:pt>
                <c:pt idx="28362">
                  <c:v>-313.73849999999999</c:v>
                </c:pt>
                <c:pt idx="28363">
                  <c:v>-313.73649999999998</c:v>
                </c:pt>
                <c:pt idx="28364">
                  <c:v>-313.73449999999997</c:v>
                </c:pt>
                <c:pt idx="28365">
                  <c:v>-313.73249999999996</c:v>
                </c:pt>
                <c:pt idx="28366">
                  <c:v>-313.73050000000001</c:v>
                </c:pt>
                <c:pt idx="28367">
                  <c:v>-313.7285</c:v>
                </c:pt>
                <c:pt idx="28368">
                  <c:v>-313.72649999999999</c:v>
                </c:pt>
                <c:pt idx="28369">
                  <c:v>-313.72449999999998</c:v>
                </c:pt>
                <c:pt idx="28370">
                  <c:v>-313.72249999999997</c:v>
                </c:pt>
                <c:pt idx="28371">
                  <c:v>-313.72049999999996</c:v>
                </c:pt>
                <c:pt idx="28372">
                  <c:v>-313.71849999999995</c:v>
                </c:pt>
                <c:pt idx="28373">
                  <c:v>-313.7165</c:v>
                </c:pt>
                <c:pt idx="28374">
                  <c:v>-313.71449999999999</c:v>
                </c:pt>
                <c:pt idx="28375">
                  <c:v>-313.71249999999998</c:v>
                </c:pt>
                <c:pt idx="28376">
                  <c:v>-313.71049999999997</c:v>
                </c:pt>
                <c:pt idx="28377">
                  <c:v>-313.70849999999996</c:v>
                </c:pt>
                <c:pt idx="28378">
                  <c:v>-313.70650000000001</c:v>
                </c:pt>
                <c:pt idx="28379">
                  <c:v>-313.7045</c:v>
                </c:pt>
                <c:pt idx="28380">
                  <c:v>-313.70249999999999</c:v>
                </c:pt>
                <c:pt idx="28381">
                  <c:v>-313.70049999999998</c:v>
                </c:pt>
                <c:pt idx="28382">
                  <c:v>-313.69849999999997</c:v>
                </c:pt>
                <c:pt idx="28383">
                  <c:v>-313.69649999999996</c:v>
                </c:pt>
                <c:pt idx="28384">
                  <c:v>-313.69449999999995</c:v>
                </c:pt>
                <c:pt idx="28385">
                  <c:v>-313.6925</c:v>
                </c:pt>
                <c:pt idx="28386">
                  <c:v>-313.69049999999999</c:v>
                </c:pt>
                <c:pt idx="28387">
                  <c:v>-313.68849999999998</c:v>
                </c:pt>
                <c:pt idx="28388">
                  <c:v>-313.68649999999997</c:v>
                </c:pt>
                <c:pt idx="28389">
                  <c:v>-313.68449999999996</c:v>
                </c:pt>
                <c:pt idx="28390">
                  <c:v>-313.6825</c:v>
                </c:pt>
                <c:pt idx="28391">
                  <c:v>-313.68049999999999</c:v>
                </c:pt>
                <c:pt idx="28392">
                  <c:v>-313.67849999999999</c:v>
                </c:pt>
                <c:pt idx="28393">
                  <c:v>-313.67649999999998</c:v>
                </c:pt>
                <c:pt idx="28394">
                  <c:v>-313.67449999999997</c:v>
                </c:pt>
                <c:pt idx="28395">
                  <c:v>-313.67249999999996</c:v>
                </c:pt>
                <c:pt idx="28396">
                  <c:v>-313.67049999999995</c:v>
                </c:pt>
                <c:pt idx="28397">
                  <c:v>-313.66849999999999</c:v>
                </c:pt>
                <c:pt idx="28398">
                  <c:v>-313.66649999999998</c:v>
                </c:pt>
                <c:pt idx="28399">
                  <c:v>-313.66449999999998</c:v>
                </c:pt>
                <c:pt idx="28400">
                  <c:v>-313.66249999999997</c:v>
                </c:pt>
                <c:pt idx="28401">
                  <c:v>-313.66049999999996</c:v>
                </c:pt>
                <c:pt idx="28402">
                  <c:v>-313.6585</c:v>
                </c:pt>
                <c:pt idx="28403">
                  <c:v>-313.65649999999999</c:v>
                </c:pt>
                <c:pt idx="28404">
                  <c:v>-313.65449999999998</c:v>
                </c:pt>
                <c:pt idx="28405">
                  <c:v>-313.65249999999997</c:v>
                </c:pt>
                <c:pt idx="28406">
                  <c:v>-313.65049999999997</c:v>
                </c:pt>
                <c:pt idx="28407">
                  <c:v>-313.64849999999996</c:v>
                </c:pt>
                <c:pt idx="28408">
                  <c:v>-313.64649999999995</c:v>
                </c:pt>
                <c:pt idx="28409">
                  <c:v>-313.64449999999999</c:v>
                </c:pt>
                <c:pt idx="28410">
                  <c:v>-313.64249999999998</c:v>
                </c:pt>
                <c:pt idx="28411">
                  <c:v>-313.64049999999997</c:v>
                </c:pt>
                <c:pt idx="28412">
                  <c:v>-313.63849999999996</c:v>
                </c:pt>
                <c:pt idx="28413">
                  <c:v>-313.63649999999996</c:v>
                </c:pt>
                <c:pt idx="28414">
                  <c:v>-313.6345</c:v>
                </c:pt>
                <c:pt idx="28415">
                  <c:v>-313.63249999999999</c:v>
                </c:pt>
                <c:pt idx="28416">
                  <c:v>-313.63049999999998</c:v>
                </c:pt>
                <c:pt idx="28417">
                  <c:v>-313.62849999999997</c:v>
                </c:pt>
                <c:pt idx="28418">
                  <c:v>-313.62649999999996</c:v>
                </c:pt>
                <c:pt idx="28419">
                  <c:v>-313.62449999999995</c:v>
                </c:pt>
                <c:pt idx="28420">
                  <c:v>-313.62249999999995</c:v>
                </c:pt>
                <c:pt idx="28421">
                  <c:v>-313.62049999999999</c:v>
                </c:pt>
                <c:pt idx="28422">
                  <c:v>-313.61849999999998</c:v>
                </c:pt>
                <c:pt idx="28423">
                  <c:v>-313.61649999999997</c:v>
                </c:pt>
                <c:pt idx="28424">
                  <c:v>-313.61449999999996</c:v>
                </c:pt>
                <c:pt idx="28425">
                  <c:v>-313.61249999999995</c:v>
                </c:pt>
                <c:pt idx="28426">
                  <c:v>-313.6105</c:v>
                </c:pt>
                <c:pt idx="28427">
                  <c:v>-313.60849999999999</c:v>
                </c:pt>
                <c:pt idx="28428">
                  <c:v>-313.60649999999998</c:v>
                </c:pt>
                <c:pt idx="28429">
                  <c:v>-313.60449999999997</c:v>
                </c:pt>
                <c:pt idx="28430">
                  <c:v>-313.60249999999996</c:v>
                </c:pt>
                <c:pt idx="28431">
                  <c:v>-313.60049999999995</c:v>
                </c:pt>
                <c:pt idx="28432">
                  <c:v>-313.5985</c:v>
                </c:pt>
                <c:pt idx="28433">
                  <c:v>-313.59649999999999</c:v>
                </c:pt>
                <c:pt idx="28434">
                  <c:v>-313.59449999999998</c:v>
                </c:pt>
                <c:pt idx="28435">
                  <c:v>-313.59249999999997</c:v>
                </c:pt>
                <c:pt idx="28436">
                  <c:v>-313.59049999999996</c:v>
                </c:pt>
                <c:pt idx="28437">
                  <c:v>-313.58849999999995</c:v>
                </c:pt>
                <c:pt idx="28438">
                  <c:v>-313.5865</c:v>
                </c:pt>
                <c:pt idx="28439">
                  <c:v>-313.58449999999999</c:v>
                </c:pt>
                <c:pt idx="28440">
                  <c:v>-313.58249999999998</c:v>
                </c:pt>
                <c:pt idx="28441">
                  <c:v>-313.58049999999997</c:v>
                </c:pt>
                <c:pt idx="28442">
                  <c:v>-313.57849999999996</c:v>
                </c:pt>
                <c:pt idx="28443">
                  <c:v>-313.57649999999995</c:v>
                </c:pt>
                <c:pt idx="28444">
                  <c:v>-313.5745</c:v>
                </c:pt>
                <c:pt idx="28445">
                  <c:v>-313.57249999999999</c:v>
                </c:pt>
                <c:pt idx="28446">
                  <c:v>-313.57049999999998</c:v>
                </c:pt>
                <c:pt idx="28447">
                  <c:v>-313.56849999999997</c:v>
                </c:pt>
                <c:pt idx="28448">
                  <c:v>-313.56649999999996</c:v>
                </c:pt>
                <c:pt idx="28449">
                  <c:v>-313.56449999999995</c:v>
                </c:pt>
                <c:pt idx="28450">
                  <c:v>-313.5625</c:v>
                </c:pt>
                <c:pt idx="28451">
                  <c:v>-313.56049999999999</c:v>
                </c:pt>
                <c:pt idx="28452">
                  <c:v>-313.55849999999998</c:v>
                </c:pt>
                <c:pt idx="28453">
                  <c:v>-313.55649999999997</c:v>
                </c:pt>
                <c:pt idx="28454">
                  <c:v>-313.55449999999996</c:v>
                </c:pt>
                <c:pt idx="28455">
                  <c:v>-313.55250000000001</c:v>
                </c:pt>
                <c:pt idx="28456">
                  <c:v>-313.5505</c:v>
                </c:pt>
                <c:pt idx="28457">
                  <c:v>-313.54849999999999</c:v>
                </c:pt>
                <c:pt idx="28458">
                  <c:v>-313.54649999999998</c:v>
                </c:pt>
                <c:pt idx="28459">
                  <c:v>-313.54449999999997</c:v>
                </c:pt>
                <c:pt idx="28460">
                  <c:v>-313.54249999999996</c:v>
                </c:pt>
                <c:pt idx="28461">
                  <c:v>-313.54049999999995</c:v>
                </c:pt>
                <c:pt idx="28462">
                  <c:v>-313.5385</c:v>
                </c:pt>
                <c:pt idx="28463">
                  <c:v>-313.53649999999999</c:v>
                </c:pt>
                <c:pt idx="28464">
                  <c:v>-313.53449999999998</c:v>
                </c:pt>
                <c:pt idx="28465">
                  <c:v>-313.53249999999997</c:v>
                </c:pt>
                <c:pt idx="28466">
                  <c:v>-313.53049999999996</c:v>
                </c:pt>
                <c:pt idx="28467">
                  <c:v>-313.52850000000001</c:v>
                </c:pt>
                <c:pt idx="28468">
                  <c:v>-313.5265</c:v>
                </c:pt>
                <c:pt idx="28469">
                  <c:v>-313.52449999999999</c:v>
                </c:pt>
                <c:pt idx="28470">
                  <c:v>-313.52249999999998</c:v>
                </c:pt>
                <c:pt idx="28471">
                  <c:v>-313.52049999999997</c:v>
                </c:pt>
                <c:pt idx="28472">
                  <c:v>-313.51849999999996</c:v>
                </c:pt>
                <c:pt idx="28473">
                  <c:v>-313.51649999999995</c:v>
                </c:pt>
                <c:pt idx="28474">
                  <c:v>-313.5145</c:v>
                </c:pt>
                <c:pt idx="28475">
                  <c:v>-313.51249999999999</c:v>
                </c:pt>
                <c:pt idx="28476">
                  <c:v>-313.51049999999998</c:v>
                </c:pt>
                <c:pt idx="28477">
                  <c:v>-313.50849999999997</c:v>
                </c:pt>
                <c:pt idx="28478">
                  <c:v>-313.50649999999996</c:v>
                </c:pt>
                <c:pt idx="28479">
                  <c:v>-313.50450000000001</c:v>
                </c:pt>
                <c:pt idx="28480">
                  <c:v>-313.5025</c:v>
                </c:pt>
                <c:pt idx="28481">
                  <c:v>-313.50049999999999</c:v>
                </c:pt>
                <c:pt idx="28482">
                  <c:v>-313.49849999999998</c:v>
                </c:pt>
                <c:pt idx="28483">
                  <c:v>-313.49649999999997</c:v>
                </c:pt>
                <c:pt idx="28484">
                  <c:v>-313.49449999999996</c:v>
                </c:pt>
                <c:pt idx="28485">
                  <c:v>-313.49249999999995</c:v>
                </c:pt>
                <c:pt idx="28486">
                  <c:v>-313.4905</c:v>
                </c:pt>
                <c:pt idx="28487">
                  <c:v>-313.48849999999999</c:v>
                </c:pt>
                <c:pt idx="28488">
                  <c:v>-313.48649999999998</c:v>
                </c:pt>
                <c:pt idx="28489">
                  <c:v>-313.48449999999997</c:v>
                </c:pt>
                <c:pt idx="28490">
                  <c:v>-313.48249999999996</c:v>
                </c:pt>
                <c:pt idx="28491">
                  <c:v>-313.48050000000001</c:v>
                </c:pt>
                <c:pt idx="28492">
                  <c:v>-313.4785</c:v>
                </c:pt>
                <c:pt idx="28493">
                  <c:v>-313.47649999999999</c:v>
                </c:pt>
                <c:pt idx="28494">
                  <c:v>-313.47449999999998</c:v>
                </c:pt>
                <c:pt idx="28495">
                  <c:v>-313.47249999999997</c:v>
                </c:pt>
                <c:pt idx="28496">
                  <c:v>-313.47049999999996</c:v>
                </c:pt>
                <c:pt idx="28497">
                  <c:v>-313.46849999999995</c:v>
                </c:pt>
                <c:pt idx="28498">
                  <c:v>-313.4665</c:v>
                </c:pt>
                <c:pt idx="28499">
                  <c:v>-313.46449999999999</c:v>
                </c:pt>
                <c:pt idx="28500">
                  <c:v>-313.46249999999998</c:v>
                </c:pt>
                <c:pt idx="28501">
                  <c:v>-313.46049999999997</c:v>
                </c:pt>
                <c:pt idx="28502">
                  <c:v>-313.45849999999996</c:v>
                </c:pt>
                <c:pt idx="28503">
                  <c:v>-313.45650000000001</c:v>
                </c:pt>
                <c:pt idx="28504">
                  <c:v>-313.4545</c:v>
                </c:pt>
                <c:pt idx="28505">
                  <c:v>-313.45249999999999</c:v>
                </c:pt>
                <c:pt idx="28506">
                  <c:v>-313.45049999999998</c:v>
                </c:pt>
                <c:pt idx="28507">
                  <c:v>-313.44849999999997</c:v>
                </c:pt>
                <c:pt idx="28508">
                  <c:v>-313.44649999999996</c:v>
                </c:pt>
                <c:pt idx="28509">
                  <c:v>-313.44449999999995</c:v>
                </c:pt>
                <c:pt idx="28510">
                  <c:v>-313.4425</c:v>
                </c:pt>
                <c:pt idx="28511">
                  <c:v>-313.44049999999999</c:v>
                </c:pt>
                <c:pt idx="28512">
                  <c:v>-313.43849999999998</c:v>
                </c:pt>
                <c:pt idx="28513">
                  <c:v>-313.43649999999997</c:v>
                </c:pt>
                <c:pt idx="28514">
                  <c:v>-313.43449999999996</c:v>
                </c:pt>
                <c:pt idx="28515">
                  <c:v>-313.4325</c:v>
                </c:pt>
                <c:pt idx="28516">
                  <c:v>-313.43049999999999</c:v>
                </c:pt>
                <c:pt idx="28517">
                  <c:v>-313.42849999999999</c:v>
                </c:pt>
                <c:pt idx="28518">
                  <c:v>-313.42649999999998</c:v>
                </c:pt>
                <c:pt idx="28519">
                  <c:v>-313.42449999999997</c:v>
                </c:pt>
                <c:pt idx="28520">
                  <c:v>-313.42249999999996</c:v>
                </c:pt>
                <c:pt idx="28521">
                  <c:v>-313.42049999999995</c:v>
                </c:pt>
                <c:pt idx="28522">
                  <c:v>-313.41849999999999</c:v>
                </c:pt>
                <c:pt idx="28523">
                  <c:v>-313.41649999999998</c:v>
                </c:pt>
                <c:pt idx="28524">
                  <c:v>-313.41449999999998</c:v>
                </c:pt>
                <c:pt idx="28525">
                  <c:v>-313.41249999999997</c:v>
                </c:pt>
                <c:pt idx="28526">
                  <c:v>-313.41049999999996</c:v>
                </c:pt>
                <c:pt idx="28527">
                  <c:v>-313.4085</c:v>
                </c:pt>
                <c:pt idx="28528">
                  <c:v>-313.40649999999999</c:v>
                </c:pt>
                <c:pt idx="28529">
                  <c:v>-313.40449999999998</c:v>
                </c:pt>
                <c:pt idx="28530">
                  <c:v>-313.40249999999997</c:v>
                </c:pt>
                <c:pt idx="28531">
                  <c:v>-313.40049999999997</c:v>
                </c:pt>
                <c:pt idx="28532">
                  <c:v>-313.39849999999996</c:v>
                </c:pt>
                <c:pt idx="28533">
                  <c:v>-313.39649999999995</c:v>
                </c:pt>
                <c:pt idx="28534">
                  <c:v>-313.39449999999999</c:v>
                </c:pt>
                <c:pt idx="28535">
                  <c:v>-313.39249999999998</c:v>
                </c:pt>
                <c:pt idx="28536">
                  <c:v>-313.39049999999997</c:v>
                </c:pt>
                <c:pt idx="28537">
                  <c:v>-313.38849999999996</c:v>
                </c:pt>
                <c:pt idx="28538">
                  <c:v>-313.38649999999996</c:v>
                </c:pt>
                <c:pt idx="28539">
                  <c:v>-313.3845</c:v>
                </c:pt>
                <c:pt idx="28540">
                  <c:v>-313.38249999999999</c:v>
                </c:pt>
                <c:pt idx="28541">
                  <c:v>-313.38049999999998</c:v>
                </c:pt>
                <c:pt idx="28542">
                  <c:v>-313.37849999999997</c:v>
                </c:pt>
                <c:pt idx="28543">
                  <c:v>-313.37649999999996</c:v>
                </c:pt>
                <c:pt idx="28544">
                  <c:v>-313.37449999999995</c:v>
                </c:pt>
                <c:pt idx="28545">
                  <c:v>-313.37249999999995</c:v>
                </c:pt>
                <c:pt idx="28546">
                  <c:v>-313.37049999999999</c:v>
                </c:pt>
                <c:pt idx="28547">
                  <c:v>-313.36849999999998</c:v>
                </c:pt>
                <c:pt idx="28548">
                  <c:v>-313.36649999999997</c:v>
                </c:pt>
                <c:pt idx="28549">
                  <c:v>-313.36449999999996</c:v>
                </c:pt>
                <c:pt idx="28550">
                  <c:v>-313.36249999999995</c:v>
                </c:pt>
                <c:pt idx="28551">
                  <c:v>-313.3605</c:v>
                </c:pt>
                <c:pt idx="28552">
                  <c:v>-313.35849999999999</c:v>
                </c:pt>
                <c:pt idx="28553">
                  <c:v>-313.35649999999998</c:v>
                </c:pt>
                <c:pt idx="28554">
                  <c:v>-313.35449999999997</c:v>
                </c:pt>
                <c:pt idx="28555">
                  <c:v>-313.35249999999996</c:v>
                </c:pt>
                <c:pt idx="28556">
                  <c:v>-313.35049999999995</c:v>
                </c:pt>
                <c:pt idx="28557">
                  <c:v>-313.3485</c:v>
                </c:pt>
                <c:pt idx="28558">
                  <c:v>-313.34649999999999</c:v>
                </c:pt>
                <c:pt idx="28559">
                  <c:v>-313.34449999999998</c:v>
                </c:pt>
                <c:pt idx="28560">
                  <c:v>-313.34249999999997</c:v>
                </c:pt>
                <c:pt idx="28561">
                  <c:v>-313.34049999999996</c:v>
                </c:pt>
                <c:pt idx="28562">
                  <c:v>-313.33849999999995</c:v>
                </c:pt>
                <c:pt idx="28563">
                  <c:v>-313.3365</c:v>
                </c:pt>
                <c:pt idx="28564">
                  <c:v>-313.33449999999999</c:v>
                </c:pt>
                <c:pt idx="28565">
                  <c:v>-313.33249999999998</c:v>
                </c:pt>
                <c:pt idx="28566">
                  <c:v>-313.33049999999997</c:v>
                </c:pt>
                <c:pt idx="28567">
                  <c:v>-313.32849999999996</c:v>
                </c:pt>
                <c:pt idx="28568">
                  <c:v>-313.32649999999995</c:v>
                </c:pt>
                <c:pt idx="28569">
                  <c:v>-313.3245</c:v>
                </c:pt>
                <c:pt idx="28570">
                  <c:v>-313.32249999999999</c:v>
                </c:pt>
                <c:pt idx="28571">
                  <c:v>-313.32049999999998</c:v>
                </c:pt>
                <c:pt idx="28572">
                  <c:v>-313.31849999999997</c:v>
                </c:pt>
                <c:pt idx="28573">
                  <c:v>-313.31649999999996</c:v>
                </c:pt>
                <c:pt idx="28574">
                  <c:v>-313.31449999999995</c:v>
                </c:pt>
                <c:pt idx="28575">
                  <c:v>-313.3125</c:v>
                </c:pt>
                <c:pt idx="28576">
                  <c:v>-313.31049999999999</c:v>
                </c:pt>
                <c:pt idx="28577">
                  <c:v>-313.30849999999998</c:v>
                </c:pt>
                <c:pt idx="28578">
                  <c:v>-313.30649999999997</c:v>
                </c:pt>
                <c:pt idx="28579">
                  <c:v>-313.30449999999996</c:v>
                </c:pt>
                <c:pt idx="28580">
                  <c:v>-313.30250000000001</c:v>
                </c:pt>
                <c:pt idx="28581">
                  <c:v>-313.3005</c:v>
                </c:pt>
                <c:pt idx="28582">
                  <c:v>-313.29849999999999</c:v>
                </c:pt>
                <c:pt idx="28583">
                  <c:v>-313.29649999999998</c:v>
                </c:pt>
                <c:pt idx="28584">
                  <c:v>-313.29449999999997</c:v>
                </c:pt>
                <c:pt idx="28585">
                  <c:v>-313.29249999999996</c:v>
                </c:pt>
                <c:pt idx="28586">
                  <c:v>-313.29049999999995</c:v>
                </c:pt>
                <c:pt idx="28587">
                  <c:v>-313.2885</c:v>
                </c:pt>
                <c:pt idx="28588">
                  <c:v>-313.28649999999999</c:v>
                </c:pt>
                <c:pt idx="28589">
                  <c:v>-313.28449999999998</c:v>
                </c:pt>
                <c:pt idx="28590">
                  <c:v>-313.28249999999997</c:v>
                </c:pt>
                <c:pt idx="28591">
                  <c:v>-313.28049999999996</c:v>
                </c:pt>
                <c:pt idx="28592">
                  <c:v>-313.27850000000001</c:v>
                </c:pt>
                <c:pt idx="28593">
                  <c:v>-313.2765</c:v>
                </c:pt>
                <c:pt idx="28594">
                  <c:v>-313.27449999999999</c:v>
                </c:pt>
                <c:pt idx="28595">
                  <c:v>-313.27249999999998</c:v>
                </c:pt>
                <c:pt idx="28596">
                  <c:v>-313.27049999999997</c:v>
                </c:pt>
                <c:pt idx="28597">
                  <c:v>-313.26849999999996</c:v>
                </c:pt>
                <c:pt idx="28598">
                  <c:v>-313.26649999999995</c:v>
                </c:pt>
                <c:pt idx="28599">
                  <c:v>-313.2645</c:v>
                </c:pt>
                <c:pt idx="28600">
                  <c:v>-313.26249999999999</c:v>
                </c:pt>
                <c:pt idx="28601">
                  <c:v>-313.26049999999998</c:v>
                </c:pt>
                <c:pt idx="28602">
                  <c:v>-313.25849999999997</c:v>
                </c:pt>
                <c:pt idx="28603">
                  <c:v>-313.25649999999996</c:v>
                </c:pt>
                <c:pt idx="28604">
                  <c:v>-313.25450000000001</c:v>
                </c:pt>
                <c:pt idx="28605">
                  <c:v>-313.2525</c:v>
                </c:pt>
                <c:pt idx="28606">
                  <c:v>-313.25049999999999</c:v>
                </c:pt>
                <c:pt idx="28607">
                  <c:v>-313.24849999999998</c:v>
                </c:pt>
                <c:pt idx="28608">
                  <c:v>-313.24649999999997</c:v>
                </c:pt>
                <c:pt idx="28609">
                  <c:v>-313.24449999999996</c:v>
                </c:pt>
                <c:pt idx="28610">
                  <c:v>-313.24249999999995</c:v>
                </c:pt>
                <c:pt idx="28611">
                  <c:v>-313.2405</c:v>
                </c:pt>
                <c:pt idx="28612">
                  <c:v>-313.23849999999999</c:v>
                </c:pt>
                <c:pt idx="28613">
                  <c:v>-313.23649999999998</c:v>
                </c:pt>
                <c:pt idx="28614">
                  <c:v>-313.23449999999997</c:v>
                </c:pt>
                <c:pt idx="28615">
                  <c:v>-313.23249999999996</c:v>
                </c:pt>
                <c:pt idx="28616">
                  <c:v>-313.23050000000001</c:v>
                </c:pt>
                <c:pt idx="28617">
                  <c:v>-313.2285</c:v>
                </c:pt>
                <c:pt idx="28618">
                  <c:v>-313.22649999999999</c:v>
                </c:pt>
                <c:pt idx="28619">
                  <c:v>-313.22449999999998</c:v>
                </c:pt>
                <c:pt idx="28620">
                  <c:v>-313.22249999999997</c:v>
                </c:pt>
                <c:pt idx="28621">
                  <c:v>-313.22049999999996</c:v>
                </c:pt>
                <c:pt idx="28622">
                  <c:v>-313.21849999999995</c:v>
                </c:pt>
                <c:pt idx="28623">
                  <c:v>-313.2165</c:v>
                </c:pt>
                <c:pt idx="28624">
                  <c:v>-313.21449999999999</c:v>
                </c:pt>
                <c:pt idx="28625">
                  <c:v>-313.21249999999998</c:v>
                </c:pt>
                <c:pt idx="28626">
                  <c:v>-313.21049999999997</c:v>
                </c:pt>
                <c:pt idx="28627">
                  <c:v>-313.20849999999996</c:v>
                </c:pt>
                <c:pt idx="28628">
                  <c:v>-313.20650000000001</c:v>
                </c:pt>
                <c:pt idx="28629">
                  <c:v>-313.2045</c:v>
                </c:pt>
                <c:pt idx="28630">
                  <c:v>-313.20249999999999</c:v>
                </c:pt>
                <c:pt idx="28631">
                  <c:v>-313.20049999999998</c:v>
                </c:pt>
                <c:pt idx="28632">
                  <c:v>-313.19849999999997</c:v>
                </c:pt>
                <c:pt idx="28633">
                  <c:v>-313.19649999999996</c:v>
                </c:pt>
                <c:pt idx="28634">
                  <c:v>-313.19449999999995</c:v>
                </c:pt>
                <c:pt idx="28635">
                  <c:v>-313.1925</c:v>
                </c:pt>
                <c:pt idx="28636">
                  <c:v>-313.19049999999999</c:v>
                </c:pt>
                <c:pt idx="28637">
                  <c:v>-313.18849999999998</c:v>
                </c:pt>
                <c:pt idx="28638">
                  <c:v>-313.18649999999997</c:v>
                </c:pt>
                <c:pt idx="28639">
                  <c:v>-313.18449999999996</c:v>
                </c:pt>
                <c:pt idx="28640">
                  <c:v>-313.1825</c:v>
                </c:pt>
                <c:pt idx="28641">
                  <c:v>-313.18049999999999</c:v>
                </c:pt>
                <c:pt idx="28642">
                  <c:v>-313.17849999999999</c:v>
                </c:pt>
                <c:pt idx="28643">
                  <c:v>-313.17649999999998</c:v>
                </c:pt>
                <c:pt idx="28644">
                  <c:v>-313.17449999999997</c:v>
                </c:pt>
                <c:pt idx="28645">
                  <c:v>-313.17249999999996</c:v>
                </c:pt>
                <c:pt idx="28646">
                  <c:v>-313.17049999999995</c:v>
                </c:pt>
                <c:pt idx="28647">
                  <c:v>-313.16849999999999</c:v>
                </c:pt>
                <c:pt idx="28648">
                  <c:v>-313.16649999999998</c:v>
                </c:pt>
                <c:pt idx="28649">
                  <c:v>-313.16449999999998</c:v>
                </c:pt>
                <c:pt idx="28650">
                  <c:v>-313.16249999999997</c:v>
                </c:pt>
                <c:pt idx="28651">
                  <c:v>-313.16049999999996</c:v>
                </c:pt>
                <c:pt idx="28652">
                  <c:v>-313.1585</c:v>
                </c:pt>
                <c:pt idx="28653">
                  <c:v>-313.15649999999999</c:v>
                </c:pt>
                <c:pt idx="28654">
                  <c:v>-313.15449999999998</c:v>
                </c:pt>
                <c:pt idx="28655">
                  <c:v>-313.15249999999997</c:v>
                </c:pt>
                <c:pt idx="28656">
                  <c:v>-313.15049999999997</c:v>
                </c:pt>
                <c:pt idx="28657">
                  <c:v>-313.14849999999996</c:v>
                </c:pt>
                <c:pt idx="28658">
                  <c:v>-313.14649999999995</c:v>
                </c:pt>
                <c:pt idx="28659">
                  <c:v>-313.14449999999999</c:v>
                </c:pt>
                <c:pt idx="28660">
                  <c:v>-313.14249999999998</c:v>
                </c:pt>
                <c:pt idx="28661">
                  <c:v>-313.14049999999997</c:v>
                </c:pt>
                <c:pt idx="28662">
                  <c:v>-313.13849999999996</c:v>
                </c:pt>
                <c:pt idx="28663">
                  <c:v>-313.13649999999996</c:v>
                </c:pt>
                <c:pt idx="28664">
                  <c:v>-313.1345</c:v>
                </c:pt>
                <c:pt idx="28665">
                  <c:v>-313.13249999999999</c:v>
                </c:pt>
                <c:pt idx="28666">
                  <c:v>-313.13049999999998</c:v>
                </c:pt>
                <c:pt idx="28667">
                  <c:v>-313.12849999999997</c:v>
                </c:pt>
                <c:pt idx="28668">
                  <c:v>-313.12649999999996</c:v>
                </c:pt>
                <c:pt idx="28669">
                  <c:v>-313.12449999999995</c:v>
                </c:pt>
                <c:pt idx="28670">
                  <c:v>-313.12249999999995</c:v>
                </c:pt>
                <c:pt idx="28671">
                  <c:v>-313.12049999999999</c:v>
                </c:pt>
                <c:pt idx="28672">
                  <c:v>-313.11849999999998</c:v>
                </c:pt>
                <c:pt idx="28673">
                  <c:v>-313.11649999999997</c:v>
                </c:pt>
                <c:pt idx="28674">
                  <c:v>-313.11449999999996</c:v>
                </c:pt>
                <c:pt idx="28675">
                  <c:v>-313.11249999999995</c:v>
                </c:pt>
                <c:pt idx="28676">
                  <c:v>-313.1105</c:v>
                </c:pt>
                <c:pt idx="28677">
                  <c:v>-313.10849999999999</c:v>
                </c:pt>
                <c:pt idx="28678">
                  <c:v>-313.10649999999998</c:v>
                </c:pt>
                <c:pt idx="28679">
                  <c:v>-313.10449999999997</c:v>
                </c:pt>
                <c:pt idx="28680">
                  <c:v>-313.10249999999996</c:v>
                </c:pt>
                <c:pt idx="28681">
                  <c:v>-313.10049999999995</c:v>
                </c:pt>
                <c:pt idx="28682">
                  <c:v>-313.0985</c:v>
                </c:pt>
                <c:pt idx="28683">
                  <c:v>-313.09649999999999</c:v>
                </c:pt>
                <c:pt idx="28684">
                  <c:v>-313.09449999999998</c:v>
                </c:pt>
                <c:pt idx="28685">
                  <c:v>-313.09249999999997</c:v>
                </c:pt>
                <c:pt idx="28686">
                  <c:v>-313.09049999999996</c:v>
                </c:pt>
                <c:pt idx="28687">
                  <c:v>-313.08849999999995</c:v>
                </c:pt>
                <c:pt idx="28688">
                  <c:v>-313.0865</c:v>
                </c:pt>
                <c:pt idx="28689">
                  <c:v>-313.08449999999999</c:v>
                </c:pt>
                <c:pt idx="28690">
                  <c:v>-313.08249999999998</c:v>
                </c:pt>
                <c:pt idx="28691">
                  <c:v>-313.08049999999997</c:v>
                </c:pt>
                <c:pt idx="28692">
                  <c:v>-313.07849999999996</c:v>
                </c:pt>
                <c:pt idx="28693">
                  <c:v>-313.07649999999995</c:v>
                </c:pt>
                <c:pt idx="28694">
                  <c:v>-313.0745</c:v>
                </c:pt>
                <c:pt idx="28695">
                  <c:v>-313.07249999999999</c:v>
                </c:pt>
                <c:pt idx="28696">
                  <c:v>-313.07049999999998</c:v>
                </c:pt>
                <c:pt idx="28697">
                  <c:v>-313.06849999999997</c:v>
                </c:pt>
                <c:pt idx="28698">
                  <c:v>-313.06649999999996</c:v>
                </c:pt>
                <c:pt idx="28699">
                  <c:v>-313.06449999999995</c:v>
                </c:pt>
                <c:pt idx="28700">
                  <c:v>-313.0625</c:v>
                </c:pt>
                <c:pt idx="28701">
                  <c:v>-313.06049999999999</c:v>
                </c:pt>
                <c:pt idx="28702">
                  <c:v>-313.05849999999998</c:v>
                </c:pt>
                <c:pt idx="28703">
                  <c:v>-313.05649999999997</c:v>
                </c:pt>
                <c:pt idx="28704">
                  <c:v>-313.05449999999996</c:v>
                </c:pt>
                <c:pt idx="28705">
                  <c:v>-313.05250000000001</c:v>
                </c:pt>
                <c:pt idx="28706">
                  <c:v>-313.0505</c:v>
                </c:pt>
                <c:pt idx="28707">
                  <c:v>-313.04849999999999</c:v>
                </c:pt>
                <c:pt idx="28708">
                  <c:v>-313.04649999999998</c:v>
                </c:pt>
                <c:pt idx="28709">
                  <c:v>-313.04449999999997</c:v>
                </c:pt>
                <c:pt idx="28710">
                  <c:v>-313.04249999999996</c:v>
                </c:pt>
                <c:pt idx="28711">
                  <c:v>-313.04049999999995</c:v>
                </c:pt>
                <c:pt idx="28712">
                  <c:v>-313.0385</c:v>
                </c:pt>
                <c:pt idx="28713">
                  <c:v>-313.03649999999999</c:v>
                </c:pt>
                <c:pt idx="28714">
                  <c:v>-313.03449999999998</c:v>
                </c:pt>
                <c:pt idx="28715">
                  <c:v>-313.03249999999997</c:v>
                </c:pt>
                <c:pt idx="28716">
                  <c:v>-313.03049999999996</c:v>
                </c:pt>
                <c:pt idx="28717">
                  <c:v>-313.02850000000001</c:v>
                </c:pt>
                <c:pt idx="28718">
                  <c:v>-313.0265</c:v>
                </c:pt>
                <c:pt idx="28719">
                  <c:v>-313.02449999999999</c:v>
                </c:pt>
                <c:pt idx="28720">
                  <c:v>-313.02249999999998</c:v>
                </c:pt>
                <c:pt idx="28721">
                  <c:v>-313.02049999999997</c:v>
                </c:pt>
                <c:pt idx="28722">
                  <c:v>-313.01849999999996</c:v>
                </c:pt>
                <c:pt idx="28723">
                  <c:v>-313.01649999999995</c:v>
                </c:pt>
                <c:pt idx="28724">
                  <c:v>-313.0145</c:v>
                </c:pt>
                <c:pt idx="28725">
                  <c:v>-313.01249999999999</c:v>
                </c:pt>
                <c:pt idx="28726">
                  <c:v>-313.01049999999998</c:v>
                </c:pt>
                <c:pt idx="28727">
                  <c:v>-313.00849999999997</c:v>
                </c:pt>
                <c:pt idx="28728">
                  <c:v>-313.00649999999996</c:v>
                </c:pt>
                <c:pt idx="28729">
                  <c:v>-313.00450000000001</c:v>
                </c:pt>
                <c:pt idx="28730">
                  <c:v>-313.0025</c:v>
                </c:pt>
                <c:pt idx="28731">
                  <c:v>-313.00049999999999</c:v>
                </c:pt>
                <c:pt idx="28732">
                  <c:v>-312.99849999999998</c:v>
                </c:pt>
                <c:pt idx="28733">
                  <c:v>-312.99649999999997</c:v>
                </c:pt>
                <c:pt idx="28734">
                  <c:v>-312.99449999999996</c:v>
                </c:pt>
                <c:pt idx="28735">
                  <c:v>-312.99249999999995</c:v>
                </c:pt>
                <c:pt idx="28736">
                  <c:v>-312.9905</c:v>
                </c:pt>
                <c:pt idx="28737">
                  <c:v>-312.98849999999999</c:v>
                </c:pt>
                <c:pt idx="28738">
                  <c:v>-312.98649999999998</c:v>
                </c:pt>
                <c:pt idx="28739">
                  <c:v>-312.98449999999997</c:v>
                </c:pt>
                <c:pt idx="28740">
                  <c:v>-312.98249999999996</c:v>
                </c:pt>
                <c:pt idx="28741">
                  <c:v>-312.98050000000001</c:v>
                </c:pt>
                <c:pt idx="28742">
                  <c:v>-312.9785</c:v>
                </c:pt>
                <c:pt idx="28743">
                  <c:v>-312.97649999999999</c:v>
                </c:pt>
                <c:pt idx="28744">
                  <c:v>-312.97449999999998</c:v>
                </c:pt>
                <c:pt idx="28745">
                  <c:v>-312.97249999999997</c:v>
                </c:pt>
                <c:pt idx="28746">
                  <c:v>-312.97049999999996</c:v>
                </c:pt>
                <c:pt idx="28747">
                  <c:v>-312.96849999999995</c:v>
                </c:pt>
                <c:pt idx="28748">
                  <c:v>-312.9665</c:v>
                </c:pt>
                <c:pt idx="28749">
                  <c:v>-312.96449999999999</c:v>
                </c:pt>
                <c:pt idx="28750">
                  <c:v>-312.96249999999998</c:v>
                </c:pt>
                <c:pt idx="28751">
                  <c:v>-312.96049999999997</c:v>
                </c:pt>
                <c:pt idx="28752">
                  <c:v>-312.95849999999996</c:v>
                </c:pt>
                <c:pt idx="28753">
                  <c:v>-312.95650000000001</c:v>
                </c:pt>
                <c:pt idx="28754">
                  <c:v>-312.9545</c:v>
                </c:pt>
                <c:pt idx="28755">
                  <c:v>-312.95249999999999</c:v>
                </c:pt>
                <c:pt idx="28756">
                  <c:v>-312.95049999999998</c:v>
                </c:pt>
                <c:pt idx="28757">
                  <c:v>-312.94849999999997</c:v>
                </c:pt>
                <c:pt idx="28758">
                  <c:v>-312.94649999999996</c:v>
                </c:pt>
                <c:pt idx="28759">
                  <c:v>-312.94449999999995</c:v>
                </c:pt>
                <c:pt idx="28760">
                  <c:v>-312.9425</c:v>
                </c:pt>
                <c:pt idx="28761">
                  <c:v>-312.94049999999999</c:v>
                </c:pt>
                <c:pt idx="28762">
                  <c:v>-312.93849999999998</c:v>
                </c:pt>
                <c:pt idx="28763">
                  <c:v>-312.93649999999997</c:v>
                </c:pt>
                <c:pt idx="28764">
                  <c:v>-312.93449999999996</c:v>
                </c:pt>
                <c:pt idx="28765">
                  <c:v>-312.9325</c:v>
                </c:pt>
                <c:pt idx="28766">
                  <c:v>-312.93049999999999</c:v>
                </c:pt>
                <c:pt idx="28767">
                  <c:v>-312.92849999999999</c:v>
                </c:pt>
                <c:pt idx="28768">
                  <c:v>-312.92649999999998</c:v>
                </c:pt>
                <c:pt idx="28769">
                  <c:v>-312.92449999999997</c:v>
                </c:pt>
                <c:pt idx="28770">
                  <c:v>-312.92249999999996</c:v>
                </c:pt>
                <c:pt idx="28771">
                  <c:v>-312.92049999999995</c:v>
                </c:pt>
                <c:pt idx="28772">
                  <c:v>-312.91849999999999</c:v>
                </c:pt>
                <c:pt idx="28773">
                  <c:v>-312.91649999999998</c:v>
                </c:pt>
                <c:pt idx="28774">
                  <c:v>-312.91449999999998</c:v>
                </c:pt>
                <c:pt idx="28775">
                  <c:v>-312.91249999999997</c:v>
                </c:pt>
                <c:pt idx="28776">
                  <c:v>-312.91049999999996</c:v>
                </c:pt>
                <c:pt idx="28777">
                  <c:v>-312.9085</c:v>
                </c:pt>
                <c:pt idx="28778">
                  <c:v>-312.90649999999999</c:v>
                </c:pt>
                <c:pt idx="28779">
                  <c:v>-312.90449999999998</c:v>
                </c:pt>
                <c:pt idx="28780">
                  <c:v>-312.90249999999997</c:v>
                </c:pt>
                <c:pt idx="28781">
                  <c:v>-312.90049999999997</c:v>
                </c:pt>
                <c:pt idx="28782">
                  <c:v>-312.89849999999996</c:v>
                </c:pt>
                <c:pt idx="28783">
                  <c:v>-312.89649999999995</c:v>
                </c:pt>
                <c:pt idx="28784">
                  <c:v>-312.89449999999999</c:v>
                </c:pt>
                <c:pt idx="28785">
                  <c:v>-312.89249999999998</c:v>
                </c:pt>
                <c:pt idx="28786">
                  <c:v>-312.89049999999997</c:v>
                </c:pt>
                <c:pt idx="28787">
                  <c:v>-312.88849999999996</c:v>
                </c:pt>
                <c:pt idx="28788">
                  <c:v>-312.88649999999996</c:v>
                </c:pt>
                <c:pt idx="28789">
                  <c:v>-312.8845</c:v>
                </c:pt>
                <c:pt idx="28790">
                  <c:v>-312.88249999999999</c:v>
                </c:pt>
                <c:pt idx="28791">
                  <c:v>-312.88049999999998</c:v>
                </c:pt>
                <c:pt idx="28792">
                  <c:v>-312.87849999999997</c:v>
                </c:pt>
                <c:pt idx="28793">
                  <c:v>-312.87649999999996</c:v>
                </c:pt>
                <c:pt idx="28794">
                  <c:v>-312.87449999999995</c:v>
                </c:pt>
                <c:pt idx="28795">
                  <c:v>-312.87249999999995</c:v>
                </c:pt>
                <c:pt idx="28796">
                  <c:v>-312.87049999999999</c:v>
                </c:pt>
                <c:pt idx="28797">
                  <c:v>-312.86849999999998</c:v>
                </c:pt>
                <c:pt idx="28798">
                  <c:v>-312.86649999999997</c:v>
                </c:pt>
                <c:pt idx="28799">
                  <c:v>-312.86449999999996</c:v>
                </c:pt>
                <c:pt idx="28800">
                  <c:v>-312.86249999999995</c:v>
                </c:pt>
                <c:pt idx="28801">
                  <c:v>-312.8605</c:v>
                </c:pt>
                <c:pt idx="28802">
                  <c:v>-312.85849999999999</c:v>
                </c:pt>
                <c:pt idx="28803">
                  <c:v>-312.85649999999998</c:v>
                </c:pt>
                <c:pt idx="28804">
                  <c:v>-312.85449999999997</c:v>
                </c:pt>
                <c:pt idx="28805">
                  <c:v>-312.85249999999996</c:v>
                </c:pt>
                <c:pt idx="28806">
                  <c:v>-312.85049999999995</c:v>
                </c:pt>
                <c:pt idx="28807">
                  <c:v>-312.8485</c:v>
                </c:pt>
                <c:pt idx="28808">
                  <c:v>-312.84649999999999</c:v>
                </c:pt>
                <c:pt idx="28809">
                  <c:v>-312.84449999999998</c:v>
                </c:pt>
                <c:pt idx="28810">
                  <c:v>-312.84249999999997</c:v>
                </c:pt>
                <c:pt idx="28811">
                  <c:v>-312.84049999999996</c:v>
                </c:pt>
                <c:pt idx="28812">
                  <c:v>-312.83849999999995</c:v>
                </c:pt>
                <c:pt idx="28813">
                  <c:v>-312.8365</c:v>
                </c:pt>
                <c:pt idx="28814">
                  <c:v>-312.83449999999999</c:v>
                </c:pt>
                <c:pt idx="28815">
                  <c:v>-312.83249999999998</c:v>
                </c:pt>
                <c:pt idx="28816">
                  <c:v>-312.83049999999997</c:v>
                </c:pt>
                <c:pt idx="28817">
                  <c:v>-312.82849999999996</c:v>
                </c:pt>
                <c:pt idx="28818">
                  <c:v>-312.82649999999995</c:v>
                </c:pt>
                <c:pt idx="28819">
                  <c:v>-312.8245</c:v>
                </c:pt>
                <c:pt idx="28820">
                  <c:v>-312.82249999999999</c:v>
                </c:pt>
                <c:pt idx="28821">
                  <c:v>-312.82049999999998</c:v>
                </c:pt>
                <c:pt idx="28822">
                  <c:v>-312.81849999999997</c:v>
                </c:pt>
                <c:pt idx="28823">
                  <c:v>-312.81649999999996</c:v>
                </c:pt>
                <c:pt idx="28824">
                  <c:v>-312.81449999999995</c:v>
                </c:pt>
                <c:pt idx="28825">
                  <c:v>-312.8125</c:v>
                </c:pt>
                <c:pt idx="28826">
                  <c:v>-312.81049999999999</c:v>
                </c:pt>
                <c:pt idx="28827">
                  <c:v>-312.80849999999998</c:v>
                </c:pt>
                <c:pt idx="28828">
                  <c:v>-312.80649999999997</c:v>
                </c:pt>
                <c:pt idx="28829">
                  <c:v>-312.80449999999996</c:v>
                </c:pt>
                <c:pt idx="28830">
                  <c:v>-312.80250000000001</c:v>
                </c:pt>
                <c:pt idx="28831">
                  <c:v>-312.8005</c:v>
                </c:pt>
                <c:pt idx="28832">
                  <c:v>-312.79849999999999</c:v>
                </c:pt>
                <c:pt idx="28833">
                  <c:v>-312.79649999999998</c:v>
                </c:pt>
                <c:pt idx="28834">
                  <c:v>-312.79449999999997</c:v>
                </c:pt>
                <c:pt idx="28835">
                  <c:v>-312.79249999999996</c:v>
                </c:pt>
                <c:pt idx="28836">
                  <c:v>-312.79049999999995</c:v>
                </c:pt>
                <c:pt idx="28837">
                  <c:v>-312.7885</c:v>
                </c:pt>
                <c:pt idx="28838">
                  <c:v>-312.78649999999999</c:v>
                </c:pt>
                <c:pt idx="28839">
                  <c:v>-312.78449999999998</c:v>
                </c:pt>
                <c:pt idx="28840">
                  <c:v>-312.78249999999997</c:v>
                </c:pt>
                <c:pt idx="28841">
                  <c:v>-312.78049999999996</c:v>
                </c:pt>
                <c:pt idx="28842">
                  <c:v>-312.77850000000001</c:v>
                </c:pt>
                <c:pt idx="28843">
                  <c:v>-312.7765</c:v>
                </c:pt>
                <c:pt idx="28844">
                  <c:v>-312.77449999999999</c:v>
                </c:pt>
                <c:pt idx="28845">
                  <c:v>-312.77249999999998</c:v>
                </c:pt>
                <c:pt idx="28846">
                  <c:v>-312.77049999999997</c:v>
                </c:pt>
                <c:pt idx="28847">
                  <c:v>-312.76849999999996</c:v>
                </c:pt>
                <c:pt idx="28848">
                  <c:v>-312.76649999999995</c:v>
                </c:pt>
                <c:pt idx="28849">
                  <c:v>-312.7645</c:v>
                </c:pt>
                <c:pt idx="28850">
                  <c:v>-312.76249999999999</c:v>
                </c:pt>
                <c:pt idx="28851">
                  <c:v>-312.76049999999998</c:v>
                </c:pt>
                <c:pt idx="28852">
                  <c:v>-312.75849999999997</c:v>
                </c:pt>
                <c:pt idx="28853">
                  <c:v>-312.75649999999996</c:v>
                </c:pt>
                <c:pt idx="28854">
                  <c:v>-312.75450000000001</c:v>
                </c:pt>
                <c:pt idx="28855">
                  <c:v>-312.7525</c:v>
                </c:pt>
                <c:pt idx="28856">
                  <c:v>-312.75049999999999</c:v>
                </c:pt>
                <c:pt idx="28857">
                  <c:v>-312.74849999999998</c:v>
                </c:pt>
                <c:pt idx="28858">
                  <c:v>-312.74649999999997</c:v>
                </c:pt>
                <c:pt idx="28859">
                  <c:v>-312.74449999999996</c:v>
                </c:pt>
                <c:pt idx="28860">
                  <c:v>-312.74249999999995</c:v>
                </c:pt>
                <c:pt idx="28861">
                  <c:v>-312.7405</c:v>
                </c:pt>
                <c:pt idx="28862">
                  <c:v>-312.73849999999999</c:v>
                </c:pt>
                <c:pt idx="28863">
                  <c:v>-312.73649999999998</c:v>
                </c:pt>
                <c:pt idx="28864">
                  <c:v>-312.73449999999997</c:v>
                </c:pt>
                <c:pt idx="28865">
                  <c:v>-312.73249999999996</c:v>
                </c:pt>
                <c:pt idx="28866">
                  <c:v>-312.73050000000001</c:v>
                </c:pt>
                <c:pt idx="28867">
                  <c:v>-312.7285</c:v>
                </c:pt>
                <c:pt idx="28868">
                  <c:v>-312.72649999999999</c:v>
                </c:pt>
                <c:pt idx="28869">
                  <c:v>-312.72449999999998</c:v>
                </c:pt>
                <c:pt idx="28870">
                  <c:v>-312.72249999999997</c:v>
                </c:pt>
                <c:pt idx="28871">
                  <c:v>-312.72049999999996</c:v>
                </c:pt>
                <c:pt idx="28872">
                  <c:v>-312.71849999999995</c:v>
                </c:pt>
                <c:pt idx="28873">
                  <c:v>-312.7165</c:v>
                </c:pt>
                <c:pt idx="28874">
                  <c:v>-312.71449999999999</c:v>
                </c:pt>
                <c:pt idx="28875">
                  <c:v>-312.71249999999998</c:v>
                </c:pt>
                <c:pt idx="28876">
                  <c:v>-312.71049999999997</c:v>
                </c:pt>
                <c:pt idx="28877">
                  <c:v>-312.70849999999996</c:v>
                </c:pt>
                <c:pt idx="28878">
                  <c:v>-312.70650000000001</c:v>
                </c:pt>
                <c:pt idx="28879">
                  <c:v>-312.7045</c:v>
                </c:pt>
                <c:pt idx="28880">
                  <c:v>-312.70249999999999</c:v>
                </c:pt>
                <c:pt idx="28881">
                  <c:v>-312.70049999999998</c:v>
                </c:pt>
                <c:pt idx="28882">
                  <c:v>-312.69849999999997</c:v>
                </c:pt>
                <c:pt idx="28883">
                  <c:v>-312.69649999999996</c:v>
                </c:pt>
                <c:pt idx="28884">
                  <c:v>-312.69449999999995</c:v>
                </c:pt>
                <c:pt idx="28885">
                  <c:v>-312.6925</c:v>
                </c:pt>
                <c:pt idx="28886">
                  <c:v>-312.69049999999999</c:v>
                </c:pt>
                <c:pt idx="28887">
                  <c:v>-312.68849999999998</c:v>
                </c:pt>
                <c:pt idx="28888">
                  <c:v>-312.68649999999997</c:v>
                </c:pt>
                <c:pt idx="28889">
                  <c:v>-312.68449999999996</c:v>
                </c:pt>
                <c:pt idx="28890">
                  <c:v>-312.6825</c:v>
                </c:pt>
                <c:pt idx="28891">
                  <c:v>-312.68049999999999</c:v>
                </c:pt>
                <c:pt idx="28892">
                  <c:v>-312.67849999999999</c:v>
                </c:pt>
                <c:pt idx="28893">
                  <c:v>-312.67649999999998</c:v>
                </c:pt>
                <c:pt idx="28894">
                  <c:v>-312.67449999999997</c:v>
                </c:pt>
                <c:pt idx="28895">
                  <c:v>-312.67249999999996</c:v>
                </c:pt>
                <c:pt idx="28896">
                  <c:v>-312.67049999999995</c:v>
                </c:pt>
                <c:pt idx="28897">
                  <c:v>-312.66849999999999</c:v>
                </c:pt>
                <c:pt idx="28898">
                  <c:v>-312.66649999999998</c:v>
                </c:pt>
                <c:pt idx="28899">
                  <c:v>-312.66449999999998</c:v>
                </c:pt>
                <c:pt idx="28900">
                  <c:v>-312.66249999999997</c:v>
                </c:pt>
                <c:pt idx="28901">
                  <c:v>-312.66049999999996</c:v>
                </c:pt>
                <c:pt idx="28902">
                  <c:v>-312.6585</c:v>
                </c:pt>
                <c:pt idx="28903">
                  <c:v>-312.65649999999999</c:v>
                </c:pt>
                <c:pt idx="28904">
                  <c:v>-312.65449999999998</c:v>
                </c:pt>
                <c:pt idx="28905">
                  <c:v>-312.65249999999997</c:v>
                </c:pt>
                <c:pt idx="28906">
                  <c:v>-312.65049999999997</c:v>
                </c:pt>
                <c:pt idx="28907">
                  <c:v>-312.64849999999996</c:v>
                </c:pt>
                <c:pt idx="28908">
                  <c:v>-312.64649999999995</c:v>
                </c:pt>
                <c:pt idx="28909">
                  <c:v>-312.64449999999999</c:v>
                </c:pt>
                <c:pt idx="28910">
                  <c:v>-312.64249999999998</c:v>
                </c:pt>
                <c:pt idx="28911">
                  <c:v>-312.64049999999997</c:v>
                </c:pt>
                <c:pt idx="28912">
                  <c:v>-312.63849999999996</c:v>
                </c:pt>
                <c:pt idx="28913">
                  <c:v>-312.63649999999996</c:v>
                </c:pt>
                <c:pt idx="28914">
                  <c:v>-312.6345</c:v>
                </c:pt>
                <c:pt idx="28915">
                  <c:v>-312.63249999999999</c:v>
                </c:pt>
                <c:pt idx="28916">
                  <c:v>-312.63049999999998</c:v>
                </c:pt>
                <c:pt idx="28917">
                  <c:v>-312.62849999999997</c:v>
                </c:pt>
                <c:pt idx="28918">
                  <c:v>-312.62649999999996</c:v>
                </c:pt>
                <c:pt idx="28919">
                  <c:v>-312.62449999999995</c:v>
                </c:pt>
                <c:pt idx="28920">
                  <c:v>-312.62249999999995</c:v>
                </c:pt>
                <c:pt idx="28921">
                  <c:v>-312.62049999999999</c:v>
                </c:pt>
                <c:pt idx="28922">
                  <c:v>-312.61849999999998</c:v>
                </c:pt>
                <c:pt idx="28923">
                  <c:v>-312.61649999999997</c:v>
                </c:pt>
                <c:pt idx="28924">
                  <c:v>-312.61449999999996</c:v>
                </c:pt>
                <c:pt idx="28925">
                  <c:v>-312.61249999999995</c:v>
                </c:pt>
                <c:pt idx="28926">
                  <c:v>-312.6105</c:v>
                </c:pt>
                <c:pt idx="28927">
                  <c:v>-312.60849999999999</c:v>
                </c:pt>
                <c:pt idx="28928">
                  <c:v>-312.60649999999998</c:v>
                </c:pt>
                <c:pt idx="28929">
                  <c:v>-312.60449999999997</c:v>
                </c:pt>
                <c:pt idx="28930">
                  <c:v>-312.60249999999996</c:v>
                </c:pt>
                <c:pt idx="28931">
                  <c:v>-312.60049999999995</c:v>
                </c:pt>
                <c:pt idx="28932">
                  <c:v>-312.5985</c:v>
                </c:pt>
                <c:pt idx="28933">
                  <c:v>-312.59649999999999</c:v>
                </c:pt>
                <c:pt idx="28934">
                  <c:v>-312.59449999999998</c:v>
                </c:pt>
                <c:pt idx="28935">
                  <c:v>-312.59249999999997</c:v>
                </c:pt>
                <c:pt idx="28936">
                  <c:v>-312.59049999999996</c:v>
                </c:pt>
                <c:pt idx="28937">
                  <c:v>-312.58849999999995</c:v>
                </c:pt>
                <c:pt idx="28938">
                  <c:v>-312.5865</c:v>
                </c:pt>
                <c:pt idx="28939">
                  <c:v>-312.58449999999999</c:v>
                </c:pt>
                <c:pt idx="28940">
                  <c:v>-312.58249999999998</c:v>
                </c:pt>
                <c:pt idx="28941">
                  <c:v>-312.58049999999997</c:v>
                </c:pt>
                <c:pt idx="28942">
                  <c:v>-312.57849999999996</c:v>
                </c:pt>
                <c:pt idx="28943">
                  <c:v>-312.57649999999995</c:v>
                </c:pt>
                <c:pt idx="28944">
                  <c:v>-312.5745</c:v>
                </c:pt>
                <c:pt idx="28945">
                  <c:v>-312.57249999999999</c:v>
                </c:pt>
                <c:pt idx="28946">
                  <c:v>-312.57049999999998</c:v>
                </c:pt>
                <c:pt idx="28947">
                  <c:v>-312.56849999999997</c:v>
                </c:pt>
                <c:pt idx="28948">
                  <c:v>-312.56649999999996</c:v>
                </c:pt>
                <c:pt idx="28949">
                  <c:v>-312.56449999999995</c:v>
                </c:pt>
                <c:pt idx="28950">
                  <c:v>-312.5625</c:v>
                </c:pt>
                <c:pt idx="28951">
                  <c:v>-312.56049999999999</c:v>
                </c:pt>
                <c:pt idx="28952">
                  <c:v>-312.55849999999998</c:v>
                </c:pt>
                <c:pt idx="28953">
                  <c:v>-312.55649999999997</c:v>
                </c:pt>
                <c:pt idx="28954">
                  <c:v>-312.55449999999996</c:v>
                </c:pt>
                <c:pt idx="28955">
                  <c:v>-312.55250000000001</c:v>
                </c:pt>
                <c:pt idx="28956">
                  <c:v>-312.5505</c:v>
                </c:pt>
                <c:pt idx="28957">
                  <c:v>-312.54849999999999</c:v>
                </c:pt>
                <c:pt idx="28958">
                  <c:v>-312.54649999999998</c:v>
                </c:pt>
                <c:pt idx="28959">
                  <c:v>-312.54449999999997</c:v>
                </c:pt>
                <c:pt idx="28960">
                  <c:v>-312.54249999999996</c:v>
                </c:pt>
                <c:pt idx="28961">
                  <c:v>-312.54049999999995</c:v>
                </c:pt>
                <c:pt idx="28962">
                  <c:v>-312.5385</c:v>
                </c:pt>
                <c:pt idx="28963">
                  <c:v>-312.53649999999999</c:v>
                </c:pt>
                <c:pt idx="28964">
                  <c:v>-312.53449999999998</c:v>
                </c:pt>
                <c:pt idx="28965">
                  <c:v>-312.53249999999997</c:v>
                </c:pt>
                <c:pt idx="28966">
                  <c:v>-312.53049999999996</c:v>
                </c:pt>
                <c:pt idx="28967">
                  <c:v>-312.52850000000001</c:v>
                </c:pt>
                <c:pt idx="28968">
                  <c:v>-312.5265</c:v>
                </c:pt>
                <c:pt idx="28969">
                  <c:v>-312.52449999999999</c:v>
                </c:pt>
                <c:pt idx="28970">
                  <c:v>-312.52249999999998</c:v>
                </c:pt>
                <c:pt idx="28971">
                  <c:v>-312.52049999999997</c:v>
                </c:pt>
                <c:pt idx="28972">
                  <c:v>-312.51849999999996</c:v>
                </c:pt>
                <c:pt idx="28973">
                  <c:v>-312.51649999999995</c:v>
                </c:pt>
                <c:pt idx="28974">
                  <c:v>-312.5145</c:v>
                </c:pt>
                <c:pt idx="28975">
                  <c:v>-312.51249999999999</c:v>
                </c:pt>
                <c:pt idx="28976">
                  <c:v>-312.51049999999998</c:v>
                </c:pt>
                <c:pt idx="28977">
                  <c:v>-312.50849999999997</c:v>
                </c:pt>
                <c:pt idx="28978">
                  <c:v>-312.50649999999996</c:v>
                </c:pt>
                <c:pt idx="28979">
                  <c:v>-312.50450000000001</c:v>
                </c:pt>
                <c:pt idx="28980">
                  <c:v>-312.5025</c:v>
                </c:pt>
                <c:pt idx="28981">
                  <c:v>-312.50049999999999</c:v>
                </c:pt>
                <c:pt idx="28982">
                  <c:v>-312.49849999999998</c:v>
                </c:pt>
                <c:pt idx="28983">
                  <c:v>-312.49649999999997</c:v>
                </c:pt>
                <c:pt idx="28984">
                  <c:v>-312.49449999999996</c:v>
                </c:pt>
                <c:pt idx="28985">
                  <c:v>-312.49249999999995</c:v>
                </c:pt>
                <c:pt idx="28986">
                  <c:v>-312.4905</c:v>
                </c:pt>
                <c:pt idx="28987">
                  <c:v>-312.48849999999999</c:v>
                </c:pt>
                <c:pt idx="28988">
                  <c:v>-312.48649999999998</c:v>
                </c:pt>
                <c:pt idx="28989">
                  <c:v>-312.48449999999997</c:v>
                </c:pt>
                <c:pt idx="28990">
                  <c:v>-312.48249999999996</c:v>
                </c:pt>
                <c:pt idx="28991">
                  <c:v>-312.48050000000001</c:v>
                </c:pt>
                <c:pt idx="28992">
                  <c:v>-312.4785</c:v>
                </c:pt>
                <c:pt idx="28993">
                  <c:v>-312.47649999999999</c:v>
                </c:pt>
                <c:pt idx="28994">
                  <c:v>-312.47449999999998</c:v>
                </c:pt>
                <c:pt idx="28995">
                  <c:v>-312.47249999999997</c:v>
                </c:pt>
                <c:pt idx="28996">
                  <c:v>-312.47049999999996</c:v>
                </c:pt>
                <c:pt idx="28997">
                  <c:v>-312.46849999999995</c:v>
                </c:pt>
                <c:pt idx="28998">
                  <c:v>-312.4665</c:v>
                </c:pt>
                <c:pt idx="28999">
                  <c:v>-312.46449999999999</c:v>
                </c:pt>
                <c:pt idx="29000">
                  <c:v>-312.46249999999998</c:v>
                </c:pt>
                <c:pt idx="29001">
                  <c:v>-312.46049999999997</c:v>
                </c:pt>
                <c:pt idx="29002">
                  <c:v>-312.45849999999996</c:v>
                </c:pt>
                <c:pt idx="29003">
                  <c:v>-312.45650000000001</c:v>
                </c:pt>
                <c:pt idx="29004">
                  <c:v>-312.4545</c:v>
                </c:pt>
                <c:pt idx="29005">
                  <c:v>-312.45249999999999</c:v>
                </c:pt>
                <c:pt idx="29006">
                  <c:v>-312.45049999999998</c:v>
                </c:pt>
                <c:pt idx="29007">
                  <c:v>-312.44849999999997</c:v>
                </c:pt>
                <c:pt idx="29008">
                  <c:v>-312.44649999999996</c:v>
                </c:pt>
                <c:pt idx="29009">
                  <c:v>-312.44449999999995</c:v>
                </c:pt>
                <c:pt idx="29010">
                  <c:v>-312.4425</c:v>
                </c:pt>
                <c:pt idx="29011">
                  <c:v>-312.44049999999999</c:v>
                </c:pt>
                <c:pt idx="29012">
                  <c:v>-312.43849999999998</c:v>
                </c:pt>
                <c:pt idx="29013">
                  <c:v>-312.43649999999997</c:v>
                </c:pt>
                <c:pt idx="29014">
                  <c:v>-312.43449999999996</c:v>
                </c:pt>
                <c:pt idx="29015">
                  <c:v>-312.4325</c:v>
                </c:pt>
                <c:pt idx="29016">
                  <c:v>-312.43049999999999</c:v>
                </c:pt>
                <c:pt idx="29017">
                  <c:v>-312.42849999999999</c:v>
                </c:pt>
                <c:pt idx="29018">
                  <c:v>-312.42649999999998</c:v>
                </c:pt>
                <c:pt idx="29019">
                  <c:v>-312.42449999999997</c:v>
                </c:pt>
                <c:pt idx="29020">
                  <c:v>-312.42249999999996</c:v>
                </c:pt>
                <c:pt idx="29021">
                  <c:v>-312.42049999999995</c:v>
                </c:pt>
                <c:pt idx="29022">
                  <c:v>-312.41849999999999</c:v>
                </c:pt>
                <c:pt idx="29023">
                  <c:v>-312.41649999999998</c:v>
                </c:pt>
                <c:pt idx="29024">
                  <c:v>-312.41449999999998</c:v>
                </c:pt>
                <c:pt idx="29025">
                  <c:v>-312.41249999999997</c:v>
                </c:pt>
                <c:pt idx="29026">
                  <c:v>-312.41049999999996</c:v>
                </c:pt>
                <c:pt idx="29027">
                  <c:v>-312.4085</c:v>
                </c:pt>
                <c:pt idx="29028">
                  <c:v>-312.40649999999999</c:v>
                </c:pt>
                <c:pt idx="29029">
                  <c:v>-312.40449999999998</c:v>
                </c:pt>
                <c:pt idx="29030">
                  <c:v>-312.40249999999997</c:v>
                </c:pt>
                <c:pt idx="29031">
                  <c:v>-312.40049999999997</c:v>
                </c:pt>
                <c:pt idx="29032">
                  <c:v>-312.39849999999996</c:v>
                </c:pt>
                <c:pt idx="29033">
                  <c:v>-312.39649999999995</c:v>
                </c:pt>
                <c:pt idx="29034">
                  <c:v>-312.39449999999999</c:v>
                </c:pt>
                <c:pt idx="29035">
                  <c:v>-312.39249999999998</c:v>
                </c:pt>
                <c:pt idx="29036">
                  <c:v>-312.39049999999997</c:v>
                </c:pt>
                <c:pt idx="29037">
                  <c:v>-312.38849999999996</c:v>
                </c:pt>
                <c:pt idx="29038">
                  <c:v>-312.38649999999996</c:v>
                </c:pt>
                <c:pt idx="29039">
                  <c:v>-312.3845</c:v>
                </c:pt>
                <c:pt idx="29040">
                  <c:v>-312.38249999999999</c:v>
                </c:pt>
                <c:pt idx="29041">
                  <c:v>-312.38049999999998</c:v>
                </c:pt>
                <c:pt idx="29042">
                  <c:v>-312.37849999999997</c:v>
                </c:pt>
                <c:pt idx="29043">
                  <c:v>-312.37649999999996</c:v>
                </c:pt>
                <c:pt idx="29044">
                  <c:v>-312.37449999999995</c:v>
                </c:pt>
                <c:pt idx="29045">
                  <c:v>-312.37249999999995</c:v>
                </c:pt>
                <c:pt idx="29046">
                  <c:v>-312.37049999999999</c:v>
                </c:pt>
                <c:pt idx="29047">
                  <c:v>-312.36849999999998</c:v>
                </c:pt>
                <c:pt idx="29048">
                  <c:v>-312.36649999999997</c:v>
                </c:pt>
                <c:pt idx="29049">
                  <c:v>-312.36449999999996</c:v>
                </c:pt>
                <c:pt idx="29050">
                  <c:v>-312.36249999999995</c:v>
                </c:pt>
                <c:pt idx="29051">
                  <c:v>-312.3605</c:v>
                </c:pt>
                <c:pt idx="29052">
                  <c:v>-312.35849999999999</c:v>
                </c:pt>
                <c:pt idx="29053">
                  <c:v>-312.35649999999998</c:v>
                </c:pt>
                <c:pt idx="29054">
                  <c:v>-312.35449999999997</c:v>
                </c:pt>
                <c:pt idx="29055">
                  <c:v>-312.35249999999996</c:v>
                </c:pt>
                <c:pt idx="29056">
                  <c:v>-312.35049999999995</c:v>
                </c:pt>
                <c:pt idx="29057">
                  <c:v>-312.3485</c:v>
                </c:pt>
                <c:pt idx="29058">
                  <c:v>-312.34649999999999</c:v>
                </c:pt>
                <c:pt idx="29059">
                  <c:v>-312.34449999999998</c:v>
                </c:pt>
                <c:pt idx="29060">
                  <c:v>-312.34249999999997</c:v>
                </c:pt>
                <c:pt idx="29061">
                  <c:v>-312.34049999999996</c:v>
                </c:pt>
                <c:pt idx="29062">
                  <c:v>-312.33849999999995</c:v>
                </c:pt>
                <c:pt idx="29063">
                  <c:v>-312.3365</c:v>
                </c:pt>
                <c:pt idx="29064">
                  <c:v>-312.33449999999999</c:v>
                </c:pt>
                <c:pt idx="29065">
                  <c:v>-312.33249999999998</c:v>
                </c:pt>
                <c:pt idx="29066">
                  <c:v>-312.33049999999997</c:v>
                </c:pt>
                <c:pt idx="29067">
                  <c:v>-312.32849999999996</c:v>
                </c:pt>
                <c:pt idx="29068">
                  <c:v>-312.32649999999995</c:v>
                </c:pt>
                <c:pt idx="29069">
                  <c:v>-312.3245</c:v>
                </c:pt>
                <c:pt idx="29070">
                  <c:v>-312.32249999999999</c:v>
                </c:pt>
                <c:pt idx="29071">
                  <c:v>-312.32049999999998</c:v>
                </c:pt>
                <c:pt idx="29072">
                  <c:v>-312.31849999999997</c:v>
                </c:pt>
                <c:pt idx="29073">
                  <c:v>-312.31649999999996</c:v>
                </c:pt>
                <c:pt idx="29074">
                  <c:v>-312.31449999999995</c:v>
                </c:pt>
                <c:pt idx="29075">
                  <c:v>-312.3125</c:v>
                </c:pt>
                <c:pt idx="29076">
                  <c:v>-312.31049999999999</c:v>
                </c:pt>
                <c:pt idx="29077">
                  <c:v>-312.30849999999998</c:v>
                </c:pt>
                <c:pt idx="29078">
                  <c:v>-312.30649999999997</c:v>
                </c:pt>
                <c:pt idx="29079">
                  <c:v>-312.30449999999996</c:v>
                </c:pt>
                <c:pt idx="29080">
                  <c:v>-312.30250000000001</c:v>
                </c:pt>
                <c:pt idx="29081">
                  <c:v>-312.3005</c:v>
                </c:pt>
                <c:pt idx="29082">
                  <c:v>-312.29849999999999</c:v>
                </c:pt>
                <c:pt idx="29083">
                  <c:v>-312.29649999999998</c:v>
                </c:pt>
                <c:pt idx="29084">
                  <c:v>-312.29449999999997</c:v>
                </c:pt>
                <c:pt idx="29085">
                  <c:v>-312.29249999999996</c:v>
                </c:pt>
                <c:pt idx="29086">
                  <c:v>-312.29049999999995</c:v>
                </c:pt>
                <c:pt idx="29087">
                  <c:v>-312.2885</c:v>
                </c:pt>
                <c:pt idx="29088">
                  <c:v>-312.28649999999999</c:v>
                </c:pt>
                <c:pt idx="29089">
                  <c:v>-312.28449999999998</c:v>
                </c:pt>
                <c:pt idx="29090">
                  <c:v>-312.28249999999997</c:v>
                </c:pt>
                <c:pt idx="29091">
                  <c:v>-312.28049999999996</c:v>
                </c:pt>
                <c:pt idx="29092">
                  <c:v>-312.27850000000001</c:v>
                </c:pt>
                <c:pt idx="29093">
                  <c:v>-312.2765</c:v>
                </c:pt>
                <c:pt idx="29094">
                  <c:v>-312.27449999999999</c:v>
                </c:pt>
                <c:pt idx="29095">
                  <c:v>-312.27249999999998</c:v>
                </c:pt>
                <c:pt idx="29096">
                  <c:v>-312.27049999999997</c:v>
                </c:pt>
                <c:pt idx="29097">
                  <c:v>-312.26849999999996</c:v>
                </c:pt>
                <c:pt idx="29098">
                  <c:v>-312.26649999999995</c:v>
                </c:pt>
                <c:pt idx="29099">
                  <c:v>-312.2645</c:v>
                </c:pt>
                <c:pt idx="29100">
                  <c:v>-312.26249999999999</c:v>
                </c:pt>
                <c:pt idx="29101">
                  <c:v>-312.26049999999998</c:v>
                </c:pt>
                <c:pt idx="29102">
                  <c:v>-312.25849999999997</c:v>
                </c:pt>
                <c:pt idx="29103">
                  <c:v>-312.25649999999996</c:v>
                </c:pt>
                <c:pt idx="29104">
                  <c:v>-312.25450000000001</c:v>
                </c:pt>
                <c:pt idx="29105">
                  <c:v>-312.2525</c:v>
                </c:pt>
                <c:pt idx="29106">
                  <c:v>-312.25049999999999</c:v>
                </c:pt>
                <c:pt idx="29107">
                  <c:v>-312.24849999999998</c:v>
                </c:pt>
                <c:pt idx="29108">
                  <c:v>-312.24649999999997</c:v>
                </c:pt>
                <c:pt idx="29109">
                  <c:v>-312.24449999999996</c:v>
                </c:pt>
                <c:pt idx="29110">
                  <c:v>-312.24249999999995</c:v>
                </c:pt>
                <c:pt idx="29111">
                  <c:v>-312.2405</c:v>
                </c:pt>
                <c:pt idx="29112">
                  <c:v>-312.23849999999999</c:v>
                </c:pt>
                <c:pt idx="29113">
                  <c:v>-312.23649999999998</c:v>
                </c:pt>
                <c:pt idx="29114">
                  <c:v>-312.23449999999997</c:v>
                </c:pt>
                <c:pt idx="29115">
                  <c:v>-312.23249999999996</c:v>
                </c:pt>
                <c:pt idx="29116">
                  <c:v>-312.23050000000001</c:v>
                </c:pt>
                <c:pt idx="29117">
                  <c:v>-312.2285</c:v>
                </c:pt>
                <c:pt idx="29118">
                  <c:v>-312.22649999999999</c:v>
                </c:pt>
                <c:pt idx="29119">
                  <c:v>-312.22449999999998</c:v>
                </c:pt>
                <c:pt idx="29120">
                  <c:v>-312.22249999999997</c:v>
                </c:pt>
                <c:pt idx="29121">
                  <c:v>-312.22049999999996</c:v>
                </c:pt>
                <c:pt idx="29122">
                  <c:v>-312.21849999999995</c:v>
                </c:pt>
                <c:pt idx="29123">
                  <c:v>-312.2165</c:v>
                </c:pt>
                <c:pt idx="29124">
                  <c:v>-312.21449999999999</c:v>
                </c:pt>
                <c:pt idx="29125">
                  <c:v>-312.21249999999998</c:v>
                </c:pt>
                <c:pt idx="29126">
                  <c:v>-312.21049999999997</c:v>
                </c:pt>
                <c:pt idx="29127">
                  <c:v>-312.20849999999996</c:v>
                </c:pt>
                <c:pt idx="29128">
                  <c:v>-312.20650000000001</c:v>
                </c:pt>
                <c:pt idx="29129">
                  <c:v>-312.2045</c:v>
                </c:pt>
                <c:pt idx="29130">
                  <c:v>-312.20249999999999</c:v>
                </c:pt>
                <c:pt idx="29131">
                  <c:v>-312.20049999999998</c:v>
                </c:pt>
                <c:pt idx="29132">
                  <c:v>-312.19849999999997</c:v>
                </c:pt>
                <c:pt idx="29133">
                  <c:v>-312.19649999999996</c:v>
                </c:pt>
                <c:pt idx="29134">
                  <c:v>-312.19449999999995</c:v>
                </c:pt>
                <c:pt idx="29135">
                  <c:v>-312.1925</c:v>
                </c:pt>
                <c:pt idx="29136">
                  <c:v>-312.19049999999999</c:v>
                </c:pt>
                <c:pt idx="29137">
                  <c:v>-312.18849999999998</c:v>
                </c:pt>
                <c:pt idx="29138">
                  <c:v>-312.18649999999997</c:v>
                </c:pt>
                <c:pt idx="29139">
                  <c:v>-312.18449999999996</c:v>
                </c:pt>
                <c:pt idx="29140">
                  <c:v>-312.1825</c:v>
                </c:pt>
                <c:pt idx="29141">
                  <c:v>-312.18049999999999</c:v>
                </c:pt>
                <c:pt idx="29142">
                  <c:v>-312.17849999999999</c:v>
                </c:pt>
                <c:pt idx="29143">
                  <c:v>-312.17649999999998</c:v>
                </c:pt>
                <c:pt idx="29144">
                  <c:v>-312.17449999999997</c:v>
                </c:pt>
                <c:pt idx="29145">
                  <c:v>-312.17249999999996</c:v>
                </c:pt>
                <c:pt idx="29146">
                  <c:v>-312.17049999999995</c:v>
                </c:pt>
                <c:pt idx="29147">
                  <c:v>-312.16849999999999</c:v>
                </c:pt>
                <c:pt idx="29148">
                  <c:v>-312.16649999999998</c:v>
                </c:pt>
                <c:pt idx="29149">
                  <c:v>-312.16449999999998</c:v>
                </c:pt>
                <c:pt idx="29150">
                  <c:v>-312.16249999999997</c:v>
                </c:pt>
                <c:pt idx="29151">
                  <c:v>-312.16049999999996</c:v>
                </c:pt>
                <c:pt idx="29152">
                  <c:v>-312.1585</c:v>
                </c:pt>
                <c:pt idx="29153">
                  <c:v>-312.15649999999999</c:v>
                </c:pt>
                <c:pt idx="29154">
                  <c:v>-312.15449999999998</c:v>
                </c:pt>
                <c:pt idx="29155">
                  <c:v>-312.15249999999997</c:v>
                </c:pt>
                <c:pt idx="29156">
                  <c:v>-312.15049999999997</c:v>
                </c:pt>
                <c:pt idx="29157">
                  <c:v>-312.14849999999996</c:v>
                </c:pt>
                <c:pt idx="29158">
                  <c:v>-312.14649999999995</c:v>
                </c:pt>
                <c:pt idx="29159">
                  <c:v>-312.14449999999999</c:v>
                </c:pt>
                <c:pt idx="29160">
                  <c:v>-312.14249999999998</c:v>
                </c:pt>
                <c:pt idx="29161">
                  <c:v>-312.14049999999997</c:v>
                </c:pt>
                <c:pt idx="29162">
                  <c:v>-312.13849999999996</c:v>
                </c:pt>
                <c:pt idx="29163">
                  <c:v>-312.13649999999996</c:v>
                </c:pt>
                <c:pt idx="29164">
                  <c:v>-312.1345</c:v>
                </c:pt>
                <c:pt idx="29165">
                  <c:v>-312.13249999999999</c:v>
                </c:pt>
                <c:pt idx="29166">
                  <c:v>-312.13049999999998</c:v>
                </c:pt>
                <c:pt idx="29167">
                  <c:v>-312.12849999999997</c:v>
                </c:pt>
                <c:pt idx="29168">
                  <c:v>-312.12649999999996</c:v>
                </c:pt>
                <c:pt idx="29169">
                  <c:v>-312.12449999999995</c:v>
                </c:pt>
                <c:pt idx="29170">
                  <c:v>-312.12249999999995</c:v>
                </c:pt>
                <c:pt idx="29171">
                  <c:v>-312.12049999999999</c:v>
                </c:pt>
                <c:pt idx="29172">
                  <c:v>-312.11849999999998</c:v>
                </c:pt>
                <c:pt idx="29173">
                  <c:v>-312.11649999999997</c:v>
                </c:pt>
                <c:pt idx="29174">
                  <c:v>-312.11449999999996</c:v>
                </c:pt>
                <c:pt idx="29175">
                  <c:v>-312.11249999999995</c:v>
                </c:pt>
                <c:pt idx="29176">
                  <c:v>-312.1105</c:v>
                </c:pt>
                <c:pt idx="29177">
                  <c:v>-312.10849999999999</c:v>
                </c:pt>
                <c:pt idx="29178">
                  <c:v>-312.10649999999998</c:v>
                </c:pt>
                <c:pt idx="29179">
                  <c:v>-312.10449999999997</c:v>
                </c:pt>
                <c:pt idx="29180">
                  <c:v>-312.10249999999996</c:v>
                </c:pt>
                <c:pt idx="29181">
                  <c:v>-312.10049999999995</c:v>
                </c:pt>
                <c:pt idx="29182">
                  <c:v>-312.0985</c:v>
                </c:pt>
                <c:pt idx="29183">
                  <c:v>-312.09649999999999</c:v>
                </c:pt>
                <c:pt idx="29184">
                  <c:v>-312.09449999999998</c:v>
                </c:pt>
                <c:pt idx="29185">
                  <c:v>-312.09249999999997</c:v>
                </c:pt>
                <c:pt idx="29186">
                  <c:v>-312.09049999999996</c:v>
                </c:pt>
                <c:pt idx="29187">
                  <c:v>-312.08849999999995</c:v>
                </c:pt>
                <c:pt idx="29188">
                  <c:v>-312.0865</c:v>
                </c:pt>
                <c:pt idx="29189">
                  <c:v>-312.08449999999999</c:v>
                </c:pt>
                <c:pt idx="29190">
                  <c:v>-312.08249999999998</c:v>
                </c:pt>
                <c:pt idx="29191">
                  <c:v>-312.08049999999997</c:v>
                </c:pt>
                <c:pt idx="29192">
                  <c:v>-312.07849999999996</c:v>
                </c:pt>
                <c:pt idx="29193">
                  <c:v>-312.07649999999995</c:v>
                </c:pt>
                <c:pt idx="29194">
                  <c:v>-312.0745</c:v>
                </c:pt>
                <c:pt idx="29195">
                  <c:v>-312.07249999999999</c:v>
                </c:pt>
                <c:pt idx="29196">
                  <c:v>-312.07049999999998</c:v>
                </c:pt>
                <c:pt idx="29197">
                  <c:v>-312.06849999999997</c:v>
                </c:pt>
                <c:pt idx="29198">
                  <c:v>-312.06649999999996</c:v>
                </c:pt>
                <c:pt idx="29199">
                  <c:v>-312.06449999999995</c:v>
                </c:pt>
                <c:pt idx="29200">
                  <c:v>-312.0625</c:v>
                </c:pt>
                <c:pt idx="29201">
                  <c:v>-312.06049999999999</c:v>
                </c:pt>
                <c:pt idx="29202">
                  <c:v>-312.05849999999998</c:v>
                </c:pt>
                <c:pt idx="29203">
                  <c:v>-312.05649999999997</c:v>
                </c:pt>
                <c:pt idx="29204">
                  <c:v>-312.05449999999996</c:v>
                </c:pt>
                <c:pt idx="29205">
                  <c:v>-312.05250000000001</c:v>
                </c:pt>
                <c:pt idx="29206">
                  <c:v>-312.0505</c:v>
                </c:pt>
                <c:pt idx="29207">
                  <c:v>-312.04849999999999</c:v>
                </c:pt>
                <c:pt idx="29208">
                  <c:v>-312.04649999999998</c:v>
                </c:pt>
                <c:pt idx="29209">
                  <c:v>-312.04449999999997</c:v>
                </c:pt>
                <c:pt idx="29210">
                  <c:v>-312.04249999999996</c:v>
                </c:pt>
                <c:pt idx="29211">
                  <c:v>-312.04049999999995</c:v>
                </c:pt>
                <c:pt idx="29212">
                  <c:v>-312.0385</c:v>
                </c:pt>
                <c:pt idx="29213">
                  <c:v>-312.03649999999999</c:v>
                </c:pt>
                <c:pt idx="29214">
                  <c:v>-312.03449999999998</c:v>
                </c:pt>
                <c:pt idx="29215">
                  <c:v>-312.03249999999997</c:v>
                </c:pt>
                <c:pt idx="29216">
                  <c:v>-312.03049999999996</c:v>
                </c:pt>
                <c:pt idx="29217">
                  <c:v>-312.02850000000001</c:v>
                </c:pt>
                <c:pt idx="29218">
                  <c:v>-312.0265</c:v>
                </c:pt>
                <c:pt idx="29219">
                  <c:v>-312.02449999999999</c:v>
                </c:pt>
                <c:pt idx="29220">
                  <c:v>-312.02249999999998</c:v>
                </c:pt>
                <c:pt idx="29221">
                  <c:v>-312.02049999999997</c:v>
                </c:pt>
                <c:pt idx="29222">
                  <c:v>-312.01849999999996</c:v>
                </c:pt>
                <c:pt idx="29223">
                  <c:v>-312.01649999999995</c:v>
                </c:pt>
                <c:pt idx="29224">
                  <c:v>-312.0145</c:v>
                </c:pt>
                <c:pt idx="29225">
                  <c:v>-312.01249999999999</c:v>
                </c:pt>
                <c:pt idx="29226">
                  <c:v>-312.01049999999998</c:v>
                </c:pt>
                <c:pt idx="29227">
                  <c:v>-312.00849999999997</c:v>
                </c:pt>
                <c:pt idx="29228">
                  <c:v>-312.00649999999996</c:v>
                </c:pt>
                <c:pt idx="29229">
                  <c:v>-312.00450000000001</c:v>
                </c:pt>
                <c:pt idx="29230">
                  <c:v>-312.0025</c:v>
                </c:pt>
                <c:pt idx="29231">
                  <c:v>-312.00049999999999</c:v>
                </c:pt>
                <c:pt idx="29232">
                  <c:v>-311.99849999999998</c:v>
                </c:pt>
                <c:pt idx="29233">
                  <c:v>-311.99649999999997</c:v>
                </c:pt>
                <c:pt idx="29234">
                  <c:v>-311.99449999999996</c:v>
                </c:pt>
                <c:pt idx="29235">
                  <c:v>-311.99249999999995</c:v>
                </c:pt>
                <c:pt idx="29236">
                  <c:v>-311.9905</c:v>
                </c:pt>
                <c:pt idx="29237">
                  <c:v>-311.98849999999999</c:v>
                </c:pt>
                <c:pt idx="29238">
                  <c:v>-311.98649999999998</c:v>
                </c:pt>
                <c:pt idx="29239">
                  <c:v>-311.98449999999997</c:v>
                </c:pt>
                <c:pt idx="29240">
                  <c:v>-311.98249999999996</c:v>
                </c:pt>
                <c:pt idx="29241">
                  <c:v>-311.98050000000001</c:v>
                </c:pt>
                <c:pt idx="29242">
                  <c:v>-311.9785</c:v>
                </c:pt>
                <c:pt idx="29243">
                  <c:v>-311.97649999999999</c:v>
                </c:pt>
                <c:pt idx="29244">
                  <c:v>-311.97449999999998</c:v>
                </c:pt>
                <c:pt idx="29245">
                  <c:v>-311.97249999999997</c:v>
                </c:pt>
                <c:pt idx="29246">
                  <c:v>-311.97049999999996</c:v>
                </c:pt>
                <c:pt idx="29247">
                  <c:v>-311.96849999999995</c:v>
                </c:pt>
                <c:pt idx="29248">
                  <c:v>-311.9665</c:v>
                </c:pt>
                <c:pt idx="29249">
                  <c:v>-311.96449999999999</c:v>
                </c:pt>
                <c:pt idx="29250">
                  <c:v>-311.96249999999998</c:v>
                </c:pt>
                <c:pt idx="29251">
                  <c:v>-311.96049999999997</c:v>
                </c:pt>
                <c:pt idx="29252">
                  <c:v>-311.95849999999996</c:v>
                </c:pt>
                <c:pt idx="29253">
                  <c:v>-311.95650000000001</c:v>
                </c:pt>
                <c:pt idx="29254">
                  <c:v>-311.9545</c:v>
                </c:pt>
                <c:pt idx="29255">
                  <c:v>-311.95249999999999</c:v>
                </c:pt>
                <c:pt idx="29256">
                  <c:v>-311.95049999999998</c:v>
                </c:pt>
                <c:pt idx="29257">
                  <c:v>-311.94849999999997</c:v>
                </c:pt>
                <c:pt idx="29258">
                  <c:v>-311.94649999999996</c:v>
                </c:pt>
                <c:pt idx="29259">
                  <c:v>-311.94449999999995</c:v>
                </c:pt>
                <c:pt idx="29260">
                  <c:v>-311.9425</c:v>
                </c:pt>
                <c:pt idx="29261">
                  <c:v>-311.94049999999999</c:v>
                </c:pt>
                <c:pt idx="29262">
                  <c:v>-311.93849999999998</c:v>
                </c:pt>
                <c:pt idx="29263">
                  <c:v>-311.93649999999997</c:v>
                </c:pt>
                <c:pt idx="29264">
                  <c:v>-311.93449999999996</c:v>
                </c:pt>
                <c:pt idx="29265">
                  <c:v>-311.9325</c:v>
                </c:pt>
                <c:pt idx="29266">
                  <c:v>-311.93049999999999</c:v>
                </c:pt>
                <c:pt idx="29267">
                  <c:v>-311.92849999999999</c:v>
                </c:pt>
                <c:pt idx="29268">
                  <c:v>-311.92649999999998</c:v>
                </c:pt>
                <c:pt idx="29269">
                  <c:v>-311.92449999999997</c:v>
                </c:pt>
                <c:pt idx="29270">
                  <c:v>-311.92249999999996</c:v>
                </c:pt>
                <c:pt idx="29271">
                  <c:v>-311.92049999999995</c:v>
                </c:pt>
                <c:pt idx="29272">
                  <c:v>-311.91849999999999</c:v>
                </c:pt>
                <c:pt idx="29273">
                  <c:v>-311.91649999999998</c:v>
                </c:pt>
                <c:pt idx="29274">
                  <c:v>-311.91449999999998</c:v>
                </c:pt>
                <c:pt idx="29275">
                  <c:v>-311.91249999999997</c:v>
                </c:pt>
                <c:pt idx="29276">
                  <c:v>-311.91049999999996</c:v>
                </c:pt>
                <c:pt idx="29277">
                  <c:v>-311.9085</c:v>
                </c:pt>
                <c:pt idx="29278">
                  <c:v>-311.90649999999999</c:v>
                </c:pt>
                <c:pt idx="29279">
                  <c:v>-311.90449999999998</c:v>
                </c:pt>
                <c:pt idx="29280">
                  <c:v>-311.90249999999997</c:v>
                </c:pt>
                <c:pt idx="29281">
                  <c:v>-311.90049999999997</c:v>
                </c:pt>
                <c:pt idx="29282">
                  <c:v>-311.89849999999996</c:v>
                </c:pt>
                <c:pt idx="29283">
                  <c:v>-311.89649999999995</c:v>
                </c:pt>
                <c:pt idx="29284">
                  <c:v>-311.89449999999999</c:v>
                </c:pt>
                <c:pt idx="29285">
                  <c:v>-311.89249999999998</c:v>
                </c:pt>
                <c:pt idx="29286">
                  <c:v>-311.89049999999997</c:v>
                </c:pt>
                <c:pt idx="29287">
                  <c:v>-311.88849999999996</c:v>
                </c:pt>
                <c:pt idx="29288">
                  <c:v>-311.88649999999996</c:v>
                </c:pt>
                <c:pt idx="29289">
                  <c:v>-311.8845</c:v>
                </c:pt>
                <c:pt idx="29290">
                  <c:v>-311.88249999999999</c:v>
                </c:pt>
                <c:pt idx="29291">
                  <c:v>-311.88049999999998</c:v>
                </c:pt>
                <c:pt idx="29292">
                  <c:v>-311.87849999999997</c:v>
                </c:pt>
                <c:pt idx="29293">
                  <c:v>-311.87649999999996</c:v>
                </c:pt>
                <c:pt idx="29294">
                  <c:v>-311.87449999999995</c:v>
                </c:pt>
                <c:pt idx="29295">
                  <c:v>-311.87249999999995</c:v>
                </c:pt>
                <c:pt idx="29296">
                  <c:v>-311.87049999999999</c:v>
                </c:pt>
                <c:pt idx="29297">
                  <c:v>-311.86849999999998</c:v>
                </c:pt>
                <c:pt idx="29298">
                  <c:v>-311.86649999999997</c:v>
                </c:pt>
                <c:pt idx="29299">
                  <c:v>-311.86449999999996</c:v>
                </c:pt>
                <c:pt idx="29300">
                  <c:v>-311.86249999999995</c:v>
                </c:pt>
                <c:pt idx="29301">
                  <c:v>-311.8605</c:v>
                </c:pt>
                <c:pt idx="29302">
                  <c:v>-311.85849999999999</c:v>
                </c:pt>
                <c:pt idx="29303">
                  <c:v>-311.85649999999998</c:v>
                </c:pt>
                <c:pt idx="29304">
                  <c:v>-311.85449999999997</c:v>
                </c:pt>
                <c:pt idx="29305">
                  <c:v>-311.85249999999996</c:v>
                </c:pt>
                <c:pt idx="29306">
                  <c:v>-311.85049999999995</c:v>
                </c:pt>
                <c:pt idx="29307">
                  <c:v>-311.8485</c:v>
                </c:pt>
                <c:pt idx="29308">
                  <c:v>-311.84649999999999</c:v>
                </c:pt>
                <c:pt idx="29309">
                  <c:v>-311.84449999999998</c:v>
                </c:pt>
                <c:pt idx="29310">
                  <c:v>-311.84249999999997</c:v>
                </c:pt>
                <c:pt idx="29311">
                  <c:v>-311.84049999999996</c:v>
                </c:pt>
                <c:pt idx="29312">
                  <c:v>-311.83849999999995</c:v>
                </c:pt>
                <c:pt idx="29313">
                  <c:v>-311.8365</c:v>
                </c:pt>
                <c:pt idx="29314">
                  <c:v>-311.83449999999999</c:v>
                </c:pt>
                <c:pt idx="29315">
                  <c:v>-311.83249999999998</c:v>
                </c:pt>
                <c:pt idx="29316">
                  <c:v>-311.83049999999997</c:v>
                </c:pt>
                <c:pt idx="29317">
                  <c:v>-311.82849999999996</c:v>
                </c:pt>
                <c:pt idx="29318">
                  <c:v>-311.82649999999995</c:v>
                </c:pt>
                <c:pt idx="29319">
                  <c:v>-311.8245</c:v>
                </c:pt>
                <c:pt idx="29320">
                  <c:v>-311.82249999999999</c:v>
                </c:pt>
                <c:pt idx="29321">
                  <c:v>-311.82049999999998</c:v>
                </c:pt>
                <c:pt idx="29322">
                  <c:v>-311.81849999999997</c:v>
                </c:pt>
                <c:pt idx="29323">
                  <c:v>-311.81649999999996</c:v>
                </c:pt>
                <c:pt idx="29324">
                  <c:v>-311.81449999999995</c:v>
                </c:pt>
                <c:pt idx="29325">
                  <c:v>-311.8125</c:v>
                </c:pt>
                <c:pt idx="29326">
                  <c:v>-311.81049999999999</c:v>
                </c:pt>
                <c:pt idx="29327">
                  <c:v>-311.80849999999998</c:v>
                </c:pt>
                <c:pt idx="29328">
                  <c:v>-311.80649999999997</c:v>
                </c:pt>
                <c:pt idx="29329">
                  <c:v>-311.80449999999996</c:v>
                </c:pt>
                <c:pt idx="29330">
                  <c:v>-311.80250000000001</c:v>
                </c:pt>
                <c:pt idx="29331">
                  <c:v>-311.8005</c:v>
                </c:pt>
                <c:pt idx="29332">
                  <c:v>-311.79849999999999</c:v>
                </c:pt>
                <c:pt idx="29333">
                  <c:v>-311.79649999999998</c:v>
                </c:pt>
                <c:pt idx="29334">
                  <c:v>-311.79449999999997</c:v>
                </c:pt>
                <c:pt idx="29335">
                  <c:v>-311.79249999999996</c:v>
                </c:pt>
                <c:pt idx="29336">
                  <c:v>-311.79049999999995</c:v>
                </c:pt>
                <c:pt idx="29337">
                  <c:v>-311.7885</c:v>
                </c:pt>
                <c:pt idx="29338">
                  <c:v>-311.78649999999999</c:v>
                </c:pt>
                <c:pt idx="29339">
                  <c:v>-311.78449999999998</c:v>
                </c:pt>
                <c:pt idx="29340">
                  <c:v>-311.78249999999997</c:v>
                </c:pt>
                <c:pt idx="29341">
                  <c:v>-311.78049999999996</c:v>
                </c:pt>
                <c:pt idx="29342">
                  <c:v>-311.77850000000001</c:v>
                </c:pt>
                <c:pt idx="29343">
                  <c:v>-311.7765</c:v>
                </c:pt>
                <c:pt idx="29344">
                  <c:v>-311.77449999999999</c:v>
                </c:pt>
                <c:pt idx="29345">
                  <c:v>-311.77249999999998</c:v>
                </c:pt>
                <c:pt idx="29346">
                  <c:v>-311.77049999999997</c:v>
                </c:pt>
                <c:pt idx="29347">
                  <c:v>-311.76849999999996</c:v>
                </c:pt>
                <c:pt idx="29348">
                  <c:v>-311.76649999999995</c:v>
                </c:pt>
                <c:pt idx="29349">
                  <c:v>-311.7645</c:v>
                </c:pt>
                <c:pt idx="29350">
                  <c:v>-311.76249999999999</c:v>
                </c:pt>
                <c:pt idx="29351">
                  <c:v>-311.76049999999998</c:v>
                </c:pt>
                <c:pt idx="29352">
                  <c:v>-311.75849999999997</c:v>
                </c:pt>
                <c:pt idx="29353">
                  <c:v>-311.75649999999996</c:v>
                </c:pt>
                <c:pt idx="29354">
                  <c:v>-311.75450000000001</c:v>
                </c:pt>
                <c:pt idx="29355">
                  <c:v>-311.7525</c:v>
                </c:pt>
                <c:pt idx="29356">
                  <c:v>-311.75049999999999</c:v>
                </c:pt>
                <c:pt idx="29357">
                  <c:v>-311.74849999999998</c:v>
                </c:pt>
                <c:pt idx="29358">
                  <c:v>-311.74649999999997</c:v>
                </c:pt>
                <c:pt idx="29359">
                  <c:v>-311.74449999999996</c:v>
                </c:pt>
                <c:pt idx="29360">
                  <c:v>-311.74249999999995</c:v>
                </c:pt>
                <c:pt idx="29361">
                  <c:v>-311.7405</c:v>
                </c:pt>
                <c:pt idx="29362">
                  <c:v>-311.73849999999999</c:v>
                </c:pt>
                <c:pt idx="29363">
                  <c:v>-311.73649999999998</c:v>
                </c:pt>
                <c:pt idx="29364">
                  <c:v>-311.73449999999997</c:v>
                </c:pt>
                <c:pt idx="29365">
                  <c:v>-311.73249999999996</c:v>
                </c:pt>
                <c:pt idx="29366">
                  <c:v>-311.73050000000001</c:v>
                </c:pt>
                <c:pt idx="29367">
                  <c:v>-311.7285</c:v>
                </c:pt>
                <c:pt idx="29368">
                  <c:v>-311.72649999999999</c:v>
                </c:pt>
                <c:pt idx="29369">
                  <c:v>-311.72449999999998</c:v>
                </c:pt>
                <c:pt idx="29370">
                  <c:v>-311.72249999999997</c:v>
                </c:pt>
                <c:pt idx="29371">
                  <c:v>-311.72049999999996</c:v>
                </c:pt>
                <c:pt idx="29372">
                  <c:v>-311.71849999999995</c:v>
                </c:pt>
                <c:pt idx="29373">
                  <c:v>-311.7165</c:v>
                </c:pt>
                <c:pt idx="29374">
                  <c:v>-311.71449999999999</c:v>
                </c:pt>
                <c:pt idx="29375">
                  <c:v>-311.71249999999998</c:v>
                </c:pt>
                <c:pt idx="29376">
                  <c:v>-311.71049999999997</c:v>
                </c:pt>
                <c:pt idx="29377">
                  <c:v>-311.70849999999996</c:v>
                </c:pt>
                <c:pt idx="29378">
                  <c:v>-311.70650000000001</c:v>
                </c:pt>
                <c:pt idx="29379">
                  <c:v>-311.7045</c:v>
                </c:pt>
                <c:pt idx="29380">
                  <c:v>-311.70249999999999</c:v>
                </c:pt>
                <c:pt idx="29381">
                  <c:v>-311.70049999999998</c:v>
                </c:pt>
                <c:pt idx="29382">
                  <c:v>-311.69849999999997</c:v>
                </c:pt>
                <c:pt idx="29383">
                  <c:v>-311.69649999999996</c:v>
                </c:pt>
                <c:pt idx="29384">
                  <c:v>-311.69449999999995</c:v>
                </c:pt>
                <c:pt idx="29385">
                  <c:v>-311.6925</c:v>
                </c:pt>
                <c:pt idx="29386">
                  <c:v>-311.69049999999999</c:v>
                </c:pt>
                <c:pt idx="29387">
                  <c:v>-311.68849999999998</c:v>
                </c:pt>
                <c:pt idx="29388">
                  <c:v>-311.68649999999997</c:v>
                </c:pt>
                <c:pt idx="29389">
                  <c:v>-311.68449999999996</c:v>
                </c:pt>
                <c:pt idx="29390">
                  <c:v>-311.6825</c:v>
                </c:pt>
                <c:pt idx="29391">
                  <c:v>-311.68049999999999</c:v>
                </c:pt>
                <c:pt idx="29392">
                  <c:v>-311.67849999999999</c:v>
                </c:pt>
                <c:pt idx="29393">
                  <c:v>-311.67649999999998</c:v>
                </c:pt>
                <c:pt idx="29394">
                  <c:v>-311.67449999999997</c:v>
                </c:pt>
                <c:pt idx="29395">
                  <c:v>-311.67249999999996</c:v>
                </c:pt>
                <c:pt idx="29396">
                  <c:v>-311.67049999999995</c:v>
                </c:pt>
                <c:pt idx="29397">
                  <c:v>-311.66849999999999</c:v>
                </c:pt>
                <c:pt idx="29398">
                  <c:v>-311.66649999999998</c:v>
                </c:pt>
                <c:pt idx="29399">
                  <c:v>-311.66449999999998</c:v>
                </c:pt>
                <c:pt idx="29400">
                  <c:v>-311.66249999999997</c:v>
                </c:pt>
                <c:pt idx="29401">
                  <c:v>-311.66049999999996</c:v>
                </c:pt>
                <c:pt idx="29402">
                  <c:v>-311.6585</c:v>
                </c:pt>
                <c:pt idx="29403">
                  <c:v>-311.65649999999999</c:v>
                </c:pt>
                <c:pt idx="29404">
                  <c:v>-311.65449999999998</c:v>
                </c:pt>
                <c:pt idx="29405">
                  <c:v>-311.65249999999997</c:v>
                </c:pt>
                <c:pt idx="29406">
                  <c:v>-311.65049999999997</c:v>
                </c:pt>
                <c:pt idx="29407">
                  <c:v>-311.64849999999996</c:v>
                </c:pt>
                <c:pt idx="29408">
                  <c:v>-311.64649999999995</c:v>
                </c:pt>
                <c:pt idx="29409">
                  <c:v>-311.64449999999999</c:v>
                </c:pt>
                <c:pt idx="29410">
                  <c:v>-311.64249999999998</c:v>
                </c:pt>
                <c:pt idx="29411">
                  <c:v>-311.64049999999997</c:v>
                </c:pt>
                <c:pt idx="29412">
                  <c:v>-311.63849999999996</c:v>
                </c:pt>
                <c:pt idx="29413">
                  <c:v>-311.63649999999996</c:v>
                </c:pt>
                <c:pt idx="29414">
                  <c:v>-311.6345</c:v>
                </c:pt>
                <c:pt idx="29415">
                  <c:v>-311.63249999999999</c:v>
                </c:pt>
                <c:pt idx="29416">
                  <c:v>-311.63049999999998</c:v>
                </c:pt>
                <c:pt idx="29417">
                  <c:v>-311.62849999999997</c:v>
                </c:pt>
                <c:pt idx="29418">
                  <c:v>-311.62649999999996</c:v>
                </c:pt>
                <c:pt idx="29419">
                  <c:v>-311.62449999999995</c:v>
                </c:pt>
                <c:pt idx="29420">
                  <c:v>-311.62249999999995</c:v>
                </c:pt>
                <c:pt idx="29421">
                  <c:v>-311.62049999999999</c:v>
                </c:pt>
                <c:pt idx="29422">
                  <c:v>-311.61849999999998</c:v>
                </c:pt>
                <c:pt idx="29423">
                  <c:v>-311.61649999999997</c:v>
                </c:pt>
                <c:pt idx="29424">
                  <c:v>-311.61449999999996</c:v>
                </c:pt>
                <c:pt idx="29425">
                  <c:v>-311.61249999999995</c:v>
                </c:pt>
                <c:pt idx="29426">
                  <c:v>-311.6105</c:v>
                </c:pt>
                <c:pt idx="29427">
                  <c:v>-311.60849999999999</c:v>
                </c:pt>
                <c:pt idx="29428">
                  <c:v>-311.60649999999998</c:v>
                </c:pt>
                <c:pt idx="29429">
                  <c:v>-311.60449999999997</c:v>
                </c:pt>
                <c:pt idx="29430">
                  <c:v>-311.60249999999996</c:v>
                </c:pt>
                <c:pt idx="29431">
                  <c:v>-311.60049999999995</c:v>
                </c:pt>
                <c:pt idx="29432">
                  <c:v>-311.5985</c:v>
                </c:pt>
                <c:pt idx="29433">
                  <c:v>-311.59649999999999</c:v>
                </c:pt>
                <c:pt idx="29434">
                  <c:v>-311.59449999999998</c:v>
                </c:pt>
                <c:pt idx="29435">
                  <c:v>-311.59249999999997</c:v>
                </c:pt>
                <c:pt idx="29436">
                  <c:v>-311.59049999999996</c:v>
                </c:pt>
                <c:pt idx="29437">
                  <c:v>-311.58849999999995</c:v>
                </c:pt>
                <c:pt idx="29438">
                  <c:v>-311.5865</c:v>
                </c:pt>
                <c:pt idx="29439">
                  <c:v>-311.58449999999999</c:v>
                </c:pt>
                <c:pt idx="29440">
                  <c:v>-311.58249999999998</c:v>
                </c:pt>
                <c:pt idx="29441">
                  <c:v>-311.58049999999997</c:v>
                </c:pt>
                <c:pt idx="29442">
                  <c:v>-311.57849999999996</c:v>
                </c:pt>
                <c:pt idx="29443">
                  <c:v>-311.57649999999995</c:v>
                </c:pt>
                <c:pt idx="29444">
                  <c:v>-311.5745</c:v>
                </c:pt>
                <c:pt idx="29445">
                  <c:v>-311.57249999999999</c:v>
                </c:pt>
                <c:pt idx="29446">
                  <c:v>-311.57049999999998</c:v>
                </c:pt>
                <c:pt idx="29447">
                  <c:v>-311.56849999999997</c:v>
                </c:pt>
                <c:pt idx="29448">
                  <c:v>-311.56649999999996</c:v>
                </c:pt>
                <c:pt idx="29449">
                  <c:v>-311.56449999999995</c:v>
                </c:pt>
                <c:pt idx="29450">
                  <c:v>-311.5625</c:v>
                </c:pt>
                <c:pt idx="29451">
                  <c:v>-311.56049999999999</c:v>
                </c:pt>
                <c:pt idx="29452">
                  <c:v>-311.55849999999998</c:v>
                </c:pt>
                <c:pt idx="29453">
                  <c:v>-311.55649999999997</c:v>
                </c:pt>
                <c:pt idx="29454">
                  <c:v>-311.55449999999996</c:v>
                </c:pt>
                <c:pt idx="29455">
                  <c:v>-311.55250000000001</c:v>
                </c:pt>
                <c:pt idx="29456">
                  <c:v>-311.5505</c:v>
                </c:pt>
                <c:pt idx="29457">
                  <c:v>-311.54849999999999</c:v>
                </c:pt>
                <c:pt idx="29458">
                  <c:v>-311.54649999999998</c:v>
                </c:pt>
                <c:pt idx="29459">
                  <c:v>-311.54449999999997</c:v>
                </c:pt>
                <c:pt idx="29460">
                  <c:v>-311.54249999999996</c:v>
                </c:pt>
                <c:pt idx="29461">
                  <c:v>-311.54049999999995</c:v>
                </c:pt>
                <c:pt idx="29462">
                  <c:v>-311.5385</c:v>
                </c:pt>
                <c:pt idx="29463">
                  <c:v>-311.53649999999999</c:v>
                </c:pt>
                <c:pt idx="29464">
                  <c:v>-311.53449999999998</c:v>
                </c:pt>
                <c:pt idx="29465">
                  <c:v>-311.53249999999997</c:v>
                </c:pt>
                <c:pt idx="29466">
                  <c:v>-311.53049999999996</c:v>
                </c:pt>
                <c:pt idx="29467">
                  <c:v>-311.52850000000001</c:v>
                </c:pt>
                <c:pt idx="29468">
                  <c:v>-311.5265</c:v>
                </c:pt>
                <c:pt idx="29469">
                  <c:v>-311.52449999999999</c:v>
                </c:pt>
                <c:pt idx="29470">
                  <c:v>-311.52249999999998</c:v>
                </c:pt>
                <c:pt idx="29471">
                  <c:v>-311.52049999999997</c:v>
                </c:pt>
                <c:pt idx="29472">
                  <c:v>-311.51849999999996</c:v>
                </c:pt>
                <c:pt idx="29473">
                  <c:v>-311.51649999999995</c:v>
                </c:pt>
                <c:pt idx="29474">
                  <c:v>-311.5145</c:v>
                </c:pt>
                <c:pt idx="29475">
                  <c:v>-311.51249999999999</c:v>
                </c:pt>
                <c:pt idx="29476">
                  <c:v>-311.51049999999998</c:v>
                </c:pt>
                <c:pt idx="29477">
                  <c:v>-311.50849999999997</c:v>
                </c:pt>
                <c:pt idx="29478">
                  <c:v>-311.50649999999996</c:v>
                </c:pt>
                <c:pt idx="29479">
                  <c:v>-311.50450000000001</c:v>
                </c:pt>
                <c:pt idx="29480">
                  <c:v>-311.5025</c:v>
                </c:pt>
                <c:pt idx="29481">
                  <c:v>-311.50049999999999</c:v>
                </c:pt>
                <c:pt idx="29482">
                  <c:v>-311.49849999999998</c:v>
                </c:pt>
                <c:pt idx="29483">
                  <c:v>-311.49649999999997</c:v>
                </c:pt>
                <c:pt idx="29484">
                  <c:v>-311.49449999999996</c:v>
                </c:pt>
                <c:pt idx="29485">
                  <c:v>-311.49249999999995</c:v>
                </c:pt>
                <c:pt idx="29486">
                  <c:v>-311.4905</c:v>
                </c:pt>
                <c:pt idx="29487">
                  <c:v>-311.48849999999999</c:v>
                </c:pt>
                <c:pt idx="29488">
                  <c:v>-311.48649999999998</c:v>
                </c:pt>
                <c:pt idx="29489">
                  <c:v>-311.48449999999997</c:v>
                </c:pt>
                <c:pt idx="29490">
                  <c:v>-311.48249999999996</c:v>
                </c:pt>
                <c:pt idx="29491">
                  <c:v>-311.48050000000001</c:v>
                </c:pt>
                <c:pt idx="29492">
                  <c:v>-311.4785</c:v>
                </c:pt>
                <c:pt idx="29493">
                  <c:v>-311.47649999999999</c:v>
                </c:pt>
                <c:pt idx="29494">
                  <c:v>-311.47449999999998</c:v>
                </c:pt>
                <c:pt idx="29495">
                  <c:v>-311.47249999999997</c:v>
                </c:pt>
                <c:pt idx="29496">
                  <c:v>-311.47049999999996</c:v>
                </c:pt>
                <c:pt idx="29497">
                  <c:v>-311.46849999999995</c:v>
                </c:pt>
                <c:pt idx="29498">
                  <c:v>-311.4665</c:v>
                </c:pt>
                <c:pt idx="29499">
                  <c:v>-311.46449999999999</c:v>
                </c:pt>
                <c:pt idx="29500">
                  <c:v>-311.46249999999998</c:v>
                </c:pt>
                <c:pt idx="29501">
                  <c:v>-311.46049999999997</c:v>
                </c:pt>
                <c:pt idx="29502">
                  <c:v>-311.45849999999996</c:v>
                </c:pt>
                <c:pt idx="29503">
                  <c:v>-311.45650000000001</c:v>
                </c:pt>
                <c:pt idx="29504">
                  <c:v>-311.4545</c:v>
                </c:pt>
                <c:pt idx="29505">
                  <c:v>-311.45249999999999</c:v>
                </c:pt>
                <c:pt idx="29506">
                  <c:v>-311.45049999999998</c:v>
                </c:pt>
                <c:pt idx="29507">
                  <c:v>-311.44849999999997</c:v>
                </c:pt>
                <c:pt idx="29508">
                  <c:v>-311.44649999999996</c:v>
                </c:pt>
                <c:pt idx="29509">
                  <c:v>-311.44449999999995</c:v>
                </c:pt>
                <c:pt idx="29510">
                  <c:v>-311.4425</c:v>
                </c:pt>
                <c:pt idx="29511">
                  <c:v>-311.44049999999999</c:v>
                </c:pt>
                <c:pt idx="29512">
                  <c:v>-311.43849999999998</c:v>
                </c:pt>
                <c:pt idx="29513">
                  <c:v>-311.43649999999997</c:v>
                </c:pt>
                <c:pt idx="29514">
                  <c:v>-311.43449999999996</c:v>
                </c:pt>
                <c:pt idx="29515">
                  <c:v>-311.4325</c:v>
                </c:pt>
                <c:pt idx="29516">
                  <c:v>-311.43049999999999</c:v>
                </c:pt>
                <c:pt idx="29517">
                  <c:v>-311.42849999999999</c:v>
                </c:pt>
                <c:pt idx="29518">
                  <c:v>-311.42649999999998</c:v>
                </c:pt>
                <c:pt idx="29519">
                  <c:v>-311.42449999999997</c:v>
                </c:pt>
                <c:pt idx="29520">
                  <c:v>-311.42249999999996</c:v>
                </c:pt>
                <c:pt idx="29521">
                  <c:v>-311.42049999999995</c:v>
                </c:pt>
                <c:pt idx="29522">
                  <c:v>-311.41849999999999</c:v>
                </c:pt>
                <c:pt idx="29523">
                  <c:v>-311.41649999999998</c:v>
                </c:pt>
                <c:pt idx="29524">
                  <c:v>-311.41449999999998</c:v>
                </c:pt>
                <c:pt idx="29525">
                  <c:v>-311.41249999999997</c:v>
                </c:pt>
                <c:pt idx="29526">
                  <c:v>-311.41049999999996</c:v>
                </c:pt>
                <c:pt idx="29527">
                  <c:v>-311.4085</c:v>
                </c:pt>
                <c:pt idx="29528">
                  <c:v>-311.40649999999999</c:v>
                </c:pt>
                <c:pt idx="29529">
                  <c:v>-311.40449999999998</c:v>
                </c:pt>
                <c:pt idx="29530">
                  <c:v>-311.40249999999997</c:v>
                </c:pt>
                <c:pt idx="29531">
                  <c:v>-311.40049999999997</c:v>
                </c:pt>
                <c:pt idx="29532">
                  <c:v>-311.39849999999996</c:v>
                </c:pt>
                <c:pt idx="29533">
                  <c:v>-311.39649999999995</c:v>
                </c:pt>
                <c:pt idx="29534">
                  <c:v>-311.39449999999999</c:v>
                </c:pt>
                <c:pt idx="29535">
                  <c:v>-311.39249999999998</c:v>
                </c:pt>
                <c:pt idx="29536">
                  <c:v>-311.39049999999997</c:v>
                </c:pt>
                <c:pt idx="29537">
                  <c:v>-311.38849999999996</c:v>
                </c:pt>
                <c:pt idx="29538">
                  <c:v>-311.38649999999996</c:v>
                </c:pt>
                <c:pt idx="29539">
                  <c:v>-311.3845</c:v>
                </c:pt>
                <c:pt idx="29540">
                  <c:v>-311.38249999999999</c:v>
                </c:pt>
                <c:pt idx="29541">
                  <c:v>-311.38049999999998</c:v>
                </c:pt>
                <c:pt idx="29542">
                  <c:v>-311.37849999999997</c:v>
                </c:pt>
                <c:pt idx="29543">
                  <c:v>-311.37649999999996</c:v>
                </c:pt>
                <c:pt idx="29544">
                  <c:v>-311.37449999999995</c:v>
                </c:pt>
                <c:pt idx="29545">
                  <c:v>-311.37249999999995</c:v>
                </c:pt>
                <c:pt idx="29546">
                  <c:v>-311.37049999999999</c:v>
                </c:pt>
                <c:pt idx="29547">
                  <c:v>-311.36849999999998</c:v>
                </c:pt>
                <c:pt idx="29548">
                  <c:v>-311.36649999999997</c:v>
                </c:pt>
                <c:pt idx="29549">
                  <c:v>-311.36449999999996</c:v>
                </c:pt>
                <c:pt idx="29550">
                  <c:v>-311.36249999999995</c:v>
                </c:pt>
                <c:pt idx="29551">
                  <c:v>-311.3605</c:v>
                </c:pt>
                <c:pt idx="29552">
                  <c:v>-311.35849999999999</c:v>
                </c:pt>
                <c:pt idx="29553">
                  <c:v>-311.35649999999998</c:v>
                </c:pt>
                <c:pt idx="29554">
                  <c:v>-311.35449999999997</c:v>
                </c:pt>
                <c:pt idx="29555">
                  <c:v>-311.35249999999996</c:v>
                </c:pt>
                <c:pt idx="29556">
                  <c:v>-311.35049999999995</c:v>
                </c:pt>
                <c:pt idx="29557">
                  <c:v>-311.3485</c:v>
                </c:pt>
                <c:pt idx="29558">
                  <c:v>-311.34649999999999</c:v>
                </c:pt>
                <c:pt idx="29559">
                  <c:v>-311.34449999999998</c:v>
                </c:pt>
                <c:pt idx="29560">
                  <c:v>-311.34249999999997</c:v>
                </c:pt>
                <c:pt idx="29561">
                  <c:v>-311.34049999999996</c:v>
                </c:pt>
                <c:pt idx="29562">
                  <c:v>-311.33849999999995</c:v>
                </c:pt>
                <c:pt idx="29563">
                  <c:v>-311.3365</c:v>
                </c:pt>
                <c:pt idx="29564">
                  <c:v>-311.33449999999999</c:v>
                </c:pt>
                <c:pt idx="29565">
                  <c:v>-311.33249999999998</c:v>
                </c:pt>
                <c:pt idx="29566">
                  <c:v>-311.33049999999997</c:v>
                </c:pt>
                <c:pt idx="29567">
                  <c:v>-311.32849999999996</c:v>
                </c:pt>
                <c:pt idx="29568">
                  <c:v>-311.32649999999995</c:v>
                </c:pt>
                <c:pt idx="29569">
                  <c:v>-311.3245</c:v>
                </c:pt>
                <c:pt idx="29570">
                  <c:v>-311.32249999999999</c:v>
                </c:pt>
                <c:pt idx="29571">
                  <c:v>-311.32049999999998</c:v>
                </c:pt>
                <c:pt idx="29572">
                  <c:v>-311.31849999999997</c:v>
                </c:pt>
                <c:pt idx="29573">
                  <c:v>-311.31649999999996</c:v>
                </c:pt>
                <c:pt idx="29574">
                  <c:v>-311.31449999999995</c:v>
                </c:pt>
                <c:pt idx="29575">
                  <c:v>-311.3125</c:v>
                </c:pt>
                <c:pt idx="29576">
                  <c:v>-311.31049999999999</c:v>
                </c:pt>
                <c:pt idx="29577">
                  <c:v>-311.30849999999998</c:v>
                </c:pt>
                <c:pt idx="29578">
                  <c:v>-311.30649999999997</c:v>
                </c:pt>
                <c:pt idx="29579">
                  <c:v>-311.30449999999996</c:v>
                </c:pt>
                <c:pt idx="29580">
                  <c:v>-311.30250000000001</c:v>
                </c:pt>
                <c:pt idx="29581">
                  <c:v>-311.3005</c:v>
                </c:pt>
                <c:pt idx="29582">
                  <c:v>-311.29849999999999</c:v>
                </c:pt>
                <c:pt idx="29583">
                  <c:v>-311.29649999999998</c:v>
                </c:pt>
                <c:pt idx="29584">
                  <c:v>-311.29449999999997</c:v>
                </c:pt>
                <c:pt idx="29585">
                  <c:v>-311.29249999999996</c:v>
                </c:pt>
                <c:pt idx="29586">
                  <c:v>-311.29049999999995</c:v>
                </c:pt>
                <c:pt idx="29587">
                  <c:v>-311.2885</c:v>
                </c:pt>
                <c:pt idx="29588">
                  <c:v>-311.28649999999999</c:v>
                </c:pt>
                <c:pt idx="29589">
                  <c:v>-311.28449999999998</c:v>
                </c:pt>
                <c:pt idx="29590">
                  <c:v>-311.28249999999997</c:v>
                </c:pt>
                <c:pt idx="29591">
                  <c:v>-311.28049999999996</c:v>
                </c:pt>
                <c:pt idx="29592">
                  <c:v>-311.27850000000001</c:v>
                </c:pt>
                <c:pt idx="29593">
                  <c:v>-311.2765</c:v>
                </c:pt>
                <c:pt idx="29594">
                  <c:v>-311.27449999999999</c:v>
                </c:pt>
                <c:pt idx="29595">
                  <c:v>-311.27249999999998</c:v>
                </c:pt>
                <c:pt idx="29596">
                  <c:v>-311.27049999999997</c:v>
                </c:pt>
                <c:pt idx="29597">
                  <c:v>-311.26849999999996</c:v>
                </c:pt>
                <c:pt idx="29598">
                  <c:v>-311.26649999999995</c:v>
                </c:pt>
                <c:pt idx="29599">
                  <c:v>-311.2645</c:v>
                </c:pt>
                <c:pt idx="29600">
                  <c:v>-311.26249999999999</c:v>
                </c:pt>
                <c:pt idx="29601">
                  <c:v>-311.26049999999998</c:v>
                </c:pt>
                <c:pt idx="29602">
                  <c:v>-311.25849999999997</c:v>
                </c:pt>
                <c:pt idx="29603">
                  <c:v>-311.25649999999996</c:v>
                </c:pt>
                <c:pt idx="29604">
                  <c:v>-311.25450000000001</c:v>
                </c:pt>
                <c:pt idx="29605">
                  <c:v>-311.2525</c:v>
                </c:pt>
                <c:pt idx="29606">
                  <c:v>-311.25049999999999</c:v>
                </c:pt>
                <c:pt idx="29607">
                  <c:v>-311.24849999999998</c:v>
                </c:pt>
                <c:pt idx="29608">
                  <c:v>-311.24649999999997</c:v>
                </c:pt>
                <c:pt idx="29609">
                  <c:v>-311.24449999999996</c:v>
                </c:pt>
                <c:pt idx="29610">
                  <c:v>-311.24249999999995</c:v>
                </c:pt>
                <c:pt idx="29611">
                  <c:v>-311.2405</c:v>
                </c:pt>
                <c:pt idx="29612">
                  <c:v>-311.23849999999999</c:v>
                </c:pt>
                <c:pt idx="29613">
                  <c:v>-311.23649999999998</c:v>
                </c:pt>
                <c:pt idx="29614">
                  <c:v>-311.23449999999997</c:v>
                </c:pt>
                <c:pt idx="29615">
                  <c:v>-311.23249999999996</c:v>
                </c:pt>
                <c:pt idx="29616">
                  <c:v>-311.23050000000001</c:v>
                </c:pt>
                <c:pt idx="29617">
                  <c:v>-311.2285</c:v>
                </c:pt>
                <c:pt idx="29618">
                  <c:v>-311.22649999999999</c:v>
                </c:pt>
                <c:pt idx="29619">
                  <c:v>-311.22449999999998</c:v>
                </c:pt>
                <c:pt idx="29620">
                  <c:v>-311.22249999999997</c:v>
                </c:pt>
                <c:pt idx="29621">
                  <c:v>-311.22049999999996</c:v>
                </c:pt>
                <c:pt idx="29622">
                  <c:v>-311.21849999999995</c:v>
                </c:pt>
                <c:pt idx="29623">
                  <c:v>-311.2165</c:v>
                </c:pt>
                <c:pt idx="29624">
                  <c:v>-311.21449999999999</c:v>
                </c:pt>
                <c:pt idx="29625">
                  <c:v>-311.21249999999998</c:v>
                </c:pt>
                <c:pt idx="29626">
                  <c:v>-311.21049999999997</c:v>
                </c:pt>
                <c:pt idx="29627">
                  <c:v>-311.20849999999996</c:v>
                </c:pt>
                <c:pt idx="29628">
                  <c:v>-311.20650000000001</c:v>
                </c:pt>
                <c:pt idx="29629">
                  <c:v>-311.2045</c:v>
                </c:pt>
                <c:pt idx="29630">
                  <c:v>-311.20249999999999</c:v>
                </c:pt>
                <c:pt idx="29631">
                  <c:v>-311.20049999999998</c:v>
                </c:pt>
                <c:pt idx="29632">
                  <c:v>-311.19849999999997</c:v>
                </c:pt>
                <c:pt idx="29633">
                  <c:v>-311.19649999999996</c:v>
                </c:pt>
                <c:pt idx="29634">
                  <c:v>-311.19449999999995</c:v>
                </c:pt>
                <c:pt idx="29635">
                  <c:v>-311.1925</c:v>
                </c:pt>
                <c:pt idx="29636">
                  <c:v>-311.19049999999999</c:v>
                </c:pt>
                <c:pt idx="29637">
                  <c:v>-311.18849999999998</c:v>
                </c:pt>
                <c:pt idx="29638">
                  <c:v>-311.18649999999997</c:v>
                </c:pt>
                <c:pt idx="29639">
                  <c:v>-311.18449999999996</c:v>
                </c:pt>
                <c:pt idx="29640">
                  <c:v>-311.1825</c:v>
                </c:pt>
                <c:pt idx="29641">
                  <c:v>-311.18049999999999</c:v>
                </c:pt>
                <c:pt idx="29642">
                  <c:v>-311.17849999999999</c:v>
                </c:pt>
                <c:pt idx="29643">
                  <c:v>-311.17649999999998</c:v>
                </c:pt>
                <c:pt idx="29644">
                  <c:v>-311.17449999999997</c:v>
                </c:pt>
                <c:pt idx="29645">
                  <c:v>-311.17249999999996</c:v>
                </c:pt>
                <c:pt idx="29646">
                  <c:v>-311.17049999999995</c:v>
                </c:pt>
                <c:pt idx="29647">
                  <c:v>-311.16849999999999</c:v>
                </c:pt>
                <c:pt idx="29648">
                  <c:v>-311.16649999999998</c:v>
                </c:pt>
                <c:pt idx="29649">
                  <c:v>-311.16449999999998</c:v>
                </c:pt>
                <c:pt idx="29650">
                  <c:v>-311.16249999999997</c:v>
                </c:pt>
                <c:pt idx="29651">
                  <c:v>-311.16049999999996</c:v>
                </c:pt>
                <c:pt idx="29652">
                  <c:v>-311.1585</c:v>
                </c:pt>
                <c:pt idx="29653">
                  <c:v>-311.15649999999999</c:v>
                </c:pt>
                <c:pt idx="29654">
                  <c:v>-311.15449999999998</c:v>
                </c:pt>
                <c:pt idx="29655">
                  <c:v>-311.15249999999997</c:v>
                </c:pt>
                <c:pt idx="29656">
                  <c:v>-311.15049999999997</c:v>
                </c:pt>
                <c:pt idx="29657">
                  <c:v>-311.14849999999996</c:v>
                </c:pt>
                <c:pt idx="29658">
                  <c:v>-311.14649999999995</c:v>
                </c:pt>
                <c:pt idx="29659">
                  <c:v>-311.14449999999999</c:v>
                </c:pt>
                <c:pt idx="29660">
                  <c:v>-311.14249999999998</c:v>
                </c:pt>
                <c:pt idx="29661">
                  <c:v>-311.14049999999997</c:v>
                </c:pt>
                <c:pt idx="29662">
                  <c:v>-311.13849999999996</c:v>
                </c:pt>
                <c:pt idx="29663">
                  <c:v>-311.13649999999996</c:v>
                </c:pt>
                <c:pt idx="29664">
                  <c:v>-311.1345</c:v>
                </c:pt>
                <c:pt idx="29665">
                  <c:v>-311.13249999999999</c:v>
                </c:pt>
                <c:pt idx="29666">
                  <c:v>-311.13049999999998</c:v>
                </c:pt>
                <c:pt idx="29667">
                  <c:v>-311.12849999999997</c:v>
                </c:pt>
                <c:pt idx="29668">
                  <c:v>-311.12649999999996</c:v>
                </c:pt>
                <c:pt idx="29669">
                  <c:v>-311.12449999999995</c:v>
                </c:pt>
                <c:pt idx="29670">
                  <c:v>-311.12249999999995</c:v>
                </c:pt>
                <c:pt idx="29671">
                  <c:v>-311.12049999999999</c:v>
                </c:pt>
                <c:pt idx="29672">
                  <c:v>-311.11849999999998</c:v>
                </c:pt>
                <c:pt idx="29673">
                  <c:v>-311.11649999999997</c:v>
                </c:pt>
                <c:pt idx="29674">
                  <c:v>-311.11449999999996</c:v>
                </c:pt>
                <c:pt idx="29675">
                  <c:v>-311.11249999999995</c:v>
                </c:pt>
                <c:pt idx="29676">
                  <c:v>-311.1105</c:v>
                </c:pt>
                <c:pt idx="29677">
                  <c:v>-311.10849999999999</c:v>
                </c:pt>
                <c:pt idx="29678">
                  <c:v>-311.10649999999998</c:v>
                </c:pt>
                <c:pt idx="29679">
                  <c:v>-311.10449999999997</c:v>
                </c:pt>
                <c:pt idx="29680">
                  <c:v>-311.10249999999996</c:v>
                </c:pt>
                <c:pt idx="29681">
                  <c:v>-311.10049999999995</c:v>
                </c:pt>
                <c:pt idx="29682">
                  <c:v>-311.0985</c:v>
                </c:pt>
                <c:pt idx="29683">
                  <c:v>-311.09649999999999</c:v>
                </c:pt>
                <c:pt idx="29684">
                  <c:v>-311.09449999999998</c:v>
                </c:pt>
                <c:pt idx="29685">
                  <c:v>-311.09249999999997</c:v>
                </c:pt>
                <c:pt idx="29686">
                  <c:v>-311.09049999999996</c:v>
                </c:pt>
                <c:pt idx="29687">
                  <c:v>-311.08849999999995</c:v>
                </c:pt>
                <c:pt idx="29688">
                  <c:v>-311.0865</c:v>
                </c:pt>
                <c:pt idx="29689">
                  <c:v>-311.08449999999999</c:v>
                </c:pt>
                <c:pt idx="29690">
                  <c:v>-311.08249999999998</c:v>
                </c:pt>
                <c:pt idx="29691">
                  <c:v>-311.08049999999997</c:v>
                </c:pt>
                <c:pt idx="29692">
                  <c:v>-311.07849999999996</c:v>
                </c:pt>
                <c:pt idx="29693">
                  <c:v>-311.07649999999995</c:v>
                </c:pt>
                <c:pt idx="29694">
                  <c:v>-311.0745</c:v>
                </c:pt>
                <c:pt idx="29695">
                  <c:v>-311.07249999999999</c:v>
                </c:pt>
                <c:pt idx="29696">
                  <c:v>-311.07049999999998</c:v>
                </c:pt>
                <c:pt idx="29697">
                  <c:v>-311.06849999999997</c:v>
                </c:pt>
                <c:pt idx="29698">
                  <c:v>-311.06649999999996</c:v>
                </c:pt>
                <c:pt idx="29699">
                  <c:v>-311.06449999999995</c:v>
                </c:pt>
                <c:pt idx="29700">
                  <c:v>-311.0625</c:v>
                </c:pt>
                <c:pt idx="29701">
                  <c:v>-311.06049999999999</c:v>
                </c:pt>
                <c:pt idx="29702">
                  <c:v>-311.05849999999998</c:v>
                </c:pt>
                <c:pt idx="29703">
                  <c:v>-311.05649999999997</c:v>
                </c:pt>
                <c:pt idx="29704">
                  <c:v>-311.05449999999996</c:v>
                </c:pt>
                <c:pt idx="29705">
                  <c:v>-311.05250000000001</c:v>
                </c:pt>
                <c:pt idx="29706">
                  <c:v>-311.0505</c:v>
                </c:pt>
                <c:pt idx="29707">
                  <c:v>-311.04849999999999</c:v>
                </c:pt>
                <c:pt idx="29708">
                  <c:v>-311.04649999999998</c:v>
                </c:pt>
                <c:pt idx="29709">
                  <c:v>-311.04449999999997</c:v>
                </c:pt>
                <c:pt idx="29710">
                  <c:v>-311.04249999999996</c:v>
                </c:pt>
                <c:pt idx="29711">
                  <c:v>-311.04049999999995</c:v>
                </c:pt>
                <c:pt idx="29712">
                  <c:v>-311.0385</c:v>
                </c:pt>
                <c:pt idx="29713">
                  <c:v>-311.03649999999999</c:v>
                </c:pt>
                <c:pt idx="29714">
                  <c:v>-311.03449999999998</c:v>
                </c:pt>
                <c:pt idx="29715">
                  <c:v>-311.03249999999997</c:v>
                </c:pt>
                <c:pt idx="29716">
                  <c:v>-311.03049999999996</c:v>
                </c:pt>
                <c:pt idx="29717">
                  <c:v>-311.02850000000001</c:v>
                </c:pt>
                <c:pt idx="29718">
                  <c:v>-311.0265</c:v>
                </c:pt>
                <c:pt idx="29719">
                  <c:v>-311.02449999999999</c:v>
                </c:pt>
                <c:pt idx="29720">
                  <c:v>-311.02249999999998</c:v>
                </c:pt>
                <c:pt idx="29721">
                  <c:v>-311.02049999999997</c:v>
                </c:pt>
                <c:pt idx="29722">
                  <c:v>-311.01849999999996</c:v>
                </c:pt>
                <c:pt idx="29723">
                  <c:v>-311.01649999999995</c:v>
                </c:pt>
                <c:pt idx="29724">
                  <c:v>-311.0145</c:v>
                </c:pt>
                <c:pt idx="29725">
                  <c:v>-311.01249999999999</c:v>
                </c:pt>
                <c:pt idx="29726">
                  <c:v>-311.01049999999998</c:v>
                </c:pt>
                <c:pt idx="29727">
                  <c:v>-311.00849999999997</c:v>
                </c:pt>
                <c:pt idx="29728">
                  <c:v>-311.00649999999996</c:v>
                </c:pt>
                <c:pt idx="29729">
                  <c:v>-311.00450000000001</c:v>
                </c:pt>
                <c:pt idx="29730">
                  <c:v>-311.0025</c:v>
                </c:pt>
                <c:pt idx="29731">
                  <c:v>-311.00049999999999</c:v>
                </c:pt>
                <c:pt idx="29732">
                  <c:v>-310.99849999999998</c:v>
                </c:pt>
                <c:pt idx="29733">
                  <c:v>-310.99649999999997</c:v>
                </c:pt>
                <c:pt idx="29734">
                  <c:v>-310.99449999999996</c:v>
                </c:pt>
                <c:pt idx="29735">
                  <c:v>-310.99249999999995</c:v>
                </c:pt>
                <c:pt idx="29736">
                  <c:v>-310.9905</c:v>
                </c:pt>
                <c:pt idx="29737">
                  <c:v>-310.98849999999999</c:v>
                </c:pt>
                <c:pt idx="29738">
                  <c:v>-310.98649999999998</c:v>
                </c:pt>
                <c:pt idx="29739">
                  <c:v>-310.98449999999997</c:v>
                </c:pt>
                <c:pt idx="29740">
                  <c:v>-310.98249999999996</c:v>
                </c:pt>
                <c:pt idx="29741">
                  <c:v>-310.98050000000001</c:v>
                </c:pt>
                <c:pt idx="29742">
                  <c:v>-310.9785</c:v>
                </c:pt>
                <c:pt idx="29743">
                  <c:v>-310.97649999999999</c:v>
                </c:pt>
                <c:pt idx="29744">
                  <c:v>-310.97449999999998</c:v>
                </c:pt>
                <c:pt idx="29745">
                  <c:v>-310.97249999999997</c:v>
                </c:pt>
                <c:pt idx="29746">
                  <c:v>-310.97049999999996</c:v>
                </c:pt>
                <c:pt idx="29747">
                  <c:v>-310.96849999999995</c:v>
                </c:pt>
                <c:pt idx="29748">
                  <c:v>-310.9665</c:v>
                </c:pt>
                <c:pt idx="29749">
                  <c:v>-310.96449999999999</c:v>
                </c:pt>
                <c:pt idx="29750">
                  <c:v>-310.96249999999998</c:v>
                </c:pt>
                <c:pt idx="29751">
                  <c:v>-310.96049999999997</c:v>
                </c:pt>
                <c:pt idx="29752">
                  <c:v>-310.95849999999996</c:v>
                </c:pt>
                <c:pt idx="29753">
                  <c:v>-310.95650000000001</c:v>
                </c:pt>
                <c:pt idx="29754">
                  <c:v>-310.9545</c:v>
                </c:pt>
                <c:pt idx="29755">
                  <c:v>-310.95249999999999</c:v>
                </c:pt>
                <c:pt idx="29756">
                  <c:v>-310.95049999999998</c:v>
                </c:pt>
                <c:pt idx="29757">
                  <c:v>-310.94849999999997</c:v>
                </c:pt>
                <c:pt idx="29758">
                  <c:v>-310.94649999999996</c:v>
                </c:pt>
                <c:pt idx="29759">
                  <c:v>-310.94449999999995</c:v>
                </c:pt>
                <c:pt idx="29760">
                  <c:v>-310.9425</c:v>
                </c:pt>
                <c:pt idx="29761">
                  <c:v>-310.94049999999999</c:v>
                </c:pt>
                <c:pt idx="29762">
                  <c:v>-310.93849999999998</c:v>
                </c:pt>
                <c:pt idx="29763">
                  <c:v>-310.93649999999997</c:v>
                </c:pt>
                <c:pt idx="29764">
                  <c:v>-310.93449999999996</c:v>
                </c:pt>
                <c:pt idx="29765">
                  <c:v>-310.9325</c:v>
                </c:pt>
                <c:pt idx="29766">
                  <c:v>-310.93049999999999</c:v>
                </c:pt>
                <c:pt idx="29767">
                  <c:v>-310.92849999999999</c:v>
                </c:pt>
                <c:pt idx="29768">
                  <c:v>-310.92649999999998</c:v>
                </c:pt>
                <c:pt idx="29769">
                  <c:v>-310.92449999999997</c:v>
                </c:pt>
                <c:pt idx="29770">
                  <c:v>-310.92249999999996</c:v>
                </c:pt>
                <c:pt idx="29771">
                  <c:v>-310.92049999999995</c:v>
                </c:pt>
                <c:pt idx="29772">
                  <c:v>-310.91849999999999</c:v>
                </c:pt>
                <c:pt idx="29773">
                  <c:v>-310.91649999999998</c:v>
                </c:pt>
                <c:pt idx="29774">
                  <c:v>-310.91449999999998</c:v>
                </c:pt>
                <c:pt idx="29775">
                  <c:v>-310.91249999999997</c:v>
                </c:pt>
                <c:pt idx="29776">
                  <c:v>-310.91049999999996</c:v>
                </c:pt>
                <c:pt idx="29777">
                  <c:v>-310.9085</c:v>
                </c:pt>
                <c:pt idx="29778">
                  <c:v>-310.90649999999999</c:v>
                </c:pt>
                <c:pt idx="29779">
                  <c:v>-310.90449999999998</c:v>
                </c:pt>
                <c:pt idx="29780">
                  <c:v>-310.90249999999997</c:v>
                </c:pt>
                <c:pt idx="29781">
                  <c:v>-310.90049999999997</c:v>
                </c:pt>
                <c:pt idx="29782">
                  <c:v>-310.89849999999996</c:v>
                </c:pt>
                <c:pt idx="29783">
                  <c:v>-310.89649999999995</c:v>
                </c:pt>
                <c:pt idx="29784">
                  <c:v>-310.89449999999999</c:v>
                </c:pt>
                <c:pt idx="29785">
                  <c:v>-310.89249999999998</c:v>
                </c:pt>
                <c:pt idx="29786">
                  <c:v>-310.89049999999997</c:v>
                </c:pt>
                <c:pt idx="29787">
                  <c:v>-310.88849999999996</c:v>
                </c:pt>
                <c:pt idx="29788">
                  <c:v>-310.88649999999996</c:v>
                </c:pt>
                <c:pt idx="29789">
                  <c:v>-310.8845</c:v>
                </c:pt>
                <c:pt idx="29790">
                  <c:v>-310.88249999999999</c:v>
                </c:pt>
                <c:pt idx="29791">
                  <c:v>-310.88049999999998</c:v>
                </c:pt>
                <c:pt idx="29792">
                  <c:v>-310.87849999999997</c:v>
                </c:pt>
                <c:pt idx="29793">
                  <c:v>-310.87649999999996</c:v>
                </c:pt>
                <c:pt idx="29794">
                  <c:v>-310.87449999999995</c:v>
                </c:pt>
                <c:pt idx="29795">
                  <c:v>-310.87249999999995</c:v>
                </c:pt>
                <c:pt idx="29796">
                  <c:v>-310.87049999999999</c:v>
                </c:pt>
                <c:pt idx="29797">
                  <c:v>-310.86849999999998</c:v>
                </c:pt>
                <c:pt idx="29798">
                  <c:v>-310.86649999999997</c:v>
                </c:pt>
                <c:pt idx="29799">
                  <c:v>-310.86449999999996</c:v>
                </c:pt>
                <c:pt idx="29800">
                  <c:v>-310.86249999999995</c:v>
                </c:pt>
                <c:pt idx="29801">
                  <c:v>-310.8605</c:v>
                </c:pt>
                <c:pt idx="29802">
                  <c:v>-310.85849999999999</c:v>
                </c:pt>
                <c:pt idx="29803">
                  <c:v>-310.85649999999998</c:v>
                </c:pt>
                <c:pt idx="29804">
                  <c:v>-310.85449999999997</c:v>
                </c:pt>
                <c:pt idx="29805">
                  <c:v>-310.85249999999996</c:v>
                </c:pt>
                <c:pt idx="29806">
                  <c:v>-310.85049999999995</c:v>
                </c:pt>
                <c:pt idx="29807">
                  <c:v>-310.8485</c:v>
                </c:pt>
                <c:pt idx="29808">
                  <c:v>-310.84649999999999</c:v>
                </c:pt>
                <c:pt idx="29809">
                  <c:v>-310.84449999999998</c:v>
                </c:pt>
                <c:pt idx="29810">
                  <c:v>-310.84249999999997</c:v>
                </c:pt>
                <c:pt idx="29811">
                  <c:v>-310.84049999999996</c:v>
                </c:pt>
                <c:pt idx="29812">
                  <c:v>-310.83849999999995</c:v>
                </c:pt>
                <c:pt idx="29813">
                  <c:v>-310.8365</c:v>
                </c:pt>
                <c:pt idx="29814">
                  <c:v>-310.83449999999999</c:v>
                </c:pt>
                <c:pt idx="29815">
                  <c:v>-310.83249999999998</c:v>
                </c:pt>
                <c:pt idx="29816">
                  <c:v>-310.83049999999997</c:v>
                </c:pt>
                <c:pt idx="29817">
                  <c:v>-310.82849999999996</c:v>
                </c:pt>
                <c:pt idx="29818">
                  <c:v>-310.82649999999995</c:v>
                </c:pt>
                <c:pt idx="29819">
                  <c:v>-310.8245</c:v>
                </c:pt>
                <c:pt idx="29820">
                  <c:v>-310.82249999999999</c:v>
                </c:pt>
                <c:pt idx="29821">
                  <c:v>-310.82049999999998</c:v>
                </c:pt>
                <c:pt idx="29822">
                  <c:v>-310.81849999999997</c:v>
                </c:pt>
                <c:pt idx="29823">
                  <c:v>-310.81649999999996</c:v>
                </c:pt>
                <c:pt idx="29824">
                  <c:v>-310.81449999999995</c:v>
                </c:pt>
                <c:pt idx="29825">
                  <c:v>-310.8125</c:v>
                </c:pt>
                <c:pt idx="29826">
                  <c:v>-310.81049999999999</c:v>
                </c:pt>
                <c:pt idx="29827">
                  <c:v>-310.80849999999998</c:v>
                </c:pt>
                <c:pt idx="29828">
                  <c:v>-310.80649999999997</c:v>
                </c:pt>
                <c:pt idx="29829">
                  <c:v>-310.80449999999996</c:v>
                </c:pt>
                <c:pt idx="29830">
                  <c:v>-310.80250000000001</c:v>
                </c:pt>
                <c:pt idx="29831">
                  <c:v>-310.8005</c:v>
                </c:pt>
                <c:pt idx="29832">
                  <c:v>-310.79849999999999</c:v>
                </c:pt>
                <c:pt idx="29833">
                  <c:v>-310.79649999999998</c:v>
                </c:pt>
                <c:pt idx="29834">
                  <c:v>-310.79449999999997</c:v>
                </c:pt>
                <c:pt idx="29835">
                  <c:v>-310.79249999999996</c:v>
                </c:pt>
                <c:pt idx="29836">
                  <c:v>-310.79049999999995</c:v>
                </c:pt>
                <c:pt idx="29837">
                  <c:v>-310.7885</c:v>
                </c:pt>
                <c:pt idx="29838">
                  <c:v>-310.78649999999999</c:v>
                </c:pt>
                <c:pt idx="29839">
                  <c:v>-310.78449999999998</c:v>
                </c:pt>
                <c:pt idx="29840">
                  <c:v>-310.78249999999997</c:v>
                </c:pt>
                <c:pt idx="29841">
                  <c:v>-310.78049999999996</c:v>
                </c:pt>
                <c:pt idx="29842">
                  <c:v>-310.77850000000001</c:v>
                </c:pt>
                <c:pt idx="29843">
                  <c:v>-310.7765</c:v>
                </c:pt>
                <c:pt idx="29844">
                  <c:v>-310.77449999999999</c:v>
                </c:pt>
                <c:pt idx="29845">
                  <c:v>-310.77249999999998</c:v>
                </c:pt>
                <c:pt idx="29846">
                  <c:v>-310.77049999999997</c:v>
                </c:pt>
                <c:pt idx="29847">
                  <c:v>-310.76849999999996</c:v>
                </c:pt>
                <c:pt idx="29848">
                  <c:v>-310.76649999999995</c:v>
                </c:pt>
                <c:pt idx="29849">
                  <c:v>-310.7645</c:v>
                </c:pt>
                <c:pt idx="29850">
                  <c:v>-310.76249999999999</c:v>
                </c:pt>
                <c:pt idx="29851">
                  <c:v>-310.76049999999998</c:v>
                </c:pt>
                <c:pt idx="29852">
                  <c:v>-310.75849999999997</c:v>
                </c:pt>
                <c:pt idx="29853">
                  <c:v>-310.75649999999996</c:v>
                </c:pt>
                <c:pt idx="29854">
                  <c:v>-310.75450000000001</c:v>
                </c:pt>
                <c:pt idx="29855">
                  <c:v>-310.7525</c:v>
                </c:pt>
                <c:pt idx="29856">
                  <c:v>-310.75049999999999</c:v>
                </c:pt>
                <c:pt idx="29857">
                  <c:v>-310.74849999999998</c:v>
                </c:pt>
                <c:pt idx="29858">
                  <c:v>-310.74649999999997</c:v>
                </c:pt>
                <c:pt idx="29859">
                  <c:v>-310.74449999999996</c:v>
                </c:pt>
                <c:pt idx="29860">
                  <c:v>-310.74249999999995</c:v>
                </c:pt>
                <c:pt idx="29861">
                  <c:v>-310.7405</c:v>
                </c:pt>
                <c:pt idx="29862">
                  <c:v>-310.73849999999999</c:v>
                </c:pt>
                <c:pt idx="29863">
                  <c:v>-310.73649999999998</c:v>
                </c:pt>
                <c:pt idx="29864">
                  <c:v>-310.73449999999997</c:v>
                </c:pt>
                <c:pt idx="29865">
                  <c:v>-310.73249999999996</c:v>
                </c:pt>
                <c:pt idx="29866">
                  <c:v>-310.73050000000001</c:v>
                </c:pt>
                <c:pt idx="29867">
                  <c:v>-310.7285</c:v>
                </c:pt>
                <c:pt idx="29868">
                  <c:v>-310.72649999999999</c:v>
                </c:pt>
                <c:pt idx="29869">
                  <c:v>-310.72449999999998</c:v>
                </c:pt>
                <c:pt idx="29870">
                  <c:v>-310.72249999999997</c:v>
                </c:pt>
                <c:pt idx="29871">
                  <c:v>-310.72049999999996</c:v>
                </c:pt>
                <c:pt idx="29872">
                  <c:v>-310.71849999999995</c:v>
                </c:pt>
                <c:pt idx="29873">
                  <c:v>-310.7165</c:v>
                </c:pt>
                <c:pt idx="29874">
                  <c:v>-310.71449999999999</c:v>
                </c:pt>
                <c:pt idx="29875">
                  <c:v>-310.71249999999998</c:v>
                </c:pt>
                <c:pt idx="29876">
                  <c:v>-310.71049999999997</c:v>
                </c:pt>
                <c:pt idx="29877">
                  <c:v>-310.70849999999996</c:v>
                </c:pt>
                <c:pt idx="29878">
                  <c:v>-310.70650000000001</c:v>
                </c:pt>
                <c:pt idx="29879">
                  <c:v>-310.7045</c:v>
                </c:pt>
                <c:pt idx="29880">
                  <c:v>-310.70249999999999</c:v>
                </c:pt>
                <c:pt idx="29881">
                  <c:v>-310.70049999999998</c:v>
                </c:pt>
                <c:pt idx="29882">
                  <c:v>-310.69849999999997</c:v>
                </c:pt>
                <c:pt idx="29883">
                  <c:v>-310.69649999999996</c:v>
                </c:pt>
                <c:pt idx="29884">
                  <c:v>-310.69449999999995</c:v>
                </c:pt>
                <c:pt idx="29885">
                  <c:v>-310.6925</c:v>
                </c:pt>
                <c:pt idx="29886">
                  <c:v>-310.69049999999999</c:v>
                </c:pt>
                <c:pt idx="29887">
                  <c:v>-310.68849999999998</c:v>
                </c:pt>
                <c:pt idx="29888">
                  <c:v>-310.68649999999997</c:v>
                </c:pt>
                <c:pt idx="29889">
                  <c:v>-310.68449999999996</c:v>
                </c:pt>
                <c:pt idx="29890">
                  <c:v>-310.6825</c:v>
                </c:pt>
                <c:pt idx="29891">
                  <c:v>-310.68049999999999</c:v>
                </c:pt>
                <c:pt idx="29892">
                  <c:v>-310.67849999999999</c:v>
                </c:pt>
                <c:pt idx="29893">
                  <c:v>-310.67649999999998</c:v>
                </c:pt>
                <c:pt idx="29894">
                  <c:v>-310.67449999999997</c:v>
                </c:pt>
                <c:pt idx="29895">
                  <c:v>-310.67249999999996</c:v>
                </c:pt>
                <c:pt idx="29896">
                  <c:v>-310.67049999999995</c:v>
                </c:pt>
                <c:pt idx="29897">
                  <c:v>-310.66849999999999</c:v>
                </c:pt>
                <c:pt idx="29898">
                  <c:v>-310.66649999999998</c:v>
                </c:pt>
                <c:pt idx="29899">
                  <c:v>-310.66449999999998</c:v>
                </c:pt>
                <c:pt idx="29900">
                  <c:v>-310.66249999999997</c:v>
                </c:pt>
                <c:pt idx="29901">
                  <c:v>-310.66049999999996</c:v>
                </c:pt>
                <c:pt idx="29902">
                  <c:v>-310.6585</c:v>
                </c:pt>
                <c:pt idx="29903">
                  <c:v>-310.65649999999999</c:v>
                </c:pt>
                <c:pt idx="29904">
                  <c:v>-310.65449999999998</c:v>
                </c:pt>
                <c:pt idx="29905">
                  <c:v>-310.65249999999997</c:v>
                </c:pt>
                <c:pt idx="29906">
                  <c:v>-310.65049999999997</c:v>
                </c:pt>
                <c:pt idx="29907">
                  <c:v>-310.64849999999996</c:v>
                </c:pt>
                <c:pt idx="29908">
                  <c:v>-310.64649999999995</c:v>
                </c:pt>
                <c:pt idx="29909">
                  <c:v>-310.64449999999999</c:v>
                </c:pt>
                <c:pt idx="29910">
                  <c:v>-310.64249999999998</c:v>
                </c:pt>
                <c:pt idx="29911">
                  <c:v>-310.64049999999997</c:v>
                </c:pt>
                <c:pt idx="29912">
                  <c:v>-310.63849999999996</c:v>
                </c:pt>
                <c:pt idx="29913">
                  <c:v>-310.63649999999996</c:v>
                </c:pt>
                <c:pt idx="29914">
                  <c:v>-310.6345</c:v>
                </c:pt>
                <c:pt idx="29915">
                  <c:v>-310.63249999999999</c:v>
                </c:pt>
                <c:pt idx="29916">
                  <c:v>-310.63049999999998</c:v>
                </c:pt>
                <c:pt idx="29917">
                  <c:v>-310.62849999999997</c:v>
                </c:pt>
                <c:pt idx="29918">
                  <c:v>-310.62649999999996</c:v>
                </c:pt>
                <c:pt idx="29919">
                  <c:v>-310.62449999999995</c:v>
                </c:pt>
                <c:pt idx="29920">
                  <c:v>-310.62249999999995</c:v>
                </c:pt>
                <c:pt idx="29921">
                  <c:v>-310.62049999999999</c:v>
                </c:pt>
                <c:pt idx="29922">
                  <c:v>-310.61849999999998</c:v>
                </c:pt>
                <c:pt idx="29923">
                  <c:v>-310.61649999999997</c:v>
                </c:pt>
                <c:pt idx="29924">
                  <c:v>-310.61449999999996</c:v>
                </c:pt>
                <c:pt idx="29925">
                  <c:v>-310.61249999999995</c:v>
                </c:pt>
                <c:pt idx="29926">
                  <c:v>-310.6105</c:v>
                </c:pt>
                <c:pt idx="29927">
                  <c:v>-310.60849999999999</c:v>
                </c:pt>
                <c:pt idx="29928">
                  <c:v>-310.60649999999998</c:v>
                </c:pt>
                <c:pt idx="29929">
                  <c:v>-310.60449999999997</c:v>
                </c:pt>
                <c:pt idx="29930">
                  <c:v>-310.60249999999996</c:v>
                </c:pt>
                <c:pt idx="29931">
                  <c:v>-310.60049999999995</c:v>
                </c:pt>
                <c:pt idx="29932">
                  <c:v>-310.5985</c:v>
                </c:pt>
                <c:pt idx="29933">
                  <c:v>-310.59649999999999</c:v>
                </c:pt>
                <c:pt idx="29934">
                  <c:v>-310.59449999999998</c:v>
                </c:pt>
                <c:pt idx="29935">
                  <c:v>-310.59249999999997</c:v>
                </c:pt>
                <c:pt idx="29936">
                  <c:v>-310.59049999999996</c:v>
                </c:pt>
                <c:pt idx="29937">
                  <c:v>-310.58849999999995</c:v>
                </c:pt>
                <c:pt idx="29938">
                  <c:v>-310.5865</c:v>
                </c:pt>
                <c:pt idx="29939">
                  <c:v>-310.58449999999999</c:v>
                </c:pt>
                <c:pt idx="29940">
                  <c:v>-310.58249999999998</c:v>
                </c:pt>
                <c:pt idx="29941">
                  <c:v>-310.58049999999997</c:v>
                </c:pt>
                <c:pt idx="29942">
                  <c:v>-310.57849999999996</c:v>
                </c:pt>
                <c:pt idx="29943">
                  <c:v>-310.57649999999995</c:v>
                </c:pt>
                <c:pt idx="29944">
                  <c:v>-310.5745</c:v>
                </c:pt>
                <c:pt idx="29945">
                  <c:v>-310.57249999999999</c:v>
                </c:pt>
                <c:pt idx="29946">
                  <c:v>-310.57049999999998</c:v>
                </c:pt>
                <c:pt idx="29947">
                  <c:v>-310.56849999999997</c:v>
                </c:pt>
                <c:pt idx="29948">
                  <c:v>-310.56649999999996</c:v>
                </c:pt>
                <c:pt idx="29949">
                  <c:v>-310.56449999999995</c:v>
                </c:pt>
                <c:pt idx="29950">
                  <c:v>-310.5625</c:v>
                </c:pt>
                <c:pt idx="29951">
                  <c:v>-310.56049999999999</c:v>
                </c:pt>
                <c:pt idx="29952">
                  <c:v>-310.55849999999998</c:v>
                </c:pt>
                <c:pt idx="29953">
                  <c:v>-310.55649999999997</c:v>
                </c:pt>
                <c:pt idx="29954">
                  <c:v>-310.55449999999996</c:v>
                </c:pt>
                <c:pt idx="29955">
                  <c:v>-310.55250000000001</c:v>
                </c:pt>
                <c:pt idx="29956">
                  <c:v>-310.5505</c:v>
                </c:pt>
                <c:pt idx="29957">
                  <c:v>-310.54849999999999</c:v>
                </c:pt>
                <c:pt idx="29958">
                  <c:v>-310.54649999999998</c:v>
                </c:pt>
                <c:pt idx="29959">
                  <c:v>-310.54449999999997</c:v>
                </c:pt>
                <c:pt idx="29960">
                  <c:v>-310.54249999999996</c:v>
                </c:pt>
                <c:pt idx="29961">
                  <c:v>-310.54049999999995</c:v>
                </c:pt>
                <c:pt idx="29962">
                  <c:v>-310.5385</c:v>
                </c:pt>
                <c:pt idx="29963">
                  <c:v>-310.53649999999999</c:v>
                </c:pt>
                <c:pt idx="29964">
                  <c:v>-310.53449999999998</c:v>
                </c:pt>
                <c:pt idx="29965">
                  <c:v>-310.53249999999997</c:v>
                </c:pt>
                <c:pt idx="29966">
                  <c:v>-310.53049999999996</c:v>
                </c:pt>
                <c:pt idx="29967">
                  <c:v>-310.52850000000001</c:v>
                </c:pt>
                <c:pt idx="29968">
                  <c:v>-310.5265</c:v>
                </c:pt>
                <c:pt idx="29969">
                  <c:v>-310.52449999999999</c:v>
                </c:pt>
                <c:pt idx="29970">
                  <c:v>-310.52249999999998</c:v>
                </c:pt>
                <c:pt idx="29971">
                  <c:v>-310.52049999999997</c:v>
                </c:pt>
                <c:pt idx="29972">
                  <c:v>-310.51849999999996</c:v>
                </c:pt>
                <c:pt idx="29973">
                  <c:v>-310.51649999999995</c:v>
                </c:pt>
                <c:pt idx="29974">
                  <c:v>-310.5145</c:v>
                </c:pt>
                <c:pt idx="29975">
                  <c:v>-310.51249999999999</c:v>
                </c:pt>
                <c:pt idx="29976">
                  <c:v>-310.51049999999998</c:v>
                </c:pt>
                <c:pt idx="29977">
                  <c:v>-310.50849999999997</c:v>
                </c:pt>
                <c:pt idx="29978">
                  <c:v>-310.50649999999996</c:v>
                </c:pt>
                <c:pt idx="29979">
                  <c:v>-310.50450000000001</c:v>
                </c:pt>
                <c:pt idx="29980">
                  <c:v>-310.5025</c:v>
                </c:pt>
                <c:pt idx="29981">
                  <c:v>-310.50049999999999</c:v>
                </c:pt>
                <c:pt idx="29982">
                  <c:v>-310.49849999999998</c:v>
                </c:pt>
                <c:pt idx="29983">
                  <c:v>-310.49649999999997</c:v>
                </c:pt>
                <c:pt idx="29984">
                  <c:v>-310.49449999999996</c:v>
                </c:pt>
                <c:pt idx="29985">
                  <c:v>-310.49249999999995</c:v>
                </c:pt>
                <c:pt idx="29986">
                  <c:v>-310.4905</c:v>
                </c:pt>
                <c:pt idx="29987">
                  <c:v>-310.48849999999999</c:v>
                </c:pt>
                <c:pt idx="29988">
                  <c:v>-310.48649999999998</c:v>
                </c:pt>
                <c:pt idx="29989">
                  <c:v>-310.48449999999997</c:v>
                </c:pt>
                <c:pt idx="29990">
                  <c:v>-310.48249999999996</c:v>
                </c:pt>
                <c:pt idx="29991">
                  <c:v>-310.48050000000001</c:v>
                </c:pt>
                <c:pt idx="29992">
                  <c:v>-310.4785</c:v>
                </c:pt>
                <c:pt idx="29993">
                  <c:v>-310.47649999999999</c:v>
                </c:pt>
                <c:pt idx="29994">
                  <c:v>-310.47449999999998</c:v>
                </c:pt>
                <c:pt idx="29995">
                  <c:v>-310.47249999999997</c:v>
                </c:pt>
                <c:pt idx="29996">
                  <c:v>-310.47049999999996</c:v>
                </c:pt>
                <c:pt idx="29997">
                  <c:v>-310.46849999999995</c:v>
                </c:pt>
                <c:pt idx="29998">
                  <c:v>-310.4665</c:v>
                </c:pt>
                <c:pt idx="29999">
                  <c:v>-310.46449999999999</c:v>
                </c:pt>
                <c:pt idx="30000">
                  <c:v>-310.46249999999998</c:v>
                </c:pt>
                <c:pt idx="30001">
                  <c:v>-310.46049999999997</c:v>
                </c:pt>
                <c:pt idx="30002">
                  <c:v>-310.45849999999996</c:v>
                </c:pt>
                <c:pt idx="30003">
                  <c:v>-310.45650000000001</c:v>
                </c:pt>
                <c:pt idx="30004">
                  <c:v>-310.4545</c:v>
                </c:pt>
                <c:pt idx="30005">
                  <c:v>-310.45249999999999</c:v>
                </c:pt>
                <c:pt idx="30006">
                  <c:v>-310.45049999999998</c:v>
                </c:pt>
                <c:pt idx="30007">
                  <c:v>-310.44849999999997</c:v>
                </c:pt>
                <c:pt idx="30008">
                  <c:v>-310.44649999999996</c:v>
                </c:pt>
                <c:pt idx="30009">
                  <c:v>-310.44449999999995</c:v>
                </c:pt>
                <c:pt idx="30010">
                  <c:v>-310.4425</c:v>
                </c:pt>
                <c:pt idx="30011">
                  <c:v>-310.44049999999999</c:v>
                </c:pt>
                <c:pt idx="30012">
                  <c:v>-310.43849999999998</c:v>
                </c:pt>
                <c:pt idx="30013">
                  <c:v>-310.43649999999997</c:v>
                </c:pt>
                <c:pt idx="30014">
                  <c:v>-310.43449999999996</c:v>
                </c:pt>
                <c:pt idx="30015">
                  <c:v>-310.4325</c:v>
                </c:pt>
                <c:pt idx="30016">
                  <c:v>-310.43049999999999</c:v>
                </c:pt>
                <c:pt idx="30017">
                  <c:v>-310.42849999999999</c:v>
                </c:pt>
                <c:pt idx="30018">
                  <c:v>-310.42649999999998</c:v>
                </c:pt>
                <c:pt idx="30019">
                  <c:v>-310.42449999999997</c:v>
                </c:pt>
                <c:pt idx="30020">
                  <c:v>-310.42249999999996</c:v>
                </c:pt>
                <c:pt idx="30021">
                  <c:v>-310.42049999999995</c:v>
                </c:pt>
                <c:pt idx="30022">
                  <c:v>-310.41849999999999</c:v>
                </c:pt>
                <c:pt idx="30023">
                  <c:v>-310.41649999999998</c:v>
                </c:pt>
                <c:pt idx="30024">
                  <c:v>-310.41449999999998</c:v>
                </c:pt>
                <c:pt idx="30025">
                  <c:v>-310.41249999999997</c:v>
                </c:pt>
                <c:pt idx="30026">
                  <c:v>-310.41049999999996</c:v>
                </c:pt>
                <c:pt idx="30027">
                  <c:v>-310.4085</c:v>
                </c:pt>
                <c:pt idx="30028">
                  <c:v>-310.40649999999999</c:v>
                </c:pt>
                <c:pt idx="30029">
                  <c:v>-310.40449999999998</c:v>
                </c:pt>
                <c:pt idx="30030">
                  <c:v>-310.40249999999997</c:v>
                </c:pt>
                <c:pt idx="30031">
                  <c:v>-310.40049999999997</c:v>
                </c:pt>
                <c:pt idx="30032">
                  <c:v>-310.39849999999996</c:v>
                </c:pt>
                <c:pt idx="30033">
                  <c:v>-310.39649999999995</c:v>
                </c:pt>
                <c:pt idx="30034">
                  <c:v>-310.39449999999999</c:v>
                </c:pt>
                <c:pt idx="30035">
                  <c:v>-310.39249999999998</c:v>
                </c:pt>
                <c:pt idx="30036">
                  <c:v>-310.39049999999997</c:v>
                </c:pt>
                <c:pt idx="30037">
                  <c:v>-310.38849999999996</c:v>
                </c:pt>
                <c:pt idx="30038">
                  <c:v>-310.38649999999996</c:v>
                </c:pt>
                <c:pt idx="30039">
                  <c:v>-310.3845</c:v>
                </c:pt>
                <c:pt idx="30040">
                  <c:v>-310.38249999999999</c:v>
                </c:pt>
                <c:pt idx="30041">
                  <c:v>-310.38049999999998</c:v>
                </c:pt>
                <c:pt idx="30042">
                  <c:v>-310.37849999999997</c:v>
                </c:pt>
                <c:pt idx="30043">
                  <c:v>-310.37649999999996</c:v>
                </c:pt>
                <c:pt idx="30044">
                  <c:v>-310.37449999999995</c:v>
                </c:pt>
                <c:pt idx="30045">
                  <c:v>-310.37249999999995</c:v>
                </c:pt>
                <c:pt idx="30046">
                  <c:v>-310.37049999999999</c:v>
                </c:pt>
                <c:pt idx="30047">
                  <c:v>-310.36849999999998</c:v>
                </c:pt>
                <c:pt idx="30048">
                  <c:v>-310.36649999999997</c:v>
                </c:pt>
                <c:pt idx="30049">
                  <c:v>-310.36449999999996</c:v>
                </c:pt>
                <c:pt idx="30050">
                  <c:v>-310.36249999999995</c:v>
                </c:pt>
                <c:pt idx="30051">
                  <c:v>-310.3605</c:v>
                </c:pt>
                <c:pt idx="30052">
                  <c:v>-310.35849999999999</c:v>
                </c:pt>
                <c:pt idx="30053">
                  <c:v>-310.35649999999998</c:v>
                </c:pt>
                <c:pt idx="30054">
                  <c:v>-310.35449999999997</c:v>
                </c:pt>
                <c:pt idx="30055">
                  <c:v>-310.35249999999996</c:v>
                </c:pt>
                <c:pt idx="30056">
                  <c:v>-310.35049999999995</c:v>
                </c:pt>
                <c:pt idx="30057">
                  <c:v>-310.3485</c:v>
                </c:pt>
                <c:pt idx="30058">
                  <c:v>-310.34649999999999</c:v>
                </c:pt>
                <c:pt idx="30059">
                  <c:v>-310.34449999999998</c:v>
                </c:pt>
                <c:pt idx="30060">
                  <c:v>-310.34249999999997</c:v>
                </c:pt>
                <c:pt idx="30061">
                  <c:v>-310.34049999999996</c:v>
                </c:pt>
                <c:pt idx="30062">
                  <c:v>-310.33849999999995</c:v>
                </c:pt>
                <c:pt idx="30063">
                  <c:v>-310.3365</c:v>
                </c:pt>
                <c:pt idx="30064">
                  <c:v>-310.33449999999999</c:v>
                </c:pt>
                <c:pt idx="30065">
                  <c:v>-310.33249999999998</c:v>
                </c:pt>
                <c:pt idx="30066">
                  <c:v>-310.33049999999997</c:v>
                </c:pt>
                <c:pt idx="30067">
                  <c:v>-310.32849999999996</c:v>
                </c:pt>
                <c:pt idx="30068">
                  <c:v>-310.32649999999995</c:v>
                </c:pt>
                <c:pt idx="30069">
                  <c:v>-310.3245</c:v>
                </c:pt>
                <c:pt idx="30070">
                  <c:v>-310.32249999999999</c:v>
                </c:pt>
                <c:pt idx="30071">
                  <c:v>-310.32049999999998</c:v>
                </c:pt>
                <c:pt idx="30072">
                  <c:v>-310.31849999999997</c:v>
                </c:pt>
                <c:pt idx="30073">
                  <c:v>-310.31649999999996</c:v>
                </c:pt>
                <c:pt idx="30074">
                  <c:v>-310.31449999999995</c:v>
                </c:pt>
                <c:pt idx="30075">
                  <c:v>-310.3125</c:v>
                </c:pt>
                <c:pt idx="30076">
                  <c:v>-310.31049999999999</c:v>
                </c:pt>
                <c:pt idx="30077">
                  <c:v>-310.30849999999998</c:v>
                </c:pt>
                <c:pt idx="30078">
                  <c:v>-310.30649999999997</c:v>
                </c:pt>
                <c:pt idx="30079">
                  <c:v>-310.30449999999996</c:v>
                </c:pt>
                <c:pt idx="30080">
                  <c:v>-310.30250000000001</c:v>
                </c:pt>
                <c:pt idx="30081">
                  <c:v>-310.3005</c:v>
                </c:pt>
                <c:pt idx="30082">
                  <c:v>-310.29849999999999</c:v>
                </c:pt>
                <c:pt idx="30083">
                  <c:v>-310.29649999999998</c:v>
                </c:pt>
                <c:pt idx="30084">
                  <c:v>-310.29449999999997</c:v>
                </c:pt>
                <c:pt idx="30085">
                  <c:v>-310.29249999999996</c:v>
                </c:pt>
                <c:pt idx="30086">
                  <c:v>-310.29049999999995</c:v>
                </c:pt>
                <c:pt idx="30087">
                  <c:v>-310.2885</c:v>
                </c:pt>
                <c:pt idx="30088">
                  <c:v>-310.28649999999999</c:v>
                </c:pt>
                <c:pt idx="30089">
                  <c:v>-310.28449999999998</c:v>
                </c:pt>
                <c:pt idx="30090">
                  <c:v>-310.28249999999997</c:v>
                </c:pt>
                <c:pt idx="30091">
                  <c:v>-310.28049999999996</c:v>
                </c:pt>
                <c:pt idx="30092">
                  <c:v>-310.27850000000001</c:v>
                </c:pt>
                <c:pt idx="30093">
                  <c:v>-310.2765</c:v>
                </c:pt>
                <c:pt idx="30094">
                  <c:v>-310.27449999999999</c:v>
                </c:pt>
                <c:pt idx="30095">
                  <c:v>-310.27249999999998</c:v>
                </c:pt>
                <c:pt idx="30096">
                  <c:v>-310.27049999999997</c:v>
                </c:pt>
                <c:pt idx="30097">
                  <c:v>-310.26849999999996</c:v>
                </c:pt>
                <c:pt idx="30098">
                  <c:v>-310.26649999999995</c:v>
                </c:pt>
                <c:pt idx="30099">
                  <c:v>-310.2645</c:v>
                </c:pt>
                <c:pt idx="30100">
                  <c:v>-310.26249999999999</c:v>
                </c:pt>
                <c:pt idx="30101">
                  <c:v>-310.26049999999998</c:v>
                </c:pt>
                <c:pt idx="30102">
                  <c:v>-310.25849999999997</c:v>
                </c:pt>
                <c:pt idx="30103">
                  <c:v>-310.25649999999996</c:v>
                </c:pt>
                <c:pt idx="30104">
                  <c:v>-310.25450000000001</c:v>
                </c:pt>
                <c:pt idx="30105">
                  <c:v>-310.2525</c:v>
                </c:pt>
                <c:pt idx="30106">
                  <c:v>-310.25049999999999</c:v>
                </c:pt>
                <c:pt idx="30107">
                  <c:v>-310.24849999999998</c:v>
                </c:pt>
                <c:pt idx="30108">
                  <c:v>-310.24649999999997</c:v>
                </c:pt>
                <c:pt idx="30109">
                  <c:v>-310.24449999999996</c:v>
                </c:pt>
                <c:pt idx="30110">
                  <c:v>-310.24249999999995</c:v>
                </c:pt>
                <c:pt idx="30111">
                  <c:v>-310.2405</c:v>
                </c:pt>
                <c:pt idx="30112">
                  <c:v>-310.23849999999999</c:v>
                </c:pt>
                <c:pt idx="30113">
                  <c:v>-310.23649999999998</c:v>
                </c:pt>
                <c:pt idx="30114">
                  <c:v>-310.23449999999997</c:v>
                </c:pt>
                <c:pt idx="30115">
                  <c:v>-310.23249999999996</c:v>
                </c:pt>
                <c:pt idx="30116">
                  <c:v>-310.23050000000001</c:v>
                </c:pt>
                <c:pt idx="30117">
                  <c:v>-310.2285</c:v>
                </c:pt>
                <c:pt idx="30118">
                  <c:v>-310.22649999999999</c:v>
                </c:pt>
                <c:pt idx="30119">
                  <c:v>-310.22449999999998</c:v>
                </c:pt>
                <c:pt idx="30120">
                  <c:v>-310.22249999999997</c:v>
                </c:pt>
                <c:pt idx="30121">
                  <c:v>-310.22049999999996</c:v>
                </c:pt>
                <c:pt idx="30122">
                  <c:v>-310.21849999999995</c:v>
                </c:pt>
                <c:pt idx="30123">
                  <c:v>-310.2165</c:v>
                </c:pt>
                <c:pt idx="30124">
                  <c:v>-310.21449999999999</c:v>
                </c:pt>
                <c:pt idx="30125">
                  <c:v>-310.21249999999998</c:v>
                </c:pt>
                <c:pt idx="30126">
                  <c:v>-310.21049999999997</c:v>
                </c:pt>
                <c:pt idx="30127">
                  <c:v>-310.20849999999996</c:v>
                </c:pt>
                <c:pt idx="30128">
                  <c:v>-310.20650000000001</c:v>
                </c:pt>
                <c:pt idx="30129">
                  <c:v>-310.2045</c:v>
                </c:pt>
                <c:pt idx="30130">
                  <c:v>-310.20249999999999</c:v>
                </c:pt>
                <c:pt idx="30131">
                  <c:v>-310.20049999999998</c:v>
                </c:pt>
                <c:pt idx="30132">
                  <c:v>-310.19849999999997</c:v>
                </c:pt>
                <c:pt idx="30133">
                  <c:v>-310.19649999999996</c:v>
                </c:pt>
                <c:pt idx="30134">
                  <c:v>-310.19449999999995</c:v>
                </c:pt>
                <c:pt idx="30135">
                  <c:v>-310.1925</c:v>
                </c:pt>
                <c:pt idx="30136">
                  <c:v>-310.19049999999999</c:v>
                </c:pt>
                <c:pt idx="30137">
                  <c:v>-310.18849999999998</c:v>
                </c:pt>
                <c:pt idx="30138">
                  <c:v>-310.18649999999997</c:v>
                </c:pt>
                <c:pt idx="30139">
                  <c:v>-310.18449999999996</c:v>
                </c:pt>
                <c:pt idx="30140">
                  <c:v>-310.1825</c:v>
                </c:pt>
                <c:pt idx="30141">
                  <c:v>-310.18049999999999</c:v>
                </c:pt>
                <c:pt idx="30142">
                  <c:v>-310.17849999999999</c:v>
                </c:pt>
                <c:pt idx="30143">
                  <c:v>-310.17649999999998</c:v>
                </c:pt>
                <c:pt idx="30144">
                  <c:v>-310.17449999999997</c:v>
                </c:pt>
                <c:pt idx="30145">
                  <c:v>-310.17249999999996</c:v>
                </c:pt>
                <c:pt idx="30146">
                  <c:v>-310.17049999999995</c:v>
                </c:pt>
                <c:pt idx="30147">
                  <c:v>-310.16849999999999</c:v>
                </c:pt>
                <c:pt idx="30148">
                  <c:v>-310.16649999999998</c:v>
                </c:pt>
                <c:pt idx="30149">
                  <c:v>-310.16449999999998</c:v>
                </c:pt>
                <c:pt idx="30150">
                  <c:v>-310.16249999999997</c:v>
                </c:pt>
                <c:pt idx="30151">
                  <c:v>-310.16049999999996</c:v>
                </c:pt>
                <c:pt idx="30152">
                  <c:v>-310.1585</c:v>
                </c:pt>
                <c:pt idx="30153">
                  <c:v>-310.15649999999999</c:v>
                </c:pt>
                <c:pt idx="30154">
                  <c:v>-310.15449999999998</c:v>
                </c:pt>
                <c:pt idx="30155">
                  <c:v>-310.15249999999997</c:v>
                </c:pt>
                <c:pt idx="30156">
                  <c:v>-310.15049999999997</c:v>
                </c:pt>
                <c:pt idx="30157">
                  <c:v>-310.14849999999996</c:v>
                </c:pt>
                <c:pt idx="30158">
                  <c:v>-310.14649999999995</c:v>
                </c:pt>
                <c:pt idx="30159">
                  <c:v>-310.14449999999999</c:v>
                </c:pt>
                <c:pt idx="30160">
                  <c:v>-310.14249999999998</c:v>
                </c:pt>
                <c:pt idx="30161">
                  <c:v>-310.14049999999997</c:v>
                </c:pt>
                <c:pt idx="30162">
                  <c:v>-310.13849999999996</c:v>
                </c:pt>
                <c:pt idx="30163">
                  <c:v>-310.13649999999996</c:v>
                </c:pt>
                <c:pt idx="30164">
                  <c:v>-310.1345</c:v>
                </c:pt>
                <c:pt idx="30165">
                  <c:v>-310.13249999999999</c:v>
                </c:pt>
                <c:pt idx="30166">
                  <c:v>-310.13049999999998</c:v>
                </c:pt>
                <c:pt idx="30167">
                  <c:v>-310.12849999999997</c:v>
                </c:pt>
                <c:pt idx="30168">
                  <c:v>-310.12649999999996</c:v>
                </c:pt>
                <c:pt idx="30169">
                  <c:v>-310.12449999999995</c:v>
                </c:pt>
                <c:pt idx="30170">
                  <c:v>-310.12249999999995</c:v>
                </c:pt>
                <c:pt idx="30171">
                  <c:v>-310.12049999999999</c:v>
                </c:pt>
                <c:pt idx="30172">
                  <c:v>-310.11849999999998</c:v>
                </c:pt>
                <c:pt idx="30173">
                  <c:v>-310.11649999999997</c:v>
                </c:pt>
                <c:pt idx="30174">
                  <c:v>-310.11449999999996</c:v>
                </c:pt>
                <c:pt idx="30175">
                  <c:v>-310.11249999999995</c:v>
                </c:pt>
                <c:pt idx="30176">
                  <c:v>-310.1105</c:v>
                </c:pt>
                <c:pt idx="30177">
                  <c:v>-310.10849999999999</c:v>
                </c:pt>
                <c:pt idx="30178">
                  <c:v>-310.10649999999998</c:v>
                </c:pt>
                <c:pt idx="30179">
                  <c:v>-310.10449999999997</c:v>
                </c:pt>
                <c:pt idx="30180">
                  <c:v>-310.10249999999996</c:v>
                </c:pt>
                <c:pt idx="30181">
                  <c:v>-310.10049999999995</c:v>
                </c:pt>
                <c:pt idx="30182">
                  <c:v>-310.0985</c:v>
                </c:pt>
                <c:pt idx="30183">
                  <c:v>-310.09649999999999</c:v>
                </c:pt>
                <c:pt idx="30184">
                  <c:v>-310.09449999999998</c:v>
                </c:pt>
                <c:pt idx="30185">
                  <c:v>-310.09249999999997</c:v>
                </c:pt>
                <c:pt idx="30186">
                  <c:v>-310.09049999999996</c:v>
                </c:pt>
                <c:pt idx="30187">
                  <c:v>-310.08849999999995</c:v>
                </c:pt>
                <c:pt idx="30188">
                  <c:v>-310.0865</c:v>
                </c:pt>
                <c:pt idx="30189">
                  <c:v>-310.08449999999999</c:v>
                </c:pt>
                <c:pt idx="30190">
                  <c:v>-310.08249999999998</c:v>
                </c:pt>
                <c:pt idx="30191">
                  <c:v>-310.08049999999997</c:v>
                </c:pt>
                <c:pt idx="30192">
                  <c:v>-310.07849999999996</c:v>
                </c:pt>
                <c:pt idx="30193">
                  <c:v>-310.07649999999995</c:v>
                </c:pt>
                <c:pt idx="30194">
                  <c:v>-310.0745</c:v>
                </c:pt>
                <c:pt idx="30195">
                  <c:v>-310.07249999999999</c:v>
                </c:pt>
                <c:pt idx="30196">
                  <c:v>-310.07049999999998</c:v>
                </c:pt>
                <c:pt idx="30197">
                  <c:v>-310.06849999999997</c:v>
                </c:pt>
                <c:pt idx="30198">
                  <c:v>-310.06649999999996</c:v>
                </c:pt>
                <c:pt idx="30199">
                  <c:v>-310.06449999999995</c:v>
                </c:pt>
                <c:pt idx="30200">
                  <c:v>-310.0625</c:v>
                </c:pt>
                <c:pt idx="30201">
                  <c:v>-310.06049999999999</c:v>
                </c:pt>
                <c:pt idx="30202">
                  <c:v>-310.05849999999998</c:v>
                </c:pt>
                <c:pt idx="30203">
                  <c:v>-310.05649999999997</c:v>
                </c:pt>
                <c:pt idx="30204">
                  <c:v>-310.05449999999996</c:v>
                </c:pt>
                <c:pt idx="30205">
                  <c:v>-310.05250000000001</c:v>
                </c:pt>
                <c:pt idx="30206">
                  <c:v>-310.0505</c:v>
                </c:pt>
                <c:pt idx="30207">
                  <c:v>-310.04849999999999</c:v>
                </c:pt>
                <c:pt idx="30208">
                  <c:v>-310.04649999999998</c:v>
                </c:pt>
                <c:pt idx="30209">
                  <c:v>-310.04449999999997</c:v>
                </c:pt>
                <c:pt idx="30210">
                  <c:v>-310.04249999999996</c:v>
                </c:pt>
                <c:pt idx="30211">
                  <c:v>-310.04049999999995</c:v>
                </c:pt>
                <c:pt idx="30212">
                  <c:v>-310.0385</c:v>
                </c:pt>
                <c:pt idx="30213">
                  <c:v>-310.03649999999999</c:v>
                </c:pt>
                <c:pt idx="30214">
                  <c:v>-310.03449999999998</c:v>
                </c:pt>
                <c:pt idx="30215">
                  <c:v>-310.03249999999997</c:v>
                </c:pt>
                <c:pt idx="30216">
                  <c:v>-310.03049999999996</c:v>
                </c:pt>
                <c:pt idx="30217">
                  <c:v>-310.02850000000001</c:v>
                </c:pt>
                <c:pt idx="30218">
                  <c:v>-310.0265</c:v>
                </c:pt>
                <c:pt idx="30219">
                  <c:v>-310.02449999999999</c:v>
                </c:pt>
                <c:pt idx="30220">
                  <c:v>-310.02249999999998</c:v>
                </c:pt>
                <c:pt idx="30221">
                  <c:v>-310.02049999999997</c:v>
                </c:pt>
                <c:pt idx="30222">
                  <c:v>-310.01849999999996</c:v>
                </c:pt>
                <c:pt idx="30223">
                  <c:v>-310.01649999999995</c:v>
                </c:pt>
                <c:pt idx="30224">
                  <c:v>-310.0145</c:v>
                </c:pt>
                <c:pt idx="30225">
                  <c:v>-310.01249999999999</c:v>
                </c:pt>
                <c:pt idx="30226">
                  <c:v>-310.01049999999998</c:v>
                </c:pt>
                <c:pt idx="30227">
                  <c:v>-310.00849999999997</c:v>
                </c:pt>
                <c:pt idx="30228">
                  <c:v>-310.00649999999996</c:v>
                </c:pt>
                <c:pt idx="30229">
                  <c:v>-310.00450000000001</c:v>
                </c:pt>
                <c:pt idx="30230">
                  <c:v>-310.0025</c:v>
                </c:pt>
                <c:pt idx="30231">
                  <c:v>-310.00049999999999</c:v>
                </c:pt>
                <c:pt idx="30232">
                  <c:v>-309.99849999999998</c:v>
                </c:pt>
                <c:pt idx="30233">
                  <c:v>-309.99649999999997</c:v>
                </c:pt>
                <c:pt idx="30234">
                  <c:v>-309.99449999999996</c:v>
                </c:pt>
                <c:pt idx="30235">
                  <c:v>-309.99249999999995</c:v>
                </c:pt>
                <c:pt idx="30236">
                  <c:v>-309.9905</c:v>
                </c:pt>
                <c:pt idx="30237">
                  <c:v>-309.98849999999999</c:v>
                </c:pt>
                <c:pt idx="30238">
                  <c:v>-309.98649999999998</c:v>
                </c:pt>
                <c:pt idx="30239">
                  <c:v>-309.98449999999997</c:v>
                </c:pt>
                <c:pt idx="30240">
                  <c:v>-309.98249999999996</c:v>
                </c:pt>
                <c:pt idx="30241">
                  <c:v>-309.98050000000001</c:v>
                </c:pt>
                <c:pt idx="30242">
                  <c:v>-309.9785</c:v>
                </c:pt>
                <c:pt idx="30243">
                  <c:v>-309.97649999999999</c:v>
                </c:pt>
                <c:pt idx="30244">
                  <c:v>-309.97449999999998</c:v>
                </c:pt>
                <c:pt idx="30245">
                  <c:v>-309.97249999999997</c:v>
                </c:pt>
                <c:pt idx="30246">
                  <c:v>-309.97049999999996</c:v>
                </c:pt>
                <c:pt idx="30247">
                  <c:v>-309.96849999999995</c:v>
                </c:pt>
                <c:pt idx="30248">
                  <c:v>-309.9665</c:v>
                </c:pt>
                <c:pt idx="30249">
                  <c:v>-309.96449999999999</c:v>
                </c:pt>
                <c:pt idx="30250">
                  <c:v>-309.96249999999998</c:v>
                </c:pt>
                <c:pt idx="30251">
                  <c:v>-309.96049999999997</c:v>
                </c:pt>
                <c:pt idx="30252">
                  <c:v>-309.95849999999996</c:v>
                </c:pt>
                <c:pt idx="30253">
                  <c:v>-309.95650000000001</c:v>
                </c:pt>
                <c:pt idx="30254">
                  <c:v>-309.9545</c:v>
                </c:pt>
                <c:pt idx="30255">
                  <c:v>-309.95249999999999</c:v>
                </c:pt>
                <c:pt idx="30256">
                  <c:v>-309.95049999999998</c:v>
                </c:pt>
                <c:pt idx="30257">
                  <c:v>-309.94849999999997</c:v>
                </c:pt>
                <c:pt idx="30258">
                  <c:v>-309.94649999999996</c:v>
                </c:pt>
                <c:pt idx="30259">
                  <c:v>-309.94449999999995</c:v>
                </c:pt>
                <c:pt idx="30260">
                  <c:v>-309.9425</c:v>
                </c:pt>
                <c:pt idx="30261">
                  <c:v>-309.94049999999999</c:v>
                </c:pt>
                <c:pt idx="30262">
                  <c:v>-309.93849999999998</c:v>
                </c:pt>
                <c:pt idx="30263">
                  <c:v>-309.93649999999997</c:v>
                </c:pt>
                <c:pt idx="30264">
                  <c:v>-309.93449999999996</c:v>
                </c:pt>
                <c:pt idx="30265">
                  <c:v>-309.9325</c:v>
                </c:pt>
                <c:pt idx="30266">
                  <c:v>-309.93049999999999</c:v>
                </c:pt>
                <c:pt idx="30267">
                  <c:v>-309.92849999999999</c:v>
                </c:pt>
                <c:pt idx="30268">
                  <c:v>-309.92649999999998</c:v>
                </c:pt>
                <c:pt idx="30269">
                  <c:v>-309.92449999999997</c:v>
                </c:pt>
                <c:pt idx="30270">
                  <c:v>-309.92249999999996</c:v>
                </c:pt>
                <c:pt idx="30271">
                  <c:v>-309.92049999999995</c:v>
                </c:pt>
                <c:pt idx="30272">
                  <c:v>-309.91849999999999</c:v>
                </c:pt>
                <c:pt idx="30273">
                  <c:v>-309.91649999999998</c:v>
                </c:pt>
                <c:pt idx="30274">
                  <c:v>-309.91449999999998</c:v>
                </c:pt>
                <c:pt idx="30275">
                  <c:v>-309.91249999999997</c:v>
                </c:pt>
                <c:pt idx="30276">
                  <c:v>-309.91049999999996</c:v>
                </c:pt>
                <c:pt idx="30277">
                  <c:v>-309.9085</c:v>
                </c:pt>
                <c:pt idx="30278">
                  <c:v>-309.90649999999999</c:v>
                </c:pt>
                <c:pt idx="30279">
                  <c:v>-309.90449999999998</c:v>
                </c:pt>
                <c:pt idx="30280">
                  <c:v>-309.90249999999997</c:v>
                </c:pt>
                <c:pt idx="30281">
                  <c:v>-309.90049999999997</c:v>
                </c:pt>
                <c:pt idx="30282">
                  <c:v>-309.89849999999996</c:v>
                </c:pt>
                <c:pt idx="30283">
                  <c:v>-309.89649999999995</c:v>
                </c:pt>
                <c:pt idx="30284">
                  <c:v>-309.89449999999999</c:v>
                </c:pt>
                <c:pt idx="30285">
                  <c:v>-309.89249999999998</c:v>
                </c:pt>
                <c:pt idx="30286">
                  <c:v>-309.89049999999997</c:v>
                </c:pt>
                <c:pt idx="30287">
                  <c:v>-309.88849999999996</c:v>
                </c:pt>
                <c:pt idx="30288">
                  <c:v>-309.88649999999996</c:v>
                </c:pt>
                <c:pt idx="30289">
                  <c:v>-309.8845</c:v>
                </c:pt>
                <c:pt idx="30290">
                  <c:v>-309.88249999999999</c:v>
                </c:pt>
                <c:pt idx="30291">
                  <c:v>-309.88049999999998</c:v>
                </c:pt>
                <c:pt idx="30292">
                  <c:v>-309.87849999999997</c:v>
                </c:pt>
                <c:pt idx="30293">
                  <c:v>-309.87649999999996</c:v>
                </c:pt>
                <c:pt idx="30294">
                  <c:v>-309.87449999999995</c:v>
                </c:pt>
                <c:pt idx="30295">
                  <c:v>-309.87249999999995</c:v>
                </c:pt>
                <c:pt idx="30296">
                  <c:v>-309.87049999999999</c:v>
                </c:pt>
                <c:pt idx="30297">
                  <c:v>-309.86849999999998</c:v>
                </c:pt>
                <c:pt idx="30298">
                  <c:v>-309.86649999999997</c:v>
                </c:pt>
                <c:pt idx="30299">
                  <c:v>-309.86449999999996</c:v>
                </c:pt>
                <c:pt idx="30300">
                  <c:v>-309.86249999999995</c:v>
                </c:pt>
                <c:pt idx="30301">
                  <c:v>-309.8605</c:v>
                </c:pt>
                <c:pt idx="30302">
                  <c:v>-309.85849999999999</c:v>
                </c:pt>
                <c:pt idx="30303">
                  <c:v>-309.85649999999998</c:v>
                </c:pt>
                <c:pt idx="30304">
                  <c:v>-309.85449999999997</c:v>
                </c:pt>
                <c:pt idx="30305">
                  <c:v>-309.85249999999996</c:v>
                </c:pt>
                <c:pt idx="30306">
                  <c:v>-309.85049999999995</c:v>
                </c:pt>
                <c:pt idx="30307">
                  <c:v>-309.8485</c:v>
                </c:pt>
                <c:pt idx="30308">
                  <c:v>-309.84649999999999</c:v>
                </c:pt>
                <c:pt idx="30309">
                  <c:v>-309.84449999999998</c:v>
                </c:pt>
                <c:pt idx="30310">
                  <c:v>-309.84249999999997</c:v>
                </c:pt>
                <c:pt idx="30311">
                  <c:v>-309.84049999999996</c:v>
                </c:pt>
                <c:pt idx="30312">
                  <c:v>-309.83849999999995</c:v>
                </c:pt>
                <c:pt idx="30313">
                  <c:v>-309.8365</c:v>
                </c:pt>
                <c:pt idx="30314">
                  <c:v>-309.83449999999999</c:v>
                </c:pt>
                <c:pt idx="30315">
                  <c:v>-309.83249999999998</c:v>
                </c:pt>
                <c:pt idx="30316">
                  <c:v>-309.83049999999997</c:v>
                </c:pt>
                <c:pt idx="30317">
                  <c:v>-309.82849999999996</c:v>
                </c:pt>
                <c:pt idx="30318">
                  <c:v>-309.82649999999995</c:v>
                </c:pt>
                <c:pt idx="30319">
                  <c:v>-309.8245</c:v>
                </c:pt>
                <c:pt idx="30320">
                  <c:v>-309.82249999999999</c:v>
                </c:pt>
                <c:pt idx="30321">
                  <c:v>-309.82049999999998</c:v>
                </c:pt>
                <c:pt idx="30322">
                  <c:v>-309.81849999999997</c:v>
                </c:pt>
                <c:pt idx="30323">
                  <c:v>-309.81649999999996</c:v>
                </c:pt>
                <c:pt idx="30324">
                  <c:v>-309.81449999999995</c:v>
                </c:pt>
                <c:pt idx="30325">
                  <c:v>-309.8125</c:v>
                </c:pt>
                <c:pt idx="30326">
                  <c:v>-309.81049999999999</c:v>
                </c:pt>
                <c:pt idx="30327">
                  <c:v>-309.80849999999998</c:v>
                </c:pt>
                <c:pt idx="30328">
                  <c:v>-309.80649999999997</c:v>
                </c:pt>
                <c:pt idx="30329">
                  <c:v>-309.80449999999996</c:v>
                </c:pt>
                <c:pt idx="30330">
                  <c:v>-309.80250000000001</c:v>
                </c:pt>
                <c:pt idx="30331">
                  <c:v>-309.8005</c:v>
                </c:pt>
                <c:pt idx="30332">
                  <c:v>-309.79849999999999</c:v>
                </c:pt>
                <c:pt idx="30333">
                  <c:v>-309.79649999999998</c:v>
                </c:pt>
                <c:pt idx="30334">
                  <c:v>-309.79449999999997</c:v>
                </c:pt>
                <c:pt idx="30335">
                  <c:v>-309.79249999999996</c:v>
                </c:pt>
                <c:pt idx="30336">
                  <c:v>-309.79049999999995</c:v>
                </c:pt>
                <c:pt idx="30337">
                  <c:v>-309.7885</c:v>
                </c:pt>
                <c:pt idx="30338">
                  <c:v>-309.78649999999999</c:v>
                </c:pt>
                <c:pt idx="30339">
                  <c:v>-309.78449999999998</c:v>
                </c:pt>
                <c:pt idx="30340">
                  <c:v>-309.78249999999997</c:v>
                </c:pt>
                <c:pt idx="30341">
                  <c:v>-309.78049999999996</c:v>
                </c:pt>
                <c:pt idx="30342">
                  <c:v>-309.77850000000001</c:v>
                </c:pt>
                <c:pt idx="30343">
                  <c:v>-309.7765</c:v>
                </c:pt>
                <c:pt idx="30344">
                  <c:v>-309.77449999999999</c:v>
                </c:pt>
                <c:pt idx="30345">
                  <c:v>-309.77249999999998</c:v>
                </c:pt>
                <c:pt idx="30346">
                  <c:v>-309.77049999999997</c:v>
                </c:pt>
                <c:pt idx="30347">
                  <c:v>-309.76849999999996</c:v>
                </c:pt>
                <c:pt idx="30348">
                  <c:v>-309.76649999999995</c:v>
                </c:pt>
                <c:pt idx="30349">
                  <c:v>-309.7645</c:v>
                </c:pt>
                <c:pt idx="30350">
                  <c:v>-309.76249999999999</c:v>
                </c:pt>
                <c:pt idx="30351">
                  <c:v>-309.76049999999998</c:v>
                </c:pt>
                <c:pt idx="30352">
                  <c:v>-309.75849999999997</c:v>
                </c:pt>
                <c:pt idx="30353">
                  <c:v>-309.75649999999996</c:v>
                </c:pt>
                <c:pt idx="30354">
                  <c:v>-309.75450000000001</c:v>
                </c:pt>
                <c:pt idx="30355">
                  <c:v>-309.7525</c:v>
                </c:pt>
                <c:pt idx="30356">
                  <c:v>-309.75049999999999</c:v>
                </c:pt>
                <c:pt idx="30357">
                  <c:v>-309.74849999999998</c:v>
                </c:pt>
                <c:pt idx="30358">
                  <c:v>-309.74649999999997</c:v>
                </c:pt>
                <c:pt idx="30359">
                  <c:v>-309.74449999999996</c:v>
                </c:pt>
                <c:pt idx="30360">
                  <c:v>-309.74249999999995</c:v>
                </c:pt>
                <c:pt idx="30361">
                  <c:v>-309.7405</c:v>
                </c:pt>
                <c:pt idx="30362">
                  <c:v>-309.73849999999999</c:v>
                </c:pt>
                <c:pt idx="30363">
                  <c:v>-309.73649999999998</c:v>
                </c:pt>
                <c:pt idx="30364">
                  <c:v>-309.73449999999997</c:v>
                </c:pt>
                <c:pt idx="30365">
                  <c:v>-309.73249999999996</c:v>
                </c:pt>
                <c:pt idx="30366">
                  <c:v>-309.73050000000001</c:v>
                </c:pt>
                <c:pt idx="30367">
                  <c:v>-309.7285</c:v>
                </c:pt>
                <c:pt idx="30368">
                  <c:v>-309.72649999999999</c:v>
                </c:pt>
                <c:pt idx="30369">
                  <c:v>-309.72449999999998</c:v>
                </c:pt>
                <c:pt idx="30370">
                  <c:v>-309.72249999999997</c:v>
                </c:pt>
                <c:pt idx="30371">
                  <c:v>-309.72049999999996</c:v>
                </c:pt>
                <c:pt idx="30372">
                  <c:v>-309.71849999999995</c:v>
                </c:pt>
                <c:pt idx="30373">
                  <c:v>-309.7165</c:v>
                </c:pt>
                <c:pt idx="30374">
                  <c:v>-309.71449999999999</c:v>
                </c:pt>
                <c:pt idx="30375">
                  <c:v>-309.71249999999998</c:v>
                </c:pt>
                <c:pt idx="30376">
                  <c:v>-309.71049999999997</c:v>
                </c:pt>
                <c:pt idx="30377">
                  <c:v>-309.70849999999996</c:v>
                </c:pt>
                <c:pt idx="30378">
                  <c:v>-309.70650000000001</c:v>
                </c:pt>
                <c:pt idx="30379">
                  <c:v>-309.7045</c:v>
                </c:pt>
                <c:pt idx="30380">
                  <c:v>-309.70249999999999</c:v>
                </c:pt>
                <c:pt idx="30381">
                  <c:v>-309.70049999999998</c:v>
                </c:pt>
                <c:pt idx="30382">
                  <c:v>-309.69849999999997</c:v>
                </c:pt>
                <c:pt idx="30383">
                  <c:v>-309.69649999999996</c:v>
                </c:pt>
                <c:pt idx="30384">
                  <c:v>-309.69449999999995</c:v>
                </c:pt>
                <c:pt idx="30385">
                  <c:v>-309.6925</c:v>
                </c:pt>
                <c:pt idx="30386">
                  <c:v>-309.69049999999999</c:v>
                </c:pt>
                <c:pt idx="30387">
                  <c:v>-309.68849999999998</c:v>
                </c:pt>
                <c:pt idx="30388">
                  <c:v>-309.68649999999997</c:v>
                </c:pt>
                <c:pt idx="30389">
                  <c:v>-309.68449999999996</c:v>
                </c:pt>
                <c:pt idx="30390">
                  <c:v>-309.6825</c:v>
                </c:pt>
                <c:pt idx="30391">
                  <c:v>-309.68049999999999</c:v>
                </c:pt>
                <c:pt idx="30392">
                  <c:v>-309.67849999999999</c:v>
                </c:pt>
                <c:pt idx="30393">
                  <c:v>-309.67649999999998</c:v>
                </c:pt>
                <c:pt idx="30394">
                  <c:v>-309.67449999999997</c:v>
                </c:pt>
                <c:pt idx="30395">
                  <c:v>-309.67249999999996</c:v>
                </c:pt>
                <c:pt idx="30396">
                  <c:v>-309.67049999999995</c:v>
                </c:pt>
                <c:pt idx="30397">
                  <c:v>-309.66849999999999</c:v>
                </c:pt>
                <c:pt idx="30398">
                  <c:v>-309.66649999999998</c:v>
                </c:pt>
                <c:pt idx="30399">
                  <c:v>-309.66449999999998</c:v>
                </c:pt>
                <c:pt idx="30400">
                  <c:v>-309.66249999999997</c:v>
                </c:pt>
                <c:pt idx="30401">
                  <c:v>-309.66049999999996</c:v>
                </c:pt>
                <c:pt idx="30402">
                  <c:v>-309.6585</c:v>
                </c:pt>
                <c:pt idx="30403">
                  <c:v>-309.65649999999999</c:v>
                </c:pt>
                <c:pt idx="30404">
                  <c:v>-309.65449999999998</c:v>
                </c:pt>
                <c:pt idx="30405">
                  <c:v>-309.65249999999997</c:v>
                </c:pt>
                <c:pt idx="30406">
                  <c:v>-309.65049999999997</c:v>
                </c:pt>
                <c:pt idx="30407">
                  <c:v>-309.64849999999996</c:v>
                </c:pt>
                <c:pt idx="30408">
                  <c:v>-309.64649999999995</c:v>
                </c:pt>
                <c:pt idx="30409">
                  <c:v>-309.64449999999999</c:v>
                </c:pt>
                <c:pt idx="30410">
                  <c:v>-309.64249999999998</c:v>
                </c:pt>
                <c:pt idx="30411">
                  <c:v>-309.64049999999997</c:v>
                </c:pt>
                <c:pt idx="30412">
                  <c:v>-309.63849999999996</c:v>
                </c:pt>
                <c:pt idx="30413">
                  <c:v>-309.63649999999996</c:v>
                </c:pt>
                <c:pt idx="30414">
                  <c:v>-309.6345</c:v>
                </c:pt>
                <c:pt idx="30415">
                  <c:v>-309.63249999999999</c:v>
                </c:pt>
                <c:pt idx="30416">
                  <c:v>-309.63049999999998</c:v>
                </c:pt>
                <c:pt idx="30417">
                  <c:v>-309.62849999999997</c:v>
                </c:pt>
                <c:pt idx="30418">
                  <c:v>-309.62649999999996</c:v>
                </c:pt>
                <c:pt idx="30419">
                  <c:v>-309.62449999999995</c:v>
                </c:pt>
                <c:pt idx="30420">
                  <c:v>-309.62249999999995</c:v>
                </c:pt>
                <c:pt idx="30421">
                  <c:v>-309.62049999999999</c:v>
                </c:pt>
                <c:pt idx="30422">
                  <c:v>-309.61849999999998</c:v>
                </c:pt>
                <c:pt idx="30423">
                  <c:v>-309.61649999999997</c:v>
                </c:pt>
                <c:pt idx="30424">
                  <c:v>-309.61449999999996</c:v>
                </c:pt>
                <c:pt idx="30425">
                  <c:v>-309.61249999999995</c:v>
                </c:pt>
                <c:pt idx="30426">
                  <c:v>-309.6105</c:v>
                </c:pt>
                <c:pt idx="30427">
                  <c:v>-309.60849999999999</c:v>
                </c:pt>
                <c:pt idx="30428">
                  <c:v>-309.60649999999998</c:v>
                </c:pt>
                <c:pt idx="30429">
                  <c:v>-309.60449999999997</c:v>
                </c:pt>
                <c:pt idx="30430">
                  <c:v>-309.60249999999996</c:v>
                </c:pt>
                <c:pt idx="30431">
                  <c:v>-309.60049999999995</c:v>
                </c:pt>
                <c:pt idx="30432">
                  <c:v>-309.5985</c:v>
                </c:pt>
                <c:pt idx="30433">
                  <c:v>-309.59649999999999</c:v>
                </c:pt>
                <c:pt idx="30434">
                  <c:v>-309.59449999999998</c:v>
                </c:pt>
                <c:pt idx="30435">
                  <c:v>-309.59249999999997</c:v>
                </c:pt>
                <c:pt idx="30436">
                  <c:v>-309.59049999999996</c:v>
                </c:pt>
                <c:pt idx="30437">
                  <c:v>-309.58849999999995</c:v>
                </c:pt>
                <c:pt idx="30438">
                  <c:v>-309.5865</c:v>
                </c:pt>
                <c:pt idx="30439">
                  <c:v>-309.58449999999999</c:v>
                </c:pt>
                <c:pt idx="30440">
                  <c:v>-309.58249999999998</c:v>
                </c:pt>
                <c:pt idx="30441">
                  <c:v>-309.58049999999997</c:v>
                </c:pt>
                <c:pt idx="30442">
                  <c:v>-309.57849999999996</c:v>
                </c:pt>
                <c:pt idx="30443">
                  <c:v>-309.57649999999995</c:v>
                </c:pt>
                <c:pt idx="30444">
                  <c:v>-309.5745</c:v>
                </c:pt>
                <c:pt idx="30445">
                  <c:v>-309.57249999999999</c:v>
                </c:pt>
                <c:pt idx="30446">
                  <c:v>-309.57049999999998</c:v>
                </c:pt>
                <c:pt idx="30447">
                  <c:v>-309.56849999999997</c:v>
                </c:pt>
                <c:pt idx="30448">
                  <c:v>-309.56649999999996</c:v>
                </c:pt>
                <c:pt idx="30449">
                  <c:v>-309.56449999999995</c:v>
                </c:pt>
                <c:pt idx="30450">
                  <c:v>-309.5625</c:v>
                </c:pt>
                <c:pt idx="30451">
                  <c:v>-309.56049999999999</c:v>
                </c:pt>
                <c:pt idx="30452">
                  <c:v>-309.55849999999998</c:v>
                </c:pt>
                <c:pt idx="30453">
                  <c:v>-309.55649999999997</c:v>
                </c:pt>
                <c:pt idx="30454">
                  <c:v>-309.55449999999996</c:v>
                </c:pt>
                <c:pt idx="30455">
                  <c:v>-309.55250000000001</c:v>
                </c:pt>
                <c:pt idx="30456">
                  <c:v>-309.5505</c:v>
                </c:pt>
                <c:pt idx="30457">
                  <c:v>-309.54849999999999</c:v>
                </c:pt>
                <c:pt idx="30458">
                  <c:v>-309.54649999999998</c:v>
                </c:pt>
                <c:pt idx="30459">
                  <c:v>-309.54449999999997</c:v>
                </c:pt>
                <c:pt idx="30460">
                  <c:v>-309.54249999999996</c:v>
                </c:pt>
                <c:pt idx="30461">
                  <c:v>-309.54049999999995</c:v>
                </c:pt>
                <c:pt idx="30462">
                  <c:v>-309.5385</c:v>
                </c:pt>
                <c:pt idx="30463">
                  <c:v>-309.53649999999999</c:v>
                </c:pt>
                <c:pt idx="30464">
                  <c:v>-309.53449999999998</c:v>
                </c:pt>
                <c:pt idx="30465">
                  <c:v>-309.53249999999997</c:v>
                </c:pt>
                <c:pt idx="30466">
                  <c:v>-309.53049999999996</c:v>
                </c:pt>
                <c:pt idx="30467">
                  <c:v>-309.52850000000001</c:v>
                </c:pt>
                <c:pt idx="30468">
                  <c:v>-309.5265</c:v>
                </c:pt>
                <c:pt idx="30469">
                  <c:v>-309.52449999999999</c:v>
                </c:pt>
                <c:pt idx="30470">
                  <c:v>-309.52249999999998</c:v>
                </c:pt>
                <c:pt idx="30471">
                  <c:v>-309.52049999999997</c:v>
                </c:pt>
                <c:pt idx="30472">
                  <c:v>-309.51849999999996</c:v>
                </c:pt>
                <c:pt idx="30473">
                  <c:v>-309.51649999999995</c:v>
                </c:pt>
                <c:pt idx="30474">
                  <c:v>-309.5145</c:v>
                </c:pt>
                <c:pt idx="30475">
                  <c:v>-309.51249999999999</c:v>
                </c:pt>
                <c:pt idx="30476">
                  <c:v>-309.51049999999998</c:v>
                </c:pt>
                <c:pt idx="30477">
                  <c:v>-309.50849999999997</c:v>
                </c:pt>
                <c:pt idx="30478">
                  <c:v>-309.50649999999996</c:v>
                </c:pt>
                <c:pt idx="30479">
                  <c:v>-309.50450000000001</c:v>
                </c:pt>
                <c:pt idx="30480">
                  <c:v>-309.5025</c:v>
                </c:pt>
                <c:pt idx="30481">
                  <c:v>-309.50049999999999</c:v>
                </c:pt>
                <c:pt idx="30482">
                  <c:v>-309.49849999999998</c:v>
                </c:pt>
                <c:pt idx="30483">
                  <c:v>-309.49649999999997</c:v>
                </c:pt>
                <c:pt idx="30484">
                  <c:v>-309.49449999999996</c:v>
                </c:pt>
                <c:pt idx="30485">
                  <c:v>-309.49249999999995</c:v>
                </c:pt>
                <c:pt idx="30486">
                  <c:v>-309.4905</c:v>
                </c:pt>
                <c:pt idx="30487">
                  <c:v>-309.48849999999999</c:v>
                </c:pt>
                <c:pt idx="30488">
                  <c:v>-309.48649999999998</c:v>
                </c:pt>
                <c:pt idx="30489">
                  <c:v>-309.48449999999997</c:v>
                </c:pt>
                <c:pt idx="30490">
                  <c:v>-309.48249999999996</c:v>
                </c:pt>
                <c:pt idx="30491">
                  <c:v>-309.48050000000001</c:v>
                </c:pt>
                <c:pt idx="30492">
                  <c:v>-309.4785</c:v>
                </c:pt>
                <c:pt idx="30493">
                  <c:v>-309.47649999999999</c:v>
                </c:pt>
                <c:pt idx="30494">
                  <c:v>-309.47449999999998</c:v>
                </c:pt>
                <c:pt idx="30495">
                  <c:v>-309.47249999999997</c:v>
                </c:pt>
                <c:pt idx="30496">
                  <c:v>-309.47049999999996</c:v>
                </c:pt>
                <c:pt idx="30497">
                  <c:v>-309.46849999999995</c:v>
                </c:pt>
                <c:pt idx="30498">
                  <c:v>-309.4665</c:v>
                </c:pt>
                <c:pt idx="30499">
                  <c:v>-309.46449999999999</c:v>
                </c:pt>
                <c:pt idx="30500">
                  <c:v>-309.46249999999998</c:v>
                </c:pt>
                <c:pt idx="30501">
                  <c:v>-309.46049999999997</c:v>
                </c:pt>
                <c:pt idx="30502">
                  <c:v>-309.45849999999996</c:v>
                </c:pt>
                <c:pt idx="30503">
                  <c:v>-309.45650000000001</c:v>
                </c:pt>
                <c:pt idx="30504">
                  <c:v>-309.4545</c:v>
                </c:pt>
                <c:pt idx="30505">
                  <c:v>-309.45249999999999</c:v>
                </c:pt>
                <c:pt idx="30506">
                  <c:v>-309.45049999999998</c:v>
                </c:pt>
                <c:pt idx="30507">
                  <c:v>-309.44849999999997</c:v>
                </c:pt>
                <c:pt idx="30508">
                  <c:v>-309.44649999999996</c:v>
                </c:pt>
                <c:pt idx="30509">
                  <c:v>-309.44449999999995</c:v>
                </c:pt>
                <c:pt idx="30510">
                  <c:v>-309.4425</c:v>
                </c:pt>
                <c:pt idx="30511">
                  <c:v>-309.44049999999999</c:v>
                </c:pt>
                <c:pt idx="30512">
                  <c:v>-309.43849999999998</c:v>
                </c:pt>
                <c:pt idx="30513">
                  <c:v>-309.43649999999997</c:v>
                </c:pt>
                <c:pt idx="30514">
                  <c:v>-309.43449999999996</c:v>
                </c:pt>
                <c:pt idx="30515">
                  <c:v>-309.4325</c:v>
                </c:pt>
                <c:pt idx="30516">
                  <c:v>-309.43049999999999</c:v>
                </c:pt>
                <c:pt idx="30517">
                  <c:v>-309.42849999999999</c:v>
                </c:pt>
                <c:pt idx="30518">
                  <c:v>-309.42649999999998</c:v>
                </c:pt>
                <c:pt idx="30519">
                  <c:v>-309.42449999999997</c:v>
                </c:pt>
                <c:pt idx="30520">
                  <c:v>-309.42249999999996</c:v>
                </c:pt>
                <c:pt idx="30521">
                  <c:v>-309.42049999999995</c:v>
                </c:pt>
                <c:pt idx="30522">
                  <c:v>-309.41849999999999</c:v>
                </c:pt>
                <c:pt idx="30523">
                  <c:v>-309.41649999999998</c:v>
                </c:pt>
                <c:pt idx="30524">
                  <c:v>-309.41449999999998</c:v>
                </c:pt>
                <c:pt idx="30525">
                  <c:v>-309.41249999999997</c:v>
                </c:pt>
                <c:pt idx="30526">
                  <c:v>-309.41049999999996</c:v>
                </c:pt>
                <c:pt idx="30527">
                  <c:v>-309.4085</c:v>
                </c:pt>
                <c:pt idx="30528">
                  <c:v>-309.40649999999999</c:v>
                </c:pt>
                <c:pt idx="30529">
                  <c:v>-309.40449999999998</c:v>
                </c:pt>
                <c:pt idx="30530">
                  <c:v>-309.40249999999997</c:v>
                </c:pt>
                <c:pt idx="30531">
                  <c:v>-309.40049999999997</c:v>
                </c:pt>
                <c:pt idx="30532">
                  <c:v>-309.39849999999996</c:v>
                </c:pt>
                <c:pt idx="30533">
                  <c:v>-309.39649999999995</c:v>
                </c:pt>
                <c:pt idx="30534">
                  <c:v>-309.39449999999999</c:v>
                </c:pt>
                <c:pt idx="30535">
                  <c:v>-309.39249999999998</c:v>
                </c:pt>
                <c:pt idx="30536">
                  <c:v>-309.39049999999997</c:v>
                </c:pt>
                <c:pt idx="30537">
                  <c:v>-309.38849999999996</c:v>
                </c:pt>
                <c:pt idx="30538">
                  <c:v>-309.38649999999996</c:v>
                </c:pt>
                <c:pt idx="30539">
                  <c:v>-309.3845</c:v>
                </c:pt>
                <c:pt idx="30540">
                  <c:v>-309.38249999999999</c:v>
                </c:pt>
                <c:pt idx="30541">
                  <c:v>-309.38049999999998</c:v>
                </c:pt>
                <c:pt idx="30542">
                  <c:v>-309.37849999999997</c:v>
                </c:pt>
                <c:pt idx="30543">
                  <c:v>-309.37649999999996</c:v>
                </c:pt>
                <c:pt idx="30544">
                  <c:v>-309.37449999999995</c:v>
                </c:pt>
                <c:pt idx="30545">
                  <c:v>-309.37249999999995</c:v>
                </c:pt>
                <c:pt idx="30546">
                  <c:v>-309.37049999999999</c:v>
                </c:pt>
                <c:pt idx="30547">
                  <c:v>-309.36849999999998</c:v>
                </c:pt>
                <c:pt idx="30548">
                  <c:v>-309.36649999999997</c:v>
                </c:pt>
                <c:pt idx="30549">
                  <c:v>-309.36449999999996</c:v>
                </c:pt>
                <c:pt idx="30550">
                  <c:v>-309.36249999999995</c:v>
                </c:pt>
                <c:pt idx="30551">
                  <c:v>-309.3605</c:v>
                </c:pt>
                <c:pt idx="30552">
                  <c:v>-309.35849999999999</c:v>
                </c:pt>
                <c:pt idx="30553">
                  <c:v>-309.35649999999998</c:v>
                </c:pt>
                <c:pt idx="30554">
                  <c:v>-309.35449999999997</c:v>
                </c:pt>
                <c:pt idx="30555">
                  <c:v>-309.35249999999996</c:v>
                </c:pt>
                <c:pt idx="30556">
                  <c:v>-309.35049999999995</c:v>
                </c:pt>
                <c:pt idx="30557">
                  <c:v>-309.3485</c:v>
                </c:pt>
                <c:pt idx="30558">
                  <c:v>-309.34649999999999</c:v>
                </c:pt>
                <c:pt idx="30559">
                  <c:v>-309.34449999999998</c:v>
                </c:pt>
                <c:pt idx="30560">
                  <c:v>-309.34249999999997</c:v>
                </c:pt>
                <c:pt idx="30561">
                  <c:v>-309.34049999999996</c:v>
                </c:pt>
                <c:pt idx="30562">
                  <c:v>-309.33849999999995</c:v>
                </c:pt>
                <c:pt idx="30563">
                  <c:v>-309.3365</c:v>
                </c:pt>
                <c:pt idx="30564">
                  <c:v>-309.33449999999999</c:v>
                </c:pt>
                <c:pt idx="30565">
                  <c:v>-309.33249999999998</c:v>
                </c:pt>
                <c:pt idx="30566">
                  <c:v>-309.33049999999997</c:v>
                </c:pt>
                <c:pt idx="30567">
                  <c:v>-309.32849999999996</c:v>
                </c:pt>
                <c:pt idx="30568">
                  <c:v>-309.32649999999995</c:v>
                </c:pt>
                <c:pt idx="30569">
                  <c:v>-309.3245</c:v>
                </c:pt>
                <c:pt idx="30570">
                  <c:v>-309.32249999999999</c:v>
                </c:pt>
                <c:pt idx="30571">
                  <c:v>-309.32049999999998</c:v>
                </c:pt>
                <c:pt idx="30572">
                  <c:v>-309.31849999999997</c:v>
                </c:pt>
                <c:pt idx="30573">
                  <c:v>-309.31649999999996</c:v>
                </c:pt>
                <c:pt idx="30574">
                  <c:v>-309.31449999999995</c:v>
                </c:pt>
                <c:pt idx="30575">
                  <c:v>-309.3125</c:v>
                </c:pt>
                <c:pt idx="30576">
                  <c:v>-309.31049999999999</c:v>
                </c:pt>
                <c:pt idx="30577">
                  <c:v>-309.30849999999998</c:v>
                </c:pt>
                <c:pt idx="30578">
                  <c:v>-309.30649999999997</c:v>
                </c:pt>
                <c:pt idx="30579">
                  <c:v>-309.30449999999996</c:v>
                </c:pt>
                <c:pt idx="30580">
                  <c:v>-309.30250000000001</c:v>
                </c:pt>
                <c:pt idx="30581">
                  <c:v>-309.3005</c:v>
                </c:pt>
                <c:pt idx="30582">
                  <c:v>-309.29849999999999</c:v>
                </c:pt>
                <c:pt idx="30583">
                  <c:v>-309.29649999999998</c:v>
                </c:pt>
                <c:pt idx="30584">
                  <c:v>-309.29449999999997</c:v>
                </c:pt>
                <c:pt idx="30585">
                  <c:v>-309.29249999999996</c:v>
                </c:pt>
                <c:pt idx="30586">
                  <c:v>-309.29049999999995</c:v>
                </c:pt>
                <c:pt idx="30587">
                  <c:v>-309.2885</c:v>
                </c:pt>
                <c:pt idx="30588">
                  <c:v>-309.28649999999999</c:v>
                </c:pt>
                <c:pt idx="30589">
                  <c:v>-309.28449999999998</c:v>
                </c:pt>
                <c:pt idx="30590">
                  <c:v>-309.28249999999997</c:v>
                </c:pt>
                <c:pt idx="30591">
                  <c:v>-309.28049999999996</c:v>
                </c:pt>
                <c:pt idx="30592">
                  <c:v>-309.27850000000001</c:v>
                </c:pt>
                <c:pt idx="30593">
                  <c:v>-309.2765</c:v>
                </c:pt>
                <c:pt idx="30594">
                  <c:v>-309.27449999999999</c:v>
                </c:pt>
                <c:pt idx="30595">
                  <c:v>-309.27249999999998</c:v>
                </c:pt>
                <c:pt idx="30596">
                  <c:v>-309.27049999999997</c:v>
                </c:pt>
                <c:pt idx="30597">
                  <c:v>-309.26849999999996</c:v>
                </c:pt>
                <c:pt idx="30598">
                  <c:v>-309.26649999999995</c:v>
                </c:pt>
                <c:pt idx="30599">
                  <c:v>-309.2645</c:v>
                </c:pt>
                <c:pt idx="30600">
                  <c:v>-309.26249999999999</c:v>
                </c:pt>
                <c:pt idx="30601">
                  <c:v>-309.26049999999998</c:v>
                </c:pt>
                <c:pt idx="30602">
                  <c:v>-309.25849999999997</c:v>
                </c:pt>
                <c:pt idx="30603">
                  <c:v>-309.25649999999996</c:v>
                </c:pt>
                <c:pt idx="30604">
                  <c:v>-309.25450000000001</c:v>
                </c:pt>
                <c:pt idx="30605">
                  <c:v>-309.2525</c:v>
                </c:pt>
                <c:pt idx="30606">
                  <c:v>-309.25049999999999</c:v>
                </c:pt>
                <c:pt idx="30607">
                  <c:v>-309.24849999999998</c:v>
                </c:pt>
                <c:pt idx="30608">
                  <c:v>-309.24649999999997</c:v>
                </c:pt>
                <c:pt idx="30609">
                  <c:v>-309.24449999999996</c:v>
                </c:pt>
                <c:pt idx="30610">
                  <c:v>-309.24249999999995</c:v>
                </c:pt>
                <c:pt idx="30611">
                  <c:v>-309.2405</c:v>
                </c:pt>
                <c:pt idx="30612">
                  <c:v>-309.23849999999999</c:v>
                </c:pt>
                <c:pt idx="30613">
                  <c:v>-309.23649999999998</c:v>
                </c:pt>
                <c:pt idx="30614">
                  <c:v>-309.23449999999997</c:v>
                </c:pt>
                <c:pt idx="30615">
                  <c:v>-309.23249999999996</c:v>
                </c:pt>
                <c:pt idx="30616">
                  <c:v>-309.23050000000001</c:v>
                </c:pt>
                <c:pt idx="30617">
                  <c:v>-309.2285</c:v>
                </c:pt>
                <c:pt idx="30618">
                  <c:v>-309.22649999999999</c:v>
                </c:pt>
                <c:pt idx="30619">
                  <c:v>-309.22449999999998</c:v>
                </c:pt>
                <c:pt idx="30620">
                  <c:v>-309.22249999999997</c:v>
                </c:pt>
                <c:pt idx="30621">
                  <c:v>-309.22049999999996</c:v>
                </c:pt>
                <c:pt idx="30622">
                  <c:v>-309.21849999999995</c:v>
                </c:pt>
                <c:pt idx="30623">
                  <c:v>-309.2165</c:v>
                </c:pt>
                <c:pt idx="30624">
                  <c:v>-309.21449999999999</c:v>
                </c:pt>
                <c:pt idx="30625">
                  <c:v>-309.21249999999998</c:v>
                </c:pt>
                <c:pt idx="30626">
                  <c:v>-309.21049999999997</c:v>
                </c:pt>
                <c:pt idx="30627">
                  <c:v>-309.20849999999996</c:v>
                </c:pt>
                <c:pt idx="30628">
                  <c:v>-309.20650000000001</c:v>
                </c:pt>
                <c:pt idx="30629">
                  <c:v>-309.2045</c:v>
                </c:pt>
                <c:pt idx="30630">
                  <c:v>-309.20249999999999</c:v>
                </c:pt>
                <c:pt idx="30631">
                  <c:v>-309.20049999999998</c:v>
                </c:pt>
                <c:pt idx="30632">
                  <c:v>-309.19849999999997</c:v>
                </c:pt>
                <c:pt idx="30633">
                  <c:v>-309.19649999999996</c:v>
                </c:pt>
                <c:pt idx="30634">
                  <c:v>-309.19449999999995</c:v>
                </c:pt>
                <c:pt idx="30635">
                  <c:v>-309.1925</c:v>
                </c:pt>
                <c:pt idx="30636">
                  <c:v>-309.19049999999999</c:v>
                </c:pt>
                <c:pt idx="30637">
                  <c:v>-309.18849999999998</c:v>
                </c:pt>
                <c:pt idx="30638">
                  <c:v>-309.18649999999997</c:v>
                </c:pt>
                <c:pt idx="30639">
                  <c:v>-309.18449999999996</c:v>
                </c:pt>
                <c:pt idx="30640">
                  <c:v>-309.1825</c:v>
                </c:pt>
                <c:pt idx="30641">
                  <c:v>-309.18049999999999</c:v>
                </c:pt>
                <c:pt idx="30642">
                  <c:v>-309.17849999999999</c:v>
                </c:pt>
                <c:pt idx="30643">
                  <c:v>-309.17649999999998</c:v>
                </c:pt>
                <c:pt idx="30644">
                  <c:v>-309.17449999999997</c:v>
                </c:pt>
                <c:pt idx="30645">
                  <c:v>-309.17249999999996</c:v>
                </c:pt>
                <c:pt idx="30646">
                  <c:v>-309.17049999999995</c:v>
                </c:pt>
                <c:pt idx="30647">
                  <c:v>-309.16849999999999</c:v>
                </c:pt>
                <c:pt idx="30648">
                  <c:v>-309.16649999999998</c:v>
                </c:pt>
                <c:pt idx="30649">
                  <c:v>-309.16449999999998</c:v>
                </c:pt>
                <c:pt idx="30650">
                  <c:v>-309.16249999999997</c:v>
                </c:pt>
                <c:pt idx="30651">
                  <c:v>-309.16049999999996</c:v>
                </c:pt>
                <c:pt idx="30652">
                  <c:v>-309.1585</c:v>
                </c:pt>
                <c:pt idx="30653">
                  <c:v>-309.15649999999999</c:v>
                </c:pt>
                <c:pt idx="30654">
                  <c:v>-309.15449999999998</c:v>
                </c:pt>
                <c:pt idx="30655">
                  <c:v>-309.15249999999997</c:v>
                </c:pt>
                <c:pt idx="30656">
                  <c:v>-309.15049999999997</c:v>
                </c:pt>
                <c:pt idx="30657">
                  <c:v>-309.14849999999996</c:v>
                </c:pt>
                <c:pt idx="30658">
                  <c:v>-309.14649999999995</c:v>
                </c:pt>
                <c:pt idx="30659">
                  <c:v>-309.14449999999999</c:v>
                </c:pt>
                <c:pt idx="30660">
                  <c:v>-309.14249999999998</c:v>
                </c:pt>
                <c:pt idx="30661">
                  <c:v>-309.14049999999997</c:v>
                </c:pt>
                <c:pt idx="30662">
                  <c:v>-309.13849999999996</c:v>
                </c:pt>
                <c:pt idx="30663">
                  <c:v>-309.13649999999996</c:v>
                </c:pt>
                <c:pt idx="30664">
                  <c:v>-309.1345</c:v>
                </c:pt>
                <c:pt idx="30665">
                  <c:v>-309.13249999999999</c:v>
                </c:pt>
                <c:pt idx="30666">
                  <c:v>-309.13049999999998</c:v>
                </c:pt>
                <c:pt idx="30667">
                  <c:v>-309.12849999999997</c:v>
                </c:pt>
                <c:pt idx="30668">
                  <c:v>-309.12649999999996</c:v>
                </c:pt>
                <c:pt idx="30669">
                  <c:v>-309.12449999999995</c:v>
                </c:pt>
                <c:pt idx="30670">
                  <c:v>-309.12249999999995</c:v>
                </c:pt>
                <c:pt idx="30671">
                  <c:v>-309.12049999999999</c:v>
                </c:pt>
                <c:pt idx="30672">
                  <c:v>-309.11849999999998</c:v>
                </c:pt>
                <c:pt idx="30673">
                  <c:v>-309.11649999999997</c:v>
                </c:pt>
                <c:pt idx="30674">
                  <c:v>-309.11449999999996</c:v>
                </c:pt>
                <c:pt idx="30675">
                  <c:v>-309.11249999999995</c:v>
                </c:pt>
                <c:pt idx="30676">
                  <c:v>-309.1105</c:v>
                </c:pt>
                <c:pt idx="30677">
                  <c:v>-309.10849999999999</c:v>
                </c:pt>
                <c:pt idx="30678">
                  <c:v>-309.10649999999998</c:v>
                </c:pt>
                <c:pt idx="30679">
                  <c:v>-309.10449999999997</c:v>
                </c:pt>
                <c:pt idx="30680">
                  <c:v>-309.10249999999996</c:v>
                </c:pt>
                <c:pt idx="30681">
                  <c:v>-309.10049999999995</c:v>
                </c:pt>
                <c:pt idx="30682">
                  <c:v>-309.0985</c:v>
                </c:pt>
                <c:pt idx="30683">
                  <c:v>-309.09649999999999</c:v>
                </c:pt>
                <c:pt idx="30684">
                  <c:v>-309.09449999999998</c:v>
                </c:pt>
                <c:pt idx="30685">
                  <c:v>-309.09249999999997</c:v>
                </c:pt>
                <c:pt idx="30686">
                  <c:v>-309.09049999999996</c:v>
                </c:pt>
                <c:pt idx="30687">
                  <c:v>-309.08849999999995</c:v>
                </c:pt>
                <c:pt idx="30688">
                  <c:v>-309.0865</c:v>
                </c:pt>
                <c:pt idx="30689">
                  <c:v>-309.08449999999999</c:v>
                </c:pt>
                <c:pt idx="30690">
                  <c:v>-309.08249999999998</c:v>
                </c:pt>
                <c:pt idx="30691">
                  <c:v>-309.08049999999997</c:v>
                </c:pt>
                <c:pt idx="30692">
                  <c:v>-309.07849999999996</c:v>
                </c:pt>
                <c:pt idx="30693">
                  <c:v>-309.07649999999995</c:v>
                </c:pt>
                <c:pt idx="30694">
                  <c:v>-309.0745</c:v>
                </c:pt>
                <c:pt idx="30695">
                  <c:v>-309.07249999999999</c:v>
                </c:pt>
                <c:pt idx="30696">
                  <c:v>-309.07049999999998</c:v>
                </c:pt>
                <c:pt idx="30697">
                  <c:v>-309.06849999999997</c:v>
                </c:pt>
                <c:pt idx="30698">
                  <c:v>-309.06649999999996</c:v>
                </c:pt>
                <c:pt idx="30699">
                  <c:v>-309.06449999999995</c:v>
                </c:pt>
                <c:pt idx="30700">
                  <c:v>-309.0625</c:v>
                </c:pt>
                <c:pt idx="30701">
                  <c:v>-309.06049999999999</c:v>
                </c:pt>
                <c:pt idx="30702">
                  <c:v>-309.05849999999998</c:v>
                </c:pt>
                <c:pt idx="30703">
                  <c:v>-309.05649999999997</c:v>
                </c:pt>
                <c:pt idx="30704">
                  <c:v>-309.05449999999996</c:v>
                </c:pt>
                <c:pt idx="30705">
                  <c:v>-309.05250000000001</c:v>
                </c:pt>
                <c:pt idx="30706">
                  <c:v>-309.0505</c:v>
                </c:pt>
                <c:pt idx="30707">
                  <c:v>-309.04849999999999</c:v>
                </c:pt>
                <c:pt idx="30708">
                  <c:v>-309.04649999999998</c:v>
                </c:pt>
                <c:pt idx="30709">
                  <c:v>-309.04449999999997</c:v>
                </c:pt>
                <c:pt idx="30710">
                  <c:v>-309.04249999999996</c:v>
                </c:pt>
                <c:pt idx="30711">
                  <c:v>-309.04049999999995</c:v>
                </c:pt>
                <c:pt idx="30712">
                  <c:v>-309.0385</c:v>
                </c:pt>
                <c:pt idx="30713">
                  <c:v>-309.03649999999999</c:v>
                </c:pt>
                <c:pt idx="30714">
                  <c:v>-309.03449999999998</c:v>
                </c:pt>
                <c:pt idx="30715">
                  <c:v>-309.03249999999997</c:v>
                </c:pt>
                <c:pt idx="30716">
                  <c:v>-309.03049999999996</c:v>
                </c:pt>
                <c:pt idx="30717">
                  <c:v>-309.02850000000001</c:v>
                </c:pt>
                <c:pt idx="30718">
                  <c:v>-309.0265</c:v>
                </c:pt>
                <c:pt idx="30719">
                  <c:v>-309.02449999999999</c:v>
                </c:pt>
                <c:pt idx="30720">
                  <c:v>-309.02249999999998</c:v>
                </c:pt>
                <c:pt idx="30721">
                  <c:v>-309.02049999999997</c:v>
                </c:pt>
                <c:pt idx="30722">
                  <c:v>-309.01849999999996</c:v>
                </c:pt>
                <c:pt idx="30723">
                  <c:v>-309.01649999999995</c:v>
                </c:pt>
                <c:pt idx="30724">
                  <c:v>-309.0145</c:v>
                </c:pt>
                <c:pt idx="30725">
                  <c:v>-309.01249999999999</c:v>
                </c:pt>
                <c:pt idx="30726">
                  <c:v>-309.01049999999998</c:v>
                </c:pt>
                <c:pt idx="30727">
                  <c:v>-309.00849999999997</c:v>
                </c:pt>
                <c:pt idx="30728">
                  <c:v>-309.00649999999996</c:v>
                </c:pt>
                <c:pt idx="30729">
                  <c:v>-309.00450000000001</c:v>
                </c:pt>
                <c:pt idx="30730">
                  <c:v>-309.0025</c:v>
                </c:pt>
                <c:pt idx="30731">
                  <c:v>-309.00049999999999</c:v>
                </c:pt>
                <c:pt idx="30732">
                  <c:v>-308.99849999999998</c:v>
                </c:pt>
                <c:pt idx="30733">
                  <c:v>-308.99649999999997</c:v>
                </c:pt>
                <c:pt idx="30734">
                  <c:v>-308.99449999999996</c:v>
                </c:pt>
                <c:pt idx="30735">
                  <c:v>-308.99249999999995</c:v>
                </c:pt>
                <c:pt idx="30736">
                  <c:v>-308.9905</c:v>
                </c:pt>
                <c:pt idx="30737">
                  <c:v>-308.98849999999999</c:v>
                </c:pt>
                <c:pt idx="30738">
                  <c:v>-308.98649999999998</c:v>
                </c:pt>
                <c:pt idx="30739">
                  <c:v>-308.98449999999997</c:v>
                </c:pt>
                <c:pt idx="30740">
                  <c:v>-308.98249999999996</c:v>
                </c:pt>
                <c:pt idx="30741">
                  <c:v>-308.98050000000001</c:v>
                </c:pt>
                <c:pt idx="30742">
                  <c:v>-308.9785</c:v>
                </c:pt>
                <c:pt idx="30743">
                  <c:v>-308.97649999999999</c:v>
                </c:pt>
                <c:pt idx="30744">
                  <c:v>-308.97449999999998</c:v>
                </c:pt>
                <c:pt idx="30745">
                  <c:v>-308.97249999999997</c:v>
                </c:pt>
                <c:pt idx="30746">
                  <c:v>-308.97049999999996</c:v>
                </c:pt>
                <c:pt idx="30747">
                  <c:v>-308.96849999999995</c:v>
                </c:pt>
                <c:pt idx="30748">
                  <c:v>-308.9665</c:v>
                </c:pt>
                <c:pt idx="30749">
                  <c:v>-308.96449999999999</c:v>
                </c:pt>
                <c:pt idx="30750">
                  <c:v>-308.96249999999998</c:v>
                </c:pt>
                <c:pt idx="30751">
                  <c:v>-308.96049999999997</c:v>
                </c:pt>
                <c:pt idx="30752">
                  <c:v>-308.95849999999996</c:v>
                </c:pt>
                <c:pt idx="30753">
                  <c:v>-308.95650000000001</c:v>
                </c:pt>
                <c:pt idx="30754">
                  <c:v>-308.9545</c:v>
                </c:pt>
                <c:pt idx="30755">
                  <c:v>-308.95249999999999</c:v>
                </c:pt>
                <c:pt idx="30756">
                  <c:v>-308.95049999999998</c:v>
                </c:pt>
                <c:pt idx="30757">
                  <c:v>-308.94849999999997</c:v>
                </c:pt>
                <c:pt idx="30758">
                  <c:v>-308.94649999999996</c:v>
                </c:pt>
                <c:pt idx="30759">
                  <c:v>-308.94449999999995</c:v>
                </c:pt>
                <c:pt idx="30760">
                  <c:v>-308.9425</c:v>
                </c:pt>
                <c:pt idx="30761">
                  <c:v>-308.94049999999999</c:v>
                </c:pt>
                <c:pt idx="30762">
                  <c:v>-308.93849999999998</c:v>
                </c:pt>
                <c:pt idx="30763">
                  <c:v>-308.93649999999997</c:v>
                </c:pt>
                <c:pt idx="30764">
                  <c:v>-308.93449999999996</c:v>
                </c:pt>
                <c:pt idx="30765">
                  <c:v>-308.9325</c:v>
                </c:pt>
                <c:pt idx="30766">
                  <c:v>-308.93049999999999</c:v>
                </c:pt>
                <c:pt idx="30767">
                  <c:v>-308.92849999999999</c:v>
                </c:pt>
                <c:pt idx="30768">
                  <c:v>-308.92649999999998</c:v>
                </c:pt>
                <c:pt idx="30769">
                  <c:v>-308.92449999999997</c:v>
                </c:pt>
                <c:pt idx="30770">
                  <c:v>-308.92249999999996</c:v>
                </c:pt>
                <c:pt idx="30771">
                  <c:v>-308.92049999999995</c:v>
                </c:pt>
                <c:pt idx="30772">
                  <c:v>-308.91849999999999</c:v>
                </c:pt>
                <c:pt idx="30773">
                  <c:v>-308.91649999999998</c:v>
                </c:pt>
                <c:pt idx="30774">
                  <c:v>-308.91449999999998</c:v>
                </c:pt>
                <c:pt idx="30775">
                  <c:v>-308.91249999999997</c:v>
                </c:pt>
                <c:pt idx="30776">
                  <c:v>-308.91049999999996</c:v>
                </c:pt>
                <c:pt idx="30777">
                  <c:v>-308.9085</c:v>
                </c:pt>
                <c:pt idx="30778">
                  <c:v>-308.90649999999999</c:v>
                </c:pt>
                <c:pt idx="30779">
                  <c:v>-308.90449999999998</c:v>
                </c:pt>
                <c:pt idx="30780">
                  <c:v>-308.90249999999997</c:v>
                </c:pt>
                <c:pt idx="30781">
                  <c:v>-308.90049999999997</c:v>
                </c:pt>
                <c:pt idx="30782">
                  <c:v>-308.89849999999996</c:v>
                </c:pt>
                <c:pt idx="30783">
                  <c:v>-308.89649999999995</c:v>
                </c:pt>
                <c:pt idx="30784">
                  <c:v>-308.89449999999999</c:v>
                </c:pt>
                <c:pt idx="30785">
                  <c:v>-308.89249999999998</c:v>
                </c:pt>
                <c:pt idx="30786">
                  <c:v>-308.89049999999997</c:v>
                </c:pt>
                <c:pt idx="30787">
                  <c:v>-308.88849999999996</c:v>
                </c:pt>
                <c:pt idx="30788">
                  <c:v>-308.88649999999996</c:v>
                </c:pt>
                <c:pt idx="30789">
                  <c:v>-308.8845</c:v>
                </c:pt>
                <c:pt idx="30790">
                  <c:v>-308.88249999999999</c:v>
                </c:pt>
                <c:pt idx="30791">
                  <c:v>-308.88049999999998</c:v>
                </c:pt>
                <c:pt idx="30792">
                  <c:v>-308.87849999999997</c:v>
                </c:pt>
                <c:pt idx="30793">
                  <c:v>-308.87649999999996</c:v>
                </c:pt>
                <c:pt idx="30794">
                  <c:v>-308.87449999999995</c:v>
                </c:pt>
                <c:pt idx="30795">
                  <c:v>-308.87249999999995</c:v>
                </c:pt>
                <c:pt idx="30796">
                  <c:v>-308.87049999999999</c:v>
                </c:pt>
                <c:pt idx="30797">
                  <c:v>-308.86849999999998</c:v>
                </c:pt>
                <c:pt idx="30798">
                  <c:v>-308.86649999999997</c:v>
                </c:pt>
                <c:pt idx="30799">
                  <c:v>-308.86449999999996</c:v>
                </c:pt>
                <c:pt idx="30800">
                  <c:v>-308.86249999999995</c:v>
                </c:pt>
                <c:pt idx="30801">
                  <c:v>-308.8605</c:v>
                </c:pt>
                <c:pt idx="30802">
                  <c:v>-308.85849999999999</c:v>
                </c:pt>
                <c:pt idx="30803">
                  <c:v>-308.85649999999998</c:v>
                </c:pt>
                <c:pt idx="30804">
                  <c:v>-308.85449999999997</c:v>
                </c:pt>
                <c:pt idx="30805">
                  <c:v>-308.85249999999996</c:v>
                </c:pt>
                <c:pt idx="30806">
                  <c:v>-308.85049999999995</c:v>
                </c:pt>
                <c:pt idx="30807">
                  <c:v>-308.8485</c:v>
                </c:pt>
                <c:pt idx="30808">
                  <c:v>-308.84649999999999</c:v>
                </c:pt>
                <c:pt idx="30809">
                  <c:v>-308.84449999999998</c:v>
                </c:pt>
                <c:pt idx="30810">
                  <c:v>-308.84249999999997</c:v>
                </c:pt>
                <c:pt idx="30811">
                  <c:v>-308.84049999999996</c:v>
                </c:pt>
                <c:pt idx="30812">
                  <c:v>-308.83849999999995</c:v>
                </c:pt>
                <c:pt idx="30813">
                  <c:v>-308.8365</c:v>
                </c:pt>
                <c:pt idx="30814">
                  <c:v>-308.83449999999999</c:v>
                </c:pt>
                <c:pt idx="30815">
                  <c:v>-308.83249999999998</c:v>
                </c:pt>
                <c:pt idx="30816">
                  <c:v>-308.83049999999997</c:v>
                </c:pt>
                <c:pt idx="30817">
                  <c:v>-308.82849999999996</c:v>
                </c:pt>
                <c:pt idx="30818">
                  <c:v>-308.82649999999995</c:v>
                </c:pt>
                <c:pt idx="30819">
                  <c:v>-308.8245</c:v>
                </c:pt>
                <c:pt idx="30820">
                  <c:v>-308.82249999999999</c:v>
                </c:pt>
                <c:pt idx="30821">
                  <c:v>-308.82049999999998</c:v>
                </c:pt>
                <c:pt idx="30822">
                  <c:v>-308.81849999999997</c:v>
                </c:pt>
                <c:pt idx="30823">
                  <c:v>-308.81649999999996</c:v>
                </c:pt>
                <c:pt idx="30824">
                  <c:v>-308.81449999999995</c:v>
                </c:pt>
                <c:pt idx="30825">
                  <c:v>-308.8125</c:v>
                </c:pt>
                <c:pt idx="30826">
                  <c:v>-308.81049999999999</c:v>
                </c:pt>
                <c:pt idx="30827">
                  <c:v>-308.80849999999998</c:v>
                </c:pt>
                <c:pt idx="30828">
                  <c:v>-308.80649999999997</c:v>
                </c:pt>
                <c:pt idx="30829">
                  <c:v>-308.80449999999996</c:v>
                </c:pt>
                <c:pt idx="30830">
                  <c:v>-308.80250000000001</c:v>
                </c:pt>
                <c:pt idx="30831">
                  <c:v>-308.8005</c:v>
                </c:pt>
                <c:pt idx="30832">
                  <c:v>-308.79849999999999</c:v>
                </c:pt>
                <c:pt idx="30833">
                  <c:v>-308.79649999999998</c:v>
                </c:pt>
                <c:pt idx="30834">
                  <c:v>-308.79449999999997</c:v>
                </c:pt>
                <c:pt idx="30835">
                  <c:v>-308.79249999999996</c:v>
                </c:pt>
                <c:pt idx="30836">
                  <c:v>-308.79049999999995</c:v>
                </c:pt>
                <c:pt idx="30837">
                  <c:v>-308.7885</c:v>
                </c:pt>
                <c:pt idx="30838">
                  <c:v>-308.78649999999999</c:v>
                </c:pt>
                <c:pt idx="30839">
                  <c:v>-308.78449999999998</c:v>
                </c:pt>
                <c:pt idx="30840">
                  <c:v>-308.78249999999997</c:v>
                </c:pt>
                <c:pt idx="30841">
                  <c:v>-308.78049999999996</c:v>
                </c:pt>
                <c:pt idx="30842">
                  <c:v>-308.77850000000001</c:v>
                </c:pt>
                <c:pt idx="30843">
                  <c:v>-308.7765</c:v>
                </c:pt>
                <c:pt idx="30844">
                  <c:v>-308.77449999999999</c:v>
                </c:pt>
                <c:pt idx="30845">
                  <c:v>-308.77249999999998</c:v>
                </c:pt>
                <c:pt idx="30846">
                  <c:v>-308.77049999999997</c:v>
                </c:pt>
                <c:pt idx="30847">
                  <c:v>-308.76849999999996</c:v>
                </c:pt>
                <c:pt idx="30848">
                  <c:v>-308.76649999999995</c:v>
                </c:pt>
                <c:pt idx="30849">
                  <c:v>-308.7645</c:v>
                </c:pt>
                <c:pt idx="30850">
                  <c:v>-308.76249999999999</c:v>
                </c:pt>
                <c:pt idx="30851">
                  <c:v>-308.76049999999998</c:v>
                </c:pt>
                <c:pt idx="30852">
                  <c:v>-308.75849999999997</c:v>
                </c:pt>
                <c:pt idx="30853">
                  <c:v>-308.75649999999996</c:v>
                </c:pt>
                <c:pt idx="30854">
                  <c:v>-308.75450000000001</c:v>
                </c:pt>
                <c:pt idx="30855">
                  <c:v>-308.7525</c:v>
                </c:pt>
                <c:pt idx="30856">
                  <c:v>-308.75049999999999</c:v>
                </c:pt>
                <c:pt idx="30857">
                  <c:v>-308.74849999999998</c:v>
                </c:pt>
                <c:pt idx="30858">
                  <c:v>-308.74649999999997</c:v>
                </c:pt>
                <c:pt idx="30859">
                  <c:v>-308.74449999999996</c:v>
                </c:pt>
                <c:pt idx="30860">
                  <c:v>-308.74249999999995</c:v>
                </c:pt>
                <c:pt idx="30861">
                  <c:v>-308.7405</c:v>
                </c:pt>
                <c:pt idx="30862">
                  <c:v>-308.73849999999999</c:v>
                </c:pt>
                <c:pt idx="30863">
                  <c:v>-308.73649999999998</c:v>
                </c:pt>
                <c:pt idx="30864">
                  <c:v>-308.73449999999997</c:v>
                </c:pt>
                <c:pt idx="30865">
                  <c:v>-308.73249999999996</c:v>
                </c:pt>
                <c:pt idx="30866">
                  <c:v>-308.73050000000001</c:v>
                </c:pt>
                <c:pt idx="30867">
                  <c:v>-308.7285</c:v>
                </c:pt>
                <c:pt idx="30868">
                  <c:v>-308.72649999999999</c:v>
                </c:pt>
                <c:pt idx="30869">
                  <c:v>-308.72449999999998</c:v>
                </c:pt>
                <c:pt idx="30870">
                  <c:v>-308.72249999999997</c:v>
                </c:pt>
                <c:pt idx="30871">
                  <c:v>-308.72049999999996</c:v>
                </c:pt>
                <c:pt idx="30872">
                  <c:v>-308.71849999999995</c:v>
                </c:pt>
                <c:pt idx="30873">
                  <c:v>-308.7165</c:v>
                </c:pt>
                <c:pt idx="30874">
                  <c:v>-308.71449999999999</c:v>
                </c:pt>
                <c:pt idx="30875">
                  <c:v>-308.71249999999998</c:v>
                </c:pt>
                <c:pt idx="30876">
                  <c:v>-308.71049999999997</c:v>
                </c:pt>
                <c:pt idx="30877">
                  <c:v>-308.70849999999996</c:v>
                </c:pt>
                <c:pt idx="30878">
                  <c:v>-308.70650000000001</c:v>
                </c:pt>
                <c:pt idx="30879">
                  <c:v>-308.7045</c:v>
                </c:pt>
                <c:pt idx="30880">
                  <c:v>-308.70249999999999</c:v>
                </c:pt>
                <c:pt idx="30881">
                  <c:v>-308.70049999999998</c:v>
                </c:pt>
                <c:pt idx="30882">
                  <c:v>-308.69849999999997</c:v>
                </c:pt>
                <c:pt idx="30883">
                  <c:v>-308.69649999999996</c:v>
                </c:pt>
                <c:pt idx="30884">
                  <c:v>-308.69449999999995</c:v>
                </c:pt>
                <c:pt idx="30885">
                  <c:v>-308.6925</c:v>
                </c:pt>
                <c:pt idx="30886">
                  <c:v>-308.69049999999999</c:v>
                </c:pt>
                <c:pt idx="30887">
                  <c:v>-308.68849999999998</c:v>
                </c:pt>
                <c:pt idx="30888">
                  <c:v>-308.68649999999997</c:v>
                </c:pt>
                <c:pt idx="30889">
                  <c:v>-308.68449999999996</c:v>
                </c:pt>
                <c:pt idx="30890">
                  <c:v>-308.6825</c:v>
                </c:pt>
                <c:pt idx="30891">
                  <c:v>-308.68049999999999</c:v>
                </c:pt>
                <c:pt idx="30892">
                  <c:v>-308.67849999999999</c:v>
                </c:pt>
                <c:pt idx="30893">
                  <c:v>-308.67649999999998</c:v>
                </c:pt>
                <c:pt idx="30894">
                  <c:v>-308.67449999999997</c:v>
                </c:pt>
                <c:pt idx="30895">
                  <c:v>-308.67249999999996</c:v>
                </c:pt>
                <c:pt idx="30896">
                  <c:v>-308.67049999999995</c:v>
                </c:pt>
                <c:pt idx="30897">
                  <c:v>-308.66849999999999</c:v>
                </c:pt>
                <c:pt idx="30898">
                  <c:v>-308.66649999999998</c:v>
                </c:pt>
                <c:pt idx="30899">
                  <c:v>-308.66449999999998</c:v>
                </c:pt>
                <c:pt idx="30900">
                  <c:v>-308.66249999999997</c:v>
                </c:pt>
                <c:pt idx="30901">
                  <c:v>-308.66049999999996</c:v>
                </c:pt>
                <c:pt idx="30902">
                  <c:v>-308.6585</c:v>
                </c:pt>
                <c:pt idx="30903">
                  <c:v>-308.65649999999999</c:v>
                </c:pt>
                <c:pt idx="30904">
                  <c:v>-308.65449999999998</c:v>
                </c:pt>
                <c:pt idx="30905">
                  <c:v>-308.65249999999997</c:v>
                </c:pt>
                <c:pt idx="30906">
                  <c:v>-308.65049999999997</c:v>
                </c:pt>
                <c:pt idx="30907">
                  <c:v>-308.64849999999996</c:v>
                </c:pt>
                <c:pt idx="30908">
                  <c:v>-308.64649999999995</c:v>
                </c:pt>
                <c:pt idx="30909">
                  <c:v>-308.64449999999999</c:v>
                </c:pt>
                <c:pt idx="30910">
                  <c:v>-308.64249999999998</c:v>
                </c:pt>
                <c:pt idx="30911">
                  <c:v>-308.64049999999997</c:v>
                </c:pt>
                <c:pt idx="30912">
                  <c:v>-308.63849999999996</c:v>
                </c:pt>
                <c:pt idx="30913">
                  <c:v>-308.63649999999996</c:v>
                </c:pt>
                <c:pt idx="30914">
                  <c:v>-308.6345</c:v>
                </c:pt>
                <c:pt idx="30915">
                  <c:v>-308.63249999999999</c:v>
                </c:pt>
                <c:pt idx="30916">
                  <c:v>-308.63049999999998</c:v>
                </c:pt>
                <c:pt idx="30917">
                  <c:v>-308.62849999999997</c:v>
                </c:pt>
                <c:pt idx="30918">
                  <c:v>-308.62649999999996</c:v>
                </c:pt>
                <c:pt idx="30919">
                  <c:v>-308.62449999999995</c:v>
                </c:pt>
                <c:pt idx="30920">
                  <c:v>-308.62249999999995</c:v>
                </c:pt>
                <c:pt idx="30921">
                  <c:v>-308.62049999999999</c:v>
                </c:pt>
                <c:pt idx="30922">
                  <c:v>-308.61849999999998</c:v>
                </c:pt>
                <c:pt idx="30923">
                  <c:v>-308.61649999999997</c:v>
                </c:pt>
                <c:pt idx="30924">
                  <c:v>-308.61449999999996</c:v>
                </c:pt>
                <c:pt idx="30925">
                  <c:v>-308.61249999999995</c:v>
                </c:pt>
                <c:pt idx="30926">
                  <c:v>-308.6105</c:v>
                </c:pt>
                <c:pt idx="30927">
                  <c:v>-308.60849999999999</c:v>
                </c:pt>
                <c:pt idx="30928">
                  <c:v>-308.60649999999998</c:v>
                </c:pt>
                <c:pt idx="30929">
                  <c:v>-308.60449999999997</c:v>
                </c:pt>
                <c:pt idx="30930">
                  <c:v>-308.60249999999996</c:v>
                </c:pt>
                <c:pt idx="30931">
                  <c:v>-308.60049999999995</c:v>
                </c:pt>
                <c:pt idx="30932">
                  <c:v>-308.5985</c:v>
                </c:pt>
                <c:pt idx="30933">
                  <c:v>-308.59649999999999</c:v>
                </c:pt>
                <c:pt idx="30934">
                  <c:v>-308.59449999999998</c:v>
                </c:pt>
                <c:pt idx="30935">
                  <c:v>-308.59249999999997</c:v>
                </c:pt>
                <c:pt idx="30936">
                  <c:v>-308.59049999999996</c:v>
                </c:pt>
                <c:pt idx="30937">
                  <c:v>-308.58849999999995</c:v>
                </c:pt>
                <c:pt idx="30938">
                  <c:v>-308.5865</c:v>
                </c:pt>
                <c:pt idx="30939">
                  <c:v>-308.58449999999999</c:v>
                </c:pt>
                <c:pt idx="30940">
                  <c:v>-308.58249999999998</c:v>
                </c:pt>
                <c:pt idx="30941">
                  <c:v>-308.58049999999997</c:v>
                </c:pt>
                <c:pt idx="30942">
                  <c:v>-308.57849999999996</c:v>
                </c:pt>
                <c:pt idx="30943">
                  <c:v>-308.57649999999995</c:v>
                </c:pt>
                <c:pt idx="30944">
                  <c:v>-308.5745</c:v>
                </c:pt>
                <c:pt idx="30945">
                  <c:v>-308.57249999999999</c:v>
                </c:pt>
                <c:pt idx="30946">
                  <c:v>-308.57049999999998</c:v>
                </c:pt>
                <c:pt idx="30947">
                  <c:v>-308.56849999999997</c:v>
                </c:pt>
                <c:pt idx="30948">
                  <c:v>-308.56649999999996</c:v>
                </c:pt>
                <c:pt idx="30949">
                  <c:v>-308.56449999999995</c:v>
                </c:pt>
                <c:pt idx="30950">
                  <c:v>-308.5625</c:v>
                </c:pt>
                <c:pt idx="30951">
                  <c:v>-308.56049999999999</c:v>
                </c:pt>
                <c:pt idx="30952">
                  <c:v>-308.55849999999998</c:v>
                </c:pt>
                <c:pt idx="30953">
                  <c:v>-308.55649999999997</c:v>
                </c:pt>
                <c:pt idx="30954">
                  <c:v>-308.55449999999996</c:v>
                </c:pt>
                <c:pt idx="30955">
                  <c:v>-308.55250000000001</c:v>
                </c:pt>
                <c:pt idx="30956">
                  <c:v>-308.5505</c:v>
                </c:pt>
                <c:pt idx="30957">
                  <c:v>-308.54849999999999</c:v>
                </c:pt>
                <c:pt idx="30958">
                  <c:v>-308.54649999999998</c:v>
                </c:pt>
                <c:pt idx="30959">
                  <c:v>-308.54449999999997</c:v>
                </c:pt>
                <c:pt idx="30960">
                  <c:v>-308.54249999999996</c:v>
                </c:pt>
                <c:pt idx="30961">
                  <c:v>-308.54049999999995</c:v>
                </c:pt>
                <c:pt idx="30962">
                  <c:v>-308.5385</c:v>
                </c:pt>
                <c:pt idx="30963">
                  <c:v>-308.53649999999999</c:v>
                </c:pt>
                <c:pt idx="30964">
                  <c:v>-308.53449999999998</c:v>
                </c:pt>
                <c:pt idx="30965">
                  <c:v>-308.53249999999997</c:v>
                </c:pt>
                <c:pt idx="30966">
                  <c:v>-308.53049999999996</c:v>
                </c:pt>
                <c:pt idx="30967">
                  <c:v>-308.52850000000001</c:v>
                </c:pt>
                <c:pt idx="30968">
                  <c:v>-308.5265</c:v>
                </c:pt>
                <c:pt idx="30969">
                  <c:v>-308.52449999999999</c:v>
                </c:pt>
                <c:pt idx="30970">
                  <c:v>-308.52249999999998</c:v>
                </c:pt>
                <c:pt idx="30971">
                  <c:v>-308.52049999999997</c:v>
                </c:pt>
                <c:pt idx="30972">
                  <c:v>-308.51849999999996</c:v>
                </c:pt>
                <c:pt idx="30973">
                  <c:v>-308.51649999999995</c:v>
                </c:pt>
                <c:pt idx="30974">
                  <c:v>-308.5145</c:v>
                </c:pt>
                <c:pt idx="30975">
                  <c:v>-308.51249999999999</c:v>
                </c:pt>
                <c:pt idx="30976">
                  <c:v>-308.51049999999998</c:v>
                </c:pt>
                <c:pt idx="30977">
                  <c:v>-308.50849999999997</c:v>
                </c:pt>
                <c:pt idx="30978">
                  <c:v>-308.50649999999996</c:v>
                </c:pt>
                <c:pt idx="30979">
                  <c:v>-308.50450000000001</c:v>
                </c:pt>
                <c:pt idx="30980">
                  <c:v>-308.5025</c:v>
                </c:pt>
                <c:pt idx="30981">
                  <c:v>-308.50049999999999</c:v>
                </c:pt>
                <c:pt idx="30982">
                  <c:v>-308.49849999999998</c:v>
                </c:pt>
                <c:pt idx="30983">
                  <c:v>-308.49649999999997</c:v>
                </c:pt>
                <c:pt idx="30984">
                  <c:v>-308.49449999999996</c:v>
                </c:pt>
                <c:pt idx="30985">
                  <c:v>-308.49249999999995</c:v>
                </c:pt>
                <c:pt idx="30986">
                  <c:v>-308.4905</c:v>
                </c:pt>
                <c:pt idx="30987">
                  <c:v>-308.48849999999999</c:v>
                </c:pt>
                <c:pt idx="30988">
                  <c:v>-308.48649999999998</c:v>
                </c:pt>
                <c:pt idx="30989">
                  <c:v>-308.48449999999997</c:v>
                </c:pt>
                <c:pt idx="30990">
                  <c:v>-308.48249999999996</c:v>
                </c:pt>
                <c:pt idx="30991">
                  <c:v>-308.48050000000001</c:v>
                </c:pt>
                <c:pt idx="30992">
                  <c:v>-308.4785</c:v>
                </c:pt>
                <c:pt idx="30993">
                  <c:v>-308.47649999999999</c:v>
                </c:pt>
                <c:pt idx="30994">
                  <c:v>-308.47449999999998</c:v>
                </c:pt>
                <c:pt idx="30995">
                  <c:v>-308.47249999999997</c:v>
                </c:pt>
                <c:pt idx="30996">
                  <c:v>-308.47049999999996</c:v>
                </c:pt>
                <c:pt idx="30997">
                  <c:v>-308.46849999999995</c:v>
                </c:pt>
                <c:pt idx="30998">
                  <c:v>-308.4665</c:v>
                </c:pt>
                <c:pt idx="30999">
                  <c:v>-308.46449999999999</c:v>
                </c:pt>
                <c:pt idx="31000">
                  <c:v>-308.46249999999998</c:v>
                </c:pt>
                <c:pt idx="31001">
                  <c:v>-308.46049999999997</c:v>
                </c:pt>
                <c:pt idx="31002">
                  <c:v>-308.45849999999996</c:v>
                </c:pt>
                <c:pt idx="31003">
                  <c:v>-308.45650000000001</c:v>
                </c:pt>
                <c:pt idx="31004">
                  <c:v>-308.4545</c:v>
                </c:pt>
                <c:pt idx="31005">
                  <c:v>-308.45249999999999</c:v>
                </c:pt>
                <c:pt idx="31006">
                  <c:v>-308.45049999999998</c:v>
                </c:pt>
                <c:pt idx="31007">
                  <c:v>-308.44849999999997</c:v>
                </c:pt>
                <c:pt idx="31008">
                  <c:v>-308.44649999999996</c:v>
                </c:pt>
                <c:pt idx="31009">
                  <c:v>-308.44449999999995</c:v>
                </c:pt>
                <c:pt idx="31010">
                  <c:v>-308.4425</c:v>
                </c:pt>
                <c:pt idx="31011">
                  <c:v>-308.44049999999999</c:v>
                </c:pt>
                <c:pt idx="31012">
                  <c:v>-308.43849999999998</c:v>
                </c:pt>
                <c:pt idx="31013">
                  <c:v>-308.43649999999997</c:v>
                </c:pt>
                <c:pt idx="31014">
                  <c:v>-308.43449999999996</c:v>
                </c:pt>
                <c:pt idx="31015">
                  <c:v>-308.4325</c:v>
                </c:pt>
                <c:pt idx="31016">
                  <c:v>-308.43049999999999</c:v>
                </c:pt>
                <c:pt idx="31017">
                  <c:v>-308.42849999999999</c:v>
                </c:pt>
                <c:pt idx="31018">
                  <c:v>-308.42649999999998</c:v>
                </c:pt>
                <c:pt idx="31019">
                  <c:v>-308.42449999999997</c:v>
                </c:pt>
                <c:pt idx="31020">
                  <c:v>-308.42249999999996</c:v>
                </c:pt>
                <c:pt idx="31021">
                  <c:v>-308.42049999999995</c:v>
                </c:pt>
                <c:pt idx="31022">
                  <c:v>-308.41849999999999</c:v>
                </c:pt>
                <c:pt idx="31023">
                  <c:v>-308.41649999999998</c:v>
                </c:pt>
                <c:pt idx="31024">
                  <c:v>-308.41449999999998</c:v>
                </c:pt>
                <c:pt idx="31025">
                  <c:v>-308.41249999999997</c:v>
                </c:pt>
                <c:pt idx="31026">
                  <c:v>-308.41049999999996</c:v>
                </c:pt>
                <c:pt idx="31027">
                  <c:v>-308.4085</c:v>
                </c:pt>
                <c:pt idx="31028">
                  <c:v>-308.40649999999999</c:v>
                </c:pt>
                <c:pt idx="31029">
                  <c:v>-308.40449999999998</c:v>
                </c:pt>
                <c:pt idx="31030">
                  <c:v>-308.40249999999997</c:v>
                </c:pt>
                <c:pt idx="31031">
                  <c:v>-308.40049999999997</c:v>
                </c:pt>
                <c:pt idx="31032">
                  <c:v>-308.39849999999996</c:v>
                </c:pt>
                <c:pt idx="31033">
                  <c:v>-308.39649999999995</c:v>
                </c:pt>
                <c:pt idx="31034">
                  <c:v>-308.39449999999999</c:v>
                </c:pt>
                <c:pt idx="31035">
                  <c:v>-308.39249999999998</c:v>
                </c:pt>
                <c:pt idx="31036">
                  <c:v>-308.39049999999997</c:v>
                </c:pt>
                <c:pt idx="31037">
                  <c:v>-308.38849999999996</c:v>
                </c:pt>
                <c:pt idx="31038">
                  <c:v>-308.38649999999996</c:v>
                </c:pt>
                <c:pt idx="31039">
                  <c:v>-308.3845</c:v>
                </c:pt>
                <c:pt idx="31040">
                  <c:v>-308.38249999999999</c:v>
                </c:pt>
                <c:pt idx="31041">
                  <c:v>-308.38049999999998</c:v>
                </c:pt>
                <c:pt idx="31042">
                  <c:v>-308.37849999999997</c:v>
                </c:pt>
                <c:pt idx="31043">
                  <c:v>-308.37649999999996</c:v>
                </c:pt>
                <c:pt idx="31044">
                  <c:v>-308.37449999999995</c:v>
                </c:pt>
                <c:pt idx="31045">
                  <c:v>-308.37249999999995</c:v>
                </c:pt>
                <c:pt idx="31046">
                  <c:v>-308.37049999999999</c:v>
                </c:pt>
                <c:pt idx="31047">
                  <c:v>-308.36849999999998</c:v>
                </c:pt>
                <c:pt idx="31048">
                  <c:v>-308.36649999999997</c:v>
                </c:pt>
                <c:pt idx="31049">
                  <c:v>-308.36449999999996</c:v>
                </c:pt>
                <c:pt idx="31050">
                  <c:v>-308.36249999999995</c:v>
                </c:pt>
                <c:pt idx="31051">
                  <c:v>-308.3605</c:v>
                </c:pt>
                <c:pt idx="31052">
                  <c:v>-308.35849999999999</c:v>
                </c:pt>
                <c:pt idx="31053">
                  <c:v>-308.35649999999998</c:v>
                </c:pt>
                <c:pt idx="31054">
                  <c:v>-308.35449999999997</c:v>
                </c:pt>
                <c:pt idx="31055">
                  <c:v>-308.35249999999996</c:v>
                </c:pt>
                <c:pt idx="31056">
                  <c:v>-308.35049999999995</c:v>
                </c:pt>
                <c:pt idx="31057">
                  <c:v>-308.3485</c:v>
                </c:pt>
                <c:pt idx="31058">
                  <c:v>-308.34649999999999</c:v>
                </c:pt>
                <c:pt idx="31059">
                  <c:v>-308.34449999999998</c:v>
                </c:pt>
                <c:pt idx="31060">
                  <c:v>-308.34249999999997</c:v>
                </c:pt>
                <c:pt idx="31061">
                  <c:v>-308.34049999999996</c:v>
                </c:pt>
                <c:pt idx="31062">
                  <c:v>-308.33849999999995</c:v>
                </c:pt>
                <c:pt idx="31063">
                  <c:v>-308.3365</c:v>
                </c:pt>
                <c:pt idx="31064">
                  <c:v>-308.33449999999999</c:v>
                </c:pt>
                <c:pt idx="31065">
                  <c:v>-308.33249999999998</c:v>
                </c:pt>
                <c:pt idx="31066">
                  <c:v>-308.33049999999997</c:v>
                </c:pt>
                <c:pt idx="31067">
                  <c:v>-308.32849999999996</c:v>
                </c:pt>
                <c:pt idx="31068">
                  <c:v>-308.32649999999995</c:v>
                </c:pt>
                <c:pt idx="31069">
                  <c:v>-308.3245</c:v>
                </c:pt>
                <c:pt idx="31070">
                  <c:v>-308.32249999999999</c:v>
                </c:pt>
                <c:pt idx="31071">
                  <c:v>-308.32049999999998</c:v>
                </c:pt>
                <c:pt idx="31072">
                  <c:v>-308.31849999999997</c:v>
                </c:pt>
                <c:pt idx="31073">
                  <c:v>-308.31649999999996</c:v>
                </c:pt>
                <c:pt idx="31074">
                  <c:v>-308.31449999999995</c:v>
                </c:pt>
                <c:pt idx="31075">
                  <c:v>-308.3125</c:v>
                </c:pt>
                <c:pt idx="31076">
                  <c:v>-308.31049999999999</c:v>
                </c:pt>
                <c:pt idx="31077">
                  <c:v>-308.30849999999998</c:v>
                </c:pt>
                <c:pt idx="31078">
                  <c:v>-308.30649999999997</c:v>
                </c:pt>
                <c:pt idx="31079">
                  <c:v>-308.30449999999996</c:v>
                </c:pt>
                <c:pt idx="31080">
                  <c:v>-308.30250000000001</c:v>
                </c:pt>
                <c:pt idx="31081">
                  <c:v>-308.3005</c:v>
                </c:pt>
                <c:pt idx="31082">
                  <c:v>-308.29849999999999</c:v>
                </c:pt>
                <c:pt idx="31083">
                  <c:v>-308.29649999999998</c:v>
                </c:pt>
                <c:pt idx="31084">
                  <c:v>-308.29449999999997</c:v>
                </c:pt>
                <c:pt idx="31085">
                  <c:v>-308.29249999999996</c:v>
                </c:pt>
                <c:pt idx="31086">
                  <c:v>-308.29049999999995</c:v>
                </c:pt>
                <c:pt idx="31087">
                  <c:v>-308.2885</c:v>
                </c:pt>
                <c:pt idx="31088">
                  <c:v>-308.28649999999999</c:v>
                </c:pt>
                <c:pt idx="31089">
                  <c:v>-308.28449999999998</c:v>
                </c:pt>
                <c:pt idx="31090">
                  <c:v>-308.28249999999997</c:v>
                </c:pt>
                <c:pt idx="31091">
                  <c:v>-308.28049999999996</c:v>
                </c:pt>
                <c:pt idx="31092">
                  <c:v>-308.27850000000001</c:v>
                </c:pt>
                <c:pt idx="31093">
                  <c:v>-308.2765</c:v>
                </c:pt>
                <c:pt idx="31094">
                  <c:v>-308.27449999999999</c:v>
                </c:pt>
                <c:pt idx="31095">
                  <c:v>-308.27249999999998</c:v>
                </c:pt>
                <c:pt idx="31096">
                  <c:v>-308.27049999999997</c:v>
                </c:pt>
                <c:pt idx="31097">
                  <c:v>-308.26849999999996</c:v>
                </c:pt>
                <c:pt idx="31098">
                  <c:v>-308.26649999999995</c:v>
                </c:pt>
                <c:pt idx="31099">
                  <c:v>-308.2645</c:v>
                </c:pt>
                <c:pt idx="31100">
                  <c:v>-308.26249999999999</c:v>
                </c:pt>
                <c:pt idx="31101">
                  <c:v>-308.26049999999998</c:v>
                </c:pt>
                <c:pt idx="31102">
                  <c:v>-308.25849999999997</c:v>
                </c:pt>
                <c:pt idx="31103">
                  <c:v>-308.25649999999996</c:v>
                </c:pt>
                <c:pt idx="31104">
                  <c:v>-308.25450000000001</c:v>
                </c:pt>
                <c:pt idx="31105">
                  <c:v>-308.2525</c:v>
                </c:pt>
                <c:pt idx="31106">
                  <c:v>-308.25049999999999</c:v>
                </c:pt>
                <c:pt idx="31107">
                  <c:v>-308.24849999999998</c:v>
                </c:pt>
                <c:pt idx="31108">
                  <c:v>-308.24649999999997</c:v>
                </c:pt>
                <c:pt idx="31109">
                  <c:v>-308.24449999999996</c:v>
                </c:pt>
                <c:pt idx="31110">
                  <c:v>-308.24249999999995</c:v>
                </c:pt>
                <c:pt idx="31111">
                  <c:v>-308.2405</c:v>
                </c:pt>
                <c:pt idx="31112">
                  <c:v>-308.23849999999999</c:v>
                </c:pt>
                <c:pt idx="31113">
                  <c:v>-308.23649999999998</c:v>
                </c:pt>
                <c:pt idx="31114">
                  <c:v>-308.23449999999997</c:v>
                </c:pt>
                <c:pt idx="31115">
                  <c:v>-308.23249999999996</c:v>
                </c:pt>
                <c:pt idx="31116">
                  <c:v>-308.23050000000001</c:v>
                </c:pt>
                <c:pt idx="31117">
                  <c:v>-308.2285</c:v>
                </c:pt>
                <c:pt idx="31118">
                  <c:v>-308.22649999999999</c:v>
                </c:pt>
                <c:pt idx="31119">
                  <c:v>-308.22449999999998</c:v>
                </c:pt>
                <c:pt idx="31120">
                  <c:v>-308.22249999999997</c:v>
                </c:pt>
                <c:pt idx="31121">
                  <c:v>-308.22049999999996</c:v>
                </c:pt>
                <c:pt idx="31122">
                  <c:v>-308.21849999999995</c:v>
                </c:pt>
                <c:pt idx="31123">
                  <c:v>-308.2165</c:v>
                </c:pt>
                <c:pt idx="31124">
                  <c:v>-308.21449999999999</c:v>
                </c:pt>
                <c:pt idx="31125">
                  <c:v>-308.21249999999998</c:v>
                </c:pt>
                <c:pt idx="31126">
                  <c:v>-308.21049999999997</c:v>
                </c:pt>
                <c:pt idx="31127">
                  <c:v>-308.20849999999996</c:v>
                </c:pt>
                <c:pt idx="31128">
                  <c:v>-308.20650000000001</c:v>
                </c:pt>
                <c:pt idx="31129">
                  <c:v>-308.2045</c:v>
                </c:pt>
                <c:pt idx="31130">
                  <c:v>-308.20249999999999</c:v>
                </c:pt>
                <c:pt idx="31131">
                  <c:v>-308.20049999999998</c:v>
                </c:pt>
                <c:pt idx="31132">
                  <c:v>-308.19849999999997</c:v>
                </c:pt>
                <c:pt idx="31133">
                  <c:v>-308.19649999999996</c:v>
                </c:pt>
                <c:pt idx="31134">
                  <c:v>-308.19449999999995</c:v>
                </c:pt>
                <c:pt idx="31135">
                  <c:v>-308.1925</c:v>
                </c:pt>
                <c:pt idx="31136">
                  <c:v>-308.19049999999999</c:v>
                </c:pt>
                <c:pt idx="31137">
                  <c:v>-308.18849999999998</c:v>
                </c:pt>
                <c:pt idx="31138">
                  <c:v>-308.18649999999997</c:v>
                </c:pt>
                <c:pt idx="31139">
                  <c:v>-308.18449999999996</c:v>
                </c:pt>
                <c:pt idx="31140">
                  <c:v>-308.1825</c:v>
                </c:pt>
                <c:pt idx="31141">
                  <c:v>-308.18049999999999</c:v>
                </c:pt>
                <c:pt idx="31142">
                  <c:v>-308.17849999999999</c:v>
                </c:pt>
                <c:pt idx="31143">
                  <c:v>-308.17649999999998</c:v>
                </c:pt>
                <c:pt idx="31144">
                  <c:v>-308.17449999999997</c:v>
                </c:pt>
                <c:pt idx="31145">
                  <c:v>-308.17249999999996</c:v>
                </c:pt>
                <c:pt idx="31146">
                  <c:v>-308.17049999999995</c:v>
                </c:pt>
                <c:pt idx="31147">
                  <c:v>-308.16849999999999</c:v>
                </c:pt>
                <c:pt idx="31148">
                  <c:v>-308.16649999999998</c:v>
                </c:pt>
                <c:pt idx="31149">
                  <c:v>-308.16449999999998</c:v>
                </c:pt>
                <c:pt idx="31150">
                  <c:v>-308.16249999999997</c:v>
                </c:pt>
                <c:pt idx="31151">
                  <c:v>-308.16049999999996</c:v>
                </c:pt>
                <c:pt idx="31152">
                  <c:v>-308.1585</c:v>
                </c:pt>
                <c:pt idx="31153">
                  <c:v>-308.15649999999999</c:v>
                </c:pt>
                <c:pt idx="31154">
                  <c:v>-308.15449999999998</c:v>
                </c:pt>
                <c:pt idx="31155">
                  <c:v>-308.15249999999997</c:v>
                </c:pt>
                <c:pt idx="31156">
                  <c:v>-308.15049999999997</c:v>
                </c:pt>
                <c:pt idx="31157">
                  <c:v>-308.14849999999996</c:v>
                </c:pt>
                <c:pt idx="31158">
                  <c:v>-308.14649999999995</c:v>
                </c:pt>
                <c:pt idx="31159">
                  <c:v>-308.14449999999999</c:v>
                </c:pt>
                <c:pt idx="31160">
                  <c:v>-308.14249999999998</c:v>
                </c:pt>
                <c:pt idx="31161">
                  <c:v>-308.14049999999997</c:v>
                </c:pt>
                <c:pt idx="31162">
                  <c:v>-308.13849999999996</c:v>
                </c:pt>
                <c:pt idx="31163">
                  <c:v>-308.13649999999996</c:v>
                </c:pt>
                <c:pt idx="31164">
                  <c:v>-308.1345</c:v>
                </c:pt>
                <c:pt idx="31165">
                  <c:v>-308.13249999999999</c:v>
                </c:pt>
                <c:pt idx="31166">
                  <c:v>-308.13049999999998</c:v>
                </c:pt>
                <c:pt idx="31167">
                  <c:v>-308.12849999999997</c:v>
                </c:pt>
                <c:pt idx="31168">
                  <c:v>-308.12649999999996</c:v>
                </c:pt>
                <c:pt idx="31169">
                  <c:v>-308.12449999999995</c:v>
                </c:pt>
                <c:pt idx="31170">
                  <c:v>-308.12249999999995</c:v>
                </c:pt>
                <c:pt idx="31171">
                  <c:v>-308.12049999999999</c:v>
                </c:pt>
                <c:pt idx="31172">
                  <c:v>-308.11849999999998</c:v>
                </c:pt>
                <c:pt idx="31173">
                  <c:v>-308.11649999999997</c:v>
                </c:pt>
                <c:pt idx="31174">
                  <c:v>-308.11449999999996</c:v>
                </c:pt>
                <c:pt idx="31175">
                  <c:v>-308.11249999999995</c:v>
                </c:pt>
                <c:pt idx="31176">
                  <c:v>-308.1105</c:v>
                </c:pt>
                <c:pt idx="31177">
                  <c:v>-308.10849999999999</c:v>
                </c:pt>
                <c:pt idx="31178">
                  <c:v>-308.10649999999998</c:v>
                </c:pt>
                <c:pt idx="31179">
                  <c:v>-308.10449999999997</c:v>
                </c:pt>
                <c:pt idx="31180">
                  <c:v>-308.10249999999996</c:v>
                </c:pt>
                <c:pt idx="31181">
                  <c:v>-308.10049999999995</c:v>
                </c:pt>
                <c:pt idx="31182">
                  <c:v>-308.0985</c:v>
                </c:pt>
                <c:pt idx="31183">
                  <c:v>-308.09649999999999</c:v>
                </c:pt>
                <c:pt idx="31184">
                  <c:v>-308.09449999999998</c:v>
                </c:pt>
                <c:pt idx="31185">
                  <c:v>-308.09249999999997</c:v>
                </c:pt>
                <c:pt idx="31186">
                  <c:v>-308.09049999999996</c:v>
                </c:pt>
                <c:pt idx="31187">
                  <c:v>-308.08849999999995</c:v>
                </c:pt>
                <c:pt idx="31188">
                  <c:v>-308.0865</c:v>
                </c:pt>
                <c:pt idx="31189">
                  <c:v>-308.08449999999999</c:v>
                </c:pt>
                <c:pt idx="31190">
                  <c:v>-308.08249999999998</c:v>
                </c:pt>
                <c:pt idx="31191">
                  <c:v>-308.08049999999997</c:v>
                </c:pt>
                <c:pt idx="31192">
                  <c:v>-308.07849999999996</c:v>
                </c:pt>
                <c:pt idx="31193">
                  <c:v>-308.07649999999995</c:v>
                </c:pt>
                <c:pt idx="31194">
                  <c:v>-308.0745</c:v>
                </c:pt>
                <c:pt idx="31195">
                  <c:v>-308.07249999999999</c:v>
                </c:pt>
                <c:pt idx="31196">
                  <c:v>-308.07049999999998</c:v>
                </c:pt>
                <c:pt idx="31197">
                  <c:v>-308.06849999999997</c:v>
                </c:pt>
                <c:pt idx="31198">
                  <c:v>-308.06649999999996</c:v>
                </c:pt>
                <c:pt idx="31199">
                  <c:v>-308.06449999999995</c:v>
                </c:pt>
                <c:pt idx="31200">
                  <c:v>-308.0625</c:v>
                </c:pt>
                <c:pt idx="31201">
                  <c:v>-308.06049999999999</c:v>
                </c:pt>
                <c:pt idx="31202">
                  <c:v>-308.05849999999998</c:v>
                </c:pt>
                <c:pt idx="31203">
                  <c:v>-308.05649999999997</c:v>
                </c:pt>
                <c:pt idx="31204">
                  <c:v>-308.05449999999996</c:v>
                </c:pt>
                <c:pt idx="31205">
                  <c:v>-308.05250000000001</c:v>
                </c:pt>
                <c:pt idx="31206">
                  <c:v>-308.0505</c:v>
                </c:pt>
                <c:pt idx="31207">
                  <c:v>-308.04849999999999</c:v>
                </c:pt>
                <c:pt idx="31208">
                  <c:v>-308.04649999999998</c:v>
                </c:pt>
                <c:pt idx="31209">
                  <c:v>-308.04449999999997</c:v>
                </c:pt>
                <c:pt idx="31210">
                  <c:v>-308.04249999999996</c:v>
                </c:pt>
                <c:pt idx="31211">
                  <c:v>-308.04049999999995</c:v>
                </c:pt>
                <c:pt idx="31212">
                  <c:v>-308.0385</c:v>
                </c:pt>
                <c:pt idx="31213">
                  <c:v>-308.03649999999999</c:v>
                </c:pt>
                <c:pt idx="31214">
                  <c:v>-308.03449999999998</c:v>
                </c:pt>
                <c:pt idx="31215">
                  <c:v>-308.03249999999997</c:v>
                </c:pt>
                <c:pt idx="31216">
                  <c:v>-308.03049999999996</c:v>
                </c:pt>
                <c:pt idx="31217">
                  <c:v>-308.02850000000001</c:v>
                </c:pt>
                <c:pt idx="31218">
                  <c:v>-308.0265</c:v>
                </c:pt>
                <c:pt idx="31219">
                  <c:v>-308.02449999999999</c:v>
                </c:pt>
                <c:pt idx="31220">
                  <c:v>-308.02249999999998</c:v>
                </c:pt>
                <c:pt idx="31221">
                  <c:v>-308.02049999999997</c:v>
                </c:pt>
                <c:pt idx="31222">
                  <c:v>-308.01849999999996</c:v>
                </c:pt>
                <c:pt idx="31223">
                  <c:v>-308.01649999999995</c:v>
                </c:pt>
                <c:pt idx="31224">
                  <c:v>-308.0145</c:v>
                </c:pt>
                <c:pt idx="31225">
                  <c:v>-308.01249999999999</c:v>
                </c:pt>
                <c:pt idx="31226">
                  <c:v>-308.01049999999998</c:v>
                </c:pt>
                <c:pt idx="31227">
                  <c:v>-308.00849999999997</c:v>
                </c:pt>
                <c:pt idx="31228">
                  <c:v>-308.00649999999996</c:v>
                </c:pt>
                <c:pt idx="31229">
                  <c:v>-308.00450000000001</c:v>
                </c:pt>
                <c:pt idx="31230">
                  <c:v>-308.0025</c:v>
                </c:pt>
                <c:pt idx="31231">
                  <c:v>-308.00049999999999</c:v>
                </c:pt>
                <c:pt idx="31232">
                  <c:v>-307.99849999999998</c:v>
                </c:pt>
                <c:pt idx="31233">
                  <c:v>-307.99649999999997</c:v>
                </c:pt>
                <c:pt idx="31234">
                  <c:v>-307.99449999999996</c:v>
                </c:pt>
                <c:pt idx="31235">
                  <c:v>-307.99249999999995</c:v>
                </c:pt>
                <c:pt idx="31236">
                  <c:v>-307.9905</c:v>
                </c:pt>
                <c:pt idx="31237">
                  <c:v>-307.98849999999999</c:v>
                </c:pt>
                <c:pt idx="31238">
                  <c:v>-307.98649999999998</c:v>
                </c:pt>
                <c:pt idx="31239">
                  <c:v>-307.98449999999997</c:v>
                </c:pt>
                <c:pt idx="31240">
                  <c:v>-307.98249999999996</c:v>
                </c:pt>
                <c:pt idx="31241">
                  <c:v>-307.98050000000001</c:v>
                </c:pt>
                <c:pt idx="31242">
                  <c:v>-307.9785</c:v>
                </c:pt>
                <c:pt idx="31243">
                  <c:v>-307.97649999999999</c:v>
                </c:pt>
                <c:pt idx="31244">
                  <c:v>-307.97449999999998</c:v>
                </c:pt>
                <c:pt idx="31245">
                  <c:v>-307.97249999999997</c:v>
                </c:pt>
                <c:pt idx="31246">
                  <c:v>-307.97049999999996</c:v>
                </c:pt>
                <c:pt idx="31247">
                  <c:v>-307.96849999999995</c:v>
                </c:pt>
                <c:pt idx="31248">
                  <c:v>-307.9665</c:v>
                </c:pt>
                <c:pt idx="31249">
                  <c:v>-307.96449999999999</c:v>
                </c:pt>
                <c:pt idx="31250">
                  <c:v>-307.96249999999998</c:v>
                </c:pt>
                <c:pt idx="31251">
                  <c:v>-307.96049999999997</c:v>
                </c:pt>
                <c:pt idx="31252">
                  <c:v>-307.95849999999996</c:v>
                </c:pt>
                <c:pt idx="31253">
                  <c:v>-307.95650000000001</c:v>
                </c:pt>
                <c:pt idx="31254">
                  <c:v>-307.9545</c:v>
                </c:pt>
                <c:pt idx="31255">
                  <c:v>-307.95249999999999</c:v>
                </c:pt>
                <c:pt idx="31256">
                  <c:v>-307.95049999999998</c:v>
                </c:pt>
                <c:pt idx="31257">
                  <c:v>-307.94849999999997</c:v>
                </c:pt>
                <c:pt idx="31258">
                  <c:v>-307.94649999999996</c:v>
                </c:pt>
                <c:pt idx="31259">
                  <c:v>-307.94449999999995</c:v>
                </c:pt>
                <c:pt idx="31260">
                  <c:v>-307.9425</c:v>
                </c:pt>
                <c:pt idx="31261">
                  <c:v>-307.94049999999999</c:v>
                </c:pt>
                <c:pt idx="31262">
                  <c:v>-307.93849999999998</c:v>
                </c:pt>
                <c:pt idx="31263">
                  <c:v>-307.93649999999997</c:v>
                </c:pt>
                <c:pt idx="31264">
                  <c:v>-307.93449999999996</c:v>
                </c:pt>
                <c:pt idx="31265">
                  <c:v>-307.9325</c:v>
                </c:pt>
                <c:pt idx="31266">
                  <c:v>-307.93049999999999</c:v>
                </c:pt>
                <c:pt idx="31267">
                  <c:v>-307.92849999999999</c:v>
                </c:pt>
                <c:pt idx="31268">
                  <c:v>-307.92649999999998</c:v>
                </c:pt>
                <c:pt idx="31269">
                  <c:v>-307.92449999999997</c:v>
                </c:pt>
                <c:pt idx="31270">
                  <c:v>-307.92249999999996</c:v>
                </c:pt>
                <c:pt idx="31271">
                  <c:v>-307.92049999999995</c:v>
                </c:pt>
                <c:pt idx="31272">
                  <c:v>-307.91849999999999</c:v>
                </c:pt>
                <c:pt idx="31273">
                  <c:v>-307.91649999999998</c:v>
                </c:pt>
                <c:pt idx="31274">
                  <c:v>-307.91449999999998</c:v>
                </c:pt>
                <c:pt idx="31275">
                  <c:v>-307.91249999999997</c:v>
                </c:pt>
                <c:pt idx="31276">
                  <c:v>-307.91049999999996</c:v>
                </c:pt>
                <c:pt idx="31277">
                  <c:v>-307.9085</c:v>
                </c:pt>
                <c:pt idx="31278">
                  <c:v>-307.90649999999999</c:v>
                </c:pt>
                <c:pt idx="31279">
                  <c:v>-307.90449999999998</c:v>
                </c:pt>
                <c:pt idx="31280">
                  <c:v>-307.90249999999997</c:v>
                </c:pt>
                <c:pt idx="31281">
                  <c:v>-307.90049999999997</c:v>
                </c:pt>
                <c:pt idx="31282">
                  <c:v>-307.89849999999996</c:v>
                </c:pt>
                <c:pt idx="31283">
                  <c:v>-307.89649999999995</c:v>
                </c:pt>
                <c:pt idx="31284">
                  <c:v>-307.89449999999999</c:v>
                </c:pt>
                <c:pt idx="31285">
                  <c:v>-307.89249999999998</c:v>
                </c:pt>
                <c:pt idx="31286">
                  <c:v>-307.89049999999997</c:v>
                </c:pt>
                <c:pt idx="31287">
                  <c:v>-307.88849999999996</c:v>
                </c:pt>
                <c:pt idx="31288">
                  <c:v>-307.88649999999996</c:v>
                </c:pt>
                <c:pt idx="31289">
                  <c:v>-307.8845</c:v>
                </c:pt>
                <c:pt idx="31290">
                  <c:v>-307.88249999999999</c:v>
                </c:pt>
                <c:pt idx="31291">
                  <c:v>-307.88049999999998</c:v>
                </c:pt>
                <c:pt idx="31292">
                  <c:v>-307.87849999999997</c:v>
                </c:pt>
                <c:pt idx="31293">
                  <c:v>-307.87649999999996</c:v>
                </c:pt>
                <c:pt idx="31294">
                  <c:v>-307.87449999999995</c:v>
                </c:pt>
                <c:pt idx="31295">
                  <c:v>-307.87249999999995</c:v>
                </c:pt>
                <c:pt idx="31296">
                  <c:v>-307.87049999999999</c:v>
                </c:pt>
                <c:pt idx="31297">
                  <c:v>-307.86849999999998</c:v>
                </c:pt>
                <c:pt idx="31298">
                  <c:v>-307.86649999999997</c:v>
                </c:pt>
                <c:pt idx="31299">
                  <c:v>-307.86449999999996</c:v>
                </c:pt>
                <c:pt idx="31300">
                  <c:v>-307.86249999999995</c:v>
                </c:pt>
                <c:pt idx="31301">
                  <c:v>-307.8605</c:v>
                </c:pt>
                <c:pt idx="31302">
                  <c:v>-307.85849999999999</c:v>
                </c:pt>
                <c:pt idx="31303">
                  <c:v>-307.85649999999998</c:v>
                </c:pt>
                <c:pt idx="31304">
                  <c:v>-307.85449999999997</c:v>
                </c:pt>
                <c:pt idx="31305">
                  <c:v>-307.85249999999996</c:v>
                </c:pt>
                <c:pt idx="31306">
                  <c:v>-307.85049999999995</c:v>
                </c:pt>
                <c:pt idx="31307">
                  <c:v>-307.8485</c:v>
                </c:pt>
                <c:pt idx="31308">
                  <c:v>-307.84649999999999</c:v>
                </c:pt>
                <c:pt idx="31309">
                  <c:v>-307.84449999999998</c:v>
                </c:pt>
                <c:pt idx="31310">
                  <c:v>-307.84249999999997</c:v>
                </c:pt>
                <c:pt idx="31311">
                  <c:v>-307.84049999999996</c:v>
                </c:pt>
                <c:pt idx="31312">
                  <c:v>-307.83849999999995</c:v>
                </c:pt>
                <c:pt idx="31313">
                  <c:v>-307.8365</c:v>
                </c:pt>
                <c:pt idx="31314">
                  <c:v>-307.83449999999999</c:v>
                </c:pt>
                <c:pt idx="31315">
                  <c:v>-307.83249999999998</c:v>
                </c:pt>
                <c:pt idx="31316">
                  <c:v>-307.83049999999997</c:v>
                </c:pt>
                <c:pt idx="31317">
                  <c:v>-307.82849999999996</c:v>
                </c:pt>
                <c:pt idx="31318">
                  <c:v>-307.82649999999995</c:v>
                </c:pt>
                <c:pt idx="31319">
                  <c:v>-307.8245</c:v>
                </c:pt>
                <c:pt idx="31320">
                  <c:v>-307.82249999999999</c:v>
                </c:pt>
                <c:pt idx="31321">
                  <c:v>-307.82049999999998</c:v>
                </c:pt>
                <c:pt idx="31322">
                  <c:v>-307.81849999999997</c:v>
                </c:pt>
                <c:pt idx="31323">
                  <c:v>-307.81649999999996</c:v>
                </c:pt>
                <c:pt idx="31324">
                  <c:v>-307.81449999999995</c:v>
                </c:pt>
                <c:pt idx="31325">
                  <c:v>-307.8125</c:v>
                </c:pt>
                <c:pt idx="31326">
                  <c:v>-307.81049999999999</c:v>
                </c:pt>
                <c:pt idx="31327">
                  <c:v>-307.80849999999998</c:v>
                </c:pt>
                <c:pt idx="31328">
                  <c:v>-307.80649999999997</c:v>
                </c:pt>
                <c:pt idx="31329">
                  <c:v>-307.80449999999996</c:v>
                </c:pt>
                <c:pt idx="31330">
                  <c:v>-307.80250000000001</c:v>
                </c:pt>
                <c:pt idx="31331">
                  <c:v>-307.8005</c:v>
                </c:pt>
                <c:pt idx="31332">
                  <c:v>-307.79849999999999</c:v>
                </c:pt>
                <c:pt idx="31333">
                  <c:v>-307.79649999999998</c:v>
                </c:pt>
                <c:pt idx="31334">
                  <c:v>-307.79449999999997</c:v>
                </c:pt>
                <c:pt idx="31335">
                  <c:v>-307.79249999999996</c:v>
                </c:pt>
                <c:pt idx="31336">
                  <c:v>-307.79049999999995</c:v>
                </c:pt>
                <c:pt idx="31337">
                  <c:v>-307.7885</c:v>
                </c:pt>
                <c:pt idx="31338">
                  <c:v>-307.78649999999999</c:v>
                </c:pt>
                <c:pt idx="31339">
                  <c:v>-307.78449999999998</c:v>
                </c:pt>
                <c:pt idx="31340">
                  <c:v>-307.78249999999997</c:v>
                </c:pt>
                <c:pt idx="31341">
                  <c:v>-307.78049999999996</c:v>
                </c:pt>
                <c:pt idx="31342">
                  <c:v>-307.77850000000001</c:v>
                </c:pt>
                <c:pt idx="31343">
                  <c:v>-307.7765</c:v>
                </c:pt>
                <c:pt idx="31344">
                  <c:v>-307.77449999999999</c:v>
                </c:pt>
                <c:pt idx="31345">
                  <c:v>-307.77249999999998</c:v>
                </c:pt>
                <c:pt idx="31346">
                  <c:v>-307.77049999999997</c:v>
                </c:pt>
                <c:pt idx="31347">
                  <c:v>-307.76849999999996</c:v>
                </c:pt>
                <c:pt idx="31348">
                  <c:v>-307.76649999999995</c:v>
                </c:pt>
                <c:pt idx="31349">
                  <c:v>-307.7645</c:v>
                </c:pt>
                <c:pt idx="31350">
                  <c:v>-307.76249999999999</c:v>
                </c:pt>
                <c:pt idx="31351">
                  <c:v>-307.76049999999998</c:v>
                </c:pt>
                <c:pt idx="31352">
                  <c:v>-307.75849999999997</c:v>
                </c:pt>
                <c:pt idx="31353">
                  <c:v>-307.75649999999996</c:v>
                </c:pt>
                <c:pt idx="31354">
                  <c:v>-307.75450000000001</c:v>
                </c:pt>
                <c:pt idx="31355">
                  <c:v>-307.7525</c:v>
                </c:pt>
                <c:pt idx="31356">
                  <c:v>-307.75049999999999</c:v>
                </c:pt>
                <c:pt idx="31357">
                  <c:v>-307.74849999999998</c:v>
                </c:pt>
                <c:pt idx="31358">
                  <c:v>-307.74649999999997</c:v>
                </c:pt>
                <c:pt idx="31359">
                  <c:v>-307.74449999999996</c:v>
                </c:pt>
                <c:pt idx="31360">
                  <c:v>-307.74249999999995</c:v>
                </c:pt>
                <c:pt idx="31361">
                  <c:v>-307.7405</c:v>
                </c:pt>
                <c:pt idx="31362">
                  <c:v>-307.73849999999999</c:v>
                </c:pt>
                <c:pt idx="31363">
                  <c:v>-307.73649999999998</c:v>
                </c:pt>
                <c:pt idx="31364">
                  <c:v>-307.73449999999997</c:v>
                </c:pt>
                <c:pt idx="31365">
                  <c:v>-307.73249999999996</c:v>
                </c:pt>
                <c:pt idx="31366">
                  <c:v>-307.73050000000001</c:v>
                </c:pt>
                <c:pt idx="31367">
                  <c:v>-307.7285</c:v>
                </c:pt>
                <c:pt idx="31368">
                  <c:v>-307.72649999999999</c:v>
                </c:pt>
                <c:pt idx="31369">
                  <c:v>-307.72449999999998</c:v>
                </c:pt>
                <c:pt idx="31370">
                  <c:v>-307.72249999999997</c:v>
                </c:pt>
                <c:pt idx="31371">
                  <c:v>-307.72049999999996</c:v>
                </c:pt>
                <c:pt idx="31372">
                  <c:v>-307.71849999999995</c:v>
                </c:pt>
                <c:pt idx="31373">
                  <c:v>-307.7165</c:v>
                </c:pt>
                <c:pt idx="31374">
                  <c:v>-307.71449999999999</c:v>
                </c:pt>
                <c:pt idx="31375">
                  <c:v>-307.71249999999998</c:v>
                </c:pt>
                <c:pt idx="31376">
                  <c:v>-307.71049999999997</c:v>
                </c:pt>
                <c:pt idx="31377">
                  <c:v>-307.70849999999996</c:v>
                </c:pt>
                <c:pt idx="31378">
                  <c:v>-307.70650000000001</c:v>
                </c:pt>
                <c:pt idx="31379">
                  <c:v>-307.7045</c:v>
                </c:pt>
                <c:pt idx="31380">
                  <c:v>-307.70249999999999</c:v>
                </c:pt>
                <c:pt idx="31381">
                  <c:v>-307.70049999999998</c:v>
                </c:pt>
                <c:pt idx="31382">
                  <c:v>-307.69849999999997</c:v>
                </c:pt>
                <c:pt idx="31383">
                  <c:v>-307.69649999999996</c:v>
                </c:pt>
                <c:pt idx="31384">
                  <c:v>-307.69449999999995</c:v>
                </c:pt>
                <c:pt idx="31385">
                  <c:v>-307.6925</c:v>
                </c:pt>
                <c:pt idx="31386">
                  <c:v>-307.69049999999999</c:v>
                </c:pt>
                <c:pt idx="31387">
                  <c:v>-307.68849999999998</c:v>
                </c:pt>
                <c:pt idx="31388">
                  <c:v>-307.68649999999997</c:v>
                </c:pt>
                <c:pt idx="31389">
                  <c:v>-307.68449999999996</c:v>
                </c:pt>
                <c:pt idx="31390">
                  <c:v>-307.6825</c:v>
                </c:pt>
                <c:pt idx="31391">
                  <c:v>-307.68049999999999</c:v>
                </c:pt>
                <c:pt idx="31392">
                  <c:v>-307.67849999999999</c:v>
                </c:pt>
                <c:pt idx="31393">
                  <c:v>-307.67649999999998</c:v>
                </c:pt>
                <c:pt idx="31394">
                  <c:v>-307.67449999999997</c:v>
                </c:pt>
                <c:pt idx="31395">
                  <c:v>-307.67249999999996</c:v>
                </c:pt>
                <c:pt idx="31396">
                  <c:v>-307.67049999999995</c:v>
                </c:pt>
                <c:pt idx="31397">
                  <c:v>-307.66849999999999</c:v>
                </c:pt>
                <c:pt idx="31398">
                  <c:v>-307.66649999999998</c:v>
                </c:pt>
                <c:pt idx="31399">
                  <c:v>-307.66449999999998</c:v>
                </c:pt>
                <c:pt idx="31400">
                  <c:v>-307.66249999999997</c:v>
                </c:pt>
                <c:pt idx="31401">
                  <c:v>-307.66049999999996</c:v>
                </c:pt>
                <c:pt idx="31402">
                  <c:v>-307.6585</c:v>
                </c:pt>
                <c:pt idx="31403">
                  <c:v>-307.65649999999999</c:v>
                </c:pt>
                <c:pt idx="31404">
                  <c:v>-307.65449999999998</c:v>
                </c:pt>
                <c:pt idx="31405">
                  <c:v>-307.65249999999997</c:v>
                </c:pt>
                <c:pt idx="31406">
                  <c:v>-307.65049999999997</c:v>
                </c:pt>
                <c:pt idx="31407">
                  <c:v>-307.64849999999996</c:v>
                </c:pt>
                <c:pt idx="31408">
                  <c:v>-307.64649999999995</c:v>
                </c:pt>
                <c:pt idx="31409">
                  <c:v>-307.64449999999999</c:v>
                </c:pt>
                <c:pt idx="31410">
                  <c:v>-307.64249999999998</c:v>
                </c:pt>
                <c:pt idx="31411">
                  <c:v>-307.64049999999997</c:v>
                </c:pt>
                <c:pt idx="31412">
                  <c:v>-307.63849999999996</c:v>
                </c:pt>
                <c:pt idx="31413">
                  <c:v>-307.63649999999996</c:v>
                </c:pt>
                <c:pt idx="31414">
                  <c:v>-307.6345</c:v>
                </c:pt>
                <c:pt idx="31415">
                  <c:v>-307.63249999999999</c:v>
                </c:pt>
                <c:pt idx="31416">
                  <c:v>-307.63049999999998</c:v>
                </c:pt>
                <c:pt idx="31417">
                  <c:v>-307.62849999999997</c:v>
                </c:pt>
                <c:pt idx="31418">
                  <c:v>-307.62649999999996</c:v>
                </c:pt>
                <c:pt idx="31419">
                  <c:v>-307.62449999999995</c:v>
                </c:pt>
                <c:pt idx="31420">
                  <c:v>-307.62249999999995</c:v>
                </c:pt>
                <c:pt idx="31421">
                  <c:v>-307.62049999999999</c:v>
                </c:pt>
                <c:pt idx="31422">
                  <c:v>-307.61849999999998</c:v>
                </c:pt>
                <c:pt idx="31423">
                  <c:v>-307.61649999999997</c:v>
                </c:pt>
                <c:pt idx="31424">
                  <c:v>-307.61449999999996</c:v>
                </c:pt>
                <c:pt idx="31425">
                  <c:v>-307.61249999999995</c:v>
                </c:pt>
                <c:pt idx="31426">
                  <c:v>-307.6105</c:v>
                </c:pt>
                <c:pt idx="31427">
                  <c:v>-307.60849999999999</c:v>
                </c:pt>
                <c:pt idx="31428">
                  <c:v>-307.60649999999998</c:v>
                </c:pt>
                <c:pt idx="31429">
                  <c:v>-307.60449999999997</c:v>
                </c:pt>
                <c:pt idx="31430">
                  <c:v>-307.60249999999996</c:v>
                </c:pt>
                <c:pt idx="31431">
                  <c:v>-307.60049999999995</c:v>
                </c:pt>
                <c:pt idx="31432">
                  <c:v>-307.5985</c:v>
                </c:pt>
                <c:pt idx="31433">
                  <c:v>-307.59649999999999</c:v>
                </c:pt>
                <c:pt idx="31434">
                  <c:v>-307.59449999999998</c:v>
                </c:pt>
                <c:pt idx="31435">
                  <c:v>-307.59249999999997</c:v>
                </c:pt>
                <c:pt idx="31436">
                  <c:v>-307.59049999999996</c:v>
                </c:pt>
                <c:pt idx="31437">
                  <c:v>-307.58849999999995</c:v>
                </c:pt>
                <c:pt idx="31438">
                  <c:v>-307.5865</c:v>
                </c:pt>
                <c:pt idx="31439">
                  <c:v>-307.58449999999999</c:v>
                </c:pt>
                <c:pt idx="31440">
                  <c:v>-307.58249999999998</c:v>
                </c:pt>
                <c:pt idx="31441">
                  <c:v>-307.58049999999997</c:v>
                </c:pt>
                <c:pt idx="31442">
                  <c:v>-307.57849999999996</c:v>
                </c:pt>
                <c:pt idx="31443">
                  <c:v>-307.57649999999995</c:v>
                </c:pt>
                <c:pt idx="31444">
                  <c:v>-307.5745</c:v>
                </c:pt>
                <c:pt idx="31445">
                  <c:v>-307.57249999999999</c:v>
                </c:pt>
                <c:pt idx="31446">
                  <c:v>-307.57049999999998</c:v>
                </c:pt>
                <c:pt idx="31447">
                  <c:v>-307.56849999999997</c:v>
                </c:pt>
                <c:pt idx="31448">
                  <c:v>-307.56649999999996</c:v>
                </c:pt>
                <c:pt idx="31449">
                  <c:v>-307.56449999999995</c:v>
                </c:pt>
                <c:pt idx="31450">
                  <c:v>-307.5625</c:v>
                </c:pt>
                <c:pt idx="31451">
                  <c:v>-307.56049999999999</c:v>
                </c:pt>
                <c:pt idx="31452">
                  <c:v>-307.55849999999998</c:v>
                </c:pt>
                <c:pt idx="31453">
                  <c:v>-307.55649999999997</c:v>
                </c:pt>
                <c:pt idx="31454">
                  <c:v>-307.55449999999996</c:v>
                </c:pt>
                <c:pt idx="31455">
                  <c:v>-307.55250000000001</c:v>
                </c:pt>
                <c:pt idx="31456">
                  <c:v>-307.5505</c:v>
                </c:pt>
                <c:pt idx="31457">
                  <c:v>-307.54849999999999</c:v>
                </c:pt>
                <c:pt idx="31458">
                  <c:v>-307.54649999999998</c:v>
                </c:pt>
                <c:pt idx="31459">
                  <c:v>-307.54449999999997</c:v>
                </c:pt>
                <c:pt idx="31460">
                  <c:v>-307.54249999999996</c:v>
                </c:pt>
                <c:pt idx="31461">
                  <c:v>-307.54049999999995</c:v>
                </c:pt>
                <c:pt idx="31462">
                  <c:v>-307.5385</c:v>
                </c:pt>
                <c:pt idx="31463">
                  <c:v>-307.53649999999999</c:v>
                </c:pt>
                <c:pt idx="31464">
                  <c:v>-307.53449999999998</c:v>
                </c:pt>
                <c:pt idx="31465">
                  <c:v>-307.53249999999997</c:v>
                </c:pt>
                <c:pt idx="31466">
                  <c:v>-307.53049999999996</c:v>
                </c:pt>
                <c:pt idx="31467">
                  <c:v>-307.52850000000001</c:v>
                </c:pt>
                <c:pt idx="31468">
                  <c:v>-307.5265</c:v>
                </c:pt>
                <c:pt idx="31469">
                  <c:v>-307.52449999999999</c:v>
                </c:pt>
                <c:pt idx="31470">
                  <c:v>-307.52249999999998</c:v>
                </c:pt>
                <c:pt idx="31471">
                  <c:v>-307.52049999999997</c:v>
                </c:pt>
                <c:pt idx="31472">
                  <c:v>-307.51849999999996</c:v>
                </c:pt>
                <c:pt idx="31473">
                  <c:v>-307.51649999999995</c:v>
                </c:pt>
                <c:pt idx="31474">
                  <c:v>-307.5145</c:v>
                </c:pt>
                <c:pt idx="31475">
                  <c:v>-307.51249999999999</c:v>
                </c:pt>
                <c:pt idx="31476">
                  <c:v>-307.51049999999998</c:v>
                </c:pt>
                <c:pt idx="31477">
                  <c:v>-307.50849999999997</c:v>
                </c:pt>
                <c:pt idx="31478">
                  <c:v>-307.50649999999996</c:v>
                </c:pt>
                <c:pt idx="31479">
                  <c:v>-307.50450000000001</c:v>
                </c:pt>
                <c:pt idx="31480">
                  <c:v>-307.5025</c:v>
                </c:pt>
                <c:pt idx="31481">
                  <c:v>-307.50049999999999</c:v>
                </c:pt>
                <c:pt idx="31482">
                  <c:v>-307.49849999999998</c:v>
                </c:pt>
                <c:pt idx="31483">
                  <c:v>-307.49649999999997</c:v>
                </c:pt>
                <c:pt idx="31484">
                  <c:v>-307.49449999999996</c:v>
                </c:pt>
                <c:pt idx="31485">
                  <c:v>-307.49249999999995</c:v>
                </c:pt>
                <c:pt idx="31486">
                  <c:v>-307.4905</c:v>
                </c:pt>
                <c:pt idx="31487">
                  <c:v>-307.48849999999999</c:v>
                </c:pt>
                <c:pt idx="31488">
                  <c:v>-307.48649999999998</c:v>
                </c:pt>
                <c:pt idx="31489">
                  <c:v>-307.48449999999997</c:v>
                </c:pt>
                <c:pt idx="31490">
                  <c:v>-307.48249999999996</c:v>
                </c:pt>
                <c:pt idx="31491">
                  <c:v>-307.48050000000001</c:v>
                </c:pt>
                <c:pt idx="31492">
                  <c:v>-307.4785</c:v>
                </c:pt>
                <c:pt idx="31493">
                  <c:v>-307.47649999999999</c:v>
                </c:pt>
                <c:pt idx="31494">
                  <c:v>-307.47449999999998</c:v>
                </c:pt>
                <c:pt idx="31495">
                  <c:v>-307.47249999999997</c:v>
                </c:pt>
                <c:pt idx="31496">
                  <c:v>-307.47049999999996</c:v>
                </c:pt>
                <c:pt idx="31497">
                  <c:v>-307.46849999999995</c:v>
                </c:pt>
                <c:pt idx="31498">
                  <c:v>-307.4665</c:v>
                </c:pt>
                <c:pt idx="31499">
                  <c:v>-307.46449999999999</c:v>
                </c:pt>
                <c:pt idx="31500">
                  <c:v>-307.46249999999998</c:v>
                </c:pt>
                <c:pt idx="31501">
                  <c:v>-307.46049999999997</c:v>
                </c:pt>
                <c:pt idx="31502">
                  <c:v>-307.45849999999996</c:v>
                </c:pt>
                <c:pt idx="31503">
                  <c:v>-307.45650000000001</c:v>
                </c:pt>
                <c:pt idx="31504">
                  <c:v>-307.4545</c:v>
                </c:pt>
                <c:pt idx="31505">
                  <c:v>-307.45249999999999</c:v>
                </c:pt>
                <c:pt idx="31506">
                  <c:v>-307.45049999999998</c:v>
                </c:pt>
                <c:pt idx="31507">
                  <c:v>-307.44849999999997</c:v>
                </c:pt>
                <c:pt idx="31508">
                  <c:v>-307.44649999999996</c:v>
                </c:pt>
                <c:pt idx="31509">
                  <c:v>-307.44449999999995</c:v>
                </c:pt>
                <c:pt idx="31510">
                  <c:v>-307.4425</c:v>
                </c:pt>
                <c:pt idx="31511">
                  <c:v>-307.44049999999999</c:v>
                </c:pt>
                <c:pt idx="31512">
                  <c:v>-307.43849999999998</c:v>
                </c:pt>
                <c:pt idx="31513">
                  <c:v>-307.43649999999997</c:v>
                </c:pt>
                <c:pt idx="31514">
                  <c:v>-307.43449999999996</c:v>
                </c:pt>
                <c:pt idx="31515">
                  <c:v>-307.4325</c:v>
                </c:pt>
                <c:pt idx="31516">
                  <c:v>-307.43049999999999</c:v>
                </c:pt>
                <c:pt idx="31517">
                  <c:v>-307.42849999999999</c:v>
                </c:pt>
                <c:pt idx="31518">
                  <c:v>-307.42649999999998</c:v>
                </c:pt>
                <c:pt idx="31519">
                  <c:v>-307.42449999999997</c:v>
                </c:pt>
                <c:pt idx="31520">
                  <c:v>-307.42249999999996</c:v>
                </c:pt>
                <c:pt idx="31521">
                  <c:v>-307.42049999999995</c:v>
                </c:pt>
                <c:pt idx="31522">
                  <c:v>-307.41849999999999</c:v>
                </c:pt>
                <c:pt idx="31523">
                  <c:v>-307.41649999999998</c:v>
                </c:pt>
                <c:pt idx="31524">
                  <c:v>-307.41449999999998</c:v>
                </c:pt>
                <c:pt idx="31525">
                  <c:v>-307.41249999999997</c:v>
                </c:pt>
                <c:pt idx="31526">
                  <c:v>-307.41049999999996</c:v>
                </c:pt>
                <c:pt idx="31527">
                  <c:v>-307.4085</c:v>
                </c:pt>
                <c:pt idx="31528">
                  <c:v>-307.40649999999999</c:v>
                </c:pt>
                <c:pt idx="31529">
                  <c:v>-307.40449999999998</c:v>
                </c:pt>
                <c:pt idx="31530">
                  <c:v>-307.40249999999997</c:v>
                </c:pt>
                <c:pt idx="31531">
                  <c:v>-307.40049999999997</c:v>
                </c:pt>
                <c:pt idx="31532">
                  <c:v>-307.39849999999996</c:v>
                </c:pt>
                <c:pt idx="31533">
                  <c:v>-307.39649999999995</c:v>
                </c:pt>
                <c:pt idx="31534">
                  <c:v>-307.39449999999999</c:v>
                </c:pt>
                <c:pt idx="31535">
                  <c:v>-307.39249999999998</c:v>
                </c:pt>
                <c:pt idx="31536">
                  <c:v>-307.39049999999997</c:v>
                </c:pt>
                <c:pt idx="31537">
                  <c:v>-307.38849999999996</c:v>
                </c:pt>
                <c:pt idx="31538">
                  <c:v>-307.38649999999996</c:v>
                </c:pt>
                <c:pt idx="31539">
                  <c:v>-307.3845</c:v>
                </c:pt>
                <c:pt idx="31540">
                  <c:v>-307.38249999999999</c:v>
                </c:pt>
                <c:pt idx="31541">
                  <c:v>-307.38049999999998</c:v>
                </c:pt>
                <c:pt idx="31542">
                  <c:v>-307.37849999999997</c:v>
                </c:pt>
                <c:pt idx="31543">
                  <c:v>-307.37649999999996</c:v>
                </c:pt>
                <c:pt idx="31544">
                  <c:v>-307.37449999999995</c:v>
                </c:pt>
                <c:pt idx="31545">
                  <c:v>-307.37249999999995</c:v>
                </c:pt>
                <c:pt idx="31546">
                  <c:v>-307.37049999999999</c:v>
                </c:pt>
                <c:pt idx="31547">
                  <c:v>-307.36849999999998</c:v>
                </c:pt>
                <c:pt idx="31548">
                  <c:v>-307.36649999999997</c:v>
                </c:pt>
                <c:pt idx="31549">
                  <c:v>-307.36449999999996</c:v>
                </c:pt>
                <c:pt idx="31550">
                  <c:v>-307.36249999999995</c:v>
                </c:pt>
                <c:pt idx="31551">
                  <c:v>-307.3605</c:v>
                </c:pt>
                <c:pt idx="31552">
                  <c:v>-307.35849999999999</c:v>
                </c:pt>
                <c:pt idx="31553">
                  <c:v>-307.35649999999998</c:v>
                </c:pt>
                <c:pt idx="31554">
                  <c:v>-307.35449999999997</c:v>
                </c:pt>
                <c:pt idx="31555">
                  <c:v>-307.35249999999996</c:v>
                </c:pt>
                <c:pt idx="31556">
                  <c:v>-307.35049999999995</c:v>
                </c:pt>
                <c:pt idx="31557">
                  <c:v>-307.3485</c:v>
                </c:pt>
                <c:pt idx="31558">
                  <c:v>-307.34649999999999</c:v>
                </c:pt>
                <c:pt idx="31559">
                  <c:v>-307.34449999999998</c:v>
                </c:pt>
                <c:pt idx="31560">
                  <c:v>-307.34249999999997</c:v>
                </c:pt>
                <c:pt idx="31561">
                  <c:v>-307.34049999999996</c:v>
                </c:pt>
                <c:pt idx="31562">
                  <c:v>-307.33849999999995</c:v>
                </c:pt>
                <c:pt idx="31563">
                  <c:v>-307.3365</c:v>
                </c:pt>
                <c:pt idx="31564">
                  <c:v>-307.33449999999999</c:v>
                </c:pt>
                <c:pt idx="31565">
                  <c:v>-307.33249999999998</c:v>
                </c:pt>
                <c:pt idx="31566">
                  <c:v>-307.33049999999997</c:v>
                </c:pt>
                <c:pt idx="31567">
                  <c:v>-307.32849999999996</c:v>
                </c:pt>
                <c:pt idx="31568">
                  <c:v>-307.32649999999995</c:v>
                </c:pt>
                <c:pt idx="31569">
                  <c:v>-307.3245</c:v>
                </c:pt>
                <c:pt idx="31570">
                  <c:v>-307.32249999999999</c:v>
                </c:pt>
                <c:pt idx="31571">
                  <c:v>-307.32049999999998</c:v>
                </c:pt>
                <c:pt idx="31572">
                  <c:v>-307.31849999999997</c:v>
                </c:pt>
                <c:pt idx="31573">
                  <c:v>-307.31649999999996</c:v>
                </c:pt>
                <c:pt idx="31574">
                  <c:v>-307.31449999999995</c:v>
                </c:pt>
                <c:pt idx="31575">
                  <c:v>-307.3125</c:v>
                </c:pt>
                <c:pt idx="31576">
                  <c:v>-307.31049999999999</c:v>
                </c:pt>
                <c:pt idx="31577">
                  <c:v>-307.30849999999998</c:v>
                </c:pt>
                <c:pt idx="31578">
                  <c:v>-307.30649999999997</c:v>
                </c:pt>
                <c:pt idx="31579">
                  <c:v>-307.30449999999996</c:v>
                </c:pt>
                <c:pt idx="31580">
                  <c:v>-307.30250000000001</c:v>
                </c:pt>
                <c:pt idx="31581">
                  <c:v>-307.3005</c:v>
                </c:pt>
                <c:pt idx="31582">
                  <c:v>-307.29849999999999</c:v>
                </c:pt>
                <c:pt idx="31583">
                  <c:v>-307.29649999999998</c:v>
                </c:pt>
                <c:pt idx="31584">
                  <c:v>-307.29449999999997</c:v>
                </c:pt>
                <c:pt idx="31585">
                  <c:v>-307.29249999999996</c:v>
                </c:pt>
                <c:pt idx="31586">
                  <c:v>-307.29049999999995</c:v>
                </c:pt>
                <c:pt idx="31587">
                  <c:v>-307.2885</c:v>
                </c:pt>
                <c:pt idx="31588">
                  <c:v>-307.28649999999999</c:v>
                </c:pt>
                <c:pt idx="31589">
                  <c:v>-307.28449999999998</c:v>
                </c:pt>
                <c:pt idx="31590">
                  <c:v>-307.28249999999997</c:v>
                </c:pt>
                <c:pt idx="31591">
                  <c:v>-307.28049999999996</c:v>
                </c:pt>
                <c:pt idx="31592">
                  <c:v>-307.27850000000001</c:v>
                </c:pt>
                <c:pt idx="31593">
                  <c:v>-307.2765</c:v>
                </c:pt>
                <c:pt idx="31594">
                  <c:v>-307.27449999999999</c:v>
                </c:pt>
                <c:pt idx="31595">
                  <c:v>-307.27249999999998</c:v>
                </c:pt>
                <c:pt idx="31596">
                  <c:v>-307.27049999999997</c:v>
                </c:pt>
                <c:pt idx="31597">
                  <c:v>-307.26849999999996</c:v>
                </c:pt>
                <c:pt idx="31598">
                  <c:v>-307.26649999999995</c:v>
                </c:pt>
                <c:pt idx="31599">
                  <c:v>-307.2645</c:v>
                </c:pt>
                <c:pt idx="31600">
                  <c:v>-307.26249999999999</c:v>
                </c:pt>
                <c:pt idx="31601">
                  <c:v>-307.26049999999998</c:v>
                </c:pt>
                <c:pt idx="31602">
                  <c:v>-307.25849999999997</c:v>
                </c:pt>
                <c:pt idx="31603">
                  <c:v>-307.25649999999996</c:v>
                </c:pt>
                <c:pt idx="31604">
                  <c:v>-307.25450000000001</c:v>
                </c:pt>
                <c:pt idx="31605">
                  <c:v>-307.2525</c:v>
                </c:pt>
                <c:pt idx="31606">
                  <c:v>-307.25049999999999</c:v>
                </c:pt>
                <c:pt idx="31607">
                  <c:v>-307.24849999999998</c:v>
                </c:pt>
                <c:pt idx="31608">
                  <c:v>-307.24649999999997</c:v>
                </c:pt>
                <c:pt idx="31609">
                  <c:v>-307.24449999999996</c:v>
                </c:pt>
                <c:pt idx="31610">
                  <c:v>-307.24249999999995</c:v>
                </c:pt>
                <c:pt idx="31611">
                  <c:v>-307.2405</c:v>
                </c:pt>
                <c:pt idx="31612">
                  <c:v>-307.23849999999999</c:v>
                </c:pt>
                <c:pt idx="31613">
                  <c:v>-307.23649999999998</c:v>
                </c:pt>
                <c:pt idx="31614">
                  <c:v>-307.23449999999997</c:v>
                </c:pt>
                <c:pt idx="31615">
                  <c:v>-307.23249999999996</c:v>
                </c:pt>
                <c:pt idx="31616">
                  <c:v>-307.23050000000001</c:v>
                </c:pt>
                <c:pt idx="31617">
                  <c:v>-307.2285</c:v>
                </c:pt>
                <c:pt idx="31618">
                  <c:v>-307.22649999999999</c:v>
                </c:pt>
                <c:pt idx="31619">
                  <c:v>-307.22449999999998</c:v>
                </c:pt>
                <c:pt idx="31620">
                  <c:v>-307.22249999999997</c:v>
                </c:pt>
                <c:pt idx="31621">
                  <c:v>-307.22049999999996</c:v>
                </c:pt>
                <c:pt idx="31622">
                  <c:v>-307.21849999999995</c:v>
                </c:pt>
                <c:pt idx="31623">
                  <c:v>-307.2165</c:v>
                </c:pt>
                <c:pt idx="31624">
                  <c:v>-307.21449999999999</c:v>
                </c:pt>
                <c:pt idx="31625">
                  <c:v>-307.21249999999998</c:v>
                </c:pt>
                <c:pt idx="31626">
                  <c:v>-307.21049999999997</c:v>
                </c:pt>
                <c:pt idx="31627">
                  <c:v>-307.20849999999996</c:v>
                </c:pt>
                <c:pt idx="31628">
                  <c:v>-307.20650000000001</c:v>
                </c:pt>
                <c:pt idx="31629">
                  <c:v>-307.2045</c:v>
                </c:pt>
                <c:pt idx="31630">
                  <c:v>-307.20249999999999</c:v>
                </c:pt>
                <c:pt idx="31631">
                  <c:v>-307.20049999999998</c:v>
                </c:pt>
                <c:pt idx="31632">
                  <c:v>-307.19849999999997</c:v>
                </c:pt>
                <c:pt idx="31633">
                  <c:v>-307.19649999999996</c:v>
                </c:pt>
                <c:pt idx="31634">
                  <c:v>-307.19449999999995</c:v>
                </c:pt>
                <c:pt idx="31635">
                  <c:v>-307.1925</c:v>
                </c:pt>
                <c:pt idx="31636">
                  <c:v>-307.19049999999999</c:v>
                </c:pt>
                <c:pt idx="31637">
                  <c:v>-307.18849999999998</c:v>
                </c:pt>
                <c:pt idx="31638">
                  <c:v>-307.18649999999997</c:v>
                </c:pt>
                <c:pt idx="31639">
                  <c:v>-307.18449999999996</c:v>
                </c:pt>
                <c:pt idx="31640">
                  <c:v>-307.1825</c:v>
                </c:pt>
                <c:pt idx="31641">
                  <c:v>-307.18049999999999</c:v>
                </c:pt>
                <c:pt idx="31642">
                  <c:v>-307.17849999999999</c:v>
                </c:pt>
                <c:pt idx="31643">
                  <c:v>-307.17649999999998</c:v>
                </c:pt>
                <c:pt idx="31644">
                  <c:v>-307.17449999999997</c:v>
                </c:pt>
                <c:pt idx="31645">
                  <c:v>-307.17249999999996</c:v>
                </c:pt>
                <c:pt idx="31646">
                  <c:v>-307.17049999999995</c:v>
                </c:pt>
                <c:pt idx="31647">
                  <c:v>-307.16849999999999</c:v>
                </c:pt>
                <c:pt idx="31648">
                  <c:v>-307.16649999999998</c:v>
                </c:pt>
                <c:pt idx="31649">
                  <c:v>-307.16449999999998</c:v>
                </c:pt>
                <c:pt idx="31650">
                  <c:v>-307.16249999999997</c:v>
                </c:pt>
                <c:pt idx="31651">
                  <c:v>-307.16049999999996</c:v>
                </c:pt>
                <c:pt idx="31652">
                  <c:v>-307.1585</c:v>
                </c:pt>
                <c:pt idx="31653">
                  <c:v>-307.15649999999999</c:v>
                </c:pt>
                <c:pt idx="31654">
                  <c:v>-307.15449999999998</c:v>
                </c:pt>
                <c:pt idx="31655">
                  <c:v>-307.15249999999997</c:v>
                </c:pt>
                <c:pt idx="31656">
                  <c:v>-307.15049999999997</c:v>
                </c:pt>
                <c:pt idx="31657">
                  <c:v>-307.14849999999996</c:v>
                </c:pt>
                <c:pt idx="31658">
                  <c:v>-307.14649999999995</c:v>
                </c:pt>
                <c:pt idx="31659">
                  <c:v>-307.14449999999999</c:v>
                </c:pt>
                <c:pt idx="31660">
                  <c:v>-307.14249999999998</c:v>
                </c:pt>
                <c:pt idx="31661">
                  <c:v>-307.14049999999997</c:v>
                </c:pt>
                <c:pt idx="31662">
                  <c:v>-307.13849999999996</c:v>
                </c:pt>
                <c:pt idx="31663">
                  <c:v>-307.13649999999996</c:v>
                </c:pt>
                <c:pt idx="31664">
                  <c:v>-307.1345</c:v>
                </c:pt>
                <c:pt idx="31665">
                  <c:v>-307.13249999999999</c:v>
                </c:pt>
                <c:pt idx="31666">
                  <c:v>-307.13049999999998</c:v>
                </c:pt>
                <c:pt idx="31667">
                  <c:v>-307.12849999999997</c:v>
                </c:pt>
                <c:pt idx="31668">
                  <c:v>-307.12649999999996</c:v>
                </c:pt>
                <c:pt idx="31669">
                  <c:v>-307.12449999999995</c:v>
                </c:pt>
                <c:pt idx="31670">
                  <c:v>-307.12249999999995</c:v>
                </c:pt>
                <c:pt idx="31671">
                  <c:v>-307.12049999999999</c:v>
                </c:pt>
                <c:pt idx="31672">
                  <c:v>-307.11849999999998</c:v>
                </c:pt>
                <c:pt idx="31673">
                  <c:v>-307.11649999999997</c:v>
                </c:pt>
                <c:pt idx="31674">
                  <c:v>-307.11449999999996</c:v>
                </c:pt>
                <c:pt idx="31675">
                  <c:v>-307.11249999999995</c:v>
                </c:pt>
                <c:pt idx="31676">
                  <c:v>-307.1105</c:v>
                </c:pt>
                <c:pt idx="31677">
                  <c:v>-307.10849999999999</c:v>
                </c:pt>
                <c:pt idx="31678">
                  <c:v>-307.10649999999998</c:v>
                </c:pt>
                <c:pt idx="31679">
                  <c:v>-307.10449999999997</c:v>
                </c:pt>
                <c:pt idx="31680">
                  <c:v>-307.10249999999996</c:v>
                </c:pt>
                <c:pt idx="31681">
                  <c:v>-307.10049999999995</c:v>
                </c:pt>
                <c:pt idx="31682">
                  <c:v>-307.0985</c:v>
                </c:pt>
                <c:pt idx="31683">
                  <c:v>-307.09649999999999</c:v>
                </c:pt>
                <c:pt idx="31684">
                  <c:v>-307.09449999999998</c:v>
                </c:pt>
                <c:pt idx="31685">
                  <c:v>-307.09249999999997</c:v>
                </c:pt>
                <c:pt idx="31686">
                  <c:v>-307.09049999999996</c:v>
                </c:pt>
                <c:pt idx="31687">
                  <c:v>-307.08849999999995</c:v>
                </c:pt>
                <c:pt idx="31688">
                  <c:v>-307.0865</c:v>
                </c:pt>
                <c:pt idx="31689">
                  <c:v>-307.08449999999999</c:v>
                </c:pt>
                <c:pt idx="31690">
                  <c:v>-307.08249999999998</c:v>
                </c:pt>
                <c:pt idx="31691">
                  <c:v>-307.08049999999997</c:v>
                </c:pt>
                <c:pt idx="31692">
                  <c:v>-307.07849999999996</c:v>
                </c:pt>
                <c:pt idx="31693">
                  <c:v>-307.07649999999995</c:v>
                </c:pt>
                <c:pt idx="31694">
                  <c:v>-307.0745</c:v>
                </c:pt>
                <c:pt idx="31695">
                  <c:v>-307.07249999999999</c:v>
                </c:pt>
                <c:pt idx="31696">
                  <c:v>-307.07049999999998</c:v>
                </c:pt>
                <c:pt idx="31697">
                  <c:v>-307.06849999999997</c:v>
                </c:pt>
                <c:pt idx="31698">
                  <c:v>-307.06649999999996</c:v>
                </c:pt>
                <c:pt idx="31699">
                  <c:v>-307.06449999999995</c:v>
                </c:pt>
                <c:pt idx="31700">
                  <c:v>-307.0625</c:v>
                </c:pt>
                <c:pt idx="31701">
                  <c:v>-307.06049999999999</c:v>
                </c:pt>
                <c:pt idx="31702">
                  <c:v>-307.05849999999998</c:v>
                </c:pt>
                <c:pt idx="31703">
                  <c:v>-307.05649999999997</c:v>
                </c:pt>
                <c:pt idx="31704">
                  <c:v>-307.05449999999996</c:v>
                </c:pt>
                <c:pt idx="31705">
                  <c:v>-307.05250000000001</c:v>
                </c:pt>
                <c:pt idx="31706">
                  <c:v>-307.0505</c:v>
                </c:pt>
                <c:pt idx="31707">
                  <c:v>-307.04849999999999</c:v>
                </c:pt>
                <c:pt idx="31708">
                  <c:v>-307.04649999999998</c:v>
                </c:pt>
                <c:pt idx="31709">
                  <c:v>-307.04449999999997</c:v>
                </c:pt>
                <c:pt idx="31710">
                  <c:v>-307.04249999999996</c:v>
                </c:pt>
                <c:pt idx="31711">
                  <c:v>-307.04049999999995</c:v>
                </c:pt>
                <c:pt idx="31712">
                  <c:v>-307.0385</c:v>
                </c:pt>
                <c:pt idx="31713">
                  <c:v>-307.03649999999999</c:v>
                </c:pt>
                <c:pt idx="31714">
                  <c:v>-307.03449999999998</c:v>
                </c:pt>
                <c:pt idx="31715">
                  <c:v>-307.03249999999997</c:v>
                </c:pt>
                <c:pt idx="31716">
                  <c:v>-307.03049999999996</c:v>
                </c:pt>
                <c:pt idx="31717">
                  <c:v>-307.02850000000001</c:v>
                </c:pt>
                <c:pt idx="31718">
                  <c:v>-307.0265</c:v>
                </c:pt>
                <c:pt idx="31719">
                  <c:v>-307.02449999999999</c:v>
                </c:pt>
                <c:pt idx="31720">
                  <c:v>-307.02249999999998</c:v>
                </c:pt>
                <c:pt idx="31721">
                  <c:v>-307.02049999999997</c:v>
                </c:pt>
                <c:pt idx="31722">
                  <c:v>-307.01849999999996</c:v>
                </c:pt>
                <c:pt idx="31723">
                  <c:v>-307.01649999999995</c:v>
                </c:pt>
                <c:pt idx="31724">
                  <c:v>-307.0145</c:v>
                </c:pt>
                <c:pt idx="31725">
                  <c:v>-307.01249999999999</c:v>
                </c:pt>
                <c:pt idx="31726">
                  <c:v>-307.01049999999998</c:v>
                </c:pt>
                <c:pt idx="31727">
                  <c:v>-307.00849999999997</c:v>
                </c:pt>
                <c:pt idx="31728">
                  <c:v>-307.00649999999996</c:v>
                </c:pt>
                <c:pt idx="31729">
                  <c:v>-307.00450000000001</c:v>
                </c:pt>
                <c:pt idx="31730">
                  <c:v>-307.0025</c:v>
                </c:pt>
                <c:pt idx="31731">
                  <c:v>-307.00049999999999</c:v>
                </c:pt>
                <c:pt idx="31732">
                  <c:v>-306.99849999999998</c:v>
                </c:pt>
                <c:pt idx="31733">
                  <c:v>-306.99649999999997</c:v>
                </c:pt>
                <c:pt idx="31734">
                  <c:v>-306.99449999999996</c:v>
                </c:pt>
                <c:pt idx="31735">
                  <c:v>-306.99249999999995</c:v>
                </c:pt>
                <c:pt idx="31736">
                  <c:v>-306.9905</c:v>
                </c:pt>
                <c:pt idx="31737">
                  <c:v>-306.98849999999999</c:v>
                </c:pt>
                <c:pt idx="31738">
                  <c:v>-306.98649999999998</c:v>
                </c:pt>
                <c:pt idx="31739">
                  <c:v>-306.98449999999997</c:v>
                </c:pt>
                <c:pt idx="31740">
                  <c:v>-306.98249999999996</c:v>
                </c:pt>
                <c:pt idx="31741">
                  <c:v>-306.98050000000001</c:v>
                </c:pt>
                <c:pt idx="31742">
                  <c:v>-306.9785</c:v>
                </c:pt>
                <c:pt idx="31743">
                  <c:v>-306.97649999999999</c:v>
                </c:pt>
                <c:pt idx="31744">
                  <c:v>-306.97449999999998</c:v>
                </c:pt>
                <c:pt idx="31745">
                  <c:v>-306.97249999999997</c:v>
                </c:pt>
                <c:pt idx="31746">
                  <c:v>-306.97049999999996</c:v>
                </c:pt>
                <c:pt idx="31747">
                  <c:v>-306.96849999999995</c:v>
                </c:pt>
                <c:pt idx="31748">
                  <c:v>-306.9665</c:v>
                </c:pt>
                <c:pt idx="31749">
                  <c:v>-306.96449999999999</c:v>
                </c:pt>
                <c:pt idx="31750">
                  <c:v>-306.96249999999998</c:v>
                </c:pt>
                <c:pt idx="31751">
                  <c:v>-306.96049999999997</c:v>
                </c:pt>
                <c:pt idx="31752">
                  <c:v>-306.95849999999996</c:v>
                </c:pt>
                <c:pt idx="31753">
                  <c:v>-306.95650000000001</c:v>
                </c:pt>
                <c:pt idx="31754">
                  <c:v>-306.9545</c:v>
                </c:pt>
                <c:pt idx="31755">
                  <c:v>-306.95249999999999</c:v>
                </c:pt>
                <c:pt idx="31756">
                  <c:v>-306.95049999999998</c:v>
                </c:pt>
                <c:pt idx="31757">
                  <c:v>-306.94849999999997</c:v>
                </c:pt>
                <c:pt idx="31758">
                  <c:v>-306.94649999999996</c:v>
                </c:pt>
                <c:pt idx="31759">
                  <c:v>-306.94449999999995</c:v>
                </c:pt>
                <c:pt idx="31760">
                  <c:v>-306.9425</c:v>
                </c:pt>
                <c:pt idx="31761">
                  <c:v>-306.94049999999999</c:v>
                </c:pt>
                <c:pt idx="31762">
                  <c:v>-306.93849999999998</c:v>
                </c:pt>
                <c:pt idx="31763">
                  <c:v>-306.93649999999997</c:v>
                </c:pt>
                <c:pt idx="31764">
                  <c:v>-306.93449999999996</c:v>
                </c:pt>
                <c:pt idx="31765">
                  <c:v>-306.9325</c:v>
                </c:pt>
                <c:pt idx="31766">
                  <c:v>-306.93049999999999</c:v>
                </c:pt>
                <c:pt idx="31767">
                  <c:v>-306.92849999999999</c:v>
                </c:pt>
                <c:pt idx="31768">
                  <c:v>-306.92649999999998</c:v>
                </c:pt>
                <c:pt idx="31769">
                  <c:v>-306.92449999999997</c:v>
                </c:pt>
                <c:pt idx="31770">
                  <c:v>-306.92249999999996</c:v>
                </c:pt>
                <c:pt idx="31771">
                  <c:v>-306.92049999999995</c:v>
                </c:pt>
                <c:pt idx="31772">
                  <c:v>-306.91849999999999</c:v>
                </c:pt>
                <c:pt idx="31773">
                  <c:v>-306.91649999999998</c:v>
                </c:pt>
                <c:pt idx="31774">
                  <c:v>-306.91449999999998</c:v>
                </c:pt>
                <c:pt idx="31775">
                  <c:v>-306.91249999999997</c:v>
                </c:pt>
                <c:pt idx="31776">
                  <c:v>-306.91049999999996</c:v>
                </c:pt>
                <c:pt idx="31777">
                  <c:v>-306.9085</c:v>
                </c:pt>
                <c:pt idx="31778">
                  <c:v>-306.90649999999999</c:v>
                </c:pt>
                <c:pt idx="31779">
                  <c:v>-306.90449999999998</c:v>
                </c:pt>
                <c:pt idx="31780">
                  <c:v>-306.90249999999997</c:v>
                </c:pt>
                <c:pt idx="31781">
                  <c:v>-306.90049999999997</c:v>
                </c:pt>
                <c:pt idx="31782">
                  <c:v>-306.89849999999996</c:v>
                </c:pt>
                <c:pt idx="31783">
                  <c:v>-306.89649999999995</c:v>
                </c:pt>
                <c:pt idx="31784">
                  <c:v>-306.89449999999999</c:v>
                </c:pt>
                <c:pt idx="31785">
                  <c:v>-306.89249999999998</c:v>
                </c:pt>
                <c:pt idx="31786">
                  <c:v>-306.89049999999997</c:v>
                </c:pt>
                <c:pt idx="31787">
                  <c:v>-306.88849999999996</c:v>
                </c:pt>
                <c:pt idx="31788">
                  <c:v>-306.88649999999996</c:v>
                </c:pt>
                <c:pt idx="31789">
                  <c:v>-306.8845</c:v>
                </c:pt>
                <c:pt idx="31790">
                  <c:v>-306.88249999999999</c:v>
                </c:pt>
                <c:pt idx="31791">
                  <c:v>-306.88049999999998</c:v>
                </c:pt>
                <c:pt idx="31792">
                  <c:v>-306.87849999999997</c:v>
                </c:pt>
                <c:pt idx="31793">
                  <c:v>-306.87649999999996</c:v>
                </c:pt>
                <c:pt idx="31794">
                  <c:v>-306.87449999999995</c:v>
                </c:pt>
                <c:pt idx="31795">
                  <c:v>-306.87249999999995</c:v>
                </c:pt>
                <c:pt idx="31796">
                  <c:v>-306.87049999999999</c:v>
                </c:pt>
                <c:pt idx="31797">
                  <c:v>-306.86849999999998</c:v>
                </c:pt>
                <c:pt idx="31798">
                  <c:v>-306.86649999999997</c:v>
                </c:pt>
                <c:pt idx="31799">
                  <c:v>-306.86449999999996</c:v>
                </c:pt>
                <c:pt idx="31800">
                  <c:v>-306.86249999999995</c:v>
                </c:pt>
                <c:pt idx="31801">
                  <c:v>-306.8605</c:v>
                </c:pt>
                <c:pt idx="31802">
                  <c:v>-306.85849999999999</c:v>
                </c:pt>
                <c:pt idx="31803">
                  <c:v>-306.85649999999998</c:v>
                </c:pt>
                <c:pt idx="31804">
                  <c:v>-306.85449999999997</c:v>
                </c:pt>
                <c:pt idx="31805">
                  <c:v>-306.85249999999996</c:v>
                </c:pt>
                <c:pt idx="31806">
                  <c:v>-306.85049999999995</c:v>
                </c:pt>
                <c:pt idx="31807">
                  <c:v>-306.8485</c:v>
                </c:pt>
                <c:pt idx="31808">
                  <c:v>-306.84649999999999</c:v>
                </c:pt>
                <c:pt idx="31809">
                  <c:v>-306.84449999999998</c:v>
                </c:pt>
                <c:pt idx="31810">
                  <c:v>-306.84249999999997</c:v>
                </c:pt>
                <c:pt idx="31811">
                  <c:v>-306.84049999999996</c:v>
                </c:pt>
                <c:pt idx="31812">
                  <c:v>-306.83849999999995</c:v>
                </c:pt>
                <c:pt idx="31813">
                  <c:v>-306.8365</c:v>
                </c:pt>
                <c:pt idx="31814">
                  <c:v>-306.83449999999999</c:v>
                </c:pt>
                <c:pt idx="31815">
                  <c:v>-306.83249999999998</c:v>
                </c:pt>
                <c:pt idx="31816">
                  <c:v>-306.83049999999997</c:v>
                </c:pt>
                <c:pt idx="31817">
                  <c:v>-306.82849999999996</c:v>
                </c:pt>
                <c:pt idx="31818">
                  <c:v>-306.82649999999995</c:v>
                </c:pt>
                <c:pt idx="31819">
                  <c:v>-306.8245</c:v>
                </c:pt>
                <c:pt idx="31820">
                  <c:v>-306.82249999999999</c:v>
                </c:pt>
                <c:pt idx="31821">
                  <c:v>-306.82049999999998</c:v>
                </c:pt>
                <c:pt idx="31822">
                  <c:v>-306.81849999999997</c:v>
                </c:pt>
                <c:pt idx="31823">
                  <c:v>-306.81649999999996</c:v>
                </c:pt>
                <c:pt idx="31824">
                  <c:v>-306.81449999999995</c:v>
                </c:pt>
                <c:pt idx="31825">
                  <c:v>-306.8125</c:v>
                </c:pt>
                <c:pt idx="31826">
                  <c:v>-306.81049999999999</c:v>
                </c:pt>
                <c:pt idx="31827">
                  <c:v>-306.80849999999998</c:v>
                </c:pt>
                <c:pt idx="31828">
                  <c:v>-306.80649999999997</c:v>
                </c:pt>
                <c:pt idx="31829">
                  <c:v>-306.80449999999996</c:v>
                </c:pt>
                <c:pt idx="31830">
                  <c:v>-306.80250000000001</c:v>
                </c:pt>
                <c:pt idx="31831">
                  <c:v>-306.8005</c:v>
                </c:pt>
                <c:pt idx="31832">
                  <c:v>-306.79849999999999</c:v>
                </c:pt>
                <c:pt idx="31833">
                  <c:v>-306.79649999999998</c:v>
                </c:pt>
                <c:pt idx="31834">
                  <c:v>-306.79449999999997</c:v>
                </c:pt>
                <c:pt idx="31835">
                  <c:v>-306.79249999999996</c:v>
                </c:pt>
                <c:pt idx="31836">
                  <c:v>-306.79049999999995</c:v>
                </c:pt>
                <c:pt idx="31837">
                  <c:v>-306.7885</c:v>
                </c:pt>
                <c:pt idx="31838">
                  <c:v>-306.78649999999999</c:v>
                </c:pt>
                <c:pt idx="31839">
                  <c:v>-306.78449999999998</c:v>
                </c:pt>
                <c:pt idx="31840">
                  <c:v>-306.78249999999997</c:v>
                </c:pt>
                <c:pt idx="31841">
                  <c:v>-306.78049999999996</c:v>
                </c:pt>
                <c:pt idx="31842">
                  <c:v>-306.77850000000001</c:v>
                </c:pt>
                <c:pt idx="31843">
                  <c:v>-306.7765</c:v>
                </c:pt>
                <c:pt idx="31844">
                  <c:v>-306.77449999999999</c:v>
                </c:pt>
                <c:pt idx="31845">
                  <c:v>-306.77249999999998</c:v>
                </c:pt>
                <c:pt idx="31846">
                  <c:v>-306.77049999999997</c:v>
                </c:pt>
                <c:pt idx="31847">
                  <c:v>-306.76849999999996</c:v>
                </c:pt>
                <c:pt idx="31848">
                  <c:v>-306.76649999999995</c:v>
                </c:pt>
                <c:pt idx="31849">
                  <c:v>-306.7645</c:v>
                </c:pt>
                <c:pt idx="31850">
                  <c:v>-306.76249999999999</c:v>
                </c:pt>
                <c:pt idx="31851">
                  <c:v>-306.76049999999998</c:v>
                </c:pt>
                <c:pt idx="31852">
                  <c:v>-306.75849999999997</c:v>
                </c:pt>
                <c:pt idx="31853">
                  <c:v>-306.75649999999996</c:v>
                </c:pt>
                <c:pt idx="31854">
                  <c:v>-306.75450000000001</c:v>
                </c:pt>
                <c:pt idx="31855">
                  <c:v>-306.7525</c:v>
                </c:pt>
                <c:pt idx="31856">
                  <c:v>-306.75049999999999</c:v>
                </c:pt>
                <c:pt idx="31857">
                  <c:v>-306.74849999999998</c:v>
                </c:pt>
                <c:pt idx="31858">
                  <c:v>-306.74649999999997</c:v>
                </c:pt>
                <c:pt idx="31859">
                  <c:v>-306.74449999999996</c:v>
                </c:pt>
                <c:pt idx="31860">
                  <c:v>-306.74249999999995</c:v>
                </c:pt>
                <c:pt idx="31861">
                  <c:v>-306.7405</c:v>
                </c:pt>
                <c:pt idx="31862">
                  <c:v>-306.73849999999999</c:v>
                </c:pt>
                <c:pt idx="31863">
                  <c:v>-306.73649999999998</c:v>
                </c:pt>
                <c:pt idx="31864">
                  <c:v>-306.73449999999997</c:v>
                </c:pt>
                <c:pt idx="31865">
                  <c:v>-306.73249999999996</c:v>
                </c:pt>
                <c:pt idx="31866">
                  <c:v>-306.73050000000001</c:v>
                </c:pt>
                <c:pt idx="31867">
                  <c:v>-306.7285</c:v>
                </c:pt>
                <c:pt idx="31868">
                  <c:v>-306.72649999999999</c:v>
                </c:pt>
                <c:pt idx="31869">
                  <c:v>-306.72449999999998</c:v>
                </c:pt>
                <c:pt idx="31870">
                  <c:v>-306.72249999999997</c:v>
                </c:pt>
                <c:pt idx="31871">
                  <c:v>-306.72049999999996</c:v>
                </c:pt>
                <c:pt idx="31872">
                  <c:v>-306.71849999999995</c:v>
                </c:pt>
                <c:pt idx="31873">
                  <c:v>-306.7165</c:v>
                </c:pt>
                <c:pt idx="31874">
                  <c:v>-306.71449999999999</c:v>
                </c:pt>
                <c:pt idx="31875">
                  <c:v>-306.71249999999998</c:v>
                </c:pt>
                <c:pt idx="31876">
                  <c:v>-306.71049999999997</c:v>
                </c:pt>
                <c:pt idx="31877">
                  <c:v>-306.70849999999996</c:v>
                </c:pt>
                <c:pt idx="31878">
                  <c:v>-306.70650000000001</c:v>
                </c:pt>
                <c:pt idx="31879">
                  <c:v>-306.7045</c:v>
                </c:pt>
                <c:pt idx="31880">
                  <c:v>-306.70249999999999</c:v>
                </c:pt>
                <c:pt idx="31881">
                  <c:v>-306.70049999999998</c:v>
                </c:pt>
                <c:pt idx="31882">
                  <c:v>-306.69849999999997</c:v>
                </c:pt>
                <c:pt idx="31883">
                  <c:v>-306.69649999999996</c:v>
                </c:pt>
                <c:pt idx="31884">
                  <c:v>-306.69449999999995</c:v>
                </c:pt>
                <c:pt idx="31885">
                  <c:v>-306.6925</c:v>
                </c:pt>
                <c:pt idx="31886">
                  <c:v>-306.69049999999999</c:v>
                </c:pt>
                <c:pt idx="31887">
                  <c:v>-306.68849999999998</c:v>
                </c:pt>
                <c:pt idx="31888">
                  <c:v>-306.68649999999997</c:v>
                </c:pt>
                <c:pt idx="31889">
                  <c:v>-306.68449999999996</c:v>
                </c:pt>
                <c:pt idx="31890">
                  <c:v>-306.6825</c:v>
                </c:pt>
                <c:pt idx="31891">
                  <c:v>-306.68049999999999</c:v>
                </c:pt>
                <c:pt idx="31892">
                  <c:v>-306.67849999999999</c:v>
                </c:pt>
                <c:pt idx="31893">
                  <c:v>-306.67649999999998</c:v>
                </c:pt>
                <c:pt idx="31894">
                  <c:v>-306.67449999999997</c:v>
                </c:pt>
                <c:pt idx="31895">
                  <c:v>-306.67249999999996</c:v>
                </c:pt>
                <c:pt idx="31896">
                  <c:v>-306.67049999999995</c:v>
                </c:pt>
                <c:pt idx="31897">
                  <c:v>-306.66849999999999</c:v>
                </c:pt>
                <c:pt idx="31898">
                  <c:v>-306.66649999999998</c:v>
                </c:pt>
                <c:pt idx="31899">
                  <c:v>-306.66449999999998</c:v>
                </c:pt>
                <c:pt idx="31900">
                  <c:v>-306.66249999999997</c:v>
                </c:pt>
                <c:pt idx="31901">
                  <c:v>-306.66049999999996</c:v>
                </c:pt>
                <c:pt idx="31902">
                  <c:v>-306.6585</c:v>
                </c:pt>
                <c:pt idx="31903">
                  <c:v>-306.65649999999999</c:v>
                </c:pt>
                <c:pt idx="31904">
                  <c:v>-306.65449999999998</c:v>
                </c:pt>
                <c:pt idx="31905">
                  <c:v>-306.65249999999997</c:v>
                </c:pt>
                <c:pt idx="31906">
                  <c:v>-306.65049999999997</c:v>
                </c:pt>
                <c:pt idx="31907">
                  <c:v>-306.64849999999996</c:v>
                </c:pt>
                <c:pt idx="31908">
                  <c:v>-306.64649999999995</c:v>
                </c:pt>
                <c:pt idx="31909">
                  <c:v>-306.64449999999999</c:v>
                </c:pt>
                <c:pt idx="31910">
                  <c:v>-306.64249999999998</c:v>
                </c:pt>
                <c:pt idx="31911">
                  <c:v>-306.64049999999997</c:v>
                </c:pt>
                <c:pt idx="31912">
                  <c:v>-306.63849999999996</c:v>
                </c:pt>
                <c:pt idx="31913">
                  <c:v>-306.63649999999996</c:v>
                </c:pt>
                <c:pt idx="31914">
                  <c:v>-306.6345</c:v>
                </c:pt>
                <c:pt idx="31915">
                  <c:v>-306.63249999999999</c:v>
                </c:pt>
                <c:pt idx="31916">
                  <c:v>-306.63049999999998</c:v>
                </c:pt>
                <c:pt idx="31917">
                  <c:v>-306.62849999999997</c:v>
                </c:pt>
                <c:pt idx="31918">
                  <c:v>-306.62649999999996</c:v>
                </c:pt>
                <c:pt idx="31919">
                  <c:v>-306.62449999999995</c:v>
                </c:pt>
                <c:pt idx="31920">
                  <c:v>-306.62249999999995</c:v>
                </c:pt>
                <c:pt idx="31921">
                  <c:v>-306.62049999999999</c:v>
                </c:pt>
                <c:pt idx="31922">
                  <c:v>-306.61849999999998</c:v>
                </c:pt>
                <c:pt idx="31923">
                  <c:v>-306.61649999999997</c:v>
                </c:pt>
                <c:pt idx="31924">
                  <c:v>-306.61449999999996</c:v>
                </c:pt>
                <c:pt idx="31925">
                  <c:v>-306.61249999999995</c:v>
                </c:pt>
                <c:pt idx="31926">
                  <c:v>-306.6105</c:v>
                </c:pt>
                <c:pt idx="31927">
                  <c:v>-306.60849999999999</c:v>
                </c:pt>
                <c:pt idx="31928">
                  <c:v>-306.60649999999998</c:v>
                </c:pt>
                <c:pt idx="31929">
                  <c:v>-306.60449999999997</c:v>
                </c:pt>
                <c:pt idx="31930">
                  <c:v>-306.60249999999996</c:v>
                </c:pt>
                <c:pt idx="31931">
                  <c:v>-306.60049999999995</c:v>
                </c:pt>
                <c:pt idx="31932">
                  <c:v>-306.5985</c:v>
                </c:pt>
                <c:pt idx="31933">
                  <c:v>-306.59649999999999</c:v>
                </c:pt>
                <c:pt idx="31934">
                  <c:v>-306.59449999999998</c:v>
                </c:pt>
                <c:pt idx="31935">
                  <c:v>-306.59249999999997</c:v>
                </c:pt>
                <c:pt idx="31936">
                  <c:v>-306.59049999999996</c:v>
                </c:pt>
                <c:pt idx="31937">
                  <c:v>-306.58849999999995</c:v>
                </c:pt>
                <c:pt idx="31938">
                  <c:v>-306.5865</c:v>
                </c:pt>
                <c:pt idx="31939">
                  <c:v>-306.58449999999999</c:v>
                </c:pt>
                <c:pt idx="31940">
                  <c:v>-306.58249999999998</c:v>
                </c:pt>
                <c:pt idx="31941">
                  <c:v>-306.58049999999997</c:v>
                </c:pt>
                <c:pt idx="31942">
                  <c:v>-306.57849999999996</c:v>
                </c:pt>
                <c:pt idx="31943">
                  <c:v>-306.57649999999995</c:v>
                </c:pt>
                <c:pt idx="31944">
                  <c:v>-306.5745</c:v>
                </c:pt>
                <c:pt idx="31945">
                  <c:v>-306.57249999999999</c:v>
                </c:pt>
                <c:pt idx="31946">
                  <c:v>-306.57049999999998</c:v>
                </c:pt>
                <c:pt idx="31947">
                  <c:v>-306.56849999999997</c:v>
                </c:pt>
                <c:pt idx="31948">
                  <c:v>-306.56649999999996</c:v>
                </c:pt>
                <c:pt idx="31949">
                  <c:v>-306.56449999999995</c:v>
                </c:pt>
                <c:pt idx="31950">
                  <c:v>-306.5625</c:v>
                </c:pt>
                <c:pt idx="31951">
                  <c:v>-306.56049999999999</c:v>
                </c:pt>
                <c:pt idx="31952">
                  <c:v>-306.55849999999998</c:v>
                </c:pt>
                <c:pt idx="31953">
                  <c:v>-306.55649999999997</c:v>
                </c:pt>
                <c:pt idx="31954">
                  <c:v>-306.55449999999996</c:v>
                </c:pt>
                <c:pt idx="31955">
                  <c:v>-306.55250000000001</c:v>
                </c:pt>
                <c:pt idx="31956">
                  <c:v>-306.5505</c:v>
                </c:pt>
                <c:pt idx="31957">
                  <c:v>-306.54849999999999</c:v>
                </c:pt>
                <c:pt idx="31958">
                  <c:v>-306.54649999999998</c:v>
                </c:pt>
                <c:pt idx="31959">
                  <c:v>-306.54449999999997</c:v>
                </c:pt>
                <c:pt idx="31960">
                  <c:v>-306.54249999999996</c:v>
                </c:pt>
                <c:pt idx="31961">
                  <c:v>-306.54049999999995</c:v>
                </c:pt>
                <c:pt idx="31962">
                  <c:v>-306.5385</c:v>
                </c:pt>
                <c:pt idx="31963">
                  <c:v>-306.53649999999999</c:v>
                </c:pt>
                <c:pt idx="31964">
                  <c:v>-306.53449999999998</c:v>
                </c:pt>
                <c:pt idx="31965">
                  <c:v>-306.53249999999997</c:v>
                </c:pt>
                <c:pt idx="31966">
                  <c:v>-306.53049999999996</c:v>
                </c:pt>
                <c:pt idx="31967">
                  <c:v>-306.52850000000001</c:v>
                </c:pt>
                <c:pt idx="31968">
                  <c:v>-306.5265</c:v>
                </c:pt>
                <c:pt idx="31969">
                  <c:v>-306.52449999999999</c:v>
                </c:pt>
                <c:pt idx="31970">
                  <c:v>-306.52249999999998</c:v>
                </c:pt>
                <c:pt idx="31971">
                  <c:v>-306.52049999999997</c:v>
                </c:pt>
                <c:pt idx="31972">
                  <c:v>-306.51849999999996</c:v>
                </c:pt>
                <c:pt idx="31973">
                  <c:v>-306.51649999999995</c:v>
                </c:pt>
                <c:pt idx="31974">
                  <c:v>-306.5145</c:v>
                </c:pt>
                <c:pt idx="31975">
                  <c:v>-306.51249999999999</c:v>
                </c:pt>
                <c:pt idx="31976">
                  <c:v>-306.51049999999998</c:v>
                </c:pt>
                <c:pt idx="31977">
                  <c:v>-306.50849999999997</c:v>
                </c:pt>
                <c:pt idx="31978">
                  <c:v>-306.50649999999996</c:v>
                </c:pt>
                <c:pt idx="31979">
                  <c:v>-306.50450000000001</c:v>
                </c:pt>
                <c:pt idx="31980">
                  <c:v>-306.5025</c:v>
                </c:pt>
                <c:pt idx="31981">
                  <c:v>-306.50049999999999</c:v>
                </c:pt>
                <c:pt idx="31982">
                  <c:v>-306.49849999999998</c:v>
                </c:pt>
                <c:pt idx="31983">
                  <c:v>-306.49649999999997</c:v>
                </c:pt>
                <c:pt idx="31984">
                  <c:v>-306.49449999999996</c:v>
                </c:pt>
                <c:pt idx="31985">
                  <c:v>-306.49249999999995</c:v>
                </c:pt>
                <c:pt idx="31986">
                  <c:v>-306.4905</c:v>
                </c:pt>
                <c:pt idx="31987">
                  <c:v>-306.48849999999999</c:v>
                </c:pt>
                <c:pt idx="31988">
                  <c:v>-306.48649999999998</c:v>
                </c:pt>
                <c:pt idx="31989">
                  <c:v>-306.48449999999997</c:v>
                </c:pt>
                <c:pt idx="31990">
                  <c:v>-306.48249999999996</c:v>
                </c:pt>
                <c:pt idx="31991">
                  <c:v>-306.48050000000001</c:v>
                </c:pt>
                <c:pt idx="31992">
                  <c:v>-306.4785</c:v>
                </c:pt>
                <c:pt idx="31993">
                  <c:v>-306.47649999999999</c:v>
                </c:pt>
                <c:pt idx="31994">
                  <c:v>-306.47449999999998</c:v>
                </c:pt>
                <c:pt idx="31995">
                  <c:v>-306.47249999999997</c:v>
                </c:pt>
                <c:pt idx="31996">
                  <c:v>-306.47049999999996</c:v>
                </c:pt>
                <c:pt idx="31997">
                  <c:v>-306.46849999999995</c:v>
                </c:pt>
                <c:pt idx="31998">
                  <c:v>-306.4665</c:v>
                </c:pt>
                <c:pt idx="31999">
                  <c:v>-306.46449999999999</c:v>
                </c:pt>
                <c:pt idx="32000">
                  <c:v>-306.46249999999998</c:v>
                </c:pt>
                <c:pt idx="32001">
                  <c:v>-306.46049999999997</c:v>
                </c:pt>
                <c:pt idx="32002">
                  <c:v>-306.45849999999996</c:v>
                </c:pt>
                <c:pt idx="32003">
                  <c:v>-306.45650000000001</c:v>
                </c:pt>
                <c:pt idx="32004">
                  <c:v>-306.4545</c:v>
                </c:pt>
                <c:pt idx="32005">
                  <c:v>-306.45249999999999</c:v>
                </c:pt>
                <c:pt idx="32006">
                  <c:v>-306.45049999999998</c:v>
                </c:pt>
                <c:pt idx="32007">
                  <c:v>-306.44849999999997</c:v>
                </c:pt>
                <c:pt idx="32008">
                  <c:v>-306.44649999999996</c:v>
                </c:pt>
                <c:pt idx="32009">
                  <c:v>-306.44449999999995</c:v>
                </c:pt>
                <c:pt idx="32010">
                  <c:v>-306.4425</c:v>
                </c:pt>
                <c:pt idx="32011">
                  <c:v>-306.44049999999999</c:v>
                </c:pt>
                <c:pt idx="32012">
                  <c:v>-306.43849999999998</c:v>
                </c:pt>
                <c:pt idx="32013">
                  <c:v>-306.43649999999997</c:v>
                </c:pt>
                <c:pt idx="32014">
                  <c:v>-306.43449999999996</c:v>
                </c:pt>
                <c:pt idx="32015">
                  <c:v>-306.4325</c:v>
                </c:pt>
                <c:pt idx="32016">
                  <c:v>-306.43049999999999</c:v>
                </c:pt>
                <c:pt idx="32017">
                  <c:v>-306.42849999999999</c:v>
                </c:pt>
                <c:pt idx="32018">
                  <c:v>-306.42649999999998</c:v>
                </c:pt>
                <c:pt idx="32019">
                  <c:v>-306.42449999999997</c:v>
                </c:pt>
                <c:pt idx="32020">
                  <c:v>-306.42249999999996</c:v>
                </c:pt>
                <c:pt idx="32021">
                  <c:v>-306.42049999999995</c:v>
                </c:pt>
                <c:pt idx="32022">
                  <c:v>-306.41849999999999</c:v>
                </c:pt>
                <c:pt idx="32023">
                  <c:v>-306.41649999999998</c:v>
                </c:pt>
                <c:pt idx="32024">
                  <c:v>-306.41449999999998</c:v>
                </c:pt>
                <c:pt idx="32025">
                  <c:v>-306.41249999999997</c:v>
                </c:pt>
                <c:pt idx="32026">
                  <c:v>-306.41049999999996</c:v>
                </c:pt>
                <c:pt idx="32027">
                  <c:v>-306.4085</c:v>
                </c:pt>
                <c:pt idx="32028">
                  <c:v>-306.40649999999999</c:v>
                </c:pt>
                <c:pt idx="32029">
                  <c:v>-306.40449999999998</c:v>
                </c:pt>
                <c:pt idx="32030">
                  <c:v>-306.40249999999997</c:v>
                </c:pt>
                <c:pt idx="32031">
                  <c:v>-306.40049999999997</c:v>
                </c:pt>
                <c:pt idx="32032">
                  <c:v>-306.39850000000001</c:v>
                </c:pt>
                <c:pt idx="32033">
                  <c:v>-306.39649999999995</c:v>
                </c:pt>
                <c:pt idx="32034">
                  <c:v>-306.39449999999999</c:v>
                </c:pt>
                <c:pt idx="32035">
                  <c:v>-306.39249999999998</c:v>
                </c:pt>
                <c:pt idx="32036">
                  <c:v>-306.39049999999997</c:v>
                </c:pt>
                <c:pt idx="32037">
                  <c:v>-306.38849999999996</c:v>
                </c:pt>
                <c:pt idx="32038">
                  <c:v>-306.38649999999996</c:v>
                </c:pt>
                <c:pt idx="32039">
                  <c:v>-306.3845</c:v>
                </c:pt>
                <c:pt idx="32040">
                  <c:v>-306.38249999999999</c:v>
                </c:pt>
                <c:pt idx="32041">
                  <c:v>-306.38049999999998</c:v>
                </c:pt>
                <c:pt idx="32042">
                  <c:v>-306.37849999999997</c:v>
                </c:pt>
                <c:pt idx="32043">
                  <c:v>-306.37649999999996</c:v>
                </c:pt>
                <c:pt idx="32044">
                  <c:v>-306.37450000000001</c:v>
                </c:pt>
                <c:pt idx="32045">
                  <c:v>-306.37249999999995</c:v>
                </c:pt>
                <c:pt idx="32046">
                  <c:v>-306.37049999999999</c:v>
                </c:pt>
                <c:pt idx="32047">
                  <c:v>-306.36849999999998</c:v>
                </c:pt>
                <c:pt idx="32048">
                  <c:v>-306.36649999999997</c:v>
                </c:pt>
                <c:pt idx="32049">
                  <c:v>-306.36449999999996</c:v>
                </c:pt>
                <c:pt idx="32050">
                  <c:v>-306.36249999999995</c:v>
                </c:pt>
                <c:pt idx="32051">
                  <c:v>-306.3605</c:v>
                </c:pt>
                <c:pt idx="32052">
                  <c:v>-306.35849999999999</c:v>
                </c:pt>
                <c:pt idx="32053">
                  <c:v>-306.35649999999998</c:v>
                </c:pt>
                <c:pt idx="32054">
                  <c:v>-306.35449999999997</c:v>
                </c:pt>
                <c:pt idx="32055">
                  <c:v>-306.35249999999996</c:v>
                </c:pt>
                <c:pt idx="32056">
                  <c:v>-306.35050000000001</c:v>
                </c:pt>
                <c:pt idx="32057">
                  <c:v>-306.34849999999994</c:v>
                </c:pt>
                <c:pt idx="32058">
                  <c:v>-306.34649999999999</c:v>
                </c:pt>
                <c:pt idx="32059">
                  <c:v>-306.34449999999998</c:v>
                </c:pt>
                <c:pt idx="32060">
                  <c:v>-306.34249999999997</c:v>
                </c:pt>
                <c:pt idx="32061">
                  <c:v>-306.34049999999996</c:v>
                </c:pt>
                <c:pt idx="32062">
                  <c:v>-306.33849999999995</c:v>
                </c:pt>
                <c:pt idx="32063">
                  <c:v>-306.3365</c:v>
                </c:pt>
                <c:pt idx="32064">
                  <c:v>-306.33449999999999</c:v>
                </c:pt>
                <c:pt idx="32065">
                  <c:v>-306.33249999999998</c:v>
                </c:pt>
                <c:pt idx="32066">
                  <c:v>-306.33049999999997</c:v>
                </c:pt>
                <c:pt idx="32067">
                  <c:v>-306.32849999999996</c:v>
                </c:pt>
                <c:pt idx="32068">
                  <c:v>-306.32650000000001</c:v>
                </c:pt>
                <c:pt idx="32069">
                  <c:v>-306.32449999999994</c:v>
                </c:pt>
                <c:pt idx="32070">
                  <c:v>-306.32249999999999</c:v>
                </c:pt>
                <c:pt idx="32071">
                  <c:v>-306.32049999999998</c:v>
                </c:pt>
                <c:pt idx="32072">
                  <c:v>-306.31849999999997</c:v>
                </c:pt>
                <c:pt idx="32073">
                  <c:v>-306.31649999999996</c:v>
                </c:pt>
                <c:pt idx="32074">
                  <c:v>-306.31449999999995</c:v>
                </c:pt>
                <c:pt idx="32075">
                  <c:v>-306.3125</c:v>
                </c:pt>
                <c:pt idx="32076">
                  <c:v>-306.31049999999999</c:v>
                </c:pt>
                <c:pt idx="32077">
                  <c:v>-306.30849999999998</c:v>
                </c:pt>
                <c:pt idx="32078">
                  <c:v>-306.30649999999997</c:v>
                </c:pt>
                <c:pt idx="32079">
                  <c:v>-306.30449999999996</c:v>
                </c:pt>
                <c:pt idx="32080">
                  <c:v>-306.30250000000001</c:v>
                </c:pt>
                <c:pt idx="32081">
                  <c:v>-306.30049999999994</c:v>
                </c:pt>
                <c:pt idx="32082">
                  <c:v>-306.29849999999999</c:v>
                </c:pt>
                <c:pt idx="32083">
                  <c:v>-306.29649999999998</c:v>
                </c:pt>
                <c:pt idx="32084">
                  <c:v>-306.29449999999997</c:v>
                </c:pt>
                <c:pt idx="32085">
                  <c:v>-306.29249999999996</c:v>
                </c:pt>
                <c:pt idx="32086">
                  <c:v>-306.29049999999995</c:v>
                </c:pt>
                <c:pt idx="32087">
                  <c:v>-306.2885</c:v>
                </c:pt>
                <c:pt idx="32088">
                  <c:v>-306.28649999999999</c:v>
                </c:pt>
                <c:pt idx="32089">
                  <c:v>-306.28449999999998</c:v>
                </c:pt>
                <c:pt idx="32090">
                  <c:v>-306.28249999999997</c:v>
                </c:pt>
                <c:pt idx="32091">
                  <c:v>-306.28049999999996</c:v>
                </c:pt>
                <c:pt idx="32092">
                  <c:v>-306.27850000000001</c:v>
                </c:pt>
                <c:pt idx="32093">
                  <c:v>-306.27649999999994</c:v>
                </c:pt>
                <c:pt idx="32094">
                  <c:v>-306.27449999999999</c:v>
                </c:pt>
                <c:pt idx="32095">
                  <c:v>-306.27249999999998</c:v>
                </c:pt>
                <c:pt idx="32096">
                  <c:v>-306.27049999999997</c:v>
                </c:pt>
                <c:pt idx="32097">
                  <c:v>-306.26849999999996</c:v>
                </c:pt>
                <c:pt idx="32098">
                  <c:v>-306.26649999999995</c:v>
                </c:pt>
                <c:pt idx="32099">
                  <c:v>-306.2645</c:v>
                </c:pt>
                <c:pt idx="32100">
                  <c:v>-306.26249999999999</c:v>
                </c:pt>
                <c:pt idx="32101">
                  <c:v>-306.26049999999998</c:v>
                </c:pt>
                <c:pt idx="32102">
                  <c:v>-306.25849999999997</c:v>
                </c:pt>
                <c:pt idx="32103">
                  <c:v>-306.25649999999996</c:v>
                </c:pt>
                <c:pt idx="32104">
                  <c:v>-306.25450000000001</c:v>
                </c:pt>
                <c:pt idx="32105">
                  <c:v>-306.2525</c:v>
                </c:pt>
                <c:pt idx="32106">
                  <c:v>-306.25049999999999</c:v>
                </c:pt>
                <c:pt idx="32107">
                  <c:v>-306.24849999999998</c:v>
                </c:pt>
                <c:pt idx="32108">
                  <c:v>-306.24649999999997</c:v>
                </c:pt>
                <c:pt idx="32109">
                  <c:v>-306.24449999999996</c:v>
                </c:pt>
                <c:pt idx="32110">
                  <c:v>-306.24249999999995</c:v>
                </c:pt>
                <c:pt idx="32111">
                  <c:v>-306.2405</c:v>
                </c:pt>
                <c:pt idx="32112">
                  <c:v>-306.23849999999999</c:v>
                </c:pt>
                <c:pt idx="32113">
                  <c:v>-306.23649999999998</c:v>
                </c:pt>
                <c:pt idx="32114">
                  <c:v>-306.23449999999997</c:v>
                </c:pt>
                <c:pt idx="32115">
                  <c:v>-306.23249999999996</c:v>
                </c:pt>
                <c:pt idx="32116">
                  <c:v>-306.23050000000001</c:v>
                </c:pt>
                <c:pt idx="32117">
                  <c:v>-306.2285</c:v>
                </c:pt>
                <c:pt idx="32118">
                  <c:v>-306.22649999999999</c:v>
                </c:pt>
                <c:pt idx="32119">
                  <c:v>-306.22449999999998</c:v>
                </c:pt>
                <c:pt idx="32120">
                  <c:v>-306.22249999999997</c:v>
                </c:pt>
                <c:pt idx="32121">
                  <c:v>-306.22049999999996</c:v>
                </c:pt>
                <c:pt idx="32122">
                  <c:v>-306.21849999999995</c:v>
                </c:pt>
                <c:pt idx="32123">
                  <c:v>-306.2165</c:v>
                </c:pt>
                <c:pt idx="32124">
                  <c:v>-306.21449999999999</c:v>
                </c:pt>
                <c:pt idx="32125">
                  <c:v>-306.21249999999998</c:v>
                </c:pt>
                <c:pt idx="32126">
                  <c:v>-306.21049999999997</c:v>
                </c:pt>
                <c:pt idx="32127">
                  <c:v>-306.20849999999996</c:v>
                </c:pt>
                <c:pt idx="32128">
                  <c:v>-306.20650000000001</c:v>
                </c:pt>
                <c:pt idx="32129">
                  <c:v>-306.2045</c:v>
                </c:pt>
                <c:pt idx="32130">
                  <c:v>-306.20249999999999</c:v>
                </c:pt>
                <c:pt idx="32131">
                  <c:v>-306.20049999999998</c:v>
                </c:pt>
                <c:pt idx="32132">
                  <c:v>-306.19849999999997</c:v>
                </c:pt>
                <c:pt idx="32133">
                  <c:v>-306.19649999999996</c:v>
                </c:pt>
                <c:pt idx="32134">
                  <c:v>-306.19449999999995</c:v>
                </c:pt>
                <c:pt idx="32135">
                  <c:v>-306.1925</c:v>
                </c:pt>
                <c:pt idx="32136">
                  <c:v>-306.19049999999999</c:v>
                </c:pt>
                <c:pt idx="32137">
                  <c:v>-306.18849999999998</c:v>
                </c:pt>
                <c:pt idx="32138">
                  <c:v>-306.18649999999997</c:v>
                </c:pt>
                <c:pt idx="32139">
                  <c:v>-306.18449999999996</c:v>
                </c:pt>
                <c:pt idx="32140">
                  <c:v>-306.1825</c:v>
                </c:pt>
                <c:pt idx="32141">
                  <c:v>-306.18049999999999</c:v>
                </c:pt>
                <c:pt idx="32142">
                  <c:v>-306.17849999999999</c:v>
                </c:pt>
                <c:pt idx="32143">
                  <c:v>-306.17649999999998</c:v>
                </c:pt>
                <c:pt idx="32144">
                  <c:v>-306.17449999999997</c:v>
                </c:pt>
                <c:pt idx="32145">
                  <c:v>-306.17249999999996</c:v>
                </c:pt>
                <c:pt idx="32146">
                  <c:v>-306.17049999999995</c:v>
                </c:pt>
                <c:pt idx="32147">
                  <c:v>-306.16849999999999</c:v>
                </c:pt>
                <c:pt idx="32148">
                  <c:v>-306.16649999999998</c:v>
                </c:pt>
                <c:pt idx="32149">
                  <c:v>-306.16449999999998</c:v>
                </c:pt>
                <c:pt idx="32150">
                  <c:v>-306.16249999999997</c:v>
                </c:pt>
                <c:pt idx="32151">
                  <c:v>-306.16049999999996</c:v>
                </c:pt>
                <c:pt idx="32152">
                  <c:v>-306.1585</c:v>
                </c:pt>
                <c:pt idx="32153">
                  <c:v>-306.15649999999999</c:v>
                </c:pt>
                <c:pt idx="32154">
                  <c:v>-306.15449999999998</c:v>
                </c:pt>
                <c:pt idx="32155">
                  <c:v>-306.15249999999997</c:v>
                </c:pt>
                <c:pt idx="32156">
                  <c:v>-306.15049999999997</c:v>
                </c:pt>
                <c:pt idx="32157">
                  <c:v>-306.14850000000001</c:v>
                </c:pt>
                <c:pt idx="32158">
                  <c:v>-306.14649999999995</c:v>
                </c:pt>
                <c:pt idx="32159">
                  <c:v>-306.14449999999999</c:v>
                </c:pt>
                <c:pt idx="32160">
                  <c:v>-306.14249999999998</c:v>
                </c:pt>
                <c:pt idx="32161">
                  <c:v>-306.14049999999997</c:v>
                </c:pt>
                <c:pt idx="32162">
                  <c:v>-306.13849999999996</c:v>
                </c:pt>
                <c:pt idx="32163">
                  <c:v>-306.13649999999996</c:v>
                </c:pt>
                <c:pt idx="32164">
                  <c:v>-306.1345</c:v>
                </c:pt>
                <c:pt idx="32165">
                  <c:v>-306.13249999999999</c:v>
                </c:pt>
                <c:pt idx="32166">
                  <c:v>-306.13049999999998</c:v>
                </c:pt>
                <c:pt idx="32167">
                  <c:v>-306.12849999999997</c:v>
                </c:pt>
                <c:pt idx="32168">
                  <c:v>-306.12649999999996</c:v>
                </c:pt>
                <c:pt idx="32169">
                  <c:v>-306.12450000000001</c:v>
                </c:pt>
                <c:pt idx="32170">
                  <c:v>-306.12249999999995</c:v>
                </c:pt>
                <c:pt idx="32171">
                  <c:v>-306.12049999999999</c:v>
                </c:pt>
                <c:pt idx="32172">
                  <c:v>-306.11849999999998</c:v>
                </c:pt>
                <c:pt idx="32173">
                  <c:v>-306.11649999999997</c:v>
                </c:pt>
                <c:pt idx="32174">
                  <c:v>-306.11449999999996</c:v>
                </c:pt>
                <c:pt idx="32175">
                  <c:v>-306.11249999999995</c:v>
                </c:pt>
                <c:pt idx="32176">
                  <c:v>-306.1105</c:v>
                </c:pt>
                <c:pt idx="32177">
                  <c:v>-306.10849999999999</c:v>
                </c:pt>
                <c:pt idx="32178">
                  <c:v>-306.10649999999998</c:v>
                </c:pt>
                <c:pt idx="32179">
                  <c:v>-306.10449999999997</c:v>
                </c:pt>
                <c:pt idx="32180">
                  <c:v>-306.10249999999996</c:v>
                </c:pt>
                <c:pt idx="32181">
                  <c:v>-306.10050000000001</c:v>
                </c:pt>
                <c:pt idx="32182">
                  <c:v>-306.09849999999994</c:v>
                </c:pt>
                <c:pt idx="32183">
                  <c:v>-306.09649999999999</c:v>
                </c:pt>
                <c:pt idx="32184">
                  <c:v>-306.09449999999998</c:v>
                </c:pt>
                <c:pt idx="32185">
                  <c:v>-306.09249999999997</c:v>
                </c:pt>
                <c:pt idx="32186">
                  <c:v>-306.09049999999996</c:v>
                </c:pt>
                <c:pt idx="32187">
                  <c:v>-306.08849999999995</c:v>
                </c:pt>
                <c:pt idx="32188">
                  <c:v>-306.0865</c:v>
                </c:pt>
                <c:pt idx="32189">
                  <c:v>-306.08449999999999</c:v>
                </c:pt>
                <c:pt idx="32190">
                  <c:v>-306.08249999999998</c:v>
                </c:pt>
                <c:pt idx="32191">
                  <c:v>-306.08049999999997</c:v>
                </c:pt>
                <c:pt idx="32192">
                  <c:v>-306.07849999999996</c:v>
                </c:pt>
                <c:pt idx="32193">
                  <c:v>-306.07650000000001</c:v>
                </c:pt>
                <c:pt idx="32194">
                  <c:v>-306.07449999999994</c:v>
                </c:pt>
                <c:pt idx="32195">
                  <c:v>-306.07249999999999</c:v>
                </c:pt>
                <c:pt idx="32196">
                  <c:v>-306.07049999999998</c:v>
                </c:pt>
                <c:pt idx="32197">
                  <c:v>-306.06849999999997</c:v>
                </c:pt>
                <c:pt idx="32198">
                  <c:v>-306.06649999999996</c:v>
                </c:pt>
                <c:pt idx="32199">
                  <c:v>-306.06449999999995</c:v>
                </c:pt>
                <c:pt idx="32200">
                  <c:v>-306.0625</c:v>
                </c:pt>
                <c:pt idx="32201">
                  <c:v>-306.06049999999999</c:v>
                </c:pt>
                <c:pt idx="32202">
                  <c:v>-306.05849999999998</c:v>
                </c:pt>
                <c:pt idx="32203">
                  <c:v>-306.05649999999997</c:v>
                </c:pt>
                <c:pt idx="32204">
                  <c:v>-306.05449999999996</c:v>
                </c:pt>
                <c:pt idx="32205">
                  <c:v>-306.05250000000001</c:v>
                </c:pt>
                <c:pt idx="32206">
                  <c:v>-306.05049999999994</c:v>
                </c:pt>
                <c:pt idx="32207">
                  <c:v>-306.04849999999999</c:v>
                </c:pt>
                <c:pt idx="32208">
                  <c:v>-306.04649999999998</c:v>
                </c:pt>
                <c:pt idx="32209">
                  <c:v>-306.04449999999997</c:v>
                </c:pt>
                <c:pt idx="32210">
                  <c:v>-306.04249999999996</c:v>
                </c:pt>
                <c:pt idx="32211">
                  <c:v>-306.04049999999995</c:v>
                </c:pt>
                <c:pt idx="32212">
                  <c:v>-306.0385</c:v>
                </c:pt>
                <c:pt idx="32213">
                  <c:v>-306.03649999999999</c:v>
                </c:pt>
                <c:pt idx="32214">
                  <c:v>-306.03449999999998</c:v>
                </c:pt>
                <c:pt idx="32215">
                  <c:v>-306.03249999999997</c:v>
                </c:pt>
                <c:pt idx="32216">
                  <c:v>-306.03049999999996</c:v>
                </c:pt>
                <c:pt idx="32217">
                  <c:v>-306.02850000000001</c:v>
                </c:pt>
                <c:pt idx="32218">
                  <c:v>-306.02649999999994</c:v>
                </c:pt>
                <c:pt idx="32219">
                  <c:v>-306.02449999999999</c:v>
                </c:pt>
                <c:pt idx="32220">
                  <c:v>-306.02249999999998</c:v>
                </c:pt>
                <c:pt idx="32221">
                  <c:v>-306.02049999999997</c:v>
                </c:pt>
                <c:pt idx="32222">
                  <c:v>-306.01849999999996</c:v>
                </c:pt>
                <c:pt idx="32223">
                  <c:v>-306.01649999999995</c:v>
                </c:pt>
                <c:pt idx="32224">
                  <c:v>-306.0145</c:v>
                </c:pt>
                <c:pt idx="32225">
                  <c:v>-306.01249999999999</c:v>
                </c:pt>
                <c:pt idx="32226">
                  <c:v>-306.01049999999998</c:v>
                </c:pt>
                <c:pt idx="32227">
                  <c:v>-306.00849999999997</c:v>
                </c:pt>
                <c:pt idx="32228">
                  <c:v>-306.00649999999996</c:v>
                </c:pt>
                <c:pt idx="32229">
                  <c:v>-306.00450000000001</c:v>
                </c:pt>
                <c:pt idx="32230">
                  <c:v>-306.0025</c:v>
                </c:pt>
                <c:pt idx="32231">
                  <c:v>-306.00049999999999</c:v>
                </c:pt>
                <c:pt idx="32232">
                  <c:v>-305.99849999999998</c:v>
                </c:pt>
                <c:pt idx="32233">
                  <c:v>-305.99649999999997</c:v>
                </c:pt>
                <c:pt idx="32234">
                  <c:v>-305.99449999999996</c:v>
                </c:pt>
                <c:pt idx="32235">
                  <c:v>-305.99249999999995</c:v>
                </c:pt>
                <c:pt idx="32236">
                  <c:v>-305.9905</c:v>
                </c:pt>
                <c:pt idx="32237">
                  <c:v>-305.98849999999999</c:v>
                </c:pt>
                <c:pt idx="32238">
                  <c:v>-305.98649999999998</c:v>
                </c:pt>
                <c:pt idx="32239">
                  <c:v>-305.98449999999997</c:v>
                </c:pt>
                <c:pt idx="32240">
                  <c:v>-305.98249999999996</c:v>
                </c:pt>
                <c:pt idx="32241">
                  <c:v>-305.98050000000001</c:v>
                </c:pt>
                <c:pt idx="32242">
                  <c:v>-305.9785</c:v>
                </c:pt>
                <c:pt idx="32243">
                  <c:v>-305.97649999999999</c:v>
                </c:pt>
                <c:pt idx="32244">
                  <c:v>-305.97449999999998</c:v>
                </c:pt>
                <c:pt idx="32245">
                  <c:v>-305.97249999999997</c:v>
                </c:pt>
                <c:pt idx="32246">
                  <c:v>-305.97049999999996</c:v>
                </c:pt>
                <c:pt idx="32247">
                  <c:v>-305.96849999999995</c:v>
                </c:pt>
                <c:pt idx="32248">
                  <c:v>-305.9665</c:v>
                </c:pt>
                <c:pt idx="32249">
                  <c:v>-305.96449999999999</c:v>
                </c:pt>
                <c:pt idx="32250">
                  <c:v>-305.96249999999998</c:v>
                </c:pt>
                <c:pt idx="32251">
                  <c:v>-305.96049999999997</c:v>
                </c:pt>
                <c:pt idx="32252">
                  <c:v>-305.95849999999996</c:v>
                </c:pt>
                <c:pt idx="32253">
                  <c:v>-305.95650000000001</c:v>
                </c:pt>
                <c:pt idx="32254">
                  <c:v>-305.9545</c:v>
                </c:pt>
                <c:pt idx="32255">
                  <c:v>-305.95249999999999</c:v>
                </c:pt>
                <c:pt idx="32256">
                  <c:v>-305.95049999999998</c:v>
                </c:pt>
                <c:pt idx="32257">
                  <c:v>-305.94849999999997</c:v>
                </c:pt>
                <c:pt idx="32258">
                  <c:v>-305.94649999999996</c:v>
                </c:pt>
                <c:pt idx="32259">
                  <c:v>-305.94449999999995</c:v>
                </c:pt>
                <c:pt idx="32260">
                  <c:v>-305.9425</c:v>
                </c:pt>
                <c:pt idx="32261">
                  <c:v>-305.94049999999999</c:v>
                </c:pt>
                <c:pt idx="32262">
                  <c:v>-305.93849999999998</c:v>
                </c:pt>
                <c:pt idx="32263">
                  <c:v>-305.93649999999997</c:v>
                </c:pt>
                <c:pt idx="32264">
                  <c:v>-305.93449999999996</c:v>
                </c:pt>
                <c:pt idx="32265">
                  <c:v>-305.9325</c:v>
                </c:pt>
                <c:pt idx="32266">
                  <c:v>-305.93049999999999</c:v>
                </c:pt>
                <c:pt idx="32267">
                  <c:v>-305.92849999999999</c:v>
                </c:pt>
                <c:pt idx="32268">
                  <c:v>-305.92649999999998</c:v>
                </c:pt>
                <c:pt idx="32269">
                  <c:v>-305.92449999999997</c:v>
                </c:pt>
                <c:pt idx="32270">
                  <c:v>-305.92249999999996</c:v>
                </c:pt>
                <c:pt idx="32271">
                  <c:v>-305.92049999999995</c:v>
                </c:pt>
                <c:pt idx="32272">
                  <c:v>-305.91849999999999</c:v>
                </c:pt>
                <c:pt idx="32273">
                  <c:v>-305.91649999999998</c:v>
                </c:pt>
                <c:pt idx="32274">
                  <c:v>-305.91449999999998</c:v>
                </c:pt>
                <c:pt idx="32275">
                  <c:v>-305.91249999999997</c:v>
                </c:pt>
                <c:pt idx="32276">
                  <c:v>-305.91049999999996</c:v>
                </c:pt>
                <c:pt idx="32277">
                  <c:v>-305.9085</c:v>
                </c:pt>
                <c:pt idx="32278">
                  <c:v>-305.90649999999999</c:v>
                </c:pt>
                <c:pt idx="32279">
                  <c:v>-305.90449999999998</c:v>
                </c:pt>
                <c:pt idx="32280">
                  <c:v>-305.90249999999997</c:v>
                </c:pt>
                <c:pt idx="32281">
                  <c:v>-305.90049999999997</c:v>
                </c:pt>
                <c:pt idx="32282">
                  <c:v>-305.89850000000001</c:v>
                </c:pt>
                <c:pt idx="32283">
                  <c:v>-305.89649999999995</c:v>
                </c:pt>
                <c:pt idx="32284">
                  <c:v>-305.89449999999999</c:v>
                </c:pt>
                <c:pt idx="32285">
                  <c:v>-305.89249999999998</c:v>
                </c:pt>
                <c:pt idx="32286">
                  <c:v>-305.89049999999997</c:v>
                </c:pt>
                <c:pt idx="32287">
                  <c:v>-305.88849999999996</c:v>
                </c:pt>
                <c:pt idx="32288">
                  <c:v>-305.88649999999996</c:v>
                </c:pt>
                <c:pt idx="32289">
                  <c:v>-305.8845</c:v>
                </c:pt>
                <c:pt idx="32290">
                  <c:v>-305.88249999999999</c:v>
                </c:pt>
                <c:pt idx="32291">
                  <c:v>-305.88049999999998</c:v>
                </c:pt>
                <c:pt idx="32292">
                  <c:v>-305.87849999999997</c:v>
                </c:pt>
                <c:pt idx="32293">
                  <c:v>-305.87649999999996</c:v>
                </c:pt>
                <c:pt idx="32294">
                  <c:v>-305.87450000000001</c:v>
                </c:pt>
                <c:pt idx="32295">
                  <c:v>-305.87249999999995</c:v>
                </c:pt>
                <c:pt idx="32296">
                  <c:v>-305.87049999999999</c:v>
                </c:pt>
                <c:pt idx="32297">
                  <c:v>-305.86849999999998</c:v>
                </c:pt>
                <c:pt idx="32298">
                  <c:v>-305.86649999999997</c:v>
                </c:pt>
                <c:pt idx="32299">
                  <c:v>-305.86449999999996</c:v>
                </c:pt>
                <c:pt idx="32300">
                  <c:v>-305.86249999999995</c:v>
                </c:pt>
                <c:pt idx="32301">
                  <c:v>-305.8605</c:v>
                </c:pt>
                <c:pt idx="32302">
                  <c:v>-305.85849999999999</c:v>
                </c:pt>
                <c:pt idx="32303">
                  <c:v>-305.85649999999998</c:v>
                </c:pt>
                <c:pt idx="32304">
                  <c:v>-305.85449999999997</c:v>
                </c:pt>
                <c:pt idx="32305">
                  <c:v>-305.85249999999996</c:v>
                </c:pt>
                <c:pt idx="32306">
                  <c:v>-305.85050000000001</c:v>
                </c:pt>
                <c:pt idx="32307">
                  <c:v>-305.84849999999994</c:v>
                </c:pt>
                <c:pt idx="32308">
                  <c:v>-305.84649999999999</c:v>
                </c:pt>
                <c:pt idx="32309">
                  <c:v>-305.84449999999998</c:v>
                </c:pt>
                <c:pt idx="32310">
                  <c:v>-305.84249999999997</c:v>
                </c:pt>
                <c:pt idx="32311">
                  <c:v>-305.84049999999996</c:v>
                </c:pt>
                <c:pt idx="32312">
                  <c:v>-305.83849999999995</c:v>
                </c:pt>
                <c:pt idx="32313">
                  <c:v>-305.8365</c:v>
                </c:pt>
                <c:pt idx="32314">
                  <c:v>-305.83449999999999</c:v>
                </c:pt>
                <c:pt idx="32315">
                  <c:v>-305.83249999999998</c:v>
                </c:pt>
                <c:pt idx="32316">
                  <c:v>-305.83049999999997</c:v>
                </c:pt>
                <c:pt idx="32317">
                  <c:v>-305.82849999999996</c:v>
                </c:pt>
                <c:pt idx="32318">
                  <c:v>-305.82650000000001</c:v>
                </c:pt>
                <c:pt idx="32319">
                  <c:v>-305.82449999999994</c:v>
                </c:pt>
                <c:pt idx="32320">
                  <c:v>-305.82249999999999</c:v>
                </c:pt>
                <c:pt idx="32321">
                  <c:v>-305.82049999999998</c:v>
                </c:pt>
                <c:pt idx="32322">
                  <c:v>-305.81849999999997</c:v>
                </c:pt>
                <c:pt idx="32323">
                  <c:v>-305.81649999999996</c:v>
                </c:pt>
                <c:pt idx="32324">
                  <c:v>-305.81449999999995</c:v>
                </c:pt>
                <c:pt idx="32325">
                  <c:v>-305.8125</c:v>
                </c:pt>
                <c:pt idx="32326">
                  <c:v>-305.81049999999999</c:v>
                </c:pt>
                <c:pt idx="32327">
                  <c:v>-305.80849999999998</c:v>
                </c:pt>
                <c:pt idx="32328">
                  <c:v>-305.80649999999997</c:v>
                </c:pt>
                <c:pt idx="32329">
                  <c:v>-305.80449999999996</c:v>
                </c:pt>
                <c:pt idx="32330">
                  <c:v>-305.80250000000001</c:v>
                </c:pt>
                <c:pt idx="32331">
                  <c:v>-305.80049999999994</c:v>
                </c:pt>
                <c:pt idx="32332">
                  <c:v>-305.79849999999999</c:v>
                </c:pt>
                <c:pt idx="32333">
                  <c:v>-305.79649999999998</c:v>
                </c:pt>
                <c:pt idx="32334">
                  <c:v>-305.79449999999997</c:v>
                </c:pt>
                <c:pt idx="32335">
                  <c:v>-305.79249999999996</c:v>
                </c:pt>
                <c:pt idx="32336">
                  <c:v>-305.79049999999995</c:v>
                </c:pt>
                <c:pt idx="32337">
                  <c:v>-305.7885</c:v>
                </c:pt>
                <c:pt idx="32338">
                  <c:v>-305.78649999999999</c:v>
                </c:pt>
                <c:pt idx="32339">
                  <c:v>-305.78449999999998</c:v>
                </c:pt>
                <c:pt idx="32340">
                  <c:v>-305.78249999999997</c:v>
                </c:pt>
                <c:pt idx="32341">
                  <c:v>-305.78049999999996</c:v>
                </c:pt>
                <c:pt idx="32342">
                  <c:v>-305.77850000000001</c:v>
                </c:pt>
                <c:pt idx="32343">
                  <c:v>-305.77649999999994</c:v>
                </c:pt>
                <c:pt idx="32344">
                  <c:v>-305.77449999999999</c:v>
                </c:pt>
                <c:pt idx="32345">
                  <c:v>-305.77249999999998</c:v>
                </c:pt>
                <c:pt idx="32346">
                  <c:v>-305.77049999999997</c:v>
                </c:pt>
                <c:pt idx="32347">
                  <c:v>-305.76849999999996</c:v>
                </c:pt>
                <c:pt idx="32348">
                  <c:v>-305.76649999999995</c:v>
                </c:pt>
                <c:pt idx="32349">
                  <c:v>-305.7645</c:v>
                </c:pt>
                <c:pt idx="32350">
                  <c:v>-305.76249999999999</c:v>
                </c:pt>
                <c:pt idx="32351">
                  <c:v>-305.76049999999998</c:v>
                </c:pt>
                <c:pt idx="32352">
                  <c:v>-305.75849999999997</c:v>
                </c:pt>
                <c:pt idx="32353">
                  <c:v>-305.75649999999996</c:v>
                </c:pt>
                <c:pt idx="32354">
                  <c:v>-305.75450000000001</c:v>
                </c:pt>
                <c:pt idx="32355">
                  <c:v>-305.7525</c:v>
                </c:pt>
                <c:pt idx="32356">
                  <c:v>-305.75049999999999</c:v>
                </c:pt>
                <c:pt idx="32357">
                  <c:v>-305.74849999999998</c:v>
                </c:pt>
                <c:pt idx="32358">
                  <c:v>-305.74649999999997</c:v>
                </c:pt>
                <c:pt idx="32359">
                  <c:v>-305.74449999999996</c:v>
                </c:pt>
                <c:pt idx="32360">
                  <c:v>-305.74249999999995</c:v>
                </c:pt>
                <c:pt idx="32361">
                  <c:v>-305.7405</c:v>
                </c:pt>
                <c:pt idx="32362">
                  <c:v>-305.73849999999999</c:v>
                </c:pt>
                <c:pt idx="32363">
                  <c:v>-305.73649999999998</c:v>
                </c:pt>
                <c:pt idx="32364">
                  <c:v>-305.73449999999997</c:v>
                </c:pt>
                <c:pt idx="32365">
                  <c:v>-305.73249999999996</c:v>
                </c:pt>
                <c:pt idx="32366">
                  <c:v>-305.73050000000001</c:v>
                </c:pt>
                <c:pt idx="32367">
                  <c:v>-305.7285</c:v>
                </c:pt>
                <c:pt idx="32368">
                  <c:v>-305.72649999999999</c:v>
                </c:pt>
                <c:pt idx="32369">
                  <c:v>-305.72449999999998</c:v>
                </c:pt>
                <c:pt idx="32370">
                  <c:v>-305.72249999999997</c:v>
                </c:pt>
                <c:pt idx="32371">
                  <c:v>-305.72049999999996</c:v>
                </c:pt>
                <c:pt idx="32372">
                  <c:v>-305.71849999999995</c:v>
                </c:pt>
                <c:pt idx="32373">
                  <c:v>-305.7165</c:v>
                </c:pt>
                <c:pt idx="32374">
                  <c:v>-305.71449999999999</c:v>
                </c:pt>
                <c:pt idx="32375">
                  <c:v>-305.71249999999998</c:v>
                </c:pt>
                <c:pt idx="32376">
                  <c:v>-305.71049999999997</c:v>
                </c:pt>
                <c:pt idx="32377">
                  <c:v>-305.70849999999996</c:v>
                </c:pt>
                <c:pt idx="32378">
                  <c:v>-305.70650000000001</c:v>
                </c:pt>
                <c:pt idx="32379">
                  <c:v>-305.7045</c:v>
                </c:pt>
                <c:pt idx="32380">
                  <c:v>-305.70249999999999</c:v>
                </c:pt>
                <c:pt idx="32381">
                  <c:v>-305.70049999999998</c:v>
                </c:pt>
                <c:pt idx="32382">
                  <c:v>-305.69849999999997</c:v>
                </c:pt>
                <c:pt idx="32383">
                  <c:v>-305.69649999999996</c:v>
                </c:pt>
                <c:pt idx="32384">
                  <c:v>-305.69449999999995</c:v>
                </c:pt>
                <c:pt idx="32385">
                  <c:v>-305.6925</c:v>
                </c:pt>
                <c:pt idx="32386">
                  <c:v>-305.69049999999999</c:v>
                </c:pt>
                <c:pt idx="32387">
                  <c:v>-305.68849999999998</c:v>
                </c:pt>
                <c:pt idx="32388">
                  <c:v>-305.68649999999997</c:v>
                </c:pt>
                <c:pt idx="32389">
                  <c:v>-305.68449999999996</c:v>
                </c:pt>
                <c:pt idx="32390">
                  <c:v>-305.6825</c:v>
                </c:pt>
                <c:pt idx="32391">
                  <c:v>-305.68049999999999</c:v>
                </c:pt>
                <c:pt idx="32392">
                  <c:v>-305.67849999999999</c:v>
                </c:pt>
                <c:pt idx="32393">
                  <c:v>-305.67649999999998</c:v>
                </c:pt>
                <c:pt idx="32394">
                  <c:v>-305.67449999999997</c:v>
                </c:pt>
                <c:pt idx="32395">
                  <c:v>-305.67249999999996</c:v>
                </c:pt>
                <c:pt idx="32396">
                  <c:v>-305.67049999999995</c:v>
                </c:pt>
                <c:pt idx="32397">
                  <c:v>-305.66849999999999</c:v>
                </c:pt>
                <c:pt idx="32398">
                  <c:v>-305.66649999999998</c:v>
                </c:pt>
                <c:pt idx="32399">
                  <c:v>-305.66449999999998</c:v>
                </c:pt>
                <c:pt idx="32400">
                  <c:v>-305.66249999999997</c:v>
                </c:pt>
                <c:pt idx="32401">
                  <c:v>-305.66049999999996</c:v>
                </c:pt>
                <c:pt idx="32402">
                  <c:v>-305.6585</c:v>
                </c:pt>
                <c:pt idx="32403">
                  <c:v>-305.65649999999999</c:v>
                </c:pt>
                <c:pt idx="32404">
                  <c:v>-305.65449999999998</c:v>
                </c:pt>
                <c:pt idx="32405">
                  <c:v>-305.65249999999997</c:v>
                </c:pt>
                <c:pt idx="32406">
                  <c:v>-305.65049999999997</c:v>
                </c:pt>
                <c:pt idx="32407">
                  <c:v>-305.64850000000001</c:v>
                </c:pt>
                <c:pt idx="32408">
                  <c:v>-305.64649999999995</c:v>
                </c:pt>
                <c:pt idx="32409">
                  <c:v>-305.64449999999999</c:v>
                </c:pt>
                <c:pt idx="32410">
                  <c:v>-305.64249999999998</c:v>
                </c:pt>
                <c:pt idx="32411">
                  <c:v>-305.64049999999997</c:v>
                </c:pt>
                <c:pt idx="32412">
                  <c:v>-305.63849999999996</c:v>
                </c:pt>
                <c:pt idx="32413">
                  <c:v>-305.63649999999996</c:v>
                </c:pt>
                <c:pt idx="32414">
                  <c:v>-305.6345</c:v>
                </c:pt>
                <c:pt idx="32415">
                  <c:v>-305.63249999999999</c:v>
                </c:pt>
                <c:pt idx="32416">
                  <c:v>-305.63049999999998</c:v>
                </c:pt>
                <c:pt idx="32417">
                  <c:v>-305.62849999999997</c:v>
                </c:pt>
                <c:pt idx="32418">
                  <c:v>-305.62649999999996</c:v>
                </c:pt>
                <c:pt idx="32419">
                  <c:v>-305.62450000000001</c:v>
                </c:pt>
                <c:pt idx="32420">
                  <c:v>-305.62249999999995</c:v>
                </c:pt>
                <c:pt idx="32421">
                  <c:v>-305.62049999999999</c:v>
                </c:pt>
                <c:pt idx="32422">
                  <c:v>-305.61849999999998</c:v>
                </c:pt>
                <c:pt idx="32423">
                  <c:v>-305.61649999999997</c:v>
                </c:pt>
                <c:pt idx="32424">
                  <c:v>-305.61449999999996</c:v>
                </c:pt>
                <c:pt idx="32425">
                  <c:v>-305.61249999999995</c:v>
                </c:pt>
                <c:pt idx="32426">
                  <c:v>-305.6105</c:v>
                </c:pt>
                <c:pt idx="32427">
                  <c:v>-305.60849999999999</c:v>
                </c:pt>
                <c:pt idx="32428">
                  <c:v>-305.60649999999998</c:v>
                </c:pt>
                <c:pt idx="32429">
                  <c:v>-305.60449999999997</c:v>
                </c:pt>
                <c:pt idx="32430">
                  <c:v>-305.60249999999996</c:v>
                </c:pt>
                <c:pt idx="32431">
                  <c:v>-305.60050000000001</c:v>
                </c:pt>
                <c:pt idx="32432">
                  <c:v>-305.59849999999994</c:v>
                </c:pt>
                <c:pt idx="32433">
                  <c:v>-305.59649999999999</c:v>
                </c:pt>
                <c:pt idx="32434">
                  <c:v>-305.59449999999998</c:v>
                </c:pt>
                <c:pt idx="32435">
                  <c:v>-305.59249999999997</c:v>
                </c:pt>
                <c:pt idx="32436">
                  <c:v>-305.59049999999996</c:v>
                </c:pt>
                <c:pt idx="32437">
                  <c:v>-305.58849999999995</c:v>
                </c:pt>
                <c:pt idx="32438">
                  <c:v>-305.5865</c:v>
                </c:pt>
                <c:pt idx="32439">
                  <c:v>-305.58449999999999</c:v>
                </c:pt>
                <c:pt idx="32440">
                  <c:v>-305.58249999999998</c:v>
                </c:pt>
                <c:pt idx="32441">
                  <c:v>-305.58049999999997</c:v>
                </c:pt>
                <c:pt idx="32442">
                  <c:v>-305.57849999999996</c:v>
                </c:pt>
                <c:pt idx="32443">
                  <c:v>-305.57650000000001</c:v>
                </c:pt>
                <c:pt idx="32444">
                  <c:v>-305.57449999999994</c:v>
                </c:pt>
                <c:pt idx="32445">
                  <c:v>-305.57249999999999</c:v>
                </c:pt>
                <c:pt idx="32446">
                  <c:v>-305.57049999999998</c:v>
                </c:pt>
                <c:pt idx="32447">
                  <c:v>-305.56849999999997</c:v>
                </c:pt>
                <c:pt idx="32448">
                  <c:v>-305.56649999999996</c:v>
                </c:pt>
                <c:pt idx="32449">
                  <c:v>-305.56449999999995</c:v>
                </c:pt>
                <c:pt idx="32450">
                  <c:v>-305.5625</c:v>
                </c:pt>
                <c:pt idx="32451">
                  <c:v>-305.56049999999999</c:v>
                </c:pt>
                <c:pt idx="32452">
                  <c:v>-305.55849999999998</c:v>
                </c:pt>
                <c:pt idx="32453">
                  <c:v>-305.55649999999997</c:v>
                </c:pt>
                <c:pt idx="32454">
                  <c:v>-305.55449999999996</c:v>
                </c:pt>
                <c:pt idx="32455">
                  <c:v>-305.55250000000001</c:v>
                </c:pt>
                <c:pt idx="32456">
                  <c:v>-305.55049999999994</c:v>
                </c:pt>
                <c:pt idx="32457">
                  <c:v>-305.54849999999999</c:v>
                </c:pt>
                <c:pt idx="32458">
                  <c:v>-305.54649999999998</c:v>
                </c:pt>
                <c:pt idx="32459">
                  <c:v>-305.54449999999997</c:v>
                </c:pt>
                <c:pt idx="32460">
                  <c:v>-305.54249999999996</c:v>
                </c:pt>
                <c:pt idx="32461">
                  <c:v>-305.54049999999995</c:v>
                </c:pt>
                <c:pt idx="32462">
                  <c:v>-305.5385</c:v>
                </c:pt>
                <c:pt idx="32463">
                  <c:v>-305.53649999999999</c:v>
                </c:pt>
                <c:pt idx="32464">
                  <c:v>-305.53449999999998</c:v>
                </c:pt>
                <c:pt idx="32465">
                  <c:v>-305.53249999999997</c:v>
                </c:pt>
                <c:pt idx="32466">
                  <c:v>-305.53049999999996</c:v>
                </c:pt>
                <c:pt idx="32467">
                  <c:v>-305.52850000000001</c:v>
                </c:pt>
                <c:pt idx="32468">
                  <c:v>-305.52649999999994</c:v>
                </c:pt>
                <c:pt idx="32469">
                  <c:v>-305.52449999999999</c:v>
                </c:pt>
                <c:pt idx="32470">
                  <c:v>-305.52249999999998</c:v>
                </c:pt>
                <c:pt idx="32471">
                  <c:v>-305.52049999999997</c:v>
                </c:pt>
                <c:pt idx="32472">
                  <c:v>-305.51849999999996</c:v>
                </c:pt>
                <c:pt idx="32473">
                  <c:v>-305.51649999999995</c:v>
                </c:pt>
                <c:pt idx="32474">
                  <c:v>-305.5145</c:v>
                </c:pt>
                <c:pt idx="32475">
                  <c:v>-305.51249999999999</c:v>
                </c:pt>
                <c:pt idx="32476">
                  <c:v>-305.51049999999998</c:v>
                </c:pt>
                <c:pt idx="32477">
                  <c:v>-305.50849999999997</c:v>
                </c:pt>
                <c:pt idx="32478">
                  <c:v>-305.50649999999996</c:v>
                </c:pt>
                <c:pt idx="32479">
                  <c:v>-305.50450000000001</c:v>
                </c:pt>
                <c:pt idx="32480">
                  <c:v>-305.5025</c:v>
                </c:pt>
                <c:pt idx="32481">
                  <c:v>-305.50049999999999</c:v>
                </c:pt>
                <c:pt idx="32482">
                  <c:v>-305.49849999999998</c:v>
                </c:pt>
                <c:pt idx="32483">
                  <c:v>-305.49649999999997</c:v>
                </c:pt>
                <c:pt idx="32484">
                  <c:v>-305.49449999999996</c:v>
                </c:pt>
                <c:pt idx="32485">
                  <c:v>-305.49249999999995</c:v>
                </c:pt>
                <c:pt idx="32486">
                  <c:v>-305.4905</c:v>
                </c:pt>
                <c:pt idx="32487">
                  <c:v>-305.48849999999999</c:v>
                </c:pt>
                <c:pt idx="32488">
                  <c:v>-305.48649999999998</c:v>
                </c:pt>
                <c:pt idx="32489">
                  <c:v>-305.48449999999997</c:v>
                </c:pt>
                <c:pt idx="32490">
                  <c:v>-305.48249999999996</c:v>
                </c:pt>
                <c:pt idx="32491">
                  <c:v>-305.48050000000001</c:v>
                </c:pt>
                <c:pt idx="32492">
                  <c:v>-305.4785</c:v>
                </c:pt>
                <c:pt idx="32493">
                  <c:v>-305.47649999999999</c:v>
                </c:pt>
                <c:pt idx="32494">
                  <c:v>-305.47449999999998</c:v>
                </c:pt>
                <c:pt idx="32495">
                  <c:v>-305.47249999999997</c:v>
                </c:pt>
                <c:pt idx="32496">
                  <c:v>-305.47049999999996</c:v>
                </c:pt>
                <c:pt idx="32497">
                  <c:v>-305.46849999999995</c:v>
                </c:pt>
                <c:pt idx="32498">
                  <c:v>-305.4665</c:v>
                </c:pt>
                <c:pt idx="32499">
                  <c:v>-305.46449999999999</c:v>
                </c:pt>
                <c:pt idx="32500">
                  <c:v>-305.46249999999998</c:v>
                </c:pt>
                <c:pt idx="32501">
                  <c:v>-305.46049999999997</c:v>
                </c:pt>
                <c:pt idx="32502">
                  <c:v>-305.45849999999996</c:v>
                </c:pt>
                <c:pt idx="32503">
                  <c:v>-305.45650000000001</c:v>
                </c:pt>
                <c:pt idx="32504">
                  <c:v>-305.4545</c:v>
                </c:pt>
                <c:pt idx="32505">
                  <c:v>-305.45249999999999</c:v>
                </c:pt>
                <c:pt idx="32506">
                  <c:v>-305.45049999999998</c:v>
                </c:pt>
                <c:pt idx="32507">
                  <c:v>-305.44849999999997</c:v>
                </c:pt>
                <c:pt idx="32508">
                  <c:v>-305.44649999999996</c:v>
                </c:pt>
                <c:pt idx="32509">
                  <c:v>-305.44449999999995</c:v>
                </c:pt>
                <c:pt idx="32510">
                  <c:v>-305.4425</c:v>
                </c:pt>
                <c:pt idx="32511">
                  <c:v>-305.44049999999999</c:v>
                </c:pt>
                <c:pt idx="32512">
                  <c:v>-305.43849999999998</c:v>
                </c:pt>
                <c:pt idx="32513">
                  <c:v>-305.43649999999997</c:v>
                </c:pt>
                <c:pt idx="32514">
                  <c:v>-305.43449999999996</c:v>
                </c:pt>
                <c:pt idx="32515">
                  <c:v>-305.4325</c:v>
                </c:pt>
                <c:pt idx="32516">
                  <c:v>-305.43049999999999</c:v>
                </c:pt>
                <c:pt idx="32517">
                  <c:v>-305.42849999999999</c:v>
                </c:pt>
                <c:pt idx="32518">
                  <c:v>-305.42649999999998</c:v>
                </c:pt>
                <c:pt idx="32519">
                  <c:v>-305.42449999999997</c:v>
                </c:pt>
                <c:pt idx="32520">
                  <c:v>-305.42249999999996</c:v>
                </c:pt>
                <c:pt idx="32521">
                  <c:v>-305.42049999999995</c:v>
                </c:pt>
                <c:pt idx="32522">
                  <c:v>-305.41849999999999</c:v>
                </c:pt>
                <c:pt idx="32523">
                  <c:v>-305.41649999999998</c:v>
                </c:pt>
                <c:pt idx="32524">
                  <c:v>-305.41449999999998</c:v>
                </c:pt>
                <c:pt idx="32525">
                  <c:v>-305.41249999999997</c:v>
                </c:pt>
                <c:pt idx="32526">
                  <c:v>-305.41049999999996</c:v>
                </c:pt>
                <c:pt idx="32527">
                  <c:v>-305.4085</c:v>
                </c:pt>
                <c:pt idx="32528">
                  <c:v>-305.40649999999999</c:v>
                </c:pt>
                <c:pt idx="32529">
                  <c:v>-305.40449999999998</c:v>
                </c:pt>
                <c:pt idx="32530">
                  <c:v>-305.40249999999997</c:v>
                </c:pt>
                <c:pt idx="32531">
                  <c:v>-305.40049999999997</c:v>
                </c:pt>
                <c:pt idx="32532">
                  <c:v>-305.39850000000001</c:v>
                </c:pt>
                <c:pt idx="32533">
                  <c:v>-305.39649999999995</c:v>
                </c:pt>
                <c:pt idx="32534">
                  <c:v>-305.39449999999999</c:v>
                </c:pt>
                <c:pt idx="32535">
                  <c:v>-305.39249999999998</c:v>
                </c:pt>
                <c:pt idx="32536">
                  <c:v>-305.39049999999997</c:v>
                </c:pt>
                <c:pt idx="32537">
                  <c:v>-305.38849999999996</c:v>
                </c:pt>
                <c:pt idx="32538">
                  <c:v>-305.38649999999996</c:v>
                </c:pt>
                <c:pt idx="32539">
                  <c:v>-305.3845</c:v>
                </c:pt>
                <c:pt idx="32540">
                  <c:v>-305.38249999999999</c:v>
                </c:pt>
                <c:pt idx="32541">
                  <c:v>-305.38049999999998</c:v>
                </c:pt>
                <c:pt idx="32542">
                  <c:v>-305.37849999999997</c:v>
                </c:pt>
                <c:pt idx="32543">
                  <c:v>-305.37649999999996</c:v>
                </c:pt>
                <c:pt idx="32544">
                  <c:v>-305.37450000000001</c:v>
                </c:pt>
                <c:pt idx="32545">
                  <c:v>-305.37249999999995</c:v>
                </c:pt>
                <c:pt idx="32546">
                  <c:v>-305.37049999999999</c:v>
                </c:pt>
                <c:pt idx="32547">
                  <c:v>-305.36849999999998</c:v>
                </c:pt>
                <c:pt idx="32548">
                  <c:v>-305.36649999999997</c:v>
                </c:pt>
                <c:pt idx="32549">
                  <c:v>-305.36449999999996</c:v>
                </c:pt>
                <c:pt idx="32550">
                  <c:v>-305.36249999999995</c:v>
                </c:pt>
                <c:pt idx="32551">
                  <c:v>-305.3605</c:v>
                </c:pt>
                <c:pt idx="32552">
                  <c:v>-305.35849999999999</c:v>
                </c:pt>
                <c:pt idx="32553">
                  <c:v>-305.35649999999998</c:v>
                </c:pt>
                <c:pt idx="32554">
                  <c:v>-305.35449999999997</c:v>
                </c:pt>
                <c:pt idx="32555">
                  <c:v>-305.35249999999996</c:v>
                </c:pt>
                <c:pt idx="32556">
                  <c:v>-305.35050000000001</c:v>
                </c:pt>
                <c:pt idx="32557">
                  <c:v>-305.34849999999994</c:v>
                </c:pt>
                <c:pt idx="32558">
                  <c:v>-305.34649999999999</c:v>
                </c:pt>
                <c:pt idx="32559">
                  <c:v>-305.34449999999998</c:v>
                </c:pt>
                <c:pt idx="32560">
                  <c:v>-305.34249999999997</c:v>
                </c:pt>
                <c:pt idx="32561">
                  <c:v>-305.34049999999996</c:v>
                </c:pt>
                <c:pt idx="32562">
                  <c:v>-305.33849999999995</c:v>
                </c:pt>
                <c:pt idx="32563">
                  <c:v>-305.3365</c:v>
                </c:pt>
                <c:pt idx="32564">
                  <c:v>-305.33449999999999</c:v>
                </c:pt>
                <c:pt idx="32565">
                  <c:v>-305.33249999999998</c:v>
                </c:pt>
                <c:pt idx="32566">
                  <c:v>-305.33049999999997</c:v>
                </c:pt>
                <c:pt idx="32567">
                  <c:v>-305.32849999999996</c:v>
                </c:pt>
                <c:pt idx="32568">
                  <c:v>-305.32650000000001</c:v>
                </c:pt>
                <c:pt idx="32569">
                  <c:v>-305.32449999999994</c:v>
                </c:pt>
                <c:pt idx="32570">
                  <c:v>-305.32249999999999</c:v>
                </c:pt>
                <c:pt idx="32571">
                  <c:v>-305.32049999999998</c:v>
                </c:pt>
                <c:pt idx="32572">
                  <c:v>-305.31849999999997</c:v>
                </c:pt>
                <c:pt idx="32573">
                  <c:v>-305.31649999999996</c:v>
                </c:pt>
                <c:pt idx="32574">
                  <c:v>-305.31449999999995</c:v>
                </c:pt>
                <c:pt idx="32575">
                  <c:v>-305.3125</c:v>
                </c:pt>
                <c:pt idx="32576">
                  <c:v>-305.31049999999999</c:v>
                </c:pt>
                <c:pt idx="32577">
                  <c:v>-305.30849999999998</c:v>
                </c:pt>
                <c:pt idx="32578">
                  <c:v>-305.30649999999997</c:v>
                </c:pt>
                <c:pt idx="32579">
                  <c:v>-305.30449999999996</c:v>
                </c:pt>
                <c:pt idx="32580">
                  <c:v>-305.30250000000001</c:v>
                </c:pt>
                <c:pt idx="32581">
                  <c:v>-305.30049999999994</c:v>
                </c:pt>
                <c:pt idx="32582">
                  <c:v>-305.29849999999999</c:v>
                </c:pt>
                <c:pt idx="32583">
                  <c:v>-305.29649999999998</c:v>
                </c:pt>
                <c:pt idx="32584">
                  <c:v>-305.29449999999997</c:v>
                </c:pt>
                <c:pt idx="32585">
                  <c:v>-305.29249999999996</c:v>
                </c:pt>
                <c:pt idx="32586">
                  <c:v>-305.29049999999995</c:v>
                </c:pt>
                <c:pt idx="32587">
                  <c:v>-305.2885</c:v>
                </c:pt>
                <c:pt idx="32588">
                  <c:v>-305.28649999999999</c:v>
                </c:pt>
                <c:pt idx="32589">
                  <c:v>-305.28449999999998</c:v>
                </c:pt>
                <c:pt idx="32590">
                  <c:v>-305.28249999999997</c:v>
                </c:pt>
                <c:pt idx="32591">
                  <c:v>-305.28049999999996</c:v>
                </c:pt>
                <c:pt idx="32592">
                  <c:v>-305.27850000000001</c:v>
                </c:pt>
                <c:pt idx="32593">
                  <c:v>-305.27649999999994</c:v>
                </c:pt>
                <c:pt idx="32594">
                  <c:v>-305.27449999999999</c:v>
                </c:pt>
                <c:pt idx="32595">
                  <c:v>-305.27249999999998</c:v>
                </c:pt>
                <c:pt idx="32596">
                  <c:v>-305.27049999999997</c:v>
                </c:pt>
                <c:pt idx="32597">
                  <c:v>-305.26849999999996</c:v>
                </c:pt>
                <c:pt idx="32598">
                  <c:v>-305.26649999999995</c:v>
                </c:pt>
                <c:pt idx="32599">
                  <c:v>-305.2645</c:v>
                </c:pt>
                <c:pt idx="32600">
                  <c:v>-305.26249999999999</c:v>
                </c:pt>
                <c:pt idx="32601">
                  <c:v>-305.26049999999998</c:v>
                </c:pt>
                <c:pt idx="32602">
                  <c:v>-305.25849999999997</c:v>
                </c:pt>
                <c:pt idx="32603">
                  <c:v>-305.25649999999996</c:v>
                </c:pt>
                <c:pt idx="32604">
                  <c:v>-305.25450000000001</c:v>
                </c:pt>
                <c:pt idx="32605">
                  <c:v>-305.2525</c:v>
                </c:pt>
                <c:pt idx="32606">
                  <c:v>-305.25049999999999</c:v>
                </c:pt>
                <c:pt idx="32607">
                  <c:v>-305.24849999999998</c:v>
                </c:pt>
                <c:pt idx="32608">
                  <c:v>-305.24649999999997</c:v>
                </c:pt>
                <c:pt idx="32609">
                  <c:v>-305.24449999999996</c:v>
                </c:pt>
                <c:pt idx="32610">
                  <c:v>-305.24249999999995</c:v>
                </c:pt>
                <c:pt idx="32611">
                  <c:v>-305.2405</c:v>
                </c:pt>
                <c:pt idx="32612">
                  <c:v>-305.23849999999999</c:v>
                </c:pt>
                <c:pt idx="32613">
                  <c:v>-305.23649999999998</c:v>
                </c:pt>
                <c:pt idx="32614">
                  <c:v>-305.23449999999997</c:v>
                </c:pt>
                <c:pt idx="32615">
                  <c:v>-305.23249999999996</c:v>
                </c:pt>
                <c:pt idx="32616">
                  <c:v>-305.23050000000001</c:v>
                </c:pt>
                <c:pt idx="32617">
                  <c:v>-305.2285</c:v>
                </c:pt>
                <c:pt idx="32618">
                  <c:v>-305.22649999999999</c:v>
                </c:pt>
                <c:pt idx="32619">
                  <c:v>-305.22449999999998</c:v>
                </c:pt>
                <c:pt idx="32620">
                  <c:v>-305.22249999999997</c:v>
                </c:pt>
                <c:pt idx="32621">
                  <c:v>-305.22049999999996</c:v>
                </c:pt>
                <c:pt idx="32622">
                  <c:v>-305.21849999999995</c:v>
                </c:pt>
                <c:pt idx="32623">
                  <c:v>-305.2165</c:v>
                </c:pt>
                <c:pt idx="32624">
                  <c:v>-305.21449999999999</c:v>
                </c:pt>
                <c:pt idx="32625">
                  <c:v>-305.21249999999998</c:v>
                </c:pt>
                <c:pt idx="32626">
                  <c:v>-305.21049999999997</c:v>
                </c:pt>
                <c:pt idx="32627">
                  <c:v>-305.20849999999996</c:v>
                </c:pt>
                <c:pt idx="32628">
                  <c:v>-305.20650000000001</c:v>
                </c:pt>
                <c:pt idx="32629">
                  <c:v>-305.2045</c:v>
                </c:pt>
                <c:pt idx="32630">
                  <c:v>-305.20249999999999</c:v>
                </c:pt>
                <c:pt idx="32631">
                  <c:v>-305.20049999999998</c:v>
                </c:pt>
                <c:pt idx="32632">
                  <c:v>-305.19849999999997</c:v>
                </c:pt>
                <c:pt idx="32633">
                  <c:v>-305.19649999999996</c:v>
                </c:pt>
                <c:pt idx="32634">
                  <c:v>-305.19449999999995</c:v>
                </c:pt>
                <c:pt idx="32635">
                  <c:v>-305.1925</c:v>
                </c:pt>
                <c:pt idx="32636">
                  <c:v>-305.19049999999999</c:v>
                </c:pt>
                <c:pt idx="32637">
                  <c:v>-305.18849999999998</c:v>
                </c:pt>
                <c:pt idx="32638">
                  <c:v>-305.18649999999997</c:v>
                </c:pt>
                <c:pt idx="32639">
                  <c:v>-305.18449999999996</c:v>
                </c:pt>
                <c:pt idx="32640">
                  <c:v>-305.1825</c:v>
                </c:pt>
                <c:pt idx="32641">
                  <c:v>-305.18049999999999</c:v>
                </c:pt>
                <c:pt idx="32642">
                  <c:v>-305.17849999999999</c:v>
                </c:pt>
                <c:pt idx="32643">
                  <c:v>-305.17649999999998</c:v>
                </c:pt>
                <c:pt idx="32644">
                  <c:v>-305.17449999999997</c:v>
                </c:pt>
                <c:pt idx="32645">
                  <c:v>-305.17249999999996</c:v>
                </c:pt>
                <c:pt idx="32646">
                  <c:v>-305.17049999999995</c:v>
                </c:pt>
                <c:pt idx="32647">
                  <c:v>-305.16849999999999</c:v>
                </c:pt>
                <c:pt idx="32648">
                  <c:v>-305.16649999999998</c:v>
                </c:pt>
                <c:pt idx="32649">
                  <c:v>-305.16449999999998</c:v>
                </c:pt>
                <c:pt idx="32650">
                  <c:v>-305.16249999999997</c:v>
                </c:pt>
                <c:pt idx="32651">
                  <c:v>-305.16049999999996</c:v>
                </c:pt>
                <c:pt idx="32652">
                  <c:v>-305.1585</c:v>
                </c:pt>
                <c:pt idx="32653">
                  <c:v>-305.15649999999999</c:v>
                </c:pt>
                <c:pt idx="32654">
                  <c:v>-305.15449999999998</c:v>
                </c:pt>
                <c:pt idx="32655">
                  <c:v>-305.15249999999997</c:v>
                </c:pt>
                <c:pt idx="32656">
                  <c:v>-305.15049999999997</c:v>
                </c:pt>
                <c:pt idx="32657">
                  <c:v>-305.14850000000001</c:v>
                </c:pt>
                <c:pt idx="32658">
                  <c:v>-305.14649999999995</c:v>
                </c:pt>
                <c:pt idx="32659">
                  <c:v>-305.14449999999999</c:v>
                </c:pt>
                <c:pt idx="32660">
                  <c:v>-305.14249999999998</c:v>
                </c:pt>
                <c:pt idx="32661">
                  <c:v>-305.14049999999997</c:v>
                </c:pt>
                <c:pt idx="32662">
                  <c:v>-305.13849999999996</c:v>
                </c:pt>
                <c:pt idx="32663">
                  <c:v>-305.13649999999996</c:v>
                </c:pt>
                <c:pt idx="32664">
                  <c:v>-305.1345</c:v>
                </c:pt>
                <c:pt idx="32665">
                  <c:v>-305.13249999999999</c:v>
                </c:pt>
                <c:pt idx="32666">
                  <c:v>-305.13049999999998</c:v>
                </c:pt>
                <c:pt idx="32667">
                  <c:v>-305.12849999999997</c:v>
                </c:pt>
                <c:pt idx="32668">
                  <c:v>-305.12649999999996</c:v>
                </c:pt>
                <c:pt idx="32669">
                  <c:v>-305.12450000000001</c:v>
                </c:pt>
                <c:pt idx="32670">
                  <c:v>-305.12249999999995</c:v>
                </c:pt>
                <c:pt idx="32671">
                  <c:v>-305.12049999999999</c:v>
                </c:pt>
                <c:pt idx="32672">
                  <c:v>-305.11849999999998</c:v>
                </c:pt>
                <c:pt idx="32673">
                  <c:v>-305.11649999999997</c:v>
                </c:pt>
                <c:pt idx="32674">
                  <c:v>-305.11449999999996</c:v>
                </c:pt>
                <c:pt idx="32675">
                  <c:v>-305.11249999999995</c:v>
                </c:pt>
                <c:pt idx="32676">
                  <c:v>-305.1105</c:v>
                </c:pt>
                <c:pt idx="32677">
                  <c:v>-305.10849999999999</c:v>
                </c:pt>
                <c:pt idx="32678">
                  <c:v>-305.10649999999998</c:v>
                </c:pt>
                <c:pt idx="32679">
                  <c:v>-305.10449999999997</c:v>
                </c:pt>
                <c:pt idx="32680">
                  <c:v>-305.10249999999996</c:v>
                </c:pt>
                <c:pt idx="32681">
                  <c:v>-305.10050000000001</c:v>
                </c:pt>
                <c:pt idx="32682">
                  <c:v>-305.09849999999994</c:v>
                </c:pt>
                <c:pt idx="32683">
                  <c:v>-305.09649999999999</c:v>
                </c:pt>
                <c:pt idx="32684">
                  <c:v>-305.09449999999998</c:v>
                </c:pt>
                <c:pt idx="32685">
                  <c:v>-305.09249999999997</c:v>
                </c:pt>
                <c:pt idx="32686">
                  <c:v>-305.09049999999996</c:v>
                </c:pt>
                <c:pt idx="32687">
                  <c:v>-305.08849999999995</c:v>
                </c:pt>
                <c:pt idx="32688">
                  <c:v>-305.0865</c:v>
                </c:pt>
                <c:pt idx="32689">
                  <c:v>-305.08449999999999</c:v>
                </c:pt>
                <c:pt idx="32690">
                  <c:v>-305.08249999999998</c:v>
                </c:pt>
                <c:pt idx="32691">
                  <c:v>-305.08049999999997</c:v>
                </c:pt>
                <c:pt idx="32692">
                  <c:v>-305.07849999999996</c:v>
                </c:pt>
                <c:pt idx="32693">
                  <c:v>-305.07650000000001</c:v>
                </c:pt>
                <c:pt idx="32694">
                  <c:v>-305.07449999999994</c:v>
                </c:pt>
                <c:pt idx="32695">
                  <c:v>-305.07249999999999</c:v>
                </c:pt>
                <c:pt idx="32696">
                  <c:v>-305.07049999999998</c:v>
                </c:pt>
                <c:pt idx="32697">
                  <c:v>-305.06849999999997</c:v>
                </c:pt>
                <c:pt idx="32698">
                  <c:v>-305.06649999999996</c:v>
                </c:pt>
                <c:pt idx="32699">
                  <c:v>-305.06449999999995</c:v>
                </c:pt>
                <c:pt idx="32700">
                  <c:v>-305.0625</c:v>
                </c:pt>
                <c:pt idx="32701">
                  <c:v>-305.06049999999999</c:v>
                </c:pt>
                <c:pt idx="32702">
                  <c:v>-305.05849999999998</c:v>
                </c:pt>
                <c:pt idx="32703">
                  <c:v>-305.05649999999997</c:v>
                </c:pt>
                <c:pt idx="32704">
                  <c:v>-305.05449999999996</c:v>
                </c:pt>
                <c:pt idx="32705">
                  <c:v>-305.05250000000001</c:v>
                </c:pt>
                <c:pt idx="32706">
                  <c:v>-305.05049999999994</c:v>
                </c:pt>
                <c:pt idx="32707">
                  <c:v>-305.04849999999999</c:v>
                </c:pt>
                <c:pt idx="32708">
                  <c:v>-305.04649999999998</c:v>
                </c:pt>
                <c:pt idx="32709">
                  <c:v>-305.04449999999997</c:v>
                </c:pt>
                <c:pt idx="32710">
                  <c:v>-305.04249999999996</c:v>
                </c:pt>
                <c:pt idx="32711">
                  <c:v>-305.04049999999995</c:v>
                </c:pt>
                <c:pt idx="32712">
                  <c:v>-305.0385</c:v>
                </c:pt>
                <c:pt idx="32713">
                  <c:v>-305.03649999999999</c:v>
                </c:pt>
                <c:pt idx="32714">
                  <c:v>-305.03449999999998</c:v>
                </c:pt>
                <c:pt idx="32715">
                  <c:v>-305.03249999999997</c:v>
                </c:pt>
                <c:pt idx="32716">
                  <c:v>-305.03049999999996</c:v>
                </c:pt>
                <c:pt idx="32717">
                  <c:v>-305.02850000000001</c:v>
                </c:pt>
                <c:pt idx="32718">
                  <c:v>-305.02649999999994</c:v>
                </c:pt>
                <c:pt idx="32719">
                  <c:v>-305.02449999999999</c:v>
                </c:pt>
                <c:pt idx="32720">
                  <c:v>-305.02249999999998</c:v>
                </c:pt>
                <c:pt idx="32721">
                  <c:v>-305.02049999999997</c:v>
                </c:pt>
                <c:pt idx="32722">
                  <c:v>-305.01849999999996</c:v>
                </c:pt>
                <c:pt idx="32723">
                  <c:v>-305.01649999999995</c:v>
                </c:pt>
                <c:pt idx="32724">
                  <c:v>-305.0145</c:v>
                </c:pt>
                <c:pt idx="32725">
                  <c:v>-305.01249999999999</c:v>
                </c:pt>
                <c:pt idx="32726">
                  <c:v>-305.01049999999998</c:v>
                </c:pt>
                <c:pt idx="32727">
                  <c:v>-305.00849999999997</c:v>
                </c:pt>
                <c:pt idx="32728">
                  <c:v>-305.00649999999996</c:v>
                </c:pt>
                <c:pt idx="32729">
                  <c:v>-305.00450000000001</c:v>
                </c:pt>
                <c:pt idx="32730">
                  <c:v>-305.0025</c:v>
                </c:pt>
                <c:pt idx="32731">
                  <c:v>-305.00049999999999</c:v>
                </c:pt>
                <c:pt idx="32732">
                  <c:v>-304.99849999999998</c:v>
                </c:pt>
                <c:pt idx="32733">
                  <c:v>-304.99649999999997</c:v>
                </c:pt>
                <c:pt idx="32734">
                  <c:v>-304.99449999999996</c:v>
                </c:pt>
                <c:pt idx="32735">
                  <c:v>-304.99249999999995</c:v>
                </c:pt>
                <c:pt idx="32736">
                  <c:v>-304.9905</c:v>
                </c:pt>
                <c:pt idx="32737">
                  <c:v>-304.98849999999999</c:v>
                </c:pt>
                <c:pt idx="32738">
                  <c:v>-304.98649999999998</c:v>
                </c:pt>
                <c:pt idx="32739">
                  <c:v>-304.98449999999997</c:v>
                </c:pt>
                <c:pt idx="32740">
                  <c:v>-304.98249999999996</c:v>
                </c:pt>
                <c:pt idx="32741">
                  <c:v>-304.98050000000001</c:v>
                </c:pt>
                <c:pt idx="32742">
                  <c:v>-304.9785</c:v>
                </c:pt>
                <c:pt idx="32743">
                  <c:v>-304.97649999999999</c:v>
                </c:pt>
                <c:pt idx="32744">
                  <c:v>-304.97449999999998</c:v>
                </c:pt>
                <c:pt idx="32745">
                  <c:v>-304.97249999999997</c:v>
                </c:pt>
                <c:pt idx="32746">
                  <c:v>-304.97049999999996</c:v>
                </c:pt>
                <c:pt idx="32747">
                  <c:v>-304.96849999999995</c:v>
                </c:pt>
                <c:pt idx="32748">
                  <c:v>-304.9665</c:v>
                </c:pt>
                <c:pt idx="32749">
                  <c:v>-304.96449999999999</c:v>
                </c:pt>
                <c:pt idx="32750">
                  <c:v>-304.96249999999998</c:v>
                </c:pt>
                <c:pt idx="32751">
                  <c:v>-304.96049999999997</c:v>
                </c:pt>
                <c:pt idx="32752">
                  <c:v>-304.95849999999996</c:v>
                </c:pt>
                <c:pt idx="32753">
                  <c:v>-304.95650000000001</c:v>
                </c:pt>
                <c:pt idx="32754">
                  <c:v>-304.9545</c:v>
                </c:pt>
                <c:pt idx="32755">
                  <c:v>-304.95249999999999</c:v>
                </c:pt>
                <c:pt idx="32756">
                  <c:v>-304.95049999999998</c:v>
                </c:pt>
                <c:pt idx="32757">
                  <c:v>-304.94849999999997</c:v>
                </c:pt>
                <c:pt idx="32758">
                  <c:v>-304.94649999999996</c:v>
                </c:pt>
                <c:pt idx="32759">
                  <c:v>-304.94449999999995</c:v>
                </c:pt>
                <c:pt idx="32760">
                  <c:v>-304.9425</c:v>
                </c:pt>
                <c:pt idx="32761">
                  <c:v>-304.94049999999999</c:v>
                </c:pt>
                <c:pt idx="32762">
                  <c:v>-304.93849999999998</c:v>
                </c:pt>
                <c:pt idx="32763">
                  <c:v>-304.93649999999997</c:v>
                </c:pt>
                <c:pt idx="32764">
                  <c:v>-304.93449999999996</c:v>
                </c:pt>
                <c:pt idx="32765">
                  <c:v>-304.9325</c:v>
                </c:pt>
                <c:pt idx="32766">
                  <c:v>-304.93049999999999</c:v>
                </c:pt>
                <c:pt idx="32767">
                  <c:v>-304.92849999999999</c:v>
                </c:pt>
                <c:pt idx="32768">
                  <c:v>-304.92649999999998</c:v>
                </c:pt>
                <c:pt idx="32769">
                  <c:v>-304.92449999999997</c:v>
                </c:pt>
                <c:pt idx="32770">
                  <c:v>-304.92249999999996</c:v>
                </c:pt>
                <c:pt idx="32771">
                  <c:v>-304.92049999999995</c:v>
                </c:pt>
                <c:pt idx="32772">
                  <c:v>-304.91849999999999</c:v>
                </c:pt>
                <c:pt idx="32773">
                  <c:v>-304.91649999999998</c:v>
                </c:pt>
                <c:pt idx="32774">
                  <c:v>-304.91449999999998</c:v>
                </c:pt>
                <c:pt idx="32775">
                  <c:v>-304.91249999999997</c:v>
                </c:pt>
                <c:pt idx="32776">
                  <c:v>-304.91049999999996</c:v>
                </c:pt>
                <c:pt idx="32777">
                  <c:v>-304.9085</c:v>
                </c:pt>
                <c:pt idx="32778">
                  <c:v>-304.90649999999999</c:v>
                </c:pt>
                <c:pt idx="32779">
                  <c:v>-304.90449999999998</c:v>
                </c:pt>
                <c:pt idx="32780">
                  <c:v>-304.90249999999997</c:v>
                </c:pt>
                <c:pt idx="32781">
                  <c:v>-304.90049999999997</c:v>
                </c:pt>
                <c:pt idx="32782">
                  <c:v>-304.89850000000001</c:v>
                </c:pt>
                <c:pt idx="32783">
                  <c:v>-304.89649999999995</c:v>
                </c:pt>
                <c:pt idx="32784">
                  <c:v>-304.89449999999999</c:v>
                </c:pt>
                <c:pt idx="32785">
                  <c:v>-304.89249999999998</c:v>
                </c:pt>
                <c:pt idx="32786">
                  <c:v>-304.89049999999997</c:v>
                </c:pt>
                <c:pt idx="32787">
                  <c:v>-304.88849999999996</c:v>
                </c:pt>
                <c:pt idx="32788">
                  <c:v>-304.88649999999996</c:v>
                </c:pt>
                <c:pt idx="32789">
                  <c:v>-304.8845</c:v>
                </c:pt>
                <c:pt idx="32790">
                  <c:v>-304.88249999999999</c:v>
                </c:pt>
                <c:pt idx="32791">
                  <c:v>-304.88049999999998</c:v>
                </c:pt>
                <c:pt idx="32792">
                  <c:v>-304.87849999999997</c:v>
                </c:pt>
                <c:pt idx="32793">
                  <c:v>-304.87649999999996</c:v>
                </c:pt>
                <c:pt idx="32794">
                  <c:v>-304.87450000000001</c:v>
                </c:pt>
                <c:pt idx="32795">
                  <c:v>-304.87249999999995</c:v>
                </c:pt>
                <c:pt idx="32796">
                  <c:v>-304.87049999999999</c:v>
                </c:pt>
                <c:pt idx="32797">
                  <c:v>-304.86849999999998</c:v>
                </c:pt>
                <c:pt idx="32798">
                  <c:v>-304.86649999999997</c:v>
                </c:pt>
                <c:pt idx="32799">
                  <c:v>-304.86449999999996</c:v>
                </c:pt>
                <c:pt idx="32800">
                  <c:v>-304.86249999999995</c:v>
                </c:pt>
                <c:pt idx="32801">
                  <c:v>-304.8605</c:v>
                </c:pt>
                <c:pt idx="32802">
                  <c:v>-304.85849999999999</c:v>
                </c:pt>
                <c:pt idx="32803">
                  <c:v>-304.85649999999998</c:v>
                </c:pt>
                <c:pt idx="32804">
                  <c:v>-304.85449999999997</c:v>
                </c:pt>
                <c:pt idx="32805">
                  <c:v>-304.85249999999996</c:v>
                </c:pt>
                <c:pt idx="32806">
                  <c:v>-304.85050000000001</c:v>
                </c:pt>
                <c:pt idx="32807">
                  <c:v>-304.84849999999994</c:v>
                </c:pt>
                <c:pt idx="32808">
                  <c:v>-304.84649999999999</c:v>
                </c:pt>
                <c:pt idx="32809">
                  <c:v>-304.84449999999998</c:v>
                </c:pt>
                <c:pt idx="32810">
                  <c:v>-304.84249999999997</c:v>
                </c:pt>
                <c:pt idx="32811">
                  <c:v>-304.84049999999996</c:v>
                </c:pt>
                <c:pt idx="32812">
                  <c:v>-304.83849999999995</c:v>
                </c:pt>
                <c:pt idx="32813">
                  <c:v>-304.8365</c:v>
                </c:pt>
                <c:pt idx="32814">
                  <c:v>-304.83449999999999</c:v>
                </c:pt>
                <c:pt idx="32815">
                  <c:v>-304.83249999999998</c:v>
                </c:pt>
                <c:pt idx="32816">
                  <c:v>-304.83049999999997</c:v>
                </c:pt>
                <c:pt idx="32817">
                  <c:v>-304.82849999999996</c:v>
                </c:pt>
                <c:pt idx="32818">
                  <c:v>-304.82650000000001</c:v>
                </c:pt>
                <c:pt idx="32819">
                  <c:v>-304.82449999999994</c:v>
                </c:pt>
                <c:pt idx="32820">
                  <c:v>-304.82249999999999</c:v>
                </c:pt>
                <c:pt idx="32821">
                  <c:v>-304.82049999999998</c:v>
                </c:pt>
                <c:pt idx="32822">
                  <c:v>-304.81849999999997</c:v>
                </c:pt>
                <c:pt idx="32823">
                  <c:v>-304.81649999999996</c:v>
                </c:pt>
                <c:pt idx="32824">
                  <c:v>-304.81449999999995</c:v>
                </c:pt>
                <c:pt idx="32825">
                  <c:v>-304.8125</c:v>
                </c:pt>
                <c:pt idx="32826">
                  <c:v>-304.81049999999999</c:v>
                </c:pt>
                <c:pt idx="32827">
                  <c:v>-304.80849999999998</c:v>
                </c:pt>
                <c:pt idx="32828">
                  <c:v>-304.80649999999997</c:v>
                </c:pt>
                <c:pt idx="32829">
                  <c:v>-304.80449999999996</c:v>
                </c:pt>
                <c:pt idx="32830">
                  <c:v>-304.80250000000001</c:v>
                </c:pt>
                <c:pt idx="32831">
                  <c:v>-304.80049999999994</c:v>
                </c:pt>
                <c:pt idx="32832">
                  <c:v>-304.79849999999999</c:v>
                </c:pt>
                <c:pt idx="32833">
                  <c:v>-304.79649999999998</c:v>
                </c:pt>
                <c:pt idx="32834">
                  <c:v>-304.79449999999997</c:v>
                </c:pt>
                <c:pt idx="32835">
                  <c:v>-304.79249999999996</c:v>
                </c:pt>
                <c:pt idx="32836">
                  <c:v>-304.79049999999995</c:v>
                </c:pt>
                <c:pt idx="32837">
                  <c:v>-304.7885</c:v>
                </c:pt>
                <c:pt idx="32838">
                  <c:v>-304.78649999999999</c:v>
                </c:pt>
                <c:pt idx="32839">
                  <c:v>-304.78449999999998</c:v>
                </c:pt>
                <c:pt idx="32840">
                  <c:v>-304.78249999999997</c:v>
                </c:pt>
                <c:pt idx="32841">
                  <c:v>-304.78049999999996</c:v>
                </c:pt>
                <c:pt idx="32842">
                  <c:v>-304.77850000000001</c:v>
                </c:pt>
                <c:pt idx="32843">
                  <c:v>-304.77649999999994</c:v>
                </c:pt>
                <c:pt idx="32844">
                  <c:v>-304.77449999999999</c:v>
                </c:pt>
                <c:pt idx="32845">
                  <c:v>-304.77249999999998</c:v>
                </c:pt>
                <c:pt idx="32846">
                  <c:v>-304.77049999999997</c:v>
                </c:pt>
                <c:pt idx="32847">
                  <c:v>-304.76849999999996</c:v>
                </c:pt>
                <c:pt idx="32848">
                  <c:v>-304.76649999999995</c:v>
                </c:pt>
                <c:pt idx="32849">
                  <c:v>-304.7645</c:v>
                </c:pt>
                <c:pt idx="32850">
                  <c:v>-304.76249999999999</c:v>
                </c:pt>
                <c:pt idx="32851">
                  <c:v>-304.76049999999998</c:v>
                </c:pt>
                <c:pt idx="32852">
                  <c:v>-304.75849999999997</c:v>
                </c:pt>
                <c:pt idx="32853">
                  <c:v>-304.75649999999996</c:v>
                </c:pt>
                <c:pt idx="32854">
                  <c:v>-304.75450000000001</c:v>
                </c:pt>
                <c:pt idx="32855">
                  <c:v>-304.7525</c:v>
                </c:pt>
                <c:pt idx="32856">
                  <c:v>-304.75049999999999</c:v>
                </c:pt>
                <c:pt idx="32857">
                  <c:v>-304.74849999999998</c:v>
                </c:pt>
                <c:pt idx="32858">
                  <c:v>-304.74649999999997</c:v>
                </c:pt>
                <c:pt idx="32859">
                  <c:v>-304.74449999999996</c:v>
                </c:pt>
                <c:pt idx="32860">
                  <c:v>-304.74249999999995</c:v>
                </c:pt>
                <c:pt idx="32861">
                  <c:v>-304.7405</c:v>
                </c:pt>
                <c:pt idx="32862">
                  <c:v>-304.73849999999999</c:v>
                </c:pt>
                <c:pt idx="32863">
                  <c:v>-304.73649999999998</c:v>
                </c:pt>
                <c:pt idx="32864">
                  <c:v>-304.73449999999997</c:v>
                </c:pt>
                <c:pt idx="32865">
                  <c:v>-304.73249999999996</c:v>
                </c:pt>
                <c:pt idx="32866">
                  <c:v>-304.73050000000001</c:v>
                </c:pt>
                <c:pt idx="32867">
                  <c:v>-304.7285</c:v>
                </c:pt>
                <c:pt idx="32868">
                  <c:v>-304.72649999999999</c:v>
                </c:pt>
                <c:pt idx="32869">
                  <c:v>-304.72449999999998</c:v>
                </c:pt>
                <c:pt idx="32870">
                  <c:v>-304.72249999999997</c:v>
                </c:pt>
                <c:pt idx="32871">
                  <c:v>-304.72049999999996</c:v>
                </c:pt>
                <c:pt idx="32872">
                  <c:v>-304.71849999999995</c:v>
                </c:pt>
                <c:pt idx="32873">
                  <c:v>-304.7165</c:v>
                </c:pt>
                <c:pt idx="32874">
                  <c:v>-304.71449999999999</c:v>
                </c:pt>
                <c:pt idx="32875">
                  <c:v>-304.71249999999998</c:v>
                </c:pt>
                <c:pt idx="32876">
                  <c:v>-304.71049999999997</c:v>
                </c:pt>
                <c:pt idx="32877">
                  <c:v>-304.70849999999996</c:v>
                </c:pt>
                <c:pt idx="32878">
                  <c:v>-304.70650000000001</c:v>
                </c:pt>
                <c:pt idx="32879">
                  <c:v>-304.7045</c:v>
                </c:pt>
                <c:pt idx="32880">
                  <c:v>-304.70249999999999</c:v>
                </c:pt>
                <c:pt idx="32881">
                  <c:v>-304.70049999999998</c:v>
                </c:pt>
                <c:pt idx="32882">
                  <c:v>-304.69849999999997</c:v>
                </c:pt>
                <c:pt idx="32883">
                  <c:v>-304.69649999999996</c:v>
                </c:pt>
                <c:pt idx="32884">
                  <c:v>-304.69449999999995</c:v>
                </c:pt>
                <c:pt idx="32885">
                  <c:v>-304.6925</c:v>
                </c:pt>
                <c:pt idx="32886">
                  <c:v>-304.69049999999999</c:v>
                </c:pt>
                <c:pt idx="32887">
                  <c:v>-304.68849999999998</c:v>
                </c:pt>
                <c:pt idx="32888">
                  <c:v>-304.68649999999997</c:v>
                </c:pt>
                <c:pt idx="32889">
                  <c:v>-304.68449999999996</c:v>
                </c:pt>
                <c:pt idx="32890">
                  <c:v>-304.6825</c:v>
                </c:pt>
                <c:pt idx="32891">
                  <c:v>-304.68049999999999</c:v>
                </c:pt>
                <c:pt idx="32892">
                  <c:v>-304.67849999999999</c:v>
                </c:pt>
                <c:pt idx="32893">
                  <c:v>-304.67649999999998</c:v>
                </c:pt>
                <c:pt idx="32894">
                  <c:v>-304.67449999999997</c:v>
                </c:pt>
                <c:pt idx="32895">
                  <c:v>-304.67249999999996</c:v>
                </c:pt>
                <c:pt idx="32896">
                  <c:v>-304.67049999999995</c:v>
                </c:pt>
                <c:pt idx="32897">
                  <c:v>-304.66849999999999</c:v>
                </c:pt>
                <c:pt idx="32898">
                  <c:v>-304.66649999999998</c:v>
                </c:pt>
                <c:pt idx="32899">
                  <c:v>-304.66449999999998</c:v>
                </c:pt>
                <c:pt idx="32900">
                  <c:v>-304.66249999999997</c:v>
                </c:pt>
                <c:pt idx="32901">
                  <c:v>-304.66049999999996</c:v>
                </c:pt>
                <c:pt idx="32902">
                  <c:v>-304.6585</c:v>
                </c:pt>
                <c:pt idx="32903">
                  <c:v>-304.65649999999999</c:v>
                </c:pt>
                <c:pt idx="32904">
                  <c:v>-304.65449999999998</c:v>
                </c:pt>
                <c:pt idx="32905">
                  <c:v>-304.65249999999997</c:v>
                </c:pt>
                <c:pt idx="32906">
                  <c:v>-304.65049999999997</c:v>
                </c:pt>
                <c:pt idx="32907">
                  <c:v>-304.64850000000001</c:v>
                </c:pt>
                <c:pt idx="32908">
                  <c:v>-304.64649999999995</c:v>
                </c:pt>
                <c:pt idx="32909">
                  <c:v>-304.64449999999999</c:v>
                </c:pt>
                <c:pt idx="32910">
                  <c:v>-304.64249999999998</c:v>
                </c:pt>
                <c:pt idx="32911">
                  <c:v>-304.64049999999997</c:v>
                </c:pt>
                <c:pt idx="32912">
                  <c:v>-304.63849999999996</c:v>
                </c:pt>
                <c:pt idx="32913">
                  <c:v>-304.63649999999996</c:v>
                </c:pt>
                <c:pt idx="32914">
                  <c:v>-304.6345</c:v>
                </c:pt>
                <c:pt idx="32915">
                  <c:v>-304.63249999999999</c:v>
                </c:pt>
                <c:pt idx="32916">
                  <c:v>-304.63049999999998</c:v>
                </c:pt>
                <c:pt idx="32917">
                  <c:v>-304.62849999999997</c:v>
                </c:pt>
                <c:pt idx="32918">
                  <c:v>-304.62649999999996</c:v>
                </c:pt>
                <c:pt idx="32919">
                  <c:v>-304.62450000000001</c:v>
                </c:pt>
                <c:pt idx="32920">
                  <c:v>-304.62249999999995</c:v>
                </c:pt>
                <c:pt idx="32921">
                  <c:v>-304.62049999999999</c:v>
                </c:pt>
                <c:pt idx="32922">
                  <c:v>-304.61849999999998</c:v>
                </c:pt>
                <c:pt idx="32923">
                  <c:v>-304.61649999999997</c:v>
                </c:pt>
                <c:pt idx="32924">
                  <c:v>-304.61449999999996</c:v>
                </c:pt>
                <c:pt idx="32925">
                  <c:v>-304.61249999999995</c:v>
                </c:pt>
                <c:pt idx="32926">
                  <c:v>-304.6105</c:v>
                </c:pt>
                <c:pt idx="32927">
                  <c:v>-304.60849999999999</c:v>
                </c:pt>
                <c:pt idx="32928">
                  <c:v>-304.60649999999998</c:v>
                </c:pt>
                <c:pt idx="32929">
                  <c:v>-304.60449999999997</c:v>
                </c:pt>
                <c:pt idx="32930">
                  <c:v>-304.60249999999996</c:v>
                </c:pt>
                <c:pt idx="32931">
                  <c:v>-304.60050000000001</c:v>
                </c:pt>
                <c:pt idx="32932">
                  <c:v>-304.59849999999994</c:v>
                </c:pt>
                <c:pt idx="32933">
                  <c:v>-304.59649999999999</c:v>
                </c:pt>
                <c:pt idx="32934">
                  <c:v>-304.59449999999998</c:v>
                </c:pt>
                <c:pt idx="32935">
                  <c:v>-304.59249999999997</c:v>
                </c:pt>
                <c:pt idx="32936">
                  <c:v>-304.59049999999996</c:v>
                </c:pt>
                <c:pt idx="32937">
                  <c:v>-304.58849999999995</c:v>
                </c:pt>
                <c:pt idx="32938">
                  <c:v>-304.5865</c:v>
                </c:pt>
                <c:pt idx="32939">
                  <c:v>-304.58449999999999</c:v>
                </c:pt>
                <c:pt idx="32940">
                  <c:v>-304.58249999999998</c:v>
                </c:pt>
                <c:pt idx="32941">
                  <c:v>-304.58049999999997</c:v>
                </c:pt>
                <c:pt idx="32942">
                  <c:v>-304.57849999999996</c:v>
                </c:pt>
                <c:pt idx="32943">
                  <c:v>-304.57650000000001</c:v>
                </c:pt>
                <c:pt idx="32944">
                  <c:v>-304.57449999999994</c:v>
                </c:pt>
                <c:pt idx="32945">
                  <c:v>-304.57249999999999</c:v>
                </c:pt>
                <c:pt idx="32946">
                  <c:v>-304.57049999999998</c:v>
                </c:pt>
                <c:pt idx="32947">
                  <c:v>-304.56849999999997</c:v>
                </c:pt>
                <c:pt idx="32948">
                  <c:v>-304.56649999999996</c:v>
                </c:pt>
                <c:pt idx="32949">
                  <c:v>-304.56449999999995</c:v>
                </c:pt>
                <c:pt idx="32950">
                  <c:v>-304.5625</c:v>
                </c:pt>
                <c:pt idx="32951">
                  <c:v>-304.56049999999999</c:v>
                </c:pt>
                <c:pt idx="32952">
                  <c:v>-304.55849999999998</c:v>
                </c:pt>
                <c:pt idx="32953">
                  <c:v>-304.55649999999997</c:v>
                </c:pt>
                <c:pt idx="32954">
                  <c:v>-304.55449999999996</c:v>
                </c:pt>
                <c:pt idx="32955">
                  <c:v>-304.55250000000001</c:v>
                </c:pt>
                <c:pt idx="32956">
                  <c:v>-304.55049999999994</c:v>
                </c:pt>
                <c:pt idx="32957">
                  <c:v>-304.54849999999999</c:v>
                </c:pt>
                <c:pt idx="32958">
                  <c:v>-304.54649999999998</c:v>
                </c:pt>
                <c:pt idx="32959">
                  <c:v>-304.54449999999997</c:v>
                </c:pt>
                <c:pt idx="32960">
                  <c:v>-304.54249999999996</c:v>
                </c:pt>
                <c:pt idx="32961">
                  <c:v>-304.54049999999995</c:v>
                </c:pt>
                <c:pt idx="32962">
                  <c:v>-304.5385</c:v>
                </c:pt>
                <c:pt idx="32963">
                  <c:v>-304.53649999999999</c:v>
                </c:pt>
                <c:pt idx="32964">
                  <c:v>-304.53449999999998</c:v>
                </c:pt>
                <c:pt idx="32965">
                  <c:v>-304.53249999999997</c:v>
                </c:pt>
                <c:pt idx="32966">
                  <c:v>-304.53049999999996</c:v>
                </c:pt>
                <c:pt idx="32967">
                  <c:v>-304.52850000000001</c:v>
                </c:pt>
                <c:pt idx="32968">
                  <c:v>-304.52649999999994</c:v>
                </c:pt>
                <c:pt idx="32969">
                  <c:v>-304.52449999999999</c:v>
                </c:pt>
                <c:pt idx="32970">
                  <c:v>-304.52249999999998</c:v>
                </c:pt>
                <c:pt idx="32971">
                  <c:v>-304.52049999999997</c:v>
                </c:pt>
                <c:pt idx="32972">
                  <c:v>-304.51849999999996</c:v>
                </c:pt>
                <c:pt idx="32973">
                  <c:v>-304.51649999999995</c:v>
                </c:pt>
                <c:pt idx="32974">
                  <c:v>-304.5145</c:v>
                </c:pt>
                <c:pt idx="32975">
                  <c:v>-304.51249999999999</c:v>
                </c:pt>
                <c:pt idx="32976">
                  <c:v>-304.51049999999998</c:v>
                </c:pt>
                <c:pt idx="32977">
                  <c:v>-304.50849999999997</c:v>
                </c:pt>
                <c:pt idx="32978">
                  <c:v>-304.50649999999996</c:v>
                </c:pt>
                <c:pt idx="32979">
                  <c:v>-304.50450000000001</c:v>
                </c:pt>
                <c:pt idx="32980">
                  <c:v>-304.5025</c:v>
                </c:pt>
                <c:pt idx="32981">
                  <c:v>-304.50049999999999</c:v>
                </c:pt>
                <c:pt idx="32982">
                  <c:v>-304.49849999999998</c:v>
                </c:pt>
                <c:pt idx="32983">
                  <c:v>-304.49649999999997</c:v>
                </c:pt>
                <c:pt idx="32984">
                  <c:v>-304.49449999999996</c:v>
                </c:pt>
                <c:pt idx="32985">
                  <c:v>-304.49249999999995</c:v>
                </c:pt>
                <c:pt idx="32986">
                  <c:v>-304.4905</c:v>
                </c:pt>
                <c:pt idx="32987">
                  <c:v>-304.48849999999999</c:v>
                </c:pt>
                <c:pt idx="32988">
                  <c:v>-304.48649999999998</c:v>
                </c:pt>
                <c:pt idx="32989">
                  <c:v>-304.48449999999997</c:v>
                </c:pt>
                <c:pt idx="32990">
                  <c:v>-304.48249999999996</c:v>
                </c:pt>
                <c:pt idx="32991">
                  <c:v>-304.48050000000001</c:v>
                </c:pt>
                <c:pt idx="32992">
                  <c:v>-304.4785</c:v>
                </c:pt>
                <c:pt idx="32993">
                  <c:v>-304.47649999999999</c:v>
                </c:pt>
                <c:pt idx="32994">
                  <c:v>-304.47449999999998</c:v>
                </c:pt>
                <c:pt idx="32995">
                  <c:v>-304.47249999999997</c:v>
                </c:pt>
                <c:pt idx="32996">
                  <c:v>-304.47049999999996</c:v>
                </c:pt>
                <c:pt idx="32997">
                  <c:v>-304.46849999999995</c:v>
                </c:pt>
                <c:pt idx="32998">
                  <c:v>-304.4665</c:v>
                </c:pt>
                <c:pt idx="32999">
                  <c:v>-304.46449999999999</c:v>
                </c:pt>
                <c:pt idx="33000">
                  <c:v>-304.46249999999998</c:v>
                </c:pt>
                <c:pt idx="33001">
                  <c:v>-304.46049999999997</c:v>
                </c:pt>
                <c:pt idx="33002">
                  <c:v>-304.45849999999996</c:v>
                </c:pt>
                <c:pt idx="33003">
                  <c:v>-304.45650000000001</c:v>
                </c:pt>
                <c:pt idx="33004">
                  <c:v>-304.4545</c:v>
                </c:pt>
                <c:pt idx="33005">
                  <c:v>-304.45249999999999</c:v>
                </c:pt>
                <c:pt idx="33006">
                  <c:v>-304.45049999999998</c:v>
                </c:pt>
                <c:pt idx="33007">
                  <c:v>-304.44849999999997</c:v>
                </c:pt>
                <c:pt idx="33008">
                  <c:v>-304.44649999999996</c:v>
                </c:pt>
                <c:pt idx="33009">
                  <c:v>-304.44449999999995</c:v>
                </c:pt>
                <c:pt idx="33010">
                  <c:v>-304.4425</c:v>
                </c:pt>
                <c:pt idx="33011">
                  <c:v>-304.44049999999999</c:v>
                </c:pt>
                <c:pt idx="33012">
                  <c:v>-304.43849999999998</c:v>
                </c:pt>
                <c:pt idx="33013">
                  <c:v>-304.43649999999997</c:v>
                </c:pt>
                <c:pt idx="33014">
                  <c:v>-304.43449999999996</c:v>
                </c:pt>
                <c:pt idx="33015">
                  <c:v>-304.4325</c:v>
                </c:pt>
                <c:pt idx="33016">
                  <c:v>-304.43049999999999</c:v>
                </c:pt>
                <c:pt idx="33017">
                  <c:v>-304.42849999999999</c:v>
                </c:pt>
                <c:pt idx="33018">
                  <c:v>-304.42649999999998</c:v>
                </c:pt>
                <c:pt idx="33019">
                  <c:v>-304.42449999999997</c:v>
                </c:pt>
                <c:pt idx="33020">
                  <c:v>-304.42249999999996</c:v>
                </c:pt>
                <c:pt idx="33021">
                  <c:v>-304.42049999999995</c:v>
                </c:pt>
                <c:pt idx="33022">
                  <c:v>-304.41849999999999</c:v>
                </c:pt>
                <c:pt idx="33023">
                  <c:v>-304.41649999999998</c:v>
                </c:pt>
                <c:pt idx="33024">
                  <c:v>-304.41449999999998</c:v>
                </c:pt>
                <c:pt idx="33025">
                  <c:v>-304.41249999999997</c:v>
                </c:pt>
                <c:pt idx="33026">
                  <c:v>-304.41049999999996</c:v>
                </c:pt>
                <c:pt idx="33027">
                  <c:v>-304.4085</c:v>
                </c:pt>
                <c:pt idx="33028">
                  <c:v>-304.40649999999999</c:v>
                </c:pt>
                <c:pt idx="33029">
                  <c:v>-304.40449999999998</c:v>
                </c:pt>
                <c:pt idx="33030">
                  <c:v>-304.40249999999997</c:v>
                </c:pt>
                <c:pt idx="33031">
                  <c:v>-304.40049999999997</c:v>
                </c:pt>
                <c:pt idx="33032">
                  <c:v>-304.39850000000001</c:v>
                </c:pt>
                <c:pt idx="33033">
                  <c:v>-304.39649999999995</c:v>
                </c:pt>
                <c:pt idx="33034">
                  <c:v>-304.39449999999999</c:v>
                </c:pt>
                <c:pt idx="33035">
                  <c:v>-304.39249999999998</c:v>
                </c:pt>
                <c:pt idx="33036">
                  <c:v>-304.39049999999997</c:v>
                </c:pt>
                <c:pt idx="33037">
                  <c:v>-304.38849999999996</c:v>
                </c:pt>
                <c:pt idx="33038">
                  <c:v>-304.38649999999996</c:v>
                </c:pt>
                <c:pt idx="33039">
                  <c:v>-304.3845</c:v>
                </c:pt>
                <c:pt idx="33040">
                  <c:v>-304.38249999999999</c:v>
                </c:pt>
                <c:pt idx="33041">
                  <c:v>-304.38049999999998</c:v>
                </c:pt>
                <c:pt idx="33042">
                  <c:v>-304.37849999999997</c:v>
                </c:pt>
                <c:pt idx="33043">
                  <c:v>-304.37649999999996</c:v>
                </c:pt>
                <c:pt idx="33044">
                  <c:v>-304.37450000000001</c:v>
                </c:pt>
                <c:pt idx="33045">
                  <c:v>-304.37249999999995</c:v>
                </c:pt>
                <c:pt idx="33046">
                  <c:v>-304.37049999999999</c:v>
                </c:pt>
                <c:pt idx="33047">
                  <c:v>-304.36849999999998</c:v>
                </c:pt>
                <c:pt idx="33048">
                  <c:v>-304.36649999999997</c:v>
                </c:pt>
                <c:pt idx="33049">
                  <c:v>-304.36449999999996</c:v>
                </c:pt>
                <c:pt idx="33050">
                  <c:v>-304.36249999999995</c:v>
                </c:pt>
                <c:pt idx="33051">
                  <c:v>-304.3605</c:v>
                </c:pt>
                <c:pt idx="33052">
                  <c:v>-304.35849999999999</c:v>
                </c:pt>
                <c:pt idx="33053">
                  <c:v>-304.35649999999998</c:v>
                </c:pt>
                <c:pt idx="33054">
                  <c:v>-304.35449999999997</c:v>
                </c:pt>
                <c:pt idx="33055">
                  <c:v>-304.35249999999996</c:v>
                </c:pt>
                <c:pt idx="33056">
                  <c:v>-304.35050000000001</c:v>
                </c:pt>
                <c:pt idx="33057">
                  <c:v>-304.34849999999994</c:v>
                </c:pt>
                <c:pt idx="33058">
                  <c:v>-304.34649999999999</c:v>
                </c:pt>
                <c:pt idx="33059">
                  <c:v>-304.34449999999998</c:v>
                </c:pt>
                <c:pt idx="33060">
                  <c:v>-304.34249999999997</c:v>
                </c:pt>
                <c:pt idx="33061">
                  <c:v>-304.34049999999996</c:v>
                </c:pt>
                <c:pt idx="33062">
                  <c:v>-304.33849999999995</c:v>
                </c:pt>
                <c:pt idx="33063">
                  <c:v>-304.3365</c:v>
                </c:pt>
                <c:pt idx="33064">
                  <c:v>-304.33449999999999</c:v>
                </c:pt>
                <c:pt idx="33065">
                  <c:v>-304.33249999999998</c:v>
                </c:pt>
                <c:pt idx="33066">
                  <c:v>-304.33049999999997</c:v>
                </c:pt>
                <c:pt idx="33067">
                  <c:v>-304.32849999999996</c:v>
                </c:pt>
                <c:pt idx="33068">
                  <c:v>-304.32650000000001</c:v>
                </c:pt>
                <c:pt idx="33069">
                  <c:v>-304.32449999999994</c:v>
                </c:pt>
                <c:pt idx="33070">
                  <c:v>-304.32249999999999</c:v>
                </c:pt>
                <c:pt idx="33071">
                  <c:v>-304.32049999999998</c:v>
                </c:pt>
                <c:pt idx="33072">
                  <c:v>-304.31849999999997</c:v>
                </c:pt>
                <c:pt idx="33073">
                  <c:v>-304.31649999999996</c:v>
                </c:pt>
                <c:pt idx="33074">
                  <c:v>-304.31449999999995</c:v>
                </c:pt>
                <c:pt idx="33075">
                  <c:v>-304.3125</c:v>
                </c:pt>
                <c:pt idx="33076">
                  <c:v>-304.31049999999999</c:v>
                </c:pt>
                <c:pt idx="33077">
                  <c:v>-304.30849999999998</c:v>
                </c:pt>
                <c:pt idx="33078">
                  <c:v>-304.30649999999997</c:v>
                </c:pt>
                <c:pt idx="33079">
                  <c:v>-304.30449999999996</c:v>
                </c:pt>
                <c:pt idx="33080">
                  <c:v>-304.30250000000001</c:v>
                </c:pt>
                <c:pt idx="33081">
                  <c:v>-304.30049999999994</c:v>
                </c:pt>
                <c:pt idx="33082">
                  <c:v>-304.29849999999999</c:v>
                </c:pt>
                <c:pt idx="33083">
                  <c:v>-304.29649999999998</c:v>
                </c:pt>
                <c:pt idx="33084">
                  <c:v>-304.29449999999997</c:v>
                </c:pt>
                <c:pt idx="33085">
                  <c:v>-304.29249999999996</c:v>
                </c:pt>
                <c:pt idx="33086">
                  <c:v>-304.29049999999995</c:v>
                </c:pt>
                <c:pt idx="33087">
                  <c:v>-304.2885</c:v>
                </c:pt>
                <c:pt idx="33088">
                  <c:v>-304.28649999999999</c:v>
                </c:pt>
                <c:pt idx="33089">
                  <c:v>-304.28449999999998</c:v>
                </c:pt>
                <c:pt idx="33090">
                  <c:v>-304.28249999999997</c:v>
                </c:pt>
                <c:pt idx="33091">
                  <c:v>-304.28049999999996</c:v>
                </c:pt>
                <c:pt idx="33092">
                  <c:v>-304.27850000000001</c:v>
                </c:pt>
                <c:pt idx="33093">
                  <c:v>-304.27649999999994</c:v>
                </c:pt>
                <c:pt idx="33094">
                  <c:v>-304.27449999999999</c:v>
                </c:pt>
                <c:pt idx="33095">
                  <c:v>-304.27249999999998</c:v>
                </c:pt>
                <c:pt idx="33096">
                  <c:v>-304.27049999999997</c:v>
                </c:pt>
                <c:pt idx="33097">
                  <c:v>-304.26849999999996</c:v>
                </c:pt>
                <c:pt idx="33098">
                  <c:v>-304.26649999999995</c:v>
                </c:pt>
                <c:pt idx="33099">
                  <c:v>-304.2645</c:v>
                </c:pt>
                <c:pt idx="33100">
                  <c:v>-304.26249999999999</c:v>
                </c:pt>
                <c:pt idx="33101">
                  <c:v>-304.26049999999998</c:v>
                </c:pt>
                <c:pt idx="33102">
                  <c:v>-304.25849999999997</c:v>
                </c:pt>
                <c:pt idx="33103">
                  <c:v>-304.25649999999996</c:v>
                </c:pt>
                <c:pt idx="33104">
                  <c:v>-304.25450000000001</c:v>
                </c:pt>
                <c:pt idx="33105">
                  <c:v>-304.2525</c:v>
                </c:pt>
                <c:pt idx="33106">
                  <c:v>-304.25049999999999</c:v>
                </c:pt>
                <c:pt idx="33107">
                  <c:v>-304.24849999999998</c:v>
                </c:pt>
                <c:pt idx="33108">
                  <c:v>-304.24649999999997</c:v>
                </c:pt>
                <c:pt idx="33109">
                  <c:v>-304.24449999999996</c:v>
                </c:pt>
                <c:pt idx="33110">
                  <c:v>-304.24249999999995</c:v>
                </c:pt>
                <c:pt idx="33111">
                  <c:v>-304.2405</c:v>
                </c:pt>
                <c:pt idx="33112">
                  <c:v>-304.23849999999999</c:v>
                </c:pt>
                <c:pt idx="33113">
                  <c:v>-304.23649999999998</c:v>
                </c:pt>
                <c:pt idx="33114">
                  <c:v>-304.23449999999997</c:v>
                </c:pt>
                <c:pt idx="33115">
                  <c:v>-304.23249999999996</c:v>
                </c:pt>
                <c:pt idx="33116">
                  <c:v>-304.23050000000001</c:v>
                </c:pt>
                <c:pt idx="33117">
                  <c:v>-304.2285</c:v>
                </c:pt>
                <c:pt idx="33118">
                  <c:v>-304.22649999999999</c:v>
                </c:pt>
                <c:pt idx="33119">
                  <c:v>-304.22449999999998</c:v>
                </c:pt>
                <c:pt idx="33120">
                  <c:v>-304.22249999999997</c:v>
                </c:pt>
                <c:pt idx="33121">
                  <c:v>-304.22049999999996</c:v>
                </c:pt>
                <c:pt idx="33122">
                  <c:v>-304.21849999999995</c:v>
                </c:pt>
                <c:pt idx="33123">
                  <c:v>-304.2165</c:v>
                </c:pt>
                <c:pt idx="33124">
                  <c:v>-304.21449999999999</c:v>
                </c:pt>
                <c:pt idx="33125">
                  <c:v>-304.21249999999998</c:v>
                </c:pt>
                <c:pt idx="33126">
                  <c:v>-304.21049999999997</c:v>
                </c:pt>
                <c:pt idx="33127">
                  <c:v>-304.20849999999996</c:v>
                </c:pt>
                <c:pt idx="33128">
                  <c:v>-304.20650000000001</c:v>
                </c:pt>
                <c:pt idx="33129">
                  <c:v>-304.2045</c:v>
                </c:pt>
                <c:pt idx="33130">
                  <c:v>-304.20249999999999</c:v>
                </c:pt>
                <c:pt idx="33131">
                  <c:v>-304.20049999999998</c:v>
                </c:pt>
                <c:pt idx="33132">
                  <c:v>-304.19849999999997</c:v>
                </c:pt>
                <c:pt idx="33133">
                  <c:v>-304.19649999999996</c:v>
                </c:pt>
                <c:pt idx="33134">
                  <c:v>-304.19449999999995</c:v>
                </c:pt>
                <c:pt idx="33135">
                  <c:v>-304.1925</c:v>
                </c:pt>
                <c:pt idx="33136">
                  <c:v>-304.19049999999999</c:v>
                </c:pt>
                <c:pt idx="33137">
                  <c:v>-304.18849999999998</c:v>
                </c:pt>
                <c:pt idx="33138">
                  <c:v>-304.18649999999997</c:v>
                </c:pt>
                <c:pt idx="33139">
                  <c:v>-304.18449999999996</c:v>
                </c:pt>
                <c:pt idx="33140">
                  <c:v>-304.1825</c:v>
                </c:pt>
                <c:pt idx="33141">
                  <c:v>-304.18049999999999</c:v>
                </c:pt>
                <c:pt idx="33142">
                  <c:v>-304.17849999999999</c:v>
                </c:pt>
                <c:pt idx="33143">
                  <c:v>-304.17649999999998</c:v>
                </c:pt>
                <c:pt idx="33144">
                  <c:v>-304.17449999999997</c:v>
                </c:pt>
                <c:pt idx="33145">
                  <c:v>-304.17249999999996</c:v>
                </c:pt>
                <c:pt idx="33146">
                  <c:v>-304.17049999999995</c:v>
                </c:pt>
                <c:pt idx="33147">
                  <c:v>-304.16849999999999</c:v>
                </c:pt>
                <c:pt idx="33148">
                  <c:v>-304.16649999999998</c:v>
                </c:pt>
                <c:pt idx="33149">
                  <c:v>-304.16449999999998</c:v>
                </c:pt>
                <c:pt idx="33150">
                  <c:v>-304.16249999999997</c:v>
                </c:pt>
                <c:pt idx="33151">
                  <c:v>-304.16049999999996</c:v>
                </c:pt>
                <c:pt idx="33152">
                  <c:v>-304.1585</c:v>
                </c:pt>
                <c:pt idx="33153">
                  <c:v>-304.15649999999999</c:v>
                </c:pt>
                <c:pt idx="33154">
                  <c:v>-304.15449999999998</c:v>
                </c:pt>
                <c:pt idx="33155">
                  <c:v>-304.15249999999997</c:v>
                </c:pt>
                <c:pt idx="33156">
                  <c:v>-304.15049999999997</c:v>
                </c:pt>
                <c:pt idx="33157">
                  <c:v>-304.14850000000001</c:v>
                </c:pt>
                <c:pt idx="33158">
                  <c:v>-304.14649999999995</c:v>
                </c:pt>
                <c:pt idx="33159">
                  <c:v>-304.14449999999999</c:v>
                </c:pt>
                <c:pt idx="33160">
                  <c:v>-304.14249999999998</c:v>
                </c:pt>
                <c:pt idx="33161">
                  <c:v>-304.14049999999997</c:v>
                </c:pt>
                <c:pt idx="33162">
                  <c:v>-304.13849999999996</c:v>
                </c:pt>
                <c:pt idx="33163">
                  <c:v>-304.13649999999996</c:v>
                </c:pt>
                <c:pt idx="33164">
                  <c:v>-304.1345</c:v>
                </c:pt>
                <c:pt idx="33165">
                  <c:v>-304.13249999999999</c:v>
                </c:pt>
                <c:pt idx="33166">
                  <c:v>-304.13049999999998</c:v>
                </c:pt>
                <c:pt idx="33167">
                  <c:v>-304.12849999999997</c:v>
                </c:pt>
                <c:pt idx="33168">
                  <c:v>-304.12649999999996</c:v>
                </c:pt>
                <c:pt idx="33169">
                  <c:v>-304.12450000000001</c:v>
                </c:pt>
                <c:pt idx="33170">
                  <c:v>-304.12249999999995</c:v>
                </c:pt>
                <c:pt idx="33171">
                  <c:v>-304.12049999999999</c:v>
                </c:pt>
                <c:pt idx="33172">
                  <c:v>-304.11849999999998</c:v>
                </c:pt>
                <c:pt idx="33173">
                  <c:v>-304.11649999999997</c:v>
                </c:pt>
                <c:pt idx="33174">
                  <c:v>-304.11449999999996</c:v>
                </c:pt>
                <c:pt idx="33175">
                  <c:v>-304.11249999999995</c:v>
                </c:pt>
                <c:pt idx="33176">
                  <c:v>-304.1105</c:v>
                </c:pt>
                <c:pt idx="33177">
                  <c:v>-304.10849999999999</c:v>
                </c:pt>
                <c:pt idx="33178">
                  <c:v>-304.10649999999998</c:v>
                </c:pt>
                <c:pt idx="33179">
                  <c:v>-304.10449999999997</c:v>
                </c:pt>
                <c:pt idx="33180">
                  <c:v>-304.10249999999996</c:v>
                </c:pt>
                <c:pt idx="33181">
                  <c:v>-304.10050000000001</c:v>
                </c:pt>
                <c:pt idx="33182">
                  <c:v>-304.09849999999994</c:v>
                </c:pt>
                <c:pt idx="33183">
                  <c:v>-304.09649999999999</c:v>
                </c:pt>
                <c:pt idx="33184">
                  <c:v>-304.09449999999998</c:v>
                </c:pt>
                <c:pt idx="33185">
                  <c:v>-304.09249999999997</c:v>
                </c:pt>
                <c:pt idx="33186">
                  <c:v>-304.09049999999996</c:v>
                </c:pt>
                <c:pt idx="33187">
                  <c:v>-304.08849999999995</c:v>
                </c:pt>
                <c:pt idx="33188">
                  <c:v>-304.0865</c:v>
                </c:pt>
                <c:pt idx="33189">
                  <c:v>-304.08449999999999</c:v>
                </c:pt>
                <c:pt idx="33190">
                  <c:v>-304.08249999999998</c:v>
                </c:pt>
                <c:pt idx="33191">
                  <c:v>-304.08049999999997</c:v>
                </c:pt>
                <c:pt idx="33192">
                  <c:v>-304.07849999999996</c:v>
                </c:pt>
                <c:pt idx="33193">
                  <c:v>-304.07650000000001</c:v>
                </c:pt>
                <c:pt idx="33194">
                  <c:v>-304.07449999999994</c:v>
                </c:pt>
                <c:pt idx="33195">
                  <c:v>-304.07249999999999</c:v>
                </c:pt>
                <c:pt idx="33196">
                  <c:v>-304.07049999999998</c:v>
                </c:pt>
                <c:pt idx="33197">
                  <c:v>-304.06849999999997</c:v>
                </c:pt>
                <c:pt idx="33198">
                  <c:v>-304.06649999999996</c:v>
                </c:pt>
                <c:pt idx="33199">
                  <c:v>-304.06449999999995</c:v>
                </c:pt>
                <c:pt idx="33200">
                  <c:v>-304.0625</c:v>
                </c:pt>
                <c:pt idx="33201">
                  <c:v>-304.06049999999999</c:v>
                </c:pt>
                <c:pt idx="33202">
                  <c:v>-304.05849999999998</c:v>
                </c:pt>
                <c:pt idx="33203">
                  <c:v>-304.05649999999997</c:v>
                </c:pt>
                <c:pt idx="33204">
                  <c:v>-304.05449999999996</c:v>
                </c:pt>
                <c:pt idx="33205">
                  <c:v>-304.05250000000001</c:v>
                </c:pt>
                <c:pt idx="33206">
                  <c:v>-304.05049999999994</c:v>
                </c:pt>
                <c:pt idx="33207">
                  <c:v>-304.04849999999999</c:v>
                </c:pt>
                <c:pt idx="33208">
                  <c:v>-304.04649999999998</c:v>
                </c:pt>
                <c:pt idx="33209">
                  <c:v>-304.04449999999997</c:v>
                </c:pt>
                <c:pt idx="33210">
                  <c:v>-304.04249999999996</c:v>
                </c:pt>
                <c:pt idx="33211">
                  <c:v>-304.04049999999995</c:v>
                </c:pt>
                <c:pt idx="33212">
                  <c:v>-304.0385</c:v>
                </c:pt>
                <c:pt idx="33213">
                  <c:v>-304.03649999999999</c:v>
                </c:pt>
                <c:pt idx="33214">
                  <c:v>-304.03449999999998</c:v>
                </c:pt>
                <c:pt idx="33215">
                  <c:v>-304.03249999999997</c:v>
                </c:pt>
                <c:pt idx="33216">
                  <c:v>-304.03049999999996</c:v>
                </c:pt>
                <c:pt idx="33217">
                  <c:v>-304.02850000000001</c:v>
                </c:pt>
                <c:pt idx="33218">
                  <c:v>-304.02649999999994</c:v>
                </c:pt>
                <c:pt idx="33219">
                  <c:v>-304.02449999999999</c:v>
                </c:pt>
                <c:pt idx="33220">
                  <c:v>-304.02249999999998</c:v>
                </c:pt>
                <c:pt idx="33221">
                  <c:v>-304.02049999999997</c:v>
                </c:pt>
                <c:pt idx="33222">
                  <c:v>-304.01849999999996</c:v>
                </c:pt>
                <c:pt idx="33223">
                  <c:v>-304.01649999999995</c:v>
                </c:pt>
                <c:pt idx="33224">
                  <c:v>-304.0145</c:v>
                </c:pt>
                <c:pt idx="33225">
                  <c:v>-304.01249999999999</c:v>
                </c:pt>
                <c:pt idx="33226">
                  <c:v>-304.01049999999998</c:v>
                </c:pt>
                <c:pt idx="33227">
                  <c:v>-304.00849999999997</c:v>
                </c:pt>
                <c:pt idx="33228">
                  <c:v>-304.00649999999996</c:v>
                </c:pt>
                <c:pt idx="33229">
                  <c:v>-304.00450000000001</c:v>
                </c:pt>
                <c:pt idx="33230">
                  <c:v>-304.0025</c:v>
                </c:pt>
                <c:pt idx="33231">
                  <c:v>-304.00049999999999</c:v>
                </c:pt>
                <c:pt idx="33232">
                  <c:v>-303.99849999999998</c:v>
                </c:pt>
                <c:pt idx="33233">
                  <c:v>-303.99649999999997</c:v>
                </c:pt>
                <c:pt idx="33234">
                  <c:v>-303.99449999999996</c:v>
                </c:pt>
                <c:pt idx="33235">
                  <c:v>-303.99249999999995</c:v>
                </c:pt>
                <c:pt idx="33236">
                  <c:v>-303.9905</c:v>
                </c:pt>
                <c:pt idx="33237">
                  <c:v>-303.98849999999999</c:v>
                </c:pt>
                <c:pt idx="33238">
                  <c:v>-303.98649999999998</c:v>
                </c:pt>
                <c:pt idx="33239">
                  <c:v>-303.98449999999997</c:v>
                </c:pt>
                <c:pt idx="33240">
                  <c:v>-303.98249999999996</c:v>
                </c:pt>
                <c:pt idx="33241">
                  <c:v>-303.98050000000001</c:v>
                </c:pt>
                <c:pt idx="33242">
                  <c:v>-303.9785</c:v>
                </c:pt>
                <c:pt idx="33243">
                  <c:v>-303.97649999999999</c:v>
                </c:pt>
                <c:pt idx="33244">
                  <c:v>-303.97449999999998</c:v>
                </c:pt>
                <c:pt idx="33245">
                  <c:v>-303.97249999999997</c:v>
                </c:pt>
                <c:pt idx="33246">
                  <c:v>-303.97049999999996</c:v>
                </c:pt>
                <c:pt idx="33247">
                  <c:v>-303.96849999999995</c:v>
                </c:pt>
                <c:pt idx="33248">
                  <c:v>-303.9665</c:v>
                </c:pt>
                <c:pt idx="33249">
                  <c:v>-303.96449999999999</c:v>
                </c:pt>
                <c:pt idx="33250">
                  <c:v>-303.96249999999998</c:v>
                </c:pt>
                <c:pt idx="33251">
                  <c:v>-303.96049999999997</c:v>
                </c:pt>
                <c:pt idx="33252">
                  <c:v>-303.95849999999996</c:v>
                </c:pt>
                <c:pt idx="33253">
                  <c:v>-303.95650000000001</c:v>
                </c:pt>
                <c:pt idx="33254">
                  <c:v>-303.9545</c:v>
                </c:pt>
                <c:pt idx="33255">
                  <c:v>-303.95249999999999</c:v>
                </c:pt>
                <c:pt idx="33256">
                  <c:v>-303.95049999999998</c:v>
                </c:pt>
                <c:pt idx="33257">
                  <c:v>-303.94849999999997</c:v>
                </c:pt>
                <c:pt idx="33258">
                  <c:v>-303.94649999999996</c:v>
                </c:pt>
                <c:pt idx="33259">
                  <c:v>-303.94449999999995</c:v>
                </c:pt>
                <c:pt idx="33260">
                  <c:v>-303.9425</c:v>
                </c:pt>
                <c:pt idx="33261">
                  <c:v>-303.94049999999999</c:v>
                </c:pt>
                <c:pt idx="33262">
                  <c:v>-303.93849999999998</c:v>
                </c:pt>
                <c:pt idx="33263">
                  <c:v>-303.93649999999997</c:v>
                </c:pt>
                <c:pt idx="33264">
                  <c:v>-303.93449999999996</c:v>
                </c:pt>
                <c:pt idx="33265">
                  <c:v>-303.9325</c:v>
                </c:pt>
                <c:pt idx="33266">
                  <c:v>-303.93049999999999</c:v>
                </c:pt>
                <c:pt idx="33267">
                  <c:v>-303.92849999999999</c:v>
                </c:pt>
                <c:pt idx="33268">
                  <c:v>-303.92649999999998</c:v>
                </c:pt>
                <c:pt idx="33269">
                  <c:v>-303.92449999999997</c:v>
                </c:pt>
                <c:pt idx="33270">
                  <c:v>-303.92249999999996</c:v>
                </c:pt>
                <c:pt idx="33271">
                  <c:v>-303.92049999999995</c:v>
                </c:pt>
                <c:pt idx="33272">
                  <c:v>-303.91849999999999</c:v>
                </c:pt>
                <c:pt idx="33273">
                  <c:v>-303.91649999999998</c:v>
                </c:pt>
                <c:pt idx="33274">
                  <c:v>-303.91449999999998</c:v>
                </c:pt>
                <c:pt idx="33275">
                  <c:v>-303.91249999999997</c:v>
                </c:pt>
                <c:pt idx="33276">
                  <c:v>-303.91049999999996</c:v>
                </c:pt>
                <c:pt idx="33277">
                  <c:v>-303.9085</c:v>
                </c:pt>
                <c:pt idx="33278">
                  <c:v>-303.90649999999999</c:v>
                </c:pt>
                <c:pt idx="33279">
                  <c:v>-303.90449999999998</c:v>
                </c:pt>
                <c:pt idx="33280">
                  <c:v>-303.90249999999997</c:v>
                </c:pt>
                <c:pt idx="33281">
                  <c:v>-303.90049999999997</c:v>
                </c:pt>
                <c:pt idx="33282">
                  <c:v>-303.89850000000001</c:v>
                </c:pt>
                <c:pt idx="33283">
                  <c:v>-303.89649999999995</c:v>
                </c:pt>
                <c:pt idx="33284">
                  <c:v>-303.89449999999999</c:v>
                </c:pt>
                <c:pt idx="33285">
                  <c:v>-303.89249999999998</c:v>
                </c:pt>
                <c:pt idx="33286">
                  <c:v>-303.89049999999997</c:v>
                </c:pt>
                <c:pt idx="33287">
                  <c:v>-303.88849999999996</c:v>
                </c:pt>
                <c:pt idx="33288">
                  <c:v>-303.88649999999996</c:v>
                </c:pt>
                <c:pt idx="33289">
                  <c:v>-303.8845</c:v>
                </c:pt>
                <c:pt idx="33290">
                  <c:v>-303.88249999999999</c:v>
                </c:pt>
                <c:pt idx="33291">
                  <c:v>-303.88049999999998</c:v>
                </c:pt>
                <c:pt idx="33292">
                  <c:v>-303.87849999999997</c:v>
                </c:pt>
                <c:pt idx="33293">
                  <c:v>-303.87649999999996</c:v>
                </c:pt>
                <c:pt idx="33294">
                  <c:v>-303.87450000000001</c:v>
                </c:pt>
                <c:pt idx="33295">
                  <c:v>-303.87249999999995</c:v>
                </c:pt>
                <c:pt idx="33296">
                  <c:v>-303.87049999999999</c:v>
                </c:pt>
                <c:pt idx="33297">
                  <c:v>-303.86849999999998</c:v>
                </c:pt>
                <c:pt idx="33298">
                  <c:v>-303.86649999999997</c:v>
                </c:pt>
                <c:pt idx="33299">
                  <c:v>-303.86449999999996</c:v>
                </c:pt>
                <c:pt idx="33300">
                  <c:v>-303.86249999999995</c:v>
                </c:pt>
                <c:pt idx="33301">
                  <c:v>-303.8605</c:v>
                </c:pt>
                <c:pt idx="33302">
                  <c:v>-303.85849999999999</c:v>
                </c:pt>
                <c:pt idx="33303">
                  <c:v>-303.85649999999998</c:v>
                </c:pt>
                <c:pt idx="33304">
                  <c:v>-303.85449999999997</c:v>
                </c:pt>
                <c:pt idx="33305">
                  <c:v>-303.85249999999996</c:v>
                </c:pt>
                <c:pt idx="33306">
                  <c:v>-303.85050000000001</c:v>
                </c:pt>
                <c:pt idx="33307">
                  <c:v>-303.84849999999994</c:v>
                </c:pt>
                <c:pt idx="33308">
                  <c:v>-303.84649999999999</c:v>
                </c:pt>
                <c:pt idx="33309">
                  <c:v>-303.84449999999998</c:v>
                </c:pt>
                <c:pt idx="33310">
                  <c:v>-303.84249999999997</c:v>
                </c:pt>
                <c:pt idx="33311">
                  <c:v>-303.84049999999996</c:v>
                </c:pt>
                <c:pt idx="33312">
                  <c:v>-303.83849999999995</c:v>
                </c:pt>
                <c:pt idx="33313">
                  <c:v>-303.8365</c:v>
                </c:pt>
                <c:pt idx="33314">
                  <c:v>-303.83449999999999</c:v>
                </c:pt>
                <c:pt idx="33315">
                  <c:v>-303.83249999999998</c:v>
                </c:pt>
                <c:pt idx="33316">
                  <c:v>-303.83049999999997</c:v>
                </c:pt>
                <c:pt idx="33317">
                  <c:v>-303.82849999999996</c:v>
                </c:pt>
                <c:pt idx="33318">
                  <c:v>-303.82650000000001</c:v>
                </c:pt>
                <c:pt idx="33319">
                  <c:v>-303.82449999999994</c:v>
                </c:pt>
                <c:pt idx="33320">
                  <c:v>-303.82249999999999</c:v>
                </c:pt>
                <c:pt idx="33321">
                  <c:v>-303.82049999999998</c:v>
                </c:pt>
                <c:pt idx="33322">
                  <c:v>-303.81849999999997</c:v>
                </c:pt>
                <c:pt idx="33323">
                  <c:v>-303.81649999999996</c:v>
                </c:pt>
                <c:pt idx="33324">
                  <c:v>-303.81449999999995</c:v>
                </c:pt>
                <c:pt idx="33325">
                  <c:v>-303.8125</c:v>
                </c:pt>
                <c:pt idx="33326">
                  <c:v>-303.81049999999999</c:v>
                </c:pt>
                <c:pt idx="33327">
                  <c:v>-303.80849999999998</c:v>
                </c:pt>
                <c:pt idx="33328">
                  <c:v>-303.80649999999997</c:v>
                </c:pt>
                <c:pt idx="33329">
                  <c:v>-303.80449999999996</c:v>
                </c:pt>
                <c:pt idx="33330">
                  <c:v>-303.80250000000001</c:v>
                </c:pt>
                <c:pt idx="33331">
                  <c:v>-303.80049999999994</c:v>
                </c:pt>
                <c:pt idx="33332">
                  <c:v>-303.79849999999999</c:v>
                </c:pt>
                <c:pt idx="33333">
                  <c:v>-303.79649999999998</c:v>
                </c:pt>
                <c:pt idx="33334">
                  <c:v>-303.79449999999997</c:v>
                </c:pt>
                <c:pt idx="33335">
                  <c:v>-303.79249999999996</c:v>
                </c:pt>
                <c:pt idx="33336">
                  <c:v>-303.79049999999995</c:v>
                </c:pt>
                <c:pt idx="33337">
                  <c:v>-303.7885</c:v>
                </c:pt>
                <c:pt idx="33338">
                  <c:v>-303.78649999999999</c:v>
                </c:pt>
                <c:pt idx="33339">
                  <c:v>-303.78449999999998</c:v>
                </c:pt>
                <c:pt idx="33340">
                  <c:v>-303.78249999999997</c:v>
                </c:pt>
                <c:pt idx="33341">
                  <c:v>-303.78049999999996</c:v>
                </c:pt>
                <c:pt idx="33342">
                  <c:v>-303.77850000000001</c:v>
                </c:pt>
                <c:pt idx="33343">
                  <c:v>-303.77649999999994</c:v>
                </c:pt>
                <c:pt idx="33344">
                  <c:v>-303.77449999999999</c:v>
                </c:pt>
                <c:pt idx="33345">
                  <c:v>-303.77249999999998</c:v>
                </c:pt>
                <c:pt idx="33346">
                  <c:v>-303.77049999999997</c:v>
                </c:pt>
                <c:pt idx="33347">
                  <c:v>-303.76849999999996</c:v>
                </c:pt>
                <c:pt idx="33348">
                  <c:v>-303.76649999999995</c:v>
                </c:pt>
                <c:pt idx="33349">
                  <c:v>-303.7645</c:v>
                </c:pt>
                <c:pt idx="33350">
                  <c:v>-303.76249999999999</c:v>
                </c:pt>
                <c:pt idx="33351">
                  <c:v>-303.76049999999998</c:v>
                </c:pt>
                <c:pt idx="33352">
                  <c:v>-303.75849999999997</c:v>
                </c:pt>
                <c:pt idx="33353">
                  <c:v>-303.75649999999996</c:v>
                </c:pt>
                <c:pt idx="33354">
                  <c:v>-303.75450000000001</c:v>
                </c:pt>
                <c:pt idx="33355">
                  <c:v>-303.7525</c:v>
                </c:pt>
                <c:pt idx="33356">
                  <c:v>-303.75049999999999</c:v>
                </c:pt>
                <c:pt idx="33357">
                  <c:v>-303.74849999999998</c:v>
                </c:pt>
                <c:pt idx="33358">
                  <c:v>-303.74649999999997</c:v>
                </c:pt>
                <c:pt idx="33359">
                  <c:v>-303.74449999999996</c:v>
                </c:pt>
                <c:pt idx="33360">
                  <c:v>-303.74249999999995</c:v>
                </c:pt>
                <c:pt idx="33361">
                  <c:v>-303.7405</c:v>
                </c:pt>
                <c:pt idx="33362">
                  <c:v>-303.73849999999999</c:v>
                </c:pt>
                <c:pt idx="33363">
                  <c:v>-303.73649999999998</c:v>
                </c:pt>
                <c:pt idx="33364">
                  <c:v>-303.73449999999997</c:v>
                </c:pt>
                <c:pt idx="33365">
                  <c:v>-303.73249999999996</c:v>
                </c:pt>
                <c:pt idx="33366">
                  <c:v>-303.73050000000001</c:v>
                </c:pt>
                <c:pt idx="33367">
                  <c:v>-303.7285</c:v>
                </c:pt>
                <c:pt idx="33368">
                  <c:v>-303.72649999999999</c:v>
                </c:pt>
                <c:pt idx="33369">
                  <c:v>-303.72449999999998</c:v>
                </c:pt>
                <c:pt idx="33370">
                  <c:v>-303.72249999999997</c:v>
                </c:pt>
                <c:pt idx="33371">
                  <c:v>-303.72049999999996</c:v>
                </c:pt>
                <c:pt idx="33372">
                  <c:v>-303.71849999999995</c:v>
                </c:pt>
                <c:pt idx="33373">
                  <c:v>-303.7165</c:v>
                </c:pt>
                <c:pt idx="33374">
                  <c:v>-303.71449999999999</c:v>
                </c:pt>
                <c:pt idx="33375">
                  <c:v>-303.71249999999998</c:v>
                </c:pt>
                <c:pt idx="33376">
                  <c:v>-303.71049999999997</c:v>
                </c:pt>
                <c:pt idx="33377">
                  <c:v>-303.70849999999996</c:v>
                </c:pt>
                <c:pt idx="33378">
                  <c:v>-303.70650000000001</c:v>
                </c:pt>
                <c:pt idx="33379">
                  <c:v>-303.7045</c:v>
                </c:pt>
                <c:pt idx="33380">
                  <c:v>-303.70249999999999</c:v>
                </c:pt>
                <c:pt idx="33381">
                  <c:v>-303.70049999999998</c:v>
                </c:pt>
                <c:pt idx="33382">
                  <c:v>-303.69849999999997</c:v>
                </c:pt>
                <c:pt idx="33383">
                  <c:v>-303.69649999999996</c:v>
                </c:pt>
                <c:pt idx="33384">
                  <c:v>-303.69449999999995</c:v>
                </c:pt>
                <c:pt idx="33385">
                  <c:v>-303.6925</c:v>
                </c:pt>
                <c:pt idx="33386">
                  <c:v>-303.69049999999999</c:v>
                </c:pt>
                <c:pt idx="33387">
                  <c:v>-303.68849999999998</c:v>
                </c:pt>
                <c:pt idx="33388">
                  <c:v>-303.68649999999997</c:v>
                </c:pt>
                <c:pt idx="33389">
                  <c:v>-303.68449999999996</c:v>
                </c:pt>
                <c:pt idx="33390">
                  <c:v>-303.6825</c:v>
                </c:pt>
                <c:pt idx="33391">
                  <c:v>-303.68049999999999</c:v>
                </c:pt>
                <c:pt idx="33392">
                  <c:v>-303.67849999999999</c:v>
                </c:pt>
                <c:pt idx="33393">
                  <c:v>-303.67649999999998</c:v>
                </c:pt>
                <c:pt idx="33394">
                  <c:v>-303.67449999999997</c:v>
                </c:pt>
                <c:pt idx="33395">
                  <c:v>-303.67249999999996</c:v>
                </c:pt>
                <c:pt idx="33396">
                  <c:v>-303.67049999999995</c:v>
                </c:pt>
                <c:pt idx="33397">
                  <c:v>-303.66849999999999</c:v>
                </c:pt>
                <c:pt idx="33398">
                  <c:v>-303.66649999999998</c:v>
                </c:pt>
                <c:pt idx="33399">
                  <c:v>-303.66449999999998</c:v>
                </c:pt>
                <c:pt idx="33400">
                  <c:v>-303.66249999999997</c:v>
                </c:pt>
                <c:pt idx="33401">
                  <c:v>-303.66049999999996</c:v>
                </c:pt>
                <c:pt idx="33402">
                  <c:v>-303.6585</c:v>
                </c:pt>
                <c:pt idx="33403">
                  <c:v>-303.65649999999999</c:v>
                </c:pt>
                <c:pt idx="33404">
                  <c:v>-303.65449999999998</c:v>
                </c:pt>
                <c:pt idx="33405">
                  <c:v>-303.65249999999997</c:v>
                </c:pt>
                <c:pt idx="33406">
                  <c:v>-303.65049999999997</c:v>
                </c:pt>
                <c:pt idx="33407">
                  <c:v>-303.64850000000001</c:v>
                </c:pt>
                <c:pt idx="33408">
                  <c:v>-303.64649999999995</c:v>
                </c:pt>
                <c:pt idx="33409">
                  <c:v>-303.64449999999999</c:v>
                </c:pt>
                <c:pt idx="33410">
                  <c:v>-303.64249999999998</c:v>
                </c:pt>
                <c:pt idx="33411">
                  <c:v>-303.64049999999997</c:v>
                </c:pt>
                <c:pt idx="33412">
                  <c:v>-303.63849999999996</c:v>
                </c:pt>
                <c:pt idx="33413">
                  <c:v>-303.63649999999996</c:v>
                </c:pt>
                <c:pt idx="33414">
                  <c:v>-303.6345</c:v>
                </c:pt>
                <c:pt idx="33415">
                  <c:v>-303.63249999999999</c:v>
                </c:pt>
                <c:pt idx="33416">
                  <c:v>-303.63049999999998</c:v>
                </c:pt>
                <c:pt idx="33417">
                  <c:v>-303.62849999999997</c:v>
                </c:pt>
                <c:pt idx="33418">
                  <c:v>-303.62649999999996</c:v>
                </c:pt>
                <c:pt idx="33419">
                  <c:v>-303.62450000000001</c:v>
                </c:pt>
                <c:pt idx="33420">
                  <c:v>-303.62249999999995</c:v>
                </c:pt>
                <c:pt idx="33421">
                  <c:v>-303.62049999999999</c:v>
                </c:pt>
                <c:pt idx="33422">
                  <c:v>-303.61849999999998</c:v>
                </c:pt>
                <c:pt idx="33423">
                  <c:v>-303.61649999999997</c:v>
                </c:pt>
                <c:pt idx="33424">
                  <c:v>-303.61449999999996</c:v>
                </c:pt>
                <c:pt idx="33425">
                  <c:v>-303.61249999999995</c:v>
                </c:pt>
                <c:pt idx="33426">
                  <c:v>-303.6105</c:v>
                </c:pt>
                <c:pt idx="33427">
                  <c:v>-303.60849999999999</c:v>
                </c:pt>
                <c:pt idx="33428">
                  <c:v>-303.60649999999998</c:v>
                </c:pt>
                <c:pt idx="33429">
                  <c:v>-303.60449999999997</c:v>
                </c:pt>
                <c:pt idx="33430">
                  <c:v>-303.60249999999996</c:v>
                </c:pt>
                <c:pt idx="33431">
                  <c:v>-303.60050000000001</c:v>
                </c:pt>
                <c:pt idx="33432">
                  <c:v>-303.59849999999994</c:v>
                </c:pt>
                <c:pt idx="33433">
                  <c:v>-303.59649999999999</c:v>
                </c:pt>
                <c:pt idx="33434">
                  <c:v>-303.59449999999998</c:v>
                </c:pt>
                <c:pt idx="33435">
                  <c:v>-303.59249999999997</c:v>
                </c:pt>
                <c:pt idx="33436">
                  <c:v>-303.59049999999996</c:v>
                </c:pt>
                <c:pt idx="33437">
                  <c:v>-303.58849999999995</c:v>
                </c:pt>
                <c:pt idx="33438">
                  <c:v>-303.5865</c:v>
                </c:pt>
                <c:pt idx="33439">
                  <c:v>-303.58449999999999</c:v>
                </c:pt>
                <c:pt idx="33440">
                  <c:v>-303.58249999999998</c:v>
                </c:pt>
                <c:pt idx="33441">
                  <c:v>-303.58049999999997</c:v>
                </c:pt>
                <c:pt idx="33442">
                  <c:v>-303.57849999999996</c:v>
                </c:pt>
                <c:pt idx="33443">
                  <c:v>-303.57650000000001</c:v>
                </c:pt>
                <c:pt idx="33444">
                  <c:v>-303.57449999999994</c:v>
                </c:pt>
                <c:pt idx="33445">
                  <c:v>-303.57249999999999</c:v>
                </c:pt>
                <c:pt idx="33446">
                  <c:v>-303.57049999999998</c:v>
                </c:pt>
                <c:pt idx="33447">
                  <c:v>-303.56849999999997</c:v>
                </c:pt>
                <c:pt idx="33448">
                  <c:v>-303.56649999999996</c:v>
                </c:pt>
                <c:pt idx="33449">
                  <c:v>-303.56449999999995</c:v>
                </c:pt>
                <c:pt idx="33450">
                  <c:v>-303.5625</c:v>
                </c:pt>
                <c:pt idx="33451">
                  <c:v>-303.56049999999999</c:v>
                </c:pt>
                <c:pt idx="33452">
                  <c:v>-303.55849999999998</c:v>
                </c:pt>
                <c:pt idx="33453">
                  <c:v>-303.55649999999997</c:v>
                </c:pt>
                <c:pt idx="33454">
                  <c:v>-303.55449999999996</c:v>
                </c:pt>
                <c:pt idx="33455">
                  <c:v>-303.55250000000001</c:v>
                </c:pt>
                <c:pt idx="33456">
                  <c:v>-303.55049999999994</c:v>
                </c:pt>
                <c:pt idx="33457">
                  <c:v>-303.54849999999999</c:v>
                </c:pt>
                <c:pt idx="33458">
                  <c:v>-303.54649999999998</c:v>
                </c:pt>
                <c:pt idx="33459">
                  <c:v>-303.54449999999997</c:v>
                </c:pt>
                <c:pt idx="33460">
                  <c:v>-303.54249999999996</c:v>
                </c:pt>
                <c:pt idx="33461">
                  <c:v>-303.54049999999995</c:v>
                </c:pt>
                <c:pt idx="33462">
                  <c:v>-303.5385</c:v>
                </c:pt>
                <c:pt idx="33463">
                  <c:v>-303.53649999999999</c:v>
                </c:pt>
                <c:pt idx="33464">
                  <c:v>-303.53449999999998</c:v>
                </c:pt>
                <c:pt idx="33465">
                  <c:v>-303.53249999999997</c:v>
                </c:pt>
                <c:pt idx="33466">
                  <c:v>-303.53049999999996</c:v>
                </c:pt>
                <c:pt idx="33467">
                  <c:v>-303.52850000000001</c:v>
                </c:pt>
                <c:pt idx="33468">
                  <c:v>-303.52649999999994</c:v>
                </c:pt>
                <c:pt idx="33469">
                  <c:v>-303.52449999999999</c:v>
                </c:pt>
                <c:pt idx="33470">
                  <c:v>-303.52249999999998</c:v>
                </c:pt>
                <c:pt idx="33471">
                  <c:v>-303.52049999999997</c:v>
                </c:pt>
                <c:pt idx="33472">
                  <c:v>-303.51849999999996</c:v>
                </c:pt>
                <c:pt idx="33473">
                  <c:v>-303.51649999999995</c:v>
                </c:pt>
                <c:pt idx="33474">
                  <c:v>-303.5145</c:v>
                </c:pt>
                <c:pt idx="33475">
                  <c:v>-303.51249999999999</c:v>
                </c:pt>
                <c:pt idx="33476">
                  <c:v>-303.51049999999998</c:v>
                </c:pt>
                <c:pt idx="33477">
                  <c:v>-303.50849999999997</c:v>
                </c:pt>
                <c:pt idx="33478">
                  <c:v>-303.50649999999996</c:v>
                </c:pt>
                <c:pt idx="33479">
                  <c:v>-303.50450000000001</c:v>
                </c:pt>
                <c:pt idx="33480">
                  <c:v>-303.5025</c:v>
                </c:pt>
                <c:pt idx="33481">
                  <c:v>-303.50049999999999</c:v>
                </c:pt>
                <c:pt idx="33482">
                  <c:v>-303.49849999999998</c:v>
                </c:pt>
                <c:pt idx="33483">
                  <c:v>-303.49649999999997</c:v>
                </c:pt>
                <c:pt idx="33484">
                  <c:v>-303.49449999999996</c:v>
                </c:pt>
                <c:pt idx="33485">
                  <c:v>-303.49249999999995</c:v>
                </c:pt>
                <c:pt idx="33486">
                  <c:v>-303.4905</c:v>
                </c:pt>
                <c:pt idx="33487">
                  <c:v>-303.48849999999999</c:v>
                </c:pt>
                <c:pt idx="33488">
                  <c:v>-303.48649999999998</c:v>
                </c:pt>
                <c:pt idx="33489">
                  <c:v>-303.48449999999997</c:v>
                </c:pt>
                <c:pt idx="33490">
                  <c:v>-303.48249999999996</c:v>
                </c:pt>
                <c:pt idx="33491">
                  <c:v>-303.48050000000001</c:v>
                </c:pt>
                <c:pt idx="33492">
                  <c:v>-303.4785</c:v>
                </c:pt>
                <c:pt idx="33493">
                  <c:v>-303.47649999999999</c:v>
                </c:pt>
                <c:pt idx="33494">
                  <c:v>-303.47449999999998</c:v>
                </c:pt>
                <c:pt idx="33495">
                  <c:v>-303.47249999999997</c:v>
                </c:pt>
                <c:pt idx="33496">
                  <c:v>-303.47049999999996</c:v>
                </c:pt>
                <c:pt idx="33497">
                  <c:v>-303.46849999999995</c:v>
                </c:pt>
                <c:pt idx="33498">
                  <c:v>-303.4665</c:v>
                </c:pt>
                <c:pt idx="33499">
                  <c:v>-303.46449999999999</c:v>
                </c:pt>
                <c:pt idx="33500">
                  <c:v>-303.46249999999998</c:v>
                </c:pt>
                <c:pt idx="33501">
                  <c:v>-303.46049999999997</c:v>
                </c:pt>
                <c:pt idx="33502">
                  <c:v>-303.45849999999996</c:v>
                </c:pt>
                <c:pt idx="33503">
                  <c:v>-303.45650000000001</c:v>
                </c:pt>
                <c:pt idx="33504">
                  <c:v>-303.4545</c:v>
                </c:pt>
                <c:pt idx="33505">
                  <c:v>-303.45249999999999</c:v>
                </c:pt>
                <c:pt idx="33506">
                  <c:v>-303.45049999999998</c:v>
                </c:pt>
                <c:pt idx="33507">
                  <c:v>-303.44849999999997</c:v>
                </c:pt>
                <c:pt idx="33508">
                  <c:v>-303.44649999999996</c:v>
                </c:pt>
                <c:pt idx="33509">
                  <c:v>-303.44449999999995</c:v>
                </c:pt>
                <c:pt idx="33510">
                  <c:v>-303.4425</c:v>
                </c:pt>
                <c:pt idx="33511">
                  <c:v>-303.44049999999999</c:v>
                </c:pt>
                <c:pt idx="33512">
                  <c:v>-303.43849999999998</c:v>
                </c:pt>
                <c:pt idx="33513">
                  <c:v>-303.43649999999997</c:v>
                </c:pt>
                <c:pt idx="33514">
                  <c:v>-303.43449999999996</c:v>
                </c:pt>
                <c:pt idx="33515">
                  <c:v>-303.4325</c:v>
                </c:pt>
                <c:pt idx="33516">
                  <c:v>-303.43049999999999</c:v>
                </c:pt>
                <c:pt idx="33517">
                  <c:v>-303.42849999999999</c:v>
                </c:pt>
                <c:pt idx="33518">
                  <c:v>-303.42649999999998</c:v>
                </c:pt>
                <c:pt idx="33519">
                  <c:v>-303.42449999999997</c:v>
                </c:pt>
                <c:pt idx="33520">
                  <c:v>-303.42249999999996</c:v>
                </c:pt>
                <c:pt idx="33521">
                  <c:v>-303.42049999999995</c:v>
                </c:pt>
                <c:pt idx="33522">
                  <c:v>-303.41849999999999</c:v>
                </c:pt>
                <c:pt idx="33523">
                  <c:v>-303.41649999999998</c:v>
                </c:pt>
                <c:pt idx="33524">
                  <c:v>-303.41449999999998</c:v>
                </c:pt>
                <c:pt idx="33525">
                  <c:v>-303.41249999999997</c:v>
                </c:pt>
                <c:pt idx="33526">
                  <c:v>-303.41049999999996</c:v>
                </c:pt>
                <c:pt idx="33527">
                  <c:v>-303.4085</c:v>
                </c:pt>
                <c:pt idx="33528">
                  <c:v>-303.40649999999999</c:v>
                </c:pt>
                <c:pt idx="33529">
                  <c:v>-303.40449999999998</c:v>
                </c:pt>
                <c:pt idx="33530">
                  <c:v>-303.40249999999997</c:v>
                </c:pt>
                <c:pt idx="33531">
                  <c:v>-303.40049999999997</c:v>
                </c:pt>
                <c:pt idx="33532">
                  <c:v>-303.39850000000001</c:v>
                </c:pt>
                <c:pt idx="33533">
                  <c:v>-303.39649999999995</c:v>
                </c:pt>
                <c:pt idx="33534">
                  <c:v>-303.39449999999999</c:v>
                </c:pt>
                <c:pt idx="33535">
                  <c:v>-303.39249999999998</c:v>
                </c:pt>
                <c:pt idx="33536">
                  <c:v>-303.39049999999997</c:v>
                </c:pt>
                <c:pt idx="33537">
                  <c:v>-303.38849999999996</c:v>
                </c:pt>
                <c:pt idx="33538">
                  <c:v>-303.38649999999996</c:v>
                </c:pt>
                <c:pt idx="33539">
                  <c:v>-303.3845</c:v>
                </c:pt>
                <c:pt idx="33540">
                  <c:v>-303.38249999999999</c:v>
                </c:pt>
                <c:pt idx="33541">
                  <c:v>-303.38049999999998</c:v>
                </c:pt>
                <c:pt idx="33542">
                  <c:v>-303.37849999999997</c:v>
                </c:pt>
                <c:pt idx="33543">
                  <c:v>-303.37649999999996</c:v>
                </c:pt>
                <c:pt idx="33544">
                  <c:v>-303.37450000000001</c:v>
                </c:pt>
                <c:pt idx="33545">
                  <c:v>-303.37249999999995</c:v>
                </c:pt>
                <c:pt idx="33546">
                  <c:v>-303.37049999999999</c:v>
                </c:pt>
                <c:pt idx="33547">
                  <c:v>-303.36849999999998</c:v>
                </c:pt>
                <c:pt idx="33548">
                  <c:v>-303.36649999999997</c:v>
                </c:pt>
                <c:pt idx="33549">
                  <c:v>-303.36449999999996</c:v>
                </c:pt>
                <c:pt idx="33550">
                  <c:v>-303.36249999999995</c:v>
                </c:pt>
                <c:pt idx="33551">
                  <c:v>-303.3605</c:v>
                </c:pt>
                <c:pt idx="33552">
                  <c:v>-303.35849999999999</c:v>
                </c:pt>
                <c:pt idx="33553">
                  <c:v>-303.35649999999998</c:v>
                </c:pt>
                <c:pt idx="33554">
                  <c:v>-303.35449999999997</c:v>
                </c:pt>
                <c:pt idx="33555">
                  <c:v>-303.35249999999996</c:v>
                </c:pt>
                <c:pt idx="33556">
                  <c:v>-303.35050000000001</c:v>
                </c:pt>
                <c:pt idx="33557">
                  <c:v>-303.34849999999994</c:v>
                </c:pt>
                <c:pt idx="33558">
                  <c:v>-303.34649999999999</c:v>
                </c:pt>
                <c:pt idx="33559">
                  <c:v>-303.34449999999998</c:v>
                </c:pt>
                <c:pt idx="33560">
                  <c:v>-303.34249999999997</c:v>
                </c:pt>
                <c:pt idx="33561">
                  <c:v>-303.34049999999996</c:v>
                </c:pt>
                <c:pt idx="33562">
                  <c:v>-303.33849999999995</c:v>
                </c:pt>
                <c:pt idx="33563">
                  <c:v>-303.3365</c:v>
                </c:pt>
                <c:pt idx="33564">
                  <c:v>-303.33449999999999</c:v>
                </c:pt>
                <c:pt idx="33565">
                  <c:v>-303.33249999999998</c:v>
                </c:pt>
                <c:pt idx="33566">
                  <c:v>-303.33049999999997</c:v>
                </c:pt>
                <c:pt idx="33567">
                  <c:v>-303.32849999999996</c:v>
                </c:pt>
                <c:pt idx="33568">
                  <c:v>-303.32650000000001</c:v>
                </c:pt>
                <c:pt idx="33569">
                  <c:v>-303.32449999999994</c:v>
                </c:pt>
                <c:pt idx="33570">
                  <c:v>-303.32249999999999</c:v>
                </c:pt>
                <c:pt idx="33571">
                  <c:v>-303.32049999999998</c:v>
                </c:pt>
                <c:pt idx="33572">
                  <c:v>-303.31849999999997</c:v>
                </c:pt>
                <c:pt idx="33573">
                  <c:v>-303.31649999999996</c:v>
                </c:pt>
                <c:pt idx="33574">
                  <c:v>-303.31449999999995</c:v>
                </c:pt>
                <c:pt idx="33575">
                  <c:v>-303.3125</c:v>
                </c:pt>
                <c:pt idx="33576">
                  <c:v>-303.31049999999999</c:v>
                </c:pt>
                <c:pt idx="33577">
                  <c:v>-303.30849999999998</c:v>
                </c:pt>
                <c:pt idx="33578">
                  <c:v>-303.30649999999997</c:v>
                </c:pt>
                <c:pt idx="33579">
                  <c:v>-303.30449999999996</c:v>
                </c:pt>
                <c:pt idx="33580">
                  <c:v>-303.30250000000001</c:v>
                </c:pt>
                <c:pt idx="33581">
                  <c:v>-303.30049999999994</c:v>
                </c:pt>
                <c:pt idx="33582">
                  <c:v>-303.29849999999999</c:v>
                </c:pt>
                <c:pt idx="33583">
                  <c:v>-303.29649999999998</c:v>
                </c:pt>
                <c:pt idx="33584">
                  <c:v>-303.29449999999997</c:v>
                </c:pt>
                <c:pt idx="33585">
                  <c:v>-303.29249999999996</c:v>
                </c:pt>
                <c:pt idx="33586">
                  <c:v>-303.29049999999995</c:v>
                </c:pt>
                <c:pt idx="33587">
                  <c:v>-303.2885</c:v>
                </c:pt>
                <c:pt idx="33588">
                  <c:v>-303.28649999999999</c:v>
                </c:pt>
                <c:pt idx="33589">
                  <c:v>-303.28449999999998</c:v>
                </c:pt>
                <c:pt idx="33590">
                  <c:v>-303.28249999999997</c:v>
                </c:pt>
                <c:pt idx="33591">
                  <c:v>-303.28049999999996</c:v>
                </c:pt>
                <c:pt idx="33592">
                  <c:v>-303.27850000000001</c:v>
                </c:pt>
                <c:pt idx="33593">
                  <c:v>-303.27649999999994</c:v>
                </c:pt>
                <c:pt idx="33594">
                  <c:v>-303.27449999999999</c:v>
                </c:pt>
                <c:pt idx="33595">
                  <c:v>-303.27249999999998</c:v>
                </c:pt>
                <c:pt idx="33596">
                  <c:v>-303.27049999999997</c:v>
                </c:pt>
                <c:pt idx="33597">
                  <c:v>-303.26849999999996</c:v>
                </c:pt>
                <c:pt idx="33598">
                  <c:v>-303.26649999999995</c:v>
                </c:pt>
                <c:pt idx="33599">
                  <c:v>-303.2645</c:v>
                </c:pt>
                <c:pt idx="33600">
                  <c:v>-303.26249999999999</c:v>
                </c:pt>
                <c:pt idx="33601">
                  <c:v>-303.26049999999998</c:v>
                </c:pt>
                <c:pt idx="33602">
                  <c:v>-303.25849999999997</c:v>
                </c:pt>
                <c:pt idx="33603">
                  <c:v>-303.25649999999996</c:v>
                </c:pt>
                <c:pt idx="33604">
                  <c:v>-303.25450000000001</c:v>
                </c:pt>
                <c:pt idx="33605">
                  <c:v>-303.2525</c:v>
                </c:pt>
                <c:pt idx="33606">
                  <c:v>-303.25049999999999</c:v>
                </c:pt>
                <c:pt idx="33607">
                  <c:v>-303.24849999999998</c:v>
                </c:pt>
                <c:pt idx="33608">
                  <c:v>-303.24649999999997</c:v>
                </c:pt>
                <c:pt idx="33609">
                  <c:v>-303.24449999999996</c:v>
                </c:pt>
                <c:pt idx="33610">
                  <c:v>-303.24249999999995</c:v>
                </c:pt>
                <c:pt idx="33611">
                  <c:v>-303.2405</c:v>
                </c:pt>
                <c:pt idx="33612">
                  <c:v>-303.23849999999999</c:v>
                </c:pt>
                <c:pt idx="33613">
                  <c:v>-303.23649999999998</c:v>
                </c:pt>
                <c:pt idx="33614">
                  <c:v>-303.23449999999997</c:v>
                </c:pt>
                <c:pt idx="33615">
                  <c:v>-303.23249999999996</c:v>
                </c:pt>
                <c:pt idx="33616">
                  <c:v>-303.23050000000001</c:v>
                </c:pt>
                <c:pt idx="33617">
                  <c:v>-303.2285</c:v>
                </c:pt>
                <c:pt idx="33618">
                  <c:v>-303.22649999999999</c:v>
                </c:pt>
                <c:pt idx="33619">
                  <c:v>-303.22449999999998</c:v>
                </c:pt>
                <c:pt idx="33620">
                  <c:v>-303.22249999999997</c:v>
                </c:pt>
                <c:pt idx="33621">
                  <c:v>-303.22049999999996</c:v>
                </c:pt>
                <c:pt idx="33622">
                  <c:v>-303.21849999999995</c:v>
                </c:pt>
                <c:pt idx="33623">
                  <c:v>-303.2165</c:v>
                </c:pt>
                <c:pt idx="33624">
                  <c:v>-303.21449999999999</c:v>
                </c:pt>
                <c:pt idx="33625">
                  <c:v>-303.21249999999998</c:v>
                </c:pt>
                <c:pt idx="33626">
                  <c:v>-303.21049999999997</c:v>
                </c:pt>
                <c:pt idx="33627">
                  <c:v>-303.20849999999996</c:v>
                </c:pt>
                <c:pt idx="33628">
                  <c:v>-303.20650000000001</c:v>
                </c:pt>
                <c:pt idx="33629">
                  <c:v>-303.2045</c:v>
                </c:pt>
                <c:pt idx="33630">
                  <c:v>-303.20249999999999</c:v>
                </c:pt>
                <c:pt idx="33631">
                  <c:v>-303.20049999999998</c:v>
                </c:pt>
                <c:pt idx="33632">
                  <c:v>-303.19849999999997</c:v>
                </c:pt>
                <c:pt idx="33633">
                  <c:v>-303.19649999999996</c:v>
                </c:pt>
                <c:pt idx="33634">
                  <c:v>-303.19449999999995</c:v>
                </c:pt>
                <c:pt idx="33635">
                  <c:v>-303.1925</c:v>
                </c:pt>
                <c:pt idx="33636">
                  <c:v>-303.19049999999999</c:v>
                </c:pt>
                <c:pt idx="33637">
                  <c:v>-303.18849999999998</c:v>
                </c:pt>
                <c:pt idx="33638">
                  <c:v>-303.18649999999997</c:v>
                </c:pt>
                <c:pt idx="33639">
                  <c:v>-303.18449999999996</c:v>
                </c:pt>
                <c:pt idx="33640">
                  <c:v>-303.1825</c:v>
                </c:pt>
                <c:pt idx="33641">
                  <c:v>-303.18049999999999</c:v>
                </c:pt>
                <c:pt idx="33642">
                  <c:v>-303.17849999999999</c:v>
                </c:pt>
                <c:pt idx="33643">
                  <c:v>-303.17649999999998</c:v>
                </c:pt>
                <c:pt idx="33644">
                  <c:v>-303.17449999999997</c:v>
                </c:pt>
                <c:pt idx="33645">
                  <c:v>-303.17249999999996</c:v>
                </c:pt>
                <c:pt idx="33646">
                  <c:v>-303.17049999999995</c:v>
                </c:pt>
                <c:pt idx="33647">
                  <c:v>-303.16849999999999</c:v>
                </c:pt>
                <c:pt idx="33648">
                  <c:v>-303.16649999999998</c:v>
                </c:pt>
                <c:pt idx="33649">
                  <c:v>-303.16449999999998</c:v>
                </c:pt>
                <c:pt idx="33650">
                  <c:v>-303.16249999999997</c:v>
                </c:pt>
                <c:pt idx="33651">
                  <c:v>-303.16049999999996</c:v>
                </c:pt>
                <c:pt idx="33652">
                  <c:v>-303.1585</c:v>
                </c:pt>
                <c:pt idx="33653">
                  <c:v>-303.15649999999999</c:v>
                </c:pt>
                <c:pt idx="33654">
                  <c:v>-303.15449999999998</c:v>
                </c:pt>
                <c:pt idx="33655">
                  <c:v>-303.15249999999997</c:v>
                </c:pt>
                <c:pt idx="33656">
                  <c:v>-303.15049999999997</c:v>
                </c:pt>
                <c:pt idx="33657">
                  <c:v>-303.14850000000001</c:v>
                </c:pt>
                <c:pt idx="33658">
                  <c:v>-303.14649999999995</c:v>
                </c:pt>
                <c:pt idx="33659">
                  <c:v>-303.14449999999999</c:v>
                </c:pt>
                <c:pt idx="33660">
                  <c:v>-303.14249999999998</c:v>
                </c:pt>
                <c:pt idx="33661">
                  <c:v>-303.14049999999997</c:v>
                </c:pt>
                <c:pt idx="33662">
                  <c:v>-303.13849999999996</c:v>
                </c:pt>
                <c:pt idx="33663">
                  <c:v>-303.13649999999996</c:v>
                </c:pt>
                <c:pt idx="33664">
                  <c:v>-303.1345</c:v>
                </c:pt>
                <c:pt idx="33665">
                  <c:v>-303.13249999999999</c:v>
                </c:pt>
                <c:pt idx="33666">
                  <c:v>-303.13049999999998</c:v>
                </c:pt>
                <c:pt idx="33667">
                  <c:v>-303.12849999999997</c:v>
                </c:pt>
                <c:pt idx="33668">
                  <c:v>-303.12649999999996</c:v>
                </c:pt>
                <c:pt idx="33669">
                  <c:v>-303.12450000000001</c:v>
                </c:pt>
                <c:pt idx="33670">
                  <c:v>-303.12249999999995</c:v>
                </c:pt>
                <c:pt idx="33671">
                  <c:v>-303.12049999999999</c:v>
                </c:pt>
                <c:pt idx="33672">
                  <c:v>-303.11849999999998</c:v>
                </c:pt>
                <c:pt idx="33673">
                  <c:v>-303.11649999999997</c:v>
                </c:pt>
                <c:pt idx="33674">
                  <c:v>-303.11449999999996</c:v>
                </c:pt>
                <c:pt idx="33675">
                  <c:v>-303.11249999999995</c:v>
                </c:pt>
                <c:pt idx="33676">
                  <c:v>-303.1105</c:v>
                </c:pt>
                <c:pt idx="33677">
                  <c:v>-303.10849999999999</c:v>
                </c:pt>
                <c:pt idx="33678">
                  <c:v>-303.10649999999998</c:v>
                </c:pt>
                <c:pt idx="33679">
                  <c:v>-303.10449999999997</c:v>
                </c:pt>
                <c:pt idx="33680">
                  <c:v>-303.10249999999996</c:v>
                </c:pt>
                <c:pt idx="33681">
                  <c:v>-303.10050000000001</c:v>
                </c:pt>
                <c:pt idx="33682">
                  <c:v>-303.09849999999994</c:v>
                </c:pt>
                <c:pt idx="33683">
                  <c:v>-303.09649999999999</c:v>
                </c:pt>
                <c:pt idx="33684">
                  <c:v>-303.09449999999998</c:v>
                </c:pt>
                <c:pt idx="33685">
                  <c:v>-303.09249999999997</c:v>
                </c:pt>
                <c:pt idx="33686">
                  <c:v>-303.09049999999996</c:v>
                </c:pt>
                <c:pt idx="33687">
                  <c:v>-303.08849999999995</c:v>
                </c:pt>
                <c:pt idx="33688">
                  <c:v>-303.0865</c:v>
                </c:pt>
                <c:pt idx="33689">
                  <c:v>-303.08449999999999</c:v>
                </c:pt>
                <c:pt idx="33690">
                  <c:v>-303.08249999999998</c:v>
                </c:pt>
                <c:pt idx="33691">
                  <c:v>-303.08049999999997</c:v>
                </c:pt>
                <c:pt idx="33692">
                  <c:v>-303.07849999999996</c:v>
                </c:pt>
                <c:pt idx="33693">
                  <c:v>-303.07650000000001</c:v>
                </c:pt>
                <c:pt idx="33694">
                  <c:v>-303.07449999999994</c:v>
                </c:pt>
                <c:pt idx="33695">
                  <c:v>-303.07249999999999</c:v>
                </c:pt>
                <c:pt idx="33696">
                  <c:v>-303.07049999999998</c:v>
                </c:pt>
                <c:pt idx="33697">
                  <c:v>-303.06849999999997</c:v>
                </c:pt>
                <c:pt idx="33698">
                  <c:v>-303.06649999999996</c:v>
                </c:pt>
                <c:pt idx="33699">
                  <c:v>-303.06449999999995</c:v>
                </c:pt>
                <c:pt idx="33700">
                  <c:v>-303.0625</c:v>
                </c:pt>
                <c:pt idx="33701">
                  <c:v>-303.06049999999999</c:v>
                </c:pt>
                <c:pt idx="33702">
                  <c:v>-303.05849999999998</c:v>
                </c:pt>
                <c:pt idx="33703">
                  <c:v>-303.05649999999997</c:v>
                </c:pt>
                <c:pt idx="33704">
                  <c:v>-303.05449999999996</c:v>
                </c:pt>
                <c:pt idx="33705">
                  <c:v>-303.05250000000001</c:v>
                </c:pt>
                <c:pt idx="33706">
                  <c:v>-303.05049999999994</c:v>
                </c:pt>
                <c:pt idx="33707">
                  <c:v>-303.04849999999999</c:v>
                </c:pt>
                <c:pt idx="33708">
                  <c:v>-303.04649999999998</c:v>
                </c:pt>
                <c:pt idx="33709">
                  <c:v>-303.04449999999997</c:v>
                </c:pt>
                <c:pt idx="33710">
                  <c:v>-303.04249999999996</c:v>
                </c:pt>
                <c:pt idx="33711">
                  <c:v>-303.04049999999995</c:v>
                </c:pt>
                <c:pt idx="33712">
                  <c:v>-303.0385</c:v>
                </c:pt>
                <c:pt idx="33713">
                  <c:v>-303.03649999999999</c:v>
                </c:pt>
                <c:pt idx="33714">
                  <c:v>-303.03449999999998</c:v>
                </c:pt>
                <c:pt idx="33715">
                  <c:v>-303.03249999999997</c:v>
                </c:pt>
                <c:pt idx="33716">
                  <c:v>-303.03049999999996</c:v>
                </c:pt>
                <c:pt idx="33717">
                  <c:v>-303.02850000000001</c:v>
                </c:pt>
                <c:pt idx="33718">
                  <c:v>-303.02649999999994</c:v>
                </c:pt>
                <c:pt idx="33719">
                  <c:v>-303.02449999999999</c:v>
                </c:pt>
                <c:pt idx="33720">
                  <c:v>-303.02249999999998</c:v>
                </c:pt>
                <c:pt idx="33721">
                  <c:v>-303.02049999999997</c:v>
                </c:pt>
                <c:pt idx="33722">
                  <c:v>-303.01849999999996</c:v>
                </c:pt>
                <c:pt idx="33723">
                  <c:v>-303.01649999999995</c:v>
                </c:pt>
                <c:pt idx="33724">
                  <c:v>-303.0145</c:v>
                </c:pt>
                <c:pt idx="33725">
                  <c:v>-303.01249999999999</c:v>
                </c:pt>
                <c:pt idx="33726">
                  <c:v>-303.01049999999998</c:v>
                </c:pt>
                <c:pt idx="33727">
                  <c:v>-303.00849999999997</c:v>
                </c:pt>
                <c:pt idx="33728">
                  <c:v>-303.00649999999996</c:v>
                </c:pt>
                <c:pt idx="33729">
                  <c:v>-303.00450000000001</c:v>
                </c:pt>
                <c:pt idx="33730">
                  <c:v>-303.0025</c:v>
                </c:pt>
                <c:pt idx="33731">
                  <c:v>-303.00049999999999</c:v>
                </c:pt>
                <c:pt idx="33732">
                  <c:v>-302.99849999999998</c:v>
                </c:pt>
                <c:pt idx="33733">
                  <c:v>-302.99649999999997</c:v>
                </c:pt>
                <c:pt idx="33734">
                  <c:v>-302.99449999999996</c:v>
                </c:pt>
                <c:pt idx="33735">
                  <c:v>-302.99249999999995</c:v>
                </c:pt>
                <c:pt idx="33736">
                  <c:v>-302.9905</c:v>
                </c:pt>
                <c:pt idx="33737">
                  <c:v>-302.98849999999999</c:v>
                </c:pt>
                <c:pt idx="33738">
                  <c:v>-302.98649999999998</c:v>
                </c:pt>
                <c:pt idx="33739">
                  <c:v>-302.98449999999997</c:v>
                </c:pt>
                <c:pt idx="33740">
                  <c:v>-302.98249999999996</c:v>
                </c:pt>
                <c:pt idx="33741">
                  <c:v>-302.98050000000001</c:v>
                </c:pt>
                <c:pt idx="33742">
                  <c:v>-302.9785</c:v>
                </c:pt>
                <c:pt idx="33743">
                  <c:v>-302.97649999999999</c:v>
                </c:pt>
                <c:pt idx="33744">
                  <c:v>-302.97449999999998</c:v>
                </c:pt>
                <c:pt idx="33745">
                  <c:v>-302.97249999999997</c:v>
                </c:pt>
                <c:pt idx="33746">
                  <c:v>-302.97049999999996</c:v>
                </c:pt>
                <c:pt idx="33747">
                  <c:v>-302.96849999999995</c:v>
                </c:pt>
                <c:pt idx="33748">
                  <c:v>-302.9665</c:v>
                </c:pt>
                <c:pt idx="33749">
                  <c:v>-302.96449999999999</c:v>
                </c:pt>
                <c:pt idx="33750">
                  <c:v>-302.96249999999998</c:v>
                </c:pt>
                <c:pt idx="33751">
                  <c:v>-302.96049999999997</c:v>
                </c:pt>
                <c:pt idx="33752">
                  <c:v>-302.95849999999996</c:v>
                </c:pt>
                <c:pt idx="33753">
                  <c:v>-302.95650000000001</c:v>
                </c:pt>
                <c:pt idx="33754">
                  <c:v>-302.9545</c:v>
                </c:pt>
                <c:pt idx="33755">
                  <c:v>-302.95249999999999</c:v>
                </c:pt>
                <c:pt idx="33756">
                  <c:v>-302.95049999999998</c:v>
                </c:pt>
                <c:pt idx="33757">
                  <c:v>-302.94849999999997</c:v>
                </c:pt>
                <c:pt idx="33758">
                  <c:v>-302.94649999999996</c:v>
                </c:pt>
                <c:pt idx="33759">
                  <c:v>-302.94449999999995</c:v>
                </c:pt>
                <c:pt idx="33760">
                  <c:v>-302.9425</c:v>
                </c:pt>
                <c:pt idx="33761">
                  <c:v>-302.94049999999999</c:v>
                </c:pt>
                <c:pt idx="33762">
                  <c:v>-302.93849999999998</c:v>
                </c:pt>
                <c:pt idx="33763">
                  <c:v>-302.93649999999997</c:v>
                </c:pt>
                <c:pt idx="33764">
                  <c:v>-302.93449999999996</c:v>
                </c:pt>
                <c:pt idx="33765">
                  <c:v>-302.9325</c:v>
                </c:pt>
                <c:pt idx="33766">
                  <c:v>-302.93049999999999</c:v>
                </c:pt>
                <c:pt idx="33767">
                  <c:v>-302.92849999999999</c:v>
                </c:pt>
                <c:pt idx="33768">
                  <c:v>-302.92649999999998</c:v>
                </c:pt>
                <c:pt idx="33769">
                  <c:v>-302.92449999999997</c:v>
                </c:pt>
                <c:pt idx="33770">
                  <c:v>-302.92249999999996</c:v>
                </c:pt>
                <c:pt idx="33771">
                  <c:v>-302.92049999999995</c:v>
                </c:pt>
                <c:pt idx="33772">
                  <c:v>-302.91849999999999</c:v>
                </c:pt>
                <c:pt idx="33773">
                  <c:v>-302.91649999999998</c:v>
                </c:pt>
                <c:pt idx="33774">
                  <c:v>-302.91449999999998</c:v>
                </c:pt>
                <c:pt idx="33775">
                  <c:v>-302.91249999999997</c:v>
                </c:pt>
                <c:pt idx="33776">
                  <c:v>-302.91049999999996</c:v>
                </c:pt>
                <c:pt idx="33777">
                  <c:v>-302.9085</c:v>
                </c:pt>
                <c:pt idx="33778">
                  <c:v>-302.90649999999999</c:v>
                </c:pt>
                <c:pt idx="33779">
                  <c:v>-302.90449999999998</c:v>
                </c:pt>
                <c:pt idx="33780">
                  <c:v>-302.90249999999997</c:v>
                </c:pt>
                <c:pt idx="33781">
                  <c:v>-302.90049999999997</c:v>
                </c:pt>
                <c:pt idx="33782">
                  <c:v>-302.89850000000001</c:v>
                </c:pt>
                <c:pt idx="33783">
                  <c:v>-302.89649999999995</c:v>
                </c:pt>
                <c:pt idx="33784">
                  <c:v>-302.89449999999999</c:v>
                </c:pt>
                <c:pt idx="33785">
                  <c:v>-302.89249999999998</c:v>
                </c:pt>
                <c:pt idx="33786">
                  <c:v>-302.89049999999997</c:v>
                </c:pt>
                <c:pt idx="33787">
                  <c:v>-302.88849999999996</c:v>
                </c:pt>
                <c:pt idx="33788">
                  <c:v>-302.88649999999996</c:v>
                </c:pt>
                <c:pt idx="33789">
                  <c:v>-302.8845</c:v>
                </c:pt>
                <c:pt idx="33790">
                  <c:v>-302.88249999999999</c:v>
                </c:pt>
                <c:pt idx="33791">
                  <c:v>-302.88049999999998</c:v>
                </c:pt>
                <c:pt idx="33792">
                  <c:v>-302.87849999999997</c:v>
                </c:pt>
                <c:pt idx="33793">
                  <c:v>-302.87649999999996</c:v>
                </c:pt>
                <c:pt idx="33794">
                  <c:v>-302.87450000000001</c:v>
                </c:pt>
                <c:pt idx="33795">
                  <c:v>-302.87249999999995</c:v>
                </c:pt>
                <c:pt idx="33796">
                  <c:v>-302.87049999999999</c:v>
                </c:pt>
                <c:pt idx="33797">
                  <c:v>-302.86849999999998</c:v>
                </c:pt>
                <c:pt idx="33798">
                  <c:v>-302.86649999999997</c:v>
                </c:pt>
                <c:pt idx="33799">
                  <c:v>-302.86449999999996</c:v>
                </c:pt>
                <c:pt idx="33800">
                  <c:v>-302.86249999999995</c:v>
                </c:pt>
                <c:pt idx="33801">
                  <c:v>-302.8605</c:v>
                </c:pt>
                <c:pt idx="33802">
                  <c:v>-302.85849999999999</c:v>
                </c:pt>
                <c:pt idx="33803">
                  <c:v>-302.85649999999998</c:v>
                </c:pt>
                <c:pt idx="33804">
                  <c:v>-302.85449999999997</c:v>
                </c:pt>
                <c:pt idx="33805">
                  <c:v>-302.85249999999996</c:v>
                </c:pt>
                <c:pt idx="33806">
                  <c:v>-302.85050000000001</c:v>
                </c:pt>
                <c:pt idx="33807">
                  <c:v>-302.84849999999994</c:v>
                </c:pt>
                <c:pt idx="33808">
                  <c:v>-302.84649999999999</c:v>
                </c:pt>
                <c:pt idx="33809">
                  <c:v>-302.84449999999998</c:v>
                </c:pt>
                <c:pt idx="33810">
                  <c:v>-302.84249999999997</c:v>
                </c:pt>
                <c:pt idx="33811">
                  <c:v>-302.84049999999996</c:v>
                </c:pt>
                <c:pt idx="33812">
                  <c:v>-302.83849999999995</c:v>
                </c:pt>
                <c:pt idx="33813">
                  <c:v>-302.8365</c:v>
                </c:pt>
                <c:pt idx="33814">
                  <c:v>-302.83449999999999</c:v>
                </c:pt>
                <c:pt idx="33815">
                  <c:v>-302.83249999999998</c:v>
                </c:pt>
                <c:pt idx="33816">
                  <c:v>-302.83049999999997</c:v>
                </c:pt>
                <c:pt idx="33817">
                  <c:v>-302.82849999999996</c:v>
                </c:pt>
                <c:pt idx="33818">
                  <c:v>-302.82650000000001</c:v>
                </c:pt>
                <c:pt idx="33819">
                  <c:v>-302.82449999999994</c:v>
                </c:pt>
                <c:pt idx="33820">
                  <c:v>-302.82249999999999</c:v>
                </c:pt>
                <c:pt idx="33821">
                  <c:v>-302.82049999999998</c:v>
                </c:pt>
                <c:pt idx="33822">
                  <c:v>-302.81849999999997</c:v>
                </c:pt>
                <c:pt idx="33823">
                  <c:v>-302.81649999999996</c:v>
                </c:pt>
                <c:pt idx="33824">
                  <c:v>-302.81449999999995</c:v>
                </c:pt>
                <c:pt idx="33825">
                  <c:v>-302.8125</c:v>
                </c:pt>
                <c:pt idx="33826">
                  <c:v>-302.81049999999999</c:v>
                </c:pt>
                <c:pt idx="33827">
                  <c:v>-302.80849999999998</c:v>
                </c:pt>
                <c:pt idx="33828">
                  <c:v>-302.80649999999997</c:v>
                </c:pt>
                <c:pt idx="33829">
                  <c:v>-302.80449999999996</c:v>
                </c:pt>
                <c:pt idx="33830">
                  <c:v>-302.80250000000001</c:v>
                </c:pt>
                <c:pt idx="33831">
                  <c:v>-302.80049999999994</c:v>
                </c:pt>
                <c:pt idx="33832">
                  <c:v>-302.79849999999999</c:v>
                </c:pt>
                <c:pt idx="33833">
                  <c:v>-302.79649999999998</c:v>
                </c:pt>
                <c:pt idx="33834">
                  <c:v>-302.79449999999997</c:v>
                </c:pt>
                <c:pt idx="33835">
                  <c:v>-302.79249999999996</c:v>
                </c:pt>
                <c:pt idx="33836">
                  <c:v>-302.79049999999995</c:v>
                </c:pt>
                <c:pt idx="33837">
                  <c:v>-302.7885</c:v>
                </c:pt>
                <c:pt idx="33838">
                  <c:v>-302.78649999999999</c:v>
                </c:pt>
                <c:pt idx="33839">
                  <c:v>-302.78449999999998</c:v>
                </c:pt>
                <c:pt idx="33840">
                  <c:v>-302.78249999999997</c:v>
                </c:pt>
                <c:pt idx="33841">
                  <c:v>-302.78049999999996</c:v>
                </c:pt>
                <c:pt idx="33842">
                  <c:v>-302.77850000000001</c:v>
                </c:pt>
                <c:pt idx="33843">
                  <c:v>-302.77649999999994</c:v>
                </c:pt>
                <c:pt idx="33844">
                  <c:v>-302.77449999999999</c:v>
                </c:pt>
                <c:pt idx="33845">
                  <c:v>-302.77249999999998</c:v>
                </c:pt>
                <c:pt idx="33846">
                  <c:v>-302.77049999999997</c:v>
                </c:pt>
                <c:pt idx="33847">
                  <c:v>-302.76849999999996</c:v>
                </c:pt>
                <c:pt idx="33848">
                  <c:v>-302.76649999999995</c:v>
                </c:pt>
                <c:pt idx="33849">
                  <c:v>-302.7645</c:v>
                </c:pt>
                <c:pt idx="33850">
                  <c:v>-302.76249999999999</c:v>
                </c:pt>
                <c:pt idx="33851">
                  <c:v>-302.76049999999998</c:v>
                </c:pt>
                <c:pt idx="33852">
                  <c:v>-302.75849999999997</c:v>
                </c:pt>
                <c:pt idx="33853">
                  <c:v>-302.75649999999996</c:v>
                </c:pt>
                <c:pt idx="33854">
                  <c:v>-302.75450000000001</c:v>
                </c:pt>
                <c:pt idx="33855">
                  <c:v>-302.7525</c:v>
                </c:pt>
                <c:pt idx="33856">
                  <c:v>-302.75049999999999</c:v>
                </c:pt>
                <c:pt idx="33857">
                  <c:v>-302.74849999999998</c:v>
                </c:pt>
                <c:pt idx="33858">
                  <c:v>-302.74649999999997</c:v>
                </c:pt>
                <c:pt idx="33859">
                  <c:v>-302.74449999999996</c:v>
                </c:pt>
                <c:pt idx="33860">
                  <c:v>-302.74249999999995</c:v>
                </c:pt>
                <c:pt idx="33861">
                  <c:v>-302.7405</c:v>
                </c:pt>
                <c:pt idx="33862">
                  <c:v>-302.73849999999999</c:v>
                </c:pt>
                <c:pt idx="33863">
                  <c:v>-302.73649999999998</c:v>
                </c:pt>
                <c:pt idx="33864">
                  <c:v>-302.73449999999997</c:v>
                </c:pt>
                <c:pt idx="33865">
                  <c:v>-302.73249999999996</c:v>
                </c:pt>
                <c:pt idx="33866">
                  <c:v>-302.73050000000001</c:v>
                </c:pt>
                <c:pt idx="33867">
                  <c:v>-302.7285</c:v>
                </c:pt>
                <c:pt idx="33868">
                  <c:v>-302.72649999999999</c:v>
                </c:pt>
                <c:pt idx="33869">
                  <c:v>-302.72449999999998</c:v>
                </c:pt>
                <c:pt idx="33870">
                  <c:v>-302.72249999999997</c:v>
                </c:pt>
                <c:pt idx="33871">
                  <c:v>-302.72049999999996</c:v>
                </c:pt>
                <c:pt idx="33872">
                  <c:v>-302.71849999999995</c:v>
                </c:pt>
                <c:pt idx="33873">
                  <c:v>-302.7165</c:v>
                </c:pt>
                <c:pt idx="33874">
                  <c:v>-302.71449999999999</c:v>
                </c:pt>
                <c:pt idx="33875">
                  <c:v>-302.71249999999998</c:v>
                </c:pt>
                <c:pt idx="33876">
                  <c:v>-302.71049999999997</c:v>
                </c:pt>
                <c:pt idx="33877">
                  <c:v>-302.70849999999996</c:v>
                </c:pt>
                <c:pt idx="33878">
                  <c:v>-302.70650000000001</c:v>
                </c:pt>
                <c:pt idx="33879">
                  <c:v>-302.7045</c:v>
                </c:pt>
                <c:pt idx="33880">
                  <c:v>-302.70249999999999</c:v>
                </c:pt>
                <c:pt idx="33881">
                  <c:v>-302.70049999999998</c:v>
                </c:pt>
                <c:pt idx="33882">
                  <c:v>-302.69849999999997</c:v>
                </c:pt>
                <c:pt idx="33883">
                  <c:v>-302.69649999999996</c:v>
                </c:pt>
                <c:pt idx="33884">
                  <c:v>-302.69449999999995</c:v>
                </c:pt>
                <c:pt idx="33885">
                  <c:v>-302.6925</c:v>
                </c:pt>
                <c:pt idx="33886">
                  <c:v>-302.69049999999999</c:v>
                </c:pt>
                <c:pt idx="33887">
                  <c:v>-302.68849999999998</c:v>
                </c:pt>
                <c:pt idx="33888">
                  <c:v>-302.68649999999997</c:v>
                </c:pt>
                <c:pt idx="33889">
                  <c:v>-302.68449999999996</c:v>
                </c:pt>
                <c:pt idx="33890">
                  <c:v>-302.6825</c:v>
                </c:pt>
                <c:pt idx="33891">
                  <c:v>-302.68049999999999</c:v>
                </c:pt>
                <c:pt idx="33892">
                  <c:v>-302.67849999999999</c:v>
                </c:pt>
                <c:pt idx="33893">
                  <c:v>-302.67649999999998</c:v>
                </c:pt>
                <c:pt idx="33894">
                  <c:v>-302.67449999999997</c:v>
                </c:pt>
                <c:pt idx="33895">
                  <c:v>-302.67249999999996</c:v>
                </c:pt>
                <c:pt idx="33896">
                  <c:v>-302.67049999999995</c:v>
                </c:pt>
                <c:pt idx="33897">
                  <c:v>-302.66849999999999</c:v>
                </c:pt>
                <c:pt idx="33898">
                  <c:v>-302.66649999999998</c:v>
                </c:pt>
                <c:pt idx="33899">
                  <c:v>-302.66449999999998</c:v>
                </c:pt>
                <c:pt idx="33900">
                  <c:v>-302.66249999999997</c:v>
                </c:pt>
                <c:pt idx="33901">
                  <c:v>-302.66049999999996</c:v>
                </c:pt>
                <c:pt idx="33902">
                  <c:v>-302.6585</c:v>
                </c:pt>
                <c:pt idx="33903">
                  <c:v>-302.65649999999999</c:v>
                </c:pt>
                <c:pt idx="33904">
                  <c:v>-302.65449999999998</c:v>
                </c:pt>
                <c:pt idx="33905">
                  <c:v>-302.65249999999997</c:v>
                </c:pt>
                <c:pt idx="33906">
                  <c:v>-302.65049999999997</c:v>
                </c:pt>
                <c:pt idx="33907">
                  <c:v>-302.64850000000001</c:v>
                </c:pt>
                <c:pt idx="33908">
                  <c:v>-302.64649999999995</c:v>
                </c:pt>
                <c:pt idx="33909">
                  <c:v>-302.64449999999999</c:v>
                </c:pt>
                <c:pt idx="33910">
                  <c:v>-302.64249999999998</c:v>
                </c:pt>
                <c:pt idx="33911">
                  <c:v>-302.64049999999997</c:v>
                </c:pt>
                <c:pt idx="33912">
                  <c:v>-302.63849999999996</c:v>
                </c:pt>
                <c:pt idx="33913">
                  <c:v>-302.63649999999996</c:v>
                </c:pt>
                <c:pt idx="33914">
                  <c:v>-302.6345</c:v>
                </c:pt>
                <c:pt idx="33915">
                  <c:v>-302.63249999999999</c:v>
                </c:pt>
                <c:pt idx="33916">
                  <c:v>-302.63049999999998</c:v>
                </c:pt>
                <c:pt idx="33917">
                  <c:v>-302.62849999999997</c:v>
                </c:pt>
                <c:pt idx="33918">
                  <c:v>-302.62649999999996</c:v>
                </c:pt>
                <c:pt idx="33919">
                  <c:v>-302.62450000000001</c:v>
                </c:pt>
                <c:pt idx="33920">
                  <c:v>-302.62249999999995</c:v>
                </c:pt>
                <c:pt idx="33921">
                  <c:v>-302.62049999999999</c:v>
                </c:pt>
                <c:pt idx="33922">
                  <c:v>-302.61849999999998</c:v>
                </c:pt>
                <c:pt idx="33923">
                  <c:v>-302.61649999999997</c:v>
                </c:pt>
                <c:pt idx="33924">
                  <c:v>-302.61449999999996</c:v>
                </c:pt>
                <c:pt idx="33925">
                  <c:v>-302.61249999999995</c:v>
                </c:pt>
                <c:pt idx="33926">
                  <c:v>-302.6105</c:v>
                </c:pt>
                <c:pt idx="33927">
                  <c:v>-302.60849999999999</c:v>
                </c:pt>
                <c:pt idx="33928">
                  <c:v>-302.60649999999998</c:v>
                </c:pt>
                <c:pt idx="33929">
                  <c:v>-302.60449999999997</c:v>
                </c:pt>
                <c:pt idx="33930">
                  <c:v>-302.60249999999996</c:v>
                </c:pt>
                <c:pt idx="33931">
                  <c:v>-302.60050000000001</c:v>
                </c:pt>
                <c:pt idx="33932">
                  <c:v>-302.59849999999994</c:v>
                </c:pt>
                <c:pt idx="33933">
                  <c:v>-302.59649999999999</c:v>
                </c:pt>
                <c:pt idx="33934">
                  <c:v>-302.59449999999998</c:v>
                </c:pt>
                <c:pt idx="33935">
                  <c:v>-302.59249999999997</c:v>
                </c:pt>
                <c:pt idx="33936">
                  <c:v>-302.59049999999996</c:v>
                </c:pt>
                <c:pt idx="33937">
                  <c:v>-302.58849999999995</c:v>
                </c:pt>
                <c:pt idx="33938">
                  <c:v>-302.5865</c:v>
                </c:pt>
                <c:pt idx="33939">
                  <c:v>-302.58449999999999</c:v>
                </c:pt>
                <c:pt idx="33940">
                  <c:v>-302.58249999999998</c:v>
                </c:pt>
                <c:pt idx="33941">
                  <c:v>-302.58049999999997</c:v>
                </c:pt>
                <c:pt idx="33942">
                  <c:v>-302.57849999999996</c:v>
                </c:pt>
                <c:pt idx="33943">
                  <c:v>-302.57650000000001</c:v>
                </c:pt>
                <c:pt idx="33944">
                  <c:v>-302.57449999999994</c:v>
                </c:pt>
                <c:pt idx="33945">
                  <c:v>-302.57249999999999</c:v>
                </c:pt>
                <c:pt idx="33946">
                  <c:v>-302.57049999999998</c:v>
                </c:pt>
                <c:pt idx="33947">
                  <c:v>-302.56849999999997</c:v>
                </c:pt>
                <c:pt idx="33948">
                  <c:v>-302.56649999999996</c:v>
                </c:pt>
                <c:pt idx="33949">
                  <c:v>-302.56449999999995</c:v>
                </c:pt>
                <c:pt idx="33950">
                  <c:v>-302.5625</c:v>
                </c:pt>
                <c:pt idx="33951">
                  <c:v>-302.56049999999999</c:v>
                </c:pt>
                <c:pt idx="33952">
                  <c:v>-302.55849999999998</c:v>
                </c:pt>
                <c:pt idx="33953">
                  <c:v>-302.55649999999997</c:v>
                </c:pt>
                <c:pt idx="33954">
                  <c:v>-302.55449999999996</c:v>
                </c:pt>
                <c:pt idx="33955">
                  <c:v>-302.55250000000001</c:v>
                </c:pt>
                <c:pt idx="33956">
                  <c:v>-302.55049999999994</c:v>
                </c:pt>
                <c:pt idx="33957">
                  <c:v>-302.54849999999999</c:v>
                </c:pt>
                <c:pt idx="33958">
                  <c:v>-302.54649999999998</c:v>
                </c:pt>
                <c:pt idx="33959">
                  <c:v>-302.54449999999997</c:v>
                </c:pt>
                <c:pt idx="33960">
                  <c:v>-302.54249999999996</c:v>
                </c:pt>
                <c:pt idx="33961">
                  <c:v>-302.54049999999995</c:v>
                </c:pt>
                <c:pt idx="33962">
                  <c:v>-302.5385</c:v>
                </c:pt>
                <c:pt idx="33963">
                  <c:v>-302.53649999999999</c:v>
                </c:pt>
                <c:pt idx="33964">
                  <c:v>-302.53449999999998</c:v>
                </c:pt>
                <c:pt idx="33965">
                  <c:v>-302.53249999999997</c:v>
                </c:pt>
                <c:pt idx="33966">
                  <c:v>-302.53049999999996</c:v>
                </c:pt>
                <c:pt idx="33967">
                  <c:v>-302.52850000000001</c:v>
                </c:pt>
                <c:pt idx="33968">
                  <c:v>-302.52649999999994</c:v>
                </c:pt>
                <c:pt idx="33969">
                  <c:v>-302.52449999999999</c:v>
                </c:pt>
                <c:pt idx="33970">
                  <c:v>-302.52249999999998</c:v>
                </c:pt>
                <c:pt idx="33971">
                  <c:v>-302.52049999999997</c:v>
                </c:pt>
                <c:pt idx="33972">
                  <c:v>-302.51849999999996</c:v>
                </c:pt>
                <c:pt idx="33973">
                  <c:v>-302.51649999999995</c:v>
                </c:pt>
                <c:pt idx="33974">
                  <c:v>-302.5145</c:v>
                </c:pt>
                <c:pt idx="33975">
                  <c:v>-302.51249999999999</c:v>
                </c:pt>
                <c:pt idx="33976">
                  <c:v>-302.51049999999998</c:v>
                </c:pt>
                <c:pt idx="33977">
                  <c:v>-302.50849999999997</c:v>
                </c:pt>
                <c:pt idx="33978">
                  <c:v>-302.50649999999996</c:v>
                </c:pt>
                <c:pt idx="33979">
                  <c:v>-302.50450000000001</c:v>
                </c:pt>
                <c:pt idx="33980">
                  <c:v>-302.5025</c:v>
                </c:pt>
                <c:pt idx="33981">
                  <c:v>-302.50049999999999</c:v>
                </c:pt>
                <c:pt idx="33982">
                  <c:v>-302.49849999999998</c:v>
                </c:pt>
                <c:pt idx="33983">
                  <c:v>-302.49649999999997</c:v>
                </c:pt>
                <c:pt idx="33984">
                  <c:v>-302.49449999999996</c:v>
                </c:pt>
                <c:pt idx="33985">
                  <c:v>-302.49249999999995</c:v>
                </c:pt>
                <c:pt idx="33986">
                  <c:v>-302.4905</c:v>
                </c:pt>
                <c:pt idx="33987">
                  <c:v>-302.48849999999999</c:v>
                </c:pt>
                <c:pt idx="33988">
                  <c:v>-302.48649999999998</c:v>
                </c:pt>
                <c:pt idx="33989">
                  <c:v>-302.48449999999997</c:v>
                </c:pt>
                <c:pt idx="33990">
                  <c:v>-302.48249999999996</c:v>
                </c:pt>
                <c:pt idx="33991">
                  <c:v>-302.48050000000001</c:v>
                </c:pt>
                <c:pt idx="33992">
                  <c:v>-302.4785</c:v>
                </c:pt>
                <c:pt idx="33993">
                  <c:v>-302.47649999999999</c:v>
                </c:pt>
                <c:pt idx="33994">
                  <c:v>-302.47449999999998</c:v>
                </c:pt>
                <c:pt idx="33995">
                  <c:v>-302.47249999999997</c:v>
                </c:pt>
                <c:pt idx="33996">
                  <c:v>-302.47049999999996</c:v>
                </c:pt>
                <c:pt idx="33997">
                  <c:v>-302.46849999999995</c:v>
                </c:pt>
                <c:pt idx="33998">
                  <c:v>-302.4665</c:v>
                </c:pt>
                <c:pt idx="33999">
                  <c:v>-302.46449999999999</c:v>
                </c:pt>
                <c:pt idx="34000">
                  <c:v>-302.46249999999998</c:v>
                </c:pt>
                <c:pt idx="34001">
                  <c:v>-302.46049999999997</c:v>
                </c:pt>
                <c:pt idx="34002">
                  <c:v>-302.45849999999996</c:v>
                </c:pt>
                <c:pt idx="34003">
                  <c:v>-302.45650000000001</c:v>
                </c:pt>
                <c:pt idx="34004">
                  <c:v>-302.4545</c:v>
                </c:pt>
                <c:pt idx="34005">
                  <c:v>-302.45249999999999</c:v>
                </c:pt>
                <c:pt idx="34006">
                  <c:v>-302.45049999999998</c:v>
                </c:pt>
                <c:pt idx="34007">
                  <c:v>-302.44849999999997</c:v>
                </c:pt>
                <c:pt idx="34008">
                  <c:v>-302.44649999999996</c:v>
                </c:pt>
                <c:pt idx="34009">
                  <c:v>-302.44449999999995</c:v>
                </c:pt>
                <c:pt idx="34010">
                  <c:v>-302.4425</c:v>
                </c:pt>
                <c:pt idx="34011">
                  <c:v>-302.44049999999999</c:v>
                </c:pt>
                <c:pt idx="34012">
                  <c:v>-302.43849999999998</c:v>
                </c:pt>
                <c:pt idx="34013">
                  <c:v>-302.43649999999997</c:v>
                </c:pt>
                <c:pt idx="34014">
                  <c:v>-302.43449999999996</c:v>
                </c:pt>
                <c:pt idx="34015">
                  <c:v>-302.4325</c:v>
                </c:pt>
                <c:pt idx="34016">
                  <c:v>-302.43049999999999</c:v>
                </c:pt>
                <c:pt idx="34017">
                  <c:v>-302.42849999999999</c:v>
                </c:pt>
                <c:pt idx="34018">
                  <c:v>-302.42649999999998</c:v>
                </c:pt>
                <c:pt idx="34019">
                  <c:v>-302.42449999999997</c:v>
                </c:pt>
                <c:pt idx="34020">
                  <c:v>-302.42249999999996</c:v>
                </c:pt>
                <c:pt idx="34021">
                  <c:v>-302.42049999999995</c:v>
                </c:pt>
                <c:pt idx="34022">
                  <c:v>-302.41849999999999</c:v>
                </c:pt>
                <c:pt idx="34023">
                  <c:v>-302.41649999999998</c:v>
                </c:pt>
                <c:pt idx="34024">
                  <c:v>-302.41449999999998</c:v>
                </c:pt>
                <c:pt idx="34025">
                  <c:v>-302.41249999999997</c:v>
                </c:pt>
                <c:pt idx="34026">
                  <c:v>-302.41049999999996</c:v>
                </c:pt>
                <c:pt idx="34027">
                  <c:v>-302.4085</c:v>
                </c:pt>
                <c:pt idx="34028">
                  <c:v>-302.40649999999999</c:v>
                </c:pt>
                <c:pt idx="34029">
                  <c:v>-302.40449999999998</c:v>
                </c:pt>
                <c:pt idx="34030">
                  <c:v>-302.40249999999997</c:v>
                </c:pt>
                <c:pt idx="34031">
                  <c:v>-302.40049999999997</c:v>
                </c:pt>
                <c:pt idx="34032">
                  <c:v>-302.39850000000001</c:v>
                </c:pt>
                <c:pt idx="34033">
                  <c:v>-302.39649999999995</c:v>
                </c:pt>
                <c:pt idx="34034">
                  <c:v>-302.39449999999999</c:v>
                </c:pt>
                <c:pt idx="34035">
                  <c:v>-302.39249999999998</c:v>
                </c:pt>
                <c:pt idx="34036">
                  <c:v>-302.39049999999997</c:v>
                </c:pt>
                <c:pt idx="34037">
                  <c:v>-302.38849999999996</c:v>
                </c:pt>
                <c:pt idx="34038">
                  <c:v>-302.38649999999996</c:v>
                </c:pt>
                <c:pt idx="34039">
                  <c:v>-302.3845</c:v>
                </c:pt>
                <c:pt idx="34040">
                  <c:v>-302.38249999999999</c:v>
                </c:pt>
                <c:pt idx="34041">
                  <c:v>-302.38049999999998</c:v>
                </c:pt>
                <c:pt idx="34042">
                  <c:v>-302.37849999999997</c:v>
                </c:pt>
                <c:pt idx="34043">
                  <c:v>-302.37649999999996</c:v>
                </c:pt>
                <c:pt idx="34044">
                  <c:v>-302.37450000000001</c:v>
                </c:pt>
                <c:pt idx="34045">
                  <c:v>-302.37249999999995</c:v>
                </c:pt>
                <c:pt idx="34046">
                  <c:v>-302.37049999999999</c:v>
                </c:pt>
                <c:pt idx="34047">
                  <c:v>-302.36849999999998</c:v>
                </c:pt>
                <c:pt idx="34048">
                  <c:v>-302.36649999999997</c:v>
                </c:pt>
                <c:pt idx="34049">
                  <c:v>-302.36449999999996</c:v>
                </c:pt>
                <c:pt idx="34050">
                  <c:v>-302.36249999999995</c:v>
                </c:pt>
                <c:pt idx="34051">
                  <c:v>-302.3605</c:v>
                </c:pt>
                <c:pt idx="34052">
                  <c:v>-302.35849999999999</c:v>
                </c:pt>
                <c:pt idx="34053">
                  <c:v>-302.35649999999998</c:v>
                </c:pt>
                <c:pt idx="34054">
                  <c:v>-302.35449999999997</c:v>
                </c:pt>
                <c:pt idx="34055">
                  <c:v>-302.35249999999996</c:v>
                </c:pt>
                <c:pt idx="34056">
                  <c:v>-302.35050000000001</c:v>
                </c:pt>
                <c:pt idx="34057">
                  <c:v>-302.34849999999994</c:v>
                </c:pt>
                <c:pt idx="34058">
                  <c:v>-302.34649999999999</c:v>
                </c:pt>
                <c:pt idx="34059">
                  <c:v>-302.34449999999998</c:v>
                </c:pt>
                <c:pt idx="34060">
                  <c:v>-302.34249999999997</c:v>
                </c:pt>
                <c:pt idx="34061">
                  <c:v>-302.34049999999996</c:v>
                </c:pt>
                <c:pt idx="34062">
                  <c:v>-302.33849999999995</c:v>
                </c:pt>
                <c:pt idx="34063">
                  <c:v>-302.3365</c:v>
                </c:pt>
                <c:pt idx="34064">
                  <c:v>-302.33449999999999</c:v>
                </c:pt>
                <c:pt idx="34065">
                  <c:v>-302.33249999999998</c:v>
                </c:pt>
                <c:pt idx="34066">
                  <c:v>-302.33049999999997</c:v>
                </c:pt>
                <c:pt idx="34067">
                  <c:v>-302.32849999999996</c:v>
                </c:pt>
                <c:pt idx="34068">
                  <c:v>-302.32650000000001</c:v>
                </c:pt>
                <c:pt idx="34069">
                  <c:v>-302.32449999999994</c:v>
                </c:pt>
                <c:pt idx="34070">
                  <c:v>-302.32249999999999</c:v>
                </c:pt>
                <c:pt idx="34071">
                  <c:v>-302.32049999999998</c:v>
                </c:pt>
                <c:pt idx="34072">
                  <c:v>-302.31849999999997</c:v>
                </c:pt>
                <c:pt idx="34073">
                  <c:v>-302.31649999999996</c:v>
                </c:pt>
                <c:pt idx="34074">
                  <c:v>-302.31449999999995</c:v>
                </c:pt>
                <c:pt idx="34075">
                  <c:v>-302.3125</c:v>
                </c:pt>
                <c:pt idx="34076">
                  <c:v>-302.31049999999999</c:v>
                </c:pt>
                <c:pt idx="34077">
                  <c:v>-302.30849999999998</c:v>
                </c:pt>
                <c:pt idx="34078">
                  <c:v>-302.30649999999997</c:v>
                </c:pt>
                <c:pt idx="34079">
                  <c:v>-302.30449999999996</c:v>
                </c:pt>
                <c:pt idx="34080">
                  <c:v>-302.30250000000001</c:v>
                </c:pt>
                <c:pt idx="34081">
                  <c:v>-302.30049999999994</c:v>
                </c:pt>
                <c:pt idx="34082">
                  <c:v>-302.29849999999999</c:v>
                </c:pt>
                <c:pt idx="34083">
                  <c:v>-302.29649999999998</c:v>
                </c:pt>
                <c:pt idx="34084">
                  <c:v>-302.29449999999997</c:v>
                </c:pt>
                <c:pt idx="34085">
                  <c:v>-302.29249999999996</c:v>
                </c:pt>
                <c:pt idx="34086">
                  <c:v>-302.29049999999995</c:v>
                </c:pt>
                <c:pt idx="34087">
                  <c:v>-302.2885</c:v>
                </c:pt>
                <c:pt idx="34088">
                  <c:v>-302.28649999999999</c:v>
                </c:pt>
                <c:pt idx="34089">
                  <c:v>-302.28449999999998</c:v>
                </c:pt>
                <c:pt idx="34090">
                  <c:v>-302.28249999999997</c:v>
                </c:pt>
                <c:pt idx="34091">
                  <c:v>-302.28049999999996</c:v>
                </c:pt>
                <c:pt idx="34092">
                  <c:v>-302.27850000000001</c:v>
                </c:pt>
                <c:pt idx="34093">
                  <c:v>-302.27649999999994</c:v>
                </c:pt>
                <c:pt idx="34094">
                  <c:v>-302.27449999999999</c:v>
                </c:pt>
                <c:pt idx="34095">
                  <c:v>-302.27249999999998</c:v>
                </c:pt>
                <c:pt idx="34096">
                  <c:v>-302.27049999999997</c:v>
                </c:pt>
                <c:pt idx="34097">
                  <c:v>-302.26849999999996</c:v>
                </c:pt>
                <c:pt idx="34098">
                  <c:v>-302.26649999999995</c:v>
                </c:pt>
                <c:pt idx="34099">
                  <c:v>-302.2645</c:v>
                </c:pt>
                <c:pt idx="34100">
                  <c:v>-302.26249999999999</c:v>
                </c:pt>
                <c:pt idx="34101">
                  <c:v>-302.26049999999998</c:v>
                </c:pt>
                <c:pt idx="34102">
                  <c:v>-302.25849999999997</c:v>
                </c:pt>
                <c:pt idx="34103">
                  <c:v>-302.25649999999996</c:v>
                </c:pt>
                <c:pt idx="34104">
                  <c:v>-302.25450000000001</c:v>
                </c:pt>
                <c:pt idx="34105">
                  <c:v>-302.2525</c:v>
                </c:pt>
                <c:pt idx="34106">
                  <c:v>-302.25049999999999</c:v>
                </c:pt>
                <c:pt idx="34107">
                  <c:v>-302.24849999999998</c:v>
                </c:pt>
                <c:pt idx="34108">
                  <c:v>-302.24649999999997</c:v>
                </c:pt>
                <c:pt idx="34109">
                  <c:v>-302.24449999999996</c:v>
                </c:pt>
                <c:pt idx="34110">
                  <c:v>-302.24249999999995</c:v>
                </c:pt>
                <c:pt idx="34111">
                  <c:v>-302.2405</c:v>
                </c:pt>
                <c:pt idx="34112">
                  <c:v>-302.23849999999999</c:v>
                </c:pt>
                <c:pt idx="34113">
                  <c:v>-302.23649999999998</c:v>
                </c:pt>
                <c:pt idx="34114">
                  <c:v>-302.23449999999997</c:v>
                </c:pt>
                <c:pt idx="34115">
                  <c:v>-302.23249999999996</c:v>
                </c:pt>
                <c:pt idx="34116">
                  <c:v>-302.23050000000001</c:v>
                </c:pt>
                <c:pt idx="34117">
                  <c:v>-302.2285</c:v>
                </c:pt>
                <c:pt idx="34118">
                  <c:v>-302.22649999999999</c:v>
                </c:pt>
                <c:pt idx="34119">
                  <c:v>-302.22449999999998</c:v>
                </c:pt>
                <c:pt idx="34120">
                  <c:v>-302.22249999999997</c:v>
                </c:pt>
                <c:pt idx="34121">
                  <c:v>-302.22049999999996</c:v>
                </c:pt>
                <c:pt idx="34122">
                  <c:v>-302.21849999999995</c:v>
                </c:pt>
                <c:pt idx="34123">
                  <c:v>-302.2165</c:v>
                </c:pt>
                <c:pt idx="34124">
                  <c:v>-302.21449999999999</c:v>
                </c:pt>
                <c:pt idx="34125">
                  <c:v>-302.21249999999998</c:v>
                </c:pt>
                <c:pt idx="34126">
                  <c:v>-302.21049999999997</c:v>
                </c:pt>
                <c:pt idx="34127">
                  <c:v>-302.20849999999996</c:v>
                </c:pt>
                <c:pt idx="34128">
                  <c:v>-302.20650000000001</c:v>
                </c:pt>
                <c:pt idx="34129">
                  <c:v>-302.2045</c:v>
                </c:pt>
                <c:pt idx="34130">
                  <c:v>-302.20249999999999</c:v>
                </c:pt>
                <c:pt idx="34131">
                  <c:v>-302.20049999999998</c:v>
                </c:pt>
                <c:pt idx="34132">
                  <c:v>-302.19849999999997</c:v>
                </c:pt>
                <c:pt idx="34133">
                  <c:v>-302.19649999999996</c:v>
                </c:pt>
                <c:pt idx="34134">
                  <c:v>-302.19449999999995</c:v>
                </c:pt>
                <c:pt idx="34135">
                  <c:v>-302.1925</c:v>
                </c:pt>
                <c:pt idx="34136">
                  <c:v>-302.19049999999999</c:v>
                </c:pt>
                <c:pt idx="34137">
                  <c:v>-302.18849999999998</c:v>
                </c:pt>
                <c:pt idx="34138">
                  <c:v>-302.18649999999997</c:v>
                </c:pt>
                <c:pt idx="34139">
                  <c:v>-302.18449999999996</c:v>
                </c:pt>
                <c:pt idx="34140">
                  <c:v>-302.1825</c:v>
                </c:pt>
                <c:pt idx="34141">
                  <c:v>-302.18049999999999</c:v>
                </c:pt>
                <c:pt idx="34142">
                  <c:v>-302.17849999999999</c:v>
                </c:pt>
                <c:pt idx="34143">
                  <c:v>-302.17649999999998</c:v>
                </c:pt>
                <c:pt idx="34144">
                  <c:v>-302.17449999999997</c:v>
                </c:pt>
                <c:pt idx="34145">
                  <c:v>-302.17249999999996</c:v>
                </c:pt>
                <c:pt idx="34146">
                  <c:v>-302.17049999999995</c:v>
                </c:pt>
                <c:pt idx="34147">
                  <c:v>-302.16849999999999</c:v>
                </c:pt>
                <c:pt idx="34148">
                  <c:v>-302.16649999999998</c:v>
                </c:pt>
                <c:pt idx="34149">
                  <c:v>-302.16449999999998</c:v>
                </c:pt>
                <c:pt idx="34150">
                  <c:v>-302.16249999999997</c:v>
                </c:pt>
                <c:pt idx="34151">
                  <c:v>-302.16049999999996</c:v>
                </c:pt>
                <c:pt idx="34152">
                  <c:v>-302.1585</c:v>
                </c:pt>
                <c:pt idx="34153">
                  <c:v>-302.15649999999999</c:v>
                </c:pt>
                <c:pt idx="34154">
                  <c:v>-302.15449999999998</c:v>
                </c:pt>
                <c:pt idx="34155">
                  <c:v>-302.15249999999997</c:v>
                </c:pt>
                <c:pt idx="34156">
                  <c:v>-302.15049999999997</c:v>
                </c:pt>
                <c:pt idx="34157">
                  <c:v>-302.14850000000001</c:v>
                </c:pt>
                <c:pt idx="34158">
                  <c:v>-302.14649999999995</c:v>
                </c:pt>
                <c:pt idx="34159">
                  <c:v>-302.14449999999999</c:v>
                </c:pt>
                <c:pt idx="34160">
                  <c:v>-302.14249999999998</c:v>
                </c:pt>
                <c:pt idx="34161">
                  <c:v>-302.14049999999997</c:v>
                </c:pt>
                <c:pt idx="34162">
                  <c:v>-302.13849999999996</c:v>
                </c:pt>
                <c:pt idx="34163">
                  <c:v>-302.13649999999996</c:v>
                </c:pt>
                <c:pt idx="34164">
                  <c:v>-302.1345</c:v>
                </c:pt>
                <c:pt idx="34165">
                  <c:v>-302.13249999999999</c:v>
                </c:pt>
                <c:pt idx="34166">
                  <c:v>-302.13049999999998</c:v>
                </c:pt>
                <c:pt idx="34167">
                  <c:v>-302.12849999999997</c:v>
                </c:pt>
                <c:pt idx="34168">
                  <c:v>-302.12649999999996</c:v>
                </c:pt>
                <c:pt idx="34169">
                  <c:v>-302.12450000000001</c:v>
                </c:pt>
                <c:pt idx="34170">
                  <c:v>-302.12249999999995</c:v>
                </c:pt>
                <c:pt idx="34171">
                  <c:v>-302.12049999999999</c:v>
                </c:pt>
                <c:pt idx="34172">
                  <c:v>-302.11849999999998</c:v>
                </c:pt>
                <c:pt idx="34173">
                  <c:v>-302.11649999999997</c:v>
                </c:pt>
                <c:pt idx="34174">
                  <c:v>-302.11449999999996</c:v>
                </c:pt>
                <c:pt idx="34175">
                  <c:v>-302.11249999999995</c:v>
                </c:pt>
                <c:pt idx="34176">
                  <c:v>-302.1105</c:v>
                </c:pt>
                <c:pt idx="34177">
                  <c:v>-302.10849999999999</c:v>
                </c:pt>
                <c:pt idx="34178">
                  <c:v>-302.10649999999998</c:v>
                </c:pt>
                <c:pt idx="34179">
                  <c:v>-302.10449999999997</c:v>
                </c:pt>
                <c:pt idx="34180">
                  <c:v>-302.10249999999996</c:v>
                </c:pt>
                <c:pt idx="34181">
                  <c:v>-302.10050000000001</c:v>
                </c:pt>
                <c:pt idx="34182">
                  <c:v>-302.09849999999994</c:v>
                </c:pt>
                <c:pt idx="34183">
                  <c:v>-302.09649999999999</c:v>
                </c:pt>
                <c:pt idx="34184">
                  <c:v>-302.09449999999998</c:v>
                </c:pt>
                <c:pt idx="34185">
                  <c:v>-302.09249999999997</c:v>
                </c:pt>
                <c:pt idx="34186">
                  <c:v>-302.09049999999996</c:v>
                </c:pt>
                <c:pt idx="34187">
                  <c:v>-302.08849999999995</c:v>
                </c:pt>
                <c:pt idx="34188">
                  <c:v>-302.0865</c:v>
                </c:pt>
                <c:pt idx="34189">
                  <c:v>-302.08449999999999</c:v>
                </c:pt>
                <c:pt idx="34190">
                  <c:v>-302.08249999999998</c:v>
                </c:pt>
                <c:pt idx="34191">
                  <c:v>-302.08049999999997</c:v>
                </c:pt>
                <c:pt idx="34192">
                  <c:v>-302.07849999999996</c:v>
                </c:pt>
                <c:pt idx="34193">
                  <c:v>-302.07650000000001</c:v>
                </c:pt>
                <c:pt idx="34194">
                  <c:v>-302.07449999999994</c:v>
                </c:pt>
                <c:pt idx="34195">
                  <c:v>-302.07249999999999</c:v>
                </c:pt>
                <c:pt idx="34196">
                  <c:v>-302.07049999999998</c:v>
                </c:pt>
                <c:pt idx="34197">
                  <c:v>-302.06849999999997</c:v>
                </c:pt>
                <c:pt idx="34198">
                  <c:v>-302.06649999999996</c:v>
                </c:pt>
                <c:pt idx="34199">
                  <c:v>-302.06449999999995</c:v>
                </c:pt>
                <c:pt idx="34200">
                  <c:v>-302.0625</c:v>
                </c:pt>
                <c:pt idx="34201">
                  <c:v>-302.06049999999999</c:v>
                </c:pt>
                <c:pt idx="34202">
                  <c:v>-302.05849999999998</c:v>
                </c:pt>
                <c:pt idx="34203">
                  <c:v>-302.05649999999997</c:v>
                </c:pt>
                <c:pt idx="34204">
                  <c:v>-302.05449999999996</c:v>
                </c:pt>
                <c:pt idx="34205">
                  <c:v>-302.05250000000001</c:v>
                </c:pt>
                <c:pt idx="34206">
                  <c:v>-302.05049999999994</c:v>
                </c:pt>
                <c:pt idx="34207">
                  <c:v>-302.04849999999999</c:v>
                </c:pt>
                <c:pt idx="34208">
                  <c:v>-302.04649999999998</c:v>
                </c:pt>
                <c:pt idx="34209">
                  <c:v>-302.04449999999997</c:v>
                </c:pt>
                <c:pt idx="34210">
                  <c:v>-302.04249999999996</c:v>
                </c:pt>
                <c:pt idx="34211">
                  <c:v>-302.04049999999995</c:v>
                </c:pt>
                <c:pt idx="34212">
                  <c:v>-302.0385</c:v>
                </c:pt>
                <c:pt idx="34213">
                  <c:v>-302.03649999999999</c:v>
                </c:pt>
                <c:pt idx="34214">
                  <c:v>-302.03449999999998</c:v>
                </c:pt>
                <c:pt idx="34215">
                  <c:v>-302.03249999999997</c:v>
                </c:pt>
                <c:pt idx="34216">
                  <c:v>-302.03049999999996</c:v>
                </c:pt>
                <c:pt idx="34217">
                  <c:v>-302.02850000000001</c:v>
                </c:pt>
                <c:pt idx="34218">
                  <c:v>-302.02649999999994</c:v>
                </c:pt>
                <c:pt idx="34219">
                  <c:v>-302.02449999999999</c:v>
                </c:pt>
                <c:pt idx="34220">
                  <c:v>-302.02249999999998</c:v>
                </c:pt>
                <c:pt idx="34221">
                  <c:v>-302.02049999999997</c:v>
                </c:pt>
                <c:pt idx="34222">
                  <c:v>-302.01849999999996</c:v>
                </c:pt>
                <c:pt idx="34223">
                  <c:v>-302.01649999999995</c:v>
                </c:pt>
                <c:pt idx="34224">
                  <c:v>-302.0145</c:v>
                </c:pt>
                <c:pt idx="34225">
                  <c:v>-302.01249999999999</c:v>
                </c:pt>
                <c:pt idx="34226">
                  <c:v>-302.01049999999998</c:v>
                </c:pt>
                <c:pt idx="34227">
                  <c:v>-302.00849999999997</c:v>
                </c:pt>
                <c:pt idx="34228">
                  <c:v>-302.00649999999996</c:v>
                </c:pt>
                <c:pt idx="34229">
                  <c:v>-302.00450000000001</c:v>
                </c:pt>
                <c:pt idx="34230">
                  <c:v>-302.0025</c:v>
                </c:pt>
                <c:pt idx="34231">
                  <c:v>-302.00049999999999</c:v>
                </c:pt>
                <c:pt idx="34232">
                  <c:v>-301.99849999999998</c:v>
                </c:pt>
                <c:pt idx="34233">
                  <c:v>-301.99649999999997</c:v>
                </c:pt>
                <c:pt idx="34234">
                  <c:v>-301.99449999999996</c:v>
                </c:pt>
                <c:pt idx="34235">
                  <c:v>-301.99249999999995</c:v>
                </c:pt>
                <c:pt idx="34236">
                  <c:v>-301.9905</c:v>
                </c:pt>
                <c:pt idx="34237">
                  <c:v>-301.98849999999999</c:v>
                </c:pt>
                <c:pt idx="34238">
                  <c:v>-301.98649999999998</c:v>
                </c:pt>
                <c:pt idx="34239">
                  <c:v>-301.98449999999997</c:v>
                </c:pt>
                <c:pt idx="34240">
                  <c:v>-301.98249999999996</c:v>
                </c:pt>
                <c:pt idx="34241">
                  <c:v>-301.98050000000001</c:v>
                </c:pt>
                <c:pt idx="34242">
                  <c:v>-301.9785</c:v>
                </c:pt>
                <c:pt idx="34243">
                  <c:v>-301.97649999999999</c:v>
                </c:pt>
                <c:pt idx="34244">
                  <c:v>-301.97449999999998</c:v>
                </c:pt>
                <c:pt idx="34245">
                  <c:v>-301.97249999999997</c:v>
                </c:pt>
                <c:pt idx="34246">
                  <c:v>-301.97049999999996</c:v>
                </c:pt>
                <c:pt idx="34247">
                  <c:v>-301.96849999999995</c:v>
                </c:pt>
                <c:pt idx="34248">
                  <c:v>-301.9665</c:v>
                </c:pt>
                <c:pt idx="34249">
                  <c:v>-301.96449999999999</c:v>
                </c:pt>
                <c:pt idx="34250">
                  <c:v>-301.96249999999998</c:v>
                </c:pt>
                <c:pt idx="34251">
                  <c:v>-301.96049999999997</c:v>
                </c:pt>
                <c:pt idx="34252">
                  <c:v>-301.95849999999996</c:v>
                </c:pt>
                <c:pt idx="34253">
                  <c:v>-301.95650000000001</c:v>
                </c:pt>
                <c:pt idx="34254">
                  <c:v>-301.9545</c:v>
                </c:pt>
                <c:pt idx="34255">
                  <c:v>-301.95249999999999</c:v>
                </c:pt>
                <c:pt idx="34256">
                  <c:v>-301.95049999999998</c:v>
                </c:pt>
                <c:pt idx="34257">
                  <c:v>-301.94849999999997</c:v>
                </c:pt>
                <c:pt idx="34258">
                  <c:v>-301.94649999999996</c:v>
                </c:pt>
                <c:pt idx="34259">
                  <c:v>-301.94449999999995</c:v>
                </c:pt>
                <c:pt idx="34260">
                  <c:v>-301.9425</c:v>
                </c:pt>
                <c:pt idx="34261">
                  <c:v>-301.94049999999999</c:v>
                </c:pt>
                <c:pt idx="34262">
                  <c:v>-301.93849999999998</c:v>
                </c:pt>
                <c:pt idx="34263">
                  <c:v>-301.93649999999997</c:v>
                </c:pt>
                <c:pt idx="34264">
                  <c:v>-301.93449999999996</c:v>
                </c:pt>
                <c:pt idx="34265">
                  <c:v>-301.9325</c:v>
                </c:pt>
                <c:pt idx="34266">
                  <c:v>-301.93049999999999</c:v>
                </c:pt>
                <c:pt idx="34267">
                  <c:v>-301.92849999999999</c:v>
                </c:pt>
                <c:pt idx="34268">
                  <c:v>-301.92649999999998</c:v>
                </c:pt>
                <c:pt idx="34269">
                  <c:v>-301.92449999999997</c:v>
                </c:pt>
                <c:pt idx="34270">
                  <c:v>-301.92249999999996</c:v>
                </c:pt>
                <c:pt idx="34271">
                  <c:v>-301.92049999999995</c:v>
                </c:pt>
                <c:pt idx="34272">
                  <c:v>-301.91849999999999</c:v>
                </c:pt>
                <c:pt idx="34273">
                  <c:v>-301.91649999999998</c:v>
                </c:pt>
                <c:pt idx="34274">
                  <c:v>-301.91449999999998</c:v>
                </c:pt>
                <c:pt idx="34275">
                  <c:v>-301.91249999999997</c:v>
                </c:pt>
                <c:pt idx="34276">
                  <c:v>-301.91049999999996</c:v>
                </c:pt>
                <c:pt idx="34277">
                  <c:v>-301.9085</c:v>
                </c:pt>
                <c:pt idx="34278">
                  <c:v>-301.90649999999999</c:v>
                </c:pt>
                <c:pt idx="34279">
                  <c:v>-301.90449999999998</c:v>
                </c:pt>
                <c:pt idx="34280">
                  <c:v>-301.90249999999997</c:v>
                </c:pt>
                <c:pt idx="34281">
                  <c:v>-301.90049999999997</c:v>
                </c:pt>
                <c:pt idx="34282">
                  <c:v>-301.89850000000001</c:v>
                </c:pt>
                <c:pt idx="34283">
                  <c:v>-301.89649999999995</c:v>
                </c:pt>
                <c:pt idx="34284">
                  <c:v>-301.89449999999999</c:v>
                </c:pt>
                <c:pt idx="34285">
                  <c:v>-301.89249999999998</c:v>
                </c:pt>
                <c:pt idx="34286">
                  <c:v>-301.89049999999997</c:v>
                </c:pt>
                <c:pt idx="34287">
                  <c:v>-301.88849999999996</c:v>
                </c:pt>
                <c:pt idx="34288">
                  <c:v>-301.88649999999996</c:v>
                </c:pt>
                <c:pt idx="34289">
                  <c:v>-301.8845</c:v>
                </c:pt>
                <c:pt idx="34290">
                  <c:v>-301.88249999999999</c:v>
                </c:pt>
                <c:pt idx="34291">
                  <c:v>-301.88049999999998</c:v>
                </c:pt>
                <c:pt idx="34292">
                  <c:v>-301.87849999999997</c:v>
                </c:pt>
                <c:pt idx="34293">
                  <c:v>-301.87649999999996</c:v>
                </c:pt>
                <c:pt idx="34294">
                  <c:v>-301.87450000000001</c:v>
                </c:pt>
                <c:pt idx="34295">
                  <c:v>-301.87249999999995</c:v>
                </c:pt>
                <c:pt idx="34296">
                  <c:v>-301.87049999999999</c:v>
                </c:pt>
                <c:pt idx="34297">
                  <c:v>-301.86849999999998</c:v>
                </c:pt>
                <c:pt idx="34298">
                  <c:v>-301.86649999999997</c:v>
                </c:pt>
                <c:pt idx="34299">
                  <c:v>-301.86449999999996</c:v>
                </c:pt>
                <c:pt idx="34300">
                  <c:v>-301.86249999999995</c:v>
                </c:pt>
                <c:pt idx="34301">
                  <c:v>-301.8605</c:v>
                </c:pt>
                <c:pt idx="34302">
                  <c:v>-301.85849999999999</c:v>
                </c:pt>
                <c:pt idx="34303">
                  <c:v>-301.85649999999998</c:v>
                </c:pt>
                <c:pt idx="34304">
                  <c:v>-301.85449999999997</c:v>
                </c:pt>
                <c:pt idx="34305">
                  <c:v>-301.85249999999996</c:v>
                </c:pt>
                <c:pt idx="34306">
                  <c:v>-301.85050000000001</c:v>
                </c:pt>
                <c:pt idx="34307">
                  <c:v>-301.84849999999994</c:v>
                </c:pt>
                <c:pt idx="34308">
                  <c:v>-301.84649999999999</c:v>
                </c:pt>
                <c:pt idx="34309">
                  <c:v>-301.84449999999998</c:v>
                </c:pt>
                <c:pt idx="34310">
                  <c:v>-301.84249999999997</c:v>
                </c:pt>
                <c:pt idx="34311">
                  <c:v>-301.84049999999996</c:v>
                </c:pt>
                <c:pt idx="34312">
                  <c:v>-301.83849999999995</c:v>
                </c:pt>
                <c:pt idx="34313">
                  <c:v>-301.8365</c:v>
                </c:pt>
                <c:pt idx="34314">
                  <c:v>-301.83449999999999</c:v>
                </c:pt>
                <c:pt idx="34315">
                  <c:v>-301.83249999999998</c:v>
                </c:pt>
                <c:pt idx="34316">
                  <c:v>-301.83049999999997</c:v>
                </c:pt>
                <c:pt idx="34317">
                  <c:v>-301.82849999999996</c:v>
                </c:pt>
                <c:pt idx="34318">
                  <c:v>-301.82650000000001</c:v>
                </c:pt>
                <c:pt idx="34319">
                  <c:v>-301.82449999999994</c:v>
                </c:pt>
                <c:pt idx="34320">
                  <c:v>-301.82249999999999</c:v>
                </c:pt>
                <c:pt idx="34321">
                  <c:v>-301.82049999999998</c:v>
                </c:pt>
                <c:pt idx="34322">
                  <c:v>-301.81849999999997</c:v>
                </c:pt>
                <c:pt idx="34323">
                  <c:v>-301.81649999999996</c:v>
                </c:pt>
                <c:pt idx="34324">
                  <c:v>-301.81449999999995</c:v>
                </c:pt>
                <c:pt idx="34325">
                  <c:v>-301.8125</c:v>
                </c:pt>
                <c:pt idx="34326">
                  <c:v>-301.81049999999999</c:v>
                </c:pt>
                <c:pt idx="34327">
                  <c:v>-301.80849999999998</c:v>
                </c:pt>
                <c:pt idx="34328">
                  <c:v>-301.80649999999997</c:v>
                </c:pt>
                <c:pt idx="34329">
                  <c:v>-301.80449999999996</c:v>
                </c:pt>
                <c:pt idx="34330">
                  <c:v>-301.80250000000001</c:v>
                </c:pt>
                <c:pt idx="34331">
                  <c:v>-301.80049999999994</c:v>
                </c:pt>
                <c:pt idx="34332">
                  <c:v>-301.79849999999999</c:v>
                </c:pt>
                <c:pt idx="34333">
                  <c:v>-301.79649999999998</c:v>
                </c:pt>
                <c:pt idx="34334">
                  <c:v>-301.79449999999997</c:v>
                </c:pt>
                <c:pt idx="34335">
                  <c:v>-301.79249999999996</c:v>
                </c:pt>
                <c:pt idx="34336">
                  <c:v>-301.79049999999995</c:v>
                </c:pt>
                <c:pt idx="34337">
                  <c:v>-301.7885</c:v>
                </c:pt>
                <c:pt idx="34338">
                  <c:v>-301.78649999999999</c:v>
                </c:pt>
                <c:pt idx="34339">
                  <c:v>-301.78449999999998</c:v>
                </c:pt>
                <c:pt idx="34340">
                  <c:v>-301.78249999999997</c:v>
                </c:pt>
                <c:pt idx="34341">
                  <c:v>-301.78049999999996</c:v>
                </c:pt>
                <c:pt idx="34342">
                  <c:v>-301.77850000000001</c:v>
                </c:pt>
                <c:pt idx="34343">
                  <c:v>-301.77649999999994</c:v>
                </c:pt>
                <c:pt idx="34344">
                  <c:v>-301.77449999999999</c:v>
                </c:pt>
                <c:pt idx="34345">
                  <c:v>-301.77249999999998</c:v>
                </c:pt>
                <c:pt idx="34346">
                  <c:v>-301.77049999999997</c:v>
                </c:pt>
                <c:pt idx="34347">
                  <c:v>-301.76849999999996</c:v>
                </c:pt>
                <c:pt idx="34348">
                  <c:v>-301.76649999999995</c:v>
                </c:pt>
                <c:pt idx="34349">
                  <c:v>-301.7645</c:v>
                </c:pt>
                <c:pt idx="34350">
                  <c:v>-301.76249999999999</c:v>
                </c:pt>
                <c:pt idx="34351">
                  <c:v>-301.76049999999998</c:v>
                </c:pt>
                <c:pt idx="34352">
                  <c:v>-301.75849999999997</c:v>
                </c:pt>
                <c:pt idx="34353">
                  <c:v>-301.75649999999996</c:v>
                </c:pt>
                <c:pt idx="34354">
                  <c:v>-301.75450000000001</c:v>
                </c:pt>
                <c:pt idx="34355">
                  <c:v>-301.7525</c:v>
                </c:pt>
                <c:pt idx="34356">
                  <c:v>-301.75049999999999</c:v>
                </c:pt>
                <c:pt idx="34357">
                  <c:v>-301.74849999999998</c:v>
                </c:pt>
                <c:pt idx="34358">
                  <c:v>-301.74649999999997</c:v>
                </c:pt>
                <c:pt idx="34359">
                  <c:v>-301.74449999999996</c:v>
                </c:pt>
                <c:pt idx="34360">
                  <c:v>-301.74249999999995</c:v>
                </c:pt>
                <c:pt idx="34361">
                  <c:v>-301.7405</c:v>
                </c:pt>
                <c:pt idx="34362">
                  <c:v>-301.73849999999999</c:v>
                </c:pt>
                <c:pt idx="34363">
                  <c:v>-301.73649999999998</c:v>
                </c:pt>
                <c:pt idx="34364">
                  <c:v>-301.73449999999997</c:v>
                </c:pt>
                <c:pt idx="34365">
                  <c:v>-301.73249999999996</c:v>
                </c:pt>
                <c:pt idx="34366">
                  <c:v>-301.73050000000001</c:v>
                </c:pt>
                <c:pt idx="34367">
                  <c:v>-301.7285</c:v>
                </c:pt>
                <c:pt idx="34368">
                  <c:v>-301.72649999999999</c:v>
                </c:pt>
                <c:pt idx="34369">
                  <c:v>-301.72449999999998</c:v>
                </c:pt>
                <c:pt idx="34370">
                  <c:v>-301.72249999999997</c:v>
                </c:pt>
                <c:pt idx="34371">
                  <c:v>-301.72049999999996</c:v>
                </c:pt>
                <c:pt idx="34372">
                  <c:v>-301.71849999999995</c:v>
                </c:pt>
                <c:pt idx="34373">
                  <c:v>-301.7165</c:v>
                </c:pt>
                <c:pt idx="34374">
                  <c:v>-301.71449999999999</c:v>
                </c:pt>
                <c:pt idx="34375">
                  <c:v>-301.71249999999998</c:v>
                </c:pt>
                <c:pt idx="34376">
                  <c:v>-301.71049999999997</c:v>
                </c:pt>
                <c:pt idx="34377">
                  <c:v>-301.70849999999996</c:v>
                </c:pt>
                <c:pt idx="34378">
                  <c:v>-301.70650000000001</c:v>
                </c:pt>
                <c:pt idx="34379">
                  <c:v>-301.7045</c:v>
                </c:pt>
                <c:pt idx="34380">
                  <c:v>-301.70249999999999</c:v>
                </c:pt>
                <c:pt idx="34381">
                  <c:v>-301.70049999999998</c:v>
                </c:pt>
                <c:pt idx="34382">
                  <c:v>-301.69849999999997</c:v>
                </c:pt>
                <c:pt idx="34383">
                  <c:v>-301.69649999999996</c:v>
                </c:pt>
                <c:pt idx="34384">
                  <c:v>-301.69449999999995</c:v>
                </c:pt>
                <c:pt idx="34385">
                  <c:v>-301.6925</c:v>
                </c:pt>
                <c:pt idx="34386">
                  <c:v>-301.69049999999999</c:v>
                </c:pt>
                <c:pt idx="34387">
                  <c:v>-301.68849999999998</c:v>
                </c:pt>
                <c:pt idx="34388">
                  <c:v>-301.68649999999997</c:v>
                </c:pt>
                <c:pt idx="34389">
                  <c:v>-301.68449999999996</c:v>
                </c:pt>
                <c:pt idx="34390">
                  <c:v>-301.6825</c:v>
                </c:pt>
                <c:pt idx="34391">
                  <c:v>-301.68049999999999</c:v>
                </c:pt>
                <c:pt idx="34392">
                  <c:v>-301.67849999999999</c:v>
                </c:pt>
                <c:pt idx="34393">
                  <c:v>-301.67649999999998</c:v>
                </c:pt>
                <c:pt idx="34394">
                  <c:v>-301.67449999999997</c:v>
                </c:pt>
                <c:pt idx="34395">
                  <c:v>-301.67249999999996</c:v>
                </c:pt>
                <c:pt idx="34396">
                  <c:v>-301.67049999999995</c:v>
                </c:pt>
                <c:pt idx="34397">
                  <c:v>-301.66849999999999</c:v>
                </c:pt>
                <c:pt idx="34398">
                  <c:v>-301.66649999999998</c:v>
                </c:pt>
                <c:pt idx="34399">
                  <c:v>-301.66449999999998</c:v>
                </c:pt>
                <c:pt idx="34400">
                  <c:v>-301.66249999999997</c:v>
                </c:pt>
                <c:pt idx="34401">
                  <c:v>-301.66049999999996</c:v>
                </c:pt>
                <c:pt idx="34402">
                  <c:v>-301.6585</c:v>
                </c:pt>
                <c:pt idx="34403">
                  <c:v>-301.65649999999999</c:v>
                </c:pt>
                <c:pt idx="34404">
                  <c:v>-301.65449999999998</c:v>
                </c:pt>
                <c:pt idx="34405">
                  <c:v>-301.65249999999997</c:v>
                </c:pt>
                <c:pt idx="34406">
                  <c:v>-301.65049999999997</c:v>
                </c:pt>
                <c:pt idx="34407">
                  <c:v>-301.64850000000001</c:v>
                </c:pt>
                <c:pt idx="34408">
                  <c:v>-301.64649999999995</c:v>
                </c:pt>
                <c:pt idx="34409">
                  <c:v>-301.64449999999999</c:v>
                </c:pt>
                <c:pt idx="34410">
                  <c:v>-301.64249999999998</c:v>
                </c:pt>
                <c:pt idx="34411">
                  <c:v>-301.64049999999997</c:v>
                </c:pt>
                <c:pt idx="34412">
                  <c:v>-301.63849999999996</c:v>
                </c:pt>
                <c:pt idx="34413">
                  <c:v>-301.63649999999996</c:v>
                </c:pt>
                <c:pt idx="34414">
                  <c:v>-301.6345</c:v>
                </c:pt>
                <c:pt idx="34415">
                  <c:v>-301.63249999999999</c:v>
                </c:pt>
                <c:pt idx="34416">
                  <c:v>-301.63049999999998</c:v>
                </c:pt>
                <c:pt idx="34417">
                  <c:v>-301.62849999999997</c:v>
                </c:pt>
                <c:pt idx="34418">
                  <c:v>-301.62649999999996</c:v>
                </c:pt>
                <c:pt idx="34419">
                  <c:v>-301.62450000000001</c:v>
                </c:pt>
                <c:pt idx="34420">
                  <c:v>-301.62249999999995</c:v>
                </c:pt>
                <c:pt idx="34421">
                  <c:v>-301.62049999999999</c:v>
                </c:pt>
                <c:pt idx="34422">
                  <c:v>-301.61849999999998</c:v>
                </c:pt>
                <c:pt idx="34423">
                  <c:v>-301.61649999999997</c:v>
                </c:pt>
                <c:pt idx="34424">
                  <c:v>-301.61449999999996</c:v>
                </c:pt>
                <c:pt idx="34425">
                  <c:v>-301.61249999999995</c:v>
                </c:pt>
                <c:pt idx="34426">
                  <c:v>-301.6105</c:v>
                </c:pt>
                <c:pt idx="34427">
                  <c:v>-301.60849999999999</c:v>
                </c:pt>
                <c:pt idx="34428">
                  <c:v>-301.60649999999998</c:v>
                </c:pt>
                <c:pt idx="34429">
                  <c:v>-301.60449999999997</c:v>
                </c:pt>
                <c:pt idx="34430">
                  <c:v>-301.60249999999996</c:v>
                </c:pt>
                <c:pt idx="34431">
                  <c:v>-301.60050000000001</c:v>
                </c:pt>
                <c:pt idx="34432">
                  <c:v>-301.59849999999994</c:v>
                </c:pt>
                <c:pt idx="34433">
                  <c:v>-301.59649999999999</c:v>
                </c:pt>
                <c:pt idx="34434">
                  <c:v>-301.59449999999998</c:v>
                </c:pt>
                <c:pt idx="34435">
                  <c:v>-301.59249999999997</c:v>
                </c:pt>
                <c:pt idx="34436">
                  <c:v>-301.59049999999996</c:v>
                </c:pt>
                <c:pt idx="34437">
                  <c:v>-301.58849999999995</c:v>
                </c:pt>
                <c:pt idx="34438">
                  <c:v>-301.5865</c:v>
                </c:pt>
                <c:pt idx="34439">
                  <c:v>-301.58449999999999</c:v>
                </c:pt>
                <c:pt idx="34440">
                  <c:v>-301.58249999999998</c:v>
                </c:pt>
                <c:pt idx="34441">
                  <c:v>-301.58049999999997</c:v>
                </c:pt>
                <c:pt idx="34442">
                  <c:v>-301.57849999999996</c:v>
                </c:pt>
                <c:pt idx="34443">
                  <c:v>-301.57650000000001</c:v>
                </c:pt>
                <c:pt idx="34444">
                  <c:v>-301.57449999999994</c:v>
                </c:pt>
                <c:pt idx="34445">
                  <c:v>-301.57249999999999</c:v>
                </c:pt>
                <c:pt idx="34446">
                  <c:v>-301.57049999999998</c:v>
                </c:pt>
                <c:pt idx="34447">
                  <c:v>-301.56849999999997</c:v>
                </c:pt>
                <c:pt idx="34448">
                  <c:v>-301.56649999999996</c:v>
                </c:pt>
                <c:pt idx="34449">
                  <c:v>-301.56449999999995</c:v>
                </c:pt>
                <c:pt idx="34450">
                  <c:v>-301.5625</c:v>
                </c:pt>
                <c:pt idx="34451">
                  <c:v>-301.56049999999999</c:v>
                </c:pt>
                <c:pt idx="34452">
                  <c:v>-301.55849999999998</c:v>
                </c:pt>
                <c:pt idx="34453">
                  <c:v>-301.55649999999997</c:v>
                </c:pt>
                <c:pt idx="34454">
                  <c:v>-301.55449999999996</c:v>
                </c:pt>
                <c:pt idx="34455">
                  <c:v>-301.55250000000001</c:v>
                </c:pt>
                <c:pt idx="34456">
                  <c:v>-301.55049999999994</c:v>
                </c:pt>
                <c:pt idx="34457">
                  <c:v>-301.54849999999999</c:v>
                </c:pt>
                <c:pt idx="34458">
                  <c:v>-301.54649999999998</c:v>
                </c:pt>
                <c:pt idx="34459">
                  <c:v>-301.54449999999997</c:v>
                </c:pt>
                <c:pt idx="34460">
                  <c:v>-301.54249999999996</c:v>
                </c:pt>
                <c:pt idx="34461">
                  <c:v>-301.54049999999995</c:v>
                </c:pt>
                <c:pt idx="34462">
                  <c:v>-301.5385</c:v>
                </c:pt>
                <c:pt idx="34463">
                  <c:v>-301.53649999999999</c:v>
                </c:pt>
                <c:pt idx="34464">
                  <c:v>-301.53449999999998</c:v>
                </c:pt>
                <c:pt idx="34465">
                  <c:v>-301.53249999999997</c:v>
                </c:pt>
                <c:pt idx="34466">
                  <c:v>-301.53049999999996</c:v>
                </c:pt>
                <c:pt idx="34467">
                  <c:v>-301.52850000000001</c:v>
                </c:pt>
                <c:pt idx="34468">
                  <c:v>-301.52649999999994</c:v>
                </c:pt>
                <c:pt idx="34469">
                  <c:v>-301.52449999999999</c:v>
                </c:pt>
                <c:pt idx="34470">
                  <c:v>-301.52249999999998</c:v>
                </c:pt>
                <c:pt idx="34471">
                  <c:v>-301.52049999999997</c:v>
                </c:pt>
                <c:pt idx="34472">
                  <c:v>-301.51849999999996</c:v>
                </c:pt>
                <c:pt idx="34473">
                  <c:v>-301.51649999999995</c:v>
                </c:pt>
                <c:pt idx="34474">
                  <c:v>-301.5145</c:v>
                </c:pt>
                <c:pt idx="34475">
                  <c:v>-301.51249999999999</c:v>
                </c:pt>
                <c:pt idx="34476">
                  <c:v>-301.51049999999998</c:v>
                </c:pt>
                <c:pt idx="34477">
                  <c:v>-301.50849999999997</c:v>
                </c:pt>
                <c:pt idx="34478">
                  <c:v>-301.50649999999996</c:v>
                </c:pt>
                <c:pt idx="34479">
                  <c:v>-301.50450000000001</c:v>
                </c:pt>
                <c:pt idx="34480">
                  <c:v>-301.5025</c:v>
                </c:pt>
                <c:pt idx="34481">
                  <c:v>-301.50049999999999</c:v>
                </c:pt>
                <c:pt idx="34482">
                  <c:v>-301.49849999999998</c:v>
                </c:pt>
                <c:pt idx="34483">
                  <c:v>-301.49649999999997</c:v>
                </c:pt>
                <c:pt idx="34484">
                  <c:v>-301.49449999999996</c:v>
                </c:pt>
                <c:pt idx="34485">
                  <c:v>-301.49249999999995</c:v>
                </c:pt>
                <c:pt idx="34486">
                  <c:v>-301.4905</c:v>
                </c:pt>
                <c:pt idx="34487">
                  <c:v>-301.48849999999999</c:v>
                </c:pt>
                <c:pt idx="34488">
                  <c:v>-301.48649999999998</c:v>
                </c:pt>
                <c:pt idx="34489">
                  <c:v>-301.48449999999997</c:v>
                </c:pt>
                <c:pt idx="34490">
                  <c:v>-301.48249999999996</c:v>
                </c:pt>
                <c:pt idx="34491">
                  <c:v>-301.48050000000001</c:v>
                </c:pt>
                <c:pt idx="34492">
                  <c:v>-301.4785</c:v>
                </c:pt>
                <c:pt idx="34493">
                  <c:v>-301.47649999999999</c:v>
                </c:pt>
                <c:pt idx="34494">
                  <c:v>-301.47449999999998</c:v>
                </c:pt>
                <c:pt idx="34495">
                  <c:v>-301.47249999999997</c:v>
                </c:pt>
                <c:pt idx="34496">
                  <c:v>-301.47049999999996</c:v>
                </c:pt>
                <c:pt idx="34497">
                  <c:v>-301.46849999999995</c:v>
                </c:pt>
                <c:pt idx="34498">
                  <c:v>-301.4665</c:v>
                </c:pt>
                <c:pt idx="34499">
                  <c:v>-301.46449999999999</c:v>
                </c:pt>
                <c:pt idx="34500">
                  <c:v>-301.46249999999998</c:v>
                </c:pt>
                <c:pt idx="34501">
                  <c:v>-301.46049999999997</c:v>
                </c:pt>
                <c:pt idx="34502">
                  <c:v>-301.45849999999996</c:v>
                </c:pt>
                <c:pt idx="34503">
                  <c:v>-301.45650000000001</c:v>
                </c:pt>
                <c:pt idx="34504">
                  <c:v>-301.4545</c:v>
                </c:pt>
                <c:pt idx="34505">
                  <c:v>-301.45249999999999</c:v>
                </c:pt>
                <c:pt idx="34506">
                  <c:v>-301.45049999999998</c:v>
                </c:pt>
                <c:pt idx="34507">
                  <c:v>-301.44849999999997</c:v>
                </c:pt>
                <c:pt idx="34508">
                  <c:v>-301.44649999999996</c:v>
                </c:pt>
                <c:pt idx="34509">
                  <c:v>-301.44449999999995</c:v>
                </c:pt>
                <c:pt idx="34510">
                  <c:v>-301.4425</c:v>
                </c:pt>
                <c:pt idx="34511">
                  <c:v>-301.44049999999999</c:v>
                </c:pt>
                <c:pt idx="34512">
                  <c:v>-301.43849999999998</c:v>
                </c:pt>
                <c:pt idx="34513">
                  <c:v>-301.43649999999997</c:v>
                </c:pt>
                <c:pt idx="34514">
                  <c:v>-301.43449999999996</c:v>
                </c:pt>
                <c:pt idx="34515">
                  <c:v>-301.4325</c:v>
                </c:pt>
                <c:pt idx="34516">
                  <c:v>-301.43049999999999</c:v>
                </c:pt>
                <c:pt idx="34517">
                  <c:v>-301.42849999999999</c:v>
                </c:pt>
                <c:pt idx="34518">
                  <c:v>-301.42649999999998</c:v>
                </c:pt>
                <c:pt idx="34519">
                  <c:v>-301.42449999999997</c:v>
                </c:pt>
                <c:pt idx="34520">
                  <c:v>-301.42249999999996</c:v>
                </c:pt>
                <c:pt idx="34521">
                  <c:v>-301.42049999999995</c:v>
                </c:pt>
                <c:pt idx="34522">
                  <c:v>-301.41849999999999</c:v>
                </c:pt>
                <c:pt idx="34523">
                  <c:v>-301.41649999999998</c:v>
                </c:pt>
                <c:pt idx="34524">
                  <c:v>-301.41449999999998</c:v>
                </c:pt>
                <c:pt idx="34525">
                  <c:v>-301.41249999999997</c:v>
                </c:pt>
                <c:pt idx="34526">
                  <c:v>-301.41049999999996</c:v>
                </c:pt>
                <c:pt idx="34527">
                  <c:v>-301.4085</c:v>
                </c:pt>
                <c:pt idx="34528">
                  <c:v>-301.40649999999999</c:v>
                </c:pt>
                <c:pt idx="34529">
                  <c:v>-301.40449999999998</c:v>
                </c:pt>
                <c:pt idx="34530">
                  <c:v>-301.40249999999997</c:v>
                </c:pt>
                <c:pt idx="34531">
                  <c:v>-301.40049999999997</c:v>
                </c:pt>
                <c:pt idx="34532">
                  <c:v>-301.39850000000001</c:v>
                </c:pt>
                <c:pt idx="34533">
                  <c:v>-301.39649999999995</c:v>
                </c:pt>
                <c:pt idx="34534">
                  <c:v>-301.39449999999999</c:v>
                </c:pt>
                <c:pt idx="34535">
                  <c:v>-301.39249999999998</c:v>
                </c:pt>
                <c:pt idx="34536">
                  <c:v>-301.39049999999997</c:v>
                </c:pt>
                <c:pt idx="34537">
                  <c:v>-301.38849999999996</c:v>
                </c:pt>
                <c:pt idx="34538">
                  <c:v>-301.38649999999996</c:v>
                </c:pt>
                <c:pt idx="34539">
                  <c:v>-301.3845</c:v>
                </c:pt>
                <c:pt idx="34540">
                  <c:v>-301.38249999999999</c:v>
                </c:pt>
                <c:pt idx="34541">
                  <c:v>-301.38049999999998</c:v>
                </c:pt>
                <c:pt idx="34542">
                  <c:v>-301.37849999999997</c:v>
                </c:pt>
                <c:pt idx="34543">
                  <c:v>-301.37649999999996</c:v>
                </c:pt>
                <c:pt idx="34544">
                  <c:v>-301.37450000000001</c:v>
                </c:pt>
                <c:pt idx="34545">
                  <c:v>-301.37249999999995</c:v>
                </c:pt>
                <c:pt idx="34546">
                  <c:v>-301.37049999999999</c:v>
                </c:pt>
                <c:pt idx="34547">
                  <c:v>-301.36849999999998</c:v>
                </c:pt>
                <c:pt idx="34548">
                  <c:v>-301.36649999999997</c:v>
                </c:pt>
                <c:pt idx="34549">
                  <c:v>-301.36449999999996</c:v>
                </c:pt>
                <c:pt idx="34550">
                  <c:v>-301.36249999999995</c:v>
                </c:pt>
                <c:pt idx="34551">
                  <c:v>-301.3605</c:v>
                </c:pt>
                <c:pt idx="34552">
                  <c:v>-301.35849999999999</c:v>
                </c:pt>
                <c:pt idx="34553">
                  <c:v>-301.35649999999998</c:v>
                </c:pt>
                <c:pt idx="34554">
                  <c:v>-301.35449999999997</c:v>
                </c:pt>
                <c:pt idx="34555">
                  <c:v>-301.35249999999996</c:v>
                </c:pt>
                <c:pt idx="34556">
                  <c:v>-301.35050000000001</c:v>
                </c:pt>
                <c:pt idx="34557">
                  <c:v>-301.34849999999994</c:v>
                </c:pt>
                <c:pt idx="34558">
                  <c:v>-301.34649999999999</c:v>
                </c:pt>
                <c:pt idx="34559">
                  <c:v>-301.34449999999998</c:v>
                </c:pt>
                <c:pt idx="34560">
                  <c:v>-301.34249999999997</c:v>
                </c:pt>
                <c:pt idx="34561">
                  <c:v>-301.34049999999996</c:v>
                </c:pt>
                <c:pt idx="34562">
                  <c:v>-301.33849999999995</c:v>
                </c:pt>
                <c:pt idx="34563">
                  <c:v>-301.3365</c:v>
                </c:pt>
                <c:pt idx="34564">
                  <c:v>-301.33449999999999</c:v>
                </c:pt>
                <c:pt idx="34565">
                  <c:v>-301.33249999999998</c:v>
                </c:pt>
                <c:pt idx="34566">
                  <c:v>-301.33049999999997</c:v>
                </c:pt>
                <c:pt idx="34567">
                  <c:v>-301.32849999999996</c:v>
                </c:pt>
                <c:pt idx="34568">
                  <c:v>-301.32650000000001</c:v>
                </c:pt>
                <c:pt idx="34569">
                  <c:v>-301.32449999999994</c:v>
                </c:pt>
                <c:pt idx="34570">
                  <c:v>-301.32249999999999</c:v>
                </c:pt>
                <c:pt idx="34571">
                  <c:v>-301.32049999999998</c:v>
                </c:pt>
                <c:pt idx="34572">
                  <c:v>-301.31849999999997</c:v>
                </c:pt>
                <c:pt idx="34573">
                  <c:v>-301.31649999999996</c:v>
                </c:pt>
                <c:pt idx="34574">
                  <c:v>-301.31449999999995</c:v>
                </c:pt>
                <c:pt idx="34575">
                  <c:v>-301.3125</c:v>
                </c:pt>
                <c:pt idx="34576">
                  <c:v>-301.31049999999999</c:v>
                </c:pt>
                <c:pt idx="34577">
                  <c:v>-301.30849999999998</c:v>
                </c:pt>
                <c:pt idx="34578">
                  <c:v>-301.30649999999997</c:v>
                </c:pt>
                <c:pt idx="34579">
                  <c:v>-301.30449999999996</c:v>
                </c:pt>
                <c:pt idx="34580">
                  <c:v>-301.30250000000001</c:v>
                </c:pt>
                <c:pt idx="34581">
                  <c:v>-301.30049999999994</c:v>
                </c:pt>
                <c:pt idx="34582">
                  <c:v>-301.29849999999999</c:v>
                </c:pt>
                <c:pt idx="34583">
                  <c:v>-301.29649999999998</c:v>
                </c:pt>
                <c:pt idx="34584">
                  <c:v>-301.29449999999997</c:v>
                </c:pt>
                <c:pt idx="34585">
                  <c:v>-301.29249999999996</c:v>
                </c:pt>
                <c:pt idx="34586">
                  <c:v>-301.29049999999995</c:v>
                </c:pt>
                <c:pt idx="34587">
                  <c:v>-301.2885</c:v>
                </c:pt>
                <c:pt idx="34588">
                  <c:v>-301.28649999999999</c:v>
                </c:pt>
                <c:pt idx="34589">
                  <c:v>-301.28449999999998</c:v>
                </c:pt>
                <c:pt idx="34590">
                  <c:v>-301.28249999999997</c:v>
                </c:pt>
                <c:pt idx="34591">
                  <c:v>-301.28049999999996</c:v>
                </c:pt>
                <c:pt idx="34592">
                  <c:v>-301.27850000000001</c:v>
                </c:pt>
                <c:pt idx="34593">
                  <c:v>-301.27649999999994</c:v>
                </c:pt>
                <c:pt idx="34594">
                  <c:v>-301.27449999999999</c:v>
                </c:pt>
                <c:pt idx="34595">
                  <c:v>-301.27249999999998</c:v>
                </c:pt>
                <c:pt idx="34596">
                  <c:v>-301.27049999999997</c:v>
                </c:pt>
                <c:pt idx="34597">
                  <c:v>-301.26849999999996</c:v>
                </c:pt>
                <c:pt idx="34598">
                  <c:v>-301.26649999999995</c:v>
                </c:pt>
                <c:pt idx="34599">
                  <c:v>-301.2645</c:v>
                </c:pt>
                <c:pt idx="34600">
                  <c:v>-301.26249999999999</c:v>
                </c:pt>
                <c:pt idx="34601">
                  <c:v>-301.26049999999998</c:v>
                </c:pt>
                <c:pt idx="34602">
                  <c:v>-301.25849999999997</c:v>
                </c:pt>
                <c:pt idx="34603">
                  <c:v>-301.25649999999996</c:v>
                </c:pt>
                <c:pt idx="34604">
                  <c:v>-301.25450000000001</c:v>
                </c:pt>
                <c:pt idx="34605">
                  <c:v>-301.2525</c:v>
                </c:pt>
                <c:pt idx="34606">
                  <c:v>-301.25049999999999</c:v>
                </c:pt>
                <c:pt idx="34607">
                  <c:v>-301.24849999999998</c:v>
                </c:pt>
                <c:pt idx="34608">
                  <c:v>-301.24649999999997</c:v>
                </c:pt>
                <c:pt idx="34609">
                  <c:v>-301.24449999999996</c:v>
                </c:pt>
                <c:pt idx="34610">
                  <c:v>-301.24249999999995</c:v>
                </c:pt>
                <c:pt idx="34611">
                  <c:v>-301.2405</c:v>
                </c:pt>
                <c:pt idx="34612">
                  <c:v>-301.23849999999999</c:v>
                </c:pt>
                <c:pt idx="34613">
                  <c:v>-301.23649999999998</c:v>
                </c:pt>
                <c:pt idx="34614">
                  <c:v>-301.23449999999997</c:v>
                </c:pt>
                <c:pt idx="34615">
                  <c:v>-301.23249999999996</c:v>
                </c:pt>
                <c:pt idx="34616">
                  <c:v>-301.23050000000001</c:v>
                </c:pt>
                <c:pt idx="34617">
                  <c:v>-301.2285</c:v>
                </c:pt>
                <c:pt idx="34618">
                  <c:v>-301.22649999999999</c:v>
                </c:pt>
                <c:pt idx="34619">
                  <c:v>-301.22449999999998</c:v>
                </c:pt>
                <c:pt idx="34620">
                  <c:v>-301.22249999999997</c:v>
                </c:pt>
                <c:pt idx="34621">
                  <c:v>-301.22049999999996</c:v>
                </c:pt>
                <c:pt idx="34622">
                  <c:v>-301.21849999999995</c:v>
                </c:pt>
                <c:pt idx="34623">
                  <c:v>-301.2165</c:v>
                </c:pt>
                <c:pt idx="34624">
                  <c:v>-301.21449999999999</c:v>
                </c:pt>
                <c:pt idx="34625">
                  <c:v>-301.21249999999998</c:v>
                </c:pt>
                <c:pt idx="34626">
                  <c:v>-301.21049999999997</c:v>
                </c:pt>
                <c:pt idx="34627">
                  <c:v>-301.20849999999996</c:v>
                </c:pt>
                <c:pt idx="34628">
                  <c:v>-301.20650000000001</c:v>
                </c:pt>
                <c:pt idx="34629">
                  <c:v>-301.2045</c:v>
                </c:pt>
                <c:pt idx="34630">
                  <c:v>-301.20249999999999</c:v>
                </c:pt>
                <c:pt idx="34631">
                  <c:v>-301.20049999999998</c:v>
                </c:pt>
                <c:pt idx="34632">
                  <c:v>-301.19849999999997</c:v>
                </c:pt>
                <c:pt idx="34633">
                  <c:v>-301.19649999999996</c:v>
                </c:pt>
                <c:pt idx="34634">
                  <c:v>-301.19449999999995</c:v>
                </c:pt>
                <c:pt idx="34635">
                  <c:v>-301.1925</c:v>
                </c:pt>
                <c:pt idx="34636">
                  <c:v>-301.19049999999999</c:v>
                </c:pt>
                <c:pt idx="34637">
                  <c:v>-301.18849999999998</c:v>
                </c:pt>
                <c:pt idx="34638">
                  <c:v>-301.18649999999997</c:v>
                </c:pt>
                <c:pt idx="34639">
                  <c:v>-301.18449999999996</c:v>
                </c:pt>
                <c:pt idx="34640">
                  <c:v>-301.1825</c:v>
                </c:pt>
                <c:pt idx="34641">
                  <c:v>-301.18049999999999</c:v>
                </c:pt>
                <c:pt idx="34642">
                  <c:v>-301.17849999999999</c:v>
                </c:pt>
                <c:pt idx="34643">
                  <c:v>-301.17649999999998</c:v>
                </c:pt>
                <c:pt idx="34644">
                  <c:v>-301.17449999999997</c:v>
                </c:pt>
                <c:pt idx="34645">
                  <c:v>-301.17249999999996</c:v>
                </c:pt>
                <c:pt idx="34646">
                  <c:v>-301.17049999999995</c:v>
                </c:pt>
                <c:pt idx="34647">
                  <c:v>-301.16849999999999</c:v>
                </c:pt>
                <c:pt idx="34648">
                  <c:v>-301.16649999999998</c:v>
                </c:pt>
                <c:pt idx="34649">
                  <c:v>-301.16449999999998</c:v>
                </c:pt>
                <c:pt idx="34650">
                  <c:v>-301.16249999999997</c:v>
                </c:pt>
                <c:pt idx="34651">
                  <c:v>-301.16049999999996</c:v>
                </c:pt>
                <c:pt idx="34652">
                  <c:v>-301.1585</c:v>
                </c:pt>
                <c:pt idx="34653">
                  <c:v>-301.15649999999999</c:v>
                </c:pt>
                <c:pt idx="34654">
                  <c:v>-301.15449999999998</c:v>
                </c:pt>
                <c:pt idx="34655">
                  <c:v>-301.15249999999997</c:v>
                </c:pt>
                <c:pt idx="34656">
                  <c:v>-301.15049999999997</c:v>
                </c:pt>
                <c:pt idx="34657">
                  <c:v>-301.14850000000001</c:v>
                </c:pt>
                <c:pt idx="34658">
                  <c:v>-301.14649999999995</c:v>
                </c:pt>
                <c:pt idx="34659">
                  <c:v>-301.14449999999999</c:v>
                </c:pt>
                <c:pt idx="34660">
                  <c:v>-301.14249999999998</c:v>
                </c:pt>
                <c:pt idx="34661">
                  <c:v>-301.14049999999997</c:v>
                </c:pt>
                <c:pt idx="34662">
                  <c:v>-301.13849999999996</c:v>
                </c:pt>
                <c:pt idx="34663">
                  <c:v>-301.13649999999996</c:v>
                </c:pt>
                <c:pt idx="34664">
                  <c:v>-301.1345</c:v>
                </c:pt>
                <c:pt idx="34665">
                  <c:v>-301.13249999999999</c:v>
                </c:pt>
                <c:pt idx="34666">
                  <c:v>-301.13049999999998</c:v>
                </c:pt>
                <c:pt idx="34667">
                  <c:v>-301.12849999999997</c:v>
                </c:pt>
                <c:pt idx="34668">
                  <c:v>-301.12649999999996</c:v>
                </c:pt>
                <c:pt idx="34669">
                  <c:v>-301.12450000000001</c:v>
                </c:pt>
                <c:pt idx="34670">
                  <c:v>-301.12249999999995</c:v>
                </c:pt>
                <c:pt idx="34671">
                  <c:v>-301.12049999999999</c:v>
                </c:pt>
                <c:pt idx="34672">
                  <c:v>-301.11849999999998</c:v>
                </c:pt>
                <c:pt idx="34673">
                  <c:v>-301.11649999999997</c:v>
                </c:pt>
                <c:pt idx="34674">
                  <c:v>-301.11449999999996</c:v>
                </c:pt>
                <c:pt idx="34675">
                  <c:v>-301.11249999999995</c:v>
                </c:pt>
                <c:pt idx="34676">
                  <c:v>-301.1105</c:v>
                </c:pt>
                <c:pt idx="34677">
                  <c:v>-301.10849999999999</c:v>
                </c:pt>
                <c:pt idx="34678">
                  <c:v>-301.10649999999998</c:v>
                </c:pt>
                <c:pt idx="34679">
                  <c:v>-301.10449999999997</c:v>
                </c:pt>
                <c:pt idx="34680">
                  <c:v>-301.10249999999996</c:v>
                </c:pt>
                <c:pt idx="34681">
                  <c:v>-301.10050000000001</c:v>
                </c:pt>
                <c:pt idx="34682">
                  <c:v>-301.09849999999994</c:v>
                </c:pt>
                <c:pt idx="34683">
                  <c:v>-301.09649999999999</c:v>
                </c:pt>
                <c:pt idx="34684">
                  <c:v>-301.09449999999998</c:v>
                </c:pt>
                <c:pt idx="34685">
                  <c:v>-301.09249999999997</c:v>
                </c:pt>
                <c:pt idx="34686">
                  <c:v>-301.09049999999996</c:v>
                </c:pt>
                <c:pt idx="34687">
                  <c:v>-301.08849999999995</c:v>
                </c:pt>
                <c:pt idx="34688">
                  <c:v>-301.0865</c:v>
                </c:pt>
                <c:pt idx="34689">
                  <c:v>-301.08449999999999</c:v>
                </c:pt>
                <c:pt idx="34690">
                  <c:v>-301.08249999999998</c:v>
                </c:pt>
                <c:pt idx="34691">
                  <c:v>-301.08049999999997</c:v>
                </c:pt>
                <c:pt idx="34692">
                  <c:v>-301.07849999999996</c:v>
                </c:pt>
                <c:pt idx="34693">
                  <c:v>-301.07650000000001</c:v>
                </c:pt>
                <c:pt idx="34694">
                  <c:v>-301.07449999999994</c:v>
                </c:pt>
                <c:pt idx="34695">
                  <c:v>-301.07249999999999</c:v>
                </c:pt>
                <c:pt idx="34696">
                  <c:v>-301.07049999999998</c:v>
                </c:pt>
                <c:pt idx="34697">
                  <c:v>-301.06849999999997</c:v>
                </c:pt>
                <c:pt idx="34698">
                  <c:v>-301.06649999999996</c:v>
                </c:pt>
                <c:pt idx="34699">
                  <c:v>-301.06449999999995</c:v>
                </c:pt>
                <c:pt idx="34700">
                  <c:v>-301.0625</c:v>
                </c:pt>
                <c:pt idx="34701">
                  <c:v>-301.06049999999999</c:v>
                </c:pt>
                <c:pt idx="34702">
                  <c:v>-301.05849999999998</c:v>
                </c:pt>
                <c:pt idx="34703">
                  <c:v>-301.05649999999997</c:v>
                </c:pt>
                <c:pt idx="34704">
                  <c:v>-301.05449999999996</c:v>
                </c:pt>
                <c:pt idx="34705">
                  <c:v>-301.05250000000001</c:v>
                </c:pt>
                <c:pt idx="34706">
                  <c:v>-301.05049999999994</c:v>
                </c:pt>
                <c:pt idx="34707">
                  <c:v>-301.04849999999999</c:v>
                </c:pt>
                <c:pt idx="34708">
                  <c:v>-301.04649999999998</c:v>
                </c:pt>
                <c:pt idx="34709">
                  <c:v>-301.04449999999997</c:v>
                </c:pt>
                <c:pt idx="34710">
                  <c:v>-301.04249999999996</c:v>
                </c:pt>
                <c:pt idx="34711">
                  <c:v>-301.04049999999995</c:v>
                </c:pt>
                <c:pt idx="34712">
                  <c:v>-301.0385</c:v>
                </c:pt>
                <c:pt idx="34713">
                  <c:v>-301.03649999999999</c:v>
                </c:pt>
                <c:pt idx="34714">
                  <c:v>-301.03449999999998</c:v>
                </c:pt>
                <c:pt idx="34715">
                  <c:v>-301.03249999999997</c:v>
                </c:pt>
                <c:pt idx="34716">
                  <c:v>-301.03049999999996</c:v>
                </c:pt>
                <c:pt idx="34717">
                  <c:v>-301.02850000000001</c:v>
                </c:pt>
                <c:pt idx="34718">
                  <c:v>-301.02649999999994</c:v>
                </c:pt>
                <c:pt idx="34719">
                  <c:v>-301.02449999999999</c:v>
                </c:pt>
                <c:pt idx="34720">
                  <c:v>-301.02249999999998</c:v>
                </c:pt>
                <c:pt idx="34721">
                  <c:v>-301.02049999999997</c:v>
                </c:pt>
                <c:pt idx="34722">
                  <c:v>-301.01849999999996</c:v>
                </c:pt>
                <c:pt idx="34723">
                  <c:v>-301.01649999999995</c:v>
                </c:pt>
                <c:pt idx="34724">
                  <c:v>-301.0145</c:v>
                </c:pt>
                <c:pt idx="34725">
                  <c:v>-301.01249999999999</c:v>
                </c:pt>
                <c:pt idx="34726">
                  <c:v>-301.01049999999998</c:v>
                </c:pt>
                <c:pt idx="34727">
                  <c:v>-301.00849999999997</c:v>
                </c:pt>
                <c:pt idx="34728">
                  <c:v>-301.00649999999996</c:v>
                </c:pt>
                <c:pt idx="34729">
                  <c:v>-301.00450000000001</c:v>
                </c:pt>
                <c:pt idx="34730">
                  <c:v>-301.0025</c:v>
                </c:pt>
                <c:pt idx="34731">
                  <c:v>-301.00049999999999</c:v>
                </c:pt>
                <c:pt idx="34732">
                  <c:v>-300.99849999999998</c:v>
                </c:pt>
                <c:pt idx="34733">
                  <c:v>-300.99649999999997</c:v>
                </c:pt>
                <c:pt idx="34734">
                  <c:v>-300.99449999999996</c:v>
                </c:pt>
                <c:pt idx="34735">
                  <c:v>-300.99249999999995</c:v>
                </c:pt>
                <c:pt idx="34736">
                  <c:v>-300.9905</c:v>
                </c:pt>
                <c:pt idx="34737">
                  <c:v>-300.98849999999999</c:v>
                </c:pt>
                <c:pt idx="34738">
                  <c:v>-300.98649999999998</c:v>
                </c:pt>
                <c:pt idx="34739">
                  <c:v>-300.98449999999997</c:v>
                </c:pt>
                <c:pt idx="34740">
                  <c:v>-300.98249999999996</c:v>
                </c:pt>
                <c:pt idx="34741">
                  <c:v>-300.98050000000001</c:v>
                </c:pt>
                <c:pt idx="34742">
                  <c:v>-300.9785</c:v>
                </c:pt>
                <c:pt idx="34743">
                  <c:v>-300.97649999999999</c:v>
                </c:pt>
                <c:pt idx="34744">
                  <c:v>-300.97449999999998</c:v>
                </c:pt>
                <c:pt idx="34745">
                  <c:v>-300.97249999999997</c:v>
                </c:pt>
                <c:pt idx="34746">
                  <c:v>-300.97049999999996</c:v>
                </c:pt>
                <c:pt idx="34747">
                  <c:v>-300.96849999999995</c:v>
                </c:pt>
                <c:pt idx="34748">
                  <c:v>-300.9665</c:v>
                </c:pt>
                <c:pt idx="34749">
                  <c:v>-300.96449999999999</c:v>
                </c:pt>
                <c:pt idx="34750">
                  <c:v>-300.96249999999998</c:v>
                </c:pt>
                <c:pt idx="34751">
                  <c:v>-300.96049999999997</c:v>
                </c:pt>
                <c:pt idx="34752">
                  <c:v>-300.95849999999996</c:v>
                </c:pt>
                <c:pt idx="34753">
                  <c:v>-300.95650000000001</c:v>
                </c:pt>
                <c:pt idx="34754">
                  <c:v>-300.9545</c:v>
                </c:pt>
                <c:pt idx="34755">
                  <c:v>-300.95249999999999</c:v>
                </c:pt>
                <c:pt idx="34756">
                  <c:v>-300.95049999999998</c:v>
                </c:pt>
                <c:pt idx="34757">
                  <c:v>-300.94849999999997</c:v>
                </c:pt>
                <c:pt idx="34758">
                  <c:v>-300.94649999999996</c:v>
                </c:pt>
                <c:pt idx="34759">
                  <c:v>-300.94449999999995</c:v>
                </c:pt>
                <c:pt idx="34760">
                  <c:v>-300.9425</c:v>
                </c:pt>
                <c:pt idx="34761">
                  <c:v>-300.94049999999999</c:v>
                </c:pt>
                <c:pt idx="34762">
                  <c:v>-300.93849999999998</c:v>
                </c:pt>
                <c:pt idx="34763">
                  <c:v>-300.93649999999997</c:v>
                </c:pt>
                <c:pt idx="34764">
                  <c:v>-300.93449999999996</c:v>
                </c:pt>
                <c:pt idx="34765">
                  <c:v>-300.9325</c:v>
                </c:pt>
                <c:pt idx="34766">
                  <c:v>-300.93049999999999</c:v>
                </c:pt>
                <c:pt idx="34767">
                  <c:v>-300.92849999999999</c:v>
                </c:pt>
                <c:pt idx="34768">
                  <c:v>-300.92649999999998</c:v>
                </c:pt>
                <c:pt idx="34769">
                  <c:v>-300.92449999999997</c:v>
                </c:pt>
                <c:pt idx="34770">
                  <c:v>-300.92249999999996</c:v>
                </c:pt>
                <c:pt idx="34771">
                  <c:v>-300.92049999999995</c:v>
                </c:pt>
                <c:pt idx="34772">
                  <c:v>-300.91849999999999</c:v>
                </c:pt>
                <c:pt idx="34773">
                  <c:v>-300.91649999999998</c:v>
                </c:pt>
                <c:pt idx="34774">
                  <c:v>-300.91449999999998</c:v>
                </c:pt>
                <c:pt idx="34775">
                  <c:v>-300.91249999999997</c:v>
                </c:pt>
                <c:pt idx="34776">
                  <c:v>-300.91049999999996</c:v>
                </c:pt>
                <c:pt idx="34777">
                  <c:v>-300.9085</c:v>
                </c:pt>
                <c:pt idx="34778">
                  <c:v>-300.90649999999999</c:v>
                </c:pt>
                <c:pt idx="34779">
                  <c:v>-300.90449999999998</c:v>
                </c:pt>
                <c:pt idx="34780">
                  <c:v>-300.90249999999997</c:v>
                </c:pt>
                <c:pt idx="34781">
                  <c:v>-300.90049999999997</c:v>
                </c:pt>
                <c:pt idx="34782">
                  <c:v>-300.89850000000001</c:v>
                </c:pt>
                <c:pt idx="34783">
                  <c:v>-300.89649999999995</c:v>
                </c:pt>
                <c:pt idx="34784">
                  <c:v>-300.89449999999999</c:v>
                </c:pt>
                <c:pt idx="34785">
                  <c:v>-300.89249999999998</c:v>
                </c:pt>
                <c:pt idx="34786">
                  <c:v>-300.89049999999997</c:v>
                </c:pt>
                <c:pt idx="34787">
                  <c:v>-300.88849999999996</c:v>
                </c:pt>
                <c:pt idx="34788">
                  <c:v>-300.88649999999996</c:v>
                </c:pt>
                <c:pt idx="34789">
                  <c:v>-300.8845</c:v>
                </c:pt>
                <c:pt idx="34790">
                  <c:v>-300.88249999999999</c:v>
                </c:pt>
                <c:pt idx="34791">
                  <c:v>-300.88049999999998</c:v>
                </c:pt>
                <c:pt idx="34792">
                  <c:v>-300.87849999999997</c:v>
                </c:pt>
                <c:pt idx="34793">
                  <c:v>-300.87649999999996</c:v>
                </c:pt>
                <c:pt idx="34794">
                  <c:v>-300.87450000000001</c:v>
                </c:pt>
                <c:pt idx="34795">
                  <c:v>-300.87249999999995</c:v>
                </c:pt>
                <c:pt idx="34796">
                  <c:v>-300.87049999999999</c:v>
                </c:pt>
                <c:pt idx="34797">
                  <c:v>-300.86849999999998</c:v>
                </c:pt>
                <c:pt idx="34798">
                  <c:v>-300.86649999999997</c:v>
                </c:pt>
                <c:pt idx="34799">
                  <c:v>-300.86449999999996</c:v>
                </c:pt>
                <c:pt idx="34800">
                  <c:v>-300.86249999999995</c:v>
                </c:pt>
                <c:pt idx="34801">
                  <c:v>-300.8605</c:v>
                </c:pt>
                <c:pt idx="34802">
                  <c:v>-300.85849999999999</c:v>
                </c:pt>
                <c:pt idx="34803">
                  <c:v>-300.85649999999998</c:v>
                </c:pt>
                <c:pt idx="34804">
                  <c:v>-300.85449999999997</c:v>
                </c:pt>
                <c:pt idx="34805">
                  <c:v>-300.85249999999996</c:v>
                </c:pt>
                <c:pt idx="34806">
                  <c:v>-300.85050000000001</c:v>
                </c:pt>
                <c:pt idx="34807">
                  <c:v>-300.84849999999994</c:v>
                </c:pt>
                <c:pt idx="34808">
                  <c:v>-300.84649999999999</c:v>
                </c:pt>
                <c:pt idx="34809">
                  <c:v>-300.84449999999998</c:v>
                </c:pt>
                <c:pt idx="34810">
                  <c:v>-300.84249999999997</c:v>
                </c:pt>
                <c:pt idx="34811">
                  <c:v>-300.84049999999996</c:v>
                </c:pt>
                <c:pt idx="34812">
                  <c:v>-300.83849999999995</c:v>
                </c:pt>
                <c:pt idx="34813">
                  <c:v>-300.8365</c:v>
                </c:pt>
                <c:pt idx="34814">
                  <c:v>-300.83449999999999</c:v>
                </c:pt>
                <c:pt idx="34815">
                  <c:v>-300.83249999999998</c:v>
                </c:pt>
                <c:pt idx="34816">
                  <c:v>-300.83049999999997</c:v>
                </c:pt>
                <c:pt idx="34817">
                  <c:v>-300.82849999999996</c:v>
                </c:pt>
                <c:pt idx="34818">
                  <c:v>-300.82650000000001</c:v>
                </c:pt>
                <c:pt idx="34819">
                  <c:v>-300.82449999999994</c:v>
                </c:pt>
                <c:pt idx="34820">
                  <c:v>-300.82249999999999</c:v>
                </c:pt>
                <c:pt idx="34821">
                  <c:v>-300.82049999999998</c:v>
                </c:pt>
                <c:pt idx="34822">
                  <c:v>-300.81849999999997</c:v>
                </c:pt>
                <c:pt idx="34823">
                  <c:v>-300.81649999999996</c:v>
                </c:pt>
                <c:pt idx="34824">
                  <c:v>-300.81449999999995</c:v>
                </c:pt>
                <c:pt idx="34825">
                  <c:v>-300.8125</c:v>
                </c:pt>
                <c:pt idx="34826">
                  <c:v>-300.81049999999999</c:v>
                </c:pt>
                <c:pt idx="34827">
                  <c:v>-300.80849999999998</c:v>
                </c:pt>
                <c:pt idx="34828">
                  <c:v>-300.80649999999997</c:v>
                </c:pt>
                <c:pt idx="34829">
                  <c:v>-300.80449999999996</c:v>
                </c:pt>
                <c:pt idx="34830">
                  <c:v>-300.80250000000001</c:v>
                </c:pt>
                <c:pt idx="34831">
                  <c:v>-300.80049999999994</c:v>
                </c:pt>
                <c:pt idx="34832">
                  <c:v>-300.79849999999999</c:v>
                </c:pt>
                <c:pt idx="34833">
                  <c:v>-300.79649999999998</c:v>
                </c:pt>
                <c:pt idx="34834">
                  <c:v>-300.79449999999997</c:v>
                </c:pt>
                <c:pt idx="34835">
                  <c:v>-300.79249999999996</c:v>
                </c:pt>
                <c:pt idx="34836">
                  <c:v>-300.79049999999995</c:v>
                </c:pt>
                <c:pt idx="34837">
                  <c:v>-300.7885</c:v>
                </c:pt>
                <c:pt idx="34838">
                  <c:v>-300.78649999999999</c:v>
                </c:pt>
                <c:pt idx="34839">
                  <c:v>-300.78449999999998</c:v>
                </c:pt>
                <c:pt idx="34840">
                  <c:v>-300.78249999999997</c:v>
                </c:pt>
                <c:pt idx="34841">
                  <c:v>-300.78049999999996</c:v>
                </c:pt>
                <c:pt idx="34842">
                  <c:v>-300.77850000000001</c:v>
                </c:pt>
                <c:pt idx="34843">
                  <c:v>-300.77649999999994</c:v>
                </c:pt>
                <c:pt idx="34844">
                  <c:v>-300.77449999999999</c:v>
                </c:pt>
                <c:pt idx="34845">
                  <c:v>-300.77249999999998</c:v>
                </c:pt>
                <c:pt idx="34846">
                  <c:v>-300.77049999999997</c:v>
                </c:pt>
                <c:pt idx="34847">
                  <c:v>-300.76849999999996</c:v>
                </c:pt>
                <c:pt idx="34848">
                  <c:v>-300.76649999999995</c:v>
                </c:pt>
                <c:pt idx="34849">
                  <c:v>-300.7645</c:v>
                </c:pt>
                <c:pt idx="34850">
                  <c:v>-300.76249999999999</c:v>
                </c:pt>
                <c:pt idx="34851">
                  <c:v>-300.76049999999998</c:v>
                </c:pt>
                <c:pt idx="34852">
                  <c:v>-300.75849999999997</c:v>
                </c:pt>
                <c:pt idx="34853">
                  <c:v>-300.75649999999996</c:v>
                </c:pt>
                <c:pt idx="34854">
                  <c:v>-300.75450000000001</c:v>
                </c:pt>
                <c:pt idx="34855">
                  <c:v>-300.7525</c:v>
                </c:pt>
                <c:pt idx="34856">
                  <c:v>-300.75049999999999</c:v>
                </c:pt>
                <c:pt idx="34857">
                  <c:v>-300.74849999999998</c:v>
                </c:pt>
                <c:pt idx="34858">
                  <c:v>-300.74649999999997</c:v>
                </c:pt>
                <c:pt idx="34859">
                  <c:v>-300.74449999999996</c:v>
                </c:pt>
                <c:pt idx="34860">
                  <c:v>-300.74249999999995</c:v>
                </c:pt>
                <c:pt idx="34861">
                  <c:v>-300.7405</c:v>
                </c:pt>
                <c:pt idx="34862">
                  <c:v>-300.73849999999999</c:v>
                </c:pt>
                <c:pt idx="34863">
                  <c:v>-300.73649999999998</c:v>
                </c:pt>
                <c:pt idx="34864">
                  <c:v>-300.73449999999997</c:v>
                </c:pt>
                <c:pt idx="34865">
                  <c:v>-300.73249999999996</c:v>
                </c:pt>
                <c:pt idx="34866">
                  <c:v>-300.73050000000001</c:v>
                </c:pt>
                <c:pt idx="34867">
                  <c:v>-300.7285</c:v>
                </c:pt>
                <c:pt idx="34868">
                  <c:v>-300.72649999999999</c:v>
                </c:pt>
                <c:pt idx="34869">
                  <c:v>-300.72449999999998</c:v>
                </c:pt>
                <c:pt idx="34870">
                  <c:v>-300.72249999999997</c:v>
                </c:pt>
                <c:pt idx="34871">
                  <c:v>-300.72049999999996</c:v>
                </c:pt>
                <c:pt idx="34872">
                  <c:v>-300.71849999999995</c:v>
                </c:pt>
                <c:pt idx="34873">
                  <c:v>-300.7165</c:v>
                </c:pt>
                <c:pt idx="34874">
                  <c:v>-300.71449999999999</c:v>
                </c:pt>
                <c:pt idx="34875">
                  <c:v>-300.71249999999998</c:v>
                </c:pt>
                <c:pt idx="34876">
                  <c:v>-300.71049999999997</c:v>
                </c:pt>
                <c:pt idx="34877">
                  <c:v>-300.70849999999996</c:v>
                </c:pt>
                <c:pt idx="34878">
                  <c:v>-300.70650000000001</c:v>
                </c:pt>
                <c:pt idx="34879">
                  <c:v>-300.7045</c:v>
                </c:pt>
                <c:pt idx="34880">
                  <c:v>-300.70249999999999</c:v>
                </c:pt>
                <c:pt idx="34881">
                  <c:v>-300.70049999999998</c:v>
                </c:pt>
                <c:pt idx="34882">
                  <c:v>-300.69849999999997</c:v>
                </c:pt>
                <c:pt idx="34883">
                  <c:v>-300.69649999999996</c:v>
                </c:pt>
                <c:pt idx="34884">
                  <c:v>-300.69449999999995</c:v>
                </c:pt>
                <c:pt idx="34885">
                  <c:v>-300.6925</c:v>
                </c:pt>
                <c:pt idx="34886">
                  <c:v>-300.69049999999999</c:v>
                </c:pt>
                <c:pt idx="34887">
                  <c:v>-300.68849999999998</c:v>
                </c:pt>
                <c:pt idx="34888">
                  <c:v>-300.68649999999997</c:v>
                </c:pt>
                <c:pt idx="34889">
                  <c:v>-300.68449999999996</c:v>
                </c:pt>
                <c:pt idx="34890">
                  <c:v>-300.6825</c:v>
                </c:pt>
                <c:pt idx="34891">
                  <c:v>-300.68049999999999</c:v>
                </c:pt>
                <c:pt idx="34892">
                  <c:v>-300.67849999999999</c:v>
                </c:pt>
                <c:pt idx="34893">
                  <c:v>-300.67649999999998</c:v>
                </c:pt>
                <c:pt idx="34894">
                  <c:v>-300.67449999999997</c:v>
                </c:pt>
                <c:pt idx="34895">
                  <c:v>-300.67249999999996</c:v>
                </c:pt>
                <c:pt idx="34896">
                  <c:v>-300.67049999999995</c:v>
                </c:pt>
                <c:pt idx="34897">
                  <c:v>-300.66849999999999</c:v>
                </c:pt>
                <c:pt idx="34898">
                  <c:v>-300.66649999999998</c:v>
                </c:pt>
                <c:pt idx="34899">
                  <c:v>-300.66449999999998</c:v>
                </c:pt>
                <c:pt idx="34900">
                  <c:v>-300.66249999999997</c:v>
                </c:pt>
                <c:pt idx="34901">
                  <c:v>-300.66049999999996</c:v>
                </c:pt>
                <c:pt idx="34902">
                  <c:v>-300.6585</c:v>
                </c:pt>
                <c:pt idx="34903">
                  <c:v>-300.65649999999999</c:v>
                </c:pt>
                <c:pt idx="34904">
                  <c:v>-300.65449999999998</c:v>
                </c:pt>
                <c:pt idx="34905">
                  <c:v>-300.65249999999997</c:v>
                </c:pt>
                <c:pt idx="34906">
                  <c:v>-300.65049999999997</c:v>
                </c:pt>
                <c:pt idx="34907">
                  <c:v>-300.64850000000001</c:v>
                </c:pt>
                <c:pt idx="34908">
                  <c:v>-300.64649999999995</c:v>
                </c:pt>
                <c:pt idx="34909">
                  <c:v>-300.64449999999999</c:v>
                </c:pt>
                <c:pt idx="34910">
                  <c:v>-300.64249999999998</c:v>
                </c:pt>
                <c:pt idx="34911">
                  <c:v>-300.64049999999997</c:v>
                </c:pt>
                <c:pt idx="34912">
                  <c:v>-300.63849999999996</c:v>
                </c:pt>
                <c:pt idx="34913">
                  <c:v>-300.63649999999996</c:v>
                </c:pt>
                <c:pt idx="34914">
                  <c:v>-300.6345</c:v>
                </c:pt>
                <c:pt idx="34915">
                  <c:v>-300.63249999999999</c:v>
                </c:pt>
                <c:pt idx="34916">
                  <c:v>-300.63049999999998</c:v>
                </c:pt>
                <c:pt idx="34917">
                  <c:v>-300.62849999999997</c:v>
                </c:pt>
                <c:pt idx="34918">
                  <c:v>-300.62649999999996</c:v>
                </c:pt>
                <c:pt idx="34919">
                  <c:v>-300.62450000000001</c:v>
                </c:pt>
                <c:pt idx="34920">
                  <c:v>-300.62249999999995</c:v>
                </c:pt>
                <c:pt idx="34921">
                  <c:v>-300.62049999999999</c:v>
                </c:pt>
                <c:pt idx="34922">
                  <c:v>-300.61849999999998</c:v>
                </c:pt>
                <c:pt idx="34923">
                  <c:v>-300.61649999999997</c:v>
                </c:pt>
                <c:pt idx="34924">
                  <c:v>-300.61449999999996</c:v>
                </c:pt>
                <c:pt idx="34925">
                  <c:v>-300.61249999999995</c:v>
                </c:pt>
                <c:pt idx="34926">
                  <c:v>-300.6105</c:v>
                </c:pt>
                <c:pt idx="34927">
                  <c:v>-300.60849999999999</c:v>
                </c:pt>
                <c:pt idx="34928">
                  <c:v>-300.60649999999998</c:v>
                </c:pt>
                <c:pt idx="34929">
                  <c:v>-300.60449999999997</c:v>
                </c:pt>
                <c:pt idx="34930">
                  <c:v>-300.60249999999996</c:v>
                </c:pt>
                <c:pt idx="34931">
                  <c:v>-300.60050000000001</c:v>
                </c:pt>
                <c:pt idx="34932">
                  <c:v>-300.59849999999994</c:v>
                </c:pt>
                <c:pt idx="34933">
                  <c:v>-300.59649999999999</c:v>
                </c:pt>
                <c:pt idx="34934">
                  <c:v>-300.59449999999998</c:v>
                </c:pt>
                <c:pt idx="34935">
                  <c:v>-300.59249999999997</c:v>
                </c:pt>
                <c:pt idx="34936">
                  <c:v>-300.59049999999996</c:v>
                </c:pt>
                <c:pt idx="34937">
                  <c:v>-300.58849999999995</c:v>
                </c:pt>
                <c:pt idx="34938">
                  <c:v>-300.5865</c:v>
                </c:pt>
                <c:pt idx="34939">
                  <c:v>-300.58449999999999</c:v>
                </c:pt>
                <c:pt idx="34940">
                  <c:v>-300.58249999999998</c:v>
                </c:pt>
                <c:pt idx="34941">
                  <c:v>-300.58049999999997</c:v>
                </c:pt>
                <c:pt idx="34942">
                  <c:v>-300.57849999999996</c:v>
                </c:pt>
                <c:pt idx="34943">
                  <c:v>-300.57650000000001</c:v>
                </c:pt>
                <c:pt idx="34944">
                  <c:v>-300.57449999999994</c:v>
                </c:pt>
                <c:pt idx="34945">
                  <c:v>-300.57249999999999</c:v>
                </c:pt>
                <c:pt idx="34946">
                  <c:v>-300.57049999999998</c:v>
                </c:pt>
                <c:pt idx="34947">
                  <c:v>-300.56849999999997</c:v>
                </c:pt>
                <c:pt idx="34948">
                  <c:v>-300.56649999999996</c:v>
                </c:pt>
                <c:pt idx="34949">
                  <c:v>-300.56449999999995</c:v>
                </c:pt>
                <c:pt idx="34950">
                  <c:v>-300.5625</c:v>
                </c:pt>
                <c:pt idx="34951">
                  <c:v>-300.56049999999999</c:v>
                </c:pt>
                <c:pt idx="34952">
                  <c:v>-300.55849999999998</c:v>
                </c:pt>
                <c:pt idx="34953">
                  <c:v>-300.55649999999997</c:v>
                </c:pt>
                <c:pt idx="34954">
                  <c:v>-300.55449999999996</c:v>
                </c:pt>
                <c:pt idx="34955">
                  <c:v>-300.55250000000001</c:v>
                </c:pt>
                <c:pt idx="34956">
                  <c:v>-300.55049999999994</c:v>
                </c:pt>
                <c:pt idx="34957">
                  <c:v>-300.54849999999999</c:v>
                </c:pt>
                <c:pt idx="34958">
                  <c:v>-300.54649999999998</c:v>
                </c:pt>
                <c:pt idx="34959">
                  <c:v>-300.54449999999997</c:v>
                </c:pt>
                <c:pt idx="34960">
                  <c:v>-300.54249999999996</c:v>
                </c:pt>
                <c:pt idx="34961">
                  <c:v>-300.54049999999995</c:v>
                </c:pt>
                <c:pt idx="34962">
                  <c:v>-300.5385</c:v>
                </c:pt>
                <c:pt idx="34963">
                  <c:v>-300.53649999999999</c:v>
                </c:pt>
                <c:pt idx="34964">
                  <c:v>-300.53449999999998</c:v>
                </c:pt>
                <c:pt idx="34965">
                  <c:v>-300.53249999999997</c:v>
                </c:pt>
                <c:pt idx="34966">
                  <c:v>-300.53049999999996</c:v>
                </c:pt>
                <c:pt idx="34967">
                  <c:v>-300.52850000000001</c:v>
                </c:pt>
                <c:pt idx="34968">
                  <c:v>-300.52649999999994</c:v>
                </c:pt>
                <c:pt idx="34969">
                  <c:v>-300.52449999999999</c:v>
                </c:pt>
                <c:pt idx="34970">
                  <c:v>-300.52249999999998</c:v>
                </c:pt>
                <c:pt idx="34971">
                  <c:v>-300.52049999999997</c:v>
                </c:pt>
                <c:pt idx="34972">
                  <c:v>-300.51849999999996</c:v>
                </c:pt>
                <c:pt idx="34973">
                  <c:v>-300.51649999999995</c:v>
                </c:pt>
                <c:pt idx="34974">
                  <c:v>-300.5145</c:v>
                </c:pt>
                <c:pt idx="34975">
                  <c:v>-300.51249999999999</c:v>
                </c:pt>
                <c:pt idx="34976">
                  <c:v>-300.51049999999998</c:v>
                </c:pt>
                <c:pt idx="34977">
                  <c:v>-300.50849999999997</c:v>
                </c:pt>
                <c:pt idx="34978">
                  <c:v>-300.50649999999996</c:v>
                </c:pt>
                <c:pt idx="34979">
                  <c:v>-300.50450000000001</c:v>
                </c:pt>
                <c:pt idx="34980">
                  <c:v>-300.5025</c:v>
                </c:pt>
                <c:pt idx="34981">
                  <c:v>-300.50049999999999</c:v>
                </c:pt>
                <c:pt idx="34982">
                  <c:v>-300.49849999999998</c:v>
                </c:pt>
                <c:pt idx="34983">
                  <c:v>-300.49649999999997</c:v>
                </c:pt>
                <c:pt idx="34984">
                  <c:v>-300.49449999999996</c:v>
                </c:pt>
                <c:pt idx="34985">
                  <c:v>-300.49249999999995</c:v>
                </c:pt>
                <c:pt idx="34986">
                  <c:v>-300.4905</c:v>
                </c:pt>
                <c:pt idx="34987">
                  <c:v>-300.48849999999999</c:v>
                </c:pt>
                <c:pt idx="34988">
                  <c:v>-300.48649999999998</c:v>
                </c:pt>
                <c:pt idx="34989">
                  <c:v>-300.48449999999997</c:v>
                </c:pt>
                <c:pt idx="34990">
                  <c:v>-300.48249999999996</c:v>
                </c:pt>
                <c:pt idx="34991">
                  <c:v>-300.48050000000001</c:v>
                </c:pt>
                <c:pt idx="34992">
                  <c:v>-300.4785</c:v>
                </c:pt>
                <c:pt idx="34993">
                  <c:v>-300.47649999999999</c:v>
                </c:pt>
                <c:pt idx="34994">
                  <c:v>-300.47449999999998</c:v>
                </c:pt>
                <c:pt idx="34995">
                  <c:v>-300.47249999999997</c:v>
                </c:pt>
                <c:pt idx="34996">
                  <c:v>-300.47049999999996</c:v>
                </c:pt>
                <c:pt idx="34997">
                  <c:v>-300.46849999999995</c:v>
                </c:pt>
                <c:pt idx="34998">
                  <c:v>-300.4665</c:v>
                </c:pt>
                <c:pt idx="34999">
                  <c:v>-300.46449999999999</c:v>
                </c:pt>
                <c:pt idx="35000">
                  <c:v>-300.46249999999998</c:v>
                </c:pt>
                <c:pt idx="35001">
                  <c:v>-300.46049999999997</c:v>
                </c:pt>
                <c:pt idx="35002">
                  <c:v>-300.45849999999996</c:v>
                </c:pt>
                <c:pt idx="35003">
                  <c:v>-300.45650000000001</c:v>
                </c:pt>
                <c:pt idx="35004">
                  <c:v>-300.4545</c:v>
                </c:pt>
                <c:pt idx="35005">
                  <c:v>-300.45249999999999</c:v>
                </c:pt>
                <c:pt idx="35006">
                  <c:v>-300.45049999999998</c:v>
                </c:pt>
                <c:pt idx="35007">
                  <c:v>-300.44849999999997</c:v>
                </c:pt>
                <c:pt idx="35008">
                  <c:v>-300.44649999999996</c:v>
                </c:pt>
                <c:pt idx="35009">
                  <c:v>-300.44449999999995</c:v>
                </c:pt>
                <c:pt idx="35010">
                  <c:v>-300.4425</c:v>
                </c:pt>
                <c:pt idx="35011">
                  <c:v>-300.44049999999999</c:v>
                </c:pt>
                <c:pt idx="35012">
                  <c:v>-300.43849999999998</c:v>
                </c:pt>
                <c:pt idx="35013">
                  <c:v>-300.43649999999997</c:v>
                </c:pt>
                <c:pt idx="35014">
                  <c:v>-300.43449999999996</c:v>
                </c:pt>
                <c:pt idx="35015">
                  <c:v>-300.4325</c:v>
                </c:pt>
                <c:pt idx="35016">
                  <c:v>-300.43049999999999</c:v>
                </c:pt>
                <c:pt idx="35017">
                  <c:v>-300.42849999999999</c:v>
                </c:pt>
                <c:pt idx="35018">
                  <c:v>-300.42649999999998</c:v>
                </c:pt>
                <c:pt idx="35019">
                  <c:v>-300.42449999999997</c:v>
                </c:pt>
                <c:pt idx="35020">
                  <c:v>-300.42249999999996</c:v>
                </c:pt>
                <c:pt idx="35021">
                  <c:v>-300.42049999999995</c:v>
                </c:pt>
                <c:pt idx="35022">
                  <c:v>-300.41849999999999</c:v>
                </c:pt>
                <c:pt idx="35023">
                  <c:v>-300.41649999999998</c:v>
                </c:pt>
                <c:pt idx="35024">
                  <c:v>-300.41449999999998</c:v>
                </c:pt>
                <c:pt idx="35025">
                  <c:v>-300.41249999999997</c:v>
                </c:pt>
                <c:pt idx="35026">
                  <c:v>-300.41049999999996</c:v>
                </c:pt>
                <c:pt idx="35027">
                  <c:v>-300.4085</c:v>
                </c:pt>
                <c:pt idx="35028">
                  <c:v>-300.40649999999999</c:v>
                </c:pt>
                <c:pt idx="35029">
                  <c:v>-300.40449999999998</c:v>
                </c:pt>
                <c:pt idx="35030">
                  <c:v>-300.40249999999997</c:v>
                </c:pt>
                <c:pt idx="35031">
                  <c:v>-300.40049999999997</c:v>
                </c:pt>
                <c:pt idx="35032">
                  <c:v>-300.39850000000001</c:v>
                </c:pt>
                <c:pt idx="35033">
                  <c:v>-300.39649999999995</c:v>
                </c:pt>
                <c:pt idx="35034">
                  <c:v>-300.39449999999999</c:v>
                </c:pt>
                <c:pt idx="35035">
                  <c:v>-300.39249999999998</c:v>
                </c:pt>
                <c:pt idx="35036">
                  <c:v>-300.39049999999997</c:v>
                </c:pt>
                <c:pt idx="35037">
                  <c:v>-300.38849999999996</c:v>
                </c:pt>
                <c:pt idx="35038">
                  <c:v>-300.38649999999996</c:v>
                </c:pt>
                <c:pt idx="35039">
                  <c:v>-300.3845</c:v>
                </c:pt>
                <c:pt idx="35040">
                  <c:v>-300.38249999999999</c:v>
                </c:pt>
                <c:pt idx="35041">
                  <c:v>-300.38049999999998</c:v>
                </c:pt>
                <c:pt idx="35042">
                  <c:v>-300.37849999999997</c:v>
                </c:pt>
                <c:pt idx="35043">
                  <c:v>-300.37649999999996</c:v>
                </c:pt>
                <c:pt idx="35044">
                  <c:v>-300.37450000000001</c:v>
                </c:pt>
                <c:pt idx="35045">
                  <c:v>-300.37249999999995</c:v>
                </c:pt>
                <c:pt idx="35046">
                  <c:v>-300.37049999999999</c:v>
                </c:pt>
                <c:pt idx="35047">
                  <c:v>-300.36849999999998</c:v>
                </c:pt>
                <c:pt idx="35048">
                  <c:v>-300.36649999999997</c:v>
                </c:pt>
                <c:pt idx="35049">
                  <c:v>-300.36449999999996</c:v>
                </c:pt>
                <c:pt idx="35050">
                  <c:v>-300.36249999999995</c:v>
                </c:pt>
                <c:pt idx="35051">
                  <c:v>-300.3605</c:v>
                </c:pt>
                <c:pt idx="35052">
                  <c:v>-300.35849999999999</c:v>
                </c:pt>
                <c:pt idx="35053">
                  <c:v>-300.35649999999998</c:v>
                </c:pt>
                <c:pt idx="35054">
                  <c:v>-300.35449999999997</c:v>
                </c:pt>
                <c:pt idx="35055">
                  <c:v>-300.35249999999996</c:v>
                </c:pt>
                <c:pt idx="35056">
                  <c:v>-300.35050000000001</c:v>
                </c:pt>
                <c:pt idx="35057">
                  <c:v>-300.34849999999994</c:v>
                </c:pt>
                <c:pt idx="35058">
                  <c:v>-300.34649999999999</c:v>
                </c:pt>
                <c:pt idx="35059">
                  <c:v>-300.34449999999998</c:v>
                </c:pt>
                <c:pt idx="35060">
                  <c:v>-300.34249999999997</c:v>
                </c:pt>
                <c:pt idx="35061">
                  <c:v>-300.34049999999996</c:v>
                </c:pt>
                <c:pt idx="35062">
                  <c:v>-300.33849999999995</c:v>
                </c:pt>
                <c:pt idx="35063">
                  <c:v>-300.3365</c:v>
                </c:pt>
                <c:pt idx="35064">
                  <c:v>-300.33449999999999</c:v>
                </c:pt>
                <c:pt idx="35065">
                  <c:v>-300.33249999999998</c:v>
                </c:pt>
                <c:pt idx="35066">
                  <c:v>-300.33049999999997</c:v>
                </c:pt>
                <c:pt idx="35067">
                  <c:v>-300.32849999999996</c:v>
                </c:pt>
                <c:pt idx="35068">
                  <c:v>-300.32650000000001</c:v>
                </c:pt>
                <c:pt idx="35069">
                  <c:v>-300.32449999999994</c:v>
                </c:pt>
                <c:pt idx="35070">
                  <c:v>-300.32249999999999</c:v>
                </c:pt>
                <c:pt idx="35071">
                  <c:v>-300.32049999999998</c:v>
                </c:pt>
                <c:pt idx="35072">
                  <c:v>-300.31849999999997</c:v>
                </c:pt>
                <c:pt idx="35073">
                  <c:v>-300.31649999999996</c:v>
                </c:pt>
                <c:pt idx="35074">
                  <c:v>-300.31449999999995</c:v>
                </c:pt>
                <c:pt idx="35075">
                  <c:v>-300.3125</c:v>
                </c:pt>
                <c:pt idx="35076">
                  <c:v>-300.31049999999999</c:v>
                </c:pt>
                <c:pt idx="35077">
                  <c:v>-300.30849999999998</c:v>
                </c:pt>
                <c:pt idx="35078">
                  <c:v>-300.30649999999997</c:v>
                </c:pt>
                <c:pt idx="35079">
                  <c:v>-300.30449999999996</c:v>
                </c:pt>
                <c:pt idx="35080">
                  <c:v>-300.30250000000001</c:v>
                </c:pt>
                <c:pt idx="35081">
                  <c:v>-300.30049999999994</c:v>
                </c:pt>
                <c:pt idx="35082">
                  <c:v>-300.29849999999999</c:v>
                </c:pt>
                <c:pt idx="35083">
                  <c:v>-300.29649999999998</c:v>
                </c:pt>
                <c:pt idx="35084">
                  <c:v>-300.29449999999997</c:v>
                </c:pt>
                <c:pt idx="35085">
                  <c:v>-300.29249999999996</c:v>
                </c:pt>
                <c:pt idx="35086">
                  <c:v>-300.29049999999995</c:v>
                </c:pt>
                <c:pt idx="35087">
                  <c:v>-300.2885</c:v>
                </c:pt>
                <c:pt idx="35088">
                  <c:v>-300.28649999999999</c:v>
                </c:pt>
                <c:pt idx="35089">
                  <c:v>-300.28449999999998</c:v>
                </c:pt>
                <c:pt idx="35090">
                  <c:v>-300.28249999999997</c:v>
                </c:pt>
                <c:pt idx="35091">
                  <c:v>-300.28049999999996</c:v>
                </c:pt>
                <c:pt idx="35092">
                  <c:v>-300.27850000000001</c:v>
                </c:pt>
                <c:pt idx="35093">
                  <c:v>-300.27649999999994</c:v>
                </c:pt>
                <c:pt idx="35094">
                  <c:v>-300.27449999999999</c:v>
                </c:pt>
                <c:pt idx="35095">
                  <c:v>-300.27249999999998</c:v>
                </c:pt>
                <c:pt idx="35096">
                  <c:v>-300.27049999999997</c:v>
                </c:pt>
                <c:pt idx="35097">
                  <c:v>-300.26849999999996</c:v>
                </c:pt>
                <c:pt idx="35098">
                  <c:v>-300.26649999999995</c:v>
                </c:pt>
                <c:pt idx="35099">
                  <c:v>-300.2645</c:v>
                </c:pt>
                <c:pt idx="35100">
                  <c:v>-300.26249999999999</c:v>
                </c:pt>
                <c:pt idx="35101">
                  <c:v>-300.26049999999998</c:v>
                </c:pt>
                <c:pt idx="35102">
                  <c:v>-300.25849999999997</c:v>
                </c:pt>
                <c:pt idx="35103">
                  <c:v>-300.25649999999996</c:v>
                </c:pt>
                <c:pt idx="35104">
                  <c:v>-300.25450000000001</c:v>
                </c:pt>
                <c:pt idx="35105">
                  <c:v>-300.2525</c:v>
                </c:pt>
                <c:pt idx="35106">
                  <c:v>-300.25049999999999</c:v>
                </c:pt>
                <c:pt idx="35107">
                  <c:v>-300.24849999999998</c:v>
                </c:pt>
                <c:pt idx="35108">
                  <c:v>-300.24649999999997</c:v>
                </c:pt>
                <c:pt idx="35109">
                  <c:v>-300.24449999999996</c:v>
                </c:pt>
                <c:pt idx="35110">
                  <c:v>-300.24249999999995</c:v>
                </c:pt>
                <c:pt idx="35111">
                  <c:v>-300.2405</c:v>
                </c:pt>
                <c:pt idx="35112">
                  <c:v>-300.23849999999999</c:v>
                </c:pt>
                <c:pt idx="35113">
                  <c:v>-300.23649999999998</c:v>
                </c:pt>
                <c:pt idx="35114">
                  <c:v>-300.23449999999997</c:v>
                </c:pt>
                <c:pt idx="35115">
                  <c:v>-300.23249999999996</c:v>
                </c:pt>
                <c:pt idx="35116">
                  <c:v>-300.23050000000001</c:v>
                </c:pt>
                <c:pt idx="35117">
                  <c:v>-300.2285</c:v>
                </c:pt>
                <c:pt idx="35118">
                  <c:v>-300.22649999999999</c:v>
                </c:pt>
                <c:pt idx="35119">
                  <c:v>-300.22449999999998</c:v>
                </c:pt>
                <c:pt idx="35120">
                  <c:v>-300.22249999999997</c:v>
                </c:pt>
                <c:pt idx="35121">
                  <c:v>-300.22049999999996</c:v>
                </c:pt>
                <c:pt idx="35122">
                  <c:v>-300.21849999999995</c:v>
                </c:pt>
                <c:pt idx="35123">
                  <c:v>-300.2165</c:v>
                </c:pt>
                <c:pt idx="35124">
                  <c:v>-300.21449999999999</c:v>
                </c:pt>
                <c:pt idx="35125">
                  <c:v>-300.21249999999998</c:v>
                </c:pt>
                <c:pt idx="35126">
                  <c:v>-300.21049999999997</c:v>
                </c:pt>
                <c:pt idx="35127">
                  <c:v>-300.20849999999996</c:v>
                </c:pt>
                <c:pt idx="35128">
                  <c:v>-300.20650000000001</c:v>
                </c:pt>
                <c:pt idx="35129">
                  <c:v>-300.2045</c:v>
                </c:pt>
                <c:pt idx="35130">
                  <c:v>-300.20249999999999</c:v>
                </c:pt>
                <c:pt idx="35131">
                  <c:v>-300.20049999999998</c:v>
                </c:pt>
                <c:pt idx="35132">
                  <c:v>-300.19849999999997</c:v>
                </c:pt>
                <c:pt idx="35133">
                  <c:v>-300.19649999999996</c:v>
                </c:pt>
                <c:pt idx="35134">
                  <c:v>-300.19449999999995</c:v>
                </c:pt>
                <c:pt idx="35135">
                  <c:v>-300.1925</c:v>
                </c:pt>
                <c:pt idx="35136">
                  <c:v>-300.19049999999999</c:v>
                </c:pt>
                <c:pt idx="35137">
                  <c:v>-300.18849999999998</c:v>
                </c:pt>
                <c:pt idx="35138">
                  <c:v>-300.18649999999997</c:v>
                </c:pt>
                <c:pt idx="35139">
                  <c:v>-300.18449999999996</c:v>
                </c:pt>
                <c:pt idx="35140">
                  <c:v>-300.1825</c:v>
                </c:pt>
                <c:pt idx="35141">
                  <c:v>-300.18049999999999</c:v>
                </c:pt>
                <c:pt idx="35142">
                  <c:v>-300.17849999999999</c:v>
                </c:pt>
                <c:pt idx="35143">
                  <c:v>-300.17649999999998</c:v>
                </c:pt>
                <c:pt idx="35144">
                  <c:v>-300.17449999999997</c:v>
                </c:pt>
                <c:pt idx="35145">
                  <c:v>-300.17249999999996</c:v>
                </c:pt>
                <c:pt idx="35146">
                  <c:v>-300.17049999999995</c:v>
                </c:pt>
                <c:pt idx="35147">
                  <c:v>-300.16849999999999</c:v>
                </c:pt>
                <c:pt idx="35148">
                  <c:v>-300.16649999999998</c:v>
                </c:pt>
                <c:pt idx="35149">
                  <c:v>-300.16449999999998</c:v>
                </c:pt>
                <c:pt idx="35150">
                  <c:v>-300.16249999999997</c:v>
                </c:pt>
                <c:pt idx="35151">
                  <c:v>-300.16049999999996</c:v>
                </c:pt>
                <c:pt idx="35152">
                  <c:v>-300.1585</c:v>
                </c:pt>
                <c:pt idx="35153">
                  <c:v>-300.15649999999999</c:v>
                </c:pt>
                <c:pt idx="35154">
                  <c:v>-300.15449999999998</c:v>
                </c:pt>
                <c:pt idx="35155">
                  <c:v>-300.15249999999997</c:v>
                </c:pt>
                <c:pt idx="35156">
                  <c:v>-300.15049999999997</c:v>
                </c:pt>
                <c:pt idx="35157">
                  <c:v>-300.14850000000001</c:v>
                </c:pt>
                <c:pt idx="35158">
                  <c:v>-300.14649999999995</c:v>
                </c:pt>
                <c:pt idx="35159">
                  <c:v>-300.14449999999999</c:v>
                </c:pt>
                <c:pt idx="35160">
                  <c:v>-300.14249999999998</c:v>
                </c:pt>
                <c:pt idx="35161">
                  <c:v>-300.14049999999997</c:v>
                </c:pt>
                <c:pt idx="35162">
                  <c:v>-300.13849999999996</c:v>
                </c:pt>
                <c:pt idx="35163">
                  <c:v>-300.13649999999996</c:v>
                </c:pt>
                <c:pt idx="35164">
                  <c:v>-300.1345</c:v>
                </c:pt>
                <c:pt idx="35165">
                  <c:v>-300.13249999999999</c:v>
                </c:pt>
                <c:pt idx="35166">
                  <c:v>-300.13049999999998</c:v>
                </c:pt>
                <c:pt idx="35167">
                  <c:v>-300.12849999999997</c:v>
                </c:pt>
                <c:pt idx="35168">
                  <c:v>-300.12649999999996</c:v>
                </c:pt>
                <c:pt idx="35169">
                  <c:v>-300.12450000000001</c:v>
                </c:pt>
                <c:pt idx="35170">
                  <c:v>-300.12249999999995</c:v>
                </c:pt>
                <c:pt idx="35171">
                  <c:v>-300.12049999999999</c:v>
                </c:pt>
                <c:pt idx="35172">
                  <c:v>-300.11849999999998</c:v>
                </c:pt>
                <c:pt idx="35173">
                  <c:v>-300.11649999999997</c:v>
                </c:pt>
                <c:pt idx="35174">
                  <c:v>-300.11449999999996</c:v>
                </c:pt>
                <c:pt idx="35175">
                  <c:v>-300.11249999999995</c:v>
                </c:pt>
                <c:pt idx="35176">
                  <c:v>-300.1105</c:v>
                </c:pt>
                <c:pt idx="35177">
                  <c:v>-300.10849999999999</c:v>
                </c:pt>
                <c:pt idx="35178">
                  <c:v>-300.10649999999998</c:v>
                </c:pt>
                <c:pt idx="35179">
                  <c:v>-300.10449999999997</c:v>
                </c:pt>
                <c:pt idx="35180">
                  <c:v>-300.10249999999996</c:v>
                </c:pt>
                <c:pt idx="35181">
                  <c:v>-300.10050000000001</c:v>
                </c:pt>
                <c:pt idx="35182">
                  <c:v>-300.09849999999994</c:v>
                </c:pt>
                <c:pt idx="35183">
                  <c:v>-300.09649999999999</c:v>
                </c:pt>
                <c:pt idx="35184">
                  <c:v>-300.09449999999998</c:v>
                </c:pt>
                <c:pt idx="35185">
                  <c:v>-300.09249999999997</c:v>
                </c:pt>
                <c:pt idx="35186">
                  <c:v>-300.09049999999996</c:v>
                </c:pt>
                <c:pt idx="35187">
                  <c:v>-300.08849999999995</c:v>
                </c:pt>
                <c:pt idx="35188">
                  <c:v>-300.0865</c:v>
                </c:pt>
                <c:pt idx="35189">
                  <c:v>-300.08449999999999</c:v>
                </c:pt>
                <c:pt idx="35190">
                  <c:v>-300.08249999999998</c:v>
                </c:pt>
                <c:pt idx="35191">
                  <c:v>-300.08049999999997</c:v>
                </c:pt>
                <c:pt idx="35192">
                  <c:v>-300.07849999999996</c:v>
                </c:pt>
                <c:pt idx="35193">
                  <c:v>-300.07650000000001</c:v>
                </c:pt>
                <c:pt idx="35194">
                  <c:v>-300.07449999999994</c:v>
                </c:pt>
                <c:pt idx="35195">
                  <c:v>-300.07249999999999</c:v>
                </c:pt>
                <c:pt idx="35196">
                  <c:v>-300.07049999999998</c:v>
                </c:pt>
                <c:pt idx="35197">
                  <c:v>-300.06849999999997</c:v>
                </c:pt>
                <c:pt idx="35198">
                  <c:v>-300.06649999999996</c:v>
                </c:pt>
                <c:pt idx="35199">
                  <c:v>-300.06449999999995</c:v>
                </c:pt>
                <c:pt idx="35200">
                  <c:v>-300.0625</c:v>
                </c:pt>
                <c:pt idx="35201">
                  <c:v>-300.06049999999999</c:v>
                </c:pt>
                <c:pt idx="35202">
                  <c:v>-300.05849999999998</c:v>
                </c:pt>
                <c:pt idx="35203">
                  <c:v>-300.05649999999997</c:v>
                </c:pt>
                <c:pt idx="35204">
                  <c:v>-300.05449999999996</c:v>
                </c:pt>
                <c:pt idx="35205">
                  <c:v>-300.05250000000001</c:v>
                </c:pt>
                <c:pt idx="35206">
                  <c:v>-300.05049999999994</c:v>
                </c:pt>
                <c:pt idx="35207">
                  <c:v>-300.04849999999999</c:v>
                </c:pt>
                <c:pt idx="35208">
                  <c:v>-300.04649999999998</c:v>
                </c:pt>
                <c:pt idx="35209">
                  <c:v>-300.04449999999997</c:v>
                </c:pt>
                <c:pt idx="35210">
                  <c:v>-300.04249999999996</c:v>
                </c:pt>
                <c:pt idx="35211">
                  <c:v>-300.04049999999995</c:v>
                </c:pt>
                <c:pt idx="35212">
                  <c:v>-300.0385</c:v>
                </c:pt>
                <c:pt idx="35213">
                  <c:v>-300.03649999999999</c:v>
                </c:pt>
                <c:pt idx="35214">
                  <c:v>-300.03449999999998</c:v>
                </c:pt>
                <c:pt idx="35215">
                  <c:v>-300.03249999999997</c:v>
                </c:pt>
                <c:pt idx="35216">
                  <c:v>-300.03049999999996</c:v>
                </c:pt>
                <c:pt idx="35217">
                  <c:v>-300.02850000000001</c:v>
                </c:pt>
                <c:pt idx="35218">
                  <c:v>-300.02649999999994</c:v>
                </c:pt>
                <c:pt idx="35219">
                  <c:v>-300.02449999999999</c:v>
                </c:pt>
                <c:pt idx="35220">
                  <c:v>-300.02249999999998</c:v>
                </c:pt>
                <c:pt idx="35221">
                  <c:v>-300.02049999999997</c:v>
                </c:pt>
                <c:pt idx="35222">
                  <c:v>-300.01849999999996</c:v>
                </c:pt>
                <c:pt idx="35223">
                  <c:v>-300.01649999999995</c:v>
                </c:pt>
                <c:pt idx="35224">
                  <c:v>-300.0145</c:v>
                </c:pt>
                <c:pt idx="35225">
                  <c:v>-300.01249999999999</c:v>
                </c:pt>
                <c:pt idx="35226">
                  <c:v>-300.01049999999998</c:v>
                </c:pt>
                <c:pt idx="35227">
                  <c:v>-300.00849999999997</c:v>
                </c:pt>
                <c:pt idx="35228">
                  <c:v>-300.00649999999996</c:v>
                </c:pt>
                <c:pt idx="35229">
                  <c:v>-300.00450000000001</c:v>
                </c:pt>
                <c:pt idx="35230">
                  <c:v>-300.0025</c:v>
                </c:pt>
                <c:pt idx="35231">
                  <c:v>-300.00049999999999</c:v>
                </c:pt>
                <c:pt idx="35232">
                  <c:v>-299.99849999999998</c:v>
                </c:pt>
                <c:pt idx="35233">
                  <c:v>-299.99649999999997</c:v>
                </c:pt>
                <c:pt idx="35234">
                  <c:v>-299.99449999999996</c:v>
                </c:pt>
                <c:pt idx="35235">
                  <c:v>-299.99249999999995</c:v>
                </c:pt>
                <c:pt idx="35236">
                  <c:v>-299.9905</c:v>
                </c:pt>
                <c:pt idx="35237">
                  <c:v>-299.98849999999999</c:v>
                </c:pt>
                <c:pt idx="35238">
                  <c:v>-299.98649999999998</c:v>
                </c:pt>
                <c:pt idx="35239">
                  <c:v>-299.98449999999997</c:v>
                </c:pt>
                <c:pt idx="35240">
                  <c:v>-299.98249999999996</c:v>
                </c:pt>
                <c:pt idx="35241">
                  <c:v>-299.98050000000001</c:v>
                </c:pt>
                <c:pt idx="35242">
                  <c:v>-299.9785</c:v>
                </c:pt>
                <c:pt idx="35243">
                  <c:v>-299.97649999999999</c:v>
                </c:pt>
                <c:pt idx="35244">
                  <c:v>-299.97449999999998</c:v>
                </c:pt>
                <c:pt idx="35245">
                  <c:v>-299.97249999999997</c:v>
                </c:pt>
                <c:pt idx="35246">
                  <c:v>-299.97049999999996</c:v>
                </c:pt>
                <c:pt idx="35247">
                  <c:v>-299.96849999999995</c:v>
                </c:pt>
                <c:pt idx="35248">
                  <c:v>-299.9665</c:v>
                </c:pt>
                <c:pt idx="35249">
                  <c:v>-299.96449999999999</c:v>
                </c:pt>
                <c:pt idx="35250">
                  <c:v>-299.96249999999998</c:v>
                </c:pt>
                <c:pt idx="35251">
                  <c:v>-299.96049999999997</c:v>
                </c:pt>
                <c:pt idx="35252">
                  <c:v>-299.95849999999996</c:v>
                </c:pt>
                <c:pt idx="35253">
                  <c:v>-299.95650000000001</c:v>
                </c:pt>
                <c:pt idx="35254">
                  <c:v>-299.9545</c:v>
                </c:pt>
                <c:pt idx="35255">
                  <c:v>-299.95249999999999</c:v>
                </c:pt>
                <c:pt idx="35256">
                  <c:v>-299.95049999999998</c:v>
                </c:pt>
                <c:pt idx="35257">
                  <c:v>-299.94849999999997</c:v>
                </c:pt>
                <c:pt idx="35258">
                  <c:v>-299.94649999999996</c:v>
                </c:pt>
                <c:pt idx="35259">
                  <c:v>-299.94449999999995</c:v>
                </c:pt>
                <c:pt idx="35260">
                  <c:v>-299.9425</c:v>
                </c:pt>
                <c:pt idx="35261">
                  <c:v>-299.94049999999999</c:v>
                </c:pt>
                <c:pt idx="35262">
                  <c:v>-299.93849999999998</c:v>
                </c:pt>
                <c:pt idx="35263">
                  <c:v>-299.93649999999997</c:v>
                </c:pt>
                <c:pt idx="35264">
                  <c:v>-299.93449999999996</c:v>
                </c:pt>
                <c:pt idx="35265">
                  <c:v>-299.9325</c:v>
                </c:pt>
                <c:pt idx="35266">
                  <c:v>-299.93049999999999</c:v>
                </c:pt>
                <c:pt idx="35267">
                  <c:v>-299.92849999999999</c:v>
                </c:pt>
                <c:pt idx="35268">
                  <c:v>-299.92649999999998</c:v>
                </c:pt>
                <c:pt idx="35269">
                  <c:v>-299.92449999999997</c:v>
                </c:pt>
                <c:pt idx="35270">
                  <c:v>-299.92249999999996</c:v>
                </c:pt>
                <c:pt idx="35271">
                  <c:v>-299.92049999999995</c:v>
                </c:pt>
                <c:pt idx="35272">
                  <c:v>-299.91849999999999</c:v>
                </c:pt>
                <c:pt idx="35273">
                  <c:v>-299.91649999999998</c:v>
                </c:pt>
                <c:pt idx="35274">
                  <c:v>-299.91449999999998</c:v>
                </c:pt>
                <c:pt idx="35275">
                  <c:v>-299.91249999999997</c:v>
                </c:pt>
                <c:pt idx="35276">
                  <c:v>-299.91049999999996</c:v>
                </c:pt>
                <c:pt idx="35277">
                  <c:v>-299.9085</c:v>
                </c:pt>
                <c:pt idx="35278">
                  <c:v>-299.90649999999999</c:v>
                </c:pt>
                <c:pt idx="35279">
                  <c:v>-299.90449999999998</c:v>
                </c:pt>
                <c:pt idx="35280">
                  <c:v>-299.90249999999997</c:v>
                </c:pt>
                <c:pt idx="35281">
                  <c:v>-299.90049999999997</c:v>
                </c:pt>
                <c:pt idx="35282">
                  <c:v>-299.89850000000001</c:v>
                </c:pt>
                <c:pt idx="35283">
                  <c:v>-299.89649999999995</c:v>
                </c:pt>
                <c:pt idx="35284">
                  <c:v>-299.89449999999999</c:v>
                </c:pt>
                <c:pt idx="35285">
                  <c:v>-299.89249999999998</c:v>
                </c:pt>
                <c:pt idx="35286">
                  <c:v>-299.89049999999997</c:v>
                </c:pt>
                <c:pt idx="35287">
                  <c:v>-299.88849999999996</c:v>
                </c:pt>
                <c:pt idx="35288">
                  <c:v>-299.88649999999996</c:v>
                </c:pt>
                <c:pt idx="35289">
                  <c:v>-299.8845</c:v>
                </c:pt>
                <c:pt idx="35290">
                  <c:v>-299.88249999999999</c:v>
                </c:pt>
                <c:pt idx="35291">
                  <c:v>-299.88049999999998</c:v>
                </c:pt>
                <c:pt idx="35292">
                  <c:v>-299.87849999999997</c:v>
                </c:pt>
                <c:pt idx="35293">
                  <c:v>-299.87649999999996</c:v>
                </c:pt>
                <c:pt idx="35294">
                  <c:v>-299.87450000000001</c:v>
                </c:pt>
                <c:pt idx="35295">
                  <c:v>-299.87249999999995</c:v>
                </c:pt>
                <c:pt idx="35296">
                  <c:v>-299.87049999999999</c:v>
                </c:pt>
                <c:pt idx="35297">
                  <c:v>-299.86849999999998</c:v>
                </c:pt>
                <c:pt idx="35298">
                  <c:v>-299.86649999999997</c:v>
                </c:pt>
                <c:pt idx="35299">
                  <c:v>-299.86449999999996</c:v>
                </c:pt>
                <c:pt idx="35300">
                  <c:v>-299.86249999999995</c:v>
                </c:pt>
                <c:pt idx="35301">
                  <c:v>-299.8605</c:v>
                </c:pt>
                <c:pt idx="35302">
                  <c:v>-299.85849999999999</c:v>
                </c:pt>
                <c:pt idx="35303">
                  <c:v>-299.85649999999998</c:v>
                </c:pt>
                <c:pt idx="35304">
                  <c:v>-299.85449999999997</c:v>
                </c:pt>
                <c:pt idx="35305">
                  <c:v>-299.85249999999996</c:v>
                </c:pt>
                <c:pt idx="35306">
                  <c:v>-299.85050000000001</c:v>
                </c:pt>
                <c:pt idx="35307">
                  <c:v>-299.84849999999994</c:v>
                </c:pt>
                <c:pt idx="35308">
                  <c:v>-299.84649999999999</c:v>
                </c:pt>
                <c:pt idx="35309">
                  <c:v>-299.84449999999998</c:v>
                </c:pt>
                <c:pt idx="35310">
                  <c:v>-299.84249999999997</c:v>
                </c:pt>
                <c:pt idx="35311">
                  <c:v>-299.84049999999996</c:v>
                </c:pt>
                <c:pt idx="35312">
                  <c:v>-299.83849999999995</c:v>
                </c:pt>
                <c:pt idx="35313">
                  <c:v>-299.8365</c:v>
                </c:pt>
                <c:pt idx="35314">
                  <c:v>-299.83449999999999</c:v>
                </c:pt>
                <c:pt idx="35315">
                  <c:v>-299.83249999999998</c:v>
                </c:pt>
                <c:pt idx="35316">
                  <c:v>-299.83049999999997</c:v>
                </c:pt>
                <c:pt idx="35317">
                  <c:v>-299.82849999999996</c:v>
                </c:pt>
                <c:pt idx="35318">
                  <c:v>-299.82650000000001</c:v>
                </c:pt>
                <c:pt idx="35319">
                  <c:v>-299.82449999999994</c:v>
                </c:pt>
                <c:pt idx="35320">
                  <c:v>-299.82249999999999</c:v>
                </c:pt>
                <c:pt idx="35321">
                  <c:v>-299.82049999999998</c:v>
                </c:pt>
                <c:pt idx="35322">
                  <c:v>-299.81849999999997</c:v>
                </c:pt>
                <c:pt idx="35323">
                  <c:v>-299.81649999999996</c:v>
                </c:pt>
                <c:pt idx="35324">
                  <c:v>-299.81449999999995</c:v>
                </c:pt>
                <c:pt idx="35325">
                  <c:v>-299.8125</c:v>
                </c:pt>
                <c:pt idx="35326">
                  <c:v>-299.81049999999999</c:v>
                </c:pt>
                <c:pt idx="35327">
                  <c:v>-299.80849999999998</c:v>
                </c:pt>
                <c:pt idx="35328">
                  <c:v>-299.80649999999997</c:v>
                </c:pt>
                <c:pt idx="35329">
                  <c:v>-299.80449999999996</c:v>
                </c:pt>
                <c:pt idx="35330">
                  <c:v>-299.80250000000001</c:v>
                </c:pt>
                <c:pt idx="35331">
                  <c:v>-299.80049999999994</c:v>
                </c:pt>
                <c:pt idx="35332">
                  <c:v>-299.79849999999999</c:v>
                </c:pt>
                <c:pt idx="35333">
                  <c:v>-299.79649999999998</c:v>
                </c:pt>
                <c:pt idx="35334">
                  <c:v>-299.79449999999997</c:v>
                </c:pt>
                <c:pt idx="35335">
                  <c:v>-299.79249999999996</c:v>
                </c:pt>
                <c:pt idx="35336">
                  <c:v>-299.79049999999995</c:v>
                </c:pt>
                <c:pt idx="35337">
                  <c:v>-299.7885</c:v>
                </c:pt>
                <c:pt idx="35338">
                  <c:v>-299.78649999999999</c:v>
                </c:pt>
                <c:pt idx="35339">
                  <c:v>-299.78449999999998</c:v>
                </c:pt>
                <c:pt idx="35340">
                  <c:v>-299.78249999999997</c:v>
                </c:pt>
                <c:pt idx="35341">
                  <c:v>-299.78049999999996</c:v>
                </c:pt>
                <c:pt idx="35342">
                  <c:v>-299.77850000000001</c:v>
                </c:pt>
                <c:pt idx="35343">
                  <c:v>-299.77649999999994</c:v>
                </c:pt>
                <c:pt idx="35344">
                  <c:v>-299.77449999999999</c:v>
                </c:pt>
                <c:pt idx="35345">
                  <c:v>-299.77249999999998</c:v>
                </c:pt>
                <c:pt idx="35346">
                  <c:v>-299.77049999999997</c:v>
                </c:pt>
                <c:pt idx="35347">
                  <c:v>-299.76849999999996</c:v>
                </c:pt>
                <c:pt idx="35348">
                  <c:v>-299.76649999999995</c:v>
                </c:pt>
                <c:pt idx="35349">
                  <c:v>-299.7645</c:v>
                </c:pt>
                <c:pt idx="35350">
                  <c:v>-299.76249999999999</c:v>
                </c:pt>
                <c:pt idx="35351">
                  <c:v>-299.76049999999998</c:v>
                </c:pt>
                <c:pt idx="35352">
                  <c:v>-299.75849999999997</c:v>
                </c:pt>
                <c:pt idx="35353">
                  <c:v>-299.75649999999996</c:v>
                </c:pt>
                <c:pt idx="35354">
                  <c:v>-299.75450000000001</c:v>
                </c:pt>
                <c:pt idx="35355">
                  <c:v>-299.7525</c:v>
                </c:pt>
                <c:pt idx="35356">
                  <c:v>-299.75049999999999</c:v>
                </c:pt>
                <c:pt idx="35357">
                  <c:v>-299.74849999999998</c:v>
                </c:pt>
                <c:pt idx="35358">
                  <c:v>-299.74649999999997</c:v>
                </c:pt>
                <c:pt idx="35359">
                  <c:v>-299.74449999999996</c:v>
                </c:pt>
                <c:pt idx="35360">
                  <c:v>-299.74249999999995</c:v>
                </c:pt>
                <c:pt idx="35361">
                  <c:v>-299.7405</c:v>
                </c:pt>
                <c:pt idx="35362">
                  <c:v>-299.73849999999999</c:v>
                </c:pt>
                <c:pt idx="35363">
                  <c:v>-299.73649999999998</c:v>
                </c:pt>
                <c:pt idx="35364">
                  <c:v>-299.73449999999997</c:v>
                </c:pt>
                <c:pt idx="35365">
                  <c:v>-299.73249999999996</c:v>
                </c:pt>
                <c:pt idx="35366">
                  <c:v>-299.73050000000001</c:v>
                </c:pt>
                <c:pt idx="35367">
                  <c:v>-299.7285</c:v>
                </c:pt>
                <c:pt idx="35368">
                  <c:v>-299.72649999999999</c:v>
                </c:pt>
                <c:pt idx="35369">
                  <c:v>-299.72449999999998</c:v>
                </c:pt>
                <c:pt idx="35370">
                  <c:v>-299.72249999999997</c:v>
                </c:pt>
                <c:pt idx="35371">
                  <c:v>-299.72049999999996</c:v>
                </c:pt>
                <c:pt idx="35372">
                  <c:v>-299.71849999999995</c:v>
                </c:pt>
                <c:pt idx="35373">
                  <c:v>-299.7165</c:v>
                </c:pt>
                <c:pt idx="35374">
                  <c:v>-299.71449999999999</c:v>
                </c:pt>
                <c:pt idx="35375">
                  <c:v>-299.71249999999998</c:v>
                </c:pt>
                <c:pt idx="35376">
                  <c:v>-299.71049999999997</c:v>
                </c:pt>
                <c:pt idx="35377">
                  <c:v>-299.70849999999996</c:v>
                </c:pt>
                <c:pt idx="35378">
                  <c:v>-299.70650000000001</c:v>
                </c:pt>
                <c:pt idx="35379">
                  <c:v>-299.7045</c:v>
                </c:pt>
                <c:pt idx="35380">
                  <c:v>-299.70249999999999</c:v>
                </c:pt>
                <c:pt idx="35381">
                  <c:v>-299.70049999999998</c:v>
                </c:pt>
                <c:pt idx="35382">
                  <c:v>-299.69849999999997</c:v>
                </c:pt>
                <c:pt idx="35383">
                  <c:v>-299.69649999999996</c:v>
                </c:pt>
                <c:pt idx="35384">
                  <c:v>-299.69449999999995</c:v>
                </c:pt>
                <c:pt idx="35385">
                  <c:v>-299.6925</c:v>
                </c:pt>
                <c:pt idx="35386">
                  <c:v>-299.69049999999999</c:v>
                </c:pt>
                <c:pt idx="35387">
                  <c:v>-299.68849999999998</c:v>
                </c:pt>
                <c:pt idx="35388">
                  <c:v>-299.68649999999997</c:v>
                </c:pt>
                <c:pt idx="35389">
                  <c:v>-299.68449999999996</c:v>
                </c:pt>
                <c:pt idx="35390">
                  <c:v>-299.6825</c:v>
                </c:pt>
                <c:pt idx="35391">
                  <c:v>-299.68049999999999</c:v>
                </c:pt>
                <c:pt idx="35392">
                  <c:v>-299.67849999999999</c:v>
                </c:pt>
                <c:pt idx="35393">
                  <c:v>-299.67649999999998</c:v>
                </c:pt>
                <c:pt idx="35394">
                  <c:v>-299.67449999999997</c:v>
                </c:pt>
                <c:pt idx="35395">
                  <c:v>-299.67249999999996</c:v>
                </c:pt>
                <c:pt idx="35396">
                  <c:v>-299.67049999999995</c:v>
                </c:pt>
                <c:pt idx="35397">
                  <c:v>-299.66849999999999</c:v>
                </c:pt>
                <c:pt idx="35398">
                  <c:v>-299.66649999999998</c:v>
                </c:pt>
                <c:pt idx="35399">
                  <c:v>-299.66449999999998</c:v>
                </c:pt>
                <c:pt idx="35400">
                  <c:v>-299.66249999999997</c:v>
                </c:pt>
                <c:pt idx="35401">
                  <c:v>-299.66049999999996</c:v>
                </c:pt>
                <c:pt idx="35402">
                  <c:v>-299.6585</c:v>
                </c:pt>
                <c:pt idx="35403">
                  <c:v>-299.65649999999999</c:v>
                </c:pt>
                <c:pt idx="35404">
                  <c:v>-299.65449999999998</c:v>
                </c:pt>
                <c:pt idx="35405">
                  <c:v>-299.65249999999997</c:v>
                </c:pt>
                <c:pt idx="35406">
                  <c:v>-299.65049999999997</c:v>
                </c:pt>
                <c:pt idx="35407">
                  <c:v>-299.64850000000001</c:v>
                </c:pt>
                <c:pt idx="35408">
                  <c:v>-299.64649999999995</c:v>
                </c:pt>
                <c:pt idx="35409">
                  <c:v>-299.64449999999999</c:v>
                </c:pt>
                <c:pt idx="35410">
                  <c:v>-299.64249999999998</c:v>
                </c:pt>
                <c:pt idx="35411">
                  <c:v>-299.64049999999997</c:v>
                </c:pt>
                <c:pt idx="35412">
                  <c:v>-299.63849999999996</c:v>
                </c:pt>
                <c:pt idx="35413">
                  <c:v>-299.63649999999996</c:v>
                </c:pt>
                <c:pt idx="35414">
                  <c:v>-299.6345</c:v>
                </c:pt>
                <c:pt idx="35415">
                  <c:v>-299.63249999999999</c:v>
                </c:pt>
                <c:pt idx="35416">
                  <c:v>-299.63049999999998</c:v>
                </c:pt>
                <c:pt idx="35417">
                  <c:v>-299.62849999999997</c:v>
                </c:pt>
                <c:pt idx="35418">
                  <c:v>-299.62649999999996</c:v>
                </c:pt>
                <c:pt idx="35419">
                  <c:v>-299.62450000000001</c:v>
                </c:pt>
                <c:pt idx="35420">
                  <c:v>-299.62249999999995</c:v>
                </c:pt>
                <c:pt idx="35421">
                  <c:v>-299.62049999999999</c:v>
                </c:pt>
                <c:pt idx="35422">
                  <c:v>-299.61849999999998</c:v>
                </c:pt>
                <c:pt idx="35423">
                  <c:v>-299.61649999999997</c:v>
                </c:pt>
                <c:pt idx="35424">
                  <c:v>-299.61449999999996</c:v>
                </c:pt>
                <c:pt idx="35425">
                  <c:v>-299.61249999999995</c:v>
                </c:pt>
                <c:pt idx="35426">
                  <c:v>-299.6105</c:v>
                </c:pt>
                <c:pt idx="35427">
                  <c:v>-299.60849999999999</c:v>
                </c:pt>
                <c:pt idx="35428">
                  <c:v>-299.60649999999998</c:v>
                </c:pt>
                <c:pt idx="35429">
                  <c:v>-299.60449999999997</c:v>
                </c:pt>
                <c:pt idx="35430">
                  <c:v>-299.60249999999996</c:v>
                </c:pt>
                <c:pt idx="35431">
                  <c:v>-299.60050000000001</c:v>
                </c:pt>
                <c:pt idx="35432">
                  <c:v>-299.59849999999994</c:v>
                </c:pt>
                <c:pt idx="35433">
                  <c:v>-299.59649999999999</c:v>
                </c:pt>
                <c:pt idx="35434">
                  <c:v>-299.59449999999998</c:v>
                </c:pt>
                <c:pt idx="35435">
                  <c:v>-299.59249999999997</c:v>
                </c:pt>
                <c:pt idx="35436">
                  <c:v>-299.59049999999996</c:v>
                </c:pt>
                <c:pt idx="35437">
                  <c:v>-299.58849999999995</c:v>
                </c:pt>
                <c:pt idx="35438">
                  <c:v>-299.5865</c:v>
                </c:pt>
                <c:pt idx="35439">
                  <c:v>-299.58449999999999</c:v>
                </c:pt>
                <c:pt idx="35440">
                  <c:v>-299.58249999999998</c:v>
                </c:pt>
                <c:pt idx="35441">
                  <c:v>-299.58049999999997</c:v>
                </c:pt>
                <c:pt idx="35442">
                  <c:v>-299.57849999999996</c:v>
                </c:pt>
                <c:pt idx="35443">
                  <c:v>-299.57650000000001</c:v>
                </c:pt>
                <c:pt idx="35444">
                  <c:v>-299.57449999999994</c:v>
                </c:pt>
                <c:pt idx="35445">
                  <c:v>-299.57249999999999</c:v>
                </c:pt>
                <c:pt idx="35446">
                  <c:v>-299.57049999999998</c:v>
                </c:pt>
                <c:pt idx="35447">
                  <c:v>-299.56849999999997</c:v>
                </c:pt>
                <c:pt idx="35448">
                  <c:v>-299.56649999999996</c:v>
                </c:pt>
                <c:pt idx="35449">
                  <c:v>-299.56449999999995</c:v>
                </c:pt>
                <c:pt idx="35450">
                  <c:v>-299.5625</c:v>
                </c:pt>
                <c:pt idx="35451">
                  <c:v>-299.56049999999999</c:v>
                </c:pt>
                <c:pt idx="35452">
                  <c:v>-299.55849999999998</c:v>
                </c:pt>
                <c:pt idx="35453">
                  <c:v>-299.55649999999997</c:v>
                </c:pt>
                <c:pt idx="35454">
                  <c:v>-299.55449999999996</c:v>
                </c:pt>
                <c:pt idx="35455">
                  <c:v>-299.55250000000001</c:v>
                </c:pt>
                <c:pt idx="35456">
                  <c:v>-299.55049999999994</c:v>
                </c:pt>
                <c:pt idx="35457">
                  <c:v>-299.54849999999999</c:v>
                </c:pt>
                <c:pt idx="35458">
                  <c:v>-299.54649999999998</c:v>
                </c:pt>
                <c:pt idx="35459">
                  <c:v>-299.54449999999997</c:v>
                </c:pt>
                <c:pt idx="35460">
                  <c:v>-299.54249999999996</c:v>
                </c:pt>
                <c:pt idx="35461">
                  <c:v>-299.54049999999995</c:v>
                </c:pt>
                <c:pt idx="35462">
                  <c:v>-299.5385</c:v>
                </c:pt>
                <c:pt idx="35463">
                  <c:v>-299.53649999999999</c:v>
                </c:pt>
                <c:pt idx="35464">
                  <c:v>-299.53449999999998</c:v>
                </c:pt>
                <c:pt idx="35465">
                  <c:v>-299.53249999999997</c:v>
                </c:pt>
                <c:pt idx="35466">
                  <c:v>-299.53049999999996</c:v>
                </c:pt>
                <c:pt idx="35467">
                  <c:v>-299.52850000000001</c:v>
                </c:pt>
                <c:pt idx="35468">
                  <c:v>-299.52649999999994</c:v>
                </c:pt>
                <c:pt idx="35469">
                  <c:v>-299.52449999999999</c:v>
                </c:pt>
                <c:pt idx="35470">
                  <c:v>-299.52249999999998</c:v>
                </c:pt>
                <c:pt idx="35471">
                  <c:v>-299.52049999999997</c:v>
                </c:pt>
                <c:pt idx="35472">
                  <c:v>-299.51849999999996</c:v>
                </c:pt>
                <c:pt idx="35473">
                  <c:v>-299.51649999999995</c:v>
                </c:pt>
                <c:pt idx="35474">
                  <c:v>-299.5145</c:v>
                </c:pt>
                <c:pt idx="35475">
                  <c:v>-299.51249999999999</c:v>
                </c:pt>
                <c:pt idx="35476">
                  <c:v>-299.51049999999998</c:v>
                </c:pt>
                <c:pt idx="35477">
                  <c:v>-299.50849999999997</c:v>
                </c:pt>
                <c:pt idx="35478">
                  <c:v>-299.50649999999996</c:v>
                </c:pt>
                <c:pt idx="35479">
                  <c:v>-299.50450000000001</c:v>
                </c:pt>
                <c:pt idx="35480">
                  <c:v>-299.5025</c:v>
                </c:pt>
                <c:pt idx="35481">
                  <c:v>-299.50049999999999</c:v>
                </c:pt>
                <c:pt idx="35482">
                  <c:v>-299.49849999999998</c:v>
                </c:pt>
                <c:pt idx="35483">
                  <c:v>-299.49649999999997</c:v>
                </c:pt>
                <c:pt idx="35484">
                  <c:v>-299.49449999999996</c:v>
                </c:pt>
                <c:pt idx="35485">
                  <c:v>-299.49249999999995</c:v>
                </c:pt>
                <c:pt idx="35486">
                  <c:v>-299.4905</c:v>
                </c:pt>
                <c:pt idx="35487">
                  <c:v>-299.48849999999999</c:v>
                </c:pt>
                <c:pt idx="35488">
                  <c:v>-299.48649999999998</c:v>
                </c:pt>
                <c:pt idx="35489">
                  <c:v>-299.48449999999997</c:v>
                </c:pt>
                <c:pt idx="35490">
                  <c:v>-299.48249999999996</c:v>
                </c:pt>
                <c:pt idx="35491">
                  <c:v>-299.48050000000001</c:v>
                </c:pt>
                <c:pt idx="35492">
                  <c:v>-299.4785</c:v>
                </c:pt>
                <c:pt idx="35493">
                  <c:v>-299.47649999999999</c:v>
                </c:pt>
                <c:pt idx="35494">
                  <c:v>-299.47449999999998</c:v>
                </c:pt>
                <c:pt idx="35495">
                  <c:v>-299.47249999999997</c:v>
                </c:pt>
                <c:pt idx="35496">
                  <c:v>-299.47049999999996</c:v>
                </c:pt>
                <c:pt idx="35497">
                  <c:v>-299.46849999999995</c:v>
                </c:pt>
                <c:pt idx="35498">
                  <c:v>-299.4665</c:v>
                </c:pt>
                <c:pt idx="35499">
                  <c:v>-299.46449999999999</c:v>
                </c:pt>
                <c:pt idx="35500">
                  <c:v>-299.46249999999998</c:v>
                </c:pt>
                <c:pt idx="35501">
                  <c:v>-299.46049999999997</c:v>
                </c:pt>
                <c:pt idx="35502">
                  <c:v>-299.45849999999996</c:v>
                </c:pt>
                <c:pt idx="35503">
                  <c:v>-299.45650000000001</c:v>
                </c:pt>
                <c:pt idx="35504">
                  <c:v>-299.4545</c:v>
                </c:pt>
                <c:pt idx="35505">
                  <c:v>-299.45249999999999</c:v>
                </c:pt>
                <c:pt idx="35506">
                  <c:v>-299.45049999999998</c:v>
                </c:pt>
                <c:pt idx="35507">
                  <c:v>-299.44849999999997</c:v>
                </c:pt>
                <c:pt idx="35508">
                  <c:v>-299.44649999999996</c:v>
                </c:pt>
                <c:pt idx="35509">
                  <c:v>-299.44449999999995</c:v>
                </c:pt>
                <c:pt idx="35510">
                  <c:v>-299.4425</c:v>
                </c:pt>
                <c:pt idx="35511">
                  <c:v>-299.44049999999999</c:v>
                </c:pt>
                <c:pt idx="35512">
                  <c:v>-299.43849999999998</c:v>
                </c:pt>
                <c:pt idx="35513">
                  <c:v>-299.43649999999997</c:v>
                </c:pt>
                <c:pt idx="35514">
                  <c:v>-299.43449999999996</c:v>
                </c:pt>
                <c:pt idx="35515">
                  <c:v>-299.4325</c:v>
                </c:pt>
                <c:pt idx="35516">
                  <c:v>-299.43049999999999</c:v>
                </c:pt>
                <c:pt idx="35517">
                  <c:v>-299.42849999999999</c:v>
                </c:pt>
                <c:pt idx="35518">
                  <c:v>-299.42649999999998</c:v>
                </c:pt>
                <c:pt idx="35519">
                  <c:v>-299.42449999999997</c:v>
                </c:pt>
                <c:pt idx="35520">
                  <c:v>-299.42249999999996</c:v>
                </c:pt>
                <c:pt idx="35521">
                  <c:v>-299.42049999999995</c:v>
                </c:pt>
                <c:pt idx="35522">
                  <c:v>-299.41849999999999</c:v>
                </c:pt>
                <c:pt idx="35523">
                  <c:v>-299.41649999999998</c:v>
                </c:pt>
                <c:pt idx="35524">
                  <c:v>-299.41449999999998</c:v>
                </c:pt>
                <c:pt idx="35525">
                  <c:v>-299.41249999999997</c:v>
                </c:pt>
                <c:pt idx="35526">
                  <c:v>-299.41049999999996</c:v>
                </c:pt>
                <c:pt idx="35527">
                  <c:v>-299.4085</c:v>
                </c:pt>
                <c:pt idx="35528">
                  <c:v>-299.40649999999999</c:v>
                </c:pt>
                <c:pt idx="35529">
                  <c:v>-299.40449999999998</c:v>
                </c:pt>
                <c:pt idx="35530">
                  <c:v>-299.40249999999997</c:v>
                </c:pt>
                <c:pt idx="35531">
                  <c:v>-299.40049999999997</c:v>
                </c:pt>
                <c:pt idx="35532">
                  <c:v>-299.39850000000001</c:v>
                </c:pt>
                <c:pt idx="35533">
                  <c:v>-299.39649999999995</c:v>
                </c:pt>
                <c:pt idx="35534">
                  <c:v>-299.39449999999999</c:v>
                </c:pt>
                <c:pt idx="35535">
                  <c:v>-299.39249999999998</c:v>
                </c:pt>
                <c:pt idx="35536">
                  <c:v>-299.39049999999997</c:v>
                </c:pt>
                <c:pt idx="35537">
                  <c:v>-299.38849999999996</c:v>
                </c:pt>
                <c:pt idx="35538">
                  <c:v>-299.38649999999996</c:v>
                </c:pt>
                <c:pt idx="35539">
                  <c:v>-299.3845</c:v>
                </c:pt>
                <c:pt idx="35540">
                  <c:v>-299.38249999999999</c:v>
                </c:pt>
                <c:pt idx="35541">
                  <c:v>-299.38049999999998</c:v>
                </c:pt>
                <c:pt idx="35542">
                  <c:v>-299.37849999999997</c:v>
                </c:pt>
                <c:pt idx="35543">
                  <c:v>-299.37649999999996</c:v>
                </c:pt>
                <c:pt idx="35544">
                  <c:v>-299.37450000000001</c:v>
                </c:pt>
                <c:pt idx="35545">
                  <c:v>-299.37249999999995</c:v>
                </c:pt>
                <c:pt idx="35546">
                  <c:v>-299.37049999999999</c:v>
                </c:pt>
                <c:pt idx="35547">
                  <c:v>-299.36849999999998</c:v>
                </c:pt>
                <c:pt idx="35548">
                  <c:v>-299.36649999999997</c:v>
                </c:pt>
                <c:pt idx="35549">
                  <c:v>-299.36449999999996</c:v>
                </c:pt>
                <c:pt idx="35550">
                  <c:v>-299.36249999999995</c:v>
                </c:pt>
                <c:pt idx="35551">
                  <c:v>-299.3605</c:v>
                </c:pt>
                <c:pt idx="35552">
                  <c:v>-299.35849999999999</c:v>
                </c:pt>
                <c:pt idx="35553">
                  <c:v>-299.35649999999998</c:v>
                </c:pt>
                <c:pt idx="35554">
                  <c:v>-299.35449999999997</c:v>
                </c:pt>
                <c:pt idx="35555">
                  <c:v>-299.35249999999996</c:v>
                </c:pt>
                <c:pt idx="35556">
                  <c:v>-299.35050000000001</c:v>
                </c:pt>
                <c:pt idx="35557">
                  <c:v>-299.34849999999994</c:v>
                </c:pt>
                <c:pt idx="35558">
                  <c:v>-299.34649999999999</c:v>
                </c:pt>
                <c:pt idx="35559">
                  <c:v>-299.34449999999998</c:v>
                </c:pt>
                <c:pt idx="35560">
                  <c:v>-299.34249999999997</c:v>
                </c:pt>
                <c:pt idx="35561">
                  <c:v>-299.34049999999996</c:v>
                </c:pt>
                <c:pt idx="35562">
                  <c:v>-299.33849999999995</c:v>
                </c:pt>
                <c:pt idx="35563">
                  <c:v>-299.3365</c:v>
                </c:pt>
                <c:pt idx="35564">
                  <c:v>-299.33449999999999</c:v>
                </c:pt>
                <c:pt idx="35565">
                  <c:v>-299.33249999999998</c:v>
                </c:pt>
                <c:pt idx="35566">
                  <c:v>-299.33049999999997</c:v>
                </c:pt>
                <c:pt idx="35567">
                  <c:v>-299.32849999999996</c:v>
                </c:pt>
                <c:pt idx="35568">
                  <c:v>-299.32650000000001</c:v>
                </c:pt>
                <c:pt idx="35569">
                  <c:v>-299.32449999999994</c:v>
                </c:pt>
                <c:pt idx="35570">
                  <c:v>-299.32249999999999</c:v>
                </c:pt>
                <c:pt idx="35571">
                  <c:v>-299.32049999999998</c:v>
                </c:pt>
                <c:pt idx="35572">
                  <c:v>-299.31849999999997</c:v>
                </c:pt>
                <c:pt idx="35573">
                  <c:v>-299.31649999999996</c:v>
                </c:pt>
                <c:pt idx="35574">
                  <c:v>-299.31449999999995</c:v>
                </c:pt>
                <c:pt idx="35575">
                  <c:v>-299.3125</c:v>
                </c:pt>
                <c:pt idx="35576">
                  <c:v>-299.31049999999999</c:v>
                </c:pt>
                <c:pt idx="35577">
                  <c:v>-299.30849999999998</c:v>
                </c:pt>
                <c:pt idx="35578">
                  <c:v>-299.30649999999997</c:v>
                </c:pt>
                <c:pt idx="35579">
                  <c:v>-299.30449999999996</c:v>
                </c:pt>
                <c:pt idx="35580">
                  <c:v>-299.30250000000001</c:v>
                </c:pt>
                <c:pt idx="35581">
                  <c:v>-299.30049999999994</c:v>
                </c:pt>
                <c:pt idx="35582">
                  <c:v>-299.29849999999999</c:v>
                </c:pt>
                <c:pt idx="35583">
                  <c:v>-299.29649999999998</c:v>
                </c:pt>
                <c:pt idx="35584">
                  <c:v>-299.29449999999997</c:v>
                </c:pt>
                <c:pt idx="35585">
                  <c:v>-299.29249999999996</c:v>
                </c:pt>
                <c:pt idx="35586">
                  <c:v>-299.29049999999995</c:v>
                </c:pt>
                <c:pt idx="35587">
                  <c:v>-299.2885</c:v>
                </c:pt>
                <c:pt idx="35588">
                  <c:v>-299.28649999999999</c:v>
                </c:pt>
                <c:pt idx="35589">
                  <c:v>-299.28449999999998</c:v>
                </c:pt>
                <c:pt idx="35590">
                  <c:v>-299.28249999999997</c:v>
                </c:pt>
                <c:pt idx="35591">
                  <c:v>-299.28049999999996</c:v>
                </c:pt>
                <c:pt idx="35592">
                  <c:v>-299.27850000000001</c:v>
                </c:pt>
                <c:pt idx="35593">
                  <c:v>-299.27649999999994</c:v>
                </c:pt>
                <c:pt idx="35594">
                  <c:v>-299.27449999999999</c:v>
                </c:pt>
                <c:pt idx="35595">
                  <c:v>-299.27249999999998</c:v>
                </c:pt>
                <c:pt idx="35596">
                  <c:v>-299.27049999999997</c:v>
                </c:pt>
                <c:pt idx="35597">
                  <c:v>-299.26849999999996</c:v>
                </c:pt>
                <c:pt idx="35598">
                  <c:v>-299.26649999999995</c:v>
                </c:pt>
                <c:pt idx="35599">
                  <c:v>-299.2645</c:v>
                </c:pt>
                <c:pt idx="35600">
                  <c:v>-299.26249999999999</c:v>
                </c:pt>
                <c:pt idx="35601">
                  <c:v>-299.26049999999998</c:v>
                </c:pt>
                <c:pt idx="35602">
                  <c:v>-299.25849999999997</c:v>
                </c:pt>
                <c:pt idx="35603">
                  <c:v>-299.25649999999996</c:v>
                </c:pt>
                <c:pt idx="35604">
                  <c:v>-299.25450000000001</c:v>
                </c:pt>
                <c:pt idx="35605">
                  <c:v>-299.2525</c:v>
                </c:pt>
                <c:pt idx="35606">
                  <c:v>-299.25049999999999</c:v>
                </c:pt>
                <c:pt idx="35607">
                  <c:v>-299.24849999999998</c:v>
                </c:pt>
                <c:pt idx="35608">
                  <c:v>-299.24649999999997</c:v>
                </c:pt>
                <c:pt idx="35609">
                  <c:v>-299.24449999999996</c:v>
                </c:pt>
                <c:pt idx="35610">
                  <c:v>-299.24249999999995</c:v>
                </c:pt>
                <c:pt idx="35611">
                  <c:v>-299.2405</c:v>
                </c:pt>
                <c:pt idx="35612">
                  <c:v>-299.23849999999999</c:v>
                </c:pt>
                <c:pt idx="35613">
                  <c:v>-299.23649999999998</c:v>
                </c:pt>
                <c:pt idx="35614">
                  <c:v>-299.23449999999997</c:v>
                </c:pt>
                <c:pt idx="35615">
                  <c:v>-299.23249999999996</c:v>
                </c:pt>
                <c:pt idx="35616">
                  <c:v>-299.23050000000001</c:v>
                </c:pt>
                <c:pt idx="35617">
                  <c:v>-299.2285</c:v>
                </c:pt>
                <c:pt idx="35618">
                  <c:v>-299.22649999999999</c:v>
                </c:pt>
                <c:pt idx="35619">
                  <c:v>-299.22449999999998</c:v>
                </c:pt>
                <c:pt idx="35620">
                  <c:v>-299.22249999999997</c:v>
                </c:pt>
                <c:pt idx="35621">
                  <c:v>-299.22049999999996</c:v>
                </c:pt>
                <c:pt idx="35622">
                  <c:v>-299.21849999999995</c:v>
                </c:pt>
                <c:pt idx="35623">
                  <c:v>-299.2165</c:v>
                </c:pt>
                <c:pt idx="35624">
                  <c:v>-299.21449999999999</c:v>
                </c:pt>
                <c:pt idx="35625">
                  <c:v>-299.21249999999998</c:v>
                </c:pt>
                <c:pt idx="35626">
                  <c:v>-299.21049999999997</c:v>
                </c:pt>
                <c:pt idx="35627">
                  <c:v>-299.20849999999996</c:v>
                </c:pt>
                <c:pt idx="35628">
                  <c:v>-299.20650000000001</c:v>
                </c:pt>
                <c:pt idx="35629">
                  <c:v>-299.2045</c:v>
                </c:pt>
                <c:pt idx="35630">
                  <c:v>-299.20249999999999</c:v>
                </c:pt>
                <c:pt idx="35631">
                  <c:v>-299.20049999999998</c:v>
                </c:pt>
                <c:pt idx="35632">
                  <c:v>-299.19849999999997</c:v>
                </c:pt>
                <c:pt idx="35633">
                  <c:v>-299.19649999999996</c:v>
                </c:pt>
                <c:pt idx="35634">
                  <c:v>-299.19449999999995</c:v>
                </c:pt>
                <c:pt idx="35635">
                  <c:v>-299.1925</c:v>
                </c:pt>
                <c:pt idx="35636">
                  <c:v>-299.19049999999999</c:v>
                </c:pt>
                <c:pt idx="35637">
                  <c:v>-299.18849999999998</c:v>
                </c:pt>
                <c:pt idx="35638">
                  <c:v>-299.18649999999997</c:v>
                </c:pt>
                <c:pt idx="35639">
                  <c:v>-299.18449999999996</c:v>
                </c:pt>
                <c:pt idx="35640">
                  <c:v>-299.1825</c:v>
                </c:pt>
                <c:pt idx="35641">
                  <c:v>-299.18049999999999</c:v>
                </c:pt>
                <c:pt idx="35642">
                  <c:v>-299.17849999999999</c:v>
                </c:pt>
                <c:pt idx="35643">
                  <c:v>-299.17649999999998</c:v>
                </c:pt>
                <c:pt idx="35644">
                  <c:v>-299.17449999999997</c:v>
                </c:pt>
                <c:pt idx="35645">
                  <c:v>-299.17249999999996</c:v>
                </c:pt>
                <c:pt idx="35646">
                  <c:v>-299.17049999999995</c:v>
                </c:pt>
                <c:pt idx="35647">
                  <c:v>-299.16849999999999</c:v>
                </c:pt>
                <c:pt idx="35648">
                  <c:v>-299.16649999999998</c:v>
                </c:pt>
                <c:pt idx="35649">
                  <c:v>-299.16449999999998</c:v>
                </c:pt>
                <c:pt idx="35650">
                  <c:v>-299.16249999999997</c:v>
                </c:pt>
                <c:pt idx="35651">
                  <c:v>-299.16049999999996</c:v>
                </c:pt>
                <c:pt idx="35652">
                  <c:v>-299.1585</c:v>
                </c:pt>
                <c:pt idx="35653">
                  <c:v>-299.15649999999999</c:v>
                </c:pt>
                <c:pt idx="35654">
                  <c:v>-299.15449999999998</c:v>
                </c:pt>
                <c:pt idx="35655">
                  <c:v>-299.15249999999997</c:v>
                </c:pt>
                <c:pt idx="35656">
                  <c:v>-299.15049999999997</c:v>
                </c:pt>
                <c:pt idx="35657">
                  <c:v>-299.14850000000001</c:v>
                </c:pt>
                <c:pt idx="35658">
                  <c:v>-299.14649999999995</c:v>
                </c:pt>
                <c:pt idx="35659">
                  <c:v>-299.14449999999999</c:v>
                </c:pt>
                <c:pt idx="35660">
                  <c:v>-299.14249999999998</c:v>
                </c:pt>
                <c:pt idx="35661">
                  <c:v>-299.14049999999997</c:v>
                </c:pt>
                <c:pt idx="35662">
                  <c:v>-299.13849999999996</c:v>
                </c:pt>
                <c:pt idx="35663">
                  <c:v>-299.13649999999996</c:v>
                </c:pt>
                <c:pt idx="35664">
                  <c:v>-299.1345</c:v>
                </c:pt>
                <c:pt idx="35665">
                  <c:v>-299.13249999999999</c:v>
                </c:pt>
                <c:pt idx="35666">
                  <c:v>-299.13049999999998</c:v>
                </c:pt>
                <c:pt idx="35667">
                  <c:v>-299.12849999999997</c:v>
                </c:pt>
                <c:pt idx="35668">
                  <c:v>-299.12649999999996</c:v>
                </c:pt>
                <c:pt idx="35669">
                  <c:v>-299.12450000000001</c:v>
                </c:pt>
                <c:pt idx="35670">
                  <c:v>-299.12249999999995</c:v>
                </c:pt>
                <c:pt idx="35671">
                  <c:v>-299.12049999999999</c:v>
                </c:pt>
                <c:pt idx="35672">
                  <c:v>-299.11849999999998</c:v>
                </c:pt>
                <c:pt idx="35673">
                  <c:v>-299.11649999999997</c:v>
                </c:pt>
                <c:pt idx="35674">
                  <c:v>-299.11449999999996</c:v>
                </c:pt>
                <c:pt idx="35675">
                  <c:v>-299.11249999999995</c:v>
                </c:pt>
                <c:pt idx="35676">
                  <c:v>-299.1105</c:v>
                </c:pt>
                <c:pt idx="35677">
                  <c:v>-299.10849999999999</c:v>
                </c:pt>
                <c:pt idx="35678">
                  <c:v>-299.10649999999998</c:v>
                </c:pt>
                <c:pt idx="35679">
                  <c:v>-299.10449999999997</c:v>
                </c:pt>
                <c:pt idx="35680">
                  <c:v>-299.10249999999996</c:v>
                </c:pt>
                <c:pt idx="35681">
                  <c:v>-299.10050000000001</c:v>
                </c:pt>
                <c:pt idx="35682">
                  <c:v>-299.09849999999994</c:v>
                </c:pt>
                <c:pt idx="35683">
                  <c:v>-299.09649999999999</c:v>
                </c:pt>
                <c:pt idx="35684">
                  <c:v>-299.09449999999998</c:v>
                </c:pt>
                <c:pt idx="35685">
                  <c:v>-299.09249999999997</c:v>
                </c:pt>
                <c:pt idx="35686">
                  <c:v>-299.09049999999996</c:v>
                </c:pt>
                <c:pt idx="35687">
                  <c:v>-299.08849999999995</c:v>
                </c:pt>
                <c:pt idx="35688">
                  <c:v>-299.0865</c:v>
                </c:pt>
                <c:pt idx="35689">
                  <c:v>-299.08449999999999</c:v>
                </c:pt>
                <c:pt idx="35690">
                  <c:v>-299.08249999999998</c:v>
                </c:pt>
                <c:pt idx="35691">
                  <c:v>-299.08049999999997</c:v>
                </c:pt>
                <c:pt idx="35692">
                  <c:v>-299.07849999999996</c:v>
                </c:pt>
                <c:pt idx="35693">
                  <c:v>-299.07650000000001</c:v>
                </c:pt>
                <c:pt idx="35694">
                  <c:v>-299.07449999999994</c:v>
                </c:pt>
                <c:pt idx="35695">
                  <c:v>-299.07249999999999</c:v>
                </c:pt>
                <c:pt idx="35696">
                  <c:v>-299.07049999999998</c:v>
                </c:pt>
                <c:pt idx="35697">
                  <c:v>-299.06849999999997</c:v>
                </c:pt>
                <c:pt idx="35698">
                  <c:v>-299.06649999999996</c:v>
                </c:pt>
                <c:pt idx="35699">
                  <c:v>-299.06449999999995</c:v>
                </c:pt>
                <c:pt idx="35700">
                  <c:v>-299.0625</c:v>
                </c:pt>
                <c:pt idx="35701">
                  <c:v>-299.06049999999999</c:v>
                </c:pt>
                <c:pt idx="35702">
                  <c:v>-299.05849999999998</c:v>
                </c:pt>
                <c:pt idx="35703">
                  <c:v>-299.05649999999997</c:v>
                </c:pt>
                <c:pt idx="35704">
                  <c:v>-299.05449999999996</c:v>
                </c:pt>
                <c:pt idx="35705">
                  <c:v>-299.05250000000001</c:v>
                </c:pt>
                <c:pt idx="35706">
                  <c:v>-299.05049999999994</c:v>
                </c:pt>
                <c:pt idx="35707">
                  <c:v>-299.04849999999999</c:v>
                </c:pt>
                <c:pt idx="35708">
                  <c:v>-299.04649999999998</c:v>
                </c:pt>
                <c:pt idx="35709">
                  <c:v>-299.04449999999997</c:v>
                </c:pt>
                <c:pt idx="35710">
                  <c:v>-299.04249999999996</c:v>
                </c:pt>
                <c:pt idx="35711">
                  <c:v>-299.04049999999995</c:v>
                </c:pt>
                <c:pt idx="35712">
                  <c:v>-299.0385</c:v>
                </c:pt>
                <c:pt idx="35713">
                  <c:v>-299.03649999999999</c:v>
                </c:pt>
                <c:pt idx="35714">
                  <c:v>-299.03449999999998</c:v>
                </c:pt>
                <c:pt idx="35715">
                  <c:v>-299.03249999999997</c:v>
                </c:pt>
                <c:pt idx="35716">
                  <c:v>-299.03049999999996</c:v>
                </c:pt>
                <c:pt idx="35717">
                  <c:v>-299.02850000000001</c:v>
                </c:pt>
                <c:pt idx="35718">
                  <c:v>-299.02649999999994</c:v>
                </c:pt>
                <c:pt idx="35719">
                  <c:v>-299.02449999999999</c:v>
                </c:pt>
                <c:pt idx="35720">
                  <c:v>-299.02249999999998</c:v>
                </c:pt>
                <c:pt idx="35721">
                  <c:v>-299.02049999999997</c:v>
                </c:pt>
                <c:pt idx="35722">
                  <c:v>-299.01849999999996</c:v>
                </c:pt>
                <c:pt idx="35723">
                  <c:v>-299.01649999999995</c:v>
                </c:pt>
                <c:pt idx="35724">
                  <c:v>-299.0145</c:v>
                </c:pt>
                <c:pt idx="35725">
                  <c:v>-299.01249999999999</c:v>
                </c:pt>
                <c:pt idx="35726">
                  <c:v>-299.01049999999998</c:v>
                </c:pt>
                <c:pt idx="35727">
                  <c:v>-299.00849999999997</c:v>
                </c:pt>
                <c:pt idx="35728">
                  <c:v>-299.00649999999996</c:v>
                </c:pt>
                <c:pt idx="35729">
                  <c:v>-299.00450000000001</c:v>
                </c:pt>
                <c:pt idx="35730">
                  <c:v>-299.0025</c:v>
                </c:pt>
                <c:pt idx="35731">
                  <c:v>-299.00049999999999</c:v>
                </c:pt>
                <c:pt idx="35732">
                  <c:v>-298.99849999999998</c:v>
                </c:pt>
                <c:pt idx="35733">
                  <c:v>-298.99649999999997</c:v>
                </c:pt>
                <c:pt idx="35734">
                  <c:v>-298.99449999999996</c:v>
                </c:pt>
                <c:pt idx="35735">
                  <c:v>-298.99249999999995</c:v>
                </c:pt>
                <c:pt idx="35736">
                  <c:v>-298.9905</c:v>
                </c:pt>
                <c:pt idx="35737">
                  <c:v>-298.98849999999999</c:v>
                </c:pt>
                <c:pt idx="35738">
                  <c:v>-298.98649999999998</c:v>
                </c:pt>
                <c:pt idx="35739">
                  <c:v>-298.98449999999997</c:v>
                </c:pt>
                <c:pt idx="35740">
                  <c:v>-298.98249999999996</c:v>
                </c:pt>
                <c:pt idx="35741">
                  <c:v>-298.98050000000001</c:v>
                </c:pt>
                <c:pt idx="35742">
                  <c:v>-298.9785</c:v>
                </c:pt>
                <c:pt idx="35743">
                  <c:v>-298.97649999999999</c:v>
                </c:pt>
                <c:pt idx="35744">
                  <c:v>-298.97449999999998</c:v>
                </c:pt>
                <c:pt idx="35745">
                  <c:v>-298.97249999999997</c:v>
                </c:pt>
                <c:pt idx="35746">
                  <c:v>-298.97049999999996</c:v>
                </c:pt>
                <c:pt idx="35747">
                  <c:v>-298.96849999999995</c:v>
                </c:pt>
                <c:pt idx="35748">
                  <c:v>-298.9665</c:v>
                </c:pt>
                <c:pt idx="35749">
                  <c:v>-298.96449999999999</c:v>
                </c:pt>
                <c:pt idx="35750">
                  <c:v>-298.96249999999998</c:v>
                </c:pt>
                <c:pt idx="35751">
                  <c:v>-298.96049999999997</c:v>
                </c:pt>
                <c:pt idx="35752">
                  <c:v>-298.95849999999996</c:v>
                </c:pt>
                <c:pt idx="35753">
                  <c:v>-298.95650000000001</c:v>
                </c:pt>
                <c:pt idx="35754">
                  <c:v>-298.9545</c:v>
                </c:pt>
                <c:pt idx="35755">
                  <c:v>-298.95249999999999</c:v>
                </c:pt>
                <c:pt idx="35756">
                  <c:v>-298.95049999999998</c:v>
                </c:pt>
                <c:pt idx="35757">
                  <c:v>-298.94849999999997</c:v>
                </c:pt>
                <c:pt idx="35758">
                  <c:v>-298.94649999999996</c:v>
                </c:pt>
                <c:pt idx="35759">
                  <c:v>-298.94449999999995</c:v>
                </c:pt>
                <c:pt idx="35760">
                  <c:v>-298.9425</c:v>
                </c:pt>
                <c:pt idx="35761">
                  <c:v>-298.94049999999999</c:v>
                </c:pt>
                <c:pt idx="35762">
                  <c:v>-298.93849999999998</c:v>
                </c:pt>
                <c:pt idx="35763">
                  <c:v>-298.93649999999997</c:v>
                </c:pt>
                <c:pt idx="35764">
                  <c:v>-298.93449999999996</c:v>
                </c:pt>
                <c:pt idx="35765">
                  <c:v>-298.9325</c:v>
                </c:pt>
                <c:pt idx="35766">
                  <c:v>-298.93049999999999</c:v>
                </c:pt>
                <c:pt idx="35767">
                  <c:v>-298.92849999999999</c:v>
                </c:pt>
                <c:pt idx="35768">
                  <c:v>-298.92649999999998</c:v>
                </c:pt>
                <c:pt idx="35769">
                  <c:v>-298.92449999999997</c:v>
                </c:pt>
                <c:pt idx="35770">
                  <c:v>-298.92249999999996</c:v>
                </c:pt>
                <c:pt idx="35771">
                  <c:v>-298.92049999999995</c:v>
                </c:pt>
                <c:pt idx="35772">
                  <c:v>-298.91849999999999</c:v>
                </c:pt>
                <c:pt idx="35773">
                  <c:v>-298.91649999999998</c:v>
                </c:pt>
                <c:pt idx="35774">
                  <c:v>-298.91449999999998</c:v>
                </c:pt>
                <c:pt idx="35775">
                  <c:v>-298.91249999999997</c:v>
                </c:pt>
                <c:pt idx="35776">
                  <c:v>-298.91049999999996</c:v>
                </c:pt>
                <c:pt idx="35777">
                  <c:v>-298.9085</c:v>
                </c:pt>
                <c:pt idx="35778">
                  <c:v>-298.90649999999999</c:v>
                </c:pt>
                <c:pt idx="35779">
                  <c:v>-298.90449999999998</c:v>
                </c:pt>
                <c:pt idx="35780">
                  <c:v>-298.90249999999997</c:v>
                </c:pt>
                <c:pt idx="35781">
                  <c:v>-298.90049999999997</c:v>
                </c:pt>
                <c:pt idx="35782">
                  <c:v>-298.89850000000001</c:v>
                </c:pt>
                <c:pt idx="35783">
                  <c:v>-298.89649999999995</c:v>
                </c:pt>
                <c:pt idx="35784">
                  <c:v>-298.89449999999999</c:v>
                </c:pt>
                <c:pt idx="35785">
                  <c:v>-298.89249999999998</c:v>
                </c:pt>
                <c:pt idx="35786">
                  <c:v>-298.89049999999997</c:v>
                </c:pt>
                <c:pt idx="35787">
                  <c:v>-298.88849999999996</c:v>
                </c:pt>
                <c:pt idx="35788">
                  <c:v>-298.88649999999996</c:v>
                </c:pt>
                <c:pt idx="35789">
                  <c:v>-298.8845</c:v>
                </c:pt>
                <c:pt idx="35790">
                  <c:v>-298.88249999999999</c:v>
                </c:pt>
                <c:pt idx="35791">
                  <c:v>-298.88049999999998</c:v>
                </c:pt>
                <c:pt idx="35792">
                  <c:v>-298.87849999999997</c:v>
                </c:pt>
                <c:pt idx="35793">
                  <c:v>-298.87649999999996</c:v>
                </c:pt>
                <c:pt idx="35794">
                  <c:v>-298.87450000000001</c:v>
                </c:pt>
                <c:pt idx="35795">
                  <c:v>-298.87249999999995</c:v>
                </c:pt>
                <c:pt idx="35796">
                  <c:v>-298.87049999999999</c:v>
                </c:pt>
                <c:pt idx="35797">
                  <c:v>-298.86849999999998</c:v>
                </c:pt>
                <c:pt idx="35798">
                  <c:v>-298.86649999999997</c:v>
                </c:pt>
                <c:pt idx="35799">
                  <c:v>-298.86449999999996</c:v>
                </c:pt>
                <c:pt idx="35800">
                  <c:v>-298.86249999999995</c:v>
                </c:pt>
                <c:pt idx="35801">
                  <c:v>-298.8605</c:v>
                </c:pt>
                <c:pt idx="35802">
                  <c:v>-298.85849999999999</c:v>
                </c:pt>
                <c:pt idx="35803">
                  <c:v>-298.85649999999998</c:v>
                </c:pt>
                <c:pt idx="35804">
                  <c:v>-298.85449999999997</c:v>
                </c:pt>
                <c:pt idx="35805">
                  <c:v>-298.85249999999996</c:v>
                </c:pt>
                <c:pt idx="35806">
                  <c:v>-298.85050000000001</c:v>
                </c:pt>
                <c:pt idx="35807">
                  <c:v>-298.84849999999994</c:v>
                </c:pt>
                <c:pt idx="35808">
                  <c:v>-298.84649999999999</c:v>
                </c:pt>
                <c:pt idx="35809">
                  <c:v>-298.84449999999998</c:v>
                </c:pt>
                <c:pt idx="35810">
                  <c:v>-298.84249999999997</c:v>
                </c:pt>
                <c:pt idx="35811">
                  <c:v>-298.84049999999996</c:v>
                </c:pt>
                <c:pt idx="35812">
                  <c:v>-298.83849999999995</c:v>
                </c:pt>
                <c:pt idx="35813">
                  <c:v>-298.8365</c:v>
                </c:pt>
                <c:pt idx="35814">
                  <c:v>-298.83449999999999</c:v>
                </c:pt>
                <c:pt idx="35815">
                  <c:v>-298.83249999999998</c:v>
                </c:pt>
                <c:pt idx="35816">
                  <c:v>-298.83049999999997</c:v>
                </c:pt>
                <c:pt idx="35817">
                  <c:v>-298.82849999999996</c:v>
                </c:pt>
                <c:pt idx="35818">
                  <c:v>-298.82650000000001</c:v>
                </c:pt>
                <c:pt idx="35819">
                  <c:v>-298.82449999999994</c:v>
                </c:pt>
                <c:pt idx="35820">
                  <c:v>-298.82249999999999</c:v>
                </c:pt>
                <c:pt idx="35821">
                  <c:v>-298.82049999999998</c:v>
                </c:pt>
                <c:pt idx="35822">
                  <c:v>-298.81849999999997</c:v>
                </c:pt>
                <c:pt idx="35823">
                  <c:v>-298.81649999999996</c:v>
                </c:pt>
                <c:pt idx="35824">
                  <c:v>-298.81449999999995</c:v>
                </c:pt>
                <c:pt idx="35825">
                  <c:v>-298.8125</c:v>
                </c:pt>
                <c:pt idx="35826">
                  <c:v>-298.81049999999999</c:v>
                </c:pt>
                <c:pt idx="35827">
                  <c:v>-298.80849999999998</c:v>
                </c:pt>
                <c:pt idx="35828">
                  <c:v>-298.80649999999997</c:v>
                </c:pt>
                <c:pt idx="35829">
                  <c:v>-298.80449999999996</c:v>
                </c:pt>
                <c:pt idx="35830">
                  <c:v>-298.80250000000001</c:v>
                </c:pt>
                <c:pt idx="35831">
                  <c:v>-298.80049999999994</c:v>
                </c:pt>
                <c:pt idx="35832">
                  <c:v>-298.79849999999999</c:v>
                </c:pt>
                <c:pt idx="35833">
                  <c:v>-298.79649999999998</c:v>
                </c:pt>
                <c:pt idx="35834">
                  <c:v>-298.79449999999997</c:v>
                </c:pt>
                <c:pt idx="35835">
                  <c:v>-298.79249999999996</c:v>
                </c:pt>
                <c:pt idx="35836">
                  <c:v>-298.79049999999995</c:v>
                </c:pt>
                <c:pt idx="35837">
                  <c:v>-298.7885</c:v>
                </c:pt>
                <c:pt idx="35838">
                  <c:v>-298.78649999999999</c:v>
                </c:pt>
                <c:pt idx="35839">
                  <c:v>-298.78449999999998</c:v>
                </c:pt>
                <c:pt idx="35840">
                  <c:v>-298.78249999999997</c:v>
                </c:pt>
                <c:pt idx="35841">
                  <c:v>-298.78049999999996</c:v>
                </c:pt>
                <c:pt idx="35842">
                  <c:v>-298.77850000000001</c:v>
                </c:pt>
                <c:pt idx="35843">
                  <c:v>-298.77649999999994</c:v>
                </c:pt>
                <c:pt idx="35844">
                  <c:v>-298.77449999999999</c:v>
                </c:pt>
                <c:pt idx="35845">
                  <c:v>-298.77249999999998</c:v>
                </c:pt>
                <c:pt idx="35846">
                  <c:v>-298.77049999999997</c:v>
                </c:pt>
                <c:pt idx="35847">
                  <c:v>-298.76849999999996</c:v>
                </c:pt>
                <c:pt idx="35848">
                  <c:v>-298.76649999999995</c:v>
                </c:pt>
                <c:pt idx="35849">
                  <c:v>-298.7645</c:v>
                </c:pt>
                <c:pt idx="35850">
                  <c:v>-298.76249999999999</c:v>
                </c:pt>
                <c:pt idx="35851">
                  <c:v>-298.76049999999998</c:v>
                </c:pt>
                <c:pt idx="35852">
                  <c:v>-298.75849999999997</c:v>
                </c:pt>
                <c:pt idx="35853">
                  <c:v>-298.75649999999996</c:v>
                </c:pt>
                <c:pt idx="35854">
                  <c:v>-298.75450000000001</c:v>
                </c:pt>
                <c:pt idx="35855">
                  <c:v>-298.7525</c:v>
                </c:pt>
                <c:pt idx="35856">
                  <c:v>-298.75049999999999</c:v>
                </c:pt>
                <c:pt idx="35857">
                  <c:v>-298.74849999999998</c:v>
                </c:pt>
                <c:pt idx="35858">
                  <c:v>-298.74649999999997</c:v>
                </c:pt>
                <c:pt idx="35859">
                  <c:v>-298.74449999999996</c:v>
                </c:pt>
                <c:pt idx="35860">
                  <c:v>-298.74249999999995</c:v>
                </c:pt>
                <c:pt idx="35861">
                  <c:v>-298.7405</c:v>
                </c:pt>
                <c:pt idx="35862">
                  <c:v>-298.73849999999999</c:v>
                </c:pt>
                <c:pt idx="35863">
                  <c:v>-298.73649999999998</c:v>
                </c:pt>
                <c:pt idx="35864">
                  <c:v>-298.73449999999997</c:v>
                </c:pt>
                <c:pt idx="35865">
                  <c:v>-298.73249999999996</c:v>
                </c:pt>
                <c:pt idx="35866">
                  <c:v>-298.73050000000001</c:v>
                </c:pt>
                <c:pt idx="35867">
                  <c:v>-298.7285</c:v>
                </c:pt>
                <c:pt idx="35868">
                  <c:v>-298.72649999999999</c:v>
                </c:pt>
                <c:pt idx="35869">
                  <c:v>-298.72449999999998</c:v>
                </c:pt>
                <c:pt idx="35870">
                  <c:v>-298.72249999999997</c:v>
                </c:pt>
                <c:pt idx="35871">
                  <c:v>-298.72049999999996</c:v>
                </c:pt>
                <c:pt idx="35872">
                  <c:v>-298.71849999999995</c:v>
                </c:pt>
                <c:pt idx="35873">
                  <c:v>-298.7165</c:v>
                </c:pt>
                <c:pt idx="35874">
                  <c:v>-298.71449999999999</c:v>
                </c:pt>
                <c:pt idx="35875">
                  <c:v>-298.71249999999998</c:v>
                </c:pt>
                <c:pt idx="35876">
                  <c:v>-298.71049999999997</c:v>
                </c:pt>
                <c:pt idx="35877">
                  <c:v>-298.70849999999996</c:v>
                </c:pt>
                <c:pt idx="35878">
                  <c:v>-298.70650000000001</c:v>
                </c:pt>
                <c:pt idx="35879">
                  <c:v>-298.7045</c:v>
                </c:pt>
                <c:pt idx="35880">
                  <c:v>-298.70249999999999</c:v>
                </c:pt>
                <c:pt idx="35881">
                  <c:v>-298.70049999999998</c:v>
                </c:pt>
                <c:pt idx="35882">
                  <c:v>-298.69849999999997</c:v>
                </c:pt>
                <c:pt idx="35883">
                  <c:v>-298.69649999999996</c:v>
                </c:pt>
                <c:pt idx="35884">
                  <c:v>-298.69449999999995</c:v>
                </c:pt>
                <c:pt idx="35885">
                  <c:v>-298.6925</c:v>
                </c:pt>
                <c:pt idx="35886">
                  <c:v>-298.69049999999999</c:v>
                </c:pt>
                <c:pt idx="35887">
                  <c:v>-298.68849999999998</c:v>
                </c:pt>
                <c:pt idx="35888">
                  <c:v>-298.68649999999997</c:v>
                </c:pt>
                <c:pt idx="35889">
                  <c:v>-298.68449999999996</c:v>
                </c:pt>
                <c:pt idx="35890">
                  <c:v>-298.6825</c:v>
                </c:pt>
                <c:pt idx="35891">
                  <c:v>-298.68049999999999</c:v>
                </c:pt>
                <c:pt idx="35892">
                  <c:v>-298.67849999999999</c:v>
                </c:pt>
                <c:pt idx="35893">
                  <c:v>-298.67649999999998</c:v>
                </c:pt>
                <c:pt idx="35894">
                  <c:v>-298.67449999999997</c:v>
                </c:pt>
                <c:pt idx="35895">
                  <c:v>-298.67249999999996</c:v>
                </c:pt>
                <c:pt idx="35896">
                  <c:v>-298.67049999999995</c:v>
                </c:pt>
                <c:pt idx="35897">
                  <c:v>-298.66849999999999</c:v>
                </c:pt>
                <c:pt idx="35898">
                  <c:v>-298.66649999999998</c:v>
                </c:pt>
                <c:pt idx="35899">
                  <c:v>-298.66449999999998</c:v>
                </c:pt>
                <c:pt idx="35900">
                  <c:v>-298.66249999999997</c:v>
                </c:pt>
                <c:pt idx="35901">
                  <c:v>-298.66049999999996</c:v>
                </c:pt>
                <c:pt idx="35902">
                  <c:v>-298.6585</c:v>
                </c:pt>
                <c:pt idx="35903">
                  <c:v>-298.65649999999999</c:v>
                </c:pt>
                <c:pt idx="35904">
                  <c:v>-298.65449999999998</c:v>
                </c:pt>
                <c:pt idx="35905">
                  <c:v>-298.65249999999997</c:v>
                </c:pt>
                <c:pt idx="35906">
                  <c:v>-298.65049999999997</c:v>
                </c:pt>
                <c:pt idx="35907">
                  <c:v>-298.64850000000001</c:v>
                </c:pt>
                <c:pt idx="35908">
                  <c:v>-298.64649999999995</c:v>
                </c:pt>
                <c:pt idx="35909">
                  <c:v>-298.64449999999999</c:v>
                </c:pt>
                <c:pt idx="35910">
                  <c:v>-298.64249999999998</c:v>
                </c:pt>
                <c:pt idx="35911">
                  <c:v>-298.64049999999997</c:v>
                </c:pt>
                <c:pt idx="35912">
                  <c:v>-298.63849999999996</c:v>
                </c:pt>
                <c:pt idx="35913">
                  <c:v>-298.63649999999996</c:v>
                </c:pt>
                <c:pt idx="35914">
                  <c:v>-298.6345</c:v>
                </c:pt>
                <c:pt idx="35915">
                  <c:v>-298.63249999999999</c:v>
                </c:pt>
                <c:pt idx="35916">
                  <c:v>-298.63049999999998</c:v>
                </c:pt>
                <c:pt idx="35917">
                  <c:v>-298.62849999999997</c:v>
                </c:pt>
                <c:pt idx="35918">
                  <c:v>-298.62649999999996</c:v>
                </c:pt>
                <c:pt idx="35919">
                  <c:v>-298.62450000000001</c:v>
                </c:pt>
                <c:pt idx="35920">
                  <c:v>-298.62249999999995</c:v>
                </c:pt>
                <c:pt idx="35921">
                  <c:v>-298.62049999999999</c:v>
                </c:pt>
                <c:pt idx="35922">
                  <c:v>-298.61849999999998</c:v>
                </c:pt>
                <c:pt idx="35923">
                  <c:v>-298.61649999999997</c:v>
                </c:pt>
                <c:pt idx="35924">
                  <c:v>-298.61449999999996</c:v>
                </c:pt>
                <c:pt idx="35925">
                  <c:v>-298.61249999999995</c:v>
                </c:pt>
                <c:pt idx="35926">
                  <c:v>-298.6105</c:v>
                </c:pt>
                <c:pt idx="35927">
                  <c:v>-298.60849999999999</c:v>
                </c:pt>
                <c:pt idx="35928">
                  <c:v>-298.60649999999998</c:v>
                </c:pt>
                <c:pt idx="35929">
                  <c:v>-298.60449999999997</c:v>
                </c:pt>
                <c:pt idx="35930">
                  <c:v>-298.60249999999996</c:v>
                </c:pt>
                <c:pt idx="35931">
                  <c:v>-298.60050000000001</c:v>
                </c:pt>
                <c:pt idx="35932">
                  <c:v>-298.59849999999994</c:v>
                </c:pt>
                <c:pt idx="35933">
                  <c:v>-298.59649999999999</c:v>
                </c:pt>
                <c:pt idx="35934">
                  <c:v>-298.59449999999998</c:v>
                </c:pt>
                <c:pt idx="35935">
                  <c:v>-298.59249999999997</c:v>
                </c:pt>
                <c:pt idx="35936">
                  <c:v>-298.59049999999996</c:v>
                </c:pt>
                <c:pt idx="35937">
                  <c:v>-298.58849999999995</c:v>
                </c:pt>
                <c:pt idx="35938">
                  <c:v>-298.5865</c:v>
                </c:pt>
                <c:pt idx="35939">
                  <c:v>-298.58449999999999</c:v>
                </c:pt>
                <c:pt idx="35940">
                  <c:v>-298.58249999999998</c:v>
                </c:pt>
                <c:pt idx="35941">
                  <c:v>-298.58049999999997</c:v>
                </c:pt>
                <c:pt idx="35942">
                  <c:v>-298.57849999999996</c:v>
                </c:pt>
                <c:pt idx="35943">
                  <c:v>-298.57650000000001</c:v>
                </c:pt>
                <c:pt idx="35944">
                  <c:v>-298.57449999999994</c:v>
                </c:pt>
                <c:pt idx="35945">
                  <c:v>-298.57249999999999</c:v>
                </c:pt>
                <c:pt idx="35946">
                  <c:v>-298.57049999999998</c:v>
                </c:pt>
                <c:pt idx="35947">
                  <c:v>-298.56849999999997</c:v>
                </c:pt>
                <c:pt idx="35948">
                  <c:v>-298.56649999999996</c:v>
                </c:pt>
                <c:pt idx="35949">
                  <c:v>-298.56449999999995</c:v>
                </c:pt>
                <c:pt idx="35950">
                  <c:v>-298.5625</c:v>
                </c:pt>
                <c:pt idx="35951">
                  <c:v>-298.56049999999999</c:v>
                </c:pt>
                <c:pt idx="35952">
                  <c:v>-298.55849999999998</c:v>
                </c:pt>
                <c:pt idx="35953">
                  <c:v>-298.55649999999997</c:v>
                </c:pt>
                <c:pt idx="35954">
                  <c:v>-298.55449999999996</c:v>
                </c:pt>
                <c:pt idx="35955">
                  <c:v>-298.55250000000001</c:v>
                </c:pt>
                <c:pt idx="35956">
                  <c:v>-298.55049999999994</c:v>
                </c:pt>
                <c:pt idx="35957">
                  <c:v>-298.54849999999999</c:v>
                </c:pt>
                <c:pt idx="35958">
                  <c:v>-298.54649999999998</c:v>
                </c:pt>
                <c:pt idx="35959">
                  <c:v>-298.54449999999997</c:v>
                </c:pt>
                <c:pt idx="35960">
                  <c:v>-298.54249999999996</c:v>
                </c:pt>
                <c:pt idx="35961">
                  <c:v>-298.54049999999995</c:v>
                </c:pt>
                <c:pt idx="35962">
                  <c:v>-298.5385</c:v>
                </c:pt>
                <c:pt idx="35963">
                  <c:v>-298.53649999999999</c:v>
                </c:pt>
                <c:pt idx="35964">
                  <c:v>-298.53449999999998</c:v>
                </c:pt>
                <c:pt idx="35965">
                  <c:v>-298.53249999999997</c:v>
                </c:pt>
                <c:pt idx="35966">
                  <c:v>-298.53049999999996</c:v>
                </c:pt>
                <c:pt idx="35967">
                  <c:v>-298.52850000000001</c:v>
                </c:pt>
                <c:pt idx="35968">
                  <c:v>-298.52649999999994</c:v>
                </c:pt>
                <c:pt idx="35969">
                  <c:v>-298.52449999999999</c:v>
                </c:pt>
                <c:pt idx="35970">
                  <c:v>-298.52249999999998</c:v>
                </c:pt>
                <c:pt idx="35971">
                  <c:v>-298.52049999999997</c:v>
                </c:pt>
                <c:pt idx="35972">
                  <c:v>-298.51849999999996</c:v>
                </c:pt>
                <c:pt idx="35973">
                  <c:v>-298.51649999999995</c:v>
                </c:pt>
                <c:pt idx="35974">
                  <c:v>-298.5145</c:v>
                </c:pt>
                <c:pt idx="35975">
                  <c:v>-298.51249999999999</c:v>
                </c:pt>
                <c:pt idx="35976">
                  <c:v>-298.51049999999998</c:v>
                </c:pt>
                <c:pt idx="35977">
                  <c:v>-298.50849999999997</c:v>
                </c:pt>
                <c:pt idx="35978">
                  <c:v>-298.50649999999996</c:v>
                </c:pt>
                <c:pt idx="35979">
                  <c:v>-298.50450000000001</c:v>
                </c:pt>
                <c:pt idx="35980">
                  <c:v>-298.5025</c:v>
                </c:pt>
                <c:pt idx="35981">
                  <c:v>-298.50049999999999</c:v>
                </c:pt>
                <c:pt idx="35982">
                  <c:v>-298.49849999999998</c:v>
                </c:pt>
                <c:pt idx="35983">
                  <c:v>-298.49649999999997</c:v>
                </c:pt>
                <c:pt idx="35984">
                  <c:v>-298.49449999999996</c:v>
                </c:pt>
                <c:pt idx="35985">
                  <c:v>-298.49249999999995</c:v>
                </c:pt>
                <c:pt idx="35986">
                  <c:v>-298.4905</c:v>
                </c:pt>
                <c:pt idx="35987">
                  <c:v>-298.48849999999999</c:v>
                </c:pt>
                <c:pt idx="35988">
                  <c:v>-298.48649999999998</c:v>
                </c:pt>
                <c:pt idx="35989">
                  <c:v>-298.48449999999997</c:v>
                </c:pt>
                <c:pt idx="35990">
                  <c:v>-298.48249999999996</c:v>
                </c:pt>
                <c:pt idx="35991">
                  <c:v>-298.48050000000001</c:v>
                </c:pt>
                <c:pt idx="35992">
                  <c:v>-298.4785</c:v>
                </c:pt>
                <c:pt idx="35993">
                  <c:v>-298.47649999999999</c:v>
                </c:pt>
                <c:pt idx="35994">
                  <c:v>-298.47449999999998</c:v>
                </c:pt>
                <c:pt idx="35995">
                  <c:v>-298.47249999999997</c:v>
                </c:pt>
                <c:pt idx="35996">
                  <c:v>-298.47049999999996</c:v>
                </c:pt>
                <c:pt idx="35997">
                  <c:v>-298.46849999999995</c:v>
                </c:pt>
                <c:pt idx="35998">
                  <c:v>-298.4665</c:v>
                </c:pt>
                <c:pt idx="35999">
                  <c:v>-298.46449999999999</c:v>
                </c:pt>
                <c:pt idx="36000">
                  <c:v>-298.46249999999998</c:v>
                </c:pt>
                <c:pt idx="36001">
                  <c:v>-298.46049999999997</c:v>
                </c:pt>
                <c:pt idx="36002">
                  <c:v>-298.45849999999996</c:v>
                </c:pt>
                <c:pt idx="36003">
                  <c:v>-298.45650000000001</c:v>
                </c:pt>
                <c:pt idx="36004">
                  <c:v>-298.4545</c:v>
                </c:pt>
                <c:pt idx="36005">
                  <c:v>-298.45249999999999</c:v>
                </c:pt>
                <c:pt idx="36006">
                  <c:v>-298.45049999999998</c:v>
                </c:pt>
                <c:pt idx="36007">
                  <c:v>-298.44849999999997</c:v>
                </c:pt>
                <c:pt idx="36008">
                  <c:v>-298.44649999999996</c:v>
                </c:pt>
                <c:pt idx="36009">
                  <c:v>-298.44449999999995</c:v>
                </c:pt>
                <c:pt idx="36010">
                  <c:v>-298.4425</c:v>
                </c:pt>
                <c:pt idx="36011">
                  <c:v>-298.44049999999999</c:v>
                </c:pt>
                <c:pt idx="36012">
                  <c:v>-298.43849999999998</c:v>
                </c:pt>
                <c:pt idx="36013">
                  <c:v>-298.43649999999997</c:v>
                </c:pt>
                <c:pt idx="36014">
                  <c:v>-298.43449999999996</c:v>
                </c:pt>
                <c:pt idx="36015">
                  <c:v>-298.4325</c:v>
                </c:pt>
                <c:pt idx="36016">
                  <c:v>-298.43049999999999</c:v>
                </c:pt>
                <c:pt idx="36017">
                  <c:v>-298.42849999999999</c:v>
                </c:pt>
                <c:pt idx="36018">
                  <c:v>-298.42649999999998</c:v>
                </c:pt>
                <c:pt idx="36019">
                  <c:v>-298.42449999999997</c:v>
                </c:pt>
                <c:pt idx="36020">
                  <c:v>-298.42249999999996</c:v>
                </c:pt>
                <c:pt idx="36021">
                  <c:v>-298.42049999999995</c:v>
                </c:pt>
                <c:pt idx="36022">
                  <c:v>-298.41849999999999</c:v>
                </c:pt>
                <c:pt idx="36023">
                  <c:v>-298.41649999999998</c:v>
                </c:pt>
                <c:pt idx="36024">
                  <c:v>-298.41449999999998</c:v>
                </c:pt>
                <c:pt idx="36025">
                  <c:v>-298.41249999999997</c:v>
                </c:pt>
                <c:pt idx="36026">
                  <c:v>-298.41049999999996</c:v>
                </c:pt>
                <c:pt idx="36027">
                  <c:v>-298.4085</c:v>
                </c:pt>
                <c:pt idx="36028">
                  <c:v>-298.40649999999999</c:v>
                </c:pt>
                <c:pt idx="36029">
                  <c:v>-298.40449999999998</c:v>
                </c:pt>
                <c:pt idx="36030">
                  <c:v>-298.40249999999997</c:v>
                </c:pt>
                <c:pt idx="36031">
                  <c:v>-298.40049999999997</c:v>
                </c:pt>
                <c:pt idx="36032">
                  <c:v>-298.39850000000001</c:v>
                </c:pt>
                <c:pt idx="36033">
                  <c:v>-298.39649999999995</c:v>
                </c:pt>
                <c:pt idx="36034">
                  <c:v>-298.39449999999999</c:v>
                </c:pt>
                <c:pt idx="36035">
                  <c:v>-298.39249999999998</c:v>
                </c:pt>
                <c:pt idx="36036">
                  <c:v>-298.39049999999997</c:v>
                </c:pt>
                <c:pt idx="36037">
                  <c:v>-298.38849999999996</c:v>
                </c:pt>
                <c:pt idx="36038">
                  <c:v>-298.38649999999996</c:v>
                </c:pt>
                <c:pt idx="36039">
                  <c:v>-298.3845</c:v>
                </c:pt>
                <c:pt idx="36040">
                  <c:v>-298.38249999999999</c:v>
                </c:pt>
                <c:pt idx="36041">
                  <c:v>-298.38049999999998</c:v>
                </c:pt>
                <c:pt idx="36042">
                  <c:v>-298.37849999999997</c:v>
                </c:pt>
                <c:pt idx="36043">
                  <c:v>-298.37649999999996</c:v>
                </c:pt>
                <c:pt idx="36044">
                  <c:v>-298.37450000000001</c:v>
                </c:pt>
                <c:pt idx="36045">
                  <c:v>-298.37249999999995</c:v>
                </c:pt>
                <c:pt idx="36046">
                  <c:v>-298.37049999999999</c:v>
                </c:pt>
                <c:pt idx="36047">
                  <c:v>-298.36849999999998</c:v>
                </c:pt>
                <c:pt idx="36048">
                  <c:v>-298.36649999999997</c:v>
                </c:pt>
                <c:pt idx="36049">
                  <c:v>-298.36449999999996</c:v>
                </c:pt>
                <c:pt idx="36050">
                  <c:v>-298.36249999999995</c:v>
                </c:pt>
                <c:pt idx="36051">
                  <c:v>-298.3605</c:v>
                </c:pt>
                <c:pt idx="36052">
                  <c:v>-298.35849999999999</c:v>
                </c:pt>
                <c:pt idx="36053">
                  <c:v>-298.35649999999998</c:v>
                </c:pt>
                <c:pt idx="36054">
                  <c:v>-298.35449999999997</c:v>
                </c:pt>
                <c:pt idx="36055">
                  <c:v>-298.35249999999996</c:v>
                </c:pt>
                <c:pt idx="36056">
                  <c:v>-298.35050000000001</c:v>
                </c:pt>
                <c:pt idx="36057">
                  <c:v>-298.34849999999994</c:v>
                </c:pt>
                <c:pt idx="36058">
                  <c:v>-298.34649999999999</c:v>
                </c:pt>
                <c:pt idx="36059">
                  <c:v>-298.34449999999998</c:v>
                </c:pt>
                <c:pt idx="36060">
                  <c:v>-298.34249999999997</c:v>
                </c:pt>
                <c:pt idx="36061">
                  <c:v>-298.34049999999996</c:v>
                </c:pt>
                <c:pt idx="36062">
                  <c:v>-298.33849999999995</c:v>
                </c:pt>
                <c:pt idx="36063">
                  <c:v>-298.3365</c:v>
                </c:pt>
                <c:pt idx="36064">
                  <c:v>-298.33449999999999</c:v>
                </c:pt>
                <c:pt idx="36065">
                  <c:v>-298.33249999999998</c:v>
                </c:pt>
                <c:pt idx="36066">
                  <c:v>-298.33049999999997</c:v>
                </c:pt>
                <c:pt idx="36067">
                  <c:v>-298.32849999999996</c:v>
                </c:pt>
                <c:pt idx="36068">
                  <c:v>-298.32650000000001</c:v>
                </c:pt>
                <c:pt idx="36069">
                  <c:v>-298.32449999999994</c:v>
                </c:pt>
                <c:pt idx="36070">
                  <c:v>-298.32249999999999</c:v>
                </c:pt>
                <c:pt idx="36071">
                  <c:v>-298.32049999999998</c:v>
                </c:pt>
                <c:pt idx="36072">
                  <c:v>-298.31849999999997</c:v>
                </c:pt>
                <c:pt idx="36073">
                  <c:v>-298.31649999999996</c:v>
                </c:pt>
                <c:pt idx="36074">
                  <c:v>-298.31449999999995</c:v>
                </c:pt>
                <c:pt idx="36075">
                  <c:v>-298.3125</c:v>
                </c:pt>
                <c:pt idx="36076">
                  <c:v>-298.31049999999999</c:v>
                </c:pt>
                <c:pt idx="36077">
                  <c:v>-298.30849999999998</c:v>
                </c:pt>
                <c:pt idx="36078">
                  <c:v>-298.30649999999997</c:v>
                </c:pt>
                <c:pt idx="36079">
                  <c:v>-298.30449999999996</c:v>
                </c:pt>
                <c:pt idx="36080">
                  <c:v>-298.30250000000001</c:v>
                </c:pt>
                <c:pt idx="36081">
                  <c:v>-298.30049999999994</c:v>
                </c:pt>
                <c:pt idx="36082">
                  <c:v>-298.29849999999999</c:v>
                </c:pt>
                <c:pt idx="36083">
                  <c:v>-298.29649999999998</c:v>
                </c:pt>
                <c:pt idx="36084">
                  <c:v>-298.29449999999997</c:v>
                </c:pt>
                <c:pt idx="36085">
                  <c:v>-298.29249999999996</c:v>
                </c:pt>
                <c:pt idx="36086">
                  <c:v>-298.29049999999995</c:v>
                </c:pt>
                <c:pt idx="36087">
                  <c:v>-298.2885</c:v>
                </c:pt>
                <c:pt idx="36088">
                  <c:v>-298.28649999999999</c:v>
                </c:pt>
                <c:pt idx="36089">
                  <c:v>-298.28449999999998</c:v>
                </c:pt>
                <c:pt idx="36090">
                  <c:v>-298.28249999999997</c:v>
                </c:pt>
                <c:pt idx="36091">
                  <c:v>-298.28049999999996</c:v>
                </c:pt>
                <c:pt idx="36092">
                  <c:v>-298.27850000000001</c:v>
                </c:pt>
                <c:pt idx="36093">
                  <c:v>-298.27649999999994</c:v>
                </c:pt>
                <c:pt idx="36094">
                  <c:v>-298.27449999999999</c:v>
                </c:pt>
                <c:pt idx="36095">
                  <c:v>-298.27249999999998</c:v>
                </c:pt>
                <c:pt idx="36096">
                  <c:v>-298.27049999999997</c:v>
                </c:pt>
                <c:pt idx="36097">
                  <c:v>-298.26849999999996</c:v>
                </c:pt>
                <c:pt idx="36098">
                  <c:v>-298.26649999999995</c:v>
                </c:pt>
                <c:pt idx="36099">
                  <c:v>-298.2645</c:v>
                </c:pt>
                <c:pt idx="36100">
                  <c:v>-298.26249999999999</c:v>
                </c:pt>
                <c:pt idx="36101">
                  <c:v>-298.26049999999998</c:v>
                </c:pt>
                <c:pt idx="36102">
                  <c:v>-298.25849999999997</c:v>
                </c:pt>
                <c:pt idx="36103">
                  <c:v>-298.25649999999996</c:v>
                </c:pt>
                <c:pt idx="36104">
                  <c:v>-298.25450000000001</c:v>
                </c:pt>
                <c:pt idx="36105">
                  <c:v>-298.2525</c:v>
                </c:pt>
                <c:pt idx="36106">
                  <c:v>-298.25049999999999</c:v>
                </c:pt>
                <c:pt idx="36107">
                  <c:v>-298.24849999999998</c:v>
                </c:pt>
                <c:pt idx="36108">
                  <c:v>-298.24649999999997</c:v>
                </c:pt>
                <c:pt idx="36109">
                  <c:v>-298.24449999999996</c:v>
                </c:pt>
                <c:pt idx="36110">
                  <c:v>-298.24249999999995</c:v>
                </c:pt>
                <c:pt idx="36111">
                  <c:v>-298.2405</c:v>
                </c:pt>
                <c:pt idx="36112">
                  <c:v>-298.23849999999999</c:v>
                </c:pt>
                <c:pt idx="36113">
                  <c:v>-298.23649999999998</c:v>
                </c:pt>
                <c:pt idx="36114">
                  <c:v>-298.23449999999997</c:v>
                </c:pt>
                <c:pt idx="36115">
                  <c:v>-298.23249999999996</c:v>
                </c:pt>
                <c:pt idx="36116">
                  <c:v>-298.23050000000001</c:v>
                </c:pt>
                <c:pt idx="36117">
                  <c:v>-298.2285</c:v>
                </c:pt>
                <c:pt idx="36118">
                  <c:v>-298.22649999999999</c:v>
                </c:pt>
                <c:pt idx="36119">
                  <c:v>-298.22449999999998</c:v>
                </c:pt>
                <c:pt idx="36120">
                  <c:v>-298.22249999999997</c:v>
                </c:pt>
                <c:pt idx="36121">
                  <c:v>-298.22049999999996</c:v>
                </c:pt>
                <c:pt idx="36122">
                  <c:v>-298.21849999999995</c:v>
                </c:pt>
                <c:pt idx="36123">
                  <c:v>-298.2165</c:v>
                </c:pt>
                <c:pt idx="36124">
                  <c:v>-298.21449999999999</c:v>
                </c:pt>
                <c:pt idx="36125">
                  <c:v>-298.21249999999998</c:v>
                </c:pt>
                <c:pt idx="36126">
                  <c:v>-298.21049999999997</c:v>
                </c:pt>
                <c:pt idx="36127">
                  <c:v>-298.20849999999996</c:v>
                </c:pt>
                <c:pt idx="36128">
                  <c:v>-298.20650000000001</c:v>
                </c:pt>
                <c:pt idx="36129">
                  <c:v>-298.2045</c:v>
                </c:pt>
                <c:pt idx="36130">
                  <c:v>-298.20249999999999</c:v>
                </c:pt>
                <c:pt idx="36131">
                  <c:v>-298.20049999999998</c:v>
                </c:pt>
                <c:pt idx="36132">
                  <c:v>-298.19849999999997</c:v>
                </c:pt>
                <c:pt idx="36133">
                  <c:v>-298.19649999999996</c:v>
                </c:pt>
                <c:pt idx="36134">
                  <c:v>-298.19449999999995</c:v>
                </c:pt>
                <c:pt idx="36135">
                  <c:v>-298.1925</c:v>
                </c:pt>
                <c:pt idx="36136">
                  <c:v>-298.19049999999999</c:v>
                </c:pt>
                <c:pt idx="36137">
                  <c:v>-298.18849999999998</c:v>
                </c:pt>
                <c:pt idx="36138">
                  <c:v>-298.18649999999997</c:v>
                </c:pt>
                <c:pt idx="36139">
                  <c:v>-298.18449999999996</c:v>
                </c:pt>
                <c:pt idx="36140">
                  <c:v>-298.1825</c:v>
                </c:pt>
                <c:pt idx="36141">
                  <c:v>-298.18049999999999</c:v>
                </c:pt>
                <c:pt idx="36142">
                  <c:v>-298.17849999999999</c:v>
                </c:pt>
                <c:pt idx="36143">
                  <c:v>-298.17649999999998</c:v>
                </c:pt>
                <c:pt idx="36144">
                  <c:v>-298.17449999999997</c:v>
                </c:pt>
                <c:pt idx="36145">
                  <c:v>-298.17249999999996</c:v>
                </c:pt>
                <c:pt idx="36146">
                  <c:v>-298.17049999999995</c:v>
                </c:pt>
                <c:pt idx="36147">
                  <c:v>-298.16849999999999</c:v>
                </c:pt>
                <c:pt idx="36148">
                  <c:v>-298.16649999999998</c:v>
                </c:pt>
                <c:pt idx="36149">
                  <c:v>-298.16449999999998</c:v>
                </c:pt>
                <c:pt idx="36150">
                  <c:v>-298.16249999999997</c:v>
                </c:pt>
                <c:pt idx="36151">
                  <c:v>-298.16049999999996</c:v>
                </c:pt>
                <c:pt idx="36152">
                  <c:v>-298.1585</c:v>
                </c:pt>
                <c:pt idx="36153">
                  <c:v>-298.15649999999999</c:v>
                </c:pt>
                <c:pt idx="36154">
                  <c:v>-298.15449999999998</c:v>
                </c:pt>
                <c:pt idx="36155">
                  <c:v>-298.15249999999997</c:v>
                </c:pt>
                <c:pt idx="36156">
                  <c:v>-298.15049999999997</c:v>
                </c:pt>
                <c:pt idx="36157">
                  <c:v>-298.14850000000001</c:v>
                </c:pt>
                <c:pt idx="36158">
                  <c:v>-298.14649999999995</c:v>
                </c:pt>
                <c:pt idx="36159">
                  <c:v>-298.14449999999999</c:v>
                </c:pt>
                <c:pt idx="36160">
                  <c:v>-298.14249999999998</c:v>
                </c:pt>
                <c:pt idx="36161">
                  <c:v>-298.14049999999997</c:v>
                </c:pt>
                <c:pt idx="36162">
                  <c:v>-298.13849999999996</c:v>
                </c:pt>
                <c:pt idx="36163">
                  <c:v>-298.13649999999996</c:v>
                </c:pt>
                <c:pt idx="36164">
                  <c:v>-298.1345</c:v>
                </c:pt>
                <c:pt idx="36165">
                  <c:v>-298.13249999999999</c:v>
                </c:pt>
                <c:pt idx="36166">
                  <c:v>-298.13049999999998</c:v>
                </c:pt>
                <c:pt idx="36167">
                  <c:v>-298.12849999999997</c:v>
                </c:pt>
                <c:pt idx="36168">
                  <c:v>-298.12649999999996</c:v>
                </c:pt>
                <c:pt idx="36169">
                  <c:v>-298.12450000000001</c:v>
                </c:pt>
                <c:pt idx="36170">
                  <c:v>-298.12249999999995</c:v>
                </c:pt>
                <c:pt idx="36171">
                  <c:v>-298.12049999999999</c:v>
                </c:pt>
                <c:pt idx="36172">
                  <c:v>-298.11849999999998</c:v>
                </c:pt>
                <c:pt idx="36173">
                  <c:v>-298.11649999999997</c:v>
                </c:pt>
                <c:pt idx="36174">
                  <c:v>-298.11449999999996</c:v>
                </c:pt>
                <c:pt idx="36175">
                  <c:v>-298.11249999999995</c:v>
                </c:pt>
                <c:pt idx="36176">
                  <c:v>-298.1105</c:v>
                </c:pt>
                <c:pt idx="36177">
                  <c:v>-298.10849999999999</c:v>
                </c:pt>
                <c:pt idx="36178">
                  <c:v>-298.10649999999998</c:v>
                </c:pt>
                <c:pt idx="36179">
                  <c:v>-298.10449999999997</c:v>
                </c:pt>
                <c:pt idx="36180">
                  <c:v>-298.10249999999996</c:v>
                </c:pt>
                <c:pt idx="36181">
                  <c:v>-298.10050000000001</c:v>
                </c:pt>
                <c:pt idx="36182">
                  <c:v>-298.09849999999994</c:v>
                </c:pt>
                <c:pt idx="36183">
                  <c:v>-298.09649999999999</c:v>
                </c:pt>
                <c:pt idx="36184">
                  <c:v>-298.09449999999998</c:v>
                </c:pt>
                <c:pt idx="36185">
                  <c:v>-298.09249999999997</c:v>
                </c:pt>
                <c:pt idx="36186">
                  <c:v>-298.09049999999996</c:v>
                </c:pt>
                <c:pt idx="36187">
                  <c:v>-298.08849999999995</c:v>
                </c:pt>
                <c:pt idx="36188">
                  <c:v>-298.0865</c:v>
                </c:pt>
                <c:pt idx="36189">
                  <c:v>-298.08449999999999</c:v>
                </c:pt>
                <c:pt idx="36190">
                  <c:v>-298.08249999999998</c:v>
                </c:pt>
                <c:pt idx="36191">
                  <c:v>-298.08049999999997</c:v>
                </c:pt>
                <c:pt idx="36192">
                  <c:v>-298.07849999999996</c:v>
                </c:pt>
                <c:pt idx="36193">
                  <c:v>-298.07650000000001</c:v>
                </c:pt>
                <c:pt idx="36194">
                  <c:v>-298.07449999999994</c:v>
                </c:pt>
                <c:pt idx="36195">
                  <c:v>-298.07249999999999</c:v>
                </c:pt>
                <c:pt idx="36196">
                  <c:v>-298.07049999999998</c:v>
                </c:pt>
                <c:pt idx="36197">
                  <c:v>-298.06849999999997</c:v>
                </c:pt>
                <c:pt idx="36198">
                  <c:v>-298.06649999999996</c:v>
                </c:pt>
                <c:pt idx="36199">
                  <c:v>-298.06449999999995</c:v>
                </c:pt>
                <c:pt idx="36200">
                  <c:v>-298.0625</c:v>
                </c:pt>
                <c:pt idx="36201">
                  <c:v>-298.06049999999999</c:v>
                </c:pt>
                <c:pt idx="36202">
                  <c:v>-298.05849999999998</c:v>
                </c:pt>
                <c:pt idx="36203">
                  <c:v>-298.05649999999997</c:v>
                </c:pt>
                <c:pt idx="36204">
                  <c:v>-298.05449999999996</c:v>
                </c:pt>
                <c:pt idx="36205">
                  <c:v>-298.05250000000001</c:v>
                </c:pt>
                <c:pt idx="36206">
                  <c:v>-298.05049999999994</c:v>
                </c:pt>
                <c:pt idx="36207">
                  <c:v>-298.04849999999999</c:v>
                </c:pt>
                <c:pt idx="36208">
                  <c:v>-298.04649999999998</c:v>
                </c:pt>
                <c:pt idx="36209">
                  <c:v>-298.04449999999997</c:v>
                </c:pt>
                <c:pt idx="36210">
                  <c:v>-298.04249999999996</c:v>
                </c:pt>
                <c:pt idx="36211">
                  <c:v>-298.04049999999995</c:v>
                </c:pt>
                <c:pt idx="36212">
                  <c:v>-298.0385</c:v>
                </c:pt>
                <c:pt idx="36213">
                  <c:v>-298.03649999999999</c:v>
                </c:pt>
                <c:pt idx="36214">
                  <c:v>-298.03449999999998</c:v>
                </c:pt>
                <c:pt idx="36215">
                  <c:v>-298.03249999999997</c:v>
                </c:pt>
                <c:pt idx="36216">
                  <c:v>-298.03049999999996</c:v>
                </c:pt>
                <c:pt idx="36217">
                  <c:v>-298.02850000000001</c:v>
                </c:pt>
                <c:pt idx="36218">
                  <c:v>-298.02649999999994</c:v>
                </c:pt>
                <c:pt idx="36219">
                  <c:v>-298.02449999999999</c:v>
                </c:pt>
                <c:pt idx="36220">
                  <c:v>-298.02249999999998</c:v>
                </c:pt>
                <c:pt idx="36221">
                  <c:v>-298.02049999999997</c:v>
                </c:pt>
                <c:pt idx="36222">
                  <c:v>-298.01849999999996</c:v>
                </c:pt>
                <c:pt idx="36223">
                  <c:v>-298.01649999999995</c:v>
                </c:pt>
                <c:pt idx="36224">
                  <c:v>-298.0145</c:v>
                </c:pt>
                <c:pt idx="36225">
                  <c:v>-298.01249999999999</c:v>
                </c:pt>
                <c:pt idx="36226">
                  <c:v>-298.01049999999998</c:v>
                </c:pt>
                <c:pt idx="36227">
                  <c:v>-298.00849999999997</c:v>
                </c:pt>
                <c:pt idx="36228">
                  <c:v>-298.00649999999996</c:v>
                </c:pt>
                <c:pt idx="36229">
                  <c:v>-298.00450000000001</c:v>
                </c:pt>
                <c:pt idx="36230">
                  <c:v>-298.0025</c:v>
                </c:pt>
                <c:pt idx="36231">
                  <c:v>-298.00049999999999</c:v>
                </c:pt>
                <c:pt idx="36232">
                  <c:v>-297.99849999999998</c:v>
                </c:pt>
                <c:pt idx="36233">
                  <c:v>-297.99649999999997</c:v>
                </c:pt>
                <c:pt idx="36234">
                  <c:v>-297.99449999999996</c:v>
                </c:pt>
                <c:pt idx="36235">
                  <c:v>-297.99249999999995</c:v>
                </c:pt>
                <c:pt idx="36236">
                  <c:v>-297.9905</c:v>
                </c:pt>
                <c:pt idx="36237">
                  <c:v>-297.98849999999999</c:v>
                </c:pt>
                <c:pt idx="36238">
                  <c:v>-297.98649999999998</c:v>
                </c:pt>
                <c:pt idx="36239">
                  <c:v>-297.98449999999997</c:v>
                </c:pt>
                <c:pt idx="36240">
                  <c:v>-297.98249999999996</c:v>
                </c:pt>
                <c:pt idx="36241">
                  <c:v>-297.98050000000001</c:v>
                </c:pt>
                <c:pt idx="36242">
                  <c:v>-297.9785</c:v>
                </c:pt>
                <c:pt idx="36243">
                  <c:v>-297.97649999999999</c:v>
                </c:pt>
                <c:pt idx="36244">
                  <c:v>-297.97449999999998</c:v>
                </c:pt>
                <c:pt idx="36245">
                  <c:v>-297.97249999999997</c:v>
                </c:pt>
                <c:pt idx="36246">
                  <c:v>-297.97049999999996</c:v>
                </c:pt>
                <c:pt idx="36247">
                  <c:v>-297.96849999999995</c:v>
                </c:pt>
                <c:pt idx="36248">
                  <c:v>-297.9665</c:v>
                </c:pt>
                <c:pt idx="36249">
                  <c:v>-297.96449999999999</c:v>
                </c:pt>
                <c:pt idx="36250">
                  <c:v>-297.96249999999998</c:v>
                </c:pt>
                <c:pt idx="36251">
                  <c:v>-297.96049999999997</c:v>
                </c:pt>
                <c:pt idx="36252">
                  <c:v>-297.95849999999996</c:v>
                </c:pt>
                <c:pt idx="36253">
                  <c:v>-297.95650000000001</c:v>
                </c:pt>
                <c:pt idx="36254">
                  <c:v>-297.9545</c:v>
                </c:pt>
                <c:pt idx="36255">
                  <c:v>-297.95249999999999</c:v>
                </c:pt>
                <c:pt idx="36256">
                  <c:v>-297.95049999999998</c:v>
                </c:pt>
                <c:pt idx="36257">
                  <c:v>-297.94849999999997</c:v>
                </c:pt>
                <c:pt idx="36258">
                  <c:v>-297.94649999999996</c:v>
                </c:pt>
                <c:pt idx="36259">
                  <c:v>-297.94449999999995</c:v>
                </c:pt>
                <c:pt idx="36260">
                  <c:v>-297.9425</c:v>
                </c:pt>
                <c:pt idx="36261">
                  <c:v>-297.94049999999999</c:v>
                </c:pt>
                <c:pt idx="36262">
                  <c:v>-297.93849999999998</c:v>
                </c:pt>
                <c:pt idx="36263">
                  <c:v>-297.93649999999997</c:v>
                </c:pt>
                <c:pt idx="36264">
                  <c:v>-297.93449999999996</c:v>
                </c:pt>
                <c:pt idx="36265">
                  <c:v>-297.9325</c:v>
                </c:pt>
                <c:pt idx="36266">
                  <c:v>-297.93049999999999</c:v>
                </c:pt>
                <c:pt idx="36267">
                  <c:v>-297.92849999999999</c:v>
                </c:pt>
                <c:pt idx="36268">
                  <c:v>-297.92649999999998</c:v>
                </c:pt>
                <c:pt idx="36269">
                  <c:v>-297.92449999999997</c:v>
                </c:pt>
                <c:pt idx="36270">
                  <c:v>-297.92249999999996</c:v>
                </c:pt>
                <c:pt idx="36271">
                  <c:v>-297.92049999999995</c:v>
                </c:pt>
                <c:pt idx="36272">
                  <c:v>-297.91849999999999</c:v>
                </c:pt>
                <c:pt idx="36273">
                  <c:v>-297.91649999999998</c:v>
                </c:pt>
                <c:pt idx="36274">
                  <c:v>-297.91449999999998</c:v>
                </c:pt>
                <c:pt idx="36275">
                  <c:v>-297.91249999999997</c:v>
                </c:pt>
                <c:pt idx="36276">
                  <c:v>-297.91049999999996</c:v>
                </c:pt>
                <c:pt idx="36277">
                  <c:v>-297.9085</c:v>
                </c:pt>
                <c:pt idx="36278">
                  <c:v>-297.90649999999999</c:v>
                </c:pt>
                <c:pt idx="36279">
                  <c:v>-297.90449999999998</c:v>
                </c:pt>
                <c:pt idx="36280">
                  <c:v>-297.90249999999997</c:v>
                </c:pt>
                <c:pt idx="36281">
                  <c:v>-297.90049999999997</c:v>
                </c:pt>
                <c:pt idx="36282">
                  <c:v>-297.89850000000001</c:v>
                </c:pt>
                <c:pt idx="36283">
                  <c:v>-297.89649999999995</c:v>
                </c:pt>
                <c:pt idx="36284">
                  <c:v>-297.89449999999999</c:v>
                </c:pt>
                <c:pt idx="36285">
                  <c:v>-297.89249999999998</c:v>
                </c:pt>
                <c:pt idx="36286">
                  <c:v>-297.89049999999997</c:v>
                </c:pt>
                <c:pt idx="36287">
                  <c:v>-297.88849999999996</c:v>
                </c:pt>
                <c:pt idx="36288">
                  <c:v>-297.88649999999996</c:v>
                </c:pt>
                <c:pt idx="36289">
                  <c:v>-297.8845</c:v>
                </c:pt>
                <c:pt idx="36290">
                  <c:v>-297.88249999999999</c:v>
                </c:pt>
                <c:pt idx="36291">
                  <c:v>-297.88049999999998</c:v>
                </c:pt>
                <c:pt idx="36292">
                  <c:v>-297.87849999999997</c:v>
                </c:pt>
                <c:pt idx="36293">
                  <c:v>-297.87649999999996</c:v>
                </c:pt>
                <c:pt idx="36294">
                  <c:v>-297.87450000000001</c:v>
                </c:pt>
                <c:pt idx="36295">
                  <c:v>-297.87249999999995</c:v>
                </c:pt>
                <c:pt idx="36296">
                  <c:v>-297.87049999999999</c:v>
                </c:pt>
                <c:pt idx="36297">
                  <c:v>-297.86849999999998</c:v>
                </c:pt>
                <c:pt idx="36298">
                  <c:v>-297.86649999999997</c:v>
                </c:pt>
                <c:pt idx="36299">
                  <c:v>-297.86449999999996</c:v>
                </c:pt>
                <c:pt idx="36300">
                  <c:v>-297.86249999999995</c:v>
                </c:pt>
                <c:pt idx="36301">
                  <c:v>-297.8605</c:v>
                </c:pt>
                <c:pt idx="36302">
                  <c:v>-297.85849999999999</c:v>
                </c:pt>
                <c:pt idx="36303">
                  <c:v>-297.85649999999998</c:v>
                </c:pt>
                <c:pt idx="36304">
                  <c:v>-297.85449999999997</c:v>
                </c:pt>
                <c:pt idx="36305">
                  <c:v>-297.85249999999996</c:v>
                </c:pt>
                <c:pt idx="36306">
                  <c:v>-297.85050000000001</c:v>
                </c:pt>
                <c:pt idx="36307">
                  <c:v>-297.84849999999994</c:v>
                </c:pt>
                <c:pt idx="36308">
                  <c:v>-297.84649999999999</c:v>
                </c:pt>
                <c:pt idx="36309">
                  <c:v>-297.84449999999998</c:v>
                </c:pt>
                <c:pt idx="36310">
                  <c:v>-297.84249999999997</c:v>
                </c:pt>
                <c:pt idx="36311">
                  <c:v>-297.84049999999996</c:v>
                </c:pt>
                <c:pt idx="36312">
                  <c:v>-297.83849999999995</c:v>
                </c:pt>
                <c:pt idx="36313">
                  <c:v>-297.8365</c:v>
                </c:pt>
                <c:pt idx="36314">
                  <c:v>-297.83449999999999</c:v>
                </c:pt>
                <c:pt idx="36315">
                  <c:v>-297.83249999999998</c:v>
                </c:pt>
                <c:pt idx="36316">
                  <c:v>-297.83049999999997</c:v>
                </c:pt>
                <c:pt idx="36317">
                  <c:v>-297.82849999999996</c:v>
                </c:pt>
                <c:pt idx="36318">
                  <c:v>-297.82650000000001</c:v>
                </c:pt>
                <c:pt idx="36319">
                  <c:v>-297.82449999999994</c:v>
                </c:pt>
                <c:pt idx="36320">
                  <c:v>-297.82249999999999</c:v>
                </c:pt>
                <c:pt idx="36321">
                  <c:v>-297.82049999999998</c:v>
                </c:pt>
                <c:pt idx="36322">
                  <c:v>-297.81849999999997</c:v>
                </c:pt>
                <c:pt idx="36323">
                  <c:v>-297.81649999999996</c:v>
                </c:pt>
                <c:pt idx="36324">
                  <c:v>-297.81449999999995</c:v>
                </c:pt>
                <c:pt idx="36325">
                  <c:v>-297.8125</c:v>
                </c:pt>
                <c:pt idx="36326">
                  <c:v>-297.81049999999999</c:v>
                </c:pt>
                <c:pt idx="36327">
                  <c:v>-297.80849999999998</c:v>
                </c:pt>
                <c:pt idx="36328">
                  <c:v>-297.80649999999997</c:v>
                </c:pt>
                <c:pt idx="36329">
                  <c:v>-297.80449999999996</c:v>
                </c:pt>
                <c:pt idx="36330">
                  <c:v>-297.80250000000001</c:v>
                </c:pt>
                <c:pt idx="36331">
                  <c:v>-297.80049999999994</c:v>
                </c:pt>
                <c:pt idx="36332">
                  <c:v>-297.79849999999999</c:v>
                </c:pt>
                <c:pt idx="36333">
                  <c:v>-297.79649999999998</c:v>
                </c:pt>
                <c:pt idx="36334">
                  <c:v>-297.79449999999997</c:v>
                </c:pt>
                <c:pt idx="36335">
                  <c:v>-297.79249999999996</c:v>
                </c:pt>
                <c:pt idx="36336">
                  <c:v>-297.79049999999995</c:v>
                </c:pt>
                <c:pt idx="36337">
                  <c:v>-297.7885</c:v>
                </c:pt>
                <c:pt idx="36338">
                  <c:v>-297.78649999999999</c:v>
                </c:pt>
                <c:pt idx="36339">
                  <c:v>-297.78449999999998</c:v>
                </c:pt>
                <c:pt idx="36340">
                  <c:v>-297.78249999999997</c:v>
                </c:pt>
                <c:pt idx="36341">
                  <c:v>-297.78049999999996</c:v>
                </c:pt>
                <c:pt idx="36342">
                  <c:v>-297.77850000000001</c:v>
                </c:pt>
                <c:pt idx="36343">
                  <c:v>-297.77649999999994</c:v>
                </c:pt>
                <c:pt idx="36344">
                  <c:v>-297.77449999999999</c:v>
                </c:pt>
                <c:pt idx="36345">
                  <c:v>-297.77249999999998</c:v>
                </c:pt>
                <c:pt idx="36346">
                  <c:v>-297.77049999999997</c:v>
                </c:pt>
                <c:pt idx="36347">
                  <c:v>-297.76849999999996</c:v>
                </c:pt>
                <c:pt idx="36348">
                  <c:v>-297.76649999999995</c:v>
                </c:pt>
                <c:pt idx="36349">
                  <c:v>-297.7645</c:v>
                </c:pt>
                <c:pt idx="36350">
                  <c:v>-297.76249999999999</c:v>
                </c:pt>
                <c:pt idx="36351">
                  <c:v>-297.76049999999998</c:v>
                </c:pt>
                <c:pt idx="36352">
                  <c:v>-297.75849999999997</c:v>
                </c:pt>
                <c:pt idx="36353">
                  <c:v>-297.75649999999996</c:v>
                </c:pt>
                <c:pt idx="36354">
                  <c:v>-297.75450000000001</c:v>
                </c:pt>
                <c:pt idx="36355">
                  <c:v>-297.7525</c:v>
                </c:pt>
                <c:pt idx="36356">
                  <c:v>-297.75049999999999</c:v>
                </c:pt>
                <c:pt idx="36357">
                  <c:v>-297.74849999999998</c:v>
                </c:pt>
                <c:pt idx="36358">
                  <c:v>-297.74649999999997</c:v>
                </c:pt>
                <c:pt idx="36359">
                  <c:v>-297.74449999999996</c:v>
                </c:pt>
                <c:pt idx="36360">
                  <c:v>-297.74249999999995</c:v>
                </c:pt>
                <c:pt idx="36361">
                  <c:v>-297.7405</c:v>
                </c:pt>
                <c:pt idx="36362">
                  <c:v>-297.73849999999999</c:v>
                </c:pt>
                <c:pt idx="36363">
                  <c:v>-297.73649999999998</c:v>
                </c:pt>
                <c:pt idx="36364">
                  <c:v>-297.73449999999997</c:v>
                </c:pt>
                <c:pt idx="36365">
                  <c:v>-297.73249999999996</c:v>
                </c:pt>
                <c:pt idx="36366">
                  <c:v>-297.73050000000001</c:v>
                </c:pt>
                <c:pt idx="36367">
                  <c:v>-297.7285</c:v>
                </c:pt>
                <c:pt idx="36368">
                  <c:v>-297.72649999999999</c:v>
                </c:pt>
                <c:pt idx="36369">
                  <c:v>-297.72449999999998</c:v>
                </c:pt>
                <c:pt idx="36370">
                  <c:v>-297.72249999999997</c:v>
                </c:pt>
                <c:pt idx="36371">
                  <c:v>-297.72049999999996</c:v>
                </c:pt>
                <c:pt idx="36372">
                  <c:v>-297.71849999999995</c:v>
                </c:pt>
                <c:pt idx="36373">
                  <c:v>-297.7165</c:v>
                </c:pt>
                <c:pt idx="36374">
                  <c:v>-297.71449999999999</c:v>
                </c:pt>
                <c:pt idx="36375">
                  <c:v>-297.71249999999998</c:v>
                </c:pt>
                <c:pt idx="36376">
                  <c:v>-297.71049999999997</c:v>
                </c:pt>
                <c:pt idx="36377">
                  <c:v>-297.70849999999996</c:v>
                </c:pt>
                <c:pt idx="36378">
                  <c:v>-297.70650000000001</c:v>
                </c:pt>
                <c:pt idx="36379">
                  <c:v>-297.7045</c:v>
                </c:pt>
                <c:pt idx="36380">
                  <c:v>-297.70249999999999</c:v>
                </c:pt>
                <c:pt idx="36381">
                  <c:v>-297.70049999999998</c:v>
                </c:pt>
                <c:pt idx="36382">
                  <c:v>-297.69849999999997</c:v>
                </c:pt>
                <c:pt idx="36383">
                  <c:v>-297.69649999999996</c:v>
                </c:pt>
                <c:pt idx="36384">
                  <c:v>-297.69449999999995</c:v>
                </c:pt>
                <c:pt idx="36385">
                  <c:v>-297.6925</c:v>
                </c:pt>
                <c:pt idx="36386">
                  <c:v>-297.69049999999999</c:v>
                </c:pt>
                <c:pt idx="36387">
                  <c:v>-297.68849999999998</c:v>
                </c:pt>
                <c:pt idx="36388">
                  <c:v>-297.68649999999997</c:v>
                </c:pt>
                <c:pt idx="36389">
                  <c:v>-297.68449999999996</c:v>
                </c:pt>
                <c:pt idx="36390">
                  <c:v>-297.6825</c:v>
                </c:pt>
                <c:pt idx="36391">
                  <c:v>-297.68049999999999</c:v>
                </c:pt>
                <c:pt idx="36392">
                  <c:v>-297.67849999999999</c:v>
                </c:pt>
                <c:pt idx="36393">
                  <c:v>-297.67649999999998</c:v>
                </c:pt>
                <c:pt idx="36394">
                  <c:v>-297.67449999999997</c:v>
                </c:pt>
                <c:pt idx="36395">
                  <c:v>-297.67249999999996</c:v>
                </c:pt>
                <c:pt idx="36396">
                  <c:v>-297.67049999999995</c:v>
                </c:pt>
                <c:pt idx="36397">
                  <c:v>-297.66849999999999</c:v>
                </c:pt>
                <c:pt idx="36398">
                  <c:v>-297.66649999999998</c:v>
                </c:pt>
                <c:pt idx="36399">
                  <c:v>-297.66449999999998</c:v>
                </c:pt>
                <c:pt idx="36400">
                  <c:v>-297.66249999999997</c:v>
                </c:pt>
                <c:pt idx="36401">
                  <c:v>-297.66049999999996</c:v>
                </c:pt>
                <c:pt idx="36402">
                  <c:v>-297.6585</c:v>
                </c:pt>
                <c:pt idx="36403">
                  <c:v>-297.65649999999999</c:v>
                </c:pt>
                <c:pt idx="36404">
                  <c:v>-297.65449999999998</c:v>
                </c:pt>
                <c:pt idx="36405">
                  <c:v>-297.65249999999997</c:v>
                </c:pt>
                <c:pt idx="36406">
                  <c:v>-297.65049999999997</c:v>
                </c:pt>
                <c:pt idx="36407">
                  <c:v>-297.64850000000001</c:v>
                </c:pt>
                <c:pt idx="36408">
                  <c:v>-297.64649999999995</c:v>
                </c:pt>
                <c:pt idx="36409">
                  <c:v>-297.64449999999999</c:v>
                </c:pt>
                <c:pt idx="36410">
                  <c:v>-297.64249999999998</c:v>
                </c:pt>
                <c:pt idx="36411">
                  <c:v>-297.64049999999997</c:v>
                </c:pt>
                <c:pt idx="36412">
                  <c:v>-297.63849999999996</c:v>
                </c:pt>
                <c:pt idx="36413">
                  <c:v>-297.63649999999996</c:v>
                </c:pt>
                <c:pt idx="36414">
                  <c:v>-297.6345</c:v>
                </c:pt>
                <c:pt idx="36415">
                  <c:v>-297.63249999999999</c:v>
                </c:pt>
                <c:pt idx="36416">
                  <c:v>-297.63049999999998</c:v>
                </c:pt>
                <c:pt idx="36417">
                  <c:v>-297.62849999999997</c:v>
                </c:pt>
                <c:pt idx="36418">
                  <c:v>-297.62649999999996</c:v>
                </c:pt>
                <c:pt idx="36419">
                  <c:v>-297.62450000000001</c:v>
                </c:pt>
                <c:pt idx="36420">
                  <c:v>-297.62249999999995</c:v>
                </c:pt>
                <c:pt idx="36421">
                  <c:v>-297.62049999999999</c:v>
                </c:pt>
                <c:pt idx="36422">
                  <c:v>-297.61849999999998</c:v>
                </c:pt>
                <c:pt idx="36423">
                  <c:v>-297.61649999999997</c:v>
                </c:pt>
                <c:pt idx="36424">
                  <c:v>-297.61449999999996</c:v>
                </c:pt>
                <c:pt idx="36425">
                  <c:v>-297.61249999999995</c:v>
                </c:pt>
                <c:pt idx="36426">
                  <c:v>-297.6105</c:v>
                </c:pt>
                <c:pt idx="36427">
                  <c:v>-297.60849999999999</c:v>
                </c:pt>
                <c:pt idx="36428">
                  <c:v>-297.60649999999998</c:v>
                </c:pt>
                <c:pt idx="36429">
                  <c:v>-297.60449999999997</c:v>
                </c:pt>
                <c:pt idx="36430">
                  <c:v>-297.60249999999996</c:v>
                </c:pt>
                <c:pt idx="36431">
                  <c:v>-297.60050000000001</c:v>
                </c:pt>
                <c:pt idx="36432">
                  <c:v>-297.59849999999994</c:v>
                </c:pt>
                <c:pt idx="36433">
                  <c:v>-297.59649999999999</c:v>
                </c:pt>
                <c:pt idx="36434">
                  <c:v>-297.59449999999998</c:v>
                </c:pt>
                <c:pt idx="36435">
                  <c:v>-297.59249999999997</c:v>
                </c:pt>
                <c:pt idx="36436">
                  <c:v>-297.59049999999996</c:v>
                </c:pt>
                <c:pt idx="36437">
                  <c:v>-297.58849999999995</c:v>
                </c:pt>
                <c:pt idx="36438">
                  <c:v>-297.5865</c:v>
                </c:pt>
                <c:pt idx="36439">
                  <c:v>-297.58449999999999</c:v>
                </c:pt>
                <c:pt idx="36440">
                  <c:v>-297.58249999999998</c:v>
                </c:pt>
                <c:pt idx="36441">
                  <c:v>-297.58049999999997</c:v>
                </c:pt>
                <c:pt idx="36442">
                  <c:v>-297.57849999999996</c:v>
                </c:pt>
                <c:pt idx="36443">
                  <c:v>-297.57650000000001</c:v>
                </c:pt>
                <c:pt idx="36444">
                  <c:v>-297.57449999999994</c:v>
                </c:pt>
                <c:pt idx="36445">
                  <c:v>-297.57249999999999</c:v>
                </c:pt>
                <c:pt idx="36446">
                  <c:v>-297.57049999999998</c:v>
                </c:pt>
                <c:pt idx="36447">
                  <c:v>-297.56849999999997</c:v>
                </c:pt>
                <c:pt idx="36448">
                  <c:v>-297.56649999999996</c:v>
                </c:pt>
                <c:pt idx="36449">
                  <c:v>-297.56449999999995</c:v>
                </c:pt>
                <c:pt idx="36450">
                  <c:v>-297.5625</c:v>
                </c:pt>
                <c:pt idx="36451">
                  <c:v>-297.56049999999999</c:v>
                </c:pt>
                <c:pt idx="36452">
                  <c:v>-297.55849999999998</c:v>
                </c:pt>
                <c:pt idx="36453">
                  <c:v>-297.55649999999997</c:v>
                </c:pt>
                <c:pt idx="36454">
                  <c:v>-297.55449999999996</c:v>
                </c:pt>
                <c:pt idx="36455">
                  <c:v>-297.55250000000001</c:v>
                </c:pt>
                <c:pt idx="36456">
                  <c:v>-297.55049999999994</c:v>
                </c:pt>
                <c:pt idx="36457">
                  <c:v>-297.54849999999999</c:v>
                </c:pt>
                <c:pt idx="36458">
                  <c:v>-297.54649999999998</c:v>
                </c:pt>
                <c:pt idx="36459">
                  <c:v>-297.54449999999997</c:v>
                </c:pt>
                <c:pt idx="36460">
                  <c:v>-297.54249999999996</c:v>
                </c:pt>
                <c:pt idx="36461">
                  <c:v>-297.54049999999995</c:v>
                </c:pt>
                <c:pt idx="36462">
                  <c:v>-297.5385</c:v>
                </c:pt>
                <c:pt idx="36463">
                  <c:v>-297.53649999999999</c:v>
                </c:pt>
                <c:pt idx="36464">
                  <c:v>-297.53449999999998</c:v>
                </c:pt>
                <c:pt idx="36465">
                  <c:v>-297.53249999999997</c:v>
                </c:pt>
                <c:pt idx="36466">
                  <c:v>-297.53049999999996</c:v>
                </c:pt>
                <c:pt idx="36467">
                  <c:v>-297.52850000000001</c:v>
                </c:pt>
                <c:pt idx="36468">
                  <c:v>-297.52649999999994</c:v>
                </c:pt>
                <c:pt idx="36469">
                  <c:v>-297.52449999999999</c:v>
                </c:pt>
                <c:pt idx="36470">
                  <c:v>-297.52249999999998</c:v>
                </c:pt>
                <c:pt idx="36471">
                  <c:v>-297.52049999999997</c:v>
                </c:pt>
                <c:pt idx="36472">
                  <c:v>-297.51849999999996</c:v>
                </c:pt>
                <c:pt idx="36473">
                  <c:v>-297.51649999999995</c:v>
                </c:pt>
                <c:pt idx="36474">
                  <c:v>-297.5145</c:v>
                </c:pt>
                <c:pt idx="36475">
                  <c:v>-297.51249999999999</c:v>
                </c:pt>
                <c:pt idx="36476">
                  <c:v>-297.51049999999998</c:v>
                </c:pt>
                <c:pt idx="36477">
                  <c:v>-297.50849999999997</c:v>
                </c:pt>
                <c:pt idx="36478">
                  <c:v>-297.50649999999996</c:v>
                </c:pt>
                <c:pt idx="36479">
                  <c:v>-297.50450000000001</c:v>
                </c:pt>
                <c:pt idx="36480">
                  <c:v>-297.5025</c:v>
                </c:pt>
                <c:pt idx="36481">
                  <c:v>-297.50049999999999</c:v>
                </c:pt>
                <c:pt idx="36482">
                  <c:v>-297.49849999999998</c:v>
                </c:pt>
                <c:pt idx="36483">
                  <c:v>-297.49649999999997</c:v>
                </c:pt>
                <c:pt idx="36484">
                  <c:v>-297.49449999999996</c:v>
                </c:pt>
                <c:pt idx="36485">
                  <c:v>-297.49249999999995</c:v>
                </c:pt>
                <c:pt idx="36486">
                  <c:v>-297.4905</c:v>
                </c:pt>
                <c:pt idx="36487">
                  <c:v>-297.48849999999999</c:v>
                </c:pt>
                <c:pt idx="36488">
                  <c:v>-297.48649999999998</c:v>
                </c:pt>
                <c:pt idx="36489">
                  <c:v>-297.48449999999997</c:v>
                </c:pt>
                <c:pt idx="36490">
                  <c:v>-297.48249999999996</c:v>
                </c:pt>
                <c:pt idx="36491">
                  <c:v>-297.48050000000001</c:v>
                </c:pt>
                <c:pt idx="36492">
                  <c:v>-297.4785</c:v>
                </c:pt>
                <c:pt idx="36493">
                  <c:v>-297.47649999999999</c:v>
                </c:pt>
                <c:pt idx="36494">
                  <c:v>-297.47449999999998</c:v>
                </c:pt>
                <c:pt idx="36495">
                  <c:v>-297.47249999999997</c:v>
                </c:pt>
                <c:pt idx="36496">
                  <c:v>-297.47049999999996</c:v>
                </c:pt>
                <c:pt idx="36497">
                  <c:v>-297.46849999999995</c:v>
                </c:pt>
                <c:pt idx="36498">
                  <c:v>-297.4665</c:v>
                </c:pt>
                <c:pt idx="36499">
                  <c:v>-297.46449999999999</c:v>
                </c:pt>
                <c:pt idx="36500">
                  <c:v>-297.46249999999998</c:v>
                </c:pt>
                <c:pt idx="36501">
                  <c:v>-297.46049999999997</c:v>
                </c:pt>
                <c:pt idx="36502">
                  <c:v>-297.45849999999996</c:v>
                </c:pt>
                <c:pt idx="36503">
                  <c:v>-297.45650000000001</c:v>
                </c:pt>
                <c:pt idx="36504">
                  <c:v>-297.4545</c:v>
                </c:pt>
                <c:pt idx="36505">
                  <c:v>-297.45249999999999</c:v>
                </c:pt>
                <c:pt idx="36506">
                  <c:v>-297.45049999999998</c:v>
                </c:pt>
                <c:pt idx="36507">
                  <c:v>-297.44849999999997</c:v>
                </c:pt>
                <c:pt idx="36508">
                  <c:v>-297.44649999999996</c:v>
                </c:pt>
                <c:pt idx="36509">
                  <c:v>-297.44449999999995</c:v>
                </c:pt>
                <c:pt idx="36510">
                  <c:v>-297.4425</c:v>
                </c:pt>
                <c:pt idx="36511">
                  <c:v>-297.44049999999999</c:v>
                </c:pt>
                <c:pt idx="36512">
                  <c:v>-297.43849999999998</c:v>
                </c:pt>
                <c:pt idx="36513">
                  <c:v>-297.43649999999997</c:v>
                </c:pt>
                <c:pt idx="36514">
                  <c:v>-297.43449999999996</c:v>
                </c:pt>
                <c:pt idx="36515">
                  <c:v>-297.4325</c:v>
                </c:pt>
                <c:pt idx="36516">
                  <c:v>-297.43049999999999</c:v>
                </c:pt>
                <c:pt idx="36517">
                  <c:v>-297.42849999999999</c:v>
                </c:pt>
                <c:pt idx="36518">
                  <c:v>-297.42649999999998</c:v>
                </c:pt>
                <c:pt idx="36519">
                  <c:v>-297.42449999999997</c:v>
                </c:pt>
                <c:pt idx="36520">
                  <c:v>-297.42249999999996</c:v>
                </c:pt>
                <c:pt idx="36521">
                  <c:v>-297.42049999999995</c:v>
                </c:pt>
                <c:pt idx="36522">
                  <c:v>-297.41849999999999</c:v>
                </c:pt>
                <c:pt idx="36523">
                  <c:v>-297.41649999999998</c:v>
                </c:pt>
                <c:pt idx="36524">
                  <c:v>-297.41449999999998</c:v>
                </c:pt>
                <c:pt idx="36525">
                  <c:v>-297.41249999999997</c:v>
                </c:pt>
                <c:pt idx="36526">
                  <c:v>-297.41049999999996</c:v>
                </c:pt>
                <c:pt idx="36527">
                  <c:v>-297.4085</c:v>
                </c:pt>
                <c:pt idx="36528">
                  <c:v>-297.40649999999999</c:v>
                </c:pt>
                <c:pt idx="36529">
                  <c:v>-297.40449999999998</c:v>
                </c:pt>
                <c:pt idx="36530">
                  <c:v>-297.40249999999997</c:v>
                </c:pt>
                <c:pt idx="36531">
                  <c:v>-297.40049999999997</c:v>
                </c:pt>
                <c:pt idx="36532">
                  <c:v>-297.39850000000001</c:v>
                </c:pt>
                <c:pt idx="36533">
                  <c:v>-297.39649999999995</c:v>
                </c:pt>
                <c:pt idx="36534">
                  <c:v>-297.39449999999999</c:v>
                </c:pt>
                <c:pt idx="36535">
                  <c:v>-297.39249999999998</c:v>
                </c:pt>
                <c:pt idx="36536">
                  <c:v>-297.39049999999997</c:v>
                </c:pt>
                <c:pt idx="36537">
                  <c:v>-297.38849999999996</c:v>
                </c:pt>
                <c:pt idx="36538">
                  <c:v>-297.38649999999996</c:v>
                </c:pt>
                <c:pt idx="36539">
                  <c:v>-297.3845</c:v>
                </c:pt>
                <c:pt idx="36540">
                  <c:v>-297.38249999999999</c:v>
                </c:pt>
                <c:pt idx="36541">
                  <c:v>-297.38049999999998</c:v>
                </c:pt>
                <c:pt idx="36542">
                  <c:v>-297.37849999999997</c:v>
                </c:pt>
                <c:pt idx="36543">
                  <c:v>-297.37649999999996</c:v>
                </c:pt>
                <c:pt idx="36544">
                  <c:v>-297.37450000000001</c:v>
                </c:pt>
                <c:pt idx="36545">
                  <c:v>-297.37249999999995</c:v>
                </c:pt>
                <c:pt idx="36546">
                  <c:v>-297.37049999999999</c:v>
                </c:pt>
                <c:pt idx="36547">
                  <c:v>-297.36849999999998</c:v>
                </c:pt>
                <c:pt idx="36548">
                  <c:v>-297.36649999999997</c:v>
                </c:pt>
                <c:pt idx="36549">
                  <c:v>-297.36449999999996</c:v>
                </c:pt>
                <c:pt idx="36550">
                  <c:v>-297.36249999999995</c:v>
                </c:pt>
                <c:pt idx="36551">
                  <c:v>-297.3605</c:v>
                </c:pt>
                <c:pt idx="36552">
                  <c:v>-297.35849999999999</c:v>
                </c:pt>
                <c:pt idx="36553">
                  <c:v>-297.35649999999998</c:v>
                </c:pt>
                <c:pt idx="36554">
                  <c:v>-297.35449999999997</c:v>
                </c:pt>
                <c:pt idx="36555">
                  <c:v>-297.35249999999996</c:v>
                </c:pt>
                <c:pt idx="36556">
                  <c:v>-297.35050000000001</c:v>
                </c:pt>
                <c:pt idx="36557">
                  <c:v>-297.34849999999994</c:v>
                </c:pt>
                <c:pt idx="36558">
                  <c:v>-297.34649999999999</c:v>
                </c:pt>
                <c:pt idx="36559">
                  <c:v>-297.34449999999998</c:v>
                </c:pt>
                <c:pt idx="36560">
                  <c:v>-297.34249999999997</c:v>
                </c:pt>
                <c:pt idx="36561">
                  <c:v>-297.34049999999996</c:v>
                </c:pt>
                <c:pt idx="36562">
                  <c:v>-297.33849999999995</c:v>
                </c:pt>
                <c:pt idx="36563">
                  <c:v>-297.3365</c:v>
                </c:pt>
                <c:pt idx="36564">
                  <c:v>-297.33449999999999</c:v>
                </c:pt>
                <c:pt idx="36565">
                  <c:v>-297.33249999999998</c:v>
                </c:pt>
                <c:pt idx="36566">
                  <c:v>-297.33049999999997</c:v>
                </c:pt>
                <c:pt idx="36567">
                  <c:v>-297.32849999999996</c:v>
                </c:pt>
                <c:pt idx="36568">
                  <c:v>-297.32650000000001</c:v>
                </c:pt>
                <c:pt idx="36569">
                  <c:v>-297.32449999999994</c:v>
                </c:pt>
                <c:pt idx="36570">
                  <c:v>-297.32249999999999</c:v>
                </c:pt>
                <c:pt idx="36571">
                  <c:v>-297.32049999999998</c:v>
                </c:pt>
                <c:pt idx="36572">
                  <c:v>-297.31849999999997</c:v>
                </c:pt>
                <c:pt idx="36573">
                  <c:v>-297.31649999999996</c:v>
                </c:pt>
                <c:pt idx="36574">
                  <c:v>-297.31449999999995</c:v>
                </c:pt>
                <c:pt idx="36575">
                  <c:v>-297.3125</c:v>
                </c:pt>
                <c:pt idx="36576">
                  <c:v>-297.31049999999999</c:v>
                </c:pt>
                <c:pt idx="36577">
                  <c:v>-297.30849999999998</c:v>
                </c:pt>
                <c:pt idx="36578">
                  <c:v>-297.30649999999997</c:v>
                </c:pt>
                <c:pt idx="36579">
                  <c:v>-297.30449999999996</c:v>
                </c:pt>
                <c:pt idx="36580">
                  <c:v>-297.30250000000001</c:v>
                </c:pt>
                <c:pt idx="36581">
                  <c:v>-297.30049999999994</c:v>
                </c:pt>
                <c:pt idx="36582">
                  <c:v>-297.29849999999999</c:v>
                </c:pt>
                <c:pt idx="36583">
                  <c:v>-297.29649999999998</c:v>
                </c:pt>
                <c:pt idx="36584">
                  <c:v>-297.29449999999997</c:v>
                </c:pt>
                <c:pt idx="36585">
                  <c:v>-297.29249999999996</c:v>
                </c:pt>
                <c:pt idx="36586">
                  <c:v>-297.29049999999995</c:v>
                </c:pt>
                <c:pt idx="36587">
                  <c:v>-297.2885</c:v>
                </c:pt>
                <c:pt idx="36588">
                  <c:v>-297.28649999999999</c:v>
                </c:pt>
                <c:pt idx="36589">
                  <c:v>-297.28449999999998</c:v>
                </c:pt>
                <c:pt idx="36590">
                  <c:v>-297.28249999999997</c:v>
                </c:pt>
                <c:pt idx="36591">
                  <c:v>-297.28049999999996</c:v>
                </c:pt>
                <c:pt idx="36592">
                  <c:v>-297.27850000000001</c:v>
                </c:pt>
                <c:pt idx="36593">
                  <c:v>-297.27649999999994</c:v>
                </c:pt>
                <c:pt idx="36594">
                  <c:v>-297.27449999999999</c:v>
                </c:pt>
                <c:pt idx="36595">
                  <c:v>-297.27249999999998</c:v>
                </c:pt>
                <c:pt idx="36596">
                  <c:v>-297.27049999999997</c:v>
                </c:pt>
                <c:pt idx="36597">
                  <c:v>-297.26849999999996</c:v>
                </c:pt>
                <c:pt idx="36598">
                  <c:v>-297.26649999999995</c:v>
                </c:pt>
                <c:pt idx="36599">
                  <c:v>-297.2645</c:v>
                </c:pt>
                <c:pt idx="36600">
                  <c:v>-297.26249999999999</c:v>
                </c:pt>
                <c:pt idx="36601">
                  <c:v>-297.26049999999998</c:v>
                </c:pt>
                <c:pt idx="36602">
                  <c:v>-297.25849999999997</c:v>
                </c:pt>
                <c:pt idx="36603">
                  <c:v>-297.25649999999996</c:v>
                </c:pt>
                <c:pt idx="36604">
                  <c:v>-297.25450000000001</c:v>
                </c:pt>
                <c:pt idx="36605">
                  <c:v>-297.2525</c:v>
                </c:pt>
                <c:pt idx="36606">
                  <c:v>-297.25049999999999</c:v>
                </c:pt>
                <c:pt idx="36607">
                  <c:v>-297.24849999999998</c:v>
                </c:pt>
                <c:pt idx="36608">
                  <c:v>-297.24649999999997</c:v>
                </c:pt>
                <c:pt idx="36609">
                  <c:v>-297.24449999999996</c:v>
                </c:pt>
                <c:pt idx="36610">
                  <c:v>-297.24249999999995</c:v>
                </c:pt>
                <c:pt idx="36611">
                  <c:v>-297.2405</c:v>
                </c:pt>
                <c:pt idx="36612">
                  <c:v>-297.23849999999999</c:v>
                </c:pt>
                <c:pt idx="36613">
                  <c:v>-297.23649999999998</c:v>
                </c:pt>
                <c:pt idx="36614">
                  <c:v>-297.23449999999997</c:v>
                </c:pt>
                <c:pt idx="36615">
                  <c:v>-297.23249999999996</c:v>
                </c:pt>
                <c:pt idx="36616">
                  <c:v>-297.23050000000001</c:v>
                </c:pt>
                <c:pt idx="36617">
                  <c:v>-297.2285</c:v>
                </c:pt>
                <c:pt idx="36618">
                  <c:v>-297.22649999999999</c:v>
                </c:pt>
                <c:pt idx="36619">
                  <c:v>-297.22449999999998</c:v>
                </c:pt>
                <c:pt idx="36620">
                  <c:v>-297.22249999999997</c:v>
                </c:pt>
                <c:pt idx="36621">
                  <c:v>-297.22049999999996</c:v>
                </c:pt>
                <c:pt idx="36622">
                  <c:v>-297.21849999999995</c:v>
                </c:pt>
                <c:pt idx="36623">
                  <c:v>-297.2165</c:v>
                </c:pt>
                <c:pt idx="36624">
                  <c:v>-297.21449999999999</c:v>
                </c:pt>
                <c:pt idx="36625">
                  <c:v>-297.21249999999998</c:v>
                </c:pt>
                <c:pt idx="36626">
                  <c:v>-297.21049999999997</c:v>
                </c:pt>
                <c:pt idx="36627">
                  <c:v>-297.20849999999996</c:v>
                </c:pt>
                <c:pt idx="36628">
                  <c:v>-297.20650000000001</c:v>
                </c:pt>
                <c:pt idx="36629">
                  <c:v>-297.2045</c:v>
                </c:pt>
                <c:pt idx="36630">
                  <c:v>-297.20249999999999</c:v>
                </c:pt>
                <c:pt idx="36631">
                  <c:v>-297.20049999999998</c:v>
                </c:pt>
                <c:pt idx="36632">
                  <c:v>-297.19849999999997</c:v>
                </c:pt>
                <c:pt idx="36633">
                  <c:v>-297.19649999999996</c:v>
                </c:pt>
                <c:pt idx="36634">
                  <c:v>-297.19449999999995</c:v>
                </c:pt>
                <c:pt idx="36635">
                  <c:v>-297.1925</c:v>
                </c:pt>
                <c:pt idx="36636">
                  <c:v>-297.19049999999999</c:v>
                </c:pt>
                <c:pt idx="36637">
                  <c:v>-297.18849999999998</c:v>
                </c:pt>
                <c:pt idx="36638">
                  <c:v>-297.18649999999997</c:v>
                </c:pt>
                <c:pt idx="36639">
                  <c:v>-297.18449999999996</c:v>
                </c:pt>
                <c:pt idx="36640">
                  <c:v>-297.1825</c:v>
                </c:pt>
                <c:pt idx="36641">
                  <c:v>-297.18049999999999</c:v>
                </c:pt>
                <c:pt idx="36642">
                  <c:v>-297.17849999999999</c:v>
                </c:pt>
                <c:pt idx="36643">
                  <c:v>-297.17649999999998</c:v>
                </c:pt>
                <c:pt idx="36644">
                  <c:v>-297.17449999999997</c:v>
                </c:pt>
                <c:pt idx="36645">
                  <c:v>-297.17249999999996</c:v>
                </c:pt>
                <c:pt idx="36646">
                  <c:v>-297.17049999999995</c:v>
                </c:pt>
                <c:pt idx="36647">
                  <c:v>-297.16849999999999</c:v>
                </c:pt>
                <c:pt idx="36648">
                  <c:v>-297.16649999999998</c:v>
                </c:pt>
                <c:pt idx="36649">
                  <c:v>-297.16449999999998</c:v>
                </c:pt>
                <c:pt idx="36650">
                  <c:v>-297.16249999999997</c:v>
                </c:pt>
                <c:pt idx="36651">
                  <c:v>-297.16049999999996</c:v>
                </c:pt>
                <c:pt idx="36652">
                  <c:v>-297.1585</c:v>
                </c:pt>
                <c:pt idx="36653">
                  <c:v>-297.15649999999999</c:v>
                </c:pt>
                <c:pt idx="36654">
                  <c:v>-297.15449999999998</c:v>
                </c:pt>
                <c:pt idx="36655">
                  <c:v>-297.15249999999997</c:v>
                </c:pt>
                <c:pt idx="36656">
                  <c:v>-297.15049999999997</c:v>
                </c:pt>
                <c:pt idx="36657">
                  <c:v>-297.14850000000001</c:v>
                </c:pt>
                <c:pt idx="36658">
                  <c:v>-297.14649999999995</c:v>
                </c:pt>
                <c:pt idx="36659">
                  <c:v>-297.14449999999999</c:v>
                </c:pt>
                <c:pt idx="36660">
                  <c:v>-297.14249999999998</c:v>
                </c:pt>
                <c:pt idx="36661">
                  <c:v>-297.14049999999997</c:v>
                </c:pt>
                <c:pt idx="36662">
                  <c:v>-297.13849999999996</c:v>
                </c:pt>
                <c:pt idx="36663">
                  <c:v>-297.13649999999996</c:v>
                </c:pt>
                <c:pt idx="36664">
                  <c:v>-297.1345</c:v>
                </c:pt>
                <c:pt idx="36665">
                  <c:v>-297.13249999999999</c:v>
                </c:pt>
                <c:pt idx="36666">
                  <c:v>-297.13049999999998</c:v>
                </c:pt>
                <c:pt idx="36667">
                  <c:v>-297.12849999999997</c:v>
                </c:pt>
                <c:pt idx="36668">
                  <c:v>-297.12649999999996</c:v>
                </c:pt>
                <c:pt idx="36669">
                  <c:v>-297.12450000000001</c:v>
                </c:pt>
                <c:pt idx="36670">
                  <c:v>-297.12249999999995</c:v>
                </c:pt>
                <c:pt idx="36671">
                  <c:v>-297.12049999999999</c:v>
                </c:pt>
                <c:pt idx="36672">
                  <c:v>-297.11849999999998</c:v>
                </c:pt>
                <c:pt idx="36673">
                  <c:v>-297.11649999999997</c:v>
                </c:pt>
                <c:pt idx="36674">
                  <c:v>-297.11449999999996</c:v>
                </c:pt>
                <c:pt idx="36675">
                  <c:v>-297.11249999999995</c:v>
                </c:pt>
                <c:pt idx="36676">
                  <c:v>-297.1105</c:v>
                </c:pt>
                <c:pt idx="36677">
                  <c:v>-297.10849999999999</c:v>
                </c:pt>
                <c:pt idx="36678">
                  <c:v>-297.10649999999998</c:v>
                </c:pt>
                <c:pt idx="36679">
                  <c:v>-297.10449999999997</c:v>
                </c:pt>
                <c:pt idx="36680">
                  <c:v>-297.10249999999996</c:v>
                </c:pt>
                <c:pt idx="36681">
                  <c:v>-297.10050000000001</c:v>
                </c:pt>
                <c:pt idx="36682">
                  <c:v>-297.09849999999994</c:v>
                </c:pt>
                <c:pt idx="36683">
                  <c:v>-297.09649999999999</c:v>
                </c:pt>
                <c:pt idx="36684">
                  <c:v>-297.09449999999998</c:v>
                </c:pt>
                <c:pt idx="36685">
                  <c:v>-297.09249999999997</c:v>
                </c:pt>
                <c:pt idx="36686">
                  <c:v>-297.09049999999996</c:v>
                </c:pt>
                <c:pt idx="36687">
                  <c:v>-297.08849999999995</c:v>
                </c:pt>
                <c:pt idx="36688">
                  <c:v>-297.0865</c:v>
                </c:pt>
                <c:pt idx="36689">
                  <c:v>-297.08449999999999</c:v>
                </c:pt>
                <c:pt idx="36690">
                  <c:v>-297.08249999999998</c:v>
                </c:pt>
                <c:pt idx="36691">
                  <c:v>-297.08049999999997</c:v>
                </c:pt>
                <c:pt idx="36692">
                  <c:v>-297.07849999999996</c:v>
                </c:pt>
                <c:pt idx="36693">
                  <c:v>-297.07650000000001</c:v>
                </c:pt>
                <c:pt idx="36694">
                  <c:v>-297.07449999999994</c:v>
                </c:pt>
                <c:pt idx="36695">
                  <c:v>-297.07249999999999</c:v>
                </c:pt>
                <c:pt idx="36696">
                  <c:v>-297.07049999999998</c:v>
                </c:pt>
                <c:pt idx="36697">
                  <c:v>-297.06849999999997</c:v>
                </c:pt>
                <c:pt idx="36698">
                  <c:v>-297.06649999999996</c:v>
                </c:pt>
                <c:pt idx="36699">
                  <c:v>-297.06449999999995</c:v>
                </c:pt>
                <c:pt idx="36700">
                  <c:v>-297.0625</c:v>
                </c:pt>
                <c:pt idx="36701">
                  <c:v>-297.06049999999999</c:v>
                </c:pt>
                <c:pt idx="36702">
                  <c:v>-297.05849999999998</c:v>
                </c:pt>
                <c:pt idx="36703">
                  <c:v>-297.05649999999997</c:v>
                </c:pt>
                <c:pt idx="36704">
                  <c:v>-297.05449999999996</c:v>
                </c:pt>
                <c:pt idx="36705">
                  <c:v>-297.05250000000001</c:v>
                </c:pt>
                <c:pt idx="36706">
                  <c:v>-297.05049999999994</c:v>
                </c:pt>
                <c:pt idx="36707">
                  <c:v>-297.04849999999999</c:v>
                </c:pt>
                <c:pt idx="36708">
                  <c:v>-297.04649999999998</c:v>
                </c:pt>
                <c:pt idx="36709">
                  <c:v>-297.04449999999997</c:v>
                </c:pt>
                <c:pt idx="36710">
                  <c:v>-297.04249999999996</c:v>
                </c:pt>
                <c:pt idx="36711">
                  <c:v>-297.04049999999995</c:v>
                </c:pt>
                <c:pt idx="36712">
                  <c:v>-297.0385</c:v>
                </c:pt>
                <c:pt idx="36713">
                  <c:v>-297.03649999999999</c:v>
                </c:pt>
                <c:pt idx="36714">
                  <c:v>-297.03449999999998</c:v>
                </c:pt>
                <c:pt idx="36715">
                  <c:v>-297.03249999999997</c:v>
                </c:pt>
                <c:pt idx="36716">
                  <c:v>-297.03049999999996</c:v>
                </c:pt>
                <c:pt idx="36717">
                  <c:v>-297.02850000000001</c:v>
                </c:pt>
                <c:pt idx="36718">
                  <c:v>-297.02649999999994</c:v>
                </c:pt>
                <c:pt idx="36719">
                  <c:v>-297.02449999999999</c:v>
                </c:pt>
                <c:pt idx="36720">
                  <c:v>-297.02249999999998</c:v>
                </c:pt>
                <c:pt idx="36721">
                  <c:v>-297.02049999999997</c:v>
                </c:pt>
                <c:pt idx="36722">
                  <c:v>-297.01849999999996</c:v>
                </c:pt>
                <c:pt idx="36723">
                  <c:v>-297.01649999999995</c:v>
                </c:pt>
                <c:pt idx="36724">
                  <c:v>-297.0145</c:v>
                </c:pt>
                <c:pt idx="36725">
                  <c:v>-297.01249999999999</c:v>
                </c:pt>
                <c:pt idx="36726">
                  <c:v>-297.01049999999998</c:v>
                </c:pt>
                <c:pt idx="36727">
                  <c:v>-297.00849999999997</c:v>
                </c:pt>
                <c:pt idx="36728">
                  <c:v>-297.00649999999996</c:v>
                </c:pt>
                <c:pt idx="36729">
                  <c:v>-297.00450000000001</c:v>
                </c:pt>
                <c:pt idx="36730">
                  <c:v>-297.0025</c:v>
                </c:pt>
                <c:pt idx="36731">
                  <c:v>-297.00049999999999</c:v>
                </c:pt>
                <c:pt idx="36732">
                  <c:v>-296.99849999999998</c:v>
                </c:pt>
                <c:pt idx="36733">
                  <c:v>-296.99649999999997</c:v>
                </c:pt>
                <c:pt idx="36734">
                  <c:v>-296.99449999999996</c:v>
                </c:pt>
                <c:pt idx="36735">
                  <c:v>-296.99249999999995</c:v>
                </c:pt>
                <c:pt idx="36736">
                  <c:v>-296.9905</c:v>
                </c:pt>
                <c:pt idx="36737">
                  <c:v>-296.98849999999999</c:v>
                </c:pt>
                <c:pt idx="36738">
                  <c:v>-296.98649999999998</c:v>
                </c:pt>
                <c:pt idx="36739">
                  <c:v>-296.98449999999997</c:v>
                </c:pt>
                <c:pt idx="36740">
                  <c:v>-296.98249999999996</c:v>
                </c:pt>
                <c:pt idx="36741">
                  <c:v>-296.98050000000001</c:v>
                </c:pt>
                <c:pt idx="36742">
                  <c:v>-296.9785</c:v>
                </c:pt>
                <c:pt idx="36743">
                  <c:v>-296.97649999999999</c:v>
                </c:pt>
                <c:pt idx="36744">
                  <c:v>-296.97449999999998</c:v>
                </c:pt>
                <c:pt idx="36745">
                  <c:v>-296.97249999999997</c:v>
                </c:pt>
                <c:pt idx="36746">
                  <c:v>-296.97049999999996</c:v>
                </c:pt>
                <c:pt idx="36747">
                  <c:v>-296.96849999999995</c:v>
                </c:pt>
                <c:pt idx="36748">
                  <c:v>-296.9665</c:v>
                </c:pt>
                <c:pt idx="36749">
                  <c:v>-296.96449999999999</c:v>
                </c:pt>
                <c:pt idx="36750">
                  <c:v>-296.96249999999998</c:v>
                </c:pt>
                <c:pt idx="36751">
                  <c:v>-296.96049999999997</c:v>
                </c:pt>
                <c:pt idx="36752">
                  <c:v>-296.95849999999996</c:v>
                </c:pt>
                <c:pt idx="36753">
                  <c:v>-296.95650000000001</c:v>
                </c:pt>
                <c:pt idx="36754">
                  <c:v>-296.9545</c:v>
                </c:pt>
                <c:pt idx="36755">
                  <c:v>-296.95249999999999</c:v>
                </c:pt>
                <c:pt idx="36756">
                  <c:v>-296.95049999999998</c:v>
                </c:pt>
                <c:pt idx="36757">
                  <c:v>-296.94849999999997</c:v>
                </c:pt>
                <c:pt idx="36758">
                  <c:v>-296.94649999999996</c:v>
                </c:pt>
                <c:pt idx="36759">
                  <c:v>-296.94449999999995</c:v>
                </c:pt>
                <c:pt idx="36760">
                  <c:v>-296.9425</c:v>
                </c:pt>
                <c:pt idx="36761">
                  <c:v>-296.94049999999999</c:v>
                </c:pt>
                <c:pt idx="36762">
                  <c:v>-296.93849999999998</c:v>
                </c:pt>
                <c:pt idx="36763">
                  <c:v>-296.93649999999997</c:v>
                </c:pt>
                <c:pt idx="36764">
                  <c:v>-296.93449999999996</c:v>
                </c:pt>
                <c:pt idx="36765">
                  <c:v>-296.9325</c:v>
                </c:pt>
                <c:pt idx="36766">
                  <c:v>-296.93049999999999</c:v>
                </c:pt>
                <c:pt idx="36767">
                  <c:v>-296.92849999999999</c:v>
                </c:pt>
                <c:pt idx="36768">
                  <c:v>-296.92649999999998</c:v>
                </c:pt>
                <c:pt idx="36769">
                  <c:v>-296.92449999999997</c:v>
                </c:pt>
                <c:pt idx="36770">
                  <c:v>-296.92249999999996</c:v>
                </c:pt>
                <c:pt idx="36771">
                  <c:v>-296.92049999999995</c:v>
                </c:pt>
                <c:pt idx="36772">
                  <c:v>-296.91849999999999</c:v>
                </c:pt>
                <c:pt idx="36773">
                  <c:v>-296.91649999999998</c:v>
                </c:pt>
                <c:pt idx="36774">
                  <c:v>-296.91449999999998</c:v>
                </c:pt>
                <c:pt idx="36775">
                  <c:v>-296.91249999999997</c:v>
                </c:pt>
                <c:pt idx="36776">
                  <c:v>-296.91049999999996</c:v>
                </c:pt>
                <c:pt idx="36777">
                  <c:v>-296.9085</c:v>
                </c:pt>
                <c:pt idx="36778">
                  <c:v>-296.90649999999999</c:v>
                </c:pt>
                <c:pt idx="36779">
                  <c:v>-296.90449999999998</c:v>
                </c:pt>
                <c:pt idx="36780">
                  <c:v>-296.90249999999997</c:v>
                </c:pt>
                <c:pt idx="36781">
                  <c:v>-296.90049999999997</c:v>
                </c:pt>
                <c:pt idx="36782">
                  <c:v>-296.89850000000001</c:v>
                </c:pt>
                <c:pt idx="36783">
                  <c:v>-296.89649999999995</c:v>
                </c:pt>
                <c:pt idx="36784">
                  <c:v>-296.89449999999999</c:v>
                </c:pt>
                <c:pt idx="36785">
                  <c:v>-296.89249999999998</c:v>
                </c:pt>
                <c:pt idx="36786">
                  <c:v>-296.89049999999997</c:v>
                </c:pt>
                <c:pt idx="36787">
                  <c:v>-296.88849999999996</c:v>
                </c:pt>
                <c:pt idx="36788">
                  <c:v>-296.88649999999996</c:v>
                </c:pt>
                <c:pt idx="36789">
                  <c:v>-296.8845</c:v>
                </c:pt>
                <c:pt idx="36790">
                  <c:v>-296.88249999999999</c:v>
                </c:pt>
                <c:pt idx="36791">
                  <c:v>-296.88049999999998</c:v>
                </c:pt>
                <c:pt idx="36792">
                  <c:v>-296.87849999999997</c:v>
                </c:pt>
                <c:pt idx="36793">
                  <c:v>-296.87649999999996</c:v>
                </c:pt>
                <c:pt idx="36794">
                  <c:v>-296.87450000000001</c:v>
                </c:pt>
                <c:pt idx="36795">
                  <c:v>-296.87249999999995</c:v>
                </c:pt>
                <c:pt idx="36796">
                  <c:v>-296.87049999999999</c:v>
                </c:pt>
                <c:pt idx="36797">
                  <c:v>-296.86849999999998</c:v>
                </c:pt>
                <c:pt idx="36798">
                  <c:v>-296.86649999999997</c:v>
                </c:pt>
                <c:pt idx="36799">
                  <c:v>-296.86449999999996</c:v>
                </c:pt>
                <c:pt idx="36800">
                  <c:v>-296.86249999999995</c:v>
                </c:pt>
                <c:pt idx="36801">
                  <c:v>-296.8605</c:v>
                </c:pt>
                <c:pt idx="36802">
                  <c:v>-296.85849999999999</c:v>
                </c:pt>
                <c:pt idx="36803">
                  <c:v>-296.85649999999998</c:v>
                </c:pt>
                <c:pt idx="36804">
                  <c:v>-296.85449999999997</c:v>
                </c:pt>
                <c:pt idx="36805">
                  <c:v>-296.85249999999996</c:v>
                </c:pt>
                <c:pt idx="36806">
                  <c:v>-296.85050000000001</c:v>
                </c:pt>
                <c:pt idx="36807">
                  <c:v>-296.84849999999994</c:v>
                </c:pt>
                <c:pt idx="36808">
                  <c:v>-296.84649999999999</c:v>
                </c:pt>
                <c:pt idx="36809">
                  <c:v>-296.84449999999998</c:v>
                </c:pt>
                <c:pt idx="36810">
                  <c:v>-296.84249999999997</c:v>
                </c:pt>
                <c:pt idx="36811">
                  <c:v>-296.84049999999996</c:v>
                </c:pt>
                <c:pt idx="36812">
                  <c:v>-296.83849999999995</c:v>
                </c:pt>
                <c:pt idx="36813">
                  <c:v>-296.8365</c:v>
                </c:pt>
                <c:pt idx="36814">
                  <c:v>-296.83449999999999</c:v>
                </c:pt>
                <c:pt idx="36815">
                  <c:v>-296.83249999999998</c:v>
                </c:pt>
                <c:pt idx="36816">
                  <c:v>-296.83049999999997</c:v>
                </c:pt>
                <c:pt idx="36817">
                  <c:v>-296.82849999999996</c:v>
                </c:pt>
                <c:pt idx="36818">
                  <c:v>-296.82650000000001</c:v>
                </c:pt>
                <c:pt idx="36819">
                  <c:v>-296.82449999999994</c:v>
                </c:pt>
                <c:pt idx="36820">
                  <c:v>-296.82249999999999</c:v>
                </c:pt>
                <c:pt idx="36821">
                  <c:v>-296.82049999999998</c:v>
                </c:pt>
                <c:pt idx="36822">
                  <c:v>-296.81849999999997</c:v>
                </c:pt>
                <c:pt idx="36823">
                  <c:v>-296.81649999999996</c:v>
                </c:pt>
                <c:pt idx="36824">
                  <c:v>-296.81449999999995</c:v>
                </c:pt>
                <c:pt idx="36825">
                  <c:v>-296.8125</c:v>
                </c:pt>
                <c:pt idx="36826">
                  <c:v>-296.81049999999999</c:v>
                </c:pt>
                <c:pt idx="36827">
                  <c:v>-296.80849999999998</c:v>
                </c:pt>
                <c:pt idx="36828">
                  <c:v>-296.80649999999997</c:v>
                </c:pt>
                <c:pt idx="36829">
                  <c:v>-296.80449999999996</c:v>
                </c:pt>
                <c:pt idx="36830">
                  <c:v>-296.80250000000001</c:v>
                </c:pt>
                <c:pt idx="36831">
                  <c:v>-296.80049999999994</c:v>
                </c:pt>
                <c:pt idx="36832">
                  <c:v>-296.79849999999999</c:v>
                </c:pt>
                <c:pt idx="36833">
                  <c:v>-296.79649999999998</c:v>
                </c:pt>
                <c:pt idx="36834">
                  <c:v>-296.79449999999997</c:v>
                </c:pt>
                <c:pt idx="36835">
                  <c:v>-296.79249999999996</c:v>
                </c:pt>
                <c:pt idx="36836">
                  <c:v>-296.79049999999995</c:v>
                </c:pt>
                <c:pt idx="36837">
                  <c:v>-296.7885</c:v>
                </c:pt>
                <c:pt idx="36838">
                  <c:v>-296.78649999999999</c:v>
                </c:pt>
                <c:pt idx="36839">
                  <c:v>-296.78449999999998</c:v>
                </c:pt>
                <c:pt idx="36840">
                  <c:v>-296.78249999999997</c:v>
                </c:pt>
                <c:pt idx="36841">
                  <c:v>-296.78049999999996</c:v>
                </c:pt>
                <c:pt idx="36842">
                  <c:v>-296.77850000000001</c:v>
                </c:pt>
                <c:pt idx="36843">
                  <c:v>-296.77649999999994</c:v>
                </c:pt>
                <c:pt idx="36844">
                  <c:v>-296.77449999999999</c:v>
                </c:pt>
                <c:pt idx="36845">
                  <c:v>-296.77249999999998</c:v>
                </c:pt>
                <c:pt idx="36846">
                  <c:v>-296.77049999999997</c:v>
                </c:pt>
                <c:pt idx="36847">
                  <c:v>-296.76849999999996</c:v>
                </c:pt>
                <c:pt idx="36848">
                  <c:v>-296.76649999999995</c:v>
                </c:pt>
                <c:pt idx="36849">
                  <c:v>-296.7645</c:v>
                </c:pt>
                <c:pt idx="36850">
                  <c:v>-296.76249999999999</c:v>
                </c:pt>
                <c:pt idx="36851">
                  <c:v>-296.76049999999998</c:v>
                </c:pt>
                <c:pt idx="36852">
                  <c:v>-296.75849999999997</c:v>
                </c:pt>
                <c:pt idx="36853">
                  <c:v>-296.75649999999996</c:v>
                </c:pt>
                <c:pt idx="36854">
                  <c:v>-296.75450000000001</c:v>
                </c:pt>
                <c:pt idx="36855">
                  <c:v>-296.7525</c:v>
                </c:pt>
                <c:pt idx="36856">
                  <c:v>-296.75049999999999</c:v>
                </c:pt>
                <c:pt idx="36857">
                  <c:v>-296.74849999999998</c:v>
                </c:pt>
                <c:pt idx="36858">
                  <c:v>-296.74649999999997</c:v>
                </c:pt>
                <c:pt idx="36859">
                  <c:v>-296.74449999999996</c:v>
                </c:pt>
                <c:pt idx="36860">
                  <c:v>-296.74249999999995</c:v>
                </c:pt>
                <c:pt idx="36861">
                  <c:v>-296.7405</c:v>
                </c:pt>
                <c:pt idx="36862">
                  <c:v>-296.73849999999999</c:v>
                </c:pt>
                <c:pt idx="36863">
                  <c:v>-296.73649999999998</c:v>
                </c:pt>
                <c:pt idx="36864">
                  <c:v>-296.73449999999997</c:v>
                </c:pt>
                <c:pt idx="36865">
                  <c:v>-296.73249999999996</c:v>
                </c:pt>
                <c:pt idx="36866">
                  <c:v>-296.73050000000001</c:v>
                </c:pt>
                <c:pt idx="36867">
                  <c:v>-296.7285</c:v>
                </c:pt>
                <c:pt idx="36868">
                  <c:v>-296.72649999999999</c:v>
                </c:pt>
                <c:pt idx="36869">
                  <c:v>-296.72449999999998</c:v>
                </c:pt>
                <c:pt idx="36870">
                  <c:v>-296.72249999999997</c:v>
                </c:pt>
                <c:pt idx="36871">
                  <c:v>-296.72049999999996</c:v>
                </c:pt>
                <c:pt idx="36872">
                  <c:v>-296.71849999999995</c:v>
                </c:pt>
                <c:pt idx="36873">
                  <c:v>-296.7165</c:v>
                </c:pt>
                <c:pt idx="36874">
                  <c:v>-296.71449999999999</c:v>
                </c:pt>
                <c:pt idx="36875">
                  <c:v>-296.71249999999998</c:v>
                </c:pt>
                <c:pt idx="36876">
                  <c:v>-296.71049999999997</c:v>
                </c:pt>
                <c:pt idx="36877">
                  <c:v>-296.70849999999996</c:v>
                </c:pt>
                <c:pt idx="36878">
                  <c:v>-296.70650000000001</c:v>
                </c:pt>
                <c:pt idx="36879">
                  <c:v>-296.7045</c:v>
                </c:pt>
                <c:pt idx="36880">
                  <c:v>-296.70249999999999</c:v>
                </c:pt>
                <c:pt idx="36881">
                  <c:v>-296.70049999999998</c:v>
                </c:pt>
                <c:pt idx="36882">
                  <c:v>-296.69849999999997</c:v>
                </c:pt>
                <c:pt idx="36883">
                  <c:v>-296.69649999999996</c:v>
                </c:pt>
                <c:pt idx="36884">
                  <c:v>-296.69449999999995</c:v>
                </c:pt>
                <c:pt idx="36885">
                  <c:v>-296.6925</c:v>
                </c:pt>
                <c:pt idx="36886">
                  <c:v>-296.69049999999999</c:v>
                </c:pt>
                <c:pt idx="36887">
                  <c:v>-296.68849999999998</c:v>
                </c:pt>
                <c:pt idx="36888">
                  <c:v>-296.68649999999997</c:v>
                </c:pt>
                <c:pt idx="36889">
                  <c:v>-296.68449999999996</c:v>
                </c:pt>
                <c:pt idx="36890">
                  <c:v>-296.6825</c:v>
                </c:pt>
                <c:pt idx="36891">
                  <c:v>-296.68049999999999</c:v>
                </c:pt>
                <c:pt idx="36892">
                  <c:v>-296.67849999999999</c:v>
                </c:pt>
                <c:pt idx="36893">
                  <c:v>-296.67649999999998</c:v>
                </c:pt>
                <c:pt idx="36894">
                  <c:v>-296.67449999999997</c:v>
                </c:pt>
                <c:pt idx="36895">
                  <c:v>-296.67249999999996</c:v>
                </c:pt>
                <c:pt idx="36896">
                  <c:v>-296.67049999999995</c:v>
                </c:pt>
                <c:pt idx="36897">
                  <c:v>-296.66849999999999</c:v>
                </c:pt>
                <c:pt idx="36898">
                  <c:v>-296.66649999999998</c:v>
                </c:pt>
                <c:pt idx="36899">
                  <c:v>-296.66449999999998</c:v>
                </c:pt>
                <c:pt idx="36900">
                  <c:v>-296.66249999999997</c:v>
                </c:pt>
                <c:pt idx="36901">
                  <c:v>-296.66049999999996</c:v>
                </c:pt>
                <c:pt idx="36902">
                  <c:v>-296.6585</c:v>
                </c:pt>
                <c:pt idx="36903">
                  <c:v>-296.65649999999999</c:v>
                </c:pt>
                <c:pt idx="36904">
                  <c:v>-296.65449999999998</c:v>
                </c:pt>
                <c:pt idx="36905">
                  <c:v>-296.65249999999997</c:v>
                </c:pt>
                <c:pt idx="36906">
                  <c:v>-296.65049999999997</c:v>
                </c:pt>
                <c:pt idx="36907">
                  <c:v>-296.64850000000001</c:v>
                </c:pt>
                <c:pt idx="36908">
                  <c:v>-296.64649999999995</c:v>
                </c:pt>
                <c:pt idx="36909">
                  <c:v>-296.64449999999999</c:v>
                </c:pt>
                <c:pt idx="36910">
                  <c:v>-296.64249999999998</c:v>
                </c:pt>
                <c:pt idx="36911">
                  <c:v>-296.64049999999997</c:v>
                </c:pt>
                <c:pt idx="36912">
                  <c:v>-296.63849999999996</c:v>
                </c:pt>
                <c:pt idx="36913">
                  <c:v>-296.63649999999996</c:v>
                </c:pt>
                <c:pt idx="36914">
                  <c:v>-296.6345</c:v>
                </c:pt>
                <c:pt idx="36915">
                  <c:v>-296.63249999999999</c:v>
                </c:pt>
                <c:pt idx="36916">
                  <c:v>-296.63049999999998</c:v>
                </c:pt>
                <c:pt idx="36917">
                  <c:v>-296.62849999999997</c:v>
                </c:pt>
                <c:pt idx="36918">
                  <c:v>-296.62649999999996</c:v>
                </c:pt>
                <c:pt idx="36919">
                  <c:v>-296.62450000000001</c:v>
                </c:pt>
                <c:pt idx="36920">
                  <c:v>-296.62249999999995</c:v>
                </c:pt>
                <c:pt idx="36921">
                  <c:v>-296.62049999999999</c:v>
                </c:pt>
                <c:pt idx="36922">
                  <c:v>-296.61849999999998</c:v>
                </c:pt>
                <c:pt idx="36923">
                  <c:v>-296.61649999999997</c:v>
                </c:pt>
                <c:pt idx="36924">
                  <c:v>-296.61449999999996</c:v>
                </c:pt>
                <c:pt idx="36925">
                  <c:v>-296.61249999999995</c:v>
                </c:pt>
                <c:pt idx="36926">
                  <c:v>-296.6105</c:v>
                </c:pt>
                <c:pt idx="36927">
                  <c:v>-296.60849999999999</c:v>
                </c:pt>
                <c:pt idx="36928">
                  <c:v>-296.60649999999998</c:v>
                </c:pt>
                <c:pt idx="36929">
                  <c:v>-296.60449999999997</c:v>
                </c:pt>
                <c:pt idx="36930">
                  <c:v>-296.60249999999996</c:v>
                </c:pt>
                <c:pt idx="36931">
                  <c:v>-296.60050000000001</c:v>
                </c:pt>
                <c:pt idx="36932">
                  <c:v>-296.59849999999994</c:v>
                </c:pt>
                <c:pt idx="36933">
                  <c:v>-296.59649999999999</c:v>
                </c:pt>
                <c:pt idx="36934">
                  <c:v>-296.59449999999998</c:v>
                </c:pt>
                <c:pt idx="36935">
                  <c:v>-296.59249999999997</c:v>
                </c:pt>
                <c:pt idx="36936">
                  <c:v>-296.59049999999996</c:v>
                </c:pt>
                <c:pt idx="36937">
                  <c:v>-296.58849999999995</c:v>
                </c:pt>
                <c:pt idx="36938">
                  <c:v>-296.5865</c:v>
                </c:pt>
                <c:pt idx="36939">
                  <c:v>-296.58449999999999</c:v>
                </c:pt>
                <c:pt idx="36940">
                  <c:v>-296.58249999999998</c:v>
                </c:pt>
                <c:pt idx="36941">
                  <c:v>-296.58049999999997</c:v>
                </c:pt>
                <c:pt idx="36942">
                  <c:v>-296.57849999999996</c:v>
                </c:pt>
                <c:pt idx="36943">
                  <c:v>-296.57650000000001</c:v>
                </c:pt>
                <c:pt idx="36944">
                  <c:v>-296.57449999999994</c:v>
                </c:pt>
                <c:pt idx="36945">
                  <c:v>-296.57249999999999</c:v>
                </c:pt>
                <c:pt idx="36946">
                  <c:v>-296.57049999999998</c:v>
                </c:pt>
                <c:pt idx="36947">
                  <c:v>-296.56849999999997</c:v>
                </c:pt>
                <c:pt idx="36948">
                  <c:v>-296.56649999999996</c:v>
                </c:pt>
                <c:pt idx="36949">
                  <c:v>-296.56449999999995</c:v>
                </c:pt>
                <c:pt idx="36950">
                  <c:v>-296.5625</c:v>
                </c:pt>
                <c:pt idx="36951">
                  <c:v>-296.56049999999999</c:v>
                </c:pt>
                <c:pt idx="36952">
                  <c:v>-296.55849999999998</c:v>
                </c:pt>
                <c:pt idx="36953">
                  <c:v>-296.55649999999997</c:v>
                </c:pt>
                <c:pt idx="36954">
                  <c:v>-296.55449999999996</c:v>
                </c:pt>
                <c:pt idx="36955">
                  <c:v>-296.55250000000001</c:v>
                </c:pt>
                <c:pt idx="36956">
                  <c:v>-296.55049999999994</c:v>
                </c:pt>
                <c:pt idx="36957">
                  <c:v>-296.54849999999999</c:v>
                </c:pt>
                <c:pt idx="36958">
                  <c:v>-296.54649999999998</c:v>
                </c:pt>
                <c:pt idx="36959">
                  <c:v>-296.54449999999997</c:v>
                </c:pt>
                <c:pt idx="36960">
                  <c:v>-296.54249999999996</c:v>
                </c:pt>
                <c:pt idx="36961">
                  <c:v>-296.54049999999995</c:v>
                </c:pt>
                <c:pt idx="36962">
                  <c:v>-296.5385</c:v>
                </c:pt>
                <c:pt idx="36963">
                  <c:v>-296.53649999999999</c:v>
                </c:pt>
                <c:pt idx="36964">
                  <c:v>-296.53449999999998</c:v>
                </c:pt>
                <c:pt idx="36965">
                  <c:v>-296.53249999999997</c:v>
                </c:pt>
                <c:pt idx="36966">
                  <c:v>-296.53049999999996</c:v>
                </c:pt>
                <c:pt idx="36967">
                  <c:v>-296.52850000000001</c:v>
                </c:pt>
                <c:pt idx="36968">
                  <c:v>-296.52649999999994</c:v>
                </c:pt>
                <c:pt idx="36969">
                  <c:v>-296.52449999999999</c:v>
                </c:pt>
                <c:pt idx="36970">
                  <c:v>-296.52249999999998</c:v>
                </c:pt>
                <c:pt idx="36971">
                  <c:v>-296.52049999999997</c:v>
                </c:pt>
                <c:pt idx="36972">
                  <c:v>-296.51849999999996</c:v>
                </c:pt>
                <c:pt idx="36973">
                  <c:v>-296.51649999999995</c:v>
                </c:pt>
                <c:pt idx="36974">
                  <c:v>-296.5145</c:v>
                </c:pt>
                <c:pt idx="36975">
                  <c:v>-296.51249999999999</c:v>
                </c:pt>
                <c:pt idx="36976">
                  <c:v>-296.51049999999998</c:v>
                </c:pt>
                <c:pt idx="36977">
                  <c:v>-296.50849999999997</c:v>
                </c:pt>
                <c:pt idx="36978">
                  <c:v>-296.50649999999996</c:v>
                </c:pt>
                <c:pt idx="36979">
                  <c:v>-296.50450000000001</c:v>
                </c:pt>
                <c:pt idx="36980">
                  <c:v>-296.5025</c:v>
                </c:pt>
                <c:pt idx="36981">
                  <c:v>-296.50049999999999</c:v>
                </c:pt>
                <c:pt idx="36982">
                  <c:v>-296.49849999999998</c:v>
                </c:pt>
                <c:pt idx="36983">
                  <c:v>-296.49649999999997</c:v>
                </c:pt>
                <c:pt idx="36984">
                  <c:v>-296.49449999999996</c:v>
                </c:pt>
                <c:pt idx="36985">
                  <c:v>-296.49249999999995</c:v>
                </c:pt>
                <c:pt idx="36986">
                  <c:v>-296.4905</c:v>
                </c:pt>
                <c:pt idx="36987">
                  <c:v>-296.48849999999999</c:v>
                </c:pt>
                <c:pt idx="36988">
                  <c:v>-296.48649999999998</c:v>
                </c:pt>
                <c:pt idx="36989">
                  <c:v>-296.48449999999997</c:v>
                </c:pt>
                <c:pt idx="36990">
                  <c:v>-296.48249999999996</c:v>
                </c:pt>
                <c:pt idx="36991">
                  <c:v>-296.48050000000001</c:v>
                </c:pt>
                <c:pt idx="36992">
                  <c:v>-296.4785</c:v>
                </c:pt>
                <c:pt idx="36993">
                  <c:v>-296.47649999999999</c:v>
                </c:pt>
                <c:pt idx="36994">
                  <c:v>-296.47449999999998</c:v>
                </c:pt>
                <c:pt idx="36995">
                  <c:v>-296.47249999999997</c:v>
                </c:pt>
                <c:pt idx="36996">
                  <c:v>-296.47049999999996</c:v>
                </c:pt>
                <c:pt idx="36997">
                  <c:v>-296.46849999999995</c:v>
                </c:pt>
                <c:pt idx="36998">
                  <c:v>-296.4665</c:v>
                </c:pt>
                <c:pt idx="36999">
                  <c:v>-296.46449999999999</c:v>
                </c:pt>
                <c:pt idx="37000">
                  <c:v>-296.46249999999998</c:v>
                </c:pt>
                <c:pt idx="37001">
                  <c:v>-296.46049999999997</c:v>
                </c:pt>
                <c:pt idx="37002">
                  <c:v>-296.45849999999996</c:v>
                </c:pt>
                <c:pt idx="37003">
                  <c:v>-296.45650000000001</c:v>
                </c:pt>
                <c:pt idx="37004">
                  <c:v>-296.4545</c:v>
                </c:pt>
                <c:pt idx="37005">
                  <c:v>-296.45249999999999</c:v>
                </c:pt>
                <c:pt idx="37006">
                  <c:v>-296.45049999999998</c:v>
                </c:pt>
                <c:pt idx="37007">
                  <c:v>-296.44849999999997</c:v>
                </c:pt>
                <c:pt idx="37008">
                  <c:v>-296.44649999999996</c:v>
                </c:pt>
                <c:pt idx="37009">
                  <c:v>-296.44449999999995</c:v>
                </c:pt>
                <c:pt idx="37010">
                  <c:v>-296.4425</c:v>
                </c:pt>
                <c:pt idx="37011">
                  <c:v>-296.44049999999999</c:v>
                </c:pt>
                <c:pt idx="37012">
                  <c:v>-296.43849999999998</c:v>
                </c:pt>
                <c:pt idx="37013">
                  <c:v>-296.43649999999997</c:v>
                </c:pt>
                <c:pt idx="37014">
                  <c:v>-296.43449999999996</c:v>
                </c:pt>
                <c:pt idx="37015">
                  <c:v>-296.4325</c:v>
                </c:pt>
                <c:pt idx="37016">
                  <c:v>-296.43049999999999</c:v>
                </c:pt>
                <c:pt idx="37017">
                  <c:v>-296.42849999999999</c:v>
                </c:pt>
                <c:pt idx="37018">
                  <c:v>-296.42649999999998</c:v>
                </c:pt>
                <c:pt idx="37019">
                  <c:v>-296.42449999999997</c:v>
                </c:pt>
                <c:pt idx="37020">
                  <c:v>-296.42249999999996</c:v>
                </c:pt>
                <c:pt idx="37021">
                  <c:v>-296.42049999999995</c:v>
                </c:pt>
                <c:pt idx="37022">
                  <c:v>-296.41849999999999</c:v>
                </c:pt>
                <c:pt idx="37023">
                  <c:v>-296.41649999999998</c:v>
                </c:pt>
                <c:pt idx="37024">
                  <c:v>-296.41449999999998</c:v>
                </c:pt>
                <c:pt idx="37025">
                  <c:v>-296.41249999999997</c:v>
                </c:pt>
                <c:pt idx="37026">
                  <c:v>-296.41049999999996</c:v>
                </c:pt>
                <c:pt idx="37027">
                  <c:v>-296.4085</c:v>
                </c:pt>
                <c:pt idx="37028">
                  <c:v>-296.40649999999999</c:v>
                </c:pt>
                <c:pt idx="37029">
                  <c:v>-296.40449999999998</c:v>
                </c:pt>
                <c:pt idx="37030">
                  <c:v>-296.40249999999997</c:v>
                </c:pt>
                <c:pt idx="37031">
                  <c:v>-296.40049999999997</c:v>
                </c:pt>
                <c:pt idx="37032">
                  <c:v>-296.39850000000001</c:v>
                </c:pt>
                <c:pt idx="37033">
                  <c:v>-296.39649999999995</c:v>
                </c:pt>
                <c:pt idx="37034">
                  <c:v>-296.39449999999999</c:v>
                </c:pt>
                <c:pt idx="37035">
                  <c:v>-296.39249999999998</c:v>
                </c:pt>
                <c:pt idx="37036">
                  <c:v>-296.39049999999997</c:v>
                </c:pt>
                <c:pt idx="37037">
                  <c:v>-296.38849999999996</c:v>
                </c:pt>
                <c:pt idx="37038">
                  <c:v>-296.38649999999996</c:v>
                </c:pt>
                <c:pt idx="37039">
                  <c:v>-296.3845</c:v>
                </c:pt>
                <c:pt idx="37040">
                  <c:v>-296.38249999999999</c:v>
                </c:pt>
                <c:pt idx="37041">
                  <c:v>-296.38049999999998</c:v>
                </c:pt>
                <c:pt idx="37042">
                  <c:v>-296.37849999999997</c:v>
                </c:pt>
                <c:pt idx="37043">
                  <c:v>-296.37649999999996</c:v>
                </c:pt>
                <c:pt idx="37044">
                  <c:v>-296.37450000000001</c:v>
                </c:pt>
                <c:pt idx="37045">
                  <c:v>-296.37249999999995</c:v>
                </c:pt>
                <c:pt idx="37046">
                  <c:v>-296.37049999999999</c:v>
                </c:pt>
                <c:pt idx="37047">
                  <c:v>-296.36849999999998</c:v>
                </c:pt>
                <c:pt idx="37048">
                  <c:v>-296.36649999999997</c:v>
                </c:pt>
                <c:pt idx="37049">
                  <c:v>-296.36449999999996</c:v>
                </c:pt>
                <c:pt idx="37050">
                  <c:v>-296.36249999999995</c:v>
                </c:pt>
                <c:pt idx="37051">
                  <c:v>-296.3605</c:v>
                </c:pt>
                <c:pt idx="37052">
                  <c:v>-296.35849999999999</c:v>
                </c:pt>
                <c:pt idx="37053">
                  <c:v>-296.35649999999998</c:v>
                </c:pt>
                <c:pt idx="37054">
                  <c:v>-296.35449999999997</c:v>
                </c:pt>
                <c:pt idx="37055">
                  <c:v>-296.35249999999996</c:v>
                </c:pt>
                <c:pt idx="37056">
                  <c:v>-296.35050000000001</c:v>
                </c:pt>
                <c:pt idx="37057">
                  <c:v>-296.34849999999994</c:v>
                </c:pt>
                <c:pt idx="37058">
                  <c:v>-296.34649999999999</c:v>
                </c:pt>
                <c:pt idx="37059">
                  <c:v>-296.34449999999998</c:v>
                </c:pt>
                <c:pt idx="37060">
                  <c:v>-296.34249999999997</c:v>
                </c:pt>
                <c:pt idx="37061">
                  <c:v>-296.34049999999996</c:v>
                </c:pt>
                <c:pt idx="37062">
                  <c:v>-296.33849999999995</c:v>
                </c:pt>
                <c:pt idx="37063">
                  <c:v>-296.3365</c:v>
                </c:pt>
                <c:pt idx="37064">
                  <c:v>-296.33449999999999</c:v>
                </c:pt>
                <c:pt idx="37065">
                  <c:v>-296.33249999999998</c:v>
                </c:pt>
                <c:pt idx="37066">
                  <c:v>-296.33049999999997</c:v>
                </c:pt>
                <c:pt idx="37067">
                  <c:v>-296.32849999999996</c:v>
                </c:pt>
                <c:pt idx="37068">
                  <c:v>-296.32650000000001</c:v>
                </c:pt>
                <c:pt idx="37069">
                  <c:v>-296.32449999999994</c:v>
                </c:pt>
                <c:pt idx="37070">
                  <c:v>-296.32249999999999</c:v>
                </c:pt>
                <c:pt idx="37071">
                  <c:v>-296.32049999999998</c:v>
                </c:pt>
                <c:pt idx="37072">
                  <c:v>-296.31849999999997</c:v>
                </c:pt>
                <c:pt idx="37073">
                  <c:v>-296.31649999999996</c:v>
                </c:pt>
                <c:pt idx="37074">
                  <c:v>-296.31449999999995</c:v>
                </c:pt>
                <c:pt idx="37075">
                  <c:v>-296.3125</c:v>
                </c:pt>
                <c:pt idx="37076">
                  <c:v>-296.31049999999999</c:v>
                </c:pt>
                <c:pt idx="37077">
                  <c:v>-296.30849999999998</c:v>
                </c:pt>
                <c:pt idx="37078">
                  <c:v>-296.30649999999997</c:v>
                </c:pt>
                <c:pt idx="37079">
                  <c:v>-296.30449999999996</c:v>
                </c:pt>
                <c:pt idx="37080">
                  <c:v>-296.30250000000001</c:v>
                </c:pt>
                <c:pt idx="37081">
                  <c:v>-296.30049999999994</c:v>
                </c:pt>
                <c:pt idx="37082">
                  <c:v>-296.29849999999999</c:v>
                </c:pt>
                <c:pt idx="37083">
                  <c:v>-296.29649999999998</c:v>
                </c:pt>
                <c:pt idx="37084">
                  <c:v>-296.29449999999997</c:v>
                </c:pt>
                <c:pt idx="37085">
                  <c:v>-296.29249999999996</c:v>
                </c:pt>
                <c:pt idx="37086">
                  <c:v>-296.29049999999995</c:v>
                </c:pt>
                <c:pt idx="37087">
                  <c:v>-296.2885</c:v>
                </c:pt>
                <c:pt idx="37088">
                  <c:v>-296.28649999999999</c:v>
                </c:pt>
                <c:pt idx="37089">
                  <c:v>-296.28449999999998</c:v>
                </c:pt>
                <c:pt idx="37090">
                  <c:v>-296.28249999999997</c:v>
                </c:pt>
                <c:pt idx="37091">
                  <c:v>-296.28049999999996</c:v>
                </c:pt>
                <c:pt idx="37092">
                  <c:v>-296.27850000000001</c:v>
                </c:pt>
                <c:pt idx="37093">
                  <c:v>-296.27649999999994</c:v>
                </c:pt>
                <c:pt idx="37094">
                  <c:v>-296.27449999999999</c:v>
                </c:pt>
                <c:pt idx="37095">
                  <c:v>-296.27249999999998</c:v>
                </c:pt>
                <c:pt idx="37096">
                  <c:v>-296.27049999999997</c:v>
                </c:pt>
                <c:pt idx="37097">
                  <c:v>-296.26849999999996</c:v>
                </c:pt>
                <c:pt idx="37098">
                  <c:v>-296.26649999999995</c:v>
                </c:pt>
                <c:pt idx="37099">
                  <c:v>-296.2645</c:v>
                </c:pt>
                <c:pt idx="37100">
                  <c:v>-296.26249999999999</c:v>
                </c:pt>
                <c:pt idx="37101">
                  <c:v>-296.26049999999998</c:v>
                </c:pt>
                <c:pt idx="37102">
                  <c:v>-296.25849999999997</c:v>
                </c:pt>
                <c:pt idx="37103">
                  <c:v>-296.25649999999996</c:v>
                </c:pt>
                <c:pt idx="37104">
                  <c:v>-296.25450000000001</c:v>
                </c:pt>
                <c:pt idx="37105">
                  <c:v>-296.2525</c:v>
                </c:pt>
                <c:pt idx="37106">
                  <c:v>-296.25049999999999</c:v>
                </c:pt>
                <c:pt idx="37107">
                  <c:v>-296.24849999999998</c:v>
                </c:pt>
                <c:pt idx="37108">
                  <c:v>-296.24649999999997</c:v>
                </c:pt>
                <c:pt idx="37109">
                  <c:v>-296.24449999999996</c:v>
                </c:pt>
                <c:pt idx="37110">
                  <c:v>-296.24249999999995</c:v>
                </c:pt>
                <c:pt idx="37111">
                  <c:v>-296.2405</c:v>
                </c:pt>
                <c:pt idx="37112">
                  <c:v>-296.23849999999999</c:v>
                </c:pt>
                <c:pt idx="37113">
                  <c:v>-296.23649999999998</c:v>
                </c:pt>
                <c:pt idx="37114">
                  <c:v>-296.23449999999997</c:v>
                </c:pt>
                <c:pt idx="37115">
                  <c:v>-296.23249999999996</c:v>
                </c:pt>
                <c:pt idx="37116">
                  <c:v>-296.23050000000001</c:v>
                </c:pt>
                <c:pt idx="37117">
                  <c:v>-296.2285</c:v>
                </c:pt>
                <c:pt idx="37118">
                  <c:v>-296.22649999999999</c:v>
                </c:pt>
                <c:pt idx="37119">
                  <c:v>-296.22449999999998</c:v>
                </c:pt>
                <c:pt idx="37120">
                  <c:v>-296.22249999999997</c:v>
                </c:pt>
                <c:pt idx="37121">
                  <c:v>-296.22049999999996</c:v>
                </c:pt>
                <c:pt idx="37122">
                  <c:v>-296.21849999999995</c:v>
                </c:pt>
                <c:pt idx="37123">
                  <c:v>-296.2165</c:v>
                </c:pt>
                <c:pt idx="37124">
                  <c:v>-296.21449999999999</c:v>
                </c:pt>
                <c:pt idx="37125">
                  <c:v>-296.21249999999998</c:v>
                </c:pt>
                <c:pt idx="37126">
                  <c:v>-296.21049999999997</c:v>
                </c:pt>
                <c:pt idx="37127">
                  <c:v>-296.20849999999996</c:v>
                </c:pt>
                <c:pt idx="37128">
                  <c:v>-296.20650000000001</c:v>
                </c:pt>
                <c:pt idx="37129">
                  <c:v>-296.2045</c:v>
                </c:pt>
                <c:pt idx="37130">
                  <c:v>-296.20249999999999</c:v>
                </c:pt>
                <c:pt idx="37131">
                  <c:v>-296.20049999999998</c:v>
                </c:pt>
                <c:pt idx="37132">
                  <c:v>-296.19849999999997</c:v>
                </c:pt>
                <c:pt idx="37133">
                  <c:v>-296.19649999999996</c:v>
                </c:pt>
                <c:pt idx="37134">
                  <c:v>-296.19449999999995</c:v>
                </c:pt>
                <c:pt idx="37135">
                  <c:v>-296.1925</c:v>
                </c:pt>
                <c:pt idx="37136">
                  <c:v>-296.19049999999999</c:v>
                </c:pt>
                <c:pt idx="37137">
                  <c:v>-296.18849999999998</c:v>
                </c:pt>
                <c:pt idx="37138">
                  <c:v>-296.18649999999997</c:v>
                </c:pt>
                <c:pt idx="37139">
                  <c:v>-296.18449999999996</c:v>
                </c:pt>
                <c:pt idx="37140">
                  <c:v>-296.1825</c:v>
                </c:pt>
                <c:pt idx="37141">
                  <c:v>-296.18049999999999</c:v>
                </c:pt>
                <c:pt idx="37142">
                  <c:v>-296.17849999999999</c:v>
                </c:pt>
                <c:pt idx="37143">
                  <c:v>-296.17649999999998</c:v>
                </c:pt>
                <c:pt idx="37144">
                  <c:v>-296.17449999999997</c:v>
                </c:pt>
                <c:pt idx="37145">
                  <c:v>-296.17249999999996</c:v>
                </c:pt>
                <c:pt idx="37146">
                  <c:v>-296.17049999999995</c:v>
                </c:pt>
                <c:pt idx="37147">
                  <c:v>-296.16849999999999</c:v>
                </c:pt>
                <c:pt idx="37148">
                  <c:v>-296.16649999999998</c:v>
                </c:pt>
                <c:pt idx="37149">
                  <c:v>-296.16449999999998</c:v>
                </c:pt>
                <c:pt idx="37150">
                  <c:v>-296.16249999999997</c:v>
                </c:pt>
                <c:pt idx="37151">
                  <c:v>-296.16049999999996</c:v>
                </c:pt>
                <c:pt idx="37152">
                  <c:v>-296.1585</c:v>
                </c:pt>
                <c:pt idx="37153">
                  <c:v>-296.15649999999999</c:v>
                </c:pt>
                <c:pt idx="37154">
                  <c:v>-296.15449999999998</c:v>
                </c:pt>
                <c:pt idx="37155">
                  <c:v>-296.15249999999997</c:v>
                </c:pt>
                <c:pt idx="37156">
                  <c:v>-296.15049999999997</c:v>
                </c:pt>
                <c:pt idx="37157">
                  <c:v>-296.14850000000001</c:v>
                </c:pt>
                <c:pt idx="37158">
                  <c:v>-296.14649999999995</c:v>
                </c:pt>
                <c:pt idx="37159">
                  <c:v>-296.14449999999999</c:v>
                </c:pt>
                <c:pt idx="37160">
                  <c:v>-296.14249999999998</c:v>
                </c:pt>
                <c:pt idx="37161">
                  <c:v>-296.14049999999997</c:v>
                </c:pt>
                <c:pt idx="37162">
                  <c:v>-296.13849999999996</c:v>
                </c:pt>
                <c:pt idx="37163">
                  <c:v>-296.13649999999996</c:v>
                </c:pt>
                <c:pt idx="37164">
                  <c:v>-296.1345</c:v>
                </c:pt>
                <c:pt idx="37165">
                  <c:v>-296.13249999999999</c:v>
                </c:pt>
                <c:pt idx="37166">
                  <c:v>-296.13049999999998</c:v>
                </c:pt>
                <c:pt idx="37167">
                  <c:v>-296.12849999999997</c:v>
                </c:pt>
                <c:pt idx="37168">
                  <c:v>-296.12649999999996</c:v>
                </c:pt>
                <c:pt idx="37169">
                  <c:v>-296.12450000000001</c:v>
                </c:pt>
                <c:pt idx="37170">
                  <c:v>-296.12249999999995</c:v>
                </c:pt>
                <c:pt idx="37171">
                  <c:v>-296.12049999999999</c:v>
                </c:pt>
                <c:pt idx="37172">
                  <c:v>-296.11849999999998</c:v>
                </c:pt>
                <c:pt idx="37173">
                  <c:v>-296.11649999999997</c:v>
                </c:pt>
                <c:pt idx="37174">
                  <c:v>-296.11449999999996</c:v>
                </c:pt>
                <c:pt idx="37175">
                  <c:v>-296.11249999999995</c:v>
                </c:pt>
                <c:pt idx="37176">
                  <c:v>-296.1105</c:v>
                </c:pt>
                <c:pt idx="37177">
                  <c:v>-296.10849999999999</c:v>
                </c:pt>
                <c:pt idx="37178">
                  <c:v>-296.10649999999998</c:v>
                </c:pt>
                <c:pt idx="37179">
                  <c:v>-296.10449999999997</c:v>
                </c:pt>
                <c:pt idx="37180">
                  <c:v>-296.10249999999996</c:v>
                </c:pt>
                <c:pt idx="37181">
                  <c:v>-296.10050000000001</c:v>
                </c:pt>
                <c:pt idx="37182">
                  <c:v>-296.09849999999994</c:v>
                </c:pt>
                <c:pt idx="37183">
                  <c:v>-296.09649999999999</c:v>
                </c:pt>
                <c:pt idx="37184">
                  <c:v>-296.09449999999998</c:v>
                </c:pt>
                <c:pt idx="37185">
                  <c:v>-296.09249999999997</c:v>
                </c:pt>
                <c:pt idx="37186">
                  <c:v>-296.09049999999996</c:v>
                </c:pt>
                <c:pt idx="37187">
                  <c:v>-296.08849999999995</c:v>
                </c:pt>
                <c:pt idx="37188">
                  <c:v>-296.0865</c:v>
                </c:pt>
                <c:pt idx="37189">
                  <c:v>-296.08449999999999</c:v>
                </c:pt>
                <c:pt idx="37190">
                  <c:v>-296.08249999999998</c:v>
                </c:pt>
                <c:pt idx="37191">
                  <c:v>-296.08049999999997</c:v>
                </c:pt>
                <c:pt idx="37192">
                  <c:v>-296.07849999999996</c:v>
                </c:pt>
                <c:pt idx="37193">
                  <c:v>-296.07650000000001</c:v>
                </c:pt>
                <c:pt idx="37194">
                  <c:v>-296.07449999999994</c:v>
                </c:pt>
                <c:pt idx="37195">
                  <c:v>-296.07249999999999</c:v>
                </c:pt>
                <c:pt idx="37196">
                  <c:v>-296.07049999999998</c:v>
                </c:pt>
                <c:pt idx="37197">
                  <c:v>-296.06849999999997</c:v>
                </c:pt>
                <c:pt idx="37198">
                  <c:v>-296.06649999999996</c:v>
                </c:pt>
                <c:pt idx="37199">
                  <c:v>-296.06449999999995</c:v>
                </c:pt>
                <c:pt idx="37200">
                  <c:v>-296.0625</c:v>
                </c:pt>
                <c:pt idx="37201">
                  <c:v>-296.06049999999999</c:v>
                </c:pt>
                <c:pt idx="37202">
                  <c:v>-296.05849999999998</c:v>
                </c:pt>
                <c:pt idx="37203">
                  <c:v>-296.05649999999997</c:v>
                </c:pt>
                <c:pt idx="37204">
                  <c:v>-296.05449999999996</c:v>
                </c:pt>
                <c:pt idx="37205">
                  <c:v>-296.05250000000001</c:v>
                </c:pt>
                <c:pt idx="37206">
                  <c:v>-296.05049999999994</c:v>
                </c:pt>
                <c:pt idx="37207">
                  <c:v>-296.04849999999999</c:v>
                </c:pt>
                <c:pt idx="37208">
                  <c:v>-296.04649999999998</c:v>
                </c:pt>
                <c:pt idx="37209">
                  <c:v>-296.04449999999997</c:v>
                </c:pt>
                <c:pt idx="37210">
                  <c:v>-296.04249999999996</c:v>
                </c:pt>
                <c:pt idx="37211">
                  <c:v>-296.04049999999995</c:v>
                </c:pt>
                <c:pt idx="37212">
                  <c:v>-296.0385</c:v>
                </c:pt>
                <c:pt idx="37213">
                  <c:v>-296.03649999999999</c:v>
                </c:pt>
                <c:pt idx="37214">
                  <c:v>-296.03449999999998</c:v>
                </c:pt>
                <c:pt idx="37215">
                  <c:v>-296.03249999999997</c:v>
                </c:pt>
                <c:pt idx="37216">
                  <c:v>-296.03049999999996</c:v>
                </c:pt>
                <c:pt idx="37217">
                  <c:v>-296.02850000000001</c:v>
                </c:pt>
                <c:pt idx="37218">
                  <c:v>-296.02649999999994</c:v>
                </c:pt>
                <c:pt idx="37219">
                  <c:v>-296.02449999999999</c:v>
                </c:pt>
                <c:pt idx="37220">
                  <c:v>-296.02249999999998</c:v>
                </c:pt>
                <c:pt idx="37221">
                  <c:v>-296.02049999999997</c:v>
                </c:pt>
                <c:pt idx="37222">
                  <c:v>-296.01849999999996</c:v>
                </c:pt>
                <c:pt idx="37223">
                  <c:v>-296.01649999999995</c:v>
                </c:pt>
                <c:pt idx="37224">
                  <c:v>-296.0145</c:v>
                </c:pt>
                <c:pt idx="37225">
                  <c:v>-296.01249999999999</c:v>
                </c:pt>
                <c:pt idx="37226">
                  <c:v>-296.01049999999998</c:v>
                </c:pt>
                <c:pt idx="37227">
                  <c:v>-296.00849999999997</c:v>
                </c:pt>
                <c:pt idx="37228">
                  <c:v>-296.00649999999996</c:v>
                </c:pt>
                <c:pt idx="37229">
                  <c:v>-296.00450000000001</c:v>
                </c:pt>
                <c:pt idx="37230">
                  <c:v>-296.0025</c:v>
                </c:pt>
                <c:pt idx="37231">
                  <c:v>-296.00049999999999</c:v>
                </c:pt>
                <c:pt idx="37232">
                  <c:v>-295.99849999999998</c:v>
                </c:pt>
                <c:pt idx="37233">
                  <c:v>-295.99649999999997</c:v>
                </c:pt>
                <c:pt idx="37234">
                  <c:v>-295.99449999999996</c:v>
                </c:pt>
                <c:pt idx="37235">
                  <c:v>-295.99249999999995</c:v>
                </c:pt>
                <c:pt idx="37236">
                  <c:v>-295.9905</c:v>
                </c:pt>
                <c:pt idx="37237">
                  <c:v>-295.98849999999999</c:v>
                </c:pt>
                <c:pt idx="37238">
                  <c:v>-295.98649999999998</c:v>
                </c:pt>
                <c:pt idx="37239">
                  <c:v>-295.98449999999997</c:v>
                </c:pt>
                <c:pt idx="37240">
                  <c:v>-295.98249999999996</c:v>
                </c:pt>
                <c:pt idx="37241">
                  <c:v>-295.98050000000001</c:v>
                </c:pt>
                <c:pt idx="37242">
                  <c:v>-295.9785</c:v>
                </c:pt>
                <c:pt idx="37243">
                  <c:v>-295.97649999999999</c:v>
                </c:pt>
                <c:pt idx="37244">
                  <c:v>-295.97449999999998</c:v>
                </c:pt>
                <c:pt idx="37245">
                  <c:v>-295.97249999999997</c:v>
                </c:pt>
                <c:pt idx="37246">
                  <c:v>-295.97049999999996</c:v>
                </c:pt>
                <c:pt idx="37247">
                  <c:v>-295.96849999999995</c:v>
                </c:pt>
                <c:pt idx="37248">
                  <c:v>-295.9665</c:v>
                </c:pt>
                <c:pt idx="37249">
                  <c:v>-295.96449999999999</c:v>
                </c:pt>
                <c:pt idx="37250">
                  <c:v>-295.96249999999998</c:v>
                </c:pt>
                <c:pt idx="37251">
                  <c:v>-295.96049999999997</c:v>
                </c:pt>
                <c:pt idx="37252">
                  <c:v>-295.95849999999996</c:v>
                </c:pt>
                <c:pt idx="37253">
                  <c:v>-295.95650000000001</c:v>
                </c:pt>
                <c:pt idx="37254">
                  <c:v>-295.9545</c:v>
                </c:pt>
                <c:pt idx="37255">
                  <c:v>-295.95249999999999</c:v>
                </c:pt>
                <c:pt idx="37256">
                  <c:v>-295.95049999999998</c:v>
                </c:pt>
                <c:pt idx="37257">
                  <c:v>-295.94849999999997</c:v>
                </c:pt>
                <c:pt idx="37258">
                  <c:v>-295.94649999999996</c:v>
                </c:pt>
                <c:pt idx="37259">
                  <c:v>-295.94449999999995</c:v>
                </c:pt>
                <c:pt idx="37260">
                  <c:v>-295.9425</c:v>
                </c:pt>
                <c:pt idx="37261">
                  <c:v>-295.94049999999999</c:v>
                </c:pt>
                <c:pt idx="37262">
                  <c:v>-295.93849999999998</c:v>
                </c:pt>
                <c:pt idx="37263">
                  <c:v>-295.93649999999997</c:v>
                </c:pt>
                <c:pt idx="37264">
                  <c:v>-295.93449999999996</c:v>
                </c:pt>
                <c:pt idx="37265">
                  <c:v>-295.9325</c:v>
                </c:pt>
                <c:pt idx="37266">
                  <c:v>-295.93049999999999</c:v>
                </c:pt>
                <c:pt idx="37267">
                  <c:v>-295.92849999999999</c:v>
                </c:pt>
                <c:pt idx="37268">
                  <c:v>-295.92649999999998</c:v>
                </c:pt>
                <c:pt idx="37269">
                  <c:v>-295.92449999999997</c:v>
                </c:pt>
                <c:pt idx="37270">
                  <c:v>-295.92249999999996</c:v>
                </c:pt>
                <c:pt idx="37271">
                  <c:v>-295.92049999999995</c:v>
                </c:pt>
                <c:pt idx="37272">
                  <c:v>-295.91849999999999</c:v>
                </c:pt>
                <c:pt idx="37273">
                  <c:v>-295.91649999999998</c:v>
                </c:pt>
                <c:pt idx="37274">
                  <c:v>-295.91449999999998</c:v>
                </c:pt>
                <c:pt idx="37275">
                  <c:v>-295.91249999999997</c:v>
                </c:pt>
                <c:pt idx="37276">
                  <c:v>-295.91049999999996</c:v>
                </c:pt>
                <c:pt idx="37277">
                  <c:v>-295.9085</c:v>
                </c:pt>
                <c:pt idx="37278">
                  <c:v>-295.90649999999999</c:v>
                </c:pt>
                <c:pt idx="37279">
                  <c:v>-295.90449999999998</c:v>
                </c:pt>
                <c:pt idx="37280">
                  <c:v>-295.90249999999997</c:v>
                </c:pt>
                <c:pt idx="37281">
                  <c:v>-295.90049999999997</c:v>
                </c:pt>
                <c:pt idx="37282">
                  <c:v>-295.89850000000001</c:v>
                </c:pt>
                <c:pt idx="37283">
                  <c:v>-295.89649999999995</c:v>
                </c:pt>
                <c:pt idx="37284">
                  <c:v>-295.89449999999999</c:v>
                </c:pt>
                <c:pt idx="37285">
                  <c:v>-295.89249999999998</c:v>
                </c:pt>
                <c:pt idx="37286">
                  <c:v>-295.89049999999997</c:v>
                </c:pt>
                <c:pt idx="37287">
                  <c:v>-295.88849999999996</c:v>
                </c:pt>
                <c:pt idx="37288">
                  <c:v>-295.88649999999996</c:v>
                </c:pt>
                <c:pt idx="37289">
                  <c:v>-295.8845</c:v>
                </c:pt>
                <c:pt idx="37290">
                  <c:v>-295.88249999999999</c:v>
                </c:pt>
                <c:pt idx="37291">
                  <c:v>-295.88049999999998</c:v>
                </c:pt>
                <c:pt idx="37292">
                  <c:v>-295.87849999999997</c:v>
                </c:pt>
                <c:pt idx="37293">
                  <c:v>-295.87649999999996</c:v>
                </c:pt>
                <c:pt idx="37294">
                  <c:v>-295.87450000000001</c:v>
                </c:pt>
                <c:pt idx="37295">
                  <c:v>-295.87249999999995</c:v>
                </c:pt>
                <c:pt idx="37296">
                  <c:v>-295.87049999999999</c:v>
                </c:pt>
                <c:pt idx="37297">
                  <c:v>-295.86849999999998</c:v>
                </c:pt>
                <c:pt idx="37298">
                  <c:v>-295.86649999999997</c:v>
                </c:pt>
                <c:pt idx="37299">
                  <c:v>-295.86449999999996</c:v>
                </c:pt>
                <c:pt idx="37300">
                  <c:v>-295.86249999999995</c:v>
                </c:pt>
                <c:pt idx="37301">
                  <c:v>-295.8605</c:v>
                </c:pt>
                <c:pt idx="37302">
                  <c:v>-295.85849999999999</c:v>
                </c:pt>
                <c:pt idx="37303">
                  <c:v>-295.85649999999998</c:v>
                </c:pt>
                <c:pt idx="37304">
                  <c:v>-295.85449999999997</c:v>
                </c:pt>
                <c:pt idx="37305">
                  <c:v>-295.85249999999996</c:v>
                </c:pt>
                <c:pt idx="37306">
                  <c:v>-295.85050000000001</c:v>
                </c:pt>
                <c:pt idx="37307">
                  <c:v>-295.84849999999994</c:v>
                </c:pt>
                <c:pt idx="37308">
                  <c:v>-295.84649999999999</c:v>
                </c:pt>
                <c:pt idx="37309">
                  <c:v>-295.84449999999998</c:v>
                </c:pt>
                <c:pt idx="37310">
                  <c:v>-295.84249999999997</c:v>
                </c:pt>
                <c:pt idx="37311">
                  <c:v>-295.84049999999996</c:v>
                </c:pt>
                <c:pt idx="37312">
                  <c:v>-295.83849999999995</c:v>
                </c:pt>
                <c:pt idx="37313">
                  <c:v>-295.8365</c:v>
                </c:pt>
                <c:pt idx="37314">
                  <c:v>-295.83449999999999</c:v>
                </c:pt>
                <c:pt idx="37315">
                  <c:v>-295.83249999999998</c:v>
                </c:pt>
                <c:pt idx="37316">
                  <c:v>-295.83049999999997</c:v>
                </c:pt>
                <c:pt idx="37317">
                  <c:v>-295.82849999999996</c:v>
                </c:pt>
                <c:pt idx="37318">
                  <c:v>-295.82650000000001</c:v>
                </c:pt>
                <c:pt idx="37319">
                  <c:v>-295.82449999999994</c:v>
                </c:pt>
                <c:pt idx="37320">
                  <c:v>-295.82249999999999</c:v>
                </c:pt>
                <c:pt idx="37321">
                  <c:v>-295.82049999999998</c:v>
                </c:pt>
                <c:pt idx="37322">
                  <c:v>-295.81849999999997</c:v>
                </c:pt>
                <c:pt idx="37323">
                  <c:v>-295.81649999999996</c:v>
                </c:pt>
                <c:pt idx="37324">
                  <c:v>-295.81449999999995</c:v>
                </c:pt>
                <c:pt idx="37325">
                  <c:v>-295.8125</c:v>
                </c:pt>
                <c:pt idx="37326">
                  <c:v>-295.81049999999999</c:v>
                </c:pt>
                <c:pt idx="37327">
                  <c:v>-295.80849999999998</c:v>
                </c:pt>
                <c:pt idx="37328">
                  <c:v>-295.80649999999997</c:v>
                </c:pt>
                <c:pt idx="37329">
                  <c:v>-295.80449999999996</c:v>
                </c:pt>
                <c:pt idx="37330">
                  <c:v>-295.80250000000001</c:v>
                </c:pt>
                <c:pt idx="37331">
                  <c:v>-295.80049999999994</c:v>
                </c:pt>
                <c:pt idx="37332">
                  <c:v>-295.79849999999999</c:v>
                </c:pt>
                <c:pt idx="37333">
                  <c:v>-295.79649999999998</c:v>
                </c:pt>
                <c:pt idx="37334">
                  <c:v>-295.79449999999997</c:v>
                </c:pt>
                <c:pt idx="37335">
                  <c:v>-295.79249999999996</c:v>
                </c:pt>
                <c:pt idx="37336">
                  <c:v>-295.79049999999995</c:v>
                </c:pt>
                <c:pt idx="37337">
                  <c:v>-295.7885</c:v>
                </c:pt>
                <c:pt idx="37338">
                  <c:v>-295.78649999999999</c:v>
                </c:pt>
                <c:pt idx="37339">
                  <c:v>-295.78449999999998</c:v>
                </c:pt>
                <c:pt idx="37340">
                  <c:v>-295.78249999999997</c:v>
                </c:pt>
                <c:pt idx="37341">
                  <c:v>-295.78049999999996</c:v>
                </c:pt>
                <c:pt idx="37342">
                  <c:v>-295.77850000000001</c:v>
                </c:pt>
                <c:pt idx="37343">
                  <c:v>-295.77649999999994</c:v>
                </c:pt>
                <c:pt idx="37344">
                  <c:v>-295.77449999999999</c:v>
                </c:pt>
                <c:pt idx="37345">
                  <c:v>-295.77249999999998</c:v>
                </c:pt>
                <c:pt idx="37346">
                  <c:v>-295.77049999999997</c:v>
                </c:pt>
                <c:pt idx="37347">
                  <c:v>-295.76849999999996</c:v>
                </c:pt>
                <c:pt idx="37348">
                  <c:v>-295.76649999999995</c:v>
                </c:pt>
                <c:pt idx="37349">
                  <c:v>-295.7645</c:v>
                </c:pt>
                <c:pt idx="37350">
                  <c:v>-295.76249999999999</c:v>
                </c:pt>
                <c:pt idx="37351">
                  <c:v>-295.76049999999998</c:v>
                </c:pt>
                <c:pt idx="37352">
                  <c:v>-295.75849999999997</c:v>
                </c:pt>
                <c:pt idx="37353">
                  <c:v>-295.75649999999996</c:v>
                </c:pt>
                <c:pt idx="37354">
                  <c:v>-295.75450000000001</c:v>
                </c:pt>
                <c:pt idx="37355">
                  <c:v>-295.7525</c:v>
                </c:pt>
                <c:pt idx="37356">
                  <c:v>-295.75049999999999</c:v>
                </c:pt>
                <c:pt idx="37357">
                  <c:v>-295.74849999999998</c:v>
                </c:pt>
                <c:pt idx="37358">
                  <c:v>-295.74649999999997</c:v>
                </c:pt>
                <c:pt idx="37359">
                  <c:v>-295.74449999999996</c:v>
                </c:pt>
                <c:pt idx="37360">
                  <c:v>-295.74249999999995</c:v>
                </c:pt>
                <c:pt idx="37361">
                  <c:v>-295.7405</c:v>
                </c:pt>
                <c:pt idx="37362">
                  <c:v>-295.73849999999999</c:v>
                </c:pt>
                <c:pt idx="37363">
                  <c:v>-295.73649999999998</c:v>
                </c:pt>
                <c:pt idx="37364">
                  <c:v>-295.73449999999997</c:v>
                </c:pt>
                <c:pt idx="37365">
                  <c:v>-295.73249999999996</c:v>
                </c:pt>
                <c:pt idx="37366">
                  <c:v>-295.73050000000001</c:v>
                </c:pt>
                <c:pt idx="37367">
                  <c:v>-295.7285</c:v>
                </c:pt>
                <c:pt idx="37368">
                  <c:v>-295.72649999999999</c:v>
                </c:pt>
                <c:pt idx="37369">
                  <c:v>-295.72449999999998</c:v>
                </c:pt>
                <c:pt idx="37370">
                  <c:v>-295.72249999999997</c:v>
                </c:pt>
                <c:pt idx="37371">
                  <c:v>-295.72049999999996</c:v>
                </c:pt>
                <c:pt idx="37372">
                  <c:v>-295.71849999999995</c:v>
                </c:pt>
                <c:pt idx="37373">
                  <c:v>-295.7165</c:v>
                </c:pt>
                <c:pt idx="37374">
                  <c:v>-295.71449999999999</c:v>
                </c:pt>
                <c:pt idx="37375">
                  <c:v>-295.71249999999998</c:v>
                </c:pt>
                <c:pt idx="37376">
                  <c:v>-295.71049999999997</c:v>
                </c:pt>
                <c:pt idx="37377">
                  <c:v>-295.70849999999996</c:v>
                </c:pt>
                <c:pt idx="37378">
                  <c:v>-295.70650000000001</c:v>
                </c:pt>
                <c:pt idx="37379">
                  <c:v>-295.7045</c:v>
                </c:pt>
                <c:pt idx="37380">
                  <c:v>-295.70249999999999</c:v>
                </c:pt>
                <c:pt idx="37381">
                  <c:v>-295.70049999999998</c:v>
                </c:pt>
                <c:pt idx="37382">
                  <c:v>-295.69849999999997</c:v>
                </c:pt>
                <c:pt idx="37383">
                  <c:v>-295.69649999999996</c:v>
                </c:pt>
                <c:pt idx="37384">
                  <c:v>-295.69449999999995</c:v>
                </c:pt>
                <c:pt idx="37385">
                  <c:v>-295.6925</c:v>
                </c:pt>
                <c:pt idx="37386">
                  <c:v>-295.69049999999999</c:v>
                </c:pt>
                <c:pt idx="37387">
                  <c:v>-295.68849999999998</c:v>
                </c:pt>
                <c:pt idx="37388">
                  <c:v>-295.68649999999997</c:v>
                </c:pt>
                <c:pt idx="37389">
                  <c:v>-295.68449999999996</c:v>
                </c:pt>
                <c:pt idx="37390">
                  <c:v>-295.6825</c:v>
                </c:pt>
                <c:pt idx="37391">
                  <c:v>-295.68049999999999</c:v>
                </c:pt>
                <c:pt idx="37392">
                  <c:v>-295.67849999999999</c:v>
                </c:pt>
                <c:pt idx="37393">
                  <c:v>-295.67649999999998</c:v>
                </c:pt>
                <c:pt idx="37394">
                  <c:v>-295.67449999999997</c:v>
                </c:pt>
                <c:pt idx="37395">
                  <c:v>-295.67249999999996</c:v>
                </c:pt>
                <c:pt idx="37396">
                  <c:v>-295.67049999999995</c:v>
                </c:pt>
                <c:pt idx="37397">
                  <c:v>-295.66849999999999</c:v>
                </c:pt>
                <c:pt idx="37398">
                  <c:v>-295.66649999999998</c:v>
                </c:pt>
                <c:pt idx="37399">
                  <c:v>-295.66449999999998</c:v>
                </c:pt>
                <c:pt idx="37400">
                  <c:v>-295.66249999999997</c:v>
                </c:pt>
                <c:pt idx="37401">
                  <c:v>-295.66049999999996</c:v>
                </c:pt>
                <c:pt idx="37402">
                  <c:v>-295.6585</c:v>
                </c:pt>
                <c:pt idx="37403">
                  <c:v>-295.65649999999999</c:v>
                </c:pt>
                <c:pt idx="37404">
                  <c:v>-295.65449999999998</c:v>
                </c:pt>
                <c:pt idx="37405">
                  <c:v>-295.65249999999997</c:v>
                </c:pt>
                <c:pt idx="37406">
                  <c:v>-295.65049999999997</c:v>
                </c:pt>
                <c:pt idx="37407">
                  <c:v>-295.64850000000001</c:v>
                </c:pt>
                <c:pt idx="37408">
                  <c:v>-295.64649999999995</c:v>
                </c:pt>
                <c:pt idx="37409">
                  <c:v>-295.64449999999999</c:v>
                </c:pt>
                <c:pt idx="37410">
                  <c:v>-295.64249999999998</c:v>
                </c:pt>
                <c:pt idx="37411">
                  <c:v>-295.64049999999997</c:v>
                </c:pt>
                <c:pt idx="37412">
                  <c:v>-295.63849999999996</c:v>
                </c:pt>
                <c:pt idx="37413">
                  <c:v>-295.63649999999996</c:v>
                </c:pt>
                <c:pt idx="37414">
                  <c:v>-295.6345</c:v>
                </c:pt>
                <c:pt idx="37415">
                  <c:v>-295.63249999999999</c:v>
                </c:pt>
                <c:pt idx="37416">
                  <c:v>-295.63049999999998</c:v>
                </c:pt>
                <c:pt idx="37417">
                  <c:v>-295.62849999999997</c:v>
                </c:pt>
                <c:pt idx="37418">
                  <c:v>-295.62649999999996</c:v>
                </c:pt>
                <c:pt idx="37419">
                  <c:v>-295.62450000000001</c:v>
                </c:pt>
                <c:pt idx="37420">
                  <c:v>-295.62249999999995</c:v>
                </c:pt>
                <c:pt idx="37421">
                  <c:v>-295.62049999999999</c:v>
                </c:pt>
                <c:pt idx="37422">
                  <c:v>-295.61849999999998</c:v>
                </c:pt>
                <c:pt idx="37423">
                  <c:v>-295.61649999999997</c:v>
                </c:pt>
                <c:pt idx="37424">
                  <c:v>-295.61449999999996</c:v>
                </c:pt>
                <c:pt idx="37425">
                  <c:v>-295.61249999999995</c:v>
                </c:pt>
                <c:pt idx="37426">
                  <c:v>-295.6105</c:v>
                </c:pt>
                <c:pt idx="37427">
                  <c:v>-295.60849999999999</c:v>
                </c:pt>
                <c:pt idx="37428">
                  <c:v>-295.60649999999998</c:v>
                </c:pt>
                <c:pt idx="37429">
                  <c:v>-295.60449999999997</c:v>
                </c:pt>
                <c:pt idx="37430">
                  <c:v>-295.60249999999996</c:v>
                </c:pt>
                <c:pt idx="37431">
                  <c:v>-295.60050000000001</c:v>
                </c:pt>
                <c:pt idx="37432">
                  <c:v>-295.59849999999994</c:v>
                </c:pt>
                <c:pt idx="37433">
                  <c:v>-295.59649999999999</c:v>
                </c:pt>
                <c:pt idx="37434">
                  <c:v>-295.59449999999998</c:v>
                </c:pt>
                <c:pt idx="37435">
                  <c:v>-295.59249999999997</c:v>
                </c:pt>
                <c:pt idx="37436">
                  <c:v>-295.59049999999996</c:v>
                </c:pt>
                <c:pt idx="37437">
                  <c:v>-295.58849999999995</c:v>
                </c:pt>
                <c:pt idx="37438">
                  <c:v>-295.5865</c:v>
                </c:pt>
                <c:pt idx="37439">
                  <c:v>-295.58449999999999</c:v>
                </c:pt>
                <c:pt idx="37440">
                  <c:v>-295.58249999999998</c:v>
                </c:pt>
                <c:pt idx="37441">
                  <c:v>-295.58049999999997</c:v>
                </c:pt>
                <c:pt idx="37442">
                  <c:v>-295.57849999999996</c:v>
                </c:pt>
                <c:pt idx="37443">
                  <c:v>-295.57650000000001</c:v>
                </c:pt>
                <c:pt idx="37444">
                  <c:v>-295.57449999999994</c:v>
                </c:pt>
                <c:pt idx="37445">
                  <c:v>-295.57249999999999</c:v>
                </c:pt>
                <c:pt idx="37446">
                  <c:v>-295.57049999999998</c:v>
                </c:pt>
                <c:pt idx="37447">
                  <c:v>-295.56849999999997</c:v>
                </c:pt>
                <c:pt idx="37448">
                  <c:v>-295.56649999999996</c:v>
                </c:pt>
                <c:pt idx="37449">
                  <c:v>-295.56449999999995</c:v>
                </c:pt>
                <c:pt idx="37450">
                  <c:v>-295.5625</c:v>
                </c:pt>
                <c:pt idx="37451">
                  <c:v>-295.56049999999999</c:v>
                </c:pt>
                <c:pt idx="37452">
                  <c:v>-295.55849999999998</c:v>
                </c:pt>
                <c:pt idx="37453">
                  <c:v>-295.55649999999997</c:v>
                </c:pt>
                <c:pt idx="37454">
                  <c:v>-295.55449999999996</c:v>
                </c:pt>
                <c:pt idx="37455">
                  <c:v>-295.55250000000001</c:v>
                </c:pt>
                <c:pt idx="37456">
                  <c:v>-295.55049999999994</c:v>
                </c:pt>
                <c:pt idx="37457">
                  <c:v>-295.54849999999999</c:v>
                </c:pt>
                <c:pt idx="37458">
                  <c:v>-295.54649999999998</c:v>
                </c:pt>
                <c:pt idx="37459">
                  <c:v>-295.54449999999997</c:v>
                </c:pt>
                <c:pt idx="37460">
                  <c:v>-295.54249999999996</c:v>
                </c:pt>
                <c:pt idx="37461">
                  <c:v>-295.54049999999995</c:v>
                </c:pt>
                <c:pt idx="37462">
                  <c:v>-295.5385</c:v>
                </c:pt>
                <c:pt idx="37463">
                  <c:v>-295.53649999999999</c:v>
                </c:pt>
                <c:pt idx="37464">
                  <c:v>-295.53449999999998</c:v>
                </c:pt>
                <c:pt idx="37465">
                  <c:v>-295.53249999999997</c:v>
                </c:pt>
                <c:pt idx="37466">
                  <c:v>-295.53049999999996</c:v>
                </c:pt>
                <c:pt idx="37467">
                  <c:v>-295.52850000000001</c:v>
                </c:pt>
                <c:pt idx="37468">
                  <c:v>-295.52649999999994</c:v>
                </c:pt>
                <c:pt idx="37469">
                  <c:v>-295.52449999999999</c:v>
                </c:pt>
                <c:pt idx="37470">
                  <c:v>-295.52249999999998</c:v>
                </c:pt>
                <c:pt idx="37471">
                  <c:v>-295.52049999999997</c:v>
                </c:pt>
                <c:pt idx="37472">
                  <c:v>-295.51849999999996</c:v>
                </c:pt>
                <c:pt idx="37473">
                  <c:v>-295.51649999999995</c:v>
                </c:pt>
                <c:pt idx="37474">
                  <c:v>-295.5145</c:v>
                </c:pt>
                <c:pt idx="37475">
                  <c:v>-295.51249999999999</c:v>
                </c:pt>
                <c:pt idx="37476">
                  <c:v>-295.51049999999998</c:v>
                </c:pt>
                <c:pt idx="37477">
                  <c:v>-295.50849999999997</c:v>
                </c:pt>
                <c:pt idx="37478">
                  <c:v>-295.50649999999996</c:v>
                </c:pt>
                <c:pt idx="37479">
                  <c:v>-295.50450000000001</c:v>
                </c:pt>
                <c:pt idx="37480">
                  <c:v>-295.5025</c:v>
                </c:pt>
                <c:pt idx="37481">
                  <c:v>-295.50049999999999</c:v>
                </c:pt>
                <c:pt idx="37482">
                  <c:v>-295.49849999999998</c:v>
                </c:pt>
                <c:pt idx="37483">
                  <c:v>-295.49649999999997</c:v>
                </c:pt>
                <c:pt idx="37484">
                  <c:v>-295.49449999999996</c:v>
                </c:pt>
                <c:pt idx="37485">
                  <c:v>-295.49249999999995</c:v>
                </c:pt>
                <c:pt idx="37486">
                  <c:v>-295.4905</c:v>
                </c:pt>
                <c:pt idx="37487">
                  <c:v>-295.48849999999999</c:v>
                </c:pt>
                <c:pt idx="37488">
                  <c:v>-295.48649999999998</c:v>
                </c:pt>
                <c:pt idx="37489">
                  <c:v>-295.48449999999997</c:v>
                </c:pt>
                <c:pt idx="37490">
                  <c:v>-295.48249999999996</c:v>
                </c:pt>
                <c:pt idx="37491">
                  <c:v>-295.48050000000001</c:v>
                </c:pt>
                <c:pt idx="37492">
                  <c:v>-295.4785</c:v>
                </c:pt>
                <c:pt idx="37493">
                  <c:v>-295.47649999999999</c:v>
                </c:pt>
                <c:pt idx="37494">
                  <c:v>-295.47449999999998</c:v>
                </c:pt>
                <c:pt idx="37495">
                  <c:v>-295.47249999999997</c:v>
                </c:pt>
                <c:pt idx="37496">
                  <c:v>-295.47049999999996</c:v>
                </c:pt>
                <c:pt idx="37497">
                  <c:v>-295.46849999999995</c:v>
                </c:pt>
                <c:pt idx="37498">
                  <c:v>-295.4665</c:v>
                </c:pt>
                <c:pt idx="37499">
                  <c:v>-295.46449999999999</c:v>
                </c:pt>
                <c:pt idx="37500">
                  <c:v>-295.46249999999998</c:v>
                </c:pt>
                <c:pt idx="37501">
                  <c:v>-295.46049999999997</c:v>
                </c:pt>
                <c:pt idx="37502">
                  <c:v>-295.45849999999996</c:v>
                </c:pt>
                <c:pt idx="37503">
                  <c:v>-295.45650000000001</c:v>
                </c:pt>
                <c:pt idx="37504">
                  <c:v>-295.4545</c:v>
                </c:pt>
                <c:pt idx="37505">
                  <c:v>-295.45249999999999</c:v>
                </c:pt>
                <c:pt idx="37506">
                  <c:v>-295.45049999999998</c:v>
                </c:pt>
                <c:pt idx="37507">
                  <c:v>-295.44849999999997</c:v>
                </c:pt>
                <c:pt idx="37508">
                  <c:v>-295.44649999999996</c:v>
                </c:pt>
                <c:pt idx="37509">
                  <c:v>-295.44449999999995</c:v>
                </c:pt>
                <c:pt idx="37510">
                  <c:v>-295.4425</c:v>
                </c:pt>
                <c:pt idx="37511">
                  <c:v>-295.44049999999999</c:v>
                </c:pt>
                <c:pt idx="37512">
                  <c:v>-295.43849999999998</c:v>
                </c:pt>
                <c:pt idx="37513">
                  <c:v>-295.43649999999997</c:v>
                </c:pt>
                <c:pt idx="37514">
                  <c:v>-295.43449999999996</c:v>
                </c:pt>
                <c:pt idx="37515">
                  <c:v>-295.4325</c:v>
                </c:pt>
                <c:pt idx="37516">
                  <c:v>-295.43049999999999</c:v>
                </c:pt>
                <c:pt idx="37517">
                  <c:v>-295.42849999999999</c:v>
                </c:pt>
                <c:pt idx="37518">
                  <c:v>-295.42649999999998</c:v>
                </c:pt>
                <c:pt idx="37519">
                  <c:v>-295.42449999999997</c:v>
                </c:pt>
                <c:pt idx="37520">
                  <c:v>-295.42249999999996</c:v>
                </c:pt>
                <c:pt idx="37521">
                  <c:v>-295.42049999999995</c:v>
                </c:pt>
                <c:pt idx="37522">
                  <c:v>-295.41849999999999</c:v>
                </c:pt>
                <c:pt idx="37523">
                  <c:v>-295.41649999999998</c:v>
                </c:pt>
                <c:pt idx="37524">
                  <c:v>-295.41449999999998</c:v>
                </c:pt>
                <c:pt idx="37525">
                  <c:v>-295.41249999999997</c:v>
                </c:pt>
                <c:pt idx="37526">
                  <c:v>-295.41049999999996</c:v>
                </c:pt>
                <c:pt idx="37527">
                  <c:v>-295.4085</c:v>
                </c:pt>
                <c:pt idx="37528">
                  <c:v>-295.40649999999999</c:v>
                </c:pt>
                <c:pt idx="37529">
                  <c:v>-295.40449999999998</c:v>
                </c:pt>
                <c:pt idx="37530">
                  <c:v>-295.40249999999997</c:v>
                </c:pt>
                <c:pt idx="37531">
                  <c:v>-295.40049999999997</c:v>
                </c:pt>
                <c:pt idx="37532">
                  <c:v>-295.39850000000001</c:v>
                </c:pt>
                <c:pt idx="37533">
                  <c:v>-295.39649999999995</c:v>
                </c:pt>
                <c:pt idx="37534">
                  <c:v>-295.39449999999999</c:v>
                </c:pt>
                <c:pt idx="37535">
                  <c:v>-295.39249999999998</c:v>
                </c:pt>
                <c:pt idx="37536">
                  <c:v>-295.39049999999997</c:v>
                </c:pt>
                <c:pt idx="37537">
                  <c:v>-295.38849999999996</c:v>
                </c:pt>
                <c:pt idx="37538">
                  <c:v>-295.38649999999996</c:v>
                </c:pt>
                <c:pt idx="37539">
                  <c:v>-295.3845</c:v>
                </c:pt>
                <c:pt idx="37540">
                  <c:v>-295.38249999999999</c:v>
                </c:pt>
                <c:pt idx="37541">
                  <c:v>-295.38049999999998</c:v>
                </c:pt>
                <c:pt idx="37542">
                  <c:v>-295.37849999999997</c:v>
                </c:pt>
                <c:pt idx="37543">
                  <c:v>-295.37649999999996</c:v>
                </c:pt>
                <c:pt idx="37544">
                  <c:v>-295.37450000000001</c:v>
                </c:pt>
                <c:pt idx="37545">
                  <c:v>-295.37249999999995</c:v>
                </c:pt>
                <c:pt idx="37546">
                  <c:v>-295.37049999999999</c:v>
                </c:pt>
                <c:pt idx="37547">
                  <c:v>-295.36849999999998</c:v>
                </c:pt>
                <c:pt idx="37548">
                  <c:v>-295.36649999999997</c:v>
                </c:pt>
                <c:pt idx="37549">
                  <c:v>-295.36449999999996</c:v>
                </c:pt>
                <c:pt idx="37550">
                  <c:v>-295.36249999999995</c:v>
                </c:pt>
                <c:pt idx="37551">
                  <c:v>-295.3605</c:v>
                </c:pt>
                <c:pt idx="37552">
                  <c:v>-295.35849999999999</c:v>
                </c:pt>
                <c:pt idx="37553">
                  <c:v>-295.35649999999998</c:v>
                </c:pt>
                <c:pt idx="37554">
                  <c:v>-295.35449999999997</c:v>
                </c:pt>
                <c:pt idx="37555">
                  <c:v>-295.35249999999996</c:v>
                </c:pt>
                <c:pt idx="37556">
                  <c:v>-295.35050000000001</c:v>
                </c:pt>
                <c:pt idx="37557">
                  <c:v>-295.34849999999994</c:v>
                </c:pt>
                <c:pt idx="37558">
                  <c:v>-295.34649999999999</c:v>
                </c:pt>
                <c:pt idx="37559">
                  <c:v>-295.34449999999998</c:v>
                </c:pt>
                <c:pt idx="37560">
                  <c:v>-295.34249999999997</c:v>
                </c:pt>
                <c:pt idx="37561">
                  <c:v>-295.34049999999996</c:v>
                </c:pt>
                <c:pt idx="37562">
                  <c:v>-295.33849999999995</c:v>
                </c:pt>
                <c:pt idx="37563">
                  <c:v>-295.3365</c:v>
                </c:pt>
                <c:pt idx="37564">
                  <c:v>-295.33449999999999</c:v>
                </c:pt>
                <c:pt idx="37565">
                  <c:v>-295.33249999999998</c:v>
                </c:pt>
                <c:pt idx="37566">
                  <c:v>-295.33049999999997</c:v>
                </c:pt>
                <c:pt idx="37567">
                  <c:v>-295.32849999999996</c:v>
                </c:pt>
                <c:pt idx="37568">
                  <c:v>-295.32650000000001</c:v>
                </c:pt>
                <c:pt idx="37569">
                  <c:v>-295.32449999999994</c:v>
                </c:pt>
                <c:pt idx="37570">
                  <c:v>-295.32249999999999</c:v>
                </c:pt>
                <c:pt idx="37571">
                  <c:v>-295.32049999999998</c:v>
                </c:pt>
                <c:pt idx="37572">
                  <c:v>-295.31849999999997</c:v>
                </c:pt>
                <c:pt idx="37573">
                  <c:v>-295.31649999999996</c:v>
                </c:pt>
                <c:pt idx="37574">
                  <c:v>-295.31449999999995</c:v>
                </c:pt>
                <c:pt idx="37575">
                  <c:v>-295.3125</c:v>
                </c:pt>
                <c:pt idx="37576">
                  <c:v>-295.31049999999999</c:v>
                </c:pt>
                <c:pt idx="37577">
                  <c:v>-295.30849999999998</c:v>
                </c:pt>
                <c:pt idx="37578">
                  <c:v>-295.30649999999997</c:v>
                </c:pt>
                <c:pt idx="37579">
                  <c:v>-295.30449999999996</c:v>
                </c:pt>
                <c:pt idx="37580">
                  <c:v>-295.30250000000001</c:v>
                </c:pt>
                <c:pt idx="37581">
                  <c:v>-295.30049999999994</c:v>
                </c:pt>
                <c:pt idx="37582">
                  <c:v>-295.29849999999999</c:v>
                </c:pt>
                <c:pt idx="37583">
                  <c:v>-295.29649999999998</c:v>
                </c:pt>
                <c:pt idx="37584">
                  <c:v>-295.29449999999997</c:v>
                </c:pt>
                <c:pt idx="37585">
                  <c:v>-295.29249999999996</c:v>
                </c:pt>
                <c:pt idx="37586">
                  <c:v>-295.29049999999995</c:v>
                </c:pt>
                <c:pt idx="37587">
                  <c:v>-295.2885</c:v>
                </c:pt>
                <c:pt idx="37588">
                  <c:v>-295.28649999999999</c:v>
                </c:pt>
                <c:pt idx="37589">
                  <c:v>-295.28449999999998</c:v>
                </c:pt>
                <c:pt idx="37590">
                  <c:v>-295.28249999999997</c:v>
                </c:pt>
                <c:pt idx="37591">
                  <c:v>-295.28049999999996</c:v>
                </c:pt>
                <c:pt idx="37592">
                  <c:v>-295.27850000000001</c:v>
                </c:pt>
                <c:pt idx="37593">
                  <c:v>-295.27649999999994</c:v>
                </c:pt>
                <c:pt idx="37594">
                  <c:v>-295.27449999999999</c:v>
                </c:pt>
                <c:pt idx="37595">
                  <c:v>-295.27249999999998</c:v>
                </c:pt>
                <c:pt idx="37596">
                  <c:v>-295.27049999999997</c:v>
                </c:pt>
                <c:pt idx="37597">
                  <c:v>-295.26849999999996</c:v>
                </c:pt>
                <c:pt idx="37598">
                  <c:v>-295.26649999999995</c:v>
                </c:pt>
                <c:pt idx="37599">
                  <c:v>-295.2645</c:v>
                </c:pt>
                <c:pt idx="37600">
                  <c:v>-295.26249999999999</c:v>
                </c:pt>
                <c:pt idx="37601">
                  <c:v>-295.26049999999998</c:v>
                </c:pt>
                <c:pt idx="37602">
                  <c:v>-295.25849999999997</c:v>
                </c:pt>
                <c:pt idx="37603">
                  <c:v>-295.25649999999996</c:v>
                </c:pt>
                <c:pt idx="37604">
                  <c:v>-295.25450000000001</c:v>
                </c:pt>
                <c:pt idx="37605">
                  <c:v>-295.2525</c:v>
                </c:pt>
                <c:pt idx="37606">
                  <c:v>-295.25049999999999</c:v>
                </c:pt>
                <c:pt idx="37607">
                  <c:v>-295.24849999999998</c:v>
                </c:pt>
                <c:pt idx="37608">
                  <c:v>-295.24649999999997</c:v>
                </c:pt>
                <c:pt idx="37609">
                  <c:v>-295.24449999999996</c:v>
                </c:pt>
                <c:pt idx="37610">
                  <c:v>-295.24249999999995</c:v>
                </c:pt>
                <c:pt idx="37611">
                  <c:v>-295.2405</c:v>
                </c:pt>
                <c:pt idx="37612">
                  <c:v>-295.23849999999999</c:v>
                </c:pt>
                <c:pt idx="37613">
                  <c:v>-295.23649999999998</c:v>
                </c:pt>
                <c:pt idx="37614">
                  <c:v>-295.23449999999997</c:v>
                </c:pt>
                <c:pt idx="37615">
                  <c:v>-295.23249999999996</c:v>
                </c:pt>
                <c:pt idx="37616">
                  <c:v>-295.23050000000001</c:v>
                </c:pt>
                <c:pt idx="37617">
                  <c:v>-295.2285</c:v>
                </c:pt>
                <c:pt idx="37618">
                  <c:v>-295.22649999999999</c:v>
                </c:pt>
                <c:pt idx="37619">
                  <c:v>-295.22449999999998</c:v>
                </c:pt>
                <c:pt idx="37620">
                  <c:v>-295.22249999999997</c:v>
                </c:pt>
                <c:pt idx="37621">
                  <c:v>-295.22049999999996</c:v>
                </c:pt>
                <c:pt idx="37622">
                  <c:v>-295.21849999999995</c:v>
                </c:pt>
                <c:pt idx="37623">
                  <c:v>-295.2165</c:v>
                </c:pt>
                <c:pt idx="37624">
                  <c:v>-295.21449999999999</c:v>
                </c:pt>
                <c:pt idx="37625">
                  <c:v>-295.21249999999998</c:v>
                </c:pt>
                <c:pt idx="37626">
                  <c:v>-295.21049999999997</c:v>
                </c:pt>
                <c:pt idx="37627">
                  <c:v>-295.20849999999996</c:v>
                </c:pt>
                <c:pt idx="37628">
                  <c:v>-295.20650000000001</c:v>
                </c:pt>
                <c:pt idx="37629">
                  <c:v>-295.2045</c:v>
                </c:pt>
                <c:pt idx="37630">
                  <c:v>-295.20249999999999</c:v>
                </c:pt>
                <c:pt idx="37631">
                  <c:v>-295.20049999999998</c:v>
                </c:pt>
                <c:pt idx="37632">
                  <c:v>-295.19849999999997</c:v>
                </c:pt>
                <c:pt idx="37633">
                  <c:v>-295.19649999999996</c:v>
                </c:pt>
                <c:pt idx="37634">
                  <c:v>-295.19449999999995</c:v>
                </c:pt>
                <c:pt idx="37635">
                  <c:v>-295.1925</c:v>
                </c:pt>
                <c:pt idx="37636">
                  <c:v>-295.19049999999999</c:v>
                </c:pt>
                <c:pt idx="37637">
                  <c:v>-295.18849999999998</c:v>
                </c:pt>
                <c:pt idx="37638">
                  <c:v>-295.18649999999997</c:v>
                </c:pt>
                <c:pt idx="37639">
                  <c:v>-295.18449999999996</c:v>
                </c:pt>
                <c:pt idx="37640">
                  <c:v>-295.1825</c:v>
                </c:pt>
                <c:pt idx="37641">
                  <c:v>-295.18049999999999</c:v>
                </c:pt>
                <c:pt idx="37642">
                  <c:v>-295.17849999999999</c:v>
                </c:pt>
                <c:pt idx="37643">
                  <c:v>-295.17649999999998</c:v>
                </c:pt>
                <c:pt idx="37644">
                  <c:v>-295.17449999999997</c:v>
                </c:pt>
                <c:pt idx="37645">
                  <c:v>-295.17249999999996</c:v>
                </c:pt>
                <c:pt idx="37646">
                  <c:v>-295.17049999999995</c:v>
                </c:pt>
                <c:pt idx="37647">
                  <c:v>-295.16849999999999</c:v>
                </c:pt>
                <c:pt idx="37648">
                  <c:v>-295.16649999999998</c:v>
                </c:pt>
                <c:pt idx="37649">
                  <c:v>-295.16449999999998</c:v>
                </c:pt>
                <c:pt idx="37650">
                  <c:v>-295.16249999999997</c:v>
                </c:pt>
                <c:pt idx="37651">
                  <c:v>-295.16049999999996</c:v>
                </c:pt>
                <c:pt idx="37652">
                  <c:v>-295.1585</c:v>
                </c:pt>
                <c:pt idx="37653">
                  <c:v>-295.15649999999999</c:v>
                </c:pt>
                <c:pt idx="37654">
                  <c:v>-295.15449999999998</c:v>
                </c:pt>
                <c:pt idx="37655">
                  <c:v>-295.15249999999997</c:v>
                </c:pt>
                <c:pt idx="37656">
                  <c:v>-295.15049999999997</c:v>
                </c:pt>
                <c:pt idx="37657">
                  <c:v>-295.14850000000001</c:v>
                </c:pt>
                <c:pt idx="37658">
                  <c:v>-295.14649999999995</c:v>
                </c:pt>
                <c:pt idx="37659">
                  <c:v>-295.14449999999999</c:v>
                </c:pt>
                <c:pt idx="37660">
                  <c:v>-295.14249999999998</c:v>
                </c:pt>
                <c:pt idx="37661">
                  <c:v>-295.14049999999997</c:v>
                </c:pt>
                <c:pt idx="37662">
                  <c:v>-295.13849999999996</c:v>
                </c:pt>
                <c:pt idx="37663">
                  <c:v>-295.13649999999996</c:v>
                </c:pt>
                <c:pt idx="37664">
                  <c:v>-295.1345</c:v>
                </c:pt>
                <c:pt idx="37665">
                  <c:v>-295.13249999999999</c:v>
                </c:pt>
                <c:pt idx="37666">
                  <c:v>-295.13049999999998</c:v>
                </c:pt>
                <c:pt idx="37667">
                  <c:v>-295.12849999999997</c:v>
                </c:pt>
                <c:pt idx="37668">
                  <c:v>-295.12649999999996</c:v>
                </c:pt>
                <c:pt idx="37669">
                  <c:v>-295.12450000000001</c:v>
                </c:pt>
                <c:pt idx="37670">
                  <c:v>-295.12249999999995</c:v>
                </c:pt>
                <c:pt idx="37671">
                  <c:v>-295.12049999999999</c:v>
                </c:pt>
                <c:pt idx="37672">
                  <c:v>-295.11849999999998</c:v>
                </c:pt>
                <c:pt idx="37673">
                  <c:v>-295.11649999999997</c:v>
                </c:pt>
                <c:pt idx="37674">
                  <c:v>-295.11449999999996</c:v>
                </c:pt>
                <c:pt idx="37675">
                  <c:v>-295.11249999999995</c:v>
                </c:pt>
                <c:pt idx="37676">
                  <c:v>-295.1105</c:v>
                </c:pt>
                <c:pt idx="37677">
                  <c:v>-295.10849999999999</c:v>
                </c:pt>
                <c:pt idx="37678">
                  <c:v>-295.10649999999998</c:v>
                </c:pt>
                <c:pt idx="37679">
                  <c:v>-295.10449999999997</c:v>
                </c:pt>
                <c:pt idx="37680">
                  <c:v>-295.10249999999996</c:v>
                </c:pt>
                <c:pt idx="37681">
                  <c:v>-295.10050000000001</c:v>
                </c:pt>
                <c:pt idx="37682">
                  <c:v>-295.09849999999994</c:v>
                </c:pt>
                <c:pt idx="37683">
                  <c:v>-295.09649999999999</c:v>
                </c:pt>
                <c:pt idx="37684">
                  <c:v>-295.09449999999998</c:v>
                </c:pt>
                <c:pt idx="37685">
                  <c:v>-295.09249999999997</c:v>
                </c:pt>
                <c:pt idx="37686">
                  <c:v>-295.09049999999996</c:v>
                </c:pt>
                <c:pt idx="37687">
                  <c:v>-295.08849999999995</c:v>
                </c:pt>
                <c:pt idx="37688">
                  <c:v>-295.0865</c:v>
                </c:pt>
                <c:pt idx="37689">
                  <c:v>-295.08449999999999</c:v>
                </c:pt>
                <c:pt idx="37690">
                  <c:v>-295.08249999999998</c:v>
                </c:pt>
                <c:pt idx="37691">
                  <c:v>-295.08049999999997</c:v>
                </c:pt>
                <c:pt idx="37692">
                  <c:v>-295.07849999999996</c:v>
                </c:pt>
                <c:pt idx="37693">
                  <c:v>-295.07650000000001</c:v>
                </c:pt>
                <c:pt idx="37694">
                  <c:v>-295.07449999999994</c:v>
                </c:pt>
                <c:pt idx="37695">
                  <c:v>-295.07249999999999</c:v>
                </c:pt>
                <c:pt idx="37696">
                  <c:v>-295.07049999999998</c:v>
                </c:pt>
                <c:pt idx="37697">
                  <c:v>-295.06849999999997</c:v>
                </c:pt>
                <c:pt idx="37698">
                  <c:v>-295.06649999999996</c:v>
                </c:pt>
                <c:pt idx="37699">
                  <c:v>-295.06449999999995</c:v>
                </c:pt>
                <c:pt idx="37700">
                  <c:v>-295.0625</c:v>
                </c:pt>
                <c:pt idx="37701">
                  <c:v>-295.06049999999999</c:v>
                </c:pt>
                <c:pt idx="37702">
                  <c:v>-295.05849999999998</c:v>
                </c:pt>
                <c:pt idx="37703">
                  <c:v>-295.05649999999997</c:v>
                </c:pt>
                <c:pt idx="37704">
                  <c:v>-295.05449999999996</c:v>
                </c:pt>
                <c:pt idx="37705">
                  <c:v>-295.05250000000001</c:v>
                </c:pt>
                <c:pt idx="37706">
                  <c:v>-295.05049999999994</c:v>
                </c:pt>
                <c:pt idx="37707">
                  <c:v>-295.04849999999999</c:v>
                </c:pt>
                <c:pt idx="37708">
                  <c:v>-295.04649999999998</c:v>
                </c:pt>
                <c:pt idx="37709">
                  <c:v>-295.04449999999997</c:v>
                </c:pt>
                <c:pt idx="37710">
                  <c:v>-295.04249999999996</c:v>
                </c:pt>
                <c:pt idx="37711">
                  <c:v>-295.04049999999995</c:v>
                </c:pt>
                <c:pt idx="37712">
                  <c:v>-295.0385</c:v>
                </c:pt>
                <c:pt idx="37713">
                  <c:v>-295.03649999999999</c:v>
                </c:pt>
                <c:pt idx="37714">
                  <c:v>-295.03449999999998</c:v>
                </c:pt>
                <c:pt idx="37715">
                  <c:v>-295.03249999999997</c:v>
                </c:pt>
                <c:pt idx="37716">
                  <c:v>-295.03049999999996</c:v>
                </c:pt>
                <c:pt idx="37717">
                  <c:v>-295.02850000000001</c:v>
                </c:pt>
                <c:pt idx="37718">
                  <c:v>-295.02649999999994</c:v>
                </c:pt>
                <c:pt idx="37719">
                  <c:v>-295.02449999999999</c:v>
                </c:pt>
                <c:pt idx="37720">
                  <c:v>-295.02249999999998</c:v>
                </c:pt>
                <c:pt idx="37721">
                  <c:v>-295.02049999999997</c:v>
                </c:pt>
                <c:pt idx="37722">
                  <c:v>-295.01849999999996</c:v>
                </c:pt>
                <c:pt idx="37723">
                  <c:v>-295.01649999999995</c:v>
                </c:pt>
                <c:pt idx="37724">
                  <c:v>-295.0145</c:v>
                </c:pt>
                <c:pt idx="37725">
                  <c:v>-295.01249999999999</c:v>
                </c:pt>
                <c:pt idx="37726">
                  <c:v>-295.01049999999998</c:v>
                </c:pt>
                <c:pt idx="37727">
                  <c:v>-295.00849999999997</c:v>
                </c:pt>
                <c:pt idx="37728">
                  <c:v>-295.00649999999996</c:v>
                </c:pt>
                <c:pt idx="37729">
                  <c:v>-295.00450000000001</c:v>
                </c:pt>
                <c:pt idx="37730">
                  <c:v>-295.0025</c:v>
                </c:pt>
                <c:pt idx="37731">
                  <c:v>-295.00049999999999</c:v>
                </c:pt>
                <c:pt idx="37732">
                  <c:v>-294.99849999999998</c:v>
                </c:pt>
                <c:pt idx="37733">
                  <c:v>-294.99649999999997</c:v>
                </c:pt>
                <c:pt idx="37734">
                  <c:v>-294.99449999999996</c:v>
                </c:pt>
                <c:pt idx="37735">
                  <c:v>-294.99249999999995</c:v>
                </c:pt>
                <c:pt idx="37736">
                  <c:v>-294.9905</c:v>
                </c:pt>
                <c:pt idx="37737">
                  <c:v>-294.98849999999999</c:v>
                </c:pt>
                <c:pt idx="37738">
                  <c:v>-294.98649999999998</c:v>
                </c:pt>
                <c:pt idx="37739">
                  <c:v>-294.98449999999997</c:v>
                </c:pt>
                <c:pt idx="37740">
                  <c:v>-294.98249999999996</c:v>
                </c:pt>
                <c:pt idx="37741">
                  <c:v>-294.98050000000001</c:v>
                </c:pt>
                <c:pt idx="37742">
                  <c:v>-294.9785</c:v>
                </c:pt>
                <c:pt idx="37743">
                  <c:v>-294.97649999999999</c:v>
                </c:pt>
                <c:pt idx="37744">
                  <c:v>-294.97449999999998</c:v>
                </c:pt>
                <c:pt idx="37745">
                  <c:v>-294.97249999999997</c:v>
                </c:pt>
                <c:pt idx="37746">
                  <c:v>-294.97049999999996</c:v>
                </c:pt>
                <c:pt idx="37747">
                  <c:v>-294.96849999999995</c:v>
                </c:pt>
                <c:pt idx="37748">
                  <c:v>-294.9665</c:v>
                </c:pt>
                <c:pt idx="37749">
                  <c:v>-294.96449999999999</c:v>
                </c:pt>
                <c:pt idx="37750">
                  <c:v>-294.96249999999998</c:v>
                </c:pt>
                <c:pt idx="37751">
                  <c:v>-294.96049999999997</c:v>
                </c:pt>
                <c:pt idx="37752">
                  <c:v>-294.95849999999996</c:v>
                </c:pt>
                <c:pt idx="37753">
                  <c:v>-294.95650000000001</c:v>
                </c:pt>
                <c:pt idx="37754">
                  <c:v>-294.9545</c:v>
                </c:pt>
                <c:pt idx="37755">
                  <c:v>-294.95249999999999</c:v>
                </c:pt>
                <c:pt idx="37756">
                  <c:v>-294.95049999999998</c:v>
                </c:pt>
                <c:pt idx="37757">
                  <c:v>-294.94849999999997</c:v>
                </c:pt>
                <c:pt idx="37758">
                  <c:v>-294.94649999999996</c:v>
                </c:pt>
                <c:pt idx="37759">
                  <c:v>-294.94449999999995</c:v>
                </c:pt>
                <c:pt idx="37760">
                  <c:v>-294.9425</c:v>
                </c:pt>
                <c:pt idx="37761">
                  <c:v>-294.94049999999999</c:v>
                </c:pt>
                <c:pt idx="37762">
                  <c:v>-294.93849999999998</c:v>
                </c:pt>
                <c:pt idx="37763">
                  <c:v>-294.93649999999997</c:v>
                </c:pt>
                <c:pt idx="37764">
                  <c:v>-294.93449999999996</c:v>
                </c:pt>
                <c:pt idx="37765">
                  <c:v>-294.9325</c:v>
                </c:pt>
                <c:pt idx="37766">
                  <c:v>-294.93049999999999</c:v>
                </c:pt>
                <c:pt idx="37767">
                  <c:v>-294.92849999999999</c:v>
                </c:pt>
                <c:pt idx="37768">
                  <c:v>-294.92649999999998</c:v>
                </c:pt>
                <c:pt idx="37769">
                  <c:v>-294.92449999999997</c:v>
                </c:pt>
                <c:pt idx="37770">
                  <c:v>-294.92249999999996</c:v>
                </c:pt>
                <c:pt idx="37771">
                  <c:v>-294.92049999999995</c:v>
                </c:pt>
                <c:pt idx="37772">
                  <c:v>-294.91849999999999</c:v>
                </c:pt>
                <c:pt idx="37773">
                  <c:v>-294.91649999999998</c:v>
                </c:pt>
                <c:pt idx="37774">
                  <c:v>-294.91449999999998</c:v>
                </c:pt>
                <c:pt idx="37775">
                  <c:v>-294.91249999999997</c:v>
                </c:pt>
                <c:pt idx="37776">
                  <c:v>-294.91049999999996</c:v>
                </c:pt>
                <c:pt idx="37777">
                  <c:v>-294.9085</c:v>
                </c:pt>
                <c:pt idx="37778">
                  <c:v>-294.90649999999999</c:v>
                </c:pt>
                <c:pt idx="37779">
                  <c:v>-294.90449999999998</c:v>
                </c:pt>
                <c:pt idx="37780">
                  <c:v>-294.90249999999997</c:v>
                </c:pt>
                <c:pt idx="37781">
                  <c:v>-294.90049999999997</c:v>
                </c:pt>
                <c:pt idx="37782">
                  <c:v>-294.89850000000001</c:v>
                </c:pt>
                <c:pt idx="37783">
                  <c:v>-294.89649999999995</c:v>
                </c:pt>
                <c:pt idx="37784">
                  <c:v>-294.89449999999999</c:v>
                </c:pt>
                <c:pt idx="37785">
                  <c:v>-294.89249999999998</c:v>
                </c:pt>
                <c:pt idx="37786">
                  <c:v>-294.89049999999997</c:v>
                </c:pt>
                <c:pt idx="37787">
                  <c:v>-294.88849999999996</c:v>
                </c:pt>
                <c:pt idx="37788">
                  <c:v>-294.88649999999996</c:v>
                </c:pt>
                <c:pt idx="37789">
                  <c:v>-294.8845</c:v>
                </c:pt>
                <c:pt idx="37790">
                  <c:v>-294.88249999999999</c:v>
                </c:pt>
                <c:pt idx="37791">
                  <c:v>-294.88049999999998</c:v>
                </c:pt>
                <c:pt idx="37792">
                  <c:v>-294.87849999999997</c:v>
                </c:pt>
                <c:pt idx="37793">
                  <c:v>-294.87649999999996</c:v>
                </c:pt>
                <c:pt idx="37794">
                  <c:v>-294.87450000000001</c:v>
                </c:pt>
                <c:pt idx="37795">
                  <c:v>-294.87249999999995</c:v>
                </c:pt>
                <c:pt idx="37796">
                  <c:v>-294.87049999999999</c:v>
                </c:pt>
                <c:pt idx="37797">
                  <c:v>-294.86849999999998</c:v>
                </c:pt>
                <c:pt idx="37798">
                  <c:v>-294.86649999999997</c:v>
                </c:pt>
                <c:pt idx="37799">
                  <c:v>-294.86449999999996</c:v>
                </c:pt>
                <c:pt idx="37800">
                  <c:v>-294.86249999999995</c:v>
                </c:pt>
                <c:pt idx="37801">
                  <c:v>-294.8605</c:v>
                </c:pt>
                <c:pt idx="37802">
                  <c:v>-294.85849999999999</c:v>
                </c:pt>
                <c:pt idx="37803">
                  <c:v>-294.85649999999998</c:v>
                </c:pt>
                <c:pt idx="37804">
                  <c:v>-294.85449999999997</c:v>
                </c:pt>
                <c:pt idx="37805">
                  <c:v>-294.85249999999996</c:v>
                </c:pt>
                <c:pt idx="37806">
                  <c:v>-294.85050000000001</c:v>
                </c:pt>
                <c:pt idx="37807">
                  <c:v>-294.84849999999994</c:v>
                </c:pt>
                <c:pt idx="37808">
                  <c:v>-294.84649999999999</c:v>
                </c:pt>
                <c:pt idx="37809">
                  <c:v>-294.84449999999998</c:v>
                </c:pt>
                <c:pt idx="37810">
                  <c:v>-294.84249999999997</c:v>
                </c:pt>
                <c:pt idx="37811">
                  <c:v>-294.84049999999996</c:v>
                </c:pt>
                <c:pt idx="37812">
                  <c:v>-294.83849999999995</c:v>
                </c:pt>
                <c:pt idx="37813">
                  <c:v>-294.8365</c:v>
                </c:pt>
                <c:pt idx="37814">
                  <c:v>-294.83449999999999</c:v>
                </c:pt>
                <c:pt idx="37815">
                  <c:v>-294.83249999999998</c:v>
                </c:pt>
                <c:pt idx="37816">
                  <c:v>-294.83049999999997</c:v>
                </c:pt>
                <c:pt idx="37817">
                  <c:v>-294.82849999999996</c:v>
                </c:pt>
                <c:pt idx="37818">
                  <c:v>-294.82650000000001</c:v>
                </c:pt>
                <c:pt idx="37819">
                  <c:v>-294.82449999999994</c:v>
                </c:pt>
                <c:pt idx="37820">
                  <c:v>-294.82249999999999</c:v>
                </c:pt>
                <c:pt idx="37821">
                  <c:v>-294.82049999999998</c:v>
                </c:pt>
                <c:pt idx="37822">
                  <c:v>-294.81849999999997</c:v>
                </c:pt>
                <c:pt idx="37823">
                  <c:v>-294.81649999999996</c:v>
                </c:pt>
                <c:pt idx="37824">
                  <c:v>-294.81449999999995</c:v>
                </c:pt>
                <c:pt idx="37825">
                  <c:v>-294.8125</c:v>
                </c:pt>
                <c:pt idx="37826">
                  <c:v>-294.81049999999999</c:v>
                </c:pt>
                <c:pt idx="37827">
                  <c:v>-294.80849999999998</c:v>
                </c:pt>
                <c:pt idx="37828">
                  <c:v>-294.80649999999997</c:v>
                </c:pt>
                <c:pt idx="37829">
                  <c:v>-294.80449999999996</c:v>
                </c:pt>
                <c:pt idx="37830">
                  <c:v>-294.80250000000001</c:v>
                </c:pt>
                <c:pt idx="37831">
                  <c:v>-294.80049999999994</c:v>
                </c:pt>
                <c:pt idx="37832">
                  <c:v>-294.79849999999999</c:v>
                </c:pt>
                <c:pt idx="37833">
                  <c:v>-294.79649999999998</c:v>
                </c:pt>
                <c:pt idx="37834">
                  <c:v>-294.79449999999997</c:v>
                </c:pt>
                <c:pt idx="37835">
                  <c:v>-294.79249999999996</c:v>
                </c:pt>
                <c:pt idx="37836">
                  <c:v>-294.79049999999995</c:v>
                </c:pt>
                <c:pt idx="37837">
                  <c:v>-294.7885</c:v>
                </c:pt>
                <c:pt idx="37838">
                  <c:v>-294.78649999999999</c:v>
                </c:pt>
                <c:pt idx="37839">
                  <c:v>-294.78449999999998</c:v>
                </c:pt>
                <c:pt idx="37840">
                  <c:v>-294.78249999999997</c:v>
                </c:pt>
                <c:pt idx="37841">
                  <c:v>-294.78049999999996</c:v>
                </c:pt>
                <c:pt idx="37842">
                  <c:v>-294.77850000000001</c:v>
                </c:pt>
                <c:pt idx="37843">
                  <c:v>-294.77649999999994</c:v>
                </c:pt>
                <c:pt idx="37844">
                  <c:v>-294.77449999999999</c:v>
                </c:pt>
                <c:pt idx="37845">
                  <c:v>-294.77249999999998</c:v>
                </c:pt>
                <c:pt idx="37846">
                  <c:v>-294.77049999999997</c:v>
                </c:pt>
                <c:pt idx="37847">
                  <c:v>-294.76849999999996</c:v>
                </c:pt>
                <c:pt idx="37848">
                  <c:v>-294.76649999999995</c:v>
                </c:pt>
                <c:pt idx="37849">
                  <c:v>-294.7645</c:v>
                </c:pt>
                <c:pt idx="37850">
                  <c:v>-294.76249999999999</c:v>
                </c:pt>
                <c:pt idx="37851">
                  <c:v>-294.76049999999998</c:v>
                </c:pt>
                <c:pt idx="37852">
                  <c:v>-294.75849999999997</c:v>
                </c:pt>
                <c:pt idx="37853">
                  <c:v>-294.75649999999996</c:v>
                </c:pt>
                <c:pt idx="37854">
                  <c:v>-294.75450000000001</c:v>
                </c:pt>
                <c:pt idx="37855">
                  <c:v>-294.7525</c:v>
                </c:pt>
                <c:pt idx="37856">
                  <c:v>-294.75049999999999</c:v>
                </c:pt>
                <c:pt idx="37857">
                  <c:v>-294.74849999999998</c:v>
                </c:pt>
                <c:pt idx="37858">
                  <c:v>-294.74649999999997</c:v>
                </c:pt>
                <c:pt idx="37859">
                  <c:v>-294.74449999999996</c:v>
                </c:pt>
                <c:pt idx="37860">
                  <c:v>-294.74249999999995</c:v>
                </c:pt>
                <c:pt idx="37861">
                  <c:v>-294.7405</c:v>
                </c:pt>
                <c:pt idx="37862">
                  <c:v>-294.73849999999999</c:v>
                </c:pt>
                <c:pt idx="37863">
                  <c:v>-294.73649999999998</c:v>
                </c:pt>
                <c:pt idx="37864">
                  <c:v>-294.73449999999997</c:v>
                </c:pt>
                <c:pt idx="37865">
                  <c:v>-294.73249999999996</c:v>
                </c:pt>
                <c:pt idx="37866">
                  <c:v>-294.73050000000001</c:v>
                </c:pt>
                <c:pt idx="37867">
                  <c:v>-294.7285</c:v>
                </c:pt>
                <c:pt idx="37868">
                  <c:v>-294.72649999999999</c:v>
                </c:pt>
                <c:pt idx="37869">
                  <c:v>-294.72449999999998</c:v>
                </c:pt>
                <c:pt idx="37870">
                  <c:v>-294.72249999999997</c:v>
                </c:pt>
                <c:pt idx="37871">
                  <c:v>-294.72049999999996</c:v>
                </c:pt>
                <c:pt idx="37872">
                  <c:v>-294.71849999999995</c:v>
                </c:pt>
                <c:pt idx="37873">
                  <c:v>-294.7165</c:v>
                </c:pt>
                <c:pt idx="37874">
                  <c:v>-294.71449999999999</c:v>
                </c:pt>
                <c:pt idx="37875">
                  <c:v>-294.71249999999998</c:v>
                </c:pt>
                <c:pt idx="37876">
                  <c:v>-294.71049999999997</c:v>
                </c:pt>
                <c:pt idx="37877">
                  <c:v>-294.70849999999996</c:v>
                </c:pt>
                <c:pt idx="37878">
                  <c:v>-294.70650000000001</c:v>
                </c:pt>
                <c:pt idx="37879">
                  <c:v>-294.7045</c:v>
                </c:pt>
                <c:pt idx="37880">
                  <c:v>-294.70249999999999</c:v>
                </c:pt>
                <c:pt idx="37881">
                  <c:v>-294.70049999999998</c:v>
                </c:pt>
                <c:pt idx="37882">
                  <c:v>-294.69849999999997</c:v>
                </c:pt>
                <c:pt idx="37883">
                  <c:v>-294.69649999999996</c:v>
                </c:pt>
                <c:pt idx="37884">
                  <c:v>-294.69449999999995</c:v>
                </c:pt>
                <c:pt idx="37885">
                  <c:v>-294.6925</c:v>
                </c:pt>
                <c:pt idx="37886">
                  <c:v>-294.69049999999999</c:v>
                </c:pt>
                <c:pt idx="37887">
                  <c:v>-294.68849999999998</c:v>
                </c:pt>
                <c:pt idx="37888">
                  <c:v>-294.68649999999997</c:v>
                </c:pt>
                <c:pt idx="37889">
                  <c:v>-294.68449999999996</c:v>
                </c:pt>
                <c:pt idx="37890">
                  <c:v>-294.6825</c:v>
                </c:pt>
                <c:pt idx="37891">
                  <c:v>-294.68049999999999</c:v>
                </c:pt>
                <c:pt idx="37892">
                  <c:v>-294.67849999999999</c:v>
                </c:pt>
                <c:pt idx="37893">
                  <c:v>-294.67649999999998</c:v>
                </c:pt>
                <c:pt idx="37894">
                  <c:v>-294.67449999999997</c:v>
                </c:pt>
                <c:pt idx="37895">
                  <c:v>-294.67249999999996</c:v>
                </c:pt>
                <c:pt idx="37896">
                  <c:v>-294.67049999999995</c:v>
                </c:pt>
                <c:pt idx="37897">
                  <c:v>-294.66849999999999</c:v>
                </c:pt>
                <c:pt idx="37898">
                  <c:v>-294.66649999999998</c:v>
                </c:pt>
                <c:pt idx="37899">
                  <c:v>-294.66449999999998</c:v>
                </c:pt>
                <c:pt idx="37900">
                  <c:v>-294.66249999999997</c:v>
                </c:pt>
                <c:pt idx="37901">
                  <c:v>-294.66049999999996</c:v>
                </c:pt>
                <c:pt idx="37902">
                  <c:v>-294.6585</c:v>
                </c:pt>
                <c:pt idx="37903">
                  <c:v>-294.65649999999999</c:v>
                </c:pt>
                <c:pt idx="37904">
                  <c:v>-294.65449999999998</c:v>
                </c:pt>
                <c:pt idx="37905">
                  <c:v>-294.65249999999997</c:v>
                </c:pt>
                <c:pt idx="37906">
                  <c:v>-294.65049999999997</c:v>
                </c:pt>
                <c:pt idx="37907">
                  <c:v>-294.64850000000001</c:v>
                </c:pt>
                <c:pt idx="37908">
                  <c:v>-294.64649999999995</c:v>
                </c:pt>
                <c:pt idx="37909">
                  <c:v>-294.64449999999999</c:v>
                </c:pt>
                <c:pt idx="37910">
                  <c:v>-294.64249999999998</c:v>
                </c:pt>
                <c:pt idx="37911">
                  <c:v>-294.64049999999997</c:v>
                </c:pt>
                <c:pt idx="37912">
                  <c:v>-294.63849999999996</c:v>
                </c:pt>
                <c:pt idx="37913">
                  <c:v>-294.63649999999996</c:v>
                </c:pt>
                <c:pt idx="37914">
                  <c:v>-294.6345</c:v>
                </c:pt>
                <c:pt idx="37915">
                  <c:v>-294.63249999999999</c:v>
                </c:pt>
                <c:pt idx="37916">
                  <c:v>-294.63049999999998</c:v>
                </c:pt>
                <c:pt idx="37917">
                  <c:v>-294.62849999999997</c:v>
                </c:pt>
                <c:pt idx="37918">
                  <c:v>-294.62649999999996</c:v>
                </c:pt>
                <c:pt idx="37919">
                  <c:v>-294.62450000000001</c:v>
                </c:pt>
                <c:pt idx="37920">
                  <c:v>-294.62249999999995</c:v>
                </c:pt>
                <c:pt idx="37921">
                  <c:v>-294.62049999999999</c:v>
                </c:pt>
                <c:pt idx="37922">
                  <c:v>-294.61849999999998</c:v>
                </c:pt>
                <c:pt idx="37923">
                  <c:v>-294.61649999999997</c:v>
                </c:pt>
                <c:pt idx="37924">
                  <c:v>-294.61449999999996</c:v>
                </c:pt>
                <c:pt idx="37925">
                  <c:v>-294.61249999999995</c:v>
                </c:pt>
                <c:pt idx="37926">
                  <c:v>-294.6105</c:v>
                </c:pt>
                <c:pt idx="37927">
                  <c:v>-294.60849999999999</c:v>
                </c:pt>
                <c:pt idx="37928">
                  <c:v>-294.60649999999998</c:v>
                </c:pt>
                <c:pt idx="37929">
                  <c:v>-294.60449999999997</c:v>
                </c:pt>
                <c:pt idx="37930">
                  <c:v>-294.60249999999996</c:v>
                </c:pt>
                <c:pt idx="37931">
                  <c:v>-294.60050000000001</c:v>
                </c:pt>
                <c:pt idx="37932">
                  <c:v>-294.59849999999994</c:v>
                </c:pt>
                <c:pt idx="37933">
                  <c:v>-294.59649999999999</c:v>
                </c:pt>
                <c:pt idx="37934">
                  <c:v>-294.59449999999998</c:v>
                </c:pt>
                <c:pt idx="37935">
                  <c:v>-294.59249999999997</c:v>
                </c:pt>
                <c:pt idx="37936">
                  <c:v>-294.59049999999996</c:v>
                </c:pt>
                <c:pt idx="37937">
                  <c:v>-294.58849999999995</c:v>
                </c:pt>
                <c:pt idx="37938">
                  <c:v>-294.5865</c:v>
                </c:pt>
                <c:pt idx="37939">
                  <c:v>-294.58449999999999</c:v>
                </c:pt>
                <c:pt idx="37940">
                  <c:v>-294.58249999999998</c:v>
                </c:pt>
                <c:pt idx="37941">
                  <c:v>-294.58049999999997</c:v>
                </c:pt>
                <c:pt idx="37942">
                  <c:v>-294.57849999999996</c:v>
                </c:pt>
                <c:pt idx="37943">
                  <c:v>-294.57650000000001</c:v>
                </c:pt>
                <c:pt idx="37944">
                  <c:v>-294.57449999999994</c:v>
                </c:pt>
                <c:pt idx="37945">
                  <c:v>-294.57249999999999</c:v>
                </c:pt>
                <c:pt idx="37946">
                  <c:v>-294.57049999999998</c:v>
                </c:pt>
                <c:pt idx="37947">
                  <c:v>-294.56849999999997</c:v>
                </c:pt>
                <c:pt idx="37948">
                  <c:v>-294.56649999999996</c:v>
                </c:pt>
                <c:pt idx="37949">
                  <c:v>-294.56449999999995</c:v>
                </c:pt>
                <c:pt idx="37950">
                  <c:v>-294.5625</c:v>
                </c:pt>
                <c:pt idx="37951">
                  <c:v>-294.56049999999999</c:v>
                </c:pt>
                <c:pt idx="37952">
                  <c:v>-294.55849999999998</c:v>
                </c:pt>
                <c:pt idx="37953">
                  <c:v>-294.55649999999997</c:v>
                </c:pt>
                <c:pt idx="37954">
                  <c:v>-294.55449999999996</c:v>
                </c:pt>
                <c:pt idx="37955">
                  <c:v>-294.55250000000001</c:v>
                </c:pt>
                <c:pt idx="37956">
                  <c:v>-294.55049999999994</c:v>
                </c:pt>
                <c:pt idx="37957">
                  <c:v>-294.54849999999999</c:v>
                </c:pt>
                <c:pt idx="37958">
                  <c:v>-294.54649999999998</c:v>
                </c:pt>
                <c:pt idx="37959">
                  <c:v>-294.54449999999997</c:v>
                </c:pt>
                <c:pt idx="37960">
                  <c:v>-294.54249999999996</c:v>
                </c:pt>
                <c:pt idx="37961">
                  <c:v>-294.54049999999995</c:v>
                </c:pt>
                <c:pt idx="37962">
                  <c:v>-294.5385</c:v>
                </c:pt>
                <c:pt idx="37963">
                  <c:v>-294.53649999999999</c:v>
                </c:pt>
                <c:pt idx="37964">
                  <c:v>-294.53449999999998</c:v>
                </c:pt>
                <c:pt idx="37965">
                  <c:v>-294.53249999999997</c:v>
                </c:pt>
                <c:pt idx="37966">
                  <c:v>-294.53049999999996</c:v>
                </c:pt>
                <c:pt idx="37967">
                  <c:v>-294.52850000000001</c:v>
                </c:pt>
                <c:pt idx="37968">
                  <c:v>-294.52649999999994</c:v>
                </c:pt>
                <c:pt idx="37969">
                  <c:v>-294.52449999999999</c:v>
                </c:pt>
                <c:pt idx="37970">
                  <c:v>-294.52249999999998</c:v>
                </c:pt>
                <c:pt idx="37971">
                  <c:v>-294.52049999999997</c:v>
                </c:pt>
                <c:pt idx="37972">
                  <c:v>-294.51849999999996</c:v>
                </c:pt>
                <c:pt idx="37973">
                  <c:v>-294.51649999999995</c:v>
                </c:pt>
                <c:pt idx="37974">
                  <c:v>-294.5145</c:v>
                </c:pt>
                <c:pt idx="37975">
                  <c:v>-294.51249999999999</c:v>
                </c:pt>
                <c:pt idx="37976">
                  <c:v>-294.51049999999998</c:v>
                </c:pt>
                <c:pt idx="37977">
                  <c:v>-294.50849999999997</c:v>
                </c:pt>
                <c:pt idx="37978">
                  <c:v>-294.50649999999996</c:v>
                </c:pt>
                <c:pt idx="37979">
                  <c:v>-294.50450000000001</c:v>
                </c:pt>
                <c:pt idx="37980">
                  <c:v>-294.5025</c:v>
                </c:pt>
                <c:pt idx="37981">
                  <c:v>-294.50049999999999</c:v>
                </c:pt>
                <c:pt idx="37982">
                  <c:v>-294.49849999999998</c:v>
                </c:pt>
                <c:pt idx="37983">
                  <c:v>-294.49649999999997</c:v>
                </c:pt>
                <c:pt idx="37984">
                  <c:v>-294.49449999999996</c:v>
                </c:pt>
                <c:pt idx="37985">
                  <c:v>-294.49249999999995</c:v>
                </c:pt>
                <c:pt idx="37986">
                  <c:v>-294.4905</c:v>
                </c:pt>
                <c:pt idx="37987">
                  <c:v>-294.48849999999999</c:v>
                </c:pt>
                <c:pt idx="37988">
                  <c:v>-294.48649999999998</c:v>
                </c:pt>
                <c:pt idx="37989">
                  <c:v>-294.48449999999997</c:v>
                </c:pt>
                <c:pt idx="37990">
                  <c:v>-294.48249999999996</c:v>
                </c:pt>
                <c:pt idx="37991">
                  <c:v>-294.48050000000001</c:v>
                </c:pt>
                <c:pt idx="37992">
                  <c:v>-294.4785</c:v>
                </c:pt>
                <c:pt idx="37993">
                  <c:v>-294.47649999999999</c:v>
                </c:pt>
                <c:pt idx="37994">
                  <c:v>-294.47449999999998</c:v>
                </c:pt>
                <c:pt idx="37995">
                  <c:v>-294.47249999999997</c:v>
                </c:pt>
                <c:pt idx="37996">
                  <c:v>-294.47049999999996</c:v>
                </c:pt>
                <c:pt idx="37997">
                  <c:v>-294.46849999999995</c:v>
                </c:pt>
                <c:pt idx="37998">
                  <c:v>-294.4665</c:v>
                </c:pt>
                <c:pt idx="37999">
                  <c:v>-294.46449999999999</c:v>
                </c:pt>
                <c:pt idx="38000">
                  <c:v>-294.46249999999998</c:v>
                </c:pt>
                <c:pt idx="38001">
                  <c:v>-294.46049999999997</c:v>
                </c:pt>
                <c:pt idx="38002">
                  <c:v>-294.45849999999996</c:v>
                </c:pt>
                <c:pt idx="38003">
                  <c:v>-294.45650000000001</c:v>
                </c:pt>
                <c:pt idx="38004">
                  <c:v>-294.4545</c:v>
                </c:pt>
                <c:pt idx="38005">
                  <c:v>-294.45249999999999</c:v>
                </c:pt>
                <c:pt idx="38006">
                  <c:v>-294.45049999999998</c:v>
                </c:pt>
                <c:pt idx="38007">
                  <c:v>-294.44849999999997</c:v>
                </c:pt>
                <c:pt idx="38008">
                  <c:v>-294.44649999999996</c:v>
                </c:pt>
                <c:pt idx="38009">
                  <c:v>-294.44449999999995</c:v>
                </c:pt>
                <c:pt idx="38010">
                  <c:v>-294.4425</c:v>
                </c:pt>
                <c:pt idx="38011">
                  <c:v>-294.44049999999999</c:v>
                </c:pt>
                <c:pt idx="38012">
                  <c:v>-294.43849999999998</c:v>
                </c:pt>
                <c:pt idx="38013">
                  <c:v>-294.43649999999997</c:v>
                </c:pt>
                <c:pt idx="38014">
                  <c:v>-294.43449999999996</c:v>
                </c:pt>
                <c:pt idx="38015">
                  <c:v>-294.4325</c:v>
                </c:pt>
                <c:pt idx="38016">
                  <c:v>-294.43049999999999</c:v>
                </c:pt>
                <c:pt idx="38017">
                  <c:v>-294.42849999999999</c:v>
                </c:pt>
                <c:pt idx="38018">
                  <c:v>-294.42649999999998</c:v>
                </c:pt>
                <c:pt idx="38019">
                  <c:v>-294.42449999999997</c:v>
                </c:pt>
                <c:pt idx="38020">
                  <c:v>-294.42249999999996</c:v>
                </c:pt>
                <c:pt idx="38021">
                  <c:v>-294.42049999999995</c:v>
                </c:pt>
                <c:pt idx="38022">
                  <c:v>-294.41849999999999</c:v>
                </c:pt>
                <c:pt idx="38023">
                  <c:v>-294.41649999999998</c:v>
                </c:pt>
                <c:pt idx="38024">
                  <c:v>-294.41449999999998</c:v>
                </c:pt>
                <c:pt idx="38025">
                  <c:v>-294.41249999999997</c:v>
                </c:pt>
                <c:pt idx="38026">
                  <c:v>-294.41049999999996</c:v>
                </c:pt>
                <c:pt idx="38027">
                  <c:v>-294.4085</c:v>
                </c:pt>
                <c:pt idx="38028">
                  <c:v>-294.40649999999999</c:v>
                </c:pt>
                <c:pt idx="38029">
                  <c:v>-294.40449999999998</c:v>
                </c:pt>
                <c:pt idx="38030">
                  <c:v>-294.40249999999997</c:v>
                </c:pt>
                <c:pt idx="38031">
                  <c:v>-294.40049999999997</c:v>
                </c:pt>
                <c:pt idx="38032">
                  <c:v>-294.39850000000001</c:v>
                </c:pt>
                <c:pt idx="38033">
                  <c:v>-294.39649999999995</c:v>
                </c:pt>
                <c:pt idx="38034">
                  <c:v>-294.39449999999999</c:v>
                </c:pt>
                <c:pt idx="38035">
                  <c:v>-294.39249999999998</c:v>
                </c:pt>
                <c:pt idx="38036">
                  <c:v>-294.39049999999997</c:v>
                </c:pt>
                <c:pt idx="38037">
                  <c:v>-294.38849999999996</c:v>
                </c:pt>
                <c:pt idx="38038">
                  <c:v>-294.38649999999996</c:v>
                </c:pt>
                <c:pt idx="38039">
                  <c:v>-294.3845</c:v>
                </c:pt>
                <c:pt idx="38040">
                  <c:v>-294.38249999999999</c:v>
                </c:pt>
                <c:pt idx="38041">
                  <c:v>-294.38049999999998</c:v>
                </c:pt>
                <c:pt idx="38042">
                  <c:v>-294.37849999999997</c:v>
                </c:pt>
                <c:pt idx="38043">
                  <c:v>-294.37649999999996</c:v>
                </c:pt>
                <c:pt idx="38044">
                  <c:v>-294.37450000000001</c:v>
                </c:pt>
                <c:pt idx="38045">
                  <c:v>-294.37249999999995</c:v>
                </c:pt>
                <c:pt idx="38046">
                  <c:v>-294.37049999999999</c:v>
                </c:pt>
                <c:pt idx="38047">
                  <c:v>-294.36849999999998</c:v>
                </c:pt>
                <c:pt idx="38048">
                  <c:v>-294.36649999999997</c:v>
                </c:pt>
                <c:pt idx="38049">
                  <c:v>-294.36449999999996</c:v>
                </c:pt>
                <c:pt idx="38050">
                  <c:v>-294.36249999999995</c:v>
                </c:pt>
                <c:pt idx="38051">
                  <c:v>-294.3605</c:v>
                </c:pt>
                <c:pt idx="38052">
                  <c:v>-294.35849999999999</c:v>
                </c:pt>
                <c:pt idx="38053">
                  <c:v>-294.35649999999998</c:v>
                </c:pt>
                <c:pt idx="38054">
                  <c:v>-294.35449999999997</c:v>
                </c:pt>
                <c:pt idx="38055">
                  <c:v>-294.35249999999996</c:v>
                </c:pt>
                <c:pt idx="38056">
                  <c:v>-294.35050000000001</c:v>
                </c:pt>
                <c:pt idx="38057">
                  <c:v>-294.34849999999994</c:v>
                </c:pt>
                <c:pt idx="38058">
                  <c:v>-294.34649999999999</c:v>
                </c:pt>
                <c:pt idx="38059">
                  <c:v>-294.34449999999998</c:v>
                </c:pt>
                <c:pt idx="38060">
                  <c:v>-294.34249999999997</c:v>
                </c:pt>
                <c:pt idx="38061">
                  <c:v>-294.34049999999996</c:v>
                </c:pt>
                <c:pt idx="38062">
                  <c:v>-294.33849999999995</c:v>
                </c:pt>
                <c:pt idx="38063">
                  <c:v>-294.3365</c:v>
                </c:pt>
                <c:pt idx="38064">
                  <c:v>-294.33449999999999</c:v>
                </c:pt>
                <c:pt idx="38065">
                  <c:v>-294.33249999999998</c:v>
                </c:pt>
                <c:pt idx="38066">
                  <c:v>-294.33049999999997</c:v>
                </c:pt>
                <c:pt idx="38067">
                  <c:v>-294.32849999999996</c:v>
                </c:pt>
                <c:pt idx="38068">
                  <c:v>-294.32650000000001</c:v>
                </c:pt>
                <c:pt idx="38069">
                  <c:v>-294.32449999999994</c:v>
                </c:pt>
                <c:pt idx="38070">
                  <c:v>-294.32249999999999</c:v>
                </c:pt>
                <c:pt idx="38071">
                  <c:v>-294.32049999999998</c:v>
                </c:pt>
                <c:pt idx="38072">
                  <c:v>-294.31849999999997</c:v>
                </c:pt>
                <c:pt idx="38073">
                  <c:v>-294.31649999999996</c:v>
                </c:pt>
                <c:pt idx="38074">
                  <c:v>-294.31449999999995</c:v>
                </c:pt>
                <c:pt idx="38075">
                  <c:v>-294.3125</c:v>
                </c:pt>
                <c:pt idx="38076">
                  <c:v>-294.31049999999999</c:v>
                </c:pt>
                <c:pt idx="38077">
                  <c:v>-294.30849999999998</c:v>
                </c:pt>
                <c:pt idx="38078">
                  <c:v>-294.30649999999997</c:v>
                </c:pt>
                <c:pt idx="38079">
                  <c:v>-294.30449999999996</c:v>
                </c:pt>
                <c:pt idx="38080">
                  <c:v>-294.30250000000001</c:v>
                </c:pt>
                <c:pt idx="38081">
                  <c:v>-294.30049999999994</c:v>
                </c:pt>
                <c:pt idx="38082">
                  <c:v>-294.29849999999999</c:v>
                </c:pt>
                <c:pt idx="38083">
                  <c:v>-294.29649999999998</c:v>
                </c:pt>
                <c:pt idx="38084">
                  <c:v>-294.29449999999997</c:v>
                </c:pt>
                <c:pt idx="38085">
                  <c:v>-294.29249999999996</c:v>
                </c:pt>
                <c:pt idx="38086">
                  <c:v>-294.29049999999995</c:v>
                </c:pt>
                <c:pt idx="38087">
                  <c:v>-294.2885</c:v>
                </c:pt>
                <c:pt idx="38088">
                  <c:v>-294.28649999999999</c:v>
                </c:pt>
                <c:pt idx="38089">
                  <c:v>-294.28449999999998</c:v>
                </c:pt>
                <c:pt idx="38090">
                  <c:v>-294.28249999999997</c:v>
                </c:pt>
                <c:pt idx="38091">
                  <c:v>-294.28049999999996</c:v>
                </c:pt>
                <c:pt idx="38092">
                  <c:v>-294.27850000000001</c:v>
                </c:pt>
                <c:pt idx="38093">
                  <c:v>-294.27649999999994</c:v>
                </c:pt>
                <c:pt idx="38094">
                  <c:v>-294.27449999999999</c:v>
                </c:pt>
                <c:pt idx="38095">
                  <c:v>-294.27249999999998</c:v>
                </c:pt>
                <c:pt idx="38096">
                  <c:v>-294.27049999999997</c:v>
                </c:pt>
                <c:pt idx="38097">
                  <c:v>-294.26849999999996</c:v>
                </c:pt>
                <c:pt idx="38098">
                  <c:v>-294.26649999999995</c:v>
                </c:pt>
                <c:pt idx="38099">
                  <c:v>-294.2645</c:v>
                </c:pt>
                <c:pt idx="38100">
                  <c:v>-294.26249999999999</c:v>
                </c:pt>
                <c:pt idx="38101">
                  <c:v>-294.26049999999998</c:v>
                </c:pt>
                <c:pt idx="38102">
                  <c:v>-294.25849999999997</c:v>
                </c:pt>
                <c:pt idx="38103">
                  <c:v>-294.25649999999996</c:v>
                </c:pt>
                <c:pt idx="38104">
                  <c:v>-294.25450000000001</c:v>
                </c:pt>
                <c:pt idx="38105">
                  <c:v>-294.2525</c:v>
                </c:pt>
                <c:pt idx="38106">
                  <c:v>-294.25049999999999</c:v>
                </c:pt>
                <c:pt idx="38107">
                  <c:v>-294.24849999999998</c:v>
                </c:pt>
                <c:pt idx="38108">
                  <c:v>-294.24649999999997</c:v>
                </c:pt>
                <c:pt idx="38109">
                  <c:v>-294.24449999999996</c:v>
                </c:pt>
                <c:pt idx="38110">
                  <c:v>-294.24249999999995</c:v>
                </c:pt>
                <c:pt idx="38111">
                  <c:v>-294.2405</c:v>
                </c:pt>
                <c:pt idx="38112">
                  <c:v>-294.23849999999999</c:v>
                </c:pt>
                <c:pt idx="38113">
                  <c:v>-294.23649999999998</c:v>
                </c:pt>
                <c:pt idx="38114">
                  <c:v>-294.23449999999997</c:v>
                </c:pt>
                <c:pt idx="38115">
                  <c:v>-294.23249999999996</c:v>
                </c:pt>
                <c:pt idx="38116">
                  <c:v>-294.23050000000001</c:v>
                </c:pt>
                <c:pt idx="38117">
                  <c:v>-294.2285</c:v>
                </c:pt>
                <c:pt idx="38118">
                  <c:v>-294.22649999999999</c:v>
                </c:pt>
                <c:pt idx="38119">
                  <c:v>-294.22449999999998</c:v>
                </c:pt>
                <c:pt idx="38120">
                  <c:v>-294.22249999999997</c:v>
                </c:pt>
                <c:pt idx="38121">
                  <c:v>-294.22049999999996</c:v>
                </c:pt>
                <c:pt idx="38122">
                  <c:v>-294.21849999999995</c:v>
                </c:pt>
                <c:pt idx="38123">
                  <c:v>-294.2165</c:v>
                </c:pt>
                <c:pt idx="38124">
                  <c:v>-294.21449999999999</c:v>
                </c:pt>
                <c:pt idx="38125">
                  <c:v>-294.21249999999998</c:v>
                </c:pt>
                <c:pt idx="38126">
                  <c:v>-294.21049999999997</c:v>
                </c:pt>
                <c:pt idx="38127">
                  <c:v>-294.20849999999996</c:v>
                </c:pt>
                <c:pt idx="38128">
                  <c:v>-294.20650000000001</c:v>
                </c:pt>
                <c:pt idx="38129">
                  <c:v>-294.2045</c:v>
                </c:pt>
                <c:pt idx="38130">
                  <c:v>-294.20249999999999</c:v>
                </c:pt>
                <c:pt idx="38131">
                  <c:v>-294.20049999999998</c:v>
                </c:pt>
                <c:pt idx="38132">
                  <c:v>-294.19849999999997</c:v>
                </c:pt>
                <c:pt idx="38133">
                  <c:v>-294.19649999999996</c:v>
                </c:pt>
                <c:pt idx="38134">
                  <c:v>-294.19449999999995</c:v>
                </c:pt>
                <c:pt idx="38135">
                  <c:v>-294.1925</c:v>
                </c:pt>
                <c:pt idx="38136">
                  <c:v>-294.19049999999999</c:v>
                </c:pt>
                <c:pt idx="38137">
                  <c:v>-294.18849999999998</c:v>
                </c:pt>
                <c:pt idx="38138">
                  <c:v>-294.18649999999997</c:v>
                </c:pt>
                <c:pt idx="38139">
                  <c:v>-294.18449999999996</c:v>
                </c:pt>
                <c:pt idx="38140">
                  <c:v>-294.1825</c:v>
                </c:pt>
                <c:pt idx="38141">
                  <c:v>-294.18049999999999</c:v>
                </c:pt>
                <c:pt idx="38142">
                  <c:v>-294.17849999999999</c:v>
                </c:pt>
                <c:pt idx="38143">
                  <c:v>-294.17649999999998</c:v>
                </c:pt>
                <c:pt idx="38144">
                  <c:v>-294.17449999999997</c:v>
                </c:pt>
                <c:pt idx="38145">
                  <c:v>-294.17249999999996</c:v>
                </c:pt>
                <c:pt idx="38146">
                  <c:v>-294.17049999999995</c:v>
                </c:pt>
                <c:pt idx="38147">
                  <c:v>-294.16849999999999</c:v>
                </c:pt>
                <c:pt idx="38148">
                  <c:v>-294.16649999999998</c:v>
                </c:pt>
                <c:pt idx="38149">
                  <c:v>-294.16449999999998</c:v>
                </c:pt>
                <c:pt idx="38150">
                  <c:v>-294.16249999999997</c:v>
                </c:pt>
                <c:pt idx="38151">
                  <c:v>-294.16049999999996</c:v>
                </c:pt>
                <c:pt idx="38152">
                  <c:v>-294.1585</c:v>
                </c:pt>
                <c:pt idx="38153">
                  <c:v>-294.15649999999999</c:v>
                </c:pt>
                <c:pt idx="38154">
                  <c:v>-294.15449999999998</c:v>
                </c:pt>
                <c:pt idx="38155">
                  <c:v>-294.15249999999997</c:v>
                </c:pt>
                <c:pt idx="38156">
                  <c:v>-294.15049999999997</c:v>
                </c:pt>
                <c:pt idx="38157">
                  <c:v>-294.14850000000001</c:v>
                </c:pt>
                <c:pt idx="38158">
                  <c:v>-294.14649999999995</c:v>
                </c:pt>
                <c:pt idx="38159">
                  <c:v>-294.14449999999999</c:v>
                </c:pt>
                <c:pt idx="38160">
                  <c:v>-294.14249999999998</c:v>
                </c:pt>
                <c:pt idx="38161">
                  <c:v>-294.14049999999997</c:v>
                </c:pt>
                <c:pt idx="38162">
                  <c:v>-294.13849999999996</c:v>
                </c:pt>
                <c:pt idx="38163">
                  <c:v>-294.13649999999996</c:v>
                </c:pt>
                <c:pt idx="38164">
                  <c:v>-294.1345</c:v>
                </c:pt>
                <c:pt idx="38165">
                  <c:v>-294.13249999999999</c:v>
                </c:pt>
                <c:pt idx="38166">
                  <c:v>-294.13049999999998</c:v>
                </c:pt>
                <c:pt idx="38167">
                  <c:v>-294.12849999999997</c:v>
                </c:pt>
                <c:pt idx="38168">
                  <c:v>-294.12649999999996</c:v>
                </c:pt>
                <c:pt idx="38169">
                  <c:v>-294.12450000000001</c:v>
                </c:pt>
                <c:pt idx="38170">
                  <c:v>-294.12249999999995</c:v>
                </c:pt>
                <c:pt idx="38171">
                  <c:v>-294.12049999999999</c:v>
                </c:pt>
                <c:pt idx="38172">
                  <c:v>-294.11849999999998</c:v>
                </c:pt>
                <c:pt idx="38173">
                  <c:v>-294.11649999999997</c:v>
                </c:pt>
                <c:pt idx="38174">
                  <c:v>-294.11449999999996</c:v>
                </c:pt>
                <c:pt idx="38175">
                  <c:v>-294.11249999999995</c:v>
                </c:pt>
                <c:pt idx="38176">
                  <c:v>-294.1105</c:v>
                </c:pt>
                <c:pt idx="38177">
                  <c:v>-294.10849999999999</c:v>
                </c:pt>
                <c:pt idx="38178">
                  <c:v>-294.10649999999998</c:v>
                </c:pt>
                <c:pt idx="38179">
                  <c:v>-294.10449999999997</c:v>
                </c:pt>
                <c:pt idx="38180">
                  <c:v>-294.10249999999996</c:v>
                </c:pt>
                <c:pt idx="38181">
                  <c:v>-294.10050000000001</c:v>
                </c:pt>
                <c:pt idx="38182">
                  <c:v>-294.09849999999994</c:v>
                </c:pt>
                <c:pt idx="38183">
                  <c:v>-294.09649999999999</c:v>
                </c:pt>
                <c:pt idx="38184">
                  <c:v>-294.09449999999998</c:v>
                </c:pt>
                <c:pt idx="38185">
                  <c:v>-294.09249999999997</c:v>
                </c:pt>
                <c:pt idx="38186">
                  <c:v>-294.09049999999996</c:v>
                </c:pt>
                <c:pt idx="38187">
                  <c:v>-294.08849999999995</c:v>
                </c:pt>
                <c:pt idx="38188">
                  <c:v>-294.0865</c:v>
                </c:pt>
                <c:pt idx="38189">
                  <c:v>-294.08449999999999</c:v>
                </c:pt>
                <c:pt idx="38190">
                  <c:v>-294.08249999999998</c:v>
                </c:pt>
                <c:pt idx="38191">
                  <c:v>-294.08049999999997</c:v>
                </c:pt>
                <c:pt idx="38192">
                  <c:v>-294.07849999999996</c:v>
                </c:pt>
                <c:pt idx="38193">
                  <c:v>-294.07650000000001</c:v>
                </c:pt>
                <c:pt idx="38194">
                  <c:v>-294.07449999999994</c:v>
                </c:pt>
                <c:pt idx="38195">
                  <c:v>-294.07249999999999</c:v>
                </c:pt>
                <c:pt idx="38196">
                  <c:v>-294.07049999999998</c:v>
                </c:pt>
                <c:pt idx="38197">
                  <c:v>-294.06849999999997</c:v>
                </c:pt>
                <c:pt idx="38198">
                  <c:v>-294.06649999999996</c:v>
                </c:pt>
                <c:pt idx="38199">
                  <c:v>-294.06449999999995</c:v>
                </c:pt>
                <c:pt idx="38200">
                  <c:v>-294.0625</c:v>
                </c:pt>
                <c:pt idx="38201">
                  <c:v>-294.06049999999999</c:v>
                </c:pt>
                <c:pt idx="38202">
                  <c:v>-294.05849999999998</c:v>
                </c:pt>
                <c:pt idx="38203">
                  <c:v>-294.05649999999997</c:v>
                </c:pt>
                <c:pt idx="38204">
                  <c:v>-294.05449999999996</c:v>
                </c:pt>
                <c:pt idx="38205">
                  <c:v>-294.05250000000001</c:v>
                </c:pt>
                <c:pt idx="38206">
                  <c:v>-294.05049999999994</c:v>
                </c:pt>
                <c:pt idx="38207">
                  <c:v>-294.04849999999999</c:v>
                </c:pt>
                <c:pt idx="38208">
                  <c:v>-294.04649999999998</c:v>
                </c:pt>
                <c:pt idx="38209">
                  <c:v>-294.04449999999997</c:v>
                </c:pt>
                <c:pt idx="38210">
                  <c:v>-294.04249999999996</c:v>
                </c:pt>
                <c:pt idx="38211">
                  <c:v>-294.04049999999995</c:v>
                </c:pt>
                <c:pt idx="38212">
                  <c:v>-294.0385</c:v>
                </c:pt>
                <c:pt idx="38213">
                  <c:v>-294.03649999999999</c:v>
                </c:pt>
                <c:pt idx="38214">
                  <c:v>-294.03449999999998</c:v>
                </c:pt>
                <c:pt idx="38215">
                  <c:v>-294.03249999999997</c:v>
                </c:pt>
                <c:pt idx="38216">
                  <c:v>-294.03049999999996</c:v>
                </c:pt>
                <c:pt idx="38217">
                  <c:v>-294.02850000000001</c:v>
                </c:pt>
                <c:pt idx="38218">
                  <c:v>-294.02649999999994</c:v>
                </c:pt>
                <c:pt idx="38219">
                  <c:v>-294.02449999999999</c:v>
                </c:pt>
                <c:pt idx="38220">
                  <c:v>-294.02249999999998</c:v>
                </c:pt>
                <c:pt idx="38221">
                  <c:v>-294.02049999999997</c:v>
                </c:pt>
                <c:pt idx="38222">
                  <c:v>-294.01849999999996</c:v>
                </c:pt>
                <c:pt idx="38223">
                  <c:v>-294.01649999999995</c:v>
                </c:pt>
                <c:pt idx="38224">
                  <c:v>-294.0145</c:v>
                </c:pt>
                <c:pt idx="38225">
                  <c:v>-294.01249999999999</c:v>
                </c:pt>
                <c:pt idx="38226">
                  <c:v>-294.01049999999998</c:v>
                </c:pt>
                <c:pt idx="38227">
                  <c:v>-294.00849999999997</c:v>
                </c:pt>
                <c:pt idx="38228">
                  <c:v>-294.00649999999996</c:v>
                </c:pt>
                <c:pt idx="38229">
                  <c:v>-294.00450000000001</c:v>
                </c:pt>
                <c:pt idx="38230">
                  <c:v>-294.0025</c:v>
                </c:pt>
                <c:pt idx="38231">
                  <c:v>-294.00049999999999</c:v>
                </c:pt>
                <c:pt idx="38232">
                  <c:v>-293.99849999999998</c:v>
                </c:pt>
                <c:pt idx="38233">
                  <c:v>-293.99649999999997</c:v>
                </c:pt>
                <c:pt idx="38234">
                  <c:v>-293.99449999999996</c:v>
                </c:pt>
                <c:pt idx="38235">
                  <c:v>-293.99249999999995</c:v>
                </c:pt>
                <c:pt idx="38236">
                  <c:v>-293.9905</c:v>
                </c:pt>
                <c:pt idx="38237">
                  <c:v>-293.98849999999999</c:v>
                </c:pt>
                <c:pt idx="38238">
                  <c:v>-293.98649999999998</c:v>
                </c:pt>
                <c:pt idx="38239">
                  <c:v>-293.98449999999997</c:v>
                </c:pt>
                <c:pt idx="38240">
                  <c:v>-293.98249999999996</c:v>
                </c:pt>
                <c:pt idx="38241">
                  <c:v>-293.98050000000001</c:v>
                </c:pt>
                <c:pt idx="38242">
                  <c:v>-293.9785</c:v>
                </c:pt>
                <c:pt idx="38243">
                  <c:v>-293.97649999999999</c:v>
                </c:pt>
                <c:pt idx="38244">
                  <c:v>-293.97449999999998</c:v>
                </c:pt>
                <c:pt idx="38245">
                  <c:v>-293.97249999999997</c:v>
                </c:pt>
                <c:pt idx="38246">
                  <c:v>-293.97049999999996</c:v>
                </c:pt>
                <c:pt idx="38247">
                  <c:v>-293.96849999999995</c:v>
                </c:pt>
                <c:pt idx="38248">
                  <c:v>-293.9665</c:v>
                </c:pt>
                <c:pt idx="38249">
                  <c:v>-293.96449999999999</c:v>
                </c:pt>
                <c:pt idx="38250">
                  <c:v>-293.96249999999998</c:v>
                </c:pt>
                <c:pt idx="38251">
                  <c:v>-293.96049999999997</c:v>
                </c:pt>
                <c:pt idx="38252">
                  <c:v>-293.95849999999996</c:v>
                </c:pt>
                <c:pt idx="38253">
                  <c:v>-293.95650000000001</c:v>
                </c:pt>
                <c:pt idx="38254">
                  <c:v>-293.9545</c:v>
                </c:pt>
                <c:pt idx="38255">
                  <c:v>-293.95249999999999</c:v>
                </c:pt>
                <c:pt idx="38256">
                  <c:v>-293.95049999999998</c:v>
                </c:pt>
                <c:pt idx="38257">
                  <c:v>-293.94849999999997</c:v>
                </c:pt>
                <c:pt idx="38258">
                  <c:v>-293.94649999999996</c:v>
                </c:pt>
                <c:pt idx="38259">
                  <c:v>-293.94449999999995</c:v>
                </c:pt>
                <c:pt idx="38260">
                  <c:v>-293.9425</c:v>
                </c:pt>
                <c:pt idx="38261">
                  <c:v>-293.94049999999999</c:v>
                </c:pt>
                <c:pt idx="38262">
                  <c:v>-293.93849999999998</c:v>
                </c:pt>
                <c:pt idx="38263">
                  <c:v>-293.93649999999997</c:v>
                </c:pt>
                <c:pt idx="38264">
                  <c:v>-293.93449999999996</c:v>
                </c:pt>
                <c:pt idx="38265">
                  <c:v>-293.9325</c:v>
                </c:pt>
                <c:pt idx="38266">
                  <c:v>-293.93049999999999</c:v>
                </c:pt>
                <c:pt idx="38267">
                  <c:v>-293.92849999999999</c:v>
                </c:pt>
                <c:pt idx="38268">
                  <c:v>-293.92649999999998</c:v>
                </c:pt>
                <c:pt idx="38269">
                  <c:v>-293.92449999999997</c:v>
                </c:pt>
                <c:pt idx="38270">
                  <c:v>-293.92249999999996</c:v>
                </c:pt>
                <c:pt idx="38271">
                  <c:v>-293.92049999999995</c:v>
                </c:pt>
                <c:pt idx="38272">
                  <c:v>-293.91849999999999</c:v>
                </c:pt>
                <c:pt idx="38273">
                  <c:v>-293.91649999999998</c:v>
                </c:pt>
                <c:pt idx="38274">
                  <c:v>-293.91449999999998</c:v>
                </c:pt>
                <c:pt idx="38275">
                  <c:v>-293.91249999999997</c:v>
                </c:pt>
                <c:pt idx="38276">
                  <c:v>-293.91049999999996</c:v>
                </c:pt>
                <c:pt idx="38277">
                  <c:v>-293.9085</c:v>
                </c:pt>
                <c:pt idx="38278">
                  <c:v>-293.90649999999999</c:v>
                </c:pt>
                <c:pt idx="38279">
                  <c:v>-293.90449999999998</c:v>
                </c:pt>
                <c:pt idx="38280">
                  <c:v>-293.90249999999997</c:v>
                </c:pt>
                <c:pt idx="38281">
                  <c:v>-293.90049999999997</c:v>
                </c:pt>
                <c:pt idx="38282">
                  <c:v>-293.89850000000001</c:v>
                </c:pt>
                <c:pt idx="38283">
                  <c:v>-293.89649999999995</c:v>
                </c:pt>
                <c:pt idx="38284">
                  <c:v>-293.89449999999999</c:v>
                </c:pt>
                <c:pt idx="38285">
                  <c:v>-293.89249999999998</c:v>
                </c:pt>
                <c:pt idx="38286">
                  <c:v>-293.89049999999997</c:v>
                </c:pt>
                <c:pt idx="38287">
                  <c:v>-293.88849999999996</c:v>
                </c:pt>
                <c:pt idx="38288">
                  <c:v>-293.88649999999996</c:v>
                </c:pt>
                <c:pt idx="38289">
                  <c:v>-293.8845</c:v>
                </c:pt>
                <c:pt idx="38290">
                  <c:v>-293.88249999999999</c:v>
                </c:pt>
                <c:pt idx="38291">
                  <c:v>-293.88049999999998</c:v>
                </c:pt>
                <c:pt idx="38292">
                  <c:v>-293.87849999999997</c:v>
                </c:pt>
                <c:pt idx="38293">
                  <c:v>-293.87649999999996</c:v>
                </c:pt>
                <c:pt idx="38294">
                  <c:v>-293.87450000000001</c:v>
                </c:pt>
                <c:pt idx="38295">
                  <c:v>-293.87249999999995</c:v>
                </c:pt>
                <c:pt idx="38296">
                  <c:v>-293.87049999999999</c:v>
                </c:pt>
                <c:pt idx="38297">
                  <c:v>-293.86849999999998</c:v>
                </c:pt>
                <c:pt idx="38298">
                  <c:v>-293.86649999999997</c:v>
                </c:pt>
                <c:pt idx="38299">
                  <c:v>-293.86449999999996</c:v>
                </c:pt>
                <c:pt idx="38300">
                  <c:v>-293.86249999999995</c:v>
                </c:pt>
                <c:pt idx="38301">
                  <c:v>-293.8605</c:v>
                </c:pt>
                <c:pt idx="38302">
                  <c:v>-293.85849999999999</c:v>
                </c:pt>
                <c:pt idx="38303">
                  <c:v>-293.85649999999998</c:v>
                </c:pt>
                <c:pt idx="38304">
                  <c:v>-293.85449999999997</c:v>
                </c:pt>
                <c:pt idx="38305">
                  <c:v>-293.85249999999996</c:v>
                </c:pt>
                <c:pt idx="38306">
                  <c:v>-293.85050000000001</c:v>
                </c:pt>
                <c:pt idx="38307">
                  <c:v>-293.84849999999994</c:v>
                </c:pt>
                <c:pt idx="38308">
                  <c:v>-293.84649999999999</c:v>
                </c:pt>
                <c:pt idx="38309">
                  <c:v>-293.84449999999998</c:v>
                </c:pt>
                <c:pt idx="38310">
                  <c:v>-293.84249999999997</c:v>
                </c:pt>
                <c:pt idx="38311">
                  <c:v>-293.84049999999996</c:v>
                </c:pt>
                <c:pt idx="38312">
                  <c:v>-293.83849999999995</c:v>
                </c:pt>
                <c:pt idx="38313">
                  <c:v>-293.8365</c:v>
                </c:pt>
                <c:pt idx="38314">
                  <c:v>-293.83449999999999</c:v>
                </c:pt>
                <c:pt idx="38315">
                  <c:v>-293.83249999999998</c:v>
                </c:pt>
                <c:pt idx="38316">
                  <c:v>-293.83049999999997</c:v>
                </c:pt>
                <c:pt idx="38317">
                  <c:v>-293.82849999999996</c:v>
                </c:pt>
                <c:pt idx="38318">
                  <c:v>-293.82650000000001</c:v>
                </c:pt>
                <c:pt idx="38319">
                  <c:v>-293.82449999999994</c:v>
                </c:pt>
                <c:pt idx="38320">
                  <c:v>-293.82249999999999</c:v>
                </c:pt>
                <c:pt idx="38321">
                  <c:v>-293.82049999999998</c:v>
                </c:pt>
                <c:pt idx="38322">
                  <c:v>-293.81849999999997</c:v>
                </c:pt>
                <c:pt idx="38323">
                  <c:v>-293.81649999999996</c:v>
                </c:pt>
                <c:pt idx="38324">
                  <c:v>-293.81449999999995</c:v>
                </c:pt>
                <c:pt idx="38325">
                  <c:v>-293.8125</c:v>
                </c:pt>
                <c:pt idx="38326">
                  <c:v>-293.81049999999999</c:v>
                </c:pt>
                <c:pt idx="38327">
                  <c:v>-293.80849999999998</c:v>
                </c:pt>
                <c:pt idx="38328">
                  <c:v>-293.80649999999997</c:v>
                </c:pt>
                <c:pt idx="38329">
                  <c:v>-293.80449999999996</c:v>
                </c:pt>
                <c:pt idx="38330">
                  <c:v>-293.80250000000001</c:v>
                </c:pt>
                <c:pt idx="38331">
                  <c:v>-293.80049999999994</c:v>
                </c:pt>
                <c:pt idx="38332">
                  <c:v>-293.79849999999999</c:v>
                </c:pt>
                <c:pt idx="38333">
                  <c:v>-293.79649999999998</c:v>
                </c:pt>
                <c:pt idx="38334">
                  <c:v>-293.79449999999997</c:v>
                </c:pt>
                <c:pt idx="38335">
                  <c:v>-293.79249999999996</c:v>
                </c:pt>
                <c:pt idx="38336">
                  <c:v>-293.79049999999995</c:v>
                </c:pt>
                <c:pt idx="38337">
                  <c:v>-293.7885</c:v>
                </c:pt>
                <c:pt idx="38338">
                  <c:v>-293.78649999999999</c:v>
                </c:pt>
                <c:pt idx="38339">
                  <c:v>-293.78449999999998</c:v>
                </c:pt>
                <c:pt idx="38340">
                  <c:v>-293.78249999999997</c:v>
                </c:pt>
                <c:pt idx="38341">
                  <c:v>-293.78049999999996</c:v>
                </c:pt>
                <c:pt idx="38342">
                  <c:v>-293.77850000000001</c:v>
                </c:pt>
                <c:pt idx="38343">
                  <c:v>-293.77649999999994</c:v>
                </c:pt>
                <c:pt idx="38344">
                  <c:v>-293.77449999999999</c:v>
                </c:pt>
                <c:pt idx="38345">
                  <c:v>-293.77249999999998</c:v>
                </c:pt>
                <c:pt idx="38346">
                  <c:v>-293.77049999999997</c:v>
                </c:pt>
                <c:pt idx="38347">
                  <c:v>-293.76849999999996</c:v>
                </c:pt>
                <c:pt idx="38348">
                  <c:v>-293.76649999999995</c:v>
                </c:pt>
                <c:pt idx="38349">
                  <c:v>-293.7645</c:v>
                </c:pt>
                <c:pt idx="38350">
                  <c:v>-293.76249999999999</c:v>
                </c:pt>
                <c:pt idx="38351">
                  <c:v>-293.76049999999998</c:v>
                </c:pt>
                <c:pt idx="38352">
                  <c:v>-293.75849999999997</c:v>
                </c:pt>
                <c:pt idx="38353">
                  <c:v>-293.75649999999996</c:v>
                </c:pt>
                <c:pt idx="38354">
                  <c:v>-293.75450000000001</c:v>
                </c:pt>
                <c:pt idx="38355">
                  <c:v>-293.7525</c:v>
                </c:pt>
                <c:pt idx="38356">
                  <c:v>-293.75049999999999</c:v>
                </c:pt>
                <c:pt idx="38357">
                  <c:v>-293.74849999999998</c:v>
                </c:pt>
                <c:pt idx="38358">
                  <c:v>-293.74649999999997</c:v>
                </c:pt>
                <c:pt idx="38359">
                  <c:v>-293.74449999999996</c:v>
                </c:pt>
                <c:pt idx="38360">
                  <c:v>-293.74249999999995</c:v>
                </c:pt>
                <c:pt idx="38361">
                  <c:v>-293.7405</c:v>
                </c:pt>
                <c:pt idx="38362">
                  <c:v>-293.73849999999999</c:v>
                </c:pt>
                <c:pt idx="38363">
                  <c:v>-293.73649999999998</c:v>
                </c:pt>
                <c:pt idx="38364">
                  <c:v>-293.73449999999997</c:v>
                </c:pt>
                <c:pt idx="38365">
                  <c:v>-293.73249999999996</c:v>
                </c:pt>
                <c:pt idx="38366">
                  <c:v>-293.73050000000001</c:v>
                </c:pt>
                <c:pt idx="38367">
                  <c:v>-293.7285</c:v>
                </c:pt>
                <c:pt idx="38368">
                  <c:v>-293.72649999999999</c:v>
                </c:pt>
                <c:pt idx="38369">
                  <c:v>-293.72449999999998</c:v>
                </c:pt>
                <c:pt idx="38370">
                  <c:v>-293.72249999999997</c:v>
                </c:pt>
                <c:pt idx="38371">
                  <c:v>-293.72049999999996</c:v>
                </c:pt>
                <c:pt idx="38372">
                  <c:v>-293.71849999999995</c:v>
                </c:pt>
                <c:pt idx="38373">
                  <c:v>-293.7165</c:v>
                </c:pt>
                <c:pt idx="38374">
                  <c:v>-293.71449999999999</c:v>
                </c:pt>
                <c:pt idx="38375">
                  <c:v>-293.71249999999998</c:v>
                </c:pt>
                <c:pt idx="38376">
                  <c:v>-293.71049999999997</c:v>
                </c:pt>
                <c:pt idx="38377">
                  <c:v>-293.70849999999996</c:v>
                </c:pt>
                <c:pt idx="38378">
                  <c:v>-293.70650000000001</c:v>
                </c:pt>
                <c:pt idx="38379">
                  <c:v>-293.7045</c:v>
                </c:pt>
                <c:pt idx="38380">
                  <c:v>-293.70249999999999</c:v>
                </c:pt>
                <c:pt idx="38381">
                  <c:v>-293.70049999999998</c:v>
                </c:pt>
                <c:pt idx="38382">
                  <c:v>-293.69849999999997</c:v>
                </c:pt>
                <c:pt idx="38383">
                  <c:v>-293.69649999999996</c:v>
                </c:pt>
                <c:pt idx="38384">
                  <c:v>-293.69449999999995</c:v>
                </c:pt>
                <c:pt idx="38385">
                  <c:v>-293.6925</c:v>
                </c:pt>
                <c:pt idx="38386">
                  <c:v>-293.69049999999999</c:v>
                </c:pt>
                <c:pt idx="38387">
                  <c:v>-293.68849999999998</c:v>
                </c:pt>
                <c:pt idx="38388">
                  <c:v>-293.68649999999997</c:v>
                </c:pt>
                <c:pt idx="38389">
                  <c:v>-293.68449999999996</c:v>
                </c:pt>
                <c:pt idx="38390">
                  <c:v>-293.6825</c:v>
                </c:pt>
                <c:pt idx="38391">
                  <c:v>-293.68049999999999</c:v>
                </c:pt>
                <c:pt idx="38392">
                  <c:v>-293.67849999999999</c:v>
                </c:pt>
                <c:pt idx="38393">
                  <c:v>-293.67649999999998</c:v>
                </c:pt>
                <c:pt idx="38394">
                  <c:v>-293.67449999999997</c:v>
                </c:pt>
                <c:pt idx="38395">
                  <c:v>-293.67249999999996</c:v>
                </c:pt>
                <c:pt idx="38396">
                  <c:v>-293.67049999999995</c:v>
                </c:pt>
                <c:pt idx="38397">
                  <c:v>-293.66849999999999</c:v>
                </c:pt>
                <c:pt idx="38398">
                  <c:v>-293.66649999999998</c:v>
                </c:pt>
                <c:pt idx="38399">
                  <c:v>-293.66449999999998</c:v>
                </c:pt>
                <c:pt idx="38400">
                  <c:v>-293.66249999999997</c:v>
                </c:pt>
                <c:pt idx="38401">
                  <c:v>-293.66049999999996</c:v>
                </c:pt>
                <c:pt idx="38402">
                  <c:v>-293.6585</c:v>
                </c:pt>
                <c:pt idx="38403">
                  <c:v>-293.65649999999999</c:v>
                </c:pt>
                <c:pt idx="38404">
                  <c:v>-293.65449999999998</c:v>
                </c:pt>
                <c:pt idx="38405">
                  <c:v>-293.65249999999997</c:v>
                </c:pt>
                <c:pt idx="38406">
                  <c:v>-293.65049999999997</c:v>
                </c:pt>
                <c:pt idx="38407">
                  <c:v>-293.64850000000001</c:v>
                </c:pt>
                <c:pt idx="38408">
                  <c:v>-293.64649999999995</c:v>
                </c:pt>
                <c:pt idx="38409">
                  <c:v>-293.64449999999999</c:v>
                </c:pt>
                <c:pt idx="38410">
                  <c:v>-293.64249999999998</c:v>
                </c:pt>
                <c:pt idx="38411">
                  <c:v>-293.64049999999997</c:v>
                </c:pt>
                <c:pt idx="38412">
                  <c:v>-293.63849999999996</c:v>
                </c:pt>
                <c:pt idx="38413">
                  <c:v>-293.63649999999996</c:v>
                </c:pt>
                <c:pt idx="38414">
                  <c:v>-293.6345</c:v>
                </c:pt>
                <c:pt idx="38415">
                  <c:v>-293.63249999999999</c:v>
                </c:pt>
                <c:pt idx="38416">
                  <c:v>-293.63049999999998</c:v>
                </c:pt>
                <c:pt idx="38417">
                  <c:v>-293.62849999999997</c:v>
                </c:pt>
                <c:pt idx="38418">
                  <c:v>-293.62649999999996</c:v>
                </c:pt>
                <c:pt idx="38419">
                  <c:v>-293.62450000000001</c:v>
                </c:pt>
                <c:pt idx="38420">
                  <c:v>-293.62249999999995</c:v>
                </c:pt>
                <c:pt idx="38421">
                  <c:v>-293.62049999999999</c:v>
                </c:pt>
                <c:pt idx="38422">
                  <c:v>-293.61849999999998</c:v>
                </c:pt>
                <c:pt idx="38423">
                  <c:v>-293.61649999999997</c:v>
                </c:pt>
                <c:pt idx="38424">
                  <c:v>-293.61449999999996</c:v>
                </c:pt>
                <c:pt idx="38425">
                  <c:v>-293.61249999999995</c:v>
                </c:pt>
                <c:pt idx="38426">
                  <c:v>-293.6105</c:v>
                </c:pt>
                <c:pt idx="38427">
                  <c:v>-293.60849999999999</c:v>
                </c:pt>
                <c:pt idx="38428">
                  <c:v>-293.60649999999998</c:v>
                </c:pt>
                <c:pt idx="38429">
                  <c:v>-293.60449999999997</c:v>
                </c:pt>
                <c:pt idx="38430">
                  <c:v>-293.60249999999996</c:v>
                </c:pt>
                <c:pt idx="38431">
                  <c:v>-293.60050000000001</c:v>
                </c:pt>
                <c:pt idx="38432">
                  <c:v>-293.59849999999994</c:v>
                </c:pt>
                <c:pt idx="38433">
                  <c:v>-293.59649999999999</c:v>
                </c:pt>
                <c:pt idx="38434">
                  <c:v>-293.59449999999998</c:v>
                </c:pt>
                <c:pt idx="38435">
                  <c:v>-293.59249999999997</c:v>
                </c:pt>
                <c:pt idx="38436">
                  <c:v>-293.59049999999996</c:v>
                </c:pt>
                <c:pt idx="38437">
                  <c:v>-293.58849999999995</c:v>
                </c:pt>
                <c:pt idx="38438">
                  <c:v>-293.5865</c:v>
                </c:pt>
                <c:pt idx="38439">
                  <c:v>-293.58449999999999</c:v>
                </c:pt>
                <c:pt idx="38440">
                  <c:v>-293.58249999999998</c:v>
                </c:pt>
                <c:pt idx="38441">
                  <c:v>-293.58049999999997</c:v>
                </c:pt>
                <c:pt idx="38442">
                  <c:v>-293.57849999999996</c:v>
                </c:pt>
                <c:pt idx="38443">
                  <c:v>-293.57650000000001</c:v>
                </c:pt>
                <c:pt idx="38444">
                  <c:v>-293.57449999999994</c:v>
                </c:pt>
                <c:pt idx="38445">
                  <c:v>-293.57249999999999</c:v>
                </c:pt>
                <c:pt idx="38446">
                  <c:v>-293.57049999999998</c:v>
                </c:pt>
                <c:pt idx="38447">
                  <c:v>-293.56849999999997</c:v>
                </c:pt>
                <c:pt idx="38448">
                  <c:v>-293.56649999999996</c:v>
                </c:pt>
                <c:pt idx="38449">
                  <c:v>-293.56449999999995</c:v>
                </c:pt>
                <c:pt idx="38450">
                  <c:v>-293.5625</c:v>
                </c:pt>
                <c:pt idx="38451">
                  <c:v>-293.56049999999999</c:v>
                </c:pt>
                <c:pt idx="38452">
                  <c:v>-293.55849999999998</c:v>
                </c:pt>
                <c:pt idx="38453">
                  <c:v>-293.55649999999997</c:v>
                </c:pt>
                <c:pt idx="38454">
                  <c:v>-293.55449999999996</c:v>
                </c:pt>
                <c:pt idx="38455">
                  <c:v>-293.55250000000001</c:v>
                </c:pt>
                <c:pt idx="38456">
                  <c:v>-293.55049999999994</c:v>
                </c:pt>
                <c:pt idx="38457">
                  <c:v>-293.54849999999999</c:v>
                </c:pt>
                <c:pt idx="38458">
                  <c:v>-293.54649999999998</c:v>
                </c:pt>
                <c:pt idx="38459">
                  <c:v>-293.54449999999997</c:v>
                </c:pt>
                <c:pt idx="38460">
                  <c:v>-293.54249999999996</c:v>
                </c:pt>
                <c:pt idx="38461">
                  <c:v>-293.54049999999995</c:v>
                </c:pt>
                <c:pt idx="38462">
                  <c:v>-293.5385</c:v>
                </c:pt>
                <c:pt idx="38463">
                  <c:v>-293.53649999999999</c:v>
                </c:pt>
                <c:pt idx="38464">
                  <c:v>-293.53449999999998</c:v>
                </c:pt>
                <c:pt idx="38465">
                  <c:v>-293.53249999999997</c:v>
                </c:pt>
                <c:pt idx="38466">
                  <c:v>-293.53049999999996</c:v>
                </c:pt>
                <c:pt idx="38467">
                  <c:v>-293.52850000000001</c:v>
                </c:pt>
                <c:pt idx="38468">
                  <c:v>-293.52649999999994</c:v>
                </c:pt>
                <c:pt idx="38469">
                  <c:v>-293.52449999999999</c:v>
                </c:pt>
                <c:pt idx="38470">
                  <c:v>-293.52249999999998</c:v>
                </c:pt>
                <c:pt idx="38471">
                  <c:v>-293.52049999999997</c:v>
                </c:pt>
                <c:pt idx="38472">
                  <c:v>-293.51849999999996</c:v>
                </c:pt>
                <c:pt idx="38473">
                  <c:v>-293.51649999999995</c:v>
                </c:pt>
                <c:pt idx="38474">
                  <c:v>-293.5145</c:v>
                </c:pt>
                <c:pt idx="38475">
                  <c:v>-293.51249999999999</c:v>
                </c:pt>
                <c:pt idx="38476">
                  <c:v>-293.51049999999998</c:v>
                </c:pt>
                <c:pt idx="38477">
                  <c:v>-293.50849999999997</c:v>
                </c:pt>
                <c:pt idx="38478">
                  <c:v>-293.50649999999996</c:v>
                </c:pt>
                <c:pt idx="38479">
                  <c:v>-293.50450000000001</c:v>
                </c:pt>
                <c:pt idx="38480">
                  <c:v>-293.5025</c:v>
                </c:pt>
                <c:pt idx="38481">
                  <c:v>-293.50049999999999</c:v>
                </c:pt>
                <c:pt idx="38482">
                  <c:v>-293.49849999999998</c:v>
                </c:pt>
                <c:pt idx="38483">
                  <c:v>-293.49649999999997</c:v>
                </c:pt>
                <c:pt idx="38484">
                  <c:v>-293.49449999999996</c:v>
                </c:pt>
                <c:pt idx="38485">
                  <c:v>-293.49249999999995</c:v>
                </c:pt>
                <c:pt idx="38486">
                  <c:v>-293.4905</c:v>
                </c:pt>
                <c:pt idx="38487">
                  <c:v>-293.48849999999999</c:v>
                </c:pt>
                <c:pt idx="38488">
                  <c:v>-293.48649999999998</c:v>
                </c:pt>
                <c:pt idx="38489">
                  <c:v>-293.48449999999997</c:v>
                </c:pt>
                <c:pt idx="38490">
                  <c:v>-293.48249999999996</c:v>
                </c:pt>
                <c:pt idx="38491">
                  <c:v>-293.48050000000001</c:v>
                </c:pt>
                <c:pt idx="38492">
                  <c:v>-293.4785</c:v>
                </c:pt>
                <c:pt idx="38493">
                  <c:v>-293.47649999999999</c:v>
                </c:pt>
                <c:pt idx="38494">
                  <c:v>-293.47449999999998</c:v>
                </c:pt>
                <c:pt idx="38495">
                  <c:v>-293.47249999999997</c:v>
                </c:pt>
                <c:pt idx="38496">
                  <c:v>-293.47049999999996</c:v>
                </c:pt>
                <c:pt idx="38497">
                  <c:v>-293.46849999999995</c:v>
                </c:pt>
                <c:pt idx="38498">
                  <c:v>-293.4665</c:v>
                </c:pt>
                <c:pt idx="38499">
                  <c:v>-293.46449999999999</c:v>
                </c:pt>
                <c:pt idx="38500">
                  <c:v>-293.46249999999998</c:v>
                </c:pt>
                <c:pt idx="38501">
                  <c:v>-293.46049999999997</c:v>
                </c:pt>
                <c:pt idx="38502">
                  <c:v>-293.45849999999996</c:v>
                </c:pt>
                <c:pt idx="38503">
                  <c:v>-293.45650000000001</c:v>
                </c:pt>
                <c:pt idx="38504">
                  <c:v>-293.4545</c:v>
                </c:pt>
                <c:pt idx="38505">
                  <c:v>-293.45249999999999</c:v>
                </c:pt>
                <c:pt idx="38506">
                  <c:v>-293.45049999999998</c:v>
                </c:pt>
                <c:pt idx="38507">
                  <c:v>-293.44849999999997</c:v>
                </c:pt>
                <c:pt idx="38508">
                  <c:v>-293.44649999999996</c:v>
                </c:pt>
                <c:pt idx="38509">
                  <c:v>-293.44449999999995</c:v>
                </c:pt>
                <c:pt idx="38510">
                  <c:v>-293.4425</c:v>
                </c:pt>
                <c:pt idx="38511">
                  <c:v>-293.44049999999999</c:v>
                </c:pt>
                <c:pt idx="38512">
                  <c:v>-293.43849999999998</c:v>
                </c:pt>
                <c:pt idx="38513">
                  <c:v>-293.43649999999997</c:v>
                </c:pt>
                <c:pt idx="38514">
                  <c:v>-293.43449999999996</c:v>
                </c:pt>
                <c:pt idx="38515">
                  <c:v>-293.4325</c:v>
                </c:pt>
                <c:pt idx="38516">
                  <c:v>-293.43049999999999</c:v>
                </c:pt>
                <c:pt idx="38517">
                  <c:v>-293.42849999999999</c:v>
                </c:pt>
                <c:pt idx="38518">
                  <c:v>-293.42649999999998</c:v>
                </c:pt>
                <c:pt idx="38519">
                  <c:v>-293.42449999999997</c:v>
                </c:pt>
                <c:pt idx="38520">
                  <c:v>-293.42249999999996</c:v>
                </c:pt>
                <c:pt idx="38521">
                  <c:v>-293.42049999999995</c:v>
                </c:pt>
                <c:pt idx="38522">
                  <c:v>-293.41849999999999</c:v>
                </c:pt>
                <c:pt idx="38523">
                  <c:v>-293.41649999999998</c:v>
                </c:pt>
                <c:pt idx="38524">
                  <c:v>-293.41449999999998</c:v>
                </c:pt>
                <c:pt idx="38525">
                  <c:v>-293.41249999999997</c:v>
                </c:pt>
                <c:pt idx="38526">
                  <c:v>-293.41049999999996</c:v>
                </c:pt>
                <c:pt idx="38527">
                  <c:v>-293.4085</c:v>
                </c:pt>
                <c:pt idx="38528">
                  <c:v>-293.40649999999999</c:v>
                </c:pt>
                <c:pt idx="38529">
                  <c:v>-293.40449999999998</c:v>
                </c:pt>
                <c:pt idx="38530">
                  <c:v>-293.40249999999997</c:v>
                </c:pt>
                <c:pt idx="38531">
                  <c:v>-293.40049999999997</c:v>
                </c:pt>
                <c:pt idx="38532">
                  <c:v>-293.39850000000001</c:v>
                </c:pt>
                <c:pt idx="38533">
                  <c:v>-293.39649999999995</c:v>
                </c:pt>
                <c:pt idx="38534">
                  <c:v>-293.39449999999999</c:v>
                </c:pt>
                <c:pt idx="38535">
                  <c:v>-293.39249999999998</c:v>
                </c:pt>
                <c:pt idx="38536">
                  <c:v>-293.39049999999997</c:v>
                </c:pt>
                <c:pt idx="38537">
                  <c:v>-293.38849999999996</c:v>
                </c:pt>
                <c:pt idx="38538">
                  <c:v>-293.38649999999996</c:v>
                </c:pt>
                <c:pt idx="38539">
                  <c:v>-293.3845</c:v>
                </c:pt>
                <c:pt idx="38540">
                  <c:v>-293.38249999999999</c:v>
                </c:pt>
                <c:pt idx="38541">
                  <c:v>-293.38049999999998</c:v>
                </c:pt>
                <c:pt idx="38542">
                  <c:v>-293.37849999999997</c:v>
                </c:pt>
                <c:pt idx="38543">
                  <c:v>-293.37649999999996</c:v>
                </c:pt>
                <c:pt idx="38544">
                  <c:v>-293.37450000000001</c:v>
                </c:pt>
                <c:pt idx="38545">
                  <c:v>-293.37249999999995</c:v>
                </c:pt>
                <c:pt idx="38546">
                  <c:v>-293.37049999999999</c:v>
                </c:pt>
                <c:pt idx="38547">
                  <c:v>-293.36849999999998</c:v>
                </c:pt>
                <c:pt idx="38548">
                  <c:v>-293.36649999999997</c:v>
                </c:pt>
                <c:pt idx="38549">
                  <c:v>-293.36449999999996</c:v>
                </c:pt>
                <c:pt idx="38550">
                  <c:v>-293.36249999999995</c:v>
                </c:pt>
                <c:pt idx="38551">
                  <c:v>-293.3605</c:v>
                </c:pt>
                <c:pt idx="38552">
                  <c:v>-293.35849999999999</c:v>
                </c:pt>
                <c:pt idx="38553">
                  <c:v>-293.35649999999998</c:v>
                </c:pt>
                <c:pt idx="38554">
                  <c:v>-293.35449999999997</c:v>
                </c:pt>
                <c:pt idx="38555">
                  <c:v>-293.35249999999996</c:v>
                </c:pt>
                <c:pt idx="38556">
                  <c:v>-293.35050000000001</c:v>
                </c:pt>
                <c:pt idx="38557">
                  <c:v>-293.34849999999994</c:v>
                </c:pt>
                <c:pt idx="38558">
                  <c:v>-293.34649999999999</c:v>
                </c:pt>
                <c:pt idx="38559">
                  <c:v>-293.34449999999998</c:v>
                </c:pt>
                <c:pt idx="38560">
                  <c:v>-293.34249999999997</c:v>
                </c:pt>
                <c:pt idx="38561">
                  <c:v>-293.34049999999996</c:v>
                </c:pt>
                <c:pt idx="38562">
                  <c:v>-293.33849999999995</c:v>
                </c:pt>
                <c:pt idx="38563">
                  <c:v>-293.3365</c:v>
                </c:pt>
                <c:pt idx="38564">
                  <c:v>-293.33449999999999</c:v>
                </c:pt>
                <c:pt idx="38565">
                  <c:v>-293.33249999999998</c:v>
                </c:pt>
                <c:pt idx="38566">
                  <c:v>-293.33049999999997</c:v>
                </c:pt>
                <c:pt idx="38567">
                  <c:v>-293.32849999999996</c:v>
                </c:pt>
                <c:pt idx="38568">
                  <c:v>-293.32650000000001</c:v>
                </c:pt>
                <c:pt idx="38569">
                  <c:v>-293.32449999999994</c:v>
                </c:pt>
                <c:pt idx="38570">
                  <c:v>-293.32249999999999</c:v>
                </c:pt>
                <c:pt idx="38571">
                  <c:v>-293.32049999999998</c:v>
                </c:pt>
                <c:pt idx="38572">
                  <c:v>-293.31849999999997</c:v>
                </c:pt>
                <c:pt idx="38573">
                  <c:v>-293.31649999999996</c:v>
                </c:pt>
                <c:pt idx="38574">
                  <c:v>-293.31449999999995</c:v>
                </c:pt>
                <c:pt idx="38575">
                  <c:v>-293.3125</c:v>
                </c:pt>
                <c:pt idx="38576">
                  <c:v>-293.31049999999999</c:v>
                </c:pt>
                <c:pt idx="38577">
                  <c:v>-293.30849999999998</c:v>
                </c:pt>
                <c:pt idx="38578">
                  <c:v>-293.30649999999997</c:v>
                </c:pt>
                <c:pt idx="38579">
                  <c:v>-293.30449999999996</c:v>
                </c:pt>
                <c:pt idx="38580">
                  <c:v>-293.30250000000001</c:v>
                </c:pt>
                <c:pt idx="38581">
                  <c:v>-293.30049999999994</c:v>
                </c:pt>
                <c:pt idx="38582">
                  <c:v>-293.29849999999999</c:v>
                </c:pt>
                <c:pt idx="38583">
                  <c:v>-293.29649999999998</c:v>
                </c:pt>
                <c:pt idx="38584">
                  <c:v>-293.29449999999997</c:v>
                </c:pt>
                <c:pt idx="38585">
                  <c:v>-293.29249999999996</c:v>
                </c:pt>
                <c:pt idx="38586">
                  <c:v>-293.29049999999995</c:v>
                </c:pt>
                <c:pt idx="38587">
                  <c:v>-293.2885</c:v>
                </c:pt>
                <c:pt idx="38588">
                  <c:v>-293.28649999999999</c:v>
                </c:pt>
                <c:pt idx="38589">
                  <c:v>-293.28449999999998</c:v>
                </c:pt>
                <c:pt idx="38590">
                  <c:v>-293.28249999999997</c:v>
                </c:pt>
                <c:pt idx="38591">
                  <c:v>-293.28049999999996</c:v>
                </c:pt>
                <c:pt idx="38592">
                  <c:v>-293.27850000000001</c:v>
                </c:pt>
                <c:pt idx="38593">
                  <c:v>-293.27649999999994</c:v>
                </c:pt>
                <c:pt idx="38594">
                  <c:v>-293.27449999999999</c:v>
                </c:pt>
                <c:pt idx="38595">
                  <c:v>-293.27249999999998</c:v>
                </c:pt>
                <c:pt idx="38596">
                  <c:v>-293.27049999999997</c:v>
                </c:pt>
                <c:pt idx="38597">
                  <c:v>-293.26849999999996</c:v>
                </c:pt>
                <c:pt idx="38598">
                  <c:v>-293.26649999999995</c:v>
                </c:pt>
                <c:pt idx="38599">
                  <c:v>-293.2645</c:v>
                </c:pt>
                <c:pt idx="38600">
                  <c:v>-293.26249999999999</c:v>
                </c:pt>
                <c:pt idx="38601">
                  <c:v>-293.26049999999998</c:v>
                </c:pt>
                <c:pt idx="38602">
                  <c:v>-293.25849999999997</c:v>
                </c:pt>
                <c:pt idx="38603">
                  <c:v>-293.25649999999996</c:v>
                </c:pt>
                <c:pt idx="38604">
                  <c:v>-293.25450000000001</c:v>
                </c:pt>
                <c:pt idx="38605">
                  <c:v>-293.2525</c:v>
                </c:pt>
                <c:pt idx="38606">
                  <c:v>-293.25049999999999</c:v>
                </c:pt>
                <c:pt idx="38607">
                  <c:v>-293.24849999999998</c:v>
                </c:pt>
                <c:pt idx="38608">
                  <c:v>-293.24649999999997</c:v>
                </c:pt>
                <c:pt idx="38609">
                  <c:v>-293.24449999999996</c:v>
                </c:pt>
                <c:pt idx="38610">
                  <c:v>-293.24249999999995</c:v>
                </c:pt>
                <c:pt idx="38611">
                  <c:v>-293.2405</c:v>
                </c:pt>
                <c:pt idx="38612">
                  <c:v>-293.23849999999999</c:v>
                </c:pt>
                <c:pt idx="38613">
                  <c:v>-293.23649999999998</c:v>
                </c:pt>
                <c:pt idx="38614">
                  <c:v>-293.23449999999997</c:v>
                </c:pt>
                <c:pt idx="38615">
                  <c:v>-293.23249999999996</c:v>
                </c:pt>
                <c:pt idx="38616">
                  <c:v>-293.23050000000001</c:v>
                </c:pt>
                <c:pt idx="38617">
                  <c:v>-293.2285</c:v>
                </c:pt>
                <c:pt idx="38618">
                  <c:v>-293.22649999999999</c:v>
                </c:pt>
                <c:pt idx="38619">
                  <c:v>-293.22449999999998</c:v>
                </c:pt>
                <c:pt idx="38620">
                  <c:v>-293.22249999999997</c:v>
                </c:pt>
                <c:pt idx="38621">
                  <c:v>-293.22049999999996</c:v>
                </c:pt>
                <c:pt idx="38622">
                  <c:v>-293.21849999999995</c:v>
                </c:pt>
                <c:pt idx="38623">
                  <c:v>-293.2165</c:v>
                </c:pt>
                <c:pt idx="38624">
                  <c:v>-293.21449999999999</c:v>
                </c:pt>
                <c:pt idx="38625">
                  <c:v>-293.21249999999998</c:v>
                </c:pt>
                <c:pt idx="38626">
                  <c:v>-293.21049999999997</c:v>
                </c:pt>
                <c:pt idx="38627">
                  <c:v>-293.20849999999996</c:v>
                </c:pt>
                <c:pt idx="38628">
                  <c:v>-293.20650000000001</c:v>
                </c:pt>
                <c:pt idx="38629">
                  <c:v>-293.2045</c:v>
                </c:pt>
                <c:pt idx="38630">
                  <c:v>-293.20249999999999</c:v>
                </c:pt>
                <c:pt idx="38631">
                  <c:v>-293.20049999999998</c:v>
                </c:pt>
                <c:pt idx="38632">
                  <c:v>-293.19849999999997</c:v>
                </c:pt>
                <c:pt idx="38633">
                  <c:v>-293.19649999999996</c:v>
                </c:pt>
                <c:pt idx="38634">
                  <c:v>-293.19449999999995</c:v>
                </c:pt>
                <c:pt idx="38635">
                  <c:v>-293.1925</c:v>
                </c:pt>
                <c:pt idx="38636">
                  <c:v>-293.19049999999999</c:v>
                </c:pt>
                <c:pt idx="38637">
                  <c:v>-293.18849999999998</c:v>
                </c:pt>
                <c:pt idx="38638">
                  <c:v>-293.18649999999997</c:v>
                </c:pt>
                <c:pt idx="38639">
                  <c:v>-293.18449999999996</c:v>
                </c:pt>
                <c:pt idx="38640">
                  <c:v>-293.1825</c:v>
                </c:pt>
                <c:pt idx="38641">
                  <c:v>-293.18049999999999</c:v>
                </c:pt>
                <c:pt idx="38642">
                  <c:v>-293.17849999999999</c:v>
                </c:pt>
                <c:pt idx="38643">
                  <c:v>-293.17649999999998</c:v>
                </c:pt>
                <c:pt idx="38644">
                  <c:v>-293.17449999999997</c:v>
                </c:pt>
                <c:pt idx="38645">
                  <c:v>-293.17249999999996</c:v>
                </c:pt>
                <c:pt idx="38646">
                  <c:v>-293.17049999999995</c:v>
                </c:pt>
                <c:pt idx="38647">
                  <c:v>-293.16849999999999</c:v>
                </c:pt>
                <c:pt idx="38648">
                  <c:v>-293.16649999999998</c:v>
                </c:pt>
                <c:pt idx="38649">
                  <c:v>-293.16449999999998</c:v>
                </c:pt>
                <c:pt idx="38650">
                  <c:v>-293.16249999999997</c:v>
                </c:pt>
                <c:pt idx="38651">
                  <c:v>-293.16049999999996</c:v>
                </c:pt>
                <c:pt idx="38652">
                  <c:v>-293.1585</c:v>
                </c:pt>
                <c:pt idx="38653">
                  <c:v>-293.15649999999999</c:v>
                </c:pt>
                <c:pt idx="38654">
                  <c:v>-293.15449999999998</c:v>
                </c:pt>
                <c:pt idx="38655">
                  <c:v>-293.15249999999997</c:v>
                </c:pt>
                <c:pt idx="38656">
                  <c:v>-293.15049999999997</c:v>
                </c:pt>
                <c:pt idx="38657">
                  <c:v>-293.14850000000001</c:v>
                </c:pt>
                <c:pt idx="38658">
                  <c:v>-293.14649999999995</c:v>
                </c:pt>
                <c:pt idx="38659">
                  <c:v>-293.14449999999999</c:v>
                </c:pt>
                <c:pt idx="38660">
                  <c:v>-293.14249999999998</c:v>
                </c:pt>
                <c:pt idx="38661">
                  <c:v>-293.14049999999997</c:v>
                </c:pt>
                <c:pt idx="38662">
                  <c:v>-293.13849999999996</c:v>
                </c:pt>
                <c:pt idx="38663">
                  <c:v>-293.13649999999996</c:v>
                </c:pt>
                <c:pt idx="38664">
                  <c:v>-293.1345</c:v>
                </c:pt>
                <c:pt idx="38665">
                  <c:v>-293.13249999999999</c:v>
                </c:pt>
                <c:pt idx="38666">
                  <c:v>-293.13049999999998</c:v>
                </c:pt>
                <c:pt idx="38667">
                  <c:v>-293.12849999999997</c:v>
                </c:pt>
                <c:pt idx="38668">
                  <c:v>-293.12649999999996</c:v>
                </c:pt>
                <c:pt idx="38669">
                  <c:v>-293.12450000000001</c:v>
                </c:pt>
                <c:pt idx="38670">
                  <c:v>-293.12249999999995</c:v>
                </c:pt>
                <c:pt idx="38671">
                  <c:v>-293.12049999999999</c:v>
                </c:pt>
                <c:pt idx="38672">
                  <c:v>-293.11849999999998</c:v>
                </c:pt>
                <c:pt idx="38673">
                  <c:v>-293.11649999999997</c:v>
                </c:pt>
                <c:pt idx="38674">
                  <c:v>-293.11449999999996</c:v>
                </c:pt>
                <c:pt idx="38675">
                  <c:v>-293.11249999999995</c:v>
                </c:pt>
                <c:pt idx="38676">
                  <c:v>-293.1105</c:v>
                </c:pt>
                <c:pt idx="38677">
                  <c:v>-293.10849999999999</c:v>
                </c:pt>
                <c:pt idx="38678">
                  <c:v>-293.10649999999998</c:v>
                </c:pt>
                <c:pt idx="38679">
                  <c:v>-293.10449999999997</c:v>
                </c:pt>
                <c:pt idx="38680">
                  <c:v>-293.10249999999996</c:v>
                </c:pt>
                <c:pt idx="38681">
                  <c:v>-293.10050000000001</c:v>
                </c:pt>
                <c:pt idx="38682">
                  <c:v>-293.09849999999994</c:v>
                </c:pt>
                <c:pt idx="38683">
                  <c:v>-293.09649999999999</c:v>
                </c:pt>
                <c:pt idx="38684">
                  <c:v>-293.09449999999998</c:v>
                </c:pt>
                <c:pt idx="38685">
                  <c:v>-293.09249999999997</c:v>
                </c:pt>
                <c:pt idx="38686">
                  <c:v>-293.09049999999996</c:v>
                </c:pt>
                <c:pt idx="38687">
                  <c:v>-293.08849999999995</c:v>
                </c:pt>
                <c:pt idx="38688">
                  <c:v>-293.0865</c:v>
                </c:pt>
                <c:pt idx="38689">
                  <c:v>-293.08449999999999</c:v>
                </c:pt>
                <c:pt idx="38690">
                  <c:v>-293.08249999999998</c:v>
                </c:pt>
                <c:pt idx="38691">
                  <c:v>-293.08049999999997</c:v>
                </c:pt>
                <c:pt idx="38692">
                  <c:v>-293.07849999999996</c:v>
                </c:pt>
                <c:pt idx="38693">
                  <c:v>-293.07650000000001</c:v>
                </c:pt>
                <c:pt idx="38694">
                  <c:v>-293.07449999999994</c:v>
                </c:pt>
                <c:pt idx="38695">
                  <c:v>-293.07249999999999</c:v>
                </c:pt>
                <c:pt idx="38696">
                  <c:v>-293.07049999999998</c:v>
                </c:pt>
                <c:pt idx="38697">
                  <c:v>-293.06849999999997</c:v>
                </c:pt>
                <c:pt idx="38698">
                  <c:v>-293.06649999999996</c:v>
                </c:pt>
                <c:pt idx="38699">
                  <c:v>-293.06449999999995</c:v>
                </c:pt>
                <c:pt idx="38700">
                  <c:v>-293.0625</c:v>
                </c:pt>
                <c:pt idx="38701">
                  <c:v>-293.06049999999999</c:v>
                </c:pt>
                <c:pt idx="38702">
                  <c:v>-293.05849999999998</c:v>
                </c:pt>
                <c:pt idx="38703">
                  <c:v>-293.05649999999997</c:v>
                </c:pt>
                <c:pt idx="38704">
                  <c:v>-293.05449999999996</c:v>
                </c:pt>
                <c:pt idx="38705">
                  <c:v>-293.05250000000001</c:v>
                </c:pt>
                <c:pt idx="38706">
                  <c:v>-293.05049999999994</c:v>
                </c:pt>
                <c:pt idx="38707">
                  <c:v>-293.04849999999999</c:v>
                </c:pt>
                <c:pt idx="38708">
                  <c:v>-293.04649999999998</c:v>
                </c:pt>
                <c:pt idx="38709">
                  <c:v>-293.04449999999997</c:v>
                </c:pt>
                <c:pt idx="38710">
                  <c:v>-293.04249999999996</c:v>
                </c:pt>
                <c:pt idx="38711">
                  <c:v>-293.04049999999995</c:v>
                </c:pt>
                <c:pt idx="38712">
                  <c:v>-293.0385</c:v>
                </c:pt>
                <c:pt idx="38713">
                  <c:v>-293.03649999999999</c:v>
                </c:pt>
                <c:pt idx="38714">
                  <c:v>-293.03449999999998</c:v>
                </c:pt>
                <c:pt idx="38715">
                  <c:v>-293.03249999999997</c:v>
                </c:pt>
                <c:pt idx="38716">
                  <c:v>-293.03049999999996</c:v>
                </c:pt>
                <c:pt idx="38717">
                  <c:v>-293.02850000000001</c:v>
                </c:pt>
                <c:pt idx="38718">
                  <c:v>-293.02649999999994</c:v>
                </c:pt>
                <c:pt idx="38719">
                  <c:v>-293.02449999999999</c:v>
                </c:pt>
                <c:pt idx="38720">
                  <c:v>-293.02249999999998</c:v>
                </c:pt>
                <c:pt idx="38721">
                  <c:v>-293.02049999999997</c:v>
                </c:pt>
                <c:pt idx="38722">
                  <c:v>-293.01849999999996</c:v>
                </c:pt>
                <c:pt idx="38723">
                  <c:v>-293.01649999999995</c:v>
                </c:pt>
                <c:pt idx="38724">
                  <c:v>-293.0145</c:v>
                </c:pt>
                <c:pt idx="38725">
                  <c:v>-293.01249999999999</c:v>
                </c:pt>
                <c:pt idx="38726">
                  <c:v>-293.01049999999998</c:v>
                </c:pt>
                <c:pt idx="38727">
                  <c:v>-293.00849999999997</c:v>
                </c:pt>
                <c:pt idx="38728">
                  <c:v>-293.00649999999996</c:v>
                </c:pt>
                <c:pt idx="38729">
                  <c:v>-293.00450000000001</c:v>
                </c:pt>
                <c:pt idx="38730">
                  <c:v>-293.0025</c:v>
                </c:pt>
                <c:pt idx="38731">
                  <c:v>-293.00049999999999</c:v>
                </c:pt>
                <c:pt idx="38732">
                  <c:v>-292.99849999999998</c:v>
                </c:pt>
                <c:pt idx="38733">
                  <c:v>-292.99649999999997</c:v>
                </c:pt>
                <c:pt idx="38734">
                  <c:v>-292.99449999999996</c:v>
                </c:pt>
                <c:pt idx="38735">
                  <c:v>-292.99249999999995</c:v>
                </c:pt>
                <c:pt idx="38736">
                  <c:v>-292.9905</c:v>
                </c:pt>
                <c:pt idx="38737">
                  <c:v>-292.98849999999999</c:v>
                </c:pt>
                <c:pt idx="38738">
                  <c:v>-292.98649999999998</c:v>
                </c:pt>
                <c:pt idx="38739">
                  <c:v>-292.98449999999997</c:v>
                </c:pt>
                <c:pt idx="38740">
                  <c:v>-292.98249999999996</c:v>
                </c:pt>
                <c:pt idx="38741">
                  <c:v>-292.98050000000001</c:v>
                </c:pt>
                <c:pt idx="38742">
                  <c:v>-292.9785</c:v>
                </c:pt>
                <c:pt idx="38743">
                  <c:v>-292.97649999999999</c:v>
                </c:pt>
                <c:pt idx="38744">
                  <c:v>-292.97449999999998</c:v>
                </c:pt>
                <c:pt idx="38745">
                  <c:v>-292.97249999999997</c:v>
                </c:pt>
                <c:pt idx="38746">
                  <c:v>-292.97049999999996</c:v>
                </c:pt>
                <c:pt idx="38747">
                  <c:v>-292.96849999999995</c:v>
                </c:pt>
                <c:pt idx="38748">
                  <c:v>-292.9665</c:v>
                </c:pt>
                <c:pt idx="38749">
                  <c:v>-292.96449999999999</c:v>
                </c:pt>
                <c:pt idx="38750">
                  <c:v>-292.96249999999998</c:v>
                </c:pt>
                <c:pt idx="38751">
                  <c:v>-292.96049999999997</c:v>
                </c:pt>
                <c:pt idx="38752">
                  <c:v>-292.95849999999996</c:v>
                </c:pt>
                <c:pt idx="38753">
                  <c:v>-292.95650000000001</c:v>
                </c:pt>
                <c:pt idx="38754">
                  <c:v>-292.9545</c:v>
                </c:pt>
                <c:pt idx="38755">
                  <c:v>-292.95249999999999</c:v>
                </c:pt>
                <c:pt idx="38756">
                  <c:v>-292.95049999999998</c:v>
                </c:pt>
                <c:pt idx="38757">
                  <c:v>-292.94849999999997</c:v>
                </c:pt>
                <c:pt idx="38758">
                  <c:v>-292.94649999999996</c:v>
                </c:pt>
                <c:pt idx="38759">
                  <c:v>-292.94449999999995</c:v>
                </c:pt>
                <c:pt idx="38760">
                  <c:v>-292.9425</c:v>
                </c:pt>
                <c:pt idx="38761">
                  <c:v>-292.94049999999999</c:v>
                </c:pt>
                <c:pt idx="38762">
                  <c:v>-292.93849999999998</c:v>
                </c:pt>
                <c:pt idx="38763">
                  <c:v>-292.93649999999997</c:v>
                </c:pt>
                <c:pt idx="38764">
                  <c:v>-292.93449999999996</c:v>
                </c:pt>
                <c:pt idx="38765">
                  <c:v>-292.9325</c:v>
                </c:pt>
                <c:pt idx="38766">
                  <c:v>-292.93049999999999</c:v>
                </c:pt>
                <c:pt idx="38767">
                  <c:v>-292.92849999999999</c:v>
                </c:pt>
                <c:pt idx="38768">
                  <c:v>-292.92649999999998</c:v>
                </c:pt>
                <c:pt idx="38769">
                  <c:v>-292.92449999999997</c:v>
                </c:pt>
                <c:pt idx="38770">
                  <c:v>-292.92249999999996</c:v>
                </c:pt>
                <c:pt idx="38771">
                  <c:v>-292.92049999999995</c:v>
                </c:pt>
                <c:pt idx="38772">
                  <c:v>-292.91849999999999</c:v>
                </c:pt>
                <c:pt idx="38773">
                  <c:v>-292.91649999999998</c:v>
                </c:pt>
                <c:pt idx="38774">
                  <c:v>-292.91449999999998</c:v>
                </c:pt>
                <c:pt idx="38775">
                  <c:v>-292.91249999999997</c:v>
                </c:pt>
                <c:pt idx="38776">
                  <c:v>-292.91049999999996</c:v>
                </c:pt>
                <c:pt idx="38777">
                  <c:v>-292.9085</c:v>
                </c:pt>
                <c:pt idx="38778">
                  <c:v>-292.90649999999999</c:v>
                </c:pt>
                <c:pt idx="38779">
                  <c:v>-292.90449999999998</c:v>
                </c:pt>
                <c:pt idx="38780">
                  <c:v>-292.90249999999997</c:v>
                </c:pt>
                <c:pt idx="38781">
                  <c:v>-292.90049999999997</c:v>
                </c:pt>
                <c:pt idx="38782">
                  <c:v>-292.89850000000001</c:v>
                </c:pt>
                <c:pt idx="38783">
                  <c:v>-292.89649999999995</c:v>
                </c:pt>
                <c:pt idx="38784">
                  <c:v>-292.89449999999999</c:v>
                </c:pt>
                <c:pt idx="38785">
                  <c:v>-292.89249999999998</c:v>
                </c:pt>
                <c:pt idx="38786">
                  <c:v>-292.89049999999997</c:v>
                </c:pt>
                <c:pt idx="38787">
                  <c:v>-292.88849999999996</c:v>
                </c:pt>
                <c:pt idx="38788">
                  <c:v>-292.88649999999996</c:v>
                </c:pt>
                <c:pt idx="38789">
                  <c:v>-292.8845</c:v>
                </c:pt>
                <c:pt idx="38790">
                  <c:v>-292.88249999999999</c:v>
                </c:pt>
                <c:pt idx="38791">
                  <c:v>-292.88049999999998</c:v>
                </c:pt>
                <c:pt idx="38792">
                  <c:v>-292.87849999999997</c:v>
                </c:pt>
                <c:pt idx="38793">
                  <c:v>-292.87649999999996</c:v>
                </c:pt>
                <c:pt idx="38794">
                  <c:v>-292.87450000000001</c:v>
                </c:pt>
                <c:pt idx="38795">
                  <c:v>-292.87249999999995</c:v>
                </c:pt>
                <c:pt idx="38796">
                  <c:v>-292.87049999999999</c:v>
                </c:pt>
                <c:pt idx="38797">
                  <c:v>-292.86849999999998</c:v>
                </c:pt>
                <c:pt idx="38798">
                  <c:v>-292.86649999999997</c:v>
                </c:pt>
                <c:pt idx="38799">
                  <c:v>-292.86449999999996</c:v>
                </c:pt>
                <c:pt idx="38800">
                  <c:v>-292.86249999999995</c:v>
                </c:pt>
                <c:pt idx="38801">
                  <c:v>-292.8605</c:v>
                </c:pt>
                <c:pt idx="38802">
                  <c:v>-292.85849999999999</c:v>
                </c:pt>
                <c:pt idx="38803">
                  <c:v>-292.85649999999998</c:v>
                </c:pt>
                <c:pt idx="38804">
                  <c:v>-292.85449999999997</c:v>
                </c:pt>
                <c:pt idx="38805">
                  <c:v>-292.85249999999996</c:v>
                </c:pt>
                <c:pt idx="38806">
                  <c:v>-292.85050000000001</c:v>
                </c:pt>
                <c:pt idx="38807">
                  <c:v>-292.84849999999994</c:v>
                </c:pt>
                <c:pt idx="38808">
                  <c:v>-292.84649999999999</c:v>
                </c:pt>
                <c:pt idx="38809">
                  <c:v>-292.84449999999998</c:v>
                </c:pt>
                <c:pt idx="38810">
                  <c:v>-292.84249999999997</c:v>
                </c:pt>
                <c:pt idx="38811">
                  <c:v>-292.84049999999996</c:v>
                </c:pt>
                <c:pt idx="38812">
                  <c:v>-292.83849999999995</c:v>
                </c:pt>
                <c:pt idx="38813">
                  <c:v>-292.8365</c:v>
                </c:pt>
                <c:pt idx="38814">
                  <c:v>-292.83449999999999</c:v>
                </c:pt>
                <c:pt idx="38815">
                  <c:v>-292.83249999999998</c:v>
                </c:pt>
                <c:pt idx="38816">
                  <c:v>-292.83049999999997</c:v>
                </c:pt>
                <c:pt idx="38817">
                  <c:v>-292.82849999999996</c:v>
                </c:pt>
                <c:pt idx="38818">
                  <c:v>-292.82650000000001</c:v>
                </c:pt>
                <c:pt idx="38819">
                  <c:v>-292.82449999999994</c:v>
                </c:pt>
                <c:pt idx="38820">
                  <c:v>-292.82249999999999</c:v>
                </c:pt>
                <c:pt idx="38821">
                  <c:v>-292.82049999999998</c:v>
                </c:pt>
                <c:pt idx="38822">
                  <c:v>-292.81849999999997</c:v>
                </c:pt>
                <c:pt idx="38823">
                  <c:v>-292.81649999999996</c:v>
                </c:pt>
                <c:pt idx="38824">
                  <c:v>-292.81449999999995</c:v>
                </c:pt>
                <c:pt idx="38825">
                  <c:v>-292.8125</c:v>
                </c:pt>
                <c:pt idx="38826">
                  <c:v>-292.81049999999999</c:v>
                </c:pt>
                <c:pt idx="38827">
                  <c:v>-292.80849999999998</c:v>
                </c:pt>
                <c:pt idx="38828">
                  <c:v>-292.80649999999997</c:v>
                </c:pt>
                <c:pt idx="38829">
                  <c:v>-292.80449999999996</c:v>
                </c:pt>
                <c:pt idx="38830">
                  <c:v>-292.80250000000001</c:v>
                </c:pt>
                <c:pt idx="38831">
                  <c:v>-292.80049999999994</c:v>
                </c:pt>
                <c:pt idx="38832">
                  <c:v>-292.79849999999999</c:v>
                </c:pt>
                <c:pt idx="38833">
                  <c:v>-292.79649999999998</c:v>
                </c:pt>
                <c:pt idx="38834">
                  <c:v>-292.79449999999997</c:v>
                </c:pt>
                <c:pt idx="38835">
                  <c:v>-292.79249999999996</c:v>
                </c:pt>
                <c:pt idx="38836">
                  <c:v>-292.79049999999995</c:v>
                </c:pt>
                <c:pt idx="38837">
                  <c:v>-292.7885</c:v>
                </c:pt>
                <c:pt idx="38838">
                  <c:v>-292.78649999999999</c:v>
                </c:pt>
                <c:pt idx="38839">
                  <c:v>-292.78449999999998</c:v>
                </c:pt>
                <c:pt idx="38840">
                  <c:v>-292.78249999999997</c:v>
                </c:pt>
                <c:pt idx="38841">
                  <c:v>-292.78049999999996</c:v>
                </c:pt>
                <c:pt idx="38842">
                  <c:v>-292.77850000000001</c:v>
                </c:pt>
                <c:pt idx="38843">
                  <c:v>-292.77649999999994</c:v>
                </c:pt>
                <c:pt idx="38844">
                  <c:v>-292.77449999999999</c:v>
                </c:pt>
                <c:pt idx="38845">
                  <c:v>-292.77249999999998</c:v>
                </c:pt>
                <c:pt idx="38846">
                  <c:v>-292.77049999999997</c:v>
                </c:pt>
                <c:pt idx="38847">
                  <c:v>-292.76849999999996</c:v>
                </c:pt>
                <c:pt idx="38848">
                  <c:v>-292.76649999999995</c:v>
                </c:pt>
                <c:pt idx="38849">
                  <c:v>-292.7645</c:v>
                </c:pt>
                <c:pt idx="38850">
                  <c:v>-292.76249999999999</c:v>
                </c:pt>
                <c:pt idx="38851">
                  <c:v>-292.76049999999998</c:v>
                </c:pt>
                <c:pt idx="38852">
                  <c:v>-292.75849999999997</c:v>
                </c:pt>
                <c:pt idx="38853">
                  <c:v>-292.75649999999996</c:v>
                </c:pt>
                <c:pt idx="38854">
                  <c:v>-292.75450000000001</c:v>
                </c:pt>
                <c:pt idx="38855">
                  <c:v>-292.7525</c:v>
                </c:pt>
                <c:pt idx="38856">
                  <c:v>-292.75049999999999</c:v>
                </c:pt>
                <c:pt idx="38857">
                  <c:v>-292.74849999999998</c:v>
                </c:pt>
                <c:pt idx="38858">
                  <c:v>-292.74649999999997</c:v>
                </c:pt>
                <c:pt idx="38859">
                  <c:v>-292.74449999999996</c:v>
                </c:pt>
                <c:pt idx="38860">
                  <c:v>-292.74249999999995</c:v>
                </c:pt>
                <c:pt idx="38861">
                  <c:v>-292.7405</c:v>
                </c:pt>
                <c:pt idx="38862">
                  <c:v>-292.73849999999999</c:v>
                </c:pt>
                <c:pt idx="38863">
                  <c:v>-292.73649999999998</c:v>
                </c:pt>
                <c:pt idx="38864">
                  <c:v>-292.73449999999997</c:v>
                </c:pt>
                <c:pt idx="38865">
                  <c:v>-292.73249999999996</c:v>
                </c:pt>
                <c:pt idx="38866">
                  <c:v>-292.73050000000001</c:v>
                </c:pt>
                <c:pt idx="38867">
                  <c:v>-292.7285</c:v>
                </c:pt>
                <c:pt idx="38868">
                  <c:v>-292.72649999999999</c:v>
                </c:pt>
                <c:pt idx="38869">
                  <c:v>-292.72449999999998</c:v>
                </c:pt>
                <c:pt idx="38870">
                  <c:v>-292.72249999999997</c:v>
                </c:pt>
                <c:pt idx="38871">
                  <c:v>-292.72049999999996</c:v>
                </c:pt>
                <c:pt idx="38872">
                  <c:v>-292.71849999999995</c:v>
                </c:pt>
                <c:pt idx="38873">
                  <c:v>-292.7165</c:v>
                </c:pt>
                <c:pt idx="38874">
                  <c:v>-292.71449999999999</c:v>
                </c:pt>
                <c:pt idx="38875">
                  <c:v>-292.71249999999998</c:v>
                </c:pt>
                <c:pt idx="38876">
                  <c:v>-292.71049999999997</c:v>
                </c:pt>
                <c:pt idx="38877">
                  <c:v>-292.70849999999996</c:v>
                </c:pt>
                <c:pt idx="38878">
                  <c:v>-292.70650000000001</c:v>
                </c:pt>
                <c:pt idx="38879">
                  <c:v>-292.7045</c:v>
                </c:pt>
                <c:pt idx="38880">
                  <c:v>-292.70249999999999</c:v>
                </c:pt>
                <c:pt idx="38881">
                  <c:v>-292.70049999999998</c:v>
                </c:pt>
                <c:pt idx="38882">
                  <c:v>-292.69849999999997</c:v>
                </c:pt>
                <c:pt idx="38883">
                  <c:v>-292.69649999999996</c:v>
                </c:pt>
                <c:pt idx="38884">
                  <c:v>-292.69449999999995</c:v>
                </c:pt>
                <c:pt idx="38885">
                  <c:v>-292.6925</c:v>
                </c:pt>
                <c:pt idx="38886">
                  <c:v>-292.69049999999999</c:v>
                </c:pt>
                <c:pt idx="38887">
                  <c:v>-292.68849999999998</c:v>
                </c:pt>
                <c:pt idx="38888">
                  <c:v>-292.68649999999997</c:v>
                </c:pt>
                <c:pt idx="38889">
                  <c:v>-292.68449999999996</c:v>
                </c:pt>
                <c:pt idx="38890">
                  <c:v>-292.6825</c:v>
                </c:pt>
                <c:pt idx="38891">
                  <c:v>-292.68049999999999</c:v>
                </c:pt>
                <c:pt idx="38892">
                  <c:v>-292.67849999999999</c:v>
                </c:pt>
                <c:pt idx="38893">
                  <c:v>-292.67649999999998</c:v>
                </c:pt>
                <c:pt idx="38894">
                  <c:v>-292.67449999999997</c:v>
                </c:pt>
                <c:pt idx="38895">
                  <c:v>-292.67249999999996</c:v>
                </c:pt>
                <c:pt idx="38896">
                  <c:v>-292.67049999999995</c:v>
                </c:pt>
                <c:pt idx="38897">
                  <c:v>-292.66849999999999</c:v>
                </c:pt>
                <c:pt idx="38898">
                  <c:v>-292.66649999999998</c:v>
                </c:pt>
                <c:pt idx="38899">
                  <c:v>-292.66449999999998</c:v>
                </c:pt>
                <c:pt idx="38900">
                  <c:v>-292.66249999999997</c:v>
                </c:pt>
                <c:pt idx="38901">
                  <c:v>-292.66049999999996</c:v>
                </c:pt>
                <c:pt idx="38902">
                  <c:v>-292.6585</c:v>
                </c:pt>
                <c:pt idx="38903">
                  <c:v>-292.65649999999999</c:v>
                </c:pt>
                <c:pt idx="38904">
                  <c:v>-292.65449999999998</c:v>
                </c:pt>
                <c:pt idx="38905">
                  <c:v>-292.65249999999997</c:v>
                </c:pt>
                <c:pt idx="38906">
                  <c:v>-292.65049999999997</c:v>
                </c:pt>
                <c:pt idx="38907">
                  <c:v>-292.64850000000001</c:v>
                </c:pt>
                <c:pt idx="38908">
                  <c:v>-292.64649999999995</c:v>
                </c:pt>
                <c:pt idx="38909">
                  <c:v>-292.64449999999999</c:v>
                </c:pt>
                <c:pt idx="38910">
                  <c:v>-292.64249999999998</c:v>
                </c:pt>
                <c:pt idx="38911">
                  <c:v>-292.64049999999997</c:v>
                </c:pt>
                <c:pt idx="38912">
                  <c:v>-292.63849999999996</c:v>
                </c:pt>
                <c:pt idx="38913">
                  <c:v>-292.63649999999996</c:v>
                </c:pt>
                <c:pt idx="38914">
                  <c:v>-292.6345</c:v>
                </c:pt>
                <c:pt idx="38915">
                  <c:v>-292.63249999999999</c:v>
                </c:pt>
                <c:pt idx="38916">
                  <c:v>-292.63049999999998</c:v>
                </c:pt>
                <c:pt idx="38917">
                  <c:v>-292.62849999999997</c:v>
                </c:pt>
                <c:pt idx="38918">
                  <c:v>-292.62649999999996</c:v>
                </c:pt>
                <c:pt idx="38919">
                  <c:v>-292.62450000000001</c:v>
                </c:pt>
                <c:pt idx="38920">
                  <c:v>-292.62249999999995</c:v>
                </c:pt>
                <c:pt idx="38921">
                  <c:v>-292.62049999999999</c:v>
                </c:pt>
                <c:pt idx="38922">
                  <c:v>-292.61849999999998</c:v>
                </c:pt>
                <c:pt idx="38923">
                  <c:v>-292.61649999999997</c:v>
                </c:pt>
                <c:pt idx="38924">
                  <c:v>-292.61449999999996</c:v>
                </c:pt>
                <c:pt idx="38925">
                  <c:v>-292.61249999999995</c:v>
                </c:pt>
                <c:pt idx="38926">
                  <c:v>-292.6105</c:v>
                </c:pt>
                <c:pt idx="38927">
                  <c:v>-292.60849999999999</c:v>
                </c:pt>
                <c:pt idx="38928">
                  <c:v>-292.60649999999998</c:v>
                </c:pt>
                <c:pt idx="38929">
                  <c:v>-292.60449999999997</c:v>
                </c:pt>
                <c:pt idx="38930">
                  <c:v>-292.60249999999996</c:v>
                </c:pt>
                <c:pt idx="38931">
                  <c:v>-292.60050000000001</c:v>
                </c:pt>
                <c:pt idx="38932">
                  <c:v>-292.59849999999994</c:v>
                </c:pt>
                <c:pt idx="38933">
                  <c:v>-292.59649999999999</c:v>
                </c:pt>
                <c:pt idx="38934">
                  <c:v>-292.59449999999998</c:v>
                </c:pt>
                <c:pt idx="38935">
                  <c:v>-292.59249999999997</c:v>
                </c:pt>
                <c:pt idx="38936">
                  <c:v>-292.59049999999996</c:v>
                </c:pt>
                <c:pt idx="38937">
                  <c:v>-292.58849999999995</c:v>
                </c:pt>
                <c:pt idx="38938">
                  <c:v>-292.5865</c:v>
                </c:pt>
                <c:pt idx="38939">
                  <c:v>-292.58449999999999</c:v>
                </c:pt>
                <c:pt idx="38940">
                  <c:v>-292.58249999999998</c:v>
                </c:pt>
                <c:pt idx="38941">
                  <c:v>-292.58049999999997</c:v>
                </c:pt>
                <c:pt idx="38942">
                  <c:v>-292.57849999999996</c:v>
                </c:pt>
                <c:pt idx="38943">
                  <c:v>-292.57650000000001</c:v>
                </c:pt>
                <c:pt idx="38944">
                  <c:v>-292.57449999999994</c:v>
                </c:pt>
                <c:pt idx="38945">
                  <c:v>-292.57249999999999</c:v>
                </c:pt>
                <c:pt idx="38946">
                  <c:v>-292.57049999999998</c:v>
                </c:pt>
                <c:pt idx="38947">
                  <c:v>-292.56849999999997</c:v>
                </c:pt>
                <c:pt idx="38948">
                  <c:v>-292.56649999999996</c:v>
                </c:pt>
                <c:pt idx="38949">
                  <c:v>-292.56449999999995</c:v>
                </c:pt>
                <c:pt idx="38950">
                  <c:v>-292.5625</c:v>
                </c:pt>
                <c:pt idx="38951">
                  <c:v>-292.56049999999999</c:v>
                </c:pt>
                <c:pt idx="38952">
                  <c:v>-292.55849999999998</c:v>
                </c:pt>
                <c:pt idx="38953">
                  <c:v>-292.55649999999997</c:v>
                </c:pt>
                <c:pt idx="38954">
                  <c:v>-292.55449999999996</c:v>
                </c:pt>
                <c:pt idx="38955">
                  <c:v>-292.55250000000001</c:v>
                </c:pt>
                <c:pt idx="38956">
                  <c:v>-292.55049999999994</c:v>
                </c:pt>
                <c:pt idx="38957">
                  <c:v>-292.54849999999999</c:v>
                </c:pt>
                <c:pt idx="38958">
                  <c:v>-292.54649999999998</c:v>
                </c:pt>
                <c:pt idx="38959">
                  <c:v>-292.54449999999997</c:v>
                </c:pt>
                <c:pt idx="38960">
                  <c:v>-292.54249999999996</c:v>
                </c:pt>
                <c:pt idx="38961">
                  <c:v>-292.54049999999995</c:v>
                </c:pt>
                <c:pt idx="38962">
                  <c:v>-292.5385</c:v>
                </c:pt>
                <c:pt idx="38963">
                  <c:v>-292.53649999999999</c:v>
                </c:pt>
                <c:pt idx="38964">
                  <c:v>-292.53449999999998</c:v>
                </c:pt>
                <c:pt idx="38965">
                  <c:v>-292.53249999999997</c:v>
                </c:pt>
                <c:pt idx="38966">
                  <c:v>-292.53049999999996</c:v>
                </c:pt>
                <c:pt idx="38967">
                  <c:v>-292.52850000000001</c:v>
                </c:pt>
                <c:pt idx="38968">
                  <c:v>-292.52649999999994</c:v>
                </c:pt>
                <c:pt idx="38969">
                  <c:v>-292.52449999999999</c:v>
                </c:pt>
                <c:pt idx="38970">
                  <c:v>-292.52249999999998</c:v>
                </c:pt>
                <c:pt idx="38971">
                  <c:v>-292.52049999999997</c:v>
                </c:pt>
                <c:pt idx="38972">
                  <c:v>-292.51849999999996</c:v>
                </c:pt>
                <c:pt idx="38973">
                  <c:v>-292.51649999999995</c:v>
                </c:pt>
                <c:pt idx="38974">
                  <c:v>-292.5145</c:v>
                </c:pt>
                <c:pt idx="38975">
                  <c:v>-292.51249999999999</c:v>
                </c:pt>
                <c:pt idx="38976">
                  <c:v>-292.51049999999998</c:v>
                </c:pt>
                <c:pt idx="38977">
                  <c:v>-292.50849999999997</c:v>
                </c:pt>
                <c:pt idx="38978">
                  <c:v>-292.50649999999996</c:v>
                </c:pt>
                <c:pt idx="38979">
                  <c:v>-292.50450000000001</c:v>
                </c:pt>
                <c:pt idx="38980">
                  <c:v>-292.5025</c:v>
                </c:pt>
                <c:pt idx="38981">
                  <c:v>-292.50049999999999</c:v>
                </c:pt>
                <c:pt idx="38982">
                  <c:v>-292.49849999999998</c:v>
                </c:pt>
                <c:pt idx="38983">
                  <c:v>-292.49649999999997</c:v>
                </c:pt>
                <c:pt idx="38984">
                  <c:v>-292.49449999999996</c:v>
                </c:pt>
                <c:pt idx="38985">
                  <c:v>-292.49249999999995</c:v>
                </c:pt>
                <c:pt idx="38986">
                  <c:v>-292.4905</c:v>
                </c:pt>
                <c:pt idx="38987">
                  <c:v>-292.48849999999999</c:v>
                </c:pt>
                <c:pt idx="38988">
                  <c:v>-292.48649999999998</c:v>
                </c:pt>
                <c:pt idx="38989">
                  <c:v>-292.48449999999997</c:v>
                </c:pt>
                <c:pt idx="38990">
                  <c:v>-292.48249999999996</c:v>
                </c:pt>
                <c:pt idx="38991">
                  <c:v>-292.48050000000001</c:v>
                </c:pt>
                <c:pt idx="38992">
                  <c:v>-292.4785</c:v>
                </c:pt>
                <c:pt idx="38993">
                  <c:v>-292.47649999999999</c:v>
                </c:pt>
                <c:pt idx="38994">
                  <c:v>-292.47449999999998</c:v>
                </c:pt>
                <c:pt idx="38995">
                  <c:v>-292.47249999999997</c:v>
                </c:pt>
                <c:pt idx="38996">
                  <c:v>-292.47049999999996</c:v>
                </c:pt>
                <c:pt idx="38997">
                  <c:v>-292.46849999999995</c:v>
                </c:pt>
                <c:pt idx="38998">
                  <c:v>-292.4665</c:v>
                </c:pt>
                <c:pt idx="38999">
                  <c:v>-292.46449999999999</c:v>
                </c:pt>
                <c:pt idx="39000">
                  <c:v>-292.46249999999998</c:v>
                </c:pt>
                <c:pt idx="39001">
                  <c:v>-292.46049999999997</c:v>
                </c:pt>
                <c:pt idx="39002">
                  <c:v>-292.45849999999996</c:v>
                </c:pt>
                <c:pt idx="39003">
                  <c:v>-292.45650000000001</c:v>
                </c:pt>
                <c:pt idx="39004">
                  <c:v>-292.4545</c:v>
                </c:pt>
                <c:pt idx="39005">
                  <c:v>-292.45249999999999</c:v>
                </c:pt>
                <c:pt idx="39006">
                  <c:v>-292.45049999999998</c:v>
                </c:pt>
                <c:pt idx="39007">
                  <c:v>-292.44849999999997</c:v>
                </c:pt>
                <c:pt idx="39008">
                  <c:v>-292.44649999999996</c:v>
                </c:pt>
                <c:pt idx="39009">
                  <c:v>-292.44449999999995</c:v>
                </c:pt>
                <c:pt idx="39010">
                  <c:v>-292.4425</c:v>
                </c:pt>
                <c:pt idx="39011">
                  <c:v>-292.44049999999999</c:v>
                </c:pt>
                <c:pt idx="39012">
                  <c:v>-292.43849999999998</c:v>
                </c:pt>
                <c:pt idx="39013">
                  <c:v>-292.43649999999997</c:v>
                </c:pt>
                <c:pt idx="39014">
                  <c:v>-292.43449999999996</c:v>
                </c:pt>
                <c:pt idx="39015">
                  <c:v>-292.4325</c:v>
                </c:pt>
                <c:pt idx="39016">
                  <c:v>-292.43049999999999</c:v>
                </c:pt>
                <c:pt idx="39017">
                  <c:v>-292.42849999999999</c:v>
                </c:pt>
                <c:pt idx="39018">
                  <c:v>-292.42649999999998</c:v>
                </c:pt>
                <c:pt idx="39019">
                  <c:v>-292.42449999999997</c:v>
                </c:pt>
                <c:pt idx="39020">
                  <c:v>-292.42249999999996</c:v>
                </c:pt>
                <c:pt idx="39021">
                  <c:v>-292.42049999999995</c:v>
                </c:pt>
                <c:pt idx="39022">
                  <c:v>-292.41849999999999</c:v>
                </c:pt>
                <c:pt idx="39023">
                  <c:v>-292.41649999999998</c:v>
                </c:pt>
                <c:pt idx="39024">
                  <c:v>-292.41449999999998</c:v>
                </c:pt>
                <c:pt idx="39025">
                  <c:v>-292.41249999999997</c:v>
                </c:pt>
                <c:pt idx="39026">
                  <c:v>-292.41049999999996</c:v>
                </c:pt>
                <c:pt idx="39027">
                  <c:v>-292.4085</c:v>
                </c:pt>
                <c:pt idx="39028">
                  <c:v>-292.40649999999999</c:v>
                </c:pt>
                <c:pt idx="39029">
                  <c:v>-292.40449999999998</c:v>
                </c:pt>
                <c:pt idx="39030">
                  <c:v>-292.40249999999997</c:v>
                </c:pt>
                <c:pt idx="39031">
                  <c:v>-292.40049999999997</c:v>
                </c:pt>
                <c:pt idx="39032">
                  <c:v>-292.39850000000001</c:v>
                </c:pt>
                <c:pt idx="39033">
                  <c:v>-292.39649999999995</c:v>
                </c:pt>
                <c:pt idx="39034">
                  <c:v>-292.39449999999999</c:v>
                </c:pt>
                <c:pt idx="39035">
                  <c:v>-292.39249999999998</c:v>
                </c:pt>
                <c:pt idx="39036">
                  <c:v>-292.39049999999997</c:v>
                </c:pt>
                <c:pt idx="39037">
                  <c:v>-292.38849999999996</c:v>
                </c:pt>
                <c:pt idx="39038">
                  <c:v>-292.38649999999996</c:v>
                </c:pt>
                <c:pt idx="39039">
                  <c:v>-292.3845</c:v>
                </c:pt>
                <c:pt idx="39040">
                  <c:v>-292.38249999999999</c:v>
                </c:pt>
                <c:pt idx="39041">
                  <c:v>-292.38049999999998</c:v>
                </c:pt>
                <c:pt idx="39042">
                  <c:v>-292.37849999999997</c:v>
                </c:pt>
                <c:pt idx="39043">
                  <c:v>-292.37649999999996</c:v>
                </c:pt>
                <c:pt idx="39044">
                  <c:v>-292.37450000000001</c:v>
                </c:pt>
                <c:pt idx="39045">
                  <c:v>-292.37249999999995</c:v>
                </c:pt>
                <c:pt idx="39046">
                  <c:v>-292.37049999999999</c:v>
                </c:pt>
                <c:pt idx="39047">
                  <c:v>-292.36849999999998</c:v>
                </c:pt>
                <c:pt idx="39048">
                  <c:v>-292.36649999999997</c:v>
                </c:pt>
                <c:pt idx="39049">
                  <c:v>-292.36449999999996</c:v>
                </c:pt>
                <c:pt idx="39050">
                  <c:v>-292.36249999999995</c:v>
                </c:pt>
                <c:pt idx="39051">
                  <c:v>-292.3605</c:v>
                </c:pt>
                <c:pt idx="39052">
                  <c:v>-292.35849999999999</c:v>
                </c:pt>
                <c:pt idx="39053">
                  <c:v>-292.35649999999998</c:v>
                </c:pt>
                <c:pt idx="39054">
                  <c:v>-292.35449999999997</c:v>
                </c:pt>
                <c:pt idx="39055">
                  <c:v>-292.35249999999996</c:v>
                </c:pt>
                <c:pt idx="39056">
                  <c:v>-292.35050000000001</c:v>
                </c:pt>
                <c:pt idx="39057">
                  <c:v>-292.34849999999994</c:v>
                </c:pt>
                <c:pt idx="39058">
                  <c:v>-292.34649999999999</c:v>
                </c:pt>
                <c:pt idx="39059">
                  <c:v>-292.34449999999998</c:v>
                </c:pt>
                <c:pt idx="39060">
                  <c:v>-292.34249999999997</c:v>
                </c:pt>
                <c:pt idx="39061">
                  <c:v>-292.34049999999996</c:v>
                </c:pt>
                <c:pt idx="39062">
                  <c:v>-292.33849999999995</c:v>
                </c:pt>
                <c:pt idx="39063">
                  <c:v>-292.3365</c:v>
                </c:pt>
                <c:pt idx="39064">
                  <c:v>-292.33449999999999</c:v>
                </c:pt>
                <c:pt idx="39065">
                  <c:v>-292.33249999999998</c:v>
                </c:pt>
                <c:pt idx="39066">
                  <c:v>-292.33049999999997</c:v>
                </c:pt>
                <c:pt idx="39067">
                  <c:v>-292.32849999999996</c:v>
                </c:pt>
                <c:pt idx="39068">
                  <c:v>-292.32650000000001</c:v>
                </c:pt>
                <c:pt idx="39069">
                  <c:v>-292.32449999999994</c:v>
                </c:pt>
                <c:pt idx="39070">
                  <c:v>-292.32249999999999</c:v>
                </c:pt>
                <c:pt idx="39071">
                  <c:v>-292.32049999999998</c:v>
                </c:pt>
                <c:pt idx="39072">
                  <c:v>-292.31849999999997</c:v>
                </c:pt>
                <c:pt idx="39073">
                  <c:v>-292.31649999999996</c:v>
                </c:pt>
                <c:pt idx="39074">
                  <c:v>-292.31449999999995</c:v>
                </c:pt>
                <c:pt idx="39075">
                  <c:v>-292.3125</c:v>
                </c:pt>
                <c:pt idx="39076">
                  <c:v>-292.31049999999999</c:v>
                </c:pt>
                <c:pt idx="39077">
                  <c:v>-292.30849999999998</c:v>
                </c:pt>
                <c:pt idx="39078">
                  <c:v>-292.30649999999997</c:v>
                </c:pt>
                <c:pt idx="39079">
                  <c:v>-292.30449999999996</c:v>
                </c:pt>
                <c:pt idx="39080">
                  <c:v>-292.30250000000001</c:v>
                </c:pt>
                <c:pt idx="39081">
                  <c:v>-292.30049999999994</c:v>
                </c:pt>
                <c:pt idx="39082">
                  <c:v>-292.29849999999999</c:v>
                </c:pt>
                <c:pt idx="39083">
                  <c:v>-292.29649999999998</c:v>
                </c:pt>
                <c:pt idx="39084">
                  <c:v>-292.29449999999997</c:v>
                </c:pt>
                <c:pt idx="39085">
                  <c:v>-292.29249999999996</c:v>
                </c:pt>
                <c:pt idx="39086">
                  <c:v>-292.29049999999995</c:v>
                </c:pt>
                <c:pt idx="39087">
                  <c:v>-292.2885</c:v>
                </c:pt>
                <c:pt idx="39088">
                  <c:v>-292.28649999999999</c:v>
                </c:pt>
                <c:pt idx="39089">
                  <c:v>-292.28449999999998</c:v>
                </c:pt>
                <c:pt idx="39090">
                  <c:v>-292.28249999999997</c:v>
                </c:pt>
                <c:pt idx="39091">
                  <c:v>-292.28049999999996</c:v>
                </c:pt>
                <c:pt idx="39092">
                  <c:v>-292.27850000000001</c:v>
                </c:pt>
                <c:pt idx="39093">
                  <c:v>-292.27649999999994</c:v>
                </c:pt>
                <c:pt idx="39094">
                  <c:v>-292.27449999999999</c:v>
                </c:pt>
                <c:pt idx="39095">
                  <c:v>-292.27249999999998</c:v>
                </c:pt>
                <c:pt idx="39096">
                  <c:v>-292.27049999999997</c:v>
                </c:pt>
                <c:pt idx="39097">
                  <c:v>-292.26849999999996</c:v>
                </c:pt>
                <c:pt idx="39098">
                  <c:v>-292.26649999999995</c:v>
                </c:pt>
                <c:pt idx="39099">
                  <c:v>-292.2645</c:v>
                </c:pt>
                <c:pt idx="39100">
                  <c:v>-292.26249999999999</c:v>
                </c:pt>
                <c:pt idx="39101">
                  <c:v>-292.26049999999998</c:v>
                </c:pt>
                <c:pt idx="39102">
                  <c:v>-292.25849999999997</c:v>
                </c:pt>
                <c:pt idx="39103">
                  <c:v>-292.25649999999996</c:v>
                </c:pt>
                <c:pt idx="39104">
                  <c:v>-292.25450000000001</c:v>
                </c:pt>
                <c:pt idx="39105">
                  <c:v>-292.2525</c:v>
                </c:pt>
                <c:pt idx="39106">
                  <c:v>-292.25049999999999</c:v>
                </c:pt>
                <c:pt idx="39107">
                  <c:v>-292.24849999999998</c:v>
                </c:pt>
                <c:pt idx="39108">
                  <c:v>-292.24649999999997</c:v>
                </c:pt>
                <c:pt idx="39109">
                  <c:v>-292.24449999999996</c:v>
                </c:pt>
                <c:pt idx="39110">
                  <c:v>-292.24249999999995</c:v>
                </c:pt>
                <c:pt idx="39111">
                  <c:v>-292.2405</c:v>
                </c:pt>
                <c:pt idx="39112">
                  <c:v>-292.23849999999999</c:v>
                </c:pt>
                <c:pt idx="39113">
                  <c:v>-292.23649999999998</c:v>
                </c:pt>
                <c:pt idx="39114">
                  <c:v>-292.23449999999997</c:v>
                </c:pt>
                <c:pt idx="39115">
                  <c:v>-292.23249999999996</c:v>
                </c:pt>
                <c:pt idx="39116">
                  <c:v>-292.23050000000001</c:v>
                </c:pt>
                <c:pt idx="39117">
                  <c:v>-292.2285</c:v>
                </c:pt>
                <c:pt idx="39118">
                  <c:v>-292.22649999999999</c:v>
                </c:pt>
                <c:pt idx="39119">
                  <c:v>-292.22449999999998</c:v>
                </c:pt>
                <c:pt idx="39120">
                  <c:v>-292.22249999999997</c:v>
                </c:pt>
                <c:pt idx="39121">
                  <c:v>-292.22049999999996</c:v>
                </c:pt>
                <c:pt idx="39122">
                  <c:v>-292.21849999999995</c:v>
                </c:pt>
                <c:pt idx="39123">
                  <c:v>-292.2165</c:v>
                </c:pt>
                <c:pt idx="39124">
                  <c:v>-292.21449999999999</c:v>
                </c:pt>
                <c:pt idx="39125">
                  <c:v>-292.21249999999998</c:v>
                </c:pt>
                <c:pt idx="39126">
                  <c:v>-292.21049999999997</c:v>
                </c:pt>
                <c:pt idx="39127">
                  <c:v>-292.20849999999996</c:v>
                </c:pt>
                <c:pt idx="39128">
                  <c:v>-292.20650000000001</c:v>
                </c:pt>
                <c:pt idx="39129">
                  <c:v>-292.2045</c:v>
                </c:pt>
                <c:pt idx="39130">
                  <c:v>-292.20249999999999</c:v>
                </c:pt>
                <c:pt idx="39131">
                  <c:v>-292.20049999999998</c:v>
                </c:pt>
                <c:pt idx="39132">
                  <c:v>-292.19849999999997</c:v>
                </c:pt>
                <c:pt idx="39133">
                  <c:v>-292.19649999999996</c:v>
                </c:pt>
                <c:pt idx="39134">
                  <c:v>-292.19449999999995</c:v>
                </c:pt>
                <c:pt idx="39135">
                  <c:v>-292.1925</c:v>
                </c:pt>
                <c:pt idx="39136">
                  <c:v>-292.19049999999999</c:v>
                </c:pt>
                <c:pt idx="39137">
                  <c:v>-292.18849999999998</c:v>
                </c:pt>
                <c:pt idx="39138">
                  <c:v>-292.18649999999997</c:v>
                </c:pt>
                <c:pt idx="39139">
                  <c:v>-292.18449999999996</c:v>
                </c:pt>
                <c:pt idx="39140">
                  <c:v>-292.1825</c:v>
                </c:pt>
                <c:pt idx="39141">
                  <c:v>-292.18049999999999</c:v>
                </c:pt>
                <c:pt idx="39142">
                  <c:v>-292.17849999999999</c:v>
                </c:pt>
                <c:pt idx="39143">
                  <c:v>-292.17649999999998</c:v>
                </c:pt>
                <c:pt idx="39144">
                  <c:v>-292.17449999999997</c:v>
                </c:pt>
                <c:pt idx="39145">
                  <c:v>-292.17249999999996</c:v>
                </c:pt>
                <c:pt idx="39146">
                  <c:v>-292.17049999999995</c:v>
                </c:pt>
                <c:pt idx="39147">
                  <c:v>-292.16849999999999</c:v>
                </c:pt>
                <c:pt idx="39148">
                  <c:v>-292.16649999999998</c:v>
                </c:pt>
                <c:pt idx="39149">
                  <c:v>-292.16449999999998</c:v>
                </c:pt>
                <c:pt idx="39150">
                  <c:v>-292.16249999999997</c:v>
                </c:pt>
                <c:pt idx="39151">
                  <c:v>-292.16049999999996</c:v>
                </c:pt>
                <c:pt idx="39152">
                  <c:v>-292.1585</c:v>
                </c:pt>
                <c:pt idx="39153">
                  <c:v>-292.15649999999999</c:v>
                </c:pt>
                <c:pt idx="39154">
                  <c:v>-292.15449999999998</c:v>
                </c:pt>
                <c:pt idx="39155">
                  <c:v>-292.15249999999997</c:v>
                </c:pt>
                <c:pt idx="39156">
                  <c:v>-292.15049999999997</c:v>
                </c:pt>
                <c:pt idx="39157">
                  <c:v>-292.14850000000001</c:v>
                </c:pt>
                <c:pt idx="39158">
                  <c:v>-292.14649999999995</c:v>
                </c:pt>
                <c:pt idx="39159">
                  <c:v>-292.14449999999999</c:v>
                </c:pt>
                <c:pt idx="39160">
                  <c:v>-292.14249999999998</c:v>
                </c:pt>
                <c:pt idx="39161">
                  <c:v>-292.14049999999997</c:v>
                </c:pt>
                <c:pt idx="39162">
                  <c:v>-292.13849999999996</c:v>
                </c:pt>
                <c:pt idx="39163">
                  <c:v>-292.13649999999996</c:v>
                </c:pt>
                <c:pt idx="39164">
                  <c:v>-292.1345</c:v>
                </c:pt>
                <c:pt idx="39165">
                  <c:v>-292.13249999999999</c:v>
                </c:pt>
                <c:pt idx="39166">
                  <c:v>-292.13049999999998</c:v>
                </c:pt>
                <c:pt idx="39167">
                  <c:v>-292.12849999999997</c:v>
                </c:pt>
                <c:pt idx="39168">
                  <c:v>-292.12649999999996</c:v>
                </c:pt>
                <c:pt idx="39169">
                  <c:v>-292.12450000000001</c:v>
                </c:pt>
                <c:pt idx="39170">
                  <c:v>-292.12249999999995</c:v>
                </c:pt>
                <c:pt idx="39171">
                  <c:v>-292.12049999999999</c:v>
                </c:pt>
                <c:pt idx="39172">
                  <c:v>-292.11849999999998</c:v>
                </c:pt>
                <c:pt idx="39173">
                  <c:v>-292.11649999999997</c:v>
                </c:pt>
                <c:pt idx="39174">
                  <c:v>-292.11449999999996</c:v>
                </c:pt>
                <c:pt idx="39175">
                  <c:v>-292.11249999999995</c:v>
                </c:pt>
                <c:pt idx="39176">
                  <c:v>-292.1105</c:v>
                </c:pt>
                <c:pt idx="39177">
                  <c:v>-292.10849999999999</c:v>
                </c:pt>
                <c:pt idx="39178">
                  <c:v>-292.10649999999998</c:v>
                </c:pt>
                <c:pt idx="39179">
                  <c:v>-292.10449999999997</c:v>
                </c:pt>
                <c:pt idx="39180">
                  <c:v>-292.10249999999996</c:v>
                </c:pt>
                <c:pt idx="39181">
                  <c:v>-292.10050000000001</c:v>
                </c:pt>
                <c:pt idx="39182">
                  <c:v>-292.09849999999994</c:v>
                </c:pt>
                <c:pt idx="39183">
                  <c:v>-292.09649999999999</c:v>
                </c:pt>
                <c:pt idx="39184">
                  <c:v>-292.09449999999998</c:v>
                </c:pt>
                <c:pt idx="39185">
                  <c:v>-292.09249999999997</c:v>
                </c:pt>
                <c:pt idx="39186">
                  <c:v>-292.09049999999996</c:v>
                </c:pt>
                <c:pt idx="39187">
                  <c:v>-292.08849999999995</c:v>
                </c:pt>
                <c:pt idx="39188">
                  <c:v>-292.0865</c:v>
                </c:pt>
                <c:pt idx="39189">
                  <c:v>-292.08449999999999</c:v>
                </c:pt>
                <c:pt idx="39190">
                  <c:v>-292.08249999999998</c:v>
                </c:pt>
                <c:pt idx="39191">
                  <c:v>-292.08049999999997</c:v>
                </c:pt>
                <c:pt idx="39192">
                  <c:v>-292.07849999999996</c:v>
                </c:pt>
                <c:pt idx="39193">
                  <c:v>-292.07650000000001</c:v>
                </c:pt>
                <c:pt idx="39194">
                  <c:v>-292.07449999999994</c:v>
                </c:pt>
                <c:pt idx="39195">
                  <c:v>-292.07249999999999</c:v>
                </c:pt>
                <c:pt idx="39196">
                  <c:v>-292.07049999999998</c:v>
                </c:pt>
                <c:pt idx="39197">
                  <c:v>-292.06849999999997</c:v>
                </c:pt>
                <c:pt idx="39198">
                  <c:v>-292.06649999999996</c:v>
                </c:pt>
                <c:pt idx="39199">
                  <c:v>-292.06449999999995</c:v>
                </c:pt>
                <c:pt idx="39200">
                  <c:v>-292.0625</c:v>
                </c:pt>
                <c:pt idx="39201">
                  <c:v>-292.06049999999999</c:v>
                </c:pt>
                <c:pt idx="39202">
                  <c:v>-292.05849999999998</c:v>
                </c:pt>
                <c:pt idx="39203">
                  <c:v>-292.05649999999997</c:v>
                </c:pt>
                <c:pt idx="39204">
                  <c:v>-292.05449999999996</c:v>
                </c:pt>
                <c:pt idx="39205">
                  <c:v>-292.05250000000001</c:v>
                </c:pt>
                <c:pt idx="39206">
                  <c:v>-292.05049999999994</c:v>
                </c:pt>
                <c:pt idx="39207">
                  <c:v>-292.04849999999999</c:v>
                </c:pt>
                <c:pt idx="39208">
                  <c:v>-292.04649999999998</c:v>
                </c:pt>
                <c:pt idx="39209">
                  <c:v>-292.04449999999997</c:v>
                </c:pt>
                <c:pt idx="39210">
                  <c:v>-292.04249999999996</c:v>
                </c:pt>
                <c:pt idx="39211">
                  <c:v>-292.04049999999995</c:v>
                </c:pt>
                <c:pt idx="39212">
                  <c:v>-292.0385</c:v>
                </c:pt>
                <c:pt idx="39213">
                  <c:v>-292.03649999999999</c:v>
                </c:pt>
                <c:pt idx="39214">
                  <c:v>-292.03449999999998</c:v>
                </c:pt>
                <c:pt idx="39215">
                  <c:v>-292.03249999999997</c:v>
                </c:pt>
                <c:pt idx="39216">
                  <c:v>-292.03049999999996</c:v>
                </c:pt>
                <c:pt idx="39217">
                  <c:v>-292.02850000000001</c:v>
                </c:pt>
                <c:pt idx="39218">
                  <c:v>-292.02649999999994</c:v>
                </c:pt>
                <c:pt idx="39219">
                  <c:v>-292.02449999999999</c:v>
                </c:pt>
                <c:pt idx="39220">
                  <c:v>-292.02249999999998</c:v>
                </c:pt>
                <c:pt idx="39221">
                  <c:v>-292.02049999999997</c:v>
                </c:pt>
                <c:pt idx="39222">
                  <c:v>-292.01849999999996</c:v>
                </c:pt>
                <c:pt idx="39223">
                  <c:v>-292.01649999999995</c:v>
                </c:pt>
                <c:pt idx="39224">
                  <c:v>-292.0145</c:v>
                </c:pt>
                <c:pt idx="39225">
                  <c:v>-292.01249999999999</c:v>
                </c:pt>
                <c:pt idx="39226">
                  <c:v>-292.01049999999998</c:v>
                </c:pt>
                <c:pt idx="39227">
                  <c:v>-292.00849999999997</c:v>
                </c:pt>
                <c:pt idx="39228">
                  <c:v>-292.00649999999996</c:v>
                </c:pt>
                <c:pt idx="39229">
                  <c:v>-292.00450000000001</c:v>
                </c:pt>
                <c:pt idx="39230">
                  <c:v>-292.0025</c:v>
                </c:pt>
                <c:pt idx="39231">
                  <c:v>-292.00049999999999</c:v>
                </c:pt>
                <c:pt idx="39232">
                  <c:v>-291.99849999999998</c:v>
                </c:pt>
                <c:pt idx="39233">
                  <c:v>-291.99649999999997</c:v>
                </c:pt>
                <c:pt idx="39234">
                  <c:v>-291.99449999999996</c:v>
                </c:pt>
                <c:pt idx="39235">
                  <c:v>-291.99249999999995</c:v>
                </c:pt>
                <c:pt idx="39236">
                  <c:v>-291.9905</c:v>
                </c:pt>
                <c:pt idx="39237">
                  <c:v>-291.98849999999999</c:v>
                </c:pt>
                <c:pt idx="39238">
                  <c:v>-291.98649999999998</c:v>
                </c:pt>
                <c:pt idx="39239">
                  <c:v>-291.98449999999997</c:v>
                </c:pt>
                <c:pt idx="39240">
                  <c:v>-291.98249999999996</c:v>
                </c:pt>
                <c:pt idx="39241">
                  <c:v>-291.98050000000001</c:v>
                </c:pt>
                <c:pt idx="39242">
                  <c:v>-291.9785</c:v>
                </c:pt>
                <c:pt idx="39243">
                  <c:v>-291.97649999999999</c:v>
                </c:pt>
                <c:pt idx="39244">
                  <c:v>-291.97449999999998</c:v>
                </c:pt>
                <c:pt idx="39245">
                  <c:v>-291.97249999999997</c:v>
                </c:pt>
                <c:pt idx="39246">
                  <c:v>-291.97049999999996</c:v>
                </c:pt>
                <c:pt idx="39247">
                  <c:v>-291.96849999999995</c:v>
                </c:pt>
                <c:pt idx="39248">
                  <c:v>-291.9665</c:v>
                </c:pt>
                <c:pt idx="39249">
                  <c:v>-291.96449999999999</c:v>
                </c:pt>
                <c:pt idx="39250">
                  <c:v>-291.96249999999998</c:v>
                </c:pt>
                <c:pt idx="39251">
                  <c:v>-291.96049999999997</c:v>
                </c:pt>
                <c:pt idx="39252">
                  <c:v>-291.95849999999996</c:v>
                </c:pt>
                <c:pt idx="39253">
                  <c:v>-291.95650000000001</c:v>
                </c:pt>
                <c:pt idx="39254">
                  <c:v>-291.9545</c:v>
                </c:pt>
                <c:pt idx="39255">
                  <c:v>-291.95249999999999</c:v>
                </c:pt>
                <c:pt idx="39256">
                  <c:v>-291.95049999999998</c:v>
                </c:pt>
                <c:pt idx="39257">
                  <c:v>-291.94849999999997</c:v>
                </c:pt>
                <c:pt idx="39258">
                  <c:v>-291.94649999999996</c:v>
                </c:pt>
                <c:pt idx="39259">
                  <c:v>-291.94449999999995</c:v>
                </c:pt>
                <c:pt idx="39260">
                  <c:v>-291.9425</c:v>
                </c:pt>
                <c:pt idx="39261">
                  <c:v>-291.94049999999999</c:v>
                </c:pt>
                <c:pt idx="39262">
                  <c:v>-291.93849999999998</c:v>
                </c:pt>
                <c:pt idx="39263">
                  <c:v>-291.93649999999997</c:v>
                </c:pt>
                <c:pt idx="39264">
                  <c:v>-291.93449999999996</c:v>
                </c:pt>
                <c:pt idx="39265">
                  <c:v>-291.9325</c:v>
                </c:pt>
                <c:pt idx="39266">
                  <c:v>-291.93049999999999</c:v>
                </c:pt>
                <c:pt idx="39267">
                  <c:v>-291.92849999999999</c:v>
                </c:pt>
                <c:pt idx="39268">
                  <c:v>-291.92649999999998</c:v>
                </c:pt>
                <c:pt idx="39269">
                  <c:v>-291.92449999999997</c:v>
                </c:pt>
                <c:pt idx="39270">
                  <c:v>-291.92249999999996</c:v>
                </c:pt>
                <c:pt idx="39271">
                  <c:v>-291.92049999999995</c:v>
                </c:pt>
                <c:pt idx="39272">
                  <c:v>-291.91849999999999</c:v>
                </c:pt>
                <c:pt idx="39273">
                  <c:v>-291.91649999999998</c:v>
                </c:pt>
                <c:pt idx="39274">
                  <c:v>-291.91449999999998</c:v>
                </c:pt>
                <c:pt idx="39275">
                  <c:v>-291.91249999999997</c:v>
                </c:pt>
                <c:pt idx="39276">
                  <c:v>-291.91049999999996</c:v>
                </c:pt>
                <c:pt idx="39277">
                  <c:v>-291.9085</c:v>
                </c:pt>
                <c:pt idx="39278">
                  <c:v>-291.90649999999999</c:v>
                </c:pt>
                <c:pt idx="39279">
                  <c:v>-291.90449999999998</c:v>
                </c:pt>
                <c:pt idx="39280">
                  <c:v>-291.90249999999997</c:v>
                </c:pt>
                <c:pt idx="39281">
                  <c:v>-291.90049999999997</c:v>
                </c:pt>
                <c:pt idx="39282">
                  <c:v>-291.89850000000001</c:v>
                </c:pt>
                <c:pt idx="39283">
                  <c:v>-291.89649999999995</c:v>
                </c:pt>
                <c:pt idx="39284">
                  <c:v>-291.89449999999999</c:v>
                </c:pt>
                <c:pt idx="39285">
                  <c:v>-291.89249999999998</c:v>
                </c:pt>
                <c:pt idx="39286">
                  <c:v>-291.89049999999997</c:v>
                </c:pt>
                <c:pt idx="39287">
                  <c:v>-291.88849999999996</c:v>
                </c:pt>
                <c:pt idx="39288">
                  <c:v>-291.88649999999996</c:v>
                </c:pt>
                <c:pt idx="39289">
                  <c:v>-291.8845</c:v>
                </c:pt>
                <c:pt idx="39290">
                  <c:v>-291.88249999999999</c:v>
                </c:pt>
                <c:pt idx="39291">
                  <c:v>-291.88049999999998</c:v>
                </c:pt>
                <c:pt idx="39292">
                  <c:v>-291.87849999999997</c:v>
                </c:pt>
                <c:pt idx="39293">
                  <c:v>-291.87649999999996</c:v>
                </c:pt>
                <c:pt idx="39294">
                  <c:v>-291.87450000000001</c:v>
                </c:pt>
                <c:pt idx="39295">
                  <c:v>-291.87249999999995</c:v>
                </c:pt>
                <c:pt idx="39296">
                  <c:v>-291.87049999999999</c:v>
                </c:pt>
                <c:pt idx="39297">
                  <c:v>-291.86849999999998</c:v>
                </c:pt>
                <c:pt idx="39298">
                  <c:v>-291.86649999999997</c:v>
                </c:pt>
                <c:pt idx="39299">
                  <c:v>-291.86449999999996</c:v>
                </c:pt>
                <c:pt idx="39300">
                  <c:v>-291.86249999999995</c:v>
                </c:pt>
                <c:pt idx="39301">
                  <c:v>-291.8605</c:v>
                </c:pt>
                <c:pt idx="39302">
                  <c:v>-291.85849999999999</c:v>
                </c:pt>
                <c:pt idx="39303">
                  <c:v>-291.85649999999998</c:v>
                </c:pt>
                <c:pt idx="39304">
                  <c:v>-291.85449999999997</c:v>
                </c:pt>
                <c:pt idx="39305">
                  <c:v>-291.85249999999996</c:v>
                </c:pt>
                <c:pt idx="39306">
                  <c:v>-291.85050000000001</c:v>
                </c:pt>
                <c:pt idx="39307">
                  <c:v>-291.84849999999994</c:v>
                </c:pt>
                <c:pt idx="39308">
                  <c:v>-291.84649999999999</c:v>
                </c:pt>
                <c:pt idx="39309">
                  <c:v>-291.84449999999998</c:v>
                </c:pt>
                <c:pt idx="39310">
                  <c:v>-291.84249999999997</c:v>
                </c:pt>
                <c:pt idx="39311">
                  <c:v>-291.84049999999996</c:v>
                </c:pt>
                <c:pt idx="39312">
                  <c:v>-291.83849999999995</c:v>
                </c:pt>
                <c:pt idx="39313">
                  <c:v>-291.8365</c:v>
                </c:pt>
                <c:pt idx="39314">
                  <c:v>-291.83449999999999</c:v>
                </c:pt>
                <c:pt idx="39315">
                  <c:v>-291.83249999999998</c:v>
                </c:pt>
                <c:pt idx="39316">
                  <c:v>-291.83049999999997</c:v>
                </c:pt>
                <c:pt idx="39317">
                  <c:v>-291.82849999999996</c:v>
                </c:pt>
                <c:pt idx="39318">
                  <c:v>-291.82650000000001</c:v>
                </c:pt>
                <c:pt idx="39319">
                  <c:v>-291.82449999999994</c:v>
                </c:pt>
                <c:pt idx="39320">
                  <c:v>-291.82249999999999</c:v>
                </c:pt>
                <c:pt idx="39321">
                  <c:v>-291.82049999999998</c:v>
                </c:pt>
                <c:pt idx="39322">
                  <c:v>-291.81849999999997</c:v>
                </c:pt>
                <c:pt idx="39323">
                  <c:v>-291.81649999999996</c:v>
                </c:pt>
                <c:pt idx="39324">
                  <c:v>-291.81449999999995</c:v>
                </c:pt>
                <c:pt idx="39325">
                  <c:v>-291.8125</c:v>
                </c:pt>
                <c:pt idx="39326">
                  <c:v>-291.81049999999999</c:v>
                </c:pt>
                <c:pt idx="39327">
                  <c:v>-291.80849999999998</c:v>
                </c:pt>
                <c:pt idx="39328">
                  <c:v>-291.80649999999997</c:v>
                </c:pt>
                <c:pt idx="39329">
                  <c:v>-291.80449999999996</c:v>
                </c:pt>
                <c:pt idx="39330">
                  <c:v>-291.80250000000001</c:v>
                </c:pt>
                <c:pt idx="39331">
                  <c:v>-291.80049999999994</c:v>
                </c:pt>
                <c:pt idx="39332">
                  <c:v>-291.79849999999999</c:v>
                </c:pt>
                <c:pt idx="39333">
                  <c:v>-291.79649999999998</c:v>
                </c:pt>
                <c:pt idx="39334">
                  <c:v>-291.79449999999997</c:v>
                </c:pt>
                <c:pt idx="39335">
                  <c:v>-291.79249999999996</c:v>
                </c:pt>
                <c:pt idx="39336">
                  <c:v>-291.79049999999995</c:v>
                </c:pt>
                <c:pt idx="39337">
                  <c:v>-291.7885</c:v>
                </c:pt>
                <c:pt idx="39338">
                  <c:v>-291.78649999999999</c:v>
                </c:pt>
                <c:pt idx="39339">
                  <c:v>-291.78449999999998</c:v>
                </c:pt>
                <c:pt idx="39340">
                  <c:v>-291.78249999999997</c:v>
                </c:pt>
                <c:pt idx="39341">
                  <c:v>-291.78049999999996</c:v>
                </c:pt>
                <c:pt idx="39342">
                  <c:v>-291.77850000000001</c:v>
                </c:pt>
                <c:pt idx="39343">
                  <c:v>-291.77649999999994</c:v>
                </c:pt>
                <c:pt idx="39344">
                  <c:v>-291.77449999999999</c:v>
                </c:pt>
                <c:pt idx="39345">
                  <c:v>-291.77249999999998</c:v>
                </c:pt>
                <c:pt idx="39346">
                  <c:v>-291.77049999999997</c:v>
                </c:pt>
                <c:pt idx="39347">
                  <c:v>-291.76849999999996</c:v>
                </c:pt>
                <c:pt idx="39348">
                  <c:v>-291.76649999999995</c:v>
                </c:pt>
                <c:pt idx="39349">
                  <c:v>-291.7645</c:v>
                </c:pt>
                <c:pt idx="39350">
                  <c:v>-291.76249999999999</c:v>
                </c:pt>
                <c:pt idx="39351">
                  <c:v>-291.76049999999998</c:v>
                </c:pt>
                <c:pt idx="39352">
                  <c:v>-291.75849999999997</c:v>
                </c:pt>
                <c:pt idx="39353">
                  <c:v>-291.75649999999996</c:v>
                </c:pt>
                <c:pt idx="39354">
                  <c:v>-291.75450000000001</c:v>
                </c:pt>
                <c:pt idx="39355">
                  <c:v>-291.7525</c:v>
                </c:pt>
                <c:pt idx="39356">
                  <c:v>-291.75049999999999</c:v>
                </c:pt>
                <c:pt idx="39357">
                  <c:v>-291.74849999999998</c:v>
                </c:pt>
                <c:pt idx="39358">
                  <c:v>-291.74649999999997</c:v>
                </c:pt>
                <c:pt idx="39359">
                  <c:v>-291.74449999999996</c:v>
                </c:pt>
                <c:pt idx="39360">
                  <c:v>-291.74249999999995</c:v>
                </c:pt>
                <c:pt idx="39361">
                  <c:v>-291.7405</c:v>
                </c:pt>
                <c:pt idx="39362">
                  <c:v>-291.73849999999999</c:v>
                </c:pt>
                <c:pt idx="39363">
                  <c:v>-291.73649999999998</c:v>
                </c:pt>
                <c:pt idx="39364">
                  <c:v>-291.73449999999997</c:v>
                </c:pt>
                <c:pt idx="39365">
                  <c:v>-291.73249999999996</c:v>
                </c:pt>
                <c:pt idx="39366">
                  <c:v>-291.73050000000001</c:v>
                </c:pt>
                <c:pt idx="39367">
                  <c:v>-291.7285</c:v>
                </c:pt>
                <c:pt idx="39368">
                  <c:v>-291.72649999999999</c:v>
                </c:pt>
                <c:pt idx="39369">
                  <c:v>-291.72449999999998</c:v>
                </c:pt>
                <c:pt idx="39370">
                  <c:v>-291.72249999999997</c:v>
                </c:pt>
                <c:pt idx="39371">
                  <c:v>-291.72049999999996</c:v>
                </c:pt>
                <c:pt idx="39372">
                  <c:v>-291.71849999999995</c:v>
                </c:pt>
                <c:pt idx="39373">
                  <c:v>-291.7165</c:v>
                </c:pt>
                <c:pt idx="39374">
                  <c:v>-291.71449999999999</c:v>
                </c:pt>
                <c:pt idx="39375">
                  <c:v>-291.71249999999998</c:v>
                </c:pt>
                <c:pt idx="39376">
                  <c:v>-291.71049999999997</c:v>
                </c:pt>
                <c:pt idx="39377">
                  <c:v>-291.70849999999996</c:v>
                </c:pt>
                <c:pt idx="39378">
                  <c:v>-291.70650000000001</c:v>
                </c:pt>
                <c:pt idx="39379">
                  <c:v>-291.7045</c:v>
                </c:pt>
                <c:pt idx="39380">
                  <c:v>-291.70249999999999</c:v>
                </c:pt>
                <c:pt idx="39381">
                  <c:v>-291.70049999999998</c:v>
                </c:pt>
                <c:pt idx="39382">
                  <c:v>-291.69849999999997</c:v>
                </c:pt>
                <c:pt idx="39383">
                  <c:v>-291.69649999999996</c:v>
                </c:pt>
                <c:pt idx="39384">
                  <c:v>-291.69449999999995</c:v>
                </c:pt>
                <c:pt idx="39385">
                  <c:v>-291.6925</c:v>
                </c:pt>
                <c:pt idx="39386">
                  <c:v>-291.69049999999999</c:v>
                </c:pt>
                <c:pt idx="39387">
                  <c:v>-291.68849999999998</c:v>
                </c:pt>
                <c:pt idx="39388">
                  <c:v>-291.68649999999997</c:v>
                </c:pt>
                <c:pt idx="39389">
                  <c:v>-291.68449999999996</c:v>
                </c:pt>
                <c:pt idx="39390">
                  <c:v>-291.6825</c:v>
                </c:pt>
                <c:pt idx="39391">
                  <c:v>-291.68049999999999</c:v>
                </c:pt>
                <c:pt idx="39392">
                  <c:v>-291.67849999999999</c:v>
                </c:pt>
                <c:pt idx="39393">
                  <c:v>-291.67649999999998</c:v>
                </c:pt>
                <c:pt idx="39394">
                  <c:v>-291.67449999999997</c:v>
                </c:pt>
                <c:pt idx="39395">
                  <c:v>-291.67249999999996</c:v>
                </c:pt>
                <c:pt idx="39396">
                  <c:v>-291.67049999999995</c:v>
                </c:pt>
                <c:pt idx="39397">
                  <c:v>-291.66849999999999</c:v>
                </c:pt>
                <c:pt idx="39398">
                  <c:v>-291.66649999999998</c:v>
                </c:pt>
                <c:pt idx="39399">
                  <c:v>-291.66449999999998</c:v>
                </c:pt>
                <c:pt idx="39400">
                  <c:v>-291.66249999999997</c:v>
                </c:pt>
                <c:pt idx="39401">
                  <c:v>-291.66049999999996</c:v>
                </c:pt>
                <c:pt idx="39402">
                  <c:v>-291.6585</c:v>
                </c:pt>
                <c:pt idx="39403">
                  <c:v>-291.65649999999999</c:v>
                </c:pt>
                <c:pt idx="39404">
                  <c:v>-291.65449999999998</c:v>
                </c:pt>
                <c:pt idx="39405">
                  <c:v>-291.65249999999997</c:v>
                </c:pt>
                <c:pt idx="39406">
                  <c:v>-291.65049999999997</c:v>
                </c:pt>
                <c:pt idx="39407">
                  <c:v>-291.64850000000001</c:v>
                </c:pt>
                <c:pt idx="39408">
                  <c:v>-291.64649999999995</c:v>
                </c:pt>
                <c:pt idx="39409">
                  <c:v>-291.64449999999999</c:v>
                </c:pt>
                <c:pt idx="39410">
                  <c:v>-291.64249999999998</c:v>
                </c:pt>
                <c:pt idx="39411">
                  <c:v>-291.64049999999997</c:v>
                </c:pt>
                <c:pt idx="39412">
                  <c:v>-291.63849999999996</c:v>
                </c:pt>
                <c:pt idx="39413">
                  <c:v>-291.63649999999996</c:v>
                </c:pt>
                <c:pt idx="39414">
                  <c:v>-291.6345</c:v>
                </c:pt>
                <c:pt idx="39415">
                  <c:v>-291.63249999999999</c:v>
                </c:pt>
                <c:pt idx="39416">
                  <c:v>-291.63049999999998</c:v>
                </c:pt>
                <c:pt idx="39417">
                  <c:v>-291.62849999999997</c:v>
                </c:pt>
                <c:pt idx="39418">
                  <c:v>-291.62649999999996</c:v>
                </c:pt>
                <c:pt idx="39419">
                  <c:v>-291.62450000000001</c:v>
                </c:pt>
                <c:pt idx="39420">
                  <c:v>-291.62249999999995</c:v>
                </c:pt>
                <c:pt idx="39421">
                  <c:v>-291.62049999999999</c:v>
                </c:pt>
                <c:pt idx="39422">
                  <c:v>-291.61849999999998</c:v>
                </c:pt>
                <c:pt idx="39423">
                  <c:v>-291.61649999999997</c:v>
                </c:pt>
                <c:pt idx="39424">
                  <c:v>-291.61449999999996</c:v>
                </c:pt>
                <c:pt idx="39425">
                  <c:v>-291.61249999999995</c:v>
                </c:pt>
                <c:pt idx="39426">
                  <c:v>-291.6105</c:v>
                </c:pt>
                <c:pt idx="39427">
                  <c:v>-291.60849999999999</c:v>
                </c:pt>
                <c:pt idx="39428">
                  <c:v>-291.60649999999998</c:v>
                </c:pt>
                <c:pt idx="39429">
                  <c:v>-291.60449999999997</c:v>
                </c:pt>
                <c:pt idx="39430">
                  <c:v>-291.60249999999996</c:v>
                </c:pt>
                <c:pt idx="39431">
                  <c:v>-291.60050000000001</c:v>
                </c:pt>
                <c:pt idx="39432">
                  <c:v>-291.59849999999994</c:v>
                </c:pt>
                <c:pt idx="39433">
                  <c:v>-291.59649999999999</c:v>
                </c:pt>
                <c:pt idx="39434">
                  <c:v>-291.59449999999998</c:v>
                </c:pt>
                <c:pt idx="39435">
                  <c:v>-291.59249999999997</c:v>
                </c:pt>
                <c:pt idx="39436">
                  <c:v>-291.59049999999996</c:v>
                </c:pt>
                <c:pt idx="39437">
                  <c:v>-291.58849999999995</c:v>
                </c:pt>
                <c:pt idx="39438">
                  <c:v>-291.5865</c:v>
                </c:pt>
                <c:pt idx="39439">
                  <c:v>-291.58449999999999</c:v>
                </c:pt>
                <c:pt idx="39440">
                  <c:v>-291.58249999999998</c:v>
                </c:pt>
                <c:pt idx="39441">
                  <c:v>-291.58049999999997</c:v>
                </c:pt>
                <c:pt idx="39442">
                  <c:v>-291.57849999999996</c:v>
                </c:pt>
                <c:pt idx="39443">
                  <c:v>-291.57650000000001</c:v>
                </c:pt>
                <c:pt idx="39444">
                  <c:v>-291.57449999999994</c:v>
                </c:pt>
                <c:pt idx="39445">
                  <c:v>-291.57249999999999</c:v>
                </c:pt>
                <c:pt idx="39446">
                  <c:v>-291.57049999999998</c:v>
                </c:pt>
                <c:pt idx="39447">
                  <c:v>-291.56849999999997</c:v>
                </c:pt>
                <c:pt idx="39448">
                  <c:v>-291.56649999999996</c:v>
                </c:pt>
                <c:pt idx="39449">
                  <c:v>-291.56449999999995</c:v>
                </c:pt>
                <c:pt idx="39450">
                  <c:v>-291.5625</c:v>
                </c:pt>
                <c:pt idx="39451">
                  <c:v>-291.56049999999999</c:v>
                </c:pt>
                <c:pt idx="39452">
                  <c:v>-291.55849999999998</c:v>
                </c:pt>
                <c:pt idx="39453">
                  <c:v>-291.55649999999997</c:v>
                </c:pt>
                <c:pt idx="39454">
                  <c:v>-291.55449999999996</c:v>
                </c:pt>
                <c:pt idx="39455">
                  <c:v>-291.55250000000001</c:v>
                </c:pt>
                <c:pt idx="39456">
                  <c:v>-291.55049999999994</c:v>
                </c:pt>
                <c:pt idx="39457">
                  <c:v>-291.54849999999999</c:v>
                </c:pt>
                <c:pt idx="39458">
                  <c:v>-291.54649999999998</c:v>
                </c:pt>
                <c:pt idx="39459">
                  <c:v>-291.54449999999997</c:v>
                </c:pt>
                <c:pt idx="39460">
                  <c:v>-291.54249999999996</c:v>
                </c:pt>
                <c:pt idx="39461">
                  <c:v>-291.54049999999995</c:v>
                </c:pt>
                <c:pt idx="39462">
                  <c:v>-291.5385</c:v>
                </c:pt>
                <c:pt idx="39463">
                  <c:v>-291.53649999999999</c:v>
                </c:pt>
                <c:pt idx="39464">
                  <c:v>-291.53449999999998</c:v>
                </c:pt>
                <c:pt idx="39465">
                  <c:v>-291.53249999999997</c:v>
                </c:pt>
                <c:pt idx="39466">
                  <c:v>-291.53049999999996</c:v>
                </c:pt>
                <c:pt idx="39467">
                  <c:v>-291.52850000000001</c:v>
                </c:pt>
                <c:pt idx="39468">
                  <c:v>-291.52649999999994</c:v>
                </c:pt>
                <c:pt idx="39469">
                  <c:v>-291.52449999999999</c:v>
                </c:pt>
                <c:pt idx="39470">
                  <c:v>-291.52249999999998</c:v>
                </c:pt>
                <c:pt idx="39471">
                  <c:v>-291.52049999999997</c:v>
                </c:pt>
                <c:pt idx="39472">
                  <c:v>-291.51849999999996</c:v>
                </c:pt>
                <c:pt idx="39473">
                  <c:v>-291.51649999999995</c:v>
                </c:pt>
                <c:pt idx="39474">
                  <c:v>-291.5145</c:v>
                </c:pt>
                <c:pt idx="39475">
                  <c:v>-291.51249999999999</c:v>
                </c:pt>
                <c:pt idx="39476">
                  <c:v>-291.51049999999998</c:v>
                </c:pt>
                <c:pt idx="39477">
                  <c:v>-291.50849999999997</c:v>
                </c:pt>
                <c:pt idx="39478">
                  <c:v>-291.50649999999996</c:v>
                </c:pt>
                <c:pt idx="39479">
                  <c:v>-291.50450000000001</c:v>
                </c:pt>
                <c:pt idx="39480">
                  <c:v>-291.5025</c:v>
                </c:pt>
                <c:pt idx="39481">
                  <c:v>-291.50049999999999</c:v>
                </c:pt>
                <c:pt idx="39482">
                  <c:v>-291.49849999999998</c:v>
                </c:pt>
                <c:pt idx="39483">
                  <c:v>-291.49649999999997</c:v>
                </c:pt>
                <c:pt idx="39484">
                  <c:v>-291.49449999999996</c:v>
                </c:pt>
                <c:pt idx="39485">
                  <c:v>-291.49249999999995</c:v>
                </c:pt>
                <c:pt idx="39486">
                  <c:v>-291.4905</c:v>
                </c:pt>
                <c:pt idx="39487">
                  <c:v>-291.48849999999999</c:v>
                </c:pt>
                <c:pt idx="39488">
                  <c:v>-291.48649999999998</c:v>
                </c:pt>
                <c:pt idx="39489">
                  <c:v>-291.48449999999997</c:v>
                </c:pt>
                <c:pt idx="39490">
                  <c:v>-291.48249999999996</c:v>
                </c:pt>
                <c:pt idx="39491">
                  <c:v>-291.48050000000001</c:v>
                </c:pt>
                <c:pt idx="39492">
                  <c:v>-291.4785</c:v>
                </c:pt>
                <c:pt idx="39493">
                  <c:v>-291.47649999999999</c:v>
                </c:pt>
                <c:pt idx="39494">
                  <c:v>-291.47449999999998</c:v>
                </c:pt>
                <c:pt idx="39495">
                  <c:v>-291.47249999999997</c:v>
                </c:pt>
                <c:pt idx="39496">
                  <c:v>-291.47049999999996</c:v>
                </c:pt>
                <c:pt idx="39497">
                  <c:v>-291.46849999999995</c:v>
                </c:pt>
                <c:pt idx="39498">
                  <c:v>-291.4665</c:v>
                </c:pt>
                <c:pt idx="39499">
                  <c:v>-291.46449999999999</c:v>
                </c:pt>
                <c:pt idx="39500">
                  <c:v>-291.46249999999998</c:v>
                </c:pt>
                <c:pt idx="39501">
                  <c:v>-291.46049999999997</c:v>
                </c:pt>
                <c:pt idx="39502">
                  <c:v>-291.45849999999996</c:v>
                </c:pt>
                <c:pt idx="39503">
                  <c:v>-291.45650000000001</c:v>
                </c:pt>
                <c:pt idx="39504">
                  <c:v>-291.4545</c:v>
                </c:pt>
                <c:pt idx="39505">
                  <c:v>-291.45249999999999</c:v>
                </c:pt>
                <c:pt idx="39506">
                  <c:v>-291.45049999999998</c:v>
                </c:pt>
                <c:pt idx="39507">
                  <c:v>-291.44849999999997</c:v>
                </c:pt>
                <c:pt idx="39508">
                  <c:v>-291.44649999999996</c:v>
                </c:pt>
                <c:pt idx="39509">
                  <c:v>-291.44449999999995</c:v>
                </c:pt>
                <c:pt idx="39510">
                  <c:v>-291.4425</c:v>
                </c:pt>
                <c:pt idx="39511">
                  <c:v>-291.44049999999999</c:v>
                </c:pt>
                <c:pt idx="39512">
                  <c:v>-291.43849999999998</c:v>
                </c:pt>
                <c:pt idx="39513">
                  <c:v>-291.43649999999997</c:v>
                </c:pt>
                <c:pt idx="39514">
                  <c:v>-291.43449999999996</c:v>
                </c:pt>
                <c:pt idx="39515">
                  <c:v>-291.4325</c:v>
                </c:pt>
                <c:pt idx="39516">
                  <c:v>-291.43049999999999</c:v>
                </c:pt>
                <c:pt idx="39517">
                  <c:v>-291.42849999999999</c:v>
                </c:pt>
                <c:pt idx="39518">
                  <c:v>-291.42649999999998</c:v>
                </c:pt>
                <c:pt idx="39519">
                  <c:v>-291.42449999999997</c:v>
                </c:pt>
                <c:pt idx="39520">
                  <c:v>-291.42249999999996</c:v>
                </c:pt>
                <c:pt idx="39521">
                  <c:v>-291.42049999999995</c:v>
                </c:pt>
                <c:pt idx="39522">
                  <c:v>-291.41849999999999</c:v>
                </c:pt>
                <c:pt idx="39523">
                  <c:v>-291.41649999999998</c:v>
                </c:pt>
                <c:pt idx="39524">
                  <c:v>-291.41449999999998</c:v>
                </c:pt>
                <c:pt idx="39525">
                  <c:v>-291.41249999999997</c:v>
                </c:pt>
                <c:pt idx="39526">
                  <c:v>-291.41049999999996</c:v>
                </c:pt>
                <c:pt idx="39527">
                  <c:v>-291.4085</c:v>
                </c:pt>
                <c:pt idx="39528">
                  <c:v>-291.40649999999999</c:v>
                </c:pt>
                <c:pt idx="39529">
                  <c:v>-291.40449999999998</c:v>
                </c:pt>
                <c:pt idx="39530">
                  <c:v>-291.40249999999997</c:v>
                </c:pt>
                <c:pt idx="39531">
                  <c:v>-291.40049999999997</c:v>
                </c:pt>
                <c:pt idx="39532">
                  <c:v>-291.39850000000001</c:v>
                </c:pt>
                <c:pt idx="39533">
                  <c:v>-291.39649999999995</c:v>
                </c:pt>
                <c:pt idx="39534">
                  <c:v>-291.39449999999999</c:v>
                </c:pt>
                <c:pt idx="39535">
                  <c:v>-291.39249999999998</c:v>
                </c:pt>
                <c:pt idx="39536">
                  <c:v>-291.39049999999997</c:v>
                </c:pt>
                <c:pt idx="39537">
                  <c:v>-291.38849999999996</c:v>
                </c:pt>
                <c:pt idx="39538">
                  <c:v>-291.38649999999996</c:v>
                </c:pt>
                <c:pt idx="39539">
                  <c:v>-291.3845</c:v>
                </c:pt>
                <c:pt idx="39540">
                  <c:v>-291.38249999999999</c:v>
                </c:pt>
                <c:pt idx="39541">
                  <c:v>-291.38049999999998</c:v>
                </c:pt>
                <c:pt idx="39542">
                  <c:v>-291.37849999999997</c:v>
                </c:pt>
                <c:pt idx="39543">
                  <c:v>-291.37649999999996</c:v>
                </c:pt>
                <c:pt idx="39544">
                  <c:v>-291.37450000000001</c:v>
                </c:pt>
                <c:pt idx="39545">
                  <c:v>-291.37249999999995</c:v>
                </c:pt>
                <c:pt idx="39546">
                  <c:v>-291.37049999999999</c:v>
                </c:pt>
                <c:pt idx="39547">
                  <c:v>-291.36849999999998</c:v>
                </c:pt>
                <c:pt idx="39548">
                  <c:v>-291.36649999999997</c:v>
                </c:pt>
                <c:pt idx="39549">
                  <c:v>-291.36449999999996</c:v>
                </c:pt>
                <c:pt idx="39550">
                  <c:v>-291.36249999999995</c:v>
                </c:pt>
                <c:pt idx="39551">
                  <c:v>-291.3605</c:v>
                </c:pt>
                <c:pt idx="39552">
                  <c:v>-291.35849999999999</c:v>
                </c:pt>
                <c:pt idx="39553">
                  <c:v>-291.35649999999998</c:v>
                </c:pt>
                <c:pt idx="39554">
                  <c:v>-291.35449999999997</c:v>
                </c:pt>
                <c:pt idx="39555">
                  <c:v>-291.35249999999996</c:v>
                </c:pt>
                <c:pt idx="39556">
                  <c:v>-291.35050000000001</c:v>
                </c:pt>
                <c:pt idx="39557">
                  <c:v>-291.34849999999994</c:v>
                </c:pt>
                <c:pt idx="39558">
                  <c:v>-291.34649999999999</c:v>
                </c:pt>
                <c:pt idx="39559">
                  <c:v>-291.34449999999998</c:v>
                </c:pt>
                <c:pt idx="39560">
                  <c:v>-291.34249999999997</c:v>
                </c:pt>
                <c:pt idx="39561">
                  <c:v>-291.34049999999996</c:v>
                </c:pt>
                <c:pt idx="39562">
                  <c:v>-291.33849999999995</c:v>
                </c:pt>
                <c:pt idx="39563">
                  <c:v>-291.3365</c:v>
                </c:pt>
                <c:pt idx="39564">
                  <c:v>-291.33449999999999</c:v>
                </c:pt>
                <c:pt idx="39565">
                  <c:v>-291.33249999999998</c:v>
                </c:pt>
                <c:pt idx="39566">
                  <c:v>-291.33049999999997</c:v>
                </c:pt>
                <c:pt idx="39567">
                  <c:v>-291.32849999999996</c:v>
                </c:pt>
                <c:pt idx="39568">
                  <c:v>-291.32650000000001</c:v>
                </c:pt>
                <c:pt idx="39569">
                  <c:v>-291.32449999999994</c:v>
                </c:pt>
                <c:pt idx="39570">
                  <c:v>-291.32249999999999</c:v>
                </c:pt>
                <c:pt idx="39571">
                  <c:v>-291.32049999999998</c:v>
                </c:pt>
                <c:pt idx="39572">
                  <c:v>-291.31849999999997</c:v>
                </c:pt>
                <c:pt idx="39573">
                  <c:v>-291.31649999999996</c:v>
                </c:pt>
                <c:pt idx="39574">
                  <c:v>-291.31449999999995</c:v>
                </c:pt>
                <c:pt idx="39575">
                  <c:v>-291.3125</c:v>
                </c:pt>
                <c:pt idx="39576">
                  <c:v>-291.31049999999999</c:v>
                </c:pt>
                <c:pt idx="39577">
                  <c:v>-291.30849999999998</c:v>
                </c:pt>
                <c:pt idx="39578">
                  <c:v>-291.30649999999997</c:v>
                </c:pt>
                <c:pt idx="39579">
                  <c:v>-291.30449999999996</c:v>
                </c:pt>
                <c:pt idx="39580">
                  <c:v>-291.30250000000001</c:v>
                </c:pt>
                <c:pt idx="39581">
                  <c:v>-291.30049999999994</c:v>
                </c:pt>
                <c:pt idx="39582">
                  <c:v>-291.29849999999999</c:v>
                </c:pt>
                <c:pt idx="39583">
                  <c:v>-291.29649999999998</c:v>
                </c:pt>
                <c:pt idx="39584">
                  <c:v>-291.29449999999997</c:v>
                </c:pt>
                <c:pt idx="39585">
                  <c:v>-291.29249999999996</c:v>
                </c:pt>
                <c:pt idx="39586">
                  <c:v>-291.29049999999995</c:v>
                </c:pt>
                <c:pt idx="39587">
                  <c:v>-291.2885</c:v>
                </c:pt>
                <c:pt idx="39588">
                  <c:v>-291.28649999999999</c:v>
                </c:pt>
                <c:pt idx="39589">
                  <c:v>-291.28449999999998</c:v>
                </c:pt>
                <c:pt idx="39590">
                  <c:v>-291.28249999999997</c:v>
                </c:pt>
                <c:pt idx="39591">
                  <c:v>-291.28049999999996</c:v>
                </c:pt>
                <c:pt idx="39592">
                  <c:v>-291.27850000000001</c:v>
                </c:pt>
                <c:pt idx="39593">
                  <c:v>-291.27649999999994</c:v>
                </c:pt>
                <c:pt idx="39594">
                  <c:v>-291.27449999999999</c:v>
                </c:pt>
                <c:pt idx="39595">
                  <c:v>-291.27249999999998</c:v>
                </c:pt>
                <c:pt idx="39596">
                  <c:v>-291.27049999999997</c:v>
                </c:pt>
                <c:pt idx="39597">
                  <c:v>-291.26849999999996</c:v>
                </c:pt>
                <c:pt idx="39598">
                  <c:v>-291.26649999999995</c:v>
                </c:pt>
                <c:pt idx="39599">
                  <c:v>-291.2645</c:v>
                </c:pt>
                <c:pt idx="39600">
                  <c:v>-291.26249999999999</c:v>
                </c:pt>
                <c:pt idx="39601">
                  <c:v>-291.26049999999998</c:v>
                </c:pt>
                <c:pt idx="39602">
                  <c:v>-291.25849999999997</c:v>
                </c:pt>
                <c:pt idx="39603">
                  <c:v>-291.25649999999996</c:v>
                </c:pt>
                <c:pt idx="39604">
                  <c:v>-291.25450000000001</c:v>
                </c:pt>
                <c:pt idx="39605">
                  <c:v>-291.2525</c:v>
                </c:pt>
                <c:pt idx="39606">
                  <c:v>-291.25049999999999</c:v>
                </c:pt>
                <c:pt idx="39607">
                  <c:v>-291.24849999999998</c:v>
                </c:pt>
                <c:pt idx="39608">
                  <c:v>-291.24649999999997</c:v>
                </c:pt>
                <c:pt idx="39609">
                  <c:v>-291.24449999999996</c:v>
                </c:pt>
                <c:pt idx="39610">
                  <c:v>-291.24249999999995</c:v>
                </c:pt>
                <c:pt idx="39611">
                  <c:v>-291.2405</c:v>
                </c:pt>
                <c:pt idx="39612">
                  <c:v>-291.23849999999999</c:v>
                </c:pt>
                <c:pt idx="39613">
                  <c:v>-291.23649999999998</c:v>
                </c:pt>
                <c:pt idx="39614">
                  <c:v>-291.23449999999997</c:v>
                </c:pt>
                <c:pt idx="39615">
                  <c:v>-291.23249999999996</c:v>
                </c:pt>
                <c:pt idx="39616">
                  <c:v>-291.23050000000001</c:v>
                </c:pt>
                <c:pt idx="39617">
                  <c:v>-291.2285</c:v>
                </c:pt>
                <c:pt idx="39618">
                  <c:v>-291.22649999999999</c:v>
                </c:pt>
                <c:pt idx="39619">
                  <c:v>-291.22449999999998</c:v>
                </c:pt>
                <c:pt idx="39620">
                  <c:v>-291.22249999999997</c:v>
                </c:pt>
                <c:pt idx="39621">
                  <c:v>-291.22049999999996</c:v>
                </c:pt>
                <c:pt idx="39622">
                  <c:v>-291.21849999999995</c:v>
                </c:pt>
                <c:pt idx="39623">
                  <c:v>-291.2165</c:v>
                </c:pt>
                <c:pt idx="39624">
                  <c:v>-291.21449999999999</c:v>
                </c:pt>
                <c:pt idx="39625">
                  <c:v>-291.21249999999998</c:v>
                </c:pt>
                <c:pt idx="39626">
                  <c:v>-291.21049999999997</c:v>
                </c:pt>
                <c:pt idx="39627">
                  <c:v>-291.20849999999996</c:v>
                </c:pt>
                <c:pt idx="39628">
                  <c:v>-291.20650000000001</c:v>
                </c:pt>
                <c:pt idx="39629">
                  <c:v>-291.2045</c:v>
                </c:pt>
                <c:pt idx="39630">
                  <c:v>-291.20249999999999</c:v>
                </c:pt>
                <c:pt idx="39631">
                  <c:v>-291.20049999999998</c:v>
                </c:pt>
                <c:pt idx="39632">
                  <c:v>-291.19849999999997</c:v>
                </c:pt>
                <c:pt idx="39633">
                  <c:v>-291.19649999999996</c:v>
                </c:pt>
                <c:pt idx="39634">
                  <c:v>-291.19449999999995</c:v>
                </c:pt>
                <c:pt idx="39635">
                  <c:v>-291.1925</c:v>
                </c:pt>
                <c:pt idx="39636">
                  <c:v>-291.19049999999999</c:v>
                </c:pt>
                <c:pt idx="39637">
                  <c:v>-291.18849999999998</c:v>
                </c:pt>
                <c:pt idx="39638">
                  <c:v>-291.18649999999997</c:v>
                </c:pt>
                <c:pt idx="39639">
                  <c:v>-291.18449999999996</c:v>
                </c:pt>
                <c:pt idx="39640">
                  <c:v>-291.1825</c:v>
                </c:pt>
                <c:pt idx="39641">
                  <c:v>-291.18049999999999</c:v>
                </c:pt>
                <c:pt idx="39642">
                  <c:v>-291.17849999999999</c:v>
                </c:pt>
                <c:pt idx="39643">
                  <c:v>-291.17649999999998</c:v>
                </c:pt>
                <c:pt idx="39644">
                  <c:v>-291.17449999999997</c:v>
                </c:pt>
                <c:pt idx="39645">
                  <c:v>-291.17249999999996</c:v>
                </c:pt>
                <c:pt idx="39646">
                  <c:v>-291.17049999999995</c:v>
                </c:pt>
                <c:pt idx="39647">
                  <c:v>-291.16849999999999</c:v>
                </c:pt>
                <c:pt idx="39648">
                  <c:v>-291.16649999999998</c:v>
                </c:pt>
                <c:pt idx="39649">
                  <c:v>-291.16449999999998</c:v>
                </c:pt>
                <c:pt idx="39650">
                  <c:v>-291.16249999999997</c:v>
                </c:pt>
                <c:pt idx="39651">
                  <c:v>-291.16049999999996</c:v>
                </c:pt>
                <c:pt idx="39652">
                  <c:v>-291.1585</c:v>
                </c:pt>
                <c:pt idx="39653">
                  <c:v>-291.15649999999999</c:v>
                </c:pt>
                <c:pt idx="39654">
                  <c:v>-291.15449999999998</c:v>
                </c:pt>
                <c:pt idx="39655">
                  <c:v>-291.15249999999997</c:v>
                </c:pt>
                <c:pt idx="39656">
                  <c:v>-291.15049999999997</c:v>
                </c:pt>
                <c:pt idx="39657">
                  <c:v>-291.14850000000001</c:v>
                </c:pt>
                <c:pt idx="39658">
                  <c:v>-291.14649999999995</c:v>
                </c:pt>
                <c:pt idx="39659">
                  <c:v>-291.14449999999999</c:v>
                </c:pt>
                <c:pt idx="39660">
                  <c:v>-291.14249999999998</c:v>
                </c:pt>
                <c:pt idx="39661">
                  <c:v>-291.14049999999997</c:v>
                </c:pt>
                <c:pt idx="39662">
                  <c:v>-291.13849999999996</c:v>
                </c:pt>
                <c:pt idx="39663">
                  <c:v>-291.13649999999996</c:v>
                </c:pt>
                <c:pt idx="39664">
                  <c:v>-291.1345</c:v>
                </c:pt>
                <c:pt idx="39665">
                  <c:v>-291.13249999999999</c:v>
                </c:pt>
                <c:pt idx="39666">
                  <c:v>-291.13049999999998</c:v>
                </c:pt>
                <c:pt idx="39667">
                  <c:v>-291.12849999999997</c:v>
                </c:pt>
                <c:pt idx="39668">
                  <c:v>-291.12649999999996</c:v>
                </c:pt>
                <c:pt idx="39669">
                  <c:v>-291.12450000000001</c:v>
                </c:pt>
                <c:pt idx="39670">
                  <c:v>-291.12249999999995</c:v>
                </c:pt>
                <c:pt idx="39671">
                  <c:v>-291.12049999999999</c:v>
                </c:pt>
                <c:pt idx="39672">
                  <c:v>-291.11849999999998</c:v>
                </c:pt>
                <c:pt idx="39673">
                  <c:v>-291.11649999999997</c:v>
                </c:pt>
                <c:pt idx="39674">
                  <c:v>-291.11449999999996</c:v>
                </c:pt>
                <c:pt idx="39675">
                  <c:v>-291.11249999999995</c:v>
                </c:pt>
                <c:pt idx="39676">
                  <c:v>-291.1105</c:v>
                </c:pt>
                <c:pt idx="39677">
                  <c:v>-291.10849999999999</c:v>
                </c:pt>
                <c:pt idx="39678">
                  <c:v>-291.10649999999998</c:v>
                </c:pt>
                <c:pt idx="39679">
                  <c:v>-291.10449999999997</c:v>
                </c:pt>
                <c:pt idx="39680">
                  <c:v>-291.10249999999996</c:v>
                </c:pt>
                <c:pt idx="39681">
                  <c:v>-291.10050000000001</c:v>
                </c:pt>
                <c:pt idx="39682">
                  <c:v>-291.09849999999994</c:v>
                </c:pt>
                <c:pt idx="39683">
                  <c:v>-291.09649999999999</c:v>
                </c:pt>
                <c:pt idx="39684">
                  <c:v>-291.09449999999998</c:v>
                </c:pt>
                <c:pt idx="39685">
                  <c:v>-291.09249999999997</c:v>
                </c:pt>
                <c:pt idx="39686">
                  <c:v>-291.09049999999996</c:v>
                </c:pt>
                <c:pt idx="39687">
                  <c:v>-291.08849999999995</c:v>
                </c:pt>
                <c:pt idx="39688">
                  <c:v>-291.0865</c:v>
                </c:pt>
                <c:pt idx="39689">
                  <c:v>-291.08449999999999</c:v>
                </c:pt>
                <c:pt idx="39690">
                  <c:v>-291.08249999999998</c:v>
                </c:pt>
                <c:pt idx="39691">
                  <c:v>-291.08049999999997</c:v>
                </c:pt>
                <c:pt idx="39692">
                  <c:v>-291.07849999999996</c:v>
                </c:pt>
                <c:pt idx="39693">
                  <c:v>-291.07650000000001</c:v>
                </c:pt>
                <c:pt idx="39694">
                  <c:v>-291.07449999999994</c:v>
                </c:pt>
                <c:pt idx="39695">
                  <c:v>-291.07249999999999</c:v>
                </c:pt>
                <c:pt idx="39696">
                  <c:v>-291.07049999999998</c:v>
                </c:pt>
                <c:pt idx="39697">
                  <c:v>-291.06849999999997</c:v>
                </c:pt>
                <c:pt idx="39698">
                  <c:v>-291.06649999999996</c:v>
                </c:pt>
                <c:pt idx="39699">
                  <c:v>-291.06449999999995</c:v>
                </c:pt>
                <c:pt idx="39700">
                  <c:v>-291.0625</c:v>
                </c:pt>
                <c:pt idx="39701">
                  <c:v>-291.06049999999999</c:v>
                </c:pt>
                <c:pt idx="39702">
                  <c:v>-291.05849999999998</c:v>
                </c:pt>
                <c:pt idx="39703">
                  <c:v>-291.05649999999997</c:v>
                </c:pt>
                <c:pt idx="39704">
                  <c:v>-291.05449999999996</c:v>
                </c:pt>
                <c:pt idx="39705">
                  <c:v>-291.05250000000001</c:v>
                </c:pt>
                <c:pt idx="39706">
                  <c:v>-291.05049999999994</c:v>
                </c:pt>
                <c:pt idx="39707">
                  <c:v>-291.04849999999999</c:v>
                </c:pt>
                <c:pt idx="39708">
                  <c:v>-291.04649999999998</c:v>
                </c:pt>
                <c:pt idx="39709">
                  <c:v>-291.04449999999997</c:v>
                </c:pt>
                <c:pt idx="39710">
                  <c:v>-291.04249999999996</c:v>
                </c:pt>
                <c:pt idx="39711">
                  <c:v>-291.04049999999995</c:v>
                </c:pt>
                <c:pt idx="39712">
                  <c:v>-291.0385</c:v>
                </c:pt>
                <c:pt idx="39713">
                  <c:v>-291.03649999999999</c:v>
                </c:pt>
                <c:pt idx="39714">
                  <c:v>-291.03449999999998</c:v>
                </c:pt>
                <c:pt idx="39715">
                  <c:v>-291.03249999999997</c:v>
                </c:pt>
                <c:pt idx="39716">
                  <c:v>-291.03049999999996</c:v>
                </c:pt>
                <c:pt idx="39717">
                  <c:v>-291.02850000000001</c:v>
                </c:pt>
                <c:pt idx="39718">
                  <c:v>-291.02649999999994</c:v>
                </c:pt>
                <c:pt idx="39719">
                  <c:v>-291.02449999999999</c:v>
                </c:pt>
                <c:pt idx="39720">
                  <c:v>-291.02249999999998</c:v>
                </c:pt>
                <c:pt idx="39721">
                  <c:v>-291.02049999999997</c:v>
                </c:pt>
                <c:pt idx="39722">
                  <c:v>-291.01849999999996</c:v>
                </c:pt>
                <c:pt idx="39723">
                  <c:v>-291.01649999999995</c:v>
                </c:pt>
                <c:pt idx="39724">
                  <c:v>-291.0145</c:v>
                </c:pt>
                <c:pt idx="39725">
                  <c:v>-291.01249999999999</c:v>
                </c:pt>
                <c:pt idx="39726">
                  <c:v>-291.01049999999998</c:v>
                </c:pt>
                <c:pt idx="39727">
                  <c:v>-291.00849999999997</c:v>
                </c:pt>
                <c:pt idx="39728">
                  <c:v>-291.00649999999996</c:v>
                </c:pt>
                <c:pt idx="39729">
                  <c:v>-291.00450000000001</c:v>
                </c:pt>
                <c:pt idx="39730">
                  <c:v>-291.0025</c:v>
                </c:pt>
                <c:pt idx="39731">
                  <c:v>-291.00049999999999</c:v>
                </c:pt>
                <c:pt idx="39732">
                  <c:v>-290.99849999999998</c:v>
                </c:pt>
                <c:pt idx="39733">
                  <c:v>-290.99649999999997</c:v>
                </c:pt>
                <c:pt idx="39734">
                  <c:v>-290.99449999999996</c:v>
                </c:pt>
                <c:pt idx="39735">
                  <c:v>-290.99249999999995</c:v>
                </c:pt>
                <c:pt idx="39736">
                  <c:v>-290.9905</c:v>
                </c:pt>
                <c:pt idx="39737">
                  <c:v>-290.98849999999999</c:v>
                </c:pt>
                <c:pt idx="39738">
                  <c:v>-290.98649999999998</c:v>
                </c:pt>
                <c:pt idx="39739">
                  <c:v>-290.98449999999997</c:v>
                </c:pt>
                <c:pt idx="39740">
                  <c:v>-290.98249999999996</c:v>
                </c:pt>
                <c:pt idx="39741">
                  <c:v>-290.98050000000001</c:v>
                </c:pt>
                <c:pt idx="39742">
                  <c:v>-290.9785</c:v>
                </c:pt>
                <c:pt idx="39743">
                  <c:v>-290.97649999999999</c:v>
                </c:pt>
                <c:pt idx="39744">
                  <c:v>-290.97449999999998</c:v>
                </c:pt>
                <c:pt idx="39745">
                  <c:v>-290.97249999999997</c:v>
                </c:pt>
                <c:pt idx="39746">
                  <c:v>-290.97049999999996</c:v>
                </c:pt>
                <c:pt idx="39747">
                  <c:v>-290.96849999999995</c:v>
                </c:pt>
                <c:pt idx="39748">
                  <c:v>-290.9665</c:v>
                </c:pt>
                <c:pt idx="39749">
                  <c:v>-290.96449999999999</c:v>
                </c:pt>
                <c:pt idx="39750">
                  <c:v>-290.96249999999998</c:v>
                </c:pt>
                <c:pt idx="39751">
                  <c:v>-290.96049999999997</c:v>
                </c:pt>
                <c:pt idx="39752">
                  <c:v>-290.95849999999996</c:v>
                </c:pt>
                <c:pt idx="39753">
                  <c:v>-290.95650000000001</c:v>
                </c:pt>
                <c:pt idx="39754">
                  <c:v>-290.9545</c:v>
                </c:pt>
                <c:pt idx="39755">
                  <c:v>-290.95249999999999</c:v>
                </c:pt>
                <c:pt idx="39756">
                  <c:v>-290.95049999999998</c:v>
                </c:pt>
                <c:pt idx="39757">
                  <c:v>-290.94849999999997</c:v>
                </c:pt>
                <c:pt idx="39758">
                  <c:v>-290.94649999999996</c:v>
                </c:pt>
                <c:pt idx="39759">
                  <c:v>-290.94449999999995</c:v>
                </c:pt>
                <c:pt idx="39760">
                  <c:v>-290.9425</c:v>
                </c:pt>
                <c:pt idx="39761">
                  <c:v>-290.94049999999999</c:v>
                </c:pt>
                <c:pt idx="39762">
                  <c:v>-290.93849999999998</c:v>
                </c:pt>
                <c:pt idx="39763">
                  <c:v>-290.93649999999997</c:v>
                </c:pt>
                <c:pt idx="39764">
                  <c:v>-290.93449999999996</c:v>
                </c:pt>
                <c:pt idx="39765">
                  <c:v>-290.9325</c:v>
                </c:pt>
                <c:pt idx="39766">
                  <c:v>-290.93049999999999</c:v>
                </c:pt>
                <c:pt idx="39767">
                  <c:v>-290.92849999999999</c:v>
                </c:pt>
                <c:pt idx="39768">
                  <c:v>-290.92649999999998</c:v>
                </c:pt>
                <c:pt idx="39769">
                  <c:v>-290.92449999999997</c:v>
                </c:pt>
                <c:pt idx="39770">
                  <c:v>-290.92249999999996</c:v>
                </c:pt>
                <c:pt idx="39771">
                  <c:v>-290.92049999999995</c:v>
                </c:pt>
                <c:pt idx="39772">
                  <c:v>-290.91849999999999</c:v>
                </c:pt>
                <c:pt idx="39773">
                  <c:v>-290.91649999999998</c:v>
                </c:pt>
                <c:pt idx="39774">
                  <c:v>-290.91449999999998</c:v>
                </c:pt>
                <c:pt idx="39775">
                  <c:v>-290.91249999999997</c:v>
                </c:pt>
                <c:pt idx="39776">
                  <c:v>-290.91049999999996</c:v>
                </c:pt>
                <c:pt idx="39777">
                  <c:v>-290.9085</c:v>
                </c:pt>
                <c:pt idx="39778">
                  <c:v>-290.90649999999999</c:v>
                </c:pt>
                <c:pt idx="39779">
                  <c:v>-290.90449999999998</c:v>
                </c:pt>
                <c:pt idx="39780">
                  <c:v>-290.90249999999997</c:v>
                </c:pt>
                <c:pt idx="39781">
                  <c:v>-290.90049999999997</c:v>
                </c:pt>
                <c:pt idx="39782">
                  <c:v>-290.89850000000001</c:v>
                </c:pt>
                <c:pt idx="39783">
                  <c:v>-290.89649999999995</c:v>
                </c:pt>
                <c:pt idx="39784">
                  <c:v>-290.89449999999999</c:v>
                </c:pt>
                <c:pt idx="39785">
                  <c:v>-290.89249999999998</c:v>
                </c:pt>
                <c:pt idx="39786">
                  <c:v>-290.89049999999997</c:v>
                </c:pt>
                <c:pt idx="39787">
                  <c:v>-290.88849999999996</c:v>
                </c:pt>
                <c:pt idx="39788">
                  <c:v>-290.88649999999996</c:v>
                </c:pt>
                <c:pt idx="39789">
                  <c:v>-290.8845</c:v>
                </c:pt>
                <c:pt idx="39790">
                  <c:v>-290.88249999999999</c:v>
                </c:pt>
                <c:pt idx="39791">
                  <c:v>-290.88049999999998</c:v>
                </c:pt>
                <c:pt idx="39792">
                  <c:v>-290.87849999999997</c:v>
                </c:pt>
                <c:pt idx="39793">
                  <c:v>-290.87649999999996</c:v>
                </c:pt>
                <c:pt idx="39794">
                  <c:v>-290.87450000000001</c:v>
                </c:pt>
                <c:pt idx="39795">
                  <c:v>-290.87249999999995</c:v>
                </c:pt>
                <c:pt idx="39796">
                  <c:v>-290.87049999999999</c:v>
                </c:pt>
                <c:pt idx="39797">
                  <c:v>-290.86849999999998</c:v>
                </c:pt>
                <c:pt idx="39798">
                  <c:v>-290.86649999999997</c:v>
                </c:pt>
                <c:pt idx="39799">
                  <c:v>-290.86449999999996</c:v>
                </c:pt>
                <c:pt idx="39800">
                  <c:v>-290.86249999999995</c:v>
                </c:pt>
                <c:pt idx="39801">
                  <c:v>-290.8605</c:v>
                </c:pt>
                <c:pt idx="39802">
                  <c:v>-290.85849999999999</c:v>
                </c:pt>
                <c:pt idx="39803">
                  <c:v>-290.85649999999998</c:v>
                </c:pt>
                <c:pt idx="39804">
                  <c:v>-290.85449999999997</c:v>
                </c:pt>
                <c:pt idx="39805">
                  <c:v>-290.85249999999996</c:v>
                </c:pt>
                <c:pt idx="39806">
                  <c:v>-290.85050000000001</c:v>
                </c:pt>
                <c:pt idx="39807">
                  <c:v>-290.84849999999994</c:v>
                </c:pt>
                <c:pt idx="39808">
                  <c:v>-290.84649999999999</c:v>
                </c:pt>
                <c:pt idx="39809">
                  <c:v>-290.84449999999998</c:v>
                </c:pt>
                <c:pt idx="39810">
                  <c:v>-290.84249999999997</c:v>
                </c:pt>
                <c:pt idx="39811">
                  <c:v>-290.84049999999996</c:v>
                </c:pt>
                <c:pt idx="39812">
                  <c:v>-290.83849999999995</c:v>
                </c:pt>
                <c:pt idx="39813">
                  <c:v>-290.8365</c:v>
                </c:pt>
                <c:pt idx="39814">
                  <c:v>-290.83449999999999</c:v>
                </c:pt>
                <c:pt idx="39815">
                  <c:v>-290.83249999999998</c:v>
                </c:pt>
                <c:pt idx="39816">
                  <c:v>-290.83049999999997</c:v>
                </c:pt>
                <c:pt idx="39817">
                  <c:v>-290.82849999999996</c:v>
                </c:pt>
                <c:pt idx="39818">
                  <c:v>-290.82650000000001</c:v>
                </c:pt>
                <c:pt idx="39819">
                  <c:v>-290.82449999999994</c:v>
                </c:pt>
                <c:pt idx="39820">
                  <c:v>-290.82249999999999</c:v>
                </c:pt>
                <c:pt idx="39821">
                  <c:v>-290.82049999999998</c:v>
                </c:pt>
                <c:pt idx="39822">
                  <c:v>-290.81849999999997</c:v>
                </c:pt>
                <c:pt idx="39823">
                  <c:v>-290.81649999999996</c:v>
                </c:pt>
                <c:pt idx="39824">
                  <c:v>-290.81449999999995</c:v>
                </c:pt>
                <c:pt idx="39825">
                  <c:v>-290.8125</c:v>
                </c:pt>
                <c:pt idx="39826">
                  <c:v>-290.81049999999999</c:v>
                </c:pt>
                <c:pt idx="39827">
                  <c:v>-290.80849999999998</c:v>
                </c:pt>
                <c:pt idx="39828">
                  <c:v>-290.80649999999997</c:v>
                </c:pt>
                <c:pt idx="39829">
                  <c:v>-290.80449999999996</c:v>
                </c:pt>
                <c:pt idx="39830">
                  <c:v>-290.80250000000001</c:v>
                </c:pt>
                <c:pt idx="39831">
                  <c:v>-290.80049999999994</c:v>
                </c:pt>
                <c:pt idx="39832">
                  <c:v>-290.79849999999999</c:v>
                </c:pt>
                <c:pt idx="39833">
                  <c:v>-290.79649999999998</c:v>
                </c:pt>
                <c:pt idx="39834">
                  <c:v>-290.79449999999997</c:v>
                </c:pt>
                <c:pt idx="39835">
                  <c:v>-290.79249999999996</c:v>
                </c:pt>
                <c:pt idx="39836">
                  <c:v>-290.79049999999995</c:v>
                </c:pt>
                <c:pt idx="39837">
                  <c:v>-290.7885</c:v>
                </c:pt>
                <c:pt idx="39838">
                  <c:v>-290.78649999999999</c:v>
                </c:pt>
                <c:pt idx="39839">
                  <c:v>-290.78449999999998</c:v>
                </c:pt>
                <c:pt idx="39840">
                  <c:v>-290.78249999999997</c:v>
                </c:pt>
                <c:pt idx="39841">
                  <c:v>-290.78049999999996</c:v>
                </c:pt>
                <c:pt idx="39842">
                  <c:v>-290.77850000000001</c:v>
                </c:pt>
                <c:pt idx="39843">
                  <c:v>-290.77649999999994</c:v>
                </c:pt>
                <c:pt idx="39844">
                  <c:v>-290.77449999999999</c:v>
                </c:pt>
                <c:pt idx="39845">
                  <c:v>-290.77249999999998</c:v>
                </c:pt>
                <c:pt idx="39846">
                  <c:v>-290.77049999999997</c:v>
                </c:pt>
                <c:pt idx="39847">
                  <c:v>-290.76849999999996</c:v>
                </c:pt>
                <c:pt idx="39848">
                  <c:v>-290.76649999999995</c:v>
                </c:pt>
                <c:pt idx="39849">
                  <c:v>-290.7645</c:v>
                </c:pt>
                <c:pt idx="39850">
                  <c:v>-290.76249999999999</c:v>
                </c:pt>
                <c:pt idx="39851">
                  <c:v>-290.76049999999998</c:v>
                </c:pt>
                <c:pt idx="39852">
                  <c:v>-290.75849999999997</c:v>
                </c:pt>
                <c:pt idx="39853">
                  <c:v>-290.75649999999996</c:v>
                </c:pt>
                <c:pt idx="39854">
                  <c:v>-290.75450000000001</c:v>
                </c:pt>
                <c:pt idx="39855">
                  <c:v>-290.7525</c:v>
                </c:pt>
                <c:pt idx="39856">
                  <c:v>-290.75049999999999</c:v>
                </c:pt>
                <c:pt idx="39857">
                  <c:v>-290.74849999999998</c:v>
                </c:pt>
                <c:pt idx="39858">
                  <c:v>-290.74649999999997</c:v>
                </c:pt>
                <c:pt idx="39859">
                  <c:v>-290.74449999999996</c:v>
                </c:pt>
                <c:pt idx="39860">
                  <c:v>-290.74249999999995</c:v>
                </c:pt>
                <c:pt idx="39861">
                  <c:v>-290.7405</c:v>
                </c:pt>
                <c:pt idx="39862">
                  <c:v>-290.73849999999999</c:v>
                </c:pt>
                <c:pt idx="39863">
                  <c:v>-290.73649999999998</c:v>
                </c:pt>
                <c:pt idx="39864">
                  <c:v>-290.73449999999997</c:v>
                </c:pt>
                <c:pt idx="39865">
                  <c:v>-290.73249999999996</c:v>
                </c:pt>
                <c:pt idx="39866">
                  <c:v>-290.73050000000001</c:v>
                </c:pt>
                <c:pt idx="39867">
                  <c:v>-290.7285</c:v>
                </c:pt>
                <c:pt idx="39868">
                  <c:v>-290.72649999999999</c:v>
                </c:pt>
                <c:pt idx="39869">
                  <c:v>-290.72449999999998</c:v>
                </c:pt>
                <c:pt idx="39870">
                  <c:v>-290.72249999999997</c:v>
                </c:pt>
                <c:pt idx="39871">
                  <c:v>-290.72049999999996</c:v>
                </c:pt>
                <c:pt idx="39872">
                  <c:v>-290.71849999999995</c:v>
                </c:pt>
                <c:pt idx="39873">
                  <c:v>-290.7165</c:v>
                </c:pt>
                <c:pt idx="39874">
                  <c:v>-290.71449999999999</c:v>
                </c:pt>
                <c:pt idx="39875">
                  <c:v>-290.71249999999998</c:v>
                </c:pt>
                <c:pt idx="39876">
                  <c:v>-290.71049999999997</c:v>
                </c:pt>
                <c:pt idx="39877">
                  <c:v>-290.70849999999996</c:v>
                </c:pt>
                <c:pt idx="39878">
                  <c:v>-290.70650000000001</c:v>
                </c:pt>
                <c:pt idx="39879">
                  <c:v>-290.7045</c:v>
                </c:pt>
                <c:pt idx="39880">
                  <c:v>-290.70249999999999</c:v>
                </c:pt>
                <c:pt idx="39881">
                  <c:v>-290.70049999999998</c:v>
                </c:pt>
                <c:pt idx="39882">
                  <c:v>-290.69849999999997</c:v>
                </c:pt>
                <c:pt idx="39883">
                  <c:v>-290.69649999999996</c:v>
                </c:pt>
                <c:pt idx="39884">
                  <c:v>-290.69449999999995</c:v>
                </c:pt>
                <c:pt idx="39885">
                  <c:v>-290.6925</c:v>
                </c:pt>
                <c:pt idx="39886">
                  <c:v>-290.69049999999999</c:v>
                </c:pt>
                <c:pt idx="39887">
                  <c:v>-290.68849999999998</c:v>
                </c:pt>
                <c:pt idx="39888">
                  <c:v>-290.68649999999997</c:v>
                </c:pt>
                <c:pt idx="39889">
                  <c:v>-290.68449999999996</c:v>
                </c:pt>
                <c:pt idx="39890">
                  <c:v>-290.6825</c:v>
                </c:pt>
                <c:pt idx="39891">
                  <c:v>-290.68049999999999</c:v>
                </c:pt>
                <c:pt idx="39892">
                  <c:v>-290.67849999999999</c:v>
                </c:pt>
                <c:pt idx="39893">
                  <c:v>-290.67649999999998</c:v>
                </c:pt>
                <c:pt idx="39894">
                  <c:v>-290.67449999999997</c:v>
                </c:pt>
                <c:pt idx="39895">
                  <c:v>-290.67249999999996</c:v>
                </c:pt>
                <c:pt idx="39896">
                  <c:v>-290.67049999999995</c:v>
                </c:pt>
                <c:pt idx="39897">
                  <c:v>-290.66849999999999</c:v>
                </c:pt>
                <c:pt idx="39898">
                  <c:v>-290.66649999999998</c:v>
                </c:pt>
                <c:pt idx="39899">
                  <c:v>-290.66449999999998</c:v>
                </c:pt>
                <c:pt idx="39900">
                  <c:v>-290.66249999999997</c:v>
                </c:pt>
                <c:pt idx="39901">
                  <c:v>-290.66049999999996</c:v>
                </c:pt>
                <c:pt idx="39902">
                  <c:v>-290.6585</c:v>
                </c:pt>
                <c:pt idx="39903">
                  <c:v>-290.65649999999999</c:v>
                </c:pt>
                <c:pt idx="39904">
                  <c:v>-290.65449999999998</c:v>
                </c:pt>
                <c:pt idx="39905">
                  <c:v>-290.65249999999997</c:v>
                </c:pt>
                <c:pt idx="39906">
                  <c:v>-290.65049999999997</c:v>
                </c:pt>
                <c:pt idx="39907">
                  <c:v>-290.64850000000001</c:v>
                </c:pt>
                <c:pt idx="39908">
                  <c:v>-290.64649999999995</c:v>
                </c:pt>
                <c:pt idx="39909">
                  <c:v>-290.64449999999999</c:v>
                </c:pt>
                <c:pt idx="39910">
                  <c:v>-290.64249999999998</c:v>
                </c:pt>
                <c:pt idx="39911">
                  <c:v>-290.64049999999997</c:v>
                </c:pt>
                <c:pt idx="39912">
                  <c:v>-290.63849999999996</c:v>
                </c:pt>
                <c:pt idx="39913">
                  <c:v>-290.63649999999996</c:v>
                </c:pt>
                <c:pt idx="39914">
                  <c:v>-290.6345</c:v>
                </c:pt>
                <c:pt idx="39915">
                  <c:v>-290.63249999999999</c:v>
                </c:pt>
                <c:pt idx="39916">
                  <c:v>-290.63049999999998</c:v>
                </c:pt>
                <c:pt idx="39917">
                  <c:v>-290.62849999999997</c:v>
                </c:pt>
                <c:pt idx="39918">
                  <c:v>-290.62649999999996</c:v>
                </c:pt>
                <c:pt idx="39919">
                  <c:v>-290.62450000000001</c:v>
                </c:pt>
                <c:pt idx="39920">
                  <c:v>-290.62249999999995</c:v>
                </c:pt>
                <c:pt idx="39921">
                  <c:v>-290.62049999999999</c:v>
                </c:pt>
                <c:pt idx="39922">
                  <c:v>-290.61849999999998</c:v>
                </c:pt>
                <c:pt idx="39923">
                  <c:v>-290.61649999999997</c:v>
                </c:pt>
                <c:pt idx="39924">
                  <c:v>-290.61449999999996</c:v>
                </c:pt>
                <c:pt idx="39925">
                  <c:v>-290.61249999999995</c:v>
                </c:pt>
                <c:pt idx="39926">
                  <c:v>-290.6105</c:v>
                </c:pt>
                <c:pt idx="39927">
                  <c:v>-290.60849999999999</c:v>
                </c:pt>
                <c:pt idx="39928">
                  <c:v>-290.60649999999998</c:v>
                </c:pt>
                <c:pt idx="39929">
                  <c:v>-290.60449999999997</c:v>
                </c:pt>
                <c:pt idx="39930">
                  <c:v>-290.60249999999996</c:v>
                </c:pt>
                <c:pt idx="39931">
                  <c:v>-290.60050000000001</c:v>
                </c:pt>
                <c:pt idx="39932">
                  <c:v>-290.59849999999994</c:v>
                </c:pt>
                <c:pt idx="39933">
                  <c:v>-290.59649999999999</c:v>
                </c:pt>
                <c:pt idx="39934">
                  <c:v>-290.59449999999998</c:v>
                </c:pt>
                <c:pt idx="39935">
                  <c:v>-290.59249999999997</c:v>
                </c:pt>
                <c:pt idx="39936">
                  <c:v>-290.59049999999996</c:v>
                </c:pt>
                <c:pt idx="39937">
                  <c:v>-290.58849999999995</c:v>
                </c:pt>
                <c:pt idx="39938">
                  <c:v>-290.5865</c:v>
                </c:pt>
                <c:pt idx="39939">
                  <c:v>-290.58449999999999</c:v>
                </c:pt>
                <c:pt idx="39940">
                  <c:v>-290.58249999999998</c:v>
                </c:pt>
                <c:pt idx="39941">
                  <c:v>-290.58049999999997</c:v>
                </c:pt>
                <c:pt idx="39942">
                  <c:v>-290.57849999999996</c:v>
                </c:pt>
                <c:pt idx="39943">
                  <c:v>-290.57650000000001</c:v>
                </c:pt>
                <c:pt idx="39944">
                  <c:v>-290.57449999999994</c:v>
                </c:pt>
                <c:pt idx="39945">
                  <c:v>-290.57249999999999</c:v>
                </c:pt>
                <c:pt idx="39946">
                  <c:v>-290.57049999999998</c:v>
                </c:pt>
                <c:pt idx="39947">
                  <c:v>-290.56849999999997</c:v>
                </c:pt>
                <c:pt idx="39948">
                  <c:v>-290.56649999999996</c:v>
                </c:pt>
                <c:pt idx="39949">
                  <c:v>-290.56449999999995</c:v>
                </c:pt>
                <c:pt idx="39950">
                  <c:v>-290.5625</c:v>
                </c:pt>
                <c:pt idx="39951">
                  <c:v>-290.56049999999999</c:v>
                </c:pt>
                <c:pt idx="39952">
                  <c:v>-290.55849999999998</c:v>
                </c:pt>
                <c:pt idx="39953">
                  <c:v>-290.55649999999997</c:v>
                </c:pt>
                <c:pt idx="39954">
                  <c:v>-290.55449999999996</c:v>
                </c:pt>
                <c:pt idx="39955">
                  <c:v>-290.55250000000001</c:v>
                </c:pt>
                <c:pt idx="39956">
                  <c:v>-290.55049999999994</c:v>
                </c:pt>
                <c:pt idx="39957">
                  <c:v>-290.54849999999999</c:v>
                </c:pt>
                <c:pt idx="39958">
                  <c:v>-290.54649999999998</c:v>
                </c:pt>
                <c:pt idx="39959">
                  <c:v>-290.54449999999997</c:v>
                </c:pt>
                <c:pt idx="39960">
                  <c:v>-290.54249999999996</c:v>
                </c:pt>
                <c:pt idx="39961">
                  <c:v>-290.54049999999995</c:v>
                </c:pt>
                <c:pt idx="39962">
                  <c:v>-290.5385</c:v>
                </c:pt>
                <c:pt idx="39963">
                  <c:v>-290.53649999999999</c:v>
                </c:pt>
                <c:pt idx="39964">
                  <c:v>-290.53449999999998</c:v>
                </c:pt>
                <c:pt idx="39965">
                  <c:v>-290.53249999999997</c:v>
                </c:pt>
                <c:pt idx="39966">
                  <c:v>-290.53049999999996</c:v>
                </c:pt>
                <c:pt idx="39967">
                  <c:v>-290.52850000000001</c:v>
                </c:pt>
                <c:pt idx="39968">
                  <c:v>-290.52649999999994</c:v>
                </c:pt>
                <c:pt idx="39969">
                  <c:v>-290.52449999999999</c:v>
                </c:pt>
                <c:pt idx="39970">
                  <c:v>-290.52249999999998</c:v>
                </c:pt>
                <c:pt idx="39971">
                  <c:v>-290.52049999999997</c:v>
                </c:pt>
                <c:pt idx="39972">
                  <c:v>-290.51849999999996</c:v>
                </c:pt>
                <c:pt idx="39973">
                  <c:v>-290.51649999999995</c:v>
                </c:pt>
                <c:pt idx="39974">
                  <c:v>-290.5145</c:v>
                </c:pt>
                <c:pt idx="39975">
                  <c:v>-290.51249999999999</c:v>
                </c:pt>
                <c:pt idx="39976">
                  <c:v>-290.51049999999998</c:v>
                </c:pt>
                <c:pt idx="39977">
                  <c:v>-290.50849999999997</c:v>
                </c:pt>
                <c:pt idx="39978">
                  <c:v>-290.50649999999996</c:v>
                </c:pt>
                <c:pt idx="39979">
                  <c:v>-290.50450000000001</c:v>
                </c:pt>
                <c:pt idx="39980">
                  <c:v>-290.5025</c:v>
                </c:pt>
                <c:pt idx="39981">
                  <c:v>-290.50049999999999</c:v>
                </c:pt>
                <c:pt idx="39982">
                  <c:v>-290.49849999999998</c:v>
                </c:pt>
                <c:pt idx="39983">
                  <c:v>-290.49649999999997</c:v>
                </c:pt>
                <c:pt idx="39984">
                  <c:v>-290.49449999999996</c:v>
                </c:pt>
                <c:pt idx="39985">
                  <c:v>-290.49249999999995</c:v>
                </c:pt>
                <c:pt idx="39986">
                  <c:v>-290.4905</c:v>
                </c:pt>
                <c:pt idx="39987">
                  <c:v>-290.48849999999999</c:v>
                </c:pt>
                <c:pt idx="39988">
                  <c:v>-290.48649999999998</c:v>
                </c:pt>
                <c:pt idx="39989">
                  <c:v>-290.48449999999997</c:v>
                </c:pt>
                <c:pt idx="39990">
                  <c:v>-290.48249999999996</c:v>
                </c:pt>
                <c:pt idx="39991">
                  <c:v>-290.48050000000001</c:v>
                </c:pt>
                <c:pt idx="39992">
                  <c:v>-290.4785</c:v>
                </c:pt>
                <c:pt idx="39993">
                  <c:v>-290.47649999999999</c:v>
                </c:pt>
                <c:pt idx="39994">
                  <c:v>-290.47449999999998</c:v>
                </c:pt>
                <c:pt idx="39995">
                  <c:v>-290.47249999999997</c:v>
                </c:pt>
                <c:pt idx="39996">
                  <c:v>-290.47049999999996</c:v>
                </c:pt>
                <c:pt idx="39997">
                  <c:v>-290.46849999999995</c:v>
                </c:pt>
                <c:pt idx="39998">
                  <c:v>-290.4665</c:v>
                </c:pt>
                <c:pt idx="39999">
                  <c:v>-290.46449999999999</c:v>
                </c:pt>
                <c:pt idx="40000">
                  <c:v>-290.46249999999998</c:v>
                </c:pt>
                <c:pt idx="40001">
                  <c:v>-290.46049999999997</c:v>
                </c:pt>
                <c:pt idx="40002">
                  <c:v>-290.45849999999996</c:v>
                </c:pt>
                <c:pt idx="40003">
                  <c:v>-290.45650000000001</c:v>
                </c:pt>
                <c:pt idx="40004">
                  <c:v>-290.4545</c:v>
                </c:pt>
                <c:pt idx="40005">
                  <c:v>-290.45249999999999</c:v>
                </c:pt>
                <c:pt idx="40006">
                  <c:v>-290.45049999999998</c:v>
                </c:pt>
                <c:pt idx="40007">
                  <c:v>-290.44849999999997</c:v>
                </c:pt>
                <c:pt idx="40008">
                  <c:v>-290.44649999999996</c:v>
                </c:pt>
                <c:pt idx="40009">
                  <c:v>-290.44449999999995</c:v>
                </c:pt>
                <c:pt idx="40010">
                  <c:v>-290.4425</c:v>
                </c:pt>
                <c:pt idx="40011">
                  <c:v>-290.44049999999999</c:v>
                </c:pt>
                <c:pt idx="40012">
                  <c:v>-290.43849999999998</c:v>
                </c:pt>
                <c:pt idx="40013">
                  <c:v>-290.43649999999997</c:v>
                </c:pt>
                <c:pt idx="40014">
                  <c:v>-290.43449999999996</c:v>
                </c:pt>
                <c:pt idx="40015">
                  <c:v>-290.4325</c:v>
                </c:pt>
                <c:pt idx="40016">
                  <c:v>-290.43049999999999</c:v>
                </c:pt>
                <c:pt idx="40017">
                  <c:v>-290.42849999999999</c:v>
                </c:pt>
                <c:pt idx="40018">
                  <c:v>-290.42649999999998</c:v>
                </c:pt>
                <c:pt idx="40019">
                  <c:v>-290.42449999999997</c:v>
                </c:pt>
                <c:pt idx="40020">
                  <c:v>-290.42249999999996</c:v>
                </c:pt>
                <c:pt idx="40021">
                  <c:v>-290.42049999999995</c:v>
                </c:pt>
                <c:pt idx="40022">
                  <c:v>-290.41849999999999</c:v>
                </c:pt>
                <c:pt idx="40023">
                  <c:v>-290.41649999999998</c:v>
                </c:pt>
                <c:pt idx="40024">
                  <c:v>-290.41449999999998</c:v>
                </c:pt>
                <c:pt idx="40025">
                  <c:v>-290.41249999999997</c:v>
                </c:pt>
                <c:pt idx="40026">
                  <c:v>-290.41049999999996</c:v>
                </c:pt>
                <c:pt idx="40027">
                  <c:v>-290.4085</c:v>
                </c:pt>
                <c:pt idx="40028">
                  <c:v>-290.40649999999999</c:v>
                </c:pt>
                <c:pt idx="40029">
                  <c:v>-290.40449999999998</c:v>
                </c:pt>
                <c:pt idx="40030">
                  <c:v>-290.40249999999997</c:v>
                </c:pt>
                <c:pt idx="40031">
                  <c:v>-290.40049999999997</c:v>
                </c:pt>
                <c:pt idx="40032">
                  <c:v>-290.39850000000001</c:v>
                </c:pt>
                <c:pt idx="40033">
                  <c:v>-290.39649999999995</c:v>
                </c:pt>
                <c:pt idx="40034">
                  <c:v>-290.39449999999999</c:v>
                </c:pt>
                <c:pt idx="40035">
                  <c:v>-290.39249999999998</c:v>
                </c:pt>
                <c:pt idx="40036">
                  <c:v>-290.39049999999997</c:v>
                </c:pt>
                <c:pt idx="40037">
                  <c:v>-290.38849999999996</c:v>
                </c:pt>
                <c:pt idx="40038">
                  <c:v>-290.38649999999996</c:v>
                </c:pt>
                <c:pt idx="40039">
                  <c:v>-290.3845</c:v>
                </c:pt>
                <c:pt idx="40040">
                  <c:v>-290.38249999999999</c:v>
                </c:pt>
                <c:pt idx="40041">
                  <c:v>-290.38049999999998</c:v>
                </c:pt>
                <c:pt idx="40042">
                  <c:v>-290.37849999999997</c:v>
                </c:pt>
                <c:pt idx="40043">
                  <c:v>-290.37649999999996</c:v>
                </c:pt>
                <c:pt idx="40044">
                  <c:v>-290.37450000000001</c:v>
                </c:pt>
                <c:pt idx="40045">
                  <c:v>-290.37249999999995</c:v>
                </c:pt>
                <c:pt idx="40046">
                  <c:v>-290.37049999999999</c:v>
                </c:pt>
                <c:pt idx="40047">
                  <c:v>-290.36849999999998</c:v>
                </c:pt>
                <c:pt idx="40048">
                  <c:v>-290.36649999999997</c:v>
                </c:pt>
                <c:pt idx="40049">
                  <c:v>-290.36449999999996</c:v>
                </c:pt>
                <c:pt idx="40050">
                  <c:v>-290.36249999999995</c:v>
                </c:pt>
                <c:pt idx="40051">
                  <c:v>-290.3605</c:v>
                </c:pt>
                <c:pt idx="40052">
                  <c:v>-290.35849999999999</c:v>
                </c:pt>
                <c:pt idx="40053">
                  <c:v>-290.35649999999998</c:v>
                </c:pt>
                <c:pt idx="40054">
                  <c:v>-290.35449999999997</c:v>
                </c:pt>
                <c:pt idx="40055">
                  <c:v>-290.35249999999996</c:v>
                </c:pt>
                <c:pt idx="40056">
                  <c:v>-290.35050000000001</c:v>
                </c:pt>
                <c:pt idx="40057">
                  <c:v>-290.34849999999994</c:v>
                </c:pt>
                <c:pt idx="40058">
                  <c:v>-290.34649999999999</c:v>
                </c:pt>
                <c:pt idx="40059">
                  <c:v>-290.34449999999998</c:v>
                </c:pt>
                <c:pt idx="40060">
                  <c:v>-290.34249999999997</c:v>
                </c:pt>
                <c:pt idx="40061">
                  <c:v>-290.34049999999996</c:v>
                </c:pt>
                <c:pt idx="40062">
                  <c:v>-290.33849999999995</c:v>
                </c:pt>
                <c:pt idx="40063">
                  <c:v>-290.3365</c:v>
                </c:pt>
                <c:pt idx="40064">
                  <c:v>-290.33449999999999</c:v>
                </c:pt>
                <c:pt idx="40065">
                  <c:v>-290.33249999999998</c:v>
                </c:pt>
                <c:pt idx="40066">
                  <c:v>-290.33049999999997</c:v>
                </c:pt>
                <c:pt idx="40067">
                  <c:v>-290.32849999999996</c:v>
                </c:pt>
                <c:pt idx="40068">
                  <c:v>-290.32650000000001</c:v>
                </c:pt>
                <c:pt idx="40069">
                  <c:v>-290.32449999999994</c:v>
                </c:pt>
                <c:pt idx="40070">
                  <c:v>-290.32249999999999</c:v>
                </c:pt>
                <c:pt idx="40071">
                  <c:v>-290.32049999999998</c:v>
                </c:pt>
                <c:pt idx="40072">
                  <c:v>-290.31849999999997</c:v>
                </c:pt>
                <c:pt idx="40073">
                  <c:v>-290.31649999999996</c:v>
                </c:pt>
                <c:pt idx="40074">
                  <c:v>-290.31449999999995</c:v>
                </c:pt>
                <c:pt idx="40075">
                  <c:v>-290.3125</c:v>
                </c:pt>
                <c:pt idx="40076">
                  <c:v>-290.31049999999999</c:v>
                </c:pt>
                <c:pt idx="40077">
                  <c:v>-290.30849999999998</c:v>
                </c:pt>
                <c:pt idx="40078">
                  <c:v>-290.30649999999997</c:v>
                </c:pt>
                <c:pt idx="40079">
                  <c:v>-290.30449999999996</c:v>
                </c:pt>
                <c:pt idx="40080">
                  <c:v>-290.30250000000001</c:v>
                </c:pt>
                <c:pt idx="40081">
                  <c:v>-290.30049999999994</c:v>
                </c:pt>
                <c:pt idx="40082">
                  <c:v>-290.29849999999999</c:v>
                </c:pt>
                <c:pt idx="40083">
                  <c:v>-290.29649999999998</c:v>
                </c:pt>
                <c:pt idx="40084">
                  <c:v>-290.29449999999997</c:v>
                </c:pt>
                <c:pt idx="40085">
                  <c:v>-290.29249999999996</c:v>
                </c:pt>
                <c:pt idx="40086">
                  <c:v>-290.29049999999995</c:v>
                </c:pt>
                <c:pt idx="40087">
                  <c:v>-290.2885</c:v>
                </c:pt>
                <c:pt idx="40088">
                  <c:v>-290.28649999999999</c:v>
                </c:pt>
                <c:pt idx="40089">
                  <c:v>-290.28449999999998</c:v>
                </c:pt>
                <c:pt idx="40090">
                  <c:v>-290.28249999999997</c:v>
                </c:pt>
                <c:pt idx="40091">
                  <c:v>-290.28049999999996</c:v>
                </c:pt>
                <c:pt idx="40092">
                  <c:v>-290.27850000000001</c:v>
                </c:pt>
                <c:pt idx="40093">
                  <c:v>-290.27649999999994</c:v>
                </c:pt>
                <c:pt idx="40094">
                  <c:v>-290.27449999999999</c:v>
                </c:pt>
                <c:pt idx="40095">
                  <c:v>-290.27249999999998</c:v>
                </c:pt>
                <c:pt idx="40096">
                  <c:v>-290.27049999999997</c:v>
                </c:pt>
                <c:pt idx="40097">
                  <c:v>-290.26849999999996</c:v>
                </c:pt>
                <c:pt idx="40098">
                  <c:v>-290.26649999999995</c:v>
                </c:pt>
                <c:pt idx="40099">
                  <c:v>-290.2645</c:v>
                </c:pt>
                <c:pt idx="40100">
                  <c:v>-290.26249999999999</c:v>
                </c:pt>
                <c:pt idx="40101">
                  <c:v>-290.26049999999998</c:v>
                </c:pt>
                <c:pt idx="40102">
                  <c:v>-290.25849999999997</c:v>
                </c:pt>
                <c:pt idx="40103">
                  <c:v>-290.25649999999996</c:v>
                </c:pt>
                <c:pt idx="40104">
                  <c:v>-290.25450000000001</c:v>
                </c:pt>
                <c:pt idx="40105">
                  <c:v>-290.2525</c:v>
                </c:pt>
                <c:pt idx="40106">
                  <c:v>-290.25049999999999</c:v>
                </c:pt>
                <c:pt idx="40107">
                  <c:v>-290.24849999999998</c:v>
                </c:pt>
                <c:pt idx="40108">
                  <c:v>-290.24649999999997</c:v>
                </c:pt>
                <c:pt idx="40109">
                  <c:v>-290.24449999999996</c:v>
                </c:pt>
                <c:pt idx="40110">
                  <c:v>-290.24249999999995</c:v>
                </c:pt>
                <c:pt idx="40111">
                  <c:v>-290.2405</c:v>
                </c:pt>
                <c:pt idx="40112">
                  <c:v>-290.23849999999999</c:v>
                </c:pt>
                <c:pt idx="40113">
                  <c:v>-290.23649999999998</c:v>
                </c:pt>
                <c:pt idx="40114">
                  <c:v>-290.23449999999997</c:v>
                </c:pt>
                <c:pt idx="40115">
                  <c:v>-290.23249999999996</c:v>
                </c:pt>
                <c:pt idx="40116">
                  <c:v>-290.23050000000001</c:v>
                </c:pt>
                <c:pt idx="40117">
                  <c:v>-290.2285</c:v>
                </c:pt>
                <c:pt idx="40118">
                  <c:v>-290.22649999999999</c:v>
                </c:pt>
                <c:pt idx="40119">
                  <c:v>-290.22449999999998</c:v>
                </c:pt>
                <c:pt idx="40120">
                  <c:v>-290.22249999999997</c:v>
                </c:pt>
                <c:pt idx="40121">
                  <c:v>-290.22049999999996</c:v>
                </c:pt>
                <c:pt idx="40122">
                  <c:v>-290.21849999999995</c:v>
                </c:pt>
                <c:pt idx="40123">
                  <c:v>-290.2165</c:v>
                </c:pt>
                <c:pt idx="40124">
                  <c:v>-290.21449999999999</c:v>
                </c:pt>
                <c:pt idx="40125">
                  <c:v>-290.21249999999998</c:v>
                </c:pt>
                <c:pt idx="40126">
                  <c:v>-290.21049999999997</c:v>
                </c:pt>
                <c:pt idx="40127">
                  <c:v>-290.20849999999996</c:v>
                </c:pt>
                <c:pt idx="40128">
                  <c:v>-290.20650000000001</c:v>
                </c:pt>
                <c:pt idx="40129">
                  <c:v>-290.2045</c:v>
                </c:pt>
                <c:pt idx="40130">
                  <c:v>-290.20249999999999</c:v>
                </c:pt>
                <c:pt idx="40131">
                  <c:v>-290.20049999999998</c:v>
                </c:pt>
                <c:pt idx="40132">
                  <c:v>-290.19849999999997</c:v>
                </c:pt>
                <c:pt idx="40133">
                  <c:v>-290.19649999999996</c:v>
                </c:pt>
                <c:pt idx="40134">
                  <c:v>-290.19449999999995</c:v>
                </c:pt>
                <c:pt idx="40135">
                  <c:v>-290.1925</c:v>
                </c:pt>
                <c:pt idx="40136">
                  <c:v>-290.19049999999999</c:v>
                </c:pt>
                <c:pt idx="40137">
                  <c:v>-290.18849999999998</c:v>
                </c:pt>
                <c:pt idx="40138">
                  <c:v>-290.18649999999997</c:v>
                </c:pt>
                <c:pt idx="40139">
                  <c:v>-290.18449999999996</c:v>
                </c:pt>
                <c:pt idx="40140">
                  <c:v>-290.1825</c:v>
                </c:pt>
                <c:pt idx="40141">
                  <c:v>-290.18049999999999</c:v>
                </c:pt>
                <c:pt idx="40142">
                  <c:v>-290.17849999999999</c:v>
                </c:pt>
                <c:pt idx="40143">
                  <c:v>-290.17649999999998</c:v>
                </c:pt>
                <c:pt idx="40144">
                  <c:v>-290.17449999999997</c:v>
                </c:pt>
                <c:pt idx="40145">
                  <c:v>-290.17249999999996</c:v>
                </c:pt>
                <c:pt idx="40146">
                  <c:v>-290.17049999999995</c:v>
                </c:pt>
                <c:pt idx="40147">
                  <c:v>-290.16849999999999</c:v>
                </c:pt>
                <c:pt idx="40148">
                  <c:v>-290.16649999999998</c:v>
                </c:pt>
                <c:pt idx="40149">
                  <c:v>-290.16449999999998</c:v>
                </c:pt>
                <c:pt idx="40150">
                  <c:v>-290.16249999999997</c:v>
                </c:pt>
                <c:pt idx="40151">
                  <c:v>-290.16049999999996</c:v>
                </c:pt>
                <c:pt idx="40152">
                  <c:v>-290.1585</c:v>
                </c:pt>
                <c:pt idx="40153">
                  <c:v>-290.15649999999999</c:v>
                </c:pt>
                <c:pt idx="40154">
                  <c:v>-290.15449999999998</c:v>
                </c:pt>
                <c:pt idx="40155">
                  <c:v>-290.15249999999997</c:v>
                </c:pt>
                <c:pt idx="40156">
                  <c:v>-290.15049999999997</c:v>
                </c:pt>
                <c:pt idx="40157">
                  <c:v>-290.14850000000001</c:v>
                </c:pt>
                <c:pt idx="40158">
                  <c:v>-290.14649999999995</c:v>
                </c:pt>
                <c:pt idx="40159">
                  <c:v>-290.14449999999999</c:v>
                </c:pt>
                <c:pt idx="40160">
                  <c:v>-290.14249999999998</c:v>
                </c:pt>
                <c:pt idx="40161">
                  <c:v>-290.14049999999997</c:v>
                </c:pt>
                <c:pt idx="40162">
                  <c:v>-290.13849999999996</c:v>
                </c:pt>
                <c:pt idx="40163">
                  <c:v>-290.13649999999996</c:v>
                </c:pt>
                <c:pt idx="40164">
                  <c:v>-290.1345</c:v>
                </c:pt>
                <c:pt idx="40165">
                  <c:v>-290.13249999999999</c:v>
                </c:pt>
                <c:pt idx="40166">
                  <c:v>-290.13049999999998</c:v>
                </c:pt>
                <c:pt idx="40167">
                  <c:v>-290.12849999999997</c:v>
                </c:pt>
                <c:pt idx="40168">
                  <c:v>-290.12649999999996</c:v>
                </c:pt>
                <c:pt idx="40169">
                  <c:v>-290.12450000000001</c:v>
                </c:pt>
                <c:pt idx="40170">
                  <c:v>-290.12249999999995</c:v>
                </c:pt>
                <c:pt idx="40171">
                  <c:v>-290.12049999999999</c:v>
                </c:pt>
                <c:pt idx="40172">
                  <c:v>-290.11849999999998</c:v>
                </c:pt>
                <c:pt idx="40173">
                  <c:v>-290.11649999999997</c:v>
                </c:pt>
                <c:pt idx="40174">
                  <c:v>-290.11449999999996</c:v>
                </c:pt>
                <c:pt idx="40175">
                  <c:v>-290.11249999999995</c:v>
                </c:pt>
                <c:pt idx="40176">
                  <c:v>-290.1105</c:v>
                </c:pt>
                <c:pt idx="40177">
                  <c:v>-290.10849999999999</c:v>
                </c:pt>
                <c:pt idx="40178">
                  <c:v>-290.10649999999998</c:v>
                </c:pt>
                <c:pt idx="40179">
                  <c:v>-290.10449999999997</c:v>
                </c:pt>
                <c:pt idx="40180">
                  <c:v>-290.10249999999996</c:v>
                </c:pt>
                <c:pt idx="40181">
                  <c:v>-290.10050000000001</c:v>
                </c:pt>
                <c:pt idx="40182">
                  <c:v>-290.09849999999994</c:v>
                </c:pt>
                <c:pt idx="40183">
                  <c:v>-290.09649999999999</c:v>
                </c:pt>
                <c:pt idx="40184">
                  <c:v>-290.09449999999998</c:v>
                </c:pt>
                <c:pt idx="40185">
                  <c:v>-290.09249999999997</c:v>
                </c:pt>
                <c:pt idx="40186">
                  <c:v>-290.09049999999996</c:v>
                </c:pt>
                <c:pt idx="40187">
                  <c:v>-290.08849999999995</c:v>
                </c:pt>
                <c:pt idx="40188">
                  <c:v>-290.0865</c:v>
                </c:pt>
                <c:pt idx="40189">
                  <c:v>-290.08449999999999</c:v>
                </c:pt>
                <c:pt idx="40190">
                  <c:v>-290.08249999999998</c:v>
                </c:pt>
                <c:pt idx="40191">
                  <c:v>-290.08049999999997</c:v>
                </c:pt>
                <c:pt idx="40192">
                  <c:v>-290.07849999999996</c:v>
                </c:pt>
                <c:pt idx="40193">
                  <c:v>-290.07650000000001</c:v>
                </c:pt>
                <c:pt idx="40194">
                  <c:v>-290.07449999999994</c:v>
                </c:pt>
                <c:pt idx="40195">
                  <c:v>-290.07249999999999</c:v>
                </c:pt>
                <c:pt idx="40196">
                  <c:v>-290.07049999999998</c:v>
                </c:pt>
                <c:pt idx="40197">
                  <c:v>-290.06849999999997</c:v>
                </c:pt>
                <c:pt idx="40198">
                  <c:v>-290.06649999999996</c:v>
                </c:pt>
                <c:pt idx="40199">
                  <c:v>-290.06449999999995</c:v>
                </c:pt>
                <c:pt idx="40200">
                  <c:v>-290.0625</c:v>
                </c:pt>
                <c:pt idx="40201">
                  <c:v>-290.06049999999999</c:v>
                </c:pt>
                <c:pt idx="40202">
                  <c:v>-290.05849999999998</c:v>
                </c:pt>
                <c:pt idx="40203">
                  <c:v>-290.05649999999997</c:v>
                </c:pt>
                <c:pt idx="40204">
                  <c:v>-290.05449999999996</c:v>
                </c:pt>
                <c:pt idx="40205">
                  <c:v>-290.05250000000001</c:v>
                </c:pt>
                <c:pt idx="40206">
                  <c:v>-290.05049999999994</c:v>
                </c:pt>
                <c:pt idx="40207">
                  <c:v>-290.04849999999999</c:v>
                </c:pt>
                <c:pt idx="40208">
                  <c:v>-290.04649999999998</c:v>
                </c:pt>
                <c:pt idx="40209">
                  <c:v>-290.04449999999997</c:v>
                </c:pt>
                <c:pt idx="40210">
                  <c:v>-290.04249999999996</c:v>
                </c:pt>
                <c:pt idx="40211">
                  <c:v>-290.04049999999995</c:v>
                </c:pt>
                <c:pt idx="40212">
                  <c:v>-290.0385</c:v>
                </c:pt>
                <c:pt idx="40213">
                  <c:v>-290.03649999999999</c:v>
                </c:pt>
                <c:pt idx="40214">
                  <c:v>-290.03449999999998</c:v>
                </c:pt>
                <c:pt idx="40215">
                  <c:v>-290.03249999999997</c:v>
                </c:pt>
                <c:pt idx="40216">
                  <c:v>-290.03049999999996</c:v>
                </c:pt>
                <c:pt idx="40217">
                  <c:v>-290.02850000000001</c:v>
                </c:pt>
                <c:pt idx="40218">
                  <c:v>-290.02649999999994</c:v>
                </c:pt>
                <c:pt idx="40219">
                  <c:v>-290.02449999999999</c:v>
                </c:pt>
                <c:pt idx="40220">
                  <c:v>-290.02249999999998</c:v>
                </c:pt>
                <c:pt idx="40221">
                  <c:v>-290.02049999999997</c:v>
                </c:pt>
                <c:pt idx="40222">
                  <c:v>-290.01849999999996</c:v>
                </c:pt>
                <c:pt idx="40223">
                  <c:v>-290.01649999999995</c:v>
                </c:pt>
                <c:pt idx="40224">
                  <c:v>-290.0145</c:v>
                </c:pt>
                <c:pt idx="40225">
                  <c:v>-290.01249999999999</c:v>
                </c:pt>
                <c:pt idx="40226">
                  <c:v>-290.01049999999998</c:v>
                </c:pt>
                <c:pt idx="40227">
                  <c:v>-290.00849999999997</c:v>
                </c:pt>
                <c:pt idx="40228">
                  <c:v>-290.00649999999996</c:v>
                </c:pt>
                <c:pt idx="40229">
                  <c:v>-290.00450000000001</c:v>
                </c:pt>
                <c:pt idx="40230">
                  <c:v>-290.0025</c:v>
                </c:pt>
                <c:pt idx="40231">
                  <c:v>-290.00049999999999</c:v>
                </c:pt>
                <c:pt idx="40232">
                  <c:v>-289.99849999999998</c:v>
                </c:pt>
                <c:pt idx="40233">
                  <c:v>-289.99649999999997</c:v>
                </c:pt>
                <c:pt idx="40234">
                  <c:v>-289.99449999999996</c:v>
                </c:pt>
                <c:pt idx="40235">
                  <c:v>-289.99249999999995</c:v>
                </c:pt>
                <c:pt idx="40236">
                  <c:v>-289.9905</c:v>
                </c:pt>
                <c:pt idx="40237">
                  <c:v>-289.98849999999999</c:v>
                </c:pt>
                <c:pt idx="40238">
                  <c:v>-289.98649999999998</c:v>
                </c:pt>
                <c:pt idx="40239">
                  <c:v>-289.98449999999997</c:v>
                </c:pt>
                <c:pt idx="40240">
                  <c:v>-289.98249999999996</c:v>
                </c:pt>
                <c:pt idx="40241">
                  <c:v>-289.98050000000001</c:v>
                </c:pt>
                <c:pt idx="40242">
                  <c:v>-289.9785</c:v>
                </c:pt>
                <c:pt idx="40243">
                  <c:v>-289.97649999999999</c:v>
                </c:pt>
                <c:pt idx="40244">
                  <c:v>-289.97449999999998</c:v>
                </c:pt>
                <c:pt idx="40245">
                  <c:v>-289.97249999999997</c:v>
                </c:pt>
                <c:pt idx="40246">
                  <c:v>-289.97049999999996</c:v>
                </c:pt>
                <c:pt idx="40247">
                  <c:v>-289.96849999999995</c:v>
                </c:pt>
                <c:pt idx="40248">
                  <c:v>-289.9665</c:v>
                </c:pt>
                <c:pt idx="40249">
                  <c:v>-289.96449999999999</c:v>
                </c:pt>
                <c:pt idx="40250">
                  <c:v>-289.96249999999998</c:v>
                </c:pt>
                <c:pt idx="40251">
                  <c:v>-289.96049999999997</c:v>
                </c:pt>
                <c:pt idx="40252">
                  <c:v>-289.95849999999996</c:v>
                </c:pt>
                <c:pt idx="40253">
                  <c:v>-289.95650000000001</c:v>
                </c:pt>
                <c:pt idx="40254">
                  <c:v>-289.9545</c:v>
                </c:pt>
                <c:pt idx="40255">
                  <c:v>-289.95249999999999</c:v>
                </c:pt>
                <c:pt idx="40256">
                  <c:v>-289.95049999999998</c:v>
                </c:pt>
                <c:pt idx="40257">
                  <c:v>-289.94849999999997</c:v>
                </c:pt>
                <c:pt idx="40258">
                  <c:v>-289.94649999999996</c:v>
                </c:pt>
                <c:pt idx="40259">
                  <c:v>-289.94449999999995</c:v>
                </c:pt>
                <c:pt idx="40260">
                  <c:v>-289.9425</c:v>
                </c:pt>
                <c:pt idx="40261">
                  <c:v>-289.94049999999999</c:v>
                </c:pt>
                <c:pt idx="40262">
                  <c:v>-289.93849999999998</c:v>
                </c:pt>
                <c:pt idx="40263">
                  <c:v>-289.93649999999997</c:v>
                </c:pt>
                <c:pt idx="40264">
                  <c:v>-289.93449999999996</c:v>
                </c:pt>
                <c:pt idx="40265">
                  <c:v>-289.9325</c:v>
                </c:pt>
                <c:pt idx="40266">
                  <c:v>-289.93049999999999</c:v>
                </c:pt>
                <c:pt idx="40267">
                  <c:v>-289.92849999999999</c:v>
                </c:pt>
                <c:pt idx="40268">
                  <c:v>-289.92649999999998</c:v>
                </c:pt>
                <c:pt idx="40269">
                  <c:v>-289.92449999999997</c:v>
                </c:pt>
                <c:pt idx="40270">
                  <c:v>-289.92249999999996</c:v>
                </c:pt>
                <c:pt idx="40271">
                  <c:v>-289.92049999999995</c:v>
                </c:pt>
                <c:pt idx="40272">
                  <c:v>-289.91849999999999</c:v>
                </c:pt>
                <c:pt idx="40273">
                  <c:v>-289.91649999999998</c:v>
                </c:pt>
                <c:pt idx="40274">
                  <c:v>-289.91449999999998</c:v>
                </c:pt>
                <c:pt idx="40275">
                  <c:v>-289.91249999999997</c:v>
                </c:pt>
                <c:pt idx="40276">
                  <c:v>-289.91049999999996</c:v>
                </c:pt>
                <c:pt idx="40277">
                  <c:v>-289.9085</c:v>
                </c:pt>
                <c:pt idx="40278">
                  <c:v>-289.90649999999999</c:v>
                </c:pt>
                <c:pt idx="40279">
                  <c:v>-289.90449999999998</c:v>
                </c:pt>
                <c:pt idx="40280">
                  <c:v>-289.90249999999997</c:v>
                </c:pt>
                <c:pt idx="40281">
                  <c:v>-289.90049999999997</c:v>
                </c:pt>
                <c:pt idx="40282">
                  <c:v>-289.89850000000001</c:v>
                </c:pt>
                <c:pt idx="40283">
                  <c:v>-289.89649999999995</c:v>
                </c:pt>
                <c:pt idx="40284">
                  <c:v>-289.89449999999999</c:v>
                </c:pt>
                <c:pt idx="40285">
                  <c:v>-289.89249999999998</c:v>
                </c:pt>
                <c:pt idx="40286">
                  <c:v>-289.89049999999997</c:v>
                </c:pt>
                <c:pt idx="40287">
                  <c:v>-289.88849999999996</c:v>
                </c:pt>
                <c:pt idx="40288">
                  <c:v>-289.88649999999996</c:v>
                </c:pt>
                <c:pt idx="40289">
                  <c:v>-289.8845</c:v>
                </c:pt>
                <c:pt idx="40290">
                  <c:v>-289.88249999999999</c:v>
                </c:pt>
                <c:pt idx="40291">
                  <c:v>-289.88049999999998</c:v>
                </c:pt>
                <c:pt idx="40292">
                  <c:v>-289.87849999999997</c:v>
                </c:pt>
                <c:pt idx="40293">
                  <c:v>-289.87649999999996</c:v>
                </c:pt>
                <c:pt idx="40294">
                  <c:v>-289.87450000000001</c:v>
                </c:pt>
                <c:pt idx="40295">
                  <c:v>-289.87249999999995</c:v>
                </c:pt>
                <c:pt idx="40296">
                  <c:v>-289.87049999999999</c:v>
                </c:pt>
                <c:pt idx="40297">
                  <c:v>-289.86849999999998</c:v>
                </c:pt>
                <c:pt idx="40298">
                  <c:v>-289.86649999999997</c:v>
                </c:pt>
                <c:pt idx="40299">
                  <c:v>-289.86449999999996</c:v>
                </c:pt>
                <c:pt idx="40300">
                  <c:v>-289.86249999999995</c:v>
                </c:pt>
                <c:pt idx="40301">
                  <c:v>-289.8605</c:v>
                </c:pt>
                <c:pt idx="40302">
                  <c:v>-289.85849999999999</c:v>
                </c:pt>
                <c:pt idx="40303">
                  <c:v>-289.85649999999998</c:v>
                </c:pt>
                <c:pt idx="40304">
                  <c:v>-289.85449999999997</c:v>
                </c:pt>
                <c:pt idx="40305">
                  <c:v>-289.85249999999996</c:v>
                </c:pt>
                <c:pt idx="40306">
                  <c:v>-289.85050000000001</c:v>
                </c:pt>
                <c:pt idx="40307">
                  <c:v>-289.84849999999994</c:v>
                </c:pt>
                <c:pt idx="40308">
                  <c:v>-289.84649999999999</c:v>
                </c:pt>
                <c:pt idx="40309">
                  <c:v>-289.84449999999998</c:v>
                </c:pt>
                <c:pt idx="40310">
                  <c:v>-289.84249999999997</c:v>
                </c:pt>
                <c:pt idx="40311">
                  <c:v>-289.84049999999996</c:v>
                </c:pt>
                <c:pt idx="40312">
                  <c:v>-289.83849999999995</c:v>
                </c:pt>
                <c:pt idx="40313">
                  <c:v>-289.8365</c:v>
                </c:pt>
                <c:pt idx="40314">
                  <c:v>-289.83449999999999</c:v>
                </c:pt>
                <c:pt idx="40315">
                  <c:v>-289.83249999999998</c:v>
                </c:pt>
                <c:pt idx="40316">
                  <c:v>-289.83049999999997</c:v>
                </c:pt>
                <c:pt idx="40317">
                  <c:v>-289.82849999999996</c:v>
                </c:pt>
                <c:pt idx="40318">
                  <c:v>-289.82650000000001</c:v>
                </c:pt>
                <c:pt idx="40319">
                  <c:v>-289.82449999999994</c:v>
                </c:pt>
                <c:pt idx="40320">
                  <c:v>-289.82249999999999</c:v>
                </c:pt>
                <c:pt idx="40321">
                  <c:v>-289.82049999999998</c:v>
                </c:pt>
                <c:pt idx="40322">
                  <c:v>-289.81849999999997</c:v>
                </c:pt>
                <c:pt idx="40323">
                  <c:v>-289.81649999999996</c:v>
                </c:pt>
                <c:pt idx="40324">
                  <c:v>-289.81449999999995</c:v>
                </c:pt>
                <c:pt idx="40325">
                  <c:v>-289.8125</c:v>
                </c:pt>
                <c:pt idx="40326">
                  <c:v>-289.81049999999999</c:v>
                </c:pt>
                <c:pt idx="40327">
                  <c:v>-289.80849999999998</c:v>
                </c:pt>
                <c:pt idx="40328">
                  <c:v>-289.80649999999997</c:v>
                </c:pt>
                <c:pt idx="40329">
                  <c:v>-289.80449999999996</c:v>
                </c:pt>
                <c:pt idx="40330">
                  <c:v>-289.80250000000001</c:v>
                </c:pt>
                <c:pt idx="40331">
                  <c:v>-289.80049999999994</c:v>
                </c:pt>
                <c:pt idx="40332">
                  <c:v>-289.79849999999999</c:v>
                </c:pt>
                <c:pt idx="40333">
                  <c:v>-289.79649999999998</c:v>
                </c:pt>
                <c:pt idx="40334">
                  <c:v>-289.79449999999997</c:v>
                </c:pt>
                <c:pt idx="40335">
                  <c:v>-289.79249999999996</c:v>
                </c:pt>
                <c:pt idx="40336">
                  <c:v>-289.79049999999995</c:v>
                </c:pt>
                <c:pt idx="40337">
                  <c:v>-289.7885</c:v>
                </c:pt>
                <c:pt idx="40338">
                  <c:v>-289.78649999999999</c:v>
                </c:pt>
                <c:pt idx="40339">
                  <c:v>-289.78449999999998</c:v>
                </c:pt>
                <c:pt idx="40340">
                  <c:v>-289.78249999999997</c:v>
                </c:pt>
                <c:pt idx="40341">
                  <c:v>-289.78049999999996</c:v>
                </c:pt>
                <c:pt idx="40342">
                  <c:v>-289.77850000000001</c:v>
                </c:pt>
                <c:pt idx="40343">
                  <c:v>-289.77649999999994</c:v>
                </c:pt>
                <c:pt idx="40344">
                  <c:v>-289.77449999999999</c:v>
                </c:pt>
                <c:pt idx="40345">
                  <c:v>-289.77249999999998</c:v>
                </c:pt>
                <c:pt idx="40346">
                  <c:v>-289.77049999999997</c:v>
                </c:pt>
                <c:pt idx="40347">
                  <c:v>-289.76849999999996</c:v>
                </c:pt>
                <c:pt idx="40348">
                  <c:v>-289.76649999999995</c:v>
                </c:pt>
                <c:pt idx="40349">
                  <c:v>-289.7645</c:v>
                </c:pt>
                <c:pt idx="40350">
                  <c:v>-289.76249999999999</c:v>
                </c:pt>
                <c:pt idx="40351">
                  <c:v>-289.76049999999998</c:v>
                </c:pt>
                <c:pt idx="40352">
                  <c:v>-289.75849999999997</c:v>
                </c:pt>
                <c:pt idx="40353">
                  <c:v>-289.75649999999996</c:v>
                </c:pt>
                <c:pt idx="40354">
                  <c:v>-289.75450000000001</c:v>
                </c:pt>
                <c:pt idx="40355">
                  <c:v>-289.7525</c:v>
                </c:pt>
                <c:pt idx="40356">
                  <c:v>-289.75049999999999</c:v>
                </c:pt>
                <c:pt idx="40357">
                  <c:v>-289.74849999999998</c:v>
                </c:pt>
                <c:pt idx="40358">
                  <c:v>-289.74649999999997</c:v>
                </c:pt>
                <c:pt idx="40359">
                  <c:v>-289.74449999999996</c:v>
                </c:pt>
                <c:pt idx="40360">
                  <c:v>-289.74249999999995</c:v>
                </c:pt>
                <c:pt idx="40361">
                  <c:v>-289.7405</c:v>
                </c:pt>
                <c:pt idx="40362">
                  <c:v>-289.73849999999999</c:v>
                </c:pt>
                <c:pt idx="40363">
                  <c:v>-289.73649999999998</c:v>
                </c:pt>
                <c:pt idx="40364">
                  <c:v>-289.73449999999997</c:v>
                </c:pt>
                <c:pt idx="40365">
                  <c:v>-289.73249999999996</c:v>
                </c:pt>
                <c:pt idx="40366">
                  <c:v>-289.73050000000001</c:v>
                </c:pt>
                <c:pt idx="40367">
                  <c:v>-289.7285</c:v>
                </c:pt>
                <c:pt idx="40368">
                  <c:v>-289.72649999999999</c:v>
                </c:pt>
                <c:pt idx="40369">
                  <c:v>-289.72449999999998</c:v>
                </c:pt>
                <c:pt idx="40370">
                  <c:v>-289.72249999999997</c:v>
                </c:pt>
                <c:pt idx="40371">
                  <c:v>-289.72049999999996</c:v>
                </c:pt>
                <c:pt idx="40372">
                  <c:v>-289.71849999999995</c:v>
                </c:pt>
                <c:pt idx="40373">
                  <c:v>-289.7165</c:v>
                </c:pt>
                <c:pt idx="40374">
                  <c:v>-289.71449999999999</c:v>
                </c:pt>
                <c:pt idx="40375">
                  <c:v>-289.71249999999998</c:v>
                </c:pt>
                <c:pt idx="40376">
                  <c:v>-289.71049999999997</c:v>
                </c:pt>
                <c:pt idx="40377">
                  <c:v>-289.70849999999996</c:v>
                </c:pt>
                <c:pt idx="40378">
                  <c:v>-289.70650000000001</c:v>
                </c:pt>
                <c:pt idx="40379">
                  <c:v>-289.7045</c:v>
                </c:pt>
                <c:pt idx="40380">
                  <c:v>-289.70249999999999</c:v>
                </c:pt>
                <c:pt idx="40381">
                  <c:v>-289.70049999999998</c:v>
                </c:pt>
                <c:pt idx="40382">
                  <c:v>-289.69849999999997</c:v>
                </c:pt>
                <c:pt idx="40383">
                  <c:v>-289.69649999999996</c:v>
                </c:pt>
                <c:pt idx="40384">
                  <c:v>-289.69449999999995</c:v>
                </c:pt>
                <c:pt idx="40385">
                  <c:v>-289.6925</c:v>
                </c:pt>
                <c:pt idx="40386">
                  <c:v>-289.69049999999999</c:v>
                </c:pt>
                <c:pt idx="40387">
                  <c:v>-289.68849999999998</c:v>
                </c:pt>
                <c:pt idx="40388">
                  <c:v>-289.68649999999997</c:v>
                </c:pt>
                <c:pt idx="40389">
                  <c:v>-289.68449999999996</c:v>
                </c:pt>
                <c:pt idx="40390">
                  <c:v>-289.6825</c:v>
                </c:pt>
                <c:pt idx="40391">
                  <c:v>-289.68049999999999</c:v>
                </c:pt>
                <c:pt idx="40392">
                  <c:v>-289.67849999999999</c:v>
                </c:pt>
                <c:pt idx="40393">
                  <c:v>-289.67649999999998</c:v>
                </c:pt>
                <c:pt idx="40394">
                  <c:v>-289.67449999999997</c:v>
                </c:pt>
                <c:pt idx="40395">
                  <c:v>-289.67249999999996</c:v>
                </c:pt>
                <c:pt idx="40396">
                  <c:v>-289.67049999999995</c:v>
                </c:pt>
                <c:pt idx="40397">
                  <c:v>-289.66849999999999</c:v>
                </c:pt>
                <c:pt idx="40398">
                  <c:v>-289.66649999999998</c:v>
                </c:pt>
                <c:pt idx="40399">
                  <c:v>-289.66449999999998</c:v>
                </c:pt>
                <c:pt idx="40400">
                  <c:v>-289.66249999999997</c:v>
                </c:pt>
                <c:pt idx="40401">
                  <c:v>-289.66049999999996</c:v>
                </c:pt>
                <c:pt idx="40402">
                  <c:v>-289.6585</c:v>
                </c:pt>
                <c:pt idx="40403">
                  <c:v>-289.65649999999999</c:v>
                </c:pt>
                <c:pt idx="40404">
                  <c:v>-289.65449999999998</c:v>
                </c:pt>
                <c:pt idx="40405">
                  <c:v>-289.65249999999997</c:v>
                </c:pt>
                <c:pt idx="40406">
                  <c:v>-289.65049999999997</c:v>
                </c:pt>
                <c:pt idx="40407">
                  <c:v>-289.64850000000001</c:v>
                </c:pt>
                <c:pt idx="40408">
                  <c:v>-289.64649999999995</c:v>
                </c:pt>
                <c:pt idx="40409">
                  <c:v>-289.64449999999999</c:v>
                </c:pt>
                <c:pt idx="40410">
                  <c:v>-289.64249999999998</c:v>
                </c:pt>
                <c:pt idx="40411">
                  <c:v>-289.64049999999997</c:v>
                </c:pt>
                <c:pt idx="40412">
                  <c:v>-289.63849999999996</c:v>
                </c:pt>
                <c:pt idx="40413">
                  <c:v>-289.63649999999996</c:v>
                </c:pt>
                <c:pt idx="40414">
                  <c:v>-289.6345</c:v>
                </c:pt>
                <c:pt idx="40415">
                  <c:v>-289.63249999999999</c:v>
                </c:pt>
                <c:pt idx="40416">
                  <c:v>-289.63049999999998</c:v>
                </c:pt>
                <c:pt idx="40417">
                  <c:v>-289.62849999999997</c:v>
                </c:pt>
                <c:pt idx="40418">
                  <c:v>-289.62649999999996</c:v>
                </c:pt>
                <c:pt idx="40419">
                  <c:v>-289.62450000000001</c:v>
                </c:pt>
                <c:pt idx="40420">
                  <c:v>-289.62249999999995</c:v>
                </c:pt>
                <c:pt idx="40421">
                  <c:v>-289.62049999999999</c:v>
                </c:pt>
                <c:pt idx="40422">
                  <c:v>-289.61849999999998</c:v>
                </c:pt>
                <c:pt idx="40423">
                  <c:v>-289.61649999999997</c:v>
                </c:pt>
                <c:pt idx="40424">
                  <c:v>-289.61449999999996</c:v>
                </c:pt>
                <c:pt idx="40425">
                  <c:v>-289.61249999999995</c:v>
                </c:pt>
                <c:pt idx="40426">
                  <c:v>-289.6105</c:v>
                </c:pt>
                <c:pt idx="40427">
                  <c:v>-289.60849999999999</c:v>
                </c:pt>
                <c:pt idx="40428">
                  <c:v>-289.60649999999998</c:v>
                </c:pt>
                <c:pt idx="40429">
                  <c:v>-289.60449999999997</c:v>
                </c:pt>
                <c:pt idx="40430">
                  <c:v>-289.60249999999996</c:v>
                </c:pt>
                <c:pt idx="40431">
                  <c:v>-289.60050000000001</c:v>
                </c:pt>
                <c:pt idx="40432">
                  <c:v>-289.59849999999994</c:v>
                </c:pt>
                <c:pt idx="40433">
                  <c:v>-289.59649999999999</c:v>
                </c:pt>
                <c:pt idx="40434">
                  <c:v>-289.59449999999998</c:v>
                </c:pt>
                <c:pt idx="40435">
                  <c:v>-289.59249999999997</c:v>
                </c:pt>
                <c:pt idx="40436">
                  <c:v>-289.59049999999996</c:v>
                </c:pt>
                <c:pt idx="40437">
                  <c:v>-289.58849999999995</c:v>
                </c:pt>
                <c:pt idx="40438">
                  <c:v>-289.5865</c:v>
                </c:pt>
                <c:pt idx="40439">
                  <c:v>-289.58449999999999</c:v>
                </c:pt>
                <c:pt idx="40440">
                  <c:v>-289.58249999999998</c:v>
                </c:pt>
                <c:pt idx="40441">
                  <c:v>-289.58049999999997</c:v>
                </c:pt>
                <c:pt idx="40442">
                  <c:v>-289.57849999999996</c:v>
                </c:pt>
                <c:pt idx="40443">
                  <c:v>-289.57650000000001</c:v>
                </c:pt>
                <c:pt idx="40444">
                  <c:v>-289.57449999999994</c:v>
                </c:pt>
                <c:pt idx="40445">
                  <c:v>-289.57249999999999</c:v>
                </c:pt>
                <c:pt idx="40446">
                  <c:v>-289.57049999999998</c:v>
                </c:pt>
                <c:pt idx="40447">
                  <c:v>-289.56849999999997</c:v>
                </c:pt>
                <c:pt idx="40448">
                  <c:v>-289.56649999999996</c:v>
                </c:pt>
                <c:pt idx="40449">
                  <c:v>-289.56449999999995</c:v>
                </c:pt>
                <c:pt idx="40450">
                  <c:v>-289.5625</c:v>
                </c:pt>
                <c:pt idx="40451">
                  <c:v>-289.56049999999999</c:v>
                </c:pt>
                <c:pt idx="40452">
                  <c:v>-289.55849999999998</c:v>
                </c:pt>
                <c:pt idx="40453">
                  <c:v>-289.55649999999997</c:v>
                </c:pt>
                <c:pt idx="40454">
                  <c:v>-289.55449999999996</c:v>
                </c:pt>
                <c:pt idx="40455">
                  <c:v>-289.55250000000001</c:v>
                </c:pt>
                <c:pt idx="40456">
                  <c:v>-289.55049999999994</c:v>
                </c:pt>
                <c:pt idx="40457">
                  <c:v>-289.54849999999999</c:v>
                </c:pt>
                <c:pt idx="40458">
                  <c:v>-289.54649999999998</c:v>
                </c:pt>
                <c:pt idx="40459">
                  <c:v>-289.54449999999997</c:v>
                </c:pt>
                <c:pt idx="40460">
                  <c:v>-289.54249999999996</c:v>
                </c:pt>
                <c:pt idx="40461">
                  <c:v>-289.54049999999995</c:v>
                </c:pt>
                <c:pt idx="40462">
                  <c:v>-289.5385</c:v>
                </c:pt>
                <c:pt idx="40463">
                  <c:v>-289.53649999999999</c:v>
                </c:pt>
                <c:pt idx="40464">
                  <c:v>-289.53449999999998</c:v>
                </c:pt>
                <c:pt idx="40465">
                  <c:v>-289.53249999999997</c:v>
                </c:pt>
                <c:pt idx="40466">
                  <c:v>-289.53049999999996</c:v>
                </c:pt>
                <c:pt idx="40467">
                  <c:v>-289.52850000000001</c:v>
                </c:pt>
                <c:pt idx="40468">
                  <c:v>-289.52649999999994</c:v>
                </c:pt>
                <c:pt idx="40469">
                  <c:v>-289.52449999999999</c:v>
                </c:pt>
                <c:pt idx="40470">
                  <c:v>-289.52249999999998</c:v>
                </c:pt>
                <c:pt idx="40471">
                  <c:v>-289.52049999999997</c:v>
                </c:pt>
                <c:pt idx="40472">
                  <c:v>-289.51849999999996</c:v>
                </c:pt>
                <c:pt idx="40473">
                  <c:v>-289.51649999999995</c:v>
                </c:pt>
                <c:pt idx="40474">
                  <c:v>-289.5145</c:v>
                </c:pt>
                <c:pt idx="40475">
                  <c:v>-289.51249999999999</c:v>
                </c:pt>
                <c:pt idx="40476">
                  <c:v>-289.51049999999998</c:v>
                </c:pt>
                <c:pt idx="40477">
                  <c:v>-289.50849999999997</c:v>
                </c:pt>
                <c:pt idx="40478">
                  <c:v>-289.50649999999996</c:v>
                </c:pt>
                <c:pt idx="40479">
                  <c:v>-289.50450000000001</c:v>
                </c:pt>
                <c:pt idx="40480">
                  <c:v>-289.5025</c:v>
                </c:pt>
                <c:pt idx="40481">
                  <c:v>-289.50049999999999</c:v>
                </c:pt>
                <c:pt idx="40482">
                  <c:v>-289.49849999999998</c:v>
                </c:pt>
                <c:pt idx="40483">
                  <c:v>-289.49649999999997</c:v>
                </c:pt>
                <c:pt idx="40484">
                  <c:v>-289.49449999999996</c:v>
                </c:pt>
                <c:pt idx="40485">
                  <c:v>-289.49249999999995</c:v>
                </c:pt>
                <c:pt idx="40486">
                  <c:v>-289.4905</c:v>
                </c:pt>
                <c:pt idx="40487">
                  <c:v>-289.48849999999999</c:v>
                </c:pt>
                <c:pt idx="40488">
                  <c:v>-289.48649999999998</c:v>
                </c:pt>
                <c:pt idx="40489">
                  <c:v>-289.48449999999997</c:v>
                </c:pt>
                <c:pt idx="40490">
                  <c:v>-289.48249999999996</c:v>
                </c:pt>
                <c:pt idx="40491">
                  <c:v>-289.48050000000001</c:v>
                </c:pt>
                <c:pt idx="40492">
                  <c:v>-289.4785</c:v>
                </c:pt>
                <c:pt idx="40493">
                  <c:v>-289.47649999999999</c:v>
                </c:pt>
                <c:pt idx="40494">
                  <c:v>-289.47449999999998</c:v>
                </c:pt>
                <c:pt idx="40495">
                  <c:v>-289.47249999999997</c:v>
                </c:pt>
                <c:pt idx="40496">
                  <c:v>-289.47049999999996</c:v>
                </c:pt>
                <c:pt idx="40497">
                  <c:v>-289.46849999999995</c:v>
                </c:pt>
                <c:pt idx="40498">
                  <c:v>-289.4665</c:v>
                </c:pt>
                <c:pt idx="40499">
                  <c:v>-289.46449999999999</c:v>
                </c:pt>
                <c:pt idx="40500">
                  <c:v>-289.46249999999998</c:v>
                </c:pt>
                <c:pt idx="40501">
                  <c:v>-289.46049999999997</c:v>
                </c:pt>
                <c:pt idx="40502">
                  <c:v>-289.45849999999996</c:v>
                </c:pt>
                <c:pt idx="40503">
                  <c:v>-289.45650000000001</c:v>
                </c:pt>
                <c:pt idx="40504">
                  <c:v>-289.4545</c:v>
                </c:pt>
                <c:pt idx="40505">
                  <c:v>-289.45249999999999</c:v>
                </c:pt>
                <c:pt idx="40506">
                  <c:v>-289.45049999999998</c:v>
                </c:pt>
                <c:pt idx="40507">
                  <c:v>-289.44849999999997</c:v>
                </c:pt>
                <c:pt idx="40508">
                  <c:v>-289.44649999999996</c:v>
                </c:pt>
                <c:pt idx="40509">
                  <c:v>-289.44449999999995</c:v>
                </c:pt>
                <c:pt idx="40510">
                  <c:v>-289.4425</c:v>
                </c:pt>
                <c:pt idx="40511">
                  <c:v>-289.44049999999999</c:v>
                </c:pt>
                <c:pt idx="40512">
                  <c:v>-289.43849999999998</c:v>
                </c:pt>
                <c:pt idx="40513">
                  <c:v>-289.43649999999997</c:v>
                </c:pt>
                <c:pt idx="40514">
                  <c:v>-289.43449999999996</c:v>
                </c:pt>
                <c:pt idx="40515">
                  <c:v>-289.4325</c:v>
                </c:pt>
                <c:pt idx="40516">
                  <c:v>-289.43049999999999</c:v>
                </c:pt>
                <c:pt idx="40517">
                  <c:v>-289.42849999999999</c:v>
                </c:pt>
                <c:pt idx="40518">
                  <c:v>-289.42649999999998</c:v>
                </c:pt>
                <c:pt idx="40519">
                  <c:v>-289.42449999999997</c:v>
                </c:pt>
                <c:pt idx="40520">
                  <c:v>-289.42249999999996</c:v>
                </c:pt>
                <c:pt idx="40521">
                  <c:v>-289.42049999999995</c:v>
                </c:pt>
                <c:pt idx="40522">
                  <c:v>-289.41849999999999</c:v>
                </c:pt>
                <c:pt idx="40523">
                  <c:v>-289.41649999999998</c:v>
                </c:pt>
                <c:pt idx="40524">
                  <c:v>-289.41449999999998</c:v>
                </c:pt>
                <c:pt idx="40525">
                  <c:v>-289.41249999999997</c:v>
                </c:pt>
                <c:pt idx="40526">
                  <c:v>-289.41049999999996</c:v>
                </c:pt>
                <c:pt idx="40527">
                  <c:v>-289.4085</c:v>
                </c:pt>
                <c:pt idx="40528">
                  <c:v>-289.40649999999999</c:v>
                </c:pt>
                <c:pt idx="40529">
                  <c:v>-289.40449999999998</c:v>
                </c:pt>
                <c:pt idx="40530">
                  <c:v>-289.40249999999997</c:v>
                </c:pt>
                <c:pt idx="40531">
                  <c:v>-289.40049999999997</c:v>
                </c:pt>
                <c:pt idx="40532">
                  <c:v>-289.39850000000001</c:v>
                </c:pt>
                <c:pt idx="40533">
                  <c:v>-289.39649999999995</c:v>
                </c:pt>
                <c:pt idx="40534">
                  <c:v>-289.39449999999999</c:v>
                </c:pt>
                <c:pt idx="40535">
                  <c:v>-289.39249999999998</c:v>
                </c:pt>
                <c:pt idx="40536">
                  <c:v>-289.39049999999997</c:v>
                </c:pt>
                <c:pt idx="40537">
                  <c:v>-289.38849999999996</c:v>
                </c:pt>
                <c:pt idx="40538">
                  <c:v>-289.38649999999996</c:v>
                </c:pt>
                <c:pt idx="40539">
                  <c:v>-289.3845</c:v>
                </c:pt>
                <c:pt idx="40540">
                  <c:v>-289.38249999999999</c:v>
                </c:pt>
                <c:pt idx="40541">
                  <c:v>-289.38049999999998</c:v>
                </c:pt>
                <c:pt idx="40542">
                  <c:v>-289.37849999999997</c:v>
                </c:pt>
                <c:pt idx="40543">
                  <c:v>-289.37649999999996</c:v>
                </c:pt>
                <c:pt idx="40544">
                  <c:v>-289.37450000000001</c:v>
                </c:pt>
                <c:pt idx="40545">
                  <c:v>-289.37249999999995</c:v>
                </c:pt>
                <c:pt idx="40546">
                  <c:v>-289.37049999999999</c:v>
                </c:pt>
                <c:pt idx="40547">
                  <c:v>-289.36849999999998</c:v>
                </c:pt>
                <c:pt idx="40548">
                  <c:v>-289.36649999999997</c:v>
                </c:pt>
                <c:pt idx="40549">
                  <c:v>-289.36449999999996</c:v>
                </c:pt>
                <c:pt idx="40550">
                  <c:v>-289.36249999999995</c:v>
                </c:pt>
                <c:pt idx="40551">
                  <c:v>-289.3605</c:v>
                </c:pt>
                <c:pt idx="40552">
                  <c:v>-289.35849999999999</c:v>
                </c:pt>
                <c:pt idx="40553">
                  <c:v>-289.35649999999998</c:v>
                </c:pt>
                <c:pt idx="40554">
                  <c:v>-289.35449999999997</c:v>
                </c:pt>
                <c:pt idx="40555">
                  <c:v>-289.35249999999996</c:v>
                </c:pt>
                <c:pt idx="40556">
                  <c:v>-289.35050000000001</c:v>
                </c:pt>
                <c:pt idx="40557">
                  <c:v>-289.34849999999994</c:v>
                </c:pt>
                <c:pt idx="40558">
                  <c:v>-289.34649999999999</c:v>
                </c:pt>
                <c:pt idx="40559">
                  <c:v>-289.34449999999998</c:v>
                </c:pt>
                <c:pt idx="40560">
                  <c:v>-289.34249999999997</c:v>
                </c:pt>
                <c:pt idx="40561">
                  <c:v>-289.34049999999996</c:v>
                </c:pt>
                <c:pt idx="40562">
                  <c:v>-289.33849999999995</c:v>
                </c:pt>
                <c:pt idx="40563">
                  <c:v>-289.3365</c:v>
                </c:pt>
                <c:pt idx="40564">
                  <c:v>-289.33449999999999</c:v>
                </c:pt>
                <c:pt idx="40565">
                  <c:v>-289.33249999999998</c:v>
                </c:pt>
                <c:pt idx="40566">
                  <c:v>-289.33049999999997</c:v>
                </c:pt>
                <c:pt idx="40567">
                  <c:v>-289.32849999999996</c:v>
                </c:pt>
                <c:pt idx="40568">
                  <c:v>-289.32650000000001</c:v>
                </c:pt>
                <c:pt idx="40569">
                  <c:v>-289.32449999999994</c:v>
                </c:pt>
                <c:pt idx="40570">
                  <c:v>-289.32249999999999</c:v>
                </c:pt>
                <c:pt idx="40571">
                  <c:v>-289.32049999999998</c:v>
                </c:pt>
                <c:pt idx="40572">
                  <c:v>-289.31849999999997</c:v>
                </c:pt>
                <c:pt idx="40573">
                  <c:v>-289.31649999999996</c:v>
                </c:pt>
                <c:pt idx="40574">
                  <c:v>-289.31449999999995</c:v>
                </c:pt>
                <c:pt idx="40575">
                  <c:v>-289.3125</c:v>
                </c:pt>
                <c:pt idx="40576">
                  <c:v>-289.31049999999999</c:v>
                </c:pt>
                <c:pt idx="40577">
                  <c:v>-289.30849999999998</c:v>
                </c:pt>
                <c:pt idx="40578">
                  <c:v>-289.30649999999997</c:v>
                </c:pt>
                <c:pt idx="40579">
                  <c:v>-289.30449999999996</c:v>
                </c:pt>
                <c:pt idx="40580">
                  <c:v>-289.30250000000001</c:v>
                </c:pt>
                <c:pt idx="40581">
                  <c:v>-289.30049999999994</c:v>
                </c:pt>
                <c:pt idx="40582">
                  <c:v>-289.29849999999999</c:v>
                </c:pt>
                <c:pt idx="40583">
                  <c:v>-289.29649999999998</c:v>
                </c:pt>
                <c:pt idx="40584">
                  <c:v>-289.29449999999997</c:v>
                </c:pt>
                <c:pt idx="40585">
                  <c:v>-289.29249999999996</c:v>
                </c:pt>
                <c:pt idx="40586">
                  <c:v>-289.29049999999995</c:v>
                </c:pt>
                <c:pt idx="40587">
                  <c:v>-289.2885</c:v>
                </c:pt>
                <c:pt idx="40588">
                  <c:v>-289.28649999999999</c:v>
                </c:pt>
                <c:pt idx="40589">
                  <c:v>-289.28449999999998</c:v>
                </c:pt>
                <c:pt idx="40590">
                  <c:v>-289.28249999999997</c:v>
                </c:pt>
                <c:pt idx="40591">
                  <c:v>-289.28049999999996</c:v>
                </c:pt>
                <c:pt idx="40592">
                  <c:v>-289.27850000000001</c:v>
                </c:pt>
                <c:pt idx="40593">
                  <c:v>-289.27649999999994</c:v>
                </c:pt>
                <c:pt idx="40594">
                  <c:v>-289.27449999999999</c:v>
                </c:pt>
                <c:pt idx="40595">
                  <c:v>-289.27249999999998</c:v>
                </c:pt>
                <c:pt idx="40596">
                  <c:v>-289.27049999999997</c:v>
                </c:pt>
                <c:pt idx="40597">
                  <c:v>-289.26849999999996</c:v>
                </c:pt>
                <c:pt idx="40598">
                  <c:v>-289.26649999999995</c:v>
                </c:pt>
                <c:pt idx="40599">
                  <c:v>-289.2645</c:v>
                </c:pt>
                <c:pt idx="40600">
                  <c:v>-289.26249999999999</c:v>
                </c:pt>
                <c:pt idx="40601">
                  <c:v>-289.26049999999998</c:v>
                </c:pt>
                <c:pt idx="40602">
                  <c:v>-289.25849999999997</c:v>
                </c:pt>
                <c:pt idx="40603">
                  <c:v>-289.25649999999996</c:v>
                </c:pt>
                <c:pt idx="40604">
                  <c:v>-289.25450000000001</c:v>
                </c:pt>
                <c:pt idx="40605">
                  <c:v>-289.2525</c:v>
                </c:pt>
                <c:pt idx="40606">
                  <c:v>-289.25049999999999</c:v>
                </c:pt>
                <c:pt idx="40607">
                  <c:v>-289.24849999999998</c:v>
                </c:pt>
                <c:pt idx="40608">
                  <c:v>-289.24649999999997</c:v>
                </c:pt>
                <c:pt idx="40609">
                  <c:v>-289.24449999999996</c:v>
                </c:pt>
                <c:pt idx="40610">
                  <c:v>-289.24249999999995</c:v>
                </c:pt>
                <c:pt idx="40611">
                  <c:v>-289.2405</c:v>
                </c:pt>
                <c:pt idx="40612">
                  <c:v>-289.23849999999999</c:v>
                </c:pt>
                <c:pt idx="40613">
                  <c:v>-289.23649999999998</c:v>
                </c:pt>
                <c:pt idx="40614">
                  <c:v>-289.23449999999997</c:v>
                </c:pt>
                <c:pt idx="40615">
                  <c:v>-289.23249999999996</c:v>
                </c:pt>
                <c:pt idx="40616">
                  <c:v>-289.23050000000001</c:v>
                </c:pt>
                <c:pt idx="40617">
                  <c:v>-289.2285</c:v>
                </c:pt>
                <c:pt idx="40618">
                  <c:v>-289.22649999999999</c:v>
                </c:pt>
                <c:pt idx="40619">
                  <c:v>-289.22449999999998</c:v>
                </c:pt>
                <c:pt idx="40620">
                  <c:v>-289.22249999999997</c:v>
                </c:pt>
                <c:pt idx="40621">
                  <c:v>-289.22049999999996</c:v>
                </c:pt>
                <c:pt idx="40622">
                  <c:v>-289.21849999999995</c:v>
                </c:pt>
                <c:pt idx="40623">
                  <c:v>-289.2165</c:v>
                </c:pt>
                <c:pt idx="40624">
                  <c:v>-289.21449999999999</c:v>
                </c:pt>
                <c:pt idx="40625">
                  <c:v>-289.21249999999998</c:v>
                </c:pt>
                <c:pt idx="40626">
                  <c:v>-289.21049999999997</c:v>
                </c:pt>
                <c:pt idx="40627">
                  <c:v>-289.20849999999996</c:v>
                </c:pt>
                <c:pt idx="40628">
                  <c:v>-289.20650000000001</c:v>
                </c:pt>
                <c:pt idx="40629">
                  <c:v>-289.2045</c:v>
                </c:pt>
                <c:pt idx="40630">
                  <c:v>-289.20249999999999</c:v>
                </c:pt>
                <c:pt idx="40631">
                  <c:v>-289.20049999999998</c:v>
                </c:pt>
                <c:pt idx="40632">
                  <c:v>-289.19849999999997</c:v>
                </c:pt>
                <c:pt idx="40633">
                  <c:v>-289.19649999999996</c:v>
                </c:pt>
                <c:pt idx="40634">
                  <c:v>-289.19449999999995</c:v>
                </c:pt>
                <c:pt idx="40635">
                  <c:v>-289.1925</c:v>
                </c:pt>
                <c:pt idx="40636">
                  <c:v>-289.19049999999999</c:v>
                </c:pt>
                <c:pt idx="40637">
                  <c:v>-289.18849999999998</c:v>
                </c:pt>
                <c:pt idx="40638">
                  <c:v>-289.18649999999997</c:v>
                </c:pt>
                <c:pt idx="40639">
                  <c:v>-289.18449999999996</c:v>
                </c:pt>
                <c:pt idx="40640">
                  <c:v>-289.1825</c:v>
                </c:pt>
                <c:pt idx="40641">
                  <c:v>-289.18049999999999</c:v>
                </c:pt>
                <c:pt idx="40642">
                  <c:v>-289.17849999999999</c:v>
                </c:pt>
                <c:pt idx="40643">
                  <c:v>-289.17649999999998</c:v>
                </c:pt>
                <c:pt idx="40644">
                  <c:v>-289.17449999999997</c:v>
                </c:pt>
                <c:pt idx="40645">
                  <c:v>-289.17249999999996</c:v>
                </c:pt>
                <c:pt idx="40646">
                  <c:v>-289.17049999999995</c:v>
                </c:pt>
                <c:pt idx="40647">
                  <c:v>-289.16849999999999</c:v>
                </c:pt>
                <c:pt idx="40648">
                  <c:v>-289.16649999999998</c:v>
                </c:pt>
                <c:pt idx="40649">
                  <c:v>-289.16449999999998</c:v>
                </c:pt>
                <c:pt idx="40650">
                  <c:v>-289.16249999999997</c:v>
                </c:pt>
                <c:pt idx="40651">
                  <c:v>-289.16049999999996</c:v>
                </c:pt>
                <c:pt idx="40652">
                  <c:v>-289.1585</c:v>
                </c:pt>
                <c:pt idx="40653">
                  <c:v>-289.15649999999999</c:v>
                </c:pt>
                <c:pt idx="40654">
                  <c:v>-289.15449999999998</c:v>
                </c:pt>
                <c:pt idx="40655">
                  <c:v>-289.15249999999997</c:v>
                </c:pt>
                <c:pt idx="40656">
                  <c:v>-289.15049999999997</c:v>
                </c:pt>
                <c:pt idx="40657">
                  <c:v>-289.14850000000001</c:v>
                </c:pt>
                <c:pt idx="40658">
                  <c:v>-289.14649999999995</c:v>
                </c:pt>
                <c:pt idx="40659">
                  <c:v>-289.14449999999999</c:v>
                </c:pt>
                <c:pt idx="40660">
                  <c:v>-289.14249999999998</c:v>
                </c:pt>
                <c:pt idx="40661">
                  <c:v>-289.14049999999997</c:v>
                </c:pt>
                <c:pt idx="40662">
                  <c:v>-289.13849999999996</c:v>
                </c:pt>
                <c:pt idx="40663">
                  <c:v>-289.13649999999996</c:v>
                </c:pt>
                <c:pt idx="40664">
                  <c:v>-289.1345</c:v>
                </c:pt>
                <c:pt idx="40665">
                  <c:v>-289.13249999999999</c:v>
                </c:pt>
                <c:pt idx="40666">
                  <c:v>-289.13049999999998</c:v>
                </c:pt>
                <c:pt idx="40667">
                  <c:v>-289.12849999999997</c:v>
                </c:pt>
                <c:pt idx="40668">
                  <c:v>-289.12649999999996</c:v>
                </c:pt>
                <c:pt idx="40669">
                  <c:v>-289.12450000000001</c:v>
                </c:pt>
                <c:pt idx="40670">
                  <c:v>-289.12249999999995</c:v>
                </c:pt>
                <c:pt idx="40671">
                  <c:v>-289.12049999999999</c:v>
                </c:pt>
                <c:pt idx="40672">
                  <c:v>-289.11849999999998</c:v>
                </c:pt>
                <c:pt idx="40673">
                  <c:v>-289.11649999999997</c:v>
                </c:pt>
                <c:pt idx="40674">
                  <c:v>-289.11449999999996</c:v>
                </c:pt>
                <c:pt idx="40675">
                  <c:v>-289.11249999999995</c:v>
                </c:pt>
                <c:pt idx="40676">
                  <c:v>-289.1105</c:v>
                </c:pt>
                <c:pt idx="40677">
                  <c:v>-289.10849999999999</c:v>
                </c:pt>
                <c:pt idx="40678">
                  <c:v>-289.10649999999998</c:v>
                </c:pt>
                <c:pt idx="40679">
                  <c:v>-289.10449999999997</c:v>
                </c:pt>
                <c:pt idx="40680">
                  <c:v>-289.10249999999996</c:v>
                </c:pt>
                <c:pt idx="40681">
                  <c:v>-289.10050000000001</c:v>
                </c:pt>
                <c:pt idx="40682">
                  <c:v>-289.09849999999994</c:v>
                </c:pt>
                <c:pt idx="40683">
                  <c:v>-289.09649999999999</c:v>
                </c:pt>
                <c:pt idx="40684">
                  <c:v>-289.09449999999998</c:v>
                </c:pt>
                <c:pt idx="40685">
                  <c:v>-289.09249999999997</c:v>
                </c:pt>
                <c:pt idx="40686">
                  <c:v>-289.09049999999996</c:v>
                </c:pt>
                <c:pt idx="40687">
                  <c:v>-289.08849999999995</c:v>
                </c:pt>
                <c:pt idx="40688">
                  <c:v>-289.0865</c:v>
                </c:pt>
                <c:pt idx="40689">
                  <c:v>-289.08449999999999</c:v>
                </c:pt>
                <c:pt idx="40690">
                  <c:v>-289.08249999999998</c:v>
                </c:pt>
                <c:pt idx="40691">
                  <c:v>-289.08049999999997</c:v>
                </c:pt>
                <c:pt idx="40692">
                  <c:v>-289.07849999999996</c:v>
                </c:pt>
                <c:pt idx="40693">
                  <c:v>-289.07650000000001</c:v>
                </c:pt>
                <c:pt idx="40694">
                  <c:v>-289.07449999999994</c:v>
                </c:pt>
                <c:pt idx="40695">
                  <c:v>-289.07249999999999</c:v>
                </c:pt>
                <c:pt idx="40696">
                  <c:v>-289.07049999999998</c:v>
                </c:pt>
                <c:pt idx="40697">
                  <c:v>-289.06849999999997</c:v>
                </c:pt>
                <c:pt idx="40698">
                  <c:v>-289.06649999999996</c:v>
                </c:pt>
                <c:pt idx="40699">
                  <c:v>-289.06449999999995</c:v>
                </c:pt>
                <c:pt idx="40700">
                  <c:v>-289.0625</c:v>
                </c:pt>
                <c:pt idx="40701">
                  <c:v>-289.06049999999999</c:v>
                </c:pt>
                <c:pt idx="40702">
                  <c:v>-289.05849999999998</c:v>
                </c:pt>
                <c:pt idx="40703">
                  <c:v>-289.05649999999997</c:v>
                </c:pt>
                <c:pt idx="40704">
                  <c:v>-289.05449999999996</c:v>
                </c:pt>
                <c:pt idx="40705">
                  <c:v>-289.05250000000001</c:v>
                </c:pt>
                <c:pt idx="40706">
                  <c:v>-289.05049999999994</c:v>
                </c:pt>
                <c:pt idx="40707">
                  <c:v>-289.04849999999999</c:v>
                </c:pt>
                <c:pt idx="40708">
                  <c:v>-289.04649999999998</c:v>
                </c:pt>
                <c:pt idx="40709">
                  <c:v>-289.04449999999997</c:v>
                </c:pt>
                <c:pt idx="40710">
                  <c:v>-289.04249999999996</c:v>
                </c:pt>
                <c:pt idx="40711">
                  <c:v>-289.04049999999995</c:v>
                </c:pt>
                <c:pt idx="40712">
                  <c:v>-289.0385</c:v>
                </c:pt>
                <c:pt idx="40713">
                  <c:v>-289.03649999999999</c:v>
                </c:pt>
                <c:pt idx="40714">
                  <c:v>-289.03449999999998</c:v>
                </c:pt>
                <c:pt idx="40715">
                  <c:v>-289.03249999999997</c:v>
                </c:pt>
                <c:pt idx="40716">
                  <c:v>-289.03049999999996</c:v>
                </c:pt>
                <c:pt idx="40717">
                  <c:v>-289.02850000000001</c:v>
                </c:pt>
                <c:pt idx="40718">
                  <c:v>-289.02649999999994</c:v>
                </c:pt>
                <c:pt idx="40719">
                  <c:v>-289.02449999999999</c:v>
                </c:pt>
                <c:pt idx="40720">
                  <c:v>-289.02249999999998</c:v>
                </c:pt>
                <c:pt idx="40721">
                  <c:v>-289.02049999999997</c:v>
                </c:pt>
                <c:pt idx="40722">
                  <c:v>-289.01849999999996</c:v>
                </c:pt>
                <c:pt idx="40723">
                  <c:v>-289.01649999999995</c:v>
                </c:pt>
                <c:pt idx="40724">
                  <c:v>-289.0145</c:v>
                </c:pt>
                <c:pt idx="40725">
                  <c:v>-289.01249999999999</c:v>
                </c:pt>
                <c:pt idx="40726">
                  <c:v>-289.01049999999998</c:v>
                </c:pt>
                <c:pt idx="40727">
                  <c:v>-289.00849999999997</c:v>
                </c:pt>
                <c:pt idx="40728">
                  <c:v>-289.00649999999996</c:v>
                </c:pt>
                <c:pt idx="40729">
                  <c:v>-289.00450000000001</c:v>
                </c:pt>
                <c:pt idx="40730">
                  <c:v>-289.0025</c:v>
                </c:pt>
                <c:pt idx="40731">
                  <c:v>-289.00049999999999</c:v>
                </c:pt>
                <c:pt idx="40732">
                  <c:v>-288.99849999999998</c:v>
                </c:pt>
                <c:pt idx="40733">
                  <c:v>-288.99649999999997</c:v>
                </c:pt>
                <c:pt idx="40734">
                  <c:v>-288.99449999999996</c:v>
                </c:pt>
                <c:pt idx="40735">
                  <c:v>-288.99249999999995</c:v>
                </c:pt>
                <c:pt idx="40736">
                  <c:v>-288.9905</c:v>
                </c:pt>
                <c:pt idx="40737">
                  <c:v>-288.98849999999999</c:v>
                </c:pt>
                <c:pt idx="40738">
                  <c:v>-288.98649999999998</c:v>
                </c:pt>
                <c:pt idx="40739">
                  <c:v>-288.98449999999997</c:v>
                </c:pt>
                <c:pt idx="40740">
                  <c:v>-288.98249999999996</c:v>
                </c:pt>
                <c:pt idx="40741">
                  <c:v>-288.98050000000001</c:v>
                </c:pt>
                <c:pt idx="40742">
                  <c:v>-288.9785</c:v>
                </c:pt>
                <c:pt idx="40743">
                  <c:v>-288.97649999999999</c:v>
                </c:pt>
                <c:pt idx="40744">
                  <c:v>-288.97449999999998</c:v>
                </c:pt>
                <c:pt idx="40745">
                  <c:v>-288.97249999999997</c:v>
                </c:pt>
                <c:pt idx="40746">
                  <c:v>-288.97049999999996</c:v>
                </c:pt>
                <c:pt idx="40747">
                  <c:v>-288.96849999999995</c:v>
                </c:pt>
                <c:pt idx="40748">
                  <c:v>-288.9665</c:v>
                </c:pt>
                <c:pt idx="40749">
                  <c:v>-288.96449999999999</c:v>
                </c:pt>
                <c:pt idx="40750">
                  <c:v>-288.96249999999998</c:v>
                </c:pt>
                <c:pt idx="40751">
                  <c:v>-288.96049999999997</c:v>
                </c:pt>
                <c:pt idx="40752">
                  <c:v>-288.95849999999996</c:v>
                </c:pt>
                <c:pt idx="40753">
                  <c:v>-288.95650000000001</c:v>
                </c:pt>
                <c:pt idx="40754">
                  <c:v>-288.9545</c:v>
                </c:pt>
                <c:pt idx="40755">
                  <c:v>-288.95249999999999</c:v>
                </c:pt>
                <c:pt idx="40756">
                  <c:v>-288.95049999999998</c:v>
                </c:pt>
                <c:pt idx="40757">
                  <c:v>-288.94849999999997</c:v>
                </c:pt>
                <c:pt idx="40758">
                  <c:v>-288.94649999999996</c:v>
                </c:pt>
                <c:pt idx="40759">
                  <c:v>-288.94449999999995</c:v>
                </c:pt>
                <c:pt idx="40760">
                  <c:v>-288.9425</c:v>
                </c:pt>
                <c:pt idx="40761">
                  <c:v>-288.94049999999999</c:v>
                </c:pt>
                <c:pt idx="40762">
                  <c:v>-288.93849999999998</c:v>
                </c:pt>
                <c:pt idx="40763">
                  <c:v>-288.93649999999997</c:v>
                </c:pt>
                <c:pt idx="40764">
                  <c:v>-288.93449999999996</c:v>
                </c:pt>
                <c:pt idx="40765">
                  <c:v>-288.9325</c:v>
                </c:pt>
                <c:pt idx="40766">
                  <c:v>-288.93049999999999</c:v>
                </c:pt>
                <c:pt idx="40767">
                  <c:v>-288.92849999999999</c:v>
                </c:pt>
                <c:pt idx="40768">
                  <c:v>-288.92649999999998</c:v>
                </c:pt>
                <c:pt idx="40769">
                  <c:v>-288.92449999999997</c:v>
                </c:pt>
                <c:pt idx="40770">
                  <c:v>-288.92249999999996</c:v>
                </c:pt>
                <c:pt idx="40771">
                  <c:v>-288.92049999999995</c:v>
                </c:pt>
                <c:pt idx="40772">
                  <c:v>-288.91849999999999</c:v>
                </c:pt>
                <c:pt idx="40773">
                  <c:v>-288.91649999999998</c:v>
                </c:pt>
                <c:pt idx="40774">
                  <c:v>-288.91449999999998</c:v>
                </c:pt>
                <c:pt idx="40775">
                  <c:v>-288.91249999999997</c:v>
                </c:pt>
                <c:pt idx="40776">
                  <c:v>-288.91049999999996</c:v>
                </c:pt>
                <c:pt idx="40777">
                  <c:v>-288.9085</c:v>
                </c:pt>
                <c:pt idx="40778">
                  <c:v>-288.90649999999999</c:v>
                </c:pt>
                <c:pt idx="40779">
                  <c:v>-288.90449999999998</c:v>
                </c:pt>
                <c:pt idx="40780">
                  <c:v>-288.90249999999997</c:v>
                </c:pt>
                <c:pt idx="40781">
                  <c:v>-288.90049999999997</c:v>
                </c:pt>
                <c:pt idx="40782">
                  <c:v>-288.89850000000001</c:v>
                </c:pt>
                <c:pt idx="40783">
                  <c:v>-288.89649999999995</c:v>
                </c:pt>
                <c:pt idx="40784">
                  <c:v>-288.89449999999999</c:v>
                </c:pt>
                <c:pt idx="40785">
                  <c:v>-288.89249999999998</c:v>
                </c:pt>
                <c:pt idx="40786">
                  <c:v>-288.89049999999997</c:v>
                </c:pt>
                <c:pt idx="40787">
                  <c:v>-288.88849999999996</c:v>
                </c:pt>
                <c:pt idx="40788">
                  <c:v>-288.88649999999996</c:v>
                </c:pt>
                <c:pt idx="40789">
                  <c:v>-288.8845</c:v>
                </c:pt>
                <c:pt idx="40790">
                  <c:v>-288.88249999999999</c:v>
                </c:pt>
                <c:pt idx="40791">
                  <c:v>-288.88049999999998</c:v>
                </c:pt>
                <c:pt idx="40792">
                  <c:v>-288.87849999999997</c:v>
                </c:pt>
                <c:pt idx="40793">
                  <c:v>-288.87649999999996</c:v>
                </c:pt>
                <c:pt idx="40794">
                  <c:v>-288.87450000000001</c:v>
                </c:pt>
                <c:pt idx="40795">
                  <c:v>-288.87249999999995</c:v>
                </c:pt>
                <c:pt idx="40796">
                  <c:v>-288.87049999999999</c:v>
                </c:pt>
                <c:pt idx="40797">
                  <c:v>-288.86849999999998</c:v>
                </c:pt>
                <c:pt idx="40798">
                  <c:v>-288.86649999999997</c:v>
                </c:pt>
                <c:pt idx="40799">
                  <c:v>-288.86449999999996</c:v>
                </c:pt>
                <c:pt idx="40800">
                  <c:v>-288.86249999999995</c:v>
                </c:pt>
                <c:pt idx="40801">
                  <c:v>-288.8605</c:v>
                </c:pt>
                <c:pt idx="40802">
                  <c:v>-288.85849999999999</c:v>
                </c:pt>
                <c:pt idx="40803">
                  <c:v>-288.85649999999998</c:v>
                </c:pt>
                <c:pt idx="40804">
                  <c:v>-288.85449999999997</c:v>
                </c:pt>
                <c:pt idx="40805">
                  <c:v>-288.85249999999996</c:v>
                </c:pt>
                <c:pt idx="40806">
                  <c:v>-288.85050000000001</c:v>
                </c:pt>
                <c:pt idx="40807">
                  <c:v>-288.84849999999994</c:v>
                </c:pt>
                <c:pt idx="40808">
                  <c:v>-288.84649999999999</c:v>
                </c:pt>
                <c:pt idx="40809">
                  <c:v>-288.84449999999998</c:v>
                </c:pt>
                <c:pt idx="40810">
                  <c:v>-288.84249999999997</c:v>
                </c:pt>
                <c:pt idx="40811">
                  <c:v>-288.84049999999996</c:v>
                </c:pt>
                <c:pt idx="40812">
                  <c:v>-288.83849999999995</c:v>
                </c:pt>
                <c:pt idx="40813">
                  <c:v>-288.8365</c:v>
                </c:pt>
                <c:pt idx="40814">
                  <c:v>-288.83449999999999</c:v>
                </c:pt>
                <c:pt idx="40815">
                  <c:v>-288.83249999999998</c:v>
                </c:pt>
                <c:pt idx="40816">
                  <c:v>-288.83049999999997</c:v>
                </c:pt>
                <c:pt idx="40817">
                  <c:v>-288.82849999999996</c:v>
                </c:pt>
                <c:pt idx="40818">
                  <c:v>-288.82650000000001</c:v>
                </c:pt>
                <c:pt idx="40819">
                  <c:v>-288.82449999999994</c:v>
                </c:pt>
                <c:pt idx="40820">
                  <c:v>-288.82249999999999</c:v>
                </c:pt>
                <c:pt idx="40821">
                  <c:v>-288.82049999999998</c:v>
                </c:pt>
                <c:pt idx="40822">
                  <c:v>-288.81849999999997</c:v>
                </c:pt>
                <c:pt idx="40823">
                  <c:v>-288.81649999999996</c:v>
                </c:pt>
                <c:pt idx="40824">
                  <c:v>-288.81449999999995</c:v>
                </c:pt>
                <c:pt idx="40825">
                  <c:v>-288.8125</c:v>
                </c:pt>
                <c:pt idx="40826">
                  <c:v>-288.81049999999999</c:v>
                </c:pt>
                <c:pt idx="40827">
                  <c:v>-288.80849999999998</c:v>
                </c:pt>
                <c:pt idx="40828">
                  <c:v>-288.80649999999997</c:v>
                </c:pt>
                <c:pt idx="40829">
                  <c:v>-288.80449999999996</c:v>
                </c:pt>
                <c:pt idx="40830">
                  <c:v>-288.80250000000001</c:v>
                </c:pt>
                <c:pt idx="40831">
                  <c:v>-288.80049999999994</c:v>
                </c:pt>
                <c:pt idx="40832">
                  <c:v>-288.79849999999999</c:v>
                </c:pt>
                <c:pt idx="40833">
                  <c:v>-288.79649999999998</c:v>
                </c:pt>
                <c:pt idx="40834">
                  <c:v>-288.79449999999997</c:v>
                </c:pt>
                <c:pt idx="40835">
                  <c:v>-288.79249999999996</c:v>
                </c:pt>
                <c:pt idx="40836">
                  <c:v>-288.79049999999995</c:v>
                </c:pt>
                <c:pt idx="40837">
                  <c:v>-288.7885</c:v>
                </c:pt>
                <c:pt idx="40838">
                  <c:v>-288.78649999999999</c:v>
                </c:pt>
                <c:pt idx="40839">
                  <c:v>-288.78449999999998</c:v>
                </c:pt>
                <c:pt idx="40840">
                  <c:v>-288.78249999999997</c:v>
                </c:pt>
                <c:pt idx="40841">
                  <c:v>-288.78049999999996</c:v>
                </c:pt>
                <c:pt idx="40842">
                  <c:v>-288.77850000000001</c:v>
                </c:pt>
                <c:pt idx="40843">
                  <c:v>-288.77649999999994</c:v>
                </c:pt>
                <c:pt idx="40844">
                  <c:v>-288.77449999999999</c:v>
                </c:pt>
                <c:pt idx="40845">
                  <c:v>-288.77249999999998</c:v>
                </c:pt>
                <c:pt idx="40846">
                  <c:v>-288.77049999999997</c:v>
                </c:pt>
                <c:pt idx="40847">
                  <c:v>-288.76849999999996</c:v>
                </c:pt>
                <c:pt idx="40848">
                  <c:v>-288.76649999999995</c:v>
                </c:pt>
                <c:pt idx="40849">
                  <c:v>-288.7645</c:v>
                </c:pt>
                <c:pt idx="40850">
                  <c:v>-288.76249999999999</c:v>
                </c:pt>
                <c:pt idx="40851">
                  <c:v>-288.76049999999998</c:v>
                </c:pt>
                <c:pt idx="40852">
                  <c:v>-288.75849999999997</c:v>
                </c:pt>
                <c:pt idx="40853">
                  <c:v>-288.75649999999996</c:v>
                </c:pt>
                <c:pt idx="40854">
                  <c:v>-288.75450000000001</c:v>
                </c:pt>
                <c:pt idx="40855">
                  <c:v>-288.7525</c:v>
                </c:pt>
                <c:pt idx="40856">
                  <c:v>-288.75049999999999</c:v>
                </c:pt>
                <c:pt idx="40857">
                  <c:v>-288.74849999999998</c:v>
                </c:pt>
                <c:pt idx="40858">
                  <c:v>-288.74649999999997</c:v>
                </c:pt>
                <c:pt idx="40859">
                  <c:v>-288.74449999999996</c:v>
                </c:pt>
                <c:pt idx="40860">
                  <c:v>-288.74249999999995</c:v>
                </c:pt>
                <c:pt idx="40861">
                  <c:v>-288.7405</c:v>
                </c:pt>
                <c:pt idx="40862">
                  <c:v>-288.73849999999999</c:v>
                </c:pt>
                <c:pt idx="40863">
                  <c:v>-288.73649999999998</c:v>
                </c:pt>
                <c:pt idx="40864">
                  <c:v>-288.73449999999997</c:v>
                </c:pt>
                <c:pt idx="40865">
                  <c:v>-288.73249999999996</c:v>
                </c:pt>
                <c:pt idx="40866">
                  <c:v>-288.73050000000001</c:v>
                </c:pt>
                <c:pt idx="40867">
                  <c:v>-288.7285</c:v>
                </c:pt>
                <c:pt idx="40868">
                  <c:v>-288.72649999999999</c:v>
                </c:pt>
                <c:pt idx="40869">
                  <c:v>-288.72449999999998</c:v>
                </c:pt>
                <c:pt idx="40870">
                  <c:v>-288.72249999999997</c:v>
                </c:pt>
                <c:pt idx="40871">
                  <c:v>-288.72049999999996</c:v>
                </c:pt>
                <c:pt idx="40872">
                  <c:v>-288.71849999999995</c:v>
                </c:pt>
                <c:pt idx="40873">
                  <c:v>-288.7165</c:v>
                </c:pt>
                <c:pt idx="40874">
                  <c:v>-288.71449999999999</c:v>
                </c:pt>
                <c:pt idx="40875">
                  <c:v>-288.71249999999998</c:v>
                </c:pt>
                <c:pt idx="40876">
                  <c:v>-288.71049999999997</c:v>
                </c:pt>
                <c:pt idx="40877">
                  <c:v>-288.70849999999996</c:v>
                </c:pt>
                <c:pt idx="40878">
                  <c:v>-288.70650000000001</c:v>
                </c:pt>
                <c:pt idx="40879">
                  <c:v>-288.7045</c:v>
                </c:pt>
                <c:pt idx="40880">
                  <c:v>-288.70249999999999</c:v>
                </c:pt>
                <c:pt idx="40881">
                  <c:v>-288.70049999999998</c:v>
                </c:pt>
                <c:pt idx="40882">
                  <c:v>-288.69849999999997</c:v>
                </c:pt>
                <c:pt idx="40883">
                  <c:v>-288.69649999999996</c:v>
                </c:pt>
                <c:pt idx="40884">
                  <c:v>-288.69449999999995</c:v>
                </c:pt>
                <c:pt idx="40885">
                  <c:v>-288.6925</c:v>
                </c:pt>
                <c:pt idx="40886">
                  <c:v>-288.69049999999999</c:v>
                </c:pt>
                <c:pt idx="40887">
                  <c:v>-288.68849999999998</c:v>
                </c:pt>
                <c:pt idx="40888">
                  <c:v>-288.68649999999997</c:v>
                </c:pt>
                <c:pt idx="40889">
                  <c:v>-288.68449999999996</c:v>
                </c:pt>
                <c:pt idx="40890">
                  <c:v>-288.6825</c:v>
                </c:pt>
                <c:pt idx="40891">
                  <c:v>-288.68049999999999</c:v>
                </c:pt>
                <c:pt idx="40892">
                  <c:v>-288.67849999999999</c:v>
                </c:pt>
                <c:pt idx="40893">
                  <c:v>-288.67649999999998</c:v>
                </c:pt>
                <c:pt idx="40894">
                  <c:v>-288.67449999999997</c:v>
                </c:pt>
                <c:pt idx="40895">
                  <c:v>-288.67249999999996</c:v>
                </c:pt>
                <c:pt idx="40896">
                  <c:v>-288.67049999999995</c:v>
                </c:pt>
                <c:pt idx="40897">
                  <c:v>-288.66849999999999</c:v>
                </c:pt>
                <c:pt idx="40898">
                  <c:v>-288.66649999999998</c:v>
                </c:pt>
                <c:pt idx="40899">
                  <c:v>-288.66449999999998</c:v>
                </c:pt>
                <c:pt idx="40900">
                  <c:v>-288.66249999999997</c:v>
                </c:pt>
                <c:pt idx="40901">
                  <c:v>-288.66049999999996</c:v>
                </c:pt>
                <c:pt idx="40902">
                  <c:v>-288.6585</c:v>
                </c:pt>
                <c:pt idx="40903">
                  <c:v>-288.65649999999999</c:v>
                </c:pt>
                <c:pt idx="40904">
                  <c:v>-288.65449999999998</c:v>
                </c:pt>
                <c:pt idx="40905">
                  <c:v>-288.65249999999997</c:v>
                </c:pt>
                <c:pt idx="40906">
                  <c:v>-288.65049999999997</c:v>
                </c:pt>
                <c:pt idx="40907">
                  <c:v>-288.64850000000001</c:v>
                </c:pt>
                <c:pt idx="40908">
                  <c:v>-288.64649999999995</c:v>
                </c:pt>
                <c:pt idx="40909">
                  <c:v>-288.64449999999999</c:v>
                </c:pt>
                <c:pt idx="40910">
                  <c:v>-288.64249999999998</c:v>
                </c:pt>
                <c:pt idx="40911">
                  <c:v>-288.64049999999997</c:v>
                </c:pt>
                <c:pt idx="40912">
                  <c:v>-288.63849999999996</c:v>
                </c:pt>
                <c:pt idx="40913">
                  <c:v>-288.63649999999996</c:v>
                </c:pt>
                <c:pt idx="40914">
                  <c:v>-288.6345</c:v>
                </c:pt>
                <c:pt idx="40915">
                  <c:v>-288.63249999999999</c:v>
                </c:pt>
                <c:pt idx="40916">
                  <c:v>-288.63049999999998</c:v>
                </c:pt>
                <c:pt idx="40917">
                  <c:v>-288.62849999999997</c:v>
                </c:pt>
                <c:pt idx="40918">
                  <c:v>-288.62649999999996</c:v>
                </c:pt>
                <c:pt idx="40919">
                  <c:v>-288.62450000000001</c:v>
                </c:pt>
                <c:pt idx="40920">
                  <c:v>-288.62249999999995</c:v>
                </c:pt>
                <c:pt idx="40921">
                  <c:v>-288.62049999999999</c:v>
                </c:pt>
                <c:pt idx="40922">
                  <c:v>-288.61849999999998</c:v>
                </c:pt>
                <c:pt idx="40923">
                  <c:v>-288.61649999999997</c:v>
                </c:pt>
                <c:pt idx="40924">
                  <c:v>-288.61449999999996</c:v>
                </c:pt>
                <c:pt idx="40925">
                  <c:v>-288.61249999999995</c:v>
                </c:pt>
                <c:pt idx="40926">
                  <c:v>-288.6105</c:v>
                </c:pt>
                <c:pt idx="40927">
                  <c:v>-288.60849999999999</c:v>
                </c:pt>
                <c:pt idx="40928">
                  <c:v>-288.60649999999998</c:v>
                </c:pt>
                <c:pt idx="40929">
                  <c:v>-288.60449999999997</c:v>
                </c:pt>
                <c:pt idx="40930">
                  <c:v>-288.60249999999996</c:v>
                </c:pt>
                <c:pt idx="40931">
                  <c:v>-288.60050000000001</c:v>
                </c:pt>
                <c:pt idx="40932">
                  <c:v>-288.59849999999994</c:v>
                </c:pt>
                <c:pt idx="40933">
                  <c:v>-288.59649999999999</c:v>
                </c:pt>
                <c:pt idx="40934">
                  <c:v>-288.59449999999998</c:v>
                </c:pt>
                <c:pt idx="40935">
                  <c:v>-288.59249999999997</c:v>
                </c:pt>
                <c:pt idx="40936">
                  <c:v>-288.59049999999996</c:v>
                </c:pt>
                <c:pt idx="40937">
                  <c:v>-288.58849999999995</c:v>
                </c:pt>
                <c:pt idx="40938">
                  <c:v>-288.5865</c:v>
                </c:pt>
                <c:pt idx="40939">
                  <c:v>-288.58449999999999</c:v>
                </c:pt>
                <c:pt idx="40940">
                  <c:v>-288.58249999999998</c:v>
                </c:pt>
                <c:pt idx="40941">
                  <c:v>-288.58049999999997</c:v>
                </c:pt>
                <c:pt idx="40942">
                  <c:v>-288.57849999999996</c:v>
                </c:pt>
                <c:pt idx="40943">
                  <c:v>-288.57650000000001</c:v>
                </c:pt>
                <c:pt idx="40944">
                  <c:v>-288.57449999999994</c:v>
                </c:pt>
                <c:pt idx="40945">
                  <c:v>-288.57249999999999</c:v>
                </c:pt>
                <c:pt idx="40946">
                  <c:v>-288.57049999999998</c:v>
                </c:pt>
                <c:pt idx="40947">
                  <c:v>-288.56849999999997</c:v>
                </c:pt>
                <c:pt idx="40948">
                  <c:v>-288.56649999999996</c:v>
                </c:pt>
                <c:pt idx="40949">
                  <c:v>-288.56449999999995</c:v>
                </c:pt>
                <c:pt idx="40950">
                  <c:v>-288.5625</c:v>
                </c:pt>
                <c:pt idx="40951">
                  <c:v>-288.56049999999999</c:v>
                </c:pt>
                <c:pt idx="40952">
                  <c:v>-288.55849999999998</c:v>
                </c:pt>
                <c:pt idx="40953">
                  <c:v>-288.55649999999997</c:v>
                </c:pt>
                <c:pt idx="40954">
                  <c:v>-288.55449999999996</c:v>
                </c:pt>
                <c:pt idx="40955">
                  <c:v>-288.55250000000001</c:v>
                </c:pt>
                <c:pt idx="40956">
                  <c:v>-288.55049999999994</c:v>
                </c:pt>
                <c:pt idx="40957">
                  <c:v>-288.54849999999999</c:v>
                </c:pt>
                <c:pt idx="40958">
                  <c:v>-288.54649999999998</c:v>
                </c:pt>
                <c:pt idx="40959">
                  <c:v>-288.54449999999997</c:v>
                </c:pt>
                <c:pt idx="40960">
                  <c:v>-288.54249999999996</c:v>
                </c:pt>
                <c:pt idx="40961">
                  <c:v>-288.54049999999995</c:v>
                </c:pt>
                <c:pt idx="40962">
                  <c:v>-288.5385</c:v>
                </c:pt>
                <c:pt idx="40963">
                  <c:v>-288.53649999999999</c:v>
                </c:pt>
                <c:pt idx="40964">
                  <c:v>-288.53449999999998</c:v>
                </c:pt>
                <c:pt idx="40965">
                  <c:v>-288.53249999999997</c:v>
                </c:pt>
                <c:pt idx="40966">
                  <c:v>-288.53049999999996</c:v>
                </c:pt>
                <c:pt idx="40967">
                  <c:v>-288.52850000000001</c:v>
                </c:pt>
                <c:pt idx="40968">
                  <c:v>-288.52649999999994</c:v>
                </c:pt>
                <c:pt idx="40969">
                  <c:v>-288.52449999999999</c:v>
                </c:pt>
                <c:pt idx="40970">
                  <c:v>-288.52249999999998</c:v>
                </c:pt>
                <c:pt idx="40971">
                  <c:v>-288.52049999999997</c:v>
                </c:pt>
                <c:pt idx="40972">
                  <c:v>-288.51849999999996</c:v>
                </c:pt>
                <c:pt idx="40973">
                  <c:v>-288.51649999999995</c:v>
                </c:pt>
                <c:pt idx="40974">
                  <c:v>-288.5145</c:v>
                </c:pt>
                <c:pt idx="40975">
                  <c:v>-288.51249999999999</c:v>
                </c:pt>
                <c:pt idx="40976">
                  <c:v>-288.51049999999998</c:v>
                </c:pt>
                <c:pt idx="40977">
                  <c:v>-288.50849999999997</c:v>
                </c:pt>
                <c:pt idx="40978">
                  <c:v>-288.50649999999996</c:v>
                </c:pt>
                <c:pt idx="40979">
                  <c:v>-288.50450000000001</c:v>
                </c:pt>
                <c:pt idx="40980">
                  <c:v>-288.5025</c:v>
                </c:pt>
                <c:pt idx="40981">
                  <c:v>-288.50049999999999</c:v>
                </c:pt>
                <c:pt idx="40982">
                  <c:v>-288.49849999999998</c:v>
                </c:pt>
                <c:pt idx="40983">
                  <c:v>-288.49649999999997</c:v>
                </c:pt>
                <c:pt idx="40984">
                  <c:v>-288.49449999999996</c:v>
                </c:pt>
                <c:pt idx="40985">
                  <c:v>-288.49249999999995</c:v>
                </c:pt>
                <c:pt idx="40986">
                  <c:v>-288.4905</c:v>
                </c:pt>
                <c:pt idx="40987">
                  <c:v>-288.48849999999999</c:v>
                </c:pt>
                <c:pt idx="40988">
                  <c:v>-288.48649999999998</c:v>
                </c:pt>
                <c:pt idx="40989">
                  <c:v>-288.48449999999997</c:v>
                </c:pt>
                <c:pt idx="40990">
                  <c:v>-288.48249999999996</c:v>
                </c:pt>
                <c:pt idx="40991">
                  <c:v>-288.48050000000001</c:v>
                </c:pt>
                <c:pt idx="40992">
                  <c:v>-288.4785</c:v>
                </c:pt>
                <c:pt idx="40993">
                  <c:v>-288.47649999999999</c:v>
                </c:pt>
                <c:pt idx="40994">
                  <c:v>-288.47449999999998</c:v>
                </c:pt>
                <c:pt idx="40995">
                  <c:v>-288.47249999999997</c:v>
                </c:pt>
                <c:pt idx="40996">
                  <c:v>-288.47049999999996</c:v>
                </c:pt>
                <c:pt idx="40997">
                  <c:v>-288.46849999999995</c:v>
                </c:pt>
                <c:pt idx="40998">
                  <c:v>-288.4665</c:v>
                </c:pt>
                <c:pt idx="40999">
                  <c:v>-288.46449999999999</c:v>
                </c:pt>
                <c:pt idx="41000">
                  <c:v>-288.46249999999998</c:v>
                </c:pt>
                <c:pt idx="41001">
                  <c:v>-288.46049999999997</c:v>
                </c:pt>
                <c:pt idx="41002">
                  <c:v>-288.45849999999996</c:v>
                </c:pt>
                <c:pt idx="41003">
                  <c:v>-288.45650000000001</c:v>
                </c:pt>
                <c:pt idx="41004">
                  <c:v>-288.4545</c:v>
                </c:pt>
                <c:pt idx="41005">
                  <c:v>-288.45249999999999</c:v>
                </c:pt>
                <c:pt idx="41006">
                  <c:v>-288.45049999999998</c:v>
                </c:pt>
                <c:pt idx="41007">
                  <c:v>-288.44849999999997</c:v>
                </c:pt>
                <c:pt idx="41008">
                  <c:v>-288.44649999999996</c:v>
                </c:pt>
                <c:pt idx="41009">
                  <c:v>-288.44449999999995</c:v>
                </c:pt>
                <c:pt idx="41010">
                  <c:v>-288.4425</c:v>
                </c:pt>
                <c:pt idx="41011">
                  <c:v>-288.44049999999999</c:v>
                </c:pt>
                <c:pt idx="41012">
                  <c:v>-288.43849999999998</c:v>
                </c:pt>
                <c:pt idx="41013">
                  <c:v>-288.43649999999997</c:v>
                </c:pt>
                <c:pt idx="41014">
                  <c:v>-288.43449999999996</c:v>
                </c:pt>
                <c:pt idx="41015">
                  <c:v>-288.4325</c:v>
                </c:pt>
                <c:pt idx="41016">
                  <c:v>-288.43049999999999</c:v>
                </c:pt>
                <c:pt idx="41017">
                  <c:v>-288.42849999999999</c:v>
                </c:pt>
                <c:pt idx="41018">
                  <c:v>-288.42649999999998</c:v>
                </c:pt>
                <c:pt idx="41019">
                  <c:v>-288.42449999999997</c:v>
                </c:pt>
                <c:pt idx="41020">
                  <c:v>-288.42249999999996</c:v>
                </c:pt>
                <c:pt idx="41021">
                  <c:v>-288.42049999999995</c:v>
                </c:pt>
                <c:pt idx="41022">
                  <c:v>-288.41849999999999</c:v>
                </c:pt>
                <c:pt idx="41023">
                  <c:v>-288.41649999999998</c:v>
                </c:pt>
                <c:pt idx="41024">
                  <c:v>-288.41449999999998</c:v>
                </c:pt>
                <c:pt idx="41025">
                  <c:v>-288.41249999999997</c:v>
                </c:pt>
                <c:pt idx="41026">
                  <c:v>-288.41049999999996</c:v>
                </c:pt>
                <c:pt idx="41027">
                  <c:v>-288.4085</c:v>
                </c:pt>
                <c:pt idx="41028">
                  <c:v>-288.40649999999999</c:v>
                </c:pt>
                <c:pt idx="41029">
                  <c:v>-288.40449999999998</c:v>
                </c:pt>
                <c:pt idx="41030">
                  <c:v>-288.40249999999997</c:v>
                </c:pt>
                <c:pt idx="41031">
                  <c:v>-288.40049999999997</c:v>
                </c:pt>
                <c:pt idx="41032">
                  <c:v>-288.39850000000001</c:v>
                </c:pt>
                <c:pt idx="41033">
                  <c:v>-288.39649999999995</c:v>
                </c:pt>
                <c:pt idx="41034">
                  <c:v>-288.39449999999999</c:v>
                </c:pt>
                <c:pt idx="41035">
                  <c:v>-288.39249999999998</c:v>
                </c:pt>
                <c:pt idx="41036">
                  <c:v>-288.39049999999997</c:v>
                </c:pt>
                <c:pt idx="41037">
                  <c:v>-288.38849999999996</c:v>
                </c:pt>
                <c:pt idx="41038">
                  <c:v>-288.38649999999996</c:v>
                </c:pt>
                <c:pt idx="41039">
                  <c:v>-288.3845</c:v>
                </c:pt>
                <c:pt idx="41040">
                  <c:v>-288.38249999999999</c:v>
                </c:pt>
                <c:pt idx="41041">
                  <c:v>-288.38049999999998</c:v>
                </c:pt>
                <c:pt idx="41042">
                  <c:v>-288.37849999999997</c:v>
                </c:pt>
                <c:pt idx="41043">
                  <c:v>-288.37649999999996</c:v>
                </c:pt>
                <c:pt idx="41044">
                  <c:v>-288.37450000000001</c:v>
                </c:pt>
                <c:pt idx="41045">
                  <c:v>-288.37249999999995</c:v>
                </c:pt>
                <c:pt idx="41046">
                  <c:v>-288.37049999999999</c:v>
                </c:pt>
                <c:pt idx="41047">
                  <c:v>-288.36849999999998</c:v>
                </c:pt>
                <c:pt idx="41048">
                  <c:v>-288.36649999999997</c:v>
                </c:pt>
                <c:pt idx="41049">
                  <c:v>-288.36449999999996</c:v>
                </c:pt>
                <c:pt idx="41050">
                  <c:v>-288.36249999999995</c:v>
                </c:pt>
                <c:pt idx="41051">
                  <c:v>-288.3605</c:v>
                </c:pt>
                <c:pt idx="41052">
                  <c:v>-288.35849999999999</c:v>
                </c:pt>
                <c:pt idx="41053">
                  <c:v>-288.35649999999998</c:v>
                </c:pt>
                <c:pt idx="41054">
                  <c:v>-288.35449999999997</c:v>
                </c:pt>
                <c:pt idx="41055">
                  <c:v>-288.35249999999996</c:v>
                </c:pt>
                <c:pt idx="41056">
                  <c:v>-288.35050000000001</c:v>
                </c:pt>
                <c:pt idx="41057">
                  <c:v>-288.34849999999994</c:v>
                </c:pt>
                <c:pt idx="41058">
                  <c:v>-288.34649999999999</c:v>
                </c:pt>
                <c:pt idx="41059">
                  <c:v>-288.34449999999998</c:v>
                </c:pt>
                <c:pt idx="41060">
                  <c:v>-288.34249999999997</c:v>
                </c:pt>
                <c:pt idx="41061">
                  <c:v>-288.34049999999996</c:v>
                </c:pt>
                <c:pt idx="41062">
                  <c:v>-288.33849999999995</c:v>
                </c:pt>
                <c:pt idx="41063">
                  <c:v>-288.3365</c:v>
                </c:pt>
                <c:pt idx="41064">
                  <c:v>-288.33449999999999</c:v>
                </c:pt>
                <c:pt idx="41065">
                  <c:v>-288.33249999999998</c:v>
                </c:pt>
                <c:pt idx="41066">
                  <c:v>-288.33049999999997</c:v>
                </c:pt>
                <c:pt idx="41067">
                  <c:v>-288.32849999999996</c:v>
                </c:pt>
                <c:pt idx="41068">
                  <c:v>-288.32650000000001</c:v>
                </c:pt>
                <c:pt idx="41069">
                  <c:v>-288.32449999999994</c:v>
                </c:pt>
                <c:pt idx="41070">
                  <c:v>-288.32249999999999</c:v>
                </c:pt>
                <c:pt idx="41071">
                  <c:v>-288.32049999999998</c:v>
                </c:pt>
                <c:pt idx="41072">
                  <c:v>-288.31849999999997</c:v>
                </c:pt>
                <c:pt idx="41073">
                  <c:v>-288.31649999999996</c:v>
                </c:pt>
                <c:pt idx="41074">
                  <c:v>-288.31449999999995</c:v>
                </c:pt>
                <c:pt idx="41075">
                  <c:v>-288.3125</c:v>
                </c:pt>
                <c:pt idx="41076">
                  <c:v>-288.31049999999999</c:v>
                </c:pt>
                <c:pt idx="41077">
                  <c:v>-288.30849999999998</c:v>
                </c:pt>
                <c:pt idx="41078">
                  <c:v>-288.30649999999997</c:v>
                </c:pt>
                <c:pt idx="41079">
                  <c:v>-288.30449999999996</c:v>
                </c:pt>
                <c:pt idx="41080">
                  <c:v>-288.30250000000001</c:v>
                </c:pt>
                <c:pt idx="41081">
                  <c:v>-288.30049999999994</c:v>
                </c:pt>
                <c:pt idx="41082">
                  <c:v>-288.29849999999999</c:v>
                </c:pt>
                <c:pt idx="41083">
                  <c:v>-288.29649999999998</c:v>
                </c:pt>
                <c:pt idx="41084">
                  <c:v>-288.29449999999997</c:v>
                </c:pt>
                <c:pt idx="41085">
                  <c:v>-288.29249999999996</c:v>
                </c:pt>
                <c:pt idx="41086">
                  <c:v>-288.29049999999995</c:v>
                </c:pt>
                <c:pt idx="41087">
                  <c:v>-288.2885</c:v>
                </c:pt>
                <c:pt idx="41088">
                  <c:v>-288.28649999999999</c:v>
                </c:pt>
                <c:pt idx="41089">
                  <c:v>-288.28449999999998</c:v>
                </c:pt>
                <c:pt idx="41090">
                  <c:v>-288.28249999999997</c:v>
                </c:pt>
                <c:pt idx="41091">
                  <c:v>-288.28049999999996</c:v>
                </c:pt>
                <c:pt idx="41092">
                  <c:v>-288.27850000000001</c:v>
                </c:pt>
                <c:pt idx="41093">
                  <c:v>-288.27649999999994</c:v>
                </c:pt>
                <c:pt idx="41094">
                  <c:v>-288.27449999999999</c:v>
                </c:pt>
                <c:pt idx="41095">
                  <c:v>-288.27249999999998</c:v>
                </c:pt>
                <c:pt idx="41096">
                  <c:v>-288.27049999999997</c:v>
                </c:pt>
                <c:pt idx="41097">
                  <c:v>-288.26849999999996</c:v>
                </c:pt>
                <c:pt idx="41098">
                  <c:v>-288.26649999999995</c:v>
                </c:pt>
                <c:pt idx="41099">
                  <c:v>-288.2645</c:v>
                </c:pt>
                <c:pt idx="41100">
                  <c:v>-288.26249999999999</c:v>
                </c:pt>
                <c:pt idx="41101">
                  <c:v>-288.26049999999998</c:v>
                </c:pt>
                <c:pt idx="41102">
                  <c:v>-288.25849999999997</c:v>
                </c:pt>
                <c:pt idx="41103">
                  <c:v>-288.25649999999996</c:v>
                </c:pt>
                <c:pt idx="41104">
                  <c:v>-288.25450000000001</c:v>
                </c:pt>
                <c:pt idx="41105">
                  <c:v>-288.2525</c:v>
                </c:pt>
                <c:pt idx="41106">
                  <c:v>-288.25049999999999</c:v>
                </c:pt>
                <c:pt idx="41107">
                  <c:v>-288.24849999999998</c:v>
                </c:pt>
                <c:pt idx="41108">
                  <c:v>-288.24649999999997</c:v>
                </c:pt>
                <c:pt idx="41109">
                  <c:v>-288.24449999999996</c:v>
                </c:pt>
                <c:pt idx="41110">
                  <c:v>-288.24249999999995</c:v>
                </c:pt>
                <c:pt idx="41111">
                  <c:v>-288.2405</c:v>
                </c:pt>
                <c:pt idx="41112">
                  <c:v>-288.23849999999999</c:v>
                </c:pt>
                <c:pt idx="41113">
                  <c:v>-288.23649999999998</c:v>
                </c:pt>
                <c:pt idx="41114">
                  <c:v>-288.23449999999997</c:v>
                </c:pt>
                <c:pt idx="41115">
                  <c:v>-288.23249999999996</c:v>
                </c:pt>
                <c:pt idx="41116">
                  <c:v>-288.23050000000001</c:v>
                </c:pt>
                <c:pt idx="41117">
                  <c:v>-288.2285</c:v>
                </c:pt>
                <c:pt idx="41118">
                  <c:v>-288.22649999999999</c:v>
                </c:pt>
                <c:pt idx="41119">
                  <c:v>-288.22449999999998</c:v>
                </c:pt>
                <c:pt idx="41120">
                  <c:v>-288.22249999999997</c:v>
                </c:pt>
                <c:pt idx="41121">
                  <c:v>-288.22049999999996</c:v>
                </c:pt>
                <c:pt idx="41122">
                  <c:v>-288.21849999999995</c:v>
                </c:pt>
                <c:pt idx="41123">
                  <c:v>-288.2165</c:v>
                </c:pt>
                <c:pt idx="41124">
                  <c:v>-288.21449999999999</c:v>
                </c:pt>
                <c:pt idx="41125">
                  <c:v>-288.21249999999998</c:v>
                </c:pt>
                <c:pt idx="41126">
                  <c:v>-288.21049999999997</c:v>
                </c:pt>
                <c:pt idx="41127">
                  <c:v>-288.20849999999996</c:v>
                </c:pt>
                <c:pt idx="41128">
                  <c:v>-288.20650000000001</c:v>
                </c:pt>
                <c:pt idx="41129">
                  <c:v>-288.2045</c:v>
                </c:pt>
                <c:pt idx="41130">
                  <c:v>-288.20249999999999</c:v>
                </c:pt>
                <c:pt idx="41131">
                  <c:v>-288.20049999999998</c:v>
                </c:pt>
                <c:pt idx="41132">
                  <c:v>-288.19849999999997</c:v>
                </c:pt>
                <c:pt idx="41133">
                  <c:v>-288.19649999999996</c:v>
                </c:pt>
                <c:pt idx="41134">
                  <c:v>-288.19449999999995</c:v>
                </c:pt>
                <c:pt idx="41135">
                  <c:v>-288.1925</c:v>
                </c:pt>
                <c:pt idx="41136">
                  <c:v>-288.19049999999999</c:v>
                </c:pt>
                <c:pt idx="41137">
                  <c:v>-288.18849999999998</c:v>
                </c:pt>
                <c:pt idx="41138">
                  <c:v>-288.18649999999997</c:v>
                </c:pt>
                <c:pt idx="41139">
                  <c:v>-288.18449999999996</c:v>
                </c:pt>
                <c:pt idx="41140">
                  <c:v>-288.1825</c:v>
                </c:pt>
                <c:pt idx="41141">
                  <c:v>-288.18049999999999</c:v>
                </c:pt>
                <c:pt idx="41142">
                  <c:v>-288.17849999999999</c:v>
                </c:pt>
                <c:pt idx="41143">
                  <c:v>-288.17649999999998</c:v>
                </c:pt>
                <c:pt idx="41144">
                  <c:v>-288.17449999999997</c:v>
                </c:pt>
                <c:pt idx="41145">
                  <c:v>-288.17249999999996</c:v>
                </c:pt>
                <c:pt idx="41146">
                  <c:v>-288.17049999999995</c:v>
                </c:pt>
                <c:pt idx="41147">
                  <c:v>-288.16849999999999</c:v>
                </c:pt>
                <c:pt idx="41148">
                  <c:v>-288.16649999999998</c:v>
                </c:pt>
                <c:pt idx="41149">
                  <c:v>-288.16449999999998</c:v>
                </c:pt>
                <c:pt idx="41150">
                  <c:v>-288.16249999999997</c:v>
                </c:pt>
                <c:pt idx="41151">
                  <c:v>-288.16049999999996</c:v>
                </c:pt>
                <c:pt idx="41152">
                  <c:v>-288.1585</c:v>
                </c:pt>
                <c:pt idx="41153">
                  <c:v>-288.15649999999999</c:v>
                </c:pt>
                <c:pt idx="41154">
                  <c:v>-288.15449999999998</c:v>
                </c:pt>
                <c:pt idx="41155">
                  <c:v>-288.15249999999997</c:v>
                </c:pt>
                <c:pt idx="41156">
                  <c:v>-288.15049999999997</c:v>
                </c:pt>
                <c:pt idx="41157">
                  <c:v>-288.14850000000001</c:v>
                </c:pt>
                <c:pt idx="41158">
                  <c:v>-288.14649999999995</c:v>
                </c:pt>
                <c:pt idx="41159">
                  <c:v>-288.14449999999999</c:v>
                </c:pt>
                <c:pt idx="41160">
                  <c:v>-288.14249999999998</c:v>
                </c:pt>
                <c:pt idx="41161">
                  <c:v>-288.14049999999997</c:v>
                </c:pt>
                <c:pt idx="41162">
                  <c:v>-288.13849999999996</c:v>
                </c:pt>
                <c:pt idx="41163">
                  <c:v>-288.13649999999996</c:v>
                </c:pt>
                <c:pt idx="41164">
                  <c:v>-288.1345</c:v>
                </c:pt>
                <c:pt idx="41165">
                  <c:v>-288.13249999999999</c:v>
                </c:pt>
                <c:pt idx="41166">
                  <c:v>-288.13049999999998</c:v>
                </c:pt>
                <c:pt idx="41167">
                  <c:v>-288.12849999999997</c:v>
                </c:pt>
                <c:pt idx="41168">
                  <c:v>-288.12649999999996</c:v>
                </c:pt>
                <c:pt idx="41169">
                  <c:v>-288.12450000000001</c:v>
                </c:pt>
                <c:pt idx="41170">
                  <c:v>-288.12249999999995</c:v>
                </c:pt>
                <c:pt idx="41171">
                  <c:v>-288.12049999999999</c:v>
                </c:pt>
                <c:pt idx="41172">
                  <c:v>-288.11849999999998</c:v>
                </c:pt>
                <c:pt idx="41173">
                  <c:v>-288.11649999999997</c:v>
                </c:pt>
                <c:pt idx="41174">
                  <c:v>-288.11449999999996</c:v>
                </c:pt>
                <c:pt idx="41175">
                  <c:v>-288.11249999999995</c:v>
                </c:pt>
                <c:pt idx="41176">
                  <c:v>-288.1105</c:v>
                </c:pt>
                <c:pt idx="41177">
                  <c:v>-288.10849999999999</c:v>
                </c:pt>
                <c:pt idx="41178">
                  <c:v>-288.10649999999998</c:v>
                </c:pt>
                <c:pt idx="41179">
                  <c:v>-288.10449999999997</c:v>
                </c:pt>
                <c:pt idx="41180">
                  <c:v>-288.10249999999996</c:v>
                </c:pt>
                <c:pt idx="41181">
                  <c:v>-288.10050000000001</c:v>
                </c:pt>
                <c:pt idx="41182">
                  <c:v>-288.09849999999994</c:v>
                </c:pt>
                <c:pt idx="41183">
                  <c:v>-288.09649999999999</c:v>
                </c:pt>
                <c:pt idx="41184">
                  <c:v>-288.09449999999998</c:v>
                </c:pt>
                <c:pt idx="41185">
                  <c:v>-288.09249999999997</c:v>
                </c:pt>
                <c:pt idx="41186">
                  <c:v>-288.09049999999996</c:v>
                </c:pt>
                <c:pt idx="41187">
                  <c:v>-288.08849999999995</c:v>
                </c:pt>
                <c:pt idx="41188">
                  <c:v>-288.0865</c:v>
                </c:pt>
                <c:pt idx="41189">
                  <c:v>-288.08449999999999</c:v>
                </c:pt>
                <c:pt idx="41190">
                  <c:v>-288.08249999999998</c:v>
                </c:pt>
                <c:pt idx="41191">
                  <c:v>-288.08049999999997</c:v>
                </c:pt>
                <c:pt idx="41192">
                  <c:v>-288.07849999999996</c:v>
                </c:pt>
                <c:pt idx="41193">
                  <c:v>-288.07650000000001</c:v>
                </c:pt>
                <c:pt idx="41194">
                  <c:v>-288.07449999999994</c:v>
                </c:pt>
                <c:pt idx="41195">
                  <c:v>-288.07249999999999</c:v>
                </c:pt>
                <c:pt idx="41196">
                  <c:v>-288.07049999999998</c:v>
                </c:pt>
                <c:pt idx="41197">
                  <c:v>-288.06849999999997</c:v>
                </c:pt>
                <c:pt idx="41198">
                  <c:v>-288.06649999999996</c:v>
                </c:pt>
                <c:pt idx="41199">
                  <c:v>-288.06449999999995</c:v>
                </c:pt>
                <c:pt idx="41200">
                  <c:v>-288.0625</c:v>
                </c:pt>
                <c:pt idx="41201">
                  <c:v>-288.06049999999999</c:v>
                </c:pt>
                <c:pt idx="41202">
                  <c:v>-288.05849999999998</c:v>
                </c:pt>
                <c:pt idx="41203">
                  <c:v>-288.05649999999997</c:v>
                </c:pt>
                <c:pt idx="41204">
                  <c:v>-288.05449999999996</c:v>
                </c:pt>
                <c:pt idx="41205">
                  <c:v>-288.05250000000001</c:v>
                </c:pt>
                <c:pt idx="41206">
                  <c:v>-288.05049999999994</c:v>
                </c:pt>
                <c:pt idx="41207">
                  <c:v>-288.04849999999999</c:v>
                </c:pt>
                <c:pt idx="41208">
                  <c:v>-288.04649999999998</c:v>
                </c:pt>
                <c:pt idx="41209">
                  <c:v>-288.04449999999997</c:v>
                </c:pt>
                <c:pt idx="41210">
                  <c:v>-288.04249999999996</c:v>
                </c:pt>
                <c:pt idx="41211">
                  <c:v>-288.04049999999995</c:v>
                </c:pt>
                <c:pt idx="41212">
                  <c:v>-288.0385</c:v>
                </c:pt>
                <c:pt idx="41213">
                  <c:v>-288.03649999999999</c:v>
                </c:pt>
                <c:pt idx="41214">
                  <c:v>-288.03449999999998</c:v>
                </c:pt>
                <c:pt idx="41215">
                  <c:v>-288.03249999999997</c:v>
                </c:pt>
                <c:pt idx="41216">
                  <c:v>-288.03049999999996</c:v>
                </c:pt>
                <c:pt idx="41217">
                  <c:v>-288.02850000000001</c:v>
                </c:pt>
                <c:pt idx="41218">
                  <c:v>-288.02649999999994</c:v>
                </c:pt>
                <c:pt idx="41219">
                  <c:v>-288.02449999999999</c:v>
                </c:pt>
                <c:pt idx="41220">
                  <c:v>-288.02249999999998</c:v>
                </c:pt>
                <c:pt idx="41221">
                  <c:v>-288.02049999999997</c:v>
                </c:pt>
                <c:pt idx="41222">
                  <c:v>-288.01849999999996</c:v>
                </c:pt>
                <c:pt idx="41223">
                  <c:v>-288.01649999999995</c:v>
                </c:pt>
                <c:pt idx="41224">
                  <c:v>-288.0145</c:v>
                </c:pt>
                <c:pt idx="41225">
                  <c:v>-288.01249999999999</c:v>
                </c:pt>
                <c:pt idx="41226">
                  <c:v>-288.01049999999998</c:v>
                </c:pt>
                <c:pt idx="41227">
                  <c:v>-288.00849999999997</c:v>
                </c:pt>
                <c:pt idx="41228">
                  <c:v>-288.00649999999996</c:v>
                </c:pt>
                <c:pt idx="41229">
                  <c:v>-288.00450000000001</c:v>
                </c:pt>
                <c:pt idx="41230">
                  <c:v>-288.0025</c:v>
                </c:pt>
                <c:pt idx="41231">
                  <c:v>-288.00049999999999</c:v>
                </c:pt>
                <c:pt idx="41232">
                  <c:v>-287.99849999999998</c:v>
                </c:pt>
                <c:pt idx="41233">
                  <c:v>-287.99649999999997</c:v>
                </c:pt>
                <c:pt idx="41234">
                  <c:v>-287.99449999999996</c:v>
                </c:pt>
                <c:pt idx="41235">
                  <c:v>-287.99249999999995</c:v>
                </c:pt>
                <c:pt idx="41236">
                  <c:v>-287.9905</c:v>
                </c:pt>
                <c:pt idx="41237">
                  <c:v>-287.98849999999999</c:v>
                </c:pt>
                <c:pt idx="41238">
                  <c:v>-287.98649999999998</c:v>
                </c:pt>
                <c:pt idx="41239">
                  <c:v>-287.98449999999997</c:v>
                </c:pt>
                <c:pt idx="41240">
                  <c:v>-287.98249999999996</c:v>
                </c:pt>
                <c:pt idx="41241">
                  <c:v>-287.98050000000001</c:v>
                </c:pt>
                <c:pt idx="41242">
                  <c:v>-287.9785</c:v>
                </c:pt>
                <c:pt idx="41243">
                  <c:v>-287.97649999999999</c:v>
                </c:pt>
                <c:pt idx="41244">
                  <c:v>-287.97449999999998</c:v>
                </c:pt>
                <c:pt idx="41245">
                  <c:v>-287.97249999999997</c:v>
                </c:pt>
                <c:pt idx="41246">
                  <c:v>-287.97049999999996</c:v>
                </c:pt>
                <c:pt idx="41247">
                  <c:v>-287.96849999999995</c:v>
                </c:pt>
                <c:pt idx="41248">
                  <c:v>-287.9665</c:v>
                </c:pt>
                <c:pt idx="41249">
                  <c:v>-287.96449999999999</c:v>
                </c:pt>
                <c:pt idx="41250">
                  <c:v>-287.96249999999998</c:v>
                </c:pt>
                <c:pt idx="41251">
                  <c:v>-287.96049999999997</c:v>
                </c:pt>
                <c:pt idx="41252">
                  <c:v>-287.95849999999996</c:v>
                </c:pt>
                <c:pt idx="41253">
                  <c:v>-287.95650000000001</c:v>
                </c:pt>
                <c:pt idx="41254">
                  <c:v>-287.9545</c:v>
                </c:pt>
                <c:pt idx="41255">
                  <c:v>-287.95249999999999</c:v>
                </c:pt>
                <c:pt idx="41256">
                  <c:v>-287.95049999999998</c:v>
                </c:pt>
                <c:pt idx="41257">
                  <c:v>-287.94849999999997</c:v>
                </c:pt>
                <c:pt idx="41258">
                  <c:v>-287.94649999999996</c:v>
                </c:pt>
                <c:pt idx="41259">
                  <c:v>-287.94449999999995</c:v>
                </c:pt>
                <c:pt idx="41260">
                  <c:v>-287.9425</c:v>
                </c:pt>
                <c:pt idx="41261">
                  <c:v>-287.94049999999999</c:v>
                </c:pt>
                <c:pt idx="41262">
                  <c:v>-287.93849999999998</c:v>
                </c:pt>
                <c:pt idx="41263">
                  <c:v>-287.93649999999997</c:v>
                </c:pt>
                <c:pt idx="41264">
                  <c:v>-287.93449999999996</c:v>
                </c:pt>
                <c:pt idx="41265">
                  <c:v>-287.9325</c:v>
                </c:pt>
                <c:pt idx="41266">
                  <c:v>-287.93049999999999</c:v>
                </c:pt>
                <c:pt idx="41267">
                  <c:v>-287.92849999999999</c:v>
                </c:pt>
                <c:pt idx="41268">
                  <c:v>-287.92649999999998</c:v>
                </c:pt>
                <c:pt idx="41269">
                  <c:v>-287.92449999999997</c:v>
                </c:pt>
                <c:pt idx="41270">
                  <c:v>-287.92249999999996</c:v>
                </c:pt>
                <c:pt idx="41271">
                  <c:v>-287.92049999999995</c:v>
                </c:pt>
                <c:pt idx="41272">
                  <c:v>-287.91849999999999</c:v>
                </c:pt>
                <c:pt idx="41273">
                  <c:v>-287.91649999999998</c:v>
                </c:pt>
                <c:pt idx="41274">
                  <c:v>-287.91449999999998</c:v>
                </c:pt>
                <c:pt idx="41275">
                  <c:v>-287.91249999999997</c:v>
                </c:pt>
                <c:pt idx="41276">
                  <c:v>-287.91049999999996</c:v>
                </c:pt>
                <c:pt idx="41277">
                  <c:v>-287.9085</c:v>
                </c:pt>
                <c:pt idx="41278">
                  <c:v>-287.90649999999999</c:v>
                </c:pt>
                <c:pt idx="41279">
                  <c:v>-287.90449999999998</c:v>
                </c:pt>
                <c:pt idx="41280">
                  <c:v>-287.90249999999997</c:v>
                </c:pt>
                <c:pt idx="41281">
                  <c:v>-287.90049999999997</c:v>
                </c:pt>
                <c:pt idx="41282">
                  <c:v>-287.89850000000001</c:v>
                </c:pt>
                <c:pt idx="41283">
                  <c:v>-287.89649999999995</c:v>
                </c:pt>
                <c:pt idx="41284">
                  <c:v>-287.89449999999999</c:v>
                </c:pt>
                <c:pt idx="41285">
                  <c:v>-287.89249999999998</c:v>
                </c:pt>
                <c:pt idx="41286">
                  <c:v>-287.89049999999997</c:v>
                </c:pt>
                <c:pt idx="41287">
                  <c:v>-287.88849999999996</c:v>
                </c:pt>
                <c:pt idx="41288">
                  <c:v>-287.88649999999996</c:v>
                </c:pt>
                <c:pt idx="41289">
                  <c:v>-287.8845</c:v>
                </c:pt>
                <c:pt idx="41290">
                  <c:v>-287.88249999999999</c:v>
                </c:pt>
                <c:pt idx="41291">
                  <c:v>-287.88049999999998</c:v>
                </c:pt>
                <c:pt idx="41292">
                  <c:v>-287.87849999999997</c:v>
                </c:pt>
                <c:pt idx="41293">
                  <c:v>-287.87649999999996</c:v>
                </c:pt>
                <c:pt idx="41294">
                  <c:v>-287.87450000000001</c:v>
                </c:pt>
                <c:pt idx="41295">
                  <c:v>-287.87249999999995</c:v>
                </c:pt>
                <c:pt idx="41296">
                  <c:v>-287.87049999999999</c:v>
                </c:pt>
                <c:pt idx="41297">
                  <c:v>-287.86849999999998</c:v>
                </c:pt>
                <c:pt idx="41298">
                  <c:v>-287.86649999999997</c:v>
                </c:pt>
                <c:pt idx="41299">
                  <c:v>-287.86449999999996</c:v>
                </c:pt>
                <c:pt idx="41300">
                  <c:v>-287.86249999999995</c:v>
                </c:pt>
                <c:pt idx="41301">
                  <c:v>-287.8605</c:v>
                </c:pt>
                <c:pt idx="41302">
                  <c:v>-287.85849999999999</c:v>
                </c:pt>
                <c:pt idx="41303">
                  <c:v>-287.85649999999998</c:v>
                </c:pt>
                <c:pt idx="41304">
                  <c:v>-287.85449999999997</c:v>
                </c:pt>
                <c:pt idx="41305">
                  <c:v>-287.85249999999996</c:v>
                </c:pt>
                <c:pt idx="41306">
                  <c:v>-287.85050000000001</c:v>
                </c:pt>
                <c:pt idx="41307">
                  <c:v>-287.84849999999994</c:v>
                </c:pt>
                <c:pt idx="41308">
                  <c:v>-287.84649999999999</c:v>
                </c:pt>
                <c:pt idx="41309">
                  <c:v>-287.84449999999998</c:v>
                </c:pt>
                <c:pt idx="41310">
                  <c:v>-287.84249999999997</c:v>
                </c:pt>
                <c:pt idx="41311">
                  <c:v>-287.84049999999996</c:v>
                </c:pt>
                <c:pt idx="41312">
                  <c:v>-287.83849999999995</c:v>
                </c:pt>
                <c:pt idx="41313">
                  <c:v>-287.8365</c:v>
                </c:pt>
                <c:pt idx="41314">
                  <c:v>-287.83449999999999</c:v>
                </c:pt>
                <c:pt idx="41315">
                  <c:v>-287.83249999999998</c:v>
                </c:pt>
                <c:pt idx="41316">
                  <c:v>-287.83049999999997</c:v>
                </c:pt>
                <c:pt idx="41317">
                  <c:v>-287.82849999999996</c:v>
                </c:pt>
                <c:pt idx="41318">
                  <c:v>-287.82650000000001</c:v>
                </c:pt>
                <c:pt idx="41319">
                  <c:v>-287.82449999999994</c:v>
                </c:pt>
                <c:pt idx="41320">
                  <c:v>-287.82249999999999</c:v>
                </c:pt>
                <c:pt idx="41321">
                  <c:v>-287.82049999999998</c:v>
                </c:pt>
                <c:pt idx="41322">
                  <c:v>-287.81849999999997</c:v>
                </c:pt>
                <c:pt idx="41323">
                  <c:v>-287.81649999999996</c:v>
                </c:pt>
                <c:pt idx="41324">
                  <c:v>-287.81449999999995</c:v>
                </c:pt>
                <c:pt idx="41325">
                  <c:v>-287.8125</c:v>
                </c:pt>
                <c:pt idx="41326">
                  <c:v>-287.81049999999999</c:v>
                </c:pt>
                <c:pt idx="41327">
                  <c:v>-287.80849999999998</c:v>
                </c:pt>
                <c:pt idx="41328">
                  <c:v>-287.80649999999997</c:v>
                </c:pt>
                <c:pt idx="41329">
                  <c:v>-287.80449999999996</c:v>
                </c:pt>
                <c:pt idx="41330">
                  <c:v>-287.80250000000001</c:v>
                </c:pt>
                <c:pt idx="41331">
                  <c:v>-287.80049999999994</c:v>
                </c:pt>
                <c:pt idx="41332">
                  <c:v>-287.79849999999999</c:v>
                </c:pt>
                <c:pt idx="41333">
                  <c:v>-287.79649999999998</c:v>
                </c:pt>
                <c:pt idx="41334">
                  <c:v>-287.79449999999997</c:v>
                </c:pt>
                <c:pt idx="41335">
                  <c:v>-287.79249999999996</c:v>
                </c:pt>
                <c:pt idx="41336">
                  <c:v>-287.79049999999995</c:v>
                </c:pt>
                <c:pt idx="41337">
                  <c:v>-287.7885</c:v>
                </c:pt>
                <c:pt idx="41338">
                  <c:v>-287.78649999999999</c:v>
                </c:pt>
                <c:pt idx="41339">
                  <c:v>-287.78449999999998</c:v>
                </c:pt>
                <c:pt idx="41340">
                  <c:v>-287.78249999999997</c:v>
                </c:pt>
                <c:pt idx="41341">
                  <c:v>-287.78049999999996</c:v>
                </c:pt>
                <c:pt idx="41342">
                  <c:v>-287.77850000000001</c:v>
                </c:pt>
                <c:pt idx="41343">
                  <c:v>-287.77649999999994</c:v>
                </c:pt>
                <c:pt idx="41344">
                  <c:v>-287.77449999999999</c:v>
                </c:pt>
                <c:pt idx="41345">
                  <c:v>-287.77249999999998</c:v>
                </c:pt>
                <c:pt idx="41346">
                  <c:v>-287.77049999999997</c:v>
                </c:pt>
                <c:pt idx="41347">
                  <c:v>-287.76849999999996</c:v>
                </c:pt>
                <c:pt idx="41348">
                  <c:v>-287.76649999999995</c:v>
                </c:pt>
                <c:pt idx="41349">
                  <c:v>-287.7645</c:v>
                </c:pt>
                <c:pt idx="41350">
                  <c:v>-287.76249999999999</c:v>
                </c:pt>
                <c:pt idx="41351">
                  <c:v>-287.76049999999998</c:v>
                </c:pt>
                <c:pt idx="41352">
                  <c:v>-287.75849999999997</c:v>
                </c:pt>
                <c:pt idx="41353">
                  <c:v>-287.75649999999996</c:v>
                </c:pt>
                <c:pt idx="41354">
                  <c:v>-287.75450000000001</c:v>
                </c:pt>
                <c:pt idx="41355">
                  <c:v>-287.7525</c:v>
                </c:pt>
                <c:pt idx="41356">
                  <c:v>-287.75049999999999</c:v>
                </c:pt>
                <c:pt idx="41357">
                  <c:v>-287.74849999999998</c:v>
                </c:pt>
                <c:pt idx="41358">
                  <c:v>-287.74649999999997</c:v>
                </c:pt>
                <c:pt idx="41359">
                  <c:v>-287.74449999999996</c:v>
                </c:pt>
                <c:pt idx="41360">
                  <c:v>-287.74249999999995</c:v>
                </c:pt>
                <c:pt idx="41361">
                  <c:v>-287.7405</c:v>
                </c:pt>
                <c:pt idx="41362">
                  <c:v>-287.73849999999999</c:v>
                </c:pt>
                <c:pt idx="41363">
                  <c:v>-287.73649999999998</c:v>
                </c:pt>
                <c:pt idx="41364">
                  <c:v>-287.73449999999997</c:v>
                </c:pt>
                <c:pt idx="41365">
                  <c:v>-287.73249999999996</c:v>
                </c:pt>
                <c:pt idx="41366">
                  <c:v>-287.73050000000001</c:v>
                </c:pt>
                <c:pt idx="41367">
                  <c:v>-287.7285</c:v>
                </c:pt>
                <c:pt idx="41368">
                  <c:v>-287.72649999999999</c:v>
                </c:pt>
                <c:pt idx="41369">
                  <c:v>-287.72449999999998</c:v>
                </c:pt>
                <c:pt idx="41370">
                  <c:v>-287.72249999999997</c:v>
                </c:pt>
                <c:pt idx="41371">
                  <c:v>-287.72049999999996</c:v>
                </c:pt>
                <c:pt idx="41372">
                  <c:v>-287.71849999999995</c:v>
                </c:pt>
                <c:pt idx="41373">
                  <c:v>-287.7165</c:v>
                </c:pt>
                <c:pt idx="41374">
                  <c:v>-287.71449999999999</c:v>
                </c:pt>
                <c:pt idx="41375">
                  <c:v>-287.71249999999998</c:v>
                </c:pt>
                <c:pt idx="41376">
                  <c:v>-287.71049999999997</c:v>
                </c:pt>
                <c:pt idx="41377">
                  <c:v>-287.70849999999996</c:v>
                </c:pt>
                <c:pt idx="41378">
                  <c:v>-287.70650000000001</c:v>
                </c:pt>
                <c:pt idx="41379">
                  <c:v>-287.7045</c:v>
                </c:pt>
                <c:pt idx="41380">
                  <c:v>-287.70249999999999</c:v>
                </c:pt>
                <c:pt idx="41381">
                  <c:v>-287.70049999999998</c:v>
                </c:pt>
                <c:pt idx="41382">
                  <c:v>-287.69849999999997</c:v>
                </c:pt>
                <c:pt idx="41383">
                  <c:v>-287.69649999999996</c:v>
                </c:pt>
                <c:pt idx="41384">
                  <c:v>-287.69449999999995</c:v>
                </c:pt>
                <c:pt idx="41385">
                  <c:v>-287.6925</c:v>
                </c:pt>
                <c:pt idx="41386">
                  <c:v>-287.69049999999999</c:v>
                </c:pt>
                <c:pt idx="41387">
                  <c:v>-287.68849999999998</c:v>
                </c:pt>
                <c:pt idx="41388">
                  <c:v>-287.68649999999997</c:v>
                </c:pt>
                <c:pt idx="41389">
                  <c:v>-287.68449999999996</c:v>
                </c:pt>
                <c:pt idx="41390">
                  <c:v>-287.6825</c:v>
                </c:pt>
                <c:pt idx="41391">
                  <c:v>-287.68049999999999</c:v>
                </c:pt>
                <c:pt idx="41392">
                  <c:v>-287.67849999999999</c:v>
                </c:pt>
                <c:pt idx="41393">
                  <c:v>-287.67649999999998</c:v>
                </c:pt>
                <c:pt idx="41394">
                  <c:v>-287.67449999999997</c:v>
                </c:pt>
                <c:pt idx="41395">
                  <c:v>-287.67249999999996</c:v>
                </c:pt>
                <c:pt idx="41396">
                  <c:v>-287.67049999999995</c:v>
                </c:pt>
                <c:pt idx="41397">
                  <c:v>-287.66849999999999</c:v>
                </c:pt>
                <c:pt idx="41398">
                  <c:v>-287.66649999999998</c:v>
                </c:pt>
                <c:pt idx="41399">
                  <c:v>-287.66449999999998</c:v>
                </c:pt>
                <c:pt idx="41400">
                  <c:v>-287.66249999999997</c:v>
                </c:pt>
                <c:pt idx="41401">
                  <c:v>-287.66049999999996</c:v>
                </c:pt>
                <c:pt idx="41402">
                  <c:v>-287.6585</c:v>
                </c:pt>
                <c:pt idx="41403">
                  <c:v>-287.65649999999999</c:v>
                </c:pt>
                <c:pt idx="41404">
                  <c:v>-287.65449999999998</c:v>
                </c:pt>
                <c:pt idx="41405">
                  <c:v>-287.65249999999997</c:v>
                </c:pt>
                <c:pt idx="41406">
                  <c:v>-287.65049999999997</c:v>
                </c:pt>
                <c:pt idx="41407">
                  <c:v>-287.64850000000001</c:v>
                </c:pt>
                <c:pt idx="41408">
                  <c:v>-287.64649999999995</c:v>
                </c:pt>
                <c:pt idx="41409">
                  <c:v>-287.64449999999999</c:v>
                </c:pt>
                <c:pt idx="41410">
                  <c:v>-287.64249999999998</c:v>
                </c:pt>
                <c:pt idx="41411">
                  <c:v>-287.64049999999997</c:v>
                </c:pt>
                <c:pt idx="41412">
                  <c:v>-287.63849999999996</c:v>
                </c:pt>
                <c:pt idx="41413">
                  <c:v>-287.63649999999996</c:v>
                </c:pt>
                <c:pt idx="41414">
                  <c:v>-287.6345</c:v>
                </c:pt>
                <c:pt idx="41415">
                  <c:v>-287.63249999999999</c:v>
                </c:pt>
                <c:pt idx="41416">
                  <c:v>-287.63049999999998</c:v>
                </c:pt>
                <c:pt idx="41417">
                  <c:v>-287.62849999999997</c:v>
                </c:pt>
                <c:pt idx="41418">
                  <c:v>-287.62649999999996</c:v>
                </c:pt>
                <c:pt idx="41419">
                  <c:v>-287.62450000000001</c:v>
                </c:pt>
                <c:pt idx="41420">
                  <c:v>-287.62249999999995</c:v>
                </c:pt>
                <c:pt idx="41421">
                  <c:v>-287.62049999999999</c:v>
                </c:pt>
                <c:pt idx="41422">
                  <c:v>-287.61849999999998</c:v>
                </c:pt>
                <c:pt idx="41423">
                  <c:v>-287.61649999999997</c:v>
                </c:pt>
                <c:pt idx="41424">
                  <c:v>-287.61449999999996</c:v>
                </c:pt>
                <c:pt idx="41425">
                  <c:v>-287.61249999999995</c:v>
                </c:pt>
                <c:pt idx="41426">
                  <c:v>-287.6105</c:v>
                </c:pt>
                <c:pt idx="41427">
                  <c:v>-287.60849999999999</c:v>
                </c:pt>
                <c:pt idx="41428">
                  <c:v>-287.60649999999998</c:v>
                </c:pt>
                <c:pt idx="41429">
                  <c:v>-287.60449999999997</c:v>
                </c:pt>
                <c:pt idx="41430">
                  <c:v>-287.60249999999996</c:v>
                </c:pt>
                <c:pt idx="41431">
                  <c:v>-287.60050000000001</c:v>
                </c:pt>
                <c:pt idx="41432">
                  <c:v>-287.59849999999994</c:v>
                </c:pt>
                <c:pt idx="41433">
                  <c:v>-287.59649999999999</c:v>
                </c:pt>
                <c:pt idx="41434">
                  <c:v>-287.59449999999998</c:v>
                </c:pt>
                <c:pt idx="41435">
                  <c:v>-287.59249999999997</c:v>
                </c:pt>
                <c:pt idx="41436">
                  <c:v>-287.59049999999996</c:v>
                </c:pt>
                <c:pt idx="41437">
                  <c:v>-287.58849999999995</c:v>
                </c:pt>
                <c:pt idx="41438">
                  <c:v>-287.5865</c:v>
                </c:pt>
                <c:pt idx="41439">
                  <c:v>-287.58449999999999</c:v>
                </c:pt>
                <c:pt idx="41440">
                  <c:v>-287.58249999999998</c:v>
                </c:pt>
                <c:pt idx="41441">
                  <c:v>-287.58049999999997</c:v>
                </c:pt>
                <c:pt idx="41442">
                  <c:v>-287.57849999999996</c:v>
                </c:pt>
                <c:pt idx="41443">
                  <c:v>-287.57650000000001</c:v>
                </c:pt>
                <c:pt idx="41444">
                  <c:v>-287.57449999999994</c:v>
                </c:pt>
                <c:pt idx="41445">
                  <c:v>-287.57249999999999</c:v>
                </c:pt>
                <c:pt idx="41446">
                  <c:v>-287.57049999999998</c:v>
                </c:pt>
                <c:pt idx="41447">
                  <c:v>-287.56849999999997</c:v>
                </c:pt>
                <c:pt idx="41448">
                  <c:v>-287.56649999999996</c:v>
                </c:pt>
                <c:pt idx="41449">
                  <c:v>-287.56449999999995</c:v>
                </c:pt>
                <c:pt idx="41450">
                  <c:v>-287.5625</c:v>
                </c:pt>
                <c:pt idx="41451">
                  <c:v>-287.56049999999999</c:v>
                </c:pt>
                <c:pt idx="41452">
                  <c:v>-287.55849999999998</c:v>
                </c:pt>
                <c:pt idx="41453">
                  <c:v>-287.55649999999997</c:v>
                </c:pt>
                <c:pt idx="41454">
                  <c:v>-287.55449999999996</c:v>
                </c:pt>
                <c:pt idx="41455">
                  <c:v>-287.55250000000001</c:v>
                </c:pt>
                <c:pt idx="41456">
                  <c:v>-287.55049999999994</c:v>
                </c:pt>
                <c:pt idx="41457">
                  <c:v>-287.54849999999999</c:v>
                </c:pt>
                <c:pt idx="41458">
                  <c:v>-287.54649999999998</c:v>
                </c:pt>
                <c:pt idx="41459">
                  <c:v>-287.54449999999997</c:v>
                </c:pt>
                <c:pt idx="41460">
                  <c:v>-287.54249999999996</c:v>
                </c:pt>
                <c:pt idx="41461">
                  <c:v>-287.54049999999995</c:v>
                </c:pt>
                <c:pt idx="41462">
                  <c:v>-287.5385</c:v>
                </c:pt>
                <c:pt idx="41463">
                  <c:v>-287.53649999999999</c:v>
                </c:pt>
                <c:pt idx="41464">
                  <c:v>-287.53449999999998</c:v>
                </c:pt>
                <c:pt idx="41465">
                  <c:v>-287.53249999999997</c:v>
                </c:pt>
                <c:pt idx="41466">
                  <c:v>-287.53049999999996</c:v>
                </c:pt>
                <c:pt idx="41467">
                  <c:v>-287.52850000000001</c:v>
                </c:pt>
                <c:pt idx="41468">
                  <c:v>-287.52649999999994</c:v>
                </c:pt>
                <c:pt idx="41469">
                  <c:v>-287.52449999999999</c:v>
                </c:pt>
                <c:pt idx="41470">
                  <c:v>-287.52249999999998</c:v>
                </c:pt>
                <c:pt idx="41471">
                  <c:v>-287.52049999999997</c:v>
                </c:pt>
                <c:pt idx="41472">
                  <c:v>-287.51849999999996</c:v>
                </c:pt>
                <c:pt idx="41473">
                  <c:v>-287.51649999999995</c:v>
                </c:pt>
                <c:pt idx="41474">
                  <c:v>-287.5145</c:v>
                </c:pt>
                <c:pt idx="41475">
                  <c:v>-287.51249999999999</c:v>
                </c:pt>
                <c:pt idx="41476">
                  <c:v>-287.51049999999998</c:v>
                </c:pt>
                <c:pt idx="41477">
                  <c:v>-287.50849999999997</c:v>
                </c:pt>
                <c:pt idx="41478">
                  <c:v>-287.50649999999996</c:v>
                </c:pt>
                <c:pt idx="41479">
                  <c:v>-287.50450000000001</c:v>
                </c:pt>
                <c:pt idx="41480">
                  <c:v>-287.5025</c:v>
                </c:pt>
                <c:pt idx="41481">
                  <c:v>-287.50049999999999</c:v>
                </c:pt>
                <c:pt idx="41482">
                  <c:v>-287.49849999999998</c:v>
                </c:pt>
                <c:pt idx="41483">
                  <c:v>-287.49649999999997</c:v>
                </c:pt>
                <c:pt idx="41484">
                  <c:v>-287.49449999999996</c:v>
                </c:pt>
                <c:pt idx="41485">
                  <c:v>-287.49249999999995</c:v>
                </c:pt>
                <c:pt idx="41486">
                  <c:v>-287.4905</c:v>
                </c:pt>
                <c:pt idx="41487">
                  <c:v>-287.48849999999999</c:v>
                </c:pt>
                <c:pt idx="41488">
                  <c:v>-287.48649999999998</c:v>
                </c:pt>
                <c:pt idx="41489">
                  <c:v>-287.48449999999997</c:v>
                </c:pt>
                <c:pt idx="41490">
                  <c:v>-287.48249999999996</c:v>
                </c:pt>
                <c:pt idx="41491">
                  <c:v>-287.48050000000001</c:v>
                </c:pt>
                <c:pt idx="41492">
                  <c:v>-287.4785</c:v>
                </c:pt>
                <c:pt idx="41493">
                  <c:v>-287.47649999999999</c:v>
                </c:pt>
                <c:pt idx="41494">
                  <c:v>-287.47449999999998</c:v>
                </c:pt>
                <c:pt idx="41495">
                  <c:v>-287.47249999999997</c:v>
                </c:pt>
                <c:pt idx="41496">
                  <c:v>-287.47049999999996</c:v>
                </c:pt>
                <c:pt idx="41497">
                  <c:v>-287.46849999999995</c:v>
                </c:pt>
                <c:pt idx="41498">
                  <c:v>-287.4665</c:v>
                </c:pt>
                <c:pt idx="41499">
                  <c:v>-287.46449999999999</c:v>
                </c:pt>
                <c:pt idx="41500">
                  <c:v>-287.46249999999998</c:v>
                </c:pt>
                <c:pt idx="41501">
                  <c:v>-287.46049999999997</c:v>
                </c:pt>
                <c:pt idx="41502">
                  <c:v>-287.45849999999996</c:v>
                </c:pt>
                <c:pt idx="41503">
                  <c:v>-287.45650000000001</c:v>
                </c:pt>
                <c:pt idx="41504">
                  <c:v>-287.4545</c:v>
                </c:pt>
                <c:pt idx="41505">
                  <c:v>-287.45249999999999</c:v>
                </c:pt>
                <c:pt idx="41506">
                  <c:v>-287.45049999999998</c:v>
                </c:pt>
                <c:pt idx="41507">
                  <c:v>-287.44849999999997</c:v>
                </c:pt>
                <c:pt idx="41508">
                  <c:v>-287.44649999999996</c:v>
                </c:pt>
                <c:pt idx="41509">
                  <c:v>-287.44449999999995</c:v>
                </c:pt>
                <c:pt idx="41510">
                  <c:v>-287.4425</c:v>
                </c:pt>
                <c:pt idx="41511">
                  <c:v>-287.44049999999999</c:v>
                </c:pt>
                <c:pt idx="41512">
                  <c:v>-287.43849999999998</c:v>
                </c:pt>
                <c:pt idx="41513">
                  <c:v>-287.43649999999997</c:v>
                </c:pt>
                <c:pt idx="41514">
                  <c:v>-287.43449999999996</c:v>
                </c:pt>
                <c:pt idx="41515">
                  <c:v>-287.4325</c:v>
                </c:pt>
                <c:pt idx="41516">
                  <c:v>-287.43049999999999</c:v>
                </c:pt>
                <c:pt idx="41517">
                  <c:v>-287.42849999999999</c:v>
                </c:pt>
                <c:pt idx="41518">
                  <c:v>-287.42649999999998</c:v>
                </c:pt>
                <c:pt idx="41519">
                  <c:v>-287.42449999999997</c:v>
                </c:pt>
                <c:pt idx="41520">
                  <c:v>-287.42249999999996</c:v>
                </c:pt>
                <c:pt idx="41521">
                  <c:v>-287.42049999999995</c:v>
                </c:pt>
                <c:pt idx="41522">
                  <c:v>-287.41849999999999</c:v>
                </c:pt>
                <c:pt idx="41523">
                  <c:v>-287.41649999999998</c:v>
                </c:pt>
                <c:pt idx="41524">
                  <c:v>-287.41449999999998</c:v>
                </c:pt>
                <c:pt idx="41525">
                  <c:v>-287.41249999999997</c:v>
                </c:pt>
                <c:pt idx="41526">
                  <c:v>-287.41049999999996</c:v>
                </c:pt>
                <c:pt idx="41527">
                  <c:v>-287.4085</c:v>
                </c:pt>
                <c:pt idx="41528">
                  <c:v>-287.40649999999999</c:v>
                </c:pt>
                <c:pt idx="41529">
                  <c:v>-287.40449999999998</c:v>
                </c:pt>
                <c:pt idx="41530">
                  <c:v>-287.40249999999997</c:v>
                </c:pt>
                <c:pt idx="41531">
                  <c:v>-287.40049999999997</c:v>
                </c:pt>
                <c:pt idx="41532">
                  <c:v>-287.39850000000001</c:v>
                </c:pt>
                <c:pt idx="41533">
                  <c:v>-287.39649999999995</c:v>
                </c:pt>
                <c:pt idx="41534">
                  <c:v>-287.39449999999999</c:v>
                </c:pt>
                <c:pt idx="41535">
                  <c:v>-287.39249999999998</c:v>
                </c:pt>
                <c:pt idx="41536">
                  <c:v>-287.39049999999997</c:v>
                </c:pt>
                <c:pt idx="41537">
                  <c:v>-287.38849999999996</c:v>
                </c:pt>
                <c:pt idx="41538">
                  <c:v>-287.38649999999996</c:v>
                </c:pt>
                <c:pt idx="41539">
                  <c:v>-287.3845</c:v>
                </c:pt>
                <c:pt idx="41540">
                  <c:v>-287.38249999999999</c:v>
                </c:pt>
                <c:pt idx="41541">
                  <c:v>-287.38049999999998</c:v>
                </c:pt>
                <c:pt idx="41542">
                  <c:v>-287.37849999999997</c:v>
                </c:pt>
                <c:pt idx="41543">
                  <c:v>-287.37649999999996</c:v>
                </c:pt>
                <c:pt idx="41544">
                  <c:v>-287.37450000000001</c:v>
                </c:pt>
                <c:pt idx="41545">
                  <c:v>-287.37249999999995</c:v>
                </c:pt>
                <c:pt idx="41546">
                  <c:v>-287.37049999999999</c:v>
                </c:pt>
                <c:pt idx="41547">
                  <c:v>-287.36849999999998</c:v>
                </c:pt>
                <c:pt idx="41548">
                  <c:v>-287.36649999999997</c:v>
                </c:pt>
                <c:pt idx="41549">
                  <c:v>-287.36449999999996</c:v>
                </c:pt>
                <c:pt idx="41550">
                  <c:v>-287.36249999999995</c:v>
                </c:pt>
                <c:pt idx="41551">
                  <c:v>-287.3605</c:v>
                </c:pt>
                <c:pt idx="41552">
                  <c:v>-287.35849999999999</c:v>
                </c:pt>
                <c:pt idx="41553">
                  <c:v>-287.35649999999998</c:v>
                </c:pt>
                <c:pt idx="41554">
                  <c:v>-287.35449999999997</c:v>
                </c:pt>
                <c:pt idx="41555">
                  <c:v>-287.35249999999996</c:v>
                </c:pt>
                <c:pt idx="41556">
                  <c:v>-287.35050000000001</c:v>
                </c:pt>
                <c:pt idx="41557">
                  <c:v>-287.34849999999994</c:v>
                </c:pt>
                <c:pt idx="41558">
                  <c:v>-287.34649999999999</c:v>
                </c:pt>
                <c:pt idx="41559">
                  <c:v>-287.34449999999998</c:v>
                </c:pt>
                <c:pt idx="41560">
                  <c:v>-287.34249999999997</c:v>
                </c:pt>
                <c:pt idx="41561">
                  <c:v>-287.34049999999996</c:v>
                </c:pt>
                <c:pt idx="41562">
                  <c:v>-287.33849999999995</c:v>
                </c:pt>
                <c:pt idx="41563">
                  <c:v>-287.3365</c:v>
                </c:pt>
                <c:pt idx="41564">
                  <c:v>-287.33449999999999</c:v>
                </c:pt>
                <c:pt idx="41565">
                  <c:v>-287.33249999999998</c:v>
                </c:pt>
                <c:pt idx="41566">
                  <c:v>-287.33049999999997</c:v>
                </c:pt>
                <c:pt idx="41567">
                  <c:v>-287.32849999999996</c:v>
                </c:pt>
                <c:pt idx="41568">
                  <c:v>-287.32650000000001</c:v>
                </c:pt>
                <c:pt idx="41569">
                  <c:v>-287.32449999999994</c:v>
                </c:pt>
                <c:pt idx="41570">
                  <c:v>-287.32249999999999</c:v>
                </c:pt>
                <c:pt idx="41571">
                  <c:v>-287.32049999999998</c:v>
                </c:pt>
                <c:pt idx="41572">
                  <c:v>-287.31849999999997</c:v>
                </c:pt>
                <c:pt idx="41573">
                  <c:v>-287.31649999999996</c:v>
                </c:pt>
                <c:pt idx="41574">
                  <c:v>-287.31449999999995</c:v>
                </c:pt>
                <c:pt idx="41575">
                  <c:v>-287.3125</c:v>
                </c:pt>
                <c:pt idx="41576">
                  <c:v>-287.31049999999999</c:v>
                </c:pt>
                <c:pt idx="41577">
                  <c:v>-287.30849999999998</c:v>
                </c:pt>
                <c:pt idx="41578">
                  <c:v>-287.30649999999997</c:v>
                </c:pt>
                <c:pt idx="41579">
                  <c:v>-287.30449999999996</c:v>
                </c:pt>
                <c:pt idx="41580">
                  <c:v>-287.30250000000001</c:v>
                </c:pt>
                <c:pt idx="41581">
                  <c:v>-287.30049999999994</c:v>
                </c:pt>
                <c:pt idx="41582">
                  <c:v>-287.29849999999999</c:v>
                </c:pt>
                <c:pt idx="41583">
                  <c:v>-287.29649999999998</c:v>
                </c:pt>
                <c:pt idx="41584">
                  <c:v>-287.29449999999997</c:v>
                </c:pt>
                <c:pt idx="41585">
                  <c:v>-287.29249999999996</c:v>
                </c:pt>
                <c:pt idx="41586">
                  <c:v>-287.29049999999995</c:v>
                </c:pt>
                <c:pt idx="41587">
                  <c:v>-287.2885</c:v>
                </c:pt>
                <c:pt idx="41588">
                  <c:v>-287.28649999999999</c:v>
                </c:pt>
                <c:pt idx="41589">
                  <c:v>-287.28449999999998</c:v>
                </c:pt>
                <c:pt idx="41590">
                  <c:v>-287.28249999999997</c:v>
                </c:pt>
                <c:pt idx="41591">
                  <c:v>-287.28049999999996</c:v>
                </c:pt>
                <c:pt idx="41592">
                  <c:v>-287.27850000000001</c:v>
                </c:pt>
                <c:pt idx="41593">
                  <c:v>-287.27649999999994</c:v>
                </c:pt>
                <c:pt idx="41594">
                  <c:v>-287.27449999999999</c:v>
                </c:pt>
                <c:pt idx="41595">
                  <c:v>-287.27249999999998</c:v>
                </c:pt>
                <c:pt idx="41596">
                  <c:v>-287.27049999999997</c:v>
                </c:pt>
                <c:pt idx="41597">
                  <c:v>-287.26849999999996</c:v>
                </c:pt>
                <c:pt idx="41598">
                  <c:v>-287.26649999999995</c:v>
                </c:pt>
                <c:pt idx="41599">
                  <c:v>-287.2645</c:v>
                </c:pt>
                <c:pt idx="41600">
                  <c:v>-287.26249999999999</c:v>
                </c:pt>
                <c:pt idx="41601">
                  <c:v>-287.26049999999998</c:v>
                </c:pt>
                <c:pt idx="41602">
                  <c:v>-287.25849999999997</c:v>
                </c:pt>
                <c:pt idx="41603">
                  <c:v>-287.25649999999996</c:v>
                </c:pt>
                <c:pt idx="41604">
                  <c:v>-287.25450000000001</c:v>
                </c:pt>
                <c:pt idx="41605">
                  <c:v>-287.2525</c:v>
                </c:pt>
                <c:pt idx="41606">
                  <c:v>-287.25049999999999</c:v>
                </c:pt>
                <c:pt idx="41607">
                  <c:v>-287.24849999999998</c:v>
                </c:pt>
                <c:pt idx="41608">
                  <c:v>-287.24649999999997</c:v>
                </c:pt>
                <c:pt idx="41609">
                  <c:v>-287.24449999999996</c:v>
                </c:pt>
                <c:pt idx="41610">
                  <c:v>-287.24249999999995</c:v>
                </c:pt>
                <c:pt idx="41611">
                  <c:v>-287.2405</c:v>
                </c:pt>
                <c:pt idx="41612">
                  <c:v>-287.23849999999999</c:v>
                </c:pt>
                <c:pt idx="41613">
                  <c:v>-287.23649999999998</c:v>
                </c:pt>
                <c:pt idx="41614">
                  <c:v>-287.23449999999997</c:v>
                </c:pt>
                <c:pt idx="41615">
                  <c:v>-287.23249999999996</c:v>
                </c:pt>
                <c:pt idx="41616">
                  <c:v>-287.23050000000001</c:v>
                </c:pt>
                <c:pt idx="41617">
                  <c:v>-287.2285</c:v>
                </c:pt>
                <c:pt idx="41618">
                  <c:v>-287.22649999999999</c:v>
                </c:pt>
                <c:pt idx="41619">
                  <c:v>-287.22449999999998</c:v>
                </c:pt>
                <c:pt idx="41620">
                  <c:v>-287.22249999999997</c:v>
                </c:pt>
                <c:pt idx="41621">
                  <c:v>-287.22049999999996</c:v>
                </c:pt>
                <c:pt idx="41622">
                  <c:v>-287.21849999999995</c:v>
                </c:pt>
                <c:pt idx="41623">
                  <c:v>-287.2165</c:v>
                </c:pt>
                <c:pt idx="41624">
                  <c:v>-287.21449999999999</c:v>
                </c:pt>
                <c:pt idx="41625">
                  <c:v>-287.21249999999998</c:v>
                </c:pt>
                <c:pt idx="41626">
                  <c:v>-287.21049999999997</c:v>
                </c:pt>
                <c:pt idx="41627">
                  <c:v>-287.20849999999996</c:v>
                </c:pt>
                <c:pt idx="41628">
                  <c:v>-287.20650000000001</c:v>
                </c:pt>
                <c:pt idx="41629">
                  <c:v>-287.2045</c:v>
                </c:pt>
                <c:pt idx="41630">
                  <c:v>-287.20249999999999</c:v>
                </c:pt>
                <c:pt idx="41631">
                  <c:v>-287.20049999999998</c:v>
                </c:pt>
                <c:pt idx="41632">
                  <c:v>-287.19849999999997</c:v>
                </c:pt>
                <c:pt idx="41633">
                  <c:v>-287.19649999999996</c:v>
                </c:pt>
                <c:pt idx="41634">
                  <c:v>-287.19449999999995</c:v>
                </c:pt>
                <c:pt idx="41635">
                  <c:v>-287.1925</c:v>
                </c:pt>
                <c:pt idx="41636">
                  <c:v>-287.19049999999999</c:v>
                </c:pt>
                <c:pt idx="41637">
                  <c:v>-287.18849999999998</c:v>
                </c:pt>
                <c:pt idx="41638">
                  <c:v>-287.18649999999997</c:v>
                </c:pt>
                <c:pt idx="41639">
                  <c:v>-287.18449999999996</c:v>
                </c:pt>
                <c:pt idx="41640">
                  <c:v>-287.1825</c:v>
                </c:pt>
                <c:pt idx="41641">
                  <c:v>-287.18049999999999</c:v>
                </c:pt>
                <c:pt idx="41642">
                  <c:v>-287.17849999999999</c:v>
                </c:pt>
                <c:pt idx="41643">
                  <c:v>-287.17649999999998</c:v>
                </c:pt>
                <c:pt idx="41644">
                  <c:v>-287.17449999999997</c:v>
                </c:pt>
                <c:pt idx="41645">
                  <c:v>-287.17249999999996</c:v>
                </c:pt>
                <c:pt idx="41646">
                  <c:v>-287.17049999999995</c:v>
                </c:pt>
                <c:pt idx="41647">
                  <c:v>-287.16849999999999</c:v>
                </c:pt>
                <c:pt idx="41648">
                  <c:v>-287.16649999999998</c:v>
                </c:pt>
                <c:pt idx="41649">
                  <c:v>-287.16449999999998</c:v>
                </c:pt>
                <c:pt idx="41650">
                  <c:v>-287.16249999999997</c:v>
                </c:pt>
                <c:pt idx="41651">
                  <c:v>-287.16049999999996</c:v>
                </c:pt>
                <c:pt idx="41652">
                  <c:v>-287.1585</c:v>
                </c:pt>
                <c:pt idx="41653">
                  <c:v>-287.15649999999999</c:v>
                </c:pt>
                <c:pt idx="41654">
                  <c:v>-287.15449999999998</c:v>
                </c:pt>
                <c:pt idx="41655">
                  <c:v>-287.15249999999997</c:v>
                </c:pt>
                <c:pt idx="41656">
                  <c:v>-287.15049999999997</c:v>
                </c:pt>
                <c:pt idx="41657">
                  <c:v>-287.14850000000001</c:v>
                </c:pt>
                <c:pt idx="41658">
                  <c:v>-287.14649999999995</c:v>
                </c:pt>
                <c:pt idx="41659">
                  <c:v>-287.14449999999999</c:v>
                </c:pt>
                <c:pt idx="41660">
                  <c:v>-287.14249999999998</c:v>
                </c:pt>
                <c:pt idx="41661">
                  <c:v>-287.14049999999997</c:v>
                </c:pt>
                <c:pt idx="41662">
                  <c:v>-287.13849999999996</c:v>
                </c:pt>
                <c:pt idx="41663">
                  <c:v>-287.13649999999996</c:v>
                </c:pt>
                <c:pt idx="41664">
                  <c:v>-287.1345</c:v>
                </c:pt>
                <c:pt idx="41665">
                  <c:v>-287.13249999999999</c:v>
                </c:pt>
                <c:pt idx="41666">
                  <c:v>-287.13049999999998</c:v>
                </c:pt>
                <c:pt idx="41667">
                  <c:v>-287.12849999999997</c:v>
                </c:pt>
                <c:pt idx="41668">
                  <c:v>-287.12649999999996</c:v>
                </c:pt>
                <c:pt idx="41669">
                  <c:v>-287.12450000000001</c:v>
                </c:pt>
                <c:pt idx="41670">
                  <c:v>-287.12249999999995</c:v>
                </c:pt>
                <c:pt idx="41671">
                  <c:v>-287.12049999999999</c:v>
                </c:pt>
                <c:pt idx="41672">
                  <c:v>-287.11849999999998</c:v>
                </c:pt>
                <c:pt idx="41673">
                  <c:v>-287.11649999999997</c:v>
                </c:pt>
                <c:pt idx="41674">
                  <c:v>-287.11449999999996</c:v>
                </c:pt>
                <c:pt idx="41675">
                  <c:v>-287.11249999999995</c:v>
                </c:pt>
                <c:pt idx="41676">
                  <c:v>-287.1105</c:v>
                </c:pt>
                <c:pt idx="41677">
                  <c:v>-287.10849999999999</c:v>
                </c:pt>
                <c:pt idx="41678">
                  <c:v>-287.10649999999998</c:v>
                </c:pt>
                <c:pt idx="41679">
                  <c:v>-287.10449999999997</c:v>
                </c:pt>
                <c:pt idx="41680">
                  <c:v>-287.10249999999996</c:v>
                </c:pt>
                <c:pt idx="41681">
                  <c:v>-287.10050000000001</c:v>
                </c:pt>
                <c:pt idx="41682">
                  <c:v>-287.09849999999994</c:v>
                </c:pt>
                <c:pt idx="41683">
                  <c:v>-287.09649999999999</c:v>
                </c:pt>
                <c:pt idx="41684">
                  <c:v>-287.09449999999998</c:v>
                </c:pt>
                <c:pt idx="41685">
                  <c:v>-287.09249999999997</c:v>
                </c:pt>
                <c:pt idx="41686">
                  <c:v>-287.09049999999996</c:v>
                </c:pt>
                <c:pt idx="41687">
                  <c:v>-287.08849999999995</c:v>
                </c:pt>
                <c:pt idx="41688">
                  <c:v>-287.0865</c:v>
                </c:pt>
                <c:pt idx="41689">
                  <c:v>-287.08449999999999</c:v>
                </c:pt>
                <c:pt idx="41690">
                  <c:v>-287.08249999999998</c:v>
                </c:pt>
                <c:pt idx="41691">
                  <c:v>-287.08049999999997</c:v>
                </c:pt>
                <c:pt idx="41692">
                  <c:v>-287.07849999999996</c:v>
                </c:pt>
                <c:pt idx="41693">
                  <c:v>-287.07650000000001</c:v>
                </c:pt>
                <c:pt idx="41694">
                  <c:v>-287.07449999999994</c:v>
                </c:pt>
                <c:pt idx="41695">
                  <c:v>-287.07249999999999</c:v>
                </c:pt>
                <c:pt idx="41696">
                  <c:v>-287.07049999999998</c:v>
                </c:pt>
                <c:pt idx="41697">
                  <c:v>-287.06849999999997</c:v>
                </c:pt>
                <c:pt idx="41698">
                  <c:v>-287.06649999999996</c:v>
                </c:pt>
                <c:pt idx="41699">
                  <c:v>-287.06449999999995</c:v>
                </c:pt>
                <c:pt idx="41700">
                  <c:v>-287.0625</c:v>
                </c:pt>
                <c:pt idx="41701">
                  <c:v>-287.06049999999999</c:v>
                </c:pt>
                <c:pt idx="41702">
                  <c:v>-287.05849999999998</c:v>
                </c:pt>
                <c:pt idx="41703">
                  <c:v>-287.05649999999997</c:v>
                </c:pt>
                <c:pt idx="41704">
                  <c:v>-287.05449999999996</c:v>
                </c:pt>
                <c:pt idx="41705">
                  <c:v>-287.05250000000001</c:v>
                </c:pt>
                <c:pt idx="41706">
                  <c:v>-287.05049999999994</c:v>
                </c:pt>
                <c:pt idx="41707">
                  <c:v>-287.04849999999999</c:v>
                </c:pt>
                <c:pt idx="41708">
                  <c:v>-287.04649999999998</c:v>
                </c:pt>
                <c:pt idx="41709">
                  <c:v>-287.04449999999997</c:v>
                </c:pt>
                <c:pt idx="41710">
                  <c:v>-287.04249999999996</c:v>
                </c:pt>
                <c:pt idx="41711">
                  <c:v>-287.04049999999995</c:v>
                </c:pt>
                <c:pt idx="41712">
                  <c:v>-287.0385</c:v>
                </c:pt>
                <c:pt idx="41713">
                  <c:v>-287.03649999999999</c:v>
                </c:pt>
                <c:pt idx="41714">
                  <c:v>-287.03449999999998</c:v>
                </c:pt>
                <c:pt idx="41715">
                  <c:v>-287.03249999999997</c:v>
                </c:pt>
                <c:pt idx="41716">
                  <c:v>-287.03049999999996</c:v>
                </c:pt>
                <c:pt idx="41717">
                  <c:v>-287.02850000000001</c:v>
                </c:pt>
                <c:pt idx="41718">
                  <c:v>-287.02649999999994</c:v>
                </c:pt>
                <c:pt idx="41719">
                  <c:v>-287.02449999999999</c:v>
                </c:pt>
                <c:pt idx="41720">
                  <c:v>-287.02249999999998</c:v>
                </c:pt>
                <c:pt idx="41721">
                  <c:v>-287.02049999999997</c:v>
                </c:pt>
                <c:pt idx="41722">
                  <c:v>-287.01849999999996</c:v>
                </c:pt>
                <c:pt idx="41723">
                  <c:v>-287.01649999999995</c:v>
                </c:pt>
                <c:pt idx="41724">
                  <c:v>-287.0145</c:v>
                </c:pt>
                <c:pt idx="41725">
                  <c:v>-287.01249999999999</c:v>
                </c:pt>
                <c:pt idx="41726">
                  <c:v>-287.01049999999998</c:v>
                </c:pt>
                <c:pt idx="41727">
                  <c:v>-287.00849999999997</c:v>
                </c:pt>
                <c:pt idx="41728">
                  <c:v>-287.00649999999996</c:v>
                </c:pt>
                <c:pt idx="41729">
                  <c:v>-287.00450000000001</c:v>
                </c:pt>
                <c:pt idx="41730">
                  <c:v>-287.0025</c:v>
                </c:pt>
                <c:pt idx="41731">
                  <c:v>-287.00049999999999</c:v>
                </c:pt>
                <c:pt idx="41732">
                  <c:v>-286.99849999999998</c:v>
                </c:pt>
                <c:pt idx="41733">
                  <c:v>-286.99649999999997</c:v>
                </c:pt>
                <c:pt idx="41734">
                  <c:v>-286.99449999999996</c:v>
                </c:pt>
                <c:pt idx="41735">
                  <c:v>-286.99249999999995</c:v>
                </c:pt>
                <c:pt idx="41736">
                  <c:v>-286.9905</c:v>
                </c:pt>
                <c:pt idx="41737">
                  <c:v>-286.98849999999999</c:v>
                </c:pt>
                <c:pt idx="41738">
                  <c:v>-286.98649999999998</c:v>
                </c:pt>
                <c:pt idx="41739">
                  <c:v>-286.98449999999997</c:v>
                </c:pt>
                <c:pt idx="41740">
                  <c:v>-286.98249999999996</c:v>
                </c:pt>
                <c:pt idx="41741">
                  <c:v>-286.98050000000001</c:v>
                </c:pt>
                <c:pt idx="41742">
                  <c:v>-286.9785</c:v>
                </c:pt>
                <c:pt idx="41743">
                  <c:v>-286.97649999999999</c:v>
                </c:pt>
                <c:pt idx="41744">
                  <c:v>-286.97449999999998</c:v>
                </c:pt>
                <c:pt idx="41745">
                  <c:v>-286.97249999999997</c:v>
                </c:pt>
                <c:pt idx="41746">
                  <c:v>-286.97049999999996</c:v>
                </c:pt>
                <c:pt idx="41747">
                  <c:v>-286.96849999999995</c:v>
                </c:pt>
                <c:pt idx="41748">
                  <c:v>-286.9665</c:v>
                </c:pt>
                <c:pt idx="41749">
                  <c:v>-286.96449999999999</c:v>
                </c:pt>
                <c:pt idx="41750">
                  <c:v>-286.96249999999998</c:v>
                </c:pt>
                <c:pt idx="41751">
                  <c:v>-286.96049999999997</c:v>
                </c:pt>
                <c:pt idx="41752">
                  <c:v>-286.95849999999996</c:v>
                </c:pt>
                <c:pt idx="41753">
                  <c:v>-286.95650000000001</c:v>
                </c:pt>
                <c:pt idx="41754">
                  <c:v>-286.9545</c:v>
                </c:pt>
                <c:pt idx="41755">
                  <c:v>-286.95249999999999</c:v>
                </c:pt>
                <c:pt idx="41756">
                  <c:v>-286.95049999999998</c:v>
                </c:pt>
                <c:pt idx="41757">
                  <c:v>-286.94849999999997</c:v>
                </c:pt>
                <c:pt idx="41758">
                  <c:v>-286.94649999999996</c:v>
                </c:pt>
                <c:pt idx="41759">
                  <c:v>-286.94449999999995</c:v>
                </c:pt>
                <c:pt idx="41760">
                  <c:v>-286.9425</c:v>
                </c:pt>
                <c:pt idx="41761">
                  <c:v>-286.94049999999999</c:v>
                </c:pt>
                <c:pt idx="41762">
                  <c:v>-286.93849999999998</c:v>
                </c:pt>
                <c:pt idx="41763">
                  <c:v>-286.93649999999997</c:v>
                </c:pt>
                <c:pt idx="41764">
                  <c:v>-286.93449999999996</c:v>
                </c:pt>
                <c:pt idx="41765">
                  <c:v>-286.9325</c:v>
                </c:pt>
                <c:pt idx="41766">
                  <c:v>-286.93049999999999</c:v>
                </c:pt>
                <c:pt idx="41767">
                  <c:v>-286.92849999999999</c:v>
                </c:pt>
                <c:pt idx="41768">
                  <c:v>-286.92649999999998</c:v>
                </c:pt>
                <c:pt idx="41769">
                  <c:v>-286.92449999999997</c:v>
                </c:pt>
                <c:pt idx="41770">
                  <c:v>-286.92249999999996</c:v>
                </c:pt>
                <c:pt idx="41771">
                  <c:v>-286.92049999999995</c:v>
                </c:pt>
                <c:pt idx="41772">
                  <c:v>-286.91849999999999</c:v>
                </c:pt>
                <c:pt idx="41773">
                  <c:v>-286.91649999999998</c:v>
                </c:pt>
                <c:pt idx="41774">
                  <c:v>-286.91449999999998</c:v>
                </c:pt>
                <c:pt idx="41775">
                  <c:v>-286.91249999999997</c:v>
                </c:pt>
                <c:pt idx="41776">
                  <c:v>-286.91049999999996</c:v>
                </c:pt>
                <c:pt idx="41777">
                  <c:v>-286.9085</c:v>
                </c:pt>
                <c:pt idx="41778">
                  <c:v>-286.90649999999999</c:v>
                </c:pt>
                <c:pt idx="41779">
                  <c:v>-286.90449999999998</c:v>
                </c:pt>
                <c:pt idx="41780">
                  <c:v>-286.90249999999997</c:v>
                </c:pt>
                <c:pt idx="41781">
                  <c:v>-286.90049999999997</c:v>
                </c:pt>
                <c:pt idx="41782">
                  <c:v>-286.89850000000001</c:v>
                </c:pt>
                <c:pt idx="41783">
                  <c:v>-286.89649999999995</c:v>
                </c:pt>
                <c:pt idx="41784">
                  <c:v>-286.89449999999999</c:v>
                </c:pt>
                <c:pt idx="41785">
                  <c:v>-286.89249999999998</c:v>
                </c:pt>
                <c:pt idx="41786">
                  <c:v>-286.89049999999997</c:v>
                </c:pt>
                <c:pt idx="41787">
                  <c:v>-286.88849999999996</c:v>
                </c:pt>
                <c:pt idx="41788">
                  <c:v>-286.88649999999996</c:v>
                </c:pt>
                <c:pt idx="41789">
                  <c:v>-286.8845</c:v>
                </c:pt>
                <c:pt idx="41790">
                  <c:v>-286.88249999999999</c:v>
                </c:pt>
                <c:pt idx="41791">
                  <c:v>-286.88049999999998</c:v>
                </c:pt>
                <c:pt idx="41792">
                  <c:v>-286.87849999999997</c:v>
                </c:pt>
                <c:pt idx="41793">
                  <c:v>-286.87649999999996</c:v>
                </c:pt>
                <c:pt idx="41794">
                  <c:v>-286.87450000000001</c:v>
                </c:pt>
                <c:pt idx="41795">
                  <c:v>-286.87249999999995</c:v>
                </c:pt>
                <c:pt idx="41796">
                  <c:v>-286.87049999999999</c:v>
                </c:pt>
                <c:pt idx="41797">
                  <c:v>-286.86849999999998</c:v>
                </c:pt>
                <c:pt idx="41798">
                  <c:v>-286.86649999999997</c:v>
                </c:pt>
                <c:pt idx="41799">
                  <c:v>-286.86449999999996</c:v>
                </c:pt>
                <c:pt idx="41800">
                  <c:v>-286.86249999999995</c:v>
                </c:pt>
                <c:pt idx="41801">
                  <c:v>-286.8605</c:v>
                </c:pt>
                <c:pt idx="41802">
                  <c:v>-286.85849999999999</c:v>
                </c:pt>
                <c:pt idx="41803">
                  <c:v>-286.85649999999998</c:v>
                </c:pt>
                <c:pt idx="41804">
                  <c:v>-286.85449999999997</c:v>
                </c:pt>
                <c:pt idx="41805">
                  <c:v>-286.85249999999996</c:v>
                </c:pt>
                <c:pt idx="41806">
                  <c:v>-286.85050000000001</c:v>
                </c:pt>
                <c:pt idx="41807">
                  <c:v>-286.84849999999994</c:v>
                </c:pt>
                <c:pt idx="41808">
                  <c:v>-286.84649999999999</c:v>
                </c:pt>
                <c:pt idx="41809">
                  <c:v>-286.84449999999998</c:v>
                </c:pt>
                <c:pt idx="41810">
                  <c:v>-286.84249999999997</c:v>
                </c:pt>
                <c:pt idx="41811">
                  <c:v>-286.84049999999996</c:v>
                </c:pt>
                <c:pt idx="41812">
                  <c:v>-286.83849999999995</c:v>
                </c:pt>
                <c:pt idx="41813">
                  <c:v>-286.8365</c:v>
                </c:pt>
                <c:pt idx="41814">
                  <c:v>-286.83449999999999</c:v>
                </c:pt>
                <c:pt idx="41815">
                  <c:v>-286.83249999999998</c:v>
                </c:pt>
                <c:pt idx="41816">
                  <c:v>-286.83049999999997</c:v>
                </c:pt>
                <c:pt idx="41817">
                  <c:v>-286.82849999999996</c:v>
                </c:pt>
                <c:pt idx="41818">
                  <c:v>-286.82650000000001</c:v>
                </c:pt>
                <c:pt idx="41819">
                  <c:v>-286.82449999999994</c:v>
                </c:pt>
                <c:pt idx="41820">
                  <c:v>-286.82249999999999</c:v>
                </c:pt>
                <c:pt idx="41821">
                  <c:v>-286.82049999999998</c:v>
                </c:pt>
                <c:pt idx="41822">
                  <c:v>-286.81849999999997</c:v>
                </c:pt>
                <c:pt idx="41823">
                  <c:v>-286.81649999999996</c:v>
                </c:pt>
                <c:pt idx="41824">
                  <c:v>-286.81449999999995</c:v>
                </c:pt>
                <c:pt idx="41825">
                  <c:v>-286.8125</c:v>
                </c:pt>
                <c:pt idx="41826">
                  <c:v>-286.81049999999999</c:v>
                </c:pt>
                <c:pt idx="41827">
                  <c:v>-286.80849999999998</c:v>
                </c:pt>
                <c:pt idx="41828">
                  <c:v>-286.80649999999997</c:v>
                </c:pt>
                <c:pt idx="41829">
                  <c:v>-286.80449999999996</c:v>
                </c:pt>
                <c:pt idx="41830">
                  <c:v>-286.80250000000001</c:v>
                </c:pt>
                <c:pt idx="41831">
                  <c:v>-286.80049999999994</c:v>
                </c:pt>
                <c:pt idx="41832">
                  <c:v>-286.79849999999999</c:v>
                </c:pt>
                <c:pt idx="41833">
                  <c:v>-286.79649999999998</c:v>
                </c:pt>
                <c:pt idx="41834">
                  <c:v>-286.79449999999997</c:v>
                </c:pt>
                <c:pt idx="41835">
                  <c:v>-286.79249999999996</c:v>
                </c:pt>
                <c:pt idx="41836">
                  <c:v>-286.79049999999995</c:v>
                </c:pt>
                <c:pt idx="41837">
                  <c:v>-286.7885</c:v>
                </c:pt>
                <c:pt idx="41838">
                  <c:v>-286.78649999999999</c:v>
                </c:pt>
                <c:pt idx="41839">
                  <c:v>-286.78449999999998</c:v>
                </c:pt>
                <c:pt idx="41840">
                  <c:v>-286.78249999999997</c:v>
                </c:pt>
                <c:pt idx="41841">
                  <c:v>-286.78049999999996</c:v>
                </c:pt>
                <c:pt idx="41842">
                  <c:v>-286.77850000000001</c:v>
                </c:pt>
                <c:pt idx="41843">
                  <c:v>-286.77649999999994</c:v>
                </c:pt>
                <c:pt idx="41844">
                  <c:v>-286.77449999999999</c:v>
                </c:pt>
                <c:pt idx="41845">
                  <c:v>-286.77249999999998</c:v>
                </c:pt>
                <c:pt idx="41846">
                  <c:v>-286.77049999999997</c:v>
                </c:pt>
                <c:pt idx="41847">
                  <c:v>-286.76849999999996</c:v>
                </c:pt>
                <c:pt idx="41848">
                  <c:v>-286.76649999999995</c:v>
                </c:pt>
                <c:pt idx="41849">
                  <c:v>-286.7645</c:v>
                </c:pt>
                <c:pt idx="41850">
                  <c:v>-286.76249999999999</c:v>
                </c:pt>
                <c:pt idx="41851">
                  <c:v>-286.76049999999998</c:v>
                </c:pt>
                <c:pt idx="41852">
                  <c:v>-286.75849999999997</c:v>
                </c:pt>
                <c:pt idx="41853">
                  <c:v>-286.75649999999996</c:v>
                </c:pt>
                <c:pt idx="41854">
                  <c:v>-286.75450000000001</c:v>
                </c:pt>
                <c:pt idx="41855">
                  <c:v>-286.7525</c:v>
                </c:pt>
                <c:pt idx="41856">
                  <c:v>-286.75049999999999</c:v>
                </c:pt>
                <c:pt idx="41857">
                  <c:v>-286.74849999999998</c:v>
                </c:pt>
                <c:pt idx="41858">
                  <c:v>-286.74649999999997</c:v>
                </c:pt>
                <c:pt idx="41859">
                  <c:v>-286.74449999999996</c:v>
                </c:pt>
                <c:pt idx="41860">
                  <c:v>-286.74249999999995</c:v>
                </c:pt>
                <c:pt idx="41861">
                  <c:v>-286.7405</c:v>
                </c:pt>
                <c:pt idx="41862">
                  <c:v>-286.73849999999999</c:v>
                </c:pt>
                <c:pt idx="41863">
                  <c:v>-286.73649999999998</c:v>
                </c:pt>
                <c:pt idx="41864">
                  <c:v>-286.73449999999997</c:v>
                </c:pt>
                <c:pt idx="41865">
                  <c:v>-286.73249999999996</c:v>
                </c:pt>
                <c:pt idx="41866">
                  <c:v>-286.73050000000001</c:v>
                </c:pt>
                <c:pt idx="41867">
                  <c:v>-286.7285</c:v>
                </c:pt>
                <c:pt idx="41868">
                  <c:v>-286.72649999999999</c:v>
                </c:pt>
                <c:pt idx="41869">
                  <c:v>-286.72449999999998</c:v>
                </c:pt>
                <c:pt idx="41870">
                  <c:v>-286.72249999999997</c:v>
                </c:pt>
                <c:pt idx="41871">
                  <c:v>-286.72049999999996</c:v>
                </c:pt>
                <c:pt idx="41872">
                  <c:v>-286.71849999999995</c:v>
                </c:pt>
                <c:pt idx="41873">
                  <c:v>-286.7165</c:v>
                </c:pt>
                <c:pt idx="41874">
                  <c:v>-286.71449999999999</c:v>
                </c:pt>
                <c:pt idx="41875">
                  <c:v>-286.71249999999998</c:v>
                </c:pt>
                <c:pt idx="41876">
                  <c:v>-286.71049999999997</c:v>
                </c:pt>
                <c:pt idx="41877">
                  <c:v>-286.70849999999996</c:v>
                </c:pt>
                <c:pt idx="41878">
                  <c:v>-286.70650000000001</c:v>
                </c:pt>
                <c:pt idx="41879">
                  <c:v>-286.7045</c:v>
                </c:pt>
                <c:pt idx="41880">
                  <c:v>-286.70249999999999</c:v>
                </c:pt>
                <c:pt idx="41881">
                  <c:v>-286.70049999999998</c:v>
                </c:pt>
                <c:pt idx="41882">
                  <c:v>-286.69849999999997</c:v>
                </c:pt>
                <c:pt idx="41883">
                  <c:v>-286.69649999999996</c:v>
                </c:pt>
                <c:pt idx="41884">
                  <c:v>-286.69449999999995</c:v>
                </c:pt>
                <c:pt idx="41885">
                  <c:v>-286.6925</c:v>
                </c:pt>
                <c:pt idx="41886">
                  <c:v>-286.69049999999999</c:v>
                </c:pt>
                <c:pt idx="41887">
                  <c:v>-286.68849999999998</c:v>
                </c:pt>
                <c:pt idx="41888">
                  <c:v>-286.68649999999997</c:v>
                </c:pt>
                <c:pt idx="41889">
                  <c:v>-286.68449999999996</c:v>
                </c:pt>
                <c:pt idx="41890">
                  <c:v>-286.6825</c:v>
                </c:pt>
                <c:pt idx="41891">
                  <c:v>-286.68049999999999</c:v>
                </c:pt>
                <c:pt idx="41892">
                  <c:v>-286.67849999999999</c:v>
                </c:pt>
                <c:pt idx="41893">
                  <c:v>-286.67649999999998</c:v>
                </c:pt>
                <c:pt idx="41894">
                  <c:v>-286.67449999999997</c:v>
                </c:pt>
                <c:pt idx="41895">
                  <c:v>-286.67249999999996</c:v>
                </c:pt>
                <c:pt idx="41896">
                  <c:v>-286.67049999999995</c:v>
                </c:pt>
                <c:pt idx="41897">
                  <c:v>-286.66849999999999</c:v>
                </c:pt>
                <c:pt idx="41898">
                  <c:v>-286.66649999999998</c:v>
                </c:pt>
                <c:pt idx="41899">
                  <c:v>-286.66449999999998</c:v>
                </c:pt>
                <c:pt idx="41900">
                  <c:v>-286.66249999999997</c:v>
                </c:pt>
                <c:pt idx="41901">
                  <c:v>-286.66049999999996</c:v>
                </c:pt>
                <c:pt idx="41902">
                  <c:v>-286.6585</c:v>
                </c:pt>
                <c:pt idx="41903">
                  <c:v>-286.65649999999999</c:v>
                </c:pt>
                <c:pt idx="41904">
                  <c:v>-286.65449999999998</c:v>
                </c:pt>
                <c:pt idx="41905">
                  <c:v>-286.65249999999997</c:v>
                </c:pt>
                <c:pt idx="41906">
                  <c:v>-286.65049999999997</c:v>
                </c:pt>
                <c:pt idx="41907">
                  <c:v>-286.64850000000001</c:v>
                </c:pt>
                <c:pt idx="41908">
                  <c:v>-286.64649999999995</c:v>
                </c:pt>
                <c:pt idx="41909">
                  <c:v>-286.64449999999999</c:v>
                </c:pt>
                <c:pt idx="41910">
                  <c:v>-286.64249999999998</c:v>
                </c:pt>
                <c:pt idx="41911">
                  <c:v>-286.64049999999997</c:v>
                </c:pt>
                <c:pt idx="41912">
                  <c:v>-286.63849999999996</c:v>
                </c:pt>
                <c:pt idx="41913">
                  <c:v>-286.63649999999996</c:v>
                </c:pt>
                <c:pt idx="41914">
                  <c:v>-286.6345</c:v>
                </c:pt>
                <c:pt idx="41915">
                  <c:v>-286.63249999999999</c:v>
                </c:pt>
                <c:pt idx="41916">
                  <c:v>-286.63049999999998</c:v>
                </c:pt>
                <c:pt idx="41917">
                  <c:v>-286.62849999999997</c:v>
                </c:pt>
                <c:pt idx="41918">
                  <c:v>-286.62649999999996</c:v>
                </c:pt>
                <c:pt idx="41919">
                  <c:v>-286.62450000000001</c:v>
                </c:pt>
                <c:pt idx="41920">
                  <c:v>-286.62249999999995</c:v>
                </c:pt>
                <c:pt idx="41921">
                  <c:v>-286.62049999999999</c:v>
                </c:pt>
                <c:pt idx="41922">
                  <c:v>-286.61849999999998</c:v>
                </c:pt>
                <c:pt idx="41923">
                  <c:v>-286.61649999999997</c:v>
                </c:pt>
                <c:pt idx="41924">
                  <c:v>-286.61449999999996</c:v>
                </c:pt>
                <c:pt idx="41925">
                  <c:v>-286.61249999999995</c:v>
                </c:pt>
                <c:pt idx="41926">
                  <c:v>-286.6105</c:v>
                </c:pt>
                <c:pt idx="41927">
                  <c:v>-286.60849999999999</c:v>
                </c:pt>
                <c:pt idx="41928">
                  <c:v>-286.60649999999998</c:v>
                </c:pt>
                <c:pt idx="41929">
                  <c:v>-286.60449999999997</c:v>
                </c:pt>
                <c:pt idx="41930">
                  <c:v>-286.60249999999996</c:v>
                </c:pt>
                <c:pt idx="41931">
                  <c:v>-286.60050000000001</c:v>
                </c:pt>
                <c:pt idx="41932">
                  <c:v>-286.59849999999994</c:v>
                </c:pt>
                <c:pt idx="41933">
                  <c:v>-286.59649999999999</c:v>
                </c:pt>
                <c:pt idx="41934">
                  <c:v>-286.59449999999998</c:v>
                </c:pt>
                <c:pt idx="41935">
                  <c:v>-286.59249999999997</c:v>
                </c:pt>
                <c:pt idx="41936">
                  <c:v>-286.59049999999996</c:v>
                </c:pt>
                <c:pt idx="41937">
                  <c:v>-286.58849999999995</c:v>
                </c:pt>
                <c:pt idx="41938">
                  <c:v>-286.5865</c:v>
                </c:pt>
                <c:pt idx="41939">
                  <c:v>-286.58449999999999</c:v>
                </c:pt>
                <c:pt idx="41940">
                  <c:v>-286.58249999999998</c:v>
                </c:pt>
                <c:pt idx="41941">
                  <c:v>-286.58049999999997</c:v>
                </c:pt>
                <c:pt idx="41942">
                  <c:v>-286.57849999999996</c:v>
                </c:pt>
                <c:pt idx="41943">
                  <c:v>-286.57650000000001</c:v>
                </c:pt>
                <c:pt idx="41944">
                  <c:v>-286.57449999999994</c:v>
                </c:pt>
                <c:pt idx="41945">
                  <c:v>-286.57249999999999</c:v>
                </c:pt>
                <c:pt idx="41946">
                  <c:v>-286.57049999999998</c:v>
                </c:pt>
                <c:pt idx="41947">
                  <c:v>-286.56849999999997</c:v>
                </c:pt>
                <c:pt idx="41948">
                  <c:v>-286.56649999999996</c:v>
                </c:pt>
                <c:pt idx="41949">
                  <c:v>-286.56449999999995</c:v>
                </c:pt>
                <c:pt idx="41950">
                  <c:v>-286.5625</c:v>
                </c:pt>
                <c:pt idx="41951">
                  <c:v>-286.56049999999999</c:v>
                </c:pt>
                <c:pt idx="41952">
                  <c:v>-286.55849999999998</c:v>
                </c:pt>
                <c:pt idx="41953">
                  <c:v>-286.55649999999997</c:v>
                </c:pt>
                <c:pt idx="41954">
                  <c:v>-286.55449999999996</c:v>
                </c:pt>
                <c:pt idx="41955">
                  <c:v>-286.55250000000001</c:v>
                </c:pt>
                <c:pt idx="41956">
                  <c:v>-286.55049999999994</c:v>
                </c:pt>
                <c:pt idx="41957">
                  <c:v>-286.54849999999999</c:v>
                </c:pt>
                <c:pt idx="41958">
                  <c:v>-286.54649999999998</c:v>
                </c:pt>
                <c:pt idx="41959">
                  <c:v>-286.54449999999997</c:v>
                </c:pt>
                <c:pt idx="41960">
                  <c:v>-286.54249999999996</c:v>
                </c:pt>
                <c:pt idx="41961">
                  <c:v>-286.54049999999995</c:v>
                </c:pt>
                <c:pt idx="41962">
                  <c:v>-286.5385</c:v>
                </c:pt>
                <c:pt idx="41963">
                  <c:v>-286.53649999999999</c:v>
                </c:pt>
                <c:pt idx="41964">
                  <c:v>-286.53449999999998</c:v>
                </c:pt>
                <c:pt idx="41965">
                  <c:v>-286.53249999999997</c:v>
                </c:pt>
                <c:pt idx="41966">
                  <c:v>-286.53049999999996</c:v>
                </c:pt>
                <c:pt idx="41967">
                  <c:v>-286.52850000000001</c:v>
                </c:pt>
                <c:pt idx="41968">
                  <c:v>-286.52649999999994</c:v>
                </c:pt>
                <c:pt idx="41969">
                  <c:v>-286.52449999999999</c:v>
                </c:pt>
                <c:pt idx="41970">
                  <c:v>-286.52249999999998</c:v>
                </c:pt>
                <c:pt idx="41971">
                  <c:v>-286.52049999999997</c:v>
                </c:pt>
                <c:pt idx="41972">
                  <c:v>-286.51849999999996</c:v>
                </c:pt>
                <c:pt idx="41973">
                  <c:v>-286.51649999999995</c:v>
                </c:pt>
                <c:pt idx="41974">
                  <c:v>-286.5145</c:v>
                </c:pt>
                <c:pt idx="41975">
                  <c:v>-286.51249999999999</c:v>
                </c:pt>
                <c:pt idx="41976">
                  <c:v>-286.51049999999998</c:v>
                </c:pt>
                <c:pt idx="41977">
                  <c:v>-286.50849999999997</c:v>
                </c:pt>
                <c:pt idx="41978">
                  <c:v>-286.50649999999996</c:v>
                </c:pt>
                <c:pt idx="41979">
                  <c:v>-286.50450000000001</c:v>
                </c:pt>
                <c:pt idx="41980">
                  <c:v>-286.5025</c:v>
                </c:pt>
                <c:pt idx="41981">
                  <c:v>-286.50049999999999</c:v>
                </c:pt>
                <c:pt idx="41982">
                  <c:v>-286.49849999999998</c:v>
                </c:pt>
                <c:pt idx="41983">
                  <c:v>-286.49649999999997</c:v>
                </c:pt>
                <c:pt idx="41984">
                  <c:v>-286.49449999999996</c:v>
                </c:pt>
                <c:pt idx="41985">
                  <c:v>-286.49249999999995</c:v>
                </c:pt>
                <c:pt idx="41986">
                  <c:v>-286.4905</c:v>
                </c:pt>
                <c:pt idx="41987">
                  <c:v>-286.48849999999999</c:v>
                </c:pt>
                <c:pt idx="41988">
                  <c:v>-286.48649999999998</c:v>
                </c:pt>
                <c:pt idx="41989">
                  <c:v>-286.48449999999997</c:v>
                </c:pt>
                <c:pt idx="41990">
                  <c:v>-286.48249999999996</c:v>
                </c:pt>
                <c:pt idx="41991">
                  <c:v>-286.48050000000001</c:v>
                </c:pt>
                <c:pt idx="41992">
                  <c:v>-286.4785</c:v>
                </c:pt>
                <c:pt idx="41993">
                  <c:v>-286.47649999999999</c:v>
                </c:pt>
                <c:pt idx="41994">
                  <c:v>-286.47449999999998</c:v>
                </c:pt>
                <c:pt idx="41995">
                  <c:v>-286.47249999999997</c:v>
                </c:pt>
                <c:pt idx="41996">
                  <c:v>-286.47049999999996</c:v>
                </c:pt>
                <c:pt idx="41997">
                  <c:v>-286.46849999999995</c:v>
                </c:pt>
                <c:pt idx="41998">
                  <c:v>-286.4665</c:v>
                </c:pt>
                <c:pt idx="41999">
                  <c:v>-286.46449999999999</c:v>
                </c:pt>
                <c:pt idx="42000">
                  <c:v>-286.46249999999998</c:v>
                </c:pt>
                <c:pt idx="42001">
                  <c:v>-286.46049999999997</c:v>
                </c:pt>
                <c:pt idx="42002">
                  <c:v>-286.45849999999996</c:v>
                </c:pt>
                <c:pt idx="42003">
                  <c:v>-286.45650000000001</c:v>
                </c:pt>
                <c:pt idx="42004">
                  <c:v>-286.4545</c:v>
                </c:pt>
                <c:pt idx="42005">
                  <c:v>-286.45249999999999</c:v>
                </c:pt>
                <c:pt idx="42006">
                  <c:v>-286.45049999999998</c:v>
                </c:pt>
                <c:pt idx="42007">
                  <c:v>-286.44849999999997</c:v>
                </c:pt>
                <c:pt idx="42008">
                  <c:v>-286.44649999999996</c:v>
                </c:pt>
                <c:pt idx="42009">
                  <c:v>-286.44449999999995</c:v>
                </c:pt>
                <c:pt idx="42010">
                  <c:v>-286.4425</c:v>
                </c:pt>
                <c:pt idx="42011">
                  <c:v>-286.44049999999999</c:v>
                </c:pt>
                <c:pt idx="42012">
                  <c:v>-286.43849999999998</c:v>
                </c:pt>
                <c:pt idx="42013">
                  <c:v>-286.43649999999997</c:v>
                </c:pt>
                <c:pt idx="42014">
                  <c:v>-286.43449999999996</c:v>
                </c:pt>
                <c:pt idx="42015">
                  <c:v>-286.4325</c:v>
                </c:pt>
                <c:pt idx="42016">
                  <c:v>-286.43049999999999</c:v>
                </c:pt>
                <c:pt idx="42017">
                  <c:v>-286.42849999999999</c:v>
                </c:pt>
                <c:pt idx="42018">
                  <c:v>-286.42649999999998</c:v>
                </c:pt>
                <c:pt idx="42019">
                  <c:v>-286.42449999999997</c:v>
                </c:pt>
                <c:pt idx="42020">
                  <c:v>-286.42249999999996</c:v>
                </c:pt>
                <c:pt idx="42021">
                  <c:v>-286.42049999999995</c:v>
                </c:pt>
                <c:pt idx="42022">
                  <c:v>-286.41849999999999</c:v>
                </c:pt>
                <c:pt idx="42023">
                  <c:v>-286.41649999999998</c:v>
                </c:pt>
                <c:pt idx="42024">
                  <c:v>-286.41449999999998</c:v>
                </c:pt>
                <c:pt idx="42025">
                  <c:v>-286.41249999999997</c:v>
                </c:pt>
                <c:pt idx="42026">
                  <c:v>-286.41049999999996</c:v>
                </c:pt>
                <c:pt idx="42027">
                  <c:v>-286.4085</c:v>
                </c:pt>
                <c:pt idx="42028">
                  <c:v>-286.40649999999999</c:v>
                </c:pt>
                <c:pt idx="42029">
                  <c:v>-286.40449999999998</c:v>
                </c:pt>
                <c:pt idx="42030">
                  <c:v>-286.40249999999997</c:v>
                </c:pt>
                <c:pt idx="42031">
                  <c:v>-286.40049999999997</c:v>
                </c:pt>
                <c:pt idx="42032">
                  <c:v>-286.39850000000001</c:v>
                </c:pt>
                <c:pt idx="42033">
                  <c:v>-286.39649999999995</c:v>
                </c:pt>
                <c:pt idx="42034">
                  <c:v>-286.39449999999999</c:v>
                </c:pt>
                <c:pt idx="42035">
                  <c:v>-286.39249999999998</c:v>
                </c:pt>
                <c:pt idx="42036">
                  <c:v>-286.39049999999997</c:v>
                </c:pt>
                <c:pt idx="42037">
                  <c:v>-286.38849999999996</c:v>
                </c:pt>
                <c:pt idx="42038">
                  <c:v>-286.38649999999996</c:v>
                </c:pt>
                <c:pt idx="42039">
                  <c:v>-286.3845</c:v>
                </c:pt>
                <c:pt idx="42040">
                  <c:v>-286.38249999999999</c:v>
                </c:pt>
                <c:pt idx="42041">
                  <c:v>-286.38049999999998</c:v>
                </c:pt>
                <c:pt idx="42042">
                  <c:v>-286.37849999999997</c:v>
                </c:pt>
                <c:pt idx="42043">
                  <c:v>-286.37649999999996</c:v>
                </c:pt>
                <c:pt idx="42044">
                  <c:v>-286.37450000000001</c:v>
                </c:pt>
                <c:pt idx="42045">
                  <c:v>-286.37249999999995</c:v>
                </c:pt>
                <c:pt idx="42046">
                  <c:v>-286.37049999999999</c:v>
                </c:pt>
                <c:pt idx="42047">
                  <c:v>-286.36849999999998</c:v>
                </c:pt>
                <c:pt idx="42048">
                  <c:v>-286.36649999999997</c:v>
                </c:pt>
                <c:pt idx="42049">
                  <c:v>-286.36449999999996</c:v>
                </c:pt>
                <c:pt idx="42050">
                  <c:v>-286.36249999999995</c:v>
                </c:pt>
                <c:pt idx="42051">
                  <c:v>-286.3605</c:v>
                </c:pt>
                <c:pt idx="42052">
                  <c:v>-286.35849999999999</c:v>
                </c:pt>
                <c:pt idx="42053">
                  <c:v>-286.35649999999998</c:v>
                </c:pt>
                <c:pt idx="42054">
                  <c:v>-286.35449999999997</c:v>
                </c:pt>
                <c:pt idx="42055">
                  <c:v>-286.35249999999996</c:v>
                </c:pt>
                <c:pt idx="42056">
                  <c:v>-286.35050000000001</c:v>
                </c:pt>
                <c:pt idx="42057">
                  <c:v>-286.34849999999994</c:v>
                </c:pt>
                <c:pt idx="42058">
                  <c:v>-286.34649999999999</c:v>
                </c:pt>
                <c:pt idx="42059">
                  <c:v>-286.34449999999998</c:v>
                </c:pt>
                <c:pt idx="42060">
                  <c:v>-286.34249999999997</c:v>
                </c:pt>
                <c:pt idx="42061">
                  <c:v>-286.34049999999996</c:v>
                </c:pt>
                <c:pt idx="42062">
                  <c:v>-286.33849999999995</c:v>
                </c:pt>
                <c:pt idx="42063">
                  <c:v>-286.3365</c:v>
                </c:pt>
                <c:pt idx="42064">
                  <c:v>-286.33449999999999</c:v>
                </c:pt>
                <c:pt idx="42065">
                  <c:v>-286.33249999999998</c:v>
                </c:pt>
                <c:pt idx="42066">
                  <c:v>-286.33049999999997</c:v>
                </c:pt>
                <c:pt idx="42067">
                  <c:v>-286.32849999999996</c:v>
                </c:pt>
                <c:pt idx="42068">
                  <c:v>-286.32650000000001</c:v>
                </c:pt>
                <c:pt idx="42069">
                  <c:v>-286.32449999999994</c:v>
                </c:pt>
                <c:pt idx="42070">
                  <c:v>-286.32249999999999</c:v>
                </c:pt>
                <c:pt idx="42071">
                  <c:v>-286.32049999999998</c:v>
                </c:pt>
                <c:pt idx="42072">
                  <c:v>-286.31849999999997</c:v>
                </c:pt>
                <c:pt idx="42073">
                  <c:v>-286.31649999999996</c:v>
                </c:pt>
                <c:pt idx="42074">
                  <c:v>-286.31449999999995</c:v>
                </c:pt>
                <c:pt idx="42075">
                  <c:v>-286.3125</c:v>
                </c:pt>
                <c:pt idx="42076">
                  <c:v>-286.31049999999999</c:v>
                </c:pt>
                <c:pt idx="42077">
                  <c:v>-286.30849999999998</c:v>
                </c:pt>
                <c:pt idx="42078">
                  <c:v>-286.30649999999997</c:v>
                </c:pt>
                <c:pt idx="42079">
                  <c:v>-286.30449999999996</c:v>
                </c:pt>
                <c:pt idx="42080">
                  <c:v>-286.30250000000001</c:v>
                </c:pt>
                <c:pt idx="42081">
                  <c:v>-286.30049999999994</c:v>
                </c:pt>
                <c:pt idx="42082">
                  <c:v>-286.29849999999999</c:v>
                </c:pt>
                <c:pt idx="42083">
                  <c:v>-286.29649999999998</c:v>
                </c:pt>
                <c:pt idx="42084">
                  <c:v>-286.29449999999997</c:v>
                </c:pt>
                <c:pt idx="42085">
                  <c:v>-286.29249999999996</c:v>
                </c:pt>
                <c:pt idx="42086">
                  <c:v>-286.29049999999995</c:v>
                </c:pt>
                <c:pt idx="42087">
                  <c:v>-286.2885</c:v>
                </c:pt>
                <c:pt idx="42088">
                  <c:v>-286.28649999999999</c:v>
                </c:pt>
                <c:pt idx="42089">
                  <c:v>-286.28449999999998</c:v>
                </c:pt>
                <c:pt idx="42090">
                  <c:v>-286.28249999999997</c:v>
                </c:pt>
                <c:pt idx="42091">
                  <c:v>-286.28049999999996</c:v>
                </c:pt>
                <c:pt idx="42092">
                  <c:v>-286.27850000000001</c:v>
                </c:pt>
                <c:pt idx="42093">
                  <c:v>-286.27649999999994</c:v>
                </c:pt>
                <c:pt idx="42094">
                  <c:v>-286.27449999999999</c:v>
                </c:pt>
                <c:pt idx="42095">
                  <c:v>-286.27249999999998</c:v>
                </c:pt>
                <c:pt idx="42096">
                  <c:v>-286.27049999999997</c:v>
                </c:pt>
                <c:pt idx="42097">
                  <c:v>-286.26849999999996</c:v>
                </c:pt>
                <c:pt idx="42098">
                  <c:v>-286.26649999999995</c:v>
                </c:pt>
                <c:pt idx="42099">
                  <c:v>-286.2645</c:v>
                </c:pt>
                <c:pt idx="42100">
                  <c:v>-286.26249999999999</c:v>
                </c:pt>
                <c:pt idx="42101">
                  <c:v>-286.26049999999998</c:v>
                </c:pt>
                <c:pt idx="42102">
                  <c:v>-286.25849999999997</c:v>
                </c:pt>
                <c:pt idx="42103">
                  <c:v>-286.25649999999996</c:v>
                </c:pt>
                <c:pt idx="42104">
                  <c:v>-286.25450000000001</c:v>
                </c:pt>
                <c:pt idx="42105">
                  <c:v>-286.2525</c:v>
                </c:pt>
                <c:pt idx="42106">
                  <c:v>-286.25049999999999</c:v>
                </c:pt>
                <c:pt idx="42107">
                  <c:v>-286.24849999999998</c:v>
                </c:pt>
                <c:pt idx="42108">
                  <c:v>-286.24649999999997</c:v>
                </c:pt>
                <c:pt idx="42109">
                  <c:v>-286.24449999999996</c:v>
                </c:pt>
                <c:pt idx="42110">
                  <c:v>-286.24249999999995</c:v>
                </c:pt>
                <c:pt idx="42111">
                  <c:v>-286.2405</c:v>
                </c:pt>
                <c:pt idx="42112">
                  <c:v>-286.23849999999999</c:v>
                </c:pt>
                <c:pt idx="42113">
                  <c:v>-286.23649999999998</c:v>
                </c:pt>
                <c:pt idx="42114">
                  <c:v>-286.23449999999997</c:v>
                </c:pt>
                <c:pt idx="42115">
                  <c:v>-286.23249999999996</c:v>
                </c:pt>
                <c:pt idx="42116">
                  <c:v>-286.23050000000001</c:v>
                </c:pt>
                <c:pt idx="42117">
                  <c:v>-286.2285</c:v>
                </c:pt>
                <c:pt idx="42118">
                  <c:v>-286.22649999999999</c:v>
                </c:pt>
                <c:pt idx="42119">
                  <c:v>-286.22449999999998</c:v>
                </c:pt>
                <c:pt idx="42120">
                  <c:v>-286.22249999999997</c:v>
                </c:pt>
                <c:pt idx="42121">
                  <c:v>-286.22049999999996</c:v>
                </c:pt>
                <c:pt idx="42122">
                  <c:v>-286.21849999999995</c:v>
                </c:pt>
                <c:pt idx="42123">
                  <c:v>-286.2165</c:v>
                </c:pt>
                <c:pt idx="42124">
                  <c:v>-286.21449999999999</c:v>
                </c:pt>
                <c:pt idx="42125">
                  <c:v>-286.21249999999998</c:v>
                </c:pt>
                <c:pt idx="42126">
                  <c:v>-286.21049999999997</c:v>
                </c:pt>
                <c:pt idx="42127">
                  <c:v>-286.20849999999996</c:v>
                </c:pt>
                <c:pt idx="42128">
                  <c:v>-286.20650000000001</c:v>
                </c:pt>
                <c:pt idx="42129">
                  <c:v>-286.2045</c:v>
                </c:pt>
                <c:pt idx="42130">
                  <c:v>-286.20249999999999</c:v>
                </c:pt>
                <c:pt idx="42131">
                  <c:v>-286.20049999999998</c:v>
                </c:pt>
                <c:pt idx="42132">
                  <c:v>-286.19849999999997</c:v>
                </c:pt>
                <c:pt idx="42133">
                  <c:v>-286.19649999999996</c:v>
                </c:pt>
                <c:pt idx="42134">
                  <c:v>-286.19449999999995</c:v>
                </c:pt>
                <c:pt idx="42135">
                  <c:v>-286.1925</c:v>
                </c:pt>
                <c:pt idx="42136">
                  <c:v>-286.19049999999999</c:v>
                </c:pt>
                <c:pt idx="42137">
                  <c:v>-286.18849999999998</c:v>
                </c:pt>
                <c:pt idx="42138">
                  <c:v>-286.18649999999997</c:v>
                </c:pt>
                <c:pt idx="42139">
                  <c:v>-286.18449999999996</c:v>
                </c:pt>
                <c:pt idx="42140">
                  <c:v>-286.1825</c:v>
                </c:pt>
                <c:pt idx="42141">
                  <c:v>-286.18049999999999</c:v>
                </c:pt>
                <c:pt idx="42142">
                  <c:v>-286.17849999999999</c:v>
                </c:pt>
                <c:pt idx="42143">
                  <c:v>-286.17649999999998</c:v>
                </c:pt>
                <c:pt idx="42144">
                  <c:v>-286.17449999999997</c:v>
                </c:pt>
                <c:pt idx="42145">
                  <c:v>-286.17249999999996</c:v>
                </c:pt>
                <c:pt idx="42146">
                  <c:v>-286.17049999999995</c:v>
                </c:pt>
                <c:pt idx="42147">
                  <c:v>-286.16849999999999</c:v>
                </c:pt>
                <c:pt idx="42148">
                  <c:v>-286.16649999999998</c:v>
                </c:pt>
                <c:pt idx="42149">
                  <c:v>-286.16449999999998</c:v>
                </c:pt>
                <c:pt idx="42150">
                  <c:v>-286.16249999999997</c:v>
                </c:pt>
                <c:pt idx="42151">
                  <c:v>-286.16049999999996</c:v>
                </c:pt>
                <c:pt idx="42152">
                  <c:v>-286.1585</c:v>
                </c:pt>
                <c:pt idx="42153">
                  <c:v>-286.15649999999999</c:v>
                </c:pt>
                <c:pt idx="42154">
                  <c:v>-286.15449999999998</c:v>
                </c:pt>
                <c:pt idx="42155">
                  <c:v>-286.15249999999997</c:v>
                </c:pt>
                <c:pt idx="42156">
                  <c:v>-286.15049999999997</c:v>
                </c:pt>
                <c:pt idx="42157">
                  <c:v>-286.14850000000001</c:v>
                </c:pt>
                <c:pt idx="42158">
                  <c:v>-286.14649999999995</c:v>
                </c:pt>
                <c:pt idx="42159">
                  <c:v>-286.14449999999999</c:v>
                </c:pt>
                <c:pt idx="42160">
                  <c:v>-286.14249999999998</c:v>
                </c:pt>
                <c:pt idx="42161">
                  <c:v>-286.14049999999997</c:v>
                </c:pt>
                <c:pt idx="42162">
                  <c:v>-286.13849999999996</c:v>
                </c:pt>
                <c:pt idx="42163">
                  <c:v>-286.13649999999996</c:v>
                </c:pt>
                <c:pt idx="42164">
                  <c:v>-286.1345</c:v>
                </c:pt>
                <c:pt idx="42165">
                  <c:v>-286.13249999999999</c:v>
                </c:pt>
                <c:pt idx="42166">
                  <c:v>-286.13049999999998</c:v>
                </c:pt>
                <c:pt idx="42167">
                  <c:v>-286.12849999999997</c:v>
                </c:pt>
                <c:pt idx="42168">
                  <c:v>-286.12649999999996</c:v>
                </c:pt>
                <c:pt idx="42169">
                  <c:v>-286.12450000000001</c:v>
                </c:pt>
                <c:pt idx="42170">
                  <c:v>-286.12249999999995</c:v>
                </c:pt>
                <c:pt idx="42171">
                  <c:v>-286.12049999999999</c:v>
                </c:pt>
                <c:pt idx="42172">
                  <c:v>-286.11849999999998</c:v>
                </c:pt>
                <c:pt idx="42173">
                  <c:v>-286.11649999999997</c:v>
                </c:pt>
                <c:pt idx="42174">
                  <c:v>-286.11449999999996</c:v>
                </c:pt>
                <c:pt idx="42175">
                  <c:v>-286.11249999999995</c:v>
                </c:pt>
                <c:pt idx="42176">
                  <c:v>-286.1105</c:v>
                </c:pt>
                <c:pt idx="42177">
                  <c:v>-286.10849999999999</c:v>
                </c:pt>
                <c:pt idx="42178">
                  <c:v>-286.10649999999998</c:v>
                </c:pt>
                <c:pt idx="42179">
                  <c:v>-286.10449999999997</c:v>
                </c:pt>
                <c:pt idx="42180">
                  <c:v>-286.10249999999996</c:v>
                </c:pt>
                <c:pt idx="42181">
                  <c:v>-286.10050000000001</c:v>
                </c:pt>
                <c:pt idx="42182">
                  <c:v>-286.09849999999994</c:v>
                </c:pt>
                <c:pt idx="42183">
                  <c:v>-286.09649999999999</c:v>
                </c:pt>
                <c:pt idx="42184">
                  <c:v>-286.09449999999998</c:v>
                </c:pt>
                <c:pt idx="42185">
                  <c:v>-286.09249999999997</c:v>
                </c:pt>
                <c:pt idx="42186">
                  <c:v>-286.09049999999996</c:v>
                </c:pt>
                <c:pt idx="42187">
                  <c:v>-286.08849999999995</c:v>
                </c:pt>
                <c:pt idx="42188">
                  <c:v>-286.0865</c:v>
                </c:pt>
                <c:pt idx="42189">
                  <c:v>-286.08449999999999</c:v>
                </c:pt>
                <c:pt idx="42190">
                  <c:v>-286.08249999999998</c:v>
                </c:pt>
                <c:pt idx="42191">
                  <c:v>-286.08049999999997</c:v>
                </c:pt>
                <c:pt idx="42192">
                  <c:v>-286.07849999999996</c:v>
                </c:pt>
                <c:pt idx="42193">
                  <c:v>-286.07650000000001</c:v>
                </c:pt>
                <c:pt idx="42194">
                  <c:v>-286.07449999999994</c:v>
                </c:pt>
                <c:pt idx="42195">
                  <c:v>-286.07249999999999</c:v>
                </c:pt>
                <c:pt idx="42196">
                  <c:v>-286.07049999999998</c:v>
                </c:pt>
                <c:pt idx="42197">
                  <c:v>-286.06849999999997</c:v>
                </c:pt>
                <c:pt idx="42198">
                  <c:v>-286.06649999999996</c:v>
                </c:pt>
                <c:pt idx="42199">
                  <c:v>-286.06449999999995</c:v>
                </c:pt>
                <c:pt idx="42200">
                  <c:v>-286.0625</c:v>
                </c:pt>
                <c:pt idx="42201">
                  <c:v>-286.06049999999999</c:v>
                </c:pt>
                <c:pt idx="42202">
                  <c:v>-286.05849999999998</c:v>
                </c:pt>
                <c:pt idx="42203">
                  <c:v>-286.05649999999997</c:v>
                </c:pt>
                <c:pt idx="42204">
                  <c:v>-286.05449999999996</c:v>
                </c:pt>
                <c:pt idx="42205">
                  <c:v>-286.05250000000001</c:v>
                </c:pt>
                <c:pt idx="42206">
                  <c:v>-286.05049999999994</c:v>
                </c:pt>
                <c:pt idx="42207">
                  <c:v>-286.04849999999999</c:v>
                </c:pt>
                <c:pt idx="42208">
                  <c:v>-286.04649999999998</c:v>
                </c:pt>
                <c:pt idx="42209">
                  <c:v>-286.04449999999997</c:v>
                </c:pt>
                <c:pt idx="42210">
                  <c:v>-286.04249999999996</c:v>
                </c:pt>
                <c:pt idx="42211">
                  <c:v>-286.04049999999995</c:v>
                </c:pt>
                <c:pt idx="42212">
                  <c:v>-286.0385</c:v>
                </c:pt>
                <c:pt idx="42213">
                  <c:v>-286.03649999999999</c:v>
                </c:pt>
                <c:pt idx="42214">
                  <c:v>-286.03449999999998</c:v>
                </c:pt>
                <c:pt idx="42215">
                  <c:v>-286.03249999999997</c:v>
                </c:pt>
                <c:pt idx="42216">
                  <c:v>-286.03049999999996</c:v>
                </c:pt>
                <c:pt idx="42217">
                  <c:v>-286.02850000000001</c:v>
                </c:pt>
                <c:pt idx="42218">
                  <c:v>-286.02649999999994</c:v>
                </c:pt>
                <c:pt idx="42219">
                  <c:v>-286.02449999999999</c:v>
                </c:pt>
                <c:pt idx="42220">
                  <c:v>-286.02249999999998</c:v>
                </c:pt>
                <c:pt idx="42221">
                  <c:v>-286.02049999999997</c:v>
                </c:pt>
                <c:pt idx="42222">
                  <c:v>-286.01849999999996</c:v>
                </c:pt>
                <c:pt idx="42223">
                  <c:v>-286.01649999999995</c:v>
                </c:pt>
                <c:pt idx="42224">
                  <c:v>-286.0145</c:v>
                </c:pt>
                <c:pt idx="42225">
                  <c:v>-286.01249999999999</c:v>
                </c:pt>
                <c:pt idx="42226">
                  <c:v>-286.01049999999998</c:v>
                </c:pt>
                <c:pt idx="42227">
                  <c:v>-286.00849999999997</c:v>
                </c:pt>
                <c:pt idx="42228">
                  <c:v>-286.00649999999996</c:v>
                </c:pt>
                <c:pt idx="42229">
                  <c:v>-286.00450000000001</c:v>
                </c:pt>
                <c:pt idx="42230">
                  <c:v>-286.0025</c:v>
                </c:pt>
                <c:pt idx="42231">
                  <c:v>-286.00049999999999</c:v>
                </c:pt>
                <c:pt idx="42232">
                  <c:v>-285.99849999999998</c:v>
                </c:pt>
                <c:pt idx="42233">
                  <c:v>-285.99649999999997</c:v>
                </c:pt>
                <c:pt idx="42234">
                  <c:v>-285.99449999999996</c:v>
                </c:pt>
                <c:pt idx="42235">
                  <c:v>-285.99249999999995</c:v>
                </c:pt>
                <c:pt idx="42236">
                  <c:v>-285.9905</c:v>
                </c:pt>
                <c:pt idx="42237">
                  <c:v>-285.98849999999999</c:v>
                </c:pt>
                <c:pt idx="42238">
                  <c:v>-285.98649999999998</c:v>
                </c:pt>
                <c:pt idx="42239">
                  <c:v>-285.98449999999997</c:v>
                </c:pt>
                <c:pt idx="42240">
                  <c:v>-285.98249999999996</c:v>
                </c:pt>
                <c:pt idx="42241">
                  <c:v>-285.98050000000001</c:v>
                </c:pt>
                <c:pt idx="42242">
                  <c:v>-285.9785</c:v>
                </c:pt>
                <c:pt idx="42243">
                  <c:v>-285.97649999999999</c:v>
                </c:pt>
                <c:pt idx="42244">
                  <c:v>-285.97449999999998</c:v>
                </c:pt>
                <c:pt idx="42245">
                  <c:v>-285.97249999999997</c:v>
                </c:pt>
                <c:pt idx="42246">
                  <c:v>-285.97049999999996</c:v>
                </c:pt>
                <c:pt idx="42247">
                  <c:v>-285.96849999999995</c:v>
                </c:pt>
                <c:pt idx="42248">
                  <c:v>-285.9665</c:v>
                </c:pt>
                <c:pt idx="42249">
                  <c:v>-285.96449999999999</c:v>
                </c:pt>
                <c:pt idx="42250">
                  <c:v>-285.96249999999998</c:v>
                </c:pt>
                <c:pt idx="42251">
                  <c:v>-285.96049999999997</c:v>
                </c:pt>
                <c:pt idx="42252">
                  <c:v>-285.95849999999996</c:v>
                </c:pt>
                <c:pt idx="42253">
                  <c:v>-285.95650000000001</c:v>
                </c:pt>
                <c:pt idx="42254">
                  <c:v>-285.9545</c:v>
                </c:pt>
                <c:pt idx="42255">
                  <c:v>-285.95249999999999</c:v>
                </c:pt>
                <c:pt idx="42256">
                  <c:v>-285.95049999999998</c:v>
                </c:pt>
                <c:pt idx="42257">
                  <c:v>-285.94849999999997</c:v>
                </c:pt>
                <c:pt idx="42258">
                  <c:v>-285.94649999999996</c:v>
                </c:pt>
                <c:pt idx="42259">
                  <c:v>-285.94449999999995</c:v>
                </c:pt>
                <c:pt idx="42260">
                  <c:v>-285.9425</c:v>
                </c:pt>
                <c:pt idx="42261">
                  <c:v>-285.94049999999999</c:v>
                </c:pt>
                <c:pt idx="42262">
                  <c:v>-285.93849999999998</c:v>
                </c:pt>
                <c:pt idx="42263">
                  <c:v>-285.93649999999997</c:v>
                </c:pt>
                <c:pt idx="42264">
                  <c:v>-285.93449999999996</c:v>
                </c:pt>
                <c:pt idx="42265">
                  <c:v>-285.9325</c:v>
                </c:pt>
                <c:pt idx="42266">
                  <c:v>-285.93049999999999</c:v>
                </c:pt>
                <c:pt idx="42267">
                  <c:v>-285.92849999999999</c:v>
                </c:pt>
                <c:pt idx="42268">
                  <c:v>-285.92649999999998</c:v>
                </c:pt>
                <c:pt idx="42269">
                  <c:v>-285.92449999999997</c:v>
                </c:pt>
                <c:pt idx="42270">
                  <c:v>-285.92249999999996</c:v>
                </c:pt>
                <c:pt idx="42271">
                  <c:v>-285.92049999999995</c:v>
                </c:pt>
                <c:pt idx="42272">
                  <c:v>-285.91849999999999</c:v>
                </c:pt>
                <c:pt idx="42273">
                  <c:v>-285.91649999999998</c:v>
                </c:pt>
                <c:pt idx="42274">
                  <c:v>-285.91449999999998</c:v>
                </c:pt>
                <c:pt idx="42275">
                  <c:v>-285.91249999999997</c:v>
                </c:pt>
                <c:pt idx="42276">
                  <c:v>-285.91049999999996</c:v>
                </c:pt>
                <c:pt idx="42277">
                  <c:v>-285.9085</c:v>
                </c:pt>
                <c:pt idx="42278">
                  <c:v>-285.90649999999999</c:v>
                </c:pt>
                <c:pt idx="42279">
                  <c:v>-285.90449999999998</c:v>
                </c:pt>
                <c:pt idx="42280">
                  <c:v>-285.90249999999997</c:v>
                </c:pt>
                <c:pt idx="42281">
                  <c:v>-285.90049999999997</c:v>
                </c:pt>
                <c:pt idx="42282">
                  <c:v>-285.89850000000001</c:v>
                </c:pt>
                <c:pt idx="42283">
                  <c:v>-285.89649999999995</c:v>
                </c:pt>
                <c:pt idx="42284">
                  <c:v>-285.89449999999999</c:v>
                </c:pt>
                <c:pt idx="42285">
                  <c:v>-285.89249999999998</c:v>
                </c:pt>
                <c:pt idx="42286">
                  <c:v>-285.89049999999997</c:v>
                </c:pt>
                <c:pt idx="42287">
                  <c:v>-285.88849999999996</c:v>
                </c:pt>
                <c:pt idx="42288">
                  <c:v>-285.88649999999996</c:v>
                </c:pt>
                <c:pt idx="42289">
                  <c:v>-285.8845</c:v>
                </c:pt>
                <c:pt idx="42290">
                  <c:v>-285.88249999999999</c:v>
                </c:pt>
                <c:pt idx="42291">
                  <c:v>-285.88049999999998</c:v>
                </c:pt>
                <c:pt idx="42292">
                  <c:v>-285.87849999999997</c:v>
                </c:pt>
                <c:pt idx="42293">
                  <c:v>-285.87649999999996</c:v>
                </c:pt>
                <c:pt idx="42294">
                  <c:v>-285.87450000000001</c:v>
                </c:pt>
                <c:pt idx="42295">
                  <c:v>-285.87249999999995</c:v>
                </c:pt>
                <c:pt idx="42296">
                  <c:v>-285.87049999999999</c:v>
                </c:pt>
                <c:pt idx="42297">
                  <c:v>-285.86849999999998</c:v>
                </c:pt>
                <c:pt idx="42298">
                  <c:v>-285.86649999999997</c:v>
                </c:pt>
                <c:pt idx="42299">
                  <c:v>-285.86449999999996</c:v>
                </c:pt>
                <c:pt idx="42300">
                  <c:v>-285.86249999999995</c:v>
                </c:pt>
                <c:pt idx="42301">
                  <c:v>-285.8605</c:v>
                </c:pt>
                <c:pt idx="42302">
                  <c:v>-285.85849999999999</c:v>
                </c:pt>
                <c:pt idx="42303">
                  <c:v>-285.85649999999998</c:v>
                </c:pt>
                <c:pt idx="42304">
                  <c:v>-285.85449999999997</c:v>
                </c:pt>
                <c:pt idx="42305">
                  <c:v>-285.85249999999996</c:v>
                </c:pt>
                <c:pt idx="42306">
                  <c:v>-285.85050000000001</c:v>
                </c:pt>
                <c:pt idx="42307">
                  <c:v>-285.84849999999994</c:v>
                </c:pt>
                <c:pt idx="42308">
                  <c:v>-285.84649999999999</c:v>
                </c:pt>
                <c:pt idx="42309">
                  <c:v>-285.84449999999998</c:v>
                </c:pt>
                <c:pt idx="42310">
                  <c:v>-285.84249999999997</c:v>
                </c:pt>
                <c:pt idx="42311">
                  <c:v>-285.84049999999996</c:v>
                </c:pt>
                <c:pt idx="42312">
                  <c:v>-285.83849999999995</c:v>
                </c:pt>
                <c:pt idx="42313">
                  <c:v>-285.8365</c:v>
                </c:pt>
                <c:pt idx="42314">
                  <c:v>-285.83449999999999</c:v>
                </c:pt>
                <c:pt idx="42315">
                  <c:v>-285.83249999999998</c:v>
                </c:pt>
                <c:pt idx="42316">
                  <c:v>-285.83049999999997</c:v>
                </c:pt>
                <c:pt idx="42317">
                  <c:v>-285.82849999999996</c:v>
                </c:pt>
                <c:pt idx="42318">
                  <c:v>-285.82650000000001</c:v>
                </c:pt>
                <c:pt idx="42319">
                  <c:v>-285.82449999999994</c:v>
                </c:pt>
                <c:pt idx="42320">
                  <c:v>-285.82249999999999</c:v>
                </c:pt>
                <c:pt idx="42321">
                  <c:v>-285.82049999999998</c:v>
                </c:pt>
                <c:pt idx="42322">
                  <c:v>-285.81849999999997</c:v>
                </c:pt>
                <c:pt idx="42323">
                  <c:v>-285.81649999999996</c:v>
                </c:pt>
                <c:pt idx="42324">
                  <c:v>-285.81449999999995</c:v>
                </c:pt>
                <c:pt idx="42325">
                  <c:v>-285.8125</c:v>
                </c:pt>
                <c:pt idx="42326">
                  <c:v>-285.81049999999999</c:v>
                </c:pt>
                <c:pt idx="42327">
                  <c:v>-285.80849999999998</c:v>
                </c:pt>
                <c:pt idx="42328">
                  <c:v>-285.80649999999997</c:v>
                </c:pt>
                <c:pt idx="42329">
                  <c:v>-285.80449999999996</c:v>
                </c:pt>
                <c:pt idx="42330">
                  <c:v>-285.80250000000001</c:v>
                </c:pt>
                <c:pt idx="42331">
                  <c:v>-285.80049999999994</c:v>
                </c:pt>
                <c:pt idx="42332">
                  <c:v>-285.79849999999999</c:v>
                </c:pt>
                <c:pt idx="42333">
                  <c:v>-285.79649999999998</c:v>
                </c:pt>
                <c:pt idx="42334">
                  <c:v>-285.79449999999997</c:v>
                </c:pt>
                <c:pt idx="42335">
                  <c:v>-285.79249999999996</c:v>
                </c:pt>
                <c:pt idx="42336">
                  <c:v>-285.79049999999995</c:v>
                </c:pt>
                <c:pt idx="42337">
                  <c:v>-285.7885</c:v>
                </c:pt>
                <c:pt idx="42338">
                  <c:v>-285.78649999999999</c:v>
                </c:pt>
                <c:pt idx="42339">
                  <c:v>-285.78449999999998</c:v>
                </c:pt>
                <c:pt idx="42340">
                  <c:v>-285.78249999999997</c:v>
                </c:pt>
                <c:pt idx="42341">
                  <c:v>-285.78049999999996</c:v>
                </c:pt>
                <c:pt idx="42342">
                  <c:v>-285.77850000000001</c:v>
                </c:pt>
                <c:pt idx="42343">
                  <c:v>-285.77649999999994</c:v>
                </c:pt>
                <c:pt idx="42344">
                  <c:v>-285.77449999999999</c:v>
                </c:pt>
                <c:pt idx="42345">
                  <c:v>-285.77249999999998</c:v>
                </c:pt>
                <c:pt idx="42346">
                  <c:v>-285.77049999999997</c:v>
                </c:pt>
                <c:pt idx="42347">
                  <c:v>-285.76849999999996</c:v>
                </c:pt>
                <c:pt idx="42348">
                  <c:v>-285.76649999999995</c:v>
                </c:pt>
                <c:pt idx="42349">
                  <c:v>-285.7645</c:v>
                </c:pt>
                <c:pt idx="42350">
                  <c:v>-285.76249999999999</c:v>
                </c:pt>
                <c:pt idx="42351">
                  <c:v>-285.76049999999998</c:v>
                </c:pt>
                <c:pt idx="42352">
                  <c:v>-285.75849999999997</c:v>
                </c:pt>
                <c:pt idx="42353">
                  <c:v>-285.75649999999996</c:v>
                </c:pt>
                <c:pt idx="42354">
                  <c:v>-285.75450000000001</c:v>
                </c:pt>
                <c:pt idx="42355">
                  <c:v>-285.7525</c:v>
                </c:pt>
                <c:pt idx="42356">
                  <c:v>-285.75049999999999</c:v>
                </c:pt>
                <c:pt idx="42357">
                  <c:v>-285.74849999999998</c:v>
                </c:pt>
                <c:pt idx="42358">
                  <c:v>-285.74649999999997</c:v>
                </c:pt>
                <c:pt idx="42359">
                  <c:v>-285.74449999999996</c:v>
                </c:pt>
                <c:pt idx="42360">
                  <c:v>-285.74249999999995</c:v>
                </c:pt>
                <c:pt idx="42361">
                  <c:v>-285.7405</c:v>
                </c:pt>
                <c:pt idx="42362">
                  <c:v>-285.73849999999999</c:v>
                </c:pt>
                <c:pt idx="42363">
                  <c:v>-285.73649999999998</c:v>
                </c:pt>
                <c:pt idx="42364">
                  <c:v>-285.73449999999997</c:v>
                </c:pt>
                <c:pt idx="42365">
                  <c:v>-285.73249999999996</c:v>
                </c:pt>
                <c:pt idx="42366">
                  <c:v>-285.73050000000001</c:v>
                </c:pt>
                <c:pt idx="42367">
                  <c:v>-285.7285</c:v>
                </c:pt>
                <c:pt idx="42368">
                  <c:v>-285.72649999999999</c:v>
                </c:pt>
                <c:pt idx="42369">
                  <c:v>-285.72449999999998</c:v>
                </c:pt>
                <c:pt idx="42370">
                  <c:v>-285.72249999999997</c:v>
                </c:pt>
                <c:pt idx="42371">
                  <c:v>-285.72049999999996</c:v>
                </c:pt>
                <c:pt idx="42372">
                  <c:v>-285.71849999999995</c:v>
                </c:pt>
                <c:pt idx="42373">
                  <c:v>-285.7165</c:v>
                </c:pt>
                <c:pt idx="42374">
                  <c:v>-285.71449999999999</c:v>
                </c:pt>
                <c:pt idx="42375">
                  <c:v>-285.71249999999998</c:v>
                </c:pt>
                <c:pt idx="42376">
                  <c:v>-285.71049999999997</c:v>
                </c:pt>
                <c:pt idx="42377">
                  <c:v>-285.70849999999996</c:v>
                </c:pt>
                <c:pt idx="42378">
                  <c:v>-285.70650000000001</c:v>
                </c:pt>
                <c:pt idx="42379">
                  <c:v>-285.7045</c:v>
                </c:pt>
                <c:pt idx="42380">
                  <c:v>-285.70249999999999</c:v>
                </c:pt>
                <c:pt idx="42381">
                  <c:v>-285.70049999999998</c:v>
                </c:pt>
                <c:pt idx="42382">
                  <c:v>-285.69849999999997</c:v>
                </c:pt>
                <c:pt idx="42383">
                  <c:v>-285.69649999999996</c:v>
                </c:pt>
                <c:pt idx="42384">
                  <c:v>-285.69449999999995</c:v>
                </c:pt>
                <c:pt idx="42385">
                  <c:v>-285.6925</c:v>
                </c:pt>
                <c:pt idx="42386">
                  <c:v>-285.69049999999999</c:v>
                </c:pt>
                <c:pt idx="42387">
                  <c:v>-285.68849999999998</c:v>
                </c:pt>
                <c:pt idx="42388">
                  <c:v>-285.68649999999997</c:v>
                </c:pt>
                <c:pt idx="42389">
                  <c:v>-285.68449999999996</c:v>
                </c:pt>
                <c:pt idx="42390">
                  <c:v>-285.6825</c:v>
                </c:pt>
                <c:pt idx="42391">
                  <c:v>-285.68049999999999</c:v>
                </c:pt>
                <c:pt idx="42392">
                  <c:v>-285.67849999999999</c:v>
                </c:pt>
                <c:pt idx="42393">
                  <c:v>-285.67649999999998</c:v>
                </c:pt>
                <c:pt idx="42394">
                  <c:v>-285.67449999999997</c:v>
                </c:pt>
                <c:pt idx="42395">
                  <c:v>-285.67249999999996</c:v>
                </c:pt>
                <c:pt idx="42396">
                  <c:v>-285.67049999999995</c:v>
                </c:pt>
                <c:pt idx="42397">
                  <c:v>-285.66849999999999</c:v>
                </c:pt>
                <c:pt idx="42398">
                  <c:v>-285.66649999999998</c:v>
                </c:pt>
                <c:pt idx="42399">
                  <c:v>-285.66449999999998</c:v>
                </c:pt>
                <c:pt idx="42400">
                  <c:v>-285.66249999999997</c:v>
                </c:pt>
                <c:pt idx="42401">
                  <c:v>-285.66049999999996</c:v>
                </c:pt>
                <c:pt idx="42402">
                  <c:v>-285.6585</c:v>
                </c:pt>
                <c:pt idx="42403">
                  <c:v>-285.65649999999999</c:v>
                </c:pt>
                <c:pt idx="42404">
                  <c:v>-285.65449999999998</c:v>
                </c:pt>
                <c:pt idx="42405">
                  <c:v>-285.65249999999997</c:v>
                </c:pt>
                <c:pt idx="42406">
                  <c:v>-285.65049999999997</c:v>
                </c:pt>
                <c:pt idx="42407">
                  <c:v>-285.64850000000001</c:v>
                </c:pt>
                <c:pt idx="42408">
                  <c:v>-285.64649999999995</c:v>
                </c:pt>
                <c:pt idx="42409">
                  <c:v>-285.64449999999999</c:v>
                </c:pt>
                <c:pt idx="42410">
                  <c:v>-285.64249999999998</c:v>
                </c:pt>
                <c:pt idx="42411">
                  <c:v>-285.64049999999997</c:v>
                </c:pt>
                <c:pt idx="42412">
                  <c:v>-285.63849999999996</c:v>
                </c:pt>
                <c:pt idx="42413">
                  <c:v>-285.63649999999996</c:v>
                </c:pt>
                <c:pt idx="42414">
                  <c:v>-285.6345</c:v>
                </c:pt>
                <c:pt idx="42415">
                  <c:v>-285.63249999999999</c:v>
                </c:pt>
                <c:pt idx="42416">
                  <c:v>-285.63049999999998</c:v>
                </c:pt>
                <c:pt idx="42417">
                  <c:v>-285.62849999999997</c:v>
                </c:pt>
                <c:pt idx="42418">
                  <c:v>-285.62649999999996</c:v>
                </c:pt>
                <c:pt idx="42419">
                  <c:v>-285.62450000000001</c:v>
                </c:pt>
                <c:pt idx="42420">
                  <c:v>-285.62249999999995</c:v>
                </c:pt>
                <c:pt idx="42421">
                  <c:v>-285.62049999999999</c:v>
                </c:pt>
                <c:pt idx="42422">
                  <c:v>-285.61849999999998</c:v>
                </c:pt>
                <c:pt idx="42423">
                  <c:v>-285.61649999999997</c:v>
                </c:pt>
                <c:pt idx="42424">
                  <c:v>-285.61449999999996</c:v>
                </c:pt>
                <c:pt idx="42425">
                  <c:v>-285.61249999999995</c:v>
                </c:pt>
                <c:pt idx="42426">
                  <c:v>-285.6105</c:v>
                </c:pt>
                <c:pt idx="42427">
                  <c:v>-285.60849999999999</c:v>
                </c:pt>
                <c:pt idx="42428">
                  <c:v>-285.60649999999998</c:v>
                </c:pt>
                <c:pt idx="42429">
                  <c:v>-285.60449999999997</c:v>
                </c:pt>
                <c:pt idx="42430">
                  <c:v>-285.60249999999996</c:v>
                </c:pt>
                <c:pt idx="42431">
                  <c:v>-285.60050000000001</c:v>
                </c:pt>
                <c:pt idx="42432">
                  <c:v>-285.59849999999994</c:v>
                </c:pt>
                <c:pt idx="42433">
                  <c:v>-285.59649999999999</c:v>
                </c:pt>
                <c:pt idx="42434">
                  <c:v>-285.59449999999998</c:v>
                </c:pt>
                <c:pt idx="42435">
                  <c:v>-285.59249999999997</c:v>
                </c:pt>
                <c:pt idx="42436">
                  <c:v>-285.59049999999996</c:v>
                </c:pt>
                <c:pt idx="42437">
                  <c:v>-285.58849999999995</c:v>
                </c:pt>
                <c:pt idx="42438">
                  <c:v>-285.5865</c:v>
                </c:pt>
                <c:pt idx="42439">
                  <c:v>-285.58449999999999</c:v>
                </c:pt>
                <c:pt idx="42440">
                  <c:v>-285.58249999999998</c:v>
                </c:pt>
                <c:pt idx="42441">
                  <c:v>-285.58049999999997</c:v>
                </c:pt>
                <c:pt idx="42442">
                  <c:v>-285.57849999999996</c:v>
                </c:pt>
                <c:pt idx="42443">
                  <c:v>-285.57650000000001</c:v>
                </c:pt>
                <c:pt idx="42444">
                  <c:v>-285.57449999999994</c:v>
                </c:pt>
                <c:pt idx="42445">
                  <c:v>-285.57249999999999</c:v>
                </c:pt>
                <c:pt idx="42446">
                  <c:v>-285.57049999999998</c:v>
                </c:pt>
                <c:pt idx="42447">
                  <c:v>-285.56849999999997</c:v>
                </c:pt>
                <c:pt idx="42448">
                  <c:v>-285.56649999999996</c:v>
                </c:pt>
                <c:pt idx="42449">
                  <c:v>-285.56449999999995</c:v>
                </c:pt>
                <c:pt idx="42450">
                  <c:v>-285.5625</c:v>
                </c:pt>
                <c:pt idx="42451">
                  <c:v>-285.56049999999999</c:v>
                </c:pt>
                <c:pt idx="42452">
                  <c:v>-285.55849999999998</c:v>
                </c:pt>
                <c:pt idx="42453">
                  <c:v>-285.55649999999997</c:v>
                </c:pt>
                <c:pt idx="42454">
                  <c:v>-285.55449999999996</c:v>
                </c:pt>
                <c:pt idx="42455">
                  <c:v>-285.55250000000001</c:v>
                </c:pt>
                <c:pt idx="42456">
                  <c:v>-285.55049999999994</c:v>
                </c:pt>
                <c:pt idx="42457">
                  <c:v>-285.54849999999999</c:v>
                </c:pt>
                <c:pt idx="42458">
                  <c:v>-285.54649999999998</c:v>
                </c:pt>
                <c:pt idx="42459">
                  <c:v>-285.54449999999997</c:v>
                </c:pt>
                <c:pt idx="42460">
                  <c:v>-285.54249999999996</c:v>
                </c:pt>
                <c:pt idx="42461">
                  <c:v>-285.54049999999995</c:v>
                </c:pt>
                <c:pt idx="42462">
                  <c:v>-285.5385</c:v>
                </c:pt>
                <c:pt idx="42463">
                  <c:v>-285.53649999999999</c:v>
                </c:pt>
                <c:pt idx="42464">
                  <c:v>-285.53449999999998</c:v>
                </c:pt>
                <c:pt idx="42465">
                  <c:v>-285.53249999999997</c:v>
                </c:pt>
                <c:pt idx="42466">
                  <c:v>-285.53049999999996</c:v>
                </c:pt>
                <c:pt idx="42467">
                  <c:v>-285.52850000000001</c:v>
                </c:pt>
                <c:pt idx="42468">
                  <c:v>-285.52649999999994</c:v>
                </c:pt>
                <c:pt idx="42469">
                  <c:v>-285.52449999999999</c:v>
                </c:pt>
                <c:pt idx="42470">
                  <c:v>-285.52249999999998</c:v>
                </c:pt>
                <c:pt idx="42471">
                  <c:v>-285.52049999999997</c:v>
                </c:pt>
                <c:pt idx="42472">
                  <c:v>-285.51849999999996</c:v>
                </c:pt>
                <c:pt idx="42473">
                  <c:v>-285.51649999999995</c:v>
                </c:pt>
                <c:pt idx="42474">
                  <c:v>-285.5145</c:v>
                </c:pt>
                <c:pt idx="42475">
                  <c:v>-285.51249999999999</c:v>
                </c:pt>
                <c:pt idx="42476">
                  <c:v>-285.51049999999998</c:v>
                </c:pt>
                <c:pt idx="42477">
                  <c:v>-285.50849999999997</c:v>
                </c:pt>
                <c:pt idx="42478">
                  <c:v>-285.50649999999996</c:v>
                </c:pt>
                <c:pt idx="42479">
                  <c:v>-285.50450000000001</c:v>
                </c:pt>
                <c:pt idx="42480">
                  <c:v>-285.5025</c:v>
                </c:pt>
                <c:pt idx="42481">
                  <c:v>-285.50049999999999</c:v>
                </c:pt>
                <c:pt idx="42482">
                  <c:v>-285.49849999999998</c:v>
                </c:pt>
                <c:pt idx="42483">
                  <c:v>-285.49649999999997</c:v>
                </c:pt>
                <c:pt idx="42484">
                  <c:v>-285.49449999999996</c:v>
                </c:pt>
                <c:pt idx="42485">
                  <c:v>-285.49249999999995</c:v>
                </c:pt>
                <c:pt idx="42486">
                  <c:v>-285.4905</c:v>
                </c:pt>
                <c:pt idx="42487">
                  <c:v>-285.48849999999999</c:v>
                </c:pt>
                <c:pt idx="42488">
                  <c:v>-285.48649999999998</c:v>
                </c:pt>
                <c:pt idx="42489">
                  <c:v>-285.48449999999997</c:v>
                </c:pt>
                <c:pt idx="42490">
                  <c:v>-285.48249999999996</c:v>
                </c:pt>
                <c:pt idx="42491">
                  <c:v>-285.48050000000001</c:v>
                </c:pt>
                <c:pt idx="42492">
                  <c:v>-285.4785</c:v>
                </c:pt>
                <c:pt idx="42493">
                  <c:v>-285.47649999999999</c:v>
                </c:pt>
                <c:pt idx="42494">
                  <c:v>-285.47449999999998</c:v>
                </c:pt>
                <c:pt idx="42495">
                  <c:v>-285.47249999999997</c:v>
                </c:pt>
                <c:pt idx="42496">
                  <c:v>-285.47049999999996</c:v>
                </c:pt>
                <c:pt idx="42497">
                  <c:v>-285.46849999999995</c:v>
                </c:pt>
                <c:pt idx="42498">
                  <c:v>-285.4665</c:v>
                </c:pt>
                <c:pt idx="42499">
                  <c:v>-285.46449999999999</c:v>
                </c:pt>
                <c:pt idx="42500">
                  <c:v>-285.46249999999998</c:v>
                </c:pt>
                <c:pt idx="42501">
                  <c:v>-285.46049999999997</c:v>
                </c:pt>
                <c:pt idx="42502">
                  <c:v>-285.45849999999996</c:v>
                </c:pt>
                <c:pt idx="42503">
                  <c:v>-285.45650000000001</c:v>
                </c:pt>
                <c:pt idx="42504">
                  <c:v>-285.4545</c:v>
                </c:pt>
                <c:pt idx="42505">
                  <c:v>-285.45249999999999</c:v>
                </c:pt>
                <c:pt idx="42506">
                  <c:v>-285.45049999999998</c:v>
                </c:pt>
                <c:pt idx="42507">
                  <c:v>-285.44849999999997</c:v>
                </c:pt>
                <c:pt idx="42508">
                  <c:v>-285.44649999999996</c:v>
                </c:pt>
                <c:pt idx="42509">
                  <c:v>-285.44449999999995</c:v>
                </c:pt>
                <c:pt idx="42510">
                  <c:v>-285.4425</c:v>
                </c:pt>
                <c:pt idx="42511">
                  <c:v>-285.44049999999999</c:v>
                </c:pt>
                <c:pt idx="42512">
                  <c:v>-285.43849999999998</c:v>
                </c:pt>
                <c:pt idx="42513">
                  <c:v>-285.43649999999997</c:v>
                </c:pt>
                <c:pt idx="42514">
                  <c:v>-285.43449999999996</c:v>
                </c:pt>
                <c:pt idx="42515">
                  <c:v>-285.4325</c:v>
                </c:pt>
                <c:pt idx="42516">
                  <c:v>-285.43049999999999</c:v>
                </c:pt>
                <c:pt idx="42517">
                  <c:v>-285.42849999999999</c:v>
                </c:pt>
                <c:pt idx="42518">
                  <c:v>-285.42649999999998</c:v>
                </c:pt>
                <c:pt idx="42519">
                  <c:v>-285.42449999999997</c:v>
                </c:pt>
                <c:pt idx="42520">
                  <c:v>-285.42249999999996</c:v>
                </c:pt>
                <c:pt idx="42521">
                  <c:v>-285.42049999999995</c:v>
                </c:pt>
                <c:pt idx="42522">
                  <c:v>-285.41849999999999</c:v>
                </c:pt>
                <c:pt idx="42523">
                  <c:v>-285.41649999999998</c:v>
                </c:pt>
                <c:pt idx="42524">
                  <c:v>-285.41449999999998</c:v>
                </c:pt>
                <c:pt idx="42525">
                  <c:v>-285.41249999999997</c:v>
                </c:pt>
                <c:pt idx="42526">
                  <c:v>-285.41049999999996</c:v>
                </c:pt>
                <c:pt idx="42527">
                  <c:v>-285.4085</c:v>
                </c:pt>
                <c:pt idx="42528">
                  <c:v>-285.40649999999999</c:v>
                </c:pt>
                <c:pt idx="42529">
                  <c:v>-285.40449999999998</c:v>
                </c:pt>
                <c:pt idx="42530">
                  <c:v>-285.40249999999997</c:v>
                </c:pt>
                <c:pt idx="42531">
                  <c:v>-285.40049999999997</c:v>
                </c:pt>
                <c:pt idx="42532">
                  <c:v>-285.39850000000001</c:v>
                </c:pt>
                <c:pt idx="42533">
                  <c:v>-285.39649999999995</c:v>
                </c:pt>
                <c:pt idx="42534">
                  <c:v>-285.39449999999999</c:v>
                </c:pt>
                <c:pt idx="42535">
                  <c:v>-285.39249999999998</c:v>
                </c:pt>
                <c:pt idx="42536">
                  <c:v>-285.39049999999997</c:v>
                </c:pt>
                <c:pt idx="42537">
                  <c:v>-285.38849999999996</c:v>
                </c:pt>
                <c:pt idx="42538">
                  <c:v>-285.38649999999996</c:v>
                </c:pt>
                <c:pt idx="42539">
                  <c:v>-285.3845</c:v>
                </c:pt>
                <c:pt idx="42540">
                  <c:v>-285.38249999999999</c:v>
                </c:pt>
                <c:pt idx="42541">
                  <c:v>-285.38049999999998</c:v>
                </c:pt>
                <c:pt idx="42542">
                  <c:v>-285.37849999999997</c:v>
                </c:pt>
                <c:pt idx="42543">
                  <c:v>-285.37649999999996</c:v>
                </c:pt>
                <c:pt idx="42544">
                  <c:v>-285.37450000000001</c:v>
                </c:pt>
                <c:pt idx="42545">
                  <c:v>-285.37249999999995</c:v>
                </c:pt>
                <c:pt idx="42546">
                  <c:v>-285.37049999999999</c:v>
                </c:pt>
                <c:pt idx="42547">
                  <c:v>-285.36849999999998</c:v>
                </c:pt>
                <c:pt idx="42548">
                  <c:v>-285.36649999999997</c:v>
                </c:pt>
                <c:pt idx="42549">
                  <c:v>-285.36449999999996</c:v>
                </c:pt>
                <c:pt idx="42550">
                  <c:v>-285.36249999999995</c:v>
                </c:pt>
                <c:pt idx="42551">
                  <c:v>-285.3605</c:v>
                </c:pt>
                <c:pt idx="42552">
                  <c:v>-285.35849999999999</c:v>
                </c:pt>
                <c:pt idx="42553">
                  <c:v>-285.35649999999998</c:v>
                </c:pt>
                <c:pt idx="42554">
                  <c:v>-285.35449999999997</c:v>
                </c:pt>
                <c:pt idx="42555">
                  <c:v>-285.35249999999996</c:v>
                </c:pt>
                <c:pt idx="42556">
                  <c:v>-285.35050000000001</c:v>
                </c:pt>
                <c:pt idx="42557">
                  <c:v>-285.34849999999994</c:v>
                </c:pt>
                <c:pt idx="42558">
                  <c:v>-285.34649999999999</c:v>
                </c:pt>
                <c:pt idx="42559">
                  <c:v>-285.34449999999998</c:v>
                </c:pt>
                <c:pt idx="42560">
                  <c:v>-285.34249999999997</c:v>
                </c:pt>
                <c:pt idx="42561">
                  <c:v>-285.34049999999996</c:v>
                </c:pt>
                <c:pt idx="42562">
                  <c:v>-285.33849999999995</c:v>
                </c:pt>
                <c:pt idx="42563">
                  <c:v>-285.3365</c:v>
                </c:pt>
                <c:pt idx="42564">
                  <c:v>-285.33449999999999</c:v>
                </c:pt>
                <c:pt idx="42565">
                  <c:v>-285.33249999999998</c:v>
                </c:pt>
                <c:pt idx="42566">
                  <c:v>-285.33049999999997</c:v>
                </c:pt>
                <c:pt idx="42567">
                  <c:v>-285.32849999999996</c:v>
                </c:pt>
                <c:pt idx="42568">
                  <c:v>-285.32650000000001</c:v>
                </c:pt>
                <c:pt idx="42569">
                  <c:v>-285.32449999999994</c:v>
                </c:pt>
                <c:pt idx="42570">
                  <c:v>-285.32249999999999</c:v>
                </c:pt>
                <c:pt idx="42571">
                  <c:v>-285.32049999999998</c:v>
                </c:pt>
                <c:pt idx="42572">
                  <c:v>-285.31849999999997</c:v>
                </c:pt>
                <c:pt idx="42573">
                  <c:v>-285.31649999999996</c:v>
                </c:pt>
                <c:pt idx="42574">
                  <c:v>-285.31449999999995</c:v>
                </c:pt>
                <c:pt idx="42575">
                  <c:v>-285.3125</c:v>
                </c:pt>
                <c:pt idx="42576">
                  <c:v>-285.31049999999999</c:v>
                </c:pt>
                <c:pt idx="42577">
                  <c:v>-285.30849999999998</c:v>
                </c:pt>
                <c:pt idx="42578">
                  <c:v>-285.30649999999997</c:v>
                </c:pt>
                <c:pt idx="42579">
                  <c:v>-285.30449999999996</c:v>
                </c:pt>
                <c:pt idx="42580">
                  <c:v>-285.30250000000001</c:v>
                </c:pt>
                <c:pt idx="42581">
                  <c:v>-285.30049999999994</c:v>
                </c:pt>
                <c:pt idx="42582">
                  <c:v>-285.29849999999999</c:v>
                </c:pt>
                <c:pt idx="42583">
                  <c:v>-285.29649999999998</c:v>
                </c:pt>
                <c:pt idx="42584">
                  <c:v>-285.29449999999997</c:v>
                </c:pt>
                <c:pt idx="42585">
                  <c:v>-285.29249999999996</c:v>
                </c:pt>
                <c:pt idx="42586">
                  <c:v>-285.29049999999995</c:v>
                </c:pt>
                <c:pt idx="42587">
                  <c:v>-285.2885</c:v>
                </c:pt>
                <c:pt idx="42588">
                  <c:v>-285.28649999999999</c:v>
                </c:pt>
                <c:pt idx="42589">
                  <c:v>-285.28449999999998</c:v>
                </c:pt>
                <c:pt idx="42590">
                  <c:v>-285.28249999999997</c:v>
                </c:pt>
                <c:pt idx="42591">
                  <c:v>-285.28049999999996</c:v>
                </c:pt>
                <c:pt idx="42592">
                  <c:v>-285.27850000000001</c:v>
                </c:pt>
                <c:pt idx="42593">
                  <c:v>-285.27649999999994</c:v>
                </c:pt>
                <c:pt idx="42594">
                  <c:v>-285.27449999999999</c:v>
                </c:pt>
                <c:pt idx="42595">
                  <c:v>-285.27249999999998</c:v>
                </c:pt>
                <c:pt idx="42596">
                  <c:v>-285.27049999999997</c:v>
                </c:pt>
                <c:pt idx="42597">
                  <c:v>-285.26849999999996</c:v>
                </c:pt>
                <c:pt idx="42598">
                  <c:v>-285.26649999999995</c:v>
                </c:pt>
                <c:pt idx="42599">
                  <c:v>-285.2645</c:v>
                </c:pt>
                <c:pt idx="42600">
                  <c:v>-285.26249999999999</c:v>
                </c:pt>
                <c:pt idx="42601">
                  <c:v>-285.26049999999998</c:v>
                </c:pt>
                <c:pt idx="42602">
                  <c:v>-285.25849999999997</c:v>
                </c:pt>
                <c:pt idx="42603">
                  <c:v>-285.25649999999996</c:v>
                </c:pt>
                <c:pt idx="42604">
                  <c:v>-285.25450000000001</c:v>
                </c:pt>
                <c:pt idx="42605">
                  <c:v>-285.2525</c:v>
                </c:pt>
                <c:pt idx="42606">
                  <c:v>-285.25049999999999</c:v>
                </c:pt>
                <c:pt idx="42607">
                  <c:v>-285.24849999999998</c:v>
                </c:pt>
                <c:pt idx="42608">
                  <c:v>-285.24649999999997</c:v>
                </c:pt>
                <c:pt idx="42609">
                  <c:v>-285.24449999999996</c:v>
                </c:pt>
                <c:pt idx="42610">
                  <c:v>-285.24249999999995</c:v>
                </c:pt>
                <c:pt idx="42611">
                  <c:v>-285.2405</c:v>
                </c:pt>
                <c:pt idx="42612">
                  <c:v>-285.23849999999999</c:v>
                </c:pt>
                <c:pt idx="42613">
                  <c:v>-285.23649999999998</c:v>
                </c:pt>
                <c:pt idx="42614">
                  <c:v>-285.23449999999997</c:v>
                </c:pt>
                <c:pt idx="42615">
                  <c:v>-285.23249999999996</c:v>
                </c:pt>
                <c:pt idx="42616">
                  <c:v>-285.23050000000001</c:v>
                </c:pt>
                <c:pt idx="42617">
                  <c:v>-285.2285</c:v>
                </c:pt>
                <c:pt idx="42618">
                  <c:v>-285.22649999999999</c:v>
                </c:pt>
                <c:pt idx="42619">
                  <c:v>-285.22449999999998</c:v>
                </c:pt>
                <c:pt idx="42620">
                  <c:v>-285.22249999999997</c:v>
                </c:pt>
                <c:pt idx="42621">
                  <c:v>-285.22049999999996</c:v>
                </c:pt>
                <c:pt idx="42622">
                  <c:v>-285.21849999999995</c:v>
                </c:pt>
                <c:pt idx="42623">
                  <c:v>-285.2165</c:v>
                </c:pt>
                <c:pt idx="42624">
                  <c:v>-285.21449999999999</c:v>
                </c:pt>
                <c:pt idx="42625">
                  <c:v>-285.21249999999998</c:v>
                </c:pt>
                <c:pt idx="42626">
                  <c:v>-285.21049999999997</c:v>
                </c:pt>
                <c:pt idx="42627">
                  <c:v>-285.20849999999996</c:v>
                </c:pt>
                <c:pt idx="42628">
                  <c:v>-285.20650000000001</c:v>
                </c:pt>
                <c:pt idx="42629">
                  <c:v>-285.2045</c:v>
                </c:pt>
                <c:pt idx="42630">
                  <c:v>-285.20249999999999</c:v>
                </c:pt>
                <c:pt idx="42631">
                  <c:v>-285.20049999999998</c:v>
                </c:pt>
                <c:pt idx="42632">
                  <c:v>-285.19849999999997</c:v>
                </c:pt>
                <c:pt idx="42633">
                  <c:v>-285.19649999999996</c:v>
                </c:pt>
                <c:pt idx="42634">
                  <c:v>-285.19449999999995</c:v>
                </c:pt>
                <c:pt idx="42635">
                  <c:v>-285.1925</c:v>
                </c:pt>
                <c:pt idx="42636">
                  <c:v>-285.19049999999999</c:v>
                </c:pt>
                <c:pt idx="42637">
                  <c:v>-285.18849999999998</c:v>
                </c:pt>
                <c:pt idx="42638">
                  <c:v>-285.18649999999997</c:v>
                </c:pt>
                <c:pt idx="42639">
                  <c:v>-285.18449999999996</c:v>
                </c:pt>
                <c:pt idx="42640">
                  <c:v>-285.1825</c:v>
                </c:pt>
                <c:pt idx="42641">
                  <c:v>-285.18049999999999</c:v>
                </c:pt>
                <c:pt idx="42642">
                  <c:v>-285.17849999999999</c:v>
                </c:pt>
                <c:pt idx="42643">
                  <c:v>-285.17649999999998</c:v>
                </c:pt>
                <c:pt idx="42644">
                  <c:v>-285.17449999999997</c:v>
                </c:pt>
                <c:pt idx="42645">
                  <c:v>-285.17249999999996</c:v>
                </c:pt>
                <c:pt idx="42646">
                  <c:v>-285.17049999999995</c:v>
                </c:pt>
                <c:pt idx="42647">
                  <c:v>-285.16849999999999</c:v>
                </c:pt>
                <c:pt idx="42648">
                  <c:v>-285.16649999999998</c:v>
                </c:pt>
                <c:pt idx="42649">
                  <c:v>-285.16449999999998</c:v>
                </c:pt>
                <c:pt idx="42650">
                  <c:v>-285.16249999999997</c:v>
                </c:pt>
                <c:pt idx="42651">
                  <c:v>-285.16049999999996</c:v>
                </c:pt>
                <c:pt idx="42652">
                  <c:v>-285.1585</c:v>
                </c:pt>
                <c:pt idx="42653">
                  <c:v>-285.15649999999999</c:v>
                </c:pt>
                <c:pt idx="42654">
                  <c:v>-285.15449999999998</c:v>
                </c:pt>
                <c:pt idx="42655">
                  <c:v>-285.15249999999997</c:v>
                </c:pt>
                <c:pt idx="42656">
                  <c:v>-285.15049999999997</c:v>
                </c:pt>
                <c:pt idx="42657">
                  <c:v>-285.14850000000001</c:v>
                </c:pt>
                <c:pt idx="42658">
                  <c:v>-285.14649999999995</c:v>
                </c:pt>
                <c:pt idx="42659">
                  <c:v>-285.14449999999999</c:v>
                </c:pt>
                <c:pt idx="42660">
                  <c:v>-285.14249999999998</c:v>
                </c:pt>
                <c:pt idx="42661">
                  <c:v>-285.14049999999997</c:v>
                </c:pt>
                <c:pt idx="42662">
                  <c:v>-285.13849999999996</c:v>
                </c:pt>
                <c:pt idx="42663">
                  <c:v>-285.13649999999996</c:v>
                </c:pt>
                <c:pt idx="42664">
                  <c:v>-285.1345</c:v>
                </c:pt>
                <c:pt idx="42665">
                  <c:v>-285.13249999999999</c:v>
                </c:pt>
                <c:pt idx="42666">
                  <c:v>-285.13049999999998</c:v>
                </c:pt>
                <c:pt idx="42667">
                  <c:v>-285.12849999999997</c:v>
                </c:pt>
                <c:pt idx="42668">
                  <c:v>-285.12649999999996</c:v>
                </c:pt>
                <c:pt idx="42669">
                  <c:v>-285.12450000000001</c:v>
                </c:pt>
                <c:pt idx="42670">
                  <c:v>-285.12249999999995</c:v>
                </c:pt>
                <c:pt idx="42671">
                  <c:v>-285.12049999999999</c:v>
                </c:pt>
                <c:pt idx="42672">
                  <c:v>-285.11849999999998</c:v>
                </c:pt>
                <c:pt idx="42673">
                  <c:v>-285.11649999999997</c:v>
                </c:pt>
                <c:pt idx="42674">
                  <c:v>-285.11449999999996</c:v>
                </c:pt>
                <c:pt idx="42675">
                  <c:v>-285.11249999999995</c:v>
                </c:pt>
                <c:pt idx="42676">
                  <c:v>-285.1105</c:v>
                </c:pt>
                <c:pt idx="42677">
                  <c:v>-285.10849999999999</c:v>
                </c:pt>
                <c:pt idx="42678">
                  <c:v>-285.10649999999998</c:v>
                </c:pt>
                <c:pt idx="42679">
                  <c:v>-285.10449999999997</c:v>
                </c:pt>
                <c:pt idx="42680">
                  <c:v>-285.10249999999996</c:v>
                </c:pt>
                <c:pt idx="42681">
                  <c:v>-285.10050000000001</c:v>
                </c:pt>
                <c:pt idx="42682">
                  <c:v>-285.09849999999994</c:v>
                </c:pt>
                <c:pt idx="42683">
                  <c:v>-285.09649999999999</c:v>
                </c:pt>
                <c:pt idx="42684">
                  <c:v>-285.09449999999998</c:v>
                </c:pt>
                <c:pt idx="42685">
                  <c:v>-285.09249999999997</c:v>
                </c:pt>
                <c:pt idx="42686">
                  <c:v>-285.09049999999996</c:v>
                </c:pt>
                <c:pt idx="42687">
                  <c:v>-285.08849999999995</c:v>
                </c:pt>
                <c:pt idx="42688">
                  <c:v>-285.0865</c:v>
                </c:pt>
                <c:pt idx="42689">
                  <c:v>-285.08449999999999</c:v>
                </c:pt>
                <c:pt idx="42690">
                  <c:v>-285.08249999999998</c:v>
                </c:pt>
                <c:pt idx="42691">
                  <c:v>-285.08049999999997</c:v>
                </c:pt>
                <c:pt idx="42692">
                  <c:v>-285.07849999999996</c:v>
                </c:pt>
                <c:pt idx="42693">
                  <c:v>-285.07650000000001</c:v>
                </c:pt>
                <c:pt idx="42694">
                  <c:v>-285.07449999999994</c:v>
                </c:pt>
                <c:pt idx="42695">
                  <c:v>-285.07249999999999</c:v>
                </c:pt>
                <c:pt idx="42696">
                  <c:v>-285.07049999999998</c:v>
                </c:pt>
                <c:pt idx="42697">
                  <c:v>-285.06849999999997</c:v>
                </c:pt>
                <c:pt idx="42698">
                  <c:v>-285.06649999999996</c:v>
                </c:pt>
                <c:pt idx="42699">
                  <c:v>-285.06449999999995</c:v>
                </c:pt>
                <c:pt idx="42700">
                  <c:v>-285.0625</c:v>
                </c:pt>
                <c:pt idx="42701">
                  <c:v>-285.06049999999999</c:v>
                </c:pt>
                <c:pt idx="42702">
                  <c:v>-285.05849999999998</c:v>
                </c:pt>
                <c:pt idx="42703">
                  <c:v>-285.05649999999997</c:v>
                </c:pt>
                <c:pt idx="42704">
                  <c:v>-285.05449999999996</c:v>
                </c:pt>
                <c:pt idx="42705">
                  <c:v>-285.05250000000001</c:v>
                </c:pt>
                <c:pt idx="42706">
                  <c:v>-285.05049999999994</c:v>
                </c:pt>
                <c:pt idx="42707">
                  <c:v>-285.04849999999999</c:v>
                </c:pt>
                <c:pt idx="42708">
                  <c:v>-285.04649999999998</c:v>
                </c:pt>
                <c:pt idx="42709">
                  <c:v>-285.04449999999997</c:v>
                </c:pt>
                <c:pt idx="42710">
                  <c:v>-285.04249999999996</c:v>
                </c:pt>
                <c:pt idx="42711">
                  <c:v>-285.04049999999995</c:v>
                </c:pt>
                <c:pt idx="42712">
                  <c:v>-285.0385</c:v>
                </c:pt>
                <c:pt idx="42713">
                  <c:v>-285.03649999999999</c:v>
                </c:pt>
                <c:pt idx="42714">
                  <c:v>-285.03449999999998</c:v>
                </c:pt>
                <c:pt idx="42715">
                  <c:v>-285.03249999999997</c:v>
                </c:pt>
                <c:pt idx="42716">
                  <c:v>-285.03049999999996</c:v>
                </c:pt>
                <c:pt idx="42717">
                  <c:v>-285.02850000000001</c:v>
                </c:pt>
                <c:pt idx="42718">
                  <c:v>-285.02649999999994</c:v>
                </c:pt>
                <c:pt idx="42719">
                  <c:v>-285.02449999999999</c:v>
                </c:pt>
                <c:pt idx="42720">
                  <c:v>-285.02249999999998</c:v>
                </c:pt>
                <c:pt idx="42721">
                  <c:v>-285.02049999999997</c:v>
                </c:pt>
                <c:pt idx="42722">
                  <c:v>-285.01849999999996</c:v>
                </c:pt>
                <c:pt idx="42723">
                  <c:v>-285.01649999999995</c:v>
                </c:pt>
                <c:pt idx="42724">
                  <c:v>-285.0145</c:v>
                </c:pt>
                <c:pt idx="42725">
                  <c:v>-285.01249999999999</c:v>
                </c:pt>
                <c:pt idx="42726">
                  <c:v>-285.01049999999998</c:v>
                </c:pt>
                <c:pt idx="42727">
                  <c:v>-285.00849999999997</c:v>
                </c:pt>
                <c:pt idx="42728">
                  <c:v>-285.00649999999996</c:v>
                </c:pt>
                <c:pt idx="42729">
                  <c:v>-285.00450000000001</c:v>
                </c:pt>
                <c:pt idx="42730">
                  <c:v>-285.0025</c:v>
                </c:pt>
                <c:pt idx="42731">
                  <c:v>-285.00049999999999</c:v>
                </c:pt>
                <c:pt idx="42732">
                  <c:v>-284.99849999999998</c:v>
                </c:pt>
                <c:pt idx="42733">
                  <c:v>-284.99649999999997</c:v>
                </c:pt>
                <c:pt idx="42734">
                  <c:v>-284.99449999999996</c:v>
                </c:pt>
                <c:pt idx="42735">
                  <c:v>-284.99249999999995</c:v>
                </c:pt>
                <c:pt idx="42736">
                  <c:v>-284.9905</c:v>
                </c:pt>
                <c:pt idx="42737">
                  <c:v>-284.98849999999999</c:v>
                </c:pt>
                <c:pt idx="42738">
                  <c:v>-284.98649999999998</c:v>
                </c:pt>
                <c:pt idx="42739">
                  <c:v>-284.98449999999997</c:v>
                </c:pt>
                <c:pt idx="42740">
                  <c:v>-284.98249999999996</c:v>
                </c:pt>
                <c:pt idx="42741">
                  <c:v>-284.98050000000001</c:v>
                </c:pt>
                <c:pt idx="42742">
                  <c:v>-284.9785</c:v>
                </c:pt>
                <c:pt idx="42743">
                  <c:v>-284.97649999999999</c:v>
                </c:pt>
                <c:pt idx="42744">
                  <c:v>-284.97449999999998</c:v>
                </c:pt>
                <c:pt idx="42745">
                  <c:v>-284.97249999999997</c:v>
                </c:pt>
                <c:pt idx="42746">
                  <c:v>-284.97049999999996</c:v>
                </c:pt>
                <c:pt idx="42747">
                  <c:v>-284.96849999999995</c:v>
                </c:pt>
                <c:pt idx="42748">
                  <c:v>-284.9665</c:v>
                </c:pt>
                <c:pt idx="42749">
                  <c:v>-284.96449999999999</c:v>
                </c:pt>
                <c:pt idx="42750">
                  <c:v>-284.96249999999998</c:v>
                </c:pt>
                <c:pt idx="42751">
                  <c:v>-284.96049999999997</c:v>
                </c:pt>
                <c:pt idx="42752">
                  <c:v>-284.95849999999996</c:v>
                </c:pt>
                <c:pt idx="42753">
                  <c:v>-284.95650000000001</c:v>
                </c:pt>
                <c:pt idx="42754">
                  <c:v>-284.9545</c:v>
                </c:pt>
                <c:pt idx="42755">
                  <c:v>-284.95249999999999</c:v>
                </c:pt>
                <c:pt idx="42756">
                  <c:v>-284.95049999999998</c:v>
                </c:pt>
                <c:pt idx="42757">
                  <c:v>-284.94849999999997</c:v>
                </c:pt>
                <c:pt idx="42758">
                  <c:v>-284.94649999999996</c:v>
                </c:pt>
                <c:pt idx="42759">
                  <c:v>-284.94449999999995</c:v>
                </c:pt>
                <c:pt idx="42760">
                  <c:v>-284.9425</c:v>
                </c:pt>
                <c:pt idx="42761">
                  <c:v>-284.94049999999999</c:v>
                </c:pt>
                <c:pt idx="42762">
                  <c:v>-284.93849999999998</c:v>
                </c:pt>
                <c:pt idx="42763">
                  <c:v>-284.93649999999997</c:v>
                </c:pt>
                <c:pt idx="42764">
                  <c:v>-284.93449999999996</c:v>
                </c:pt>
                <c:pt idx="42765">
                  <c:v>-284.9325</c:v>
                </c:pt>
                <c:pt idx="42766">
                  <c:v>-284.93049999999999</c:v>
                </c:pt>
                <c:pt idx="42767">
                  <c:v>-284.92849999999999</c:v>
                </c:pt>
                <c:pt idx="42768">
                  <c:v>-284.92649999999998</c:v>
                </c:pt>
                <c:pt idx="42769">
                  <c:v>-284.92449999999997</c:v>
                </c:pt>
                <c:pt idx="42770">
                  <c:v>-284.92249999999996</c:v>
                </c:pt>
                <c:pt idx="42771">
                  <c:v>-284.92049999999995</c:v>
                </c:pt>
                <c:pt idx="42772">
                  <c:v>-284.91849999999999</c:v>
                </c:pt>
                <c:pt idx="42773">
                  <c:v>-284.91649999999998</c:v>
                </c:pt>
                <c:pt idx="42774">
                  <c:v>-284.91449999999998</c:v>
                </c:pt>
                <c:pt idx="42775">
                  <c:v>-284.91249999999997</c:v>
                </c:pt>
                <c:pt idx="42776">
                  <c:v>-284.91049999999996</c:v>
                </c:pt>
                <c:pt idx="42777">
                  <c:v>-284.9085</c:v>
                </c:pt>
                <c:pt idx="42778">
                  <c:v>-284.90649999999999</c:v>
                </c:pt>
                <c:pt idx="42779">
                  <c:v>-284.90449999999998</c:v>
                </c:pt>
                <c:pt idx="42780">
                  <c:v>-284.90249999999997</c:v>
                </c:pt>
                <c:pt idx="42781">
                  <c:v>-284.90049999999997</c:v>
                </c:pt>
                <c:pt idx="42782">
                  <c:v>-284.89850000000001</c:v>
                </c:pt>
                <c:pt idx="42783">
                  <c:v>-284.89649999999995</c:v>
                </c:pt>
                <c:pt idx="42784">
                  <c:v>-284.89449999999999</c:v>
                </c:pt>
                <c:pt idx="42785">
                  <c:v>-284.89249999999998</c:v>
                </c:pt>
                <c:pt idx="42786">
                  <c:v>-284.89049999999997</c:v>
                </c:pt>
                <c:pt idx="42787">
                  <c:v>-284.88849999999996</c:v>
                </c:pt>
                <c:pt idx="42788">
                  <c:v>-284.88649999999996</c:v>
                </c:pt>
                <c:pt idx="42789">
                  <c:v>-284.8845</c:v>
                </c:pt>
                <c:pt idx="42790">
                  <c:v>-284.88249999999999</c:v>
                </c:pt>
                <c:pt idx="42791">
                  <c:v>-284.88049999999998</c:v>
                </c:pt>
                <c:pt idx="42792">
                  <c:v>-284.87849999999997</c:v>
                </c:pt>
                <c:pt idx="42793">
                  <c:v>-284.87649999999996</c:v>
                </c:pt>
                <c:pt idx="42794">
                  <c:v>-284.87450000000001</c:v>
                </c:pt>
                <c:pt idx="42795">
                  <c:v>-284.87249999999995</c:v>
                </c:pt>
                <c:pt idx="42796">
                  <c:v>-284.87049999999999</c:v>
                </c:pt>
                <c:pt idx="42797">
                  <c:v>-284.86849999999998</c:v>
                </c:pt>
                <c:pt idx="42798">
                  <c:v>-284.86649999999997</c:v>
                </c:pt>
                <c:pt idx="42799">
                  <c:v>-284.86449999999996</c:v>
                </c:pt>
                <c:pt idx="42800">
                  <c:v>-284.86249999999995</c:v>
                </c:pt>
                <c:pt idx="42801">
                  <c:v>-284.8605</c:v>
                </c:pt>
                <c:pt idx="42802">
                  <c:v>-284.85849999999999</c:v>
                </c:pt>
                <c:pt idx="42803">
                  <c:v>-284.85649999999998</c:v>
                </c:pt>
                <c:pt idx="42804">
                  <c:v>-284.85449999999997</c:v>
                </c:pt>
                <c:pt idx="42805">
                  <c:v>-284.85249999999996</c:v>
                </c:pt>
                <c:pt idx="42806">
                  <c:v>-284.85050000000001</c:v>
                </c:pt>
                <c:pt idx="42807">
                  <c:v>-284.84849999999994</c:v>
                </c:pt>
                <c:pt idx="42808">
                  <c:v>-284.84649999999999</c:v>
                </c:pt>
                <c:pt idx="42809">
                  <c:v>-284.84449999999998</c:v>
                </c:pt>
                <c:pt idx="42810">
                  <c:v>-284.84249999999997</c:v>
                </c:pt>
                <c:pt idx="42811">
                  <c:v>-284.84049999999996</c:v>
                </c:pt>
                <c:pt idx="42812">
                  <c:v>-284.83849999999995</c:v>
                </c:pt>
                <c:pt idx="42813">
                  <c:v>-284.8365</c:v>
                </c:pt>
                <c:pt idx="42814">
                  <c:v>-284.83449999999999</c:v>
                </c:pt>
                <c:pt idx="42815">
                  <c:v>-284.83249999999998</c:v>
                </c:pt>
                <c:pt idx="42816">
                  <c:v>-284.83049999999997</c:v>
                </c:pt>
                <c:pt idx="42817">
                  <c:v>-284.82849999999996</c:v>
                </c:pt>
                <c:pt idx="42818">
                  <c:v>-284.82650000000001</c:v>
                </c:pt>
                <c:pt idx="42819">
                  <c:v>-284.82449999999994</c:v>
                </c:pt>
                <c:pt idx="42820">
                  <c:v>-284.82249999999999</c:v>
                </c:pt>
                <c:pt idx="42821">
                  <c:v>-284.82049999999998</c:v>
                </c:pt>
                <c:pt idx="42822">
                  <c:v>-284.81849999999997</c:v>
                </c:pt>
                <c:pt idx="42823">
                  <c:v>-284.81649999999996</c:v>
                </c:pt>
                <c:pt idx="42824">
                  <c:v>-284.81449999999995</c:v>
                </c:pt>
                <c:pt idx="42825">
                  <c:v>-284.8125</c:v>
                </c:pt>
                <c:pt idx="42826">
                  <c:v>-284.81049999999999</c:v>
                </c:pt>
                <c:pt idx="42827">
                  <c:v>-284.80849999999998</c:v>
                </c:pt>
                <c:pt idx="42828">
                  <c:v>-284.80649999999997</c:v>
                </c:pt>
                <c:pt idx="42829">
                  <c:v>-284.80449999999996</c:v>
                </c:pt>
                <c:pt idx="42830">
                  <c:v>-284.80250000000001</c:v>
                </c:pt>
                <c:pt idx="42831">
                  <c:v>-284.80049999999994</c:v>
                </c:pt>
                <c:pt idx="42832">
                  <c:v>-284.79849999999999</c:v>
                </c:pt>
                <c:pt idx="42833">
                  <c:v>-284.79649999999998</c:v>
                </c:pt>
                <c:pt idx="42834">
                  <c:v>-284.79449999999997</c:v>
                </c:pt>
                <c:pt idx="42835">
                  <c:v>-284.79249999999996</c:v>
                </c:pt>
                <c:pt idx="42836">
                  <c:v>-284.79049999999995</c:v>
                </c:pt>
                <c:pt idx="42837">
                  <c:v>-284.7885</c:v>
                </c:pt>
                <c:pt idx="42838">
                  <c:v>-284.78649999999999</c:v>
                </c:pt>
                <c:pt idx="42839">
                  <c:v>-284.78449999999998</c:v>
                </c:pt>
                <c:pt idx="42840">
                  <c:v>-284.78249999999997</c:v>
                </c:pt>
                <c:pt idx="42841">
                  <c:v>-284.78049999999996</c:v>
                </c:pt>
                <c:pt idx="42842">
                  <c:v>-284.77850000000001</c:v>
                </c:pt>
                <c:pt idx="42843">
                  <c:v>-284.77649999999994</c:v>
                </c:pt>
                <c:pt idx="42844">
                  <c:v>-284.77449999999999</c:v>
                </c:pt>
                <c:pt idx="42845">
                  <c:v>-284.77249999999998</c:v>
                </c:pt>
                <c:pt idx="42846">
                  <c:v>-284.77049999999997</c:v>
                </c:pt>
                <c:pt idx="42847">
                  <c:v>-284.76849999999996</c:v>
                </c:pt>
                <c:pt idx="42848">
                  <c:v>-284.76649999999995</c:v>
                </c:pt>
                <c:pt idx="42849">
                  <c:v>-284.7645</c:v>
                </c:pt>
                <c:pt idx="42850">
                  <c:v>-284.76249999999999</c:v>
                </c:pt>
                <c:pt idx="42851">
                  <c:v>-284.76049999999998</c:v>
                </c:pt>
                <c:pt idx="42852">
                  <c:v>-284.75849999999997</c:v>
                </c:pt>
                <c:pt idx="42853">
                  <c:v>-284.75649999999996</c:v>
                </c:pt>
                <c:pt idx="42854">
                  <c:v>-284.75450000000001</c:v>
                </c:pt>
                <c:pt idx="42855">
                  <c:v>-284.7525</c:v>
                </c:pt>
                <c:pt idx="42856">
                  <c:v>-284.75049999999999</c:v>
                </c:pt>
                <c:pt idx="42857">
                  <c:v>-284.74849999999998</c:v>
                </c:pt>
                <c:pt idx="42858">
                  <c:v>-284.74649999999997</c:v>
                </c:pt>
                <c:pt idx="42859">
                  <c:v>-284.74449999999996</c:v>
                </c:pt>
                <c:pt idx="42860">
                  <c:v>-284.74249999999995</c:v>
                </c:pt>
                <c:pt idx="42861">
                  <c:v>-284.7405</c:v>
                </c:pt>
                <c:pt idx="42862">
                  <c:v>-284.73849999999999</c:v>
                </c:pt>
                <c:pt idx="42863">
                  <c:v>-284.73649999999998</c:v>
                </c:pt>
                <c:pt idx="42864">
                  <c:v>-284.73449999999997</c:v>
                </c:pt>
                <c:pt idx="42865">
                  <c:v>-284.73249999999996</c:v>
                </c:pt>
                <c:pt idx="42866">
                  <c:v>-284.73050000000001</c:v>
                </c:pt>
                <c:pt idx="42867">
                  <c:v>-284.7285</c:v>
                </c:pt>
                <c:pt idx="42868">
                  <c:v>-284.72649999999999</c:v>
                </c:pt>
                <c:pt idx="42869">
                  <c:v>-284.72449999999998</c:v>
                </c:pt>
                <c:pt idx="42870">
                  <c:v>-284.72249999999997</c:v>
                </c:pt>
                <c:pt idx="42871">
                  <c:v>-284.72049999999996</c:v>
                </c:pt>
                <c:pt idx="42872">
                  <c:v>-284.71849999999995</c:v>
                </c:pt>
                <c:pt idx="42873">
                  <c:v>-284.7165</c:v>
                </c:pt>
                <c:pt idx="42874">
                  <c:v>-284.71449999999999</c:v>
                </c:pt>
                <c:pt idx="42875">
                  <c:v>-284.71249999999998</c:v>
                </c:pt>
                <c:pt idx="42876">
                  <c:v>-284.71049999999997</c:v>
                </c:pt>
                <c:pt idx="42877">
                  <c:v>-284.70849999999996</c:v>
                </c:pt>
                <c:pt idx="42878">
                  <c:v>-284.70650000000001</c:v>
                </c:pt>
                <c:pt idx="42879">
                  <c:v>-284.7045</c:v>
                </c:pt>
                <c:pt idx="42880">
                  <c:v>-284.70249999999999</c:v>
                </c:pt>
                <c:pt idx="42881">
                  <c:v>-284.70049999999998</c:v>
                </c:pt>
                <c:pt idx="42882">
                  <c:v>-284.69849999999997</c:v>
                </c:pt>
                <c:pt idx="42883">
                  <c:v>-284.69649999999996</c:v>
                </c:pt>
                <c:pt idx="42884">
                  <c:v>-284.69449999999995</c:v>
                </c:pt>
                <c:pt idx="42885">
                  <c:v>-284.6925</c:v>
                </c:pt>
                <c:pt idx="42886">
                  <c:v>-284.69049999999999</c:v>
                </c:pt>
                <c:pt idx="42887">
                  <c:v>-284.68849999999998</c:v>
                </c:pt>
                <c:pt idx="42888">
                  <c:v>-284.68649999999997</c:v>
                </c:pt>
                <c:pt idx="42889">
                  <c:v>-284.68449999999996</c:v>
                </c:pt>
                <c:pt idx="42890">
                  <c:v>-284.6825</c:v>
                </c:pt>
                <c:pt idx="42891">
                  <c:v>-284.68049999999999</c:v>
                </c:pt>
                <c:pt idx="42892">
                  <c:v>-284.67849999999999</c:v>
                </c:pt>
                <c:pt idx="42893">
                  <c:v>-284.67649999999998</c:v>
                </c:pt>
                <c:pt idx="42894">
                  <c:v>-284.67449999999997</c:v>
                </c:pt>
                <c:pt idx="42895">
                  <c:v>-284.67249999999996</c:v>
                </c:pt>
                <c:pt idx="42896">
                  <c:v>-284.67049999999995</c:v>
                </c:pt>
                <c:pt idx="42897">
                  <c:v>-284.66849999999999</c:v>
                </c:pt>
                <c:pt idx="42898">
                  <c:v>-284.66649999999998</c:v>
                </c:pt>
                <c:pt idx="42899">
                  <c:v>-284.66449999999998</c:v>
                </c:pt>
                <c:pt idx="42900">
                  <c:v>-284.66249999999997</c:v>
                </c:pt>
                <c:pt idx="42901">
                  <c:v>-284.66049999999996</c:v>
                </c:pt>
                <c:pt idx="42902">
                  <c:v>-284.6585</c:v>
                </c:pt>
                <c:pt idx="42903">
                  <c:v>-284.65649999999999</c:v>
                </c:pt>
                <c:pt idx="42904">
                  <c:v>-284.65449999999998</c:v>
                </c:pt>
                <c:pt idx="42905">
                  <c:v>-284.65249999999997</c:v>
                </c:pt>
                <c:pt idx="42906">
                  <c:v>-284.65049999999997</c:v>
                </c:pt>
                <c:pt idx="42907">
                  <c:v>-284.64850000000001</c:v>
                </c:pt>
                <c:pt idx="42908">
                  <c:v>-284.64649999999995</c:v>
                </c:pt>
                <c:pt idx="42909">
                  <c:v>-284.64449999999999</c:v>
                </c:pt>
                <c:pt idx="42910">
                  <c:v>-284.64249999999998</c:v>
                </c:pt>
                <c:pt idx="42911">
                  <c:v>-284.64049999999997</c:v>
                </c:pt>
                <c:pt idx="42912">
                  <c:v>-284.63849999999996</c:v>
                </c:pt>
                <c:pt idx="42913">
                  <c:v>-284.63649999999996</c:v>
                </c:pt>
                <c:pt idx="42914">
                  <c:v>-284.6345</c:v>
                </c:pt>
                <c:pt idx="42915">
                  <c:v>-284.63249999999999</c:v>
                </c:pt>
                <c:pt idx="42916">
                  <c:v>-284.63049999999998</c:v>
                </c:pt>
                <c:pt idx="42917">
                  <c:v>-284.62849999999997</c:v>
                </c:pt>
                <c:pt idx="42918">
                  <c:v>-284.62649999999996</c:v>
                </c:pt>
                <c:pt idx="42919">
                  <c:v>-284.62450000000001</c:v>
                </c:pt>
                <c:pt idx="42920">
                  <c:v>-284.62249999999995</c:v>
                </c:pt>
                <c:pt idx="42921">
                  <c:v>-284.62049999999999</c:v>
                </c:pt>
                <c:pt idx="42922">
                  <c:v>-284.61849999999998</c:v>
                </c:pt>
                <c:pt idx="42923">
                  <c:v>-284.61649999999997</c:v>
                </c:pt>
                <c:pt idx="42924">
                  <c:v>-284.61449999999996</c:v>
                </c:pt>
                <c:pt idx="42925">
                  <c:v>-284.61249999999995</c:v>
                </c:pt>
                <c:pt idx="42926">
                  <c:v>-284.6105</c:v>
                </c:pt>
                <c:pt idx="42927">
                  <c:v>-284.60849999999999</c:v>
                </c:pt>
                <c:pt idx="42928">
                  <c:v>-284.60649999999998</c:v>
                </c:pt>
                <c:pt idx="42929">
                  <c:v>-284.60449999999997</c:v>
                </c:pt>
                <c:pt idx="42930">
                  <c:v>-284.60249999999996</c:v>
                </c:pt>
                <c:pt idx="42931">
                  <c:v>-284.60050000000001</c:v>
                </c:pt>
                <c:pt idx="42932">
                  <c:v>-284.59849999999994</c:v>
                </c:pt>
                <c:pt idx="42933">
                  <c:v>-284.59649999999999</c:v>
                </c:pt>
                <c:pt idx="42934">
                  <c:v>-284.59449999999998</c:v>
                </c:pt>
                <c:pt idx="42935">
                  <c:v>-284.59249999999997</c:v>
                </c:pt>
                <c:pt idx="42936">
                  <c:v>-284.59049999999996</c:v>
                </c:pt>
                <c:pt idx="42937">
                  <c:v>-284.58849999999995</c:v>
                </c:pt>
                <c:pt idx="42938">
                  <c:v>-284.5865</c:v>
                </c:pt>
                <c:pt idx="42939">
                  <c:v>-284.58449999999999</c:v>
                </c:pt>
                <c:pt idx="42940">
                  <c:v>-284.58249999999998</c:v>
                </c:pt>
                <c:pt idx="42941">
                  <c:v>-284.58049999999997</c:v>
                </c:pt>
                <c:pt idx="42942">
                  <c:v>-284.57849999999996</c:v>
                </c:pt>
                <c:pt idx="42943">
                  <c:v>-284.57650000000001</c:v>
                </c:pt>
                <c:pt idx="42944">
                  <c:v>-284.57449999999994</c:v>
                </c:pt>
                <c:pt idx="42945">
                  <c:v>-284.57249999999999</c:v>
                </c:pt>
                <c:pt idx="42946">
                  <c:v>-284.57049999999998</c:v>
                </c:pt>
                <c:pt idx="42947">
                  <c:v>-284.56849999999997</c:v>
                </c:pt>
                <c:pt idx="42948">
                  <c:v>-284.56649999999996</c:v>
                </c:pt>
                <c:pt idx="42949">
                  <c:v>-284.56449999999995</c:v>
                </c:pt>
                <c:pt idx="42950">
                  <c:v>-284.5625</c:v>
                </c:pt>
                <c:pt idx="42951">
                  <c:v>-284.56049999999999</c:v>
                </c:pt>
                <c:pt idx="42952">
                  <c:v>-284.55849999999998</c:v>
                </c:pt>
                <c:pt idx="42953">
                  <c:v>-284.55649999999997</c:v>
                </c:pt>
                <c:pt idx="42954">
                  <c:v>-284.55449999999996</c:v>
                </c:pt>
                <c:pt idx="42955">
                  <c:v>-284.55250000000001</c:v>
                </c:pt>
                <c:pt idx="42956">
                  <c:v>-284.55049999999994</c:v>
                </c:pt>
                <c:pt idx="42957">
                  <c:v>-284.54849999999999</c:v>
                </c:pt>
                <c:pt idx="42958">
                  <c:v>-284.54649999999998</c:v>
                </c:pt>
                <c:pt idx="42959">
                  <c:v>-284.54449999999997</c:v>
                </c:pt>
                <c:pt idx="42960">
                  <c:v>-284.54249999999996</c:v>
                </c:pt>
                <c:pt idx="42961">
                  <c:v>-284.54049999999995</c:v>
                </c:pt>
                <c:pt idx="42962">
                  <c:v>-284.5385</c:v>
                </c:pt>
                <c:pt idx="42963">
                  <c:v>-284.53649999999999</c:v>
                </c:pt>
                <c:pt idx="42964">
                  <c:v>-284.53449999999998</c:v>
                </c:pt>
                <c:pt idx="42965">
                  <c:v>-284.53249999999997</c:v>
                </c:pt>
                <c:pt idx="42966">
                  <c:v>-284.53049999999996</c:v>
                </c:pt>
                <c:pt idx="42967">
                  <c:v>-284.52850000000001</c:v>
                </c:pt>
                <c:pt idx="42968">
                  <c:v>-284.52649999999994</c:v>
                </c:pt>
                <c:pt idx="42969">
                  <c:v>-284.52449999999999</c:v>
                </c:pt>
                <c:pt idx="42970">
                  <c:v>-284.52249999999998</c:v>
                </c:pt>
                <c:pt idx="42971">
                  <c:v>-284.52049999999997</c:v>
                </c:pt>
                <c:pt idx="42972">
                  <c:v>-284.51849999999996</c:v>
                </c:pt>
                <c:pt idx="42973">
                  <c:v>-284.51649999999995</c:v>
                </c:pt>
                <c:pt idx="42974">
                  <c:v>-284.5145</c:v>
                </c:pt>
                <c:pt idx="42975">
                  <c:v>-284.51249999999999</c:v>
                </c:pt>
                <c:pt idx="42976">
                  <c:v>-284.51049999999998</c:v>
                </c:pt>
                <c:pt idx="42977">
                  <c:v>-284.50849999999997</c:v>
                </c:pt>
                <c:pt idx="42978">
                  <c:v>-284.50649999999996</c:v>
                </c:pt>
                <c:pt idx="42979">
                  <c:v>-284.50450000000001</c:v>
                </c:pt>
                <c:pt idx="42980">
                  <c:v>-284.5025</c:v>
                </c:pt>
                <c:pt idx="42981">
                  <c:v>-284.50049999999999</c:v>
                </c:pt>
                <c:pt idx="42982">
                  <c:v>-284.49849999999998</c:v>
                </c:pt>
                <c:pt idx="42983">
                  <c:v>-284.49649999999997</c:v>
                </c:pt>
                <c:pt idx="42984">
                  <c:v>-284.49449999999996</c:v>
                </c:pt>
                <c:pt idx="42985">
                  <c:v>-284.49249999999995</c:v>
                </c:pt>
                <c:pt idx="42986">
                  <c:v>-284.4905</c:v>
                </c:pt>
                <c:pt idx="42987">
                  <c:v>-284.48849999999999</c:v>
                </c:pt>
                <c:pt idx="42988">
                  <c:v>-284.48649999999998</c:v>
                </c:pt>
                <c:pt idx="42989">
                  <c:v>-284.48449999999997</c:v>
                </c:pt>
                <c:pt idx="42990">
                  <c:v>-284.48249999999996</c:v>
                </c:pt>
                <c:pt idx="42991">
                  <c:v>-284.48050000000001</c:v>
                </c:pt>
                <c:pt idx="42992">
                  <c:v>-284.4785</c:v>
                </c:pt>
                <c:pt idx="42993">
                  <c:v>-284.47649999999999</c:v>
                </c:pt>
                <c:pt idx="42994">
                  <c:v>-284.47449999999998</c:v>
                </c:pt>
                <c:pt idx="42995">
                  <c:v>-284.47249999999997</c:v>
                </c:pt>
                <c:pt idx="42996">
                  <c:v>-284.47049999999996</c:v>
                </c:pt>
                <c:pt idx="42997">
                  <c:v>-284.46849999999995</c:v>
                </c:pt>
                <c:pt idx="42998">
                  <c:v>-284.4665</c:v>
                </c:pt>
                <c:pt idx="42999">
                  <c:v>-284.46449999999999</c:v>
                </c:pt>
                <c:pt idx="43000">
                  <c:v>-284.46249999999998</c:v>
                </c:pt>
                <c:pt idx="43001">
                  <c:v>-284.46049999999997</c:v>
                </c:pt>
                <c:pt idx="43002">
                  <c:v>-284.45849999999996</c:v>
                </c:pt>
                <c:pt idx="43003">
                  <c:v>-284.45650000000001</c:v>
                </c:pt>
                <c:pt idx="43004">
                  <c:v>-284.4545</c:v>
                </c:pt>
                <c:pt idx="43005">
                  <c:v>-284.45249999999999</c:v>
                </c:pt>
                <c:pt idx="43006">
                  <c:v>-284.45049999999998</c:v>
                </c:pt>
                <c:pt idx="43007">
                  <c:v>-284.44849999999997</c:v>
                </c:pt>
                <c:pt idx="43008">
                  <c:v>-284.44649999999996</c:v>
                </c:pt>
                <c:pt idx="43009">
                  <c:v>-284.44449999999995</c:v>
                </c:pt>
                <c:pt idx="43010">
                  <c:v>-284.4425</c:v>
                </c:pt>
                <c:pt idx="43011">
                  <c:v>-284.44049999999999</c:v>
                </c:pt>
                <c:pt idx="43012">
                  <c:v>-284.43849999999998</c:v>
                </c:pt>
                <c:pt idx="43013">
                  <c:v>-284.43649999999997</c:v>
                </c:pt>
                <c:pt idx="43014">
                  <c:v>-284.43449999999996</c:v>
                </c:pt>
                <c:pt idx="43015">
                  <c:v>-284.4325</c:v>
                </c:pt>
                <c:pt idx="43016">
                  <c:v>-284.43049999999999</c:v>
                </c:pt>
                <c:pt idx="43017">
                  <c:v>-284.42849999999999</c:v>
                </c:pt>
                <c:pt idx="43018">
                  <c:v>-284.42649999999998</c:v>
                </c:pt>
                <c:pt idx="43019">
                  <c:v>-284.42449999999997</c:v>
                </c:pt>
                <c:pt idx="43020">
                  <c:v>-284.42249999999996</c:v>
                </c:pt>
                <c:pt idx="43021">
                  <c:v>-284.42049999999995</c:v>
                </c:pt>
                <c:pt idx="43022">
                  <c:v>-284.41849999999999</c:v>
                </c:pt>
                <c:pt idx="43023">
                  <c:v>-284.41649999999998</c:v>
                </c:pt>
                <c:pt idx="43024">
                  <c:v>-284.41449999999998</c:v>
                </c:pt>
                <c:pt idx="43025">
                  <c:v>-284.41249999999997</c:v>
                </c:pt>
                <c:pt idx="43026">
                  <c:v>-284.41049999999996</c:v>
                </c:pt>
                <c:pt idx="43027">
                  <c:v>-284.4085</c:v>
                </c:pt>
                <c:pt idx="43028">
                  <c:v>-284.40649999999999</c:v>
                </c:pt>
                <c:pt idx="43029">
                  <c:v>-284.40449999999998</c:v>
                </c:pt>
                <c:pt idx="43030">
                  <c:v>-284.40249999999997</c:v>
                </c:pt>
                <c:pt idx="43031">
                  <c:v>-284.40049999999997</c:v>
                </c:pt>
                <c:pt idx="43032">
                  <c:v>-284.39850000000001</c:v>
                </c:pt>
                <c:pt idx="43033">
                  <c:v>-284.39649999999995</c:v>
                </c:pt>
                <c:pt idx="43034">
                  <c:v>-284.39449999999999</c:v>
                </c:pt>
                <c:pt idx="43035">
                  <c:v>-284.39249999999998</c:v>
                </c:pt>
                <c:pt idx="43036">
                  <c:v>-284.39049999999997</c:v>
                </c:pt>
                <c:pt idx="43037">
                  <c:v>-284.38849999999996</c:v>
                </c:pt>
                <c:pt idx="43038">
                  <c:v>-284.38649999999996</c:v>
                </c:pt>
                <c:pt idx="43039">
                  <c:v>-284.3845</c:v>
                </c:pt>
                <c:pt idx="43040">
                  <c:v>-284.38249999999999</c:v>
                </c:pt>
                <c:pt idx="43041">
                  <c:v>-284.38049999999998</c:v>
                </c:pt>
                <c:pt idx="43042">
                  <c:v>-284.37849999999997</c:v>
                </c:pt>
                <c:pt idx="43043">
                  <c:v>-284.37649999999996</c:v>
                </c:pt>
                <c:pt idx="43044">
                  <c:v>-284.37450000000001</c:v>
                </c:pt>
                <c:pt idx="43045">
                  <c:v>-284.37249999999995</c:v>
                </c:pt>
                <c:pt idx="43046">
                  <c:v>-284.37049999999999</c:v>
                </c:pt>
                <c:pt idx="43047">
                  <c:v>-284.36849999999998</c:v>
                </c:pt>
                <c:pt idx="43048">
                  <c:v>-284.36649999999997</c:v>
                </c:pt>
                <c:pt idx="43049">
                  <c:v>-284.36449999999996</c:v>
                </c:pt>
                <c:pt idx="43050">
                  <c:v>-284.36249999999995</c:v>
                </c:pt>
                <c:pt idx="43051">
                  <c:v>-284.3605</c:v>
                </c:pt>
                <c:pt idx="43052">
                  <c:v>-284.35849999999999</c:v>
                </c:pt>
                <c:pt idx="43053">
                  <c:v>-284.35649999999998</c:v>
                </c:pt>
                <c:pt idx="43054">
                  <c:v>-284.35449999999997</c:v>
                </c:pt>
                <c:pt idx="43055">
                  <c:v>-284.35249999999996</c:v>
                </c:pt>
                <c:pt idx="43056">
                  <c:v>-284.35050000000001</c:v>
                </c:pt>
                <c:pt idx="43057">
                  <c:v>-284.34849999999994</c:v>
                </c:pt>
                <c:pt idx="43058">
                  <c:v>-284.34649999999999</c:v>
                </c:pt>
                <c:pt idx="43059">
                  <c:v>-284.34449999999998</c:v>
                </c:pt>
                <c:pt idx="43060">
                  <c:v>-284.34249999999997</c:v>
                </c:pt>
                <c:pt idx="43061">
                  <c:v>-284.34049999999996</c:v>
                </c:pt>
                <c:pt idx="43062">
                  <c:v>-284.33849999999995</c:v>
                </c:pt>
                <c:pt idx="43063">
                  <c:v>-284.3365</c:v>
                </c:pt>
                <c:pt idx="43064">
                  <c:v>-284.33449999999999</c:v>
                </c:pt>
                <c:pt idx="43065">
                  <c:v>-284.33249999999998</c:v>
                </c:pt>
                <c:pt idx="43066">
                  <c:v>-284.33049999999997</c:v>
                </c:pt>
                <c:pt idx="43067">
                  <c:v>-284.32849999999996</c:v>
                </c:pt>
                <c:pt idx="43068">
                  <c:v>-284.32650000000001</c:v>
                </c:pt>
                <c:pt idx="43069">
                  <c:v>-284.32449999999994</c:v>
                </c:pt>
                <c:pt idx="43070">
                  <c:v>-284.32249999999999</c:v>
                </c:pt>
                <c:pt idx="43071">
                  <c:v>-284.32049999999998</c:v>
                </c:pt>
                <c:pt idx="43072">
                  <c:v>-284.31849999999997</c:v>
                </c:pt>
                <c:pt idx="43073">
                  <c:v>-284.31649999999996</c:v>
                </c:pt>
                <c:pt idx="43074">
                  <c:v>-284.31449999999995</c:v>
                </c:pt>
                <c:pt idx="43075">
                  <c:v>-284.3125</c:v>
                </c:pt>
                <c:pt idx="43076">
                  <c:v>-284.31049999999999</c:v>
                </c:pt>
                <c:pt idx="43077">
                  <c:v>-284.30849999999998</c:v>
                </c:pt>
                <c:pt idx="43078">
                  <c:v>-284.30649999999997</c:v>
                </c:pt>
                <c:pt idx="43079">
                  <c:v>-284.30449999999996</c:v>
                </c:pt>
                <c:pt idx="43080">
                  <c:v>-284.30250000000001</c:v>
                </c:pt>
                <c:pt idx="43081">
                  <c:v>-284.30049999999994</c:v>
                </c:pt>
                <c:pt idx="43082">
                  <c:v>-284.29849999999999</c:v>
                </c:pt>
                <c:pt idx="43083">
                  <c:v>-284.29649999999998</c:v>
                </c:pt>
                <c:pt idx="43084">
                  <c:v>-284.29449999999997</c:v>
                </c:pt>
                <c:pt idx="43085">
                  <c:v>-284.29249999999996</c:v>
                </c:pt>
                <c:pt idx="43086">
                  <c:v>-284.29049999999995</c:v>
                </c:pt>
                <c:pt idx="43087">
                  <c:v>-284.2885</c:v>
                </c:pt>
                <c:pt idx="43088">
                  <c:v>-284.28649999999999</c:v>
                </c:pt>
                <c:pt idx="43089">
                  <c:v>-284.28449999999998</c:v>
                </c:pt>
                <c:pt idx="43090">
                  <c:v>-284.28249999999997</c:v>
                </c:pt>
                <c:pt idx="43091">
                  <c:v>-284.28049999999996</c:v>
                </c:pt>
                <c:pt idx="43092">
                  <c:v>-284.27850000000001</c:v>
                </c:pt>
                <c:pt idx="43093">
                  <c:v>-284.27649999999994</c:v>
                </c:pt>
                <c:pt idx="43094">
                  <c:v>-284.27449999999999</c:v>
                </c:pt>
                <c:pt idx="43095">
                  <c:v>-284.27249999999998</c:v>
                </c:pt>
                <c:pt idx="43096">
                  <c:v>-284.27049999999997</c:v>
                </c:pt>
                <c:pt idx="43097">
                  <c:v>-284.26849999999996</c:v>
                </c:pt>
                <c:pt idx="43098">
                  <c:v>-284.26649999999995</c:v>
                </c:pt>
                <c:pt idx="43099">
                  <c:v>-284.2645</c:v>
                </c:pt>
                <c:pt idx="43100">
                  <c:v>-284.26249999999999</c:v>
                </c:pt>
                <c:pt idx="43101">
                  <c:v>-284.26049999999998</c:v>
                </c:pt>
                <c:pt idx="43102">
                  <c:v>-284.25849999999997</c:v>
                </c:pt>
                <c:pt idx="43103">
                  <c:v>-284.25649999999996</c:v>
                </c:pt>
                <c:pt idx="43104">
                  <c:v>-284.25450000000001</c:v>
                </c:pt>
                <c:pt idx="43105">
                  <c:v>-284.2525</c:v>
                </c:pt>
                <c:pt idx="43106">
                  <c:v>-284.25049999999999</c:v>
                </c:pt>
                <c:pt idx="43107">
                  <c:v>-284.24849999999998</c:v>
                </c:pt>
                <c:pt idx="43108">
                  <c:v>-284.24649999999997</c:v>
                </c:pt>
                <c:pt idx="43109">
                  <c:v>-284.24449999999996</c:v>
                </c:pt>
                <c:pt idx="43110">
                  <c:v>-284.24249999999995</c:v>
                </c:pt>
                <c:pt idx="43111">
                  <c:v>-284.2405</c:v>
                </c:pt>
                <c:pt idx="43112">
                  <c:v>-284.23849999999999</c:v>
                </c:pt>
                <c:pt idx="43113">
                  <c:v>-284.23649999999998</c:v>
                </c:pt>
                <c:pt idx="43114">
                  <c:v>-284.23449999999997</c:v>
                </c:pt>
                <c:pt idx="43115">
                  <c:v>-284.23249999999996</c:v>
                </c:pt>
                <c:pt idx="43116">
                  <c:v>-284.23050000000001</c:v>
                </c:pt>
                <c:pt idx="43117">
                  <c:v>-284.2285</c:v>
                </c:pt>
                <c:pt idx="43118">
                  <c:v>-284.22649999999999</c:v>
                </c:pt>
                <c:pt idx="43119">
                  <c:v>-284.22449999999998</c:v>
                </c:pt>
                <c:pt idx="43120">
                  <c:v>-284.22249999999997</c:v>
                </c:pt>
                <c:pt idx="43121">
                  <c:v>-284.22049999999996</c:v>
                </c:pt>
                <c:pt idx="43122">
                  <c:v>-284.21849999999995</c:v>
                </c:pt>
                <c:pt idx="43123">
                  <c:v>-284.2165</c:v>
                </c:pt>
                <c:pt idx="43124">
                  <c:v>-284.21449999999999</c:v>
                </c:pt>
                <c:pt idx="43125">
                  <c:v>-284.21249999999998</c:v>
                </c:pt>
                <c:pt idx="43126">
                  <c:v>-284.21049999999997</c:v>
                </c:pt>
                <c:pt idx="43127">
                  <c:v>-284.20849999999996</c:v>
                </c:pt>
                <c:pt idx="43128">
                  <c:v>-284.20650000000001</c:v>
                </c:pt>
                <c:pt idx="43129">
                  <c:v>-284.2045</c:v>
                </c:pt>
                <c:pt idx="43130">
                  <c:v>-284.20249999999999</c:v>
                </c:pt>
                <c:pt idx="43131">
                  <c:v>-284.20049999999998</c:v>
                </c:pt>
                <c:pt idx="43132">
                  <c:v>-284.19849999999997</c:v>
                </c:pt>
                <c:pt idx="43133">
                  <c:v>-284.19649999999996</c:v>
                </c:pt>
                <c:pt idx="43134">
                  <c:v>-284.19449999999995</c:v>
                </c:pt>
                <c:pt idx="43135">
                  <c:v>-284.1925</c:v>
                </c:pt>
                <c:pt idx="43136">
                  <c:v>-284.19049999999999</c:v>
                </c:pt>
                <c:pt idx="43137">
                  <c:v>-284.18849999999998</c:v>
                </c:pt>
                <c:pt idx="43138">
                  <c:v>-284.18649999999997</c:v>
                </c:pt>
                <c:pt idx="43139">
                  <c:v>-284.18449999999996</c:v>
                </c:pt>
                <c:pt idx="43140">
                  <c:v>-284.1825</c:v>
                </c:pt>
                <c:pt idx="43141">
                  <c:v>-284.18049999999999</c:v>
                </c:pt>
                <c:pt idx="43142">
                  <c:v>-284.17849999999999</c:v>
                </c:pt>
                <c:pt idx="43143">
                  <c:v>-284.17649999999998</c:v>
                </c:pt>
                <c:pt idx="43144">
                  <c:v>-284.17449999999997</c:v>
                </c:pt>
                <c:pt idx="43145">
                  <c:v>-284.17249999999996</c:v>
                </c:pt>
                <c:pt idx="43146">
                  <c:v>-284.17049999999995</c:v>
                </c:pt>
                <c:pt idx="43147">
                  <c:v>-284.16849999999999</c:v>
                </c:pt>
                <c:pt idx="43148">
                  <c:v>-284.16649999999998</c:v>
                </c:pt>
                <c:pt idx="43149">
                  <c:v>-284.16449999999998</c:v>
                </c:pt>
                <c:pt idx="43150">
                  <c:v>-284.16249999999997</c:v>
                </c:pt>
                <c:pt idx="43151">
                  <c:v>-284.16049999999996</c:v>
                </c:pt>
                <c:pt idx="43152">
                  <c:v>-284.1585</c:v>
                </c:pt>
                <c:pt idx="43153">
                  <c:v>-284.15649999999999</c:v>
                </c:pt>
                <c:pt idx="43154">
                  <c:v>-284.15449999999998</c:v>
                </c:pt>
                <c:pt idx="43155">
                  <c:v>-284.15249999999997</c:v>
                </c:pt>
                <c:pt idx="43156">
                  <c:v>-284.15049999999997</c:v>
                </c:pt>
                <c:pt idx="43157">
                  <c:v>-284.14850000000001</c:v>
                </c:pt>
                <c:pt idx="43158">
                  <c:v>-284.14649999999995</c:v>
                </c:pt>
                <c:pt idx="43159">
                  <c:v>-284.14449999999999</c:v>
                </c:pt>
                <c:pt idx="43160">
                  <c:v>-284.14249999999998</c:v>
                </c:pt>
                <c:pt idx="43161">
                  <c:v>-284.14049999999997</c:v>
                </c:pt>
                <c:pt idx="43162">
                  <c:v>-284.13849999999996</c:v>
                </c:pt>
                <c:pt idx="43163">
                  <c:v>-284.13649999999996</c:v>
                </c:pt>
                <c:pt idx="43164">
                  <c:v>-284.1345</c:v>
                </c:pt>
                <c:pt idx="43165">
                  <c:v>-284.13249999999999</c:v>
                </c:pt>
                <c:pt idx="43166">
                  <c:v>-284.13049999999998</c:v>
                </c:pt>
                <c:pt idx="43167">
                  <c:v>-284.12849999999997</c:v>
                </c:pt>
                <c:pt idx="43168">
                  <c:v>-284.12649999999996</c:v>
                </c:pt>
                <c:pt idx="43169">
                  <c:v>-284.12450000000001</c:v>
                </c:pt>
                <c:pt idx="43170">
                  <c:v>-284.12249999999995</c:v>
                </c:pt>
                <c:pt idx="43171">
                  <c:v>-284.12049999999999</c:v>
                </c:pt>
                <c:pt idx="43172">
                  <c:v>-284.11849999999998</c:v>
                </c:pt>
                <c:pt idx="43173">
                  <c:v>-284.11649999999997</c:v>
                </c:pt>
                <c:pt idx="43174">
                  <c:v>-284.11449999999996</c:v>
                </c:pt>
                <c:pt idx="43175">
                  <c:v>-284.11249999999995</c:v>
                </c:pt>
                <c:pt idx="43176">
                  <c:v>-284.1105</c:v>
                </c:pt>
                <c:pt idx="43177">
                  <c:v>-284.10849999999999</c:v>
                </c:pt>
                <c:pt idx="43178">
                  <c:v>-284.10649999999998</c:v>
                </c:pt>
                <c:pt idx="43179">
                  <c:v>-284.10449999999997</c:v>
                </c:pt>
                <c:pt idx="43180">
                  <c:v>-284.10249999999996</c:v>
                </c:pt>
                <c:pt idx="43181">
                  <c:v>-284.10050000000001</c:v>
                </c:pt>
                <c:pt idx="43182">
                  <c:v>-284.09849999999994</c:v>
                </c:pt>
                <c:pt idx="43183">
                  <c:v>-284.09649999999999</c:v>
                </c:pt>
                <c:pt idx="43184">
                  <c:v>-284.09449999999998</c:v>
                </c:pt>
                <c:pt idx="43185">
                  <c:v>-284.09249999999997</c:v>
                </c:pt>
                <c:pt idx="43186">
                  <c:v>-284.09049999999996</c:v>
                </c:pt>
                <c:pt idx="43187">
                  <c:v>-284.08849999999995</c:v>
                </c:pt>
                <c:pt idx="43188">
                  <c:v>-284.0865</c:v>
                </c:pt>
                <c:pt idx="43189">
                  <c:v>-284.08449999999999</c:v>
                </c:pt>
                <c:pt idx="43190">
                  <c:v>-284.08249999999998</c:v>
                </c:pt>
                <c:pt idx="43191">
                  <c:v>-284.08049999999997</c:v>
                </c:pt>
                <c:pt idx="43192">
                  <c:v>-284.07849999999996</c:v>
                </c:pt>
                <c:pt idx="43193">
                  <c:v>-284.07650000000001</c:v>
                </c:pt>
                <c:pt idx="43194">
                  <c:v>-284.07449999999994</c:v>
                </c:pt>
                <c:pt idx="43195">
                  <c:v>-284.07249999999999</c:v>
                </c:pt>
                <c:pt idx="43196">
                  <c:v>-284.07049999999998</c:v>
                </c:pt>
                <c:pt idx="43197">
                  <c:v>-284.06849999999997</c:v>
                </c:pt>
                <c:pt idx="43198">
                  <c:v>-284.06649999999996</c:v>
                </c:pt>
                <c:pt idx="43199">
                  <c:v>-284.06449999999995</c:v>
                </c:pt>
                <c:pt idx="43200">
                  <c:v>-284.0625</c:v>
                </c:pt>
                <c:pt idx="43201">
                  <c:v>-284.06049999999999</c:v>
                </c:pt>
                <c:pt idx="43202">
                  <c:v>-284.05849999999998</c:v>
                </c:pt>
                <c:pt idx="43203">
                  <c:v>-284.05649999999997</c:v>
                </c:pt>
                <c:pt idx="43204">
                  <c:v>-284.05449999999996</c:v>
                </c:pt>
                <c:pt idx="43205">
                  <c:v>-284.05250000000001</c:v>
                </c:pt>
                <c:pt idx="43206">
                  <c:v>-284.05049999999994</c:v>
                </c:pt>
                <c:pt idx="43207">
                  <c:v>-284.04849999999999</c:v>
                </c:pt>
                <c:pt idx="43208">
                  <c:v>-284.04649999999998</c:v>
                </c:pt>
                <c:pt idx="43209">
                  <c:v>-284.04449999999997</c:v>
                </c:pt>
                <c:pt idx="43210">
                  <c:v>-284.04249999999996</c:v>
                </c:pt>
                <c:pt idx="43211">
                  <c:v>-284.04049999999995</c:v>
                </c:pt>
                <c:pt idx="43212">
                  <c:v>-284.0385</c:v>
                </c:pt>
                <c:pt idx="43213">
                  <c:v>-284.03649999999999</c:v>
                </c:pt>
                <c:pt idx="43214">
                  <c:v>-284.03449999999998</c:v>
                </c:pt>
                <c:pt idx="43215">
                  <c:v>-284.03249999999997</c:v>
                </c:pt>
                <c:pt idx="43216">
                  <c:v>-284.03049999999996</c:v>
                </c:pt>
                <c:pt idx="43217">
                  <c:v>-284.02850000000001</c:v>
                </c:pt>
                <c:pt idx="43218">
                  <c:v>-284.02649999999994</c:v>
                </c:pt>
                <c:pt idx="43219">
                  <c:v>-284.02449999999999</c:v>
                </c:pt>
                <c:pt idx="43220">
                  <c:v>-284.02249999999998</c:v>
                </c:pt>
                <c:pt idx="43221">
                  <c:v>-284.02049999999997</c:v>
                </c:pt>
                <c:pt idx="43222">
                  <c:v>-284.01849999999996</c:v>
                </c:pt>
                <c:pt idx="43223">
                  <c:v>-284.01649999999995</c:v>
                </c:pt>
                <c:pt idx="43224">
                  <c:v>-284.0145</c:v>
                </c:pt>
                <c:pt idx="43225">
                  <c:v>-284.01249999999999</c:v>
                </c:pt>
                <c:pt idx="43226">
                  <c:v>-284.01049999999998</c:v>
                </c:pt>
                <c:pt idx="43227">
                  <c:v>-284.00849999999997</c:v>
                </c:pt>
                <c:pt idx="43228">
                  <c:v>-284.00649999999996</c:v>
                </c:pt>
                <c:pt idx="43229">
                  <c:v>-284.00450000000001</c:v>
                </c:pt>
                <c:pt idx="43230">
                  <c:v>-284.0025</c:v>
                </c:pt>
                <c:pt idx="43231">
                  <c:v>-284.00049999999999</c:v>
                </c:pt>
                <c:pt idx="43232">
                  <c:v>-283.99849999999998</c:v>
                </c:pt>
                <c:pt idx="43233">
                  <c:v>-283.99649999999997</c:v>
                </c:pt>
                <c:pt idx="43234">
                  <c:v>-283.99449999999996</c:v>
                </c:pt>
                <c:pt idx="43235">
                  <c:v>-283.99249999999995</c:v>
                </c:pt>
                <c:pt idx="43236">
                  <c:v>-283.9905</c:v>
                </c:pt>
                <c:pt idx="43237">
                  <c:v>-283.98849999999999</c:v>
                </c:pt>
                <c:pt idx="43238">
                  <c:v>-283.98649999999998</c:v>
                </c:pt>
                <c:pt idx="43239">
                  <c:v>-283.98449999999997</c:v>
                </c:pt>
                <c:pt idx="43240">
                  <c:v>-283.98249999999996</c:v>
                </c:pt>
                <c:pt idx="43241">
                  <c:v>-283.98050000000001</c:v>
                </c:pt>
                <c:pt idx="43242">
                  <c:v>-283.9785</c:v>
                </c:pt>
                <c:pt idx="43243">
                  <c:v>-283.97649999999999</c:v>
                </c:pt>
                <c:pt idx="43244">
                  <c:v>-283.97449999999998</c:v>
                </c:pt>
                <c:pt idx="43245">
                  <c:v>-283.97249999999997</c:v>
                </c:pt>
                <c:pt idx="43246">
                  <c:v>-283.97049999999996</c:v>
                </c:pt>
                <c:pt idx="43247">
                  <c:v>-283.96849999999995</c:v>
                </c:pt>
                <c:pt idx="43248">
                  <c:v>-283.9665</c:v>
                </c:pt>
                <c:pt idx="43249">
                  <c:v>-283.96449999999999</c:v>
                </c:pt>
                <c:pt idx="43250">
                  <c:v>-283.96249999999998</c:v>
                </c:pt>
                <c:pt idx="43251">
                  <c:v>-283.96049999999997</c:v>
                </c:pt>
                <c:pt idx="43252">
                  <c:v>-283.95849999999996</c:v>
                </c:pt>
                <c:pt idx="43253">
                  <c:v>-283.95650000000001</c:v>
                </c:pt>
                <c:pt idx="43254">
                  <c:v>-283.9545</c:v>
                </c:pt>
                <c:pt idx="43255">
                  <c:v>-283.95249999999999</c:v>
                </c:pt>
                <c:pt idx="43256">
                  <c:v>-283.95049999999998</c:v>
                </c:pt>
                <c:pt idx="43257">
                  <c:v>-283.94849999999997</c:v>
                </c:pt>
                <c:pt idx="43258">
                  <c:v>-283.94649999999996</c:v>
                </c:pt>
                <c:pt idx="43259">
                  <c:v>-283.94449999999995</c:v>
                </c:pt>
                <c:pt idx="43260">
                  <c:v>-283.9425</c:v>
                </c:pt>
                <c:pt idx="43261">
                  <c:v>-283.94049999999999</c:v>
                </c:pt>
                <c:pt idx="43262">
                  <c:v>-283.93849999999998</c:v>
                </c:pt>
                <c:pt idx="43263">
                  <c:v>-283.93649999999997</c:v>
                </c:pt>
                <c:pt idx="43264">
                  <c:v>-283.93449999999996</c:v>
                </c:pt>
                <c:pt idx="43265">
                  <c:v>-283.9325</c:v>
                </c:pt>
                <c:pt idx="43266">
                  <c:v>-283.93049999999999</c:v>
                </c:pt>
                <c:pt idx="43267">
                  <c:v>-283.92849999999999</c:v>
                </c:pt>
                <c:pt idx="43268">
                  <c:v>-283.92649999999998</c:v>
                </c:pt>
                <c:pt idx="43269">
                  <c:v>-283.92449999999997</c:v>
                </c:pt>
                <c:pt idx="43270">
                  <c:v>-283.92249999999996</c:v>
                </c:pt>
                <c:pt idx="43271">
                  <c:v>-283.92049999999995</c:v>
                </c:pt>
                <c:pt idx="43272">
                  <c:v>-283.91849999999999</c:v>
                </c:pt>
                <c:pt idx="43273">
                  <c:v>-283.91649999999998</c:v>
                </c:pt>
                <c:pt idx="43274">
                  <c:v>-283.91449999999998</c:v>
                </c:pt>
                <c:pt idx="43275">
                  <c:v>-283.91249999999997</c:v>
                </c:pt>
                <c:pt idx="43276">
                  <c:v>-283.91049999999996</c:v>
                </c:pt>
                <c:pt idx="43277">
                  <c:v>-283.9085</c:v>
                </c:pt>
                <c:pt idx="43278">
                  <c:v>-283.90649999999999</c:v>
                </c:pt>
                <c:pt idx="43279">
                  <c:v>-283.90449999999998</c:v>
                </c:pt>
                <c:pt idx="43280">
                  <c:v>-283.90249999999997</c:v>
                </c:pt>
                <c:pt idx="43281">
                  <c:v>-283.90049999999997</c:v>
                </c:pt>
                <c:pt idx="43282">
                  <c:v>-283.89850000000001</c:v>
                </c:pt>
                <c:pt idx="43283">
                  <c:v>-283.89649999999995</c:v>
                </c:pt>
                <c:pt idx="43284">
                  <c:v>-283.89449999999999</c:v>
                </c:pt>
                <c:pt idx="43285">
                  <c:v>-283.89249999999998</c:v>
                </c:pt>
                <c:pt idx="43286">
                  <c:v>-283.89049999999997</c:v>
                </c:pt>
                <c:pt idx="43287">
                  <c:v>-283.88849999999996</c:v>
                </c:pt>
                <c:pt idx="43288">
                  <c:v>-283.88649999999996</c:v>
                </c:pt>
                <c:pt idx="43289">
                  <c:v>-283.8845</c:v>
                </c:pt>
                <c:pt idx="43290">
                  <c:v>-283.88249999999999</c:v>
                </c:pt>
                <c:pt idx="43291">
                  <c:v>-283.88049999999998</c:v>
                </c:pt>
                <c:pt idx="43292">
                  <c:v>-283.87849999999997</c:v>
                </c:pt>
                <c:pt idx="43293">
                  <c:v>-283.87649999999996</c:v>
                </c:pt>
                <c:pt idx="43294">
                  <c:v>-283.87450000000001</c:v>
                </c:pt>
                <c:pt idx="43295">
                  <c:v>-283.87249999999995</c:v>
                </c:pt>
                <c:pt idx="43296">
                  <c:v>-283.87049999999999</c:v>
                </c:pt>
                <c:pt idx="43297">
                  <c:v>-283.86849999999998</c:v>
                </c:pt>
                <c:pt idx="43298">
                  <c:v>-283.86649999999997</c:v>
                </c:pt>
                <c:pt idx="43299">
                  <c:v>-283.86449999999996</c:v>
                </c:pt>
                <c:pt idx="43300">
                  <c:v>-283.86249999999995</c:v>
                </c:pt>
                <c:pt idx="43301">
                  <c:v>-283.8605</c:v>
                </c:pt>
                <c:pt idx="43302">
                  <c:v>-283.85849999999999</c:v>
                </c:pt>
                <c:pt idx="43303">
                  <c:v>-283.85649999999998</c:v>
                </c:pt>
                <c:pt idx="43304">
                  <c:v>-283.85449999999997</c:v>
                </c:pt>
                <c:pt idx="43305">
                  <c:v>-283.85249999999996</c:v>
                </c:pt>
                <c:pt idx="43306">
                  <c:v>-283.85050000000001</c:v>
                </c:pt>
                <c:pt idx="43307">
                  <c:v>-283.84849999999994</c:v>
                </c:pt>
                <c:pt idx="43308">
                  <c:v>-283.84649999999999</c:v>
                </c:pt>
                <c:pt idx="43309">
                  <c:v>-283.84449999999998</c:v>
                </c:pt>
                <c:pt idx="43310">
                  <c:v>-283.84249999999997</c:v>
                </c:pt>
                <c:pt idx="43311">
                  <c:v>-283.84049999999996</c:v>
                </c:pt>
                <c:pt idx="43312">
                  <c:v>-283.83849999999995</c:v>
                </c:pt>
                <c:pt idx="43313">
                  <c:v>-283.8365</c:v>
                </c:pt>
                <c:pt idx="43314">
                  <c:v>-283.83449999999999</c:v>
                </c:pt>
                <c:pt idx="43315">
                  <c:v>-283.83249999999998</c:v>
                </c:pt>
                <c:pt idx="43316">
                  <c:v>-283.83049999999997</c:v>
                </c:pt>
                <c:pt idx="43317">
                  <c:v>-283.82849999999996</c:v>
                </c:pt>
                <c:pt idx="43318">
                  <c:v>-283.82650000000001</c:v>
                </c:pt>
                <c:pt idx="43319">
                  <c:v>-283.82449999999994</c:v>
                </c:pt>
                <c:pt idx="43320">
                  <c:v>-283.82249999999999</c:v>
                </c:pt>
                <c:pt idx="43321">
                  <c:v>-283.82049999999998</c:v>
                </c:pt>
                <c:pt idx="43322">
                  <c:v>-283.81849999999997</c:v>
                </c:pt>
                <c:pt idx="43323">
                  <c:v>-283.81649999999996</c:v>
                </c:pt>
                <c:pt idx="43324">
                  <c:v>-283.81449999999995</c:v>
                </c:pt>
                <c:pt idx="43325">
                  <c:v>-283.8125</c:v>
                </c:pt>
                <c:pt idx="43326">
                  <c:v>-283.81049999999999</c:v>
                </c:pt>
                <c:pt idx="43327">
                  <c:v>-283.80849999999998</c:v>
                </c:pt>
                <c:pt idx="43328">
                  <c:v>-283.80649999999997</c:v>
                </c:pt>
                <c:pt idx="43329">
                  <c:v>-283.80449999999996</c:v>
                </c:pt>
                <c:pt idx="43330">
                  <c:v>-283.80250000000001</c:v>
                </c:pt>
                <c:pt idx="43331">
                  <c:v>-283.80049999999994</c:v>
                </c:pt>
                <c:pt idx="43332">
                  <c:v>-283.79849999999999</c:v>
                </c:pt>
                <c:pt idx="43333">
                  <c:v>-283.79649999999998</c:v>
                </c:pt>
                <c:pt idx="43334">
                  <c:v>-283.79449999999997</c:v>
                </c:pt>
                <c:pt idx="43335">
                  <c:v>-283.79249999999996</c:v>
                </c:pt>
                <c:pt idx="43336">
                  <c:v>-283.79049999999995</c:v>
                </c:pt>
                <c:pt idx="43337">
                  <c:v>-283.7885</c:v>
                </c:pt>
                <c:pt idx="43338">
                  <c:v>-283.78649999999999</c:v>
                </c:pt>
                <c:pt idx="43339">
                  <c:v>-283.78449999999998</c:v>
                </c:pt>
                <c:pt idx="43340">
                  <c:v>-283.78249999999997</c:v>
                </c:pt>
                <c:pt idx="43341">
                  <c:v>-283.78049999999996</c:v>
                </c:pt>
                <c:pt idx="43342">
                  <c:v>-283.77850000000001</c:v>
                </c:pt>
                <c:pt idx="43343">
                  <c:v>-283.77649999999994</c:v>
                </c:pt>
                <c:pt idx="43344">
                  <c:v>-283.77449999999999</c:v>
                </c:pt>
                <c:pt idx="43345">
                  <c:v>-283.77249999999998</c:v>
                </c:pt>
                <c:pt idx="43346">
                  <c:v>-283.77049999999997</c:v>
                </c:pt>
                <c:pt idx="43347">
                  <c:v>-283.76849999999996</c:v>
                </c:pt>
                <c:pt idx="43348">
                  <c:v>-283.76649999999995</c:v>
                </c:pt>
                <c:pt idx="43349">
                  <c:v>-283.7645</c:v>
                </c:pt>
                <c:pt idx="43350">
                  <c:v>-283.76249999999999</c:v>
                </c:pt>
                <c:pt idx="43351">
                  <c:v>-283.76049999999998</c:v>
                </c:pt>
                <c:pt idx="43352">
                  <c:v>-283.75849999999997</c:v>
                </c:pt>
                <c:pt idx="43353">
                  <c:v>-283.75649999999996</c:v>
                </c:pt>
                <c:pt idx="43354">
                  <c:v>-283.75450000000001</c:v>
                </c:pt>
                <c:pt idx="43355">
                  <c:v>-283.7525</c:v>
                </c:pt>
                <c:pt idx="43356">
                  <c:v>-283.75049999999999</c:v>
                </c:pt>
                <c:pt idx="43357">
                  <c:v>-283.74849999999998</c:v>
                </c:pt>
                <c:pt idx="43358">
                  <c:v>-283.74649999999997</c:v>
                </c:pt>
                <c:pt idx="43359">
                  <c:v>-283.74449999999996</c:v>
                </c:pt>
                <c:pt idx="43360">
                  <c:v>-283.74249999999995</c:v>
                </c:pt>
                <c:pt idx="43361">
                  <c:v>-283.7405</c:v>
                </c:pt>
                <c:pt idx="43362">
                  <c:v>-283.73849999999999</c:v>
                </c:pt>
                <c:pt idx="43363">
                  <c:v>-283.73649999999998</c:v>
                </c:pt>
                <c:pt idx="43364">
                  <c:v>-283.73449999999997</c:v>
                </c:pt>
                <c:pt idx="43365">
                  <c:v>-283.73249999999996</c:v>
                </c:pt>
                <c:pt idx="43366">
                  <c:v>-283.73050000000001</c:v>
                </c:pt>
                <c:pt idx="43367">
                  <c:v>-283.7285</c:v>
                </c:pt>
                <c:pt idx="43368">
                  <c:v>-283.72649999999999</c:v>
                </c:pt>
                <c:pt idx="43369">
                  <c:v>-283.72449999999998</c:v>
                </c:pt>
                <c:pt idx="43370">
                  <c:v>-283.72249999999997</c:v>
                </c:pt>
                <c:pt idx="43371">
                  <c:v>-283.72049999999996</c:v>
                </c:pt>
                <c:pt idx="43372">
                  <c:v>-283.71849999999995</c:v>
                </c:pt>
                <c:pt idx="43373">
                  <c:v>-283.7165</c:v>
                </c:pt>
                <c:pt idx="43374">
                  <c:v>-283.71449999999999</c:v>
                </c:pt>
                <c:pt idx="43375">
                  <c:v>-283.71249999999998</c:v>
                </c:pt>
                <c:pt idx="43376">
                  <c:v>-283.71049999999997</c:v>
                </c:pt>
                <c:pt idx="43377">
                  <c:v>-283.70849999999996</c:v>
                </c:pt>
                <c:pt idx="43378">
                  <c:v>-283.70650000000001</c:v>
                </c:pt>
                <c:pt idx="43379">
                  <c:v>-283.7045</c:v>
                </c:pt>
                <c:pt idx="43380">
                  <c:v>-283.70249999999999</c:v>
                </c:pt>
                <c:pt idx="43381">
                  <c:v>-283.70049999999998</c:v>
                </c:pt>
                <c:pt idx="43382">
                  <c:v>-283.69849999999997</c:v>
                </c:pt>
                <c:pt idx="43383">
                  <c:v>-283.69649999999996</c:v>
                </c:pt>
                <c:pt idx="43384">
                  <c:v>-283.69449999999995</c:v>
                </c:pt>
                <c:pt idx="43385">
                  <c:v>-283.6925</c:v>
                </c:pt>
                <c:pt idx="43386">
                  <c:v>-283.69049999999999</c:v>
                </c:pt>
                <c:pt idx="43387">
                  <c:v>-283.68849999999998</c:v>
                </c:pt>
                <c:pt idx="43388">
                  <c:v>-283.68649999999997</c:v>
                </c:pt>
                <c:pt idx="43389">
                  <c:v>-283.68449999999996</c:v>
                </c:pt>
                <c:pt idx="43390">
                  <c:v>-283.6825</c:v>
                </c:pt>
                <c:pt idx="43391">
                  <c:v>-283.68049999999999</c:v>
                </c:pt>
                <c:pt idx="43392">
                  <c:v>-283.67849999999999</c:v>
                </c:pt>
                <c:pt idx="43393">
                  <c:v>-283.67649999999998</c:v>
                </c:pt>
                <c:pt idx="43394">
                  <c:v>-283.67449999999997</c:v>
                </c:pt>
                <c:pt idx="43395">
                  <c:v>-283.67249999999996</c:v>
                </c:pt>
                <c:pt idx="43396">
                  <c:v>-283.67049999999995</c:v>
                </c:pt>
                <c:pt idx="43397">
                  <c:v>-283.66849999999999</c:v>
                </c:pt>
                <c:pt idx="43398">
                  <c:v>-283.66649999999998</c:v>
                </c:pt>
                <c:pt idx="43399">
                  <c:v>-283.66449999999998</c:v>
                </c:pt>
                <c:pt idx="43400">
                  <c:v>-283.66249999999997</c:v>
                </c:pt>
                <c:pt idx="43401">
                  <c:v>-283.66049999999996</c:v>
                </c:pt>
                <c:pt idx="43402">
                  <c:v>-283.6585</c:v>
                </c:pt>
                <c:pt idx="43403">
                  <c:v>-283.65649999999999</c:v>
                </c:pt>
                <c:pt idx="43404">
                  <c:v>-283.65449999999998</c:v>
                </c:pt>
                <c:pt idx="43405">
                  <c:v>-283.65249999999997</c:v>
                </c:pt>
                <c:pt idx="43406">
                  <c:v>-283.65049999999997</c:v>
                </c:pt>
                <c:pt idx="43407">
                  <c:v>-283.64850000000001</c:v>
                </c:pt>
                <c:pt idx="43408">
                  <c:v>-283.64649999999995</c:v>
                </c:pt>
                <c:pt idx="43409">
                  <c:v>-283.64449999999999</c:v>
                </c:pt>
                <c:pt idx="43410">
                  <c:v>-283.64249999999998</c:v>
                </c:pt>
                <c:pt idx="43411">
                  <c:v>-283.64049999999997</c:v>
                </c:pt>
                <c:pt idx="43412">
                  <c:v>-283.63849999999996</c:v>
                </c:pt>
                <c:pt idx="43413">
                  <c:v>-283.63649999999996</c:v>
                </c:pt>
                <c:pt idx="43414">
                  <c:v>-283.6345</c:v>
                </c:pt>
                <c:pt idx="43415">
                  <c:v>-283.63249999999999</c:v>
                </c:pt>
                <c:pt idx="43416">
                  <c:v>-283.63049999999998</c:v>
                </c:pt>
                <c:pt idx="43417">
                  <c:v>-283.62849999999997</c:v>
                </c:pt>
                <c:pt idx="43418">
                  <c:v>-283.62649999999996</c:v>
                </c:pt>
                <c:pt idx="43419">
                  <c:v>-283.62450000000001</c:v>
                </c:pt>
                <c:pt idx="43420">
                  <c:v>-283.62249999999995</c:v>
                </c:pt>
                <c:pt idx="43421">
                  <c:v>-283.62049999999999</c:v>
                </c:pt>
                <c:pt idx="43422">
                  <c:v>-283.61849999999998</c:v>
                </c:pt>
                <c:pt idx="43423">
                  <c:v>-283.61649999999997</c:v>
                </c:pt>
                <c:pt idx="43424">
                  <c:v>-283.61449999999996</c:v>
                </c:pt>
                <c:pt idx="43425">
                  <c:v>-283.61249999999995</c:v>
                </c:pt>
                <c:pt idx="43426">
                  <c:v>-283.6105</c:v>
                </c:pt>
                <c:pt idx="43427">
                  <c:v>-283.60849999999999</c:v>
                </c:pt>
                <c:pt idx="43428">
                  <c:v>-283.60649999999998</c:v>
                </c:pt>
                <c:pt idx="43429">
                  <c:v>-283.60449999999997</c:v>
                </c:pt>
                <c:pt idx="43430">
                  <c:v>-283.60249999999996</c:v>
                </c:pt>
                <c:pt idx="43431">
                  <c:v>-283.60050000000001</c:v>
                </c:pt>
                <c:pt idx="43432">
                  <c:v>-283.59849999999994</c:v>
                </c:pt>
                <c:pt idx="43433">
                  <c:v>-283.59649999999999</c:v>
                </c:pt>
                <c:pt idx="43434">
                  <c:v>-283.59449999999998</c:v>
                </c:pt>
                <c:pt idx="43435">
                  <c:v>-283.59249999999997</c:v>
                </c:pt>
                <c:pt idx="43436">
                  <c:v>-283.59049999999996</c:v>
                </c:pt>
                <c:pt idx="43437">
                  <c:v>-283.58849999999995</c:v>
                </c:pt>
                <c:pt idx="43438">
                  <c:v>-283.5865</c:v>
                </c:pt>
                <c:pt idx="43439">
                  <c:v>-283.58449999999999</c:v>
                </c:pt>
                <c:pt idx="43440">
                  <c:v>-283.58249999999998</c:v>
                </c:pt>
                <c:pt idx="43441">
                  <c:v>-283.58049999999997</c:v>
                </c:pt>
                <c:pt idx="43442">
                  <c:v>-283.57849999999996</c:v>
                </c:pt>
                <c:pt idx="43443">
                  <c:v>-283.57650000000001</c:v>
                </c:pt>
                <c:pt idx="43444">
                  <c:v>-283.57449999999994</c:v>
                </c:pt>
                <c:pt idx="43445">
                  <c:v>-283.57249999999999</c:v>
                </c:pt>
                <c:pt idx="43446">
                  <c:v>-283.57049999999998</c:v>
                </c:pt>
                <c:pt idx="43447">
                  <c:v>-283.56849999999997</c:v>
                </c:pt>
                <c:pt idx="43448">
                  <c:v>-283.56649999999996</c:v>
                </c:pt>
                <c:pt idx="43449">
                  <c:v>-283.56449999999995</c:v>
                </c:pt>
                <c:pt idx="43450">
                  <c:v>-283.5625</c:v>
                </c:pt>
                <c:pt idx="43451">
                  <c:v>-283.56049999999999</c:v>
                </c:pt>
                <c:pt idx="43452">
                  <c:v>-283.55849999999998</c:v>
                </c:pt>
                <c:pt idx="43453">
                  <c:v>-283.55649999999997</c:v>
                </c:pt>
                <c:pt idx="43454">
                  <c:v>-283.55449999999996</c:v>
                </c:pt>
                <c:pt idx="43455">
                  <c:v>-283.55250000000001</c:v>
                </c:pt>
                <c:pt idx="43456">
                  <c:v>-283.55049999999994</c:v>
                </c:pt>
                <c:pt idx="43457">
                  <c:v>-283.54849999999999</c:v>
                </c:pt>
                <c:pt idx="43458">
                  <c:v>-283.54649999999998</c:v>
                </c:pt>
                <c:pt idx="43459">
                  <c:v>-283.54449999999997</c:v>
                </c:pt>
                <c:pt idx="43460">
                  <c:v>-283.54249999999996</c:v>
                </c:pt>
                <c:pt idx="43461">
                  <c:v>-283.54049999999995</c:v>
                </c:pt>
                <c:pt idx="43462">
                  <c:v>-283.5385</c:v>
                </c:pt>
                <c:pt idx="43463">
                  <c:v>-283.53649999999999</c:v>
                </c:pt>
                <c:pt idx="43464">
                  <c:v>-283.53449999999998</c:v>
                </c:pt>
                <c:pt idx="43465">
                  <c:v>-283.53249999999997</c:v>
                </c:pt>
                <c:pt idx="43466">
                  <c:v>-283.53049999999996</c:v>
                </c:pt>
                <c:pt idx="43467">
                  <c:v>-283.52850000000001</c:v>
                </c:pt>
                <c:pt idx="43468">
                  <c:v>-283.52649999999994</c:v>
                </c:pt>
                <c:pt idx="43469">
                  <c:v>-283.52449999999999</c:v>
                </c:pt>
                <c:pt idx="43470">
                  <c:v>-283.52249999999998</c:v>
                </c:pt>
                <c:pt idx="43471">
                  <c:v>-283.52049999999997</c:v>
                </c:pt>
                <c:pt idx="43472">
                  <c:v>-283.51849999999996</c:v>
                </c:pt>
                <c:pt idx="43473">
                  <c:v>-283.51649999999995</c:v>
                </c:pt>
                <c:pt idx="43474">
                  <c:v>-283.5145</c:v>
                </c:pt>
                <c:pt idx="43475">
                  <c:v>-283.51249999999999</c:v>
                </c:pt>
                <c:pt idx="43476">
                  <c:v>-283.51049999999998</c:v>
                </c:pt>
                <c:pt idx="43477">
                  <c:v>-283.50849999999997</c:v>
                </c:pt>
                <c:pt idx="43478">
                  <c:v>-283.50649999999996</c:v>
                </c:pt>
                <c:pt idx="43479">
                  <c:v>-283.50450000000001</c:v>
                </c:pt>
                <c:pt idx="43480">
                  <c:v>-283.5025</c:v>
                </c:pt>
                <c:pt idx="43481">
                  <c:v>-283.50049999999999</c:v>
                </c:pt>
                <c:pt idx="43482">
                  <c:v>-283.49849999999998</c:v>
                </c:pt>
                <c:pt idx="43483">
                  <c:v>-283.49649999999997</c:v>
                </c:pt>
                <c:pt idx="43484">
                  <c:v>-283.49449999999996</c:v>
                </c:pt>
                <c:pt idx="43485">
                  <c:v>-283.49249999999995</c:v>
                </c:pt>
                <c:pt idx="43486">
                  <c:v>-283.4905</c:v>
                </c:pt>
                <c:pt idx="43487">
                  <c:v>-283.48849999999999</c:v>
                </c:pt>
                <c:pt idx="43488">
                  <c:v>-283.48649999999998</c:v>
                </c:pt>
                <c:pt idx="43489">
                  <c:v>-283.48449999999997</c:v>
                </c:pt>
                <c:pt idx="43490">
                  <c:v>-283.48249999999996</c:v>
                </c:pt>
                <c:pt idx="43491">
                  <c:v>-283.48050000000001</c:v>
                </c:pt>
                <c:pt idx="43492">
                  <c:v>-283.4785</c:v>
                </c:pt>
                <c:pt idx="43493">
                  <c:v>-283.47649999999999</c:v>
                </c:pt>
                <c:pt idx="43494">
                  <c:v>-283.47449999999998</c:v>
                </c:pt>
                <c:pt idx="43495">
                  <c:v>-283.47249999999997</c:v>
                </c:pt>
                <c:pt idx="43496">
                  <c:v>-283.47049999999996</c:v>
                </c:pt>
                <c:pt idx="43497">
                  <c:v>-283.46849999999995</c:v>
                </c:pt>
                <c:pt idx="43498">
                  <c:v>-283.4665</c:v>
                </c:pt>
                <c:pt idx="43499">
                  <c:v>-283.46449999999999</c:v>
                </c:pt>
                <c:pt idx="43500">
                  <c:v>-283.46249999999998</c:v>
                </c:pt>
                <c:pt idx="43501">
                  <c:v>-283.46049999999997</c:v>
                </c:pt>
                <c:pt idx="43502">
                  <c:v>-283.45849999999996</c:v>
                </c:pt>
                <c:pt idx="43503">
                  <c:v>-283.45650000000001</c:v>
                </c:pt>
                <c:pt idx="43504">
                  <c:v>-283.4545</c:v>
                </c:pt>
                <c:pt idx="43505">
                  <c:v>-283.45249999999999</c:v>
                </c:pt>
                <c:pt idx="43506">
                  <c:v>-283.45049999999998</c:v>
                </c:pt>
                <c:pt idx="43507">
                  <c:v>-283.44849999999997</c:v>
                </c:pt>
                <c:pt idx="43508">
                  <c:v>-283.44649999999996</c:v>
                </c:pt>
                <c:pt idx="43509">
                  <c:v>-283.44449999999995</c:v>
                </c:pt>
                <c:pt idx="43510">
                  <c:v>-283.4425</c:v>
                </c:pt>
                <c:pt idx="43511">
                  <c:v>-283.44049999999999</c:v>
                </c:pt>
                <c:pt idx="43512">
                  <c:v>-283.43849999999998</c:v>
                </c:pt>
                <c:pt idx="43513">
                  <c:v>-283.43649999999997</c:v>
                </c:pt>
                <c:pt idx="43514">
                  <c:v>-283.43449999999996</c:v>
                </c:pt>
                <c:pt idx="43515">
                  <c:v>-283.4325</c:v>
                </c:pt>
                <c:pt idx="43516">
                  <c:v>-283.43049999999999</c:v>
                </c:pt>
                <c:pt idx="43517">
                  <c:v>-283.42849999999999</c:v>
                </c:pt>
                <c:pt idx="43518">
                  <c:v>-283.42649999999998</c:v>
                </c:pt>
                <c:pt idx="43519">
                  <c:v>-283.42449999999997</c:v>
                </c:pt>
                <c:pt idx="43520">
                  <c:v>-283.42249999999996</c:v>
                </c:pt>
                <c:pt idx="43521">
                  <c:v>-283.42049999999995</c:v>
                </c:pt>
                <c:pt idx="43522">
                  <c:v>-283.41849999999999</c:v>
                </c:pt>
                <c:pt idx="43523">
                  <c:v>-283.41649999999998</c:v>
                </c:pt>
                <c:pt idx="43524">
                  <c:v>-283.41449999999998</c:v>
                </c:pt>
                <c:pt idx="43525">
                  <c:v>-283.41249999999997</c:v>
                </c:pt>
                <c:pt idx="43526">
                  <c:v>-283.41049999999996</c:v>
                </c:pt>
                <c:pt idx="43527">
                  <c:v>-283.4085</c:v>
                </c:pt>
                <c:pt idx="43528">
                  <c:v>-283.40649999999999</c:v>
                </c:pt>
                <c:pt idx="43529">
                  <c:v>-283.40449999999998</c:v>
                </c:pt>
                <c:pt idx="43530">
                  <c:v>-283.40249999999997</c:v>
                </c:pt>
                <c:pt idx="43531">
                  <c:v>-283.40049999999997</c:v>
                </c:pt>
                <c:pt idx="43532">
                  <c:v>-283.39850000000001</c:v>
                </c:pt>
                <c:pt idx="43533">
                  <c:v>-283.39649999999995</c:v>
                </c:pt>
                <c:pt idx="43534">
                  <c:v>-283.39449999999999</c:v>
                </c:pt>
                <c:pt idx="43535">
                  <c:v>-283.39249999999998</c:v>
                </c:pt>
                <c:pt idx="43536">
                  <c:v>-283.39049999999997</c:v>
                </c:pt>
                <c:pt idx="43537">
                  <c:v>-283.38849999999996</c:v>
                </c:pt>
                <c:pt idx="43538">
                  <c:v>-283.38649999999996</c:v>
                </c:pt>
                <c:pt idx="43539">
                  <c:v>-283.3845</c:v>
                </c:pt>
                <c:pt idx="43540">
                  <c:v>-283.38249999999999</c:v>
                </c:pt>
                <c:pt idx="43541">
                  <c:v>-283.38049999999998</c:v>
                </c:pt>
                <c:pt idx="43542">
                  <c:v>-283.37849999999997</c:v>
                </c:pt>
                <c:pt idx="43543">
                  <c:v>-283.37649999999996</c:v>
                </c:pt>
                <c:pt idx="43544">
                  <c:v>-283.37450000000001</c:v>
                </c:pt>
                <c:pt idx="43545">
                  <c:v>-283.37249999999995</c:v>
                </c:pt>
                <c:pt idx="43546">
                  <c:v>-283.37049999999999</c:v>
                </c:pt>
                <c:pt idx="43547">
                  <c:v>-283.36849999999998</c:v>
                </c:pt>
                <c:pt idx="43548">
                  <c:v>-283.36649999999997</c:v>
                </c:pt>
                <c:pt idx="43549">
                  <c:v>-283.36449999999996</c:v>
                </c:pt>
                <c:pt idx="43550">
                  <c:v>-283.36249999999995</c:v>
                </c:pt>
                <c:pt idx="43551">
                  <c:v>-283.3605</c:v>
                </c:pt>
                <c:pt idx="43552">
                  <c:v>-283.35849999999999</c:v>
                </c:pt>
                <c:pt idx="43553">
                  <c:v>-283.35649999999998</c:v>
                </c:pt>
                <c:pt idx="43554">
                  <c:v>-283.35449999999997</c:v>
                </c:pt>
                <c:pt idx="43555">
                  <c:v>-283.35249999999996</c:v>
                </c:pt>
                <c:pt idx="43556">
                  <c:v>-283.35050000000001</c:v>
                </c:pt>
                <c:pt idx="43557">
                  <c:v>-283.34849999999994</c:v>
                </c:pt>
                <c:pt idx="43558">
                  <c:v>-283.34649999999999</c:v>
                </c:pt>
                <c:pt idx="43559">
                  <c:v>-283.34449999999998</c:v>
                </c:pt>
                <c:pt idx="43560">
                  <c:v>-283.34249999999997</c:v>
                </c:pt>
                <c:pt idx="43561">
                  <c:v>-283.34049999999996</c:v>
                </c:pt>
                <c:pt idx="43562">
                  <c:v>-283.33849999999995</c:v>
                </c:pt>
                <c:pt idx="43563">
                  <c:v>-283.3365</c:v>
                </c:pt>
                <c:pt idx="43564">
                  <c:v>-283.33449999999999</c:v>
                </c:pt>
                <c:pt idx="43565">
                  <c:v>-283.33249999999998</c:v>
                </c:pt>
                <c:pt idx="43566">
                  <c:v>-283.33049999999997</c:v>
                </c:pt>
                <c:pt idx="43567">
                  <c:v>-283.32849999999996</c:v>
                </c:pt>
                <c:pt idx="43568">
                  <c:v>-283.32650000000001</c:v>
                </c:pt>
                <c:pt idx="43569">
                  <c:v>-283.32449999999994</c:v>
                </c:pt>
                <c:pt idx="43570">
                  <c:v>-283.32249999999999</c:v>
                </c:pt>
                <c:pt idx="43571">
                  <c:v>-283.32049999999998</c:v>
                </c:pt>
                <c:pt idx="43572">
                  <c:v>-283.31849999999997</c:v>
                </c:pt>
                <c:pt idx="43573">
                  <c:v>-283.31649999999996</c:v>
                </c:pt>
                <c:pt idx="43574">
                  <c:v>-283.31449999999995</c:v>
                </c:pt>
                <c:pt idx="43575">
                  <c:v>-283.3125</c:v>
                </c:pt>
                <c:pt idx="43576">
                  <c:v>-283.31049999999999</c:v>
                </c:pt>
                <c:pt idx="43577">
                  <c:v>-283.30849999999998</c:v>
                </c:pt>
                <c:pt idx="43578">
                  <c:v>-283.30649999999997</c:v>
                </c:pt>
                <c:pt idx="43579">
                  <c:v>-283.30449999999996</c:v>
                </c:pt>
                <c:pt idx="43580">
                  <c:v>-283.30250000000001</c:v>
                </c:pt>
                <c:pt idx="43581">
                  <c:v>-283.30049999999994</c:v>
                </c:pt>
                <c:pt idx="43582">
                  <c:v>-283.29849999999999</c:v>
                </c:pt>
                <c:pt idx="43583">
                  <c:v>-283.29649999999998</c:v>
                </c:pt>
                <c:pt idx="43584">
                  <c:v>-283.29449999999997</c:v>
                </c:pt>
                <c:pt idx="43585">
                  <c:v>-283.29249999999996</c:v>
                </c:pt>
                <c:pt idx="43586">
                  <c:v>-283.29049999999995</c:v>
                </c:pt>
                <c:pt idx="43587">
                  <c:v>-283.2885</c:v>
                </c:pt>
                <c:pt idx="43588">
                  <c:v>-283.28649999999999</c:v>
                </c:pt>
                <c:pt idx="43589">
                  <c:v>-283.28449999999998</c:v>
                </c:pt>
                <c:pt idx="43590">
                  <c:v>-283.28249999999997</c:v>
                </c:pt>
                <c:pt idx="43591">
                  <c:v>-283.28049999999996</c:v>
                </c:pt>
                <c:pt idx="43592">
                  <c:v>-283.27850000000001</c:v>
                </c:pt>
                <c:pt idx="43593">
                  <c:v>-283.27649999999994</c:v>
                </c:pt>
                <c:pt idx="43594">
                  <c:v>-283.27449999999999</c:v>
                </c:pt>
                <c:pt idx="43595">
                  <c:v>-283.27249999999998</c:v>
                </c:pt>
                <c:pt idx="43596">
                  <c:v>-283.27049999999997</c:v>
                </c:pt>
                <c:pt idx="43597">
                  <c:v>-283.26849999999996</c:v>
                </c:pt>
                <c:pt idx="43598">
                  <c:v>-283.26649999999995</c:v>
                </c:pt>
                <c:pt idx="43599">
                  <c:v>-283.2645</c:v>
                </c:pt>
                <c:pt idx="43600">
                  <c:v>-283.26249999999999</c:v>
                </c:pt>
                <c:pt idx="43601">
                  <c:v>-283.26049999999998</c:v>
                </c:pt>
                <c:pt idx="43602">
                  <c:v>-283.25849999999997</c:v>
                </c:pt>
                <c:pt idx="43603">
                  <c:v>-283.25649999999996</c:v>
                </c:pt>
                <c:pt idx="43604">
                  <c:v>-283.25450000000001</c:v>
                </c:pt>
                <c:pt idx="43605">
                  <c:v>-283.2525</c:v>
                </c:pt>
                <c:pt idx="43606">
                  <c:v>-283.25049999999999</c:v>
                </c:pt>
                <c:pt idx="43607">
                  <c:v>-283.24849999999998</c:v>
                </c:pt>
                <c:pt idx="43608">
                  <c:v>-283.24649999999997</c:v>
                </c:pt>
                <c:pt idx="43609">
                  <c:v>-283.24449999999996</c:v>
                </c:pt>
                <c:pt idx="43610">
                  <c:v>-283.24249999999995</c:v>
                </c:pt>
                <c:pt idx="43611">
                  <c:v>-283.2405</c:v>
                </c:pt>
                <c:pt idx="43612">
                  <c:v>-283.23849999999999</c:v>
                </c:pt>
                <c:pt idx="43613">
                  <c:v>-283.23649999999998</c:v>
                </c:pt>
                <c:pt idx="43614">
                  <c:v>-283.23449999999997</c:v>
                </c:pt>
                <c:pt idx="43615">
                  <c:v>-283.23249999999996</c:v>
                </c:pt>
                <c:pt idx="43616">
                  <c:v>-283.23050000000001</c:v>
                </c:pt>
                <c:pt idx="43617">
                  <c:v>-283.2285</c:v>
                </c:pt>
                <c:pt idx="43618">
                  <c:v>-283.22649999999999</c:v>
                </c:pt>
                <c:pt idx="43619">
                  <c:v>-283.22449999999998</c:v>
                </c:pt>
                <c:pt idx="43620">
                  <c:v>-283.22249999999997</c:v>
                </c:pt>
                <c:pt idx="43621">
                  <c:v>-283.22049999999996</c:v>
                </c:pt>
                <c:pt idx="43622">
                  <c:v>-283.21849999999995</c:v>
                </c:pt>
                <c:pt idx="43623">
                  <c:v>-283.2165</c:v>
                </c:pt>
                <c:pt idx="43624">
                  <c:v>-283.21449999999999</c:v>
                </c:pt>
                <c:pt idx="43625">
                  <c:v>-283.21249999999998</c:v>
                </c:pt>
                <c:pt idx="43626">
                  <c:v>-283.21049999999997</c:v>
                </c:pt>
                <c:pt idx="43627">
                  <c:v>-283.20849999999996</c:v>
                </c:pt>
                <c:pt idx="43628">
                  <c:v>-283.20650000000001</c:v>
                </c:pt>
                <c:pt idx="43629">
                  <c:v>-283.2045</c:v>
                </c:pt>
                <c:pt idx="43630">
                  <c:v>-283.20249999999999</c:v>
                </c:pt>
                <c:pt idx="43631">
                  <c:v>-283.20049999999998</c:v>
                </c:pt>
                <c:pt idx="43632">
                  <c:v>-283.19849999999997</c:v>
                </c:pt>
                <c:pt idx="43633">
                  <c:v>-283.19649999999996</c:v>
                </c:pt>
                <c:pt idx="43634">
                  <c:v>-283.19449999999995</c:v>
                </c:pt>
                <c:pt idx="43635">
                  <c:v>-283.1925</c:v>
                </c:pt>
                <c:pt idx="43636">
                  <c:v>-283.19049999999999</c:v>
                </c:pt>
                <c:pt idx="43637">
                  <c:v>-283.18849999999998</c:v>
                </c:pt>
                <c:pt idx="43638">
                  <c:v>-283.18649999999997</c:v>
                </c:pt>
                <c:pt idx="43639">
                  <c:v>-283.18449999999996</c:v>
                </c:pt>
                <c:pt idx="43640">
                  <c:v>-283.1825</c:v>
                </c:pt>
                <c:pt idx="43641">
                  <c:v>-283.18049999999999</c:v>
                </c:pt>
                <c:pt idx="43642">
                  <c:v>-283.17849999999999</c:v>
                </c:pt>
                <c:pt idx="43643">
                  <c:v>-283.17649999999998</c:v>
                </c:pt>
                <c:pt idx="43644">
                  <c:v>-283.17449999999997</c:v>
                </c:pt>
                <c:pt idx="43645">
                  <c:v>-283.17249999999996</c:v>
                </c:pt>
                <c:pt idx="43646">
                  <c:v>-283.17049999999995</c:v>
                </c:pt>
                <c:pt idx="43647">
                  <c:v>-283.16849999999999</c:v>
                </c:pt>
                <c:pt idx="43648">
                  <c:v>-283.16649999999998</c:v>
                </c:pt>
                <c:pt idx="43649">
                  <c:v>-283.16449999999998</c:v>
                </c:pt>
                <c:pt idx="43650">
                  <c:v>-283.16249999999997</c:v>
                </c:pt>
                <c:pt idx="43651">
                  <c:v>-283.16049999999996</c:v>
                </c:pt>
                <c:pt idx="43652">
                  <c:v>-283.1585</c:v>
                </c:pt>
                <c:pt idx="43653">
                  <c:v>-283.15649999999999</c:v>
                </c:pt>
                <c:pt idx="43654">
                  <c:v>-283.15449999999998</c:v>
                </c:pt>
                <c:pt idx="43655">
                  <c:v>-283.15249999999997</c:v>
                </c:pt>
                <c:pt idx="43656">
                  <c:v>-283.15049999999997</c:v>
                </c:pt>
                <c:pt idx="43657">
                  <c:v>-283.14850000000001</c:v>
                </c:pt>
                <c:pt idx="43658">
                  <c:v>-283.14649999999995</c:v>
                </c:pt>
                <c:pt idx="43659">
                  <c:v>-283.14449999999999</c:v>
                </c:pt>
                <c:pt idx="43660">
                  <c:v>-283.14249999999998</c:v>
                </c:pt>
                <c:pt idx="43661">
                  <c:v>-283.14049999999997</c:v>
                </c:pt>
                <c:pt idx="43662">
                  <c:v>-283.13849999999996</c:v>
                </c:pt>
                <c:pt idx="43663">
                  <c:v>-283.13649999999996</c:v>
                </c:pt>
                <c:pt idx="43664">
                  <c:v>-283.1345</c:v>
                </c:pt>
                <c:pt idx="43665">
                  <c:v>-283.13249999999999</c:v>
                </c:pt>
                <c:pt idx="43666">
                  <c:v>-283.13049999999998</c:v>
                </c:pt>
                <c:pt idx="43667">
                  <c:v>-283.12849999999997</c:v>
                </c:pt>
                <c:pt idx="43668">
                  <c:v>-283.12649999999996</c:v>
                </c:pt>
                <c:pt idx="43669">
                  <c:v>-283.12450000000001</c:v>
                </c:pt>
                <c:pt idx="43670">
                  <c:v>-283.12249999999995</c:v>
                </c:pt>
                <c:pt idx="43671">
                  <c:v>-283.12049999999999</c:v>
                </c:pt>
                <c:pt idx="43672">
                  <c:v>-283.11849999999998</c:v>
                </c:pt>
                <c:pt idx="43673">
                  <c:v>-283.11649999999997</c:v>
                </c:pt>
                <c:pt idx="43674">
                  <c:v>-283.11449999999996</c:v>
                </c:pt>
                <c:pt idx="43675">
                  <c:v>-283.11249999999995</c:v>
                </c:pt>
                <c:pt idx="43676">
                  <c:v>-283.1105</c:v>
                </c:pt>
                <c:pt idx="43677">
                  <c:v>-283.10849999999999</c:v>
                </c:pt>
                <c:pt idx="43678">
                  <c:v>-283.10649999999998</c:v>
                </c:pt>
                <c:pt idx="43679">
                  <c:v>-283.10449999999997</c:v>
                </c:pt>
                <c:pt idx="43680">
                  <c:v>-283.10249999999996</c:v>
                </c:pt>
                <c:pt idx="43681">
                  <c:v>-283.10050000000001</c:v>
                </c:pt>
                <c:pt idx="43682">
                  <c:v>-283.09849999999994</c:v>
                </c:pt>
                <c:pt idx="43683">
                  <c:v>-283.09649999999999</c:v>
                </c:pt>
                <c:pt idx="43684">
                  <c:v>-283.09449999999998</c:v>
                </c:pt>
                <c:pt idx="43685">
                  <c:v>-283.09249999999997</c:v>
                </c:pt>
                <c:pt idx="43686">
                  <c:v>-283.09049999999996</c:v>
                </c:pt>
                <c:pt idx="43687">
                  <c:v>-283.08849999999995</c:v>
                </c:pt>
                <c:pt idx="43688">
                  <c:v>-283.0865</c:v>
                </c:pt>
                <c:pt idx="43689">
                  <c:v>-283.08449999999999</c:v>
                </c:pt>
                <c:pt idx="43690">
                  <c:v>-283.08249999999998</c:v>
                </c:pt>
                <c:pt idx="43691">
                  <c:v>-283.08049999999997</c:v>
                </c:pt>
                <c:pt idx="43692">
                  <c:v>-283.07849999999996</c:v>
                </c:pt>
                <c:pt idx="43693">
                  <c:v>-283.07650000000001</c:v>
                </c:pt>
                <c:pt idx="43694">
                  <c:v>-283.07449999999994</c:v>
                </c:pt>
                <c:pt idx="43695">
                  <c:v>-283.07249999999999</c:v>
                </c:pt>
                <c:pt idx="43696">
                  <c:v>-283.07049999999998</c:v>
                </c:pt>
                <c:pt idx="43697">
                  <c:v>-283.06849999999997</c:v>
                </c:pt>
                <c:pt idx="43698">
                  <c:v>-283.06649999999996</c:v>
                </c:pt>
                <c:pt idx="43699">
                  <c:v>-283.06449999999995</c:v>
                </c:pt>
                <c:pt idx="43700">
                  <c:v>-283.0625</c:v>
                </c:pt>
                <c:pt idx="43701">
                  <c:v>-283.06049999999999</c:v>
                </c:pt>
                <c:pt idx="43702">
                  <c:v>-283.05849999999998</c:v>
                </c:pt>
                <c:pt idx="43703">
                  <c:v>-283.05649999999997</c:v>
                </c:pt>
                <c:pt idx="43704">
                  <c:v>-283.05449999999996</c:v>
                </c:pt>
                <c:pt idx="43705">
                  <c:v>-283.05250000000001</c:v>
                </c:pt>
                <c:pt idx="43706">
                  <c:v>-283.05049999999994</c:v>
                </c:pt>
                <c:pt idx="43707">
                  <c:v>-283.04849999999999</c:v>
                </c:pt>
                <c:pt idx="43708">
                  <c:v>-283.04649999999998</c:v>
                </c:pt>
                <c:pt idx="43709">
                  <c:v>-283.04449999999997</c:v>
                </c:pt>
                <c:pt idx="43710">
                  <c:v>-283.04249999999996</c:v>
                </c:pt>
                <c:pt idx="43711">
                  <c:v>-283.04049999999995</c:v>
                </c:pt>
                <c:pt idx="43712">
                  <c:v>-283.0385</c:v>
                </c:pt>
                <c:pt idx="43713">
                  <c:v>-283.03649999999999</c:v>
                </c:pt>
                <c:pt idx="43714">
                  <c:v>-283.03449999999998</c:v>
                </c:pt>
                <c:pt idx="43715">
                  <c:v>-283.03249999999997</c:v>
                </c:pt>
                <c:pt idx="43716">
                  <c:v>-283.03049999999996</c:v>
                </c:pt>
                <c:pt idx="43717">
                  <c:v>-283.02850000000001</c:v>
                </c:pt>
                <c:pt idx="43718">
                  <c:v>-283.02649999999994</c:v>
                </c:pt>
                <c:pt idx="43719">
                  <c:v>-283.02449999999999</c:v>
                </c:pt>
                <c:pt idx="43720">
                  <c:v>-283.02249999999998</c:v>
                </c:pt>
                <c:pt idx="43721">
                  <c:v>-283.02049999999997</c:v>
                </c:pt>
                <c:pt idx="43722">
                  <c:v>-283.01849999999996</c:v>
                </c:pt>
                <c:pt idx="43723">
                  <c:v>-283.01649999999995</c:v>
                </c:pt>
                <c:pt idx="43724">
                  <c:v>-283.0145</c:v>
                </c:pt>
                <c:pt idx="43725">
                  <c:v>-283.01249999999999</c:v>
                </c:pt>
                <c:pt idx="43726">
                  <c:v>-283.01049999999998</c:v>
                </c:pt>
                <c:pt idx="43727">
                  <c:v>-283.00849999999997</c:v>
                </c:pt>
                <c:pt idx="43728">
                  <c:v>-283.00649999999996</c:v>
                </c:pt>
                <c:pt idx="43729">
                  <c:v>-283.00450000000001</c:v>
                </c:pt>
                <c:pt idx="43730">
                  <c:v>-283.0025</c:v>
                </c:pt>
                <c:pt idx="43731">
                  <c:v>-283.00049999999999</c:v>
                </c:pt>
                <c:pt idx="43732">
                  <c:v>-282.99849999999998</c:v>
                </c:pt>
                <c:pt idx="43733">
                  <c:v>-282.99649999999997</c:v>
                </c:pt>
                <c:pt idx="43734">
                  <c:v>-282.99449999999996</c:v>
                </c:pt>
                <c:pt idx="43735">
                  <c:v>-282.99249999999995</c:v>
                </c:pt>
                <c:pt idx="43736">
                  <c:v>-282.9905</c:v>
                </c:pt>
                <c:pt idx="43737">
                  <c:v>-282.98849999999999</c:v>
                </c:pt>
                <c:pt idx="43738">
                  <c:v>-282.98649999999998</c:v>
                </c:pt>
                <c:pt idx="43739">
                  <c:v>-282.98449999999997</c:v>
                </c:pt>
                <c:pt idx="43740">
                  <c:v>-282.98249999999996</c:v>
                </c:pt>
                <c:pt idx="43741">
                  <c:v>-282.98050000000001</c:v>
                </c:pt>
                <c:pt idx="43742">
                  <c:v>-282.9785</c:v>
                </c:pt>
                <c:pt idx="43743">
                  <c:v>-282.97649999999999</c:v>
                </c:pt>
                <c:pt idx="43744">
                  <c:v>-282.97449999999998</c:v>
                </c:pt>
                <c:pt idx="43745">
                  <c:v>-282.97249999999997</c:v>
                </c:pt>
                <c:pt idx="43746">
                  <c:v>-282.97049999999996</c:v>
                </c:pt>
                <c:pt idx="43747">
                  <c:v>-282.96849999999995</c:v>
                </c:pt>
                <c:pt idx="43748">
                  <c:v>-282.9665</c:v>
                </c:pt>
                <c:pt idx="43749">
                  <c:v>-282.96449999999999</c:v>
                </c:pt>
                <c:pt idx="43750">
                  <c:v>-282.96249999999998</c:v>
                </c:pt>
                <c:pt idx="43751">
                  <c:v>-282.96049999999997</c:v>
                </c:pt>
                <c:pt idx="43752">
                  <c:v>-282.95849999999996</c:v>
                </c:pt>
                <c:pt idx="43753">
                  <c:v>-282.95650000000001</c:v>
                </c:pt>
                <c:pt idx="43754">
                  <c:v>-282.9545</c:v>
                </c:pt>
                <c:pt idx="43755">
                  <c:v>-282.95249999999999</c:v>
                </c:pt>
                <c:pt idx="43756">
                  <c:v>-282.95049999999998</c:v>
                </c:pt>
                <c:pt idx="43757">
                  <c:v>-282.94849999999997</c:v>
                </c:pt>
                <c:pt idx="43758">
                  <c:v>-282.94649999999996</c:v>
                </c:pt>
                <c:pt idx="43759">
                  <c:v>-282.94449999999995</c:v>
                </c:pt>
                <c:pt idx="43760">
                  <c:v>-282.9425</c:v>
                </c:pt>
                <c:pt idx="43761">
                  <c:v>-282.94049999999999</c:v>
                </c:pt>
                <c:pt idx="43762">
                  <c:v>-282.93849999999998</c:v>
                </c:pt>
                <c:pt idx="43763">
                  <c:v>-282.93649999999997</c:v>
                </c:pt>
                <c:pt idx="43764">
                  <c:v>-282.93449999999996</c:v>
                </c:pt>
                <c:pt idx="43765">
                  <c:v>-282.9325</c:v>
                </c:pt>
                <c:pt idx="43766">
                  <c:v>-282.93049999999999</c:v>
                </c:pt>
                <c:pt idx="43767">
                  <c:v>-282.92849999999999</c:v>
                </c:pt>
                <c:pt idx="43768">
                  <c:v>-282.92649999999998</c:v>
                </c:pt>
                <c:pt idx="43769">
                  <c:v>-282.92449999999997</c:v>
                </c:pt>
                <c:pt idx="43770">
                  <c:v>-282.92249999999996</c:v>
                </c:pt>
                <c:pt idx="43771">
                  <c:v>-282.92049999999995</c:v>
                </c:pt>
                <c:pt idx="43772">
                  <c:v>-282.91849999999999</c:v>
                </c:pt>
                <c:pt idx="43773">
                  <c:v>-282.91649999999998</c:v>
                </c:pt>
                <c:pt idx="43774">
                  <c:v>-282.91449999999998</c:v>
                </c:pt>
                <c:pt idx="43775">
                  <c:v>-282.91249999999997</c:v>
                </c:pt>
                <c:pt idx="43776">
                  <c:v>-282.91049999999996</c:v>
                </c:pt>
                <c:pt idx="43777">
                  <c:v>-282.9085</c:v>
                </c:pt>
                <c:pt idx="43778">
                  <c:v>-282.90649999999999</c:v>
                </c:pt>
                <c:pt idx="43779">
                  <c:v>-282.90449999999998</c:v>
                </c:pt>
                <c:pt idx="43780">
                  <c:v>-282.90249999999997</c:v>
                </c:pt>
                <c:pt idx="43781">
                  <c:v>-282.90049999999997</c:v>
                </c:pt>
                <c:pt idx="43782">
                  <c:v>-282.89850000000001</c:v>
                </c:pt>
                <c:pt idx="43783">
                  <c:v>-282.89649999999995</c:v>
                </c:pt>
                <c:pt idx="43784">
                  <c:v>-282.89449999999999</c:v>
                </c:pt>
                <c:pt idx="43785">
                  <c:v>-282.89249999999998</c:v>
                </c:pt>
                <c:pt idx="43786">
                  <c:v>-282.89049999999997</c:v>
                </c:pt>
                <c:pt idx="43787">
                  <c:v>-282.88849999999996</c:v>
                </c:pt>
                <c:pt idx="43788">
                  <c:v>-282.88649999999996</c:v>
                </c:pt>
                <c:pt idx="43789">
                  <c:v>-282.8845</c:v>
                </c:pt>
                <c:pt idx="43790">
                  <c:v>-282.88249999999999</c:v>
                </c:pt>
                <c:pt idx="43791">
                  <c:v>-282.88049999999998</c:v>
                </c:pt>
                <c:pt idx="43792">
                  <c:v>-282.87849999999997</c:v>
                </c:pt>
                <c:pt idx="43793">
                  <c:v>-282.87649999999996</c:v>
                </c:pt>
                <c:pt idx="43794">
                  <c:v>-282.87450000000001</c:v>
                </c:pt>
                <c:pt idx="43795">
                  <c:v>-282.87249999999995</c:v>
                </c:pt>
                <c:pt idx="43796">
                  <c:v>-282.87049999999999</c:v>
                </c:pt>
                <c:pt idx="43797">
                  <c:v>-282.86849999999998</c:v>
                </c:pt>
                <c:pt idx="43798">
                  <c:v>-282.86649999999997</c:v>
                </c:pt>
                <c:pt idx="43799">
                  <c:v>-282.86449999999996</c:v>
                </c:pt>
                <c:pt idx="43800">
                  <c:v>-282.86249999999995</c:v>
                </c:pt>
                <c:pt idx="43801">
                  <c:v>-282.8605</c:v>
                </c:pt>
                <c:pt idx="43802">
                  <c:v>-282.85849999999999</c:v>
                </c:pt>
                <c:pt idx="43803">
                  <c:v>-282.85649999999998</c:v>
                </c:pt>
                <c:pt idx="43804">
                  <c:v>-282.85449999999997</c:v>
                </c:pt>
                <c:pt idx="43805">
                  <c:v>-282.85249999999996</c:v>
                </c:pt>
                <c:pt idx="43806">
                  <c:v>-282.85050000000001</c:v>
                </c:pt>
                <c:pt idx="43807">
                  <c:v>-282.84849999999994</c:v>
                </c:pt>
                <c:pt idx="43808">
                  <c:v>-282.84649999999999</c:v>
                </c:pt>
                <c:pt idx="43809">
                  <c:v>-282.84449999999998</c:v>
                </c:pt>
                <c:pt idx="43810">
                  <c:v>-282.84249999999997</c:v>
                </c:pt>
                <c:pt idx="43811">
                  <c:v>-282.84049999999996</c:v>
                </c:pt>
                <c:pt idx="43812">
                  <c:v>-282.83849999999995</c:v>
                </c:pt>
                <c:pt idx="43813">
                  <c:v>-282.8365</c:v>
                </c:pt>
                <c:pt idx="43814">
                  <c:v>-282.83449999999999</c:v>
                </c:pt>
                <c:pt idx="43815">
                  <c:v>-282.83249999999998</c:v>
                </c:pt>
                <c:pt idx="43816">
                  <c:v>-282.83049999999997</c:v>
                </c:pt>
                <c:pt idx="43817">
                  <c:v>-282.82849999999996</c:v>
                </c:pt>
                <c:pt idx="43818">
                  <c:v>-282.82650000000001</c:v>
                </c:pt>
                <c:pt idx="43819">
                  <c:v>-282.82449999999994</c:v>
                </c:pt>
                <c:pt idx="43820">
                  <c:v>-282.82249999999999</c:v>
                </c:pt>
                <c:pt idx="43821">
                  <c:v>-282.82049999999998</c:v>
                </c:pt>
                <c:pt idx="43822">
                  <c:v>-282.81849999999997</c:v>
                </c:pt>
                <c:pt idx="43823">
                  <c:v>-282.81649999999996</c:v>
                </c:pt>
                <c:pt idx="43824">
                  <c:v>-282.81449999999995</c:v>
                </c:pt>
                <c:pt idx="43825">
                  <c:v>-282.8125</c:v>
                </c:pt>
                <c:pt idx="43826">
                  <c:v>-282.81049999999999</c:v>
                </c:pt>
                <c:pt idx="43827">
                  <c:v>-282.80849999999998</c:v>
                </c:pt>
                <c:pt idx="43828">
                  <c:v>-282.80649999999997</c:v>
                </c:pt>
                <c:pt idx="43829">
                  <c:v>-282.80449999999996</c:v>
                </c:pt>
                <c:pt idx="43830">
                  <c:v>-282.80250000000001</c:v>
                </c:pt>
                <c:pt idx="43831">
                  <c:v>-282.80049999999994</c:v>
                </c:pt>
                <c:pt idx="43832">
                  <c:v>-282.79849999999999</c:v>
                </c:pt>
                <c:pt idx="43833">
                  <c:v>-282.79649999999998</c:v>
                </c:pt>
                <c:pt idx="43834">
                  <c:v>-282.79449999999997</c:v>
                </c:pt>
                <c:pt idx="43835">
                  <c:v>-282.79249999999996</c:v>
                </c:pt>
                <c:pt idx="43836">
                  <c:v>-282.79049999999995</c:v>
                </c:pt>
                <c:pt idx="43837">
                  <c:v>-282.7885</c:v>
                </c:pt>
                <c:pt idx="43838">
                  <c:v>-282.78649999999999</c:v>
                </c:pt>
                <c:pt idx="43839">
                  <c:v>-282.78449999999998</c:v>
                </c:pt>
                <c:pt idx="43840">
                  <c:v>-282.78249999999997</c:v>
                </c:pt>
                <c:pt idx="43841">
                  <c:v>-282.78049999999996</c:v>
                </c:pt>
                <c:pt idx="43842">
                  <c:v>-282.77850000000001</c:v>
                </c:pt>
                <c:pt idx="43843">
                  <c:v>-282.77649999999994</c:v>
                </c:pt>
                <c:pt idx="43844">
                  <c:v>-282.77449999999999</c:v>
                </c:pt>
                <c:pt idx="43845">
                  <c:v>-282.77249999999998</c:v>
                </c:pt>
                <c:pt idx="43846">
                  <c:v>-282.77049999999997</c:v>
                </c:pt>
                <c:pt idx="43847">
                  <c:v>-282.76849999999996</c:v>
                </c:pt>
                <c:pt idx="43848">
                  <c:v>-282.76649999999995</c:v>
                </c:pt>
                <c:pt idx="43849">
                  <c:v>-282.7645</c:v>
                </c:pt>
                <c:pt idx="43850">
                  <c:v>-282.76249999999999</c:v>
                </c:pt>
                <c:pt idx="43851">
                  <c:v>-282.76049999999998</c:v>
                </c:pt>
                <c:pt idx="43852">
                  <c:v>-282.75849999999997</c:v>
                </c:pt>
                <c:pt idx="43853">
                  <c:v>-282.75649999999996</c:v>
                </c:pt>
                <c:pt idx="43854">
                  <c:v>-282.75450000000001</c:v>
                </c:pt>
                <c:pt idx="43855">
                  <c:v>-282.7525</c:v>
                </c:pt>
                <c:pt idx="43856">
                  <c:v>-282.75049999999999</c:v>
                </c:pt>
                <c:pt idx="43857">
                  <c:v>-282.74849999999998</c:v>
                </c:pt>
                <c:pt idx="43858">
                  <c:v>-282.74649999999997</c:v>
                </c:pt>
                <c:pt idx="43859">
                  <c:v>-282.74449999999996</c:v>
                </c:pt>
                <c:pt idx="43860">
                  <c:v>-282.74249999999995</c:v>
                </c:pt>
                <c:pt idx="43861">
                  <c:v>-282.7405</c:v>
                </c:pt>
                <c:pt idx="43862">
                  <c:v>-282.73849999999999</c:v>
                </c:pt>
                <c:pt idx="43863">
                  <c:v>-282.73649999999998</c:v>
                </c:pt>
                <c:pt idx="43864">
                  <c:v>-282.73449999999997</c:v>
                </c:pt>
                <c:pt idx="43865">
                  <c:v>-282.73249999999996</c:v>
                </c:pt>
                <c:pt idx="43866">
                  <c:v>-282.73050000000001</c:v>
                </c:pt>
                <c:pt idx="43867">
                  <c:v>-282.7285</c:v>
                </c:pt>
                <c:pt idx="43868">
                  <c:v>-282.72649999999999</c:v>
                </c:pt>
                <c:pt idx="43869">
                  <c:v>-282.72449999999998</c:v>
                </c:pt>
                <c:pt idx="43870">
                  <c:v>-282.72249999999997</c:v>
                </c:pt>
                <c:pt idx="43871">
                  <c:v>-282.72049999999996</c:v>
                </c:pt>
                <c:pt idx="43872">
                  <c:v>-282.71849999999995</c:v>
                </c:pt>
                <c:pt idx="43873">
                  <c:v>-282.7165</c:v>
                </c:pt>
                <c:pt idx="43874">
                  <c:v>-282.71449999999999</c:v>
                </c:pt>
                <c:pt idx="43875">
                  <c:v>-282.71249999999998</c:v>
                </c:pt>
                <c:pt idx="43876">
                  <c:v>-282.71049999999997</c:v>
                </c:pt>
                <c:pt idx="43877">
                  <c:v>-282.70849999999996</c:v>
                </c:pt>
                <c:pt idx="43878">
                  <c:v>-282.70650000000001</c:v>
                </c:pt>
                <c:pt idx="43879">
                  <c:v>-282.7045</c:v>
                </c:pt>
                <c:pt idx="43880">
                  <c:v>-282.70249999999999</c:v>
                </c:pt>
                <c:pt idx="43881">
                  <c:v>-282.70049999999998</c:v>
                </c:pt>
                <c:pt idx="43882">
                  <c:v>-282.69849999999997</c:v>
                </c:pt>
                <c:pt idx="43883">
                  <c:v>-282.69649999999996</c:v>
                </c:pt>
                <c:pt idx="43884">
                  <c:v>-282.69449999999995</c:v>
                </c:pt>
                <c:pt idx="43885">
                  <c:v>-282.6925</c:v>
                </c:pt>
                <c:pt idx="43886">
                  <c:v>-282.69049999999999</c:v>
                </c:pt>
                <c:pt idx="43887">
                  <c:v>-282.68849999999998</c:v>
                </c:pt>
                <c:pt idx="43888">
                  <c:v>-282.68649999999997</c:v>
                </c:pt>
                <c:pt idx="43889">
                  <c:v>-282.68449999999996</c:v>
                </c:pt>
                <c:pt idx="43890">
                  <c:v>-282.6825</c:v>
                </c:pt>
                <c:pt idx="43891">
                  <c:v>-282.68049999999999</c:v>
                </c:pt>
                <c:pt idx="43892">
                  <c:v>-282.67849999999999</c:v>
                </c:pt>
                <c:pt idx="43893">
                  <c:v>-282.67649999999998</c:v>
                </c:pt>
                <c:pt idx="43894">
                  <c:v>-282.67449999999997</c:v>
                </c:pt>
                <c:pt idx="43895">
                  <c:v>-282.67249999999996</c:v>
                </c:pt>
                <c:pt idx="43896">
                  <c:v>-282.67049999999995</c:v>
                </c:pt>
                <c:pt idx="43897">
                  <c:v>-282.66849999999999</c:v>
                </c:pt>
                <c:pt idx="43898">
                  <c:v>-282.66649999999998</c:v>
                </c:pt>
                <c:pt idx="43899">
                  <c:v>-282.66449999999998</c:v>
                </c:pt>
                <c:pt idx="43900">
                  <c:v>-282.66249999999997</c:v>
                </c:pt>
                <c:pt idx="43901">
                  <c:v>-282.66049999999996</c:v>
                </c:pt>
                <c:pt idx="43902">
                  <c:v>-282.6585</c:v>
                </c:pt>
                <c:pt idx="43903">
                  <c:v>-282.65649999999999</c:v>
                </c:pt>
                <c:pt idx="43904">
                  <c:v>-282.65449999999998</c:v>
                </c:pt>
                <c:pt idx="43905">
                  <c:v>-282.65249999999997</c:v>
                </c:pt>
                <c:pt idx="43906">
                  <c:v>-282.65049999999997</c:v>
                </c:pt>
                <c:pt idx="43907">
                  <c:v>-282.64850000000001</c:v>
                </c:pt>
                <c:pt idx="43908">
                  <c:v>-282.64649999999995</c:v>
                </c:pt>
                <c:pt idx="43909">
                  <c:v>-282.64449999999999</c:v>
                </c:pt>
                <c:pt idx="43910">
                  <c:v>-282.64249999999998</c:v>
                </c:pt>
                <c:pt idx="43911">
                  <c:v>-282.64049999999997</c:v>
                </c:pt>
                <c:pt idx="43912">
                  <c:v>-282.63849999999996</c:v>
                </c:pt>
                <c:pt idx="43913">
                  <c:v>-282.63649999999996</c:v>
                </c:pt>
                <c:pt idx="43914">
                  <c:v>-282.6345</c:v>
                </c:pt>
                <c:pt idx="43915">
                  <c:v>-282.63249999999999</c:v>
                </c:pt>
                <c:pt idx="43916">
                  <c:v>-282.63049999999998</c:v>
                </c:pt>
                <c:pt idx="43917">
                  <c:v>-282.62849999999997</c:v>
                </c:pt>
                <c:pt idx="43918">
                  <c:v>-282.62649999999996</c:v>
                </c:pt>
                <c:pt idx="43919">
                  <c:v>-282.62450000000001</c:v>
                </c:pt>
                <c:pt idx="43920">
                  <c:v>-282.62249999999995</c:v>
                </c:pt>
                <c:pt idx="43921">
                  <c:v>-282.62049999999999</c:v>
                </c:pt>
                <c:pt idx="43922">
                  <c:v>-282.61849999999998</c:v>
                </c:pt>
                <c:pt idx="43923">
                  <c:v>-282.61649999999997</c:v>
                </c:pt>
                <c:pt idx="43924">
                  <c:v>-282.61449999999996</c:v>
                </c:pt>
                <c:pt idx="43925">
                  <c:v>-282.61249999999995</c:v>
                </c:pt>
                <c:pt idx="43926">
                  <c:v>-282.6105</c:v>
                </c:pt>
                <c:pt idx="43927">
                  <c:v>-282.60849999999999</c:v>
                </c:pt>
                <c:pt idx="43928">
                  <c:v>-282.60649999999998</c:v>
                </c:pt>
                <c:pt idx="43929">
                  <c:v>-282.60449999999997</c:v>
                </c:pt>
                <c:pt idx="43930">
                  <c:v>-282.60249999999996</c:v>
                </c:pt>
                <c:pt idx="43931">
                  <c:v>-282.60050000000001</c:v>
                </c:pt>
                <c:pt idx="43932">
                  <c:v>-282.59849999999994</c:v>
                </c:pt>
                <c:pt idx="43933">
                  <c:v>-282.59649999999999</c:v>
                </c:pt>
                <c:pt idx="43934">
                  <c:v>-282.59449999999998</c:v>
                </c:pt>
                <c:pt idx="43935">
                  <c:v>-282.59249999999997</c:v>
                </c:pt>
                <c:pt idx="43936">
                  <c:v>-282.59049999999996</c:v>
                </c:pt>
                <c:pt idx="43937">
                  <c:v>-282.58849999999995</c:v>
                </c:pt>
                <c:pt idx="43938">
                  <c:v>-282.5865</c:v>
                </c:pt>
                <c:pt idx="43939">
                  <c:v>-282.58449999999999</c:v>
                </c:pt>
                <c:pt idx="43940">
                  <c:v>-282.58249999999998</c:v>
                </c:pt>
                <c:pt idx="43941">
                  <c:v>-282.58049999999997</c:v>
                </c:pt>
                <c:pt idx="43942">
                  <c:v>-282.57849999999996</c:v>
                </c:pt>
                <c:pt idx="43943">
                  <c:v>-282.57650000000001</c:v>
                </c:pt>
                <c:pt idx="43944">
                  <c:v>-282.57449999999994</c:v>
                </c:pt>
                <c:pt idx="43945">
                  <c:v>-282.57249999999999</c:v>
                </c:pt>
                <c:pt idx="43946">
                  <c:v>-282.57049999999998</c:v>
                </c:pt>
                <c:pt idx="43947">
                  <c:v>-282.56849999999997</c:v>
                </c:pt>
                <c:pt idx="43948">
                  <c:v>-282.56649999999996</c:v>
                </c:pt>
                <c:pt idx="43949">
                  <c:v>-282.56449999999995</c:v>
                </c:pt>
                <c:pt idx="43950">
                  <c:v>-282.5625</c:v>
                </c:pt>
                <c:pt idx="43951">
                  <c:v>-282.56049999999999</c:v>
                </c:pt>
                <c:pt idx="43952">
                  <c:v>-282.55849999999998</c:v>
                </c:pt>
                <c:pt idx="43953">
                  <c:v>-282.55649999999997</c:v>
                </c:pt>
                <c:pt idx="43954">
                  <c:v>-282.55449999999996</c:v>
                </c:pt>
                <c:pt idx="43955">
                  <c:v>-282.55250000000001</c:v>
                </c:pt>
                <c:pt idx="43956">
                  <c:v>-282.55049999999994</c:v>
                </c:pt>
                <c:pt idx="43957">
                  <c:v>-282.54849999999999</c:v>
                </c:pt>
                <c:pt idx="43958">
                  <c:v>-282.54649999999998</c:v>
                </c:pt>
                <c:pt idx="43959">
                  <c:v>-282.54449999999997</c:v>
                </c:pt>
                <c:pt idx="43960">
                  <c:v>-282.54249999999996</c:v>
                </c:pt>
                <c:pt idx="43961">
                  <c:v>-282.54049999999995</c:v>
                </c:pt>
                <c:pt idx="43962">
                  <c:v>-282.5385</c:v>
                </c:pt>
                <c:pt idx="43963">
                  <c:v>-282.53649999999999</c:v>
                </c:pt>
                <c:pt idx="43964">
                  <c:v>-282.53449999999998</c:v>
                </c:pt>
                <c:pt idx="43965">
                  <c:v>-282.53249999999997</c:v>
                </c:pt>
                <c:pt idx="43966">
                  <c:v>-282.53049999999996</c:v>
                </c:pt>
                <c:pt idx="43967">
                  <c:v>-282.52850000000001</c:v>
                </c:pt>
                <c:pt idx="43968">
                  <c:v>-282.52649999999994</c:v>
                </c:pt>
                <c:pt idx="43969">
                  <c:v>-282.52449999999999</c:v>
                </c:pt>
                <c:pt idx="43970">
                  <c:v>-282.52249999999998</c:v>
                </c:pt>
                <c:pt idx="43971">
                  <c:v>-282.52049999999997</c:v>
                </c:pt>
                <c:pt idx="43972">
                  <c:v>-282.51849999999996</c:v>
                </c:pt>
                <c:pt idx="43973">
                  <c:v>-282.51649999999995</c:v>
                </c:pt>
                <c:pt idx="43974">
                  <c:v>-282.5145</c:v>
                </c:pt>
                <c:pt idx="43975">
                  <c:v>-282.51249999999999</c:v>
                </c:pt>
                <c:pt idx="43976">
                  <c:v>-282.51049999999998</c:v>
                </c:pt>
                <c:pt idx="43977">
                  <c:v>-282.50849999999997</c:v>
                </c:pt>
                <c:pt idx="43978">
                  <c:v>-282.50649999999996</c:v>
                </c:pt>
                <c:pt idx="43979">
                  <c:v>-282.50450000000001</c:v>
                </c:pt>
                <c:pt idx="43980">
                  <c:v>-282.5025</c:v>
                </c:pt>
                <c:pt idx="43981">
                  <c:v>-282.50049999999999</c:v>
                </c:pt>
                <c:pt idx="43982">
                  <c:v>-282.49849999999998</c:v>
                </c:pt>
                <c:pt idx="43983">
                  <c:v>-282.49649999999997</c:v>
                </c:pt>
                <c:pt idx="43984">
                  <c:v>-282.49449999999996</c:v>
                </c:pt>
                <c:pt idx="43985">
                  <c:v>-282.49249999999995</c:v>
                </c:pt>
                <c:pt idx="43986">
                  <c:v>-282.4905</c:v>
                </c:pt>
                <c:pt idx="43987">
                  <c:v>-282.48849999999999</c:v>
                </c:pt>
                <c:pt idx="43988">
                  <c:v>-282.48649999999998</c:v>
                </c:pt>
                <c:pt idx="43989">
                  <c:v>-282.48449999999997</c:v>
                </c:pt>
                <c:pt idx="43990">
                  <c:v>-282.48249999999996</c:v>
                </c:pt>
                <c:pt idx="43991">
                  <c:v>-282.48050000000001</c:v>
                </c:pt>
                <c:pt idx="43992">
                  <c:v>-282.4785</c:v>
                </c:pt>
                <c:pt idx="43993">
                  <c:v>-282.47649999999999</c:v>
                </c:pt>
                <c:pt idx="43994">
                  <c:v>-282.47449999999998</c:v>
                </c:pt>
                <c:pt idx="43995">
                  <c:v>-282.47249999999997</c:v>
                </c:pt>
                <c:pt idx="43996">
                  <c:v>-282.47049999999996</c:v>
                </c:pt>
                <c:pt idx="43997">
                  <c:v>-282.46849999999995</c:v>
                </c:pt>
                <c:pt idx="43998">
                  <c:v>-282.4665</c:v>
                </c:pt>
                <c:pt idx="43999">
                  <c:v>-282.46449999999999</c:v>
                </c:pt>
                <c:pt idx="44000">
                  <c:v>-282.46249999999998</c:v>
                </c:pt>
                <c:pt idx="44001">
                  <c:v>-282.46049999999997</c:v>
                </c:pt>
                <c:pt idx="44002">
                  <c:v>-282.45849999999996</c:v>
                </c:pt>
                <c:pt idx="44003">
                  <c:v>-282.45650000000001</c:v>
                </c:pt>
                <c:pt idx="44004">
                  <c:v>-282.4545</c:v>
                </c:pt>
                <c:pt idx="44005">
                  <c:v>-282.45249999999999</c:v>
                </c:pt>
                <c:pt idx="44006">
                  <c:v>-282.45049999999998</c:v>
                </c:pt>
                <c:pt idx="44007">
                  <c:v>-282.44849999999997</c:v>
                </c:pt>
                <c:pt idx="44008">
                  <c:v>-282.44649999999996</c:v>
                </c:pt>
                <c:pt idx="44009">
                  <c:v>-282.44449999999995</c:v>
                </c:pt>
                <c:pt idx="44010">
                  <c:v>-282.4425</c:v>
                </c:pt>
                <c:pt idx="44011">
                  <c:v>-282.44049999999999</c:v>
                </c:pt>
                <c:pt idx="44012">
                  <c:v>-282.43849999999998</c:v>
                </c:pt>
                <c:pt idx="44013">
                  <c:v>-282.43649999999997</c:v>
                </c:pt>
                <c:pt idx="44014">
                  <c:v>-282.43449999999996</c:v>
                </c:pt>
                <c:pt idx="44015">
                  <c:v>-282.4325</c:v>
                </c:pt>
                <c:pt idx="44016">
                  <c:v>-282.43049999999999</c:v>
                </c:pt>
                <c:pt idx="44017">
                  <c:v>-282.42849999999999</c:v>
                </c:pt>
                <c:pt idx="44018">
                  <c:v>-282.42649999999998</c:v>
                </c:pt>
                <c:pt idx="44019">
                  <c:v>-282.42449999999997</c:v>
                </c:pt>
                <c:pt idx="44020">
                  <c:v>-282.42249999999996</c:v>
                </c:pt>
                <c:pt idx="44021">
                  <c:v>-282.42049999999995</c:v>
                </c:pt>
                <c:pt idx="44022">
                  <c:v>-282.41849999999999</c:v>
                </c:pt>
                <c:pt idx="44023">
                  <c:v>-282.41649999999998</c:v>
                </c:pt>
                <c:pt idx="44024">
                  <c:v>-282.41449999999998</c:v>
                </c:pt>
                <c:pt idx="44025">
                  <c:v>-282.41249999999997</c:v>
                </c:pt>
                <c:pt idx="44026">
                  <c:v>-282.41049999999996</c:v>
                </c:pt>
                <c:pt idx="44027">
                  <c:v>-282.4085</c:v>
                </c:pt>
                <c:pt idx="44028">
                  <c:v>-282.40649999999999</c:v>
                </c:pt>
                <c:pt idx="44029">
                  <c:v>-282.40449999999998</c:v>
                </c:pt>
                <c:pt idx="44030">
                  <c:v>-282.40249999999997</c:v>
                </c:pt>
                <c:pt idx="44031">
                  <c:v>-282.40049999999997</c:v>
                </c:pt>
                <c:pt idx="44032">
                  <c:v>-282.39850000000001</c:v>
                </c:pt>
                <c:pt idx="44033">
                  <c:v>-282.39649999999995</c:v>
                </c:pt>
                <c:pt idx="44034">
                  <c:v>-282.39449999999999</c:v>
                </c:pt>
                <c:pt idx="44035">
                  <c:v>-282.39249999999998</c:v>
                </c:pt>
                <c:pt idx="44036">
                  <c:v>-282.39049999999997</c:v>
                </c:pt>
                <c:pt idx="44037">
                  <c:v>-282.38849999999996</c:v>
                </c:pt>
                <c:pt idx="44038">
                  <c:v>-282.38649999999996</c:v>
                </c:pt>
                <c:pt idx="44039">
                  <c:v>-282.3845</c:v>
                </c:pt>
                <c:pt idx="44040">
                  <c:v>-282.38249999999999</c:v>
                </c:pt>
                <c:pt idx="44041">
                  <c:v>-282.38049999999998</c:v>
                </c:pt>
                <c:pt idx="44042">
                  <c:v>-282.37849999999997</c:v>
                </c:pt>
                <c:pt idx="44043">
                  <c:v>-282.37649999999996</c:v>
                </c:pt>
                <c:pt idx="44044">
                  <c:v>-282.37450000000001</c:v>
                </c:pt>
                <c:pt idx="44045">
                  <c:v>-282.37249999999995</c:v>
                </c:pt>
                <c:pt idx="44046">
                  <c:v>-282.37049999999999</c:v>
                </c:pt>
                <c:pt idx="44047">
                  <c:v>-282.36849999999998</c:v>
                </c:pt>
                <c:pt idx="44048">
                  <c:v>-282.36649999999997</c:v>
                </c:pt>
                <c:pt idx="44049">
                  <c:v>-282.36449999999996</c:v>
                </c:pt>
                <c:pt idx="44050">
                  <c:v>-282.36249999999995</c:v>
                </c:pt>
                <c:pt idx="44051">
                  <c:v>-282.3605</c:v>
                </c:pt>
                <c:pt idx="44052">
                  <c:v>-282.35849999999999</c:v>
                </c:pt>
                <c:pt idx="44053">
                  <c:v>-282.35649999999998</c:v>
                </c:pt>
                <c:pt idx="44054">
                  <c:v>-282.35449999999997</c:v>
                </c:pt>
                <c:pt idx="44055">
                  <c:v>-282.35249999999996</c:v>
                </c:pt>
                <c:pt idx="44056">
                  <c:v>-282.35050000000001</c:v>
                </c:pt>
                <c:pt idx="44057">
                  <c:v>-282.34849999999994</c:v>
                </c:pt>
                <c:pt idx="44058">
                  <c:v>-282.34649999999999</c:v>
                </c:pt>
                <c:pt idx="44059">
                  <c:v>-282.34449999999998</c:v>
                </c:pt>
                <c:pt idx="44060">
                  <c:v>-282.34249999999997</c:v>
                </c:pt>
                <c:pt idx="44061">
                  <c:v>-282.34049999999996</c:v>
                </c:pt>
                <c:pt idx="44062">
                  <c:v>-282.33849999999995</c:v>
                </c:pt>
                <c:pt idx="44063">
                  <c:v>-282.3365</c:v>
                </c:pt>
                <c:pt idx="44064">
                  <c:v>-282.33449999999999</c:v>
                </c:pt>
                <c:pt idx="44065">
                  <c:v>-282.33249999999998</c:v>
                </c:pt>
                <c:pt idx="44066">
                  <c:v>-282.33049999999997</c:v>
                </c:pt>
                <c:pt idx="44067">
                  <c:v>-282.32849999999996</c:v>
                </c:pt>
                <c:pt idx="44068">
                  <c:v>-282.32650000000001</c:v>
                </c:pt>
                <c:pt idx="44069">
                  <c:v>-282.32449999999994</c:v>
                </c:pt>
                <c:pt idx="44070">
                  <c:v>-282.32249999999999</c:v>
                </c:pt>
                <c:pt idx="44071">
                  <c:v>-282.32049999999998</c:v>
                </c:pt>
                <c:pt idx="44072">
                  <c:v>-282.31849999999997</c:v>
                </c:pt>
                <c:pt idx="44073">
                  <c:v>-282.31649999999996</c:v>
                </c:pt>
                <c:pt idx="44074">
                  <c:v>-282.31449999999995</c:v>
                </c:pt>
                <c:pt idx="44075">
                  <c:v>-282.3125</c:v>
                </c:pt>
                <c:pt idx="44076">
                  <c:v>-282.31049999999999</c:v>
                </c:pt>
                <c:pt idx="44077">
                  <c:v>-282.30849999999998</c:v>
                </c:pt>
                <c:pt idx="44078">
                  <c:v>-282.30649999999997</c:v>
                </c:pt>
                <c:pt idx="44079">
                  <c:v>-282.30449999999996</c:v>
                </c:pt>
                <c:pt idx="44080">
                  <c:v>-282.30250000000001</c:v>
                </c:pt>
                <c:pt idx="44081">
                  <c:v>-282.30049999999994</c:v>
                </c:pt>
                <c:pt idx="44082">
                  <c:v>-282.29849999999999</c:v>
                </c:pt>
                <c:pt idx="44083">
                  <c:v>-282.29649999999998</c:v>
                </c:pt>
                <c:pt idx="44084">
                  <c:v>-282.29449999999997</c:v>
                </c:pt>
                <c:pt idx="44085">
                  <c:v>-282.29249999999996</c:v>
                </c:pt>
                <c:pt idx="44086">
                  <c:v>-282.29049999999995</c:v>
                </c:pt>
                <c:pt idx="44087">
                  <c:v>-282.2885</c:v>
                </c:pt>
                <c:pt idx="44088">
                  <c:v>-282.28649999999999</c:v>
                </c:pt>
                <c:pt idx="44089">
                  <c:v>-282.28449999999998</c:v>
                </c:pt>
                <c:pt idx="44090">
                  <c:v>-282.28249999999997</c:v>
                </c:pt>
                <c:pt idx="44091">
                  <c:v>-282.28049999999996</c:v>
                </c:pt>
                <c:pt idx="44092">
                  <c:v>-282.27850000000001</c:v>
                </c:pt>
                <c:pt idx="44093">
                  <c:v>-282.27649999999994</c:v>
                </c:pt>
                <c:pt idx="44094">
                  <c:v>-282.27449999999999</c:v>
                </c:pt>
                <c:pt idx="44095">
                  <c:v>-282.27249999999998</c:v>
                </c:pt>
                <c:pt idx="44096">
                  <c:v>-282.27049999999997</c:v>
                </c:pt>
                <c:pt idx="44097">
                  <c:v>-282.26849999999996</c:v>
                </c:pt>
                <c:pt idx="44098">
                  <c:v>-282.26649999999995</c:v>
                </c:pt>
                <c:pt idx="44099">
                  <c:v>-282.2645</c:v>
                </c:pt>
                <c:pt idx="44100">
                  <c:v>-282.26249999999999</c:v>
                </c:pt>
                <c:pt idx="44101">
                  <c:v>-282.26049999999998</c:v>
                </c:pt>
                <c:pt idx="44102">
                  <c:v>-282.25849999999997</c:v>
                </c:pt>
                <c:pt idx="44103">
                  <c:v>-282.25649999999996</c:v>
                </c:pt>
                <c:pt idx="44104">
                  <c:v>-282.25450000000001</c:v>
                </c:pt>
                <c:pt idx="44105">
                  <c:v>-282.2525</c:v>
                </c:pt>
                <c:pt idx="44106">
                  <c:v>-282.25049999999999</c:v>
                </c:pt>
                <c:pt idx="44107">
                  <c:v>-282.24849999999998</c:v>
                </c:pt>
                <c:pt idx="44108">
                  <c:v>-282.24649999999997</c:v>
                </c:pt>
                <c:pt idx="44109">
                  <c:v>-282.24449999999996</c:v>
                </c:pt>
                <c:pt idx="44110">
                  <c:v>-282.24249999999995</c:v>
                </c:pt>
                <c:pt idx="44111">
                  <c:v>-282.2405</c:v>
                </c:pt>
                <c:pt idx="44112">
                  <c:v>-282.23849999999999</c:v>
                </c:pt>
                <c:pt idx="44113">
                  <c:v>-282.23649999999998</c:v>
                </c:pt>
                <c:pt idx="44114">
                  <c:v>-282.23449999999997</c:v>
                </c:pt>
                <c:pt idx="44115">
                  <c:v>-282.23249999999996</c:v>
                </c:pt>
                <c:pt idx="44116">
                  <c:v>-282.23050000000001</c:v>
                </c:pt>
                <c:pt idx="44117">
                  <c:v>-282.2285</c:v>
                </c:pt>
                <c:pt idx="44118">
                  <c:v>-282.22649999999999</c:v>
                </c:pt>
                <c:pt idx="44119">
                  <c:v>-282.22449999999998</c:v>
                </c:pt>
                <c:pt idx="44120">
                  <c:v>-282.22249999999997</c:v>
                </c:pt>
                <c:pt idx="44121">
                  <c:v>-282.22049999999996</c:v>
                </c:pt>
                <c:pt idx="44122">
                  <c:v>-282.21849999999995</c:v>
                </c:pt>
                <c:pt idx="44123">
                  <c:v>-282.2165</c:v>
                </c:pt>
                <c:pt idx="44124">
                  <c:v>-282.21449999999999</c:v>
                </c:pt>
                <c:pt idx="44125">
                  <c:v>-282.21249999999998</c:v>
                </c:pt>
                <c:pt idx="44126">
                  <c:v>-282.21049999999997</c:v>
                </c:pt>
                <c:pt idx="44127">
                  <c:v>-282.20849999999996</c:v>
                </c:pt>
                <c:pt idx="44128">
                  <c:v>-282.20650000000001</c:v>
                </c:pt>
                <c:pt idx="44129">
                  <c:v>-282.2045</c:v>
                </c:pt>
                <c:pt idx="44130">
                  <c:v>-282.20249999999999</c:v>
                </c:pt>
                <c:pt idx="44131">
                  <c:v>-282.20049999999998</c:v>
                </c:pt>
                <c:pt idx="44132">
                  <c:v>-282.19849999999997</c:v>
                </c:pt>
                <c:pt idx="44133">
                  <c:v>-282.19649999999996</c:v>
                </c:pt>
                <c:pt idx="44134">
                  <c:v>-282.19449999999995</c:v>
                </c:pt>
                <c:pt idx="44135">
                  <c:v>-282.1925</c:v>
                </c:pt>
                <c:pt idx="44136">
                  <c:v>-282.19049999999999</c:v>
                </c:pt>
                <c:pt idx="44137">
                  <c:v>-282.18849999999998</c:v>
                </c:pt>
                <c:pt idx="44138">
                  <c:v>-282.18649999999997</c:v>
                </c:pt>
                <c:pt idx="44139">
                  <c:v>-282.18449999999996</c:v>
                </c:pt>
                <c:pt idx="44140">
                  <c:v>-282.1825</c:v>
                </c:pt>
                <c:pt idx="44141">
                  <c:v>-282.18049999999999</c:v>
                </c:pt>
                <c:pt idx="44142">
                  <c:v>-282.17849999999999</c:v>
                </c:pt>
                <c:pt idx="44143">
                  <c:v>-282.17649999999998</c:v>
                </c:pt>
                <c:pt idx="44144">
                  <c:v>-282.17449999999997</c:v>
                </c:pt>
                <c:pt idx="44145">
                  <c:v>-282.17249999999996</c:v>
                </c:pt>
                <c:pt idx="44146">
                  <c:v>-282.17049999999995</c:v>
                </c:pt>
                <c:pt idx="44147">
                  <c:v>-282.16849999999999</c:v>
                </c:pt>
                <c:pt idx="44148">
                  <c:v>-282.16649999999998</c:v>
                </c:pt>
                <c:pt idx="44149">
                  <c:v>-282.16449999999998</c:v>
                </c:pt>
                <c:pt idx="44150">
                  <c:v>-282.16249999999997</c:v>
                </c:pt>
                <c:pt idx="44151">
                  <c:v>-282.16049999999996</c:v>
                </c:pt>
                <c:pt idx="44152">
                  <c:v>-282.1585</c:v>
                </c:pt>
                <c:pt idx="44153">
                  <c:v>-282.15649999999999</c:v>
                </c:pt>
                <c:pt idx="44154">
                  <c:v>-282.15449999999998</c:v>
                </c:pt>
                <c:pt idx="44155">
                  <c:v>-282.15249999999997</c:v>
                </c:pt>
                <c:pt idx="44156">
                  <c:v>-282.15049999999997</c:v>
                </c:pt>
                <c:pt idx="44157">
                  <c:v>-282.14850000000001</c:v>
                </c:pt>
                <c:pt idx="44158">
                  <c:v>-282.14649999999995</c:v>
                </c:pt>
                <c:pt idx="44159">
                  <c:v>-282.14449999999999</c:v>
                </c:pt>
                <c:pt idx="44160">
                  <c:v>-282.14249999999998</c:v>
                </c:pt>
                <c:pt idx="44161">
                  <c:v>-282.14049999999997</c:v>
                </c:pt>
                <c:pt idx="44162">
                  <c:v>-282.13849999999996</c:v>
                </c:pt>
                <c:pt idx="44163">
                  <c:v>-282.13649999999996</c:v>
                </c:pt>
                <c:pt idx="44164">
                  <c:v>-282.1345</c:v>
                </c:pt>
                <c:pt idx="44165">
                  <c:v>-282.13249999999999</c:v>
                </c:pt>
                <c:pt idx="44166">
                  <c:v>-282.13049999999998</c:v>
                </c:pt>
                <c:pt idx="44167">
                  <c:v>-282.12849999999997</c:v>
                </c:pt>
                <c:pt idx="44168">
                  <c:v>-282.12649999999996</c:v>
                </c:pt>
                <c:pt idx="44169">
                  <c:v>-282.12450000000001</c:v>
                </c:pt>
                <c:pt idx="44170">
                  <c:v>-282.12249999999995</c:v>
                </c:pt>
                <c:pt idx="44171">
                  <c:v>-282.12049999999999</c:v>
                </c:pt>
                <c:pt idx="44172">
                  <c:v>-282.11849999999998</c:v>
                </c:pt>
                <c:pt idx="44173">
                  <c:v>-282.11649999999997</c:v>
                </c:pt>
                <c:pt idx="44174">
                  <c:v>-282.11449999999996</c:v>
                </c:pt>
                <c:pt idx="44175">
                  <c:v>-282.11249999999995</c:v>
                </c:pt>
                <c:pt idx="44176">
                  <c:v>-282.1105</c:v>
                </c:pt>
                <c:pt idx="44177">
                  <c:v>-282.10849999999999</c:v>
                </c:pt>
                <c:pt idx="44178">
                  <c:v>-282.10649999999998</c:v>
                </c:pt>
                <c:pt idx="44179">
                  <c:v>-282.10449999999997</c:v>
                </c:pt>
                <c:pt idx="44180">
                  <c:v>-282.10249999999996</c:v>
                </c:pt>
                <c:pt idx="44181">
                  <c:v>-282.10050000000001</c:v>
                </c:pt>
                <c:pt idx="44182">
                  <c:v>-282.09849999999994</c:v>
                </c:pt>
                <c:pt idx="44183">
                  <c:v>-282.09649999999999</c:v>
                </c:pt>
                <c:pt idx="44184">
                  <c:v>-282.09449999999998</c:v>
                </c:pt>
                <c:pt idx="44185">
                  <c:v>-282.09249999999997</c:v>
                </c:pt>
                <c:pt idx="44186">
                  <c:v>-282.09049999999996</c:v>
                </c:pt>
                <c:pt idx="44187">
                  <c:v>-282.08849999999995</c:v>
                </c:pt>
                <c:pt idx="44188">
                  <c:v>-282.0865</c:v>
                </c:pt>
                <c:pt idx="44189">
                  <c:v>-282.08449999999999</c:v>
                </c:pt>
                <c:pt idx="44190">
                  <c:v>-282.08249999999998</c:v>
                </c:pt>
                <c:pt idx="44191">
                  <c:v>-282.08049999999997</c:v>
                </c:pt>
                <c:pt idx="44192">
                  <c:v>-282.07849999999996</c:v>
                </c:pt>
                <c:pt idx="44193">
                  <c:v>-282.07650000000001</c:v>
                </c:pt>
                <c:pt idx="44194">
                  <c:v>-282.07449999999994</c:v>
                </c:pt>
                <c:pt idx="44195">
                  <c:v>-282.07249999999999</c:v>
                </c:pt>
                <c:pt idx="44196">
                  <c:v>-282.07049999999998</c:v>
                </c:pt>
                <c:pt idx="44197">
                  <c:v>-282.06849999999997</c:v>
                </c:pt>
                <c:pt idx="44198">
                  <c:v>-282.06649999999996</c:v>
                </c:pt>
                <c:pt idx="44199">
                  <c:v>-282.06449999999995</c:v>
                </c:pt>
                <c:pt idx="44200">
                  <c:v>-282.0625</c:v>
                </c:pt>
                <c:pt idx="44201">
                  <c:v>-282.06049999999999</c:v>
                </c:pt>
                <c:pt idx="44202">
                  <c:v>-282.05849999999998</c:v>
                </c:pt>
                <c:pt idx="44203">
                  <c:v>-282.05649999999997</c:v>
                </c:pt>
                <c:pt idx="44204">
                  <c:v>-282.05449999999996</c:v>
                </c:pt>
                <c:pt idx="44205">
                  <c:v>-282.05250000000001</c:v>
                </c:pt>
                <c:pt idx="44206">
                  <c:v>-282.05049999999994</c:v>
                </c:pt>
                <c:pt idx="44207">
                  <c:v>-282.04849999999999</c:v>
                </c:pt>
                <c:pt idx="44208">
                  <c:v>-282.04649999999998</c:v>
                </c:pt>
                <c:pt idx="44209">
                  <c:v>-282.04449999999997</c:v>
                </c:pt>
                <c:pt idx="44210">
                  <c:v>-282.04249999999996</c:v>
                </c:pt>
                <c:pt idx="44211">
                  <c:v>-282.04049999999995</c:v>
                </c:pt>
                <c:pt idx="44212">
                  <c:v>-282.0385</c:v>
                </c:pt>
                <c:pt idx="44213">
                  <c:v>-282.03649999999999</c:v>
                </c:pt>
                <c:pt idx="44214">
                  <c:v>-282.03449999999998</c:v>
                </c:pt>
                <c:pt idx="44215">
                  <c:v>-282.03249999999997</c:v>
                </c:pt>
                <c:pt idx="44216">
                  <c:v>-282.03049999999996</c:v>
                </c:pt>
                <c:pt idx="44217">
                  <c:v>-282.02850000000001</c:v>
                </c:pt>
                <c:pt idx="44218">
                  <c:v>-282.02649999999994</c:v>
                </c:pt>
                <c:pt idx="44219">
                  <c:v>-282.02449999999999</c:v>
                </c:pt>
                <c:pt idx="44220">
                  <c:v>-282.02249999999998</c:v>
                </c:pt>
                <c:pt idx="44221">
                  <c:v>-282.02049999999997</c:v>
                </c:pt>
                <c:pt idx="44222">
                  <c:v>-282.01849999999996</c:v>
                </c:pt>
                <c:pt idx="44223">
                  <c:v>-282.01649999999995</c:v>
                </c:pt>
                <c:pt idx="44224">
                  <c:v>-282.0145</c:v>
                </c:pt>
                <c:pt idx="44225">
                  <c:v>-282.01249999999999</c:v>
                </c:pt>
                <c:pt idx="44226">
                  <c:v>-282.01049999999998</c:v>
                </c:pt>
                <c:pt idx="44227">
                  <c:v>-282.00849999999997</c:v>
                </c:pt>
                <c:pt idx="44228">
                  <c:v>-282.00649999999996</c:v>
                </c:pt>
                <c:pt idx="44229">
                  <c:v>-282.00450000000001</c:v>
                </c:pt>
                <c:pt idx="44230">
                  <c:v>-282.0025</c:v>
                </c:pt>
                <c:pt idx="44231">
                  <c:v>-282.00049999999999</c:v>
                </c:pt>
                <c:pt idx="44232">
                  <c:v>-281.99849999999998</c:v>
                </c:pt>
                <c:pt idx="44233">
                  <c:v>-281.99649999999997</c:v>
                </c:pt>
                <c:pt idx="44234">
                  <c:v>-281.99449999999996</c:v>
                </c:pt>
                <c:pt idx="44235">
                  <c:v>-281.99249999999995</c:v>
                </c:pt>
                <c:pt idx="44236">
                  <c:v>-281.9905</c:v>
                </c:pt>
                <c:pt idx="44237">
                  <c:v>-281.98849999999999</c:v>
                </c:pt>
                <c:pt idx="44238">
                  <c:v>-281.98649999999998</c:v>
                </c:pt>
                <c:pt idx="44239">
                  <c:v>-281.98449999999997</c:v>
                </c:pt>
                <c:pt idx="44240">
                  <c:v>-281.98249999999996</c:v>
                </c:pt>
                <c:pt idx="44241">
                  <c:v>-281.98050000000001</c:v>
                </c:pt>
                <c:pt idx="44242">
                  <c:v>-281.9785</c:v>
                </c:pt>
                <c:pt idx="44243">
                  <c:v>-281.97649999999999</c:v>
                </c:pt>
                <c:pt idx="44244">
                  <c:v>-281.97449999999998</c:v>
                </c:pt>
                <c:pt idx="44245">
                  <c:v>-281.97249999999997</c:v>
                </c:pt>
                <c:pt idx="44246">
                  <c:v>-281.97049999999996</c:v>
                </c:pt>
                <c:pt idx="44247">
                  <c:v>-281.96849999999995</c:v>
                </c:pt>
                <c:pt idx="44248">
                  <c:v>-281.9665</c:v>
                </c:pt>
                <c:pt idx="44249">
                  <c:v>-281.96449999999999</c:v>
                </c:pt>
                <c:pt idx="44250">
                  <c:v>-281.96249999999998</c:v>
                </c:pt>
                <c:pt idx="44251">
                  <c:v>-281.96049999999997</c:v>
                </c:pt>
                <c:pt idx="44252">
                  <c:v>-281.95849999999996</c:v>
                </c:pt>
                <c:pt idx="44253">
                  <c:v>-281.95650000000001</c:v>
                </c:pt>
                <c:pt idx="44254">
                  <c:v>-281.9545</c:v>
                </c:pt>
                <c:pt idx="44255">
                  <c:v>-281.95249999999999</c:v>
                </c:pt>
                <c:pt idx="44256">
                  <c:v>-281.95049999999998</c:v>
                </c:pt>
                <c:pt idx="44257">
                  <c:v>-281.94849999999997</c:v>
                </c:pt>
                <c:pt idx="44258">
                  <c:v>-281.94649999999996</c:v>
                </c:pt>
                <c:pt idx="44259">
                  <c:v>-281.94449999999995</c:v>
                </c:pt>
                <c:pt idx="44260">
                  <c:v>-281.9425</c:v>
                </c:pt>
                <c:pt idx="44261">
                  <c:v>-281.94049999999999</c:v>
                </c:pt>
                <c:pt idx="44262">
                  <c:v>-281.93849999999998</c:v>
                </c:pt>
                <c:pt idx="44263">
                  <c:v>-281.93649999999997</c:v>
                </c:pt>
                <c:pt idx="44264">
                  <c:v>-281.93449999999996</c:v>
                </c:pt>
                <c:pt idx="44265">
                  <c:v>-281.9325</c:v>
                </c:pt>
                <c:pt idx="44266">
                  <c:v>-281.93049999999999</c:v>
                </c:pt>
                <c:pt idx="44267">
                  <c:v>-281.92849999999999</c:v>
                </c:pt>
                <c:pt idx="44268">
                  <c:v>-281.92649999999998</c:v>
                </c:pt>
                <c:pt idx="44269">
                  <c:v>-281.92449999999997</c:v>
                </c:pt>
                <c:pt idx="44270">
                  <c:v>-281.92249999999996</c:v>
                </c:pt>
                <c:pt idx="44271">
                  <c:v>-281.92049999999995</c:v>
                </c:pt>
                <c:pt idx="44272">
                  <c:v>-281.91849999999999</c:v>
                </c:pt>
                <c:pt idx="44273">
                  <c:v>-281.91649999999998</c:v>
                </c:pt>
                <c:pt idx="44274">
                  <c:v>-281.91449999999998</c:v>
                </c:pt>
                <c:pt idx="44275">
                  <c:v>-281.91249999999997</c:v>
                </c:pt>
                <c:pt idx="44276">
                  <c:v>-281.91049999999996</c:v>
                </c:pt>
                <c:pt idx="44277">
                  <c:v>-281.9085</c:v>
                </c:pt>
                <c:pt idx="44278">
                  <c:v>-281.90649999999999</c:v>
                </c:pt>
                <c:pt idx="44279">
                  <c:v>-281.90449999999998</c:v>
                </c:pt>
                <c:pt idx="44280">
                  <c:v>-281.90249999999997</c:v>
                </c:pt>
                <c:pt idx="44281">
                  <c:v>-281.90049999999997</c:v>
                </c:pt>
                <c:pt idx="44282">
                  <c:v>-281.89850000000001</c:v>
                </c:pt>
                <c:pt idx="44283">
                  <c:v>-281.89649999999995</c:v>
                </c:pt>
                <c:pt idx="44284">
                  <c:v>-281.89449999999999</c:v>
                </c:pt>
                <c:pt idx="44285">
                  <c:v>-281.89249999999998</c:v>
                </c:pt>
                <c:pt idx="44286">
                  <c:v>-281.89049999999997</c:v>
                </c:pt>
                <c:pt idx="44287">
                  <c:v>-281.88849999999996</c:v>
                </c:pt>
                <c:pt idx="44288">
                  <c:v>-281.88649999999996</c:v>
                </c:pt>
                <c:pt idx="44289">
                  <c:v>-281.8845</c:v>
                </c:pt>
                <c:pt idx="44290">
                  <c:v>-281.88249999999999</c:v>
                </c:pt>
                <c:pt idx="44291">
                  <c:v>-281.88049999999998</c:v>
                </c:pt>
                <c:pt idx="44292">
                  <c:v>-281.87849999999997</c:v>
                </c:pt>
                <c:pt idx="44293">
                  <c:v>-281.87649999999996</c:v>
                </c:pt>
                <c:pt idx="44294">
                  <c:v>-281.87450000000001</c:v>
                </c:pt>
                <c:pt idx="44295">
                  <c:v>-281.87249999999995</c:v>
                </c:pt>
                <c:pt idx="44296">
                  <c:v>-281.87049999999999</c:v>
                </c:pt>
                <c:pt idx="44297">
                  <c:v>-281.86849999999998</c:v>
                </c:pt>
                <c:pt idx="44298">
                  <c:v>-281.86649999999997</c:v>
                </c:pt>
                <c:pt idx="44299">
                  <c:v>-281.86449999999996</c:v>
                </c:pt>
                <c:pt idx="44300">
                  <c:v>-281.86249999999995</c:v>
                </c:pt>
                <c:pt idx="44301">
                  <c:v>-281.8605</c:v>
                </c:pt>
                <c:pt idx="44302">
                  <c:v>-281.85849999999999</c:v>
                </c:pt>
                <c:pt idx="44303">
                  <c:v>-281.85649999999998</c:v>
                </c:pt>
                <c:pt idx="44304">
                  <c:v>-281.85449999999997</c:v>
                </c:pt>
                <c:pt idx="44305">
                  <c:v>-281.85249999999996</c:v>
                </c:pt>
                <c:pt idx="44306">
                  <c:v>-281.85050000000001</c:v>
                </c:pt>
                <c:pt idx="44307">
                  <c:v>-281.84849999999994</c:v>
                </c:pt>
                <c:pt idx="44308">
                  <c:v>-281.84649999999999</c:v>
                </c:pt>
                <c:pt idx="44309">
                  <c:v>-281.84449999999998</c:v>
                </c:pt>
                <c:pt idx="44310">
                  <c:v>-281.84249999999997</c:v>
                </c:pt>
                <c:pt idx="44311">
                  <c:v>-281.84049999999996</c:v>
                </c:pt>
                <c:pt idx="44312">
                  <c:v>-281.83849999999995</c:v>
                </c:pt>
                <c:pt idx="44313">
                  <c:v>-281.8365</c:v>
                </c:pt>
                <c:pt idx="44314">
                  <c:v>-281.83449999999999</c:v>
                </c:pt>
                <c:pt idx="44315">
                  <c:v>-281.83249999999998</c:v>
                </c:pt>
                <c:pt idx="44316">
                  <c:v>-281.83049999999997</c:v>
                </c:pt>
                <c:pt idx="44317">
                  <c:v>-281.82849999999996</c:v>
                </c:pt>
                <c:pt idx="44318">
                  <c:v>-281.82650000000001</c:v>
                </c:pt>
                <c:pt idx="44319">
                  <c:v>-281.82449999999994</c:v>
                </c:pt>
                <c:pt idx="44320">
                  <c:v>-281.82249999999999</c:v>
                </c:pt>
                <c:pt idx="44321">
                  <c:v>-281.82049999999998</c:v>
                </c:pt>
                <c:pt idx="44322">
                  <c:v>-281.81849999999997</c:v>
                </c:pt>
                <c:pt idx="44323">
                  <c:v>-281.81649999999996</c:v>
                </c:pt>
                <c:pt idx="44324">
                  <c:v>-281.81449999999995</c:v>
                </c:pt>
                <c:pt idx="44325">
                  <c:v>-281.8125</c:v>
                </c:pt>
                <c:pt idx="44326">
                  <c:v>-281.81049999999999</c:v>
                </c:pt>
                <c:pt idx="44327">
                  <c:v>-281.80849999999998</c:v>
                </c:pt>
                <c:pt idx="44328">
                  <c:v>-281.80649999999997</c:v>
                </c:pt>
                <c:pt idx="44329">
                  <c:v>-281.80449999999996</c:v>
                </c:pt>
                <c:pt idx="44330">
                  <c:v>-281.80250000000001</c:v>
                </c:pt>
                <c:pt idx="44331">
                  <c:v>-281.80049999999994</c:v>
                </c:pt>
                <c:pt idx="44332">
                  <c:v>-281.79849999999999</c:v>
                </c:pt>
                <c:pt idx="44333">
                  <c:v>-281.79649999999998</c:v>
                </c:pt>
                <c:pt idx="44334">
                  <c:v>-281.79449999999997</c:v>
                </c:pt>
                <c:pt idx="44335">
                  <c:v>-281.79249999999996</c:v>
                </c:pt>
                <c:pt idx="44336">
                  <c:v>-281.79049999999995</c:v>
                </c:pt>
                <c:pt idx="44337">
                  <c:v>-281.7885</c:v>
                </c:pt>
                <c:pt idx="44338">
                  <c:v>-281.78649999999999</c:v>
                </c:pt>
                <c:pt idx="44339">
                  <c:v>-281.78449999999998</c:v>
                </c:pt>
                <c:pt idx="44340">
                  <c:v>-281.78249999999997</c:v>
                </c:pt>
                <c:pt idx="44341">
                  <c:v>-281.78049999999996</c:v>
                </c:pt>
                <c:pt idx="44342">
                  <c:v>-281.77850000000001</c:v>
                </c:pt>
                <c:pt idx="44343">
                  <c:v>-281.77649999999994</c:v>
                </c:pt>
                <c:pt idx="44344">
                  <c:v>-281.77449999999999</c:v>
                </c:pt>
                <c:pt idx="44345">
                  <c:v>-281.77249999999998</c:v>
                </c:pt>
                <c:pt idx="44346">
                  <c:v>-281.77049999999997</c:v>
                </c:pt>
                <c:pt idx="44347">
                  <c:v>-281.76849999999996</c:v>
                </c:pt>
                <c:pt idx="44348">
                  <c:v>-281.76649999999995</c:v>
                </c:pt>
                <c:pt idx="44349">
                  <c:v>-281.7645</c:v>
                </c:pt>
                <c:pt idx="44350">
                  <c:v>-281.76249999999999</c:v>
                </c:pt>
                <c:pt idx="44351">
                  <c:v>-281.76049999999998</c:v>
                </c:pt>
                <c:pt idx="44352">
                  <c:v>-281.75849999999997</c:v>
                </c:pt>
                <c:pt idx="44353">
                  <c:v>-281.75649999999996</c:v>
                </c:pt>
                <c:pt idx="44354">
                  <c:v>-281.75450000000001</c:v>
                </c:pt>
                <c:pt idx="44355">
                  <c:v>-281.7525</c:v>
                </c:pt>
                <c:pt idx="44356">
                  <c:v>-281.75049999999999</c:v>
                </c:pt>
                <c:pt idx="44357">
                  <c:v>-281.74849999999998</c:v>
                </c:pt>
                <c:pt idx="44358">
                  <c:v>-281.74649999999997</c:v>
                </c:pt>
                <c:pt idx="44359">
                  <c:v>-281.74449999999996</c:v>
                </c:pt>
                <c:pt idx="44360">
                  <c:v>-281.74249999999995</c:v>
                </c:pt>
                <c:pt idx="44361">
                  <c:v>-281.7405</c:v>
                </c:pt>
                <c:pt idx="44362">
                  <c:v>-281.73849999999999</c:v>
                </c:pt>
                <c:pt idx="44363">
                  <c:v>-281.73649999999998</c:v>
                </c:pt>
                <c:pt idx="44364">
                  <c:v>-281.73449999999997</c:v>
                </c:pt>
                <c:pt idx="44365">
                  <c:v>-281.73249999999996</c:v>
                </c:pt>
                <c:pt idx="44366">
                  <c:v>-281.73050000000001</c:v>
                </c:pt>
                <c:pt idx="44367">
                  <c:v>-281.7285</c:v>
                </c:pt>
                <c:pt idx="44368">
                  <c:v>-281.72649999999999</c:v>
                </c:pt>
                <c:pt idx="44369">
                  <c:v>-281.72449999999998</c:v>
                </c:pt>
                <c:pt idx="44370">
                  <c:v>-281.72249999999997</c:v>
                </c:pt>
                <c:pt idx="44371">
                  <c:v>-281.72049999999996</c:v>
                </c:pt>
                <c:pt idx="44372">
                  <c:v>-281.71849999999995</c:v>
                </c:pt>
                <c:pt idx="44373">
                  <c:v>-281.7165</c:v>
                </c:pt>
                <c:pt idx="44374">
                  <c:v>-281.71449999999999</c:v>
                </c:pt>
                <c:pt idx="44375">
                  <c:v>-281.71249999999998</c:v>
                </c:pt>
                <c:pt idx="44376">
                  <c:v>-281.71049999999997</c:v>
                </c:pt>
                <c:pt idx="44377">
                  <c:v>-281.70849999999996</c:v>
                </c:pt>
                <c:pt idx="44378">
                  <c:v>-281.70650000000001</c:v>
                </c:pt>
                <c:pt idx="44379">
                  <c:v>-281.7045</c:v>
                </c:pt>
                <c:pt idx="44380">
                  <c:v>-281.70249999999999</c:v>
                </c:pt>
                <c:pt idx="44381">
                  <c:v>-281.70049999999998</c:v>
                </c:pt>
                <c:pt idx="44382">
                  <c:v>-281.69849999999997</c:v>
                </c:pt>
                <c:pt idx="44383">
                  <c:v>-281.69649999999996</c:v>
                </c:pt>
                <c:pt idx="44384">
                  <c:v>-281.69449999999995</c:v>
                </c:pt>
                <c:pt idx="44385">
                  <c:v>-281.6925</c:v>
                </c:pt>
                <c:pt idx="44386">
                  <c:v>-281.69049999999999</c:v>
                </c:pt>
                <c:pt idx="44387">
                  <c:v>-281.68849999999998</c:v>
                </c:pt>
                <c:pt idx="44388">
                  <c:v>-281.68649999999997</c:v>
                </c:pt>
                <c:pt idx="44389">
                  <c:v>-281.68449999999996</c:v>
                </c:pt>
                <c:pt idx="44390">
                  <c:v>-281.6825</c:v>
                </c:pt>
                <c:pt idx="44391">
                  <c:v>-281.68049999999999</c:v>
                </c:pt>
                <c:pt idx="44392">
                  <c:v>-281.67849999999999</c:v>
                </c:pt>
                <c:pt idx="44393">
                  <c:v>-281.67649999999998</c:v>
                </c:pt>
                <c:pt idx="44394">
                  <c:v>-281.67449999999997</c:v>
                </c:pt>
                <c:pt idx="44395">
                  <c:v>-281.67249999999996</c:v>
                </c:pt>
                <c:pt idx="44396">
                  <c:v>-281.67049999999995</c:v>
                </c:pt>
                <c:pt idx="44397">
                  <c:v>-281.66849999999999</c:v>
                </c:pt>
                <c:pt idx="44398">
                  <c:v>-281.66649999999998</c:v>
                </c:pt>
                <c:pt idx="44399">
                  <c:v>-281.66449999999998</c:v>
                </c:pt>
                <c:pt idx="44400">
                  <c:v>-281.66249999999997</c:v>
                </c:pt>
                <c:pt idx="44401">
                  <c:v>-281.66049999999996</c:v>
                </c:pt>
                <c:pt idx="44402">
                  <c:v>-281.6585</c:v>
                </c:pt>
                <c:pt idx="44403">
                  <c:v>-281.65649999999999</c:v>
                </c:pt>
                <c:pt idx="44404">
                  <c:v>-281.65449999999998</c:v>
                </c:pt>
                <c:pt idx="44405">
                  <c:v>-281.65249999999997</c:v>
                </c:pt>
                <c:pt idx="44406">
                  <c:v>-281.65049999999997</c:v>
                </c:pt>
                <c:pt idx="44407">
                  <c:v>-281.64850000000001</c:v>
                </c:pt>
                <c:pt idx="44408">
                  <c:v>-281.64649999999995</c:v>
                </c:pt>
                <c:pt idx="44409">
                  <c:v>-281.64449999999999</c:v>
                </c:pt>
                <c:pt idx="44410">
                  <c:v>-281.64249999999998</c:v>
                </c:pt>
                <c:pt idx="44411">
                  <c:v>-281.64049999999997</c:v>
                </c:pt>
                <c:pt idx="44412">
                  <c:v>-281.63849999999996</c:v>
                </c:pt>
                <c:pt idx="44413">
                  <c:v>-281.63649999999996</c:v>
                </c:pt>
                <c:pt idx="44414">
                  <c:v>-281.6345</c:v>
                </c:pt>
                <c:pt idx="44415">
                  <c:v>-281.63249999999999</c:v>
                </c:pt>
                <c:pt idx="44416">
                  <c:v>-281.63049999999998</c:v>
                </c:pt>
                <c:pt idx="44417">
                  <c:v>-281.62849999999997</c:v>
                </c:pt>
                <c:pt idx="44418">
                  <c:v>-281.62649999999996</c:v>
                </c:pt>
                <c:pt idx="44419">
                  <c:v>-281.62450000000001</c:v>
                </c:pt>
                <c:pt idx="44420">
                  <c:v>-281.62249999999995</c:v>
                </c:pt>
                <c:pt idx="44421">
                  <c:v>-281.62049999999999</c:v>
                </c:pt>
                <c:pt idx="44422">
                  <c:v>-281.61849999999998</c:v>
                </c:pt>
                <c:pt idx="44423">
                  <c:v>-281.61649999999997</c:v>
                </c:pt>
                <c:pt idx="44424">
                  <c:v>-281.61449999999996</c:v>
                </c:pt>
                <c:pt idx="44425">
                  <c:v>-281.61249999999995</c:v>
                </c:pt>
                <c:pt idx="44426">
                  <c:v>-281.6105</c:v>
                </c:pt>
                <c:pt idx="44427">
                  <c:v>-281.60849999999999</c:v>
                </c:pt>
                <c:pt idx="44428">
                  <c:v>-281.60649999999998</c:v>
                </c:pt>
                <c:pt idx="44429">
                  <c:v>-281.60449999999997</c:v>
                </c:pt>
                <c:pt idx="44430">
                  <c:v>-281.60249999999996</c:v>
                </c:pt>
                <c:pt idx="44431">
                  <c:v>-281.60050000000001</c:v>
                </c:pt>
                <c:pt idx="44432">
                  <c:v>-281.59849999999994</c:v>
                </c:pt>
                <c:pt idx="44433">
                  <c:v>-281.59649999999999</c:v>
                </c:pt>
                <c:pt idx="44434">
                  <c:v>-281.59449999999998</c:v>
                </c:pt>
                <c:pt idx="44435">
                  <c:v>-281.59249999999997</c:v>
                </c:pt>
                <c:pt idx="44436">
                  <c:v>-281.59049999999996</c:v>
                </c:pt>
                <c:pt idx="44437">
                  <c:v>-281.58849999999995</c:v>
                </c:pt>
                <c:pt idx="44438">
                  <c:v>-281.5865</c:v>
                </c:pt>
                <c:pt idx="44439">
                  <c:v>-281.58449999999999</c:v>
                </c:pt>
                <c:pt idx="44440">
                  <c:v>-281.58249999999998</c:v>
                </c:pt>
                <c:pt idx="44441">
                  <c:v>-281.58049999999997</c:v>
                </c:pt>
                <c:pt idx="44442">
                  <c:v>-281.57849999999996</c:v>
                </c:pt>
                <c:pt idx="44443">
                  <c:v>-281.57650000000001</c:v>
                </c:pt>
                <c:pt idx="44444">
                  <c:v>-281.57449999999994</c:v>
                </c:pt>
                <c:pt idx="44445">
                  <c:v>-281.57249999999999</c:v>
                </c:pt>
                <c:pt idx="44446">
                  <c:v>-281.57049999999998</c:v>
                </c:pt>
                <c:pt idx="44447">
                  <c:v>-281.56849999999997</c:v>
                </c:pt>
                <c:pt idx="44448">
                  <c:v>-281.56649999999996</c:v>
                </c:pt>
                <c:pt idx="44449">
                  <c:v>-281.56449999999995</c:v>
                </c:pt>
                <c:pt idx="44450">
                  <c:v>-281.5625</c:v>
                </c:pt>
                <c:pt idx="44451">
                  <c:v>-281.56049999999999</c:v>
                </c:pt>
                <c:pt idx="44452">
                  <c:v>-281.55849999999998</c:v>
                </c:pt>
                <c:pt idx="44453">
                  <c:v>-281.55649999999997</c:v>
                </c:pt>
                <c:pt idx="44454">
                  <c:v>-281.55449999999996</c:v>
                </c:pt>
                <c:pt idx="44455">
                  <c:v>-281.55250000000001</c:v>
                </c:pt>
                <c:pt idx="44456">
                  <c:v>-281.55049999999994</c:v>
                </c:pt>
                <c:pt idx="44457">
                  <c:v>-281.54849999999999</c:v>
                </c:pt>
                <c:pt idx="44458">
                  <c:v>-281.54649999999998</c:v>
                </c:pt>
                <c:pt idx="44459">
                  <c:v>-281.54449999999997</c:v>
                </c:pt>
                <c:pt idx="44460">
                  <c:v>-281.54249999999996</c:v>
                </c:pt>
                <c:pt idx="44461">
                  <c:v>-281.54049999999995</c:v>
                </c:pt>
                <c:pt idx="44462">
                  <c:v>-281.5385</c:v>
                </c:pt>
                <c:pt idx="44463">
                  <c:v>-281.53649999999999</c:v>
                </c:pt>
                <c:pt idx="44464">
                  <c:v>-281.53449999999998</c:v>
                </c:pt>
                <c:pt idx="44465">
                  <c:v>-281.53249999999997</c:v>
                </c:pt>
                <c:pt idx="44466">
                  <c:v>-281.53049999999996</c:v>
                </c:pt>
                <c:pt idx="44467">
                  <c:v>-281.52850000000001</c:v>
                </c:pt>
                <c:pt idx="44468">
                  <c:v>-281.52649999999994</c:v>
                </c:pt>
                <c:pt idx="44469">
                  <c:v>-281.52449999999999</c:v>
                </c:pt>
                <c:pt idx="44470">
                  <c:v>-281.52249999999998</c:v>
                </c:pt>
                <c:pt idx="44471">
                  <c:v>-281.52049999999997</c:v>
                </c:pt>
                <c:pt idx="44472">
                  <c:v>-281.51849999999996</c:v>
                </c:pt>
                <c:pt idx="44473">
                  <c:v>-281.51649999999995</c:v>
                </c:pt>
                <c:pt idx="44474">
                  <c:v>-281.5145</c:v>
                </c:pt>
                <c:pt idx="44475">
                  <c:v>-281.51249999999999</c:v>
                </c:pt>
                <c:pt idx="44476">
                  <c:v>-281.51049999999998</c:v>
                </c:pt>
                <c:pt idx="44477">
                  <c:v>-281.50849999999997</c:v>
                </c:pt>
                <c:pt idx="44478">
                  <c:v>-281.50649999999996</c:v>
                </c:pt>
                <c:pt idx="44479">
                  <c:v>-281.50450000000001</c:v>
                </c:pt>
                <c:pt idx="44480">
                  <c:v>-281.5025</c:v>
                </c:pt>
                <c:pt idx="44481">
                  <c:v>-281.50049999999999</c:v>
                </c:pt>
                <c:pt idx="44482">
                  <c:v>-281.49849999999998</c:v>
                </c:pt>
                <c:pt idx="44483">
                  <c:v>-281.49649999999997</c:v>
                </c:pt>
                <c:pt idx="44484">
                  <c:v>-281.49449999999996</c:v>
                </c:pt>
                <c:pt idx="44485">
                  <c:v>-281.49249999999995</c:v>
                </c:pt>
                <c:pt idx="44486">
                  <c:v>-281.4905</c:v>
                </c:pt>
                <c:pt idx="44487">
                  <c:v>-281.48849999999999</c:v>
                </c:pt>
                <c:pt idx="44488">
                  <c:v>-281.48649999999998</c:v>
                </c:pt>
                <c:pt idx="44489">
                  <c:v>-281.48449999999997</c:v>
                </c:pt>
                <c:pt idx="44490">
                  <c:v>-281.48249999999996</c:v>
                </c:pt>
                <c:pt idx="44491">
                  <c:v>-281.48050000000001</c:v>
                </c:pt>
                <c:pt idx="44492">
                  <c:v>-281.4785</c:v>
                </c:pt>
                <c:pt idx="44493">
                  <c:v>-281.47649999999999</c:v>
                </c:pt>
                <c:pt idx="44494">
                  <c:v>-281.47449999999998</c:v>
                </c:pt>
                <c:pt idx="44495">
                  <c:v>-281.47249999999997</c:v>
                </c:pt>
                <c:pt idx="44496">
                  <c:v>-281.47049999999996</c:v>
                </c:pt>
                <c:pt idx="44497">
                  <c:v>-281.46849999999995</c:v>
                </c:pt>
                <c:pt idx="44498">
                  <c:v>-281.4665</c:v>
                </c:pt>
                <c:pt idx="44499">
                  <c:v>-281.46449999999999</c:v>
                </c:pt>
                <c:pt idx="44500">
                  <c:v>-281.46249999999998</c:v>
                </c:pt>
                <c:pt idx="44501">
                  <c:v>-281.46049999999997</c:v>
                </c:pt>
                <c:pt idx="44502">
                  <c:v>-281.45849999999996</c:v>
                </c:pt>
                <c:pt idx="44503">
                  <c:v>-281.45650000000001</c:v>
                </c:pt>
                <c:pt idx="44504">
                  <c:v>-281.4545</c:v>
                </c:pt>
                <c:pt idx="44505">
                  <c:v>-281.45249999999999</c:v>
                </c:pt>
                <c:pt idx="44506">
                  <c:v>-281.45049999999998</c:v>
                </c:pt>
                <c:pt idx="44507">
                  <c:v>-281.44849999999997</c:v>
                </c:pt>
                <c:pt idx="44508">
                  <c:v>-281.44649999999996</c:v>
                </c:pt>
                <c:pt idx="44509">
                  <c:v>-281.44449999999995</c:v>
                </c:pt>
                <c:pt idx="44510">
                  <c:v>-281.4425</c:v>
                </c:pt>
                <c:pt idx="44511">
                  <c:v>-281.44049999999999</c:v>
                </c:pt>
                <c:pt idx="44512">
                  <c:v>-281.43849999999998</c:v>
                </c:pt>
                <c:pt idx="44513">
                  <c:v>-281.43649999999997</c:v>
                </c:pt>
                <c:pt idx="44514">
                  <c:v>-281.43449999999996</c:v>
                </c:pt>
                <c:pt idx="44515">
                  <c:v>-281.4325</c:v>
                </c:pt>
                <c:pt idx="44516">
                  <c:v>-281.43049999999999</c:v>
                </c:pt>
                <c:pt idx="44517">
                  <c:v>-281.42849999999999</c:v>
                </c:pt>
                <c:pt idx="44518">
                  <c:v>-281.42649999999998</c:v>
                </c:pt>
                <c:pt idx="44519">
                  <c:v>-281.42449999999997</c:v>
                </c:pt>
                <c:pt idx="44520">
                  <c:v>-281.42249999999996</c:v>
                </c:pt>
                <c:pt idx="44521">
                  <c:v>-281.42049999999995</c:v>
                </c:pt>
                <c:pt idx="44522">
                  <c:v>-281.41849999999999</c:v>
                </c:pt>
                <c:pt idx="44523">
                  <c:v>-281.41649999999998</c:v>
                </c:pt>
                <c:pt idx="44524">
                  <c:v>-281.41449999999998</c:v>
                </c:pt>
                <c:pt idx="44525">
                  <c:v>-281.41249999999997</c:v>
                </c:pt>
                <c:pt idx="44526">
                  <c:v>-281.41049999999996</c:v>
                </c:pt>
                <c:pt idx="44527">
                  <c:v>-281.4085</c:v>
                </c:pt>
                <c:pt idx="44528">
                  <c:v>-281.40649999999999</c:v>
                </c:pt>
                <c:pt idx="44529">
                  <c:v>-281.40449999999998</c:v>
                </c:pt>
                <c:pt idx="44530">
                  <c:v>-281.40249999999997</c:v>
                </c:pt>
                <c:pt idx="44531">
                  <c:v>-281.40049999999997</c:v>
                </c:pt>
                <c:pt idx="44532">
                  <c:v>-281.39850000000001</c:v>
                </c:pt>
                <c:pt idx="44533">
                  <c:v>-281.39649999999995</c:v>
                </c:pt>
                <c:pt idx="44534">
                  <c:v>-281.39449999999999</c:v>
                </c:pt>
                <c:pt idx="44535">
                  <c:v>-281.39249999999998</c:v>
                </c:pt>
                <c:pt idx="44536">
                  <c:v>-281.39049999999997</c:v>
                </c:pt>
                <c:pt idx="44537">
                  <c:v>-281.38849999999996</c:v>
                </c:pt>
                <c:pt idx="44538">
                  <c:v>-281.38649999999996</c:v>
                </c:pt>
                <c:pt idx="44539">
                  <c:v>-281.3845</c:v>
                </c:pt>
                <c:pt idx="44540">
                  <c:v>-281.38249999999999</c:v>
                </c:pt>
                <c:pt idx="44541">
                  <c:v>-281.38049999999998</c:v>
                </c:pt>
                <c:pt idx="44542">
                  <c:v>-281.37849999999997</c:v>
                </c:pt>
                <c:pt idx="44543">
                  <c:v>-281.37649999999996</c:v>
                </c:pt>
                <c:pt idx="44544">
                  <c:v>-281.37450000000001</c:v>
                </c:pt>
                <c:pt idx="44545">
                  <c:v>-281.37249999999995</c:v>
                </c:pt>
                <c:pt idx="44546">
                  <c:v>-281.37049999999999</c:v>
                </c:pt>
                <c:pt idx="44547">
                  <c:v>-281.36849999999998</c:v>
                </c:pt>
                <c:pt idx="44548">
                  <c:v>-281.36649999999997</c:v>
                </c:pt>
                <c:pt idx="44549">
                  <c:v>-281.36449999999996</c:v>
                </c:pt>
                <c:pt idx="44550">
                  <c:v>-281.36249999999995</c:v>
                </c:pt>
                <c:pt idx="44551">
                  <c:v>-281.3605</c:v>
                </c:pt>
                <c:pt idx="44552">
                  <c:v>-281.35849999999999</c:v>
                </c:pt>
                <c:pt idx="44553">
                  <c:v>-281.35649999999998</c:v>
                </c:pt>
                <c:pt idx="44554">
                  <c:v>-281.35449999999997</c:v>
                </c:pt>
                <c:pt idx="44555">
                  <c:v>-281.35249999999996</c:v>
                </c:pt>
                <c:pt idx="44556">
                  <c:v>-281.35050000000001</c:v>
                </c:pt>
                <c:pt idx="44557">
                  <c:v>-281.34849999999994</c:v>
                </c:pt>
                <c:pt idx="44558">
                  <c:v>-281.34649999999999</c:v>
                </c:pt>
                <c:pt idx="44559">
                  <c:v>-281.34449999999998</c:v>
                </c:pt>
                <c:pt idx="44560">
                  <c:v>-281.34249999999997</c:v>
                </c:pt>
                <c:pt idx="44561">
                  <c:v>-281.34049999999996</c:v>
                </c:pt>
                <c:pt idx="44562">
                  <c:v>-281.33849999999995</c:v>
                </c:pt>
                <c:pt idx="44563">
                  <c:v>-281.3365</c:v>
                </c:pt>
                <c:pt idx="44564">
                  <c:v>-281.33449999999999</c:v>
                </c:pt>
                <c:pt idx="44565">
                  <c:v>-281.33249999999998</c:v>
                </c:pt>
                <c:pt idx="44566">
                  <c:v>-281.33049999999997</c:v>
                </c:pt>
                <c:pt idx="44567">
                  <c:v>-281.32849999999996</c:v>
                </c:pt>
                <c:pt idx="44568">
                  <c:v>-281.32650000000001</c:v>
                </c:pt>
                <c:pt idx="44569">
                  <c:v>-281.32449999999994</c:v>
                </c:pt>
                <c:pt idx="44570">
                  <c:v>-281.32249999999999</c:v>
                </c:pt>
                <c:pt idx="44571">
                  <c:v>-281.32049999999998</c:v>
                </c:pt>
                <c:pt idx="44572">
                  <c:v>-281.31849999999997</c:v>
                </c:pt>
                <c:pt idx="44573">
                  <c:v>-281.31649999999996</c:v>
                </c:pt>
                <c:pt idx="44574">
                  <c:v>-281.31449999999995</c:v>
                </c:pt>
                <c:pt idx="44575">
                  <c:v>-281.3125</c:v>
                </c:pt>
                <c:pt idx="44576">
                  <c:v>-281.31049999999999</c:v>
                </c:pt>
                <c:pt idx="44577">
                  <c:v>-281.30849999999998</c:v>
                </c:pt>
                <c:pt idx="44578">
                  <c:v>-281.30649999999997</c:v>
                </c:pt>
                <c:pt idx="44579">
                  <c:v>-281.30449999999996</c:v>
                </c:pt>
                <c:pt idx="44580">
                  <c:v>-281.30250000000001</c:v>
                </c:pt>
                <c:pt idx="44581">
                  <c:v>-281.30049999999994</c:v>
                </c:pt>
                <c:pt idx="44582">
                  <c:v>-281.29849999999999</c:v>
                </c:pt>
                <c:pt idx="44583">
                  <c:v>-281.29649999999998</c:v>
                </c:pt>
                <c:pt idx="44584">
                  <c:v>-281.29449999999997</c:v>
                </c:pt>
                <c:pt idx="44585">
                  <c:v>-281.29249999999996</c:v>
                </c:pt>
                <c:pt idx="44586">
                  <c:v>-281.29049999999995</c:v>
                </c:pt>
                <c:pt idx="44587">
                  <c:v>-281.2885</c:v>
                </c:pt>
                <c:pt idx="44588">
                  <c:v>-281.28649999999999</c:v>
                </c:pt>
                <c:pt idx="44589">
                  <c:v>-281.28449999999998</c:v>
                </c:pt>
                <c:pt idx="44590">
                  <c:v>-281.28249999999997</c:v>
                </c:pt>
                <c:pt idx="44591">
                  <c:v>-281.28049999999996</c:v>
                </c:pt>
                <c:pt idx="44592">
                  <c:v>-281.27850000000001</c:v>
                </c:pt>
                <c:pt idx="44593">
                  <c:v>-281.27649999999994</c:v>
                </c:pt>
                <c:pt idx="44594">
                  <c:v>-281.27449999999999</c:v>
                </c:pt>
                <c:pt idx="44595">
                  <c:v>-281.27249999999998</c:v>
                </c:pt>
                <c:pt idx="44596">
                  <c:v>-281.27049999999997</c:v>
                </c:pt>
                <c:pt idx="44597">
                  <c:v>-281.26849999999996</c:v>
                </c:pt>
                <c:pt idx="44598">
                  <c:v>-281.26649999999995</c:v>
                </c:pt>
                <c:pt idx="44599">
                  <c:v>-281.2645</c:v>
                </c:pt>
                <c:pt idx="44600">
                  <c:v>-281.26249999999999</c:v>
                </c:pt>
                <c:pt idx="44601">
                  <c:v>-281.26049999999998</c:v>
                </c:pt>
                <c:pt idx="44602">
                  <c:v>-281.25849999999997</c:v>
                </c:pt>
                <c:pt idx="44603">
                  <c:v>-281.25649999999996</c:v>
                </c:pt>
                <c:pt idx="44604">
                  <c:v>-281.25450000000001</c:v>
                </c:pt>
                <c:pt idx="44605">
                  <c:v>-281.2525</c:v>
                </c:pt>
                <c:pt idx="44606">
                  <c:v>-281.25049999999999</c:v>
                </c:pt>
                <c:pt idx="44607">
                  <c:v>-281.24849999999998</c:v>
                </c:pt>
                <c:pt idx="44608">
                  <c:v>-281.24649999999997</c:v>
                </c:pt>
                <c:pt idx="44609">
                  <c:v>-281.24449999999996</c:v>
                </c:pt>
                <c:pt idx="44610">
                  <c:v>-281.24249999999995</c:v>
                </c:pt>
                <c:pt idx="44611">
                  <c:v>-281.2405</c:v>
                </c:pt>
                <c:pt idx="44612">
                  <c:v>-281.23849999999999</c:v>
                </c:pt>
                <c:pt idx="44613">
                  <c:v>-281.23649999999998</c:v>
                </c:pt>
                <c:pt idx="44614">
                  <c:v>-281.23449999999997</c:v>
                </c:pt>
                <c:pt idx="44615">
                  <c:v>-281.23249999999996</c:v>
                </c:pt>
                <c:pt idx="44616">
                  <c:v>-281.23050000000001</c:v>
                </c:pt>
                <c:pt idx="44617">
                  <c:v>-281.2285</c:v>
                </c:pt>
                <c:pt idx="44618">
                  <c:v>-281.22649999999999</c:v>
                </c:pt>
                <c:pt idx="44619">
                  <c:v>-281.22449999999998</c:v>
                </c:pt>
                <c:pt idx="44620">
                  <c:v>-281.22249999999997</c:v>
                </c:pt>
                <c:pt idx="44621">
                  <c:v>-281.22049999999996</c:v>
                </c:pt>
                <c:pt idx="44622">
                  <c:v>-281.21849999999995</c:v>
                </c:pt>
                <c:pt idx="44623">
                  <c:v>-281.2165</c:v>
                </c:pt>
                <c:pt idx="44624">
                  <c:v>-281.21449999999999</c:v>
                </c:pt>
                <c:pt idx="44625">
                  <c:v>-281.21249999999998</c:v>
                </c:pt>
                <c:pt idx="44626">
                  <c:v>-281.21049999999997</c:v>
                </c:pt>
                <c:pt idx="44627">
                  <c:v>-281.20849999999996</c:v>
                </c:pt>
                <c:pt idx="44628">
                  <c:v>-281.20650000000001</c:v>
                </c:pt>
                <c:pt idx="44629">
                  <c:v>-281.2045</c:v>
                </c:pt>
                <c:pt idx="44630">
                  <c:v>-281.20249999999999</c:v>
                </c:pt>
                <c:pt idx="44631">
                  <c:v>-281.20049999999998</c:v>
                </c:pt>
                <c:pt idx="44632">
                  <c:v>-281.19849999999997</c:v>
                </c:pt>
                <c:pt idx="44633">
                  <c:v>-281.19649999999996</c:v>
                </c:pt>
                <c:pt idx="44634">
                  <c:v>-281.19449999999995</c:v>
                </c:pt>
                <c:pt idx="44635">
                  <c:v>-281.1925</c:v>
                </c:pt>
                <c:pt idx="44636">
                  <c:v>-281.19049999999999</c:v>
                </c:pt>
                <c:pt idx="44637">
                  <c:v>-281.18849999999998</c:v>
                </c:pt>
                <c:pt idx="44638">
                  <c:v>-281.18649999999997</c:v>
                </c:pt>
                <c:pt idx="44639">
                  <c:v>-281.18449999999996</c:v>
                </c:pt>
                <c:pt idx="44640">
                  <c:v>-281.1825</c:v>
                </c:pt>
                <c:pt idx="44641">
                  <c:v>-281.18049999999999</c:v>
                </c:pt>
                <c:pt idx="44642">
                  <c:v>-281.17849999999999</c:v>
                </c:pt>
                <c:pt idx="44643">
                  <c:v>-281.17649999999998</c:v>
                </c:pt>
                <c:pt idx="44644">
                  <c:v>-281.17449999999997</c:v>
                </c:pt>
                <c:pt idx="44645">
                  <c:v>-281.17249999999996</c:v>
                </c:pt>
                <c:pt idx="44646">
                  <c:v>-281.17049999999995</c:v>
                </c:pt>
                <c:pt idx="44647">
                  <c:v>-281.16849999999999</c:v>
                </c:pt>
                <c:pt idx="44648">
                  <c:v>-281.16649999999998</c:v>
                </c:pt>
                <c:pt idx="44649">
                  <c:v>-281.16449999999998</c:v>
                </c:pt>
                <c:pt idx="44650">
                  <c:v>-281.16249999999997</c:v>
                </c:pt>
                <c:pt idx="44651">
                  <c:v>-281.16049999999996</c:v>
                </c:pt>
                <c:pt idx="44652">
                  <c:v>-281.1585</c:v>
                </c:pt>
                <c:pt idx="44653">
                  <c:v>-281.15649999999999</c:v>
                </c:pt>
                <c:pt idx="44654">
                  <c:v>-281.15449999999998</c:v>
                </c:pt>
                <c:pt idx="44655">
                  <c:v>-281.15249999999997</c:v>
                </c:pt>
                <c:pt idx="44656">
                  <c:v>-281.15049999999997</c:v>
                </c:pt>
                <c:pt idx="44657">
                  <c:v>-281.14850000000001</c:v>
                </c:pt>
                <c:pt idx="44658">
                  <c:v>-281.14649999999995</c:v>
                </c:pt>
                <c:pt idx="44659">
                  <c:v>-281.14449999999999</c:v>
                </c:pt>
                <c:pt idx="44660">
                  <c:v>-281.14249999999998</c:v>
                </c:pt>
                <c:pt idx="44661">
                  <c:v>-281.14049999999997</c:v>
                </c:pt>
                <c:pt idx="44662">
                  <c:v>-281.13849999999996</c:v>
                </c:pt>
                <c:pt idx="44663">
                  <c:v>-281.13649999999996</c:v>
                </c:pt>
                <c:pt idx="44664">
                  <c:v>-281.1345</c:v>
                </c:pt>
                <c:pt idx="44665">
                  <c:v>-281.13249999999999</c:v>
                </c:pt>
                <c:pt idx="44666">
                  <c:v>-281.13049999999998</c:v>
                </c:pt>
                <c:pt idx="44667">
                  <c:v>-281.12849999999997</c:v>
                </c:pt>
                <c:pt idx="44668">
                  <c:v>-281.12649999999996</c:v>
                </c:pt>
                <c:pt idx="44669">
                  <c:v>-281.12450000000001</c:v>
                </c:pt>
                <c:pt idx="44670">
                  <c:v>-281.12249999999995</c:v>
                </c:pt>
                <c:pt idx="44671">
                  <c:v>-281.12049999999999</c:v>
                </c:pt>
                <c:pt idx="44672">
                  <c:v>-281.11849999999998</c:v>
                </c:pt>
                <c:pt idx="44673">
                  <c:v>-281.11649999999997</c:v>
                </c:pt>
                <c:pt idx="44674">
                  <c:v>-281.11449999999996</c:v>
                </c:pt>
                <c:pt idx="44675">
                  <c:v>-281.11249999999995</c:v>
                </c:pt>
                <c:pt idx="44676">
                  <c:v>-281.1105</c:v>
                </c:pt>
                <c:pt idx="44677">
                  <c:v>-281.10849999999999</c:v>
                </c:pt>
                <c:pt idx="44678">
                  <c:v>-281.10649999999998</c:v>
                </c:pt>
                <c:pt idx="44679">
                  <c:v>-281.10449999999997</c:v>
                </c:pt>
                <c:pt idx="44680">
                  <c:v>-281.10249999999996</c:v>
                </c:pt>
                <c:pt idx="44681">
                  <c:v>-281.10050000000001</c:v>
                </c:pt>
                <c:pt idx="44682">
                  <c:v>-281.09849999999994</c:v>
                </c:pt>
                <c:pt idx="44683">
                  <c:v>-281.09649999999999</c:v>
                </c:pt>
                <c:pt idx="44684">
                  <c:v>-281.09449999999998</c:v>
                </c:pt>
                <c:pt idx="44685">
                  <c:v>-281.09249999999997</c:v>
                </c:pt>
                <c:pt idx="44686">
                  <c:v>-281.09049999999996</c:v>
                </c:pt>
                <c:pt idx="44687">
                  <c:v>-281.08849999999995</c:v>
                </c:pt>
                <c:pt idx="44688">
                  <c:v>-281.0865</c:v>
                </c:pt>
                <c:pt idx="44689">
                  <c:v>-281.08449999999999</c:v>
                </c:pt>
                <c:pt idx="44690">
                  <c:v>-281.08249999999998</c:v>
                </c:pt>
                <c:pt idx="44691">
                  <c:v>-281.08049999999997</c:v>
                </c:pt>
                <c:pt idx="44692">
                  <c:v>-281.07849999999996</c:v>
                </c:pt>
                <c:pt idx="44693">
                  <c:v>-281.07650000000001</c:v>
                </c:pt>
                <c:pt idx="44694">
                  <c:v>-281.07449999999994</c:v>
                </c:pt>
                <c:pt idx="44695">
                  <c:v>-281.07249999999999</c:v>
                </c:pt>
                <c:pt idx="44696">
                  <c:v>-281.07049999999998</c:v>
                </c:pt>
                <c:pt idx="44697">
                  <c:v>-281.06849999999997</c:v>
                </c:pt>
                <c:pt idx="44698">
                  <c:v>-281.06649999999996</c:v>
                </c:pt>
                <c:pt idx="44699">
                  <c:v>-281.06449999999995</c:v>
                </c:pt>
                <c:pt idx="44700">
                  <c:v>-281.0625</c:v>
                </c:pt>
                <c:pt idx="44701">
                  <c:v>-281.06049999999999</c:v>
                </c:pt>
                <c:pt idx="44702">
                  <c:v>-281.05849999999998</c:v>
                </c:pt>
                <c:pt idx="44703">
                  <c:v>-281.05649999999997</c:v>
                </c:pt>
                <c:pt idx="44704">
                  <c:v>-281.05449999999996</c:v>
                </c:pt>
                <c:pt idx="44705">
                  <c:v>-281.05250000000001</c:v>
                </c:pt>
                <c:pt idx="44706">
                  <c:v>-281.05049999999994</c:v>
                </c:pt>
                <c:pt idx="44707">
                  <c:v>-281.04849999999999</c:v>
                </c:pt>
                <c:pt idx="44708">
                  <c:v>-281.04649999999998</c:v>
                </c:pt>
                <c:pt idx="44709">
                  <c:v>-281.04449999999997</c:v>
                </c:pt>
                <c:pt idx="44710">
                  <c:v>-281.04249999999996</c:v>
                </c:pt>
                <c:pt idx="44711">
                  <c:v>-281.04049999999995</c:v>
                </c:pt>
                <c:pt idx="44712">
                  <c:v>-281.0385</c:v>
                </c:pt>
                <c:pt idx="44713">
                  <c:v>-281.03649999999999</c:v>
                </c:pt>
                <c:pt idx="44714">
                  <c:v>-281.03449999999998</c:v>
                </c:pt>
                <c:pt idx="44715">
                  <c:v>-281.03249999999997</c:v>
                </c:pt>
                <c:pt idx="44716">
                  <c:v>-281.03049999999996</c:v>
                </c:pt>
                <c:pt idx="44717">
                  <c:v>-281.02850000000001</c:v>
                </c:pt>
                <c:pt idx="44718">
                  <c:v>-281.02649999999994</c:v>
                </c:pt>
                <c:pt idx="44719">
                  <c:v>-281.02449999999999</c:v>
                </c:pt>
                <c:pt idx="44720">
                  <c:v>-281.02249999999998</c:v>
                </c:pt>
                <c:pt idx="44721">
                  <c:v>-281.02049999999997</c:v>
                </c:pt>
                <c:pt idx="44722">
                  <c:v>-281.01849999999996</c:v>
                </c:pt>
                <c:pt idx="44723">
                  <c:v>-281.01649999999995</c:v>
                </c:pt>
                <c:pt idx="44724">
                  <c:v>-281.0145</c:v>
                </c:pt>
                <c:pt idx="44725">
                  <c:v>-281.01249999999999</c:v>
                </c:pt>
                <c:pt idx="44726">
                  <c:v>-281.01049999999998</c:v>
                </c:pt>
                <c:pt idx="44727">
                  <c:v>-281.00849999999997</c:v>
                </c:pt>
                <c:pt idx="44728">
                  <c:v>-281.00649999999996</c:v>
                </c:pt>
                <c:pt idx="44729">
                  <c:v>-281.00450000000001</c:v>
                </c:pt>
                <c:pt idx="44730">
                  <c:v>-281.0025</c:v>
                </c:pt>
                <c:pt idx="44731">
                  <c:v>-281.00049999999999</c:v>
                </c:pt>
                <c:pt idx="44732">
                  <c:v>-280.99849999999998</c:v>
                </c:pt>
                <c:pt idx="44733">
                  <c:v>-280.99649999999997</c:v>
                </c:pt>
                <c:pt idx="44734">
                  <c:v>-280.99449999999996</c:v>
                </c:pt>
                <c:pt idx="44735">
                  <c:v>-280.99249999999995</c:v>
                </c:pt>
                <c:pt idx="44736">
                  <c:v>-280.9905</c:v>
                </c:pt>
                <c:pt idx="44737">
                  <c:v>-280.98849999999999</c:v>
                </c:pt>
                <c:pt idx="44738">
                  <c:v>-280.98649999999998</c:v>
                </c:pt>
                <c:pt idx="44739">
                  <c:v>-280.98449999999997</c:v>
                </c:pt>
                <c:pt idx="44740">
                  <c:v>-280.98249999999996</c:v>
                </c:pt>
                <c:pt idx="44741">
                  <c:v>-280.98050000000001</c:v>
                </c:pt>
                <c:pt idx="44742">
                  <c:v>-280.9785</c:v>
                </c:pt>
                <c:pt idx="44743">
                  <c:v>-280.97649999999999</c:v>
                </c:pt>
                <c:pt idx="44744">
                  <c:v>-280.97449999999998</c:v>
                </c:pt>
                <c:pt idx="44745">
                  <c:v>-280.97249999999997</c:v>
                </c:pt>
                <c:pt idx="44746">
                  <c:v>-280.97049999999996</c:v>
                </c:pt>
                <c:pt idx="44747">
                  <c:v>-280.96849999999995</c:v>
                </c:pt>
                <c:pt idx="44748">
                  <c:v>-280.9665</c:v>
                </c:pt>
                <c:pt idx="44749">
                  <c:v>-280.96449999999999</c:v>
                </c:pt>
                <c:pt idx="44750">
                  <c:v>-280.96249999999998</c:v>
                </c:pt>
                <c:pt idx="44751">
                  <c:v>-280.96049999999997</c:v>
                </c:pt>
                <c:pt idx="44752">
                  <c:v>-280.95849999999996</c:v>
                </c:pt>
                <c:pt idx="44753">
                  <c:v>-280.95650000000001</c:v>
                </c:pt>
                <c:pt idx="44754">
                  <c:v>-280.9545</c:v>
                </c:pt>
                <c:pt idx="44755">
                  <c:v>-280.95249999999999</c:v>
                </c:pt>
                <c:pt idx="44756">
                  <c:v>-280.95049999999998</c:v>
                </c:pt>
                <c:pt idx="44757">
                  <c:v>-280.94849999999997</c:v>
                </c:pt>
                <c:pt idx="44758">
                  <c:v>-280.94649999999996</c:v>
                </c:pt>
                <c:pt idx="44759">
                  <c:v>-280.94449999999995</c:v>
                </c:pt>
                <c:pt idx="44760">
                  <c:v>-280.9425</c:v>
                </c:pt>
                <c:pt idx="44761">
                  <c:v>-280.94049999999999</c:v>
                </c:pt>
                <c:pt idx="44762">
                  <c:v>-280.93849999999998</c:v>
                </c:pt>
                <c:pt idx="44763">
                  <c:v>-280.93649999999997</c:v>
                </c:pt>
                <c:pt idx="44764">
                  <c:v>-280.93449999999996</c:v>
                </c:pt>
                <c:pt idx="44765">
                  <c:v>-280.9325</c:v>
                </c:pt>
                <c:pt idx="44766">
                  <c:v>-280.93049999999999</c:v>
                </c:pt>
                <c:pt idx="44767">
                  <c:v>-280.92849999999999</c:v>
                </c:pt>
                <c:pt idx="44768">
                  <c:v>-280.92649999999998</c:v>
                </c:pt>
                <c:pt idx="44769">
                  <c:v>-280.92449999999997</c:v>
                </c:pt>
                <c:pt idx="44770">
                  <c:v>-280.92249999999996</c:v>
                </c:pt>
                <c:pt idx="44771">
                  <c:v>-280.92049999999995</c:v>
                </c:pt>
                <c:pt idx="44772">
                  <c:v>-280.91849999999999</c:v>
                </c:pt>
                <c:pt idx="44773">
                  <c:v>-280.91649999999998</c:v>
                </c:pt>
                <c:pt idx="44774">
                  <c:v>-280.91449999999998</c:v>
                </c:pt>
                <c:pt idx="44775">
                  <c:v>-280.91249999999997</c:v>
                </c:pt>
                <c:pt idx="44776">
                  <c:v>-280.91049999999996</c:v>
                </c:pt>
                <c:pt idx="44777">
                  <c:v>-280.9085</c:v>
                </c:pt>
                <c:pt idx="44778">
                  <c:v>-280.90649999999999</c:v>
                </c:pt>
                <c:pt idx="44779">
                  <c:v>-280.90449999999998</c:v>
                </c:pt>
                <c:pt idx="44780">
                  <c:v>-280.90249999999997</c:v>
                </c:pt>
                <c:pt idx="44781">
                  <c:v>-280.90049999999997</c:v>
                </c:pt>
                <c:pt idx="44782">
                  <c:v>-280.89850000000001</c:v>
                </c:pt>
                <c:pt idx="44783">
                  <c:v>-280.89649999999995</c:v>
                </c:pt>
                <c:pt idx="44784">
                  <c:v>-280.89449999999999</c:v>
                </c:pt>
                <c:pt idx="44785">
                  <c:v>-280.89249999999998</c:v>
                </c:pt>
                <c:pt idx="44786">
                  <c:v>-280.89049999999997</c:v>
                </c:pt>
                <c:pt idx="44787">
                  <c:v>-280.88849999999996</c:v>
                </c:pt>
                <c:pt idx="44788">
                  <c:v>-280.88649999999996</c:v>
                </c:pt>
                <c:pt idx="44789">
                  <c:v>-280.8845</c:v>
                </c:pt>
                <c:pt idx="44790">
                  <c:v>-280.88249999999999</c:v>
                </c:pt>
                <c:pt idx="44791">
                  <c:v>-280.88049999999998</c:v>
                </c:pt>
                <c:pt idx="44792">
                  <c:v>-280.87849999999997</c:v>
                </c:pt>
                <c:pt idx="44793">
                  <c:v>-280.87649999999996</c:v>
                </c:pt>
                <c:pt idx="44794">
                  <c:v>-280.87450000000001</c:v>
                </c:pt>
                <c:pt idx="44795">
                  <c:v>-280.87249999999995</c:v>
                </c:pt>
                <c:pt idx="44796">
                  <c:v>-280.87049999999999</c:v>
                </c:pt>
                <c:pt idx="44797">
                  <c:v>-280.86849999999998</c:v>
                </c:pt>
                <c:pt idx="44798">
                  <c:v>-280.86649999999997</c:v>
                </c:pt>
                <c:pt idx="44799">
                  <c:v>-280.86449999999996</c:v>
                </c:pt>
                <c:pt idx="44800">
                  <c:v>-280.86249999999995</c:v>
                </c:pt>
                <c:pt idx="44801">
                  <c:v>-280.8605</c:v>
                </c:pt>
                <c:pt idx="44802">
                  <c:v>-280.85849999999999</c:v>
                </c:pt>
                <c:pt idx="44803">
                  <c:v>-280.85649999999998</c:v>
                </c:pt>
                <c:pt idx="44804">
                  <c:v>-280.85449999999997</c:v>
                </c:pt>
                <c:pt idx="44805">
                  <c:v>-280.85249999999996</c:v>
                </c:pt>
                <c:pt idx="44806">
                  <c:v>-280.85050000000001</c:v>
                </c:pt>
                <c:pt idx="44807">
                  <c:v>-280.84849999999994</c:v>
                </c:pt>
                <c:pt idx="44808">
                  <c:v>-280.84649999999999</c:v>
                </c:pt>
                <c:pt idx="44809">
                  <c:v>-280.84449999999998</c:v>
                </c:pt>
                <c:pt idx="44810">
                  <c:v>-280.84249999999997</c:v>
                </c:pt>
                <c:pt idx="44811">
                  <c:v>-280.84049999999996</c:v>
                </c:pt>
                <c:pt idx="44812">
                  <c:v>-280.83849999999995</c:v>
                </c:pt>
                <c:pt idx="44813">
                  <c:v>-280.8365</c:v>
                </c:pt>
                <c:pt idx="44814">
                  <c:v>-280.83449999999999</c:v>
                </c:pt>
                <c:pt idx="44815">
                  <c:v>-280.83249999999998</c:v>
                </c:pt>
                <c:pt idx="44816">
                  <c:v>-280.83049999999997</c:v>
                </c:pt>
                <c:pt idx="44817">
                  <c:v>-280.82849999999996</c:v>
                </c:pt>
                <c:pt idx="44818">
                  <c:v>-280.82650000000001</c:v>
                </c:pt>
                <c:pt idx="44819">
                  <c:v>-280.82449999999994</c:v>
                </c:pt>
                <c:pt idx="44820">
                  <c:v>-280.82249999999999</c:v>
                </c:pt>
                <c:pt idx="44821">
                  <c:v>-280.82049999999998</c:v>
                </c:pt>
                <c:pt idx="44822">
                  <c:v>-280.81849999999997</c:v>
                </c:pt>
                <c:pt idx="44823">
                  <c:v>-280.81649999999996</c:v>
                </c:pt>
                <c:pt idx="44824">
                  <c:v>-280.81449999999995</c:v>
                </c:pt>
                <c:pt idx="44825">
                  <c:v>-280.8125</c:v>
                </c:pt>
                <c:pt idx="44826">
                  <c:v>-280.81049999999999</c:v>
                </c:pt>
                <c:pt idx="44827">
                  <c:v>-280.80849999999998</c:v>
                </c:pt>
                <c:pt idx="44828">
                  <c:v>-280.80649999999997</c:v>
                </c:pt>
                <c:pt idx="44829">
                  <c:v>-280.80449999999996</c:v>
                </c:pt>
                <c:pt idx="44830">
                  <c:v>-280.80250000000001</c:v>
                </c:pt>
                <c:pt idx="44831">
                  <c:v>-280.80049999999994</c:v>
                </c:pt>
                <c:pt idx="44832">
                  <c:v>-280.79849999999999</c:v>
                </c:pt>
                <c:pt idx="44833">
                  <c:v>-280.79649999999998</c:v>
                </c:pt>
                <c:pt idx="44834">
                  <c:v>-280.79449999999997</c:v>
                </c:pt>
                <c:pt idx="44835">
                  <c:v>-280.79249999999996</c:v>
                </c:pt>
                <c:pt idx="44836">
                  <c:v>-280.79049999999995</c:v>
                </c:pt>
                <c:pt idx="44837">
                  <c:v>-280.7885</c:v>
                </c:pt>
                <c:pt idx="44838">
                  <c:v>-280.78649999999999</c:v>
                </c:pt>
                <c:pt idx="44839">
                  <c:v>-280.78449999999998</c:v>
                </c:pt>
                <c:pt idx="44840">
                  <c:v>-280.78249999999997</c:v>
                </c:pt>
                <c:pt idx="44841">
                  <c:v>-280.78049999999996</c:v>
                </c:pt>
                <c:pt idx="44842">
                  <c:v>-280.77850000000001</c:v>
                </c:pt>
                <c:pt idx="44843">
                  <c:v>-280.77649999999994</c:v>
                </c:pt>
                <c:pt idx="44844">
                  <c:v>-280.77449999999999</c:v>
                </c:pt>
                <c:pt idx="44845">
                  <c:v>-280.77249999999998</c:v>
                </c:pt>
                <c:pt idx="44846">
                  <c:v>-280.77049999999997</c:v>
                </c:pt>
                <c:pt idx="44847">
                  <c:v>-280.76849999999996</c:v>
                </c:pt>
                <c:pt idx="44848">
                  <c:v>-280.76649999999995</c:v>
                </c:pt>
                <c:pt idx="44849">
                  <c:v>-280.7645</c:v>
                </c:pt>
                <c:pt idx="44850">
                  <c:v>-280.76249999999999</c:v>
                </c:pt>
                <c:pt idx="44851">
                  <c:v>-280.76049999999998</c:v>
                </c:pt>
                <c:pt idx="44852">
                  <c:v>-280.75849999999997</c:v>
                </c:pt>
                <c:pt idx="44853">
                  <c:v>-280.75649999999996</c:v>
                </c:pt>
                <c:pt idx="44854">
                  <c:v>-280.75450000000001</c:v>
                </c:pt>
                <c:pt idx="44855">
                  <c:v>-280.7525</c:v>
                </c:pt>
                <c:pt idx="44856">
                  <c:v>-280.75049999999999</c:v>
                </c:pt>
                <c:pt idx="44857">
                  <c:v>-280.74849999999998</c:v>
                </c:pt>
                <c:pt idx="44858">
                  <c:v>-280.74649999999997</c:v>
                </c:pt>
                <c:pt idx="44859">
                  <c:v>-280.74449999999996</c:v>
                </c:pt>
                <c:pt idx="44860">
                  <c:v>-280.74249999999995</c:v>
                </c:pt>
                <c:pt idx="44861">
                  <c:v>-280.7405</c:v>
                </c:pt>
                <c:pt idx="44862">
                  <c:v>-280.73849999999999</c:v>
                </c:pt>
                <c:pt idx="44863">
                  <c:v>-280.73649999999998</c:v>
                </c:pt>
                <c:pt idx="44864">
                  <c:v>-280.73449999999997</c:v>
                </c:pt>
                <c:pt idx="44865">
                  <c:v>-280.73249999999996</c:v>
                </c:pt>
                <c:pt idx="44866">
                  <c:v>-280.73050000000001</c:v>
                </c:pt>
                <c:pt idx="44867">
                  <c:v>-280.7285</c:v>
                </c:pt>
                <c:pt idx="44868">
                  <c:v>-280.72649999999999</c:v>
                </c:pt>
                <c:pt idx="44869">
                  <c:v>-280.72449999999998</c:v>
                </c:pt>
                <c:pt idx="44870">
                  <c:v>-280.72249999999997</c:v>
                </c:pt>
                <c:pt idx="44871">
                  <c:v>-280.72049999999996</c:v>
                </c:pt>
                <c:pt idx="44872">
                  <c:v>-280.71849999999995</c:v>
                </c:pt>
                <c:pt idx="44873">
                  <c:v>-280.7165</c:v>
                </c:pt>
                <c:pt idx="44874">
                  <c:v>-280.71449999999999</c:v>
                </c:pt>
                <c:pt idx="44875">
                  <c:v>-280.71249999999998</c:v>
                </c:pt>
                <c:pt idx="44876">
                  <c:v>-280.71049999999997</c:v>
                </c:pt>
                <c:pt idx="44877">
                  <c:v>-280.70849999999996</c:v>
                </c:pt>
                <c:pt idx="44878">
                  <c:v>-280.70650000000001</c:v>
                </c:pt>
                <c:pt idx="44879">
                  <c:v>-280.7045</c:v>
                </c:pt>
                <c:pt idx="44880">
                  <c:v>-280.70249999999999</c:v>
                </c:pt>
                <c:pt idx="44881">
                  <c:v>-280.70049999999998</c:v>
                </c:pt>
                <c:pt idx="44882">
                  <c:v>-280.69849999999997</c:v>
                </c:pt>
                <c:pt idx="44883">
                  <c:v>-280.69649999999996</c:v>
                </c:pt>
                <c:pt idx="44884">
                  <c:v>-280.69449999999995</c:v>
                </c:pt>
                <c:pt idx="44885">
                  <c:v>-280.6925</c:v>
                </c:pt>
                <c:pt idx="44886">
                  <c:v>-280.69049999999999</c:v>
                </c:pt>
                <c:pt idx="44887">
                  <c:v>-280.68849999999998</c:v>
                </c:pt>
                <c:pt idx="44888">
                  <c:v>-280.68649999999997</c:v>
                </c:pt>
                <c:pt idx="44889">
                  <c:v>-280.68449999999996</c:v>
                </c:pt>
                <c:pt idx="44890">
                  <c:v>-280.6825</c:v>
                </c:pt>
                <c:pt idx="44891">
                  <c:v>-280.68049999999999</c:v>
                </c:pt>
                <c:pt idx="44892">
                  <c:v>-280.67849999999999</c:v>
                </c:pt>
                <c:pt idx="44893">
                  <c:v>-280.67649999999998</c:v>
                </c:pt>
                <c:pt idx="44894">
                  <c:v>-280.67449999999997</c:v>
                </c:pt>
                <c:pt idx="44895">
                  <c:v>-280.67249999999996</c:v>
                </c:pt>
                <c:pt idx="44896">
                  <c:v>-280.67049999999995</c:v>
                </c:pt>
                <c:pt idx="44897">
                  <c:v>-280.66849999999999</c:v>
                </c:pt>
                <c:pt idx="44898">
                  <c:v>-280.66649999999998</c:v>
                </c:pt>
                <c:pt idx="44899">
                  <c:v>-280.66449999999998</c:v>
                </c:pt>
                <c:pt idx="44900">
                  <c:v>-280.66249999999997</c:v>
                </c:pt>
                <c:pt idx="44901">
                  <c:v>-280.66049999999996</c:v>
                </c:pt>
                <c:pt idx="44902">
                  <c:v>-280.6585</c:v>
                </c:pt>
                <c:pt idx="44903">
                  <c:v>-280.65649999999999</c:v>
                </c:pt>
                <c:pt idx="44904">
                  <c:v>-280.65449999999998</c:v>
                </c:pt>
                <c:pt idx="44905">
                  <c:v>-280.65249999999997</c:v>
                </c:pt>
                <c:pt idx="44906">
                  <c:v>-280.65049999999997</c:v>
                </c:pt>
                <c:pt idx="44907">
                  <c:v>-280.64850000000001</c:v>
                </c:pt>
                <c:pt idx="44908">
                  <c:v>-280.64649999999995</c:v>
                </c:pt>
                <c:pt idx="44909">
                  <c:v>-280.64449999999999</c:v>
                </c:pt>
                <c:pt idx="44910">
                  <c:v>-280.64249999999998</c:v>
                </c:pt>
                <c:pt idx="44911">
                  <c:v>-280.64049999999997</c:v>
                </c:pt>
                <c:pt idx="44912">
                  <c:v>-280.63849999999996</c:v>
                </c:pt>
                <c:pt idx="44913">
                  <c:v>-280.63649999999996</c:v>
                </c:pt>
                <c:pt idx="44914">
                  <c:v>-280.6345</c:v>
                </c:pt>
                <c:pt idx="44915">
                  <c:v>-280.63249999999999</c:v>
                </c:pt>
                <c:pt idx="44916">
                  <c:v>-280.63049999999998</c:v>
                </c:pt>
                <c:pt idx="44917">
                  <c:v>-280.62849999999997</c:v>
                </c:pt>
                <c:pt idx="44918">
                  <c:v>-280.62649999999996</c:v>
                </c:pt>
                <c:pt idx="44919">
                  <c:v>-280.62450000000001</c:v>
                </c:pt>
                <c:pt idx="44920">
                  <c:v>-280.62249999999995</c:v>
                </c:pt>
                <c:pt idx="44921">
                  <c:v>-280.62049999999999</c:v>
                </c:pt>
                <c:pt idx="44922">
                  <c:v>-280.61849999999998</c:v>
                </c:pt>
                <c:pt idx="44923">
                  <c:v>-280.61649999999997</c:v>
                </c:pt>
                <c:pt idx="44924">
                  <c:v>-280.61449999999996</c:v>
                </c:pt>
                <c:pt idx="44925">
                  <c:v>-280.61249999999995</c:v>
                </c:pt>
                <c:pt idx="44926">
                  <c:v>-280.6105</c:v>
                </c:pt>
                <c:pt idx="44927">
                  <c:v>-280.60849999999999</c:v>
                </c:pt>
                <c:pt idx="44928">
                  <c:v>-280.60649999999998</c:v>
                </c:pt>
                <c:pt idx="44929">
                  <c:v>-280.60449999999997</c:v>
                </c:pt>
                <c:pt idx="44930">
                  <c:v>-280.60249999999996</c:v>
                </c:pt>
                <c:pt idx="44931">
                  <c:v>-280.60050000000001</c:v>
                </c:pt>
                <c:pt idx="44932">
                  <c:v>-280.59849999999994</c:v>
                </c:pt>
                <c:pt idx="44933">
                  <c:v>-280.59649999999999</c:v>
                </c:pt>
                <c:pt idx="44934">
                  <c:v>-280.59449999999998</c:v>
                </c:pt>
                <c:pt idx="44935">
                  <c:v>-280.59249999999997</c:v>
                </c:pt>
                <c:pt idx="44936">
                  <c:v>-280.59049999999996</c:v>
                </c:pt>
                <c:pt idx="44937">
                  <c:v>-280.58849999999995</c:v>
                </c:pt>
                <c:pt idx="44938">
                  <c:v>-280.5865</c:v>
                </c:pt>
                <c:pt idx="44939">
                  <c:v>-280.58449999999999</c:v>
                </c:pt>
                <c:pt idx="44940">
                  <c:v>-280.58249999999998</c:v>
                </c:pt>
                <c:pt idx="44941">
                  <c:v>-280.58049999999997</c:v>
                </c:pt>
                <c:pt idx="44942">
                  <c:v>-280.57849999999996</c:v>
                </c:pt>
                <c:pt idx="44943">
                  <c:v>-280.57650000000001</c:v>
                </c:pt>
                <c:pt idx="44944">
                  <c:v>-280.57449999999994</c:v>
                </c:pt>
                <c:pt idx="44945">
                  <c:v>-280.57249999999999</c:v>
                </c:pt>
                <c:pt idx="44946">
                  <c:v>-280.57049999999998</c:v>
                </c:pt>
                <c:pt idx="44947">
                  <c:v>-280.56849999999997</c:v>
                </c:pt>
                <c:pt idx="44948">
                  <c:v>-280.56649999999996</c:v>
                </c:pt>
                <c:pt idx="44949">
                  <c:v>-280.56449999999995</c:v>
                </c:pt>
                <c:pt idx="44950">
                  <c:v>-280.5625</c:v>
                </c:pt>
                <c:pt idx="44951">
                  <c:v>-280.56049999999999</c:v>
                </c:pt>
                <c:pt idx="44952">
                  <c:v>-280.55849999999998</c:v>
                </c:pt>
                <c:pt idx="44953">
                  <c:v>-280.55649999999997</c:v>
                </c:pt>
                <c:pt idx="44954">
                  <c:v>-280.55449999999996</c:v>
                </c:pt>
                <c:pt idx="44955">
                  <c:v>-280.55250000000001</c:v>
                </c:pt>
                <c:pt idx="44956">
                  <c:v>-280.55049999999994</c:v>
                </c:pt>
                <c:pt idx="44957">
                  <c:v>-280.54849999999999</c:v>
                </c:pt>
                <c:pt idx="44958">
                  <c:v>-280.54649999999998</c:v>
                </c:pt>
                <c:pt idx="44959">
                  <c:v>-280.54449999999997</c:v>
                </c:pt>
                <c:pt idx="44960">
                  <c:v>-280.54249999999996</c:v>
                </c:pt>
                <c:pt idx="44961">
                  <c:v>-280.54049999999995</c:v>
                </c:pt>
                <c:pt idx="44962">
                  <c:v>-280.5385</c:v>
                </c:pt>
                <c:pt idx="44963">
                  <c:v>-280.53649999999999</c:v>
                </c:pt>
                <c:pt idx="44964">
                  <c:v>-280.53449999999998</c:v>
                </c:pt>
                <c:pt idx="44965">
                  <c:v>-280.53249999999997</c:v>
                </c:pt>
                <c:pt idx="44966">
                  <c:v>-280.53049999999996</c:v>
                </c:pt>
                <c:pt idx="44967">
                  <c:v>-280.52850000000001</c:v>
                </c:pt>
                <c:pt idx="44968">
                  <c:v>-280.52649999999994</c:v>
                </c:pt>
                <c:pt idx="44969">
                  <c:v>-280.52449999999999</c:v>
                </c:pt>
                <c:pt idx="44970">
                  <c:v>-280.52249999999998</c:v>
                </c:pt>
                <c:pt idx="44971">
                  <c:v>-280.52049999999997</c:v>
                </c:pt>
                <c:pt idx="44972">
                  <c:v>-280.51849999999996</c:v>
                </c:pt>
                <c:pt idx="44973">
                  <c:v>-280.51649999999995</c:v>
                </c:pt>
                <c:pt idx="44974">
                  <c:v>-280.5145</c:v>
                </c:pt>
                <c:pt idx="44975">
                  <c:v>-280.51249999999999</c:v>
                </c:pt>
                <c:pt idx="44976">
                  <c:v>-280.51049999999998</c:v>
                </c:pt>
                <c:pt idx="44977">
                  <c:v>-280.50849999999997</c:v>
                </c:pt>
                <c:pt idx="44978">
                  <c:v>-280.50649999999996</c:v>
                </c:pt>
                <c:pt idx="44979">
                  <c:v>-280.50450000000001</c:v>
                </c:pt>
                <c:pt idx="44980">
                  <c:v>-280.5025</c:v>
                </c:pt>
                <c:pt idx="44981">
                  <c:v>-280.50049999999999</c:v>
                </c:pt>
                <c:pt idx="44982">
                  <c:v>-280.49849999999998</c:v>
                </c:pt>
                <c:pt idx="44983">
                  <c:v>-280.49649999999997</c:v>
                </c:pt>
                <c:pt idx="44984">
                  <c:v>-280.49449999999996</c:v>
                </c:pt>
                <c:pt idx="44985">
                  <c:v>-280.49249999999995</c:v>
                </c:pt>
                <c:pt idx="44986">
                  <c:v>-280.4905</c:v>
                </c:pt>
                <c:pt idx="44987">
                  <c:v>-280.48849999999999</c:v>
                </c:pt>
                <c:pt idx="44988">
                  <c:v>-280.48649999999998</c:v>
                </c:pt>
                <c:pt idx="44989">
                  <c:v>-280.48449999999997</c:v>
                </c:pt>
                <c:pt idx="44990">
                  <c:v>-280.48249999999996</c:v>
                </c:pt>
                <c:pt idx="44991">
                  <c:v>-280.48050000000001</c:v>
                </c:pt>
                <c:pt idx="44992">
                  <c:v>-280.4785</c:v>
                </c:pt>
                <c:pt idx="44993">
                  <c:v>-280.47649999999999</c:v>
                </c:pt>
                <c:pt idx="44994">
                  <c:v>-280.47449999999998</c:v>
                </c:pt>
                <c:pt idx="44995">
                  <c:v>-280.47249999999997</c:v>
                </c:pt>
                <c:pt idx="44996">
                  <c:v>-280.47049999999996</c:v>
                </c:pt>
                <c:pt idx="44997">
                  <c:v>-280.46849999999995</c:v>
                </c:pt>
                <c:pt idx="44998">
                  <c:v>-280.4665</c:v>
                </c:pt>
                <c:pt idx="44999">
                  <c:v>-280.46449999999999</c:v>
                </c:pt>
                <c:pt idx="45000">
                  <c:v>-280.46249999999998</c:v>
                </c:pt>
                <c:pt idx="45001">
                  <c:v>-280.46049999999997</c:v>
                </c:pt>
                <c:pt idx="45002">
                  <c:v>-280.45849999999996</c:v>
                </c:pt>
                <c:pt idx="45003">
                  <c:v>-280.45650000000001</c:v>
                </c:pt>
                <c:pt idx="45004">
                  <c:v>-280.4545</c:v>
                </c:pt>
                <c:pt idx="45005">
                  <c:v>-280.45249999999999</c:v>
                </c:pt>
                <c:pt idx="45006">
                  <c:v>-280.45049999999998</c:v>
                </c:pt>
                <c:pt idx="45007">
                  <c:v>-280.44849999999997</c:v>
                </c:pt>
                <c:pt idx="45008">
                  <c:v>-280.44649999999996</c:v>
                </c:pt>
                <c:pt idx="45009">
                  <c:v>-280.44449999999995</c:v>
                </c:pt>
                <c:pt idx="45010">
                  <c:v>-280.4425</c:v>
                </c:pt>
                <c:pt idx="45011">
                  <c:v>-280.44049999999999</c:v>
                </c:pt>
                <c:pt idx="45012">
                  <c:v>-280.43849999999998</c:v>
                </c:pt>
                <c:pt idx="45013">
                  <c:v>-280.43649999999997</c:v>
                </c:pt>
                <c:pt idx="45014">
                  <c:v>-280.43449999999996</c:v>
                </c:pt>
                <c:pt idx="45015">
                  <c:v>-280.4325</c:v>
                </c:pt>
                <c:pt idx="45016">
                  <c:v>-280.43049999999999</c:v>
                </c:pt>
                <c:pt idx="45017">
                  <c:v>-280.42849999999999</c:v>
                </c:pt>
                <c:pt idx="45018">
                  <c:v>-280.42649999999998</c:v>
                </c:pt>
                <c:pt idx="45019">
                  <c:v>-280.42449999999997</c:v>
                </c:pt>
                <c:pt idx="45020">
                  <c:v>-280.42249999999996</c:v>
                </c:pt>
                <c:pt idx="45021">
                  <c:v>-280.42049999999995</c:v>
                </c:pt>
                <c:pt idx="45022">
                  <c:v>-280.41849999999999</c:v>
                </c:pt>
                <c:pt idx="45023">
                  <c:v>-280.41649999999998</c:v>
                </c:pt>
                <c:pt idx="45024">
                  <c:v>-280.41449999999998</c:v>
                </c:pt>
                <c:pt idx="45025">
                  <c:v>-280.41249999999997</c:v>
                </c:pt>
                <c:pt idx="45026">
                  <c:v>-280.41049999999996</c:v>
                </c:pt>
                <c:pt idx="45027">
                  <c:v>-280.4085</c:v>
                </c:pt>
                <c:pt idx="45028">
                  <c:v>-280.40649999999999</c:v>
                </c:pt>
                <c:pt idx="45029">
                  <c:v>-280.40449999999998</c:v>
                </c:pt>
                <c:pt idx="45030">
                  <c:v>-280.40249999999997</c:v>
                </c:pt>
                <c:pt idx="45031">
                  <c:v>-280.40049999999997</c:v>
                </c:pt>
                <c:pt idx="45032">
                  <c:v>-280.39850000000001</c:v>
                </c:pt>
                <c:pt idx="45033">
                  <c:v>-280.39649999999995</c:v>
                </c:pt>
                <c:pt idx="45034">
                  <c:v>-280.39449999999999</c:v>
                </c:pt>
                <c:pt idx="45035">
                  <c:v>-280.39249999999998</c:v>
                </c:pt>
                <c:pt idx="45036">
                  <c:v>-280.39049999999997</c:v>
                </c:pt>
                <c:pt idx="45037">
                  <c:v>-280.38849999999996</c:v>
                </c:pt>
                <c:pt idx="45038">
                  <c:v>-280.38649999999996</c:v>
                </c:pt>
                <c:pt idx="45039">
                  <c:v>-280.3845</c:v>
                </c:pt>
                <c:pt idx="45040">
                  <c:v>-280.38249999999999</c:v>
                </c:pt>
                <c:pt idx="45041">
                  <c:v>-280.38049999999998</c:v>
                </c:pt>
                <c:pt idx="45042">
                  <c:v>-280.37849999999997</c:v>
                </c:pt>
                <c:pt idx="45043">
                  <c:v>-280.37649999999996</c:v>
                </c:pt>
                <c:pt idx="45044">
                  <c:v>-280.37450000000001</c:v>
                </c:pt>
                <c:pt idx="45045">
                  <c:v>-280.37249999999995</c:v>
                </c:pt>
                <c:pt idx="45046">
                  <c:v>-280.37049999999999</c:v>
                </c:pt>
                <c:pt idx="45047">
                  <c:v>-280.36849999999998</c:v>
                </c:pt>
                <c:pt idx="45048">
                  <c:v>-280.36649999999997</c:v>
                </c:pt>
                <c:pt idx="45049">
                  <c:v>-280.36449999999996</c:v>
                </c:pt>
                <c:pt idx="45050">
                  <c:v>-280.36249999999995</c:v>
                </c:pt>
                <c:pt idx="45051">
                  <c:v>-280.3605</c:v>
                </c:pt>
                <c:pt idx="45052">
                  <c:v>-280.35849999999999</c:v>
                </c:pt>
                <c:pt idx="45053">
                  <c:v>-280.35649999999998</c:v>
                </c:pt>
                <c:pt idx="45054">
                  <c:v>-280.35449999999997</c:v>
                </c:pt>
                <c:pt idx="45055">
                  <c:v>-280.35249999999996</c:v>
                </c:pt>
                <c:pt idx="45056">
                  <c:v>-280.35050000000001</c:v>
                </c:pt>
                <c:pt idx="45057">
                  <c:v>-280.34849999999994</c:v>
                </c:pt>
                <c:pt idx="45058">
                  <c:v>-280.34649999999999</c:v>
                </c:pt>
                <c:pt idx="45059">
                  <c:v>-280.34449999999998</c:v>
                </c:pt>
                <c:pt idx="45060">
                  <c:v>-280.34249999999997</c:v>
                </c:pt>
                <c:pt idx="45061">
                  <c:v>-280.34049999999996</c:v>
                </c:pt>
                <c:pt idx="45062">
                  <c:v>-280.33849999999995</c:v>
                </c:pt>
                <c:pt idx="45063">
                  <c:v>-280.3365</c:v>
                </c:pt>
                <c:pt idx="45064">
                  <c:v>-280.33449999999999</c:v>
                </c:pt>
                <c:pt idx="45065">
                  <c:v>-280.33249999999998</c:v>
                </c:pt>
                <c:pt idx="45066">
                  <c:v>-280.33049999999997</c:v>
                </c:pt>
                <c:pt idx="45067">
                  <c:v>-280.32849999999996</c:v>
                </c:pt>
                <c:pt idx="45068">
                  <c:v>-280.32650000000001</c:v>
                </c:pt>
                <c:pt idx="45069">
                  <c:v>-280.32449999999994</c:v>
                </c:pt>
                <c:pt idx="45070">
                  <c:v>-280.32249999999999</c:v>
                </c:pt>
                <c:pt idx="45071">
                  <c:v>-280.32049999999998</c:v>
                </c:pt>
                <c:pt idx="45072">
                  <c:v>-280.31849999999997</c:v>
                </c:pt>
                <c:pt idx="45073">
                  <c:v>-280.31649999999996</c:v>
                </c:pt>
                <c:pt idx="45074">
                  <c:v>-280.31449999999995</c:v>
                </c:pt>
                <c:pt idx="45075">
                  <c:v>-280.3125</c:v>
                </c:pt>
                <c:pt idx="45076">
                  <c:v>-280.31049999999999</c:v>
                </c:pt>
                <c:pt idx="45077">
                  <c:v>-280.30849999999998</c:v>
                </c:pt>
                <c:pt idx="45078">
                  <c:v>-280.30649999999997</c:v>
                </c:pt>
                <c:pt idx="45079">
                  <c:v>-280.30449999999996</c:v>
                </c:pt>
                <c:pt idx="45080">
                  <c:v>-280.30250000000001</c:v>
                </c:pt>
                <c:pt idx="45081">
                  <c:v>-280.30049999999994</c:v>
                </c:pt>
                <c:pt idx="45082">
                  <c:v>-280.29849999999999</c:v>
                </c:pt>
                <c:pt idx="45083">
                  <c:v>-280.29649999999998</c:v>
                </c:pt>
                <c:pt idx="45084">
                  <c:v>-280.29449999999997</c:v>
                </c:pt>
                <c:pt idx="45085">
                  <c:v>-280.29249999999996</c:v>
                </c:pt>
                <c:pt idx="45086">
                  <c:v>-280.29049999999995</c:v>
                </c:pt>
                <c:pt idx="45087">
                  <c:v>-280.2885</c:v>
                </c:pt>
                <c:pt idx="45088">
                  <c:v>-280.28649999999999</c:v>
                </c:pt>
                <c:pt idx="45089">
                  <c:v>-280.28449999999998</c:v>
                </c:pt>
                <c:pt idx="45090">
                  <c:v>-280.28249999999997</c:v>
                </c:pt>
                <c:pt idx="45091">
                  <c:v>-280.28049999999996</c:v>
                </c:pt>
                <c:pt idx="45092">
                  <c:v>-280.27850000000001</c:v>
                </c:pt>
                <c:pt idx="45093">
                  <c:v>-280.27649999999994</c:v>
                </c:pt>
                <c:pt idx="45094">
                  <c:v>-280.27449999999999</c:v>
                </c:pt>
                <c:pt idx="45095">
                  <c:v>-280.27249999999998</c:v>
                </c:pt>
                <c:pt idx="45096">
                  <c:v>-280.27049999999997</c:v>
                </c:pt>
                <c:pt idx="45097">
                  <c:v>-280.26849999999996</c:v>
                </c:pt>
                <c:pt idx="45098">
                  <c:v>-280.26649999999995</c:v>
                </c:pt>
                <c:pt idx="45099">
                  <c:v>-280.2645</c:v>
                </c:pt>
                <c:pt idx="45100">
                  <c:v>-280.26249999999999</c:v>
                </c:pt>
                <c:pt idx="45101">
                  <c:v>-280.26049999999998</c:v>
                </c:pt>
                <c:pt idx="45102">
                  <c:v>-280.25849999999997</c:v>
                </c:pt>
                <c:pt idx="45103">
                  <c:v>-280.25649999999996</c:v>
                </c:pt>
                <c:pt idx="45104">
                  <c:v>-280.25450000000001</c:v>
                </c:pt>
                <c:pt idx="45105">
                  <c:v>-280.2525</c:v>
                </c:pt>
                <c:pt idx="45106">
                  <c:v>-280.25049999999999</c:v>
                </c:pt>
                <c:pt idx="45107">
                  <c:v>-280.24849999999998</c:v>
                </c:pt>
                <c:pt idx="45108">
                  <c:v>-280.24649999999997</c:v>
                </c:pt>
                <c:pt idx="45109">
                  <c:v>-280.24449999999996</c:v>
                </c:pt>
                <c:pt idx="45110">
                  <c:v>-280.24249999999995</c:v>
                </c:pt>
                <c:pt idx="45111">
                  <c:v>-280.2405</c:v>
                </c:pt>
                <c:pt idx="45112">
                  <c:v>-280.23849999999999</c:v>
                </c:pt>
                <c:pt idx="45113">
                  <c:v>-280.23649999999998</c:v>
                </c:pt>
                <c:pt idx="45114">
                  <c:v>-280.23449999999997</c:v>
                </c:pt>
                <c:pt idx="45115">
                  <c:v>-280.23249999999996</c:v>
                </c:pt>
                <c:pt idx="45116">
                  <c:v>-280.23050000000001</c:v>
                </c:pt>
                <c:pt idx="45117">
                  <c:v>-280.2285</c:v>
                </c:pt>
                <c:pt idx="45118">
                  <c:v>-280.22649999999999</c:v>
                </c:pt>
                <c:pt idx="45119">
                  <c:v>-280.22449999999998</c:v>
                </c:pt>
                <c:pt idx="45120">
                  <c:v>-280.22249999999997</c:v>
                </c:pt>
                <c:pt idx="45121">
                  <c:v>-280.22049999999996</c:v>
                </c:pt>
                <c:pt idx="45122">
                  <c:v>-280.21849999999995</c:v>
                </c:pt>
                <c:pt idx="45123">
                  <c:v>-280.2165</c:v>
                </c:pt>
                <c:pt idx="45124">
                  <c:v>-280.21449999999999</c:v>
                </c:pt>
                <c:pt idx="45125">
                  <c:v>-280.21249999999998</c:v>
                </c:pt>
                <c:pt idx="45126">
                  <c:v>-280.21049999999997</c:v>
                </c:pt>
                <c:pt idx="45127">
                  <c:v>-280.20849999999996</c:v>
                </c:pt>
                <c:pt idx="45128">
                  <c:v>-280.20650000000001</c:v>
                </c:pt>
                <c:pt idx="45129">
                  <c:v>-280.2045</c:v>
                </c:pt>
                <c:pt idx="45130">
                  <c:v>-280.20249999999999</c:v>
                </c:pt>
                <c:pt idx="45131">
                  <c:v>-280.20049999999998</c:v>
                </c:pt>
                <c:pt idx="45132">
                  <c:v>-280.19849999999997</c:v>
                </c:pt>
                <c:pt idx="45133">
                  <c:v>-280.19649999999996</c:v>
                </c:pt>
                <c:pt idx="45134">
                  <c:v>-280.19449999999995</c:v>
                </c:pt>
                <c:pt idx="45135">
                  <c:v>-280.1925</c:v>
                </c:pt>
                <c:pt idx="45136">
                  <c:v>-280.19049999999999</c:v>
                </c:pt>
                <c:pt idx="45137">
                  <c:v>-280.18849999999998</c:v>
                </c:pt>
                <c:pt idx="45138">
                  <c:v>-280.18649999999997</c:v>
                </c:pt>
                <c:pt idx="45139">
                  <c:v>-280.18449999999996</c:v>
                </c:pt>
                <c:pt idx="45140">
                  <c:v>-280.1825</c:v>
                </c:pt>
                <c:pt idx="45141">
                  <c:v>-280.18049999999999</c:v>
                </c:pt>
                <c:pt idx="45142">
                  <c:v>-280.17849999999999</c:v>
                </c:pt>
                <c:pt idx="45143">
                  <c:v>-280.17649999999998</c:v>
                </c:pt>
                <c:pt idx="45144">
                  <c:v>-280.17449999999997</c:v>
                </c:pt>
                <c:pt idx="45145">
                  <c:v>-280.17249999999996</c:v>
                </c:pt>
                <c:pt idx="45146">
                  <c:v>-280.17049999999995</c:v>
                </c:pt>
                <c:pt idx="45147">
                  <c:v>-280.16849999999999</c:v>
                </c:pt>
                <c:pt idx="45148">
                  <c:v>-280.16649999999998</c:v>
                </c:pt>
                <c:pt idx="45149">
                  <c:v>-280.16449999999998</c:v>
                </c:pt>
                <c:pt idx="45150">
                  <c:v>-280.16249999999997</c:v>
                </c:pt>
                <c:pt idx="45151">
                  <c:v>-280.16049999999996</c:v>
                </c:pt>
                <c:pt idx="45152">
                  <c:v>-280.1585</c:v>
                </c:pt>
                <c:pt idx="45153">
                  <c:v>-280.15649999999999</c:v>
                </c:pt>
                <c:pt idx="45154">
                  <c:v>-280.15449999999998</c:v>
                </c:pt>
                <c:pt idx="45155">
                  <c:v>-280.15249999999997</c:v>
                </c:pt>
                <c:pt idx="45156">
                  <c:v>-280.15049999999997</c:v>
                </c:pt>
                <c:pt idx="45157">
                  <c:v>-280.14850000000001</c:v>
                </c:pt>
                <c:pt idx="45158">
                  <c:v>-280.14649999999995</c:v>
                </c:pt>
                <c:pt idx="45159">
                  <c:v>-280.14449999999999</c:v>
                </c:pt>
                <c:pt idx="45160">
                  <c:v>-280.14249999999998</c:v>
                </c:pt>
                <c:pt idx="45161">
                  <c:v>-280.14049999999997</c:v>
                </c:pt>
                <c:pt idx="45162">
                  <c:v>-280.13849999999996</c:v>
                </c:pt>
                <c:pt idx="45163">
                  <c:v>-280.13649999999996</c:v>
                </c:pt>
                <c:pt idx="45164">
                  <c:v>-280.1345</c:v>
                </c:pt>
                <c:pt idx="45165">
                  <c:v>-280.13249999999999</c:v>
                </c:pt>
                <c:pt idx="45166">
                  <c:v>-280.13049999999998</c:v>
                </c:pt>
                <c:pt idx="45167">
                  <c:v>-280.12849999999997</c:v>
                </c:pt>
                <c:pt idx="45168">
                  <c:v>-280.12649999999996</c:v>
                </c:pt>
                <c:pt idx="45169">
                  <c:v>-280.12450000000001</c:v>
                </c:pt>
                <c:pt idx="45170">
                  <c:v>-280.12249999999995</c:v>
                </c:pt>
                <c:pt idx="45171">
                  <c:v>-280.12049999999999</c:v>
                </c:pt>
                <c:pt idx="45172">
                  <c:v>-280.11849999999998</c:v>
                </c:pt>
                <c:pt idx="45173">
                  <c:v>-280.11649999999997</c:v>
                </c:pt>
                <c:pt idx="45174">
                  <c:v>-280.11449999999996</c:v>
                </c:pt>
                <c:pt idx="45175">
                  <c:v>-280.11249999999995</c:v>
                </c:pt>
                <c:pt idx="45176">
                  <c:v>-280.1105</c:v>
                </c:pt>
                <c:pt idx="45177">
                  <c:v>-280.10849999999999</c:v>
                </c:pt>
                <c:pt idx="45178">
                  <c:v>-280.10649999999998</c:v>
                </c:pt>
                <c:pt idx="45179">
                  <c:v>-280.10449999999997</c:v>
                </c:pt>
                <c:pt idx="45180">
                  <c:v>-280.10249999999996</c:v>
                </c:pt>
                <c:pt idx="45181">
                  <c:v>-280.10050000000001</c:v>
                </c:pt>
                <c:pt idx="45182">
                  <c:v>-280.09849999999994</c:v>
                </c:pt>
                <c:pt idx="45183">
                  <c:v>-280.09649999999999</c:v>
                </c:pt>
                <c:pt idx="45184">
                  <c:v>-280.09449999999998</c:v>
                </c:pt>
                <c:pt idx="45185">
                  <c:v>-280.09249999999997</c:v>
                </c:pt>
                <c:pt idx="45186">
                  <c:v>-280.09049999999996</c:v>
                </c:pt>
                <c:pt idx="45187">
                  <c:v>-280.08849999999995</c:v>
                </c:pt>
                <c:pt idx="45188">
                  <c:v>-280.0865</c:v>
                </c:pt>
                <c:pt idx="45189">
                  <c:v>-280.08449999999999</c:v>
                </c:pt>
                <c:pt idx="45190">
                  <c:v>-280.08249999999998</c:v>
                </c:pt>
                <c:pt idx="45191">
                  <c:v>-280.08049999999997</c:v>
                </c:pt>
                <c:pt idx="45192">
                  <c:v>-280.07849999999996</c:v>
                </c:pt>
                <c:pt idx="45193">
                  <c:v>-280.07650000000001</c:v>
                </c:pt>
                <c:pt idx="45194">
                  <c:v>-280.07449999999994</c:v>
                </c:pt>
                <c:pt idx="45195">
                  <c:v>-280.07249999999999</c:v>
                </c:pt>
                <c:pt idx="45196">
                  <c:v>-280.07049999999998</c:v>
                </c:pt>
                <c:pt idx="45197">
                  <c:v>-280.06849999999997</c:v>
                </c:pt>
                <c:pt idx="45198">
                  <c:v>-280.06649999999996</c:v>
                </c:pt>
                <c:pt idx="45199">
                  <c:v>-280.06449999999995</c:v>
                </c:pt>
                <c:pt idx="45200">
                  <c:v>-280.0625</c:v>
                </c:pt>
                <c:pt idx="45201">
                  <c:v>-280.06049999999999</c:v>
                </c:pt>
                <c:pt idx="45202">
                  <c:v>-280.05849999999998</c:v>
                </c:pt>
                <c:pt idx="45203">
                  <c:v>-280.05649999999997</c:v>
                </c:pt>
                <c:pt idx="45204">
                  <c:v>-280.05449999999996</c:v>
                </c:pt>
                <c:pt idx="45205">
                  <c:v>-280.05250000000001</c:v>
                </c:pt>
                <c:pt idx="45206">
                  <c:v>-280.05049999999994</c:v>
                </c:pt>
                <c:pt idx="45207">
                  <c:v>-280.04849999999999</c:v>
                </c:pt>
                <c:pt idx="45208">
                  <c:v>-280.04649999999998</c:v>
                </c:pt>
                <c:pt idx="45209">
                  <c:v>-280.04449999999997</c:v>
                </c:pt>
                <c:pt idx="45210">
                  <c:v>-280.04249999999996</c:v>
                </c:pt>
                <c:pt idx="45211">
                  <c:v>-280.04049999999995</c:v>
                </c:pt>
                <c:pt idx="45212">
                  <c:v>-280.0385</c:v>
                </c:pt>
                <c:pt idx="45213">
                  <c:v>-280.03649999999999</c:v>
                </c:pt>
                <c:pt idx="45214">
                  <c:v>-280.03449999999998</c:v>
                </c:pt>
                <c:pt idx="45215">
                  <c:v>-280.03249999999997</c:v>
                </c:pt>
                <c:pt idx="45216">
                  <c:v>-280.03049999999996</c:v>
                </c:pt>
                <c:pt idx="45217">
                  <c:v>-280.02850000000001</c:v>
                </c:pt>
                <c:pt idx="45218">
                  <c:v>-280.02649999999994</c:v>
                </c:pt>
                <c:pt idx="45219">
                  <c:v>-280.02449999999999</c:v>
                </c:pt>
                <c:pt idx="45220">
                  <c:v>-280.02249999999998</c:v>
                </c:pt>
                <c:pt idx="45221">
                  <c:v>-280.02049999999997</c:v>
                </c:pt>
                <c:pt idx="45222">
                  <c:v>-280.01849999999996</c:v>
                </c:pt>
                <c:pt idx="45223">
                  <c:v>-280.01649999999995</c:v>
                </c:pt>
                <c:pt idx="45224">
                  <c:v>-280.0145</c:v>
                </c:pt>
                <c:pt idx="45225">
                  <c:v>-280.01249999999999</c:v>
                </c:pt>
                <c:pt idx="45226">
                  <c:v>-280.01049999999998</c:v>
                </c:pt>
                <c:pt idx="45227">
                  <c:v>-280.00849999999997</c:v>
                </c:pt>
                <c:pt idx="45228">
                  <c:v>-280.00649999999996</c:v>
                </c:pt>
                <c:pt idx="45229">
                  <c:v>-280.00450000000001</c:v>
                </c:pt>
                <c:pt idx="45230">
                  <c:v>-280.0025</c:v>
                </c:pt>
                <c:pt idx="45231">
                  <c:v>-280.00049999999999</c:v>
                </c:pt>
                <c:pt idx="45232">
                  <c:v>-279.99849999999998</c:v>
                </c:pt>
                <c:pt idx="45233">
                  <c:v>-279.99649999999997</c:v>
                </c:pt>
                <c:pt idx="45234">
                  <c:v>-279.99449999999996</c:v>
                </c:pt>
                <c:pt idx="45235">
                  <c:v>-279.99249999999995</c:v>
                </c:pt>
                <c:pt idx="45236">
                  <c:v>-279.9905</c:v>
                </c:pt>
                <c:pt idx="45237">
                  <c:v>-279.98849999999999</c:v>
                </c:pt>
                <c:pt idx="45238">
                  <c:v>-279.98649999999998</c:v>
                </c:pt>
                <c:pt idx="45239">
                  <c:v>-279.98449999999997</c:v>
                </c:pt>
                <c:pt idx="45240">
                  <c:v>-279.98249999999996</c:v>
                </c:pt>
                <c:pt idx="45241">
                  <c:v>-279.98050000000001</c:v>
                </c:pt>
                <c:pt idx="45242">
                  <c:v>-279.9785</c:v>
                </c:pt>
                <c:pt idx="45243">
                  <c:v>-279.97649999999999</c:v>
                </c:pt>
                <c:pt idx="45244">
                  <c:v>-279.97449999999998</c:v>
                </c:pt>
                <c:pt idx="45245">
                  <c:v>-279.97249999999997</c:v>
                </c:pt>
                <c:pt idx="45246">
                  <c:v>-279.97049999999996</c:v>
                </c:pt>
                <c:pt idx="45247">
                  <c:v>-279.96849999999995</c:v>
                </c:pt>
                <c:pt idx="45248">
                  <c:v>-279.9665</c:v>
                </c:pt>
                <c:pt idx="45249">
                  <c:v>-279.96449999999999</c:v>
                </c:pt>
                <c:pt idx="45250">
                  <c:v>-279.96249999999998</c:v>
                </c:pt>
                <c:pt idx="45251">
                  <c:v>-279.96049999999997</c:v>
                </c:pt>
                <c:pt idx="45252">
                  <c:v>-279.95849999999996</c:v>
                </c:pt>
                <c:pt idx="45253">
                  <c:v>-279.95650000000001</c:v>
                </c:pt>
                <c:pt idx="45254">
                  <c:v>-279.9545</c:v>
                </c:pt>
                <c:pt idx="45255">
                  <c:v>-279.95249999999999</c:v>
                </c:pt>
                <c:pt idx="45256">
                  <c:v>-279.95049999999998</c:v>
                </c:pt>
                <c:pt idx="45257">
                  <c:v>-279.94849999999997</c:v>
                </c:pt>
                <c:pt idx="45258">
                  <c:v>-279.94649999999996</c:v>
                </c:pt>
                <c:pt idx="45259">
                  <c:v>-279.94449999999995</c:v>
                </c:pt>
                <c:pt idx="45260">
                  <c:v>-279.9425</c:v>
                </c:pt>
                <c:pt idx="45261">
                  <c:v>-279.94049999999999</c:v>
                </c:pt>
                <c:pt idx="45262">
                  <c:v>-279.93849999999998</c:v>
                </c:pt>
                <c:pt idx="45263">
                  <c:v>-279.93649999999997</c:v>
                </c:pt>
                <c:pt idx="45264">
                  <c:v>-279.93449999999996</c:v>
                </c:pt>
                <c:pt idx="45265">
                  <c:v>-279.9325</c:v>
                </c:pt>
                <c:pt idx="45266">
                  <c:v>-279.93049999999999</c:v>
                </c:pt>
                <c:pt idx="45267">
                  <c:v>-279.92849999999999</c:v>
                </c:pt>
                <c:pt idx="45268">
                  <c:v>-279.92649999999998</c:v>
                </c:pt>
                <c:pt idx="45269">
                  <c:v>-279.92449999999997</c:v>
                </c:pt>
                <c:pt idx="45270">
                  <c:v>-279.92249999999996</c:v>
                </c:pt>
                <c:pt idx="45271">
                  <c:v>-279.92049999999995</c:v>
                </c:pt>
                <c:pt idx="45272">
                  <c:v>-279.91849999999999</c:v>
                </c:pt>
                <c:pt idx="45273">
                  <c:v>-279.91649999999998</c:v>
                </c:pt>
                <c:pt idx="45274">
                  <c:v>-279.91449999999998</c:v>
                </c:pt>
                <c:pt idx="45275">
                  <c:v>-279.91249999999997</c:v>
                </c:pt>
                <c:pt idx="45276">
                  <c:v>-279.91049999999996</c:v>
                </c:pt>
                <c:pt idx="45277">
                  <c:v>-279.9085</c:v>
                </c:pt>
                <c:pt idx="45278">
                  <c:v>-279.90649999999999</c:v>
                </c:pt>
                <c:pt idx="45279">
                  <c:v>-279.90449999999998</c:v>
                </c:pt>
                <c:pt idx="45280">
                  <c:v>-279.90249999999997</c:v>
                </c:pt>
                <c:pt idx="45281">
                  <c:v>-279.90049999999997</c:v>
                </c:pt>
                <c:pt idx="45282">
                  <c:v>-279.89850000000001</c:v>
                </c:pt>
                <c:pt idx="45283">
                  <c:v>-279.89649999999995</c:v>
                </c:pt>
                <c:pt idx="45284">
                  <c:v>-279.89449999999999</c:v>
                </c:pt>
                <c:pt idx="45285">
                  <c:v>-279.89249999999998</c:v>
                </c:pt>
                <c:pt idx="45286">
                  <c:v>-279.89049999999997</c:v>
                </c:pt>
                <c:pt idx="45287">
                  <c:v>-279.88849999999996</c:v>
                </c:pt>
                <c:pt idx="45288">
                  <c:v>-279.88649999999996</c:v>
                </c:pt>
                <c:pt idx="45289">
                  <c:v>-279.8845</c:v>
                </c:pt>
                <c:pt idx="45290">
                  <c:v>-279.88249999999999</c:v>
                </c:pt>
                <c:pt idx="45291">
                  <c:v>-279.88049999999998</c:v>
                </c:pt>
                <c:pt idx="45292">
                  <c:v>-279.87849999999997</c:v>
                </c:pt>
                <c:pt idx="45293">
                  <c:v>-279.87649999999996</c:v>
                </c:pt>
                <c:pt idx="45294">
                  <c:v>-279.87450000000001</c:v>
                </c:pt>
                <c:pt idx="45295">
                  <c:v>-279.87249999999995</c:v>
                </c:pt>
                <c:pt idx="45296">
                  <c:v>-279.87049999999999</c:v>
                </c:pt>
                <c:pt idx="45297">
                  <c:v>-279.86849999999998</c:v>
                </c:pt>
                <c:pt idx="45298">
                  <c:v>-279.86649999999997</c:v>
                </c:pt>
                <c:pt idx="45299">
                  <c:v>-279.86449999999996</c:v>
                </c:pt>
                <c:pt idx="45300">
                  <c:v>-279.86249999999995</c:v>
                </c:pt>
                <c:pt idx="45301">
                  <c:v>-279.8605</c:v>
                </c:pt>
                <c:pt idx="45302">
                  <c:v>-279.85849999999999</c:v>
                </c:pt>
                <c:pt idx="45303">
                  <c:v>-279.85649999999998</c:v>
                </c:pt>
                <c:pt idx="45304">
                  <c:v>-279.85449999999997</c:v>
                </c:pt>
                <c:pt idx="45305">
                  <c:v>-279.85249999999996</c:v>
                </c:pt>
                <c:pt idx="45306">
                  <c:v>-279.85050000000001</c:v>
                </c:pt>
                <c:pt idx="45307">
                  <c:v>-279.84849999999994</c:v>
                </c:pt>
                <c:pt idx="45308">
                  <c:v>-279.84649999999999</c:v>
                </c:pt>
                <c:pt idx="45309">
                  <c:v>-279.84449999999998</c:v>
                </c:pt>
                <c:pt idx="45310">
                  <c:v>-279.84249999999997</c:v>
                </c:pt>
                <c:pt idx="45311">
                  <c:v>-279.84049999999996</c:v>
                </c:pt>
                <c:pt idx="45312">
                  <c:v>-279.83849999999995</c:v>
                </c:pt>
                <c:pt idx="45313">
                  <c:v>-279.8365</c:v>
                </c:pt>
                <c:pt idx="45314">
                  <c:v>-279.83449999999999</c:v>
                </c:pt>
                <c:pt idx="45315">
                  <c:v>-279.83249999999998</c:v>
                </c:pt>
                <c:pt idx="45316">
                  <c:v>-279.83049999999997</c:v>
                </c:pt>
                <c:pt idx="45317">
                  <c:v>-279.82849999999996</c:v>
                </c:pt>
                <c:pt idx="45318">
                  <c:v>-279.82650000000001</c:v>
                </c:pt>
                <c:pt idx="45319">
                  <c:v>-279.82449999999994</c:v>
                </c:pt>
                <c:pt idx="45320">
                  <c:v>-279.82249999999999</c:v>
                </c:pt>
                <c:pt idx="45321">
                  <c:v>-279.82049999999998</c:v>
                </c:pt>
                <c:pt idx="45322">
                  <c:v>-279.81849999999997</c:v>
                </c:pt>
                <c:pt idx="45323">
                  <c:v>-279.81649999999996</c:v>
                </c:pt>
                <c:pt idx="45324">
                  <c:v>-279.81449999999995</c:v>
                </c:pt>
                <c:pt idx="45325">
                  <c:v>-279.8125</c:v>
                </c:pt>
                <c:pt idx="45326">
                  <c:v>-279.81049999999999</c:v>
                </c:pt>
                <c:pt idx="45327">
                  <c:v>-279.80849999999998</c:v>
                </c:pt>
                <c:pt idx="45328">
                  <c:v>-279.80649999999997</c:v>
                </c:pt>
                <c:pt idx="45329">
                  <c:v>-279.80449999999996</c:v>
                </c:pt>
                <c:pt idx="45330">
                  <c:v>-279.80250000000001</c:v>
                </c:pt>
                <c:pt idx="45331">
                  <c:v>-279.80049999999994</c:v>
                </c:pt>
                <c:pt idx="45332">
                  <c:v>-279.79849999999999</c:v>
                </c:pt>
                <c:pt idx="45333">
                  <c:v>-279.79649999999998</c:v>
                </c:pt>
                <c:pt idx="45334">
                  <c:v>-279.79449999999997</c:v>
                </c:pt>
                <c:pt idx="45335">
                  <c:v>-279.79249999999996</c:v>
                </c:pt>
                <c:pt idx="45336">
                  <c:v>-279.79049999999995</c:v>
                </c:pt>
                <c:pt idx="45337">
                  <c:v>-279.7885</c:v>
                </c:pt>
                <c:pt idx="45338">
                  <c:v>-279.78649999999999</c:v>
                </c:pt>
                <c:pt idx="45339">
                  <c:v>-279.78449999999998</c:v>
                </c:pt>
                <c:pt idx="45340">
                  <c:v>-279.78249999999997</c:v>
                </c:pt>
                <c:pt idx="45341">
                  <c:v>-279.78049999999996</c:v>
                </c:pt>
                <c:pt idx="45342">
                  <c:v>-279.77850000000001</c:v>
                </c:pt>
                <c:pt idx="45343">
                  <c:v>-279.77649999999994</c:v>
                </c:pt>
                <c:pt idx="45344">
                  <c:v>-279.77449999999999</c:v>
                </c:pt>
                <c:pt idx="45345">
                  <c:v>-279.77249999999998</c:v>
                </c:pt>
                <c:pt idx="45346">
                  <c:v>-279.77049999999997</c:v>
                </c:pt>
                <c:pt idx="45347">
                  <c:v>-279.76849999999996</c:v>
                </c:pt>
                <c:pt idx="45348">
                  <c:v>-279.76649999999995</c:v>
                </c:pt>
                <c:pt idx="45349">
                  <c:v>-279.7645</c:v>
                </c:pt>
                <c:pt idx="45350">
                  <c:v>-279.76249999999999</c:v>
                </c:pt>
                <c:pt idx="45351">
                  <c:v>-279.76049999999998</c:v>
                </c:pt>
                <c:pt idx="45352">
                  <c:v>-279.75849999999997</c:v>
                </c:pt>
                <c:pt idx="45353">
                  <c:v>-279.75649999999996</c:v>
                </c:pt>
                <c:pt idx="45354">
                  <c:v>-279.75450000000001</c:v>
                </c:pt>
                <c:pt idx="45355">
                  <c:v>-279.7525</c:v>
                </c:pt>
                <c:pt idx="45356">
                  <c:v>-279.75049999999999</c:v>
                </c:pt>
                <c:pt idx="45357">
                  <c:v>-279.74849999999998</c:v>
                </c:pt>
                <c:pt idx="45358">
                  <c:v>-279.74649999999997</c:v>
                </c:pt>
                <c:pt idx="45359">
                  <c:v>-279.74449999999996</c:v>
                </c:pt>
                <c:pt idx="45360">
                  <c:v>-279.74249999999995</c:v>
                </c:pt>
                <c:pt idx="45361">
                  <c:v>-279.7405</c:v>
                </c:pt>
                <c:pt idx="45362">
                  <c:v>-279.73849999999999</c:v>
                </c:pt>
                <c:pt idx="45363">
                  <c:v>-279.73649999999998</c:v>
                </c:pt>
                <c:pt idx="45364">
                  <c:v>-279.73449999999997</c:v>
                </c:pt>
                <c:pt idx="45365">
                  <c:v>-279.73249999999996</c:v>
                </c:pt>
                <c:pt idx="45366">
                  <c:v>-279.73050000000001</c:v>
                </c:pt>
                <c:pt idx="45367">
                  <c:v>-279.7285</c:v>
                </c:pt>
                <c:pt idx="45368">
                  <c:v>-279.72649999999999</c:v>
                </c:pt>
                <c:pt idx="45369">
                  <c:v>-279.72449999999998</c:v>
                </c:pt>
                <c:pt idx="45370">
                  <c:v>-279.72249999999997</c:v>
                </c:pt>
                <c:pt idx="45371">
                  <c:v>-279.72049999999996</c:v>
                </c:pt>
                <c:pt idx="45372">
                  <c:v>-279.71849999999995</c:v>
                </c:pt>
                <c:pt idx="45373">
                  <c:v>-279.7165</c:v>
                </c:pt>
                <c:pt idx="45374">
                  <c:v>-279.71449999999999</c:v>
                </c:pt>
                <c:pt idx="45375">
                  <c:v>-279.71249999999998</c:v>
                </c:pt>
                <c:pt idx="45376">
                  <c:v>-279.71049999999997</c:v>
                </c:pt>
                <c:pt idx="45377">
                  <c:v>-279.70849999999996</c:v>
                </c:pt>
                <c:pt idx="45378">
                  <c:v>-279.70650000000001</c:v>
                </c:pt>
                <c:pt idx="45379">
                  <c:v>-279.7045</c:v>
                </c:pt>
                <c:pt idx="45380">
                  <c:v>-279.70249999999999</c:v>
                </c:pt>
                <c:pt idx="45381">
                  <c:v>-279.70049999999998</c:v>
                </c:pt>
                <c:pt idx="45382">
                  <c:v>-279.69849999999997</c:v>
                </c:pt>
                <c:pt idx="45383">
                  <c:v>-279.69649999999996</c:v>
                </c:pt>
                <c:pt idx="45384">
                  <c:v>-279.69449999999995</c:v>
                </c:pt>
                <c:pt idx="45385">
                  <c:v>-279.6925</c:v>
                </c:pt>
                <c:pt idx="45386">
                  <c:v>-279.69049999999999</c:v>
                </c:pt>
                <c:pt idx="45387">
                  <c:v>-279.68849999999998</c:v>
                </c:pt>
                <c:pt idx="45388">
                  <c:v>-279.68649999999997</c:v>
                </c:pt>
                <c:pt idx="45389">
                  <c:v>-279.68449999999996</c:v>
                </c:pt>
                <c:pt idx="45390">
                  <c:v>-279.6825</c:v>
                </c:pt>
                <c:pt idx="45391">
                  <c:v>-279.68049999999999</c:v>
                </c:pt>
                <c:pt idx="45392">
                  <c:v>-279.67849999999999</c:v>
                </c:pt>
                <c:pt idx="45393">
                  <c:v>-279.67649999999998</c:v>
                </c:pt>
                <c:pt idx="45394">
                  <c:v>-279.67449999999997</c:v>
                </c:pt>
                <c:pt idx="45395">
                  <c:v>-279.67249999999996</c:v>
                </c:pt>
                <c:pt idx="45396">
                  <c:v>-279.67049999999995</c:v>
                </c:pt>
                <c:pt idx="45397">
                  <c:v>-279.66849999999999</c:v>
                </c:pt>
                <c:pt idx="45398">
                  <c:v>-279.66649999999998</c:v>
                </c:pt>
                <c:pt idx="45399">
                  <c:v>-279.66449999999998</c:v>
                </c:pt>
                <c:pt idx="45400">
                  <c:v>-279.66249999999997</c:v>
                </c:pt>
                <c:pt idx="45401">
                  <c:v>-279.66049999999996</c:v>
                </c:pt>
                <c:pt idx="45402">
                  <c:v>-279.6585</c:v>
                </c:pt>
                <c:pt idx="45403">
                  <c:v>-279.65649999999999</c:v>
                </c:pt>
                <c:pt idx="45404">
                  <c:v>-279.65449999999998</c:v>
                </c:pt>
                <c:pt idx="45405">
                  <c:v>-279.65249999999997</c:v>
                </c:pt>
                <c:pt idx="45406">
                  <c:v>-279.65049999999997</c:v>
                </c:pt>
                <c:pt idx="45407">
                  <c:v>-279.64850000000001</c:v>
                </c:pt>
                <c:pt idx="45408">
                  <c:v>-279.64649999999995</c:v>
                </c:pt>
                <c:pt idx="45409">
                  <c:v>-279.64449999999999</c:v>
                </c:pt>
                <c:pt idx="45410">
                  <c:v>-279.64249999999998</c:v>
                </c:pt>
                <c:pt idx="45411">
                  <c:v>-279.64049999999997</c:v>
                </c:pt>
                <c:pt idx="45412">
                  <c:v>-279.63849999999996</c:v>
                </c:pt>
                <c:pt idx="45413">
                  <c:v>-279.63649999999996</c:v>
                </c:pt>
                <c:pt idx="45414">
                  <c:v>-279.6345</c:v>
                </c:pt>
                <c:pt idx="45415">
                  <c:v>-279.63249999999999</c:v>
                </c:pt>
                <c:pt idx="45416">
                  <c:v>-279.63049999999998</c:v>
                </c:pt>
                <c:pt idx="45417">
                  <c:v>-279.62849999999997</c:v>
                </c:pt>
                <c:pt idx="45418">
                  <c:v>-279.62649999999996</c:v>
                </c:pt>
                <c:pt idx="45419">
                  <c:v>-279.62450000000001</c:v>
                </c:pt>
                <c:pt idx="45420">
                  <c:v>-279.62249999999995</c:v>
                </c:pt>
                <c:pt idx="45421">
                  <c:v>-279.62049999999999</c:v>
                </c:pt>
                <c:pt idx="45422">
                  <c:v>-279.61849999999998</c:v>
                </c:pt>
                <c:pt idx="45423">
                  <c:v>-279.61649999999997</c:v>
                </c:pt>
                <c:pt idx="45424">
                  <c:v>-279.61449999999996</c:v>
                </c:pt>
                <c:pt idx="45425">
                  <c:v>-279.61249999999995</c:v>
                </c:pt>
                <c:pt idx="45426">
                  <c:v>-279.6105</c:v>
                </c:pt>
                <c:pt idx="45427">
                  <c:v>-279.60849999999999</c:v>
                </c:pt>
                <c:pt idx="45428">
                  <c:v>-279.60649999999998</c:v>
                </c:pt>
                <c:pt idx="45429">
                  <c:v>-279.60449999999997</c:v>
                </c:pt>
                <c:pt idx="45430">
                  <c:v>-279.60249999999996</c:v>
                </c:pt>
                <c:pt idx="45431">
                  <c:v>-279.60050000000001</c:v>
                </c:pt>
                <c:pt idx="45432">
                  <c:v>-279.59849999999994</c:v>
                </c:pt>
                <c:pt idx="45433">
                  <c:v>-279.59649999999999</c:v>
                </c:pt>
                <c:pt idx="45434">
                  <c:v>-279.59449999999998</c:v>
                </c:pt>
                <c:pt idx="45435">
                  <c:v>-279.59249999999997</c:v>
                </c:pt>
                <c:pt idx="45436">
                  <c:v>-279.59049999999996</c:v>
                </c:pt>
                <c:pt idx="45437">
                  <c:v>-279.58849999999995</c:v>
                </c:pt>
                <c:pt idx="45438">
                  <c:v>-279.5865</c:v>
                </c:pt>
                <c:pt idx="45439">
                  <c:v>-279.58449999999999</c:v>
                </c:pt>
                <c:pt idx="45440">
                  <c:v>-279.58249999999998</c:v>
                </c:pt>
                <c:pt idx="45441">
                  <c:v>-279.58049999999997</c:v>
                </c:pt>
                <c:pt idx="45442">
                  <c:v>-279.57849999999996</c:v>
                </c:pt>
                <c:pt idx="45443">
                  <c:v>-279.57650000000001</c:v>
                </c:pt>
                <c:pt idx="45444">
                  <c:v>-279.57449999999994</c:v>
                </c:pt>
                <c:pt idx="45445">
                  <c:v>-279.57249999999999</c:v>
                </c:pt>
                <c:pt idx="45446">
                  <c:v>-279.57049999999998</c:v>
                </c:pt>
                <c:pt idx="45447">
                  <c:v>-279.56849999999997</c:v>
                </c:pt>
                <c:pt idx="45448">
                  <c:v>-279.56649999999996</c:v>
                </c:pt>
                <c:pt idx="45449">
                  <c:v>-279.56449999999995</c:v>
                </c:pt>
                <c:pt idx="45450">
                  <c:v>-279.5625</c:v>
                </c:pt>
                <c:pt idx="45451">
                  <c:v>-279.56049999999999</c:v>
                </c:pt>
                <c:pt idx="45452">
                  <c:v>-279.55849999999998</c:v>
                </c:pt>
                <c:pt idx="45453">
                  <c:v>-279.55649999999997</c:v>
                </c:pt>
                <c:pt idx="45454">
                  <c:v>-279.55449999999996</c:v>
                </c:pt>
                <c:pt idx="45455">
                  <c:v>-279.55250000000001</c:v>
                </c:pt>
                <c:pt idx="45456">
                  <c:v>-279.55049999999994</c:v>
                </c:pt>
                <c:pt idx="45457">
                  <c:v>-279.54849999999999</c:v>
                </c:pt>
                <c:pt idx="45458">
                  <c:v>-279.54649999999998</c:v>
                </c:pt>
                <c:pt idx="45459">
                  <c:v>-279.54449999999997</c:v>
                </c:pt>
                <c:pt idx="45460">
                  <c:v>-279.54249999999996</c:v>
                </c:pt>
                <c:pt idx="45461">
                  <c:v>-279.54049999999995</c:v>
                </c:pt>
                <c:pt idx="45462">
                  <c:v>-279.5385</c:v>
                </c:pt>
                <c:pt idx="45463">
                  <c:v>-279.53649999999999</c:v>
                </c:pt>
                <c:pt idx="45464">
                  <c:v>-279.53449999999998</c:v>
                </c:pt>
                <c:pt idx="45465">
                  <c:v>-279.53249999999997</c:v>
                </c:pt>
                <c:pt idx="45466">
                  <c:v>-279.53049999999996</c:v>
                </c:pt>
                <c:pt idx="45467">
                  <c:v>-279.52850000000001</c:v>
                </c:pt>
                <c:pt idx="45468">
                  <c:v>-279.52649999999994</c:v>
                </c:pt>
                <c:pt idx="45469">
                  <c:v>-279.52449999999999</c:v>
                </c:pt>
                <c:pt idx="45470">
                  <c:v>-279.52249999999998</c:v>
                </c:pt>
                <c:pt idx="45471">
                  <c:v>-279.52049999999997</c:v>
                </c:pt>
                <c:pt idx="45472">
                  <c:v>-279.51849999999996</c:v>
                </c:pt>
                <c:pt idx="45473">
                  <c:v>-279.51649999999995</c:v>
                </c:pt>
                <c:pt idx="45474">
                  <c:v>-279.5145</c:v>
                </c:pt>
                <c:pt idx="45475">
                  <c:v>-279.51249999999999</c:v>
                </c:pt>
                <c:pt idx="45476">
                  <c:v>-279.51049999999998</c:v>
                </c:pt>
                <c:pt idx="45477">
                  <c:v>-279.50849999999997</c:v>
                </c:pt>
                <c:pt idx="45478">
                  <c:v>-279.50649999999996</c:v>
                </c:pt>
                <c:pt idx="45479">
                  <c:v>-279.50450000000001</c:v>
                </c:pt>
                <c:pt idx="45480">
                  <c:v>-279.5025</c:v>
                </c:pt>
                <c:pt idx="45481">
                  <c:v>-279.50049999999999</c:v>
                </c:pt>
                <c:pt idx="45482">
                  <c:v>-279.49849999999998</c:v>
                </c:pt>
                <c:pt idx="45483">
                  <c:v>-279.49649999999997</c:v>
                </c:pt>
                <c:pt idx="45484">
                  <c:v>-279.49449999999996</c:v>
                </c:pt>
                <c:pt idx="45485">
                  <c:v>-279.49249999999995</c:v>
                </c:pt>
                <c:pt idx="45486">
                  <c:v>-279.4905</c:v>
                </c:pt>
                <c:pt idx="45487">
                  <c:v>-279.48849999999999</c:v>
                </c:pt>
                <c:pt idx="45488">
                  <c:v>-279.48649999999998</c:v>
                </c:pt>
                <c:pt idx="45489">
                  <c:v>-279.48449999999997</c:v>
                </c:pt>
                <c:pt idx="45490">
                  <c:v>-279.48249999999996</c:v>
                </c:pt>
                <c:pt idx="45491">
                  <c:v>-279.48050000000001</c:v>
                </c:pt>
                <c:pt idx="45492">
                  <c:v>-279.4785</c:v>
                </c:pt>
                <c:pt idx="45493">
                  <c:v>-279.47649999999999</c:v>
                </c:pt>
                <c:pt idx="45494">
                  <c:v>-279.47449999999998</c:v>
                </c:pt>
                <c:pt idx="45495">
                  <c:v>-279.47249999999997</c:v>
                </c:pt>
                <c:pt idx="45496">
                  <c:v>-279.47049999999996</c:v>
                </c:pt>
                <c:pt idx="45497">
                  <c:v>-279.46849999999995</c:v>
                </c:pt>
                <c:pt idx="45498">
                  <c:v>-279.4665</c:v>
                </c:pt>
                <c:pt idx="45499">
                  <c:v>-279.46449999999999</c:v>
                </c:pt>
                <c:pt idx="45500">
                  <c:v>-279.46249999999998</c:v>
                </c:pt>
                <c:pt idx="45501">
                  <c:v>-279.46049999999997</c:v>
                </c:pt>
                <c:pt idx="45502">
                  <c:v>-279.45849999999996</c:v>
                </c:pt>
                <c:pt idx="45503">
                  <c:v>-279.45650000000001</c:v>
                </c:pt>
                <c:pt idx="45504">
                  <c:v>-279.4545</c:v>
                </c:pt>
                <c:pt idx="45505">
                  <c:v>-279.45249999999999</c:v>
                </c:pt>
                <c:pt idx="45506">
                  <c:v>-279.45049999999998</c:v>
                </c:pt>
                <c:pt idx="45507">
                  <c:v>-279.44849999999997</c:v>
                </c:pt>
                <c:pt idx="45508">
                  <c:v>-279.44649999999996</c:v>
                </c:pt>
                <c:pt idx="45509">
                  <c:v>-279.44449999999995</c:v>
                </c:pt>
                <c:pt idx="45510">
                  <c:v>-279.4425</c:v>
                </c:pt>
                <c:pt idx="45511">
                  <c:v>-279.44049999999999</c:v>
                </c:pt>
                <c:pt idx="45512">
                  <c:v>-279.43849999999998</c:v>
                </c:pt>
                <c:pt idx="45513">
                  <c:v>-279.43649999999997</c:v>
                </c:pt>
                <c:pt idx="45514">
                  <c:v>-279.43449999999996</c:v>
                </c:pt>
                <c:pt idx="45515">
                  <c:v>-279.4325</c:v>
                </c:pt>
                <c:pt idx="45516">
                  <c:v>-279.43049999999999</c:v>
                </c:pt>
                <c:pt idx="45517">
                  <c:v>-279.42849999999999</c:v>
                </c:pt>
                <c:pt idx="45518">
                  <c:v>-279.42649999999998</c:v>
                </c:pt>
                <c:pt idx="45519">
                  <c:v>-279.42449999999997</c:v>
                </c:pt>
                <c:pt idx="45520">
                  <c:v>-279.42249999999996</c:v>
                </c:pt>
                <c:pt idx="45521">
                  <c:v>-279.42049999999995</c:v>
                </c:pt>
                <c:pt idx="45522">
                  <c:v>-279.41849999999999</c:v>
                </c:pt>
                <c:pt idx="45523">
                  <c:v>-279.41649999999998</c:v>
                </c:pt>
                <c:pt idx="45524">
                  <c:v>-279.41449999999998</c:v>
                </c:pt>
                <c:pt idx="45525">
                  <c:v>-279.41249999999997</c:v>
                </c:pt>
                <c:pt idx="45526">
                  <c:v>-279.41049999999996</c:v>
                </c:pt>
                <c:pt idx="45527">
                  <c:v>-279.4085</c:v>
                </c:pt>
                <c:pt idx="45528">
                  <c:v>-279.40649999999999</c:v>
                </c:pt>
                <c:pt idx="45529">
                  <c:v>-279.40449999999998</c:v>
                </c:pt>
                <c:pt idx="45530">
                  <c:v>-279.40249999999997</c:v>
                </c:pt>
                <c:pt idx="45531">
                  <c:v>-279.40049999999997</c:v>
                </c:pt>
                <c:pt idx="45532">
                  <c:v>-279.39850000000001</c:v>
                </c:pt>
                <c:pt idx="45533">
                  <c:v>-279.39649999999995</c:v>
                </c:pt>
                <c:pt idx="45534">
                  <c:v>-279.39449999999999</c:v>
                </c:pt>
                <c:pt idx="45535">
                  <c:v>-279.39249999999998</c:v>
                </c:pt>
                <c:pt idx="45536">
                  <c:v>-279.39049999999997</c:v>
                </c:pt>
                <c:pt idx="45537">
                  <c:v>-279.38849999999996</c:v>
                </c:pt>
                <c:pt idx="45538">
                  <c:v>-279.38649999999996</c:v>
                </c:pt>
                <c:pt idx="45539">
                  <c:v>-279.3845</c:v>
                </c:pt>
                <c:pt idx="45540">
                  <c:v>-279.38249999999999</c:v>
                </c:pt>
                <c:pt idx="45541">
                  <c:v>-279.38049999999998</c:v>
                </c:pt>
                <c:pt idx="45542">
                  <c:v>-279.37849999999997</c:v>
                </c:pt>
                <c:pt idx="45543">
                  <c:v>-279.37649999999996</c:v>
                </c:pt>
                <c:pt idx="45544">
                  <c:v>-279.37450000000001</c:v>
                </c:pt>
                <c:pt idx="45545">
                  <c:v>-279.37249999999995</c:v>
                </c:pt>
                <c:pt idx="45546">
                  <c:v>-279.37049999999999</c:v>
                </c:pt>
                <c:pt idx="45547">
                  <c:v>-279.36849999999998</c:v>
                </c:pt>
                <c:pt idx="45548">
                  <c:v>-279.36649999999997</c:v>
                </c:pt>
                <c:pt idx="45549">
                  <c:v>-279.36449999999996</c:v>
                </c:pt>
                <c:pt idx="45550">
                  <c:v>-279.36249999999995</c:v>
                </c:pt>
                <c:pt idx="45551">
                  <c:v>-279.3605</c:v>
                </c:pt>
                <c:pt idx="45552">
                  <c:v>-279.35849999999999</c:v>
                </c:pt>
                <c:pt idx="45553">
                  <c:v>-279.35649999999998</c:v>
                </c:pt>
                <c:pt idx="45554">
                  <c:v>-279.35449999999997</c:v>
                </c:pt>
                <c:pt idx="45555">
                  <c:v>-279.35249999999996</c:v>
                </c:pt>
                <c:pt idx="45556">
                  <c:v>-279.35050000000001</c:v>
                </c:pt>
                <c:pt idx="45557">
                  <c:v>-279.34849999999994</c:v>
                </c:pt>
                <c:pt idx="45558">
                  <c:v>-279.34649999999999</c:v>
                </c:pt>
                <c:pt idx="45559">
                  <c:v>-279.34449999999998</c:v>
                </c:pt>
                <c:pt idx="45560">
                  <c:v>-279.34249999999997</c:v>
                </c:pt>
                <c:pt idx="45561">
                  <c:v>-279.34049999999996</c:v>
                </c:pt>
                <c:pt idx="45562">
                  <c:v>-279.33849999999995</c:v>
                </c:pt>
                <c:pt idx="45563">
                  <c:v>-279.3365</c:v>
                </c:pt>
                <c:pt idx="45564">
                  <c:v>-279.33449999999999</c:v>
                </c:pt>
                <c:pt idx="45565">
                  <c:v>-279.33249999999998</c:v>
                </c:pt>
                <c:pt idx="45566">
                  <c:v>-279.33049999999997</c:v>
                </c:pt>
                <c:pt idx="45567">
                  <c:v>-279.32849999999996</c:v>
                </c:pt>
                <c:pt idx="45568">
                  <c:v>-279.32650000000001</c:v>
                </c:pt>
                <c:pt idx="45569">
                  <c:v>-279.32449999999994</c:v>
                </c:pt>
                <c:pt idx="45570">
                  <c:v>-279.32249999999999</c:v>
                </c:pt>
                <c:pt idx="45571">
                  <c:v>-279.32049999999998</c:v>
                </c:pt>
                <c:pt idx="45572">
                  <c:v>-279.31849999999997</c:v>
                </c:pt>
                <c:pt idx="45573">
                  <c:v>-279.31649999999996</c:v>
                </c:pt>
                <c:pt idx="45574">
                  <c:v>-279.31449999999995</c:v>
                </c:pt>
                <c:pt idx="45575">
                  <c:v>-279.3125</c:v>
                </c:pt>
                <c:pt idx="45576">
                  <c:v>-279.31049999999999</c:v>
                </c:pt>
                <c:pt idx="45577">
                  <c:v>-279.30849999999998</c:v>
                </c:pt>
                <c:pt idx="45578">
                  <c:v>-279.30649999999997</c:v>
                </c:pt>
                <c:pt idx="45579">
                  <c:v>-279.30449999999996</c:v>
                </c:pt>
                <c:pt idx="45580">
                  <c:v>-279.30250000000001</c:v>
                </c:pt>
                <c:pt idx="45581">
                  <c:v>-279.30049999999994</c:v>
                </c:pt>
                <c:pt idx="45582">
                  <c:v>-279.29849999999999</c:v>
                </c:pt>
                <c:pt idx="45583">
                  <c:v>-279.29649999999998</c:v>
                </c:pt>
                <c:pt idx="45584">
                  <c:v>-279.29449999999997</c:v>
                </c:pt>
                <c:pt idx="45585">
                  <c:v>-279.29249999999996</c:v>
                </c:pt>
                <c:pt idx="45586">
                  <c:v>-279.29049999999995</c:v>
                </c:pt>
                <c:pt idx="45587">
                  <c:v>-279.2885</c:v>
                </c:pt>
                <c:pt idx="45588">
                  <c:v>-279.28649999999999</c:v>
                </c:pt>
                <c:pt idx="45589">
                  <c:v>-279.28449999999998</c:v>
                </c:pt>
                <c:pt idx="45590">
                  <c:v>-279.28249999999997</c:v>
                </c:pt>
                <c:pt idx="45591">
                  <c:v>-279.28049999999996</c:v>
                </c:pt>
                <c:pt idx="45592">
                  <c:v>-279.27850000000001</c:v>
                </c:pt>
                <c:pt idx="45593">
                  <c:v>-279.27649999999994</c:v>
                </c:pt>
                <c:pt idx="45594">
                  <c:v>-279.27449999999999</c:v>
                </c:pt>
                <c:pt idx="45595">
                  <c:v>-279.27249999999998</c:v>
                </c:pt>
                <c:pt idx="45596">
                  <c:v>-279.27049999999997</c:v>
                </c:pt>
                <c:pt idx="45597">
                  <c:v>-279.26849999999996</c:v>
                </c:pt>
                <c:pt idx="45598">
                  <c:v>-279.26649999999995</c:v>
                </c:pt>
                <c:pt idx="45599">
                  <c:v>-279.2645</c:v>
                </c:pt>
                <c:pt idx="45600">
                  <c:v>-279.26249999999999</c:v>
                </c:pt>
                <c:pt idx="45601">
                  <c:v>-279.26049999999998</c:v>
                </c:pt>
                <c:pt idx="45602">
                  <c:v>-279.25849999999997</c:v>
                </c:pt>
                <c:pt idx="45603">
                  <c:v>-279.25649999999996</c:v>
                </c:pt>
                <c:pt idx="45604">
                  <c:v>-279.25450000000001</c:v>
                </c:pt>
                <c:pt idx="45605">
                  <c:v>-279.2525</c:v>
                </c:pt>
                <c:pt idx="45606">
                  <c:v>-279.25049999999999</c:v>
                </c:pt>
                <c:pt idx="45607">
                  <c:v>-279.24849999999998</c:v>
                </c:pt>
                <c:pt idx="45608">
                  <c:v>-279.24649999999997</c:v>
                </c:pt>
                <c:pt idx="45609">
                  <c:v>-279.24449999999996</c:v>
                </c:pt>
                <c:pt idx="45610">
                  <c:v>-279.24249999999995</c:v>
                </c:pt>
                <c:pt idx="45611">
                  <c:v>-279.2405</c:v>
                </c:pt>
                <c:pt idx="45612">
                  <c:v>-279.23849999999999</c:v>
                </c:pt>
                <c:pt idx="45613">
                  <c:v>-279.23649999999998</c:v>
                </c:pt>
                <c:pt idx="45614">
                  <c:v>-279.23449999999997</c:v>
                </c:pt>
                <c:pt idx="45615">
                  <c:v>-279.23249999999996</c:v>
                </c:pt>
                <c:pt idx="45616">
                  <c:v>-279.23050000000001</c:v>
                </c:pt>
                <c:pt idx="45617">
                  <c:v>-279.2285</c:v>
                </c:pt>
                <c:pt idx="45618">
                  <c:v>-279.22649999999999</c:v>
                </c:pt>
                <c:pt idx="45619">
                  <c:v>-279.22449999999998</c:v>
                </c:pt>
                <c:pt idx="45620">
                  <c:v>-279.22249999999997</c:v>
                </c:pt>
                <c:pt idx="45621">
                  <c:v>-279.22049999999996</c:v>
                </c:pt>
                <c:pt idx="45622">
                  <c:v>-279.21849999999995</c:v>
                </c:pt>
                <c:pt idx="45623">
                  <c:v>-279.2165</c:v>
                </c:pt>
                <c:pt idx="45624">
                  <c:v>-279.21449999999999</c:v>
                </c:pt>
                <c:pt idx="45625">
                  <c:v>-279.21249999999998</c:v>
                </c:pt>
                <c:pt idx="45626">
                  <c:v>-279.21049999999997</c:v>
                </c:pt>
                <c:pt idx="45627">
                  <c:v>-279.20849999999996</c:v>
                </c:pt>
                <c:pt idx="45628">
                  <c:v>-279.20650000000001</c:v>
                </c:pt>
                <c:pt idx="45629">
                  <c:v>-279.2045</c:v>
                </c:pt>
                <c:pt idx="45630">
                  <c:v>-279.20249999999999</c:v>
                </c:pt>
                <c:pt idx="45631">
                  <c:v>-279.20049999999998</c:v>
                </c:pt>
                <c:pt idx="45632">
                  <c:v>-279.19849999999997</c:v>
                </c:pt>
                <c:pt idx="45633">
                  <c:v>-279.19649999999996</c:v>
                </c:pt>
                <c:pt idx="45634">
                  <c:v>-279.19449999999995</c:v>
                </c:pt>
                <c:pt idx="45635">
                  <c:v>-279.1925</c:v>
                </c:pt>
                <c:pt idx="45636">
                  <c:v>-279.19049999999999</c:v>
                </c:pt>
                <c:pt idx="45637">
                  <c:v>-279.18849999999998</c:v>
                </c:pt>
                <c:pt idx="45638">
                  <c:v>-279.18649999999997</c:v>
                </c:pt>
                <c:pt idx="45639">
                  <c:v>-279.18449999999996</c:v>
                </c:pt>
                <c:pt idx="45640">
                  <c:v>-279.1825</c:v>
                </c:pt>
                <c:pt idx="45641">
                  <c:v>-279.18049999999999</c:v>
                </c:pt>
                <c:pt idx="45642">
                  <c:v>-279.17849999999999</c:v>
                </c:pt>
                <c:pt idx="45643">
                  <c:v>-279.17649999999998</c:v>
                </c:pt>
                <c:pt idx="45644">
                  <c:v>-279.17449999999997</c:v>
                </c:pt>
                <c:pt idx="45645">
                  <c:v>-279.17249999999996</c:v>
                </c:pt>
                <c:pt idx="45646">
                  <c:v>-279.17049999999995</c:v>
                </c:pt>
                <c:pt idx="45647">
                  <c:v>-279.16849999999999</c:v>
                </c:pt>
                <c:pt idx="45648">
                  <c:v>-279.16649999999998</c:v>
                </c:pt>
                <c:pt idx="45649">
                  <c:v>-279.16449999999998</c:v>
                </c:pt>
                <c:pt idx="45650">
                  <c:v>-279.16249999999997</c:v>
                </c:pt>
                <c:pt idx="45651">
                  <c:v>-279.16049999999996</c:v>
                </c:pt>
                <c:pt idx="45652">
                  <c:v>-279.1585</c:v>
                </c:pt>
                <c:pt idx="45653">
                  <c:v>-279.15649999999999</c:v>
                </c:pt>
                <c:pt idx="45654">
                  <c:v>-279.15449999999998</c:v>
                </c:pt>
                <c:pt idx="45655">
                  <c:v>-279.15249999999997</c:v>
                </c:pt>
                <c:pt idx="45656">
                  <c:v>-279.15049999999997</c:v>
                </c:pt>
                <c:pt idx="45657">
                  <c:v>-279.14850000000001</c:v>
                </c:pt>
                <c:pt idx="45658">
                  <c:v>-279.14649999999995</c:v>
                </c:pt>
                <c:pt idx="45659">
                  <c:v>-279.14449999999999</c:v>
                </c:pt>
                <c:pt idx="45660">
                  <c:v>-279.14249999999998</c:v>
                </c:pt>
                <c:pt idx="45661">
                  <c:v>-279.14049999999997</c:v>
                </c:pt>
                <c:pt idx="45662">
                  <c:v>-279.13849999999996</c:v>
                </c:pt>
                <c:pt idx="45663">
                  <c:v>-279.13649999999996</c:v>
                </c:pt>
                <c:pt idx="45664">
                  <c:v>-279.1345</c:v>
                </c:pt>
                <c:pt idx="45665">
                  <c:v>-279.13249999999999</c:v>
                </c:pt>
                <c:pt idx="45666">
                  <c:v>-279.13049999999998</c:v>
                </c:pt>
                <c:pt idx="45667">
                  <c:v>-279.12849999999997</c:v>
                </c:pt>
                <c:pt idx="45668">
                  <c:v>-279.12649999999996</c:v>
                </c:pt>
                <c:pt idx="45669">
                  <c:v>-279.12450000000001</c:v>
                </c:pt>
                <c:pt idx="45670">
                  <c:v>-279.12249999999995</c:v>
                </c:pt>
                <c:pt idx="45671">
                  <c:v>-279.12049999999999</c:v>
                </c:pt>
                <c:pt idx="45672">
                  <c:v>-279.11849999999998</c:v>
                </c:pt>
                <c:pt idx="45673">
                  <c:v>-279.11649999999997</c:v>
                </c:pt>
                <c:pt idx="45674">
                  <c:v>-279.11449999999996</c:v>
                </c:pt>
                <c:pt idx="45675">
                  <c:v>-279.11249999999995</c:v>
                </c:pt>
                <c:pt idx="45676">
                  <c:v>-279.1105</c:v>
                </c:pt>
                <c:pt idx="45677">
                  <c:v>-279.10849999999999</c:v>
                </c:pt>
                <c:pt idx="45678">
                  <c:v>-279.10649999999998</c:v>
                </c:pt>
                <c:pt idx="45679">
                  <c:v>-279.10449999999997</c:v>
                </c:pt>
                <c:pt idx="45680">
                  <c:v>-279.10249999999996</c:v>
                </c:pt>
                <c:pt idx="45681">
                  <c:v>-279.10050000000001</c:v>
                </c:pt>
                <c:pt idx="45682">
                  <c:v>-279.09849999999994</c:v>
                </c:pt>
                <c:pt idx="45683">
                  <c:v>-279.09649999999999</c:v>
                </c:pt>
                <c:pt idx="45684">
                  <c:v>-279.09449999999998</c:v>
                </c:pt>
                <c:pt idx="45685">
                  <c:v>-279.09249999999997</c:v>
                </c:pt>
                <c:pt idx="45686">
                  <c:v>-279.09049999999996</c:v>
                </c:pt>
                <c:pt idx="45687">
                  <c:v>-279.08849999999995</c:v>
                </c:pt>
                <c:pt idx="45688">
                  <c:v>-279.0865</c:v>
                </c:pt>
                <c:pt idx="45689">
                  <c:v>-279.08449999999999</c:v>
                </c:pt>
                <c:pt idx="45690">
                  <c:v>-279.08249999999998</c:v>
                </c:pt>
                <c:pt idx="45691">
                  <c:v>-279.08049999999997</c:v>
                </c:pt>
                <c:pt idx="45692">
                  <c:v>-279.07849999999996</c:v>
                </c:pt>
                <c:pt idx="45693">
                  <c:v>-279.07650000000001</c:v>
                </c:pt>
                <c:pt idx="45694">
                  <c:v>-279.07449999999994</c:v>
                </c:pt>
                <c:pt idx="45695">
                  <c:v>-279.07249999999999</c:v>
                </c:pt>
                <c:pt idx="45696">
                  <c:v>-279.07049999999998</c:v>
                </c:pt>
                <c:pt idx="45697">
                  <c:v>-279.06849999999997</c:v>
                </c:pt>
                <c:pt idx="45698">
                  <c:v>-279.06649999999996</c:v>
                </c:pt>
                <c:pt idx="45699">
                  <c:v>-279.06449999999995</c:v>
                </c:pt>
                <c:pt idx="45700">
                  <c:v>-279.0625</c:v>
                </c:pt>
                <c:pt idx="45701">
                  <c:v>-279.06049999999999</c:v>
                </c:pt>
                <c:pt idx="45702">
                  <c:v>-279.05849999999998</c:v>
                </c:pt>
                <c:pt idx="45703">
                  <c:v>-279.05649999999997</c:v>
                </c:pt>
                <c:pt idx="45704">
                  <c:v>-279.05449999999996</c:v>
                </c:pt>
                <c:pt idx="45705">
                  <c:v>-279.05250000000001</c:v>
                </c:pt>
                <c:pt idx="45706">
                  <c:v>-279.05049999999994</c:v>
                </c:pt>
                <c:pt idx="45707">
                  <c:v>-279.04849999999999</c:v>
                </c:pt>
                <c:pt idx="45708">
                  <c:v>-279.04649999999998</c:v>
                </c:pt>
                <c:pt idx="45709">
                  <c:v>-279.04449999999997</c:v>
                </c:pt>
                <c:pt idx="45710">
                  <c:v>-279.04249999999996</c:v>
                </c:pt>
                <c:pt idx="45711">
                  <c:v>-279.04049999999995</c:v>
                </c:pt>
                <c:pt idx="45712">
                  <c:v>-279.0385</c:v>
                </c:pt>
                <c:pt idx="45713">
                  <c:v>-279.03649999999999</c:v>
                </c:pt>
                <c:pt idx="45714">
                  <c:v>-279.03449999999998</c:v>
                </c:pt>
                <c:pt idx="45715">
                  <c:v>-279.03249999999997</c:v>
                </c:pt>
                <c:pt idx="45716">
                  <c:v>-279.03049999999996</c:v>
                </c:pt>
                <c:pt idx="45717">
                  <c:v>-279.02850000000001</c:v>
                </c:pt>
                <c:pt idx="45718">
                  <c:v>-279.02649999999994</c:v>
                </c:pt>
                <c:pt idx="45719">
                  <c:v>-279.02449999999999</c:v>
                </c:pt>
                <c:pt idx="45720">
                  <c:v>-279.02249999999998</c:v>
                </c:pt>
                <c:pt idx="45721">
                  <c:v>-279.02049999999997</c:v>
                </c:pt>
                <c:pt idx="45722">
                  <c:v>-279.01849999999996</c:v>
                </c:pt>
                <c:pt idx="45723">
                  <c:v>-279.01649999999995</c:v>
                </c:pt>
                <c:pt idx="45724">
                  <c:v>-279.0145</c:v>
                </c:pt>
                <c:pt idx="45725">
                  <c:v>-279.01249999999999</c:v>
                </c:pt>
                <c:pt idx="45726">
                  <c:v>-279.01049999999998</c:v>
                </c:pt>
                <c:pt idx="45727">
                  <c:v>-279.00849999999997</c:v>
                </c:pt>
                <c:pt idx="45728">
                  <c:v>-279.00649999999996</c:v>
                </c:pt>
                <c:pt idx="45729">
                  <c:v>-279.00450000000001</c:v>
                </c:pt>
                <c:pt idx="45730">
                  <c:v>-279.0025</c:v>
                </c:pt>
                <c:pt idx="45731">
                  <c:v>-279.00049999999999</c:v>
                </c:pt>
                <c:pt idx="45732">
                  <c:v>-278.99849999999998</c:v>
                </c:pt>
                <c:pt idx="45733">
                  <c:v>-278.99649999999997</c:v>
                </c:pt>
                <c:pt idx="45734">
                  <c:v>-278.99449999999996</c:v>
                </c:pt>
                <c:pt idx="45735">
                  <c:v>-278.99249999999995</c:v>
                </c:pt>
                <c:pt idx="45736">
                  <c:v>-278.9905</c:v>
                </c:pt>
                <c:pt idx="45737">
                  <c:v>-278.98849999999999</c:v>
                </c:pt>
                <c:pt idx="45738">
                  <c:v>-278.98649999999998</c:v>
                </c:pt>
                <c:pt idx="45739">
                  <c:v>-278.98449999999997</c:v>
                </c:pt>
                <c:pt idx="45740">
                  <c:v>-278.98249999999996</c:v>
                </c:pt>
                <c:pt idx="45741">
                  <c:v>-278.98050000000001</c:v>
                </c:pt>
                <c:pt idx="45742">
                  <c:v>-278.9785</c:v>
                </c:pt>
                <c:pt idx="45743">
                  <c:v>-278.97649999999999</c:v>
                </c:pt>
                <c:pt idx="45744">
                  <c:v>-278.97449999999998</c:v>
                </c:pt>
                <c:pt idx="45745">
                  <c:v>-278.97249999999997</c:v>
                </c:pt>
                <c:pt idx="45746">
                  <c:v>-278.97049999999996</c:v>
                </c:pt>
                <c:pt idx="45747">
                  <c:v>-278.96849999999995</c:v>
                </c:pt>
                <c:pt idx="45748">
                  <c:v>-278.9665</c:v>
                </c:pt>
                <c:pt idx="45749">
                  <c:v>-278.96449999999999</c:v>
                </c:pt>
                <c:pt idx="45750">
                  <c:v>-278.96249999999998</c:v>
                </c:pt>
                <c:pt idx="45751">
                  <c:v>-278.96049999999997</c:v>
                </c:pt>
                <c:pt idx="45752">
                  <c:v>-278.95849999999996</c:v>
                </c:pt>
                <c:pt idx="45753">
                  <c:v>-278.95650000000001</c:v>
                </c:pt>
                <c:pt idx="45754">
                  <c:v>-278.9545</c:v>
                </c:pt>
                <c:pt idx="45755">
                  <c:v>-278.95249999999999</c:v>
                </c:pt>
                <c:pt idx="45756">
                  <c:v>-278.95049999999998</c:v>
                </c:pt>
                <c:pt idx="45757">
                  <c:v>-278.94849999999997</c:v>
                </c:pt>
                <c:pt idx="45758">
                  <c:v>-278.94649999999996</c:v>
                </c:pt>
                <c:pt idx="45759">
                  <c:v>-278.94449999999995</c:v>
                </c:pt>
                <c:pt idx="45760">
                  <c:v>-278.9425</c:v>
                </c:pt>
                <c:pt idx="45761">
                  <c:v>-278.94049999999999</c:v>
                </c:pt>
                <c:pt idx="45762">
                  <c:v>-278.93849999999998</c:v>
                </c:pt>
                <c:pt idx="45763">
                  <c:v>-278.93649999999997</c:v>
                </c:pt>
                <c:pt idx="45764">
                  <c:v>-278.93449999999996</c:v>
                </c:pt>
                <c:pt idx="45765">
                  <c:v>-278.9325</c:v>
                </c:pt>
                <c:pt idx="45766">
                  <c:v>-278.93049999999999</c:v>
                </c:pt>
                <c:pt idx="45767">
                  <c:v>-278.92849999999999</c:v>
                </c:pt>
                <c:pt idx="45768">
                  <c:v>-278.92649999999998</c:v>
                </c:pt>
                <c:pt idx="45769">
                  <c:v>-278.92449999999997</c:v>
                </c:pt>
                <c:pt idx="45770">
                  <c:v>-278.92249999999996</c:v>
                </c:pt>
                <c:pt idx="45771">
                  <c:v>-278.92049999999995</c:v>
                </c:pt>
                <c:pt idx="45772">
                  <c:v>-278.91849999999999</c:v>
                </c:pt>
                <c:pt idx="45773">
                  <c:v>-278.91649999999998</c:v>
                </c:pt>
                <c:pt idx="45774">
                  <c:v>-278.91449999999998</c:v>
                </c:pt>
                <c:pt idx="45775">
                  <c:v>-278.91249999999997</c:v>
                </c:pt>
                <c:pt idx="45776">
                  <c:v>-278.91049999999996</c:v>
                </c:pt>
                <c:pt idx="45777">
                  <c:v>-278.9085</c:v>
                </c:pt>
                <c:pt idx="45778">
                  <c:v>-278.90649999999999</c:v>
                </c:pt>
                <c:pt idx="45779">
                  <c:v>-278.90449999999998</c:v>
                </c:pt>
                <c:pt idx="45780">
                  <c:v>-278.90249999999997</c:v>
                </c:pt>
                <c:pt idx="45781">
                  <c:v>-278.90049999999997</c:v>
                </c:pt>
                <c:pt idx="45782">
                  <c:v>-278.89850000000001</c:v>
                </c:pt>
                <c:pt idx="45783">
                  <c:v>-278.89649999999995</c:v>
                </c:pt>
                <c:pt idx="45784">
                  <c:v>-278.89449999999999</c:v>
                </c:pt>
                <c:pt idx="45785">
                  <c:v>-278.89249999999998</c:v>
                </c:pt>
                <c:pt idx="45786">
                  <c:v>-278.89049999999997</c:v>
                </c:pt>
                <c:pt idx="45787">
                  <c:v>-278.88849999999996</c:v>
                </c:pt>
                <c:pt idx="45788">
                  <c:v>-278.88649999999996</c:v>
                </c:pt>
                <c:pt idx="45789">
                  <c:v>-278.8845</c:v>
                </c:pt>
                <c:pt idx="45790">
                  <c:v>-278.88249999999999</c:v>
                </c:pt>
                <c:pt idx="45791">
                  <c:v>-278.88049999999998</c:v>
                </c:pt>
                <c:pt idx="45792">
                  <c:v>-278.87849999999997</c:v>
                </c:pt>
                <c:pt idx="45793">
                  <c:v>-278.87649999999996</c:v>
                </c:pt>
                <c:pt idx="45794">
                  <c:v>-278.87450000000001</c:v>
                </c:pt>
                <c:pt idx="45795">
                  <c:v>-278.87249999999995</c:v>
                </c:pt>
                <c:pt idx="45796">
                  <c:v>-278.87049999999999</c:v>
                </c:pt>
                <c:pt idx="45797">
                  <c:v>-278.86849999999998</c:v>
                </c:pt>
                <c:pt idx="45798">
                  <c:v>-278.86649999999997</c:v>
                </c:pt>
                <c:pt idx="45799">
                  <c:v>-278.86449999999996</c:v>
                </c:pt>
                <c:pt idx="45800">
                  <c:v>-278.86249999999995</c:v>
                </c:pt>
                <c:pt idx="45801">
                  <c:v>-278.8605</c:v>
                </c:pt>
                <c:pt idx="45802">
                  <c:v>-278.85849999999999</c:v>
                </c:pt>
                <c:pt idx="45803">
                  <c:v>-278.85649999999998</c:v>
                </c:pt>
                <c:pt idx="45804">
                  <c:v>-278.85449999999997</c:v>
                </c:pt>
                <c:pt idx="45805">
                  <c:v>-278.85249999999996</c:v>
                </c:pt>
                <c:pt idx="45806">
                  <c:v>-278.85050000000001</c:v>
                </c:pt>
                <c:pt idx="45807">
                  <c:v>-278.84849999999994</c:v>
                </c:pt>
                <c:pt idx="45808">
                  <c:v>-278.84649999999999</c:v>
                </c:pt>
                <c:pt idx="45809">
                  <c:v>-278.84449999999998</c:v>
                </c:pt>
                <c:pt idx="45810">
                  <c:v>-278.84249999999997</c:v>
                </c:pt>
                <c:pt idx="45811">
                  <c:v>-278.84049999999996</c:v>
                </c:pt>
                <c:pt idx="45812">
                  <c:v>-278.83849999999995</c:v>
                </c:pt>
                <c:pt idx="45813">
                  <c:v>-278.8365</c:v>
                </c:pt>
                <c:pt idx="45814">
                  <c:v>-278.83449999999999</c:v>
                </c:pt>
                <c:pt idx="45815">
                  <c:v>-278.83249999999998</c:v>
                </c:pt>
                <c:pt idx="45816">
                  <c:v>-278.83049999999997</c:v>
                </c:pt>
                <c:pt idx="45817">
                  <c:v>-278.82849999999996</c:v>
                </c:pt>
                <c:pt idx="45818">
                  <c:v>-278.82650000000001</c:v>
                </c:pt>
                <c:pt idx="45819">
                  <c:v>-278.82449999999994</c:v>
                </c:pt>
                <c:pt idx="45820">
                  <c:v>-278.82249999999999</c:v>
                </c:pt>
                <c:pt idx="45821">
                  <c:v>-278.82049999999998</c:v>
                </c:pt>
                <c:pt idx="45822">
                  <c:v>-278.81849999999997</c:v>
                </c:pt>
                <c:pt idx="45823">
                  <c:v>-278.81649999999996</c:v>
                </c:pt>
                <c:pt idx="45824">
                  <c:v>-278.81449999999995</c:v>
                </c:pt>
                <c:pt idx="45825">
                  <c:v>-278.8125</c:v>
                </c:pt>
                <c:pt idx="45826">
                  <c:v>-278.81049999999999</c:v>
                </c:pt>
                <c:pt idx="45827">
                  <c:v>-278.80849999999998</c:v>
                </c:pt>
                <c:pt idx="45828">
                  <c:v>-278.80649999999997</c:v>
                </c:pt>
                <c:pt idx="45829">
                  <c:v>-278.80449999999996</c:v>
                </c:pt>
                <c:pt idx="45830">
                  <c:v>-278.80250000000001</c:v>
                </c:pt>
                <c:pt idx="45831">
                  <c:v>-278.80049999999994</c:v>
                </c:pt>
                <c:pt idx="45832">
                  <c:v>-278.79849999999999</c:v>
                </c:pt>
                <c:pt idx="45833">
                  <c:v>-278.79649999999998</c:v>
                </c:pt>
                <c:pt idx="45834">
                  <c:v>-278.79449999999997</c:v>
                </c:pt>
                <c:pt idx="45835">
                  <c:v>-278.79249999999996</c:v>
                </c:pt>
                <c:pt idx="45836">
                  <c:v>-278.79049999999995</c:v>
                </c:pt>
                <c:pt idx="45837">
                  <c:v>-278.7885</c:v>
                </c:pt>
                <c:pt idx="45838">
                  <c:v>-278.78649999999999</c:v>
                </c:pt>
                <c:pt idx="45839">
                  <c:v>-278.78449999999998</c:v>
                </c:pt>
                <c:pt idx="45840">
                  <c:v>-278.78249999999997</c:v>
                </c:pt>
                <c:pt idx="45841">
                  <c:v>-278.78049999999996</c:v>
                </c:pt>
                <c:pt idx="45842">
                  <c:v>-278.77850000000001</c:v>
                </c:pt>
                <c:pt idx="45843">
                  <c:v>-278.77649999999994</c:v>
                </c:pt>
                <c:pt idx="45844">
                  <c:v>-278.77449999999999</c:v>
                </c:pt>
                <c:pt idx="45845">
                  <c:v>-278.77249999999998</c:v>
                </c:pt>
                <c:pt idx="45846">
                  <c:v>-278.77049999999997</c:v>
                </c:pt>
                <c:pt idx="45847">
                  <c:v>-278.76849999999996</c:v>
                </c:pt>
                <c:pt idx="45848">
                  <c:v>-278.76649999999995</c:v>
                </c:pt>
                <c:pt idx="45849">
                  <c:v>-278.7645</c:v>
                </c:pt>
                <c:pt idx="45850">
                  <c:v>-278.76249999999999</c:v>
                </c:pt>
                <c:pt idx="45851">
                  <c:v>-278.76049999999998</c:v>
                </c:pt>
                <c:pt idx="45852">
                  <c:v>-278.75849999999997</c:v>
                </c:pt>
                <c:pt idx="45853">
                  <c:v>-278.75649999999996</c:v>
                </c:pt>
                <c:pt idx="45854">
                  <c:v>-278.75450000000001</c:v>
                </c:pt>
                <c:pt idx="45855">
                  <c:v>-278.7525</c:v>
                </c:pt>
                <c:pt idx="45856">
                  <c:v>-278.75049999999999</c:v>
                </c:pt>
                <c:pt idx="45857">
                  <c:v>-278.74849999999998</c:v>
                </c:pt>
                <c:pt idx="45858">
                  <c:v>-278.74649999999997</c:v>
                </c:pt>
                <c:pt idx="45859">
                  <c:v>-278.74449999999996</c:v>
                </c:pt>
                <c:pt idx="45860">
                  <c:v>-278.74249999999995</c:v>
                </c:pt>
                <c:pt idx="45861">
                  <c:v>-278.7405</c:v>
                </c:pt>
                <c:pt idx="45862">
                  <c:v>-278.73849999999999</c:v>
                </c:pt>
                <c:pt idx="45863">
                  <c:v>-278.73649999999998</c:v>
                </c:pt>
                <c:pt idx="45864">
                  <c:v>-278.73449999999997</c:v>
                </c:pt>
                <c:pt idx="45865">
                  <c:v>-278.73249999999996</c:v>
                </c:pt>
                <c:pt idx="45866">
                  <c:v>-278.73050000000001</c:v>
                </c:pt>
                <c:pt idx="45867">
                  <c:v>-278.7285</c:v>
                </c:pt>
                <c:pt idx="45868">
                  <c:v>-278.72649999999999</c:v>
                </c:pt>
                <c:pt idx="45869">
                  <c:v>-278.72449999999998</c:v>
                </c:pt>
                <c:pt idx="45870">
                  <c:v>-278.72249999999997</c:v>
                </c:pt>
                <c:pt idx="45871">
                  <c:v>-278.72049999999996</c:v>
                </c:pt>
                <c:pt idx="45872">
                  <c:v>-278.71849999999995</c:v>
                </c:pt>
                <c:pt idx="45873">
                  <c:v>-278.7165</c:v>
                </c:pt>
                <c:pt idx="45874">
                  <c:v>-278.71449999999999</c:v>
                </c:pt>
                <c:pt idx="45875">
                  <c:v>-278.71249999999998</c:v>
                </c:pt>
                <c:pt idx="45876">
                  <c:v>-278.71049999999997</c:v>
                </c:pt>
                <c:pt idx="45877">
                  <c:v>-278.70849999999996</c:v>
                </c:pt>
                <c:pt idx="45878">
                  <c:v>-278.70650000000001</c:v>
                </c:pt>
                <c:pt idx="45879">
                  <c:v>-278.7045</c:v>
                </c:pt>
                <c:pt idx="45880">
                  <c:v>-278.70249999999999</c:v>
                </c:pt>
                <c:pt idx="45881">
                  <c:v>-278.70049999999998</c:v>
                </c:pt>
                <c:pt idx="45882">
                  <c:v>-278.69849999999997</c:v>
                </c:pt>
                <c:pt idx="45883">
                  <c:v>-278.69649999999996</c:v>
                </c:pt>
                <c:pt idx="45884">
                  <c:v>-278.69449999999995</c:v>
                </c:pt>
                <c:pt idx="45885">
                  <c:v>-278.6925</c:v>
                </c:pt>
                <c:pt idx="45886">
                  <c:v>-278.69049999999999</c:v>
                </c:pt>
                <c:pt idx="45887">
                  <c:v>-278.68849999999998</c:v>
                </c:pt>
                <c:pt idx="45888">
                  <c:v>-278.68649999999997</c:v>
                </c:pt>
                <c:pt idx="45889">
                  <c:v>-278.68449999999996</c:v>
                </c:pt>
                <c:pt idx="45890">
                  <c:v>-278.6825</c:v>
                </c:pt>
                <c:pt idx="45891">
                  <c:v>-278.68049999999999</c:v>
                </c:pt>
                <c:pt idx="45892">
                  <c:v>-278.67849999999999</c:v>
                </c:pt>
                <c:pt idx="45893">
                  <c:v>-278.67649999999998</c:v>
                </c:pt>
                <c:pt idx="45894">
                  <c:v>-278.67449999999997</c:v>
                </c:pt>
                <c:pt idx="45895">
                  <c:v>-278.67249999999996</c:v>
                </c:pt>
                <c:pt idx="45896">
                  <c:v>-278.67049999999995</c:v>
                </c:pt>
                <c:pt idx="45897">
                  <c:v>-278.66849999999999</c:v>
                </c:pt>
                <c:pt idx="45898">
                  <c:v>-278.66649999999998</c:v>
                </c:pt>
                <c:pt idx="45899">
                  <c:v>-278.66449999999998</c:v>
                </c:pt>
                <c:pt idx="45900">
                  <c:v>-278.66249999999997</c:v>
                </c:pt>
                <c:pt idx="45901">
                  <c:v>-278.66049999999996</c:v>
                </c:pt>
                <c:pt idx="45902">
                  <c:v>-278.6585</c:v>
                </c:pt>
                <c:pt idx="45903">
                  <c:v>-278.65649999999999</c:v>
                </c:pt>
                <c:pt idx="45904">
                  <c:v>-278.65449999999998</c:v>
                </c:pt>
                <c:pt idx="45905">
                  <c:v>-278.65249999999997</c:v>
                </c:pt>
                <c:pt idx="45906">
                  <c:v>-278.65049999999997</c:v>
                </c:pt>
                <c:pt idx="45907">
                  <c:v>-278.64850000000001</c:v>
                </c:pt>
                <c:pt idx="45908">
                  <c:v>-278.64649999999995</c:v>
                </c:pt>
                <c:pt idx="45909">
                  <c:v>-278.64449999999999</c:v>
                </c:pt>
                <c:pt idx="45910">
                  <c:v>-278.64249999999998</c:v>
                </c:pt>
                <c:pt idx="45911">
                  <c:v>-278.64049999999997</c:v>
                </c:pt>
                <c:pt idx="45912">
                  <c:v>-278.63849999999996</c:v>
                </c:pt>
                <c:pt idx="45913">
                  <c:v>-278.63649999999996</c:v>
                </c:pt>
                <c:pt idx="45914">
                  <c:v>-278.6345</c:v>
                </c:pt>
                <c:pt idx="45915">
                  <c:v>-278.63249999999999</c:v>
                </c:pt>
                <c:pt idx="45916">
                  <c:v>-278.63049999999998</c:v>
                </c:pt>
                <c:pt idx="45917">
                  <c:v>-278.62849999999997</c:v>
                </c:pt>
                <c:pt idx="45918">
                  <c:v>-278.62649999999996</c:v>
                </c:pt>
                <c:pt idx="45919">
                  <c:v>-278.62450000000001</c:v>
                </c:pt>
                <c:pt idx="45920">
                  <c:v>-278.62249999999995</c:v>
                </c:pt>
                <c:pt idx="45921">
                  <c:v>-278.62049999999999</c:v>
                </c:pt>
                <c:pt idx="45922">
                  <c:v>-278.61849999999998</c:v>
                </c:pt>
                <c:pt idx="45923">
                  <c:v>-278.61649999999997</c:v>
                </c:pt>
                <c:pt idx="45924">
                  <c:v>-278.61449999999996</c:v>
                </c:pt>
                <c:pt idx="45925">
                  <c:v>-278.61249999999995</c:v>
                </c:pt>
                <c:pt idx="45926">
                  <c:v>-278.6105</c:v>
                </c:pt>
                <c:pt idx="45927">
                  <c:v>-278.60849999999999</c:v>
                </c:pt>
                <c:pt idx="45928">
                  <c:v>-278.60649999999998</c:v>
                </c:pt>
                <c:pt idx="45929">
                  <c:v>-278.60449999999997</c:v>
                </c:pt>
                <c:pt idx="45930">
                  <c:v>-278.60249999999996</c:v>
                </c:pt>
                <c:pt idx="45931">
                  <c:v>-278.60050000000001</c:v>
                </c:pt>
                <c:pt idx="45932">
                  <c:v>-278.59849999999994</c:v>
                </c:pt>
                <c:pt idx="45933">
                  <c:v>-278.59649999999999</c:v>
                </c:pt>
                <c:pt idx="45934">
                  <c:v>-278.59449999999998</c:v>
                </c:pt>
                <c:pt idx="45935">
                  <c:v>-278.59249999999997</c:v>
                </c:pt>
                <c:pt idx="45936">
                  <c:v>-278.59049999999996</c:v>
                </c:pt>
                <c:pt idx="45937">
                  <c:v>-278.58849999999995</c:v>
                </c:pt>
                <c:pt idx="45938">
                  <c:v>-278.5865</c:v>
                </c:pt>
                <c:pt idx="45939">
                  <c:v>-278.58449999999999</c:v>
                </c:pt>
                <c:pt idx="45940">
                  <c:v>-278.58249999999998</c:v>
                </c:pt>
                <c:pt idx="45941">
                  <c:v>-278.58049999999997</c:v>
                </c:pt>
                <c:pt idx="45942">
                  <c:v>-278.57849999999996</c:v>
                </c:pt>
                <c:pt idx="45943">
                  <c:v>-278.57650000000001</c:v>
                </c:pt>
                <c:pt idx="45944">
                  <c:v>-278.57449999999994</c:v>
                </c:pt>
                <c:pt idx="45945">
                  <c:v>-278.57249999999999</c:v>
                </c:pt>
                <c:pt idx="45946">
                  <c:v>-278.57049999999998</c:v>
                </c:pt>
                <c:pt idx="45947">
                  <c:v>-278.56849999999997</c:v>
                </c:pt>
                <c:pt idx="45948">
                  <c:v>-278.56649999999996</c:v>
                </c:pt>
                <c:pt idx="45949">
                  <c:v>-278.56449999999995</c:v>
                </c:pt>
                <c:pt idx="45950">
                  <c:v>-278.5625</c:v>
                </c:pt>
                <c:pt idx="45951">
                  <c:v>-278.56049999999999</c:v>
                </c:pt>
                <c:pt idx="45952">
                  <c:v>-278.55849999999998</c:v>
                </c:pt>
                <c:pt idx="45953">
                  <c:v>-278.55649999999997</c:v>
                </c:pt>
                <c:pt idx="45954">
                  <c:v>-278.55449999999996</c:v>
                </c:pt>
                <c:pt idx="45955">
                  <c:v>-278.55250000000001</c:v>
                </c:pt>
                <c:pt idx="45956">
                  <c:v>-278.55049999999994</c:v>
                </c:pt>
                <c:pt idx="45957">
                  <c:v>-278.54849999999999</c:v>
                </c:pt>
                <c:pt idx="45958">
                  <c:v>-278.54649999999998</c:v>
                </c:pt>
                <c:pt idx="45959">
                  <c:v>-278.54449999999997</c:v>
                </c:pt>
                <c:pt idx="45960">
                  <c:v>-278.54249999999996</c:v>
                </c:pt>
                <c:pt idx="45961">
                  <c:v>-278.54049999999995</c:v>
                </c:pt>
                <c:pt idx="45962">
                  <c:v>-278.5385</c:v>
                </c:pt>
                <c:pt idx="45963">
                  <c:v>-278.53649999999999</c:v>
                </c:pt>
                <c:pt idx="45964">
                  <c:v>-278.53449999999998</c:v>
                </c:pt>
                <c:pt idx="45965">
                  <c:v>-278.53249999999997</c:v>
                </c:pt>
                <c:pt idx="45966">
                  <c:v>-278.53049999999996</c:v>
                </c:pt>
                <c:pt idx="45967">
                  <c:v>-278.52850000000001</c:v>
                </c:pt>
                <c:pt idx="45968">
                  <c:v>-278.52649999999994</c:v>
                </c:pt>
                <c:pt idx="45969">
                  <c:v>-278.52449999999999</c:v>
                </c:pt>
                <c:pt idx="45970">
                  <c:v>-278.52249999999998</c:v>
                </c:pt>
                <c:pt idx="45971">
                  <c:v>-278.52049999999997</c:v>
                </c:pt>
                <c:pt idx="45972">
                  <c:v>-278.51849999999996</c:v>
                </c:pt>
                <c:pt idx="45973">
                  <c:v>-278.51649999999995</c:v>
                </c:pt>
                <c:pt idx="45974">
                  <c:v>-278.5145</c:v>
                </c:pt>
                <c:pt idx="45975">
                  <c:v>-278.51249999999999</c:v>
                </c:pt>
                <c:pt idx="45976">
                  <c:v>-278.51049999999998</c:v>
                </c:pt>
                <c:pt idx="45977">
                  <c:v>-278.50849999999997</c:v>
                </c:pt>
                <c:pt idx="45978">
                  <c:v>-278.50649999999996</c:v>
                </c:pt>
                <c:pt idx="45979">
                  <c:v>-278.50450000000001</c:v>
                </c:pt>
                <c:pt idx="45980">
                  <c:v>-278.5025</c:v>
                </c:pt>
                <c:pt idx="45981">
                  <c:v>-278.50049999999999</c:v>
                </c:pt>
                <c:pt idx="45982">
                  <c:v>-278.49849999999998</c:v>
                </c:pt>
                <c:pt idx="45983">
                  <c:v>-278.49649999999997</c:v>
                </c:pt>
                <c:pt idx="45984">
                  <c:v>-278.49449999999996</c:v>
                </c:pt>
                <c:pt idx="45985">
                  <c:v>-278.49249999999995</c:v>
                </c:pt>
                <c:pt idx="45986">
                  <c:v>-278.4905</c:v>
                </c:pt>
                <c:pt idx="45987">
                  <c:v>-278.48849999999999</c:v>
                </c:pt>
                <c:pt idx="45988">
                  <c:v>-278.48649999999998</c:v>
                </c:pt>
                <c:pt idx="45989">
                  <c:v>-278.48449999999997</c:v>
                </c:pt>
                <c:pt idx="45990">
                  <c:v>-278.48249999999996</c:v>
                </c:pt>
                <c:pt idx="45991">
                  <c:v>-278.48050000000001</c:v>
                </c:pt>
                <c:pt idx="45992">
                  <c:v>-278.4785</c:v>
                </c:pt>
                <c:pt idx="45993">
                  <c:v>-278.47649999999999</c:v>
                </c:pt>
                <c:pt idx="45994">
                  <c:v>-278.47449999999998</c:v>
                </c:pt>
                <c:pt idx="45995">
                  <c:v>-278.47249999999997</c:v>
                </c:pt>
                <c:pt idx="45996">
                  <c:v>-278.47049999999996</c:v>
                </c:pt>
                <c:pt idx="45997">
                  <c:v>-278.46849999999995</c:v>
                </c:pt>
                <c:pt idx="45998">
                  <c:v>-278.4665</c:v>
                </c:pt>
                <c:pt idx="45999">
                  <c:v>-278.46449999999999</c:v>
                </c:pt>
                <c:pt idx="46000">
                  <c:v>-278.46249999999998</c:v>
                </c:pt>
                <c:pt idx="46001">
                  <c:v>-278.46049999999997</c:v>
                </c:pt>
                <c:pt idx="46002">
                  <c:v>-278.45849999999996</c:v>
                </c:pt>
                <c:pt idx="46003">
                  <c:v>-278.45650000000001</c:v>
                </c:pt>
                <c:pt idx="46004">
                  <c:v>-278.4545</c:v>
                </c:pt>
                <c:pt idx="46005">
                  <c:v>-278.45249999999999</c:v>
                </c:pt>
                <c:pt idx="46006">
                  <c:v>-278.45049999999998</c:v>
                </c:pt>
                <c:pt idx="46007">
                  <c:v>-278.44849999999997</c:v>
                </c:pt>
                <c:pt idx="46008">
                  <c:v>-278.44649999999996</c:v>
                </c:pt>
                <c:pt idx="46009">
                  <c:v>-278.44449999999995</c:v>
                </c:pt>
                <c:pt idx="46010">
                  <c:v>-278.4425</c:v>
                </c:pt>
                <c:pt idx="46011">
                  <c:v>-278.44049999999999</c:v>
                </c:pt>
                <c:pt idx="46012">
                  <c:v>-278.43849999999998</c:v>
                </c:pt>
                <c:pt idx="46013">
                  <c:v>-278.43649999999997</c:v>
                </c:pt>
                <c:pt idx="46014">
                  <c:v>-278.43449999999996</c:v>
                </c:pt>
                <c:pt idx="46015">
                  <c:v>-278.4325</c:v>
                </c:pt>
                <c:pt idx="46016">
                  <c:v>-278.43049999999999</c:v>
                </c:pt>
                <c:pt idx="46017">
                  <c:v>-278.42849999999999</c:v>
                </c:pt>
                <c:pt idx="46018">
                  <c:v>-278.42649999999998</c:v>
                </c:pt>
                <c:pt idx="46019">
                  <c:v>-278.42449999999997</c:v>
                </c:pt>
                <c:pt idx="46020">
                  <c:v>-278.42249999999996</c:v>
                </c:pt>
                <c:pt idx="46021">
                  <c:v>-278.42049999999995</c:v>
                </c:pt>
                <c:pt idx="46022">
                  <c:v>-278.41849999999999</c:v>
                </c:pt>
                <c:pt idx="46023">
                  <c:v>-278.41649999999998</c:v>
                </c:pt>
                <c:pt idx="46024">
                  <c:v>-278.41449999999998</c:v>
                </c:pt>
                <c:pt idx="46025">
                  <c:v>-278.41249999999997</c:v>
                </c:pt>
                <c:pt idx="46026">
                  <c:v>-278.41049999999996</c:v>
                </c:pt>
                <c:pt idx="46027">
                  <c:v>-278.4085</c:v>
                </c:pt>
                <c:pt idx="46028">
                  <c:v>-278.40649999999999</c:v>
                </c:pt>
                <c:pt idx="46029">
                  <c:v>-278.40449999999998</c:v>
                </c:pt>
                <c:pt idx="46030">
                  <c:v>-278.40249999999997</c:v>
                </c:pt>
                <c:pt idx="46031">
                  <c:v>-278.40049999999997</c:v>
                </c:pt>
                <c:pt idx="46032">
                  <c:v>-278.39850000000001</c:v>
                </c:pt>
                <c:pt idx="46033">
                  <c:v>-278.39649999999995</c:v>
                </c:pt>
                <c:pt idx="46034">
                  <c:v>-278.39449999999999</c:v>
                </c:pt>
                <c:pt idx="46035">
                  <c:v>-278.39249999999998</c:v>
                </c:pt>
                <c:pt idx="46036">
                  <c:v>-278.39049999999997</c:v>
                </c:pt>
                <c:pt idx="46037">
                  <c:v>-278.38849999999996</c:v>
                </c:pt>
                <c:pt idx="46038">
                  <c:v>-278.38649999999996</c:v>
                </c:pt>
                <c:pt idx="46039">
                  <c:v>-278.3845</c:v>
                </c:pt>
                <c:pt idx="46040">
                  <c:v>-278.38249999999999</c:v>
                </c:pt>
                <c:pt idx="46041">
                  <c:v>-278.38049999999998</c:v>
                </c:pt>
                <c:pt idx="46042">
                  <c:v>-278.37849999999997</c:v>
                </c:pt>
                <c:pt idx="46043">
                  <c:v>-278.37649999999996</c:v>
                </c:pt>
                <c:pt idx="46044">
                  <c:v>-278.37450000000001</c:v>
                </c:pt>
                <c:pt idx="46045">
                  <c:v>-278.37249999999995</c:v>
                </c:pt>
                <c:pt idx="46046">
                  <c:v>-278.37049999999999</c:v>
                </c:pt>
                <c:pt idx="46047">
                  <c:v>-278.36849999999998</c:v>
                </c:pt>
                <c:pt idx="46048">
                  <c:v>-278.36649999999997</c:v>
                </c:pt>
                <c:pt idx="46049">
                  <c:v>-278.36449999999996</c:v>
                </c:pt>
                <c:pt idx="46050">
                  <c:v>-278.36249999999995</c:v>
                </c:pt>
                <c:pt idx="46051">
                  <c:v>-278.3605</c:v>
                </c:pt>
                <c:pt idx="46052">
                  <c:v>-278.35849999999999</c:v>
                </c:pt>
                <c:pt idx="46053">
                  <c:v>-278.35649999999998</c:v>
                </c:pt>
                <c:pt idx="46054">
                  <c:v>-278.35449999999997</c:v>
                </c:pt>
                <c:pt idx="46055">
                  <c:v>-278.35249999999996</c:v>
                </c:pt>
                <c:pt idx="46056">
                  <c:v>-278.35050000000001</c:v>
                </c:pt>
                <c:pt idx="46057">
                  <c:v>-278.34849999999994</c:v>
                </c:pt>
                <c:pt idx="46058">
                  <c:v>-278.34649999999999</c:v>
                </c:pt>
                <c:pt idx="46059">
                  <c:v>-278.34449999999998</c:v>
                </c:pt>
                <c:pt idx="46060">
                  <c:v>-278.34249999999997</c:v>
                </c:pt>
                <c:pt idx="46061">
                  <c:v>-278.34049999999996</c:v>
                </c:pt>
                <c:pt idx="46062">
                  <c:v>-278.33849999999995</c:v>
                </c:pt>
                <c:pt idx="46063">
                  <c:v>-278.3365</c:v>
                </c:pt>
                <c:pt idx="46064">
                  <c:v>-278.33449999999999</c:v>
                </c:pt>
                <c:pt idx="46065">
                  <c:v>-278.33249999999998</c:v>
                </c:pt>
                <c:pt idx="46066">
                  <c:v>-278.33049999999997</c:v>
                </c:pt>
                <c:pt idx="46067">
                  <c:v>-278.32849999999996</c:v>
                </c:pt>
                <c:pt idx="46068">
                  <c:v>-278.32650000000001</c:v>
                </c:pt>
                <c:pt idx="46069">
                  <c:v>-278.32449999999994</c:v>
                </c:pt>
                <c:pt idx="46070">
                  <c:v>-278.32249999999999</c:v>
                </c:pt>
                <c:pt idx="46071">
                  <c:v>-278.32049999999998</c:v>
                </c:pt>
                <c:pt idx="46072">
                  <c:v>-278.31849999999997</c:v>
                </c:pt>
                <c:pt idx="46073">
                  <c:v>-278.31649999999996</c:v>
                </c:pt>
                <c:pt idx="46074">
                  <c:v>-278.31449999999995</c:v>
                </c:pt>
                <c:pt idx="46075">
                  <c:v>-278.3125</c:v>
                </c:pt>
                <c:pt idx="46076">
                  <c:v>-278.31049999999999</c:v>
                </c:pt>
                <c:pt idx="46077">
                  <c:v>-278.30849999999998</c:v>
                </c:pt>
                <c:pt idx="46078">
                  <c:v>-278.30649999999997</c:v>
                </c:pt>
                <c:pt idx="46079">
                  <c:v>-278.30449999999996</c:v>
                </c:pt>
                <c:pt idx="46080">
                  <c:v>-278.30250000000001</c:v>
                </c:pt>
                <c:pt idx="46081">
                  <c:v>-278.30049999999994</c:v>
                </c:pt>
                <c:pt idx="46082">
                  <c:v>-278.29849999999999</c:v>
                </c:pt>
                <c:pt idx="46083">
                  <c:v>-278.29649999999998</c:v>
                </c:pt>
                <c:pt idx="46084">
                  <c:v>-278.29449999999997</c:v>
                </c:pt>
                <c:pt idx="46085">
                  <c:v>-278.29249999999996</c:v>
                </c:pt>
                <c:pt idx="46086">
                  <c:v>-278.29049999999995</c:v>
                </c:pt>
                <c:pt idx="46087">
                  <c:v>-278.2885</c:v>
                </c:pt>
                <c:pt idx="46088">
                  <c:v>-278.28649999999999</c:v>
                </c:pt>
                <c:pt idx="46089">
                  <c:v>-278.28449999999998</c:v>
                </c:pt>
                <c:pt idx="46090">
                  <c:v>-278.28249999999997</c:v>
                </c:pt>
                <c:pt idx="46091">
                  <c:v>-278.28049999999996</c:v>
                </c:pt>
                <c:pt idx="46092">
                  <c:v>-278.27850000000001</c:v>
                </c:pt>
                <c:pt idx="46093">
                  <c:v>-278.27649999999994</c:v>
                </c:pt>
                <c:pt idx="46094">
                  <c:v>-278.27449999999999</c:v>
                </c:pt>
                <c:pt idx="46095">
                  <c:v>-278.27249999999998</c:v>
                </c:pt>
                <c:pt idx="46096">
                  <c:v>-278.27049999999997</c:v>
                </c:pt>
                <c:pt idx="46097">
                  <c:v>-278.26849999999996</c:v>
                </c:pt>
                <c:pt idx="46098">
                  <c:v>-278.26649999999995</c:v>
                </c:pt>
                <c:pt idx="46099">
                  <c:v>-278.2645</c:v>
                </c:pt>
                <c:pt idx="46100">
                  <c:v>-278.26249999999999</c:v>
                </c:pt>
                <c:pt idx="46101">
                  <c:v>-278.26049999999998</c:v>
                </c:pt>
                <c:pt idx="46102">
                  <c:v>-278.25849999999997</c:v>
                </c:pt>
                <c:pt idx="46103">
                  <c:v>-278.25649999999996</c:v>
                </c:pt>
                <c:pt idx="46104">
                  <c:v>-278.25450000000001</c:v>
                </c:pt>
                <c:pt idx="46105">
                  <c:v>-278.2525</c:v>
                </c:pt>
                <c:pt idx="46106">
                  <c:v>-278.25049999999999</c:v>
                </c:pt>
                <c:pt idx="46107">
                  <c:v>-278.24849999999998</c:v>
                </c:pt>
                <c:pt idx="46108">
                  <c:v>-278.24649999999997</c:v>
                </c:pt>
                <c:pt idx="46109">
                  <c:v>-278.24449999999996</c:v>
                </c:pt>
                <c:pt idx="46110">
                  <c:v>-278.24249999999995</c:v>
                </c:pt>
                <c:pt idx="46111">
                  <c:v>-278.2405</c:v>
                </c:pt>
                <c:pt idx="46112">
                  <c:v>-278.23849999999999</c:v>
                </c:pt>
                <c:pt idx="46113">
                  <c:v>-278.23649999999998</c:v>
                </c:pt>
                <c:pt idx="46114">
                  <c:v>-278.23449999999997</c:v>
                </c:pt>
                <c:pt idx="46115">
                  <c:v>-278.23249999999996</c:v>
                </c:pt>
                <c:pt idx="46116">
                  <c:v>-278.23050000000001</c:v>
                </c:pt>
                <c:pt idx="46117">
                  <c:v>-278.2285</c:v>
                </c:pt>
                <c:pt idx="46118">
                  <c:v>-278.22649999999999</c:v>
                </c:pt>
                <c:pt idx="46119">
                  <c:v>-278.22449999999998</c:v>
                </c:pt>
                <c:pt idx="46120">
                  <c:v>-278.22249999999997</c:v>
                </c:pt>
                <c:pt idx="46121">
                  <c:v>-278.22049999999996</c:v>
                </c:pt>
                <c:pt idx="46122">
                  <c:v>-278.21849999999995</c:v>
                </c:pt>
                <c:pt idx="46123">
                  <c:v>-278.2165</c:v>
                </c:pt>
                <c:pt idx="46124">
                  <c:v>-278.21449999999999</c:v>
                </c:pt>
                <c:pt idx="46125">
                  <c:v>-278.21249999999998</c:v>
                </c:pt>
                <c:pt idx="46126">
                  <c:v>-278.21049999999997</c:v>
                </c:pt>
                <c:pt idx="46127">
                  <c:v>-278.20849999999996</c:v>
                </c:pt>
                <c:pt idx="46128">
                  <c:v>-278.20650000000001</c:v>
                </c:pt>
                <c:pt idx="46129">
                  <c:v>-278.2045</c:v>
                </c:pt>
                <c:pt idx="46130">
                  <c:v>-278.20249999999999</c:v>
                </c:pt>
                <c:pt idx="46131">
                  <c:v>-278.20049999999998</c:v>
                </c:pt>
                <c:pt idx="46132">
                  <c:v>-278.19849999999997</c:v>
                </c:pt>
                <c:pt idx="46133">
                  <c:v>-278.19649999999996</c:v>
                </c:pt>
                <c:pt idx="46134">
                  <c:v>-278.19449999999995</c:v>
                </c:pt>
                <c:pt idx="46135">
                  <c:v>-278.1925</c:v>
                </c:pt>
                <c:pt idx="46136">
                  <c:v>-278.19049999999999</c:v>
                </c:pt>
                <c:pt idx="46137">
                  <c:v>-278.18849999999998</c:v>
                </c:pt>
                <c:pt idx="46138">
                  <c:v>-278.18649999999997</c:v>
                </c:pt>
                <c:pt idx="46139">
                  <c:v>-278.18449999999996</c:v>
                </c:pt>
                <c:pt idx="46140">
                  <c:v>-278.1825</c:v>
                </c:pt>
                <c:pt idx="46141">
                  <c:v>-278.18049999999999</c:v>
                </c:pt>
                <c:pt idx="46142">
                  <c:v>-278.17849999999999</c:v>
                </c:pt>
                <c:pt idx="46143">
                  <c:v>-278.17649999999998</c:v>
                </c:pt>
                <c:pt idx="46144">
                  <c:v>-278.17449999999997</c:v>
                </c:pt>
                <c:pt idx="46145">
                  <c:v>-278.17249999999996</c:v>
                </c:pt>
                <c:pt idx="46146">
                  <c:v>-278.17049999999995</c:v>
                </c:pt>
                <c:pt idx="46147">
                  <c:v>-278.16849999999999</c:v>
                </c:pt>
                <c:pt idx="46148">
                  <c:v>-278.16649999999998</c:v>
                </c:pt>
                <c:pt idx="46149">
                  <c:v>-278.16449999999998</c:v>
                </c:pt>
                <c:pt idx="46150">
                  <c:v>-278.16249999999997</c:v>
                </c:pt>
                <c:pt idx="46151">
                  <c:v>-278.16049999999996</c:v>
                </c:pt>
                <c:pt idx="46152">
                  <c:v>-278.1585</c:v>
                </c:pt>
                <c:pt idx="46153">
                  <c:v>-278.15649999999999</c:v>
                </c:pt>
                <c:pt idx="46154">
                  <c:v>-278.15449999999998</c:v>
                </c:pt>
                <c:pt idx="46155">
                  <c:v>-278.15249999999997</c:v>
                </c:pt>
                <c:pt idx="46156">
                  <c:v>-278.15049999999997</c:v>
                </c:pt>
                <c:pt idx="46157">
                  <c:v>-278.14850000000001</c:v>
                </c:pt>
                <c:pt idx="46158">
                  <c:v>-278.14649999999995</c:v>
                </c:pt>
                <c:pt idx="46159">
                  <c:v>-278.14449999999999</c:v>
                </c:pt>
                <c:pt idx="46160">
                  <c:v>-278.14249999999998</c:v>
                </c:pt>
                <c:pt idx="46161">
                  <c:v>-278.14049999999997</c:v>
                </c:pt>
                <c:pt idx="46162">
                  <c:v>-278.13849999999996</c:v>
                </c:pt>
                <c:pt idx="46163">
                  <c:v>-278.13649999999996</c:v>
                </c:pt>
                <c:pt idx="46164">
                  <c:v>-278.1345</c:v>
                </c:pt>
                <c:pt idx="46165">
                  <c:v>-278.13249999999999</c:v>
                </c:pt>
                <c:pt idx="46166">
                  <c:v>-278.13049999999998</c:v>
                </c:pt>
                <c:pt idx="46167">
                  <c:v>-278.12849999999997</c:v>
                </c:pt>
                <c:pt idx="46168">
                  <c:v>-278.12649999999996</c:v>
                </c:pt>
                <c:pt idx="46169">
                  <c:v>-278.12450000000001</c:v>
                </c:pt>
                <c:pt idx="46170">
                  <c:v>-278.12249999999995</c:v>
                </c:pt>
                <c:pt idx="46171">
                  <c:v>-278.12049999999999</c:v>
                </c:pt>
                <c:pt idx="46172">
                  <c:v>-278.11849999999998</c:v>
                </c:pt>
                <c:pt idx="46173">
                  <c:v>-278.11649999999997</c:v>
                </c:pt>
                <c:pt idx="46174">
                  <c:v>-278.11449999999996</c:v>
                </c:pt>
                <c:pt idx="46175">
                  <c:v>-278.11249999999995</c:v>
                </c:pt>
                <c:pt idx="46176">
                  <c:v>-278.1105</c:v>
                </c:pt>
                <c:pt idx="46177">
                  <c:v>-278.10849999999999</c:v>
                </c:pt>
                <c:pt idx="46178">
                  <c:v>-278.10649999999998</c:v>
                </c:pt>
                <c:pt idx="46179">
                  <c:v>-278.10449999999997</c:v>
                </c:pt>
                <c:pt idx="46180">
                  <c:v>-278.10249999999996</c:v>
                </c:pt>
                <c:pt idx="46181">
                  <c:v>-278.10050000000001</c:v>
                </c:pt>
                <c:pt idx="46182">
                  <c:v>-278.09849999999994</c:v>
                </c:pt>
                <c:pt idx="46183">
                  <c:v>-278.09649999999999</c:v>
                </c:pt>
                <c:pt idx="46184">
                  <c:v>-278.09449999999998</c:v>
                </c:pt>
                <c:pt idx="46185">
                  <c:v>-278.09249999999997</c:v>
                </c:pt>
                <c:pt idx="46186">
                  <c:v>-278.09049999999996</c:v>
                </c:pt>
                <c:pt idx="46187">
                  <c:v>-278.08849999999995</c:v>
                </c:pt>
                <c:pt idx="46188">
                  <c:v>-278.0865</c:v>
                </c:pt>
                <c:pt idx="46189">
                  <c:v>-278.08449999999999</c:v>
                </c:pt>
                <c:pt idx="46190">
                  <c:v>-278.08249999999998</c:v>
                </c:pt>
                <c:pt idx="46191">
                  <c:v>-278.08049999999997</c:v>
                </c:pt>
                <c:pt idx="46192">
                  <c:v>-278.07849999999996</c:v>
                </c:pt>
                <c:pt idx="46193">
                  <c:v>-278.07650000000001</c:v>
                </c:pt>
                <c:pt idx="46194">
                  <c:v>-278.07449999999994</c:v>
                </c:pt>
                <c:pt idx="46195">
                  <c:v>-278.07249999999999</c:v>
                </c:pt>
                <c:pt idx="46196">
                  <c:v>-278.07049999999998</c:v>
                </c:pt>
                <c:pt idx="46197">
                  <c:v>-278.06849999999997</c:v>
                </c:pt>
                <c:pt idx="46198">
                  <c:v>-278.06649999999996</c:v>
                </c:pt>
                <c:pt idx="46199">
                  <c:v>-278.06449999999995</c:v>
                </c:pt>
                <c:pt idx="46200">
                  <c:v>-278.0625</c:v>
                </c:pt>
                <c:pt idx="46201">
                  <c:v>-278.06049999999999</c:v>
                </c:pt>
                <c:pt idx="46202">
                  <c:v>-278.05849999999998</c:v>
                </c:pt>
                <c:pt idx="46203">
                  <c:v>-278.05649999999997</c:v>
                </c:pt>
                <c:pt idx="46204">
                  <c:v>-278.05449999999996</c:v>
                </c:pt>
                <c:pt idx="46205">
                  <c:v>-278.05250000000001</c:v>
                </c:pt>
                <c:pt idx="46206">
                  <c:v>-278.05049999999994</c:v>
                </c:pt>
                <c:pt idx="46207">
                  <c:v>-278.04849999999999</c:v>
                </c:pt>
                <c:pt idx="46208">
                  <c:v>-278.04649999999998</c:v>
                </c:pt>
                <c:pt idx="46209">
                  <c:v>-278.04449999999997</c:v>
                </c:pt>
                <c:pt idx="46210">
                  <c:v>-278.04249999999996</c:v>
                </c:pt>
                <c:pt idx="46211">
                  <c:v>-278.04049999999995</c:v>
                </c:pt>
                <c:pt idx="46212">
                  <c:v>-278.0385</c:v>
                </c:pt>
                <c:pt idx="46213">
                  <c:v>-278.03649999999999</c:v>
                </c:pt>
                <c:pt idx="46214">
                  <c:v>-278.03449999999998</c:v>
                </c:pt>
                <c:pt idx="46215">
                  <c:v>-278.03249999999997</c:v>
                </c:pt>
                <c:pt idx="46216">
                  <c:v>-278.03049999999996</c:v>
                </c:pt>
                <c:pt idx="46217">
                  <c:v>-278.02850000000001</c:v>
                </c:pt>
                <c:pt idx="46218">
                  <c:v>-278.02649999999994</c:v>
                </c:pt>
                <c:pt idx="46219">
                  <c:v>-278.02449999999999</c:v>
                </c:pt>
                <c:pt idx="46220">
                  <c:v>-278.02249999999998</c:v>
                </c:pt>
                <c:pt idx="46221">
                  <c:v>-278.02049999999997</c:v>
                </c:pt>
                <c:pt idx="46222">
                  <c:v>-278.01849999999996</c:v>
                </c:pt>
                <c:pt idx="46223">
                  <c:v>-278.01649999999995</c:v>
                </c:pt>
                <c:pt idx="46224">
                  <c:v>-278.0145</c:v>
                </c:pt>
                <c:pt idx="46225">
                  <c:v>-278.01249999999999</c:v>
                </c:pt>
                <c:pt idx="46226">
                  <c:v>-278.01049999999998</c:v>
                </c:pt>
                <c:pt idx="46227">
                  <c:v>-278.00849999999997</c:v>
                </c:pt>
                <c:pt idx="46228">
                  <c:v>-278.00649999999996</c:v>
                </c:pt>
                <c:pt idx="46229">
                  <c:v>-278.00450000000001</c:v>
                </c:pt>
                <c:pt idx="46230">
                  <c:v>-278.0025</c:v>
                </c:pt>
                <c:pt idx="46231">
                  <c:v>-278.00049999999999</c:v>
                </c:pt>
                <c:pt idx="46232">
                  <c:v>-277.99849999999998</c:v>
                </c:pt>
                <c:pt idx="46233">
                  <c:v>-277.99649999999997</c:v>
                </c:pt>
                <c:pt idx="46234">
                  <c:v>-277.99449999999996</c:v>
                </c:pt>
                <c:pt idx="46235">
                  <c:v>-277.99249999999995</c:v>
                </c:pt>
                <c:pt idx="46236">
                  <c:v>-277.9905</c:v>
                </c:pt>
                <c:pt idx="46237">
                  <c:v>-277.98849999999999</c:v>
                </c:pt>
                <c:pt idx="46238">
                  <c:v>-277.98649999999998</c:v>
                </c:pt>
                <c:pt idx="46239">
                  <c:v>-277.98449999999997</c:v>
                </c:pt>
                <c:pt idx="46240">
                  <c:v>-277.98249999999996</c:v>
                </c:pt>
                <c:pt idx="46241">
                  <c:v>-277.98050000000001</c:v>
                </c:pt>
                <c:pt idx="46242">
                  <c:v>-277.9785</c:v>
                </c:pt>
                <c:pt idx="46243">
                  <c:v>-277.97649999999999</c:v>
                </c:pt>
                <c:pt idx="46244">
                  <c:v>-277.97449999999998</c:v>
                </c:pt>
                <c:pt idx="46245">
                  <c:v>-277.97249999999997</c:v>
                </c:pt>
                <c:pt idx="46246">
                  <c:v>-277.97049999999996</c:v>
                </c:pt>
                <c:pt idx="46247">
                  <c:v>-277.96849999999995</c:v>
                </c:pt>
                <c:pt idx="46248">
                  <c:v>-277.9665</c:v>
                </c:pt>
                <c:pt idx="46249">
                  <c:v>-277.96449999999999</c:v>
                </c:pt>
                <c:pt idx="46250">
                  <c:v>-277.96249999999998</c:v>
                </c:pt>
                <c:pt idx="46251">
                  <c:v>-277.96049999999997</c:v>
                </c:pt>
                <c:pt idx="46252">
                  <c:v>-277.95849999999996</c:v>
                </c:pt>
                <c:pt idx="46253">
                  <c:v>-277.95650000000001</c:v>
                </c:pt>
                <c:pt idx="46254">
                  <c:v>-277.9545</c:v>
                </c:pt>
                <c:pt idx="46255">
                  <c:v>-277.95249999999999</c:v>
                </c:pt>
                <c:pt idx="46256">
                  <c:v>-277.95049999999998</c:v>
                </c:pt>
                <c:pt idx="46257">
                  <c:v>-277.94849999999997</c:v>
                </c:pt>
                <c:pt idx="46258">
                  <c:v>-277.94649999999996</c:v>
                </c:pt>
                <c:pt idx="46259">
                  <c:v>-277.94449999999995</c:v>
                </c:pt>
                <c:pt idx="46260">
                  <c:v>-277.9425</c:v>
                </c:pt>
                <c:pt idx="46261">
                  <c:v>-277.94049999999999</c:v>
                </c:pt>
                <c:pt idx="46262">
                  <c:v>-277.93849999999998</c:v>
                </c:pt>
                <c:pt idx="46263">
                  <c:v>-277.93649999999997</c:v>
                </c:pt>
                <c:pt idx="46264">
                  <c:v>-277.93449999999996</c:v>
                </c:pt>
                <c:pt idx="46265">
                  <c:v>-277.9325</c:v>
                </c:pt>
                <c:pt idx="46266">
                  <c:v>-277.93049999999999</c:v>
                </c:pt>
                <c:pt idx="46267">
                  <c:v>-277.92849999999999</c:v>
                </c:pt>
                <c:pt idx="46268">
                  <c:v>-277.92649999999998</c:v>
                </c:pt>
                <c:pt idx="46269">
                  <c:v>-277.92449999999997</c:v>
                </c:pt>
                <c:pt idx="46270">
                  <c:v>-277.92249999999996</c:v>
                </c:pt>
                <c:pt idx="46271">
                  <c:v>-277.92049999999995</c:v>
                </c:pt>
                <c:pt idx="46272">
                  <c:v>-277.91849999999999</c:v>
                </c:pt>
                <c:pt idx="46273">
                  <c:v>-277.91649999999998</c:v>
                </c:pt>
                <c:pt idx="46274">
                  <c:v>-277.91449999999998</c:v>
                </c:pt>
                <c:pt idx="46275">
                  <c:v>-277.91249999999997</c:v>
                </c:pt>
                <c:pt idx="46276">
                  <c:v>-277.91049999999996</c:v>
                </c:pt>
                <c:pt idx="46277">
                  <c:v>-277.9085</c:v>
                </c:pt>
                <c:pt idx="46278">
                  <c:v>-277.90649999999999</c:v>
                </c:pt>
                <c:pt idx="46279">
                  <c:v>-277.90449999999998</c:v>
                </c:pt>
                <c:pt idx="46280">
                  <c:v>-277.90249999999997</c:v>
                </c:pt>
                <c:pt idx="46281">
                  <c:v>-277.90049999999997</c:v>
                </c:pt>
                <c:pt idx="46282">
                  <c:v>-277.89850000000001</c:v>
                </c:pt>
                <c:pt idx="46283">
                  <c:v>-277.89649999999995</c:v>
                </c:pt>
                <c:pt idx="46284">
                  <c:v>-277.89449999999999</c:v>
                </c:pt>
                <c:pt idx="46285">
                  <c:v>-277.89249999999998</c:v>
                </c:pt>
                <c:pt idx="46286">
                  <c:v>-277.89049999999997</c:v>
                </c:pt>
                <c:pt idx="46287">
                  <c:v>-277.88849999999996</c:v>
                </c:pt>
                <c:pt idx="46288">
                  <c:v>-277.88649999999996</c:v>
                </c:pt>
                <c:pt idx="46289">
                  <c:v>-277.8845</c:v>
                </c:pt>
                <c:pt idx="46290">
                  <c:v>-277.88249999999999</c:v>
                </c:pt>
                <c:pt idx="46291">
                  <c:v>-277.88049999999998</c:v>
                </c:pt>
                <c:pt idx="46292">
                  <c:v>-277.87849999999997</c:v>
                </c:pt>
                <c:pt idx="46293">
                  <c:v>-277.87649999999996</c:v>
                </c:pt>
                <c:pt idx="46294">
                  <c:v>-277.87450000000001</c:v>
                </c:pt>
                <c:pt idx="46295">
                  <c:v>-277.87249999999995</c:v>
                </c:pt>
                <c:pt idx="46296">
                  <c:v>-277.87049999999999</c:v>
                </c:pt>
                <c:pt idx="46297">
                  <c:v>-277.86849999999998</c:v>
                </c:pt>
                <c:pt idx="46298">
                  <c:v>-277.86649999999997</c:v>
                </c:pt>
                <c:pt idx="46299">
                  <c:v>-277.86449999999996</c:v>
                </c:pt>
                <c:pt idx="46300">
                  <c:v>-277.86249999999995</c:v>
                </c:pt>
                <c:pt idx="46301">
                  <c:v>-277.8605</c:v>
                </c:pt>
                <c:pt idx="46302">
                  <c:v>-277.85849999999999</c:v>
                </c:pt>
                <c:pt idx="46303">
                  <c:v>-277.85649999999998</c:v>
                </c:pt>
                <c:pt idx="46304">
                  <c:v>-277.85449999999997</c:v>
                </c:pt>
                <c:pt idx="46305">
                  <c:v>-277.85249999999996</c:v>
                </c:pt>
                <c:pt idx="46306">
                  <c:v>-277.85050000000001</c:v>
                </c:pt>
                <c:pt idx="46307">
                  <c:v>-277.84849999999994</c:v>
                </c:pt>
                <c:pt idx="46308">
                  <c:v>-277.84649999999999</c:v>
                </c:pt>
                <c:pt idx="46309">
                  <c:v>-277.84449999999998</c:v>
                </c:pt>
                <c:pt idx="46310">
                  <c:v>-277.84249999999997</c:v>
                </c:pt>
                <c:pt idx="46311">
                  <c:v>-277.84049999999996</c:v>
                </c:pt>
                <c:pt idx="46312">
                  <c:v>-277.83849999999995</c:v>
                </c:pt>
                <c:pt idx="46313">
                  <c:v>-277.8365</c:v>
                </c:pt>
                <c:pt idx="46314">
                  <c:v>-277.83449999999999</c:v>
                </c:pt>
                <c:pt idx="46315">
                  <c:v>-277.83249999999998</c:v>
                </c:pt>
                <c:pt idx="46316">
                  <c:v>-277.83049999999997</c:v>
                </c:pt>
                <c:pt idx="46317">
                  <c:v>-277.82849999999996</c:v>
                </c:pt>
                <c:pt idx="46318">
                  <c:v>-277.82650000000001</c:v>
                </c:pt>
                <c:pt idx="46319">
                  <c:v>-277.82449999999994</c:v>
                </c:pt>
                <c:pt idx="46320">
                  <c:v>-277.82249999999999</c:v>
                </c:pt>
                <c:pt idx="46321">
                  <c:v>-277.82049999999998</c:v>
                </c:pt>
                <c:pt idx="46322">
                  <c:v>-277.81849999999997</c:v>
                </c:pt>
                <c:pt idx="46323">
                  <c:v>-277.81649999999996</c:v>
                </c:pt>
                <c:pt idx="46324">
                  <c:v>-277.81449999999995</c:v>
                </c:pt>
                <c:pt idx="46325">
                  <c:v>-277.8125</c:v>
                </c:pt>
                <c:pt idx="46326">
                  <c:v>-277.81049999999999</c:v>
                </c:pt>
                <c:pt idx="46327">
                  <c:v>-277.80849999999998</c:v>
                </c:pt>
                <c:pt idx="46328">
                  <c:v>-277.80649999999997</c:v>
                </c:pt>
                <c:pt idx="46329">
                  <c:v>-277.80449999999996</c:v>
                </c:pt>
                <c:pt idx="46330">
                  <c:v>-277.80250000000001</c:v>
                </c:pt>
                <c:pt idx="46331">
                  <c:v>-277.80049999999994</c:v>
                </c:pt>
                <c:pt idx="46332">
                  <c:v>-277.79849999999999</c:v>
                </c:pt>
                <c:pt idx="46333">
                  <c:v>-277.79649999999998</c:v>
                </c:pt>
                <c:pt idx="46334">
                  <c:v>-277.79449999999997</c:v>
                </c:pt>
                <c:pt idx="46335">
                  <c:v>-277.79249999999996</c:v>
                </c:pt>
                <c:pt idx="46336">
                  <c:v>-277.79049999999995</c:v>
                </c:pt>
                <c:pt idx="46337">
                  <c:v>-277.7885</c:v>
                </c:pt>
                <c:pt idx="46338">
                  <c:v>-277.78649999999999</c:v>
                </c:pt>
                <c:pt idx="46339">
                  <c:v>-277.78449999999998</c:v>
                </c:pt>
                <c:pt idx="46340">
                  <c:v>-277.78249999999997</c:v>
                </c:pt>
                <c:pt idx="46341">
                  <c:v>-277.78049999999996</c:v>
                </c:pt>
                <c:pt idx="46342">
                  <c:v>-277.77850000000001</c:v>
                </c:pt>
                <c:pt idx="46343">
                  <c:v>-277.77649999999994</c:v>
                </c:pt>
                <c:pt idx="46344">
                  <c:v>-277.77449999999999</c:v>
                </c:pt>
                <c:pt idx="46345">
                  <c:v>-277.77249999999998</c:v>
                </c:pt>
                <c:pt idx="46346">
                  <c:v>-277.77049999999997</c:v>
                </c:pt>
                <c:pt idx="46347">
                  <c:v>-277.76849999999996</c:v>
                </c:pt>
                <c:pt idx="46348">
                  <c:v>-277.76649999999995</c:v>
                </c:pt>
                <c:pt idx="46349">
                  <c:v>-277.7645</c:v>
                </c:pt>
                <c:pt idx="46350">
                  <c:v>-277.76249999999999</c:v>
                </c:pt>
                <c:pt idx="46351">
                  <c:v>-277.76049999999998</c:v>
                </c:pt>
                <c:pt idx="46352">
                  <c:v>-277.75849999999997</c:v>
                </c:pt>
                <c:pt idx="46353">
                  <c:v>-277.75649999999996</c:v>
                </c:pt>
                <c:pt idx="46354">
                  <c:v>-277.75450000000001</c:v>
                </c:pt>
                <c:pt idx="46355">
                  <c:v>-277.7525</c:v>
                </c:pt>
                <c:pt idx="46356">
                  <c:v>-277.75049999999999</c:v>
                </c:pt>
                <c:pt idx="46357">
                  <c:v>-277.74849999999998</c:v>
                </c:pt>
                <c:pt idx="46358">
                  <c:v>-277.74649999999997</c:v>
                </c:pt>
                <c:pt idx="46359">
                  <c:v>-277.74449999999996</c:v>
                </c:pt>
                <c:pt idx="46360">
                  <c:v>-277.74249999999995</c:v>
                </c:pt>
                <c:pt idx="46361">
                  <c:v>-277.7405</c:v>
                </c:pt>
                <c:pt idx="46362">
                  <c:v>-277.73849999999999</c:v>
                </c:pt>
                <c:pt idx="46363">
                  <c:v>-277.73649999999998</c:v>
                </c:pt>
                <c:pt idx="46364">
                  <c:v>-277.73449999999997</c:v>
                </c:pt>
                <c:pt idx="46365">
                  <c:v>-277.73249999999996</c:v>
                </c:pt>
                <c:pt idx="46366">
                  <c:v>-277.73050000000001</c:v>
                </c:pt>
                <c:pt idx="46367">
                  <c:v>-277.7285</c:v>
                </c:pt>
                <c:pt idx="46368">
                  <c:v>-277.72649999999999</c:v>
                </c:pt>
                <c:pt idx="46369">
                  <c:v>-277.72449999999998</c:v>
                </c:pt>
                <c:pt idx="46370">
                  <c:v>-277.72249999999997</c:v>
                </c:pt>
                <c:pt idx="46371">
                  <c:v>-277.72049999999996</c:v>
                </c:pt>
                <c:pt idx="46372">
                  <c:v>-277.71849999999995</c:v>
                </c:pt>
                <c:pt idx="46373">
                  <c:v>-277.7165</c:v>
                </c:pt>
                <c:pt idx="46374">
                  <c:v>-277.71449999999999</c:v>
                </c:pt>
                <c:pt idx="46375">
                  <c:v>-277.71249999999998</c:v>
                </c:pt>
                <c:pt idx="46376">
                  <c:v>-277.71049999999997</c:v>
                </c:pt>
                <c:pt idx="46377">
                  <c:v>-277.70849999999996</c:v>
                </c:pt>
                <c:pt idx="46378">
                  <c:v>-277.70650000000001</c:v>
                </c:pt>
                <c:pt idx="46379">
                  <c:v>-277.7045</c:v>
                </c:pt>
                <c:pt idx="46380">
                  <c:v>-277.70249999999999</c:v>
                </c:pt>
                <c:pt idx="46381">
                  <c:v>-277.70049999999998</c:v>
                </c:pt>
                <c:pt idx="46382">
                  <c:v>-277.69849999999997</c:v>
                </c:pt>
                <c:pt idx="46383">
                  <c:v>-277.69649999999996</c:v>
                </c:pt>
                <c:pt idx="46384">
                  <c:v>-277.69449999999995</c:v>
                </c:pt>
                <c:pt idx="46385">
                  <c:v>-277.6925</c:v>
                </c:pt>
                <c:pt idx="46386">
                  <c:v>-277.69049999999999</c:v>
                </c:pt>
                <c:pt idx="46387">
                  <c:v>-277.68849999999998</c:v>
                </c:pt>
                <c:pt idx="46388">
                  <c:v>-277.68649999999997</c:v>
                </c:pt>
                <c:pt idx="46389">
                  <c:v>-277.68449999999996</c:v>
                </c:pt>
                <c:pt idx="46390">
                  <c:v>-277.6825</c:v>
                </c:pt>
                <c:pt idx="46391">
                  <c:v>-277.68049999999999</c:v>
                </c:pt>
                <c:pt idx="46392">
                  <c:v>-277.67849999999999</c:v>
                </c:pt>
                <c:pt idx="46393">
                  <c:v>-277.67649999999998</c:v>
                </c:pt>
                <c:pt idx="46394">
                  <c:v>-277.67449999999997</c:v>
                </c:pt>
                <c:pt idx="46395">
                  <c:v>-277.67249999999996</c:v>
                </c:pt>
                <c:pt idx="46396">
                  <c:v>-277.67049999999995</c:v>
                </c:pt>
                <c:pt idx="46397">
                  <c:v>-277.66849999999999</c:v>
                </c:pt>
                <c:pt idx="46398">
                  <c:v>-277.66649999999998</c:v>
                </c:pt>
                <c:pt idx="46399">
                  <c:v>-277.66449999999998</c:v>
                </c:pt>
                <c:pt idx="46400">
                  <c:v>-277.66249999999997</c:v>
                </c:pt>
                <c:pt idx="46401">
                  <c:v>-277.66049999999996</c:v>
                </c:pt>
                <c:pt idx="46402">
                  <c:v>-277.6585</c:v>
                </c:pt>
                <c:pt idx="46403">
                  <c:v>-277.65649999999999</c:v>
                </c:pt>
                <c:pt idx="46404">
                  <c:v>-277.65449999999998</c:v>
                </c:pt>
                <c:pt idx="46405">
                  <c:v>-277.65249999999997</c:v>
                </c:pt>
                <c:pt idx="46406">
                  <c:v>-277.65049999999997</c:v>
                </c:pt>
                <c:pt idx="46407">
                  <c:v>-277.64850000000001</c:v>
                </c:pt>
                <c:pt idx="46408">
                  <c:v>-277.64649999999995</c:v>
                </c:pt>
                <c:pt idx="46409">
                  <c:v>-277.64449999999999</c:v>
                </c:pt>
                <c:pt idx="46410">
                  <c:v>-277.64249999999998</c:v>
                </c:pt>
                <c:pt idx="46411">
                  <c:v>-277.64049999999997</c:v>
                </c:pt>
                <c:pt idx="46412">
                  <c:v>-277.63849999999996</c:v>
                </c:pt>
                <c:pt idx="46413">
                  <c:v>-277.63649999999996</c:v>
                </c:pt>
                <c:pt idx="46414">
                  <c:v>-277.6345</c:v>
                </c:pt>
                <c:pt idx="46415">
                  <c:v>-277.63249999999999</c:v>
                </c:pt>
                <c:pt idx="46416">
                  <c:v>-277.63049999999998</c:v>
                </c:pt>
                <c:pt idx="46417">
                  <c:v>-277.62849999999997</c:v>
                </c:pt>
                <c:pt idx="46418">
                  <c:v>-277.62649999999996</c:v>
                </c:pt>
                <c:pt idx="46419">
                  <c:v>-277.62450000000001</c:v>
                </c:pt>
                <c:pt idx="46420">
                  <c:v>-277.62249999999995</c:v>
                </c:pt>
                <c:pt idx="46421">
                  <c:v>-277.62049999999999</c:v>
                </c:pt>
                <c:pt idx="46422">
                  <c:v>-277.61849999999998</c:v>
                </c:pt>
                <c:pt idx="46423">
                  <c:v>-277.61649999999997</c:v>
                </c:pt>
                <c:pt idx="46424">
                  <c:v>-277.61449999999996</c:v>
                </c:pt>
                <c:pt idx="46425">
                  <c:v>-277.61249999999995</c:v>
                </c:pt>
                <c:pt idx="46426">
                  <c:v>-277.6105</c:v>
                </c:pt>
                <c:pt idx="46427">
                  <c:v>-277.60849999999999</c:v>
                </c:pt>
                <c:pt idx="46428">
                  <c:v>-277.60649999999998</c:v>
                </c:pt>
                <c:pt idx="46429">
                  <c:v>-277.60449999999997</c:v>
                </c:pt>
                <c:pt idx="46430">
                  <c:v>-277.60249999999996</c:v>
                </c:pt>
                <c:pt idx="46431">
                  <c:v>-277.60050000000001</c:v>
                </c:pt>
                <c:pt idx="46432">
                  <c:v>-277.59849999999994</c:v>
                </c:pt>
                <c:pt idx="46433">
                  <c:v>-277.59649999999999</c:v>
                </c:pt>
                <c:pt idx="46434">
                  <c:v>-277.59449999999998</c:v>
                </c:pt>
                <c:pt idx="46435">
                  <c:v>-277.59249999999997</c:v>
                </c:pt>
                <c:pt idx="46436">
                  <c:v>-277.59049999999996</c:v>
                </c:pt>
                <c:pt idx="46437">
                  <c:v>-277.58849999999995</c:v>
                </c:pt>
                <c:pt idx="46438">
                  <c:v>-277.5865</c:v>
                </c:pt>
                <c:pt idx="46439">
                  <c:v>-277.58449999999999</c:v>
                </c:pt>
                <c:pt idx="46440">
                  <c:v>-277.58249999999998</c:v>
                </c:pt>
                <c:pt idx="46441">
                  <c:v>-277.58049999999997</c:v>
                </c:pt>
                <c:pt idx="46442">
                  <c:v>-277.57849999999996</c:v>
                </c:pt>
                <c:pt idx="46443">
                  <c:v>-277.57650000000001</c:v>
                </c:pt>
                <c:pt idx="46444">
                  <c:v>-277.57449999999994</c:v>
                </c:pt>
                <c:pt idx="46445">
                  <c:v>-277.57249999999999</c:v>
                </c:pt>
                <c:pt idx="46446">
                  <c:v>-277.57049999999998</c:v>
                </c:pt>
                <c:pt idx="46447">
                  <c:v>-277.56849999999997</c:v>
                </c:pt>
                <c:pt idx="46448">
                  <c:v>-277.56649999999996</c:v>
                </c:pt>
                <c:pt idx="46449">
                  <c:v>-277.56449999999995</c:v>
                </c:pt>
                <c:pt idx="46450">
                  <c:v>-277.5625</c:v>
                </c:pt>
                <c:pt idx="46451">
                  <c:v>-277.56049999999999</c:v>
                </c:pt>
                <c:pt idx="46452">
                  <c:v>-277.55849999999998</c:v>
                </c:pt>
                <c:pt idx="46453">
                  <c:v>-277.55649999999997</c:v>
                </c:pt>
                <c:pt idx="46454">
                  <c:v>-277.55449999999996</c:v>
                </c:pt>
                <c:pt idx="46455">
                  <c:v>-277.55250000000001</c:v>
                </c:pt>
                <c:pt idx="46456">
                  <c:v>-277.55049999999994</c:v>
                </c:pt>
                <c:pt idx="46457">
                  <c:v>-277.54849999999999</c:v>
                </c:pt>
                <c:pt idx="46458">
                  <c:v>-277.54649999999998</c:v>
                </c:pt>
                <c:pt idx="46459">
                  <c:v>-277.54449999999997</c:v>
                </c:pt>
                <c:pt idx="46460">
                  <c:v>-277.54249999999996</c:v>
                </c:pt>
                <c:pt idx="46461">
                  <c:v>-277.54049999999995</c:v>
                </c:pt>
                <c:pt idx="46462">
                  <c:v>-277.5385</c:v>
                </c:pt>
                <c:pt idx="46463">
                  <c:v>-277.53649999999999</c:v>
                </c:pt>
                <c:pt idx="46464">
                  <c:v>-277.53449999999998</c:v>
                </c:pt>
                <c:pt idx="46465">
                  <c:v>-277.53249999999997</c:v>
                </c:pt>
                <c:pt idx="46466">
                  <c:v>-277.53049999999996</c:v>
                </c:pt>
                <c:pt idx="46467">
                  <c:v>-277.52850000000001</c:v>
                </c:pt>
                <c:pt idx="46468">
                  <c:v>-277.52649999999994</c:v>
                </c:pt>
                <c:pt idx="46469">
                  <c:v>-277.52449999999999</c:v>
                </c:pt>
                <c:pt idx="46470">
                  <c:v>-277.52249999999998</c:v>
                </c:pt>
                <c:pt idx="46471">
                  <c:v>-277.52049999999997</c:v>
                </c:pt>
                <c:pt idx="46472">
                  <c:v>-277.51849999999996</c:v>
                </c:pt>
                <c:pt idx="46473">
                  <c:v>-277.51649999999995</c:v>
                </c:pt>
                <c:pt idx="46474">
                  <c:v>-277.5145</c:v>
                </c:pt>
                <c:pt idx="46475">
                  <c:v>-277.51249999999999</c:v>
                </c:pt>
                <c:pt idx="46476">
                  <c:v>-277.51049999999998</c:v>
                </c:pt>
                <c:pt idx="46477">
                  <c:v>-277.50849999999997</c:v>
                </c:pt>
                <c:pt idx="46478">
                  <c:v>-277.50649999999996</c:v>
                </c:pt>
                <c:pt idx="46479">
                  <c:v>-277.50450000000001</c:v>
                </c:pt>
                <c:pt idx="46480">
                  <c:v>-277.5025</c:v>
                </c:pt>
                <c:pt idx="46481">
                  <c:v>-277.50049999999999</c:v>
                </c:pt>
                <c:pt idx="46482">
                  <c:v>-277.49849999999998</c:v>
                </c:pt>
                <c:pt idx="46483">
                  <c:v>-277.49649999999997</c:v>
                </c:pt>
                <c:pt idx="46484">
                  <c:v>-277.49449999999996</c:v>
                </c:pt>
                <c:pt idx="46485">
                  <c:v>-277.49249999999995</c:v>
                </c:pt>
                <c:pt idx="46486">
                  <c:v>-277.4905</c:v>
                </c:pt>
                <c:pt idx="46487">
                  <c:v>-277.48849999999999</c:v>
                </c:pt>
                <c:pt idx="46488">
                  <c:v>-277.48649999999998</c:v>
                </c:pt>
                <c:pt idx="46489">
                  <c:v>-277.48449999999997</c:v>
                </c:pt>
                <c:pt idx="46490">
                  <c:v>-277.48249999999996</c:v>
                </c:pt>
                <c:pt idx="46491">
                  <c:v>-277.48050000000001</c:v>
                </c:pt>
                <c:pt idx="46492">
                  <c:v>-277.4785</c:v>
                </c:pt>
                <c:pt idx="46493">
                  <c:v>-277.47649999999999</c:v>
                </c:pt>
                <c:pt idx="46494">
                  <c:v>-277.47449999999998</c:v>
                </c:pt>
                <c:pt idx="46495">
                  <c:v>-277.47249999999997</c:v>
                </c:pt>
                <c:pt idx="46496">
                  <c:v>-277.47049999999996</c:v>
                </c:pt>
                <c:pt idx="46497">
                  <c:v>-277.46849999999995</c:v>
                </c:pt>
                <c:pt idx="46498">
                  <c:v>-277.4665</c:v>
                </c:pt>
                <c:pt idx="46499">
                  <c:v>-277.46449999999999</c:v>
                </c:pt>
                <c:pt idx="46500">
                  <c:v>-277.46249999999998</c:v>
                </c:pt>
                <c:pt idx="46501">
                  <c:v>-277.46049999999997</c:v>
                </c:pt>
                <c:pt idx="46502">
                  <c:v>-277.45849999999996</c:v>
                </c:pt>
                <c:pt idx="46503">
                  <c:v>-277.45650000000001</c:v>
                </c:pt>
                <c:pt idx="46504">
                  <c:v>-277.4545</c:v>
                </c:pt>
                <c:pt idx="46505">
                  <c:v>-277.45249999999999</c:v>
                </c:pt>
                <c:pt idx="46506">
                  <c:v>-277.45049999999998</c:v>
                </c:pt>
                <c:pt idx="46507">
                  <c:v>-277.44849999999997</c:v>
                </c:pt>
                <c:pt idx="46508">
                  <c:v>-277.44649999999996</c:v>
                </c:pt>
                <c:pt idx="46509">
                  <c:v>-277.44449999999995</c:v>
                </c:pt>
                <c:pt idx="46510">
                  <c:v>-277.4425</c:v>
                </c:pt>
                <c:pt idx="46511">
                  <c:v>-277.44049999999999</c:v>
                </c:pt>
                <c:pt idx="46512">
                  <c:v>-277.43849999999998</c:v>
                </c:pt>
                <c:pt idx="46513">
                  <c:v>-277.43649999999997</c:v>
                </c:pt>
                <c:pt idx="46514">
                  <c:v>-277.43449999999996</c:v>
                </c:pt>
                <c:pt idx="46515">
                  <c:v>-277.4325</c:v>
                </c:pt>
                <c:pt idx="46516">
                  <c:v>-277.43049999999999</c:v>
                </c:pt>
                <c:pt idx="46517">
                  <c:v>-277.42849999999999</c:v>
                </c:pt>
                <c:pt idx="46518">
                  <c:v>-277.42649999999998</c:v>
                </c:pt>
                <c:pt idx="46519">
                  <c:v>-277.42449999999997</c:v>
                </c:pt>
                <c:pt idx="46520">
                  <c:v>-277.42249999999996</c:v>
                </c:pt>
                <c:pt idx="46521">
                  <c:v>-277.42049999999995</c:v>
                </c:pt>
                <c:pt idx="46522">
                  <c:v>-277.41849999999999</c:v>
                </c:pt>
                <c:pt idx="46523">
                  <c:v>-277.41649999999998</c:v>
                </c:pt>
                <c:pt idx="46524">
                  <c:v>-277.41449999999998</c:v>
                </c:pt>
                <c:pt idx="46525">
                  <c:v>-277.41249999999997</c:v>
                </c:pt>
                <c:pt idx="46526">
                  <c:v>-277.41049999999996</c:v>
                </c:pt>
                <c:pt idx="46527">
                  <c:v>-277.4085</c:v>
                </c:pt>
                <c:pt idx="46528">
                  <c:v>-277.40649999999999</c:v>
                </c:pt>
                <c:pt idx="46529">
                  <c:v>-277.40449999999998</c:v>
                </c:pt>
                <c:pt idx="46530">
                  <c:v>-277.40249999999997</c:v>
                </c:pt>
                <c:pt idx="46531">
                  <c:v>-277.40049999999997</c:v>
                </c:pt>
                <c:pt idx="46532">
                  <c:v>-277.39850000000001</c:v>
                </c:pt>
                <c:pt idx="46533">
                  <c:v>-277.39649999999995</c:v>
                </c:pt>
                <c:pt idx="46534">
                  <c:v>-277.39449999999999</c:v>
                </c:pt>
                <c:pt idx="46535">
                  <c:v>-277.39249999999998</c:v>
                </c:pt>
                <c:pt idx="46536">
                  <c:v>-277.39049999999997</c:v>
                </c:pt>
                <c:pt idx="46537">
                  <c:v>-277.38849999999996</c:v>
                </c:pt>
                <c:pt idx="46538">
                  <c:v>-277.38649999999996</c:v>
                </c:pt>
                <c:pt idx="46539">
                  <c:v>-277.3845</c:v>
                </c:pt>
                <c:pt idx="46540">
                  <c:v>-277.38249999999999</c:v>
                </c:pt>
                <c:pt idx="46541">
                  <c:v>-277.38049999999998</c:v>
                </c:pt>
                <c:pt idx="46542">
                  <c:v>-277.37849999999997</c:v>
                </c:pt>
                <c:pt idx="46543">
                  <c:v>-277.37649999999996</c:v>
                </c:pt>
                <c:pt idx="46544">
                  <c:v>-277.37450000000001</c:v>
                </c:pt>
                <c:pt idx="46545">
                  <c:v>-277.37249999999995</c:v>
                </c:pt>
                <c:pt idx="46546">
                  <c:v>-277.37049999999999</c:v>
                </c:pt>
                <c:pt idx="46547">
                  <c:v>-277.36849999999998</c:v>
                </c:pt>
                <c:pt idx="46548">
                  <c:v>-277.36649999999997</c:v>
                </c:pt>
                <c:pt idx="46549">
                  <c:v>-277.36449999999996</c:v>
                </c:pt>
                <c:pt idx="46550">
                  <c:v>-277.36249999999995</c:v>
                </c:pt>
                <c:pt idx="46551">
                  <c:v>-277.3605</c:v>
                </c:pt>
                <c:pt idx="46552">
                  <c:v>-277.35849999999999</c:v>
                </c:pt>
                <c:pt idx="46553">
                  <c:v>-277.35649999999998</c:v>
                </c:pt>
                <c:pt idx="46554">
                  <c:v>-277.35449999999997</c:v>
                </c:pt>
                <c:pt idx="46555">
                  <c:v>-277.35249999999996</c:v>
                </c:pt>
                <c:pt idx="46556">
                  <c:v>-277.35050000000001</c:v>
                </c:pt>
                <c:pt idx="46557">
                  <c:v>-277.34849999999994</c:v>
                </c:pt>
                <c:pt idx="46558">
                  <c:v>-277.34649999999999</c:v>
                </c:pt>
                <c:pt idx="46559">
                  <c:v>-277.34449999999998</c:v>
                </c:pt>
                <c:pt idx="46560">
                  <c:v>-277.34249999999997</c:v>
                </c:pt>
                <c:pt idx="46561">
                  <c:v>-277.34049999999996</c:v>
                </c:pt>
                <c:pt idx="46562">
                  <c:v>-277.33849999999995</c:v>
                </c:pt>
                <c:pt idx="46563">
                  <c:v>-277.3365</c:v>
                </c:pt>
                <c:pt idx="46564">
                  <c:v>-277.33449999999999</c:v>
                </c:pt>
                <c:pt idx="46565">
                  <c:v>-277.33249999999998</c:v>
                </c:pt>
                <c:pt idx="46566">
                  <c:v>-277.33049999999997</c:v>
                </c:pt>
                <c:pt idx="46567">
                  <c:v>-277.32849999999996</c:v>
                </c:pt>
                <c:pt idx="46568">
                  <c:v>-277.32650000000001</c:v>
                </c:pt>
                <c:pt idx="46569">
                  <c:v>-277.32449999999994</c:v>
                </c:pt>
                <c:pt idx="46570">
                  <c:v>-277.32249999999999</c:v>
                </c:pt>
                <c:pt idx="46571">
                  <c:v>-277.32049999999998</c:v>
                </c:pt>
                <c:pt idx="46572">
                  <c:v>-277.31849999999997</c:v>
                </c:pt>
                <c:pt idx="46573">
                  <c:v>-277.31649999999996</c:v>
                </c:pt>
                <c:pt idx="46574">
                  <c:v>-277.31449999999995</c:v>
                </c:pt>
                <c:pt idx="46575">
                  <c:v>-277.3125</c:v>
                </c:pt>
                <c:pt idx="46576">
                  <c:v>-277.31049999999999</c:v>
                </c:pt>
                <c:pt idx="46577">
                  <c:v>-277.30849999999998</c:v>
                </c:pt>
                <c:pt idx="46578">
                  <c:v>-277.30649999999997</c:v>
                </c:pt>
                <c:pt idx="46579">
                  <c:v>-277.30449999999996</c:v>
                </c:pt>
                <c:pt idx="46580">
                  <c:v>-277.30250000000001</c:v>
                </c:pt>
                <c:pt idx="46581">
                  <c:v>-277.30049999999994</c:v>
                </c:pt>
                <c:pt idx="46582">
                  <c:v>-277.29849999999999</c:v>
                </c:pt>
                <c:pt idx="46583">
                  <c:v>-277.29649999999998</c:v>
                </c:pt>
                <c:pt idx="46584">
                  <c:v>-277.29449999999997</c:v>
                </c:pt>
                <c:pt idx="46585">
                  <c:v>-277.29249999999996</c:v>
                </c:pt>
                <c:pt idx="46586">
                  <c:v>-277.29049999999995</c:v>
                </c:pt>
                <c:pt idx="46587">
                  <c:v>-277.2885</c:v>
                </c:pt>
                <c:pt idx="46588">
                  <c:v>-277.28649999999999</c:v>
                </c:pt>
                <c:pt idx="46589">
                  <c:v>-277.28449999999998</c:v>
                </c:pt>
                <c:pt idx="46590">
                  <c:v>-277.28249999999997</c:v>
                </c:pt>
                <c:pt idx="46591">
                  <c:v>-277.28049999999996</c:v>
                </c:pt>
                <c:pt idx="46592">
                  <c:v>-277.27850000000001</c:v>
                </c:pt>
                <c:pt idx="46593">
                  <c:v>-277.27649999999994</c:v>
                </c:pt>
                <c:pt idx="46594">
                  <c:v>-277.27449999999999</c:v>
                </c:pt>
                <c:pt idx="46595">
                  <c:v>-277.27249999999998</c:v>
                </c:pt>
                <c:pt idx="46596">
                  <c:v>-277.27049999999997</c:v>
                </c:pt>
                <c:pt idx="46597">
                  <c:v>-277.26849999999996</c:v>
                </c:pt>
                <c:pt idx="46598">
                  <c:v>-277.26649999999995</c:v>
                </c:pt>
                <c:pt idx="46599">
                  <c:v>-277.2645</c:v>
                </c:pt>
                <c:pt idx="46600">
                  <c:v>-277.26249999999999</c:v>
                </c:pt>
                <c:pt idx="46601">
                  <c:v>-277.26049999999998</c:v>
                </c:pt>
                <c:pt idx="46602">
                  <c:v>-277.25849999999997</c:v>
                </c:pt>
                <c:pt idx="46603">
                  <c:v>-277.25649999999996</c:v>
                </c:pt>
                <c:pt idx="46604">
                  <c:v>-277.25450000000001</c:v>
                </c:pt>
                <c:pt idx="46605">
                  <c:v>-277.2525</c:v>
                </c:pt>
                <c:pt idx="46606">
                  <c:v>-277.25049999999999</c:v>
                </c:pt>
                <c:pt idx="46607">
                  <c:v>-277.24849999999998</c:v>
                </c:pt>
                <c:pt idx="46608">
                  <c:v>-277.24649999999997</c:v>
                </c:pt>
                <c:pt idx="46609">
                  <c:v>-277.24449999999996</c:v>
                </c:pt>
                <c:pt idx="46610">
                  <c:v>-277.24249999999995</c:v>
                </c:pt>
                <c:pt idx="46611">
                  <c:v>-277.2405</c:v>
                </c:pt>
                <c:pt idx="46612">
                  <c:v>-277.23849999999999</c:v>
                </c:pt>
                <c:pt idx="46613">
                  <c:v>-277.23649999999998</c:v>
                </c:pt>
                <c:pt idx="46614">
                  <c:v>-277.23449999999997</c:v>
                </c:pt>
                <c:pt idx="46615">
                  <c:v>-277.23249999999996</c:v>
                </c:pt>
                <c:pt idx="46616">
                  <c:v>-277.23050000000001</c:v>
                </c:pt>
                <c:pt idx="46617">
                  <c:v>-277.2285</c:v>
                </c:pt>
                <c:pt idx="46618">
                  <c:v>-277.22649999999999</c:v>
                </c:pt>
                <c:pt idx="46619">
                  <c:v>-277.22449999999998</c:v>
                </c:pt>
                <c:pt idx="46620">
                  <c:v>-277.22249999999997</c:v>
                </c:pt>
                <c:pt idx="46621">
                  <c:v>-277.22049999999996</c:v>
                </c:pt>
                <c:pt idx="46622">
                  <c:v>-277.21849999999995</c:v>
                </c:pt>
                <c:pt idx="46623">
                  <c:v>-277.2165</c:v>
                </c:pt>
                <c:pt idx="46624">
                  <c:v>-277.21449999999999</c:v>
                </c:pt>
                <c:pt idx="46625">
                  <c:v>-277.21249999999998</c:v>
                </c:pt>
                <c:pt idx="46626">
                  <c:v>-277.21049999999997</c:v>
                </c:pt>
                <c:pt idx="46627">
                  <c:v>-277.20849999999996</c:v>
                </c:pt>
                <c:pt idx="46628">
                  <c:v>-277.20650000000001</c:v>
                </c:pt>
                <c:pt idx="46629">
                  <c:v>-277.2045</c:v>
                </c:pt>
                <c:pt idx="46630">
                  <c:v>-277.20249999999999</c:v>
                </c:pt>
                <c:pt idx="46631">
                  <c:v>-277.20049999999998</c:v>
                </c:pt>
                <c:pt idx="46632">
                  <c:v>-277.19849999999997</c:v>
                </c:pt>
                <c:pt idx="46633">
                  <c:v>-277.19649999999996</c:v>
                </c:pt>
                <c:pt idx="46634">
                  <c:v>-277.19449999999995</c:v>
                </c:pt>
                <c:pt idx="46635">
                  <c:v>-277.1925</c:v>
                </c:pt>
                <c:pt idx="46636">
                  <c:v>-277.19049999999999</c:v>
                </c:pt>
                <c:pt idx="46637">
                  <c:v>-277.18849999999998</c:v>
                </c:pt>
                <c:pt idx="46638">
                  <c:v>-277.18649999999997</c:v>
                </c:pt>
                <c:pt idx="46639">
                  <c:v>-277.18449999999996</c:v>
                </c:pt>
                <c:pt idx="46640">
                  <c:v>-277.1825</c:v>
                </c:pt>
                <c:pt idx="46641">
                  <c:v>-277.18049999999999</c:v>
                </c:pt>
                <c:pt idx="46642">
                  <c:v>-277.17849999999999</c:v>
                </c:pt>
                <c:pt idx="46643">
                  <c:v>-277.17649999999998</c:v>
                </c:pt>
                <c:pt idx="46644">
                  <c:v>-277.17449999999997</c:v>
                </c:pt>
                <c:pt idx="46645">
                  <c:v>-277.17249999999996</c:v>
                </c:pt>
                <c:pt idx="46646">
                  <c:v>-277.17049999999995</c:v>
                </c:pt>
                <c:pt idx="46647">
                  <c:v>-277.16849999999999</c:v>
                </c:pt>
                <c:pt idx="46648">
                  <c:v>-277.16649999999998</c:v>
                </c:pt>
                <c:pt idx="46649">
                  <c:v>-277.16449999999998</c:v>
                </c:pt>
                <c:pt idx="46650">
                  <c:v>-277.16249999999997</c:v>
                </c:pt>
                <c:pt idx="46651">
                  <c:v>-277.16049999999996</c:v>
                </c:pt>
                <c:pt idx="46652">
                  <c:v>-277.1585</c:v>
                </c:pt>
                <c:pt idx="46653">
                  <c:v>-277.15649999999999</c:v>
                </c:pt>
                <c:pt idx="46654">
                  <c:v>-277.15449999999998</c:v>
                </c:pt>
                <c:pt idx="46655">
                  <c:v>-277.15249999999997</c:v>
                </c:pt>
                <c:pt idx="46656">
                  <c:v>-277.15049999999997</c:v>
                </c:pt>
                <c:pt idx="46657">
                  <c:v>-277.14850000000001</c:v>
                </c:pt>
                <c:pt idx="46658">
                  <c:v>-277.14649999999995</c:v>
                </c:pt>
                <c:pt idx="46659">
                  <c:v>-277.14449999999999</c:v>
                </c:pt>
                <c:pt idx="46660">
                  <c:v>-277.14249999999998</c:v>
                </c:pt>
                <c:pt idx="46661">
                  <c:v>-277.14049999999997</c:v>
                </c:pt>
                <c:pt idx="46662">
                  <c:v>-277.13849999999996</c:v>
                </c:pt>
                <c:pt idx="46663">
                  <c:v>-277.13649999999996</c:v>
                </c:pt>
                <c:pt idx="46664">
                  <c:v>-277.1345</c:v>
                </c:pt>
                <c:pt idx="46665">
                  <c:v>-277.13249999999999</c:v>
                </c:pt>
                <c:pt idx="46666">
                  <c:v>-277.13049999999998</c:v>
                </c:pt>
                <c:pt idx="46667">
                  <c:v>-277.12849999999997</c:v>
                </c:pt>
                <c:pt idx="46668">
                  <c:v>-277.12649999999996</c:v>
                </c:pt>
                <c:pt idx="46669">
                  <c:v>-277.12450000000001</c:v>
                </c:pt>
                <c:pt idx="46670">
                  <c:v>-277.12249999999995</c:v>
                </c:pt>
                <c:pt idx="46671">
                  <c:v>-277.12049999999999</c:v>
                </c:pt>
                <c:pt idx="46672">
                  <c:v>-277.11849999999998</c:v>
                </c:pt>
                <c:pt idx="46673">
                  <c:v>-277.11649999999997</c:v>
                </c:pt>
                <c:pt idx="46674">
                  <c:v>-277.11449999999996</c:v>
                </c:pt>
                <c:pt idx="46675">
                  <c:v>-277.11249999999995</c:v>
                </c:pt>
                <c:pt idx="46676">
                  <c:v>-277.1105</c:v>
                </c:pt>
                <c:pt idx="46677">
                  <c:v>-277.10849999999999</c:v>
                </c:pt>
                <c:pt idx="46678">
                  <c:v>-277.10649999999998</c:v>
                </c:pt>
                <c:pt idx="46679">
                  <c:v>-277.10449999999997</c:v>
                </c:pt>
                <c:pt idx="46680">
                  <c:v>-277.10249999999996</c:v>
                </c:pt>
                <c:pt idx="46681">
                  <c:v>-277.10050000000001</c:v>
                </c:pt>
                <c:pt idx="46682">
                  <c:v>-277.09849999999994</c:v>
                </c:pt>
                <c:pt idx="46683">
                  <c:v>-277.09649999999999</c:v>
                </c:pt>
                <c:pt idx="46684">
                  <c:v>-277.09449999999998</c:v>
                </c:pt>
                <c:pt idx="46685">
                  <c:v>-277.09249999999997</c:v>
                </c:pt>
                <c:pt idx="46686">
                  <c:v>-277.09049999999996</c:v>
                </c:pt>
                <c:pt idx="46687">
                  <c:v>-277.08849999999995</c:v>
                </c:pt>
                <c:pt idx="46688">
                  <c:v>-277.0865</c:v>
                </c:pt>
                <c:pt idx="46689">
                  <c:v>-277.08449999999999</c:v>
                </c:pt>
                <c:pt idx="46690">
                  <c:v>-277.08249999999998</c:v>
                </c:pt>
                <c:pt idx="46691">
                  <c:v>-277.08049999999997</c:v>
                </c:pt>
                <c:pt idx="46692">
                  <c:v>-277.07849999999996</c:v>
                </c:pt>
                <c:pt idx="46693">
                  <c:v>-277.07650000000001</c:v>
                </c:pt>
                <c:pt idx="46694">
                  <c:v>-277.07449999999994</c:v>
                </c:pt>
                <c:pt idx="46695">
                  <c:v>-277.07249999999999</c:v>
                </c:pt>
                <c:pt idx="46696">
                  <c:v>-277.07049999999998</c:v>
                </c:pt>
                <c:pt idx="46697">
                  <c:v>-277.06849999999997</c:v>
                </c:pt>
                <c:pt idx="46698">
                  <c:v>-277.06649999999996</c:v>
                </c:pt>
                <c:pt idx="46699">
                  <c:v>-277.06449999999995</c:v>
                </c:pt>
                <c:pt idx="46700">
                  <c:v>-277.0625</c:v>
                </c:pt>
                <c:pt idx="46701">
                  <c:v>-277.06049999999999</c:v>
                </c:pt>
                <c:pt idx="46702">
                  <c:v>-277.05849999999998</c:v>
                </c:pt>
                <c:pt idx="46703">
                  <c:v>-277.05649999999997</c:v>
                </c:pt>
                <c:pt idx="46704">
                  <c:v>-277.05449999999996</c:v>
                </c:pt>
                <c:pt idx="46705">
                  <c:v>-277.05250000000001</c:v>
                </c:pt>
                <c:pt idx="46706">
                  <c:v>-277.05049999999994</c:v>
                </c:pt>
                <c:pt idx="46707">
                  <c:v>-277.04849999999999</c:v>
                </c:pt>
                <c:pt idx="46708">
                  <c:v>-277.04649999999998</c:v>
                </c:pt>
                <c:pt idx="46709">
                  <c:v>-277.04449999999997</c:v>
                </c:pt>
                <c:pt idx="46710">
                  <c:v>-277.04249999999996</c:v>
                </c:pt>
                <c:pt idx="46711">
                  <c:v>-277.04049999999995</c:v>
                </c:pt>
                <c:pt idx="46712">
                  <c:v>-277.0385</c:v>
                </c:pt>
                <c:pt idx="46713">
                  <c:v>-277.03649999999999</c:v>
                </c:pt>
                <c:pt idx="46714">
                  <c:v>-277.03449999999998</c:v>
                </c:pt>
                <c:pt idx="46715">
                  <c:v>-277.03249999999997</c:v>
                </c:pt>
                <c:pt idx="46716">
                  <c:v>-277.03049999999996</c:v>
                </c:pt>
                <c:pt idx="46717">
                  <c:v>-277.02850000000001</c:v>
                </c:pt>
                <c:pt idx="46718">
                  <c:v>-277.02649999999994</c:v>
                </c:pt>
                <c:pt idx="46719">
                  <c:v>-277.02449999999999</c:v>
                </c:pt>
                <c:pt idx="46720">
                  <c:v>-277.02249999999998</c:v>
                </c:pt>
                <c:pt idx="46721">
                  <c:v>-277.02049999999997</c:v>
                </c:pt>
                <c:pt idx="46722">
                  <c:v>-277.01849999999996</c:v>
                </c:pt>
                <c:pt idx="46723">
                  <c:v>-277.01649999999995</c:v>
                </c:pt>
                <c:pt idx="46724">
                  <c:v>-277.0145</c:v>
                </c:pt>
                <c:pt idx="46725">
                  <c:v>-277.01249999999999</c:v>
                </c:pt>
                <c:pt idx="46726">
                  <c:v>-277.01049999999998</c:v>
                </c:pt>
                <c:pt idx="46727">
                  <c:v>-277.00849999999997</c:v>
                </c:pt>
                <c:pt idx="46728">
                  <c:v>-277.00649999999996</c:v>
                </c:pt>
                <c:pt idx="46729">
                  <c:v>-277.00450000000001</c:v>
                </c:pt>
                <c:pt idx="46730">
                  <c:v>-277.0025</c:v>
                </c:pt>
                <c:pt idx="46731">
                  <c:v>-277.00049999999999</c:v>
                </c:pt>
                <c:pt idx="46732">
                  <c:v>-276.99849999999998</c:v>
                </c:pt>
                <c:pt idx="46733">
                  <c:v>-276.99649999999997</c:v>
                </c:pt>
                <c:pt idx="46734">
                  <c:v>-276.99449999999996</c:v>
                </c:pt>
                <c:pt idx="46735">
                  <c:v>-276.99249999999995</c:v>
                </c:pt>
                <c:pt idx="46736">
                  <c:v>-276.9905</c:v>
                </c:pt>
                <c:pt idx="46737">
                  <c:v>-276.98849999999999</c:v>
                </c:pt>
                <c:pt idx="46738">
                  <c:v>-276.98649999999998</c:v>
                </c:pt>
                <c:pt idx="46739">
                  <c:v>-276.98449999999997</c:v>
                </c:pt>
                <c:pt idx="46740">
                  <c:v>-276.98249999999996</c:v>
                </c:pt>
                <c:pt idx="46741">
                  <c:v>-276.98050000000001</c:v>
                </c:pt>
                <c:pt idx="46742">
                  <c:v>-276.9785</c:v>
                </c:pt>
                <c:pt idx="46743">
                  <c:v>-276.97649999999999</c:v>
                </c:pt>
                <c:pt idx="46744">
                  <c:v>-276.97449999999998</c:v>
                </c:pt>
                <c:pt idx="46745">
                  <c:v>-276.97249999999997</c:v>
                </c:pt>
                <c:pt idx="46746">
                  <c:v>-276.97049999999996</c:v>
                </c:pt>
                <c:pt idx="46747">
                  <c:v>-276.96849999999995</c:v>
                </c:pt>
                <c:pt idx="46748">
                  <c:v>-276.9665</c:v>
                </c:pt>
                <c:pt idx="46749">
                  <c:v>-276.96449999999999</c:v>
                </c:pt>
                <c:pt idx="46750">
                  <c:v>-276.96249999999998</c:v>
                </c:pt>
                <c:pt idx="46751">
                  <c:v>-276.96049999999997</c:v>
                </c:pt>
                <c:pt idx="46752">
                  <c:v>-276.95849999999996</c:v>
                </c:pt>
                <c:pt idx="46753">
                  <c:v>-276.95650000000001</c:v>
                </c:pt>
                <c:pt idx="46754">
                  <c:v>-276.9545</c:v>
                </c:pt>
                <c:pt idx="46755">
                  <c:v>-276.95249999999999</c:v>
                </c:pt>
                <c:pt idx="46756">
                  <c:v>-276.95049999999998</c:v>
                </c:pt>
                <c:pt idx="46757">
                  <c:v>-276.94849999999997</c:v>
                </c:pt>
                <c:pt idx="46758">
                  <c:v>-276.94649999999996</c:v>
                </c:pt>
                <c:pt idx="46759">
                  <c:v>-276.94449999999995</c:v>
                </c:pt>
                <c:pt idx="46760">
                  <c:v>-276.9425</c:v>
                </c:pt>
                <c:pt idx="46761">
                  <c:v>-276.94049999999999</c:v>
                </c:pt>
                <c:pt idx="46762">
                  <c:v>-276.93849999999998</c:v>
                </c:pt>
                <c:pt idx="46763">
                  <c:v>-276.93649999999997</c:v>
                </c:pt>
                <c:pt idx="46764">
                  <c:v>-276.93449999999996</c:v>
                </c:pt>
                <c:pt idx="46765">
                  <c:v>-276.9325</c:v>
                </c:pt>
                <c:pt idx="46766">
                  <c:v>-276.93049999999999</c:v>
                </c:pt>
                <c:pt idx="46767">
                  <c:v>-276.92849999999999</c:v>
                </c:pt>
                <c:pt idx="46768">
                  <c:v>-276.92649999999998</c:v>
                </c:pt>
                <c:pt idx="46769">
                  <c:v>-276.92449999999997</c:v>
                </c:pt>
                <c:pt idx="46770">
                  <c:v>-276.92249999999996</c:v>
                </c:pt>
                <c:pt idx="46771">
                  <c:v>-276.92049999999995</c:v>
                </c:pt>
                <c:pt idx="46772">
                  <c:v>-276.91849999999999</c:v>
                </c:pt>
                <c:pt idx="46773">
                  <c:v>-276.91649999999998</c:v>
                </c:pt>
                <c:pt idx="46774">
                  <c:v>-276.91449999999998</c:v>
                </c:pt>
                <c:pt idx="46775">
                  <c:v>-276.91249999999997</c:v>
                </c:pt>
                <c:pt idx="46776">
                  <c:v>-276.91049999999996</c:v>
                </c:pt>
                <c:pt idx="46777">
                  <c:v>-276.9085</c:v>
                </c:pt>
                <c:pt idx="46778">
                  <c:v>-276.90649999999999</c:v>
                </c:pt>
                <c:pt idx="46779">
                  <c:v>-276.90449999999998</c:v>
                </c:pt>
                <c:pt idx="46780">
                  <c:v>-276.90249999999997</c:v>
                </c:pt>
                <c:pt idx="46781">
                  <c:v>-276.90049999999997</c:v>
                </c:pt>
                <c:pt idx="46782">
                  <c:v>-276.89850000000001</c:v>
                </c:pt>
                <c:pt idx="46783">
                  <c:v>-276.89649999999995</c:v>
                </c:pt>
                <c:pt idx="46784">
                  <c:v>-276.89449999999999</c:v>
                </c:pt>
                <c:pt idx="46785">
                  <c:v>-276.89249999999998</c:v>
                </c:pt>
                <c:pt idx="46786">
                  <c:v>-276.89049999999997</c:v>
                </c:pt>
                <c:pt idx="46787">
                  <c:v>-276.88849999999996</c:v>
                </c:pt>
                <c:pt idx="46788">
                  <c:v>-276.88649999999996</c:v>
                </c:pt>
                <c:pt idx="46789">
                  <c:v>-276.8845</c:v>
                </c:pt>
                <c:pt idx="46790">
                  <c:v>-276.88249999999999</c:v>
                </c:pt>
                <c:pt idx="46791">
                  <c:v>-276.88049999999998</c:v>
                </c:pt>
                <c:pt idx="46792">
                  <c:v>-276.87849999999997</c:v>
                </c:pt>
                <c:pt idx="46793">
                  <c:v>-276.87649999999996</c:v>
                </c:pt>
                <c:pt idx="46794">
                  <c:v>-276.87450000000001</c:v>
                </c:pt>
                <c:pt idx="46795">
                  <c:v>-276.87249999999995</c:v>
                </c:pt>
                <c:pt idx="46796">
                  <c:v>-276.87049999999999</c:v>
                </c:pt>
                <c:pt idx="46797">
                  <c:v>-276.86849999999998</c:v>
                </c:pt>
                <c:pt idx="46798">
                  <c:v>-276.86649999999997</c:v>
                </c:pt>
                <c:pt idx="46799">
                  <c:v>-276.86449999999996</c:v>
                </c:pt>
                <c:pt idx="46800">
                  <c:v>-276.86249999999995</c:v>
                </c:pt>
                <c:pt idx="46801">
                  <c:v>-276.8605</c:v>
                </c:pt>
                <c:pt idx="46802">
                  <c:v>-276.85849999999999</c:v>
                </c:pt>
                <c:pt idx="46803">
                  <c:v>-276.85649999999998</c:v>
                </c:pt>
                <c:pt idx="46804">
                  <c:v>-276.85449999999997</c:v>
                </c:pt>
                <c:pt idx="46805">
                  <c:v>-276.85249999999996</c:v>
                </c:pt>
                <c:pt idx="46806">
                  <c:v>-276.85050000000001</c:v>
                </c:pt>
                <c:pt idx="46807">
                  <c:v>-276.84849999999994</c:v>
                </c:pt>
                <c:pt idx="46808">
                  <c:v>-276.84649999999999</c:v>
                </c:pt>
                <c:pt idx="46809">
                  <c:v>-276.84449999999998</c:v>
                </c:pt>
                <c:pt idx="46810">
                  <c:v>-276.84249999999997</c:v>
                </c:pt>
                <c:pt idx="46811">
                  <c:v>-276.84049999999996</c:v>
                </c:pt>
                <c:pt idx="46812">
                  <c:v>-276.83849999999995</c:v>
                </c:pt>
                <c:pt idx="46813">
                  <c:v>-276.8365</c:v>
                </c:pt>
                <c:pt idx="46814">
                  <c:v>-276.83449999999999</c:v>
                </c:pt>
                <c:pt idx="46815">
                  <c:v>-276.83249999999998</c:v>
                </c:pt>
                <c:pt idx="46816">
                  <c:v>-276.83049999999997</c:v>
                </c:pt>
                <c:pt idx="46817">
                  <c:v>-276.82849999999996</c:v>
                </c:pt>
                <c:pt idx="46818">
                  <c:v>-276.82650000000001</c:v>
                </c:pt>
                <c:pt idx="46819">
                  <c:v>-276.82449999999994</c:v>
                </c:pt>
                <c:pt idx="46820">
                  <c:v>-276.82249999999999</c:v>
                </c:pt>
                <c:pt idx="46821">
                  <c:v>-276.82049999999998</c:v>
                </c:pt>
                <c:pt idx="46822">
                  <c:v>-276.81849999999997</c:v>
                </c:pt>
                <c:pt idx="46823">
                  <c:v>-276.81649999999996</c:v>
                </c:pt>
                <c:pt idx="46824">
                  <c:v>-276.81449999999995</c:v>
                </c:pt>
                <c:pt idx="46825">
                  <c:v>-276.8125</c:v>
                </c:pt>
                <c:pt idx="46826">
                  <c:v>-276.81049999999999</c:v>
                </c:pt>
                <c:pt idx="46827">
                  <c:v>-276.80849999999998</c:v>
                </c:pt>
                <c:pt idx="46828">
                  <c:v>-276.80649999999997</c:v>
                </c:pt>
                <c:pt idx="46829">
                  <c:v>-276.80449999999996</c:v>
                </c:pt>
                <c:pt idx="46830">
                  <c:v>-276.80250000000001</c:v>
                </c:pt>
                <c:pt idx="46831">
                  <c:v>-276.80049999999994</c:v>
                </c:pt>
                <c:pt idx="46832">
                  <c:v>-276.79849999999999</c:v>
                </c:pt>
                <c:pt idx="46833">
                  <c:v>-276.79649999999998</c:v>
                </c:pt>
                <c:pt idx="46834">
                  <c:v>-276.79449999999997</c:v>
                </c:pt>
                <c:pt idx="46835">
                  <c:v>-276.79249999999996</c:v>
                </c:pt>
                <c:pt idx="46836">
                  <c:v>-276.79049999999995</c:v>
                </c:pt>
                <c:pt idx="46837">
                  <c:v>-276.7885</c:v>
                </c:pt>
                <c:pt idx="46838">
                  <c:v>-276.78649999999999</c:v>
                </c:pt>
                <c:pt idx="46839">
                  <c:v>-276.78449999999998</c:v>
                </c:pt>
                <c:pt idx="46840">
                  <c:v>-276.78249999999997</c:v>
                </c:pt>
                <c:pt idx="46841">
                  <c:v>-276.78049999999996</c:v>
                </c:pt>
                <c:pt idx="46842">
                  <c:v>-276.77850000000001</c:v>
                </c:pt>
                <c:pt idx="46843">
                  <c:v>-276.77649999999994</c:v>
                </c:pt>
                <c:pt idx="46844">
                  <c:v>-276.77449999999999</c:v>
                </c:pt>
                <c:pt idx="46845">
                  <c:v>-276.77249999999998</c:v>
                </c:pt>
                <c:pt idx="46846">
                  <c:v>-276.77049999999997</c:v>
                </c:pt>
                <c:pt idx="46847">
                  <c:v>-276.76849999999996</c:v>
                </c:pt>
                <c:pt idx="46848">
                  <c:v>-276.76649999999995</c:v>
                </c:pt>
                <c:pt idx="46849">
                  <c:v>-276.7645</c:v>
                </c:pt>
                <c:pt idx="46850">
                  <c:v>-276.76249999999999</c:v>
                </c:pt>
                <c:pt idx="46851">
                  <c:v>-276.76049999999998</c:v>
                </c:pt>
                <c:pt idx="46852">
                  <c:v>-276.75849999999997</c:v>
                </c:pt>
                <c:pt idx="46853">
                  <c:v>-276.75649999999996</c:v>
                </c:pt>
                <c:pt idx="46854">
                  <c:v>-276.75450000000001</c:v>
                </c:pt>
                <c:pt idx="46855">
                  <c:v>-276.7525</c:v>
                </c:pt>
                <c:pt idx="46856">
                  <c:v>-276.75049999999999</c:v>
                </c:pt>
                <c:pt idx="46857">
                  <c:v>-276.74849999999998</c:v>
                </c:pt>
                <c:pt idx="46858">
                  <c:v>-276.74649999999997</c:v>
                </c:pt>
                <c:pt idx="46859">
                  <c:v>-276.74449999999996</c:v>
                </c:pt>
                <c:pt idx="46860">
                  <c:v>-276.74249999999995</c:v>
                </c:pt>
                <c:pt idx="46861">
                  <c:v>-276.7405</c:v>
                </c:pt>
                <c:pt idx="46862">
                  <c:v>-276.73849999999999</c:v>
                </c:pt>
                <c:pt idx="46863">
                  <c:v>-276.73649999999998</c:v>
                </c:pt>
                <c:pt idx="46864">
                  <c:v>-276.73449999999997</c:v>
                </c:pt>
                <c:pt idx="46865">
                  <c:v>-276.73249999999996</c:v>
                </c:pt>
                <c:pt idx="46866">
                  <c:v>-276.73050000000001</c:v>
                </c:pt>
                <c:pt idx="46867">
                  <c:v>-276.7285</c:v>
                </c:pt>
                <c:pt idx="46868">
                  <c:v>-276.72649999999999</c:v>
                </c:pt>
                <c:pt idx="46869">
                  <c:v>-276.72449999999998</c:v>
                </c:pt>
                <c:pt idx="46870">
                  <c:v>-276.72249999999997</c:v>
                </c:pt>
                <c:pt idx="46871">
                  <c:v>-276.72049999999996</c:v>
                </c:pt>
                <c:pt idx="46872">
                  <c:v>-276.71849999999995</c:v>
                </c:pt>
                <c:pt idx="46873">
                  <c:v>-276.7165</c:v>
                </c:pt>
                <c:pt idx="46874">
                  <c:v>-276.71449999999999</c:v>
                </c:pt>
                <c:pt idx="46875">
                  <c:v>-276.71249999999998</c:v>
                </c:pt>
                <c:pt idx="46876">
                  <c:v>-276.71049999999997</c:v>
                </c:pt>
                <c:pt idx="46877">
                  <c:v>-276.70849999999996</c:v>
                </c:pt>
                <c:pt idx="46878">
                  <c:v>-276.70650000000001</c:v>
                </c:pt>
                <c:pt idx="46879">
                  <c:v>-276.7045</c:v>
                </c:pt>
                <c:pt idx="46880">
                  <c:v>-276.70249999999999</c:v>
                </c:pt>
                <c:pt idx="46881">
                  <c:v>-276.70049999999998</c:v>
                </c:pt>
                <c:pt idx="46882">
                  <c:v>-276.69849999999997</c:v>
                </c:pt>
                <c:pt idx="46883">
                  <c:v>-276.69649999999996</c:v>
                </c:pt>
                <c:pt idx="46884">
                  <c:v>-276.69449999999995</c:v>
                </c:pt>
                <c:pt idx="46885">
                  <c:v>-276.6925</c:v>
                </c:pt>
                <c:pt idx="46886">
                  <c:v>-276.69049999999999</c:v>
                </c:pt>
                <c:pt idx="46887">
                  <c:v>-276.68849999999998</c:v>
                </c:pt>
                <c:pt idx="46888">
                  <c:v>-276.68649999999997</c:v>
                </c:pt>
                <c:pt idx="46889">
                  <c:v>-276.68449999999996</c:v>
                </c:pt>
                <c:pt idx="46890">
                  <c:v>-276.6825</c:v>
                </c:pt>
                <c:pt idx="46891">
                  <c:v>-276.68049999999999</c:v>
                </c:pt>
                <c:pt idx="46892">
                  <c:v>-276.67849999999999</c:v>
                </c:pt>
                <c:pt idx="46893">
                  <c:v>-276.67649999999998</c:v>
                </c:pt>
                <c:pt idx="46894">
                  <c:v>-276.67449999999997</c:v>
                </c:pt>
                <c:pt idx="46895">
                  <c:v>-276.67249999999996</c:v>
                </c:pt>
                <c:pt idx="46896">
                  <c:v>-276.67049999999995</c:v>
                </c:pt>
                <c:pt idx="46897">
                  <c:v>-276.66849999999999</c:v>
                </c:pt>
                <c:pt idx="46898">
                  <c:v>-276.66649999999998</c:v>
                </c:pt>
                <c:pt idx="46899">
                  <c:v>-276.66449999999998</c:v>
                </c:pt>
                <c:pt idx="46900">
                  <c:v>-276.66249999999997</c:v>
                </c:pt>
                <c:pt idx="46901">
                  <c:v>-276.66049999999996</c:v>
                </c:pt>
                <c:pt idx="46902">
                  <c:v>-276.6585</c:v>
                </c:pt>
                <c:pt idx="46903">
                  <c:v>-276.65649999999999</c:v>
                </c:pt>
                <c:pt idx="46904">
                  <c:v>-276.65449999999998</c:v>
                </c:pt>
                <c:pt idx="46905">
                  <c:v>-276.65249999999997</c:v>
                </c:pt>
                <c:pt idx="46906">
                  <c:v>-276.65049999999997</c:v>
                </c:pt>
                <c:pt idx="46907">
                  <c:v>-276.64850000000001</c:v>
                </c:pt>
                <c:pt idx="46908">
                  <c:v>-276.64649999999995</c:v>
                </c:pt>
                <c:pt idx="46909">
                  <c:v>-276.64449999999999</c:v>
                </c:pt>
                <c:pt idx="46910">
                  <c:v>-276.64249999999998</c:v>
                </c:pt>
                <c:pt idx="46911">
                  <c:v>-276.64049999999997</c:v>
                </c:pt>
                <c:pt idx="46912">
                  <c:v>-276.63849999999996</c:v>
                </c:pt>
                <c:pt idx="46913">
                  <c:v>-276.63649999999996</c:v>
                </c:pt>
                <c:pt idx="46914">
                  <c:v>-276.6345</c:v>
                </c:pt>
                <c:pt idx="46915">
                  <c:v>-276.63249999999999</c:v>
                </c:pt>
                <c:pt idx="46916">
                  <c:v>-276.63049999999998</c:v>
                </c:pt>
                <c:pt idx="46917">
                  <c:v>-276.62849999999997</c:v>
                </c:pt>
                <c:pt idx="46918">
                  <c:v>-276.62649999999996</c:v>
                </c:pt>
                <c:pt idx="46919">
                  <c:v>-276.62450000000001</c:v>
                </c:pt>
                <c:pt idx="46920">
                  <c:v>-276.62249999999995</c:v>
                </c:pt>
                <c:pt idx="46921">
                  <c:v>-276.62049999999999</c:v>
                </c:pt>
                <c:pt idx="46922">
                  <c:v>-276.61849999999998</c:v>
                </c:pt>
                <c:pt idx="46923">
                  <c:v>-276.61649999999997</c:v>
                </c:pt>
                <c:pt idx="46924">
                  <c:v>-276.61449999999996</c:v>
                </c:pt>
                <c:pt idx="46925">
                  <c:v>-276.61249999999995</c:v>
                </c:pt>
                <c:pt idx="46926">
                  <c:v>-276.6105</c:v>
                </c:pt>
                <c:pt idx="46927">
                  <c:v>-276.60849999999999</c:v>
                </c:pt>
                <c:pt idx="46928">
                  <c:v>-276.60649999999998</c:v>
                </c:pt>
                <c:pt idx="46929">
                  <c:v>-276.60449999999997</c:v>
                </c:pt>
                <c:pt idx="46930">
                  <c:v>-276.60249999999996</c:v>
                </c:pt>
                <c:pt idx="46931">
                  <c:v>-276.60050000000001</c:v>
                </c:pt>
                <c:pt idx="46932">
                  <c:v>-276.59849999999994</c:v>
                </c:pt>
                <c:pt idx="46933">
                  <c:v>-276.59649999999999</c:v>
                </c:pt>
                <c:pt idx="46934">
                  <c:v>-276.59449999999998</c:v>
                </c:pt>
                <c:pt idx="46935">
                  <c:v>-276.59249999999997</c:v>
                </c:pt>
                <c:pt idx="46936">
                  <c:v>-276.59049999999996</c:v>
                </c:pt>
                <c:pt idx="46937">
                  <c:v>-276.58849999999995</c:v>
                </c:pt>
                <c:pt idx="46938">
                  <c:v>-276.5865</c:v>
                </c:pt>
                <c:pt idx="46939">
                  <c:v>-276.58449999999999</c:v>
                </c:pt>
                <c:pt idx="46940">
                  <c:v>-276.58249999999998</c:v>
                </c:pt>
                <c:pt idx="46941">
                  <c:v>-276.58049999999997</c:v>
                </c:pt>
                <c:pt idx="46942">
                  <c:v>-276.57849999999996</c:v>
                </c:pt>
                <c:pt idx="46943">
                  <c:v>-276.57650000000001</c:v>
                </c:pt>
                <c:pt idx="46944">
                  <c:v>-276.57449999999994</c:v>
                </c:pt>
                <c:pt idx="46945">
                  <c:v>-276.57249999999999</c:v>
                </c:pt>
                <c:pt idx="46946">
                  <c:v>-276.57049999999998</c:v>
                </c:pt>
                <c:pt idx="46947">
                  <c:v>-276.56849999999997</c:v>
                </c:pt>
                <c:pt idx="46948">
                  <c:v>-276.56649999999996</c:v>
                </c:pt>
                <c:pt idx="46949">
                  <c:v>-276.56449999999995</c:v>
                </c:pt>
                <c:pt idx="46950">
                  <c:v>-276.5625</c:v>
                </c:pt>
                <c:pt idx="46951">
                  <c:v>-276.56049999999999</c:v>
                </c:pt>
                <c:pt idx="46952">
                  <c:v>-276.55849999999998</c:v>
                </c:pt>
                <c:pt idx="46953">
                  <c:v>-276.55649999999997</c:v>
                </c:pt>
                <c:pt idx="46954">
                  <c:v>-276.55449999999996</c:v>
                </c:pt>
                <c:pt idx="46955">
                  <c:v>-276.55250000000001</c:v>
                </c:pt>
                <c:pt idx="46956">
                  <c:v>-276.55049999999994</c:v>
                </c:pt>
                <c:pt idx="46957">
                  <c:v>-276.54849999999999</c:v>
                </c:pt>
                <c:pt idx="46958">
                  <c:v>-276.54649999999998</c:v>
                </c:pt>
                <c:pt idx="46959">
                  <c:v>-276.54449999999997</c:v>
                </c:pt>
                <c:pt idx="46960">
                  <c:v>-276.54249999999996</c:v>
                </c:pt>
                <c:pt idx="46961">
                  <c:v>-276.54049999999995</c:v>
                </c:pt>
                <c:pt idx="46962">
                  <c:v>-276.5385</c:v>
                </c:pt>
                <c:pt idx="46963">
                  <c:v>-276.53649999999999</c:v>
                </c:pt>
                <c:pt idx="46964">
                  <c:v>-276.53449999999998</c:v>
                </c:pt>
                <c:pt idx="46965">
                  <c:v>-276.53249999999997</c:v>
                </c:pt>
                <c:pt idx="46966">
                  <c:v>-276.53049999999996</c:v>
                </c:pt>
                <c:pt idx="46967">
                  <c:v>-276.52850000000001</c:v>
                </c:pt>
                <c:pt idx="46968">
                  <c:v>-276.52649999999994</c:v>
                </c:pt>
                <c:pt idx="46969">
                  <c:v>-276.52449999999999</c:v>
                </c:pt>
                <c:pt idx="46970">
                  <c:v>-276.52249999999998</c:v>
                </c:pt>
                <c:pt idx="46971">
                  <c:v>-276.52049999999997</c:v>
                </c:pt>
                <c:pt idx="46972">
                  <c:v>-276.51849999999996</c:v>
                </c:pt>
                <c:pt idx="46973">
                  <c:v>-276.51649999999995</c:v>
                </c:pt>
                <c:pt idx="46974">
                  <c:v>-276.5145</c:v>
                </c:pt>
                <c:pt idx="46975">
                  <c:v>-276.51249999999999</c:v>
                </c:pt>
                <c:pt idx="46976">
                  <c:v>-276.51049999999998</c:v>
                </c:pt>
                <c:pt idx="46977">
                  <c:v>-276.50849999999997</c:v>
                </c:pt>
                <c:pt idx="46978">
                  <c:v>-276.50649999999996</c:v>
                </c:pt>
                <c:pt idx="46979">
                  <c:v>-276.50450000000001</c:v>
                </c:pt>
                <c:pt idx="46980">
                  <c:v>-276.5025</c:v>
                </c:pt>
                <c:pt idx="46981">
                  <c:v>-276.50049999999999</c:v>
                </c:pt>
                <c:pt idx="46982">
                  <c:v>-276.49849999999998</c:v>
                </c:pt>
                <c:pt idx="46983">
                  <c:v>-276.49649999999997</c:v>
                </c:pt>
                <c:pt idx="46984">
                  <c:v>-276.49449999999996</c:v>
                </c:pt>
                <c:pt idx="46985">
                  <c:v>-276.49249999999995</c:v>
                </c:pt>
                <c:pt idx="46986">
                  <c:v>-276.4905</c:v>
                </c:pt>
                <c:pt idx="46987">
                  <c:v>-276.48849999999999</c:v>
                </c:pt>
                <c:pt idx="46988">
                  <c:v>-276.48649999999998</c:v>
                </c:pt>
                <c:pt idx="46989">
                  <c:v>-276.48449999999997</c:v>
                </c:pt>
                <c:pt idx="46990">
                  <c:v>-276.48249999999996</c:v>
                </c:pt>
                <c:pt idx="46991">
                  <c:v>-276.48050000000001</c:v>
                </c:pt>
                <c:pt idx="46992">
                  <c:v>-276.4785</c:v>
                </c:pt>
                <c:pt idx="46993">
                  <c:v>-276.47649999999999</c:v>
                </c:pt>
                <c:pt idx="46994">
                  <c:v>-276.47449999999998</c:v>
                </c:pt>
                <c:pt idx="46995">
                  <c:v>-276.47249999999997</c:v>
                </c:pt>
                <c:pt idx="46996">
                  <c:v>-276.47049999999996</c:v>
                </c:pt>
                <c:pt idx="46997">
                  <c:v>-276.46849999999995</c:v>
                </c:pt>
                <c:pt idx="46998">
                  <c:v>-276.4665</c:v>
                </c:pt>
                <c:pt idx="46999">
                  <c:v>-276.46449999999999</c:v>
                </c:pt>
                <c:pt idx="47000">
                  <c:v>-276.46249999999998</c:v>
                </c:pt>
                <c:pt idx="47001">
                  <c:v>-276.46049999999997</c:v>
                </c:pt>
                <c:pt idx="47002">
                  <c:v>-276.45849999999996</c:v>
                </c:pt>
                <c:pt idx="47003">
                  <c:v>-276.45650000000001</c:v>
                </c:pt>
                <c:pt idx="47004">
                  <c:v>-276.4545</c:v>
                </c:pt>
                <c:pt idx="47005">
                  <c:v>-276.45249999999999</c:v>
                </c:pt>
                <c:pt idx="47006">
                  <c:v>-276.45049999999998</c:v>
                </c:pt>
                <c:pt idx="47007">
                  <c:v>-276.44849999999997</c:v>
                </c:pt>
                <c:pt idx="47008">
                  <c:v>-276.44649999999996</c:v>
                </c:pt>
                <c:pt idx="47009">
                  <c:v>-276.44449999999995</c:v>
                </c:pt>
                <c:pt idx="47010">
                  <c:v>-276.4425</c:v>
                </c:pt>
                <c:pt idx="47011">
                  <c:v>-276.44049999999999</c:v>
                </c:pt>
                <c:pt idx="47012">
                  <c:v>-276.43849999999998</c:v>
                </c:pt>
                <c:pt idx="47013">
                  <c:v>-276.43649999999997</c:v>
                </c:pt>
                <c:pt idx="47014">
                  <c:v>-276.43449999999996</c:v>
                </c:pt>
                <c:pt idx="47015">
                  <c:v>-276.4325</c:v>
                </c:pt>
                <c:pt idx="47016">
                  <c:v>-276.43049999999999</c:v>
                </c:pt>
                <c:pt idx="47017">
                  <c:v>-276.42849999999999</c:v>
                </c:pt>
                <c:pt idx="47018">
                  <c:v>-276.42649999999998</c:v>
                </c:pt>
                <c:pt idx="47019">
                  <c:v>-276.42449999999997</c:v>
                </c:pt>
                <c:pt idx="47020">
                  <c:v>-276.42249999999996</c:v>
                </c:pt>
                <c:pt idx="47021">
                  <c:v>-276.42049999999995</c:v>
                </c:pt>
                <c:pt idx="47022">
                  <c:v>-276.41849999999999</c:v>
                </c:pt>
                <c:pt idx="47023">
                  <c:v>-276.41649999999998</c:v>
                </c:pt>
                <c:pt idx="47024">
                  <c:v>-276.41449999999998</c:v>
                </c:pt>
                <c:pt idx="47025">
                  <c:v>-276.41249999999997</c:v>
                </c:pt>
                <c:pt idx="47026">
                  <c:v>-276.41049999999996</c:v>
                </c:pt>
                <c:pt idx="47027">
                  <c:v>-276.4085</c:v>
                </c:pt>
                <c:pt idx="47028">
                  <c:v>-276.40649999999999</c:v>
                </c:pt>
                <c:pt idx="47029">
                  <c:v>-276.40449999999998</c:v>
                </c:pt>
                <c:pt idx="47030">
                  <c:v>-276.40249999999997</c:v>
                </c:pt>
                <c:pt idx="47031">
                  <c:v>-276.40049999999997</c:v>
                </c:pt>
                <c:pt idx="47032">
                  <c:v>-276.39850000000001</c:v>
                </c:pt>
                <c:pt idx="47033">
                  <c:v>-276.39649999999995</c:v>
                </c:pt>
                <c:pt idx="47034">
                  <c:v>-276.39449999999999</c:v>
                </c:pt>
                <c:pt idx="47035">
                  <c:v>-276.39249999999998</c:v>
                </c:pt>
                <c:pt idx="47036">
                  <c:v>-276.39049999999997</c:v>
                </c:pt>
                <c:pt idx="47037">
                  <c:v>-276.38849999999996</c:v>
                </c:pt>
                <c:pt idx="47038">
                  <c:v>-276.38649999999996</c:v>
                </c:pt>
                <c:pt idx="47039">
                  <c:v>-276.3845</c:v>
                </c:pt>
                <c:pt idx="47040">
                  <c:v>-276.38249999999999</c:v>
                </c:pt>
                <c:pt idx="47041">
                  <c:v>-276.38049999999998</c:v>
                </c:pt>
                <c:pt idx="47042">
                  <c:v>-276.37849999999997</c:v>
                </c:pt>
                <c:pt idx="47043">
                  <c:v>-276.37649999999996</c:v>
                </c:pt>
                <c:pt idx="47044">
                  <c:v>-276.37450000000001</c:v>
                </c:pt>
                <c:pt idx="47045">
                  <c:v>-276.37249999999995</c:v>
                </c:pt>
                <c:pt idx="47046">
                  <c:v>-276.37049999999999</c:v>
                </c:pt>
                <c:pt idx="47047">
                  <c:v>-276.36849999999998</c:v>
                </c:pt>
                <c:pt idx="47048">
                  <c:v>-276.36649999999997</c:v>
                </c:pt>
                <c:pt idx="47049">
                  <c:v>-276.36449999999996</c:v>
                </c:pt>
                <c:pt idx="47050">
                  <c:v>-276.36249999999995</c:v>
                </c:pt>
                <c:pt idx="47051">
                  <c:v>-276.3605</c:v>
                </c:pt>
                <c:pt idx="47052">
                  <c:v>-276.35849999999999</c:v>
                </c:pt>
                <c:pt idx="47053">
                  <c:v>-276.35649999999998</c:v>
                </c:pt>
                <c:pt idx="47054">
                  <c:v>-276.35449999999997</c:v>
                </c:pt>
                <c:pt idx="47055">
                  <c:v>-276.35249999999996</c:v>
                </c:pt>
                <c:pt idx="47056">
                  <c:v>-276.35050000000001</c:v>
                </c:pt>
                <c:pt idx="47057">
                  <c:v>-276.34849999999994</c:v>
                </c:pt>
                <c:pt idx="47058">
                  <c:v>-276.34649999999999</c:v>
                </c:pt>
                <c:pt idx="47059">
                  <c:v>-276.34449999999998</c:v>
                </c:pt>
                <c:pt idx="47060">
                  <c:v>-276.34249999999997</c:v>
                </c:pt>
                <c:pt idx="47061">
                  <c:v>-276.34049999999996</c:v>
                </c:pt>
                <c:pt idx="47062">
                  <c:v>-276.33849999999995</c:v>
                </c:pt>
                <c:pt idx="47063">
                  <c:v>-276.3365</c:v>
                </c:pt>
                <c:pt idx="47064">
                  <c:v>-276.33449999999999</c:v>
                </c:pt>
                <c:pt idx="47065">
                  <c:v>-276.33249999999998</c:v>
                </c:pt>
                <c:pt idx="47066">
                  <c:v>-276.33049999999997</c:v>
                </c:pt>
                <c:pt idx="47067">
                  <c:v>-276.32849999999996</c:v>
                </c:pt>
                <c:pt idx="47068">
                  <c:v>-276.32650000000001</c:v>
                </c:pt>
                <c:pt idx="47069">
                  <c:v>-276.32449999999994</c:v>
                </c:pt>
                <c:pt idx="47070">
                  <c:v>-276.32249999999999</c:v>
                </c:pt>
                <c:pt idx="47071">
                  <c:v>-276.32049999999998</c:v>
                </c:pt>
                <c:pt idx="47072">
                  <c:v>-276.31849999999997</c:v>
                </c:pt>
                <c:pt idx="47073">
                  <c:v>-276.31649999999996</c:v>
                </c:pt>
                <c:pt idx="47074">
                  <c:v>-276.31449999999995</c:v>
                </c:pt>
                <c:pt idx="47075">
                  <c:v>-276.3125</c:v>
                </c:pt>
                <c:pt idx="47076">
                  <c:v>-276.31049999999999</c:v>
                </c:pt>
                <c:pt idx="47077">
                  <c:v>-276.30849999999998</c:v>
                </c:pt>
                <c:pt idx="47078">
                  <c:v>-276.30649999999997</c:v>
                </c:pt>
                <c:pt idx="47079">
                  <c:v>-276.30449999999996</c:v>
                </c:pt>
                <c:pt idx="47080">
                  <c:v>-276.30250000000001</c:v>
                </c:pt>
                <c:pt idx="47081">
                  <c:v>-276.30049999999994</c:v>
                </c:pt>
                <c:pt idx="47082">
                  <c:v>-276.29849999999999</c:v>
                </c:pt>
                <c:pt idx="47083">
                  <c:v>-276.29649999999998</c:v>
                </c:pt>
                <c:pt idx="47084">
                  <c:v>-276.29449999999997</c:v>
                </c:pt>
                <c:pt idx="47085">
                  <c:v>-276.29249999999996</c:v>
                </c:pt>
                <c:pt idx="47086">
                  <c:v>-276.29049999999995</c:v>
                </c:pt>
                <c:pt idx="47087">
                  <c:v>-276.2885</c:v>
                </c:pt>
                <c:pt idx="47088">
                  <c:v>-276.28649999999999</c:v>
                </c:pt>
                <c:pt idx="47089">
                  <c:v>-276.28449999999998</c:v>
                </c:pt>
                <c:pt idx="47090">
                  <c:v>-276.28249999999997</c:v>
                </c:pt>
                <c:pt idx="47091">
                  <c:v>-276.28049999999996</c:v>
                </c:pt>
                <c:pt idx="47092">
                  <c:v>-276.27850000000001</c:v>
                </c:pt>
                <c:pt idx="47093">
                  <c:v>-276.27649999999994</c:v>
                </c:pt>
                <c:pt idx="47094">
                  <c:v>-276.27449999999999</c:v>
                </c:pt>
                <c:pt idx="47095">
                  <c:v>-276.27249999999998</c:v>
                </c:pt>
                <c:pt idx="47096">
                  <c:v>-276.27049999999997</c:v>
                </c:pt>
                <c:pt idx="47097">
                  <c:v>-276.26849999999996</c:v>
                </c:pt>
                <c:pt idx="47098">
                  <c:v>-276.26649999999995</c:v>
                </c:pt>
                <c:pt idx="47099">
                  <c:v>-276.2645</c:v>
                </c:pt>
                <c:pt idx="47100">
                  <c:v>-276.26249999999999</c:v>
                </c:pt>
                <c:pt idx="47101">
                  <c:v>-276.26049999999998</c:v>
                </c:pt>
                <c:pt idx="47102">
                  <c:v>-276.25849999999997</c:v>
                </c:pt>
                <c:pt idx="47103">
                  <c:v>-276.25649999999996</c:v>
                </c:pt>
                <c:pt idx="47104">
                  <c:v>-276.25450000000001</c:v>
                </c:pt>
                <c:pt idx="47105">
                  <c:v>-276.2525</c:v>
                </c:pt>
                <c:pt idx="47106">
                  <c:v>-276.25049999999999</c:v>
                </c:pt>
                <c:pt idx="47107">
                  <c:v>-276.24849999999998</c:v>
                </c:pt>
                <c:pt idx="47108">
                  <c:v>-276.24649999999997</c:v>
                </c:pt>
                <c:pt idx="47109">
                  <c:v>-276.24449999999996</c:v>
                </c:pt>
                <c:pt idx="47110">
                  <c:v>-276.24249999999995</c:v>
                </c:pt>
                <c:pt idx="47111">
                  <c:v>-276.2405</c:v>
                </c:pt>
                <c:pt idx="47112">
                  <c:v>-276.23849999999999</c:v>
                </c:pt>
                <c:pt idx="47113">
                  <c:v>-276.23649999999998</c:v>
                </c:pt>
                <c:pt idx="47114">
                  <c:v>-276.23449999999997</c:v>
                </c:pt>
                <c:pt idx="47115">
                  <c:v>-276.23249999999996</c:v>
                </c:pt>
                <c:pt idx="47116">
                  <c:v>-276.23050000000001</c:v>
                </c:pt>
                <c:pt idx="47117">
                  <c:v>-276.2285</c:v>
                </c:pt>
                <c:pt idx="47118">
                  <c:v>-276.22649999999999</c:v>
                </c:pt>
                <c:pt idx="47119">
                  <c:v>-276.22449999999998</c:v>
                </c:pt>
                <c:pt idx="47120">
                  <c:v>-276.22249999999997</c:v>
                </c:pt>
                <c:pt idx="47121">
                  <c:v>-276.22049999999996</c:v>
                </c:pt>
                <c:pt idx="47122">
                  <c:v>-276.21849999999995</c:v>
                </c:pt>
                <c:pt idx="47123">
                  <c:v>-276.2165</c:v>
                </c:pt>
                <c:pt idx="47124">
                  <c:v>-276.21449999999999</c:v>
                </c:pt>
                <c:pt idx="47125">
                  <c:v>-276.21249999999998</c:v>
                </c:pt>
                <c:pt idx="47126">
                  <c:v>-276.21049999999997</c:v>
                </c:pt>
                <c:pt idx="47127">
                  <c:v>-276.20849999999996</c:v>
                </c:pt>
                <c:pt idx="47128">
                  <c:v>-276.20650000000001</c:v>
                </c:pt>
                <c:pt idx="47129">
                  <c:v>-276.2045</c:v>
                </c:pt>
                <c:pt idx="47130">
                  <c:v>-276.20249999999999</c:v>
                </c:pt>
                <c:pt idx="47131">
                  <c:v>-276.20049999999998</c:v>
                </c:pt>
                <c:pt idx="47132">
                  <c:v>-276.19849999999997</c:v>
                </c:pt>
                <c:pt idx="47133">
                  <c:v>-276.19649999999996</c:v>
                </c:pt>
                <c:pt idx="47134">
                  <c:v>-276.19449999999995</c:v>
                </c:pt>
                <c:pt idx="47135">
                  <c:v>-276.1925</c:v>
                </c:pt>
                <c:pt idx="47136">
                  <c:v>-276.19049999999999</c:v>
                </c:pt>
                <c:pt idx="47137">
                  <c:v>-276.18849999999998</c:v>
                </c:pt>
                <c:pt idx="47138">
                  <c:v>-276.18649999999997</c:v>
                </c:pt>
                <c:pt idx="47139">
                  <c:v>-276.18449999999996</c:v>
                </c:pt>
                <c:pt idx="47140">
                  <c:v>-276.1825</c:v>
                </c:pt>
                <c:pt idx="47141">
                  <c:v>-276.18049999999999</c:v>
                </c:pt>
                <c:pt idx="47142">
                  <c:v>-276.17849999999999</c:v>
                </c:pt>
                <c:pt idx="47143">
                  <c:v>-276.17649999999998</c:v>
                </c:pt>
                <c:pt idx="47144">
                  <c:v>-276.17449999999997</c:v>
                </c:pt>
                <c:pt idx="47145">
                  <c:v>-276.17249999999996</c:v>
                </c:pt>
                <c:pt idx="47146">
                  <c:v>-276.17049999999995</c:v>
                </c:pt>
                <c:pt idx="47147">
                  <c:v>-276.16849999999999</c:v>
                </c:pt>
                <c:pt idx="47148">
                  <c:v>-276.16649999999998</c:v>
                </c:pt>
                <c:pt idx="47149">
                  <c:v>-276.16449999999998</c:v>
                </c:pt>
                <c:pt idx="47150">
                  <c:v>-276.16249999999997</c:v>
                </c:pt>
                <c:pt idx="47151">
                  <c:v>-276.16049999999996</c:v>
                </c:pt>
                <c:pt idx="47152">
                  <c:v>-276.1585</c:v>
                </c:pt>
                <c:pt idx="47153">
                  <c:v>-276.15649999999999</c:v>
                </c:pt>
                <c:pt idx="47154">
                  <c:v>-276.15449999999998</c:v>
                </c:pt>
                <c:pt idx="47155">
                  <c:v>-276.15249999999997</c:v>
                </c:pt>
                <c:pt idx="47156">
                  <c:v>-276.15049999999997</c:v>
                </c:pt>
                <c:pt idx="47157">
                  <c:v>-276.14850000000001</c:v>
                </c:pt>
                <c:pt idx="47158">
                  <c:v>-276.14649999999995</c:v>
                </c:pt>
                <c:pt idx="47159">
                  <c:v>-276.14449999999999</c:v>
                </c:pt>
                <c:pt idx="47160">
                  <c:v>-276.14249999999998</c:v>
                </c:pt>
                <c:pt idx="47161">
                  <c:v>-276.14049999999997</c:v>
                </c:pt>
                <c:pt idx="47162">
                  <c:v>-276.13849999999996</c:v>
                </c:pt>
                <c:pt idx="47163">
                  <c:v>-276.13649999999996</c:v>
                </c:pt>
                <c:pt idx="47164">
                  <c:v>-276.1345</c:v>
                </c:pt>
                <c:pt idx="47165">
                  <c:v>-276.13249999999999</c:v>
                </c:pt>
                <c:pt idx="47166">
                  <c:v>-276.13049999999998</c:v>
                </c:pt>
                <c:pt idx="47167">
                  <c:v>-276.12849999999997</c:v>
                </c:pt>
                <c:pt idx="47168">
                  <c:v>-276.12649999999996</c:v>
                </c:pt>
                <c:pt idx="47169">
                  <c:v>-276.12450000000001</c:v>
                </c:pt>
                <c:pt idx="47170">
                  <c:v>-276.12249999999995</c:v>
                </c:pt>
                <c:pt idx="47171">
                  <c:v>-276.12049999999999</c:v>
                </c:pt>
                <c:pt idx="47172">
                  <c:v>-276.11849999999998</c:v>
                </c:pt>
                <c:pt idx="47173">
                  <c:v>-276.11649999999997</c:v>
                </c:pt>
                <c:pt idx="47174">
                  <c:v>-276.11449999999996</c:v>
                </c:pt>
                <c:pt idx="47175">
                  <c:v>-276.11249999999995</c:v>
                </c:pt>
                <c:pt idx="47176">
                  <c:v>-276.1105</c:v>
                </c:pt>
                <c:pt idx="47177">
                  <c:v>-276.10849999999999</c:v>
                </c:pt>
                <c:pt idx="47178">
                  <c:v>-276.10649999999998</c:v>
                </c:pt>
                <c:pt idx="47179">
                  <c:v>-276.10449999999997</c:v>
                </c:pt>
                <c:pt idx="47180">
                  <c:v>-276.10249999999996</c:v>
                </c:pt>
                <c:pt idx="47181">
                  <c:v>-276.10050000000001</c:v>
                </c:pt>
                <c:pt idx="47182">
                  <c:v>-276.09849999999994</c:v>
                </c:pt>
                <c:pt idx="47183">
                  <c:v>-276.09649999999999</c:v>
                </c:pt>
                <c:pt idx="47184">
                  <c:v>-276.09449999999998</c:v>
                </c:pt>
                <c:pt idx="47185">
                  <c:v>-276.09249999999997</c:v>
                </c:pt>
                <c:pt idx="47186">
                  <c:v>-276.09049999999996</c:v>
                </c:pt>
                <c:pt idx="47187">
                  <c:v>-276.08849999999995</c:v>
                </c:pt>
                <c:pt idx="47188">
                  <c:v>-276.0865</c:v>
                </c:pt>
                <c:pt idx="47189">
                  <c:v>-276.08449999999999</c:v>
                </c:pt>
                <c:pt idx="47190">
                  <c:v>-276.08249999999998</c:v>
                </c:pt>
                <c:pt idx="47191">
                  <c:v>-276.08049999999997</c:v>
                </c:pt>
                <c:pt idx="47192">
                  <c:v>-276.07849999999996</c:v>
                </c:pt>
                <c:pt idx="47193">
                  <c:v>-276.07650000000001</c:v>
                </c:pt>
                <c:pt idx="47194">
                  <c:v>-276.07449999999994</c:v>
                </c:pt>
                <c:pt idx="47195">
                  <c:v>-276.07249999999999</c:v>
                </c:pt>
                <c:pt idx="47196">
                  <c:v>-276.07049999999998</c:v>
                </c:pt>
                <c:pt idx="47197">
                  <c:v>-276.06849999999997</c:v>
                </c:pt>
                <c:pt idx="47198">
                  <c:v>-276.06649999999996</c:v>
                </c:pt>
                <c:pt idx="47199">
                  <c:v>-276.06449999999995</c:v>
                </c:pt>
                <c:pt idx="47200">
                  <c:v>-276.0625</c:v>
                </c:pt>
                <c:pt idx="47201">
                  <c:v>-276.06049999999999</c:v>
                </c:pt>
                <c:pt idx="47202">
                  <c:v>-276.05849999999998</c:v>
                </c:pt>
                <c:pt idx="47203">
                  <c:v>-276.05649999999997</c:v>
                </c:pt>
                <c:pt idx="47204">
                  <c:v>-276.05449999999996</c:v>
                </c:pt>
                <c:pt idx="47205">
                  <c:v>-276.05250000000001</c:v>
                </c:pt>
                <c:pt idx="47206">
                  <c:v>-276.05049999999994</c:v>
                </c:pt>
                <c:pt idx="47207">
                  <c:v>-276.04849999999999</c:v>
                </c:pt>
                <c:pt idx="47208">
                  <c:v>-276.04649999999998</c:v>
                </c:pt>
                <c:pt idx="47209">
                  <c:v>-276.04449999999997</c:v>
                </c:pt>
                <c:pt idx="47210">
                  <c:v>-276.04249999999996</c:v>
                </c:pt>
                <c:pt idx="47211">
                  <c:v>-276.04049999999995</c:v>
                </c:pt>
                <c:pt idx="47212">
                  <c:v>-276.0385</c:v>
                </c:pt>
                <c:pt idx="47213">
                  <c:v>-276.03649999999999</c:v>
                </c:pt>
                <c:pt idx="47214">
                  <c:v>-276.03449999999998</c:v>
                </c:pt>
                <c:pt idx="47215">
                  <c:v>-276.03249999999997</c:v>
                </c:pt>
                <c:pt idx="47216">
                  <c:v>-276.03049999999996</c:v>
                </c:pt>
                <c:pt idx="47217">
                  <c:v>-276.02850000000001</c:v>
                </c:pt>
                <c:pt idx="47218">
                  <c:v>-276.02649999999994</c:v>
                </c:pt>
                <c:pt idx="47219">
                  <c:v>-276.02449999999999</c:v>
                </c:pt>
                <c:pt idx="47220">
                  <c:v>-276.02249999999998</c:v>
                </c:pt>
                <c:pt idx="47221">
                  <c:v>-276.02049999999997</c:v>
                </c:pt>
                <c:pt idx="47222">
                  <c:v>-276.01849999999996</c:v>
                </c:pt>
                <c:pt idx="47223">
                  <c:v>-276.01649999999995</c:v>
                </c:pt>
                <c:pt idx="47224">
                  <c:v>-276.0145</c:v>
                </c:pt>
                <c:pt idx="47225">
                  <c:v>-276.01249999999999</c:v>
                </c:pt>
                <c:pt idx="47226">
                  <c:v>-276.01049999999998</c:v>
                </c:pt>
                <c:pt idx="47227">
                  <c:v>-276.00849999999997</c:v>
                </c:pt>
                <c:pt idx="47228">
                  <c:v>-276.00649999999996</c:v>
                </c:pt>
                <c:pt idx="47229">
                  <c:v>-276.00450000000001</c:v>
                </c:pt>
                <c:pt idx="47230">
                  <c:v>-276.0025</c:v>
                </c:pt>
                <c:pt idx="47231">
                  <c:v>-276.00049999999999</c:v>
                </c:pt>
                <c:pt idx="47232">
                  <c:v>-275.99849999999998</c:v>
                </c:pt>
                <c:pt idx="47233">
                  <c:v>-275.99649999999997</c:v>
                </c:pt>
                <c:pt idx="47234">
                  <c:v>-275.99449999999996</c:v>
                </c:pt>
                <c:pt idx="47235">
                  <c:v>-275.99249999999995</c:v>
                </c:pt>
                <c:pt idx="47236">
                  <c:v>-275.9905</c:v>
                </c:pt>
                <c:pt idx="47237">
                  <c:v>-275.98849999999999</c:v>
                </c:pt>
                <c:pt idx="47238">
                  <c:v>-275.98649999999998</c:v>
                </c:pt>
                <c:pt idx="47239">
                  <c:v>-275.98449999999997</c:v>
                </c:pt>
                <c:pt idx="47240">
                  <c:v>-275.98249999999996</c:v>
                </c:pt>
                <c:pt idx="47241">
                  <c:v>-275.98050000000001</c:v>
                </c:pt>
                <c:pt idx="47242">
                  <c:v>-275.9785</c:v>
                </c:pt>
                <c:pt idx="47243">
                  <c:v>-275.97649999999999</c:v>
                </c:pt>
                <c:pt idx="47244">
                  <c:v>-275.97449999999998</c:v>
                </c:pt>
                <c:pt idx="47245">
                  <c:v>-275.97249999999997</c:v>
                </c:pt>
                <c:pt idx="47246">
                  <c:v>-275.97049999999996</c:v>
                </c:pt>
                <c:pt idx="47247">
                  <c:v>-275.96849999999995</c:v>
                </c:pt>
                <c:pt idx="47248">
                  <c:v>-275.9665</c:v>
                </c:pt>
                <c:pt idx="47249">
                  <c:v>-275.96449999999999</c:v>
                </c:pt>
                <c:pt idx="47250">
                  <c:v>-275.96249999999998</c:v>
                </c:pt>
                <c:pt idx="47251">
                  <c:v>-275.96049999999997</c:v>
                </c:pt>
                <c:pt idx="47252">
                  <c:v>-275.95849999999996</c:v>
                </c:pt>
                <c:pt idx="47253">
                  <c:v>-275.95650000000001</c:v>
                </c:pt>
                <c:pt idx="47254">
                  <c:v>-275.9545</c:v>
                </c:pt>
                <c:pt idx="47255">
                  <c:v>-275.95249999999999</c:v>
                </c:pt>
                <c:pt idx="47256">
                  <c:v>-275.95049999999998</c:v>
                </c:pt>
                <c:pt idx="47257">
                  <c:v>-275.94849999999997</c:v>
                </c:pt>
                <c:pt idx="47258">
                  <c:v>-275.94649999999996</c:v>
                </c:pt>
                <c:pt idx="47259">
                  <c:v>-275.94449999999995</c:v>
                </c:pt>
                <c:pt idx="47260">
                  <c:v>-275.9425</c:v>
                </c:pt>
                <c:pt idx="47261">
                  <c:v>-275.94049999999999</c:v>
                </c:pt>
                <c:pt idx="47262">
                  <c:v>-275.93849999999998</c:v>
                </c:pt>
                <c:pt idx="47263">
                  <c:v>-275.93649999999997</c:v>
                </c:pt>
                <c:pt idx="47264">
                  <c:v>-275.93449999999996</c:v>
                </c:pt>
                <c:pt idx="47265">
                  <c:v>-275.9325</c:v>
                </c:pt>
                <c:pt idx="47266">
                  <c:v>-275.93049999999999</c:v>
                </c:pt>
                <c:pt idx="47267">
                  <c:v>-275.92849999999999</c:v>
                </c:pt>
                <c:pt idx="47268">
                  <c:v>-275.92649999999998</c:v>
                </c:pt>
                <c:pt idx="47269">
                  <c:v>-275.92449999999997</c:v>
                </c:pt>
                <c:pt idx="47270">
                  <c:v>-275.92249999999996</c:v>
                </c:pt>
                <c:pt idx="47271">
                  <c:v>-275.92049999999995</c:v>
                </c:pt>
                <c:pt idx="47272">
                  <c:v>-275.91849999999999</c:v>
                </c:pt>
                <c:pt idx="47273">
                  <c:v>-275.91649999999998</c:v>
                </c:pt>
                <c:pt idx="47274">
                  <c:v>-275.91449999999998</c:v>
                </c:pt>
                <c:pt idx="47275">
                  <c:v>-275.91249999999997</c:v>
                </c:pt>
                <c:pt idx="47276">
                  <c:v>-275.91049999999996</c:v>
                </c:pt>
                <c:pt idx="47277">
                  <c:v>-275.9085</c:v>
                </c:pt>
                <c:pt idx="47278">
                  <c:v>-275.90649999999999</c:v>
                </c:pt>
                <c:pt idx="47279">
                  <c:v>-275.90449999999998</c:v>
                </c:pt>
                <c:pt idx="47280">
                  <c:v>-275.90249999999997</c:v>
                </c:pt>
                <c:pt idx="47281">
                  <c:v>-275.90049999999997</c:v>
                </c:pt>
                <c:pt idx="47282">
                  <c:v>-275.89850000000001</c:v>
                </c:pt>
                <c:pt idx="47283">
                  <c:v>-275.89649999999995</c:v>
                </c:pt>
                <c:pt idx="47284">
                  <c:v>-275.89449999999999</c:v>
                </c:pt>
                <c:pt idx="47285">
                  <c:v>-275.89249999999998</c:v>
                </c:pt>
                <c:pt idx="47286">
                  <c:v>-275.89049999999997</c:v>
                </c:pt>
                <c:pt idx="47287">
                  <c:v>-275.88849999999996</c:v>
                </c:pt>
                <c:pt idx="47288">
                  <c:v>-275.88649999999996</c:v>
                </c:pt>
                <c:pt idx="47289">
                  <c:v>-275.8845</c:v>
                </c:pt>
                <c:pt idx="47290">
                  <c:v>-275.88249999999999</c:v>
                </c:pt>
                <c:pt idx="47291">
                  <c:v>-275.88049999999998</c:v>
                </c:pt>
                <c:pt idx="47292">
                  <c:v>-275.87849999999997</c:v>
                </c:pt>
                <c:pt idx="47293">
                  <c:v>-275.87649999999996</c:v>
                </c:pt>
                <c:pt idx="47294">
                  <c:v>-275.87450000000001</c:v>
                </c:pt>
                <c:pt idx="47295">
                  <c:v>-275.87249999999995</c:v>
                </c:pt>
                <c:pt idx="47296">
                  <c:v>-275.87049999999999</c:v>
                </c:pt>
                <c:pt idx="47297">
                  <c:v>-275.86849999999998</c:v>
                </c:pt>
                <c:pt idx="47298">
                  <c:v>-275.86649999999997</c:v>
                </c:pt>
                <c:pt idx="47299">
                  <c:v>-275.86449999999996</c:v>
                </c:pt>
                <c:pt idx="47300">
                  <c:v>-275.86249999999995</c:v>
                </c:pt>
                <c:pt idx="47301">
                  <c:v>-275.8605</c:v>
                </c:pt>
                <c:pt idx="47302">
                  <c:v>-275.85849999999999</c:v>
                </c:pt>
                <c:pt idx="47303">
                  <c:v>-275.85649999999998</c:v>
                </c:pt>
                <c:pt idx="47304">
                  <c:v>-275.85449999999997</c:v>
                </c:pt>
                <c:pt idx="47305">
                  <c:v>-275.85249999999996</c:v>
                </c:pt>
                <c:pt idx="47306">
                  <c:v>-275.85050000000001</c:v>
                </c:pt>
                <c:pt idx="47307">
                  <c:v>-275.84849999999994</c:v>
                </c:pt>
                <c:pt idx="47308">
                  <c:v>-275.84649999999999</c:v>
                </c:pt>
                <c:pt idx="47309">
                  <c:v>-275.84449999999998</c:v>
                </c:pt>
                <c:pt idx="47310">
                  <c:v>-275.84249999999997</c:v>
                </c:pt>
                <c:pt idx="47311">
                  <c:v>-275.84049999999996</c:v>
                </c:pt>
                <c:pt idx="47312">
                  <c:v>-275.83849999999995</c:v>
                </c:pt>
                <c:pt idx="47313">
                  <c:v>-275.8365</c:v>
                </c:pt>
                <c:pt idx="47314">
                  <c:v>-275.83449999999999</c:v>
                </c:pt>
                <c:pt idx="47315">
                  <c:v>-275.83249999999998</c:v>
                </c:pt>
                <c:pt idx="47316">
                  <c:v>-275.83049999999997</c:v>
                </c:pt>
                <c:pt idx="47317">
                  <c:v>-275.82849999999996</c:v>
                </c:pt>
                <c:pt idx="47318">
                  <c:v>-275.82650000000001</c:v>
                </c:pt>
                <c:pt idx="47319">
                  <c:v>-275.82449999999994</c:v>
                </c:pt>
                <c:pt idx="47320">
                  <c:v>-275.82249999999999</c:v>
                </c:pt>
                <c:pt idx="47321">
                  <c:v>-275.82049999999998</c:v>
                </c:pt>
                <c:pt idx="47322">
                  <c:v>-275.81849999999997</c:v>
                </c:pt>
                <c:pt idx="47323">
                  <c:v>-275.81649999999996</c:v>
                </c:pt>
                <c:pt idx="47324">
                  <c:v>-275.81449999999995</c:v>
                </c:pt>
                <c:pt idx="47325">
                  <c:v>-275.8125</c:v>
                </c:pt>
                <c:pt idx="47326">
                  <c:v>-275.81049999999999</c:v>
                </c:pt>
                <c:pt idx="47327">
                  <c:v>-275.80849999999998</c:v>
                </c:pt>
                <c:pt idx="47328">
                  <c:v>-275.80649999999997</c:v>
                </c:pt>
                <c:pt idx="47329">
                  <c:v>-275.80449999999996</c:v>
                </c:pt>
                <c:pt idx="47330">
                  <c:v>-275.80250000000001</c:v>
                </c:pt>
                <c:pt idx="47331">
                  <c:v>-275.80049999999994</c:v>
                </c:pt>
                <c:pt idx="47332">
                  <c:v>-275.79849999999999</c:v>
                </c:pt>
                <c:pt idx="47333">
                  <c:v>-275.79649999999998</c:v>
                </c:pt>
                <c:pt idx="47334">
                  <c:v>-275.79449999999997</c:v>
                </c:pt>
                <c:pt idx="47335">
                  <c:v>-275.79249999999996</c:v>
                </c:pt>
                <c:pt idx="47336">
                  <c:v>-275.79049999999995</c:v>
                </c:pt>
                <c:pt idx="47337">
                  <c:v>-275.7885</c:v>
                </c:pt>
                <c:pt idx="47338">
                  <c:v>-275.78649999999999</c:v>
                </c:pt>
                <c:pt idx="47339">
                  <c:v>-275.78449999999998</c:v>
                </c:pt>
                <c:pt idx="47340">
                  <c:v>-275.78249999999997</c:v>
                </c:pt>
                <c:pt idx="47341">
                  <c:v>-275.78049999999996</c:v>
                </c:pt>
                <c:pt idx="47342">
                  <c:v>-275.77850000000001</c:v>
                </c:pt>
                <c:pt idx="47343">
                  <c:v>-275.77649999999994</c:v>
                </c:pt>
                <c:pt idx="47344">
                  <c:v>-275.77449999999999</c:v>
                </c:pt>
                <c:pt idx="47345">
                  <c:v>-275.77249999999998</c:v>
                </c:pt>
                <c:pt idx="47346">
                  <c:v>-275.77049999999997</c:v>
                </c:pt>
                <c:pt idx="47347">
                  <c:v>-275.76849999999996</c:v>
                </c:pt>
                <c:pt idx="47348">
                  <c:v>-275.76649999999995</c:v>
                </c:pt>
                <c:pt idx="47349">
                  <c:v>-275.7645</c:v>
                </c:pt>
                <c:pt idx="47350">
                  <c:v>-275.76249999999999</c:v>
                </c:pt>
                <c:pt idx="47351">
                  <c:v>-275.76049999999998</c:v>
                </c:pt>
                <c:pt idx="47352">
                  <c:v>-275.75849999999997</c:v>
                </c:pt>
                <c:pt idx="47353">
                  <c:v>-275.75649999999996</c:v>
                </c:pt>
                <c:pt idx="47354">
                  <c:v>-275.75450000000001</c:v>
                </c:pt>
                <c:pt idx="47355">
                  <c:v>-275.7525</c:v>
                </c:pt>
                <c:pt idx="47356">
                  <c:v>-275.75049999999999</c:v>
                </c:pt>
                <c:pt idx="47357">
                  <c:v>-275.74849999999998</c:v>
                </c:pt>
                <c:pt idx="47358">
                  <c:v>-275.74649999999997</c:v>
                </c:pt>
                <c:pt idx="47359">
                  <c:v>-275.74449999999996</c:v>
                </c:pt>
                <c:pt idx="47360">
                  <c:v>-275.74249999999995</c:v>
                </c:pt>
                <c:pt idx="47361">
                  <c:v>-275.7405</c:v>
                </c:pt>
                <c:pt idx="47362">
                  <c:v>-275.73849999999999</c:v>
                </c:pt>
                <c:pt idx="47363">
                  <c:v>-275.73649999999998</c:v>
                </c:pt>
                <c:pt idx="47364">
                  <c:v>-275.73449999999997</c:v>
                </c:pt>
                <c:pt idx="47365">
                  <c:v>-275.73249999999996</c:v>
                </c:pt>
                <c:pt idx="47366">
                  <c:v>-275.73050000000001</c:v>
                </c:pt>
                <c:pt idx="47367">
                  <c:v>-275.7285</c:v>
                </c:pt>
                <c:pt idx="47368">
                  <c:v>-275.72649999999999</c:v>
                </c:pt>
                <c:pt idx="47369">
                  <c:v>-275.72449999999998</c:v>
                </c:pt>
                <c:pt idx="47370">
                  <c:v>-275.72249999999997</c:v>
                </c:pt>
                <c:pt idx="47371">
                  <c:v>-275.72049999999996</c:v>
                </c:pt>
                <c:pt idx="47372">
                  <c:v>-275.71849999999995</c:v>
                </c:pt>
                <c:pt idx="47373">
                  <c:v>-275.7165</c:v>
                </c:pt>
                <c:pt idx="47374">
                  <c:v>-275.71449999999999</c:v>
                </c:pt>
                <c:pt idx="47375">
                  <c:v>-275.71249999999998</c:v>
                </c:pt>
                <c:pt idx="47376">
                  <c:v>-275.71049999999997</c:v>
                </c:pt>
                <c:pt idx="47377">
                  <c:v>-275.70849999999996</c:v>
                </c:pt>
                <c:pt idx="47378">
                  <c:v>-275.70650000000001</c:v>
                </c:pt>
                <c:pt idx="47379">
                  <c:v>-275.7045</c:v>
                </c:pt>
                <c:pt idx="47380">
                  <c:v>-275.70249999999999</c:v>
                </c:pt>
                <c:pt idx="47381">
                  <c:v>-275.70049999999998</c:v>
                </c:pt>
                <c:pt idx="47382">
                  <c:v>-275.69849999999997</c:v>
                </c:pt>
                <c:pt idx="47383">
                  <c:v>-275.69649999999996</c:v>
                </c:pt>
                <c:pt idx="47384">
                  <c:v>-275.69449999999995</c:v>
                </c:pt>
                <c:pt idx="47385">
                  <c:v>-275.6925</c:v>
                </c:pt>
                <c:pt idx="47386">
                  <c:v>-275.69049999999999</c:v>
                </c:pt>
                <c:pt idx="47387">
                  <c:v>-275.68849999999998</c:v>
                </c:pt>
                <c:pt idx="47388">
                  <c:v>-275.68649999999997</c:v>
                </c:pt>
                <c:pt idx="47389">
                  <c:v>-275.68449999999996</c:v>
                </c:pt>
                <c:pt idx="47390">
                  <c:v>-275.6825</c:v>
                </c:pt>
                <c:pt idx="47391">
                  <c:v>-275.68049999999999</c:v>
                </c:pt>
                <c:pt idx="47392">
                  <c:v>-275.67849999999999</c:v>
                </c:pt>
                <c:pt idx="47393">
                  <c:v>-275.67649999999998</c:v>
                </c:pt>
                <c:pt idx="47394">
                  <c:v>-275.67449999999997</c:v>
                </c:pt>
                <c:pt idx="47395">
                  <c:v>-275.67249999999996</c:v>
                </c:pt>
                <c:pt idx="47396">
                  <c:v>-275.67049999999995</c:v>
                </c:pt>
                <c:pt idx="47397">
                  <c:v>-275.66849999999999</c:v>
                </c:pt>
                <c:pt idx="47398">
                  <c:v>-275.66649999999998</c:v>
                </c:pt>
                <c:pt idx="47399">
                  <c:v>-275.66449999999998</c:v>
                </c:pt>
                <c:pt idx="47400">
                  <c:v>-275.66249999999997</c:v>
                </c:pt>
                <c:pt idx="47401">
                  <c:v>-275.66049999999996</c:v>
                </c:pt>
                <c:pt idx="47402">
                  <c:v>-275.6585</c:v>
                </c:pt>
                <c:pt idx="47403">
                  <c:v>-275.65649999999999</c:v>
                </c:pt>
                <c:pt idx="47404">
                  <c:v>-275.65449999999998</c:v>
                </c:pt>
                <c:pt idx="47405">
                  <c:v>-275.65249999999997</c:v>
                </c:pt>
                <c:pt idx="47406">
                  <c:v>-275.65049999999997</c:v>
                </c:pt>
                <c:pt idx="47407">
                  <c:v>-275.64850000000001</c:v>
                </c:pt>
                <c:pt idx="47408">
                  <c:v>-275.64649999999995</c:v>
                </c:pt>
                <c:pt idx="47409">
                  <c:v>-275.64449999999999</c:v>
                </c:pt>
                <c:pt idx="47410">
                  <c:v>-275.64249999999998</c:v>
                </c:pt>
                <c:pt idx="47411">
                  <c:v>-275.64049999999997</c:v>
                </c:pt>
                <c:pt idx="47412">
                  <c:v>-275.63849999999996</c:v>
                </c:pt>
                <c:pt idx="47413">
                  <c:v>-275.63649999999996</c:v>
                </c:pt>
                <c:pt idx="47414">
                  <c:v>-275.6345</c:v>
                </c:pt>
                <c:pt idx="47415">
                  <c:v>-275.63249999999999</c:v>
                </c:pt>
                <c:pt idx="47416">
                  <c:v>-275.63049999999998</c:v>
                </c:pt>
                <c:pt idx="47417">
                  <c:v>-275.62849999999997</c:v>
                </c:pt>
                <c:pt idx="47418">
                  <c:v>-275.62649999999996</c:v>
                </c:pt>
                <c:pt idx="47419">
                  <c:v>-275.62450000000001</c:v>
                </c:pt>
                <c:pt idx="47420">
                  <c:v>-275.62249999999995</c:v>
                </c:pt>
                <c:pt idx="47421">
                  <c:v>-275.62049999999999</c:v>
                </c:pt>
                <c:pt idx="47422">
                  <c:v>-275.61849999999998</c:v>
                </c:pt>
                <c:pt idx="47423">
                  <c:v>-275.61649999999997</c:v>
                </c:pt>
                <c:pt idx="47424">
                  <c:v>-275.61449999999996</c:v>
                </c:pt>
                <c:pt idx="47425">
                  <c:v>-275.61249999999995</c:v>
                </c:pt>
                <c:pt idx="47426">
                  <c:v>-275.6105</c:v>
                </c:pt>
                <c:pt idx="47427">
                  <c:v>-275.60849999999999</c:v>
                </c:pt>
                <c:pt idx="47428">
                  <c:v>-275.60649999999998</c:v>
                </c:pt>
                <c:pt idx="47429">
                  <c:v>-275.60449999999997</c:v>
                </c:pt>
                <c:pt idx="47430">
                  <c:v>-275.60249999999996</c:v>
                </c:pt>
                <c:pt idx="47431">
                  <c:v>-275.60050000000001</c:v>
                </c:pt>
                <c:pt idx="47432">
                  <c:v>-275.59849999999994</c:v>
                </c:pt>
                <c:pt idx="47433">
                  <c:v>-275.59649999999999</c:v>
                </c:pt>
                <c:pt idx="47434">
                  <c:v>-275.59449999999998</c:v>
                </c:pt>
                <c:pt idx="47435">
                  <c:v>-275.59249999999997</c:v>
                </c:pt>
                <c:pt idx="47436">
                  <c:v>-275.59049999999996</c:v>
                </c:pt>
                <c:pt idx="47437">
                  <c:v>-275.58849999999995</c:v>
                </c:pt>
                <c:pt idx="47438">
                  <c:v>-275.5865</c:v>
                </c:pt>
                <c:pt idx="47439">
                  <c:v>-275.58449999999999</c:v>
                </c:pt>
                <c:pt idx="47440">
                  <c:v>-275.58249999999998</c:v>
                </c:pt>
                <c:pt idx="47441">
                  <c:v>-275.58049999999997</c:v>
                </c:pt>
                <c:pt idx="47442">
                  <c:v>-275.57849999999996</c:v>
                </c:pt>
                <c:pt idx="47443">
                  <c:v>-275.57650000000001</c:v>
                </c:pt>
                <c:pt idx="47444">
                  <c:v>-275.57449999999994</c:v>
                </c:pt>
                <c:pt idx="47445">
                  <c:v>-275.57249999999999</c:v>
                </c:pt>
                <c:pt idx="47446">
                  <c:v>-275.57049999999998</c:v>
                </c:pt>
                <c:pt idx="47447">
                  <c:v>-275.56849999999997</c:v>
                </c:pt>
                <c:pt idx="47448">
                  <c:v>-275.56649999999996</c:v>
                </c:pt>
                <c:pt idx="47449">
                  <c:v>-275.56449999999995</c:v>
                </c:pt>
                <c:pt idx="47450">
                  <c:v>-275.5625</c:v>
                </c:pt>
                <c:pt idx="47451">
                  <c:v>-275.56049999999999</c:v>
                </c:pt>
                <c:pt idx="47452">
                  <c:v>-275.55849999999998</c:v>
                </c:pt>
                <c:pt idx="47453">
                  <c:v>-275.55649999999997</c:v>
                </c:pt>
                <c:pt idx="47454">
                  <c:v>-275.55449999999996</c:v>
                </c:pt>
                <c:pt idx="47455">
                  <c:v>-275.55250000000001</c:v>
                </c:pt>
                <c:pt idx="47456">
                  <c:v>-275.55049999999994</c:v>
                </c:pt>
                <c:pt idx="47457">
                  <c:v>-275.54849999999999</c:v>
                </c:pt>
                <c:pt idx="47458">
                  <c:v>-275.54649999999998</c:v>
                </c:pt>
                <c:pt idx="47459">
                  <c:v>-275.54449999999997</c:v>
                </c:pt>
                <c:pt idx="47460">
                  <c:v>-275.54249999999996</c:v>
                </c:pt>
                <c:pt idx="47461">
                  <c:v>-275.54049999999995</c:v>
                </c:pt>
                <c:pt idx="47462">
                  <c:v>-275.5385</c:v>
                </c:pt>
                <c:pt idx="47463">
                  <c:v>-275.53649999999999</c:v>
                </c:pt>
                <c:pt idx="47464">
                  <c:v>-275.53449999999998</c:v>
                </c:pt>
                <c:pt idx="47465">
                  <c:v>-275.53249999999997</c:v>
                </c:pt>
                <c:pt idx="47466">
                  <c:v>-275.53049999999996</c:v>
                </c:pt>
                <c:pt idx="47467">
                  <c:v>-275.52850000000001</c:v>
                </c:pt>
                <c:pt idx="47468">
                  <c:v>-275.52649999999994</c:v>
                </c:pt>
                <c:pt idx="47469">
                  <c:v>-275.52449999999999</c:v>
                </c:pt>
                <c:pt idx="47470">
                  <c:v>-275.52249999999998</c:v>
                </c:pt>
                <c:pt idx="47471">
                  <c:v>-275.52049999999997</c:v>
                </c:pt>
                <c:pt idx="47472">
                  <c:v>-275.51849999999996</c:v>
                </c:pt>
                <c:pt idx="47473">
                  <c:v>-275.51649999999995</c:v>
                </c:pt>
                <c:pt idx="47474">
                  <c:v>-275.5145</c:v>
                </c:pt>
                <c:pt idx="47475">
                  <c:v>-275.51249999999999</c:v>
                </c:pt>
                <c:pt idx="47476">
                  <c:v>-275.51049999999998</c:v>
                </c:pt>
                <c:pt idx="47477">
                  <c:v>-275.50849999999997</c:v>
                </c:pt>
                <c:pt idx="47478">
                  <c:v>-275.50649999999996</c:v>
                </c:pt>
                <c:pt idx="47479">
                  <c:v>-275.50450000000001</c:v>
                </c:pt>
                <c:pt idx="47480">
                  <c:v>-275.5025</c:v>
                </c:pt>
                <c:pt idx="47481">
                  <c:v>-275.50049999999999</c:v>
                </c:pt>
                <c:pt idx="47482">
                  <c:v>-275.49849999999998</c:v>
                </c:pt>
                <c:pt idx="47483">
                  <c:v>-275.49649999999997</c:v>
                </c:pt>
                <c:pt idx="47484">
                  <c:v>-275.49449999999996</c:v>
                </c:pt>
                <c:pt idx="47485">
                  <c:v>-275.49249999999995</c:v>
                </c:pt>
                <c:pt idx="47486">
                  <c:v>-275.4905</c:v>
                </c:pt>
                <c:pt idx="47487">
                  <c:v>-275.48849999999999</c:v>
                </c:pt>
                <c:pt idx="47488">
                  <c:v>-275.48649999999998</c:v>
                </c:pt>
                <c:pt idx="47489">
                  <c:v>-275.48449999999997</c:v>
                </c:pt>
                <c:pt idx="47490">
                  <c:v>-275.48249999999996</c:v>
                </c:pt>
                <c:pt idx="47491">
                  <c:v>-275.48050000000001</c:v>
                </c:pt>
                <c:pt idx="47492">
                  <c:v>-275.4785</c:v>
                </c:pt>
                <c:pt idx="47493">
                  <c:v>-275.47649999999999</c:v>
                </c:pt>
                <c:pt idx="47494">
                  <c:v>-275.47449999999998</c:v>
                </c:pt>
                <c:pt idx="47495">
                  <c:v>-275.47249999999997</c:v>
                </c:pt>
                <c:pt idx="47496">
                  <c:v>-275.47049999999996</c:v>
                </c:pt>
                <c:pt idx="47497">
                  <c:v>-275.46849999999995</c:v>
                </c:pt>
                <c:pt idx="47498">
                  <c:v>-275.4665</c:v>
                </c:pt>
                <c:pt idx="47499">
                  <c:v>-275.46449999999999</c:v>
                </c:pt>
                <c:pt idx="47500">
                  <c:v>-275.46249999999998</c:v>
                </c:pt>
                <c:pt idx="47501">
                  <c:v>-275.46049999999997</c:v>
                </c:pt>
                <c:pt idx="47502">
                  <c:v>-275.45849999999996</c:v>
                </c:pt>
                <c:pt idx="47503">
                  <c:v>-275.45650000000001</c:v>
                </c:pt>
                <c:pt idx="47504">
                  <c:v>-275.4545</c:v>
                </c:pt>
                <c:pt idx="47505">
                  <c:v>-275.45249999999999</c:v>
                </c:pt>
                <c:pt idx="47506">
                  <c:v>-275.45049999999998</c:v>
                </c:pt>
                <c:pt idx="47507">
                  <c:v>-275.44849999999997</c:v>
                </c:pt>
                <c:pt idx="47508">
                  <c:v>-275.44649999999996</c:v>
                </c:pt>
                <c:pt idx="47509">
                  <c:v>-275.44449999999995</c:v>
                </c:pt>
                <c:pt idx="47510">
                  <c:v>-275.4425</c:v>
                </c:pt>
                <c:pt idx="47511">
                  <c:v>-275.44049999999999</c:v>
                </c:pt>
                <c:pt idx="47512">
                  <c:v>-275.43849999999998</c:v>
                </c:pt>
                <c:pt idx="47513">
                  <c:v>-275.43649999999997</c:v>
                </c:pt>
                <c:pt idx="47514">
                  <c:v>-275.43449999999996</c:v>
                </c:pt>
                <c:pt idx="47515">
                  <c:v>-275.4325</c:v>
                </c:pt>
                <c:pt idx="47516">
                  <c:v>-275.43049999999999</c:v>
                </c:pt>
                <c:pt idx="47517">
                  <c:v>-275.42849999999999</c:v>
                </c:pt>
                <c:pt idx="47518">
                  <c:v>-275.42649999999998</c:v>
                </c:pt>
                <c:pt idx="47519">
                  <c:v>-275.42449999999997</c:v>
                </c:pt>
                <c:pt idx="47520">
                  <c:v>-275.42249999999996</c:v>
                </c:pt>
                <c:pt idx="47521">
                  <c:v>-275.42049999999995</c:v>
                </c:pt>
                <c:pt idx="47522">
                  <c:v>-275.41849999999999</c:v>
                </c:pt>
                <c:pt idx="47523">
                  <c:v>-275.41649999999998</c:v>
                </c:pt>
                <c:pt idx="47524">
                  <c:v>-275.41449999999998</c:v>
                </c:pt>
                <c:pt idx="47525">
                  <c:v>-275.41249999999997</c:v>
                </c:pt>
                <c:pt idx="47526">
                  <c:v>-275.41049999999996</c:v>
                </c:pt>
                <c:pt idx="47527">
                  <c:v>-275.4085</c:v>
                </c:pt>
                <c:pt idx="47528">
                  <c:v>-275.40649999999999</c:v>
                </c:pt>
                <c:pt idx="47529">
                  <c:v>-275.40449999999998</c:v>
                </c:pt>
                <c:pt idx="47530">
                  <c:v>-275.40249999999997</c:v>
                </c:pt>
                <c:pt idx="47531">
                  <c:v>-275.40049999999997</c:v>
                </c:pt>
                <c:pt idx="47532">
                  <c:v>-275.39850000000001</c:v>
                </c:pt>
                <c:pt idx="47533">
                  <c:v>-275.39649999999995</c:v>
                </c:pt>
                <c:pt idx="47534">
                  <c:v>-275.39449999999999</c:v>
                </c:pt>
                <c:pt idx="47535">
                  <c:v>-275.39249999999998</c:v>
                </c:pt>
                <c:pt idx="47536">
                  <c:v>-275.39049999999997</c:v>
                </c:pt>
                <c:pt idx="47537">
                  <c:v>-275.38849999999996</c:v>
                </c:pt>
                <c:pt idx="47538">
                  <c:v>-275.38649999999996</c:v>
                </c:pt>
                <c:pt idx="47539">
                  <c:v>-275.3845</c:v>
                </c:pt>
                <c:pt idx="47540">
                  <c:v>-275.38249999999999</c:v>
                </c:pt>
                <c:pt idx="47541">
                  <c:v>-275.38049999999998</c:v>
                </c:pt>
                <c:pt idx="47542">
                  <c:v>-275.37849999999997</c:v>
                </c:pt>
                <c:pt idx="47543">
                  <c:v>-275.37649999999996</c:v>
                </c:pt>
                <c:pt idx="47544">
                  <c:v>-275.37450000000001</c:v>
                </c:pt>
                <c:pt idx="47545">
                  <c:v>-275.37249999999995</c:v>
                </c:pt>
                <c:pt idx="47546">
                  <c:v>-275.37049999999999</c:v>
                </c:pt>
                <c:pt idx="47547">
                  <c:v>-275.36849999999998</c:v>
                </c:pt>
                <c:pt idx="47548">
                  <c:v>-275.36649999999997</c:v>
                </c:pt>
                <c:pt idx="47549">
                  <c:v>-275.36449999999996</c:v>
                </c:pt>
                <c:pt idx="47550">
                  <c:v>-275.36249999999995</c:v>
                </c:pt>
                <c:pt idx="47551">
                  <c:v>-275.3605</c:v>
                </c:pt>
                <c:pt idx="47552">
                  <c:v>-275.35849999999999</c:v>
                </c:pt>
                <c:pt idx="47553">
                  <c:v>-275.35649999999998</c:v>
                </c:pt>
                <c:pt idx="47554">
                  <c:v>-275.35449999999997</c:v>
                </c:pt>
                <c:pt idx="47555">
                  <c:v>-275.35249999999996</c:v>
                </c:pt>
                <c:pt idx="47556">
                  <c:v>-275.35050000000001</c:v>
                </c:pt>
                <c:pt idx="47557">
                  <c:v>-275.34849999999994</c:v>
                </c:pt>
                <c:pt idx="47558">
                  <c:v>-275.34649999999999</c:v>
                </c:pt>
                <c:pt idx="47559">
                  <c:v>-275.34449999999998</c:v>
                </c:pt>
                <c:pt idx="47560">
                  <c:v>-275.34249999999997</c:v>
                </c:pt>
                <c:pt idx="47561">
                  <c:v>-275.34049999999996</c:v>
                </c:pt>
                <c:pt idx="47562">
                  <c:v>-275.33849999999995</c:v>
                </c:pt>
                <c:pt idx="47563">
                  <c:v>-275.3365</c:v>
                </c:pt>
                <c:pt idx="47564">
                  <c:v>-275.33449999999999</c:v>
                </c:pt>
                <c:pt idx="47565">
                  <c:v>-275.33249999999998</c:v>
                </c:pt>
                <c:pt idx="47566">
                  <c:v>-275.33049999999997</c:v>
                </c:pt>
                <c:pt idx="47567">
                  <c:v>-275.32849999999996</c:v>
                </c:pt>
                <c:pt idx="47568">
                  <c:v>-275.32650000000001</c:v>
                </c:pt>
                <c:pt idx="47569">
                  <c:v>-275.32449999999994</c:v>
                </c:pt>
                <c:pt idx="47570">
                  <c:v>-275.32249999999999</c:v>
                </c:pt>
                <c:pt idx="47571">
                  <c:v>-275.32049999999998</c:v>
                </c:pt>
                <c:pt idx="47572">
                  <c:v>-275.31849999999997</c:v>
                </c:pt>
                <c:pt idx="47573">
                  <c:v>-275.31649999999996</c:v>
                </c:pt>
                <c:pt idx="47574">
                  <c:v>-275.31449999999995</c:v>
                </c:pt>
                <c:pt idx="47575">
                  <c:v>-275.3125</c:v>
                </c:pt>
                <c:pt idx="47576">
                  <c:v>-275.31049999999999</c:v>
                </c:pt>
                <c:pt idx="47577">
                  <c:v>-275.30849999999998</c:v>
                </c:pt>
                <c:pt idx="47578">
                  <c:v>-275.30649999999997</c:v>
                </c:pt>
                <c:pt idx="47579">
                  <c:v>-275.30449999999996</c:v>
                </c:pt>
                <c:pt idx="47580">
                  <c:v>-275.30250000000001</c:v>
                </c:pt>
                <c:pt idx="47581">
                  <c:v>-275.30049999999994</c:v>
                </c:pt>
                <c:pt idx="47582">
                  <c:v>-275.29849999999999</c:v>
                </c:pt>
                <c:pt idx="47583">
                  <c:v>-275.29649999999998</c:v>
                </c:pt>
                <c:pt idx="47584">
                  <c:v>-275.29449999999997</c:v>
                </c:pt>
                <c:pt idx="47585">
                  <c:v>-275.29249999999996</c:v>
                </c:pt>
                <c:pt idx="47586">
                  <c:v>-275.29049999999995</c:v>
                </c:pt>
                <c:pt idx="47587">
                  <c:v>-275.2885</c:v>
                </c:pt>
                <c:pt idx="47588">
                  <c:v>-275.28649999999999</c:v>
                </c:pt>
                <c:pt idx="47589">
                  <c:v>-275.28449999999998</c:v>
                </c:pt>
                <c:pt idx="47590">
                  <c:v>-275.28249999999997</c:v>
                </c:pt>
                <c:pt idx="47591">
                  <c:v>-275.28049999999996</c:v>
                </c:pt>
                <c:pt idx="47592">
                  <c:v>-275.27850000000001</c:v>
                </c:pt>
                <c:pt idx="47593">
                  <c:v>-275.27649999999994</c:v>
                </c:pt>
                <c:pt idx="47594">
                  <c:v>-275.27449999999999</c:v>
                </c:pt>
                <c:pt idx="47595">
                  <c:v>-275.27249999999998</c:v>
                </c:pt>
                <c:pt idx="47596">
                  <c:v>-275.27049999999997</c:v>
                </c:pt>
                <c:pt idx="47597">
                  <c:v>-275.26849999999996</c:v>
                </c:pt>
                <c:pt idx="47598">
                  <c:v>-275.26649999999995</c:v>
                </c:pt>
                <c:pt idx="47599">
                  <c:v>-275.2645</c:v>
                </c:pt>
                <c:pt idx="47600">
                  <c:v>-275.26249999999999</c:v>
                </c:pt>
                <c:pt idx="47601">
                  <c:v>-275.26049999999998</c:v>
                </c:pt>
                <c:pt idx="47602">
                  <c:v>-275.25849999999997</c:v>
                </c:pt>
                <c:pt idx="47603">
                  <c:v>-275.25649999999996</c:v>
                </c:pt>
                <c:pt idx="47604">
                  <c:v>-275.25450000000001</c:v>
                </c:pt>
                <c:pt idx="47605">
                  <c:v>-275.2525</c:v>
                </c:pt>
                <c:pt idx="47606">
                  <c:v>-275.25049999999999</c:v>
                </c:pt>
                <c:pt idx="47607">
                  <c:v>-275.24849999999998</c:v>
                </c:pt>
                <c:pt idx="47608">
                  <c:v>-275.24649999999997</c:v>
                </c:pt>
                <c:pt idx="47609">
                  <c:v>-275.24449999999996</c:v>
                </c:pt>
                <c:pt idx="47610">
                  <c:v>-275.24249999999995</c:v>
                </c:pt>
                <c:pt idx="47611">
                  <c:v>-275.2405</c:v>
                </c:pt>
                <c:pt idx="47612">
                  <c:v>-275.23849999999999</c:v>
                </c:pt>
                <c:pt idx="47613">
                  <c:v>-275.23649999999998</c:v>
                </c:pt>
                <c:pt idx="47614">
                  <c:v>-275.23449999999997</c:v>
                </c:pt>
                <c:pt idx="47615">
                  <c:v>-275.23249999999996</c:v>
                </c:pt>
                <c:pt idx="47616">
                  <c:v>-275.23050000000001</c:v>
                </c:pt>
                <c:pt idx="47617">
                  <c:v>-275.2285</c:v>
                </c:pt>
                <c:pt idx="47618">
                  <c:v>-275.22649999999999</c:v>
                </c:pt>
                <c:pt idx="47619">
                  <c:v>-275.22449999999998</c:v>
                </c:pt>
                <c:pt idx="47620">
                  <c:v>-275.22249999999997</c:v>
                </c:pt>
                <c:pt idx="47621">
                  <c:v>-275.22049999999996</c:v>
                </c:pt>
                <c:pt idx="47622">
                  <c:v>-275.21849999999995</c:v>
                </c:pt>
                <c:pt idx="47623">
                  <c:v>-275.2165</c:v>
                </c:pt>
                <c:pt idx="47624">
                  <c:v>-275.21449999999999</c:v>
                </c:pt>
                <c:pt idx="47625">
                  <c:v>-275.21249999999998</c:v>
                </c:pt>
                <c:pt idx="47626">
                  <c:v>-275.21049999999997</c:v>
                </c:pt>
                <c:pt idx="47627">
                  <c:v>-275.20849999999996</c:v>
                </c:pt>
                <c:pt idx="47628">
                  <c:v>-275.20650000000001</c:v>
                </c:pt>
                <c:pt idx="47629">
                  <c:v>-275.2045</c:v>
                </c:pt>
                <c:pt idx="47630">
                  <c:v>-275.20249999999999</c:v>
                </c:pt>
                <c:pt idx="47631">
                  <c:v>-275.20049999999998</c:v>
                </c:pt>
                <c:pt idx="47632">
                  <c:v>-275.19849999999997</c:v>
                </c:pt>
                <c:pt idx="47633">
                  <c:v>-275.19649999999996</c:v>
                </c:pt>
                <c:pt idx="47634">
                  <c:v>-275.19449999999995</c:v>
                </c:pt>
                <c:pt idx="47635">
                  <c:v>-275.1925</c:v>
                </c:pt>
                <c:pt idx="47636">
                  <c:v>-275.19049999999999</c:v>
                </c:pt>
                <c:pt idx="47637">
                  <c:v>-275.18849999999998</c:v>
                </c:pt>
                <c:pt idx="47638">
                  <c:v>-275.18649999999997</c:v>
                </c:pt>
                <c:pt idx="47639">
                  <c:v>-275.18449999999996</c:v>
                </c:pt>
                <c:pt idx="47640">
                  <c:v>-275.1825</c:v>
                </c:pt>
                <c:pt idx="47641">
                  <c:v>-275.18049999999999</c:v>
                </c:pt>
                <c:pt idx="47642">
                  <c:v>-275.17849999999999</c:v>
                </c:pt>
                <c:pt idx="47643">
                  <c:v>-275.17649999999998</c:v>
                </c:pt>
                <c:pt idx="47644">
                  <c:v>-275.17449999999997</c:v>
                </c:pt>
                <c:pt idx="47645">
                  <c:v>-275.17249999999996</c:v>
                </c:pt>
                <c:pt idx="47646">
                  <c:v>-275.17049999999995</c:v>
                </c:pt>
                <c:pt idx="47647">
                  <c:v>-275.16849999999999</c:v>
                </c:pt>
                <c:pt idx="47648">
                  <c:v>-275.16649999999998</c:v>
                </c:pt>
                <c:pt idx="47649">
                  <c:v>-275.16449999999998</c:v>
                </c:pt>
                <c:pt idx="47650">
                  <c:v>-275.16249999999997</c:v>
                </c:pt>
                <c:pt idx="47651">
                  <c:v>-275.16049999999996</c:v>
                </c:pt>
                <c:pt idx="47652">
                  <c:v>-275.1585</c:v>
                </c:pt>
                <c:pt idx="47653">
                  <c:v>-275.15649999999999</c:v>
                </c:pt>
                <c:pt idx="47654">
                  <c:v>-275.15449999999998</c:v>
                </c:pt>
                <c:pt idx="47655">
                  <c:v>-275.15249999999997</c:v>
                </c:pt>
                <c:pt idx="47656">
                  <c:v>-275.15049999999997</c:v>
                </c:pt>
                <c:pt idx="47657">
                  <c:v>-275.14850000000001</c:v>
                </c:pt>
                <c:pt idx="47658">
                  <c:v>-275.14649999999995</c:v>
                </c:pt>
                <c:pt idx="47659">
                  <c:v>-275.14449999999999</c:v>
                </c:pt>
                <c:pt idx="47660">
                  <c:v>-275.14249999999998</c:v>
                </c:pt>
                <c:pt idx="47661">
                  <c:v>-275.14049999999997</c:v>
                </c:pt>
                <c:pt idx="47662">
                  <c:v>-275.13849999999996</c:v>
                </c:pt>
                <c:pt idx="47663">
                  <c:v>-275.13649999999996</c:v>
                </c:pt>
                <c:pt idx="47664">
                  <c:v>-275.1345</c:v>
                </c:pt>
                <c:pt idx="47665">
                  <c:v>-275.13249999999999</c:v>
                </c:pt>
                <c:pt idx="47666">
                  <c:v>-275.13049999999998</c:v>
                </c:pt>
                <c:pt idx="47667">
                  <c:v>-275.12849999999997</c:v>
                </c:pt>
                <c:pt idx="47668">
                  <c:v>-275.12649999999996</c:v>
                </c:pt>
                <c:pt idx="47669">
                  <c:v>-275.12450000000001</c:v>
                </c:pt>
                <c:pt idx="47670">
                  <c:v>-275.12249999999995</c:v>
                </c:pt>
                <c:pt idx="47671">
                  <c:v>-275.12049999999999</c:v>
                </c:pt>
                <c:pt idx="47672">
                  <c:v>-275.11849999999998</c:v>
                </c:pt>
                <c:pt idx="47673">
                  <c:v>-275.11649999999997</c:v>
                </c:pt>
                <c:pt idx="47674">
                  <c:v>-275.11449999999996</c:v>
                </c:pt>
                <c:pt idx="47675">
                  <c:v>-275.11249999999995</c:v>
                </c:pt>
                <c:pt idx="47676">
                  <c:v>-275.1105</c:v>
                </c:pt>
                <c:pt idx="47677">
                  <c:v>-275.10849999999999</c:v>
                </c:pt>
                <c:pt idx="47678">
                  <c:v>-275.10649999999998</c:v>
                </c:pt>
                <c:pt idx="47679">
                  <c:v>-275.10449999999997</c:v>
                </c:pt>
                <c:pt idx="47680">
                  <c:v>-275.10249999999996</c:v>
                </c:pt>
                <c:pt idx="47681">
                  <c:v>-275.10050000000001</c:v>
                </c:pt>
                <c:pt idx="47682">
                  <c:v>-275.09849999999994</c:v>
                </c:pt>
                <c:pt idx="47683">
                  <c:v>-275.09649999999999</c:v>
                </c:pt>
                <c:pt idx="47684">
                  <c:v>-275.09449999999998</c:v>
                </c:pt>
                <c:pt idx="47685">
                  <c:v>-275.09249999999997</c:v>
                </c:pt>
                <c:pt idx="47686">
                  <c:v>-275.09049999999996</c:v>
                </c:pt>
                <c:pt idx="47687">
                  <c:v>-275.08849999999995</c:v>
                </c:pt>
                <c:pt idx="47688">
                  <c:v>-275.0865</c:v>
                </c:pt>
                <c:pt idx="47689">
                  <c:v>-275.08449999999999</c:v>
                </c:pt>
                <c:pt idx="47690">
                  <c:v>-275.08249999999998</c:v>
                </c:pt>
                <c:pt idx="47691">
                  <c:v>-275.08049999999997</c:v>
                </c:pt>
                <c:pt idx="47692">
                  <c:v>-275.07849999999996</c:v>
                </c:pt>
                <c:pt idx="47693">
                  <c:v>-275.07650000000001</c:v>
                </c:pt>
                <c:pt idx="47694">
                  <c:v>-275.07449999999994</c:v>
                </c:pt>
                <c:pt idx="47695">
                  <c:v>-275.07249999999999</c:v>
                </c:pt>
                <c:pt idx="47696">
                  <c:v>-275.07049999999998</c:v>
                </c:pt>
                <c:pt idx="47697">
                  <c:v>-275.06849999999997</c:v>
                </c:pt>
                <c:pt idx="47698">
                  <c:v>-275.06649999999996</c:v>
                </c:pt>
                <c:pt idx="47699">
                  <c:v>-275.06449999999995</c:v>
                </c:pt>
                <c:pt idx="47700">
                  <c:v>-275.0625</c:v>
                </c:pt>
                <c:pt idx="47701">
                  <c:v>-275.06049999999999</c:v>
                </c:pt>
                <c:pt idx="47702">
                  <c:v>-275.05849999999998</c:v>
                </c:pt>
                <c:pt idx="47703">
                  <c:v>-275.05649999999997</c:v>
                </c:pt>
                <c:pt idx="47704">
                  <c:v>-275.05449999999996</c:v>
                </c:pt>
                <c:pt idx="47705">
                  <c:v>-275.05250000000001</c:v>
                </c:pt>
                <c:pt idx="47706">
                  <c:v>-275.05049999999994</c:v>
                </c:pt>
                <c:pt idx="47707">
                  <c:v>-275.04849999999999</c:v>
                </c:pt>
                <c:pt idx="47708">
                  <c:v>-275.04649999999998</c:v>
                </c:pt>
                <c:pt idx="47709">
                  <c:v>-275.04449999999997</c:v>
                </c:pt>
                <c:pt idx="47710">
                  <c:v>-275.04249999999996</c:v>
                </c:pt>
                <c:pt idx="47711">
                  <c:v>-275.04049999999995</c:v>
                </c:pt>
                <c:pt idx="47712">
                  <c:v>-275.0385</c:v>
                </c:pt>
                <c:pt idx="47713">
                  <c:v>-275.03649999999999</c:v>
                </c:pt>
                <c:pt idx="47714">
                  <c:v>-275.03449999999998</c:v>
                </c:pt>
                <c:pt idx="47715">
                  <c:v>-275.03249999999997</c:v>
                </c:pt>
                <c:pt idx="47716">
                  <c:v>-275.03049999999996</c:v>
                </c:pt>
                <c:pt idx="47717">
                  <c:v>-275.02850000000001</c:v>
                </c:pt>
                <c:pt idx="47718">
                  <c:v>-275.02649999999994</c:v>
                </c:pt>
                <c:pt idx="47719">
                  <c:v>-275.02449999999999</c:v>
                </c:pt>
                <c:pt idx="47720">
                  <c:v>-275.02249999999998</c:v>
                </c:pt>
                <c:pt idx="47721">
                  <c:v>-275.02049999999997</c:v>
                </c:pt>
                <c:pt idx="47722">
                  <c:v>-275.01849999999996</c:v>
                </c:pt>
                <c:pt idx="47723">
                  <c:v>-275.01649999999995</c:v>
                </c:pt>
                <c:pt idx="47724">
                  <c:v>-275.0145</c:v>
                </c:pt>
                <c:pt idx="47725">
                  <c:v>-275.01249999999999</c:v>
                </c:pt>
                <c:pt idx="47726">
                  <c:v>-275.01049999999998</c:v>
                </c:pt>
                <c:pt idx="47727">
                  <c:v>-275.00849999999997</c:v>
                </c:pt>
                <c:pt idx="47728">
                  <c:v>-275.00649999999996</c:v>
                </c:pt>
                <c:pt idx="47729">
                  <c:v>-275.00450000000001</c:v>
                </c:pt>
                <c:pt idx="47730">
                  <c:v>-275.0025</c:v>
                </c:pt>
                <c:pt idx="47731">
                  <c:v>-275.00049999999999</c:v>
                </c:pt>
                <c:pt idx="47732">
                  <c:v>-274.99849999999998</c:v>
                </c:pt>
                <c:pt idx="47733">
                  <c:v>-274.99649999999997</c:v>
                </c:pt>
                <c:pt idx="47734">
                  <c:v>-274.99449999999996</c:v>
                </c:pt>
                <c:pt idx="47735">
                  <c:v>-274.99249999999995</c:v>
                </c:pt>
                <c:pt idx="47736">
                  <c:v>-274.9905</c:v>
                </c:pt>
                <c:pt idx="47737">
                  <c:v>-274.98849999999999</c:v>
                </c:pt>
                <c:pt idx="47738">
                  <c:v>-274.98649999999998</c:v>
                </c:pt>
                <c:pt idx="47739">
                  <c:v>-274.98449999999997</c:v>
                </c:pt>
                <c:pt idx="47740">
                  <c:v>-274.98249999999996</c:v>
                </c:pt>
                <c:pt idx="47741">
                  <c:v>-274.98050000000001</c:v>
                </c:pt>
                <c:pt idx="47742">
                  <c:v>-274.9785</c:v>
                </c:pt>
                <c:pt idx="47743">
                  <c:v>-274.97649999999999</c:v>
                </c:pt>
                <c:pt idx="47744">
                  <c:v>-274.97449999999998</c:v>
                </c:pt>
                <c:pt idx="47745">
                  <c:v>-274.97249999999997</c:v>
                </c:pt>
                <c:pt idx="47746">
                  <c:v>-274.97049999999996</c:v>
                </c:pt>
                <c:pt idx="47747">
                  <c:v>-274.96849999999995</c:v>
                </c:pt>
                <c:pt idx="47748">
                  <c:v>-274.9665</c:v>
                </c:pt>
                <c:pt idx="47749">
                  <c:v>-274.96449999999999</c:v>
                </c:pt>
                <c:pt idx="47750">
                  <c:v>-274.96249999999998</c:v>
                </c:pt>
                <c:pt idx="47751">
                  <c:v>-274.96049999999997</c:v>
                </c:pt>
                <c:pt idx="47752">
                  <c:v>-274.95849999999996</c:v>
                </c:pt>
                <c:pt idx="47753">
                  <c:v>-274.95650000000001</c:v>
                </c:pt>
                <c:pt idx="47754">
                  <c:v>-274.9545</c:v>
                </c:pt>
                <c:pt idx="47755">
                  <c:v>-274.95249999999999</c:v>
                </c:pt>
                <c:pt idx="47756">
                  <c:v>-274.95049999999998</c:v>
                </c:pt>
                <c:pt idx="47757">
                  <c:v>-274.94849999999997</c:v>
                </c:pt>
                <c:pt idx="47758">
                  <c:v>-274.94649999999996</c:v>
                </c:pt>
                <c:pt idx="47759">
                  <c:v>-274.94449999999995</c:v>
                </c:pt>
                <c:pt idx="47760">
                  <c:v>-274.9425</c:v>
                </c:pt>
                <c:pt idx="47761">
                  <c:v>-274.94049999999999</c:v>
                </c:pt>
                <c:pt idx="47762">
                  <c:v>-274.93849999999998</c:v>
                </c:pt>
                <c:pt idx="47763">
                  <c:v>-274.93649999999997</c:v>
                </c:pt>
                <c:pt idx="47764">
                  <c:v>-274.93449999999996</c:v>
                </c:pt>
                <c:pt idx="47765">
                  <c:v>-274.9325</c:v>
                </c:pt>
                <c:pt idx="47766">
                  <c:v>-274.93049999999999</c:v>
                </c:pt>
                <c:pt idx="47767">
                  <c:v>-274.92849999999999</c:v>
                </c:pt>
                <c:pt idx="47768">
                  <c:v>-274.92649999999998</c:v>
                </c:pt>
                <c:pt idx="47769">
                  <c:v>-274.92449999999997</c:v>
                </c:pt>
                <c:pt idx="47770">
                  <c:v>-274.92249999999996</c:v>
                </c:pt>
                <c:pt idx="47771">
                  <c:v>-274.92049999999995</c:v>
                </c:pt>
                <c:pt idx="47772">
                  <c:v>-274.91849999999999</c:v>
                </c:pt>
                <c:pt idx="47773">
                  <c:v>-274.91649999999998</c:v>
                </c:pt>
                <c:pt idx="47774">
                  <c:v>-274.91449999999998</c:v>
                </c:pt>
                <c:pt idx="47775">
                  <c:v>-274.91249999999997</c:v>
                </c:pt>
                <c:pt idx="47776">
                  <c:v>-274.91049999999996</c:v>
                </c:pt>
                <c:pt idx="47777">
                  <c:v>-274.9085</c:v>
                </c:pt>
                <c:pt idx="47778">
                  <c:v>-274.90649999999999</c:v>
                </c:pt>
                <c:pt idx="47779">
                  <c:v>-274.90449999999998</c:v>
                </c:pt>
                <c:pt idx="47780">
                  <c:v>-274.90249999999997</c:v>
                </c:pt>
                <c:pt idx="47781">
                  <c:v>-274.90049999999997</c:v>
                </c:pt>
                <c:pt idx="47782">
                  <c:v>-274.89850000000001</c:v>
                </c:pt>
                <c:pt idx="47783">
                  <c:v>-274.89649999999995</c:v>
                </c:pt>
                <c:pt idx="47784">
                  <c:v>-274.89449999999999</c:v>
                </c:pt>
                <c:pt idx="47785">
                  <c:v>-274.89249999999998</c:v>
                </c:pt>
                <c:pt idx="47786">
                  <c:v>-274.89049999999997</c:v>
                </c:pt>
                <c:pt idx="47787">
                  <c:v>-274.88849999999996</c:v>
                </c:pt>
                <c:pt idx="47788">
                  <c:v>-274.88649999999996</c:v>
                </c:pt>
                <c:pt idx="47789">
                  <c:v>-274.8845</c:v>
                </c:pt>
                <c:pt idx="47790">
                  <c:v>-274.88249999999999</c:v>
                </c:pt>
                <c:pt idx="47791">
                  <c:v>-274.88049999999998</c:v>
                </c:pt>
                <c:pt idx="47792">
                  <c:v>-274.87849999999997</c:v>
                </c:pt>
                <c:pt idx="47793">
                  <c:v>-274.87649999999996</c:v>
                </c:pt>
                <c:pt idx="47794">
                  <c:v>-274.87450000000001</c:v>
                </c:pt>
                <c:pt idx="47795">
                  <c:v>-274.87249999999995</c:v>
                </c:pt>
                <c:pt idx="47796">
                  <c:v>-274.87049999999999</c:v>
                </c:pt>
                <c:pt idx="47797">
                  <c:v>-274.86849999999998</c:v>
                </c:pt>
                <c:pt idx="47798">
                  <c:v>-274.86649999999997</c:v>
                </c:pt>
                <c:pt idx="47799">
                  <c:v>-274.86449999999996</c:v>
                </c:pt>
                <c:pt idx="47800">
                  <c:v>-274.86249999999995</c:v>
                </c:pt>
                <c:pt idx="47801">
                  <c:v>-274.8605</c:v>
                </c:pt>
                <c:pt idx="47802">
                  <c:v>-274.85849999999999</c:v>
                </c:pt>
                <c:pt idx="47803">
                  <c:v>-274.85649999999998</c:v>
                </c:pt>
                <c:pt idx="47804">
                  <c:v>-274.85449999999997</c:v>
                </c:pt>
                <c:pt idx="47805">
                  <c:v>-274.85249999999996</c:v>
                </c:pt>
                <c:pt idx="47806">
                  <c:v>-274.85050000000001</c:v>
                </c:pt>
                <c:pt idx="47807">
                  <c:v>-274.84849999999994</c:v>
                </c:pt>
                <c:pt idx="47808">
                  <c:v>-274.84649999999999</c:v>
                </c:pt>
                <c:pt idx="47809">
                  <c:v>-274.84449999999998</c:v>
                </c:pt>
                <c:pt idx="47810">
                  <c:v>-274.84249999999997</c:v>
                </c:pt>
                <c:pt idx="47811">
                  <c:v>-274.84049999999996</c:v>
                </c:pt>
                <c:pt idx="47812">
                  <c:v>-274.83849999999995</c:v>
                </c:pt>
                <c:pt idx="47813">
                  <c:v>-274.8365</c:v>
                </c:pt>
                <c:pt idx="47814">
                  <c:v>-274.83449999999999</c:v>
                </c:pt>
                <c:pt idx="47815">
                  <c:v>-274.83249999999998</c:v>
                </c:pt>
                <c:pt idx="47816">
                  <c:v>-274.83049999999997</c:v>
                </c:pt>
                <c:pt idx="47817">
                  <c:v>-274.82849999999996</c:v>
                </c:pt>
                <c:pt idx="47818">
                  <c:v>-274.82650000000001</c:v>
                </c:pt>
                <c:pt idx="47819">
                  <c:v>-274.82449999999994</c:v>
                </c:pt>
                <c:pt idx="47820">
                  <c:v>-274.82249999999999</c:v>
                </c:pt>
                <c:pt idx="47821">
                  <c:v>-274.82049999999998</c:v>
                </c:pt>
                <c:pt idx="47822">
                  <c:v>-274.81849999999997</c:v>
                </c:pt>
                <c:pt idx="47823">
                  <c:v>-274.81649999999996</c:v>
                </c:pt>
                <c:pt idx="47824">
                  <c:v>-274.81449999999995</c:v>
                </c:pt>
                <c:pt idx="47825">
                  <c:v>-274.8125</c:v>
                </c:pt>
                <c:pt idx="47826">
                  <c:v>-274.81049999999999</c:v>
                </c:pt>
                <c:pt idx="47827">
                  <c:v>-274.80849999999998</c:v>
                </c:pt>
                <c:pt idx="47828">
                  <c:v>-274.80649999999997</c:v>
                </c:pt>
                <c:pt idx="47829">
                  <c:v>-274.80449999999996</c:v>
                </c:pt>
                <c:pt idx="47830">
                  <c:v>-274.80250000000001</c:v>
                </c:pt>
                <c:pt idx="47831">
                  <c:v>-274.80049999999994</c:v>
                </c:pt>
                <c:pt idx="47832">
                  <c:v>-274.79849999999999</c:v>
                </c:pt>
                <c:pt idx="47833">
                  <c:v>-274.79649999999998</c:v>
                </c:pt>
                <c:pt idx="47834">
                  <c:v>-274.79449999999997</c:v>
                </c:pt>
                <c:pt idx="47835">
                  <c:v>-274.79249999999996</c:v>
                </c:pt>
                <c:pt idx="47836">
                  <c:v>-274.79049999999995</c:v>
                </c:pt>
                <c:pt idx="47837">
                  <c:v>-274.7885</c:v>
                </c:pt>
                <c:pt idx="47838">
                  <c:v>-274.78649999999999</c:v>
                </c:pt>
                <c:pt idx="47839">
                  <c:v>-274.78449999999998</c:v>
                </c:pt>
                <c:pt idx="47840">
                  <c:v>-274.78249999999997</c:v>
                </c:pt>
                <c:pt idx="47841">
                  <c:v>-274.78049999999996</c:v>
                </c:pt>
                <c:pt idx="47842">
                  <c:v>-274.77850000000001</c:v>
                </c:pt>
                <c:pt idx="47843">
                  <c:v>-274.77649999999994</c:v>
                </c:pt>
                <c:pt idx="47844">
                  <c:v>-274.77449999999999</c:v>
                </c:pt>
                <c:pt idx="47845">
                  <c:v>-274.77249999999998</c:v>
                </c:pt>
                <c:pt idx="47846">
                  <c:v>-274.77049999999997</c:v>
                </c:pt>
                <c:pt idx="47847">
                  <c:v>-274.76849999999996</c:v>
                </c:pt>
                <c:pt idx="47848">
                  <c:v>-274.76649999999995</c:v>
                </c:pt>
                <c:pt idx="47849">
                  <c:v>-274.7645</c:v>
                </c:pt>
                <c:pt idx="47850">
                  <c:v>-274.76249999999999</c:v>
                </c:pt>
                <c:pt idx="47851">
                  <c:v>-274.76049999999998</c:v>
                </c:pt>
                <c:pt idx="47852">
                  <c:v>-274.75849999999997</c:v>
                </c:pt>
                <c:pt idx="47853">
                  <c:v>-274.75649999999996</c:v>
                </c:pt>
                <c:pt idx="47854">
                  <c:v>-274.75450000000001</c:v>
                </c:pt>
                <c:pt idx="47855">
                  <c:v>-274.7525</c:v>
                </c:pt>
                <c:pt idx="47856">
                  <c:v>-274.75049999999999</c:v>
                </c:pt>
                <c:pt idx="47857">
                  <c:v>-274.74849999999998</c:v>
                </c:pt>
                <c:pt idx="47858">
                  <c:v>-274.74649999999997</c:v>
                </c:pt>
                <c:pt idx="47859">
                  <c:v>-274.74449999999996</c:v>
                </c:pt>
                <c:pt idx="47860">
                  <c:v>-274.74249999999995</c:v>
                </c:pt>
                <c:pt idx="47861">
                  <c:v>-274.7405</c:v>
                </c:pt>
                <c:pt idx="47862">
                  <c:v>-274.73849999999999</c:v>
                </c:pt>
                <c:pt idx="47863">
                  <c:v>-274.73649999999998</c:v>
                </c:pt>
                <c:pt idx="47864">
                  <c:v>-274.73449999999997</c:v>
                </c:pt>
                <c:pt idx="47865">
                  <c:v>-274.73249999999996</c:v>
                </c:pt>
                <c:pt idx="47866">
                  <c:v>-274.73050000000001</c:v>
                </c:pt>
                <c:pt idx="47867">
                  <c:v>-274.7285</c:v>
                </c:pt>
                <c:pt idx="47868">
                  <c:v>-274.72649999999999</c:v>
                </c:pt>
                <c:pt idx="47869">
                  <c:v>-274.72449999999998</c:v>
                </c:pt>
                <c:pt idx="47870">
                  <c:v>-274.72249999999997</c:v>
                </c:pt>
                <c:pt idx="47871">
                  <c:v>-274.72049999999996</c:v>
                </c:pt>
                <c:pt idx="47872">
                  <c:v>-274.71849999999995</c:v>
                </c:pt>
                <c:pt idx="47873">
                  <c:v>-274.7165</c:v>
                </c:pt>
                <c:pt idx="47874">
                  <c:v>-274.71449999999999</c:v>
                </c:pt>
                <c:pt idx="47875">
                  <c:v>-274.71249999999998</c:v>
                </c:pt>
                <c:pt idx="47876">
                  <c:v>-274.71049999999997</c:v>
                </c:pt>
                <c:pt idx="47877">
                  <c:v>-274.70849999999996</c:v>
                </c:pt>
                <c:pt idx="47878">
                  <c:v>-274.70650000000001</c:v>
                </c:pt>
                <c:pt idx="47879">
                  <c:v>-274.7045</c:v>
                </c:pt>
                <c:pt idx="47880">
                  <c:v>-274.70249999999999</c:v>
                </c:pt>
                <c:pt idx="47881">
                  <c:v>-274.70049999999998</c:v>
                </c:pt>
                <c:pt idx="47882">
                  <c:v>-274.69849999999997</c:v>
                </c:pt>
                <c:pt idx="47883">
                  <c:v>-274.69649999999996</c:v>
                </c:pt>
                <c:pt idx="47884">
                  <c:v>-274.69449999999995</c:v>
                </c:pt>
                <c:pt idx="47885">
                  <c:v>-274.6925</c:v>
                </c:pt>
                <c:pt idx="47886">
                  <c:v>-274.69049999999999</c:v>
                </c:pt>
                <c:pt idx="47887">
                  <c:v>-274.68849999999998</c:v>
                </c:pt>
                <c:pt idx="47888">
                  <c:v>-274.68649999999997</c:v>
                </c:pt>
                <c:pt idx="47889">
                  <c:v>-274.68449999999996</c:v>
                </c:pt>
                <c:pt idx="47890">
                  <c:v>-274.6825</c:v>
                </c:pt>
                <c:pt idx="47891">
                  <c:v>-274.68049999999999</c:v>
                </c:pt>
                <c:pt idx="47892">
                  <c:v>-274.67849999999999</c:v>
                </c:pt>
                <c:pt idx="47893">
                  <c:v>-274.67649999999998</c:v>
                </c:pt>
                <c:pt idx="47894">
                  <c:v>-274.67449999999997</c:v>
                </c:pt>
                <c:pt idx="47895">
                  <c:v>-274.67249999999996</c:v>
                </c:pt>
                <c:pt idx="47896">
                  <c:v>-274.67049999999995</c:v>
                </c:pt>
                <c:pt idx="47897">
                  <c:v>-274.66849999999999</c:v>
                </c:pt>
                <c:pt idx="47898">
                  <c:v>-274.66649999999998</c:v>
                </c:pt>
                <c:pt idx="47899">
                  <c:v>-274.66449999999998</c:v>
                </c:pt>
                <c:pt idx="47900">
                  <c:v>-274.66249999999997</c:v>
                </c:pt>
                <c:pt idx="47901">
                  <c:v>-274.66049999999996</c:v>
                </c:pt>
                <c:pt idx="47902">
                  <c:v>-274.6585</c:v>
                </c:pt>
                <c:pt idx="47903">
                  <c:v>-274.65649999999999</c:v>
                </c:pt>
                <c:pt idx="47904">
                  <c:v>-274.65449999999998</c:v>
                </c:pt>
                <c:pt idx="47905">
                  <c:v>-274.65249999999997</c:v>
                </c:pt>
                <c:pt idx="47906">
                  <c:v>-274.65049999999997</c:v>
                </c:pt>
                <c:pt idx="47907">
                  <c:v>-274.64850000000001</c:v>
                </c:pt>
                <c:pt idx="47908">
                  <c:v>-274.64649999999995</c:v>
                </c:pt>
                <c:pt idx="47909">
                  <c:v>-274.64449999999999</c:v>
                </c:pt>
                <c:pt idx="47910">
                  <c:v>-274.64249999999998</c:v>
                </c:pt>
                <c:pt idx="47911">
                  <c:v>-274.64049999999997</c:v>
                </c:pt>
                <c:pt idx="47912">
                  <c:v>-274.63849999999996</c:v>
                </c:pt>
                <c:pt idx="47913">
                  <c:v>-274.63649999999996</c:v>
                </c:pt>
                <c:pt idx="47914">
                  <c:v>-274.6345</c:v>
                </c:pt>
                <c:pt idx="47915">
                  <c:v>-274.63249999999999</c:v>
                </c:pt>
                <c:pt idx="47916">
                  <c:v>-274.63049999999998</c:v>
                </c:pt>
                <c:pt idx="47917">
                  <c:v>-274.62849999999997</c:v>
                </c:pt>
                <c:pt idx="47918">
                  <c:v>-274.62649999999996</c:v>
                </c:pt>
                <c:pt idx="47919">
                  <c:v>-274.62450000000001</c:v>
                </c:pt>
                <c:pt idx="47920">
                  <c:v>-274.62249999999995</c:v>
                </c:pt>
                <c:pt idx="47921">
                  <c:v>-274.62049999999999</c:v>
                </c:pt>
                <c:pt idx="47922">
                  <c:v>-274.61849999999998</c:v>
                </c:pt>
                <c:pt idx="47923">
                  <c:v>-274.61649999999997</c:v>
                </c:pt>
                <c:pt idx="47924">
                  <c:v>-274.61449999999996</c:v>
                </c:pt>
                <c:pt idx="47925">
                  <c:v>-274.61249999999995</c:v>
                </c:pt>
                <c:pt idx="47926">
                  <c:v>-274.6105</c:v>
                </c:pt>
                <c:pt idx="47927">
                  <c:v>-274.60849999999999</c:v>
                </c:pt>
                <c:pt idx="47928">
                  <c:v>-274.60649999999998</c:v>
                </c:pt>
                <c:pt idx="47929">
                  <c:v>-274.60449999999997</c:v>
                </c:pt>
                <c:pt idx="47930">
                  <c:v>-274.60249999999996</c:v>
                </c:pt>
                <c:pt idx="47931">
                  <c:v>-274.60050000000001</c:v>
                </c:pt>
                <c:pt idx="47932">
                  <c:v>-274.59849999999994</c:v>
                </c:pt>
                <c:pt idx="47933">
                  <c:v>-274.59649999999999</c:v>
                </c:pt>
                <c:pt idx="47934">
                  <c:v>-274.59449999999998</c:v>
                </c:pt>
                <c:pt idx="47935">
                  <c:v>-274.59249999999997</c:v>
                </c:pt>
                <c:pt idx="47936">
                  <c:v>-274.59049999999996</c:v>
                </c:pt>
                <c:pt idx="47937">
                  <c:v>-274.58849999999995</c:v>
                </c:pt>
                <c:pt idx="47938">
                  <c:v>-274.5865</c:v>
                </c:pt>
                <c:pt idx="47939">
                  <c:v>-274.58449999999999</c:v>
                </c:pt>
                <c:pt idx="47940">
                  <c:v>-274.58249999999998</c:v>
                </c:pt>
                <c:pt idx="47941">
                  <c:v>-274.58049999999997</c:v>
                </c:pt>
                <c:pt idx="47942">
                  <c:v>-274.57849999999996</c:v>
                </c:pt>
                <c:pt idx="47943">
                  <c:v>-274.57650000000001</c:v>
                </c:pt>
                <c:pt idx="47944">
                  <c:v>-274.57449999999994</c:v>
                </c:pt>
                <c:pt idx="47945">
                  <c:v>-274.57249999999999</c:v>
                </c:pt>
                <c:pt idx="47946">
                  <c:v>-274.57049999999998</c:v>
                </c:pt>
                <c:pt idx="47947">
                  <c:v>-274.56849999999997</c:v>
                </c:pt>
                <c:pt idx="47948">
                  <c:v>-274.56649999999996</c:v>
                </c:pt>
                <c:pt idx="47949">
                  <c:v>-274.56449999999995</c:v>
                </c:pt>
                <c:pt idx="47950">
                  <c:v>-274.5625</c:v>
                </c:pt>
                <c:pt idx="47951">
                  <c:v>-274.56049999999999</c:v>
                </c:pt>
                <c:pt idx="47952">
                  <c:v>-274.55849999999998</c:v>
                </c:pt>
                <c:pt idx="47953">
                  <c:v>-274.55649999999997</c:v>
                </c:pt>
                <c:pt idx="47954">
                  <c:v>-274.55449999999996</c:v>
                </c:pt>
                <c:pt idx="47955">
                  <c:v>-274.55250000000001</c:v>
                </c:pt>
                <c:pt idx="47956">
                  <c:v>-274.55049999999994</c:v>
                </c:pt>
                <c:pt idx="47957">
                  <c:v>-274.54849999999999</c:v>
                </c:pt>
                <c:pt idx="47958">
                  <c:v>-274.54649999999998</c:v>
                </c:pt>
                <c:pt idx="47959">
                  <c:v>-274.54449999999997</c:v>
                </c:pt>
                <c:pt idx="47960">
                  <c:v>-274.54249999999996</c:v>
                </c:pt>
                <c:pt idx="47961">
                  <c:v>-274.54049999999995</c:v>
                </c:pt>
                <c:pt idx="47962">
                  <c:v>-274.5385</c:v>
                </c:pt>
                <c:pt idx="47963">
                  <c:v>-274.53649999999999</c:v>
                </c:pt>
                <c:pt idx="47964">
                  <c:v>-274.53449999999998</c:v>
                </c:pt>
                <c:pt idx="47965">
                  <c:v>-274.53249999999997</c:v>
                </c:pt>
                <c:pt idx="47966">
                  <c:v>-274.53049999999996</c:v>
                </c:pt>
                <c:pt idx="47967">
                  <c:v>-274.52850000000001</c:v>
                </c:pt>
                <c:pt idx="47968">
                  <c:v>-274.52649999999994</c:v>
                </c:pt>
                <c:pt idx="47969">
                  <c:v>-274.52449999999999</c:v>
                </c:pt>
                <c:pt idx="47970">
                  <c:v>-274.52249999999998</c:v>
                </c:pt>
                <c:pt idx="47971">
                  <c:v>-274.52049999999997</c:v>
                </c:pt>
                <c:pt idx="47972">
                  <c:v>-274.51849999999996</c:v>
                </c:pt>
                <c:pt idx="47973">
                  <c:v>-274.51649999999995</c:v>
                </c:pt>
                <c:pt idx="47974">
                  <c:v>-274.5145</c:v>
                </c:pt>
                <c:pt idx="47975">
                  <c:v>-274.51249999999999</c:v>
                </c:pt>
                <c:pt idx="47976">
                  <c:v>-274.51049999999998</c:v>
                </c:pt>
                <c:pt idx="47977">
                  <c:v>-274.50849999999997</c:v>
                </c:pt>
                <c:pt idx="47978">
                  <c:v>-274.50649999999996</c:v>
                </c:pt>
                <c:pt idx="47979">
                  <c:v>-274.50450000000001</c:v>
                </c:pt>
                <c:pt idx="47980">
                  <c:v>-274.5025</c:v>
                </c:pt>
                <c:pt idx="47981">
                  <c:v>-274.50049999999999</c:v>
                </c:pt>
                <c:pt idx="47982">
                  <c:v>-274.49849999999998</c:v>
                </c:pt>
                <c:pt idx="47983">
                  <c:v>-274.49649999999997</c:v>
                </c:pt>
                <c:pt idx="47984">
                  <c:v>-274.49449999999996</c:v>
                </c:pt>
                <c:pt idx="47985">
                  <c:v>-274.49249999999995</c:v>
                </c:pt>
                <c:pt idx="47986">
                  <c:v>-274.4905</c:v>
                </c:pt>
                <c:pt idx="47987">
                  <c:v>-274.48849999999999</c:v>
                </c:pt>
                <c:pt idx="47988">
                  <c:v>-274.48649999999998</c:v>
                </c:pt>
                <c:pt idx="47989">
                  <c:v>-274.48449999999997</c:v>
                </c:pt>
                <c:pt idx="47990">
                  <c:v>-274.48249999999996</c:v>
                </c:pt>
                <c:pt idx="47991">
                  <c:v>-274.48050000000001</c:v>
                </c:pt>
                <c:pt idx="47992">
                  <c:v>-274.4785</c:v>
                </c:pt>
                <c:pt idx="47993">
                  <c:v>-274.47649999999999</c:v>
                </c:pt>
                <c:pt idx="47994">
                  <c:v>-274.47449999999998</c:v>
                </c:pt>
                <c:pt idx="47995">
                  <c:v>-274.47249999999997</c:v>
                </c:pt>
                <c:pt idx="47996">
                  <c:v>-274.47049999999996</c:v>
                </c:pt>
                <c:pt idx="47997">
                  <c:v>-274.46849999999995</c:v>
                </c:pt>
                <c:pt idx="47998">
                  <c:v>-274.4665</c:v>
                </c:pt>
                <c:pt idx="47999">
                  <c:v>-274.46449999999999</c:v>
                </c:pt>
                <c:pt idx="48000">
                  <c:v>-274.46249999999998</c:v>
                </c:pt>
                <c:pt idx="48001">
                  <c:v>-274.46049999999997</c:v>
                </c:pt>
                <c:pt idx="48002">
                  <c:v>-274.45849999999996</c:v>
                </c:pt>
                <c:pt idx="48003">
                  <c:v>-274.45650000000001</c:v>
                </c:pt>
                <c:pt idx="48004">
                  <c:v>-274.4545</c:v>
                </c:pt>
                <c:pt idx="48005">
                  <c:v>-274.45249999999999</c:v>
                </c:pt>
                <c:pt idx="48006">
                  <c:v>-274.45049999999998</c:v>
                </c:pt>
                <c:pt idx="48007">
                  <c:v>-274.44849999999997</c:v>
                </c:pt>
                <c:pt idx="48008">
                  <c:v>-274.44649999999996</c:v>
                </c:pt>
                <c:pt idx="48009">
                  <c:v>-274.44449999999995</c:v>
                </c:pt>
                <c:pt idx="48010">
                  <c:v>-274.4425</c:v>
                </c:pt>
                <c:pt idx="48011">
                  <c:v>-274.44049999999999</c:v>
                </c:pt>
                <c:pt idx="48012">
                  <c:v>-274.43849999999998</c:v>
                </c:pt>
                <c:pt idx="48013">
                  <c:v>-274.43649999999997</c:v>
                </c:pt>
                <c:pt idx="48014">
                  <c:v>-274.43449999999996</c:v>
                </c:pt>
                <c:pt idx="48015">
                  <c:v>-274.4325</c:v>
                </c:pt>
                <c:pt idx="48016">
                  <c:v>-274.43049999999999</c:v>
                </c:pt>
                <c:pt idx="48017">
                  <c:v>-274.42849999999999</c:v>
                </c:pt>
                <c:pt idx="48018">
                  <c:v>-274.42649999999998</c:v>
                </c:pt>
                <c:pt idx="48019">
                  <c:v>-274.42449999999997</c:v>
                </c:pt>
                <c:pt idx="48020">
                  <c:v>-274.42249999999996</c:v>
                </c:pt>
                <c:pt idx="48021">
                  <c:v>-274.42049999999995</c:v>
                </c:pt>
                <c:pt idx="48022">
                  <c:v>-274.41849999999999</c:v>
                </c:pt>
                <c:pt idx="48023">
                  <c:v>-274.41649999999998</c:v>
                </c:pt>
                <c:pt idx="48024">
                  <c:v>-274.41449999999998</c:v>
                </c:pt>
                <c:pt idx="48025">
                  <c:v>-274.41249999999997</c:v>
                </c:pt>
                <c:pt idx="48026">
                  <c:v>-274.41049999999996</c:v>
                </c:pt>
                <c:pt idx="48027">
                  <c:v>-274.4085</c:v>
                </c:pt>
                <c:pt idx="48028">
                  <c:v>-274.40649999999999</c:v>
                </c:pt>
                <c:pt idx="48029">
                  <c:v>-274.40449999999998</c:v>
                </c:pt>
                <c:pt idx="48030">
                  <c:v>-274.40249999999997</c:v>
                </c:pt>
                <c:pt idx="48031">
                  <c:v>-274.40049999999997</c:v>
                </c:pt>
                <c:pt idx="48032">
                  <c:v>-274.39850000000001</c:v>
                </c:pt>
                <c:pt idx="48033">
                  <c:v>-274.39649999999995</c:v>
                </c:pt>
                <c:pt idx="48034">
                  <c:v>-274.39449999999999</c:v>
                </c:pt>
                <c:pt idx="48035">
                  <c:v>-274.39249999999998</c:v>
                </c:pt>
                <c:pt idx="48036">
                  <c:v>-274.39049999999997</c:v>
                </c:pt>
                <c:pt idx="48037">
                  <c:v>-274.38849999999996</c:v>
                </c:pt>
                <c:pt idx="48038">
                  <c:v>-274.38649999999996</c:v>
                </c:pt>
                <c:pt idx="48039">
                  <c:v>-274.3845</c:v>
                </c:pt>
                <c:pt idx="48040">
                  <c:v>-274.38249999999999</c:v>
                </c:pt>
                <c:pt idx="48041">
                  <c:v>-274.38049999999998</c:v>
                </c:pt>
                <c:pt idx="48042">
                  <c:v>-274.37849999999997</c:v>
                </c:pt>
                <c:pt idx="48043">
                  <c:v>-274.37649999999996</c:v>
                </c:pt>
                <c:pt idx="48044">
                  <c:v>-274.37450000000001</c:v>
                </c:pt>
                <c:pt idx="48045">
                  <c:v>-274.37249999999995</c:v>
                </c:pt>
                <c:pt idx="48046">
                  <c:v>-274.37049999999999</c:v>
                </c:pt>
                <c:pt idx="48047">
                  <c:v>-274.36849999999998</c:v>
                </c:pt>
                <c:pt idx="48048">
                  <c:v>-274.36649999999997</c:v>
                </c:pt>
                <c:pt idx="48049">
                  <c:v>-274.36449999999996</c:v>
                </c:pt>
                <c:pt idx="48050">
                  <c:v>-274.36249999999995</c:v>
                </c:pt>
                <c:pt idx="48051">
                  <c:v>-274.3605</c:v>
                </c:pt>
                <c:pt idx="48052">
                  <c:v>-274.35849999999999</c:v>
                </c:pt>
                <c:pt idx="48053">
                  <c:v>-274.35649999999998</c:v>
                </c:pt>
                <c:pt idx="48054">
                  <c:v>-274.35449999999997</c:v>
                </c:pt>
                <c:pt idx="48055">
                  <c:v>-274.35249999999996</c:v>
                </c:pt>
                <c:pt idx="48056">
                  <c:v>-274.35050000000001</c:v>
                </c:pt>
                <c:pt idx="48057">
                  <c:v>-274.34849999999994</c:v>
                </c:pt>
                <c:pt idx="48058">
                  <c:v>-274.34649999999999</c:v>
                </c:pt>
                <c:pt idx="48059">
                  <c:v>-274.34449999999998</c:v>
                </c:pt>
                <c:pt idx="48060">
                  <c:v>-274.34249999999997</c:v>
                </c:pt>
                <c:pt idx="48061">
                  <c:v>-274.34049999999996</c:v>
                </c:pt>
                <c:pt idx="48062">
                  <c:v>-274.33849999999995</c:v>
                </c:pt>
                <c:pt idx="48063">
                  <c:v>-274.3365</c:v>
                </c:pt>
                <c:pt idx="48064">
                  <c:v>-274.33449999999999</c:v>
                </c:pt>
                <c:pt idx="48065">
                  <c:v>-274.33249999999998</c:v>
                </c:pt>
                <c:pt idx="48066">
                  <c:v>-274.33049999999997</c:v>
                </c:pt>
                <c:pt idx="48067">
                  <c:v>-274.32849999999996</c:v>
                </c:pt>
                <c:pt idx="48068">
                  <c:v>-274.32650000000001</c:v>
                </c:pt>
                <c:pt idx="48069">
                  <c:v>-274.32449999999994</c:v>
                </c:pt>
                <c:pt idx="48070">
                  <c:v>-274.32249999999999</c:v>
                </c:pt>
                <c:pt idx="48071">
                  <c:v>-274.32049999999998</c:v>
                </c:pt>
                <c:pt idx="48072">
                  <c:v>-274.31849999999997</c:v>
                </c:pt>
                <c:pt idx="48073">
                  <c:v>-274.31649999999996</c:v>
                </c:pt>
                <c:pt idx="48074">
                  <c:v>-274.31449999999995</c:v>
                </c:pt>
                <c:pt idx="48075">
                  <c:v>-274.3125</c:v>
                </c:pt>
                <c:pt idx="48076">
                  <c:v>-274.31049999999999</c:v>
                </c:pt>
                <c:pt idx="48077">
                  <c:v>-274.30849999999998</c:v>
                </c:pt>
                <c:pt idx="48078">
                  <c:v>-274.30649999999997</c:v>
                </c:pt>
                <c:pt idx="48079">
                  <c:v>-274.30449999999996</c:v>
                </c:pt>
                <c:pt idx="48080">
                  <c:v>-274.30250000000001</c:v>
                </c:pt>
                <c:pt idx="48081">
                  <c:v>-274.30049999999994</c:v>
                </c:pt>
                <c:pt idx="48082">
                  <c:v>-274.29849999999999</c:v>
                </c:pt>
                <c:pt idx="48083">
                  <c:v>-274.29649999999998</c:v>
                </c:pt>
                <c:pt idx="48084">
                  <c:v>-274.29449999999997</c:v>
                </c:pt>
                <c:pt idx="48085">
                  <c:v>-274.29249999999996</c:v>
                </c:pt>
                <c:pt idx="48086">
                  <c:v>-274.29049999999995</c:v>
                </c:pt>
                <c:pt idx="48087">
                  <c:v>-274.2885</c:v>
                </c:pt>
                <c:pt idx="48088">
                  <c:v>-274.28649999999999</c:v>
                </c:pt>
                <c:pt idx="48089">
                  <c:v>-274.28449999999998</c:v>
                </c:pt>
                <c:pt idx="48090">
                  <c:v>-274.28249999999997</c:v>
                </c:pt>
                <c:pt idx="48091">
                  <c:v>-274.28049999999996</c:v>
                </c:pt>
                <c:pt idx="48092">
                  <c:v>-274.27850000000001</c:v>
                </c:pt>
                <c:pt idx="48093">
                  <c:v>-274.27649999999994</c:v>
                </c:pt>
                <c:pt idx="48094">
                  <c:v>-274.27449999999999</c:v>
                </c:pt>
                <c:pt idx="48095">
                  <c:v>-274.27249999999998</c:v>
                </c:pt>
                <c:pt idx="48096">
                  <c:v>-274.27049999999997</c:v>
                </c:pt>
                <c:pt idx="48097">
                  <c:v>-274.26849999999996</c:v>
                </c:pt>
                <c:pt idx="48098">
                  <c:v>-274.26649999999995</c:v>
                </c:pt>
                <c:pt idx="48099">
                  <c:v>-274.2645</c:v>
                </c:pt>
                <c:pt idx="48100">
                  <c:v>-274.26249999999999</c:v>
                </c:pt>
                <c:pt idx="48101">
                  <c:v>-274.26049999999998</c:v>
                </c:pt>
                <c:pt idx="48102">
                  <c:v>-274.25849999999997</c:v>
                </c:pt>
                <c:pt idx="48103">
                  <c:v>-274.25649999999996</c:v>
                </c:pt>
                <c:pt idx="48104">
                  <c:v>-274.25450000000001</c:v>
                </c:pt>
                <c:pt idx="48105">
                  <c:v>-274.2525</c:v>
                </c:pt>
                <c:pt idx="48106">
                  <c:v>-274.25049999999999</c:v>
                </c:pt>
                <c:pt idx="48107">
                  <c:v>-274.24849999999998</c:v>
                </c:pt>
                <c:pt idx="48108">
                  <c:v>-274.24649999999997</c:v>
                </c:pt>
                <c:pt idx="48109">
                  <c:v>-274.24449999999996</c:v>
                </c:pt>
                <c:pt idx="48110">
                  <c:v>-274.24249999999995</c:v>
                </c:pt>
                <c:pt idx="48111">
                  <c:v>-274.2405</c:v>
                </c:pt>
                <c:pt idx="48112">
                  <c:v>-274.23849999999999</c:v>
                </c:pt>
                <c:pt idx="48113">
                  <c:v>-274.23649999999998</c:v>
                </c:pt>
                <c:pt idx="48114">
                  <c:v>-274.23449999999997</c:v>
                </c:pt>
                <c:pt idx="48115">
                  <c:v>-274.23249999999996</c:v>
                </c:pt>
                <c:pt idx="48116">
                  <c:v>-274.23050000000001</c:v>
                </c:pt>
                <c:pt idx="48117">
                  <c:v>-274.2285</c:v>
                </c:pt>
                <c:pt idx="48118">
                  <c:v>-274.22649999999999</c:v>
                </c:pt>
                <c:pt idx="48119">
                  <c:v>-274.22449999999998</c:v>
                </c:pt>
                <c:pt idx="48120">
                  <c:v>-274.22249999999997</c:v>
                </c:pt>
                <c:pt idx="48121">
                  <c:v>-274.22049999999996</c:v>
                </c:pt>
                <c:pt idx="48122">
                  <c:v>-274.21849999999995</c:v>
                </c:pt>
                <c:pt idx="48123">
                  <c:v>-274.2165</c:v>
                </c:pt>
                <c:pt idx="48124">
                  <c:v>-274.21449999999999</c:v>
                </c:pt>
                <c:pt idx="48125">
                  <c:v>-274.21249999999998</c:v>
                </c:pt>
                <c:pt idx="48126">
                  <c:v>-274.21049999999997</c:v>
                </c:pt>
                <c:pt idx="48127">
                  <c:v>-274.20849999999996</c:v>
                </c:pt>
                <c:pt idx="48128">
                  <c:v>-274.20650000000001</c:v>
                </c:pt>
                <c:pt idx="48129">
                  <c:v>-274.2045</c:v>
                </c:pt>
                <c:pt idx="48130">
                  <c:v>-274.20249999999999</c:v>
                </c:pt>
                <c:pt idx="48131">
                  <c:v>-274.20049999999998</c:v>
                </c:pt>
                <c:pt idx="48132">
                  <c:v>-274.19849999999997</c:v>
                </c:pt>
                <c:pt idx="48133">
                  <c:v>-274.19649999999996</c:v>
                </c:pt>
                <c:pt idx="48134">
                  <c:v>-274.19449999999995</c:v>
                </c:pt>
                <c:pt idx="48135">
                  <c:v>-274.1925</c:v>
                </c:pt>
                <c:pt idx="48136">
                  <c:v>-274.19049999999999</c:v>
                </c:pt>
                <c:pt idx="48137">
                  <c:v>-274.18849999999998</c:v>
                </c:pt>
                <c:pt idx="48138">
                  <c:v>-274.18649999999997</c:v>
                </c:pt>
                <c:pt idx="48139">
                  <c:v>-274.18449999999996</c:v>
                </c:pt>
                <c:pt idx="48140">
                  <c:v>-274.1825</c:v>
                </c:pt>
                <c:pt idx="48141">
                  <c:v>-274.18049999999999</c:v>
                </c:pt>
                <c:pt idx="48142">
                  <c:v>-274.17849999999999</c:v>
                </c:pt>
                <c:pt idx="48143">
                  <c:v>-274.17649999999998</c:v>
                </c:pt>
                <c:pt idx="48144">
                  <c:v>-274.17449999999997</c:v>
                </c:pt>
                <c:pt idx="48145">
                  <c:v>-274.17249999999996</c:v>
                </c:pt>
                <c:pt idx="48146">
                  <c:v>-274.17049999999995</c:v>
                </c:pt>
                <c:pt idx="48147">
                  <c:v>-274.16849999999999</c:v>
                </c:pt>
                <c:pt idx="48148">
                  <c:v>-274.16649999999998</c:v>
                </c:pt>
                <c:pt idx="48149">
                  <c:v>-274.16449999999998</c:v>
                </c:pt>
                <c:pt idx="48150">
                  <c:v>-274.16249999999997</c:v>
                </c:pt>
                <c:pt idx="48151">
                  <c:v>-274.16049999999996</c:v>
                </c:pt>
                <c:pt idx="48152">
                  <c:v>-274.1585</c:v>
                </c:pt>
                <c:pt idx="48153">
                  <c:v>-274.15649999999999</c:v>
                </c:pt>
                <c:pt idx="48154">
                  <c:v>-274.15449999999998</c:v>
                </c:pt>
                <c:pt idx="48155">
                  <c:v>-274.15249999999997</c:v>
                </c:pt>
                <c:pt idx="48156">
                  <c:v>-274.15049999999997</c:v>
                </c:pt>
                <c:pt idx="48157">
                  <c:v>-274.14850000000001</c:v>
                </c:pt>
                <c:pt idx="48158">
                  <c:v>-274.14649999999995</c:v>
                </c:pt>
                <c:pt idx="48159">
                  <c:v>-274.14449999999999</c:v>
                </c:pt>
                <c:pt idx="48160">
                  <c:v>-274.14249999999998</c:v>
                </c:pt>
                <c:pt idx="48161">
                  <c:v>-274.14049999999997</c:v>
                </c:pt>
                <c:pt idx="48162">
                  <c:v>-274.13849999999996</c:v>
                </c:pt>
                <c:pt idx="48163">
                  <c:v>-274.13649999999996</c:v>
                </c:pt>
                <c:pt idx="48164">
                  <c:v>-274.1345</c:v>
                </c:pt>
                <c:pt idx="48165">
                  <c:v>-274.13249999999999</c:v>
                </c:pt>
                <c:pt idx="48166">
                  <c:v>-274.13049999999998</c:v>
                </c:pt>
                <c:pt idx="48167">
                  <c:v>-274.12849999999997</c:v>
                </c:pt>
                <c:pt idx="48168">
                  <c:v>-274.12649999999996</c:v>
                </c:pt>
                <c:pt idx="48169">
                  <c:v>-274.12450000000001</c:v>
                </c:pt>
                <c:pt idx="48170">
                  <c:v>-274.12249999999995</c:v>
                </c:pt>
                <c:pt idx="48171">
                  <c:v>-274.12049999999999</c:v>
                </c:pt>
                <c:pt idx="48172">
                  <c:v>-274.11849999999998</c:v>
                </c:pt>
                <c:pt idx="48173">
                  <c:v>-274.11649999999997</c:v>
                </c:pt>
                <c:pt idx="48174">
                  <c:v>-274.11449999999996</c:v>
                </c:pt>
                <c:pt idx="48175">
                  <c:v>-274.11249999999995</c:v>
                </c:pt>
                <c:pt idx="48176">
                  <c:v>-274.1105</c:v>
                </c:pt>
                <c:pt idx="48177">
                  <c:v>-274.10849999999999</c:v>
                </c:pt>
                <c:pt idx="48178">
                  <c:v>-274.10649999999998</c:v>
                </c:pt>
                <c:pt idx="48179">
                  <c:v>-274.10449999999997</c:v>
                </c:pt>
                <c:pt idx="48180">
                  <c:v>-274.10249999999996</c:v>
                </c:pt>
                <c:pt idx="48181">
                  <c:v>-274.10050000000001</c:v>
                </c:pt>
                <c:pt idx="48182">
                  <c:v>-274.09849999999994</c:v>
                </c:pt>
                <c:pt idx="48183">
                  <c:v>-274.09649999999999</c:v>
                </c:pt>
                <c:pt idx="48184">
                  <c:v>-274.09449999999998</c:v>
                </c:pt>
                <c:pt idx="48185">
                  <c:v>-274.09249999999997</c:v>
                </c:pt>
                <c:pt idx="48186">
                  <c:v>-274.09049999999996</c:v>
                </c:pt>
                <c:pt idx="48187">
                  <c:v>-274.08849999999995</c:v>
                </c:pt>
                <c:pt idx="48188">
                  <c:v>-274.0865</c:v>
                </c:pt>
                <c:pt idx="48189">
                  <c:v>-274.08449999999999</c:v>
                </c:pt>
                <c:pt idx="48190">
                  <c:v>-274.08249999999998</c:v>
                </c:pt>
                <c:pt idx="48191">
                  <c:v>-274.08049999999997</c:v>
                </c:pt>
                <c:pt idx="48192">
                  <c:v>-274.07849999999996</c:v>
                </c:pt>
                <c:pt idx="48193">
                  <c:v>-274.07650000000001</c:v>
                </c:pt>
                <c:pt idx="48194">
                  <c:v>-274.07449999999994</c:v>
                </c:pt>
                <c:pt idx="48195">
                  <c:v>-274.07249999999999</c:v>
                </c:pt>
                <c:pt idx="48196">
                  <c:v>-274.07049999999998</c:v>
                </c:pt>
                <c:pt idx="48197">
                  <c:v>-274.06849999999997</c:v>
                </c:pt>
                <c:pt idx="48198">
                  <c:v>-274.06649999999996</c:v>
                </c:pt>
                <c:pt idx="48199">
                  <c:v>-274.06449999999995</c:v>
                </c:pt>
                <c:pt idx="48200">
                  <c:v>-274.0625</c:v>
                </c:pt>
                <c:pt idx="48201">
                  <c:v>-274.06049999999999</c:v>
                </c:pt>
                <c:pt idx="48202">
                  <c:v>-274.05849999999998</c:v>
                </c:pt>
                <c:pt idx="48203">
                  <c:v>-274.05649999999997</c:v>
                </c:pt>
                <c:pt idx="48204">
                  <c:v>-274.05449999999996</c:v>
                </c:pt>
                <c:pt idx="48205">
                  <c:v>-274.05250000000001</c:v>
                </c:pt>
                <c:pt idx="48206">
                  <c:v>-274.05049999999994</c:v>
                </c:pt>
                <c:pt idx="48207">
                  <c:v>-274.04849999999999</c:v>
                </c:pt>
                <c:pt idx="48208">
                  <c:v>-274.04649999999998</c:v>
                </c:pt>
                <c:pt idx="48209">
                  <c:v>-274.04449999999997</c:v>
                </c:pt>
                <c:pt idx="48210">
                  <c:v>-274.04249999999996</c:v>
                </c:pt>
                <c:pt idx="48211">
                  <c:v>-274.04049999999995</c:v>
                </c:pt>
                <c:pt idx="48212">
                  <c:v>-274.0385</c:v>
                </c:pt>
                <c:pt idx="48213">
                  <c:v>-274.03649999999999</c:v>
                </c:pt>
                <c:pt idx="48214">
                  <c:v>-274.03449999999998</c:v>
                </c:pt>
                <c:pt idx="48215">
                  <c:v>-274.03249999999997</c:v>
                </c:pt>
                <c:pt idx="48216">
                  <c:v>-274.03049999999996</c:v>
                </c:pt>
                <c:pt idx="48217">
                  <c:v>-274.02850000000001</c:v>
                </c:pt>
                <c:pt idx="48218">
                  <c:v>-274.02649999999994</c:v>
                </c:pt>
                <c:pt idx="48219">
                  <c:v>-274.02449999999999</c:v>
                </c:pt>
                <c:pt idx="48220">
                  <c:v>-274.02249999999998</c:v>
                </c:pt>
                <c:pt idx="48221">
                  <c:v>-274.02049999999997</c:v>
                </c:pt>
                <c:pt idx="48222">
                  <c:v>-274.01849999999996</c:v>
                </c:pt>
                <c:pt idx="48223">
                  <c:v>-274.01649999999995</c:v>
                </c:pt>
                <c:pt idx="48224">
                  <c:v>-274.0145</c:v>
                </c:pt>
                <c:pt idx="48225">
                  <c:v>-274.01249999999999</c:v>
                </c:pt>
                <c:pt idx="48226">
                  <c:v>-274.01049999999998</c:v>
                </c:pt>
                <c:pt idx="48227">
                  <c:v>-274.00849999999997</c:v>
                </c:pt>
                <c:pt idx="48228">
                  <c:v>-274.00649999999996</c:v>
                </c:pt>
                <c:pt idx="48229">
                  <c:v>-274.00450000000001</c:v>
                </c:pt>
                <c:pt idx="48230">
                  <c:v>-274.0025</c:v>
                </c:pt>
                <c:pt idx="48231">
                  <c:v>-274.00049999999999</c:v>
                </c:pt>
                <c:pt idx="48232">
                  <c:v>-273.99849999999998</c:v>
                </c:pt>
                <c:pt idx="48233">
                  <c:v>-273.99649999999997</c:v>
                </c:pt>
                <c:pt idx="48234">
                  <c:v>-273.99449999999996</c:v>
                </c:pt>
                <c:pt idx="48235">
                  <c:v>-273.99249999999995</c:v>
                </c:pt>
                <c:pt idx="48236">
                  <c:v>-273.9905</c:v>
                </c:pt>
                <c:pt idx="48237">
                  <c:v>-273.98849999999999</c:v>
                </c:pt>
                <c:pt idx="48238">
                  <c:v>-273.98649999999998</c:v>
                </c:pt>
                <c:pt idx="48239">
                  <c:v>-273.98449999999997</c:v>
                </c:pt>
                <c:pt idx="48240">
                  <c:v>-273.98249999999996</c:v>
                </c:pt>
                <c:pt idx="48241">
                  <c:v>-273.98050000000001</c:v>
                </c:pt>
                <c:pt idx="48242">
                  <c:v>-273.9785</c:v>
                </c:pt>
                <c:pt idx="48243">
                  <c:v>-273.97649999999999</c:v>
                </c:pt>
                <c:pt idx="48244">
                  <c:v>-273.97449999999998</c:v>
                </c:pt>
                <c:pt idx="48245">
                  <c:v>-273.97249999999997</c:v>
                </c:pt>
                <c:pt idx="48246">
                  <c:v>-273.97049999999996</c:v>
                </c:pt>
                <c:pt idx="48247">
                  <c:v>-273.96849999999995</c:v>
                </c:pt>
                <c:pt idx="48248">
                  <c:v>-273.9665</c:v>
                </c:pt>
                <c:pt idx="48249">
                  <c:v>-273.96449999999999</c:v>
                </c:pt>
                <c:pt idx="48250">
                  <c:v>-273.96249999999998</c:v>
                </c:pt>
                <c:pt idx="48251">
                  <c:v>-273.96049999999997</c:v>
                </c:pt>
                <c:pt idx="48252">
                  <c:v>-273.95849999999996</c:v>
                </c:pt>
                <c:pt idx="48253">
                  <c:v>-273.95650000000001</c:v>
                </c:pt>
                <c:pt idx="48254">
                  <c:v>-273.9545</c:v>
                </c:pt>
                <c:pt idx="48255">
                  <c:v>-273.95249999999999</c:v>
                </c:pt>
                <c:pt idx="48256">
                  <c:v>-273.95049999999998</c:v>
                </c:pt>
                <c:pt idx="48257">
                  <c:v>-273.94849999999997</c:v>
                </c:pt>
                <c:pt idx="48258">
                  <c:v>-273.94649999999996</c:v>
                </c:pt>
                <c:pt idx="48259">
                  <c:v>-273.94449999999995</c:v>
                </c:pt>
                <c:pt idx="48260">
                  <c:v>-273.9425</c:v>
                </c:pt>
                <c:pt idx="48261">
                  <c:v>-273.94049999999999</c:v>
                </c:pt>
                <c:pt idx="48262">
                  <c:v>-273.93849999999998</c:v>
                </c:pt>
                <c:pt idx="48263">
                  <c:v>-273.93649999999997</c:v>
                </c:pt>
                <c:pt idx="48264">
                  <c:v>-273.93449999999996</c:v>
                </c:pt>
                <c:pt idx="48265">
                  <c:v>-273.9325</c:v>
                </c:pt>
                <c:pt idx="48266">
                  <c:v>-273.93049999999999</c:v>
                </c:pt>
                <c:pt idx="48267">
                  <c:v>-273.92849999999999</c:v>
                </c:pt>
                <c:pt idx="48268">
                  <c:v>-273.92649999999998</c:v>
                </c:pt>
                <c:pt idx="48269">
                  <c:v>-273.92449999999997</c:v>
                </c:pt>
                <c:pt idx="48270">
                  <c:v>-273.92249999999996</c:v>
                </c:pt>
                <c:pt idx="48271">
                  <c:v>-273.92049999999995</c:v>
                </c:pt>
                <c:pt idx="48272">
                  <c:v>-273.91849999999999</c:v>
                </c:pt>
                <c:pt idx="48273">
                  <c:v>-273.91649999999998</c:v>
                </c:pt>
                <c:pt idx="48274">
                  <c:v>-273.91449999999998</c:v>
                </c:pt>
                <c:pt idx="48275">
                  <c:v>-273.91249999999997</c:v>
                </c:pt>
                <c:pt idx="48276">
                  <c:v>-273.91049999999996</c:v>
                </c:pt>
                <c:pt idx="48277">
                  <c:v>-273.9085</c:v>
                </c:pt>
                <c:pt idx="48278">
                  <c:v>-273.90649999999999</c:v>
                </c:pt>
                <c:pt idx="48279">
                  <c:v>-273.90449999999998</c:v>
                </c:pt>
                <c:pt idx="48280">
                  <c:v>-273.90249999999997</c:v>
                </c:pt>
                <c:pt idx="48281">
                  <c:v>-273.90049999999997</c:v>
                </c:pt>
                <c:pt idx="48282">
                  <c:v>-273.89850000000001</c:v>
                </c:pt>
                <c:pt idx="48283">
                  <c:v>-273.89649999999995</c:v>
                </c:pt>
                <c:pt idx="48284">
                  <c:v>-273.89449999999999</c:v>
                </c:pt>
                <c:pt idx="48285">
                  <c:v>-273.89249999999998</c:v>
                </c:pt>
                <c:pt idx="48286">
                  <c:v>-273.89049999999997</c:v>
                </c:pt>
                <c:pt idx="48287">
                  <c:v>-273.88849999999996</c:v>
                </c:pt>
                <c:pt idx="48288">
                  <c:v>-273.88649999999996</c:v>
                </c:pt>
                <c:pt idx="48289">
                  <c:v>-273.8845</c:v>
                </c:pt>
                <c:pt idx="48290">
                  <c:v>-273.88249999999999</c:v>
                </c:pt>
                <c:pt idx="48291">
                  <c:v>-273.88049999999998</c:v>
                </c:pt>
                <c:pt idx="48292">
                  <c:v>-273.87849999999997</c:v>
                </c:pt>
                <c:pt idx="48293">
                  <c:v>-273.87649999999996</c:v>
                </c:pt>
                <c:pt idx="48294">
                  <c:v>-273.87450000000001</c:v>
                </c:pt>
                <c:pt idx="48295">
                  <c:v>-273.87249999999995</c:v>
                </c:pt>
                <c:pt idx="48296">
                  <c:v>-273.87049999999999</c:v>
                </c:pt>
                <c:pt idx="48297">
                  <c:v>-273.86849999999998</c:v>
                </c:pt>
                <c:pt idx="48298">
                  <c:v>-273.86649999999997</c:v>
                </c:pt>
                <c:pt idx="48299">
                  <c:v>-273.86449999999996</c:v>
                </c:pt>
                <c:pt idx="48300">
                  <c:v>-273.86249999999995</c:v>
                </c:pt>
                <c:pt idx="48301">
                  <c:v>-273.8605</c:v>
                </c:pt>
                <c:pt idx="48302">
                  <c:v>-273.85849999999999</c:v>
                </c:pt>
                <c:pt idx="48303">
                  <c:v>-273.85649999999998</c:v>
                </c:pt>
                <c:pt idx="48304">
                  <c:v>-273.85449999999997</c:v>
                </c:pt>
                <c:pt idx="48305">
                  <c:v>-273.85249999999996</c:v>
                </c:pt>
                <c:pt idx="48306">
                  <c:v>-273.85050000000001</c:v>
                </c:pt>
                <c:pt idx="48307">
                  <c:v>-273.84849999999994</c:v>
                </c:pt>
                <c:pt idx="48308">
                  <c:v>-273.84649999999999</c:v>
                </c:pt>
                <c:pt idx="48309">
                  <c:v>-273.84449999999998</c:v>
                </c:pt>
                <c:pt idx="48310">
                  <c:v>-273.84249999999997</c:v>
                </c:pt>
                <c:pt idx="48311">
                  <c:v>-273.84049999999996</c:v>
                </c:pt>
                <c:pt idx="48312">
                  <c:v>-273.83849999999995</c:v>
                </c:pt>
                <c:pt idx="48313">
                  <c:v>-273.8365</c:v>
                </c:pt>
                <c:pt idx="48314">
                  <c:v>-273.83449999999999</c:v>
                </c:pt>
                <c:pt idx="48315">
                  <c:v>-273.83249999999998</c:v>
                </c:pt>
                <c:pt idx="48316">
                  <c:v>-273.83049999999997</c:v>
                </c:pt>
                <c:pt idx="48317">
                  <c:v>-273.82849999999996</c:v>
                </c:pt>
                <c:pt idx="48318">
                  <c:v>-273.82650000000001</c:v>
                </c:pt>
                <c:pt idx="48319">
                  <c:v>-273.82449999999994</c:v>
                </c:pt>
                <c:pt idx="48320">
                  <c:v>-273.82249999999999</c:v>
                </c:pt>
                <c:pt idx="48321">
                  <c:v>-273.82049999999998</c:v>
                </c:pt>
                <c:pt idx="48322">
                  <c:v>-273.81849999999997</c:v>
                </c:pt>
                <c:pt idx="48323">
                  <c:v>-273.81649999999996</c:v>
                </c:pt>
                <c:pt idx="48324">
                  <c:v>-273.81449999999995</c:v>
                </c:pt>
                <c:pt idx="48325">
                  <c:v>-273.8125</c:v>
                </c:pt>
                <c:pt idx="48326">
                  <c:v>-273.81049999999999</c:v>
                </c:pt>
                <c:pt idx="48327">
                  <c:v>-273.80849999999998</c:v>
                </c:pt>
                <c:pt idx="48328">
                  <c:v>-273.80649999999997</c:v>
                </c:pt>
                <c:pt idx="48329">
                  <c:v>-273.80449999999996</c:v>
                </c:pt>
                <c:pt idx="48330">
                  <c:v>-273.80250000000001</c:v>
                </c:pt>
                <c:pt idx="48331">
                  <c:v>-273.80049999999994</c:v>
                </c:pt>
                <c:pt idx="48332">
                  <c:v>-273.79849999999999</c:v>
                </c:pt>
                <c:pt idx="48333">
                  <c:v>-273.79649999999998</c:v>
                </c:pt>
                <c:pt idx="48334">
                  <c:v>-273.79449999999997</c:v>
                </c:pt>
                <c:pt idx="48335">
                  <c:v>-273.79249999999996</c:v>
                </c:pt>
                <c:pt idx="48336">
                  <c:v>-273.79049999999995</c:v>
                </c:pt>
                <c:pt idx="48337">
                  <c:v>-273.7885</c:v>
                </c:pt>
                <c:pt idx="48338">
                  <c:v>-273.78649999999999</c:v>
                </c:pt>
                <c:pt idx="48339">
                  <c:v>-273.78449999999998</c:v>
                </c:pt>
                <c:pt idx="48340">
                  <c:v>-273.78249999999997</c:v>
                </c:pt>
                <c:pt idx="48341">
                  <c:v>-273.78049999999996</c:v>
                </c:pt>
                <c:pt idx="48342">
                  <c:v>-273.77850000000001</c:v>
                </c:pt>
                <c:pt idx="48343">
                  <c:v>-273.77649999999994</c:v>
                </c:pt>
                <c:pt idx="48344">
                  <c:v>-273.77449999999999</c:v>
                </c:pt>
                <c:pt idx="48345">
                  <c:v>-273.77249999999998</c:v>
                </c:pt>
                <c:pt idx="48346">
                  <c:v>-273.77049999999997</c:v>
                </c:pt>
                <c:pt idx="48347">
                  <c:v>-273.76849999999996</c:v>
                </c:pt>
                <c:pt idx="48348">
                  <c:v>-273.76649999999995</c:v>
                </c:pt>
                <c:pt idx="48349">
                  <c:v>-273.7645</c:v>
                </c:pt>
                <c:pt idx="48350">
                  <c:v>-273.76249999999999</c:v>
                </c:pt>
                <c:pt idx="48351">
                  <c:v>-273.76049999999998</c:v>
                </c:pt>
                <c:pt idx="48352">
                  <c:v>-273.75849999999997</c:v>
                </c:pt>
                <c:pt idx="48353">
                  <c:v>-273.75649999999996</c:v>
                </c:pt>
                <c:pt idx="48354">
                  <c:v>-273.75450000000001</c:v>
                </c:pt>
                <c:pt idx="48355">
                  <c:v>-273.7525</c:v>
                </c:pt>
                <c:pt idx="48356">
                  <c:v>-273.75049999999999</c:v>
                </c:pt>
                <c:pt idx="48357">
                  <c:v>-273.74849999999998</c:v>
                </c:pt>
                <c:pt idx="48358">
                  <c:v>-273.74649999999997</c:v>
                </c:pt>
                <c:pt idx="48359">
                  <c:v>-273.74449999999996</c:v>
                </c:pt>
                <c:pt idx="48360">
                  <c:v>-273.74249999999995</c:v>
                </c:pt>
                <c:pt idx="48361">
                  <c:v>-273.7405</c:v>
                </c:pt>
                <c:pt idx="48362">
                  <c:v>-273.73849999999999</c:v>
                </c:pt>
                <c:pt idx="48363">
                  <c:v>-273.73649999999998</c:v>
                </c:pt>
                <c:pt idx="48364">
                  <c:v>-273.73449999999997</c:v>
                </c:pt>
                <c:pt idx="48365">
                  <c:v>-273.73249999999996</c:v>
                </c:pt>
                <c:pt idx="48366">
                  <c:v>-273.73050000000001</c:v>
                </c:pt>
                <c:pt idx="48367">
                  <c:v>-273.7285</c:v>
                </c:pt>
                <c:pt idx="48368">
                  <c:v>-273.72649999999999</c:v>
                </c:pt>
                <c:pt idx="48369">
                  <c:v>-273.72449999999998</c:v>
                </c:pt>
                <c:pt idx="48370">
                  <c:v>-273.72249999999997</c:v>
                </c:pt>
                <c:pt idx="48371">
                  <c:v>-273.72049999999996</c:v>
                </c:pt>
                <c:pt idx="48372">
                  <c:v>-273.71849999999995</c:v>
                </c:pt>
                <c:pt idx="48373">
                  <c:v>-273.7165</c:v>
                </c:pt>
                <c:pt idx="48374">
                  <c:v>-273.71449999999999</c:v>
                </c:pt>
                <c:pt idx="48375">
                  <c:v>-273.71249999999998</c:v>
                </c:pt>
                <c:pt idx="48376">
                  <c:v>-273.71049999999997</c:v>
                </c:pt>
                <c:pt idx="48377">
                  <c:v>-273.70849999999996</c:v>
                </c:pt>
                <c:pt idx="48378">
                  <c:v>-273.70650000000001</c:v>
                </c:pt>
                <c:pt idx="48379">
                  <c:v>-273.7045</c:v>
                </c:pt>
                <c:pt idx="48380">
                  <c:v>-273.70249999999999</c:v>
                </c:pt>
                <c:pt idx="48381">
                  <c:v>-273.70049999999998</c:v>
                </c:pt>
                <c:pt idx="48382">
                  <c:v>-273.69849999999997</c:v>
                </c:pt>
                <c:pt idx="48383">
                  <c:v>-273.69649999999996</c:v>
                </c:pt>
                <c:pt idx="48384">
                  <c:v>-273.69449999999995</c:v>
                </c:pt>
                <c:pt idx="48385">
                  <c:v>-273.6925</c:v>
                </c:pt>
                <c:pt idx="48386">
                  <c:v>-273.69049999999999</c:v>
                </c:pt>
                <c:pt idx="48387">
                  <c:v>-273.68849999999998</c:v>
                </c:pt>
                <c:pt idx="48388">
                  <c:v>-273.68649999999997</c:v>
                </c:pt>
                <c:pt idx="48389">
                  <c:v>-273.68449999999996</c:v>
                </c:pt>
                <c:pt idx="48390">
                  <c:v>-273.6825</c:v>
                </c:pt>
                <c:pt idx="48391">
                  <c:v>-273.68049999999999</c:v>
                </c:pt>
                <c:pt idx="48392">
                  <c:v>-273.67849999999999</c:v>
                </c:pt>
                <c:pt idx="48393">
                  <c:v>-273.67649999999998</c:v>
                </c:pt>
                <c:pt idx="48394">
                  <c:v>-273.67449999999997</c:v>
                </c:pt>
                <c:pt idx="48395">
                  <c:v>-273.67249999999996</c:v>
                </c:pt>
                <c:pt idx="48396">
                  <c:v>-273.67049999999995</c:v>
                </c:pt>
                <c:pt idx="48397">
                  <c:v>-273.66849999999999</c:v>
                </c:pt>
                <c:pt idx="48398">
                  <c:v>-273.66649999999998</c:v>
                </c:pt>
                <c:pt idx="48399">
                  <c:v>-273.66449999999998</c:v>
                </c:pt>
                <c:pt idx="48400">
                  <c:v>-273.66249999999997</c:v>
                </c:pt>
                <c:pt idx="48401">
                  <c:v>-273.66049999999996</c:v>
                </c:pt>
                <c:pt idx="48402">
                  <c:v>-273.6585</c:v>
                </c:pt>
                <c:pt idx="48403">
                  <c:v>-273.65649999999999</c:v>
                </c:pt>
                <c:pt idx="48404">
                  <c:v>-273.65449999999998</c:v>
                </c:pt>
                <c:pt idx="48405">
                  <c:v>-273.65249999999997</c:v>
                </c:pt>
                <c:pt idx="48406">
                  <c:v>-273.65049999999997</c:v>
                </c:pt>
                <c:pt idx="48407">
                  <c:v>-273.64850000000001</c:v>
                </c:pt>
                <c:pt idx="48408">
                  <c:v>-273.64649999999995</c:v>
                </c:pt>
                <c:pt idx="48409">
                  <c:v>-273.64449999999999</c:v>
                </c:pt>
                <c:pt idx="48410">
                  <c:v>-273.64249999999998</c:v>
                </c:pt>
                <c:pt idx="48411">
                  <c:v>-273.64049999999997</c:v>
                </c:pt>
                <c:pt idx="48412">
                  <c:v>-273.63849999999996</c:v>
                </c:pt>
                <c:pt idx="48413">
                  <c:v>-273.63649999999996</c:v>
                </c:pt>
                <c:pt idx="48414">
                  <c:v>-273.6345</c:v>
                </c:pt>
                <c:pt idx="48415">
                  <c:v>-273.63249999999999</c:v>
                </c:pt>
                <c:pt idx="48416">
                  <c:v>-273.63049999999998</c:v>
                </c:pt>
                <c:pt idx="48417">
                  <c:v>-273.62849999999997</c:v>
                </c:pt>
                <c:pt idx="48418">
                  <c:v>-273.62649999999996</c:v>
                </c:pt>
                <c:pt idx="48419">
                  <c:v>-273.62450000000001</c:v>
                </c:pt>
                <c:pt idx="48420">
                  <c:v>-273.62249999999995</c:v>
                </c:pt>
                <c:pt idx="48421">
                  <c:v>-273.62049999999999</c:v>
                </c:pt>
                <c:pt idx="48422">
                  <c:v>-273.61849999999998</c:v>
                </c:pt>
                <c:pt idx="48423">
                  <c:v>-273.61649999999997</c:v>
                </c:pt>
                <c:pt idx="48424">
                  <c:v>-273.61449999999996</c:v>
                </c:pt>
                <c:pt idx="48425">
                  <c:v>-273.61249999999995</c:v>
                </c:pt>
                <c:pt idx="48426">
                  <c:v>-273.6105</c:v>
                </c:pt>
                <c:pt idx="48427">
                  <c:v>-273.60849999999999</c:v>
                </c:pt>
                <c:pt idx="48428">
                  <c:v>-273.60649999999998</c:v>
                </c:pt>
                <c:pt idx="48429">
                  <c:v>-273.60449999999997</c:v>
                </c:pt>
                <c:pt idx="48430">
                  <c:v>-273.60249999999996</c:v>
                </c:pt>
                <c:pt idx="48431">
                  <c:v>-273.60050000000001</c:v>
                </c:pt>
                <c:pt idx="48432">
                  <c:v>-273.59849999999994</c:v>
                </c:pt>
                <c:pt idx="48433">
                  <c:v>-273.59649999999999</c:v>
                </c:pt>
                <c:pt idx="48434">
                  <c:v>-273.59449999999998</c:v>
                </c:pt>
                <c:pt idx="48435">
                  <c:v>-273.59249999999997</c:v>
                </c:pt>
                <c:pt idx="48436">
                  <c:v>-273.59049999999996</c:v>
                </c:pt>
                <c:pt idx="48437">
                  <c:v>-273.58849999999995</c:v>
                </c:pt>
                <c:pt idx="48438">
                  <c:v>-273.5865</c:v>
                </c:pt>
                <c:pt idx="48439">
                  <c:v>-273.58449999999999</c:v>
                </c:pt>
                <c:pt idx="48440">
                  <c:v>-273.58249999999998</c:v>
                </c:pt>
                <c:pt idx="48441">
                  <c:v>-273.58049999999997</c:v>
                </c:pt>
                <c:pt idx="48442">
                  <c:v>-273.57849999999996</c:v>
                </c:pt>
                <c:pt idx="48443">
                  <c:v>-273.57650000000001</c:v>
                </c:pt>
                <c:pt idx="48444">
                  <c:v>-273.57449999999994</c:v>
                </c:pt>
                <c:pt idx="48445">
                  <c:v>-273.57249999999999</c:v>
                </c:pt>
                <c:pt idx="48446">
                  <c:v>-273.57049999999998</c:v>
                </c:pt>
                <c:pt idx="48447">
                  <c:v>-273.56849999999997</c:v>
                </c:pt>
                <c:pt idx="48448">
                  <c:v>-273.56649999999996</c:v>
                </c:pt>
                <c:pt idx="48449">
                  <c:v>-273.56449999999995</c:v>
                </c:pt>
                <c:pt idx="48450">
                  <c:v>-273.5625</c:v>
                </c:pt>
                <c:pt idx="48451">
                  <c:v>-273.56049999999999</c:v>
                </c:pt>
                <c:pt idx="48452">
                  <c:v>-273.55849999999998</c:v>
                </c:pt>
                <c:pt idx="48453">
                  <c:v>-273.55649999999997</c:v>
                </c:pt>
                <c:pt idx="48454">
                  <c:v>-273.55449999999996</c:v>
                </c:pt>
                <c:pt idx="48455">
                  <c:v>-273.55250000000001</c:v>
                </c:pt>
                <c:pt idx="48456">
                  <c:v>-273.55049999999994</c:v>
                </c:pt>
                <c:pt idx="48457">
                  <c:v>-273.54849999999999</c:v>
                </c:pt>
                <c:pt idx="48458">
                  <c:v>-273.54649999999998</c:v>
                </c:pt>
                <c:pt idx="48459">
                  <c:v>-273.54449999999997</c:v>
                </c:pt>
                <c:pt idx="48460">
                  <c:v>-273.54249999999996</c:v>
                </c:pt>
                <c:pt idx="48461">
                  <c:v>-273.54049999999995</c:v>
                </c:pt>
                <c:pt idx="48462">
                  <c:v>-273.5385</c:v>
                </c:pt>
                <c:pt idx="48463">
                  <c:v>-273.53649999999999</c:v>
                </c:pt>
                <c:pt idx="48464">
                  <c:v>-273.53449999999998</c:v>
                </c:pt>
                <c:pt idx="48465">
                  <c:v>-273.53249999999997</c:v>
                </c:pt>
                <c:pt idx="48466">
                  <c:v>-273.53049999999996</c:v>
                </c:pt>
                <c:pt idx="48467">
                  <c:v>-273.52850000000001</c:v>
                </c:pt>
                <c:pt idx="48468">
                  <c:v>-273.52649999999994</c:v>
                </c:pt>
                <c:pt idx="48469">
                  <c:v>-273.52449999999999</c:v>
                </c:pt>
                <c:pt idx="48470">
                  <c:v>-273.52249999999998</c:v>
                </c:pt>
                <c:pt idx="48471">
                  <c:v>-273.52049999999997</c:v>
                </c:pt>
                <c:pt idx="48472">
                  <c:v>-273.51849999999996</c:v>
                </c:pt>
                <c:pt idx="48473">
                  <c:v>-273.51649999999995</c:v>
                </c:pt>
                <c:pt idx="48474">
                  <c:v>-273.5145</c:v>
                </c:pt>
                <c:pt idx="48475">
                  <c:v>-273.51249999999999</c:v>
                </c:pt>
                <c:pt idx="48476">
                  <c:v>-273.51049999999998</c:v>
                </c:pt>
                <c:pt idx="48477">
                  <c:v>-273.50849999999997</c:v>
                </c:pt>
                <c:pt idx="48478">
                  <c:v>-273.50649999999996</c:v>
                </c:pt>
                <c:pt idx="48479">
                  <c:v>-273.50450000000001</c:v>
                </c:pt>
                <c:pt idx="48480">
                  <c:v>-273.5025</c:v>
                </c:pt>
                <c:pt idx="48481">
                  <c:v>-273.50049999999999</c:v>
                </c:pt>
                <c:pt idx="48482">
                  <c:v>-273.49849999999998</c:v>
                </c:pt>
                <c:pt idx="48483">
                  <c:v>-273.49649999999997</c:v>
                </c:pt>
                <c:pt idx="48484">
                  <c:v>-273.49449999999996</c:v>
                </c:pt>
                <c:pt idx="48485">
                  <c:v>-273.49249999999995</c:v>
                </c:pt>
                <c:pt idx="48486">
                  <c:v>-273.4905</c:v>
                </c:pt>
                <c:pt idx="48487">
                  <c:v>-273.48849999999999</c:v>
                </c:pt>
                <c:pt idx="48488">
                  <c:v>-273.48649999999998</c:v>
                </c:pt>
                <c:pt idx="48489">
                  <c:v>-273.48449999999997</c:v>
                </c:pt>
                <c:pt idx="48490">
                  <c:v>-273.48249999999996</c:v>
                </c:pt>
                <c:pt idx="48491">
                  <c:v>-273.48050000000001</c:v>
                </c:pt>
                <c:pt idx="48492">
                  <c:v>-273.4785</c:v>
                </c:pt>
                <c:pt idx="48493">
                  <c:v>-273.47649999999999</c:v>
                </c:pt>
                <c:pt idx="48494">
                  <c:v>-273.47449999999998</c:v>
                </c:pt>
                <c:pt idx="48495">
                  <c:v>-273.47249999999997</c:v>
                </c:pt>
                <c:pt idx="48496">
                  <c:v>-273.47049999999996</c:v>
                </c:pt>
                <c:pt idx="48497">
                  <c:v>-273.46849999999995</c:v>
                </c:pt>
                <c:pt idx="48498">
                  <c:v>-273.4665</c:v>
                </c:pt>
                <c:pt idx="48499">
                  <c:v>-273.46449999999999</c:v>
                </c:pt>
                <c:pt idx="48500">
                  <c:v>-273.46249999999998</c:v>
                </c:pt>
                <c:pt idx="48501">
                  <c:v>-273.46049999999997</c:v>
                </c:pt>
                <c:pt idx="48502">
                  <c:v>-273.45849999999996</c:v>
                </c:pt>
                <c:pt idx="48503">
                  <c:v>-273.45650000000001</c:v>
                </c:pt>
                <c:pt idx="48504">
                  <c:v>-273.4545</c:v>
                </c:pt>
                <c:pt idx="48505">
                  <c:v>-273.45249999999999</c:v>
                </c:pt>
                <c:pt idx="48506">
                  <c:v>-273.45049999999998</c:v>
                </c:pt>
                <c:pt idx="48507">
                  <c:v>-273.44849999999997</c:v>
                </c:pt>
                <c:pt idx="48508">
                  <c:v>-273.44649999999996</c:v>
                </c:pt>
                <c:pt idx="48509">
                  <c:v>-273.44449999999995</c:v>
                </c:pt>
                <c:pt idx="48510">
                  <c:v>-273.4425</c:v>
                </c:pt>
                <c:pt idx="48511">
                  <c:v>-273.44049999999999</c:v>
                </c:pt>
                <c:pt idx="48512">
                  <c:v>-273.43849999999998</c:v>
                </c:pt>
                <c:pt idx="48513">
                  <c:v>-273.43649999999997</c:v>
                </c:pt>
                <c:pt idx="48514">
                  <c:v>-273.43449999999996</c:v>
                </c:pt>
                <c:pt idx="48515">
                  <c:v>-273.4325</c:v>
                </c:pt>
                <c:pt idx="48516">
                  <c:v>-273.43049999999999</c:v>
                </c:pt>
                <c:pt idx="48517">
                  <c:v>-273.42849999999999</c:v>
                </c:pt>
                <c:pt idx="48518">
                  <c:v>-273.42649999999998</c:v>
                </c:pt>
                <c:pt idx="48519">
                  <c:v>-273.42449999999997</c:v>
                </c:pt>
                <c:pt idx="48520">
                  <c:v>-273.42249999999996</c:v>
                </c:pt>
                <c:pt idx="48521">
                  <c:v>-273.42049999999995</c:v>
                </c:pt>
                <c:pt idx="48522">
                  <c:v>-273.41849999999999</c:v>
                </c:pt>
                <c:pt idx="48523">
                  <c:v>-273.41649999999998</c:v>
                </c:pt>
                <c:pt idx="48524">
                  <c:v>-273.41449999999998</c:v>
                </c:pt>
                <c:pt idx="48525">
                  <c:v>-273.41249999999997</c:v>
                </c:pt>
                <c:pt idx="48526">
                  <c:v>-273.41049999999996</c:v>
                </c:pt>
                <c:pt idx="48527">
                  <c:v>-273.4085</c:v>
                </c:pt>
                <c:pt idx="48528">
                  <c:v>-273.40649999999999</c:v>
                </c:pt>
                <c:pt idx="48529">
                  <c:v>-273.40449999999998</c:v>
                </c:pt>
                <c:pt idx="48530">
                  <c:v>-273.40249999999997</c:v>
                </c:pt>
                <c:pt idx="48531">
                  <c:v>-273.40049999999997</c:v>
                </c:pt>
                <c:pt idx="48532">
                  <c:v>-273.39850000000001</c:v>
                </c:pt>
                <c:pt idx="48533">
                  <c:v>-273.39649999999995</c:v>
                </c:pt>
                <c:pt idx="48534">
                  <c:v>-273.39449999999999</c:v>
                </c:pt>
                <c:pt idx="48535">
                  <c:v>-273.39249999999998</c:v>
                </c:pt>
                <c:pt idx="48536">
                  <c:v>-273.39049999999997</c:v>
                </c:pt>
                <c:pt idx="48537">
                  <c:v>-273.38849999999996</c:v>
                </c:pt>
                <c:pt idx="48538">
                  <c:v>-273.38649999999996</c:v>
                </c:pt>
                <c:pt idx="48539">
                  <c:v>-273.3845</c:v>
                </c:pt>
                <c:pt idx="48540">
                  <c:v>-273.38249999999999</c:v>
                </c:pt>
                <c:pt idx="48541">
                  <c:v>-273.38049999999998</c:v>
                </c:pt>
                <c:pt idx="48542">
                  <c:v>-273.37849999999997</c:v>
                </c:pt>
                <c:pt idx="48543">
                  <c:v>-273.37649999999996</c:v>
                </c:pt>
                <c:pt idx="48544">
                  <c:v>-273.37450000000001</c:v>
                </c:pt>
                <c:pt idx="48545">
                  <c:v>-273.37249999999995</c:v>
                </c:pt>
                <c:pt idx="48546">
                  <c:v>-273.37049999999999</c:v>
                </c:pt>
                <c:pt idx="48547">
                  <c:v>-273.36849999999998</c:v>
                </c:pt>
                <c:pt idx="48548">
                  <c:v>-273.36649999999997</c:v>
                </c:pt>
                <c:pt idx="48549">
                  <c:v>-273.36449999999996</c:v>
                </c:pt>
                <c:pt idx="48550">
                  <c:v>-273.36249999999995</c:v>
                </c:pt>
                <c:pt idx="48551">
                  <c:v>-273.3605</c:v>
                </c:pt>
                <c:pt idx="48552">
                  <c:v>-273.35849999999999</c:v>
                </c:pt>
                <c:pt idx="48553">
                  <c:v>-273.35649999999998</c:v>
                </c:pt>
                <c:pt idx="48554">
                  <c:v>-273.35449999999997</c:v>
                </c:pt>
                <c:pt idx="48555">
                  <c:v>-273.35249999999996</c:v>
                </c:pt>
                <c:pt idx="48556">
                  <c:v>-273.35050000000001</c:v>
                </c:pt>
                <c:pt idx="48557">
                  <c:v>-273.34849999999994</c:v>
                </c:pt>
                <c:pt idx="48558">
                  <c:v>-273.34649999999999</c:v>
                </c:pt>
                <c:pt idx="48559">
                  <c:v>-273.34449999999998</c:v>
                </c:pt>
                <c:pt idx="48560">
                  <c:v>-273.34249999999997</c:v>
                </c:pt>
                <c:pt idx="48561">
                  <c:v>-273.34049999999996</c:v>
                </c:pt>
                <c:pt idx="48562">
                  <c:v>-273.33849999999995</c:v>
                </c:pt>
                <c:pt idx="48563">
                  <c:v>-273.3365</c:v>
                </c:pt>
                <c:pt idx="48564">
                  <c:v>-273.33449999999999</c:v>
                </c:pt>
                <c:pt idx="48565">
                  <c:v>-273.33249999999998</c:v>
                </c:pt>
                <c:pt idx="48566">
                  <c:v>-273.33049999999997</c:v>
                </c:pt>
                <c:pt idx="48567">
                  <c:v>-273.32849999999996</c:v>
                </c:pt>
                <c:pt idx="48568">
                  <c:v>-273.32650000000001</c:v>
                </c:pt>
                <c:pt idx="48569">
                  <c:v>-273.32449999999994</c:v>
                </c:pt>
                <c:pt idx="48570">
                  <c:v>-273.32249999999999</c:v>
                </c:pt>
                <c:pt idx="48571">
                  <c:v>-273.32049999999998</c:v>
                </c:pt>
                <c:pt idx="48572">
                  <c:v>-273.31849999999997</c:v>
                </c:pt>
                <c:pt idx="48573">
                  <c:v>-273.31649999999996</c:v>
                </c:pt>
                <c:pt idx="48574">
                  <c:v>-273.31449999999995</c:v>
                </c:pt>
                <c:pt idx="48575">
                  <c:v>-273.3125</c:v>
                </c:pt>
                <c:pt idx="48576">
                  <c:v>-273.31049999999999</c:v>
                </c:pt>
                <c:pt idx="48577">
                  <c:v>-273.30849999999998</c:v>
                </c:pt>
                <c:pt idx="48578">
                  <c:v>-273.30649999999997</c:v>
                </c:pt>
                <c:pt idx="48579">
                  <c:v>-273.30449999999996</c:v>
                </c:pt>
                <c:pt idx="48580">
                  <c:v>-273.30250000000001</c:v>
                </c:pt>
                <c:pt idx="48581">
                  <c:v>-273.30049999999994</c:v>
                </c:pt>
                <c:pt idx="48582">
                  <c:v>-273.29849999999999</c:v>
                </c:pt>
                <c:pt idx="48583">
                  <c:v>-273.29649999999998</c:v>
                </c:pt>
                <c:pt idx="48584">
                  <c:v>-273.29449999999997</c:v>
                </c:pt>
                <c:pt idx="48585">
                  <c:v>-273.29249999999996</c:v>
                </c:pt>
                <c:pt idx="48586">
                  <c:v>-273.29049999999995</c:v>
                </c:pt>
                <c:pt idx="48587">
                  <c:v>-273.2885</c:v>
                </c:pt>
                <c:pt idx="48588">
                  <c:v>-273.28649999999999</c:v>
                </c:pt>
                <c:pt idx="48589">
                  <c:v>-273.28449999999998</c:v>
                </c:pt>
                <c:pt idx="48590">
                  <c:v>-273.28249999999997</c:v>
                </c:pt>
                <c:pt idx="48591">
                  <c:v>-273.28049999999996</c:v>
                </c:pt>
                <c:pt idx="48592">
                  <c:v>-273.27850000000001</c:v>
                </c:pt>
                <c:pt idx="48593">
                  <c:v>-273.27649999999994</c:v>
                </c:pt>
                <c:pt idx="48594">
                  <c:v>-273.27449999999999</c:v>
                </c:pt>
                <c:pt idx="48595">
                  <c:v>-273.27249999999998</c:v>
                </c:pt>
                <c:pt idx="48596">
                  <c:v>-273.27049999999997</c:v>
                </c:pt>
                <c:pt idx="48597">
                  <c:v>-273.26849999999996</c:v>
                </c:pt>
                <c:pt idx="48598">
                  <c:v>-273.26649999999995</c:v>
                </c:pt>
                <c:pt idx="48599">
                  <c:v>-273.2645</c:v>
                </c:pt>
                <c:pt idx="48600">
                  <c:v>-273.26249999999999</c:v>
                </c:pt>
                <c:pt idx="48601">
                  <c:v>-273.26049999999998</c:v>
                </c:pt>
                <c:pt idx="48602">
                  <c:v>-273.25849999999997</c:v>
                </c:pt>
                <c:pt idx="48603">
                  <c:v>-273.25649999999996</c:v>
                </c:pt>
                <c:pt idx="48604">
                  <c:v>-273.25450000000001</c:v>
                </c:pt>
                <c:pt idx="48605">
                  <c:v>-273.2525</c:v>
                </c:pt>
                <c:pt idx="48606">
                  <c:v>-273.25049999999999</c:v>
                </c:pt>
                <c:pt idx="48607">
                  <c:v>-273.24849999999998</c:v>
                </c:pt>
                <c:pt idx="48608">
                  <c:v>-273.24649999999997</c:v>
                </c:pt>
                <c:pt idx="48609">
                  <c:v>-273.24449999999996</c:v>
                </c:pt>
                <c:pt idx="48610">
                  <c:v>-273.24249999999995</c:v>
                </c:pt>
                <c:pt idx="48611">
                  <c:v>-273.2405</c:v>
                </c:pt>
                <c:pt idx="48612">
                  <c:v>-273.23849999999999</c:v>
                </c:pt>
                <c:pt idx="48613">
                  <c:v>-273.23649999999998</c:v>
                </c:pt>
                <c:pt idx="48614">
                  <c:v>-273.23449999999997</c:v>
                </c:pt>
                <c:pt idx="48615">
                  <c:v>-273.23249999999996</c:v>
                </c:pt>
                <c:pt idx="48616">
                  <c:v>-273.23050000000001</c:v>
                </c:pt>
                <c:pt idx="48617">
                  <c:v>-273.2285</c:v>
                </c:pt>
                <c:pt idx="48618">
                  <c:v>-273.22649999999999</c:v>
                </c:pt>
                <c:pt idx="48619">
                  <c:v>-273.22449999999998</c:v>
                </c:pt>
                <c:pt idx="48620">
                  <c:v>-273.22249999999997</c:v>
                </c:pt>
                <c:pt idx="48621">
                  <c:v>-273.22049999999996</c:v>
                </c:pt>
                <c:pt idx="48622">
                  <c:v>-273.21849999999995</c:v>
                </c:pt>
                <c:pt idx="48623">
                  <c:v>-273.2165</c:v>
                </c:pt>
                <c:pt idx="48624">
                  <c:v>-273.21449999999999</c:v>
                </c:pt>
                <c:pt idx="48625">
                  <c:v>-273.21249999999998</c:v>
                </c:pt>
                <c:pt idx="48626">
                  <c:v>-273.21049999999997</c:v>
                </c:pt>
                <c:pt idx="48627">
                  <c:v>-273.20849999999996</c:v>
                </c:pt>
                <c:pt idx="48628">
                  <c:v>-273.20650000000001</c:v>
                </c:pt>
                <c:pt idx="48629">
                  <c:v>-273.2045</c:v>
                </c:pt>
                <c:pt idx="48630">
                  <c:v>-273.20249999999999</c:v>
                </c:pt>
                <c:pt idx="48631">
                  <c:v>-273.20049999999998</c:v>
                </c:pt>
                <c:pt idx="48632">
                  <c:v>-273.19849999999997</c:v>
                </c:pt>
                <c:pt idx="48633">
                  <c:v>-273.19649999999996</c:v>
                </c:pt>
                <c:pt idx="48634">
                  <c:v>-273.19449999999995</c:v>
                </c:pt>
                <c:pt idx="48635">
                  <c:v>-273.1925</c:v>
                </c:pt>
                <c:pt idx="48636">
                  <c:v>-273.19049999999999</c:v>
                </c:pt>
                <c:pt idx="48637">
                  <c:v>-273.18849999999998</c:v>
                </c:pt>
                <c:pt idx="48638">
                  <c:v>-273.18649999999997</c:v>
                </c:pt>
                <c:pt idx="48639">
                  <c:v>-273.18449999999996</c:v>
                </c:pt>
                <c:pt idx="48640">
                  <c:v>-273.1825</c:v>
                </c:pt>
                <c:pt idx="48641">
                  <c:v>-273.18049999999999</c:v>
                </c:pt>
                <c:pt idx="48642">
                  <c:v>-273.17849999999999</c:v>
                </c:pt>
                <c:pt idx="48643">
                  <c:v>-273.17649999999998</c:v>
                </c:pt>
                <c:pt idx="48644">
                  <c:v>-273.17449999999997</c:v>
                </c:pt>
                <c:pt idx="48645">
                  <c:v>-273.17249999999996</c:v>
                </c:pt>
                <c:pt idx="48646">
                  <c:v>-273.17049999999995</c:v>
                </c:pt>
                <c:pt idx="48647">
                  <c:v>-273.16849999999999</c:v>
                </c:pt>
                <c:pt idx="48648">
                  <c:v>-273.16649999999998</c:v>
                </c:pt>
                <c:pt idx="48649">
                  <c:v>-273.16449999999998</c:v>
                </c:pt>
                <c:pt idx="48650">
                  <c:v>-273.16249999999997</c:v>
                </c:pt>
                <c:pt idx="48651">
                  <c:v>-273.16049999999996</c:v>
                </c:pt>
                <c:pt idx="48652">
                  <c:v>-273.1585</c:v>
                </c:pt>
                <c:pt idx="48653">
                  <c:v>-273.15649999999999</c:v>
                </c:pt>
                <c:pt idx="48654">
                  <c:v>-273.15449999999998</c:v>
                </c:pt>
                <c:pt idx="48655">
                  <c:v>-273.15249999999997</c:v>
                </c:pt>
                <c:pt idx="48656">
                  <c:v>-273.15049999999997</c:v>
                </c:pt>
                <c:pt idx="48657">
                  <c:v>-273.14850000000001</c:v>
                </c:pt>
                <c:pt idx="48658">
                  <c:v>-273.14649999999995</c:v>
                </c:pt>
                <c:pt idx="48659">
                  <c:v>-273.14449999999999</c:v>
                </c:pt>
                <c:pt idx="48660">
                  <c:v>-273.14249999999998</c:v>
                </c:pt>
                <c:pt idx="48661">
                  <c:v>-273.14049999999997</c:v>
                </c:pt>
                <c:pt idx="48662">
                  <c:v>-273.13849999999996</c:v>
                </c:pt>
                <c:pt idx="48663">
                  <c:v>-273.13649999999996</c:v>
                </c:pt>
                <c:pt idx="48664">
                  <c:v>-273.1345</c:v>
                </c:pt>
                <c:pt idx="48665">
                  <c:v>-273.13249999999999</c:v>
                </c:pt>
                <c:pt idx="48666">
                  <c:v>-273.13049999999998</c:v>
                </c:pt>
                <c:pt idx="48667">
                  <c:v>-273.12849999999997</c:v>
                </c:pt>
                <c:pt idx="48668">
                  <c:v>-273.12649999999996</c:v>
                </c:pt>
                <c:pt idx="48669">
                  <c:v>-273.12450000000001</c:v>
                </c:pt>
                <c:pt idx="48670">
                  <c:v>-273.12249999999995</c:v>
                </c:pt>
                <c:pt idx="48671">
                  <c:v>-273.12049999999999</c:v>
                </c:pt>
                <c:pt idx="48672">
                  <c:v>-273.11849999999998</c:v>
                </c:pt>
                <c:pt idx="48673">
                  <c:v>-273.11649999999997</c:v>
                </c:pt>
                <c:pt idx="48674">
                  <c:v>-273.11449999999996</c:v>
                </c:pt>
                <c:pt idx="48675">
                  <c:v>-273.11249999999995</c:v>
                </c:pt>
                <c:pt idx="48676">
                  <c:v>-273.1105</c:v>
                </c:pt>
                <c:pt idx="48677">
                  <c:v>-273.10849999999999</c:v>
                </c:pt>
                <c:pt idx="48678">
                  <c:v>-273.10649999999998</c:v>
                </c:pt>
                <c:pt idx="48679">
                  <c:v>-273.10449999999997</c:v>
                </c:pt>
                <c:pt idx="48680">
                  <c:v>-273.10249999999996</c:v>
                </c:pt>
                <c:pt idx="48681">
                  <c:v>-273.10050000000001</c:v>
                </c:pt>
                <c:pt idx="48682">
                  <c:v>-273.09849999999994</c:v>
                </c:pt>
                <c:pt idx="48683">
                  <c:v>-273.09649999999999</c:v>
                </c:pt>
                <c:pt idx="48684">
                  <c:v>-273.09449999999998</c:v>
                </c:pt>
                <c:pt idx="48685">
                  <c:v>-273.09249999999997</c:v>
                </c:pt>
                <c:pt idx="48686">
                  <c:v>-273.09049999999996</c:v>
                </c:pt>
                <c:pt idx="48687">
                  <c:v>-273.08849999999995</c:v>
                </c:pt>
                <c:pt idx="48688">
                  <c:v>-273.0865</c:v>
                </c:pt>
                <c:pt idx="48689">
                  <c:v>-273.08449999999999</c:v>
                </c:pt>
                <c:pt idx="48690">
                  <c:v>-273.08249999999998</c:v>
                </c:pt>
                <c:pt idx="48691">
                  <c:v>-273.08049999999997</c:v>
                </c:pt>
                <c:pt idx="48692">
                  <c:v>-273.07849999999996</c:v>
                </c:pt>
                <c:pt idx="48693">
                  <c:v>-273.07650000000001</c:v>
                </c:pt>
                <c:pt idx="48694">
                  <c:v>-273.07449999999994</c:v>
                </c:pt>
                <c:pt idx="48695">
                  <c:v>-273.07249999999999</c:v>
                </c:pt>
                <c:pt idx="48696">
                  <c:v>-273.07049999999998</c:v>
                </c:pt>
                <c:pt idx="48697">
                  <c:v>-273.06849999999997</c:v>
                </c:pt>
                <c:pt idx="48698">
                  <c:v>-273.06649999999996</c:v>
                </c:pt>
                <c:pt idx="48699">
                  <c:v>-273.06449999999995</c:v>
                </c:pt>
                <c:pt idx="48700">
                  <c:v>-273.0625</c:v>
                </c:pt>
                <c:pt idx="48701">
                  <c:v>-273.06049999999999</c:v>
                </c:pt>
                <c:pt idx="48702">
                  <c:v>-273.05849999999998</c:v>
                </c:pt>
                <c:pt idx="48703">
                  <c:v>-273.05649999999997</c:v>
                </c:pt>
                <c:pt idx="48704">
                  <c:v>-273.05449999999996</c:v>
                </c:pt>
                <c:pt idx="48705">
                  <c:v>-273.05250000000001</c:v>
                </c:pt>
                <c:pt idx="48706">
                  <c:v>-273.05049999999994</c:v>
                </c:pt>
                <c:pt idx="48707">
                  <c:v>-273.04849999999999</c:v>
                </c:pt>
                <c:pt idx="48708">
                  <c:v>-273.04649999999998</c:v>
                </c:pt>
                <c:pt idx="48709">
                  <c:v>-273.04449999999997</c:v>
                </c:pt>
                <c:pt idx="48710">
                  <c:v>-273.04249999999996</c:v>
                </c:pt>
                <c:pt idx="48711">
                  <c:v>-273.04049999999995</c:v>
                </c:pt>
                <c:pt idx="48712">
                  <c:v>-273.0385</c:v>
                </c:pt>
                <c:pt idx="48713">
                  <c:v>-273.03649999999999</c:v>
                </c:pt>
                <c:pt idx="48714">
                  <c:v>-273.03449999999998</c:v>
                </c:pt>
                <c:pt idx="48715">
                  <c:v>-273.03249999999997</c:v>
                </c:pt>
                <c:pt idx="48716">
                  <c:v>-273.03049999999996</c:v>
                </c:pt>
                <c:pt idx="48717">
                  <c:v>-273.02850000000001</c:v>
                </c:pt>
                <c:pt idx="48718">
                  <c:v>-273.02649999999994</c:v>
                </c:pt>
                <c:pt idx="48719">
                  <c:v>-273.02449999999999</c:v>
                </c:pt>
                <c:pt idx="48720">
                  <c:v>-273.02249999999998</c:v>
                </c:pt>
                <c:pt idx="48721">
                  <c:v>-273.02049999999997</c:v>
                </c:pt>
                <c:pt idx="48722">
                  <c:v>-273.01849999999996</c:v>
                </c:pt>
                <c:pt idx="48723">
                  <c:v>-273.01649999999995</c:v>
                </c:pt>
                <c:pt idx="48724">
                  <c:v>-273.0145</c:v>
                </c:pt>
                <c:pt idx="48725">
                  <c:v>-273.01249999999999</c:v>
                </c:pt>
                <c:pt idx="48726">
                  <c:v>-273.01049999999998</c:v>
                </c:pt>
                <c:pt idx="48727">
                  <c:v>-273.00849999999997</c:v>
                </c:pt>
                <c:pt idx="48728">
                  <c:v>-273.00649999999996</c:v>
                </c:pt>
                <c:pt idx="48729">
                  <c:v>-273.00450000000001</c:v>
                </c:pt>
                <c:pt idx="48730">
                  <c:v>-273.0025</c:v>
                </c:pt>
                <c:pt idx="48731">
                  <c:v>-273.00049999999999</c:v>
                </c:pt>
                <c:pt idx="48732">
                  <c:v>-272.99849999999998</c:v>
                </c:pt>
                <c:pt idx="48733">
                  <c:v>-272.99649999999997</c:v>
                </c:pt>
                <c:pt idx="48734">
                  <c:v>-272.99449999999996</c:v>
                </c:pt>
                <c:pt idx="48735">
                  <c:v>-272.99249999999995</c:v>
                </c:pt>
                <c:pt idx="48736">
                  <c:v>-272.9905</c:v>
                </c:pt>
                <c:pt idx="48737">
                  <c:v>-272.98849999999999</c:v>
                </c:pt>
                <c:pt idx="48738">
                  <c:v>-272.98649999999998</c:v>
                </c:pt>
                <c:pt idx="48739">
                  <c:v>-272.98449999999997</c:v>
                </c:pt>
                <c:pt idx="48740">
                  <c:v>-272.98249999999996</c:v>
                </c:pt>
                <c:pt idx="48741">
                  <c:v>-272.98050000000001</c:v>
                </c:pt>
                <c:pt idx="48742">
                  <c:v>-272.9785</c:v>
                </c:pt>
                <c:pt idx="48743">
                  <c:v>-272.97649999999999</c:v>
                </c:pt>
                <c:pt idx="48744">
                  <c:v>-272.97449999999998</c:v>
                </c:pt>
                <c:pt idx="48745">
                  <c:v>-272.97249999999997</c:v>
                </c:pt>
                <c:pt idx="48746">
                  <c:v>-272.97049999999996</c:v>
                </c:pt>
                <c:pt idx="48747">
                  <c:v>-272.96849999999995</c:v>
                </c:pt>
                <c:pt idx="48748">
                  <c:v>-272.9665</c:v>
                </c:pt>
                <c:pt idx="48749">
                  <c:v>-272.96449999999999</c:v>
                </c:pt>
                <c:pt idx="48750">
                  <c:v>-272.96249999999998</c:v>
                </c:pt>
                <c:pt idx="48751">
                  <c:v>-272.96049999999997</c:v>
                </c:pt>
                <c:pt idx="48752">
                  <c:v>-272.95849999999996</c:v>
                </c:pt>
                <c:pt idx="48753">
                  <c:v>-272.95650000000001</c:v>
                </c:pt>
                <c:pt idx="48754">
                  <c:v>-272.9545</c:v>
                </c:pt>
                <c:pt idx="48755">
                  <c:v>-272.95249999999999</c:v>
                </c:pt>
                <c:pt idx="48756">
                  <c:v>-272.95049999999998</c:v>
                </c:pt>
                <c:pt idx="48757">
                  <c:v>-272.94849999999997</c:v>
                </c:pt>
                <c:pt idx="48758">
                  <c:v>-272.94649999999996</c:v>
                </c:pt>
                <c:pt idx="48759">
                  <c:v>-272.94449999999995</c:v>
                </c:pt>
                <c:pt idx="48760">
                  <c:v>-272.9425</c:v>
                </c:pt>
                <c:pt idx="48761">
                  <c:v>-272.94049999999999</c:v>
                </c:pt>
                <c:pt idx="48762">
                  <c:v>-272.93849999999998</c:v>
                </c:pt>
                <c:pt idx="48763">
                  <c:v>-272.93649999999997</c:v>
                </c:pt>
                <c:pt idx="48764">
                  <c:v>-272.93449999999996</c:v>
                </c:pt>
                <c:pt idx="48765">
                  <c:v>-272.9325</c:v>
                </c:pt>
                <c:pt idx="48766">
                  <c:v>-272.93049999999999</c:v>
                </c:pt>
                <c:pt idx="48767">
                  <c:v>-272.92849999999999</c:v>
                </c:pt>
                <c:pt idx="48768">
                  <c:v>-272.92649999999998</c:v>
                </c:pt>
                <c:pt idx="48769">
                  <c:v>-272.92449999999997</c:v>
                </c:pt>
                <c:pt idx="48770">
                  <c:v>-272.92249999999996</c:v>
                </c:pt>
                <c:pt idx="48771">
                  <c:v>-272.92049999999995</c:v>
                </c:pt>
                <c:pt idx="48772">
                  <c:v>-272.91849999999999</c:v>
                </c:pt>
                <c:pt idx="48773">
                  <c:v>-272.91649999999998</c:v>
                </c:pt>
                <c:pt idx="48774">
                  <c:v>-272.91449999999998</c:v>
                </c:pt>
                <c:pt idx="48775">
                  <c:v>-272.91249999999997</c:v>
                </c:pt>
                <c:pt idx="48776">
                  <c:v>-272.91049999999996</c:v>
                </c:pt>
                <c:pt idx="48777">
                  <c:v>-272.9085</c:v>
                </c:pt>
                <c:pt idx="48778">
                  <c:v>-272.90649999999999</c:v>
                </c:pt>
                <c:pt idx="48779">
                  <c:v>-272.90449999999998</c:v>
                </c:pt>
                <c:pt idx="48780">
                  <c:v>-272.90249999999997</c:v>
                </c:pt>
                <c:pt idx="48781">
                  <c:v>-272.90049999999997</c:v>
                </c:pt>
                <c:pt idx="48782">
                  <c:v>-272.89850000000001</c:v>
                </c:pt>
                <c:pt idx="48783">
                  <c:v>-272.89649999999995</c:v>
                </c:pt>
                <c:pt idx="48784">
                  <c:v>-272.89449999999999</c:v>
                </c:pt>
                <c:pt idx="48785">
                  <c:v>-272.89249999999998</c:v>
                </c:pt>
                <c:pt idx="48786">
                  <c:v>-272.89049999999997</c:v>
                </c:pt>
                <c:pt idx="48787">
                  <c:v>-272.88849999999996</c:v>
                </c:pt>
                <c:pt idx="48788">
                  <c:v>-272.88649999999996</c:v>
                </c:pt>
                <c:pt idx="48789">
                  <c:v>-272.8845</c:v>
                </c:pt>
                <c:pt idx="48790">
                  <c:v>-272.88249999999999</c:v>
                </c:pt>
                <c:pt idx="48791">
                  <c:v>-272.88049999999998</c:v>
                </c:pt>
                <c:pt idx="48792">
                  <c:v>-272.87849999999997</c:v>
                </c:pt>
                <c:pt idx="48793">
                  <c:v>-272.87649999999996</c:v>
                </c:pt>
                <c:pt idx="48794">
                  <c:v>-272.87450000000001</c:v>
                </c:pt>
                <c:pt idx="48795">
                  <c:v>-272.87249999999995</c:v>
                </c:pt>
                <c:pt idx="48796">
                  <c:v>-272.87049999999999</c:v>
                </c:pt>
                <c:pt idx="48797">
                  <c:v>-272.86849999999998</c:v>
                </c:pt>
                <c:pt idx="48798">
                  <c:v>-272.86649999999997</c:v>
                </c:pt>
                <c:pt idx="48799">
                  <c:v>-272.86449999999996</c:v>
                </c:pt>
                <c:pt idx="48800">
                  <c:v>-272.86249999999995</c:v>
                </c:pt>
                <c:pt idx="48801">
                  <c:v>-272.8605</c:v>
                </c:pt>
                <c:pt idx="48802">
                  <c:v>-272.85849999999999</c:v>
                </c:pt>
                <c:pt idx="48803">
                  <c:v>-272.85649999999998</c:v>
                </c:pt>
                <c:pt idx="48804">
                  <c:v>-272.85449999999997</c:v>
                </c:pt>
                <c:pt idx="48805">
                  <c:v>-272.85249999999996</c:v>
                </c:pt>
                <c:pt idx="48806">
                  <c:v>-272.85050000000001</c:v>
                </c:pt>
                <c:pt idx="48807">
                  <c:v>-272.84849999999994</c:v>
                </c:pt>
                <c:pt idx="48808">
                  <c:v>-272.84649999999999</c:v>
                </c:pt>
                <c:pt idx="48809">
                  <c:v>-272.84449999999998</c:v>
                </c:pt>
                <c:pt idx="48810">
                  <c:v>-272.84249999999997</c:v>
                </c:pt>
                <c:pt idx="48811">
                  <c:v>-272.84049999999996</c:v>
                </c:pt>
                <c:pt idx="48812">
                  <c:v>-272.83849999999995</c:v>
                </c:pt>
                <c:pt idx="48813">
                  <c:v>-272.8365</c:v>
                </c:pt>
                <c:pt idx="48814">
                  <c:v>-272.83449999999999</c:v>
                </c:pt>
                <c:pt idx="48815">
                  <c:v>-272.83249999999998</c:v>
                </c:pt>
                <c:pt idx="48816">
                  <c:v>-272.83049999999997</c:v>
                </c:pt>
                <c:pt idx="48817">
                  <c:v>-272.82849999999996</c:v>
                </c:pt>
                <c:pt idx="48818">
                  <c:v>-272.82650000000001</c:v>
                </c:pt>
                <c:pt idx="48819">
                  <c:v>-272.82449999999994</c:v>
                </c:pt>
                <c:pt idx="48820">
                  <c:v>-272.82249999999999</c:v>
                </c:pt>
                <c:pt idx="48821">
                  <c:v>-272.82049999999998</c:v>
                </c:pt>
                <c:pt idx="48822">
                  <c:v>-272.81849999999997</c:v>
                </c:pt>
                <c:pt idx="48823">
                  <c:v>-272.81649999999996</c:v>
                </c:pt>
                <c:pt idx="48824">
                  <c:v>-272.81449999999995</c:v>
                </c:pt>
                <c:pt idx="48825">
                  <c:v>-272.8125</c:v>
                </c:pt>
                <c:pt idx="48826">
                  <c:v>-272.81049999999999</c:v>
                </c:pt>
                <c:pt idx="48827">
                  <c:v>-272.80849999999998</c:v>
                </c:pt>
                <c:pt idx="48828">
                  <c:v>-272.80649999999997</c:v>
                </c:pt>
                <c:pt idx="48829">
                  <c:v>-272.80449999999996</c:v>
                </c:pt>
                <c:pt idx="48830">
                  <c:v>-272.80250000000001</c:v>
                </c:pt>
                <c:pt idx="48831">
                  <c:v>-272.80049999999994</c:v>
                </c:pt>
                <c:pt idx="48832">
                  <c:v>-272.79849999999999</c:v>
                </c:pt>
                <c:pt idx="48833">
                  <c:v>-272.79649999999998</c:v>
                </c:pt>
                <c:pt idx="48834">
                  <c:v>-272.79449999999997</c:v>
                </c:pt>
                <c:pt idx="48835">
                  <c:v>-272.79249999999996</c:v>
                </c:pt>
                <c:pt idx="48836">
                  <c:v>-272.79049999999995</c:v>
                </c:pt>
                <c:pt idx="48837">
                  <c:v>-272.7885</c:v>
                </c:pt>
                <c:pt idx="48838">
                  <c:v>-272.78649999999999</c:v>
                </c:pt>
                <c:pt idx="48839">
                  <c:v>-272.78449999999998</c:v>
                </c:pt>
                <c:pt idx="48840">
                  <c:v>-272.78249999999997</c:v>
                </c:pt>
                <c:pt idx="48841">
                  <c:v>-272.78049999999996</c:v>
                </c:pt>
                <c:pt idx="48842">
                  <c:v>-272.77850000000001</c:v>
                </c:pt>
                <c:pt idx="48843">
                  <c:v>-272.77649999999994</c:v>
                </c:pt>
                <c:pt idx="48844">
                  <c:v>-272.77449999999999</c:v>
                </c:pt>
                <c:pt idx="48845">
                  <c:v>-272.77249999999998</c:v>
                </c:pt>
                <c:pt idx="48846">
                  <c:v>-272.77049999999997</c:v>
                </c:pt>
                <c:pt idx="48847">
                  <c:v>-272.76849999999996</c:v>
                </c:pt>
                <c:pt idx="48848">
                  <c:v>-272.76649999999995</c:v>
                </c:pt>
                <c:pt idx="48849">
                  <c:v>-272.7645</c:v>
                </c:pt>
                <c:pt idx="48850">
                  <c:v>-272.76249999999999</c:v>
                </c:pt>
                <c:pt idx="48851">
                  <c:v>-272.76049999999998</c:v>
                </c:pt>
                <c:pt idx="48852">
                  <c:v>-272.75849999999997</c:v>
                </c:pt>
                <c:pt idx="48853">
                  <c:v>-272.75649999999996</c:v>
                </c:pt>
                <c:pt idx="48854">
                  <c:v>-272.75450000000001</c:v>
                </c:pt>
                <c:pt idx="48855">
                  <c:v>-272.7525</c:v>
                </c:pt>
                <c:pt idx="48856">
                  <c:v>-272.75049999999999</c:v>
                </c:pt>
                <c:pt idx="48857">
                  <c:v>-272.74849999999998</c:v>
                </c:pt>
                <c:pt idx="48858">
                  <c:v>-272.74649999999997</c:v>
                </c:pt>
                <c:pt idx="48859">
                  <c:v>-272.74449999999996</c:v>
                </c:pt>
                <c:pt idx="48860">
                  <c:v>-272.74249999999995</c:v>
                </c:pt>
                <c:pt idx="48861">
                  <c:v>-272.7405</c:v>
                </c:pt>
                <c:pt idx="48862">
                  <c:v>-272.73849999999999</c:v>
                </c:pt>
                <c:pt idx="48863">
                  <c:v>-272.73649999999998</c:v>
                </c:pt>
                <c:pt idx="48864">
                  <c:v>-272.73449999999997</c:v>
                </c:pt>
                <c:pt idx="48865">
                  <c:v>-272.73249999999996</c:v>
                </c:pt>
                <c:pt idx="48866">
                  <c:v>-272.73050000000001</c:v>
                </c:pt>
                <c:pt idx="48867">
                  <c:v>-272.7285</c:v>
                </c:pt>
                <c:pt idx="48868">
                  <c:v>-272.72649999999999</c:v>
                </c:pt>
                <c:pt idx="48869">
                  <c:v>-272.72449999999998</c:v>
                </c:pt>
                <c:pt idx="48870">
                  <c:v>-272.72249999999997</c:v>
                </c:pt>
                <c:pt idx="48871">
                  <c:v>-272.72049999999996</c:v>
                </c:pt>
                <c:pt idx="48872">
                  <c:v>-272.71849999999995</c:v>
                </c:pt>
                <c:pt idx="48873">
                  <c:v>-272.7165</c:v>
                </c:pt>
                <c:pt idx="48874">
                  <c:v>-272.71449999999999</c:v>
                </c:pt>
                <c:pt idx="48875">
                  <c:v>-272.71249999999998</c:v>
                </c:pt>
                <c:pt idx="48876">
                  <c:v>-272.71049999999997</c:v>
                </c:pt>
                <c:pt idx="48877">
                  <c:v>-272.70849999999996</c:v>
                </c:pt>
                <c:pt idx="48878">
                  <c:v>-272.70650000000001</c:v>
                </c:pt>
                <c:pt idx="48879">
                  <c:v>-272.7045</c:v>
                </c:pt>
                <c:pt idx="48880">
                  <c:v>-272.70249999999999</c:v>
                </c:pt>
                <c:pt idx="48881">
                  <c:v>-272.70049999999998</c:v>
                </c:pt>
                <c:pt idx="48882">
                  <c:v>-272.69849999999997</c:v>
                </c:pt>
                <c:pt idx="48883">
                  <c:v>-272.69649999999996</c:v>
                </c:pt>
                <c:pt idx="48884">
                  <c:v>-272.69449999999995</c:v>
                </c:pt>
                <c:pt idx="48885">
                  <c:v>-272.6925</c:v>
                </c:pt>
                <c:pt idx="48886">
                  <c:v>-272.69049999999999</c:v>
                </c:pt>
                <c:pt idx="48887">
                  <c:v>-272.68849999999998</c:v>
                </c:pt>
                <c:pt idx="48888">
                  <c:v>-272.68649999999997</c:v>
                </c:pt>
                <c:pt idx="48889">
                  <c:v>-272.68449999999996</c:v>
                </c:pt>
                <c:pt idx="48890">
                  <c:v>-272.6825</c:v>
                </c:pt>
                <c:pt idx="48891">
                  <c:v>-272.68049999999999</c:v>
                </c:pt>
                <c:pt idx="48892">
                  <c:v>-272.67849999999999</c:v>
                </c:pt>
                <c:pt idx="48893">
                  <c:v>-272.67649999999998</c:v>
                </c:pt>
                <c:pt idx="48894">
                  <c:v>-272.67449999999997</c:v>
                </c:pt>
                <c:pt idx="48895">
                  <c:v>-272.67249999999996</c:v>
                </c:pt>
                <c:pt idx="48896">
                  <c:v>-272.67049999999995</c:v>
                </c:pt>
                <c:pt idx="48897">
                  <c:v>-272.66849999999999</c:v>
                </c:pt>
                <c:pt idx="48898">
                  <c:v>-272.66649999999998</c:v>
                </c:pt>
                <c:pt idx="48899">
                  <c:v>-272.66449999999998</c:v>
                </c:pt>
                <c:pt idx="48900">
                  <c:v>-272.66249999999997</c:v>
                </c:pt>
                <c:pt idx="48901">
                  <c:v>-272.66049999999996</c:v>
                </c:pt>
                <c:pt idx="48902">
                  <c:v>-272.6585</c:v>
                </c:pt>
                <c:pt idx="48903">
                  <c:v>-272.65649999999999</c:v>
                </c:pt>
                <c:pt idx="48904">
                  <c:v>-272.65449999999998</c:v>
                </c:pt>
                <c:pt idx="48905">
                  <c:v>-272.65249999999997</c:v>
                </c:pt>
                <c:pt idx="48906">
                  <c:v>-272.65049999999997</c:v>
                </c:pt>
                <c:pt idx="48907">
                  <c:v>-272.64850000000001</c:v>
                </c:pt>
                <c:pt idx="48908">
                  <c:v>-272.64649999999995</c:v>
                </c:pt>
                <c:pt idx="48909">
                  <c:v>-272.64449999999999</c:v>
                </c:pt>
                <c:pt idx="48910">
                  <c:v>-272.64249999999998</c:v>
                </c:pt>
                <c:pt idx="48911">
                  <c:v>-272.64049999999997</c:v>
                </c:pt>
                <c:pt idx="48912">
                  <c:v>-272.63849999999996</c:v>
                </c:pt>
                <c:pt idx="48913">
                  <c:v>-272.63649999999996</c:v>
                </c:pt>
                <c:pt idx="48914">
                  <c:v>-272.6345</c:v>
                </c:pt>
                <c:pt idx="48915">
                  <c:v>-272.63249999999999</c:v>
                </c:pt>
                <c:pt idx="48916">
                  <c:v>-272.63049999999998</c:v>
                </c:pt>
                <c:pt idx="48917">
                  <c:v>-272.62849999999997</c:v>
                </c:pt>
                <c:pt idx="48918">
                  <c:v>-272.62649999999996</c:v>
                </c:pt>
                <c:pt idx="48919">
                  <c:v>-272.62450000000001</c:v>
                </c:pt>
                <c:pt idx="48920">
                  <c:v>-272.62249999999995</c:v>
                </c:pt>
                <c:pt idx="48921">
                  <c:v>-272.62049999999999</c:v>
                </c:pt>
                <c:pt idx="48922">
                  <c:v>-272.61849999999998</c:v>
                </c:pt>
                <c:pt idx="48923">
                  <c:v>-272.61649999999997</c:v>
                </c:pt>
                <c:pt idx="48924">
                  <c:v>-272.61449999999996</c:v>
                </c:pt>
                <c:pt idx="48925">
                  <c:v>-272.61249999999995</c:v>
                </c:pt>
                <c:pt idx="48926">
                  <c:v>-272.6105</c:v>
                </c:pt>
                <c:pt idx="48927">
                  <c:v>-272.60849999999999</c:v>
                </c:pt>
                <c:pt idx="48928">
                  <c:v>-272.60649999999998</c:v>
                </c:pt>
                <c:pt idx="48929">
                  <c:v>-272.60449999999997</c:v>
                </c:pt>
                <c:pt idx="48930">
                  <c:v>-272.60249999999996</c:v>
                </c:pt>
                <c:pt idx="48931">
                  <c:v>-272.60050000000001</c:v>
                </c:pt>
                <c:pt idx="48932">
                  <c:v>-272.59849999999994</c:v>
                </c:pt>
                <c:pt idx="48933">
                  <c:v>-272.59649999999999</c:v>
                </c:pt>
                <c:pt idx="48934">
                  <c:v>-272.59449999999998</c:v>
                </c:pt>
                <c:pt idx="48935">
                  <c:v>-272.59249999999997</c:v>
                </c:pt>
                <c:pt idx="48936">
                  <c:v>-272.59049999999996</c:v>
                </c:pt>
                <c:pt idx="48937">
                  <c:v>-272.58849999999995</c:v>
                </c:pt>
                <c:pt idx="48938">
                  <c:v>-272.5865</c:v>
                </c:pt>
                <c:pt idx="48939">
                  <c:v>-272.58449999999999</c:v>
                </c:pt>
                <c:pt idx="48940">
                  <c:v>-272.58249999999998</c:v>
                </c:pt>
                <c:pt idx="48941">
                  <c:v>-272.58049999999997</c:v>
                </c:pt>
                <c:pt idx="48942">
                  <c:v>-272.57849999999996</c:v>
                </c:pt>
                <c:pt idx="48943">
                  <c:v>-272.57650000000001</c:v>
                </c:pt>
                <c:pt idx="48944">
                  <c:v>-272.57449999999994</c:v>
                </c:pt>
                <c:pt idx="48945">
                  <c:v>-272.57249999999999</c:v>
                </c:pt>
                <c:pt idx="48946">
                  <c:v>-272.57049999999998</c:v>
                </c:pt>
                <c:pt idx="48947">
                  <c:v>-272.56849999999997</c:v>
                </c:pt>
                <c:pt idx="48948">
                  <c:v>-272.56649999999996</c:v>
                </c:pt>
                <c:pt idx="48949">
                  <c:v>-272.56449999999995</c:v>
                </c:pt>
                <c:pt idx="48950">
                  <c:v>-272.5625</c:v>
                </c:pt>
                <c:pt idx="48951">
                  <c:v>-272.56049999999999</c:v>
                </c:pt>
                <c:pt idx="48952">
                  <c:v>-272.55849999999998</c:v>
                </c:pt>
                <c:pt idx="48953">
                  <c:v>-272.55649999999997</c:v>
                </c:pt>
                <c:pt idx="48954">
                  <c:v>-272.55449999999996</c:v>
                </c:pt>
                <c:pt idx="48955">
                  <c:v>-272.55250000000001</c:v>
                </c:pt>
                <c:pt idx="48956">
                  <c:v>-272.55049999999994</c:v>
                </c:pt>
                <c:pt idx="48957">
                  <c:v>-272.54849999999999</c:v>
                </c:pt>
                <c:pt idx="48958">
                  <c:v>-272.54649999999998</c:v>
                </c:pt>
                <c:pt idx="48959">
                  <c:v>-272.54449999999997</c:v>
                </c:pt>
                <c:pt idx="48960">
                  <c:v>-272.54249999999996</c:v>
                </c:pt>
                <c:pt idx="48961">
                  <c:v>-272.54049999999995</c:v>
                </c:pt>
                <c:pt idx="48962">
                  <c:v>-272.5385</c:v>
                </c:pt>
                <c:pt idx="48963">
                  <c:v>-272.53649999999999</c:v>
                </c:pt>
                <c:pt idx="48964">
                  <c:v>-272.53449999999998</c:v>
                </c:pt>
                <c:pt idx="48965">
                  <c:v>-272.53249999999997</c:v>
                </c:pt>
                <c:pt idx="48966">
                  <c:v>-272.53049999999996</c:v>
                </c:pt>
                <c:pt idx="48967">
                  <c:v>-272.52850000000001</c:v>
                </c:pt>
                <c:pt idx="48968">
                  <c:v>-272.52649999999994</c:v>
                </c:pt>
                <c:pt idx="48969">
                  <c:v>-272.52449999999999</c:v>
                </c:pt>
                <c:pt idx="48970">
                  <c:v>-272.52249999999998</c:v>
                </c:pt>
                <c:pt idx="48971">
                  <c:v>-272.52049999999997</c:v>
                </c:pt>
                <c:pt idx="48972">
                  <c:v>-272.51849999999996</c:v>
                </c:pt>
                <c:pt idx="48973">
                  <c:v>-272.51649999999995</c:v>
                </c:pt>
                <c:pt idx="48974">
                  <c:v>-272.5145</c:v>
                </c:pt>
                <c:pt idx="48975">
                  <c:v>-272.51249999999999</c:v>
                </c:pt>
                <c:pt idx="48976">
                  <c:v>-272.51049999999998</c:v>
                </c:pt>
                <c:pt idx="48977">
                  <c:v>-272.50849999999997</c:v>
                </c:pt>
                <c:pt idx="48978">
                  <c:v>-272.50649999999996</c:v>
                </c:pt>
                <c:pt idx="48979">
                  <c:v>-272.50450000000001</c:v>
                </c:pt>
                <c:pt idx="48980">
                  <c:v>-272.5025</c:v>
                </c:pt>
                <c:pt idx="48981">
                  <c:v>-272.50049999999999</c:v>
                </c:pt>
                <c:pt idx="48982">
                  <c:v>-272.49849999999998</c:v>
                </c:pt>
                <c:pt idx="48983">
                  <c:v>-272.49649999999997</c:v>
                </c:pt>
                <c:pt idx="48984">
                  <c:v>-272.49449999999996</c:v>
                </c:pt>
                <c:pt idx="48985">
                  <c:v>-272.49249999999995</c:v>
                </c:pt>
                <c:pt idx="48986">
                  <c:v>-272.4905</c:v>
                </c:pt>
                <c:pt idx="48987">
                  <c:v>-272.48849999999999</c:v>
                </c:pt>
                <c:pt idx="48988">
                  <c:v>-272.48649999999998</c:v>
                </c:pt>
                <c:pt idx="48989">
                  <c:v>-272.48449999999997</c:v>
                </c:pt>
                <c:pt idx="48990">
                  <c:v>-272.48249999999996</c:v>
                </c:pt>
                <c:pt idx="48991">
                  <c:v>-272.48050000000001</c:v>
                </c:pt>
                <c:pt idx="48992">
                  <c:v>-272.4785</c:v>
                </c:pt>
                <c:pt idx="48993">
                  <c:v>-272.47649999999999</c:v>
                </c:pt>
                <c:pt idx="48994">
                  <c:v>-272.47449999999998</c:v>
                </c:pt>
                <c:pt idx="48995">
                  <c:v>-272.47249999999997</c:v>
                </c:pt>
                <c:pt idx="48996">
                  <c:v>-272.47049999999996</c:v>
                </c:pt>
                <c:pt idx="48997">
                  <c:v>-272.46849999999995</c:v>
                </c:pt>
                <c:pt idx="48998">
                  <c:v>-272.4665</c:v>
                </c:pt>
                <c:pt idx="48999">
                  <c:v>-272.46449999999999</c:v>
                </c:pt>
                <c:pt idx="49000">
                  <c:v>-272.46249999999998</c:v>
                </c:pt>
                <c:pt idx="49001">
                  <c:v>-272.46049999999997</c:v>
                </c:pt>
                <c:pt idx="49002">
                  <c:v>-272.45849999999996</c:v>
                </c:pt>
                <c:pt idx="49003">
                  <c:v>-272.45650000000001</c:v>
                </c:pt>
                <c:pt idx="49004">
                  <c:v>-272.4545</c:v>
                </c:pt>
                <c:pt idx="49005">
                  <c:v>-272.45249999999999</c:v>
                </c:pt>
                <c:pt idx="49006">
                  <c:v>-272.45049999999998</c:v>
                </c:pt>
                <c:pt idx="49007">
                  <c:v>-272.44849999999997</c:v>
                </c:pt>
                <c:pt idx="49008">
                  <c:v>-272.44649999999996</c:v>
                </c:pt>
                <c:pt idx="49009">
                  <c:v>-272.44449999999995</c:v>
                </c:pt>
                <c:pt idx="49010">
                  <c:v>-272.4425</c:v>
                </c:pt>
                <c:pt idx="49011">
                  <c:v>-272.44049999999999</c:v>
                </c:pt>
                <c:pt idx="49012">
                  <c:v>-272.43849999999998</c:v>
                </c:pt>
                <c:pt idx="49013">
                  <c:v>-272.43649999999997</c:v>
                </c:pt>
                <c:pt idx="49014">
                  <c:v>-272.43449999999996</c:v>
                </c:pt>
                <c:pt idx="49015">
                  <c:v>-272.4325</c:v>
                </c:pt>
                <c:pt idx="49016">
                  <c:v>-272.43049999999999</c:v>
                </c:pt>
                <c:pt idx="49017">
                  <c:v>-272.42849999999999</c:v>
                </c:pt>
                <c:pt idx="49018">
                  <c:v>-272.42649999999998</c:v>
                </c:pt>
                <c:pt idx="49019">
                  <c:v>-272.42449999999997</c:v>
                </c:pt>
                <c:pt idx="49020">
                  <c:v>-272.42249999999996</c:v>
                </c:pt>
                <c:pt idx="49021">
                  <c:v>-272.42049999999995</c:v>
                </c:pt>
                <c:pt idx="49022">
                  <c:v>-272.41849999999999</c:v>
                </c:pt>
                <c:pt idx="49023">
                  <c:v>-272.41649999999998</c:v>
                </c:pt>
                <c:pt idx="49024">
                  <c:v>-272.41449999999998</c:v>
                </c:pt>
                <c:pt idx="49025">
                  <c:v>-272.41249999999997</c:v>
                </c:pt>
                <c:pt idx="49026">
                  <c:v>-272.41049999999996</c:v>
                </c:pt>
                <c:pt idx="49027">
                  <c:v>-272.4085</c:v>
                </c:pt>
                <c:pt idx="49028">
                  <c:v>-272.40649999999999</c:v>
                </c:pt>
                <c:pt idx="49029">
                  <c:v>-272.40449999999998</c:v>
                </c:pt>
                <c:pt idx="49030">
                  <c:v>-272.40249999999997</c:v>
                </c:pt>
                <c:pt idx="49031">
                  <c:v>-272.40049999999997</c:v>
                </c:pt>
                <c:pt idx="49032">
                  <c:v>-272.39850000000001</c:v>
                </c:pt>
                <c:pt idx="49033">
                  <c:v>-272.39649999999995</c:v>
                </c:pt>
                <c:pt idx="49034">
                  <c:v>-272.39449999999999</c:v>
                </c:pt>
                <c:pt idx="49035">
                  <c:v>-272.39249999999998</c:v>
                </c:pt>
                <c:pt idx="49036">
                  <c:v>-272.39049999999997</c:v>
                </c:pt>
                <c:pt idx="49037">
                  <c:v>-272.38849999999996</c:v>
                </c:pt>
                <c:pt idx="49038">
                  <c:v>-272.38649999999996</c:v>
                </c:pt>
                <c:pt idx="49039">
                  <c:v>-272.3845</c:v>
                </c:pt>
                <c:pt idx="49040">
                  <c:v>-272.38249999999999</c:v>
                </c:pt>
                <c:pt idx="49041">
                  <c:v>-272.38049999999998</c:v>
                </c:pt>
                <c:pt idx="49042">
                  <c:v>-272.37849999999997</c:v>
                </c:pt>
                <c:pt idx="49043">
                  <c:v>-272.37649999999996</c:v>
                </c:pt>
                <c:pt idx="49044">
                  <c:v>-272.37450000000001</c:v>
                </c:pt>
                <c:pt idx="49045">
                  <c:v>-272.37249999999995</c:v>
                </c:pt>
                <c:pt idx="49046">
                  <c:v>-272.37049999999999</c:v>
                </c:pt>
                <c:pt idx="49047">
                  <c:v>-272.36849999999998</c:v>
                </c:pt>
                <c:pt idx="49048">
                  <c:v>-272.36649999999997</c:v>
                </c:pt>
                <c:pt idx="49049">
                  <c:v>-272.36449999999996</c:v>
                </c:pt>
                <c:pt idx="49050">
                  <c:v>-272.36249999999995</c:v>
                </c:pt>
                <c:pt idx="49051">
                  <c:v>-272.3605</c:v>
                </c:pt>
                <c:pt idx="49052">
                  <c:v>-272.35849999999999</c:v>
                </c:pt>
                <c:pt idx="49053">
                  <c:v>-272.35649999999998</c:v>
                </c:pt>
                <c:pt idx="49054">
                  <c:v>-272.35449999999997</c:v>
                </c:pt>
                <c:pt idx="49055">
                  <c:v>-272.35249999999996</c:v>
                </c:pt>
                <c:pt idx="49056">
                  <c:v>-272.35050000000001</c:v>
                </c:pt>
                <c:pt idx="49057">
                  <c:v>-272.34849999999994</c:v>
                </c:pt>
                <c:pt idx="49058">
                  <c:v>-272.34649999999999</c:v>
                </c:pt>
                <c:pt idx="49059">
                  <c:v>-272.34449999999998</c:v>
                </c:pt>
                <c:pt idx="49060">
                  <c:v>-272.34249999999997</c:v>
                </c:pt>
                <c:pt idx="49061">
                  <c:v>-272.34049999999996</c:v>
                </c:pt>
                <c:pt idx="49062">
                  <c:v>-272.33849999999995</c:v>
                </c:pt>
                <c:pt idx="49063">
                  <c:v>-272.3365</c:v>
                </c:pt>
                <c:pt idx="49064">
                  <c:v>-272.33449999999999</c:v>
                </c:pt>
                <c:pt idx="49065">
                  <c:v>-272.33249999999998</c:v>
                </c:pt>
                <c:pt idx="49066">
                  <c:v>-272.33049999999997</c:v>
                </c:pt>
                <c:pt idx="49067">
                  <c:v>-272.32849999999996</c:v>
                </c:pt>
                <c:pt idx="49068">
                  <c:v>-272.32650000000001</c:v>
                </c:pt>
                <c:pt idx="49069">
                  <c:v>-272.32449999999994</c:v>
                </c:pt>
                <c:pt idx="49070">
                  <c:v>-272.32249999999999</c:v>
                </c:pt>
                <c:pt idx="49071">
                  <c:v>-272.32049999999998</c:v>
                </c:pt>
                <c:pt idx="49072">
                  <c:v>-272.31849999999997</c:v>
                </c:pt>
                <c:pt idx="49073">
                  <c:v>-272.31649999999996</c:v>
                </c:pt>
                <c:pt idx="49074">
                  <c:v>-272.31449999999995</c:v>
                </c:pt>
                <c:pt idx="49075">
                  <c:v>-272.3125</c:v>
                </c:pt>
                <c:pt idx="49076">
                  <c:v>-272.31049999999999</c:v>
                </c:pt>
                <c:pt idx="49077">
                  <c:v>-272.30849999999998</c:v>
                </c:pt>
                <c:pt idx="49078">
                  <c:v>-272.30649999999997</c:v>
                </c:pt>
                <c:pt idx="49079">
                  <c:v>-272.30449999999996</c:v>
                </c:pt>
                <c:pt idx="49080">
                  <c:v>-272.30250000000001</c:v>
                </c:pt>
                <c:pt idx="49081">
                  <c:v>-272.30049999999994</c:v>
                </c:pt>
                <c:pt idx="49082">
                  <c:v>-272.29849999999999</c:v>
                </c:pt>
                <c:pt idx="49083">
                  <c:v>-272.29649999999998</c:v>
                </c:pt>
                <c:pt idx="49084">
                  <c:v>-272.29449999999997</c:v>
                </c:pt>
                <c:pt idx="49085">
                  <c:v>-272.29249999999996</c:v>
                </c:pt>
                <c:pt idx="49086">
                  <c:v>-272.29049999999995</c:v>
                </c:pt>
                <c:pt idx="49087">
                  <c:v>-272.2885</c:v>
                </c:pt>
                <c:pt idx="49088">
                  <c:v>-272.28649999999999</c:v>
                </c:pt>
                <c:pt idx="49089">
                  <c:v>-272.28449999999998</c:v>
                </c:pt>
                <c:pt idx="49090">
                  <c:v>-272.28249999999997</c:v>
                </c:pt>
                <c:pt idx="49091">
                  <c:v>-272.28049999999996</c:v>
                </c:pt>
                <c:pt idx="49092">
                  <c:v>-272.27850000000001</c:v>
                </c:pt>
                <c:pt idx="49093">
                  <c:v>-272.27649999999994</c:v>
                </c:pt>
                <c:pt idx="49094">
                  <c:v>-272.27449999999999</c:v>
                </c:pt>
                <c:pt idx="49095">
                  <c:v>-272.27249999999998</c:v>
                </c:pt>
                <c:pt idx="49096">
                  <c:v>-272.27049999999997</c:v>
                </c:pt>
                <c:pt idx="49097">
                  <c:v>-272.26849999999996</c:v>
                </c:pt>
                <c:pt idx="49098">
                  <c:v>-272.26649999999995</c:v>
                </c:pt>
                <c:pt idx="49099">
                  <c:v>-272.2645</c:v>
                </c:pt>
                <c:pt idx="49100">
                  <c:v>-272.26249999999999</c:v>
                </c:pt>
                <c:pt idx="49101">
                  <c:v>-272.26049999999998</c:v>
                </c:pt>
                <c:pt idx="49102">
                  <c:v>-272.25849999999997</c:v>
                </c:pt>
                <c:pt idx="49103">
                  <c:v>-272.25649999999996</c:v>
                </c:pt>
                <c:pt idx="49104">
                  <c:v>-272.25450000000001</c:v>
                </c:pt>
                <c:pt idx="49105">
                  <c:v>-272.2525</c:v>
                </c:pt>
                <c:pt idx="49106">
                  <c:v>-272.25049999999999</c:v>
                </c:pt>
                <c:pt idx="49107">
                  <c:v>-272.24849999999998</c:v>
                </c:pt>
                <c:pt idx="49108">
                  <c:v>-272.24649999999997</c:v>
                </c:pt>
                <c:pt idx="49109">
                  <c:v>-272.24449999999996</c:v>
                </c:pt>
                <c:pt idx="49110">
                  <c:v>-272.24249999999995</c:v>
                </c:pt>
                <c:pt idx="49111">
                  <c:v>-272.2405</c:v>
                </c:pt>
                <c:pt idx="49112">
                  <c:v>-272.23849999999999</c:v>
                </c:pt>
                <c:pt idx="49113">
                  <c:v>-272.23649999999998</c:v>
                </c:pt>
                <c:pt idx="49114">
                  <c:v>-272.23449999999997</c:v>
                </c:pt>
                <c:pt idx="49115">
                  <c:v>-272.23249999999996</c:v>
                </c:pt>
                <c:pt idx="49116">
                  <c:v>-272.23050000000001</c:v>
                </c:pt>
                <c:pt idx="49117">
                  <c:v>-272.2285</c:v>
                </c:pt>
                <c:pt idx="49118">
                  <c:v>-272.22649999999999</c:v>
                </c:pt>
                <c:pt idx="49119">
                  <c:v>-272.22449999999998</c:v>
                </c:pt>
                <c:pt idx="49120">
                  <c:v>-272.22249999999997</c:v>
                </c:pt>
                <c:pt idx="49121">
                  <c:v>-272.22049999999996</c:v>
                </c:pt>
                <c:pt idx="49122">
                  <c:v>-272.21849999999995</c:v>
                </c:pt>
                <c:pt idx="49123">
                  <c:v>-272.2165</c:v>
                </c:pt>
                <c:pt idx="49124">
                  <c:v>-272.21449999999999</c:v>
                </c:pt>
                <c:pt idx="49125">
                  <c:v>-272.21249999999998</c:v>
                </c:pt>
                <c:pt idx="49126">
                  <c:v>-272.21049999999997</c:v>
                </c:pt>
                <c:pt idx="49127">
                  <c:v>-272.20849999999996</c:v>
                </c:pt>
                <c:pt idx="49128">
                  <c:v>-272.20650000000001</c:v>
                </c:pt>
                <c:pt idx="49129">
                  <c:v>-272.2045</c:v>
                </c:pt>
                <c:pt idx="49130">
                  <c:v>-272.20249999999999</c:v>
                </c:pt>
                <c:pt idx="49131">
                  <c:v>-272.20049999999998</c:v>
                </c:pt>
                <c:pt idx="49132">
                  <c:v>-272.19849999999997</c:v>
                </c:pt>
                <c:pt idx="49133">
                  <c:v>-272.19649999999996</c:v>
                </c:pt>
                <c:pt idx="49134">
                  <c:v>-272.19449999999995</c:v>
                </c:pt>
                <c:pt idx="49135">
                  <c:v>-272.1925</c:v>
                </c:pt>
                <c:pt idx="49136">
                  <c:v>-272.19049999999999</c:v>
                </c:pt>
                <c:pt idx="49137">
                  <c:v>-272.18849999999998</c:v>
                </c:pt>
                <c:pt idx="49138">
                  <c:v>-272.18649999999997</c:v>
                </c:pt>
                <c:pt idx="49139">
                  <c:v>-272.18449999999996</c:v>
                </c:pt>
                <c:pt idx="49140">
                  <c:v>-272.1825</c:v>
                </c:pt>
                <c:pt idx="49141">
                  <c:v>-272.18049999999999</c:v>
                </c:pt>
                <c:pt idx="49142">
                  <c:v>-272.17849999999999</c:v>
                </c:pt>
                <c:pt idx="49143">
                  <c:v>-272.17649999999998</c:v>
                </c:pt>
                <c:pt idx="49144">
                  <c:v>-272.17449999999997</c:v>
                </c:pt>
                <c:pt idx="49145">
                  <c:v>-272.17249999999996</c:v>
                </c:pt>
                <c:pt idx="49146">
                  <c:v>-272.17049999999995</c:v>
                </c:pt>
                <c:pt idx="49147">
                  <c:v>-272.16849999999999</c:v>
                </c:pt>
                <c:pt idx="49148">
                  <c:v>-272.16649999999998</c:v>
                </c:pt>
                <c:pt idx="49149">
                  <c:v>-272.16449999999998</c:v>
                </c:pt>
                <c:pt idx="49150">
                  <c:v>-272.16249999999997</c:v>
                </c:pt>
                <c:pt idx="49151">
                  <c:v>-272.16049999999996</c:v>
                </c:pt>
                <c:pt idx="49152">
                  <c:v>-272.1585</c:v>
                </c:pt>
                <c:pt idx="49153">
                  <c:v>-272.15649999999999</c:v>
                </c:pt>
                <c:pt idx="49154">
                  <c:v>-272.15449999999998</c:v>
                </c:pt>
                <c:pt idx="49155">
                  <c:v>-272.15249999999997</c:v>
                </c:pt>
                <c:pt idx="49156">
                  <c:v>-272.15049999999997</c:v>
                </c:pt>
                <c:pt idx="49157">
                  <c:v>-272.14850000000001</c:v>
                </c:pt>
                <c:pt idx="49158">
                  <c:v>-272.14649999999995</c:v>
                </c:pt>
                <c:pt idx="49159">
                  <c:v>-272.14449999999999</c:v>
                </c:pt>
                <c:pt idx="49160">
                  <c:v>-272.14249999999998</c:v>
                </c:pt>
                <c:pt idx="49161">
                  <c:v>-272.14049999999997</c:v>
                </c:pt>
                <c:pt idx="49162">
                  <c:v>-272.13849999999996</c:v>
                </c:pt>
                <c:pt idx="49163">
                  <c:v>-272.13649999999996</c:v>
                </c:pt>
                <c:pt idx="49164">
                  <c:v>-272.1345</c:v>
                </c:pt>
                <c:pt idx="49165">
                  <c:v>-272.13249999999999</c:v>
                </c:pt>
                <c:pt idx="49166">
                  <c:v>-272.13049999999998</c:v>
                </c:pt>
                <c:pt idx="49167">
                  <c:v>-272.12849999999997</c:v>
                </c:pt>
                <c:pt idx="49168">
                  <c:v>-272.12649999999996</c:v>
                </c:pt>
                <c:pt idx="49169">
                  <c:v>-272.12450000000001</c:v>
                </c:pt>
                <c:pt idx="49170">
                  <c:v>-272.12249999999995</c:v>
                </c:pt>
                <c:pt idx="49171">
                  <c:v>-272.12049999999999</c:v>
                </c:pt>
                <c:pt idx="49172">
                  <c:v>-272.11849999999998</c:v>
                </c:pt>
                <c:pt idx="49173">
                  <c:v>-272.11649999999997</c:v>
                </c:pt>
                <c:pt idx="49174">
                  <c:v>-272.11449999999996</c:v>
                </c:pt>
                <c:pt idx="49175">
                  <c:v>-272.11249999999995</c:v>
                </c:pt>
                <c:pt idx="49176">
                  <c:v>-272.1105</c:v>
                </c:pt>
                <c:pt idx="49177">
                  <c:v>-272.10849999999999</c:v>
                </c:pt>
                <c:pt idx="49178">
                  <c:v>-272.10649999999998</c:v>
                </c:pt>
                <c:pt idx="49179">
                  <c:v>-272.10449999999997</c:v>
                </c:pt>
                <c:pt idx="49180">
                  <c:v>-272.10249999999996</c:v>
                </c:pt>
                <c:pt idx="49181">
                  <c:v>-272.10050000000001</c:v>
                </c:pt>
                <c:pt idx="49182">
                  <c:v>-272.09849999999994</c:v>
                </c:pt>
                <c:pt idx="49183">
                  <c:v>-272.09649999999999</c:v>
                </c:pt>
                <c:pt idx="49184">
                  <c:v>-272.09449999999998</c:v>
                </c:pt>
                <c:pt idx="49185">
                  <c:v>-272.09249999999997</c:v>
                </c:pt>
                <c:pt idx="49186">
                  <c:v>-272.09049999999996</c:v>
                </c:pt>
                <c:pt idx="49187">
                  <c:v>-272.08849999999995</c:v>
                </c:pt>
                <c:pt idx="49188">
                  <c:v>-272.0865</c:v>
                </c:pt>
                <c:pt idx="49189">
                  <c:v>-272.08449999999999</c:v>
                </c:pt>
                <c:pt idx="49190">
                  <c:v>-272.08249999999998</c:v>
                </c:pt>
                <c:pt idx="49191">
                  <c:v>-272.08049999999997</c:v>
                </c:pt>
                <c:pt idx="49192">
                  <c:v>-272.07849999999996</c:v>
                </c:pt>
                <c:pt idx="49193">
                  <c:v>-272.07650000000001</c:v>
                </c:pt>
                <c:pt idx="49194">
                  <c:v>-272.07449999999994</c:v>
                </c:pt>
                <c:pt idx="49195">
                  <c:v>-272.07249999999999</c:v>
                </c:pt>
                <c:pt idx="49196">
                  <c:v>-272.07049999999998</c:v>
                </c:pt>
                <c:pt idx="49197">
                  <c:v>-272.06849999999997</c:v>
                </c:pt>
                <c:pt idx="49198">
                  <c:v>-272.06649999999996</c:v>
                </c:pt>
                <c:pt idx="49199">
                  <c:v>-272.06449999999995</c:v>
                </c:pt>
                <c:pt idx="49200">
                  <c:v>-272.0625</c:v>
                </c:pt>
                <c:pt idx="49201">
                  <c:v>-272.06049999999999</c:v>
                </c:pt>
                <c:pt idx="49202">
                  <c:v>-272.05849999999998</c:v>
                </c:pt>
                <c:pt idx="49203">
                  <c:v>-272.05649999999997</c:v>
                </c:pt>
                <c:pt idx="49204">
                  <c:v>-272.05449999999996</c:v>
                </c:pt>
                <c:pt idx="49205">
                  <c:v>-272.05250000000001</c:v>
                </c:pt>
                <c:pt idx="49206">
                  <c:v>-272.05049999999994</c:v>
                </c:pt>
                <c:pt idx="49207">
                  <c:v>-272.04849999999999</c:v>
                </c:pt>
                <c:pt idx="49208">
                  <c:v>-272.04649999999998</c:v>
                </c:pt>
                <c:pt idx="49209">
                  <c:v>-272.04449999999997</c:v>
                </c:pt>
                <c:pt idx="49210">
                  <c:v>-272.04249999999996</c:v>
                </c:pt>
                <c:pt idx="49211">
                  <c:v>-272.04049999999995</c:v>
                </c:pt>
                <c:pt idx="49212">
                  <c:v>-272.0385</c:v>
                </c:pt>
                <c:pt idx="49213">
                  <c:v>-272.03649999999999</c:v>
                </c:pt>
                <c:pt idx="49214">
                  <c:v>-272.03449999999998</c:v>
                </c:pt>
                <c:pt idx="49215">
                  <c:v>-272.03249999999997</c:v>
                </c:pt>
                <c:pt idx="49216">
                  <c:v>-272.03049999999996</c:v>
                </c:pt>
                <c:pt idx="49217">
                  <c:v>-272.02850000000001</c:v>
                </c:pt>
                <c:pt idx="49218">
                  <c:v>-272.02649999999994</c:v>
                </c:pt>
                <c:pt idx="49219">
                  <c:v>-272.02449999999999</c:v>
                </c:pt>
                <c:pt idx="49220">
                  <c:v>-272.02249999999998</c:v>
                </c:pt>
                <c:pt idx="49221">
                  <c:v>-272.02049999999997</c:v>
                </c:pt>
                <c:pt idx="49222">
                  <c:v>-272.01849999999996</c:v>
                </c:pt>
                <c:pt idx="49223">
                  <c:v>-272.01649999999995</c:v>
                </c:pt>
                <c:pt idx="49224">
                  <c:v>-272.0145</c:v>
                </c:pt>
                <c:pt idx="49225">
                  <c:v>-272.01249999999999</c:v>
                </c:pt>
                <c:pt idx="49226">
                  <c:v>-272.01049999999998</c:v>
                </c:pt>
                <c:pt idx="49227">
                  <c:v>-272.00849999999997</c:v>
                </c:pt>
                <c:pt idx="49228">
                  <c:v>-272.00649999999996</c:v>
                </c:pt>
                <c:pt idx="49229">
                  <c:v>-272.00450000000001</c:v>
                </c:pt>
                <c:pt idx="49230">
                  <c:v>-272.0025</c:v>
                </c:pt>
                <c:pt idx="49231">
                  <c:v>-272.00049999999999</c:v>
                </c:pt>
                <c:pt idx="49232">
                  <c:v>-271.99849999999998</c:v>
                </c:pt>
                <c:pt idx="49233">
                  <c:v>-271.99649999999997</c:v>
                </c:pt>
                <c:pt idx="49234">
                  <c:v>-271.99449999999996</c:v>
                </c:pt>
                <c:pt idx="49235">
                  <c:v>-271.99249999999995</c:v>
                </c:pt>
                <c:pt idx="49236">
                  <c:v>-271.9905</c:v>
                </c:pt>
                <c:pt idx="49237">
                  <c:v>-271.98849999999999</c:v>
                </c:pt>
                <c:pt idx="49238">
                  <c:v>-271.98649999999998</c:v>
                </c:pt>
                <c:pt idx="49239">
                  <c:v>-271.98449999999997</c:v>
                </c:pt>
                <c:pt idx="49240">
                  <c:v>-271.98249999999996</c:v>
                </c:pt>
                <c:pt idx="49241">
                  <c:v>-271.98050000000001</c:v>
                </c:pt>
                <c:pt idx="49242">
                  <c:v>-271.9785</c:v>
                </c:pt>
                <c:pt idx="49243">
                  <c:v>-271.97649999999999</c:v>
                </c:pt>
                <c:pt idx="49244">
                  <c:v>-271.97449999999998</c:v>
                </c:pt>
                <c:pt idx="49245">
                  <c:v>-271.97249999999997</c:v>
                </c:pt>
                <c:pt idx="49246">
                  <c:v>-271.97049999999996</c:v>
                </c:pt>
                <c:pt idx="49247">
                  <c:v>-271.96849999999995</c:v>
                </c:pt>
                <c:pt idx="49248">
                  <c:v>-271.9665</c:v>
                </c:pt>
                <c:pt idx="49249">
                  <c:v>-271.96449999999999</c:v>
                </c:pt>
                <c:pt idx="49250">
                  <c:v>-271.96249999999998</c:v>
                </c:pt>
                <c:pt idx="49251">
                  <c:v>-271.96049999999997</c:v>
                </c:pt>
                <c:pt idx="49252">
                  <c:v>-271.95849999999996</c:v>
                </c:pt>
                <c:pt idx="49253">
                  <c:v>-271.95650000000001</c:v>
                </c:pt>
                <c:pt idx="49254">
                  <c:v>-271.9545</c:v>
                </c:pt>
                <c:pt idx="49255">
                  <c:v>-271.95249999999999</c:v>
                </c:pt>
                <c:pt idx="49256">
                  <c:v>-271.95049999999998</c:v>
                </c:pt>
                <c:pt idx="49257">
                  <c:v>-271.94849999999997</c:v>
                </c:pt>
                <c:pt idx="49258">
                  <c:v>-271.94649999999996</c:v>
                </c:pt>
                <c:pt idx="49259">
                  <c:v>-271.94449999999995</c:v>
                </c:pt>
                <c:pt idx="49260">
                  <c:v>-271.9425</c:v>
                </c:pt>
                <c:pt idx="49261">
                  <c:v>-271.94049999999999</c:v>
                </c:pt>
                <c:pt idx="49262">
                  <c:v>-271.93849999999998</c:v>
                </c:pt>
                <c:pt idx="49263">
                  <c:v>-271.93649999999997</c:v>
                </c:pt>
                <c:pt idx="49264">
                  <c:v>-271.93449999999996</c:v>
                </c:pt>
                <c:pt idx="49265">
                  <c:v>-271.9325</c:v>
                </c:pt>
                <c:pt idx="49266">
                  <c:v>-271.93049999999999</c:v>
                </c:pt>
                <c:pt idx="49267">
                  <c:v>-271.92849999999999</c:v>
                </c:pt>
                <c:pt idx="49268">
                  <c:v>-271.92649999999998</c:v>
                </c:pt>
                <c:pt idx="49269">
                  <c:v>-271.92449999999997</c:v>
                </c:pt>
                <c:pt idx="49270">
                  <c:v>-271.92249999999996</c:v>
                </c:pt>
                <c:pt idx="49271">
                  <c:v>-271.92049999999995</c:v>
                </c:pt>
                <c:pt idx="49272">
                  <c:v>-271.91849999999999</c:v>
                </c:pt>
                <c:pt idx="49273">
                  <c:v>-271.91649999999998</c:v>
                </c:pt>
                <c:pt idx="49274">
                  <c:v>-271.91449999999998</c:v>
                </c:pt>
                <c:pt idx="49275">
                  <c:v>-271.91249999999997</c:v>
                </c:pt>
                <c:pt idx="49276">
                  <c:v>-271.91049999999996</c:v>
                </c:pt>
                <c:pt idx="49277">
                  <c:v>-271.9085</c:v>
                </c:pt>
                <c:pt idx="49278">
                  <c:v>-271.90649999999999</c:v>
                </c:pt>
                <c:pt idx="49279">
                  <c:v>-271.90449999999998</c:v>
                </c:pt>
                <c:pt idx="49280">
                  <c:v>-271.90249999999997</c:v>
                </c:pt>
                <c:pt idx="49281">
                  <c:v>-271.90049999999997</c:v>
                </c:pt>
                <c:pt idx="49282">
                  <c:v>-271.89850000000001</c:v>
                </c:pt>
                <c:pt idx="49283">
                  <c:v>-271.89649999999995</c:v>
                </c:pt>
                <c:pt idx="49284">
                  <c:v>-271.89449999999999</c:v>
                </c:pt>
                <c:pt idx="49285">
                  <c:v>-271.89249999999998</c:v>
                </c:pt>
                <c:pt idx="49286">
                  <c:v>-271.89049999999997</c:v>
                </c:pt>
                <c:pt idx="49287">
                  <c:v>-271.88849999999996</c:v>
                </c:pt>
                <c:pt idx="49288">
                  <c:v>-271.88649999999996</c:v>
                </c:pt>
                <c:pt idx="49289">
                  <c:v>-271.8845</c:v>
                </c:pt>
                <c:pt idx="49290">
                  <c:v>-271.88249999999999</c:v>
                </c:pt>
                <c:pt idx="49291">
                  <c:v>-271.88049999999998</c:v>
                </c:pt>
                <c:pt idx="49292">
                  <c:v>-271.87849999999997</c:v>
                </c:pt>
                <c:pt idx="49293">
                  <c:v>-271.87649999999996</c:v>
                </c:pt>
                <c:pt idx="49294">
                  <c:v>-271.87450000000001</c:v>
                </c:pt>
                <c:pt idx="49295">
                  <c:v>-271.87249999999995</c:v>
                </c:pt>
                <c:pt idx="49296">
                  <c:v>-271.87049999999999</c:v>
                </c:pt>
                <c:pt idx="49297">
                  <c:v>-271.86849999999998</c:v>
                </c:pt>
                <c:pt idx="49298">
                  <c:v>-271.86649999999997</c:v>
                </c:pt>
                <c:pt idx="49299">
                  <c:v>-271.86449999999996</c:v>
                </c:pt>
                <c:pt idx="49300">
                  <c:v>-271.86249999999995</c:v>
                </c:pt>
                <c:pt idx="49301">
                  <c:v>-271.8605</c:v>
                </c:pt>
                <c:pt idx="49302">
                  <c:v>-271.85849999999999</c:v>
                </c:pt>
                <c:pt idx="49303">
                  <c:v>-271.85649999999998</c:v>
                </c:pt>
                <c:pt idx="49304">
                  <c:v>-271.85449999999997</c:v>
                </c:pt>
                <c:pt idx="49305">
                  <c:v>-271.85249999999996</c:v>
                </c:pt>
                <c:pt idx="49306">
                  <c:v>-271.85050000000001</c:v>
                </c:pt>
                <c:pt idx="49307">
                  <c:v>-271.84849999999994</c:v>
                </c:pt>
                <c:pt idx="49308">
                  <c:v>-271.84649999999999</c:v>
                </c:pt>
                <c:pt idx="49309">
                  <c:v>-271.84449999999998</c:v>
                </c:pt>
                <c:pt idx="49310">
                  <c:v>-271.84249999999997</c:v>
                </c:pt>
                <c:pt idx="49311">
                  <c:v>-271.84049999999996</c:v>
                </c:pt>
                <c:pt idx="49312">
                  <c:v>-271.83849999999995</c:v>
                </c:pt>
                <c:pt idx="49313">
                  <c:v>-271.8365</c:v>
                </c:pt>
                <c:pt idx="49314">
                  <c:v>-271.83449999999999</c:v>
                </c:pt>
                <c:pt idx="49315">
                  <c:v>-271.83249999999998</c:v>
                </c:pt>
                <c:pt idx="49316">
                  <c:v>-271.83049999999997</c:v>
                </c:pt>
                <c:pt idx="49317">
                  <c:v>-271.82849999999996</c:v>
                </c:pt>
                <c:pt idx="49318">
                  <c:v>-271.82650000000001</c:v>
                </c:pt>
                <c:pt idx="49319">
                  <c:v>-271.82449999999994</c:v>
                </c:pt>
                <c:pt idx="49320">
                  <c:v>-271.82249999999999</c:v>
                </c:pt>
                <c:pt idx="49321">
                  <c:v>-271.82049999999998</c:v>
                </c:pt>
                <c:pt idx="49322">
                  <c:v>-271.81849999999997</c:v>
                </c:pt>
                <c:pt idx="49323">
                  <c:v>-271.81649999999996</c:v>
                </c:pt>
                <c:pt idx="49324">
                  <c:v>-271.81449999999995</c:v>
                </c:pt>
                <c:pt idx="49325">
                  <c:v>-271.8125</c:v>
                </c:pt>
                <c:pt idx="49326">
                  <c:v>-271.81049999999999</c:v>
                </c:pt>
                <c:pt idx="49327">
                  <c:v>-271.80849999999998</c:v>
                </c:pt>
                <c:pt idx="49328">
                  <c:v>-271.80649999999997</c:v>
                </c:pt>
                <c:pt idx="49329">
                  <c:v>-271.80449999999996</c:v>
                </c:pt>
                <c:pt idx="49330">
                  <c:v>-271.80250000000001</c:v>
                </c:pt>
                <c:pt idx="49331">
                  <c:v>-271.80049999999994</c:v>
                </c:pt>
                <c:pt idx="49332">
                  <c:v>-271.79849999999999</c:v>
                </c:pt>
                <c:pt idx="49333">
                  <c:v>-271.79649999999998</c:v>
                </c:pt>
                <c:pt idx="49334">
                  <c:v>-271.79449999999997</c:v>
                </c:pt>
                <c:pt idx="49335">
                  <c:v>-271.79249999999996</c:v>
                </c:pt>
                <c:pt idx="49336">
                  <c:v>-271.79049999999995</c:v>
                </c:pt>
                <c:pt idx="49337">
                  <c:v>-271.7885</c:v>
                </c:pt>
                <c:pt idx="49338">
                  <c:v>-271.78649999999999</c:v>
                </c:pt>
                <c:pt idx="49339">
                  <c:v>-271.78449999999998</c:v>
                </c:pt>
                <c:pt idx="49340">
                  <c:v>-271.78249999999997</c:v>
                </c:pt>
                <c:pt idx="49341">
                  <c:v>-271.78049999999996</c:v>
                </c:pt>
                <c:pt idx="49342">
                  <c:v>-271.77850000000001</c:v>
                </c:pt>
                <c:pt idx="49343">
                  <c:v>-271.77649999999994</c:v>
                </c:pt>
                <c:pt idx="49344">
                  <c:v>-271.77449999999999</c:v>
                </c:pt>
                <c:pt idx="49345">
                  <c:v>-271.77249999999998</c:v>
                </c:pt>
                <c:pt idx="49346">
                  <c:v>-271.77049999999997</c:v>
                </c:pt>
                <c:pt idx="49347">
                  <c:v>-271.76849999999996</c:v>
                </c:pt>
                <c:pt idx="49348">
                  <c:v>-271.76649999999995</c:v>
                </c:pt>
                <c:pt idx="49349">
                  <c:v>-271.7645</c:v>
                </c:pt>
                <c:pt idx="49350">
                  <c:v>-271.76249999999999</c:v>
                </c:pt>
                <c:pt idx="49351">
                  <c:v>-271.76049999999998</c:v>
                </c:pt>
                <c:pt idx="49352">
                  <c:v>-271.75849999999997</c:v>
                </c:pt>
                <c:pt idx="49353">
                  <c:v>-271.75649999999996</c:v>
                </c:pt>
                <c:pt idx="49354">
                  <c:v>-271.75450000000001</c:v>
                </c:pt>
                <c:pt idx="49355">
                  <c:v>-271.7525</c:v>
                </c:pt>
                <c:pt idx="49356">
                  <c:v>-271.75049999999999</c:v>
                </c:pt>
                <c:pt idx="49357">
                  <c:v>-271.74849999999998</c:v>
                </c:pt>
                <c:pt idx="49358">
                  <c:v>-271.74649999999997</c:v>
                </c:pt>
                <c:pt idx="49359">
                  <c:v>-271.74449999999996</c:v>
                </c:pt>
                <c:pt idx="49360">
                  <c:v>-271.74249999999995</c:v>
                </c:pt>
                <c:pt idx="49361">
                  <c:v>-271.7405</c:v>
                </c:pt>
                <c:pt idx="49362">
                  <c:v>-271.73849999999999</c:v>
                </c:pt>
                <c:pt idx="49363">
                  <c:v>-271.73649999999998</c:v>
                </c:pt>
                <c:pt idx="49364">
                  <c:v>-271.73449999999997</c:v>
                </c:pt>
                <c:pt idx="49365">
                  <c:v>-271.73249999999996</c:v>
                </c:pt>
                <c:pt idx="49366">
                  <c:v>-271.73050000000001</c:v>
                </c:pt>
                <c:pt idx="49367">
                  <c:v>-271.7285</c:v>
                </c:pt>
                <c:pt idx="49368">
                  <c:v>-271.72649999999999</c:v>
                </c:pt>
                <c:pt idx="49369">
                  <c:v>-271.72449999999998</c:v>
                </c:pt>
                <c:pt idx="49370">
                  <c:v>-271.72249999999997</c:v>
                </c:pt>
                <c:pt idx="49371">
                  <c:v>-271.72049999999996</c:v>
                </c:pt>
                <c:pt idx="49372">
                  <c:v>-271.71849999999995</c:v>
                </c:pt>
                <c:pt idx="49373">
                  <c:v>-271.7165</c:v>
                </c:pt>
                <c:pt idx="49374">
                  <c:v>-271.71449999999999</c:v>
                </c:pt>
                <c:pt idx="49375">
                  <c:v>-271.71249999999998</c:v>
                </c:pt>
                <c:pt idx="49376">
                  <c:v>-271.71049999999997</c:v>
                </c:pt>
                <c:pt idx="49377">
                  <c:v>-271.70849999999996</c:v>
                </c:pt>
                <c:pt idx="49378">
                  <c:v>-271.70650000000001</c:v>
                </c:pt>
                <c:pt idx="49379">
                  <c:v>-271.7045</c:v>
                </c:pt>
                <c:pt idx="49380">
                  <c:v>-271.70249999999999</c:v>
                </c:pt>
                <c:pt idx="49381">
                  <c:v>-271.70049999999998</c:v>
                </c:pt>
                <c:pt idx="49382">
                  <c:v>-271.69849999999997</c:v>
                </c:pt>
                <c:pt idx="49383">
                  <c:v>-271.69649999999996</c:v>
                </c:pt>
                <c:pt idx="49384">
                  <c:v>-271.69449999999995</c:v>
                </c:pt>
                <c:pt idx="49385">
                  <c:v>-271.6925</c:v>
                </c:pt>
                <c:pt idx="49386">
                  <c:v>-271.69049999999999</c:v>
                </c:pt>
                <c:pt idx="49387">
                  <c:v>-271.68849999999998</c:v>
                </c:pt>
                <c:pt idx="49388">
                  <c:v>-271.68649999999997</c:v>
                </c:pt>
                <c:pt idx="49389">
                  <c:v>-271.68449999999996</c:v>
                </c:pt>
                <c:pt idx="49390">
                  <c:v>-271.6825</c:v>
                </c:pt>
                <c:pt idx="49391">
                  <c:v>-271.68049999999999</c:v>
                </c:pt>
                <c:pt idx="49392">
                  <c:v>-271.67849999999999</c:v>
                </c:pt>
                <c:pt idx="49393">
                  <c:v>-271.67649999999998</c:v>
                </c:pt>
                <c:pt idx="49394">
                  <c:v>-271.67449999999997</c:v>
                </c:pt>
                <c:pt idx="49395">
                  <c:v>-271.67249999999996</c:v>
                </c:pt>
                <c:pt idx="49396">
                  <c:v>-271.67049999999995</c:v>
                </c:pt>
                <c:pt idx="49397">
                  <c:v>-271.66849999999999</c:v>
                </c:pt>
                <c:pt idx="49398">
                  <c:v>-271.66649999999998</c:v>
                </c:pt>
                <c:pt idx="49399">
                  <c:v>-271.66449999999998</c:v>
                </c:pt>
                <c:pt idx="49400">
                  <c:v>-271.66249999999997</c:v>
                </c:pt>
                <c:pt idx="49401">
                  <c:v>-271.66049999999996</c:v>
                </c:pt>
                <c:pt idx="49402">
                  <c:v>-271.6585</c:v>
                </c:pt>
                <c:pt idx="49403">
                  <c:v>-271.65649999999999</c:v>
                </c:pt>
                <c:pt idx="49404">
                  <c:v>-271.65449999999998</c:v>
                </c:pt>
                <c:pt idx="49405">
                  <c:v>-271.65249999999997</c:v>
                </c:pt>
                <c:pt idx="49406">
                  <c:v>-271.65049999999997</c:v>
                </c:pt>
                <c:pt idx="49407">
                  <c:v>-271.64850000000001</c:v>
                </c:pt>
                <c:pt idx="49408">
                  <c:v>-271.64649999999995</c:v>
                </c:pt>
                <c:pt idx="49409">
                  <c:v>-271.64449999999999</c:v>
                </c:pt>
                <c:pt idx="49410">
                  <c:v>-271.64249999999998</c:v>
                </c:pt>
                <c:pt idx="49411">
                  <c:v>-271.64049999999997</c:v>
                </c:pt>
                <c:pt idx="49412">
                  <c:v>-271.63849999999996</c:v>
                </c:pt>
                <c:pt idx="49413">
                  <c:v>-271.63649999999996</c:v>
                </c:pt>
                <c:pt idx="49414">
                  <c:v>-271.6345</c:v>
                </c:pt>
                <c:pt idx="49415">
                  <c:v>-271.63249999999999</c:v>
                </c:pt>
                <c:pt idx="49416">
                  <c:v>-271.63049999999998</c:v>
                </c:pt>
                <c:pt idx="49417">
                  <c:v>-271.62849999999997</c:v>
                </c:pt>
                <c:pt idx="49418">
                  <c:v>-271.62649999999996</c:v>
                </c:pt>
                <c:pt idx="49419">
                  <c:v>-271.62450000000001</c:v>
                </c:pt>
                <c:pt idx="49420">
                  <c:v>-271.62249999999995</c:v>
                </c:pt>
                <c:pt idx="49421">
                  <c:v>-271.62049999999999</c:v>
                </c:pt>
                <c:pt idx="49422">
                  <c:v>-271.61849999999998</c:v>
                </c:pt>
                <c:pt idx="49423">
                  <c:v>-271.61649999999997</c:v>
                </c:pt>
                <c:pt idx="49424">
                  <c:v>-271.61449999999996</c:v>
                </c:pt>
                <c:pt idx="49425">
                  <c:v>-271.61249999999995</c:v>
                </c:pt>
                <c:pt idx="49426">
                  <c:v>-271.6105</c:v>
                </c:pt>
                <c:pt idx="49427">
                  <c:v>-271.60849999999999</c:v>
                </c:pt>
                <c:pt idx="49428">
                  <c:v>-271.60649999999998</c:v>
                </c:pt>
                <c:pt idx="49429">
                  <c:v>-271.60449999999997</c:v>
                </c:pt>
                <c:pt idx="49430">
                  <c:v>-271.60249999999996</c:v>
                </c:pt>
                <c:pt idx="49431">
                  <c:v>-271.60050000000001</c:v>
                </c:pt>
                <c:pt idx="49432">
                  <c:v>-271.59849999999994</c:v>
                </c:pt>
                <c:pt idx="49433">
                  <c:v>-271.59649999999999</c:v>
                </c:pt>
                <c:pt idx="49434">
                  <c:v>-271.59449999999998</c:v>
                </c:pt>
                <c:pt idx="49435">
                  <c:v>-271.59249999999997</c:v>
                </c:pt>
                <c:pt idx="49436">
                  <c:v>-271.59049999999996</c:v>
                </c:pt>
                <c:pt idx="49437">
                  <c:v>-271.58849999999995</c:v>
                </c:pt>
                <c:pt idx="49438">
                  <c:v>-271.5865</c:v>
                </c:pt>
                <c:pt idx="49439">
                  <c:v>-271.58449999999999</c:v>
                </c:pt>
                <c:pt idx="49440">
                  <c:v>-271.58249999999998</c:v>
                </c:pt>
                <c:pt idx="49441">
                  <c:v>-271.58049999999997</c:v>
                </c:pt>
                <c:pt idx="49442">
                  <c:v>-271.57849999999996</c:v>
                </c:pt>
                <c:pt idx="49443">
                  <c:v>-271.57650000000001</c:v>
                </c:pt>
                <c:pt idx="49444">
                  <c:v>-271.57449999999994</c:v>
                </c:pt>
                <c:pt idx="49445">
                  <c:v>-271.57249999999999</c:v>
                </c:pt>
                <c:pt idx="49446">
                  <c:v>-271.57049999999998</c:v>
                </c:pt>
                <c:pt idx="49447">
                  <c:v>-271.56849999999997</c:v>
                </c:pt>
                <c:pt idx="49448">
                  <c:v>-271.56649999999996</c:v>
                </c:pt>
                <c:pt idx="49449">
                  <c:v>-271.56449999999995</c:v>
                </c:pt>
                <c:pt idx="49450">
                  <c:v>-271.5625</c:v>
                </c:pt>
                <c:pt idx="49451">
                  <c:v>-271.56049999999999</c:v>
                </c:pt>
                <c:pt idx="49452">
                  <c:v>-271.55849999999998</c:v>
                </c:pt>
                <c:pt idx="49453">
                  <c:v>-271.55649999999997</c:v>
                </c:pt>
                <c:pt idx="49454">
                  <c:v>-271.55449999999996</c:v>
                </c:pt>
                <c:pt idx="49455">
                  <c:v>-271.55250000000001</c:v>
                </c:pt>
                <c:pt idx="49456">
                  <c:v>-271.55049999999994</c:v>
                </c:pt>
                <c:pt idx="49457">
                  <c:v>-271.54849999999999</c:v>
                </c:pt>
                <c:pt idx="49458">
                  <c:v>-271.54649999999998</c:v>
                </c:pt>
                <c:pt idx="49459">
                  <c:v>-271.54449999999997</c:v>
                </c:pt>
                <c:pt idx="49460">
                  <c:v>-271.54249999999996</c:v>
                </c:pt>
                <c:pt idx="49461">
                  <c:v>-271.54049999999995</c:v>
                </c:pt>
                <c:pt idx="49462">
                  <c:v>-271.5385</c:v>
                </c:pt>
                <c:pt idx="49463">
                  <c:v>-271.53649999999999</c:v>
                </c:pt>
                <c:pt idx="49464">
                  <c:v>-271.53449999999998</c:v>
                </c:pt>
                <c:pt idx="49465">
                  <c:v>-271.53249999999997</c:v>
                </c:pt>
                <c:pt idx="49466">
                  <c:v>-271.53049999999996</c:v>
                </c:pt>
                <c:pt idx="49467">
                  <c:v>-271.52850000000001</c:v>
                </c:pt>
                <c:pt idx="49468">
                  <c:v>-271.52649999999994</c:v>
                </c:pt>
                <c:pt idx="49469">
                  <c:v>-271.52449999999999</c:v>
                </c:pt>
                <c:pt idx="49470">
                  <c:v>-271.52249999999998</c:v>
                </c:pt>
                <c:pt idx="49471">
                  <c:v>-271.52049999999997</c:v>
                </c:pt>
                <c:pt idx="49472">
                  <c:v>-271.51849999999996</c:v>
                </c:pt>
                <c:pt idx="49473">
                  <c:v>-271.51649999999995</c:v>
                </c:pt>
                <c:pt idx="49474">
                  <c:v>-271.5145</c:v>
                </c:pt>
                <c:pt idx="49475">
                  <c:v>-271.51249999999999</c:v>
                </c:pt>
                <c:pt idx="49476">
                  <c:v>-271.51049999999998</c:v>
                </c:pt>
                <c:pt idx="49477">
                  <c:v>-271.50849999999997</c:v>
                </c:pt>
                <c:pt idx="49478">
                  <c:v>-271.50649999999996</c:v>
                </c:pt>
                <c:pt idx="49479">
                  <c:v>-271.50450000000001</c:v>
                </c:pt>
                <c:pt idx="49480">
                  <c:v>-271.5025</c:v>
                </c:pt>
                <c:pt idx="49481">
                  <c:v>-271.50049999999999</c:v>
                </c:pt>
                <c:pt idx="49482">
                  <c:v>-271.49849999999998</c:v>
                </c:pt>
                <c:pt idx="49483">
                  <c:v>-271.49649999999997</c:v>
                </c:pt>
                <c:pt idx="49484">
                  <c:v>-271.49449999999996</c:v>
                </c:pt>
                <c:pt idx="49485">
                  <c:v>-271.49249999999995</c:v>
                </c:pt>
                <c:pt idx="49486">
                  <c:v>-271.4905</c:v>
                </c:pt>
                <c:pt idx="49487">
                  <c:v>-271.48849999999999</c:v>
                </c:pt>
                <c:pt idx="49488">
                  <c:v>-271.48649999999998</c:v>
                </c:pt>
                <c:pt idx="49489">
                  <c:v>-271.48449999999997</c:v>
                </c:pt>
                <c:pt idx="49490">
                  <c:v>-271.48249999999996</c:v>
                </c:pt>
                <c:pt idx="49491">
                  <c:v>-271.48050000000001</c:v>
                </c:pt>
                <c:pt idx="49492">
                  <c:v>-271.4785</c:v>
                </c:pt>
                <c:pt idx="49493">
                  <c:v>-271.47649999999999</c:v>
                </c:pt>
                <c:pt idx="49494">
                  <c:v>-271.47449999999998</c:v>
                </c:pt>
                <c:pt idx="49495">
                  <c:v>-271.47249999999997</c:v>
                </c:pt>
                <c:pt idx="49496">
                  <c:v>-271.47049999999996</c:v>
                </c:pt>
                <c:pt idx="49497">
                  <c:v>-271.46849999999995</c:v>
                </c:pt>
                <c:pt idx="49498">
                  <c:v>-271.4665</c:v>
                </c:pt>
                <c:pt idx="49499">
                  <c:v>-271.46449999999999</c:v>
                </c:pt>
                <c:pt idx="49500">
                  <c:v>-271.46249999999998</c:v>
                </c:pt>
                <c:pt idx="49501">
                  <c:v>-271.46049999999997</c:v>
                </c:pt>
                <c:pt idx="49502">
                  <c:v>-271.45849999999996</c:v>
                </c:pt>
                <c:pt idx="49503">
                  <c:v>-271.45650000000001</c:v>
                </c:pt>
                <c:pt idx="49504">
                  <c:v>-271.4545</c:v>
                </c:pt>
                <c:pt idx="49505">
                  <c:v>-271.45249999999999</c:v>
                </c:pt>
                <c:pt idx="49506">
                  <c:v>-271.45049999999998</c:v>
                </c:pt>
                <c:pt idx="49507">
                  <c:v>-271.44849999999997</c:v>
                </c:pt>
                <c:pt idx="49508">
                  <c:v>-271.44649999999996</c:v>
                </c:pt>
                <c:pt idx="49509">
                  <c:v>-271.44449999999995</c:v>
                </c:pt>
                <c:pt idx="49510">
                  <c:v>-271.4425</c:v>
                </c:pt>
                <c:pt idx="49511">
                  <c:v>-271.44049999999999</c:v>
                </c:pt>
                <c:pt idx="49512">
                  <c:v>-271.43849999999998</c:v>
                </c:pt>
                <c:pt idx="49513">
                  <c:v>-271.43649999999997</c:v>
                </c:pt>
                <c:pt idx="49514">
                  <c:v>-271.43449999999996</c:v>
                </c:pt>
                <c:pt idx="49515">
                  <c:v>-271.4325</c:v>
                </c:pt>
                <c:pt idx="49516">
                  <c:v>-271.43049999999999</c:v>
                </c:pt>
                <c:pt idx="49517">
                  <c:v>-271.42849999999999</c:v>
                </c:pt>
                <c:pt idx="49518">
                  <c:v>-271.42649999999998</c:v>
                </c:pt>
                <c:pt idx="49519">
                  <c:v>-271.42449999999997</c:v>
                </c:pt>
                <c:pt idx="49520">
                  <c:v>-271.42249999999996</c:v>
                </c:pt>
                <c:pt idx="49521">
                  <c:v>-271.42049999999995</c:v>
                </c:pt>
                <c:pt idx="49522">
                  <c:v>-271.41849999999999</c:v>
                </c:pt>
                <c:pt idx="49523">
                  <c:v>-271.41649999999998</c:v>
                </c:pt>
                <c:pt idx="49524">
                  <c:v>-271.41449999999998</c:v>
                </c:pt>
                <c:pt idx="49525">
                  <c:v>-271.41249999999997</c:v>
                </c:pt>
                <c:pt idx="49526">
                  <c:v>-271.41049999999996</c:v>
                </c:pt>
                <c:pt idx="49527">
                  <c:v>-271.4085</c:v>
                </c:pt>
                <c:pt idx="49528">
                  <c:v>-271.40649999999999</c:v>
                </c:pt>
                <c:pt idx="49529">
                  <c:v>-271.40449999999998</c:v>
                </c:pt>
                <c:pt idx="49530">
                  <c:v>-271.40249999999997</c:v>
                </c:pt>
                <c:pt idx="49531">
                  <c:v>-271.40049999999997</c:v>
                </c:pt>
                <c:pt idx="49532">
                  <c:v>-271.39850000000001</c:v>
                </c:pt>
                <c:pt idx="49533">
                  <c:v>-271.39649999999995</c:v>
                </c:pt>
                <c:pt idx="49534">
                  <c:v>-271.39449999999999</c:v>
                </c:pt>
                <c:pt idx="49535">
                  <c:v>-271.39249999999998</c:v>
                </c:pt>
                <c:pt idx="49536">
                  <c:v>-271.39049999999997</c:v>
                </c:pt>
                <c:pt idx="49537">
                  <c:v>-271.38849999999996</c:v>
                </c:pt>
                <c:pt idx="49538">
                  <c:v>-271.38649999999996</c:v>
                </c:pt>
                <c:pt idx="49539">
                  <c:v>-271.3845</c:v>
                </c:pt>
                <c:pt idx="49540">
                  <c:v>-271.38249999999999</c:v>
                </c:pt>
                <c:pt idx="49541">
                  <c:v>-271.38049999999998</c:v>
                </c:pt>
                <c:pt idx="49542">
                  <c:v>-271.37849999999997</c:v>
                </c:pt>
                <c:pt idx="49543">
                  <c:v>-271.37649999999996</c:v>
                </c:pt>
                <c:pt idx="49544">
                  <c:v>-271.37450000000001</c:v>
                </c:pt>
                <c:pt idx="49545">
                  <c:v>-271.37249999999995</c:v>
                </c:pt>
                <c:pt idx="49546">
                  <c:v>-271.37049999999999</c:v>
                </c:pt>
                <c:pt idx="49547">
                  <c:v>-271.36849999999998</c:v>
                </c:pt>
                <c:pt idx="49548">
                  <c:v>-271.36649999999997</c:v>
                </c:pt>
                <c:pt idx="49549">
                  <c:v>-271.36449999999996</c:v>
                </c:pt>
                <c:pt idx="49550">
                  <c:v>-271.36249999999995</c:v>
                </c:pt>
                <c:pt idx="49551">
                  <c:v>-271.3605</c:v>
                </c:pt>
                <c:pt idx="49552">
                  <c:v>-271.35849999999999</c:v>
                </c:pt>
                <c:pt idx="49553">
                  <c:v>-271.35649999999998</c:v>
                </c:pt>
                <c:pt idx="49554">
                  <c:v>-271.35449999999997</c:v>
                </c:pt>
                <c:pt idx="49555">
                  <c:v>-271.35249999999996</c:v>
                </c:pt>
                <c:pt idx="49556">
                  <c:v>-271.35050000000001</c:v>
                </c:pt>
                <c:pt idx="49557">
                  <c:v>-271.34849999999994</c:v>
                </c:pt>
                <c:pt idx="49558">
                  <c:v>-271.34649999999999</c:v>
                </c:pt>
                <c:pt idx="49559">
                  <c:v>-271.34449999999998</c:v>
                </c:pt>
                <c:pt idx="49560">
                  <c:v>-271.34249999999997</c:v>
                </c:pt>
                <c:pt idx="49561">
                  <c:v>-271.34049999999996</c:v>
                </c:pt>
                <c:pt idx="49562">
                  <c:v>-271.33849999999995</c:v>
                </c:pt>
                <c:pt idx="49563">
                  <c:v>-271.3365</c:v>
                </c:pt>
                <c:pt idx="49564">
                  <c:v>-271.33449999999999</c:v>
                </c:pt>
                <c:pt idx="49565">
                  <c:v>-271.33249999999998</c:v>
                </c:pt>
                <c:pt idx="49566">
                  <c:v>-271.33049999999997</c:v>
                </c:pt>
                <c:pt idx="49567">
                  <c:v>-271.32849999999996</c:v>
                </c:pt>
                <c:pt idx="49568">
                  <c:v>-271.32650000000001</c:v>
                </c:pt>
                <c:pt idx="49569">
                  <c:v>-271.32449999999994</c:v>
                </c:pt>
                <c:pt idx="49570">
                  <c:v>-271.32249999999999</c:v>
                </c:pt>
                <c:pt idx="49571">
                  <c:v>-271.32049999999998</c:v>
                </c:pt>
                <c:pt idx="49572">
                  <c:v>-271.31849999999997</c:v>
                </c:pt>
                <c:pt idx="49573">
                  <c:v>-271.31649999999996</c:v>
                </c:pt>
                <c:pt idx="49574">
                  <c:v>-271.31449999999995</c:v>
                </c:pt>
                <c:pt idx="49575">
                  <c:v>-271.3125</c:v>
                </c:pt>
                <c:pt idx="49576">
                  <c:v>-271.31049999999999</c:v>
                </c:pt>
                <c:pt idx="49577">
                  <c:v>-271.30849999999998</c:v>
                </c:pt>
                <c:pt idx="49578">
                  <c:v>-271.30649999999997</c:v>
                </c:pt>
                <c:pt idx="49579">
                  <c:v>-271.30449999999996</c:v>
                </c:pt>
                <c:pt idx="49580">
                  <c:v>-271.30250000000001</c:v>
                </c:pt>
                <c:pt idx="49581">
                  <c:v>-271.30049999999994</c:v>
                </c:pt>
                <c:pt idx="49582">
                  <c:v>-271.29849999999999</c:v>
                </c:pt>
                <c:pt idx="49583">
                  <c:v>-271.29649999999998</c:v>
                </c:pt>
                <c:pt idx="49584">
                  <c:v>-271.29449999999997</c:v>
                </c:pt>
                <c:pt idx="49585">
                  <c:v>-271.29249999999996</c:v>
                </c:pt>
                <c:pt idx="49586">
                  <c:v>-271.29049999999995</c:v>
                </c:pt>
                <c:pt idx="49587">
                  <c:v>-271.2885</c:v>
                </c:pt>
                <c:pt idx="49588">
                  <c:v>-271.28649999999999</c:v>
                </c:pt>
                <c:pt idx="49589">
                  <c:v>-271.28449999999998</c:v>
                </c:pt>
                <c:pt idx="49590">
                  <c:v>-271.28249999999997</c:v>
                </c:pt>
                <c:pt idx="49591">
                  <c:v>-271.28049999999996</c:v>
                </c:pt>
                <c:pt idx="49592">
                  <c:v>-271.27850000000001</c:v>
                </c:pt>
                <c:pt idx="49593">
                  <c:v>-271.27649999999994</c:v>
                </c:pt>
                <c:pt idx="49594">
                  <c:v>-271.27449999999999</c:v>
                </c:pt>
                <c:pt idx="49595">
                  <c:v>-271.27249999999998</c:v>
                </c:pt>
                <c:pt idx="49596">
                  <c:v>-271.27049999999997</c:v>
                </c:pt>
                <c:pt idx="49597">
                  <c:v>-271.26849999999996</c:v>
                </c:pt>
                <c:pt idx="49598">
                  <c:v>-271.26649999999995</c:v>
                </c:pt>
                <c:pt idx="49599">
                  <c:v>-271.2645</c:v>
                </c:pt>
                <c:pt idx="49600">
                  <c:v>-271.26249999999999</c:v>
                </c:pt>
                <c:pt idx="49601">
                  <c:v>-271.26049999999998</c:v>
                </c:pt>
                <c:pt idx="49602">
                  <c:v>-271.25849999999997</c:v>
                </c:pt>
                <c:pt idx="49603">
                  <c:v>-271.25649999999996</c:v>
                </c:pt>
                <c:pt idx="49604">
                  <c:v>-271.25450000000001</c:v>
                </c:pt>
                <c:pt idx="49605">
                  <c:v>-271.2525</c:v>
                </c:pt>
                <c:pt idx="49606">
                  <c:v>-271.25049999999999</c:v>
                </c:pt>
                <c:pt idx="49607">
                  <c:v>-271.24849999999998</c:v>
                </c:pt>
                <c:pt idx="49608">
                  <c:v>-271.24649999999997</c:v>
                </c:pt>
                <c:pt idx="49609">
                  <c:v>-271.24449999999996</c:v>
                </c:pt>
                <c:pt idx="49610">
                  <c:v>-271.24249999999995</c:v>
                </c:pt>
                <c:pt idx="49611">
                  <c:v>-271.2405</c:v>
                </c:pt>
                <c:pt idx="49612">
                  <c:v>-271.23849999999999</c:v>
                </c:pt>
                <c:pt idx="49613">
                  <c:v>-271.23649999999998</c:v>
                </c:pt>
                <c:pt idx="49614">
                  <c:v>-271.23449999999997</c:v>
                </c:pt>
                <c:pt idx="49615">
                  <c:v>-271.23249999999996</c:v>
                </c:pt>
                <c:pt idx="49616">
                  <c:v>-271.23050000000001</c:v>
                </c:pt>
                <c:pt idx="49617">
                  <c:v>-271.2285</c:v>
                </c:pt>
                <c:pt idx="49618">
                  <c:v>-271.22649999999999</c:v>
                </c:pt>
                <c:pt idx="49619">
                  <c:v>-271.22449999999998</c:v>
                </c:pt>
                <c:pt idx="49620">
                  <c:v>-271.22249999999997</c:v>
                </c:pt>
                <c:pt idx="49621">
                  <c:v>-271.22049999999996</c:v>
                </c:pt>
                <c:pt idx="49622">
                  <c:v>-271.21849999999995</c:v>
                </c:pt>
                <c:pt idx="49623">
                  <c:v>-271.2165</c:v>
                </c:pt>
                <c:pt idx="49624">
                  <c:v>-271.21449999999999</c:v>
                </c:pt>
                <c:pt idx="49625">
                  <c:v>-271.21249999999998</c:v>
                </c:pt>
                <c:pt idx="49626">
                  <c:v>-271.21049999999997</c:v>
                </c:pt>
                <c:pt idx="49627">
                  <c:v>-271.20849999999996</c:v>
                </c:pt>
                <c:pt idx="49628">
                  <c:v>-271.20650000000001</c:v>
                </c:pt>
                <c:pt idx="49629">
                  <c:v>-271.2045</c:v>
                </c:pt>
                <c:pt idx="49630">
                  <c:v>-271.20249999999999</c:v>
                </c:pt>
                <c:pt idx="49631">
                  <c:v>-271.20049999999998</c:v>
                </c:pt>
                <c:pt idx="49632">
                  <c:v>-271.19849999999997</c:v>
                </c:pt>
                <c:pt idx="49633">
                  <c:v>-271.19649999999996</c:v>
                </c:pt>
                <c:pt idx="49634">
                  <c:v>-271.19449999999995</c:v>
                </c:pt>
                <c:pt idx="49635">
                  <c:v>-271.1925</c:v>
                </c:pt>
                <c:pt idx="49636">
                  <c:v>-271.19049999999999</c:v>
                </c:pt>
                <c:pt idx="49637">
                  <c:v>-271.18849999999998</c:v>
                </c:pt>
                <c:pt idx="49638">
                  <c:v>-271.18649999999997</c:v>
                </c:pt>
                <c:pt idx="49639">
                  <c:v>-271.18449999999996</c:v>
                </c:pt>
                <c:pt idx="49640">
                  <c:v>-271.1825</c:v>
                </c:pt>
                <c:pt idx="49641">
                  <c:v>-271.18049999999999</c:v>
                </c:pt>
                <c:pt idx="49642">
                  <c:v>-271.17849999999999</c:v>
                </c:pt>
                <c:pt idx="49643">
                  <c:v>-271.17649999999998</c:v>
                </c:pt>
                <c:pt idx="49644">
                  <c:v>-271.17449999999997</c:v>
                </c:pt>
                <c:pt idx="49645">
                  <c:v>-271.17249999999996</c:v>
                </c:pt>
                <c:pt idx="49646">
                  <c:v>-271.17049999999995</c:v>
                </c:pt>
                <c:pt idx="49647">
                  <c:v>-271.16849999999999</c:v>
                </c:pt>
                <c:pt idx="49648">
                  <c:v>-271.16649999999998</c:v>
                </c:pt>
                <c:pt idx="49649">
                  <c:v>-271.16449999999998</c:v>
                </c:pt>
                <c:pt idx="49650">
                  <c:v>-271.16249999999997</c:v>
                </c:pt>
                <c:pt idx="49651">
                  <c:v>-271.16049999999996</c:v>
                </c:pt>
                <c:pt idx="49652">
                  <c:v>-271.1585</c:v>
                </c:pt>
                <c:pt idx="49653">
                  <c:v>-271.15649999999999</c:v>
                </c:pt>
                <c:pt idx="49654">
                  <c:v>-271.15449999999998</c:v>
                </c:pt>
                <c:pt idx="49655">
                  <c:v>-271.15249999999997</c:v>
                </c:pt>
                <c:pt idx="49656">
                  <c:v>-271.15049999999997</c:v>
                </c:pt>
                <c:pt idx="49657">
                  <c:v>-271.14850000000001</c:v>
                </c:pt>
                <c:pt idx="49658">
                  <c:v>-271.14649999999995</c:v>
                </c:pt>
                <c:pt idx="49659">
                  <c:v>-271.14449999999999</c:v>
                </c:pt>
                <c:pt idx="49660">
                  <c:v>-271.14249999999998</c:v>
                </c:pt>
                <c:pt idx="49661">
                  <c:v>-271.14049999999997</c:v>
                </c:pt>
                <c:pt idx="49662">
                  <c:v>-271.13849999999996</c:v>
                </c:pt>
                <c:pt idx="49663">
                  <c:v>-271.13649999999996</c:v>
                </c:pt>
                <c:pt idx="49664">
                  <c:v>-271.1345</c:v>
                </c:pt>
                <c:pt idx="49665">
                  <c:v>-271.13249999999999</c:v>
                </c:pt>
                <c:pt idx="49666">
                  <c:v>-271.13049999999998</c:v>
                </c:pt>
                <c:pt idx="49667">
                  <c:v>-271.12849999999997</c:v>
                </c:pt>
                <c:pt idx="49668">
                  <c:v>-271.12649999999996</c:v>
                </c:pt>
                <c:pt idx="49669">
                  <c:v>-271.12450000000001</c:v>
                </c:pt>
                <c:pt idx="49670">
                  <c:v>-271.12249999999995</c:v>
                </c:pt>
                <c:pt idx="49671">
                  <c:v>-271.12049999999999</c:v>
                </c:pt>
                <c:pt idx="49672">
                  <c:v>-271.11849999999998</c:v>
                </c:pt>
                <c:pt idx="49673">
                  <c:v>-271.11649999999997</c:v>
                </c:pt>
                <c:pt idx="49674">
                  <c:v>-271.11449999999996</c:v>
                </c:pt>
                <c:pt idx="49675">
                  <c:v>-271.11249999999995</c:v>
                </c:pt>
                <c:pt idx="49676">
                  <c:v>-271.1105</c:v>
                </c:pt>
                <c:pt idx="49677">
                  <c:v>-271.10849999999999</c:v>
                </c:pt>
                <c:pt idx="49678">
                  <c:v>-271.10649999999998</c:v>
                </c:pt>
                <c:pt idx="49679">
                  <c:v>-271.10449999999997</c:v>
                </c:pt>
                <c:pt idx="49680">
                  <c:v>-271.10249999999996</c:v>
                </c:pt>
                <c:pt idx="49681">
                  <c:v>-271.10050000000001</c:v>
                </c:pt>
                <c:pt idx="49682">
                  <c:v>-271.09849999999994</c:v>
                </c:pt>
                <c:pt idx="49683">
                  <c:v>-271.09649999999999</c:v>
                </c:pt>
                <c:pt idx="49684">
                  <c:v>-271.09449999999998</c:v>
                </c:pt>
                <c:pt idx="49685">
                  <c:v>-271.09249999999997</c:v>
                </c:pt>
                <c:pt idx="49686">
                  <c:v>-271.09049999999996</c:v>
                </c:pt>
                <c:pt idx="49687">
                  <c:v>-271.08849999999995</c:v>
                </c:pt>
                <c:pt idx="49688">
                  <c:v>-271.0865</c:v>
                </c:pt>
                <c:pt idx="49689">
                  <c:v>-271.08449999999999</c:v>
                </c:pt>
                <c:pt idx="49690">
                  <c:v>-271.08249999999998</c:v>
                </c:pt>
                <c:pt idx="49691">
                  <c:v>-271.08049999999997</c:v>
                </c:pt>
                <c:pt idx="49692">
                  <c:v>-271.07849999999996</c:v>
                </c:pt>
                <c:pt idx="49693">
                  <c:v>-271.07650000000001</c:v>
                </c:pt>
                <c:pt idx="49694">
                  <c:v>-271.07449999999994</c:v>
                </c:pt>
                <c:pt idx="49695">
                  <c:v>-271.07249999999999</c:v>
                </c:pt>
                <c:pt idx="49696">
                  <c:v>-271.07049999999998</c:v>
                </c:pt>
                <c:pt idx="49697">
                  <c:v>-271.06849999999997</c:v>
                </c:pt>
                <c:pt idx="49698">
                  <c:v>-271.06649999999996</c:v>
                </c:pt>
                <c:pt idx="49699">
                  <c:v>-271.06449999999995</c:v>
                </c:pt>
                <c:pt idx="49700">
                  <c:v>-271.0625</c:v>
                </c:pt>
                <c:pt idx="49701">
                  <c:v>-271.06049999999999</c:v>
                </c:pt>
                <c:pt idx="49702">
                  <c:v>-271.05849999999998</c:v>
                </c:pt>
                <c:pt idx="49703">
                  <c:v>-271.05649999999997</c:v>
                </c:pt>
                <c:pt idx="49704">
                  <c:v>-271.05449999999996</c:v>
                </c:pt>
                <c:pt idx="49705">
                  <c:v>-271.05250000000001</c:v>
                </c:pt>
                <c:pt idx="49706">
                  <c:v>-271.05049999999994</c:v>
                </c:pt>
                <c:pt idx="49707">
                  <c:v>-271.04849999999999</c:v>
                </c:pt>
                <c:pt idx="49708">
                  <c:v>-271.04649999999998</c:v>
                </c:pt>
                <c:pt idx="49709">
                  <c:v>-271.04449999999997</c:v>
                </c:pt>
                <c:pt idx="49710">
                  <c:v>-271.04249999999996</c:v>
                </c:pt>
                <c:pt idx="49711">
                  <c:v>-271.04049999999995</c:v>
                </c:pt>
                <c:pt idx="49712">
                  <c:v>-271.0385</c:v>
                </c:pt>
                <c:pt idx="49713">
                  <c:v>-271.03649999999999</c:v>
                </c:pt>
                <c:pt idx="49714">
                  <c:v>-271.03449999999998</c:v>
                </c:pt>
                <c:pt idx="49715">
                  <c:v>-271.03249999999997</c:v>
                </c:pt>
                <c:pt idx="49716">
                  <c:v>-271.03049999999996</c:v>
                </c:pt>
                <c:pt idx="49717">
                  <c:v>-271.02850000000001</c:v>
                </c:pt>
                <c:pt idx="49718">
                  <c:v>-271.02649999999994</c:v>
                </c:pt>
                <c:pt idx="49719">
                  <c:v>-271.02449999999999</c:v>
                </c:pt>
                <c:pt idx="49720">
                  <c:v>-271.02249999999998</c:v>
                </c:pt>
                <c:pt idx="49721">
                  <c:v>-271.02049999999997</c:v>
                </c:pt>
                <c:pt idx="49722">
                  <c:v>-271.01849999999996</c:v>
                </c:pt>
                <c:pt idx="49723">
                  <c:v>-271.01649999999995</c:v>
                </c:pt>
                <c:pt idx="49724">
                  <c:v>-271.0145</c:v>
                </c:pt>
                <c:pt idx="49725">
                  <c:v>-271.01249999999999</c:v>
                </c:pt>
                <c:pt idx="49726">
                  <c:v>-271.01049999999998</c:v>
                </c:pt>
                <c:pt idx="49727">
                  <c:v>-271.00849999999997</c:v>
                </c:pt>
                <c:pt idx="49728">
                  <c:v>-271.00649999999996</c:v>
                </c:pt>
                <c:pt idx="49729">
                  <c:v>-271.00450000000001</c:v>
                </c:pt>
                <c:pt idx="49730">
                  <c:v>-271.0025</c:v>
                </c:pt>
                <c:pt idx="49731">
                  <c:v>-271.00049999999999</c:v>
                </c:pt>
                <c:pt idx="49732">
                  <c:v>-270.99849999999998</c:v>
                </c:pt>
                <c:pt idx="49733">
                  <c:v>-270.99649999999997</c:v>
                </c:pt>
                <c:pt idx="49734">
                  <c:v>-270.99449999999996</c:v>
                </c:pt>
                <c:pt idx="49735">
                  <c:v>-270.99249999999995</c:v>
                </c:pt>
                <c:pt idx="49736">
                  <c:v>-270.9905</c:v>
                </c:pt>
                <c:pt idx="49737">
                  <c:v>-270.98849999999999</c:v>
                </c:pt>
                <c:pt idx="49738">
                  <c:v>-270.98649999999998</c:v>
                </c:pt>
                <c:pt idx="49739">
                  <c:v>-270.98449999999997</c:v>
                </c:pt>
                <c:pt idx="49740">
                  <c:v>-270.98249999999996</c:v>
                </c:pt>
                <c:pt idx="49741">
                  <c:v>-270.98050000000001</c:v>
                </c:pt>
                <c:pt idx="49742">
                  <c:v>-270.9785</c:v>
                </c:pt>
                <c:pt idx="49743">
                  <c:v>-270.97649999999999</c:v>
                </c:pt>
                <c:pt idx="49744">
                  <c:v>-270.97449999999998</c:v>
                </c:pt>
                <c:pt idx="49745">
                  <c:v>-270.97249999999997</c:v>
                </c:pt>
                <c:pt idx="49746">
                  <c:v>-270.97049999999996</c:v>
                </c:pt>
                <c:pt idx="49747">
                  <c:v>-270.96849999999995</c:v>
                </c:pt>
                <c:pt idx="49748">
                  <c:v>-270.9665</c:v>
                </c:pt>
                <c:pt idx="49749">
                  <c:v>-270.96449999999999</c:v>
                </c:pt>
                <c:pt idx="49750">
                  <c:v>-270.96249999999998</c:v>
                </c:pt>
                <c:pt idx="49751">
                  <c:v>-270.96049999999997</c:v>
                </c:pt>
                <c:pt idx="49752">
                  <c:v>-270.95849999999996</c:v>
                </c:pt>
                <c:pt idx="49753">
                  <c:v>-270.95650000000001</c:v>
                </c:pt>
                <c:pt idx="49754">
                  <c:v>-270.9545</c:v>
                </c:pt>
                <c:pt idx="49755">
                  <c:v>-270.95249999999999</c:v>
                </c:pt>
                <c:pt idx="49756">
                  <c:v>-270.95049999999998</c:v>
                </c:pt>
                <c:pt idx="49757">
                  <c:v>-270.94849999999997</c:v>
                </c:pt>
                <c:pt idx="49758">
                  <c:v>-270.94649999999996</c:v>
                </c:pt>
                <c:pt idx="49759">
                  <c:v>-270.94449999999995</c:v>
                </c:pt>
                <c:pt idx="49760">
                  <c:v>-270.9425</c:v>
                </c:pt>
                <c:pt idx="49761">
                  <c:v>-270.94049999999999</c:v>
                </c:pt>
                <c:pt idx="49762">
                  <c:v>-270.93849999999998</c:v>
                </c:pt>
                <c:pt idx="49763">
                  <c:v>-270.93649999999997</c:v>
                </c:pt>
                <c:pt idx="49764">
                  <c:v>-270.93449999999996</c:v>
                </c:pt>
                <c:pt idx="49765">
                  <c:v>-270.9325</c:v>
                </c:pt>
                <c:pt idx="49766">
                  <c:v>-270.93049999999999</c:v>
                </c:pt>
                <c:pt idx="49767">
                  <c:v>-270.92849999999999</c:v>
                </c:pt>
                <c:pt idx="49768">
                  <c:v>-270.92649999999998</c:v>
                </c:pt>
                <c:pt idx="49769">
                  <c:v>-270.92449999999997</c:v>
                </c:pt>
                <c:pt idx="49770">
                  <c:v>-270.92249999999996</c:v>
                </c:pt>
                <c:pt idx="49771">
                  <c:v>-270.92049999999995</c:v>
                </c:pt>
                <c:pt idx="49772">
                  <c:v>-270.91849999999999</c:v>
                </c:pt>
                <c:pt idx="49773">
                  <c:v>-270.91649999999998</c:v>
                </c:pt>
                <c:pt idx="49774">
                  <c:v>-270.91449999999998</c:v>
                </c:pt>
                <c:pt idx="49775">
                  <c:v>-270.91249999999997</c:v>
                </c:pt>
                <c:pt idx="49776">
                  <c:v>-270.91049999999996</c:v>
                </c:pt>
                <c:pt idx="49777">
                  <c:v>-270.9085</c:v>
                </c:pt>
                <c:pt idx="49778">
                  <c:v>-270.90649999999999</c:v>
                </c:pt>
                <c:pt idx="49779">
                  <c:v>-270.90449999999998</c:v>
                </c:pt>
                <c:pt idx="49780">
                  <c:v>-270.90249999999997</c:v>
                </c:pt>
                <c:pt idx="49781">
                  <c:v>-270.90049999999997</c:v>
                </c:pt>
                <c:pt idx="49782">
                  <c:v>-270.89850000000001</c:v>
                </c:pt>
                <c:pt idx="49783">
                  <c:v>-270.89649999999995</c:v>
                </c:pt>
                <c:pt idx="49784">
                  <c:v>-270.89449999999999</c:v>
                </c:pt>
                <c:pt idx="49785">
                  <c:v>-270.89249999999998</c:v>
                </c:pt>
                <c:pt idx="49786">
                  <c:v>-270.89049999999997</c:v>
                </c:pt>
                <c:pt idx="49787">
                  <c:v>-270.88849999999996</c:v>
                </c:pt>
                <c:pt idx="49788">
                  <c:v>-270.88649999999996</c:v>
                </c:pt>
                <c:pt idx="49789">
                  <c:v>-270.8845</c:v>
                </c:pt>
                <c:pt idx="49790">
                  <c:v>-270.88249999999999</c:v>
                </c:pt>
                <c:pt idx="49791">
                  <c:v>-270.88049999999998</c:v>
                </c:pt>
                <c:pt idx="49792">
                  <c:v>-270.87849999999997</c:v>
                </c:pt>
                <c:pt idx="49793">
                  <c:v>-270.87649999999996</c:v>
                </c:pt>
                <c:pt idx="49794">
                  <c:v>-270.87450000000001</c:v>
                </c:pt>
                <c:pt idx="49795">
                  <c:v>-270.87249999999995</c:v>
                </c:pt>
                <c:pt idx="49796">
                  <c:v>-270.87049999999999</c:v>
                </c:pt>
                <c:pt idx="49797">
                  <c:v>-270.86849999999998</c:v>
                </c:pt>
                <c:pt idx="49798">
                  <c:v>-270.86649999999997</c:v>
                </c:pt>
                <c:pt idx="49799">
                  <c:v>-270.86449999999996</c:v>
                </c:pt>
                <c:pt idx="49800">
                  <c:v>-270.86249999999995</c:v>
                </c:pt>
                <c:pt idx="49801">
                  <c:v>-270.8605</c:v>
                </c:pt>
                <c:pt idx="49802">
                  <c:v>-270.85849999999999</c:v>
                </c:pt>
                <c:pt idx="49803">
                  <c:v>-270.85649999999998</c:v>
                </c:pt>
                <c:pt idx="49804">
                  <c:v>-270.85449999999997</c:v>
                </c:pt>
                <c:pt idx="49805">
                  <c:v>-270.85249999999996</c:v>
                </c:pt>
                <c:pt idx="49806">
                  <c:v>-270.85050000000001</c:v>
                </c:pt>
                <c:pt idx="49807">
                  <c:v>-270.84849999999994</c:v>
                </c:pt>
                <c:pt idx="49808">
                  <c:v>-270.84649999999999</c:v>
                </c:pt>
                <c:pt idx="49809">
                  <c:v>-270.84449999999998</c:v>
                </c:pt>
                <c:pt idx="49810">
                  <c:v>-270.84249999999997</c:v>
                </c:pt>
                <c:pt idx="49811">
                  <c:v>-270.84049999999996</c:v>
                </c:pt>
                <c:pt idx="49812">
                  <c:v>-270.83849999999995</c:v>
                </c:pt>
                <c:pt idx="49813">
                  <c:v>-270.8365</c:v>
                </c:pt>
                <c:pt idx="49814">
                  <c:v>-270.83449999999999</c:v>
                </c:pt>
                <c:pt idx="49815">
                  <c:v>-270.83249999999998</c:v>
                </c:pt>
                <c:pt idx="49816">
                  <c:v>-270.83049999999997</c:v>
                </c:pt>
                <c:pt idx="49817">
                  <c:v>-270.82849999999996</c:v>
                </c:pt>
                <c:pt idx="49818">
                  <c:v>-270.82650000000001</c:v>
                </c:pt>
                <c:pt idx="49819">
                  <c:v>-270.82449999999994</c:v>
                </c:pt>
                <c:pt idx="49820">
                  <c:v>-270.82249999999999</c:v>
                </c:pt>
                <c:pt idx="49821">
                  <c:v>-270.82049999999998</c:v>
                </c:pt>
                <c:pt idx="49822">
                  <c:v>-270.81849999999997</c:v>
                </c:pt>
                <c:pt idx="49823">
                  <c:v>-270.81649999999996</c:v>
                </c:pt>
                <c:pt idx="49824">
                  <c:v>-270.81449999999995</c:v>
                </c:pt>
                <c:pt idx="49825">
                  <c:v>-270.8125</c:v>
                </c:pt>
                <c:pt idx="49826">
                  <c:v>-270.81049999999999</c:v>
                </c:pt>
                <c:pt idx="49827">
                  <c:v>-270.80849999999998</c:v>
                </c:pt>
                <c:pt idx="49828">
                  <c:v>-270.80649999999997</c:v>
                </c:pt>
                <c:pt idx="49829">
                  <c:v>-270.80449999999996</c:v>
                </c:pt>
                <c:pt idx="49830">
                  <c:v>-270.80250000000001</c:v>
                </c:pt>
                <c:pt idx="49831">
                  <c:v>-270.80049999999994</c:v>
                </c:pt>
                <c:pt idx="49832">
                  <c:v>-270.79849999999999</c:v>
                </c:pt>
                <c:pt idx="49833">
                  <c:v>-270.79649999999998</c:v>
                </c:pt>
                <c:pt idx="49834">
                  <c:v>-270.79449999999997</c:v>
                </c:pt>
                <c:pt idx="49835">
                  <c:v>-270.79249999999996</c:v>
                </c:pt>
                <c:pt idx="49836">
                  <c:v>-270.79049999999995</c:v>
                </c:pt>
                <c:pt idx="49837">
                  <c:v>-270.7885</c:v>
                </c:pt>
                <c:pt idx="49838">
                  <c:v>-270.78649999999999</c:v>
                </c:pt>
                <c:pt idx="49839">
                  <c:v>-270.78449999999998</c:v>
                </c:pt>
                <c:pt idx="49840">
                  <c:v>-270.78249999999997</c:v>
                </c:pt>
                <c:pt idx="49841">
                  <c:v>-270.78049999999996</c:v>
                </c:pt>
                <c:pt idx="49842">
                  <c:v>-270.77850000000001</c:v>
                </c:pt>
                <c:pt idx="49843">
                  <c:v>-270.77649999999994</c:v>
                </c:pt>
                <c:pt idx="49844">
                  <c:v>-270.77449999999999</c:v>
                </c:pt>
                <c:pt idx="49845">
                  <c:v>-270.77249999999998</c:v>
                </c:pt>
                <c:pt idx="49846">
                  <c:v>-270.77049999999997</c:v>
                </c:pt>
                <c:pt idx="49847">
                  <c:v>-270.76849999999996</c:v>
                </c:pt>
                <c:pt idx="49848">
                  <c:v>-270.76649999999995</c:v>
                </c:pt>
                <c:pt idx="49849">
                  <c:v>-270.7645</c:v>
                </c:pt>
                <c:pt idx="49850">
                  <c:v>-270.76249999999999</c:v>
                </c:pt>
                <c:pt idx="49851">
                  <c:v>-270.76049999999998</c:v>
                </c:pt>
                <c:pt idx="49852">
                  <c:v>-270.75849999999997</c:v>
                </c:pt>
                <c:pt idx="49853">
                  <c:v>-270.75649999999996</c:v>
                </c:pt>
                <c:pt idx="49854">
                  <c:v>-270.75450000000001</c:v>
                </c:pt>
                <c:pt idx="49855">
                  <c:v>-270.7525</c:v>
                </c:pt>
                <c:pt idx="49856">
                  <c:v>-270.75049999999999</c:v>
                </c:pt>
                <c:pt idx="49857">
                  <c:v>-270.74849999999998</c:v>
                </c:pt>
                <c:pt idx="49858">
                  <c:v>-270.74649999999997</c:v>
                </c:pt>
                <c:pt idx="49859">
                  <c:v>-270.74449999999996</c:v>
                </c:pt>
                <c:pt idx="49860">
                  <c:v>-270.74249999999995</c:v>
                </c:pt>
                <c:pt idx="49861">
                  <c:v>-270.7405</c:v>
                </c:pt>
                <c:pt idx="49862">
                  <c:v>-270.73849999999999</c:v>
                </c:pt>
                <c:pt idx="49863">
                  <c:v>-270.73649999999998</c:v>
                </c:pt>
                <c:pt idx="49864">
                  <c:v>-270.73449999999997</c:v>
                </c:pt>
                <c:pt idx="49865">
                  <c:v>-270.73249999999996</c:v>
                </c:pt>
                <c:pt idx="49866">
                  <c:v>-270.73050000000001</c:v>
                </c:pt>
                <c:pt idx="49867">
                  <c:v>-270.7285</c:v>
                </c:pt>
                <c:pt idx="49868">
                  <c:v>-270.72649999999999</c:v>
                </c:pt>
                <c:pt idx="49869">
                  <c:v>-270.72449999999998</c:v>
                </c:pt>
                <c:pt idx="49870">
                  <c:v>-270.72249999999997</c:v>
                </c:pt>
                <c:pt idx="49871">
                  <c:v>-270.72049999999996</c:v>
                </c:pt>
                <c:pt idx="49872">
                  <c:v>-270.71849999999995</c:v>
                </c:pt>
                <c:pt idx="49873">
                  <c:v>-270.7165</c:v>
                </c:pt>
                <c:pt idx="49874">
                  <c:v>-270.71449999999999</c:v>
                </c:pt>
                <c:pt idx="49875">
                  <c:v>-270.71249999999998</c:v>
                </c:pt>
                <c:pt idx="49876">
                  <c:v>-270.71049999999997</c:v>
                </c:pt>
                <c:pt idx="49877">
                  <c:v>-270.70849999999996</c:v>
                </c:pt>
                <c:pt idx="49878">
                  <c:v>-270.70650000000001</c:v>
                </c:pt>
                <c:pt idx="49879">
                  <c:v>-270.7045</c:v>
                </c:pt>
                <c:pt idx="49880">
                  <c:v>-270.70249999999999</c:v>
                </c:pt>
                <c:pt idx="49881">
                  <c:v>-270.70049999999998</c:v>
                </c:pt>
                <c:pt idx="49882">
                  <c:v>-270.69849999999997</c:v>
                </c:pt>
                <c:pt idx="49883">
                  <c:v>-270.69649999999996</c:v>
                </c:pt>
                <c:pt idx="49884">
                  <c:v>-270.69449999999995</c:v>
                </c:pt>
                <c:pt idx="49885">
                  <c:v>-270.6925</c:v>
                </c:pt>
                <c:pt idx="49886">
                  <c:v>-270.69049999999999</c:v>
                </c:pt>
                <c:pt idx="49887">
                  <c:v>-270.68849999999998</c:v>
                </c:pt>
                <c:pt idx="49888">
                  <c:v>-270.68649999999997</c:v>
                </c:pt>
                <c:pt idx="49889">
                  <c:v>-270.68449999999996</c:v>
                </c:pt>
                <c:pt idx="49890">
                  <c:v>-270.6825</c:v>
                </c:pt>
                <c:pt idx="49891">
                  <c:v>-270.68049999999999</c:v>
                </c:pt>
                <c:pt idx="49892">
                  <c:v>-270.67849999999999</c:v>
                </c:pt>
                <c:pt idx="49893">
                  <c:v>-270.67649999999998</c:v>
                </c:pt>
                <c:pt idx="49894">
                  <c:v>-270.67449999999997</c:v>
                </c:pt>
                <c:pt idx="49895">
                  <c:v>-270.67249999999996</c:v>
                </c:pt>
                <c:pt idx="49896">
                  <c:v>-270.67049999999995</c:v>
                </c:pt>
                <c:pt idx="49897">
                  <c:v>-270.66849999999999</c:v>
                </c:pt>
                <c:pt idx="49898">
                  <c:v>-270.66649999999998</c:v>
                </c:pt>
                <c:pt idx="49899">
                  <c:v>-270.66449999999998</c:v>
                </c:pt>
                <c:pt idx="49900">
                  <c:v>-270.66249999999997</c:v>
                </c:pt>
                <c:pt idx="49901">
                  <c:v>-270.66049999999996</c:v>
                </c:pt>
                <c:pt idx="49902">
                  <c:v>-270.6585</c:v>
                </c:pt>
                <c:pt idx="49903">
                  <c:v>-270.65649999999999</c:v>
                </c:pt>
                <c:pt idx="49904">
                  <c:v>-270.65449999999998</c:v>
                </c:pt>
                <c:pt idx="49905">
                  <c:v>-270.65249999999997</c:v>
                </c:pt>
                <c:pt idx="49906">
                  <c:v>-270.65049999999997</c:v>
                </c:pt>
                <c:pt idx="49907">
                  <c:v>-270.64850000000001</c:v>
                </c:pt>
                <c:pt idx="49908">
                  <c:v>-270.64649999999995</c:v>
                </c:pt>
                <c:pt idx="49909">
                  <c:v>-270.64449999999999</c:v>
                </c:pt>
                <c:pt idx="49910">
                  <c:v>-270.64249999999998</c:v>
                </c:pt>
                <c:pt idx="49911">
                  <c:v>-270.64049999999997</c:v>
                </c:pt>
                <c:pt idx="49912">
                  <c:v>-270.63849999999996</c:v>
                </c:pt>
                <c:pt idx="49913">
                  <c:v>-270.63649999999996</c:v>
                </c:pt>
                <c:pt idx="49914">
                  <c:v>-270.6345</c:v>
                </c:pt>
                <c:pt idx="49915">
                  <c:v>-270.63249999999999</c:v>
                </c:pt>
                <c:pt idx="49916">
                  <c:v>-270.63049999999998</c:v>
                </c:pt>
                <c:pt idx="49917">
                  <c:v>-270.62849999999997</c:v>
                </c:pt>
                <c:pt idx="49918">
                  <c:v>-270.62649999999996</c:v>
                </c:pt>
                <c:pt idx="49919">
                  <c:v>-270.62450000000001</c:v>
                </c:pt>
                <c:pt idx="49920">
                  <c:v>-270.62249999999995</c:v>
                </c:pt>
                <c:pt idx="49921">
                  <c:v>-270.62049999999999</c:v>
                </c:pt>
                <c:pt idx="49922">
                  <c:v>-270.61849999999998</c:v>
                </c:pt>
                <c:pt idx="49923">
                  <c:v>-270.61649999999997</c:v>
                </c:pt>
                <c:pt idx="49924">
                  <c:v>-270.61449999999996</c:v>
                </c:pt>
                <c:pt idx="49925">
                  <c:v>-270.61249999999995</c:v>
                </c:pt>
                <c:pt idx="49926">
                  <c:v>-270.6105</c:v>
                </c:pt>
                <c:pt idx="49927">
                  <c:v>-270.60849999999999</c:v>
                </c:pt>
                <c:pt idx="49928">
                  <c:v>-270.60649999999998</c:v>
                </c:pt>
                <c:pt idx="49929">
                  <c:v>-270.60449999999997</c:v>
                </c:pt>
                <c:pt idx="49930">
                  <c:v>-270.60249999999996</c:v>
                </c:pt>
                <c:pt idx="49931">
                  <c:v>-270.60050000000001</c:v>
                </c:pt>
                <c:pt idx="49932">
                  <c:v>-270.59849999999994</c:v>
                </c:pt>
                <c:pt idx="49933">
                  <c:v>-270.59649999999999</c:v>
                </c:pt>
                <c:pt idx="49934">
                  <c:v>-270.59449999999998</c:v>
                </c:pt>
                <c:pt idx="49935">
                  <c:v>-270.59249999999997</c:v>
                </c:pt>
                <c:pt idx="49936">
                  <c:v>-270.59049999999996</c:v>
                </c:pt>
                <c:pt idx="49937">
                  <c:v>-270.58849999999995</c:v>
                </c:pt>
                <c:pt idx="49938">
                  <c:v>-270.5865</c:v>
                </c:pt>
                <c:pt idx="49939">
                  <c:v>-270.58449999999999</c:v>
                </c:pt>
                <c:pt idx="49940">
                  <c:v>-270.58249999999998</c:v>
                </c:pt>
                <c:pt idx="49941">
                  <c:v>-270.58049999999997</c:v>
                </c:pt>
                <c:pt idx="49942">
                  <c:v>-270.57849999999996</c:v>
                </c:pt>
                <c:pt idx="49943">
                  <c:v>-270.57650000000001</c:v>
                </c:pt>
                <c:pt idx="49944">
                  <c:v>-270.57449999999994</c:v>
                </c:pt>
                <c:pt idx="49945">
                  <c:v>-270.57249999999999</c:v>
                </c:pt>
                <c:pt idx="49946">
                  <c:v>-270.57049999999998</c:v>
                </c:pt>
                <c:pt idx="49947">
                  <c:v>-270.56849999999997</c:v>
                </c:pt>
                <c:pt idx="49948">
                  <c:v>-270.56649999999996</c:v>
                </c:pt>
                <c:pt idx="49949">
                  <c:v>-270.56449999999995</c:v>
                </c:pt>
                <c:pt idx="49950">
                  <c:v>-270.5625</c:v>
                </c:pt>
                <c:pt idx="49951">
                  <c:v>-270.56049999999999</c:v>
                </c:pt>
                <c:pt idx="49952">
                  <c:v>-270.55849999999998</c:v>
                </c:pt>
                <c:pt idx="49953">
                  <c:v>-270.55649999999997</c:v>
                </c:pt>
                <c:pt idx="49954">
                  <c:v>-270.55449999999996</c:v>
                </c:pt>
                <c:pt idx="49955">
                  <c:v>-270.55250000000001</c:v>
                </c:pt>
                <c:pt idx="49956">
                  <c:v>-270.55049999999994</c:v>
                </c:pt>
                <c:pt idx="49957">
                  <c:v>-270.54849999999999</c:v>
                </c:pt>
                <c:pt idx="49958">
                  <c:v>-270.54649999999998</c:v>
                </c:pt>
                <c:pt idx="49959">
                  <c:v>-270.54449999999997</c:v>
                </c:pt>
                <c:pt idx="49960">
                  <c:v>-270.54249999999996</c:v>
                </c:pt>
                <c:pt idx="49961">
                  <c:v>-270.54049999999995</c:v>
                </c:pt>
                <c:pt idx="49962">
                  <c:v>-270.5385</c:v>
                </c:pt>
                <c:pt idx="49963">
                  <c:v>-270.53649999999999</c:v>
                </c:pt>
                <c:pt idx="49964">
                  <c:v>-270.53449999999998</c:v>
                </c:pt>
                <c:pt idx="49965">
                  <c:v>-270.53249999999997</c:v>
                </c:pt>
                <c:pt idx="49966">
                  <c:v>-270.53049999999996</c:v>
                </c:pt>
                <c:pt idx="49967">
                  <c:v>-270.52850000000001</c:v>
                </c:pt>
                <c:pt idx="49968">
                  <c:v>-270.52649999999994</c:v>
                </c:pt>
                <c:pt idx="49969">
                  <c:v>-270.52449999999999</c:v>
                </c:pt>
                <c:pt idx="49970">
                  <c:v>-270.52249999999998</c:v>
                </c:pt>
                <c:pt idx="49971">
                  <c:v>-270.52049999999997</c:v>
                </c:pt>
                <c:pt idx="49972">
                  <c:v>-270.51849999999996</c:v>
                </c:pt>
                <c:pt idx="49973">
                  <c:v>-270.51649999999995</c:v>
                </c:pt>
                <c:pt idx="49974">
                  <c:v>-270.5145</c:v>
                </c:pt>
                <c:pt idx="49975">
                  <c:v>-270.51249999999999</c:v>
                </c:pt>
                <c:pt idx="49976">
                  <c:v>-270.51049999999998</c:v>
                </c:pt>
                <c:pt idx="49977">
                  <c:v>-270.50849999999997</c:v>
                </c:pt>
                <c:pt idx="49978">
                  <c:v>-270.50649999999996</c:v>
                </c:pt>
                <c:pt idx="49979">
                  <c:v>-270.50450000000001</c:v>
                </c:pt>
                <c:pt idx="49980">
                  <c:v>-270.5025</c:v>
                </c:pt>
                <c:pt idx="49981">
                  <c:v>-270.50049999999999</c:v>
                </c:pt>
                <c:pt idx="49982">
                  <c:v>-270.49849999999998</c:v>
                </c:pt>
                <c:pt idx="49983">
                  <c:v>-270.49649999999997</c:v>
                </c:pt>
                <c:pt idx="49984">
                  <c:v>-270.49449999999996</c:v>
                </c:pt>
                <c:pt idx="49985">
                  <c:v>-270.49249999999995</c:v>
                </c:pt>
                <c:pt idx="49986">
                  <c:v>-270.4905</c:v>
                </c:pt>
                <c:pt idx="49987">
                  <c:v>-270.48849999999999</c:v>
                </c:pt>
                <c:pt idx="49988">
                  <c:v>-270.48649999999998</c:v>
                </c:pt>
                <c:pt idx="49989">
                  <c:v>-270.48449999999997</c:v>
                </c:pt>
                <c:pt idx="49990">
                  <c:v>-270.48249999999996</c:v>
                </c:pt>
                <c:pt idx="49991">
                  <c:v>-270.48050000000001</c:v>
                </c:pt>
                <c:pt idx="49992">
                  <c:v>-270.4785</c:v>
                </c:pt>
                <c:pt idx="49993">
                  <c:v>-270.47649999999999</c:v>
                </c:pt>
                <c:pt idx="49994">
                  <c:v>-270.47449999999998</c:v>
                </c:pt>
                <c:pt idx="49995">
                  <c:v>-270.47249999999997</c:v>
                </c:pt>
                <c:pt idx="49996">
                  <c:v>-270.47049999999996</c:v>
                </c:pt>
                <c:pt idx="49997">
                  <c:v>-270.46849999999995</c:v>
                </c:pt>
                <c:pt idx="49998">
                  <c:v>-270.4665</c:v>
                </c:pt>
                <c:pt idx="49999">
                  <c:v>-270.46449999999999</c:v>
                </c:pt>
                <c:pt idx="50000">
                  <c:v>-270.46249999999998</c:v>
                </c:pt>
                <c:pt idx="50001">
                  <c:v>-270.46049999999997</c:v>
                </c:pt>
                <c:pt idx="50002">
                  <c:v>-270.45849999999996</c:v>
                </c:pt>
                <c:pt idx="50003">
                  <c:v>-270.45650000000001</c:v>
                </c:pt>
                <c:pt idx="50004">
                  <c:v>-270.4545</c:v>
                </c:pt>
                <c:pt idx="50005">
                  <c:v>-270.45249999999999</c:v>
                </c:pt>
                <c:pt idx="50006">
                  <c:v>-270.45049999999998</c:v>
                </c:pt>
                <c:pt idx="50007">
                  <c:v>-270.44849999999997</c:v>
                </c:pt>
                <c:pt idx="50008">
                  <c:v>-270.44649999999996</c:v>
                </c:pt>
                <c:pt idx="50009">
                  <c:v>-270.44449999999995</c:v>
                </c:pt>
                <c:pt idx="50010">
                  <c:v>-270.4425</c:v>
                </c:pt>
                <c:pt idx="50011">
                  <c:v>-270.44049999999999</c:v>
                </c:pt>
                <c:pt idx="50012">
                  <c:v>-270.43849999999998</c:v>
                </c:pt>
                <c:pt idx="50013">
                  <c:v>-270.43649999999997</c:v>
                </c:pt>
                <c:pt idx="50014">
                  <c:v>-270.43449999999996</c:v>
                </c:pt>
                <c:pt idx="50015">
                  <c:v>-270.4325</c:v>
                </c:pt>
                <c:pt idx="50016">
                  <c:v>-270.43049999999999</c:v>
                </c:pt>
                <c:pt idx="50017">
                  <c:v>-270.42849999999999</c:v>
                </c:pt>
                <c:pt idx="50018">
                  <c:v>-270.42649999999998</c:v>
                </c:pt>
                <c:pt idx="50019">
                  <c:v>-270.42449999999997</c:v>
                </c:pt>
                <c:pt idx="50020">
                  <c:v>-270.42249999999996</c:v>
                </c:pt>
                <c:pt idx="50021">
                  <c:v>-270.42049999999995</c:v>
                </c:pt>
                <c:pt idx="50022">
                  <c:v>-270.41849999999999</c:v>
                </c:pt>
                <c:pt idx="50023">
                  <c:v>-270.41649999999998</c:v>
                </c:pt>
                <c:pt idx="50024">
                  <c:v>-270.41449999999998</c:v>
                </c:pt>
                <c:pt idx="50025">
                  <c:v>-270.41249999999997</c:v>
                </c:pt>
                <c:pt idx="50026">
                  <c:v>-270.41049999999996</c:v>
                </c:pt>
                <c:pt idx="50027">
                  <c:v>-270.4085</c:v>
                </c:pt>
                <c:pt idx="50028">
                  <c:v>-270.40649999999999</c:v>
                </c:pt>
                <c:pt idx="50029">
                  <c:v>-270.40449999999998</c:v>
                </c:pt>
                <c:pt idx="50030">
                  <c:v>-270.40249999999997</c:v>
                </c:pt>
                <c:pt idx="50031">
                  <c:v>-270.40049999999997</c:v>
                </c:pt>
                <c:pt idx="50032">
                  <c:v>-270.39850000000001</c:v>
                </c:pt>
                <c:pt idx="50033">
                  <c:v>-270.39649999999995</c:v>
                </c:pt>
                <c:pt idx="50034">
                  <c:v>-270.39449999999999</c:v>
                </c:pt>
                <c:pt idx="50035">
                  <c:v>-270.39249999999998</c:v>
                </c:pt>
                <c:pt idx="50036">
                  <c:v>-270.39049999999997</c:v>
                </c:pt>
                <c:pt idx="50037">
                  <c:v>-270.38849999999996</c:v>
                </c:pt>
                <c:pt idx="50038">
                  <c:v>-270.38649999999996</c:v>
                </c:pt>
                <c:pt idx="50039">
                  <c:v>-270.3845</c:v>
                </c:pt>
                <c:pt idx="50040">
                  <c:v>-270.38249999999999</c:v>
                </c:pt>
                <c:pt idx="50041">
                  <c:v>-270.38049999999998</c:v>
                </c:pt>
                <c:pt idx="50042">
                  <c:v>-270.37849999999997</c:v>
                </c:pt>
                <c:pt idx="50043">
                  <c:v>-270.37649999999996</c:v>
                </c:pt>
                <c:pt idx="50044">
                  <c:v>-270.37450000000001</c:v>
                </c:pt>
                <c:pt idx="50045">
                  <c:v>-270.37249999999995</c:v>
                </c:pt>
                <c:pt idx="50046">
                  <c:v>-270.37049999999999</c:v>
                </c:pt>
                <c:pt idx="50047">
                  <c:v>-270.36849999999998</c:v>
                </c:pt>
                <c:pt idx="50048">
                  <c:v>-270.36649999999997</c:v>
                </c:pt>
                <c:pt idx="50049">
                  <c:v>-270.36449999999996</c:v>
                </c:pt>
                <c:pt idx="50050">
                  <c:v>-270.36249999999995</c:v>
                </c:pt>
                <c:pt idx="50051">
                  <c:v>-270.3605</c:v>
                </c:pt>
                <c:pt idx="50052">
                  <c:v>-270.35849999999999</c:v>
                </c:pt>
                <c:pt idx="50053">
                  <c:v>-270.35649999999998</c:v>
                </c:pt>
                <c:pt idx="50054">
                  <c:v>-270.35449999999997</c:v>
                </c:pt>
                <c:pt idx="50055">
                  <c:v>-270.35249999999996</c:v>
                </c:pt>
                <c:pt idx="50056">
                  <c:v>-270.35050000000001</c:v>
                </c:pt>
                <c:pt idx="50057">
                  <c:v>-270.34849999999994</c:v>
                </c:pt>
                <c:pt idx="50058">
                  <c:v>-270.34649999999999</c:v>
                </c:pt>
                <c:pt idx="50059">
                  <c:v>-270.34449999999998</c:v>
                </c:pt>
                <c:pt idx="50060">
                  <c:v>-270.34249999999997</c:v>
                </c:pt>
                <c:pt idx="50061">
                  <c:v>-270.34049999999996</c:v>
                </c:pt>
                <c:pt idx="50062">
                  <c:v>-270.33849999999995</c:v>
                </c:pt>
                <c:pt idx="50063">
                  <c:v>-270.3365</c:v>
                </c:pt>
                <c:pt idx="50064">
                  <c:v>-270.33449999999999</c:v>
                </c:pt>
                <c:pt idx="50065">
                  <c:v>-270.33249999999998</c:v>
                </c:pt>
                <c:pt idx="50066">
                  <c:v>-270.33049999999997</c:v>
                </c:pt>
                <c:pt idx="50067">
                  <c:v>-270.32849999999996</c:v>
                </c:pt>
                <c:pt idx="50068">
                  <c:v>-270.32650000000001</c:v>
                </c:pt>
                <c:pt idx="50069">
                  <c:v>-270.32449999999994</c:v>
                </c:pt>
                <c:pt idx="50070">
                  <c:v>-270.32249999999999</c:v>
                </c:pt>
                <c:pt idx="50071">
                  <c:v>-270.32049999999998</c:v>
                </c:pt>
                <c:pt idx="50072">
                  <c:v>-270.31849999999997</c:v>
                </c:pt>
                <c:pt idx="50073">
                  <c:v>-270.31649999999996</c:v>
                </c:pt>
                <c:pt idx="50074">
                  <c:v>-270.31449999999995</c:v>
                </c:pt>
                <c:pt idx="50075">
                  <c:v>-270.3125</c:v>
                </c:pt>
                <c:pt idx="50076">
                  <c:v>-270.31049999999999</c:v>
                </c:pt>
                <c:pt idx="50077">
                  <c:v>-270.30849999999998</c:v>
                </c:pt>
                <c:pt idx="50078">
                  <c:v>-270.30649999999997</c:v>
                </c:pt>
                <c:pt idx="50079">
                  <c:v>-270.30449999999996</c:v>
                </c:pt>
                <c:pt idx="50080">
                  <c:v>-270.30250000000001</c:v>
                </c:pt>
                <c:pt idx="50081">
                  <c:v>-270.30049999999994</c:v>
                </c:pt>
                <c:pt idx="50082">
                  <c:v>-270.29849999999999</c:v>
                </c:pt>
                <c:pt idx="50083">
                  <c:v>-270.29649999999998</c:v>
                </c:pt>
                <c:pt idx="50084">
                  <c:v>-270.29449999999997</c:v>
                </c:pt>
                <c:pt idx="50085">
                  <c:v>-270.29249999999996</c:v>
                </c:pt>
                <c:pt idx="50086">
                  <c:v>-270.29049999999995</c:v>
                </c:pt>
                <c:pt idx="50087">
                  <c:v>-270.2885</c:v>
                </c:pt>
                <c:pt idx="50088">
                  <c:v>-270.28649999999999</c:v>
                </c:pt>
                <c:pt idx="50089">
                  <c:v>-270.28449999999998</c:v>
                </c:pt>
                <c:pt idx="50090">
                  <c:v>-270.28249999999997</c:v>
                </c:pt>
                <c:pt idx="50091">
                  <c:v>-270.28049999999996</c:v>
                </c:pt>
                <c:pt idx="50092">
                  <c:v>-270.27850000000001</c:v>
                </c:pt>
                <c:pt idx="50093">
                  <c:v>-270.27649999999994</c:v>
                </c:pt>
                <c:pt idx="50094">
                  <c:v>-270.27449999999999</c:v>
                </c:pt>
                <c:pt idx="50095">
                  <c:v>-270.27249999999998</c:v>
                </c:pt>
                <c:pt idx="50096">
                  <c:v>-270.27049999999997</c:v>
                </c:pt>
                <c:pt idx="50097">
                  <c:v>-270.26849999999996</c:v>
                </c:pt>
                <c:pt idx="50098">
                  <c:v>-270.26649999999995</c:v>
                </c:pt>
                <c:pt idx="50099">
                  <c:v>-270.2645</c:v>
                </c:pt>
                <c:pt idx="50100">
                  <c:v>-270.26249999999999</c:v>
                </c:pt>
                <c:pt idx="50101">
                  <c:v>-270.26049999999998</c:v>
                </c:pt>
                <c:pt idx="50102">
                  <c:v>-270.25849999999997</c:v>
                </c:pt>
                <c:pt idx="50103">
                  <c:v>-270.25649999999996</c:v>
                </c:pt>
                <c:pt idx="50104">
                  <c:v>-270.25450000000001</c:v>
                </c:pt>
                <c:pt idx="50105">
                  <c:v>-270.2525</c:v>
                </c:pt>
                <c:pt idx="50106">
                  <c:v>-270.25049999999999</c:v>
                </c:pt>
                <c:pt idx="50107">
                  <c:v>-270.24849999999998</c:v>
                </c:pt>
                <c:pt idx="50108">
                  <c:v>-270.24649999999997</c:v>
                </c:pt>
                <c:pt idx="50109">
                  <c:v>-270.24449999999996</c:v>
                </c:pt>
                <c:pt idx="50110">
                  <c:v>-270.24249999999995</c:v>
                </c:pt>
                <c:pt idx="50111">
                  <c:v>-270.2405</c:v>
                </c:pt>
                <c:pt idx="50112">
                  <c:v>-270.23849999999999</c:v>
                </c:pt>
                <c:pt idx="50113">
                  <c:v>-270.23649999999998</c:v>
                </c:pt>
                <c:pt idx="50114">
                  <c:v>-270.23449999999997</c:v>
                </c:pt>
                <c:pt idx="50115">
                  <c:v>-270.23249999999996</c:v>
                </c:pt>
                <c:pt idx="50116">
                  <c:v>-270.23050000000001</c:v>
                </c:pt>
                <c:pt idx="50117">
                  <c:v>-270.2285</c:v>
                </c:pt>
                <c:pt idx="50118">
                  <c:v>-270.22649999999999</c:v>
                </c:pt>
                <c:pt idx="50119">
                  <c:v>-270.22449999999998</c:v>
                </c:pt>
                <c:pt idx="50120">
                  <c:v>-270.22249999999997</c:v>
                </c:pt>
                <c:pt idx="50121">
                  <c:v>-270.22049999999996</c:v>
                </c:pt>
                <c:pt idx="50122">
                  <c:v>-270.21849999999995</c:v>
                </c:pt>
                <c:pt idx="50123">
                  <c:v>-270.2165</c:v>
                </c:pt>
                <c:pt idx="50124">
                  <c:v>-270.21449999999999</c:v>
                </c:pt>
                <c:pt idx="50125">
                  <c:v>-270.21249999999998</c:v>
                </c:pt>
                <c:pt idx="50126">
                  <c:v>-270.21049999999997</c:v>
                </c:pt>
                <c:pt idx="50127">
                  <c:v>-270.20849999999996</c:v>
                </c:pt>
                <c:pt idx="50128">
                  <c:v>-270.20650000000001</c:v>
                </c:pt>
                <c:pt idx="50129">
                  <c:v>-270.2045</c:v>
                </c:pt>
                <c:pt idx="50130">
                  <c:v>-270.20249999999999</c:v>
                </c:pt>
                <c:pt idx="50131">
                  <c:v>-270.20049999999998</c:v>
                </c:pt>
                <c:pt idx="50132">
                  <c:v>-270.19849999999997</c:v>
                </c:pt>
                <c:pt idx="50133">
                  <c:v>-270.19649999999996</c:v>
                </c:pt>
                <c:pt idx="50134">
                  <c:v>-270.19449999999995</c:v>
                </c:pt>
                <c:pt idx="50135">
                  <c:v>-270.1925</c:v>
                </c:pt>
                <c:pt idx="50136">
                  <c:v>-270.19049999999999</c:v>
                </c:pt>
                <c:pt idx="50137">
                  <c:v>-270.18849999999998</c:v>
                </c:pt>
                <c:pt idx="50138">
                  <c:v>-270.18649999999997</c:v>
                </c:pt>
                <c:pt idx="50139">
                  <c:v>-270.18449999999996</c:v>
                </c:pt>
                <c:pt idx="50140">
                  <c:v>-270.1825</c:v>
                </c:pt>
                <c:pt idx="50141">
                  <c:v>-270.18049999999999</c:v>
                </c:pt>
                <c:pt idx="50142">
                  <c:v>-270.17849999999999</c:v>
                </c:pt>
                <c:pt idx="50143">
                  <c:v>-270.17649999999998</c:v>
                </c:pt>
                <c:pt idx="50144">
                  <c:v>-270.17449999999997</c:v>
                </c:pt>
                <c:pt idx="50145">
                  <c:v>-270.17249999999996</c:v>
                </c:pt>
                <c:pt idx="50146">
                  <c:v>-270.17049999999995</c:v>
                </c:pt>
                <c:pt idx="50147">
                  <c:v>-270.16849999999999</c:v>
                </c:pt>
                <c:pt idx="50148">
                  <c:v>-270.16649999999998</c:v>
                </c:pt>
                <c:pt idx="50149">
                  <c:v>-270.16449999999998</c:v>
                </c:pt>
                <c:pt idx="50150">
                  <c:v>-270.16249999999997</c:v>
                </c:pt>
                <c:pt idx="50151">
                  <c:v>-270.16049999999996</c:v>
                </c:pt>
                <c:pt idx="50152">
                  <c:v>-270.1585</c:v>
                </c:pt>
                <c:pt idx="50153">
                  <c:v>-270.15649999999999</c:v>
                </c:pt>
                <c:pt idx="50154">
                  <c:v>-270.15449999999998</c:v>
                </c:pt>
                <c:pt idx="50155">
                  <c:v>-270.15249999999997</c:v>
                </c:pt>
                <c:pt idx="50156">
                  <c:v>-270.15049999999997</c:v>
                </c:pt>
                <c:pt idx="50157">
                  <c:v>-270.14850000000001</c:v>
                </c:pt>
                <c:pt idx="50158">
                  <c:v>-270.14649999999995</c:v>
                </c:pt>
                <c:pt idx="50159">
                  <c:v>-270.14449999999999</c:v>
                </c:pt>
                <c:pt idx="50160">
                  <c:v>-270.14249999999998</c:v>
                </c:pt>
                <c:pt idx="50161">
                  <c:v>-270.14049999999997</c:v>
                </c:pt>
                <c:pt idx="50162">
                  <c:v>-270.13849999999996</c:v>
                </c:pt>
                <c:pt idx="50163">
                  <c:v>-270.13649999999996</c:v>
                </c:pt>
                <c:pt idx="50164">
                  <c:v>-270.1345</c:v>
                </c:pt>
                <c:pt idx="50165">
                  <c:v>-270.13249999999999</c:v>
                </c:pt>
                <c:pt idx="50166">
                  <c:v>-270.13049999999998</c:v>
                </c:pt>
                <c:pt idx="50167">
                  <c:v>-270.12849999999997</c:v>
                </c:pt>
                <c:pt idx="50168">
                  <c:v>-270.12649999999996</c:v>
                </c:pt>
                <c:pt idx="50169">
                  <c:v>-270.12450000000001</c:v>
                </c:pt>
                <c:pt idx="50170">
                  <c:v>-270.12249999999995</c:v>
                </c:pt>
                <c:pt idx="50171">
                  <c:v>-270.12049999999999</c:v>
                </c:pt>
                <c:pt idx="50172">
                  <c:v>-270.11849999999998</c:v>
                </c:pt>
                <c:pt idx="50173">
                  <c:v>-270.11649999999997</c:v>
                </c:pt>
                <c:pt idx="50174">
                  <c:v>-270.11449999999996</c:v>
                </c:pt>
                <c:pt idx="50175">
                  <c:v>-270.11249999999995</c:v>
                </c:pt>
                <c:pt idx="50176">
                  <c:v>-270.1105</c:v>
                </c:pt>
                <c:pt idx="50177">
                  <c:v>-270.10849999999999</c:v>
                </c:pt>
                <c:pt idx="50178">
                  <c:v>-270.10649999999998</c:v>
                </c:pt>
                <c:pt idx="50179">
                  <c:v>-270.10449999999997</c:v>
                </c:pt>
                <c:pt idx="50180">
                  <c:v>-270.10249999999996</c:v>
                </c:pt>
                <c:pt idx="50181">
                  <c:v>-270.10050000000001</c:v>
                </c:pt>
                <c:pt idx="50182">
                  <c:v>-270.09849999999994</c:v>
                </c:pt>
                <c:pt idx="50183">
                  <c:v>-270.09649999999999</c:v>
                </c:pt>
                <c:pt idx="50184">
                  <c:v>-270.09449999999998</c:v>
                </c:pt>
                <c:pt idx="50185">
                  <c:v>-270.09249999999997</c:v>
                </c:pt>
                <c:pt idx="50186">
                  <c:v>-270.09049999999996</c:v>
                </c:pt>
                <c:pt idx="50187">
                  <c:v>-270.08849999999995</c:v>
                </c:pt>
                <c:pt idx="50188">
                  <c:v>-270.0865</c:v>
                </c:pt>
                <c:pt idx="50189">
                  <c:v>-270.08449999999999</c:v>
                </c:pt>
                <c:pt idx="50190">
                  <c:v>-270.08249999999998</c:v>
                </c:pt>
                <c:pt idx="50191">
                  <c:v>-270.08049999999997</c:v>
                </c:pt>
                <c:pt idx="50192">
                  <c:v>-270.07849999999996</c:v>
                </c:pt>
                <c:pt idx="50193">
                  <c:v>-270.07650000000001</c:v>
                </c:pt>
                <c:pt idx="50194">
                  <c:v>-270.07449999999994</c:v>
                </c:pt>
                <c:pt idx="50195">
                  <c:v>-270.07249999999999</c:v>
                </c:pt>
                <c:pt idx="50196">
                  <c:v>-270.07049999999998</c:v>
                </c:pt>
                <c:pt idx="50197">
                  <c:v>-270.06849999999997</c:v>
                </c:pt>
                <c:pt idx="50198">
                  <c:v>-270.06649999999996</c:v>
                </c:pt>
                <c:pt idx="50199">
                  <c:v>-270.06449999999995</c:v>
                </c:pt>
                <c:pt idx="50200">
                  <c:v>-270.0625</c:v>
                </c:pt>
                <c:pt idx="50201">
                  <c:v>-270.06049999999999</c:v>
                </c:pt>
                <c:pt idx="50202">
                  <c:v>-270.05849999999998</c:v>
                </c:pt>
                <c:pt idx="50203">
                  <c:v>-270.05649999999997</c:v>
                </c:pt>
                <c:pt idx="50204">
                  <c:v>-270.05449999999996</c:v>
                </c:pt>
                <c:pt idx="50205">
                  <c:v>-270.05250000000001</c:v>
                </c:pt>
                <c:pt idx="50206">
                  <c:v>-270.05049999999994</c:v>
                </c:pt>
                <c:pt idx="50207">
                  <c:v>-270.04849999999999</c:v>
                </c:pt>
                <c:pt idx="50208">
                  <c:v>-270.04649999999998</c:v>
                </c:pt>
                <c:pt idx="50209">
                  <c:v>-270.04449999999997</c:v>
                </c:pt>
                <c:pt idx="50210">
                  <c:v>-270.04249999999996</c:v>
                </c:pt>
                <c:pt idx="50211">
                  <c:v>-270.04049999999995</c:v>
                </c:pt>
                <c:pt idx="50212">
                  <c:v>-270.0385</c:v>
                </c:pt>
                <c:pt idx="50213">
                  <c:v>-270.03649999999999</c:v>
                </c:pt>
                <c:pt idx="50214">
                  <c:v>-270.03449999999998</c:v>
                </c:pt>
                <c:pt idx="50215">
                  <c:v>-270.03249999999997</c:v>
                </c:pt>
                <c:pt idx="50216">
                  <c:v>-270.03049999999996</c:v>
                </c:pt>
                <c:pt idx="50217">
                  <c:v>-270.02850000000001</c:v>
                </c:pt>
                <c:pt idx="50218">
                  <c:v>-270.02649999999994</c:v>
                </c:pt>
                <c:pt idx="50219">
                  <c:v>-270.02449999999999</c:v>
                </c:pt>
                <c:pt idx="50220">
                  <c:v>-270.02249999999998</c:v>
                </c:pt>
                <c:pt idx="50221">
                  <c:v>-270.02049999999997</c:v>
                </c:pt>
                <c:pt idx="50222">
                  <c:v>-270.01849999999996</c:v>
                </c:pt>
                <c:pt idx="50223">
                  <c:v>-270.01649999999995</c:v>
                </c:pt>
                <c:pt idx="50224">
                  <c:v>-270.0145</c:v>
                </c:pt>
                <c:pt idx="50225">
                  <c:v>-270.01249999999999</c:v>
                </c:pt>
                <c:pt idx="50226">
                  <c:v>-270.01049999999998</c:v>
                </c:pt>
                <c:pt idx="50227">
                  <c:v>-270.00849999999997</c:v>
                </c:pt>
                <c:pt idx="50228">
                  <c:v>-270.00649999999996</c:v>
                </c:pt>
                <c:pt idx="50229">
                  <c:v>-270.00450000000001</c:v>
                </c:pt>
                <c:pt idx="50230">
                  <c:v>-270.0025</c:v>
                </c:pt>
                <c:pt idx="50231">
                  <c:v>-270.00049999999999</c:v>
                </c:pt>
                <c:pt idx="50232">
                  <c:v>-269.99849999999998</c:v>
                </c:pt>
                <c:pt idx="50233">
                  <c:v>-269.99649999999997</c:v>
                </c:pt>
                <c:pt idx="50234">
                  <c:v>-269.99449999999996</c:v>
                </c:pt>
                <c:pt idx="50235">
                  <c:v>-269.99249999999995</c:v>
                </c:pt>
                <c:pt idx="50236">
                  <c:v>-269.9905</c:v>
                </c:pt>
                <c:pt idx="50237">
                  <c:v>-269.98849999999999</c:v>
                </c:pt>
                <c:pt idx="50238">
                  <c:v>-269.98649999999998</c:v>
                </c:pt>
                <c:pt idx="50239">
                  <c:v>-269.98449999999997</c:v>
                </c:pt>
                <c:pt idx="50240">
                  <c:v>-269.98249999999996</c:v>
                </c:pt>
                <c:pt idx="50241">
                  <c:v>-269.98050000000001</c:v>
                </c:pt>
                <c:pt idx="50242">
                  <c:v>-269.9785</c:v>
                </c:pt>
                <c:pt idx="50243">
                  <c:v>-269.97649999999999</c:v>
                </c:pt>
                <c:pt idx="50244">
                  <c:v>-269.97449999999998</c:v>
                </c:pt>
                <c:pt idx="50245">
                  <c:v>-269.97249999999997</c:v>
                </c:pt>
                <c:pt idx="50246">
                  <c:v>-269.97049999999996</c:v>
                </c:pt>
                <c:pt idx="50247">
                  <c:v>-269.96849999999995</c:v>
                </c:pt>
                <c:pt idx="50248">
                  <c:v>-269.9665</c:v>
                </c:pt>
                <c:pt idx="50249">
                  <c:v>-269.96449999999999</c:v>
                </c:pt>
                <c:pt idx="50250">
                  <c:v>-269.96249999999998</c:v>
                </c:pt>
                <c:pt idx="50251">
                  <c:v>-269.96049999999997</c:v>
                </c:pt>
                <c:pt idx="50252">
                  <c:v>-269.95849999999996</c:v>
                </c:pt>
                <c:pt idx="50253">
                  <c:v>-269.95650000000001</c:v>
                </c:pt>
                <c:pt idx="50254">
                  <c:v>-269.9545</c:v>
                </c:pt>
                <c:pt idx="50255">
                  <c:v>-269.95249999999999</c:v>
                </c:pt>
                <c:pt idx="50256">
                  <c:v>-269.95049999999998</c:v>
                </c:pt>
                <c:pt idx="50257">
                  <c:v>-269.94849999999997</c:v>
                </c:pt>
                <c:pt idx="50258">
                  <c:v>-269.94649999999996</c:v>
                </c:pt>
                <c:pt idx="50259">
                  <c:v>-269.94449999999995</c:v>
                </c:pt>
                <c:pt idx="50260">
                  <c:v>-269.9425</c:v>
                </c:pt>
                <c:pt idx="50261">
                  <c:v>-269.94049999999999</c:v>
                </c:pt>
                <c:pt idx="50262">
                  <c:v>-269.93849999999998</c:v>
                </c:pt>
                <c:pt idx="50263">
                  <c:v>-269.93649999999997</c:v>
                </c:pt>
                <c:pt idx="50264">
                  <c:v>-269.93449999999996</c:v>
                </c:pt>
                <c:pt idx="50265">
                  <c:v>-269.9325</c:v>
                </c:pt>
                <c:pt idx="50266">
                  <c:v>-269.93049999999999</c:v>
                </c:pt>
                <c:pt idx="50267">
                  <c:v>-269.92849999999999</c:v>
                </c:pt>
                <c:pt idx="50268">
                  <c:v>-269.92649999999998</c:v>
                </c:pt>
                <c:pt idx="50269">
                  <c:v>-269.92449999999997</c:v>
                </c:pt>
                <c:pt idx="50270">
                  <c:v>-269.92249999999996</c:v>
                </c:pt>
                <c:pt idx="50271">
                  <c:v>-269.92049999999995</c:v>
                </c:pt>
                <c:pt idx="50272">
                  <c:v>-269.91849999999999</c:v>
                </c:pt>
                <c:pt idx="50273">
                  <c:v>-269.91649999999998</c:v>
                </c:pt>
                <c:pt idx="50274">
                  <c:v>-269.91449999999998</c:v>
                </c:pt>
                <c:pt idx="50275">
                  <c:v>-269.91249999999997</c:v>
                </c:pt>
                <c:pt idx="50276">
                  <c:v>-269.91049999999996</c:v>
                </c:pt>
                <c:pt idx="50277">
                  <c:v>-269.9085</c:v>
                </c:pt>
                <c:pt idx="50278">
                  <c:v>-269.90649999999999</c:v>
                </c:pt>
                <c:pt idx="50279">
                  <c:v>-269.90449999999998</c:v>
                </c:pt>
                <c:pt idx="50280">
                  <c:v>-269.90249999999997</c:v>
                </c:pt>
                <c:pt idx="50281">
                  <c:v>-269.90049999999997</c:v>
                </c:pt>
                <c:pt idx="50282">
                  <c:v>-269.89850000000001</c:v>
                </c:pt>
                <c:pt idx="50283">
                  <c:v>-269.89649999999995</c:v>
                </c:pt>
                <c:pt idx="50284">
                  <c:v>-269.89449999999999</c:v>
                </c:pt>
                <c:pt idx="50285">
                  <c:v>-269.89249999999998</c:v>
                </c:pt>
                <c:pt idx="50286">
                  <c:v>-269.89049999999997</c:v>
                </c:pt>
                <c:pt idx="50287">
                  <c:v>-269.88849999999996</c:v>
                </c:pt>
                <c:pt idx="50288">
                  <c:v>-269.88649999999996</c:v>
                </c:pt>
                <c:pt idx="50289">
                  <c:v>-269.8845</c:v>
                </c:pt>
                <c:pt idx="50290">
                  <c:v>-269.88249999999999</c:v>
                </c:pt>
                <c:pt idx="50291">
                  <c:v>-269.88049999999998</c:v>
                </c:pt>
                <c:pt idx="50292">
                  <c:v>-269.87849999999997</c:v>
                </c:pt>
                <c:pt idx="50293">
                  <c:v>-269.87649999999996</c:v>
                </c:pt>
                <c:pt idx="50294">
                  <c:v>-269.87450000000001</c:v>
                </c:pt>
                <c:pt idx="50295">
                  <c:v>-269.87249999999995</c:v>
                </c:pt>
                <c:pt idx="50296">
                  <c:v>-269.87049999999999</c:v>
                </c:pt>
                <c:pt idx="50297">
                  <c:v>-269.86849999999998</c:v>
                </c:pt>
                <c:pt idx="50298">
                  <c:v>-269.86649999999997</c:v>
                </c:pt>
                <c:pt idx="50299">
                  <c:v>-269.86449999999996</c:v>
                </c:pt>
                <c:pt idx="50300">
                  <c:v>-269.86249999999995</c:v>
                </c:pt>
                <c:pt idx="50301">
                  <c:v>-269.8605</c:v>
                </c:pt>
                <c:pt idx="50302">
                  <c:v>-269.85849999999999</c:v>
                </c:pt>
                <c:pt idx="50303">
                  <c:v>-269.85649999999998</c:v>
                </c:pt>
                <c:pt idx="50304">
                  <c:v>-269.85449999999997</c:v>
                </c:pt>
                <c:pt idx="50305">
                  <c:v>-269.85249999999996</c:v>
                </c:pt>
                <c:pt idx="50306">
                  <c:v>-269.85050000000001</c:v>
                </c:pt>
                <c:pt idx="50307">
                  <c:v>-269.84849999999994</c:v>
                </c:pt>
                <c:pt idx="50308">
                  <c:v>-269.84649999999999</c:v>
                </c:pt>
                <c:pt idx="50309">
                  <c:v>-269.84449999999998</c:v>
                </c:pt>
                <c:pt idx="50310">
                  <c:v>-269.84249999999997</c:v>
                </c:pt>
                <c:pt idx="50311">
                  <c:v>-269.84049999999996</c:v>
                </c:pt>
                <c:pt idx="50312">
                  <c:v>-269.83849999999995</c:v>
                </c:pt>
                <c:pt idx="50313">
                  <c:v>-269.8365</c:v>
                </c:pt>
                <c:pt idx="50314">
                  <c:v>-269.83449999999999</c:v>
                </c:pt>
                <c:pt idx="50315">
                  <c:v>-269.83249999999998</c:v>
                </c:pt>
                <c:pt idx="50316">
                  <c:v>-269.83049999999997</c:v>
                </c:pt>
                <c:pt idx="50317">
                  <c:v>-269.82849999999996</c:v>
                </c:pt>
                <c:pt idx="50318">
                  <c:v>-269.82650000000001</c:v>
                </c:pt>
                <c:pt idx="50319">
                  <c:v>-269.82449999999994</c:v>
                </c:pt>
                <c:pt idx="50320">
                  <c:v>-269.82249999999999</c:v>
                </c:pt>
                <c:pt idx="50321">
                  <c:v>-269.82049999999998</c:v>
                </c:pt>
                <c:pt idx="50322">
                  <c:v>-269.81849999999997</c:v>
                </c:pt>
                <c:pt idx="50323">
                  <c:v>-269.81649999999996</c:v>
                </c:pt>
                <c:pt idx="50324">
                  <c:v>-269.81449999999995</c:v>
                </c:pt>
                <c:pt idx="50325">
                  <c:v>-269.8125</c:v>
                </c:pt>
                <c:pt idx="50326">
                  <c:v>-269.81049999999999</c:v>
                </c:pt>
                <c:pt idx="50327">
                  <c:v>-269.80849999999998</c:v>
                </c:pt>
                <c:pt idx="50328">
                  <c:v>-269.80649999999997</c:v>
                </c:pt>
                <c:pt idx="50329">
                  <c:v>-269.80449999999996</c:v>
                </c:pt>
                <c:pt idx="50330">
                  <c:v>-269.80250000000001</c:v>
                </c:pt>
                <c:pt idx="50331">
                  <c:v>-269.80049999999994</c:v>
                </c:pt>
                <c:pt idx="50332">
                  <c:v>-269.79849999999999</c:v>
                </c:pt>
                <c:pt idx="50333">
                  <c:v>-269.79649999999998</c:v>
                </c:pt>
                <c:pt idx="50334">
                  <c:v>-269.79449999999997</c:v>
                </c:pt>
                <c:pt idx="50335">
                  <c:v>-269.79249999999996</c:v>
                </c:pt>
                <c:pt idx="50336">
                  <c:v>-269.79049999999995</c:v>
                </c:pt>
                <c:pt idx="50337">
                  <c:v>-269.7885</c:v>
                </c:pt>
                <c:pt idx="50338">
                  <c:v>-269.78649999999999</c:v>
                </c:pt>
                <c:pt idx="50339">
                  <c:v>-269.78449999999998</c:v>
                </c:pt>
                <c:pt idx="50340">
                  <c:v>-269.78249999999997</c:v>
                </c:pt>
                <c:pt idx="50341">
                  <c:v>-269.78049999999996</c:v>
                </c:pt>
                <c:pt idx="50342">
                  <c:v>-269.77850000000001</c:v>
                </c:pt>
                <c:pt idx="50343">
                  <c:v>-269.77649999999994</c:v>
                </c:pt>
                <c:pt idx="50344">
                  <c:v>-269.77449999999999</c:v>
                </c:pt>
                <c:pt idx="50345">
                  <c:v>-269.77249999999998</c:v>
                </c:pt>
                <c:pt idx="50346">
                  <c:v>-269.77049999999997</c:v>
                </c:pt>
                <c:pt idx="50347">
                  <c:v>-269.76849999999996</c:v>
                </c:pt>
                <c:pt idx="50348">
                  <c:v>-269.76649999999995</c:v>
                </c:pt>
                <c:pt idx="50349">
                  <c:v>-269.7645</c:v>
                </c:pt>
                <c:pt idx="50350">
                  <c:v>-269.76249999999999</c:v>
                </c:pt>
                <c:pt idx="50351">
                  <c:v>-269.76049999999998</c:v>
                </c:pt>
                <c:pt idx="50352">
                  <c:v>-269.75849999999997</c:v>
                </c:pt>
                <c:pt idx="50353">
                  <c:v>-269.75649999999996</c:v>
                </c:pt>
                <c:pt idx="50354">
                  <c:v>-269.75450000000001</c:v>
                </c:pt>
                <c:pt idx="50355">
                  <c:v>-269.7525</c:v>
                </c:pt>
                <c:pt idx="50356">
                  <c:v>-269.75049999999999</c:v>
                </c:pt>
                <c:pt idx="50357">
                  <c:v>-269.74849999999998</c:v>
                </c:pt>
                <c:pt idx="50358">
                  <c:v>-269.74649999999997</c:v>
                </c:pt>
                <c:pt idx="50359">
                  <c:v>-269.74449999999996</c:v>
                </c:pt>
                <c:pt idx="50360">
                  <c:v>-269.74249999999995</c:v>
                </c:pt>
                <c:pt idx="50361">
                  <c:v>-269.7405</c:v>
                </c:pt>
                <c:pt idx="50362">
                  <c:v>-269.73849999999999</c:v>
                </c:pt>
                <c:pt idx="50363">
                  <c:v>-269.73649999999998</c:v>
                </c:pt>
                <c:pt idx="50364">
                  <c:v>-269.73449999999997</c:v>
                </c:pt>
                <c:pt idx="50365">
                  <c:v>-269.73249999999996</c:v>
                </c:pt>
                <c:pt idx="50366">
                  <c:v>-269.73050000000001</c:v>
                </c:pt>
                <c:pt idx="50367">
                  <c:v>-269.7285</c:v>
                </c:pt>
                <c:pt idx="50368">
                  <c:v>-269.72649999999999</c:v>
                </c:pt>
                <c:pt idx="50369">
                  <c:v>-269.72449999999998</c:v>
                </c:pt>
                <c:pt idx="50370">
                  <c:v>-269.72249999999997</c:v>
                </c:pt>
                <c:pt idx="50371">
                  <c:v>-269.72049999999996</c:v>
                </c:pt>
                <c:pt idx="50372">
                  <c:v>-269.71849999999995</c:v>
                </c:pt>
                <c:pt idx="50373">
                  <c:v>-269.7165</c:v>
                </c:pt>
                <c:pt idx="50374">
                  <c:v>-269.71449999999999</c:v>
                </c:pt>
                <c:pt idx="50375">
                  <c:v>-269.71249999999998</c:v>
                </c:pt>
                <c:pt idx="50376">
                  <c:v>-269.71049999999997</c:v>
                </c:pt>
                <c:pt idx="50377">
                  <c:v>-269.70849999999996</c:v>
                </c:pt>
                <c:pt idx="50378">
                  <c:v>-269.70650000000001</c:v>
                </c:pt>
                <c:pt idx="50379">
                  <c:v>-269.7045</c:v>
                </c:pt>
                <c:pt idx="50380">
                  <c:v>-269.70249999999999</c:v>
                </c:pt>
                <c:pt idx="50381">
                  <c:v>-269.70049999999998</c:v>
                </c:pt>
                <c:pt idx="50382">
                  <c:v>-269.69849999999997</c:v>
                </c:pt>
                <c:pt idx="50383">
                  <c:v>-269.69649999999996</c:v>
                </c:pt>
                <c:pt idx="50384">
                  <c:v>-269.69449999999995</c:v>
                </c:pt>
                <c:pt idx="50385">
                  <c:v>-269.6925</c:v>
                </c:pt>
                <c:pt idx="50386">
                  <c:v>-269.69049999999999</c:v>
                </c:pt>
                <c:pt idx="50387">
                  <c:v>-269.68849999999998</c:v>
                </c:pt>
                <c:pt idx="50388">
                  <c:v>-269.68649999999997</c:v>
                </c:pt>
                <c:pt idx="50389">
                  <c:v>-269.68449999999996</c:v>
                </c:pt>
                <c:pt idx="50390">
                  <c:v>-269.6825</c:v>
                </c:pt>
                <c:pt idx="50391">
                  <c:v>-269.68049999999999</c:v>
                </c:pt>
                <c:pt idx="50392">
                  <c:v>-269.67849999999999</c:v>
                </c:pt>
                <c:pt idx="50393">
                  <c:v>-269.67649999999998</c:v>
                </c:pt>
                <c:pt idx="50394">
                  <c:v>-269.67449999999997</c:v>
                </c:pt>
                <c:pt idx="50395">
                  <c:v>-269.67249999999996</c:v>
                </c:pt>
                <c:pt idx="50396">
                  <c:v>-269.67049999999995</c:v>
                </c:pt>
                <c:pt idx="50397">
                  <c:v>-269.66849999999999</c:v>
                </c:pt>
                <c:pt idx="50398">
                  <c:v>-269.66649999999998</c:v>
                </c:pt>
                <c:pt idx="50399">
                  <c:v>-269.66449999999998</c:v>
                </c:pt>
                <c:pt idx="50400">
                  <c:v>-269.66249999999997</c:v>
                </c:pt>
                <c:pt idx="50401">
                  <c:v>-269.66049999999996</c:v>
                </c:pt>
                <c:pt idx="50402">
                  <c:v>-269.6585</c:v>
                </c:pt>
                <c:pt idx="50403">
                  <c:v>-269.65649999999999</c:v>
                </c:pt>
                <c:pt idx="50404">
                  <c:v>-269.65449999999998</c:v>
                </c:pt>
                <c:pt idx="50405">
                  <c:v>-269.65249999999997</c:v>
                </c:pt>
                <c:pt idx="50406">
                  <c:v>-269.65049999999997</c:v>
                </c:pt>
                <c:pt idx="50407">
                  <c:v>-269.64850000000001</c:v>
                </c:pt>
                <c:pt idx="50408">
                  <c:v>-269.64649999999995</c:v>
                </c:pt>
                <c:pt idx="50409">
                  <c:v>-269.64449999999999</c:v>
                </c:pt>
                <c:pt idx="50410">
                  <c:v>-269.64249999999998</c:v>
                </c:pt>
                <c:pt idx="50411">
                  <c:v>-269.64049999999997</c:v>
                </c:pt>
                <c:pt idx="50412">
                  <c:v>-269.63849999999996</c:v>
                </c:pt>
                <c:pt idx="50413">
                  <c:v>-269.63649999999996</c:v>
                </c:pt>
                <c:pt idx="50414">
                  <c:v>-269.6345</c:v>
                </c:pt>
                <c:pt idx="50415">
                  <c:v>-269.63249999999999</c:v>
                </c:pt>
                <c:pt idx="50416">
                  <c:v>-269.63049999999998</c:v>
                </c:pt>
                <c:pt idx="50417">
                  <c:v>-269.62849999999997</c:v>
                </c:pt>
                <c:pt idx="50418">
                  <c:v>-269.62649999999996</c:v>
                </c:pt>
                <c:pt idx="50419">
                  <c:v>-269.62450000000001</c:v>
                </c:pt>
                <c:pt idx="50420">
                  <c:v>-269.62249999999995</c:v>
                </c:pt>
                <c:pt idx="50421">
                  <c:v>-269.62049999999999</c:v>
                </c:pt>
                <c:pt idx="50422">
                  <c:v>-269.61849999999998</c:v>
                </c:pt>
                <c:pt idx="50423">
                  <c:v>-269.61649999999997</c:v>
                </c:pt>
                <c:pt idx="50424">
                  <c:v>-269.61449999999996</c:v>
                </c:pt>
                <c:pt idx="50425">
                  <c:v>-269.61249999999995</c:v>
                </c:pt>
                <c:pt idx="50426">
                  <c:v>-269.6105</c:v>
                </c:pt>
                <c:pt idx="50427">
                  <c:v>-269.60849999999999</c:v>
                </c:pt>
                <c:pt idx="50428">
                  <c:v>-269.60649999999998</c:v>
                </c:pt>
                <c:pt idx="50429">
                  <c:v>-269.60449999999997</c:v>
                </c:pt>
                <c:pt idx="50430">
                  <c:v>-269.60249999999996</c:v>
                </c:pt>
                <c:pt idx="50431">
                  <c:v>-269.60050000000001</c:v>
                </c:pt>
                <c:pt idx="50432">
                  <c:v>-269.59849999999994</c:v>
                </c:pt>
                <c:pt idx="50433">
                  <c:v>-269.59649999999999</c:v>
                </c:pt>
                <c:pt idx="50434">
                  <c:v>-269.59449999999998</c:v>
                </c:pt>
                <c:pt idx="50435">
                  <c:v>-269.59249999999997</c:v>
                </c:pt>
                <c:pt idx="50436">
                  <c:v>-269.59049999999996</c:v>
                </c:pt>
                <c:pt idx="50437">
                  <c:v>-269.58849999999995</c:v>
                </c:pt>
                <c:pt idx="50438">
                  <c:v>-269.5865</c:v>
                </c:pt>
                <c:pt idx="50439">
                  <c:v>-269.58449999999999</c:v>
                </c:pt>
                <c:pt idx="50440">
                  <c:v>-269.58249999999998</c:v>
                </c:pt>
                <c:pt idx="50441">
                  <c:v>-269.58049999999997</c:v>
                </c:pt>
                <c:pt idx="50442">
                  <c:v>-269.57849999999996</c:v>
                </c:pt>
                <c:pt idx="50443">
                  <c:v>-269.57650000000001</c:v>
                </c:pt>
                <c:pt idx="50444">
                  <c:v>-269.57449999999994</c:v>
                </c:pt>
                <c:pt idx="50445">
                  <c:v>-269.57249999999999</c:v>
                </c:pt>
                <c:pt idx="50446">
                  <c:v>-269.57049999999998</c:v>
                </c:pt>
                <c:pt idx="50447">
                  <c:v>-269.56849999999997</c:v>
                </c:pt>
                <c:pt idx="50448">
                  <c:v>-269.56649999999996</c:v>
                </c:pt>
                <c:pt idx="50449">
                  <c:v>-269.56449999999995</c:v>
                </c:pt>
                <c:pt idx="50450">
                  <c:v>-269.5625</c:v>
                </c:pt>
                <c:pt idx="50451">
                  <c:v>-269.56049999999999</c:v>
                </c:pt>
                <c:pt idx="50452">
                  <c:v>-269.55849999999998</c:v>
                </c:pt>
                <c:pt idx="50453">
                  <c:v>-269.55649999999997</c:v>
                </c:pt>
                <c:pt idx="50454">
                  <c:v>-269.55449999999996</c:v>
                </c:pt>
                <c:pt idx="50455">
                  <c:v>-269.55250000000001</c:v>
                </c:pt>
                <c:pt idx="50456">
                  <c:v>-269.55049999999994</c:v>
                </c:pt>
                <c:pt idx="50457">
                  <c:v>-269.54849999999999</c:v>
                </c:pt>
                <c:pt idx="50458">
                  <c:v>-269.54649999999998</c:v>
                </c:pt>
                <c:pt idx="50459">
                  <c:v>-269.54449999999997</c:v>
                </c:pt>
                <c:pt idx="50460">
                  <c:v>-269.54249999999996</c:v>
                </c:pt>
                <c:pt idx="50461">
                  <c:v>-269.54049999999995</c:v>
                </c:pt>
                <c:pt idx="50462">
                  <c:v>-269.5385</c:v>
                </c:pt>
                <c:pt idx="50463">
                  <c:v>-269.53649999999999</c:v>
                </c:pt>
                <c:pt idx="50464">
                  <c:v>-269.53449999999998</c:v>
                </c:pt>
                <c:pt idx="50465">
                  <c:v>-269.53249999999997</c:v>
                </c:pt>
                <c:pt idx="50466">
                  <c:v>-269.53049999999996</c:v>
                </c:pt>
                <c:pt idx="50467">
                  <c:v>-269.52850000000001</c:v>
                </c:pt>
                <c:pt idx="50468">
                  <c:v>-269.52649999999994</c:v>
                </c:pt>
                <c:pt idx="50469">
                  <c:v>-269.52449999999999</c:v>
                </c:pt>
                <c:pt idx="50470">
                  <c:v>-269.52249999999998</c:v>
                </c:pt>
                <c:pt idx="50471">
                  <c:v>-269.52049999999997</c:v>
                </c:pt>
                <c:pt idx="50472">
                  <c:v>-269.51849999999996</c:v>
                </c:pt>
                <c:pt idx="50473">
                  <c:v>-269.51649999999995</c:v>
                </c:pt>
                <c:pt idx="50474">
                  <c:v>-269.5145</c:v>
                </c:pt>
                <c:pt idx="50475">
                  <c:v>-269.51249999999999</c:v>
                </c:pt>
                <c:pt idx="50476">
                  <c:v>-269.51049999999998</c:v>
                </c:pt>
                <c:pt idx="50477">
                  <c:v>-269.50849999999997</c:v>
                </c:pt>
                <c:pt idx="50478">
                  <c:v>-269.50649999999996</c:v>
                </c:pt>
                <c:pt idx="50479">
                  <c:v>-269.50450000000001</c:v>
                </c:pt>
                <c:pt idx="50480">
                  <c:v>-269.5025</c:v>
                </c:pt>
                <c:pt idx="50481">
                  <c:v>-269.50049999999999</c:v>
                </c:pt>
                <c:pt idx="50482">
                  <c:v>-269.49849999999998</c:v>
                </c:pt>
                <c:pt idx="50483">
                  <c:v>-269.49649999999997</c:v>
                </c:pt>
                <c:pt idx="50484">
                  <c:v>-269.49449999999996</c:v>
                </c:pt>
                <c:pt idx="50485">
                  <c:v>-269.49249999999995</c:v>
                </c:pt>
                <c:pt idx="50486">
                  <c:v>-269.4905</c:v>
                </c:pt>
                <c:pt idx="50487">
                  <c:v>-269.48849999999999</c:v>
                </c:pt>
                <c:pt idx="50488">
                  <c:v>-269.48649999999998</c:v>
                </c:pt>
                <c:pt idx="50489">
                  <c:v>-269.48449999999997</c:v>
                </c:pt>
                <c:pt idx="50490">
                  <c:v>-269.48249999999996</c:v>
                </c:pt>
                <c:pt idx="50491">
                  <c:v>-269.48050000000001</c:v>
                </c:pt>
                <c:pt idx="50492">
                  <c:v>-269.4785</c:v>
                </c:pt>
                <c:pt idx="50493">
                  <c:v>-269.47649999999999</c:v>
                </c:pt>
                <c:pt idx="50494">
                  <c:v>-269.47449999999998</c:v>
                </c:pt>
                <c:pt idx="50495">
                  <c:v>-269.47249999999997</c:v>
                </c:pt>
                <c:pt idx="50496">
                  <c:v>-269.47049999999996</c:v>
                </c:pt>
                <c:pt idx="50497">
                  <c:v>-269.46849999999995</c:v>
                </c:pt>
                <c:pt idx="50498">
                  <c:v>-269.4665</c:v>
                </c:pt>
                <c:pt idx="50499">
                  <c:v>-269.46449999999999</c:v>
                </c:pt>
                <c:pt idx="50500">
                  <c:v>-269.46249999999998</c:v>
                </c:pt>
                <c:pt idx="50501">
                  <c:v>-269.46049999999997</c:v>
                </c:pt>
                <c:pt idx="50502">
                  <c:v>-269.45849999999996</c:v>
                </c:pt>
                <c:pt idx="50503">
                  <c:v>-269.45650000000001</c:v>
                </c:pt>
                <c:pt idx="50504">
                  <c:v>-269.4545</c:v>
                </c:pt>
                <c:pt idx="50505">
                  <c:v>-269.45249999999999</c:v>
                </c:pt>
                <c:pt idx="50506">
                  <c:v>-269.45049999999998</c:v>
                </c:pt>
                <c:pt idx="50507">
                  <c:v>-269.44849999999997</c:v>
                </c:pt>
                <c:pt idx="50508">
                  <c:v>-269.44649999999996</c:v>
                </c:pt>
                <c:pt idx="50509">
                  <c:v>-269.44449999999995</c:v>
                </c:pt>
                <c:pt idx="50510">
                  <c:v>-269.4425</c:v>
                </c:pt>
                <c:pt idx="50511">
                  <c:v>-269.44049999999999</c:v>
                </c:pt>
                <c:pt idx="50512">
                  <c:v>-269.43849999999998</c:v>
                </c:pt>
                <c:pt idx="50513">
                  <c:v>-269.43649999999997</c:v>
                </c:pt>
                <c:pt idx="50514">
                  <c:v>-269.43449999999996</c:v>
                </c:pt>
                <c:pt idx="50515">
                  <c:v>-269.4325</c:v>
                </c:pt>
                <c:pt idx="50516">
                  <c:v>-269.43049999999999</c:v>
                </c:pt>
                <c:pt idx="50517">
                  <c:v>-269.42849999999999</c:v>
                </c:pt>
                <c:pt idx="50518">
                  <c:v>-269.42649999999998</c:v>
                </c:pt>
                <c:pt idx="50519">
                  <c:v>-269.42449999999997</c:v>
                </c:pt>
                <c:pt idx="50520">
                  <c:v>-269.42249999999996</c:v>
                </c:pt>
                <c:pt idx="50521">
                  <c:v>-269.42049999999995</c:v>
                </c:pt>
                <c:pt idx="50522">
                  <c:v>-269.41849999999999</c:v>
                </c:pt>
                <c:pt idx="50523">
                  <c:v>-269.41649999999998</c:v>
                </c:pt>
                <c:pt idx="50524">
                  <c:v>-269.41449999999998</c:v>
                </c:pt>
                <c:pt idx="50525">
                  <c:v>-269.41249999999997</c:v>
                </c:pt>
                <c:pt idx="50526">
                  <c:v>-269.41049999999996</c:v>
                </c:pt>
                <c:pt idx="50527">
                  <c:v>-269.4085</c:v>
                </c:pt>
                <c:pt idx="50528">
                  <c:v>-269.40649999999999</c:v>
                </c:pt>
                <c:pt idx="50529">
                  <c:v>-269.40449999999998</c:v>
                </c:pt>
                <c:pt idx="50530">
                  <c:v>-269.40249999999997</c:v>
                </c:pt>
                <c:pt idx="50531">
                  <c:v>-269.40049999999997</c:v>
                </c:pt>
                <c:pt idx="50532">
                  <c:v>-269.39850000000001</c:v>
                </c:pt>
                <c:pt idx="50533">
                  <c:v>-269.39649999999995</c:v>
                </c:pt>
                <c:pt idx="50534">
                  <c:v>-269.39449999999999</c:v>
                </c:pt>
                <c:pt idx="50535">
                  <c:v>-269.39249999999998</c:v>
                </c:pt>
                <c:pt idx="50536">
                  <c:v>-269.39049999999997</c:v>
                </c:pt>
                <c:pt idx="50537">
                  <c:v>-269.38849999999996</c:v>
                </c:pt>
                <c:pt idx="50538">
                  <c:v>-269.38649999999996</c:v>
                </c:pt>
                <c:pt idx="50539">
                  <c:v>-269.3845</c:v>
                </c:pt>
                <c:pt idx="50540">
                  <c:v>-269.38249999999999</c:v>
                </c:pt>
                <c:pt idx="50541">
                  <c:v>-269.38049999999998</c:v>
                </c:pt>
                <c:pt idx="50542">
                  <c:v>-269.37849999999997</c:v>
                </c:pt>
                <c:pt idx="50543">
                  <c:v>-269.37649999999996</c:v>
                </c:pt>
                <c:pt idx="50544">
                  <c:v>-269.37450000000001</c:v>
                </c:pt>
                <c:pt idx="50545">
                  <c:v>-269.37249999999995</c:v>
                </c:pt>
                <c:pt idx="50546">
                  <c:v>-269.37049999999999</c:v>
                </c:pt>
                <c:pt idx="50547">
                  <c:v>-269.36849999999998</c:v>
                </c:pt>
                <c:pt idx="50548">
                  <c:v>-269.36649999999997</c:v>
                </c:pt>
                <c:pt idx="50549">
                  <c:v>-269.36449999999996</c:v>
                </c:pt>
                <c:pt idx="50550">
                  <c:v>-269.36249999999995</c:v>
                </c:pt>
                <c:pt idx="50551">
                  <c:v>-269.3605</c:v>
                </c:pt>
                <c:pt idx="50552">
                  <c:v>-269.35849999999999</c:v>
                </c:pt>
                <c:pt idx="50553">
                  <c:v>-269.35649999999998</c:v>
                </c:pt>
                <c:pt idx="50554">
                  <c:v>-269.35449999999997</c:v>
                </c:pt>
                <c:pt idx="50555">
                  <c:v>-269.35249999999996</c:v>
                </c:pt>
                <c:pt idx="50556">
                  <c:v>-269.35050000000001</c:v>
                </c:pt>
                <c:pt idx="50557">
                  <c:v>-269.34849999999994</c:v>
                </c:pt>
                <c:pt idx="50558">
                  <c:v>-269.34649999999999</c:v>
                </c:pt>
                <c:pt idx="50559">
                  <c:v>-269.34449999999998</c:v>
                </c:pt>
                <c:pt idx="50560">
                  <c:v>-269.34249999999997</c:v>
                </c:pt>
                <c:pt idx="50561">
                  <c:v>-269.34049999999996</c:v>
                </c:pt>
                <c:pt idx="50562">
                  <c:v>-269.33849999999995</c:v>
                </c:pt>
                <c:pt idx="50563">
                  <c:v>-269.3365</c:v>
                </c:pt>
                <c:pt idx="50564">
                  <c:v>-269.33449999999999</c:v>
                </c:pt>
                <c:pt idx="50565">
                  <c:v>-269.33249999999998</c:v>
                </c:pt>
                <c:pt idx="50566">
                  <c:v>-269.33049999999997</c:v>
                </c:pt>
                <c:pt idx="50567">
                  <c:v>-269.32849999999996</c:v>
                </c:pt>
                <c:pt idx="50568">
                  <c:v>-269.32650000000001</c:v>
                </c:pt>
                <c:pt idx="50569">
                  <c:v>-269.32449999999994</c:v>
                </c:pt>
                <c:pt idx="50570">
                  <c:v>-269.32249999999999</c:v>
                </c:pt>
                <c:pt idx="50571">
                  <c:v>-269.32049999999998</c:v>
                </c:pt>
                <c:pt idx="50572">
                  <c:v>-269.31849999999997</c:v>
                </c:pt>
                <c:pt idx="50573">
                  <c:v>-269.31649999999996</c:v>
                </c:pt>
                <c:pt idx="50574">
                  <c:v>-269.31449999999995</c:v>
                </c:pt>
                <c:pt idx="50575">
                  <c:v>-269.3125</c:v>
                </c:pt>
                <c:pt idx="50576">
                  <c:v>-269.31049999999999</c:v>
                </c:pt>
                <c:pt idx="50577">
                  <c:v>-269.30849999999998</c:v>
                </c:pt>
                <c:pt idx="50578">
                  <c:v>-269.30649999999997</c:v>
                </c:pt>
                <c:pt idx="50579">
                  <c:v>-269.30449999999996</c:v>
                </c:pt>
                <c:pt idx="50580">
                  <c:v>-269.30250000000001</c:v>
                </c:pt>
                <c:pt idx="50581">
                  <c:v>-269.30049999999994</c:v>
                </c:pt>
                <c:pt idx="50582">
                  <c:v>-269.29849999999999</c:v>
                </c:pt>
                <c:pt idx="50583">
                  <c:v>-269.29649999999998</c:v>
                </c:pt>
                <c:pt idx="50584">
                  <c:v>-269.29449999999997</c:v>
                </c:pt>
                <c:pt idx="50585">
                  <c:v>-269.29249999999996</c:v>
                </c:pt>
                <c:pt idx="50586">
                  <c:v>-269.29049999999995</c:v>
                </c:pt>
                <c:pt idx="50587">
                  <c:v>-269.2885</c:v>
                </c:pt>
                <c:pt idx="50588">
                  <c:v>-269.28649999999999</c:v>
                </c:pt>
                <c:pt idx="50589">
                  <c:v>-269.28449999999998</c:v>
                </c:pt>
                <c:pt idx="50590">
                  <c:v>-269.28249999999997</c:v>
                </c:pt>
                <c:pt idx="50591">
                  <c:v>-269.28049999999996</c:v>
                </c:pt>
                <c:pt idx="50592">
                  <c:v>-269.27850000000001</c:v>
                </c:pt>
                <c:pt idx="50593">
                  <c:v>-269.27649999999994</c:v>
                </c:pt>
                <c:pt idx="50594">
                  <c:v>-269.27449999999999</c:v>
                </c:pt>
                <c:pt idx="50595">
                  <c:v>-269.27249999999998</c:v>
                </c:pt>
                <c:pt idx="50596">
                  <c:v>-269.27049999999997</c:v>
                </c:pt>
                <c:pt idx="50597">
                  <c:v>-269.26849999999996</c:v>
                </c:pt>
                <c:pt idx="50598">
                  <c:v>-269.26649999999995</c:v>
                </c:pt>
                <c:pt idx="50599">
                  <c:v>-269.2645</c:v>
                </c:pt>
                <c:pt idx="50600">
                  <c:v>-269.26249999999999</c:v>
                </c:pt>
                <c:pt idx="50601">
                  <c:v>-269.26049999999998</c:v>
                </c:pt>
                <c:pt idx="50602">
                  <c:v>-269.25849999999997</c:v>
                </c:pt>
                <c:pt idx="50603">
                  <c:v>-269.25649999999996</c:v>
                </c:pt>
                <c:pt idx="50604">
                  <c:v>-269.25450000000001</c:v>
                </c:pt>
                <c:pt idx="50605">
                  <c:v>-269.2525</c:v>
                </c:pt>
                <c:pt idx="50606">
                  <c:v>-269.25049999999999</c:v>
                </c:pt>
                <c:pt idx="50607">
                  <c:v>-269.24849999999998</c:v>
                </c:pt>
                <c:pt idx="50608">
                  <c:v>-269.24649999999997</c:v>
                </c:pt>
                <c:pt idx="50609">
                  <c:v>-269.24449999999996</c:v>
                </c:pt>
                <c:pt idx="50610">
                  <c:v>-269.24249999999995</c:v>
                </c:pt>
                <c:pt idx="50611">
                  <c:v>-269.2405</c:v>
                </c:pt>
                <c:pt idx="50612">
                  <c:v>-269.23849999999999</c:v>
                </c:pt>
                <c:pt idx="50613">
                  <c:v>-269.23649999999998</c:v>
                </c:pt>
                <c:pt idx="50614">
                  <c:v>-269.23449999999997</c:v>
                </c:pt>
                <c:pt idx="50615">
                  <c:v>-269.23249999999996</c:v>
                </c:pt>
                <c:pt idx="50616">
                  <c:v>-269.23050000000001</c:v>
                </c:pt>
                <c:pt idx="50617">
                  <c:v>-269.2285</c:v>
                </c:pt>
                <c:pt idx="50618">
                  <c:v>-269.22649999999999</c:v>
                </c:pt>
                <c:pt idx="50619">
                  <c:v>-269.22449999999998</c:v>
                </c:pt>
                <c:pt idx="50620">
                  <c:v>-269.22249999999997</c:v>
                </c:pt>
                <c:pt idx="50621">
                  <c:v>-269.22049999999996</c:v>
                </c:pt>
                <c:pt idx="50622">
                  <c:v>-269.21849999999995</c:v>
                </c:pt>
                <c:pt idx="50623">
                  <c:v>-269.2165</c:v>
                </c:pt>
                <c:pt idx="50624">
                  <c:v>-269.21449999999999</c:v>
                </c:pt>
                <c:pt idx="50625">
                  <c:v>-269.21249999999998</c:v>
                </c:pt>
                <c:pt idx="50626">
                  <c:v>-269.21049999999997</c:v>
                </c:pt>
                <c:pt idx="50627">
                  <c:v>-269.20849999999996</c:v>
                </c:pt>
                <c:pt idx="50628">
                  <c:v>-269.20650000000001</c:v>
                </c:pt>
                <c:pt idx="50629">
                  <c:v>-269.2045</c:v>
                </c:pt>
                <c:pt idx="50630">
                  <c:v>-269.20249999999999</c:v>
                </c:pt>
                <c:pt idx="50631">
                  <c:v>-269.20049999999998</c:v>
                </c:pt>
                <c:pt idx="50632">
                  <c:v>-269.19849999999997</c:v>
                </c:pt>
                <c:pt idx="50633">
                  <c:v>-269.19649999999996</c:v>
                </c:pt>
                <c:pt idx="50634">
                  <c:v>-269.19449999999995</c:v>
                </c:pt>
                <c:pt idx="50635">
                  <c:v>-269.1925</c:v>
                </c:pt>
                <c:pt idx="50636">
                  <c:v>-269.19049999999999</c:v>
                </c:pt>
                <c:pt idx="50637">
                  <c:v>-269.18849999999998</c:v>
                </c:pt>
                <c:pt idx="50638">
                  <c:v>-269.18649999999997</c:v>
                </c:pt>
                <c:pt idx="50639">
                  <c:v>-269.18449999999996</c:v>
                </c:pt>
                <c:pt idx="50640">
                  <c:v>-269.1825</c:v>
                </c:pt>
                <c:pt idx="50641">
                  <c:v>-269.18049999999999</c:v>
                </c:pt>
                <c:pt idx="50642">
                  <c:v>-269.17849999999999</c:v>
                </c:pt>
                <c:pt idx="50643">
                  <c:v>-269.17649999999998</c:v>
                </c:pt>
                <c:pt idx="50644">
                  <c:v>-269.17449999999997</c:v>
                </c:pt>
                <c:pt idx="50645">
                  <c:v>-269.17249999999996</c:v>
                </c:pt>
                <c:pt idx="50646">
                  <c:v>-269.17049999999995</c:v>
                </c:pt>
                <c:pt idx="50647">
                  <c:v>-269.16849999999999</c:v>
                </c:pt>
                <c:pt idx="50648">
                  <c:v>-269.16649999999998</c:v>
                </c:pt>
                <c:pt idx="50649">
                  <c:v>-269.16449999999998</c:v>
                </c:pt>
                <c:pt idx="50650">
                  <c:v>-269.16249999999997</c:v>
                </c:pt>
                <c:pt idx="50651">
                  <c:v>-269.16049999999996</c:v>
                </c:pt>
                <c:pt idx="50652">
                  <c:v>-269.1585</c:v>
                </c:pt>
                <c:pt idx="50653">
                  <c:v>-269.15649999999999</c:v>
                </c:pt>
                <c:pt idx="50654">
                  <c:v>-269.15449999999998</c:v>
                </c:pt>
                <c:pt idx="50655">
                  <c:v>-269.15249999999997</c:v>
                </c:pt>
                <c:pt idx="50656">
                  <c:v>-269.15049999999997</c:v>
                </c:pt>
                <c:pt idx="50657">
                  <c:v>-269.14850000000001</c:v>
                </c:pt>
                <c:pt idx="50658">
                  <c:v>-269.14649999999995</c:v>
                </c:pt>
                <c:pt idx="50659">
                  <c:v>-269.14449999999999</c:v>
                </c:pt>
                <c:pt idx="50660">
                  <c:v>-269.14249999999998</c:v>
                </c:pt>
                <c:pt idx="50661">
                  <c:v>-269.14049999999997</c:v>
                </c:pt>
                <c:pt idx="50662">
                  <c:v>-269.13849999999996</c:v>
                </c:pt>
                <c:pt idx="50663">
                  <c:v>-269.13649999999996</c:v>
                </c:pt>
                <c:pt idx="50664">
                  <c:v>-269.1345</c:v>
                </c:pt>
                <c:pt idx="50665">
                  <c:v>-269.13249999999999</c:v>
                </c:pt>
                <c:pt idx="50666">
                  <c:v>-269.13049999999998</c:v>
                </c:pt>
                <c:pt idx="50667">
                  <c:v>-269.12849999999997</c:v>
                </c:pt>
                <c:pt idx="50668">
                  <c:v>-269.12649999999996</c:v>
                </c:pt>
                <c:pt idx="50669">
                  <c:v>-269.12450000000001</c:v>
                </c:pt>
                <c:pt idx="50670">
                  <c:v>-269.12249999999995</c:v>
                </c:pt>
                <c:pt idx="50671">
                  <c:v>-269.12049999999999</c:v>
                </c:pt>
                <c:pt idx="50672">
                  <c:v>-269.11849999999998</c:v>
                </c:pt>
                <c:pt idx="50673">
                  <c:v>-269.11649999999997</c:v>
                </c:pt>
                <c:pt idx="50674">
                  <c:v>-269.11449999999996</c:v>
                </c:pt>
                <c:pt idx="50675">
                  <c:v>-269.11249999999995</c:v>
                </c:pt>
                <c:pt idx="50676">
                  <c:v>-269.1105</c:v>
                </c:pt>
                <c:pt idx="50677">
                  <c:v>-269.10849999999999</c:v>
                </c:pt>
                <c:pt idx="50678">
                  <c:v>-269.10649999999998</c:v>
                </c:pt>
                <c:pt idx="50679">
                  <c:v>-269.10449999999997</c:v>
                </c:pt>
                <c:pt idx="50680">
                  <c:v>-269.10249999999996</c:v>
                </c:pt>
                <c:pt idx="50681">
                  <c:v>-269.10050000000001</c:v>
                </c:pt>
                <c:pt idx="50682">
                  <c:v>-269.09849999999994</c:v>
                </c:pt>
                <c:pt idx="50683">
                  <c:v>-269.09649999999999</c:v>
                </c:pt>
                <c:pt idx="50684">
                  <c:v>-269.09449999999998</c:v>
                </c:pt>
                <c:pt idx="50685">
                  <c:v>-269.09249999999997</c:v>
                </c:pt>
                <c:pt idx="50686">
                  <c:v>-269.09049999999996</c:v>
                </c:pt>
                <c:pt idx="50687">
                  <c:v>-269.08849999999995</c:v>
                </c:pt>
                <c:pt idx="50688">
                  <c:v>-269.0865</c:v>
                </c:pt>
                <c:pt idx="50689">
                  <c:v>-269.08449999999999</c:v>
                </c:pt>
                <c:pt idx="50690">
                  <c:v>-269.08249999999998</c:v>
                </c:pt>
                <c:pt idx="50691">
                  <c:v>-269.08049999999997</c:v>
                </c:pt>
                <c:pt idx="50692">
                  <c:v>-269.07849999999996</c:v>
                </c:pt>
                <c:pt idx="50693">
                  <c:v>-269.07650000000001</c:v>
                </c:pt>
                <c:pt idx="50694">
                  <c:v>-269.07449999999994</c:v>
                </c:pt>
                <c:pt idx="50695">
                  <c:v>-269.07249999999999</c:v>
                </c:pt>
                <c:pt idx="50696">
                  <c:v>-269.07049999999998</c:v>
                </c:pt>
                <c:pt idx="50697">
                  <c:v>-269.06849999999997</c:v>
                </c:pt>
                <c:pt idx="50698">
                  <c:v>-269.06649999999996</c:v>
                </c:pt>
                <c:pt idx="50699">
                  <c:v>-269.06449999999995</c:v>
                </c:pt>
                <c:pt idx="50700">
                  <c:v>-269.0625</c:v>
                </c:pt>
                <c:pt idx="50701">
                  <c:v>-269.06049999999999</c:v>
                </c:pt>
                <c:pt idx="50702">
                  <c:v>-269.05849999999998</c:v>
                </c:pt>
                <c:pt idx="50703">
                  <c:v>-269.05649999999997</c:v>
                </c:pt>
                <c:pt idx="50704">
                  <c:v>-269.05449999999996</c:v>
                </c:pt>
                <c:pt idx="50705">
                  <c:v>-269.05250000000001</c:v>
                </c:pt>
                <c:pt idx="50706">
                  <c:v>-269.05049999999994</c:v>
                </c:pt>
                <c:pt idx="50707">
                  <c:v>-269.04849999999999</c:v>
                </c:pt>
                <c:pt idx="50708">
                  <c:v>-269.04649999999998</c:v>
                </c:pt>
                <c:pt idx="50709">
                  <c:v>-269.04449999999997</c:v>
                </c:pt>
                <c:pt idx="50710">
                  <c:v>-269.04249999999996</c:v>
                </c:pt>
                <c:pt idx="50711">
                  <c:v>-269.04049999999995</c:v>
                </c:pt>
                <c:pt idx="50712">
                  <c:v>-269.0385</c:v>
                </c:pt>
                <c:pt idx="50713">
                  <c:v>-269.03649999999999</c:v>
                </c:pt>
                <c:pt idx="50714">
                  <c:v>-269.03449999999998</c:v>
                </c:pt>
                <c:pt idx="50715">
                  <c:v>-269.03249999999997</c:v>
                </c:pt>
                <c:pt idx="50716">
                  <c:v>-269.03049999999996</c:v>
                </c:pt>
                <c:pt idx="50717">
                  <c:v>-269.02850000000001</c:v>
                </c:pt>
                <c:pt idx="50718">
                  <c:v>-269.02649999999994</c:v>
                </c:pt>
                <c:pt idx="50719">
                  <c:v>-269.02449999999999</c:v>
                </c:pt>
                <c:pt idx="50720">
                  <c:v>-269.02249999999998</c:v>
                </c:pt>
                <c:pt idx="50721">
                  <c:v>-269.02049999999997</c:v>
                </c:pt>
                <c:pt idx="50722">
                  <c:v>-269.01849999999996</c:v>
                </c:pt>
                <c:pt idx="50723">
                  <c:v>-269.01649999999995</c:v>
                </c:pt>
                <c:pt idx="50724">
                  <c:v>-269.0145</c:v>
                </c:pt>
                <c:pt idx="50725">
                  <c:v>-269.01249999999999</c:v>
                </c:pt>
                <c:pt idx="50726">
                  <c:v>-269.01049999999998</c:v>
                </c:pt>
                <c:pt idx="50727">
                  <c:v>-269.00849999999997</c:v>
                </c:pt>
                <c:pt idx="50728">
                  <c:v>-269.00649999999996</c:v>
                </c:pt>
                <c:pt idx="50729">
                  <c:v>-269.00450000000001</c:v>
                </c:pt>
                <c:pt idx="50730">
                  <c:v>-269.0025</c:v>
                </c:pt>
                <c:pt idx="50731">
                  <c:v>-269.00049999999999</c:v>
                </c:pt>
                <c:pt idx="50732">
                  <c:v>-268.99849999999998</c:v>
                </c:pt>
                <c:pt idx="50733">
                  <c:v>-268.99649999999997</c:v>
                </c:pt>
                <c:pt idx="50734">
                  <c:v>-268.99449999999996</c:v>
                </c:pt>
                <c:pt idx="50735">
                  <c:v>-268.99249999999995</c:v>
                </c:pt>
                <c:pt idx="50736">
                  <c:v>-268.9905</c:v>
                </c:pt>
                <c:pt idx="50737">
                  <c:v>-268.98849999999999</c:v>
                </c:pt>
                <c:pt idx="50738">
                  <c:v>-268.98649999999998</c:v>
                </c:pt>
                <c:pt idx="50739">
                  <c:v>-268.98449999999997</c:v>
                </c:pt>
                <c:pt idx="50740">
                  <c:v>-268.98249999999996</c:v>
                </c:pt>
                <c:pt idx="50741">
                  <c:v>-268.98050000000001</c:v>
                </c:pt>
                <c:pt idx="50742">
                  <c:v>-268.9785</c:v>
                </c:pt>
                <c:pt idx="50743">
                  <c:v>-268.97649999999999</c:v>
                </c:pt>
                <c:pt idx="50744">
                  <c:v>-268.97449999999998</c:v>
                </c:pt>
                <c:pt idx="50745">
                  <c:v>-268.97249999999997</c:v>
                </c:pt>
                <c:pt idx="50746">
                  <c:v>-268.97049999999996</c:v>
                </c:pt>
                <c:pt idx="50747">
                  <c:v>-268.96849999999995</c:v>
                </c:pt>
                <c:pt idx="50748">
                  <c:v>-268.9665</c:v>
                </c:pt>
                <c:pt idx="50749">
                  <c:v>-268.96449999999999</c:v>
                </c:pt>
                <c:pt idx="50750">
                  <c:v>-268.96249999999998</c:v>
                </c:pt>
                <c:pt idx="50751">
                  <c:v>-268.96049999999997</c:v>
                </c:pt>
                <c:pt idx="50752">
                  <c:v>-268.95849999999996</c:v>
                </c:pt>
                <c:pt idx="50753">
                  <c:v>-268.95650000000001</c:v>
                </c:pt>
                <c:pt idx="50754">
                  <c:v>-268.9545</c:v>
                </c:pt>
                <c:pt idx="50755">
                  <c:v>-268.95249999999999</c:v>
                </c:pt>
                <c:pt idx="50756">
                  <c:v>-268.95049999999998</c:v>
                </c:pt>
                <c:pt idx="50757">
                  <c:v>-268.94849999999997</c:v>
                </c:pt>
                <c:pt idx="50758">
                  <c:v>-268.94649999999996</c:v>
                </c:pt>
                <c:pt idx="50759">
                  <c:v>-268.94449999999995</c:v>
                </c:pt>
                <c:pt idx="50760">
                  <c:v>-268.9425</c:v>
                </c:pt>
                <c:pt idx="50761">
                  <c:v>-268.94049999999999</c:v>
                </c:pt>
                <c:pt idx="50762">
                  <c:v>-268.93849999999998</c:v>
                </c:pt>
                <c:pt idx="50763">
                  <c:v>-268.93649999999997</c:v>
                </c:pt>
                <c:pt idx="50764">
                  <c:v>-268.93449999999996</c:v>
                </c:pt>
                <c:pt idx="50765">
                  <c:v>-268.9325</c:v>
                </c:pt>
                <c:pt idx="50766">
                  <c:v>-268.93049999999999</c:v>
                </c:pt>
                <c:pt idx="50767">
                  <c:v>-268.92849999999999</c:v>
                </c:pt>
                <c:pt idx="50768">
                  <c:v>-268.92649999999998</c:v>
                </c:pt>
                <c:pt idx="50769">
                  <c:v>-268.92449999999997</c:v>
                </c:pt>
                <c:pt idx="50770">
                  <c:v>-268.92249999999996</c:v>
                </c:pt>
                <c:pt idx="50771">
                  <c:v>-268.92049999999995</c:v>
                </c:pt>
                <c:pt idx="50772">
                  <c:v>-268.91849999999999</c:v>
                </c:pt>
                <c:pt idx="50773">
                  <c:v>-268.91649999999998</c:v>
                </c:pt>
                <c:pt idx="50774">
                  <c:v>-268.91449999999998</c:v>
                </c:pt>
                <c:pt idx="50775">
                  <c:v>-268.91249999999997</c:v>
                </c:pt>
                <c:pt idx="50776">
                  <c:v>-268.91049999999996</c:v>
                </c:pt>
                <c:pt idx="50777">
                  <c:v>-268.9085</c:v>
                </c:pt>
                <c:pt idx="50778">
                  <c:v>-268.90649999999999</c:v>
                </c:pt>
                <c:pt idx="50779">
                  <c:v>-268.90449999999998</c:v>
                </c:pt>
                <c:pt idx="50780">
                  <c:v>-268.90249999999997</c:v>
                </c:pt>
                <c:pt idx="50781">
                  <c:v>-268.90049999999997</c:v>
                </c:pt>
                <c:pt idx="50782">
                  <c:v>-268.89850000000001</c:v>
                </c:pt>
                <c:pt idx="50783">
                  <c:v>-268.89649999999995</c:v>
                </c:pt>
                <c:pt idx="50784">
                  <c:v>-268.89449999999999</c:v>
                </c:pt>
                <c:pt idx="50785">
                  <c:v>-268.89249999999998</c:v>
                </c:pt>
                <c:pt idx="50786">
                  <c:v>-268.89049999999997</c:v>
                </c:pt>
                <c:pt idx="50787">
                  <c:v>-268.88849999999996</c:v>
                </c:pt>
                <c:pt idx="50788">
                  <c:v>-268.88649999999996</c:v>
                </c:pt>
                <c:pt idx="50789">
                  <c:v>-268.8845</c:v>
                </c:pt>
                <c:pt idx="50790">
                  <c:v>-268.88249999999999</c:v>
                </c:pt>
                <c:pt idx="50791">
                  <c:v>-268.88049999999998</c:v>
                </c:pt>
                <c:pt idx="50792">
                  <c:v>-268.87849999999997</c:v>
                </c:pt>
                <c:pt idx="50793">
                  <c:v>-268.87649999999996</c:v>
                </c:pt>
                <c:pt idx="50794">
                  <c:v>-268.87450000000001</c:v>
                </c:pt>
                <c:pt idx="50795">
                  <c:v>-268.87249999999995</c:v>
                </c:pt>
                <c:pt idx="50796">
                  <c:v>-268.87049999999999</c:v>
                </c:pt>
                <c:pt idx="50797">
                  <c:v>-268.86849999999998</c:v>
                </c:pt>
                <c:pt idx="50798">
                  <c:v>-268.86649999999997</c:v>
                </c:pt>
                <c:pt idx="50799">
                  <c:v>-268.86449999999996</c:v>
                </c:pt>
                <c:pt idx="50800">
                  <c:v>-268.86249999999995</c:v>
                </c:pt>
                <c:pt idx="50801">
                  <c:v>-268.8605</c:v>
                </c:pt>
                <c:pt idx="50802">
                  <c:v>-268.85849999999999</c:v>
                </c:pt>
                <c:pt idx="50803">
                  <c:v>-268.85649999999998</c:v>
                </c:pt>
                <c:pt idx="50804">
                  <c:v>-268.85449999999997</c:v>
                </c:pt>
                <c:pt idx="50805">
                  <c:v>-268.85249999999996</c:v>
                </c:pt>
                <c:pt idx="50806">
                  <c:v>-268.85050000000001</c:v>
                </c:pt>
                <c:pt idx="50807">
                  <c:v>-268.84849999999994</c:v>
                </c:pt>
                <c:pt idx="50808">
                  <c:v>-268.84649999999999</c:v>
                </c:pt>
                <c:pt idx="50809">
                  <c:v>-268.84449999999998</c:v>
                </c:pt>
                <c:pt idx="50810">
                  <c:v>-268.84249999999997</c:v>
                </c:pt>
                <c:pt idx="50811">
                  <c:v>-268.84049999999996</c:v>
                </c:pt>
                <c:pt idx="50812">
                  <c:v>-268.83849999999995</c:v>
                </c:pt>
                <c:pt idx="50813">
                  <c:v>-268.8365</c:v>
                </c:pt>
                <c:pt idx="50814">
                  <c:v>-268.83449999999999</c:v>
                </c:pt>
                <c:pt idx="50815">
                  <c:v>-268.83249999999998</c:v>
                </c:pt>
                <c:pt idx="50816">
                  <c:v>-268.83049999999997</c:v>
                </c:pt>
                <c:pt idx="50817">
                  <c:v>-268.82849999999996</c:v>
                </c:pt>
                <c:pt idx="50818">
                  <c:v>-268.82650000000001</c:v>
                </c:pt>
                <c:pt idx="50819">
                  <c:v>-268.82449999999994</c:v>
                </c:pt>
                <c:pt idx="50820">
                  <c:v>-268.82249999999999</c:v>
                </c:pt>
                <c:pt idx="50821">
                  <c:v>-268.82049999999998</c:v>
                </c:pt>
                <c:pt idx="50822">
                  <c:v>-268.81849999999997</c:v>
                </c:pt>
                <c:pt idx="50823">
                  <c:v>-268.81649999999996</c:v>
                </c:pt>
                <c:pt idx="50824">
                  <c:v>-268.81449999999995</c:v>
                </c:pt>
                <c:pt idx="50825">
                  <c:v>-268.8125</c:v>
                </c:pt>
                <c:pt idx="50826">
                  <c:v>-268.81049999999999</c:v>
                </c:pt>
                <c:pt idx="50827">
                  <c:v>-268.80849999999998</c:v>
                </c:pt>
                <c:pt idx="50828">
                  <c:v>-268.80649999999997</c:v>
                </c:pt>
                <c:pt idx="50829">
                  <c:v>-268.80449999999996</c:v>
                </c:pt>
                <c:pt idx="50830">
                  <c:v>-268.80250000000001</c:v>
                </c:pt>
                <c:pt idx="50831">
                  <c:v>-268.80049999999994</c:v>
                </c:pt>
                <c:pt idx="50832">
                  <c:v>-268.79849999999999</c:v>
                </c:pt>
                <c:pt idx="50833">
                  <c:v>-268.79649999999998</c:v>
                </c:pt>
                <c:pt idx="50834">
                  <c:v>-268.79449999999997</c:v>
                </c:pt>
                <c:pt idx="50835">
                  <c:v>-268.79249999999996</c:v>
                </c:pt>
                <c:pt idx="50836">
                  <c:v>-268.79049999999995</c:v>
                </c:pt>
                <c:pt idx="50837">
                  <c:v>-268.7885</c:v>
                </c:pt>
                <c:pt idx="50838">
                  <c:v>-268.78649999999999</c:v>
                </c:pt>
                <c:pt idx="50839">
                  <c:v>-268.78449999999998</c:v>
                </c:pt>
                <c:pt idx="50840">
                  <c:v>-268.78249999999997</c:v>
                </c:pt>
                <c:pt idx="50841">
                  <c:v>-268.78049999999996</c:v>
                </c:pt>
                <c:pt idx="50842">
                  <c:v>-268.77850000000001</c:v>
                </c:pt>
                <c:pt idx="50843">
                  <c:v>-268.77649999999994</c:v>
                </c:pt>
                <c:pt idx="50844">
                  <c:v>-268.77449999999999</c:v>
                </c:pt>
                <c:pt idx="50845">
                  <c:v>-268.77249999999998</c:v>
                </c:pt>
                <c:pt idx="50846">
                  <c:v>-268.77049999999997</c:v>
                </c:pt>
                <c:pt idx="50847">
                  <c:v>-268.76849999999996</c:v>
                </c:pt>
                <c:pt idx="50848">
                  <c:v>-268.76649999999995</c:v>
                </c:pt>
                <c:pt idx="50849">
                  <c:v>-268.7645</c:v>
                </c:pt>
                <c:pt idx="50850">
                  <c:v>-268.76249999999999</c:v>
                </c:pt>
                <c:pt idx="50851">
                  <c:v>-268.76049999999998</c:v>
                </c:pt>
                <c:pt idx="50852">
                  <c:v>-268.75849999999997</c:v>
                </c:pt>
                <c:pt idx="50853">
                  <c:v>-268.75649999999996</c:v>
                </c:pt>
                <c:pt idx="50854">
                  <c:v>-268.75450000000001</c:v>
                </c:pt>
                <c:pt idx="50855">
                  <c:v>-268.7525</c:v>
                </c:pt>
                <c:pt idx="50856">
                  <c:v>-268.75049999999999</c:v>
                </c:pt>
                <c:pt idx="50857">
                  <c:v>-268.74849999999998</c:v>
                </c:pt>
                <c:pt idx="50858">
                  <c:v>-268.74649999999997</c:v>
                </c:pt>
                <c:pt idx="50859">
                  <c:v>-268.74449999999996</c:v>
                </c:pt>
                <c:pt idx="50860">
                  <c:v>-268.74249999999995</c:v>
                </c:pt>
                <c:pt idx="50861">
                  <c:v>-268.7405</c:v>
                </c:pt>
                <c:pt idx="50862">
                  <c:v>-268.73849999999999</c:v>
                </c:pt>
                <c:pt idx="50863">
                  <c:v>-268.73649999999998</c:v>
                </c:pt>
                <c:pt idx="50864">
                  <c:v>-268.73449999999997</c:v>
                </c:pt>
                <c:pt idx="50865">
                  <c:v>-268.73249999999996</c:v>
                </c:pt>
                <c:pt idx="50866">
                  <c:v>-268.73050000000001</c:v>
                </c:pt>
                <c:pt idx="50867">
                  <c:v>-268.7285</c:v>
                </c:pt>
                <c:pt idx="50868">
                  <c:v>-268.72649999999999</c:v>
                </c:pt>
                <c:pt idx="50869">
                  <c:v>-268.72449999999998</c:v>
                </c:pt>
                <c:pt idx="50870">
                  <c:v>-268.72249999999997</c:v>
                </c:pt>
                <c:pt idx="50871">
                  <c:v>-268.72049999999996</c:v>
                </c:pt>
                <c:pt idx="50872">
                  <c:v>-268.71849999999995</c:v>
                </c:pt>
                <c:pt idx="50873">
                  <c:v>-268.7165</c:v>
                </c:pt>
                <c:pt idx="50874">
                  <c:v>-268.71449999999999</c:v>
                </c:pt>
                <c:pt idx="50875">
                  <c:v>-268.71249999999998</c:v>
                </c:pt>
                <c:pt idx="50876">
                  <c:v>-268.71049999999997</c:v>
                </c:pt>
                <c:pt idx="50877">
                  <c:v>-268.70849999999996</c:v>
                </c:pt>
                <c:pt idx="50878">
                  <c:v>-268.70650000000001</c:v>
                </c:pt>
                <c:pt idx="50879">
                  <c:v>-268.7045</c:v>
                </c:pt>
                <c:pt idx="50880">
                  <c:v>-268.70249999999999</c:v>
                </c:pt>
                <c:pt idx="50881">
                  <c:v>-268.70049999999998</c:v>
                </c:pt>
                <c:pt idx="50882">
                  <c:v>-268.69849999999997</c:v>
                </c:pt>
                <c:pt idx="50883">
                  <c:v>-268.69649999999996</c:v>
                </c:pt>
                <c:pt idx="50884">
                  <c:v>-268.69449999999995</c:v>
                </c:pt>
                <c:pt idx="50885">
                  <c:v>-268.6925</c:v>
                </c:pt>
                <c:pt idx="50886">
                  <c:v>-268.69049999999999</c:v>
                </c:pt>
                <c:pt idx="50887">
                  <c:v>-268.68849999999998</c:v>
                </c:pt>
                <c:pt idx="50888">
                  <c:v>-268.68649999999997</c:v>
                </c:pt>
                <c:pt idx="50889">
                  <c:v>-268.68449999999996</c:v>
                </c:pt>
                <c:pt idx="50890">
                  <c:v>-268.6825</c:v>
                </c:pt>
                <c:pt idx="50891">
                  <c:v>-268.68049999999999</c:v>
                </c:pt>
                <c:pt idx="50892">
                  <c:v>-268.67849999999999</c:v>
                </c:pt>
                <c:pt idx="50893">
                  <c:v>-268.67649999999998</c:v>
                </c:pt>
                <c:pt idx="50894">
                  <c:v>-268.67449999999997</c:v>
                </c:pt>
                <c:pt idx="50895">
                  <c:v>-268.67249999999996</c:v>
                </c:pt>
                <c:pt idx="50896">
                  <c:v>-268.67049999999995</c:v>
                </c:pt>
                <c:pt idx="50897">
                  <c:v>-268.66849999999999</c:v>
                </c:pt>
                <c:pt idx="50898">
                  <c:v>-268.66649999999998</c:v>
                </c:pt>
                <c:pt idx="50899">
                  <c:v>-268.66449999999998</c:v>
                </c:pt>
                <c:pt idx="50900">
                  <c:v>-268.66249999999997</c:v>
                </c:pt>
                <c:pt idx="50901">
                  <c:v>-268.66049999999996</c:v>
                </c:pt>
                <c:pt idx="50902">
                  <c:v>-268.6585</c:v>
                </c:pt>
                <c:pt idx="50903">
                  <c:v>-268.65649999999999</c:v>
                </c:pt>
                <c:pt idx="50904">
                  <c:v>-268.65449999999998</c:v>
                </c:pt>
                <c:pt idx="50905">
                  <c:v>-268.65249999999997</c:v>
                </c:pt>
                <c:pt idx="50906">
                  <c:v>-268.65049999999997</c:v>
                </c:pt>
                <c:pt idx="50907">
                  <c:v>-268.64850000000001</c:v>
                </c:pt>
                <c:pt idx="50908">
                  <c:v>-268.64649999999995</c:v>
                </c:pt>
                <c:pt idx="50909">
                  <c:v>-268.64449999999999</c:v>
                </c:pt>
                <c:pt idx="50910">
                  <c:v>-268.64249999999998</c:v>
                </c:pt>
                <c:pt idx="50911">
                  <c:v>-268.64049999999997</c:v>
                </c:pt>
                <c:pt idx="50912">
                  <c:v>-268.63849999999996</c:v>
                </c:pt>
                <c:pt idx="50913">
                  <c:v>-268.63649999999996</c:v>
                </c:pt>
                <c:pt idx="50914">
                  <c:v>-268.6345</c:v>
                </c:pt>
                <c:pt idx="50915">
                  <c:v>-268.63249999999999</c:v>
                </c:pt>
                <c:pt idx="50916">
                  <c:v>-268.63049999999998</c:v>
                </c:pt>
                <c:pt idx="50917">
                  <c:v>-268.62849999999997</c:v>
                </c:pt>
                <c:pt idx="50918">
                  <c:v>-268.62649999999996</c:v>
                </c:pt>
                <c:pt idx="50919">
                  <c:v>-268.62450000000001</c:v>
                </c:pt>
                <c:pt idx="50920">
                  <c:v>-268.62249999999995</c:v>
                </c:pt>
                <c:pt idx="50921">
                  <c:v>-268.62049999999999</c:v>
                </c:pt>
                <c:pt idx="50922">
                  <c:v>-268.61849999999998</c:v>
                </c:pt>
                <c:pt idx="50923">
                  <c:v>-268.61649999999997</c:v>
                </c:pt>
                <c:pt idx="50924">
                  <c:v>-268.61449999999996</c:v>
                </c:pt>
                <c:pt idx="50925">
                  <c:v>-268.61249999999995</c:v>
                </c:pt>
                <c:pt idx="50926">
                  <c:v>-268.6105</c:v>
                </c:pt>
                <c:pt idx="50927">
                  <c:v>-268.60849999999999</c:v>
                </c:pt>
                <c:pt idx="50928">
                  <c:v>-268.60649999999998</c:v>
                </c:pt>
                <c:pt idx="50929">
                  <c:v>-268.60449999999997</c:v>
                </c:pt>
                <c:pt idx="50930">
                  <c:v>-268.60249999999996</c:v>
                </c:pt>
                <c:pt idx="50931">
                  <c:v>-268.60050000000001</c:v>
                </c:pt>
                <c:pt idx="50932">
                  <c:v>-268.59849999999994</c:v>
                </c:pt>
                <c:pt idx="50933">
                  <c:v>-268.59649999999999</c:v>
                </c:pt>
                <c:pt idx="50934">
                  <c:v>-268.59449999999998</c:v>
                </c:pt>
                <c:pt idx="50935">
                  <c:v>-268.59249999999997</c:v>
                </c:pt>
                <c:pt idx="50936">
                  <c:v>-268.59049999999996</c:v>
                </c:pt>
                <c:pt idx="50937">
                  <c:v>-268.58849999999995</c:v>
                </c:pt>
                <c:pt idx="50938">
                  <c:v>-268.5865</c:v>
                </c:pt>
                <c:pt idx="50939">
                  <c:v>-268.58449999999999</c:v>
                </c:pt>
                <c:pt idx="50940">
                  <c:v>-268.58249999999998</c:v>
                </c:pt>
                <c:pt idx="50941">
                  <c:v>-268.58049999999997</c:v>
                </c:pt>
                <c:pt idx="50942">
                  <c:v>-268.57849999999996</c:v>
                </c:pt>
                <c:pt idx="50943">
                  <c:v>-268.57650000000001</c:v>
                </c:pt>
                <c:pt idx="50944">
                  <c:v>-268.57449999999994</c:v>
                </c:pt>
                <c:pt idx="50945">
                  <c:v>-268.57249999999999</c:v>
                </c:pt>
                <c:pt idx="50946">
                  <c:v>-268.57049999999998</c:v>
                </c:pt>
                <c:pt idx="50947">
                  <c:v>-268.56849999999997</c:v>
                </c:pt>
                <c:pt idx="50948">
                  <c:v>-268.56649999999996</c:v>
                </c:pt>
                <c:pt idx="50949">
                  <c:v>-268.56449999999995</c:v>
                </c:pt>
                <c:pt idx="50950">
                  <c:v>-268.5625</c:v>
                </c:pt>
                <c:pt idx="50951">
                  <c:v>-268.56049999999999</c:v>
                </c:pt>
                <c:pt idx="50952">
                  <c:v>-268.55849999999998</c:v>
                </c:pt>
                <c:pt idx="50953">
                  <c:v>-268.55649999999997</c:v>
                </c:pt>
                <c:pt idx="50954">
                  <c:v>-268.55449999999996</c:v>
                </c:pt>
                <c:pt idx="50955">
                  <c:v>-268.55250000000001</c:v>
                </c:pt>
                <c:pt idx="50956">
                  <c:v>-268.55049999999994</c:v>
                </c:pt>
                <c:pt idx="50957">
                  <c:v>-268.54849999999999</c:v>
                </c:pt>
                <c:pt idx="50958">
                  <c:v>-268.54649999999998</c:v>
                </c:pt>
                <c:pt idx="50959">
                  <c:v>-268.54449999999997</c:v>
                </c:pt>
                <c:pt idx="50960">
                  <c:v>-268.54249999999996</c:v>
                </c:pt>
                <c:pt idx="50961">
                  <c:v>-268.54049999999995</c:v>
                </c:pt>
                <c:pt idx="50962">
                  <c:v>-268.5385</c:v>
                </c:pt>
                <c:pt idx="50963">
                  <c:v>-268.53649999999999</c:v>
                </c:pt>
                <c:pt idx="50964">
                  <c:v>-268.53449999999998</c:v>
                </c:pt>
                <c:pt idx="50965">
                  <c:v>-268.53249999999997</c:v>
                </c:pt>
                <c:pt idx="50966">
                  <c:v>-268.53049999999996</c:v>
                </c:pt>
                <c:pt idx="50967">
                  <c:v>-268.52850000000001</c:v>
                </c:pt>
                <c:pt idx="50968">
                  <c:v>-268.52649999999994</c:v>
                </c:pt>
                <c:pt idx="50969">
                  <c:v>-268.52449999999999</c:v>
                </c:pt>
                <c:pt idx="50970">
                  <c:v>-268.52249999999998</c:v>
                </c:pt>
                <c:pt idx="50971">
                  <c:v>-268.52049999999997</c:v>
                </c:pt>
                <c:pt idx="50972">
                  <c:v>-268.51849999999996</c:v>
                </c:pt>
                <c:pt idx="50973">
                  <c:v>-268.51649999999995</c:v>
                </c:pt>
                <c:pt idx="50974">
                  <c:v>-268.5145</c:v>
                </c:pt>
                <c:pt idx="50975">
                  <c:v>-268.51249999999999</c:v>
                </c:pt>
                <c:pt idx="50976">
                  <c:v>-268.51049999999998</c:v>
                </c:pt>
                <c:pt idx="50977">
                  <c:v>-268.50849999999997</c:v>
                </c:pt>
                <c:pt idx="50978">
                  <c:v>-268.50649999999996</c:v>
                </c:pt>
                <c:pt idx="50979">
                  <c:v>-268.50450000000001</c:v>
                </c:pt>
                <c:pt idx="50980">
                  <c:v>-268.5025</c:v>
                </c:pt>
                <c:pt idx="50981">
                  <c:v>-268.50049999999999</c:v>
                </c:pt>
                <c:pt idx="50982">
                  <c:v>-268.49849999999998</c:v>
                </c:pt>
                <c:pt idx="50983">
                  <c:v>-268.49649999999997</c:v>
                </c:pt>
                <c:pt idx="50984">
                  <c:v>-268.49449999999996</c:v>
                </c:pt>
                <c:pt idx="50985">
                  <c:v>-268.49249999999995</c:v>
                </c:pt>
                <c:pt idx="50986">
                  <c:v>-268.4905</c:v>
                </c:pt>
                <c:pt idx="50987">
                  <c:v>-268.48849999999999</c:v>
                </c:pt>
                <c:pt idx="50988">
                  <c:v>-268.48649999999998</c:v>
                </c:pt>
                <c:pt idx="50989">
                  <c:v>-268.48449999999997</c:v>
                </c:pt>
                <c:pt idx="50990">
                  <c:v>-268.48249999999996</c:v>
                </c:pt>
                <c:pt idx="50991">
                  <c:v>-268.48050000000001</c:v>
                </c:pt>
                <c:pt idx="50992">
                  <c:v>-268.4785</c:v>
                </c:pt>
                <c:pt idx="50993">
                  <c:v>-268.47649999999999</c:v>
                </c:pt>
                <c:pt idx="50994">
                  <c:v>-268.47449999999998</c:v>
                </c:pt>
                <c:pt idx="50995">
                  <c:v>-268.47249999999997</c:v>
                </c:pt>
                <c:pt idx="50996">
                  <c:v>-268.47049999999996</c:v>
                </c:pt>
                <c:pt idx="50997">
                  <c:v>-268.46849999999995</c:v>
                </c:pt>
                <c:pt idx="50998">
                  <c:v>-268.4665</c:v>
                </c:pt>
                <c:pt idx="50999">
                  <c:v>-268.46449999999999</c:v>
                </c:pt>
                <c:pt idx="51000">
                  <c:v>-268.46249999999998</c:v>
                </c:pt>
                <c:pt idx="51001">
                  <c:v>-268.46049999999997</c:v>
                </c:pt>
                <c:pt idx="51002">
                  <c:v>-268.45849999999996</c:v>
                </c:pt>
                <c:pt idx="51003">
                  <c:v>-268.45650000000001</c:v>
                </c:pt>
                <c:pt idx="51004">
                  <c:v>-268.4545</c:v>
                </c:pt>
                <c:pt idx="51005">
                  <c:v>-268.45249999999999</c:v>
                </c:pt>
                <c:pt idx="51006">
                  <c:v>-268.45049999999998</c:v>
                </c:pt>
                <c:pt idx="51007">
                  <c:v>-268.44849999999997</c:v>
                </c:pt>
                <c:pt idx="51008">
                  <c:v>-268.44649999999996</c:v>
                </c:pt>
                <c:pt idx="51009">
                  <c:v>-268.44449999999995</c:v>
                </c:pt>
                <c:pt idx="51010">
                  <c:v>-268.4425</c:v>
                </c:pt>
                <c:pt idx="51011">
                  <c:v>-268.44049999999999</c:v>
                </c:pt>
                <c:pt idx="51012">
                  <c:v>-268.43849999999998</c:v>
                </c:pt>
                <c:pt idx="51013">
                  <c:v>-268.43649999999997</c:v>
                </c:pt>
                <c:pt idx="51014">
                  <c:v>-268.43449999999996</c:v>
                </c:pt>
                <c:pt idx="51015">
                  <c:v>-268.4325</c:v>
                </c:pt>
                <c:pt idx="51016">
                  <c:v>-268.43049999999999</c:v>
                </c:pt>
                <c:pt idx="51017">
                  <c:v>-268.42849999999999</c:v>
                </c:pt>
                <c:pt idx="51018">
                  <c:v>-268.42649999999998</c:v>
                </c:pt>
                <c:pt idx="51019">
                  <c:v>-268.42449999999997</c:v>
                </c:pt>
                <c:pt idx="51020">
                  <c:v>-268.42249999999996</c:v>
                </c:pt>
                <c:pt idx="51021">
                  <c:v>-268.42049999999995</c:v>
                </c:pt>
                <c:pt idx="51022">
                  <c:v>-268.41849999999999</c:v>
                </c:pt>
                <c:pt idx="51023">
                  <c:v>-268.41649999999998</c:v>
                </c:pt>
                <c:pt idx="51024">
                  <c:v>-268.41449999999998</c:v>
                </c:pt>
                <c:pt idx="51025">
                  <c:v>-268.41249999999997</c:v>
                </c:pt>
                <c:pt idx="51026">
                  <c:v>-268.41049999999996</c:v>
                </c:pt>
                <c:pt idx="51027">
                  <c:v>-268.4085</c:v>
                </c:pt>
                <c:pt idx="51028">
                  <c:v>-268.40649999999999</c:v>
                </c:pt>
                <c:pt idx="51029">
                  <c:v>-268.40449999999998</c:v>
                </c:pt>
                <c:pt idx="51030">
                  <c:v>-268.40249999999997</c:v>
                </c:pt>
                <c:pt idx="51031">
                  <c:v>-268.40049999999997</c:v>
                </c:pt>
                <c:pt idx="51032">
                  <c:v>-268.39850000000001</c:v>
                </c:pt>
                <c:pt idx="51033">
                  <c:v>-268.39649999999995</c:v>
                </c:pt>
                <c:pt idx="51034">
                  <c:v>-268.39449999999999</c:v>
                </c:pt>
                <c:pt idx="51035">
                  <c:v>-268.39249999999998</c:v>
                </c:pt>
                <c:pt idx="51036">
                  <c:v>-268.39049999999997</c:v>
                </c:pt>
                <c:pt idx="51037">
                  <c:v>-268.38849999999996</c:v>
                </c:pt>
                <c:pt idx="51038">
                  <c:v>-268.38649999999996</c:v>
                </c:pt>
                <c:pt idx="51039">
                  <c:v>-268.3845</c:v>
                </c:pt>
                <c:pt idx="51040">
                  <c:v>-268.38249999999999</c:v>
                </c:pt>
                <c:pt idx="51041">
                  <c:v>-268.38049999999998</c:v>
                </c:pt>
                <c:pt idx="51042">
                  <c:v>-268.37849999999997</c:v>
                </c:pt>
                <c:pt idx="51043">
                  <c:v>-268.37649999999996</c:v>
                </c:pt>
                <c:pt idx="51044">
                  <c:v>-268.37450000000001</c:v>
                </c:pt>
                <c:pt idx="51045">
                  <c:v>-268.37249999999995</c:v>
                </c:pt>
                <c:pt idx="51046">
                  <c:v>-268.37049999999999</c:v>
                </c:pt>
                <c:pt idx="51047">
                  <c:v>-268.36849999999998</c:v>
                </c:pt>
                <c:pt idx="51048">
                  <c:v>-268.36649999999997</c:v>
                </c:pt>
                <c:pt idx="51049">
                  <c:v>-268.36449999999996</c:v>
                </c:pt>
                <c:pt idx="51050">
                  <c:v>-268.36249999999995</c:v>
                </c:pt>
                <c:pt idx="51051">
                  <c:v>-268.3605</c:v>
                </c:pt>
                <c:pt idx="51052">
                  <c:v>-268.35849999999999</c:v>
                </c:pt>
                <c:pt idx="51053">
                  <c:v>-268.35649999999998</c:v>
                </c:pt>
                <c:pt idx="51054">
                  <c:v>-268.35449999999997</c:v>
                </c:pt>
                <c:pt idx="51055">
                  <c:v>-268.35249999999996</c:v>
                </c:pt>
                <c:pt idx="51056">
                  <c:v>-268.35050000000001</c:v>
                </c:pt>
                <c:pt idx="51057">
                  <c:v>-268.34849999999994</c:v>
                </c:pt>
                <c:pt idx="51058">
                  <c:v>-268.34649999999999</c:v>
                </c:pt>
                <c:pt idx="51059">
                  <c:v>-268.34449999999998</c:v>
                </c:pt>
                <c:pt idx="51060">
                  <c:v>-268.34249999999997</c:v>
                </c:pt>
                <c:pt idx="51061">
                  <c:v>-268.34049999999996</c:v>
                </c:pt>
                <c:pt idx="51062">
                  <c:v>-268.33849999999995</c:v>
                </c:pt>
                <c:pt idx="51063">
                  <c:v>-268.3365</c:v>
                </c:pt>
                <c:pt idx="51064">
                  <c:v>-268.33449999999999</c:v>
                </c:pt>
                <c:pt idx="51065">
                  <c:v>-268.33249999999998</c:v>
                </c:pt>
                <c:pt idx="51066">
                  <c:v>-268.33049999999997</c:v>
                </c:pt>
                <c:pt idx="51067">
                  <c:v>-268.32849999999996</c:v>
                </c:pt>
                <c:pt idx="51068">
                  <c:v>-268.32650000000001</c:v>
                </c:pt>
                <c:pt idx="51069">
                  <c:v>-268.32449999999994</c:v>
                </c:pt>
                <c:pt idx="51070">
                  <c:v>-268.32249999999999</c:v>
                </c:pt>
                <c:pt idx="51071">
                  <c:v>-268.32049999999998</c:v>
                </c:pt>
                <c:pt idx="51072">
                  <c:v>-268.31849999999997</c:v>
                </c:pt>
                <c:pt idx="51073">
                  <c:v>-268.31649999999996</c:v>
                </c:pt>
                <c:pt idx="51074">
                  <c:v>-268.31449999999995</c:v>
                </c:pt>
                <c:pt idx="51075">
                  <c:v>-268.3125</c:v>
                </c:pt>
                <c:pt idx="51076">
                  <c:v>-268.31049999999999</c:v>
                </c:pt>
                <c:pt idx="51077">
                  <c:v>-268.30849999999998</c:v>
                </c:pt>
                <c:pt idx="51078">
                  <c:v>-268.30649999999997</c:v>
                </c:pt>
                <c:pt idx="51079">
                  <c:v>-268.30449999999996</c:v>
                </c:pt>
                <c:pt idx="51080">
                  <c:v>-268.30250000000001</c:v>
                </c:pt>
                <c:pt idx="51081">
                  <c:v>-268.30049999999994</c:v>
                </c:pt>
                <c:pt idx="51082">
                  <c:v>-268.29849999999999</c:v>
                </c:pt>
                <c:pt idx="51083">
                  <c:v>-268.29649999999998</c:v>
                </c:pt>
                <c:pt idx="51084">
                  <c:v>-268.29449999999997</c:v>
                </c:pt>
                <c:pt idx="51085">
                  <c:v>-268.29249999999996</c:v>
                </c:pt>
                <c:pt idx="51086">
                  <c:v>-268.29049999999995</c:v>
                </c:pt>
                <c:pt idx="51087">
                  <c:v>-268.2885</c:v>
                </c:pt>
                <c:pt idx="51088">
                  <c:v>-268.28649999999999</c:v>
                </c:pt>
                <c:pt idx="51089">
                  <c:v>-268.28449999999998</c:v>
                </c:pt>
                <c:pt idx="51090">
                  <c:v>-268.28249999999997</c:v>
                </c:pt>
                <c:pt idx="51091">
                  <c:v>-268.28049999999996</c:v>
                </c:pt>
                <c:pt idx="51092">
                  <c:v>-268.27850000000001</c:v>
                </c:pt>
                <c:pt idx="51093">
                  <c:v>-268.27649999999994</c:v>
                </c:pt>
                <c:pt idx="51094">
                  <c:v>-268.27449999999999</c:v>
                </c:pt>
                <c:pt idx="51095">
                  <c:v>-268.27249999999998</c:v>
                </c:pt>
                <c:pt idx="51096">
                  <c:v>-268.27049999999997</c:v>
                </c:pt>
                <c:pt idx="51097">
                  <c:v>-268.26849999999996</c:v>
                </c:pt>
                <c:pt idx="51098">
                  <c:v>-268.26649999999995</c:v>
                </c:pt>
                <c:pt idx="51099">
                  <c:v>-268.2645</c:v>
                </c:pt>
                <c:pt idx="51100">
                  <c:v>-268.26249999999999</c:v>
                </c:pt>
                <c:pt idx="51101">
                  <c:v>-268.26049999999998</c:v>
                </c:pt>
                <c:pt idx="51102">
                  <c:v>-268.25849999999997</c:v>
                </c:pt>
                <c:pt idx="51103">
                  <c:v>-268.25649999999996</c:v>
                </c:pt>
                <c:pt idx="51104">
                  <c:v>-268.25450000000001</c:v>
                </c:pt>
                <c:pt idx="51105">
                  <c:v>-268.2525</c:v>
                </c:pt>
                <c:pt idx="51106">
                  <c:v>-268.25049999999999</c:v>
                </c:pt>
                <c:pt idx="51107">
                  <c:v>-268.24849999999998</c:v>
                </c:pt>
                <c:pt idx="51108">
                  <c:v>-268.24649999999997</c:v>
                </c:pt>
                <c:pt idx="51109">
                  <c:v>-268.24449999999996</c:v>
                </c:pt>
                <c:pt idx="51110">
                  <c:v>-268.24249999999995</c:v>
                </c:pt>
                <c:pt idx="51111">
                  <c:v>-268.2405</c:v>
                </c:pt>
                <c:pt idx="51112">
                  <c:v>-268.23849999999999</c:v>
                </c:pt>
                <c:pt idx="51113">
                  <c:v>-268.23649999999998</c:v>
                </c:pt>
                <c:pt idx="51114">
                  <c:v>-268.23449999999997</c:v>
                </c:pt>
                <c:pt idx="51115">
                  <c:v>-268.23249999999996</c:v>
                </c:pt>
                <c:pt idx="51116">
                  <c:v>-268.23050000000001</c:v>
                </c:pt>
                <c:pt idx="51117">
                  <c:v>-268.2285</c:v>
                </c:pt>
                <c:pt idx="51118">
                  <c:v>-268.22649999999999</c:v>
                </c:pt>
                <c:pt idx="51119">
                  <c:v>-268.22449999999998</c:v>
                </c:pt>
                <c:pt idx="51120">
                  <c:v>-268.22249999999997</c:v>
                </c:pt>
                <c:pt idx="51121">
                  <c:v>-268.22049999999996</c:v>
                </c:pt>
                <c:pt idx="51122">
                  <c:v>-268.21849999999995</c:v>
                </c:pt>
                <c:pt idx="51123">
                  <c:v>-268.2165</c:v>
                </c:pt>
                <c:pt idx="51124">
                  <c:v>-268.21449999999999</c:v>
                </c:pt>
                <c:pt idx="51125">
                  <c:v>-268.21249999999998</c:v>
                </c:pt>
                <c:pt idx="51126">
                  <c:v>-268.21049999999997</c:v>
                </c:pt>
                <c:pt idx="51127">
                  <c:v>-268.20849999999996</c:v>
                </c:pt>
                <c:pt idx="51128">
                  <c:v>-268.20650000000001</c:v>
                </c:pt>
                <c:pt idx="51129">
                  <c:v>-268.2045</c:v>
                </c:pt>
                <c:pt idx="51130">
                  <c:v>-268.20249999999999</c:v>
                </c:pt>
                <c:pt idx="51131">
                  <c:v>-268.20049999999998</c:v>
                </c:pt>
                <c:pt idx="51132">
                  <c:v>-268.19849999999997</c:v>
                </c:pt>
                <c:pt idx="51133">
                  <c:v>-268.19649999999996</c:v>
                </c:pt>
                <c:pt idx="51134">
                  <c:v>-268.19449999999995</c:v>
                </c:pt>
                <c:pt idx="51135">
                  <c:v>-268.1925</c:v>
                </c:pt>
                <c:pt idx="51136">
                  <c:v>-268.19049999999999</c:v>
                </c:pt>
                <c:pt idx="51137">
                  <c:v>-268.18849999999998</c:v>
                </c:pt>
                <c:pt idx="51138">
                  <c:v>-268.18649999999997</c:v>
                </c:pt>
                <c:pt idx="51139">
                  <c:v>-268.18449999999996</c:v>
                </c:pt>
                <c:pt idx="51140">
                  <c:v>-268.1825</c:v>
                </c:pt>
                <c:pt idx="51141">
                  <c:v>-268.18049999999999</c:v>
                </c:pt>
                <c:pt idx="51142">
                  <c:v>-268.17849999999999</c:v>
                </c:pt>
                <c:pt idx="51143">
                  <c:v>-268.17649999999998</c:v>
                </c:pt>
                <c:pt idx="51144">
                  <c:v>-268.17449999999997</c:v>
                </c:pt>
                <c:pt idx="51145">
                  <c:v>-268.17249999999996</c:v>
                </c:pt>
                <c:pt idx="51146">
                  <c:v>-268.17049999999995</c:v>
                </c:pt>
                <c:pt idx="51147">
                  <c:v>-268.16849999999999</c:v>
                </c:pt>
                <c:pt idx="51148">
                  <c:v>-268.16649999999998</c:v>
                </c:pt>
                <c:pt idx="51149">
                  <c:v>-268.16449999999998</c:v>
                </c:pt>
                <c:pt idx="51150">
                  <c:v>-268.16249999999997</c:v>
                </c:pt>
                <c:pt idx="51151">
                  <c:v>-268.16049999999996</c:v>
                </c:pt>
                <c:pt idx="51152">
                  <c:v>-268.1585</c:v>
                </c:pt>
                <c:pt idx="51153">
                  <c:v>-268.15649999999999</c:v>
                </c:pt>
                <c:pt idx="51154">
                  <c:v>-268.15449999999998</c:v>
                </c:pt>
                <c:pt idx="51155">
                  <c:v>-268.15249999999997</c:v>
                </c:pt>
                <c:pt idx="51156">
                  <c:v>-268.15049999999997</c:v>
                </c:pt>
                <c:pt idx="51157">
                  <c:v>-268.14850000000001</c:v>
                </c:pt>
                <c:pt idx="51158">
                  <c:v>-268.14649999999995</c:v>
                </c:pt>
                <c:pt idx="51159">
                  <c:v>-268.14449999999999</c:v>
                </c:pt>
                <c:pt idx="51160">
                  <c:v>-268.14249999999998</c:v>
                </c:pt>
                <c:pt idx="51161">
                  <c:v>-268.14049999999997</c:v>
                </c:pt>
                <c:pt idx="51162">
                  <c:v>-268.13849999999996</c:v>
                </c:pt>
                <c:pt idx="51163">
                  <c:v>-268.13649999999996</c:v>
                </c:pt>
                <c:pt idx="51164">
                  <c:v>-268.1345</c:v>
                </c:pt>
                <c:pt idx="51165">
                  <c:v>-268.13249999999999</c:v>
                </c:pt>
                <c:pt idx="51166">
                  <c:v>-268.13049999999998</c:v>
                </c:pt>
                <c:pt idx="51167">
                  <c:v>-268.12849999999997</c:v>
                </c:pt>
                <c:pt idx="51168">
                  <c:v>-268.12649999999996</c:v>
                </c:pt>
                <c:pt idx="51169">
                  <c:v>-268.12450000000001</c:v>
                </c:pt>
                <c:pt idx="51170">
                  <c:v>-268.12249999999995</c:v>
                </c:pt>
                <c:pt idx="51171">
                  <c:v>-268.12049999999999</c:v>
                </c:pt>
                <c:pt idx="51172">
                  <c:v>-268.11849999999998</c:v>
                </c:pt>
                <c:pt idx="51173">
                  <c:v>-268.11649999999997</c:v>
                </c:pt>
                <c:pt idx="51174">
                  <c:v>-268.11449999999996</c:v>
                </c:pt>
                <c:pt idx="51175">
                  <c:v>-268.11249999999995</c:v>
                </c:pt>
                <c:pt idx="51176">
                  <c:v>-268.1105</c:v>
                </c:pt>
                <c:pt idx="51177">
                  <c:v>-268.10849999999999</c:v>
                </c:pt>
                <c:pt idx="51178">
                  <c:v>-268.10649999999998</c:v>
                </c:pt>
                <c:pt idx="51179">
                  <c:v>-268.10449999999997</c:v>
                </c:pt>
                <c:pt idx="51180">
                  <c:v>-268.10249999999996</c:v>
                </c:pt>
                <c:pt idx="51181">
                  <c:v>-268.10050000000001</c:v>
                </c:pt>
                <c:pt idx="51182">
                  <c:v>-268.09849999999994</c:v>
                </c:pt>
                <c:pt idx="51183">
                  <c:v>-268.09649999999999</c:v>
                </c:pt>
                <c:pt idx="51184">
                  <c:v>-268.09449999999998</c:v>
                </c:pt>
                <c:pt idx="51185">
                  <c:v>-268.09249999999997</c:v>
                </c:pt>
                <c:pt idx="51186">
                  <c:v>-268.09049999999996</c:v>
                </c:pt>
                <c:pt idx="51187">
                  <c:v>-268.08849999999995</c:v>
                </c:pt>
                <c:pt idx="51188">
                  <c:v>-268.0865</c:v>
                </c:pt>
                <c:pt idx="51189">
                  <c:v>-268.08449999999999</c:v>
                </c:pt>
                <c:pt idx="51190">
                  <c:v>-268.08249999999998</c:v>
                </c:pt>
                <c:pt idx="51191">
                  <c:v>-268.08049999999997</c:v>
                </c:pt>
                <c:pt idx="51192">
                  <c:v>-268.07849999999996</c:v>
                </c:pt>
                <c:pt idx="51193">
                  <c:v>-268.07650000000001</c:v>
                </c:pt>
                <c:pt idx="51194">
                  <c:v>-268.07449999999994</c:v>
                </c:pt>
                <c:pt idx="51195">
                  <c:v>-268.07249999999999</c:v>
                </c:pt>
                <c:pt idx="51196">
                  <c:v>-268.07049999999998</c:v>
                </c:pt>
                <c:pt idx="51197">
                  <c:v>-268.06849999999997</c:v>
                </c:pt>
                <c:pt idx="51198">
                  <c:v>-268.06649999999996</c:v>
                </c:pt>
                <c:pt idx="51199">
                  <c:v>-268.06449999999995</c:v>
                </c:pt>
                <c:pt idx="51200">
                  <c:v>-268.0625</c:v>
                </c:pt>
                <c:pt idx="51201">
                  <c:v>-268.06049999999999</c:v>
                </c:pt>
                <c:pt idx="51202">
                  <c:v>-268.05849999999998</c:v>
                </c:pt>
                <c:pt idx="51203">
                  <c:v>-268.05649999999997</c:v>
                </c:pt>
                <c:pt idx="51204">
                  <c:v>-268.05449999999996</c:v>
                </c:pt>
                <c:pt idx="51205">
                  <c:v>-268.05250000000001</c:v>
                </c:pt>
                <c:pt idx="51206">
                  <c:v>-268.05049999999994</c:v>
                </c:pt>
                <c:pt idx="51207">
                  <c:v>-268.04849999999999</c:v>
                </c:pt>
                <c:pt idx="51208">
                  <c:v>-268.04649999999998</c:v>
                </c:pt>
                <c:pt idx="51209">
                  <c:v>-268.04449999999997</c:v>
                </c:pt>
                <c:pt idx="51210">
                  <c:v>-268.04249999999996</c:v>
                </c:pt>
                <c:pt idx="51211">
                  <c:v>-268.04049999999995</c:v>
                </c:pt>
                <c:pt idx="51212">
                  <c:v>-268.0385</c:v>
                </c:pt>
                <c:pt idx="51213">
                  <c:v>-268.03649999999999</c:v>
                </c:pt>
                <c:pt idx="51214">
                  <c:v>-268.03449999999998</c:v>
                </c:pt>
                <c:pt idx="51215">
                  <c:v>-268.03249999999997</c:v>
                </c:pt>
                <c:pt idx="51216">
                  <c:v>-268.03049999999996</c:v>
                </c:pt>
                <c:pt idx="51217">
                  <c:v>-268.02850000000001</c:v>
                </c:pt>
                <c:pt idx="51218">
                  <c:v>-268.02649999999994</c:v>
                </c:pt>
                <c:pt idx="51219">
                  <c:v>-268.02449999999999</c:v>
                </c:pt>
                <c:pt idx="51220">
                  <c:v>-268.02249999999998</c:v>
                </c:pt>
                <c:pt idx="51221">
                  <c:v>-268.02049999999997</c:v>
                </c:pt>
                <c:pt idx="51222">
                  <c:v>-268.01849999999996</c:v>
                </c:pt>
                <c:pt idx="51223">
                  <c:v>-268.01649999999995</c:v>
                </c:pt>
                <c:pt idx="51224">
                  <c:v>-268.0145</c:v>
                </c:pt>
                <c:pt idx="51225">
                  <c:v>-268.01249999999999</c:v>
                </c:pt>
                <c:pt idx="51226">
                  <c:v>-268.01049999999998</c:v>
                </c:pt>
                <c:pt idx="51227">
                  <c:v>-268.00849999999997</c:v>
                </c:pt>
                <c:pt idx="51228">
                  <c:v>-268.00649999999996</c:v>
                </c:pt>
                <c:pt idx="51229">
                  <c:v>-268.00450000000001</c:v>
                </c:pt>
                <c:pt idx="51230">
                  <c:v>-268.0025</c:v>
                </c:pt>
                <c:pt idx="51231">
                  <c:v>-268.00049999999999</c:v>
                </c:pt>
                <c:pt idx="51232">
                  <c:v>-267.99849999999998</c:v>
                </c:pt>
                <c:pt idx="51233">
                  <c:v>-267.99649999999997</c:v>
                </c:pt>
                <c:pt idx="51234">
                  <c:v>-267.99449999999996</c:v>
                </c:pt>
                <c:pt idx="51235">
                  <c:v>-267.99249999999995</c:v>
                </c:pt>
                <c:pt idx="51236">
                  <c:v>-267.9905</c:v>
                </c:pt>
                <c:pt idx="51237">
                  <c:v>-267.98849999999999</c:v>
                </c:pt>
                <c:pt idx="51238">
                  <c:v>-267.98649999999998</c:v>
                </c:pt>
                <c:pt idx="51239">
                  <c:v>-267.98449999999997</c:v>
                </c:pt>
                <c:pt idx="51240">
                  <c:v>-267.98249999999996</c:v>
                </c:pt>
                <c:pt idx="51241">
                  <c:v>-267.98050000000001</c:v>
                </c:pt>
                <c:pt idx="51242">
                  <c:v>-267.9785</c:v>
                </c:pt>
                <c:pt idx="51243">
                  <c:v>-267.97649999999999</c:v>
                </c:pt>
                <c:pt idx="51244">
                  <c:v>-267.97449999999998</c:v>
                </c:pt>
                <c:pt idx="51245">
                  <c:v>-267.97249999999997</c:v>
                </c:pt>
                <c:pt idx="51246">
                  <c:v>-267.97049999999996</c:v>
                </c:pt>
                <c:pt idx="51247">
                  <c:v>-267.96849999999995</c:v>
                </c:pt>
                <c:pt idx="51248">
                  <c:v>-267.9665</c:v>
                </c:pt>
                <c:pt idx="51249">
                  <c:v>-267.96449999999999</c:v>
                </c:pt>
                <c:pt idx="51250">
                  <c:v>-267.96249999999998</c:v>
                </c:pt>
                <c:pt idx="51251">
                  <c:v>-267.96049999999997</c:v>
                </c:pt>
                <c:pt idx="51252">
                  <c:v>-267.95849999999996</c:v>
                </c:pt>
                <c:pt idx="51253">
                  <c:v>-267.95650000000001</c:v>
                </c:pt>
                <c:pt idx="51254">
                  <c:v>-267.9545</c:v>
                </c:pt>
                <c:pt idx="51255">
                  <c:v>-267.95249999999999</c:v>
                </c:pt>
                <c:pt idx="51256">
                  <c:v>-267.95049999999998</c:v>
                </c:pt>
                <c:pt idx="51257">
                  <c:v>-267.94849999999997</c:v>
                </c:pt>
                <c:pt idx="51258">
                  <c:v>-267.94649999999996</c:v>
                </c:pt>
                <c:pt idx="51259">
                  <c:v>-267.94449999999995</c:v>
                </c:pt>
                <c:pt idx="51260">
                  <c:v>-267.9425</c:v>
                </c:pt>
                <c:pt idx="51261">
                  <c:v>-267.94049999999999</c:v>
                </c:pt>
                <c:pt idx="51262">
                  <c:v>-267.93849999999998</c:v>
                </c:pt>
                <c:pt idx="51263">
                  <c:v>-267.93649999999997</c:v>
                </c:pt>
                <c:pt idx="51264">
                  <c:v>-267.93449999999996</c:v>
                </c:pt>
                <c:pt idx="51265">
                  <c:v>-267.9325</c:v>
                </c:pt>
                <c:pt idx="51266">
                  <c:v>-267.93049999999999</c:v>
                </c:pt>
                <c:pt idx="51267">
                  <c:v>-267.92849999999999</c:v>
                </c:pt>
                <c:pt idx="51268">
                  <c:v>-267.92649999999998</c:v>
                </c:pt>
                <c:pt idx="51269">
                  <c:v>-267.92449999999997</c:v>
                </c:pt>
                <c:pt idx="51270">
                  <c:v>-267.92249999999996</c:v>
                </c:pt>
                <c:pt idx="51271">
                  <c:v>-267.92049999999995</c:v>
                </c:pt>
                <c:pt idx="51272">
                  <c:v>-267.91849999999999</c:v>
                </c:pt>
                <c:pt idx="51273">
                  <c:v>-267.91649999999998</c:v>
                </c:pt>
                <c:pt idx="51274">
                  <c:v>-267.91449999999998</c:v>
                </c:pt>
                <c:pt idx="51275">
                  <c:v>-267.91249999999997</c:v>
                </c:pt>
                <c:pt idx="51276">
                  <c:v>-267.91049999999996</c:v>
                </c:pt>
                <c:pt idx="51277">
                  <c:v>-267.9085</c:v>
                </c:pt>
                <c:pt idx="51278">
                  <c:v>-267.90649999999999</c:v>
                </c:pt>
                <c:pt idx="51279">
                  <c:v>-267.90449999999998</c:v>
                </c:pt>
                <c:pt idx="51280">
                  <c:v>-267.90249999999997</c:v>
                </c:pt>
                <c:pt idx="51281">
                  <c:v>-267.90049999999997</c:v>
                </c:pt>
                <c:pt idx="51282">
                  <c:v>-267.89850000000001</c:v>
                </c:pt>
                <c:pt idx="51283">
                  <c:v>-267.89649999999995</c:v>
                </c:pt>
                <c:pt idx="51284">
                  <c:v>-267.89449999999999</c:v>
                </c:pt>
                <c:pt idx="51285">
                  <c:v>-267.89249999999998</c:v>
                </c:pt>
                <c:pt idx="51286">
                  <c:v>-267.89049999999997</c:v>
                </c:pt>
                <c:pt idx="51287">
                  <c:v>-267.88849999999996</c:v>
                </c:pt>
                <c:pt idx="51288">
                  <c:v>-267.88649999999996</c:v>
                </c:pt>
                <c:pt idx="51289">
                  <c:v>-267.8845</c:v>
                </c:pt>
                <c:pt idx="51290">
                  <c:v>-267.88249999999999</c:v>
                </c:pt>
                <c:pt idx="51291">
                  <c:v>-267.88049999999998</c:v>
                </c:pt>
                <c:pt idx="51292">
                  <c:v>-267.87849999999997</c:v>
                </c:pt>
                <c:pt idx="51293">
                  <c:v>-267.87649999999996</c:v>
                </c:pt>
                <c:pt idx="51294">
                  <c:v>-267.87450000000001</c:v>
                </c:pt>
                <c:pt idx="51295">
                  <c:v>-267.87249999999995</c:v>
                </c:pt>
                <c:pt idx="51296">
                  <c:v>-267.87049999999999</c:v>
                </c:pt>
                <c:pt idx="51297">
                  <c:v>-267.86849999999998</c:v>
                </c:pt>
                <c:pt idx="51298">
                  <c:v>-267.86649999999997</c:v>
                </c:pt>
                <c:pt idx="51299">
                  <c:v>-267.86449999999996</c:v>
                </c:pt>
                <c:pt idx="51300">
                  <c:v>-267.86249999999995</c:v>
                </c:pt>
                <c:pt idx="51301">
                  <c:v>-267.8605</c:v>
                </c:pt>
                <c:pt idx="51302">
                  <c:v>-267.85849999999999</c:v>
                </c:pt>
                <c:pt idx="51303">
                  <c:v>-267.85649999999998</c:v>
                </c:pt>
                <c:pt idx="51304">
                  <c:v>-267.85449999999997</c:v>
                </c:pt>
                <c:pt idx="51305">
                  <c:v>-267.85249999999996</c:v>
                </c:pt>
                <c:pt idx="51306">
                  <c:v>-267.85050000000001</c:v>
                </c:pt>
                <c:pt idx="51307">
                  <c:v>-267.84849999999994</c:v>
                </c:pt>
                <c:pt idx="51308">
                  <c:v>-267.84649999999999</c:v>
                </c:pt>
                <c:pt idx="51309">
                  <c:v>-267.84449999999998</c:v>
                </c:pt>
                <c:pt idx="51310">
                  <c:v>-267.84249999999997</c:v>
                </c:pt>
                <c:pt idx="51311">
                  <c:v>-267.84049999999996</c:v>
                </c:pt>
                <c:pt idx="51312">
                  <c:v>-267.83849999999995</c:v>
                </c:pt>
                <c:pt idx="51313">
                  <c:v>-267.8365</c:v>
                </c:pt>
                <c:pt idx="51314">
                  <c:v>-267.83449999999999</c:v>
                </c:pt>
                <c:pt idx="51315">
                  <c:v>-267.83249999999998</c:v>
                </c:pt>
                <c:pt idx="51316">
                  <c:v>-267.83049999999997</c:v>
                </c:pt>
                <c:pt idx="51317">
                  <c:v>-267.82849999999996</c:v>
                </c:pt>
                <c:pt idx="51318">
                  <c:v>-267.82650000000001</c:v>
                </c:pt>
                <c:pt idx="51319">
                  <c:v>-267.82449999999994</c:v>
                </c:pt>
                <c:pt idx="51320">
                  <c:v>-267.82249999999999</c:v>
                </c:pt>
                <c:pt idx="51321">
                  <c:v>-267.82049999999998</c:v>
                </c:pt>
                <c:pt idx="51322">
                  <c:v>-267.81849999999997</c:v>
                </c:pt>
                <c:pt idx="51323">
                  <c:v>-267.81649999999996</c:v>
                </c:pt>
                <c:pt idx="51324">
                  <c:v>-267.81449999999995</c:v>
                </c:pt>
                <c:pt idx="51325">
                  <c:v>-267.8125</c:v>
                </c:pt>
                <c:pt idx="51326">
                  <c:v>-267.81049999999999</c:v>
                </c:pt>
                <c:pt idx="51327">
                  <c:v>-267.80849999999998</c:v>
                </c:pt>
                <c:pt idx="51328">
                  <c:v>-267.80649999999997</c:v>
                </c:pt>
                <c:pt idx="51329">
                  <c:v>-267.80449999999996</c:v>
                </c:pt>
                <c:pt idx="51330">
                  <c:v>-267.80250000000001</c:v>
                </c:pt>
                <c:pt idx="51331">
                  <c:v>-267.80049999999994</c:v>
                </c:pt>
                <c:pt idx="51332">
                  <c:v>-267.79849999999999</c:v>
                </c:pt>
                <c:pt idx="51333">
                  <c:v>-267.79649999999998</c:v>
                </c:pt>
                <c:pt idx="51334">
                  <c:v>-267.79449999999997</c:v>
                </c:pt>
                <c:pt idx="51335">
                  <c:v>-267.79249999999996</c:v>
                </c:pt>
                <c:pt idx="51336">
                  <c:v>-267.79049999999995</c:v>
                </c:pt>
                <c:pt idx="51337">
                  <c:v>-267.7885</c:v>
                </c:pt>
                <c:pt idx="51338">
                  <c:v>-267.78649999999999</c:v>
                </c:pt>
                <c:pt idx="51339">
                  <c:v>-267.78449999999998</c:v>
                </c:pt>
                <c:pt idx="51340">
                  <c:v>-267.78249999999997</c:v>
                </c:pt>
                <c:pt idx="51341">
                  <c:v>-267.78049999999996</c:v>
                </c:pt>
                <c:pt idx="51342">
                  <c:v>-267.77850000000001</c:v>
                </c:pt>
                <c:pt idx="51343">
                  <c:v>-267.77649999999994</c:v>
                </c:pt>
                <c:pt idx="51344">
                  <c:v>-267.77449999999999</c:v>
                </c:pt>
                <c:pt idx="51345">
                  <c:v>-267.77249999999998</c:v>
                </c:pt>
                <c:pt idx="51346">
                  <c:v>-267.77049999999997</c:v>
                </c:pt>
                <c:pt idx="51347">
                  <c:v>-267.76849999999996</c:v>
                </c:pt>
                <c:pt idx="51348">
                  <c:v>-267.76649999999995</c:v>
                </c:pt>
                <c:pt idx="51349">
                  <c:v>-267.7645</c:v>
                </c:pt>
                <c:pt idx="51350">
                  <c:v>-267.76249999999999</c:v>
                </c:pt>
                <c:pt idx="51351">
                  <c:v>-267.76049999999998</c:v>
                </c:pt>
                <c:pt idx="51352">
                  <c:v>-267.75849999999997</c:v>
                </c:pt>
                <c:pt idx="51353">
                  <c:v>-267.75649999999996</c:v>
                </c:pt>
                <c:pt idx="51354">
                  <c:v>-267.75450000000001</c:v>
                </c:pt>
                <c:pt idx="51355">
                  <c:v>-267.7525</c:v>
                </c:pt>
                <c:pt idx="51356">
                  <c:v>-267.75049999999999</c:v>
                </c:pt>
                <c:pt idx="51357">
                  <c:v>-267.74849999999998</c:v>
                </c:pt>
                <c:pt idx="51358">
                  <c:v>-267.74649999999997</c:v>
                </c:pt>
                <c:pt idx="51359">
                  <c:v>-267.74449999999996</c:v>
                </c:pt>
                <c:pt idx="51360">
                  <c:v>-267.74249999999995</c:v>
                </c:pt>
                <c:pt idx="51361">
                  <c:v>-267.7405</c:v>
                </c:pt>
                <c:pt idx="51362">
                  <c:v>-267.73849999999999</c:v>
                </c:pt>
                <c:pt idx="51363">
                  <c:v>-267.73649999999998</c:v>
                </c:pt>
                <c:pt idx="51364">
                  <c:v>-267.73449999999997</c:v>
                </c:pt>
                <c:pt idx="51365">
                  <c:v>-267.73249999999996</c:v>
                </c:pt>
                <c:pt idx="51366">
                  <c:v>-267.73050000000001</c:v>
                </c:pt>
                <c:pt idx="51367">
                  <c:v>-267.7285</c:v>
                </c:pt>
                <c:pt idx="51368">
                  <c:v>-267.72649999999999</c:v>
                </c:pt>
                <c:pt idx="51369">
                  <c:v>-267.72449999999998</c:v>
                </c:pt>
                <c:pt idx="51370">
                  <c:v>-267.72249999999997</c:v>
                </c:pt>
                <c:pt idx="51371">
                  <c:v>-267.72049999999996</c:v>
                </c:pt>
                <c:pt idx="51372">
                  <c:v>-267.71849999999995</c:v>
                </c:pt>
                <c:pt idx="51373">
                  <c:v>-267.7165</c:v>
                </c:pt>
                <c:pt idx="51374">
                  <c:v>-267.71449999999999</c:v>
                </c:pt>
                <c:pt idx="51375">
                  <c:v>-267.71249999999998</c:v>
                </c:pt>
                <c:pt idx="51376">
                  <c:v>-267.71049999999997</c:v>
                </c:pt>
                <c:pt idx="51377">
                  <c:v>-267.70849999999996</c:v>
                </c:pt>
                <c:pt idx="51378">
                  <c:v>-267.70650000000001</c:v>
                </c:pt>
                <c:pt idx="51379">
                  <c:v>-267.7045</c:v>
                </c:pt>
                <c:pt idx="51380">
                  <c:v>-267.70249999999999</c:v>
                </c:pt>
                <c:pt idx="51381">
                  <c:v>-267.70049999999998</c:v>
                </c:pt>
                <c:pt idx="51382">
                  <c:v>-267.69849999999997</c:v>
                </c:pt>
                <c:pt idx="51383">
                  <c:v>-267.69649999999996</c:v>
                </c:pt>
                <c:pt idx="51384">
                  <c:v>-267.69449999999995</c:v>
                </c:pt>
                <c:pt idx="51385">
                  <c:v>-267.6925</c:v>
                </c:pt>
                <c:pt idx="51386">
                  <c:v>-267.69049999999999</c:v>
                </c:pt>
                <c:pt idx="51387">
                  <c:v>-267.68849999999998</c:v>
                </c:pt>
                <c:pt idx="51388">
                  <c:v>-267.68649999999997</c:v>
                </c:pt>
                <c:pt idx="51389">
                  <c:v>-267.68449999999996</c:v>
                </c:pt>
                <c:pt idx="51390">
                  <c:v>-267.6825</c:v>
                </c:pt>
                <c:pt idx="51391">
                  <c:v>-267.68049999999999</c:v>
                </c:pt>
                <c:pt idx="51392">
                  <c:v>-267.67849999999999</c:v>
                </c:pt>
                <c:pt idx="51393">
                  <c:v>-267.67649999999998</c:v>
                </c:pt>
                <c:pt idx="51394">
                  <c:v>-267.67449999999997</c:v>
                </c:pt>
                <c:pt idx="51395">
                  <c:v>-267.67249999999996</c:v>
                </c:pt>
                <c:pt idx="51396">
                  <c:v>-267.67049999999995</c:v>
                </c:pt>
                <c:pt idx="51397">
                  <c:v>-267.66849999999999</c:v>
                </c:pt>
                <c:pt idx="51398">
                  <c:v>-267.66649999999998</c:v>
                </c:pt>
                <c:pt idx="51399">
                  <c:v>-267.66449999999998</c:v>
                </c:pt>
                <c:pt idx="51400">
                  <c:v>-267.66249999999997</c:v>
                </c:pt>
                <c:pt idx="51401">
                  <c:v>-267.66049999999996</c:v>
                </c:pt>
                <c:pt idx="51402">
                  <c:v>-267.6585</c:v>
                </c:pt>
                <c:pt idx="51403">
                  <c:v>-267.65649999999999</c:v>
                </c:pt>
                <c:pt idx="51404">
                  <c:v>-267.65449999999998</c:v>
                </c:pt>
                <c:pt idx="51405">
                  <c:v>-267.65249999999997</c:v>
                </c:pt>
                <c:pt idx="51406">
                  <c:v>-267.65049999999997</c:v>
                </c:pt>
                <c:pt idx="51407">
                  <c:v>-267.64850000000001</c:v>
                </c:pt>
                <c:pt idx="51408">
                  <c:v>-267.64649999999995</c:v>
                </c:pt>
                <c:pt idx="51409">
                  <c:v>-267.64449999999999</c:v>
                </c:pt>
                <c:pt idx="51410">
                  <c:v>-267.64249999999998</c:v>
                </c:pt>
                <c:pt idx="51411">
                  <c:v>-267.64049999999997</c:v>
                </c:pt>
                <c:pt idx="51412">
                  <c:v>-267.63849999999996</c:v>
                </c:pt>
                <c:pt idx="51413">
                  <c:v>-267.63649999999996</c:v>
                </c:pt>
                <c:pt idx="51414">
                  <c:v>-267.6345</c:v>
                </c:pt>
                <c:pt idx="51415">
                  <c:v>-267.63249999999999</c:v>
                </c:pt>
                <c:pt idx="51416">
                  <c:v>-267.63049999999998</c:v>
                </c:pt>
                <c:pt idx="51417">
                  <c:v>-267.62849999999997</c:v>
                </c:pt>
                <c:pt idx="51418">
                  <c:v>-267.62649999999996</c:v>
                </c:pt>
                <c:pt idx="51419">
                  <c:v>-267.62450000000001</c:v>
                </c:pt>
                <c:pt idx="51420">
                  <c:v>-267.62249999999995</c:v>
                </c:pt>
                <c:pt idx="51421">
                  <c:v>-267.62049999999999</c:v>
                </c:pt>
                <c:pt idx="51422">
                  <c:v>-267.61849999999998</c:v>
                </c:pt>
                <c:pt idx="51423">
                  <c:v>-267.61649999999997</c:v>
                </c:pt>
                <c:pt idx="51424">
                  <c:v>-267.61449999999996</c:v>
                </c:pt>
                <c:pt idx="51425">
                  <c:v>-267.61249999999995</c:v>
                </c:pt>
                <c:pt idx="51426">
                  <c:v>-267.6105</c:v>
                </c:pt>
                <c:pt idx="51427">
                  <c:v>-267.60849999999999</c:v>
                </c:pt>
                <c:pt idx="51428">
                  <c:v>-267.60649999999998</c:v>
                </c:pt>
                <c:pt idx="51429">
                  <c:v>-267.60449999999997</c:v>
                </c:pt>
                <c:pt idx="51430">
                  <c:v>-267.60249999999996</c:v>
                </c:pt>
                <c:pt idx="51431">
                  <c:v>-267.60050000000001</c:v>
                </c:pt>
                <c:pt idx="51432">
                  <c:v>-267.59849999999994</c:v>
                </c:pt>
                <c:pt idx="51433">
                  <c:v>-267.59649999999999</c:v>
                </c:pt>
                <c:pt idx="51434">
                  <c:v>-267.59449999999998</c:v>
                </c:pt>
                <c:pt idx="51435">
                  <c:v>-267.59249999999997</c:v>
                </c:pt>
                <c:pt idx="51436">
                  <c:v>-267.59049999999996</c:v>
                </c:pt>
                <c:pt idx="51437">
                  <c:v>-267.58849999999995</c:v>
                </c:pt>
                <c:pt idx="51438">
                  <c:v>-267.5865</c:v>
                </c:pt>
                <c:pt idx="51439">
                  <c:v>-267.58449999999999</c:v>
                </c:pt>
                <c:pt idx="51440">
                  <c:v>-267.58249999999998</c:v>
                </c:pt>
                <c:pt idx="51441">
                  <c:v>-267.58049999999997</c:v>
                </c:pt>
                <c:pt idx="51442">
                  <c:v>-267.57849999999996</c:v>
                </c:pt>
                <c:pt idx="51443">
                  <c:v>-267.57650000000001</c:v>
                </c:pt>
                <c:pt idx="51444">
                  <c:v>-267.57449999999994</c:v>
                </c:pt>
                <c:pt idx="51445">
                  <c:v>-267.57249999999999</c:v>
                </c:pt>
                <c:pt idx="51446">
                  <c:v>-267.57049999999998</c:v>
                </c:pt>
                <c:pt idx="51447">
                  <c:v>-267.56849999999997</c:v>
                </c:pt>
                <c:pt idx="51448">
                  <c:v>-267.56649999999996</c:v>
                </c:pt>
                <c:pt idx="51449">
                  <c:v>-267.56449999999995</c:v>
                </c:pt>
                <c:pt idx="51450">
                  <c:v>-267.5625</c:v>
                </c:pt>
                <c:pt idx="51451">
                  <c:v>-267.56049999999999</c:v>
                </c:pt>
                <c:pt idx="51452">
                  <c:v>-267.55849999999998</c:v>
                </c:pt>
                <c:pt idx="51453">
                  <c:v>-267.55649999999997</c:v>
                </c:pt>
                <c:pt idx="51454">
                  <c:v>-267.55449999999996</c:v>
                </c:pt>
                <c:pt idx="51455">
                  <c:v>-267.55250000000001</c:v>
                </c:pt>
                <c:pt idx="51456">
                  <c:v>-267.55049999999994</c:v>
                </c:pt>
                <c:pt idx="51457">
                  <c:v>-267.54849999999999</c:v>
                </c:pt>
                <c:pt idx="51458">
                  <c:v>-267.54649999999998</c:v>
                </c:pt>
                <c:pt idx="51459">
                  <c:v>-267.54449999999997</c:v>
                </c:pt>
                <c:pt idx="51460">
                  <c:v>-267.54249999999996</c:v>
                </c:pt>
                <c:pt idx="51461">
                  <c:v>-267.54049999999995</c:v>
                </c:pt>
                <c:pt idx="51462">
                  <c:v>-267.5385</c:v>
                </c:pt>
                <c:pt idx="51463">
                  <c:v>-267.53649999999999</c:v>
                </c:pt>
                <c:pt idx="51464">
                  <c:v>-267.53449999999998</c:v>
                </c:pt>
                <c:pt idx="51465">
                  <c:v>-267.53249999999997</c:v>
                </c:pt>
                <c:pt idx="51466">
                  <c:v>-267.53049999999996</c:v>
                </c:pt>
                <c:pt idx="51467">
                  <c:v>-267.52850000000001</c:v>
                </c:pt>
                <c:pt idx="51468">
                  <c:v>-267.52649999999994</c:v>
                </c:pt>
                <c:pt idx="51469">
                  <c:v>-267.52449999999999</c:v>
                </c:pt>
                <c:pt idx="51470">
                  <c:v>-267.52249999999998</c:v>
                </c:pt>
                <c:pt idx="51471">
                  <c:v>-267.52049999999997</c:v>
                </c:pt>
                <c:pt idx="51472">
                  <c:v>-267.51849999999996</c:v>
                </c:pt>
                <c:pt idx="51473">
                  <c:v>-267.51649999999995</c:v>
                </c:pt>
                <c:pt idx="51474">
                  <c:v>-267.5145</c:v>
                </c:pt>
                <c:pt idx="51475">
                  <c:v>-267.51249999999999</c:v>
                </c:pt>
                <c:pt idx="51476">
                  <c:v>-267.51049999999998</c:v>
                </c:pt>
                <c:pt idx="51477">
                  <c:v>-267.50849999999997</c:v>
                </c:pt>
                <c:pt idx="51478">
                  <c:v>-267.50649999999996</c:v>
                </c:pt>
                <c:pt idx="51479">
                  <c:v>-267.50450000000001</c:v>
                </c:pt>
                <c:pt idx="51480">
                  <c:v>-267.5025</c:v>
                </c:pt>
                <c:pt idx="51481">
                  <c:v>-267.50049999999999</c:v>
                </c:pt>
                <c:pt idx="51482">
                  <c:v>-267.49849999999998</c:v>
                </c:pt>
                <c:pt idx="51483">
                  <c:v>-267.49649999999997</c:v>
                </c:pt>
                <c:pt idx="51484">
                  <c:v>-267.49449999999996</c:v>
                </c:pt>
                <c:pt idx="51485">
                  <c:v>-267.49249999999995</c:v>
                </c:pt>
                <c:pt idx="51486">
                  <c:v>-267.4905</c:v>
                </c:pt>
                <c:pt idx="51487">
                  <c:v>-267.48849999999999</c:v>
                </c:pt>
                <c:pt idx="51488">
                  <c:v>-267.48649999999998</c:v>
                </c:pt>
                <c:pt idx="51489">
                  <c:v>-267.48449999999997</c:v>
                </c:pt>
                <c:pt idx="51490">
                  <c:v>-267.48249999999996</c:v>
                </c:pt>
                <c:pt idx="51491">
                  <c:v>-267.48050000000001</c:v>
                </c:pt>
                <c:pt idx="51492">
                  <c:v>-267.4785</c:v>
                </c:pt>
                <c:pt idx="51493">
                  <c:v>-267.47649999999999</c:v>
                </c:pt>
                <c:pt idx="51494">
                  <c:v>-267.47449999999998</c:v>
                </c:pt>
                <c:pt idx="51495">
                  <c:v>-267.47249999999997</c:v>
                </c:pt>
                <c:pt idx="51496">
                  <c:v>-267.47049999999996</c:v>
                </c:pt>
                <c:pt idx="51497">
                  <c:v>-267.46849999999995</c:v>
                </c:pt>
                <c:pt idx="51498">
                  <c:v>-267.4665</c:v>
                </c:pt>
                <c:pt idx="51499">
                  <c:v>-267.46449999999999</c:v>
                </c:pt>
                <c:pt idx="51500">
                  <c:v>-267.46249999999998</c:v>
                </c:pt>
                <c:pt idx="51501">
                  <c:v>-267.46049999999997</c:v>
                </c:pt>
                <c:pt idx="51502">
                  <c:v>-267.45849999999996</c:v>
                </c:pt>
                <c:pt idx="51503">
                  <c:v>-267.45650000000001</c:v>
                </c:pt>
                <c:pt idx="51504">
                  <c:v>-267.4545</c:v>
                </c:pt>
                <c:pt idx="51505">
                  <c:v>-267.45249999999999</c:v>
                </c:pt>
                <c:pt idx="51506">
                  <c:v>-267.45049999999998</c:v>
                </c:pt>
                <c:pt idx="51507">
                  <c:v>-267.44849999999997</c:v>
                </c:pt>
                <c:pt idx="51508">
                  <c:v>-267.44649999999996</c:v>
                </c:pt>
                <c:pt idx="51509">
                  <c:v>-267.44449999999995</c:v>
                </c:pt>
                <c:pt idx="51510">
                  <c:v>-267.4425</c:v>
                </c:pt>
                <c:pt idx="51511">
                  <c:v>-267.44049999999999</c:v>
                </c:pt>
                <c:pt idx="51512">
                  <c:v>-267.43849999999998</c:v>
                </c:pt>
                <c:pt idx="51513">
                  <c:v>-267.43649999999997</c:v>
                </c:pt>
                <c:pt idx="51514">
                  <c:v>-267.43449999999996</c:v>
                </c:pt>
                <c:pt idx="51515">
                  <c:v>-267.4325</c:v>
                </c:pt>
                <c:pt idx="51516">
                  <c:v>-267.43049999999999</c:v>
                </c:pt>
                <c:pt idx="51517">
                  <c:v>-267.42849999999999</c:v>
                </c:pt>
                <c:pt idx="51518">
                  <c:v>-267.42649999999998</c:v>
                </c:pt>
                <c:pt idx="51519">
                  <c:v>-267.42449999999997</c:v>
                </c:pt>
                <c:pt idx="51520">
                  <c:v>-267.42249999999996</c:v>
                </c:pt>
                <c:pt idx="51521">
                  <c:v>-267.42049999999995</c:v>
                </c:pt>
                <c:pt idx="51522">
                  <c:v>-267.41849999999999</c:v>
                </c:pt>
                <c:pt idx="51523">
                  <c:v>-267.41649999999998</c:v>
                </c:pt>
                <c:pt idx="51524">
                  <c:v>-267.41449999999998</c:v>
                </c:pt>
                <c:pt idx="51525">
                  <c:v>-267.41249999999997</c:v>
                </c:pt>
                <c:pt idx="51526">
                  <c:v>-267.41049999999996</c:v>
                </c:pt>
                <c:pt idx="51527">
                  <c:v>-267.4085</c:v>
                </c:pt>
                <c:pt idx="51528">
                  <c:v>-267.40649999999999</c:v>
                </c:pt>
                <c:pt idx="51529">
                  <c:v>-267.40449999999998</c:v>
                </c:pt>
                <c:pt idx="51530">
                  <c:v>-267.40249999999997</c:v>
                </c:pt>
                <c:pt idx="51531">
                  <c:v>-267.40049999999997</c:v>
                </c:pt>
                <c:pt idx="51532">
                  <c:v>-267.39850000000001</c:v>
                </c:pt>
                <c:pt idx="51533">
                  <c:v>-267.39649999999995</c:v>
                </c:pt>
                <c:pt idx="51534">
                  <c:v>-267.39449999999999</c:v>
                </c:pt>
                <c:pt idx="51535">
                  <c:v>-267.39249999999998</c:v>
                </c:pt>
                <c:pt idx="51536">
                  <c:v>-267.39049999999997</c:v>
                </c:pt>
                <c:pt idx="51537">
                  <c:v>-267.38849999999996</c:v>
                </c:pt>
                <c:pt idx="51538">
                  <c:v>-267.38649999999996</c:v>
                </c:pt>
                <c:pt idx="51539">
                  <c:v>-267.3845</c:v>
                </c:pt>
                <c:pt idx="51540">
                  <c:v>-267.38249999999999</c:v>
                </c:pt>
                <c:pt idx="51541">
                  <c:v>-267.38049999999998</c:v>
                </c:pt>
                <c:pt idx="51542">
                  <c:v>-267.37849999999997</c:v>
                </c:pt>
                <c:pt idx="51543">
                  <c:v>-267.37649999999996</c:v>
                </c:pt>
                <c:pt idx="51544">
                  <c:v>-267.37450000000001</c:v>
                </c:pt>
                <c:pt idx="51545">
                  <c:v>-267.37249999999995</c:v>
                </c:pt>
                <c:pt idx="51546">
                  <c:v>-267.37049999999999</c:v>
                </c:pt>
                <c:pt idx="51547">
                  <c:v>-267.36849999999998</c:v>
                </c:pt>
                <c:pt idx="51548">
                  <c:v>-267.36649999999997</c:v>
                </c:pt>
                <c:pt idx="51549">
                  <c:v>-267.36449999999996</c:v>
                </c:pt>
                <c:pt idx="51550">
                  <c:v>-267.36249999999995</c:v>
                </c:pt>
                <c:pt idx="51551">
                  <c:v>-267.3605</c:v>
                </c:pt>
                <c:pt idx="51552">
                  <c:v>-267.35849999999999</c:v>
                </c:pt>
                <c:pt idx="51553">
                  <c:v>-267.35649999999998</c:v>
                </c:pt>
                <c:pt idx="51554">
                  <c:v>-267.35449999999997</c:v>
                </c:pt>
                <c:pt idx="51555">
                  <c:v>-267.35249999999996</c:v>
                </c:pt>
                <c:pt idx="51556">
                  <c:v>-267.35050000000001</c:v>
                </c:pt>
                <c:pt idx="51557">
                  <c:v>-267.34849999999994</c:v>
                </c:pt>
                <c:pt idx="51558">
                  <c:v>-267.34649999999999</c:v>
                </c:pt>
                <c:pt idx="51559">
                  <c:v>-267.34449999999998</c:v>
                </c:pt>
                <c:pt idx="51560">
                  <c:v>-267.34249999999997</c:v>
                </c:pt>
                <c:pt idx="51561">
                  <c:v>-267.34049999999996</c:v>
                </c:pt>
                <c:pt idx="51562">
                  <c:v>-267.33849999999995</c:v>
                </c:pt>
                <c:pt idx="51563">
                  <c:v>-267.3365</c:v>
                </c:pt>
                <c:pt idx="51564">
                  <c:v>-267.33449999999999</c:v>
                </c:pt>
                <c:pt idx="51565">
                  <c:v>-267.33249999999998</c:v>
                </c:pt>
                <c:pt idx="51566">
                  <c:v>-267.33049999999997</c:v>
                </c:pt>
                <c:pt idx="51567">
                  <c:v>-267.32849999999996</c:v>
                </c:pt>
                <c:pt idx="51568">
                  <c:v>-267.32650000000001</c:v>
                </c:pt>
                <c:pt idx="51569">
                  <c:v>-267.32449999999994</c:v>
                </c:pt>
                <c:pt idx="51570">
                  <c:v>-267.32249999999999</c:v>
                </c:pt>
                <c:pt idx="51571">
                  <c:v>-267.32049999999998</c:v>
                </c:pt>
                <c:pt idx="51572">
                  <c:v>-267.31849999999997</c:v>
                </c:pt>
                <c:pt idx="51573">
                  <c:v>-267.31649999999996</c:v>
                </c:pt>
                <c:pt idx="51574">
                  <c:v>-267.31449999999995</c:v>
                </c:pt>
                <c:pt idx="51575">
                  <c:v>-267.3125</c:v>
                </c:pt>
                <c:pt idx="51576">
                  <c:v>-267.31049999999999</c:v>
                </c:pt>
                <c:pt idx="51577">
                  <c:v>-267.30849999999998</c:v>
                </c:pt>
                <c:pt idx="51578">
                  <c:v>-267.30649999999997</c:v>
                </c:pt>
                <c:pt idx="51579">
                  <c:v>-267.30449999999996</c:v>
                </c:pt>
                <c:pt idx="51580">
                  <c:v>-267.30250000000001</c:v>
                </c:pt>
                <c:pt idx="51581">
                  <c:v>-267.30049999999994</c:v>
                </c:pt>
                <c:pt idx="51582">
                  <c:v>-267.29849999999999</c:v>
                </c:pt>
                <c:pt idx="51583">
                  <c:v>-267.29649999999998</c:v>
                </c:pt>
                <c:pt idx="51584">
                  <c:v>-267.29449999999997</c:v>
                </c:pt>
                <c:pt idx="51585">
                  <c:v>-267.29249999999996</c:v>
                </c:pt>
                <c:pt idx="51586">
                  <c:v>-267.29049999999995</c:v>
                </c:pt>
                <c:pt idx="51587">
                  <c:v>-267.2885</c:v>
                </c:pt>
                <c:pt idx="51588">
                  <c:v>-267.28649999999999</c:v>
                </c:pt>
                <c:pt idx="51589">
                  <c:v>-267.28449999999998</c:v>
                </c:pt>
                <c:pt idx="51590">
                  <c:v>-267.28249999999997</c:v>
                </c:pt>
                <c:pt idx="51591">
                  <c:v>-267.28049999999996</c:v>
                </c:pt>
                <c:pt idx="51592">
                  <c:v>-267.27850000000001</c:v>
                </c:pt>
                <c:pt idx="51593">
                  <c:v>-267.27649999999994</c:v>
                </c:pt>
                <c:pt idx="51594">
                  <c:v>-267.27449999999999</c:v>
                </c:pt>
                <c:pt idx="51595">
                  <c:v>-267.27249999999998</c:v>
                </c:pt>
                <c:pt idx="51596">
                  <c:v>-267.27049999999997</c:v>
                </c:pt>
                <c:pt idx="51597">
                  <c:v>-267.26849999999996</c:v>
                </c:pt>
                <c:pt idx="51598">
                  <c:v>-267.26649999999995</c:v>
                </c:pt>
                <c:pt idx="51599">
                  <c:v>-267.2645</c:v>
                </c:pt>
                <c:pt idx="51600">
                  <c:v>-267.26249999999999</c:v>
                </c:pt>
                <c:pt idx="51601">
                  <c:v>-267.26049999999998</c:v>
                </c:pt>
                <c:pt idx="51602">
                  <c:v>-267.25849999999997</c:v>
                </c:pt>
                <c:pt idx="51603">
                  <c:v>-267.25649999999996</c:v>
                </c:pt>
                <c:pt idx="51604">
                  <c:v>-267.25450000000001</c:v>
                </c:pt>
                <c:pt idx="51605">
                  <c:v>-267.2525</c:v>
                </c:pt>
                <c:pt idx="51606">
                  <c:v>-267.25049999999999</c:v>
                </c:pt>
                <c:pt idx="51607">
                  <c:v>-267.24849999999998</c:v>
                </c:pt>
                <c:pt idx="51608">
                  <c:v>-267.24649999999997</c:v>
                </c:pt>
                <c:pt idx="51609">
                  <c:v>-267.24449999999996</c:v>
                </c:pt>
                <c:pt idx="51610">
                  <c:v>-267.24249999999995</c:v>
                </c:pt>
                <c:pt idx="51611">
                  <c:v>-267.2405</c:v>
                </c:pt>
                <c:pt idx="51612">
                  <c:v>-267.23849999999999</c:v>
                </c:pt>
                <c:pt idx="51613">
                  <c:v>-267.23649999999998</c:v>
                </c:pt>
                <c:pt idx="51614">
                  <c:v>-267.23449999999997</c:v>
                </c:pt>
                <c:pt idx="51615">
                  <c:v>-267.23249999999996</c:v>
                </c:pt>
                <c:pt idx="51616">
                  <c:v>-267.23050000000001</c:v>
                </c:pt>
                <c:pt idx="51617">
                  <c:v>-267.2285</c:v>
                </c:pt>
                <c:pt idx="51618">
                  <c:v>-267.22649999999999</c:v>
                </c:pt>
                <c:pt idx="51619">
                  <c:v>-267.22449999999998</c:v>
                </c:pt>
                <c:pt idx="51620">
                  <c:v>-267.22249999999997</c:v>
                </c:pt>
                <c:pt idx="51621">
                  <c:v>-267.22049999999996</c:v>
                </c:pt>
                <c:pt idx="51622">
                  <c:v>-267.21849999999995</c:v>
                </c:pt>
                <c:pt idx="51623">
                  <c:v>-267.2165</c:v>
                </c:pt>
                <c:pt idx="51624">
                  <c:v>-267.21449999999999</c:v>
                </c:pt>
                <c:pt idx="51625">
                  <c:v>-267.21249999999998</c:v>
                </c:pt>
                <c:pt idx="51626">
                  <c:v>-267.21049999999997</c:v>
                </c:pt>
                <c:pt idx="51627">
                  <c:v>-267.20849999999996</c:v>
                </c:pt>
                <c:pt idx="51628">
                  <c:v>-267.20650000000001</c:v>
                </c:pt>
                <c:pt idx="51629">
                  <c:v>-267.2045</c:v>
                </c:pt>
                <c:pt idx="51630">
                  <c:v>-267.20249999999999</c:v>
                </c:pt>
                <c:pt idx="51631">
                  <c:v>-267.20049999999998</c:v>
                </c:pt>
                <c:pt idx="51632">
                  <c:v>-267.19849999999997</c:v>
                </c:pt>
                <c:pt idx="51633">
                  <c:v>-267.19649999999996</c:v>
                </c:pt>
                <c:pt idx="51634">
                  <c:v>-267.19449999999995</c:v>
                </c:pt>
                <c:pt idx="51635">
                  <c:v>-267.1925</c:v>
                </c:pt>
                <c:pt idx="51636">
                  <c:v>-267.19049999999999</c:v>
                </c:pt>
                <c:pt idx="51637">
                  <c:v>-267.18849999999998</c:v>
                </c:pt>
                <c:pt idx="51638">
                  <c:v>-267.18649999999997</c:v>
                </c:pt>
                <c:pt idx="51639">
                  <c:v>-267.18449999999996</c:v>
                </c:pt>
                <c:pt idx="51640">
                  <c:v>-267.1825</c:v>
                </c:pt>
                <c:pt idx="51641">
                  <c:v>-267.18049999999999</c:v>
                </c:pt>
                <c:pt idx="51642">
                  <c:v>-267.17849999999999</c:v>
                </c:pt>
                <c:pt idx="51643">
                  <c:v>-267.17649999999998</c:v>
                </c:pt>
                <c:pt idx="51644">
                  <c:v>-267.17449999999997</c:v>
                </c:pt>
                <c:pt idx="51645">
                  <c:v>-267.17249999999996</c:v>
                </c:pt>
                <c:pt idx="51646">
                  <c:v>-267.17049999999995</c:v>
                </c:pt>
                <c:pt idx="51647">
                  <c:v>-267.16849999999999</c:v>
                </c:pt>
                <c:pt idx="51648">
                  <c:v>-267.16649999999998</c:v>
                </c:pt>
                <c:pt idx="51649">
                  <c:v>-267.16449999999998</c:v>
                </c:pt>
                <c:pt idx="51650">
                  <c:v>-267.16249999999997</c:v>
                </c:pt>
                <c:pt idx="51651">
                  <c:v>-267.16049999999996</c:v>
                </c:pt>
                <c:pt idx="51652">
                  <c:v>-267.1585</c:v>
                </c:pt>
                <c:pt idx="51653">
                  <c:v>-267.15649999999999</c:v>
                </c:pt>
                <c:pt idx="51654">
                  <c:v>-267.15449999999998</c:v>
                </c:pt>
                <c:pt idx="51655">
                  <c:v>-267.15249999999997</c:v>
                </c:pt>
                <c:pt idx="51656">
                  <c:v>-267.15049999999997</c:v>
                </c:pt>
                <c:pt idx="51657">
                  <c:v>-267.14850000000001</c:v>
                </c:pt>
                <c:pt idx="51658">
                  <c:v>-267.14649999999995</c:v>
                </c:pt>
                <c:pt idx="51659">
                  <c:v>-267.14449999999999</c:v>
                </c:pt>
                <c:pt idx="51660">
                  <c:v>-267.14249999999998</c:v>
                </c:pt>
                <c:pt idx="51661">
                  <c:v>-267.14049999999997</c:v>
                </c:pt>
                <c:pt idx="51662">
                  <c:v>-267.13849999999996</c:v>
                </c:pt>
                <c:pt idx="51663">
                  <c:v>-267.13649999999996</c:v>
                </c:pt>
                <c:pt idx="51664">
                  <c:v>-267.1345</c:v>
                </c:pt>
                <c:pt idx="51665">
                  <c:v>-267.13249999999999</c:v>
                </c:pt>
                <c:pt idx="51666">
                  <c:v>-267.13049999999998</c:v>
                </c:pt>
                <c:pt idx="51667">
                  <c:v>-267.12849999999997</c:v>
                </c:pt>
                <c:pt idx="51668">
                  <c:v>-267.12649999999996</c:v>
                </c:pt>
                <c:pt idx="51669">
                  <c:v>-267.12450000000001</c:v>
                </c:pt>
                <c:pt idx="51670">
                  <c:v>-267.12249999999995</c:v>
                </c:pt>
                <c:pt idx="51671">
                  <c:v>-267.12049999999999</c:v>
                </c:pt>
                <c:pt idx="51672">
                  <c:v>-267.11849999999998</c:v>
                </c:pt>
                <c:pt idx="51673">
                  <c:v>-267.11649999999997</c:v>
                </c:pt>
                <c:pt idx="51674">
                  <c:v>-267.11449999999996</c:v>
                </c:pt>
                <c:pt idx="51675">
                  <c:v>-267.11249999999995</c:v>
                </c:pt>
                <c:pt idx="51676">
                  <c:v>-267.1105</c:v>
                </c:pt>
                <c:pt idx="51677">
                  <c:v>-267.10849999999999</c:v>
                </c:pt>
                <c:pt idx="51678">
                  <c:v>-267.10649999999998</c:v>
                </c:pt>
                <c:pt idx="51679">
                  <c:v>-267.10449999999997</c:v>
                </c:pt>
                <c:pt idx="51680">
                  <c:v>-267.10249999999996</c:v>
                </c:pt>
                <c:pt idx="51681">
                  <c:v>-267.10050000000001</c:v>
                </c:pt>
                <c:pt idx="51682">
                  <c:v>-267.09849999999994</c:v>
                </c:pt>
                <c:pt idx="51683">
                  <c:v>-267.09649999999999</c:v>
                </c:pt>
                <c:pt idx="51684">
                  <c:v>-267.09449999999998</c:v>
                </c:pt>
                <c:pt idx="51685">
                  <c:v>-267.09249999999997</c:v>
                </c:pt>
                <c:pt idx="51686">
                  <c:v>-267.09049999999996</c:v>
                </c:pt>
                <c:pt idx="51687">
                  <c:v>-267.08849999999995</c:v>
                </c:pt>
                <c:pt idx="51688">
                  <c:v>-267.0865</c:v>
                </c:pt>
                <c:pt idx="51689">
                  <c:v>-267.08449999999999</c:v>
                </c:pt>
                <c:pt idx="51690">
                  <c:v>-267.08249999999998</c:v>
                </c:pt>
                <c:pt idx="51691">
                  <c:v>-267.08049999999997</c:v>
                </c:pt>
                <c:pt idx="51692">
                  <c:v>-267.07849999999996</c:v>
                </c:pt>
                <c:pt idx="51693">
                  <c:v>-267.07650000000001</c:v>
                </c:pt>
                <c:pt idx="51694">
                  <c:v>-267.07449999999994</c:v>
                </c:pt>
                <c:pt idx="51695">
                  <c:v>-267.07249999999999</c:v>
                </c:pt>
                <c:pt idx="51696">
                  <c:v>-267.07049999999998</c:v>
                </c:pt>
                <c:pt idx="51697">
                  <c:v>-267.06849999999997</c:v>
                </c:pt>
                <c:pt idx="51698">
                  <c:v>-267.06649999999996</c:v>
                </c:pt>
                <c:pt idx="51699">
                  <c:v>-267.06449999999995</c:v>
                </c:pt>
                <c:pt idx="51700">
                  <c:v>-267.0625</c:v>
                </c:pt>
                <c:pt idx="51701">
                  <c:v>-267.06049999999999</c:v>
                </c:pt>
                <c:pt idx="51702">
                  <c:v>-267.05849999999998</c:v>
                </c:pt>
                <c:pt idx="51703">
                  <c:v>-267.05649999999997</c:v>
                </c:pt>
                <c:pt idx="51704">
                  <c:v>-267.05449999999996</c:v>
                </c:pt>
                <c:pt idx="51705">
                  <c:v>-267.05250000000001</c:v>
                </c:pt>
                <c:pt idx="51706">
                  <c:v>-267.05049999999994</c:v>
                </c:pt>
                <c:pt idx="51707">
                  <c:v>-267.04849999999999</c:v>
                </c:pt>
                <c:pt idx="51708">
                  <c:v>-267.04649999999998</c:v>
                </c:pt>
                <c:pt idx="51709">
                  <c:v>-267.04449999999997</c:v>
                </c:pt>
                <c:pt idx="51710">
                  <c:v>-267.04249999999996</c:v>
                </c:pt>
                <c:pt idx="51711">
                  <c:v>-267.04049999999995</c:v>
                </c:pt>
                <c:pt idx="51712">
                  <c:v>-267.0385</c:v>
                </c:pt>
                <c:pt idx="51713">
                  <c:v>-267.03649999999999</c:v>
                </c:pt>
                <c:pt idx="51714">
                  <c:v>-267.03449999999998</c:v>
                </c:pt>
                <c:pt idx="51715">
                  <c:v>-267.03249999999997</c:v>
                </c:pt>
                <c:pt idx="51716">
                  <c:v>-267.03049999999996</c:v>
                </c:pt>
                <c:pt idx="51717">
                  <c:v>-267.02850000000001</c:v>
                </c:pt>
                <c:pt idx="51718">
                  <c:v>-267.02649999999994</c:v>
                </c:pt>
                <c:pt idx="51719">
                  <c:v>-267.02449999999999</c:v>
                </c:pt>
                <c:pt idx="51720">
                  <c:v>-267.02249999999998</c:v>
                </c:pt>
                <c:pt idx="51721">
                  <c:v>-267.02049999999997</c:v>
                </c:pt>
                <c:pt idx="51722">
                  <c:v>-267.01849999999996</c:v>
                </c:pt>
                <c:pt idx="51723">
                  <c:v>-267.01649999999995</c:v>
                </c:pt>
                <c:pt idx="51724">
                  <c:v>-267.0145</c:v>
                </c:pt>
                <c:pt idx="51725">
                  <c:v>-267.01249999999999</c:v>
                </c:pt>
                <c:pt idx="51726">
                  <c:v>-267.01049999999998</c:v>
                </c:pt>
                <c:pt idx="51727">
                  <c:v>-267.00849999999997</c:v>
                </c:pt>
                <c:pt idx="51728">
                  <c:v>-267.00649999999996</c:v>
                </c:pt>
                <c:pt idx="51729">
                  <c:v>-267.00450000000001</c:v>
                </c:pt>
                <c:pt idx="51730">
                  <c:v>-267.0025</c:v>
                </c:pt>
                <c:pt idx="51731">
                  <c:v>-267.00049999999999</c:v>
                </c:pt>
                <c:pt idx="51732">
                  <c:v>-266.99849999999998</c:v>
                </c:pt>
                <c:pt idx="51733">
                  <c:v>-266.99649999999997</c:v>
                </c:pt>
                <c:pt idx="51734">
                  <c:v>-266.99449999999996</c:v>
                </c:pt>
                <c:pt idx="51735">
                  <c:v>-266.99249999999995</c:v>
                </c:pt>
                <c:pt idx="51736">
                  <c:v>-266.9905</c:v>
                </c:pt>
                <c:pt idx="51737">
                  <c:v>-266.98849999999999</c:v>
                </c:pt>
                <c:pt idx="51738">
                  <c:v>-266.98649999999998</c:v>
                </c:pt>
                <c:pt idx="51739">
                  <c:v>-266.98449999999997</c:v>
                </c:pt>
                <c:pt idx="51740">
                  <c:v>-266.98249999999996</c:v>
                </c:pt>
                <c:pt idx="51741">
                  <c:v>-266.98050000000001</c:v>
                </c:pt>
                <c:pt idx="51742">
                  <c:v>-266.9785</c:v>
                </c:pt>
                <c:pt idx="51743">
                  <c:v>-266.97649999999999</c:v>
                </c:pt>
                <c:pt idx="51744">
                  <c:v>-266.97449999999998</c:v>
                </c:pt>
                <c:pt idx="51745">
                  <c:v>-266.97249999999997</c:v>
                </c:pt>
                <c:pt idx="51746">
                  <c:v>-266.97049999999996</c:v>
                </c:pt>
                <c:pt idx="51747">
                  <c:v>-266.96849999999995</c:v>
                </c:pt>
                <c:pt idx="51748">
                  <c:v>-266.9665</c:v>
                </c:pt>
                <c:pt idx="51749">
                  <c:v>-266.96449999999999</c:v>
                </c:pt>
                <c:pt idx="51750">
                  <c:v>-266.96249999999998</c:v>
                </c:pt>
                <c:pt idx="51751">
                  <c:v>-266.96049999999997</c:v>
                </c:pt>
                <c:pt idx="51752">
                  <c:v>-266.95849999999996</c:v>
                </c:pt>
                <c:pt idx="51753">
                  <c:v>-266.95650000000001</c:v>
                </c:pt>
                <c:pt idx="51754">
                  <c:v>-266.9545</c:v>
                </c:pt>
                <c:pt idx="51755">
                  <c:v>-266.95249999999999</c:v>
                </c:pt>
                <c:pt idx="51756">
                  <c:v>-266.95049999999998</c:v>
                </c:pt>
                <c:pt idx="51757">
                  <c:v>-266.94849999999997</c:v>
                </c:pt>
                <c:pt idx="51758">
                  <c:v>-266.94649999999996</c:v>
                </c:pt>
                <c:pt idx="51759">
                  <c:v>-266.94449999999995</c:v>
                </c:pt>
                <c:pt idx="51760">
                  <c:v>-266.9425</c:v>
                </c:pt>
                <c:pt idx="51761">
                  <c:v>-266.94049999999999</c:v>
                </c:pt>
                <c:pt idx="51762">
                  <c:v>-266.93849999999998</c:v>
                </c:pt>
                <c:pt idx="51763">
                  <c:v>-266.93649999999997</c:v>
                </c:pt>
                <c:pt idx="51764">
                  <c:v>-266.93449999999996</c:v>
                </c:pt>
                <c:pt idx="51765">
                  <c:v>-266.9325</c:v>
                </c:pt>
                <c:pt idx="51766">
                  <c:v>-266.93049999999999</c:v>
                </c:pt>
                <c:pt idx="51767">
                  <c:v>-266.92849999999999</c:v>
                </c:pt>
                <c:pt idx="51768">
                  <c:v>-266.92649999999998</c:v>
                </c:pt>
                <c:pt idx="51769">
                  <c:v>-266.92449999999997</c:v>
                </c:pt>
                <c:pt idx="51770">
                  <c:v>-266.92249999999996</c:v>
                </c:pt>
                <c:pt idx="51771">
                  <c:v>-266.92049999999995</c:v>
                </c:pt>
                <c:pt idx="51772">
                  <c:v>-266.91849999999999</c:v>
                </c:pt>
                <c:pt idx="51773">
                  <c:v>-266.91649999999998</c:v>
                </c:pt>
                <c:pt idx="51774">
                  <c:v>-266.91449999999998</c:v>
                </c:pt>
                <c:pt idx="51775">
                  <c:v>-266.91249999999997</c:v>
                </c:pt>
                <c:pt idx="51776">
                  <c:v>-266.91049999999996</c:v>
                </c:pt>
                <c:pt idx="51777">
                  <c:v>-266.9085</c:v>
                </c:pt>
                <c:pt idx="51778">
                  <c:v>-266.90649999999999</c:v>
                </c:pt>
                <c:pt idx="51779">
                  <c:v>-266.90449999999998</c:v>
                </c:pt>
                <c:pt idx="51780">
                  <c:v>-266.90249999999997</c:v>
                </c:pt>
                <c:pt idx="51781">
                  <c:v>-266.90049999999997</c:v>
                </c:pt>
                <c:pt idx="51782">
                  <c:v>-266.89850000000001</c:v>
                </c:pt>
                <c:pt idx="51783">
                  <c:v>-266.89649999999995</c:v>
                </c:pt>
                <c:pt idx="51784">
                  <c:v>-266.89449999999999</c:v>
                </c:pt>
                <c:pt idx="51785">
                  <c:v>-266.89249999999998</c:v>
                </c:pt>
                <c:pt idx="51786">
                  <c:v>-266.89049999999997</c:v>
                </c:pt>
                <c:pt idx="51787">
                  <c:v>-266.88849999999996</c:v>
                </c:pt>
                <c:pt idx="51788">
                  <c:v>-266.88649999999996</c:v>
                </c:pt>
                <c:pt idx="51789">
                  <c:v>-266.8845</c:v>
                </c:pt>
                <c:pt idx="51790">
                  <c:v>-266.88249999999999</c:v>
                </c:pt>
                <c:pt idx="51791">
                  <c:v>-266.88049999999998</c:v>
                </c:pt>
                <c:pt idx="51792">
                  <c:v>-266.87849999999997</c:v>
                </c:pt>
                <c:pt idx="51793">
                  <c:v>-266.87649999999996</c:v>
                </c:pt>
                <c:pt idx="51794">
                  <c:v>-266.87450000000001</c:v>
                </c:pt>
                <c:pt idx="51795">
                  <c:v>-266.87249999999995</c:v>
                </c:pt>
                <c:pt idx="51796">
                  <c:v>-266.87049999999999</c:v>
                </c:pt>
                <c:pt idx="51797">
                  <c:v>-266.86849999999998</c:v>
                </c:pt>
                <c:pt idx="51798">
                  <c:v>-266.86649999999997</c:v>
                </c:pt>
                <c:pt idx="51799">
                  <c:v>-266.86449999999996</c:v>
                </c:pt>
                <c:pt idx="51800">
                  <c:v>-266.86249999999995</c:v>
                </c:pt>
                <c:pt idx="51801">
                  <c:v>-266.8605</c:v>
                </c:pt>
                <c:pt idx="51802">
                  <c:v>-266.85849999999999</c:v>
                </c:pt>
                <c:pt idx="51803">
                  <c:v>-266.85649999999998</c:v>
                </c:pt>
                <c:pt idx="51804">
                  <c:v>-266.85449999999997</c:v>
                </c:pt>
                <c:pt idx="51805">
                  <c:v>-266.85249999999996</c:v>
                </c:pt>
                <c:pt idx="51806">
                  <c:v>-266.85050000000001</c:v>
                </c:pt>
                <c:pt idx="51807">
                  <c:v>-266.84849999999994</c:v>
                </c:pt>
                <c:pt idx="51808">
                  <c:v>-266.84649999999999</c:v>
                </c:pt>
                <c:pt idx="51809">
                  <c:v>-266.84449999999998</c:v>
                </c:pt>
                <c:pt idx="51810">
                  <c:v>-266.84249999999997</c:v>
                </c:pt>
                <c:pt idx="51811">
                  <c:v>-266.84049999999996</c:v>
                </c:pt>
                <c:pt idx="51812">
                  <c:v>-266.83849999999995</c:v>
                </c:pt>
                <c:pt idx="51813">
                  <c:v>-266.8365</c:v>
                </c:pt>
                <c:pt idx="51814">
                  <c:v>-266.83449999999999</c:v>
                </c:pt>
                <c:pt idx="51815">
                  <c:v>-266.83249999999998</c:v>
                </c:pt>
                <c:pt idx="51816">
                  <c:v>-266.83049999999997</c:v>
                </c:pt>
                <c:pt idx="51817">
                  <c:v>-266.82849999999996</c:v>
                </c:pt>
                <c:pt idx="51818">
                  <c:v>-266.82650000000001</c:v>
                </c:pt>
                <c:pt idx="51819">
                  <c:v>-266.82449999999994</c:v>
                </c:pt>
                <c:pt idx="51820">
                  <c:v>-266.82249999999999</c:v>
                </c:pt>
                <c:pt idx="51821">
                  <c:v>-266.82049999999998</c:v>
                </c:pt>
                <c:pt idx="51822">
                  <c:v>-266.81849999999997</c:v>
                </c:pt>
                <c:pt idx="51823">
                  <c:v>-266.81649999999996</c:v>
                </c:pt>
                <c:pt idx="51824">
                  <c:v>-266.81449999999995</c:v>
                </c:pt>
                <c:pt idx="51825">
                  <c:v>-266.8125</c:v>
                </c:pt>
                <c:pt idx="51826">
                  <c:v>-266.81049999999999</c:v>
                </c:pt>
                <c:pt idx="51827">
                  <c:v>-266.80849999999998</c:v>
                </c:pt>
                <c:pt idx="51828">
                  <c:v>-266.80649999999997</c:v>
                </c:pt>
                <c:pt idx="51829">
                  <c:v>-266.80449999999996</c:v>
                </c:pt>
                <c:pt idx="51830">
                  <c:v>-266.80250000000001</c:v>
                </c:pt>
                <c:pt idx="51831">
                  <c:v>-266.80049999999994</c:v>
                </c:pt>
                <c:pt idx="51832">
                  <c:v>-266.79849999999999</c:v>
                </c:pt>
                <c:pt idx="51833">
                  <c:v>-266.79649999999998</c:v>
                </c:pt>
                <c:pt idx="51834">
                  <c:v>-266.79449999999997</c:v>
                </c:pt>
                <c:pt idx="51835">
                  <c:v>-266.79249999999996</c:v>
                </c:pt>
                <c:pt idx="51836">
                  <c:v>-266.79049999999995</c:v>
                </c:pt>
                <c:pt idx="51837">
                  <c:v>-266.7885</c:v>
                </c:pt>
                <c:pt idx="51838">
                  <c:v>-266.78649999999999</c:v>
                </c:pt>
                <c:pt idx="51839">
                  <c:v>-266.78449999999998</c:v>
                </c:pt>
                <c:pt idx="51840">
                  <c:v>-266.78249999999997</c:v>
                </c:pt>
                <c:pt idx="51841">
                  <c:v>-266.78049999999996</c:v>
                </c:pt>
                <c:pt idx="51842">
                  <c:v>-266.77850000000001</c:v>
                </c:pt>
                <c:pt idx="51843">
                  <c:v>-266.77649999999994</c:v>
                </c:pt>
                <c:pt idx="51844">
                  <c:v>-266.77449999999999</c:v>
                </c:pt>
                <c:pt idx="51845">
                  <c:v>-266.77249999999998</c:v>
                </c:pt>
                <c:pt idx="51846">
                  <c:v>-266.77049999999997</c:v>
                </c:pt>
                <c:pt idx="51847">
                  <c:v>-266.76849999999996</c:v>
                </c:pt>
                <c:pt idx="51848">
                  <c:v>-266.76649999999995</c:v>
                </c:pt>
                <c:pt idx="51849">
                  <c:v>-266.7645</c:v>
                </c:pt>
                <c:pt idx="51850">
                  <c:v>-266.76249999999999</c:v>
                </c:pt>
                <c:pt idx="51851">
                  <c:v>-266.76049999999998</c:v>
                </c:pt>
                <c:pt idx="51852">
                  <c:v>-266.75849999999997</c:v>
                </c:pt>
                <c:pt idx="51853">
                  <c:v>-266.75649999999996</c:v>
                </c:pt>
                <c:pt idx="51854">
                  <c:v>-266.75450000000001</c:v>
                </c:pt>
                <c:pt idx="51855">
                  <c:v>-266.7525</c:v>
                </c:pt>
                <c:pt idx="51856">
                  <c:v>-266.75049999999999</c:v>
                </c:pt>
                <c:pt idx="51857">
                  <c:v>-266.74849999999998</c:v>
                </c:pt>
                <c:pt idx="51858">
                  <c:v>-266.74649999999997</c:v>
                </c:pt>
                <c:pt idx="51859">
                  <c:v>-266.74449999999996</c:v>
                </c:pt>
                <c:pt idx="51860">
                  <c:v>-266.74249999999995</c:v>
                </c:pt>
                <c:pt idx="51861">
                  <c:v>-266.7405</c:v>
                </c:pt>
                <c:pt idx="51862">
                  <c:v>-266.73849999999999</c:v>
                </c:pt>
                <c:pt idx="51863">
                  <c:v>-266.73649999999998</c:v>
                </c:pt>
                <c:pt idx="51864">
                  <c:v>-266.73449999999997</c:v>
                </c:pt>
                <c:pt idx="51865">
                  <c:v>-266.73249999999996</c:v>
                </c:pt>
                <c:pt idx="51866">
                  <c:v>-266.73050000000001</c:v>
                </c:pt>
                <c:pt idx="51867">
                  <c:v>-266.7285</c:v>
                </c:pt>
                <c:pt idx="51868">
                  <c:v>-266.72649999999999</c:v>
                </c:pt>
                <c:pt idx="51869">
                  <c:v>-266.72449999999998</c:v>
                </c:pt>
                <c:pt idx="51870">
                  <c:v>-266.72249999999997</c:v>
                </c:pt>
                <c:pt idx="51871">
                  <c:v>-266.72049999999996</c:v>
                </c:pt>
                <c:pt idx="51872">
                  <c:v>-266.71849999999995</c:v>
                </c:pt>
                <c:pt idx="51873">
                  <c:v>-266.7165</c:v>
                </c:pt>
                <c:pt idx="51874">
                  <c:v>-266.71449999999999</c:v>
                </c:pt>
                <c:pt idx="51875">
                  <c:v>-266.71249999999998</c:v>
                </c:pt>
                <c:pt idx="51876">
                  <c:v>-266.71049999999997</c:v>
                </c:pt>
                <c:pt idx="51877">
                  <c:v>-266.70849999999996</c:v>
                </c:pt>
                <c:pt idx="51878">
                  <c:v>-266.70650000000001</c:v>
                </c:pt>
                <c:pt idx="51879">
                  <c:v>-266.7045</c:v>
                </c:pt>
                <c:pt idx="51880">
                  <c:v>-266.70249999999999</c:v>
                </c:pt>
                <c:pt idx="51881">
                  <c:v>-266.70049999999998</c:v>
                </c:pt>
                <c:pt idx="51882">
                  <c:v>-266.69849999999997</c:v>
                </c:pt>
                <c:pt idx="51883">
                  <c:v>-266.69649999999996</c:v>
                </c:pt>
                <c:pt idx="51884">
                  <c:v>-266.69449999999995</c:v>
                </c:pt>
                <c:pt idx="51885">
                  <c:v>-266.6925</c:v>
                </c:pt>
                <c:pt idx="51886">
                  <c:v>-266.69049999999999</c:v>
                </c:pt>
                <c:pt idx="51887">
                  <c:v>-266.68849999999998</c:v>
                </c:pt>
                <c:pt idx="51888">
                  <c:v>-266.68649999999997</c:v>
                </c:pt>
                <c:pt idx="51889">
                  <c:v>-266.68449999999996</c:v>
                </c:pt>
                <c:pt idx="51890">
                  <c:v>-266.6825</c:v>
                </c:pt>
                <c:pt idx="51891">
                  <c:v>-266.68049999999999</c:v>
                </c:pt>
                <c:pt idx="51892">
                  <c:v>-266.67849999999999</c:v>
                </c:pt>
                <c:pt idx="51893">
                  <c:v>-266.67649999999998</c:v>
                </c:pt>
                <c:pt idx="51894">
                  <c:v>-266.67449999999997</c:v>
                </c:pt>
                <c:pt idx="51895">
                  <c:v>-266.67249999999996</c:v>
                </c:pt>
                <c:pt idx="51896">
                  <c:v>-266.67049999999995</c:v>
                </c:pt>
                <c:pt idx="51897">
                  <c:v>-266.66849999999999</c:v>
                </c:pt>
                <c:pt idx="51898">
                  <c:v>-266.66649999999998</c:v>
                </c:pt>
                <c:pt idx="51899">
                  <c:v>-266.66449999999998</c:v>
                </c:pt>
                <c:pt idx="51900">
                  <c:v>-266.66249999999997</c:v>
                </c:pt>
                <c:pt idx="51901">
                  <c:v>-266.66049999999996</c:v>
                </c:pt>
                <c:pt idx="51902">
                  <c:v>-266.6585</c:v>
                </c:pt>
                <c:pt idx="51903">
                  <c:v>-266.65649999999999</c:v>
                </c:pt>
                <c:pt idx="51904">
                  <c:v>-266.65449999999998</c:v>
                </c:pt>
                <c:pt idx="51905">
                  <c:v>-266.65249999999997</c:v>
                </c:pt>
                <c:pt idx="51906">
                  <c:v>-266.65049999999997</c:v>
                </c:pt>
                <c:pt idx="51907">
                  <c:v>-266.64850000000001</c:v>
                </c:pt>
                <c:pt idx="51908">
                  <c:v>-266.64649999999995</c:v>
                </c:pt>
                <c:pt idx="51909">
                  <c:v>-266.64449999999999</c:v>
                </c:pt>
                <c:pt idx="51910">
                  <c:v>-266.64249999999998</c:v>
                </c:pt>
                <c:pt idx="51911">
                  <c:v>-266.64049999999997</c:v>
                </c:pt>
                <c:pt idx="51912">
                  <c:v>-266.63849999999996</c:v>
                </c:pt>
                <c:pt idx="51913">
                  <c:v>-266.63649999999996</c:v>
                </c:pt>
                <c:pt idx="51914">
                  <c:v>-266.6345</c:v>
                </c:pt>
                <c:pt idx="51915">
                  <c:v>-266.63249999999999</c:v>
                </c:pt>
                <c:pt idx="51916">
                  <c:v>-266.63049999999998</c:v>
                </c:pt>
                <c:pt idx="51917">
                  <c:v>-266.62849999999997</c:v>
                </c:pt>
                <c:pt idx="51918">
                  <c:v>-266.62649999999996</c:v>
                </c:pt>
                <c:pt idx="51919">
                  <c:v>-266.62450000000001</c:v>
                </c:pt>
                <c:pt idx="51920">
                  <c:v>-266.62249999999995</c:v>
                </c:pt>
                <c:pt idx="51921">
                  <c:v>-266.62049999999999</c:v>
                </c:pt>
                <c:pt idx="51922">
                  <c:v>-266.61849999999998</c:v>
                </c:pt>
                <c:pt idx="51923">
                  <c:v>-266.61649999999997</c:v>
                </c:pt>
                <c:pt idx="51924">
                  <c:v>-266.61449999999996</c:v>
                </c:pt>
                <c:pt idx="51925">
                  <c:v>-266.61249999999995</c:v>
                </c:pt>
                <c:pt idx="51926">
                  <c:v>-266.6105</c:v>
                </c:pt>
                <c:pt idx="51927">
                  <c:v>-266.60849999999999</c:v>
                </c:pt>
                <c:pt idx="51928">
                  <c:v>-266.60649999999998</c:v>
                </c:pt>
                <c:pt idx="51929">
                  <c:v>-266.60449999999997</c:v>
                </c:pt>
                <c:pt idx="51930">
                  <c:v>-266.60249999999996</c:v>
                </c:pt>
                <c:pt idx="51931">
                  <c:v>-266.60050000000001</c:v>
                </c:pt>
                <c:pt idx="51932">
                  <c:v>-266.59849999999994</c:v>
                </c:pt>
                <c:pt idx="51933">
                  <c:v>-266.59649999999999</c:v>
                </c:pt>
                <c:pt idx="51934">
                  <c:v>-266.59449999999998</c:v>
                </c:pt>
                <c:pt idx="51935">
                  <c:v>-266.59249999999997</c:v>
                </c:pt>
                <c:pt idx="51936">
                  <c:v>-266.59049999999996</c:v>
                </c:pt>
                <c:pt idx="51937">
                  <c:v>-266.58849999999995</c:v>
                </c:pt>
                <c:pt idx="51938">
                  <c:v>-266.5865</c:v>
                </c:pt>
                <c:pt idx="51939">
                  <c:v>-266.58449999999999</c:v>
                </c:pt>
                <c:pt idx="51940">
                  <c:v>-266.58249999999998</c:v>
                </c:pt>
                <c:pt idx="51941">
                  <c:v>-266.58049999999997</c:v>
                </c:pt>
                <c:pt idx="51942">
                  <c:v>-266.57849999999996</c:v>
                </c:pt>
                <c:pt idx="51943">
                  <c:v>-266.57650000000001</c:v>
                </c:pt>
                <c:pt idx="51944">
                  <c:v>-266.57449999999994</c:v>
                </c:pt>
                <c:pt idx="51945">
                  <c:v>-266.57249999999999</c:v>
                </c:pt>
                <c:pt idx="51946">
                  <c:v>-266.57049999999998</c:v>
                </c:pt>
                <c:pt idx="51947">
                  <c:v>-266.56849999999997</c:v>
                </c:pt>
                <c:pt idx="51948">
                  <c:v>-266.56649999999996</c:v>
                </c:pt>
                <c:pt idx="51949">
                  <c:v>-266.56449999999995</c:v>
                </c:pt>
                <c:pt idx="51950">
                  <c:v>-266.5625</c:v>
                </c:pt>
                <c:pt idx="51951">
                  <c:v>-266.56049999999999</c:v>
                </c:pt>
                <c:pt idx="51952">
                  <c:v>-266.55849999999998</c:v>
                </c:pt>
                <c:pt idx="51953">
                  <c:v>-266.55649999999997</c:v>
                </c:pt>
                <c:pt idx="51954">
                  <c:v>-266.55449999999996</c:v>
                </c:pt>
                <c:pt idx="51955">
                  <c:v>-266.55250000000001</c:v>
                </c:pt>
                <c:pt idx="51956">
                  <c:v>-266.55049999999994</c:v>
                </c:pt>
                <c:pt idx="51957">
                  <c:v>-266.54849999999999</c:v>
                </c:pt>
                <c:pt idx="51958">
                  <c:v>-266.54649999999998</c:v>
                </c:pt>
                <c:pt idx="51959">
                  <c:v>-266.54449999999997</c:v>
                </c:pt>
                <c:pt idx="51960">
                  <c:v>-266.54249999999996</c:v>
                </c:pt>
                <c:pt idx="51961">
                  <c:v>-266.54049999999995</c:v>
                </c:pt>
                <c:pt idx="51962">
                  <c:v>-266.5385</c:v>
                </c:pt>
                <c:pt idx="51963">
                  <c:v>-266.53649999999999</c:v>
                </c:pt>
                <c:pt idx="51964">
                  <c:v>-266.53449999999998</c:v>
                </c:pt>
                <c:pt idx="51965">
                  <c:v>-266.53249999999997</c:v>
                </c:pt>
                <c:pt idx="51966">
                  <c:v>-266.53049999999996</c:v>
                </c:pt>
                <c:pt idx="51967">
                  <c:v>-266.52850000000001</c:v>
                </c:pt>
                <c:pt idx="51968">
                  <c:v>-266.52649999999994</c:v>
                </c:pt>
                <c:pt idx="51969">
                  <c:v>-266.52449999999999</c:v>
                </c:pt>
                <c:pt idx="51970">
                  <c:v>-266.52249999999998</c:v>
                </c:pt>
                <c:pt idx="51971">
                  <c:v>-266.52049999999997</c:v>
                </c:pt>
                <c:pt idx="51972">
                  <c:v>-266.51849999999996</c:v>
                </c:pt>
                <c:pt idx="51973">
                  <c:v>-266.51649999999995</c:v>
                </c:pt>
                <c:pt idx="51974">
                  <c:v>-266.5145</c:v>
                </c:pt>
                <c:pt idx="51975">
                  <c:v>-266.51249999999999</c:v>
                </c:pt>
                <c:pt idx="51976">
                  <c:v>-266.51049999999998</c:v>
                </c:pt>
                <c:pt idx="51977">
                  <c:v>-266.50849999999997</c:v>
                </c:pt>
                <c:pt idx="51978">
                  <c:v>-266.50649999999996</c:v>
                </c:pt>
                <c:pt idx="51979">
                  <c:v>-266.50450000000001</c:v>
                </c:pt>
                <c:pt idx="51980">
                  <c:v>-266.5025</c:v>
                </c:pt>
                <c:pt idx="51981">
                  <c:v>-266.50049999999999</c:v>
                </c:pt>
                <c:pt idx="51982">
                  <c:v>-266.49849999999998</c:v>
                </c:pt>
                <c:pt idx="51983">
                  <c:v>-266.49649999999997</c:v>
                </c:pt>
                <c:pt idx="51984">
                  <c:v>-266.49449999999996</c:v>
                </c:pt>
                <c:pt idx="51985">
                  <c:v>-266.49249999999995</c:v>
                </c:pt>
                <c:pt idx="51986">
                  <c:v>-266.4905</c:v>
                </c:pt>
                <c:pt idx="51987">
                  <c:v>-266.48849999999999</c:v>
                </c:pt>
                <c:pt idx="51988">
                  <c:v>-266.48649999999998</c:v>
                </c:pt>
                <c:pt idx="51989">
                  <c:v>-266.48449999999997</c:v>
                </c:pt>
                <c:pt idx="51990">
                  <c:v>-266.48249999999996</c:v>
                </c:pt>
                <c:pt idx="51991">
                  <c:v>-266.48050000000001</c:v>
                </c:pt>
                <c:pt idx="51992">
                  <c:v>-266.4785</c:v>
                </c:pt>
                <c:pt idx="51993">
                  <c:v>-266.47649999999999</c:v>
                </c:pt>
                <c:pt idx="51994">
                  <c:v>-266.47449999999998</c:v>
                </c:pt>
                <c:pt idx="51995">
                  <c:v>-266.47249999999997</c:v>
                </c:pt>
                <c:pt idx="51996">
                  <c:v>-266.47049999999996</c:v>
                </c:pt>
                <c:pt idx="51997">
                  <c:v>-266.46849999999995</c:v>
                </c:pt>
                <c:pt idx="51998">
                  <c:v>-266.4665</c:v>
                </c:pt>
                <c:pt idx="51999">
                  <c:v>-266.46449999999999</c:v>
                </c:pt>
                <c:pt idx="52000">
                  <c:v>-266.46249999999998</c:v>
                </c:pt>
                <c:pt idx="52001">
                  <c:v>-266.46049999999997</c:v>
                </c:pt>
                <c:pt idx="52002">
                  <c:v>-266.45849999999996</c:v>
                </c:pt>
                <c:pt idx="52003">
                  <c:v>-266.45650000000001</c:v>
                </c:pt>
                <c:pt idx="52004">
                  <c:v>-266.4545</c:v>
                </c:pt>
                <c:pt idx="52005">
                  <c:v>-266.45249999999999</c:v>
                </c:pt>
                <c:pt idx="52006">
                  <c:v>-266.45049999999998</c:v>
                </c:pt>
                <c:pt idx="52007">
                  <c:v>-266.44849999999997</c:v>
                </c:pt>
                <c:pt idx="52008">
                  <c:v>-266.44649999999996</c:v>
                </c:pt>
                <c:pt idx="52009">
                  <c:v>-266.44449999999995</c:v>
                </c:pt>
                <c:pt idx="52010">
                  <c:v>-266.4425</c:v>
                </c:pt>
                <c:pt idx="52011">
                  <c:v>-266.44049999999999</c:v>
                </c:pt>
                <c:pt idx="52012">
                  <c:v>-266.43849999999998</c:v>
                </c:pt>
                <c:pt idx="52013">
                  <c:v>-266.43649999999997</c:v>
                </c:pt>
                <c:pt idx="52014">
                  <c:v>-266.43449999999996</c:v>
                </c:pt>
                <c:pt idx="52015">
                  <c:v>-266.4325</c:v>
                </c:pt>
                <c:pt idx="52016">
                  <c:v>-266.43049999999999</c:v>
                </c:pt>
                <c:pt idx="52017">
                  <c:v>-266.42849999999999</c:v>
                </c:pt>
                <c:pt idx="52018">
                  <c:v>-266.42649999999998</c:v>
                </c:pt>
                <c:pt idx="52019">
                  <c:v>-266.42449999999997</c:v>
                </c:pt>
                <c:pt idx="52020">
                  <c:v>-266.42249999999996</c:v>
                </c:pt>
                <c:pt idx="52021">
                  <c:v>-266.42049999999995</c:v>
                </c:pt>
                <c:pt idx="52022">
                  <c:v>-266.41849999999999</c:v>
                </c:pt>
                <c:pt idx="52023">
                  <c:v>-266.41649999999998</c:v>
                </c:pt>
                <c:pt idx="52024">
                  <c:v>-266.41449999999998</c:v>
                </c:pt>
                <c:pt idx="52025">
                  <c:v>-266.41249999999997</c:v>
                </c:pt>
                <c:pt idx="52026">
                  <c:v>-266.41049999999996</c:v>
                </c:pt>
                <c:pt idx="52027">
                  <c:v>-266.4085</c:v>
                </c:pt>
                <c:pt idx="52028">
                  <c:v>-266.40649999999999</c:v>
                </c:pt>
                <c:pt idx="52029">
                  <c:v>-266.40449999999998</c:v>
                </c:pt>
                <c:pt idx="52030">
                  <c:v>-266.40249999999997</c:v>
                </c:pt>
                <c:pt idx="52031">
                  <c:v>-266.40049999999997</c:v>
                </c:pt>
                <c:pt idx="52032">
                  <c:v>-266.39850000000001</c:v>
                </c:pt>
                <c:pt idx="52033">
                  <c:v>-266.39649999999995</c:v>
                </c:pt>
                <c:pt idx="52034">
                  <c:v>-266.39449999999999</c:v>
                </c:pt>
                <c:pt idx="52035">
                  <c:v>-266.39249999999998</c:v>
                </c:pt>
                <c:pt idx="52036">
                  <c:v>-266.39049999999997</c:v>
                </c:pt>
                <c:pt idx="52037">
                  <c:v>-266.38849999999996</c:v>
                </c:pt>
                <c:pt idx="52038">
                  <c:v>-266.38649999999996</c:v>
                </c:pt>
                <c:pt idx="52039">
                  <c:v>-266.3845</c:v>
                </c:pt>
                <c:pt idx="52040">
                  <c:v>-266.38249999999999</c:v>
                </c:pt>
                <c:pt idx="52041">
                  <c:v>-266.38049999999998</c:v>
                </c:pt>
                <c:pt idx="52042">
                  <c:v>-266.37849999999997</c:v>
                </c:pt>
                <c:pt idx="52043">
                  <c:v>-266.37649999999996</c:v>
                </c:pt>
                <c:pt idx="52044">
                  <c:v>-266.37450000000001</c:v>
                </c:pt>
                <c:pt idx="52045">
                  <c:v>-266.37249999999995</c:v>
                </c:pt>
                <c:pt idx="52046">
                  <c:v>-266.37049999999999</c:v>
                </c:pt>
                <c:pt idx="52047">
                  <c:v>-266.36849999999998</c:v>
                </c:pt>
                <c:pt idx="52048">
                  <c:v>-266.36649999999997</c:v>
                </c:pt>
                <c:pt idx="52049">
                  <c:v>-266.36449999999996</c:v>
                </c:pt>
                <c:pt idx="52050">
                  <c:v>-266.36249999999995</c:v>
                </c:pt>
                <c:pt idx="52051">
                  <c:v>-266.3605</c:v>
                </c:pt>
                <c:pt idx="52052">
                  <c:v>-266.35849999999999</c:v>
                </c:pt>
                <c:pt idx="52053">
                  <c:v>-266.35649999999998</c:v>
                </c:pt>
                <c:pt idx="52054">
                  <c:v>-266.35449999999997</c:v>
                </c:pt>
                <c:pt idx="52055">
                  <c:v>-266.35249999999996</c:v>
                </c:pt>
                <c:pt idx="52056">
                  <c:v>-266.35050000000001</c:v>
                </c:pt>
                <c:pt idx="52057">
                  <c:v>-266.34849999999994</c:v>
                </c:pt>
                <c:pt idx="52058">
                  <c:v>-266.34649999999999</c:v>
                </c:pt>
                <c:pt idx="52059">
                  <c:v>-266.34449999999998</c:v>
                </c:pt>
                <c:pt idx="52060">
                  <c:v>-266.34249999999997</c:v>
                </c:pt>
                <c:pt idx="52061">
                  <c:v>-266.34049999999996</c:v>
                </c:pt>
                <c:pt idx="52062">
                  <c:v>-266.33849999999995</c:v>
                </c:pt>
                <c:pt idx="52063">
                  <c:v>-266.3365</c:v>
                </c:pt>
                <c:pt idx="52064">
                  <c:v>-266.33449999999999</c:v>
                </c:pt>
                <c:pt idx="52065">
                  <c:v>-266.33249999999998</c:v>
                </c:pt>
                <c:pt idx="52066">
                  <c:v>-266.33049999999997</c:v>
                </c:pt>
                <c:pt idx="52067">
                  <c:v>-266.32849999999996</c:v>
                </c:pt>
                <c:pt idx="52068">
                  <c:v>-266.32650000000001</c:v>
                </c:pt>
                <c:pt idx="52069">
                  <c:v>-266.32449999999994</c:v>
                </c:pt>
                <c:pt idx="52070">
                  <c:v>-266.32249999999999</c:v>
                </c:pt>
                <c:pt idx="52071">
                  <c:v>-266.32049999999998</c:v>
                </c:pt>
                <c:pt idx="52072">
                  <c:v>-266.31849999999997</c:v>
                </c:pt>
                <c:pt idx="52073">
                  <c:v>-266.31649999999996</c:v>
                </c:pt>
                <c:pt idx="52074">
                  <c:v>-266.31449999999995</c:v>
                </c:pt>
                <c:pt idx="52075">
                  <c:v>-266.3125</c:v>
                </c:pt>
                <c:pt idx="52076">
                  <c:v>-266.31049999999999</c:v>
                </c:pt>
                <c:pt idx="52077">
                  <c:v>-266.30849999999998</c:v>
                </c:pt>
                <c:pt idx="52078">
                  <c:v>-266.30649999999997</c:v>
                </c:pt>
                <c:pt idx="52079">
                  <c:v>-266.30449999999996</c:v>
                </c:pt>
                <c:pt idx="52080">
                  <c:v>-266.30250000000001</c:v>
                </c:pt>
                <c:pt idx="52081">
                  <c:v>-266.30049999999994</c:v>
                </c:pt>
                <c:pt idx="52082">
                  <c:v>-266.29849999999999</c:v>
                </c:pt>
                <c:pt idx="52083">
                  <c:v>-266.29649999999998</c:v>
                </c:pt>
                <c:pt idx="52084">
                  <c:v>-266.29449999999997</c:v>
                </c:pt>
                <c:pt idx="52085">
                  <c:v>-266.29249999999996</c:v>
                </c:pt>
                <c:pt idx="52086">
                  <c:v>-266.29049999999995</c:v>
                </c:pt>
                <c:pt idx="52087">
                  <c:v>-266.2885</c:v>
                </c:pt>
                <c:pt idx="52088">
                  <c:v>-266.28649999999999</c:v>
                </c:pt>
                <c:pt idx="52089">
                  <c:v>-266.28449999999998</c:v>
                </c:pt>
                <c:pt idx="52090">
                  <c:v>-266.28249999999997</c:v>
                </c:pt>
                <c:pt idx="52091">
                  <c:v>-266.28049999999996</c:v>
                </c:pt>
                <c:pt idx="52092">
                  <c:v>-266.27850000000001</c:v>
                </c:pt>
                <c:pt idx="52093">
                  <c:v>-266.27649999999994</c:v>
                </c:pt>
                <c:pt idx="52094">
                  <c:v>-266.27449999999999</c:v>
                </c:pt>
                <c:pt idx="52095">
                  <c:v>-266.27249999999998</c:v>
                </c:pt>
                <c:pt idx="52096">
                  <c:v>-266.27049999999997</c:v>
                </c:pt>
                <c:pt idx="52097">
                  <c:v>-266.26849999999996</c:v>
                </c:pt>
                <c:pt idx="52098">
                  <c:v>-266.26649999999995</c:v>
                </c:pt>
                <c:pt idx="52099">
                  <c:v>-266.2645</c:v>
                </c:pt>
                <c:pt idx="52100">
                  <c:v>-266.26249999999999</c:v>
                </c:pt>
                <c:pt idx="52101">
                  <c:v>-266.26049999999998</c:v>
                </c:pt>
                <c:pt idx="52102">
                  <c:v>-266.25849999999997</c:v>
                </c:pt>
                <c:pt idx="52103">
                  <c:v>-266.25649999999996</c:v>
                </c:pt>
                <c:pt idx="52104">
                  <c:v>-266.25450000000001</c:v>
                </c:pt>
                <c:pt idx="52105">
                  <c:v>-266.2525</c:v>
                </c:pt>
                <c:pt idx="52106">
                  <c:v>-266.25049999999999</c:v>
                </c:pt>
                <c:pt idx="52107">
                  <c:v>-266.24849999999998</c:v>
                </c:pt>
                <c:pt idx="52108">
                  <c:v>-266.24649999999997</c:v>
                </c:pt>
                <c:pt idx="52109">
                  <c:v>-266.24449999999996</c:v>
                </c:pt>
                <c:pt idx="52110">
                  <c:v>-266.24249999999995</c:v>
                </c:pt>
                <c:pt idx="52111">
                  <c:v>-266.2405</c:v>
                </c:pt>
                <c:pt idx="52112">
                  <c:v>-266.23849999999999</c:v>
                </c:pt>
                <c:pt idx="52113">
                  <c:v>-266.23649999999998</c:v>
                </c:pt>
                <c:pt idx="52114">
                  <c:v>-266.23449999999997</c:v>
                </c:pt>
                <c:pt idx="52115">
                  <c:v>-266.23249999999996</c:v>
                </c:pt>
                <c:pt idx="52116">
                  <c:v>-266.23050000000001</c:v>
                </c:pt>
                <c:pt idx="52117">
                  <c:v>-266.2285</c:v>
                </c:pt>
                <c:pt idx="52118">
                  <c:v>-266.22649999999999</c:v>
                </c:pt>
                <c:pt idx="52119">
                  <c:v>-266.22449999999998</c:v>
                </c:pt>
                <c:pt idx="52120">
                  <c:v>-266.22249999999997</c:v>
                </c:pt>
                <c:pt idx="52121">
                  <c:v>-266.22049999999996</c:v>
                </c:pt>
                <c:pt idx="52122">
                  <c:v>-266.21849999999995</c:v>
                </c:pt>
                <c:pt idx="52123">
                  <c:v>-266.2165</c:v>
                </c:pt>
                <c:pt idx="52124">
                  <c:v>-266.21449999999999</c:v>
                </c:pt>
                <c:pt idx="52125">
                  <c:v>-266.21249999999998</c:v>
                </c:pt>
                <c:pt idx="52126">
                  <c:v>-266.21049999999997</c:v>
                </c:pt>
                <c:pt idx="52127">
                  <c:v>-266.20849999999996</c:v>
                </c:pt>
                <c:pt idx="52128">
                  <c:v>-266.20650000000001</c:v>
                </c:pt>
                <c:pt idx="52129">
                  <c:v>-266.2045</c:v>
                </c:pt>
                <c:pt idx="52130">
                  <c:v>-266.20249999999999</c:v>
                </c:pt>
                <c:pt idx="52131">
                  <c:v>-266.20049999999998</c:v>
                </c:pt>
                <c:pt idx="52132">
                  <c:v>-266.19849999999997</c:v>
                </c:pt>
                <c:pt idx="52133">
                  <c:v>-266.19649999999996</c:v>
                </c:pt>
                <c:pt idx="52134">
                  <c:v>-266.19449999999995</c:v>
                </c:pt>
                <c:pt idx="52135">
                  <c:v>-266.1925</c:v>
                </c:pt>
                <c:pt idx="52136">
                  <c:v>-266.19049999999999</c:v>
                </c:pt>
                <c:pt idx="52137">
                  <c:v>-266.18849999999998</c:v>
                </c:pt>
                <c:pt idx="52138">
                  <c:v>-266.18649999999997</c:v>
                </c:pt>
                <c:pt idx="52139">
                  <c:v>-266.18449999999996</c:v>
                </c:pt>
                <c:pt idx="52140">
                  <c:v>-266.1825</c:v>
                </c:pt>
                <c:pt idx="52141">
                  <c:v>-266.18049999999999</c:v>
                </c:pt>
                <c:pt idx="52142">
                  <c:v>-266.17849999999999</c:v>
                </c:pt>
                <c:pt idx="52143">
                  <c:v>-266.17649999999998</c:v>
                </c:pt>
                <c:pt idx="52144">
                  <c:v>-266.17449999999997</c:v>
                </c:pt>
                <c:pt idx="52145">
                  <c:v>-266.17249999999996</c:v>
                </c:pt>
                <c:pt idx="52146">
                  <c:v>-266.17049999999995</c:v>
                </c:pt>
                <c:pt idx="52147">
                  <c:v>-266.16849999999999</c:v>
                </c:pt>
                <c:pt idx="52148">
                  <c:v>-266.16649999999998</c:v>
                </c:pt>
                <c:pt idx="52149">
                  <c:v>-266.16449999999998</c:v>
                </c:pt>
                <c:pt idx="52150">
                  <c:v>-266.16249999999997</c:v>
                </c:pt>
                <c:pt idx="52151">
                  <c:v>-266.16049999999996</c:v>
                </c:pt>
                <c:pt idx="52152">
                  <c:v>-266.1585</c:v>
                </c:pt>
                <c:pt idx="52153">
                  <c:v>-266.15649999999999</c:v>
                </c:pt>
                <c:pt idx="52154">
                  <c:v>-266.15449999999998</c:v>
                </c:pt>
                <c:pt idx="52155">
                  <c:v>-266.15249999999997</c:v>
                </c:pt>
                <c:pt idx="52156">
                  <c:v>-266.15049999999997</c:v>
                </c:pt>
                <c:pt idx="52157">
                  <c:v>-266.14850000000001</c:v>
                </c:pt>
                <c:pt idx="52158">
                  <c:v>-266.14649999999995</c:v>
                </c:pt>
                <c:pt idx="52159">
                  <c:v>-266.14449999999999</c:v>
                </c:pt>
                <c:pt idx="52160">
                  <c:v>-266.14249999999998</c:v>
                </c:pt>
                <c:pt idx="52161">
                  <c:v>-266.14049999999997</c:v>
                </c:pt>
                <c:pt idx="52162">
                  <c:v>-266.13849999999996</c:v>
                </c:pt>
                <c:pt idx="52163">
                  <c:v>-266.13649999999996</c:v>
                </c:pt>
                <c:pt idx="52164">
                  <c:v>-266.1345</c:v>
                </c:pt>
                <c:pt idx="52165">
                  <c:v>-266.13249999999999</c:v>
                </c:pt>
                <c:pt idx="52166">
                  <c:v>-266.13049999999998</c:v>
                </c:pt>
                <c:pt idx="52167">
                  <c:v>-266.12849999999997</c:v>
                </c:pt>
                <c:pt idx="52168">
                  <c:v>-266.12649999999996</c:v>
                </c:pt>
                <c:pt idx="52169">
                  <c:v>-266.12450000000001</c:v>
                </c:pt>
                <c:pt idx="52170">
                  <c:v>-266.12249999999995</c:v>
                </c:pt>
                <c:pt idx="52171">
                  <c:v>-266.12049999999999</c:v>
                </c:pt>
                <c:pt idx="52172">
                  <c:v>-266.11849999999998</c:v>
                </c:pt>
                <c:pt idx="52173">
                  <c:v>-266.11649999999997</c:v>
                </c:pt>
                <c:pt idx="52174">
                  <c:v>-266.11449999999996</c:v>
                </c:pt>
                <c:pt idx="52175">
                  <c:v>-266.11249999999995</c:v>
                </c:pt>
                <c:pt idx="52176">
                  <c:v>-266.1105</c:v>
                </c:pt>
                <c:pt idx="52177">
                  <c:v>-266.10849999999999</c:v>
                </c:pt>
                <c:pt idx="52178">
                  <c:v>-266.10649999999998</c:v>
                </c:pt>
                <c:pt idx="52179">
                  <c:v>-266.10449999999997</c:v>
                </c:pt>
                <c:pt idx="52180">
                  <c:v>-266.10249999999996</c:v>
                </c:pt>
                <c:pt idx="52181">
                  <c:v>-266.10050000000001</c:v>
                </c:pt>
                <c:pt idx="52182">
                  <c:v>-266.09849999999994</c:v>
                </c:pt>
                <c:pt idx="52183">
                  <c:v>-266.09649999999999</c:v>
                </c:pt>
                <c:pt idx="52184">
                  <c:v>-266.09449999999998</c:v>
                </c:pt>
                <c:pt idx="52185">
                  <c:v>-266.09249999999997</c:v>
                </c:pt>
                <c:pt idx="52186">
                  <c:v>-266.09049999999996</c:v>
                </c:pt>
                <c:pt idx="52187">
                  <c:v>-266.08849999999995</c:v>
                </c:pt>
                <c:pt idx="52188">
                  <c:v>-266.0865</c:v>
                </c:pt>
                <c:pt idx="52189">
                  <c:v>-266.08449999999999</c:v>
                </c:pt>
                <c:pt idx="52190">
                  <c:v>-266.08249999999998</c:v>
                </c:pt>
                <c:pt idx="52191">
                  <c:v>-266.08049999999997</c:v>
                </c:pt>
                <c:pt idx="52192">
                  <c:v>-266.07849999999996</c:v>
                </c:pt>
                <c:pt idx="52193">
                  <c:v>-266.07650000000001</c:v>
                </c:pt>
                <c:pt idx="52194">
                  <c:v>-266.07449999999994</c:v>
                </c:pt>
                <c:pt idx="52195">
                  <c:v>-266.07249999999999</c:v>
                </c:pt>
                <c:pt idx="52196">
                  <c:v>-266.07049999999998</c:v>
                </c:pt>
                <c:pt idx="52197">
                  <c:v>-266.06849999999997</c:v>
                </c:pt>
                <c:pt idx="52198">
                  <c:v>-266.06649999999996</c:v>
                </c:pt>
                <c:pt idx="52199">
                  <c:v>-266.06449999999995</c:v>
                </c:pt>
                <c:pt idx="52200">
                  <c:v>-266.0625</c:v>
                </c:pt>
                <c:pt idx="52201">
                  <c:v>-266.06049999999999</c:v>
                </c:pt>
                <c:pt idx="52202">
                  <c:v>-266.05849999999998</c:v>
                </c:pt>
                <c:pt idx="52203">
                  <c:v>-266.05649999999997</c:v>
                </c:pt>
                <c:pt idx="52204">
                  <c:v>-266.05449999999996</c:v>
                </c:pt>
                <c:pt idx="52205">
                  <c:v>-266.05250000000001</c:v>
                </c:pt>
                <c:pt idx="52206">
                  <c:v>-266.05049999999994</c:v>
                </c:pt>
                <c:pt idx="52207">
                  <c:v>-266.04849999999999</c:v>
                </c:pt>
                <c:pt idx="52208">
                  <c:v>-266.04649999999998</c:v>
                </c:pt>
                <c:pt idx="52209">
                  <c:v>-266.04449999999997</c:v>
                </c:pt>
                <c:pt idx="52210">
                  <c:v>-266.04249999999996</c:v>
                </c:pt>
                <c:pt idx="52211">
                  <c:v>-266.04049999999995</c:v>
                </c:pt>
                <c:pt idx="52212">
                  <c:v>-266.0385</c:v>
                </c:pt>
                <c:pt idx="52213">
                  <c:v>-266.03649999999999</c:v>
                </c:pt>
                <c:pt idx="52214">
                  <c:v>-266.03449999999998</c:v>
                </c:pt>
                <c:pt idx="52215">
                  <c:v>-266.03249999999997</c:v>
                </c:pt>
                <c:pt idx="52216">
                  <c:v>-266.03049999999996</c:v>
                </c:pt>
                <c:pt idx="52217">
                  <c:v>-266.02850000000001</c:v>
                </c:pt>
                <c:pt idx="52218">
                  <c:v>-266.02649999999994</c:v>
                </c:pt>
                <c:pt idx="52219">
                  <c:v>-266.02449999999999</c:v>
                </c:pt>
                <c:pt idx="52220">
                  <c:v>-266.02249999999998</c:v>
                </c:pt>
                <c:pt idx="52221">
                  <c:v>-266.02049999999997</c:v>
                </c:pt>
                <c:pt idx="52222">
                  <c:v>-266.01849999999996</c:v>
                </c:pt>
                <c:pt idx="52223">
                  <c:v>-266.01649999999995</c:v>
                </c:pt>
                <c:pt idx="52224">
                  <c:v>-266.0145</c:v>
                </c:pt>
                <c:pt idx="52225">
                  <c:v>-266.01249999999999</c:v>
                </c:pt>
                <c:pt idx="52226">
                  <c:v>-266.01049999999998</c:v>
                </c:pt>
                <c:pt idx="52227">
                  <c:v>-266.00849999999997</c:v>
                </c:pt>
                <c:pt idx="52228">
                  <c:v>-266.00649999999996</c:v>
                </c:pt>
                <c:pt idx="52229">
                  <c:v>-266.00450000000001</c:v>
                </c:pt>
                <c:pt idx="52230">
                  <c:v>-266.0025</c:v>
                </c:pt>
                <c:pt idx="52231">
                  <c:v>-266.00049999999999</c:v>
                </c:pt>
                <c:pt idx="52232">
                  <c:v>-265.99849999999998</c:v>
                </c:pt>
                <c:pt idx="52233">
                  <c:v>-265.99649999999997</c:v>
                </c:pt>
                <c:pt idx="52234">
                  <c:v>-265.99449999999996</c:v>
                </c:pt>
                <c:pt idx="52235">
                  <c:v>-265.99249999999995</c:v>
                </c:pt>
                <c:pt idx="52236">
                  <c:v>-265.9905</c:v>
                </c:pt>
                <c:pt idx="52237">
                  <c:v>-265.98849999999999</c:v>
                </c:pt>
                <c:pt idx="52238">
                  <c:v>-265.98649999999998</c:v>
                </c:pt>
                <c:pt idx="52239">
                  <c:v>-265.98449999999997</c:v>
                </c:pt>
                <c:pt idx="52240">
                  <c:v>-265.98249999999996</c:v>
                </c:pt>
                <c:pt idx="52241">
                  <c:v>-265.98050000000001</c:v>
                </c:pt>
                <c:pt idx="52242">
                  <c:v>-265.9785</c:v>
                </c:pt>
                <c:pt idx="52243">
                  <c:v>-265.97649999999999</c:v>
                </c:pt>
                <c:pt idx="52244">
                  <c:v>-265.97449999999998</c:v>
                </c:pt>
                <c:pt idx="52245">
                  <c:v>-265.97249999999997</c:v>
                </c:pt>
                <c:pt idx="52246">
                  <c:v>-265.97049999999996</c:v>
                </c:pt>
                <c:pt idx="52247">
                  <c:v>-265.96849999999995</c:v>
                </c:pt>
                <c:pt idx="52248">
                  <c:v>-265.9665</c:v>
                </c:pt>
                <c:pt idx="52249">
                  <c:v>-265.96449999999999</c:v>
                </c:pt>
                <c:pt idx="52250">
                  <c:v>-265.96249999999998</c:v>
                </c:pt>
                <c:pt idx="52251">
                  <c:v>-265.96049999999997</c:v>
                </c:pt>
                <c:pt idx="52252">
                  <c:v>-265.95849999999996</c:v>
                </c:pt>
                <c:pt idx="52253">
                  <c:v>-265.95650000000001</c:v>
                </c:pt>
                <c:pt idx="52254">
                  <c:v>-265.9545</c:v>
                </c:pt>
                <c:pt idx="52255">
                  <c:v>-265.95249999999999</c:v>
                </c:pt>
                <c:pt idx="52256">
                  <c:v>-265.95049999999998</c:v>
                </c:pt>
                <c:pt idx="52257">
                  <c:v>-265.94849999999997</c:v>
                </c:pt>
                <c:pt idx="52258">
                  <c:v>-265.94649999999996</c:v>
                </c:pt>
                <c:pt idx="52259">
                  <c:v>-265.94449999999995</c:v>
                </c:pt>
                <c:pt idx="52260">
                  <c:v>-265.9425</c:v>
                </c:pt>
                <c:pt idx="52261">
                  <c:v>-265.94049999999999</c:v>
                </c:pt>
                <c:pt idx="52262">
                  <c:v>-265.93849999999998</c:v>
                </c:pt>
                <c:pt idx="52263">
                  <c:v>-265.93649999999997</c:v>
                </c:pt>
                <c:pt idx="52264">
                  <c:v>-265.93449999999996</c:v>
                </c:pt>
                <c:pt idx="52265">
                  <c:v>-265.9325</c:v>
                </c:pt>
                <c:pt idx="52266">
                  <c:v>-265.93049999999999</c:v>
                </c:pt>
                <c:pt idx="52267">
                  <c:v>-265.92849999999999</c:v>
                </c:pt>
                <c:pt idx="52268">
                  <c:v>-265.92649999999998</c:v>
                </c:pt>
                <c:pt idx="52269">
                  <c:v>-265.92449999999997</c:v>
                </c:pt>
                <c:pt idx="52270">
                  <c:v>-265.92249999999996</c:v>
                </c:pt>
                <c:pt idx="52271">
                  <c:v>-265.92049999999995</c:v>
                </c:pt>
                <c:pt idx="52272">
                  <c:v>-265.91849999999999</c:v>
                </c:pt>
                <c:pt idx="52273">
                  <c:v>-265.91649999999998</c:v>
                </c:pt>
                <c:pt idx="52274">
                  <c:v>-265.91449999999998</c:v>
                </c:pt>
                <c:pt idx="52275">
                  <c:v>-265.91249999999997</c:v>
                </c:pt>
                <c:pt idx="52276">
                  <c:v>-265.91049999999996</c:v>
                </c:pt>
                <c:pt idx="52277">
                  <c:v>-265.9085</c:v>
                </c:pt>
                <c:pt idx="52278">
                  <c:v>-265.90649999999999</c:v>
                </c:pt>
                <c:pt idx="52279">
                  <c:v>-265.90449999999998</c:v>
                </c:pt>
                <c:pt idx="52280">
                  <c:v>-265.90249999999997</c:v>
                </c:pt>
                <c:pt idx="52281">
                  <c:v>-265.90049999999997</c:v>
                </c:pt>
                <c:pt idx="52282">
                  <c:v>-265.89850000000001</c:v>
                </c:pt>
                <c:pt idx="52283">
                  <c:v>-265.89649999999995</c:v>
                </c:pt>
                <c:pt idx="52284">
                  <c:v>-265.89449999999999</c:v>
                </c:pt>
                <c:pt idx="52285">
                  <c:v>-265.89249999999998</c:v>
                </c:pt>
                <c:pt idx="52286">
                  <c:v>-265.89049999999997</c:v>
                </c:pt>
                <c:pt idx="52287">
                  <c:v>-265.88849999999996</c:v>
                </c:pt>
                <c:pt idx="52288">
                  <c:v>-265.88649999999996</c:v>
                </c:pt>
                <c:pt idx="52289">
                  <c:v>-265.8845</c:v>
                </c:pt>
                <c:pt idx="52290">
                  <c:v>-265.88249999999999</c:v>
                </c:pt>
                <c:pt idx="52291">
                  <c:v>-265.88049999999998</c:v>
                </c:pt>
                <c:pt idx="52292">
                  <c:v>-265.87849999999997</c:v>
                </c:pt>
                <c:pt idx="52293">
                  <c:v>-265.87649999999996</c:v>
                </c:pt>
                <c:pt idx="52294">
                  <c:v>-265.87450000000001</c:v>
                </c:pt>
                <c:pt idx="52295">
                  <c:v>-265.87249999999995</c:v>
                </c:pt>
                <c:pt idx="52296">
                  <c:v>-265.87049999999999</c:v>
                </c:pt>
                <c:pt idx="52297">
                  <c:v>-265.86849999999998</c:v>
                </c:pt>
                <c:pt idx="52298">
                  <c:v>-265.86649999999997</c:v>
                </c:pt>
                <c:pt idx="52299">
                  <c:v>-265.86449999999996</c:v>
                </c:pt>
                <c:pt idx="52300">
                  <c:v>-265.86249999999995</c:v>
                </c:pt>
                <c:pt idx="52301">
                  <c:v>-265.8605</c:v>
                </c:pt>
                <c:pt idx="52302">
                  <c:v>-265.85849999999999</c:v>
                </c:pt>
                <c:pt idx="52303">
                  <c:v>-265.85649999999998</c:v>
                </c:pt>
                <c:pt idx="52304">
                  <c:v>-265.85449999999997</c:v>
                </c:pt>
                <c:pt idx="52305">
                  <c:v>-265.85249999999996</c:v>
                </c:pt>
                <c:pt idx="52306">
                  <c:v>-265.85050000000001</c:v>
                </c:pt>
                <c:pt idx="52307">
                  <c:v>-265.84849999999994</c:v>
                </c:pt>
                <c:pt idx="52308">
                  <c:v>-265.84649999999999</c:v>
                </c:pt>
                <c:pt idx="52309">
                  <c:v>-265.84449999999998</c:v>
                </c:pt>
                <c:pt idx="52310">
                  <c:v>-265.84249999999997</c:v>
                </c:pt>
                <c:pt idx="52311">
                  <c:v>-265.84049999999996</c:v>
                </c:pt>
                <c:pt idx="52312">
                  <c:v>-265.83849999999995</c:v>
                </c:pt>
                <c:pt idx="52313">
                  <c:v>-265.8365</c:v>
                </c:pt>
                <c:pt idx="52314">
                  <c:v>-265.83449999999999</c:v>
                </c:pt>
                <c:pt idx="52315">
                  <c:v>-265.83249999999998</c:v>
                </c:pt>
                <c:pt idx="52316">
                  <c:v>-265.83049999999997</c:v>
                </c:pt>
                <c:pt idx="52317">
                  <c:v>-265.82849999999996</c:v>
                </c:pt>
                <c:pt idx="52318">
                  <c:v>-265.82650000000001</c:v>
                </c:pt>
                <c:pt idx="52319">
                  <c:v>-265.82449999999994</c:v>
                </c:pt>
                <c:pt idx="52320">
                  <c:v>-265.82249999999999</c:v>
                </c:pt>
                <c:pt idx="52321">
                  <c:v>-265.82049999999998</c:v>
                </c:pt>
                <c:pt idx="52322">
                  <c:v>-265.81849999999997</c:v>
                </c:pt>
                <c:pt idx="52323">
                  <c:v>-265.81649999999996</c:v>
                </c:pt>
                <c:pt idx="52324">
                  <c:v>-265.81449999999995</c:v>
                </c:pt>
                <c:pt idx="52325">
                  <c:v>-265.8125</c:v>
                </c:pt>
                <c:pt idx="52326">
                  <c:v>-265.81049999999999</c:v>
                </c:pt>
                <c:pt idx="52327">
                  <c:v>-265.80849999999998</c:v>
                </c:pt>
                <c:pt idx="52328">
                  <c:v>-265.80649999999997</c:v>
                </c:pt>
                <c:pt idx="52329">
                  <c:v>-265.80449999999996</c:v>
                </c:pt>
                <c:pt idx="52330">
                  <c:v>-265.80250000000001</c:v>
                </c:pt>
                <c:pt idx="52331">
                  <c:v>-265.80049999999994</c:v>
                </c:pt>
                <c:pt idx="52332">
                  <c:v>-265.79849999999999</c:v>
                </c:pt>
                <c:pt idx="52333">
                  <c:v>-265.79649999999998</c:v>
                </c:pt>
                <c:pt idx="52334">
                  <c:v>-265.79449999999997</c:v>
                </c:pt>
                <c:pt idx="52335">
                  <c:v>-265.79249999999996</c:v>
                </c:pt>
                <c:pt idx="52336">
                  <c:v>-265.79049999999995</c:v>
                </c:pt>
                <c:pt idx="52337">
                  <c:v>-265.7885</c:v>
                </c:pt>
                <c:pt idx="52338">
                  <c:v>-265.78649999999999</c:v>
                </c:pt>
                <c:pt idx="52339">
                  <c:v>-265.78449999999998</c:v>
                </c:pt>
                <c:pt idx="52340">
                  <c:v>-265.78249999999997</c:v>
                </c:pt>
                <c:pt idx="52341">
                  <c:v>-265.78049999999996</c:v>
                </c:pt>
                <c:pt idx="52342">
                  <c:v>-265.77850000000001</c:v>
                </c:pt>
                <c:pt idx="52343">
                  <c:v>-265.77649999999994</c:v>
                </c:pt>
                <c:pt idx="52344">
                  <c:v>-265.77449999999999</c:v>
                </c:pt>
                <c:pt idx="52345">
                  <c:v>-265.77249999999998</c:v>
                </c:pt>
                <c:pt idx="52346">
                  <c:v>-265.77049999999997</c:v>
                </c:pt>
                <c:pt idx="52347">
                  <c:v>-265.76849999999996</c:v>
                </c:pt>
                <c:pt idx="52348">
                  <c:v>-265.76649999999995</c:v>
                </c:pt>
                <c:pt idx="52349">
                  <c:v>-265.7645</c:v>
                </c:pt>
                <c:pt idx="52350">
                  <c:v>-265.76249999999999</c:v>
                </c:pt>
                <c:pt idx="52351">
                  <c:v>-265.76049999999998</c:v>
                </c:pt>
                <c:pt idx="52352">
                  <c:v>-265.75849999999997</c:v>
                </c:pt>
                <c:pt idx="52353">
                  <c:v>-265.75649999999996</c:v>
                </c:pt>
                <c:pt idx="52354">
                  <c:v>-265.75450000000001</c:v>
                </c:pt>
                <c:pt idx="52355">
                  <c:v>-265.7525</c:v>
                </c:pt>
                <c:pt idx="52356">
                  <c:v>-265.75049999999999</c:v>
                </c:pt>
                <c:pt idx="52357">
                  <c:v>-265.74849999999998</c:v>
                </c:pt>
                <c:pt idx="52358">
                  <c:v>-265.74649999999997</c:v>
                </c:pt>
                <c:pt idx="52359">
                  <c:v>-265.74449999999996</c:v>
                </c:pt>
                <c:pt idx="52360">
                  <c:v>-265.74249999999995</c:v>
                </c:pt>
                <c:pt idx="52361">
                  <c:v>-265.7405</c:v>
                </c:pt>
                <c:pt idx="52362">
                  <c:v>-265.73849999999999</c:v>
                </c:pt>
                <c:pt idx="52363">
                  <c:v>-265.73649999999998</c:v>
                </c:pt>
                <c:pt idx="52364">
                  <c:v>-265.73449999999997</c:v>
                </c:pt>
                <c:pt idx="52365">
                  <c:v>-265.73249999999996</c:v>
                </c:pt>
                <c:pt idx="52366">
                  <c:v>-265.73050000000001</c:v>
                </c:pt>
                <c:pt idx="52367">
                  <c:v>-265.7285</c:v>
                </c:pt>
                <c:pt idx="52368">
                  <c:v>-265.72649999999999</c:v>
                </c:pt>
                <c:pt idx="52369">
                  <c:v>-265.72449999999998</c:v>
                </c:pt>
                <c:pt idx="52370">
                  <c:v>-265.72249999999997</c:v>
                </c:pt>
                <c:pt idx="52371">
                  <c:v>-265.72049999999996</c:v>
                </c:pt>
                <c:pt idx="52372">
                  <c:v>-265.71849999999995</c:v>
                </c:pt>
                <c:pt idx="52373">
                  <c:v>-265.7165</c:v>
                </c:pt>
                <c:pt idx="52374">
                  <c:v>-265.71449999999999</c:v>
                </c:pt>
                <c:pt idx="52375">
                  <c:v>-265.71249999999998</c:v>
                </c:pt>
                <c:pt idx="52376">
                  <c:v>-265.71049999999997</c:v>
                </c:pt>
                <c:pt idx="52377">
                  <c:v>-265.70849999999996</c:v>
                </c:pt>
                <c:pt idx="52378">
                  <c:v>-265.70650000000001</c:v>
                </c:pt>
                <c:pt idx="52379">
                  <c:v>-265.7045</c:v>
                </c:pt>
                <c:pt idx="52380">
                  <c:v>-265.70249999999999</c:v>
                </c:pt>
                <c:pt idx="52381">
                  <c:v>-265.70049999999998</c:v>
                </c:pt>
                <c:pt idx="52382">
                  <c:v>-265.69849999999997</c:v>
                </c:pt>
                <c:pt idx="52383">
                  <c:v>-265.69649999999996</c:v>
                </c:pt>
                <c:pt idx="52384">
                  <c:v>-265.69449999999995</c:v>
                </c:pt>
                <c:pt idx="52385">
                  <c:v>-265.6925</c:v>
                </c:pt>
                <c:pt idx="52386">
                  <c:v>-265.69049999999999</c:v>
                </c:pt>
                <c:pt idx="52387">
                  <c:v>-265.68849999999998</c:v>
                </c:pt>
                <c:pt idx="52388">
                  <c:v>-265.68649999999997</c:v>
                </c:pt>
                <c:pt idx="52389">
                  <c:v>-265.68449999999996</c:v>
                </c:pt>
                <c:pt idx="52390">
                  <c:v>-265.6825</c:v>
                </c:pt>
                <c:pt idx="52391">
                  <c:v>-265.68049999999999</c:v>
                </c:pt>
                <c:pt idx="52392">
                  <c:v>-265.67849999999999</c:v>
                </c:pt>
                <c:pt idx="52393">
                  <c:v>-265.67649999999998</c:v>
                </c:pt>
                <c:pt idx="52394">
                  <c:v>-265.67449999999997</c:v>
                </c:pt>
                <c:pt idx="52395">
                  <c:v>-265.67249999999996</c:v>
                </c:pt>
                <c:pt idx="52396">
                  <c:v>-265.67049999999995</c:v>
                </c:pt>
                <c:pt idx="52397">
                  <c:v>-265.66849999999999</c:v>
                </c:pt>
                <c:pt idx="52398">
                  <c:v>-265.66649999999998</c:v>
                </c:pt>
                <c:pt idx="52399">
                  <c:v>-265.66449999999998</c:v>
                </c:pt>
                <c:pt idx="52400">
                  <c:v>-265.66249999999997</c:v>
                </c:pt>
                <c:pt idx="52401">
                  <c:v>-265.66049999999996</c:v>
                </c:pt>
                <c:pt idx="52402">
                  <c:v>-265.6585</c:v>
                </c:pt>
                <c:pt idx="52403">
                  <c:v>-265.65649999999999</c:v>
                </c:pt>
                <c:pt idx="52404">
                  <c:v>-265.65449999999998</c:v>
                </c:pt>
                <c:pt idx="52405">
                  <c:v>-265.65249999999997</c:v>
                </c:pt>
                <c:pt idx="52406">
                  <c:v>-265.65049999999997</c:v>
                </c:pt>
                <c:pt idx="52407">
                  <c:v>-265.64850000000001</c:v>
                </c:pt>
                <c:pt idx="52408">
                  <c:v>-265.64649999999995</c:v>
                </c:pt>
                <c:pt idx="52409">
                  <c:v>-265.64449999999999</c:v>
                </c:pt>
                <c:pt idx="52410">
                  <c:v>-265.64249999999998</c:v>
                </c:pt>
                <c:pt idx="52411">
                  <c:v>-265.64049999999997</c:v>
                </c:pt>
                <c:pt idx="52412">
                  <c:v>-265.63849999999996</c:v>
                </c:pt>
                <c:pt idx="52413">
                  <c:v>-265.63649999999996</c:v>
                </c:pt>
                <c:pt idx="52414">
                  <c:v>-265.6345</c:v>
                </c:pt>
                <c:pt idx="52415">
                  <c:v>-265.63249999999999</c:v>
                </c:pt>
                <c:pt idx="52416">
                  <c:v>-265.63049999999998</c:v>
                </c:pt>
                <c:pt idx="52417">
                  <c:v>-265.62849999999997</c:v>
                </c:pt>
                <c:pt idx="52418">
                  <c:v>-265.62649999999996</c:v>
                </c:pt>
                <c:pt idx="52419">
                  <c:v>-265.62450000000001</c:v>
                </c:pt>
                <c:pt idx="52420">
                  <c:v>-265.62249999999995</c:v>
                </c:pt>
                <c:pt idx="52421">
                  <c:v>-265.62049999999999</c:v>
                </c:pt>
                <c:pt idx="52422">
                  <c:v>-265.61849999999998</c:v>
                </c:pt>
                <c:pt idx="52423">
                  <c:v>-265.61649999999997</c:v>
                </c:pt>
                <c:pt idx="52424">
                  <c:v>-265.61449999999996</c:v>
                </c:pt>
                <c:pt idx="52425">
                  <c:v>-265.61249999999995</c:v>
                </c:pt>
                <c:pt idx="52426">
                  <c:v>-265.6105</c:v>
                </c:pt>
                <c:pt idx="52427">
                  <c:v>-265.60849999999999</c:v>
                </c:pt>
                <c:pt idx="52428">
                  <c:v>-265.60649999999998</c:v>
                </c:pt>
                <c:pt idx="52429">
                  <c:v>-265.60449999999997</c:v>
                </c:pt>
                <c:pt idx="52430">
                  <c:v>-265.60249999999996</c:v>
                </c:pt>
                <c:pt idx="52431">
                  <c:v>-265.60050000000001</c:v>
                </c:pt>
                <c:pt idx="52432">
                  <c:v>-265.59849999999994</c:v>
                </c:pt>
                <c:pt idx="52433">
                  <c:v>-265.59649999999999</c:v>
                </c:pt>
                <c:pt idx="52434">
                  <c:v>-265.59449999999998</c:v>
                </c:pt>
                <c:pt idx="52435">
                  <c:v>-265.59249999999997</c:v>
                </c:pt>
                <c:pt idx="52436">
                  <c:v>-265.59049999999996</c:v>
                </c:pt>
                <c:pt idx="52437">
                  <c:v>-265.58849999999995</c:v>
                </c:pt>
                <c:pt idx="52438">
                  <c:v>-265.5865</c:v>
                </c:pt>
                <c:pt idx="52439">
                  <c:v>-265.58449999999999</c:v>
                </c:pt>
                <c:pt idx="52440">
                  <c:v>-265.58249999999998</c:v>
                </c:pt>
                <c:pt idx="52441">
                  <c:v>-265.58049999999997</c:v>
                </c:pt>
                <c:pt idx="52442">
                  <c:v>-265.57849999999996</c:v>
                </c:pt>
                <c:pt idx="52443">
                  <c:v>-265.57650000000001</c:v>
                </c:pt>
                <c:pt idx="52444">
                  <c:v>-265.57449999999994</c:v>
                </c:pt>
                <c:pt idx="52445">
                  <c:v>-265.57249999999999</c:v>
                </c:pt>
                <c:pt idx="52446">
                  <c:v>-265.57049999999998</c:v>
                </c:pt>
                <c:pt idx="52447">
                  <c:v>-265.56849999999997</c:v>
                </c:pt>
                <c:pt idx="52448">
                  <c:v>-265.56649999999996</c:v>
                </c:pt>
                <c:pt idx="52449">
                  <c:v>-265.56449999999995</c:v>
                </c:pt>
                <c:pt idx="52450">
                  <c:v>-265.5625</c:v>
                </c:pt>
                <c:pt idx="52451">
                  <c:v>-265.56049999999999</c:v>
                </c:pt>
                <c:pt idx="52452">
                  <c:v>-265.55849999999998</c:v>
                </c:pt>
                <c:pt idx="52453">
                  <c:v>-265.55649999999997</c:v>
                </c:pt>
                <c:pt idx="52454">
                  <c:v>-265.55449999999996</c:v>
                </c:pt>
                <c:pt idx="52455">
                  <c:v>-265.55250000000001</c:v>
                </c:pt>
                <c:pt idx="52456">
                  <c:v>-265.55049999999994</c:v>
                </c:pt>
                <c:pt idx="52457">
                  <c:v>-265.54849999999999</c:v>
                </c:pt>
                <c:pt idx="52458">
                  <c:v>-265.54649999999998</c:v>
                </c:pt>
                <c:pt idx="52459">
                  <c:v>-265.54449999999997</c:v>
                </c:pt>
                <c:pt idx="52460">
                  <c:v>-265.54249999999996</c:v>
                </c:pt>
                <c:pt idx="52461">
                  <c:v>-265.54049999999995</c:v>
                </c:pt>
                <c:pt idx="52462">
                  <c:v>-265.5385</c:v>
                </c:pt>
                <c:pt idx="52463">
                  <c:v>-265.53649999999999</c:v>
                </c:pt>
                <c:pt idx="52464">
                  <c:v>-265.53449999999998</c:v>
                </c:pt>
                <c:pt idx="52465">
                  <c:v>-265.53249999999997</c:v>
                </c:pt>
                <c:pt idx="52466">
                  <c:v>-265.53049999999996</c:v>
                </c:pt>
                <c:pt idx="52467">
                  <c:v>-265.52850000000001</c:v>
                </c:pt>
                <c:pt idx="52468">
                  <c:v>-265.52649999999994</c:v>
                </c:pt>
                <c:pt idx="52469">
                  <c:v>-265.52449999999999</c:v>
                </c:pt>
                <c:pt idx="52470">
                  <c:v>-265.52249999999998</c:v>
                </c:pt>
                <c:pt idx="52471">
                  <c:v>-265.52049999999997</c:v>
                </c:pt>
                <c:pt idx="52472">
                  <c:v>-265.51849999999996</c:v>
                </c:pt>
                <c:pt idx="52473">
                  <c:v>-265.51649999999995</c:v>
                </c:pt>
                <c:pt idx="52474">
                  <c:v>-265.5145</c:v>
                </c:pt>
                <c:pt idx="52475">
                  <c:v>-265.51249999999999</c:v>
                </c:pt>
                <c:pt idx="52476">
                  <c:v>-265.51049999999998</c:v>
                </c:pt>
                <c:pt idx="52477">
                  <c:v>-265.50849999999997</c:v>
                </c:pt>
                <c:pt idx="52478">
                  <c:v>-265.50649999999996</c:v>
                </c:pt>
                <c:pt idx="52479">
                  <c:v>-265.50450000000001</c:v>
                </c:pt>
                <c:pt idx="52480">
                  <c:v>-265.5025</c:v>
                </c:pt>
                <c:pt idx="52481">
                  <c:v>-265.50049999999999</c:v>
                </c:pt>
                <c:pt idx="52482">
                  <c:v>-265.49849999999998</c:v>
                </c:pt>
                <c:pt idx="52483">
                  <c:v>-265.49649999999997</c:v>
                </c:pt>
                <c:pt idx="52484">
                  <c:v>-265.49449999999996</c:v>
                </c:pt>
                <c:pt idx="52485">
                  <c:v>-265.49249999999995</c:v>
                </c:pt>
                <c:pt idx="52486">
                  <c:v>-265.4905</c:v>
                </c:pt>
                <c:pt idx="52487">
                  <c:v>-265.48849999999999</c:v>
                </c:pt>
                <c:pt idx="52488">
                  <c:v>-265.48649999999998</c:v>
                </c:pt>
                <c:pt idx="52489">
                  <c:v>-265.48449999999997</c:v>
                </c:pt>
                <c:pt idx="52490">
                  <c:v>-265.48249999999996</c:v>
                </c:pt>
                <c:pt idx="52491">
                  <c:v>-265.48050000000001</c:v>
                </c:pt>
                <c:pt idx="52492">
                  <c:v>-265.4785</c:v>
                </c:pt>
                <c:pt idx="52493">
                  <c:v>-265.47649999999999</c:v>
                </c:pt>
                <c:pt idx="52494">
                  <c:v>-265.47449999999998</c:v>
                </c:pt>
                <c:pt idx="52495">
                  <c:v>-265.47249999999997</c:v>
                </c:pt>
                <c:pt idx="52496">
                  <c:v>-265.47049999999996</c:v>
                </c:pt>
                <c:pt idx="52497">
                  <c:v>-265.46849999999995</c:v>
                </c:pt>
                <c:pt idx="52498">
                  <c:v>-265.4665</c:v>
                </c:pt>
                <c:pt idx="52499">
                  <c:v>-265.46449999999999</c:v>
                </c:pt>
                <c:pt idx="52500">
                  <c:v>-265.46249999999998</c:v>
                </c:pt>
                <c:pt idx="52501">
                  <c:v>-265.46049999999997</c:v>
                </c:pt>
                <c:pt idx="52502">
                  <c:v>-265.45849999999996</c:v>
                </c:pt>
                <c:pt idx="52503">
                  <c:v>-265.45650000000001</c:v>
                </c:pt>
                <c:pt idx="52504">
                  <c:v>-265.4545</c:v>
                </c:pt>
                <c:pt idx="52505">
                  <c:v>-265.45249999999999</c:v>
                </c:pt>
                <c:pt idx="52506">
                  <c:v>-265.45049999999998</c:v>
                </c:pt>
                <c:pt idx="52507">
                  <c:v>-265.44849999999997</c:v>
                </c:pt>
                <c:pt idx="52508">
                  <c:v>-265.44649999999996</c:v>
                </c:pt>
                <c:pt idx="52509">
                  <c:v>-265.44449999999995</c:v>
                </c:pt>
                <c:pt idx="52510">
                  <c:v>-265.4425</c:v>
                </c:pt>
                <c:pt idx="52511">
                  <c:v>-265.44049999999999</c:v>
                </c:pt>
                <c:pt idx="52512">
                  <c:v>-265.43849999999998</c:v>
                </c:pt>
                <c:pt idx="52513">
                  <c:v>-265.43649999999997</c:v>
                </c:pt>
                <c:pt idx="52514">
                  <c:v>-265.43449999999996</c:v>
                </c:pt>
                <c:pt idx="52515">
                  <c:v>-265.4325</c:v>
                </c:pt>
                <c:pt idx="52516">
                  <c:v>-265.43049999999999</c:v>
                </c:pt>
                <c:pt idx="52517">
                  <c:v>-265.42849999999999</c:v>
                </c:pt>
                <c:pt idx="52518">
                  <c:v>-265.42649999999998</c:v>
                </c:pt>
                <c:pt idx="52519">
                  <c:v>-265.42449999999997</c:v>
                </c:pt>
                <c:pt idx="52520">
                  <c:v>-265.42249999999996</c:v>
                </c:pt>
                <c:pt idx="52521">
                  <c:v>-265.42049999999995</c:v>
                </c:pt>
                <c:pt idx="52522">
                  <c:v>-265.41849999999999</c:v>
                </c:pt>
                <c:pt idx="52523">
                  <c:v>-265.41649999999998</c:v>
                </c:pt>
                <c:pt idx="52524">
                  <c:v>-265.41449999999998</c:v>
                </c:pt>
                <c:pt idx="52525">
                  <c:v>-265.41249999999997</c:v>
                </c:pt>
                <c:pt idx="52526">
                  <c:v>-265.41049999999996</c:v>
                </c:pt>
                <c:pt idx="52527">
                  <c:v>-265.4085</c:v>
                </c:pt>
                <c:pt idx="52528">
                  <c:v>-265.40649999999999</c:v>
                </c:pt>
                <c:pt idx="52529">
                  <c:v>-265.40449999999998</c:v>
                </c:pt>
                <c:pt idx="52530">
                  <c:v>-265.40249999999997</c:v>
                </c:pt>
                <c:pt idx="52531">
                  <c:v>-265.40049999999997</c:v>
                </c:pt>
                <c:pt idx="52532">
                  <c:v>-265.39850000000001</c:v>
                </c:pt>
                <c:pt idx="52533">
                  <c:v>-265.39649999999995</c:v>
                </c:pt>
                <c:pt idx="52534">
                  <c:v>-265.39449999999999</c:v>
                </c:pt>
                <c:pt idx="52535">
                  <c:v>-265.39249999999998</c:v>
                </c:pt>
                <c:pt idx="52536">
                  <c:v>-265.39049999999997</c:v>
                </c:pt>
                <c:pt idx="52537">
                  <c:v>-265.38849999999996</c:v>
                </c:pt>
                <c:pt idx="52538">
                  <c:v>-265.38649999999996</c:v>
                </c:pt>
                <c:pt idx="52539">
                  <c:v>-265.3845</c:v>
                </c:pt>
                <c:pt idx="52540">
                  <c:v>-265.38249999999999</c:v>
                </c:pt>
                <c:pt idx="52541">
                  <c:v>-265.38049999999998</c:v>
                </c:pt>
                <c:pt idx="52542">
                  <c:v>-265.37849999999997</c:v>
                </c:pt>
                <c:pt idx="52543">
                  <c:v>-265.37649999999996</c:v>
                </c:pt>
                <c:pt idx="52544">
                  <c:v>-265.37450000000001</c:v>
                </c:pt>
                <c:pt idx="52545">
                  <c:v>-265.37249999999995</c:v>
                </c:pt>
                <c:pt idx="52546">
                  <c:v>-265.37049999999999</c:v>
                </c:pt>
                <c:pt idx="52547">
                  <c:v>-265.36849999999998</c:v>
                </c:pt>
                <c:pt idx="52548">
                  <c:v>-265.36649999999997</c:v>
                </c:pt>
                <c:pt idx="52549">
                  <c:v>-265.36449999999996</c:v>
                </c:pt>
                <c:pt idx="52550">
                  <c:v>-265.36249999999995</c:v>
                </c:pt>
                <c:pt idx="52551">
                  <c:v>-265.3605</c:v>
                </c:pt>
                <c:pt idx="52552">
                  <c:v>-265.35849999999999</c:v>
                </c:pt>
                <c:pt idx="52553">
                  <c:v>-265.35649999999998</c:v>
                </c:pt>
                <c:pt idx="52554">
                  <c:v>-265.35449999999997</c:v>
                </c:pt>
                <c:pt idx="52555">
                  <c:v>-265.35249999999996</c:v>
                </c:pt>
                <c:pt idx="52556">
                  <c:v>-265.35050000000001</c:v>
                </c:pt>
                <c:pt idx="52557">
                  <c:v>-265.34849999999994</c:v>
                </c:pt>
                <c:pt idx="52558">
                  <c:v>-265.34649999999999</c:v>
                </c:pt>
                <c:pt idx="52559">
                  <c:v>-265.34449999999998</c:v>
                </c:pt>
                <c:pt idx="52560">
                  <c:v>-265.34249999999997</c:v>
                </c:pt>
                <c:pt idx="52561">
                  <c:v>-265.34049999999996</c:v>
                </c:pt>
                <c:pt idx="52562">
                  <c:v>-265.33849999999995</c:v>
                </c:pt>
                <c:pt idx="52563">
                  <c:v>-265.3365</c:v>
                </c:pt>
                <c:pt idx="52564">
                  <c:v>-265.33449999999999</c:v>
                </c:pt>
                <c:pt idx="52565">
                  <c:v>-265.33249999999998</c:v>
                </c:pt>
                <c:pt idx="52566">
                  <c:v>-265.33049999999997</c:v>
                </c:pt>
                <c:pt idx="52567">
                  <c:v>-265.32849999999996</c:v>
                </c:pt>
                <c:pt idx="52568">
                  <c:v>-265.32650000000001</c:v>
                </c:pt>
                <c:pt idx="52569">
                  <c:v>-265.32449999999994</c:v>
                </c:pt>
                <c:pt idx="52570">
                  <c:v>-265.32249999999999</c:v>
                </c:pt>
                <c:pt idx="52571">
                  <c:v>-265.32049999999998</c:v>
                </c:pt>
                <c:pt idx="52572">
                  <c:v>-265.31849999999997</c:v>
                </c:pt>
                <c:pt idx="52573">
                  <c:v>-265.31649999999996</c:v>
                </c:pt>
                <c:pt idx="52574">
                  <c:v>-265.31449999999995</c:v>
                </c:pt>
                <c:pt idx="52575">
                  <c:v>-265.3125</c:v>
                </c:pt>
                <c:pt idx="52576">
                  <c:v>-265.31049999999999</c:v>
                </c:pt>
                <c:pt idx="52577">
                  <c:v>-265.30849999999998</c:v>
                </c:pt>
                <c:pt idx="52578">
                  <c:v>-265.30649999999997</c:v>
                </c:pt>
                <c:pt idx="52579">
                  <c:v>-265.30449999999996</c:v>
                </c:pt>
                <c:pt idx="52580">
                  <c:v>-265.30250000000001</c:v>
                </c:pt>
                <c:pt idx="52581">
                  <c:v>-265.30049999999994</c:v>
                </c:pt>
                <c:pt idx="52582">
                  <c:v>-265.29849999999999</c:v>
                </c:pt>
                <c:pt idx="52583">
                  <c:v>-265.29649999999998</c:v>
                </c:pt>
                <c:pt idx="52584">
                  <c:v>-265.29449999999997</c:v>
                </c:pt>
                <c:pt idx="52585">
                  <c:v>-265.29249999999996</c:v>
                </c:pt>
                <c:pt idx="52586">
                  <c:v>-265.29049999999995</c:v>
                </c:pt>
                <c:pt idx="52587">
                  <c:v>-265.2885</c:v>
                </c:pt>
                <c:pt idx="52588">
                  <c:v>-265.28649999999999</c:v>
                </c:pt>
                <c:pt idx="52589">
                  <c:v>-265.28449999999998</c:v>
                </c:pt>
                <c:pt idx="52590">
                  <c:v>-265.28249999999997</c:v>
                </c:pt>
                <c:pt idx="52591">
                  <c:v>-265.28049999999996</c:v>
                </c:pt>
                <c:pt idx="52592">
                  <c:v>-265.27850000000001</c:v>
                </c:pt>
                <c:pt idx="52593">
                  <c:v>-265.27649999999994</c:v>
                </c:pt>
                <c:pt idx="52594">
                  <c:v>-265.27449999999999</c:v>
                </c:pt>
                <c:pt idx="52595">
                  <c:v>-265.27249999999998</c:v>
                </c:pt>
                <c:pt idx="52596">
                  <c:v>-265.27049999999997</c:v>
                </c:pt>
                <c:pt idx="52597">
                  <c:v>-265.26849999999996</c:v>
                </c:pt>
                <c:pt idx="52598">
                  <c:v>-265.26649999999995</c:v>
                </c:pt>
                <c:pt idx="52599">
                  <c:v>-265.2645</c:v>
                </c:pt>
                <c:pt idx="52600">
                  <c:v>-265.26249999999999</c:v>
                </c:pt>
                <c:pt idx="52601">
                  <c:v>-265.26049999999998</c:v>
                </c:pt>
                <c:pt idx="52602">
                  <c:v>-265.25849999999997</c:v>
                </c:pt>
                <c:pt idx="52603">
                  <c:v>-265.25649999999996</c:v>
                </c:pt>
                <c:pt idx="52604">
                  <c:v>-265.25450000000001</c:v>
                </c:pt>
                <c:pt idx="52605">
                  <c:v>-265.2525</c:v>
                </c:pt>
                <c:pt idx="52606">
                  <c:v>-265.25049999999999</c:v>
                </c:pt>
                <c:pt idx="52607">
                  <c:v>-265.24849999999998</c:v>
                </c:pt>
                <c:pt idx="52608">
                  <c:v>-265.24649999999997</c:v>
                </c:pt>
                <c:pt idx="52609">
                  <c:v>-265.24449999999996</c:v>
                </c:pt>
                <c:pt idx="52610">
                  <c:v>-265.24249999999995</c:v>
                </c:pt>
                <c:pt idx="52611">
                  <c:v>-265.2405</c:v>
                </c:pt>
                <c:pt idx="52612">
                  <c:v>-265.23849999999999</c:v>
                </c:pt>
                <c:pt idx="52613">
                  <c:v>-265.23649999999998</c:v>
                </c:pt>
                <c:pt idx="52614">
                  <c:v>-265.23449999999997</c:v>
                </c:pt>
                <c:pt idx="52615">
                  <c:v>-265.23249999999996</c:v>
                </c:pt>
                <c:pt idx="52616">
                  <c:v>-265.23050000000001</c:v>
                </c:pt>
                <c:pt idx="52617">
                  <c:v>-265.2285</c:v>
                </c:pt>
                <c:pt idx="52618">
                  <c:v>-265.22649999999999</c:v>
                </c:pt>
                <c:pt idx="52619">
                  <c:v>-265.22449999999998</c:v>
                </c:pt>
                <c:pt idx="52620">
                  <c:v>-265.22249999999997</c:v>
                </c:pt>
                <c:pt idx="52621">
                  <c:v>-265.22049999999996</c:v>
                </c:pt>
                <c:pt idx="52622">
                  <c:v>-265.21849999999995</c:v>
                </c:pt>
                <c:pt idx="52623">
                  <c:v>-265.2165</c:v>
                </c:pt>
                <c:pt idx="52624">
                  <c:v>-265.21449999999999</c:v>
                </c:pt>
                <c:pt idx="52625">
                  <c:v>-265.21249999999998</c:v>
                </c:pt>
                <c:pt idx="52626">
                  <c:v>-265.21049999999997</c:v>
                </c:pt>
                <c:pt idx="52627">
                  <c:v>-265.20849999999996</c:v>
                </c:pt>
                <c:pt idx="52628">
                  <c:v>-265.20650000000001</c:v>
                </c:pt>
                <c:pt idx="52629">
                  <c:v>-265.2045</c:v>
                </c:pt>
                <c:pt idx="52630">
                  <c:v>-265.20249999999999</c:v>
                </c:pt>
                <c:pt idx="52631">
                  <c:v>-265.20049999999998</c:v>
                </c:pt>
                <c:pt idx="52632">
                  <c:v>-265.19849999999997</c:v>
                </c:pt>
                <c:pt idx="52633">
                  <c:v>-265.19649999999996</c:v>
                </c:pt>
                <c:pt idx="52634">
                  <c:v>-265.19449999999995</c:v>
                </c:pt>
                <c:pt idx="52635">
                  <c:v>-265.1925</c:v>
                </c:pt>
                <c:pt idx="52636">
                  <c:v>-265.19049999999999</c:v>
                </c:pt>
                <c:pt idx="52637">
                  <c:v>-265.18849999999998</c:v>
                </c:pt>
                <c:pt idx="52638">
                  <c:v>-265.18649999999997</c:v>
                </c:pt>
                <c:pt idx="52639">
                  <c:v>-265.18449999999996</c:v>
                </c:pt>
                <c:pt idx="52640">
                  <c:v>-265.1825</c:v>
                </c:pt>
                <c:pt idx="52641">
                  <c:v>-265.18049999999999</c:v>
                </c:pt>
                <c:pt idx="52642">
                  <c:v>-265.17849999999999</c:v>
                </c:pt>
                <c:pt idx="52643">
                  <c:v>-265.17649999999998</c:v>
                </c:pt>
                <c:pt idx="52644">
                  <c:v>-265.17449999999997</c:v>
                </c:pt>
                <c:pt idx="52645">
                  <c:v>-265.17249999999996</c:v>
                </c:pt>
                <c:pt idx="52646">
                  <c:v>-265.17049999999995</c:v>
                </c:pt>
                <c:pt idx="52647">
                  <c:v>-265.16849999999999</c:v>
                </c:pt>
                <c:pt idx="52648">
                  <c:v>-265.16649999999998</c:v>
                </c:pt>
                <c:pt idx="52649">
                  <c:v>-265.16449999999998</c:v>
                </c:pt>
                <c:pt idx="52650">
                  <c:v>-265.16249999999997</c:v>
                </c:pt>
                <c:pt idx="52651">
                  <c:v>-265.16049999999996</c:v>
                </c:pt>
                <c:pt idx="52652">
                  <c:v>-265.1585</c:v>
                </c:pt>
                <c:pt idx="52653">
                  <c:v>-265.15649999999999</c:v>
                </c:pt>
                <c:pt idx="52654">
                  <c:v>-265.15449999999998</c:v>
                </c:pt>
                <c:pt idx="52655">
                  <c:v>-265.15249999999997</c:v>
                </c:pt>
                <c:pt idx="52656">
                  <c:v>-265.15049999999997</c:v>
                </c:pt>
                <c:pt idx="52657">
                  <c:v>-265.14850000000001</c:v>
                </c:pt>
                <c:pt idx="52658">
                  <c:v>-265.14649999999995</c:v>
                </c:pt>
                <c:pt idx="52659">
                  <c:v>-265.14449999999999</c:v>
                </c:pt>
                <c:pt idx="52660">
                  <c:v>-265.14249999999998</c:v>
                </c:pt>
                <c:pt idx="52661">
                  <c:v>-265.14049999999997</c:v>
                </c:pt>
                <c:pt idx="52662">
                  <c:v>-265.13849999999996</c:v>
                </c:pt>
                <c:pt idx="52663">
                  <c:v>-265.13649999999996</c:v>
                </c:pt>
                <c:pt idx="52664">
                  <c:v>-265.1345</c:v>
                </c:pt>
                <c:pt idx="52665">
                  <c:v>-265.13249999999999</c:v>
                </c:pt>
                <c:pt idx="52666">
                  <c:v>-265.13049999999998</c:v>
                </c:pt>
                <c:pt idx="52667">
                  <c:v>-265.12849999999997</c:v>
                </c:pt>
                <c:pt idx="52668">
                  <c:v>-265.12649999999996</c:v>
                </c:pt>
                <c:pt idx="52669">
                  <c:v>-265.12450000000001</c:v>
                </c:pt>
                <c:pt idx="52670">
                  <c:v>-265.12249999999995</c:v>
                </c:pt>
                <c:pt idx="52671">
                  <c:v>-265.12049999999999</c:v>
                </c:pt>
                <c:pt idx="52672">
                  <c:v>-265.11849999999998</c:v>
                </c:pt>
                <c:pt idx="52673">
                  <c:v>-265.11649999999997</c:v>
                </c:pt>
                <c:pt idx="52674">
                  <c:v>-265.11449999999996</c:v>
                </c:pt>
                <c:pt idx="52675">
                  <c:v>-265.11249999999995</c:v>
                </c:pt>
                <c:pt idx="52676">
                  <c:v>-265.1105</c:v>
                </c:pt>
                <c:pt idx="52677">
                  <c:v>-265.10849999999999</c:v>
                </c:pt>
                <c:pt idx="52678">
                  <c:v>-265.10649999999998</c:v>
                </c:pt>
                <c:pt idx="52679">
                  <c:v>-265.10449999999997</c:v>
                </c:pt>
                <c:pt idx="52680">
                  <c:v>-265.10249999999996</c:v>
                </c:pt>
                <c:pt idx="52681">
                  <c:v>-265.10050000000001</c:v>
                </c:pt>
                <c:pt idx="52682">
                  <c:v>-265.09849999999994</c:v>
                </c:pt>
                <c:pt idx="52683">
                  <c:v>-265.09649999999999</c:v>
                </c:pt>
                <c:pt idx="52684">
                  <c:v>-265.09449999999998</c:v>
                </c:pt>
                <c:pt idx="52685">
                  <c:v>-265.09249999999997</c:v>
                </c:pt>
                <c:pt idx="52686">
                  <c:v>-265.09049999999996</c:v>
                </c:pt>
                <c:pt idx="52687">
                  <c:v>-265.08849999999995</c:v>
                </c:pt>
                <c:pt idx="52688">
                  <c:v>-265.0865</c:v>
                </c:pt>
                <c:pt idx="52689">
                  <c:v>-265.08449999999999</c:v>
                </c:pt>
                <c:pt idx="52690">
                  <c:v>-265.08249999999998</c:v>
                </c:pt>
                <c:pt idx="52691">
                  <c:v>-265.08049999999997</c:v>
                </c:pt>
                <c:pt idx="52692">
                  <c:v>-265.07849999999996</c:v>
                </c:pt>
                <c:pt idx="52693">
                  <c:v>-265.07650000000001</c:v>
                </c:pt>
                <c:pt idx="52694">
                  <c:v>-265.07449999999994</c:v>
                </c:pt>
                <c:pt idx="52695">
                  <c:v>-265.07249999999999</c:v>
                </c:pt>
                <c:pt idx="52696">
                  <c:v>-265.07049999999998</c:v>
                </c:pt>
                <c:pt idx="52697">
                  <c:v>-265.06849999999997</c:v>
                </c:pt>
                <c:pt idx="52698">
                  <c:v>-265.06649999999996</c:v>
                </c:pt>
                <c:pt idx="52699">
                  <c:v>-265.06449999999995</c:v>
                </c:pt>
                <c:pt idx="52700">
                  <c:v>-265.0625</c:v>
                </c:pt>
                <c:pt idx="52701">
                  <c:v>-265.06049999999999</c:v>
                </c:pt>
                <c:pt idx="52702">
                  <c:v>-265.05849999999998</c:v>
                </c:pt>
                <c:pt idx="52703">
                  <c:v>-265.05649999999997</c:v>
                </c:pt>
                <c:pt idx="52704">
                  <c:v>-265.05449999999996</c:v>
                </c:pt>
                <c:pt idx="52705">
                  <c:v>-265.05250000000001</c:v>
                </c:pt>
                <c:pt idx="52706">
                  <c:v>-265.05049999999994</c:v>
                </c:pt>
                <c:pt idx="52707">
                  <c:v>-265.04849999999999</c:v>
                </c:pt>
                <c:pt idx="52708">
                  <c:v>-265.04649999999998</c:v>
                </c:pt>
                <c:pt idx="52709">
                  <c:v>-265.04449999999997</c:v>
                </c:pt>
                <c:pt idx="52710">
                  <c:v>-265.04249999999996</c:v>
                </c:pt>
                <c:pt idx="52711">
                  <c:v>-265.04049999999995</c:v>
                </c:pt>
                <c:pt idx="52712">
                  <c:v>-265.0385</c:v>
                </c:pt>
                <c:pt idx="52713">
                  <c:v>-265.03649999999999</c:v>
                </c:pt>
                <c:pt idx="52714">
                  <c:v>-265.03449999999998</c:v>
                </c:pt>
                <c:pt idx="52715">
                  <c:v>-265.03249999999997</c:v>
                </c:pt>
                <c:pt idx="52716">
                  <c:v>-265.03049999999996</c:v>
                </c:pt>
                <c:pt idx="52717">
                  <c:v>-265.02850000000001</c:v>
                </c:pt>
                <c:pt idx="52718">
                  <c:v>-265.02649999999994</c:v>
                </c:pt>
                <c:pt idx="52719">
                  <c:v>-265.02449999999999</c:v>
                </c:pt>
                <c:pt idx="52720">
                  <c:v>-265.02249999999998</c:v>
                </c:pt>
                <c:pt idx="52721">
                  <c:v>-265.02049999999997</c:v>
                </c:pt>
                <c:pt idx="52722">
                  <c:v>-265.01849999999996</c:v>
                </c:pt>
                <c:pt idx="52723">
                  <c:v>-265.01649999999995</c:v>
                </c:pt>
                <c:pt idx="52724">
                  <c:v>-265.0145</c:v>
                </c:pt>
                <c:pt idx="52725">
                  <c:v>-265.01249999999999</c:v>
                </c:pt>
                <c:pt idx="52726">
                  <c:v>-265.01049999999998</c:v>
                </c:pt>
                <c:pt idx="52727">
                  <c:v>-265.00849999999997</c:v>
                </c:pt>
                <c:pt idx="52728">
                  <c:v>-265.00649999999996</c:v>
                </c:pt>
                <c:pt idx="52729">
                  <c:v>-265.00450000000001</c:v>
                </c:pt>
                <c:pt idx="52730">
                  <c:v>-265.0025</c:v>
                </c:pt>
                <c:pt idx="52731">
                  <c:v>-265.00049999999999</c:v>
                </c:pt>
                <c:pt idx="52732">
                  <c:v>-264.99849999999998</c:v>
                </c:pt>
                <c:pt idx="52733">
                  <c:v>-264.99649999999997</c:v>
                </c:pt>
                <c:pt idx="52734">
                  <c:v>-264.99449999999996</c:v>
                </c:pt>
                <c:pt idx="52735">
                  <c:v>-264.99249999999995</c:v>
                </c:pt>
                <c:pt idx="52736">
                  <c:v>-264.9905</c:v>
                </c:pt>
                <c:pt idx="52737">
                  <c:v>-264.98849999999999</c:v>
                </c:pt>
                <c:pt idx="52738">
                  <c:v>-264.98649999999998</c:v>
                </c:pt>
                <c:pt idx="52739">
                  <c:v>-264.98449999999997</c:v>
                </c:pt>
                <c:pt idx="52740">
                  <c:v>-264.98249999999996</c:v>
                </c:pt>
                <c:pt idx="52741">
                  <c:v>-264.98050000000001</c:v>
                </c:pt>
                <c:pt idx="52742">
                  <c:v>-264.9785</c:v>
                </c:pt>
                <c:pt idx="52743">
                  <c:v>-264.97649999999999</c:v>
                </c:pt>
                <c:pt idx="52744">
                  <c:v>-264.97449999999998</c:v>
                </c:pt>
                <c:pt idx="52745">
                  <c:v>-264.97249999999997</c:v>
                </c:pt>
                <c:pt idx="52746">
                  <c:v>-264.97049999999996</c:v>
                </c:pt>
                <c:pt idx="52747">
                  <c:v>-264.96849999999995</c:v>
                </c:pt>
                <c:pt idx="52748">
                  <c:v>-264.9665</c:v>
                </c:pt>
                <c:pt idx="52749">
                  <c:v>-264.96449999999999</c:v>
                </c:pt>
                <c:pt idx="52750">
                  <c:v>-264.96249999999998</c:v>
                </c:pt>
                <c:pt idx="52751">
                  <c:v>-264.96049999999997</c:v>
                </c:pt>
                <c:pt idx="52752">
                  <c:v>-264.95849999999996</c:v>
                </c:pt>
                <c:pt idx="52753">
                  <c:v>-264.95650000000001</c:v>
                </c:pt>
                <c:pt idx="52754">
                  <c:v>-264.9545</c:v>
                </c:pt>
                <c:pt idx="52755">
                  <c:v>-264.95249999999999</c:v>
                </c:pt>
                <c:pt idx="52756">
                  <c:v>-264.95049999999998</c:v>
                </c:pt>
                <c:pt idx="52757">
                  <c:v>-264.94849999999997</c:v>
                </c:pt>
                <c:pt idx="52758">
                  <c:v>-264.94649999999996</c:v>
                </c:pt>
                <c:pt idx="52759">
                  <c:v>-264.94449999999995</c:v>
                </c:pt>
                <c:pt idx="52760">
                  <c:v>-264.9425</c:v>
                </c:pt>
                <c:pt idx="52761">
                  <c:v>-264.94049999999999</c:v>
                </c:pt>
                <c:pt idx="52762">
                  <c:v>-264.93849999999998</c:v>
                </c:pt>
                <c:pt idx="52763">
                  <c:v>-264.93649999999997</c:v>
                </c:pt>
                <c:pt idx="52764">
                  <c:v>-264.93449999999996</c:v>
                </c:pt>
                <c:pt idx="52765">
                  <c:v>-264.9325</c:v>
                </c:pt>
                <c:pt idx="52766">
                  <c:v>-264.93049999999999</c:v>
                </c:pt>
                <c:pt idx="52767">
                  <c:v>-264.92849999999999</c:v>
                </c:pt>
                <c:pt idx="52768">
                  <c:v>-264.92649999999998</c:v>
                </c:pt>
                <c:pt idx="52769">
                  <c:v>-264.92449999999997</c:v>
                </c:pt>
                <c:pt idx="52770">
                  <c:v>-264.92249999999996</c:v>
                </c:pt>
                <c:pt idx="52771">
                  <c:v>-264.92049999999995</c:v>
                </c:pt>
                <c:pt idx="52772">
                  <c:v>-264.91849999999999</c:v>
                </c:pt>
                <c:pt idx="52773">
                  <c:v>-264.91649999999998</c:v>
                </c:pt>
                <c:pt idx="52774">
                  <c:v>-264.91449999999998</c:v>
                </c:pt>
                <c:pt idx="52775">
                  <c:v>-264.91249999999997</c:v>
                </c:pt>
                <c:pt idx="52776">
                  <c:v>-264.91049999999996</c:v>
                </c:pt>
                <c:pt idx="52777">
                  <c:v>-264.9085</c:v>
                </c:pt>
                <c:pt idx="52778">
                  <c:v>-264.90649999999999</c:v>
                </c:pt>
                <c:pt idx="52779">
                  <c:v>-264.90449999999998</c:v>
                </c:pt>
                <c:pt idx="52780">
                  <c:v>-264.90249999999997</c:v>
                </c:pt>
                <c:pt idx="52781">
                  <c:v>-264.90049999999997</c:v>
                </c:pt>
                <c:pt idx="52782">
                  <c:v>-264.89850000000001</c:v>
                </c:pt>
                <c:pt idx="52783">
                  <c:v>-264.89649999999995</c:v>
                </c:pt>
                <c:pt idx="52784">
                  <c:v>-264.89449999999999</c:v>
                </c:pt>
                <c:pt idx="52785">
                  <c:v>-264.89249999999998</c:v>
                </c:pt>
                <c:pt idx="52786">
                  <c:v>-264.89049999999997</c:v>
                </c:pt>
                <c:pt idx="52787">
                  <c:v>-264.88849999999996</c:v>
                </c:pt>
                <c:pt idx="52788">
                  <c:v>-264.88649999999996</c:v>
                </c:pt>
                <c:pt idx="52789">
                  <c:v>-264.8845</c:v>
                </c:pt>
                <c:pt idx="52790">
                  <c:v>-264.88249999999999</c:v>
                </c:pt>
                <c:pt idx="52791">
                  <c:v>-264.88049999999998</c:v>
                </c:pt>
                <c:pt idx="52792">
                  <c:v>-264.87849999999997</c:v>
                </c:pt>
                <c:pt idx="52793">
                  <c:v>-264.87649999999996</c:v>
                </c:pt>
                <c:pt idx="52794">
                  <c:v>-264.87450000000001</c:v>
                </c:pt>
                <c:pt idx="52795">
                  <c:v>-264.87249999999995</c:v>
                </c:pt>
                <c:pt idx="52796">
                  <c:v>-264.87049999999999</c:v>
                </c:pt>
                <c:pt idx="52797">
                  <c:v>-264.86849999999998</c:v>
                </c:pt>
                <c:pt idx="52798">
                  <c:v>-264.86649999999997</c:v>
                </c:pt>
                <c:pt idx="52799">
                  <c:v>-264.86449999999996</c:v>
                </c:pt>
                <c:pt idx="52800">
                  <c:v>-264.86249999999995</c:v>
                </c:pt>
                <c:pt idx="52801">
                  <c:v>-264.8605</c:v>
                </c:pt>
                <c:pt idx="52802">
                  <c:v>-264.85849999999999</c:v>
                </c:pt>
                <c:pt idx="52803">
                  <c:v>-264.85649999999998</c:v>
                </c:pt>
                <c:pt idx="52804">
                  <c:v>-264.85449999999997</c:v>
                </c:pt>
                <c:pt idx="52805">
                  <c:v>-264.85249999999996</c:v>
                </c:pt>
                <c:pt idx="52806">
                  <c:v>-264.85050000000001</c:v>
                </c:pt>
                <c:pt idx="52807">
                  <c:v>-264.84849999999994</c:v>
                </c:pt>
                <c:pt idx="52808">
                  <c:v>-264.84649999999999</c:v>
                </c:pt>
                <c:pt idx="52809">
                  <c:v>-264.84449999999998</c:v>
                </c:pt>
                <c:pt idx="52810">
                  <c:v>-264.84249999999997</c:v>
                </c:pt>
                <c:pt idx="52811">
                  <c:v>-264.84049999999996</c:v>
                </c:pt>
                <c:pt idx="52812">
                  <c:v>-264.83849999999995</c:v>
                </c:pt>
                <c:pt idx="52813">
                  <c:v>-264.8365</c:v>
                </c:pt>
                <c:pt idx="52814">
                  <c:v>-264.83449999999999</c:v>
                </c:pt>
                <c:pt idx="52815">
                  <c:v>-264.83249999999998</c:v>
                </c:pt>
                <c:pt idx="52816">
                  <c:v>-264.83049999999997</c:v>
                </c:pt>
                <c:pt idx="52817">
                  <c:v>-264.82849999999996</c:v>
                </c:pt>
                <c:pt idx="52818">
                  <c:v>-264.82650000000001</c:v>
                </c:pt>
                <c:pt idx="52819">
                  <c:v>-264.82449999999994</c:v>
                </c:pt>
                <c:pt idx="52820">
                  <c:v>-264.82249999999999</c:v>
                </c:pt>
                <c:pt idx="52821">
                  <c:v>-264.82049999999998</c:v>
                </c:pt>
                <c:pt idx="52822">
                  <c:v>-264.81849999999997</c:v>
                </c:pt>
                <c:pt idx="52823">
                  <c:v>-264.81649999999996</c:v>
                </c:pt>
                <c:pt idx="52824">
                  <c:v>-264.81449999999995</c:v>
                </c:pt>
                <c:pt idx="52825">
                  <c:v>-264.8125</c:v>
                </c:pt>
                <c:pt idx="52826">
                  <c:v>-264.81049999999999</c:v>
                </c:pt>
                <c:pt idx="52827">
                  <c:v>-264.80849999999998</c:v>
                </c:pt>
                <c:pt idx="52828">
                  <c:v>-264.80649999999997</c:v>
                </c:pt>
                <c:pt idx="52829">
                  <c:v>-264.80449999999996</c:v>
                </c:pt>
                <c:pt idx="52830">
                  <c:v>-264.80250000000001</c:v>
                </c:pt>
                <c:pt idx="52831">
                  <c:v>-264.80049999999994</c:v>
                </c:pt>
                <c:pt idx="52832">
                  <c:v>-264.79849999999999</c:v>
                </c:pt>
                <c:pt idx="52833">
                  <c:v>-264.79649999999998</c:v>
                </c:pt>
                <c:pt idx="52834">
                  <c:v>-264.79449999999997</c:v>
                </c:pt>
                <c:pt idx="52835">
                  <c:v>-264.79249999999996</c:v>
                </c:pt>
                <c:pt idx="52836">
                  <c:v>-264.79049999999995</c:v>
                </c:pt>
                <c:pt idx="52837">
                  <c:v>-264.7885</c:v>
                </c:pt>
                <c:pt idx="52838">
                  <c:v>-264.78649999999999</c:v>
                </c:pt>
                <c:pt idx="52839">
                  <c:v>-264.78449999999998</c:v>
                </c:pt>
                <c:pt idx="52840">
                  <c:v>-264.78249999999997</c:v>
                </c:pt>
                <c:pt idx="52841">
                  <c:v>-264.78049999999996</c:v>
                </c:pt>
                <c:pt idx="52842">
                  <c:v>-264.77850000000001</c:v>
                </c:pt>
                <c:pt idx="52843">
                  <c:v>-264.77649999999994</c:v>
                </c:pt>
                <c:pt idx="52844">
                  <c:v>-264.77449999999999</c:v>
                </c:pt>
                <c:pt idx="52845">
                  <c:v>-264.77249999999998</c:v>
                </c:pt>
                <c:pt idx="52846">
                  <c:v>-264.77049999999997</c:v>
                </c:pt>
                <c:pt idx="52847">
                  <c:v>-264.76849999999996</c:v>
                </c:pt>
                <c:pt idx="52848">
                  <c:v>-264.76649999999995</c:v>
                </c:pt>
                <c:pt idx="52849">
                  <c:v>-264.7645</c:v>
                </c:pt>
                <c:pt idx="52850">
                  <c:v>-264.76249999999999</c:v>
                </c:pt>
                <c:pt idx="52851">
                  <c:v>-264.76049999999998</c:v>
                </c:pt>
                <c:pt idx="52852">
                  <c:v>-264.75849999999997</c:v>
                </c:pt>
                <c:pt idx="52853">
                  <c:v>-264.75649999999996</c:v>
                </c:pt>
                <c:pt idx="52854">
                  <c:v>-264.75450000000001</c:v>
                </c:pt>
                <c:pt idx="52855">
                  <c:v>-264.7525</c:v>
                </c:pt>
                <c:pt idx="52856">
                  <c:v>-264.75049999999999</c:v>
                </c:pt>
                <c:pt idx="52857">
                  <c:v>-264.74849999999998</c:v>
                </c:pt>
                <c:pt idx="52858">
                  <c:v>-264.74649999999997</c:v>
                </c:pt>
                <c:pt idx="52859">
                  <c:v>-264.74449999999996</c:v>
                </c:pt>
                <c:pt idx="52860">
                  <c:v>-264.74249999999995</c:v>
                </c:pt>
                <c:pt idx="52861">
                  <c:v>-264.7405</c:v>
                </c:pt>
                <c:pt idx="52862">
                  <c:v>-264.73849999999999</c:v>
                </c:pt>
                <c:pt idx="52863">
                  <c:v>-264.73649999999998</c:v>
                </c:pt>
                <c:pt idx="52864">
                  <c:v>-264.73449999999997</c:v>
                </c:pt>
                <c:pt idx="52865">
                  <c:v>-264.73249999999996</c:v>
                </c:pt>
                <c:pt idx="52866">
                  <c:v>-264.73050000000001</c:v>
                </c:pt>
                <c:pt idx="52867">
                  <c:v>-264.7285</c:v>
                </c:pt>
                <c:pt idx="52868">
                  <c:v>-264.72649999999999</c:v>
                </c:pt>
                <c:pt idx="52869">
                  <c:v>-264.72449999999998</c:v>
                </c:pt>
                <c:pt idx="52870">
                  <c:v>-264.72249999999997</c:v>
                </c:pt>
                <c:pt idx="52871">
                  <c:v>-264.72049999999996</c:v>
                </c:pt>
                <c:pt idx="52872">
                  <c:v>-264.71849999999995</c:v>
                </c:pt>
                <c:pt idx="52873">
                  <c:v>-264.7165</c:v>
                </c:pt>
                <c:pt idx="52874">
                  <c:v>-264.71449999999999</c:v>
                </c:pt>
                <c:pt idx="52875">
                  <c:v>-264.71249999999998</c:v>
                </c:pt>
                <c:pt idx="52876">
                  <c:v>-264.71049999999997</c:v>
                </c:pt>
                <c:pt idx="52877">
                  <c:v>-264.70849999999996</c:v>
                </c:pt>
                <c:pt idx="52878">
                  <c:v>-264.70650000000001</c:v>
                </c:pt>
                <c:pt idx="52879">
                  <c:v>-264.7045</c:v>
                </c:pt>
                <c:pt idx="52880">
                  <c:v>-264.70249999999999</c:v>
                </c:pt>
                <c:pt idx="52881">
                  <c:v>-264.70049999999998</c:v>
                </c:pt>
                <c:pt idx="52882">
                  <c:v>-264.69849999999997</c:v>
                </c:pt>
                <c:pt idx="52883">
                  <c:v>-264.69649999999996</c:v>
                </c:pt>
                <c:pt idx="52884">
                  <c:v>-264.69449999999995</c:v>
                </c:pt>
                <c:pt idx="52885">
                  <c:v>-264.6925</c:v>
                </c:pt>
                <c:pt idx="52886">
                  <c:v>-264.69049999999999</c:v>
                </c:pt>
                <c:pt idx="52887">
                  <c:v>-264.68849999999998</c:v>
                </c:pt>
                <c:pt idx="52888">
                  <c:v>-264.68649999999997</c:v>
                </c:pt>
                <c:pt idx="52889">
                  <c:v>-264.68449999999996</c:v>
                </c:pt>
                <c:pt idx="52890">
                  <c:v>-264.6825</c:v>
                </c:pt>
                <c:pt idx="52891">
                  <c:v>-264.68049999999999</c:v>
                </c:pt>
                <c:pt idx="52892">
                  <c:v>-264.67849999999999</c:v>
                </c:pt>
                <c:pt idx="52893">
                  <c:v>-264.67649999999998</c:v>
                </c:pt>
                <c:pt idx="52894">
                  <c:v>-264.67449999999997</c:v>
                </c:pt>
                <c:pt idx="52895">
                  <c:v>-264.67249999999996</c:v>
                </c:pt>
                <c:pt idx="52896">
                  <c:v>-264.67049999999995</c:v>
                </c:pt>
                <c:pt idx="52897">
                  <c:v>-264.66849999999999</c:v>
                </c:pt>
                <c:pt idx="52898">
                  <c:v>-264.66649999999998</c:v>
                </c:pt>
                <c:pt idx="52899">
                  <c:v>-264.66449999999998</c:v>
                </c:pt>
                <c:pt idx="52900">
                  <c:v>-264.66249999999997</c:v>
                </c:pt>
                <c:pt idx="52901">
                  <c:v>-264.66049999999996</c:v>
                </c:pt>
                <c:pt idx="52902">
                  <c:v>-264.6585</c:v>
                </c:pt>
                <c:pt idx="52903">
                  <c:v>-264.65649999999999</c:v>
                </c:pt>
                <c:pt idx="52904">
                  <c:v>-264.65449999999998</c:v>
                </c:pt>
                <c:pt idx="52905">
                  <c:v>-264.65249999999997</c:v>
                </c:pt>
                <c:pt idx="52906">
                  <c:v>-264.65049999999997</c:v>
                </c:pt>
                <c:pt idx="52907">
                  <c:v>-264.64850000000001</c:v>
                </c:pt>
                <c:pt idx="52908">
                  <c:v>-264.64649999999995</c:v>
                </c:pt>
                <c:pt idx="52909">
                  <c:v>-264.64449999999999</c:v>
                </c:pt>
                <c:pt idx="52910">
                  <c:v>-264.64249999999998</c:v>
                </c:pt>
                <c:pt idx="52911">
                  <c:v>-264.64049999999997</c:v>
                </c:pt>
                <c:pt idx="52912">
                  <c:v>-264.63849999999996</c:v>
                </c:pt>
                <c:pt idx="52913">
                  <c:v>-264.63649999999996</c:v>
                </c:pt>
                <c:pt idx="52914">
                  <c:v>-264.6345</c:v>
                </c:pt>
                <c:pt idx="52915">
                  <c:v>-264.63249999999999</c:v>
                </c:pt>
                <c:pt idx="52916">
                  <c:v>-264.63049999999998</c:v>
                </c:pt>
                <c:pt idx="52917">
                  <c:v>-264.62849999999997</c:v>
                </c:pt>
                <c:pt idx="52918">
                  <c:v>-264.62649999999996</c:v>
                </c:pt>
                <c:pt idx="52919">
                  <c:v>-264.62450000000001</c:v>
                </c:pt>
                <c:pt idx="52920">
                  <c:v>-264.62249999999995</c:v>
                </c:pt>
                <c:pt idx="52921">
                  <c:v>-264.62049999999999</c:v>
                </c:pt>
                <c:pt idx="52922">
                  <c:v>-264.61849999999998</c:v>
                </c:pt>
                <c:pt idx="52923">
                  <c:v>-264.61649999999997</c:v>
                </c:pt>
                <c:pt idx="52924">
                  <c:v>-264.61449999999996</c:v>
                </c:pt>
                <c:pt idx="52925">
                  <c:v>-264.61249999999995</c:v>
                </c:pt>
                <c:pt idx="52926">
                  <c:v>-264.6105</c:v>
                </c:pt>
                <c:pt idx="52927">
                  <c:v>-264.60849999999999</c:v>
                </c:pt>
                <c:pt idx="52928">
                  <c:v>-264.60649999999998</c:v>
                </c:pt>
                <c:pt idx="52929">
                  <c:v>-264.60449999999997</c:v>
                </c:pt>
                <c:pt idx="52930">
                  <c:v>-264.60249999999996</c:v>
                </c:pt>
                <c:pt idx="52931">
                  <c:v>-264.60050000000001</c:v>
                </c:pt>
                <c:pt idx="52932">
                  <c:v>-264.59849999999994</c:v>
                </c:pt>
                <c:pt idx="52933">
                  <c:v>-264.59649999999999</c:v>
                </c:pt>
                <c:pt idx="52934">
                  <c:v>-264.59449999999998</c:v>
                </c:pt>
                <c:pt idx="52935">
                  <c:v>-264.59249999999997</c:v>
                </c:pt>
                <c:pt idx="52936">
                  <c:v>-264.59049999999996</c:v>
                </c:pt>
                <c:pt idx="52937">
                  <c:v>-264.58849999999995</c:v>
                </c:pt>
                <c:pt idx="52938">
                  <c:v>-264.5865</c:v>
                </c:pt>
                <c:pt idx="52939">
                  <c:v>-264.58449999999999</c:v>
                </c:pt>
                <c:pt idx="52940">
                  <c:v>-264.58249999999998</c:v>
                </c:pt>
                <c:pt idx="52941">
                  <c:v>-264.58049999999997</c:v>
                </c:pt>
                <c:pt idx="52942">
                  <c:v>-264.57849999999996</c:v>
                </c:pt>
                <c:pt idx="52943">
                  <c:v>-264.57650000000001</c:v>
                </c:pt>
                <c:pt idx="52944">
                  <c:v>-264.57449999999994</c:v>
                </c:pt>
                <c:pt idx="52945">
                  <c:v>-264.57249999999999</c:v>
                </c:pt>
                <c:pt idx="52946">
                  <c:v>-264.57049999999998</c:v>
                </c:pt>
                <c:pt idx="52947">
                  <c:v>-264.56849999999997</c:v>
                </c:pt>
                <c:pt idx="52948">
                  <c:v>-264.56649999999996</c:v>
                </c:pt>
                <c:pt idx="52949">
                  <c:v>-264.56449999999995</c:v>
                </c:pt>
                <c:pt idx="52950">
                  <c:v>-264.5625</c:v>
                </c:pt>
                <c:pt idx="52951">
                  <c:v>-264.56049999999999</c:v>
                </c:pt>
                <c:pt idx="52952">
                  <c:v>-264.55849999999998</c:v>
                </c:pt>
                <c:pt idx="52953">
                  <c:v>-264.55649999999997</c:v>
                </c:pt>
                <c:pt idx="52954">
                  <c:v>-264.55449999999996</c:v>
                </c:pt>
                <c:pt idx="52955">
                  <c:v>-264.55250000000001</c:v>
                </c:pt>
                <c:pt idx="52956">
                  <c:v>-264.55049999999994</c:v>
                </c:pt>
                <c:pt idx="52957">
                  <c:v>-264.54849999999999</c:v>
                </c:pt>
                <c:pt idx="52958">
                  <c:v>-264.54649999999998</c:v>
                </c:pt>
                <c:pt idx="52959">
                  <c:v>-264.54449999999997</c:v>
                </c:pt>
                <c:pt idx="52960">
                  <c:v>-264.54249999999996</c:v>
                </c:pt>
                <c:pt idx="52961">
                  <c:v>-264.54049999999995</c:v>
                </c:pt>
                <c:pt idx="52962">
                  <c:v>-264.5385</c:v>
                </c:pt>
                <c:pt idx="52963">
                  <c:v>-264.53649999999999</c:v>
                </c:pt>
                <c:pt idx="52964">
                  <c:v>-264.53449999999998</c:v>
                </c:pt>
                <c:pt idx="52965">
                  <c:v>-264.53249999999997</c:v>
                </c:pt>
                <c:pt idx="52966">
                  <c:v>-264.53049999999996</c:v>
                </c:pt>
                <c:pt idx="52967">
                  <c:v>-264.52850000000001</c:v>
                </c:pt>
                <c:pt idx="52968">
                  <c:v>-264.52649999999994</c:v>
                </c:pt>
                <c:pt idx="52969">
                  <c:v>-264.52449999999999</c:v>
                </c:pt>
                <c:pt idx="52970">
                  <c:v>-264.52249999999998</c:v>
                </c:pt>
                <c:pt idx="52971">
                  <c:v>-264.52049999999997</c:v>
                </c:pt>
                <c:pt idx="52972">
                  <c:v>-264.51849999999996</c:v>
                </c:pt>
                <c:pt idx="52973">
                  <c:v>-264.51649999999995</c:v>
                </c:pt>
                <c:pt idx="52974">
                  <c:v>-264.5145</c:v>
                </c:pt>
                <c:pt idx="52975">
                  <c:v>-264.51249999999999</c:v>
                </c:pt>
                <c:pt idx="52976">
                  <c:v>-264.51049999999998</c:v>
                </c:pt>
                <c:pt idx="52977">
                  <c:v>-264.50849999999997</c:v>
                </c:pt>
                <c:pt idx="52978">
                  <c:v>-264.50649999999996</c:v>
                </c:pt>
                <c:pt idx="52979">
                  <c:v>-264.50450000000001</c:v>
                </c:pt>
                <c:pt idx="52980">
                  <c:v>-264.5025</c:v>
                </c:pt>
                <c:pt idx="52981">
                  <c:v>-264.50049999999999</c:v>
                </c:pt>
                <c:pt idx="52982">
                  <c:v>-264.49849999999998</c:v>
                </c:pt>
                <c:pt idx="52983">
                  <c:v>-264.49649999999997</c:v>
                </c:pt>
                <c:pt idx="52984">
                  <c:v>-264.49449999999996</c:v>
                </c:pt>
                <c:pt idx="52985">
                  <c:v>-264.49249999999995</c:v>
                </c:pt>
                <c:pt idx="52986">
                  <c:v>-264.4905</c:v>
                </c:pt>
                <c:pt idx="52987">
                  <c:v>-264.48849999999999</c:v>
                </c:pt>
                <c:pt idx="52988">
                  <c:v>-264.48649999999998</c:v>
                </c:pt>
                <c:pt idx="52989">
                  <c:v>-264.48449999999997</c:v>
                </c:pt>
                <c:pt idx="52990">
                  <c:v>-264.48249999999996</c:v>
                </c:pt>
                <c:pt idx="52991">
                  <c:v>-264.48050000000001</c:v>
                </c:pt>
                <c:pt idx="52992">
                  <c:v>-264.4785</c:v>
                </c:pt>
                <c:pt idx="52993">
                  <c:v>-264.47649999999999</c:v>
                </c:pt>
                <c:pt idx="52994">
                  <c:v>-264.47449999999998</c:v>
                </c:pt>
                <c:pt idx="52995">
                  <c:v>-264.47249999999997</c:v>
                </c:pt>
                <c:pt idx="52996">
                  <c:v>-264.47049999999996</c:v>
                </c:pt>
                <c:pt idx="52997">
                  <c:v>-264.46849999999995</c:v>
                </c:pt>
                <c:pt idx="52998">
                  <c:v>-264.4665</c:v>
                </c:pt>
                <c:pt idx="52999">
                  <c:v>-264.46449999999999</c:v>
                </c:pt>
                <c:pt idx="53000">
                  <c:v>-264.46249999999998</c:v>
                </c:pt>
                <c:pt idx="53001">
                  <c:v>-264.46049999999997</c:v>
                </c:pt>
                <c:pt idx="53002">
                  <c:v>-264.45849999999996</c:v>
                </c:pt>
                <c:pt idx="53003">
                  <c:v>-264.45650000000001</c:v>
                </c:pt>
                <c:pt idx="53004">
                  <c:v>-264.4545</c:v>
                </c:pt>
                <c:pt idx="53005">
                  <c:v>-264.45249999999999</c:v>
                </c:pt>
                <c:pt idx="53006">
                  <c:v>-264.45049999999998</c:v>
                </c:pt>
                <c:pt idx="53007">
                  <c:v>-264.44849999999997</c:v>
                </c:pt>
                <c:pt idx="53008">
                  <c:v>-264.44649999999996</c:v>
                </c:pt>
                <c:pt idx="53009">
                  <c:v>-264.44449999999995</c:v>
                </c:pt>
                <c:pt idx="53010">
                  <c:v>-264.4425</c:v>
                </c:pt>
                <c:pt idx="53011">
                  <c:v>-264.44049999999999</c:v>
                </c:pt>
                <c:pt idx="53012">
                  <c:v>-264.43849999999998</c:v>
                </c:pt>
                <c:pt idx="53013">
                  <c:v>-264.43649999999997</c:v>
                </c:pt>
                <c:pt idx="53014">
                  <c:v>-264.43449999999996</c:v>
                </c:pt>
                <c:pt idx="53015">
                  <c:v>-264.4325</c:v>
                </c:pt>
                <c:pt idx="53016">
                  <c:v>-264.43049999999999</c:v>
                </c:pt>
                <c:pt idx="53017">
                  <c:v>-264.42849999999999</c:v>
                </c:pt>
                <c:pt idx="53018">
                  <c:v>-264.42649999999998</c:v>
                </c:pt>
                <c:pt idx="53019">
                  <c:v>-264.42449999999997</c:v>
                </c:pt>
                <c:pt idx="53020">
                  <c:v>-264.42249999999996</c:v>
                </c:pt>
                <c:pt idx="53021">
                  <c:v>-264.42049999999995</c:v>
                </c:pt>
                <c:pt idx="53022">
                  <c:v>-264.41849999999999</c:v>
                </c:pt>
                <c:pt idx="53023">
                  <c:v>-264.41649999999998</c:v>
                </c:pt>
                <c:pt idx="53024">
                  <c:v>-264.41449999999998</c:v>
                </c:pt>
                <c:pt idx="53025">
                  <c:v>-264.41249999999997</c:v>
                </c:pt>
                <c:pt idx="53026">
                  <c:v>-264.41049999999996</c:v>
                </c:pt>
                <c:pt idx="53027">
                  <c:v>-264.4085</c:v>
                </c:pt>
                <c:pt idx="53028">
                  <c:v>-264.40649999999999</c:v>
                </c:pt>
                <c:pt idx="53029">
                  <c:v>-264.40449999999998</c:v>
                </c:pt>
                <c:pt idx="53030">
                  <c:v>-264.40249999999997</c:v>
                </c:pt>
                <c:pt idx="53031">
                  <c:v>-264.40049999999997</c:v>
                </c:pt>
                <c:pt idx="53032">
                  <c:v>-264.39850000000001</c:v>
                </c:pt>
                <c:pt idx="53033">
                  <c:v>-264.39649999999995</c:v>
                </c:pt>
                <c:pt idx="53034">
                  <c:v>-264.39449999999999</c:v>
                </c:pt>
                <c:pt idx="53035">
                  <c:v>-264.39249999999998</c:v>
                </c:pt>
                <c:pt idx="53036">
                  <c:v>-264.39049999999997</c:v>
                </c:pt>
                <c:pt idx="53037">
                  <c:v>-264.38849999999996</c:v>
                </c:pt>
                <c:pt idx="53038">
                  <c:v>-264.38649999999996</c:v>
                </c:pt>
                <c:pt idx="53039">
                  <c:v>-264.3845</c:v>
                </c:pt>
                <c:pt idx="53040">
                  <c:v>-264.38249999999999</c:v>
                </c:pt>
                <c:pt idx="53041">
                  <c:v>-264.38049999999998</c:v>
                </c:pt>
                <c:pt idx="53042">
                  <c:v>-264.37849999999997</c:v>
                </c:pt>
                <c:pt idx="53043">
                  <c:v>-264.37649999999996</c:v>
                </c:pt>
                <c:pt idx="53044">
                  <c:v>-264.37450000000001</c:v>
                </c:pt>
                <c:pt idx="53045">
                  <c:v>-264.37249999999995</c:v>
                </c:pt>
                <c:pt idx="53046">
                  <c:v>-264.37049999999999</c:v>
                </c:pt>
                <c:pt idx="53047">
                  <c:v>-264.36849999999998</c:v>
                </c:pt>
                <c:pt idx="53048">
                  <c:v>-264.36649999999997</c:v>
                </c:pt>
                <c:pt idx="53049">
                  <c:v>-264.36449999999996</c:v>
                </c:pt>
                <c:pt idx="53050">
                  <c:v>-264.36249999999995</c:v>
                </c:pt>
                <c:pt idx="53051">
                  <c:v>-264.3605</c:v>
                </c:pt>
                <c:pt idx="53052">
                  <c:v>-264.35849999999999</c:v>
                </c:pt>
                <c:pt idx="53053">
                  <c:v>-264.35649999999998</c:v>
                </c:pt>
                <c:pt idx="53054">
                  <c:v>-264.35449999999997</c:v>
                </c:pt>
                <c:pt idx="53055">
                  <c:v>-264.35249999999996</c:v>
                </c:pt>
                <c:pt idx="53056">
                  <c:v>-264.35050000000001</c:v>
                </c:pt>
                <c:pt idx="53057">
                  <c:v>-264.34849999999994</c:v>
                </c:pt>
                <c:pt idx="53058">
                  <c:v>-264.34649999999999</c:v>
                </c:pt>
                <c:pt idx="53059">
                  <c:v>-264.34449999999998</c:v>
                </c:pt>
                <c:pt idx="53060">
                  <c:v>-264.34249999999997</c:v>
                </c:pt>
                <c:pt idx="53061">
                  <c:v>-264.34049999999996</c:v>
                </c:pt>
                <c:pt idx="53062">
                  <c:v>-264.33849999999995</c:v>
                </c:pt>
                <c:pt idx="53063">
                  <c:v>-264.3365</c:v>
                </c:pt>
                <c:pt idx="53064">
                  <c:v>-264.33449999999999</c:v>
                </c:pt>
                <c:pt idx="53065">
                  <c:v>-264.33249999999998</c:v>
                </c:pt>
                <c:pt idx="53066">
                  <c:v>-264.33049999999997</c:v>
                </c:pt>
                <c:pt idx="53067">
                  <c:v>-264.32849999999996</c:v>
                </c:pt>
                <c:pt idx="53068">
                  <c:v>-264.32650000000001</c:v>
                </c:pt>
                <c:pt idx="53069">
                  <c:v>-264.32449999999994</c:v>
                </c:pt>
                <c:pt idx="53070">
                  <c:v>-264.32249999999999</c:v>
                </c:pt>
                <c:pt idx="53071">
                  <c:v>-264.32049999999998</c:v>
                </c:pt>
                <c:pt idx="53072">
                  <c:v>-264.31849999999997</c:v>
                </c:pt>
                <c:pt idx="53073">
                  <c:v>-264.31649999999996</c:v>
                </c:pt>
                <c:pt idx="53074">
                  <c:v>-264.31449999999995</c:v>
                </c:pt>
                <c:pt idx="53075">
                  <c:v>-264.3125</c:v>
                </c:pt>
                <c:pt idx="53076">
                  <c:v>-264.31049999999999</c:v>
                </c:pt>
                <c:pt idx="53077">
                  <c:v>-264.30849999999998</c:v>
                </c:pt>
                <c:pt idx="53078">
                  <c:v>-264.30649999999997</c:v>
                </c:pt>
                <c:pt idx="53079">
                  <c:v>-264.30449999999996</c:v>
                </c:pt>
                <c:pt idx="53080">
                  <c:v>-264.30250000000001</c:v>
                </c:pt>
                <c:pt idx="53081">
                  <c:v>-264.30049999999994</c:v>
                </c:pt>
                <c:pt idx="53082">
                  <c:v>-264.29849999999999</c:v>
                </c:pt>
                <c:pt idx="53083">
                  <c:v>-264.29649999999998</c:v>
                </c:pt>
                <c:pt idx="53084">
                  <c:v>-264.29449999999997</c:v>
                </c:pt>
                <c:pt idx="53085">
                  <c:v>-264.29249999999996</c:v>
                </c:pt>
                <c:pt idx="53086">
                  <c:v>-264.29049999999995</c:v>
                </c:pt>
                <c:pt idx="53087">
                  <c:v>-264.2885</c:v>
                </c:pt>
                <c:pt idx="53088">
                  <c:v>-264.28649999999999</c:v>
                </c:pt>
                <c:pt idx="53089">
                  <c:v>-264.28449999999998</c:v>
                </c:pt>
                <c:pt idx="53090">
                  <c:v>-264.28249999999997</c:v>
                </c:pt>
                <c:pt idx="53091">
                  <c:v>-264.28049999999996</c:v>
                </c:pt>
                <c:pt idx="53092">
                  <c:v>-264.27850000000001</c:v>
                </c:pt>
                <c:pt idx="53093">
                  <c:v>-264.27649999999994</c:v>
                </c:pt>
                <c:pt idx="53094">
                  <c:v>-264.27449999999999</c:v>
                </c:pt>
                <c:pt idx="53095">
                  <c:v>-264.27249999999998</c:v>
                </c:pt>
                <c:pt idx="53096">
                  <c:v>-264.27049999999997</c:v>
                </c:pt>
                <c:pt idx="53097">
                  <c:v>-264.26849999999996</c:v>
                </c:pt>
                <c:pt idx="53098">
                  <c:v>-264.26649999999995</c:v>
                </c:pt>
                <c:pt idx="53099">
                  <c:v>-264.2645</c:v>
                </c:pt>
                <c:pt idx="53100">
                  <c:v>-264.26249999999999</c:v>
                </c:pt>
                <c:pt idx="53101">
                  <c:v>-264.26049999999998</c:v>
                </c:pt>
                <c:pt idx="53102">
                  <c:v>-264.25849999999997</c:v>
                </c:pt>
                <c:pt idx="53103">
                  <c:v>-264.25649999999996</c:v>
                </c:pt>
                <c:pt idx="53104">
                  <c:v>-264.25450000000001</c:v>
                </c:pt>
                <c:pt idx="53105">
                  <c:v>-264.2525</c:v>
                </c:pt>
                <c:pt idx="53106">
                  <c:v>-264.25049999999999</c:v>
                </c:pt>
                <c:pt idx="53107">
                  <c:v>-264.24849999999998</c:v>
                </c:pt>
                <c:pt idx="53108">
                  <c:v>-264.24649999999997</c:v>
                </c:pt>
                <c:pt idx="53109">
                  <c:v>-264.24449999999996</c:v>
                </c:pt>
                <c:pt idx="53110">
                  <c:v>-264.24249999999995</c:v>
                </c:pt>
                <c:pt idx="53111">
                  <c:v>-264.2405</c:v>
                </c:pt>
                <c:pt idx="53112">
                  <c:v>-264.23849999999999</c:v>
                </c:pt>
                <c:pt idx="53113">
                  <c:v>-264.23649999999998</c:v>
                </c:pt>
                <c:pt idx="53114">
                  <c:v>-264.23449999999997</c:v>
                </c:pt>
                <c:pt idx="53115">
                  <c:v>-264.23249999999996</c:v>
                </c:pt>
                <c:pt idx="53116">
                  <c:v>-264.23050000000001</c:v>
                </c:pt>
                <c:pt idx="53117">
                  <c:v>-264.2285</c:v>
                </c:pt>
                <c:pt idx="53118">
                  <c:v>-264.22649999999999</c:v>
                </c:pt>
                <c:pt idx="53119">
                  <c:v>-264.22449999999998</c:v>
                </c:pt>
                <c:pt idx="53120">
                  <c:v>-264.22249999999997</c:v>
                </c:pt>
                <c:pt idx="53121">
                  <c:v>-264.22049999999996</c:v>
                </c:pt>
                <c:pt idx="53122">
                  <c:v>-264.21849999999995</c:v>
                </c:pt>
                <c:pt idx="53123">
                  <c:v>-264.2165</c:v>
                </c:pt>
                <c:pt idx="53124">
                  <c:v>-264.21449999999999</c:v>
                </c:pt>
                <c:pt idx="53125">
                  <c:v>-264.21249999999998</c:v>
                </c:pt>
                <c:pt idx="53126">
                  <c:v>-264.21049999999997</c:v>
                </c:pt>
                <c:pt idx="53127">
                  <c:v>-264.20849999999996</c:v>
                </c:pt>
                <c:pt idx="53128">
                  <c:v>-264.20650000000001</c:v>
                </c:pt>
                <c:pt idx="53129">
                  <c:v>-264.2045</c:v>
                </c:pt>
                <c:pt idx="53130">
                  <c:v>-264.20249999999999</c:v>
                </c:pt>
                <c:pt idx="53131">
                  <c:v>-264.20049999999998</c:v>
                </c:pt>
                <c:pt idx="53132">
                  <c:v>-264.19849999999997</c:v>
                </c:pt>
                <c:pt idx="53133">
                  <c:v>-264.19649999999996</c:v>
                </c:pt>
                <c:pt idx="53134">
                  <c:v>-264.19449999999995</c:v>
                </c:pt>
                <c:pt idx="53135">
                  <c:v>-264.1925</c:v>
                </c:pt>
                <c:pt idx="53136">
                  <c:v>-264.19049999999999</c:v>
                </c:pt>
                <c:pt idx="53137">
                  <c:v>-264.18849999999998</c:v>
                </c:pt>
                <c:pt idx="53138">
                  <c:v>-264.18649999999997</c:v>
                </c:pt>
                <c:pt idx="53139">
                  <c:v>-264.18449999999996</c:v>
                </c:pt>
                <c:pt idx="53140">
                  <c:v>-264.1825</c:v>
                </c:pt>
                <c:pt idx="53141">
                  <c:v>-264.18049999999999</c:v>
                </c:pt>
                <c:pt idx="53142">
                  <c:v>-264.17849999999999</c:v>
                </c:pt>
                <c:pt idx="53143">
                  <c:v>-264.17649999999998</c:v>
                </c:pt>
                <c:pt idx="53144">
                  <c:v>-264.17449999999997</c:v>
                </c:pt>
                <c:pt idx="53145">
                  <c:v>-264.17249999999996</c:v>
                </c:pt>
                <c:pt idx="53146">
                  <c:v>-264.17049999999995</c:v>
                </c:pt>
                <c:pt idx="53147">
                  <c:v>-264.16849999999999</c:v>
                </c:pt>
                <c:pt idx="53148">
                  <c:v>-264.16649999999998</c:v>
                </c:pt>
                <c:pt idx="53149">
                  <c:v>-264.16449999999998</c:v>
                </c:pt>
                <c:pt idx="53150">
                  <c:v>-264.16249999999997</c:v>
                </c:pt>
                <c:pt idx="53151">
                  <c:v>-264.16049999999996</c:v>
                </c:pt>
                <c:pt idx="53152">
                  <c:v>-264.1585</c:v>
                </c:pt>
                <c:pt idx="53153">
                  <c:v>-264.15649999999999</c:v>
                </c:pt>
                <c:pt idx="53154">
                  <c:v>-264.15449999999998</c:v>
                </c:pt>
                <c:pt idx="53155">
                  <c:v>-264.15249999999997</c:v>
                </c:pt>
                <c:pt idx="53156">
                  <c:v>-264.15049999999997</c:v>
                </c:pt>
                <c:pt idx="53157">
                  <c:v>-264.14850000000001</c:v>
                </c:pt>
                <c:pt idx="53158">
                  <c:v>-264.14649999999995</c:v>
                </c:pt>
                <c:pt idx="53159">
                  <c:v>-264.14449999999999</c:v>
                </c:pt>
                <c:pt idx="53160">
                  <c:v>-264.14249999999998</c:v>
                </c:pt>
                <c:pt idx="53161">
                  <c:v>-264.14049999999997</c:v>
                </c:pt>
                <c:pt idx="53162">
                  <c:v>-264.13849999999996</c:v>
                </c:pt>
                <c:pt idx="53163">
                  <c:v>-264.13649999999996</c:v>
                </c:pt>
                <c:pt idx="53164">
                  <c:v>-264.1345</c:v>
                </c:pt>
                <c:pt idx="53165">
                  <c:v>-264.13249999999999</c:v>
                </c:pt>
                <c:pt idx="53166">
                  <c:v>-264.13049999999998</c:v>
                </c:pt>
                <c:pt idx="53167">
                  <c:v>-264.12849999999997</c:v>
                </c:pt>
                <c:pt idx="53168">
                  <c:v>-264.12649999999996</c:v>
                </c:pt>
                <c:pt idx="53169">
                  <c:v>-264.12450000000001</c:v>
                </c:pt>
                <c:pt idx="53170">
                  <c:v>-264.12249999999995</c:v>
                </c:pt>
                <c:pt idx="53171">
                  <c:v>-264.12049999999999</c:v>
                </c:pt>
                <c:pt idx="53172">
                  <c:v>-264.11849999999998</c:v>
                </c:pt>
                <c:pt idx="53173">
                  <c:v>-264.11649999999997</c:v>
                </c:pt>
                <c:pt idx="53174">
                  <c:v>-264.11449999999996</c:v>
                </c:pt>
                <c:pt idx="53175">
                  <c:v>-264.11249999999995</c:v>
                </c:pt>
                <c:pt idx="53176">
                  <c:v>-264.1105</c:v>
                </c:pt>
                <c:pt idx="53177">
                  <c:v>-264.10849999999999</c:v>
                </c:pt>
                <c:pt idx="53178">
                  <c:v>-264.10649999999998</c:v>
                </c:pt>
                <c:pt idx="53179">
                  <c:v>-264.10449999999997</c:v>
                </c:pt>
                <c:pt idx="53180">
                  <c:v>-264.10249999999996</c:v>
                </c:pt>
                <c:pt idx="53181">
                  <c:v>-264.10050000000001</c:v>
                </c:pt>
                <c:pt idx="53182">
                  <c:v>-264.09849999999994</c:v>
                </c:pt>
                <c:pt idx="53183">
                  <c:v>-264.09649999999999</c:v>
                </c:pt>
                <c:pt idx="53184">
                  <c:v>-264.09449999999998</c:v>
                </c:pt>
                <c:pt idx="53185">
                  <c:v>-264.09249999999997</c:v>
                </c:pt>
                <c:pt idx="53186">
                  <c:v>-264.09049999999996</c:v>
                </c:pt>
                <c:pt idx="53187">
                  <c:v>-264.08849999999995</c:v>
                </c:pt>
                <c:pt idx="53188">
                  <c:v>-264.0865</c:v>
                </c:pt>
                <c:pt idx="53189">
                  <c:v>-264.08449999999999</c:v>
                </c:pt>
                <c:pt idx="53190">
                  <c:v>-264.08249999999998</c:v>
                </c:pt>
                <c:pt idx="53191">
                  <c:v>-264.08049999999997</c:v>
                </c:pt>
                <c:pt idx="53192">
                  <c:v>-264.07849999999996</c:v>
                </c:pt>
                <c:pt idx="53193">
                  <c:v>-264.07650000000001</c:v>
                </c:pt>
                <c:pt idx="53194">
                  <c:v>-264.07449999999994</c:v>
                </c:pt>
                <c:pt idx="53195">
                  <c:v>-264.07249999999999</c:v>
                </c:pt>
                <c:pt idx="53196">
                  <c:v>-264.07049999999998</c:v>
                </c:pt>
                <c:pt idx="53197">
                  <c:v>-264.06849999999997</c:v>
                </c:pt>
                <c:pt idx="53198">
                  <c:v>-264.06649999999996</c:v>
                </c:pt>
                <c:pt idx="53199">
                  <c:v>-264.06449999999995</c:v>
                </c:pt>
                <c:pt idx="53200">
                  <c:v>-264.0625</c:v>
                </c:pt>
                <c:pt idx="53201">
                  <c:v>-264.06049999999999</c:v>
                </c:pt>
                <c:pt idx="53202">
                  <c:v>-264.05849999999998</c:v>
                </c:pt>
                <c:pt idx="53203">
                  <c:v>-264.05649999999997</c:v>
                </c:pt>
                <c:pt idx="53204">
                  <c:v>-264.05449999999996</c:v>
                </c:pt>
                <c:pt idx="53205">
                  <c:v>-264.05250000000001</c:v>
                </c:pt>
                <c:pt idx="53206">
                  <c:v>-264.05049999999994</c:v>
                </c:pt>
                <c:pt idx="53207">
                  <c:v>-264.04849999999999</c:v>
                </c:pt>
                <c:pt idx="53208">
                  <c:v>-264.04649999999998</c:v>
                </c:pt>
                <c:pt idx="53209">
                  <c:v>-264.04449999999997</c:v>
                </c:pt>
                <c:pt idx="53210">
                  <c:v>-264.04249999999996</c:v>
                </c:pt>
                <c:pt idx="53211">
                  <c:v>-264.04049999999995</c:v>
                </c:pt>
                <c:pt idx="53212">
                  <c:v>-264.0385</c:v>
                </c:pt>
                <c:pt idx="53213">
                  <c:v>-264.03649999999999</c:v>
                </c:pt>
                <c:pt idx="53214">
                  <c:v>-264.03449999999998</c:v>
                </c:pt>
                <c:pt idx="53215">
                  <c:v>-264.03249999999997</c:v>
                </c:pt>
                <c:pt idx="53216">
                  <c:v>-264.03049999999996</c:v>
                </c:pt>
                <c:pt idx="53217">
                  <c:v>-264.02850000000001</c:v>
                </c:pt>
                <c:pt idx="53218">
                  <c:v>-264.02649999999994</c:v>
                </c:pt>
                <c:pt idx="53219">
                  <c:v>-264.02449999999999</c:v>
                </c:pt>
                <c:pt idx="53220">
                  <c:v>-264.02249999999998</c:v>
                </c:pt>
                <c:pt idx="53221">
                  <c:v>-264.02049999999997</c:v>
                </c:pt>
                <c:pt idx="53222">
                  <c:v>-264.01849999999996</c:v>
                </c:pt>
                <c:pt idx="53223">
                  <c:v>-264.01649999999995</c:v>
                </c:pt>
                <c:pt idx="53224">
                  <c:v>-264.0145</c:v>
                </c:pt>
                <c:pt idx="53225">
                  <c:v>-264.01249999999999</c:v>
                </c:pt>
                <c:pt idx="53226">
                  <c:v>-264.01049999999998</c:v>
                </c:pt>
                <c:pt idx="53227">
                  <c:v>-264.00849999999997</c:v>
                </c:pt>
                <c:pt idx="53228">
                  <c:v>-264.00649999999996</c:v>
                </c:pt>
                <c:pt idx="53229">
                  <c:v>-264.00450000000001</c:v>
                </c:pt>
                <c:pt idx="53230">
                  <c:v>-264.0025</c:v>
                </c:pt>
                <c:pt idx="53231">
                  <c:v>-264.00049999999999</c:v>
                </c:pt>
                <c:pt idx="53232">
                  <c:v>-263.99849999999998</c:v>
                </c:pt>
                <c:pt idx="53233">
                  <c:v>-263.99649999999997</c:v>
                </c:pt>
                <c:pt idx="53234">
                  <c:v>-263.99449999999996</c:v>
                </c:pt>
                <c:pt idx="53235">
                  <c:v>-263.99249999999995</c:v>
                </c:pt>
                <c:pt idx="53236">
                  <c:v>-263.9905</c:v>
                </c:pt>
                <c:pt idx="53237">
                  <c:v>-263.98849999999999</c:v>
                </c:pt>
                <c:pt idx="53238">
                  <c:v>-263.98649999999998</c:v>
                </c:pt>
                <c:pt idx="53239">
                  <c:v>-263.98449999999997</c:v>
                </c:pt>
                <c:pt idx="53240">
                  <c:v>-263.98249999999996</c:v>
                </c:pt>
                <c:pt idx="53241">
                  <c:v>-263.98050000000001</c:v>
                </c:pt>
                <c:pt idx="53242">
                  <c:v>-263.9785</c:v>
                </c:pt>
                <c:pt idx="53243">
                  <c:v>-263.97649999999999</c:v>
                </c:pt>
                <c:pt idx="53244">
                  <c:v>-263.97449999999998</c:v>
                </c:pt>
                <c:pt idx="53245">
                  <c:v>-263.97249999999997</c:v>
                </c:pt>
                <c:pt idx="53246">
                  <c:v>-263.97049999999996</c:v>
                </c:pt>
                <c:pt idx="53247">
                  <c:v>-263.96849999999995</c:v>
                </c:pt>
                <c:pt idx="53248">
                  <c:v>-263.9665</c:v>
                </c:pt>
                <c:pt idx="53249">
                  <c:v>-263.96449999999999</c:v>
                </c:pt>
                <c:pt idx="53250">
                  <c:v>-263.96249999999998</c:v>
                </c:pt>
                <c:pt idx="53251">
                  <c:v>-263.96049999999997</c:v>
                </c:pt>
                <c:pt idx="53252">
                  <c:v>-263.95849999999996</c:v>
                </c:pt>
                <c:pt idx="53253">
                  <c:v>-263.95650000000001</c:v>
                </c:pt>
                <c:pt idx="53254">
                  <c:v>-263.9545</c:v>
                </c:pt>
                <c:pt idx="53255">
                  <c:v>-263.95249999999999</c:v>
                </c:pt>
                <c:pt idx="53256">
                  <c:v>-263.95049999999998</c:v>
                </c:pt>
                <c:pt idx="53257">
                  <c:v>-263.94849999999997</c:v>
                </c:pt>
                <c:pt idx="53258">
                  <c:v>-263.94649999999996</c:v>
                </c:pt>
                <c:pt idx="53259">
                  <c:v>-263.94449999999995</c:v>
                </c:pt>
                <c:pt idx="53260">
                  <c:v>-263.9425</c:v>
                </c:pt>
                <c:pt idx="53261">
                  <c:v>-263.94049999999999</c:v>
                </c:pt>
                <c:pt idx="53262">
                  <c:v>-263.93849999999998</c:v>
                </c:pt>
                <c:pt idx="53263">
                  <c:v>-263.93649999999997</c:v>
                </c:pt>
                <c:pt idx="53264">
                  <c:v>-263.93449999999996</c:v>
                </c:pt>
                <c:pt idx="53265">
                  <c:v>-263.9325</c:v>
                </c:pt>
                <c:pt idx="53266">
                  <c:v>-263.93049999999999</c:v>
                </c:pt>
                <c:pt idx="53267">
                  <c:v>-263.92849999999999</c:v>
                </c:pt>
                <c:pt idx="53268">
                  <c:v>-263.92649999999998</c:v>
                </c:pt>
                <c:pt idx="53269">
                  <c:v>-263.92449999999997</c:v>
                </c:pt>
                <c:pt idx="53270">
                  <c:v>-263.92249999999996</c:v>
                </c:pt>
                <c:pt idx="53271">
                  <c:v>-263.92049999999995</c:v>
                </c:pt>
                <c:pt idx="53272">
                  <c:v>-263.91849999999999</c:v>
                </c:pt>
                <c:pt idx="53273">
                  <c:v>-263.91649999999998</c:v>
                </c:pt>
                <c:pt idx="53274">
                  <c:v>-263.91449999999998</c:v>
                </c:pt>
                <c:pt idx="53275">
                  <c:v>-263.91249999999997</c:v>
                </c:pt>
                <c:pt idx="53276">
                  <c:v>-263.91049999999996</c:v>
                </c:pt>
                <c:pt idx="53277">
                  <c:v>-263.9085</c:v>
                </c:pt>
                <c:pt idx="53278">
                  <c:v>-263.90649999999999</c:v>
                </c:pt>
                <c:pt idx="53279">
                  <c:v>-263.90449999999998</c:v>
                </c:pt>
                <c:pt idx="53280">
                  <c:v>-263.90249999999997</c:v>
                </c:pt>
                <c:pt idx="53281">
                  <c:v>-263.90049999999997</c:v>
                </c:pt>
                <c:pt idx="53282">
                  <c:v>-263.89850000000001</c:v>
                </c:pt>
                <c:pt idx="53283">
                  <c:v>-263.89649999999995</c:v>
                </c:pt>
                <c:pt idx="53284">
                  <c:v>-263.89449999999999</c:v>
                </c:pt>
                <c:pt idx="53285">
                  <c:v>-263.89249999999998</c:v>
                </c:pt>
                <c:pt idx="53286">
                  <c:v>-263.89049999999997</c:v>
                </c:pt>
                <c:pt idx="53287">
                  <c:v>-263.88849999999996</c:v>
                </c:pt>
                <c:pt idx="53288">
                  <c:v>-263.88649999999996</c:v>
                </c:pt>
                <c:pt idx="53289">
                  <c:v>-263.8845</c:v>
                </c:pt>
                <c:pt idx="53290">
                  <c:v>-263.88249999999999</c:v>
                </c:pt>
                <c:pt idx="53291">
                  <c:v>-263.88049999999998</c:v>
                </c:pt>
                <c:pt idx="53292">
                  <c:v>-263.87849999999997</c:v>
                </c:pt>
                <c:pt idx="53293">
                  <c:v>-263.87649999999996</c:v>
                </c:pt>
                <c:pt idx="53294">
                  <c:v>-263.87450000000001</c:v>
                </c:pt>
                <c:pt idx="53295">
                  <c:v>-263.87249999999995</c:v>
                </c:pt>
                <c:pt idx="53296">
                  <c:v>-263.87049999999999</c:v>
                </c:pt>
                <c:pt idx="53297">
                  <c:v>-263.86849999999998</c:v>
                </c:pt>
                <c:pt idx="53298">
                  <c:v>-263.86649999999997</c:v>
                </c:pt>
                <c:pt idx="53299">
                  <c:v>-263.86449999999996</c:v>
                </c:pt>
                <c:pt idx="53300">
                  <c:v>-263.86249999999995</c:v>
                </c:pt>
                <c:pt idx="53301">
                  <c:v>-263.8605</c:v>
                </c:pt>
                <c:pt idx="53302">
                  <c:v>-263.85849999999999</c:v>
                </c:pt>
                <c:pt idx="53303">
                  <c:v>-263.85649999999998</c:v>
                </c:pt>
                <c:pt idx="53304">
                  <c:v>-263.85449999999997</c:v>
                </c:pt>
                <c:pt idx="53305">
                  <c:v>-263.85249999999996</c:v>
                </c:pt>
                <c:pt idx="53306">
                  <c:v>-263.85050000000001</c:v>
                </c:pt>
                <c:pt idx="53307">
                  <c:v>-263.84849999999994</c:v>
                </c:pt>
                <c:pt idx="53308">
                  <c:v>-263.84649999999999</c:v>
                </c:pt>
                <c:pt idx="53309">
                  <c:v>-263.84449999999998</c:v>
                </c:pt>
                <c:pt idx="53310">
                  <c:v>-263.84249999999997</c:v>
                </c:pt>
                <c:pt idx="53311">
                  <c:v>-263.84049999999996</c:v>
                </c:pt>
                <c:pt idx="53312">
                  <c:v>-263.83849999999995</c:v>
                </c:pt>
                <c:pt idx="53313">
                  <c:v>-263.8365</c:v>
                </c:pt>
                <c:pt idx="53314">
                  <c:v>-263.83449999999999</c:v>
                </c:pt>
                <c:pt idx="53315">
                  <c:v>-263.83249999999998</c:v>
                </c:pt>
                <c:pt idx="53316">
                  <c:v>-263.83049999999997</c:v>
                </c:pt>
                <c:pt idx="53317">
                  <c:v>-263.82849999999996</c:v>
                </c:pt>
                <c:pt idx="53318">
                  <c:v>-263.82650000000001</c:v>
                </c:pt>
                <c:pt idx="53319">
                  <c:v>-263.82449999999994</c:v>
                </c:pt>
                <c:pt idx="53320">
                  <c:v>-263.82249999999999</c:v>
                </c:pt>
                <c:pt idx="53321">
                  <c:v>-263.82049999999998</c:v>
                </c:pt>
                <c:pt idx="53322">
                  <c:v>-263.81849999999997</c:v>
                </c:pt>
                <c:pt idx="53323">
                  <c:v>-263.81649999999996</c:v>
                </c:pt>
                <c:pt idx="53324">
                  <c:v>-263.81449999999995</c:v>
                </c:pt>
                <c:pt idx="53325">
                  <c:v>-263.8125</c:v>
                </c:pt>
                <c:pt idx="53326">
                  <c:v>-263.81049999999999</c:v>
                </c:pt>
                <c:pt idx="53327">
                  <c:v>-263.80849999999998</c:v>
                </c:pt>
                <c:pt idx="53328">
                  <c:v>-263.80649999999997</c:v>
                </c:pt>
                <c:pt idx="53329">
                  <c:v>-263.80449999999996</c:v>
                </c:pt>
                <c:pt idx="53330">
                  <c:v>-263.80250000000001</c:v>
                </c:pt>
                <c:pt idx="53331">
                  <c:v>-263.80049999999994</c:v>
                </c:pt>
                <c:pt idx="53332">
                  <c:v>-263.79849999999999</c:v>
                </c:pt>
                <c:pt idx="53333">
                  <c:v>-263.79649999999998</c:v>
                </c:pt>
                <c:pt idx="53334">
                  <c:v>-263.79449999999997</c:v>
                </c:pt>
                <c:pt idx="53335">
                  <c:v>-263.79249999999996</c:v>
                </c:pt>
                <c:pt idx="53336">
                  <c:v>-263.79049999999995</c:v>
                </c:pt>
                <c:pt idx="53337">
                  <c:v>-263.7885</c:v>
                </c:pt>
                <c:pt idx="53338">
                  <c:v>-263.78649999999999</c:v>
                </c:pt>
                <c:pt idx="53339">
                  <c:v>-263.78449999999998</c:v>
                </c:pt>
                <c:pt idx="53340">
                  <c:v>-263.78249999999997</c:v>
                </c:pt>
                <c:pt idx="53341">
                  <c:v>-263.78049999999996</c:v>
                </c:pt>
                <c:pt idx="53342">
                  <c:v>-263.77850000000001</c:v>
                </c:pt>
                <c:pt idx="53343">
                  <c:v>-263.77649999999994</c:v>
                </c:pt>
                <c:pt idx="53344">
                  <c:v>-263.77449999999999</c:v>
                </c:pt>
                <c:pt idx="53345">
                  <c:v>-263.77249999999998</c:v>
                </c:pt>
                <c:pt idx="53346">
                  <c:v>-263.77049999999997</c:v>
                </c:pt>
                <c:pt idx="53347">
                  <c:v>-263.76849999999996</c:v>
                </c:pt>
                <c:pt idx="53348">
                  <c:v>-263.76649999999995</c:v>
                </c:pt>
                <c:pt idx="53349">
                  <c:v>-263.7645</c:v>
                </c:pt>
                <c:pt idx="53350">
                  <c:v>-263.76249999999999</c:v>
                </c:pt>
                <c:pt idx="53351">
                  <c:v>-263.76049999999998</c:v>
                </c:pt>
                <c:pt idx="53352">
                  <c:v>-263.75849999999997</c:v>
                </c:pt>
                <c:pt idx="53353">
                  <c:v>-263.75649999999996</c:v>
                </c:pt>
                <c:pt idx="53354">
                  <c:v>-263.75450000000001</c:v>
                </c:pt>
                <c:pt idx="53355">
                  <c:v>-263.7525</c:v>
                </c:pt>
                <c:pt idx="53356">
                  <c:v>-263.75049999999999</c:v>
                </c:pt>
                <c:pt idx="53357">
                  <c:v>-263.74849999999998</c:v>
                </c:pt>
                <c:pt idx="53358">
                  <c:v>-263.74649999999997</c:v>
                </c:pt>
                <c:pt idx="53359">
                  <c:v>-263.74449999999996</c:v>
                </c:pt>
                <c:pt idx="53360">
                  <c:v>-263.74249999999995</c:v>
                </c:pt>
                <c:pt idx="53361">
                  <c:v>-263.7405</c:v>
                </c:pt>
                <c:pt idx="53362">
                  <c:v>-263.73849999999999</c:v>
                </c:pt>
                <c:pt idx="53363">
                  <c:v>-263.73649999999998</c:v>
                </c:pt>
                <c:pt idx="53364">
                  <c:v>-263.73449999999997</c:v>
                </c:pt>
                <c:pt idx="53365">
                  <c:v>-263.73249999999996</c:v>
                </c:pt>
                <c:pt idx="53366">
                  <c:v>-263.73050000000001</c:v>
                </c:pt>
                <c:pt idx="53367">
                  <c:v>-263.7285</c:v>
                </c:pt>
                <c:pt idx="53368">
                  <c:v>-263.72649999999999</c:v>
                </c:pt>
                <c:pt idx="53369">
                  <c:v>-263.72449999999998</c:v>
                </c:pt>
                <c:pt idx="53370">
                  <c:v>-263.72249999999997</c:v>
                </c:pt>
                <c:pt idx="53371">
                  <c:v>-263.72049999999996</c:v>
                </c:pt>
                <c:pt idx="53372">
                  <c:v>-263.71849999999995</c:v>
                </c:pt>
                <c:pt idx="53373">
                  <c:v>-263.7165</c:v>
                </c:pt>
                <c:pt idx="53374">
                  <c:v>-263.71449999999999</c:v>
                </c:pt>
                <c:pt idx="53375">
                  <c:v>-263.71249999999998</c:v>
                </c:pt>
                <c:pt idx="53376">
                  <c:v>-263.71049999999997</c:v>
                </c:pt>
                <c:pt idx="53377">
                  <c:v>-263.70849999999996</c:v>
                </c:pt>
                <c:pt idx="53378">
                  <c:v>-263.70650000000001</c:v>
                </c:pt>
                <c:pt idx="53379">
                  <c:v>-263.7045</c:v>
                </c:pt>
                <c:pt idx="53380">
                  <c:v>-263.70249999999999</c:v>
                </c:pt>
                <c:pt idx="53381">
                  <c:v>-263.70049999999998</c:v>
                </c:pt>
                <c:pt idx="53382">
                  <c:v>-263.69849999999997</c:v>
                </c:pt>
                <c:pt idx="53383">
                  <c:v>-263.69649999999996</c:v>
                </c:pt>
                <c:pt idx="53384">
                  <c:v>-263.69449999999995</c:v>
                </c:pt>
                <c:pt idx="53385">
                  <c:v>-263.6925</c:v>
                </c:pt>
                <c:pt idx="53386">
                  <c:v>-263.69049999999999</c:v>
                </c:pt>
                <c:pt idx="53387">
                  <c:v>-263.68849999999998</c:v>
                </c:pt>
                <c:pt idx="53388">
                  <c:v>-263.68649999999997</c:v>
                </c:pt>
                <c:pt idx="53389">
                  <c:v>-263.68449999999996</c:v>
                </c:pt>
                <c:pt idx="53390">
                  <c:v>-263.6825</c:v>
                </c:pt>
                <c:pt idx="53391">
                  <c:v>-263.68049999999999</c:v>
                </c:pt>
                <c:pt idx="53392">
                  <c:v>-263.67849999999999</c:v>
                </c:pt>
                <c:pt idx="53393">
                  <c:v>-263.67649999999998</c:v>
                </c:pt>
                <c:pt idx="53394">
                  <c:v>-263.67449999999997</c:v>
                </c:pt>
                <c:pt idx="53395">
                  <c:v>-263.67249999999996</c:v>
                </c:pt>
                <c:pt idx="53396">
                  <c:v>-263.67049999999995</c:v>
                </c:pt>
                <c:pt idx="53397">
                  <c:v>-263.66849999999999</c:v>
                </c:pt>
                <c:pt idx="53398">
                  <c:v>-263.66649999999998</c:v>
                </c:pt>
                <c:pt idx="53399">
                  <c:v>-263.66449999999998</c:v>
                </c:pt>
                <c:pt idx="53400">
                  <c:v>-263.66249999999997</c:v>
                </c:pt>
                <c:pt idx="53401">
                  <c:v>-263.66049999999996</c:v>
                </c:pt>
                <c:pt idx="53402">
                  <c:v>-263.6585</c:v>
                </c:pt>
                <c:pt idx="53403">
                  <c:v>-263.65649999999999</c:v>
                </c:pt>
                <c:pt idx="53404">
                  <c:v>-263.65449999999998</c:v>
                </c:pt>
                <c:pt idx="53405">
                  <c:v>-263.65249999999997</c:v>
                </c:pt>
                <c:pt idx="53406">
                  <c:v>-263.65049999999997</c:v>
                </c:pt>
                <c:pt idx="53407">
                  <c:v>-263.64850000000001</c:v>
                </c:pt>
                <c:pt idx="53408">
                  <c:v>-263.64649999999995</c:v>
                </c:pt>
                <c:pt idx="53409">
                  <c:v>-263.64449999999999</c:v>
                </c:pt>
                <c:pt idx="53410">
                  <c:v>-263.64249999999998</c:v>
                </c:pt>
                <c:pt idx="53411">
                  <c:v>-263.64049999999997</c:v>
                </c:pt>
                <c:pt idx="53412">
                  <c:v>-263.63849999999996</c:v>
                </c:pt>
                <c:pt idx="53413">
                  <c:v>-263.63649999999996</c:v>
                </c:pt>
                <c:pt idx="53414">
                  <c:v>-263.6345</c:v>
                </c:pt>
                <c:pt idx="53415">
                  <c:v>-263.63249999999999</c:v>
                </c:pt>
                <c:pt idx="53416">
                  <c:v>-263.63049999999998</c:v>
                </c:pt>
                <c:pt idx="53417">
                  <c:v>-263.62849999999997</c:v>
                </c:pt>
                <c:pt idx="53418">
                  <c:v>-263.62649999999996</c:v>
                </c:pt>
                <c:pt idx="53419">
                  <c:v>-263.62450000000001</c:v>
                </c:pt>
                <c:pt idx="53420">
                  <c:v>-263.62249999999995</c:v>
                </c:pt>
                <c:pt idx="53421">
                  <c:v>-263.62049999999999</c:v>
                </c:pt>
                <c:pt idx="53422">
                  <c:v>-263.61849999999998</c:v>
                </c:pt>
                <c:pt idx="53423">
                  <c:v>-263.61649999999997</c:v>
                </c:pt>
                <c:pt idx="53424">
                  <c:v>-263.61449999999996</c:v>
                </c:pt>
                <c:pt idx="53425">
                  <c:v>-263.61249999999995</c:v>
                </c:pt>
                <c:pt idx="53426">
                  <c:v>-263.6105</c:v>
                </c:pt>
                <c:pt idx="53427">
                  <c:v>-263.60849999999999</c:v>
                </c:pt>
                <c:pt idx="53428">
                  <c:v>-263.60649999999998</c:v>
                </c:pt>
                <c:pt idx="53429">
                  <c:v>-263.60449999999997</c:v>
                </c:pt>
                <c:pt idx="53430">
                  <c:v>-263.60249999999996</c:v>
                </c:pt>
                <c:pt idx="53431">
                  <c:v>-263.60050000000001</c:v>
                </c:pt>
                <c:pt idx="53432">
                  <c:v>-263.59849999999994</c:v>
                </c:pt>
                <c:pt idx="53433">
                  <c:v>-263.59649999999999</c:v>
                </c:pt>
                <c:pt idx="53434">
                  <c:v>-263.59449999999998</c:v>
                </c:pt>
                <c:pt idx="53435">
                  <c:v>-263.59249999999997</c:v>
                </c:pt>
                <c:pt idx="53436">
                  <c:v>-263.59049999999996</c:v>
                </c:pt>
                <c:pt idx="53437">
                  <c:v>-263.58849999999995</c:v>
                </c:pt>
                <c:pt idx="53438">
                  <c:v>-263.5865</c:v>
                </c:pt>
                <c:pt idx="53439">
                  <c:v>-263.58449999999999</c:v>
                </c:pt>
                <c:pt idx="53440">
                  <c:v>-263.58249999999998</c:v>
                </c:pt>
                <c:pt idx="53441">
                  <c:v>-263.58049999999997</c:v>
                </c:pt>
                <c:pt idx="53442">
                  <c:v>-263.57849999999996</c:v>
                </c:pt>
                <c:pt idx="53443">
                  <c:v>-263.57650000000001</c:v>
                </c:pt>
                <c:pt idx="53444">
                  <c:v>-263.57449999999994</c:v>
                </c:pt>
                <c:pt idx="53445">
                  <c:v>-263.57249999999999</c:v>
                </c:pt>
                <c:pt idx="53446">
                  <c:v>-263.57049999999998</c:v>
                </c:pt>
                <c:pt idx="53447">
                  <c:v>-263.56849999999997</c:v>
                </c:pt>
                <c:pt idx="53448">
                  <c:v>-263.56649999999996</c:v>
                </c:pt>
                <c:pt idx="53449">
                  <c:v>-263.56449999999995</c:v>
                </c:pt>
                <c:pt idx="53450">
                  <c:v>-263.5625</c:v>
                </c:pt>
                <c:pt idx="53451">
                  <c:v>-263.56049999999999</c:v>
                </c:pt>
                <c:pt idx="53452">
                  <c:v>-263.55849999999998</c:v>
                </c:pt>
                <c:pt idx="53453">
                  <c:v>-263.55649999999997</c:v>
                </c:pt>
                <c:pt idx="53454">
                  <c:v>-263.55449999999996</c:v>
                </c:pt>
                <c:pt idx="53455">
                  <c:v>-263.55250000000001</c:v>
                </c:pt>
                <c:pt idx="53456">
                  <c:v>-263.55049999999994</c:v>
                </c:pt>
                <c:pt idx="53457">
                  <c:v>-263.54849999999999</c:v>
                </c:pt>
                <c:pt idx="53458">
                  <c:v>-263.54649999999998</c:v>
                </c:pt>
                <c:pt idx="53459">
                  <c:v>-263.54449999999997</c:v>
                </c:pt>
                <c:pt idx="53460">
                  <c:v>-263.54249999999996</c:v>
                </c:pt>
                <c:pt idx="53461">
                  <c:v>-263.54049999999995</c:v>
                </c:pt>
                <c:pt idx="53462">
                  <c:v>-263.5385</c:v>
                </c:pt>
                <c:pt idx="53463">
                  <c:v>-263.53649999999999</c:v>
                </c:pt>
                <c:pt idx="53464">
                  <c:v>-263.53449999999998</c:v>
                </c:pt>
                <c:pt idx="53465">
                  <c:v>-263.53249999999997</c:v>
                </c:pt>
                <c:pt idx="53466">
                  <c:v>-263.53049999999996</c:v>
                </c:pt>
                <c:pt idx="53467">
                  <c:v>-263.52850000000001</c:v>
                </c:pt>
                <c:pt idx="53468">
                  <c:v>-263.52649999999994</c:v>
                </c:pt>
                <c:pt idx="53469">
                  <c:v>-263.52449999999999</c:v>
                </c:pt>
                <c:pt idx="53470">
                  <c:v>-263.52249999999998</c:v>
                </c:pt>
                <c:pt idx="53471">
                  <c:v>-263.52049999999997</c:v>
                </c:pt>
                <c:pt idx="53472">
                  <c:v>-263.51849999999996</c:v>
                </c:pt>
                <c:pt idx="53473">
                  <c:v>-263.51649999999995</c:v>
                </c:pt>
                <c:pt idx="53474">
                  <c:v>-263.5145</c:v>
                </c:pt>
                <c:pt idx="53475">
                  <c:v>-263.51249999999999</c:v>
                </c:pt>
                <c:pt idx="53476">
                  <c:v>-263.51049999999998</c:v>
                </c:pt>
                <c:pt idx="53477">
                  <c:v>-263.50849999999997</c:v>
                </c:pt>
                <c:pt idx="53478">
                  <c:v>-263.50649999999996</c:v>
                </c:pt>
                <c:pt idx="53479">
                  <c:v>-263.50450000000001</c:v>
                </c:pt>
                <c:pt idx="53480">
                  <c:v>-263.5025</c:v>
                </c:pt>
                <c:pt idx="53481">
                  <c:v>-263.50049999999999</c:v>
                </c:pt>
                <c:pt idx="53482">
                  <c:v>-263.49849999999998</c:v>
                </c:pt>
                <c:pt idx="53483">
                  <c:v>-263.49649999999997</c:v>
                </c:pt>
                <c:pt idx="53484">
                  <c:v>-263.49449999999996</c:v>
                </c:pt>
                <c:pt idx="53485">
                  <c:v>-263.49249999999995</c:v>
                </c:pt>
                <c:pt idx="53486">
                  <c:v>-263.4905</c:v>
                </c:pt>
                <c:pt idx="53487">
                  <c:v>-263.48849999999999</c:v>
                </c:pt>
                <c:pt idx="53488">
                  <c:v>-263.48649999999998</c:v>
                </c:pt>
                <c:pt idx="53489">
                  <c:v>-263.48449999999997</c:v>
                </c:pt>
                <c:pt idx="53490">
                  <c:v>-263.48249999999996</c:v>
                </c:pt>
                <c:pt idx="53491">
                  <c:v>-263.48050000000001</c:v>
                </c:pt>
                <c:pt idx="53492">
                  <c:v>-263.4785</c:v>
                </c:pt>
                <c:pt idx="53493">
                  <c:v>-263.47649999999999</c:v>
                </c:pt>
                <c:pt idx="53494">
                  <c:v>-263.47449999999998</c:v>
                </c:pt>
                <c:pt idx="53495">
                  <c:v>-263.47249999999997</c:v>
                </c:pt>
                <c:pt idx="53496">
                  <c:v>-263.47049999999996</c:v>
                </c:pt>
                <c:pt idx="53497">
                  <c:v>-263.46849999999995</c:v>
                </c:pt>
                <c:pt idx="53498">
                  <c:v>-263.4665</c:v>
                </c:pt>
                <c:pt idx="53499">
                  <c:v>-263.46449999999999</c:v>
                </c:pt>
                <c:pt idx="53500">
                  <c:v>-263.46249999999998</c:v>
                </c:pt>
                <c:pt idx="53501">
                  <c:v>-263.46049999999997</c:v>
                </c:pt>
                <c:pt idx="53502">
                  <c:v>-263.45849999999996</c:v>
                </c:pt>
                <c:pt idx="53503">
                  <c:v>-263.45650000000001</c:v>
                </c:pt>
                <c:pt idx="53504">
                  <c:v>-263.4545</c:v>
                </c:pt>
                <c:pt idx="53505">
                  <c:v>-263.45249999999999</c:v>
                </c:pt>
                <c:pt idx="53506">
                  <c:v>-263.45049999999998</c:v>
                </c:pt>
                <c:pt idx="53507">
                  <c:v>-263.44849999999997</c:v>
                </c:pt>
                <c:pt idx="53508">
                  <c:v>-263.44649999999996</c:v>
                </c:pt>
                <c:pt idx="53509">
                  <c:v>-263.44449999999995</c:v>
                </c:pt>
                <c:pt idx="53510">
                  <c:v>-263.4425</c:v>
                </c:pt>
                <c:pt idx="53511">
                  <c:v>-263.44049999999999</c:v>
                </c:pt>
                <c:pt idx="53512">
                  <c:v>-263.43849999999998</c:v>
                </c:pt>
                <c:pt idx="53513">
                  <c:v>-263.43649999999997</c:v>
                </c:pt>
                <c:pt idx="53514">
                  <c:v>-263.43449999999996</c:v>
                </c:pt>
                <c:pt idx="53515">
                  <c:v>-263.4325</c:v>
                </c:pt>
                <c:pt idx="53516">
                  <c:v>-263.43049999999999</c:v>
                </c:pt>
                <c:pt idx="53517">
                  <c:v>-263.42849999999999</c:v>
                </c:pt>
                <c:pt idx="53518">
                  <c:v>-263.42649999999998</c:v>
                </c:pt>
                <c:pt idx="53519">
                  <c:v>-263.42449999999997</c:v>
                </c:pt>
                <c:pt idx="53520">
                  <c:v>-263.42249999999996</c:v>
                </c:pt>
                <c:pt idx="53521">
                  <c:v>-263.42049999999995</c:v>
                </c:pt>
                <c:pt idx="53522">
                  <c:v>-263.41849999999999</c:v>
                </c:pt>
                <c:pt idx="53523">
                  <c:v>-263.41649999999998</c:v>
                </c:pt>
                <c:pt idx="53524">
                  <c:v>-263.41449999999998</c:v>
                </c:pt>
                <c:pt idx="53525">
                  <c:v>-263.41249999999997</c:v>
                </c:pt>
                <c:pt idx="53526">
                  <c:v>-263.41049999999996</c:v>
                </c:pt>
                <c:pt idx="53527">
                  <c:v>-263.4085</c:v>
                </c:pt>
                <c:pt idx="53528">
                  <c:v>-263.40649999999999</c:v>
                </c:pt>
                <c:pt idx="53529">
                  <c:v>-263.40449999999998</c:v>
                </c:pt>
                <c:pt idx="53530">
                  <c:v>-263.40249999999997</c:v>
                </c:pt>
                <c:pt idx="53531">
                  <c:v>-263.40049999999997</c:v>
                </c:pt>
                <c:pt idx="53532">
                  <c:v>-263.39850000000001</c:v>
                </c:pt>
                <c:pt idx="53533">
                  <c:v>-263.39649999999995</c:v>
                </c:pt>
                <c:pt idx="53534">
                  <c:v>-263.39449999999999</c:v>
                </c:pt>
                <c:pt idx="53535">
                  <c:v>-263.39249999999998</c:v>
                </c:pt>
                <c:pt idx="53536">
                  <c:v>-263.39049999999997</c:v>
                </c:pt>
                <c:pt idx="53537">
                  <c:v>-263.38849999999996</c:v>
                </c:pt>
                <c:pt idx="53538">
                  <c:v>-263.38649999999996</c:v>
                </c:pt>
                <c:pt idx="53539">
                  <c:v>-263.3845</c:v>
                </c:pt>
                <c:pt idx="53540">
                  <c:v>-263.38249999999999</c:v>
                </c:pt>
                <c:pt idx="53541">
                  <c:v>-263.38049999999998</c:v>
                </c:pt>
                <c:pt idx="53542">
                  <c:v>-263.37849999999997</c:v>
                </c:pt>
                <c:pt idx="53543">
                  <c:v>-263.37649999999996</c:v>
                </c:pt>
                <c:pt idx="53544">
                  <c:v>-263.37450000000001</c:v>
                </c:pt>
                <c:pt idx="53545">
                  <c:v>-263.37249999999995</c:v>
                </c:pt>
                <c:pt idx="53546">
                  <c:v>-263.37049999999999</c:v>
                </c:pt>
                <c:pt idx="53547">
                  <c:v>-263.36849999999998</c:v>
                </c:pt>
                <c:pt idx="53548">
                  <c:v>-263.36649999999997</c:v>
                </c:pt>
                <c:pt idx="53549">
                  <c:v>-263.36449999999996</c:v>
                </c:pt>
                <c:pt idx="53550">
                  <c:v>-263.36249999999995</c:v>
                </c:pt>
                <c:pt idx="53551">
                  <c:v>-263.3605</c:v>
                </c:pt>
                <c:pt idx="53552">
                  <c:v>-263.35849999999999</c:v>
                </c:pt>
                <c:pt idx="53553">
                  <c:v>-263.35649999999998</c:v>
                </c:pt>
                <c:pt idx="53554">
                  <c:v>-263.35449999999997</c:v>
                </c:pt>
                <c:pt idx="53555">
                  <c:v>-263.35249999999996</c:v>
                </c:pt>
                <c:pt idx="53556">
                  <c:v>-263.35050000000001</c:v>
                </c:pt>
                <c:pt idx="53557">
                  <c:v>-263.34849999999994</c:v>
                </c:pt>
                <c:pt idx="53558">
                  <c:v>-263.34649999999999</c:v>
                </c:pt>
                <c:pt idx="53559">
                  <c:v>-263.34449999999998</c:v>
                </c:pt>
                <c:pt idx="53560">
                  <c:v>-263.34249999999997</c:v>
                </c:pt>
                <c:pt idx="53561">
                  <c:v>-263.34049999999996</c:v>
                </c:pt>
                <c:pt idx="53562">
                  <c:v>-263.33849999999995</c:v>
                </c:pt>
                <c:pt idx="53563">
                  <c:v>-263.3365</c:v>
                </c:pt>
                <c:pt idx="53564">
                  <c:v>-263.33449999999999</c:v>
                </c:pt>
                <c:pt idx="53565">
                  <c:v>-263.33249999999998</c:v>
                </c:pt>
                <c:pt idx="53566">
                  <c:v>-263.33049999999997</c:v>
                </c:pt>
                <c:pt idx="53567">
                  <c:v>-263.32849999999996</c:v>
                </c:pt>
                <c:pt idx="53568">
                  <c:v>-263.32650000000001</c:v>
                </c:pt>
                <c:pt idx="53569">
                  <c:v>-263.32449999999994</c:v>
                </c:pt>
                <c:pt idx="53570">
                  <c:v>-263.32249999999999</c:v>
                </c:pt>
                <c:pt idx="53571">
                  <c:v>-263.32049999999998</c:v>
                </c:pt>
                <c:pt idx="53572">
                  <c:v>-263.31849999999997</c:v>
                </c:pt>
                <c:pt idx="53573">
                  <c:v>-263.31649999999996</c:v>
                </c:pt>
                <c:pt idx="53574">
                  <c:v>-263.31449999999995</c:v>
                </c:pt>
                <c:pt idx="53575">
                  <c:v>-263.3125</c:v>
                </c:pt>
                <c:pt idx="53576">
                  <c:v>-263.31049999999999</c:v>
                </c:pt>
                <c:pt idx="53577">
                  <c:v>-263.30849999999998</c:v>
                </c:pt>
                <c:pt idx="53578">
                  <c:v>-263.30649999999997</c:v>
                </c:pt>
                <c:pt idx="53579">
                  <c:v>-263.30449999999996</c:v>
                </c:pt>
                <c:pt idx="53580">
                  <c:v>-263.30250000000001</c:v>
                </c:pt>
                <c:pt idx="53581">
                  <c:v>-263.30049999999994</c:v>
                </c:pt>
                <c:pt idx="53582">
                  <c:v>-263.29849999999999</c:v>
                </c:pt>
                <c:pt idx="53583">
                  <c:v>-263.29649999999998</c:v>
                </c:pt>
                <c:pt idx="53584">
                  <c:v>-263.29449999999997</c:v>
                </c:pt>
                <c:pt idx="53585">
                  <c:v>-263.29249999999996</c:v>
                </c:pt>
                <c:pt idx="53586">
                  <c:v>-263.29049999999995</c:v>
                </c:pt>
                <c:pt idx="53587">
                  <c:v>-263.2885</c:v>
                </c:pt>
                <c:pt idx="53588">
                  <c:v>-263.28649999999999</c:v>
                </c:pt>
                <c:pt idx="53589">
                  <c:v>-263.28449999999998</c:v>
                </c:pt>
                <c:pt idx="53590">
                  <c:v>-263.28249999999997</c:v>
                </c:pt>
                <c:pt idx="53591">
                  <c:v>-263.28049999999996</c:v>
                </c:pt>
                <c:pt idx="53592">
                  <c:v>-263.27850000000001</c:v>
                </c:pt>
                <c:pt idx="53593">
                  <c:v>-263.27649999999994</c:v>
                </c:pt>
                <c:pt idx="53594">
                  <c:v>-263.27449999999999</c:v>
                </c:pt>
                <c:pt idx="53595">
                  <c:v>-263.27249999999998</c:v>
                </c:pt>
                <c:pt idx="53596">
                  <c:v>-263.27049999999997</c:v>
                </c:pt>
                <c:pt idx="53597">
                  <c:v>-263.26849999999996</c:v>
                </c:pt>
                <c:pt idx="53598">
                  <c:v>-263.26649999999995</c:v>
                </c:pt>
                <c:pt idx="53599">
                  <c:v>-263.2645</c:v>
                </c:pt>
                <c:pt idx="53600">
                  <c:v>-263.26249999999999</c:v>
                </c:pt>
                <c:pt idx="53601">
                  <c:v>-263.26049999999998</c:v>
                </c:pt>
                <c:pt idx="53602">
                  <c:v>-263.25849999999997</c:v>
                </c:pt>
                <c:pt idx="53603">
                  <c:v>-263.25649999999996</c:v>
                </c:pt>
                <c:pt idx="53604">
                  <c:v>-263.25450000000001</c:v>
                </c:pt>
                <c:pt idx="53605">
                  <c:v>-263.2525</c:v>
                </c:pt>
                <c:pt idx="53606">
                  <c:v>-263.25049999999999</c:v>
                </c:pt>
                <c:pt idx="53607">
                  <c:v>-263.24849999999998</c:v>
                </c:pt>
                <c:pt idx="53608">
                  <c:v>-263.24649999999997</c:v>
                </c:pt>
                <c:pt idx="53609">
                  <c:v>-263.24449999999996</c:v>
                </c:pt>
                <c:pt idx="53610">
                  <c:v>-263.24249999999995</c:v>
                </c:pt>
                <c:pt idx="53611">
                  <c:v>-263.2405</c:v>
                </c:pt>
                <c:pt idx="53612">
                  <c:v>-263.23849999999999</c:v>
                </c:pt>
                <c:pt idx="53613">
                  <c:v>-263.23649999999998</c:v>
                </c:pt>
                <c:pt idx="53614">
                  <c:v>-263.23449999999997</c:v>
                </c:pt>
                <c:pt idx="53615">
                  <c:v>-263.23249999999996</c:v>
                </c:pt>
                <c:pt idx="53616">
                  <c:v>-263.23050000000001</c:v>
                </c:pt>
                <c:pt idx="53617">
                  <c:v>-263.2285</c:v>
                </c:pt>
                <c:pt idx="53618">
                  <c:v>-263.22649999999999</c:v>
                </c:pt>
                <c:pt idx="53619">
                  <c:v>-263.22449999999998</c:v>
                </c:pt>
                <c:pt idx="53620">
                  <c:v>-263.22249999999997</c:v>
                </c:pt>
                <c:pt idx="53621">
                  <c:v>-263.22049999999996</c:v>
                </c:pt>
                <c:pt idx="53622">
                  <c:v>-263.21849999999995</c:v>
                </c:pt>
                <c:pt idx="53623">
                  <c:v>-263.2165</c:v>
                </c:pt>
                <c:pt idx="53624">
                  <c:v>-263.21449999999999</c:v>
                </c:pt>
                <c:pt idx="53625">
                  <c:v>-263.21249999999998</c:v>
                </c:pt>
                <c:pt idx="53626">
                  <c:v>-263.21049999999997</c:v>
                </c:pt>
                <c:pt idx="53627">
                  <c:v>-263.20849999999996</c:v>
                </c:pt>
                <c:pt idx="53628">
                  <c:v>-263.20650000000001</c:v>
                </c:pt>
                <c:pt idx="53629">
                  <c:v>-263.2045</c:v>
                </c:pt>
                <c:pt idx="53630">
                  <c:v>-263.20249999999999</c:v>
                </c:pt>
                <c:pt idx="53631">
                  <c:v>-263.20049999999998</c:v>
                </c:pt>
                <c:pt idx="53632">
                  <c:v>-263.19849999999997</c:v>
                </c:pt>
                <c:pt idx="53633">
                  <c:v>-263.19649999999996</c:v>
                </c:pt>
                <c:pt idx="53634">
                  <c:v>-263.19449999999995</c:v>
                </c:pt>
                <c:pt idx="53635">
                  <c:v>-263.1925</c:v>
                </c:pt>
                <c:pt idx="53636">
                  <c:v>-263.19049999999999</c:v>
                </c:pt>
                <c:pt idx="53637">
                  <c:v>-263.18849999999998</c:v>
                </c:pt>
                <c:pt idx="53638">
                  <c:v>-263.18649999999997</c:v>
                </c:pt>
                <c:pt idx="53639">
                  <c:v>-263.18449999999996</c:v>
                </c:pt>
                <c:pt idx="53640">
                  <c:v>-263.1825</c:v>
                </c:pt>
                <c:pt idx="53641">
                  <c:v>-263.18049999999999</c:v>
                </c:pt>
                <c:pt idx="53642">
                  <c:v>-263.17849999999999</c:v>
                </c:pt>
                <c:pt idx="53643">
                  <c:v>-263.17649999999998</c:v>
                </c:pt>
                <c:pt idx="53644">
                  <c:v>-263.17449999999997</c:v>
                </c:pt>
                <c:pt idx="53645">
                  <c:v>-263.17249999999996</c:v>
                </c:pt>
                <c:pt idx="53646">
                  <c:v>-263.17049999999995</c:v>
                </c:pt>
                <c:pt idx="53647">
                  <c:v>-263.16849999999999</c:v>
                </c:pt>
                <c:pt idx="53648">
                  <c:v>-263.16649999999998</c:v>
                </c:pt>
                <c:pt idx="53649">
                  <c:v>-263.16449999999998</c:v>
                </c:pt>
                <c:pt idx="53650">
                  <c:v>-263.16249999999997</c:v>
                </c:pt>
                <c:pt idx="53651">
                  <c:v>-263.16049999999996</c:v>
                </c:pt>
                <c:pt idx="53652">
                  <c:v>-263.1585</c:v>
                </c:pt>
                <c:pt idx="53653">
                  <c:v>-263.15649999999999</c:v>
                </c:pt>
                <c:pt idx="53654">
                  <c:v>-263.15449999999998</c:v>
                </c:pt>
                <c:pt idx="53655">
                  <c:v>-263.15249999999997</c:v>
                </c:pt>
                <c:pt idx="53656">
                  <c:v>-263.15049999999997</c:v>
                </c:pt>
                <c:pt idx="53657">
                  <c:v>-263.14850000000001</c:v>
                </c:pt>
                <c:pt idx="53658">
                  <c:v>-263.14649999999995</c:v>
                </c:pt>
                <c:pt idx="53659">
                  <c:v>-263.14449999999999</c:v>
                </c:pt>
                <c:pt idx="53660">
                  <c:v>-263.14249999999998</c:v>
                </c:pt>
                <c:pt idx="53661">
                  <c:v>-263.14049999999997</c:v>
                </c:pt>
                <c:pt idx="53662">
                  <c:v>-263.13849999999996</c:v>
                </c:pt>
                <c:pt idx="53663">
                  <c:v>-263.13649999999996</c:v>
                </c:pt>
                <c:pt idx="53664">
                  <c:v>-263.1345</c:v>
                </c:pt>
                <c:pt idx="53665">
                  <c:v>-263.13249999999999</c:v>
                </c:pt>
                <c:pt idx="53666">
                  <c:v>-263.13049999999998</c:v>
                </c:pt>
                <c:pt idx="53667">
                  <c:v>-263.12849999999997</c:v>
                </c:pt>
                <c:pt idx="53668">
                  <c:v>-263.12649999999996</c:v>
                </c:pt>
                <c:pt idx="53669">
                  <c:v>-263.12450000000001</c:v>
                </c:pt>
                <c:pt idx="53670">
                  <c:v>-263.12249999999995</c:v>
                </c:pt>
                <c:pt idx="53671">
                  <c:v>-263.12049999999999</c:v>
                </c:pt>
                <c:pt idx="53672">
                  <c:v>-263.11849999999998</c:v>
                </c:pt>
                <c:pt idx="53673">
                  <c:v>-263.11649999999997</c:v>
                </c:pt>
                <c:pt idx="53674">
                  <c:v>-263.11449999999996</c:v>
                </c:pt>
                <c:pt idx="53675">
                  <c:v>-263.11249999999995</c:v>
                </c:pt>
                <c:pt idx="53676">
                  <c:v>-263.1105</c:v>
                </c:pt>
                <c:pt idx="53677">
                  <c:v>-263.10849999999999</c:v>
                </c:pt>
                <c:pt idx="53678">
                  <c:v>-263.10649999999998</c:v>
                </c:pt>
                <c:pt idx="53679">
                  <c:v>-263.10449999999997</c:v>
                </c:pt>
                <c:pt idx="53680">
                  <c:v>-263.10249999999996</c:v>
                </c:pt>
                <c:pt idx="53681">
                  <c:v>-263.10050000000001</c:v>
                </c:pt>
                <c:pt idx="53682">
                  <c:v>-263.09849999999994</c:v>
                </c:pt>
                <c:pt idx="53683">
                  <c:v>-263.09649999999999</c:v>
                </c:pt>
                <c:pt idx="53684">
                  <c:v>-263.09449999999998</c:v>
                </c:pt>
                <c:pt idx="53685">
                  <c:v>-263.09249999999997</c:v>
                </c:pt>
                <c:pt idx="53686">
                  <c:v>-263.09049999999996</c:v>
                </c:pt>
                <c:pt idx="53687">
                  <c:v>-263.08849999999995</c:v>
                </c:pt>
                <c:pt idx="53688">
                  <c:v>-263.0865</c:v>
                </c:pt>
                <c:pt idx="53689">
                  <c:v>-263.08449999999999</c:v>
                </c:pt>
                <c:pt idx="53690">
                  <c:v>-263.08249999999998</c:v>
                </c:pt>
                <c:pt idx="53691">
                  <c:v>-263.08049999999997</c:v>
                </c:pt>
                <c:pt idx="53692">
                  <c:v>-263.07849999999996</c:v>
                </c:pt>
                <c:pt idx="53693">
                  <c:v>-263.07650000000001</c:v>
                </c:pt>
                <c:pt idx="53694">
                  <c:v>-263.07449999999994</c:v>
                </c:pt>
                <c:pt idx="53695">
                  <c:v>-263.07249999999999</c:v>
                </c:pt>
                <c:pt idx="53696">
                  <c:v>-263.07049999999998</c:v>
                </c:pt>
                <c:pt idx="53697">
                  <c:v>-263.06849999999997</c:v>
                </c:pt>
                <c:pt idx="53698">
                  <c:v>-263.06649999999996</c:v>
                </c:pt>
                <c:pt idx="53699">
                  <c:v>-263.06449999999995</c:v>
                </c:pt>
                <c:pt idx="53700">
                  <c:v>-263.0625</c:v>
                </c:pt>
                <c:pt idx="53701">
                  <c:v>-263.06049999999999</c:v>
                </c:pt>
                <c:pt idx="53702">
                  <c:v>-263.05849999999998</c:v>
                </c:pt>
                <c:pt idx="53703">
                  <c:v>-263.05649999999997</c:v>
                </c:pt>
                <c:pt idx="53704">
                  <c:v>-263.05449999999996</c:v>
                </c:pt>
                <c:pt idx="53705">
                  <c:v>-263.05250000000001</c:v>
                </c:pt>
                <c:pt idx="53706">
                  <c:v>-263.05049999999994</c:v>
                </c:pt>
                <c:pt idx="53707">
                  <c:v>-263.04849999999999</c:v>
                </c:pt>
                <c:pt idx="53708">
                  <c:v>-263.04649999999998</c:v>
                </c:pt>
                <c:pt idx="53709">
                  <c:v>-263.04449999999997</c:v>
                </c:pt>
                <c:pt idx="53710">
                  <c:v>-263.04249999999996</c:v>
                </c:pt>
                <c:pt idx="53711">
                  <c:v>-263.04049999999995</c:v>
                </c:pt>
                <c:pt idx="53712">
                  <c:v>-263.0385</c:v>
                </c:pt>
                <c:pt idx="53713">
                  <c:v>-263.03649999999999</c:v>
                </c:pt>
                <c:pt idx="53714">
                  <c:v>-263.03449999999998</c:v>
                </c:pt>
                <c:pt idx="53715">
                  <c:v>-263.03249999999997</c:v>
                </c:pt>
                <c:pt idx="53716">
                  <c:v>-263.03049999999996</c:v>
                </c:pt>
                <c:pt idx="53717">
                  <c:v>-263.02850000000001</c:v>
                </c:pt>
                <c:pt idx="53718">
                  <c:v>-263.02649999999994</c:v>
                </c:pt>
                <c:pt idx="53719">
                  <c:v>-263.02449999999999</c:v>
                </c:pt>
                <c:pt idx="53720">
                  <c:v>-263.02249999999998</c:v>
                </c:pt>
                <c:pt idx="53721">
                  <c:v>-263.02049999999997</c:v>
                </c:pt>
                <c:pt idx="53722">
                  <c:v>-263.01849999999996</c:v>
                </c:pt>
                <c:pt idx="53723">
                  <c:v>-263.01649999999995</c:v>
                </c:pt>
                <c:pt idx="53724">
                  <c:v>-263.0145</c:v>
                </c:pt>
                <c:pt idx="53725">
                  <c:v>-263.01249999999999</c:v>
                </c:pt>
                <c:pt idx="53726">
                  <c:v>-263.01049999999998</c:v>
                </c:pt>
                <c:pt idx="53727">
                  <c:v>-263.00849999999997</c:v>
                </c:pt>
                <c:pt idx="53728">
                  <c:v>-263.00649999999996</c:v>
                </c:pt>
                <c:pt idx="53729">
                  <c:v>-263.00450000000001</c:v>
                </c:pt>
                <c:pt idx="53730">
                  <c:v>-263.0025</c:v>
                </c:pt>
                <c:pt idx="53731">
                  <c:v>-263.00049999999999</c:v>
                </c:pt>
                <c:pt idx="53732">
                  <c:v>-262.99849999999998</c:v>
                </c:pt>
                <c:pt idx="53733">
                  <c:v>-262.99649999999997</c:v>
                </c:pt>
                <c:pt idx="53734">
                  <c:v>-262.99449999999996</c:v>
                </c:pt>
                <c:pt idx="53735">
                  <c:v>-262.99249999999995</c:v>
                </c:pt>
                <c:pt idx="53736">
                  <c:v>-262.9905</c:v>
                </c:pt>
                <c:pt idx="53737">
                  <c:v>-262.98849999999999</c:v>
                </c:pt>
                <c:pt idx="53738">
                  <c:v>-262.98649999999998</c:v>
                </c:pt>
                <c:pt idx="53739">
                  <c:v>-262.98449999999997</c:v>
                </c:pt>
                <c:pt idx="53740">
                  <c:v>-262.98249999999996</c:v>
                </c:pt>
                <c:pt idx="53741">
                  <c:v>-262.98050000000001</c:v>
                </c:pt>
                <c:pt idx="53742">
                  <c:v>-262.9785</c:v>
                </c:pt>
                <c:pt idx="53743">
                  <c:v>-262.97649999999999</c:v>
                </c:pt>
                <c:pt idx="53744">
                  <c:v>-262.97449999999998</c:v>
                </c:pt>
                <c:pt idx="53745">
                  <c:v>-262.97249999999997</c:v>
                </c:pt>
                <c:pt idx="53746">
                  <c:v>-262.97049999999996</c:v>
                </c:pt>
                <c:pt idx="53747">
                  <c:v>-262.96849999999995</c:v>
                </c:pt>
                <c:pt idx="53748">
                  <c:v>-262.9665</c:v>
                </c:pt>
                <c:pt idx="53749">
                  <c:v>-262.96449999999999</c:v>
                </c:pt>
                <c:pt idx="53750">
                  <c:v>-262.96249999999998</c:v>
                </c:pt>
                <c:pt idx="53751">
                  <c:v>-262.96049999999997</c:v>
                </c:pt>
                <c:pt idx="53752">
                  <c:v>-262.95849999999996</c:v>
                </c:pt>
                <c:pt idx="53753">
                  <c:v>-262.95650000000001</c:v>
                </c:pt>
                <c:pt idx="53754">
                  <c:v>-262.9545</c:v>
                </c:pt>
                <c:pt idx="53755">
                  <c:v>-262.95249999999999</c:v>
                </c:pt>
                <c:pt idx="53756">
                  <c:v>-262.95049999999998</c:v>
                </c:pt>
                <c:pt idx="53757">
                  <c:v>-262.94849999999997</c:v>
                </c:pt>
                <c:pt idx="53758">
                  <c:v>-262.94649999999996</c:v>
                </c:pt>
                <c:pt idx="53759">
                  <c:v>-262.94449999999995</c:v>
                </c:pt>
                <c:pt idx="53760">
                  <c:v>-262.9425</c:v>
                </c:pt>
                <c:pt idx="53761">
                  <c:v>-262.94049999999999</c:v>
                </c:pt>
                <c:pt idx="53762">
                  <c:v>-262.93849999999998</c:v>
                </c:pt>
                <c:pt idx="53763">
                  <c:v>-262.93649999999997</c:v>
                </c:pt>
                <c:pt idx="53764">
                  <c:v>-262.93449999999996</c:v>
                </c:pt>
                <c:pt idx="53765">
                  <c:v>-262.9325</c:v>
                </c:pt>
                <c:pt idx="53766">
                  <c:v>-262.93049999999999</c:v>
                </c:pt>
                <c:pt idx="53767">
                  <c:v>-262.92849999999999</c:v>
                </c:pt>
                <c:pt idx="53768">
                  <c:v>-262.92649999999998</c:v>
                </c:pt>
                <c:pt idx="53769">
                  <c:v>-262.92449999999997</c:v>
                </c:pt>
                <c:pt idx="53770">
                  <c:v>-262.92249999999996</c:v>
                </c:pt>
                <c:pt idx="53771">
                  <c:v>-262.92049999999995</c:v>
                </c:pt>
                <c:pt idx="53772">
                  <c:v>-262.91849999999999</c:v>
                </c:pt>
                <c:pt idx="53773">
                  <c:v>-262.91649999999998</c:v>
                </c:pt>
                <c:pt idx="53774">
                  <c:v>-262.91449999999998</c:v>
                </c:pt>
                <c:pt idx="53775">
                  <c:v>-262.91249999999997</c:v>
                </c:pt>
                <c:pt idx="53776">
                  <c:v>-262.91049999999996</c:v>
                </c:pt>
                <c:pt idx="53777">
                  <c:v>-262.9085</c:v>
                </c:pt>
                <c:pt idx="53778">
                  <c:v>-262.90649999999999</c:v>
                </c:pt>
                <c:pt idx="53779">
                  <c:v>-262.90449999999998</c:v>
                </c:pt>
                <c:pt idx="53780">
                  <c:v>-262.90249999999997</c:v>
                </c:pt>
                <c:pt idx="53781">
                  <c:v>-262.90049999999997</c:v>
                </c:pt>
                <c:pt idx="53782">
                  <c:v>-262.89850000000001</c:v>
                </c:pt>
                <c:pt idx="53783">
                  <c:v>-262.89649999999995</c:v>
                </c:pt>
                <c:pt idx="53784">
                  <c:v>-262.89449999999999</c:v>
                </c:pt>
                <c:pt idx="53785">
                  <c:v>-262.89249999999998</c:v>
                </c:pt>
                <c:pt idx="53786">
                  <c:v>-262.89049999999997</c:v>
                </c:pt>
                <c:pt idx="53787">
                  <c:v>-262.88849999999996</c:v>
                </c:pt>
                <c:pt idx="53788">
                  <c:v>-262.88649999999996</c:v>
                </c:pt>
                <c:pt idx="53789">
                  <c:v>-262.8845</c:v>
                </c:pt>
                <c:pt idx="53790">
                  <c:v>-262.88249999999999</c:v>
                </c:pt>
                <c:pt idx="53791">
                  <c:v>-262.88049999999998</c:v>
                </c:pt>
                <c:pt idx="53792">
                  <c:v>-262.87849999999997</c:v>
                </c:pt>
                <c:pt idx="53793">
                  <c:v>-262.87649999999996</c:v>
                </c:pt>
                <c:pt idx="53794">
                  <c:v>-262.87450000000001</c:v>
                </c:pt>
                <c:pt idx="53795">
                  <c:v>-262.87249999999995</c:v>
                </c:pt>
                <c:pt idx="53796">
                  <c:v>-262.87049999999999</c:v>
                </c:pt>
                <c:pt idx="53797">
                  <c:v>-262.86849999999998</c:v>
                </c:pt>
                <c:pt idx="53798">
                  <c:v>-262.86649999999997</c:v>
                </c:pt>
                <c:pt idx="53799">
                  <c:v>-262.86449999999996</c:v>
                </c:pt>
                <c:pt idx="53800">
                  <c:v>-262.86249999999995</c:v>
                </c:pt>
                <c:pt idx="53801">
                  <c:v>-262.8605</c:v>
                </c:pt>
                <c:pt idx="53802">
                  <c:v>-262.85849999999999</c:v>
                </c:pt>
                <c:pt idx="53803">
                  <c:v>-262.85649999999998</c:v>
                </c:pt>
                <c:pt idx="53804">
                  <c:v>-262.85449999999997</c:v>
                </c:pt>
                <c:pt idx="53805">
                  <c:v>-262.85249999999996</c:v>
                </c:pt>
                <c:pt idx="53806">
                  <c:v>-262.85050000000001</c:v>
                </c:pt>
                <c:pt idx="53807">
                  <c:v>-262.84849999999994</c:v>
                </c:pt>
                <c:pt idx="53808">
                  <c:v>-262.84649999999999</c:v>
                </c:pt>
                <c:pt idx="53809">
                  <c:v>-262.84449999999998</c:v>
                </c:pt>
                <c:pt idx="53810">
                  <c:v>-262.84249999999997</c:v>
                </c:pt>
                <c:pt idx="53811">
                  <c:v>-262.84049999999996</c:v>
                </c:pt>
                <c:pt idx="53812">
                  <c:v>-262.83849999999995</c:v>
                </c:pt>
                <c:pt idx="53813">
                  <c:v>-262.8365</c:v>
                </c:pt>
                <c:pt idx="53814">
                  <c:v>-262.83449999999999</c:v>
                </c:pt>
                <c:pt idx="53815">
                  <c:v>-262.83249999999998</c:v>
                </c:pt>
                <c:pt idx="53816">
                  <c:v>-262.83049999999997</c:v>
                </c:pt>
                <c:pt idx="53817">
                  <c:v>-262.82849999999996</c:v>
                </c:pt>
                <c:pt idx="53818">
                  <c:v>-262.82650000000001</c:v>
                </c:pt>
                <c:pt idx="53819">
                  <c:v>-262.82449999999994</c:v>
                </c:pt>
                <c:pt idx="53820">
                  <c:v>-262.82249999999999</c:v>
                </c:pt>
                <c:pt idx="53821">
                  <c:v>-262.82049999999998</c:v>
                </c:pt>
                <c:pt idx="53822">
                  <c:v>-262.81849999999997</c:v>
                </c:pt>
                <c:pt idx="53823">
                  <c:v>-262.81649999999996</c:v>
                </c:pt>
                <c:pt idx="53824">
                  <c:v>-262.81449999999995</c:v>
                </c:pt>
                <c:pt idx="53825">
                  <c:v>-262.8125</c:v>
                </c:pt>
                <c:pt idx="53826">
                  <c:v>-262.81049999999999</c:v>
                </c:pt>
                <c:pt idx="53827">
                  <c:v>-262.80849999999998</c:v>
                </c:pt>
                <c:pt idx="53828">
                  <c:v>-262.80649999999997</c:v>
                </c:pt>
                <c:pt idx="53829">
                  <c:v>-262.80449999999996</c:v>
                </c:pt>
                <c:pt idx="53830">
                  <c:v>-262.80250000000001</c:v>
                </c:pt>
                <c:pt idx="53831">
                  <c:v>-262.80049999999994</c:v>
                </c:pt>
                <c:pt idx="53832">
                  <c:v>-262.79849999999999</c:v>
                </c:pt>
                <c:pt idx="53833">
                  <c:v>-262.79649999999998</c:v>
                </c:pt>
                <c:pt idx="53834">
                  <c:v>-262.79449999999997</c:v>
                </c:pt>
                <c:pt idx="53835">
                  <c:v>-262.79249999999996</c:v>
                </c:pt>
                <c:pt idx="53836">
                  <c:v>-262.79049999999995</c:v>
                </c:pt>
                <c:pt idx="53837">
                  <c:v>-262.7885</c:v>
                </c:pt>
                <c:pt idx="53838">
                  <c:v>-262.78649999999999</c:v>
                </c:pt>
                <c:pt idx="53839">
                  <c:v>-262.78449999999998</c:v>
                </c:pt>
                <c:pt idx="53840">
                  <c:v>-262.78249999999997</c:v>
                </c:pt>
                <c:pt idx="53841">
                  <c:v>-262.78049999999996</c:v>
                </c:pt>
                <c:pt idx="53842">
                  <c:v>-262.77850000000001</c:v>
                </c:pt>
                <c:pt idx="53843">
                  <c:v>-262.77649999999994</c:v>
                </c:pt>
                <c:pt idx="53844">
                  <c:v>-262.77449999999999</c:v>
                </c:pt>
                <c:pt idx="53845">
                  <c:v>-262.77249999999998</c:v>
                </c:pt>
                <c:pt idx="53846">
                  <c:v>-262.77049999999997</c:v>
                </c:pt>
                <c:pt idx="53847">
                  <c:v>-262.76849999999996</c:v>
                </c:pt>
                <c:pt idx="53848">
                  <c:v>-262.76649999999995</c:v>
                </c:pt>
                <c:pt idx="53849">
                  <c:v>-262.7645</c:v>
                </c:pt>
                <c:pt idx="53850">
                  <c:v>-262.76249999999999</c:v>
                </c:pt>
                <c:pt idx="53851">
                  <c:v>-262.76049999999998</c:v>
                </c:pt>
                <c:pt idx="53852">
                  <c:v>-262.75849999999997</c:v>
                </c:pt>
                <c:pt idx="53853">
                  <c:v>-262.75649999999996</c:v>
                </c:pt>
                <c:pt idx="53854">
                  <c:v>-262.75450000000001</c:v>
                </c:pt>
                <c:pt idx="53855">
                  <c:v>-262.7525</c:v>
                </c:pt>
                <c:pt idx="53856">
                  <c:v>-262.75049999999999</c:v>
                </c:pt>
                <c:pt idx="53857">
                  <c:v>-262.74849999999998</c:v>
                </c:pt>
                <c:pt idx="53858">
                  <c:v>-262.74649999999997</c:v>
                </c:pt>
                <c:pt idx="53859">
                  <c:v>-262.74449999999996</c:v>
                </c:pt>
                <c:pt idx="53860">
                  <c:v>-262.74249999999995</c:v>
                </c:pt>
                <c:pt idx="53861">
                  <c:v>-262.7405</c:v>
                </c:pt>
                <c:pt idx="53862">
                  <c:v>-262.73849999999999</c:v>
                </c:pt>
                <c:pt idx="53863">
                  <c:v>-262.73649999999998</c:v>
                </c:pt>
                <c:pt idx="53864">
                  <c:v>-262.73449999999997</c:v>
                </c:pt>
                <c:pt idx="53865">
                  <c:v>-262.73249999999996</c:v>
                </c:pt>
                <c:pt idx="53866">
                  <c:v>-262.73050000000001</c:v>
                </c:pt>
                <c:pt idx="53867">
                  <c:v>-262.7285</c:v>
                </c:pt>
                <c:pt idx="53868">
                  <c:v>-262.72649999999999</c:v>
                </c:pt>
                <c:pt idx="53869">
                  <c:v>-262.72449999999998</c:v>
                </c:pt>
                <c:pt idx="53870">
                  <c:v>-262.72249999999997</c:v>
                </c:pt>
                <c:pt idx="53871">
                  <c:v>-262.72049999999996</c:v>
                </c:pt>
                <c:pt idx="53872">
                  <c:v>-262.71849999999995</c:v>
                </c:pt>
                <c:pt idx="53873">
                  <c:v>-262.7165</c:v>
                </c:pt>
                <c:pt idx="53874">
                  <c:v>-262.71449999999999</c:v>
                </c:pt>
                <c:pt idx="53875">
                  <c:v>-262.71249999999998</c:v>
                </c:pt>
                <c:pt idx="53876">
                  <c:v>-262.71049999999997</c:v>
                </c:pt>
                <c:pt idx="53877">
                  <c:v>-262.70849999999996</c:v>
                </c:pt>
                <c:pt idx="53878">
                  <c:v>-262.70650000000001</c:v>
                </c:pt>
                <c:pt idx="53879">
                  <c:v>-262.7045</c:v>
                </c:pt>
                <c:pt idx="53880">
                  <c:v>-262.70249999999999</c:v>
                </c:pt>
                <c:pt idx="53881">
                  <c:v>-262.70049999999998</c:v>
                </c:pt>
                <c:pt idx="53882">
                  <c:v>-262.69849999999997</c:v>
                </c:pt>
                <c:pt idx="53883">
                  <c:v>-262.69649999999996</c:v>
                </c:pt>
                <c:pt idx="53884">
                  <c:v>-262.69449999999995</c:v>
                </c:pt>
                <c:pt idx="53885">
                  <c:v>-262.6925</c:v>
                </c:pt>
                <c:pt idx="53886">
                  <c:v>-262.69049999999999</c:v>
                </c:pt>
                <c:pt idx="53887">
                  <c:v>-262.68849999999998</c:v>
                </c:pt>
                <c:pt idx="53888">
                  <c:v>-262.68649999999997</c:v>
                </c:pt>
                <c:pt idx="53889">
                  <c:v>-262.68449999999996</c:v>
                </c:pt>
                <c:pt idx="53890">
                  <c:v>-262.6825</c:v>
                </c:pt>
                <c:pt idx="53891">
                  <c:v>-262.68049999999999</c:v>
                </c:pt>
                <c:pt idx="53892">
                  <c:v>-262.67849999999999</c:v>
                </c:pt>
                <c:pt idx="53893">
                  <c:v>-262.67649999999998</c:v>
                </c:pt>
                <c:pt idx="53894">
                  <c:v>-262.67449999999997</c:v>
                </c:pt>
                <c:pt idx="53895">
                  <c:v>-262.67249999999996</c:v>
                </c:pt>
                <c:pt idx="53896">
                  <c:v>-262.67049999999995</c:v>
                </c:pt>
                <c:pt idx="53897">
                  <c:v>-262.66849999999999</c:v>
                </c:pt>
                <c:pt idx="53898">
                  <c:v>-262.66649999999998</c:v>
                </c:pt>
                <c:pt idx="53899">
                  <c:v>-262.66449999999998</c:v>
                </c:pt>
                <c:pt idx="53900">
                  <c:v>-262.66249999999997</c:v>
                </c:pt>
                <c:pt idx="53901">
                  <c:v>-262.66049999999996</c:v>
                </c:pt>
                <c:pt idx="53902">
                  <c:v>-262.6585</c:v>
                </c:pt>
                <c:pt idx="53903">
                  <c:v>-262.65649999999999</c:v>
                </c:pt>
                <c:pt idx="53904">
                  <c:v>-262.65449999999998</c:v>
                </c:pt>
                <c:pt idx="53905">
                  <c:v>-262.65249999999997</c:v>
                </c:pt>
                <c:pt idx="53906">
                  <c:v>-262.65049999999997</c:v>
                </c:pt>
                <c:pt idx="53907">
                  <c:v>-262.64850000000001</c:v>
                </c:pt>
                <c:pt idx="53908">
                  <c:v>-262.64649999999995</c:v>
                </c:pt>
                <c:pt idx="53909">
                  <c:v>-262.64449999999999</c:v>
                </c:pt>
                <c:pt idx="53910">
                  <c:v>-262.64249999999998</c:v>
                </c:pt>
                <c:pt idx="53911">
                  <c:v>-262.64049999999997</c:v>
                </c:pt>
                <c:pt idx="53912">
                  <c:v>-262.63849999999996</c:v>
                </c:pt>
                <c:pt idx="53913">
                  <c:v>-262.63649999999996</c:v>
                </c:pt>
                <c:pt idx="53914">
                  <c:v>-262.6345</c:v>
                </c:pt>
                <c:pt idx="53915">
                  <c:v>-262.63249999999999</c:v>
                </c:pt>
                <c:pt idx="53916">
                  <c:v>-262.63049999999998</c:v>
                </c:pt>
                <c:pt idx="53917">
                  <c:v>-262.62849999999997</c:v>
                </c:pt>
                <c:pt idx="53918">
                  <c:v>-262.62649999999996</c:v>
                </c:pt>
                <c:pt idx="53919">
                  <c:v>-262.62450000000001</c:v>
                </c:pt>
                <c:pt idx="53920">
                  <c:v>-262.62249999999995</c:v>
                </c:pt>
                <c:pt idx="53921">
                  <c:v>-262.62049999999999</c:v>
                </c:pt>
                <c:pt idx="53922">
                  <c:v>-262.61849999999998</c:v>
                </c:pt>
                <c:pt idx="53923">
                  <c:v>-262.61649999999997</c:v>
                </c:pt>
                <c:pt idx="53924">
                  <c:v>-262.61449999999996</c:v>
                </c:pt>
                <c:pt idx="53925">
                  <c:v>-262.61249999999995</c:v>
                </c:pt>
                <c:pt idx="53926">
                  <c:v>-262.6105</c:v>
                </c:pt>
                <c:pt idx="53927">
                  <c:v>-262.60849999999999</c:v>
                </c:pt>
                <c:pt idx="53928">
                  <c:v>-262.60649999999998</c:v>
                </c:pt>
                <c:pt idx="53929">
                  <c:v>-262.60449999999997</c:v>
                </c:pt>
                <c:pt idx="53930">
                  <c:v>-262.60249999999996</c:v>
                </c:pt>
                <c:pt idx="53931">
                  <c:v>-262.60050000000001</c:v>
                </c:pt>
                <c:pt idx="53932">
                  <c:v>-262.59849999999994</c:v>
                </c:pt>
                <c:pt idx="53933">
                  <c:v>-262.59649999999999</c:v>
                </c:pt>
                <c:pt idx="53934">
                  <c:v>-262.59449999999998</c:v>
                </c:pt>
                <c:pt idx="53935">
                  <c:v>-262.59249999999997</c:v>
                </c:pt>
                <c:pt idx="53936">
                  <c:v>-262.59049999999996</c:v>
                </c:pt>
                <c:pt idx="53937">
                  <c:v>-262.58849999999995</c:v>
                </c:pt>
                <c:pt idx="53938">
                  <c:v>-262.5865</c:v>
                </c:pt>
                <c:pt idx="53939">
                  <c:v>-262.58449999999999</c:v>
                </c:pt>
                <c:pt idx="53940">
                  <c:v>-262.58249999999998</c:v>
                </c:pt>
                <c:pt idx="53941">
                  <c:v>-262.58049999999997</c:v>
                </c:pt>
                <c:pt idx="53942">
                  <c:v>-262.57849999999996</c:v>
                </c:pt>
                <c:pt idx="53943">
                  <c:v>-262.57650000000001</c:v>
                </c:pt>
                <c:pt idx="53944">
                  <c:v>-262.57449999999994</c:v>
                </c:pt>
                <c:pt idx="53945">
                  <c:v>-262.57249999999999</c:v>
                </c:pt>
                <c:pt idx="53946">
                  <c:v>-262.57049999999998</c:v>
                </c:pt>
                <c:pt idx="53947">
                  <c:v>-262.56849999999997</c:v>
                </c:pt>
                <c:pt idx="53948">
                  <c:v>-262.56649999999996</c:v>
                </c:pt>
                <c:pt idx="53949">
                  <c:v>-262.56449999999995</c:v>
                </c:pt>
                <c:pt idx="53950">
                  <c:v>-262.5625</c:v>
                </c:pt>
                <c:pt idx="53951">
                  <c:v>-262.56049999999999</c:v>
                </c:pt>
                <c:pt idx="53952">
                  <c:v>-262.55849999999998</c:v>
                </c:pt>
                <c:pt idx="53953">
                  <c:v>-262.55649999999997</c:v>
                </c:pt>
                <c:pt idx="53954">
                  <c:v>-262.55449999999996</c:v>
                </c:pt>
                <c:pt idx="53955">
                  <c:v>-262.55250000000001</c:v>
                </c:pt>
                <c:pt idx="53956">
                  <c:v>-262.55049999999994</c:v>
                </c:pt>
                <c:pt idx="53957">
                  <c:v>-262.54849999999999</c:v>
                </c:pt>
                <c:pt idx="53958">
                  <c:v>-262.54649999999998</c:v>
                </c:pt>
                <c:pt idx="53959">
                  <c:v>-262.54449999999997</c:v>
                </c:pt>
                <c:pt idx="53960">
                  <c:v>-262.54249999999996</c:v>
                </c:pt>
                <c:pt idx="53961">
                  <c:v>-262.54049999999995</c:v>
                </c:pt>
                <c:pt idx="53962">
                  <c:v>-262.5385</c:v>
                </c:pt>
                <c:pt idx="53963">
                  <c:v>-262.53649999999999</c:v>
                </c:pt>
                <c:pt idx="53964">
                  <c:v>-262.53449999999998</c:v>
                </c:pt>
                <c:pt idx="53965">
                  <c:v>-262.53249999999997</c:v>
                </c:pt>
                <c:pt idx="53966">
                  <c:v>-262.53049999999996</c:v>
                </c:pt>
                <c:pt idx="53967">
                  <c:v>-262.52850000000001</c:v>
                </c:pt>
                <c:pt idx="53968">
                  <c:v>-262.52649999999994</c:v>
                </c:pt>
                <c:pt idx="53969">
                  <c:v>-262.52449999999999</c:v>
                </c:pt>
                <c:pt idx="53970">
                  <c:v>-262.52249999999998</c:v>
                </c:pt>
                <c:pt idx="53971">
                  <c:v>-262.52049999999997</c:v>
                </c:pt>
                <c:pt idx="53972">
                  <c:v>-262.51849999999996</c:v>
                </c:pt>
                <c:pt idx="53973">
                  <c:v>-262.51649999999995</c:v>
                </c:pt>
                <c:pt idx="53974">
                  <c:v>-262.5145</c:v>
                </c:pt>
                <c:pt idx="53975">
                  <c:v>-262.51249999999999</c:v>
                </c:pt>
                <c:pt idx="53976">
                  <c:v>-262.51049999999998</c:v>
                </c:pt>
                <c:pt idx="53977">
                  <c:v>-262.50849999999997</c:v>
                </c:pt>
                <c:pt idx="53978">
                  <c:v>-262.50649999999996</c:v>
                </c:pt>
                <c:pt idx="53979">
                  <c:v>-262.50450000000001</c:v>
                </c:pt>
                <c:pt idx="53980">
                  <c:v>-262.5025</c:v>
                </c:pt>
                <c:pt idx="53981">
                  <c:v>-262.50049999999999</c:v>
                </c:pt>
                <c:pt idx="53982">
                  <c:v>-262.49849999999998</c:v>
                </c:pt>
                <c:pt idx="53983">
                  <c:v>-262.49649999999997</c:v>
                </c:pt>
                <c:pt idx="53984">
                  <c:v>-262.49449999999996</c:v>
                </c:pt>
                <c:pt idx="53985">
                  <c:v>-262.49249999999995</c:v>
                </c:pt>
                <c:pt idx="53986">
                  <c:v>-262.4905</c:v>
                </c:pt>
                <c:pt idx="53987">
                  <c:v>-262.48849999999999</c:v>
                </c:pt>
                <c:pt idx="53988">
                  <c:v>-262.48649999999998</c:v>
                </c:pt>
                <c:pt idx="53989">
                  <c:v>-262.48449999999997</c:v>
                </c:pt>
                <c:pt idx="53990">
                  <c:v>-262.48249999999996</c:v>
                </c:pt>
                <c:pt idx="53991">
                  <c:v>-262.48050000000001</c:v>
                </c:pt>
                <c:pt idx="53992">
                  <c:v>-262.4785</c:v>
                </c:pt>
                <c:pt idx="53993">
                  <c:v>-262.47649999999999</c:v>
                </c:pt>
                <c:pt idx="53994">
                  <c:v>-262.47449999999998</c:v>
                </c:pt>
                <c:pt idx="53995">
                  <c:v>-262.47249999999997</c:v>
                </c:pt>
                <c:pt idx="53996">
                  <c:v>-262.47049999999996</c:v>
                </c:pt>
                <c:pt idx="53997">
                  <c:v>-262.46849999999995</c:v>
                </c:pt>
                <c:pt idx="53998">
                  <c:v>-262.4665</c:v>
                </c:pt>
                <c:pt idx="53999">
                  <c:v>-262.46449999999999</c:v>
                </c:pt>
                <c:pt idx="54000">
                  <c:v>-262.46249999999998</c:v>
                </c:pt>
                <c:pt idx="54001">
                  <c:v>-262.46049999999997</c:v>
                </c:pt>
                <c:pt idx="54002">
                  <c:v>-262.45849999999996</c:v>
                </c:pt>
                <c:pt idx="54003">
                  <c:v>-262.45650000000001</c:v>
                </c:pt>
                <c:pt idx="54004">
                  <c:v>-262.4545</c:v>
                </c:pt>
                <c:pt idx="54005">
                  <c:v>-262.45249999999999</c:v>
                </c:pt>
                <c:pt idx="54006">
                  <c:v>-262.45049999999998</c:v>
                </c:pt>
                <c:pt idx="54007">
                  <c:v>-262.44849999999997</c:v>
                </c:pt>
                <c:pt idx="54008">
                  <c:v>-262.44649999999996</c:v>
                </c:pt>
                <c:pt idx="54009">
                  <c:v>-262.44449999999995</c:v>
                </c:pt>
                <c:pt idx="54010">
                  <c:v>-262.4425</c:v>
                </c:pt>
                <c:pt idx="54011">
                  <c:v>-262.44049999999999</c:v>
                </c:pt>
                <c:pt idx="54012">
                  <c:v>-262.43849999999998</c:v>
                </c:pt>
                <c:pt idx="54013">
                  <c:v>-262.43649999999997</c:v>
                </c:pt>
                <c:pt idx="54014">
                  <c:v>-262.43449999999996</c:v>
                </c:pt>
                <c:pt idx="54015">
                  <c:v>-262.4325</c:v>
                </c:pt>
                <c:pt idx="54016">
                  <c:v>-262.43049999999999</c:v>
                </c:pt>
                <c:pt idx="54017">
                  <c:v>-262.42849999999999</c:v>
                </c:pt>
                <c:pt idx="54018">
                  <c:v>-262.42649999999998</c:v>
                </c:pt>
                <c:pt idx="54019">
                  <c:v>-262.42449999999997</c:v>
                </c:pt>
                <c:pt idx="54020">
                  <c:v>-262.42249999999996</c:v>
                </c:pt>
                <c:pt idx="54021">
                  <c:v>-262.42049999999995</c:v>
                </c:pt>
                <c:pt idx="54022">
                  <c:v>-262.41849999999999</c:v>
                </c:pt>
                <c:pt idx="54023">
                  <c:v>-262.41649999999998</c:v>
                </c:pt>
                <c:pt idx="54024">
                  <c:v>-262.41449999999998</c:v>
                </c:pt>
                <c:pt idx="54025">
                  <c:v>-262.41249999999997</c:v>
                </c:pt>
                <c:pt idx="54026">
                  <c:v>-262.41049999999996</c:v>
                </c:pt>
                <c:pt idx="54027">
                  <c:v>-262.4085</c:v>
                </c:pt>
                <c:pt idx="54028">
                  <c:v>-262.40649999999999</c:v>
                </c:pt>
                <c:pt idx="54029">
                  <c:v>-262.40449999999998</c:v>
                </c:pt>
                <c:pt idx="54030">
                  <c:v>-262.40249999999997</c:v>
                </c:pt>
                <c:pt idx="54031">
                  <c:v>-262.40049999999997</c:v>
                </c:pt>
                <c:pt idx="54032">
                  <c:v>-262.39850000000001</c:v>
                </c:pt>
                <c:pt idx="54033">
                  <c:v>-262.39649999999995</c:v>
                </c:pt>
                <c:pt idx="54034">
                  <c:v>-262.39449999999999</c:v>
                </c:pt>
                <c:pt idx="54035">
                  <c:v>-262.39249999999998</c:v>
                </c:pt>
                <c:pt idx="54036">
                  <c:v>-262.39049999999997</c:v>
                </c:pt>
                <c:pt idx="54037">
                  <c:v>-262.38849999999996</c:v>
                </c:pt>
                <c:pt idx="54038">
                  <c:v>-262.38649999999996</c:v>
                </c:pt>
                <c:pt idx="54039">
                  <c:v>-262.3845</c:v>
                </c:pt>
                <c:pt idx="54040">
                  <c:v>-262.38249999999999</c:v>
                </c:pt>
                <c:pt idx="54041">
                  <c:v>-262.38049999999998</c:v>
                </c:pt>
                <c:pt idx="54042">
                  <c:v>-262.37849999999997</c:v>
                </c:pt>
                <c:pt idx="54043">
                  <c:v>-262.37649999999996</c:v>
                </c:pt>
                <c:pt idx="54044">
                  <c:v>-262.37450000000001</c:v>
                </c:pt>
                <c:pt idx="54045">
                  <c:v>-262.37249999999995</c:v>
                </c:pt>
                <c:pt idx="54046">
                  <c:v>-262.37049999999999</c:v>
                </c:pt>
                <c:pt idx="54047">
                  <c:v>-262.36849999999998</c:v>
                </c:pt>
                <c:pt idx="54048">
                  <c:v>-262.36649999999997</c:v>
                </c:pt>
                <c:pt idx="54049">
                  <c:v>-262.36449999999996</c:v>
                </c:pt>
                <c:pt idx="54050">
                  <c:v>-262.36249999999995</c:v>
                </c:pt>
                <c:pt idx="54051">
                  <c:v>-262.3605</c:v>
                </c:pt>
                <c:pt idx="54052">
                  <c:v>-262.35849999999999</c:v>
                </c:pt>
                <c:pt idx="54053">
                  <c:v>-262.35649999999998</c:v>
                </c:pt>
                <c:pt idx="54054">
                  <c:v>-262.35449999999997</c:v>
                </c:pt>
                <c:pt idx="54055">
                  <c:v>-262.35249999999996</c:v>
                </c:pt>
                <c:pt idx="54056">
                  <c:v>-262.35050000000001</c:v>
                </c:pt>
                <c:pt idx="54057">
                  <c:v>-262.34849999999994</c:v>
                </c:pt>
                <c:pt idx="54058">
                  <c:v>-262.34649999999999</c:v>
                </c:pt>
                <c:pt idx="54059">
                  <c:v>-262.34449999999998</c:v>
                </c:pt>
                <c:pt idx="54060">
                  <c:v>-262.34249999999997</c:v>
                </c:pt>
                <c:pt idx="54061">
                  <c:v>-262.34049999999996</c:v>
                </c:pt>
                <c:pt idx="54062">
                  <c:v>-262.33849999999995</c:v>
                </c:pt>
                <c:pt idx="54063">
                  <c:v>-262.3365</c:v>
                </c:pt>
                <c:pt idx="54064">
                  <c:v>-262.33449999999999</c:v>
                </c:pt>
                <c:pt idx="54065">
                  <c:v>-262.33249999999998</c:v>
                </c:pt>
                <c:pt idx="54066">
                  <c:v>-262.33049999999997</c:v>
                </c:pt>
                <c:pt idx="54067">
                  <c:v>-262.32849999999996</c:v>
                </c:pt>
                <c:pt idx="54068">
                  <c:v>-262.32650000000001</c:v>
                </c:pt>
                <c:pt idx="54069">
                  <c:v>-262.32449999999994</c:v>
                </c:pt>
                <c:pt idx="54070">
                  <c:v>-262.32249999999999</c:v>
                </c:pt>
                <c:pt idx="54071">
                  <c:v>-262.32049999999998</c:v>
                </c:pt>
                <c:pt idx="54072">
                  <c:v>-262.31849999999997</c:v>
                </c:pt>
                <c:pt idx="54073">
                  <c:v>-262.31649999999996</c:v>
                </c:pt>
                <c:pt idx="54074">
                  <c:v>-262.31449999999995</c:v>
                </c:pt>
                <c:pt idx="54075">
                  <c:v>-262.3125</c:v>
                </c:pt>
                <c:pt idx="54076">
                  <c:v>-262.31049999999999</c:v>
                </c:pt>
                <c:pt idx="54077">
                  <c:v>-262.30849999999998</c:v>
                </c:pt>
                <c:pt idx="54078">
                  <c:v>-262.30649999999997</c:v>
                </c:pt>
                <c:pt idx="54079">
                  <c:v>-262.30449999999996</c:v>
                </c:pt>
                <c:pt idx="54080">
                  <c:v>-262.30250000000001</c:v>
                </c:pt>
                <c:pt idx="54081">
                  <c:v>-262.30049999999994</c:v>
                </c:pt>
                <c:pt idx="54082">
                  <c:v>-262.29849999999999</c:v>
                </c:pt>
                <c:pt idx="54083">
                  <c:v>-262.29649999999998</c:v>
                </c:pt>
                <c:pt idx="54084">
                  <c:v>-262.29449999999997</c:v>
                </c:pt>
                <c:pt idx="54085">
                  <c:v>-262.29249999999996</c:v>
                </c:pt>
                <c:pt idx="54086">
                  <c:v>-262.29049999999995</c:v>
                </c:pt>
                <c:pt idx="54087">
                  <c:v>-262.2885</c:v>
                </c:pt>
                <c:pt idx="54088">
                  <c:v>-262.28649999999999</c:v>
                </c:pt>
                <c:pt idx="54089">
                  <c:v>-262.28449999999998</c:v>
                </c:pt>
                <c:pt idx="54090">
                  <c:v>-262.28249999999997</c:v>
                </c:pt>
                <c:pt idx="54091">
                  <c:v>-262.28049999999996</c:v>
                </c:pt>
                <c:pt idx="54092">
                  <c:v>-262.27850000000001</c:v>
                </c:pt>
                <c:pt idx="54093">
                  <c:v>-262.27649999999994</c:v>
                </c:pt>
                <c:pt idx="54094">
                  <c:v>-262.27449999999999</c:v>
                </c:pt>
                <c:pt idx="54095">
                  <c:v>-262.27249999999998</c:v>
                </c:pt>
                <c:pt idx="54096">
                  <c:v>-262.27049999999997</c:v>
                </c:pt>
                <c:pt idx="54097">
                  <c:v>-262.26849999999996</c:v>
                </c:pt>
                <c:pt idx="54098">
                  <c:v>-262.26649999999995</c:v>
                </c:pt>
                <c:pt idx="54099">
                  <c:v>-262.2645</c:v>
                </c:pt>
                <c:pt idx="54100">
                  <c:v>-262.26249999999999</c:v>
                </c:pt>
                <c:pt idx="54101">
                  <c:v>-262.26049999999998</c:v>
                </c:pt>
                <c:pt idx="54102">
                  <c:v>-262.25849999999997</c:v>
                </c:pt>
                <c:pt idx="54103">
                  <c:v>-262.25649999999996</c:v>
                </c:pt>
                <c:pt idx="54104">
                  <c:v>-262.25450000000001</c:v>
                </c:pt>
                <c:pt idx="54105">
                  <c:v>-262.2525</c:v>
                </c:pt>
                <c:pt idx="54106">
                  <c:v>-262.25049999999999</c:v>
                </c:pt>
                <c:pt idx="54107">
                  <c:v>-262.24849999999998</c:v>
                </c:pt>
                <c:pt idx="54108">
                  <c:v>-262.24649999999997</c:v>
                </c:pt>
                <c:pt idx="54109">
                  <c:v>-262.24449999999996</c:v>
                </c:pt>
                <c:pt idx="54110">
                  <c:v>-262.24249999999995</c:v>
                </c:pt>
                <c:pt idx="54111">
                  <c:v>-262.2405</c:v>
                </c:pt>
                <c:pt idx="54112">
                  <c:v>-262.23849999999999</c:v>
                </c:pt>
                <c:pt idx="54113">
                  <c:v>-262.23649999999998</c:v>
                </c:pt>
                <c:pt idx="54114">
                  <c:v>-262.23449999999997</c:v>
                </c:pt>
                <c:pt idx="54115">
                  <c:v>-262.23249999999996</c:v>
                </c:pt>
                <c:pt idx="54116">
                  <c:v>-262.23050000000001</c:v>
                </c:pt>
                <c:pt idx="54117">
                  <c:v>-262.2285</c:v>
                </c:pt>
                <c:pt idx="54118">
                  <c:v>-262.22649999999999</c:v>
                </c:pt>
                <c:pt idx="54119">
                  <c:v>-262.22449999999998</c:v>
                </c:pt>
                <c:pt idx="54120">
                  <c:v>-262.22249999999997</c:v>
                </c:pt>
                <c:pt idx="54121">
                  <c:v>-262.22049999999996</c:v>
                </c:pt>
                <c:pt idx="54122">
                  <c:v>-262.21849999999995</c:v>
                </c:pt>
                <c:pt idx="54123">
                  <c:v>-262.2165</c:v>
                </c:pt>
                <c:pt idx="54124">
                  <c:v>-262.21449999999999</c:v>
                </c:pt>
                <c:pt idx="54125">
                  <c:v>-262.21249999999998</c:v>
                </c:pt>
                <c:pt idx="54126">
                  <c:v>-262.21049999999997</c:v>
                </c:pt>
                <c:pt idx="54127">
                  <c:v>-262.20849999999996</c:v>
                </c:pt>
                <c:pt idx="54128">
                  <c:v>-262.20650000000001</c:v>
                </c:pt>
                <c:pt idx="54129">
                  <c:v>-262.2045</c:v>
                </c:pt>
                <c:pt idx="54130">
                  <c:v>-262.20249999999999</c:v>
                </c:pt>
                <c:pt idx="54131">
                  <c:v>-262.20049999999998</c:v>
                </c:pt>
                <c:pt idx="54132">
                  <c:v>-262.19849999999997</c:v>
                </c:pt>
                <c:pt idx="54133">
                  <c:v>-262.19649999999996</c:v>
                </c:pt>
                <c:pt idx="54134">
                  <c:v>-262.19449999999995</c:v>
                </c:pt>
                <c:pt idx="54135">
                  <c:v>-262.1925</c:v>
                </c:pt>
                <c:pt idx="54136">
                  <c:v>-262.19049999999999</c:v>
                </c:pt>
                <c:pt idx="54137">
                  <c:v>-262.18849999999998</c:v>
                </c:pt>
                <c:pt idx="54138">
                  <c:v>-262.18649999999997</c:v>
                </c:pt>
                <c:pt idx="54139">
                  <c:v>-262.18449999999996</c:v>
                </c:pt>
                <c:pt idx="54140">
                  <c:v>-262.1825</c:v>
                </c:pt>
                <c:pt idx="54141">
                  <c:v>-262.18049999999999</c:v>
                </c:pt>
                <c:pt idx="54142">
                  <c:v>-262.17849999999999</c:v>
                </c:pt>
                <c:pt idx="54143">
                  <c:v>-262.17649999999998</c:v>
                </c:pt>
                <c:pt idx="54144">
                  <c:v>-262.17449999999997</c:v>
                </c:pt>
                <c:pt idx="54145">
                  <c:v>-262.17249999999996</c:v>
                </c:pt>
                <c:pt idx="54146">
                  <c:v>-262.17049999999995</c:v>
                </c:pt>
                <c:pt idx="54147">
                  <c:v>-262.16849999999999</c:v>
                </c:pt>
                <c:pt idx="54148">
                  <c:v>-262.16649999999998</c:v>
                </c:pt>
                <c:pt idx="54149">
                  <c:v>-262.16449999999998</c:v>
                </c:pt>
                <c:pt idx="54150">
                  <c:v>-262.16249999999997</c:v>
                </c:pt>
                <c:pt idx="54151">
                  <c:v>-262.16049999999996</c:v>
                </c:pt>
                <c:pt idx="54152">
                  <c:v>-262.1585</c:v>
                </c:pt>
                <c:pt idx="54153">
                  <c:v>-262.15649999999999</c:v>
                </c:pt>
                <c:pt idx="54154">
                  <c:v>-262.15449999999998</c:v>
                </c:pt>
                <c:pt idx="54155">
                  <c:v>-262.15249999999997</c:v>
                </c:pt>
                <c:pt idx="54156">
                  <c:v>-262.15049999999997</c:v>
                </c:pt>
                <c:pt idx="54157">
                  <c:v>-262.14850000000001</c:v>
                </c:pt>
                <c:pt idx="54158">
                  <c:v>-262.14649999999995</c:v>
                </c:pt>
                <c:pt idx="54159">
                  <c:v>-262.14449999999999</c:v>
                </c:pt>
                <c:pt idx="54160">
                  <c:v>-262.14249999999998</c:v>
                </c:pt>
                <c:pt idx="54161">
                  <c:v>-262.14049999999997</c:v>
                </c:pt>
                <c:pt idx="54162">
                  <c:v>-262.13849999999996</c:v>
                </c:pt>
                <c:pt idx="54163">
                  <c:v>-262.13649999999996</c:v>
                </c:pt>
                <c:pt idx="54164">
                  <c:v>-262.1345</c:v>
                </c:pt>
                <c:pt idx="54165">
                  <c:v>-262.13249999999999</c:v>
                </c:pt>
                <c:pt idx="54166">
                  <c:v>-262.13049999999998</c:v>
                </c:pt>
                <c:pt idx="54167">
                  <c:v>-262.12849999999997</c:v>
                </c:pt>
                <c:pt idx="54168">
                  <c:v>-262.12649999999996</c:v>
                </c:pt>
                <c:pt idx="54169">
                  <c:v>-262.12450000000001</c:v>
                </c:pt>
                <c:pt idx="54170">
                  <c:v>-262.12249999999995</c:v>
                </c:pt>
                <c:pt idx="54171">
                  <c:v>-262.12049999999999</c:v>
                </c:pt>
                <c:pt idx="54172">
                  <c:v>-262.11849999999998</c:v>
                </c:pt>
                <c:pt idx="54173">
                  <c:v>-262.11649999999997</c:v>
                </c:pt>
                <c:pt idx="54174">
                  <c:v>-262.11449999999996</c:v>
                </c:pt>
                <c:pt idx="54175">
                  <c:v>-262.11249999999995</c:v>
                </c:pt>
                <c:pt idx="54176">
                  <c:v>-262.1105</c:v>
                </c:pt>
                <c:pt idx="54177">
                  <c:v>-262.10849999999999</c:v>
                </c:pt>
                <c:pt idx="54178">
                  <c:v>-262.10649999999998</c:v>
                </c:pt>
                <c:pt idx="54179">
                  <c:v>-262.10449999999997</c:v>
                </c:pt>
                <c:pt idx="54180">
                  <c:v>-262.10249999999996</c:v>
                </c:pt>
                <c:pt idx="54181">
                  <c:v>-262.10050000000001</c:v>
                </c:pt>
                <c:pt idx="54182">
                  <c:v>-262.09849999999994</c:v>
                </c:pt>
                <c:pt idx="54183">
                  <c:v>-262.09649999999999</c:v>
                </c:pt>
                <c:pt idx="54184">
                  <c:v>-262.09449999999998</c:v>
                </c:pt>
                <c:pt idx="54185">
                  <c:v>-262.09249999999997</c:v>
                </c:pt>
                <c:pt idx="54186">
                  <c:v>-262.09049999999996</c:v>
                </c:pt>
                <c:pt idx="54187">
                  <c:v>-262.08849999999995</c:v>
                </c:pt>
                <c:pt idx="54188">
                  <c:v>-262.0865</c:v>
                </c:pt>
                <c:pt idx="54189">
                  <c:v>-262.08449999999999</c:v>
                </c:pt>
                <c:pt idx="54190">
                  <c:v>-262.08249999999998</c:v>
                </c:pt>
                <c:pt idx="54191">
                  <c:v>-262.08049999999997</c:v>
                </c:pt>
                <c:pt idx="54192">
                  <c:v>-262.07849999999996</c:v>
                </c:pt>
                <c:pt idx="54193">
                  <c:v>-262.07650000000001</c:v>
                </c:pt>
                <c:pt idx="54194">
                  <c:v>-262.07449999999994</c:v>
                </c:pt>
                <c:pt idx="54195">
                  <c:v>-262.07249999999999</c:v>
                </c:pt>
                <c:pt idx="54196">
                  <c:v>-262.07049999999998</c:v>
                </c:pt>
                <c:pt idx="54197">
                  <c:v>-262.06849999999997</c:v>
                </c:pt>
                <c:pt idx="54198">
                  <c:v>-262.06649999999996</c:v>
                </c:pt>
                <c:pt idx="54199">
                  <c:v>-262.06449999999995</c:v>
                </c:pt>
                <c:pt idx="54200">
                  <c:v>-262.0625</c:v>
                </c:pt>
                <c:pt idx="54201">
                  <c:v>-262.06049999999999</c:v>
                </c:pt>
                <c:pt idx="54202">
                  <c:v>-262.05849999999998</c:v>
                </c:pt>
                <c:pt idx="54203">
                  <c:v>-262.05649999999997</c:v>
                </c:pt>
                <c:pt idx="54204">
                  <c:v>-262.05449999999996</c:v>
                </c:pt>
                <c:pt idx="54205">
                  <c:v>-262.05250000000001</c:v>
                </c:pt>
                <c:pt idx="54206">
                  <c:v>-262.05049999999994</c:v>
                </c:pt>
                <c:pt idx="54207">
                  <c:v>-262.04849999999999</c:v>
                </c:pt>
                <c:pt idx="54208">
                  <c:v>-262.04649999999998</c:v>
                </c:pt>
                <c:pt idx="54209">
                  <c:v>-262.04449999999997</c:v>
                </c:pt>
                <c:pt idx="54210">
                  <c:v>-262.04249999999996</c:v>
                </c:pt>
                <c:pt idx="54211">
                  <c:v>-262.04049999999995</c:v>
                </c:pt>
                <c:pt idx="54212">
                  <c:v>-262.0385</c:v>
                </c:pt>
                <c:pt idx="54213">
                  <c:v>-262.03649999999999</c:v>
                </c:pt>
                <c:pt idx="54214">
                  <c:v>-262.03449999999998</c:v>
                </c:pt>
                <c:pt idx="54215">
                  <c:v>-262.03249999999997</c:v>
                </c:pt>
                <c:pt idx="54216">
                  <c:v>-262.03049999999996</c:v>
                </c:pt>
                <c:pt idx="54217">
                  <c:v>-262.02850000000001</c:v>
                </c:pt>
                <c:pt idx="54218">
                  <c:v>-262.02649999999994</c:v>
                </c:pt>
                <c:pt idx="54219">
                  <c:v>-262.02449999999999</c:v>
                </c:pt>
                <c:pt idx="54220">
                  <c:v>-262.02249999999998</c:v>
                </c:pt>
                <c:pt idx="54221">
                  <c:v>-262.02049999999997</c:v>
                </c:pt>
                <c:pt idx="54222">
                  <c:v>-262.01849999999996</c:v>
                </c:pt>
                <c:pt idx="54223">
                  <c:v>-262.01649999999995</c:v>
                </c:pt>
                <c:pt idx="54224">
                  <c:v>-262.0145</c:v>
                </c:pt>
                <c:pt idx="54225">
                  <c:v>-262.01249999999999</c:v>
                </c:pt>
                <c:pt idx="54226">
                  <c:v>-262.01049999999998</c:v>
                </c:pt>
                <c:pt idx="54227">
                  <c:v>-262.00849999999997</c:v>
                </c:pt>
                <c:pt idx="54228">
                  <c:v>-262.00649999999996</c:v>
                </c:pt>
                <c:pt idx="54229">
                  <c:v>-262.00450000000001</c:v>
                </c:pt>
                <c:pt idx="54230">
                  <c:v>-262.0025</c:v>
                </c:pt>
                <c:pt idx="54231">
                  <c:v>-262.00049999999999</c:v>
                </c:pt>
                <c:pt idx="54232">
                  <c:v>-261.99849999999998</c:v>
                </c:pt>
                <c:pt idx="54233">
                  <c:v>-261.99649999999997</c:v>
                </c:pt>
                <c:pt idx="54234">
                  <c:v>-261.99449999999996</c:v>
                </c:pt>
                <c:pt idx="54235">
                  <c:v>-261.99249999999995</c:v>
                </c:pt>
                <c:pt idx="54236">
                  <c:v>-261.9905</c:v>
                </c:pt>
                <c:pt idx="54237">
                  <c:v>-261.98849999999999</c:v>
                </c:pt>
                <c:pt idx="54238">
                  <c:v>-261.98649999999998</c:v>
                </c:pt>
                <c:pt idx="54239">
                  <c:v>-261.98449999999997</c:v>
                </c:pt>
                <c:pt idx="54240">
                  <c:v>-261.98249999999996</c:v>
                </c:pt>
                <c:pt idx="54241">
                  <c:v>-261.98050000000001</c:v>
                </c:pt>
                <c:pt idx="54242">
                  <c:v>-261.9785</c:v>
                </c:pt>
                <c:pt idx="54243">
                  <c:v>-261.97649999999999</c:v>
                </c:pt>
                <c:pt idx="54244">
                  <c:v>-261.97449999999998</c:v>
                </c:pt>
                <c:pt idx="54245">
                  <c:v>-261.97249999999997</c:v>
                </c:pt>
                <c:pt idx="54246">
                  <c:v>-261.97049999999996</c:v>
                </c:pt>
                <c:pt idx="54247">
                  <c:v>-261.96849999999995</c:v>
                </c:pt>
                <c:pt idx="54248">
                  <c:v>-261.9665</c:v>
                </c:pt>
                <c:pt idx="54249">
                  <c:v>-261.96449999999999</c:v>
                </c:pt>
                <c:pt idx="54250">
                  <c:v>-261.96249999999998</c:v>
                </c:pt>
                <c:pt idx="54251">
                  <c:v>-261.96049999999997</c:v>
                </c:pt>
                <c:pt idx="54252">
                  <c:v>-261.95849999999996</c:v>
                </c:pt>
                <c:pt idx="54253">
                  <c:v>-261.95650000000001</c:v>
                </c:pt>
                <c:pt idx="54254">
                  <c:v>-261.9545</c:v>
                </c:pt>
                <c:pt idx="54255">
                  <c:v>-261.95249999999999</c:v>
                </c:pt>
                <c:pt idx="54256">
                  <c:v>-261.95049999999998</c:v>
                </c:pt>
                <c:pt idx="54257">
                  <c:v>-261.94849999999997</c:v>
                </c:pt>
                <c:pt idx="54258">
                  <c:v>-261.94649999999996</c:v>
                </c:pt>
                <c:pt idx="54259">
                  <c:v>-261.94449999999995</c:v>
                </c:pt>
                <c:pt idx="54260">
                  <c:v>-261.9425</c:v>
                </c:pt>
                <c:pt idx="54261">
                  <c:v>-261.94049999999999</c:v>
                </c:pt>
                <c:pt idx="54262">
                  <c:v>-261.93849999999998</c:v>
                </c:pt>
                <c:pt idx="54263">
                  <c:v>-261.93649999999997</c:v>
                </c:pt>
                <c:pt idx="54264">
                  <c:v>-261.93449999999996</c:v>
                </c:pt>
                <c:pt idx="54265">
                  <c:v>-261.9325</c:v>
                </c:pt>
                <c:pt idx="54266">
                  <c:v>-261.93049999999999</c:v>
                </c:pt>
                <c:pt idx="54267">
                  <c:v>-261.92849999999999</c:v>
                </c:pt>
                <c:pt idx="54268">
                  <c:v>-261.92649999999998</c:v>
                </c:pt>
                <c:pt idx="54269">
                  <c:v>-261.92449999999997</c:v>
                </c:pt>
                <c:pt idx="54270">
                  <c:v>-261.92249999999996</c:v>
                </c:pt>
                <c:pt idx="54271">
                  <c:v>-261.92049999999995</c:v>
                </c:pt>
                <c:pt idx="54272">
                  <c:v>-261.91849999999999</c:v>
                </c:pt>
                <c:pt idx="54273">
                  <c:v>-261.91649999999998</c:v>
                </c:pt>
                <c:pt idx="54274">
                  <c:v>-261.91449999999998</c:v>
                </c:pt>
                <c:pt idx="54275">
                  <c:v>-261.91249999999997</c:v>
                </c:pt>
                <c:pt idx="54276">
                  <c:v>-261.91049999999996</c:v>
                </c:pt>
                <c:pt idx="54277">
                  <c:v>-261.9085</c:v>
                </c:pt>
                <c:pt idx="54278">
                  <c:v>-261.90649999999999</c:v>
                </c:pt>
                <c:pt idx="54279">
                  <c:v>-261.90449999999998</c:v>
                </c:pt>
                <c:pt idx="54280">
                  <c:v>-261.90249999999997</c:v>
                </c:pt>
                <c:pt idx="54281">
                  <c:v>-261.90049999999997</c:v>
                </c:pt>
                <c:pt idx="54282">
                  <c:v>-261.89850000000001</c:v>
                </c:pt>
                <c:pt idx="54283">
                  <c:v>-261.89649999999995</c:v>
                </c:pt>
                <c:pt idx="54284">
                  <c:v>-261.89449999999999</c:v>
                </c:pt>
                <c:pt idx="54285">
                  <c:v>-261.89249999999998</c:v>
                </c:pt>
                <c:pt idx="54286">
                  <c:v>-261.89049999999997</c:v>
                </c:pt>
                <c:pt idx="54287">
                  <c:v>-261.88849999999996</c:v>
                </c:pt>
                <c:pt idx="54288">
                  <c:v>-261.88649999999996</c:v>
                </c:pt>
                <c:pt idx="54289">
                  <c:v>-261.8845</c:v>
                </c:pt>
                <c:pt idx="54290">
                  <c:v>-261.88249999999999</c:v>
                </c:pt>
                <c:pt idx="54291">
                  <c:v>-261.88049999999998</c:v>
                </c:pt>
                <c:pt idx="54292">
                  <c:v>-261.87849999999997</c:v>
                </c:pt>
                <c:pt idx="54293">
                  <c:v>-261.87649999999996</c:v>
                </c:pt>
                <c:pt idx="54294">
                  <c:v>-261.87450000000001</c:v>
                </c:pt>
                <c:pt idx="54295">
                  <c:v>-261.87249999999995</c:v>
                </c:pt>
                <c:pt idx="54296">
                  <c:v>-261.87049999999999</c:v>
                </c:pt>
                <c:pt idx="54297">
                  <c:v>-261.86849999999998</c:v>
                </c:pt>
                <c:pt idx="54298">
                  <c:v>-261.86649999999997</c:v>
                </c:pt>
                <c:pt idx="54299">
                  <c:v>-261.86449999999996</c:v>
                </c:pt>
                <c:pt idx="54300">
                  <c:v>-261.86249999999995</c:v>
                </c:pt>
                <c:pt idx="54301">
                  <c:v>-261.8605</c:v>
                </c:pt>
                <c:pt idx="54302">
                  <c:v>-261.85849999999999</c:v>
                </c:pt>
                <c:pt idx="54303">
                  <c:v>-261.85649999999998</c:v>
                </c:pt>
                <c:pt idx="54304">
                  <c:v>-261.85449999999997</c:v>
                </c:pt>
                <c:pt idx="54305">
                  <c:v>-261.85249999999996</c:v>
                </c:pt>
                <c:pt idx="54306">
                  <c:v>-261.85050000000001</c:v>
                </c:pt>
                <c:pt idx="54307">
                  <c:v>-261.84849999999994</c:v>
                </c:pt>
                <c:pt idx="54308">
                  <c:v>-261.84649999999999</c:v>
                </c:pt>
                <c:pt idx="54309">
                  <c:v>-261.84449999999998</c:v>
                </c:pt>
                <c:pt idx="54310">
                  <c:v>-261.84249999999997</c:v>
                </c:pt>
                <c:pt idx="54311">
                  <c:v>-261.84049999999996</c:v>
                </c:pt>
                <c:pt idx="54312">
                  <c:v>-261.83849999999995</c:v>
                </c:pt>
                <c:pt idx="54313">
                  <c:v>-261.8365</c:v>
                </c:pt>
                <c:pt idx="54314">
                  <c:v>-261.83449999999999</c:v>
                </c:pt>
                <c:pt idx="54315">
                  <c:v>-261.83249999999998</c:v>
                </c:pt>
                <c:pt idx="54316">
                  <c:v>-261.83049999999997</c:v>
                </c:pt>
                <c:pt idx="54317">
                  <c:v>-261.82849999999996</c:v>
                </c:pt>
                <c:pt idx="54318">
                  <c:v>-261.82650000000001</c:v>
                </c:pt>
                <c:pt idx="54319">
                  <c:v>-261.82449999999994</c:v>
                </c:pt>
                <c:pt idx="54320">
                  <c:v>-261.82249999999999</c:v>
                </c:pt>
                <c:pt idx="54321">
                  <c:v>-261.82049999999998</c:v>
                </c:pt>
                <c:pt idx="54322">
                  <c:v>-261.81849999999997</c:v>
                </c:pt>
                <c:pt idx="54323">
                  <c:v>-261.81649999999996</c:v>
                </c:pt>
                <c:pt idx="54324">
                  <c:v>-261.81449999999995</c:v>
                </c:pt>
                <c:pt idx="54325">
                  <c:v>-261.8125</c:v>
                </c:pt>
                <c:pt idx="54326">
                  <c:v>-261.81049999999999</c:v>
                </c:pt>
                <c:pt idx="54327">
                  <c:v>-261.80849999999998</c:v>
                </c:pt>
                <c:pt idx="54328">
                  <c:v>-261.80649999999997</c:v>
                </c:pt>
                <c:pt idx="54329">
                  <c:v>-261.80449999999996</c:v>
                </c:pt>
                <c:pt idx="54330">
                  <c:v>-261.80250000000001</c:v>
                </c:pt>
                <c:pt idx="54331">
                  <c:v>-261.80049999999994</c:v>
                </c:pt>
                <c:pt idx="54332">
                  <c:v>-261.79849999999999</c:v>
                </c:pt>
                <c:pt idx="54333">
                  <c:v>-261.79649999999998</c:v>
                </c:pt>
                <c:pt idx="54334">
                  <c:v>-261.79449999999997</c:v>
                </c:pt>
                <c:pt idx="54335">
                  <c:v>-261.79249999999996</c:v>
                </c:pt>
                <c:pt idx="54336">
                  <c:v>-261.79049999999995</c:v>
                </c:pt>
                <c:pt idx="54337">
                  <c:v>-261.7885</c:v>
                </c:pt>
                <c:pt idx="54338">
                  <c:v>-261.78649999999999</c:v>
                </c:pt>
                <c:pt idx="54339">
                  <c:v>-261.78449999999998</c:v>
                </c:pt>
                <c:pt idx="54340">
                  <c:v>-261.78249999999997</c:v>
                </c:pt>
                <c:pt idx="54341">
                  <c:v>-261.78049999999996</c:v>
                </c:pt>
                <c:pt idx="54342">
                  <c:v>-261.77850000000001</c:v>
                </c:pt>
                <c:pt idx="54343">
                  <c:v>-261.77649999999994</c:v>
                </c:pt>
                <c:pt idx="54344">
                  <c:v>-261.77449999999999</c:v>
                </c:pt>
                <c:pt idx="54345">
                  <c:v>-261.77249999999998</c:v>
                </c:pt>
                <c:pt idx="54346">
                  <c:v>-261.77049999999997</c:v>
                </c:pt>
                <c:pt idx="54347">
                  <c:v>-261.76849999999996</c:v>
                </c:pt>
                <c:pt idx="54348">
                  <c:v>-261.76649999999995</c:v>
                </c:pt>
                <c:pt idx="54349">
                  <c:v>-261.7645</c:v>
                </c:pt>
                <c:pt idx="54350">
                  <c:v>-261.76249999999999</c:v>
                </c:pt>
                <c:pt idx="54351">
                  <c:v>-261.76049999999998</c:v>
                </c:pt>
                <c:pt idx="54352">
                  <c:v>-261.75849999999997</c:v>
                </c:pt>
                <c:pt idx="54353">
                  <c:v>-261.75649999999996</c:v>
                </c:pt>
                <c:pt idx="54354">
                  <c:v>-261.75450000000001</c:v>
                </c:pt>
                <c:pt idx="54355">
                  <c:v>-261.7525</c:v>
                </c:pt>
                <c:pt idx="54356">
                  <c:v>-261.75049999999999</c:v>
                </c:pt>
                <c:pt idx="54357">
                  <c:v>-261.74849999999998</c:v>
                </c:pt>
                <c:pt idx="54358">
                  <c:v>-261.74649999999997</c:v>
                </c:pt>
                <c:pt idx="54359">
                  <c:v>-261.74449999999996</c:v>
                </c:pt>
                <c:pt idx="54360">
                  <c:v>-261.74249999999995</c:v>
                </c:pt>
                <c:pt idx="54361">
                  <c:v>-261.7405</c:v>
                </c:pt>
                <c:pt idx="54362">
                  <c:v>-261.73849999999999</c:v>
                </c:pt>
                <c:pt idx="54363">
                  <c:v>-261.73649999999998</c:v>
                </c:pt>
                <c:pt idx="54364">
                  <c:v>-261.73449999999997</c:v>
                </c:pt>
                <c:pt idx="54365">
                  <c:v>-261.73249999999996</c:v>
                </c:pt>
                <c:pt idx="54366">
                  <c:v>-261.73050000000001</c:v>
                </c:pt>
                <c:pt idx="54367">
                  <c:v>-261.7285</c:v>
                </c:pt>
                <c:pt idx="54368">
                  <c:v>-261.72649999999999</c:v>
                </c:pt>
                <c:pt idx="54369">
                  <c:v>-261.72449999999998</c:v>
                </c:pt>
                <c:pt idx="54370">
                  <c:v>-261.72249999999997</c:v>
                </c:pt>
                <c:pt idx="54371">
                  <c:v>-261.72049999999996</c:v>
                </c:pt>
                <c:pt idx="54372">
                  <c:v>-261.71849999999995</c:v>
                </c:pt>
                <c:pt idx="54373">
                  <c:v>-261.7165</c:v>
                </c:pt>
                <c:pt idx="54374">
                  <c:v>-261.71449999999999</c:v>
                </c:pt>
                <c:pt idx="54375">
                  <c:v>-261.71249999999998</c:v>
                </c:pt>
                <c:pt idx="54376">
                  <c:v>-261.71049999999997</c:v>
                </c:pt>
                <c:pt idx="54377">
                  <c:v>-261.70849999999996</c:v>
                </c:pt>
                <c:pt idx="54378">
                  <c:v>-261.70650000000001</c:v>
                </c:pt>
                <c:pt idx="54379">
                  <c:v>-261.7045</c:v>
                </c:pt>
                <c:pt idx="54380">
                  <c:v>-261.70249999999999</c:v>
                </c:pt>
                <c:pt idx="54381">
                  <c:v>-261.70049999999998</c:v>
                </c:pt>
                <c:pt idx="54382">
                  <c:v>-261.69849999999997</c:v>
                </c:pt>
                <c:pt idx="54383">
                  <c:v>-261.69649999999996</c:v>
                </c:pt>
                <c:pt idx="54384">
                  <c:v>-261.69449999999995</c:v>
                </c:pt>
                <c:pt idx="54385">
                  <c:v>-261.6925</c:v>
                </c:pt>
                <c:pt idx="54386">
                  <c:v>-261.69049999999999</c:v>
                </c:pt>
                <c:pt idx="54387">
                  <c:v>-261.68849999999998</c:v>
                </c:pt>
                <c:pt idx="54388">
                  <c:v>-261.68649999999997</c:v>
                </c:pt>
                <c:pt idx="54389">
                  <c:v>-261.68449999999996</c:v>
                </c:pt>
                <c:pt idx="54390">
                  <c:v>-261.6825</c:v>
                </c:pt>
                <c:pt idx="54391">
                  <c:v>-261.68049999999999</c:v>
                </c:pt>
                <c:pt idx="54392">
                  <c:v>-261.67849999999999</c:v>
                </c:pt>
                <c:pt idx="54393">
                  <c:v>-261.67649999999998</c:v>
                </c:pt>
                <c:pt idx="54394">
                  <c:v>-261.67449999999997</c:v>
                </c:pt>
                <c:pt idx="54395">
                  <c:v>-261.67249999999996</c:v>
                </c:pt>
                <c:pt idx="54396">
                  <c:v>-261.67049999999995</c:v>
                </c:pt>
                <c:pt idx="54397">
                  <c:v>-261.66849999999999</c:v>
                </c:pt>
                <c:pt idx="54398">
                  <c:v>-261.66649999999998</c:v>
                </c:pt>
                <c:pt idx="54399">
                  <c:v>-261.66449999999998</c:v>
                </c:pt>
                <c:pt idx="54400">
                  <c:v>-261.66249999999997</c:v>
                </c:pt>
                <c:pt idx="54401">
                  <c:v>-261.66049999999996</c:v>
                </c:pt>
                <c:pt idx="54402">
                  <c:v>-261.6585</c:v>
                </c:pt>
                <c:pt idx="54403">
                  <c:v>-261.65649999999999</c:v>
                </c:pt>
                <c:pt idx="54404">
                  <c:v>-261.65449999999998</c:v>
                </c:pt>
                <c:pt idx="54405">
                  <c:v>-261.65249999999997</c:v>
                </c:pt>
                <c:pt idx="54406">
                  <c:v>-261.65049999999997</c:v>
                </c:pt>
                <c:pt idx="54407">
                  <c:v>-261.64850000000001</c:v>
                </c:pt>
                <c:pt idx="54408">
                  <c:v>-261.64649999999995</c:v>
                </c:pt>
                <c:pt idx="54409">
                  <c:v>-261.64449999999999</c:v>
                </c:pt>
                <c:pt idx="54410">
                  <c:v>-261.64249999999998</c:v>
                </c:pt>
                <c:pt idx="54411">
                  <c:v>-261.64049999999997</c:v>
                </c:pt>
                <c:pt idx="54412">
                  <c:v>-261.63849999999996</c:v>
                </c:pt>
                <c:pt idx="54413">
                  <c:v>-261.63649999999996</c:v>
                </c:pt>
                <c:pt idx="54414">
                  <c:v>-261.6345</c:v>
                </c:pt>
                <c:pt idx="54415">
                  <c:v>-261.63249999999999</c:v>
                </c:pt>
                <c:pt idx="54416">
                  <c:v>-261.63049999999998</c:v>
                </c:pt>
                <c:pt idx="54417">
                  <c:v>-261.62849999999997</c:v>
                </c:pt>
                <c:pt idx="54418">
                  <c:v>-261.62649999999996</c:v>
                </c:pt>
                <c:pt idx="54419">
                  <c:v>-261.62450000000001</c:v>
                </c:pt>
                <c:pt idx="54420">
                  <c:v>-261.62249999999995</c:v>
                </c:pt>
                <c:pt idx="54421">
                  <c:v>-261.62049999999999</c:v>
                </c:pt>
                <c:pt idx="54422">
                  <c:v>-261.61849999999998</c:v>
                </c:pt>
                <c:pt idx="54423">
                  <c:v>-261.61649999999997</c:v>
                </c:pt>
                <c:pt idx="54424">
                  <c:v>-261.61449999999996</c:v>
                </c:pt>
                <c:pt idx="54425">
                  <c:v>-261.61249999999995</c:v>
                </c:pt>
                <c:pt idx="54426">
                  <c:v>-261.6105</c:v>
                </c:pt>
                <c:pt idx="54427">
                  <c:v>-261.60849999999999</c:v>
                </c:pt>
                <c:pt idx="54428">
                  <c:v>-261.60649999999998</c:v>
                </c:pt>
                <c:pt idx="54429">
                  <c:v>-261.60449999999997</c:v>
                </c:pt>
                <c:pt idx="54430">
                  <c:v>-261.60249999999996</c:v>
                </c:pt>
                <c:pt idx="54431">
                  <c:v>-261.60050000000001</c:v>
                </c:pt>
                <c:pt idx="54432">
                  <c:v>-261.59849999999994</c:v>
                </c:pt>
                <c:pt idx="54433">
                  <c:v>-261.59649999999999</c:v>
                </c:pt>
                <c:pt idx="54434">
                  <c:v>-261.59449999999998</c:v>
                </c:pt>
                <c:pt idx="54435">
                  <c:v>-261.59249999999997</c:v>
                </c:pt>
                <c:pt idx="54436">
                  <c:v>-261.59049999999996</c:v>
                </c:pt>
                <c:pt idx="54437">
                  <c:v>-261.58849999999995</c:v>
                </c:pt>
                <c:pt idx="54438">
                  <c:v>-261.5865</c:v>
                </c:pt>
                <c:pt idx="54439">
                  <c:v>-261.58449999999999</c:v>
                </c:pt>
                <c:pt idx="54440">
                  <c:v>-261.58249999999998</c:v>
                </c:pt>
                <c:pt idx="54441">
                  <c:v>-261.58049999999997</c:v>
                </c:pt>
                <c:pt idx="54442">
                  <c:v>-261.57849999999996</c:v>
                </c:pt>
                <c:pt idx="54443">
                  <c:v>-261.57650000000001</c:v>
                </c:pt>
                <c:pt idx="54444">
                  <c:v>-261.57449999999994</c:v>
                </c:pt>
                <c:pt idx="54445">
                  <c:v>-261.57249999999999</c:v>
                </c:pt>
                <c:pt idx="54446">
                  <c:v>-261.57049999999998</c:v>
                </c:pt>
                <c:pt idx="54447">
                  <c:v>-261.56849999999997</c:v>
                </c:pt>
                <c:pt idx="54448">
                  <c:v>-261.56649999999996</c:v>
                </c:pt>
                <c:pt idx="54449">
                  <c:v>-261.56449999999995</c:v>
                </c:pt>
                <c:pt idx="54450">
                  <c:v>-261.5625</c:v>
                </c:pt>
                <c:pt idx="54451">
                  <c:v>-261.56049999999999</c:v>
                </c:pt>
                <c:pt idx="54452">
                  <c:v>-261.55849999999998</c:v>
                </c:pt>
                <c:pt idx="54453">
                  <c:v>-261.55649999999997</c:v>
                </c:pt>
                <c:pt idx="54454">
                  <c:v>-261.55449999999996</c:v>
                </c:pt>
                <c:pt idx="54455">
                  <c:v>-261.55250000000001</c:v>
                </c:pt>
                <c:pt idx="54456">
                  <c:v>-261.55049999999994</c:v>
                </c:pt>
                <c:pt idx="54457">
                  <c:v>-261.54849999999999</c:v>
                </c:pt>
                <c:pt idx="54458">
                  <c:v>-261.54649999999998</c:v>
                </c:pt>
                <c:pt idx="54459">
                  <c:v>-261.54449999999997</c:v>
                </c:pt>
                <c:pt idx="54460">
                  <c:v>-261.54249999999996</c:v>
                </c:pt>
                <c:pt idx="54461">
                  <c:v>-261.54049999999995</c:v>
                </c:pt>
                <c:pt idx="54462">
                  <c:v>-261.5385</c:v>
                </c:pt>
                <c:pt idx="54463">
                  <c:v>-261.53649999999999</c:v>
                </c:pt>
                <c:pt idx="54464">
                  <c:v>-261.53449999999998</c:v>
                </c:pt>
                <c:pt idx="54465">
                  <c:v>-261.53249999999997</c:v>
                </c:pt>
                <c:pt idx="54466">
                  <c:v>-261.53049999999996</c:v>
                </c:pt>
                <c:pt idx="54467">
                  <c:v>-261.52850000000001</c:v>
                </c:pt>
                <c:pt idx="54468">
                  <c:v>-261.52649999999994</c:v>
                </c:pt>
                <c:pt idx="54469">
                  <c:v>-261.52449999999999</c:v>
                </c:pt>
                <c:pt idx="54470">
                  <c:v>-261.52249999999998</c:v>
                </c:pt>
                <c:pt idx="54471">
                  <c:v>-261.52049999999997</c:v>
                </c:pt>
                <c:pt idx="54472">
                  <c:v>-261.51849999999996</c:v>
                </c:pt>
                <c:pt idx="54473">
                  <c:v>-261.51649999999995</c:v>
                </c:pt>
                <c:pt idx="54474">
                  <c:v>-261.5145</c:v>
                </c:pt>
                <c:pt idx="54475">
                  <c:v>-261.51249999999999</c:v>
                </c:pt>
                <c:pt idx="54476">
                  <c:v>-261.51049999999998</c:v>
                </c:pt>
                <c:pt idx="54477">
                  <c:v>-261.50849999999997</c:v>
                </c:pt>
                <c:pt idx="54478">
                  <c:v>-261.50649999999996</c:v>
                </c:pt>
                <c:pt idx="54479">
                  <c:v>-261.50450000000001</c:v>
                </c:pt>
                <c:pt idx="54480">
                  <c:v>-261.5025</c:v>
                </c:pt>
                <c:pt idx="54481">
                  <c:v>-261.50049999999999</c:v>
                </c:pt>
                <c:pt idx="54482">
                  <c:v>-261.49849999999998</c:v>
                </c:pt>
                <c:pt idx="54483">
                  <c:v>-261.49649999999997</c:v>
                </c:pt>
                <c:pt idx="54484">
                  <c:v>-261.49449999999996</c:v>
                </c:pt>
                <c:pt idx="54485">
                  <c:v>-261.49249999999995</c:v>
                </c:pt>
                <c:pt idx="54486">
                  <c:v>-261.4905</c:v>
                </c:pt>
                <c:pt idx="54487">
                  <c:v>-261.48849999999999</c:v>
                </c:pt>
                <c:pt idx="54488">
                  <c:v>-261.48649999999998</c:v>
                </c:pt>
                <c:pt idx="54489">
                  <c:v>-261.48449999999997</c:v>
                </c:pt>
                <c:pt idx="54490">
                  <c:v>-261.48249999999996</c:v>
                </c:pt>
                <c:pt idx="54491">
                  <c:v>-261.48050000000001</c:v>
                </c:pt>
                <c:pt idx="54492">
                  <c:v>-261.4785</c:v>
                </c:pt>
                <c:pt idx="54493">
                  <c:v>-261.47649999999999</c:v>
                </c:pt>
                <c:pt idx="54494">
                  <c:v>-261.47449999999998</c:v>
                </c:pt>
                <c:pt idx="54495">
                  <c:v>-261.47249999999997</c:v>
                </c:pt>
                <c:pt idx="54496">
                  <c:v>-261.47049999999996</c:v>
                </c:pt>
                <c:pt idx="54497">
                  <c:v>-261.46849999999995</c:v>
                </c:pt>
                <c:pt idx="54498">
                  <c:v>-261.4665</c:v>
                </c:pt>
                <c:pt idx="54499">
                  <c:v>-261.46449999999999</c:v>
                </c:pt>
                <c:pt idx="54500">
                  <c:v>-261.46249999999998</c:v>
                </c:pt>
                <c:pt idx="54501">
                  <c:v>-261.46049999999997</c:v>
                </c:pt>
                <c:pt idx="54502">
                  <c:v>-261.45849999999996</c:v>
                </c:pt>
                <c:pt idx="54503">
                  <c:v>-261.45650000000001</c:v>
                </c:pt>
                <c:pt idx="54504">
                  <c:v>-261.4545</c:v>
                </c:pt>
                <c:pt idx="54505">
                  <c:v>-261.45249999999999</c:v>
                </c:pt>
                <c:pt idx="54506">
                  <c:v>-261.45049999999998</c:v>
                </c:pt>
                <c:pt idx="54507">
                  <c:v>-261.44849999999997</c:v>
                </c:pt>
                <c:pt idx="54508">
                  <c:v>-261.44649999999996</c:v>
                </c:pt>
                <c:pt idx="54509">
                  <c:v>-261.44449999999995</c:v>
                </c:pt>
                <c:pt idx="54510">
                  <c:v>-261.4425</c:v>
                </c:pt>
                <c:pt idx="54511">
                  <c:v>-261.44049999999999</c:v>
                </c:pt>
                <c:pt idx="54512">
                  <c:v>-261.43849999999998</c:v>
                </c:pt>
                <c:pt idx="54513">
                  <c:v>-261.43649999999997</c:v>
                </c:pt>
                <c:pt idx="54514">
                  <c:v>-261.43449999999996</c:v>
                </c:pt>
                <c:pt idx="54515">
                  <c:v>-261.4325</c:v>
                </c:pt>
                <c:pt idx="54516">
                  <c:v>-261.43049999999999</c:v>
                </c:pt>
                <c:pt idx="54517">
                  <c:v>-261.42849999999999</c:v>
                </c:pt>
                <c:pt idx="54518">
                  <c:v>-261.42649999999998</c:v>
                </c:pt>
                <c:pt idx="54519">
                  <c:v>-261.42449999999997</c:v>
                </c:pt>
                <c:pt idx="54520">
                  <c:v>-261.42249999999996</c:v>
                </c:pt>
                <c:pt idx="54521">
                  <c:v>-261.42049999999995</c:v>
                </c:pt>
                <c:pt idx="54522">
                  <c:v>-261.41849999999999</c:v>
                </c:pt>
                <c:pt idx="54523">
                  <c:v>-261.41649999999998</c:v>
                </c:pt>
                <c:pt idx="54524">
                  <c:v>-261.41449999999998</c:v>
                </c:pt>
                <c:pt idx="54525">
                  <c:v>-261.41249999999997</c:v>
                </c:pt>
                <c:pt idx="54526">
                  <c:v>-261.41049999999996</c:v>
                </c:pt>
                <c:pt idx="54527">
                  <c:v>-261.4085</c:v>
                </c:pt>
                <c:pt idx="54528">
                  <c:v>-261.40649999999999</c:v>
                </c:pt>
                <c:pt idx="54529">
                  <c:v>-261.40449999999998</c:v>
                </c:pt>
                <c:pt idx="54530">
                  <c:v>-261.40249999999997</c:v>
                </c:pt>
                <c:pt idx="54531">
                  <c:v>-261.40049999999997</c:v>
                </c:pt>
                <c:pt idx="54532">
                  <c:v>-261.39850000000001</c:v>
                </c:pt>
                <c:pt idx="54533">
                  <c:v>-261.39649999999995</c:v>
                </c:pt>
                <c:pt idx="54534">
                  <c:v>-261.39449999999999</c:v>
                </c:pt>
                <c:pt idx="54535">
                  <c:v>-261.39249999999998</c:v>
                </c:pt>
                <c:pt idx="54536">
                  <c:v>-261.39049999999997</c:v>
                </c:pt>
                <c:pt idx="54537">
                  <c:v>-261.38849999999996</c:v>
                </c:pt>
                <c:pt idx="54538">
                  <c:v>-261.38649999999996</c:v>
                </c:pt>
                <c:pt idx="54539">
                  <c:v>-261.3845</c:v>
                </c:pt>
                <c:pt idx="54540">
                  <c:v>-261.38249999999999</c:v>
                </c:pt>
                <c:pt idx="54541">
                  <c:v>-261.38049999999998</c:v>
                </c:pt>
                <c:pt idx="54542">
                  <c:v>-261.37849999999997</c:v>
                </c:pt>
                <c:pt idx="54543">
                  <c:v>-261.37649999999996</c:v>
                </c:pt>
                <c:pt idx="54544">
                  <c:v>-261.37450000000001</c:v>
                </c:pt>
                <c:pt idx="54545">
                  <c:v>-261.37249999999995</c:v>
                </c:pt>
                <c:pt idx="54546">
                  <c:v>-261.37049999999999</c:v>
                </c:pt>
                <c:pt idx="54547">
                  <c:v>-261.36849999999998</c:v>
                </c:pt>
                <c:pt idx="54548">
                  <c:v>-261.36649999999997</c:v>
                </c:pt>
                <c:pt idx="54549">
                  <c:v>-261.36449999999996</c:v>
                </c:pt>
                <c:pt idx="54550">
                  <c:v>-261.36249999999995</c:v>
                </c:pt>
                <c:pt idx="54551">
                  <c:v>-261.3605</c:v>
                </c:pt>
                <c:pt idx="54552">
                  <c:v>-261.35849999999999</c:v>
                </c:pt>
                <c:pt idx="54553">
                  <c:v>-261.35649999999998</c:v>
                </c:pt>
                <c:pt idx="54554">
                  <c:v>-261.35449999999997</c:v>
                </c:pt>
                <c:pt idx="54555">
                  <c:v>-261.35249999999996</c:v>
                </c:pt>
                <c:pt idx="54556">
                  <c:v>-261.35050000000001</c:v>
                </c:pt>
                <c:pt idx="54557">
                  <c:v>-261.34849999999994</c:v>
                </c:pt>
                <c:pt idx="54558">
                  <c:v>-261.34649999999999</c:v>
                </c:pt>
                <c:pt idx="54559">
                  <c:v>-261.34449999999998</c:v>
                </c:pt>
                <c:pt idx="54560">
                  <c:v>-261.34249999999997</c:v>
                </c:pt>
                <c:pt idx="54561">
                  <c:v>-261.34049999999996</c:v>
                </c:pt>
                <c:pt idx="54562">
                  <c:v>-261.33849999999995</c:v>
                </c:pt>
                <c:pt idx="54563">
                  <c:v>-261.3365</c:v>
                </c:pt>
                <c:pt idx="54564">
                  <c:v>-261.33449999999999</c:v>
                </c:pt>
                <c:pt idx="54565">
                  <c:v>-261.33249999999998</c:v>
                </c:pt>
                <c:pt idx="54566">
                  <c:v>-261.33049999999997</c:v>
                </c:pt>
                <c:pt idx="54567">
                  <c:v>-261.32849999999996</c:v>
                </c:pt>
                <c:pt idx="54568">
                  <c:v>-261.32650000000001</c:v>
                </c:pt>
                <c:pt idx="54569">
                  <c:v>-261.32449999999994</c:v>
                </c:pt>
                <c:pt idx="54570">
                  <c:v>-261.32249999999999</c:v>
                </c:pt>
                <c:pt idx="54571">
                  <c:v>-261.32049999999998</c:v>
                </c:pt>
                <c:pt idx="54572">
                  <c:v>-261.31849999999997</c:v>
                </c:pt>
                <c:pt idx="54573">
                  <c:v>-261.31649999999996</c:v>
                </c:pt>
                <c:pt idx="54574">
                  <c:v>-261.31449999999995</c:v>
                </c:pt>
                <c:pt idx="54575">
                  <c:v>-261.3125</c:v>
                </c:pt>
                <c:pt idx="54576">
                  <c:v>-261.31049999999999</c:v>
                </c:pt>
                <c:pt idx="54577">
                  <c:v>-261.30849999999998</c:v>
                </c:pt>
                <c:pt idx="54578">
                  <c:v>-261.30649999999997</c:v>
                </c:pt>
                <c:pt idx="54579">
                  <c:v>-261.30449999999996</c:v>
                </c:pt>
                <c:pt idx="54580">
                  <c:v>-261.30250000000001</c:v>
                </c:pt>
                <c:pt idx="54581">
                  <c:v>-261.30049999999994</c:v>
                </c:pt>
                <c:pt idx="54582">
                  <c:v>-261.29849999999999</c:v>
                </c:pt>
                <c:pt idx="54583">
                  <c:v>-261.29649999999998</c:v>
                </c:pt>
                <c:pt idx="54584">
                  <c:v>-261.29449999999997</c:v>
                </c:pt>
                <c:pt idx="54585">
                  <c:v>-261.29249999999996</c:v>
                </c:pt>
                <c:pt idx="54586">
                  <c:v>-261.29049999999995</c:v>
                </c:pt>
                <c:pt idx="54587">
                  <c:v>-261.2885</c:v>
                </c:pt>
                <c:pt idx="54588">
                  <c:v>-261.28649999999999</c:v>
                </c:pt>
                <c:pt idx="54589">
                  <c:v>-261.28449999999998</c:v>
                </c:pt>
                <c:pt idx="54590">
                  <c:v>-261.28249999999997</c:v>
                </c:pt>
                <c:pt idx="54591">
                  <c:v>-261.28049999999996</c:v>
                </c:pt>
                <c:pt idx="54592">
                  <c:v>-261.27850000000001</c:v>
                </c:pt>
                <c:pt idx="54593">
                  <c:v>-261.27649999999994</c:v>
                </c:pt>
                <c:pt idx="54594">
                  <c:v>-261.27449999999999</c:v>
                </c:pt>
                <c:pt idx="54595">
                  <c:v>-261.27249999999998</c:v>
                </c:pt>
                <c:pt idx="54596">
                  <c:v>-261.27049999999997</c:v>
                </c:pt>
                <c:pt idx="54597">
                  <c:v>-261.26849999999996</c:v>
                </c:pt>
                <c:pt idx="54598">
                  <c:v>-261.26649999999995</c:v>
                </c:pt>
                <c:pt idx="54599">
                  <c:v>-261.2645</c:v>
                </c:pt>
                <c:pt idx="54600">
                  <c:v>-261.26249999999999</c:v>
                </c:pt>
                <c:pt idx="54601">
                  <c:v>-261.26049999999998</c:v>
                </c:pt>
                <c:pt idx="54602">
                  <c:v>-261.25849999999997</c:v>
                </c:pt>
                <c:pt idx="54603">
                  <c:v>-261.25649999999996</c:v>
                </c:pt>
                <c:pt idx="54604">
                  <c:v>-261.25450000000001</c:v>
                </c:pt>
                <c:pt idx="54605">
                  <c:v>-261.2525</c:v>
                </c:pt>
                <c:pt idx="54606">
                  <c:v>-261.25049999999999</c:v>
                </c:pt>
                <c:pt idx="54607">
                  <c:v>-261.24849999999998</c:v>
                </c:pt>
                <c:pt idx="54608">
                  <c:v>-261.24649999999997</c:v>
                </c:pt>
                <c:pt idx="54609">
                  <c:v>-261.24449999999996</c:v>
                </c:pt>
                <c:pt idx="54610">
                  <c:v>-261.24249999999995</c:v>
                </c:pt>
                <c:pt idx="54611">
                  <c:v>-261.2405</c:v>
                </c:pt>
                <c:pt idx="54612">
                  <c:v>-261.23849999999999</c:v>
                </c:pt>
                <c:pt idx="54613">
                  <c:v>-261.23649999999998</c:v>
                </c:pt>
                <c:pt idx="54614">
                  <c:v>-261.23449999999997</c:v>
                </c:pt>
                <c:pt idx="54615">
                  <c:v>-261.23249999999996</c:v>
                </c:pt>
                <c:pt idx="54616">
                  <c:v>-261.23050000000001</c:v>
                </c:pt>
                <c:pt idx="54617">
                  <c:v>-261.2285</c:v>
                </c:pt>
                <c:pt idx="54618">
                  <c:v>-261.22649999999999</c:v>
                </c:pt>
                <c:pt idx="54619">
                  <c:v>-261.22449999999998</c:v>
                </c:pt>
                <c:pt idx="54620">
                  <c:v>-261.22249999999997</c:v>
                </c:pt>
                <c:pt idx="54621">
                  <c:v>-261.22049999999996</c:v>
                </c:pt>
                <c:pt idx="54622">
                  <c:v>-261.21849999999995</c:v>
                </c:pt>
                <c:pt idx="54623">
                  <c:v>-261.2165</c:v>
                </c:pt>
                <c:pt idx="54624">
                  <c:v>-261.21449999999999</c:v>
                </c:pt>
                <c:pt idx="54625">
                  <c:v>-261.21249999999998</c:v>
                </c:pt>
                <c:pt idx="54626">
                  <c:v>-261.21049999999997</c:v>
                </c:pt>
                <c:pt idx="54627">
                  <c:v>-261.20849999999996</c:v>
                </c:pt>
                <c:pt idx="54628">
                  <c:v>-261.20650000000001</c:v>
                </c:pt>
                <c:pt idx="54629">
                  <c:v>-261.2045</c:v>
                </c:pt>
                <c:pt idx="54630">
                  <c:v>-261.20249999999999</c:v>
                </c:pt>
                <c:pt idx="54631">
                  <c:v>-261.20049999999998</c:v>
                </c:pt>
                <c:pt idx="54632">
                  <c:v>-261.19849999999997</c:v>
                </c:pt>
                <c:pt idx="54633">
                  <c:v>-261.19649999999996</c:v>
                </c:pt>
                <c:pt idx="54634">
                  <c:v>-261.19449999999995</c:v>
                </c:pt>
                <c:pt idx="54635">
                  <c:v>-261.1925</c:v>
                </c:pt>
                <c:pt idx="54636">
                  <c:v>-261.19049999999999</c:v>
                </c:pt>
                <c:pt idx="54637">
                  <c:v>-261.18849999999998</c:v>
                </c:pt>
                <c:pt idx="54638">
                  <c:v>-261.18649999999997</c:v>
                </c:pt>
                <c:pt idx="54639">
                  <c:v>-261.18449999999996</c:v>
                </c:pt>
                <c:pt idx="54640">
                  <c:v>-261.1825</c:v>
                </c:pt>
                <c:pt idx="54641">
                  <c:v>-261.18049999999999</c:v>
                </c:pt>
                <c:pt idx="54642">
                  <c:v>-261.17849999999999</c:v>
                </c:pt>
                <c:pt idx="54643">
                  <c:v>-261.17649999999998</c:v>
                </c:pt>
                <c:pt idx="54644">
                  <c:v>-261.17449999999997</c:v>
                </c:pt>
                <c:pt idx="54645">
                  <c:v>-261.17249999999996</c:v>
                </c:pt>
                <c:pt idx="54646">
                  <c:v>-261.17049999999995</c:v>
                </c:pt>
                <c:pt idx="54647">
                  <c:v>-261.16849999999999</c:v>
                </c:pt>
                <c:pt idx="54648">
                  <c:v>-261.16649999999998</c:v>
                </c:pt>
                <c:pt idx="54649">
                  <c:v>-261.16449999999998</c:v>
                </c:pt>
                <c:pt idx="54650">
                  <c:v>-261.16249999999997</c:v>
                </c:pt>
                <c:pt idx="54651">
                  <c:v>-261.16049999999996</c:v>
                </c:pt>
                <c:pt idx="54652">
                  <c:v>-261.1585</c:v>
                </c:pt>
                <c:pt idx="54653">
                  <c:v>-261.15649999999999</c:v>
                </c:pt>
                <c:pt idx="54654">
                  <c:v>-261.15449999999998</c:v>
                </c:pt>
                <c:pt idx="54655">
                  <c:v>-261.15249999999997</c:v>
                </c:pt>
                <c:pt idx="54656">
                  <c:v>-261.15049999999997</c:v>
                </c:pt>
                <c:pt idx="54657">
                  <c:v>-261.14850000000001</c:v>
                </c:pt>
                <c:pt idx="54658">
                  <c:v>-261.14649999999995</c:v>
                </c:pt>
                <c:pt idx="54659">
                  <c:v>-261.14449999999999</c:v>
                </c:pt>
                <c:pt idx="54660">
                  <c:v>-261.14249999999998</c:v>
                </c:pt>
                <c:pt idx="54661">
                  <c:v>-261.14049999999997</c:v>
                </c:pt>
                <c:pt idx="54662">
                  <c:v>-261.13849999999996</c:v>
                </c:pt>
                <c:pt idx="54663">
                  <c:v>-261.13649999999996</c:v>
                </c:pt>
                <c:pt idx="54664">
                  <c:v>-261.1345</c:v>
                </c:pt>
                <c:pt idx="54665">
                  <c:v>-261.13249999999999</c:v>
                </c:pt>
                <c:pt idx="54666">
                  <c:v>-261.13049999999998</c:v>
                </c:pt>
                <c:pt idx="54667">
                  <c:v>-261.12849999999997</c:v>
                </c:pt>
                <c:pt idx="54668">
                  <c:v>-261.12649999999996</c:v>
                </c:pt>
                <c:pt idx="54669">
                  <c:v>-261.12450000000001</c:v>
                </c:pt>
                <c:pt idx="54670">
                  <c:v>-261.12249999999995</c:v>
                </c:pt>
                <c:pt idx="54671">
                  <c:v>-261.12049999999999</c:v>
                </c:pt>
                <c:pt idx="54672">
                  <c:v>-261.11849999999998</c:v>
                </c:pt>
                <c:pt idx="54673">
                  <c:v>-261.11649999999997</c:v>
                </c:pt>
                <c:pt idx="54674">
                  <c:v>-261.11449999999996</c:v>
                </c:pt>
                <c:pt idx="54675">
                  <c:v>-261.11249999999995</c:v>
                </c:pt>
                <c:pt idx="54676">
                  <c:v>-261.1105</c:v>
                </c:pt>
                <c:pt idx="54677">
                  <c:v>-261.10849999999999</c:v>
                </c:pt>
                <c:pt idx="54678">
                  <c:v>-261.10649999999998</c:v>
                </c:pt>
                <c:pt idx="54679">
                  <c:v>-261.10449999999997</c:v>
                </c:pt>
                <c:pt idx="54680">
                  <c:v>-261.10249999999996</c:v>
                </c:pt>
                <c:pt idx="54681">
                  <c:v>-261.10050000000001</c:v>
                </c:pt>
                <c:pt idx="54682">
                  <c:v>-261.09849999999994</c:v>
                </c:pt>
                <c:pt idx="54683">
                  <c:v>-261.09649999999999</c:v>
                </c:pt>
                <c:pt idx="54684">
                  <c:v>-261.09449999999998</c:v>
                </c:pt>
                <c:pt idx="54685">
                  <c:v>-261.09249999999997</c:v>
                </c:pt>
                <c:pt idx="54686">
                  <c:v>-261.09049999999996</c:v>
                </c:pt>
                <c:pt idx="54687">
                  <c:v>-261.08849999999995</c:v>
                </c:pt>
                <c:pt idx="54688">
                  <c:v>-261.0865</c:v>
                </c:pt>
                <c:pt idx="54689">
                  <c:v>-261.08449999999999</c:v>
                </c:pt>
                <c:pt idx="54690">
                  <c:v>-261.08249999999998</c:v>
                </c:pt>
                <c:pt idx="54691">
                  <c:v>-261.08049999999997</c:v>
                </c:pt>
                <c:pt idx="54692">
                  <c:v>-261.07849999999996</c:v>
                </c:pt>
                <c:pt idx="54693">
                  <c:v>-261.07650000000001</c:v>
                </c:pt>
                <c:pt idx="54694">
                  <c:v>-261.07449999999994</c:v>
                </c:pt>
                <c:pt idx="54695">
                  <c:v>-261.07249999999999</c:v>
                </c:pt>
                <c:pt idx="54696">
                  <c:v>-261.07049999999998</c:v>
                </c:pt>
                <c:pt idx="54697">
                  <c:v>-261.06849999999997</c:v>
                </c:pt>
                <c:pt idx="54698">
                  <c:v>-261.06649999999996</c:v>
                </c:pt>
                <c:pt idx="54699">
                  <c:v>-261.06449999999995</c:v>
                </c:pt>
                <c:pt idx="54700">
                  <c:v>-261.0625</c:v>
                </c:pt>
                <c:pt idx="54701">
                  <c:v>-261.06049999999999</c:v>
                </c:pt>
                <c:pt idx="54702">
                  <c:v>-261.05849999999998</c:v>
                </c:pt>
                <c:pt idx="54703">
                  <c:v>-261.05649999999997</c:v>
                </c:pt>
                <c:pt idx="54704">
                  <c:v>-261.05449999999996</c:v>
                </c:pt>
                <c:pt idx="54705">
                  <c:v>-261.05250000000001</c:v>
                </c:pt>
                <c:pt idx="54706">
                  <c:v>-261.05049999999994</c:v>
                </c:pt>
                <c:pt idx="54707">
                  <c:v>-261.04849999999999</c:v>
                </c:pt>
                <c:pt idx="54708">
                  <c:v>-261.04649999999998</c:v>
                </c:pt>
                <c:pt idx="54709">
                  <c:v>-261.04449999999997</c:v>
                </c:pt>
                <c:pt idx="54710">
                  <c:v>-261.04249999999996</c:v>
                </c:pt>
                <c:pt idx="54711">
                  <c:v>-261.04049999999995</c:v>
                </c:pt>
                <c:pt idx="54712">
                  <c:v>-261.0385</c:v>
                </c:pt>
                <c:pt idx="54713">
                  <c:v>-261.03649999999999</c:v>
                </c:pt>
                <c:pt idx="54714">
                  <c:v>-261.03449999999998</c:v>
                </c:pt>
                <c:pt idx="54715">
                  <c:v>-261.03249999999997</c:v>
                </c:pt>
                <c:pt idx="54716">
                  <c:v>-261.03049999999996</c:v>
                </c:pt>
                <c:pt idx="54717">
                  <c:v>-261.02850000000001</c:v>
                </c:pt>
                <c:pt idx="54718">
                  <c:v>-261.02649999999994</c:v>
                </c:pt>
                <c:pt idx="54719">
                  <c:v>-261.02449999999999</c:v>
                </c:pt>
                <c:pt idx="54720">
                  <c:v>-261.02249999999998</c:v>
                </c:pt>
                <c:pt idx="54721">
                  <c:v>-261.02049999999997</c:v>
                </c:pt>
                <c:pt idx="54722">
                  <c:v>-261.01849999999996</c:v>
                </c:pt>
                <c:pt idx="54723">
                  <c:v>-261.01649999999995</c:v>
                </c:pt>
                <c:pt idx="54724">
                  <c:v>-261.0145</c:v>
                </c:pt>
                <c:pt idx="54725">
                  <c:v>-261.01249999999999</c:v>
                </c:pt>
                <c:pt idx="54726">
                  <c:v>-261.01049999999998</c:v>
                </c:pt>
                <c:pt idx="54727">
                  <c:v>-261.00849999999997</c:v>
                </c:pt>
                <c:pt idx="54728">
                  <c:v>-261.00649999999996</c:v>
                </c:pt>
                <c:pt idx="54729">
                  <c:v>-261.00450000000001</c:v>
                </c:pt>
                <c:pt idx="54730">
                  <c:v>-261.0025</c:v>
                </c:pt>
                <c:pt idx="54731">
                  <c:v>-261.00049999999999</c:v>
                </c:pt>
                <c:pt idx="54732">
                  <c:v>-260.99849999999998</c:v>
                </c:pt>
                <c:pt idx="54733">
                  <c:v>-260.99649999999997</c:v>
                </c:pt>
                <c:pt idx="54734">
                  <c:v>-260.99449999999996</c:v>
                </c:pt>
                <c:pt idx="54735">
                  <c:v>-260.99249999999995</c:v>
                </c:pt>
                <c:pt idx="54736">
                  <c:v>-260.9905</c:v>
                </c:pt>
                <c:pt idx="54737">
                  <c:v>-260.98849999999999</c:v>
                </c:pt>
                <c:pt idx="54738">
                  <c:v>-260.98649999999998</c:v>
                </c:pt>
                <c:pt idx="54739">
                  <c:v>-260.98449999999997</c:v>
                </c:pt>
                <c:pt idx="54740">
                  <c:v>-260.98249999999996</c:v>
                </c:pt>
                <c:pt idx="54741">
                  <c:v>-260.98050000000001</c:v>
                </c:pt>
                <c:pt idx="54742">
                  <c:v>-260.9785</c:v>
                </c:pt>
                <c:pt idx="54743">
                  <c:v>-260.97649999999999</c:v>
                </c:pt>
                <c:pt idx="54744">
                  <c:v>-260.97449999999998</c:v>
                </c:pt>
                <c:pt idx="54745">
                  <c:v>-260.97249999999997</c:v>
                </c:pt>
                <c:pt idx="54746">
                  <c:v>-260.97049999999996</c:v>
                </c:pt>
                <c:pt idx="54747">
                  <c:v>-260.96849999999995</c:v>
                </c:pt>
                <c:pt idx="54748">
                  <c:v>-260.9665</c:v>
                </c:pt>
                <c:pt idx="54749">
                  <c:v>-260.96449999999999</c:v>
                </c:pt>
                <c:pt idx="54750">
                  <c:v>-260.96249999999998</c:v>
                </c:pt>
                <c:pt idx="54751">
                  <c:v>-260.96049999999997</c:v>
                </c:pt>
                <c:pt idx="54752">
                  <c:v>-260.95849999999996</c:v>
                </c:pt>
                <c:pt idx="54753">
                  <c:v>-260.95650000000001</c:v>
                </c:pt>
                <c:pt idx="54754">
                  <c:v>-260.9545</c:v>
                </c:pt>
                <c:pt idx="54755">
                  <c:v>-260.95249999999999</c:v>
                </c:pt>
                <c:pt idx="54756">
                  <c:v>-260.95049999999998</c:v>
                </c:pt>
                <c:pt idx="54757">
                  <c:v>-260.94849999999997</c:v>
                </c:pt>
                <c:pt idx="54758">
                  <c:v>-260.94649999999996</c:v>
                </c:pt>
                <c:pt idx="54759">
                  <c:v>-260.94449999999995</c:v>
                </c:pt>
                <c:pt idx="54760">
                  <c:v>-260.9425</c:v>
                </c:pt>
                <c:pt idx="54761">
                  <c:v>-260.94049999999999</c:v>
                </c:pt>
                <c:pt idx="54762">
                  <c:v>-260.93849999999998</c:v>
                </c:pt>
                <c:pt idx="54763">
                  <c:v>-260.93649999999997</c:v>
                </c:pt>
                <c:pt idx="54764">
                  <c:v>-260.93449999999996</c:v>
                </c:pt>
                <c:pt idx="54765">
                  <c:v>-260.9325</c:v>
                </c:pt>
                <c:pt idx="54766">
                  <c:v>-260.93049999999999</c:v>
                </c:pt>
                <c:pt idx="54767">
                  <c:v>-260.92849999999999</c:v>
                </c:pt>
                <c:pt idx="54768">
                  <c:v>-260.92649999999998</c:v>
                </c:pt>
                <c:pt idx="54769">
                  <c:v>-260.92449999999997</c:v>
                </c:pt>
                <c:pt idx="54770">
                  <c:v>-260.92249999999996</c:v>
                </c:pt>
                <c:pt idx="54771">
                  <c:v>-260.92049999999995</c:v>
                </c:pt>
                <c:pt idx="54772">
                  <c:v>-260.91849999999999</c:v>
                </c:pt>
                <c:pt idx="54773">
                  <c:v>-260.91649999999998</c:v>
                </c:pt>
                <c:pt idx="54774">
                  <c:v>-260.91449999999998</c:v>
                </c:pt>
                <c:pt idx="54775">
                  <c:v>-260.91249999999997</c:v>
                </c:pt>
                <c:pt idx="54776">
                  <c:v>-260.91049999999996</c:v>
                </c:pt>
                <c:pt idx="54777">
                  <c:v>-260.9085</c:v>
                </c:pt>
                <c:pt idx="54778">
                  <c:v>-260.90649999999999</c:v>
                </c:pt>
                <c:pt idx="54779">
                  <c:v>-260.90449999999998</c:v>
                </c:pt>
                <c:pt idx="54780">
                  <c:v>-260.90249999999997</c:v>
                </c:pt>
                <c:pt idx="54781">
                  <c:v>-260.90049999999997</c:v>
                </c:pt>
                <c:pt idx="54782">
                  <c:v>-260.89850000000001</c:v>
                </c:pt>
                <c:pt idx="54783">
                  <c:v>-260.89649999999995</c:v>
                </c:pt>
                <c:pt idx="54784">
                  <c:v>-260.89449999999999</c:v>
                </c:pt>
                <c:pt idx="54785">
                  <c:v>-260.89249999999998</c:v>
                </c:pt>
                <c:pt idx="54786">
                  <c:v>-260.89049999999997</c:v>
                </c:pt>
                <c:pt idx="54787">
                  <c:v>-260.88849999999996</c:v>
                </c:pt>
                <c:pt idx="54788">
                  <c:v>-260.88649999999996</c:v>
                </c:pt>
                <c:pt idx="54789">
                  <c:v>-260.8845</c:v>
                </c:pt>
                <c:pt idx="54790">
                  <c:v>-260.88249999999999</c:v>
                </c:pt>
                <c:pt idx="54791">
                  <c:v>-260.88049999999998</c:v>
                </c:pt>
                <c:pt idx="54792">
                  <c:v>-260.87849999999997</c:v>
                </c:pt>
                <c:pt idx="54793">
                  <c:v>-260.87649999999996</c:v>
                </c:pt>
                <c:pt idx="54794">
                  <c:v>-260.87450000000001</c:v>
                </c:pt>
                <c:pt idx="54795">
                  <c:v>-260.87249999999995</c:v>
                </c:pt>
                <c:pt idx="54796">
                  <c:v>-260.87049999999999</c:v>
                </c:pt>
                <c:pt idx="54797">
                  <c:v>-260.86849999999998</c:v>
                </c:pt>
                <c:pt idx="54798">
                  <c:v>-260.86649999999997</c:v>
                </c:pt>
                <c:pt idx="54799">
                  <c:v>-260.86449999999996</c:v>
                </c:pt>
                <c:pt idx="54800">
                  <c:v>-260.86249999999995</c:v>
                </c:pt>
                <c:pt idx="54801">
                  <c:v>-260.8605</c:v>
                </c:pt>
                <c:pt idx="54802">
                  <c:v>-260.85849999999999</c:v>
                </c:pt>
                <c:pt idx="54803">
                  <c:v>-260.85649999999998</c:v>
                </c:pt>
                <c:pt idx="54804">
                  <c:v>-260.85449999999997</c:v>
                </c:pt>
                <c:pt idx="54805">
                  <c:v>-260.85249999999996</c:v>
                </c:pt>
                <c:pt idx="54806">
                  <c:v>-260.85050000000001</c:v>
                </c:pt>
                <c:pt idx="54807">
                  <c:v>-260.84849999999994</c:v>
                </c:pt>
                <c:pt idx="54808">
                  <c:v>-260.84649999999999</c:v>
                </c:pt>
                <c:pt idx="54809">
                  <c:v>-260.84449999999998</c:v>
                </c:pt>
                <c:pt idx="54810">
                  <c:v>-260.84249999999997</c:v>
                </c:pt>
                <c:pt idx="54811">
                  <c:v>-260.84049999999996</c:v>
                </c:pt>
                <c:pt idx="54812">
                  <c:v>-260.83849999999995</c:v>
                </c:pt>
                <c:pt idx="54813">
                  <c:v>-260.8365</c:v>
                </c:pt>
                <c:pt idx="54814">
                  <c:v>-260.83449999999999</c:v>
                </c:pt>
                <c:pt idx="54815">
                  <c:v>-260.83249999999998</c:v>
                </c:pt>
                <c:pt idx="54816">
                  <c:v>-260.83049999999997</c:v>
                </c:pt>
                <c:pt idx="54817">
                  <c:v>-260.82849999999996</c:v>
                </c:pt>
                <c:pt idx="54818">
                  <c:v>-260.82650000000001</c:v>
                </c:pt>
                <c:pt idx="54819">
                  <c:v>-260.82449999999994</c:v>
                </c:pt>
                <c:pt idx="54820">
                  <c:v>-260.82249999999999</c:v>
                </c:pt>
                <c:pt idx="54821">
                  <c:v>-260.82049999999998</c:v>
                </c:pt>
                <c:pt idx="54822">
                  <c:v>-260.81849999999997</c:v>
                </c:pt>
                <c:pt idx="54823">
                  <c:v>-260.81649999999996</c:v>
                </c:pt>
                <c:pt idx="54824">
                  <c:v>-260.81449999999995</c:v>
                </c:pt>
                <c:pt idx="54825">
                  <c:v>-260.8125</c:v>
                </c:pt>
                <c:pt idx="54826">
                  <c:v>-260.81049999999999</c:v>
                </c:pt>
                <c:pt idx="54827">
                  <c:v>-260.80849999999998</c:v>
                </c:pt>
                <c:pt idx="54828">
                  <c:v>-260.80649999999997</c:v>
                </c:pt>
                <c:pt idx="54829">
                  <c:v>-260.80449999999996</c:v>
                </c:pt>
                <c:pt idx="54830">
                  <c:v>-260.80250000000001</c:v>
                </c:pt>
                <c:pt idx="54831">
                  <c:v>-260.80049999999994</c:v>
                </c:pt>
                <c:pt idx="54832">
                  <c:v>-260.79849999999999</c:v>
                </c:pt>
                <c:pt idx="54833">
                  <c:v>-260.79649999999998</c:v>
                </c:pt>
                <c:pt idx="54834">
                  <c:v>-260.79449999999997</c:v>
                </c:pt>
                <c:pt idx="54835">
                  <c:v>-260.79249999999996</c:v>
                </c:pt>
                <c:pt idx="54836">
                  <c:v>-260.79049999999995</c:v>
                </c:pt>
                <c:pt idx="54837">
                  <c:v>-260.7885</c:v>
                </c:pt>
                <c:pt idx="54838">
                  <c:v>-260.78649999999999</c:v>
                </c:pt>
                <c:pt idx="54839">
                  <c:v>-260.78449999999998</c:v>
                </c:pt>
                <c:pt idx="54840">
                  <c:v>-260.78249999999997</c:v>
                </c:pt>
                <c:pt idx="54841">
                  <c:v>-260.78049999999996</c:v>
                </c:pt>
                <c:pt idx="54842">
                  <c:v>-260.77850000000001</c:v>
                </c:pt>
                <c:pt idx="54843">
                  <c:v>-260.77649999999994</c:v>
                </c:pt>
                <c:pt idx="54844">
                  <c:v>-260.77449999999999</c:v>
                </c:pt>
                <c:pt idx="54845">
                  <c:v>-260.77249999999998</c:v>
                </c:pt>
                <c:pt idx="54846">
                  <c:v>-260.77049999999997</c:v>
                </c:pt>
                <c:pt idx="54847">
                  <c:v>-260.76849999999996</c:v>
                </c:pt>
                <c:pt idx="54848">
                  <c:v>-260.76649999999995</c:v>
                </c:pt>
                <c:pt idx="54849">
                  <c:v>-260.7645</c:v>
                </c:pt>
                <c:pt idx="54850">
                  <c:v>-260.76249999999999</c:v>
                </c:pt>
                <c:pt idx="54851">
                  <c:v>-260.76049999999998</c:v>
                </c:pt>
                <c:pt idx="54852">
                  <c:v>-260.75849999999997</c:v>
                </c:pt>
                <c:pt idx="54853">
                  <c:v>-260.75649999999996</c:v>
                </c:pt>
                <c:pt idx="54854">
                  <c:v>-260.75450000000001</c:v>
                </c:pt>
                <c:pt idx="54855">
                  <c:v>-260.7525</c:v>
                </c:pt>
                <c:pt idx="54856">
                  <c:v>-260.75049999999999</c:v>
                </c:pt>
                <c:pt idx="54857">
                  <c:v>-260.74849999999998</c:v>
                </c:pt>
                <c:pt idx="54858">
                  <c:v>-260.74649999999997</c:v>
                </c:pt>
                <c:pt idx="54859">
                  <c:v>-260.74449999999996</c:v>
                </c:pt>
                <c:pt idx="54860">
                  <c:v>-260.74249999999995</c:v>
                </c:pt>
                <c:pt idx="54861">
                  <c:v>-260.7405</c:v>
                </c:pt>
                <c:pt idx="54862">
                  <c:v>-260.73849999999999</c:v>
                </c:pt>
                <c:pt idx="54863">
                  <c:v>-260.73649999999998</c:v>
                </c:pt>
                <c:pt idx="54864">
                  <c:v>-260.73449999999997</c:v>
                </c:pt>
                <c:pt idx="54865">
                  <c:v>-260.73249999999996</c:v>
                </c:pt>
                <c:pt idx="54866">
                  <c:v>-260.73050000000001</c:v>
                </c:pt>
                <c:pt idx="54867">
                  <c:v>-260.7285</c:v>
                </c:pt>
                <c:pt idx="54868">
                  <c:v>-260.72649999999999</c:v>
                </c:pt>
                <c:pt idx="54869">
                  <c:v>-260.72449999999998</c:v>
                </c:pt>
                <c:pt idx="54870">
                  <c:v>-260.72249999999997</c:v>
                </c:pt>
                <c:pt idx="54871">
                  <c:v>-260.72049999999996</c:v>
                </c:pt>
                <c:pt idx="54872">
                  <c:v>-260.71849999999995</c:v>
                </c:pt>
                <c:pt idx="54873">
                  <c:v>-260.7165</c:v>
                </c:pt>
                <c:pt idx="54874">
                  <c:v>-260.71449999999999</c:v>
                </c:pt>
                <c:pt idx="54875">
                  <c:v>-260.71249999999998</c:v>
                </c:pt>
                <c:pt idx="54876">
                  <c:v>-260.71049999999997</c:v>
                </c:pt>
                <c:pt idx="54877">
                  <c:v>-260.70849999999996</c:v>
                </c:pt>
                <c:pt idx="54878">
                  <c:v>-260.70650000000001</c:v>
                </c:pt>
                <c:pt idx="54879">
                  <c:v>-260.7045</c:v>
                </c:pt>
                <c:pt idx="54880">
                  <c:v>-260.70249999999999</c:v>
                </c:pt>
                <c:pt idx="54881">
                  <c:v>-260.70049999999998</c:v>
                </c:pt>
                <c:pt idx="54882">
                  <c:v>-260.69849999999997</c:v>
                </c:pt>
                <c:pt idx="54883">
                  <c:v>-260.69649999999996</c:v>
                </c:pt>
                <c:pt idx="54884">
                  <c:v>-260.69449999999995</c:v>
                </c:pt>
                <c:pt idx="54885">
                  <c:v>-260.6925</c:v>
                </c:pt>
                <c:pt idx="54886">
                  <c:v>-260.69049999999999</c:v>
                </c:pt>
                <c:pt idx="54887">
                  <c:v>-260.68849999999998</c:v>
                </c:pt>
                <c:pt idx="54888">
                  <c:v>-260.68649999999997</c:v>
                </c:pt>
                <c:pt idx="54889">
                  <c:v>-260.68449999999996</c:v>
                </c:pt>
                <c:pt idx="54890">
                  <c:v>-260.6825</c:v>
                </c:pt>
                <c:pt idx="54891">
                  <c:v>-260.68049999999999</c:v>
                </c:pt>
                <c:pt idx="54892">
                  <c:v>-260.67849999999999</c:v>
                </c:pt>
                <c:pt idx="54893">
                  <c:v>-260.67649999999998</c:v>
                </c:pt>
                <c:pt idx="54894">
                  <c:v>-260.67449999999997</c:v>
                </c:pt>
                <c:pt idx="54895">
                  <c:v>-260.67249999999996</c:v>
                </c:pt>
                <c:pt idx="54896">
                  <c:v>-260.67049999999995</c:v>
                </c:pt>
                <c:pt idx="54897">
                  <c:v>-260.66849999999999</c:v>
                </c:pt>
                <c:pt idx="54898">
                  <c:v>-260.66649999999998</c:v>
                </c:pt>
                <c:pt idx="54899">
                  <c:v>-260.66449999999998</c:v>
                </c:pt>
                <c:pt idx="54900">
                  <c:v>-260.66249999999997</c:v>
                </c:pt>
                <c:pt idx="54901">
                  <c:v>-260.66049999999996</c:v>
                </c:pt>
                <c:pt idx="54902">
                  <c:v>-260.6585</c:v>
                </c:pt>
                <c:pt idx="54903">
                  <c:v>-260.65649999999999</c:v>
                </c:pt>
                <c:pt idx="54904">
                  <c:v>-260.65449999999998</c:v>
                </c:pt>
                <c:pt idx="54905">
                  <c:v>-260.65249999999997</c:v>
                </c:pt>
                <c:pt idx="54906">
                  <c:v>-260.65049999999997</c:v>
                </c:pt>
                <c:pt idx="54907">
                  <c:v>-260.64850000000001</c:v>
                </c:pt>
                <c:pt idx="54908">
                  <c:v>-260.64649999999995</c:v>
                </c:pt>
                <c:pt idx="54909">
                  <c:v>-260.64449999999999</c:v>
                </c:pt>
                <c:pt idx="54910">
                  <c:v>-260.64249999999998</c:v>
                </c:pt>
                <c:pt idx="54911">
                  <c:v>-260.64049999999997</c:v>
                </c:pt>
                <c:pt idx="54912">
                  <c:v>-260.63849999999996</c:v>
                </c:pt>
                <c:pt idx="54913">
                  <c:v>-260.63649999999996</c:v>
                </c:pt>
                <c:pt idx="54914">
                  <c:v>-260.6345</c:v>
                </c:pt>
                <c:pt idx="54915">
                  <c:v>-260.63249999999999</c:v>
                </c:pt>
                <c:pt idx="54916">
                  <c:v>-260.63049999999998</c:v>
                </c:pt>
                <c:pt idx="54917">
                  <c:v>-260.62849999999997</c:v>
                </c:pt>
                <c:pt idx="54918">
                  <c:v>-260.62649999999996</c:v>
                </c:pt>
                <c:pt idx="54919">
                  <c:v>-260.62450000000001</c:v>
                </c:pt>
                <c:pt idx="54920">
                  <c:v>-260.62249999999995</c:v>
                </c:pt>
                <c:pt idx="54921">
                  <c:v>-260.62049999999999</c:v>
                </c:pt>
                <c:pt idx="54922">
                  <c:v>-260.61849999999998</c:v>
                </c:pt>
                <c:pt idx="54923">
                  <c:v>-260.61649999999997</c:v>
                </c:pt>
                <c:pt idx="54924">
                  <c:v>-260.61449999999996</c:v>
                </c:pt>
                <c:pt idx="54925">
                  <c:v>-260.61249999999995</c:v>
                </c:pt>
                <c:pt idx="54926">
                  <c:v>-260.6105</c:v>
                </c:pt>
                <c:pt idx="54927">
                  <c:v>-260.60849999999999</c:v>
                </c:pt>
                <c:pt idx="54928">
                  <c:v>-260.60649999999998</c:v>
                </c:pt>
                <c:pt idx="54929">
                  <c:v>-260.60449999999997</c:v>
                </c:pt>
                <c:pt idx="54930">
                  <c:v>-260.60249999999996</c:v>
                </c:pt>
                <c:pt idx="54931">
                  <c:v>-260.60050000000001</c:v>
                </c:pt>
                <c:pt idx="54932">
                  <c:v>-260.59849999999994</c:v>
                </c:pt>
                <c:pt idx="54933">
                  <c:v>-260.59649999999999</c:v>
                </c:pt>
                <c:pt idx="54934">
                  <c:v>-260.59449999999998</c:v>
                </c:pt>
                <c:pt idx="54935">
                  <c:v>-260.59249999999997</c:v>
                </c:pt>
                <c:pt idx="54936">
                  <c:v>-260.59049999999996</c:v>
                </c:pt>
                <c:pt idx="54937">
                  <c:v>-260.58849999999995</c:v>
                </c:pt>
                <c:pt idx="54938">
                  <c:v>-260.5865</c:v>
                </c:pt>
                <c:pt idx="54939">
                  <c:v>-260.58449999999999</c:v>
                </c:pt>
                <c:pt idx="54940">
                  <c:v>-260.58249999999998</c:v>
                </c:pt>
                <c:pt idx="54941">
                  <c:v>-260.58049999999997</c:v>
                </c:pt>
                <c:pt idx="54942">
                  <c:v>-260.57849999999996</c:v>
                </c:pt>
                <c:pt idx="54943">
                  <c:v>-260.57650000000001</c:v>
                </c:pt>
                <c:pt idx="54944">
                  <c:v>-260.57449999999994</c:v>
                </c:pt>
                <c:pt idx="54945">
                  <c:v>-260.57249999999999</c:v>
                </c:pt>
                <c:pt idx="54946">
                  <c:v>-260.57049999999998</c:v>
                </c:pt>
                <c:pt idx="54947">
                  <c:v>-260.56849999999997</c:v>
                </c:pt>
                <c:pt idx="54948">
                  <c:v>-260.56649999999996</c:v>
                </c:pt>
                <c:pt idx="54949">
                  <c:v>-260.56449999999995</c:v>
                </c:pt>
                <c:pt idx="54950">
                  <c:v>-260.5625</c:v>
                </c:pt>
                <c:pt idx="54951">
                  <c:v>-260.56049999999999</c:v>
                </c:pt>
                <c:pt idx="54952">
                  <c:v>-260.55849999999998</c:v>
                </c:pt>
                <c:pt idx="54953">
                  <c:v>-260.55649999999997</c:v>
                </c:pt>
                <c:pt idx="54954">
                  <c:v>-260.55449999999996</c:v>
                </c:pt>
                <c:pt idx="54955">
                  <c:v>-260.55250000000001</c:v>
                </c:pt>
                <c:pt idx="54956">
                  <c:v>-260.55049999999994</c:v>
                </c:pt>
                <c:pt idx="54957">
                  <c:v>-260.54849999999999</c:v>
                </c:pt>
                <c:pt idx="54958">
                  <c:v>-260.54649999999998</c:v>
                </c:pt>
                <c:pt idx="54959">
                  <c:v>-260.54449999999997</c:v>
                </c:pt>
                <c:pt idx="54960">
                  <c:v>-260.54249999999996</c:v>
                </c:pt>
                <c:pt idx="54961">
                  <c:v>-260.54049999999995</c:v>
                </c:pt>
                <c:pt idx="54962">
                  <c:v>-260.5385</c:v>
                </c:pt>
                <c:pt idx="54963">
                  <c:v>-260.53649999999999</c:v>
                </c:pt>
                <c:pt idx="54964">
                  <c:v>-260.53449999999998</c:v>
                </c:pt>
                <c:pt idx="54965">
                  <c:v>-260.53249999999997</c:v>
                </c:pt>
                <c:pt idx="54966">
                  <c:v>-260.53049999999996</c:v>
                </c:pt>
                <c:pt idx="54967">
                  <c:v>-260.52850000000001</c:v>
                </c:pt>
                <c:pt idx="54968">
                  <c:v>-260.52649999999994</c:v>
                </c:pt>
                <c:pt idx="54969">
                  <c:v>-260.52449999999999</c:v>
                </c:pt>
                <c:pt idx="54970">
                  <c:v>-260.52249999999998</c:v>
                </c:pt>
                <c:pt idx="54971">
                  <c:v>-260.52049999999997</c:v>
                </c:pt>
                <c:pt idx="54972">
                  <c:v>-260.51849999999996</c:v>
                </c:pt>
                <c:pt idx="54973">
                  <c:v>-260.51649999999995</c:v>
                </c:pt>
                <c:pt idx="54974">
                  <c:v>-260.5145</c:v>
                </c:pt>
                <c:pt idx="54975">
                  <c:v>-260.51249999999999</c:v>
                </c:pt>
                <c:pt idx="54976">
                  <c:v>-260.51049999999998</c:v>
                </c:pt>
                <c:pt idx="54977">
                  <c:v>-260.50849999999997</c:v>
                </c:pt>
                <c:pt idx="54978">
                  <c:v>-260.50649999999996</c:v>
                </c:pt>
                <c:pt idx="54979">
                  <c:v>-260.50450000000001</c:v>
                </c:pt>
                <c:pt idx="54980">
                  <c:v>-260.5025</c:v>
                </c:pt>
                <c:pt idx="54981">
                  <c:v>-260.50049999999999</c:v>
                </c:pt>
                <c:pt idx="54982">
                  <c:v>-260.49849999999998</c:v>
                </c:pt>
                <c:pt idx="54983">
                  <c:v>-260.49649999999997</c:v>
                </c:pt>
                <c:pt idx="54984">
                  <c:v>-260.49449999999996</c:v>
                </c:pt>
                <c:pt idx="54985">
                  <c:v>-260.49249999999995</c:v>
                </c:pt>
                <c:pt idx="54986">
                  <c:v>-260.4905</c:v>
                </c:pt>
                <c:pt idx="54987">
                  <c:v>-260.48849999999999</c:v>
                </c:pt>
                <c:pt idx="54988">
                  <c:v>-260.48649999999998</c:v>
                </c:pt>
                <c:pt idx="54989">
                  <c:v>-260.48449999999997</c:v>
                </c:pt>
                <c:pt idx="54990">
                  <c:v>-260.48249999999996</c:v>
                </c:pt>
                <c:pt idx="54991">
                  <c:v>-260.48050000000001</c:v>
                </c:pt>
                <c:pt idx="54992">
                  <c:v>-260.4785</c:v>
                </c:pt>
                <c:pt idx="54993">
                  <c:v>-260.47649999999999</c:v>
                </c:pt>
                <c:pt idx="54994">
                  <c:v>-260.47449999999998</c:v>
                </c:pt>
                <c:pt idx="54995">
                  <c:v>-260.47249999999997</c:v>
                </c:pt>
                <c:pt idx="54996">
                  <c:v>-260.47049999999996</c:v>
                </c:pt>
                <c:pt idx="54997">
                  <c:v>-260.46849999999995</c:v>
                </c:pt>
                <c:pt idx="54998">
                  <c:v>-260.4665</c:v>
                </c:pt>
                <c:pt idx="54999">
                  <c:v>-260.46449999999999</c:v>
                </c:pt>
                <c:pt idx="55000">
                  <c:v>-260.46249999999998</c:v>
                </c:pt>
                <c:pt idx="55001">
                  <c:v>-260.46049999999997</c:v>
                </c:pt>
                <c:pt idx="55002">
                  <c:v>-260.45849999999996</c:v>
                </c:pt>
                <c:pt idx="55003">
                  <c:v>-260.45650000000001</c:v>
                </c:pt>
                <c:pt idx="55004">
                  <c:v>-260.4545</c:v>
                </c:pt>
                <c:pt idx="55005">
                  <c:v>-260.45249999999999</c:v>
                </c:pt>
                <c:pt idx="55006">
                  <c:v>-260.45049999999998</c:v>
                </c:pt>
                <c:pt idx="55007">
                  <c:v>-260.44849999999997</c:v>
                </c:pt>
                <c:pt idx="55008">
                  <c:v>-260.44649999999996</c:v>
                </c:pt>
                <c:pt idx="55009">
                  <c:v>-260.44449999999995</c:v>
                </c:pt>
                <c:pt idx="55010">
                  <c:v>-260.4425</c:v>
                </c:pt>
                <c:pt idx="55011">
                  <c:v>-260.44049999999999</c:v>
                </c:pt>
                <c:pt idx="55012">
                  <c:v>-260.43849999999998</c:v>
                </c:pt>
                <c:pt idx="55013">
                  <c:v>-260.43649999999997</c:v>
                </c:pt>
                <c:pt idx="55014">
                  <c:v>-260.43449999999996</c:v>
                </c:pt>
                <c:pt idx="55015">
                  <c:v>-260.4325</c:v>
                </c:pt>
                <c:pt idx="55016">
                  <c:v>-260.43049999999999</c:v>
                </c:pt>
                <c:pt idx="55017">
                  <c:v>-260.42849999999999</c:v>
                </c:pt>
                <c:pt idx="55018">
                  <c:v>-260.42649999999998</c:v>
                </c:pt>
                <c:pt idx="55019">
                  <c:v>-260.42449999999997</c:v>
                </c:pt>
                <c:pt idx="55020">
                  <c:v>-260.42249999999996</c:v>
                </c:pt>
                <c:pt idx="55021">
                  <c:v>-260.42049999999995</c:v>
                </c:pt>
                <c:pt idx="55022">
                  <c:v>-260.41849999999999</c:v>
                </c:pt>
                <c:pt idx="55023">
                  <c:v>-260.41649999999998</c:v>
                </c:pt>
                <c:pt idx="55024">
                  <c:v>-260.41449999999998</c:v>
                </c:pt>
                <c:pt idx="55025">
                  <c:v>-260.41249999999997</c:v>
                </c:pt>
                <c:pt idx="55026">
                  <c:v>-260.41049999999996</c:v>
                </c:pt>
                <c:pt idx="55027">
                  <c:v>-260.4085</c:v>
                </c:pt>
                <c:pt idx="55028">
                  <c:v>-260.40649999999999</c:v>
                </c:pt>
                <c:pt idx="55029">
                  <c:v>-260.40449999999998</c:v>
                </c:pt>
                <c:pt idx="55030">
                  <c:v>-260.40249999999997</c:v>
                </c:pt>
                <c:pt idx="55031">
                  <c:v>-260.40049999999997</c:v>
                </c:pt>
                <c:pt idx="55032">
                  <c:v>-260.39850000000001</c:v>
                </c:pt>
                <c:pt idx="55033">
                  <c:v>-260.39649999999995</c:v>
                </c:pt>
                <c:pt idx="55034">
                  <c:v>-260.39449999999999</c:v>
                </c:pt>
                <c:pt idx="55035">
                  <c:v>-260.39249999999998</c:v>
                </c:pt>
                <c:pt idx="55036">
                  <c:v>-260.39049999999997</c:v>
                </c:pt>
                <c:pt idx="55037">
                  <c:v>-260.38849999999996</c:v>
                </c:pt>
                <c:pt idx="55038">
                  <c:v>-260.38649999999996</c:v>
                </c:pt>
                <c:pt idx="55039">
                  <c:v>-260.3845</c:v>
                </c:pt>
                <c:pt idx="55040">
                  <c:v>-260.38249999999999</c:v>
                </c:pt>
                <c:pt idx="55041">
                  <c:v>-260.38049999999998</c:v>
                </c:pt>
                <c:pt idx="55042">
                  <c:v>-260.37849999999997</c:v>
                </c:pt>
                <c:pt idx="55043">
                  <c:v>-260.37649999999996</c:v>
                </c:pt>
                <c:pt idx="55044">
                  <c:v>-260.37450000000001</c:v>
                </c:pt>
                <c:pt idx="55045">
                  <c:v>-260.37249999999995</c:v>
                </c:pt>
                <c:pt idx="55046">
                  <c:v>-260.37049999999999</c:v>
                </c:pt>
                <c:pt idx="55047">
                  <c:v>-260.36849999999998</c:v>
                </c:pt>
                <c:pt idx="55048">
                  <c:v>-260.36649999999997</c:v>
                </c:pt>
                <c:pt idx="55049">
                  <c:v>-260.36449999999996</c:v>
                </c:pt>
                <c:pt idx="55050">
                  <c:v>-260.36249999999995</c:v>
                </c:pt>
                <c:pt idx="55051">
                  <c:v>-260.3605</c:v>
                </c:pt>
                <c:pt idx="55052">
                  <c:v>-260.35849999999999</c:v>
                </c:pt>
                <c:pt idx="55053">
                  <c:v>-260.35649999999998</c:v>
                </c:pt>
                <c:pt idx="55054">
                  <c:v>-260.35449999999997</c:v>
                </c:pt>
                <c:pt idx="55055">
                  <c:v>-260.35249999999996</c:v>
                </c:pt>
                <c:pt idx="55056">
                  <c:v>-260.35050000000001</c:v>
                </c:pt>
                <c:pt idx="55057">
                  <c:v>-260.34849999999994</c:v>
                </c:pt>
                <c:pt idx="55058">
                  <c:v>-260.34649999999999</c:v>
                </c:pt>
                <c:pt idx="55059">
                  <c:v>-260.34449999999998</c:v>
                </c:pt>
                <c:pt idx="55060">
                  <c:v>-260.34249999999997</c:v>
                </c:pt>
                <c:pt idx="55061">
                  <c:v>-260.34049999999996</c:v>
                </c:pt>
                <c:pt idx="55062">
                  <c:v>-260.33849999999995</c:v>
                </c:pt>
                <c:pt idx="55063">
                  <c:v>-260.3365</c:v>
                </c:pt>
                <c:pt idx="55064">
                  <c:v>-260.33449999999999</c:v>
                </c:pt>
                <c:pt idx="55065">
                  <c:v>-260.33249999999998</c:v>
                </c:pt>
                <c:pt idx="55066">
                  <c:v>-260.33049999999997</c:v>
                </c:pt>
                <c:pt idx="55067">
                  <c:v>-260.32849999999996</c:v>
                </c:pt>
                <c:pt idx="55068">
                  <c:v>-260.32650000000001</c:v>
                </c:pt>
                <c:pt idx="55069">
                  <c:v>-260.32449999999994</c:v>
                </c:pt>
                <c:pt idx="55070">
                  <c:v>-260.32249999999999</c:v>
                </c:pt>
                <c:pt idx="55071">
                  <c:v>-260.32049999999998</c:v>
                </c:pt>
                <c:pt idx="55072">
                  <c:v>-260.31849999999997</c:v>
                </c:pt>
                <c:pt idx="55073">
                  <c:v>-260.31649999999996</c:v>
                </c:pt>
                <c:pt idx="55074">
                  <c:v>-260.31449999999995</c:v>
                </c:pt>
                <c:pt idx="55075">
                  <c:v>-260.3125</c:v>
                </c:pt>
                <c:pt idx="55076">
                  <c:v>-260.31049999999999</c:v>
                </c:pt>
                <c:pt idx="55077">
                  <c:v>-260.30849999999998</c:v>
                </c:pt>
                <c:pt idx="55078">
                  <c:v>-260.30649999999997</c:v>
                </c:pt>
                <c:pt idx="55079">
                  <c:v>-260.30449999999996</c:v>
                </c:pt>
                <c:pt idx="55080">
                  <c:v>-260.30250000000001</c:v>
                </c:pt>
                <c:pt idx="55081">
                  <c:v>-260.30049999999994</c:v>
                </c:pt>
                <c:pt idx="55082">
                  <c:v>-260.29849999999999</c:v>
                </c:pt>
                <c:pt idx="55083">
                  <c:v>-260.29649999999998</c:v>
                </c:pt>
                <c:pt idx="55084">
                  <c:v>-260.29449999999997</c:v>
                </c:pt>
                <c:pt idx="55085">
                  <c:v>-260.29249999999996</c:v>
                </c:pt>
                <c:pt idx="55086">
                  <c:v>-260.29049999999995</c:v>
                </c:pt>
                <c:pt idx="55087">
                  <c:v>-260.2885</c:v>
                </c:pt>
                <c:pt idx="55088">
                  <c:v>-260.28649999999999</c:v>
                </c:pt>
                <c:pt idx="55089">
                  <c:v>-260.28449999999998</c:v>
                </c:pt>
                <c:pt idx="55090">
                  <c:v>-260.28249999999997</c:v>
                </c:pt>
                <c:pt idx="55091">
                  <c:v>-260.28049999999996</c:v>
                </c:pt>
                <c:pt idx="55092">
                  <c:v>-260.27850000000001</c:v>
                </c:pt>
                <c:pt idx="55093">
                  <c:v>-260.27649999999994</c:v>
                </c:pt>
                <c:pt idx="55094">
                  <c:v>-260.27449999999999</c:v>
                </c:pt>
                <c:pt idx="55095">
                  <c:v>-260.27249999999998</c:v>
                </c:pt>
                <c:pt idx="55096">
                  <c:v>-260.27049999999997</c:v>
                </c:pt>
                <c:pt idx="55097">
                  <c:v>-260.26849999999996</c:v>
                </c:pt>
                <c:pt idx="55098">
                  <c:v>-260.26649999999995</c:v>
                </c:pt>
                <c:pt idx="55099">
                  <c:v>-260.2645</c:v>
                </c:pt>
                <c:pt idx="55100">
                  <c:v>-260.26249999999999</c:v>
                </c:pt>
                <c:pt idx="55101">
                  <c:v>-260.26049999999998</c:v>
                </c:pt>
                <c:pt idx="55102">
                  <c:v>-260.25849999999997</c:v>
                </c:pt>
                <c:pt idx="55103">
                  <c:v>-260.25649999999996</c:v>
                </c:pt>
                <c:pt idx="55104">
                  <c:v>-260.25450000000001</c:v>
                </c:pt>
                <c:pt idx="55105">
                  <c:v>-260.2525</c:v>
                </c:pt>
                <c:pt idx="55106">
                  <c:v>-260.25049999999999</c:v>
                </c:pt>
                <c:pt idx="55107">
                  <c:v>-260.24849999999998</c:v>
                </c:pt>
                <c:pt idx="55108">
                  <c:v>-260.24649999999997</c:v>
                </c:pt>
                <c:pt idx="55109">
                  <c:v>-260.24449999999996</c:v>
                </c:pt>
                <c:pt idx="55110">
                  <c:v>-260.24249999999995</c:v>
                </c:pt>
                <c:pt idx="55111">
                  <c:v>-260.2405</c:v>
                </c:pt>
                <c:pt idx="55112">
                  <c:v>-260.23849999999999</c:v>
                </c:pt>
                <c:pt idx="55113">
                  <c:v>-260.23649999999998</c:v>
                </c:pt>
                <c:pt idx="55114">
                  <c:v>-260.23449999999997</c:v>
                </c:pt>
                <c:pt idx="55115">
                  <c:v>-260.23249999999996</c:v>
                </c:pt>
                <c:pt idx="55116">
                  <c:v>-260.23050000000001</c:v>
                </c:pt>
                <c:pt idx="55117">
                  <c:v>-260.2285</c:v>
                </c:pt>
                <c:pt idx="55118">
                  <c:v>-260.22649999999999</c:v>
                </c:pt>
                <c:pt idx="55119">
                  <c:v>-260.22449999999998</c:v>
                </c:pt>
                <c:pt idx="55120">
                  <c:v>-260.22249999999997</c:v>
                </c:pt>
                <c:pt idx="55121">
                  <c:v>-260.22049999999996</c:v>
                </c:pt>
                <c:pt idx="55122">
                  <c:v>-260.21849999999995</c:v>
                </c:pt>
                <c:pt idx="55123">
                  <c:v>-260.2165</c:v>
                </c:pt>
                <c:pt idx="55124">
                  <c:v>-260.21449999999999</c:v>
                </c:pt>
                <c:pt idx="55125">
                  <c:v>-260.21249999999998</c:v>
                </c:pt>
                <c:pt idx="55126">
                  <c:v>-260.21049999999997</c:v>
                </c:pt>
                <c:pt idx="55127">
                  <c:v>-260.20849999999996</c:v>
                </c:pt>
                <c:pt idx="55128">
                  <c:v>-260.20650000000001</c:v>
                </c:pt>
                <c:pt idx="55129">
                  <c:v>-260.2045</c:v>
                </c:pt>
                <c:pt idx="55130">
                  <c:v>-260.20249999999999</c:v>
                </c:pt>
                <c:pt idx="55131">
                  <c:v>-260.20049999999998</c:v>
                </c:pt>
                <c:pt idx="55132">
                  <c:v>-260.19849999999997</c:v>
                </c:pt>
                <c:pt idx="55133">
                  <c:v>-260.19649999999996</c:v>
                </c:pt>
                <c:pt idx="55134">
                  <c:v>-260.19449999999995</c:v>
                </c:pt>
                <c:pt idx="55135">
                  <c:v>-260.1925</c:v>
                </c:pt>
                <c:pt idx="55136">
                  <c:v>-260.19049999999999</c:v>
                </c:pt>
                <c:pt idx="55137">
                  <c:v>-260.18849999999998</c:v>
                </c:pt>
                <c:pt idx="55138">
                  <c:v>-260.18649999999997</c:v>
                </c:pt>
                <c:pt idx="55139">
                  <c:v>-260.18449999999996</c:v>
                </c:pt>
                <c:pt idx="55140">
                  <c:v>-260.1825</c:v>
                </c:pt>
                <c:pt idx="55141">
                  <c:v>-260.18049999999999</c:v>
                </c:pt>
                <c:pt idx="55142">
                  <c:v>-260.17849999999999</c:v>
                </c:pt>
                <c:pt idx="55143">
                  <c:v>-260.17649999999998</c:v>
                </c:pt>
                <c:pt idx="55144">
                  <c:v>-260.17449999999997</c:v>
                </c:pt>
                <c:pt idx="55145">
                  <c:v>-260.17249999999996</c:v>
                </c:pt>
                <c:pt idx="55146">
                  <c:v>-260.17049999999995</c:v>
                </c:pt>
                <c:pt idx="55147">
                  <c:v>-260.16849999999999</c:v>
                </c:pt>
                <c:pt idx="55148">
                  <c:v>-260.16649999999998</c:v>
                </c:pt>
                <c:pt idx="55149">
                  <c:v>-260.16449999999998</c:v>
                </c:pt>
                <c:pt idx="55150">
                  <c:v>-260.16249999999997</c:v>
                </c:pt>
                <c:pt idx="55151">
                  <c:v>-260.16049999999996</c:v>
                </c:pt>
                <c:pt idx="55152">
                  <c:v>-260.1585</c:v>
                </c:pt>
                <c:pt idx="55153">
                  <c:v>-260.15649999999999</c:v>
                </c:pt>
                <c:pt idx="55154">
                  <c:v>-260.15449999999998</c:v>
                </c:pt>
                <c:pt idx="55155">
                  <c:v>-260.15249999999997</c:v>
                </c:pt>
                <c:pt idx="55156">
                  <c:v>-260.15049999999997</c:v>
                </c:pt>
                <c:pt idx="55157">
                  <c:v>-260.14850000000001</c:v>
                </c:pt>
                <c:pt idx="55158">
                  <c:v>-260.14649999999995</c:v>
                </c:pt>
                <c:pt idx="55159">
                  <c:v>-260.14449999999999</c:v>
                </c:pt>
                <c:pt idx="55160">
                  <c:v>-260.14249999999998</c:v>
                </c:pt>
                <c:pt idx="55161">
                  <c:v>-260.14049999999997</c:v>
                </c:pt>
                <c:pt idx="55162">
                  <c:v>-260.13849999999996</c:v>
                </c:pt>
                <c:pt idx="55163">
                  <c:v>-260.13649999999996</c:v>
                </c:pt>
                <c:pt idx="55164">
                  <c:v>-260.1345</c:v>
                </c:pt>
                <c:pt idx="55165">
                  <c:v>-260.13249999999999</c:v>
                </c:pt>
                <c:pt idx="55166">
                  <c:v>-260.13049999999998</c:v>
                </c:pt>
                <c:pt idx="55167">
                  <c:v>-260.12849999999997</c:v>
                </c:pt>
                <c:pt idx="55168">
                  <c:v>-260.12649999999996</c:v>
                </c:pt>
                <c:pt idx="55169">
                  <c:v>-260.12450000000001</c:v>
                </c:pt>
                <c:pt idx="55170">
                  <c:v>-260.12249999999995</c:v>
                </c:pt>
                <c:pt idx="55171">
                  <c:v>-260.12049999999999</c:v>
                </c:pt>
                <c:pt idx="55172">
                  <c:v>-260.11849999999998</c:v>
                </c:pt>
                <c:pt idx="55173">
                  <c:v>-260.11649999999997</c:v>
                </c:pt>
                <c:pt idx="55174">
                  <c:v>-260.11449999999996</c:v>
                </c:pt>
                <c:pt idx="55175">
                  <c:v>-260.11249999999995</c:v>
                </c:pt>
                <c:pt idx="55176">
                  <c:v>-260.1105</c:v>
                </c:pt>
                <c:pt idx="55177">
                  <c:v>-260.10849999999999</c:v>
                </c:pt>
                <c:pt idx="55178">
                  <c:v>-260.10649999999998</c:v>
                </c:pt>
                <c:pt idx="55179">
                  <c:v>-260.10449999999997</c:v>
                </c:pt>
                <c:pt idx="55180">
                  <c:v>-260.10249999999996</c:v>
                </c:pt>
                <c:pt idx="55181">
                  <c:v>-260.10050000000001</c:v>
                </c:pt>
                <c:pt idx="55182">
                  <c:v>-260.09849999999994</c:v>
                </c:pt>
                <c:pt idx="55183">
                  <c:v>-260.09649999999999</c:v>
                </c:pt>
                <c:pt idx="55184">
                  <c:v>-260.09449999999998</c:v>
                </c:pt>
                <c:pt idx="55185">
                  <c:v>-260.09249999999997</c:v>
                </c:pt>
                <c:pt idx="55186">
                  <c:v>-260.09049999999996</c:v>
                </c:pt>
                <c:pt idx="55187">
                  <c:v>-260.08849999999995</c:v>
                </c:pt>
                <c:pt idx="55188">
                  <c:v>-260.0865</c:v>
                </c:pt>
                <c:pt idx="55189">
                  <c:v>-260.08449999999999</c:v>
                </c:pt>
                <c:pt idx="55190">
                  <c:v>-260.08249999999998</c:v>
                </c:pt>
                <c:pt idx="55191">
                  <c:v>-260.08049999999997</c:v>
                </c:pt>
                <c:pt idx="55192">
                  <c:v>-260.07849999999996</c:v>
                </c:pt>
                <c:pt idx="55193">
                  <c:v>-260.07650000000001</c:v>
                </c:pt>
                <c:pt idx="55194">
                  <c:v>-260.07449999999994</c:v>
                </c:pt>
                <c:pt idx="55195">
                  <c:v>-260.07249999999999</c:v>
                </c:pt>
                <c:pt idx="55196">
                  <c:v>-260.07049999999998</c:v>
                </c:pt>
                <c:pt idx="55197">
                  <c:v>-260.06849999999997</c:v>
                </c:pt>
                <c:pt idx="55198">
                  <c:v>-260.06649999999996</c:v>
                </c:pt>
                <c:pt idx="55199">
                  <c:v>-260.06449999999995</c:v>
                </c:pt>
                <c:pt idx="55200">
                  <c:v>-260.0625</c:v>
                </c:pt>
                <c:pt idx="55201">
                  <c:v>-260.06049999999999</c:v>
                </c:pt>
                <c:pt idx="55202">
                  <c:v>-260.05849999999998</c:v>
                </c:pt>
                <c:pt idx="55203">
                  <c:v>-260.05649999999997</c:v>
                </c:pt>
                <c:pt idx="55204">
                  <c:v>-260.05449999999996</c:v>
                </c:pt>
                <c:pt idx="55205">
                  <c:v>-260.05250000000001</c:v>
                </c:pt>
                <c:pt idx="55206">
                  <c:v>-260.05049999999994</c:v>
                </c:pt>
                <c:pt idx="55207">
                  <c:v>-260.04849999999999</c:v>
                </c:pt>
                <c:pt idx="55208">
                  <c:v>-260.04649999999998</c:v>
                </c:pt>
                <c:pt idx="55209">
                  <c:v>-260.04449999999997</c:v>
                </c:pt>
                <c:pt idx="55210">
                  <c:v>-260.04249999999996</c:v>
                </c:pt>
                <c:pt idx="55211">
                  <c:v>-260.04049999999995</c:v>
                </c:pt>
                <c:pt idx="55212">
                  <c:v>-260.0385</c:v>
                </c:pt>
                <c:pt idx="55213">
                  <c:v>-260.03649999999999</c:v>
                </c:pt>
                <c:pt idx="55214">
                  <c:v>-260.03449999999998</c:v>
                </c:pt>
                <c:pt idx="55215">
                  <c:v>-260.03249999999997</c:v>
                </c:pt>
                <c:pt idx="55216">
                  <c:v>-260.03049999999996</c:v>
                </c:pt>
                <c:pt idx="55217">
                  <c:v>-260.02850000000001</c:v>
                </c:pt>
                <c:pt idx="55218">
                  <c:v>-260.02649999999994</c:v>
                </c:pt>
                <c:pt idx="55219">
                  <c:v>-260.02449999999999</c:v>
                </c:pt>
                <c:pt idx="55220">
                  <c:v>-260.02249999999998</c:v>
                </c:pt>
                <c:pt idx="55221">
                  <c:v>-260.02049999999997</c:v>
                </c:pt>
                <c:pt idx="55222">
                  <c:v>-260.01849999999996</c:v>
                </c:pt>
                <c:pt idx="55223">
                  <c:v>-260.01649999999995</c:v>
                </c:pt>
                <c:pt idx="55224">
                  <c:v>-260.0145</c:v>
                </c:pt>
                <c:pt idx="55225">
                  <c:v>-260.01249999999999</c:v>
                </c:pt>
                <c:pt idx="55226">
                  <c:v>-260.01049999999998</c:v>
                </c:pt>
                <c:pt idx="55227">
                  <c:v>-260.00849999999997</c:v>
                </c:pt>
                <c:pt idx="55228">
                  <c:v>-260.00649999999996</c:v>
                </c:pt>
                <c:pt idx="55229">
                  <c:v>-260.00450000000001</c:v>
                </c:pt>
                <c:pt idx="55230">
                  <c:v>-260.0025</c:v>
                </c:pt>
                <c:pt idx="55231">
                  <c:v>-260.00049999999999</c:v>
                </c:pt>
                <c:pt idx="55232">
                  <c:v>-259.99849999999998</c:v>
                </c:pt>
                <c:pt idx="55233">
                  <c:v>-259.99649999999997</c:v>
                </c:pt>
                <c:pt idx="55234">
                  <c:v>-259.99449999999996</c:v>
                </c:pt>
                <c:pt idx="55235">
                  <c:v>-259.99249999999995</c:v>
                </c:pt>
                <c:pt idx="55236">
                  <c:v>-259.9905</c:v>
                </c:pt>
                <c:pt idx="55237">
                  <c:v>-259.98849999999999</c:v>
                </c:pt>
                <c:pt idx="55238">
                  <c:v>-259.98649999999998</c:v>
                </c:pt>
                <c:pt idx="55239">
                  <c:v>-259.98449999999997</c:v>
                </c:pt>
                <c:pt idx="55240">
                  <c:v>-259.98249999999996</c:v>
                </c:pt>
                <c:pt idx="55241">
                  <c:v>-259.98050000000001</c:v>
                </c:pt>
                <c:pt idx="55242">
                  <c:v>-259.9785</c:v>
                </c:pt>
                <c:pt idx="55243">
                  <c:v>-259.97649999999999</c:v>
                </c:pt>
                <c:pt idx="55244">
                  <c:v>-259.97449999999998</c:v>
                </c:pt>
                <c:pt idx="55245">
                  <c:v>-259.97249999999997</c:v>
                </c:pt>
                <c:pt idx="55246">
                  <c:v>-259.97049999999996</c:v>
                </c:pt>
                <c:pt idx="55247">
                  <c:v>-259.96849999999995</c:v>
                </c:pt>
                <c:pt idx="55248">
                  <c:v>-259.9665</c:v>
                </c:pt>
                <c:pt idx="55249">
                  <c:v>-259.96449999999999</c:v>
                </c:pt>
                <c:pt idx="55250">
                  <c:v>-259.96249999999998</c:v>
                </c:pt>
                <c:pt idx="55251">
                  <c:v>-259.96049999999997</c:v>
                </c:pt>
                <c:pt idx="55252">
                  <c:v>-259.95849999999996</c:v>
                </c:pt>
                <c:pt idx="55253">
                  <c:v>-259.95650000000001</c:v>
                </c:pt>
                <c:pt idx="55254">
                  <c:v>-259.9545</c:v>
                </c:pt>
                <c:pt idx="55255">
                  <c:v>-259.95249999999999</c:v>
                </c:pt>
                <c:pt idx="55256">
                  <c:v>-259.95049999999998</c:v>
                </c:pt>
                <c:pt idx="55257">
                  <c:v>-259.94849999999997</c:v>
                </c:pt>
                <c:pt idx="55258">
                  <c:v>-259.94649999999996</c:v>
                </c:pt>
                <c:pt idx="55259">
                  <c:v>-259.94449999999995</c:v>
                </c:pt>
                <c:pt idx="55260">
                  <c:v>-259.9425</c:v>
                </c:pt>
                <c:pt idx="55261">
                  <c:v>-259.94049999999999</c:v>
                </c:pt>
                <c:pt idx="55262">
                  <c:v>-259.93849999999998</c:v>
                </c:pt>
                <c:pt idx="55263">
                  <c:v>-259.93649999999997</c:v>
                </c:pt>
                <c:pt idx="55264">
                  <c:v>-259.93449999999996</c:v>
                </c:pt>
                <c:pt idx="55265">
                  <c:v>-259.9325</c:v>
                </c:pt>
                <c:pt idx="55266">
                  <c:v>-259.93049999999999</c:v>
                </c:pt>
                <c:pt idx="55267">
                  <c:v>-259.92849999999999</c:v>
                </c:pt>
                <c:pt idx="55268">
                  <c:v>-259.92649999999998</c:v>
                </c:pt>
                <c:pt idx="55269">
                  <c:v>-259.92449999999997</c:v>
                </c:pt>
                <c:pt idx="55270">
                  <c:v>-259.92249999999996</c:v>
                </c:pt>
                <c:pt idx="55271">
                  <c:v>-259.92049999999995</c:v>
                </c:pt>
                <c:pt idx="55272">
                  <c:v>-259.91849999999999</c:v>
                </c:pt>
                <c:pt idx="55273">
                  <c:v>-259.91649999999998</c:v>
                </c:pt>
                <c:pt idx="55274">
                  <c:v>-259.91449999999998</c:v>
                </c:pt>
                <c:pt idx="55275">
                  <c:v>-259.91249999999997</c:v>
                </c:pt>
                <c:pt idx="55276">
                  <c:v>-259.91049999999996</c:v>
                </c:pt>
                <c:pt idx="55277">
                  <c:v>-259.9085</c:v>
                </c:pt>
                <c:pt idx="55278">
                  <c:v>-259.90649999999999</c:v>
                </c:pt>
                <c:pt idx="55279">
                  <c:v>-259.90449999999998</c:v>
                </c:pt>
                <c:pt idx="55280">
                  <c:v>-259.90249999999997</c:v>
                </c:pt>
                <c:pt idx="55281">
                  <c:v>-259.90049999999997</c:v>
                </c:pt>
                <c:pt idx="55282">
                  <c:v>-259.89850000000001</c:v>
                </c:pt>
                <c:pt idx="55283">
                  <c:v>-259.89649999999995</c:v>
                </c:pt>
                <c:pt idx="55284">
                  <c:v>-259.89449999999999</c:v>
                </c:pt>
                <c:pt idx="55285">
                  <c:v>-259.89249999999998</c:v>
                </c:pt>
                <c:pt idx="55286">
                  <c:v>-259.89049999999997</c:v>
                </c:pt>
                <c:pt idx="55287">
                  <c:v>-259.88849999999996</c:v>
                </c:pt>
                <c:pt idx="55288">
                  <c:v>-259.88649999999996</c:v>
                </c:pt>
                <c:pt idx="55289">
                  <c:v>-259.8845</c:v>
                </c:pt>
                <c:pt idx="55290">
                  <c:v>-259.88249999999999</c:v>
                </c:pt>
                <c:pt idx="55291">
                  <c:v>-259.88049999999998</c:v>
                </c:pt>
                <c:pt idx="55292">
                  <c:v>-259.87849999999997</c:v>
                </c:pt>
                <c:pt idx="55293">
                  <c:v>-259.87649999999996</c:v>
                </c:pt>
                <c:pt idx="55294">
                  <c:v>-259.87450000000001</c:v>
                </c:pt>
                <c:pt idx="55295">
                  <c:v>-259.87249999999995</c:v>
                </c:pt>
                <c:pt idx="55296">
                  <c:v>-259.87049999999999</c:v>
                </c:pt>
                <c:pt idx="55297">
                  <c:v>-259.86849999999998</c:v>
                </c:pt>
                <c:pt idx="55298">
                  <c:v>-259.86649999999997</c:v>
                </c:pt>
                <c:pt idx="55299">
                  <c:v>-259.86449999999996</c:v>
                </c:pt>
                <c:pt idx="55300">
                  <c:v>-259.86249999999995</c:v>
                </c:pt>
                <c:pt idx="55301">
                  <c:v>-259.8605</c:v>
                </c:pt>
                <c:pt idx="55302">
                  <c:v>-259.85849999999999</c:v>
                </c:pt>
                <c:pt idx="55303">
                  <c:v>-259.85649999999998</c:v>
                </c:pt>
                <c:pt idx="55304">
                  <c:v>-259.85449999999997</c:v>
                </c:pt>
                <c:pt idx="55305">
                  <c:v>-259.85249999999996</c:v>
                </c:pt>
                <c:pt idx="55306">
                  <c:v>-259.85050000000001</c:v>
                </c:pt>
                <c:pt idx="55307">
                  <c:v>-259.84849999999994</c:v>
                </c:pt>
                <c:pt idx="55308">
                  <c:v>-259.84649999999999</c:v>
                </c:pt>
                <c:pt idx="55309">
                  <c:v>-259.84449999999998</c:v>
                </c:pt>
                <c:pt idx="55310">
                  <c:v>-259.84249999999997</c:v>
                </c:pt>
                <c:pt idx="55311">
                  <c:v>-259.84049999999996</c:v>
                </c:pt>
                <c:pt idx="55312">
                  <c:v>-259.83849999999995</c:v>
                </c:pt>
                <c:pt idx="55313">
                  <c:v>-259.8365</c:v>
                </c:pt>
                <c:pt idx="55314">
                  <c:v>-259.83449999999999</c:v>
                </c:pt>
                <c:pt idx="55315">
                  <c:v>-259.83249999999998</c:v>
                </c:pt>
                <c:pt idx="55316">
                  <c:v>-259.83049999999997</c:v>
                </c:pt>
                <c:pt idx="55317">
                  <c:v>-259.82849999999996</c:v>
                </c:pt>
                <c:pt idx="55318">
                  <c:v>-259.82650000000001</c:v>
                </c:pt>
                <c:pt idx="55319">
                  <c:v>-259.82449999999994</c:v>
                </c:pt>
                <c:pt idx="55320">
                  <c:v>-259.82249999999999</c:v>
                </c:pt>
                <c:pt idx="55321">
                  <c:v>-259.82049999999998</c:v>
                </c:pt>
                <c:pt idx="55322">
                  <c:v>-259.81849999999997</c:v>
                </c:pt>
                <c:pt idx="55323">
                  <c:v>-259.81649999999996</c:v>
                </c:pt>
                <c:pt idx="55324">
                  <c:v>-259.81449999999995</c:v>
                </c:pt>
                <c:pt idx="55325">
                  <c:v>-259.8125</c:v>
                </c:pt>
                <c:pt idx="55326">
                  <c:v>-259.81049999999999</c:v>
                </c:pt>
                <c:pt idx="55327">
                  <c:v>-259.80849999999998</c:v>
                </c:pt>
                <c:pt idx="55328">
                  <c:v>-259.80649999999997</c:v>
                </c:pt>
                <c:pt idx="55329">
                  <c:v>-259.80449999999996</c:v>
                </c:pt>
                <c:pt idx="55330">
                  <c:v>-259.80250000000001</c:v>
                </c:pt>
                <c:pt idx="55331">
                  <c:v>-259.80049999999994</c:v>
                </c:pt>
                <c:pt idx="55332">
                  <c:v>-259.79849999999999</c:v>
                </c:pt>
                <c:pt idx="55333">
                  <c:v>-259.79649999999998</c:v>
                </c:pt>
                <c:pt idx="55334">
                  <c:v>-259.79449999999997</c:v>
                </c:pt>
                <c:pt idx="55335">
                  <c:v>-259.79249999999996</c:v>
                </c:pt>
                <c:pt idx="55336">
                  <c:v>-259.79049999999995</c:v>
                </c:pt>
                <c:pt idx="55337">
                  <c:v>-259.7885</c:v>
                </c:pt>
                <c:pt idx="55338">
                  <c:v>-259.78649999999999</c:v>
                </c:pt>
                <c:pt idx="55339">
                  <c:v>-259.78449999999998</c:v>
                </c:pt>
                <c:pt idx="55340">
                  <c:v>-259.78249999999997</c:v>
                </c:pt>
                <c:pt idx="55341">
                  <c:v>-259.78049999999996</c:v>
                </c:pt>
                <c:pt idx="55342">
                  <c:v>-259.77850000000001</c:v>
                </c:pt>
                <c:pt idx="55343">
                  <c:v>-259.77649999999994</c:v>
                </c:pt>
                <c:pt idx="55344">
                  <c:v>-259.77449999999999</c:v>
                </c:pt>
                <c:pt idx="55345">
                  <c:v>-259.77249999999998</c:v>
                </c:pt>
                <c:pt idx="55346">
                  <c:v>-259.77049999999997</c:v>
                </c:pt>
                <c:pt idx="55347">
                  <c:v>-259.76849999999996</c:v>
                </c:pt>
                <c:pt idx="55348">
                  <c:v>-259.76649999999995</c:v>
                </c:pt>
                <c:pt idx="55349">
                  <c:v>-259.7645</c:v>
                </c:pt>
                <c:pt idx="55350">
                  <c:v>-259.76249999999999</c:v>
                </c:pt>
                <c:pt idx="55351">
                  <c:v>-259.76049999999998</c:v>
                </c:pt>
                <c:pt idx="55352">
                  <c:v>-259.75849999999997</c:v>
                </c:pt>
                <c:pt idx="55353">
                  <c:v>-259.75649999999996</c:v>
                </c:pt>
                <c:pt idx="55354">
                  <c:v>-259.75450000000001</c:v>
                </c:pt>
                <c:pt idx="55355">
                  <c:v>-259.7525</c:v>
                </c:pt>
                <c:pt idx="55356">
                  <c:v>-259.75049999999999</c:v>
                </c:pt>
                <c:pt idx="55357">
                  <c:v>-259.74849999999998</c:v>
                </c:pt>
                <c:pt idx="55358">
                  <c:v>-259.74649999999997</c:v>
                </c:pt>
                <c:pt idx="55359">
                  <c:v>-259.74449999999996</c:v>
                </c:pt>
                <c:pt idx="55360">
                  <c:v>-259.74249999999995</c:v>
                </c:pt>
                <c:pt idx="55361">
                  <c:v>-259.7405</c:v>
                </c:pt>
                <c:pt idx="55362">
                  <c:v>-259.73849999999999</c:v>
                </c:pt>
                <c:pt idx="55363">
                  <c:v>-259.73649999999998</c:v>
                </c:pt>
                <c:pt idx="55364">
                  <c:v>-259.73449999999997</c:v>
                </c:pt>
                <c:pt idx="55365">
                  <c:v>-259.73249999999996</c:v>
                </c:pt>
                <c:pt idx="55366">
                  <c:v>-259.73050000000001</c:v>
                </c:pt>
                <c:pt idx="55367">
                  <c:v>-259.7285</c:v>
                </c:pt>
                <c:pt idx="55368">
                  <c:v>-259.72649999999999</c:v>
                </c:pt>
                <c:pt idx="55369">
                  <c:v>-259.72449999999998</c:v>
                </c:pt>
                <c:pt idx="55370">
                  <c:v>-259.72249999999997</c:v>
                </c:pt>
                <c:pt idx="55371">
                  <c:v>-259.72049999999996</c:v>
                </c:pt>
                <c:pt idx="55372">
                  <c:v>-259.71849999999995</c:v>
                </c:pt>
                <c:pt idx="55373">
                  <c:v>-259.7165</c:v>
                </c:pt>
                <c:pt idx="55374">
                  <c:v>-259.71449999999999</c:v>
                </c:pt>
                <c:pt idx="55375">
                  <c:v>-259.71249999999998</c:v>
                </c:pt>
                <c:pt idx="55376">
                  <c:v>-259.71049999999997</c:v>
                </c:pt>
                <c:pt idx="55377">
                  <c:v>-259.70849999999996</c:v>
                </c:pt>
                <c:pt idx="55378">
                  <c:v>-259.70650000000001</c:v>
                </c:pt>
                <c:pt idx="55379">
                  <c:v>-259.7045</c:v>
                </c:pt>
                <c:pt idx="55380">
                  <c:v>-259.70249999999999</c:v>
                </c:pt>
                <c:pt idx="55381">
                  <c:v>-259.70049999999998</c:v>
                </c:pt>
                <c:pt idx="55382">
                  <c:v>-259.69849999999997</c:v>
                </c:pt>
                <c:pt idx="55383">
                  <c:v>-259.69649999999996</c:v>
                </c:pt>
                <c:pt idx="55384">
                  <c:v>-259.69449999999995</c:v>
                </c:pt>
                <c:pt idx="55385">
                  <c:v>-259.6925</c:v>
                </c:pt>
                <c:pt idx="55386">
                  <c:v>-259.69049999999999</c:v>
                </c:pt>
                <c:pt idx="55387">
                  <c:v>-259.68849999999998</c:v>
                </c:pt>
                <c:pt idx="55388">
                  <c:v>-259.68649999999997</c:v>
                </c:pt>
                <c:pt idx="55389">
                  <c:v>-259.68449999999996</c:v>
                </c:pt>
                <c:pt idx="55390">
                  <c:v>-259.6825</c:v>
                </c:pt>
                <c:pt idx="55391">
                  <c:v>-259.68049999999999</c:v>
                </c:pt>
                <c:pt idx="55392">
                  <c:v>-259.67849999999999</c:v>
                </c:pt>
                <c:pt idx="55393">
                  <c:v>-259.67649999999998</c:v>
                </c:pt>
                <c:pt idx="55394">
                  <c:v>-259.67449999999997</c:v>
                </c:pt>
                <c:pt idx="55395">
                  <c:v>-259.67249999999996</c:v>
                </c:pt>
                <c:pt idx="55396">
                  <c:v>-259.67049999999995</c:v>
                </c:pt>
                <c:pt idx="55397">
                  <c:v>-259.66849999999999</c:v>
                </c:pt>
                <c:pt idx="55398">
                  <c:v>-259.66649999999998</c:v>
                </c:pt>
                <c:pt idx="55399">
                  <c:v>-259.66449999999998</c:v>
                </c:pt>
                <c:pt idx="55400">
                  <c:v>-259.66249999999997</c:v>
                </c:pt>
                <c:pt idx="55401">
                  <c:v>-259.66049999999996</c:v>
                </c:pt>
                <c:pt idx="55402">
                  <c:v>-259.6585</c:v>
                </c:pt>
                <c:pt idx="55403">
                  <c:v>-259.65649999999999</c:v>
                </c:pt>
                <c:pt idx="55404">
                  <c:v>-259.65449999999998</c:v>
                </c:pt>
                <c:pt idx="55405">
                  <c:v>-259.65249999999997</c:v>
                </c:pt>
                <c:pt idx="55406">
                  <c:v>-259.65049999999997</c:v>
                </c:pt>
                <c:pt idx="55407">
                  <c:v>-259.64850000000001</c:v>
                </c:pt>
                <c:pt idx="55408">
                  <c:v>-259.64649999999995</c:v>
                </c:pt>
                <c:pt idx="55409">
                  <c:v>-259.64449999999999</c:v>
                </c:pt>
                <c:pt idx="55410">
                  <c:v>-259.64249999999998</c:v>
                </c:pt>
                <c:pt idx="55411">
                  <c:v>-259.64049999999997</c:v>
                </c:pt>
                <c:pt idx="55412">
                  <c:v>-259.63849999999996</c:v>
                </c:pt>
                <c:pt idx="55413">
                  <c:v>-259.63649999999996</c:v>
                </c:pt>
                <c:pt idx="55414">
                  <c:v>-259.6345</c:v>
                </c:pt>
                <c:pt idx="55415">
                  <c:v>-259.63249999999999</c:v>
                </c:pt>
                <c:pt idx="55416">
                  <c:v>-259.63049999999998</c:v>
                </c:pt>
                <c:pt idx="55417">
                  <c:v>-259.62849999999997</c:v>
                </c:pt>
                <c:pt idx="55418">
                  <c:v>-259.62649999999996</c:v>
                </c:pt>
                <c:pt idx="55419">
                  <c:v>-259.62450000000001</c:v>
                </c:pt>
                <c:pt idx="55420">
                  <c:v>-259.62249999999995</c:v>
                </c:pt>
                <c:pt idx="55421">
                  <c:v>-259.62049999999999</c:v>
                </c:pt>
                <c:pt idx="55422">
                  <c:v>-259.61849999999998</c:v>
                </c:pt>
                <c:pt idx="55423">
                  <c:v>-259.61649999999997</c:v>
                </c:pt>
                <c:pt idx="55424">
                  <c:v>-259.61449999999996</c:v>
                </c:pt>
                <c:pt idx="55425">
                  <c:v>-259.61249999999995</c:v>
                </c:pt>
                <c:pt idx="55426">
                  <c:v>-259.6105</c:v>
                </c:pt>
                <c:pt idx="55427">
                  <c:v>-259.60849999999999</c:v>
                </c:pt>
                <c:pt idx="55428">
                  <c:v>-259.60649999999998</c:v>
                </c:pt>
                <c:pt idx="55429">
                  <c:v>-259.60449999999997</c:v>
                </c:pt>
                <c:pt idx="55430">
                  <c:v>-259.60249999999996</c:v>
                </c:pt>
                <c:pt idx="55431">
                  <c:v>-259.60050000000001</c:v>
                </c:pt>
                <c:pt idx="55432">
                  <c:v>-259.59849999999994</c:v>
                </c:pt>
                <c:pt idx="55433">
                  <c:v>-259.59649999999999</c:v>
                </c:pt>
                <c:pt idx="55434">
                  <c:v>-259.59449999999998</c:v>
                </c:pt>
                <c:pt idx="55435">
                  <c:v>-259.59249999999997</c:v>
                </c:pt>
                <c:pt idx="55436">
                  <c:v>-259.59049999999996</c:v>
                </c:pt>
                <c:pt idx="55437">
                  <c:v>-259.58849999999995</c:v>
                </c:pt>
                <c:pt idx="55438">
                  <c:v>-259.5865</c:v>
                </c:pt>
                <c:pt idx="55439">
                  <c:v>-259.58449999999999</c:v>
                </c:pt>
                <c:pt idx="55440">
                  <c:v>-259.58249999999998</c:v>
                </c:pt>
                <c:pt idx="55441">
                  <c:v>-259.58049999999997</c:v>
                </c:pt>
                <c:pt idx="55442">
                  <c:v>-259.57849999999996</c:v>
                </c:pt>
                <c:pt idx="55443">
                  <c:v>-259.57650000000001</c:v>
                </c:pt>
                <c:pt idx="55444">
                  <c:v>-259.57449999999994</c:v>
                </c:pt>
                <c:pt idx="55445">
                  <c:v>-259.57249999999999</c:v>
                </c:pt>
                <c:pt idx="55446">
                  <c:v>-259.57049999999998</c:v>
                </c:pt>
                <c:pt idx="55447">
                  <c:v>-259.56849999999997</c:v>
                </c:pt>
                <c:pt idx="55448">
                  <c:v>-259.56649999999996</c:v>
                </c:pt>
                <c:pt idx="55449">
                  <c:v>-259.56449999999995</c:v>
                </c:pt>
                <c:pt idx="55450">
                  <c:v>-259.5625</c:v>
                </c:pt>
                <c:pt idx="55451">
                  <c:v>-259.56049999999999</c:v>
                </c:pt>
                <c:pt idx="55452">
                  <c:v>-259.55849999999998</c:v>
                </c:pt>
                <c:pt idx="55453">
                  <c:v>-259.55649999999997</c:v>
                </c:pt>
                <c:pt idx="55454">
                  <c:v>-259.55449999999996</c:v>
                </c:pt>
                <c:pt idx="55455">
                  <c:v>-259.55250000000001</c:v>
                </c:pt>
                <c:pt idx="55456">
                  <c:v>-259.55049999999994</c:v>
                </c:pt>
                <c:pt idx="55457">
                  <c:v>-259.54849999999999</c:v>
                </c:pt>
                <c:pt idx="55458">
                  <c:v>-259.54649999999998</c:v>
                </c:pt>
                <c:pt idx="55459">
                  <c:v>-259.54449999999997</c:v>
                </c:pt>
                <c:pt idx="55460">
                  <c:v>-259.54249999999996</c:v>
                </c:pt>
                <c:pt idx="55461">
                  <c:v>-259.54049999999995</c:v>
                </c:pt>
                <c:pt idx="55462">
                  <c:v>-259.5385</c:v>
                </c:pt>
                <c:pt idx="55463">
                  <c:v>-259.53649999999999</c:v>
                </c:pt>
                <c:pt idx="55464">
                  <c:v>-259.53449999999998</c:v>
                </c:pt>
                <c:pt idx="55465">
                  <c:v>-259.53249999999997</c:v>
                </c:pt>
                <c:pt idx="55466">
                  <c:v>-259.53049999999996</c:v>
                </c:pt>
                <c:pt idx="55467">
                  <c:v>-259.52850000000001</c:v>
                </c:pt>
                <c:pt idx="55468">
                  <c:v>-259.52649999999994</c:v>
                </c:pt>
                <c:pt idx="55469">
                  <c:v>-259.52449999999999</c:v>
                </c:pt>
                <c:pt idx="55470">
                  <c:v>-259.52249999999998</c:v>
                </c:pt>
                <c:pt idx="55471">
                  <c:v>-259.52049999999997</c:v>
                </c:pt>
                <c:pt idx="55472">
                  <c:v>-259.51849999999996</c:v>
                </c:pt>
                <c:pt idx="55473">
                  <c:v>-259.51649999999995</c:v>
                </c:pt>
                <c:pt idx="55474">
                  <c:v>-259.5145</c:v>
                </c:pt>
                <c:pt idx="55475">
                  <c:v>-259.51249999999999</c:v>
                </c:pt>
                <c:pt idx="55476">
                  <c:v>-259.51049999999998</c:v>
                </c:pt>
                <c:pt idx="55477">
                  <c:v>-259.50849999999997</c:v>
                </c:pt>
                <c:pt idx="55478">
                  <c:v>-259.50649999999996</c:v>
                </c:pt>
                <c:pt idx="55479">
                  <c:v>-259.50450000000001</c:v>
                </c:pt>
                <c:pt idx="55480">
                  <c:v>-259.5025</c:v>
                </c:pt>
                <c:pt idx="55481">
                  <c:v>-259.50049999999999</c:v>
                </c:pt>
                <c:pt idx="55482">
                  <c:v>-259.49849999999998</c:v>
                </c:pt>
                <c:pt idx="55483">
                  <c:v>-259.49649999999997</c:v>
                </c:pt>
                <c:pt idx="55484">
                  <c:v>-259.49449999999996</c:v>
                </c:pt>
                <c:pt idx="55485">
                  <c:v>-259.49249999999995</c:v>
                </c:pt>
                <c:pt idx="55486">
                  <c:v>-259.4905</c:v>
                </c:pt>
                <c:pt idx="55487">
                  <c:v>-259.48849999999999</c:v>
                </c:pt>
                <c:pt idx="55488">
                  <c:v>-259.48649999999998</c:v>
                </c:pt>
                <c:pt idx="55489">
                  <c:v>-259.48449999999997</c:v>
                </c:pt>
                <c:pt idx="55490">
                  <c:v>-259.48249999999996</c:v>
                </c:pt>
                <c:pt idx="55491">
                  <c:v>-259.48050000000001</c:v>
                </c:pt>
                <c:pt idx="55492">
                  <c:v>-259.4785</c:v>
                </c:pt>
                <c:pt idx="55493">
                  <c:v>-259.47649999999999</c:v>
                </c:pt>
                <c:pt idx="55494">
                  <c:v>-259.47449999999998</c:v>
                </c:pt>
                <c:pt idx="55495">
                  <c:v>-259.47249999999997</c:v>
                </c:pt>
                <c:pt idx="55496">
                  <c:v>-259.47049999999996</c:v>
                </c:pt>
                <c:pt idx="55497">
                  <c:v>-259.46849999999995</c:v>
                </c:pt>
                <c:pt idx="55498">
                  <c:v>-259.4665</c:v>
                </c:pt>
                <c:pt idx="55499">
                  <c:v>-259.46449999999999</c:v>
                </c:pt>
                <c:pt idx="55500">
                  <c:v>-259.46249999999998</c:v>
                </c:pt>
                <c:pt idx="55501">
                  <c:v>-259.46049999999997</c:v>
                </c:pt>
                <c:pt idx="55502">
                  <c:v>-259.45849999999996</c:v>
                </c:pt>
                <c:pt idx="55503">
                  <c:v>-259.45650000000001</c:v>
                </c:pt>
                <c:pt idx="55504">
                  <c:v>-259.4545</c:v>
                </c:pt>
                <c:pt idx="55505">
                  <c:v>-259.45249999999999</c:v>
                </c:pt>
                <c:pt idx="55506">
                  <c:v>-259.45049999999998</c:v>
                </c:pt>
                <c:pt idx="55507">
                  <c:v>-259.44849999999997</c:v>
                </c:pt>
                <c:pt idx="55508">
                  <c:v>-259.44649999999996</c:v>
                </c:pt>
                <c:pt idx="55509">
                  <c:v>-259.44449999999995</c:v>
                </c:pt>
                <c:pt idx="55510">
                  <c:v>-259.4425</c:v>
                </c:pt>
                <c:pt idx="55511">
                  <c:v>-259.44049999999999</c:v>
                </c:pt>
                <c:pt idx="55512">
                  <c:v>-259.43849999999998</c:v>
                </c:pt>
                <c:pt idx="55513">
                  <c:v>-259.43649999999997</c:v>
                </c:pt>
                <c:pt idx="55514">
                  <c:v>-259.43449999999996</c:v>
                </c:pt>
                <c:pt idx="55515">
                  <c:v>-259.4325</c:v>
                </c:pt>
                <c:pt idx="55516">
                  <c:v>-259.43049999999999</c:v>
                </c:pt>
                <c:pt idx="55517">
                  <c:v>-259.42849999999999</c:v>
                </c:pt>
                <c:pt idx="55518">
                  <c:v>-259.42649999999998</c:v>
                </c:pt>
                <c:pt idx="55519">
                  <c:v>-259.42449999999997</c:v>
                </c:pt>
                <c:pt idx="55520">
                  <c:v>-259.42249999999996</c:v>
                </c:pt>
                <c:pt idx="55521">
                  <c:v>-259.42049999999995</c:v>
                </c:pt>
                <c:pt idx="55522">
                  <c:v>-259.41849999999999</c:v>
                </c:pt>
                <c:pt idx="55523">
                  <c:v>-259.41649999999998</c:v>
                </c:pt>
                <c:pt idx="55524">
                  <c:v>-259.41449999999998</c:v>
                </c:pt>
                <c:pt idx="55525">
                  <c:v>-259.41249999999997</c:v>
                </c:pt>
                <c:pt idx="55526">
                  <c:v>-259.41049999999996</c:v>
                </c:pt>
                <c:pt idx="55527">
                  <c:v>-259.4085</c:v>
                </c:pt>
                <c:pt idx="55528">
                  <c:v>-259.40649999999999</c:v>
                </c:pt>
                <c:pt idx="55529">
                  <c:v>-259.40449999999998</c:v>
                </c:pt>
                <c:pt idx="55530">
                  <c:v>-259.40249999999997</c:v>
                </c:pt>
                <c:pt idx="55531">
                  <c:v>-259.40049999999997</c:v>
                </c:pt>
                <c:pt idx="55532">
                  <c:v>-259.39850000000001</c:v>
                </c:pt>
                <c:pt idx="55533">
                  <c:v>-259.39649999999995</c:v>
                </c:pt>
                <c:pt idx="55534">
                  <c:v>-259.39449999999999</c:v>
                </c:pt>
                <c:pt idx="55535">
                  <c:v>-259.39249999999998</c:v>
                </c:pt>
                <c:pt idx="55536">
                  <c:v>-259.39049999999997</c:v>
                </c:pt>
                <c:pt idx="55537">
                  <c:v>-259.38849999999996</c:v>
                </c:pt>
                <c:pt idx="55538">
                  <c:v>-259.38649999999996</c:v>
                </c:pt>
                <c:pt idx="55539">
                  <c:v>-259.3845</c:v>
                </c:pt>
                <c:pt idx="55540">
                  <c:v>-259.38249999999999</c:v>
                </c:pt>
                <c:pt idx="55541">
                  <c:v>-259.38049999999998</c:v>
                </c:pt>
                <c:pt idx="55542">
                  <c:v>-259.37849999999997</c:v>
                </c:pt>
                <c:pt idx="55543">
                  <c:v>-259.37649999999996</c:v>
                </c:pt>
                <c:pt idx="55544">
                  <c:v>-259.37450000000001</c:v>
                </c:pt>
                <c:pt idx="55545">
                  <c:v>-259.37249999999995</c:v>
                </c:pt>
                <c:pt idx="55546">
                  <c:v>-259.37049999999999</c:v>
                </c:pt>
                <c:pt idx="55547">
                  <c:v>-259.36849999999998</c:v>
                </c:pt>
                <c:pt idx="55548">
                  <c:v>-259.36649999999997</c:v>
                </c:pt>
                <c:pt idx="55549">
                  <c:v>-259.36449999999996</c:v>
                </c:pt>
                <c:pt idx="55550">
                  <c:v>-259.36249999999995</c:v>
                </c:pt>
                <c:pt idx="55551">
                  <c:v>-259.3605</c:v>
                </c:pt>
                <c:pt idx="55552">
                  <c:v>-259.35849999999999</c:v>
                </c:pt>
                <c:pt idx="55553">
                  <c:v>-259.35649999999998</c:v>
                </c:pt>
                <c:pt idx="55554">
                  <c:v>-259.35449999999997</c:v>
                </c:pt>
                <c:pt idx="55555">
                  <c:v>-259.35249999999996</c:v>
                </c:pt>
                <c:pt idx="55556">
                  <c:v>-259.35050000000001</c:v>
                </c:pt>
                <c:pt idx="55557">
                  <c:v>-259.34849999999994</c:v>
                </c:pt>
                <c:pt idx="55558">
                  <c:v>-259.34649999999999</c:v>
                </c:pt>
                <c:pt idx="55559">
                  <c:v>-259.34449999999998</c:v>
                </c:pt>
                <c:pt idx="55560">
                  <c:v>-259.34249999999997</c:v>
                </c:pt>
                <c:pt idx="55561">
                  <c:v>-259.34049999999996</c:v>
                </c:pt>
                <c:pt idx="55562">
                  <c:v>-259.33849999999995</c:v>
                </c:pt>
                <c:pt idx="55563">
                  <c:v>-259.3365</c:v>
                </c:pt>
                <c:pt idx="55564">
                  <c:v>-259.33449999999999</c:v>
                </c:pt>
                <c:pt idx="55565">
                  <c:v>-259.33249999999998</c:v>
                </c:pt>
                <c:pt idx="55566">
                  <c:v>-259.33049999999997</c:v>
                </c:pt>
                <c:pt idx="55567">
                  <c:v>-259.32849999999996</c:v>
                </c:pt>
                <c:pt idx="55568">
                  <c:v>-259.32650000000001</c:v>
                </c:pt>
                <c:pt idx="55569">
                  <c:v>-259.32449999999994</c:v>
                </c:pt>
                <c:pt idx="55570">
                  <c:v>-259.32249999999999</c:v>
                </c:pt>
                <c:pt idx="55571">
                  <c:v>-259.32049999999998</c:v>
                </c:pt>
                <c:pt idx="55572">
                  <c:v>-259.31849999999997</c:v>
                </c:pt>
                <c:pt idx="55573">
                  <c:v>-259.31649999999996</c:v>
                </c:pt>
                <c:pt idx="55574">
                  <c:v>-259.31449999999995</c:v>
                </c:pt>
                <c:pt idx="55575">
                  <c:v>-259.3125</c:v>
                </c:pt>
                <c:pt idx="55576">
                  <c:v>-259.31049999999999</c:v>
                </c:pt>
                <c:pt idx="55577">
                  <c:v>-259.30849999999998</c:v>
                </c:pt>
                <c:pt idx="55578">
                  <c:v>-259.30649999999997</c:v>
                </c:pt>
                <c:pt idx="55579">
                  <c:v>-259.30449999999996</c:v>
                </c:pt>
                <c:pt idx="55580">
                  <c:v>-259.30250000000001</c:v>
                </c:pt>
                <c:pt idx="55581">
                  <c:v>-259.30049999999994</c:v>
                </c:pt>
                <c:pt idx="55582">
                  <c:v>-259.29849999999999</c:v>
                </c:pt>
                <c:pt idx="55583">
                  <c:v>-259.29649999999998</c:v>
                </c:pt>
                <c:pt idx="55584">
                  <c:v>-259.29449999999997</c:v>
                </c:pt>
                <c:pt idx="55585">
                  <c:v>-259.29249999999996</c:v>
                </c:pt>
                <c:pt idx="55586">
                  <c:v>-259.29049999999995</c:v>
                </c:pt>
                <c:pt idx="55587">
                  <c:v>-259.2885</c:v>
                </c:pt>
                <c:pt idx="55588">
                  <c:v>-259.28649999999999</c:v>
                </c:pt>
                <c:pt idx="55589">
                  <c:v>-259.28449999999998</c:v>
                </c:pt>
                <c:pt idx="55590">
                  <c:v>-259.28249999999997</c:v>
                </c:pt>
                <c:pt idx="55591">
                  <c:v>-259.28049999999996</c:v>
                </c:pt>
                <c:pt idx="55592">
                  <c:v>-259.27850000000001</c:v>
                </c:pt>
                <c:pt idx="55593">
                  <c:v>-259.27649999999994</c:v>
                </c:pt>
                <c:pt idx="55594">
                  <c:v>-259.27449999999999</c:v>
                </c:pt>
                <c:pt idx="55595">
                  <c:v>-259.27249999999998</c:v>
                </c:pt>
                <c:pt idx="55596">
                  <c:v>-259.27049999999997</c:v>
                </c:pt>
                <c:pt idx="55597">
                  <c:v>-259.26849999999996</c:v>
                </c:pt>
                <c:pt idx="55598">
                  <c:v>-259.26649999999995</c:v>
                </c:pt>
                <c:pt idx="55599">
                  <c:v>-259.2645</c:v>
                </c:pt>
                <c:pt idx="55600">
                  <c:v>-259.26249999999999</c:v>
                </c:pt>
                <c:pt idx="55601">
                  <c:v>-259.26049999999998</c:v>
                </c:pt>
                <c:pt idx="55602">
                  <c:v>-259.25849999999997</c:v>
                </c:pt>
                <c:pt idx="55603">
                  <c:v>-259.25649999999996</c:v>
                </c:pt>
                <c:pt idx="55604">
                  <c:v>-259.25450000000001</c:v>
                </c:pt>
                <c:pt idx="55605">
                  <c:v>-259.2525</c:v>
                </c:pt>
                <c:pt idx="55606">
                  <c:v>-259.25049999999999</c:v>
                </c:pt>
                <c:pt idx="55607">
                  <c:v>-259.24849999999998</c:v>
                </c:pt>
                <c:pt idx="55608">
                  <c:v>-259.24649999999997</c:v>
                </c:pt>
                <c:pt idx="55609">
                  <c:v>-259.24449999999996</c:v>
                </c:pt>
                <c:pt idx="55610">
                  <c:v>-259.24249999999995</c:v>
                </c:pt>
                <c:pt idx="55611">
                  <c:v>-259.2405</c:v>
                </c:pt>
                <c:pt idx="55612">
                  <c:v>-259.23849999999999</c:v>
                </c:pt>
                <c:pt idx="55613">
                  <c:v>-259.23649999999998</c:v>
                </c:pt>
                <c:pt idx="55614">
                  <c:v>-259.23449999999997</c:v>
                </c:pt>
                <c:pt idx="55615">
                  <c:v>-259.23249999999996</c:v>
                </c:pt>
                <c:pt idx="55616">
                  <c:v>-259.23050000000001</c:v>
                </c:pt>
                <c:pt idx="55617">
                  <c:v>-259.2285</c:v>
                </c:pt>
                <c:pt idx="55618">
                  <c:v>-259.22649999999999</c:v>
                </c:pt>
                <c:pt idx="55619">
                  <c:v>-259.22449999999998</c:v>
                </c:pt>
                <c:pt idx="55620">
                  <c:v>-259.22249999999997</c:v>
                </c:pt>
                <c:pt idx="55621">
                  <c:v>-259.22049999999996</c:v>
                </c:pt>
                <c:pt idx="55622">
                  <c:v>-259.21849999999995</c:v>
                </c:pt>
                <c:pt idx="55623">
                  <c:v>-259.2165</c:v>
                </c:pt>
                <c:pt idx="55624">
                  <c:v>-259.21449999999999</c:v>
                </c:pt>
                <c:pt idx="55625">
                  <c:v>-259.21249999999998</c:v>
                </c:pt>
                <c:pt idx="55626">
                  <c:v>-259.21049999999997</c:v>
                </c:pt>
                <c:pt idx="55627">
                  <c:v>-259.20849999999996</c:v>
                </c:pt>
                <c:pt idx="55628">
                  <c:v>-259.20650000000001</c:v>
                </c:pt>
                <c:pt idx="55629">
                  <c:v>-259.2045</c:v>
                </c:pt>
                <c:pt idx="55630">
                  <c:v>-259.20249999999999</c:v>
                </c:pt>
                <c:pt idx="55631">
                  <c:v>-259.20049999999998</c:v>
                </c:pt>
                <c:pt idx="55632">
                  <c:v>-259.19849999999997</c:v>
                </c:pt>
                <c:pt idx="55633">
                  <c:v>-259.19649999999996</c:v>
                </c:pt>
                <c:pt idx="55634">
                  <c:v>-259.19449999999995</c:v>
                </c:pt>
                <c:pt idx="55635">
                  <c:v>-259.1925</c:v>
                </c:pt>
                <c:pt idx="55636">
                  <c:v>-259.19049999999999</c:v>
                </c:pt>
                <c:pt idx="55637">
                  <c:v>-259.18849999999998</c:v>
                </c:pt>
                <c:pt idx="55638">
                  <c:v>-259.18649999999997</c:v>
                </c:pt>
                <c:pt idx="55639">
                  <c:v>-259.18449999999996</c:v>
                </c:pt>
                <c:pt idx="55640">
                  <c:v>-259.1825</c:v>
                </c:pt>
                <c:pt idx="55641">
                  <c:v>-259.18049999999999</c:v>
                </c:pt>
                <c:pt idx="55642">
                  <c:v>-259.17849999999999</c:v>
                </c:pt>
                <c:pt idx="55643">
                  <c:v>-259.17649999999998</c:v>
                </c:pt>
                <c:pt idx="55644">
                  <c:v>-259.17449999999997</c:v>
                </c:pt>
                <c:pt idx="55645">
                  <c:v>-259.17249999999996</c:v>
                </c:pt>
                <c:pt idx="55646">
                  <c:v>-259.17049999999995</c:v>
                </c:pt>
                <c:pt idx="55647">
                  <c:v>-259.16849999999999</c:v>
                </c:pt>
                <c:pt idx="55648">
                  <c:v>-259.16649999999998</c:v>
                </c:pt>
                <c:pt idx="55649">
                  <c:v>-259.16449999999998</c:v>
                </c:pt>
                <c:pt idx="55650">
                  <c:v>-259.16249999999997</c:v>
                </c:pt>
                <c:pt idx="55651">
                  <c:v>-259.16049999999996</c:v>
                </c:pt>
                <c:pt idx="55652">
                  <c:v>-259.1585</c:v>
                </c:pt>
                <c:pt idx="55653">
                  <c:v>-259.15649999999999</c:v>
                </c:pt>
                <c:pt idx="55654">
                  <c:v>-259.15449999999998</c:v>
                </c:pt>
                <c:pt idx="55655">
                  <c:v>-259.15249999999997</c:v>
                </c:pt>
                <c:pt idx="55656">
                  <c:v>-259.15049999999997</c:v>
                </c:pt>
                <c:pt idx="55657">
                  <c:v>-259.14850000000001</c:v>
                </c:pt>
                <c:pt idx="55658">
                  <c:v>-259.14649999999995</c:v>
                </c:pt>
                <c:pt idx="55659">
                  <c:v>-259.14449999999999</c:v>
                </c:pt>
                <c:pt idx="55660">
                  <c:v>-259.14249999999998</c:v>
                </c:pt>
                <c:pt idx="55661">
                  <c:v>-259.14049999999997</c:v>
                </c:pt>
                <c:pt idx="55662">
                  <c:v>-259.13849999999996</c:v>
                </c:pt>
                <c:pt idx="55663">
                  <c:v>-259.13649999999996</c:v>
                </c:pt>
                <c:pt idx="55664">
                  <c:v>-259.1345</c:v>
                </c:pt>
                <c:pt idx="55665">
                  <c:v>-259.13249999999999</c:v>
                </c:pt>
                <c:pt idx="55666">
                  <c:v>-259.13049999999998</c:v>
                </c:pt>
                <c:pt idx="55667">
                  <c:v>-259.12849999999997</c:v>
                </c:pt>
                <c:pt idx="55668">
                  <c:v>-259.12649999999996</c:v>
                </c:pt>
                <c:pt idx="55669">
                  <c:v>-259.12450000000001</c:v>
                </c:pt>
                <c:pt idx="55670">
                  <c:v>-259.12249999999995</c:v>
                </c:pt>
                <c:pt idx="55671">
                  <c:v>-259.12049999999999</c:v>
                </c:pt>
                <c:pt idx="55672">
                  <c:v>-259.11849999999998</c:v>
                </c:pt>
                <c:pt idx="55673">
                  <c:v>-259.11649999999997</c:v>
                </c:pt>
                <c:pt idx="55674">
                  <c:v>-259.11449999999996</c:v>
                </c:pt>
                <c:pt idx="55675">
                  <c:v>-259.11249999999995</c:v>
                </c:pt>
                <c:pt idx="55676">
                  <c:v>-259.1105</c:v>
                </c:pt>
                <c:pt idx="55677">
                  <c:v>-259.10849999999999</c:v>
                </c:pt>
                <c:pt idx="55678">
                  <c:v>-259.10649999999998</c:v>
                </c:pt>
                <c:pt idx="55679">
                  <c:v>-259.10449999999997</c:v>
                </c:pt>
                <c:pt idx="55680">
                  <c:v>-259.10249999999996</c:v>
                </c:pt>
                <c:pt idx="55681">
                  <c:v>-259.10050000000001</c:v>
                </c:pt>
                <c:pt idx="55682">
                  <c:v>-259.09849999999994</c:v>
                </c:pt>
                <c:pt idx="55683">
                  <c:v>-259.09649999999999</c:v>
                </c:pt>
                <c:pt idx="55684">
                  <c:v>-259.09449999999998</c:v>
                </c:pt>
                <c:pt idx="55685">
                  <c:v>-259.09249999999997</c:v>
                </c:pt>
                <c:pt idx="55686">
                  <c:v>-259.09049999999996</c:v>
                </c:pt>
                <c:pt idx="55687">
                  <c:v>-259.08849999999995</c:v>
                </c:pt>
                <c:pt idx="55688">
                  <c:v>-259.0865</c:v>
                </c:pt>
                <c:pt idx="55689">
                  <c:v>-259.08449999999999</c:v>
                </c:pt>
                <c:pt idx="55690">
                  <c:v>-259.08249999999998</c:v>
                </c:pt>
                <c:pt idx="55691">
                  <c:v>-259.08049999999997</c:v>
                </c:pt>
                <c:pt idx="55692">
                  <c:v>-259.07849999999996</c:v>
                </c:pt>
                <c:pt idx="55693">
                  <c:v>-259.07650000000001</c:v>
                </c:pt>
                <c:pt idx="55694">
                  <c:v>-259.07449999999994</c:v>
                </c:pt>
                <c:pt idx="55695">
                  <c:v>-259.07249999999999</c:v>
                </c:pt>
                <c:pt idx="55696">
                  <c:v>-259.07049999999998</c:v>
                </c:pt>
                <c:pt idx="55697">
                  <c:v>-259.06849999999997</c:v>
                </c:pt>
                <c:pt idx="55698">
                  <c:v>-259.06649999999996</c:v>
                </c:pt>
                <c:pt idx="55699">
                  <c:v>-259.06449999999995</c:v>
                </c:pt>
                <c:pt idx="55700">
                  <c:v>-259.0625</c:v>
                </c:pt>
                <c:pt idx="55701">
                  <c:v>-259.06049999999999</c:v>
                </c:pt>
                <c:pt idx="55702">
                  <c:v>-259.05849999999998</c:v>
                </c:pt>
                <c:pt idx="55703">
                  <c:v>-259.05649999999997</c:v>
                </c:pt>
                <c:pt idx="55704">
                  <c:v>-259.05449999999996</c:v>
                </c:pt>
                <c:pt idx="55705">
                  <c:v>-259.05250000000001</c:v>
                </c:pt>
                <c:pt idx="55706">
                  <c:v>-259.05049999999994</c:v>
                </c:pt>
                <c:pt idx="55707">
                  <c:v>-259.04849999999999</c:v>
                </c:pt>
                <c:pt idx="55708">
                  <c:v>-259.04649999999998</c:v>
                </c:pt>
                <c:pt idx="55709">
                  <c:v>-259.04449999999997</c:v>
                </c:pt>
                <c:pt idx="55710">
                  <c:v>-259.04249999999996</c:v>
                </c:pt>
                <c:pt idx="55711">
                  <c:v>-259.04049999999995</c:v>
                </c:pt>
                <c:pt idx="55712">
                  <c:v>-259.0385</c:v>
                </c:pt>
                <c:pt idx="55713">
                  <c:v>-259.03649999999999</c:v>
                </c:pt>
                <c:pt idx="55714">
                  <c:v>-259.03449999999998</c:v>
                </c:pt>
                <c:pt idx="55715">
                  <c:v>-259.03249999999997</c:v>
                </c:pt>
                <c:pt idx="55716">
                  <c:v>-259.03049999999996</c:v>
                </c:pt>
                <c:pt idx="55717">
                  <c:v>-259.02850000000001</c:v>
                </c:pt>
                <c:pt idx="55718">
                  <c:v>-259.02649999999994</c:v>
                </c:pt>
                <c:pt idx="55719">
                  <c:v>-259.02449999999999</c:v>
                </c:pt>
                <c:pt idx="55720">
                  <c:v>-259.02249999999998</c:v>
                </c:pt>
                <c:pt idx="55721">
                  <c:v>-259.02049999999997</c:v>
                </c:pt>
                <c:pt idx="55722">
                  <c:v>-259.01849999999996</c:v>
                </c:pt>
                <c:pt idx="55723">
                  <c:v>-259.01649999999995</c:v>
                </c:pt>
                <c:pt idx="55724">
                  <c:v>-259.0145</c:v>
                </c:pt>
                <c:pt idx="55725">
                  <c:v>-259.01249999999999</c:v>
                </c:pt>
                <c:pt idx="55726">
                  <c:v>-259.01049999999998</c:v>
                </c:pt>
                <c:pt idx="55727">
                  <c:v>-259.00849999999997</c:v>
                </c:pt>
                <c:pt idx="55728">
                  <c:v>-259.00649999999996</c:v>
                </c:pt>
                <c:pt idx="55729">
                  <c:v>-259.00450000000001</c:v>
                </c:pt>
                <c:pt idx="55730">
                  <c:v>-259.0025</c:v>
                </c:pt>
                <c:pt idx="55731">
                  <c:v>-259.00049999999999</c:v>
                </c:pt>
                <c:pt idx="55732">
                  <c:v>-258.99849999999998</c:v>
                </c:pt>
                <c:pt idx="55733">
                  <c:v>-258.99649999999997</c:v>
                </c:pt>
                <c:pt idx="55734">
                  <c:v>-258.99449999999996</c:v>
                </c:pt>
                <c:pt idx="55735">
                  <c:v>-258.99249999999995</c:v>
                </c:pt>
                <c:pt idx="55736">
                  <c:v>-258.9905</c:v>
                </c:pt>
                <c:pt idx="55737">
                  <c:v>-258.98849999999999</c:v>
                </c:pt>
                <c:pt idx="55738">
                  <c:v>-258.98649999999998</c:v>
                </c:pt>
                <c:pt idx="55739">
                  <c:v>-258.98449999999997</c:v>
                </c:pt>
                <c:pt idx="55740">
                  <c:v>-258.98249999999996</c:v>
                </c:pt>
                <c:pt idx="55741">
                  <c:v>-258.98050000000001</c:v>
                </c:pt>
                <c:pt idx="55742">
                  <c:v>-258.9785</c:v>
                </c:pt>
                <c:pt idx="55743">
                  <c:v>-258.97649999999999</c:v>
                </c:pt>
                <c:pt idx="55744">
                  <c:v>-258.97449999999998</c:v>
                </c:pt>
                <c:pt idx="55745">
                  <c:v>-258.97249999999997</c:v>
                </c:pt>
                <c:pt idx="55746">
                  <c:v>-258.97049999999996</c:v>
                </c:pt>
                <c:pt idx="55747">
                  <c:v>-258.96849999999995</c:v>
                </c:pt>
                <c:pt idx="55748">
                  <c:v>-258.9665</c:v>
                </c:pt>
                <c:pt idx="55749">
                  <c:v>-258.96449999999999</c:v>
                </c:pt>
                <c:pt idx="55750">
                  <c:v>-258.96249999999998</c:v>
                </c:pt>
                <c:pt idx="55751">
                  <c:v>-258.96049999999997</c:v>
                </c:pt>
                <c:pt idx="55752">
                  <c:v>-258.95849999999996</c:v>
                </c:pt>
                <c:pt idx="55753">
                  <c:v>-258.95650000000001</c:v>
                </c:pt>
                <c:pt idx="55754">
                  <c:v>-258.9545</c:v>
                </c:pt>
                <c:pt idx="55755">
                  <c:v>-258.95249999999999</c:v>
                </c:pt>
                <c:pt idx="55756">
                  <c:v>-258.95049999999998</c:v>
                </c:pt>
                <c:pt idx="55757">
                  <c:v>-258.94849999999997</c:v>
                </c:pt>
                <c:pt idx="55758">
                  <c:v>-258.94649999999996</c:v>
                </c:pt>
                <c:pt idx="55759">
                  <c:v>-258.94449999999995</c:v>
                </c:pt>
                <c:pt idx="55760">
                  <c:v>-258.9425</c:v>
                </c:pt>
                <c:pt idx="55761">
                  <c:v>-258.94049999999999</c:v>
                </c:pt>
                <c:pt idx="55762">
                  <c:v>-258.93849999999998</c:v>
                </c:pt>
                <c:pt idx="55763">
                  <c:v>-258.93649999999997</c:v>
                </c:pt>
                <c:pt idx="55764">
                  <c:v>-258.93449999999996</c:v>
                </c:pt>
                <c:pt idx="55765">
                  <c:v>-258.9325</c:v>
                </c:pt>
                <c:pt idx="55766">
                  <c:v>-258.93049999999999</c:v>
                </c:pt>
                <c:pt idx="55767">
                  <c:v>-258.92849999999999</c:v>
                </c:pt>
                <c:pt idx="55768">
                  <c:v>-258.92649999999998</c:v>
                </c:pt>
                <c:pt idx="55769">
                  <c:v>-258.92449999999997</c:v>
                </c:pt>
                <c:pt idx="55770">
                  <c:v>-258.92249999999996</c:v>
                </c:pt>
                <c:pt idx="55771">
                  <c:v>-258.92049999999995</c:v>
                </c:pt>
                <c:pt idx="55772">
                  <c:v>-258.91849999999999</c:v>
                </c:pt>
                <c:pt idx="55773">
                  <c:v>-258.91649999999998</c:v>
                </c:pt>
                <c:pt idx="55774">
                  <c:v>-258.91449999999998</c:v>
                </c:pt>
                <c:pt idx="55775">
                  <c:v>-258.91249999999997</c:v>
                </c:pt>
                <c:pt idx="55776">
                  <c:v>-258.91049999999996</c:v>
                </c:pt>
                <c:pt idx="55777">
                  <c:v>-258.9085</c:v>
                </c:pt>
                <c:pt idx="55778">
                  <c:v>-258.90649999999999</c:v>
                </c:pt>
                <c:pt idx="55779">
                  <c:v>-258.90449999999998</c:v>
                </c:pt>
                <c:pt idx="55780">
                  <c:v>-258.90249999999997</c:v>
                </c:pt>
                <c:pt idx="55781">
                  <c:v>-258.90049999999997</c:v>
                </c:pt>
                <c:pt idx="55782">
                  <c:v>-258.89850000000001</c:v>
                </c:pt>
                <c:pt idx="55783">
                  <c:v>-258.89649999999995</c:v>
                </c:pt>
                <c:pt idx="55784">
                  <c:v>-258.89449999999999</c:v>
                </c:pt>
                <c:pt idx="55785">
                  <c:v>-258.89249999999998</c:v>
                </c:pt>
                <c:pt idx="55786">
                  <c:v>-258.89049999999997</c:v>
                </c:pt>
                <c:pt idx="55787">
                  <c:v>-258.88849999999996</c:v>
                </c:pt>
                <c:pt idx="55788">
                  <c:v>-258.88649999999996</c:v>
                </c:pt>
                <c:pt idx="55789">
                  <c:v>-258.8845</c:v>
                </c:pt>
                <c:pt idx="55790">
                  <c:v>-258.88249999999999</c:v>
                </c:pt>
                <c:pt idx="55791">
                  <c:v>-258.88049999999998</c:v>
                </c:pt>
                <c:pt idx="55792">
                  <c:v>-258.87849999999997</c:v>
                </c:pt>
                <c:pt idx="55793">
                  <c:v>-258.87649999999996</c:v>
                </c:pt>
                <c:pt idx="55794">
                  <c:v>-258.87450000000001</c:v>
                </c:pt>
                <c:pt idx="55795">
                  <c:v>-258.87249999999995</c:v>
                </c:pt>
                <c:pt idx="55796">
                  <c:v>-258.87049999999999</c:v>
                </c:pt>
                <c:pt idx="55797">
                  <c:v>-258.86849999999998</c:v>
                </c:pt>
                <c:pt idx="55798">
                  <c:v>-258.86649999999997</c:v>
                </c:pt>
                <c:pt idx="55799">
                  <c:v>-258.86449999999996</c:v>
                </c:pt>
                <c:pt idx="55800">
                  <c:v>-258.86249999999995</c:v>
                </c:pt>
                <c:pt idx="55801">
                  <c:v>-258.8605</c:v>
                </c:pt>
                <c:pt idx="55802">
                  <c:v>-258.85849999999999</c:v>
                </c:pt>
                <c:pt idx="55803">
                  <c:v>-258.85649999999998</c:v>
                </c:pt>
                <c:pt idx="55804">
                  <c:v>-258.85449999999997</c:v>
                </c:pt>
                <c:pt idx="55805">
                  <c:v>-258.85249999999996</c:v>
                </c:pt>
                <c:pt idx="55806">
                  <c:v>-258.85050000000001</c:v>
                </c:pt>
                <c:pt idx="55807">
                  <c:v>-258.84849999999994</c:v>
                </c:pt>
                <c:pt idx="55808">
                  <c:v>-258.84649999999999</c:v>
                </c:pt>
                <c:pt idx="55809">
                  <c:v>-258.84449999999998</c:v>
                </c:pt>
                <c:pt idx="55810">
                  <c:v>-258.84249999999997</c:v>
                </c:pt>
                <c:pt idx="55811">
                  <c:v>-258.84049999999996</c:v>
                </c:pt>
                <c:pt idx="55812">
                  <c:v>-258.83849999999995</c:v>
                </c:pt>
                <c:pt idx="55813">
                  <c:v>-258.8365</c:v>
                </c:pt>
                <c:pt idx="55814">
                  <c:v>-258.83449999999999</c:v>
                </c:pt>
                <c:pt idx="55815">
                  <c:v>-258.83249999999998</c:v>
                </c:pt>
                <c:pt idx="55816">
                  <c:v>-258.83049999999997</c:v>
                </c:pt>
                <c:pt idx="55817">
                  <c:v>-258.82849999999996</c:v>
                </c:pt>
                <c:pt idx="55818">
                  <c:v>-258.82650000000001</c:v>
                </c:pt>
                <c:pt idx="55819">
                  <c:v>-258.82449999999994</c:v>
                </c:pt>
                <c:pt idx="55820">
                  <c:v>-258.82249999999999</c:v>
                </c:pt>
                <c:pt idx="55821">
                  <c:v>-258.82049999999998</c:v>
                </c:pt>
                <c:pt idx="55822">
                  <c:v>-258.81849999999997</c:v>
                </c:pt>
                <c:pt idx="55823">
                  <c:v>-258.81649999999996</c:v>
                </c:pt>
                <c:pt idx="55824">
                  <c:v>-258.81449999999995</c:v>
                </c:pt>
                <c:pt idx="55825">
                  <c:v>-258.8125</c:v>
                </c:pt>
                <c:pt idx="55826">
                  <c:v>-258.81049999999999</c:v>
                </c:pt>
                <c:pt idx="55827">
                  <c:v>-258.80849999999998</c:v>
                </c:pt>
                <c:pt idx="55828">
                  <c:v>-258.80649999999997</c:v>
                </c:pt>
                <c:pt idx="55829">
                  <c:v>-258.80449999999996</c:v>
                </c:pt>
                <c:pt idx="55830">
                  <c:v>-258.80250000000001</c:v>
                </c:pt>
                <c:pt idx="55831">
                  <c:v>-258.80049999999994</c:v>
                </c:pt>
                <c:pt idx="55832">
                  <c:v>-258.79849999999999</c:v>
                </c:pt>
                <c:pt idx="55833">
                  <c:v>-258.79649999999998</c:v>
                </c:pt>
                <c:pt idx="55834">
                  <c:v>-258.79449999999997</c:v>
                </c:pt>
                <c:pt idx="55835">
                  <c:v>-258.79249999999996</c:v>
                </c:pt>
                <c:pt idx="55836">
                  <c:v>-258.79049999999995</c:v>
                </c:pt>
                <c:pt idx="55837">
                  <c:v>-258.7885</c:v>
                </c:pt>
                <c:pt idx="55838">
                  <c:v>-258.78649999999999</c:v>
                </c:pt>
                <c:pt idx="55839">
                  <c:v>-258.78449999999998</c:v>
                </c:pt>
                <c:pt idx="55840">
                  <c:v>-258.78249999999997</c:v>
                </c:pt>
                <c:pt idx="55841">
                  <c:v>-258.78049999999996</c:v>
                </c:pt>
                <c:pt idx="55842">
                  <c:v>-258.77850000000001</c:v>
                </c:pt>
                <c:pt idx="55843">
                  <c:v>-258.77649999999994</c:v>
                </c:pt>
                <c:pt idx="55844">
                  <c:v>-258.77449999999999</c:v>
                </c:pt>
                <c:pt idx="55845">
                  <c:v>-258.77249999999998</c:v>
                </c:pt>
                <c:pt idx="55846">
                  <c:v>-258.77049999999997</c:v>
                </c:pt>
                <c:pt idx="55847">
                  <c:v>-258.76849999999996</c:v>
                </c:pt>
                <c:pt idx="55848">
                  <c:v>-258.76649999999995</c:v>
                </c:pt>
                <c:pt idx="55849">
                  <c:v>-258.7645</c:v>
                </c:pt>
                <c:pt idx="55850">
                  <c:v>-258.76249999999999</c:v>
                </c:pt>
                <c:pt idx="55851">
                  <c:v>-258.76049999999998</c:v>
                </c:pt>
                <c:pt idx="55852">
                  <c:v>-258.75849999999997</c:v>
                </c:pt>
                <c:pt idx="55853">
                  <c:v>-258.75649999999996</c:v>
                </c:pt>
                <c:pt idx="55854">
                  <c:v>-258.75450000000001</c:v>
                </c:pt>
                <c:pt idx="55855">
                  <c:v>-258.7525</c:v>
                </c:pt>
                <c:pt idx="55856">
                  <c:v>-258.75049999999999</c:v>
                </c:pt>
                <c:pt idx="55857">
                  <c:v>-258.74849999999998</c:v>
                </c:pt>
                <c:pt idx="55858">
                  <c:v>-258.74649999999997</c:v>
                </c:pt>
                <c:pt idx="55859">
                  <c:v>-258.74449999999996</c:v>
                </c:pt>
                <c:pt idx="55860">
                  <c:v>-258.74249999999995</c:v>
                </c:pt>
                <c:pt idx="55861">
                  <c:v>-258.7405</c:v>
                </c:pt>
                <c:pt idx="55862">
                  <c:v>-258.73849999999999</c:v>
                </c:pt>
                <c:pt idx="55863">
                  <c:v>-258.73649999999998</c:v>
                </c:pt>
                <c:pt idx="55864">
                  <c:v>-258.73449999999997</c:v>
                </c:pt>
                <c:pt idx="55865">
                  <c:v>-258.73249999999996</c:v>
                </c:pt>
                <c:pt idx="55866">
                  <c:v>-258.73050000000001</c:v>
                </c:pt>
                <c:pt idx="55867">
                  <c:v>-258.7285</c:v>
                </c:pt>
                <c:pt idx="55868">
                  <c:v>-258.72649999999999</c:v>
                </c:pt>
                <c:pt idx="55869">
                  <c:v>-258.72449999999998</c:v>
                </c:pt>
                <c:pt idx="55870">
                  <c:v>-258.72249999999997</c:v>
                </c:pt>
                <c:pt idx="55871">
                  <c:v>-258.72049999999996</c:v>
                </c:pt>
                <c:pt idx="55872">
                  <c:v>-258.71849999999995</c:v>
                </c:pt>
                <c:pt idx="55873">
                  <c:v>-258.7165</c:v>
                </c:pt>
                <c:pt idx="55874">
                  <c:v>-258.71449999999999</c:v>
                </c:pt>
                <c:pt idx="55875">
                  <c:v>-258.71249999999998</c:v>
                </c:pt>
                <c:pt idx="55876">
                  <c:v>-258.71049999999997</c:v>
                </c:pt>
                <c:pt idx="55877">
                  <c:v>-258.70849999999996</c:v>
                </c:pt>
                <c:pt idx="55878">
                  <c:v>-258.70650000000001</c:v>
                </c:pt>
                <c:pt idx="55879">
                  <c:v>-258.7045</c:v>
                </c:pt>
                <c:pt idx="55880">
                  <c:v>-258.70249999999999</c:v>
                </c:pt>
                <c:pt idx="55881">
                  <c:v>-258.70049999999998</c:v>
                </c:pt>
                <c:pt idx="55882">
                  <c:v>-258.69849999999997</c:v>
                </c:pt>
                <c:pt idx="55883">
                  <c:v>-258.69649999999996</c:v>
                </c:pt>
                <c:pt idx="55884">
                  <c:v>-258.69449999999995</c:v>
                </c:pt>
                <c:pt idx="55885">
                  <c:v>-258.6925</c:v>
                </c:pt>
                <c:pt idx="55886">
                  <c:v>-258.69049999999999</c:v>
                </c:pt>
                <c:pt idx="55887">
                  <c:v>-258.68849999999998</c:v>
                </c:pt>
                <c:pt idx="55888">
                  <c:v>-258.68649999999997</c:v>
                </c:pt>
                <c:pt idx="55889">
                  <c:v>-258.68449999999996</c:v>
                </c:pt>
                <c:pt idx="55890">
                  <c:v>-258.6825</c:v>
                </c:pt>
                <c:pt idx="55891">
                  <c:v>-258.68049999999999</c:v>
                </c:pt>
                <c:pt idx="55892">
                  <c:v>-258.67849999999999</c:v>
                </c:pt>
                <c:pt idx="55893">
                  <c:v>-258.67649999999998</c:v>
                </c:pt>
                <c:pt idx="55894">
                  <c:v>-258.67449999999997</c:v>
                </c:pt>
                <c:pt idx="55895">
                  <c:v>-258.67249999999996</c:v>
                </c:pt>
                <c:pt idx="55896">
                  <c:v>-258.67049999999995</c:v>
                </c:pt>
                <c:pt idx="55897">
                  <c:v>-258.66849999999999</c:v>
                </c:pt>
                <c:pt idx="55898">
                  <c:v>-258.66649999999998</c:v>
                </c:pt>
                <c:pt idx="55899">
                  <c:v>-258.66449999999998</c:v>
                </c:pt>
                <c:pt idx="55900">
                  <c:v>-258.66249999999997</c:v>
                </c:pt>
                <c:pt idx="55901">
                  <c:v>-258.66049999999996</c:v>
                </c:pt>
                <c:pt idx="55902">
                  <c:v>-258.6585</c:v>
                </c:pt>
                <c:pt idx="55903">
                  <c:v>-258.65649999999999</c:v>
                </c:pt>
                <c:pt idx="55904">
                  <c:v>-258.65449999999998</c:v>
                </c:pt>
                <c:pt idx="55905">
                  <c:v>-258.65249999999997</c:v>
                </c:pt>
                <c:pt idx="55906">
                  <c:v>-258.65049999999997</c:v>
                </c:pt>
                <c:pt idx="55907">
                  <c:v>-258.64850000000001</c:v>
                </c:pt>
                <c:pt idx="55908">
                  <c:v>-258.64649999999995</c:v>
                </c:pt>
                <c:pt idx="55909">
                  <c:v>-258.64449999999999</c:v>
                </c:pt>
                <c:pt idx="55910">
                  <c:v>-258.64249999999998</c:v>
                </c:pt>
                <c:pt idx="55911">
                  <c:v>-258.64049999999997</c:v>
                </c:pt>
                <c:pt idx="55912">
                  <c:v>-258.63849999999996</c:v>
                </c:pt>
                <c:pt idx="55913">
                  <c:v>-258.63649999999996</c:v>
                </c:pt>
                <c:pt idx="55914">
                  <c:v>-258.6345</c:v>
                </c:pt>
                <c:pt idx="55915">
                  <c:v>-258.63249999999999</c:v>
                </c:pt>
                <c:pt idx="55916">
                  <c:v>-258.63049999999998</c:v>
                </c:pt>
                <c:pt idx="55917">
                  <c:v>-258.62849999999997</c:v>
                </c:pt>
                <c:pt idx="55918">
                  <c:v>-258.62649999999996</c:v>
                </c:pt>
                <c:pt idx="55919">
                  <c:v>-258.62450000000001</c:v>
                </c:pt>
                <c:pt idx="55920">
                  <c:v>-258.62249999999995</c:v>
                </c:pt>
                <c:pt idx="55921">
                  <c:v>-258.62049999999999</c:v>
                </c:pt>
                <c:pt idx="55922">
                  <c:v>-258.61849999999998</c:v>
                </c:pt>
                <c:pt idx="55923">
                  <c:v>-258.61649999999997</c:v>
                </c:pt>
                <c:pt idx="55924">
                  <c:v>-258.61449999999996</c:v>
                </c:pt>
                <c:pt idx="55925">
                  <c:v>-258.61249999999995</c:v>
                </c:pt>
                <c:pt idx="55926">
                  <c:v>-258.6105</c:v>
                </c:pt>
                <c:pt idx="55927">
                  <c:v>-258.60849999999999</c:v>
                </c:pt>
                <c:pt idx="55928">
                  <c:v>-258.60649999999998</c:v>
                </c:pt>
                <c:pt idx="55929">
                  <c:v>-258.60449999999997</c:v>
                </c:pt>
                <c:pt idx="55930">
                  <c:v>-258.60249999999996</c:v>
                </c:pt>
                <c:pt idx="55931">
                  <c:v>-258.60050000000001</c:v>
                </c:pt>
                <c:pt idx="55932">
                  <c:v>-258.59849999999994</c:v>
                </c:pt>
                <c:pt idx="55933">
                  <c:v>-258.59649999999999</c:v>
                </c:pt>
                <c:pt idx="55934">
                  <c:v>-258.59449999999998</c:v>
                </c:pt>
                <c:pt idx="55935">
                  <c:v>-258.59249999999997</c:v>
                </c:pt>
                <c:pt idx="55936">
                  <c:v>-258.59049999999996</c:v>
                </c:pt>
                <c:pt idx="55937">
                  <c:v>-258.58849999999995</c:v>
                </c:pt>
                <c:pt idx="55938">
                  <c:v>-258.5865</c:v>
                </c:pt>
                <c:pt idx="55939">
                  <c:v>-258.58449999999999</c:v>
                </c:pt>
                <c:pt idx="55940">
                  <c:v>-258.58249999999998</c:v>
                </c:pt>
                <c:pt idx="55941">
                  <c:v>-258.58049999999997</c:v>
                </c:pt>
                <c:pt idx="55942">
                  <c:v>-258.57849999999996</c:v>
                </c:pt>
                <c:pt idx="55943">
                  <c:v>-258.57650000000001</c:v>
                </c:pt>
                <c:pt idx="55944">
                  <c:v>-258.57449999999994</c:v>
                </c:pt>
                <c:pt idx="55945">
                  <c:v>-258.57249999999999</c:v>
                </c:pt>
                <c:pt idx="55946">
                  <c:v>-258.57049999999998</c:v>
                </c:pt>
                <c:pt idx="55947">
                  <c:v>-258.56849999999997</c:v>
                </c:pt>
                <c:pt idx="55948">
                  <c:v>-258.56649999999996</c:v>
                </c:pt>
                <c:pt idx="55949">
                  <c:v>-258.56449999999995</c:v>
                </c:pt>
                <c:pt idx="55950">
                  <c:v>-258.5625</c:v>
                </c:pt>
                <c:pt idx="55951">
                  <c:v>-258.56049999999999</c:v>
                </c:pt>
                <c:pt idx="55952">
                  <c:v>-258.55849999999998</c:v>
                </c:pt>
                <c:pt idx="55953">
                  <c:v>-258.55649999999997</c:v>
                </c:pt>
                <c:pt idx="55954">
                  <c:v>-258.55449999999996</c:v>
                </c:pt>
                <c:pt idx="55955">
                  <c:v>-258.55250000000001</c:v>
                </c:pt>
                <c:pt idx="55956">
                  <c:v>-258.55049999999994</c:v>
                </c:pt>
                <c:pt idx="55957">
                  <c:v>-258.54849999999999</c:v>
                </c:pt>
                <c:pt idx="55958">
                  <c:v>-258.54649999999998</c:v>
                </c:pt>
                <c:pt idx="55959">
                  <c:v>-258.54449999999997</c:v>
                </c:pt>
                <c:pt idx="55960">
                  <c:v>-258.54249999999996</c:v>
                </c:pt>
                <c:pt idx="55961">
                  <c:v>-258.54049999999995</c:v>
                </c:pt>
                <c:pt idx="55962">
                  <c:v>-258.5385</c:v>
                </c:pt>
                <c:pt idx="55963">
                  <c:v>-258.53649999999999</c:v>
                </c:pt>
                <c:pt idx="55964">
                  <c:v>-258.53449999999998</c:v>
                </c:pt>
                <c:pt idx="55965">
                  <c:v>-258.53249999999997</c:v>
                </c:pt>
                <c:pt idx="55966">
                  <c:v>-258.53049999999996</c:v>
                </c:pt>
                <c:pt idx="55967">
                  <c:v>-258.52850000000001</c:v>
                </c:pt>
                <c:pt idx="55968">
                  <c:v>-258.52649999999994</c:v>
                </c:pt>
                <c:pt idx="55969">
                  <c:v>-258.52449999999999</c:v>
                </c:pt>
                <c:pt idx="55970">
                  <c:v>-258.52249999999998</c:v>
                </c:pt>
                <c:pt idx="55971">
                  <c:v>-258.52049999999997</c:v>
                </c:pt>
                <c:pt idx="55972">
                  <c:v>-258.51849999999996</c:v>
                </c:pt>
                <c:pt idx="55973">
                  <c:v>-258.51649999999995</c:v>
                </c:pt>
                <c:pt idx="55974">
                  <c:v>-258.5145</c:v>
                </c:pt>
                <c:pt idx="55975">
                  <c:v>-258.51249999999999</c:v>
                </c:pt>
                <c:pt idx="55976">
                  <c:v>-258.51049999999998</c:v>
                </c:pt>
                <c:pt idx="55977">
                  <c:v>-258.50849999999997</c:v>
                </c:pt>
                <c:pt idx="55978">
                  <c:v>-258.50649999999996</c:v>
                </c:pt>
                <c:pt idx="55979">
                  <c:v>-258.50450000000001</c:v>
                </c:pt>
                <c:pt idx="55980">
                  <c:v>-258.5025</c:v>
                </c:pt>
                <c:pt idx="55981">
                  <c:v>-258.50049999999999</c:v>
                </c:pt>
                <c:pt idx="55982">
                  <c:v>-258.49849999999998</c:v>
                </c:pt>
                <c:pt idx="55983">
                  <c:v>-258.49649999999997</c:v>
                </c:pt>
                <c:pt idx="55984">
                  <c:v>-258.49449999999996</c:v>
                </c:pt>
                <c:pt idx="55985">
                  <c:v>-258.49249999999995</c:v>
                </c:pt>
                <c:pt idx="55986">
                  <c:v>-258.4905</c:v>
                </c:pt>
                <c:pt idx="55987">
                  <c:v>-258.48849999999999</c:v>
                </c:pt>
                <c:pt idx="55988">
                  <c:v>-258.48649999999998</c:v>
                </c:pt>
                <c:pt idx="55989">
                  <c:v>-258.48449999999997</c:v>
                </c:pt>
                <c:pt idx="55990">
                  <c:v>-258.48249999999996</c:v>
                </c:pt>
                <c:pt idx="55991">
                  <c:v>-258.48050000000001</c:v>
                </c:pt>
                <c:pt idx="55992">
                  <c:v>-258.4785</c:v>
                </c:pt>
                <c:pt idx="55993">
                  <c:v>-258.47649999999999</c:v>
                </c:pt>
                <c:pt idx="55994">
                  <c:v>-258.47449999999998</c:v>
                </c:pt>
                <c:pt idx="55995">
                  <c:v>-258.47249999999997</c:v>
                </c:pt>
                <c:pt idx="55996">
                  <c:v>-258.47049999999996</c:v>
                </c:pt>
                <c:pt idx="55997">
                  <c:v>-258.46849999999995</c:v>
                </c:pt>
                <c:pt idx="55998">
                  <c:v>-258.4665</c:v>
                </c:pt>
                <c:pt idx="55999">
                  <c:v>-258.46449999999999</c:v>
                </c:pt>
                <c:pt idx="56000">
                  <c:v>-258.46249999999998</c:v>
                </c:pt>
                <c:pt idx="56001">
                  <c:v>-258.46049999999997</c:v>
                </c:pt>
                <c:pt idx="56002">
                  <c:v>-258.45849999999996</c:v>
                </c:pt>
                <c:pt idx="56003">
                  <c:v>-258.45650000000001</c:v>
                </c:pt>
                <c:pt idx="56004">
                  <c:v>-258.4545</c:v>
                </c:pt>
                <c:pt idx="56005">
                  <c:v>-258.45249999999999</c:v>
                </c:pt>
                <c:pt idx="56006">
                  <c:v>-258.45049999999998</c:v>
                </c:pt>
                <c:pt idx="56007">
                  <c:v>-258.44849999999997</c:v>
                </c:pt>
                <c:pt idx="56008">
                  <c:v>-258.44649999999996</c:v>
                </c:pt>
                <c:pt idx="56009">
                  <c:v>-258.44449999999995</c:v>
                </c:pt>
                <c:pt idx="56010">
                  <c:v>-258.4425</c:v>
                </c:pt>
                <c:pt idx="56011">
                  <c:v>-258.44049999999999</c:v>
                </c:pt>
                <c:pt idx="56012">
                  <c:v>-258.43849999999998</c:v>
                </c:pt>
                <c:pt idx="56013">
                  <c:v>-258.43649999999997</c:v>
                </c:pt>
                <c:pt idx="56014">
                  <c:v>-258.43449999999996</c:v>
                </c:pt>
                <c:pt idx="56015">
                  <c:v>-258.4325</c:v>
                </c:pt>
                <c:pt idx="56016">
                  <c:v>-258.43049999999999</c:v>
                </c:pt>
                <c:pt idx="56017">
                  <c:v>-258.42849999999999</c:v>
                </c:pt>
                <c:pt idx="56018">
                  <c:v>-258.42649999999998</c:v>
                </c:pt>
                <c:pt idx="56019">
                  <c:v>-258.42449999999997</c:v>
                </c:pt>
                <c:pt idx="56020">
                  <c:v>-258.42249999999996</c:v>
                </c:pt>
                <c:pt idx="56021">
                  <c:v>-258.42049999999995</c:v>
                </c:pt>
                <c:pt idx="56022">
                  <c:v>-258.41849999999999</c:v>
                </c:pt>
                <c:pt idx="56023">
                  <c:v>-258.41649999999998</c:v>
                </c:pt>
                <c:pt idx="56024">
                  <c:v>-258.41449999999998</c:v>
                </c:pt>
                <c:pt idx="56025">
                  <c:v>-258.41249999999997</c:v>
                </c:pt>
                <c:pt idx="56026">
                  <c:v>-258.41049999999996</c:v>
                </c:pt>
                <c:pt idx="56027">
                  <c:v>-258.4085</c:v>
                </c:pt>
                <c:pt idx="56028">
                  <c:v>-258.40649999999999</c:v>
                </c:pt>
                <c:pt idx="56029">
                  <c:v>-258.40449999999998</c:v>
                </c:pt>
                <c:pt idx="56030">
                  <c:v>-258.40249999999997</c:v>
                </c:pt>
                <c:pt idx="56031">
                  <c:v>-258.40049999999997</c:v>
                </c:pt>
                <c:pt idx="56032">
                  <c:v>-258.39850000000001</c:v>
                </c:pt>
                <c:pt idx="56033">
                  <c:v>-258.39649999999995</c:v>
                </c:pt>
                <c:pt idx="56034">
                  <c:v>-258.39449999999999</c:v>
                </c:pt>
                <c:pt idx="56035">
                  <c:v>-258.39249999999998</c:v>
                </c:pt>
                <c:pt idx="56036">
                  <c:v>-258.39049999999997</c:v>
                </c:pt>
                <c:pt idx="56037">
                  <c:v>-258.38849999999996</c:v>
                </c:pt>
                <c:pt idx="56038">
                  <c:v>-258.38649999999996</c:v>
                </c:pt>
                <c:pt idx="56039">
                  <c:v>-258.3845</c:v>
                </c:pt>
                <c:pt idx="56040">
                  <c:v>-258.38249999999999</c:v>
                </c:pt>
                <c:pt idx="56041">
                  <c:v>-258.38049999999998</c:v>
                </c:pt>
                <c:pt idx="56042">
                  <c:v>-258.37849999999997</c:v>
                </c:pt>
                <c:pt idx="56043">
                  <c:v>-258.37649999999996</c:v>
                </c:pt>
                <c:pt idx="56044">
                  <c:v>-258.37450000000001</c:v>
                </c:pt>
                <c:pt idx="56045">
                  <c:v>-258.37249999999995</c:v>
                </c:pt>
                <c:pt idx="56046">
                  <c:v>-258.37049999999999</c:v>
                </c:pt>
                <c:pt idx="56047">
                  <c:v>-258.36849999999998</c:v>
                </c:pt>
                <c:pt idx="56048">
                  <c:v>-258.36649999999997</c:v>
                </c:pt>
                <c:pt idx="56049">
                  <c:v>-258.36449999999996</c:v>
                </c:pt>
                <c:pt idx="56050">
                  <c:v>-258.36249999999995</c:v>
                </c:pt>
                <c:pt idx="56051">
                  <c:v>-258.3605</c:v>
                </c:pt>
                <c:pt idx="56052">
                  <c:v>-258.35849999999999</c:v>
                </c:pt>
                <c:pt idx="56053">
                  <c:v>-258.35649999999998</c:v>
                </c:pt>
                <c:pt idx="56054">
                  <c:v>-258.35449999999997</c:v>
                </c:pt>
                <c:pt idx="56055">
                  <c:v>-258.35249999999996</c:v>
                </c:pt>
                <c:pt idx="56056">
                  <c:v>-258.35050000000001</c:v>
                </c:pt>
                <c:pt idx="56057">
                  <c:v>-258.34849999999994</c:v>
                </c:pt>
                <c:pt idx="56058">
                  <c:v>-258.34649999999999</c:v>
                </c:pt>
                <c:pt idx="56059">
                  <c:v>-258.34449999999998</c:v>
                </c:pt>
                <c:pt idx="56060">
                  <c:v>-258.34249999999997</c:v>
                </c:pt>
                <c:pt idx="56061">
                  <c:v>-258.34049999999996</c:v>
                </c:pt>
                <c:pt idx="56062">
                  <c:v>-258.33849999999995</c:v>
                </c:pt>
                <c:pt idx="56063">
                  <c:v>-258.3365</c:v>
                </c:pt>
                <c:pt idx="56064">
                  <c:v>-258.33449999999999</c:v>
                </c:pt>
                <c:pt idx="56065">
                  <c:v>-258.33249999999998</c:v>
                </c:pt>
                <c:pt idx="56066">
                  <c:v>-258.33049999999997</c:v>
                </c:pt>
                <c:pt idx="56067">
                  <c:v>-258.32849999999996</c:v>
                </c:pt>
                <c:pt idx="56068">
                  <c:v>-258.32650000000001</c:v>
                </c:pt>
                <c:pt idx="56069">
                  <c:v>-258.32449999999994</c:v>
                </c:pt>
                <c:pt idx="56070">
                  <c:v>-258.32249999999999</c:v>
                </c:pt>
                <c:pt idx="56071">
                  <c:v>-258.32049999999998</c:v>
                </c:pt>
                <c:pt idx="56072">
                  <c:v>-258.31849999999997</c:v>
                </c:pt>
                <c:pt idx="56073">
                  <c:v>-258.31649999999996</c:v>
                </c:pt>
                <c:pt idx="56074">
                  <c:v>-258.31449999999995</c:v>
                </c:pt>
                <c:pt idx="56075">
                  <c:v>-258.3125</c:v>
                </c:pt>
                <c:pt idx="56076">
                  <c:v>-258.31049999999999</c:v>
                </c:pt>
                <c:pt idx="56077">
                  <c:v>-258.30849999999998</c:v>
                </c:pt>
                <c:pt idx="56078">
                  <c:v>-258.30649999999997</c:v>
                </c:pt>
                <c:pt idx="56079">
                  <c:v>-258.30449999999996</c:v>
                </c:pt>
                <c:pt idx="56080">
                  <c:v>-258.30250000000001</c:v>
                </c:pt>
                <c:pt idx="56081">
                  <c:v>-258.30049999999994</c:v>
                </c:pt>
                <c:pt idx="56082">
                  <c:v>-258.29849999999999</c:v>
                </c:pt>
                <c:pt idx="56083">
                  <c:v>-258.29649999999998</c:v>
                </c:pt>
                <c:pt idx="56084">
                  <c:v>-258.29449999999997</c:v>
                </c:pt>
                <c:pt idx="56085">
                  <c:v>-258.29249999999996</c:v>
                </c:pt>
                <c:pt idx="56086">
                  <c:v>-258.29049999999995</c:v>
                </c:pt>
                <c:pt idx="56087">
                  <c:v>-258.2885</c:v>
                </c:pt>
                <c:pt idx="56088">
                  <c:v>-258.28649999999999</c:v>
                </c:pt>
                <c:pt idx="56089">
                  <c:v>-258.28449999999998</c:v>
                </c:pt>
                <c:pt idx="56090">
                  <c:v>-258.28249999999997</c:v>
                </c:pt>
                <c:pt idx="56091">
                  <c:v>-258.28049999999996</c:v>
                </c:pt>
                <c:pt idx="56092">
                  <c:v>-258.27850000000001</c:v>
                </c:pt>
                <c:pt idx="56093">
                  <c:v>-258.27649999999994</c:v>
                </c:pt>
                <c:pt idx="56094">
                  <c:v>-258.27449999999999</c:v>
                </c:pt>
                <c:pt idx="56095">
                  <c:v>-258.27249999999998</c:v>
                </c:pt>
                <c:pt idx="56096">
                  <c:v>-258.27049999999997</c:v>
                </c:pt>
                <c:pt idx="56097">
                  <c:v>-258.26849999999996</c:v>
                </c:pt>
                <c:pt idx="56098">
                  <c:v>-258.26649999999995</c:v>
                </c:pt>
                <c:pt idx="56099">
                  <c:v>-258.2645</c:v>
                </c:pt>
                <c:pt idx="56100">
                  <c:v>-258.26249999999999</c:v>
                </c:pt>
                <c:pt idx="56101">
                  <c:v>-258.26049999999998</c:v>
                </c:pt>
                <c:pt idx="56102">
                  <c:v>-258.25849999999997</c:v>
                </c:pt>
                <c:pt idx="56103">
                  <c:v>-258.25649999999996</c:v>
                </c:pt>
                <c:pt idx="56104">
                  <c:v>-258.25450000000001</c:v>
                </c:pt>
                <c:pt idx="56105">
                  <c:v>-258.2525</c:v>
                </c:pt>
                <c:pt idx="56106">
                  <c:v>-258.25049999999999</c:v>
                </c:pt>
                <c:pt idx="56107">
                  <c:v>-258.24849999999998</c:v>
                </c:pt>
                <c:pt idx="56108">
                  <c:v>-258.24649999999997</c:v>
                </c:pt>
                <c:pt idx="56109">
                  <c:v>-258.24449999999996</c:v>
                </c:pt>
                <c:pt idx="56110">
                  <c:v>-258.24249999999995</c:v>
                </c:pt>
                <c:pt idx="56111">
                  <c:v>-258.2405</c:v>
                </c:pt>
                <c:pt idx="56112">
                  <c:v>-258.23849999999999</c:v>
                </c:pt>
                <c:pt idx="56113">
                  <c:v>-258.23649999999998</c:v>
                </c:pt>
                <c:pt idx="56114">
                  <c:v>-258.23449999999997</c:v>
                </c:pt>
                <c:pt idx="56115">
                  <c:v>-258.23249999999996</c:v>
                </c:pt>
                <c:pt idx="56116">
                  <c:v>-258.23050000000001</c:v>
                </c:pt>
                <c:pt idx="56117">
                  <c:v>-258.2285</c:v>
                </c:pt>
                <c:pt idx="56118">
                  <c:v>-258.22649999999999</c:v>
                </c:pt>
                <c:pt idx="56119">
                  <c:v>-258.22449999999998</c:v>
                </c:pt>
                <c:pt idx="56120">
                  <c:v>-258.22249999999997</c:v>
                </c:pt>
                <c:pt idx="56121">
                  <c:v>-258.22049999999996</c:v>
                </c:pt>
                <c:pt idx="56122">
                  <c:v>-258.21849999999995</c:v>
                </c:pt>
                <c:pt idx="56123">
                  <c:v>-258.2165</c:v>
                </c:pt>
                <c:pt idx="56124">
                  <c:v>-258.21449999999999</c:v>
                </c:pt>
                <c:pt idx="56125">
                  <c:v>-258.21249999999998</c:v>
                </c:pt>
                <c:pt idx="56126">
                  <c:v>-258.21049999999997</c:v>
                </c:pt>
                <c:pt idx="56127">
                  <c:v>-258.20849999999996</c:v>
                </c:pt>
                <c:pt idx="56128">
                  <c:v>-258.20650000000001</c:v>
                </c:pt>
                <c:pt idx="56129">
                  <c:v>-258.2045</c:v>
                </c:pt>
                <c:pt idx="56130">
                  <c:v>-258.20249999999999</c:v>
                </c:pt>
                <c:pt idx="56131">
                  <c:v>-258.20049999999998</c:v>
                </c:pt>
                <c:pt idx="56132">
                  <c:v>-258.19849999999997</c:v>
                </c:pt>
                <c:pt idx="56133">
                  <c:v>-258.19649999999996</c:v>
                </c:pt>
                <c:pt idx="56134">
                  <c:v>-258.19449999999995</c:v>
                </c:pt>
                <c:pt idx="56135">
                  <c:v>-258.1925</c:v>
                </c:pt>
                <c:pt idx="56136">
                  <c:v>-258.19049999999999</c:v>
                </c:pt>
                <c:pt idx="56137">
                  <c:v>-258.18849999999998</c:v>
                </c:pt>
                <c:pt idx="56138">
                  <c:v>-258.18649999999997</c:v>
                </c:pt>
                <c:pt idx="56139">
                  <c:v>-258.18449999999996</c:v>
                </c:pt>
                <c:pt idx="56140">
                  <c:v>-258.1825</c:v>
                </c:pt>
                <c:pt idx="56141">
                  <c:v>-258.18049999999999</c:v>
                </c:pt>
                <c:pt idx="56142">
                  <c:v>-258.17849999999999</c:v>
                </c:pt>
                <c:pt idx="56143">
                  <c:v>-258.17649999999998</c:v>
                </c:pt>
                <c:pt idx="56144">
                  <c:v>-258.17449999999997</c:v>
                </c:pt>
                <c:pt idx="56145">
                  <c:v>-258.17249999999996</c:v>
                </c:pt>
                <c:pt idx="56146">
                  <c:v>-258.17049999999995</c:v>
                </c:pt>
                <c:pt idx="56147">
                  <c:v>-258.16849999999999</c:v>
                </c:pt>
                <c:pt idx="56148">
                  <c:v>-258.16649999999998</c:v>
                </c:pt>
                <c:pt idx="56149">
                  <c:v>-258.16449999999998</c:v>
                </c:pt>
                <c:pt idx="56150">
                  <c:v>-258.16249999999997</c:v>
                </c:pt>
                <c:pt idx="56151">
                  <c:v>-258.16049999999996</c:v>
                </c:pt>
                <c:pt idx="56152">
                  <c:v>-258.1585</c:v>
                </c:pt>
                <c:pt idx="56153">
                  <c:v>-258.15649999999999</c:v>
                </c:pt>
                <c:pt idx="56154">
                  <c:v>-258.15449999999998</c:v>
                </c:pt>
                <c:pt idx="56155">
                  <c:v>-258.15249999999997</c:v>
                </c:pt>
                <c:pt idx="56156">
                  <c:v>-258.15049999999997</c:v>
                </c:pt>
                <c:pt idx="56157">
                  <c:v>-258.14850000000001</c:v>
                </c:pt>
                <c:pt idx="56158">
                  <c:v>-258.14649999999995</c:v>
                </c:pt>
                <c:pt idx="56159">
                  <c:v>-258.14449999999999</c:v>
                </c:pt>
                <c:pt idx="56160">
                  <c:v>-258.14249999999998</c:v>
                </c:pt>
                <c:pt idx="56161">
                  <c:v>-258.14049999999997</c:v>
                </c:pt>
                <c:pt idx="56162">
                  <c:v>-258.13849999999996</c:v>
                </c:pt>
                <c:pt idx="56163">
                  <c:v>-258.13649999999996</c:v>
                </c:pt>
                <c:pt idx="56164">
                  <c:v>-258.1345</c:v>
                </c:pt>
                <c:pt idx="56165">
                  <c:v>-258.13249999999999</c:v>
                </c:pt>
                <c:pt idx="56166">
                  <c:v>-258.13049999999998</c:v>
                </c:pt>
                <c:pt idx="56167">
                  <c:v>-258.12849999999997</c:v>
                </c:pt>
                <c:pt idx="56168">
                  <c:v>-258.12649999999996</c:v>
                </c:pt>
                <c:pt idx="56169">
                  <c:v>-258.12450000000001</c:v>
                </c:pt>
                <c:pt idx="56170">
                  <c:v>-258.12249999999995</c:v>
                </c:pt>
                <c:pt idx="56171">
                  <c:v>-258.12049999999999</c:v>
                </c:pt>
                <c:pt idx="56172">
                  <c:v>-258.11849999999998</c:v>
                </c:pt>
                <c:pt idx="56173">
                  <c:v>-258.11649999999997</c:v>
                </c:pt>
                <c:pt idx="56174">
                  <c:v>-258.11449999999996</c:v>
                </c:pt>
                <c:pt idx="56175">
                  <c:v>-258.11249999999995</c:v>
                </c:pt>
                <c:pt idx="56176">
                  <c:v>-258.1105</c:v>
                </c:pt>
                <c:pt idx="56177">
                  <c:v>-258.10849999999999</c:v>
                </c:pt>
                <c:pt idx="56178">
                  <c:v>-258.10649999999998</c:v>
                </c:pt>
                <c:pt idx="56179">
                  <c:v>-258.10449999999997</c:v>
                </c:pt>
                <c:pt idx="56180">
                  <c:v>-258.10249999999996</c:v>
                </c:pt>
                <c:pt idx="56181">
                  <c:v>-258.10050000000001</c:v>
                </c:pt>
                <c:pt idx="56182">
                  <c:v>-258.09849999999994</c:v>
                </c:pt>
                <c:pt idx="56183">
                  <c:v>-258.09649999999999</c:v>
                </c:pt>
                <c:pt idx="56184">
                  <c:v>-258.09449999999998</c:v>
                </c:pt>
                <c:pt idx="56185">
                  <c:v>-258.09249999999997</c:v>
                </c:pt>
                <c:pt idx="56186">
                  <c:v>-258.09049999999996</c:v>
                </c:pt>
                <c:pt idx="56187">
                  <c:v>-258.08849999999995</c:v>
                </c:pt>
                <c:pt idx="56188">
                  <c:v>-258.0865</c:v>
                </c:pt>
                <c:pt idx="56189">
                  <c:v>-258.08449999999999</c:v>
                </c:pt>
                <c:pt idx="56190">
                  <c:v>-258.08249999999998</c:v>
                </c:pt>
                <c:pt idx="56191">
                  <c:v>-258.08049999999997</c:v>
                </c:pt>
                <c:pt idx="56192">
                  <c:v>-258.07849999999996</c:v>
                </c:pt>
                <c:pt idx="56193">
                  <c:v>-258.07650000000001</c:v>
                </c:pt>
                <c:pt idx="56194">
                  <c:v>-258.07449999999994</c:v>
                </c:pt>
                <c:pt idx="56195">
                  <c:v>-258.07249999999999</c:v>
                </c:pt>
                <c:pt idx="56196">
                  <c:v>-258.07049999999998</c:v>
                </c:pt>
                <c:pt idx="56197">
                  <c:v>-258.06849999999997</c:v>
                </c:pt>
                <c:pt idx="56198">
                  <c:v>-258.06649999999996</c:v>
                </c:pt>
                <c:pt idx="56199">
                  <c:v>-258.06449999999995</c:v>
                </c:pt>
                <c:pt idx="56200">
                  <c:v>-258.0625</c:v>
                </c:pt>
                <c:pt idx="56201">
                  <c:v>-258.06049999999999</c:v>
                </c:pt>
                <c:pt idx="56202">
                  <c:v>-258.05849999999998</c:v>
                </c:pt>
                <c:pt idx="56203">
                  <c:v>-258.05649999999997</c:v>
                </c:pt>
                <c:pt idx="56204">
                  <c:v>-258.05449999999996</c:v>
                </c:pt>
                <c:pt idx="56205">
                  <c:v>-258.05250000000001</c:v>
                </c:pt>
                <c:pt idx="56206">
                  <c:v>-258.05049999999994</c:v>
                </c:pt>
                <c:pt idx="56207">
                  <c:v>-258.04849999999999</c:v>
                </c:pt>
                <c:pt idx="56208">
                  <c:v>-258.04649999999998</c:v>
                </c:pt>
                <c:pt idx="56209">
                  <c:v>-258.04449999999997</c:v>
                </c:pt>
                <c:pt idx="56210">
                  <c:v>-258.04249999999996</c:v>
                </c:pt>
                <c:pt idx="56211">
                  <c:v>-258.04049999999995</c:v>
                </c:pt>
                <c:pt idx="56212">
                  <c:v>-258.0385</c:v>
                </c:pt>
                <c:pt idx="56213">
                  <c:v>-258.03649999999999</c:v>
                </c:pt>
                <c:pt idx="56214">
                  <c:v>-258.03449999999998</c:v>
                </c:pt>
                <c:pt idx="56215">
                  <c:v>-258.03249999999997</c:v>
                </c:pt>
                <c:pt idx="56216">
                  <c:v>-258.03049999999996</c:v>
                </c:pt>
                <c:pt idx="56217">
                  <c:v>-258.02850000000001</c:v>
                </c:pt>
                <c:pt idx="56218">
                  <c:v>-258.02649999999994</c:v>
                </c:pt>
                <c:pt idx="56219">
                  <c:v>-258.02449999999999</c:v>
                </c:pt>
                <c:pt idx="56220">
                  <c:v>-258.02249999999998</c:v>
                </c:pt>
                <c:pt idx="56221">
                  <c:v>-258.02049999999997</c:v>
                </c:pt>
                <c:pt idx="56222">
                  <c:v>-258.01849999999996</c:v>
                </c:pt>
                <c:pt idx="56223">
                  <c:v>-258.01649999999995</c:v>
                </c:pt>
                <c:pt idx="56224">
                  <c:v>-258.0145</c:v>
                </c:pt>
                <c:pt idx="56225">
                  <c:v>-258.01249999999999</c:v>
                </c:pt>
                <c:pt idx="56226">
                  <c:v>-258.01049999999998</c:v>
                </c:pt>
                <c:pt idx="56227">
                  <c:v>-258.00849999999997</c:v>
                </c:pt>
                <c:pt idx="56228">
                  <c:v>-258.00649999999996</c:v>
                </c:pt>
                <c:pt idx="56229">
                  <c:v>-258.00450000000001</c:v>
                </c:pt>
                <c:pt idx="56230">
                  <c:v>-258.0025</c:v>
                </c:pt>
                <c:pt idx="56231">
                  <c:v>-258.00049999999999</c:v>
                </c:pt>
                <c:pt idx="56232">
                  <c:v>-257.99849999999998</c:v>
                </c:pt>
                <c:pt idx="56233">
                  <c:v>-257.99649999999997</c:v>
                </c:pt>
                <c:pt idx="56234">
                  <c:v>-257.99449999999996</c:v>
                </c:pt>
                <c:pt idx="56235">
                  <c:v>-257.99249999999995</c:v>
                </c:pt>
                <c:pt idx="56236">
                  <c:v>-257.9905</c:v>
                </c:pt>
                <c:pt idx="56237">
                  <c:v>-257.98849999999999</c:v>
                </c:pt>
                <c:pt idx="56238">
                  <c:v>-257.98649999999998</c:v>
                </c:pt>
                <c:pt idx="56239">
                  <c:v>-257.98449999999997</c:v>
                </c:pt>
                <c:pt idx="56240">
                  <c:v>-257.98249999999996</c:v>
                </c:pt>
                <c:pt idx="56241">
                  <c:v>-257.98050000000001</c:v>
                </c:pt>
                <c:pt idx="56242">
                  <c:v>-257.9785</c:v>
                </c:pt>
                <c:pt idx="56243">
                  <c:v>-257.97649999999999</c:v>
                </c:pt>
                <c:pt idx="56244">
                  <c:v>-257.97449999999998</c:v>
                </c:pt>
                <c:pt idx="56245">
                  <c:v>-257.97249999999997</c:v>
                </c:pt>
                <c:pt idx="56246">
                  <c:v>-257.97049999999996</c:v>
                </c:pt>
                <c:pt idx="56247">
                  <c:v>-257.96849999999995</c:v>
                </c:pt>
                <c:pt idx="56248">
                  <c:v>-257.9665</c:v>
                </c:pt>
                <c:pt idx="56249">
                  <c:v>-257.96449999999999</c:v>
                </c:pt>
                <c:pt idx="56250">
                  <c:v>-257.96249999999998</c:v>
                </c:pt>
                <c:pt idx="56251">
                  <c:v>-257.96049999999997</c:v>
                </c:pt>
                <c:pt idx="56252">
                  <c:v>-257.95849999999996</c:v>
                </c:pt>
                <c:pt idx="56253">
                  <c:v>-257.95650000000001</c:v>
                </c:pt>
                <c:pt idx="56254">
                  <c:v>-257.9545</c:v>
                </c:pt>
                <c:pt idx="56255">
                  <c:v>-257.95249999999999</c:v>
                </c:pt>
                <c:pt idx="56256">
                  <c:v>-257.95049999999998</c:v>
                </c:pt>
                <c:pt idx="56257">
                  <c:v>-257.94849999999997</c:v>
                </c:pt>
                <c:pt idx="56258">
                  <c:v>-257.94649999999996</c:v>
                </c:pt>
                <c:pt idx="56259">
                  <c:v>-257.94449999999995</c:v>
                </c:pt>
                <c:pt idx="56260">
                  <c:v>-257.9425</c:v>
                </c:pt>
                <c:pt idx="56261">
                  <c:v>-257.94049999999999</c:v>
                </c:pt>
                <c:pt idx="56262">
                  <c:v>-257.93849999999998</c:v>
                </c:pt>
                <c:pt idx="56263">
                  <c:v>-257.93649999999997</c:v>
                </c:pt>
                <c:pt idx="56264">
                  <c:v>-257.93449999999996</c:v>
                </c:pt>
                <c:pt idx="56265">
                  <c:v>-257.9325</c:v>
                </c:pt>
                <c:pt idx="56266">
                  <c:v>-257.93049999999999</c:v>
                </c:pt>
                <c:pt idx="56267">
                  <c:v>-257.92849999999999</c:v>
                </c:pt>
                <c:pt idx="56268">
                  <c:v>-257.92649999999998</c:v>
                </c:pt>
                <c:pt idx="56269">
                  <c:v>-257.92449999999997</c:v>
                </c:pt>
                <c:pt idx="56270">
                  <c:v>-257.92249999999996</c:v>
                </c:pt>
                <c:pt idx="56271">
                  <c:v>-257.92049999999995</c:v>
                </c:pt>
                <c:pt idx="56272">
                  <c:v>-257.91849999999999</c:v>
                </c:pt>
                <c:pt idx="56273">
                  <c:v>-257.91649999999998</c:v>
                </c:pt>
                <c:pt idx="56274">
                  <c:v>-257.91449999999998</c:v>
                </c:pt>
                <c:pt idx="56275">
                  <c:v>-257.91249999999997</c:v>
                </c:pt>
                <c:pt idx="56276">
                  <c:v>-257.91049999999996</c:v>
                </c:pt>
                <c:pt idx="56277">
                  <c:v>-257.9085</c:v>
                </c:pt>
                <c:pt idx="56278">
                  <c:v>-257.90649999999999</c:v>
                </c:pt>
                <c:pt idx="56279">
                  <c:v>-257.90449999999998</c:v>
                </c:pt>
                <c:pt idx="56280">
                  <c:v>-257.90249999999997</c:v>
                </c:pt>
                <c:pt idx="56281">
                  <c:v>-257.90049999999997</c:v>
                </c:pt>
                <c:pt idx="56282">
                  <c:v>-257.89850000000001</c:v>
                </c:pt>
                <c:pt idx="56283">
                  <c:v>-257.89649999999995</c:v>
                </c:pt>
                <c:pt idx="56284">
                  <c:v>-257.89449999999999</c:v>
                </c:pt>
                <c:pt idx="56285">
                  <c:v>-257.89249999999998</c:v>
                </c:pt>
                <c:pt idx="56286">
                  <c:v>-257.89049999999997</c:v>
                </c:pt>
                <c:pt idx="56287">
                  <c:v>-257.88849999999996</c:v>
                </c:pt>
                <c:pt idx="56288">
                  <c:v>-257.88649999999996</c:v>
                </c:pt>
                <c:pt idx="56289">
                  <c:v>-257.8845</c:v>
                </c:pt>
                <c:pt idx="56290">
                  <c:v>-257.88249999999999</c:v>
                </c:pt>
                <c:pt idx="56291">
                  <c:v>-257.88049999999998</c:v>
                </c:pt>
                <c:pt idx="56292">
                  <c:v>-257.87849999999997</c:v>
                </c:pt>
                <c:pt idx="56293">
                  <c:v>-257.87649999999996</c:v>
                </c:pt>
                <c:pt idx="56294">
                  <c:v>-257.87450000000001</c:v>
                </c:pt>
                <c:pt idx="56295">
                  <c:v>-257.87249999999995</c:v>
                </c:pt>
                <c:pt idx="56296">
                  <c:v>-257.87049999999999</c:v>
                </c:pt>
                <c:pt idx="56297">
                  <c:v>-257.86849999999998</c:v>
                </c:pt>
                <c:pt idx="56298">
                  <c:v>-257.86649999999997</c:v>
                </c:pt>
                <c:pt idx="56299">
                  <c:v>-257.86449999999996</c:v>
                </c:pt>
                <c:pt idx="56300">
                  <c:v>-257.86249999999995</c:v>
                </c:pt>
                <c:pt idx="56301">
                  <c:v>-257.8605</c:v>
                </c:pt>
                <c:pt idx="56302">
                  <c:v>-257.85849999999999</c:v>
                </c:pt>
                <c:pt idx="56303">
                  <c:v>-257.85649999999998</c:v>
                </c:pt>
                <c:pt idx="56304">
                  <c:v>-257.85449999999997</c:v>
                </c:pt>
                <c:pt idx="56305">
                  <c:v>-257.85249999999996</c:v>
                </c:pt>
                <c:pt idx="56306">
                  <c:v>-257.85050000000001</c:v>
                </c:pt>
                <c:pt idx="56307">
                  <c:v>-257.84849999999994</c:v>
                </c:pt>
                <c:pt idx="56308">
                  <c:v>-257.84649999999999</c:v>
                </c:pt>
                <c:pt idx="56309">
                  <c:v>-257.84449999999998</c:v>
                </c:pt>
                <c:pt idx="56310">
                  <c:v>-257.84249999999997</c:v>
                </c:pt>
                <c:pt idx="56311">
                  <c:v>-257.84049999999996</c:v>
                </c:pt>
                <c:pt idx="56312">
                  <c:v>-257.83849999999995</c:v>
                </c:pt>
                <c:pt idx="56313">
                  <c:v>-257.8365</c:v>
                </c:pt>
                <c:pt idx="56314">
                  <c:v>-257.83449999999999</c:v>
                </c:pt>
                <c:pt idx="56315">
                  <c:v>-257.83249999999998</c:v>
                </c:pt>
                <c:pt idx="56316">
                  <c:v>-257.83049999999997</c:v>
                </c:pt>
                <c:pt idx="56317">
                  <c:v>-257.82849999999996</c:v>
                </c:pt>
                <c:pt idx="56318">
                  <c:v>-257.82650000000001</c:v>
                </c:pt>
                <c:pt idx="56319">
                  <c:v>-257.82449999999994</c:v>
                </c:pt>
                <c:pt idx="56320">
                  <c:v>-257.82249999999999</c:v>
                </c:pt>
                <c:pt idx="56321">
                  <c:v>-257.82049999999998</c:v>
                </c:pt>
                <c:pt idx="56322">
                  <c:v>-257.81849999999997</c:v>
                </c:pt>
                <c:pt idx="56323">
                  <c:v>-257.81649999999996</c:v>
                </c:pt>
                <c:pt idx="56324">
                  <c:v>-257.81449999999995</c:v>
                </c:pt>
                <c:pt idx="56325">
                  <c:v>-257.8125</c:v>
                </c:pt>
                <c:pt idx="56326">
                  <c:v>-257.81049999999999</c:v>
                </c:pt>
                <c:pt idx="56327">
                  <c:v>-257.80849999999998</c:v>
                </c:pt>
                <c:pt idx="56328">
                  <c:v>-257.80649999999997</c:v>
                </c:pt>
                <c:pt idx="56329">
                  <c:v>-257.80449999999996</c:v>
                </c:pt>
                <c:pt idx="56330">
                  <c:v>-257.80250000000001</c:v>
                </c:pt>
                <c:pt idx="56331">
                  <c:v>-257.80049999999994</c:v>
                </c:pt>
                <c:pt idx="56332">
                  <c:v>-257.79849999999999</c:v>
                </c:pt>
                <c:pt idx="56333">
                  <c:v>-257.79649999999998</c:v>
                </c:pt>
                <c:pt idx="56334">
                  <c:v>-257.79449999999997</c:v>
                </c:pt>
                <c:pt idx="56335">
                  <c:v>-257.79249999999996</c:v>
                </c:pt>
                <c:pt idx="56336">
                  <c:v>-257.79049999999995</c:v>
                </c:pt>
                <c:pt idx="56337">
                  <c:v>-257.7885</c:v>
                </c:pt>
                <c:pt idx="56338">
                  <c:v>-257.78649999999999</c:v>
                </c:pt>
                <c:pt idx="56339">
                  <c:v>-257.78449999999998</c:v>
                </c:pt>
                <c:pt idx="56340">
                  <c:v>-257.78249999999997</c:v>
                </c:pt>
                <c:pt idx="56341">
                  <c:v>-257.78049999999996</c:v>
                </c:pt>
                <c:pt idx="56342">
                  <c:v>-257.77850000000001</c:v>
                </c:pt>
                <c:pt idx="56343">
                  <c:v>-257.77649999999994</c:v>
                </c:pt>
                <c:pt idx="56344">
                  <c:v>-257.77449999999999</c:v>
                </c:pt>
                <c:pt idx="56345">
                  <c:v>-257.77249999999998</c:v>
                </c:pt>
                <c:pt idx="56346">
                  <c:v>-257.77049999999997</c:v>
                </c:pt>
                <c:pt idx="56347">
                  <c:v>-257.76849999999996</c:v>
                </c:pt>
                <c:pt idx="56348">
                  <c:v>-257.76649999999995</c:v>
                </c:pt>
                <c:pt idx="56349">
                  <c:v>-257.7645</c:v>
                </c:pt>
                <c:pt idx="56350">
                  <c:v>-257.76249999999999</c:v>
                </c:pt>
                <c:pt idx="56351">
                  <c:v>-257.76049999999998</c:v>
                </c:pt>
                <c:pt idx="56352">
                  <c:v>-257.75849999999997</c:v>
                </c:pt>
                <c:pt idx="56353">
                  <c:v>-257.75649999999996</c:v>
                </c:pt>
                <c:pt idx="56354">
                  <c:v>-257.75450000000001</c:v>
                </c:pt>
                <c:pt idx="56355">
                  <c:v>-257.7525</c:v>
                </c:pt>
                <c:pt idx="56356">
                  <c:v>-257.75049999999999</c:v>
                </c:pt>
                <c:pt idx="56357">
                  <c:v>-257.74849999999998</c:v>
                </c:pt>
                <c:pt idx="56358">
                  <c:v>-257.74649999999997</c:v>
                </c:pt>
                <c:pt idx="56359">
                  <c:v>-257.74449999999996</c:v>
                </c:pt>
                <c:pt idx="56360">
                  <c:v>-257.74249999999995</c:v>
                </c:pt>
                <c:pt idx="56361">
                  <c:v>-257.7405</c:v>
                </c:pt>
                <c:pt idx="56362">
                  <c:v>-257.73849999999999</c:v>
                </c:pt>
                <c:pt idx="56363">
                  <c:v>-257.73649999999998</c:v>
                </c:pt>
                <c:pt idx="56364">
                  <c:v>-257.73449999999997</c:v>
                </c:pt>
                <c:pt idx="56365">
                  <c:v>-257.73249999999996</c:v>
                </c:pt>
                <c:pt idx="56366">
                  <c:v>-257.73050000000001</c:v>
                </c:pt>
                <c:pt idx="56367">
                  <c:v>-257.7285</c:v>
                </c:pt>
                <c:pt idx="56368">
                  <c:v>-257.72649999999999</c:v>
                </c:pt>
                <c:pt idx="56369">
                  <c:v>-257.72449999999998</c:v>
                </c:pt>
                <c:pt idx="56370">
                  <c:v>-257.72249999999997</c:v>
                </c:pt>
                <c:pt idx="56371">
                  <c:v>-257.72049999999996</c:v>
                </c:pt>
                <c:pt idx="56372">
                  <c:v>-257.71849999999995</c:v>
                </c:pt>
                <c:pt idx="56373">
                  <c:v>-257.7165</c:v>
                </c:pt>
                <c:pt idx="56374">
                  <c:v>-257.71449999999999</c:v>
                </c:pt>
                <c:pt idx="56375">
                  <c:v>-257.71249999999998</c:v>
                </c:pt>
                <c:pt idx="56376">
                  <c:v>-257.71049999999997</c:v>
                </c:pt>
                <c:pt idx="56377">
                  <c:v>-257.70849999999996</c:v>
                </c:pt>
                <c:pt idx="56378">
                  <c:v>-257.70650000000001</c:v>
                </c:pt>
                <c:pt idx="56379">
                  <c:v>-257.7045</c:v>
                </c:pt>
                <c:pt idx="56380">
                  <c:v>-257.70249999999999</c:v>
                </c:pt>
                <c:pt idx="56381">
                  <c:v>-257.70049999999998</c:v>
                </c:pt>
                <c:pt idx="56382">
                  <c:v>-257.69849999999997</c:v>
                </c:pt>
                <c:pt idx="56383">
                  <c:v>-257.69649999999996</c:v>
                </c:pt>
                <c:pt idx="56384">
                  <c:v>-257.69449999999995</c:v>
                </c:pt>
                <c:pt idx="56385">
                  <c:v>-257.6925</c:v>
                </c:pt>
                <c:pt idx="56386">
                  <c:v>-257.69049999999999</c:v>
                </c:pt>
                <c:pt idx="56387">
                  <c:v>-257.68849999999998</c:v>
                </c:pt>
                <c:pt idx="56388">
                  <c:v>-257.68649999999997</c:v>
                </c:pt>
                <c:pt idx="56389">
                  <c:v>-257.68449999999996</c:v>
                </c:pt>
                <c:pt idx="56390">
                  <c:v>-257.6825</c:v>
                </c:pt>
                <c:pt idx="56391">
                  <c:v>-257.68049999999999</c:v>
                </c:pt>
                <c:pt idx="56392">
                  <c:v>-257.67849999999999</c:v>
                </c:pt>
                <c:pt idx="56393">
                  <c:v>-257.67649999999998</c:v>
                </c:pt>
                <c:pt idx="56394">
                  <c:v>-257.67449999999997</c:v>
                </c:pt>
                <c:pt idx="56395">
                  <c:v>-257.67249999999996</c:v>
                </c:pt>
                <c:pt idx="56396">
                  <c:v>-257.67049999999995</c:v>
                </c:pt>
                <c:pt idx="56397">
                  <c:v>-257.66849999999999</c:v>
                </c:pt>
                <c:pt idx="56398">
                  <c:v>-257.66649999999998</c:v>
                </c:pt>
                <c:pt idx="56399">
                  <c:v>-257.66449999999998</c:v>
                </c:pt>
                <c:pt idx="56400">
                  <c:v>-257.66249999999997</c:v>
                </c:pt>
                <c:pt idx="56401">
                  <c:v>-257.66049999999996</c:v>
                </c:pt>
                <c:pt idx="56402">
                  <c:v>-257.6585</c:v>
                </c:pt>
                <c:pt idx="56403">
                  <c:v>-257.65649999999999</c:v>
                </c:pt>
                <c:pt idx="56404">
                  <c:v>-257.65449999999998</c:v>
                </c:pt>
                <c:pt idx="56405">
                  <c:v>-257.65249999999997</c:v>
                </c:pt>
                <c:pt idx="56406">
                  <c:v>-257.65049999999997</c:v>
                </c:pt>
                <c:pt idx="56407">
                  <c:v>-257.64850000000001</c:v>
                </c:pt>
                <c:pt idx="56408">
                  <c:v>-257.64649999999995</c:v>
                </c:pt>
                <c:pt idx="56409">
                  <c:v>-257.64449999999999</c:v>
                </c:pt>
                <c:pt idx="56410">
                  <c:v>-257.64249999999998</c:v>
                </c:pt>
                <c:pt idx="56411">
                  <c:v>-257.64049999999997</c:v>
                </c:pt>
                <c:pt idx="56412">
                  <c:v>-257.63849999999996</c:v>
                </c:pt>
                <c:pt idx="56413">
                  <c:v>-257.63649999999996</c:v>
                </c:pt>
                <c:pt idx="56414">
                  <c:v>-257.6345</c:v>
                </c:pt>
                <c:pt idx="56415">
                  <c:v>-257.63249999999999</c:v>
                </c:pt>
                <c:pt idx="56416">
                  <c:v>-257.63049999999998</c:v>
                </c:pt>
                <c:pt idx="56417">
                  <c:v>-257.62849999999997</c:v>
                </c:pt>
                <c:pt idx="56418">
                  <c:v>-257.62649999999996</c:v>
                </c:pt>
                <c:pt idx="56419">
                  <c:v>-257.62450000000001</c:v>
                </c:pt>
                <c:pt idx="56420">
                  <c:v>-257.62249999999995</c:v>
                </c:pt>
                <c:pt idx="56421">
                  <c:v>-257.62049999999999</c:v>
                </c:pt>
                <c:pt idx="56422">
                  <c:v>-257.61849999999998</c:v>
                </c:pt>
                <c:pt idx="56423">
                  <c:v>-257.61649999999997</c:v>
                </c:pt>
                <c:pt idx="56424">
                  <c:v>-257.61449999999996</c:v>
                </c:pt>
                <c:pt idx="56425">
                  <c:v>-257.61249999999995</c:v>
                </c:pt>
                <c:pt idx="56426">
                  <c:v>-257.6105</c:v>
                </c:pt>
                <c:pt idx="56427">
                  <c:v>-257.60849999999999</c:v>
                </c:pt>
                <c:pt idx="56428">
                  <c:v>-257.60649999999998</c:v>
                </c:pt>
                <c:pt idx="56429">
                  <c:v>-257.60449999999997</c:v>
                </c:pt>
                <c:pt idx="56430">
                  <c:v>-257.60249999999996</c:v>
                </c:pt>
                <c:pt idx="56431">
                  <c:v>-257.60050000000001</c:v>
                </c:pt>
                <c:pt idx="56432">
                  <c:v>-257.59849999999994</c:v>
                </c:pt>
                <c:pt idx="56433">
                  <c:v>-257.59649999999999</c:v>
                </c:pt>
                <c:pt idx="56434">
                  <c:v>-257.59449999999998</c:v>
                </c:pt>
                <c:pt idx="56435">
                  <c:v>-257.59249999999997</c:v>
                </c:pt>
                <c:pt idx="56436">
                  <c:v>-257.59049999999996</c:v>
                </c:pt>
                <c:pt idx="56437">
                  <c:v>-257.58849999999995</c:v>
                </c:pt>
                <c:pt idx="56438">
                  <c:v>-257.5865</c:v>
                </c:pt>
                <c:pt idx="56439">
                  <c:v>-257.58449999999999</c:v>
                </c:pt>
                <c:pt idx="56440">
                  <c:v>-257.58249999999998</c:v>
                </c:pt>
                <c:pt idx="56441">
                  <c:v>-257.58049999999997</c:v>
                </c:pt>
                <c:pt idx="56442">
                  <c:v>-257.57849999999996</c:v>
                </c:pt>
                <c:pt idx="56443">
                  <c:v>-257.57650000000001</c:v>
                </c:pt>
                <c:pt idx="56444">
                  <c:v>-257.57449999999994</c:v>
                </c:pt>
                <c:pt idx="56445">
                  <c:v>-257.57249999999999</c:v>
                </c:pt>
                <c:pt idx="56446">
                  <c:v>-257.57049999999998</c:v>
                </c:pt>
                <c:pt idx="56447">
                  <c:v>-257.56849999999997</c:v>
                </c:pt>
                <c:pt idx="56448">
                  <c:v>-257.56649999999996</c:v>
                </c:pt>
                <c:pt idx="56449">
                  <c:v>-257.56449999999995</c:v>
                </c:pt>
                <c:pt idx="56450">
                  <c:v>-257.5625</c:v>
                </c:pt>
                <c:pt idx="56451">
                  <c:v>-257.56049999999999</c:v>
                </c:pt>
                <c:pt idx="56452">
                  <c:v>-257.55849999999998</c:v>
                </c:pt>
                <c:pt idx="56453">
                  <c:v>-257.55649999999997</c:v>
                </c:pt>
                <c:pt idx="56454">
                  <c:v>-257.55449999999996</c:v>
                </c:pt>
                <c:pt idx="56455">
                  <c:v>-257.55250000000001</c:v>
                </c:pt>
                <c:pt idx="56456">
                  <c:v>-257.55049999999994</c:v>
                </c:pt>
                <c:pt idx="56457">
                  <c:v>-257.54849999999999</c:v>
                </c:pt>
                <c:pt idx="56458">
                  <c:v>-257.54649999999998</c:v>
                </c:pt>
                <c:pt idx="56459">
                  <c:v>-257.54449999999997</c:v>
                </c:pt>
                <c:pt idx="56460">
                  <c:v>-257.54249999999996</c:v>
                </c:pt>
                <c:pt idx="56461">
                  <c:v>-257.54049999999995</c:v>
                </c:pt>
                <c:pt idx="56462">
                  <c:v>-257.5385</c:v>
                </c:pt>
                <c:pt idx="56463">
                  <c:v>-257.53649999999999</c:v>
                </c:pt>
                <c:pt idx="56464">
                  <c:v>-257.53449999999998</c:v>
                </c:pt>
                <c:pt idx="56465">
                  <c:v>-257.53249999999997</c:v>
                </c:pt>
                <c:pt idx="56466">
                  <c:v>-257.53049999999996</c:v>
                </c:pt>
                <c:pt idx="56467">
                  <c:v>-257.52850000000001</c:v>
                </c:pt>
                <c:pt idx="56468">
                  <c:v>-257.52649999999994</c:v>
                </c:pt>
                <c:pt idx="56469">
                  <c:v>-257.52449999999999</c:v>
                </c:pt>
                <c:pt idx="56470">
                  <c:v>-257.52249999999998</c:v>
                </c:pt>
                <c:pt idx="56471">
                  <c:v>-257.52049999999997</c:v>
                </c:pt>
                <c:pt idx="56472">
                  <c:v>-257.51849999999996</c:v>
                </c:pt>
                <c:pt idx="56473">
                  <c:v>-257.51649999999995</c:v>
                </c:pt>
                <c:pt idx="56474">
                  <c:v>-257.5145</c:v>
                </c:pt>
                <c:pt idx="56475">
                  <c:v>-257.51249999999999</c:v>
                </c:pt>
                <c:pt idx="56476">
                  <c:v>-257.51049999999998</c:v>
                </c:pt>
                <c:pt idx="56477">
                  <c:v>-257.50849999999997</c:v>
                </c:pt>
                <c:pt idx="56478">
                  <c:v>-257.50649999999996</c:v>
                </c:pt>
                <c:pt idx="56479">
                  <c:v>-257.50450000000001</c:v>
                </c:pt>
                <c:pt idx="56480">
                  <c:v>-257.5025</c:v>
                </c:pt>
                <c:pt idx="56481">
                  <c:v>-257.50049999999999</c:v>
                </c:pt>
                <c:pt idx="56482">
                  <c:v>-257.49849999999998</c:v>
                </c:pt>
                <c:pt idx="56483">
                  <c:v>-257.49649999999997</c:v>
                </c:pt>
                <c:pt idx="56484">
                  <c:v>-257.49449999999996</c:v>
                </c:pt>
                <c:pt idx="56485">
                  <c:v>-257.49249999999995</c:v>
                </c:pt>
                <c:pt idx="56486">
                  <c:v>-257.4905</c:v>
                </c:pt>
                <c:pt idx="56487">
                  <c:v>-257.48849999999999</c:v>
                </c:pt>
                <c:pt idx="56488">
                  <c:v>-257.48649999999998</c:v>
                </c:pt>
                <c:pt idx="56489">
                  <c:v>-257.48449999999997</c:v>
                </c:pt>
                <c:pt idx="56490">
                  <c:v>-257.48249999999996</c:v>
                </c:pt>
                <c:pt idx="56491">
                  <c:v>-257.48050000000001</c:v>
                </c:pt>
                <c:pt idx="56492">
                  <c:v>-257.4785</c:v>
                </c:pt>
                <c:pt idx="56493">
                  <c:v>-257.47649999999999</c:v>
                </c:pt>
                <c:pt idx="56494">
                  <c:v>-257.47449999999998</c:v>
                </c:pt>
                <c:pt idx="56495">
                  <c:v>-257.47249999999997</c:v>
                </c:pt>
                <c:pt idx="56496">
                  <c:v>-257.47049999999996</c:v>
                </c:pt>
                <c:pt idx="56497">
                  <c:v>-257.46849999999995</c:v>
                </c:pt>
                <c:pt idx="56498">
                  <c:v>-257.4665</c:v>
                </c:pt>
                <c:pt idx="56499">
                  <c:v>-257.46449999999999</c:v>
                </c:pt>
                <c:pt idx="56500">
                  <c:v>-257.46249999999998</c:v>
                </c:pt>
                <c:pt idx="56501">
                  <c:v>-257.46049999999997</c:v>
                </c:pt>
                <c:pt idx="56502">
                  <c:v>-257.45849999999996</c:v>
                </c:pt>
                <c:pt idx="56503">
                  <c:v>-257.45650000000001</c:v>
                </c:pt>
                <c:pt idx="56504">
                  <c:v>-257.4545</c:v>
                </c:pt>
                <c:pt idx="56505">
                  <c:v>-257.45249999999999</c:v>
                </c:pt>
                <c:pt idx="56506">
                  <c:v>-257.45049999999998</c:v>
                </c:pt>
                <c:pt idx="56507">
                  <c:v>-257.44849999999997</c:v>
                </c:pt>
                <c:pt idx="56508">
                  <c:v>-257.44649999999996</c:v>
                </c:pt>
                <c:pt idx="56509">
                  <c:v>-257.44449999999995</c:v>
                </c:pt>
                <c:pt idx="56510">
                  <c:v>-257.4425</c:v>
                </c:pt>
                <c:pt idx="56511">
                  <c:v>-257.44049999999999</c:v>
                </c:pt>
                <c:pt idx="56512">
                  <c:v>-257.43849999999998</c:v>
                </c:pt>
                <c:pt idx="56513">
                  <c:v>-257.43649999999997</c:v>
                </c:pt>
                <c:pt idx="56514">
                  <c:v>-257.43449999999996</c:v>
                </c:pt>
                <c:pt idx="56515">
                  <c:v>-257.4325</c:v>
                </c:pt>
                <c:pt idx="56516">
                  <c:v>-257.43049999999999</c:v>
                </c:pt>
                <c:pt idx="56517">
                  <c:v>-257.42849999999999</c:v>
                </c:pt>
                <c:pt idx="56518">
                  <c:v>-257.42649999999998</c:v>
                </c:pt>
                <c:pt idx="56519">
                  <c:v>-257.42449999999997</c:v>
                </c:pt>
                <c:pt idx="56520">
                  <c:v>-257.42249999999996</c:v>
                </c:pt>
                <c:pt idx="56521">
                  <c:v>-257.42049999999995</c:v>
                </c:pt>
                <c:pt idx="56522">
                  <c:v>-257.41849999999999</c:v>
                </c:pt>
                <c:pt idx="56523">
                  <c:v>-257.41649999999998</c:v>
                </c:pt>
                <c:pt idx="56524">
                  <c:v>-257.41449999999998</c:v>
                </c:pt>
                <c:pt idx="56525">
                  <c:v>-257.41249999999997</c:v>
                </c:pt>
                <c:pt idx="56526">
                  <c:v>-257.41049999999996</c:v>
                </c:pt>
                <c:pt idx="56527">
                  <c:v>-257.4085</c:v>
                </c:pt>
                <c:pt idx="56528">
                  <c:v>-257.40649999999999</c:v>
                </c:pt>
                <c:pt idx="56529">
                  <c:v>-257.40449999999998</c:v>
                </c:pt>
                <c:pt idx="56530">
                  <c:v>-257.40249999999997</c:v>
                </c:pt>
                <c:pt idx="56531">
                  <c:v>-257.40049999999997</c:v>
                </c:pt>
                <c:pt idx="56532">
                  <c:v>-257.39850000000001</c:v>
                </c:pt>
                <c:pt idx="56533">
                  <c:v>-257.39649999999995</c:v>
                </c:pt>
                <c:pt idx="56534">
                  <c:v>-257.39449999999999</c:v>
                </c:pt>
                <c:pt idx="56535">
                  <c:v>-257.39249999999998</c:v>
                </c:pt>
                <c:pt idx="56536">
                  <c:v>-257.39049999999997</c:v>
                </c:pt>
                <c:pt idx="56537">
                  <c:v>-257.38849999999996</c:v>
                </c:pt>
                <c:pt idx="56538">
                  <c:v>-257.38649999999996</c:v>
                </c:pt>
                <c:pt idx="56539">
                  <c:v>-257.3845</c:v>
                </c:pt>
                <c:pt idx="56540">
                  <c:v>-257.38249999999999</c:v>
                </c:pt>
                <c:pt idx="56541">
                  <c:v>-257.38049999999998</c:v>
                </c:pt>
                <c:pt idx="56542">
                  <c:v>-257.37849999999997</c:v>
                </c:pt>
                <c:pt idx="56543">
                  <c:v>-257.37649999999996</c:v>
                </c:pt>
                <c:pt idx="56544">
                  <c:v>-257.37450000000001</c:v>
                </c:pt>
                <c:pt idx="56545">
                  <c:v>-257.37249999999995</c:v>
                </c:pt>
                <c:pt idx="56546">
                  <c:v>-257.37049999999999</c:v>
                </c:pt>
                <c:pt idx="56547">
                  <c:v>-257.36849999999998</c:v>
                </c:pt>
                <c:pt idx="56548">
                  <c:v>-257.36649999999997</c:v>
                </c:pt>
                <c:pt idx="56549">
                  <c:v>-257.36449999999996</c:v>
                </c:pt>
                <c:pt idx="56550">
                  <c:v>-257.36249999999995</c:v>
                </c:pt>
                <c:pt idx="56551">
                  <c:v>-257.3605</c:v>
                </c:pt>
                <c:pt idx="56552">
                  <c:v>-257.35849999999999</c:v>
                </c:pt>
                <c:pt idx="56553">
                  <c:v>-257.35649999999998</c:v>
                </c:pt>
                <c:pt idx="56554">
                  <c:v>-257.35449999999997</c:v>
                </c:pt>
                <c:pt idx="56555">
                  <c:v>-257.35249999999996</c:v>
                </c:pt>
                <c:pt idx="56556">
                  <c:v>-257.35050000000001</c:v>
                </c:pt>
                <c:pt idx="56557">
                  <c:v>-257.34849999999994</c:v>
                </c:pt>
                <c:pt idx="56558">
                  <c:v>-257.34649999999999</c:v>
                </c:pt>
                <c:pt idx="56559">
                  <c:v>-257.34449999999998</c:v>
                </c:pt>
                <c:pt idx="56560">
                  <c:v>-257.34249999999997</c:v>
                </c:pt>
                <c:pt idx="56561">
                  <c:v>-257.34049999999996</c:v>
                </c:pt>
                <c:pt idx="56562">
                  <c:v>-257.33849999999995</c:v>
                </c:pt>
                <c:pt idx="56563">
                  <c:v>-257.3365</c:v>
                </c:pt>
                <c:pt idx="56564">
                  <c:v>-257.33449999999999</c:v>
                </c:pt>
                <c:pt idx="56565">
                  <c:v>-257.33249999999998</c:v>
                </c:pt>
                <c:pt idx="56566">
                  <c:v>-257.33049999999997</c:v>
                </c:pt>
                <c:pt idx="56567">
                  <c:v>-257.32849999999996</c:v>
                </c:pt>
                <c:pt idx="56568">
                  <c:v>-257.32650000000001</c:v>
                </c:pt>
                <c:pt idx="56569">
                  <c:v>-257.32449999999994</c:v>
                </c:pt>
                <c:pt idx="56570">
                  <c:v>-257.32249999999999</c:v>
                </c:pt>
                <c:pt idx="56571">
                  <c:v>-257.32049999999998</c:v>
                </c:pt>
                <c:pt idx="56572">
                  <c:v>-257.31849999999997</c:v>
                </c:pt>
                <c:pt idx="56573">
                  <c:v>-257.31649999999996</c:v>
                </c:pt>
                <c:pt idx="56574">
                  <c:v>-257.31449999999995</c:v>
                </c:pt>
                <c:pt idx="56575">
                  <c:v>-257.3125</c:v>
                </c:pt>
                <c:pt idx="56576">
                  <c:v>-257.31049999999999</c:v>
                </c:pt>
                <c:pt idx="56577">
                  <c:v>-257.30849999999998</c:v>
                </c:pt>
                <c:pt idx="56578">
                  <c:v>-257.30649999999997</c:v>
                </c:pt>
                <c:pt idx="56579">
                  <c:v>-257.30449999999996</c:v>
                </c:pt>
                <c:pt idx="56580">
                  <c:v>-257.30250000000001</c:v>
                </c:pt>
                <c:pt idx="56581">
                  <c:v>-257.30049999999994</c:v>
                </c:pt>
                <c:pt idx="56582">
                  <c:v>-257.29849999999999</c:v>
                </c:pt>
                <c:pt idx="56583">
                  <c:v>-257.29649999999998</c:v>
                </c:pt>
                <c:pt idx="56584">
                  <c:v>-257.29449999999997</c:v>
                </c:pt>
                <c:pt idx="56585">
                  <c:v>-257.29249999999996</c:v>
                </c:pt>
                <c:pt idx="56586">
                  <c:v>-257.29049999999995</c:v>
                </c:pt>
                <c:pt idx="56587">
                  <c:v>-257.2885</c:v>
                </c:pt>
                <c:pt idx="56588">
                  <c:v>-257.28649999999999</c:v>
                </c:pt>
                <c:pt idx="56589">
                  <c:v>-257.28449999999998</c:v>
                </c:pt>
                <c:pt idx="56590">
                  <c:v>-257.28249999999997</c:v>
                </c:pt>
                <c:pt idx="56591">
                  <c:v>-257.28049999999996</c:v>
                </c:pt>
                <c:pt idx="56592">
                  <c:v>-257.27850000000001</c:v>
                </c:pt>
                <c:pt idx="56593">
                  <c:v>-257.27649999999994</c:v>
                </c:pt>
                <c:pt idx="56594">
                  <c:v>-257.27449999999999</c:v>
                </c:pt>
                <c:pt idx="56595">
                  <c:v>-257.27249999999998</c:v>
                </c:pt>
                <c:pt idx="56596">
                  <c:v>-257.27049999999997</c:v>
                </c:pt>
                <c:pt idx="56597">
                  <c:v>-257.26849999999996</c:v>
                </c:pt>
                <c:pt idx="56598">
                  <c:v>-257.26649999999995</c:v>
                </c:pt>
                <c:pt idx="56599">
                  <c:v>-257.2645</c:v>
                </c:pt>
                <c:pt idx="56600">
                  <c:v>-257.26249999999999</c:v>
                </c:pt>
                <c:pt idx="56601">
                  <c:v>-257.26049999999998</c:v>
                </c:pt>
                <c:pt idx="56602">
                  <c:v>-257.25849999999997</c:v>
                </c:pt>
                <c:pt idx="56603">
                  <c:v>-257.25649999999996</c:v>
                </c:pt>
                <c:pt idx="56604">
                  <c:v>-257.25450000000001</c:v>
                </c:pt>
                <c:pt idx="56605">
                  <c:v>-257.2525</c:v>
                </c:pt>
                <c:pt idx="56606">
                  <c:v>-257.25049999999999</c:v>
                </c:pt>
                <c:pt idx="56607">
                  <c:v>-257.24849999999998</c:v>
                </c:pt>
                <c:pt idx="56608">
                  <c:v>-257.24649999999997</c:v>
                </c:pt>
                <c:pt idx="56609">
                  <c:v>-257.24449999999996</c:v>
                </c:pt>
                <c:pt idx="56610">
                  <c:v>-257.24249999999995</c:v>
                </c:pt>
                <c:pt idx="56611">
                  <c:v>-257.2405</c:v>
                </c:pt>
                <c:pt idx="56612">
                  <c:v>-257.23849999999999</c:v>
                </c:pt>
                <c:pt idx="56613">
                  <c:v>-257.23649999999998</c:v>
                </c:pt>
                <c:pt idx="56614">
                  <c:v>-257.23449999999997</c:v>
                </c:pt>
                <c:pt idx="56615">
                  <c:v>-257.23249999999996</c:v>
                </c:pt>
                <c:pt idx="56616">
                  <c:v>-257.23050000000001</c:v>
                </c:pt>
                <c:pt idx="56617">
                  <c:v>-257.2285</c:v>
                </c:pt>
                <c:pt idx="56618">
                  <c:v>-257.22649999999999</c:v>
                </c:pt>
                <c:pt idx="56619">
                  <c:v>-257.22449999999998</c:v>
                </c:pt>
                <c:pt idx="56620">
                  <c:v>-257.22249999999997</c:v>
                </c:pt>
                <c:pt idx="56621">
                  <c:v>-257.22049999999996</c:v>
                </c:pt>
                <c:pt idx="56622">
                  <c:v>-257.21849999999995</c:v>
                </c:pt>
                <c:pt idx="56623">
                  <c:v>-257.2165</c:v>
                </c:pt>
                <c:pt idx="56624">
                  <c:v>-257.21449999999999</c:v>
                </c:pt>
                <c:pt idx="56625">
                  <c:v>-257.21249999999998</c:v>
                </c:pt>
                <c:pt idx="56626">
                  <c:v>-257.21049999999997</c:v>
                </c:pt>
                <c:pt idx="56627">
                  <c:v>-257.20849999999996</c:v>
                </c:pt>
                <c:pt idx="56628">
                  <c:v>-257.20650000000001</c:v>
                </c:pt>
                <c:pt idx="56629">
                  <c:v>-257.2045</c:v>
                </c:pt>
                <c:pt idx="56630">
                  <c:v>-257.20249999999999</c:v>
                </c:pt>
                <c:pt idx="56631">
                  <c:v>-257.20049999999998</c:v>
                </c:pt>
                <c:pt idx="56632">
                  <c:v>-257.19849999999997</c:v>
                </c:pt>
                <c:pt idx="56633">
                  <c:v>-257.19649999999996</c:v>
                </c:pt>
                <c:pt idx="56634">
                  <c:v>-257.19449999999995</c:v>
                </c:pt>
                <c:pt idx="56635">
                  <c:v>-257.1925</c:v>
                </c:pt>
                <c:pt idx="56636">
                  <c:v>-257.19049999999999</c:v>
                </c:pt>
                <c:pt idx="56637">
                  <c:v>-257.18849999999998</c:v>
                </c:pt>
                <c:pt idx="56638">
                  <c:v>-257.18649999999997</c:v>
                </c:pt>
                <c:pt idx="56639">
                  <c:v>-257.18449999999996</c:v>
                </c:pt>
                <c:pt idx="56640">
                  <c:v>-257.1825</c:v>
                </c:pt>
                <c:pt idx="56641">
                  <c:v>-257.18049999999999</c:v>
                </c:pt>
                <c:pt idx="56642">
                  <c:v>-257.17849999999999</c:v>
                </c:pt>
                <c:pt idx="56643">
                  <c:v>-257.17649999999998</c:v>
                </c:pt>
                <c:pt idx="56644">
                  <c:v>-257.17449999999997</c:v>
                </c:pt>
                <c:pt idx="56645">
                  <c:v>-257.17249999999996</c:v>
                </c:pt>
                <c:pt idx="56646">
                  <c:v>-257.17049999999995</c:v>
                </c:pt>
                <c:pt idx="56647">
                  <c:v>-257.16849999999999</c:v>
                </c:pt>
                <c:pt idx="56648">
                  <c:v>-257.16649999999998</c:v>
                </c:pt>
                <c:pt idx="56649">
                  <c:v>-257.16449999999998</c:v>
                </c:pt>
                <c:pt idx="56650">
                  <c:v>-257.16249999999997</c:v>
                </c:pt>
                <c:pt idx="56651">
                  <c:v>-257.16049999999996</c:v>
                </c:pt>
                <c:pt idx="56652">
                  <c:v>-257.1585</c:v>
                </c:pt>
                <c:pt idx="56653">
                  <c:v>-257.15649999999999</c:v>
                </c:pt>
                <c:pt idx="56654">
                  <c:v>-257.15449999999998</c:v>
                </c:pt>
                <c:pt idx="56655">
                  <c:v>-257.15249999999997</c:v>
                </c:pt>
                <c:pt idx="56656">
                  <c:v>-257.15049999999997</c:v>
                </c:pt>
                <c:pt idx="56657">
                  <c:v>-257.14850000000001</c:v>
                </c:pt>
                <c:pt idx="56658">
                  <c:v>-257.14649999999995</c:v>
                </c:pt>
                <c:pt idx="56659">
                  <c:v>-257.14449999999999</c:v>
                </c:pt>
                <c:pt idx="56660">
                  <c:v>-257.14249999999998</c:v>
                </c:pt>
                <c:pt idx="56661">
                  <c:v>-257.14049999999997</c:v>
                </c:pt>
                <c:pt idx="56662">
                  <c:v>-257.13849999999996</c:v>
                </c:pt>
                <c:pt idx="56663">
                  <c:v>-257.13649999999996</c:v>
                </c:pt>
                <c:pt idx="56664">
                  <c:v>-257.1345</c:v>
                </c:pt>
                <c:pt idx="56665">
                  <c:v>-257.13249999999999</c:v>
                </c:pt>
                <c:pt idx="56666">
                  <c:v>-257.13049999999998</c:v>
                </c:pt>
                <c:pt idx="56667">
                  <c:v>-257.12849999999997</c:v>
                </c:pt>
                <c:pt idx="56668">
                  <c:v>-257.12649999999996</c:v>
                </c:pt>
                <c:pt idx="56669">
                  <c:v>-257.12450000000001</c:v>
                </c:pt>
                <c:pt idx="56670">
                  <c:v>-257.12249999999995</c:v>
                </c:pt>
                <c:pt idx="56671">
                  <c:v>-257.12049999999999</c:v>
                </c:pt>
                <c:pt idx="56672">
                  <c:v>-257.11849999999998</c:v>
                </c:pt>
                <c:pt idx="56673">
                  <c:v>-257.11649999999997</c:v>
                </c:pt>
                <c:pt idx="56674">
                  <c:v>-257.11449999999996</c:v>
                </c:pt>
                <c:pt idx="56675">
                  <c:v>-257.11249999999995</c:v>
                </c:pt>
                <c:pt idx="56676">
                  <c:v>-257.1105</c:v>
                </c:pt>
                <c:pt idx="56677">
                  <c:v>-257.10849999999999</c:v>
                </c:pt>
                <c:pt idx="56678">
                  <c:v>-257.10649999999998</c:v>
                </c:pt>
                <c:pt idx="56679">
                  <c:v>-257.10449999999997</c:v>
                </c:pt>
                <c:pt idx="56680">
                  <c:v>-257.10249999999996</c:v>
                </c:pt>
                <c:pt idx="56681">
                  <c:v>-257.10050000000001</c:v>
                </c:pt>
                <c:pt idx="56682">
                  <c:v>-257.09849999999994</c:v>
                </c:pt>
                <c:pt idx="56683">
                  <c:v>-257.09649999999999</c:v>
                </c:pt>
                <c:pt idx="56684">
                  <c:v>-257.09449999999998</c:v>
                </c:pt>
                <c:pt idx="56685">
                  <c:v>-257.09249999999997</c:v>
                </c:pt>
                <c:pt idx="56686">
                  <c:v>-257.09049999999996</c:v>
                </c:pt>
                <c:pt idx="56687">
                  <c:v>-257.08849999999995</c:v>
                </c:pt>
                <c:pt idx="56688">
                  <c:v>-257.0865</c:v>
                </c:pt>
                <c:pt idx="56689">
                  <c:v>-257.08449999999999</c:v>
                </c:pt>
                <c:pt idx="56690">
                  <c:v>-257.08249999999998</c:v>
                </c:pt>
                <c:pt idx="56691">
                  <c:v>-257.08049999999997</c:v>
                </c:pt>
                <c:pt idx="56692">
                  <c:v>-257.07849999999996</c:v>
                </c:pt>
                <c:pt idx="56693">
                  <c:v>-257.07650000000001</c:v>
                </c:pt>
                <c:pt idx="56694">
                  <c:v>-257.07449999999994</c:v>
                </c:pt>
                <c:pt idx="56695">
                  <c:v>-257.07249999999999</c:v>
                </c:pt>
                <c:pt idx="56696">
                  <c:v>-257.07049999999998</c:v>
                </c:pt>
                <c:pt idx="56697">
                  <c:v>-257.06849999999997</c:v>
                </c:pt>
                <c:pt idx="56698">
                  <c:v>-257.06649999999996</c:v>
                </c:pt>
                <c:pt idx="56699">
                  <c:v>-257.06449999999995</c:v>
                </c:pt>
                <c:pt idx="56700">
                  <c:v>-257.0625</c:v>
                </c:pt>
                <c:pt idx="56701">
                  <c:v>-257.06049999999999</c:v>
                </c:pt>
                <c:pt idx="56702">
                  <c:v>-257.05849999999998</c:v>
                </c:pt>
                <c:pt idx="56703">
                  <c:v>-257.05649999999997</c:v>
                </c:pt>
                <c:pt idx="56704">
                  <c:v>-257.05449999999996</c:v>
                </c:pt>
                <c:pt idx="56705">
                  <c:v>-257.05250000000001</c:v>
                </c:pt>
                <c:pt idx="56706">
                  <c:v>-257.05049999999994</c:v>
                </c:pt>
                <c:pt idx="56707">
                  <c:v>-257.04849999999999</c:v>
                </c:pt>
                <c:pt idx="56708">
                  <c:v>-257.04649999999998</c:v>
                </c:pt>
                <c:pt idx="56709">
                  <c:v>-257.04449999999997</c:v>
                </c:pt>
                <c:pt idx="56710">
                  <c:v>-257.04249999999996</c:v>
                </c:pt>
                <c:pt idx="56711">
                  <c:v>-257.04049999999995</c:v>
                </c:pt>
                <c:pt idx="56712">
                  <c:v>-257.0385</c:v>
                </c:pt>
                <c:pt idx="56713">
                  <c:v>-257.03649999999999</c:v>
                </c:pt>
                <c:pt idx="56714">
                  <c:v>-257.03449999999998</c:v>
                </c:pt>
                <c:pt idx="56715">
                  <c:v>-257.03249999999997</c:v>
                </c:pt>
                <c:pt idx="56716">
                  <c:v>-257.03049999999996</c:v>
                </c:pt>
                <c:pt idx="56717">
                  <c:v>-257.02850000000001</c:v>
                </c:pt>
                <c:pt idx="56718">
                  <c:v>-257.02649999999994</c:v>
                </c:pt>
                <c:pt idx="56719">
                  <c:v>-257.02449999999999</c:v>
                </c:pt>
                <c:pt idx="56720">
                  <c:v>-257.02249999999998</c:v>
                </c:pt>
                <c:pt idx="56721">
                  <c:v>-257.02049999999997</c:v>
                </c:pt>
                <c:pt idx="56722">
                  <c:v>-257.01849999999996</c:v>
                </c:pt>
                <c:pt idx="56723">
                  <c:v>-257.01649999999995</c:v>
                </c:pt>
                <c:pt idx="56724">
                  <c:v>-257.0145</c:v>
                </c:pt>
                <c:pt idx="56725">
                  <c:v>-257.01249999999999</c:v>
                </c:pt>
                <c:pt idx="56726">
                  <c:v>-257.01049999999998</c:v>
                </c:pt>
                <c:pt idx="56727">
                  <c:v>-257.00849999999997</c:v>
                </c:pt>
                <c:pt idx="56728">
                  <c:v>-257.00649999999996</c:v>
                </c:pt>
                <c:pt idx="56729">
                  <c:v>-257.00450000000001</c:v>
                </c:pt>
                <c:pt idx="56730">
                  <c:v>-257.0025</c:v>
                </c:pt>
                <c:pt idx="56731">
                  <c:v>-257.00049999999999</c:v>
                </c:pt>
                <c:pt idx="56732">
                  <c:v>-256.99849999999998</c:v>
                </c:pt>
                <c:pt idx="56733">
                  <c:v>-256.99649999999997</c:v>
                </c:pt>
                <c:pt idx="56734">
                  <c:v>-256.99449999999996</c:v>
                </c:pt>
                <c:pt idx="56735">
                  <c:v>-256.99249999999995</c:v>
                </c:pt>
                <c:pt idx="56736">
                  <c:v>-256.9905</c:v>
                </c:pt>
                <c:pt idx="56737">
                  <c:v>-256.98849999999999</c:v>
                </c:pt>
                <c:pt idx="56738">
                  <c:v>-256.98649999999998</c:v>
                </c:pt>
                <c:pt idx="56739">
                  <c:v>-256.98449999999997</c:v>
                </c:pt>
                <c:pt idx="56740">
                  <c:v>-256.98249999999996</c:v>
                </c:pt>
                <c:pt idx="56741">
                  <c:v>-256.98050000000001</c:v>
                </c:pt>
                <c:pt idx="56742">
                  <c:v>-256.9785</c:v>
                </c:pt>
                <c:pt idx="56743">
                  <c:v>-256.97649999999999</c:v>
                </c:pt>
                <c:pt idx="56744">
                  <c:v>-256.97449999999998</c:v>
                </c:pt>
                <c:pt idx="56745">
                  <c:v>-256.97249999999997</c:v>
                </c:pt>
                <c:pt idx="56746">
                  <c:v>-256.97049999999996</c:v>
                </c:pt>
                <c:pt idx="56747">
                  <c:v>-256.96849999999995</c:v>
                </c:pt>
                <c:pt idx="56748">
                  <c:v>-256.9665</c:v>
                </c:pt>
                <c:pt idx="56749">
                  <c:v>-256.96449999999999</c:v>
                </c:pt>
                <c:pt idx="56750">
                  <c:v>-256.96249999999998</c:v>
                </c:pt>
                <c:pt idx="56751">
                  <c:v>-256.96049999999997</c:v>
                </c:pt>
                <c:pt idx="56752">
                  <c:v>-256.95849999999996</c:v>
                </c:pt>
                <c:pt idx="56753">
                  <c:v>-256.95650000000001</c:v>
                </c:pt>
                <c:pt idx="56754">
                  <c:v>-256.9545</c:v>
                </c:pt>
                <c:pt idx="56755">
                  <c:v>-256.95249999999999</c:v>
                </c:pt>
                <c:pt idx="56756">
                  <c:v>-256.95049999999998</c:v>
                </c:pt>
                <c:pt idx="56757">
                  <c:v>-256.94849999999997</c:v>
                </c:pt>
                <c:pt idx="56758">
                  <c:v>-256.94649999999996</c:v>
                </c:pt>
                <c:pt idx="56759">
                  <c:v>-256.94449999999995</c:v>
                </c:pt>
                <c:pt idx="56760">
                  <c:v>-256.9425</c:v>
                </c:pt>
                <c:pt idx="56761">
                  <c:v>-256.94049999999999</c:v>
                </c:pt>
                <c:pt idx="56762">
                  <c:v>-256.93849999999998</c:v>
                </c:pt>
                <c:pt idx="56763">
                  <c:v>-256.93649999999997</c:v>
                </c:pt>
                <c:pt idx="56764">
                  <c:v>-256.93449999999996</c:v>
                </c:pt>
                <c:pt idx="56765">
                  <c:v>-256.9325</c:v>
                </c:pt>
                <c:pt idx="56766">
                  <c:v>-256.93049999999999</c:v>
                </c:pt>
                <c:pt idx="56767">
                  <c:v>-256.92849999999999</c:v>
                </c:pt>
                <c:pt idx="56768">
                  <c:v>-256.92649999999998</c:v>
                </c:pt>
                <c:pt idx="56769">
                  <c:v>-256.92449999999997</c:v>
                </c:pt>
                <c:pt idx="56770">
                  <c:v>-256.92249999999996</c:v>
                </c:pt>
                <c:pt idx="56771">
                  <c:v>-256.92049999999995</c:v>
                </c:pt>
                <c:pt idx="56772">
                  <c:v>-256.91849999999999</c:v>
                </c:pt>
                <c:pt idx="56773">
                  <c:v>-256.91649999999998</c:v>
                </c:pt>
                <c:pt idx="56774">
                  <c:v>-256.91449999999998</c:v>
                </c:pt>
                <c:pt idx="56775">
                  <c:v>-256.91249999999997</c:v>
                </c:pt>
                <c:pt idx="56776">
                  <c:v>-256.91049999999996</c:v>
                </c:pt>
                <c:pt idx="56777">
                  <c:v>-256.9085</c:v>
                </c:pt>
                <c:pt idx="56778">
                  <c:v>-256.90649999999999</c:v>
                </c:pt>
                <c:pt idx="56779">
                  <c:v>-256.90449999999998</c:v>
                </c:pt>
                <c:pt idx="56780">
                  <c:v>-256.90249999999997</c:v>
                </c:pt>
                <c:pt idx="56781">
                  <c:v>-256.90049999999997</c:v>
                </c:pt>
                <c:pt idx="56782">
                  <c:v>-256.89850000000001</c:v>
                </c:pt>
                <c:pt idx="56783">
                  <c:v>-256.89649999999995</c:v>
                </c:pt>
                <c:pt idx="56784">
                  <c:v>-256.89449999999999</c:v>
                </c:pt>
                <c:pt idx="56785">
                  <c:v>-256.89249999999998</c:v>
                </c:pt>
                <c:pt idx="56786">
                  <c:v>-256.89049999999997</c:v>
                </c:pt>
                <c:pt idx="56787">
                  <c:v>-256.88849999999996</c:v>
                </c:pt>
                <c:pt idx="56788">
                  <c:v>-256.88649999999996</c:v>
                </c:pt>
                <c:pt idx="56789">
                  <c:v>-256.8845</c:v>
                </c:pt>
                <c:pt idx="56790">
                  <c:v>-256.88249999999999</c:v>
                </c:pt>
                <c:pt idx="56791">
                  <c:v>-256.88049999999998</c:v>
                </c:pt>
                <c:pt idx="56792">
                  <c:v>-256.87849999999997</c:v>
                </c:pt>
                <c:pt idx="56793">
                  <c:v>-256.87649999999996</c:v>
                </c:pt>
                <c:pt idx="56794">
                  <c:v>-256.87450000000001</c:v>
                </c:pt>
                <c:pt idx="56795">
                  <c:v>-256.87249999999995</c:v>
                </c:pt>
                <c:pt idx="56796">
                  <c:v>-256.87049999999999</c:v>
                </c:pt>
                <c:pt idx="56797">
                  <c:v>-256.86849999999998</c:v>
                </c:pt>
                <c:pt idx="56798">
                  <c:v>-256.86649999999997</c:v>
                </c:pt>
                <c:pt idx="56799">
                  <c:v>-256.86449999999996</c:v>
                </c:pt>
                <c:pt idx="56800">
                  <c:v>-256.86249999999995</c:v>
                </c:pt>
                <c:pt idx="56801">
                  <c:v>-256.8605</c:v>
                </c:pt>
                <c:pt idx="56802">
                  <c:v>-256.85849999999999</c:v>
                </c:pt>
                <c:pt idx="56803">
                  <c:v>-256.85649999999998</c:v>
                </c:pt>
                <c:pt idx="56804">
                  <c:v>-256.85449999999997</c:v>
                </c:pt>
                <c:pt idx="56805">
                  <c:v>-256.85249999999996</c:v>
                </c:pt>
                <c:pt idx="56806">
                  <c:v>-256.85050000000001</c:v>
                </c:pt>
                <c:pt idx="56807">
                  <c:v>-256.84849999999994</c:v>
                </c:pt>
                <c:pt idx="56808">
                  <c:v>-256.84649999999999</c:v>
                </c:pt>
                <c:pt idx="56809">
                  <c:v>-256.84449999999998</c:v>
                </c:pt>
                <c:pt idx="56810">
                  <c:v>-256.84249999999997</c:v>
                </c:pt>
                <c:pt idx="56811">
                  <c:v>-256.84049999999996</c:v>
                </c:pt>
                <c:pt idx="56812">
                  <c:v>-256.83849999999995</c:v>
                </c:pt>
                <c:pt idx="56813">
                  <c:v>-256.8365</c:v>
                </c:pt>
                <c:pt idx="56814">
                  <c:v>-256.83449999999999</c:v>
                </c:pt>
                <c:pt idx="56815">
                  <c:v>-256.83249999999998</c:v>
                </c:pt>
                <c:pt idx="56816">
                  <c:v>-256.83049999999997</c:v>
                </c:pt>
                <c:pt idx="56817">
                  <c:v>-256.82849999999996</c:v>
                </c:pt>
                <c:pt idx="56818">
                  <c:v>-256.82650000000001</c:v>
                </c:pt>
                <c:pt idx="56819">
                  <c:v>-256.82449999999994</c:v>
                </c:pt>
                <c:pt idx="56820">
                  <c:v>-256.82249999999999</c:v>
                </c:pt>
                <c:pt idx="56821">
                  <c:v>-256.82049999999998</c:v>
                </c:pt>
                <c:pt idx="56822">
                  <c:v>-256.81849999999997</c:v>
                </c:pt>
                <c:pt idx="56823">
                  <c:v>-256.81649999999996</c:v>
                </c:pt>
                <c:pt idx="56824">
                  <c:v>-256.81449999999995</c:v>
                </c:pt>
                <c:pt idx="56825">
                  <c:v>-256.8125</c:v>
                </c:pt>
                <c:pt idx="56826">
                  <c:v>-256.81049999999999</c:v>
                </c:pt>
                <c:pt idx="56827">
                  <c:v>-256.80849999999998</c:v>
                </c:pt>
                <c:pt idx="56828">
                  <c:v>-256.80649999999997</c:v>
                </c:pt>
                <c:pt idx="56829">
                  <c:v>-256.80449999999996</c:v>
                </c:pt>
                <c:pt idx="56830">
                  <c:v>-256.80250000000001</c:v>
                </c:pt>
                <c:pt idx="56831">
                  <c:v>-256.80049999999994</c:v>
                </c:pt>
                <c:pt idx="56832">
                  <c:v>-256.79849999999999</c:v>
                </c:pt>
                <c:pt idx="56833">
                  <c:v>-256.79649999999998</c:v>
                </c:pt>
                <c:pt idx="56834">
                  <c:v>-256.79449999999997</c:v>
                </c:pt>
                <c:pt idx="56835">
                  <c:v>-256.79249999999996</c:v>
                </c:pt>
                <c:pt idx="56836">
                  <c:v>-256.79049999999995</c:v>
                </c:pt>
                <c:pt idx="56837">
                  <c:v>-256.7885</c:v>
                </c:pt>
                <c:pt idx="56838">
                  <c:v>-256.78649999999999</c:v>
                </c:pt>
                <c:pt idx="56839">
                  <c:v>-256.78449999999998</c:v>
                </c:pt>
                <c:pt idx="56840">
                  <c:v>-256.78249999999997</c:v>
                </c:pt>
                <c:pt idx="56841">
                  <c:v>-256.78049999999996</c:v>
                </c:pt>
                <c:pt idx="56842">
                  <c:v>-256.77850000000001</c:v>
                </c:pt>
                <c:pt idx="56843">
                  <c:v>-256.77649999999994</c:v>
                </c:pt>
                <c:pt idx="56844">
                  <c:v>-256.77449999999999</c:v>
                </c:pt>
                <c:pt idx="56845">
                  <c:v>-256.77249999999998</c:v>
                </c:pt>
                <c:pt idx="56846">
                  <c:v>-256.77049999999997</c:v>
                </c:pt>
                <c:pt idx="56847">
                  <c:v>-256.76849999999996</c:v>
                </c:pt>
                <c:pt idx="56848">
                  <c:v>-256.76649999999995</c:v>
                </c:pt>
                <c:pt idx="56849">
                  <c:v>-256.7645</c:v>
                </c:pt>
                <c:pt idx="56850">
                  <c:v>-256.76249999999999</c:v>
                </c:pt>
                <c:pt idx="56851">
                  <c:v>-256.76049999999998</c:v>
                </c:pt>
                <c:pt idx="56852">
                  <c:v>-256.75849999999997</c:v>
                </c:pt>
                <c:pt idx="56853">
                  <c:v>-256.75649999999996</c:v>
                </c:pt>
                <c:pt idx="56854">
                  <c:v>-256.75450000000001</c:v>
                </c:pt>
                <c:pt idx="56855">
                  <c:v>-256.7525</c:v>
                </c:pt>
                <c:pt idx="56856">
                  <c:v>-256.75049999999999</c:v>
                </c:pt>
                <c:pt idx="56857">
                  <c:v>-256.74849999999998</c:v>
                </c:pt>
                <c:pt idx="56858">
                  <c:v>-256.74649999999997</c:v>
                </c:pt>
                <c:pt idx="56859">
                  <c:v>-256.74449999999996</c:v>
                </c:pt>
                <c:pt idx="56860">
                  <c:v>-256.74249999999995</c:v>
                </c:pt>
                <c:pt idx="56861">
                  <c:v>-256.7405</c:v>
                </c:pt>
                <c:pt idx="56862">
                  <c:v>-256.73849999999999</c:v>
                </c:pt>
                <c:pt idx="56863">
                  <c:v>-256.73649999999998</c:v>
                </c:pt>
                <c:pt idx="56864">
                  <c:v>-256.73449999999997</c:v>
                </c:pt>
                <c:pt idx="56865">
                  <c:v>-256.73249999999996</c:v>
                </c:pt>
                <c:pt idx="56866">
                  <c:v>-256.73050000000001</c:v>
                </c:pt>
                <c:pt idx="56867">
                  <c:v>-256.7285</c:v>
                </c:pt>
                <c:pt idx="56868">
                  <c:v>-256.72649999999999</c:v>
                </c:pt>
                <c:pt idx="56869">
                  <c:v>-256.72449999999998</c:v>
                </c:pt>
                <c:pt idx="56870">
                  <c:v>-256.72249999999997</c:v>
                </c:pt>
                <c:pt idx="56871">
                  <c:v>-256.72049999999996</c:v>
                </c:pt>
                <c:pt idx="56872">
                  <c:v>-256.71849999999995</c:v>
                </c:pt>
                <c:pt idx="56873">
                  <c:v>-256.7165</c:v>
                </c:pt>
                <c:pt idx="56874">
                  <c:v>-256.71449999999999</c:v>
                </c:pt>
                <c:pt idx="56875">
                  <c:v>-256.71249999999998</c:v>
                </c:pt>
                <c:pt idx="56876">
                  <c:v>-256.71049999999997</c:v>
                </c:pt>
                <c:pt idx="56877">
                  <c:v>-256.70849999999996</c:v>
                </c:pt>
                <c:pt idx="56878">
                  <c:v>-256.70650000000001</c:v>
                </c:pt>
                <c:pt idx="56879">
                  <c:v>-256.7045</c:v>
                </c:pt>
                <c:pt idx="56880">
                  <c:v>-256.70249999999999</c:v>
                </c:pt>
                <c:pt idx="56881">
                  <c:v>-256.70049999999998</c:v>
                </c:pt>
                <c:pt idx="56882">
                  <c:v>-256.69849999999997</c:v>
                </c:pt>
                <c:pt idx="56883">
                  <c:v>-256.69649999999996</c:v>
                </c:pt>
                <c:pt idx="56884">
                  <c:v>-256.69449999999995</c:v>
                </c:pt>
                <c:pt idx="56885">
                  <c:v>-256.6925</c:v>
                </c:pt>
                <c:pt idx="56886">
                  <c:v>-256.69049999999999</c:v>
                </c:pt>
                <c:pt idx="56887">
                  <c:v>-256.68849999999998</c:v>
                </c:pt>
                <c:pt idx="56888">
                  <c:v>-256.68649999999997</c:v>
                </c:pt>
                <c:pt idx="56889">
                  <c:v>-256.68449999999996</c:v>
                </c:pt>
                <c:pt idx="56890">
                  <c:v>-256.6825</c:v>
                </c:pt>
                <c:pt idx="56891">
                  <c:v>-256.68049999999999</c:v>
                </c:pt>
                <c:pt idx="56892">
                  <c:v>-256.67849999999999</c:v>
                </c:pt>
                <c:pt idx="56893">
                  <c:v>-256.67649999999998</c:v>
                </c:pt>
                <c:pt idx="56894">
                  <c:v>-256.67449999999997</c:v>
                </c:pt>
                <c:pt idx="56895">
                  <c:v>-256.67249999999996</c:v>
                </c:pt>
                <c:pt idx="56896">
                  <c:v>-256.67049999999995</c:v>
                </c:pt>
                <c:pt idx="56897">
                  <c:v>-256.66849999999999</c:v>
                </c:pt>
                <c:pt idx="56898">
                  <c:v>-256.66649999999998</c:v>
                </c:pt>
                <c:pt idx="56899">
                  <c:v>-256.66449999999998</c:v>
                </c:pt>
                <c:pt idx="56900">
                  <c:v>-256.66249999999997</c:v>
                </c:pt>
                <c:pt idx="56901">
                  <c:v>-256.66049999999996</c:v>
                </c:pt>
                <c:pt idx="56902">
                  <c:v>-256.6585</c:v>
                </c:pt>
                <c:pt idx="56903">
                  <c:v>-256.65649999999999</c:v>
                </c:pt>
                <c:pt idx="56904">
                  <c:v>-256.65449999999998</c:v>
                </c:pt>
                <c:pt idx="56905">
                  <c:v>-256.65249999999997</c:v>
                </c:pt>
                <c:pt idx="56906">
                  <c:v>-256.65049999999997</c:v>
                </c:pt>
                <c:pt idx="56907">
                  <c:v>-256.64850000000001</c:v>
                </c:pt>
                <c:pt idx="56908">
                  <c:v>-256.64649999999995</c:v>
                </c:pt>
                <c:pt idx="56909">
                  <c:v>-256.64449999999999</c:v>
                </c:pt>
                <c:pt idx="56910">
                  <c:v>-256.64249999999998</c:v>
                </c:pt>
                <c:pt idx="56911">
                  <c:v>-256.64049999999997</c:v>
                </c:pt>
                <c:pt idx="56912">
                  <c:v>-256.63849999999996</c:v>
                </c:pt>
                <c:pt idx="56913">
                  <c:v>-256.63649999999996</c:v>
                </c:pt>
                <c:pt idx="56914">
                  <c:v>-256.6345</c:v>
                </c:pt>
                <c:pt idx="56915">
                  <c:v>-256.63249999999999</c:v>
                </c:pt>
                <c:pt idx="56916">
                  <c:v>-256.63049999999998</c:v>
                </c:pt>
                <c:pt idx="56917">
                  <c:v>-256.62849999999997</c:v>
                </c:pt>
                <c:pt idx="56918">
                  <c:v>-256.62649999999996</c:v>
                </c:pt>
                <c:pt idx="56919">
                  <c:v>-256.62450000000001</c:v>
                </c:pt>
                <c:pt idx="56920">
                  <c:v>-256.62249999999995</c:v>
                </c:pt>
                <c:pt idx="56921">
                  <c:v>-256.62049999999999</c:v>
                </c:pt>
                <c:pt idx="56922">
                  <c:v>-256.61849999999998</c:v>
                </c:pt>
                <c:pt idx="56923">
                  <c:v>-256.61649999999997</c:v>
                </c:pt>
                <c:pt idx="56924">
                  <c:v>-256.61449999999996</c:v>
                </c:pt>
                <c:pt idx="56925">
                  <c:v>-256.61249999999995</c:v>
                </c:pt>
                <c:pt idx="56926">
                  <c:v>-256.6105</c:v>
                </c:pt>
                <c:pt idx="56927">
                  <c:v>-256.60849999999999</c:v>
                </c:pt>
                <c:pt idx="56928">
                  <c:v>-256.60649999999998</c:v>
                </c:pt>
                <c:pt idx="56929">
                  <c:v>-256.60449999999997</c:v>
                </c:pt>
                <c:pt idx="56930">
                  <c:v>-256.60249999999996</c:v>
                </c:pt>
                <c:pt idx="56931">
                  <c:v>-256.60050000000001</c:v>
                </c:pt>
                <c:pt idx="56932">
                  <c:v>-256.59849999999994</c:v>
                </c:pt>
                <c:pt idx="56933">
                  <c:v>-256.59649999999999</c:v>
                </c:pt>
                <c:pt idx="56934">
                  <c:v>-256.59449999999998</c:v>
                </c:pt>
                <c:pt idx="56935">
                  <c:v>-256.59249999999997</c:v>
                </c:pt>
                <c:pt idx="56936">
                  <c:v>-256.59049999999996</c:v>
                </c:pt>
                <c:pt idx="56937">
                  <c:v>-256.58849999999995</c:v>
                </c:pt>
                <c:pt idx="56938">
                  <c:v>-256.5865</c:v>
                </c:pt>
                <c:pt idx="56939">
                  <c:v>-256.58449999999999</c:v>
                </c:pt>
                <c:pt idx="56940">
                  <c:v>-256.58249999999998</c:v>
                </c:pt>
                <c:pt idx="56941">
                  <c:v>-256.58049999999997</c:v>
                </c:pt>
                <c:pt idx="56942">
                  <c:v>-256.57849999999996</c:v>
                </c:pt>
                <c:pt idx="56943">
                  <c:v>-256.57650000000001</c:v>
                </c:pt>
                <c:pt idx="56944">
                  <c:v>-256.57449999999994</c:v>
                </c:pt>
                <c:pt idx="56945">
                  <c:v>-256.57249999999999</c:v>
                </c:pt>
                <c:pt idx="56946">
                  <c:v>-256.57049999999998</c:v>
                </c:pt>
                <c:pt idx="56947">
                  <c:v>-256.56849999999997</c:v>
                </c:pt>
                <c:pt idx="56948">
                  <c:v>-256.56649999999996</c:v>
                </c:pt>
                <c:pt idx="56949">
                  <c:v>-256.56449999999995</c:v>
                </c:pt>
                <c:pt idx="56950">
                  <c:v>-256.5625</c:v>
                </c:pt>
                <c:pt idx="56951">
                  <c:v>-256.56049999999999</c:v>
                </c:pt>
                <c:pt idx="56952">
                  <c:v>-256.55849999999998</c:v>
                </c:pt>
                <c:pt idx="56953">
                  <c:v>-256.55649999999997</c:v>
                </c:pt>
                <c:pt idx="56954">
                  <c:v>-256.55449999999996</c:v>
                </c:pt>
                <c:pt idx="56955">
                  <c:v>-256.55250000000001</c:v>
                </c:pt>
                <c:pt idx="56956">
                  <c:v>-256.55049999999994</c:v>
                </c:pt>
                <c:pt idx="56957">
                  <c:v>-256.54849999999999</c:v>
                </c:pt>
                <c:pt idx="56958">
                  <c:v>-256.54649999999998</c:v>
                </c:pt>
                <c:pt idx="56959">
                  <c:v>-256.54449999999997</c:v>
                </c:pt>
                <c:pt idx="56960">
                  <c:v>-256.54249999999996</c:v>
                </c:pt>
                <c:pt idx="56961">
                  <c:v>-256.54049999999995</c:v>
                </c:pt>
                <c:pt idx="56962">
                  <c:v>-256.5385</c:v>
                </c:pt>
                <c:pt idx="56963">
                  <c:v>-256.53649999999999</c:v>
                </c:pt>
                <c:pt idx="56964">
                  <c:v>-256.53449999999998</c:v>
                </c:pt>
                <c:pt idx="56965">
                  <c:v>-256.53249999999997</c:v>
                </c:pt>
                <c:pt idx="56966">
                  <c:v>-256.53049999999996</c:v>
                </c:pt>
                <c:pt idx="56967">
                  <c:v>-256.52850000000001</c:v>
                </c:pt>
                <c:pt idx="56968">
                  <c:v>-256.52649999999994</c:v>
                </c:pt>
                <c:pt idx="56969">
                  <c:v>-256.52449999999999</c:v>
                </c:pt>
                <c:pt idx="56970">
                  <c:v>-256.52249999999998</c:v>
                </c:pt>
                <c:pt idx="56971">
                  <c:v>-256.52049999999997</c:v>
                </c:pt>
                <c:pt idx="56972">
                  <c:v>-256.51849999999996</c:v>
                </c:pt>
                <c:pt idx="56973">
                  <c:v>-256.51649999999995</c:v>
                </c:pt>
                <c:pt idx="56974">
                  <c:v>-256.5145</c:v>
                </c:pt>
                <c:pt idx="56975">
                  <c:v>-256.51249999999999</c:v>
                </c:pt>
                <c:pt idx="56976">
                  <c:v>-256.51049999999998</c:v>
                </c:pt>
                <c:pt idx="56977">
                  <c:v>-256.50849999999997</c:v>
                </c:pt>
                <c:pt idx="56978">
                  <c:v>-256.50649999999996</c:v>
                </c:pt>
                <c:pt idx="56979">
                  <c:v>-256.50450000000001</c:v>
                </c:pt>
                <c:pt idx="56980">
                  <c:v>-256.5025</c:v>
                </c:pt>
                <c:pt idx="56981">
                  <c:v>-256.50049999999999</c:v>
                </c:pt>
                <c:pt idx="56982">
                  <c:v>-256.49849999999998</c:v>
                </c:pt>
                <c:pt idx="56983">
                  <c:v>-256.49649999999997</c:v>
                </c:pt>
                <c:pt idx="56984">
                  <c:v>-256.49449999999996</c:v>
                </c:pt>
                <c:pt idx="56985">
                  <c:v>-256.49249999999995</c:v>
                </c:pt>
                <c:pt idx="56986">
                  <c:v>-256.4905</c:v>
                </c:pt>
                <c:pt idx="56987">
                  <c:v>-256.48849999999999</c:v>
                </c:pt>
                <c:pt idx="56988">
                  <c:v>-256.48649999999998</c:v>
                </c:pt>
                <c:pt idx="56989">
                  <c:v>-256.48449999999997</c:v>
                </c:pt>
                <c:pt idx="56990">
                  <c:v>-256.48249999999996</c:v>
                </c:pt>
                <c:pt idx="56991">
                  <c:v>-256.48050000000001</c:v>
                </c:pt>
                <c:pt idx="56992">
                  <c:v>-256.4785</c:v>
                </c:pt>
                <c:pt idx="56993">
                  <c:v>-256.47649999999999</c:v>
                </c:pt>
                <c:pt idx="56994">
                  <c:v>-256.47449999999998</c:v>
                </c:pt>
                <c:pt idx="56995">
                  <c:v>-256.47249999999997</c:v>
                </c:pt>
                <c:pt idx="56996">
                  <c:v>-256.47049999999996</c:v>
                </c:pt>
                <c:pt idx="56997">
                  <c:v>-256.46849999999995</c:v>
                </c:pt>
                <c:pt idx="56998">
                  <c:v>-256.4665</c:v>
                </c:pt>
                <c:pt idx="56999">
                  <c:v>-256.46449999999999</c:v>
                </c:pt>
                <c:pt idx="57000">
                  <c:v>-256.46249999999998</c:v>
                </c:pt>
                <c:pt idx="57001">
                  <c:v>-256.46049999999997</c:v>
                </c:pt>
                <c:pt idx="57002">
                  <c:v>-256.45849999999996</c:v>
                </c:pt>
                <c:pt idx="57003">
                  <c:v>-256.45650000000001</c:v>
                </c:pt>
                <c:pt idx="57004">
                  <c:v>-256.4545</c:v>
                </c:pt>
                <c:pt idx="57005">
                  <c:v>-256.45249999999999</c:v>
                </c:pt>
                <c:pt idx="57006">
                  <c:v>-256.45049999999998</c:v>
                </c:pt>
                <c:pt idx="57007">
                  <c:v>-256.44849999999997</c:v>
                </c:pt>
                <c:pt idx="57008">
                  <c:v>-256.44649999999996</c:v>
                </c:pt>
                <c:pt idx="57009">
                  <c:v>-256.44449999999995</c:v>
                </c:pt>
                <c:pt idx="57010">
                  <c:v>-256.4425</c:v>
                </c:pt>
                <c:pt idx="57011">
                  <c:v>-256.44049999999999</c:v>
                </c:pt>
                <c:pt idx="57012">
                  <c:v>-256.43849999999998</c:v>
                </c:pt>
                <c:pt idx="57013">
                  <c:v>-256.43649999999997</c:v>
                </c:pt>
                <c:pt idx="57014">
                  <c:v>-256.43449999999996</c:v>
                </c:pt>
                <c:pt idx="57015">
                  <c:v>-256.4325</c:v>
                </c:pt>
                <c:pt idx="57016">
                  <c:v>-256.43049999999999</c:v>
                </c:pt>
                <c:pt idx="57017">
                  <c:v>-256.42849999999999</c:v>
                </c:pt>
                <c:pt idx="57018">
                  <c:v>-256.42649999999998</c:v>
                </c:pt>
                <c:pt idx="57019">
                  <c:v>-256.42449999999997</c:v>
                </c:pt>
                <c:pt idx="57020">
                  <c:v>-256.42249999999996</c:v>
                </c:pt>
                <c:pt idx="57021">
                  <c:v>-256.42049999999995</c:v>
                </c:pt>
                <c:pt idx="57022">
                  <c:v>-256.41849999999999</c:v>
                </c:pt>
                <c:pt idx="57023">
                  <c:v>-256.41649999999998</c:v>
                </c:pt>
                <c:pt idx="57024">
                  <c:v>-256.41449999999998</c:v>
                </c:pt>
                <c:pt idx="57025">
                  <c:v>-256.41249999999997</c:v>
                </c:pt>
                <c:pt idx="57026">
                  <c:v>-256.41049999999996</c:v>
                </c:pt>
                <c:pt idx="57027">
                  <c:v>-256.4085</c:v>
                </c:pt>
                <c:pt idx="57028">
                  <c:v>-256.40649999999999</c:v>
                </c:pt>
                <c:pt idx="57029">
                  <c:v>-256.40449999999998</c:v>
                </c:pt>
                <c:pt idx="57030">
                  <c:v>-256.40249999999997</c:v>
                </c:pt>
                <c:pt idx="57031">
                  <c:v>-256.40049999999997</c:v>
                </c:pt>
                <c:pt idx="57032">
                  <c:v>-256.39850000000001</c:v>
                </c:pt>
                <c:pt idx="57033">
                  <c:v>-256.39649999999995</c:v>
                </c:pt>
                <c:pt idx="57034">
                  <c:v>-256.39449999999999</c:v>
                </c:pt>
                <c:pt idx="57035">
                  <c:v>-256.39249999999998</c:v>
                </c:pt>
                <c:pt idx="57036">
                  <c:v>-256.39049999999997</c:v>
                </c:pt>
                <c:pt idx="57037">
                  <c:v>-256.38849999999996</c:v>
                </c:pt>
                <c:pt idx="57038">
                  <c:v>-256.38649999999996</c:v>
                </c:pt>
                <c:pt idx="57039">
                  <c:v>-256.3845</c:v>
                </c:pt>
                <c:pt idx="57040">
                  <c:v>-256.38249999999999</c:v>
                </c:pt>
                <c:pt idx="57041">
                  <c:v>-256.38049999999998</c:v>
                </c:pt>
                <c:pt idx="57042">
                  <c:v>-256.37849999999997</c:v>
                </c:pt>
                <c:pt idx="57043">
                  <c:v>-256.37649999999996</c:v>
                </c:pt>
                <c:pt idx="57044">
                  <c:v>-256.37450000000001</c:v>
                </c:pt>
                <c:pt idx="57045">
                  <c:v>-256.37249999999995</c:v>
                </c:pt>
                <c:pt idx="57046">
                  <c:v>-256.37049999999999</c:v>
                </c:pt>
                <c:pt idx="57047">
                  <c:v>-256.36849999999998</c:v>
                </c:pt>
                <c:pt idx="57048">
                  <c:v>-256.36649999999997</c:v>
                </c:pt>
                <c:pt idx="57049">
                  <c:v>-256.36449999999996</c:v>
                </c:pt>
                <c:pt idx="57050">
                  <c:v>-256.36249999999995</c:v>
                </c:pt>
                <c:pt idx="57051">
                  <c:v>-256.3605</c:v>
                </c:pt>
                <c:pt idx="57052">
                  <c:v>-256.35849999999999</c:v>
                </c:pt>
                <c:pt idx="57053">
                  <c:v>-256.35649999999998</c:v>
                </c:pt>
                <c:pt idx="57054">
                  <c:v>-256.35449999999997</c:v>
                </c:pt>
                <c:pt idx="57055">
                  <c:v>-256.35249999999996</c:v>
                </c:pt>
                <c:pt idx="57056">
                  <c:v>-256.35050000000001</c:v>
                </c:pt>
                <c:pt idx="57057">
                  <c:v>-256.34849999999994</c:v>
                </c:pt>
                <c:pt idx="57058">
                  <c:v>-256.34649999999999</c:v>
                </c:pt>
                <c:pt idx="57059">
                  <c:v>-256.34449999999998</c:v>
                </c:pt>
                <c:pt idx="57060">
                  <c:v>-256.34249999999997</c:v>
                </c:pt>
                <c:pt idx="57061">
                  <c:v>-256.34049999999996</c:v>
                </c:pt>
                <c:pt idx="57062">
                  <c:v>-256.33849999999995</c:v>
                </c:pt>
                <c:pt idx="57063">
                  <c:v>-256.3365</c:v>
                </c:pt>
                <c:pt idx="57064">
                  <c:v>-256.33449999999999</c:v>
                </c:pt>
                <c:pt idx="57065">
                  <c:v>-256.33249999999998</c:v>
                </c:pt>
                <c:pt idx="57066">
                  <c:v>-256.33049999999997</c:v>
                </c:pt>
                <c:pt idx="57067">
                  <c:v>-256.32849999999996</c:v>
                </c:pt>
                <c:pt idx="57068">
                  <c:v>-256.32650000000001</c:v>
                </c:pt>
                <c:pt idx="57069">
                  <c:v>-256.32449999999994</c:v>
                </c:pt>
                <c:pt idx="57070">
                  <c:v>-256.32249999999999</c:v>
                </c:pt>
                <c:pt idx="57071">
                  <c:v>-256.32049999999998</c:v>
                </c:pt>
                <c:pt idx="57072">
                  <c:v>-256.31849999999997</c:v>
                </c:pt>
                <c:pt idx="57073">
                  <c:v>-256.31649999999996</c:v>
                </c:pt>
                <c:pt idx="57074">
                  <c:v>-256.31449999999995</c:v>
                </c:pt>
                <c:pt idx="57075">
                  <c:v>-256.3125</c:v>
                </c:pt>
                <c:pt idx="57076">
                  <c:v>-256.31049999999999</c:v>
                </c:pt>
                <c:pt idx="57077">
                  <c:v>-256.30849999999998</c:v>
                </c:pt>
                <c:pt idx="57078">
                  <c:v>-256.30649999999997</c:v>
                </c:pt>
                <c:pt idx="57079">
                  <c:v>-256.30449999999996</c:v>
                </c:pt>
                <c:pt idx="57080">
                  <c:v>-256.30250000000001</c:v>
                </c:pt>
                <c:pt idx="57081">
                  <c:v>-256.30049999999994</c:v>
                </c:pt>
                <c:pt idx="57082">
                  <c:v>-256.29849999999999</c:v>
                </c:pt>
                <c:pt idx="57083">
                  <c:v>-256.29649999999998</c:v>
                </c:pt>
                <c:pt idx="57084">
                  <c:v>-256.29449999999997</c:v>
                </c:pt>
                <c:pt idx="57085">
                  <c:v>-256.29249999999996</c:v>
                </c:pt>
                <c:pt idx="57086">
                  <c:v>-256.29049999999995</c:v>
                </c:pt>
                <c:pt idx="57087">
                  <c:v>-256.2885</c:v>
                </c:pt>
                <c:pt idx="57088">
                  <c:v>-256.28649999999999</c:v>
                </c:pt>
                <c:pt idx="57089">
                  <c:v>-256.28449999999998</c:v>
                </c:pt>
                <c:pt idx="57090">
                  <c:v>-256.28249999999997</c:v>
                </c:pt>
                <c:pt idx="57091">
                  <c:v>-256.28049999999996</c:v>
                </c:pt>
                <c:pt idx="57092">
                  <c:v>-256.27850000000001</c:v>
                </c:pt>
                <c:pt idx="57093">
                  <c:v>-256.27649999999994</c:v>
                </c:pt>
                <c:pt idx="57094">
                  <c:v>-256.27449999999999</c:v>
                </c:pt>
                <c:pt idx="57095">
                  <c:v>-256.27249999999998</c:v>
                </c:pt>
                <c:pt idx="57096">
                  <c:v>-256.27049999999997</c:v>
                </c:pt>
                <c:pt idx="57097">
                  <c:v>-256.26849999999996</c:v>
                </c:pt>
                <c:pt idx="57098">
                  <c:v>-256.26649999999995</c:v>
                </c:pt>
                <c:pt idx="57099">
                  <c:v>-256.2645</c:v>
                </c:pt>
                <c:pt idx="57100">
                  <c:v>-256.26249999999999</c:v>
                </c:pt>
                <c:pt idx="57101">
                  <c:v>-256.26049999999998</c:v>
                </c:pt>
                <c:pt idx="57102">
                  <c:v>-256.25849999999997</c:v>
                </c:pt>
                <c:pt idx="57103">
                  <c:v>-256.25649999999996</c:v>
                </c:pt>
                <c:pt idx="57104">
                  <c:v>-256.25450000000001</c:v>
                </c:pt>
                <c:pt idx="57105">
                  <c:v>-256.2525</c:v>
                </c:pt>
                <c:pt idx="57106">
                  <c:v>-256.25049999999999</c:v>
                </c:pt>
                <c:pt idx="57107">
                  <c:v>-256.24849999999998</c:v>
                </c:pt>
                <c:pt idx="57108">
                  <c:v>-256.24649999999997</c:v>
                </c:pt>
                <c:pt idx="57109">
                  <c:v>-256.24449999999996</c:v>
                </c:pt>
                <c:pt idx="57110">
                  <c:v>-256.24249999999995</c:v>
                </c:pt>
                <c:pt idx="57111">
                  <c:v>-256.2405</c:v>
                </c:pt>
                <c:pt idx="57112">
                  <c:v>-256.23849999999999</c:v>
                </c:pt>
                <c:pt idx="57113">
                  <c:v>-256.23649999999998</c:v>
                </c:pt>
                <c:pt idx="57114">
                  <c:v>-256.23449999999997</c:v>
                </c:pt>
                <c:pt idx="57115">
                  <c:v>-256.23249999999996</c:v>
                </c:pt>
                <c:pt idx="57116">
                  <c:v>-256.23050000000001</c:v>
                </c:pt>
                <c:pt idx="57117">
                  <c:v>-256.2285</c:v>
                </c:pt>
                <c:pt idx="57118">
                  <c:v>-256.22649999999999</c:v>
                </c:pt>
                <c:pt idx="57119">
                  <c:v>-256.22449999999998</c:v>
                </c:pt>
                <c:pt idx="57120">
                  <c:v>-256.22249999999997</c:v>
                </c:pt>
                <c:pt idx="57121">
                  <c:v>-256.22049999999996</c:v>
                </c:pt>
                <c:pt idx="57122">
                  <c:v>-256.21849999999995</c:v>
                </c:pt>
                <c:pt idx="57123">
                  <c:v>-256.2165</c:v>
                </c:pt>
                <c:pt idx="57124">
                  <c:v>-256.21449999999999</c:v>
                </c:pt>
                <c:pt idx="57125">
                  <c:v>-256.21249999999998</c:v>
                </c:pt>
                <c:pt idx="57126">
                  <c:v>-256.21049999999997</c:v>
                </c:pt>
                <c:pt idx="57127">
                  <c:v>-256.20849999999996</c:v>
                </c:pt>
                <c:pt idx="57128">
                  <c:v>-256.20650000000001</c:v>
                </c:pt>
                <c:pt idx="57129">
                  <c:v>-256.2045</c:v>
                </c:pt>
                <c:pt idx="57130">
                  <c:v>-256.20249999999999</c:v>
                </c:pt>
                <c:pt idx="57131">
                  <c:v>-256.20049999999998</c:v>
                </c:pt>
                <c:pt idx="57132">
                  <c:v>-256.19849999999997</c:v>
                </c:pt>
                <c:pt idx="57133">
                  <c:v>-256.19649999999996</c:v>
                </c:pt>
                <c:pt idx="57134">
                  <c:v>-256.19449999999995</c:v>
                </c:pt>
                <c:pt idx="57135">
                  <c:v>-256.1925</c:v>
                </c:pt>
                <c:pt idx="57136">
                  <c:v>-256.19049999999999</c:v>
                </c:pt>
                <c:pt idx="57137">
                  <c:v>-256.18849999999998</c:v>
                </c:pt>
                <c:pt idx="57138">
                  <c:v>-256.18649999999997</c:v>
                </c:pt>
                <c:pt idx="57139">
                  <c:v>-256.18449999999996</c:v>
                </c:pt>
                <c:pt idx="57140">
                  <c:v>-256.1825</c:v>
                </c:pt>
                <c:pt idx="57141">
                  <c:v>-256.18049999999999</c:v>
                </c:pt>
                <c:pt idx="57142">
                  <c:v>-256.17849999999999</c:v>
                </c:pt>
                <c:pt idx="57143">
                  <c:v>-256.17649999999998</c:v>
                </c:pt>
                <c:pt idx="57144">
                  <c:v>-256.17449999999997</c:v>
                </c:pt>
                <c:pt idx="57145">
                  <c:v>-256.17249999999996</c:v>
                </c:pt>
                <c:pt idx="57146">
                  <c:v>-256.17049999999995</c:v>
                </c:pt>
                <c:pt idx="57147">
                  <c:v>-256.16849999999999</c:v>
                </c:pt>
                <c:pt idx="57148">
                  <c:v>-256.16649999999998</c:v>
                </c:pt>
                <c:pt idx="57149">
                  <c:v>-256.16449999999998</c:v>
                </c:pt>
                <c:pt idx="57150">
                  <c:v>-256.16249999999997</c:v>
                </c:pt>
                <c:pt idx="57151">
                  <c:v>-256.16049999999996</c:v>
                </c:pt>
                <c:pt idx="57152">
                  <c:v>-256.1585</c:v>
                </c:pt>
                <c:pt idx="57153">
                  <c:v>-256.15649999999999</c:v>
                </c:pt>
                <c:pt idx="57154">
                  <c:v>-256.15449999999998</c:v>
                </c:pt>
                <c:pt idx="57155">
                  <c:v>-256.15249999999997</c:v>
                </c:pt>
                <c:pt idx="57156">
                  <c:v>-256.15049999999997</c:v>
                </c:pt>
                <c:pt idx="57157">
                  <c:v>-256.14850000000001</c:v>
                </c:pt>
                <c:pt idx="57158">
                  <c:v>-256.14649999999995</c:v>
                </c:pt>
                <c:pt idx="57159">
                  <c:v>-256.14449999999999</c:v>
                </c:pt>
                <c:pt idx="57160">
                  <c:v>-256.14249999999998</c:v>
                </c:pt>
                <c:pt idx="57161">
                  <c:v>-256.14049999999997</c:v>
                </c:pt>
                <c:pt idx="57162">
                  <c:v>-256.13849999999996</c:v>
                </c:pt>
                <c:pt idx="57163">
                  <c:v>-256.13649999999996</c:v>
                </c:pt>
                <c:pt idx="57164">
                  <c:v>-256.1345</c:v>
                </c:pt>
                <c:pt idx="57165">
                  <c:v>-256.13249999999999</c:v>
                </c:pt>
                <c:pt idx="57166">
                  <c:v>-256.13049999999998</c:v>
                </c:pt>
                <c:pt idx="57167">
                  <c:v>-256.12849999999997</c:v>
                </c:pt>
                <c:pt idx="57168">
                  <c:v>-256.12649999999996</c:v>
                </c:pt>
                <c:pt idx="57169">
                  <c:v>-256.12450000000001</c:v>
                </c:pt>
                <c:pt idx="57170">
                  <c:v>-256.12249999999995</c:v>
                </c:pt>
                <c:pt idx="57171">
                  <c:v>-256.12049999999999</c:v>
                </c:pt>
                <c:pt idx="57172">
                  <c:v>-256.11849999999998</c:v>
                </c:pt>
                <c:pt idx="57173">
                  <c:v>-256.11649999999997</c:v>
                </c:pt>
                <c:pt idx="57174">
                  <c:v>-256.11449999999996</c:v>
                </c:pt>
                <c:pt idx="57175">
                  <c:v>-256.11249999999995</c:v>
                </c:pt>
                <c:pt idx="57176">
                  <c:v>-256.1105</c:v>
                </c:pt>
                <c:pt idx="57177">
                  <c:v>-256.10849999999999</c:v>
                </c:pt>
                <c:pt idx="57178">
                  <c:v>-256.10649999999998</c:v>
                </c:pt>
                <c:pt idx="57179">
                  <c:v>-256.10449999999997</c:v>
                </c:pt>
                <c:pt idx="57180">
                  <c:v>-256.10249999999996</c:v>
                </c:pt>
                <c:pt idx="57181">
                  <c:v>-256.10050000000001</c:v>
                </c:pt>
                <c:pt idx="57182">
                  <c:v>-256.09849999999994</c:v>
                </c:pt>
                <c:pt idx="57183">
                  <c:v>-256.09649999999999</c:v>
                </c:pt>
                <c:pt idx="57184">
                  <c:v>-256.09449999999998</c:v>
                </c:pt>
                <c:pt idx="57185">
                  <c:v>-256.09249999999997</c:v>
                </c:pt>
                <c:pt idx="57186">
                  <c:v>-256.09049999999996</c:v>
                </c:pt>
                <c:pt idx="57187">
                  <c:v>-256.08849999999995</c:v>
                </c:pt>
                <c:pt idx="57188">
                  <c:v>-256.0865</c:v>
                </c:pt>
                <c:pt idx="57189">
                  <c:v>-256.08449999999999</c:v>
                </c:pt>
                <c:pt idx="57190">
                  <c:v>-256.08249999999998</c:v>
                </c:pt>
                <c:pt idx="57191">
                  <c:v>-256.08049999999997</c:v>
                </c:pt>
                <c:pt idx="57192">
                  <c:v>-256.07849999999996</c:v>
                </c:pt>
                <c:pt idx="57193">
                  <c:v>-256.07650000000001</c:v>
                </c:pt>
                <c:pt idx="57194">
                  <c:v>-256.07449999999994</c:v>
                </c:pt>
                <c:pt idx="57195">
                  <c:v>-256.07249999999999</c:v>
                </c:pt>
                <c:pt idx="57196">
                  <c:v>-256.07049999999998</c:v>
                </c:pt>
                <c:pt idx="57197">
                  <c:v>-256.06849999999997</c:v>
                </c:pt>
                <c:pt idx="57198">
                  <c:v>-256.06649999999996</c:v>
                </c:pt>
                <c:pt idx="57199">
                  <c:v>-256.06449999999995</c:v>
                </c:pt>
                <c:pt idx="57200">
                  <c:v>-256.0625</c:v>
                </c:pt>
                <c:pt idx="57201">
                  <c:v>-256.06049999999999</c:v>
                </c:pt>
                <c:pt idx="57202">
                  <c:v>-256.05849999999998</c:v>
                </c:pt>
                <c:pt idx="57203">
                  <c:v>-256.05649999999997</c:v>
                </c:pt>
                <c:pt idx="57204">
                  <c:v>-256.05449999999996</c:v>
                </c:pt>
                <c:pt idx="57205">
                  <c:v>-256.05250000000001</c:v>
                </c:pt>
                <c:pt idx="57206">
                  <c:v>-256.05049999999994</c:v>
                </c:pt>
                <c:pt idx="57207">
                  <c:v>-256.04849999999999</c:v>
                </c:pt>
                <c:pt idx="57208">
                  <c:v>-256.04649999999998</c:v>
                </c:pt>
                <c:pt idx="57209">
                  <c:v>-256.04449999999997</c:v>
                </c:pt>
                <c:pt idx="57210">
                  <c:v>-256.04249999999996</c:v>
                </c:pt>
                <c:pt idx="57211">
                  <c:v>-256.04049999999995</c:v>
                </c:pt>
                <c:pt idx="57212">
                  <c:v>-256.0385</c:v>
                </c:pt>
                <c:pt idx="57213">
                  <c:v>-256.03649999999999</c:v>
                </c:pt>
                <c:pt idx="57214">
                  <c:v>-256.03449999999998</c:v>
                </c:pt>
                <c:pt idx="57215">
                  <c:v>-256.03249999999997</c:v>
                </c:pt>
                <c:pt idx="57216">
                  <c:v>-256.03049999999996</c:v>
                </c:pt>
                <c:pt idx="57217">
                  <c:v>-256.02850000000001</c:v>
                </c:pt>
                <c:pt idx="57218">
                  <c:v>-256.02649999999994</c:v>
                </c:pt>
                <c:pt idx="57219">
                  <c:v>-256.02449999999999</c:v>
                </c:pt>
                <c:pt idx="57220">
                  <c:v>-256.02249999999998</c:v>
                </c:pt>
                <c:pt idx="57221">
                  <c:v>-256.02049999999997</c:v>
                </c:pt>
                <c:pt idx="57222">
                  <c:v>-256.01849999999996</c:v>
                </c:pt>
                <c:pt idx="57223">
                  <c:v>-256.01649999999995</c:v>
                </c:pt>
                <c:pt idx="57224">
                  <c:v>-256.0145</c:v>
                </c:pt>
                <c:pt idx="57225">
                  <c:v>-256.01249999999999</c:v>
                </c:pt>
                <c:pt idx="57226">
                  <c:v>-256.01049999999998</c:v>
                </c:pt>
                <c:pt idx="57227">
                  <c:v>-256.00849999999997</c:v>
                </c:pt>
                <c:pt idx="57228">
                  <c:v>-256.00649999999996</c:v>
                </c:pt>
                <c:pt idx="57229">
                  <c:v>-256.00450000000001</c:v>
                </c:pt>
                <c:pt idx="57230">
                  <c:v>-256.0025</c:v>
                </c:pt>
                <c:pt idx="57231">
                  <c:v>-256.00049999999999</c:v>
                </c:pt>
                <c:pt idx="57232">
                  <c:v>-255.99849999999998</c:v>
                </c:pt>
                <c:pt idx="57233">
                  <c:v>-255.99649999999997</c:v>
                </c:pt>
                <c:pt idx="57234">
                  <c:v>-255.99449999999996</c:v>
                </c:pt>
                <c:pt idx="57235">
                  <c:v>-255.99249999999998</c:v>
                </c:pt>
                <c:pt idx="57236">
                  <c:v>-255.9905</c:v>
                </c:pt>
                <c:pt idx="57237">
                  <c:v>-255.98849999999999</c:v>
                </c:pt>
                <c:pt idx="57238">
                  <c:v>-255.98649999999998</c:v>
                </c:pt>
                <c:pt idx="57239">
                  <c:v>-255.98449999999997</c:v>
                </c:pt>
                <c:pt idx="57240">
                  <c:v>-255.98249999999996</c:v>
                </c:pt>
                <c:pt idx="57241">
                  <c:v>-255.98049999999998</c:v>
                </c:pt>
                <c:pt idx="57242">
                  <c:v>-255.9785</c:v>
                </c:pt>
                <c:pt idx="57243">
                  <c:v>-255.97649999999999</c:v>
                </c:pt>
                <c:pt idx="57244">
                  <c:v>-255.97449999999998</c:v>
                </c:pt>
                <c:pt idx="57245">
                  <c:v>-255.97249999999997</c:v>
                </c:pt>
                <c:pt idx="57246">
                  <c:v>-255.97049999999996</c:v>
                </c:pt>
                <c:pt idx="57247">
                  <c:v>-255.96849999999998</c:v>
                </c:pt>
                <c:pt idx="57248">
                  <c:v>-255.9665</c:v>
                </c:pt>
                <c:pt idx="57249">
                  <c:v>-255.96449999999999</c:v>
                </c:pt>
                <c:pt idx="57250">
                  <c:v>-255.96249999999998</c:v>
                </c:pt>
                <c:pt idx="57251">
                  <c:v>-255.96049999999997</c:v>
                </c:pt>
                <c:pt idx="57252">
                  <c:v>-255.95849999999996</c:v>
                </c:pt>
                <c:pt idx="57253">
                  <c:v>-255.95649999999998</c:v>
                </c:pt>
                <c:pt idx="57254">
                  <c:v>-255.9545</c:v>
                </c:pt>
                <c:pt idx="57255">
                  <c:v>-255.95249999999999</c:v>
                </c:pt>
                <c:pt idx="57256">
                  <c:v>-255.95049999999998</c:v>
                </c:pt>
                <c:pt idx="57257">
                  <c:v>-255.94849999999997</c:v>
                </c:pt>
                <c:pt idx="57258">
                  <c:v>-255.94649999999996</c:v>
                </c:pt>
                <c:pt idx="57259">
                  <c:v>-255.94449999999998</c:v>
                </c:pt>
                <c:pt idx="57260">
                  <c:v>-255.9425</c:v>
                </c:pt>
                <c:pt idx="57261">
                  <c:v>-255.94049999999999</c:v>
                </c:pt>
                <c:pt idx="57262">
                  <c:v>-255.93849999999998</c:v>
                </c:pt>
                <c:pt idx="57263">
                  <c:v>-255.93649999999997</c:v>
                </c:pt>
                <c:pt idx="57264">
                  <c:v>-255.93449999999996</c:v>
                </c:pt>
                <c:pt idx="57265">
                  <c:v>-255.93249999999998</c:v>
                </c:pt>
                <c:pt idx="57266">
                  <c:v>-255.93049999999999</c:v>
                </c:pt>
                <c:pt idx="57267">
                  <c:v>-255.92849999999999</c:v>
                </c:pt>
                <c:pt idx="57268">
                  <c:v>-255.92649999999998</c:v>
                </c:pt>
                <c:pt idx="57269">
                  <c:v>-255.92449999999997</c:v>
                </c:pt>
                <c:pt idx="57270">
                  <c:v>-255.92249999999996</c:v>
                </c:pt>
                <c:pt idx="57271">
                  <c:v>-255.92049999999998</c:v>
                </c:pt>
                <c:pt idx="57272">
                  <c:v>-255.91849999999999</c:v>
                </c:pt>
                <c:pt idx="57273">
                  <c:v>-255.91649999999998</c:v>
                </c:pt>
                <c:pt idx="57274">
                  <c:v>-255.91449999999998</c:v>
                </c:pt>
                <c:pt idx="57275">
                  <c:v>-255.91249999999997</c:v>
                </c:pt>
                <c:pt idx="57276">
                  <c:v>-255.91049999999996</c:v>
                </c:pt>
                <c:pt idx="57277">
                  <c:v>-255.90849999999998</c:v>
                </c:pt>
                <c:pt idx="57278">
                  <c:v>-255.90649999999999</c:v>
                </c:pt>
                <c:pt idx="57279">
                  <c:v>-255.90449999999998</c:v>
                </c:pt>
                <c:pt idx="57280">
                  <c:v>-255.90249999999997</c:v>
                </c:pt>
                <c:pt idx="57281">
                  <c:v>-255.90049999999997</c:v>
                </c:pt>
                <c:pt idx="57282">
                  <c:v>-255.89849999999998</c:v>
                </c:pt>
                <c:pt idx="57283">
                  <c:v>-255.89649999999997</c:v>
                </c:pt>
                <c:pt idx="57284">
                  <c:v>-255.89449999999999</c:v>
                </c:pt>
                <c:pt idx="57285">
                  <c:v>-255.89249999999998</c:v>
                </c:pt>
                <c:pt idx="57286">
                  <c:v>-255.89049999999997</c:v>
                </c:pt>
                <c:pt idx="57287">
                  <c:v>-255.88849999999996</c:v>
                </c:pt>
                <c:pt idx="57288">
                  <c:v>-255.88649999999998</c:v>
                </c:pt>
                <c:pt idx="57289">
                  <c:v>-255.88449999999997</c:v>
                </c:pt>
                <c:pt idx="57290">
                  <c:v>-255.88249999999999</c:v>
                </c:pt>
                <c:pt idx="57291">
                  <c:v>-255.88049999999998</c:v>
                </c:pt>
                <c:pt idx="57292">
                  <c:v>-255.87849999999997</c:v>
                </c:pt>
                <c:pt idx="57293">
                  <c:v>-255.87649999999996</c:v>
                </c:pt>
                <c:pt idx="57294">
                  <c:v>-255.87449999999998</c:v>
                </c:pt>
                <c:pt idx="57295">
                  <c:v>-255.87249999999997</c:v>
                </c:pt>
                <c:pt idx="57296">
                  <c:v>-255.87049999999999</c:v>
                </c:pt>
                <c:pt idx="57297">
                  <c:v>-255.86849999999998</c:v>
                </c:pt>
                <c:pt idx="57298">
                  <c:v>-255.86649999999997</c:v>
                </c:pt>
                <c:pt idx="57299">
                  <c:v>-255.86449999999996</c:v>
                </c:pt>
                <c:pt idx="57300">
                  <c:v>-255.86249999999998</c:v>
                </c:pt>
                <c:pt idx="57301">
                  <c:v>-255.86049999999997</c:v>
                </c:pt>
                <c:pt idx="57302">
                  <c:v>-255.85849999999999</c:v>
                </c:pt>
                <c:pt idx="57303">
                  <c:v>-255.85649999999998</c:v>
                </c:pt>
                <c:pt idx="57304">
                  <c:v>-255.85449999999997</c:v>
                </c:pt>
                <c:pt idx="57305">
                  <c:v>-255.85249999999996</c:v>
                </c:pt>
                <c:pt idx="57306">
                  <c:v>-255.85049999999998</c:v>
                </c:pt>
                <c:pt idx="57307">
                  <c:v>-255.84849999999997</c:v>
                </c:pt>
                <c:pt idx="57308">
                  <c:v>-255.84649999999999</c:v>
                </c:pt>
                <c:pt idx="57309">
                  <c:v>-255.84449999999998</c:v>
                </c:pt>
                <c:pt idx="57310">
                  <c:v>-255.84249999999997</c:v>
                </c:pt>
                <c:pt idx="57311">
                  <c:v>-255.84049999999996</c:v>
                </c:pt>
                <c:pt idx="57312">
                  <c:v>-255.83849999999998</c:v>
                </c:pt>
                <c:pt idx="57313">
                  <c:v>-255.83649999999997</c:v>
                </c:pt>
                <c:pt idx="57314">
                  <c:v>-255.83449999999999</c:v>
                </c:pt>
                <c:pt idx="57315">
                  <c:v>-255.83249999999998</c:v>
                </c:pt>
                <c:pt idx="57316">
                  <c:v>-255.83049999999997</c:v>
                </c:pt>
                <c:pt idx="57317">
                  <c:v>-255.82849999999996</c:v>
                </c:pt>
                <c:pt idx="57318">
                  <c:v>-255.82649999999998</c:v>
                </c:pt>
                <c:pt idx="57319">
                  <c:v>-255.82449999999997</c:v>
                </c:pt>
                <c:pt idx="57320">
                  <c:v>-255.82249999999999</c:v>
                </c:pt>
                <c:pt idx="57321">
                  <c:v>-255.82049999999998</c:v>
                </c:pt>
                <c:pt idx="57322">
                  <c:v>-255.81849999999997</c:v>
                </c:pt>
                <c:pt idx="57323">
                  <c:v>-255.81649999999996</c:v>
                </c:pt>
                <c:pt idx="57324">
                  <c:v>-255.81449999999998</c:v>
                </c:pt>
                <c:pt idx="57325">
                  <c:v>-255.81249999999997</c:v>
                </c:pt>
                <c:pt idx="57326">
                  <c:v>-255.81049999999999</c:v>
                </c:pt>
                <c:pt idx="57327">
                  <c:v>-255.80849999999998</c:v>
                </c:pt>
                <c:pt idx="57328">
                  <c:v>-255.80649999999997</c:v>
                </c:pt>
                <c:pt idx="57329">
                  <c:v>-255.80449999999996</c:v>
                </c:pt>
                <c:pt idx="57330">
                  <c:v>-255.80249999999998</c:v>
                </c:pt>
                <c:pt idx="57331">
                  <c:v>-255.80049999999997</c:v>
                </c:pt>
                <c:pt idx="57332">
                  <c:v>-255.79849999999999</c:v>
                </c:pt>
                <c:pt idx="57333">
                  <c:v>-255.79649999999998</c:v>
                </c:pt>
                <c:pt idx="57334">
                  <c:v>-255.79449999999997</c:v>
                </c:pt>
                <c:pt idx="57335">
                  <c:v>-255.79249999999996</c:v>
                </c:pt>
                <c:pt idx="57336">
                  <c:v>-255.79049999999998</c:v>
                </c:pt>
                <c:pt idx="57337">
                  <c:v>-255.78849999999997</c:v>
                </c:pt>
                <c:pt idx="57338">
                  <c:v>-255.78649999999999</c:v>
                </c:pt>
                <c:pt idx="57339">
                  <c:v>-255.78449999999998</c:v>
                </c:pt>
                <c:pt idx="57340">
                  <c:v>-255.78249999999997</c:v>
                </c:pt>
                <c:pt idx="57341">
                  <c:v>-255.78049999999996</c:v>
                </c:pt>
                <c:pt idx="57342">
                  <c:v>-255.77849999999998</c:v>
                </c:pt>
                <c:pt idx="57343">
                  <c:v>-255.77649999999997</c:v>
                </c:pt>
                <c:pt idx="57344">
                  <c:v>-255.77449999999999</c:v>
                </c:pt>
                <c:pt idx="57345">
                  <c:v>-255.77249999999998</c:v>
                </c:pt>
                <c:pt idx="57346">
                  <c:v>-255.77049999999997</c:v>
                </c:pt>
                <c:pt idx="57347">
                  <c:v>-255.76849999999996</c:v>
                </c:pt>
                <c:pt idx="57348">
                  <c:v>-255.76649999999998</c:v>
                </c:pt>
                <c:pt idx="57349">
                  <c:v>-255.7645</c:v>
                </c:pt>
                <c:pt idx="57350">
                  <c:v>-255.76249999999999</c:v>
                </c:pt>
                <c:pt idx="57351">
                  <c:v>-255.76049999999998</c:v>
                </c:pt>
                <c:pt idx="57352">
                  <c:v>-255.75849999999997</c:v>
                </c:pt>
                <c:pt idx="57353">
                  <c:v>-255.75649999999996</c:v>
                </c:pt>
                <c:pt idx="57354">
                  <c:v>-255.75449999999998</c:v>
                </c:pt>
                <c:pt idx="57355">
                  <c:v>-255.7525</c:v>
                </c:pt>
                <c:pt idx="57356">
                  <c:v>-255.75049999999999</c:v>
                </c:pt>
                <c:pt idx="57357">
                  <c:v>-255.74849999999998</c:v>
                </c:pt>
                <c:pt idx="57358">
                  <c:v>-255.74649999999997</c:v>
                </c:pt>
                <c:pt idx="57359">
                  <c:v>-255.74449999999996</c:v>
                </c:pt>
                <c:pt idx="57360">
                  <c:v>-255.74249999999998</c:v>
                </c:pt>
                <c:pt idx="57361">
                  <c:v>-255.7405</c:v>
                </c:pt>
                <c:pt idx="57362">
                  <c:v>-255.73849999999999</c:v>
                </c:pt>
                <c:pt idx="57363">
                  <c:v>-255.73649999999998</c:v>
                </c:pt>
                <c:pt idx="57364">
                  <c:v>-255.73449999999997</c:v>
                </c:pt>
                <c:pt idx="57365">
                  <c:v>-255.73249999999996</c:v>
                </c:pt>
                <c:pt idx="57366">
                  <c:v>-255.73049999999998</c:v>
                </c:pt>
                <c:pt idx="57367">
                  <c:v>-255.7285</c:v>
                </c:pt>
                <c:pt idx="57368">
                  <c:v>-255.72649999999999</c:v>
                </c:pt>
                <c:pt idx="57369">
                  <c:v>-255.72449999999998</c:v>
                </c:pt>
                <c:pt idx="57370">
                  <c:v>-255.72249999999997</c:v>
                </c:pt>
                <c:pt idx="57371">
                  <c:v>-255.72049999999996</c:v>
                </c:pt>
                <c:pt idx="57372">
                  <c:v>-255.71849999999998</c:v>
                </c:pt>
                <c:pt idx="57373">
                  <c:v>-255.7165</c:v>
                </c:pt>
                <c:pt idx="57374">
                  <c:v>-255.71449999999999</c:v>
                </c:pt>
                <c:pt idx="57375">
                  <c:v>-255.71249999999998</c:v>
                </c:pt>
                <c:pt idx="57376">
                  <c:v>-255.71049999999997</c:v>
                </c:pt>
                <c:pt idx="57377">
                  <c:v>-255.70849999999996</c:v>
                </c:pt>
                <c:pt idx="57378">
                  <c:v>-255.70649999999998</c:v>
                </c:pt>
                <c:pt idx="57379">
                  <c:v>-255.7045</c:v>
                </c:pt>
                <c:pt idx="57380">
                  <c:v>-255.70249999999999</c:v>
                </c:pt>
                <c:pt idx="57381">
                  <c:v>-255.70049999999998</c:v>
                </c:pt>
                <c:pt idx="57382">
                  <c:v>-255.69849999999997</c:v>
                </c:pt>
                <c:pt idx="57383">
                  <c:v>-255.69649999999996</c:v>
                </c:pt>
                <c:pt idx="57384">
                  <c:v>-255.69449999999998</c:v>
                </c:pt>
                <c:pt idx="57385">
                  <c:v>-255.6925</c:v>
                </c:pt>
                <c:pt idx="57386">
                  <c:v>-255.69049999999999</c:v>
                </c:pt>
                <c:pt idx="57387">
                  <c:v>-255.68849999999998</c:v>
                </c:pt>
                <c:pt idx="57388">
                  <c:v>-255.68649999999997</c:v>
                </c:pt>
                <c:pt idx="57389">
                  <c:v>-255.68449999999996</c:v>
                </c:pt>
                <c:pt idx="57390">
                  <c:v>-255.68249999999998</c:v>
                </c:pt>
                <c:pt idx="57391">
                  <c:v>-255.68049999999999</c:v>
                </c:pt>
                <c:pt idx="57392">
                  <c:v>-255.67849999999999</c:v>
                </c:pt>
                <c:pt idx="57393">
                  <c:v>-255.67649999999998</c:v>
                </c:pt>
                <c:pt idx="57394">
                  <c:v>-255.67449999999997</c:v>
                </c:pt>
                <c:pt idx="57395">
                  <c:v>-255.67249999999996</c:v>
                </c:pt>
                <c:pt idx="57396">
                  <c:v>-255.67049999999998</c:v>
                </c:pt>
                <c:pt idx="57397">
                  <c:v>-255.66849999999999</c:v>
                </c:pt>
                <c:pt idx="57398">
                  <c:v>-255.66649999999998</c:v>
                </c:pt>
                <c:pt idx="57399">
                  <c:v>-255.66449999999998</c:v>
                </c:pt>
                <c:pt idx="57400">
                  <c:v>-255.66249999999997</c:v>
                </c:pt>
                <c:pt idx="57401">
                  <c:v>-255.66049999999996</c:v>
                </c:pt>
                <c:pt idx="57402">
                  <c:v>-255.65849999999998</c:v>
                </c:pt>
                <c:pt idx="57403">
                  <c:v>-255.65649999999999</c:v>
                </c:pt>
                <c:pt idx="57404">
                  <c:v>-255.65449999999998</c:v>
                </c:pt>
                <c:pt idx="57405">
                  <c:v>-255.65249999999997</c:v>
                </c:pt>
                <c:pt idx="57406">
                  <c:v>-255.65049999999997</c:v>
                </c:pt>
                <c:pt idx="57407">
                  <c:v>-255.64849999999998</c:v>
                </c:pt>
                <c:pt idx="57408">
                  <c:v>-255.64649999999997</c:v>
                </c:pt>
                <c:pt idx="57409">
                  <c:v>-255.64449999999999</c:v>
                </c:pt>
                <c:pt idx="57410">
                  <c:v>-255.64249999999998</c:v>
                </c:pt>
                <c:pt idx="57411">
                  <c:v>-255.64049999999997</c:v>
                </c:pt>
                <c:pt idx="57412">
                  <c:v>-255.63849999999996</c:v>
                </c:pt>
                <c:pt idx="57413">
                  <c:v>-255.63649999999998</c:v>
                </c:pt>
                <c:pt idx="57414">
                  <c:v>-255.63449999999997</c:v>
                </c:pt>
                <c:pt idx="57415">
                  <c:v>-255.63249999999999</c:v>
                </c:pt>
                <c:pt idx="57416">
                  <c:v>-255.63049999999998</c:v>
                </c:pt>
                <c:pt idx="57417">
                  <c:v>-255.62849999999997</c:v>
                </c:pt>
                <c:pt idx="57418">
                  <c:v>-255.62649999999996</c:v>
                </c:pt>
                <c:pt idx="57419">
                  <c:v>-255.62449999999998</c:v>
                </c:pt>
                <c:pt idx="57420">
                  <c:v>-255.62249999999997</c:v>
                </c:pt>
                <c:pt idx="57421">
                  <c:v>-255.62049999999999</c:v>
                </c:pt>
                <c:pt idx="57422">
                  <c:v>-255.61849999999998</c:v>
                </c:pt>
                <c:pt idx="57423">
                  <c:v>-255.61649999999997</c:v>
                </c:pt>
                <c:pt idx="57424">
                  <c:v>-255.61449999999996</c:v>
                </c:pt>
                <c:pt idx="57425">
                  <c:v>-255.61249999999998</c:v>
                </c:pt>
                <c:pt idx="57426">
                  <c:v>-255.61049999999997</c:v>
                </c:pt>
                <c:pt idx="57427">
                  <c:v>-255.60849999999999</c:v>
                </c:pt>
                <c:pt idx="57428">
                  <c:v>-255.60649999999998</c:v>
                </c:pt>
                <c:pt idx="57429">
                  <c:v>-255.60449999999997</c:v>
                </c:pt>
                <c:pt idx="57430">
                  <c:v>-255.60249999999996</c:v>
                </c:pt>
                <c:pt idx="57431">
                  <c:v>-255.60049999999998</c:v>
                </c:pt>
                <c:pt idx="57432">
                  <c:v>-255.59849999999997</c:v>
                </c:pt>
                <c:pt idx="57433">
                  <c:v>-255.59649999999999</c:v>
                </c:pt>
                <c:pt idx="57434">
                  <c:v>-255.59449999999998</c:v>
                </c:pt>
                <c:pt idx="57435">
                  <c:v>-255.59249999999997</c:v>
                </c:pt>
                <c:pt idx="57436">
                  <c:v>-255.59049999999996</c:v>
                </c:pt>
                <c:pt idx="57437">
                  <c:v>-255.58849999999998</c:v>
                </c:pt>
                <c:pt idx="57438">
                  <c:v>-255.58649999999997</c:v>
                </c:pt>
                <c:pt idx="57439">
                  <c:v>-255.58449999999999</c:v>
                </c:pt>
                <c:pt idx="57440">
                  <c:v>-255.58249999999998</c:v>
                </c:pt>
                <c:pt idx="57441">
                  <c:v>-255.58049999999997</c:v>
                </c:pt>
                <c:pt idx="57442">
                  <c:v>-255.57849999999996</c:v>
                </c:pt>
                <c:pt idx="57443">
                  <c:v>-255.57649999999998</c:v>
                </c:pt>
                <c:pt idx="57444">
                  <c:v>-255.57449999999997</c:v>
                </c:pt>
                <c:pt idx="57445">
                  <c:v>-255.57249999999999</c:v>
                </c:pt>
                <c:pt idx="57446">
                  <c:v>-255.57049999999998</c:v>
                </c:pt>
                <c:pt idx="57447">
                  <c:v>-255.56849999999997</c:v>
                </c:pt>
                <c:pt idx="57448">
                  <c:v>-255.56649999999996</c:v>
                </c:pt>
                <c:pt idx="57449">
                  <c:v>-255.56449999999998</c:v>
                </c:pt>
                <c:pt idx="57450">
                  <c:v>-255.56249999999997</c:v>
                </c:pt>
                <c:pt idx="57451">
                  <c:v>-255.56049999999999</c:v>
                </c:pt>
                <c:pt idx="57452">
                  <c:v>-255.55849999999998</c:v>
                </c:pt>
                <c:pt idx="57453">
                  <c:v>-255.55649999999997</c:v>
                </c:pt>
                <c:pt idx="57454">
                  <c:v>-255.55449999999996</c:v>
                </c:pt>
                <c:pt idx="57455">
                  <c:v>-255.55249999999998</c:v>
                </c:pt>
                <c:pt idx="57456">
                  <c:v>-255.55049999999997</c:v>
                </c:pt>
                <c:pt idx="57457">
                  <c:v>-255.54849999999999</c:v>
                </c:pt>
                <c:pt idx="57458">
                  <c:v>-255.54649999999998</c:v>
                </c:pt>
                <c:pt idx="57459">
                  <c:v>-255.54449999999997</c:v>
                </c:pt>
                <c:pt idx="57460">
                  <c:v>-255.54249999999996</c:v>
                </c:pt>
                <c:pt idx="57461">
                  <c:v>-255.54049999999998</c:v>
                </c:pt>
                <c:pt idx="57462">
                  <c:v>-255.53849999999997</c:v>
                </c:pt>
                <c:pt idx="57463">
                  <c:v>-255.53649999999999</c:v>
                </c:pt>
                <c:pt idx="57464">
                  <c:v>-255.53449999999998</c:v>
                </c:pt>
                <c:pt idx="57465">
                  <c:v>-255.53249999999997</c:v>
                </c:pt>
                <c:pt idx="57466">
                  <c:v>-255.53049999999996</c:v>
                </c:pt>
                <c:pt idx="57467">
                  <c:v>-255.52849999999998</c:v>
                </c:pt>
                <c:pt idx="57468">
                  <c:v>-255.52649999999997</c:v>
                </c:pt>
                <c:pt idx="57469">
                  <c:v>-255.52449999999999</c:v>
                </c:pt>
                <c:pt idx="57470">
                  <c:v>-255.52249999999998</c:v>
                </c:pt>
                <c:pt idx="57471">
                  <c:v>-255.52049999999997</c:v>
                </c:pt>
                <c:pt idx="57472">
                  <c:v>-255.51849999999996</c:v>
                </c:pt>
                <c:pt idx="57473">
                  <c:v>-255.51649999999998</c:v>
                </c:pt>
                <c:pt idx="57474">
                  <c:v>-255.5145</c:v>
                </c:pt>
                <c:pt idx="57475">
                  <c:v>-255.51249999999999</c:v>
                </c:pt>
                <c:pt idx="57476">
                  <c:v>-255.51049999999998</c:v>
                </c:pt>
                <c:pt idx="57477">
                  <c:v>-255.50849999999997</c:v>
                </c:pt>
                <c:pt idx="57478">
                  <c:v>-255.50649999999996</c:v>
                </c:pt>
                <c:pt idx="57479">
                  <c:v>-255.50449999999998</c:v>
                </c:pt>
                <c:pt idx="57480">
                  <c:v>-255.5025</c:v>
                </c:pt>
                <c:pt idx="57481">
                  <c:v>-255.50049999999999</c:v>
                </c:pt>
                <c:pt idx="57482">
                  <c:v>-255.49849999999998</c:v>
                </c:pt>
                <c:pt idx="57483">
                  <c:v>-255.49649999999997</c:v>
                </c:pt>
                <c:pt idx="57484">
                  <c:v>-255.49449999999996</c:v>
                </c:pt>
                <c:pt idx="57485">
                  <c:v>-255.49249999999998</c:v>
                </c:pt>
                <c:pt idx="57486">
                  <c:v>-255.4905</c:v>
                </c:pt>
                <c:pt idx="57487">
                  <c:v>-255.48849999999999</c:v>
                </c:pt>
                <c:pt idx="57488">
                  <c:v>-255.48649999999998</c:v>
                </c:pt>
                <c:pt idx="57489">
                  <c:v>-255.48449999999997</c:v>
                </c:pt>
                <c:pt idx="57490">
                  <c:v>-255.48249999999996</c:v>
                </c:pt>
                <c:pt idx="57491">
                  <c:v>-255.48049999999998</c:v>
                </c:pt>
                <c:pt idx="57492">
                  <c:v>-255.4785</c:v>
                </c:pt>
                <c:pt idx="57493">
                  <c:v>-255.47649999999999</c:v>
                </c:pt>
                <c:pt idx="57494">
                  <c:v>-255.47449999999998</c:v>
                </c:pt>
                <c:pt idx="57495">
                  <c:v>-255.47249999999997</c:v>
                </c:pt>
                <c:pt idx="57496">
                  <c:v>-255.47049999999996</c:v>
                </c:pt>
                <c:pt idx="57497">
                  <c:v>-255.46849999999998</c:v>
                </c:pt>
                <c:pt idx="57498">
                  <c:v>-255.4665</c:v>
                </c:pt>
                <c:pt idx="57499">
                  <c:v>-255.46449999999999</c:v>
                </c:pt>
                <c:pt idx="57500">
                  <c:v>-255.46249999999998</c:v>
                </c:pt>
                <c:pt idx="57501">
                  <c:v>-255.46049999999997</c:v>
                </c:pt>
                <c:pt idx="57502">
                  <c:v>-255.45849999999996</c:v>
                </c:pt>
                <c:pt idx="57503">
                  <c:v>-255.45649999999998</c:v>
                </c:pt>
                <c:pt idx="57504">
                  <c:v>-255.4545</c:v>
                </c:pt>
                <c:pt idx="57505">
                  <c:v>-255.45249999999999</c:v>
                </c:pt>
                <c:pt idx="57506">
                  <c:v>-255.45049999999998</c:v>
                </c:pt>
                <c:pt idx="57507">
                  <c:v>-255.44849999999997</c:v>
                </c:pt>
                <c:pt idx="57508">
                  <c:v>-255.44649999999996</c:v>
                </c:pt>
                <c:pt idx="57509">
                  <c:v>-255.44449999999998</c:v>
                </c:pt>
                <c:pt idx="57510">
                  <c:v>-255.4425</c:v>
                </c:pt>
                <c:pt idx="57511">
                  <c:v>-255.44049999999999</c:v>
                </c:pt>
                <c:pt idx="57512">
                  <c:v>-255.43849999999998</c:v>
                </c:pt>
                <c:pt idx="57513">
                  <c:v>-255.43649999999997</c:v>
                </c:pt>
                <c:pt idx="57514">
                  <c:v>-255.43449999999996</c:v>
                </c:pt>
                <c:pt idx="57515">
                  <c:v>-255.43249999999998</c:v>
                </c:pt>
                <c:pt idx="57516">
                  <c:v>-255.43049999999999</c:v>
                </c:pt>
                <c:pt idx="57517">
                  <c:v>-255.42849999999999</c:v>
                </c:pt>
                <c:pt idx="57518">
                  <c:v>-255.42649999999998</c:v>
                </c:pt>
                <c:pt idx="57519">
                  <c:v>-255.42449999999997</c:v>
                </c:pt>
                <c:pt idx="57520">
                  <c:v>-255.42249999999996</c:v>
                </c:pt>
                <c:pt idx="57521">
                  <c:v>-255.42049999999998</c:v>
                </c:pt>
                <c:pt idx="57522">
                  <c:v>-255.41849999999999</c:v>
                </c:pt>
                <c:pt idx="57523">
                  <c:v>-255.41649999999998</c:v>
                </c:pt>
                <c:pt idx="57524">
                  <c:v>-255.41449999999998</c:v>
                </c:pt>
                <c:pt idx="57525">
                  <c:v>-255.41249999999997</c:v>
                </c:pt>
                <c:pt idx="57526">
                  <c:v>-255.41049999999996</c:v>
                </c:pt>
                <c:pt idx="57527">
                  <c:v>-255.40849999999998</c:v>
                </c:pt>
                <c:pt idx="57528">
                  <c:v>-255.40649999999999</c:v>
                </c:pt>
                <c:pt idx="57529">
                  <c:v>-255.40449999999998</c:v>
                </c:pt>
                <c:pt idx="57530">
                  <c:v>-255.40249999999997</c:v>
                </c:pt>
                <c:pt idx="57531">
                  <c:v>-255.40049999999997</c:v>
                </c:pt>
                <c:pt idx="57532">
                  <c:v>-255.39849999999998</c:v>
                </c:pt>
                <c:pt idx="57533">
                  <c:v>-255.39649999999997</c:v>
                </c:pt>
                <c:pt idx="57534">
                  <c:v>-255.39449999999999</c:v>
                </c:pt>
                <c:pt idx="57535">
                  <c:v>-255.39249999999998</c:v>
                </c:pt>
                <c:pt idx="57536">
                  <c:v>-255.39049999999997</c:v>
                </c:pt>
                <c:pt idx="57537">
                  <c:v>-255.38849999999996</c:v>
                </c:pt>
                <c:pt idx="57538">
                  <c:v>-255.38649999999998</c:v>
                </c:pt>
                <c:pt idx="57539">
                  <c:v>-255.38449999999997</c:v>
                </c:pt>
                <c:pt idx="57540">
                  <c:v>-255.38249999999999</c:v>
                </c:pt>
                <c:pt idx="57541">
                  <c:v>-255.38049999999998</c:v>
                </c:pt>
                <c:pt idx="57542">
                  <c:v>-255.37849999999997</c:v>
                </c:pt>
                <c:pt idx="57543">
                  <c:v>-255.37649999999996</c:v>
                </c:pt>
                <c:pt idx="57544">
                  <c:v>-255.37449999999998</c:v>
                </c:pt>
                <c:pt idx="57545">
                  <c:v>-255.37249999999997</c:v>
                </c:pt>
                <c:pt idx="57546">
                  <c:v>-255.37049999999999</c:v>
                </c:pt>
                <c:pt idx="57547">
                  <c:v>-255.36849999999998</c:v>
                </c:pt>
                <c:pt idx="57548">
                  <c:v>-255.36649999999997</c:v>
                </c:pt>
                <c:pt idx="57549">
                  <c:v>-255.36449999999996</c:v>
                </c:pt>
                <c:pt idx="57550">
                  <c:v>-255.36249999999998</c:v>
                </c:pt>
                <c:pt idx="57551">
                  <c:v>-255.36049999999997</c:v>
                </c:pt>
                <c:pt idx="57552">
                  <c:v>-255.35849999999999</c:v>
                </c:pt>
                <c:pt idx="57553">
                  <c:v>-255.35649999999998</c:v>
                </c:pt>
                <c:pt idx="57554">
                  <c:v>-255.35449999999997</c:v>
                </c:pt>
                <c:pt idx="57555">
                  <c:v>-255.35249999999996</c:v>
                </c:pt>
                <c:pt idx="57556">
                  <c:v>-255.35049999999998</c:v>
                </c:pt>
                <c:pt idx="57557">
                  <c:v>-255.34849999999997</c:v>
                </c:pt>
                <c:pt idx="57558">
                  <c:v>-255.34649999999999</c:v>
                </c:pt>
                <c:pt idx="57559">
                  <c:v>-255.34449999999998</c:v>
                </c:pt>
                <c:pt idx="57560">
                  <c:v>-255.34249999999997</c:v>
                </c:pt>
                <c:pt idx="57561">
                  <c:v>-255.34049999999996</c:v>
                </c:pt>
                <c:pt idx="57562">
                  <c:v>-255.33849999999998</c:v>
                </c:pt>
                <c:pt idx="57563">
                  <c:v>-255.33649999999997</c:v>
                </c:pt>
                <c:pt idx="57564">
                  <c:v>-255.33449999999999</c:v>
                </c:pt>
                <c:pt idx="57565">
                  <c:v>-255.33249999999998</c:v>
                </c:pt>
                <c:pt idx="57566">
                  <c:v>-255.33049999999997</c:v>
                </c:pt>
                <c:pt idx="57567">
                  <c:v>-255.32849999999996</c:v>
                </c:pt>
                <c:pt idx="57568">
                  <c:v>-255.32649999999998</c:v>
                </c:pt>
                <c:pt idx="57569">
                  <c:v>-255.32449999999997</c:v>
                </c:pt>
                <c:pt idx="57570">
                  <c:v>-255.32249999999999</c:v>
                </c:pt>
                <c:pt idx="57571">
                  <c:v>-255.32049999999998</c:v>
                </c:pt>
                <c:pt idx="57572">
                  <c:v>-255.31849999999997</c:v>
                </c:pt>
                <c:pt idx="57573">
                  <c:v>-255.31649999999996</c:v>
                </c:pt>
                <c:pt idx="57574">
                  <c:v>-255.31449999999998</c:v>
                </c:pt>
                <c:pt idx="57575">
                  <c:v>-255.31249999999997</c:v>
                </c:pt>
                <c:pt idx="57576">
                  <c:v>-255.31049999999999</c:v>
                </c:pt>
                <c:pt idx="57577">
                  <c:v>-255.30849999999998</c:v>
                </c:pt>
                <c:pt idx="57578">
                  <c:v>-255.30649999999997</c:v>
                </c:pt>
                <c:pt idx="57579">
                  <c:v>-255.30449999999996</c:v>
                </c:pt>
                <c:pt idx="57580">
                  <c:v>-255.30249999999998</c:v>
                </c:pt>
                <c:pt idx="57581">
                  <c:v>-255.30049999999997</c:v>
                </c:pt>
                <c:pt idx="57582">
                  <c:v>-255.29849999999999</c:v>
                </c:pt>
                <c:pt idx="57583">
                  <c:v>-255.29649999999998</c:v>
                </c:pt>
                <c:pt idx="57584">
                  <c:v>-255.29449999999997</c:v>
                </c:pt>
                <c:pt idx="57585">
                  <c:v>-255.29249999999996</c:v>
                </c:pt>
                <c:pt idx="57586">
                  <c:v>-255.29049999999998</c:v>
                </c:pt>
                <c:pt idx="57587">
                  <c:v>-255.28849999999997</c:v>
                </c:pt>
                <c:pt idx="57588">
                  <c:v>-255.28649999999999</c:v>
                </c:pt>
                <c:pt idx="57589">
                  <c:v>-255.28449999999998</c:v>
                </c:pt>
                <c:pt idx="57590">
                  <c:v>-255.28249999999997</c:v>
                </c:pt>
                <c:pt idx="57591">
                  <c:v>-255.28049999999996</c:v>
                </c:pt>
                <c:pt idx="57592">
                  <c:v>-255.27849999999998</c:v>
                </c:pt>
                <c:pt idx="57593">
                  <c:v>-255.27649999999997</c:v>
                </c:pt>
                <c:pt idx="57594">
                  <c:v>-255.27449999999999</c:v>
                </c:pt>
                <c:pt idx="57595">
                  <c:v>-255.27249999999998</c:v>
                </c:pt>
                <c:pt idx="57596">
                  <c:v>-255.27049999999997</c:v>
                </c:pt>
                <c:pt idx="57597">
                  <c:v>-255.26849999999996</c:v>
                </c:pt>
                <c:pt idx="57598">
                  <c:v>-255.26649999999998</c:v>
                </c:pt>
                <c:pt idx="57599">
                  <c:v>-255.2645</c:v>
                </c:pt>
                <c:pt idx="57600">
                  <c:v>-255.26249999999999</c:v>
                </c:pt>
                <c:pt idx="57601">
                  <c:v>-255.26049999999998</c:v>
                </c:pt>
                <c:pt idx="57602">
                  <c:v>-255.25849999999997</c:v>
                </c:pt>
                <c:pt idx="57603">
                  <c:v>-255.25649999999996</c:v>
                </c:pt>
                <c:pt idx="57604">
                  <c:v>-255.25449999999998</c:v>
                </c:pt>
                <c:pt idx="57605">
                  <c:v>-255.2525</c:v>
                </c:pt>
                <c:pt idx="57606">
                  <c:v>-255.25049999999999</c:v>
                </c:pt>
                <c:pt idx="57607">
                  <c:v>-255.24849999999998</c:v>
                </c:pt>
                <c:pt idx="57608">
                  <c:v>-255.24649999999997</c:v>
                </c:pt>
                <c:pt idx="57609">
                  <c:v>-255.24449999999996</c:v>
                </c:pt>
                <c:pt idx="57610">
                  <c:v>-255.24249999999998</c:v>
                </c:pt>
                <c:pt idx="57611">
                  <c:v>-255.2405</c:v>
                </c:pt>
                <c:pt idx="57612">
                  <c:v>-255.23849999999999</c:v>
                </c:pt>
                <c:pt idx="57613">
                  <c:v>-255.23649999999998</c:v>
                </c:pt>
                <c:pt idx="57614">
                  <c:v>-255.23449999999997</c:v>
                </c:pt>
                <c:pt idx="57615">
                  <c:v>-255.23249999999996</c:v>
                </c:pt>
                <c:pt idx="57616">
                  <c:v>-255.23049999999998</c:v>
                </c:pt>
                <c:pt idx="57617">
                  <c:v>-255.2285</c:v>
                </c:pt>
                <c:pt idx="57618">
                  <c:v>-255.22649999999999</c:v>
                </c:pt>
                <c:pt idx="57619">
                  <c:v>-255.22449999999998</c:v>
                </c:pt>
                <c:pt idx="57620">
                  <c:v>-255.22249999999997</c:v>
                </c:pt>
                <c:pt idx="57621">
                  <c:v>-255.22049999999996</c:v>
                </c:pt>
                <c:pt idx="57622">
                  <c:v>-255.21849999999998</c:v>
                </c:pt>
                <c:pt idx="57623">
                  <c:v>-255.2165</c:v>
                </c:pt>
                <c:pt idx="57624">
                  <c:v>-255.21449999999999</c:v>
                </c:pt>
                <c:pt idx="57625">
                  <c:v>-255.21249999999998</c:v>
                </c:pt>
                <c:pt idx="57626">
                  <c:v>-255.21049999999997</c:v>
                </c:pt>
                <c:pt idx="57627">
                  <c:v>-255.20849999999996</c:v>
                </c:pt>
                <c:pt idx="57628">
                  <c:v>-255.20649999999998</c:v>
                </c:pt>
                <c:pt idx="57629">
                  <c:v>-255.2045</c:v>
                </c:pt>
                <c:pt idx="57630">
                  <c:v>-255.20249999999999</c:v>
                </c:pt>
                <c:pt idx="57631">
                  <c:v>-255.20049999999998</c:v>
                </c:pt>
                <c:pt idx="57632">
                  <c:v>-255.19849999999997</c:v>
                </c:pt>
                <c:pt idx="57633">
                  <c:v>-255.19649999999996</c:v>
                </c:pt>
                <c:pt idx="57634">
                  <c:v>-255.19449999999998</c:v>
                </c:pt>
                <c:pt idx="57635">
                  <c:v>-255.1925</c:v>
                </c:pt>
                <c:pt idx="57636">
                  <c:v>-255.19049999999999</c:v>
                </c:pt>
                <c:pt idx="57637">
                  <c:v>-255.18849999999998</c:v>
                </c:pt>
                <c:pt idx="57638">
                  <c:v>-255.18649999999997</c:v>
                </c:pt>
                <c:pt idx="57639">
                  <c:v>-255.18449999999996</c:v>
                </c:pt>
                <c:pt idx="57640">
                  <c:v>-255.18249999999998</c:v>
                </c:pt>
                <c:pt idx="57641">
                  <c:v>-255.18049999999999</c:v>
                </c:pt>
                <c:pt idx="57642">
                  <c:v>-255.17849999999999</c:v>
                </c:pt>
                <c:pt idx="57643">
                  <c:v>-255.17649999999998</c:v>
                </c:pt>
                <c:pt idx="57644">
                  <c:v>-255.17449999999997</c:v>
                </c:pt>
                <c:pt idx="57645">
                  <c:v>-255.17249999999996</c:v>
                </c:pt>
                <c:pt idx="57646">
                  <c:v>-255.17049999999998</c:v>
                </c:pt>
                <c:pt idx="57647">
                  <c:v>-255.16849999999999</c:v>
                </c:pt>
                <c:pt idx="57648">
                  <c:v>-255.16649999999998</c:v>
                </c:pt>
                <c:pt idx="57649">
                  <c:v>-255.16449999999998</c:v>
                </c:pt>
                <c:pt idx="57650">
                  <c:v>-255.16249999999997</c:v>
                </c:pt>
                <c:pt idx="57651">
                  <c:v>-255.16049999999996</c:v>
                </c:pt>
                <c:pt idx="57652">
                  <c:v>-255.15849999999998</c:v>
                </c:pt>
                <c:pt idx="57653">
                  <c:v>-255.15649999999999</c:v>
                </c:pt>
                <c:pt idx="57654">
                  <c:v>-255.15449999999998</c:v>
                </c:pt>
                <c:pt idx="57655">
                  <c:v>-255.15249999999997</c:v>
                </c:pt>
                <c:pt idx="57656">
                  <c:v>-255.15049999999997</c:v>
                </c:pt>
                <c:pt idx="57657">
                  <c:v>-255.14849999999998</c:v>
                </c:pt>
                <c:pt idx="57658">
                  <c:v>-255.14649999999997</c:v>
                </c:pt>
                <c:pt idx="57659">
                  <c:v>-255.14449999999999</c:v>
                </c:pt>
                <c:pt idx="57660">
                  <c:v>-255.14249999999998</c:v>
                </c:pt>
                <c:pt idx="57661">
                  <c:v>-255.14049999999997</c:v>
                </c:pt>
                <c:pt idx="57662">
                  <c:v>-255.13849999999996</c:v>
                </c:pt>
                <c:pt idx="57663">
                  <c:v>-255.13649999999998</c:v>
                </c:pt>
                <c:pt idx="57664">
                  <c:v>-255.13449999999997</c:v>
                </c:pt>
                <c:pt idx="57665">
                  <c:v>-255.13249999999999</c:v>
                </c:pt>
                <c:pt idx="57666">
                  <c:v>-255.13049999999998</c:v>
                </c:pt>
                <c:pt idx="57667">
                  <c:v>-255.12849999999997</c:v>
                </c:pt>
                <c:pt idx="57668">
                  <c:v>-255.12649999999996</c:v>
                </c:pt>
                <c:pt idx="57669">
                  <c:v>-255.12449999999998</c:v>
                </c:pt>
                <c:pt idx="57670">
                  <c:v>-255.12249999999997</c:v>
                </c:pt>
                <c:pt idx="57671">
                  <c:v>-255.12049999999999</c:v>
                </c:pt>
                <c:pt idx="57672">
                  <c:v>-255.11849999999998</c:v>
                </c:pt>
                <c:pt idx="57673">
                  <c:v>-255.11649999999997</c:v>
                </c:pt>
                <c:pt idx="57674">
                  <c:v>-255.11449999999996</c:v>
                </c:pt>
                <c:pt idx="57675">
                  <c:v>-255.11249999999998</c:v>
                </c:pt>
                <c:pt idx="57676">
                  <c:v>-255.11049999999997</c:v>
                </c:pt>
                <c:pt idx="57677">
                  <c:v>-255.10849999999999</c:v>
                </c:pt>
                <c:pt idx="57678">
                  <c:v>-255.10649999999998</c:v>
                </c:pt>
                <c:pt idx="57679">
                  <c:v>-255.10449999999997</c:v>
                </c:pt>
                <c:pt idx="57680">
                  <c:v>-255.10249999999996</c:v>
                </c:pt>
                <c:pt idx="57681">
                  <c:v>-255.10049999999998</c:v>
                </c:pt>
                <c:pt idx="57682">
                  <c:v>-255.09849999999997</c:v>
                </c:pt>
                <c:pt idx="57683">
                  <c:v>-255.09649999999999</c:v>
                </c:pt>
                <c:pt idx="57684">
                  <c:v>-255.09449999999998</c:v>
                </c:pt>
                <c:pt idx="57685">
                  <c:v>-255.09249999999997</c:v>
                </c:pt>
                <c:pt idx="57686">
                  <c:v>-255.09049999999996</c:v>
                </c:pt>
                <c:pt idx="57687">
                  <c:v>-255.08849999999998</c:v>
                </c:pt>
                <c:pt idx="57688">
                  <c:v>-255.08649999999997</c:v>
                </c:pt>
                <c:pt idx="57689">
                  <c:v>-255.08449999999999</c:v>
                </c:pt>
                <c:pt idx="57690">
                  <c:v>-255.08249999999998</c:v>
                </c:pt>
                <c:pt idx="57691">
                  <c:v>-255.08049999999997</c:v>
                </c:pt>
                <c:pt idx="57692">
                  <c:v>-255.07849999999996</c:v>
                </c:pt>
                <c:pt idx="57693">
                  <c:v>-255.07649999999998</c:v>
                </c:pt>
                <c:pt idx="57694">
                  <c:v>-255.07449999999997</c:v>
                </c:pt>
                <c:pt idx="57695">
                  <c:v>-255.07249999999999</c:v>
                </c:pt>
                <c:pt idx="57696">
                  <c:v>-255.07049999999998</c:v>
                </c:pt>
                <c:pt idx="57697">
                  <c:v>-255.06849999999997</c:v>
                </c:pt>
                <c:pt idx="57698">
                  <c:v>-255.06649999999996</c:v>
                </c:pt>
                <c:pt idx="57699">
                  <c:v>-255.06449999999998</c:v>
                </c:pt>
                <c:pt idx="57700">
                  <c:v>-255.06249999999997</c:v>
                </c:pt>
                <c:pt idx="57701">
                  <c:v>-255.06049999999999</c:v>
                </c:pt>
                <c:pt idx="57702">
                  <c:v>-255.05849999999998</c:v>
                </c:pt>
                <c:pt idx="57703">
                  <c:v>-255.05649999999997</c:v>
                </c:pt>
                <c:pt idx="57704">
                  <c:v>-255.05449999999996</c:v>
                </c:pt>
                <c:pt idx="57705">
                  <c:v>-255.05249999999998</c:v>
                </c:pt>
                <c:pt idx="57706">
                  <c:v>-255.05049999999997</c:v>
                </c:pt>
                <c:pt idx="57707">
                  <c:v>-255.04849999999999</c:v>
                </c:pt>
                <c:pt idx="57708">
                  <c:v>-255.04649999999998</c:v>
                </c:pt>
                <c:pt idx="57709">
                  <c:v>-255.04449999999997</c:v>
                </c:pt>
                <c:pt idx="57710">
                  <c:v>-255.04249999999996</c:v>
                </c:pt>
                <c:pt idx="57711">
                  <c:v>-255.04049999999998</c:v>
                </c:pt>
                <c:pt idx="57712">
                  <c:v>-255.03849999999997</c:v>
                </c:pt>
                <c:pt idx="57713">
                  <c:v>-255.03649999999999</c:v>
                </c:pt>
                <c:pt idx="57714">
                  <c:v>-255.03449999999998</c:v>
                </c:pt>
                <c:pt idx="57715">
                  <c:v>-255.03249999999997</c:v>
                </c:pt>
                <c:pt idx="57716">
                  <c:v>-255.03049999999996</c:v>
                </c:pt>
                <c:pt idx="57717">
                  <c:v>-255.02849999999998</c:v>
                </c:pt>
                <c:pt idx="57718">
                  <c:v>-255.02649999999997</c:v>
                </c:pt>
                <c:pt idx="57719">
                  <c:v>-255.02449999999999</c:v>
                </c:pt>
                <c:pt idx="57720">
                  <c:v>-255.02249999999998</c:v>
                </c:pt>
                <c:pt idx="57721">
                  <c:v>-255.02049999999997</c:v>
                </c:pt>
                <c:pt idx="57722">
                  <c:v>-255.01849999999996</c:v>
                </c:pt>
                <c:pt idx="57723">
                  <c:v>-255.01649999999998</c:v>
                </c:pt>
                <c:pt idx="57724">
                  <c:v>-255.0145</c:v>
                </c:pt>
                <c:pt idx="57725">
                  <c:v>-255.01249999999999</c:v>
                </c:pt>
                <c:pt idx="57726">
                  <c:v>-255.01049999999998</c:v>
                </c:pt>
                <c:pt idx="57727">
                  <c:v>-255.00849999999997</c:v>
                </c:pt>
                <c:pt idx="57728">
                  <c:v>-255.00649999999996</c:v>
                </c:pt>
                <c:pt idx="57729">
                  <c:v>-255.00449999999998</c:v>
                </c:pt>
                <c:pt idx="57730">
                  <c:v>-255.0025</c:v>
                </c:pt>
                <c:pt idx="57731">
                  <c:v>-255.00049999999999</c:v>
                </c:pt>
                <c:pt idx="57732">
                  <c:v>-254.99849999999998</c:v>
                </c:pt>
                <c:pt idx="57733">
                  <c:v>-254.99649999999997</c:v>
                </c:pt>
                <c:pt idx="57734">
                  <c:v>-254.99449999999996</c:v>
                </c:pt>
                <c:pt idx="57735">
                  <c:v>-254.99249999999998</c:v>
                </c:pt>
                <c:pt idx="57736">
                  <c:v>-254.9905</c:v>
                </c:pt>
                <c:pt idx="57737">
                  <c:v>-254.98849999999999</c:v>
                </c:pt>
                <c:pt idx="57738">
                  <c:v>-254.98649999999998</c:v>
                </c:pt>
                <c:pt idx="57739">
                  <c:v>-254.98449999999997</c:v>
                </c:pt>
                <c:pt idx="57740">
                  <c:v>-254.98249999999996</c:v>
                </c:pt>
                <c:pt idx="57741">
                  <c:v>-254.98049999999998</c:v>
                </c:pt>
                <c:pt idx="57742">
                  <c:v>-254.9785</c:v>
                </c:pt>
                <c:pt idx="57743">
                  <c:v>-254.97649999999999</c:v>
                </c:pt>
                <c:pt idx="57744">
                  <c:v>-254.97449999999998</c:v>
                </c:pt>
                <c:pt idx="57745">
                  <c:v>-254.97249999999997</c:v>
                </c:pt>
                <c:pt idx="57746">
                  <c:v>-254.97049999999996</c:v>
                </c:pt>
                <c:pt idx="57747">
                  <c:v>-254.96849999999998</c:v>
                </c:pt>
                <c:pt idx="57748">
                  <c:v>-254.9665</c:v>
                </c:pt>
                <c:pt idx="57749">
                  <c:v>-254.96449999999999</c:v>
                </c:pt>
                <c:pt idx="57750">
                  <c:v>-254.96249999999998</c:v>
                </c:pt>
                <c:pt idx="57751">
                  <c:v>-254.96049999999997</c:v>
                </c:pt>
                <c:pt idx="57752">
                  <c:v>-254.95849999999996</c:v>
                </c:pt>
                <c:pt idx="57753">
                  <c:v>-254.95649999999998</c:v>
                </c:pt>
                <c:pt idx="57754">
                  <c:v>-254.9545</c:v>
                </c:pt>
                <c:pt idx="57755">
                  <c:v>-254.95249999999999</c:v>
                </c:pt>
                <c:pt idx="57756">
                  <c:v>-254.95049999999998</c:v>
                </c:pt>
                <c:pt idx="57757">
                  <c:v>-254.94849999999997</c:v>
                </c:pt>
                <c:pt idx="57758">
                  <c:v>-254.94649999999996</c:v>
                </c:pt>
                <c:pt idx="57759">
                  <c:v>-254.94449999999998</c:v>
                </c:pt>
                <c:pt idx="57760">
                  <c:v>-254.9425</c:v>
                </c:pt>
                <c:pt idx="57761">
                  <c:v>-254.94049999999999</c:v>
                </c:pt>
                <c:pt idx="57762">
                  <c:v>-254.93849999999998</c:v>
                </c:pt>
                <c:pt idx="57763">
                  <c:v>-254.93649999999997</c:v>
                </c:pt>
                <c:pt idx="57764">
                  <c:v>-254.93449999999996</c:v>
                </c:pt>
                <c:pt idx="57765">
                  <c:v>-254.93249999999998</c:v>
                </c:pt>
                <c:pt idx="57766">
                  <c:v>-254.93049999999999</c:v>
                </c:pt>
                <c:pt idx="57767">
                  <c:v>-254.92849999999999</c:v>
                </c:pt>
                <c:pt idx="57768">
                  <c:v>-254.92649999999998</c:v>
                </c:pt>
                <c:pt idx="57769">
                  <c:v>-254.92449999999997</c:v>
                </c:pt>
                <c:pt idx="57770">
                  <c:v>-254.92249999999996</c:v>
                </c:pt>
                <c:pt idx="57771">
                  <c:v>-254.92049999999998</c:v>
                </c:pt>
                <c:pt idx="57772">
                  <c:v>-254.91849999999999</c:v>
                </c:pt>
                <c:pt idx="57773">
                  <c:v>-254.91649999999998</c:v>
                </c:pt>
                <c:pt idx="57774">
                  <c:v>-254.91449999999998</c:v>
                </c:pt>
                <c:pt idx="57775">
                  <c:v>-254.91249999999997</c:v>
                </c:pt>
                <c:pt idx="57776">
                  <c:v>-254.91049999999996</c:v>
                </c:pt>
                <c:pt idx="57777">
                  <c:v>-254.90849999999998</c:v>
                </c:pt>
                <c:pt idx="57778">
                  <c:v>-254.90649999999999</c:v>
                </c:pt>
                <c:pt idx="57779">
                  <c:v>-254.90449999999998</c:v>
                </c:pt>
                <c:pt idx="57780">
                  <c:v>-254.90249999999997</c:v>
                </c:pt>
                <c:pt idx="57781">
                  <c:v>-254.90049999999997</c:v>
                </c:pt>
                <c:pt idx="57782">
                  <c:v>-254.89849999999998</c:v>
                </c:pt>
                <c:pt idx="57783">
                  <c:v>-254.89649999999997</c:v>
                </c:pt>
                <c:pt idx="57784">
                  <c:v>-254.89449999999999</c:v>
                </c:pt>
                <c:pt idx="57785">
                  <c:v>-254.89249999999998</c:v>
                </c:pt>
                <c:pt idx="57786">
                  <c:v>-254.89049999999997</c:v>
                </c:pt>
                <c:pt idx="57787">
                  <c:v>-254.88849999999996</c:v>
                </c:pt>
                <c:pt idx="57788">
                  <c:v>-254.88649999999998</c:v>
                </c:pt>
                <c:pt idx="57789">
                  <c:v>-254.88449999999997</c:v>
                </c:pt>
                <c:pt idx="57790">
                  <c:v>-254.88249999999999</c:v>
                </c:pt>
                <c:pt idx="57791">
                  <c:v>-254.88049999999998</c:v>
                </c:pt>
                <c:pt idx="57792">
                  <c:v>-254.87849999999997</c:v>
                </c:pt>
                <c:pt idx="57793">
                  <c:v>-254.87649999999996</c:v>
                </c:pt>
                <c:pt idx="57794">
                  <c:v>-254.87449999999998</c:v>
                </c:pt>
                <c:pt idx="57795">
                  <c:v>-254.87249999999997</c:v>
                </c:pt>
                <c:pt idx="57796">
                  <c:v>-254.87049999999999</c:v>
                </c:pt>
                <c:pt idx="57797">
                  <c:v>-254.86849999999998</c:v>
                </c:pt>
                <c:pt idx="57798">
                  <c:v>-254.86649999999997</c:v>
                </c:pt>
                <c:pt idx="57799">
                  <c:v>-254.86449999999996</c:v>
                </c:pt>
                <c:pt idx="57800">
                  <c:v>-254.86249999999998</c:v>
                </c:pt>
                <c:pt idx="57801">
                  <c:v>-254.86049999999997</c:v>
                </c:pt>
                <c:pt idx="57802">
                  <c:v>-254.85849999999999</c:v>
                </c:pt>
                <c:pt idx="57803">
                  <c:v>-254.85649999999998</c:v>
                </c:pt>
                <c:pt idx="57804">
                  <c:v>-254.85449999999997</c:v>
                </c:pt>
                <c:pt idx="57805">
                  <c:v>-254.85249999999996</c:v>
                </c:pt>
                <c:pt idx="57806">
                  <c:v>-254.85049999999998</c:v>
                </c:pt>
                <c:pt idx="57807">
                  <c:v>-254.84849999999997</c:v>
                </c:pt>
                <c:pt idx="57808">
                  <c:v>-254.84649999999999</c:v>
                </c:pt>
                <c:pt idx="57809">
                  <c:v>-254.84449999999998</c:v>
                </c:pt>
                <c:pt idx="57810">
                  <c:v>-254.84249999999997</c:v>
                </c:pt>
                <c:pt idx="57811">
                  <c:v>-254.84049999999996</c:v>
                </c:pt>
                <c:pt idx="57812">
                  <c:v>-254.83849999999998</c:v>
                </c:pt>
                <c:pt idx="57813">
                  <c:v>-254.83649999999997</c:v>
                </c:pt>
                <c:pt idx="57814">
                  <c:v>-254.83449999999999</c:v>
                </c:pt>
                <c:pt idx="57815">
                  <c:v>-254.83249999999998</c:v>
                </c:pt>
                <c:pt idx="57816">
                  <c:v>-254.83049999999997</c:v>
                </c:pt>
                <c:pt idx="57817">
                  <c:v>-254.82849999999996</c:v>
                </c:pt>
                <c:pt idx="57818">
                  <c:v>-254.82649999999998</c:v>
                </c:pt>
                <c:pt idx="57819">
                  <c:v>-254.82449999999997</c:v>
                </c:pt>
                <c:pt idx="57820">
                  <c:v>-254.82249999999999</c:v>
                </c:pt>
                <c:pt idx="57821">
                  <c:v>-254.82049999999998</c:v>
                </c:pt>
                <c:pt idx="57822">
                  <c:v>-254.81849999999997</c:v>
                </c:pt>
                <c:pt idx="57823">
                  <c:v>-254.81649999999996</c:v>
                </c:pt>
                <c:pt idx="57824">
                  <c:v>-254.81449999999998</c:v>
                </c:pt>
                <c:pt idx="57825">
                  <c:v>-254.81249999999997</c:v>
                </c:pt>
                <c:pt idx="57826">
                  <c:v>-254.81049999999999</c:v>
                </c:pt>
                <c:pt idx="57827">
                  <c:v>-254.80849999999998</c:v>
                </c:pt>
                <c:pt idx="57828">
                  <c:v>-254.80649999999997</c:v>
                </c:pt>
                <c:pt idx="57829">
                  <c:v>-254.80449999999996</c:v>
                </c:pt>
                <c:pt idx="57830">
                  <c:v>-254.80249999999998</c:v>
                </c:pt>
                <c:pt idx="57831">
                  <c:v>-254.80049999999997</c:v>
                </c:pt>
                <c:pt idx="57832">
                  <c:v>-254.79849999999999</c:v>
                </c:pt>
                <c:pt idx="57833">
                  <c:v>-254.79649999999998</c:v>
                </c:pt>
                <c:pt idx="57834">
                  <c:v>-254.79449999999997</c:v>
                </c:pt>
                <c:pt idx="57835">
                  <c:v>-254.79249999999996</c:v>
                </c:pt>
                <c:pt idx="57836">
                  <c:v>-254.79049999999998</c:v>
                </c:pt>
                <c:pt idx="57837">
                  <c:v>-254.78849999999997</c:v>
                </c:pt>
                <c:pt idx="57838">
                  <c:v>-254.78649999999999</c:v>
                </c:pt>
                <c:pt idx="57839">
                  <c:v>-254.78449999999998</c:v>
                </c:pt>
                <c:pt idx="57840">
                  <c:v>-254.78249999999997</c:v>
                </c:pt>
                <c:pt idx="57841">
                  <c:v>-254.78049999999996</c:v>
                </c:pt>
                <c:pt idx="57842">
                  <c:v>-254.77849999999998</c:v>
                </c:pt>
                <c:pt idx="57843">
                  <c:v>-254.77649999999997</c:v>
                </c:pt>
                <c:pt idx="57844">
                  <c:v>-254.77449999999999</c:v>
                </c:pt>
                <c:pt idx="57845">
                  <c:v>-254.77249999999998</c:v>
                </c:pt>
                <c:pt idx="57846">
                  <c:v>-254.77049999999997</c:v>
                </c:pt>
                <c:pt idx="57847">
                  <c:v>-254.76849999999996</c:v>
                </c:pt>
                <c:pt idx="57848">
                  <c:v>-254.76649999999998</c:v>
                </c:pt>
                <c:pt idx="57849">
                  <c:v>-254.7645</c:v>
                </c:pt>
                <c:pt idx="57850">
                  <c:v>-254.76249999999999</c:v>
                </c:pt>
                <c:pt idx="57851">
                  <c:v>-254.76049999999998</c:v>
                </c:pt>
                <c:pt idx="57852">
                  <c:v>-254.75849999999997</c:v>
                </c:pt>
                <c:pt idx="57853">
                  <c:v>-254.75649999999996</c:v>
                </c:pt>
                <c:pt idx="57854">
                  <c:v>-254.75449999999998</c:v>
                </c:pt>
                <c:pt idx="57855">
                  <c:v>-254.7525</c:v>
                </c:pt>
                <c:pt idx="57856">
                  <c:v>-254.75049999999999</c:v>
                </c:pt>
                <c:pt idx="57857">
                  <c:v>-254.74849999999998</c:v>
                </c:pt>
                <c:pt idx="57858">
                  <c:v>-254.74649999999997</c:v>
                </c:pt>
                <c:pt idx="57859">
                  <c:v>-254.74449999999996</c:v>
                </c:pt>
                <c:pt idx="57860">
                  <c:v>-254.74249999999998</c:v>
                </c:pt>
                <c:pt idx="57861">
                  <c:v>-254.7405</c:v>
                </c:pt>
                <c:pt idx="57862">
                  <c:v>-254.73849999999999</c:v>
                </c:pt>
                <c:pt idx="57863">
                  <c:v>-254.73649999999998</c:v>
                </c:pt>
                <c:pt idx="57864">
                  <c:v>-254.73449999999997</c:v>
                </c:pt>
                <c:pt idx="57865">
                  <c:v>-254.73249999999996</c:v>
                </c:pt>
                <c:pt idx="57866">
                  <c:v>-254.73049999999998</c:v>
                </c:pt>
                <c:pt idx="57867">
                  <c:v>-254.7285</c:v>
                </c:pt>
                <c:pt idx="57868">
                  <c:v>-254.72649999999999</c:v>
                </c:pt>
                <c:pt idx="57869">
                  <c:v>-254.72449999999998</c:v>
                </c:pt>
                <c:pt idx="57870">
                  <c:v>-254.72249999999997</c:v>
                </c:pt>
                <c:pt idx="57871">
                  <c:v>-254.72049999999996</c:v>
                </c:pt>
                <c:pt idx="57872">
                  <c:v>-254.71849999999998</c:v>
                </c:pt>
                <c:pt idx="57873">
                  <c:v>-254.7165</c:v>
                </c:pt>
                <c:pt idx="57874">
                  <c:v>-254.71449999999999</c:v>
                </c:pt>
                <c:pt idx="57875">
                  <c:v>-254.71249999999998</c:v>
                </c:pt>
                <c:pt idx="57876">
                  <c:v>-254.71049999999997</c:v>
                </c:pt>
                <c:pt idx="57877">
                  <c:v>-254.70849999999996</c:v>
                </c:pt>
                <c:pt idx="57878">
                  <c:v>-254.70649999999998</c:v>
                </c:pt>
                <c:pt idx="57879">
                  <c:v>-254.7045</c:v>
                </c:pt>
                <c:pt idx="57880">
                  <c:v>-254.70249999999999</c:v>
                </c:pt>
                <c:pt idx="57881">
                  <c:v>-254.70049999999998</c:v>
                </c:pt>
                <c:pt idx="57882">
                  <c:v>-254.69849999999997</c:v>
                </c:pt>
                <c:pt idx="57883">
                  <c:v>-254.69649999999996</c:v>
                </c:pt>
                <c:pt idx="57884">
                  <c:v>-254.69449999999998</c:v>
                </c:pt>
                <c:pt idx="57885">
                  <c:v>-254.6925</c:v>
                </c:pt>
                <c:pt idx="57886">
                  <c:v>-254.69049999999999</c:v>
                </c:pt>
                <c:pt idx="57887">
                  <c:v>-254.68849999999998</c:v>
                </c:pt>
                <c:pt idx="57888">
                  <c:v>-254.68649999999997</c:v>
                </c:pt>
                <c:pt idx="57889">
                  <c:v>-254.68449999999996</c:v>
                </c:pt>
                <c:pt idx="57890">
                  <c:v>-254.68249999999998</c:v>
                </c:pt>
                <c:pt idx="57891">
                  <c:v>-254.68049999999999</c:v>
                </c:pt>
                <c:pt idx="57892">
                  <c:v>-254.67849999999999</c:v>
                </c:pt>
                <c:pt idx="57893">
                  <c:v>-254.67649999999998</c:v>
                </c:pt>
                <c:pt idx="57894">
                  <c:v>-254.67449999999997</c:v>
                </c:pt>
                <c:pt idx="57895">
                  <c:v>-254.67249999999996</c:v>
                </c:pt>
                <c:pt idx="57896">
                  <c:v>-254.67049999999998</c:v>
                </c:pt>
                <c:pt idx="57897">
                  <c:v>-254.66849999999999</c:v>
                </c:pt>
                <c:pt idx="57898">
                  <c:v>-254.66649999999998</c:v>
                </c:pt>
                <c:pt idx="57899">
                  <c:v>-254.66449999999998</c:v>
                </c:pt>
                <c:pt idx="57900">
                  <c:v>-254.66249999999997</c:v>
                </c:pt>
                <c:pt idx="57901">
                  <c:v>-254.66049999999996</c:v>
                </c:pt>
                <c:pt idx="57902">
                  <c:v>-254.65849999999998</c:v>
                </c:pt>
                <c:pt idx="57903">
                  <c:v>-254.65649999999999</c:v>
                </c:pt>
                <c:pt idx="57904">
                  <c:v>-254.65449999999998</c:v>
                </c:pt>
                <c:pt idx="57905">
                  <c:v>-254.65249999999997</c:v>
                </c:pt>
                <c:pt idx="57906">
                  <c:v>-254.65049999999997</c:v>
                </c:pt>
                <c:pt idx="57907">
                  <c:v>-254.64849999999998</c:v>
                </c:pt>
                <c:pt idx="57908">
                  <c:v>-254.64649999999997</c:v>
                </c:pt>
                <c:pt idx="57909">
                  <c:v>-254.64449999999999</c:v>
                </c:pt>
                <c:pt idx="57910">
                  <c:v>-254.64249999999998</c:v>
                </c:pt>
                <c:pt idx="57911">
                  <c:v>-254.64049999999997</c:v>
                </c:pt>
                <c:pt idx="57912">
                  <c:v>-254.63849999999996</c:v>
                </c:pt>
                <c:pt idx="57913">
                  <c:v>-254.63649999999998</c:v>
                </c:pt>
                <c:pt idx="57914">
                  <c:v>-254.63449999999997</c:v>
                </c:pt>
                <c:pt idx="57915">
                  <c:v>-254.63249999999999</c:v>
                </c:pt>
                <c:pt idx="57916">
                  <c:v>-254.63049999999998</c:v>
                </c:pt>
                <c:pt idx="57917">
                  <c:v>-254.62849999999997</c:v>
                </c:pt>
                <c:pt idx="57918">
                  <c:v>-254.62649999999996</c:v>
                </c:pt>
                <c:pt idx="57919">
                  <c:v>-254.62449999999998</c:v>
                </c:pt>
                <c:pt idx="57920">
                  <c:v>-254.62249999999997</c:v>
                </c:pt>
                <c:pt idx="57921">
                  <c:v>-254.62049999999999</c:v>
                </c:pt>
                <c:pt idx="57922">
                  <c:v>-254.61849999999998</c:v>
                </c:pt>
                <c:pt idx="57923">
                  <c:v>-254.61649999999997</c:v>
                </c:pt>
                <c:pt idx="57924">
                  <c:v>-254.61449999999996</c:v>
                </c:pt>
                <c:pt idx="57925">
                  <c:v>-254.61249999999998</c:v>
                </c:pt>
                <c:pt idx="57926">
                  <c:v>-254.61049999999997</c:v>
                </c:pt>
                <c:pt idx="57927">
                  <c:v>-254.60849999999999</c:v>
                </c:pt>
                <c:pt idx="57928">
                  <c:v>-254.60649999999998</c:v>
                </c:pt>
                <c:pt idx="57929">
                  <c:v>-254.60449999999997</c:v>
                </c:pt>
                <c:pt idx="57930">
                  <c:v>-254.60249999999996</c:v>
                </c:pt>
                <c:pt idx="57931">
                  <c:v>-254.60049999999998</c:v>
                </c:pt>
                <c:pt idx="57932">
                  <c:v>-254.59849999999997</c:v>
                </c:pt>
                <c:pt idx="57933">
                  <c:v>-254.59649999999999</c:v>
                </c:pt>
                <c:pt idx="57934">
                  <c:v>-254.59449999999998</c:v>
                </c:pt>
                <c:pt idx="57935">
                  <c:v>-254.59249999999997</c:v>
                </c:pt>
                <c:pt idx="57936">
                  <c:v>-254.59049999999996</c:v>
                </c:pt>
                <c:pt idx="57937">
                  <c:v>-254.58849999999998</c:v>
                </c:pt>
                <c:pt idx="57938">
                  <c:v>-254.58649999999997</c:v>
                </c:pt>
                <c:pt idx="57939">
                  <c:v>-254.58449999999999</c:v>
                </c:pt>
                <c:pt idx="57940">
                  <c:v>-254.58249999999998</c:v>
                </c:pt>
                <c:pt idx="57941">
                  <c:v>-254.58049999999997</c:v>
                </c:pt>
                <c:pt idx="57942">
                  <c:v>-254.57849999999996</c:v>
                </c:pt>
                <c:pt idx="57943">
                  <c:v>-254.57649999999998</c:v>
                </c:pt>
                <c:pt idx="57944">
                  <c:v>-254.57449999999997</c:v>
                </c:pt>
                <c:pt idx="57945">
                  <c:v>-254.57249999999999</c:v>
                </c:pt>
                <c:pt idx="57946">
                  <c:v>-254.57049999999998</c:v>
                </c:pt>
                <c:pt idx="57947">
                  <c:v>-254.56849999999997</c:v>
                </c:pt>
                <c:pt idx="57948">
                  <c:v>-254.56649999999996</c:v>
                </c:pt>
                <c:pt idx="57949">
                  <c:v>-254.56449999999998</c:v>
                </c:pt>
                <c:pt idx="57950">
                  <c:v>-254.56249999999997</c:v>
                </c:pt>
                <c:pt idx="57951">
                  <c:v>-254.56049999999999</c:v>
                </c:pt>
                <c:pt idx="57952">
                  <c:v>-254.55849999999998</c:v>
                </c:pt>
                <c:pt idx="57953">
                  <c:v>-254.55649999999997</c:v>
                </c:pt>
                <c:pt idx="57954">
                  <c:v>-254.55449999999996</c:v>
                </c:pt>
                <c:pt idx="57955">
                  <c:v>-254.55249999999998</c:v>
                </c:pt>
                <c:pt idx="57956">
                  <c:v>-254.55049999999997</c:v>
                </c:pt>
                <c:pt idx="57957">
                  <c:v>-254.54849999999999</c:v>
                </c:pt>
                <c:pt idx="57958">
                  <c:v>-254.54649999999998</c:v>
                </c:pt>
                <c:pt idx="57959">
                  <c:v>-254.54449999999997</c:v>
                </c:pt>
                <c:pt idx="57960">
                  <c:v>-254.54249999999996</c:v>
                </c:pt>
                <c:pt idx="57961">
                  <c:v>-254.54049999999998</c:v>
                </c:pt>
                <c:pt idx="57962">
                  <c:v>-254.53849999999997</c:v>
                </c:pt>
                <c:pt idx="57963">
                  <c:v>-254.53649999999999</c:v>
                </c:pt>
                <c:pt idx="57964">
                  <c:v>-254.53449999999998</c:v>
                </c:pt>
                <c:pt idx="57965">
                  <c:v>-254.53249999999997</c:v>
                </c:pt>
                <c:pt idx="57966">
                  <c:v>-254.53049999999996</c:v>
                </c:pt>
                <c:pt idx="57967">
                  <c:v>-254.52849999999998</c:v>
                </c:pt>
                <c:pt idx="57968">
                  <c:v>-254.52649999999997</c:v>
                </c:pt>
                <c:pt idx="57969">
                  <c:v>-254.52449999999999</c:v>
                </c:pt>
                <c:pt idx="57970">
                  <c:v>-254.52249999999998</c:v>
                </c:pt>
                <c:pt idx="57971">
                  <c:v>-254.52049999999997</c:v>
                </c:pt>
                <c:pt idx="57972">
                  <c:v>-254.51849999999996</c:v>
                </c:pt>
                <c:pt idx="57973">
                  <c:v>-254.51649999999998</c:v>
                </c:pt>
                <c:pt idx="57974">
                  <c:v>-254.5145</c:v>
                </c:pt>
                <c:pt idx="57975">
                  <c:v>-254.51249999999999</c:v>
                </c:pt>
                <c:pt idx="57976">
                  <c:v>-254.51049999999998</c:v>
                </c:pt>
                <c:pt idx="57977">
                  <c:v>-254.50849999999997</c:v>
                </c:pt>
                <c:pt idx="57978">
                  <c:v>-254.50649999999996</c:v>
                </c:pt>
                <c:pt idx="57979">
                  <c:v>-254.50449999999998</c:v>
                </c:pt>
                <c:pt idx="57980">
                  <c:v>-254.5025</c:v>
                </c:pt>
                <c:pt idx="57981">
                  <c:v>-254.50049999999999</c:v>
                </c:pt>
                <c:pt idx="57982">
                  <c:v>-254.49849999999998</c:v>
                </c:pt>
                <c:pt idx="57983">
                  <c:v>-254.49649999999997</c:v>
                </c:pt>
                <c:pt idx="57984">
                  <c:v>-254.49449999999996</c:v>
                </c:pt>
                <c:pt idx="57985">
                  <c:v>-254.49249999999998</c:v>
                </c:pt>
                <c:pt idx="57986">
                  <c:v>-254.4905</c:v>
                </c:pt>
                <c:pt idx="57987">
                  <c:v>-254.48849999999999</c:v>
                </c:pt>
                <c:pt idx="57988">
                  <c:v>-254.48649999999998</c:v>
                </c:pt>
                <c:pt idx="57989">
                  <c:v>-254.48449999999997</c:v>
                </c:pt>
                <c:pt idx="57990">
                  <c:v>-254.48249999999996</c:v>
                </c:pt>
                <c:pt idx="57991">
                  <c:v>-254.48049999999998</c:v>
                </c:pt>
                <c:pt idx="57992">
                  <c:v>-254.4785</c:v>
                </c:pt>
                <c:pt idx="57993">
                  <c:v>-254.47649999999999</c:v>
                </c:pt>
                <c:pt idx="57994">
                  <c:v>-254.47449999999998</c:v>
                </c:pt>
                <c:pt idx="57995">
                  <c:v>-254.47249999999997</c:v>
                </c:pt>
                <c:pt idx="57996">
                  <c:v>-254.47049999999996</c:v>
                </c:pt>
                <c:pt idx="57997">
                  <c:v>-254.46849999999998</c:v>
                </c:pt>
                <c:pt idx="57998">
                  <c:v>-254.4665</c:v>
                </c:pt>
                <c:pt idx="57999">
                  <c:v>-254.46449999999999</c:v>
                </c:pt>
                <c:pt idx="58000">
                  <c:v>-254.46249999999998</c:v>
                </c:pt>
                <c:pt idx="58001">
                  <c:v>-254.46049999999997</c:v>
                </c:pt>
                <c:pt idx="58002">
                  <c:v>-254.45849999999996</c:v>
                </c:pt>
                <c:pt idx="58003">
                  <c:v>-254.45649999999998</c:v>
                </c:pt>
                <c:pt idx="58004">
                  <c:v>-254.4545</c:v>
                </c:pt>
                <c:pt idx="58005">
                  <c:v>-254.45249999999999</c:v>
                </c:pt>
                <c:pt idx="58006">
                  <c:v>-254.45049999999998</c:v>
                </c:pt>
                <c:pt idx="58007">
                  <c:v>-254.44849999999997</c:v>
                </c:pt>
                <c:pt idx="58008">
                  <c:v>-254.44649999999996</c:v>
                </c:pt>
                <c:pt idx="58009">
                  <c:v>-254.44449999999998</c:v>
                </c:pt>
                <c:pt idx="58010">
                  <c:v>-254.4425</c:v>
                </c:pt>
                <c:pt idx="58011">
                  <c:v>-254.44049999999999</c:v>
                </c:pt>
                <c:pt idx="58012">
                  <c:v>-254.43849999999998</c:v>
                </c:pt>
                <c:pt idx="58013">
                  <c:v>-254.43649999999997</c:v>
                </c:pt>
                <c:pt idx="58014">
                  <c:v>-254.43449999999996</c:v>
                </c:pt>
                <c:pt idx="58015">
                  <c:v>-254.43249999999998</c:v>
                </c:pt>
                <c:pt idx="58016">
                  <c:v>-254.43049999999999</c:v>
                </c:pt>
                <c:pt idx="58017">
                  <c:v>-254.42849999999999</c:v>
                </c:pt>
                <c:pt idx="58018">
                  <c:v>-254.42649999999998</c:v>
                </c:pt>
                <c:pt idx="58019">
                  <c:v>-254.42449999999997</c:v>
                </c:pt>
                <c:pt idx="58020">
                  <c:v>-254.42249999999996</c:v>
                </c:pt>
                <c:pt idx="58021">
                  <c:v>-254.42049999999998</c:v>
                </c:pt>
                <c:pt idx="58022">
                  <c:v>-254.41849999999999</c:v>
                </c:pt>
                <c:pt idx="58023">
                  <c:v>-254.41649999999998</c:v>
                </c:pt>
                <c:pt idx="58024">
                  <c:v>-254.41449999999998</c:v>
                </c:pt>
                <c:pt idx="58025">
                  <c:v>-254.41249999999997</c:v>
                </c:pt>
                <c:pt idx="58026">
                  <c:v>-254.41049999999996</c:v>
                </c:pt>
                <c:pt idx="58027">
                  <c:v>-254.40849999999998</c:v>
                </c:pt>
                <c:pt idx="58028">
                  <c:v>-254.40649999999999</c:v>
                </c:pt>
                <c:pt idx="58029">
                  <c:v>-254.40449999999998</c:v>
                </c:pt>
                <c:pt idx="58030">
                  <c:v>-254.40249999999997</c:v>
                </c:pt>
                <c:pt idx="58031">
                  <c:v>-254.40049999999997</c:v>
                </c:pt>
                <c:pt idx="58032">
                  <c:v>-254.39849999999998</c:v>
                </c:pt>
                <c:pt idx="58033">
                  <c:v>-254.39649999999997</c:v>
                </c:pt>
                <c:pt idx="58034">
                  <c:v>-254.39449999999999</c:v>
                </c:pt>
                <c:pt idx="58035">
                  <c:v>-254.39249999999998</c:v>
                </c:pt>
                <c:pt idx="58036">
                  <c:v>-254.39049999999997</c:v>
                </c:pt>
                <c:pt idx="58037">
                  <c:v>-254.38849999999996</c:v>
                </c:pt>
                <c:pt idx="58038">
                  <c:v>-254.38649999999998</c:v>
                </c:pt>
                <c:pt idx="58039">
                  <c:v>-254.38449999999997</c:v>
                </c:pt>
                <c:pt idx="58040">
                  <c:v>-254.38249999999999</c:v>
                </c:pt>
                <c:pt idx="58041">
                  <c:v>-254.38049999999998</c:v>
                </c:pt>
                <c:pt idx="58042">
                  <c:v>-254.37849999999997</c:v>
                </c:pt>
                <c:pt idx="58043">
                  <c:v>-254.37649999999996</c:v>
                </c:pt>
                <c:pt idx="58044">
                  <c:v>-254.37449999999998</c:v>
                </c:pt>
                <c:pt idx="58045">
                  <c:v>-254.37249999999997</c:v>
                </c:pt>
                <c:pt idx="58046">
                  <c:v>-254.37049999999999</c:v>
                </c:pt>
                <c:pt idx="58047">
                  <c:v>-254.36849999999998</c:v>
                </c:pt>
                <c:pt idx="58048">
                  <c:v>-254.36649999999997</c:v>
                </c:pt>
                <c:pt idx="58049">
                  <c:v>-254.36449999999996</c:v>
                </c:pt>
                <c:pt idx="58050">
                  <c:v>-254.36249999999998</c:v>
                </c:pt>
                <c:pt idx="58051">
                  <c:v>-254.36049999999997</c:v>
                </c:pt>
                <c:pt idx="58052">
                  <c:v>-254.35849999999999</c:v>
                </c:pt>
                <c:pt idx="58053">
                  <c:v>-254.35649999999998</c:v>
                </c:pt>
                <c:pt idx="58054">
                  <c:v>-254.35449999999997</c:v>
                </c:pt>
                <c:pt idx="58055">
                  <c:v>-254.35249999999996</c:v>
                </c:pt>
                <c:pt idx="58056">
                  <c:v>-254.35049999999998</c:v>
                </c:pt>
                <c:pt idx="58057">
                  <c:v>-254.34849999999997</c:v>
                </c:pt>
                <c:pt idx="58058">
                  <c:v>-254.34649999999999</c:v>
                </c:pt>
                <c:pt idx="58059">
                  <c:v>-254.34449999999998</c:v>
                </c:pt>
                <c:pt idx="58060">
                  <c:v>-254.34249999999997</c:v>
                </c:pt>
                <c:pt idx="58061">
                  <c:v>-254.34049999999996</c:v>
                </c:pt>
                <c:pt idx="58062">
                  <c:v>-254.33849999999998</c:v>
                </c:pt>
                <c:pt idx="58063">
                  <c:v>-254.33649999999997</c:v>
                </c:pt>
                <c:pt idx="58064">
                  <c:v>-254.33449999999999</c:v>
                </c:pt>
                <c:pt idx="58065">
                  <c:v>-254.33249999999998</c:v>
                </c:pt>
                <c:pt idx="58066">
                  <c:v>-254.33049999999997</c:v>
                </c:pt>
                <c:pt idx="58067">
                  <c:v>-254.32849999999996</c:v>
                </c:pt>
                <c:pt idx="58068">
                  <c:v>-254.32649999999998</c:v>
                </c:pt>
                <c:pt idx="58069">
                  <c:v>-254.32449999999997</c:v>
                </c:pt>
                <c:pt idx="58070">
                  <c:v>-254.32249999999999</c:v>
                </c:pt>
                <c:pt idx="58071">
                  <c:v>-254.32049999999998</c:v>
                </c:pt>
                <c:pt idx="58072">
                  <c:v>-254.31849999999997</c:v>
                </c:pt>
                <c:pt idx="58073">
                  <c:v>-254.31649999999996</c:v>
                </c:pt>
                <c:pt idx="58074">
                  <c:v>-254.31449999999998</c:v>
                </c:pt>
                <c:pt idx="58075">
                  <c:v>-254.31249999999997</c:v>
                </c:pt>
                <c:pt idx="58076">
                  <c:v>-254.31049999999999</c:v>
                </c:pt>
                <c:pt idx="58077">
                  <c:v>-254.30849999999998</c:v>
                </c:pt>
                <c:pt idx="58078">
                  <c:v>-254.30649999999997</c:v>
                </c:pt>
                <c:pt idx="58079">
                  <c:v>-254.30449999999996</c:v>
                </c:pt>
                <c:pt idx="58080">
                  <c:v>-254.30249999999998</c:v>
                </c:pt>
                <c:pt idx="58081">
                  <c:v>-254.30049999999997</c:v>
                </c:pt>
                <c:pt idx="58082">
                  <c:v>-254.29849999999999</c:v>
                </c:pt>
                <c:pt idx="58083">
                  <c:v>-254.29649999999998</c:v>
                </c:pt>
                <c:pt idx="58084">
                  <c:v>-254.29449999999997</c:v>
                </c:pt>
                <c:pt idx="58085">
                  <c:v>-254.29249999999996</c:v>
                </c:pt>
                <c:pt idx="58086">
                  <c:v>-254.29049999999998</c:v>
                </c:pt>
                <c:pt idx="58087">
                  <c:v>-254.28849999999997</c:v>
                </c:pt>
                <c:pt idx="58088">
                  <c:v>-254.28649999999999</c:v>
                </c:pt>
                <c:pt idx="58089">
                  <c:v>-254.28449999999998</c:v>
                </c:pt>
                <c:pt idx="58090">
                  <c:v>-254.28249999999997</c:v>
                </c:pt>
                <c:pt idx="58091">
                  <c:v>-254.28049999999996</c:v>
                </c:pt>
                <c:pt idx="58092">
                  <c:v>-254.27849999999998</c:v>
                </c:pt>
                <c:pt idx="58093">
                  <c:v>-254.27649999999997</c:v>
                </c:pt>
                <c:pt idx="58094">
                  <c:v>-254.27449999999999</c:v>
                </c:pt>
                <c:pt idx="58095">
                  <c:v>-254.27249999999998</c:v>
                </c:pt>
                <c:pt idx="58096">
                  <c:v>-254.27049999999997</c:v>
                </c:pt>
                <c:pt idx="58097">
                  <c:v>-254.26849999999996</c:v>
                </c:pt>
                <c:pt idx="58098">
                  <c:v>-254.26649999999998</c:v>
                </c:pt>
                <c:pt idx="58099">
                  <c:v>-254.2645</c:v>
                </c:pt>
                <c:pt idx="58100">
                  <c:v>-254.26249999999999</c:v>
                </c:pt>
                <c:pt idx="58101">
                  <c:v>-254.26049999999998</c:v>
                </c:pt>
                <c:pt idx="58102">
                  <c:v>-254.25849999999997</c:v>
                </c:pt>
                <c:pt idx="58103">
                  <c:v>-254.25649999999996</c:v>
                </c:pt>
                <c:pt idx="58104">
                  <c:v>-254.25449999999998</c:v>
                </c:pt>
                <c:pt idx="58105">
                  <c:v>-254.2525</c:v>
                </c:pt>
                <c:pt idx="58106">
                  <c:v>-254.25049999999999</c:v>
                </c:pt>
                <c:pt idx="58107">
                  <c:v>-254.24849999999998</c:v>
                </c:pt>
                <c:pt idx="58108">
                  <c:v>-254.24649999999997</c:v>
                </c:pt>
                <c:pt idx="58109">
                  <c:v>-254.24449999999996</c:v>
                </c:pt>
                <c:pt idx="58110">
                  <c:v>-254.24249999999998</c:v>
                </c:pt>
                <c:pt idx="58111">
                  <c:v>-254.2405</c:v>
                </c:pt>
                <c:pt idx="58112">
                  <c:v>-254.23849999999999</c:v>
                </c:pt>
                <c:pt idx="58113">
                  <c:v>-254.23649999999998</c:v>
                </c:pt>
                <c:pt idx="58114">
                  <c:v>-254.23449999999997</c:v>
                </c:pt>
                <c:pt idx="58115">
                  <c:v>-254.23249999999996</c:v>
                </c:pt>
                <c:pt idx="58116">
                  <c:v>-254.23049999999998</c:v>
                </c:pt>
                <c:pt idx="58117">
                  <c:v>-254.2285</c:v>
                </c:pt>
                <c:pt idx="58118">
                  <c:v>-254.22649999999999</c:v>
                </c:pt>
                <c:pt idx="58119">
                  <c:v>-254.22449999999998</c:v>
                </c:pt>
                <c:pt idx="58120">
                  <c:v>-254.22249999999997</c:v>
                </c:pt>
                <c:pt idx="58121">
                  <c:v>-254.22049999999996</c:v>
                </c:pt>
                <c:pt idx="58122">
                  <c:v>-254.21849999999998</c:v>
                </c:pt>
                <c:pt idx="58123">
                  <c:v>-254.2165</c:v>
                </c:pt>
                <c:pt idx="58124">
                  <c:v>-254.21449999999999</c:v>
                </c:pt>
                <c:pt idx="58125">
                  <c:v>-254.21249999999998</c:v>
                </c:pt>
                <c:pt idx="58126">
                  <c:v>-254.21049999999997</c:v>
                </c:pt>
                <c:pt idx="58127">
                  <c:v>-254.20849999999996</c:v>
                </c:pt>
                <c:pt idx="58128">
                  <c:v>-254.20649999999998</c:v>
                </c:pt>
                <c:pt idx="58129">
                  <c:v>-254.2045</c:v>
                </c:pt>
                <c:pt idx="58130">
                  <c:v>-254.20249999999999</c:v>
                </c:pt>
                <c:pt idx="58131">
                  <c:v>-254.20049999999998</c:v>
                </c:pt>
                <c:pt idx="58132">
                  <c:v>-254.19849999999997</c:v>
                </c:pt>
                <c:pt idx="58133">
                  <c:v>-254.19649999999996</c:v>
                </c:pt>
                <c:pt idx="58134">
                  <c:v>-254.19449999999998</c:v>
                </c:pt>
                <c:pt idx="58135">
                  <c:v>-254.1925</c:v>
                </c:pt>
                <c:pt idx="58136">
                  <c:v>-254.19049999999999</c:v>
                </c:pt>
                <c:pt idx="58137">
                  <c:v>-254.18849999999998</c:v>
                </c:pt>
                <c:pt idx="58138">
                  <c:v>-254.18649999999997</c:v>
                </c:pt>
                <c:pt idx="58139">
                  <c:v>-254.18449999999996</c:v>
                </c:pt>
                <c:pt idx="58140">
                  <c:v>-254.18249999999998</c:v>
                </c:pt>
                <c:pt idx="58141">
                  <c:v>-254.18049999999999</c:v>
                </c:pt>
                <c:pt idx="58142">
                  <c:v>-254.17849999999999</c:v>
                </c:pt>
                <c:pt idx="58143">
                  <c:v>-254.17649999999998</c:v>
                </c:pt>
                <c:pt idx="58144">
                  <c:v>-254.17449999999997</c:v>
                </c:pt>
                <c:pt idx="58145">
                  <c:v>-254.17249999999996</c:v>
                </c:pt>
                <c:pt idx="58146">
                  <c:v>-254.17049999999998</c:v>
                </c:pt>
                <c:pt idx="58147">
                  <c:v>-254.16849999999999</c:v>
                </c:pt>
                <c:pt idx="58148">
                  <c:v>-254.16649999999998</c:v>
                </c:pt>
                <c:pt idx="58149">
                  <c:v>-254.16449999999998</c:v>
                </c:pt>
                <c:pt idx="58150">
                  <c:v>-254.16249999999997</c:v>
                </c:pt>
                <c:pt idx="58151">
                  <c:v>-254.16049999999996</c:v>
                </c:pt>
                <c:pt idx="58152">
                  <c:v>-254.15849999999998</c:v>
                </c:pt>
                <c:pt idx="58153">
                  <c:v>-254.15649999999999</c:v>
                </c:pt>
                <c:pt idx="58154">
                  <c:v>-254.15449999999998</c:v>
                </c:pt>
                <c:pt idx="58155">
                  <c:v>-254.15249999999997</c:v>
                </c:pt>
                <c:pt idx="58156">
                  <c:v>-254.15049999999997</c:v>
                </c:pt>
                <c:pt idx="58157">
                  <c:v>-254.14849999999998</c:v>
                </c:pt>
                <c:pt idx="58158">
                  <c:v>-254.14649999999997</c:v>
                </c:pt>
                <c:pt idx="58159">
                  <c:v>-254.14449999999999</c:v>
                </c:pt>
                <c:pt idx="58160">
                  <c:v>-254.14249999999998</c:v>
                </c:pt>
                <c:pt idx="58161">
                  <c:v>-254.14049999999997</c:v>
                </c:pt>
                <c:pt idx="58162">
                  <c:v>-254.13849999999996</c:v>
                </c:pt>
                <c:pt idx="58163">
                  <c:v>-254.13649999999998</c:v>
                </c:pt>
                <c:pt idx="58164">
                  <c:v>-254.13449999999997</c:v>
                </c:pt>
                <c:pt idx="58165">
                  <c:v>-254.13249999999999</c:v>
                </c:pt>
                <c:pt idx="58166">
                  <c:v>-254.13049999999998</c:v>
                </c:pt>
                <c:pt idx="58167">
                  <c:v>-254.12849999999997</c:v>
                </c:pt>
                <c:pt idx="58168">
                  <c:v>-254.12649999999996</c:v>
                </c:pt>
                <c:pt idx="58169">
                  <c:v>-254.12449999999998</c:v>
                </c:pt>
                <c:pt idx="58170">
                  <c:v>-254.12249999999997</c:v>
                </c:pt>
                <c:pt idx="58171">
                  <c:v>-254.12049999999999</c:v>
                </c:pt>
                <c:pt idx="58172">
                  <c:v>-254.11849999999998</c:v>
                </c:pt>
                <c:pt idx="58173">
                  <c:v>-254.11649999999997</c:v>
                </c:pt>
                <c:pt idx="58174">
                  <c:v>-254.11449999999996</c:v>
                </c:pt>
                <c:pt idx="58175">
                  <c:v>-254.11249999999998</c:v>
                </c:pt>
                <c:pt idx="58176">
                  <c:v>-254.11049999999997</c:v>
                </c:pt>
                <c:pt idx="58177">
                  <c:v>-254.10849999999999</c:v>
                </c:pt>
                <c:pt idx="58178">
                  <c:v>-254.10649999999998</c:v>
                </c:pt>
                <c:pt idx="58179">
                  <c:v>-254.10449999999997</c:v>
                </c:pt>
                <c:pt idx="58180">
                  <c:v>-254.10249999999996</c:v>
                </c:pt>
                <c:pt idx="58181">
                  <c:v>-254.10049999999998</c:v>
                </c:pt>
                <c:pt idx="58182">
                  <c:v>-254.09849999999997</c:v>
                </c:pt>
                <c:pt idx="58183">
                  <c:v>-254.09649999999999</c:v>
                </c:pt>
                <c:pt idx="58184">
                  <c:v>-254.09449999999998</c:v>
                </c:pt>
                <c:pt idx="58185">
                  <c:v>-254.09249999999997</c:v>
                </c:pt>
                <c:pt idx="58186">
                  <c:v>-254.09049999999996</c:v>
                </c:pt>
                <c:pt idx="58187">
                  <c:v>-254.08849999999998</c:v>
                </c:pt>
                <c:pt idx="58188">
                  <c:v>-254.08649999999997</c:v>
                </c:pt>
                <c:pt idx="58189">
                  <c:v>-254.08449999999999</c:v>
                </c:pt>
                <c:pt idx="58190">
                  <c:v>-254.08249999999998</c:v>
                </c:pt>
                <c:pt idx="58191">
                  <c:v>-254.08049999999997</c:v>
                </c:pt>
                <c:pt idx="58192">
                  <c:v>-254.07849999999996</c:v>
                </c:pt>
                <c:pt idx="58193">
                  <c:v>-254.07649999999998</c:v>
                </c:pt>
                <c:pt idx="58194">
                  <c:v>-254.07449999999997</c:v>
                </c:pt>
                <c:pt idx="58195">
                  <c:v>-254.07249999999999</c:v>
                </c:pt>
                <c:pt idx="58196">
                  <c:v>-254.07049999999998</c:v>
                </c:pt>
                <c:pt idx="58197">
                  <c:v>-254.06849999999997</c:v>
                </c:pt>
                <c:pt idx="58198">
                  <c:v>-254.06649999999996</c:v>
                </c:pt>
                <c:pt idx="58199">
                  <c:v>-254.06449999999998</c:v>
                </c:pt>
                <c:pt idx="58200">
                  <c:v>-254.06249999999997</c:v>
                </c:pt>
                <c:pt idx="58201">
                  <c:v>-254.06049999999999</c:v>
                </c:pt>
                <c:pt idx="58202">
                  <c:v>-254.05849999999998</c:v>
                </c:pt>
                <c:pt idx="58203">
                  <c:v>-254.05649999999997</c:v>
                </c:pt>
                <c:pt idx="58204">
                  <c:v>-254.05449999999996</c:v>
                </c:pt>
                <c:pt idx="58205">
                  <c:v>-254.05249999999998</c:v>
                </c:pt>
                <c:pt idx="58206">
                  <c:v>-254.05049999999997</c:v>
                </c:pt>
                <c:pt idx="58207">
                  <c:v>-254.04849999999999</c:v>
                </c:pt>
                <c:pt idx="58208">
                  <c:v>-254.04649999999998</c:v>
                </c:pt>
                <c:pt idx="58209">
                  <c:v>-254.04449999999997</c:v>
                </c:pt>
                <c:pt idx="58210">
                  <c:v>-254.04249999999996</c:v>
                </c:pt>
                <c:pt idx="58211">
                  <c:v>-254.04049999999998</c:v>
                </c:pt>
                <c:pt idx="58212">
                  <c:v>-254.03849999999997</c:v>
                </c:pt>
                <c:pt idx="58213">
                  <c:v>-254.03649999999999</c:v>
                </c:pt>
                <c:pt idx="58214">
                  <c:v>-254.03449999999998</c:v>
                </c:pt>
                <c:pt idx="58215">
                  <c:v>-254.03249999999997</c:v>
                </c:pt>
                <c:pt idx="58216">
                  <c:v>-254.03049999999996</c:v>
                </c:pt>
                <c:pt idx="58217">
                  <c:v>-254.02849999999998</c:v>
                </c:pt>
                <c:pt idx="58218">
                  <c:v>-254.02649999999997</c:v>
                </c:pt>
                <c:pt idx="58219">
                  <c:v>-254.02449999999999</c:v>
                </c:pt>
                <c:pt idx="58220">
                  <c:v>-254.02249999999998</c:v>
                </c:pt>
                <c:pt idx="58221">
                  <c:v>-254.02049999999997</c:v>
                </c:pt>
                <c:pt idx="58222">
                  <c:v>-254.01849999999996</c:v>
                </c:pt>
                <c:pt idx="58223">
                  <c:v>-254.01649999999998</c:v>
                </c:pt>
                <c:pt idx="58224">
                  <c:v>-254.0145</c:v>
                </c:pt>
                <c:pt idx="58225">
                  <c:v>-254.01249999999999</c:v>
                </c:pt>
                <c:pt idx="58226">
                  <c:v>-254.01049999999998</c:v>
                </c:pt>
                <c:pt idx="58227">
                  <c:v>-254.00849999999997</c:v>
                </c:pt>
                <c:pt idx="58228">
                  <c:v>-254.00649999999996</c:v>
                </c:pt>
                <c:pt idx="58229">
                  <c:v>-254.00449999999998</c:v>
                </c:pt>
                <c:pt idx="58230">
                  <c:v>-254.0025</c:v>
                </c:pt>
                <c:pt idx="58231">
                  <c:v>-254.00049999999999</c:v>
                </c:pt>
                <c:pt idx="58232">
                  <c:v>-253.99849999999998</c:v>
                </c:pt>
                <c:pt idx="58233">
                  <c:v>-253.99649999999997</c:v>
                </c:pt>
                <c:pt idx="58234">
                  <c:v>-253.99449999999996</c:v>
                </c:pt>
                <c:pt idx="58235">
                  <c:v>-253.99249999999998</c:v>
                </c:pt>
                <c:pt idx="58236">
                  <c:v>-253.9905</c:v>
                </c:pt>
                <c:pt idx="58237">
                  <c:v>-253.98849999999999</c:v>
                </c:pt>
                <c:pt idx="58238">
                  <c:v>-253.98649999999998</c:v>
                </c:pt>
                <c:pt idx="58239">
                  <c:v>-253.98449999999997</c:v>
                </c:pt>
                <c:pt idx="58240">
                  <c:v>-253.98249999999996</c:v>
                </c:pt>
                <c:pt idx="58241">
                  <c:v>-253.98049999999998</c:v>
                </c:pt>
                <c:pt idx="58242">
                  <c:v>-253.9785</c:v>
                </c:pt>
                <c:pt idx="58243">
                  <c:v>-253.97649999999999</c:v>
                </c:pt>
                <c:pt idx="58244">
                  <c:v>-253.97449999999998</c:v>
                </c:pt>
                <c:pt idx="58245">
                  <c:v>-253.97249999999997</c:v>
                </c:pt>
                <c:pt idx="58246">
                  <c:v>-253.97049999999996</c:v>
                </c:pt>
                <c:pt idx="58247">
                  <c:v>-253.96849999999998</c:v>
                </c:pt>
                <c:pt idx="58248">
                  <c:v>-253.9665</c:v>
                </c:pt>
                <c:pt idx="58249">
                  <c:v>-253.96449999999999</c:v>
                </c:pt>
                <c:pt idx="58250">
                  <c:v>-253.96249999999998</c:v>
                </c:pt>
                <c:pt idx="58251">
                  <c:v>-253.96049999999997</c:v>
                </c:pt>
                <c:pt idx="58252">
                  <c:v>-253.95849999999996</c:v>
                </c:pt>
                <c:pt idx="58253">
                  <c:v>-253.95649999999998</c:v>
                </c:pt>
                <c:pt idx="58254">
                  <c:v>-253.9545</c:v>
                </c:pt>
                <c:pt idx="58255">
                  <c:v>-253.95249999999999</c:v>
                </c:pt>
                <c:pt idx="58256">
                  <c:v>-253.95049999999998</c:v>
                </c:pt>
                <c:pt idx="58257">
                  <c:v>-253.94849999999997</c:v>
                </c:pt>
                <c:pt idx="58258">
                  <c:v>-253.94649999999996</c:v>
                </c:pt>
                <c:pt idx="58259">
                  <c:v>-253.94449999999998</c:v>
                </c:pt>
                <c:pt idx="58260">
                  <c:v>-253.9425</c:v>
                </c:pt>
                <c:pt idx="58261">
                  <c:v>-253.94049999999999</c:v>
                </c:pt>
                <c:pt idx="58262">
                  <c:v>-253.93849999999998</c:v>
                </c:pt>
                <c:pt idx="58263">
                  <c:v>-253.93649999999997</c:v>
                </c:pt>
                <c:pt idx="58264">
                  <c:v>-253.93449999999996</c:v>
                </c:pt>
                <c:pt idx="58265">
                  <c:v>-253.93249999999998</c:v>
                </c:pt>
                <c:pt idx="58266">
                  <c:v>-253.93049999999999</c:v>
                </c:pt>
                <c:pt idx="58267">
                  <c:v>-253.92849999999999</c:v>
                </c:pt>
                <c:pt idx="58268">
                  <c:v>-253.92649999999998</c:v>
                </c:pt>
                <c:pt idx="58269">
                  <c:v>-253.92449999999997</c:v>
                </c:pt>
                <c:pt idx="58270">
                  <c:v>-253.92249999999996</c:v>
                </c:pt>
                <c:pt idx="58271">
                  <c:v>-253.92049999999998</c:v>
                </c:pt>
                <c:pt idx="58272">
                  <c:v>-253.91849999999999</c:v>
                </c:pt>
                <c:pt idx="58273">
                  <c:v>-253.91649999999998</c:v>
                </c:pt>
                <c:pt idx="58274">
                  <c:v>-253.91449999999998</c:v>
                </c:pt>
                <c:pt idx="58275">
                  <c:v>-253.91249999999997</c:v>
                </c:pt>
                <c:pt idx="58276">
                  <c:v>-253.91049999999996</c:v>
                </c:pt>
                <c:pt idx="58277">
                  <c:v>-253.90849999999998</c:v>
                </c:pt>
                <c:pt idx="58278">
                  <c:v>-253.90649999999999</c:v>
                </c:pt>
                <c:pt idx="58279">
                  <c:v>-253.90449999999998</c:v>
                </c:pt>
                <c:pt idx="58280">
                  <c:v>-253.90249999999997</c:v>
                </c:pt>
                <c:pt idx="58281">
                  <c:v>-253.90049999999997</c:v>
                </c:pt>
                <c:pt idx="58282">
                  <c:v>-253.89849999999998</c:v>
                </c:pt>
                <c:pt idx="58283">
                  <c:v>-253.89649999999997</c:v>
                </c:pt>
                <c:pt idx="58284">
                  <c:v>-253.89449999999999</c:v>
                </c:pt>
                <c:pt idx="58285">
                  <c:v>-253.89249999999998</c:v>
                </c:pt>
                <c:pt idx="58286">
                  <c:v>-253.89049999999997</c:v>
                </c:pt>
                <c:pt idx="58287">
                  <c:v>-253.88849999999996</c:v>
                </c:pt>
                <c:pt idx="58288">
                  <c:v>-253.88649999999998</c:v>
                </c:pt>
                <c:pt idx="58289">
                  <c:v>-253.88449999999997</c:v>
                </c:pt>
                <c:pt idx="58290">
                  <c:v>-253.88249999999999</c:v>
                </c:pt>
                <c:pt idx="58291">
                  <c:v>-253.88049999999998</c:v>
                </c:pt>
                <c:pt idx="58292">
                  <c:v>-253.87849999999997</c:v>
                </c:pt>
                <c:pt idx="58293">
                  <c:v>-253.87649999999996</c:v>
                </c:pt>
                <c:pt idx="58294">
                  <c:v>-253.87449999999998</c:v>
                </c:pt>
                <c:pt idx="58295">
                  <c:v>-253.87249999999997</c:v>
                </c:pt>
                <c:pt idx="58296">
                  <c:v>-253.87049999999999</c:v>
                </c:pt>
                <c:pt idx="58297">
                  <c:v>-253.86849999999998</c:v>
                </c:pt>
                <c:pt idx="58298">
                  <c:v>-253.86649999999997</c:v>
                </c:pt>
                <c:pt idx="58299">
                  <c:v>-253.86449999999996</c:v>
                </c:pt>
                <c:pt idx="58300">
                  <c:v>-253.86249999999998</c:v>
                </c:pt>
                <c:pt idx="58301">
                  <c:v>-253.86049999999997</c:v>
                </c:pt>
                <c:pt idx="58302">
                  <c:v>-253.85849999999999</c:v>
                </c:pt>
                <c:pt idx="58303">
                  <c:v>-253.85649999999998</c:v>
                </c:pt>
                <c:pt idx="58304">
                  <c:v>-253.85449999999997</c:v>
                </c:pt>
                <c:pt idx="58305">
                  <c:v>-253.85249999999996</c:v>
                </c:pt>
                <c:pt idx="58306">
                  <c:v>-253.85049999999998</c:v>
                </c:pt>
                <c:pt idx="58307">
                  <c:v>-253.84849999999997</c:v>
                </c:pt>
                <c:pt idx="58308">
                  <c:v>-253.84649999999999</c:v>
                </c:pt>
                <c:pt idx="58309">
                  <c:v>-253.84449999999998</c:v>
                </c:pt>
                <c:pt idx="58310">
                  <c:v>-253.84249999999997</c:v>
                </c:pt>
                <c:pt idx="58311">
                  <c:v>-253.84049999999996</c:v>
                </c:pt>
                <c:pt idx="58312">
                  <c:v>-253.83849999999998</c:v>
                </c:pt>
                <c:pt idx="58313">
                  <c:v>-253.83649999999997</c:v>
                </c:pt>
                <c:pt idx="58314">
                  <c:v>-253.83449999999999</c:v>
                </c:pt>
                <c:pt idx="58315">
                  <c:v>-253.83249999999998</c:v>
                </c:pt>
                <c:pt idx="58316">
                  <c:v>-253.83049999999997</c:v>
                </c:pt>
                <c:pt idx="58317">
                  <c:v>-253.82849999999996</c:v>
                </c:pt>
                <c:pt idx="58318">
                  <c:v>-253.82649999999998</c:v>
                </c:pt>
                <c:pt idx="58319">
                  <c:v>-253.82449999999997</c:v>
                </c:pt>
                <c:pt idx="58320">
                  <c:v>-253.82249999999999</c:v>
                </c:pt>
                <c:pt idx="58321">
                  <c:v>-253.82049999999998</c:v>
                </c:pt>
                <c:pt idx="58322">
                  <c:v>-253.81849999999997</c:v>
                </c:pt>
                <c:pt idx="58323">
                  <c:v>-253.81649999999996</c:v>
                </c:pt>
                <c:pt idx="58324">
                  <c:v>-253.81449999999998</c:v>
                </c:pt>
                <c:pt idx="58325">
                  <c:v>-253.81249999999997</c:v>
                </c:pt>
                <c:pt idx="58326">
                  <c:v>-253.81049999999999</c:v>
                </c:pt>
                <c:pt idx="58327">
                  <c:v>-253.80849999999998</c:v>
                </c:pt>
                <c:pt idx="58328">
                  <c:v>-253.80649999999997</c:v>
                </c:pt>
                <c:pt idx="58329">
                  <c:v>-253.80449999999996</c:v>
                </c:pt>
                <c:pt idx="58330">
                  <c:v>-253.80249999999998</c:v>
                </c:pt>
                <c:pt idx="58331">
                  <c:v>-253.80049999999997</c:v>
                </c:pt>
                <c:pt idx="58332">
                  <c:v>-253.79849999999999</c:v>
                </c:pt>
                <c:pt idx="58333">
                  <c:v>-253.79649999999998</c:v>
                </c:pt>
                <c:pt idx="58334">
                  <c:v>-253.79449999999997</c:v>
                </c:pt>
                <c:pt idx="58335">
                  <c:v>-253.79249999999996</c:v>
                </c:pt>
                <c:pt idx="58336">
                  <c:v>-253.79049999999998</c:v>
                </c:pt>
                <c:pt idx="58337">
                  <c:v>-253.78849999999997</c:v>
                </c:pt>
                <c:pt idx="58338">
                  <c:v>-253.78649999999999</c:v>
                </c:pt>
                <c:pt idx="58339">
                  <c:v>-253.78449999999998</c:v>
                </c:pt>
                <c:pt idx="58340">
                  <c:v>-253.78249999999997</c:v>
                </c:pt>
                <c:pt idx="58341">
                  <c:v>-253.78049999999996</c:v>
                </c:pt>
                <c:pt idx="58342">
                  <c:v>-253.77849999999998</c:v>
                </c:pt>
                <c:pt idx="58343">
                  <c:v>-253.77649999999997</c:v>
                </c:pt>
                <c:pt idx="58344">
                  <c:v>-253.77449999999999</c:v>
                </c:pt>
                <c:pt idx="58345">
                  <c:v>-253.77249999999998</c:v>
                </c:pt>
                <c:pt idx="58346">
                  <c:v>-253.77049999999997</c:v>
                </c:pt>
                <c:pt idx="58347">
                  <c:v>-253.76849999999996</c:v>
                </c:pt>
                <c:pt idx="58348">
                  <c:v>-253.76649999999998</c:v>
                </c:pt>
                <c:pt idx="58349">
                  <c:v>-253.7645</c:v>
                </c:pt>
                <c:pt idx="58350">
                  <c:v>-253.76249999999999</c:v>
                </c:pt>
                <c:pt idx="58351">
                  <c:v>-253.76049999999998</c:v>
                </c:pt>
                <c:pt idx="58352">
                  <c:v>-253.75849999999997</c:v>
                </c:pt>
                <c:pt idx="58353">
                  <c:v>-253.75649999999996</c:v>
                </c:pt>
                <c:pt idx="58354">
                  <c:v>-253.75449999999998</c:v>
                </c:pt>
                <c:pt idx="58355">
                  <c:v>-253.7525</c:v>
                </c:pt>
                <c:pt idx="58356">
                  <c:v>-253.75049999999999</c:v>
                </c:pt>
                <c:pt idx="58357">
                  <c:v>-253.74849999999998</c:v>
                </c:pt>
                <c:pt idx="58358">
                  <c:v>-253.74649999999997</c:v>
                </c:pt>
                <c:pt idx="58359">
                  <c:v>-253.74449999999996</c:v>
                </c:pt>
                <c:pt idx="58360">
                  <c:v>-253.74249999999998</c:v>
                </c:pt>
                <c:pt idx="58361">
                  <c:v>-253.7405</c:v>
                </c:pt>
                <c:pt idx="58362">
                  <c:v>-253.73849999999999</c:v>
                </c:pt>
                <c:pt idx="58363">
                  <c:v>-253.73649999999998</c:v>
                </c:pt>
                <c:pt idx="58364">
                  <c:v>-253.73449999999997</c:v>
                </c:pt>
                <c:pt idx="58365">
                  <c:v>-253.73249999999996</c:v>
                </c:pt>
                <c:pt idx="58366">
                  <c:v>-253.73049999999998</c:v>
                </c:pt>
                <c:pt idx="58367">
                  <c:v>-253.7285</c:v>
                </c:pt>
                <c:pt idx="58368">
                  <c:v>-253.72649999999999</c:v>
                </c:pt>
                <c:pt idx="58369">
                  <c:v>-253.72449999999998</c:v>
                </c:pt>
                <c:pt idx="58370">
                  <c:v>-253.72249999999997</c:v>
                </c:pt>
                <c:pt idx="58371">
                  <c:v>-253.72049999999996</c:v>
                </c:pt>
                <c:pt idx="58372">
                  <c:v>-253.71849999999998</c:v>
                </c:pt>
                <c:pt idx="58373">
                  <c:v>-253.7165</c:v>
                </c:pt>
                <c:pt idx="58374">
                  <c:v>-253.71449999999999</c:v>
                </c:pt>
                <c:pt idx="58375">
                  <c:v>-253.71249999999998</c:v>
                </c:pt>
                <c:pt idx="58376">
                  <c:v>-253.71049999999997</c:v>
                </c:pt>
                <c:pt idx="58377">
                  <c:v>-253.70849999999996</c:v>
                </c:pt>
                <c:pt idx="58378">
                  <c:v>-253.70649999999998</c:v>
                </c:pt>
                <c:pt idx="58379">
                  <c:v>-253.7045</c:v>
                </c:pt>
                <c:pt idx="58380">
                  <c:v>-253.70249999999999</c:v>
                </c:pt>
                <c:pt idx="58381">
                  <c:v>-253.70049999999998</c:v>
                </c:pt>
                <c:pt idx="58382">
                  <c:v>-253.69849999999997</c:v>
                </c:pt>
                <c:pt idx="58383">
                  <c:v>-253.69649999999996</c:v>
                </c:pt>
                <c:pt idx="58384">
                  <c:v>-253.69449999999998</c:v>
                </c:pt>
                <c:pt idx="58385">
                  <c:v>-253.6925</c:v>
                </c:pt>
                <c:pt idx="58386">
                  <c:v>-253.69049999999999</c:v>
                </c:pt>
                <c:pt idx="58387">
                  <c:v>-253.68849999999998</c:v>
                </c:pt>
                <c:pt idx="58388">
                  <c:v>-253.68649999999997</c:v>
                </c:pt>
                <c:pt idx="58389">
                  <c:v>-253.68449999999996</c:v>
                </c:pt>
                <c:pt idx="58390">
                  <c:v>-253.68249999999998</c:v>
                </c:pt>
                <c:pt idx="58391">
                  <c:v>-253.68049999999999</c:v>
                </c:pt>
                <c:pt idx="58392">
                  <c:v>-253.67849999999999</c:v>
                </c:pt>
                <c:pt idx="58393">
                  <c:v>-253.67649999999998</c:v>
                </c:pt>
                <c:pt idx="58394">
                  <c:v>-253.67449999999997</c:v>
                </c:pt>
                <c:pt idx="58395">
                  <c:v>-253.67249999999996</c:v>
                </c:pt>
                <c:pt idx="58396">
                  <c:v>-253.67049999999998</c:v>
                </c:pt>
                <c:pt idx="58397">
                  <c:v>-253.66849999999999</c:v>
                </c:pt>
                <c:pt idx="58398">
                  <c:v>-253.66649999999998</c:v>
                </c:pt>
                <c:pt idx="58399">
                  <c:v>-253.66449999999998</c:v>
                </c:pt>
                <c:pt idx="58400">
                  <c:v>-253.66249999999997</c:v>
                </c:pt>
                <c:pt idx="58401">
                  <c:v>-253.66049999999996</c:v>
                </c:pt>
                <c:pt idx="58402">
                  <c:v>-253.65849999999998</c:v>
                </c:pt>
                <c:pt idx="58403">
                  <c:v>-253.65649999999999</c:v>
                </c:pt>
                <c:pt idx="58404">
                  <c:v>-253.65449999999998</c:v>
                </c:pt>
                <c:pt idx="58405">
                  <c:v>-253.65249999999997</c:v>
                </c:pt>
                <c:pt idx="58406">
                  <c:v>-253.65049999999997</c:v>
                </c:pt>
                <c:pt idx="58407">
                  <c:v>-253.64849999999998</c:v>
                </c:pt>
                <c:pt idx="58408">
                  <c:v>-253.64649999999997</c:v>
                </c:pt>
                <c:pt idx="58409">
                  <c:v>-253.64449999999999</c:v>
                </c:pt>
                <c:pt idx="58410">
                  <c:v>-253.64249999999998</c:v>
                </c:pt>
                <c:pt idx="58411">
                  <c:v>-253.64049999999997</c:v>
                </c:pt>
                <c:pt idx="58412">
                  <c:v>-253.63849999999996</c:v>
                </c:pt>
                <c:pt idx="58413">
                  <c:v>-253.63649999999998</c:v>
                </c:pt>
                <c:pt idx="58414">
                  <c:v>-253.63449999999997</c:v>
                </c:pt>
                <c:pt idx="58415">
                  <c:v>-253.63249999999999</c:v>
                </c:pt>
                <c:pt idx="58416">
                  <c:v>-253.63049999999998</c:v>
                </c:pt>
                <c:pt idx="58417">
                  <c:v>-253.62849999999997</c:v>
                </c:pt>
                <c:pt idx="58418">
                  <c:v>-253.62649999999996</c:v>
                </c:pt>
                <c:pt idx="58419">
                  <c:v>-253.62449999999998</c:v>
                </c:pt>
                <c:pt idx="58420">
                  <c:v>-253.62249999999997</c:v>
                </c:pt>
                <c:pt idx="58421">
                  <c:v>-253.62049999999999</c:v>
                </c:pt>
                <c:pt idx="58422">
                  <c:v>-253.61849999999998</c:v>
                </c:pt>
                <c:pt idx="58423">
                  <c:v>-253.61649999999997</c:v>
                </c:pt>
                <c:pt idx="58424">
                  <c:v>-253.61449999999996</c:v>
                </c:pt>
                <c:pt idx="58425">
                  <c:v>-253.61249999999998</c:v>
                </c:pt>
                <c:pt idx="58426">
                  <c:v>-253.61049999999997</c:v>
                </c:pt>
                <c:pt idx="58427">
                  <c:v>-253.60849999999999</c:v>
                </c:pt>
                <c:pt idx="58428">
                  <c:v>-253.60649999999998</c:v>
                </c:pt>
                <c:pt idx="58429">
                  <c:v>-253.60449999999997</c:v>
                </c:pt>
                <c:pt idx="58430">
                  <c:v>-253.60249999999996</c:v>
                </c:pt>
                <c:pt idx="58431">
                  <c:v>-253.60049999999998</c:v>
                </c:pt>
                <c:pt idx="58432">
                  <c:v>-253.59849999999997</c:v>
                </c:pt>
                <c:pt idx="58433">
                  <c:v>-253.59649999999999</c:v>
                </c:pt>
                <c:pt idx="58434">
                  <c:v>-253.59449999999998</c:v>
                </c:pt>
                <c:pt idx="58435">
                  <c:v>-253.59249999999997</c:v>
                </c:pt>
                <c:pt idx="58436">
                  <c:v>-253.59049999999996</c:v>
                </c:pt>
                <c:pt idx="58437">
                  <c:v>-253.58849999999998</c:v>
                </c:pt>
                <c:pt idx="58438">
                  <c:v>-253.58649999999997</c:v>
                </c:pt>
                <c:pt idx="58439">
                  <c:v>-253.58449999999999</c:v>
                </c:pt>
                <c:pt idx="58440">
                  <c:v>-253.58249999999998</c:v>
                </c:pt>
                <c:pt idx="58441">
                  <c:v>-253.58049999999997</c:v>
                </c:pt>
                <c:pt idx="58442">
                  <c:v>-253.57849999999996</c:v>
                </c:pt>
                <c:pt idx="58443">
                  <c:v>-253.57649999999998</c:v>
                </c:pt>
                <c:pt idx="58444">
                  <c:v>-253.57449999999997</c:v>
                </c:pt>
                <c:pt idx="58445">
                  <c:v>-253.57249999999999</c:v>
                </c:pt>
                <c:pt idx="58446">
                  <c:v>-253.57049999999998</c:v>
                </c:pt>
                <c:pt idx="58447">
                  <c:v>-253.56849999999997</c:v>
                </c:pt>
                <c:pt idx="58448">
                  <c:v>-253.56649999999996</c:v>
                </c:pt>
                <c:pt idx="58449">
                  <c:v>-253.56449999999998</c:v>
                </c:pt>
                <c:pt idx="58450">
                  <c:v>-253.56249999999997</c:v>
                </c:pt>
                <c:pt idx="58451">
                  <c:v>-253.56049999999999</c:v>
                </c:pt>
                <c:pt idx="58452">
                  <c:v>-253.55849999999998</c:v>
                </c:pt>
                <c:pt idx="58453">
                  <c:v>-253.55649999999997</c:v>
                </c:pt>
                <c:pt idx="58454">
                  <c:v>-253.55449999999996</c:v>
                </c:pt>
                <c:pt idx="58455">
                  <c:v>-253.55249999999998</c:v>
                </c:pt>
                <c:pt idx="58456">
                  <c:v>-253.55049999999997</c:v>
                </c:pt>
                <c:pt idx="58457">
                  <c:v>-253.54849999999999</c:v>
                </c:pt>
                <c:pt idx="58458">
                  <c:v>-253.54649999999998</c:v>
                </c:pt>
                <c:pt idx="58459">
                  <c:v>-253.54449999999997</c:v>
                </c:pt>
                <c:pt idx="58460">
                  <c:v>-253.54249999999996</c:v>
                </c:pt>
                <c:pt idx="58461">
                  <c:v>-253.54049999999998</c:v>
                </c:pt>
                <c:pt idx="58462">
                  <c:v>-253.53849999999997</c:v>
                </c:pt>
                <c:pt idx="58463">
                  <c:v>-253.53649999999999</c:v>
                </c:pt>
                <c:pt idx="58464">
                  <c:v>-253.53449999999998</c:v>
                </c:pt>
                <c:pt idx="58465">
                  <c:v>-253.53249999999997</c:v>
                </c:pt>
                <c:pt idx="58466">
                  <c:v>-253.53049999999996</c:v>
                </c:pt>
                <c:pt idx="58467">
                  <c:v>-253.52849999999998</c:v>
                </c:pt>
                <c:pt idx="58468">
                  <c:v>-253.52649999999997</c:v>
                </c:pt>
                <c:pt idx="58469">
                  <c:v>-253.52449999999999</c:v>
                </c:pt>
                <c:pt idx="58470">
                  <c:v>-253.52249999999998</c:v>
                </c:pt>
                <c:pt idx="58471">
                  <c:v>-253.52049999999997</c:v>
                </c:pt>
                <c:pt idx="58472">
                  <c:v>-253.51849999999996</c:v>
                </c:pt>
                <c:pt idx="58473">
                  <c:v>-253.51649999999998</c:v>
                </c:pt>
                <c:pt idx="58474">
                  <c:v>-253.5145</c:v>
                </c:pt>
                <c:pt idx="58475">
                  <c:v>-253.51249999999999</c:v>
                </c:pt>
                <c:pt idx="58476">
                  <c:v>-253.51049999999998</c:v>
                </c:pt>
                <c:pt idx="58477">
                  <c:v>-253.50849999999997</c:v>
                </c:pt>
                <c:pt idx="58478">
                  <c:v>-253.50649999999996</c:v>
                </c:pt>
                <c:pt idx="58479">
                  <c:v>-253.50449999999998</c:v>
                </c:pt>
                <c:pt idx="58480">
                  <c:v>-253.5025</c:v>
                </c:pt>
                <c:pt idx="58481">
                  <c:v>-253.50049999999999</c:v>
                </c:pt>
                <c:pt idx="58482">
                  <c:v>-253.49849999999998</c:v>
                </c:pt>
                <c:pt idx="58483">
                  <c:v>-253.49649999999997</c:v>
                </c:pt>
                <c:pt idx="58484">
                  <c:v>-253.49449999999996</c:v>
                </c:pt>
                <c:pt idx="58485">
                  <c:v>-253.49249999999998</c:v>
                </c:pt>
                <c:pt idx="58486">
                  <c:v>-253.4905</c:v>
                </c:pt>
                <c:pt idx="58487">
                  <c:v>-253.48849999999999</c:v>
                </c:pt>
                <c:pt idx="58488">
                  <c:v>-253.48649999999998</c:v>
                </c:pt>
                <c:pt idx="58489">
                  <c:v>-253.48449999999997</c:v>
                </c:pt>
                <c:pt idx="58490">
                  <c:v>-253.48249999999996</c:v>
                </c:pt>
                <c:pt idx="58491">
                  <c:v>-253.48049999999998</c:v>
                </c:pt>
                <c:pt idx="58492">
                  <c:v>-253.4785</c:v>
                </c:pt>
                <c:pt idx="58493">
                  <c:v>-253.47649999999999</c:v>
                </c:pt>
                <c:pt idx="58494">
                  <c:v>-253.47449999999998</c:v>
                </c:pt>
                <c:pt idx="58495">
                  <c:v>-253.47249999999997</c:v>
                </c:pt>
                <c:pt idx="58496">
                  <c:v>-253.47049999999996</c:v>
                </c:pt>
                <c:pt idx="58497">
                  <c:v>-253.46849999999998</c:v>
                </c:pt>
                <c:pt idx="58498">
                  <c:v>-253.4665</c:v>
                </c:pt>
                <c:pt idx="58499">
                  <c:v>-253.46449999999999</c:v>
                </c:pt>
                <c:pt idx="58500">
                  <c:v>-253.46249999999998</c:v>
                </c:pt>
                <c:pt idx="58501">
                  <c:v>-253.46049999999997</c:v>
                </c:pt>
                <c:pt idx="58502">
                  <c:v>-253.45849999999996</c:v>
                </c:pt>
                <c:pt idx="58503">
                  <c:v>-253.45649999999998</c:v>
                </c:pt>
                <c:pt idx="58504">
                  <c:v>-253.4545</c:v>
                </c:pt>
                <c:pt idx="58505">
                  <c:v>-253.45249999999999</c:v>
                </c:pt>
                <c:pt idx="58506">
                  <c:v>-253.45049999999998</c:v>
                </c:pt>
                <c:pt idx="58507">
                  <c:v>-253.44849999999997</c:v>
                </c:pt>
                <c:pt idx="58508">
                  <c:v>-253.44649999999996</c:v>
                </c:pt>
                <c:pt idx="58509">
                  <c:v>-253.44449999999998</c:v>
                </c:pt>
                <c:pt idx="58510">
                  <c:v>-253.4425</c:v>
                </c:pt>
                <c:pt idx="58511">
                  <c:v>-253.44049999999999</c:v>
                </c:pt>
                <c:pt idx="58512">
                  <c:v>-253.43849999999998</c:v>
                </c:pt>
                <c:pt idx="58513">
                  <c:v>-253.43649999999997</c:v>
                </c:pt>
                <c:pt idx="58514">
                  <c:v>-253.43449999999996</c:v>
                </c:pt>
                <c:pt idx="58515">
                  <c:v>-253.43249999999998</c:v>
                </c:pt>
                <c:pt idx="58516">
                  <c:v>-253.43049999999999</c:v>
                </c:pt>
                <c:pt idx="58517">
                  <c:v>-253.42849999999999</c:v>
                </c:pt>
                <c:pt idx="58518">
                  <c:v>-253.42649999999998</c:v>
                </c:pt>
                <c:pt idx="58519">
                  <c:v>-253.42449999999997</c:v>
                </c:pt>
                <c:pt idx="58520">
                  <c:v>-253.42249999999996</c:v>
                </c:pt>
                <c:pt idx="58521">
                  <c:v>-253.42049999999998</c:v>
                </c:pt>
                <c:pt idx="58522">
                  <c:v>-253.41849999999999</c:v>
                </c:pt>
                <c:pt idx="58523">
                  <c:v>-253.41649999999998</c:v>
                </c:pt>
                <c:pt idx="58524">
                  <c:v>-253.41449999999998</c:v>
                </c:pt>
                <c:pt idx="58525">
                  <c:v>-253.41249999999997</c:v>
                </c:pt>
                <c:pt idx="58526">
                  <c:v>-253.41049999999996</c:v>
                </c:pt>
                <c:pt idx="58527">
                  <c:v>-253.40849999999998</c:v>
                </c:pt>
                <c:pt idx="58528">
                  <c:v>-253.40649999999999</c:v>
                </c:pt>
                <c:pt idx="58529">
                  <c:v>-253.40449999999998</c:v>
                </c:pt>
                <c:pt idx="58530">
                  <c:v>-253.40249999999997</c:v>
                </c:pt>
                <c:pt idx="58531">
                  <c:v>-253.40049999999997</c:v>
                </c:pt>
                <c:pt idx="58532">
                  <c:v>-253.39849999999998</c:v>
                </c:pt>
                <c:pt idx="58533">
                  <c:v>-253.39649999999997</c:v>
                </c:pt>
                <c:pt idx="58534">
                  <c:v>-253.39449999999999</c:v>
                </c:pt>
                <c:pt idx="58535">
                  <c:v>-253.39249999999998</c:v>
                </c:pt>
                <c:pt idx="58536">
                  <c:v>-253.39049999999997</c:v>
                </c:pt>
                <c:pt idx="58537">
                  <c:v>-253.38849999999996</c:v>
                </c:pt>
                <c:pt idx="58538">
                  <c:v>-253.38649999999998</c:v>
                </c:pt>
                <c:pt idx="58539">
                  <c:v>-253.38449999999997</c:v>
                </c:pt>
                <c:pt idx="58540">
                  <c:v>-253.38249999999999</c:v>
                </c:pt>
                <c:pt idx="58541">
                  <c:v>-253.38049999999998</c:v>
                </c:pt>
                <c:pt idx="58542">
                  <c:v>-253.37849999999997</c:v>
                </c:pt>
                <c:pt idx="58543">
                  <c:v>-253.37649999999996</c:v>
                </c:pt>
                <c:pt idx="58544">
                  <c:v>-253.37449999999998</c:v>
                </c:pt>
                <c:pt idx="58545">
                  <c:v>-253.37249999999997</c:v>
                </c:pt>
                <c:pt idx="58546">
                  <c:v>-253.37049999999999</c:v>
                </c:pt>
                <c:pt idx="58547">
                  <c:v>-253.36849999999998</c:v>
                </c:pt>
                <c:pt idx="58548">
                  <c:v>-253.36649999999997</c:v>
                </c:pt>
                <c:pt idx="58549">
                  <c:v>-253.36449999999996</c:v>
                </c:pt>
                <c:pt idx="58550">
                  <c:v>-253.36249999999998</c:v>
                </c:pt>
                <c:pt idx="58551">
                  <c:v>-253.36049999999997</c:v>
                </c:pt>
                <c:pt idx="58552">
                  <c:v>-253.35849999999999</c:v>
                </c:pt>
                <c:pt idx="58553">
                  <c:v>-253.35649999999998</c:v>
                </c:pt>
                <c:pt idx="58554">
                  <c:v>-253.35449999999997</c:v>
                </c:pt>
                <c:pt idx="58555">
                  <c:v>-253.35249999999996</c:v>
                </c:pt>
                <c:pt idx="58556">
                  <c:v>-253.35049999999998</c:v>
                </c:pt>
                <c:pt idx="58557">
                  <c:v>-253.34849999999997</c:v>
                </c:pt>
                <c:pt idx="58558">
                  <c:v>-253.34649999999999</c:v>
                </c:pt>
                <c:pt idx="58559">
                  <c:v>-253.34449999999998</c:v>
                </c:pt>
                <c:pt idx="58560">
                  <c:v>-253.34249999999997</c:v>
                </c:pt>
                <c:pt idx="58561">
                  <c:v>-253.34049999999996</c:v>
                </c:pt>
                <c:pt idx="58562">
                  <c:v>-253.33849999999998</c:v>
                </c:pt>
                <c:pt idx="58563">
                  <c:v>-253.33649999999997</c:v>
                </c:pt>
                <c:pt idx="58564">
                  <c:v>-253.33449999999999</c:v>
                </c:pt>
                <c:pt idx="58565">
                  <c:v>-253.33249999999998</c:v>
                </c:pt>
                <c:pt idx="58566">
                  <c:v>-253.33049999999997</c:v>
                </c:pt>
                <c:pt idx="58567">
                  <c:v>-253.32849999999996</c:v>
                </c:pt>
                <c:pt idx="58568">
                  <c:v>-253.32649999999998</c:v>
                </c:pt>
                <c:pt idx="58569">
                  <c:v>-253.32449999999997</c:v>
                </c:pt>
                <c:pt idx="58570">
                  <c:v>-253.32249999999999</c:v>
                </c:pt>
                <c:pt idx="58571">
                  <c:v>-253.32049999999998</c:v>
                </c:pt>
                <c:pt idx="58572">
                  <c:v>-253.31849999999997</c:v>
                </c:pt>
                <c:pt idx="58573">
                  <c:v>-253.31649999999996</c:v>
                </c:pt>
                <c:pt idx="58574">
                  <c:v>-253.31449999999998</c:v>
                </c:pt>
                <c:pt idx="58575">
                  <c:v>-253.31249999999997</c:v>
                </c:pt>
                <c:pt idx="58576">
                  <c:v>-253.31049999999999</c:v>
                </c:pt>
                <c:pt idx="58577">
                  <c:v>-253.30849999999998</c:v>
                </c:pt>
                <c:pt idx="58578">
                  <c:v>-253.30649999999997</c:v>
                </c:pt>
                <c:pt idx="58579">
                  <c:v>-253.30449999999996</c:v>
                </c:pt>
                <c:pt idx="58580">
                  <c:v>-253.30249999999998</c:v>
                </c:pt>
                <c:pt idx="58581">
                  <c:v>-253.30049999999997</c:v>
                </c:pt>
                <c:pt idx="58582">
                  <c:v>-253.29849999999999</c:v>
                </c:pt>
                <c:pt idx="58583">
                  <c:v>-253.29649999999998</c:v>
                </c:pt>
                <c:pt idx="58584">
                  <c:v>-253.29449999999997</c:v>
                </c:pt>
                <c:pt idx="58585">
                  <c:v>-253.29249999999996</c:v>
                </c:pt>
                <c:pt idx="58586">
                  <c:v>-253.29049999999998</c:v>
                </c:pt>
                <c:pt idx="58587">
                  <c:v>-253.28849999999997</c:v>
                </c:pt>
                <c:pt idx="58588">
                  <c:v>-253.28649999999999</c:v>
                </c:pt>
                <c:pt idx="58589">
                  <c:v>-253.28449999999998</c:v>
                </c:pt>
                <c:pt idx="58590">
                  <c:v>-253.28249999999997</c:v>
                </c:pt>
                <c:pt idx="58591">
                  <c:v>-253.28049999999996</c:v>
                </c:pt>
                <c:pt idx="58592">
                  <c:v>-253.27849999999998</c:v>
                </c:pt>
                <c:pt idx="58593">
                  <c:v>-253.27649999999997</c:v>
                </c:pt>
                <c:pt idx="58594">
                  <c:v>-253.27449999999999</c:v>
                </c:pt>
                <c:pt idx="58595">
                  <c:v>-253.27249999999998</c:v>
                </c:pt>
                <c:pt idx="58596">
                  <c:v>-253.27049999999997</c:v>
                </c:pt>
                <c:pt idx="58597">
                  <c:v>-253.26849999999996</c:v>
                </c:pt>
                <c:pt idx="58598">
                  <c:v>-253.26649999999998</c:v>
                </c:pt>
                <c:pt idx="58599">
                  <c:v>-253.2645</c:v>
                </c:pt>
                <c:pt idx="58600">
                  <c:v>-253.26249999999999</c:v>
                </c:pt>
                <c:pt idx="58601">
                  <c:v>-253.26049999999998</c:v>
                </c:pt>
                <c:pt idx="58602">
                  <c:v>-253.25849999999997</c:v>
                </c:pt>
                <c:pt idx="58603">
                  <c:v>-253.25649999999996</c:v>
                </c:pt>
                <c:pt idx="58604">
                  <c:v>-253.25449999999998</c:v>
                </c:pt>
                <c:pt idx="58605">
                  <c:v>-253.2525</c:v>
                </c:pt>
                <c:pt idx="58606">
                  <c:v>-253.25049999999999</c:v>
                </c:pt>
                <c:pt idx="58607">
                  <c:v>-253.24849999999998</c:v>
                </c:pt>
                <c:pt idx="58608">
                  <c:v>-253.24649999999997</c:v>
                </c:pt>
                <c:pt idx="58609">
                  <c:v>-253.24449999999996</c:v>
                </c:pt>
                <c:pt idx="58610">
                  <c:v>-253.24249999999998</c:v>
                </c:pt>
                <c:pt idx="58611">
                  <c:v>-253.2405</c:v>
                </c:pt>
                <c:pt idx="58612">
                  <c:v>-253.23849999999999</c:v>
                </c:pt>
                <c:pt idx="58613">
                  <c:v>-253.23649999999998</c:v>
                </c:pt>
                <c:pt idx="58614">
                  <c:v>-253.23449999999997</c:v>
                </c:pt>
                <c:pt idx="58615">
                  <c:v>-253.23249999999996</c:v>
                </c:pt>
                <c:pt idx="58616">
                  <c:v>-253.23049999999998</c:v>
                </c:pt>
                <c:pt idx="58617">
                  <c:v>-253.2285</c:v>
                </c:pt>
                <c:pt idx="58618">
                  <c:v>-253.22649999999999</c:v>
                </c:pt>
                <c:pt idx="58619">
                  <c:v>-253.22449999999998</c:v>
                </c:pt>
                <c:pt idx="58620">
                  <c:v>-253.22249999999997</c:v>
                </c:pt>
                <c:pt idx="58621">
                  <c:v>-253.22049999999996</c:v>
                </c:pt>
                <c:pt idx="58622">
                  <c:v>-253.21849999999998</c:v>
                </c:pt>
                <c:pt idx="58623">
                  <c:v>-253.2165</c:v>
                </c:pt>
                <c:pt idx="58624">
                  <c:v>-253.21449999999999</c:v>
                </c:pt>
                <c:pt idx="58625">
                  <c:v>-253.21249999999998</c:v>
                </c:pt>
                <c:pt idx="58626">
                  <c:v>-253.21049999999997</c:v>
                </c:pt>
                <c:pt idx="58627">
                  <c:v>-253.20849999999996</c:v>
                </c:pt>
                <c:pt idx="58628">
                  <c:v>-253.20649999999998</c:v>
                </c:pt>
                <c:pt idx="58629">
                  <c:v>-253.2045</c:v>
                </c:pt>
                <c:pt idx="58630">
                  <c:v>-253.20249999999999</c:v>
                </c:pt>
                <c:pt idx="58631">
                  <c:v>-253.20049999999998</c:v>
                </c:pt>
                <c:pt idx="58632">
                  <c:v>-253.19849999999997</c:v>
                </c:pt>
                <c:pt idx="58633">
                  <c:v>-253.19649999999996</c:v>
                </c:pt>
                <c:pt idx="58634">
                  <c:v>-253.19449999999998</c:v>
                </c:pt>
                <c:pt idx="58635">
                  <c:v>-253.1925</c:v>
                </c:pt>
                <c:pt idx="58636">
                  <c:v>-253.19049999999999</c:v>
                </c:pt>
                <c:pt idx="58637">
                  <c:v>-253.18849999999998</c:v>
                </c:pt>
                <c:pt idx="58638">
                  <c:v>-253.18649999999997</c:v>
                </c:pt>
                <c:pt idx="58639">
                  <c:v>-253.18449999999996</c:v>
                </c:pt>
                <c:pt idx="58640">
                  <c:v>-253.18249999999998</c:v>
                </c:pt>
                <c:pt idx="58641">
                  <c:v>-253.18049999999999</c:v>
                </c:pt>
                <c:pt idx="58642">
                  <c:v>-253.17849999999999</c:v>
                </c:pt>
                <c:pt idx="58643">
                  <c:v>-253.17649999999998</c:v>
                </c:pt>
                <c:pt idx="58644">
                  <c:v>-253.17449999999997</c:v>
                </c:pt>
                <c:pt idx="58645">
                  <c:v>-253.17249999999996</c:v>
                </c:pt>
                <c:pt idx="58646">
                  <c:v>-253.17049999999998</c:v>
                </c:pt>
                <c:pt idx="58647">
                  <c:v>-253.16849999999999</c:v>
                </c:pt>
                <c:pt idx="58648">
                  <c:v>-253.16649999999998</c:v>
                </c:pt>
                <c:pt idx="58649">
                  <c:v>-253.16449999999998</c:v>
                </c:pt>
                <c:pt idx="58650">
                  <c:v>-253.16249999999997</c:v>
                </c:pt>
                <c:pt idx="58651">
                  <c:v>-253.16049999999996</c:v>
                </c:pt>
                <c:pt idx="58652">
                  <c:v>-253.15849999999998</c:v>
                </c:pt>
                <c:pt idx="58653">
                  <c:v>-253.15649999999999</c:v>
                </c:pt>
                <c:pt idx="58654">
                  <c:v>-253.15449999999998</c:v>
                </c:pt>
                <c:pt idx="58655">
                  <c:v>-253.15249999999997</c:v>
                </c:pt>
                <c:pt idx="58656">
                  <c:v>-253.15049999999997</c:v>
                </c:pt>
                <c:pt idx="58657">
                  <c:v>-253.14849999999998</c:v>
                </c:pt>
                <c:pt idx="58658">
                  <c:v>-253.14649999999997</c:v>
                </c:pt>
                <c:pt idx="58659">
                  <c:v>-253.14449999999999</c:v>
                </c:pt>
                <c:pt idx="58660">
                  <c:v>-253.14249999999998</c:v>
                </c:pt>
                <c:pt idx="58661">
                  <c:v>-253.14049999999997</c:v>
                </c:pt>
                <c:pt idx="58662">
                  <c:v>-253.13849999999996</c:v>
                </c:pt>
                <c:pt idx="58663">
                  <c:v>-253.13649999999998</c:v>
                </c:pt>
                <c:pt idx="58664">
                  <c:v>-253.13449999999997</c:v>
                </c:pt>
                <c:pt idx="58665">
                  <c:v>-253.13249999999999</c:v>
                </c:pt>
                <c:pt idx="58666">
                  <c:v>-253.13049999999998</c:v>
                </c:pt>
                <c:pt idx="58667">
                  <c:v>-253.12849999999997</c:v>
                </c:pt>
                <c:pt idx="58668">
                  <c:v>-253.12649999999996</c:v>
                </c:pt>
                <c:pt idx="58669">
                  <c:v>-253.12449999999998</c:v>
                </c:pt>
                <c:pt idx="58670">
                  <c:v>-253.12249999999997</c:v>
                </c:pt>
                <c:pt idx="58671">
                  <c:v>-253.12049999999999</c:v>
                </c:pt>
                <c:pt idx="58672">
                  <c:v>-253.11849999999998</c:v>
                </c:pt>
                <c:pt idx="58673">
                  <c:v>-253.11649999999997</c:v>
                </c:pt>
                <c:pt idx="58674">
                  <c:v>-253.11449999999996</c:v>
                </c:pt>
                <c:pt idx="58675">
                  <c:v>-253.11249999999998</c:v>
                </c:pt>
                <c:pt idx="58676">
                  <c:v>-253.11049999999997</c:v>
                </c:pt>
                <c:pt idx="58677">
                  <c:v>-253.10849999999999</c:v>
                </c:pt>
                <c:pt idx="58678">
                  <c:v>-253.10649999999998</c:v>
                </c:pt>
                <c:pt idx="58679">
                  <c:v>-253.10449999999997</c:v>
                </c:pt>
                <c:pt idx="58680">
                  <c:v>-253.10249999999996</c:v>
                </c:pt>
                <c:pt idx="58681">
                  <c:v>-253.10049999999998</c:v>
                </c:pt>
                <c:pt idx="58682">
                  <c:v>-253.09849999999997</c:v>
                </c:pt>
                <c:pt idx="58683">
                  <c:v>-253.09649999999999</c:v>
                </c:pt>
                <c:pt idx="58684">
                  <c:v>-253.09449999999998</c:v>
                </c:pt>
                <c:pt idx="58685">
                  <c:v>-253.09249999999997</c:v>
                </c:pt>
                <c:pt idx="58686">
                  <c:v>-253.09049999999996</c:v>
                </c:pt>
                <c:pt idx="58687">
                  <c:v>-253.08849999999998</c:v>
                </c:pt>
                <c:pt idx="58688">
                  <c:v>-253.08649999999997</c:v>
                </c:pt>
                <c:pt idx="58689">
                  <c:v>-253.08449999999999</c:v>
                </c:pt>
                <c:pt idx="58690">
                  <c:v>-253.08249999999998</c:v>
                </c:pt>
                <c:pt idx="58691">
                  <c:v>-253.08049999999997</c:v>
                </c:pt>
                <c:pt idx="58692">
                  <c:v>-253.07849999999996</c:v>
                </c:pt>
                <c:pt idx="58693">
                  <c:v>-253.07649999999998</c:v>
                </c:pt>
                <c:pt idx="58694">
                  <c:v>-253.07449999999997</c:v>
                </c:pt>
                <c:pt idx="58695">
                  <c:v>-253.07249999999999</c:v>
                </c:pt>
                <c:pt idx="58696">
                  <c:v>-253.07049999999998</c:v>
                </c:pt>
                <c:pt idx="58697">
                  <c:v>-253.06849999999997</c:v>
                </c:pt>
                <c:pt idx="58698">
                  <c:v>-253.06649999999996</c:v>
                </c:pt>
                <c:pt idx="58699">
                  <c:v>-253.06449999999998</c:v>
                </c:pt>
                <c:pt idx="58700">
                  <c:v>-253.06249999999997</c:v>
                </c:pt>
                <c:pt idx="58701">
                  <c:v>-253.06049999999999</c:v>
                </c:pt>
                <c:pt idx="58702">
                  <c:v>-253.05849999999998</c:v>
                </c:pt>
                <c:pt idx="58703">
                  <c:v>-253.05649999999997</c:v>
                </c:pt>
                <c:pt idx="58704">
                  <c:v>-253.05449999999996</c:v>
                </c:pt>
                <c:pt idx="58705">
                  <c:v>-253.05249999999998</c:v>
                </c:pt>
                <c:pt idx="58706">
                  <c:v>-253.05049999999997</c:v>
                </c:pt>
                <c:pt idx="58707">
                  <c:v>-253.04849999999999</c:v>
                </c:pt>
                <c:pt idx="58708">
                  <c:v>-253.04649999999998</c:v>
                </c:pt>
                <c:pt idx="58709">
                  <c:v>-253.04449999999997</c:v>
                </c:pt>
                <c:pt idx="58710">
                  <c:v>-253.04249999999996</c:v>
                </c:pt>
                <c:pt idx="58711">
                  <c:v>-253.04049999999998</c:v>
                </c:pt>
                <c:pt idx="58712">
                  <c:v>-253.03849999999997</c:v>
                </c:pt>
                <c:pt idx="58713">
                  <c:v>-253.03649999999999</c:v>
                </c:pt>
                <c:pt idx="58714">
                  <c:v>-253.03449999999998</c:v>
                </c:pt>
                <c:pt idx="58715">
                  <c:v>-253.03249999999997</c:v>
                </c:pt>
                <c:pt idx="58716">
                  <c:v>-253.03049999999996</c:v>
                </c:pt>
                <c:pt idx="58717">
                  <c:v>-253.02849999999998</c:v>
                </c:pt>
                <c:pt idx="58718">
                  <c:v>-253.02649999999997</c:v>
                </c:pt>
                <c:pt idx="58719">
                  <c:v>-253.02449999999999</c:v>
                </c:pt>
                <c:pt idx="58720">
                  <c:v>-253.02249999999998</c:v>
                </c:pt>
                <c:pt idx="58721">
                  <c:v>-253.02049999999997</c:v>
                </c:pt>
                <c:pt idx="58722">
                  <c:v>-253.01849999999996</c:v>
                </c:pt>
                <c:pt idx="58723">
                  <c:v>-253.01649999999998</c:v>
                </c:pt>
                <c:pt idx="58724">
                  <c:v>-253.0145</c:v>
                </c:pt>
                <c:pt idx="58725">
                  <c:v>-253.01249999999999</c:v>
                </c:pt>
                <c:pt idx="58726">
                  <c:v>-253.01049999999998</c:v>
                </c:pt>
                <c:pt idx="58727">
                  <c:v>-253.00849999999997</c:v>
                </c:pt>
                <c:pt idx="58728">
                  <c:v>-253.00649999999996</c:v>
                </c:pt>
                <c:pt idx="58729">
                  <c:v>-253.00449999999998</c:v>
                </c:pt>
                <c:pt idx="58730">
                  <c:v>-253.0025</c:v>
                </c:pt>
                <c:pt idx="58731">
                  <c:v>-253.00049999999999</c:v>
                </c:pt>
                <c:pt idx="58732">
                  <c:v>-252.99849999999998</c:v>
                </c:pt>
                <c:pt idx="58733">
                  <c:v>-252.99649999999997</c:v>
                </c:pt>
                <c:pt idx="58734">
                  <c:v>-252.99449999999996</c:v>
                </c:pt>
                <c:pt idx="58735">
                  <c:v>-252.99249999999998</c:v>
                </c:pt>
                <c:pt idx="58736">
                  <c:v>-252.9905</c:v>
                </c:pt>
                <c:pt idx="58737">
                  <c:v>-252.98849999999999</c:v>
                </c:pt>
                <c:pt idx="58738">
                  <c:v>-252.98649999999998</c:v>
                </c:pt>
                <c:pt idx="58739">
                  <c:v>-252.98449999999997</c:v>
                </c:pt>
                <c:pt idx="58740">
                  <c:v>-252.98249999999996</c:v>
                </c:pt>
                <c:pt idx="58741">
                  <c:v>-252.98049999999998</c:v>
                </c:pt>
                <c:pt idx="58742">
                  <c:v>-252.9785</c:v>
                </c:pt>
                <c:pt idx="58743">
                  <c:v>-252.97649999999999</c:v>
                </c:pt>
                <c:pt idx="58744">
                  <c:v>-252.97449999999998</c:v>
                </c:pt>
                <c:pt idx="58745">
                  <c:v>-252.97249999999997</c:v>
                </c:pt>
                <c:pt idx="58746">
                  <c:v>-252.97049999999996</c:v>
                </c:pt>
                <c:pt idx="58747">
                  <c:v>-252.96849999999998</c:v>
                </c:pt>
                <c:pt idx="58748">
                  <c:v>-252.9665</c:v>
                </c:pt>
                <c:pt idx="58749">
                  <c:v>-252.96449999999999</c:v>
                </c:pt>
                <c:pt idx="58750">
                  <c:v>-252.96249999999998</c:v>
                </c:pt>
                <c:pt idx="58751">
                  <c:v>-252.96049999999997</c:v>
                </c:pt>
                <c:pt idx="58752">
                  <c:v>-252.95849999999996</c:v>
                </c:pt>
                <c:pt idx="58753">
                  <c:v>-252.95649999999998</c:v>
                </c:pt>
                <c:pt idx="58754">
                  <c:v>-252.9545</c:v>
                </c:pt>
                <c:pt idx="58755">
                  <c:v>-252.95249999999999</c:v>
                </c:pt>
                <c:pt idx="58756">
                  <c:v>-252.95049999999998</c:v>
                </c:pt>
                <c:pt idx="58757">
                  <c:v>-252.94849999999997</c:v>
                </c:pt>
                <c:pt idx="58758">
                  <c:v>-252.94649999999996</c:v>
                </c:pt>
                <c:pt idx="58759">
                  <c:v>-252.94449999999998</c:v>
                </c:pt>
                <c:pt idx="58760">
                  <c:v>-252.9425</c:v>
                </c:pt>
                <c:pt idx="58761">
                  <c:v>-252.94049999999999</c:v>
                </c:pt>
                <c:pt idx="58762">
                  <c:v>-252.93849999999998</c:v>
                </c:pt>
                <c:pt idx="58763">
                  <c:v>-252.93649999999997</c:v>
                </c:pt>
                <c:pt idx="58764">
                  <c:v>-252.93449999999996</c:v>
                </c:pt>
                <c:pt idx="58765">
                  <c:v>-252.93249999999998</c:v>
                </c:pt>
                <c:pt idx="58766">
                  <c:v>-252.93049999999999</c:v>
                </c:pt>
                <c:pt idx="58767">
                  <c:v>-252.92849999999999</c:v>
                </c:pt>
                <c:pt idx="58768">
                  <c:v>-252.92649999999998</c:v>
                </c:pt>
                <c:pt idx="58769">
                  <c:v>-252.92449999999997</c:v>
                </c:pt>
                <c:pt idx="58770">
                  <c:v>-252.92249999999996</c:v>
                </c:pt>
                <c:pt idx="58771">
                  <c:v>-252.92049999999998</c:v>
                </c:pt>
                <c:pt idx="58772">
                  <c:v>-252.91849999999999</c:v>
                </c:pt>
                <c:pt idx="58773">
                  <c:v>-252.91649999999998</c:v>
                </c:pt>
                <c:pt idx="58774">
                  <c:v>-252.91449999999998</c:v>
                </c:pt>
                <c:pt idx="58775">
                  <c:v>-252.91249999999997</c:v>
                </c:pt>
                <c:pt idx="58776">
                  <c:v>-252.91049999999996</c:v>
                </c:pt>
                <c:pt idx="58777">
                  <c:v>-252.90849999999998</c:v>
                </c:pt>
                <c:pt idx="58778">
                  <c:v>-252.90649999999999</c:v>
                </c:pt>
                <c:pt idx="58779">
                  <c:v>-252.90449999999998</c:v>
                </c:pt>
                <c:pt idx="58780">
                  <c:v>-252.90249999999997</c:v>
                </c:pt>
                <c:pt idx="58781">
                  <c:v>-252.90049999999997</c:v>
                </c:pt>
                <c:pt idx="58782">
                  <c:v>-252.89849999999998</c:v>
                </c:pt>
                <c:pt idx="58783">
                  <c:v>-252.89649999999997</c:v>
                </c:pt>
                <c:pt idx="58784">
                  <c:v>-252.89449999999999</c:v>
                </c:pt>
                <c:pt idx="58785">
                  <c:v>-252.89249999999998</c:v>
                </c:pt>
                <c:pt idx="58786">
                  <c:v>-252.89049999999997</c:v>
                </c:pt>
                <c:pt idx="58787">
                  <c:v>-252.88849999999996</c:v>
                </c:pt>
                <c:pt idx="58788">
                  <c:v>-252.88649999999998</c:v>
                </c:pt>
                <c:pt idx="58789">
                  <c:v>-252.88449999999997</c:v>
                </c:pt>
                <c:pt idx="58790">
                  <c:v>-252.88249999999999</c:v>
                </c:pt>
                <c:pt idx="58791">
                  <c:v>-252.88049999999998</c:v>
                </c:pt>
                <c:pt idx="58792">
                  <c:v>-252.87849999999997</c:v>
                </c:pt>
                <c:pt idx="58793">
                  <c:v>-252.87649999999996</c:v>
                </c:pt>
                <c:pt idx="58794">
                  <c:v>-252.87449999999998</c:v>
                </c:pt>
                <c:pt idx="58795">
                  <c:v>-252.87249999999997</c:v>
                </c:pt>
                <c:pt idx="58796">
                  <c:v>-252.87049999999999</c:v>
                </c:pt>
                <c:pt idx="58797">
                  <c:v>-252.86849999999998</c:v>
                </c:pt>
                <c:pt idx="58798">
                  <c:v>-252.86649999999997</c:v>
                </c:pt>
                <c:pt idx="58799">
                  <c:v>-252.86449999999996</c:v>
                </c:pt>
                <c:pt idx="58800">
                  <c:v>-252.86249999999998</c:v>
                </c:pt>
                <c:pt idx="58801">
                  <c:v>-252.86049999999997</c:v>
                </c:pt>
                <c:pt idx="58802">
                  <c:v>-252.85849999999999</c:v>
                </c:pt>
                <c:pt idx="58803">
                  <c:v>-252.85649999999998</c:v>
                </c:pt>
                <c:pt idx="58804">
                  <c:v>-252.85449999999997</c:v>
                </c:pt>
                <c:pt idx="58805">
                  <c:v>-252.85249999999996</c:v>
                </c:pt>
                <c:pt idx="58806">
                  <c:v>-252.85049999999998</c:v>
                </c:pt>
                <c:pt idx="58807">
                  <c:v>-252.84849999999997</c:v>
                </c:pt>
                <c:pt idx="58808">
                  <c:v>-252.84649999999999</c:v>
                </c:pt>
                <c:pt idx="58809">
                  <c:v>-252.84449999999998</c:v>
                </c:pt>
                <c:pt idx="58810">
                  <c:v>-252.84249999999997</c:v>
                </c:pt>
                <c:pt idx="58811">
                  <c:v>-252.84049999999996</c:v>
                </c:pt>
                <c:pt idx="58812">
                  <c:v>-252.83849999999998</c:v>
                </c:pt>
                <c:pt idx="58813">
                  <c:v>-252.83649999999997</c:v>
                </c:pt>
                <c:pt idx="58814">
                  <c:v>-252.83449999999999</c:v>
                </c:pt>
                <c:pt idx="58815">
                  <c:v>-252.83249999999998</c:v>
                </c:pt>
                <c:pt idx="58816">
                  <c:v>-252.83049999999997</c:v>
                </c:pt>
                <c:pt idx="58817">
                  <c:v>-252.82849999999996</c:v>
                </c:pt>
                <c:pt idx="58818">
                  <c:v>-252.82649999999998</c:v>
                </c:pt>
                <c:pt idx="58819">
                  <c:v>-252.82449999999997</c:v>
                </c:pt>
                <c:pt idx="58820">
                  <c:v>-252.82249999999999</c:v>
                </c:pt>
                <c:pt idx="58821">
                  <c:v>-252.82049999999998</c:v>
                </c:pt>
                <c:pt idx="58822">
                  <c:v>-252.81849999999997</c:v>
                </c:pt>
                <c:pt idx="58823">
                  <c:v>-252.81649999999996</c:v>
                </c:pt>
                <c:pt idx="58824">
                  <c:v>-252.81449999999998</c:v>
                </c:pt>
                <c:pt idx="58825">
                  <c:v>-252.81249999999997</c:v>
                </c:pt>
                <c:pt idx="58826">
                  <c:v>-252.81049999999999</c:v>
                </c:pt>
                <c:pt idx="58827">
                  <c:v>-252.80849999999998</c:v>
                </c:pt>
                <c:pt idx="58828">
                  <c:v>-252.80649999999997</c:v>
                </c:pt>
                <c:pt idx="58829">
                  <c:v>-252.80449999999996</c:v>
                </c:pt>
                <c:pt idx="58830">
                  <c:v>-252.80249999999998</c:v>
                </c:pt>
                <c:pt idx="58831">
                  <c:v>-252.80049999999997</c:v>
                </c:pt>
                <c:pt idx="58832">
                  <c:v>-252.79849999999999</c:v>
                </c:pt>
                <c:pt idx="58833">
                  <c:v>-252.79649999999998</c:v>
                </c:pt>
                <c:pt idx="58834">
                  <c:v>-252.79449999999997</c:v>
                </c:pt>
                <c:pt idx="58835">
                  <c:v>-252.79249999999996</c:v>
                </c:pt>
                <c:pt idx="58836">
                  <c:v>-252.79049999999998</c:v>
                </c:pt>
                <c:pt idx="58837">
                  <c:v>-252.78849999999997</c:v>
                </c:pt>
                <c:pt idx="58838">
                  <c:v>-252.78649999999999</c:v>
                </c:pt>
                <c:pt idx="58839">
                  <c:v>-252.78449999999998</c:v>
                </c:pt>
                <c:pt idx="58840">
                  <c:v>-252.78249999999997</c:v>
                </c:pt>
                <c:pt idx="58841">
                  <c:v>-252.78049999999996</c:v>
                </c:pt>
                <c:pt idx="58842">
                  <c:v>-252.77849999999998</c:v>
                </c:pt>
                <c:pt idx="58843">
                  <c:v>-252.77649999999997</c:v>
                </c:pt>
                <c:pt idx="58844">
                  <c:v>-252.77449999999999</c:v>
                </c:pt>
                <c:pt idx="58845">
                  <c:v>-252.77249999999998</c:v>
                </c:pt>
                <c:pt idx="58846">
                  <c:v>-252.77049999999997</c:v>
                </c:pt>
                <c:pt idx="58847">
                  <c:v>-252.76849999999996</c:v>
                </c:pt>
                <c:pt idx="58848">
                  <c:v>-252.76649999999998</c:v>
                </c:pt>
                <c:pt idx="58849">
                  <c:v>-252.7645</c:v>
                </c:pt>
                <c:pt idx="58850">
                  <c:v>-252.76249999999999</c:v>
                </c:pt>
                <c:pt idx="58851">
                  <c:v>-252.76049999999998</c:v>
                </c:pt>
                <c:pt idx="58852">
                  <c:v>-252.75849999999997</c:v>
                </c:pt>
                <c:pt idx="58853">
                  <c:v>-252.75649999999996</c:v>
                </c:pt>
                <c:pt idx="58854">
                  <c:v>-252.75449999999998</c:v>
                </c:pt>
                <c:pt idx="58855">
                  <c:v>-252.7525</c:v>
                </c:pt>
                <c:pt idx="58856">
                  <c:v>-252.75049999999999</c:v>
                </c:pt>
                <c:pt idx="58857">
                  <c:v>-252.74849999999998</c:v>
                </c:pt>
                <c:pt idx="58858">
                  <c:v>-252.74649999999997</c:v>
                </c:pt>
                <c:pt idx="58859">
                  <c:v>-252.74449999999996</c:v>
                </c:pt>
                <c:pt idx="58860">
                  <c:v>-252.74249999999998</c:v>
                </c:pt>
                <c:pt idx="58861">
                  <c:v>-252.7405</c:v>
                </c:pt>
                <c:pt idx="58862">
                  <c:v>-252.73849999999999</c:v>
                </c:pt>
                <c:pt idx="58863">
                  <c:v>-252.73649999999998</c:v>
                </c:pt>
                <c:pt idx="58864">
                  <c:v>-252.73449999999997</c:v>
                </c:pt>
                <c:pt idx="58865">
                  <c:v>-252.73249999999996</c:v>
                </c:pt>
                <c:pt idx="58866">
                  <c:v>-252.73049999999998</c:v>
                </c:pt>
                <c:pt idx="58867">
                  <c:v>-252.7285</c:v>
                </c:pt>
                <c:pt idx="58868">
                  <c:v>-252.72649999999999</c:v>
                </c:pt>
                <c:pt idx="58869">
                  <c:v>-252.72449999999998</c:v>
                </c:pt>
                <c:pt idx="58870">
                  <c:v>-252.72249999999997</c:v>
                </c:pt>
                <c:pt idx="58871">
                  <c:v>-252.72049999999996</c:v>
                </c:pt>
                <c:pt idx="58872">
                  <c:v>-252.71849999999998</c:v>
                </c:pt>
                <c:pt idx="58873">
                  <c:v>-252.7165</c:v>
                </c:pt>
                <c:pt idx="58874">
                  <c:v>-252.71449999999999</c:v>
                </c:pt>
                <c:pt idx="58875">
                  <c:v>-252.71249999999998</c:v>
                </c:pt>
                <c:pt idx="58876">
                  <c:v>-252.71049999999997</c:v>
                </c:pt>
                <c:pt idx="58877">
                  <c:v>-252.70849999999996</c:v>
                </c:pt>
                <c:pt idx="58878">
                  <c:v>-252.70649999999998</c:v>
                </c:pt>
                <c:pt idx="58879">
                  <c:v>-252.7045</c:v>
                </c:pt>
                <c:pt idx="58880">
                  <c:v>-252.70249999999999</c:v>
                </c:pt>
                <c:pt idx="58881">
                  <c:v>-252.70049999999998</c:v>
                </c:pt>
                <c:pt idx="58882">
                  <c:v>-252.69849999999997</c:v>
                </c:pt>
                <c:pt idx="58883">
                  <c:v>-252.69649999999996</c:v>
                </c:pt>
                <c:pt idx="58884">
                  <c:v>-252.69449999999998</c:v>
                </c:pt>
                <c:pt idx="58885">
                  <c:v>-252.6925</c:v>
                </c:pt>
                <c:pt idx="58886">
                  <c:v>-252.69049999999999</c:v>
                </c:pt>
                <c:pt idx="58887">
                  <c:v>-252.68849999999998</c:v>
                </c:pt>
                <c:pt idx="58888">
                  <c:v>-252.68649999999997</c:v>
                </c:pt>
                <c:pt idx="58889">
                  <c:v>-252.68449999999996</c:v>
                </c:pt>
                <c:pt idx="58890">
                  <c:v>-252.68249999999998</c:v>
                </c:pt>
                <c:pt idx="58891">
                  <c:v>-252.68049999999999</c:v>
                </c:pt>
                <c:pt idx="58892">
                  <c:v>-252.67849999999999</c:v>
                </c:pt>
                <c:pt idx="58893">
                  <c:v>-252.67649999999998</c:v>
                </c:pt>
                <c:pt idx="58894">
                  <c:v>-252.67449999999997</c:v>
                </c:pt>
                <c:pt idx="58895">
                  <c:v>-252.67249999999996</c:v>
                </c:pt>
                <c:pt idx="58896">
                  <c:v>-252.67049999999998</c:v>
                </c:pt>
                <c:pt idx="58897">
                  <c:v>-252.66849999999999</c:v>
                </c:pt>
                <c:pt idx="58898">
                  <c:v>-252.66649999999998</c:v>
                </c:pt>
                <c:pt idx="58899">
                  <c:v>-252.66449999999998</c:v>
                </c:pt>
                <c:pt idx="58900">
                  <c:v>-252.66249999999997</c:v>
                </c:pt>
                <c:pt idx="58901">
                  <c:v>-252.66049999999996</c:v>
                </c:pt>
                <c:pt idx="58902">
                  <c:v>-252.65849999999998</c:v>
                </c:pt>
                <c:pt idx="58903">
                  <c:v>-252.65649999999999</c:v>
                </c:pt>
                <c:pt idx="58904">
                  <c:v>-252.65449999999998</c:v>
                </c:pt>
                <c:pt idx="58905">
                  <c:v>-252.65249999999997</c:v>
                </c:pt>
                <c:pt idx="58906">
                  <c:v>-252.65049999999997</c:v>
                </c:pt>
                <c:pt idx="58907">
                  <c:v>-252.64849999999998</c:v>
                </c:pt>
                <c:pt idx="58908">
                  <c:v>-252.64649999999997</c:v>
                </c:pt>
                <c:pt idx="58909">
                  <c:v>-252.64449999999999</c:v>
                </c:pt>
                <c:pt idx="58910">
                  <c:v>-252.64249999999998</c:v>
                </c:pt>
                <c:pt idx="58911">
                  <c:v>-252.64049999999997</c:v>
                </c:pt>
                <c:pt idx="58912">
                  <c:v>-252.63849999999996</c:v>
                </c:pt>
                <c:pt idx="58913">
                  <c:v>-252.63649999999998</c:v>
                </c:pt>
                <c:pt idx="58914">
                  <c:v>-252.63449999999997</c:v>
                </c:pt>
                <c:pt idx="58915">
                  <c:v>-252.63249999999999</c:v>
                </c:pt>
                <c:pt idx="58916">
                  <c:v>-252.63049999999998</c:v>
                </c:pt>
                <c:pt idx="58917">
                  <c:v>-252.62849999999997</c:v>
                </c:pt>
                <c:pt idx="58918">
                  <c:v>-252.62649999999996</c:v>
                </c:pt>
                <c:pt idx="58919">
                  <c:v>-252.62449999999998</c:v>
                </c:pt>
                <c:pt idx="58920">
                  <c:v>-252.62249999999997</c:v>
                </c:pt>
                <c:pt idx="58921">
                  <c:v>-252.62049999999999</c:v>
                </c:pt>
                <c:pt idx="58922">
                  <c:v>-252.61849999999998</c:v>
                </c:pt>
                <c:pt idx="58923">
                  <c:v>-252.61649999999997</c:v>
                </c:pt>
                <c:pt idx="58924">
                  <c:v>-252.61449999999996</c:v>
                </c:pt>
                <c:pt idx="58925">
                  <c:v>-252.61249999999998</c:v>
                </c:pt>
                <c:pt idx="58926">
                  <c:v>-252.61049999999997</c:v>
                </c:pt>
                <c:pt idx="58927">
                  <c:v>-252.60849999999999</c:v>
                </c:pt>
                <c:pt idx="58928">
                  <c:v>-252.60649999999998</c:v>
                </c:pt>
                <c:pt idx="58929">
                  <c:v>-252.60449999999997</c:v>
                </c:pt>
                <c:pt idx="58930">
                  <c:v>-252.60249999999996</c:v>
                </c:pt>
                <c:pt idx="58931">
                  <c:v>-252.60049999999998</c:v>
                </c:pt>
                <c:pt idx="58932">
                  <c:v>-252.59849999999997</c:v>
                </c:pt>
                <c:pt idx="58933">
                  <c:v>-252.59649999999999</c:v>
                </c:pt>
                <c:pt idx="58934">
                  <c:v>-252.59449999999998</c:v>
                </c:pt>
                <c:pt idx="58935">
                  <c:v>-252.59249999999997</c:v>
                </c:pt>
                <c:pt idx="58936">
                  <c:v>-252.59049999999996</c:v>
                </c:pt>
                <c:pt idx="58937">
                  <c:v>-252.58849999999998</c:v>
                </c:pt>
                <c:pt idx="58938">
                  <c:v>-252.58649999999997</c:v>
                </c:pt>
                <c:pt idx="58939">
                  <c:v>-252.58449999999999</c:v>
                </c:pt>
                <c:pt idx="58940">
                  <c:v>-252.58249999999998</c:v>
                </c:pt>
                <c:pt idx="58941">
                  <c:v>-252.58049999999997</c:v>
                </c:pt>
                <c:pt idx="58942">
                  <c:v>-252.57849999999996</c:v>
                </c:pt>
                <c:pt idx="58943">
                  <c:v>-252.57649999999998</c:v>
                </c:pt>
                <c:pt idx="58944">
                  <c:v>-252.57449999999997</c:v>
                </c:pt>
                <c:pt idx="58945">
                  <c:v>-252.57249999999999</c:v>
                </c:pt>
                <c:pt idx="58946">
                  <c:v>-252.57049999999998</c:v>
                </c:pt>
                <c:pt idx="58947">
                  <c:v>-252.56849999999997</c:v>
                </c:pt>
                <c:pt idx="58948">
                  <c:v>-252.56649999999996</c:v>
                </c:pt>
                <c:pt idx="58949">
                  <c:v>-252.56449999999998</c:v>
                </c:pt>
                <c:pt idx="58950">
                  <c:v>-252.56249999999997</c:v>
                </c:pt>
                <c:pt idx="58951">
                  <c:v>-252.56049999999999</c:v>
                </c:pt>
                <c:pt idx="58952">
                  <c:v>-252.55849999999998</c:v>
                </c:pt>
                <c:pt idx="58953">
                  <c:v>-252.55649999999997</c:v>
                </c:pt>
                <c:pt idx="58954">
                  <c:v>-252.55449999999996</c:v>
                </c:pt>
                <c:pt idx="58955">
                  <c:v>-252.55249999999998</c:v>
                </c:pt>
                <c:pt idx="58956">
                  <c:v>-252.55049999999997</c:v>
                </c:pt>
                <c:pt idx="58957">
                  <c:v>-252.54849999999999</c:v>
                </c:pt>
                <c:pt idx="58958">
                  <c:v>-252.54649999999998</c:v>
                </c:pt>
                <c:pt idx="58959">
                  <c:v>-252.54449999999997</c:v>
                </c:pt>
                <c:pt idx="58960">
                  <c:v>-252.54249999999996</c:v>
                </c:pt>
                <c:pt idx="58961">
                  <c:v>-252.54049999999998</c:v>
                </c:pt>
                <c:pt idx="58962">
                  <c:v>-252.53849999999997</c:v>
                </c:pt>
                <c:pt idx="58963">
                  <c:v>-252.53649999999999</c:v>
                </c:pt>
                <c:pt idx="58964">
                  <c:v>-252.53449999999998</c:v>
                </c:pt>
                <c:pt idx="58965">
                  <c:v>-252.53249999999997</c:v>
                </c:pt>
                <c:pt idx="58966">
                  <c:v>-252.53049999999996</c:v>
                </c:pt>
                <c:pt idx="58967">
                  <c:v>-252.52849999999998</c:v>
                </c:pt>
                <c:pt idx="58968">
                  <c:v>-252.52649999999997</c:v>
                </c:pt>
                <c:pt idx="58969">
                  <c:v>-252.52449999999999</c:v>
                </c:pt>
                <c:pt idx="58970">
                  <c:v>-252.52249999999998</c:v>
                </c:pt>
                <c:pt idx="58971">
                  <c:v>-252.52049999999997</c:v>
                </c:pt>
                <c:pt idx="58972">
                  <c:v>-252.51849999999996</c:v>
                </c:pt>
                <c:pt idx="58973">
                  <c:v>-252.51649999999998</c:v>
                </c:pt>
                <c:pt idx="58974">
                  <c:v>-252.5145</c:v>
                </c:pt>
                <c:pt idx="58975">
                  <c:v>-252.51249999999999</c:v>
                </c:pt>
                <c:pt idx="58976">
                  <c:v>-252.51049999999998</c:v>
                </c:pt>
                <c:pt idx="58977">
                  <c:v>-252.50849999999997</c:v>
                </c:pt>
                <c:pt idx="58978">
                  <c:v>-252.50649999999996</c:v>
                </c:pt>
                <c:pt idx="58979">
                  <c:v>-252.50449999999998</c:v>
                </c:pt>
                <c:pt idx="58980">
                  <c:v>-252.5025</c:v>
                </c:pt>
                <c:pt idx="58981">
                  <c:v>-252.50049999999999</c:v>
                </c:pt>
                <c:pt idx="58982">
                  <c:v>-252.49849999999998</c:v>
                </c:pt>
                <c:pt idx="58983">
                  <c:v>-252.49649999999997</c:v>
                </c:pt>
                <c:pt idx="58984">
                  <c:v>-252.49449999999996</c:v>
                </c:pt>
                <c:pt idx="58985">
                  <c:v>-252.49249999999998</c:v>
                </c:pt>
                <c:pt idx="58986">
                  <c:v>-252.4905</c:v>
                </c:pt>
                <c:pt idx="58987">
                  <c:v>-252.48849999999999</c:v>
                </c:pt>
                <c:pt idx="58988">
                  <c:v>-252.48649999999998</c:v>
                </c:pt>
                <c:pt idx="58989">
                  <c:v>-252.48449999999997</c:v>
                </c:pt>
                <c:pt idx="58990">
                  <c:v>-252.48249999999996</c:v>
                </c:pt>
                <c:pt idx="58991">
                  <c:v>-252.48049999999998</c:v>
                </c:pt>
                <c:pt idx="58992">
                  <c:v>-252.4785</c:v>
                </c:pt>
                <c:pt idx="58993">
                  <c:v>-252.47649999999999</c:v>
                </c:pt>
                <c:pt idx="58994">
                  <c:v>-252.47449999999998</c:v>
                </c:pt>
                <c:pt idx="58995">
                  <c:v>-252.47249999999997</c:v>
                </c:pt>
                <c:pt idx="58996">
                  <c:v>-252.47049999999996</c:v>
                </c:pt>
                <c:pt idx="58997">
                  <c:v>-252.46849999999998</c:v>
                </c:pt>
                <c:pt idx="58998">
                  <c:v>-252.4665</c:v>
                </c:pt>
                <c:pt idx="58999">
                  <c:v>-252.46449999999999</c:v>
                </c:pt>
                <c:pt idx="59000">
                  <c:v>-252.46249999999998</c:v>
                </c:pt>
                <c:pt idx="59001">
                  <c:v>-252.46049999999997</c:v>
                </c:pt>
                <c:pt idx="59002">
                  <c:v>-252.45849999999996</c:v>
                </c:pt>
                <c:pt idx="59003">
                  <c:v>-252.45649999999998</c:v>
                </c:pt>
                <c:pt idx="59004">
                  <c:v>-252.4545</c:v>
                </c:pt>
                <c:pt idx="59005">
                  <c:v>-252.45249999999999</c:v>
                </c:pt>
                <c:pt idx="59006">
                  <c:v>-252.45049999999998</c:v>
                </c:pt>
                <c:pt idx="59007">
                  <c:v>-252.44849999999997</c:v>
                </c:pt>
                <c:pt idx="59008">
                  <c:v>-252.44649999999996</c:v>
                </c:pt>
                <c:pt idx="59009">
                  <c:v>-252.44449999999998</c:v>
                </c:pt>
                <c:pt idx="59010">
                  <c:v>-252.4425</c:v>
                </c:pt>
                <c:pt idx="59011">
                  <c:v>-252.44049999999999</c:v>
                </c:pt>
                <c:pt idx="59012">
                  <c:v>-252.43849999999998</c:v>
                </c:pt>
                <c:pt idx="59013">
                  <c:v>-252.43649999999997</c:v>
                </c:pt>
                <c:pt idx="59014">
                  <c:v>-252.43449999999996</c:v>
                </c:pt>
                <c:pt idx="59015">
                  <c:v>-252.43249999999998</c:v>
                </c:pt>
                <c:pt idx="59016">
                  <c:v>-252.43049999999999</c:v>
                </c:pt>
                <c:pt idx="59017">
                  <c:v>-252.42849999999999</c:v>
                </c:pt>
                <c:pt idx="59018">
                  <c:v>-252.42649999999998</c:v>
                </c:pt>
                <c:pt idx="59019">
                  <c:v>-252.42449999999997</c:v>
                </c:pt>
                <c:pt idx="59020">
                  <c:v>-252.42249999999996</c:v>
                </c:pt>
                <c:pt idx="59021">
                  <c:v>-252.42049999999998</c:v>
                </c:pt>
                <c:pt idx="59022">
                  <c:v>-252.41849999999999</c:v>
                </c:pt>
                <c:pt idx="59023">
                  <c:v>-252.41649999999998</c:v>
                </c:pt>
                <c:pt idx="59024">
                  <c:v>-252.41449999999998</c:v>
                </c:pt>
                <c:pt idx="59025">
                  <c:v>-252.41249999999997</c:v>
                </c:pt>
                <c:pt idx="59026">
                  <c:v>-252.41049999999996</c:v>
                </c:pt>
                <c:pt idx="59027">
                  <c:v>-252.40849999999998</c:v>
                </c:pt>
                <c:pt idx="59028">
                  <c:v>-252.40649999999999</c:v>
                </c:pt>
                <c:pt idx="59029">
                  <c:v>-252.40449999999998</c:v>
                </c:pt>
                <c:pt idx="59030">
                  <c:v>-252.40249999999997</c:v>
                </c:pt>
                <c:pt idx="59031">
                  <c:v>-252.40049999999997</c:v>
                </c:pt>
                <c:pt idx="59032">
                  <c:v>-252.39849999999998</c:v>
                </c:pt>
                <c:pt idx="59033">
                  <c:v>-252.39649999999997</c:v>
                </c:pt>
                <c:pt idx="59034">
                  <c:v>-252.39449999999999</c:v>
                </c:pt>
                <c:pt idx="59035">
                  <c:v>-252.39249999999998</c:v>
                </c:pt>
                <c:pt idx="59036">
                  <c:v>-252.39049999999997</c:v>
                </c:pt>
                <c:pt idx="59037">
                  <c:v>-252.38849999999996</c:v>
                </c:pt>
                <c:pt idx="59038">
                  <c:v>-252.38649999999998</c:v>
                </c:pt>
                <c:pt idx="59039">
                  <c:v>-252.38449999999997</c:v>
                </c:pt>
                <c:pt idx="59040">
                  <c:v>-252.38249999999999</c:v>
                </c:pt>
                <c:pt idx="59041">
                  <c:v>-252.38049999999998</c:v>
                </c:pt>
                <c:pt idx="59042">
                  <c:v>-252.37849999999997</c:v>
                </c:pt>
                <c:pt idx="59043">
                  <c:v>-252.37649999999996</c:v>
                </c:pt>
                <c:pt idx="59044">
                  <c:v>-252.37449999999998</c:v>
                </c:pt>
                <c:pt idx="59045">
                  <c:v>-252.37249999999997</c:v>
                </c:pt>
                <c:pt idx="59046">
                  <c:v>-252.37049999999999</c:v>
                </c:pt>
                <c:pt idx="59047">
                  <c:v>-252.36849999999998</c:v>
                </c:pt>
                <c:pt idx="59048">
                  <c:v>-252.36649999999997</c:v>
                </c:pt>
                <c:pt idx="59049">
                  <c:v>-252.36449999999996</c:v>
                </c:pt>
                <c:pt idx="59050">
                  <c:v>-252.36249999999998</c:v>
                </c:pt>
                <c:pt idx="59051">
                  <c:v>-252.36049999999997</c:v>
                </c:pt>
                <c:pt idx="59052">
                  <c:v>-252.35849999999999</c:v>
                </c:pt>
                <c:pt idx="59053">
                  <c:v>-252.35649999999998</c:v>
                </c:pt>
                <c:pt idx="59054">
                  <c:v>-252.35449999999997</c:v>
                </c:pt>
                <c:pt idx="59055">
                  <c:v>-252.35249999999996</c:v>
                </c:pt>
                <c:pt idx="59056">
                  <c:v>-252.35049999999998</c:v>
                </c:pt>
                <c:pt idx="59057">
                  <c:v>-252.34849999999997</c:v>
                </c:pt>
                <c:pt idx="59058">
                  <c:v>-252.34649999999999</c:v>
                </c:pt>
                <c:pt idx="59059">
                  <c:v>-252.34449999999998</c:v>
                </c:pt>
                <c:pt idx="59060">
                  <c:v>-252.34249999999997</c:v>
                </c:pt>
                <c:pt idx="59061">
                  <c:v>-252.34049999999996</c:v>
                </c:pt>
                <c:pt idx="59062">
                  <c:v>-252.33849999999998</c:v>
                </c:pt>
                <c:pt idx="59063">
                  <c:v>-252.33649999999997</c:v>
                </c:pt>
                <c:pt idx="59064">
                  <c:v>-252.33449999999999</c:v>
                </c:pt>
                <c:pt idx="59065">
                  <c:v>-252.33249999999998</c:v>
                </c:pt>
                <c:pt idx="59066">
                  <c:v>-252.33049999999997</c:v>
                </c:pt>
                <c:pt idx="59067">
                  <c:v>-252.32849999999996</c:v>
                </c:pt>
                <c:pt idx="59068">
                  <c:v>-252.32649999999998</c:v>
                </c:pt>
                <c:pt idx="59069">
                  <c:v>-252.32449999999997</c:v>
                </c:pt>
                <c:pt idx="59070">
                  <c:v>-252.32249999999999</c:v>
                </c:pt>
                <c:pt idx="59071">
                  <c:v>-252.32049999999998</c:v>
                </c:pt>
                <c:pt idx="59072">
                  <c:v>-252.31849999999997</c:v>
                </c:pt>
                <c:pt idx="59073">
                  <c:v>-252.31649999999996</c:v>
                </c:pt>
                <c:pt idx="59074">
                  <c:v>-252.31449999999998</c:v>
                </c:pt>
                <c:pt idx="59075">
                  <c:v>-252.31249999999997</c:v>
                </c:pt>
                <c:pt idx="59076">
                  <c:v>-252.31049999999999</c:v>
                </c:pt>
                <c:pt idx="59077">
                  <c:v>-252.30849999999998</c:v>
                </c:pt>
                <c:pt idx="59078">
                  <c:v>-252.30649999999997</c:v>
                </c:pt>
                <c:pt idx="59079">
                  <c:v>-252.30449999999996</c:v>
                </c:pt>
                <c:pt idx="59080">
                  <c:v>-252.30249999999998</c:v>
                </c:pt>
                <c:pt idx="59081">
                  <c:v>-252.30049999999997</c:v>
                </c:pt>
                <c:pt idx="59082">
                  <c:v>-252.29849999999999</c:v>
                </c:pt>
                <c:pt idx="59083">
                  <c:v>-252.29649999999998</c:v>
                </c:pt>
                <c:pt idx="59084">
                  <c:v>-252.29449999999997</c:v>
                </c:pt>
                <c:pt idx="59085">
                  <c:v>-252.29249999999996</c:v>
                </c:pt>
                <c:pt idx="59086">
                  <c:v>-252.29049999999998</c:v>
                </c:pt>
                <c:pt idx="59087">
                  <c:v>-252.28849999999997</c:v>
                </c:pt>
                <c:pt idx="59088">
                  <c:v>-252.28649999999999</c:v>
                </c:pt>
                <c:pt idx="59089">
                  <c:v>-252.28449999999998</c:v>
                </c:pt>
                <c:pt idx="59090">
                  <c:v>-252.28249999999997</c:v>
                </c:pt>
                <c:pt idx="59091">
                  <c:v>-252.28049999999996</c:v>
                </c:pt>
                <c:pt idx="59092">
                  <c:v>-252.27849999999998</c:v>
                </c:pt>
                <c:pt idx="59093">
                  <c:v>-252.27649999999997</c:v>
                </c:pt>
                <c:pt idx="59094">
                  <c:v>-252.27449999999999</c:v>
                </c:pt>
                <c:pt idx="59095">
                  <c:v>-252.27249999999998</c:v>
                </c:pt>
                <c:pt idx="59096">
                  <c:v>-252.27049999999997</c:v>
                </c:pt>
                <c:pt idx="59097">
                  <c:v>-252.26849999999996</c:v>
                </c:pt>
                <c:pt idx="59098">
                  <c:v>-252.26649999999998</c:v>
                </c:pt>
                <c:pt idx="59099">
                  <c:v>-252.2645</c:v>
                </c:pt>
                <c:pt idx="59100">
                  <c:v>-252.26249999999999</c:v>
                </c:pt>
                <c:pt idx="59101">
                  <c:v>-252.26049999999998</c:v>
                </c:pt>
                <c:pt idx="59102">
                  <c:v>-252.25849999999997</c:v>
                </c:pt>
                <c:pt idx="59103">
                  <c:v>-252.25649999999996</c:v>
                </c:pt>
                <c:pt idx="59104">
                  <c:v>-252.25449999999998</c:v>
                </c:pt>
                <c:pt idx="59105">
                  <c:v>-252.2525</c:v>
                </c:pt>
                <c:pt idx="59106">
                  <c:v>-252.25049999999999</c:v>
                </c:pt>
                <c:pt idx="59107">
                  <c:v>-252.24849999999998</c:v>
                </c:pt>
                <c:pt idx="59108">
                  <c:v>-252.24649999999997</c:v>
                </c:pt>
                <c:pt idx="59109">
                  <c:v>-252.24449999999996</c:v>
                </c:pt>
                <c:pt idx="59110">
                  <c:v>-252.24249999999998</c:v>
                </c:pt>
                <c:pt idx="59111">
                  <c:v>-252.2405</c:v>
                </c:pt>
                <c:pt idx="59112">
                  <c:v>-252.23849999999999</c:v>
                </c:pt>
                <c:pt idx="59113">
                  <c:v>-252.23649999999998</c:v>
                </c:pt>
                <c:pt idx="59114">
                  <c:v>-252.23449999999997</c:v>
                </c:pt>
                <c:pt idx="59115">
                  <c:v>-252.23249999999996</c:v>
                </c:pt>
                <c:pt idx="59116">
                  <c:v>-252.23049999999998</c:v>
                </c:pt>
                <c:pt idx="59117">
                  <c:v>-252.2285</c:v>
                </c:pt>
                <c:pt idx="59118">
                  <c:v>-252.22649999999999</c:v>
                </c:pt>
                <c:pt idx="59119">
                  <c:v>-252.22449999999998</c:v>
                </c:pt>
                <c:pt idx="59120">
                  <c:v>-252.22249999999997</c:v>
                </c:pt>
                <c:pt idx="59121">
                  <c:v>-252.22049999999996</c:v>
                </c:pt>
                <c:pt idx="59122">
                  <c:v>-252.21849999999998</c:v>
                </c:pt>
                <c:pt idx="59123">
                  <c:v>-252.2165</c:v>
                </c:pt>
                <c:pt idx="59124">
                  <c:v>-252.21449999999999</c:v>
                </c:pt>
                <c:pt idx="59125">
                  <c:v>-252.21249999999998</c:v>
                </c:pt>
                <c:pt idx="59126">
                  <c:v>-252.21049999999997</c:v>
                </c:pt>
                <c:pt idx="59127">
                  <c:v>-252.20849999999996</c:v>
                </c:pt>
                <c:pt idx="59128">
                  <c:v>-252.20649999999998</c:v>
                </c:pt>
                <c:pt idx="59129">
                  <c:v>-252.2045</c:v>
                </c:pt>
                <c:pt idx="59130">
                  <c:v>-252.20249999999999</c:v>
                </c:pt>
                <c:pt idx="59131">
                  <c:v>-252.20049999999998</c:v>
                </c:pt>
                <c:pt idx="59132">
                  <c:v>-252.19849999999997</c:v>
                </c:pt>
                <c:pt idx="59133">
                  <c:v>-252.19649999999996</c:v>
                </c:pt>
                <c:pt idx="59134">
                  <c:v>-252.19449999999998</c:v>
                </c:pt>
                <c:pt idx="59135">
                  <c:v>-252.1925</c:v>
                </c:pt>
                <c:pt idx="59136">
                  <c:v>-252.19049999999999</c:v>
                </c:pt>
                <c:pt idx="59137">
                  <c:v>-252.18849999999998</c:v>
                </c:pt>
                <c:pt idx="59138">
                  <c:v>-252.18649999999997</c:v>
                </c:pt>
                <c:pt idx="59139">
                  <c:v>-252.18449999999996</c:v>
                </c:pt>
                <c:pt idx="59140">
                  <c:v>-252.18249999999998</c:v>
                </c:pt>
                <c:pt idx="59141">
                  <c:v>-252.18049999999999</c:v>
                </c:pt>
                <c:pt idx="59142">
                  <c:v>-252.17849999999999</c:v>
                </c:pt>
                <c:pt idx="59143">
                  <c:v>-252.17649999999998</c:v>
                </c:pt>
                <c:pt idx="59144">
                  <c:v>-252.17449999999997</c:v>
                </c:pt>
                <c:pt idx="59145">
                  <c:v>-252.17249999999996</c:v>
                </c:pt>
                <c:pt idx="59146">
                  <c:v>-252.17049999999998</c:v>
                </c:pt>
                <c:pt idx="59147">
                  <c:v>-252.16849999999999</c:v>
                </c:pt>
                <c:pt idx="59148">
                  <c:v>-252.16649999999998</c:v>
                </c:pt>
                <c:pt idx="59149">
                  <c:v>-252.16449999999998</c:v>
                </c:pt>
                <c:pt idx="59150">
                  <c:v>-252.16249999999997</c:v>
                </c:pt>
                <c:pt idx="59151">
                  <c:v>-252.16049999999996</c:v>
                </c:pt>
                <c:pt idx="59152">
                  <c:v>-252.15849999999998</c:v>
                </c:pt>
                <c:pt idx="59153">
                  <c:v>-252.15649999999999</c:v>
                </c:pt>
                <c:pt idx="59154">
                  <c:v>-252.15449999999998</c:v>
                </c:pt>
                <c:pt idx="59155">
                  <c:v>-252.15249999999997</c:v>
                </c:pt>
                <c:pt idx="59156">
                  <c:v>-252.15049999999997</c:v>
                </c:pt>
                <c:pt idx="59157">
                  <c:v>-252.14849999999998</c:v>
                </c:pt>
                <c:pt idx="59158">
                  <c:v>-252.14649999999997</c:v>
                </c:pt>
                <c:pt idx="59159">
                  <c:v>-252.14449999999999</c:v>
                </c:pt>
                <c:pt idx="59160">
                  <c:v>-252.14249999999998</c:v>
                </c:pt>
                <c:pt idx="59161">
                  <c:v>-252.14049999999997</c:v>
                </c:pt>
                <c:pt idx="59162">
                  <c:v>-252.13849999999996</c:v>
                </c:pt>
                <c:pt idx="59163">
                  <c:v>-252.13649999999998</c:v>
                </c:pt>
                <c:pt idx="59164">
                  <c:v>-252.13449999999997</c:v>
                </c:pt>
                <c:pt idx="59165">
                  <c:v>-252.13249999999999</c:v>
                </c:pt>
                <c:pt idx="59166">
                  <c:v>-252.13049999999998</c:v>
                </c:pt>
                <c:pt idx="59167">
                  <c:v>-252.12849999999997</c:v>
                </c:pt>
                <c:pt idx="59168">
                  <c:v>-252.12649999999996</c:v>
                </c:pt>
                <c:pt idx="59169">
                  <c:v>-252.12449999999998</c:v>
                </c:pt>
                <c:pt idx="59170">
                  <c:v>-252.12249999999997</c:v>
                </c:pt>
                <c:pt idx="59171">
                  <c:v>-252.12049999999999</c:v>
                </c:pt>
                <c:pt idx="59172">
                  <c:v>-252.11849999999998</c:v>
                </c:pt>
                <c:pt idx="59173">
                  <c:v>-252.11649999999997</c:v>
                </c:pt>
                <c:pt idx="59174">
                  <c:v>-252.11449999999996</c:v>
                </c:pt>
                <c:pt idx="59175">
                  <c:v>-252.11249999999998</c:v>
                </c:pt>
                <c:pt idx="59176">
                  <c:v>-252.11049999999997</c:v>
                </c:pt>
                <c:pt idx="59177">
                  <c:v>-252.10849999999999</c:v>
                </c:pt>
                <c:pt idx="59178">
                  <c:v>-252.10649999999998</c:v>
                </c:pt>
                <c:pt idx="59179">
                  <c:v>-252.10449999999997</c:v>
                </c:pt>
                <c:pt idx="59180">
                  <c:v>-252.10249999999996</c:v>
                </c:pt>
                <c:pt idx="59181">
                  <c:v>-252.10049999999998</c:v>
                </c:pt>
                <c:pt idx="59182">
                  <c:v>-252.09849999999997</c:v>
                </c:pt>
                <c:pt idx="59183">
                  <c:v>-252.09649999999999</c:v>
                </c:pt>
                <c:pt idx="59184">
                  <c:v>-252.09449999999998</c:v>
                </c:pt>
                <c:pt idx="59185">
                  <c:v>-252.09249999999997</c:v>
                </c:pt>
                <c:pt idx="59186">
                  <c:v>-252.09049999999996</c:v>
                </c:pt>
                <c:pt idx="59187">
                  <c:v>-252.08849999999998</c:v>
                </c:pt>
                <c:pt idx="59188">
                  <c:v>-252.08649999999997</c:v>
                </c:pt>
                <c:pt idx="59189">
                  <c:v>-252.08449999999999</c:v>
                </c:pt>
                <c:pt idx="59190">
                  <c:v>-252.08249999999998</c:v>
                </c:pt>
                <c:pt idx="59191">
                  <c:v>-252.08049999999997</c:v>
                </c:pt>
                <c:pt idx="59192">
                  <c:v>-252.07849999999996</c:v>
                </c:pt>
                <c:pt idx="59193">
                  <c:v>-252.07649999999998</c:v>
                </c:pt>
                <c:pt idx="59194">
                  <c:v>-252.07449999999997</c:v>
                </c:pt>
                <c:pt idx="59195">
                  <c:v>-252.07249999999999</c:v>
                </c:pt>
                <c:pt idx="59196">
                  <c:v>-252.07049999999998</c:v>
                </c:pt>
                <c:pt idx="59197">
                  <c:v>-252.06849999999997</c:v>
                </c:pt>
                <c:pt idx="59198">
                  <c:v>-252.06649999999996</c:v>
                </c:pt>
                <c:pt idx="59199">
                  <c:v>-252.06449999999998</c:v>
                </c:pt>
                <c:pt idx="59200">
                  <c:v>-252.06249999999997</c:v>
                </c:pt>
                <c:pt idx="59201">
                  <c:v>-252.06049999999999</c:v>
                </c:pt>
                <c:pt idx="59202">
                  <c:v>-252.05849999999998</c:v>
                </c:pt>
                <c:pt idx="59203">
                  <c:v>-252.05649999999997</c:v>
                </c:pt>
                <c:pt idx="59204">
                  <c:v>-252.05449999999996</c:v>
                </c:pt>
                <c:pt idx="59205">
                  <c:v>-252.05249999999998</c:v>
                </c:pt>
                <c:pt idx="59206">
                  <c:v>-252.05049999999997</c:v>
                </c:pt>
                <c:pt idx="59207">
                  <c:v>-252.04849999999999</c:v>
                </c:pt>
                <c:pt idx="59208">
                  <c:v>-252.04649999999998</c:v>
                </c:pt>
                <c:pt idx="59209">
                  <c:v>-252.04449999999997</c:v>
                </c:pt>
                <c:pt idx="59210">
                  <c:v>-252.04249999999996</c:v>
                </c:pt>
                <c:pt idx="59211">
                  <c:v>-252.04049999999998</c:v>
                </c:pt>
                <c:pt idx="59212">
                  <c:v>-252.03849999999997</c:v>
                </c:pt>
                <c:pt idx="59213">
                  <c:v>-252.03649999999999</c:v>
                </c:pt>
                <c:pt idx="59214">
                  <c:v>-252.03449999999998</c:v>
                </c:pt>
                <c:pt idx="59215">
                  <c:v>-252.03249999999997</c:v>
                </c:pt>
                <c:pt idx="59216">
                  <c:v>-252.03049999999996</c:v>
                </c:pt>
                <c:pt idx="59217">
                  <c:v>-252.02849999999998</c:v>
                </c:pt>
                <c:pt idx="59218">
                  <c:v>-252.02649999999997</c:v>
                </c:pt>
                <c:pt idx="59219">
                  <c:v>-252.02449999999999</c:v>
                </c:pt>
                <c:pt idx="59220">
                  <c:v>-252.02249999999998</c:v>
                </c:pt>
                <c:pt idx="59221">
                  <c:v>-252.02049999999997</c:v>
                </c:pt>
                <c:pt idx="59222">
                  <c:v>-252.01849999999996</c:v>
                </c:pt>
                <c:pt idx="59223">
                  <c:v>-252.01649999999998</c:v>
                </c:pt>
                <c:pt idx="59224">
                  <c:v>-252.0145</c:v>
                </c:pt>
                <c:pt idx="59225">
                  <c:v>-252.01249999999999</c:v>
                </c:pt>
                <c:pt idx="59226">
                  <c:v>-252.01049999999998</c:v>
                </c:pt>
                <c:pt idx="59227">
                  <c:v>-252.00849999999997</c:v>
                </c:pt>
                <c:pt idx="59228">
                  <c:v>-252.00649999999996</c:v>
                </c:pt>
                <c:pt idx="59229">
                  <c:v>-252.00449999999998</c:v>
                </c:pt>
                <c:pt idx="59230">
                  <c:v>-252.0025</c:v>
                </c:pt>
                <c:pt idx="59231">
                  <c:v>-252.00049999999999</c:v>
                </c:pt>
                <c:pt idx="59232">
                  <c:v>-251.99849999999998</c:v>
                </c:pt>
                <c:pt idx="59233">
                  <c:v>-251.99649999999997</c:v>
                </c:pt>
                <c:pt idx="59234">
                  <c:v>-251.99449999999996</c:v>
                </c:pt>
                <c:pt idx="59235">
                  <c:v>-251.99249999999998</c:v>
                </c:pt>
                <c:pt idx="59236">
                  <c:v>-251.9905</c:v>
                </c:pt>
                <c:pt idx="59237">
                  <c:v>-251.98849999999999</c:v>
                </c:pt>
                <c:pt idx="59238">
                  <c:v>-251.98649999999998</c:v>
                </c:pt>
                <c:pt idx="59239">
                  <c:v>-251.98449999999997</c:v>
                </c:pt>
                <c:pt idx="59240">
                  <c:v>-251.98249999999996</c:v>
                </c:pt>
                <c:pt idx="59241">
                  <c:v>-251.98049999999998</c:v>
                </c:pt>
                <c:pt idx="59242">
                  <c:v>-251.9785</c:v>
                </c:pt>
                <c:pt idx="59243">
                  <c:v>-251.97649999999999</c:v>
                </c:pt>
                <c:pt idx="59244">
                  <c:v>-251.97449999999998</c:v>
                </c:pt>
                <c:pt idx="59245">
                  <c:v>-251.97249999999997</c:v>
                </c:pt>
                <c:pt idx="59246">
                  <c:v>-251.97049999999996</c:v>
                </c:pt>
                <c:pt idx="59247">
                  <c:v>-251.96849999999998</c:v>
                </c:pt>
                <c:pt idx="59248">
                  <c:v>-251.9665</c:v>
                </c:pt>
                <c:pt idx="59249">
                  <c:v>-251.96449999999999</c:v>
                </c:pt>
                <c:pt idx="59250">
                  <c:v>-251.96249999999998</c:v>
                </c:pt>
                <c:pt idx="59251">
                  <c:v>-251.96049999999997</c:v>
                </c:pt>
                <c:pt idx="59252">
                  <c:v>-251.95849999999996</c:v>
                </c:pt>
                <c:pt idx="59253">
                  <c:v>-251.95649999999998</c:v>
                </c:pt>
                <c:pt idx="59254">
                  <c:v>-251.9545</c:v>
                </c:pt>
                <c:pt idx="59255">
                  <c:v>-251.95249999999999</c:v>
                </c:pt>
                <c:pt idx="59256">
                  <c:v>-251.95049999999998</c:v>
                </c:pt>
                <c:pt idx="59257">
                  <c:v>-251.94849999999997</c:v>
                </c:pt>
                <c:pt idx="59258">
                  <c:v>-251.94649999999996</c:v>
                </c:pt>
                <c:pt idx="59259">
                  <c:v>-251.94449999999998</c:v>
                </c:pt>
                <c:pt idx="59260">
                  <c:v>-251.9425</c:v>
                </c:pt>
                <c:pt idx="59261">
                  <c:v>-251.94049999999999</c:v>
                </c:pt>
                <c:pt idx="59262">
                  <c:v>-251.93849999999998</c:v>
                </c:pt>
                <c:pt idx="59263">
                  <c:v>-251.93649999999997</c:v>
                </c:pt>
                <c:pt idx="59264">
                  <c:v>-251.93449999999996</c:v>
                </c:pt>
                <c:pt idx="59265">
                  <c:v>-251.93249999999998</c:v>
                </c:pt>
                <c:pt idx="59266">
                  <c:v>-251.93049999999999</c:v>
                </c:pt>
                <c:pt idx="59267">
                  <c:v>-251.92849999999999</c:v>
                </c:pt>
                <c:pt idx="59268">
                  <c:v>-251.92649999999998</c:v>
                </c:pt>
                <c:pt idx="59269">
                  <c:v>-251.92449999999997</c:v>
                </c:pt>
                <c:pt idx="59270">
                  <c:v>-251.92249999999996</c:v>
                </c:pt>
                <c:pt idx="59271">
                  <c:v>-251.92049999999998</c:v>
                </c:pt>
                <c:pt idx="59272">
                  <c:v>-251.91849999999999</c:v>
                </c:pt>
                <c:pt idx="59273">
                  <c:v>-251.91649999999998</c:v>
                </c:pt>
                <c:pt idx="59274">
                  <c:v>-251.91449999999998</c:v>
                </c:pt>
                <c:pt idx="59275">
                  <c:v>-251.91249999999997</c:v>
                </c:pt>
                <c:pt idx="59276">
                  <c:v>-251.91049999999996</c:v>
                </c:pt>
                <c:pt idx="59277">
                  <c:v>-251.90849999999998</c:v>
                </c:pt>
                <c:pt idx="59278">
                  <c:v>-251.90649999999999</c:v>
                </c:pt>
                <c:pt idx="59279">
                  <c:v>-251.90449999999998</c:v>
                </c:pt>
                <c:pt idx="59280">
                  <c:v>-251.90249999999997</c:v>
                </c:pt>
                <c:pt idx="59281">
                  <c:v>-251.90049999999997</c:v>
                </c:pt>
                <c:pt idx="59282">
                  <c:v>-251.89849999999998</c:v>
                </c:pt>
                <c:pt idx="59283">
                  <c:v>-251.89649999999997</c:v>
                </c:pt>
                <c:pt idx="59284">
                  <c:v>-251.89449999999999</c:v>
                </c:pt>
                <c:pt idx="59285">
                  <c:v>-251.89249999999998</c:v>
                </c:pt>
                <c:pt idx="59286">
                  <c:v>-251.89049999999997</c:v>
                </c:pt>
                <c:pt idx="59287">
                  <c:v>-251.88849999999996</c:v>
                </c:pt>
                <c:pt idx="59288">
                  <c:v>-251.88649999999998</c:v>
                </c:pt>
                <c:pt idx="59289">
                  <c:v>-251.88449999999997</c:v>
                </c:pt>
                <c:pt idx="59290">
                  <c:v>-251.88249999999999</c:v>
                </c:pt>
                <c:pt idx="59291">
                  <c:v>-251.88049999999998</c:v>
                </c:pt>
                <c:pt idx="59292">
                  <c:v>-251.87849999999997</c:v>
                </c:pt>
                <c:pt idx="59293">
                  <c:v>-251.87649999999996</c:v>
                </c:pt>
                <c:pt idx="59294">
                  <c:v>-251.87449999999998</c:v>
                </c:pt>
                <c:pt idx="59295">
                  <c:v>-251.87249999999997</c:v>
                </c:pt>
                <c:pt idx="59296">
                  <c:v>-251.87049999999999</c:v>
                </c:pt>
                <c:pt idx="59297">
                  <c:v>-251.86849999999998</c:v>
                </c:pt>
                <c:pt idx="59298">
                  <c:v>-251.86649999999997</c:v>
                </c:pt>
                <c:pt idx="59299">
                  <c:v>-251.86449999999996</c:v>
                </c:pt>
                <c:pt idx="59300">
                  <c:v>-251.86249999999998</c:v>
                </c:pt>
                <c:pt idx="59301">
                  <c:v>-251.86049999999997</c:v>
                </c:pt>
                <c:pt idx="59302">
                  <c:v>-251.85849999999999</c:v>
                </c:pt>
                <c:pt idx="59303">
                  <c:v>-251.85649999999998</c:v>
                </c:pt>
                <c:pt idx="59304">
                  <c:v>-251.85449999999997</c:v>
                </c:pt>
                <c:pt idx="59305">
                  <c:v>-251.85249999999996</c:v>
                </c:pt>
                <c:pt idx="59306">
                  <c:v>-251.85049999999998</c:v>
                </c:pt>
                <c:pt idx="59307">
                  <c:v>-251.84849999999997</c:v>
                </c:pt>
                <c:pt idx="59308">
                  <c:v>-251.84649999999999</c:v>
                </c:pt>
                <c:pt idx="59309">
                  <c:v>-251.84449999999998</c:v>
                </c:pt>
                <c:pt idx="59310">
                  <c:v>-251.84249999999997</c:v>
                </c:pt>
                <c:pt idx="59311">
                  <c:v>-251.84049999999996</c:v>
                </c:pt>
                <c:pt idx="59312">
                  <c:v>-251.83849999999998</c:v>
                </c:pt>
                <c:pt idx="59313">
                  <c:v>-251.83649999999997</c:v>
                </c:pt>
                <c:pt idx="59314">
                  <c:v>-251.83449999999999</c:v>
                </c:pt>
                <c:pt idx="59315">
                  <c:v>-251.83249999999998</c:v>
                </c:pt>
                <c:pt idx="59316">
                  <c:v>-251.83049999999997</c:v>
                </c:pt>
                <c:pt idx="59317">
                  <c:v>-251.82849999999996</c:v>
                </c:pt>
                <c:pt idx="59318">
                  <c:v>-251.82649999999998</c:v>
                </c:pt>
                <c:pt idx="59319">
                  <c:v>-251.82449999999997</c:v>
                </c:pt>
                <c:pt idx="59320">
                  <c:v>-251.82249999999999</c:v>
                </c:pt>
                <c:pt idx="59321">
                  <c:v>-251.82049999999998</c:v>
                </c:pt>
                <c:pt idx="59322">
                  <c:v>-251.81849999999997</c:v>
                </c:pt>
                <c:pt idx="59323">
                  <c:v>-251.81649999999996</c:v>
                </c:pt>
                <c:pt idx="59324">
                  <c:v>-251.81449999999998</c:v>
                </c:pt>
                <c:pt idx="59325">
                  <c:v>-251.81249999999997</c:v>
                </c:pt>
                <c:pt idx="59326">
                  <c:v>-251.81049999999999</c:v>
                </c:pt>
                <c:pt idx="59327">
                  <c:v>-251.80849999999998</c:v>
                </c:pt>
                <c:pt idx="59328">
                  <c:v>-251.80649999999997</c:v>
                </c:pt>
                <c:pt idx="59329">
                  <c:v>-251.80449999999996</c:v>
                </c:pt>
                <c:pt idx="59330">
                  <c:v>-251.80249999999998</c:v>
                </c:pt>
                <c:pt idx="59331">
                  <c:v>-251.80049999999997</c:v>
                </c:pt>
                <c:pt idx="59332">
                  <c:v>-251.79849999999999</c:v>
                </c:pt>
                <c:pt idx="59333">
                  <c:v>-251.79649999999998</c:v>
                </c:pt>
                <c:pt idx="59334">
                  <c:v>-251.79449999999997</c:v>
                </c:pt>
                <c:pt idx="59335">
                  <c:v>-251.79249999999996</c:v>
                </c:pt>
                <c:pt idx="59336">
                  <c:v>-251.79049999999998</c:v>
                </c:pt>
                <c:pt idx="59337">
                  <c:v>-251.78849999999997</c:v>
                </c:pt>
                <c:pt idx="59338">
                  <c:v>-251.78649999999999</c:v>
                </c:pt>
                <c:pt idx="59339">
                  <c:v>-251.78449999999998</c:v>
                </c:pt>
                <c:pt idx="59340">
                  <c:v>-251.78249999999997</c:v>
                </c:pt>
                <c:pt idx="59341">
                  <c:v>-251.78049999999996</c:v>
                </c:pt>
                <c:pt idx="59342">
                  <c:v>-251.77849999999998</c:v>
                </c:pt>
                <c:pt idx="59343">
                  <c:v>-251.77649999999997</c:v>
                </c:pt>
                <c:pt idx="59344">
                  <c:v>-251.77449999999999</c:v>
                </c:pt>
                <c:pt idx="59345">
                  <c:v>-251.77249999999998</c:v>
                </c:pt>
                <c:pt idx="59346">
                  <c:v>-251.77049999999997</c:v>
                </c:pt>
                <c:pt idx="59347">
                  <c:v>-251.76849999999996</c:v>
                </c:pt>
                <c:pt idx="59348">
                  <c:v>-251.76649999999998</c:v>
                </c:pt>
                <c:pt idx="59349">
                  <c:v>-251.7645</c:v>
                </c:pt>
                <c:pt idx="59350">
                  <c:v>-251.76249999999999</c:v>
                </c:pt>
                <c:pt idx="59351">
                  <c:v>-251.76049999999998</c:v>
                </c:pt>
                <c:pt idx="59352">
                  <c:v>-251.75849999999997</c:v>
                </c:pt>
                <c:pt idx="59353">
                  <c:v>-251.75649999999996</c:v>
                </c:pt>
                <c:pt idx="59354">
                  <c:v>-251.75449999999998</c:v>
                </c:pt>
                <c:pt idx="59355">
                  <c:v>-251.7525</c:v>
                </c:pt>
                <c:pt idx="59356">
                  <c:v>-251.75049999999999</c:v>
                </c:pt>
                <c:pt idx="59357">
                  <c:v>-251.74849999999998</c:v>
                </c:pt>
                <c:pt idx="59358">
                  <c:v>-251.74649999999997</c:v>
                </c:pt>
                <c:pt idx="59359">
                  <c:v>-251.74449999999996</c:v>
                </c:pt>
                <c:pt idx="59360">
                  <c:v>-251.74249999999998</c:v>
                </c:pt>
                <c:pt idx="59361">
                  <c:v>-251.7405</c:v>
                </c:pt>
                <c:pt idx="59362">
                  <c:v>-251.73849999999999</c:v>
                </c:pt>
                <c:pt idx="59363">
                  <c:v>-251.73649999999998</c:v>
                </c:pt>
                <c:pt idx="59364">
                  <c:v>-251.73449999999997</c:v>
                </c:pt>
                <c:pt idx="59365">
                  <c:v>-251.73249999999996</c:v>
                </c:pt>
                <c:pt idx="59366">
                  <c:v>-251.73049999999998</c:v>
                </c:pt>
                <c:pt idx="59367">
                  <c:v>-251.7285</c:v>
                </c:pt>
                <c:pt idx="59368">
                  <c:v>-251.72649999999999</c:v>
                </c:pt>
                <c:pt idx="59369">
                  <c:v>-251.72449999999998</c:v>
                </c:pt>
                <c:pt idx="59370">
                  <c:v>-251.72249999999997</c:v>
                </c:pt>
                <c:pt idx="59371">
                  <c:v>-251.72049999999996</c:v>
                </c:pt>
                <c:pt idx="59372">
                  <c:v>-251.71849999999998</c:v>
                </c:pt>
                <c:pt idx="59373">
                  <c:v>-251.7165</c:v>
                </c:pt>
                <c:pt idx="59374">
                  <c:v>-251.71449999999999</c:v>
                </c:pt>
                <c:pt idx="59375">
                  <c:v>-251.71249999999998</c:v>
                </c:pt>
                <c:pt idx="59376">
                  <c:v>-251.71049999999997</c:v>
                </c:pt>
                <c:pt idx="59377">
                  <c:v>-251.70849999999996</c:v>
                </c:pt>
                <c:pt idx="59378">
                  <c:v>-251.70649999999998</c:v>
                </c:pt>
                <c:pt idx="59379">
                  <c:v>-251.7045</c:v>
                </c:pt>
                <c:pt idx="59380">
                  <c:v>-251.70249999999999</c:v>
                </c:pt>
                <c:pt idx="59381">
                  <c:v>-251.70049999999998</c:v>
                </c:pt>
                <c:pt idx="59382">
                  <c:v>-251.69849999999997</c:v>
                </c:pt>
                <c:pt idx="59383">
                  <c:v>-251.69649999999996</c:v>
                </c:pt>
                <c:pt idx="59384">
                  <c:v>-251.69449999999998</c:v>
                </c:pt>
                <c:pt idx="59385">
                  <c:v>-251.6925</c:v>
                </c:pt>
                <c:pt idx="59386">
                  <c:v>-251.69049999999999</c:v>
                </c:pt>
                <c:pt idx="59387">
                  <c:v>-251.68849999999998</c:v>
                </c:pt>
                <c:pt idx="59388">
                  <c:v>-251.68649999999997</c:v>
                </c:pt>
                <c:pt idx="59389">
                  <c:v>-251.68449999999996</c:v>
                </c:pt>
                <c:pt idx="59390">
                  <c:v>-251.68249999999998</c:v>
                </c:pt>
                <c:pt idx="59391">
                  <c:v>-251.68049999999999</c:v>
                </c:pt>
                <c:pt idx="59392">
                  <c:v>-251.67849999999999</c:v>
                </c:pt>
                <c:pt idx="59393">
                  <c:v>-251.67649999999998</c:v>
                </c:pt>
                <c:pt idx="59394">
                  <c:v>-251.67449999999997</c:v>
                </c:pt>
                <c:pt idx="59395">
                  <c:v>-251.67249999999996</c:v>
                </c:pt>
                <c:pt idx="59396">
                  <c:v>-251.67049999999998</c:v>
                </c:pt>
                <c:pt idx="59397">
                  <c:v>-251.66849999999999</c:v>
                </c:pt>
                <c:pt idx="59398">
                  <c:v>-251.66649999999998</c:v>
                </c:pt>
                <c:pt idx="59399">
                  <c:v>-251.66449999999998</c:v>
                </c:pt>
                <c:pt idx="59400">
                  <c:v>-251.66249999999997</c:v>
                </c:pt>
                <c:pt idx="59401">
                  <c:v>-251.66049999999996</c:v>
                </c:pt>
                <c:pt idx="59402">
                  <c:v>-251.65849999999998</c:v>
                </c:pt>
                <c:pt idx="59403">
                  <c:v>-251.65649999999999</c:v>
                </c:pt>
                <c:pt idx="59404">
                  <c:v>-251.65449999999998</c:v>
                </c:pt>
                <c:pt idx="59405">
                  <c:v>-251.65249999999997</c:v>
                </c:pt>
                <c:pt idx="59406">
                  <c:v>-251.65049999999997</c:v>
                </c:pt>
                <c:pt idx="59407">
                  <c:v>-251.64849999999998</c:v>
                </c:pt>
                <c:pt idx="59408">
                  <c:v>-251.64649999999997</c:v>
                </c:pt>
                <c:pt idx="59409">
                  <c:v>-251.64449999999999</c:v>
                </c:pt>
                <c:pt idx="59410">
                  <c:v>-251.64249999999998</c:v>
                </c:pt>
                <c:pt idx="59411">
                  <c:v>-251.64049999999997</c:v>
                </c:pt>
                <c:pt idx="59412">
                  <c:v>-251.63849999999996</c:v>
                </c:pt>
                <c:pt idx="59413">
                  <c:v>-251.63649999999998</c:v>
                </c:pt>
                <c:pt idx="59414">
                  <c:v>-251.63449999999997</c:v>
                </c:pt>
                <c:pt idx="59415">
                  <c:v>-251.63249999999999</c:v>
                </c:pt>
                <c:pt idx="59416">
                  <c:v>-251.63049999999998</c:v>
                </c:pt>
                <c:pt idx="59417">
                  <c:v>-251.62849999999997</c:v>
                </c:pt>
                <c:pt idx="59418">
                  <c:v>-251.62649999999996</c:v>
                </c:pt>
                <c:pt idx="59419">
                  <c:v>-251.62449999999998</c:v>
                </c:pt>
                <c:pt idx="59420">
                  <c:v>-251.62249999999997</c:v>
                </c:pt>
                <c:pt idx="59421">
                  <c:v>-251.62049999999999</c:v>
                </c:pt>
                <c:pt idx="59422">
                  <c:v>-251.61849999999998</c:v>
                </c:pt>
                <c:pt idx="59423">
                  <c:v>-251.61649999999997</c:v>
                </c:pt>
                <c:pt idx="59424">
                  <c:v>-251.61449999999996</c:v>
                </c:pt>
                <c:pt idx="59425">
                  <c:v>-251.61249999999998</c:v>
                </c:pt>
                <c:pt idx="59426">
                  <c:v>-251.61049999999997</c:v>
                </c:pt>
                <c:pt idx="59427">
                  <c:v>-251.60849999999999</c:v>
                </c:pt>
                <c:pt idx="59428">
                  <c:v>-251.60649999999998</c:v>
                </c:pt>
                <c:pt idx="59429">
                  <c:v>-251.60449999999997</c:v>
                </c:pt>
                <c:pt idx="59430">
                  <c:v>-251.60249999999996</c:v>
                </c:pt>
                <c:pt idx="59431">
                  <c:v>-251.60049999999998</c:v>
                </c:pt>
                <c:pt idx="59432">
                  <c:v>-251.59849999999997</c:v>
                </c:pt>
                <c:pt idx="59433">
                  <c:v>-251.59649999999999</c:v>
                </c:pt>
                <c:pt idx="59434">
                  <c:v>-251.59449999999998</c:v>
                </c:pt>
                <c:pt idx="59435">
                  <c:v>-251.59249999999997</c:v>
                </c:pt>
                <c:pt idx="59436">
                  <c:v>-251.59049999999996</c:v>
                </c:pt>
                <c:pt idx="59437">
                  <c:v>-251.58849999999998</c:v>
                </c:pt>
                <c:pt idx="59438">
                  <c:v>-251.58649999999997</c:v>
                </c:pt>
                <c:pt idx="59439">
                  <c:v>-251.58449999999999</c:v>
                </c:pt>
                <c:pt idx="59440">
                  <c:v>-251.58249999999998</c:v>
                </c:pt>
                <c:pt idx="59441">
                  <c:v>-251.58049999999997</c:v>
                </c:pt>
                <c:pt idx="59442">
                  <c:v>-251.57849999999996</c:v>
                </c:pt>
                <c:pt idx="59443">
                  <c:v>-251.57649999999998</c:v>
                </c:pt>
                <c:pt idx="59444">
                  <c:v>-251.57449999999997</c:v>
                </c:pt>
                <c:pt idx="59445">
                  <c:v>-251.57249999999999</c:v>
                </c:pt>
                <c:pt idx="59446">
                  <c:v>-251.57049999999998</c:v>
                </c:pt>
                <c:pt idx="59447">
                  <c:v>-251.56849999999997</c:v>
                </c:pt>
                <c:pt idx="59448">
                  <c:v>-251.56649999999996</c:v>
                </c:pt>
                <c:pt idx="59449">
                  <c:v>-251.56449999999998</c:v>
                </c:pt>
                <c:pt idx="59450">
                  <c:v>-251.56249999999997</c:v>
                </c:pt>
                <c:pt idx="59451">
                  <c:v>-251.56049999999999</c:v>
                </c:pt>
                <c:pt idx="59452">
                  <c:v>-251.55849999999998</c:v>
                </c:pt>
                <c:pt idx="59453">
                  <c:v>-251.55649999999997</c:v>
                </c:pt>
                <c:pt idx="59454">
                  <c:v>-251.55449999999996</c:v>
                </c:pt>
                <c:pt idx="59455">
                  <c:v>-251.55249999999998</c:v>
                </c:pt>
                <c:pt idx="59456">
                  <c:v>-251.55049999999997</c:v>
                </c:pt>
                <c:pt idx="59457">
                  <c:v>-251.54849999999999</c:v>
                </c:pt>
                <c:pt idx="59458">
                  <c:v>-251.54649999999998</c:v>
                </c:pt>
                <c:pt idx="59459">
                  <c:v>-251.54449999999997</c:v>
                </c:pt>
                <c:pt idx="59460">
                  <c:v>-251.54249999999996</c:v>
                </c:pt>
                <c:pt idx="59461">
                  <c:v>-251.54049999999998</c:v>
                </c:pt>
                <c:pt idx="59462">
                  <c:v>-251.53849999999997</c:v>
                </c:pt>
                <c:pt idx="59463">
                  <c:v>-251.53649999999999</c:v>
                </c:pt>
                <c:pt idx="59464">
                  <c:v>-251.53449999999998</c:v>
                </c:pt>
                <c:pt idx="59465">
                  <c:v>-251.53249999999997</c:v>
                </c:pt>
                <c:pt idx="59466">
                  <c:v>-251.53049999999996</c:v>
                </c:pt>
                <c:pt idx="59467">
                  <c:v>-251.52849999999998</c:v>
                </c:pt>
                <c:pt idx="59468">
                  <c:v>-251.52649999999997</c:v>
                </c:pt>
                <c:pt idx="59469">
                  <c:v>-251.52449999999999</c:v>
                </c:pt>
                <c:pt idx="59470">
                  <c:v>-251.52249999999998</c:v>
                </c:pt>
                <c:pt idx="59471">
                  <c:v>-251.52049999999997</c:v>
                </c:pt>
                <c:pt idx="59472">
                  <c:v>-251.51849999999996</c:v>
                </c:pt>
                <c:pt idx="59473">
                  <c:v>-251.51649999999998</c:v>
                </c:pt>
                <c:pt idx="59474">
                  <c:v>-251.5145</c:v>
                </c:pt>
                <c:pt idx="59475">
                  <c:v>-251.51249999999999</c:v>
                </c:pt>
                <c:pt idx="59476">
                  <c:v>-251.51049999999998</c:v>
                </c:pt>
                <c:pt idx="59477">
                  <c:v>-251.50849999999997</c:v>
                </c:pt>
                <c:pt idx="59478">
                  <c:v>-251.50649999999996</c:v>
                </c:pt>
                <c:pt idx="59479">
                  <c:v>-251.50449999999998</c:v>
                </c:pt>
                <c:pt idx="59480">
                  <c:v>-251.5025</c:v>
                </c:pt>
                <c:pt idx="59481">
                  <c:v>-251.50049999999999</c:v>
                </c:pt>
                <c:pt idx="59482">
                  <c:v>-251.49849999999998</c:v>
                </c:pt>
                <c:pt idx="59483">
                  <c:v>-251.49649999999997</c:v>
                </c:pt>
                <c:pt idx="59484">
                  <c:v>-251.49449999999996</c:v>
                </c:pt>
                <c:pt idx="59485">
                  <c:v>-251.49249999999998</c:v>
                </c:pt>
                <c:pt idx="59486">
                  <c:v>-251.4905</c:v>
                </c:pt>
                <c:pt idx="59487">
                  <c:v>-251.48849999999999</c:v>
                </c:pt>
                <c:pt idx="59488">
                  <c:v>-251.48649999999998</c:v>
                </c:pt>
                <c:pt idx="59489">
                  <c:v>-251.48449999999997</c:v>
                </c:pt>
                <c:pt idx="59490">
                  <c:v>-251.48249999999996</c:v>
                </c:pt>
                <c:pt idx="59491">
                  <c:v>-251.48049999999998</c:v>
                </c:pt>
                <c:pt idx="59492">
                  <c:v>-251.4785</c:v>
                </c:pt>
                <c:pt idx="59493">
                  <c:v>-251.47649999999999</c:v>
                </c:pt>
                <c:pt idx="59494">
                  <c:v>-251.47449999999998</c:v>
                </c:pt>
                <c:pt idx="59495">
                  <c:v>-251.47249999999997</c:v>
                </c:pt>
                <c:pt idx="59496">
                  <c:v>-251.47049999999996</c:v>
                </c:pt>
                <c:pt idx="59497">
                  <c:v>-251.46849999999998</c:v>
                </c:pt>
                <c:pt idx="59498">
                  <c:v>-251.4665</c:v>
                </c:pt>
                <c:pt idx="59499">
                  <c:v>-251.46449999999999</c:v>
                </c:pt>
                <c:pt idx="59500">
                  <c:v>-251.46249999999998</c:v>
                </c:pt>
                <c:pt idx="59501">
                  <c:v>-251.46049999999997</c:v>
                </c:pt>
                <c:pt idx="59502">
                  <c:v>-251.45849999999996</c:v>
                </c:pt>
                <c:pt idx="59503">
                  <c:v>-251.45649999999998</c:v>
                </c:pt>
                <c:pt idx="59504">
                  <c:v>-251.4545</c:v>
                </c:pt>
                <c:pt idx="59505">
                  <c:v>-251.45249999999999</c:v>
                </c:pt>
                <c:pt idx="59506">
                  <c:v>-251.45049999999998</c:v>
                </c:pt>
                <c:pt idx="59507">
                  <c:v>-251.44849999999997</c:v>
                </c:pt>
                <c:pt idx="59508">
                  <c:v>-251.44649999999996</c:v>
                </c:pt>
                <c:pt idx="59509">
                  <c:v>-251.44449999999998</c:v>
                </c:pt>
                <c:pt idx="59510">
                  <c:v>-251.4425</c:v>
                </c:pt>
                <c:pt idx="59511">
                  <c:v>-251.44049999999999</c:v>
                </c:pt>
                <c:pt idx="59512">
                  <c:v>-251.43849999999998</c:v>
                </c:pt>
                <c:pt idx="59513">
                  <c:v>-251.43649999999997</c:v>
                </c:pt>
                <c:pt idx="59514">
                  <c:v>-251.43449999999996</c:v>
                </c:pt>
                <c:pt idx="59515">
                  <c:v>-251.43249999999998</c:v>
                </c:pt>
                <c:pt idx="59516">
                  <c:v>-251.43049999999999</c:v>
                </c:pt>
                <c:pt idx="59517">
                  <c:v>-251.42849999999999</c:v>
                </c:pt>
                <c:pt idx="59518">
                  <c:v>-251.42649999999998</c:v>
                </c:pt>
                <c:pt idx="59519">
                  <c:v>-251.42449999999997</c:v>
                </c:pt>
                <c:pt idx="59520">
                  <c:v>-251.42249999999996</c:v>
                </c:pt>
                <c:pt idx="59521">
                  <c:v>-251.42049999999998</c:v>
                </c:pt>
                <c:pt idx="59522">
                  <c:v>-251.41849999999999</c:v>
                </c:pt>
                <c:pt idx="59523">
                  <c:v>-251.41649999999998</c:v>
                </c:pt>
                <c:pt idx="59524">
                  <c:v>-251.41449999999998</c:v>
                </c:pt>
                <c:pt idx="59525">
                  <c:v>-251.41249999999997</c:v>
                </c:pt>
                <c:pt idx="59526">
                  <c:v>-251.41049999999996</c:v>
                </c:pt>
                <c:pt idx="59527">
                  <c:v>-251.40849999999998</c:v>
                </c:pt>
                <c:pt idx="59528">
                  <c:v>-251.40649999999999</c:v>
                </c:pt>
                <c:pt idx="59529">
                  <c:v>-251.40449999999998</c:v>
                </c:pt>
                <c:pt idx="59530">
                  <c:v>-251.40249999999997</c:v>
                </c:pt>
                <c:pt idx="59531">
                  <c:v>-251.40049999999997</c:v>
                </c:pt>
                <c:pt idx="59532">
                  <c:v>-251.39849999999998</c:v>
                </c:pt>
                <c:pt idx="59533">
                  <c:v>-251.39649999999997</c:v>
                </c:pt>
                <c:pt idx="59534">
                  <c:v>-251.39449999999999</c:v>
                </c:pt>
                <c:pt idx="59535">
                  <c:v>-251.39249999999998</c:v>
                </c:pt>
                <c:pt idx="59536">
                  <c:v>-251.39049999999997</c:v>
                </c:pt>
                <c:pt idx="59537">
                  <c:v>-251.38849999999996</c:v>
                </c:pt>
                <c:pt idx="59538">
                  <c:v>-251.38649999999998</c:v>
                </c:pt>
                <c:pt idx="59539">
                  <c:v>-251.38449999999997</c:v>
                </c:pt>
                <c:pt idx="59540">
                  <c:v>-251.38249999999999</c:v>
                </c:pt>
                <c:pt idx="59541">
                  <c:v>-251.38049999999998</c:v>
                </c:pt>
                <c:pt idx="59542">
                  <c:v>-251.37849999999997</c:v>
                </c:pt>
                <c:pt idx="59543">
                  <c:v>-251.37649999999996</c:v>
                </c:pt>
                <c:pt idx="59544">
                  <c:v>-251.37449999999998</c:v>
                </c:pt>
                <c:pt idx="59545">
                  <c:v>-251.37249999999997</c:v>
                </c:pt>
                <c:pt idx="59546">
                  <c:v>-251.37049999999999</c:v>
                </c:pt>
                <c:pt idx="59547">
                  <c:v>-251.36849999999998</c:v>
                </c:pt>
                <c:pt idx="59548">
                  <c:v>-251.36649999999997</c:v>
                </c:pt>
                <c:pt idx="59549">
                  <c:v>-251.36449999999996</c:v>
                </c:pt>
                <c:pt idx="59550">
                  <c:v>-251.36249999999998</c:v>
                </c:pt>
                <c:pt idx="59551">
                  <c:v>-251.36049999999997</c:v>
                </c:pt>
                <c:pt idx="59552">
                  <c:v>-251.35849999999999</c:v>
                </c:pt>
                <c:pt idx="59553">
                  <c:v>-251.35649999999998</c:v>
                </c:pt>
                <c:pt idx="59554">
                  <c:v>-251.35449999999997</c:v>
                </c:pt>
                <c:pt idx="59555">
                  <c:v>-251.35249999999996</c:v>
                </c:pt>
                <c:pt idx="59556">
                  <c:v>-251.35049999999998</c:v>
                </c:pt>
                <c:pt idx="59557">
                  <c:v>-251.34849999999997</c:v>
                </c:pt>
                <c:pt idx="59558">
                  <c:v>-251.34649999999999</c:v>
                </c:pt>
                <c:pt idx="59559">
                  <c:v>-251.34449999999998</c:v>
                </c:pt>
                <c:pt idx="59560">
                  <c:v>-251.34249999999997</c:v>
                </c:pt>
                <c:pt idx="59561">
                  <c:v>-251.34049999999996</c:v>
                </c:pt>
                <c:pt idx="59562">
                  <c:v>-251.33849999999998</c:v>
                </c:pt>
                <c:pt idx="59563">
                  <c:v>-251.33649999999997</c:v>
                </c:pt>
                <c:pt idx="59564">
                  <c:v>-251.33449999999999</c:v>
                </c:pt>
                <c:pt idx="59565">
                  <c:v>-251.33249999999998</c:v>
                </c:pt>
                <c:pt idx="59566">
                  <c:v>-251.33049999999997</c:v>
                </c:pt>
                <c:pt idx="59567">
                  <c:v>-251.32849999999996</c:v>
                </c:pt>
                <c:pt idx="59568">
                  <c:v>-251.32649999999998</c:v>
                </c:pt>
                <c:pt idx="59569">
                  <c:v>-251.32449999999997</c:v>
                </c:pt>
                <c:pt idx="59570">
                  <c:v>-251.32249999999999</c:v>
                </c:pt>
                <c:pt idx="59571">
                  <c:v>-251.32049999999998</c:v>
                </c:pt>
                <c:pt idx="59572">
                  <c:v>-251.31849999999997</c:v>
                </c:pt>
                <c:pt idx="59573">
                  <c:v>-251.31649999999996</c:v>
                </c:pt>
                <c:pt idx="59574">
                  <c:v>-251.31449999999998</c:v>
                </c:pt>
                <c:pt idx="59575">
                  <c:v>-251.31249999999997</c:v>
                </c:pt>
                <c:pt idx="59576">
                  <c:v>-251.31049999999999</c:v>
                </c:pt>
                <c:pt idx="59577">
                  <c:v>-251.30849999999998</c:v>
                </c:pt>
                <c:pt idx="59578">
                  <c:v>-251.30649999999997</c:v>
                </c:pt>
                <c:pt idx="59579">
                  <c:v>-251.30449999999996</c:v>
                </c:pt>
                <c:pt idx="59580">
                  <c:v>-251.30249999999998</c:v>
                </c:pt>
                <c:pt idx="59581">
                  <c:v>-251.30049999999997</c:v>
                </c:pt>
                <c:pt idx="59582">
                  <c:v>-251.29849999999999</c:v>
                </c:pt>
                <c:pt idx="59583">
                  <c:v>-251.29649999999998</c:v>
                </c:pt>
                <c:pt idx="59584">
                  <c:v>-251.29449999999997</c:v>
                </c:pt>
                <c:pt idx="59585">
                  <c:v>-251.29249999999996</c:v>
                </c:pt>
                <c:pt idx="59586">
                  <c:v>-251.29049999999998</c:v>
                </c:pt>
                <c:pt idx="59587">
                  <c:v>-251.28849999999997</c:v>
                </c:pt>
                <c:pt idx="59588">
                  <c:v>-251.28649999999999</c:v>
                </c:pt>
                <c:pt idx="59589">
                  <c:v>-251.28449999999998</c:v>
                </c:pt>
                <c:pt idx="59590">
                  <c:v>-251.28249999999997</c:v>
                </c:pt>
                <c:pt idx="59591">
                  <c:v>-251.28049999999996</c:v>
                </c:pt>
                <c:pt idx="59592">
                  <c:v>-251.27849999999998</c:v>
                </c:pt>
                <c:pt idx="59593">
                  <c:v>-251.27649999999997</c:v>
                </c:pt>
                <c:pt idx="59594">
                  <c:v>-251.27449999999999</c:v>
                </c:pt>
                <c:pt idx="59595">
                  <c:v>-251.27249999999998</c:v>
                </c:pt>
                <c:pt idx="59596">
                  <c:v>-251.27049999999997</c:v>
                </c:pt>
                <c:pt idx="59597">
                  <c:v>-251.26849999999996</c:v>
                </c:pt>
                <c:pt idx="59598">
                  <c:v>-251.26649999999998</c:v>
                </c:pt>
                <c:pt idx="59599">
                  <c:v>-251.2645</c:v>
                </c:pt>
                <c:pt idx="59600">
                  <c:v>-251.26249999999999</c:v>
                </c:pt>
                <c:pt idx="59601">
                  <c:v>-251.26049999999998</c:v>
                </c:pt>
                <c:pt idx="59602">
                  <c:v>-251.25849999999997</c:v>
                </c:pt>
                <c:pt idx="59603">
                  <c:v>-251.25649999999996</c:v>
                </c:pt>
                <c:pt idx="59604">
                  <c:v>-251.25449999999998</c:v>
                </c:pt>
                <c:pt idx="59605">
                  <c:v>-251.2525</c:v>
                </c:pt>
                <c:pt idx="59606">
                  <c:v>-251.25049999999999</c:v>
                </c:pt>
                <c:pt idx="59607">
                  <c:v>-251.24849999999998</c:v>
                </c:pt>
                <c:pt idx="59608">
                  <c:v>-251.24649999999997</c:v>
                </c:pt>
                <c:pt idx="59609">
                  <c:v>-251.24449999999996</c:v>
                </c:pt>
                <c:pt idx="59610">
                  <c:v>-251.24249999999998</c:v>
                </c:pt>
                <c:pt idx="59611">
                  <c:v>-251.2405</c:v>
                </c:pt>
                <c:pt idx="59612">
                  <c:v>-251.23849999999999</c:v>
                </c:pt>
                <c:pt idx="59613">
                  <c:v>-251.23649999999998</c:v>
                </c:pt>
                <c:pt idx="59614">
                  <c:v>-251.23449999999997</c:v>
                </c:pt>
                <c:pt idx="59615">
                  <c:v>-251.23249999999996</c:v>
                </c:pt>
                <c:pt idx="59616">
                  <c:v>-251.23049999999998</c:v>
                </c:pt>
                <c:pt idx="59617">
                  <c:v>-251.2285</c:v>
                </c:pt>
                <c:pt idx="59618">
                  <c:v>-251.22649999999999</c:v>
                </c:pt>
                <c:pt idx="59619">
                  <c:v>-251.22449999999998</c:v>
                </c:pt>
                <c:pt idx="59620">
                  <c:v>-251.22249999999997</c:v>
                </c:pt>
                <c:pt idx="59621">
                  <c:v>-251.22049999999996</c:v>
                </c:pt>
                <c:pt idx="59622">
                  <c:v>-251.21849999999998</c:v>
                </c:pt>
                <c:pt idx="59623">
                  <c:v>-251.2165</c:v>
                </c:pt>
                <c:pt idx="59624">
                  <c:v>-251.21449999999999</c:v>
                </c:pt>
                <c:pt idx="59625">
                  <c:v>-251.21249999999998</c:v>
                </c:pt>
                <c:pt idx="59626">
                  <c:v>-251.21049999999997</c:v>
                </c:pt>
                <c:pt idx="59627">
                  <c:v>-251.20849999999996</c:v>
                </c:pt>
                <c:pt idx="59628">
                  <c:v>-251.20649999999998</c:v>
                </c:pt>
                <c:pt idx="59629">
                  <c:v>-251.2045</c:v>
                </c:pt>
                <c:pt idx="59630">
                  <c:v>-251.20249999999999</c:v>
                </c:pt>
                <c:pt idx="59631">
                  <c:v>-251.20049999999998</c:v>
                </c:pt>
                <c:pt idx="59632">
                  <c:v>-251.19849999999997</c:v>
                </c:pt>
                <c:pt idx="59633">
                  <c:v>-251.19649999999996</c:v>
                </c:pt>
                <c:pt idx="59634">
                  <c:v>-251.19449999999998</c:v>
                </c:pt>
                <c:pt idx="59635">
                  <c:v>-251.1925</c:v>
                </c:pt>
                <c:pt idx="59636">
                  <c:v>-251.19049999999999</c:v>
                </c:pt>
                <c:pt idx="59637">
                  <c:v>-251.18849999999998</c:v>
                </c:pt>
                <c:pt idx="59638">
                  <c:v>-251.18649999999997</c:v>
                </c:pt>
                <c:pt idx="59639">
                  <c:v>-251.18449999999996</c:v>
                </c:pt>
                <c:pt idx="59640">
                  <c:v>-251.18249999999998</c:v>
                </c:pt>
                <c:pt idx="59641">
                  <c:v>-251.18049999999999</c:v>
                </c:pt>
                <c:pt idx="59642">
                  <c:v>-251.17849999999999</c:v>
                </c:pt>
                <c:pt idx="59643">
                  <c:v>-251.17649999999998</c:v>
                </c:pt>
                <c:pt idx="59644">
                  <c:v>-251.17449999999997</c:v>
                </c:pt>
                <c:pt idx="59645">
                  <c:v>-251.17249999999996</c:v>
                </c:pt>
                <c:pt idx="59646">
                  <c:v>-251.17049999999998</c:v>
                </c:pt>
                <c:pt idx="59647">
                  <c:v>-251.16849999999999</c:v>
                </c:pt>
                <c:pt idx="59648">
                  <c:v>-251.16649999999998</c:v>
                </c:pt>
                <c:pt idx="59649">
                  <c:v>-251.16449999999998</c:v>
                </c:pt>
                <c:pt idx="59650">
                  <c:v>-251.16249999999997</c:v>
                </c:pt>
                <c:pt idx="59651">
                  <c:v>-251.16049999999996</c:v>
                </c:pt>
                <c:pt idx="59652">
                  <c:v>-251.15849999999998</c:v>
                </c:pt>
                <c:pt idx="59653">
                  <c:v>-251.15649999999999</c:v>
                </c:pt>
                <c:pt idx="59654">
                  <c:v>-251.15449999999998</c:v>
                </c:pt>
                <c:pt idx="59655">
                  <c:v>-251.15249999999997</c:v>
                </c:pt>
                <c:pt idx="59656">
                  <c:v>-251.15049999999997</c:v>
                </c:pt>
                <c:pt idx="59657">
                  <c:v>-251.14849999999998</c:v>
                </c:pt>
                <c:pt idx="59658">
                  <c:v>-251.14649999999997</c:v>
                </c:pt>
                <c:pt idx="59659">
                  <c:v>-251.14449999999999</c:v>
                </c:pt>
                <c:pt idx="59660">
                  <c:v>-251.14249999999998</c:v>
                </c:pt>
                <c:pt idx="59661">
                  <c:v>-251.14049999999997</c:v>
                </c:pt>
                <c:pt idx="59662">
                  <c:v>-251.13849999999996</c:v>
                </c:pt>
                <c:pt idx="59663">
                  <c:v>-251.13649999999998</c:v>
                </c:pt>
                <c:pt idx="59664">
                  <c:v>-251.13449999999997</c:v>
                </c:pt>
                <c:pt idx="59665">
                  <c:v>-251.13249999999999</c:v>
                </c:pt>
                <c:pt idx="59666">
                  <c:v>-251.13049999999998</c:v>
                </c:pt>
                <c:pt idx="59667">
                  <c:v>-251.12849999999997</c:v>
                </c:pt>
                <c:pt idx="59668">
                  <c:v>-251.12649999999996</c:v>
                </c:pt>
                <c:pt idx="59669">
                  <c:v>-251.12449999999998</c:v>
                </c:pt>
                <c:pt idx="59670">
                  <c:v>-251.12249999999997</c:v>
                </c:pt>
                <c:pt idx="59671">
                  <c:v>-251.12049999999999</c:v>
                </c:pt>
                <c:pt idx="59672">
                  <c:v>-251.11849999999998</c:v>
                </c:pt>
                <c:pt idx="59673">
                  <c:v>-251.11649999999997</c:v>
                </c:pt>
                <c:pt idx="59674">
                  <c:v>-251.11449999999996</c:v>
                </c:pt>
                <c:pt idx="59675">
                  <c:v>-251.11249999999998</c:v>
                </c:pt>
                <c:pt idx="59676">
                  <c:v>-251.11049999999997</c:v>
                </c:pt>
                <c:pt idx="59677">
                  <c:v>-251.10849999999999</c:v>
                </c:pt>
                <c:pt idx="59678">
                  <c:v>-251.10649999999998</c:v>
                </c:pt>
                <c:pt idx="59679">
                  <c:v>-251.10449999999997</c:v>
                </c:pt>
                <c:pt idx="59680">
                  <c:v>-251.10249999999996</c:v>
                </c:pt>
                <c:pt idx="59681">
                  <c:v>-251.10049999999998</c:v>
                </c:pt>
                <c:pt idx="59682">
                  <c:v>-251.09849999999997</c:v>
                </c:pt>
                <c:pt idx="59683">
                  <c:v>-251.09649999999999</c:v>
                </c:pt>
                <c:pt idx="59684">
                  <c:v>-251.09449999999998</c:v>
                </c:pt>
                <c:pt idx="59685">
                  <c:v>-251.09249999999997</c:v>
                </c:pt>
                <c:pt idx="59686">
                  <c:v>-251.09049999999996</c:v>
                </c:pt>
                <c:pt idx="59687">
                  <c:v>-251.08849999999998</c:v>
                </c:pt>
                <c:pt idx="59688">
                  <c:v>-251.08649999999997</c:v>
                </c:pt>
                <c:pt idx="59689">
                  <c:v>-251.08449999999999</c:v>
                </c:pt>
                <c:pt idx="59690">
                  <c:v>-251.08249999999998</c:v>
                </c:pt>
                <c:pt idx="59691">
                  <c:v>-251.08049999999997</c:v>
                </c:pt>
                <c:pt idx="59692">
                  <c:v>-251.07849999999996</c:v>
                </c:pt>
                <c:pt idx="59693">
                  <c:v>-251.07649999999998</c:v>
                </c:pt>
                <c:pt idx="59694">
                  <c:v>-251.07449999999997</c:v>
                </c:pt>
                <c:pt idx="59695">
                  <c:v>-251.07249999999999</c:v>
                </c:pt>
                <c:pt idx="59696">
                  <c:v>-251.07049999999998</c:v>
                </c:pt>
                <c:pt idx="59697">
                  <c:v>-251.06849999999997</c:v>
                </c:pt>
                <c:pt idx="59698">
                  <c:v>-251.06649999999996</c:v>
                </c:pt>
                <c:pt idx="59699">
                  <c:v>-251.06449999999998</c:v>
                </c:pt>
                <c:pt idx="59700">
                  <c:v>-251.06249999999997</c:v>
                </c:pt>
                <c:pt idx="59701">
                  <c:v>-251.06049999999999</c:v>
                </c:pt>
                <c:pt idx="59702">
                  <c:v>-251.05849999999998</c:v>
                </c:pt>
                <c:pt idx="59703">
                  <c:v>-251.05649999999997</c:v>
                </c:pt>
                <c:pt idx="59704">
                  <c:v>-251.05449999999996</c:v>
                </c:pt>
                <c:pt idx="59705">
                  <c:v>-251.05249999999998</c:v>
                </c:pt>
                <c:pt idx="59706">
                  <c:v>-251.05049999999997</c:v>
                </c:pt>
                <c:pt idx="59707">
                  <c:v>-251.04849999999999</c:v>
                </c:pt>
                <c:pt idx="59708">
                  <c:v>-251.04649999999998</c:v>
                </c:pt>
                <c:pt idx="59709">
                  <c:v>-251.04449999999997</c:v>
                </c:pt>
                <c:pt idx="59710">
                  <c:v>-251.04249999999996</c:v>
                </c:pt>
                <c:pt idx="59711">
                  <c:v>-251.04049999999998</c:v>
                </c:pt>
                <c:pt idx="59712">
                  <c:v>-251.03849999999997</c:v>
                </c:pt>
                <c:pt idx="59713">
                  <c:v>-251.03649999999999</c:v>
                </c:pt>
                <c:pt idx="59714">
                  <c:v>-251.03449999999998</c:v>
                </c:pt>
                <c:pt idx="59715">
                  <c:v>-251.03249999999997</c:v>
                </c:pt>
                <c:pt idx="59716">
                  <c:v>-251.03049999999996</c:v>
                </c:pt>
                <c:pt idx="59717">
                  <c:v>-251.02849999999998</c:v>
                </c:pt>
                <c:pt idx="59718">
                  <c:v>-251.02649999999997</c:v>
                </c:pt>
                <c:pt idx="59719">
                  <c:v>-251.02449999999999</c:v>
                </c:pt>
                <c:pt idx="59720">
                  <c:v>-251.02249999999998</c:v>
                </c:pt>
                <c:pt idx="59721">
                  <c:v>-251.02049999999997</c:v>
                </c:pt>
                <c:pt idx="59722">
                  <c:v>-251.01849999999996</c:v>
                </c:pt>
                <c:pt idx="59723">
                  <c:v>-251.01649999999998</c:v>
                </c:pt>
                <c:pt idx="59724">
                  <c:v>-251.0145</c:v>
                </c:pt>
                <c:pt idx="59725">
                  <c:v>-251.01249999999999</c:v>
                </c:pt>
                <c:pt idx="59726">
                  <c:v>-251.01049999999998</c:v>
                </c:pt>
                <c:pt idx="59727">
                  <c:v>-251.00849999999997</c:v>
                </c:pt>
                <c:pt idx="59728">
                  <c:v>-251.00649999999996</c:v>
                </c:pt>
                <c:pt idx="59729">
                  <c:v>-251.00449999999998</c:v>
                </c:pt>
                <c:pt idx="59730">
                  <c:v>-251.0025</c:v>
                </c:pt>
                <c:pt idx="59731">
                  <c:v>-251.00049999999999</c:v>
                </c:pt>
                <c:pt idx="59732">
                  <c:v>-250.99849999999998</c:v>
                </c:pt>
                <c:pt idx="59733">
                  <c:v>-250.99649999999997</c:v>
                </c:pt>
                <c:pt idx="59734">
                  <c:v>-250.99449999999996</c:v>
                </c:pt>
                <c:pt idx="59735">
                  <c:v>-250.99249999999998</c:v>
                </c:pt>
                <c:pt idx="59736">
                  <c:v>-250.9905</c:v>
                </c:pt>
                <c:pt idx="59737">
                  <c:v>-250.98849999999999</c:v>
                </c:pt>
                <c:pt idx="59738">
                  <c:v>-250.98649999999998</c:v>
                </c:pt>
                <c:pt idx="59739">
                  <c:v>-250.98449999999997</c:v>
                </c:pt>
                <c:pt idx="59740">
                  <c:v>-250.98249999999996</c:v>
                </c:pt>
                <c:pt idx="59741">
                  <c:v>-250.98049999999998</c:v>
                </c:pt>
                <c:pt idx="59742">
                  <c:v>-250.9785</c:v>
                </c:pt>
                <c:pt idx="59743">
                  <c:v>-250.97649999999999</c:v>
                </c:pt>
                <c:pt idx="59744">
                  <c:v>-250.97449999999998</c:v>
                </c:pt>
                <c:pt idx="59745">
                  <c:v>-250.97249999999997</c:v>
                </c:pt>
                <c:pt idx="59746">
                  <c:v>-250.97049999999996</c:v>
                </c:pt>
                <c:pt idx="59747">
                  <c:v>-250.96849999999998</c:v>
                </c:pt>
                <c:pt idx="59748">
                  <c:v>-250.9665</c:v>
                </c:pt>
                <c:pt idx="59749">
                  <c:v>-250.96449999999999</c:v>
                </c:pt>
                <c:pt idx="59750">
                  <c:v>-250.96249999999998</c:v>
                </c:pt>
                <c:pt idx="59751">
                  <c:v>-250.96049999999997</c:v>
                </c:pt>
                <c:pt idx="59752">
                  <c:v>-250.95849999999996</c:v>
                </c:pt>
                <c:pt idx="59753">
                  <c:v>-250.95649999999998</c:v>
                </c:pt>
                <c:pt idx="59754">
                  <c:v>-250.9545</c:v>
                </c:pt>
                <c:pt idx="59755">
                  <c:v>-250.95249999999999</c:v>
                </c:pt>
                <c:pt idx="59756">
                  <c:v>-250.95049999999998</c:v>
                </c:pt>
                <c:pt idx="59757">
                  <c:v>-250.94849999999997</c:v>
                </c:pt>
                <c:pt idx="59758">
                  <c:v>-250.94649999999996</c:v>
                </c:pt>
                <c:pt idx="59759">
                  <c:v>-250.94449999999998</c:v>
                </c:pt>
                <c:pt idx="59760">
                  <c:v>-250.9425</c:v>
                </c:pt>
                <c:pt idx="59761">
                  <c:v>-250.94049999999999</c:v>
                </c:pt>
                <c:pt idx="59762">
                  <c:v>-250.93849999999998</c:v>
                </c:pt>
                <c:pt idx="59763">
                  <c:v>-250.93649999999997</c:v>
                </c:pt>
                <c:pt idx="59764">
                  <c:v>-250.93449999999996</c:v>
                </c:pt>
                <c:pt idx="59765">
                  <c:v>-250.93249999999998</c:v>
                </c:pt>
                <c:pt idx="59766">
                  <c:v>-250.93049999999999</c:v>
                </c:pt>
                <c:pt idx="59767">
                  <c:v>-250.92849999999999</c:v>
                </c:pt>
                <c:pt idx="59768">
                  <c:v>-250.92649999999998</c:v>
                </c:pt>
                <c:pt idx="59769">
                  <c:v>-250.92449999999997</c:v>
                </c:pt>
                <c:pt idx="59770">
                  <c:v>-250.92249999999996</c:v>
                </c:pt>
                <c:pt idx="59771">
                  <c:v>-250.92049999999998</c:v>
                </c:pt>
                <c:pt idx="59772">
                  <c:v>-250.91849999999999</c:v>
                </c:pt>
                <c:pt idx="59773">
                  <c:v>-250.91649999999998</c:v>
                </c:pt>
                <c:pt idx="59774">
                  <c:v>-250.91449999999998</c:v>
                </c:pt>
                <c:pt idx="59775">
                  <c:v>-250.91249999999997</c:v>
                </c:pt>
                <c:pt idx="59776">
                  <c:v>-250.91049999999996</c:v>
                </c:pt>
                <c:pt idx="59777">
                  <c:v>-250.90849999999998</c:v>
                </c:pt>
                <c:pt idx="59778">
                  <c:v>-250.90649999999999</c:v>
                </c:pt>
                <c:pt idx="59779">
                  <c:v>-250.90449999999998</c:v>
                </c:pt>
                <c:pt idx="59780">
                  <c:v>-250.90249999999997</c:v>
                </c:pt>
                <c:pt idx="59781">
                  <c:v>-250.90049999999997</c:v>
                </c:pt>
                <c:pt idx="59782">
                  <c:v>-250.89849999999998</c:v>
                </c:pt>
                <c:pt idx="59783">
                  <c:v>-250.89649999999997</c:v>
                </c:pt>
                <c:pt idx="59784">
                  <c:v>-250.89449999999999</c:v>
                </c:pt>
                <c:pt idx="59785">
                  <c:v>-250.89249999999998</c:v>
                </c:pt>
                <c:pt idx="59786">
                  <c:v>-250.89049999999997</c:v>
                </c:pt>
                <c:pt idx="59787">
                  <c:v>-250.88849999999996</c:v>
                </c:pt>
                <c:pt idx="59788">
                  <c:v>-250.88649999999998</c:v>
                </c:pt>
                <c:pt idx="59789">
                  <c:v>-250.88449999999997</c:v>
                </c:pt>
                <c:pt idx="59790">
                  <c:v>-250.88249999999999</c:v>
                </c:pt>
                <c:pt idx="59791">
                  <c:v>-250.88049999999998</c:v>
                </c:pt>
                <c:pt idx="59792">
                  <c:v>-250.87849999999997</c:v>
                </c:pt>
                <c:pt idx="59793">
                  <c:v>-250.87649999999996</c:v>
                </c:pt>
                <c:pt idx="59794">
                  <c:v>-250.87449999999998</c:v>
                </c:pt>
                <c:pt idx="59795">
                  <c:v>-250.87249999999997</c:v>
                </c:pt>
                <c:pt idx="59796">
                  <c:v>-250.87049999999999</c:v>
                </c:pt>
                <c:pt idx="59797">
                  <c:v>-250.86849999999998</c:v>
                </c:pt>
                <c:pt idx="59798">
                  <c:v>-250.86649999999997</c:v>
                </c:pt>
                <c:pt idx="59799">
                  <c:v>-250.86449999999996</c:v>
                </c:pt>
                <c:pt idx="59800">
                  <c:v>-250.86249999999998</c:v>
                </c:pt>
                <c:pt idx="59801">
                  <c:v>-250.86049999999997</c:v>
                </c:pt>
                <c:pt idx="59802">
                  <c:v>-250.85849999999999</c:v>
                </c:pt>
                <c:pt idx="59803">
                  <c:v>-250.85649999999998</c:v>
                </c:pt>
                <c:pt idx="59804">
                  <c:v>-250.85449999999997</c:v>
                </c:pt>
                <c:pt idx="59805">
                  <c:v>-250.85249999999996</c:v>
                </c:pt>
                <c:pt idx="59806">
                  <c:v>-250.85049999999998</c:v>
                </c:pt>
                <c:pt idx="59807">
                  <c:v>-250.84849999999997</c:v>
                </c:pt>
                <c:pt idx="59808">
                  <c:v>-250.84649999999999</c:v>
                </c:pt>
                <c:pt idx="59809">
                  <c:v>-250.84449999999998</c:v>
                </c:pt>
                <c:pt idx="59810">
                  <c:v>-250.84249999999997</c:v>
                </c:pt>
                <c:pt idx="59811">
                  <c:v>-250.84049999999996</c:v>
                </c:pt>
                <c:pt idx="59812">
                  <c:v>-250.83849999999998</c:v>
                </c:pt>
                <c:pt idx="59813">
                  <c:v>-250.83649999999997</c:v>
                </c:pt>
                <c:pt idx="59814">
                  <c:v>-250.83449999999999</c:v>
                </c:pt>
                <c:pt idx="59815">
                  <c:v>-250.83249999999998</c:v>
                </c:pt>
                <c:pt idx="59816">
                  <c:v>-250.83049999999997</c:v>
                </c:pt>
                <c:pt idx="59817">
                  <c:v>-250.82849999999996</c:v>
                </c:pt>
                <c:pt idx="59818">
                  <c:v>-250.82649999999998</c:v>
                </c:pt>
                <c:pt idx="59819">
                  <c:v>-250.82449999999997</c:v>
                </c:pt>
                <c:pt idx="59820">
                  <c:v>-250.82249999999999</c:v>
                </c:pt>
                <c:pt idx="59821">
                  <c:v>-250.82049999999998</c:v>
                </c:pt>
                <c:pt idx="59822">
                  <c:v>-250.81849999999997</c:v>
                </c:pt>
                <c:pt idx="59823">
                  <c:v>-250.81649999999996</c:v>
                </c:pt>
                <c:pt idx="59824">
                  <c:v>-250.81449999999998</c:v>
                </c:pt>
                <c:pt idx="59825">
                  <c:v>-250.81249999999997</c:v>
                </c:pt>
                <c:pt idx="59826">
                  <c:v>-250.81049999999999</c:v>
                </c:pt>
                <c:pt idx="59827">
                  <c:v>-250.80849999999998</c:v>
                </c:pt>
                <c:pt idx="59828">
                  <c:v>-250.80649999999997</c:v>
                </c:pt>
                <c:pt idx="59829">
                  <c:v>-250.80449999999996</c:v>
                </c:pt>
                <c:pt idx="59830">
                  <c:v>-250.80249999999998</c:v>
                </c:pt>
                <c:pt idx="59831">
                  <c:v>-250.80049999999997</c:v>
                </c:pt>
                <c:pt idx="59832">
                  <c:v>-250.79849999999999</c:v>
                </c:pt>
                <c:pt idx="59833">
                  <c:v>-250.79649999999998</c:v>
                </c:pt>
                <c:pt idx="59834">
                  <c:v>-250.79449999999997</c:v>
                </c:pt>
                <c:pt idx="59835">
                  <c:v>-250.79249999999996</c:v>
                </c:pt>
                <c:pt idx="59836">
                  <c:v>-250.79049999999998</c:v>
                </c:pt>
                <c:pt idx="59837">
                  <c:v>-250.78849999999997</c:v>
                </c:pt>
                <c:pt idx="59838">
                  <c:v>-250.78649999999999</c:v>
                </c:pt>
                <c:pt idx="59839">
                  <c:v>-250.78449999999998</c:v>
                </c:pt>
                <c:pt idx="59840">
                  <c:v>-250.78249999999997</c:v>
                </c:pt>
                <c:pt idx="59841">
                  <c:v>-250.78049999999996</c:v>
                </c:pt>
                <c:pt idx="59842">
                  <c:v>-250.77849999999998</c:v>
                </c:pt>
                <c:pt idx="59843">
                  <c:v>-250.77649999999997</c:v>
                </c:pt>
                <c:pt idx="59844">
                  <c:v>-250.77449999999999</c:v>
                </c:pt>
                <c:pt idx="59845">
                  <c:v>-250.77249999999998</c:v>
                </c:pt>
                <c:pt idx="59846">
                  <c:v>-250.77049999999997</c:v>
                </c:pt>
                <c:pt idx="59847">
                  <c:v>-250.76849999999996</c:v>
                </c:pt>
                <c:pt idx="59848">
                  <c:v>-250.76649999999998</c:v>
                </c:pt>
                <c:pt idx="59849">
                  <c:v>-250.7645</c:v>
                </c:pt>
                <c:pt idx="59850">
                  <c:v>-250.76249999999999</c:v>
                </c:pt>
                <c:pt idx="59851">
                  <c:v>-250.76049999999998</c:v>
                </c:pt>
                <c:pt idx="59852">
                  <c:v>-250.75849999999997</c:v>
                </c:pt>
                <c:pt idx="59853">
                  <c:v>-250.75649999999996</c:v>
                </c:pt>
                <c:pt idx="59854">
                  <c:v>-250.75449999999998</c:v>
                </c:pt>
                <c:pt idx="59855">
                  <c:v>-250.7525</c:v>
                </c:pt>
                <c:pt idx="59856">
                  <c:v>-250.75049999999999</c:v>
                </c:pt>
                <c:pt idx="59857">
                  <c:v>-250.74849999999998</c:v>
                </c:pt>
                <c:pt idx="59858">
                  <c:v>-250.74649999999997</c:v>
                </c:pt>
                <c:pt idx="59859">
                  <c:v>-250.74449999999996</c:v>
                </c:pt>
                <c:pt idx="59860">
                  <c:v>-250.74249999999998</c:v>
                </c:pt>
                <c:pt idx="59861">
                  <c:v>-250.7405</c:v>
                </c:pt>
                <c:pt idx="59862">
                  <c:v>-250.73849999999999</c:v>
                </c:pt>
                <c:pt idx="59863">
                  <c:v>-250.73649999999998</c:v>
                </c:pt>
                <c:pt idx="59864">
                  <c:v>-250.73449999999997</c:v>
                </c:pt>
                <c:pt idx="59865">
                  <c:v>-250.73249999999996</c:v>
                </c:pt>
                <c:pt idx="59866">
                  <c:v>-250.73049999999998</c:v>
                </c:pt>
                <c:pt idx="59867">
                  <c:v>-250.7285</c:v>
                </c:pt>
                <c:pt idx="59868">
                  <c:v>-250.72649999999999</c:v>
                </c:pt>
                <c:pt idx="59869">
                  <c:v>-250.72449999999998</c:v>
                </c:pt>
                <c:pt idx="59870">
                  <c:v>-250.72249999999997</c:v>
                </c:pt>
                <c:pt idx="59871">
                  <c:v>-250.72049999999996</c:v>
                </c:pt>
                <c:pt idx="59872">
                  <c:v>-250.71849999999998</c:v>
                </c:pt>
                <c:pt idx="59873">
                  <c:v>-250.7165</c:v>
                </c:pt>
                <c:pt idx="59874">
                  <c:v>-250.71449999999999</c:v>
                </c:pt>
                <c:pt idx="59875">
                  <c:v>-250.71249999999998</c:v>
                </c:pt>
                <c:pt idx="59876">
                  <c:v>-250.71049999999997</c:v>
                </c:pt>
                <c:pt idx="59877">
                  <c:v>-250.70849999999996</c:v>
                </c:pt>
                <c:pt idx="59878">
                  <c:v>-250.70649999999998</c:v>
                </c:pt>
                <c:pt idx="59879">
                  <c:v>-250.7045</c:v>
                </c:pt>
                <c:pt idx="59880">
                  <c:v>-250.70249999999999</c:v>
                </c:pt>
                <c:pt idx="59881">
                  <c:v>-250.70049999999998</c:v>
                </c:pt>
                <c:pt idx="59882">
                  <c:v>-250.69849999999997</c:v>
                </c:pt>
                <c:pt idx="59883">
                  <c:v>-250.69649999999996</c:v>
                </c:pt>
                <c:pt idx="59884">
                  <c:v>-250.69449999999998</c:v>
                </c:pt>
                <c:pt idx="59885">
                  <c:v>-250.6925</c:v>
                </c:pt>
                <c:pt idx="59886">
                  <c:v>-250.69049999999999</c:v>
                </c:pt>
                <c:pt idx="59887">
                  <c:v>-250.68849999999998</c:v>
                </c:pt>
                <c:pt idx="59888">
                  <c:v>-250.68649999999997</c:v>
                </c:pt>
                <c:pt idx="59889">
                  <c:v>-250.68449999999996</c:v>
                </c:pt>
                <c:pt idx="59890">
                  <c:v>-250.68249999999998</c:v>
                </c:pt>
                <c:pt idx="59891">
                  <c:v>-250.68049999999999</c:v>
                </c:pt>
                <c:pt idx="59892">
                  <c:v>-250.67849999999999</c:v>
                </c:pt>
                <c:pt idx="59893">
                  <c:v>-250.67649999999998</c:v>
                </c:pt>
                <c:pt idx="59894">
                  <c:v>-250.67449999999997</c:v>
                </c:pt>
                <c:pt idx="59895">
                  <c:v>-250.67249999999996</c:v>
                </c:pt>
                <c:pt idx="59896">
                  <c:v>-250.67049999999998</c:v>
                </c:pt>
                <c:pt idx="59897">
                  <c:v>-250.66849999999999</c:v>
                </c:pt>
                <c:pt idx="59898">
                  <c:v>-250.66649999999998</c:v>
                </c:pt>
                <c:pt idx="59899">
                  <c:v>-250.66449999999998</c:v>
                </c:pt>
                <c:pt idx="59900">
                  <c:v>-250.66249999999997</c:v>
                </c:pt>
                <c:pt idx="59901">
                  <c:v>-250.66049999999996</c:v>
                </c:pt>
                <c:pt idx="59902">
                  <c:v>-250.65849999999998</c:v>
                </c:pt>
                <c:pt idx="59903">
                  <c:v>-250.65649999999999</c:v>
                </c:pt>
                <c:pt idx="59904">
                  <c:v>-250.65449999999998</c:v>
                </c:pt>
                <c:pt idx="59905">
                  <c:v>-250.65249999999997</c:v>
                </c:pt>
                <c:pt idx="59906">
                  <c:v>-250.65049999999997</c:v>
                </c:pt>
                <c:pt idx="59907">
                  <c:v>-250.64849999999998</c:v>
                </c:pt>
                <c:pt idx="59908">
                  <c:v>-250.64649999999997</c:v>
                </c:pt>
                <c:pt idx="59909">
                  <c:v>-250.64449999999999</c:v>
                </c:pt>
                <c:pt idx="59910">
                  <c:v>-250.64249999999998</c:v>
                </c:pt>
                <c:pt idx="59911">
                  <c:v>-250.64049999999997</c:v>
                </c:pt>
                <c:pt idx="59912">
                  <c:v>-250.63849999999996</c:v>
                </c:pt>
                <c:pt idx="59913">
                  <c:v>-250.63649999999998</c:v>
                </c:pt>
                <c:pt idx="59914">
                  <c:v>-250.63449999999997</c:v>
                </c:pt>
                <c:pt idx="59915">
                  <c:v>-250.63249999999999</c:v>
                </c:pt>
                <c:pt idx="59916">
                  <c:v>-250.63049999999998</c:v>
                </c:pt>
                <c:pt idx="59917">
                  <c:v>-250.62849999999997</c:v>
                </c:pt>
                <c:pt idx="59918">
                  <c:v>-250.62649999999996</c:v>
                </c:pt>
                <c:pt idx="59919">
                  <c:v>-250.62449999999998</c:v>
                </c:pt>
                <c:pt idx="59920">
                  <c:v>-250.62249999999997</c:v>
                </c:pt>
                <c:pt idx="59921">
                  <c:v>-250.62049999999999</c:v>
                </c:pt>
                <c:pt idx="59922">
                  <c:v>-250.61849999999998</c:v>
                </c:pt>
                <c:pt idx="59923">
                  <c:v>-250.61649999999997</c:v>
                </c:pt>
                <c:pt idx="59924">
                  <c:v>-250.61449999999996</c:v>
                </c:pt>
                <c:pt idx="59925">
                  <c:v>-250.61249999999998</c:v>
                </c:pt>
                <c:pt idx="59926">
                  <c:v>-250.61049999999997</c:v>
                </c:pt>
                <c:pt idx="59927">
                  <c:v>-250.60849999999999</c:v>
                </c:pt>
                <c:pt idx="59928">
                  <c:v>-250.60649999999998</c:v>
                </c:pt>
                <c:pt idx="59929">
                  <c:v>-250.60449999999997</c:v>
                </c:pt>
                <c:pt idx="59930">
                  <c:v>-250.60249999999996</c:v>
                </c:pt>
                <c:pt idx="59931">
                  <c:v>-250.60049999999998</c:v>
                </c:pt>
                <c:pt idx="59932">
                  <c:v>-250.59849999999997</c:v>
                </c:pt>
                <c:pt idx="59933">
                  <c:v>-250.59649999999999</c:v>
                </c:pt>
                <c:pt idx="59934">
                  <c:v>-250.59449999999998</c:v>
                </c:pt>
                <c:pt idx="59935">
                  <c:v>-250.59249999999997</c:v>
                </c:pt>
                <c:pt idx="59936">
                  <c:v>-250.59049999999996</c:v>
                </c:pt>
                <c:pt idx="59937">
                  <c:v>-250.58849999999998</c:v>
                </c:pt>
                <c:pt idx="59938">
                  <c:v>-250.58649999999997</c:v>
                </c:pt>
                <c:pt idx="59939">
                  <c:v>-250.58449999999999</c:v>
                </c:pt>
                <c:pt idx="59940">
                  <c:v>-250.58249999999998</c:v>
                </c:pt>
                <c:pt idx="59941">
                  <c:v>-250.58049999999997</c:v>
                </c:pt>
                <c:pt idx="59942">
                  <c:v>-250.57849999999996</c:v>
                </c:pt>
                <c:pt idx="59943">
                  <c:v>-250.57649999999998</c:v>
                </c:pt>
                <c:pt idx="59944">
                  <c:v>-250.57449999999997</c:v>
                </c:pt>
                <c:pt idx="59945">
                  <c:v>-250.57249999999999</c:v>
                </c:pt>
                <c:pt idx="59946">
                  <c:v>-250.57049999999998</c:v>
                </c:pt>
                <c:pt idx="59947">
                  <c:v>-250.56849999999997</c:v>
                </c:pt>
                <c:pt idx="59948">
                  <c:v>-250.56649999999996</c:v>
                </c:pt>
                <c:pt idx="59949">
                  <c:v>-250.56449999999998</c:v>
                </c:pt>
                <c:pt idx="59950">
                  <c:v>-250.56249999999997</c:v>
                </c:pt>
                <c:pt idx="59951">
                  <c:v>-250.56049999999999</c:v>
                </c:pt>
                <c:pt idx="59952">
                  <c:v>-250.55849999999998</c:v>
                </c:pt>
                <c:pt idx="59953">
                  <c:v>-250.55649999999997</c:v>
                </c:pt>
                <c:pt idx="59954">
                  <c:v>-250.55449999999996</c:v>
                </c:pt>
                <c:pt idx="59955">
                  <c:v>-250.55249999999998</c:v>
                </c:pt>
                <c:pt idx="59956">
                  <c:v>-250.55049999999997</c:v>
                </c:pt>
                <c:pt idx="59957">
                  <c:v>-250.54849999999999</c:v>
                </c:pt>
                <c:pt idx="59958">
                  <c:v>-250.54649999999998</c:v>
                </c:pt>
                <c:pt idx="59959">
                  <c:v>-250.54449999999997</c:v>
                </c:pt>
                <c:pt idx="59960">
                  <c:v>-250.54249999999996</c:v>
                </c:pt>
                <c:pt idx="59961">
                  <c:v>-250.54049999999998</c:v>
                </c:pt>
                <c:pt idx="59962">
                  <c:v>-250.53849999999997</c:v>
                </c:pt>
                <c:pt idx="59963">
                  <c:v>-250.53649999999999</c:v>
                </c:pt>
                <c:pt idx="59964">
                  <c:v>-250.53449999999998</c:v>
                </c:pt>
                <c:pt idx="59965">
                  <c:v>-250.53249999999997</c:v>
                </c:pt>
                <c:pt idx="59966">
                  <c:v>-250.53049999999996</c:v>
                </c:pt>
                <c:pt idx="59967">
                  <c:v>-250.52849999999998</c:v>
                </c:pt>
                <c:pt idx="59968">
                  <c:v>-250.52649999999997</c:v>
                </c:pt>
                <c:pt idx="59969">
                  <c:v>-250.52449999999999</c:v>
                </c:pt>
                <c:pt idx="59970">
                  <c:v>-250.52249999999998</c:v>
                </c:pt>
                <c:pt idx="59971">
                  <c:v>-250.52049999999997</c:v>
                </c:pt>
                <c:pt idx="59972">
                  <c:v>-250.51849999999996</c:v>
                </c:pt>
                <c:pt idx="59973">
                  <c:v>-250.51649999999998</c:v>
                </c:pt>
                <c:pt idx="59974">
                  <c:v>-250.5145</c:v>
                </c:pt>
                <c:pt idx="59975">
                  <c:v>-250.51249999999999</c:v>
                </c:pt>
                <c:pt idx="59976">
                  <c:v>-250.51049999999998</c:v>
                </c:pt>
                <c:pt idx="59977">
                  <c:v>-250.50849999999997</c:v>
                </c:pt>
                <c:pt idx="59978">
                  <c:v>-250.50649999999996</c:v>
                </c:pt>
                <c:pt idx="59979">
                  <c:v>-250.50449999999998</c:v>
                </c:pt>
                <c:pt idx="59980">
                  <c:v>-250.5025</c:v>
                </c:pt>
                <c:pt idx="59981">
                  <c:v>-250.50049999999999</c:v>
                </c:pt>
                <c:pt idx="59982">
                  <c:v>-250.49849999999998</c:v>
                </c:pt>
                <c:pt idx="59983">
                  <c:v>-250.49649999999997</c:v>
                </c:pt>
                <c:pt idx="59984">
                  <c:v>-250.49449999999996</c:v>
                </c:pt>
                <c:pt idx="59985">
                  <c:v>-250.49249999999998</c:v>
                </c:pt>
                <c:pt idx="59986">
                  <c:v>-250.4905</c:v>
                </c:pt>
                <c:pt idx="59987">
                  <c:v>-250.48849999999999</c:v>
                </c:pt>
                <c:pt idx="59988">
                  <c:v>-250.48649999999998</c:v>
                </c:pt>
                <c:pt idx="59989">
                  <c:v>-250.48449999999997</c:v>
                </c:pt>
                <c:pt idx="59990">
                  <c:v>-250.48249999999996</c:v>
                </c:pt>
                <c:pt idx="59991">
                  <c:v>-250.48049999999998</c:v>
                </c:pt>
                <c:pt idx="59992">
                  <c:v>-250.4785</c:v>
                </c:pt>
                <c:pt idx="59993">
                  <c:v>-250.47649999999999</c:v>
                </c:pt>
                <c:pt idx="59994">
                  <c:v>-250.47449999999998</c:v>
                </c:pt>
                <c:pt idx="59995">
                  <c:v>-250.47249999999997</c:v>
                </c:pt>
                <c:pt idx="59996">
                  <c:v>-250.47049999999996</c:v>
                </c:pt>
                <c:pt idx="59997">
                  <c:v>-250.46849999999998</c:v>
                </c:pt>
                <c:pt idx="59998">
                  <c:v>-250.4665</c:v>
                </c:pt>
                <c:pt idx="59999">
                  <c:v>-250.46449999999999</c:v>
                </c:pt>
                <c:pt idx="60000">
                  <c:v>-250.46249999999998</c:v>
                </c:pt>
                <c:pt idx="60001">
                  <c:v>-250.46049999999997</c:v>
                </c:pt>
                <c:pt idx="60002">
                  <c:v>-250.45849999999996</c:v>
                </c:pt>
                <c:pt idx="60003">
                  <c:v>-250.45649999999998</c:v>
                </c:pt>
                <c:pt idx="60004">
                  <c:v>-250.4545</c:v>
                </c:pt>
                <c:pt idx="60005">
                  <c:v>-250.45249999999999</c:v>
                </c:pt>
                <c:pt idx="60006">
                  <c:v>-250.45049999999998</c:v>
                </c:pt>
                <c:pt idx="60007">
                  <c:v>-250.44849999999997</c:v>
                </c:pt>
                <c:pt idx="60008">
                  <c:v>-250.44649999999996</c:v>
                </c:pt>
                <c:pt idx="60009">
                  <c:v>-250.44449999999998</c:v>
                </c:pt>
                <c:pt idx="60010">
                  <c:v>-250.4425</c:v>
                </c:pt>
                <c:pt idx="60011">
                  <c:v>-250.44049999999999</c:v>
                </c:pt>
                <c:pt idx="60012">
                  <c:v>-250.43849999999998</c:v>
                </c:pt>
                <c:pt idx="60013">
                  <c:v>-250.43649999999997</c:v>
                </c:pt>
                <c:pt idx="60014">
                  <c:v>-250.43449999999996</c:v>
                </c:pt>
                <c:pt idx="60015">
                  <c:v>-250.43249999999998</c:v>
                </c:pt>
                <c:pt idx="60016">
                  <c:v>-250.43049999999999</c:v>
                </c:pt>
                <c:pt idx="60017">
                  <c:v>-250.42849999999999</c:v>
                </c:pt>
                <c:pt idx="60018">
                  <c:v>-250.42649999999998</c:v>
                </c:pt>
                <c:pt idx="60019">
                  <c:v>-250.42449999999997</c:v>
                </c:pt>
                <c:pt idx="60020">
                  <c:v>-250.42249999999996</c:v>
                </c:pt>
                <c:pt idx="60021">
                  <c:v>-250.42049999999998</c:v>
                </c:pt>
                <c:pt idx="60022">
                  <c:v>-250.41849999999999</c:v>
                </c:pt>
                <c:pt idx="60023">
                  <c:v>-250.41649999999998</c:v>
                </c:pt>
                <c:pt idx="60024">
                  <c:v>-250.41449999999998</c:v>
                </c:pt>
                <c:pt idx="60025">
                  <c:v>-250.41249999999997</c:v>
                </c:pt>
                <c:pt idx="60026">
                  <c:v>-250.41049999999996</c:v>
                </c:pt>
                <c:pt idx="60027">
                  <c:v>-250.40849999999998</c:v>
                </c:pt>
                <c:pt idx="60028">
                  <c:v>-250.40649999999999</c:v>
                </c:pt>
                <c:pt idx="60029">
                  <c:v>-250.40449999999998</c:v>
                </c:pt>
                <c:pt idx="60030">
                  <c:v>-250.40249999999997</c:v>
                </c:pt>
                <c:pt idx="60031">
                  <c:v>-250.40049999999997</c:v>
                </c:pt>
                <c:pt idx="60032">
                  <c:v>-250.39849999999998</c:v>
                </c:pt>
                <c:pt idx="60033">
                  <c:v>-250.39649999999997</c:v>
                </c:pt>
                <c:pt idx="60034">
                  <c:v>-250.39449999999999</c:v>
                </c:pt>
                <c:pt idx="60035">
                  <c:v>-250.39249999999998</c:v>
                </c:pt>
                <c:pt idx="60036">
                  <c:v>-250.39049999999997</c:v>
                </c:pt>
                <c:pt idx="60037">
                  <c:v>-250.38849999999996</c:v>
                </c:pt>
                <c:pt idx="60038">
                  <c:v>-250.38649999999998</c:v>
                </c:pt>
                <c:pt idx="60039">
                  <c:v>-250.38449999999997</c:v>
                </c:pt>
                <c:pt idx="60040">
                  <c:v>-250.38249999999999</c:v>
                </c:pt>
                <c:pt idx="60041">
                  <c:v>-250.38049999999998</c:v>
                </c:pt>
                <c:pt idx="60042">
                  <c:v>-250.37849999999997</c:v>
                </c:pt>
                <c:pt idx="60043">
                  <c:v>-250.37649999999996</c:v>
                </c:pt>
                <c:pt idx="60044">
                  <c:v>-250.37449999999998</c:v>
                </c:pt>
                <c:pt idx="60045">
                  <c:v>-250.37249999999997</c:v>
                </c:pt>
                <c:pt idx="60046">
                  <c:v>-250.37049999999999</c:v>
                </c:pt>
                <c:pt idx="60047">
                  <c:v>-250.36849999999998</c:v>
                </c:pt>
                <c:pt idx="60048">
                  <c:v>-250.36649999999997</c:v>
                </c:pt>
                <c:pt idx="60049">
                  <c:v>-250.36449999999996</c:v>
                </c:pt>
                <c:pt idx="60050">
                  <c:v>-250.36249999999998</c:v>
                </c:pt>
                <c:pt idx="60051">
                  <c:v>-250.36049999999997</c:v>
                </c:pt>
                <c:pt idx="60052">
                  <c:v>-250.35849999999999</c:v>
                </c:pt>
                <c:pt idx="60053">
                  <c:v>-250.35649999999998</c:v>
                </c:pt>
                <c:pt idx="60054">
                  <c:v>-250.35449999999997</c:v>
                </c:pt>
                <c:pt idx="60055">
                  <c:v>-250.35249999999996</c:v>
                </c:pt>
                <c:pt idx="60056">
                  <c:v>-250.35049999999998</c:v>
                </c:pt>
                <c:pt idx="60057">
                  <c:v>-250.34849999999997</c:v>
                </c:pt>
                <c:pt idx="60058">
                  <c:v>-250.34649999999999</c:v>
                </c:pt>
                <c:pt idx="60059">
                  <c:v>-250.34449999999998</c:v>
                </c:pt>
                <c:pt idx="60060">
                  <c:v>-250.34249999999997</c:v>
                </c:pt>
                <c:pt idx="60061">
                  <c:v>-250.34049999999996</c:v>
                </c:pt>
                <c:pt idx="60062">
                  <c:v>-250.33849999999998</c:v>
                </c:pt>
                <c:pt idx="60063">
                  <c:v>-250.33649999999997</c:v>
                </c:pt>
                <c:pt idx="60064">
                  <c:v>-250.33449999999999</c:v>
                </c:pt>
                <c:pt idx="60065">
                  <c:v>-250.33249999999998</c:v>
                </c:pt>
                <c:pt idx="60066">
                  <c:v>-250.33049999999997</c:v>
                </c:pt>
                <c:pt idx="60067">
                  <c:v>-250.32849999999996</c:v>
                </c:pt>
                <c:pt idx="60068">
                  <c:v>-250.32649999999998</c:v>
                </c:pt>
                <c:pt idx="60069">
                  <c:v>-250.32449999999997</c:v>
                </c:pt>
                <c:pt idx="60070">
                  <c:v>-250.32249999999999</c:v>
                </c:pt>
                <c:pt idx="60071">
                  <c:v>-250.32049999999998</c:v>
                </c:pt>
                <c:pt idx="60072">
                  <c:v>-250.31849999999997</c:v>
                </c:pt>
                <c:pt idx="60073">
                  <c:v>-250.31649999999996</c:v>
                </c:pt>
                <c:pt idx="60074">
                  <c:v>-250.31449999999998</c:v>
                </c:pt>
                <c:pt idx="60075">
                  <c:v>-250.31249999999997</c:v>
                </c:pt>
                <c:pt idx="60076">
                  <c:v>-250.31049999999999</c:v>
                </c:pt>
                <c:pt idx="60077">
                  <c:v>-250.30849999999998</c:v>
                </c:pt>
                <c:pt idx="60078">
                  <c:v>-250.30649999999997</c:v>
                </c:pt>
                <c:pt idx="60079">
                  <c:v>-250.30449999999996</c:v>
                </c:pt>
                <c:pt idx="60080">
                  <c:v>-250.30249999999998</c:v>
                </c:pt>
                <c:pt idx="60081">
                  <c:v>-250.30049999999997</c:v>
                </c:pt>
                <c:pt idx="60082">
                  <c:v>-250.29849999999999</c:v>
                </c:pt>
                <c:pt idx="60083">
                  <c:v>-250.29649999999998</c:v>
                </c:pt>
                <c:pt idx="60084">
                  <c:v>-250.29449999999997</c:v>
                </c:pt>
                <c:pt idx="60085">
                  <c:v>-250.29249999999996</c:v>
                </c:pt>
                <c:pt idx="60086">
                  <c:v>-250.29049999999998</c:v>
                </c:pt>
                <c:pt idx="60087">
                  <c:v>-250.28849999999997</c:v>
                </c:pt>
                <c:pt idx="60088">
                  <c:v>-250.28649999999999</c:v>
                </c:pt>
                <c:pt idx="60089">
                  <c:v>-250.28449999999998</c:v>
                </c:pt>
                <c:pt idx="60090">
                  <c:v>-250.28249999999997</c:v>
                </c:pt>
                <c:pt idx="60091">
                  <c:v>-250.28049999999996</c:v>
                </c:pt>
                <c:pt idx="60092">
                  <c:v>-250.27849999999998</c:v>
                </c:pt>
                <c:pt idx="60093">
                  <c:v>-250.27649999999997</c:v>
                </c:pt>
                <c:pt idx="60094">
                  <c:v>-250.27449999999999</c:v>
                </c:pt>
                <c:pt idx="60095">
                  <c:v>-250.27249999999998</c:v>
                </c:pt>
                <c:pt idx="60096">
                  <c:v>-250.27049999999997</c:v>
                </c:pt>
                <c:pt idx="60097">
                  <c:v>-250.26849999999996</c:v>
                </c:pt>
                <c:pt idx="60098">
                  <c:v>-250.26649999999998</c:v>
                </c:pt>
                <c:pt idx="60099">
                  <c:v>-250.2645</c:v>
                </c:pt>
                <c:pt idx="60100">
                  <c:v>-250.26249999999999</c:v>
                </c:pt>
                <c:pt idx="60101">
                  <c:v>-250.26049999999998</c:v>
                </c:pt>
                <c:pt idx="60102">
                  <c:v>-250.25849999999997</c:v>
                </c:pt>
                <c:pt idx="60103">
                  <c:v>-250.25649999999996</c:v>
                </c:pt>
                <c:pt idx="60104">
                  <c:v>-250.25449999999998</c:v>
                </c:pt>
                <c:pt idx="60105">
                  <c:v>-250.2525</c:v>
                </c:pt>
                <c:pt idx="60106">
                  <c:v>-250.25049999999999</c:v>
                </c:pt>
                <c:pt idx="60107">
                  <c:v>-250.24849999999998</c:v>
                </c:pt>
                <c:pt idx="60108">
                  <c:v>-250.24649999999997</c:v>
                </c:pt>
                <c:pt idx="60109">
                  <c:v>-250.24449999999996</c:v>
                </c:pt>
                <c:pt idx="60110">
                  <c:v>-250.24249999999998</c:v>
                </c:pt>
                <c:pt idx="60111">
                  <c:v>-250.2405</c:v>
                </c:pt>
                <c:pt idx="60112">
                  <c:v>-250.23849999999999</c:v>
                </c:pt>
                <c:pt idx="60113">
                  <c:v>-250.23649999999998</c:v>
                </c:pt>
                <c:pt idx="60114">
                  <c:v>-250.23449999999997</c:v>
                </c:pt>
                <c:pt idx="60115">
                  <c:v>-250.23249999999996</c:v>
                </c:pt>
                <c:pt idx="60116">
                  <c:v>-250.23049999999998</c:v>
                </c:pt>
                <c:pt idx="60117">
                  <c:v>-250.2285</c:v>
                </c:pt>
                <c:pt idx="60118">
                  <c:v>-250.22649999999999</c:v>
                </c:pt>
                <c:pt idx="60119">
                  <c:v>-250.22449999999998</c:v>
                </c:pt>
                <c:pt idx="60120">
                  <c:v>-250.22249999999997</c:v>
                </c:pt>
                <c:pt idx="60121">
                  <c:v>-250.22049999999996</c:v>
                </c:pt>
                <c:pt idx="60122">
                  <c:v>-250.21849999999998</c:v>
                </c:pt>
                <c:pt idx="60123">
                  <c:v>-250.2165</c:v>
                </c:pt>
                <c:pt idx="60124">
                  <c:v>-250.21449999999999</c:v>
                </c:pt>
                <c:pt idx="60125">
                  <c:v>-250.21249999999998</c:v>
                </c:pt>
                <c:pt idx="60126">
                  <c:v>-250.21049999999997</c:v>
                </c:pt>
                <c:pt idx="60127">
                  <c:v>-250.20849999999996</c:v>
                </c:pt>
                <c:pt idx="60128">
                  <c:v>-250.20649999999998</c:v>
                </c:pt>
                <c:pt idx="60129">
                  <c:v>-250.2045</c:v>
                </c:pt>
                <c:pt idx="60130">
                  <c:v>-250.20249999999999</c:v>
                </c:pt>
                <c:pt idx="60131">
                  <c:v>-250.20049999999998</c:v>
                </c:pt>
                <c:pt idx="60132">
                  <c:v>-250.19849999999997</c:v>
                </c:pt>
                <c:pt idx="60133">
                  <c:v>-250.19649999999996</c:v>
                </c:pt>
                <c:pt idx="60134">
                  <c:v>-250.19449999999998</c:v>
                </c:pt>
                <c:pt idx="60135">
                  <c:v>-250.1925</c:v>
                </c:pt>
                <c:pt idx="60136">
                  <c:v>-250.19049999999999</c:v>
                </c:pt>
                <c:pt idx="60137">
                  <c:v>-250.18849999999998</c:v>
                </c:pt>
                <c:pt idx="60138">
                  <c:v>-250.18649999999997</c:v>
                </c:pt>
                <c:pt idx="60139">
                  <c:v>-250.18449999999996</c:v>
                </c:pt>
                <c:pt idx="60140">
                  <c:v>-250.18249999999998</c:v>
                </c:pt>
                <c:pt idx="60141">
                  <c:v>-250.18049999999999</c:v>
                </c:pt>
                <c:pt idx="60142">
                  <c:v>-250.17849999999999</c:v>
                </c:pt>
                <c:pt idx="60143">
                  <c:v>-250.17649999999998</c:v>
                </c:pt>
                <c:pt idx="60144">
                  <c:v>-250.17449999999997</c:v>
                </c:pt>
                <c:pt idx="60145">
                  <c:v>-250.17249999999996</c:v>
                </c:pt>
                <c:pt idx="60146">
                  <c:v>-250.17049999999998</c:v>
                </c:pt>
                <c:pt idx="60147">
                  <c:v>-250.16849999999999</c:v>
                </c:pt>
                <c:pt idx="60148">
                  <c:v>-250.16649999999998</c:v>
                </c:pt>
                <c:pt idx="60149">
                  <c:v>-250.16449999999998</c:v>
                </c:pt>
                <c:pt idx="60150">
                  <c:v>-250.16249999999997</c:v>
                </c:pt>
                <c:pt idx="60151">
                  <c:v>-250.16049999999996</c:v>
                </c:pt>
                <c:pt idx="60152">
                  <c:v>-250.15849999999998</c:v>
                </c:pt>
                <c:pt idx="60153">
                  <c:v>-250.15649999999999</c:v>
                </c:pt>
                <c:pt idx="60154">
                  <c:v>-250.15449999999998</c:v>
                </c:pt>
                <c:pt idx="60155">
                  <c:v>-250.15249999999997</c:v>
                </c:pt>
                <c:pt idx="60156">
                  <c:v>-250.15049999999997</c:v>
                </c:pt>
                <c:pt idx="60157">
                  <c:v>-250.14849999999998</c:v>
                </c:pt>
                <c:pt idx="60158">
                  <c:v>-250.14649999999997</c:v>
                </c:pt>
                <c:pt idx="60159">
                  <c:v>-250.14449999999999</c:v>
                </c:pt>
                <c:pt idx="60160">
                  <c:v>-250.14249999999998</c:v>
                </c:pt>
                <c:pt idx="60161">
                  <c:v>-250.14049999999997</c:v>
                </c:pt>
                <c:pt idx="60162">
                  <c:v>-250.13849999999996</c:v>
                </c:pt>
                <c:pt idx="60163">
                  <c:v>-250.13649999999998</c:v>
                </c:pt>
                <c:pt idx="60164">
                  <c:v>-250.13449999999997</c:v>
                </c:pt>
                <c:pt idx="60165">
                  <c:v>-250.13249999999999</c:v>
                </c:pt>
                <c:pt idx="60166">
                  <c:v>-250.13049999999998</c:v>
                </c:pt>
                <c:pt idx="60167">
                  <c:v>-250.12849999999997</c:v>
                </c:pt>
                <c:pt idx="60168">
                  <c:v>-250.12649999999996</c:v>
                </c:pt>
                <c:pt idx="60169">
                  <c:v>-250.12449999999998</c:v>
                </c:pt>
                <c:pt idx="60170">
                  <c:v>-250.12249999999997</c:v>
                </c:pt>
                <c:pt idx="60171">
                  <c:v>-250.12049999999999</c:v>
                </c:pt>
                <c:pt idx="60172">
                  <c:v>-250.11849999999998</c:v>
                </c:pt>
                <c:pt idx="60173">
                  <c:v>-250.11649999999997</c:v>
                </c:pt>
                <c:pt idx="60174">
                  <c:v>-250.11449999999996</c:v>
                </c:pt>
                <c:pt idx="60175">
                  <c:v>-250.11249999999998</c:v>
                </c:pt>
                <c:pt idx="60176">
                  <c:v>-250.11049999999997</c:v>
                </c:pt>
                <c:pt idx="60177">
                  <c:v>-250.10849999999999</c:v>
                </c:pt>
                <c:pt idx="60178">
                  <c:v>-250.10649999999998</c:v>
                </c:pt>
                <c:pt idx="60179">
                  <c:v>-250.10449999999997</c:v>
                </c:pt>
                <c:pt idx="60180">
                  <c:v>-250.10249999999996</c:v>
                </c:pt>
                <c:pt idx="60181">
                  <c:v>-250.10049999999998</c:v>
                </c:pt>
                <c:pt idx="60182">
                  <c:v>-250.09849999999997</c:v>
                </c:pt>
                <c:pt idx="60183">
                  <c:v>-250.09649999999999</c:v>
                </c:pt>
                <c:pt idx="60184">
                  <c:v>-250.09449999999998</c:v>
                </c:pt>
                <c:pt idx="60185">
                  <c:v>-250.09249999999997</c:v>
                </c:pt>
                <c:pt idx="60186">
                  <c:v>-250.09049999999996</c:v>
                </c:pt>
                <c:pt idx="60187">
                  <c:v>-250.08849999999998</c:v>
                </c:pt>
                <c:pt idx="60188">
                  <c:v>-250.08649999999997</c:v>
                </c:pt>
                <c:pt idx="60189">
                  <c:v>-250.08449999999999</c:v>
                </c:pt>
                <c:pt idx="60190">
                  <c:v>-250.08249999999998</c:v>
                </c:pt>
                <c:pt idx="60191">
                  <c:v>-250.08049999999997</c:v>
                </c:pt>
                <c:pt idx="60192">
                  <c:v>-250.07849999999996</c:v>
                </c:pt>
                <c:pt idx="60193">
                  <c:v>-250.07649999999998</c:v>
                </c:pt>
                <c:pt idx="60194">
                  <c:v>-250.07449999999997</c:v>
                </c:pt>
                <c:pt idx="60195">
                  <c:v>-250.07249999999999</c:v>
                </c:pt>
                <c:pt idx="60196">
                  <c:v>-250.07049999999998</c:v>
                </c:pt>
                <c:pt idx="60197">
                  <c:v>-250.06849999999997</c:v>
                </c:pt>
                <c:pt idx="60198">
                  <c:v>-250.06649999999996</c:v>
                </c:pt>
                <c:pt idx="60199">
                  <c:v>-250.06449999999998</c:v>
                </c:pt>
                <c:pt idx="60200">
                  <c:v>-250.06249999999997</c:v>
                </c:pt>
                <c:pt idx="60201">
                  <c:v>-250.06049999999999</c:v>
                </c:pt>
                <c:pt idx="60202">
                  <c:v>-250.05849999999998</c:v>
                </c:pt>
                <c:pt idx="60203">
                  <c:v>-250.05649999999997</c:v>
                </c:pt>
                <c:pt idx="60204">
                  <c:v>-250.05449999999996</c:v>
                </c:pt>
                <c:pt idx="60205">
                  <c:v>-250.05249999999998</c:v>
                </c:pt>
                <c:pt idx="60206">
                  <c:v>-250.05049999999997</c:v>
                </c:pt>
                <c:pt idx="60207">
                  <c:v>-250.04849999999999</c:v>
                </c:pt>
                <c:pt idx="60208">
                  <c:v>-250.04649999999998</c:v>
                </c:pt>
                <c:pt idx="60209">
                  <c:v>-250.04449999999997</c:v>
                </c:pt>
                <c:pt idx="60210">
                  <c:v>-250.04249999999996</c:v>
                </c:pt>
                <c:pt idx="60211">
                  <c:v>-250.04049999999998</c:v>
                </c:pt>
                <c:pt idx="60212">
                  <c:v>-250.03849999999997</c:v>
                </c:pt>
                <c:pt idx="60213">
                  <c:v>-250.03649999999999</c:v>
                </c:pt>
                <c:pt idx="60214">
                  <c:v>-250.03449999999998</c:v>
                </c:pt>
                <c:pt idx="60215">
                  <c:v>-250.03249999999997</c:v>
                </c:pt>
                <c:pt idx="60216">
                  <c:v>-250.03049999999996</c:v>
                </c:pt>
                <c:pt idx="60217">
                  <c:v>-250.02849999999998</c:v>
                </c:pt>
                <c:pt idx="60218">
                  <c:v>-250.02649999999997</c:v>
                </c:pt>
                <c:pt idx="60219">
                  <c:v>-250.02449999999999</c:v>
                </c:pt>
                <c:pt idx="60220">
                  <c:v>-250.02249999999998</c:v>
                </c:pt>
                <c:pt idx="60221">
                  <c:v>-250.02049999999997</c:v>
                </c:pt>
                <c:pt idx="60222">
                  <c:v>-250.01849999999996</c:v>
                </c:pt>
                <c:pt idx="60223">
                  <c:v>-250.01649999999998</c:v>
                </c:pt>
                <c:pt idx="60224">
                  <c:v>-250.0145</c:v>
                </c:pt>
                <c:pt idx="60225">
                  <c:v>-250.01249999999999</c:v>
                </c:pt>
                <c:pt idx="60226">
                  <c:v>-250.01049999999998</c:v>
                </c:pt>
                <c:pt idx="60227">
                  <c:v>-250.00849999999997</c:v>
                </c:pt>
                <c:pt idx="60228">
                  <c:v>-250.00649999999996</c:v>
                </c:pt>
                <c:pt idx="60229">
                  <c:v>-250.00449999999998</c:v>
                </c:pt>
                <c:pt idx="60230">
                  <c:v>-250.0025</c:v>
                </c:pt>
                <c:pt idx="60231">
                  <c:v>-250.00049999999999</c:v>
                </c:pt>
                <c:pt idx="60232">
                  <c:v>-249.99849999999998</c:v>
                </c:pt>
                <c:pt idx="60233">
                  <c:v>-249.99649999999997</c:v>
                </c:pt>
                <c:pt idx="60234">
                  <c:v>-249.99449999999996</c:v>
                </c:pt>
                <c:pt idx="60235">
                  <c:v>-249.99249999999998</c:v>
                </c:pt>
                <c:pt idx="60236">
                  <c:v>-249.9905</c:v>
                </c:pt>
                <c:pt idx="60237">
                  <c:v>-249.98849999999999</c:v>
                </c:pt>
                <c:pt idx="60238">
                  <c:v>-249.98649999999998</c:v>
                </c:pt>
                <c:pt idx="60239">
                  <c:v>-249.98449999999997</c:v>
                </c:pt>
                <c:pt idx="60240">
                  <c:v>-249.98249999999996</c:v>
                </c:pt>
                <c:pt idx="60241">
                  <c:v>-249.98049999999998</c:v>
                </c:pt>
                <c:pt idx="60242">
                  <c:v>-249.9785</c:v>
                </c:pt>
                <c:pt idx="60243">
                  <c:v>-249.97649999999999</c:v>
                </c:pt>
                <c:pt idx="60244">
                  <c:v>-249.97449999999998</c:v>
                </c:pt>
                <c:pt idx="60245">
                  <c:v>-249.97249999999997</c:v>
                </c:pt>
                <c:pt idx="60246">
                  <c:v>-249.97049999999996</c:v>
                </c:pt>
                <c:pt idx="60247">
                  <c:v>-249.96849999999998</c:v>
                </c:pt>
                <c:pt idx="60248">
                  <c:v>-249.9665</c:v>
                </c:pt>
                <c:pt idx="60249">
                  <c:v>-249.96449999999999</c:v>
                </c:pt>
                <c:pt idx="60250">
                  <c:v>-249.96249999999998</c:v>
                </c:pt>
                <c:pt idx="60251">
                  <c:v>-249.96049999999997</c:v>
                </c:pt>
                <c:pt idx="60252">
                  <c:v>-249.95849999999996</c:v>
                </c:pt>
                <c:pt idx="60253">
                  <c:v>-249.95649999999998</c:v>
                </c:pt>
                <c:pt idx="60254">
                  <c:v>-249.9545</c:v>
                </c:pt>
                <c:pt idx="60255">
                  <c:v>-249.95249999999999</c:v>
                </c:pt>
                <c:pt idx="60256">
                  <c:v>-249.95049999999998</c:v>
                </c:pt>
                <c:pt idx="60257">
                  <c:v>-249.94849999999997</c:v>
                </c:pt>
                <c:pt idx="60258">
                  <c:v>-249.94649999999996</c:v>
                </c:pt>
                <c:pt idx="60259">
                  <c:v>-249.94449999999998</c:v>
                </c:pt>
                <c:pt idx="60260">
                  <c:v>-249.9425</c:v>
                </c:pt>
                <c:pt idx="60261">
                  <c:v>-249.94049999999999</c:v>
                </c:pt>
                <c:pt idx="60262">
                  <c:v>-249.93849999999998</c:v>
                </c:pt>
                <c:pt idx="60263">
                  <c:v>-249.93649999999997</c:v>
                </c:pt>
                <c:pt idx="60264">
                  <c:v>-249.93449999999996</c:v>
                </c:pt>
                <c:pt idx="60265">
                  <c:v>-249.93249999999998</c:v>
                </c:pt>
                <c:pt idx="60266">
                  <c:v>-249.93049999999999</c:v>
                </c:pt>
                <c:pt idx="60267">
                  <c:v>-249.92849999999999</c:v>
                </c:pt>
                <c:pt idx="60268">
                  <c:v>-249.92649999999998</c:v>
                </c:pt>
                <c:pt idx="60269">
                  <c:v>-249.92449999999997</c:v>
                </c:pt>
                <c:pt idx="60270">
                  <c:v>-249.92249999999996</c:v>
                </c:pt>
                <c:pt idx="60271">
                  <c:v>-249.92049999999998</c:v>
                </c:pt>
                <c:pt idx="60272">
                  <c:v>-249.91849999999999</c:v>
                </c:pt>
                <c:pt idx="60273">
                  <c:v>-249.91649999999998</c:v>
                </c:pt>
                <c:pt idx="60274">
                  <c:v>-249.91449999999998</c:v>
                </c:pt>
                <c:pt idx="60275">
                  <c:v>-249.91249999999997</c:v>
                </c:pt>
                <c:pt idx="60276">
                  <c:v>-249.91049999999996</c:v>
                </c:pt>
                <c:pt idx="60277">
                  <c:v>-249.90849999999998</c:v>
                </c:pt>
                <c:pt idx="60278">
                  <c:v>-249.90649999999999</c:v>
                </c:pt>
                <c:pt idx="60279">
                  <c:v>-249.90449999999998</c:v>
                </c:pt>
                <c:pt idx="60280">
                  <c:v>-249.90249999999997</c:v>
                </c:pt>
                <c:pt idx="60281">
                  <c:v>-249.90049999999997</c:v>
                </c:pt>
                <c:pt idx="60282">
                  <c:v>-249.89849999999998</c:v>
                </c:pt>
                <c:pt idx="60283">
                  <c:v>-249.89649999999997</c:v>
                </c:pt>
                <c:pt idx="60284">
                  <c:v>-249.89449999999999</c:v>
                </c:pt>
                <c:pt idx="60285">
                  <c:v>-249.89249999999998</c:v>
                </c:pt>
                <c:pt idx="60286">
                  <c:v>-249.89049999999997</c:v>
                </c:pt>
                <c:pt idx="60287">
                  <c:v>-249.88849999999996</c:v>
                </c:pt>
                <c:pt idx="60288">
                  <c:v>-249.88649999999998</c:v>
                </c:pt>
                <c:pt idx="60289">
                  <c:v>-249.88449999999997</c:v>
                </c:pt>
                <c:pt idx="60290">
                  <c:v>-249.88249999999999</c:v>
                </c:pt>
                <c:pt idx="60291">
                  <c:v>-249.88049999999998</c:v>
                </c:pt>
                <c:pt idx="60292">
                  <c:v>-249.87849999999997</c:v>
                </c:pt>
                <c:pt idx="60293">
                  <c:v>-249.87649999999996</c:v>
                </c:pt>
                <c:pt idx="60294">
                  <c:v>-249.87449999999998</c:v>
                </c:pt>
                <c:pt idx="60295">
                  <c:v>-249.87249999999997</c:v>
                </c:pt>
                <c:pt idx="60296">
                  <c:v>-249.87049999999999</c:v>
                </c:pt>
                <c:pt idx="60297">
                  <c:v>-249.86849999999998</c:v>
                </c:pt>
                <c:pt idx="60298">
                  <c:v>-249.86649999999997</c:v>
                </c:pt>
                <c:pt idx="60299">
                  <c:v>-249.86449999999996</c:v>
                </c:pt>
                <c:pt idx="60300">
                  <c:v>-249.86249999999998</c:v>
                </c:pt>
                <c:pt idx="60301">
                  <c:v>-249.86049999999997</c:v>
                </c:pt>
                <c:pt idx="60302">
                  <c:v>-249.85849999999999</c:v>
                </c:pt>
                <c:pt idx="60303">
                  <c:v>-249.85649999999998</c:v>
                </c:pt>
                <c:pt idx="60304">
                  <c:v>-249.85449999999997</c:v>
                </c:pt>
                <c:pt idx="60305">
                  <c:v>-249.85249999999996</c:v>
                </c:pt>
                <c:pt idx="60306">
                  <c:v>-249.85049999999998</c:v>
                </c:pt>
                <c:pt idx="60307">
                  <c:v>-249.84849999999997</c:v>
                </c:pt>
                <c:pt idx="60308">
                  <c:v>-249.84649999999999</c:v>
                </c:pt>
                <c:pt idx="60309">
                  <c:v>-249.84449999999998</c:v>
                </c:pt>
                <c:pt idx="60310">
                  <c:v>-249.84249999999997</c:v>
                </c:pt>
                <c:pt idx="60311">
                  <c:v>-249.84049999999996</c:v>
                </c:pt>
                <c:pt idx="60312">
                  <c:v>-249.83849999999998</c:v>
                </c:pt>
                <c:pt idx="60313">
                  <c:v>-249.83649999999997</c:v>
                </c:pt>
                <c:pt idx="60314">
                  <c:v>-249.83449999999999</c:v>
                </c:pt>
                <c:pt idx="60315">
                  <c:v>-249.83249999999998</c:v>
                </c:pt>
                <c:pt idx="60316">
                  <c:v>-249.83049999999997</c:v>
                </c:pt>
                <c:pt idx="60317">
                  <c:v>-249.82849999999996</c:v>
                </c:pt>
                <c:pt idx="60318">
                  <c:v>-249.82649999999998</c:v>
                </c:pt>
                <c:pt idx="60319">
                  <c:v>-249.82449999999997</c:v>
                </c:pt>
                <c:pt idx="60320">
                  <c:v>-249.82249999999999</c:v>
                </c:pt>
                <c:pt idx="60321">
                  <c:v>-249.82049999999998</c:v>
                </c:pt>
                <c:pt idx="60322">
                  <c:v>-249.81849999999997</c:v>
                </c:pt>
                <c:pt idx="60323">
                  <c:v>-249.81649999999996</c:v>
                </c:pt>
                <c:pt idx="60324">
                  <c:v>-249.81449999999998</c:v>
                </c:pt>
                <c:pt idx="60325">
                  <c:v>-249.81249999999997</c:v>
                </c:pt>
                <c:pt idx="60326">
                  <c:v>-249.81049999999999</c:v>
                </c:pt>
                <c:pt idx="60327">
                  <c:v>-249.80849999999998</c:v>
                </c:pt>
                <c:pt idx="60328">
                  <c:v>-249.80649999999997</c:v>
                </c:pt>
                <c:pt idx="60329">
                  <c:v>-249.80449999999996</c:v>
                </c:pt>
                <c:pt idx="60330">
                  <c:v>-249.80249999999998</c:v>
                </c:pt>
                <c:pt idx="60331">
                  <c:v>-249.80049999999997</c:v>
                </c:pt>
                <c:pt idx="60332">
                  <c:v>-249.79849999999999</c:v>
                </c:pt>
                <c:pt idx="60333">
                  <c:v>-249.79649999999998</c:v>
                </c:pt>
                <c:pt idx="60334">
                  <c:v>-249.79449999999997</c:v>
                </c:pt>
                <c:pt idx="60335">
                  <c:v>-249.79249999999996</c:v>
                </c:pt>
                <c:pt idx="60336">
                  <c:v>-249.79049999999998</c:v>
                </c:pt>
                <c:pt idx="60337">
                  <c:v>-249.78849999999997</c:v>
                </c:pt>
                <c:pt idx="60338">
                  <c:v>-249.78649999999999</c:v>
                </c:pt>
                <c:pt idx="60339">
                  <c:v>-249.78449999999998</c:v>
                </c:pt>
                <c:pt idx="60340">
                  <c:v>-249.78249999999997</c:v>
                </c:pt>
                <c:pt idx="60341">
                  <c:v>-249.78049999999996</c:v>
                </c:pt>
                <c:pt idx="60342">
                  <c:v>-249.77849999999998</c:v>
                </c:pt>
                <c:pt idx="60343">
                  <c:v>-249.77649999999997</c:v>
                </c:pt>
                <c:pt idx="60344">
                  <c:v>-249.77449999999999</c:v>
                </c:pt>
                <c:pt idx="60345">
                  <c:v>-249.77249999999998</c:v>
                </c:pt>
                <c:pt idx="60346">
                  <c:v>-249.77049999999997</c:v>
                </c:pt>
                <c:pt idx="60347">
                  <c:v>-249.76849999999996</c:v>
                </c:pt>
                <c:pt idx="60348">
                  <c:v>-249.76649999999998</c:v>
                </c:pt>
                <c:pt idx="60349">
                  <c:v>-249.7645</c:v>
                </c:pt>
                <c:pt idx="60350">
                  <c:v>-249.76249999999999</c:v>
                </c:pt>
                <c:pt idx="60351">
                  <c:v>-249.76049999999998</c:v>
                </c:pt>
                <c:pt idx="60352">
                  <c:v>-249.75849999999997</c:v>
                </c:pt>
                <c:pt idx="60353">
                  <c:v>-249.75649999999996</c:v>
                </c:pt>
                <c:pt idx="60354">
                  <c:v>-249.75449999999998</c:v>
                </c:pt>
                <c:pt idx="60355">
                  <c:v>-249.7525</c:v>
                </c:pt>
                <c:pt idx="60356">
                  <c:v>-249.75049999999999</c:v>
                </c:pt>
                <c:pt idx="60357">
                  <c:v>-249.74849999999998</c:v>
                </c:pt>
                <c:pt idx="60358">
                  <c:v>-249.74649999999997</c:v>
                </c:pt>
                <c:pt idx="60359">
                  <c:v>-249.74449999999996</c:v>
                </c:pt>
                <c:pt idx="60360">
                  <c:v>-249.74249999999998</c:v>
                </c:pt>
                <c:pt idx="60361">
                  <c:v>-249.7405</c:v>
                </c:pt>
                <c:pt idx="60362">
                  <c:v>-249.73849999999999</c:v>
                </c:pt>
                <c:pt idx="60363">
                  <c:v>-249.73649999999998</c:v>
                </c:pt>
                <c:pt idx="60364">
                  <c:v>-249.73449999999997</c:v>
                </c:pt>
                <c:pt idx="60365">
                  <c:v>-249.73249999999996</c:v>
                </c:pt>
                <c:pt idx="60366">
                  <c:v>-249.73049999999998</c:v>
                </c:pt>
                <c:pt idx="60367">
                  <c:v>-249.7285</c:v>
                </c:pt>
                <c:pt idx="60368">
                  <c:v>-249.72649999999999</c:v>
                </c:pt>
                <c:pt idx="60369">
                  <c:v>-249.72449999999998</c:v>
                </c:pt>
                <c:pt idx="60370">
                  <c:v>-249.72249999999997</c:v>
                </c:pt>
                <c:pt idx="60371">
                  <c:v>-249.72049999999996</c:v>
                </c:pt>
                <c:pt idx="60372">
                  <c:v>-249.71849999999998</c:v>
                </c:pt>
                <c:pt idx="60373">
                  <c:v>-249.7165</c:v>
                </c:pt>
                <c:pt idx="60374">
                  <c:v>-249.71449999999999</c:v>
                </c:pt>
                <c:pt idx="60375">
                  <c:v>-249.71249999999998</c:v>
                </c:pt>
                <c:pt idx="60376">
                  <c:v>-249.71049999999997</c:v>
                </c:pt>
                <c:pt idx="60377">
                  <c:v>-249.70849999999996</c:v>
                </c:pt>
                <c:pt idx="60378">
                  <c:v>-249.70649999999998</c:v>
                </c:pt>
                <c:pt idx="60379">
                  <c:v>-249.7045</c:v>
                </c:pt>
                <c:pt idx="60380">
                  <c:v>-249.70249999999999</c:v>
                </c:pt>
                <c:pt idx="60381">
                  <c:v>-249.70049999999998</c:v>
                </c:pt>
                <c:pt idx="60382">
                  <c:v>-249.69849999999997</c:v>
                </c:pt>
                <c:pt idx="60383">
                  <c:v>-249.69649999999996</c:v>
                </c:pt>
                <c:pt idx="60384">
                  <c:v>-249.69449999999998</c:v>
                </c:pt>
                <c:pt idx="60385">
                  <c:v>-249.6925</c:v>
                </c:pt>
                <c:pt idx="60386">
                  <c:v>-249.69049999999999</c:v>
                </c:pt>
                <c:pt idx="60387">
                  <c:v>-249.68849999999998</c:v>
                </c:pt>
                <c:pt idx="60388">
                  <c:v>-249.68649999999997</c:v>
                </c:pt>
                <c:pt idx="60389">
                  <c:v>-249.68449999999996</c:v>
                </c:pt>
                <c:pt idx="60390">
                  <c:v>-249.68249999999998</c:v>
                </c:pt>
                <c:pt idx="60391">
                  <c:v>-249.68049999999999</c:v>
                </c:pt>
                <c:pt idx="60392">
                  <c:v>-249.67849999999999</c:v>
                </c:pt>
                <c:pt idx="60393">
                  <c:v>-249.67649999999998</c:v>
                </c:pt>
                <c:pt idx="60394">
                  <c:v>-249.67449999999997</c:v>
                </c:pt>
                <c:pt idx="60395">
                  <c:v>-249.67249999999996</c:v>
                </c:pt>
                <c:pt idx="60396">
                  <c:v>-249.67049999999998</c:v>
                </c:pt>
                <c:pt idx="60397">
                  <c:v>-249.66849999999999</c:v>
                </c:pt>
                <c:pt idx="60398">
                  <c:v>-249.66649999999998</c:v>
                </c:pt>
                <c:pt idx="60399">
                  <c:v>-249.66449999999998</c:v>
                </c:pt>
                <c:pt idx="60400">
                  <c:v>-249.66249999999997</c:v>
                </c:pt>
                <c:pt idx="60401">
                  <c:v>-249.66049999999996</c:v>
                </c:pt>
                <c:pt idx="60402">
                  <c:v>-249.65849999999998</c:v>
                </c:pt>
                <c:pt idx="60403">
                  <c:v>-249.65649999999999</c:v>
                </c:pt>
                <c:pt idx="60404">
                  <c:v>-249.65449999999998</c:v>
                </c:pt>
                <c:pt idx="60405">
                  <c:v>-249.65249999999997</c:v>
                </c:pt>
                <c:pt idx="60406">
                  <c:v>-249.65049999999997</c:v>
                </c:pt>
                <c:pt idx="60407">
                  <c:v>-249.64849999999998</c:v>
                </c:pt>
                <c:pt idx="60408">
                  <c:v>-249.64649999999997</c:v>
                </c:pt>
                <c:pt idx="60409">
                  <c:v>-249.64449999999999</c:v>
                </c:pt>
                <c:pt idx="60410">
                  <c:v>-249.64249999999998</c:v>
                </c:pt>
                <c:pt idx="60411">
                  <c:v>-249.64049999999997</c:v>
                </c:pt>
                <c:pt idx="60412">
                  <c:v>-249.63849999999996</c:v>
                </c:pt>
                <c:pt idx="60413">
                  <c:v>-249.63649999999998</c:v>
                </c:pt>
                <c:pt idx="60414">
                  <c:v>-249.63449999999997</c:v>
                </c:pt>
                <c:pt idx="60415">
                  <c:v>-249.63249999999999</c:v>
                </c:pt>
                <c:pt idx="60416">
                  <c:v>-249.63049999999998</c:v>
                </c:pt>
                <c:pt idx="60417">
                  <c:v>-249.62849999999997</c:v>
                </c:pt>
                <c:pt idx="60418">
                  <c:v>-249.62649999999996</c:v>
                </c:pt>
                <c:pt idx="60419">
                  <c:v>-249.62449999999998</c:v>
                </c:pt>
                <c:pt idx="60420">
                  <c:v>-249.62249999999997</c:v>
                </c:pt>
                <c:pt idx="60421">
                  <c:v>-249.62049999999999</c:v>
                </c:pt>
                <c:pt idx="60422">
                  <c:v>-249.61849999999998</c:v>
                </c:pt>
                <c:pt idx="60423">
                  <c:v>-249.61649999999997</c:v>
                </c:pt>
                <c:pt idx="60424">
                  <c:v>-249.61449999999996</c:v>
                </c:pt>
                <c:pt idx="60425">
                  <c:v>-249.61249999999998</c:v>
                </c:pt>
                <c:pt idx="60426">
                  <c:v>-249.61049999999997</c:v>
                </c:pt>
                <c:pt idx="60427">
                  <c:v>-249.60849999999999</c:v>
                </c:pt>
                <c:pt idx="60428">
                  <c:v>-249.60649999999998</c:v>
                </c:pt>
                <c:pt idx="60429">
                  <c:v>-249.60449999999997</c:v>
                </c:pt>
                <c:pt idx="60430">
                  <c:v>-249.60249999999996</c:v>
                </c:pt>
                <c:pt idx="60431">
                  <c:v>-249.60049999999998</c:v>
                </c:pt>
                <c:pt idx="60432">
                  <c:v>-249.59849999999997</c:v>
                </c:pt>
                <c:pt idx="60433">
                  <c:v>-249.59649999999999</c:v>
                </c:pt>
                <c:pt idx="60434">
                  <c:v>-249.59449999999998</c:v>
                </c:pt>
                <c:pt idx="60435">
                  <c:v>-249.59249999999997</c:v>
                </c:pt>
                <c:pt idx="60436">
                  <c:v>-249.59049999999996</c:v>
                </c:pt>
                <c:pt idx="60437">
                  <c:v>-249.58849999999998</c:v>
                </c:pt>
                <c:pt idx="60438">
                  <c:v>-249.58649999999997</c:v>
                </c:pt>
                <c:pt idx="60439">
                  <c:v>-249.58449999999999</c:v>
                </c:pt>
                <c:pt idx="60440">
                  <c:v>-249.58249999999998</c:v>
                </c:pt>
                <c:pt idx="60441">
                  <c:v>-249.58049999999997</c:v>
                </c:pt>
                <c:pt idx="60442">
                  <c:v>-249.57849999999996</c:v>
                </c:pt>
                <c:pt idx="60443">
                  <c:v>-249.57649999999998</c:v>
                </c:pt>
                <c:pt idx="60444">
                  <c:v>-249.57449999999997</c:v>
                </c:pt>
                <c:pt idx="60445">
                  <c:v>-249.57249999999999</c:v>
                </c:pt>
                <c:pt idx="60446">
                  <c:v>-249.57049999999998</c:v>
                </c:pt>
                <c:pt idx="60447">
                  <c:v>-249.56849999999997</c:v>
                </c:pt>
                <c:pt idx="60448">
                  <c:v>-249.56649999999996</c:v>
                </c:pt>
                <c:pt idx="60449">
                  <c:v>-249.56449999999998</c:v>
                </c:pt>
                <c:pt idx="60450">
                  <c:v>-249.56249999999997</c:v>
                </c:pt>
                <c:pt idx="60451">
                  <c:v>-249.56049999999999</c:v>
                </c:pt>
                <c:pt idx="60452">
                  <c:v>-249.55849999999998</c:v>
                </c:pt>
                <c:pt idx="60453">
                  <c:v>-249.55649999999997</c:v>
                </c:pt>
                <c:pt idx="60454">
                  <c:v>-249.55449999999996</c:v>
                </c:pt>
                <c:pt idx="60455">
                  <c:v>-249.55249999999998</c:v>
                </c:pt>
                <c:pt idx="60456">
                  <c:v>-249.55049999999997</c:v>
                </c:pt>
                <c:pt idx="60457">
                  <c:v>-249.54849999999999</c:v>
                </c:pt>
                <c:pt idx="60458">
                  <c:v>-249.54649999999998</c:v>
                </c:pt>
                <c:pt idx="60459">
                  <c:v>-249.54449999999997</c:v>
                </c:pt>
                <c:pt idx="60460">
                  <c:v>-249.54249999999996</c:v>
                </c:pt>
                <c:pt idx="60461">
                  <c:v>-249.54049999999998</c:v>
                </c:pt>
                <c:pt idx="60462">
                  <c:v>-249.53849999999997</c:v>
                </c:pt>
                <c:pt idx="60463">
                  <c:v>-249.53649999999999</c:v>
                </c:pt>
                <c:pt idx="60464">
                  <c:v>-249.53449999999998</c:v>
                </c:pt>
                <c:pt idx="60465">
                  <c:v>-249.53249999999997</c:v>
                </c:pt>
                <c:pt idx="60466">
                  <c:v>-249.53049999999996</c:v>
                </c:pt>
                <c:pt idx="60467">
                  <c:v>-249.52849999999998</c:v>
                </c:pt>
                <c:pt idx="60468">
                  <c:v>-249.52649999999997</c:v>
                </c:pt>
                <c:pt idx="60469">
                  <c:v>-249.52449999999999</c:v>
                </c:pt>
                <c:pt idx="60470">
                  <c:v>-249.52249999999998</c:v>
                </c:pt>
                <c:pt idx="60471">
                  <c:v>-249.52049999999997</c:v>
                </c:pt>
                <c:pt idx="60472">
                  <c:v>-249.51849999999996</c:v>
                </c:pt>
                <c:pt idx="60473">
                  <c:v>-249.51649999999998</c:v>
                </c:pt>
                <c:pt idx="60474">
                  <c:v>-249.5145</c:v>
                </c:pt>
                <c:pt idx="60475">
                  <c:v>-249.51249999999999</c:v>
                </c:pt>
                <c:pt idx="60476">
                  <c:v>-249.51049999999998</c:v>
                </c:pt>
                <c:pt idx="60477">
                  <c:v>-249.50849999999997</c:v>
                </c:pt>
                <c:pt idx="60478">
                  <c:v>-249.50649999999996</c:v>
                </c:pt>
                <c:pt idx="60479">
                  <c:v>-249.50449999999998</c:v>
                </c:pt>
                <c:pt idx="60480">
                  <c:v>-249.5025</c:v>
                </c:pt>
                <c:pt idx="60481">
                  <c:v>-249.50049999999999</c:v>
                </c:pt>
                <c:pt idx="60482">
                  <c:v>-249.49849999999998</c:v>
                </c:pt>
                <c:pt idx="60483">
                  <c:v>-249.49649999999997</c:v>
                </c:pt>
                <c:pt idx="60484">
                  <c:v>-249.49449999999996</c:v>
                </c:pt>
                <c:pt idx="60485">
                  <c:v>-249.49249999999998</c:v>
                </c:pt>
                <c:pt idx="60486">
                  <c:v>-249.4905</c:v>
                </c:pt>
                <c:pt idx="60487">
                  <c:v>-249.48849999999999</c:v>
                </c:pt>
                <c:pt idx="60488">
                  <c:v>-249.48649999999998</c:v>
                </c:pt>
                <c:pt idx="60489">
                  <c:v>-249.48449999999997</c:v>
                </c:pt>
                <c:pt idx="60490">
                  <c:v>-249.48249999999996</c:v>
                </c:pt>
                <c:pt idx="60491">
                  <c:v>-249.48049999999998</c:v>
                </c:pt>
                <c:pt idx="60492">
                  <c:v>-249.4785</c:v>
                </c:pt>
                <c:pt idx="60493">
                  <c:v>-249.47649999999999</c:v>
                </c:pt>
                <c:pt idx="60494">
                  <c:v>-249.47449999999998</c:v>
                </c:pt>
                <c:pt idx="60495">
                  <c:v>-249.47249999999997</c:v>
                </c:pt>
                <c:pt idx="60496">
                  <c:v>-249.47049999999996</c:v>
                </c:pt>
                <c:pt idx="60497">
                  <c:v>-249.46849999999998</c:v>
                </c:pt>
                <c:pt idx="60498">
                  <c:v>-249.4665</c:v>
                </c:pt>
                <c:pt idx="60499">
                  <c:v>-249.46449999999999</c:v>
                </c:pt>
                <c:pt idx="60500">
                  <c:v>-249.46249999999998</c:v>
                </c:pt>
                <c:pt idx="60501">
                  <c:v>-249.46049999999997</c:v>
                </c:pt>
                <c:pt idx="60502">
                  <c:v>-249.45849999999996</c:v>
                </c:pt>
                <c:pt idx="60503">
                  <c:v>-249.45649999999998</c:v>
                </c:pt>
                <c:pt idx="60504">
                  <c:v>-249.4545</c:v>
                </c:pt>
                <c:pt idx="60505">
                  <c:v>-249.45249999999999</c:v>
                </c:pt>
                <c:pt idx="60506">
                  <c:v>-249.45049999999998</c:v>
                </c:pt>
                <c:pt idx="60507">
                  <c:v>-249.44849999999997</c:v>
                </c:pt>
                <c:pt idx="60508">
                  <c:v>-249.44649999999996</c:v>
                </c:pt>
                <c:pt idx="60509">
                  <c:v>-249.44449999999998</c:v>
                </c:pt>
                <c:pt idx="60510">
                  <c:v>-249.4425</c:v>
                </c:pt>
                <c:pt idx="60511">
                  <c:v>-249.44049999999999</c:v>
                </c:pt>
                <c:pt idx="60512">
                  <c:v>-249.43849999999998</c:v>
                </c:pt>
                <c:pt idx="60513">
                  <c:v>-249.43649999999997</c:v>
                </c:pt>
                <c:pt idx="60514">
                  <c:v>-249.43449999999996</c:v>
                </c:pt>
                <c:pt idx="60515">
                  <c:v>-249.43249999999998</c:v>
                </c:pt>
                <c:pt idx="60516">
                  <c:v>-249.43049999999999</c:v>
                </c:pt>
                <c:pt idx="60517">
                  <c:v>-249.42849999999999</c:v>
                </c:pt>
                <c:pt idx="60518">
                  <c:v>-249.42649999999998</c:v>
                </c:pt>
                <c:pt idx="60519">
                  <c:v>-249.42449999999997</c:v>
                </c:pt>
                <c:pt idx="60520">
                  <c:v>-249.42249999999996</c:v>
                </c:pt>
                <c:pt idx="60521">
                  <c:v>-249.42049999999998</c:v>
                </c:pt>
                <c:pt idx="60522">
                  <c:v>-249.41849999999999</c:v>
                </c:pt>
                <c:pt idx="60523">
                  <c:v>-249.41649999999998</c:v>
                </c:pt>
                <c:pt idx="60524">
                  <c:v>-249.41449999999998</c:v>
                </c:pt>
                <c:pt idx="60525">
                  <c:v>-249.41249999999997</c:v>
                </c:pt>
                <c:pt idx="60526">
                  <c:v>-249.41049999999996</c:v>
                </c:pt>
                <c:pt idx="60527">
                  <c:v>-249.40849999999998</c:v>
                </c:pt>
                <c:pt idx="60528">
                  <c:v>-249.40649999999999</c:v>
                </c:pt>
                <c:pt idx="60529">
                  <c:v>-249.40449999999998</c:v>
                </c:pt>
                <c:pt idx="60530">
                  <c:v>-249.40249999999997</c:v>
                </c:pt>
                <c:pt idx="60531">
                  <c:v>-249.40049999999997</c:v>
                </c:pt>
                <c:pt idx="60532">
                  <c:v>-249.39849999999998</c:v>
                </c:pt>
                <c:pt idx="60533">
                  <c:v>-249.39649999999997</c:v>
                </c:pt>
                <c:pt idx="60534">
                  <c:v>-249.39449999999999</c:v>
                </c:pt>
                <c:pt idx="60535">
                  <c:v>-249.39249999999998</c:v>
                </c:pt>
                <c:pt idx="60536">
                  <c:v>-249.39049999999997</c:v>
                </c:pt>
                <c:pt idx="60537">
                  <c:v>-249.38849999999996</c:v>
                </c:pt>
                <c:pt idx="60538">
                  <c:v>-249.38649999999998</c:v>
                </c:pt>
                <c:pt idx="60539">
                  <c:v>-249.38449999999997</c:v>
                </c:pt>
                <c:pt idx="60540">
                  <c:v>-249.38249999999999</c:v>
                </c:pt>
                <c:pt idx="60541">
                  <c:v>-249.38049999999998</c:v>
                </c:pt>
                <c:pt idx="60542">
                  <c:v>-249.37849999999997</c:v>
                </c:pt>
                <c:pt idx="60543">
                  <c:v>-249.37649999999996</c:v>
                </c:pt>
                <c:pt idx="60544">
                  <c:v>-249.37449999999998</c:v>
                </c:pt>
                <c:pt idx="60545">
                  <c:v>-249.37249999999997</c:v>
                </c:pt>
                <c:pt idx="60546">
                  <c:v>-249.37049999999999</c:v>
                </c:pt>
                <c:pt idx="60547">
                  <c:v>-249.36849999999998</c:v>
                </c:pt>
                <c:pt idx="60548">
                  <c:v>-249.36649999999997</c:v>
                </c:pt>
                <c:pt idx="60549">
                  <c:v>-249.36449999999996</c:v>
                </c:pt>
                <c:pt idx="60550">
                  <c:v>-249.36249999999998</c:v>
                </c:pt>
                <c:pt idx="60551">
                  <c:v>-249.36049999999997</c:v>
                </c:pt>
                <c:pt idx="60552">
                  <c:v>-249.35849999999999</c:v>
                </c:pt>
                <c:pt idx="60553">
                  <c:v>-249.35649999999998</c:v>
                </c:pt>
                <c:pt idx="60554">
                  <c:v>-249.35449999999997</c:v>
                </c:pt>
                <c:pt idx="60555">
                  <c:v>-249.35249999999996</c:v>
                </c:pt>
                <c:pt idx="60556">
                  <c:v>-249.35049999999998</c:v>
                </c:pt>
                <c:pt idx="60557">
                  <c:v>-249.34849999999997</c:v>
                </c:pt>
                <c:pt idx="60558">
                  <c:v>-249.34649999999999</c:v>
                </c:pt>
                <c:pt idx="60559">
                  <c:v>-249.34449999999998</c:v>
                </c:pt>
                <c:pt idx="60560">
                  <c:v>-249.34249999999997</c:v>
                </c:pt>
                <c:pt idx="60561">
                  <c:v>-249.34049999999996</c:v>
                </c:pt>
                <c:pt idx="60562">
                  <c:v>-249.33849999999998</c:v>
                </c:pt>
                <c:pt idx="60563">
                  <c:v>-249.33649999999997</c:v>
                </c:pt>
                <c:pt idx="60564">
                  <c:v>-249.33449999999999</c:v>
                </c:pt>
                <c:pt idx="60565">
                  <c:v>-249.33249999999998</c:v>
                </c:pt>
                <c:pt idx="60566">
                  <c:v>-249.33049999999997</c:v>
                </c:pt>
                <c:pt idx="60567">
                  <c:v>-249.32849999999996</c:v>
                </c:pt>
                <c:pt idx="60568">
                  <c:v>-249.32649999999998</c:v>
                </c:pt>
                <c:pt idx="60569">
                  <c:v>-249.32449999999997</c:v>
                </c:pt>
                <c:pt idx="60570">
                  <c:v>-249.32249999999999</c:v>
                </c:pt>
                <c:pt idx="60571">
                  <c:v>-249.32049999999998</c:v>
                </c:pt>
                <c:pt idx="60572">
                  <c:v>-249.31849999999997</c:v>
                </c:pt>
                <c:pt idx="60573">
                  <c:v>-249.31649999999996</c:v>
                </c:pt>
                <c:pt idx="60574">
                  <c:v>-249.31449999999998</c:v>
                </c:pt>
                <c:pt idx="60575">
                  <c:v>-249.31249999999997</c:v>
                </c:pt>
                <c:pt idx="60576">
                  <c:v>-249.31049999999999</c:v>
                </c:pt>
                <c:pt idx="60577">
                  <c:v>-249.30849999999998</c:v>
                </c:pt>
                <c:pt idx="60578">
                  <c:v>-249.30649999999997</c:v>
                </c:pt>
                <c:pt idx="60579">
                  <c:v>-249.30449999999996</c:v>
                </c:pt>
                <c:pt idx="60580">
                  <c:v>-249.30249999999998</c:v>
                </c:pt>
                <c:pt idx="60581">
                  <c:v>-249.30049999999997</c:v>
                </c:pt>
                <c:pt idx="60582">
                  <c:v>-249.29849999999999</c:v>
                </c:pt>
                <c:pt idx="60583">
                  <c:v>-249.29649999999998</c:v>
                </c:pt>
                <c:pt idx="60584">
                  <c:v>-249.29449999999997</c:v>
                </c:pt>
                <c:pt idx="60585">
                  <c:v>-249.29249999999996</c:v>
                </c:pt>
                <c:pt idx="60586">
                  <c:v>-249.29049999999998</c:v>
                </c:pt>
                <c:pt idx="60587">
                  <c:v>-249.28849999999997</c:v>
                </c:pt>
                <c:pt idx="60588">
                  <c:v>-249.28649999999999</c:v>
                </c:pt>
                <c:pt idx="60589">
                  <c:v>-249.28449999999998</c:v>
                </c:pt>
                <c:pt idx="60590">
                  <c:v>-249.28249999999997</c:v>
                </c:pt>
                <c:pt idx="60591">
                  <c:v>-249.28049999999996</c:v>
                </c:pt>
                <c:pt idx="60592">
                  <c:v>-249.27849999999998</c:v>
                </c:pt>
                <c:pt idx="60593">
                  <c:v>-249.27649999999997</c:v>
                </c:pt>
                <c:pt idx="60594">
                  <c:v>-249.27449999999999</c:v>
                </c:pt>
                <c:pt idx="60595">
                  <c:v>-249.27249999999998</c:v>
                </c:pt>
                <c:pt idx="60596">
                  <c:v>-249.27049999999997</c:v>
                </c:pt>
                <c:pt idx="60597">
                  <c:v>-249.26849999999996</c:v>
                </c:pt>
                <c:pt idx="60598">
                  <c:v>-249.26649999999998</c:v>
                </c:pt>
                <c:pt idx="60599">
                  <c:v>-249.2645</c:v>
                </c:pt>
                <c:pt idx="60600">
                  <c:v>-249.26249999999999</c:v>
                </c:pt>
                <c:pt idx="60601">
                  <c:v>-249.26049999999998</c:v>
                </c:pt>
                <c:pt idx="60602">
                  <c:v>-249.25849999999997</c:v>
                </c:pt>
                <c:pt idx="60603">
                  <c:v>-249.25649999999996</c:v>
                </c:pt>
                <c:pt idx="60604">
                  <c:v>-249.25449999999998</c:v>
                </c:pt>
                <c:pt idx="60605">
                  <c:v>-249.2525</c:v>
                </c:pt>
                <c:pt idx="60606">
                  <c:v>-249.25049999999999</c:v>
                </c:pt>
                <c:pt idx="60607">
                  <c:v>-249.24849999999998</c:v>
                </c:pt>
                <c:pt idx="60608">
                  <c:v>-249.24649999999997</c:v>
                </c:pt>
                <c:pt idx="60609">
                  <c:v>-249.24449999999996</c:v>
                </c:pt>
                <c:pt idx="60610">
                  <c:v>-249.24249999999998</c:v>
                </c:pt>
                <c:pt idx="60611">
                  <c:v>-249.2405</c:v>
                </c:pt>
                <c:pt idx="60612">
                  <c:v>-249.23849999999999</c:v>
                </c:pt>
                <c:pt idx="60613">
                  <c:v>-249.23649999999998</c:v>
                </c:pt>
                <c:pt idx="60614">
                  <c:v>-249.23449999999997</c:v>
                </c:pt>
                <c:pt idx="60615">
                  <c:v>-249.23249999999996</c:v>
                </c:pt>
                <c:pt idx="60616">
                  <c:v>-249.23049999999998</c:v>
                </c:pt>
                <c:pt idx="60617">
                  <c:v>-249.2285</c:v>
                </c:pt>
                <c:pt idx="60618">
                  <c:v>-249.22649999999999</c:v>
                </c:pt>
                <c:pt idx="60619">
                  <c:v>-249.22449999999998</c:v>
                </c:pt>
                <c:pt idx="60620">
                  <c:v>-249.22249999999997</c:v>
                </c:pt>
                <c:pt idx="60621">
                  <c:v>-249.22049999999996</c:v>
                </c:pt>
                <c:pt idx="60622">
                  <c:v>-249.21849999999998</c:v>
                </c:pt>
                <c:pt idx="60623">
                  <c:v>-249.2165</c:v>
                </c:pt>
                <c:pt idx="60624">
                  <c:v>-249.21449999999999</c:v>
                </c:pt>
                <c:pt idx="60625">
                  <c:v>-249.21249999999998</c:v>
                </c:pt>
                <c:pt idx="60626">
                  <c:v>-249.21049999999997</c:v>
                </c:pt>
                <c:pt idx="60627">
                  <c:v>-249.20849999999996</c:v>
                </c:pt>
                <c:pt idx="60628">
                  <c:v>-249.20649999999998</c:v>
                </c:pt>
                <c:pt idx="60629">
                  <c:v>-249.2045</c:v>
                </c:pt>
                <c:pt idx="60630">
                  <c:v>-249.20249999999999</c:v>
                </c:pt>
                <c:pt idx="60631">
                  <c:v>-249.20049999999998</c:v>
                </c:pt>
                <c:pt idx="60632">
                  <c:v>-249.19849999999997</c:v>
                </c:pt>
                <c:pt idx="60633">
                  <c:v>-249.19649999999996</c:v>
                </c:pt>
                <c:pt idx="60634">
                  <c:v>-249.19449999999998</c:v>
                </c:pt>
                <c:pt idx="60635">
                  <c:v>-249.1925</c:v>
                </c:pt>
                <c:pt idx="60636">
                  <c:v>-249.19049999999999</c:v>
                </c:pt>
                <c:pt idx="60637">
                  <c:v>-249.18849999999998</c:v>
                </c:pt>
                <c:pt idx="60638">
                  <c:v>-249.18649999999997</c:v>
                </c:pt>
                <c:pt idx="60639">
                  <c:v>-249.18449999999996</c:v>
                </c:pt>
                <c:pt idx="60640">
                  <c:v>-249.18249999999998</c:v>
                </c:pt>
                <c:pt idx="60641">
                  <c:v>-249.18049999999999</c:v>
                </c:pt>
                <c:pt idx="60642">
                  <c:v>-249.17849999999999</c:v>
                </c:pt>
                <c:pt idx="60643">
                  <c:v>-249.17649999999998</c:v>
                </c:pt>
                <c:pt idx="60644">
                  <c:v>-249.17449999999997</c:v>
                </c:pt>
                <c:pt idx="60645">
                  <c:v>-249.17249999999996</c:v>
                </c:pt>
                <c:pt idx="60646">
                  <c:v>-249.17049999999998</c:v>
                </c:pt>
                <c:pt idx="60647">
                  <c:v>-249.16849999999999</c:v>
                </c:pt>
                <c:pt idx="60648">
                  <c:v>-249.16649999999998</c:v>
                </c:pt>
                <c:pt idx="60649">
                  <c:v>-249.16449999999998</c:v>
                </c:pt>
                <c:pt idx="60650">
                  <c:v>-249.16249999999997</c:v>
                </c:pt>
                <c:pt idx="60651">
                  <c:v>-249.16049999999996</c:v>
                </c:pt>
                <c:pt idx="60652">
                  <c:v>-249.15849999999998</c:v>
                </c:pt>
                <c:pt idx="60653">
                  <c:v>-249.15649999999999</c:v>
                </c:pt>
                <c:pt idx="60654">
                  <c:v>-249.15449999999998</c:v>
                </c:pt>
                <c:pt idx="60655">
                  <c:v>-249.15249999999997</c:v>
                </c:pt>
                <c:pt idx="60656">
                  <c:v>-249.15049999999997</c:v>
                </c:pt>
                <c:pt idx="60657">
                  <c:v>-249.14849999999998</c:v>
                </c:pt>
                <c:pt idx="60658">
                  <c:v>-249.14649999999997</c:v>
                </c:pt>
                <c:pt idx="60659">
                  <c:v>-249.14449999999999</c:v>
                </c:pt>
                <c:pt idx="60660">
                  <c:v>-249.14249999999998</c:v>
                </c:pt>
                <c:pt idx="60661">
                  <c:v>-249.14049999999997</c:v>
                </c:pt>
                <c:pt idx="60662">
                  <c:v>-249.13849999999996</c:v>
                </c:pt>
                <c:pt idx="60663">
                  <c:v>-249.13649999999998</c:v>
                </c:pt>
                <c:pt idx="60664">
                  <c:v>-249.13449999999997</c:v>
                </c:pt>
                <c:pt idx="60665">
                  <c:v>-249.13249999999999</c:v>
                </c:pt>
                <c:pt idx="60666">
                  <c:v>-249.13049999999998</c:v>
                </c:pt>
                <c:pt idx="60667">
                  <c:v>-249.12849999999997</c:v>
                </c:pt>
                <c:pt idx="60668">
                  <c:v>-249.12649999999996</c:v>
                </c:pt>
                <c:pt idx="60669">
                  <c:v>-249.12449999999998</c:v>
                </c:pt>
                <c:pt idx="60670">
                  <c:v>-249.12249999999997</c:v>
                </c:pt>
                <c:pt idx="60671">
                  <c:v>-249.12049999999999</c:v>
                </c:pt>
                <c:pt idx="60672">
                  <c:v>-249.11849999999998</c:v>
                </c:pt>
                <c:pt idx="60673">
                  <c:v>-249.11649999999997</c:v>
                </c:pt>
                <c:pt idx="60674">
                  <c:v>-249.11449999999996</c:v>
                </c:pt>
                <c:pt idx="60675">
                  <c:v>-249.11249999999998</c:v>
                </c:pt>
                <c:pt idx="60676">
                  <c:v>-249.11049999999997</c:v>
                </c:pt>
                <c:pt idx="60677">
                  <c:v>-249.10849999999999</c:v>
                </c:pt>
                <c:pt idx="60678">
                  <c:v>-249.10649999999998</c:v>
                </c:pt>
                <c:pt idx="60679">
                  <c:v>-249.10449999999997</c:v>
                </c:pt>
                <c:pt idx="60680">
                  <c:v>-249.10249999999996</c:v>
                </c:pt>
                <c:pt idx="60681">
                  <c:v>-249.10049999999998</c:v>
                </c:pt>
                <c:pt idx="60682">
                  <c:v>-249.09849999999997</c:v>
                </c:pt>
                <c:pt idx="60683">
                  <c:v>-249.09649999999999</c:v>
                </c:pt>
                <c:pt idx="60684">
                  <c:v>-249.09449999999998</c:v>
                </c:pt>
                <c:pt idx="60685">
                  <c:v>-249.09249999999997</c:v>
                </c:pt>
                <c:pt idx="60686">
                  <c:v>-249.09049999999996</c:v>
                </c:pt>
                <c:pt idx="60687">
                  <c:v>-249.08849999999998</c:v>
                </c:pt>
                <c:pt idx="60688">
                  <c:v>-249.08649999999997</c:v>
                </c:pt>
                <c:pt idx="60689">
                  <c:v>-249.08449999999999</c:v>
                </c:pt>
                <c:pt idx="60690">
                  <c:v>-249.08249999999998</c:v>
                </c:pt>
                <c:pt idx="60691">
                  <c:v>-249.08049999999997</c:v>
                </c:pt>
                <c:pt idx="60692">
                  <c:v>-249.07849999999996</c:v>
                </c:pt>
                <c:pt idx="60693">
                  <c:v>-249.07649999999998</c:v>
                </c:pt>
                <c:pt idx="60694">
                  <c:v>-249.07449999999997</c:v>
                </c:pt>
                <c:pt idx="60695">
                  <c:v>-249.07249999999999</c:v>
                </c:pt>
                <c:pt idx="60696">
                  <c:v>-249.07049999999998</c:v>
                </c:pt>
                <c:pt idx="60697">
                  <c:v>-249.06849999999997</c:v>
                </c:pt>
                <c:pt idx="60698">
                  <c:v>-249.06649999999996</c:v>
                </c:pt>
                <c:pt idx="60699">
                  <c:v>-249.06449999999998</c:v>
                </c:pt>
                <c:pt idx="60700">
                  <c:v>-249.06249999999997</c:v>
                </c:pt>
                <c:pt idx="60701">
                  <c:v>-249.06049999999999</c:v>
                </c:pt>
                <c:pt idx="60702">
                  <c:v>-249.05849999999998</c:v>
                </c:pt>
                <c:pt idx="60703">
                  <c:v>-249.05649999999997</c:v>
                </c:pt>
                <c:pt idx="60704">
                  <c:v>-249.05449999999996</c:v>
                </c:pt>
                <c:pt idx="60705">
                  <c:v>-249.05249999999998</c:v>
                </c:pt>
                <c:pt idx="60706">
                  <c:v>-249.05049999999997</c:v>
                </c:pt>
                <c:pt idx="60707">
                  <c:v>-249.04849999999999</c:v>
                </c:pt>
                <c:pt idx="60708">
                  <c:v>-249.04649999999998</c:v>
                </c:pt>
                <c:pt idx="60709">
                  <c:v>-249.04449999999997</c:v>
                </c:pt>
                <c:pt idx="60710">
                  <c:v>-249.04249999999996</c:v>
                </c:pt>
                <c:pt idx="60711">
                  <c:v>-249.04049999999998</c:v>
                </c:pt>
                <c:pt idx="60712">
                  <c:v>-249.03849999999997</c:v>
                </c:pt>
                <c:pt idx="60713">
                  <c:v>-249.03649999999999</c:v>
                </c:pt>
                <c:pt idx="60714">
                  <c:v>-249.03449999999998</c:v>
                </c:pt>
                <c:pt idx="60715">
                  <c:v>-249.03249999999997</c:v>
                </c:pt>
                <c:pt idx="60716">
                  <c:v>-249.03049999999996</c:v>
                </c:pt>
                <c:pt idx="60717">
                  <c:v>-249.02849999999998</c:v>
                </c:pt>
                <c:pt idx="60718">
                  <c:v>-249.02649999999997</c:v>
                </c:pt>
                <c:pt idx="60719">
                  <c:v>-249.02449999999999</c:v>
                </c:pt>
                <c:pt idx="60720">
                  <c:v>-249.02249999999998</c:v>
                </c:pt>
                <c:pt idx="60721">
                  <c:v>-249.02049999999997</c:v>
                </c:pt>
                <c:pt idx="60722">
                  <c:v>-249.01849999999996</c:v>
                </c:pt>
                <c:pt idx="60723">
                  <c:v>-249.01649999999998</c:v>
                </c:pt>
                <c:pt idx="60724">
                  <c:v>-249.0145</c:v>
                </c:pt>
                <c:pt idx="60725">
                  <c:v>-249.01249999999999</c:v>
                </c:pt>
                <c:pt idx="60726">
                  <c:v>-249.01049999999998</c:v>
                </c:pt>
                <c:pt idx="60727">
                  <c:v>-249.00849999999997</c:v>
                </c:pt>
                <c:pt idx="60728">
                  <c:v>-249.00649999999996</c:v>
                </c:pt>
                <c:pt idx="60729">
                  <c:v>-249.00449999999998</c:v>
                </c:pt>
                <c:pt idx="60730">
                  <c:v>-249.0025</c:v>
                </c:pt>
                <c:pt idx="60731">
                  <c:v>-249.00049999999999</c:v>
                </c:pt>
                <c:pt idx="60732">
                  <c:v>-248.99849999999998</c:v>
                </c:pt>
                <c:pt idx="60733">
                  <c:v>-248.99649999999997</c:v>
                </c:pt>
                <c:pt idx="60734">
                  <c:v>-248.99449999999996</c:v>
                </c:pt>
                <c:pt idx="60735">
                  <c:v>-248.99249999999998</c:v>
                </c:pt>
                <c:pt idx="60736">
                  <c:v>-248.9905</c:v>
                </c:pt>
                <c:pt idx="60737">
                  <c:v>-248.98849999999999</c:v>
                </c:pt>
                <c:pt idx="60738">
                  <c:v>-248.98649999999998</c:v>
                </c:pt>
                <c:pt idx="60739">
                  <c:v>-248.98449999999997</c:v>
                </c:pt>
                <c:pt idx="60740">
                  <c:v>-248.98249999999996</c:v>
                </c:pt>
                <c:pt idx="60741">
                  <c:v>-248.98049999999998</c:v>
                </c:pt>
                <c:pt idx="60742">
                  <c:v>-248.9785</c:v>
                </c:pt>
                <c:pt idx="60743">
                  <c:v>-248.97649999999999</c:v>
                </c:pt>
                <c:pt idx="60744">
                  <c:v>-248.97449999999998</c:v>
                </c:pt>
                <c:pt idx="60745">
                  <c:v>-248.97249999999997</c:v>
                </c:pt>
                <c:pt idx="60746">
                  <c:v>-248.97049999999996</c:v>
                </c:pt>
                <c:pt idx="60747">
                  <c:v>-248.96849999999998</c:v>
                </c:pt>
                <c:pt idx="60748">
                  <c:v>-248.9665</c:v>
                </c:pt>
                <c:pt idx="60749">
                  <c:v>-248.96449999999999</c:v>
                </c:pt>
                <c:pt idx="60750">
                  <c:v>-248.96249999999998</c:v>
                </c:pt>
                <c:pt idx="60751">
                  <c:v>-248.96049999999997</c:v>
                </c:pt>
                <c:pt idx="60752">
                  <c:v>-248.95849999999996</c:v>
                </c:pt>
                <c:pt idx="60753">
                  <c:v>-248.95649999999998</c:v>
                </c:pt>
                <c:pt idx="60754">
                  <c:v>-248.9545</c:v>
                </c:pt>
                <c:pt idx="60755">
                  <c:v>-248.95249999999999</c:v>
                </c:pt>
                <c:pt idx="60756">
                  <c:v>-248.95049999999998</c:v>
                </c:pt>
                <c:pt idx="60757">
                  <c:v>-248.94849999999997</c:v>
                </c:pt>
                <c:pt idx="60758">
                  <c:v>-248.94649999999996</c:v>
                </c:pt>
                <c:pt idx="60759">
                  <c:v>-248.94449999999998</c:v>
                </c:pt>
                <c:pt idx="60760">
                  <c:v>-248.9425</c:v>
                </c:pt>
                <c:pt idx="60761">
                  <c:v>-248.94049999999999</c:v>
                </c:pt>
                <c:pt idx="60762">
                  <c:v>-248.93849999999998</c:v>
                </c:pt>
                <c:pt idx="60763">
                  <c:v>-248.93649999999997</c:v>
                </c:pt>
                <c:pt idx="60764">
                  <c:v>-248.93449999999996</c:v>
                </c:pt>
                <c:pt idx="60765">
                  <c:v>-248.93249999999998</c:v>
                </c:pt>
                <c:pt idx="60766">
                  <c:v>-248.93049999999999</c:v>
                </c:pt>
                <c:pt idx="60767">
                  <c:v>-248.92849999999999</c:v>
                </c:pt>
                <c:pt idx="60768">
                  <c:v>-248.92649999999998</c:v>
                </c:pt>
                <c:pt idx="60769">
                  <c:v>-248.92449999999997</c:v>
                </c:pt>
                <c:pt idx="60770">
                  <c:v>-248.92249999999996</c:v>
                </c:pt>
                <c:pt idx="60771">
                  <c:v>-248.92049999999998</c:v>
                </c:pt>
                <c:pt idx="60772">
                  <c:v>-248.91849999999999</c:v>
                </c:pt>
                <c:pt idx="60773">
                  <c:v>-248.91649999999998</c:v>
                </c:pt>
                <c:pt idx="60774">
                  <c:v>-248.91449999999998</c:v>
                </c:pt>
                <c:pt idx="60775">
                  <c:v>-248.91249999999997</c:v>
                </c:pt>
                <c:pt idx="60776">
                  <c:v>-248.91049999999996</c:v>
                </c:pt>
                <c:pt idx="60777">
                  <c:v>-248.90849999999998</c:v>
                </c:pt>
                <c:pt idx="60778">
                  <c:v>-248.90649999999999</c:v>
                </c:pt>
                <c:pt idx="60779">
                  <c:v>-248.90449999999998</c:v>
                </c:pt>
                <c:pt idx="60780">
                  <c:v>-248.90249999999997</c:v>
                </c:pt>
                <c:pt idx="60781">
                  <c:v>-248.90049999999997</c:v>
                </c:pt>
                <c:pt idx="60782">
                  <c:v>-248.89849999999998</c:v>
                </c:pt>
                <c:pt idx="60783">
                  <c:v>-248.89649999999997</c:v>
                </c:pt>
                <c:pt idx="60784">
                  <c:v>-248.89449999999999</c:v>
                </c:pt>
                <c:pt idx="60785">
                  <c:v>-248.89249999999998</c:v>
                </c:pt>
                <c:pt idx="60786">
                  <c:v>-248.89049999999997</c:v>
                </c:pt>
                <c:pt idx="60787">
                  <c:v>-248.88849999999996</c:v>
                </c:pt>
                <c:pt idx="60788">
                  <c:v>-248.88649999999998</c:v>
                </c:pt>
                <c:pt idx="60789">
                  <c:v>-248.88449999999997</c:v>
                </c:pt>
                <c:pt idx="60790">
                  <c:v>-248.88249999999999</c:v>
                </c:pt>
                <c:pt idx="60791">
                  <c:v>-248.88049999999998</c:v>
                </c:pt>
                <c:pt idx="60792">
                  <c:v>-248.87849999999997</c:v>
                </c:pt>
                <c:pt idx="60793">
                  <c:v>-248.87649999999996</c:v>
                </c:pt>
                <c:pt idx="60794">
                  <c:v>-248.87449999999998</c:v>
                </c:pt>
                <c:pt idx="60795">
                  <c:v>-248.87249999999997</c:v>
                </c:pt>
                <c:pt idx="60796">
                  <c:v>-248.87049999999999</c:v>
                </c:pt>
                <c:pt idx="60797">
                  <c:v>-248.86849999999998</c:v>
                </c:pt>
                <c:pt idx="60798">
                  <c:v>-248.86649999999997</c:v>
                </c:pt>
                <c:pt idx="60799">
                  <c:v>-248.86449999999996</c:v>
                </c:pt>
                <c:pt idx="60800">
                  <c:v>-248.86249999999998</c:v>
                </c:pt>
                <c:pt idx="60801">
                  <c:v>-248.86049999999997</c:v>
                </c:pt>
                <c:pt idx="60802">
                  <c:v>-248.85849999999999</c:v>
                </c:pt>
                <c:pt idx="60803">
                  <c:v>-248.85649999999998</c:v>
                </c:pt>
                <c:pt idx="60804">
                  <c:v>-248.85449999999997</c:v>
                </c:pt>
                <c:pt idx="60805">
                  <c:v>-248.85249999999996</c:v>
                </c:pt>
                <c:pt idx="60806">
                  <c:v>-248.85049999999998</c:v>
                </c:pt>
                <c:pt idx="60807">
                  <c:v>-248.84849999999997</c:v>
                </c:pt>
                <c:pt idx="60808">
                  <c:v>-248.84649999999999</c:v>
                </c:pt>
                <c:pt idx="60809">
                  <c:v>-248.84449999999998</c:v>
                </c:pt>
                <c:pt idx="60810">
                  <c:v>-248.84249999999997</c:v>
                </c:pt>
                <c:pt idx="60811">
                  <c:v>-248.84049999999996</c:v>
                </c:pt>
                <c:pt idx="60812">
                  <c:v>-248.83849999999998</c:v>
                </c:pt>
                <c:pt idx="60813">
                  <c:v>-248.83649999999997</c:v>
                </c:pt>
                <c:pt idx="60814">
                  <c:v>-248.83449999999999</c:v>
                </c:pt>
                <c:pt idx="60815">
                  <c:v>-248.83249999999998</c:v>
                </c:pt>
                <c:pt idx="60816">
                  <c:v>-248.83049999999997</c:v>
                </c:pt>
                <c:pt idx="60817">
                  <c:v>-248.82849999999996</c:v>
                </c:pt>
                <c:pt idx="60818">
                  <c:v>-248.82649999999998</c:v>
                </c:pt>
                <c:pt idx="60819">
                  <c:v>-248.82449999999997</c:v>
                </c:pt>
                <c:pt idx="60820">
                  <c:v>-248.82249999999999</c:v>
                </c:pt>
                <c:pt idx="60821">
                  <c:v>-248.82049999999998</c:v>
                </c:pt>
                <c:pt idx="60822">
                  <c:v>-248.81849999999997</c:v>
                </c:pt>
                <c:pt idx="60823">
                  <c:v>-248.81649999999996</c:v>
                </c:pt>
                <c:pt idx="60824">
                  <c:v>-248.81449999999998</c:v>
                </c:pt>
                <c:pt idx="60825">
                  <c:v>-248.81249999999997</c:v>
                </c:pt>
                <c:pt idx="60826">
                  <c:v>-248.81049999999999</c:v>
                </c:pt>
                <c:pt idx="60827">
                  <c:v>-248.80849999999998</c:v>
                </c:pt>
                <c:pt idx="60828">
                  <c:v>-248.80649999999997</c:v>
                </c:pt>
                <c:pt idx="60829">
                  <c:v>-248.80449999999996</c:v>
                </c:pt>
                <c:pt idx="60830">
                  <c:v>-248.80249999999998</c:v>
                </c:pt>
                <c:pt idx="60831">
                  <c:v>-248.80049999999997</c:v>
                </c:pt>
                <c:pt idx="60832">
                  <c:v>-248.79849999999999</c:v>
                </c:pt>
                <c:pt idx="60833">
                  <c:v>-248.79649999999998</c:v>
                </c:pt>
                <c:pt idx="60834">
                  <c:v>-248.79449999999997</c:v>
                </c:pt>
                <c:pt idx="60835">
                  <c:v>-248.79249999999996</c:v>
                </c:pt>
                <c:pt idx="60836">
                  <c:v>-248.79049999999998</c:v>
                </c:pt>
                <c:pt idx="60837">
                  <c:v>-248.78849999999997</c:v>
                </c:pt>
                <c:pt idx="60838">
                  <c:v>-248.78649999999999</c:v>
                </c:pt>
                <c:pt idx="60839">
                  <c:v>-248.78449999999998</c:v>
                </c:pt>
                <c:pt idx="60840">
                  <c:v>-248.78249999999997</c:v>
                </c:pt>
                <c:pt idx="60841">
                  <c:v>-248.78049999999996</c:v>
                </c:pt>
                <c:pt idx="60842">
                  <c:v>-248.77849999999998</c:v>
                </c:pt>
                <c:pt idx="60843">
                  <c:v>-248.77649999999997</c:v>
                </c:pt>
                <c:pt idx="60844">
                  <c:v>-248.77449999999999</c:v>
                </c:pt>
                <c:pt idx="60845">
                  <c:v>-248.77249999999998</c:v>
                </c:pt>
                <c:pt idx="60846">
                  <c:v>-248.77049999999997</c:v>
                </c:pt>
                <c:pt idx="60847">
                  <c:v>-248.76849999999996</c:v>
                </c:pt>
                <c:pt idx="60848">
                  <c:v>-248.76649999999998</c:v>
                </c:pt>
                <c:pt idx="60849">
                  <c:v>-248.7645</c:v>
                </c:pt>
                <c:pt idx="60850">
                  <c:v>-248.76249999999999</c:v>
                </c:pt>
                <c:pt idx="60851">
                  <c:v>-248.76049999999998</c:v>
                </c:pt>
                <c:pt idx="60852">
                  <c:v>-248.75849999999997</c:v>
                </c:pt>
                <c:pt idx="60853">
                  <c:v>-248.75649999999996</c:v>
                </c:pt>
                <c:pt idx="60854">
                  <c:v>-248.75449999999998</c:v>
                </c:pt>
                <c:pt idx="60855">
                  <c:v>-248.7525</c:v>
                </c:pt>
                <c:pt idx="60856">
                  <c:v>-248.75049999999999</c:v>
                </c:pt>
                <c:pt idx="60857">
                  <c:v>-248.74849999999998</c:v>
                </c:pt>
                <c:pt idx="60858">
                  <c:v>-248.74649999999997</c:v>
                </c:pt>
                <c:pt idx="60859">
                  <c:v>-248.74449999999996</c:v>
                </c:pt>
                <c:pt idx="60860">
                  <c:v>-248.74249999999998</c:v>
                </c:pt>
                <c:pt idx="60861">
                  <c:v>-248.7405</c:v>
                </c:pt>
                <c:pt idx="60862">
                  <c:v>-248.73849999999999</c:v>
                </c:pt>
                <c:pt idx="60863">
                  <c:v>-248.73649999999998</c:v>
                </c:pt>
                <c:pt idx="60864">
                  <c:v>-248.73449999999997</c:v>
                </c:pt>
                <c:pt idx="60865">
                  <c:v>-248.73249999999996</c:v>
                </c:pt>
                <c:pt idx="60866">
                  <c:v>-248.73049999999998</c:v>
                </c:pt>
                <c:pt idx="60867">
                  <c:v>-248.7285</c:v>
                </c:pt>
                <c:pt idx="60868">
                  <c:v>-248.72649999999999</c:v>
                </c:pt>
                <c:pt idx="60869">
                  <c:v>-248.72449999999998</c:v>
                </c:pt>
                <c:pt idx="60870">
                  <c:v>-248.72249999999997</c:v>
                </c:pt>
                <c:pt idx="60871">
                  <c:v>-248.72049999999996</c:v>
                </c:pt>
                <c:pt idx="60872">
                  <c:v>-248.71849999999998</c:v>
                </c:pt>
                <c:pt idx="60873">
                  <c:v>-248.7165</c:v>
                </c:pt>
                <c:pt idx="60874">
                  <c:v>-248.71449999999999</c:v>
                </c:pt>
                <c:pt idx="60875">
                  <c:v>-248.71249999999998</c:v>
                </c:pt>
                <c:pt idx="60876">
                  <c:v>-248.71049999999997</c:v>
                </c:pt>
                <c:pt idx="60877">
                  <c:v>-248.70849999999996</c:v>
                </c:pt>
                <c:pt idx="60878">
                  <c:v>-248.70649999999998</c:v>
                </c:pt>
                <c:pt idx="60879">
                  <c:v>-248.7045</c:v>
                </c:pt>
                <c:pt idx="60880">
                  <c:v>-248.70249999999999</c:v>
                </c:pt>
                <c:pt idx="60881">
                  <c:v>-248.70049999999998</c:v>
                </c:pt>
                <c:pt idx="60882">
                  <c:v>-248.69849999999997</c:v>
                </c:pt>
                <c:pt idx="60883">
                  <c:v>-248.69649999999996</c:v>
                </c:pt>
                <c:pt idx="60884">
                  <c:v>-248.69449999999998</c:v>
                </c:pt>
                <c:pt idx="60885">
                  <c:v>-248.6925</c:v>
                </c:pt>
                <c:pt idx="60886">
                  <c:v>-248.69049999999999</c:v>
                </c:pt>
                <c:pt idx="60887">
                  <c:v>-248.68849999999998</c:v>
                </c:pt>
                <c:pt idx="60888">
                  <c:v>-248.68649999999997</c:v>
                </c:pt>
                <c:pt idx="60889">
                  <c:v>-248.68449999999996</c:v>
                </c:pt>
                <c:pt idx="60890">
                  <c:v>-248.68249999999998</c:v>
                </c:pt>
                <c:pt idx="60891">
                  <c:v>-248.68049999999999</c:v>
                </c:pt>
                <c:pt idx="60892">
                  <c:v>-248.67849999999999</c:v>
                </c:pt>
                <c:pt idx="60893">
                  <c:v>-248.67649999999998</c:v>
                </c:pt>
                <c:pt idx="60894">
                  <c:v>-248.67449999999997</c:v>
                </c:pt>
                <c:pt idx="60895">
                  <c:v>-248.67249999999996</c:v>
                </c:pt>
                <c:pt idx="60896">
                  <c:v>-248.67049999999998</c:v>
                </c:pt>
                <c:pt idx="60897">
                  <c:v>-248.66849999999999</c:v>
                </c:pt>
                <c:pt idx="60898">
                  <c:v>-248.66649999999998</c:v>
                </c:pt>
                <c:pt idx="60899">
                  <c:v>-248.66449999999998</c:v>
                </c:pt>
                <c:pt idx="60900">
                  <c:v>-248.66249999999997</c:v>
                </c:pt>
                <c:pt idx="60901">
                  <c:v>-248.66049999999996</c:v>
                </c:pt>
                <c:pt idx="60902">
                  <c:v>-248.65849999999998</c:v>
                </c:pt>
                <c:pt idx="60903">
                  <c:v>-248.65649999999999</c:v>
                </c:pt>
                <c:pt idx="60904">
                  <c:v>-248.65449999999998</c:v>
                </c:pt>
                <c:pt idx="60905">
                  <c:v>-248.65249999999997</c:v>
                </c:pt>
                <c:pt idx="60906">
                  <c:v>-248.65049999999997</c:v>
                </c:pt>
                <c:pt idx="60907">
                  <c:v>-248.64849999999998</c:v>
                </c:pt>
                <c:pt idx="60908">
                  <c:v>-248.64649999999997</c:v>
                </c:pt>
                <c:pt idx="60909">
                  <c:v>-248.64449999999999</c:v>
                </c:pt>
                <c:pt idx="60910">
                  <c:v>-248.64249999999998</c:v>
                </c:pt>
                <c:pt idx="60911">
                  <c:v>-248.64049999999997</c:v>
                </c:pt>
                <c:pt idx="60912">
                  <c:v>-248.63849999999996</c:v>
                </c:pt>
                <c:pt idx="60913">
                  <c:v>-248.63649999999998</c:v>
                </c:pt>
                <c:pt idx="60914">
                  <c:v>-248.63449999999997</c:v>
                </c:pt>
                <c:pt idx="60915">
                  <c:v>-248.63249999999999</c:v>
                </c:pt>
                <c:pt idx="60916">
                  <c:v>-248.63049999999998</c:v>
                </c:pt>
                <c:pt idx="60917">
                  <c:v>-248.62849999999997</c:v>
                </c:pt>
                <c:pt idx="60918">
                  <c:v>-248.62649999999996</c:v>
                </c:pt>
                <c:pt idx="60919">
                  <c:v>-248.62449999999998</c:v>
                </c:pt>
                <c:pt idx="60920">
                  <c:v>-248.62249999999997</c:v>
                </c:pt>
                <c:pt idx="60921">
                  <c:v>-248.62049999999999</c:v>
                </c:pt>
                <c:pt idx="60922">
                  <c:v>-248.61849999999998</c:v>
                </c:pt>
                <c:pt idx="60923">
                  <c:v>-248.61649999999997</c:v>
                </c:pt>
                <c:pt idx="60924">
                  <c:v>-248.61449999999996</c:v>
                </c:pt>
                <c:pt idx="60925">
                  <c:v>-248.61249999999998</c:v>
                </c:pt>
                <c:pt idx="60926">
                  <c:v>-248.61049999999997</c:v>
                </c:pt>
                <c:pt idx="60927">
                  <c:v>-248.60849999999999</c:v>
                </c:pt>
                <c:pt idx="60928">
                  <c:v>-248.60649999999998</c:v>
                </c:pt>
                <c:pt idx="60929">
                  <c:v>-248.60449999999997</c:v>
                </c:pt>
                <c:pt idx="60930">
                  <c:v>-248.60249999999996</c:v>
                </c:pt>
                <c:pt idx="60931">
                  <c:v>-248.60049999999998</c:v>
                </c:pt>
                <c:pt idx="60932">
                  <c:v>-248.59849999999997</c:v>
                </c:pt>
                <c:pt idx="60933">
                  <c:v>-248.59649999999999</c:v>
                </c:pt>
                <c:pt idx="60934">
                  <c:v>-248.59449999999998</c:v>
                </c:pt>
                <c:pt idx="60935">
                  <c:v>-248.59249999999997</c:v>
                </c:pt>
                <c:pt idx="60936">
                  <c:v>-248.59049999999996</c:v>
                </c:pt>
                <c:pt idx="60937">
                  <c:v>-248.58849999999998</c:v>
                </c:pt>
                <c:pt idx="60938">
                  <c:v>-248.58649999999997</c:v>
                </c:pt>
                <c:pt idx="60939">
                  <c:v>-248.58449999999999</c:v>
                </c:pt>
                <c:pt idx="60940">
                  <c:v>-248.58249999999998</c:v>
                </c:pt>
                <c:pt idx="60941">
                  <c:v>-248.58049999999997</c:v>
                </c:pt>
                <c:pt idx="60942">
                  <c:v>-248.57849999999996</c:v>
                </c:pt>
                <c:pt idx="60943">
                  <c:v>-248.57649999999998</c:v>
                </c:pt>
                <c:pt idx="60944">
                  <c:v>-248.57449999999997</c:v>
                </c:pt>
                <c:pt idx="60945">
                  <c:v>-248.57249999999999</c:v>
                </c:pt>
                <c:pt idx="60946">
                  <c:v>-248.57049999999998</c:v>
                </c:pt>
                <c:pt idx="60947">
                  <c:v>-248.56849999999997</c:v>
                </c:pt>
                <c:pt idx="60948">
                  <c:v>-248.56649999999996</c:v>
                </c:pt>
                <c:pt idx="60949">
                  <c:v>-248.56449999999998</c:v>
                </c:pt>
                <c:pt idx="60950">
                  <c:v>-248.56249999999997</c:v>
                </c:pt>
                <c:pt idx="60951">
                  <c:v>-248.56049999999999</c:v>
                </c:pt>
                <c:pt idx="60952">
                  <c:v>-248.55849999999998</c:v>
                </c:pt>
                <c:pt idx="60953">
                  <c:v>-248.55649999999997</c:v>
                </c:pt>
                <c:pt idx="60954">
                  <c:v>-248.55449999999996</c:v>
                </c:pt>
                <c:pt idx="60955">
                  <c:v>-248.55249999999998</c:v>
                </c:pt>
                <c:pt idx="60956">
                  <c:v>-248.55049999999997</c:v>
                </c:pt>
                <c:pt idx="60957">
                  <c:v>-248.54849999999999</c:v>
                </c:pt>
                <c:pt idx="60958">
                  <c:v>-248.54649999999998</c:v>
                </c:pt>
                <c:pt idx="60959">
                  <c:v>-248.54449999999997</c:v>
                </c:pt>
                <c:pt idx="60960">
                  <c:v>-248.54249999999996</c:v>
                </c:pt>
                <c:pt idx="60961">
                  <c:v>-248.54049999999998</c:v>
                </c:pt>
                <c:pt idx="60962">
                  <c:v>-248.53849999999997</c:v>
                </c:pt>
                <c:pt idx="60963">
                  <c:v>-248.53649999999999</c:v>
                </c:pt>
                <c:pt idx="60964">
                  <c:v>-248.53449999999998</c:v>
                </c:pt>
                <c:pt idx="60965">
                  <c:v>-248.53249999999997</c:v>
                </c:pt>
                <c:pt idx="60966">
                  <c:v>-248.53049999999996</c:v>
                </c:pt>
                <c:pt idx="60967">
                  <c:v>-248.52849999999998</c:v>
                </c:pt>
                <c:pt idx="60968">
                  <c:v>-248.52649999999997</c:v>
                </c:pt>
                <c:pt idx="60969">
                  <c:v>-248.52449999999999</c:v>
                </c:pt>
                <c:pt idx="60970">
                  <c:v>-248.52249999999998</c:v>
                </c:pt>
                <c:pt idx="60971">
                  <c:v>-248.52049999999997</c:v>
                </c:pt>
                <c:pt idx="60972">
                  <c:v>-248.51849999999996</c:v>
                </c:pt>
                <c:pt idx="60973">
                  <c:v>-248.51649999999998</c:v>
                </c:pt>
                <c:pt idx="60974">
                  <c:v>-248.5145</c:v>
                </c:pt>
                <c:pt idx="60975">
                  <c:v>-248.51249999999999</c:v>
                </c:pt>
                <c:pt idx="60976">
                  <c:v>-248.51049999999998</c:v>
                </c:pt>
                <c:pt idx="60977">
                  <c:v>-248.50849999999997</c:v>
                </c:pt>
                <c:pt idx="60978">
                  <c:v>-248.50649999999996</c:v>
                </c:pt>
                <c:pt idx="60979">
                  <c:v>-248.50449999999998</c:v>
                </c:pt>
                <c:pt idx="60980">
                  <c:v>-248.5025</c:v>
                </c:pt>
                <c:pt idx="60981">
                  <c:v>-248.50049999999999</c:v>
                </c:pt>
                <c:pt idx="60982">
                  <c:v>-248.49849999999998</c:v>
                </c:pt>
                <c:pt idx="60983">
                  <c:v>-248.49649999999997</c:v>
                </c:pt>
                <c:pt idx="60984">
                  <c:v>-248.49449999999996</c:v>
                </c:pt>
                <c:pt idx="60985">
                  <c:v>-248.49249999999998</c:v>
                </c:pt>
                <c:pt idx="60986">
                  <c:v>-248.4905</c:v>
                </c:pt>
                <c:pt idx="60987">
                  <c:v>-248.48849999999999</c:v>
                </c:pt>
                <c:pt idx="60988">
                  <c:v>-248.48649999999998</c:v>
                </c:pt>
                <c:pt idx="60989">
                  <c:v>-248.48449999999997</c:v>
                </c:pt>
                <c:pt idx="60990">
                  <c:v>-248.48249999999996</c:v>
                </c:pt>
                <c:pt idx="60991">
                  <c:v>-248.48049999999998</c:v>
                </c:pt>
                <c:pt idx="60992">
                  <c:v>-248.4785</c:v>
                </c:pt>
                <c:pt idx="60993">
                  <c:v>-248.47649999999999</c:v>
                </c:pt>
                <c:pt idx="60994">
                  <c:v>-248.47449999999998</c:v>
                </c:pt>
                <c:pt idx="60995">
                  <c:v>-248.47249999999997</c:v>
                </c:pt>
                <c:pt idx="60996">
                  <c:v>-248.47049999999996</c:v>
                </c:pt>
                <c:pt idx="60997">
                  <c:v>-248.46849999999998</c:v>
                </c:pt>
                <c:pt idx="60998">
                  <c:v>-248.4665</c:v>
                </c:pt>
                <c:pt idx="60999">
                  <c:v>-248.46449999999999</c:v>
                </c:pt>
                <c:pt idx="61000">
                  <c:v>-248.46249999999998</c:v>
                </c:pt>
                <c:pt idx="61001">
                  <c:v>-248.46049999999997</c:v>
                </c:pt>
                <c:pt idx="61002">
                  <c:v>-248.45849999999996</c:v>
                </c:pt>
                <c:pt idx="61003">
                  <c:v>-248.45649999999998</c:v>
                </c:pt>
                <c:pt idx="61004">
                  <c:v>-248.4545</c:v>
                </c:pt>
                <c:pt idx="61005">
                  <c:v>-248.45249999999999</c:v>
                </c:pt>
                <c:pt idx="61006">
                  <c:v>-248.45049999999998</c:v>
                </c:pt>
                <c:pt idx="61007">
                  <c:v>-248.44849999999997</c:v>
                </c:pt>
                <c:pt idx="61008">
                  <c:v>-248.44649999999996</c:v>
                </c:pt>
                <c:pt idx="61009">
                  <c:v>-248.44449999999998</c:v>
                </c:pt>
                <c:pt idx="61010">
                  <c:v>-248.4425</c:v>
                </c:pt>
                <c:pt idx="61011">
                  <c:v>-248.44049999999999</c:v>
                </c:pt>
                <c:pt idx="61012">
                  <c:v>-248.43849999999998</c:v>
                </c:pt>
                <c:pt idx="61013">
                  <c:v>-248.43649999999997</c:v>
                </c:pt>
                <c:pt idx="61014">
                  <c:v>-248.43449999999996</c:v>
                </c:pt>
                <c:pt idx="61015">
                  <c:v>-248.43249999999998</c:v>
                </c:pt>
                <c:pt idx="61016">
                  <c:v>-248.43049999999999</c:v>
                </c:pt>
                <c:pt idx="61017">
                  <c:v>-248.42849999999999</c:v>
                </c:pt>
                <c:pt idx="61018">
                  <c:v>-248.42649999999998</c:v>
                </c:pt>
                <c:pt idx="61019">
                  <c:v>-248.42449999999997</c:v>
                </c:pt>
                <c:pt idx="61020">
                  <c:v>-248.42249999999996</c:v>
                </c:pt>
                <c:pt idx="61021">
                  <c:v>-248.42049999999998</c:v>
                </c:pt>
                <c:pt idx="61022">
                  <c:v>-248.41849999999999</c:v>
                </c:pt>
                <c:pt idx="61023">
                  <c:v>-248.41649999999998</c:v>
                </c:pt>
                <c:pt idx="61024">
                  <c:v>-248.41449999999998</c:v>
                </c:pt>
                <c:pt idx="61025">
                  <c:v>-248.41249999999997</c:v>
                </c:pt>
                <c:pt idx="61026">
                  <c:v>-248.41049999999996</c:v>
                </c:pt>
                <c:pt idx="61027">
                  <c:v>-248.40849999999998</c:v>
                </c:pt>
                <c:pt idx="61028">
                  <c:v>-248.40649999999999</c:v>
                </c:pt>
                <c:pt idx="61029">
                  <c:v>-248.40449999999998</c:v>
                </c:pt>
                <c:pt idx="61030">
                  <c:v>-248.40249999999997</c:v>
                </c:pt>
                <c:pt idx="61031">
                  <c:v>-248.40049999999997</c:v>
                </c:pt>
                <c:pt idx="61032">
                  <c:v>-248.39849999999998</c:v>
                </c:pt>
                <c:pt idx="61033">
                  <c:v>-248.39649999999997</c:v>
                </c:pt>
                <c:pt idx="61034">
                  <c:v>-248.39449999999999</c:v>
                </c:pt>
                <c:pt idx="61035">
                  <c:v>-248.39249999999998</c:v>
                </c:pt>
                <c:pt idx="61036">
                  <c:v>-248.39049999999997</c:v>
                </c:pt>
                <c:pt idx="61037">
                  <c:v>-248.38849999999996</c:v>
                </c:pt>
                <c:pt idx="61038">
                  <c:v>-248.38649999999998</c:v>
                </c:pt>
                <c:pt idx="61039">
                  <c:v>-248.38449999999997</c:v>
                </c:pt>
                <c:pt idx="61040">
                  <c:v>-248.38249999999999</c:v>
                </c:pt>
                <c:pt idx="61041">
                  <c:v>-248.38049999999998</c:v>
                </c:pt>
                <c:pt idx="61042">
                  <c:v>-248.37849999999997</c:v>
                </c:pt>
                <c:pt idx="61043">
                  <c:v>-248.37649999999996</c:v>
                </c:pt>
                <c:pt idx="61044">
                  <c:v>-248.37449999999998</c:v>
                </c:pt>
                <c:pt idx="61045">
                  <c:v>-248.37249999999997</c:v>
                </c:pt>
                <c:pt idx="61046">
                  <c:v>-248.37049999999999</c:v>
                </c:pt>
                <c:pt idx="61047">
                  <c:v>-248.36849999999998</c:v>
                </c:pt>
                <c:pt idx="61048">
                  <c:v>-248.36649999999997</c:v>
                </c:pt>
                <c:pt idx="61049">
                  <c:v>-248.36449999999996</c:v>
                </c:pt>
                <c:pt idx="61050">
                  <c:v>-248.36249999999998</c:v>
                </c:pt>
                <c:pt idx="61051">
                  <c:v>-248.36049999999997</c:v>
                </c:pt>
                <c:pt idx="61052">
                  <c:v>-248.35849999999999</c:v>
                </c:pt>
                <c:pt idx="61053">
                  <c:v>-248.35649999999998</c:v>
                </c:pt>
                <c:pt idx="61054">
                  <c:v>-248.35449999999997</c:v>
                </c:pt>
                <c:pt idx="61055">
                  <c:v>-248.35249999999996</c:v>
                </c:pt>
                <c:pt idx="61056">
                  <c:v>-248.35049999999998</c:v>
                </c:pt>
                <c:pt idx="61057">
                  <c:v>-248.34849999999997</c:v>
                </c:pt>
                <c:pt idx="61058">
                  <c:v>-248.34649999999999</c:v>
                </c:pt>
                <c:pt idx="61059">
                  <c:v>-248.34449999999998</c:v>
                </c:pt>
                <c:pt idx="61060">
                  <c:v>-248.34249999999997</c:v>
                </c:pt>
                <c:pt idx="61061">
                  <c:v>-248.34049999999996</c:v>
                </c:pt>
                <c:pt idx="61062">
                  <c:v>-248.33849999999998</c:v>
                </c:pt>
                <c:pt idx="61063">
                  <c:v>-248.33649999999997</c:v>
                </c:pt>
                <c:pt idx="61064">
                  <c:v>-248.33449999999999</c:v>
                </c:pt>
                <c:pt idx="61065">
                  <c:v>-248.33249999999998</c:v>
                </c:pt>
                <c:pt idx="61066">
                  <c:v>-248.33049999999997</c:v>
                </c:pt>
                <c:pt idx="61067">
                  <c:v>-248.32849999999996</c:v>
                </c:pt>
                <c:pt idx="61068">
                  <c:v>-248.32649999999998</c:v>
                </c:pt>
                <c:pt idx="61069">
                  <c:v>-248.32449999999997</c:v>
                </c:pt>
                <c:pt idx="61070">
                  <c:v>-248.32249999999999</c:v>
                </c:pt>
                <c:pt idx="61071">
                  <c:v>-248.32049999999998</c:v>
                </c:pt>
                <c:pt idx="61072">
                  <c:v>-248.31849999999997</c:v>
                </c:pt>
                <c:pt idx="61073">
                  <c:v>-248.31649999999996</c:v>
                </c:pt>
                <c:pt idx="61074">
                  <c:v>-248.31449999999998</c:v>
                </c:pt>
                <c:pt idx="61075">
                  <c:v>-248.31249999999997</c:v>
                </c:pt>
                <c:pt idx="61076">
                  <c:v>-248.31049999999999</c:v>
                </c:pt>
                <c:pt idx="61077">
                  <c:v>-248.30849999999998</c:v>
                </c:pt>
                <c:pt idx="61078">
                  <c:v>-248.30649999999997</c:v>
                </c:pt>
                <c:pt idx="61079">
                  <c:v>-248.30449999999996</c:v>
                </c:pt>
                <c:pt idx="61080">
                  <c:v>-248.30249999999998</c:v>
                </c:pt>
                <c:pt idx="61081">
                  <c:v>-248.30049999999997</c:v>
                </c:pt>
                <c:pt idx="61082">
                  <c:v>-248.29849999999999</c:v>
                </c:pt>
                <c:pt idx="61083">
                  <c:v>-248.29649999999998</c:v>
                </c:pt>
                <c:pt idx="61084">
                  <c:v>-248.29449999999997</c:v>
                </c:pt>
                <c:pt idx="61085">
                  <c:v>-248.29249999999996</c:v>
                </c:pt>
                <c:pt idx="61086">
                  <c:v>-248.29049999999998</c:v>
                </c:pt>
                <c:pt idx="61087">
                  <c:v>-248.28849999999997</c:v>
                </c:pt>
                <c:pt idx="61088">
                  <c:v>-248.28649999999999</c:v>
                </c:pt>
                <c:pt idx="61089">
                  <c:v>-248.28449999999998</c:v>
                </c:pt>
                <c:pt idx="61090">
                  <c:v>-248.28249999999997</c:v>
                </c:pt>
                <c:pt idx="61091">
                  <c:v>-248.28049999999996</c:v>
                </c:pt>
                <c:pt idx="61092">
                  <c:v>-248.27849999999998</c:v>
                </c:pt>
                <c:pt idx="61093">
                  <c:v>-248.27649999999997</c:v>
                </c:pt>
                <c:pt idx="61094">
                  <c:v>-248.27449999999999</c:v>
                </c:pt>
                <c:pt idx="61095">
                  <c:v>-248.27249999999998</c:v>
                </c:pt>
                <c:pt idx="61096">
                  <c:v>-248.27049999999997</c:v>
                </c:pt>
                <c:pt idx="61097">
                  <c:v>-248.26849999999996</c:v>
                </c:pt>
                <c:pt idx="61098">
                  <c:v>-248.26649999999998</c:v>
                </c:pt>
                <c:pt idx="61099">
                  <c:v>-248.2645</c:v>
                </c:pt>
                <c:pt idx="61100">
                  <c:v>-248.26249999999999</c:v>
                </c:pt>
                <c:pt idx="61101">
                  <c:v>-248.26049999999998</c:v>
                </c:pt>
                <c:pt idx="61102">
                  <c:v>-248.25849999999997</c:v>
                </c:pt>
                <c:pt idx="61103">
                  <c:v>-248.25649999999996</c:v>
                </c:pt>
                <c:pt idx="61104">
                  <c:v>-248.25449999999998</c:v>
                </c:pt>
                <c:pt idx="61105">
                  <c:v>-248.2525</c:v>
                </c:pt>
                <c:pt idx="61106">
                  <c:v>-248.25049999999999</c:v>
                </c:pt>
                <c:pt idx="61107">
                  <c:v>-248.24849999999998</c:v>
                </c:pt>
                <c:pt idx="61108">
                  <c:v>-248.24649999999997</c:v>
                </c:pt>
                <c:pt idx="61109">
                  <c:v>-248.24449999999996</c:v>
                </c:pt>
                <c:pt idx="61110">
                  <c:v>-248.24249999999998</c:v>
                </c:pt>
                <c:pt idx="61111">
                  <c:v>-248.2405</c:v>
                </c:pt>
                <c:pt idx="61112">
                  <c:v>-248.23849999999999</c:v>
                </c:pt>
                <c:pt idx="61113">
                  <c:v>-248.23649999999998</c:v>
                </c:pt>
                <c:pt idx="61114">
                  <c:v>-248.23449999999997</c:v>
                </c:pt>
                <c:pt idx="61115">
                  <c:v>-248.23249999999996</c:v>
                </c:pt>
                <c:pt idx="61116">
                  <c:v>-248.23049999999998</c:v>
                </c:pt>
                <c:pt idx="61117">
                  <c:v>-248.2285</c:v>
                </c:pt>
                <c:pt idx="61118">
                  <c:v>-248.22649999999999</c:v>
                </c:pt>
                <c:pt idx="61119">
                  <c:v>-248.22449999999998</c:v>
                </c:pt>
                <c:pt idx="61120">
                  <c:v>-248.22249999999997</c:v>
                </c:pt>
                <c:pt idx="61121">
                  <c:v>-248.22049999999996</c:v>
                </c:pt>
                <c:pt idx="61122">
                  <c:v>-248.21849999999998</c:v>
                </c:pt>
                <c:pt idx="61123">
                  <c:v>-248.2165</c:v>
                </c:pt>
                <c:pt idx="61124">
                  <c:v>-248.21449999999999</c:v>
                </c:pt>
                <c:pt idx="61125">
                  <c:v>-248.21249999999998</c:v>
                </c:pt>
                <c:pt idx="61126">
                  <c:v>-248.21049999999997</c:v>
                </c:pt>
                <c:pt idx="61127">
                  <c:v>-248.20849999999996</c:v>
                </c:pt>
                <c:pt idx="61128">
                  <c:v>-248.20649999999998</c:v>
                </c:pt>
                <c:pt idx="61129">
                  <c:v>-248.2045</c:v>
                </c:pt>
                <c:pt idx="61130">
                  <c:v>-248.20249999999999</c:v>
                </c:pt>
                <c:pt idx="61131">
                  <c:v>-248.20049999999998</c:v>
                </c:pt>
                <c:pt idx="61132">
                  <c:v>-248.19849999999997</c:v>
                </c:pt>
                <c:pt idx="61133">
                  <c:v>-248.19649999999996</c:v>
                </c:pt>
                <c:pt idx="61134">
                  <c:v>-248.19449999999998</c:v>
                </c:pt>
                <c:pt idx="61135">
                  <c:v>-248.1925</c:v>
                </c:pt>
                <c:pt idx="61136">
                  <c:v>-248.19049999999999</c:v>
                </c:pt>
                <c:pt idx="61137">
                  <c:v>-248.18849999999998</c:v>
                </c:pt>
                <c:pt idx="61138">
                  <c:v>-248.18649999999997</c:v>
                </c:pt>
                <c:pt idx="61139">
                  <c:v>-248.18449999999996</c:v>
                </c:pt>
                <c:pt idx="61140">
                  <c:v>-248.18249999999998</c:v>
                </c:pt>
                <c:pt idx="61141">
                  <c:v>-248.18049999999999</c:v>
                </c:pt>
                <c:pt idx="61142">
                  <c:v>-248.17849999999999</c:v>
                </c:pt>
                <c:pt idx="61143">
                  <c:v>-248.17649999999998</c:v>
                </c:pt>
                <c:pt idx="61144">
                  <c:v>-248.17449999999997</c:v>
                </c:pt>
                <c:pt idx="61145">
                  <c:v>-248.17249999999996</c:v>
                </c:pt>
                <c:pt idx="61146">
                  <c:v>-248.17049999999998</c:v>
                </c:pt>
                <c:pt idx="61147">
                  <c:v>-248.16849999999999</c:v>
                </c:pt>
                <c:pt idx="61148">
                  <c:v>-248.16649999999998</c:v>
                </c:pt>
                <c:pt idx="61149">
                  <c:v>-248.16449999999998</c:v>
                </c:pt>
                <c:pt idx="61150">
                  <c:v>-248.16249999999997</c:v>
                </c:pt>
                <c:pt idx="61151">
                  <c:v>-248.16049999999996</c:v>
                </c:pt>
                <c:pt idx="61152">
                  <c:v>-248.15849999999998</c:v>
                </c:pt>
                <c:pt idx="61153">
                  <c:v>-248.15649999999999</c:v>
                </c:pt>
                <c:pt idx="61154">
                  <c:v>-248.15449999999998</c:v>
                </c:pt>
                <c:pt idx="61155">
                  <c:v>-248.15249999999997</c:v>
                </c:pt>
                <c:pt idx="61156">
                  <c:v>-248.15049999999997</c:v>
                </c:pt>
                <c:pt idx="61157">
                  <c:v>-248.14849999999998</c:v>
                </c:pt>
                <c:pt idx="61158">
                  <c:v>-248.14649999999997</c:v>
                </c:pt>
                <c:pt idx="61159">
                  <c:v>-248.14449999999999</c:v>
                </c:pt>
                <c:pt idx="61160">
                  <c:v>-248.14249999999998</c:v>
                </c:pt>
                <c:pt idx="61161">
                  <c:v>-248.14049999999997</c:v>
                </c:pt>
                <c:pt idx="61162">
                  <c:v>-248.13849999999996</c:v>
                </c:pt>
                <c:pt idx="61163">
                  <c:v>-248.13649999999998</c:v>
                </c:pt>
                <c:pt idx="61164">
                  <c:v>-248.13449999999997</c:v>
                </c:pt>
                <c:pt idx="61165">
                  <c:v>-248.13249999999999</c:v>
                </c:pt>
                <c:pt idx="61166">
                  <c:v>-248.13049999999998</c:v>
                </c:pt>
                <c:pt idx="61167">
                  <c:v>-248.12849999999997</c:v>
                </c:pt>
                <c:pt idx="61168">
                  <c:v>-248.12649999999996</c:v>
                </c:pt>
                <c:pt idx="61169">
                  <c:v>-248.12449999999998</c:v>
                </c:pt>
                <c:pt idx="61170">
                  <c:v>-248.12249999999997</c:v>
                </c:pt>
                <c:pt idx="61171">
                  <c:v>-248.12049999999999</c:v>
                </c:pt>
                <c:pt idx="61172">
                  <c:v>-248.11849999999998</c:v>
                </c:pt>
                <c:pt idx="61173">
                  <c:v>-248.11649999999997</c:v>
                </c:pt>
                <c:pt idx="61174">
                  <c:v>-248.11449999999996</c:v>
                </c:pt>
                <c:pt idx="61175">
                  <c:v>-248.11249999999998</c:v>
                </c:pt>
                <c:pt idx="61176">
                  <c:v>-248.11049999999997</c:v>
                </c:pt>
                <c:pt idx="61177">
                  <c:v>-248.10849999999999</c:v>
                </c:pt>
                <c:pt idx="61178">
                  <c:v>-248.10649999999998</c:v>
                </c:pt>
                <c:pt idx="61179">
                  <c:v>-248.10449999999997</c:v>
                </c:pt>
                <c:pt idx="61180">
                  <c:v>-248.10249999999996</c:v>
                </c:pt>
                <c:pt idx="61181">
                  <c:v>-248.10049999999998</c:v>
                </c:pt>
                <c:pt idx="61182">
                  <c:v>-248.09849999999997</c:v>
                </c:pt>
                <c:pt idx="61183">
                  <c:v>-248.09649999999999</c:v>
                </c:pt>
                <c:pt idx="61184">
                  <c:v>-248.09449999999998</c:v>
                </c:pt>
                <c:pt idx="61185">
                  <c:v>-248.09249999999997</c:v>
                </c:pt>
                <c:pt idx="61186">
                  <c:v>-248.09049999999996</c:v>
                </c:pt>
                <c:pt idx="61187">
                  <c:v>-248.08849999999998</c:v>
                </c:pt>
                <c:pt idx="61188">
                  <c:v>-248.08649999999997</c:v>
                </c:pt>
                <c:pt idx="61189">
                  <c:v>-248.08449999999999</c:v>
                </c:pt>
                <c:pt idx="61190">
                  <c:v>-248.08249999999998</c:v>
                </c:pt>
                <c:pt idx="61191">
                  <c:v>-248.08049999999997</c:v>
                </c:pt>
                <c:pt idx="61192">
                  <c:v>-248.07849999999996</c:v>
                </c:pt>
                <c:pt idx="61193">
                  <c:v>-248.07649999999998</c:v>
                </c:pt>
                <c:pt idx="61194">
                  <c:v>-248.07449999999997</c:v>
                </c:pt>
                <c:pt idx="61195">
                  <c:v>-248.07249999999999</c:v>
                </c:pt>
                <c:pt idx="61196">
                  <c:v>-248.07049999999998</c:v>
                </c:pt>
                <c:pt idx="61197">
                  <c:v>-248.06849999999997</c:v>
                </c:pt>
                <c:pt idx="61198">
                  <c:v>-248.06649999999996</c:v>
                </c:pt>
                <c:pt idx="61199">
                  <c:v>-248.06449999999998</c:v>
                </c:pt>
                <c:pt idx="61200">
                  <c:v>-248.06249999999997</c:v>
                </c:pt>
                <c:pt idx="61201">
                  <c:v>-248.06049999999999</c:v>
                </c:pt>
                <c:pt idx="61202">
                  <c:v>-248.05849999999998</c:v>
                </c:pt>
                <c:pt idx="61203">
                  <c:v>-248.05649999999997</c:v>
                </c:pt>
                <c:pt idx="61204">
                  <c:v>-248.05449999999996</c:v>
                </c:pt>
                <c:pt idx="61205">
                  <c:v>-248.05249999999998</c:v>
                </c:pt>
                <c:pt idx="61206">
                  <c:v>-248.05049999999997</c:v>
                </c:pt>
                <c:pt idx="61207">
                  <c:v>-248.04849999999999</c:v>
                </c:pt>
                <c:pt idx="61208">
                  <c:v>-248.04649999999998</c:v>
                </c:pt>
                <c:pt idx="61209">
                  <c:v>-248.04449999999997</c:v>
                </c:pt>
                <c:pt idx="61210">
                  <c:v>-248.04249999999996</c:v>
                </c:pt>
                <c:pt idx="61211">
                  <c:v>-248.04049999999998</c:v>
                </c:pt>
                <c:pt idx="61212">
                  <c:v>-248.03849999999997</c:v>
                </c:pt>
                <c:pt idx="61213">
                  <c:v>-248.03649999999999</c:v>
                </c:pt>
                <c:pt idx="61214">
                  <c:v>-248.03449999999998</c:v>
                </c:pt>
                <c:pt idx="61215">
                  <c:v>-248.03249999999997</c:v>
                </c:pt>
                <c:pt idx="61216">
                  <c:v>-248.03049999999996</c:v>
                </c:pt>
                <c:pt idx="61217">
                  <c:v>-248.02849999999998</c:v>
                </c:pt>
                <c:pt idx="61218">
                  <c:v>-248.02649999999997</c:v>
                </c:pt>
                <c:pt idx="61219">
                  <c:v>-248.02449999999999</c:v>
                </c:pt>
                <c:pt idx="61220">
                  <c:v>-248.02249999999998</c:v>
                </c:pt>
                <c:pt idx="61221">
                  <c:v>-248.02049999999997</c:v>
                </c:pt>
                <c:pt idx="61222">
                  <c:v>-248.01849999999996</c:v>
                </c:pt>
                <c:pt idx="61223">
                  <c:v>-248.01649999999998</c:v>
                </c:pt>
                <c:pt idx="61224">
                  <c:v>-248.0145</c:v>
                </c:pt>
                <c:pt idx="61225">
                  <c:v>-248.01249999999999</c:v>
                </c:pt>
                <c:pt idx="61226">
                  <c:v>-248.01049999999998</c:v>
                </c:pt>
                <c:pt idx="61227">
                  <c:v>-248.00849999999997</c:v>
                </c:pt>
                <c:pt idx="61228">
                  <c:v>-248.00649999999996</c:v>
                </c:pt>
                <c:pt idx="61229">
                  <c:v>-248.00449999999998</c:v>
                </c:pt>
                <c:pt idx="61230">
                  <c:v>-248.0025</c:v>
                </c:pt>
                <c:pt idx="61231">
                  <c:v>-248.00049999999999</c:v>
                </c:pt>
                <c:pt idx="61232">
                  <c:v>-247.99849999999998</c:v>
                </c:pt>
                <c:pt idx="61233">
                  <c:v>-247.99649999999997</c:v>
                </c:pt>
                <c:pt idx="61234">
                  <c:v>-247.99449999999996</c:v>
                </c:pt>
                <c:pt idx="61235">
                  <c:v>-247.99249999999998</c:v>
                </c:pt>
                <c:pt idx="61236">
                  <c:v>-247.9905</c:v>
                </c:pt>
                <c:pt idx="61237">
                  <c:v>-247.98849999999999</c:v>
                </c:pt>
                <c:pt idx="61238">
                  <c:v>-247.98649999999998</c:v>
                </c:pt>
                <c:pt idx="61239">
                  <c:v>-247.98449999999997</c:v>
                </c:pt>
                <c:pt idx="61240">
                  <c:v>-247.98249999999996</c:v>
                </c:pt>
                <c:pt idx="61241">
                  <c:v>-247.98049999999998</c:v>
                </c:pt>
                <c:pt idx="61242">
                  <c:v>-247.9785</c:v>
                </c:pt>
                <c:pt idx="61243">
                  <c:v>-247.97649999999999</c:v>
                </c:pt>
                <c:pt idx="61244">
                  <c:v>-247.97449999999998</c:v>
                </c:pt>
                <c:pt idx="61245">
                  <c:v>-247.97249999999997</c:v>
                </c:pt>
                <c:pt idx="61246">
                  <c:v>-247.97049999999996</c:v>
                </c:pt>
                <c:pt idx="61247">
                  <c:v>-247.96849999999998</c:v>
                </c:pt>
                <c:pt idx="61248">
                  <c:v>-247.9665</c:v>
                </c:pt>
                <c:pt idx="61249">
                  <c:v>-247.96449999999999</c:v>
                </c:pt>
                <c:pt idx="61250">
                  <c:v>-247.96249999999998</c:v>
                </c:pt>
                <c:pt idx="61251">
                  <c:v>-247.96049999999997</c:v>
                </c:pt>
                <c:pt idx="61252">
                  <c:v>-247.95849999999996</c:v>
                </c:pt>
                <c:pt idx="61253">
                  <c:v>-247.95649999999998</c:v>
                </c:pt>
                <c:pt idx="61254">
                  <c:v>-247.9545</c:v>
                </c:pt>
                <c:pt idx="61255">
                  <c:v>-247.95249999999999</c:v>
                </c:pt>
                <c:pt idx="61256">
                  <c:v>-247.95049999999998</c:v>
                </c:pt>
                <c:pt idx="61257">
                  <c:v>-247.94849999999997</c:v>
                </c:pt>
                <c:pt idx="61258">
                  <c:v>-247.94649999999996</c:v>
                </c:pt>
                <c:pt idx="61259">
                  <c:v>-247.94449999999998</c:v>
                </c:pt>
                <c:pt idx="61260">
                  <c:v>-247.9425</c:v>
                </c:pt>
                <c:pt idx="61261">
                  <c:v>-247.94049999999999</c:v>
                </c:pt>
                <c:pt idx="61262">
                  <c:v>-247.93849999999998</c:v>
                </c:pt>
                <c:pt idx="61263">
                  <c:v>-247.93649999999997</c:v>
                </c:pt>
                <c:pt idx="61264">
                  <c:v>-247.93449999999996</c:v>
                </c:pt>
                <c:pt idx="61265">
                  <c:v>-247.93249999999998</c:v>
                </c:pt>
                <c:pt idx="61266">
                  <c:v>-247.93049999999999</c:v>
                </c:pt>
                <c:pt idx="61267">
                  <c:v>-247.92849999999999</c:v>
                </c:pt>
                <c:pt idx="61268">
                  <c:v>-247.92649999999998</c:v>
                </c:pt>
                <c:pt idx="61269">
                  <c:v>-247.92449999999997</c:v>
                </c:pt>
                <c:pt idx="61270">
                  <c:v>-247.92249999999996</c:v>
                </c:pt>
                <c:pt idx="61271">
                  <c:v>-247.92049999999998</c:v>
                </c:pt>
                <c:pt idx="61272">
                  <c:v>-247.91849999999999</c:v>
                </c:pt>
                <c:pt idx="61273">
                  <c:v>-247.91649999999998</c:v>
                </c:pt>
                <c:pt idx="61274">
                  <c:v>-247.91449999999998</c:v>
                </c:pt>
                <c:pt idx="61275">
                  <c:v>-247.91249999999997</c:v>
                </c:pt>
                <c:pt idx="61276">
                  <c:v>-247.91049999999996</c:v>
                </c:pt>
                <c:pt idx="61277">
                  <c:v>-247.90849999999998</c:v>
                </c:pt>
                <c:pt idx="61278">
                  <c:v>-247.90649999999999</c:v>
                </c:pt>
                <c:pt idx="61279">
                  <c:v>-247.90449999999998</c:v>
                </c:pt>
                <c:pt idx="61280">
                  <c:v>-247.90249999999997</c:v>
                </c:pt>
                <c:pt idx="61281">
                  <c:v>-247.90049999999997</c:v>
                </c:pt>
                <c:pt idx="61282">
                  <c:v>-247.89849999999998</c:v>
                </c:pt>
                <c:pt idx="61283">
                  <c:v>-247.89649999999997</c:v>
                </c:pt>
                <c:pt idx="61284">
                  <c:v>-247.89449999999999</c:v>
                </c:pt>
                <c:pt idx="61285">
                  <c:v>-247.89249999999998</c:v>
                </c:pt>
                <c:pt idx="61286">
                  <c:v>-247.89049999999997</c:v>
                </c:pt>
                <c:pt idx="61287">
                  <c:v>-247.88849999999996</c:v>
                </c:pt>
                <c:pt idx="61288">
                  <c:v>-247.88649999999998</c:v>
                </c:pt>
                <c:pt idx="61289">
                  <c:v>-247.88449999999997</c:v>
                </c:pt>
                <c:pt idx="61290">
                  <c:v>-247.88249999999999</c:v>
                </c:pt>
                <c:pt idx="61291">
                  <c:v>-247.88049999999998</c:v>
                </c:pt>
                <c:pt idx="61292">
                  <c:v>-247.87849999999997</c:v>
                </c:pt>
                <c:pt idx="61293">
                  <c:v>-247.87649999999996</c:v>
                </c:pt>
                <c:pt idx="61294">
                  <c:v>-247.87449999999998</c:v>
                </c:pt>
                <c:pt idx="61295">
                  <c:v>-247.87249999999997</c:v>
                </c:pt>
                <c:pt idx="61296">
                  <c:v>-247.87049999999999</c:v>
                </c:pt>
                <c:pt idx="61297">
                  <c:v>-247.86849999999998</c:v>
                </c:pt>
                <c:pt idx="61298">
                  <c:v>-247.86649999999997</c:v>
                </c:pt>
                <c:pt idx="61299">
                  <c:v>-247.86449999999996</c:v>
                </c:pt>
                <c:pt idx="61300">
                  <c:v>-247.86249999999998</c:v>
                </c:pt>
                <c:pt idx="61301">
                  <c:v>-247.86049999999997</c:v>
                </c:pt>
                <c:pt idx="61302">
                  <c:v>-247.85849999999999</c:v>
                </c:pt>
                <c:pt idx="61303">
                  <c:v>-247.85649999999998</c:v>
                </c:pt>
                <c:pt idx="61304">
                  <c:v>-247.85449999999997</c:v>
                </c:pt>
                <c:pt idx="61305">
                  <c:v>-247.85249999999996</c:v>
                </c:pt>
                <c:pt idx="61306">
                  <c:v>-247.85049999999998</c:v>
                </c:pt>
                <c:pt idx="61307">
                  <c:v>-247.84849999999997</c:v>
                </c:pt>
                <c:pt idx="61308">
                  <c:v>-247.84649999999999</c:v>
                </c:pt>
                <c:pt idx="61309">
                  <c:v>-247.84449999999998</c:v>
                </c:pt>
                <c:pt idx="61310">
                  <c:v>-247.84249999999997</c:v>
                </c:pt>
                <c:pt idx="61311">
                  <c:v>-247.84049999999996</c:v>
                </c:pt>
                <c:pt idx="61312">
                  <c:v>-247.83849999999998</c:v>
                </c:pt>
                <c:pt idx="61313">
                  <c:v>-247.83649999999997</c:v>
                </c:pt>
                <c:pt idx="61314">
                  <c:v>-247.83449999999999</c:v>
                </c:pt>
                <c:pt idx="61315">
                  <c:v>-247.83249999999998</c:v>
                </c:pt>
                <c:pt idx="61316">
                  <c:v>-247.83049999999997</c:v>
                </c:pt>
                <c:pt idx="61317">
                  <c:v>-247.82849999999996</c:v>
                </c:pt>
                <c:pt idx="61318">
                  <c:v>-247.82649999999998</c:v>
                </c:pt>
                <c:pt idx="61319">
                  <c:v>-247.82449999999997</c:v>
                </c:pt>
                <c:pt idx="61320">
                  <c:v>-247.82249999999999</c:v>
                </c:pt>
                <c:pt idx="61321">
                  <c:v>-247.82049999999998</c:v>
                </c:pt>
                <c:pt idx="61322">
                  <c:v>-247.81849999999997</c:v>
                </c:pt>
                <c:pt idx="61323">
                  <c:v>-247.81649999999996</c:v>
                </c:pt>
                <c:pt idx="61324">
                  <c:v>-247.81449999999998</c:v>
                </c:pt>
                <c:pt idx="61325">
                  <c:v>-247.81249999999997</c:v>
                </c:pt>
                <c:pt idx="61326">
                  <c:v>-247.81049999999999</c:v>
                </c:pt>
                <c:pt idx="61327">
                  <c:v>-247.80849999999998</c:v>
                </c:pt>
                <c:pt idx="61328">
                  <c:v>-247.80649999999997</c:v>
                </c:pt>
                <c:pt idx="61329">
                  <c:v>-247.80449999999996</c:v>
                </c:pt>
                <c:pt idx="61330">
                  <c:v>-247.80249999999998</c:v>
                </c:pt>
                <c:pt idx="61331">
                  <c:v>-247.80049999999997</c:v>
                </c:pt>
                <c:pt idx="61332">
                  <c:v>-247.79849999999999</c:v>
                </c:pt>
                <c:pt idx="61333">
                  <c:v>-247.79649999999998</c:v>
                </c:pt>
                <c:pt idx="61334">
                  <c:v>-247.79449999999997</c:v>
                </c:pt>
                <c:pt idx="61335">
                  <c:v>-247.79249999999996</c:v>
                </c:pt>
                <c:pt idx="61336">
                  <c:v>-247.79049999999998</c:v>
                </c:pt>
                <c:pt idx="61337">
                  <c:v>-247.78849999999997</c:v>
                </c:pt>
                <c:pt idx="61338">
                  <c:v>-247.78649999999999</c:v>
                </c:pt>
                <c:pt idx="61339">
                  <c:v>-247.78449999999998</c:v>
                </c:pt>
                <c:pt idx="61340">
                  <c:v>-247.78249999999997</c:v>
                </c:pt>
                <c:pt idx="61341">
                  <c:v>-247.78049999999996</c:v>
                </c:pt>
                <c:pt idx="61342">
                  <c:v>-247.77849999999998</c:v>
                </c:pt>
                <c:pt idx="61343">
                  <c:v>-247.77649999999997</c:v>
                </c:pt>
                <c:pt idx="61344">
                  <c:v>-247.77449999999999</c:v>
                </c:pt>
                <c:pt idx="61345">
                  <c:v>-247.77249999999998</c:v>
                </c:pt>
                <c:pt idx="61346">
                  <c:v>-247.77049999999997</c:v>
                </c:pt>
                <c:pt idx="61347">
                  <c:v>-247.76849999999996</c:v>
                </c:pt>
                <c:pt idx="61348">
                  <c:v>-247.76649999999998</c:v>
                </c:pt>
                <c:pt idx="61349">
                  <c:v>-247.7645</c:v>
                </c:pt>
                <c:pt idx="61350">
                  <c:v>-247.76249999999999</c:v>
                </c:pt>
                <c:pt idx="61351">
                  <c:v>-247.76049999999998</c:v>
                </c:pt>
                <c:pt idx="61352">
                  <c:v>-247.75849999999997</c:v>
                </c:pt>
                <c:pt idx="61353">
                  <c:v>-247.75649999999996</c:v>
                </c:pt>
                <c:pt idx="61354">
                  <c:v>-247.75449999999998</c:v>
                </c:pt>
                <c:pt idx="61355">
                  <c:v>-247.7525</c:v>
                </c:pt>
                <c:pt idx="61356">
                  <c:v>-247.75049999999999</c:v>
                </c:pt>
                <c:pt idx="61357">
                  <c:v>-247.74849999999998</c:v>
                </c:pt>
                <c:pt idx="61358">
                  <c:v>-247.74649999999997</c:v>
                </c:pt>
                <c:pt idx="61359">
                  <c:v>-247.74449999999996</c:v>
                </c:pt>
                <c:pt idx="61360">
                  <c:v>-247.74249999999998</c:v>
                </c:pt>
                <c:pt idx="61361">
                  <c:v>-247.7405</c:v>
                </c:pt>
                <c:pt idx="61362">
                  <c:v>-247.73849999999999</c:v>
                </c:pt>
                <c:pt idx="61363">
                  <c:v>-247.73649999999998</c:v>
                </c:pt>
                <c:pt idx="61364">
                  <c:v>-247.73449999999997</c:v>
                </c:pt>
                <c:pt idx="61365">
                  <c:v>-247.73249999999996</c:v>
                </c:pt>
                <c:pt idx="61366">
                  <c:v>-247.73049999999998</c:v>
                </c:pt>
                <c:pt idx="61367">
                  <c:v>-247.7285</c:v>
                </c:pt>
                <c:pt idx="61368">
                  <c:v>-247.72649999999999</c:v>
                </c:pt>
                <c:pt idx="61369">
                  <c:v>-247.72449999999998</c:v>
                </c:pt>
                <c:pt idx="61370">
                  <c:v>-247.72249999999997</c:v>
                </c:pt>
                <c:pt idx="61371">
                  <c:v>-247.72049999999996</c:v>
                </c:pt>
                <c:pt idx="61372">
                  <c:v>-247.71849999999998</c:v>
                </c:pt>
                <c:pt idx="61373">
                  <c:v>-247.7165</c:v>
                </c:pt>
                <c:pt idx="61374">
                  <c:v>-247.71449999999999</c:v>
                </c:pt>
                <c:pt idx="61375">
                  <c:v>-247.71249999999998</c:v>
                </c:pt>
                <c:pt idx="61376">
                  <c:v>-247.71049999999997</c:v>
                </c:pt>
                <c:pt idx="61377">
                  <c:v>-247.70849999999996</c:v>
                </c:pt>
                <c:pt idx="61378">
                  <c:v>-247.70649999999998</c:v>
                </c:pt>
                <c:pt idx="61379">
                  <c:v>-247.7045</c:v>
                </c:pt>
                <c:pt idx="61380">
                  <c:v>-247.70249999999999</c:v>
                </c:pt>
                <c:pt idx="61381">
                  <c:v>-247.70049999999998</c:v>
                </c:pt>
                <c:pt idx="61382">
                  <c:v>-247.69849999999997</c:v>
                </c:pt>
                <c:pt idx="61383">
                  <c:v>-247.69649999999996</c:v>
                </c:pt>
                <c:pt idx="61384">
                  <c:v>-247.69449999999998</c:v>
                </c:pt>
                <c:pt idx="61385">
                  <c:v>-247.6925</c:v>
                </c:pt>
                <c:pt idx="61386">
                  <c:v>-247.69049999999999</c:v>
                </c:pt>
                <c:pt idx="61387">
                  <c:v>-247.68849999999998</c:v>
                </c:pt>
                <c:pt idx="61388">
                  <c:v>-247.68649999999997</c:v>
                </c:pt>
                <c:pt idx="61389">
                  <c:v>-247.68449999999996</c:v>
                </c:pt>
                <c:pt idx="61390">
                  <c:v>-247.68249999999998</c:v>
                </c:pt>
                <c:pt idx="61391">
                  <c:v>-247.68049999999999</c:v>
                </c:pt>
                <c:pt idx="61392">
                  <c:v>-247.67849999999999</c:v>
                </c:pt>
                <c:pt idx="61393">
                  <c:v>-247.67649999999998</c:v>
                </c:pt>
                <c:pt idx="61394">
                  <c:v>-247.67449999999997</c:v>
                </c:pt>
                <c:pt idx="61395">
                  <c:v>-247.67249999999996</c:v>
                </c:pt>
                <c:pt idx="61396">
                  <c:v>-247.67049999999998</c:v>
                </c:pt>
                <c:pt idx="61397">
                  <c:v>-247.66849999999999</c:v>
                </c:pt>
                <c:pt idx="61398">
                  <c:v>-247.66649999999998</c:v>
                </c:pt>
                <c:pt idx="61399">
                  <c:v>-247.66449999999998</c:v>
                </c:pt>
                <c:pt idx="61400">
                  <c:v>-247.66249999999997</c:v>
                </c:pt>
                <c:pt idx="61401">
                  <c:v>-247.66049999999996</c:v>
                </c:pt>
                <c:pt idx="61402">
                  <c:v>-247.65849999999998</c:v>
                </c:pt>
                <c:pt idx="61403">
                  <c:v>-247.65649999999999</c:v>
                </c:pt>
                <c:pt idx="61404">
                  <c:v>-247.65449999999998</c:v>
                </c:pt>
                <c:pt idx="61405">
                  <c:v>-247.65249999999997</c:v>
                </c:pt>
                <c:pt idx="61406">
                  <c:v>-247.65049999999997</c:v>
                </c:pt>
                <c:pt idx="61407">
                  <c:v>-247.64849999999998</c:v>
                </c:pt>
                <c:pt idx="61408">
                  <c:v>-247.64649999999997</c:v>
                </c:pt>
                <c:pt idx="61409">
                  <c:v>-247.64449999999999</c:v>
                </c:pt>
                <c:pt idx="61410">
                  <c:v>-247.64249999999998</c:v>
                </c:pt>
                <c:pt idx="61411">
                  <c:v>-247.64049999999997</c:v>
                </c:pt>
                <c:pt idx="61412">
                  <c:v>-247.63849999999996</c:v>
                </c:pt>
                <c:pt idx="61413">
                  <c:v>-247.63649999999998</c:v>
                </c:pt>
                <c:pt idx="61414">
                  <c:v>-247.63449999999997</c:v>
                </c:pt>
                <c:pt idx="61415">
                  <c:v>-247.63249999999999</c:v>
                </c:pt>
                <c:pt idx="61416">
                  <c:v>-247.63049999999998</c:v>
                </c:pt>
                <c:pt idx="61417">
                  <c:v>-247.62849999999997</c:v>
                </c:pt>
                <c:pt idx="61418">
                  <c:v>-247.62649999999996</c:v>
                </c:pt>
                <c:pt idx="61419">
                  <c:v>-247.62449999999998</c:v>
                </c:pt>
                <c:pt idx="61420">
                  <c:v>-247.62249999999997</c:v>
                </c:pt>
                <c:pt idx="61421">
                  <c:v>-247.62049999999999</c:v>
                </c:pt>
                <c:pt idx="61422">
                  <c:v>-247.61849999999998</c:v>
                </c:pt>
                <c:pt idx="61423">
                  <c:v>-247.61649999999997</c:v>
                </c:pt>
                <c:pt idx="61424">
                  <c:v>-247.61449999999996</c:v>
                </c:pt>
                <c:pt idx="61425">
                  <c:v>-247.61249999999998</c:v>
                </c:pt>
                <c:pt idx="61426">
                  <c:v>-247.61049999999997</c:v>
                </c:pt>
                <c:pt idx="61427">
                  <c:v>-247.60849999999999</c:v>
                </c:pt>
                <c:pt idx="61428">
                  <c:v>-247.60649999999998</c:v>
                </c:pt>
                <c:pt idx="61429">
                  <c:v>-247.60449999999997</c:v>
                </c:pt>
                <c:pt idx="61430">
                  <c:v>-247.60249999999996</c:v>
                </c:pt>
                <c:pt idx="61431">
                  <c:v>-247.60049999999998</c:v>
                </c:pt>
                <c:pt idx="61432">
                  <c:v>-247.59849999999997</c:v>
                </c:pt>
                <c:pt idx="61433">
                  <c:v>-247.59649999999999</c:v>
                </c:pt>
                <c:pt idx="61434">
                  <c:v>-247.59449999999998</c:v>
                </c:pt>
                <c:pt idx="61435">
                  <c:v>-247.59249999999997</c:v>
                </c:pt>
                <c:pt idx="61436">
                  <c:v>-247.59049999999996</c:v>
                </c:pt>
                <c:pt idx="61437">
                  <c:v>-247.58849999999998</c:v>
                </c:pt>
                <c:pt idx="61438">
                  <c:v>-247.58649999999997</c:v>
                </c:pt>
                <c:pt idx="61439">
                  <c:v>-247.58449999999999</c:v>
                </c:pt>
                <c:pt idx="61440">
                  <c:v>-247.58249999999998</c:v>
                </c:pt>
                <c:pt idx="61441">
                  <c:v>-247.58049999999997</c:v>
                </c:pt>
                <c:pt idx="61442">
                  <c:v>-247.57849999999996</c:v>
                </c:pt>
                <c:pt idx="61443">
                  <c:v>-247.57649999999998</c:v>
                </c:pt>
                <c:pt idx="61444">
                  <c:v>-247.57449999999997</c:v>
                </c:pt>
                <c:pt idx="61445">
                  <c:v>-247.57249999999999</c:v>
                </c:pt>
                <c:pt idx="61446">
                  <c:v>-247.57049999999998</c:v>
                </c:pt>
                <c:pt idx="61447">
                  <c:v>-247.56849999999997</c:v>
                </c:pt>
                <c:pt idx="61448">
                  <c:v>-247.56649999999996</c:v>
                </c:pt>
                <c:pt idx="61449">
                  <c:v>-247.56449999999998</c:v>
                </c:pt>
                <c:pt idx="61450">
                  <c:v>-247.56249999999997</c:v>
                </c:pt>
                <c:pt idx="61451">
                  <c:v>-247.56049999999999</c:v>
                </c:pt>
                <c:pt idx="61452">
                  <c:v>-247.55849999999998</c:v>
                </c:pt>
                <c:pt idx="61453">
                  <c:v>-247.55649999999997</c:v>
                </c:pt>
                <c:pt idx="61454">
                  <c:v>-247.55449999999996</c:v>
                </c:pt>
                <c:pt idx="61455">
                  <c:v>-247.55249999999998</c:v>
                </c:pt>
                <c:pt idx="61456">
                  <c:v>-247.55049999999997</c:v>
                </c:pt>
                <c:pt idx="61457">
                  <c:v>-247.54849999999999</c:v>
                </c:pt>
                <c:pt idx="61458">
                  <c:v>-247.54649999999998</c:v>
                </c:pt>
                <c:pt idx="61459">
                  <c:v>-247.54449999999997</c:v>
                </c:pt>
                <c:pt idx="61460">
                  <c:v>-247.54249999999996</c:v>
                </c:pt>
                <c:pt idx="61461">
                  <c:v>-247.54049999999998</c:v>
                </c:pt>
                <c:pt idx="61462">
                  <c:v>-247.53849999999997</c:v>
                </c:pt>
                <c:pt idx="61463">
                  <c:v>-247.53649999999999</c:v>
                </c:pt>
                <c:pt idx="61464">
                  <c:v>-247.53449999999998</c:v>
                </c:pt>
                <c:pt idx="61465">
                  <c:v>-247.53249999999997</c:v>
                </c:pt>
                <c:pt idx="61466">
                  <c:v>-247.53049999999996</c:v>
                </c:pt>
                <c:pt idx="61467">
                  <c:v>-247.52849999999998</c:v>
                </c:pt>
                <c:pt idx="61468">
                  <c:v>-247.52649999999997</c:v>
                </c:pt>
                <c:pt idx="61469">
                  <c:v>-247.52449999999999</c:v>
                </c:pt>
                <c:pt idx="61470">
                  <c:v>-247.52249999999998</c:v>
                </c:pt>
                <c:pt idx="61471">
                  <c:v>-247.52049999999997</c:v>
                </c:pt>
                <c:pt idx="61472">
                  <c:v>-247.51849999999996</c:v>
                </c:pt>
                <c:pt idx="61473">
                  <c:v>-247.51649999999998</c:v>
                </c:pt>
                <c:pt idx="61474">
                  <c:v>-247.5145</c:v>
                </c:pt>
                <c:pt idx="61475">
                  <c:v>-247.51249999999999</c:v>
                </c:pt>
                <c:pt idx="61476">
                  <c:v>-247.51049999999998</c:v>
                </c:pt>
                <c:pt idx="61477">
                  <c:v>-247.50849999999997</c:v>
                </c:pt>
                <c:pt idx="61478">
                  <c:v>-247.50649999999996</c:v>
                </c:pt>
                <c:pt idx="61479">
                  <c:v>-247.50449999999998</c:v>
                </c:pt>
                <c:pt idx="61480">
                  <c:v>-247.5025</c:v>
                </c:pt>
                <c:pt idx="61481">
                  <c:v>-247.50049999999999</c:v>
                </c:pt>
                <c:pt idx="61482">
                  <c:v>-247.49849999999998</c:v>
                </c:pt>
                <c:pt idx="61483">
                  <c:v>-247.49649999999997</c:v>
                </c:pt>
                <c:pt idx="61484">
                  <c:v>-247.49449999999996</c:v>
                </c:pt>
                <c:pt idx="61485">
                  <c:v>-247.49249999999998</c:v>
                </c:pt>
                <c:pt idx="61486">
                  <c:v>-247.4905</c:v>
                </c:pt>
                <c:pt idx="61487">
                  <c:v>-247.48849999999999</c:v>
                </c:pt>
                <c:pt idx="61488">
                  <c:v>-247.48649999999998</c:v>
                </c:pt>
                <c:pt idx="61489">
                  <c:v>-247.48449999999997</c:v>
                </c:pt>
                <c:pt idx="61490">
                  <c:v>-247.48249999999996</c:v>
                </c:pt>
                <c:pt idx="61491">
                  <c:v>-247.48049999999998</c:v>
                </c:pt>
                <c:pt idx="61492">
                  <c:v>-247.4785</c:v>
                </c:pt>
                <c:pt idx="61493">
                  <c:v>-247.47649999999999</c:v>
                </c:pt>
                <c:pt idx="61494">
                  <c:v>-247.47449999999998</c:v>
                </c:pt>
                <c:pt idx="61495">
                  <c:v>-247.47249999999997</c:v>
                </c:pt>
                <c:pt idx="61496">
                  <c:v>-247.47049999999996</c:v>
                </c:pt>
                <c:pt idx="61497">
                  <c:v>-247.46849999999998</c:v>
                </c:pt>
                <c:pt idx="61498">
                  <c:v>-247.4665</c:v>
                </c:pt>
                <c:pt idx="61499">
                  <c:v>-247.46449999999999</c:v>
                </c:pt>
                <c:pt idx="61500">
                  <c:v>-247.46249999999998</c:v>
                </c:pt>
                <c:pt idx="61501">
                  <c:v>-247.46049999999997</c:v>
                </c:pt>
                <c:pt idx="61502">
                  <c:v>-247.45849999999996</c:v>
                </c:pt>
                <c:pt idx="61503">
                  <c:v>-247.45649999999998</c:v>
                </c:pt>
                <c:pt idx="61504">
                  <c:v>-247.4545</c:v>
                </c:pt>
                <c:pt idx="61505">
                  <c:v>-247.45249999999999</c:v>
                </c:pt>
                <c:pt idx="61506">
                  <c:v>-247.45049999999998</c:v>
                </c:pt>
                <c:pt idx="61507">
                  <c:v>-247.44849999999997</c:v>
                </c:pt>
                <c:pt idx="61508">
                  <c:v>-247.44649999999996</c:v>
                </c:pt>
                <c:pt idx="61509">
                  <c:v>-247.44449999999998</c:v>
                </c:pt>
                <c:pt idx="61510">
                  <c:v>-247.4425</c:v>
                </c:pt>
                <c:pt idx="61511">
                  <c:v>-247.44049999999999</c:v>
                </c:pt>
                <c:pt idx="61512">
                  <c:v>-247.43849999999998</c:v>
                </c:pt>
                <c:pt idx="61513">
                  <c:v>-247.43649999999997</c:v>
                </c:pt>
                <c:pt idx="61514">
                  <c:v>-247.43449999999996</c:v>
                </c:pt>
                <c:pt idx="61515">
                  <c:v>-247.43249999999998</c:v>
                </c:pt>
                <c:pt idx="61516">
                  <c:v>-247.43049999999999</c:v>
                </c:pt>
                <c:pt idx="61517">
                  <c:v>-247.42849999999999</c:v>
                </c:pt>
                <c:pt idx="61518">
                  <c:v>-247.42649999999998</c:v>
                </c:pt>
                <c:pt idx="61519">
                  <c:v>-247.42449999999997</c:v>
                </c:pt>
                <c:pt idx="61520">
                  <c:v>-247.42249999999996</c:v>
                </c:pt>
                <c:pt idx="61521">
                  <c:v>-247.42049999999998</c:v>
                </c:pt>
                <c:pt idx="61522">
                  <c:v>-247.41849999999999</c:v>
                </c:pt>
                <c:pt idx="61523">
                  <c:v>-247.41649999999998</c:v>
                </c:pt>
                <c:pt idx="61524">
                  <c:v>-247.41449999999998</c:v>
                </c:pt>
                <c:pt idx="61525">
                  <c:v>-247.41249999999997</c:v>
                </c:pt>
                <c:pt idx="61526">
                  <c:v>-247.41049999999996</c:v>
                </c:pt>
                <c:pt idx="61527">
                  <c:v>-247.40849999999998</c:v>
                </c:pt>
                <c:pt idx="61528">
                  <c:v>-247.40649999999999</c:v>
                </c:pt>
                <c:pt idx="61529">
                  <c:v>-247.40449999999998</c:v>
                </c:pt>
                <c:pt idx="61530">
                  <c:v>-247.40249999999997</c:v>
                </c:pt>
                <c:pt idx="61531">
                  <c:v>-247.40049999999997</c:v>
                </c:pt>
                <c:pt idx="61532">
                  <c:v>-247.39849999999998</c:v>
                </c:pt>
                <c:pt idx="61533">
                  <c:v>-247.39649999999997</c:v>
                </c:pt>
                <c:pt idx="61534">
                  <c:v>-247.39449999999999</c:v>
                </c:pt>
                <c:pt idx="61535">
                  <c:v>-247.39249999999998</c:v>
                </c:pt>
                <c:pt idx="61536">
                  <c:v>-247.39049999999997</c:v>
                </c:pt>
                <c:pt idx="61537">
                  <c:v>-247.38849999999996</c:v>
                </c:pt>
                <c:pt idx="61538">
                  <c:v>-247.38649999999998</c:v>
                </c:pt>
                <c:pt idx="61539">
                  <c:v>-247.38449999999997</c:v>
                </c:pt>
                <c:pt idx="61540">
                  <c:v>-247.38249999999999</c:v>
                </c:pt>
                <c:pt idx="61541">
                  <c:v>-247.38049999999998</c:v>
                </c:pt>
                <c:pt idx="61542">
                  <c:v>-247.37849999999997</c:v>
                </c:pt>
                <c:pt idx="61543">
                  <c:v>-247.37649999999996</c:v>
                </c:pt>
                <c:pt idx="61544">
                  <c:v>-247.37449999999998</c:v>
                </c:pt>
                <c:pt idx="61545">
                  <c:v>-247.37249999999997</c:v>
                </c:pt>
                <c:pt idx="61546">
                  <c:v>-247.37049999999999</c:v>
                </c:pt>
                <c:pt idx="61547">
                  <c:v>-247.36849999999998</c:v>
                </c:pt>
                <c:pt idx="61548">
                  <c:v>-247.36649999999997</c:v>
                </c:pt>
                <c:pt idx="61549">
                  <c:v>-247.36449999999996</c:v>
                </c:pt>
                <c:pt idx="61550">
                  <c:v>-247.36249999999998</c:v>
                </c:pt>
                <c:pt idx="61551">
                  <c:v>-247.36049999999997</c:v>
                </c:pt>
                <c:pt idx="61552">
                  <c:v>-247.35849999999999</c:v>
                </c:pt>
                <c:pt idx="61553">
                  <c:v>-247.35649999999998</c:v>
                </c:pt>
                <c:pt idx="61554">
                  <c:v>-247.35449999999997</c:v>
                </c:pt>
                <c:pt idx="61555">
                  <c:v>-247.35249999999996</c:v>
                </c:pt>
                <c:pt idx="61556">
                  <c:v>-247.35049999999998</c:v>
                </c:pt>
                <c:pt idx="61557">
                  <c:v>-247.34849999999997</c:v>
                </c:pt>
                <c:pt idx="61558">
                  <c:v>-247.34649999999999</c:v>
                </c:pt>
                <c:pt idx="61559">
                  <c:v>-247.34449999999998</c:v>
                </c:pt>
                <c:pt idx="61560">
                  <c:v>-247.34249999999997</c:v>
                </c:pt>
                <c:pt idx="61561">
                  <c:v>-247.34049999999996</c:v>
                </c:pt>
                <c:pt idx="61562">
                  <c:v>-247.33849999999998</c:v>
                </c:pt>
                <c:pt idx="61563">
                  <c:v>-247.33649999999997</c:v>
                </c:pt>
                <c:pt idx="61564">
                  <c:v>-247.33449999999999</c:v>
                </c:pt>
                <c:pt idx="61565">
                  <c:v>-247.33249999999998</c:v>
                </c:pt>
                <c:pt idx="61566">
                  <c:v>-247.33049999999997</c:v>
                </c:pt>
                <c:pt idx="61567">
                  <c:v>-247.32849999999996</c:v>
                </c:pt>
                <c:pt idx="61568">
                  <c:v>-247.32649999999998</c:v>
                </c:pt>
                <c:pt idx="61569">
                  <c:v>-247.32449999999997</c:v>
                </c:pt>
                <c:pt idx="61570">
                  <c:v>-247.32249999999999</c:v>
                </c:pt>
                <c:pt idx="61571">
                  <c:v>-247.32049999999998</c:v>
                </c:pt>
                <c:pt idx="61572">
                  <c:v>-247.31849999999997</c:v>
                </c:pt>
                <c:pt idx="61573">
                  <c:v>-247.31649999999996</c:v>
                </c:pt>
                <c:pt idx="61574">
                  <c:v>-247.31449999999998</c:v>
                </c:pt>
                <c:pt idx="61575">
                  <c:v>-247.31249999999997</c:v>
                </c:pt>
                <c:pt idx="61576">
                  <c:v>-247.31049999999999</c:v>
                </c:pt>
                <c:pt idx="61577">
                  <c:v>-247.30849999999998</c:v>
                </c:pt>
                <c:pt idx="61578">
                  <c:v>-247.30649999999997</c:v>
                </c:pt>
                <c:pt idx="61579">
                  <c:v>-247.30449999999996</c:v>
                </c:pt>
                <c:pt idx="61580">
                  <c:v>-247.30249999999998</c:v>
                </c:pt>
                <c:pt idx="61581">
                  <c:v>-247.30049999999997</c:v>
                </c:pt>
                <c:pt idx="61582">
                  <c:v>-247.29849999999999</c:v>
                </c:pt>
                <c:pt idx="61583">
                  <c:v>-247.29649999999998</c:v>
                </c:pt>
                <c:pt idx="61584">
                  <c:v>-247.29449999999997</c:v>
                </c:pt>
                <c:pt idx="61585">
                  <c:v>-247.29249999999996</c:v>
                </c:pt>
                <c:pt idx="61586">
                  <c:v>-247.29049999999998</c:v>
                </c:pt>
                <c:pt idx="61587">
                  <c:v>-247.28849999999997</c:v>
                </c:pt>
                <c:pt idx="61588">
                  <c:v>-247.28649999999999</c:v>
                </c:pt>
                <c:pt idx="61589">
                  <c:v>-247.28449999999998</c:v>
                </c:pt>
                <c:pt idx="61590">
                  <c:v>-247.28249999999997</c:v>
                </c:pt>
                <c:pt idx="61591">
                  <c:v>-247.28049999999996</c:v>
                </c:pt>
                <c:pt idx="61592">
                  <c:v>-247.27849999999998</c:v>
                </c:pt>
                <c:pt idx="61593">
                  <c:v>-247.27649999999997</c:v>
                </c:pt>
                <c:pt idx="61594">
                  <c:v>-247.27449999999999</c:v>
                </c:pt>
                <c:pt idx="61595">
                  <c:v>-247.27249999999998</c:v>
                </c:pt>
                <c:pt idx="61596">
                  <c:v>-247.27049999999997</c:v>
                </c:pt>
                <c:pt idx="61597">
                  <c:v>-247.26849999999996</c:v>
                </c:pt>
                <c:pt idx="61598">
                  <c:v>-247.26649999999998</c:v>
                </c:pt>
                <c:pt idx="61599">
                  <c:v>-247.2645</c:v>
                </c:pt>
                <c:pt idx="61600">
                  <c:v>-247.26249999999999</c:v>
                </c:pt>
                <c:pt idx="61601">
                  <c:v>-247.26049999999998</c:v>
                </c:pt>
                <c:pt idx="61602">
                  <c:v>-247.25849999999997</c:v>
                </c:pt>
                <c:pt idx="61603">
                  <c:v>-247.25649999999996</c:v>
                </c:pt>
                <c:pt idx="61604">
                  <c:v>-247.25449999999998</c:v>
                </c:pt>
                <c:pt idx="61605">
                  <c:v>-247.2525</c:v>
                </c:pt>
                <c:pt idx="61606">
                  <c:v>-247.25049999999999</c:v>
                </c:pt>
                <c:pt idx="61607">
                  <c:v>-247.24849999999998</c:v>
                </c:pt>
                <c:pt idx="61608">
                  <c:v>-247.24649999999997</c:v>
                </c:pt>
                <c:pt idx="61609">
                  <c:v>-247.24449999999996</c:v>
                </c:pt>
                <c:pt idx="61610">
                  <c:v>-247.24249999999998</c:v>
                </c:pt>
                <c:pt idx="61611">
                  <c:v>-247.2405</c:v>
                </c:pt>
                <c:pt idx="61612">
                  <c:v>-247.23849999999999</c:v>
                </c:pt>
                <c:pt idx="61613">
                  <c:v>-247.23649999999998</c:v>
                </c:pt>
                <c:pt idx="61614">
                  <c:v>-247.23449999999997</c:v>
                </c:pt>
                <c:pt idx="61615">
                  <c:v>-247.23249999999996</c:v>
                </c:pt>
                <c:pt idx="61616">
                  <c:v>-247.23049999999998</c:v>
                </c:pt>
                <c:pt idx="61617">
                  <c:v>-247.2285</c:v>
                </c:pt>
                <c:pt idx="61618">
                  <c:v>-247.22649999999999</c:v>
                </c:pt>
                <c:pt idx="61619">
                  <c:v>-247.22449999999998</c:v>
                </c:pt>
                <c:pt idx="61620">
                  <c:v>-247.22249999999997</c:v>
                </c:pt>
                <c:pt idx="61621">
                  <c:v>-247.22049999999996</c:v>
                </c:pt>
                <c:pt idx="61622">
                  <c:v>-247.21849999999998</c:v>
                </c:pt>
                <c:pt idx="61623">
                  <c:v>-247.2165</c:v>
                </c:pt>
                <c:pt idx="61624">
                  <c:v>-247.21449999999999</c:v>
                </c:pt>
                <c:pt idx="61625">
                  <c:v>-247.21249999999998</c:v>
                </c:pt>
                <c:pt idx="61626">
                  <c:v>-247.21049999999997</c:v>
                </c:pt>
                <c:pt idx="61627">
                  <c:v>-247.20849999999996</c:v>
                </c:pt>
                <c:pt idx="61628">
                  <c:v>-247.20649999999998</c:v>
                </c:pt>
                <c:pt idx="61629">
                  <c:v>-247.2045</c:v>
                </c:pt>
                <c:pt idx="61630">
                  <c:v>-247.20249999999999</c:v>
                </c:pt>
                <c:pt idx="61631">
                  <c:v>-247.20049999999998</c:v>
                </c:pt>
                <c:pt idx="61632">
                  <c:v>-247.19849999999997</c:v>
                </c:pt>
                <c:pt idx="61633">
                  <c:v>-247.19649999999996</c:v>
                </c:pt>
                <c:pt idx="61634">
                  <c:v>-247.19449999999998</c:v>
                </c:pt>
                <c:pt idx="61635">
                  <c:v>-247.1925</c:v>
                </c:pt>
                <c:pt idx="61636">
                  <c:v>-247.19049999999999</c:v>
                </c:pt>
                <c:pt idx="61637">
                  <c:v>-247.18849999999998</c:v>
                </c:pt>
                <c:pt idx="61638">
                  <c:v>-247.18649999999997</c:v>
                </c:pt>
                <c:pt idx="61639">
                  <c:v>-247.18449999999996</c:v>
                </c:pt>
                <c:pt idx="61640">
                  <c:v>-247.18249999999998</c:v>
                </c:pt>
                <c:pt idx="61641">
                  <c:v>-247.18049999999999</c:v>
                </c:pt>
                <c:pt idx="61642">
                  <c:v>-247.17849999999999</c:v>
                </c:pt>
                <c:pt idx="61643">
                  <c:v>-247.17649999999998</c:v>
                </c:pt>
                <c:pt idx="61644">
                  <c:v>-247.17449999999997</c:v>
                </c:pt>
                <c:pt idx="61645">
                  <c:v>-247.17249999999996</c:v>
                </c:pt>
                <c:pt idx="61646">
                  <c:v>-247.17049999999998</c:v>
                </c:pt>
                <c:pt idx="61647">
                  <c:v>-247.16849999999999</c:v>
                </c:pt>
                <c:pt idx="61648">
                  <c:v>-247.16649999999998</c:v>
                </c:pt>
                <c:pt idx="61649">
                  <c:v>-247.16449999999998</c:v>
                </c:pt>
                <c:pt idx="61650">
                  <c:v>-247.16249999999997</c:v>
                </c:pt>
                <c:pt idx="61651">
                  <c:v>-247.16049999999996</c:v>
                </c:pt>
                <c:pt idx="61652">
                  <c:v>-247.15849999999998</c:v>
                </c:pt>
                <c:pt idx="61653">
                  <c:v>-247.15649999999999</c:v>
                </c:pt>
                <c:pt idx="61654">
                  <c:v>-247.15449999999998</c:v>
                </c:pt>
                <c:pt idx="61655">
                  <c:v>-247.15249999999997</c:v>
                </c:pt>
                <c:pt idx="61656">
                  <c:v>-247.15049999999997</c:v>
                </c:pt>
                <c:pt idx="61657">
                  <c:v>-247.14849999999998</c:v>
                </c:pt>
                <c:pt idx="61658">
                  <c:v>-247.14649999999997</c:v>
                </c:pt>
                <c:pt idx="61659">
                  <c:v>-247.14449999999999</c:v>
                </c:pt>
                <c:pt idx="61660">
                  <c:v>-247.14249999999998</c:v>
                </c:pt>
                <c:pt idx="61661">
                  <c:v>-247.14049999999997</c:v>
                </c:pt>
                <c:pt idx="61662">
                  <c:v>-247.13849999999996</c:v>
                </c:pt>
                <c:pt idx="61663">
                  <c:v>-247.13649999999998</c:v>
                </c:pt>
                <c:pt idx="61664">
                  <c:v>-247.13449999999997</c:v>
                </c:pt>
                <c:pt idx="61665">
                  <c:v>-247.13249999999999</c:v>
                </c:pt>
                <c:pt idx="61666">
                  <c:v>-247.13049999999998</c:v>
                </c:pt>
                <c:pt idx="61667">
                  <c:v>-247.12849999999997</c:v>
                </c:pt>
                <c:pt idx="61668">
                  <c:v>-247.12649999999996</c:v>
                </c:pt>
                <c:pt idx="61669">
                  <c:v>-247.12449999999998</c:v>
                </c:pt>
                <c:pt idx="61670">
                  <c:v>-247.12249999999997</c:v>
                </c:pt>
                <c:pt idx="61671">
                  <c:v>-247.12049999999999</c:v>
                </c:pt>
                <c:pt idx="61672">
                  <c:v>-247.11849999999998</c:v>
                </c:pt>
                <c:pt idx="61673">
                  <c:v>-247.11649999999997</c:v>
                </c:pt>
                <c:pt idx="61674">
                  <c:v>-247.11449999999996</c:v>
                </c:pt>
                <c:pt idx="61675">
                  <c:v>-247.11249999999998</c:v>
                </c:pt>
                <c:pt idx="61676">
                  <c:v>-247.11049999999997</c:v>
                </c:pt>
                <c:pt idx="61677">
                  <c:v>-247.10849999999999</c:v>
                </c:pt>
                <c:pt idx="61678">
                  <c:v>-247.10649999999998</c:v>
                </c:pt>
                <c:pt idx="61679">
                  <c:v>-247.10449999999997</c:v>
                </c:pt>
                <c:pt idx="61680">
                  <c:v>-247.10249999999996</c:v>
                </c:pt>
                <c:pt idx="61681">
                  <c:v>-247.10049999999998</c:v>
                </c:pt>
                <c:pt idx="61682">
                  <c:v>-247.09849999999997</c:v>
                </c:pt>
                <c:pt idx="61683">
                  <c:v>-247.09649999999999</c:v>
                </c:pt>
                <c:pt idx="61684">
                  <c:v>-247.09449999999998</c:v>
                </c:pt>
                <c:pt idx="61685">
                  <c:v>-247.09249999999997</c:v>
                </c:pt>
                <c:pt idx="61686">
                  <c:v>-247.09049999999996</c:v>
                </c:pt>
                <c:pt idx="61687">
                  <c:v>-247.08849999999998</c:v>
                </c:pt>
                <c:pt idx="61688">
                  <c:v>-247.08649999999997</c:v>
                </c:pt>
                <c:pt idx="61689">
                  <c:v>-247.08449999999999</c:v>
                </c:pt>
                <c:pt idx="61690">
                  <c:v>-247.08249999999998</c:v>
                </c:pt>
                <c:pt idx="61691">
                  <c:v>-247.08049999999997</c:v>
                </c:pt>
                <c:pt idx="61692">
                  <c:v>-247.07849999999996</c:v>
                </c:pt>
                <c:pt idx="61693">
                  <c:v>-247.07649999999998</c:v>
                </c:pt>
                <c:pt idx="61694">
                  <c:v>-247.07449999999997</c:v>
                </c:pt>
                <c:pt idx="61695">
                  <c:v>-247.07249999999999</c:v>
                </c:pt>
                <c:pt idx="61696">
                  <c:v>-247.07049999999998</c:v>
                </c:pt>
                <c:pt idx="61697">
                  <c:v>-247.06849999999997</c:v>
                </c:pt>
                <c:pt idx="61698">
                  <c:v>-247.06649999999996</c:v>
                </c:pt>
                <c:pt idx="61699">
                  <c:v>-247.06449999999998</c:v>
                </c:pt>
                <c:pt idx="61700">
                  <c:v>-247.06249999999997</c:v>
                </c:pt>
                <c:pt idx="61701">
                  <c:v>-247.06049999999999</c:v>
                </c:pt>
                <c:pt idx="61702">
                  <c:v>-247.05849999999998</c:v>
                </c:pt>
                <c:pt idx="61703">
                  <c:v>-247.05649999999997</c:v>
                </c:pt>
                <c:pt idx="61704">
                  <c:v>-247.05449999999996</c:v>
                </c:pt>
                <c:pt idx="61705">
                  <c:v>-247.05249999999998</c:v>
                </c:pt>
                <c:pt idx="61706">
                  <c:v>-247.05049999999997</c:v>
                </c:pt>
                <c:pt idx="61707">
                  <c:v>-247.04849999999999</c:v>
                </c:pt>
                <c:pt idx="61708">
                  <c:v>-247.04649999999998</c:v>
                </c:pt>
                <c:pt idx="61709">
                  <c:v>-247.04449999999997</c:v>
                </c:pt>
                <c:pt idx="61710">
                  <c:v>-247.04249999999996</c:v>
                </c:pt>
                <c:pt idx="61711">
                  <c:v>-247.04049999999998</c:v>
                </c:pt>
                <c:pt idx="61712">
                  <c:v>-247.03849999999997</c:v>
                </c:pt>
                <c:pt idx="61713">
                  <c:v>-247.03649999999999</c:v>
                </c:pt>
                <c:pt idx="61714">
                  <c:v>-247.03449999999998</c:v>
                </c:pt>
                <c:pt idx="61715">
                  <c:v>-247.03249999999997</c:v>
                </c:pt>
                <c:pt idx="61716">
                  <c:v>-247.03049999999996</c:v>
                </c:pt>
                <c:pt idx="61717">
                  <c:v>-247.02849999999998</c:v>
                </c:pt>
                <c:pt idx="61718">
                  <c:v>-247.02649999999997</c:v>
                </c:pt>
                <c:pt idx="61719">
                  <c:v>-247.02449999999999</c:v>
                </c:pt>
                <c:pt idx="61720">
                  <c:v>-247.02249999999998</c:v>
                </c:pt>
                <c:pt idx="61721">
                  <c:v>-247.02049999999997</c:v>
                </c:pt>
                <c:pt idx="61722">
                  <c:v>-247.01849999999996</c:v>
                </c:pt>
                <c:pt idx="61723">
                  <c:v>-247.01649999999998</c:v>
                </c:pt>
                <c:pt idx="61724">
                  <c:v>-247.0145</c:v>
                </c:pt>
                <c:pt idx="61725">
                  <c:v>-247.01249999999999</c:v>
                </c:pt>
                <c:pt idx="61726">
                  <c:v>-247.01049999999998</c:v>
                </c:pt>
                <c:pt idx="61727">
                  <c:v>-247.00849999999997</c:v>
                </c:pt>
                <c:pt idx="61728">
                  <c:v>-247.00649999999996</c:v>
                </c:pt>
                <c:pt idx="61729">
                  <c:v>-247.00449999999998</c:v>
                </c:pt>
                <c:pt idx="61730">
                  <c:v>-247.0025</c:v>
                </c:pt>
                <c:pt idx="61731">
                  <c:v>-247.00049999999999</c:v>
                </c:pt>
                <c:pt idx="61732">
                  <c:v>-246.99849999999998</c:v>
                </c:pt>
                <c:pt idx="61733">
                  <c:v>-246.99649999999997</c:v>
                </c:pt>
                <c:pt idx="61734">
                  <c:v>-246.99449999999996</c:v>
                </c:pt>
                <c:pt idx="61735">
                  <c:v>-246.99249999999998</c:v>
                </c:pt>
                <c:pt idx="61736">
                  <c:v>-246.9905</c:v>
                </c:pt>
                <c:pt idx="61737">
                  <c:v>-246.98849999999999</c:v>
                </c:pt>
                <c:pt idx="61738">
                  <c:v>-246.98649999999998</c:v>
                </c:pt>
                <c:pt idx="61739">
                  <c:v>-246.98449999999997</c:v>
                </c:pt>
                <c:pt idx="61740">
                  <c:v>-246.98249999999996</c:v>
                </c:pt>
                <c:pt idx="61741">
                  <c:v>-246.98049999999998</c:v>
                </c:pt>
                <c:pt idx="61742">
                  <c:v>-246.9785</c:v>
                </c:pt>
                <c:pt idx="61743">
                  <c:v>-246.97649999999999</c:v>
                </c:pt>
                <c:pt idx="61744">
                  <c:v>-246.97449999999998</c:v>
                </c:pt>
                <c:pt idx="61745">
                  <c:v>-246.97249999999997</c:v>
                </c:pt>
                <c:pt idx="61746">
                  <c:v>-246.97049999999996</c:v>
                </c:pt>
                <c:pt idx="61747">
                  <c:v>-246.96849999999998</c:v>
                </c:pt>
                <c:pt idx="61748">
                  <c:v>-246.9665</c:v>
                </c:pt>
                <c:pt idx="61749">
                  <c:v>-246.96449999999999</c:v>
                </c:pt>
                <c:pt idx="61750">
                  <c:v>-246.96249999999998</c:v>
                </c:pt>
                <c:pt idx="61751">
                  <c:v>-246.96049999999997</c:v>
                </c:pt>
                <c:pt idx="61752">
                  <c:v>-246.95849999999996</c:v>
                </c:pt>
                <c:pt idx="61753">
                  <c:v>-246.95649999999998</c:v>
                </c:pt>
                <c:pt idx="61754">
                  <c:v>-246.9545</c:v>
                </c:pt>
                <c:pt idx="61755">
                  <c:v>-246.95249999999999</c:v>
                </c:pt>
                <c:pt idx="61756">
                  <c:v>-246.95049999999998</c:v>
                </c:pt>
                <c:pt idx="61757">
                  <c:v>-246.94849999999997</c:v>
                </c:pt>
                <c:pt idx="61758">
                  <c:v>-246.94649999999996</c:v>
                </c:pt>
                <c:pt idx="61759">
                  <c:v>-246.94449999999998</c:v>
                </c:pt>
                <c:pt idx="61760">
                  <c:v>-246.9425</c:v>
                </c:pt>
                <c:pt idx="61761">
                  <c:v>-246.94049999999999</c:v>
                </c:pt>
                <c:pt idx="61762">
                  <c:v>-246.93849999999998</c:v>
                </c:pt>
                <c:pt idx="61763">
                  <c:v>-246.93649999999997</c:v>
                </c:pt>
                <c:pt idx="61764">
                  <c:v>-246.93449999999996</c:v>
                </c:pt>
                <c:pt idx="61765">
                  <c:v>-246.93249999999998</c:v>
                </c:pt>
                <c:pt idx="61766">
                  <c:v>-246.93049999999999</c:v>
                </c:pt>
                <c:pt idx="61767">
                  <c:v>-246.92849999999999</c:v>
                </c:pt>
                <c:pt idx="61768">
                  <c:v>-246.92649999999998</c:v>
                </c:pt>
                <c:pt idx="61769">
                  <c:v>-246.92449999999997</c:v>
                </c:pt>
                <c:pt idx="61770">
                  <c:v>-246.92249999999996</c:v>
                </c:pt>
                <c:pt idx="61771">
                  <c:v>-246.92049999999998</c:v>
                </c:pt>
                <c:pt idx="61772">
                  <c:v>-246.91849999999999</c:v>
                </c:pt>
                <c:pt idx="61773">
                  <c:v>-246.91649999999998</c:v>
                </c:pt>
                <c:pt idx="61774">
                  <c:v>-246.91449999999998</c:v>
                </c:pt>
                <c:pt idx="61775">
                  <c:v>-246.91249999999997</c:v>
                </c:pt>
                <c:pt idx="61776">
                  <c:v>-246.91049999999996</c:v>
                </c:pt>
                <c:pt idx="61777">
                  <c:v>-246.90849999999998</c:v>
                </c:pt>
                <c:pt idx="61778">
                  <c:v>-246.90649999999999</c:v>
                </c:pt>
                <c:pt idx="61779">
                  <c:v>-246.90449999999998</c:v>
                </c:pt>
                <c:pt idx="61780">
                  <c:v>-246.90249999999997</c:v>
                </c:pt>
                <c:pt idx="61781">
                  <c:v>-246.90049999999997</c:v>
                </c:pt>
                <c:pt idx="61782">
                  <c:v>-246.89849999999998</c:v>
                </c:pt>
                <c:pt idx="61783">
                  <c:v>-246.89649999999997</c:v>
                </c:pt>
                <c:pt idx="61784">
                  <c:v>-246.89449999999999</c:v>
                </c:pt>
                <c:pt idx="61785">
                  <c:v>-246.89249999999998</c:v>
                </c:pt>
                <c:pt idx="61786">
                  <c:v>-246.89049999999997</c:v>
                </c:pt>
                <c:pt idx="61787">
                  <c:v>-246.88849999999996</c:v>
                </c:pt>
                <c:pt idx="61788">
                  <c:v>-246.88649999999998</c:v>
                </c:pt>
                <c:pt idx="61789">
                  <c:v>-246.88449999999997</c:v>
                </c:pt>
                <c:pt idx="61790">
                  <c:v>-246.88249999999999</c:v>
                </c:pt>
                <c:pt idx="61791">
                  <c:v>-246.88049999999998</c:v>
                </c:pt>
                <c:pt idx="61792">
                  <c:v>-246.87849999999997</c:v>
                </c:pt>
                <c:pt idx="61793">
                  <c:v>-246.87649999999996</c:v>
                </c:pt>
                <c:pt idx="61794">
                  <c:v>-246.87449999999998</c:v>
                </c:pt>
                <c:pt idx="61795">
                  <c:v>-246.87249999999997</c:v>
                </c:pt>
                <c:pt idx="61796">
                  <c:v>-246.87049999999999</c:v>
                </c:pt>
                <c:pt idx="61797">
                  <c:v>-246.86849999999998</c:v>
                </c:pt>
                <c:pt idx="61798">
                  <c:v>-246.86649999999997</c:v>
                </c:pt>
                <c:pt idx="61799">
                  <c:v>-246.86449999999996</c:v>
                </c:pt>
                <c:pt idx="61800">
                  <c:v>-246.86249999999998</c:v>
                </c:pt>
                <c:pt idx="61801">
                  <c:v>-246.86049999999997</c:v>
                </c:pt>
                <c:pt idx="61802">
                  <c:v>-246.85849999999999</c:v>
                </c:pt>
                <c:pt idx="61803">
                  <c:v>-246.85649999999998</c:v>
                </c:pt>
                <c:pt idx="61804">
                  <c:v>-246.85449999999997</c:v>
                </c:pt>
                <c:pt idx="61805">
                  <c:v>-246.85249999999996</c:v>
                </c:pt>
                <c:pt idx="61806">
                  <c:v>-246.85049999999998</c:v>
                </c:pt>
                <c:pt idx="61807">
                  <c:v>-246.84849999999997</c:v>
                </c:pt>
                <c:pt idx="61808">
                  <c:v>-246.84649999999999</c:v>
                </c:pt>
                <c:pt idx="61809">
                  <c:v>-246.84449999999998</c:v>
                </c:pt>
                <c:pt idx="61810">
                  <c:v>-246.84249999999997</c:v>
                </c:pt>
                <c:pt idx="61811">
                  <c:v>-246.84049999999996</c:v>
                </c:pt>
                <c:pt idx="61812">
                  <c:v>-246.83849999999998</c:v>
                </c:pt>
                <c:pt idx="61813">
                  <c:v>-246.83649999999997</c:v>
                </c:pt>
                <c:pt idx="61814">
                  <c:v>-246.83449999999999</c:v>
                </c:pt>
                <c:pt idx="61815">
                  <c:v>-246.83249999999998</c:v>
                </c:pt>
                <c:pt idx="61816">
                  <c:v>-246.83049999999997</c:v>
                </c:pt>
                <c:pt idx="61817">
                  <c:v>-246.82849999999996</c:v>
                </c:pt>
                <c:pt idx="61818">
                  <c:v>-246.82649999999998</c:v>
                </c:pt>
                <c:pt idx="61819">
                  <c:v>-246.82449999999997</c:v>
                </c:pt>
                <c:pt idx="61820">
                  <c:v>-246.82249999999999</c:v>
                </c:pt>
                <c:pt idx="61821">
                  <c:v>-246.82049999999998</c:v>
                </c:pt>
                <c:pt idx="61822">
                  <c:v>-246.81849999999997</c:v>
                </c:pt>
                <c:pt idx="61823">
                  <c:v>-246.81649999999996</c:v>
                </c:pt>
                <c:pt idx="61824">
                  <c:v>-246.81449999999998</c:v>
                </c:pt>
                <c:pt idx="61825">
                  <c:v>-246.81249999999997</c:v>
                </c:pt>
                <c:pt idx="61826">
                  <c:v>-246.81049999999999</c:v>
                </c:pt>
                <c:pt idx="61827">
                  <c:v>-246.80849999999998</c:v>
                </c:pt>
                <c:pt idx="61828">
                  <c:v>-246.80649999999997</c:v>
                </c:pt>
                <c:pt idx="61829">
                  <c:v>-246.80449999999996</c:v>
                </c:pt>
                <c:pt idx="61830">
                  <c:v>-246.80249999999998</c:v>
                </c:pt>
                <c:pt idx="61831">
                  <c:v>-246.80049999999997</c:v>
                </c:pt>
                <c:pt idx="61832">
                  <c:v>-246.79849999999999</c:v>
                </c:pt>
                <c:pt idx="61833">
                  <c:v>-246.79649999999998</c:v>
                </c:pt>
                <c:pt idx="61834">
                  <c:v>-246.79449999999997</c:v>
                </c:pt>
                <c:pt idx="61835">
                  <c:v>-246.79249999999996</c:v>
                </c:pt>
                <c:pt idx="61836">
                  <c:v>-246.79049999999998</c:v>
                </c:pt>
                <c:pt idx="61837">
                  <c:v>-246.78849999999997</c:v>
                </c:pt>
                <c:pt idx="61838">
                  <c:v>-246.78649999999999</c:v>
                </c:pt>
                <c:pt idx="61839">
                  <c:v>-246.78449999999998</c:v>
                </c:pt>
                <c:pt idx="61840">
                  <c:v>-246.78249999999997</c:v>
                </c:pt>
                <c:pt idx="61841">
                  <c:v>-246.78049999999996</c:v>
                </c:pt>
                <c:pt idx="61842">
                  <c:v>-246.77849999999998</c:v>
                </c:pt>
                <c:pt idx="61843">
                  <c:v>-246.77649999999997</c:v>
                </c:pt>
                <c:pt idx="61844">
                  <c:v>-246.77449999999999</c:v>
                </c:pt>
                <c:pt idx="61845">
                  <c:v>-246.77249999999998</c:v>
                </c:pt>
                <c:pt idx="61846">
                  <c:v>-246.77049999999997</c:v>
                </c:pt>
                <c:pt idx="61847">
                  <c:v>-246.76849999999996</c:v>
                </c:pt>
                <c:pt idx="61848">
                  <c:v>-246.76649999999998</c:v>
                </c:pt>
                <c:pt idx="61849">
                  <c:v>-246.7645</c:v>
                </c:pt>
                <c:pt idx="61850">
                  <c:v>-246.76249999999999</c:v>
                </c:pt>
                <c:pt idx="61851">
                  <c:v>-246.76049999999998</c:v>
                </c:pt>
                <c:pt idx="61852">
                  <c:v>-246.75849999999997</c:v>
                </c:pt>
                <c:pt idx="61853">
                  <c:v>-246.75649999999996</c:v>
                </c:pt>
                <c:pt idx="61854">
                  <c:v>-246.75449999999998</c:v>
                </c:pt>
                <c:pt idx="61855">
                  <c:v>-246.7525</c:v>
                </c:pt>
                <c:pt idx="61856">
                  <c:v>-246.75049999999999</c:v>
                </c:pt>
                <c:pt idx="61857">
                  <c:v>-246.74849999999998</c:v>
                </c:pt>
                <c:pt idx="61858">
                  <c:v>-246.74649999999997</c:v>
                </c:pt>
                <c:pt idx="61859">
                  <c:v>-246.74449999999996</c:v>
                </c:pt>
                <c:pt idx="61860">
                  <c:v>-246.74249999999998</c:v>
                </c:pt>
                <c:pt idx="61861">
                  <c:v>-246.7405</c:v>
                </c:pt>
                <c:pt idx="61862">
                  <c:v>-246.73849999999999</c:v>
                </c:pt>
                <c:pt idx="61863">
                  <c:v>-246.73649999999998</c:v>
                </c:pt>
                <c:pt idx="61864">
                  <c:v>-246.73449999999997</c:v>
                </c:pt>
                <c:pt idx="61865">
                  <c:v>-246.73249999999996</c:v>
                </c:pt>
                <c:pt idx="61866">
                  <c:v>-246.73049999999998</c:v>
                </c:pt>
                <c:pt idx="61867">
                  <c:v>-246.7285</c:v>
                </c:pt>
                <c:pt idx="61868">
                  <c:v>-246.72649999999999</c:v>
                </c:pt>
                <c:pt idx="61869">
                  <c:v>-246.72449999999998</c:v>
                </c:pt>
                <c:pt idx="61870">
                  <c:v>-246.72249999999997</c:v>
                </c:pt>
                <c:pt idx="61871">
                  <c:v>-246.72049999999996</c:v>
                </c:pt>
                <c:pt idx="61872">
                  <c:v>-246.71849999999998</c:v>
                </c:pt>
                <c:pt idx="61873">
                  <c:v>-246.7165</c:v>
                </c:pt>
                <c:pt idx="61874">
                  <c:v>-246.71449999999999</c:v>
                </c:pt>
                <c:pt idx="61875">
                  <c:v>-246.71249999999998</c:v>
                </c:pt>
                <c:pt idx="61876">
                  <c:v>-246.71049999999997</c:v>
                </c:pt>
                <c:pt idx="61877">
                  <c:v>-246.70849999999996</c:v>
                </c:pt>
                <c:pt idx="61878">
                  <c:v>-246.70649999999998</c:v>
                </c:pt>
                <c:pt idx="61879">
                  <c:v>-246.7045</c:v>
                </c:pt>
                <c:pt idx="61880">
                  <c:v>-246.70249999999999</c:v>
                </c:pt>
                <c:pt idx="61881">
                  <c:v>-246.70049999999998</c:v>
                </c:pt>
                <c:pt idx="61882">
                  <c:v>-246.69849999999997</c:v>
                </c:pt>
                <c:pt idx="61883">
                  <c:v>-246.69649999999996</c:v>
                </c:pt>
                <c:pt idx="61884">
                  <c:v>-246.69449999999998</c:v>
                </c:pt>
                <c:pt idx="61885">
                  <c:v>-246.6925</c:v>
                </c:pt>
                <c:pt idx="61886">
                  <c:v>-246.69049999999999</c:v>
                </c:pt>
                <c:pt idx="61887">
                  <c:v>-246.68849999999998</c:v>
                </c:pt>
                <c:pt idx="61888">
                  <c:v>-246.68649999999997</c:v>
                </c:pt>
                <c:pt idx="61889">
                  <c:v>-246.68449999999996</c:v>
                </c:pt>
                <c:pt idx="61890">
                  <c:v>-246.68249999999998</c:v>
                </c:pt>
                <c:pt idx="61891">
                  <c:v>-246.68049999999999</c:v>
                </c:pt>
                <c:pt idx="61892">
                  <c:v>-246.67849999999999</c:v>
                </c:pt>
                <c:pt idx="61893">
                  <c:v>-246.67649999999998</c:v>
                </c:pt>
                <c:pt idx="61894">
                  <c:v>-246.67449999999997</c:v>
                </c:pt>
                <c:pt idx="61895">
                  <c:v>-246.67249999999996</c:v>
                </c:pt>
                <c:pt idx="61896">
                  <c:v>-246.67049999999998</c:v>
                </c:pt>
                <c:pt idx="61897">
                  <c:v>-246.66849999999999</c:v>
                </c:pt>
                <c:pt idx="61898">
                  <c:v>-246.66649999999998</c:v>
                </c:pt>
                <c:pt idx="61899">
                  <c:v>-246.66449999999998</c:v>
                </c:pt>
                <c:pt idx="61900">
                  <c:v>-246.66249999999997</c:v>
                </c:pt>
                <c:pt idx="61901">
                  <c:v>-246.66049999999996</c:v>
                </c:pt>
                <c:pt idx="61902">
                  <c:v>-246.65849999999998</c:v>
                </c:pt>
                <c:pt idx="61903">
                  <c:v>-246.65649999999999</c:v>
                </c:pt>
                <c:pt idx="61904">
                  <c:v>-246.65449999999998</c:v>
                </c:pt>
                <c:pt idx="61905">
                  <c:v>-246.65249999999997</c:v>
                </c:pt>
                <c:pt idx="61906">
                  <c:v>-246.65049999999997</c:v>
                </c:pt>
                <c:pt idx="61907">
                  <c:v>-246.64849999999998</c:v>
                </c:pt>
                <c:pt idx="61908">
                  <c:v>-246.64649999999997</c:v>
                </c:pt>
                <c:pt idx="61909">
                  <c:v>-246.64449999999999</c:v>
                </c:pt>
                <c:pt idx="61910">
                  <c:v>-246.64249999999998</c:v>
                </c:pt>
                <c:pt idx="61911">
                  <c:v>-246.64049999999997</c:v>
                </c:pt>
                <c:pt idx="61912">
                  <c:v>-246.63849999999996</c:v>
                </c:pt>
                <c:pt idx="61913">
                  <c:v>-246.63649999999998</c:v>
                </c:pt>
                <c:pt idx="61914">
                  <c:v>-246.63449999999997</c:v>
                </c:pt>
                <c:pt idx="61915">
                  <c:v>-246.63249999999999</c:v>
                </c:pt>
                <c:pt idx="61916">
                  <c:v>-246.63049999999998</c:v>
                </c:pt>
                <c:pt idx="61917">
                  <c:v>-246.62849999999997</c:v>
                </c:pt>
                <c:pt idx="61918">
                  <c:v>-246.62649999999996</c:v>
                </c:pt>
                <c:pt idx="61919">
                  <c:v>-246.62449999999998</c:v>
                </c:pt>
                <c:pt idx="61920">
                  <c:v>-246.62249999999997</c:v>
                </c:pt>
                <c:pt idx="61921">
                  <c:v>-246.62049999999999</c:v>
                </c:pt>
                <c:pt idx="61922">
                  <c:v>-246.61849999999998</c:v>
                </c:pt>
                <c:pt idx="61923">
                  <c:v>-246.61649999999997</c:v>
                </c:pt>
                <c:pt idx="61924">
                  <c:v>-246.61449999999996</c:v>
                </c:pt>
                <c:pt idx="61925">
                  <c:v>-246.61249999999998</c:v>
                </c:pt>
                <c:pt idx="61926">
                  <c:v>-246.61049999999997</c:v>
                </c:pt>
                <c:pt idx="61927">
                  <c:v>-246.60849999999999</c:v>
                </c:pt>
                <c:pt idx="61928">
                  <c:v>-246.60649999999998</c:v>
                </c:pt>
                <c:pt idx="61929">
                  <c:v>-246.60449999999997</c:v>
                </c:pt>
                <c:pt idx="61930">
                  <c:v>-246.60249999999996</c:v>
                </c:pt>
                <c:pt idx="61931">
                  <c:v>-246.60049999999998</c:v>
                </c:pt>
                <c:pt idx="61932">
                  <c:v>-246.59849999999997</c:v>
                </c:pt>
                <c:pt idx="61933">
                  <c:v>-246.59649999999999</c:v>
                </c:pt>
                <c:pt idx="61934">
                  <c:v>-246.59449999999998</c:v>
                </c:pt>
                <c:pt idx="61935">
                  <c:v>-246.59249999999997</c:v>
                </c:pt>
                <c:pt idx="61936">
                  <c:v>-246.59049999999996</c:v>
                </c:pt>
                <c:pt idx="61937">
                  <c:v>-246.58849999999998</c:v>
                </c:pt>
                <c:pt idx="61938">
                  <c:v>-246.58649999999997</c:v>
                </c:pt>
                <c:pt idx="61939">
                  <c:v>-246.58449999999999</c:v>
                </c:pt>
                <c:pt idx="61940">
                  <c:v>-246.58249999999998</c:v>
                </c:pt>
                <c:pt idx="61941">
                  <c:v>-246.58049999999997</c:v>
                </c:pt>
                <c:pt idx="61942">
                  <c:v>-246.57849999999996</c:v>
                </c:pt>
                <c:pt idx="61943">
                  <c:v>-246.57649999999998</c:v>
                </c:pt>
                <c:pt idx="61944">
                  <c:v>-246.57449999999997</c:v>
                </c:pt>
                <c:pt idx="61945">
                  <c:v>-246.57249999999999</c:v>
                </c:pt>
                <c:pt idx="61946">
                  <c:v>-246.57049999999998</c:v>
                </c:pt>
                <c:pt idx="61947">
                  <c:v>-246.56849999999997</c:v>
                </c:pt>
                <c:pt idx="61948">
                  <c:v>-246.56649999999996</c:v>
                </c:pt>
                <c:pt idx="61949">
                  <c:v>-246.56449999999998</c:v>
                </c:pt>
                <c:pt idx="61950">
                  <c:v>-246.56249999999997</c:v>
                </c:pt>
                <c:pt idx="61951">
                  <c:v>-246.56049999999999</c:v>
                </c:pt>
                <c:pt idx="61952">
                  <c:v>-246.55849999999998</c:v>
                </c:pt>
                <c:pt idx="61953">
                  <c:v>-246.55649999999997</c:v>
                </c:pt>
                <c:pt idx="61954">
                  <c:v>-246.55449999999996</c:v>
                </c:pt>
                <c:pt idx="61955">
                  <c:v>-246.55249999999998</c:v>
                </c:pt>
                <c:pt idx="61956">
                  <c:v>-246.55049999999997</c:v>
                </c:pt>
                <c:pt idx="61957">
                  <c:v>-246.54849999999999</c:v>
                </c:pt>
                <c:pt idx="61958">
                  <c:v>-246.54649999999998</c:v>
                </c:pt>
                <c:pt idx="61959">
                  <c:v>-246.54449999999997</c:v>
                </c:pt>
                <c:pt idx="61960">
                  <c:v>-246.54249999999996</c:v>
                </c:pt>
                <c:pt idx="61961">
                  <c:v>-246.54049999999998</c:v>
                </c:pt>
                <c:pt idx="61962">
                  <c:v>-246.53849999999997</c:v>
                </c:pt>
                <c:pt idx="61963">
                  <c:v>-246.53649999999999</c:v>
                </c:pt>
                <c:pt idx="61964">
                  <c:v>-246.53449999999998</c:v>
                </c:pt>
                <c:pt idx="61965">
                  <c:v>-246.53249999999997</c:v>
                </c:pt>
                <c:pt idx="61966">
                  <c:v>-246.53049999999996</c:v>
                </c:pt>
                <c:pt idx="61967">
                  <c:v>-246.52849999999998</c:v>
                </c:pt>
                <c:pt idx="61968">
                  <c:v>-246.52649999999997</c:v>
                </c:pt>
                <c:pt idx="61969">
                  <c:v>-246.52449999999999</c:v>
                </c:pt>
                <c:pt idx="61970">
                  <c:v>-246.52249999999998</c:v>
                </c:pt>
                <c:pt idx="61971">
                  <c:v>-246.52049999999997</c:v>
                </c:pt>
                <c:pt idx="61972">
                  <c:v>-246.51849999999996</c:v>
                </c:pt>
                <c:pt idx="61973">
                  <c:v>-246.51649999999998</c:v>
                </c:pt>
                <c:pt idx="61974">
                  <c:v>-246.5145</c:v>
                </c:pt>
                <c:pt idx="61975">
                  <c:v>-246.51249999999999</c:v>
                </c:pt>
                <c:pt idx="61976">
                  <c:v>-246.51049999999998</c:v>
                </c:pt>
                <c:pt idx="61977">
                  <c:v>-246.50849999999997</c:v>
                </c:pt>
                <c:pt idx="61978">
                  <c:v>-246.50649999999996</c:v>
                </c:pt>
                <c:pt idx="61979">
                  <c:v>-246.50449999999998</c:v>
                </c:pt>
                <c:pt idx="61980">
                  <c:v>-246.5025</c:v>
                </c:pt>
                <c:pt idx="61981">
                  <c:v>-246.50049999999999</c:v>
                </c:pt>
                <c:pt idx="61982">
                  <c:v>-246.49849999999998</c:v>
                </c:pt>
                <c:pt idx="61983">
                  <c:v>-246.49649999999997</c:v>
                </c:pt>
                <c:pt idx="61984">
                  <c:v>-246.49449999999996</c:v>
                </c:pt>
                <c:pt idx="61985">
                  <c:v>-246.49249999999998</c:v>
                </c:pt>
                <c:pt idx="61986">
                  <c:v>-246.4905</c:v>
                </c:pt>
                <c:pt idx="61987">
                  <c:v>-246.48849999999999</c:v>
                </c:pt>
                <c:pt idx="61988">
                  <c:v>-246.48649999999998</c:v>
                </c:pt>
                <c:pt idx="61989">
                  <c:v>-246.48449999999997</c:v>
                </c:pt>
                <c:pt idx="61990">
                  <c:v>-246.48249999999996</c:v>
                </c:pt>
                <c:pt idx="61991">
                  <c:v>-246.48049999999998</c:v>
                </c:pt>
                <c:pt idx="61992">
                  <c:v>-246.4785</c:v>
                </c:pt>
                <c:pt idx="61993">
                  <c:v>-246.47649999999999</c:v>
                </c:pt>
                <c:pt idx="61994">
                  <c:v>-246.47449999999998</c:v>
                </c:pt>
                <c:pt idx="61995">
                  <c:v>-246.47249999999997</c:v>
                </c:pt>
                <c:pt idx="61996">
                  <c:v>-246.47049999999996</c:v>
                </c:pt>
                <c:pt idx="61997">
                  <c:v>-246.46849999999998</c:v>
                </c:pt>
                <c:pt idx="61998">
                  <c:v>-246.4665</c:v>
                </c:pt>
                <c:pt idx="61999">
                  <c:v>-246.46449999999999</c:v>
                </c:pt>
                <c:pt idx="62000">
                  <c:v>-246.46249999999998</c:v>
                </c:pt>
                <c:pt idx="62001">
                  <c:v>-246.46049999999997</c:v>
                </c:pt>
                <c:pt idx="62002">
                  <c:v>-246.45849999999996</c:v>
                </c:pt>
                <c:pt idx="62003">
                  <c:v>-246.45649999999998</c:v>
                </c:pt>
                <c:pt idx="62004">
                  <c:v>-246.4545</c:v>
                </c:pt>
                <c:pt idx="62005">
                  <c:v>-246.45249999999999</c:v>
                </c:pt>
                <c:pt idx="62006">
                  <c:v>-246.45049999999998</c:v>
                </c:pt>
                <c:pt idx="62007">
                  <c:v>-246.44849999999997</c:v>
                </c:pt>
                <c:pt idx="62008">
                  <c:v>-246.44649999999996</c:v>
                </c:pt>
                <c:pt idx="62009">
                  <c:v>-246.44449999999998</c:v>
                </c:pt>
                <c:pt idx="62010">
                  <c:v>-246.4425</c:v>
                </c:pt>
                <c:pt idx="62011">
                  <c:v>-246.44049999999999</c:v>
                </c:pt>
                <c:pt idx="62012">
                  <c:v>-246.43849999999998</c:v>
                </c:pt>
                <c:pt idx="62013">
                  <c:v>-246.43649999999997</c:v>
                </c:pt>
                <c:pt idx="62014">
                  <c:v>-246.43449999999996</c:v>
                </c:pt>
                <c:pt idx="62015">
                  <c:v>-246.43249999999998</c:v>
                </c:pt>
                <c:pt idx="62016">
                  <c:v>-246.43049999999999</c:v>
                </c:pt>
                <c:pt idx="62017">
                  <c:v>-246.42849999999999</c:v>
                </c:pt>
                <c:pt idx="62018">
                  <c:v>-246.42649999999998</c:v>
                </c:pt>
                <c:pt idx="62019">
                  <c:v>-246.42449999999997</c:v>
                </c:pt>
                <c:pt idx="62020">
                  <c:v>-246.42249999999996</c:v>
                </c:pt>
                <c:pt idx="62021">
                  <c:v>-246.42049999999998</c:v>
                </c:pt>
                <c:pt idx="62022">
                  <c:v>-246.41849999999999</c:v>
                </c:pt>
                <c:pt idx="62023">
                  <c:v>-246.41649999999998</c:v>
                </c:pt>
                <c:pt idx="62024">
                  <c:v>-246.41449999999998</c:v>
                </c:pt>
                <c:pt idx="62025">
                  <c:v>-246.41249999999997</c:v>
                </c:pt>
                <c:pt idx="62026">
                  <c:v>-246.41049999999996</c:v>
                </c:pt>
                <c:pt idx="62027">
                  <c:v>-246.40849999999998</c:v>
                </c:pt>
                <c:pt idx="62028">
                  <c:v>-246.40649999999999</c:v>
                </c:pt>
                <c:pt idx="62029">
                  <c:v>-246.40449999999998</c:v>
                </c:pt>
                <c:pt idx="62030">
                  <c:v>-246.40249999999997</c:v>
                </c:pt>
                <c:pt idx="62031">
                  <c:v>-246.40049999999997</c:v>
                </c:pt>
                <c:pt idx="62032">
                  <c:v>-246.39849999999998</c:v>
                </c:pt>
                <c:pt idx="62033">
                  <c:v>-246.39649999999997</c:v>
                </c:pt>
                <c:pt idx="62034">
                  <c:v>-246.39449999999999</c:v>
                </c:pt>
                <c:pt idx="62035">
                  <c:v>-246.39249999999998</c:v>
                </c:pt>
                <c:pt idx="62036">
                  <c:v>-246.39049999999997</c:v>
                </c:pt>
                <c:pt idx="62037">
                  <c:v>-246.38849999999996</c:v>
                </c:pt>
                <c:pt idx="62038">
                  <c:v>-246.38649999999998</c:v>
                </c:pt>
                <c:pt idx="62039">
                  <c:v>-246.38449999999997</c:v>
                </c:pt>
                <c:pt idx="62040">
                  <c:v>-246.38249999999999</c:v>
                </c:pt>
                <c:pt idx="62041">
                  <c:v>-246.38049999999998</c:v>
                </c:pt>
                <c:pt idx="62042">
                  <c:v>-246.37849999999997</c:v>
                </c:pt>
                <c:pt idx="62043">
                  <c:v>-246.37649999999996</c:v>
                </c:pt>
                <c:pt idx="62044">
                  <c:v>-246.37449999999998</c:v>
                </c:pt>
                <c:pt idx="62045">
                  <c:v>-246.37249999999997</c:v>
                </c:pt>
                <c:pt idx="62046">
                  <c:v>-246.37049999999999</c:v>
                </c:pt>
                <c:pt idx="62047">
                  <c:v>-246.36849999999998</c:v>
                </c:pt>
                <c:pt idx="62048">
                  <c:v>-246.36649999999997</c:v>
                </c:pt>
                <c:pt idx="62049">
                  <c:v>-246.36449999999996</c:v>
                </c:pt>
                <c:pt idx="62050">
                  <c:v>-246.36249999999998</c:v>
                </c:pt>
                <c:pt idx="62051">
                  <c:v>-246.36049999999997</c:v>
                </c:pt>
                <c:pt idx="62052">
                  <c:v>-246.35849999999999</c:v>
                </c:pt>
                <c:pt idx="62053">
                  <c:v>-246.35649999999998</c:v>
                </c:pt>
                <c:pt idx="62054">
                  <c:v>-246.35449999999997</c:v>
                </c:pt>
                <c:pt idx="62055">
                  <c:v>-246.35249999999996</c:v>
                </c:pt>
                <c:pt idx="62056">
                  <c:v>-246.35049999999998</c:v>
                </c:pt>
                <c:pt idx="62057">
                  <c:v>-246.34849999999997</c:v>
                </c:pt>
                <c:pt idx="62058">
                  <c:v>-246.34649999999999</c:v>
                </c:pt>
                <c:pt idx="62059">
                  <c:v>-246.34449999999998</c:v>
                </c:pt>
                <c:pt idx="62060">
                  <c:v>-246.34249999999997</c:v>
                </c:pt>
                <c:pt idx="62061">
                  <c:v>-246.34049999999996</c:v>
                </c:pt>
                <c:pt idx="62062">
                  <c:v>-246.33849999999998</c:v>
                </c:pt>
                <c:pt idx="62063">
                  <c:v>-246.33649999999997</c:v>
                </c:pt>
                <c:pt idx="62064">
                  <c:v>-246.33449999999999</c:v>
                </c:pt>
                <c:pt idx="62065">
                  <c:v>-246.33249999999998</c:v>
                </c:pt>
                <c:pt idx="62066">
                  <c:v>-246.33049999999997</c:v>
                </c:pt>
                <c:pt idx="62067">
                  <c:v>-246.32849999999996</c:v>
                </c:pt>
                <c:pt idx="62068">
                  <c:v>-246.32649999999998</c:v>
                </c:pt>
                <c:pt idx="62069">
                  <c:v>-246.32449999999997</c:v>
                </c:pt>
                <c:pt idx="62070">
                  <c:v>-246.32249999999999</c:v>
                </c:pt>
                <c:pt idx="62071">
                  <c:v>-246.32049999999998</c:v>
                </c:pt>
                <c:pt idx="62072">
                  <c:v>-246.31849999999997</c:v>
                </c:pt>
                <c:pt idx="62073">
                  <c:v>-246.31649999999996</c:v>
                </c:pt>
                <c:pt idx="62074">
                  <c:v>-246.31449999999998</c:v>
                </c:pt>
                <c:pt idx="62075">
                  <c:v>-246.31249999999997</c:v>
                </c:pt>
                <c:pt idx="62076">
                  <c:v>-246.31049999999999</c:v>
                </c:pt>
                <c:pt idx="62077">
                  <c:v>-246.30849999999998</c:v>
                </c:pt>
                <c:pt idx="62078">
                  <c:v>-246.30649999999997</c:v>
                </c:pt>
                <c:pt idx="62079">
                  <c:v>-246.30449999999996</c:v>
                </c:pt>
                <c:pt idx="62080">
                  <c:v>-246.30249999999998</c:v>
                </c:pt>
                <c:pt idx="62081">
                  <c:v>-246.30049999999997</c:v>
                </c:pt>
                <c:pt idx="62082">
                  <c:v>-246.29849999999999</c:v>
                </c:pt>
                <c:pt idx="62083">
                  <c:v>-246.29649999999998</c:v>
                </c:pt>
                <c:pt idx="62084">
                  <c:v>-246.29449999999997</c:v>
                </c:pt>
                <c:pt idx="62085">
                  <c:v>-246.29249999999996</c:v>
                </c:pt>
                <c:pt idx="62086">
                  <c:v>-246.29049999999998</c:v>
                </c:pt>
                <c:pt idx="62087">
                  <c:v>-246.28849999999997</c:v>
                </c:pt>
                <c:pt idx="62088">
                  <c:v>-246.28649999999999</c:v>
                </c:pt>
                <c:pt idx="62089">
                  <c:v>-246.28449999999998</c:v>
                </c:pt>
                <c:pt idx="62090">
                  <c:v>-246.28249999999997</c:v>
                </c:pt>
                <c:pt idx="62091">
                  <c:v>-246.28049999999996</c:v>
                </c:pt>
                <c:pt idx="62092">
                  <c:v>-246.27849999999998</c:v>
                </c:pt>
                <c:pt idx="62093">
                  <c:v>-246.27649999999997</c:v>
                </c:pt>
                <c:pt idx="62094">
                  <c:v>-246.27449999999999</c:v>
                </c:pt>
                <c:pt idx="62095">
                  <c:v>-246.27249999999998</c:v>
                </c:pt>
                <c:pt idx="62096">
                  <c:v>-246.27049999999997</c:v>
                </c:pt>
                <c:pt idx="62097">
                  <c:v>-246.26849999999996</c:v>
                </c:pt>
                <c:pt idx="62098">
                  <c:v>-246.26649999999998</c:v>
                </c:pt>
                <c:pt idx="62099">
                  <c:v>-246.2645</c:v>
                </c:pt>
                <c:pt idx="62100">
                  <c:v>-246.26249999999999</c:v>
                </c:pt>
                <c:pt idx="62101">
                  <c:v>-246.26049999999998</c:v>
                </c:pt>
                <c:pt idx="62102">
                  <c:v>-246.25849999999997</c:v>
                </c:pt>
                <c:pt idx="62103">
                  <c:v>-246.25649999999996</c:v>
                </c:pt>
                <c:pt idx="62104">
                  <c:v>-246.25449999999998</c:v>
                </c:pt>
                <c:pt idx="62105">
                  <c:v>-246.2525</c:v>
                </c:pt>
                <c:pt idx="62106">
                  <c:v>-246.25049999999999</c:v>
                </c:pt>
                <c:pt idx="62107">
                  <c:v>-246.24849999999998</c:v>
                </c:pt>
                <c:pt idx="62108">
                  <c:v>-246.24649999999997</c:v>
                </c:pt>
                <c:pt idx="62109">
                  <c:v>-246.24449999999996</c:v>
                </c:pt>
                <c:pt idx="62110">
                  <c:v>-246.24249999999998</c:v>
                </c:pt>
                <c:pt idx="62111">
                  <c:v>-246.2405</c:v>
                </c:pt>
                <c:pt idx="62112">
                  <c:v>-246.23849999999999</c:v>
                </c:pt>
                <c:pt idx="62113">
                  <c:v>-246.23649999999998</c:v>
                </c:pt>
                <c:pt idx="62114">
                  <c:v>-246.23449999999997</c:v>
                </c:pt>
                <c:pt idx="62115">
                  <c:v>-246.23249999999996</c:v>
                </c:pt>
                <c:pt idx="62116">
                  <c:v>-246.23049999999998</c:v>
                </c:pt>
                <c:pt idx="62117">
                  <c:v>-246.2285</c:v>
                </c:pt>
                <c:pt idx="62118">
                  <c:v>-246.22649999999999</c:v>
                </c:pt>
                <c:pt idx="62119">
                  <c:v>-246.22449999999998</c:v>
                </c:pt>
                <c:pt idx="62120">
                  <c:v>-246.22249999999997</c:v>
                </c:pt>
                <c:pt idx="62121">
                  <c:v>-246.22049999999996</c:v>
                </c:pt>
                <c:pt idx="62122">
                  <c:v>-246.21849999999998</c:v>
                </c:pt>
                <c:pt idx="62123">
                  <c:v>-246.2165</c:v>
                </c:pt>
                <c:pt idx="62124">
                  <c:v>-246.21449999999999</c:v>
                </c:pt>
                <c:pt idx="62125">
                  <c:v>-246.21249999999998</c:v>
                </c:pt>
                <c:pt idx="62126">
                  <c:v>-246.21049999999997</c:v>
                </c:pt>
                <c:pt idx="62127">
                  <c:v>-246.20849999999996</c:v>
                </c:pt>
                <c:pt idx="62128">
                  <c:v>-246.20649999999998</c:v>
                </c:pt>
                <c:pt idx="62129">
                  <c:v>-246.2045</c:v>
                </c:pt>
                <c:pt idx="62130">
                  <c:v>-246.20249999999999</c:v>
                </c:pt>
                <c:pt idx="62131">
                  <c:v>-246.20049999999998</c:v>
                </c:pt>
                <c:pt idx="62132">
                  <c:v>-246.19849999999997</c:v>
                </c:pt>
                <c:pt idx="62133">
                  <c:v>-246.19649999999996</c:v>
                </c:pt>
                <c:pt idx="62134">
                  <c:v>-246.19449999999998</c:v>
                </c:pt>
                <c:pt idx="62135">
                  <c:v>-246.1925</c:v>
                </c:pt>
                <c:pt idx="62136">
                  <c:v>-246.19049999999999</c:v>
                </c:pt>
                <c:pt idx="62137">
                  <c:v>-246.18849999999998</c:v>
                </c:pt>
                <c:pt idx="62138">
                  <c:v>-246.18649999999997</c:v>
                </c:pt>
                <c:pt idx="62139">
                  <c:v>-246.18449999999996</c:v>
                </c:pt>
                <c:pt idx="62140">
                  <c:v>-246.18249999999998</c:v>
                </c:pt>
                <c:pt idx="62141">
                  <c:v>-246.18049999999999</c:v>
                </c:pt>
                <c:pt idx="62142">
                  <c:v>-246.17849999999999</c:v>
                </c:pt>
                <c:pt idx="62143">
                  <c:v>-246.17649999999998</c:v>
                </c:pt>
                <c:pt idx="62144">
                  <c:v>-246.17449999999997</c:v>
                </c:pt>
                <c:pt idx="62145">
                  <c:v>-246.17249999999996</c:v>
                </c:pt>
                <c:pt idx="62146">
                  <c:v>-246.17049999999998</c:v>
                </c:pt>
                <c:pt idx="62147">
                  <c:v>-246.16849999999999</c:v>
                </c:pt>
                <c:pt idx="62148">
                  <c:v>-246.16649999999998</c:v>
                </c:pt>
                <c:pt idx="62149">
                  <c:v>-246.16449999999998</c:v>
                </c:pt>
                <c:pt idx="62150">
                  <c:v>-246.16249999999997</c:v>
                </c:pt>
                <c:pt idx="62151">
                  <c:v>-246.16049999999996</c:v>
                </c:pt>
                <c:pt idx="62152">
                  <c:v>-246.15849999999998</c:v>
                </c:pt>
                <c:pt idx="62153">
                  <c:v>-246.15649999999999</c:v>
                </c:pt>
                <c:pt idx="62154">
                  <c:v>-246.15449999999998</c:v>
                </c:pt>
                <c:pt idx="62155">
                  <c:v>-246.15249999999997</c:v>
                </c:pt>
                <c:pt idx="62156">
                  <c:v>-246.15049999999997</c:v>
                </c:pt>
                <c:pt idx="62157">
                  <c:v>-246.14849999999998</c:v>
                </c:pt>
                <c:pt idx="62158">
                  <c:v>-246.14649999999997</c:v>
                </c:pt>
                <c:pt idx="62159">
                  <c:v>-246.14449999999999</c:v>
                </c:pt>
                <c:pt idx="62160">
                  <c:v>-246.14249999999998</c:v>
                </c:pt>
                <c:pt idx="62161">
                  <c:v>-246.14049999999997</c:v>
                </c:pt>
                <c:pt idx="62162">
                  <c:v>-246.13849999999996</c:v>
                </c:pt>
                <c:pt idx="62163">
                  <c:v>-246.13649999999998</c:v>
                </c:pt>
                <c:pt idx="62164">
                  <c:v>-246.13449999999997</c:v>
                </c:pt>
                <c:pt idx="62165">
                  <c:v>-246.13249999999999</c:v>
                </c:pt>
                <c:pt idx="62166">
                  <c:v>-246.13049999999998</c:v>
                </c:pt>
                <c:pt idx="62167">
                  <c:v>-246.12849999999997</c:v>
                </c:pt>
                <c:pt idx="62168">
                  <c:v>-246.12649999999996</c:v>
                </c:pt>
                <c:pt idx="62169">
                  <c:v>-246.12449999999998</c:v>
                </c:pt>
                <c:pt idx="62170">
                  <c:v>-246.12249999999997</c:v>
                </c:pt>
                <c:pt idx="62171">
                  <c:v>-246.12049999999999</c:v>
                </c:pt>
                <c:pt idx="62172">
                  <c:v>-246.11849999999998</c:v>
                </c:pt>
                <c:pt idx="62173">
                  <c:v>-246.11649999999997</c:v>
                </c:pt>
                <c:pt idx="62174">
                  <c:v>-246.11449999999996</c:v>
                </c:pt>
                <c:pt idx="62175">
                  <c:v>-246.11249999999998</c:v>
                </c:pt>
                <c:pt idx="62176">
                  <c:v>-246.11049999999997</c:v>
                </c:pt>
                <c:pt idx="62177">
                  <c:v>-246.10849999999999</c:v>
                </c:pt>
                <c:pt idx="62178">
                  <c:v>-246.10649999999998</c:v>
                </c:pt>
                <c:pt idx="62179">
                  <c:v>-246.10449999999997</c:v>
                </c:pt>
                <c:pt idx="62180">
                  <c:v>-246.10249999999996</c:v>
                </c:pt>
                <c:pt idx="62181">
                  <c:v>-246.10049999999998</c:v>
                </c:pt>
                <c:pt idx="62182">
                  <c:v>-246.09849999999997</c:v>
                </c:pt>
                <c:pt idx="62183">
                  <c:v>-246.09649999999999</c:v>
                </c:pt>
                <c:pt idx="62184">
                  <c:v>-246.09449999999998</c:v>
                </c:pt>
                <c:pt idx="62185">
                  <c:v>-246.09249999999997</c:v>
                </c:pt>
                <c:pt idx="62186">
                  <c:v>-246.09049999999996</c:v>
                </c:pt>
                <c:pt idx="62187">
                  <c:v>-246.08849999999998</c:v>
                </c:pt>
                <c:pt idx="62188">
                  <c:v>-246.08649999999997</c:v>
                </c:pt>
                <c:pt idx="62189">
                  <c:v>-246.08449999999999</c:v>
                </c:pt>
                <c:pt idx="62190">
                  <c:v>-246.08249999999998</c:v>
                </c:pt>
                <c:pt idx="62191">
                  <c:v>-246.08049999999997</c:v>
                </c:pt>
                <c:pt idx="62192">
                  <c:v>-246.07849999999996</c:v>
                </c:pt>
                <c:pt idx="62193">
                  <c:v>-246.07649999999998</c:v>
                </c:pt>
                <c:pt idx="62194">
                  <c:v>-246.07449999999997</c:v>
                </c:pt>
                <c:pt idx="62195">
                  <c:v>-246.07249999999999</c:v>
                </c:pt>
                <c:pt idx="62196">
                  <c:v>-246.07049999999998</c:v>
                </c:pt>
                <c:pt idx="62197">
                  <c:v>-246.06849999999997</c:v>
                </c:pt>
                <c:pt idx="62198">
                  <c:v>-246.06649999999996</c:v>
                </c:pt>
                <c:pt idx="62199">
                  <c:v>-246.06449999999998</c:v>
                </c:pt>
                <c:pt idx="62200">
                  <c:v>-246.06249999999997</c:v>
                </c:pt>
                <c:pt idx="62201">
                  <c:v>-246.06049999999999</c:v>
                </c:pt>
                <c:pt idx="62202">
                  <c:v>-246.05849999999998</c:v>
                </c:pt>
                <c:pt idx="62203">
                  <c:v>-246.05649999999997</c:v>
                </c:pt>
                <c:pt idx="62204">
                  <c:v>-246.05449999999996</c:v>
                </c:pt>
                <c:pt idx="62205">
                  <c:v>-246.05249999999998</c:v>
                </c:pt>
                <c:pt idx="62206">
                  <c:v>-246.05049999999997</c:v>
                </c:pt>
                <c:pt idx="62207">
                  <c:v>-246.04849999999999</c:v>
                </c:pt>
                <c:pt idx="62208">
                  <c:v>-246.04649999999998</c:v>
                </c:pt>
                <c:pt idx="62209">
                  <c:v>-246.04449999999997</c:v>
                </c:pt>
                <c:pt idx="62210">
                  <c:v>-246.04249999999996</c:v>
                </c:pt>
                <c:pt idx="62211">
                  <c:v>-246.04049999999998</c:v>
                </c:pt>
                <c:pt idx="62212">
                  <c:v>-246.03849999999997</c:v>
                </c:pt>
                <c:pt idx="62213">
                  <c:v>-246.03649999999999</c:v>
                </c:pt>
                <c:pt idx="62214">
                  <c:v>-246.03449999999998</c:v>
                </c:pt>
                <c:pt idx="62215">
                  <c:v>-246.03249999999997</c:v>
                </c:pt>
                <c:pt idx="62216">
                  <c:v>-246.03049999999996</c:v>
                </c:pt>
                <c:pt idx="62217">
                  <c:v>-246.02849999999998</c:v>
                </c:pt>
                <c:pt idx="62218">
                  <c:v>-246.02649999999997</c:v>
                </c:pt>
                <c:pt idx="62219">
                  <c:v>-246.02449999999999</c:v>
                </c:pt>
                <c:pt idx="62220">
                  <c:v>-246.02249999999998</c:v>
                </c:pt>
                <c:pt idx="62221">
                  <c:v>-246.02049999999997</c:v>
                </c:pt>
                <c:pt idx="62222">
                  <c:v>-246.01849999999996</c:v>
                </c:pt>
                <c:pt idx="62223">
                  <c:v>-246.01649999999998</c:v>
                </c:pt>
                <c:pt idx="62224">
                  <c:v>-246.0145</c:v>
                </c:pt>
                <c:pt idx="62225">
                  <c:v>-246.01249999999999</c:v>
                </c:pt>
                <c:pt idx="62226">
                  <c:v>-246.01049999999998</c:v>
                </c:pt>
                <c:pt idx="62227">
                  <c:v>-246.00849999999997</c:v>
                </c:pt>
                <c:pt idx="62228">
                  <c:v>-246.00649999999996</c:v>
                </c:pt>
                <c:pt idx="62229">
                  <c:v>-246.00449999999998</c:v>
                </c:pt>
                <c:pt idx="62230">
                  <c:v>-246.0025</c:v>
                </c:pt>
                <c:pt idx="62231">
                  <c:v>-246.00049999999999</c:v>
                </c:pt>
                <c:pt idx="62232">
                  <c:v>-245.99849999999998</c:v>
                </c:pt>
                <c:pt idx="62233">
                  <c:v>-245.99649999999997</c:v>
                </c:pt>
                <c:pt idx="62234">
                  <c:v>-245.99449999999996</c:v>
                </c:pt>
                <c:pt idx="62235">
                  <c:v>-245.99249999999998</c:v>
                </c:pt>
                <c:pt idx="62236">
                  <c:v>-245.9905</c:v>
                </c:pt>
                <c:pt idx="62237">
                  <c:v>-245.98849999999999</c:v>
                </c:pt>
                <c:pt idx="62238">
                  <c:v>-245.98649999999998</c:v>
                </c:pt>
                <c:pt idx="62239">
                  <c:v>-245.98449999999997</c:v>
                </c:pt>
                <c:pt idx="62240">
                  <c:v>-245.98249999999996</c:v>
                </c:pt>
                <c:pt idx="62241">
                  <c:v>-245.98049999999998</c:v>
                </c:pt>
                <c:pt idx="62242">
                  <c:v>-245.9785</c:v>
                </c:pt>
                <c:pt idx="62243">
                  <c:v>-245.97649999999999</c:v>
                </c:pt>
                <c:pt idx="62244">
                  <c:v>-245.97449999999998</c:v>
                </c:pt>
                <c:pt idx="62245">
                  <c:v>-245.97249999999997</c:v>
                </c:pt>
                <c:pt idx="62246">
                  <c:v>-245.97049999999996</c:v>
                </c:pt>
                <c:pt idx="62247">
                  <c:v>-245.96849999999998</c:v>
                </c:pt>
                <c:pt idx="62248">
                  <c:v>-245.9665</c:v>
                </c:pt>
                <c:pt idx="62249">
                  <c:v>-245.96449999999999</c:v>
                </c:pt>
                <c:pt idx="62250">
                  <c:v>-245.96249999999998</c:v>
                </c:pt>
                <c:pt idx="62251">
                  <c:v>-245.96049999999997</c:v>
                </c:pt>
                <c:pt idx="62252">
                  <c:v>-245.95849999999996</c:v>
                </c:pt>
                <c:pt idx="62253">
                  <c:v>-245.95649999999998</c:v>
                </c:pt>
                <c:pt idx="62254">
                  <c:v>-245.9545</c:v>
                </c:pt>
                <c:pt idx="62255">
                  <c:v>-245.95249999999999</c:v>
                </c:pt>
                <c:pt idx="62256">
                  <c:v>-245.95049999999998</c:v>
                </c:pt>
                <c:pt idx="62257">
                  <c:v>-245.94849999999997</c:v>
                </c:pt>
                <c:pt idx="62258">
                  <c:v>-245.94649999999996</c:v>
                </c:pt>
                <c:pt idx="62259">
                  <c:v>-245.94449999999998</c:v>
                </c:pt>
                <c:pt idx="62260">
                  <c:v>-245.9425</c:v>
                </c:pt>
                <c:pt idx="62261">
                  <c:v>-245.94049999999999</c:v>
                </c:pt>
                <c:pt idx="62262">
                  <c:v>-245.93849999999998</c:v>
                </c:pt>
                <c:pt idx="62263">
                  <c:v>-245.93649999999997</c:v>
                </c:pt>
                <c:pt idx="62264">
                  <c:v>-245.93449999999996</c:v>
                </c:pt>
                <c:pt idx="62265">
                  <c:v>-245.93249999999998</c:v>
                </c:pt>
                <c:pt idx="62266">
                  <c:v>-245.93049999999999</c:v>
                </c:pt>
                <c:pt idx="62267">
                  <c:v>-245.92849999999999</c:v>
                </c:pt>
                <c:pt idx="62268">
                  <c:v>-245.92649999999998</c:v>
                </c:pt>
                <c:pt idx="62269">
                  <c:v>-245.92449999999997</c:v>
                </c:pt>
                <c:pt idx="62270">
                  <c:v>-245.92249999999996</c:v>
                </c:pt>
                <c:pt idx="62271">
                  <c:v>-245.92049999999998</c:v>
                </c:pt>
                <c:pt idx="62272">
                  <c:v>-245.91849999999999</c:v>
                </c:pt>
                <c:pt idx="62273">
                  <c:v>-245.91649999999998</c:v>
                </c:pt>
                <c:pt idx="62274">
                  <c:v>-245.91449999999998</c:v>
                </c:pt>
                <c:pt idx="62275">
                  <c:v>-245.91249999999997</c:v>
                </c:pt>
                <c:pt idx="62276">
                  <c:v>-245.91049999999996</c:v>
                </c:pt>
                <c:pt idx="62277">
                  <c:v>-245.90849999999998</c:v>
                </c:pt>
                <c:pt idx="62278">
                  <c:v>-245.90649999999999</c:v>
                </c:pt>
                <c:pt idx="62279">
                  <c:v>-245.90449999999998</c:v>
                </c:pt>
                <c:pt idx="62280">
                  <c:v>-245.90249999999997</c:v>
                </c:pt>
                <c:pt idx="62281">
                  <c:v>-245.90049999999997</c:v>
                </c:pt>
                <c:pt idx="62282">
                  <c:v>-245.89849999999998</c:v>
                </c:pt>
                <c:pt idx="62283">
                  <c:v>-245.89649999999997</c:v>
                </c:pt>
                <c:pt idx="62284">
                  <c:v>-245.89449999999999</c:v>
                </c:pt>
                <c:pt idx="62285">
                  <c:v>-245.89249999999998</c:v>
                </c:pt>
                <c:pt idx="62286">
                  <c:v>-245.89049999999997</c:v>
                </c:pt>
                <c:pt idx="62287">
                  <c:v>-245.88849999999996</c:v>
                </c:pt>
                <c:pt idx="62288">
                  <c:v>-245.88649999999998</c:v>
                </c:pt>
                <c:pt idx="62289">
                  <c:v>-245.88449999999997</c:v>
                </c:pt>
                <c:pt idx="62290">
                  <c:v>-245.88249999999999</c:v>
                </c:pt>
                <c:pt idx="62291">
                  <c:v>-245.88049999999998</c:v>
                </c:pt>
                <c:pt idx="62292">
                  <c:v>-245.87849999999997</c:v>
                </c:pt>
                <c:pt idx="62293">
                  <c:v>-245.87649999999996</c:v>
                </c:pt>
                <c:pt idx="62294">
                  <c:v>-245.87449999999998</c:v>
                </c:pt>
                <c:pt idx="62295">
                  <c:v>-245.87249999999997</c:v>
                </c:pt>
                <c:pt idx="62296">
                  <c:v>-245.87049999999999</c:v>
                </c:pt>
                <c:pt idx="62297">
                  <c:v>-245.86849999999998</c:v>
                </c:pt>
                <c:pt idx="62298">
                  <c:v>-245.86649999999997</c:v>
                </c:pt>
                <c:pt idx="62299">
                  <c:v>-245.86449999999996</c:v>
                </c:pt>
                <c:pt idx="62300">
                  <c:v>-245.86249999999998</c:v>
                </c:pt>
                <c:pt idx="62301">
                  <c:v>-245.86049999999997</c:v>
                </c:pt>
                <c:pt idx="62302">
                  <c:v>-245.85849999999999</c:v>
                </c:pt>
                <c:pt idx="62303">
                  <c:v>-245.85649999999998</c:v>
                </c:pt>
                <c:pt idx="62304">
                  <c:v>-245.85449999999997</c:v>
                </c:pt>
                <c:pt idx="62305">
                  <c:v>-245.85249999999996</c:v>
                </c:pt>
                <c:pt idx="62306">
                  <c:v>-245.85049999999998</c:v>
                </c:pt>
                <c:pt idx="62307">
                  <c:v>-245.84849999999997</c:v>
                </c:pt>
                <c:pt idx="62308">
                  <c:v>-245.84649999999999</c:v>
                </c:pt>
                <c:pt idx="62309">
                  <c:v>-245.84449999999998</c:v>
                </c:pt>
                <c:pt idx="62310">
                  <c:v>-245.84249999999997</c:v>
                </c:pt>
                <c:pt idx="62311">
                  <c:v>-245.84049999999996</c:v>
                </c:pt>
                <c:pt idx="62312">
                  <c:v>-245.83849999999998</c:v>
                </c:pt>
                <c:pt idx="62313">
                  <c:v>-245.83649999999997</c:v>
                </c:pt>
                <c:pt idx="62314">
                  <c:v>-245.83449999999999</c:v>
                </c:pt>
                <c:pt idx="62315">
                  <c:v>-245.83249999999998</c:v>
                </c:pt>
                <c:pt idx="62316">
                  <c:v>-245.83049999999997</c:v>
                </c:pt>
                <c:pt idx="62317">
                  <c:v>-245.82849999999996</c:v>
                </c:pt>
                <c:pt idx="62318">
                  <c:v>-245.82649999999998</c:v>
                </c:pt>
                <c:pt idx="62319">
                  <c:v>-245.82449999999997</c:v>
                </c:pt>
                <c:pt idx="62320">
                  <c:v>-245.82249999999999</c:v>
                </c:pt>
                <c:pt idx="62321">
                  <c:v>-245.82049999999998</c:v>
                </c:pt>
                <c:pt idx="62322">
                  <c:v>-245.81849999999997</c:v>
                </c:pt>
                <c:pt idx="62323">
                  <c:v>-245.81649999999996</c:v>
                </c:pt>
                <c:pt idx="62324">
                  <c:v>-245.81449999999998</c:v>
                </c:pt>
                <c:pt idx="62325">
                  <c:v>-245.81249999999997</c:v>
                </c:pt>
                <c:pt idx="62326">
                  <c:v>-245.81049999999999</c:v>
                </c:pt>
                <c:pt idx="62327">
                  <c:v>-245.80849999999998</c:v>
                </c:pt>
                <c:pt idx="62328">
                  <c:v>-245.80649999999997</c:v>
                </c:pt>
                <c:pt idx="62329">
                  <c:v>-245.80449999999996</c:v>
                </c:pt>
                <c:pt idx="62330">
                  <c:v>-245.80249999999998</c:v>
                </c:pt>
                <c:pt idx="62331">
                  <c:v>-245.80049999999997</c:v>
                </c:pt>
                <c:pt idx="62332">
                  <c:v>-245.79849999999999</c:v>
                </c:pt>
                <c:pt idx="62333">
                  <c:v>-245.79649999999998</c:v>
                </c:pt>
                <c:pt idx="62334">
                  <c:v>-245.79449999999997</c:v>
                </c:pt>
                <c:pt idx="62335">
                  <c:v>-245.79249999999996</c:v>
                </c:pt>
                <c:pt idx="62336">
                  <c:v>-245.79049999999998</c:v>
                </c:pt>
                <c:pt idx="62337">
                  <c:v>-245.78849999999997</c:v>
                </c:pt>
                <c:pt idx="62338">
                  <c:v>-245.78649999999999</c:v>
                </c:pt>
                <c:pt idx="62339">
                  <c:v>-245.78449999999998</c:v>
                </c:pt>
                <c:pt idx="62340">
                  <c:v>-245.78249999999997</c:v>
                </c:pt>
                <c:pt idx="62341">
                  <c:v>-245.78049999999996</c:v>
                </c:pt>
                <c:pt idx="62342">
                  <c:v>-245.77849999999998</c:v>
                </c:pt>
                <c:pt idx="62343">
                  <c:v>-245.77649999999997</c:v>
                </c:pt>
                <c:pt idx="62344">
                  <c:v>-245.77449999999999</c:v>
                </c:pt>
                <c:pt idx="62345">
                  <c:v>-245.77249999999998</c:v>
                </c:pt>
                <c:pt idx="62346">
                  <c:v>-245.77049999999997</c:v>
                </c:pt>
                <c:pt idx="62347">
                  <c:v>-245.76849999999996</c:v>
                </c:pt>
                <c:pt idx="62348">
                  <c:v>-245.76649999999998</c:v>
                </c:pt>
                <c:pt idx="62349">
                  <c:v>-245.7645</c:v>
                </c:pt>
                <c:pt idx="62350">
                  <c:v>-245.76249999999999</c:v>
                </c:pt>
                <c:pt idx="62351">
                  <c:v>-245.76049999999998</c:v>
                </c:pt>
                <c:pt idx="62352">
                  <c:v>-245.75849999999997</c:v>
                </c:pt>
                <c:pt idx="62353">
                  <c:v>-245.75649999999996</c:v>
                </c:pt>
                <c:pt idx="62354">
                  <c:v>-245.75449999999998</c:v>
                </c:pt>
                <c:pt idx="62355">
                  <c:v>-245.7525</c:v>
                </c:pt>
                <c:pt idx="62356">
                  <c:v>-245.75049999999999</c:v>
                </c:pt>
                <c:pt idx="62357">
                  <c:v>-245.74849999999998</c:v>
                </c:pt>
                <c:pt idx="62358">
                  <c:v>-245.74649999999997</c:v>
                </c:pt>
                <c:pt idx="62359">
                  <c:v>-245.74449999999996</c:v>
                </c:pt>
                <c:pt idx="62360">
                  <c:v>-245.74249999999998</c:v>
                </c:pt>
                <c:pt idx="62361">
                  <c:v>-245.7405</c:v>
                </c:pt>
                <c:pt idx="62362">
                  <c:v>-245.73849999999999</c:v>
                </c:pt>
                <c:pt idx="62363">
                  <c:v>-245.73649999999998</c:v>
                </c:pt>
                <c:pt idx="62364">
                  <c:v>-245.73449999999997</c:v>
                </c:pt>
                <c:pt idx="62365">
                  <c:v>-245.73249999999996</c:v>
                </c:pt>
                <c:pt idx="62366">
                  <c:v>-245.73049999999998</c:v>
                </c:pt>
                <c:pt idx="62367">
                  <c:v>-245.7285</c:v>
                </c:pt>
                <c:pt idx="62368">
                  <c:v>-245.72649999999999</c:v>
                </c:pt>
                <c:pt idx="62369">
                  <c:v>-245.72449999999998</c:v>
                </c:pt>
                <c:pt idx="62370">
                  <c:v>-245.72249999999997</c:v>
                </c:pt>
                <c:pt idx="62371">
                  <c:v>-245.72049999999996</c:v>
                </c:pt>
                <c:pt idx="62372">
                  <c:v>-245.71849999999998</c:v>
                </c:pt>
                <c:pt idx="62373">
                  <c:v>-245.7165</c:v>
                </c:pt>
                <c:pt idx="62374">
                  <c:v>-245.71449999999999</c:v>
                </c:pt>
                <c:pt idx="62375">
                  <c:v>-245.71249999999998</c:v>
                </c:pt>
                <c:pt idx="62376">
                  <c:v>-245.71049999999997</c:v>
                </c:pt>
                <c:pt idx="62377">
                  <c:v>-245.70849999999996</c:v>
                </c:pt>
                <c:pt idx="62378">
                  <c:v>-245.70649999999998</c:v>
                </c:pt>
                <c:pt idx="62379">
                  <c:v>-245.7045</c:v>
                </c:pt>
                <c:pt idx="62380">
                  <c:v>-245.70249999999999</c:v>
                </c:pt>
                <c:pt idx="62381">
                  <c:v>-245.70049999999998</c:v>
                </c:pt>
                <c:pt idx="62382">
                  <c:v>-245.69849999999997</c:v>
                </c:pt>
                <c:pt idx="62383">
                  <c:v>-245.69649999999996</c:v>
                </c:pt>
                <c:pt idx="62384">
                  <c:v>-245.69449999999998</c:v>
                </c:pt>
                <c:pt idx="62385">
                  <c:v>-245.6925</c:v>
                </c:pt>
                <c:pt idx="62386">
                  <c:v>-245.69049999999999</c:v>
                </c:pt>
                <c:pt idx="62387">
                  <c:v>-245.68849999999998</c:v>
                </c:pt>
                <c:pt idx="62388">
                  <c:v>-245.68649999999997</c:v>
                </c:pt>
                <c:pt idx="62389">
                  <c:v>-245.68449999999996</c:v>
                </c:pt>
                <c:pt idx="62390">
                  <c:v>-245.68249999999998</c:v>
                </c:pt>
                <c:pt idx="62391">
                  <c:v>-245.68049999999999</c:v>
                </c:pt>
                <c:pt idx="62392">
                  <c:v>-245.67849999999999</c:v>
                </c:pt>
                <c:pt idx="62393">
                  <c:v>-245.67649999999998</c:v>
                </c:pt>
                <c:pt idx="62394">
                  <c:v>-245.67449999999997</c:v>
                </c:pt>
                <c:pt idx="62395">
                  <c:v>-245.67249999999996</c:v>
                </c:pt>
                <c:pt idx="62396">
                  <c:v>-245.67049999999998</c:v>
                </c:pt>
                <c:pt idx="62397">
                  <c:v>-245.66849999999999</c:v>
                </c:pt>
                <c:pt idx="62398">
                  <c:v>-245.66649999999998</c:v>
                </c:pt>
                <c:pt idx="62399">
                  <c:v>-245.66449999999998</c:v>
                </c:pt>
                <c:pt idx="62400">
                  <c:v>-245.66249999999997</c:v>
                </c:pt>
                <c:pt idx="62401">
                  <c:v>-245.66049999999996</c:v>
                </c:pt>
                <c:pt idx="62402">
                  <c:v>-245.65849999999998</c:v>
                </c:pt>
                <c:pt idx="62403">
                  <c:v>-245.65649999999999</c:v>
                </c:pt>
                <c:pt idx="62404">
                  <c:v>-245.65449999999998</c:v>
                </c:pt>
                <c:pt idx="62405">
                  <c:v>-245.65249999999997</c:v>
                </c:pt>
                <c:pt idx="62406">
                  <c:v>-245.65049999999997</c:v>
                </c:pt>
                <c:pt idx="62407">
                  <c:v>-245.64849999999998</c:v>
                </c:pt>
                <c:pt idx="62408">
                  <c:v>-245.64649999999997</c:v>
                </c:pt>
                <c:pt idx="62409">
                  <c:v>-245.64449999999999</c:v>
                </c:pt>
                <c:pt idx="62410">
                  <c:v>-245.64249999999998</c:v>
                </c:pt>
                <c:pt idx="62411">
                  <c:v>-245.64049999999997</c:v>
                </c:pt>
                <c:pt idx="62412">
                  <c:v>-245.63849999999996</c:v>
                </c:pt>
                <c:pt idx="62413">
                  <c:v>-245.63649999999998</c:v>
                </c:pt>
                <c:pt idx="62414">
                  <c:v>-245.63449999999997</c:v>
                </c:pt>
                <c:pt idx="62415">
                  <c:v>-245.63249999999999</c:v>
                </c:pt>
                <c:pt idx="62416">
                  <c:v>-245.63049999999998</c:v>
                </c:pt>
                <c:pt idx="62417">
                  <c:v>-245.62849999999997</c:v>
                </c:pt>
                <c:pt idx="62418">
                  <c:v>-245.62649999999996</c:v>
                </c:pt>
                <c:pt idx="62419">
                  <c:v>-245.62449999999998</c:v>
                </c:pt>
                <c:pt idx="62420">
                  <c:v>-245.62249999999997</c:v>
                </c:pt>
                <c:pt idx="62421">
                  <c:v>-245.62049999999999</c:v>
                </c:pt>
                <c:pt idx="62422">
                  <c:v>-245.61849999999998</c:v>
                </c:pt>
                <c:pt idx="62423">
                  <c:v>-245.61649999999997</c:v>
                </c:pt>
                <c:pt idx="62424">
                  <c:v>-245.61449999999996</c:v>
                </c:pt>
                <c:pt idx="62425">
                  <c:v>-245.61249999999998</c:v>
                </c:pt>
                <c:pt idx="62426">
                  <c:v>-245.61049999999997</c:v>
                </c:pt>
                <c:pt idx="62427">
                  <c:v>-245.60849999999999</c:v>
                </c:pt>
                <c:pt idx="62428">
                  <c:v>-245.60649999999998</c:v>
                </c:pt>
                <c:pt idx="62429">
                  <c:v>-245.60449999999997</c:v>
                </c:pt>
                <c:pt idx="62430">
                  <c:v>-245.60249999999996</c:v>
                </c:pt>
                <c:pt idx="62431">
                  <c:v>-245.60049999999998</c:v>
                </c:pt>
                <c:pt idx="62432">
                  <c:v>-245.59849999999997</c:v>
                </c:pt>
                <c:pt idx="62433">
                  <c:v>-245.59649999999999</c:v>
                </c:pt>
                <c:pt idx="62434">
                  <c:v>-245.59449999999998</c:v>
                </c:pt>
                <c:pt idx="62435">
                  <c:v>-245.59249999999997</c:v>
                </c:pt>
                <c:pt idx="62436">
                  <c:v>-245.59049999999996</c:v>
                </c:pt>
                <c:pt idx="62437">
                  <c:v>-245.58849999999998</c:v>
                </c:pt>
                <c:pt idx="62438">
                  <c:v>-245.58649999999997</c:v>
                </c:pt>
                <c:pt idx="62439">
                  <c:v>-245.58449999999999</c:v>
                </c:pt>
                <c:pt idx="62440">
                  <c:v>-245.58249999999998</c:v>
                </c:pt>
                <c:pt idx="62441">
                  <c:v>-245.58049999999997</c:v>
                </c:pt>
                <c:pt idx="62442">
                  <c:v>-245.57849999999996</c:v>
                </c:pt>
                <c:pt idx="62443">
                  <c:v>-245.57649999999998</c:v>
                </c:pt>
                <c:pt idx="62444">
                  <c:v>-245.57449999999997</c:v>
                </c:pt>
                <c:pt idx="62445">
                  <c:v>-245.57249999999999</c:v>
                </c:pt>
                <c:pt idx="62446">
                  <c:v>-245.57049999999998</c:v>
                </c:pt>
                <c:pt idx="62447">
                  <c:v>-245.56849999999997</c:v>
                </c:pt>
                <c:pt idx="62448">
                  <c:v>-245.56649999999996</c:v>
                </c:pt>
                <c:pt idx="62449">
                  <c:v>-245.56449999999998</c:v>
                </c:pt>
                <c:pt idx="62450">
                  <c:v>-245.56249999999997</c:v>
                </c:pt>
                <c:pt idx="62451">
                  <c:v>-245.56049999999999</c:v>
                </c:pt>
                <c:pt idx="62452">
                  <c:v>-245.55849999999998</c:v>
                </c:pt>
                <c:pt idx="62453">
                  <c:v>-245.55649999999997</c:v>
                </c:pt>
                <c:pt idx="62454">
                  <c:v>-245.55449999999996</c:v>
                </c:pt>
                <c:pt idx="62455">
                  <c:v>-245.55249999999998</c:v>
                </c:pt>
                <c:pt idx="62456">
                  <c:v>-245.55049999999997</c:v>
                </c:pt>
                <c:pt idx="62457">
                  <c:v>-245.54849999999999</c:v>
                </c:pt>
                <c:pt idx="62458">
                  <c:v>-245.54649999999998</c:v>
                </c:pt>
                <c:pt idx="62459">
                  <c:v>-245.54449999999997</c:v>
                </c:pt>
                <c:pt idx="62460">
                  <c:v>-245.54249999999996</c:v>
                </c:pt>
                <c:pt idx="62461">
                  <c:v>-245.54049999999998</c:v>
                </c:pt>
                <c:pt idx="62462">
                  <c:v>-245.53849999999997</c:v>
                </c:pt>
                <c:pt idx="62463">
                  <c:v>-245.53649999999999</c:v>
                </c:pt>
                <c:pt idx="62464">
                  <c:v>-245.53449999999998</c:v>
                </c:pt>
                <c:pt idx="62465">
                  <c:v>-245.53249999999997</c:v>
                </c:pt>
                <c:pt idx="62466">
                  <c:v>-245.53049999999996</c:v>
                </c:pt>
                <c:pt idx="62467">
                  <c:v>-245.52849999999998</c:v>
                </c:pt>
                <c:pt idx="62468">
                  <c:v>-245.52649999999997</c:v>
                </c:pt>
                <c:pt idx="62469">
                  <c:v>-245.52449999999999</c:v>
                </c:pt>
                <c:pt idx="62470">
                  <c:v>-245.52249999999998</c:v>
                </c:pt>
                <c:pt idx="62471">
                  <c:v>-245.52049999999997</c:v>
                </c:pt>
                <c:pt idx="62472">
                  <c:v>-245.51849999999996</c:v>
                </c:pt>
                <c:pt idx="62473">
                  <c:v>-245.51649999999998</c:v>
                </c:pt>
                <c:pt idx="62474">
                  <c:v>-245.5145</c:v>
                </c:pt>
                <c:pt idx="62475">
                  <c:v>-245.51249999999999</c:v>
                </c:pt>
                <c:pt idx="62476">
                  <c:v>-245.51049999999998</c:v>
                </c:pt>
                <c:pt idx="62477">
                  <c:v>-245.50849999999997</c:v>
                </c:pt>
                <c:pt idx="62478">
                  <c:v>-245.50649999999996</c:v>
                </c:pt>
                <c:pt idx="62479">
                  <c:v>-245.50449999999998</c:v>
                </c:pt>
                <c:pt idx="62480">
                  <c:v>-245.5025</c:v>
                </c:pt>
                <c:pt idx="62481">
                  <c:v>-245.50049999999999</c:v>
                </c:pt>
                <c:pt idx="62482">
                  <c:v>-245.49849999999998</c:v>
                </c:pt>
                <c:pt idx="62483">
                  <c:v>-245.49649999999997</c:v>
                </c:pt>
                <c:pt idx="62484">
                  <c:v>-245.49449999999996</c:v>
                </c:pt>
                <c:pt idx="62485">
                  <c:v>-245.49249999999998</c:v>
                </c:pt>
                <c:pt idx="62486">
                  <c:v>-245.4905</c:v>
                </c:pt>
                <c:pt idx="62487">
                  <c:v>-245.48849999999999</c:v>
                </c:pt>
                <c:pt idx="62488">
                  <c:v>-245.48649999999998</c:v>
                </c:pt>
                <c:pt idx="62489">
                  <c:v>-245.48449999999997</c:v>
                </c:pt>
                <c:pt idx="62490">
                  <c:v>-245.48249999999996</c:v>
                </c:pt>
                <c:pt idx="62491">
                  <c:v>-245.48049999999998</c:v>
                </c:pt>
                <c:pt idx="62492">
                  <c:v>-245.4785</c:v>
                </c:pt>
                <c:pt idx="62493">
                  <c:v>-245.47649999999999</c:v>
                </c:pt>
                <c:pt idx="62494">
                  <c:v>-245.47449999999998</c:v>
                </c:pt>
                <c:pt idx="62495">
                  <c:v>-245.47249999999997</c:v>
                </c:pt>
                <c:pt idx="62496">
                  <c:v>-245.47049999999996</c:v>
                </c:pt>
                <c:pt idx="62497">
                  <c:v>-245.46849999999998</c:v>
                </c:pt>
                <c:pt idx="62498">
                  <c:v>-245.4665</c:v>
                </c:pt>
                <c:pt idx="62499">
                  <c:v>-245.46449999999999</c:v>
                </c:pt>
                <c:pt idx="62500">
                  <c:v>-245.46249999999998</c:v>
                </c:pt>
                <c:pt idx="62501">
                  <c:v>-245.46049999999997</c:v>
                </c:pt>
                <c:pt idx="62502">
                  <c:v>-245.45849999999996</c:v>
                </c:pt>
                <c:pt idx="62503">
                  <c:v>-245.45649999999998</c:v>
                </c:pt>
                <c:pt idx="62504">
                  <c:v>-245.4545</c:v>
                </c:pt>
                <c:pt idx="62505">
                  <c:v>-245.45249999999999</c:v>
                </c:pt>
                <c:pt idx="62506">
                  <c:v>-245.45049999999998</c:v>
                </c:pt>
                <c:pt idx="62507">
                  <c:v>-245.44849999999997</c:v>
                </c:pt>
                <c:pt idx="62508">
                  <c:v>-245.44649999999996</c:v>
                </c:pt>
                <c:pt idx="62509">
                  <c:v>-245.44449999999998</c:v>
                </c:pt>
                <c:pt idx="62510">
                  <c:v>-245.4425</c:v>
                </c:pt>
                <c:pt idx="62511">
                  <c:v>-245.44049999999999</c:v>
                </c:pt>
                <c:pt idx="62512">
                  <c:v>-245.43849999999998</c:v>
                </c:pt>
                <c:pt idx="62513">
                  <c:v>-245.43649999999997</c:v>
                </c:pt>
                <c:pt idx="62514">
                  <c:v>-245.43449999999996</c:v>
                </c:pt>
                <c:pt idx="62515">
                  <c:v>-245.43249999999998</c:v>
                </c:pt>
                <c:pt idx="62516">
                  <c:v>-245.43049999999999</c:v>
                </c:pt>
                <c:pt idx="62517">
                  <c:v>-245.42849999999999</c:v>
                </c:pt>
                <c:pt idx="62518">
                  <c:v>-245.42649999999998</c:v>
                </c:pt>
                <c:pt idx="62519">
                  <c:v>-245.42449999999997</c:v>
                </c:pt>
                <c:pt idx="62520">
                  <c:v>-245.42249999999996</c:v>
                </c:pt>
                <c:pt idx="62521">
                  <c:v>-245.42049999999998</c:v>
                </c:pt>
                <c:pt idx="62522">
                  <c:v>-245.41849999999999</c:v>
                </c:pt>
                <c:pt idx="62523">
                  <c:v>-245.41649999999998</c:v>
                </c:pt>
                <c:pt idx="62524">
                  <c:v>-245.41449999999998</c:v>
                </c:pt>
                <c:pt idx="62525">
                  <c:v>-245.41249999999997</c:v>
                </c:pt>
                <c:pt idx="62526">
                  <c:v>-245.41049999999996</c:v>
                </c:pt>
                <c:pt idx="62527">
                  <c:v>-245.40849999999998</c:v>
                </c:pt>
                <c:pt idx="62528">
                  <c:v>-245.40649999999999</c:v>
                </c:pt>
                <c:pt idx="62529">
                  <c:v>-245.40449999999998</c:v>
                </c:pt>
                <c:pt idx="62530">
                  <c:v>-245.40249999999997</c:v>
                </c:pt>
                <c:pt idx="62531">
                  <c:v>-245.40049999999997</c:v>
                </c:pt>
                <c:pt idx="62532">
                  <c:v>-245.39849999999998</c:v>
                </c:pt>
                <c:pt idx="62533">
                  <c:v>-245.39649999999997</c:v>
                </c:pt>
                <c:pt idx="62534">
                  <c:v>-245.39449999999999</c:v>
                </c:pt>
                <c:pt idx="62535">
                  <c:v>-245.39249999999998</c:v>
                </c:pt>
                <c:pt idx="62536">
                  <c:v>-245.39049999999997</c:v>
                </c:pt>
                <c:pt idx="62537">
                  <c:v>-245.38849999999996</c:v>
                </c:pt>
                <c:pt idx="62538">
                  <c:v>-245.38649999999998</c:v>
                </c:pt>
                <c:pt idx="62539">
                  <c:v>-245.38449999999997</c:v>
                </c:pt>
                <c:pt idx="62540">
                  <c:v>-245.38249999999999</c:v>
                </c:pt>
                <c:pt idx="62541">
                  <c:v>-245.38049999999998</c:v>
                </c:pt>
                <c:pt idx="62542">
                  <c:v>-245.37849999999997</c:v>
                </c:pt>
                <c:pt idx="62543">
                  <c:v>-245.37649999999996</c:v>
                </c:pt>
                <c:pt idx="62544">
                  <c:v>-245.37449999999998</c:v>
                </c:pt>
                <c:pt idx="62545">
                  <c:v>-245.37249999999997</c:v>
                </c:pt>
                <c:pt idx="62546">
                  <c:v>-245.37049999999999</c:v>
                </c:pt>
                <c:pt idx="62547">
                  <c:v>-245.36849999999998</c:v>
                </c:pt>
                <c:pt idx="62548">
                  <c:v>-245.36649999999997</c:v>
                </c:pt>
                <c:pt idx="62549">
                  <c:v>-245.36449999999996</c:v>
                </c:pt>
                <c:pt idx="62550">
                  <c:v>-245.36249999999998</c:v>
                </c:pt>
                <c:pt idx="62551">
                  <c:v>-245.36049999999997</c:v>
                </c:pt>
                <c:pt idx="62552">
                  <c:v>-245.35849999999999</c:v>
                </c:pt>
                <c:pt idx="62553">
                  <c:v>-245.35649999999998</c:v>
                </c:pt>
                <c:pt idx="62554">
                  <c:v>-245.35449999999997</c:v>
                </c:pt>
                <c:pt idx="62555">
                  <c:v>-245.35249999999996</c:v>
                </c:pt>
                <c:pt idx="62556">
                  <c:v>-245.35049999999998</c:v>
                </c:pt>
                <c:pt idx="62557">
                  <c:v>-245.34849999999997</c:v>
                </c:pt>
                <c:pt idx="62558">
                  <c:v>-245.34649999999999</c:v>
                </c:pt>
                <c:pt idx="62559">
                  <c:v>-245.34449999999998</c:v>
                </c:pt>
                <c:pt idx="62560">
                  <c:v>-245.34249999999997</c:v>
                </c:pt>
                <c:pt idx="62561">
                  <c:v>-245.34049999999996</c:v>
                </c:pt>
                <c:pt idx="62562">
                  <c:v>-245.33849999999998</c:v>
                </c:pt>
                <c:pt idx="62563">
                  <c:v>-245.33649999999997</c:v>
                </c:pt>
                <c:pt idx="62564">
                  <c:v>-245.33449999999999</c:v>
                </c:pt>
                <c:pt idx="62565">
                  <c:v>-245.33249999999998</c:v>
                </c:pt>
                <c:pt idx="62566">
                  <c:v>-245.33049999999997</c:v>
                </c:pt>
                <c:pt idx="62567">
                  <c:v>-245.32849999999996</c:v>
                </c:pt>
                <c:pt idx="62568">
                  <c:v>-245.32649999999998</c:v>
                </c:pt>
                <c:pt idx="62569">
                  <c:v>-245.32449999999997</c:v>
                </c:pt>
                <c:pt idx="62570">
                  <c:v>-245.32249999999999</c:v>
                </c:pt>
                <c:pt idx="62571">
                  <c:v>-245.32049999999998</c:v>
                </c:pt>
                <c:pt idx="62572">
                  <c:v>-245.31849999999997</c:v>
                </c:pt>
                <c:pt idx="62573">
                  <c:v>-245.31649999999996</c:v>
                </c:pt>
                <c:pt idx="62574">
                  <c:v>-245.31449999999998</c:v>
                </c:pt>
                <c:pt idx="62575">
                  <c:v>-245.31249999999997</c:v>
                </c:pt>
                <c:pt idx="62576">
                  <c:v>-245.31049999999999</c:v>
                </c:pt>
                <c:pt idx="62577">
                  <c:v>-245.30849999999998</c:v>
                </c:pt>
                <c:pt idx="62578">
                  <c:v>-245.30649999999997</c:v>
                </c:pt>
                <c:pt idx="62579">
                  <c:v>-245.30449999999996</c:v>
                </c:pt>
                <c:pt idx="62580">
                  <c:v>-245.30249999999998</c:v>
                </c:pt>
                <c:pt idx="62581">
                  <c:v>-245.30049999999997</c:v>
                </c:pt>
                <c:pt idx="62582">
                  <c:v>-245.29849999999999</c:v>
                </c:pt>
                <c:pt idx="62583">
                  <c:v>-245.29649999999998</c:v>
                </c:pt>
                <c:pt idx="62584">
                  <c:v>-245.29449999999997</c:v>
                </c:pt>
                <c:pt idx="62585">
                  <c:v>-245.29249999999996</c:v>
                </c:pt>
                <c:pt idx="62586">
                  <c:v>-245.29049999999998</c:v>
                </c:pt>
                <c:pt idx="62587">
                  <c:v>-245.28849999999997</c:v>
                </c:pt>
                <c:pt idx="62588">
                  <c:v>-245.28649999999999</c:v>
                </c:pt>
                <c:pt idx="62589">
                  <c:v>-245.28449999999998</c:v>
                </c:pt>
                <c:pt idx="62590">
                  <c:v>-245.28249999999997</c:v>
                </c:pt>
                <c:pt idx="62591">
                  <c:v>-245.28049999999996</c:v>
                </c:pt>
                <c:pt idx="62592">
                  <c:v>-245.27849999999998</c:v>
                </c:pt>
                <c:pt idx="62593">
                  <c:v>-245.27649999999997</c:v>
                </c:pt>
                <c:pt idx="62594">
                  <c:v>-245.27449999999999</c:v>
                </c:pt>
                <c:pt idx="62595">
                  <c:v>-245.27249999999998</c:v>
                </c:pt>
                <c:pt idx="62596">
                  <c:v>-245.27049999999997</c:v>
                </c:pt>
                <c:pt idx="62597">
                  <c:v>-245.26849999999996</c:v>
                </c:pt>
                <c:pt idx="62598">
                  <c:v>-245.26649999999998</c:v>
                </c:pt>
                <c:pt idx="62599">
                  <c:v>-245.2645</c:v>
                </c:pt>
                <c:pt idx="62600">
                  <c:v>-245.26249999999999</c:v>
                </c:pt>
                <c:pt idx="62601">
                  <c:v>-245.26049999999998</c:v>
                </c:pt>
                <c:pt idx="62602">
                  <c:v>-245.25849999999997</c:v>
                </c:pt>
                <c:pt idx="62603">
                  <c:v>-245.25649999999996</c:v>
                </c:pt>
                <c:pt idx="62604">
                  <c:v>-245.25449999999998</c:v>
                </c:pt>
                <c:pt idx="62605">
                  <c:v>-245.2525</c:v>
                </c:pt>
                <c:pt idx="62606">
                  <c:v>-245.25049999999999</c:v>
                </c:pt>
                <c:pt idx="62607">
                  <c:v>-245.24849999999998</c:v>
                </c:pt>
                <c:pt idx="62608">
                  <c:v>-245.24649999999997</c:v>
                </c:pt>
                <c:pt idx="62609">
                  <c:v>-245.24449999999996</c:v>
                </c:pt>
                <c:pt idx="62610">
                  <c:v>-245.24249999999998</c:v>
                </c:pt>
                <c:pt idx="62611">
                  <c:v>-245.2405</c:v>
                </c:pt>
                <c:pt idx="62612">
                  <c:v>-245.23849999999999</c:v>
                </c:pt>
                <c:pt idx="62613">
                  <c:v>-245.23649999999998</c:v>
                </c:pt>
                <c:pt idx="62614">
                  <c:v>-245.23449999999997</c:v>
                </c:pt>
                <c:pt idx="62615">
                  <c:v>-245.23249999999996</c:v>
                </c:pt>
                <c:pt idx="62616">
                  <c:v>-245.23049999999998</c:v>
                </c:pt>
                <c:pt idx="62617">
                  <c:v>-245.2285</c:v>
                </c:pt>
                <c:pt idx="62618">
                  <c:v>-245.22649999999999</c:v>
                </c:pt>
                <c:pt idx="62619">
                  <c:v>-245.22449999999998</c:v>
                </c:pt>
                <c:pt idx="62620">
                  <c:v>-245.22249999999997</c:v>
                </c:pt>
                <c:pt idx="62621">
                  <c:v>-245.22049999999996</c:v>
                </c:pt>
                <c:pt idx="62622">
                  <c:v>-245.21849999999998</c:v>
                </c:pt>
                <c:pt idx="62623">
                  <c:v>-245.2165</c:v>
                </c:pt>
                <c:pt idx="62624">
                  <c:v>-245.21449999999999</c:v>
                </c:pt>
                <c:pt idx="62625">
                  <c:v>-245.21249999999998</c:v>
                </c:pt>
                <c:pt idx="62626">
                  <c:v>-245.21049999999997</c:v>
                </c:pt>
                <c:pt idx="62627">
                  <c:v>-245.20849999999996</c:v>
                </c:pt>
                <c:pt idx="62628">
                  <c:v>-245.20649999999998</c:v>
                </c:pt>
                <c:pt idx="62629">
                  <c:v>-245.2045</c:v>
                </c:pt>
                <c:pt idx="62630">
                  <c:v>-245.20249999999999</c:v>
                </c:pt>
                <c:pt idx="62631">
                  <c:v>-245.20049999999998</c:v>
                </c:pt>
                <c:pt idx="62632">
                  <c:v>-245.19849999999997</c:v>
                </c:pt>
                <c:pt idx="62633">
                  <c:v>-245.19649999999996</c:v>
                </c:pt>
                <c:pt idx="62634">
                  <c:v>-245.19449999999998</c:v>
                </c:pt>
                <c:pt idx="62635">
                  <c:v>-245.1925</c:v>
                </c:pt>
                <c:pt idx="62636">
                  <c:v>-245.19049999999999</c:v>
                </c:pt>
                <c:pt idx="62637">
                  <c:v>-245.18849999999998</c:v>
                </c:pt>
                <c:pt idx="62638">
                  <c:v>-245.18649999999997</c:v>
                </c:pt>
                <c:pt idx="62639">
                  <c:v>-245.18449999999996</c:v>
                </c:pt>
                <c:pt idx="62640">
                  <c:v>-245.18249999999998</c:v>
                </c:pt>
                <c:pt idx="62641">
                  <c:v>-245.18049999999999</c:v>
                </c:pt>
                <c:pt idx="62642">
                  <c:v>-245.17849999999999</c:v>
                </c:pt>
                <c:pt idx="62643">
                  <c:v>-245.17649999999998</c:v>
                </c:pt>
                <c:pt idx="62644">
                  <c:v>-245.17449999999997</c:v>
                </c:pt>
                <c:pt idx="62645">
                  <c:v>-245.17249999999996</c:v>
                </c:pt>
                <c:pt idx="62646">
                  <c:v>-245.17049999999998</c:v>
                </c:pt>
                <c:pt idx="62647">
                  <c:v>-245.16849999999999</c:v>
                </c:pt>
                <c:pt idx="62648">
                  <c:v>-245.16649999999998</c:v>
                </c:pt>
                <c:pt idx="62649">
                  <c:v>-245.16449999999998</c:v>
                </c:pt>
                <c:pt idx="62650">
                  <c:v>-245.16249999999997</c:v>
                </c:pt>
                <c:pt idx="62651">
                  <c:v>-245.16049999999996</c:v>
                </c:pt>
                <c:pt idx="62652">
                  <c:v>-245.15849999999998</c:v>
                </c:pt>
                <c:pt idx="62653">
                  <c:v>-245.15649999999999</c:v>
                </c:pt>
                <c:pt idx="62654">
                  <c:v>-245.15449999999998</c:v>
                </c:pt>
                <c:pt idx="62655">
                  <c:v>-245.15249999999997</c:v>
                </c:pt>
                <c:pt idx="62656">
                  <c:v>-245.15049999999997</c:v>
                </c:pt>
                <c:pt idx="62657">
                  <c:v>-245.14849999999998</c:v>
                </c:pt>
                <c:pt idx="62658">
                  <c:v>-245.14649999999997</c:v>
                </c:pt>
                <c:pt idx="62659">
                  <c:v>-245.14449999999999</c:v>
                </c:pt>
                <c:pt idx="62660">
                  <c:v>-245.14249999999998</c:v>
                </c:pt>
                <c:pt idx="62661">
                  <c:v>-245.14049999999997</c:v>
                </c:pt>
                <c:pt idx="62662">
                  <c:v>-245.13849999999996</c:v>
                </c:pt>
                <c:pt idx="62663">
                  <c:v>-245.13649999999998</c:v>
                </c:pt>
                <c:pt idx="62664">
                  <c:v>-245.13449999999997</c:v>
                </c:pt>
                <c:pt idx="62665">
                  <c:v>-245.13249999999999</c:v>
                </c:pt>
                <c:pt idx="62666">
                  <c:v>-245.13049999999998</c:v>
                </c:pt>
                <c:pt idx="62667">
                  <c:v>-245.12849999999997</c:v>
                </c:pt>
                <c:pt idx="62668">
                  <c:v>-245.12649999999996</c:v>
                </c:pt>
                <c:pt idx="62669">
                  <c:v>-245.12449999999998</c:v>
                </c:pt>
                <c:pt idx="62670">
                  <c:v>-245.12249999999997</c:v>
                </c:pt>
                <c:pt idx="62671">
                  <c:v>-245.12049999999999</c:v>
                </c:pt>
                <c:pt idx="62672">
                  <c:v>-245.11849999999998</c:v>
                </c:pt>
                <c:pt idx="62673">
                  <c:v>-245.11649999999997</c:v>
                </c:pt>
                <c:pt idx="62674">
                  <c:v>-245.11449999999996</c:v>
                </c:pt>
                <c:pt idx="62675">
                  <c:v>-245.11249999999998</c:v>
                </c:pt>
                <c:pt idx="62676">
                  <c:v>-245.11049999999997</c:v>
                </c:pt>
                <c:pt idx="62677">
                  <c:v>-245.10849999999999</c:v>
                </c:pt>
                <c:pt idx="62678">
                  <c:v>-245.10649999999998</c:v>
                </c:pt>
                <c:pt idx="62679">
                  <c:v>-245.10449999999997</c:v>
                </c:pt>
                <c:pt idx="62680">
                  <c:v>-245.10249999999996</c:v>
                </c:pt>
                <c:pt idx="62681">
                  <c:v>-245.10049999999998</c:v>
                </c:pt>
                <c:pt idx="62682">
                  <c:v>-245.09849999999997</c:v>
                </c:pt>
                <c:pt idx="62683">
                  <c:v>-245.09649999999999</c:v>
                </c:pt>
                <c:pt idx="62684">
                  <c:v>-245.09449999999998</c:v>
                </c:pt>
                <c:pt idx="62685">
                  <c:v>-245.09249999999997</c:v>
                </c:pt>
                <c:pt idx="62686">
                  <c:v>-245.09049999999996</c:v>
                </c:pt>
                <c:pt idx="62687">
                  <c:v>-245.08849999999998</c:v>
                </c:pt>
                <c:pt idx="62688">
                  <c:v>-245.08649999999997</c:v>
                </c:pt>
                <c:pt idx="62689">
                  <c:v>-245.08449999999999</c:v>
                </c:pt>
                <c:pt idx="62690">
                  <c:v>-245.08249999999998</c:v>
                </c:pt>
                <c:pt idx="62691">
                  <c:v>-245.08049999999997</c:v>
                </c:pt>
                <c:pt idx="62692">
                  <c:v>-245.07849999999996</c:v>
                </c:pt>
                <c:pt idx="62693">
                  <c:v>-245.07649999999998</c:v>
                </c:pt>
                <c:pt idx="62694">
                  <c:v>-245.07449999999997</c:v>
                </c:pt>
                <c:pt idx="62695">
                  <c:v>-245.07249999999999</c:v>
                </c:pt>
                <c:pt idx="62696">
                  <c:v>-245.07049999999998</c:v>
                </c:pt>
                <c:pt idx="62697">
                  <c:v>-245.06849999999997</c:v>
                </c:pt>
                <c:pt idx="62698">
                  <c:v>-245.06649999999996</c:v>
                </c:pt>
                <c:pt idx="62699">
                  <c:v>-245.06449999999998</c:v>
                </c:pt>
                <c:pt idx="62700">
                  <c:v>-245.06249999999997</c:v>
                </c:pt>
                <c:pt idx="62701">
                  <c:v>-245.06049999999999</c:v>
                </c:pt>
                <c:pt idx="62702">
                  <c:v>-245.05849999999998</c:v>
                </c:pt>
                <c:pt idx="62703">
                  <c:v>-245.05649999999997</c:v>
                </c:pt>
                <c:pt idx="62704">
                  <c:v>-245.05449999999996</c:v>
                </c:pt>
                <c:pt idx="62705">
                  <c:v>-245.05249999999998</c:v>
                </c:pt>
                <c:pt idx="62706">
                  <c:v>-245.05049999999997</c:v>
                </c:pt>
                <c:pt idx="62707">
                  <c:v>-245.04849999999999</c:v>
                </c:pt>
                <c:pt idx="62708">
                  <c:v>-245.04649999999998</c:v>
                </c:pt>
                <c:pt idx="62709">
                  <c:v>-245.04449999999997</c:v>
                </c:pt>
                <c:pt idx="62710">
                  <c:v>-245.04249999999996</c:v>
                </c:pt>
                <c:pt idx="62711">
                  <c:v>-245.04049999999998</c:v>
                </c:pt>
                <c:pt idx="62712">
                  <c:v>-245.03849999999997</c:v>
                </c:pt>
                <c:pt idx="62713">
                  <c:v>-245.03649999999999</c:v>
                </c:pt>
                <c:pt idx="62714">
                  <c:v>-245.03449999999998</c:v>
                </c:pt>
                <c:pt idx="62715">
                  <c:v>-245.03249999999997</c:v>
                </c:pt>
                <c:pt idx="62716">
                  <c:v>-245.03049999999996</c:v>
                </c:pt>
                <c:pt idx="62717">
                  <c:v>-245.02849999999998</c:v>
                </c:pt>
                <c:pt idx="62718">
                  <c:v>-245.02649999999997</c:v>
                </c:pt>
                <c:pt idx="62719">
                  <c:v>-245.02449999999999</c:v>
                </c:pt>
                <c:pt idx="62720">
                  <c:v>-245.02249999999998</c:v>
                </c:pt>
                <c:pt idx="62721">
                  <c:v>-245.02049999999997</c:v>
                </c:pt>
                <c:pt idx="62722">
                  <c:v>-245.01849999999996</c:v>
                </c:pt>
                <c:pt idx="62723">
                  <c:v>-245.01649999999998</c:v>
                </c:pt>
                <c:pt idx="62724">
                  <c:v>-245.0145</c:v>
                </c:pt>
                <c:pt idx="62725">
                  <c:v>-245.01249999999999</c:v>
                </c:pt>
                <c:pt idx="62726">
                  <c:v>-245.01049999999998</c:v>
                </c:pt>
                <c:pt idx="62727">
                  <c:v>-245.00849999999997</c:v>
                </c:pt>
                <c:pt idx="62728">
                  <c:v>-245.00649999999996</c:v>
                </c:pt>
                <c:pt idx="62729">
                  <c:v>-245.00449999999998</c:v>
                </c:pt>
                <c:pt idx="62730">
                  <c:v>-245.0025</c:v>
                </c:pt>
                <c:pt idx="62731">
                  <c:v>-245.00049999999999</c:v>
                </c:pt>
                <c:pt idx="62732">
                  <c:v>-244.99849999999998</c:v>
                </c:pt>
                <c:pt idx="62733">
                  <c:v>-244.99649999999997</c:v>
                </c:pt>
                <c:pt idx="62734">
                  <c:v>-244.99449999999996</c:v>
                </c:pt>
                <c:pt idx="62735">
                  <c:v>-244.99249999999998</c:v>
                </c:pt>
                <c:pt idx="62736">
                  <c:v>-244.9905</c:v>
                </c:pt>
                <c:pt idx="62737">
                  <c:v>-244.98849999999999</c:v>
                </c:pt>
                <c:pt idx="62738">
                  <c:v>-244.98649999999998</c:v>
                </c:pt>
                <c:pt idx="62739">
                  <c:v>-244.98449999999997</c:v>
                </c:pt>
                <c:pt idx="62740">
                  <c:v>-244.98249999999996</c:v>
                </c:pt>
                <c:pt idx="62741">
                  <c:v>-244.98049999999998</c:v>
                </c:pt>
                <c:pt idx="62742">
                  <c:v>-244.9785</c:v>
                </c:pt>
                <c:pt idx="62743">
                  <c:v>-244.97649999999999</c:v>
                </c:pt>
                <c:pt idx="62744">
                  <c:v>-244.97449999999998</c:v>
                </c:pt>
                <c:pt idx="62745">
                  <c:v>-244.97249999999997</c:v>
                </c:pt>
                <c:pt idx="62746">
                  <c:v>-244.97049999999996</c:v>
                </c:pt>
                <c:pt idx="62747">
                  <c:v>-244.96849999999998</c:v>
                </c:pt>
                <c:pt idx="62748">
                  <c:v>-244.9665</c:v>
                </c:pt>
                <c:pt idx="62749">
                  <c:v>-244.96449999999999</c:v>
                </c:pt>
                <c:pt idx="62750">
                  <c:v>-244.96249999999998</c:v>
                </c:pt>
                <c:pt idx="62751">
                  <c:v>-244.96049999999997</c:v>
                </c:pt>
                <c:pt idx="62752">
                  <c:v>-244.95849999999996</c:v>
                </c:pt>
                <c:pt idx="62753">
                  <c:v>-244.95649999999998</c:v>
                </c:pt>
                <c:pt idx="62754">
                  <c:v>-244.9545</c:v>
                </c:pt>
                <c:pt idx="62755">
                  <c:v>-244.95249999999999</c:v>
                </c:pt>
                <c:pt idx="62756">
                  <c:v>-244.95049999999998</c:v>
                </c:pt>
                <c:pt idx="62757">
                  <c:v>-244.94849999999997</c:v>
                </c:pt>
                <c:pt idx="62758">
                  <c:v>-244.94649999999996</c:v>
                </c:pt>
                <c:pt idx="62759">
                  <c:v>-244.94449999999998</c:v>
                </c:pt>
                <c:pt idx="62760">
                  <c:v>-244.9425</c:v>
                </c:pt>
                <c:pt idx="62761">
                  <c:v>-244.94049999999999</c:v>
                </c:pt>
                <c:pt idx="62762">
                  <c:v>-244.93849999999998</c:v>
                </c:pt>
                <c:pt idx="62763">
                  <c:v>-244.93649999999997</c:v>
                </c:pt>
                <c:pt idx="62764">
                  <c:v>-244.93449999999996</c:v>
                </c:pt>
                <c:pt idx="62765">
                  <c:v>-244.93249999999998</c:v>
                </c:pt>
                <c:pt idx="62766">
                  <c:v>-244.93049999999999</c:v>
                </c:pt>
                <c:pt idx="62767">
                  <c:v>-244.92849999999999</c:v>
                </c:pt>
                <c:pt idx="62768">
                  <c:v>-244.92649999999998</c:v>
                </c:pt>
                <c:pt idx="62769">
                  <c:v>-244.92449999999997</c:v>
                </c:pt>
                <c:pt idx="62770">
                  <c:v>-244.92249999999996</c:v>
                </c:pt>
                <c:pt idx="62771">
                  <c:v>-244.92049999999998</c:v>
                </c:pt>
                <c:pt idx="62772">
                  <c:v>-244.91849999999999</c:v>
                </c:pt>
                <c:pt idx="62773">
                  <c:v>-244.91649999999998</c:v>
                </c:pt>
                <c:pt idx="62774">
                  <c:v>-244.91449999999998</c:v>
                </c:pt>
                <c:pt idx="62775">
                  <c:v>-244.91249999999997</c:v>
                </c:pt>
                <c:pt idx="62776">
                  <c:v>-244.91049999999996</c:v>
                </c:pt>
                <c:pt idx="62777">
                  <c:v>-244.90849999999998</c:v>
                </c:pt>
                <c:pt idx="62778">
                  <c:v>-244.90649999999999</c:v>
                </c:pt>
                <c:pt idx="62779">
                  <c:v>-244.90449999999998</c:v>
                </c:pt>
                <c:pt idx="62780">
                  <c:v>-244.90249999999997</c:v>
                </c:pt>
                <c:pt idx="62781">
                  <c:v>-244.90049999999997</c:v>
                </c:pt>
                <c:pt idx="62782">
                  <c:v>-244.89849999999998</c:v>
                </c:pt>
                <c:pt idx="62783">
                  <c:v>-244.89649999999997</c:v>
                </c:pt>
                <c:pt idx="62784">
                  <c:v>-244.89449999999999</c:v>
                </c:pt>
                <c:pt idx="62785">
                  <c:v>-244.89249999999998</c:v>
                </c:pt>
                <c:pt idx="62786">
                  <c:v>-244.89049999999997</c:v>
                </c:pt>
                <c:pt idx="62787">
                  <c:v>-244.88849999999996</c:v>
                </c:pt>
                <c:pt idx="62788">
                  <c:v>-244.88649999999998</c:v>
                </c:pt>
                <c:pt idx="62789">
                  <c:v>-244.88449999999997</c:v>
                </c:pt>
                <c:pt idx="62790">
                  <c:v>-244.88249999999999</c:v>
                </c:pt>
                <c:pt idx="62791">
                  <c:v>-244.88049999999998</c:v>
                </c:pt>
                <c:pt idx="62792">
                  <c:v>-244.87849999999997</c:v>
                </c:pt>
                <c:pt idx="62793">
                  <c:v>-244.87649999999996</c:v>
                </c:pt>
                <c:pt idx="62794">
                  <c:v>-244.87449999999998</c:v>
                </c:pt>
                <c:pt idx="62795">
                  <c:v>-244.87249999999997</c:v>
                </c:pt>
                <c:pt idx="62796">
                  <c:v>-244.87049999999999</c:v>
                </c:pt>
                <c:pt idx="62797">
                  <c:v>-244.86849999999998</c:v>
                </c:pt>
                <c:pt idx="62798">
                  <c:v>-244.86649999999997</c:v>
                </c:pt>
                <c:pt idx="62799">
                  <c:v>-244.86449999999996</c:v>
                </c:pt>
                <c:pt idx="62800">
                  <c:v>-244.86249999999998</c:v>
                </c:pt>
                <c:pt idx="62801">
                  <c:v>-244.86049999999997</c:v>
                </c:pt>
                <c:pt idx="62802">
                  <c:v>-244.85849999999999</c:v>
                </c:pt>
                <c:pt idx="62803">
                  <c:v>-244.85649999999998</c:v>
                </c:pt>
                <c:pt idx="62804">
                  <c:v>-244.85449999999997</c:v>
                </c:pt>
                <c:pt idx="62805">
                  <c:v>-244.85249999999996</c:v>
                </c:pt>
                <c:pt idx="62806">
                  <c:v>-244.85049999999998</c:v>
                </c:pt>
                <c:pt idx="62807">
                  <c:v>-244.84849999999997</c:v>
                </c:pt>
                <c:pt idx="62808">
                  <c:v>-244.84649999999999</c:v>
                </c:pt>
                <c:pt idx="62809">
                  <c:v>-244.84449999999998</c:v>
                </c:pt>
                <c:pt idx="62810">
                  <c:v>-244.84249999999997</c:v>
                </c:pt>
                <c:pt idx="62811">
                  <c:v>-244.84049999999996</c:v>
                </c:pt>
                <c:pt idx="62812">
                  <c:v>-244.83849999999998</c:v>
                </c:pt>
                <c:pt idx="62813">
                  <c:v>-244.83649999999997</c:v>
                </c:pt>
                <c:pt idx="62814">
                  <c:v>-244.83449999999999</c:v>
                </c:pt>
                <c:pt idx="62815">
                  <c:v>-244.83249999999998</c:v>
                </c:pt>
                <c:pt idx="62816">
                  <c:v>-244.83049999999997</c:v>
                </c:pt>
                <c:pt idx="62817">
                  <c:v>-244.82849999999996</c:v>
                </c:pt>
                <c:pt idx="62818">
                  <c:v>-244.82649999999998</c:v>
                </c:pt>
                <c:pt idx="62819">
                  <c:v>-244.82449999999997</c:v>
                </c:pt>
                <c:pt idx="62820">
                  <c:v>-244.82249999999999</c:v>
                </c:pt>
                <c:pt idx="62821">
                  <c:v>-244.82049999999998</c:v>
                </c:pt>
                <c:pt idx="62822">
                  <c:v>-244.81849999999997</c:v>
                </c:pt>
                <c:pt idx="62823">
                  <c:v>-244.81649999999996</c:v>
                </c:pt>
                <c:pt idx="62824">
                  <c:v>-244.81449999999998</c:v>
                </c:pt>
                <c:pt idx="62825">
                  <c:v>-244.81249999999997</c:v>
                </c:pt>
                <c:pt idx="62826">
                  <c:v>-244.81049999999999</c:v>
                </c:pt>
                <c:pt idx="62827">
                  <c:v>-244.80849999999998</c:v>
                </c:pt>
                <c:pt idx="62828">
                  <c:v>-244.80649999999997</c:v>
                </c:pt>
                <c:pt idx="62829">
                  <c:v>-244.80449999999996</c:v>
                </c:pt>
                <c:pt idx="62830">
                  <c:v>-244.80249999999998</c:v>
                </c:pt>
                <c:pt idx="62831">
                  <c:v>-244.80049999999997</c:v>
                </c:pt>
                <c:pt idx="62832">
                  <c:v>-244.79849999999999</c:v>
                </c:pt>
                <c:pt idx="62833">
                  <c:v>-244.79649999999998</c:v>
                </c:pt>
                <c:pt idx="62834">
                  <c:v>-244.79449999999997</c:v>
                </c:pt>
                <c:pt idx="62835">
                  <c:v>-244.79249999999996</c:v>
                </c:pt>
                <c:pt idx="62836">
                  <c:v>-244.79049999999998</c:v>
                </c:pt>
                <c:pt idx="62837">
                  <c:v>-244.78849999999997</c:v>
                </c:pt>
                <c:pt idx="62838">
                  <c:v>-244.78649999999999</c:v>
                </c:pt>
                <c:pt idx="62839">
                  <c:v>-244.78449999999998</c:v>
                </c:pt>
                <c:pt idx="62840">
                  <c:v>-244.78249999999997</c:v>
                </c:pt>
                <c:pt idx="62841">
                  <c:v>-244.78049999999996</c:v>
                </c:pt>
                <c:pt idx="62842">
                  <c:v>-244.77849999999998</c:v>
                </c:pt>
                <c:pt idx="62843">
                  <c:v>-244.77649999999997</c:v>
                </c:pt>
                <c:pt idx="62844">
                  <c:v>-244.77449999999999</c:v>
                </c:pt>
                <c:pt idx="62845">
                  <c:v>-244.77249999999998</c:v>
                </c:pt>
                <c:pt idx="62846">
                  <c:v>-244.77049999999997</c:v>
                </c:pt>
                <c:pt idx="62847">
                  <c:v>-244.76849999999996</c:v>
                </c:pt>
                <c:pt idx="62848">
                  <c:v>-244.76649999999998</c:v>
                </c:pt>
                <c:pt idx="62849">
                  <c:v>-244.7645</c:v>
                </c:pt>
                <c:pt idx="62850">
                  <c:v>-244.76249999999999</c:v>
                </c:pt>
                <c:pt idx="62851">
                  <c:v>-244.76049999999998</c:v>
                </c:pt>
                <c:pt idx="62852">
                  <c:v>-244.75849999999997</c:v>
                </c:pt>
                <c:pt idx="62853">
                  <c:v>-244.75649999999996</c:v>
                </c:pt>
                <c:pt idx="62854">
                  <c:v>-244.75449999999998</c:v>
                </c:pt>
                <c:pt idx="62855">
                  <c:v>-244.7525</c:v>
                </c:pt>
                <c:pt idx="62856">
                  <c:v>-244.75049999999999</c:v>
                </c:pt>
                <c:pt idx="62857">
                  <c:v>-244.74849999999998</c:v>
                </c:pt>
                <c:pt idx="62858">
                  <c:v>-244.74649999999997</c:v>
                </c:pt>
                <c:pt idx="62859">
                  <c:v>-244.74449999999996</c:v>
                </c:pt>
                <c:pt idx="62860">
                  <c:v>-244.74249999999998</c:v>
                </c:pt>
                <c:pt idx="62861">
                  <c:v>-244.7405</c:v>
                </c:pt>
                <c:pt idx="62862">
                  <c:v>-244.73849999999999</c:v>
                </c:pt>
                <c:pt idx="62863">
                  <c:v>-244.73649999999998</c:v>
                </c:pt>
                <c:pt idx="62864">
                  <c:v>-244.73449999999997</c:v>
                </c:pt>
                <c:pt idx="62865">
                  <c:v>-244.73249999999996</c:v>
                </c:pt>
                <c:pt idx="62866">
                  <c:v>-244.73049999999998</c:v>
                </c:pt>
                <c:pt idx="62867">
                  <c:v>-244.7285</c:v>
                </c:pt>
                <c:pt idx="62868">
                  <c:v>-244.72649999999999</c:v>
                </c:pt>
                <c:pt idx="62869">
                  <c:v>-244.72449999999998</c:v>
                </c:pt>
                <c:pt idx="62870">
                  <c:v>-244.72249999999997</c:v>
                </c:pt>
                <c:pt idx="62871">
                  <c:v>-244.72049999999996</c:v>
                </c:pt>
                <c:pt idx="62872">
                  <c:v>-244.71849999999998</c:v>
                </c:pt>
                <c:pt idx="62873">
                  <c:v>-244.7165</c:v>
                </c:pt>
                <c:pt idx="62874">
                  <c:v>-244.71449999999999</c:v>
                </c:pt>
                <c:pt idx="62875">
                  <c:v>-244.71249999999998</c:v>
                </c:pt>
                <c:pt idx="62876">
                  <c:v>-244.71049999999997</c:v>
                </c:pt>
                <c:pt idx="62877">
                  <c:v>-244.70849999999996</c:v>
                </c:pt>
                <c:pt idx="62878">
                  <c:v>-244.70649999999998</c:v>
                </c:pt>
                <c:pt idx="62879">
                  <c:v>-244.7045</c:v>
                </c:pt>
                <c:pt idx="62880">
                  <c:v>-244.70249999999999</c:v>
                </c:pt>
                <c:pt idx="62881">
                  <c:v>-244.70049999999998</c:v>
                </c:pt>
                <c:pt idx="62882">
                  <c:v>-244.69849999999997</c:v>
                </c:pt>
                <c:pt idx="62883">
                  <c:v>-244.69649999999996</c:v>
                </c:pt>
                <c:pt idx="62884">
                  <c:v>-244.69449999999998</c:v>
                </c:pt>
                <c:pt idx="62885">
                  <c:v>-244.6925</c:v>
                </c:pt>
                <c:pt idx="62886">
                  <c:v>-244.69049999999999</c:v>
                </c:pt>
                <c:pt idx="62887">
                  <c:v>-244.68849999999998</c:v>
                </c:pt>
                <c:pt idx="62888">
                  <c:v>-244.68649999999997</c:v>
                </c:pt>
                <c:pt idx="62889">
                  <c:v>-244.68449999999996</c:v>
                </c:pt>
                <c:pt idx="62890">
                  <c:v>-244.68249999999998</c:v>
                </c:pt>
                <c:pt idx="62891">
                  <c:v>-244.68049999999999</c:v>
                </c:pt>
                <c:pt idx="62892">
                  <c:v>-244.67849999999999</c:v>
                </c:pt>
                <c:pt idx="62893">
                  <c:v>-244.67649999999998</c:v>
                </c:pt>
                <c:pt idx="62894">
                  <c:v>-244.67449999999997</c:v>
                </c:pt>
                <c:pt idx="62895">
                  <c:v>-244.67249999999996</c:v>
                </c:pt>
                <c:pt idx="62896">
                  <c:v>-244.67049999999998</c:v>
                </c:pt>
                <c:pt idx="62897">
                  <c:v>-244.66849999999999</c:v>
                </c:pt>
                <c:pt idx="62898">
                  <c:v>-244.66649999999998</c:v>
                </c:pt>
                <c:pt idx="62899">
                  <c:v>-244.66449999999998</c:v>
                </c:pt>
                <c:pt idx="62900">
                  <c:v>-244.66249999999997</c:v>
                </c:pt>
                <c:pt idx="62901">
                  <c:v>-244.66049999999996</c:v>
                </c:pt>
                <c:pt idx="62902">
                  <c:v>-244.65849999999998</c:v>
                </c:pt>
                <c:pt idx="62903">
                  <c:v>-244.65649999999999</c:v>
                </c:pt>
                <c:pt idx="62904">
                  <c:v>-244.65449999999998</c:v>
                </c:pt>
                <c:pt idx="62905">
                  <c:v>-244.65249999999997</c:v>
                </c:pt>
                <c:pt idx="62906">
                  <c:v>-244.65049999999997</c:v>
                </c:pt>
                <c:pt idx="62907">
                  <c:v>-244.64849999999998</c:v>
                </c:pt>
                <c:pt idx="62908">
                  <c:v>-244.64649999999997</c:v>
                </c:pt>
                <c:pt idx="62909">
                  <c:v>-244.64449999999999</c:v>
                </c:pt>
                <c:pt idx="62910">
                  <c:v>-244.64249999999998</c:v>
                </c:pt>
                <c:pt idx="62911">
                  <c:v>-244.64049999999997</c:v>
                </c:pt>
                <c:pt idx="62912">
                  <c:v>-244.63849999999996</c:v>
                </c:pt>
                <c:pt idx="62913">
                  <c:v>-244.63649999999998</c:v>
                </c:pt>
                <c:pt idx="62914">
                  <c:v>-244.63449999999997</c:v>
                </c:pt>
                <c:pt idx="62915">
                  <c:v>-244.63249999999999</c:v>
                </c:pt>
                <c:pt idx="62916">
                  <c:v>-244.63049999999998</c:v>
                </c:pt>
                <c:pt idx="62917">
                  <c:v>-244.62849999999997</c:v>
                </c:pt>
                <c:pt idx="62918">
                  <c:v>-244.62649999999996</c:v>
                </c:pt>
                <c:pt idx="62919">
                  <c:v>-244.62449999999998</c:v>
                </c:pt>
                <c:pt idx="62920">
                  <c:v>-244.62249999999997</c:v>
                </c:pt>
                <c:pt idx="62921">
                  <c:v>-244.62049999999999</c:v>
                </c:pt>
                <c:pt idx="62922">
                  <c:v>-244.61849999999998</c:v>
                </c:pt>
                <c:pt idx="62923">
                  <c:v>-244.61649999999997</c:v>
                </c:pt>
                <c:pt idx="62924">
                  <c:v>-244.61449999999996</c:v>
                </c:pt>
                <c:pt idx="62925">
                  <c:v>-244.61249999999998</c:v>
                </c:pt>
                <c:pt idx="62926">
                  <c:v>-244.61049999999997</c:v>
                </c:pt>
                <c:pt idx="62927">
                  <c:v>-244.60849999999999</c:v>
                </c:pt>
                <c:pt idx="62928">
                  <c:v>-244.60649999999998</c:v>
                </c:pt>
                <c:pt idx="62929">
                  <c:v>-244.60449999999997</c:v>
                </c:pt>
                <c:pt idx="62930">
                  <c:v>-244.60249999999996</c:v>
                </c:pt>
                <c:pt idx="62931">
                  <c:v>-244.60049999999998</c:v>
                </c:pt>
                <c:pt idx="62932">
                  <c:v>-244.59849999999997</c:v>
                </c:pt>
                <c:pt idx="62933">
                  <c:v>-244.59649999999999</c:v>
                </c:pt>
                <c:pt idx="62934">
                  <c:v>-244.59449999999998</c:v>
                </c:pt>
                <c:pt idx="62935">
                  <c:v>-244.59249999999997</c:v>
                </c:pt>
                <c:pt idx="62936">
                  <c:v>-244.59049999999996</c:v>
                </c:pt>
                <c:pt idx="62937">
                  <c:v>-244.58849999999998</c:v>
                </c:pt>
                <c:pt idx="62938">
                  <c:v>-244.58649999999997</c:v>
                </c:pt>
                <c:pt idx="62939">
                  <c:v>-244.58449999999999</c:v>
                </c:pt>
                <c:pt idx="62940">
                  <c:v>-244.58249999999998</c:v>
                </c:pt>
                <c:pt idx="62941">
                  <c:v>-244.58049999999997</c:v>
                </c:pt>
                <c:pt idx="62942">
                  <c:v>-244.57849999999996</c:v>
                </c:pt>
                <c:pt idx="62943">
                  <c:v>-244.57649999999998</c:v>
                </c:pt>
                <c:pt idx="62944">
                  <c:v>-244.57449999999997</c:v>
                </c:pt>
                <c:pt idx="62945">
                  <c:v>-244.57249999999999</c:v>
                </c:pt>
                <c:pt idx="62946">
                  <c:v>-244.57049999999998</c:v>
                </c:pt>
                <c:pt idx="62947">
                  <c:v>-244.56849999999997</c:v>
                </c:pt>
                <c:pt idx="62948">
                  <c:v>-244.56649999999996</c:v>
                </c:pt>
                <c:pt idx="62949">
                  <c:v>-244.56449999999998</c:v>
                </c:pt>
                <c:pt idx="62950">
                  <c:v>-244.56249999999997</c:v>
                </c:pt>
                <c:pt idx="62951">
                  <c:v>-244.56049999999999</c:v>
                </c:pt>
                <c:pt idx="62952">
                  <c:v>-244.55849999999998</c:v>
                </c:pt>
                <c:pt idx="62953">
                  <c:v>-244.55649999999997</c:v>
                </c:pt>
                <c:pt idx="62954">
                  <c:v>-244.55449999999996</c:v>
                </c:pt>
                <c:pt idx="62955">
                  <c:v>-244.55249999999998</c:v>
                </c:pt>
                <c:pt idx="62956">
                  <c:v>-244.55049999999997</c:v>
                </c:pt>
                <c:pt idx="62957">
                  <c:v>-244.54849999999999</c:v>
                </c:pt>
                <c:pt idx="62958">
                  <c:v>-244.54649999999998</c:v>
                </c:pt>
                <c:pt idx="62959">
                  <c:v>-244.54449999999997</c:v>
                </c:pt>
                <c:pt idx="62960">
                  <c:v>-244.54249999999996</c:v>
                </c:pt>
                <c:pt idx="62961">
                  <c:v>-244.54049999999998</c:v>
                </c:pt>
                <c:pt idx="62962">
                  <c:v>-244.53849999999997</c:v>
                </c:pt>
                <c:pt idx="62963">
                  <c:v>-244.53649999999999</c:v>
                </c:pt>
                <c:pt idx="62964">
                  <c:v>-244.53449999999998</c:v>
                </c:pt>
                <c:pt idx="62965">
                  <c:v>-244.53249999999997</c:v>
                </c:pt>
                <c:pt idx="62966">
                  <c:v>-244.53049999999996</c:v>
                </c:pt>
                <c:pt idx="62967">
                  <c:v>-244.52849999999998</c:v>
                </c:pt>
                <c:pt idx="62968">
                  <c:v>-244.52649999999997</c:v>
                </c:pt>
                <c:pt idx="62969">
                  <c:v>-244.52449999999999</c:v>
                </c:pt>
                <c:pt idx="62970">
                  <c:v>-244.52249999999998</c:v>
                </c:pt>
                <c:pt idx="62971">
                  <c:v>-244.52049999999997</c:v>
                </c:pt>
                <c:pt idx="62972">
                  <c:v>-244.51849999999996</c:v>
                </c:pt>
                <c:pt idx="62973">
                  <c:v>-244.51649999999998</c:v>
                </c:pt>
                <c:pt idx="62974">
                  <c:v>-244.5145</c:v>
                </c:pt>
                <c:pt idx="62975">
                  <c:v>-244.51249999999999</c:v>
                </c:pt>
                <c:pt idx="62976">
                  <c:v>-244.51049999999998</c:v>
                </c:pt>
                <c:pt idx="62977">
                  <c:v>-244.50849999999997</c:v>
                </c:pt>
                <c:pt idx="62978">
                  <c:v>-244.50649999999996</c:v>
                </c:pt>
                <c:pt idx="62979">
                  <c:v>-244.50449999999998</c:v>
                </c:pt>
                <c:pt idx="62980">
                  <c:v>-244.5025</c:v>
                </c:pt>
                <c:pt idx="62981">
                  <c:v>-244.50049999999999</c:v>
                </c:pt>
                <c:pt idx="62982">
                  <c:v>-244.49849999999998</c:v>
                </c:pt>
                <c:pt idx="62983">
                  <c:v>-244.49649999999997</c:v>
                </c:pt>
                <c:pt idx="62984">
                  <c:v>-244.49449999999996</c:v>
                </c:pt>
                <c:pt idx="62985">
                  <c:v>-244.49249999999998</c:v>
                </c:pt>
                <c:pt idx="62986">
                  <c:v>-244.4905</c:v>
                </c:pt>
                <c:pt idx="62987">
                  <c:v>-244.48849999999999</c:v>
                </c:pt>
                <c:pt idx="62988">
                  <c:v>-244.48649999999998</c:v>
                </c:pt>
                <c:pt idx="62989">
                  <c:v>-244.48449999999997</c:v>
                </c:pt>
                <c:pt idx="62990">
                  <c:v>-244.48249999999996</c:v>
                </c:pt>
                <c:pt idx="62991">
                  <c:v>-244.48049999999998</c:v>
                </c:pt>
                <c:pt idx="62992">
                  <c:v>-244.4785</c:v>
                </c:pt>
                <c:pt idx="62993">
                  <c:v>-244.47649999999999</c:v>
                </c:pt>
                <c:pt idx="62994">
                  <c:v>-244.47449999999998</c:v>
                </c:pt>
                <c:pt idx="62995">
                  <c:v>-244.47249999999997</c:v>
                </c:pt>
                <c:pt idx="62996">
                  <c:v>-244.47049999999996</c:v>
                </c:pt>
                <c:pt idx="62997">
                  <c:v>-244.46849999999998</c:v>
                </c:pt>
                <c:pt idx="62998">
                  <c:v>-244.4665</c:v>
                </c:pt>
                <c:pt idx="62999">
                  <c:v>-244.46449999999999</c:v>
                </c:pt>
                <c:pt idx="63000">
                  <c:v>-244.46249999999998</c:v>
                </c:pt>
                <c:pt idx="63001">
                  <c:v>-244.46049999999997</c:v>
                </c:pt>
                <c:pt idx="63002">
                  <c:v>-244.45849999999996</c:v>
                </c:pt>
                <c:pt idx="63003">
                  <c:v>-244.45649999999998</c:v>
                </c:pt>
                <c:pt idx="63004">
                  <c:v>-244.4545</c:v>
                </c:pt>
                <c:pt idx="63005">
                  <c:v>-244.45249999999999</c:v>
                </c:pt>
                <c:pt idx="63006">
                  <c:v>-244.45049999999998</c:v>
                </c:pt>
                <c:pt idx="63007">
                  <c:v>-244.44849999999997</c:v>
                </c:pt>
                <c:pt idx="63008">
                  <c:v>-244.44649999999996</c:v>
                </c:pt>
                <c:pt idx="63009">
                  <c:v>-244.44449999999998</c:v>
                </c:pt>
                <c:pt idx="63010">
                  <c:v>-244.4425</c:v>
                </c:pt>
                <c:pt idx="63011">
                  <c:v>-244.44049999999999</c:v>
                </c:pt>
                <c:pt idx="63012">
                  <c:v>-244.43849999999998</c:v>
                </c:pt>
                <c:pt idx="63013">
                  <c:v>-244.43649999999997</c:v>
                </c:pt>
                <c:pt idx="63014">
                  <c:v>-244.43449999999996</c:v>
                </c:pt>
                <c:pt idx="63015">
                  <c:v>-244.43249999999998</c:v>
                </c:pt>
                <c:pt idx="63016">
                  <c:v>-244.43049999999999</c:v>
                </c:pt>
                <c:pt idx="63017">
                  <c:v>-244.42849999999999</c:v>
                </c:pt>
                <c:pt idx="63018">
                  <c:v>-244.42649999999998</c:v>
                </c:pt>
                <c:pt idx="63019">
                  <c:v>-244.42449999999997</c:v>
                </c:pt>
                <c:pt idx="63020">
                  <c:v>-244.42249999999996</c:v>
                </c:pt>
                <c:pt idx="63021">
                  <c:v>-244.42049999999998</c:v>
                </c:pt>
                <c:pt idx="63022">
                  <c:v>-244.41849999999999</c:v>
                </c:pt>
                <c:pt idx="63023">
                  <c:v>-244.41649999999998</c:v>
                </c:pt>
                <c:pt idx="63024">
                  <c:v>-244.41449999999998</c:v>
                </c:pt>
                <c:pt idx="63025">
                  <c:v>-244.41249999999997</c:v>
                </c:pt>
                <c:pt idx="63026">
                  <c:v>-244.41049999999996</c:v>
                </c:pt>
                <c:pt idx="63027">
                  <c:v>-244.40849999999998</c:v>
                </c:pt>
                <c:pt idx="63028">
                  <c:v>-244.40649999999999</c:v>
                </c:pt>
                <c:pt idx="63029">
                  <c:v>-244.40449999999998</c:v>
                </c:pt>
                <c:pt idx="63030">
                  <c:v>-244.40249999999997</c:v>
                </c:pt>
                <c:pt idx="63031">
                  <c:v>-244.40049999999997</c:v>
                </c:pt>
                <c:pt idx="63032">
                  <c:v>-244.39849999999998</c:v>
                </c:pt>
                <c:pt idx="63033">
                  <c:v>-244.39649999999997</c:v>
                </c:pt>
                <c:pt idx="63034">
                  <c:v>-244.39449999999999</c:v>
                </c:pt>
                <c:pt idx="63035">
                  <c:v>-244.39249999999998</c:v>
                </c:pt>
                <c:pt idx="63036">
                  <c:v>-244.39049999999997</c:v>
                </c:pt>
                <c:pt idx="63037">
                  <c:v>-244.38849999999996</c:v>
                </c:pt>
                <c:pt idx="63038">
                  <c:v>-244.38649999999998</c:v>
                </c:pt>
                <c:pt idx="63039">
                  <c:v>-244.38449999999997</c:v>
                </c:pt>
                <c:pt idx="63040">
                  <c:v>-244.38249999999999</c:v>
                </c:pt>
                <c:pt idx="63041">
                  <c:v>-244.38049999999998</c:v>
                </c:pt>
                <c:pt idx="63042">
                  <c:v>-244.37849999999997</c:v>
                </c:pt>
                <c:pt idx="63043">
                  <c:v>-244.37649999999996</c:v>
                </c:pt>
                <c:pt idx="63044">
                  <c:v>-244.37449999999998</c:v>
                </c:pt>
                <c:pt idx="63045">
                  <c:v>-244.37249999999997</c:v>
                </c:pt>
                <c:pt idx="63046">
                  <c:v>-244.37049999999999</c:v>
                </c:pt>
                <c:pt idx="63047">
                  <c:v>-244.36849999999998</c:v>
                </c:pt>
                <c:pt idx="63048">
                  <c:v>-244.36649999999997</c:v>
                </c:pt>
                <c:pt idx="63049">
                  <c:v>-244.36449999999996</c:v>
                </c:pt>
                <c:pt idx="63050">
                  <c:v>-244.36249999999998</c:v>
                </c:pt>
                <c:pt idx="63051">
                  <c:v>-244.36049999999997</c:v>
                </c:pt>
                <c:pt idx="63052">
                  <c:v>-244.35849999999999</c:v>
                </c:pt>
                <c:pt idx="63053">
                  <c:v>-244.35649999999998</c:v>
                </c:pt>
                <c:pt idx="63054">
                  <c:v>-244.35449999999997</c:v>
                </c:pt>
                <c:pt idx="63055">
                  <c:v>-244.35249999999996</c:v>
                </c:pt>
                <c:pt idx="63056">
                  <c:v>-244.35049999999998</c:v>
                </c:pt>
                <c:pt idx="63057">
                  <c:v>-244.34849999999997</c:v>
                </c:pt>
                <c:pt idx="63058">
                  <c:v>-244.34649999999999</c:v>
                </c:pt>
                <c:pt idx="63059">
                  <c:v>-244.34449999999998</c:v>
                </c:pt>
                <c:pt idx="63060">
                  <c:v>-244.34249999999997</c:v>
                </c:pt>
                <c:pt idx="63061">
                  <c:v>-244.34049999999996</c:v>
                </c:pt>
                <c:pt idx="63062">
                  <c:v>-244.33849999999998</c:v>
                </c:pt>
                <c:pt idx="63063">
                  <c:v>-244.33649999999997</c:v>
                </c:pt>
                <c:pt idx="63064">
                  <c:v>-244.33449999999999</c:v>
                </c:pt>
                <c:pt idx="63065">
                  <c:v>-244.33249999999998</c:v>
                </c:pt>
                <c:pt idx="63066">
                  <c:v>-244.33049999999997</c:v>
                </c:pt>
                <c:pt idx="63067">
                  <c:v>-244.32849999999996</c:v>
                </c:pt>
                <c:pt idx="63068">
                  <c:v>-244.32649999999998</c:v>
                </c:pt>
                <c:pt idx="63069">
                  <c:v>-244.32449999999997</c:v>
                </c:pt>
                <c:pt idx="63070">
                  <c:v>-244.32249999999999</c:v>
                </c:pt>
                <c:pt idx="63071">
                  <c:v>-244.32049999999998</c:v>
                </c:pt>
                <c:pt idx="63072">
                  <c:v>-244.31849999999997</c:v>
                </c:pt>
                <c:pt idx="63073">
                  <c:v>-244.31649999999996</c:v>
                </c:pt>
                <c:pt idx="63074">
                  <c:v>-244.31449999999998</c:v>
                </c:pt>
                <c:pt idx="63075">
                  <c:v>-244.31249999999997</c:v>
                </c:pt>
                <c:pt idx="63076">
                  <c:v>-244.31049999999999</c:v>
                </c:pt>
                <c:pt idx="63077">
                  <c:v>-244.30849999999998</c:v>
                </c:pt>
                <c:pt idx="63078">
                  <c:v>-244.30649999999997</c:v>
                </c:pt>
                <c:pt idx="63079">
                  <c:v>-244.30449999999996</c:v>
                </c:pt>
                <c:pt idx="63080">
                  <c:v>-244.30249999999998</c:v>
                </c:pt>
                <c:pt idx="63081">
                  <c:v>-244.30049999999997</c:v>
                </c:pt>
                <c:pt idx="63082">
                  <c:v>-244.29849999999999</c:v>
                </c:pt>
                <c:pt idx="63083">
                  <c:v>-244.29649999999998</c:v>
                </c:pt>
                <c:pt idx="63084">
                  <c:v>-244.29449999999997</c:v>
                </c:pt>
                <c:pt idx="63085">
                  <c:v>-244.29249999999996</c:v>
                </c:pt>
                <c:pt idx="63086">
                  <c:v>-244.29049999999998</c:v>
                </c:pt>
                <c:pt idx="63087">
                  <c:v>-244.28849999999997</c:v>
                </c:pt>
                <c:pt idx="63088">
                  <c:v>-244.28649999999999</c:v>
                </c:pt>
                <c:pt idx="63089">
                  <c:v>-244.28449999999998</c:v>
                </c:pt>
                <c:pt idx="63090">
                  <c:v>-244.28249999999997</c:v>
                </c:pt>
                <c:pt idx="63091">
                  <c:v>-244.28049999999996</c:v>
                </c:pt>
                <c:pt idx="63092">
                  <c:v>-244.27849999999998</c:v>
                </c:pt>
                <c:pt idx="63093">
                  <c:v>-244.27649999999997</c:v>
                </c:pt>
                <c:pt idx="63094">
                  <c:v>-244.27449999999999</c:v>
                </c:pt>
                <c:pt idx="63095">
                  <c:v>-244.27249999999998</c:v>
                </c:pt>
                <c:pt idx="63096">
                  <c:v>-244.27049999999997</c:v>
                </c:pt>
                <c:pt idx="63097">
                  <c:v>-244.26849999999996</c:v>
                </c:pt>
                <c:pt idx="63098">
                  <c:v>-244.26649999999998</c:v>
                </c:pt>
                <c:pt idx="63099">
                  <c:v>-244.2645</c:v>
                </c:pt>
                <c:pt idx="63100">
                  <c:v>-244.26249999999999</c:v>
                </c:pt>
                <c:pt idx="63101">
                  <c:v>-244.26049999999998</c:v>
                </c:pt>
                <c:pt idx="63102">
                  <c:v>-244.25849999999997</c:v>
                </c:pt>
                <c:pt idx="63103">
                  <c:v>-244.25649999999996</c:v>
                </c:pt>
                <c:pt idx="63104">
                  <c:v>-244.25449999999998</c:v>
                </c:pt>
                <c:pt idx="63105">
                  <c:v>-244.2525</c:v>
                </c:pt>
                <c:pt idx="63106">
                  <c:v>-244.25049999999999</c:v>
                </c:pt>
                <c:pt idx="63107">
                  <c:v>-244.24849999999998</c:v>
                </c:pt>
                <c:pt idx="63108">
                  <c:v>-244.24649999999997</c:v>
                </c:pt>
                <c:pt idx="63109">
                  <c:v>-244.24449999999996</c:v>
                </c:pt>
                <c:pt idx="63110">
                  <c:v>-244.24249999999998</c:v>
                </c:pt>
                <c:pt idx="63111">
                  <c:v>-244.2405</c:v>
                </c:pt>
                <c:pt idx="63112">
                  <c:v>-244.23849999999999</c:v>
                </c:pt>
                <c:pt idx="63113">
                  <c:v>-244.23649999999998</c:v>
                </c:pt>
                <c:pt idx="63114">
                  <c:v>-244.23449999999997</c:v>
                </c:pt>
                <c:pt idx="63115">
                  <c:v>-244.23249999999996</c:v>
                </c:pt>
                <c:pt idx="63116">
                  <c:v>-244.23049999999998</c:v>
                </c:pt>
                <c:pt idx="63117">
                  <c:v>-244.2285</c:v>
                </c:pt>
                <c:pt idx="63118">
                  <c:v>-244.22649999999999</c:v>
                </c:pt>
                <c:pt idx="63119">
                  <c:v>-244.22449999999998</c:v>
                </c:pt>
                <c:pt idx="63120">
                  <c:v>-244.22249999999997</c:v>
                </c:pt>
                <c:pt idx="63121">
                  <c:v>-244.22049999999996</c:v>
                </c:pt>
                <c:pt idx="63122">
                  <c:v>-244.21849999999998</c:v>
                </c:pt>
                <c:pt idx="63123">
                  <c:v>-244.2165</c:v>
                </c:pt>
                <c:pt idx="63124">
                  <c:v>-244.21449999999999</c:v>
                </c:pt>
                <c:pt idx="63125">
                  <c:v>-244.21249999999998</c:v>
                </c:pt>
                <c:pt idx="63126">
                  <c:v>-244.21049999999997</c:v>
                </c:pt>
                <c:pt idx="63127">
                  <c:v>-244.20849999999996</c:v>
                </c:pt>
                <c:pt idx="63128">
                  <c:v>-244.20649999999998</c:v>
                </c:pt>
                <c:pt idx="63129">
                  <c:v>-244.2045</c:v>
                </c:pt>
                <c:pt idx="63130">
                  <c:v>-244.20249999999999</c:v>
                </c:pt>
                <c:pt idx="63131">
                  <c:v>-244.20049999999998</c:v>
                </c:pt>
                <c:pt idx="63132">
                  <c:v>-244.19849999999997</c:v>
                </c:pt>
                <c:pt idx="63133">
                  <c:v>-244.19649999999996</c:v>
                </c:pt>
                <c:pt idx="63134">
                  <c:v>-244.19449999999998</c:v>
                </c:pt>
                <c:pt idx="63135">
                  <c:v>-244.1925</c:v>
                </c:pt>
                <c:pt idx="63136">
                  <c:v>-244.19049999999999</c:v>
                </c:pt>
                <c:pt idx="63137">
                  <c:v>-244.18849999999998</c:v>
                </c:pt>
                <c:pt idx="63138">
                  <c:v>-244.18649999999997</c:v>
                </c:pt>
                <c:pt idx="63139">
                  <c:v>-244.18449999999996</c:v>
                </c:pt>
                <c:pt idx="63140">
                  <c:v>-244.18249999999998</c:v>
                </c:pt>
                <c:pt idx="63141">
                  <c:v>-244.18049999999999</c:v>
                </c:pt>
                <c:pt idx="63142">
                  <c:v>-244.17849999999999</c:v>
                </c:pt>
                <c:pt idx="63143">
                  <c:v>-244.17649999999998</c:v>
                </c:pt>
                <c:pt idx="63144">
                  <c:v>-244.17449999999997</c:v>
                </c:pt>
                <c:pt idx="63145">
                  <c:v>-244.17249999999996</c:v>
                </c:pt>
                <c:pt idx="63146">
                  <c:v>-244.17049999999998</c:v>
                </c:pt>
                <c:pt idx="63147">
                  <c:v>-244.16849999999999</c:v>
                </c:pt>
                <c:pt idx="63148">
                  <c:v>-244.16649999999998</c:v>
                </c:pt>
                <c:pt idx="63149">
                  <c:v>-244.16449999999998</c:v>
                </c:pt>
                <c:pt idx="63150">
                  <c:v>-244.16249999999997</c:v>
                </c:pt>
                <c:pt idx="63151">
                  <c:v>-244.16049999999996</c:v>
                </c:pt>
                <c:pt idx="63152">
                  <c:v>-244.15849999999998</c:v>
                </c:pt>
                <c:pt idx="63153">
                  <c:v>-244.15649999999999</c:v>
                </c:pt>
                <c:pt idx="63154">
                  <c:v>-244.15449999999998</c:v>
                </c:pt>
                <c:pt idx="63155">
                  <c:v>-244.15249999999997</c:v>
                </c:pt>
                <c:pt idx="63156">
                  <c:v>-244.15049999999997</c:v>
                </c:pt>
                <c:pt idx="63157">
                  <c:v>-244.14849999999998</c:v>
                </c:pt>
                <c:pt idx="63158">
                  <c:v>-244.14649999999997</c:v>
                </c:pt>
                <c:pt idx="63159">
                  <c:v>-244.14449999999999</c:v>
                </c:pt>
                <c:pt idx="63160">
                  <c:v>-244.14249999999998</c:v>
                </c:pt>
                <c:pt idx="63161">
                  <c:v>-244.14049999999997</c:v>
                </c:pt>
                <c:pt idx="63162">
                  <c:v>-244.13849999999996</c:v>
                </c:pt>
                <c:pt idx="63163">
                  <c:v>-244.13649999999998</c:v>
                </c:pt>
                <c:pt idx="63164">
                  <c:v>-244.13449999999997</c:v>
                </c:pt>
                <c:pt idx="63165">
                  <c:v>-244.13249999999999</c:v>
                </c:pt>
                <c:pt idx="63166">
                  <c:v>-244.13049999999998</c:v>
                </c:pt>
                <c:pt idx="63167">
                  <c:v>-244.12849999999997</c:v>
                </c:pt>
                <c:pt idx="63168">
                  <c:v>-244.12649999999996</c:v>
                </c:pt>
                <c:pt idx="63169">
                  <c:v>-244.12449999999998</c:v>
                </c:pt>
                <c:pt idx="63170">
                  <c:v>-244.12249999999997</c:v>
                </c:pt>
                <c:pt idx="63171">
                  <c:v>-244.12049999999999</c:v>
                </c:pt>
                <c:pt idx="63172">
                  <c:v>-244.11849999999998</c:v>
                </c:pt>
                <c:pt idx="63173">
                  <c:v>-244.11649999999997</c:v>
                </c:pt>
                <c:pt idx="63174">
                  <c:v>-244.11449999999996</c:v>
                </c:pt>
                <c:pt idx="63175">
                  <c:v>-244.11249999999998</c:v>
                </c:pt>
                <c:pt idx="63176">
                  <c:v>-244.11049999999997</c:v>
                </c:pt>
                <c:pt idx="63177">
                  <c:v>-244.10849999999999</c:v>
                </c:pt>
                <c:pt idx="63178">
                  <c:v>-244.10649999999998</c:v>
                </c:pt>
                <c:pt idx="63179">
                  <c:v>-244.10449999999997</c:v>
                </c:pt>
                <c:pt idx="63180">
                  <c:v>-244.10249999999996</c:v>
                </c:pt>
                <c:pt idx="63181">
                  <c:v>-244.10049999999998</c:v>
                </c:pt>
                <c:pt idx="63182">
                  <c:v>-244.09849999999997</c:v>
                </c:pt>
                <c:pt idx="63183">
                  <c:v>-244.09649999999999</c:v>
                </c:pt>
                <c:pt idx="63184">
                  <c:v>-244.09449999999998</c:v>
                </c:pt>
                <c:pt idx="63185">
                  <c:v>-244.09249999999997</c:v>
                </c:pt>
                <c:pt idx="63186">
                  <c:v>-244.09049999999996</c:v>
                </c:pt>
                <c:pt idx="63187">
                  <c:v>-244.08849999999998</c:v>
                </c:pt>
                <c:pt idx="63188">
                  <c:v>-244.08649999999997</c:v>
                </c:pt>
                <c:pt idx="63189">
                  <c:v>-244.08449999999999</c:v>
                </c:pt>
                <c:pt idx="63190">
                  <c:v>-244.08249999999998</c:v>
                </c:pt>
                <c:pt idx="63191">
                  <c:v>-244.08049999999997</c:v>
                </c:pt>
                <c:pt idx="63192">
                  <c:v>-244.07849999999996</c:v>
                </c:pt>
                <c:pt idx="63193">
                  <c:v>-244.07649999999998</c:v>
                </c:pt>
                <c:pt idx="63194">
                  <c:v>-244.07449999999997</c:v>
                </c:pt>
                <c:pt idx="63195">
                  <c:v>-244.07249999999999</c:v>
                </c:pt>
                <c:pt idx="63196">
                  <c:v>-244.07049999999998</c:v>
                </c:pt>
                <c:pt idx="63197">
                  <c:v>-244.06849999999997</c:v>
                </c:pt>
                <c:pt idx="63198">
                  <c:v>-244.06649999999996</c:v>
                </c:pt>
                <c:pt idx="63199">
                  <c:v>-244.06449999999998</c:v>
                </c:pt>
                <c:pt idx="63200">
                  <c:v>-244.06249999999997</c:v>
                </c:pt>
                <c:pt idx="63201">
                  <c:v>-244.06049999999999</c:v>
                </c:pt>
                <c:pt idx="63202">
                  <c:v>-244.05849999999998</c:v>
                </c:pt>
                <c:pt idx="63203">
                  <c:v>-244.05649999999997</c:v>
                </c:pt>
                <c:pt idx="63204">
                  <c:v>-244.05449999999996</c:v>
                </c:pt>
                <c:pt idx="63205">
                  <c:v>-244.05249999999998</c:v>
                </c:pt>
                <c:pt idx="63206">
                  <c:v>-244.05049999999997</c:v>
                </c:pt>
                <c:pt idx="63207">
                  <c:v>-244.04849999999999</c:v>
                </c:pt>
                <c:pt idx="63208">
                  <c:v>-244.04649999999998</c:v>
                </c:pt>
                <c:pt idx="63209">
                  <c:v>-244.04449999999997</c:v>
                </c:pt>
                <c:pt idx="63210">
                  <c:v>-244.04249999999996</c:v>
                </c:pt>
                <c:pt idx="63211">
                  <c:v>-244.04049999999998</c:v>
                </c:pt>
                <c:pt idx="63212">
                  <c:v>-244.03849999999997</c:v>
                </c:pt>
                <c:pt idx="63213">
                  <c:v>-244.03649999999999</c:v>
                </c:pt>
                <c:pt idx="63214">
                  <c:v>-244.03449999999998</c:v>
                </c:pt>
                <c:pt idx="63215">
                  <c:v>-244.03249999999997</c:v>
                </c:pt>
                <c:pt idx="63216">
                  <c:v>-244.03049999999996</c:v>
                </c:pt>
                <c:pt idx="63217">
                  <c:v>-244.02849999999998</c:v>
                </c:pt>
                <c:pt idx="63218">
                  <c:v>-244.02649999999997</c:v>
                </c:pt>
                <c:pt idx="63219">
                  <c:v>-244.02449999999999</c:v>
                </c:pt>
                <c:pt idx="63220">
                  <c:v>-244.02249999999998</c:v>
                </c:pt>
                <c:pt idx="63221">
                  <c:v>-244.02049999999997</c:v>
                </c:pt>
                <c:pt idx="63222">
                  <c:v>-244.01849999999996</c:v>
                </c:pt>
                <c:pt idx="63223">
                  <c:v>-244.01649999999998</c:v>
                </c:pt>
                <c:pt idx="63224">
                  <c:v>-244.0145</c:v>
                </c:pt>
                <c:pt idx="63225">
                  <c:v>-244.01249999999999</c:v>
                </c:pt>
                <c:pt idx="63226">
                  <c:v>-244.01049999999998</c:v>
                </c:pt>
                <c:pt idx="63227">
                  <c:v>-244.00849999999997</c:v>
                </c:pt>
                <c:pt idx="63228">
                  <c:v>-244.00649999999996</c:v>
                </c:pt>
                <c:pt idx="63229">
                  <c:v>-244.00449999999998</c:v>
                </c:pt>
                <c:pt idx="63230">
                  <c:v>-244.0025</c:v>
                </c:pt>
                <c:pt idx="63231">
                  <c:v>-244.00049999999999</c:v>
                </c:pt>
                <c:pt idx="63232">
                  <c:v>-243.99849999999998</c:v>
                </c:pt>
                <c:pt idx="63233">
                  <c:v>-243.99649999999997</c:v>
                </c:pt>
                <c:pt idx="63234">
                  <c:v>-243.99449999999996</c:v>
                </c:pt>
                <c:pt idx="63235">
                  <c:v>-243.99249999999998</c:v>
                </c:pt>
                <c:pt idx="63236">
                  <c:v>-243.9905</c:v>
                </c:pt>
                <c:pt idx="63237">
                  <c:v>-243.98849999999999</c:v>
                </c:pt>
                <c:pt idx="63238">
                  <c:v>-243.98649999999998</c:v>
                </c:pt>
                <c:pt idx="63239">
                  <c:v>-243.98449999999997</c:v>
                </c:pt>
                <c:pt idx="63240">
                  <c:v>-243.98249999999996</c:v>
                </c:pt>
                <c:pt idx="63241">
                  <c:v>-243.98049999999998</c:v>
                </c:pt>
                <c:pt idx="63242">
                  <c:v>-243.9785</c:v>
                </c:pt>
                <c:pt idx="63243">
                  <c:v>-243.97649999999999</c:v>
                </c:pt>
                <c:pt idx="63244">
                  <c:v>-243.97449999999998</c:v>
                </c:pt>
                <c:pt idx="63245">
                  <c:v>-243.97249999999997</c:v>
                </c:pt>
                <c:pt idx="63246">
                  <c:v>-243.97049999999996</c:v>
                </c:pt>
                <c:pt idx="63247">
                  <c:v>-243.96849999999998</c:v>
                </c:pt>
                <c:pt idx="63248">
                  <c:v>-243.9665</c:v>
                </c:pt>
                <c:pt idx="63249">
                  <c:v>-243.96449999999999</c:v>
                </c:pt>
                <c:pt idx="63250">
                  <c:v>-243.96249999999998</c:v>
                </c:pt>
                <c:pt idx="63251">
                  <c:v>-243.96049999999997</c:v>
                </c:pt>
                <c:pt idx="63252">
                  <c:v>-243.95849999999996</c:v>
                </c:pt>
                <c:pt idx="63253">
                  <c:v>-243.95649999999998</c:v>
                </c:pt>
                <c:pt idx="63254">
                  <c:v>-243.9545</c:v>
                </c:pt>
                <c:pt idx="63255">
                  <c:v>-243.95249999999999</c:v>
                </c:pt>
                <c:pt idx="63256">
                  <c:v>-243.95049999999998</c:v>
                </c:pt>
                <c:pt idx="63257">
                  <c:v>-243.94849999999997</c:v>
                </c:pt>
                <c:pt idx="63258">
                  <c:v>-243.94649999999996</c:v>
                </c:pt>
                <c:pt idx="63259">
                  <c:v>-243.94449999999998</c:v>
                </c:pt>
                <c:pt idx="63260">
                  <c:v>-243.9425</c:v>
                </c:pt>
                <c:pt idx="63261">
                  <c:v>-243.94049999999999</c:v>
                </c:pt>
                <c:pt idx="63262">
                  <c:v>-243.93849999999998</c:v>
                </c:pt>
                <c:pt idx="63263">
                  <c:v>-243.93649999999997</c:v>
                </c:pt>
                <c:pt idx="63264">
                  <c:v>-243.93449999999996</c:v>
                </c:pt>
                <c:pt idx="63265">
                  <c:v>-243.93249999999998</c:v>
                </c:pt>
                <c:pt idx="63266">
                  <c:v>-243.93049999999999</c:v>
                </c:pt>
                <c:pt idx="63267">
                  <c:v>-243.92849999999999</c:v>
                </c:pt>
                <c:pt idx="63268">
                  <c:v>-243.92649999999998</c:v>
                </c:pt>
                <c:pt idx="63269">
                  <c:v>-243.92449999999997</c:v>
                </c:pt>
                <c:pt idx="63270">
                  <c:v>-243.92249999999996</c:v>
                </c:pt>
                <c:pt idx="63271">
                  <c:v>-243.92049999999998</c:v>
                </c:pt>
                <c:pt idx="63272">
                  <c:v>-243.91849999999999</c:v>
                </c:pt>
                <c:pt idx="63273">
                  <c:v>-243.91649999999998</c:v>
                </c:pt>
                <c:pt idx="63274">
                  <c:v>-243.91449999999998</c:v>
                </c:pt>
                <c:pt idx="63275">
                  <c:v>-243.91249999999997</c:v>
                </c:pt>
                <c:pt idx="63276">
                  <c:v>-243.91049999999996</c:v>
                </c:pt>
                <c:pt idx="63277">
                  <c:v>-243.90849999999998</c:v>
                </c:pt>
                <c:pt idx="63278">
                  <c:v>-243.90649999999999</c:v>
                </c:pt>
                <c:pt idx="63279">
                  <c:v>-243.90449999999998</c:v>
                </c:pt>
                <c:pt idx="63280">
                  <c:v>-243.90249999999997</c:v>
                </c:pt>
                <c:pt idx="63281">
                  <c:v>-243.90049999999997</c:v>
                </c:pt>
                <c:pt idx="63282">
                  <c:v>-243.89849999999998</c:v>
                </c:pt>
                <c:pt idx="63283">
                  <c:v>-243.89649999999997</c:v>
                </c:pt>
                <c:pt idx="63284">
                  <c:v>-243.89449999999999</c:v>
                </c:pt>
                <c:pt idx="63285">
                  <c:v>-243.89249999999998</c:v>
                </c:pt>
                <c:pt idx="63286">
                  <c:v>-243.89049999999997</c:v>
                </c:pt>
                <c:pt idx="63287">
                  <c:v>-243.88849999999996</c:v>
                </c:pt>
                <c:pt idx="63288">
                  <c:v>-243.88649999999998</c:v>
                </c:pt>
                <c:pt idx="63289">
                  <c:v>-243.88449999999997</c:v>
                </c:pt>
                <c:pt idx="63290">
                  <c:v>-243.88249999999999</c:v>
                </c:pt>
                <c:pt idx="63291">
                  <c:v>-243.88049999999998</c:v>
                </c:pt>
                <c:pt idx="63292">
                  <c:v>-243.87849999999997</c:v>
                </c:pt>
                <c:pt idx="63293">
                  <c:v>-243.87649999999996</c:v>
                </c:pt>
                <c:pt idx="63294">
                  <c:v>-243.87449999999998</c:v>
                </c:pt>
                <c:pt idx="63295">
                  <c:v>-243.87249999999997</c:v>
                </c:pt>
                <c:pt idx="63296">
                  <c:v>-243.87049999999999</c:v>
                </c:pt>
                <c:pt idx="63297">
                  <c:v>-243.86849999999998</c:v>
                </c:pt>
                <c:pt idx="63298">
                  <c:v>-243.86649999999997</c:v>
                </c:pt>
                <c:pt idx="63299">
                  <c:v>-243.86449999999996</c:v>
                </c:pt>
                <c:pt idx="63300">
                  <c:v>-243.86249999999998</c:v>
                </c:pt>
                <c:pt idx="63301">
                  <c:v>-243.86049999999997</c:v>
                </c:pt>
                <c:pt idx="63302">
                  <c:v>-243.85849999999999</c:v>
                </c:pt>
                <c:pt idx="63303">
                  <c:v>-243.85649999999998</c:v>
                </c:pt>
                <c:pt idx="63304">
                  <c:v>-243.85449999999997</c:v>
                </c:pt>
                <c:pt idx="63305">
                  <c:v>-243.85249999999996</c:v>
                </c:pt>
                <c:pt idx="63306">
                  <c:v>-243.85049999999998</c:v>
                </c:pt>
                <c:pt idx="63307">
                  <c:v>-243.84849999999997</c:v>
                </c:pt>
                <c:pt idx="63308">
                  <c:v>-243.84649999999999</c:v>
                </c:pt>
                <c:pt idx="63309">
                  <c:v>-243.84449999999998</c:v>
                </c:pt>
                <c:pt idx="63310">
                  <c:v>-243.84249999999997</c:v>
                </c:pt>
                <c:pt idx="63311">
                  <c:v>-243.84049999999996</c:v>
                </c:pt>
                <c:pt idx="63312">
                  <c:v>-243.83849999999998</c:v>
                </c:pt>
                <c:pt idx="63313">
                  <c:v>-243.83649999999997</c:v>
                </c:pt>
                <c:pt idx="63314">
                  <c:v>-243.83449999999999</c:v>
                </c:pt>
                <c:pt idx="63315">
                  <c:v>-243.83249999999998</c:v>
                </c:pt>
                <c:pt idx="63316">
                  <c:v>-243.83049999999997</c:v>
                </c:pt>
                <c:pt idx="63317">
                  <c:v>-243.82849999999996</c:v>
                </c:pt>
                <c:pt idx="63318">
                  <c:v>-243.82649999999998</c:v>
                </c:pt>
                <c:pt idx="63319">
                  <c:v>-243.82449999999997</c:v>
                </c:pt>
                <c:pt idx="63320">
                  <c:v>-243.82249999999999</c:v>
                </c:pt>
                <c:pt idx="63321">
                  <c:v>-243.82049999999998</c:v>
                </c:pt>
                <c:pt idx="63322">
                  <c:v>-243.81849999999997</c:v>
                </c:pt>
                <c:pt idx="63323">
                  <c:v>-243.81649999999996</c:v>
                </c:pt>
                <c:pt idx="63324">
                  <c:v>-243.81449999999998</c:v>
                </c:pt>
                <c:pt idx="63325">
                  <c:v>-243.81249999999997</c:v>
                </c:pt>
                <c:pt idx="63326">
                  <c:v>-243.81049999999999</c:v>
                </c:pt>
                <c:pt idx="63327">
                  <c:v>-243.80849999999998</c:v>
                </c:pt>
                <c:pt idx="63328">
                  <c:v>-243.80649999999997</c:v>
                </c:pt>
                <c:pt idx="63329">
                  <c:v>-243.80449999999996</c:v>
                </c:pt>
                <c:pt idx="63330">
                  <c:v>-243.80249999999998</c:v>
                </c:pt>
                <c:pt idx="63331">
                  <c:v>-243.80049999999997</c:v>
                </c:pt>
                <c:pt idx="63332">
                  <c:v>-243.79849999999999</c:v>
                </c:pt>
                <c:pt idx="63333">
                  <c:v>-243.79649999999998</c:v>
                </c:pt>
                <c:pt idx="63334">
                  <c:v>-243.79449999999997</c:v>
                </c:pt>
                <c:pt idx="63335">
                  <c:v>-243.79249999999996</c:v>
                </c:pt>
                <c:pt idx="63336">
                  <c:v>-243.79049999999998</c:v>
                </c:pt>
                <c:pt idx="63337">
                  <c:v>-243.78849999999997</c:v>
                </c:pt>
                <c:pt idx="63338">
                  <c:v>-243.78649999999999</c:v>
                </c:pt>
                <c:pt idx="63339">
                  <c:v>-243.78449999999998</c:v>
                </c:pt>
                <c:pt idx="63340">
                  <c:v>-243.78249999999997</c:v>
                </c:pt>
                <c:pt idx="63341">
                  <c:v>-243.78049999999996</c:v>
                </c:pt>
                <c:pt idx="63342">
                  <c:v>-243.77849999999998</c:v>
                </c:pt>
                <c:pt idx="63343">
                  <c:v>-243.77649999999997</c:v>
                </c:pt>
                <c:pt idx="63344">
                  <c:v>-243.77449999999999</c:v>
                </c:pt>
                <c:pt idx="63345">
                  <c:v>-243.77249999999998</c:v>
                </c:pt>
                <c:pt idx="63346">
                  <c:v>-243.77049999999997</c:v>
                </c:pt>
                <c:pt idx="63347">
                  <c:v>-243.76849999999996</c:v>
                </c:pt>
                <c:pt idx="63348">
                  <c:v>-243.76649999999998</c:v>
                </c:pt>
                <c:pt idx="63349">
                  <c:v>-243.7645</c:v>
                </c:pt>
                <c:pt idx="63350">
                  <c:v>-243.76249999999999</c:v>
                </c:pt>
                <c:pt idx="63351">
                  <c:v>-243.76049999999998</c:v>
                </c:pt>
                <c:pt idx="63352">
                  <c:v>-243.75849999999997</c:v>
                </c:pt>
                <c:pt idx="63353">
                  <c:v>-243.75649999999996</c:v>
                </c:pt>
                <c:pt idx="63354">
                  <c:v>-243.75449999999998</c:v>
                </c:pt>
                <c:pt idx="63355">
                  <c:v>-243.7525</c:v>
                </c:pt>
                <c:pt idx="63356">
                  <c:v>-243.75049999999999</c:v>
                </c:pt>
                <c:pt idx="63357">
                  <c:v>-243.74849999999998</c:v>
                </c:pt>
                <c:pt idx="63358">
                  <c:v>-243.74649999999997</c:v>
                </c:pt>
                <c:pt idx="63359">
                  <c:v>-243.74449999999996</c:v>
                </c:pt>
                <c:pt idx="63360">
                  <c:v>-243.74249999999998</c:v>
                </c:pt>
                <c:pt idx="63361">
                  <c:v>-243.7405</c:v>
                </c:pt>
                <c:pt idx="63362">
                  <c:v>-243.73849999999999</c:v>
                </c:pt>
                <c:pt idx="63363">
                  <c:v>-243.73649999999998</c:v>
                </c:pt>
                <c:pt idx="63364">
                  <c:v>-243.73449999999997</c:v>
                </c:pt>
                <c:pt idx="63365">
                  <c:v>-243.73249999999996</c:v>
                </c:pt>
                <c:pt idx="63366">
                  <c:v>-243.73049999999998</c:v>
                </c:pt>
                <c:pt idx="63367">
                  <c:v>-243.7285</c:v>
                </c:pt>
                <c:pt idx="63368">
                  <c:v>-243.72649999999999</c:v>
                </c:pt>
                <c:pt idx="63369">
                  <c:v>-243.72449999999998</c:v>
                </c:pt>
                <c:pt idx="63370">
                  <c:v>-243.72249999999997</c:v>
                </c:pt>
                <c:pt idx="63371">
                  <c:v>-243.72049999999996</c:v>
                </c:pt>
                <c:pt idx="63372">
                  <c:v>-243.71849999999998</c:v>
                </c:pt>
                <c:pt idx="63373">
                  <c:v>-243.7165</c:v>
                </c:pt>
                <c:pt idx="63374">
                  <c:v>-243.71449999999999</c:v>
                </c:pt>
                <c:pt idx="63375">
                  <c:v>-243.71249999999998</c:v>
                </c:pt>
                <c:pt idx="63376">
                  <c:v>-243.71049999999997</c:v>
                </c:pt>
                <c:pt idx="63377">
                  <c:v>-243.70849999999996</c:v>
                </c:pt>
                <c:pt idx="63378">
                  <c:v>-243.70649999999998</c:v>
                </c:pt>
                <c:pt idx="63379">
                  <c:v>-243.7045</c:v>
                </c:pt>
                <c:pt idx="63380">
                  <c:v>-243.70249999999999</c:v>
                </c:pt>
                <c:pt idx="63381">
                  <c:v>-243.70049999999998</c:v>
                </c:pt>
                <c:pt idx="63382">
                  <c:v>-243.69849999999997</c:v>
                </c:pt>
                <c:pt idx="63383">
                  <c:v>-243.69649999999996</c:v>
                </c:pt>
                <c:pt idx="63384">
                  <c:v>-243.69449999999998</c:v>
                </c:pt>
                <c:pt idx="63385">
                  <c:v>-243.6925</c:v>
                </c:pt>
                <c:pt idx="63386">
                  <c:v>-243.69049999999999</c:v>
                </c:pt>
                <c:pt idx="63387">
                  <c:v>-243.68849999999998</c:v>
                </c:pt>
                <c:pt idx="63388">
                  <c:v>-243.68649999999997</c:v>
                </c:pt>
                <c:pt idx="63389">
                  <c:v>-243.68449999999996</c:v>
                </c:pt>
                <c:pt idx="63390">
                  <c:v>-243.68249999999998</c:v>
                </c:pt>
                <c:pt idx="63391">
                  <c:v>-243.68049999999999</c:v>
                </c:pt>
                <c:pt idx="63392">
                  <c:v>-243.67849999999999</c:v>
                </c:pt>
                <c:pt idx="63393">
                  <c:v>-243.67649999999998</c:v>
                </c:pt>
                <c:pt idx="63394">
                  <c:v>-243.67449999999997</c:v>
                </c:pt>
                <c:pt idx="63395">
                  <c:v>-243.67249999999996</c:v>
                </c:pt>
                <c:pt idx="63396">
                  <c:v>-243.67049999999998</c:v>
                </c:pt>
                <c:pt idx="63397">
                  <c:v>-243.66849999999999</c:v>
                </c:pt>
                <c:pt idx="63398">
                  <c:v>-243.66649999999998</c:v>
                </c:pt>
                <c:pt idx="63399">
                  <c:v>-243.66449999999998</c:v>
                </c:pt>
                <c:pt idx="63400">
                  <c:v>-243.66249999999997</c:v>
                </c:pt>
                <c:pt idx="63401">
                  <c:v>-243.66049999999996</c:v>
                </c:pt>
                <c:pt idx="63402">
                  <c:v>-243.65849999999998</c:v>
                </c:pt>
                <c:pt idx="63403">
                  <c:v>-243.65649999999999</c:v>
                </c:pt>
                <c:pt idx="63404">
                  <c:v>-243.65449999999998</c:v>
                </c:pt>
                <c:pt idx="63405">
                  <c:v>-243.65249999999997</c:v>
                </c:pt>
                <c:pt idx="63406">
                  <c:v>-243.65049999999997</c:v>
                </c:pt>
                <c:pt idx="63407">
                  <c:v>-243.64849999999998</c:v>
                </c:pt>
                <c:pt idx="63408">
                  <c:v>-243.64649999999997</c:v>
                </c:pt>
                <c:pt idx="63409">
                  <c:v>-243.64449999999999</c:v>
                </c:pt>
                <c:pt idx="63410">
                  <c:v>-243.64249999999998</c:v>
                </c:pt>
                <c:pt idx="63411">
                  <c:v>-243.64049999999997</c:v>
                </c:pt>
                <c:pt idx="63412">
                  <c:v>-243.63849999999996</c:v>
                </c:pt>
                <c:pt idx="63413">
                  <c:v>-243.63649999999998</c:v>
                </c:pt>
                <c:pt idx="63414">
                  <c:v>-243.63449999999997</c:v>
                </c:pt>
                <c:pt idx="63415">
                  <c:v>-243.63249999999999</c:v>
                </c:pt>
                <c:pt idx="63416">
                  <c:v>-243.63049999999998</c:v>
                </c:pt>
                <c:pt idx="63417">
                  <c:v>-243.62849999999997</c:v>
                </c:pt>
                <c:pt idx="63418">
                  <c:v>-243.62649999999996</c:v>
                </c:pt>
                <c:pt idx="63419">
                  <c:v>-243.62449999999998</c:v>
                </c:pt>
                <c:pt idx="63420">
                  <c:v>-243.62249999999997</c:v>
                </c:pt>
                <c:pt idx="63421">
                  <c:v>-243.62049999999999</c:v>
                </c:pt>
                <c:pt idx="63422">
                  <c:v>-243.61849999999998</c:v>
                </c:pt>
                <c:pt idx="63423">
                  <c:v>-243.61649999999997</c:v>
                </c:pt>
                <c:pt idx="63424">
                  <c:v>-243.61449999999996</c:v>
                </c:pt>
                <c:pt idx="63425">
                  <c:v>-243.61249999999998</c:v>
                </c:pt>
                <c:pt idx="63426">
                  <c:v>-243.61049999999997</c:v>
                </c:pt>
                <c:pt idx="63427">
                  <c:v>-243.60849999999999</c:v>
                </c:pt>
                <c:pt idx="63428">
                  <c:v>-243.60649999999998</c:v>
                </c:pt>
                <c:pt idx="63429">
                  <c:v>-243.60449999999997</c:v>
                </c:pt>
                <c:pt idx="63430">
                  <c:v>-243.60249999999996</c:v>
                </c:pt>
                <c:pt idx="63431">
                  <c:v>-243.60049999999998</c:v>
                </c:pt>
                <c:pt idx="63432">
                  <c:v>-243.59849999999997</c:v>
                </c:pt>
                <c:pt idx="63433">
                  <c:v>-243.59649999999999</c:v>
                </c:pt>
                <c:pt idx="63434">
                  <c:v>-243.59449999999998</c:v>
                </c:pt>
                <c:pt idx="63435">
                  <c:v>-243.59249999999997</c:v>
                </c:pt>
                <c:pt idx="63436">
                  <c:v>-243.59049999999996</c:v>
                </c:pt>
                <c:pt idx="63437">
                  <c:v>-243.58849999999998</c:v>
                </c:pt>
                <c:pt idx="63438">
                  <c:v>-243.58649999999997</c:v>
                </c:pt>
                <c:pt idx="63439">
                  <c:v>-243.58449999999999</c:v>
                </c:pt>
                <c:pt idx="63440">
                  <c:v>-243.58249999999998</c:v>
                </c:pt>
                <c:pt idx="63441">
                  <c:v>-243.58049999999997</c:v>
                </c:pt>
                <c:pt idx="63442">
                  <c:v>-243.57849999999996</c:v>
                </c:pt>
                <c:pt idx="63443">
                  <c:v>-243.57649999999998</c:v>
                </c:pt>
                <c:pt idx="63444">
                  <c:v>-243.57449999999997</c:v>
                </c:pt>
                <c:pt idx="63445">
                  <c:v>-243.57249999999999</c:v>
                </c:pt>
                <c:pt idx="63446">
                  <c:v>-243.57049999999998</c:v>
                </c:pt>
                <c:pt idx="63447">
                  <c:v>-243.56849999999997</c:v>
                </c:pt>
                <c:pt idx="63448">
                  <c:v>-243.56649999999996</c:v>
                </c:pt>
                <c:pt idx="63449">
                  <c:v>-243.56449999999998</c:v>
                </c:pt>
                <c:pt idx="63450">
                  <c:v>-243.56249999999997</c:v>
                </c:pt>
                <c:pt idx="63451">
                  <c:v>-243.56049999999999</c:v>
                </c:pt>
                <c:pt idx="63452">
                  <c:v>-243.55849999999998</c:v>
                </c:pt>
                <c:pt idx="63453">
                  <c:v>-243.55649999999997</c:v>
                </c:pt>
                <c:pt idx="63454">
                  <c:v>-243.55449999999996</c:v>
                </c:pt>
                <c:pt idx="63455">
                  <c:v>-243.55249999999998</c:v>
                </c:pt>
                <c:pt idx="63456">
                  <c:v>-243.55049999999997</c:v>
                </c:pt>
                <c:pt idx="63457">
                  <c:v>-243.54849999999999</c:v>
                </c:pt>
                <c:pt idx="63458">
                  <c:v>-243.54649999999998</c:v>
                </c:pt>
                <c:pt idx="63459">
                  <c:v>-243.54449999999997</c:v>
                </c:pt>
                <c:pt idx="63460">
                  <c:v>-243.54249999999996</c:v>
                </c:pt>
                <c:pt idx="63461">
                  <c:v>-243.54049999999998</c:v>
                </c:pt>
                <c:pt idx="63462">
                  <c:v>-243.53849999999997</c:v>
                </c:pt>
                <c:pt idx="63463">
                  <c:v>-243.53649999999999</c:v>
                </c:pt>
                <c:pt idx="63464">
                  <c:v>-243.53449999999998</c:v>
                </c:pt>
                <c:pt idx="63465">
                  <c:v>-243.53249999999997</c:v>
                </c:pt>
                <c:pt idx="63466">
                  <c:v>-243.53049999999996</c:v>
                </c:pt>
                <c:pt idx="63467">
                  <c:v>-243.52849999999998</c:v>
                </c:pt>
                <c:pt idx="63468">
                  <c:v>-243.52649999999997</c:v>
                </c:pt>
                <c:pt idx="63469">
                  <c:v>-243.52449999999999</c:v>
                </c:pt>
                <c:pt idx="63470">
                  <c:v>-243.52249999999998</c:v>
                </c:pt>
                <c:pt idx="63471">
                  <c:v>-243.52049999999997</c:v>
                </c:pt>
                <c:pt idx="63472">
                  <c:v>-243.51849999999996</c:v>
                </c:pt>
                <c:pt idx="63473">
                  <c:v>-243.51649999999998</c:v>
                </c:pt>
                <c:pt idx="63474">
                  <c:v>-243.5145</c:v>
                </c:pt>
                <c:pt idx="63475">
                  <c:v>-243.51249999999999</c:v>
                </c:pt>
                <c:pt idx="63476">
                  <c:v>-243.51049999999998</c:v>
                </c:pt>
                <c:pt idx="63477">
                  <c:v>-243.50849999999997</c:v>
                </c:pt>
                <c:pt idx="63478">
                  <c:v>-243.50649999999996</c:v>
                </c:pt>
                <c:pt idx="63479">
                  <c:v>-243.50449999999998</c:v>
                </c:pt>
                <c:pt idx="63480">
                  <c:v>-243.5025</c:v>
                </c:pt>
                <c:pt idx="63481">
                  <c:v>-243.50049999999999</c:v>
                </c:pt>
                <c:pt idx="63482">
                  <c:v>-243.49849999999998</c:v>
                </c:pt>
                <c:pt idx="63483">
                  <c:v>-243.49649999999997</c:v>
                </c:pt>
                <c:pt idx="63484">
                  <c:v>-243.49449999999996</c:v>
                </c:pt>
                <c:pt idx="63485">
                  <c:v>-243.49249999999998</c:v>
                </c:pt>
                <c:pt idx="63486">
                  <c:v>-243.4905</c:v>
                </c:pt>
                <c:pt idx="63487">
                  <c:v>-243.48849999999999</c:v>
                </c:pt>
                <c:pt idx="63488">
                  <c:v>-243.48649999999998</c:v>
                </c:pt>
                <c:pt idx="63489">
                  <c:v>-243.48449999999997</c:v>
                </c:pt>
                <c:pt idx="63490">
                  <c:v>-243.48249999999996</c:v>
                </c:pt>
                <c:pt idx="63491">
                  <c:v>-243.48049999999998</c:v>
                </c:pt>
                <c:pt idx="63492">
                  <c:v>-243.4785</c:v>
                </c:pt>
                <c:pt idx="63493">
                  <c:v>-243.47649999999999</c:v>
                </c:pt>
                <c:pt idx="63494">
                  <c:v>-243.47449999999998</c:v>
                </c:pt>
                <c:pt idx="63495">
                  <c:v>-243.47249999999997</c:v>
                </c:pt>
                <c:pt idx="63496">
                  <c:v>-243.47049999999996</c:v>
                </c:pt>
                <c:pt idx="63497">
                  <c:v>-243.46849999999998</c:v>
                </c:pt>
                <c:pt idx="63498">
                  <c:v>-243.4665</c:v>
                </c:pt>
                <c:pt idx="63499">
                  <c:v>-243.46449999999999</c:v>
                </c:pt>
                <c:pt idx="63500">
                  <c:v>-243.46249999999998</c:v>
                </c:pt>
                <c:pt idx="63501">
                  <c:v>-243.46049999999997</c:v>
                </c:pt>
                <c:pt idx="63502">
                  <c:v>-243.45849999999996</c:v>
                </c:pt>
                <c:pt idx="63503">
                  <c:v>-243.45649999999998</c:v>
                </c:pt>
                <c:pt idx="63504">
                  <c:v>-243.4545</c:v>
                </c:pt>
                <c:pt idx="63505">
                  <c:v>-243.45249999999999</c:v>
                </c:pt>
                <c:pt idx="63506">
                  <c:v>-243.45049999999998</c:v>
                </c:pt>
                <c:pt idx="63507">
                  <c:v>-243.44849999999997</c:v>
                </c:pt>
                <c:pt idx="63508">
                  <c:v>-243.44649999999996</c:v>
                </c:pt>
                <c:pt idx="63509">
                  <c:v>-243.44449999999998</c:v>
                </c:pt>
                <c:pt idx="63510">
                  <c:v>-243.4425</c:v>
                </c:pt>
                <c:pt idx="63511">
                  <c:v>-243.44049999999999</c:v>
                </c:pt>
                <c:pt idx="63512">
                  <c:v>-243.43849999999998</c:v>
                </c:pt>
                <c:pt idx="63513">
                  <c:v>-243.43649999999997</c:v>
                </c:pt>
                <c:pt idx="63514">
                  <c:v>-243.43449999999996</c:v>
                </c:pt>
                <c:pt idx="63515">
                  <c:v>-243.43249999999998</c:v>
                </c:pt>
                <c:pt idx="63516">
                  <c:v>-243.43049999999999</c:v>
                </c:pt>
                <c:pt idx="63517">
                  <c:v>-243.42849999999999</c:v>
                </c:pt>
                <c:pt idx="63518">
                  <c:v>-243.42649999999998</c:v>
                </c:pt>
                <c:pt idx="63519">
                  <c:v>-243.42449999999997</c:v>
                </c:pt>
                <c:pt idx="63520">
                  <c:v>-243.42249999999996</c:v>
                </c:pt>
                <c:pt idx="63521">
                  <c:v>-243.42049999999998</c:v>
                </c:pt>
                <c:pt idx="63522">
                  <c:v>-243.41849999999999</c:v>
                </c:pt>
                <c:pt idx="63523">
                  <c:v>-243.41649999999998</c:v>
                </c:pt>
                <c:pt idx="63524">
                  <c:v>-243.41449999999998</c:v>
                </c:pt>
                <c:pt idx="63525">
                  <c:v>-243.41249999999997</c:v>
                </c:pt>
                <c:pt idx="63526">
                  <c:v>-243.41049999999996</c:v>
                </c:pt>
                <c:pt idx="63527">
                  <c:v>-243.40849999999998</c:v>
                </c:pt>
                <c:pt idx="63528">
                  <c:v>-243.40649999999999</c:v>
                </c:pt>
                <c:pt idx="63529">
                  <c:v>-243.40449999999998</c:v>
                </c:pt>
                <c:pt idx="63530">
                  <c:v>-243.40249999999997</c:v>
                </c:pt>
                <c:pt idx="63531">
                  <c:v>-243.40049999999997</c:v>
                </c:pt>
                <c:pt idx="63532">
                  <c:v>-243.39849999999998</c:v>
                </c:pt>
                <c:pt idx="63533">
                  <c:v>-243.39649999999997</c:v>
                </c:pt>
                <c:pt idx="63534">
                  <c:v>-243.39449999999999</c:v>
                </c:pt>
                <c:pt idx="63535">
                  <c:v>-243.39249999999998</c:v>
                </c:pt>
                <c:pt idx="63536">
                  <c:v>-243.39049999999997</c:v>
                </c:pt>
                <c:pt idx="63537">
                  <c:v>-243.38849999999996</c:v>
                </c:pt>
                <c:pt idx="63538">
                  <c:v>-243.38649999999998</c:v>
                </c:pt>
                <c:pt idx="63539">
                  <c:v>-243.38449999999997</c:v>
                </c:pt>
                <c:pt idx="63540">
                  <c:v>-243.38249999999999</c:v>
                </c:pt>
                <c:pt idx="63541">
                  <c:v>-243.38049999999998</c:v>
                </c:pt>
                <c:pt idx="63542">
                  <c:v>-243.37849999999997</c:v>
                </c:pt>
                <c:pt idx="63543">
                  <c:v>-243.37649999999996</c:v>
                </c:pt>
                <c:pt idx="63544">
                  <c:v>-243.37449999999998</c:v>
                </c:pt>
                <c:pt idx="63545">
                  <c:v>-243.37249999999997</c:v>
                </c:pt>
                <c:pt idx="63546">
                  <c:v>-243.37049999999999</c:v>
                </c:pt>
                <c:pt idx="63547">
                  <c:v>-243.36849999999998</c:v>
                </c:pt>
                <c:pt idx="63548">
                  <c:v>-243.36649999999997</c:v>
                </c:pt>
                <c:pt idx="63549">
                  <c:v>-243.36449999999996</c:v>
                </c:pt>
                <c:pt idx="63550">
                  <c:v>-243.36249999999998</c:v>
                </c:pt>
                <c:pt idx="63551">
                  <c:v>-243.36049999999997</c:v>
                </c:pt>
                <c:pt idx="63552">
                  <c:v>-243.35849999999999</c:v>
                </c:pt>
                <c:pt idx="63553">
                  <c:v>-243.35649999999998</c:v>
                </c:pt>
                <c:pt idx="63554">
                  <c:v>-243.35449999999997</c:v>
                </c:pt>
                <c:pt idx="63555">
                  <c:v>-243.35249999999996</c:v>
                </c:pt>
                <c:pt idx="63556">
                  <c:v>-243.35049999999998</c:v>
                </c:pt>
                <c:pt idx="63557">
                  <c:v>-243.34849999999997</c:v>
                </c:pt>
                <c:pt idx="63558">
                  <c:v>-243.34649999999999</c:v>
                </c:pt>
                <c:pt idx="63559">
                  <c:v>-243.34449999999998</c:v>
                </c:pt>
                <c:pt idx="63560">
                  <c:v>-243.34249999999997</c:v>
                </c:pt>
                <c:pt idx="63561">
                  <c:v>-243.34049999999996</c:v>
                </c:pt>
                <c:pt idx="63562">
                  <c:v>-243.33849999999998</c:v>
                </c:pt>
                <c:pt idx="63563">
                  <c:v>-243.33649999999997</c:v>
                </c:pt>
                <c:pt idx="63564">
                  <c:v>-243.33449999999999</c:v>
                </c:pt>
                <c:pt idx="63565">
                  <c:v>-243.33249999999998</c:v>
                </c:pt>
                <c:pt idx="63566">
                  <c:v>-243.33049999999997</c:v>
                </c:pt>
                <c:pt idx="63567">
                  <c:v>-243.32849999999996</c:v>
                </c:pt>
                <c:pt idx="63568">
                  <c:v>-243.32649999999998</c:v>
                </c:pt>
                <c:pt idx="63569">
                  <c:v>-243.32449999999997</c:v>
                </c:pt>
                <c:pt idx="63570">
                  <c:v>-243.32249999999999</c:v>
                </c:pt>
                <c:pt idx="63571">
                  <c:v>-243.32049999999998</c:v>
                </c:pt>
                <c:pt idx="63572">
                  <c:v>-243.31849999999997</c:v>
                </c:pt>
                <c:pt idx="63573">
                  <c:v>-243.31649999999996</c:v>
                </c:pt>
                <c:pt idx="63574">
                  <c:v>-243.31449999999998</c:v>
                </c:pt>
                <c:pt idx="63575">
                  <c:v>-243.31249999999997</c:v>
                </c:pt>
                <c:pt idx="63576">
                  <c:v>-243.31049999999999</c:v>
                </c:pt>
                <c:pt idx="63577">
                  <c:v>-243.30849999999998</c:v>
                </c:pt>
                <c:pt idx="63578">
                  <c:v>-243.30649999999997</c:v>
                </c:pt>
                <c:pt idx="63579">
                  <c:v>-243.30449999999996</c:v>
                </c:pt>
                <c:pt idx="63580">
                  <c:v>-243.30249999999998</c:v>
                </c:pt>
                <c:pt idx="63581">
                  <c:v>-243.30049999999997</c:v>
                </c:pt>
                <c:pt idx="63582">
                  <c:v>-243.29849999999999</c:v>
                </c:pt>
                <c:pt idx="63583">
                  <c:v>-243.29649999999998</c:v>
                </c:pt>
                <c:pt idx="63584">
                  <c:v>-243.29449999999997</c:v>
                </c:pt>
                <c:pt idx="63585">
                  <c:v>-243.29249999999996</c:v>
                </c:pt>
                <c:pt idx="63586">
                  <c:v>-243.29049999999998</c:v>
                </c:pt>
                <c:pt idx="63587">
                  <c:v>-243.28849999999997</c:v>
                </c:pt>
                <c:pt idx="63588">
                  <c:v>-243.28649999999999</c:v>
                </c:pt>
                <c:pt idx="63589">
                  <c:v>-243.28449999999998</c:v>
                </c:pt>
                <c:pt idx="63590">
                  <c:v>-243.28249999999997</c:v>
                </c:pt>
                <c:pt idx="63591">
                  <c:v>-243.28049999999996</c:v>
                </c:pt>
                <c:pt idx="63592">
                  <c:v>-243.27849999999998</c:v>
                </c:pt>
                <c:pt idx="63593">
                  <c:v>-243.27649999999997</c:v>
                </c:pt>
                <c:pt idx="63594">
                  <c:v>-243.27449999999999</c:v>
                </c:pt>
                <c:pt idx="63595">
                  <c:v>-243.27249999999998</c:v>
                </c:pt>
                <c:pt idx="63596">
                  <c:v>-243.27049999999997</c:v>
                </c:pt>
                <c:pt idx="63597">
                  <c:v>-243.26849999999996</c:v>
                </c:pt>
                <c:pt idx="63598">
                  <c:v>-243.26649999999998</c:v>
                </c:pt>
                <c:pt idx="63599">
                  <c:v>-243.2645</c:v>
                </c:pt>
                <c:pt idx="63600">
                  <c:v>-243.26249999999999</c:v>
                </c:pt>
                <c:pt idx="63601">
                  <c:v>-243.26049999999998</c:v>
                </c:pt>
                <c:pt idx="63602">
                  <c:v>-243.25849999999997</c:v>
                </c:pt>
                <c:pt idx="63603">
                  <c:v>-243.25649999999996</c:v>
                </c:pt>
                <c:pt idx="63604">
                  <c:v>-243.25449999999998</c:v>
                </c:pt>
                <c:pt idx="63605">
                  <c:v>-243.2525</c:v>
                </c:pt>
                <c:pt idx="63606">
                  <c:v>-243.25049999999999</c:v>
                </c:pt>
                <c:pt idx="63607">
                  <c:v>-243.24849999999998</c:v>
                </c:pt>
                <c:pt idx="63608">
                  <c:v>-243.24649999999997</c:v>
                </c:pt>
                <c:pt idx="63609">
                  <c:v>-243.24449999999996</c:v>
                </c:pt>
                <c:pt idx="63610">
                  <c:v>-243.24249999999998</c:v>
                </c:pt>
                <c:pt idx="63611">
                  <c:v>-243.2405</c:v>
                </c:pt>
                <c:pt idx="63612">
                  <c:v>-243.23849999999999</c:v>
                </c:pt>
                <c:pt idx="63613">
                  <c:v>-243.23649999999998</c:v>
                </c:pt>
                <c:pt idx="63614">
                  <c:v>-243.23449999999997</c:v>
                </c:pt>
                <c:pt idx="63615">
                  <c:v>-243.23249999999996</c:v>
                </c:pt>
                <c:pt idx="63616">
                  <c:v>-243.23049999999998</c:v>
                </c:pt>
                <c:pt idx="63617">
                  <c:v>-243.2285</c:v>
                </c:pt>
                <c:pt idx="63618">
                  <c:v>-243.22649999999999</c:v>
                </c:pt>
                <c:pt idx="63619">
                  <c:v>-243.22449999999998</c:v>
                </c:pt>
                <c:pt idx="63620">
                  <c:v>-243.22249999999997</c:v>
                </c:pt>
                <c:pt idx="63621">
                  <c:v>-243.22049999999996</c:v>
                </c:pt>
                <c:pt idx="63622">
                  <c:v>-243.21849999999998</c:v>
                </c:pt>
                <c:pt idx="63623">
                  <c:v>-243.2165</c:v>
                </c:pt>
                <c:pt idx="63624">
                  <c:v>-243.21449999999999</c:v>
                </c:pt>
                <c:pt idx="63625">
                  <c:v>-243.21249999999998</c:v>
                </c:pt>
                <c:pt idx="63626">
                  <c:v>-243.21049999999997</c:v>
                </c:pt>
                <c:pt idx="63627">
                  <c:v>-243.20849999999996</c:v>
                </c:pt>
                <c:pt idx="63628">
                  <c:v>-243.20649999999998</c:v>
                </c:pt>
                <c:pt idx="63629">
                  <c:v>-243.2045</c:v>
                </c:pt>
                <c:pt idx="63630">
                  <c:v>-243.20249999999999</c:v>
                </c:pt>
                <c:pt idx="63631">
                  <c:v>-243.20049999999998</c:v>
                </c:pt>
                <c:pt idx="63632">
                  <c:v>-243.19849999999997</c:v>
                </c:pt>
                <c:pt idx="63633">
                  <c:v>-243.19649999999996</c:v>
                </c:pt>
                <c:pt idx="63634">
                  <c:v>-243.19449999999998</c:v>
                </c:pt>
                <c:pt idx="63635">
                  <c:v>-243.1925</c:v>
                </c:pt>
                <c:pt idx="63636">
                  <c:v>-243.19049999999999</c:v>
                </c:pt>
                <c:pt idx="63637">
                  <c:v>-243.18849999999998</c:v>
                </c:pt>
                <c:pt idx="63638">
                  <c:v>-243.18649999999997</c:v>
                </c:pt>
                <c:pt idx="63639">
                  <c:v>-243.18449999999996</c:v>
                </c:pt>
                <c:pt idx="63640">
                  <c:v>-243.18249999999998</c:v>
                </c:pt>
                <c:pt idx="63641">
                  <c:v>-243.18049999999999</c:v>
                </c:pt>
                <c:pt idx="63642">
                  <c:v>-243.17849999999999</c:v>
                </c:pt>
                <c:pt idx="63643">
                  <c:v>-243.17649999999998</c:v>
                </c:pt>
                <c:pt idx="63644">
                  <c:v>-243.17449999999997</c:v>
                </c:pt>
                <c:pt idx="63645">
                  <c:v>-243.17249999999996</c:v>
                </c:pt>
                <c:pt idx="63646">
                  <c:v>-243.17049999999998</c:v>
                </c:pt>
                <c:pt idx="63647">
                  <c:v>-243.16849999999999</c:v>
                </c:pt>
                <c:pt idx="63648">
                  <c:v>-243.16649999999998</c:v>
                </c:pt>
                <c:pt idx="63649">
                  <c:v>-243.16449999999998</c:v>
                </c:pt>
                <c:pt idx="63650">
                  <c:v>-243.16249999999997</c:v>
                </c:pt>
                <c:pt idx="63651">
                  <c:v>-243.16049999999996</c:v>
                </c:pt>
                <c:pt idx="63652">
                  <c:v>-243.15849999999998</c:v>
                </c:pt>
                <c:pt idx="63653">
                  <c:v>-243.15649999999999</c:v>
                </c:pt>
                <c:pt idx="63654">
                  <c:v>-243.15449999999998</c:v>
                </c:pt>
                <c:pt idx="63655">
                  <c:v>-243.15249999999997</c:v>
                </c:pt>
                <c:pt idx="63656">
                  <c:v>-243.15049999999997</c:v>
                </c:pt>
                <c:pt idx="63657">
                  <c:v>-243.14849999999998</c:v>
                </c:pt>
                <c:pt idx="63658">
                  <c:v>-243.14649999999997</c:v>
                </c:pt>
                <c:pt idx="63659">
                  <c:v>-243.14449999999999</c:v>
                </c:pt>
                <c:pt idx="63660">
                  <c:v>-243.14249999999998</c:v>
                </c:pt>
                <c:pt idx="63661">
                  <c:v>-243.14049999999997</c:v>
                </c:pt>
                <c:pt idx="63662">
                  <c:v>-243.13849999999996</c:v>
                </c:pt>
                <c:pt idx="63663">
                  <c:v>-243.13649999999998</c:v>
                </c:pt>
                <c:pt idx="63664">
                  <c:v>-243.13449999999997</c:v>
                </c:pt>
                <c:pt idx="63665">
                  <c:v>-243.13249999999999</c:v>
                </c:pt>
                <c:pt idx="63666">
                  <c:v>-243.13049999999998</c:v>
                </c:pt>
                <c:pt idx="63667">
                  <c:v>-243.12849999999997</c:v>
                </c:pt>
                <c:pt idx="63668">
                  <c:v>-243.12649999999996</c:v>
                </c:pt>
                <c:pt idx="63669">
                  <c:v>-243.12449999999998</c:v>
                </c:pt>
                <c:pt idx="63670">
                  <c:v>-243.12249999999997</c:v>
                </c:pt>
                <c:pt idx="63671">
                  <c:v>-243.12049999999999</c:v>
                </c:pt>
                <c:pt idx="63672">
                  <c:v>-243.11849999999998</c:v>
                </c:pt>
                <c:pt idx="63673">
                  <c:v>-243.11649999999997</c:v>
                </c:pt>
                <c:pt idx="63674">
                  <c:v>-243.11449999999996</c:v>
                </c:pt>
                <c:pt idx="63675">
                  <c:v>-243.11249999999998</c:v>
                </c:pt>
                <c:pt idx="63676">
                  <c:v>-243.11049999999997</c:v>
                </c:pt>
                <c:pt idx="63677">
                  <c:v>-243.10849999999999</c:v>
                </c:pt>
                <c:pt idx="63678">
                  <c:v>-243.10649999999998</c:v>
                </c:pt>
                <c:pt idx="63679">
                  <c:v>-243.10449999999997</c:v>
                </c:pt>
                <c:pt idx="63680">
                  <c:v>-243.10249999999996</c:v>
                </c:pt>
                <c:pt idx="63681">
                  <c:v>-243.10049999999998</c:v>
                </c:pt>
                <c:pt idx="63682">
                  <c:v>-243.09849999999997</c:v>
                </c:pt>
                <c:pt idx="63683">
                  <c:v>-243.09649999999999</c:v>
                </c:pt>
                <c:pt idx="63684">
                  <c:v>-243.09449999999998</c:v>
                </c:pt>
                <c:pt idx="63685">
                  <c:v>-243.09249999999997</c:v>
                </c:pt>
                <c:pt idx="63686">
                  <c:v>-243.09049999999996</c:v>
                </c:pt>
                <c:pt idx="63687">
                  <c:v>-243.08849999999998</c:v>
                </c:pt>
                <c:pt idx="63688">
                  <c:v>-243.08649999999997</c:v>
                </c:pt>
                <c:pt idx="63689">
                  <c:v>-243.08449999999999</c:v>
                </c:pt>
                <c:pt idx="63690">
                  <c:v>-243.08249999999998</c:v>
                </c:pt>
                <c:pt idx="63691">
                  <c:v>-243.08049999999997</c:v>
                </c:pt>
                <c:pt idx="63692">
                  <c:v>-243.07849999999996</c:v>
                </c:pt>
                <c:pt idx="63693">
                  <c:v>-243.07649999999998</c:v>
                </c:pt>
                <c:pt idx="63694">
                  <c:v>-243.07449999999997</c:v>
                </c:pt>
                <c:pt idx="63695">
                  <c:v>-243.07249999999999</c:v>
                </c:pt>
                <c:pt idx="63696">
                  <c:v>-243.07049999999998</c:v>
                </c:pt>
                <c:pt idx="63697">
                  <c:v>-243.06849999999997</c:v>
                </c:pt>
                <c:pt idx="63698">
                  <c:v>-243.06649999999996</c:v>
                </c:pt>
                <c:pt idx="63699">
                  <c:v>-243.06449999999998</c:v>
                </c:pt>
                <c:pt idx="63700">
                  <c:v>-243.06249999999997</c:v>
                </c:pt>
                <c:pt idx="63701">
                  <c:v>-243.06049999999999</c:v>
                </c:pt>
                <c:pt idx="63702">
                  <c:v>-243.05849999999998</c:v>
                </c:pt>
                <c:pt idx="63703">
                  <c:v>-243.05649999999997</c:v>
                </c:pt>
                <c:pt idx="63704">
                  <c:v>-243.05449999999996</c:v>
                </c:pt>
                <c:pt idx="63705">
                  <c:v>-243.05249999999998</c:v>
                </c:pt>
                <c:pt idx="63706">
                  <c:v>-243.05049999999997</c:v>
                </c:pt>
                <c:pt idx="63707">
                  <c:v>-243.04849999999999</c:v>
                </c:pt>
                <c:pt idx="63708">
                  <c:v>-243.04649999999998</c:v>
                </c:pt>
                <c:pt idx="63709">
                  <c:v>-243.04449999999997</c:v>
                </c:pt>
                <c:pt idx="63710">
                  <c:v>-243.04249999999996</c:v>
                </c:pt>
                <c:pt idx="63711">
                  <c:v>-243.04049999999998</c:v>
                </c:pt>
                <c:pt idx="63712">
                  <c:v>-243.03849999999997</c:v>
                </c:pt>
                <c:pt idx="63713">
                  <c:v>-243.03649999999999</c:v>
                </c:pt>
                <c:pt idx="63714">
                  <c:v>-243.03449999999998</c:v>
                </c:pt>
                <c:pt idx="63715">
                  <c:v>-243.03249999999997</c:v>
                </c:pt>
                <c:pt idx="63716">
                  <c:v>-243.03049999999996</c:v>
                </c:pt>
                <c:pt idx="63717">
                  <c:v>-243.02849999999998</c:v>
                </c:pt>
                <c:pt idx="63718">
                  <c:v>-243.02649999999997</c:v>
                </c:pt>
                <c:pt idx="63719">
                  <c:v>-243.02449999999999</c:v>
                </c:pt>
                <c:pt idx="63720">
                  <c:v>-243.02249999999998</c:v>
                </c:pt>
                <c:pt idx="63721">
                  <c:v>-243.02049999999997</c:v>
                </c:pt>
                <c:pt idx="63722">
                  <c:v>-243.01849999999996</c:v>
                </c:pt>
                <c:pt idx="63723">
                  <c:v>-243.01649999999998</c:v>
                </c:pt>
                <c:pt idx="63724">
                  <c:v>-243.0145</c:v>
                </c:pt>
                <c:pt idx="63725">
                  <c:v>-243.01249999999999</c:v>
                </c:pt>
                <c:pt idx="63726">
                  <c:v>-243.01049999999998</c:v>
                </c:pt>
                <c:pt idx="63727">
                  <c:v>-243.00849999999997</c:v>
                </c:pt>
                <c:pt idx="63728">
                  <c:v>-243.00649999999996</c:v>
                </c:pt>
                <c:pt idx="63729">
                  <c:v>-243.00449999999998</c:v>
                </c:pt>
                <c:pt idx="63730">
                  <c:v>-243.0025</c:v>
                </c:pt>
                <c:pt idx="63731">
                  <c:v>-243.00049999999999</c:v>
                </c:pt>
                <c:pt idx="63732">
                  <c:v>-242.99849999999998</c:v>
                </c:pt>
                <c:pt idx="63733">
                  <c:v>-242.99649999999997</c:v>
                </c:pt>
                <c:pt idx="63734">
                  <c:v>-242.99449999999996</c:v>
                </c:pt>
                <c:pt idx="63735">
                  <c:v>-242.99249999999998</c:v>
                </c:pt>
                <c:pt idx="63736">
                  <c:v>-242.9905</c:v>
                </c:pt>
                <c:pt idx="63737">
                  <c:v>-242.98849999999999</c:v>
                </c:pt>
                <c:pt idx="63738">
                  <c:v>-242.98649999999998</c:v>
                </c:pt>
                <c:pt idx="63739">
                  <c:v>-242.98449999999997</c:v>
                </c:pt>
                <c:pt idx="63740">
                  <c:v>-242.98249999999996</c:v>
                </c:pt>
                <c:pt idx="63741">
                  <c:v>-242.98049999999998</c:v>
                </c:pt>
                <c:pt idx="63742">
                  <c:v>-242.9785</c:v>
                </c:pt>
                <c:pt idx="63743">
                  <c:v>-242.97649999999999</c:v>
                </c:pt>
                <c:pt idx="63744">
                  <c:v>-242.97449999999998</c:v>
                </c:pt>
                <c:pt idx="63745">
                  <c:v>-242.97249999999997</c:v>
                </c:pt>
                <c:pt idx="63746">
                  <c:v>-242.97049999999996</c:v>
                </c:pt>
                <c:pt idx="63747">
                  <c:v>-242.96849999999998</c:v>
                </c:pt>
                <c:pt idx="63748">
                  <c:v>-242.9665</c:v>
                </c:pt>
                <c:pt idx="63749">
                  <c:v>-242.96449999999999</c:v>
                </c:pt>
                <c:pt idx="63750">
                  <c:v>-242.96249999999998</c:v>
                </c:pt>
                <c:pt idx="63751">
                  <c:v>-242.96049999999997</c:v>
                </c:pt>
                <c:pt idx="63752">
                  <c:v>-242.95849999999996</c:v>
                </c:pt>
                <c:pt idx="63753">
                  <c:v>-242.95649999999998</c:v>
                </c:pt>
                <c:pt idx="63754">
                  <c:v>-242.9545</c:v>
                </c:pt>
                <c:pt idx="63755">
                  <c:v>-242.95249999999999</c:v>
                </c:pt>
                <c:pt idx="63756">
                  <c:v>-242.95049999999998</c:v>
                </c:pt>
                <c:pt idx="63757">
                  <c:v>-242.94849999999997</c:v>
                </c:pt>
                <c:pt idx="63758">
                  <c:v>-242.94649999999996</c:v>
                </c:pt>
                <c:pt idx="63759">
                  <c:v>-242.94449999999998</c:v>
                </c:pt>
                <c:pt idx="63760">
                  <c:v>-242.9425</c:v>
                </c:pt>
                <c:pt idx="63761">
                  <c:v>-242.94049999999999</c:v>
                </c:pt>
                <c:pt idx="63762">
                  <c:v>-242.93849999999998</c:v>
                </c:pt>
                <c:pt idx="63763">
                  <c:v>-242.93649999999997</c:v>
                </c:pt>
                <c:pt idx="63764">
                  <c:v>-242.93449999999996</c:v>
                </c:pt>
                <c:pt idx="63765">
                  <c:v>-242.93249999999998</c:v>
                </c:pt>
                <c:pt idx="63766">
                  <c:v>-242.93049999999999</c:v>
                </c:pt>
                <c:pt idx="63767">
                  <c:v>-242.92849999999999</c:v>
                </c:pt>
                <c:pt idx="63768">
                  <c:v>-242.92649999999998</c:v>
                </c:pt>
                <c:pt idx="63769">
                  <c:v>-242.92449999999997</c:v>
                </c:pt>
                <c:pt idx="63770">
                  <c:v>-242.92249999999996</c:v>
                </c:pt>
                <c:pt idx="63771">
                  <c:v>-242.92049999999998</c:v>
                </c:pt>
                <c:pt idx="63772">
                  <c:v>-242.91849999999999</c:v>
                </c:pt>
                <c:pt idx="63773">
                  <c:v>-242.91649999999998</c:v>
                </c:pt>
                <c:pt idx="63774">
                  <c:v>-242.91449999999998</c:v>
                </c:pt>
                <c:pt idx="63775">
                  <c:v>-242.91249999999997</c:v>
                </c:pt>
                <c:pt idx="63776">
                  <c:v>-242.91049999999996</c:v>
                </c:pt>
                <c:pt idx="63777">
                  <c:v>-242.90849999999998</c:v>
                </c:pt>
                <c:pt idx="63778">
                  <c:v>-242.90649999999999</c:v>
                </c:pt>
                <c:pt idx="63779">
                  <c:v>-242.90449999999998</c:v>
                </c:pt>
                <c:pt idx="63780">
                  <c:v>-242.90249999999997</c:v>
                </c:pt>
                <c:pt idx="63781">
                  <c:v>-242.90049999999997</c:v>
                </c:pt>
                <c:pt idx="63782">
                  <c:v>-242.89849999999998</c:v>
                </c:pt>
                <c:pt idx="63783">
                  <c:v>-242.89649999999997</c:v>
                </c:pt>
                <c:pt idx="63784">
                  <c:v>-242.89449999999999</c:v>
                </c:pt>
                <c:pt idx="63785">
                  <c:v>-242.89249999999998</c:v>
                </c:pt>
                <c:pt idx="63786">
                  <c:v>-242.89049999999997</c:v>
                </c:pt>
                <c:pt idx="63787">
                  <c:v>-242.88849999999996</c:v>
                </c:pt>
                <c:pt idx="63788">
                  <c:v>-242.88649999999998</c:v>
                </c:pt>
                <c:pt idx="63789">
                  <c:v>-242.88449999999997</c:v>
                </c:pt>
                <c:pt idx="63790">
                  <c:v>-242.88249999999999</c:v>
                </c:pt>
                <c:pt idx="63791">
                  <c:v>-242.88049999999998</c:v>
                </c:pt>
                <c:pt idx="63792">
                  <c:v>-242.87849999999997</c:v>
                </c:pt>
                <c:pt idx="63793">
                  <c:v>-242.87649999999996</c:v>
                </c:pt>
                <c:pt idx="63794">
                  <c:v>-242.87449999999998</c:v>
                </c:pt>
                <c:pt idx="63795">
                  <c:v>-242.87249999999997</c:v>
                </c:pt>
                <c:pt idx="63796">
                  <c:v>-242.87049999999999</c:v>
                </c:pt>
                <c:pt idx="63797">
                  <c:v>-242.86849999999998</c:v>
                </c:pt>
                <c:pt idx="63798">
                  <c:v>-242.86649999999997</c:v>
                </c:pt>
                <c:pt idx="63799">
                  <c:v>-242.86449999999996</c:v>
                </c:pt>
                <c:pt idx="63800">
                  <c:v>-242.86249999999998</c:v>
                </c:pt>
                <c:pt idx="63801">
                  <c:v>-242.86049999999997</c:v>
                </c:pt>
                <c:pt idx="63802">
                  <c:v>-242.85849999999999</c:v>
                </c:pt>
                <c:pt idx="63803">
                  <c:v>-242.85649999999998</c:v>
                </c:pt>
                <c:pt idx="63804">
                  <c:v>-242.85449999999997</c:v>
                </c:pt>
                <c:pt idx="63805">
                  <c:v>-242.85249999999996</c:v>
                </c:pt>
                <c:pt idx="63806">
                  <c:v>-242.85049999999998</c:v>
                </c:pt>
                <c:pt idx="63807">
                  <c:v>-242.84849999999997</c:v>
                </c:pt>
                <c:pt idx="63808">
                  <c:v>-242.84649999999999</c:v>
                </c:pt>
                <c:pt idx="63809">
                  <c:v>-242.84449999999998</c:v>
                </c:pt>
                <c:pt idx="63810">
                  <c:v>-242.84249999999997</c:v>
                </c:pt>
                <c:pt idx="63811">
                  <c:v>-242.84049999999996</c:v>
                </c:pt>
                <c:pt idx="63812">
                  <c:v>-242.83849999999998</c:v>
                </c:pt>
                <c:pt idx="63813">
                  <c:v>-242.83649999999997</c:v>
                </c:pt>
                <c:pt idx="63814">
                  <c:v>-242.83449999999999</c:v>
                </c:pt>
                <c:pt idx="63815">
                  <c:v>-242.83249999999998</c:v>
                </c:pt>
                <c:pt idx="63816">
                  <c:v>-242.83049999999997</c:v>
                </c:pt>
                <c:pt idx="63817">
                  <c:v>-242.82849999999996</c:v>
                </c:pt>
                <c:pt idx="63818">
                  <c:v>-242.82649999999998</c:v>
                </c:pt>
                <c:pt idx="63819">
                  <c:v>-242.82449999999997</c:v>
                </c:pt>
                <c:pt idx="63820">
                  <c:v>-242.82249999999999</c:v>
                </c:pt>
                <c:pt idx="63821">
                  <c:v>-242.82049999999998</c:v>
                </c:pt>
                <c:pt idx="63822">
                  <c:v>-242.81849999999997</c:v>
                </c:pt>
                <c:pt idx="63823">
                  <c:v>-242.81649999999996</c:v>
                </c:pt>
                <c:pt idx="63824">
                  <c:v>-242.81449999999998</c:v>
                </c:pt>
                <c:pt idx="63825">
                  <c:v>-242.81249999999997</c:v>
                </c:pt>
                <c:pt idx="63826">
                  <c:v>-242.81049999999999</c:v>
                </c:pt>
                <c:pt idx="63827">
                  <c:v>-242.80849999999998</c:v>
                </c:pt>
                <c:pt idx="63828">
                  <c:v>-242.80649999999997</c:v>
                </c:pt>
                <c:pt idx="63829">
                  <c:v>-242.80449999999996</c:v>
                </c:pt>
                <c:pt idx="63830">
                  <c:v>-242.80249999999998</c:v>
                </c:pt>
                <c:pt idx="63831">
                  <c:v>-242.80049999999997</c:v>
                </c:pt>
                <c:pt idx="63832">
                  <c:v>-242.79849999999999</c:v>
                </c:pt>
                <c:pt idx="63833">
                  <c:v>-242.79649999999998</c:v>
                </c:pt>
                <c:pt idx="63834">
                  <c:v>-242.79449999999997</c:v>
                </c:pt>
                <c:pt idx="63835">
                  <c:v>-242.79249999999996</c:v>
                </c:pt>
                <c:pt idx="63836">
                  <c:v>-242.79049999999998</c:v>
                </c:pt>
                <c:pt idx="63837">
                  <c:v>-242.78849999999997</c:v>
                </c:pt>
                <c:pt idx="63838">
                  <c:v>-242.78649999999999</c:v>
                </c:pt>
                <c:pt idx="63839">
                  <c:v>-242.78449999999998</c:v>
                </c:pt>
                <c:pt idx="63840">
                  <c:v>-242.78249999999997</c:v>
                </c:pt>
                <c:pt idx="63841">
                  <c:v>-242.78049999999996</c:v>
                </c:pt>
                <c:pt idx="63842">
                  <c:v>-242.77849999999998</c:v>
                </c:pt>
                <c:pt idx="63843">
                  <c:v>-242.77649999999997</c:v>
                </c:pt>
                <c:pt idx="63844">
                  <c:v>-242.77449999999999</c:v>
                </c:pt>
                <c:pt idx="63845">
                  <c:v>-242.77249999999998</c:v>
                </c:pt>
                <c:pt idx="63846">
                  <c:v>-242.77049999999997</c:v>
                </c:pt>
                <c:pt idx="63847">
                  <c:v>-242.76849999999996</c:v>
                </c:pt>
                <c:pt idx="63848">
                  <c:v>-242.76649999999998</c:v>
                </c:pt>
                <c:pt idx="63849">
                  <c:v>-242.7645</c:v>
                </c:pt>
                <c:pt idx="63850">
                  <c:v>-242.76249999999999</c:v>
                </c:pt>
                <c:pt idx="63851">
                  <c:v>-242.76049999999998</c:v>
                </c:pt>
                <c:pt idx="63852">
                  <c:v>-242.75849999999997</c:v>
                </c:pt>
                <c:pt idx="63853">
                  <c:v>-242.75649999999996</c:v>
                </c:pt>
                <c:pt idx="63854">
                  <c:v>-242.75449999999998</c:v>
                </c:pt>
                <c:pt idx="63855">
                  <c:v>-242.7525</c:v>
                </c:pt>
                <c:pt idx="63856">
                  <c:v>-242.75049999999999</c:v>
                </c:pt>
                <c:pt idx="63857">
                  <c:v>-242.74849999999998</c:v>
                </c:pt>
                <c:pt idx="63858">
                  <c:v>-242.74649999999997</c:v>
                </c:pt>
                <c:pt idx="63859">
                  <c:v>-242.74449999999996</c:v>
                </c:pt>
                <c:pt idx="63860">
                  <c:v>-242.74249999999998</c:v>
                </c:pt>
                <c:pt idx="63861">
                  <c:v>-242.7405</c:v>
                </c:pt>
                <c:pt idx="63862">
                  <c:v>-242.73849999999999</c:v>
                </c:pt>
                <c:pt idx="63863">
                  <c:v>-242.73649999999998</c:v>
                </c:pt>
                <c:pt idx="63864">
                  <c:v>-242.73449999999997</c:v>
                </c:pt>
                <c:pt idx="63865">
                  <c:v>-242.73249999999996</c:v>
                </c:pt>
                <c:pt idx="63866">
                  <c:v>-242.73049999999998</c:v>
                </c:pt>
                <c:pt idx="63867">
                  <c:v>-242.7285</c:v>
                </c:pt>
                <c:pt idx="63868">
                  <c:v>-242.72649999999999</c:v>
                </c:pt>
                <c:pt idx="63869">
                  <c:v>-242.72449999999998</c:v>
                </c:pt>
                <c:pt idx="63870">
                  <c:v>-242.72249999999997</c:v>
                </c:pt>
                <c:pt idx="63871">
                  <c:v>-242.72049999999996</c:v>
                </c:pt>
                <c:pt idx="63872">
                  <c:v>-242.71849999999998</c:v>
                </c:pt>
                <c:pt idx="63873">
                  <c:v>-242.7165</c:v>
                </c:pt>
                <c:pt idx="63874">
                  <c:v>-242.71449999999999</c:v>
                </c:pt>
                <c:pt idx="63875">
                  <c:v>-242.71249999999998</c:v>
                </c:pt>
                <c:pt idx="63876">
                  <c:v>-242.71049999999997</c:v>
                </c:pt>
                <c:pt idx="63877">
                  <c:v>-242.70849999999996</c:v>
                </c:pt>
                <c:pt idx="63878">
                  <c:v>-242.70649999999998</c:v>
                </c:pt>
                <c:pt idx="63879">
                  <c:v>-242.7045</c:v>
                </c:pt>
                <c:pt idx="63880">
                  <c:v>-242.70249999999999</c:v>
                </c:pt>
                <c:pt idx="63881">
                  <c:v>-242.70049999999998</c:v>
                </c:pt>
                <c:pt idx="63882">
                  <c:v>-242.69849999999997</c:v>
                </c:pt>
                <c:pt idx="63883">
                  <c:v>-242.69649999999996</c:v>
                </c:pt>
                <c:pt idx="63884">
                  <c:v>-242.69449999999998</c:v>
                </c:pt>
                <c:pt idx="63885">
                  <c:v>-242.6925</c:v>
                </c:pt>
                <c:pt idx="63886">
                  <c:v>-242.69049999999999</c:v>
                </c:pt>
                <c:pt idx="63887">
                  <c:v>-242.68849999999998</c:v>
                </c:pt>
                <c:pt idx="63888">
                  <c:v>-242.68649999999997</c:v>
                </c:pt>
                <c:pt idx="63889">
                  <c:v>-242.68449999999996</c:v>
                </c:pt>
                <c:pt idx="63890">
                  <c:v>-242.68249999999998</c:v>
                </c:pt>
                <c:pt idx="63891">
                  <c:v>-242.68049999999999</c:v>
                </c:pt>
                <c:pt idx="63892">
                  <c:v>-242.67849999999999</c:v>
                </c:pt>
                <c:pt idx="63893">
                  <c:v>-242.67649999999998</c:v>
                </c:pt>
                <c:pt idx="63894">
                  <c:v>-242.67449999999997</c:v>
                </c:pt>
                <c:pt idx="63895">
                  <c:v>-242.67249999999996</c:v>
                </c:pt>
                <c:pt idx="63896">
                  <c:v>-242.67049999999998</c:v>
                </c:pt>
                <c:pt idx="63897">
                  <c:v>-242.66849999999999</c:v>
                </c:pt>
                <c:pt idx="63898">
                  <c:v>-242.66649999999998</c:v>
                </c:pt>
                <c:pt idx="63899">
                  <c:v>-242.66449999999998</c:v>
                </c:pt>
                <c:pt idx="63900">
                  <c:v>-242.66249999999997</c:v>
                </c:pt>
                <c:pt idx="63901">
                  <c:v>-242.66049999999996</c:v>
                </c:pt>
                <c:pt idx="63902">
                  <c:v>-242.65849999999998</c:v>
                </c:pt>
                <c:pt idx="63903">
                  <c:v>-242.65649999999999</c:v>
                </c:pt>
                <c:pt idx="63904">
                  <c:v>-242.65449999999998</c:v>
                </c:pt>
                <c:pt idx="63905">
                  <c:v>-242.65249999999997</c:v>
                </c:pt>
                <c:pt idx="63906">
                  <c:v>-242.65049999999997</c:v>
                </c:pt>
                <c:pt idx="63907">
                  <c:v>-242.64849999999998</c:v>
                </c:pt>
                <c:pt idx="63908">
                  <c:v>-242.64649999999997</c:v>
                </c:pt>
                <c:pt idx="63909">
                  <c:v>-242.64449999999999</c:v>
                </c:pt>
                <c:pt idx="63910">
                  <c:v>-242.64249999999998</c:v>
                </c:pt>
                <c:pt idx="63911">
                  <c:v>-242.64049999999997</c:v>
                </c:pt>
                <c:pt idx="63912">
                  <c:v>-242.63849999999996</c:v>
                </c:pt>
                <c:pt idx="63913">
                  <c:v>-242.63649999999998</c:v>
                </c:pt>
                <c:pt idx="63914">
                  <c:v>-242.63449999999997</c:v>
                </c:pt>
                <c:pt idx="63915">
                  <c:v>-242.63249999999999</c:v>
                </c:pt>
                <c:pt idx="63916">
                  <c:v>-242.63049999999998</c:v>
                </c:pt>
                <c:pt idx="63917">
                  <c:v>-242.62849999999997</c:v>
                </c:pt>
                <c:pt idx="63918">
                  <c:v>-242.62649999999996</c:v>
                </c:pt>
                <c:pt idx="63919">
                  <c:v>-242.62449999999998</c:v>
                </c:pt>
                <c:pt idx="63920">
                  <c:v>-242.62249999999997</c:v>
                </c:pt>
                <c:pt idx="63921">
                  <c:v>-242.62049999999999</c:v>
                </c:pt>
                <c:pt idx="63922">
                  <c:v>-242.61849999999998</c:v>
                </c:pt>
                <c:pt idx="63923">
                  <c:v>-242.61649999999997</c:v>
                </c:pt>
                <c:pt idx="63924">
                  <c:v>-242.61449999999996</c:v>
                </c:pt>
                <c:pt idx="63925">
                  <c:v>-242.61249999999998</c:v>
                </c:pt>
                <c:pt idx="63926">
                  <c:v>-242.61049999999997</c:v>
                </c:pt>
                <c:pt idx="63927">
                  <c:v>-242.60849999999999</c:v>
                </c:pt>
                <c:pt idx="63928">
                  <c:v>-242.60649999999998</c:v>
                </c:pt>
                <c:pt idx="63929">
                  <c:v>-242.60449999999997</c:v>
                </c:pt>
                <c:pt idx="63930">
                  <c:v>-242.60249999999996</c:v>
                </c:pt>
                <c:pt idx="63931">
                  <c:v>-242.60049999999998</c:v>
                </c:pt>
                <c:pt idx="63932">
                  <c:v>-242.59849999999997</c:v>
                </c:pt>
                <c:pt idx="63933">
                  <c:v>-242.59649999999999</c:v>
                </c:pt>
                <c:pt idx="63934">
                  <c:v>-242.59449999999998</c:v>
                </c:pt>
                <c:pt idx="63935">
                  <c:v>-242.59249999999997</c:v>
                </c:pt>
                <c:pt idx="63936">
                  <c:v>-242.59049999999996</c:v>
                </c:pt>
                <c:pt idx="63937">
                  <c:v>-242.58849999999998</c:v>
                </c:pt>
                <c:pt idx="63938">
                  <c:v>-242.58649999999997</c:v>
                </c:pt>
                <c:pt idx="63939">
                  <c:v>-242.58449999999999</c:v>
                </c:pt>
                <c:pt idx="63940">
                  <c:v>-242.58249999999998</c:v>
                </c:pt>
                <c:pt idx="63941">
                  <c:v>-242.58049999999997</c:v>
                </c:pt>
                <c:pt idx="63942">
                  <c:v>-242.57849999999996</c:v>
                </c:pt>
                <c:pt idx="63943">
                  <c:v>-242.57649999999998</c:v>
                </c:pt>
                <c:pt idx="63944">
                  <c:v>-242.57449999999997</c:v>
                </c:pt>
                <c:pt idx="63945">
                  <c:v>-242.57249999999999</c:v>
                </c:pt>
                <c:pt idx="63946">
                  <c:v>-242.57049999999998</c:v>
                </c:pt>
                <c:pt idx="63947">
                  <c:v>-242.56849999999997</c:v>
                </c:pt>
                <c:pt idx="63948">
                  <c:v>-242.56649999999996</c:v>
                </c:pt>
                <c:pt idx="63949">
                  <c:v>-242.56449999999998</c:v>
                </c:pt>
                <c:pt idx="63950">
                  <c:v>-242.56249999999997</c:v>
                </c:pt>
                <c:pt idx="63951">
                  <c:v>-242.56049999999999</c:v>
                </c:pt>
                <c:pt idx="63952">
                  <c:v>-242.55849999999998</c:v>
                </c:pt>
                <c:pt idx="63953">
                  <c:v>-242.55649999999997</c:v>
                </c:pt>
                <c:pt idx="63954">
                  <c:v>-242.55449999999996</c:v>
                </c:pt>
                <c:pt idx="63955">
                  <c:v>-242.55249999999998</c:v>
                </c:pt>
                <c:pt idx="63956">
                  <c:v>-242.55049999999997</c:v>
                </c:pt>
                <c:pt idx="63957">
                  <c:v>-242.54849999999999</c:v>
                </c:pt>
                <c:pt idx="63958">
                  <c:v>-242.54649999999998</c:v>
                </c:pt>
                <c:pt idx="63959">
                  <c:v>-242.54449999999997</c:v>
                </c:pt>
                <c:pt idx="63960">
                  <c:v>-242.54249999999996</c:v>
                </c:pt>
                <c:pt idx="63961">
                  <c:v>-242.54049999999998</c:v>
                </c:pt>
                <c:pt idx="63962">
                  <c:v>-242.53849999999997</c:v>
                </c:pt>
                <c:pt idx="63963">
                  <c:v>-242.53649999999999</c:v>
                </c:pt>
                <c:pt idx="63964">
                  <c:v>-242.53449999999998</c:v>
                </c:pt>
                <c:pt idx="63965">
                  <c:v>-242.53249999999997</c:v>
                </c:pt>
                <c:pt idx="63966">
                  <c:v>-242.53049999999996</c:v>
                </c:pt>
                <c:pt idx="63967">
                  <c:v>-242.52849999999998</c:v>
                </c:pt>
                <c:pt idx="63968">
                  <c:v>-242.52649999999997</c:v>
                </c:pt>
                <c:pt idx="63969">
                  <c:v>-242.52449999999999</c:v>
                </c:pt>
                <c:pt idx="63970">
                  <c:v>-242.52249999999998</c:v>
                </c:pt>
                <c:pt idx="63971">
                  <c:v>-242.52049999999997</c:v>
                </c:pt>
                <c:pt idx="63972">
                  <c:v>-242.51849999999996</c:v>
                </c:pt>
                <c:pt idx="63973">
                  <c:v>-242.51649999999998</c:v>
                </c:pt>
                <c:pt idx="63974">
                  <c:v>-242.5145</c:v>
                </c:pt>
                <c:pt idx="63975">
                  <c:v>-242.51249999999999</c:v>
                </c:pt>
                <c:pt idx="63976">
                  <c:v>-242.51049999999998</c:v>
                </c:pt>
                <c:pt idx="63977">
                  <c:v>-242.50849999999997</c:v>
                </c:pt>
                <c:pt idx="63978">
                  <c:v>-242.50649999999996</c:v>
                </c:pt>
                <c:pt idx="63979">
                  <c:v>-242.50449999999998</c:v>
                </c:pt>
                <c:pt idx="63980">
                  <c:v>-242.5025</c:v>
                </c:pt>
                <c:pt idx="63981">
                  <c:v>-242.50049999999999</c:v>
                </c:pt>
                <c:pt idx="63982">
                  <c:v>-242.49849999999998</c:v>
                </c:pt>
                <c:pt idx="63983">
                  <c:v>-242.49649999999997</c:v>
                </c:pt>
                <c:pt idx="63984">
                  <c:v>-242.49449999999996</c:v>
                </c:pt>
                <c:pt idx="63985">
                  <c:v>-242.49249999999998</c:v>
                </c:pt>
                <c:pt idx="63986">
                  <c:v>-242.4905</c:v>
                </c:pt>
                <c:pt idx="63987">
                  <c:v>-242.48849999999999</c:v>
                </c:pt>
                <c:pt idx="63988">
                  <c:v>-242.48649999999998</c:v>
                </c:pt>
                <c:pt idx="63989">
                  <c:v>-242.48449999999997</c:v>
                </c:pt>
                <c:pt idx="63990">
                  <c:v>-242.48249999999996</c:v>
                </c:pt>
                <c:pt idx="63991">
                  <c:v>-242.48049999999998</c:v>
                </c:pt>
                <c:pt idx="63992">
                  <c:v>-242.4785</c:v>
                </c:pt>
                <c:pt idx="63993">
                  <c:v>-242.47649999999999</c:v>
                </c:pt>
                <c:pt idx="63994">
                  <c:v>-242.47449999999998</c:v>
                </c:pt>
                <c:pt idx="63995">
                  <c:v>-242.47249999999997</c:v>
                </c:pt>
                <c:pt idx="63996">
                  <c:v>-242.47049999999996</c:v>
                </c:pt>
                <c:pt idx="63997">
                  <c:v>-242.46849999999998</c:v>
                </c:pt>
                <c:pt idx="63998">
                  <c:v>-242.4665</c:v>
                </c:pt>
                <c:pt idx="63999">
                  <c:v>-242.46449999999999</c:v>
                </c:pt>
                <c:pt idx="64000">
                  <c:v>-242.46249999999998</c:v>
                </c:pt>
                <c:pt idx="64001">
                  <c:v>-242.46049999999997</c:v>
                </c:pt>
                <c:pt idx="64002">
                  <c:v>-242.45849999999999</c:v>
                </c:pt>
                <c:pt idx="64003">
                  <c:v>-242.45649999999998</c:v>
                </c:pt>
                <c:pt idx="64004">
                  <c:v>-242.45449999999997</c:v>
                </c:pt>
                <c:pt idx="64005">
                  <c:v>-242.45249999999999</c:v>
                </c:pt>
                <c:pt idx="64006">
                  <c:v>-242.45049999999998</c:v>
                </c:pt>
                <c:pt idx="64007">
                  <c:v>-242.44849999999997</c:v>
                </c:pt>
                <c:pt idx="64008">
                  <c:v>-242.44649999999999</c:v>
                </c:pt>
                <c:pt idx="64009">
                  <c:v>-242.44449999999998</c:v>
                </c:pt>
                <c:pt idx="64010">
                  <c:v>-242.44249999999997</c:v>
                </c:pt>
                <c:pt idx="64011">
                  <c:v>-242.44049999999999</c:v>
                </c:pt>
                <c:pt idx="64012">
                  <c:v>-242.43849999999998</c:v>
                </c:pt>
                <c:pt idx="64013">
                  <c:v>-242.43649999999997</c:v>
                </c:pt>
                <c:pt idx="64014">
                  <c:v>-242.43449999999999</c:v>
                </c:pt>
                <c:pt idx="64015">
                  <c:v>-242.43249999999998</c:v>
                </c:pt>
                <c:pt idx="64016">
                  <c:v>-242.43049999999997</c:v>
                </c:pt>
                <c:pt idx="64017">
                  <c:v>-242.42849999999999</c:v>
                </c:pt>
                <c:pt idx="64018">
                  <c:v>-242.42649999999998</c:v>
                </c:pt>
                <c:pt idx="64019">
                  <c:v>-242.42449999999997</c:v>
                </c:pt>
                <c:pt idx="64020">
                  <c:v>-242.42249999999999</c:v>
                </c:pt>
                <c:pt idx="64021">
                  <c:v>-242.42049999999998</c:v>
                </c:pt>
                <c:pt idx="64022">
                  <c:v>-242.41849999999997</c:v>
                </c:pt>
                <c:pt idx="64023">
                  <c:v>-242.41649999999998</c:v>
                </c:pt>
                <c:pt idx="64024">
                  <c:v>-242.41449999999998</c:v>
                </c:pt>
                <c:pt idx="64025">
                  <c:v>-242.41249999999997</c:v>
                </c:pt>
                <c:pt idx="64026">
                  <c:v>-242.41049999999998</c:v>
                </c:pt>
                <c:pt idx="64027">
                  <c:v>-242.40849999999998</c:v>
                </c:pt>
                <c:pt idx="64028">
                  <c:v>-242.40649999999997</c:v>
                </c:pt>
                <c:pt idx="64029">
                  <c:v>-242.40449999999998</c:v>
                </c:pt>
                <c:pt idx="64030">
                  <c:v>-242.40249999999997</c:v>
                </c:pt>
                <c:pt idx="64031">
                  <c:v>-242.40049999999997</c:v>
                </c:pt>
                <c:pt idx="64032">
                  <c:v>-242.39849999999998</c:v>
                </c:pt>
                <c:pt idx="64033">
                  <c:v>-242.39649999999997</c:v>
                </c:pt>
                <c:pt idx="64034">
                  <c:v>-242.39449999999997</c:v>
                </c:pt>
                <c:pt idx="64035">
                  <c:v>-242.39249999999998</c:v>
                </c:pt>
                <c:pt idx="64036">
                  <c:v>-242.39049999999997</c:v>
                </c:pt>
                <c:pt idx="64037">
                  <c:v>-242.38849999999996</c:v>
                </c:pt>
                <c:pt idx="64038">
                  <c:v>-242.38649999999998</c:v>
                </c:pt>
                <c:pt idx="64039">
                  <c:v>-242.38449999999997</c:v>
                </c:pt>
                <c:pt idx="64040">
                  <c:v>-242.38249999999996</c:v>
                </c:pt>
                <c:pt idx="64041">
                  <c:v>-242.38049999999998</c:v>
                </c:pt>
                <c:pt idx="64042">
                  <c:v>-242.37849999999997</c:v>
                </c:pt>
                <c:pt idx="64043">
                  <c:v>-242.37649999999996</c:v>
                </c:pt>
                <c:pt idx="64044">
                  <c:v>-242.37449999999998</c:v>
                </c:pt>
                <c:pt idx="64045">
                  <c:v>-242.37249999999997</c:v>
                </c:pt>
                <c:pt idx="64046">
                  <c:v>-242.37049999999996</c:v>
                </c:pt>
                <c:pt idx="64047">
                  <c:v>-242.36849999999998</c:v>
                </c:pt>
                <c:pt idx="64048">
                  <c:v>-242.36649999999997</c:v>
                </c:pt>
                <c:pt idx="64049">
                  <c:v>-242.36449999999996</c:v>
                </c:pt>
                <c:pt idx="64050">
                  <c:v>-242.36249999999998</c:v>
                </c:pt>
                <c:pt idx="64051">
                  <c:v>-242.36049999999997</c:v>
                </c:pt>
                <c:pt idx="64052">
                  <c:v>-242.35849999999996</c:v>
                </c:pt>
                <c:pt idx="64053">
                  <c:v>-242.35649999999998</c:v>
                </c:pt>
                <c:pt idx="64054">
                  <c:v>-242.35449999999997</c:v>
                </c:pt>
                <c:pt idx="64055">
                  <c:v>-242.35249999999996</c:v>
                </c:pt>
                <c:pt idx="64056">
                  <c:v>-242.35049999999998</c:v>
                </c:pt>
                <c:pt idx="64057">
                  <c:v>-242.34849999999997</c:v>
                </c:pt>
                <c:pt idx="64058">
                  <c:v>-242.34649999999996</c:v>
                </c:pt>
                <c:pt idx="64059">
                  <c:v>-242.34449999999998</c:v>
                </c:pt>
                <c:pt idx="64060">
                  <c:v>-242.34249999999997</c:v>
                </c:pt>
                <c:pt idx="64061">
                  <c:v>-242.34049999999996</c:v>
                </c:pt>
                <c:pt idx="64062">
                  <c:v>-242.33849999999998</c:v>
                </c:pt>
                <c:pt idx="64063">
                  <c:v>-242.33649999999997</c:v>
                </c:pt>
                <c:pt idx="64064">
                  <c:v>-242.33449999999999</c:v>
                </c:pt>
                <c:pt idx="64065">
                  <c:v>-242.33249999999998</c:v>
                </c:pt>
                <c:pt idx="64066">
                  <c:v>-242.33049999999997</c:v>
                </c:pt>
                <c:pt idx="64067">
                  <c:v>-242.32849999999999</c:v>
                </c:pt>
                <c:pt idx="64068">
                  <c:v>-242.32649999999998</c:v>
                </c:pt>
                <c:pt idx="64069">
                  <c:v>-242.32449999999997</c:v>
                </c:pt>
                <c:pt idx="64070">
                  <c:v>-242.32249999999999</c:v>
                </c:pt>
                <c:pt idx="64071">
                  <c:v>-242.32049999999998</c:v>
                </c:pt>
                <c:pt idx="64072">
                  <c:v>-242.31849999999997</c:v>
                </c:pt>
                <c:pt idx="64073">
                  <c:v>-242.31649999999999</c:v>
                </c:pt>
                <c:pt idx="64074">
                  <c:v>-242.31449999999998</c:v>
                </c:pt>
                <c:pt idx="64075">
                  <c:v>-242.31249999999997</c:v>
                </c:pt>
                <c:pt idx="64076">
                  <c:v>-242.31049999999999</c:v>
                </c:pt>
                <c:pt idx="64077">
                  <c:v>-242.30849999999998</c:v>
                </c:pt>
                <c:pt idx="64078">
                  <c:v>-242.30649999999997</c:v>
                </c:pt>
                <c:pt idx="64079">
                  <c:v>-242.30449999999999</c:v>
                </c:pt>
                <c:pt idx="64080">
                  <c:v>-242.30249999999998</c:v>
                </c:pt>
                <c:pt idx="64081">
                  <c:v>-242.30049999999997</c:v>
                </c:pt>
                <c:pt idx="64082">
                  <c:v>-242.29849999999999</c:v>
                </c:pt>
                <c:pt idx="64083">
                  <c:v>-242.29649999999998</c:v>
                </c:pt>
                <c:pt idx="64084">
                  <c:v>-242.29449999999997</c:v>
                </c:pt>
                <c:pt idx="64085">
                  <c:v>-242.29249999999999</c:v>
                </c:pt>
                <c:pt idx="64086">
                  <c:v>-242.29049999999998</c:v>
                </c:pt>
                <c:pt idx="64087">
                  <c:v>-242.28849999999997</c:v>
                </c:pt>
                <c:pt idx="64088">
                  <c:v>-242.28649999999999</c:v>
                </c:pt>
                <c:pt idx="64089">
                  <c:v>-242.28449999999998</c:v>
                </c:pt>
                <c:pt idx="64090">
                  <c:v>-242.28249999999997</c:v>
                </c:pt>
                <c:pt idx="64091">
                  <c:v>-242.28049999999999</c:v>
                </c:pt>
                <c:pt idx="64092">
                  <c:v>-242.27849999999998</c:v>
                </c:pt>
                <c:pt idx="64093">
                  <c:v>-242.27649999999997</c:v>
                </c:pt>
                <c:pt idx="64094">
                  <c:v>-242.27449999999999</c:v>
                </c:pt>
                <c:pt idx="64095">
                  <c:v>-242.27249999999998</c:v>
                </c:pt>
                <c:pt idx="64096">
                  <c:v>-242.27049999999997</c:v>
                </c:pt>
                <c:pt idx="64097">
                  <c:v>-242.26849999999999</c:v>
                </c:pt>
                <c:pt idx="64098">
                  <c:v>-242.26649999999998</c:v>
                </c:pt>
                <c:pt idx="64099">
                  <c:v>-242.26449999999997</c:v>
                </c:pt>
                <c:pt idx="64100">
                  <c:v>-242.26249999999999</c:v>
                </c:pt>
                <c:pt idx="64101">
                  <c:v>-242.26049999999998</c:v>
                </c:pt>
                <c:pt idx="64102">
                  <c:v>-242.25849999999997</c:v>
                </c:pt>
                <c:pt idx="64103">
                  <c:v>-242.25649999999999</c:v>
                </c:pt>
                <c:pt idx="64104">
                  <c:v>-242.25449999999998</c:v>
                </c:pt>
                <c:pt idx="64105">
                  <c:v>-242.25249999999997</c:v>
                </c:pt>
                <c:pt idx="64106">
                  <c:v>-242.25049999999999</c:v>
                </c:pt>
                <c:pt idx="64107">
                  <c:v>-242.24849999999998</c:v>
                </c:pt>
                <c:pt idx="64108">
                  <c:v>-242.24649999999997</c:v>
                </c:pt>
                <c:pt idx="64109">
                  <c:v>-242.24449999999999</c:v>
                </c:pt>
                <c:pt idx="64110">
                  <c:v>-242.24249999999998</c:v>
                </c:pt>
                <c:pt idx="64111">
                  <c:v>-242.24049999999997</c:v>
                </c:pt>
                <c:pt idx="64112">
                  <c:v>-242.23849999999999</c:v>
                </c:pt>
                <c:pt idx="64113">
                  <c:v>-242.23649999999998</c:v>
                </c:pt>
                <c:pt idx="64114">
                  <c:v>-242.23449999999997</c:v>
                </c:pt>
                <c:pt idx="64115">
                  <c:v>-242.23249999999999</c:v>
                </c:pt>
                <c:pt idx="64116">
                  <c:v>-242.23049999999998</c:v>
                </c:pt>
                <c:pt idx="64117">
                  <c:v>-242.22849999999997</c:v>
                </c:pt>
                <c:pt idx="64118">
                  <c:v>-242.22649999999999</c:v>
                </c:pt>
                <c:pt idx="64119">
                  <c:v>-242.22449999999998</c:v>
                </c:pt>
                <c:pt idx="64120">
                  <c:v>-242.22249999999997</c:v>
                </c:pt>
                <c:pt idx="64121">
                  <c:v>-242.22049999999999</c:v>
                </c:pt>
                <c:pt idx="64122">
                  <c:v>-242.21849999999998</c:v>
                </c:pt>
                <c:pt idx="64123">
                  <c:v>-242.21649999999997</c:v>
                </c:pt>
                <c:pt idx="64124">
                  <c:v>-242.21449999999999</c:v>
                </c:pt>
                <c:pt idx="64125">
                  <c:v>-242.21249999999998</c:v>
                </c:pt>
                <c:pt idx="64126">
                  <c:v>-242.21049999999997</c:v>
                </c:pt>
                <c:pt idx="64127">
                  <c:v>-242.20849999999999</c:v>
                </c:pt>
                <c:pt idx="64128">
                  <c:v>-242.20649999999998</c:v>
                </c:pt>
                <c:pt idx="64129">
                  <c:v>-242.20449999999997</c:v>
                </c:pt>
                <c:pt idx="64130">
                  <c:v>-242.20249999999999</c:v>
                </c:pt>
                <c:pt idx="64131">
                  <c:v>-242.20049999999998</c:v>
                </c:pt>
                <c:pt idx="64132">
                  <c:v>-242.19849999999997</c:v>
                </c:pt>
                <c:pt idx="64133">
                  <c:v>-242.19649999999999</c:v>
                </c:pt>
                <c:pt idx="64134">
                  <c:v>-242.19449999999998</c:v>
                </c:pt>
                <c:pt idx="64135">
                  <c:v>-242.19249999999997</c:v>
                </c:pt>
                <c:pt idx="64136">
                  <c:v>-242.19049999999999</c:v>
                </c:pt>
                <c:pt idx="64137">
                  <c:v>-242.18849999999998</c:v>
                </c:pt>
                <c:pt idx="64138">
                  <c:v>-242.18649999999997</c:v>
                </c:pt>
                <c:pt idx="64139">
                  <c:v>-242.18449999999999</c:v>
                </c:pt>
                <c:pt idx="64140">
                  <c:v>-242.18249999999998</c:v>
                </c:pt>
                <c:pt idx="64141">
                  <c:v>-242.18049999999997</c:v>
                </c:pt>
                <c:pt idx="64142">
                  <c:v>-242.17849999999999</c:v>
                </c:pt>
                <c:pt idx="64143">
                  <c:v>-242.17649999999998</c:v>
                </c:pt>
                <c:pt idx="64144">
                  <c:v>-242.17449999999997</c:v>
                </c:pt>
                <c:pt idx="64145">
                  <c:v>-242.17249999999999</c:v>
                </c:pt>
                <c:pt idx="64146">
                  <c:v>-242.17049999999998</c:v>
                </c:pt>
                <c:pt idx="64147">
                  <c:v>-242.16849999999997</c:v>
                </c:pt>
                <c:pt idx="64148">
                  <c:v>-242.16649999999998</c:v>
                </c:pt>
                <c:pt idx="64149">
                  <c:v>-242.16449999999998</c:v>
                </c:pt>
                <c:pt idx="64150">
                  <c:v>-242.16249999999997</c:v>
                </c:pt>
                <c:pt idx="64151">
                  <c:v>-242.16049999999998</c:v>
                </c:pt>
                <c:pt idx="64152">
                  <c:v>-242.15849999999998</c:v>
                </c:pt>
                <c:pt idx="64153">
                  <c:v>-242.15649999999997</c:v>
                </c:pt>
                <c:pt idx="64154">
                  <c:v>-242.15449999999998</c:v>
                </c:pt>
                <c:pt idx="64155">
                  <c:v>-242.15249999999997</c:v>
                </c:pt>
                <c:pt idx="64156">
                  <c:v>-242.15049999999997</c:v>
                </c:pt>
                <c:pt idx="64157">
                  <c:v>-242.14849999999998</c:v>
                </c:pt>
                <c:pt idx="64158">
                  <c:v>-242.14649999999997</c:v>
                </c:pt>
                <c:pt idx="64159">
                  <c:v>-242.14449999999997</c:v>
                </c:pt>
                <c:pt idx="64160">
                  <c:v>-242.14249999999998</c:v>
                </c:pt>
                <c:pt idx="64161">
                  <c:v>-242.14049999999997</c:v>
                </c:pt>
                <c:pt idx="64162">
                  <c:v>-242.13849999999996</c:v>
                </c:pt>
                <c:pt idx="64163">
                  <c:v>-242.13649999999998</c:v>
                </c:pt>
                <c:pt idx="64164">
                  <c:v>-242.13449999999997</c:v>
                </c:pt>
                <c:pt idx="64165">
                  <c:v>-242.13249999999996</c:v>
                </c:pt>
                <c:pt idx="64166">
                  <c:v>-242.13049999999998</c:v>
                </c:pt>
                <c:pt idx="64167">
                  <c:v>-242.12849999999997</c:v>
                </c:pt>
                <c:pt idx="64168">
                  <c:v>-242.12649999999996</c:v>
                </c:pt>
                <c:pt idx="64169">
                  <c:v>-242.12449999999998</c:v>
                </c:pt>
                <c:pt idx="64170">
                  <c:v>-242.12249999999997</c:v>
                </c:pt>
                <c:pt idx="64171">
                  <c:v>-242.12049999999996</c:v>
                </c:pt>
                <c:pt idx="64172">
                  <c:v>-242.11849999999998</c:v>
                </c:pt>
                <c:pt idx="64173">
                  <c:v>-242.11649999999997</c:v>
                </c:pt>
                <c:pt idx="64174">
                  <c:v>-242.11449999999996</c:v>
                </c:pt>
                <c:pt idx="64175">
                  <c:v>-242.11249999999998</c:v>
                </c:pt>
                <c:pt idx="64176">
                  <c:v>-242.11049999999997</c:v>
                </c:pt>
                <c:pt idx="64177">
                  <c:v>-242.10849999999996</c:v>
                </c:pt>
                <c:pt idx="64178">
                  <c:v>-242.10649999999998</c:v>
                </c:pt>
                <c:pt idx="64179">
                  <c:v>-242.10449999999997</c:v>
                </c:pt>
                <c:pt idx="64180">
                  <c:v>-242.10249999999996</c:v>
                </c:pt>
                <c:pt idx="64181">
                  <c:v>-242.10049999999998</c:v>
                </c:pt>
                <c:pt idx="64182">
                  <c:v>-242.09849999999997</c:v>
                </c:pt>
                <c:pt idx="64183">
                  <c:v>-242.09649999999996</c:v>
                </c:pt>
                <c:pt idx="64184">
                  <c:v>-242.09449999999998</c:v>
                </c:pt>
                <c:pt idx="64185">
                  <c:v>-242.09249999999997</c:v>
                </c:pt>
                <c:pt idx="64186">
                  <c:v>-242.09049999999996</c:v>
                </c:pt>
                <c:pt idx="64187">
                  <c:v>-242.08849999999998</c:v>
                </c:pt>
                <c:pt idx="64188">
                  <c:v>-242.08649999999997</c:v>
                </c:pt>
                <c:pt idx="64189">
                  <c:v>-242.08449999999999</c:v>
                </c:pt>
                <c:pt idx="64190">
                  <c:v>-242.08249999999998</c:v>
                </c:pt>
                <c:pt idx="64191">
                  <c:v>-242.08049999999997</c:v>
                </c:pt>
                <c:pt idx="64192">
                  <c:v>-242.07849999999999</c:v>
                </c:pt>
                <c:pt idx="64193">
                  <c:v>-242.07649999999998</c:v>
                </c:pt>
                <c:pt idx="64194">
                  <c:v>-242.07449999999997</c:v>
                </c:pt>
                <c:pt idx="64195">
                  <c:v>-242.07249999999999</c:v>
                </c:pt>
                <c:pt idx="64196">
                  <c:v>-242.07049999999998</c:v>
                </c:pt>
                <c:pt idx="64197">
                  <c:v>-242.06849999999997</c:v>
                </c:pt>
                <c:pt idx="64198">
                  <c:v>-242.06649999999999</c:v>
                </c:pt>
                <c:pt idx="64199">
                  <c:v>-242.06449999999998</c:v>
                </c:pt>
                <c:pt idx="64200">
                  <c:v>-242.06249999999997</c:v>
                </c:pt>
                <c:pt idx="64201">
                  <c:v>-242.06049999999999</c:v>
                </c:pt>
                <c:pt idx="64202">
                  <c:v>-242.05849999999998</c:v>
                </c:pt>
                <c:pt idx="64203">
                  <c:v>-242.05649999999997</c:v>
                </c:pt>
                <c:pt idx="64204">
                  <c:v>-242.05449999999999</c:v>
                </c:pt>
                <c:pt idx="64205">
                  <c:v>-242.05249999999998</c:v>
                </c:pt>
                <c:pt idx="64206">
                  <c:v>-242.05049999999997</c:v>
                </c:pt>
                <c:pt idx="64207">
                  <c:v>-242.04849999999999</c:v>
                </c:pt>
                <c:pt idx="64208">
                  <c:v>-242.04649999999998</c:v>
                </c:pt>
                <c:pt idx="64209">
                  <c:v>-242.04449999999997</c:v>
                </c:pt>
                <c:pt idx="64210">
                  <c:v>-242.04249999999999</c:v>
                </c:pt>
                <c:pt idx="64211">
                  <c:v>-242.04049999999998</c:v>
                </c:pt>
                <c:pt idx="64212">
                  <c:v>-242.03849999999997</c:v>
                </c:pt>
                <c:pt idx="64213">
                  <c:v>-242.03649999999999</c:v>
                </c:pt>
                <c:pt idx="64214">
                  <c:v>-242.03449999999998</c:v>
                </c:pt>
                <c:pt idx="64215">
                  <c:v>-242.03249999999997</c:v>
                </c:pt>
                <c:pt idx="64216">
                  <c:v>-242.03049999999999</c:v>
                </c:pt>
                <c:pt idx="64217">
                  <c:v>-242.02849999999998</c:v>
                </c:pt>
                <c:pt idx="64218">
                  <c:v>-242.02649999999997</c:v>
                </c:pt>
                <c:pt idx="64219">
                  <c:v>-242.02449999999999</c:v>
                </c:pt>
                <c:pt idx="64220">
                  <c:v>-242.02249999999998</c:v>
                </c:pt>
                <c:pt idx="64221">
                  <c:v>-242.02049999999997</c:v>
                </c:pt>
                <c:pt idx="64222">
                  <c:v>-242.01849999999999</c:v>
                </c:pt>
                <c:pt idx="64223">
                  <c:v>-242.01649999999998</c:v>
                </c:pt>
                <c:pt idx="64224">
                  <c:v>-242.01449999999997</c:v>
                </c:pt>
                <c:pt idx="64225">
                  <c:v>-242.01249999999999</c:v>
                </c:pt>
                <c:pt idx="64226">
                  <c:v>-242.01049999999998</c:v>
                </c:pt>
                <c:pt idx="64227">
                  <c:v>-242.00849999999997</c:v>
                </c:pt>
                <c:pt idx="64228">
                  <c:v>-242.00649999999999</c:v>
                </c:pt>
                <c:pt idx="64229">
                  <c:v>-242.00449999999998</c:v>
                </c:pt>
                <c:pt idx="64230">
                  <c:v>-242.00249999999997</c:v>
                </c:pt>
                <c:pt idx="64231">
                  <c:v>-242.00049999999999</c:v>
                </c:pt>
                <c:pt idx="64232">
                  <c:v>-241.99849999999998</c:v>
                </c:pt>
                <c:pt idx="64233">
                  <c:v>-241.99649999999997</c:v>
                </c:pt>
                <c:pt idx="64234">
                  <c:v>-241.99449999999999</c:v>
                </c:pt>
                <c:pt idx="64235">
                  <c:v>-241.99249999999998</c:v>
                </c:pt>
                <c:pt idx="64236">
                  <c:v>-241.99049999999997</c:v>
                </c:pt>
                <c:pt idx="64237">
                  <c:v>-241.98849999999999</c:v>
                </c:pt>
                <c:pt idx="64238">
                  <c:v>-241.98649999999998</c:v>
                </c:pt>
                <c:pt idx="64239">
                  <c:v>-241.98449999999997</c:v>
                </c:pt>
                <c:pt idx="64240">
                  <c:v>-241.98249999999999</c:v>
                </c:pt>
                <c:pt idx="64241">
                  <c:v>-241.98049999999998</c:v>
                </c:pt>
                <c:pt idx="64242">
                  <c:v>-241.97849999999997</c:v>
                </c:pt>
                <c:pt idx="64243">
                  <c:v>-241.97649999999999</c:v>
                </c:pt>
                <c:pt idx="64244">
                  <c:v>-241.97449999999998</c:v>
                </c:pt>
                <c:pt idx="64245">
                  <c:v>-241.97249999999997</c:v>
                </c:pt>
                <c:pt idx="64246">
                  <c:v>-241.97049999999999</c:v>
                </c:pt>
                <c:pt idx="64247">
                  <c:v>-241.96849999999998</c:v>
                </c:pt>
                <c:pt idx="64248">
                  <c:v>-241.96649999999997</c:v>
                </c:pt>
                <c:pt idx="64249">
                  <c:v>-241.96449999999999</c:v>
                </c:pt>
                <c:pt idx="64250">
                  <c:v>-241.96249999999998</c:v>
                </c:pt>
                <c:pt idx="64251">
                  <c:v>-241.96049999999997</c:v>
                </c:pt>
                <c:pt idx="64252">
                  <c:v>-241.95849999999999</c:v>
                </c:pt>
                <c:pt idx="64253">
                  <c:v>-241.95649999999998</c:v>
                </c:pt>
                <c:pt idx="64254">
                  <c:v>-241.95449999999997</c:v>
                </c:pt>
                <c:pt idx="64255">
                  <c:v>-241.95249999999999</c:v>
                </c:pt>
                <c:pt idx="64256">
                  <c:v>-241.95049999999998</c:v>
                </c:pt>
                <c:pt idx="64257">
                  <c:v>-241.94849999999997</c:v>
                </c:pt>
                <c:pt idx="64258">
                  <c:v>-241.94649999999999</c:v>
                </c:pt>
                <c:pt idx="64259">
                  <c:v>-241.94449999999998</c:v>
                </c:pt>
                <c:pt idx="64260">
                  <c:v>-241.94249999999997</c:v>
                </c:pt>
                <c:pt idx="64261">
                  <c:v>-241.94049999999999</c:v>
                </c:pt>
                <c:pt idx="64262">
                  <c:v>-241.93849999999998</c:v>
                </c:pt>
                <c:pt idx="64263">
                  <c:v>-241.93649999999997</c:v>
                </c:pt>
                <c:pt idx="64264">
                  <c:v>-241.93449999999999</c:v>
                </c:pt>
                <c:pt idx="64265">
                  <c:v>-241.93249999999998</c:v>
                </c:pt>
                <c:pt idx="64266">
                  <c:v>-241.93049999999997</c:v>
                </c:pt>
                <c:pt idx="64267">
                  <c:v>-241.92849999999999</c:v>
                </c:pt>
                <c:pt idx="64268">
                  <c:v>-241.92649999999998</c:v>
                </c:pt>
                <c:pt idx="64269">
                  <c:v>-241.92449999999997</c:v>
                </c:pt>
                <c:pt idx="64270">
                  <c:v>-241.92249999999999</c:v>
                </c:pt>
                <c:pt idx="64271">
                  <c:v>-241.92049999999998</c:v>
                </c:pt>
                <c:pt idx="64272">
                  <c:v>-241.91849999999997</c:v>
                </c:pt>
                <c:pt idx="64273">
                  <c:v>-241.91649999999998</c:v>
                </c:pt>
                <c:pt idx="64274">
                  <c:v>-241.91449999999998</c:v>
                </c:pt>
                <c:pt idx="64275">
                  <c:v>-241.91249999999997</c:v>
                </c:pt>
                <c:pt idx="64276">
                  <c:v>-241.91049999999998</c:v>
                </c:pt>
                <c:pt idx="64277">
                  <c:v>-241.90849999999998</c:v>
                </c:pt>
                <c:pt idx="64278">
                  <c:v>-241.90649999999997</c:v>
                </c:pt>
                <c:pt idx="64279">
                  <c:v>-241.90449999999998</c:v>
                </c:pt>
                <c:pt idx="64280">
                  <c:v>-241.90249999999997</c:v>
                </c:pt>
                <c:pt idx="64281">
                  <c:v>-241.90049999999997</c:v>
                </c:pt>
                <c:pt idx="64282">
                  <c:v>-241.89849999999998</c:v>
                </c:pt>
                <c:pt idx="64283">
                  <c:v>-241.89649999999997</c:v>
                </c:pt>
                <c:pt idx="64284">
                  <c:v>-241.89449999999997</c:v>
                </c:pt>
                <c:pt idx="64285">
                  <c:v>-241.89249999999998</c:v>
                </c:pt>
                <c:pt idx="64286">
                  <c:v>-241.89049999999997</c:v>
                </c:pt>
                <c:pt idx="64287">
                  <c:v>-241.88849999999996</c:v>
                </c:pt>
                <c:pt idx="64288">
                  <c:v>-241.88649999999998</c:v>
                </c:pt>
                <c:pt idx="64289">
                  <c:v>-241.88449999999997</c:v>
                </c:pt>
                <c:pt idx="64290">
                  <c:v>-241.88249999999996</c:v>
                </c:pt>
                <c:pt idx="64291">
                  <c:v>-241.88049999999998</c:v>
                </c:pt>
                <c:pt idx="64292">
                  <c:v>-241.87849999999997</c:v>
                </c:pt>
                <c:pt idx="64293">
                  <c:v>-241.87649999999996</c:v>
                </c:pt>
                <c:pt idx="64294">
                  <c:v>-241.87449999999998</c:v>
                </c:pt>
                <c:pt idx="64295">
                  <c:v>-241.87249999999997</c:v>
                </c:pt>
                <c:pt idx="64296">
                  <c:v>-241.87049999999996</c:v>
                </c:pt>
                <c:pt idx="64297">
                  <c:v>-241.86849999999998</c:v>
                </c:pt>
                <c:pt idx="64298">
                  <c:v>-241.86649999999997</c:v>
                </c:pt>
                <c:pt idx="64299">
                  <c:v>-241.86449999999996</c:v>
                </c:pt>
                <c:pt idx="64300">
                  <c:v>-241.86249999999998</c:v>
                </c:pt>
                <c:pt idx="64301">
                  <c:v>-241.86049999999997</c:v>
                </c:pt>
                <c:pt idx="64302">
                  <c:v>-241.85849999999996</c:v>
                </c:pt>
                <c:pt idx="64303">
                  <c:v>-241.85649999999998</c:v>
                </c:pt>
                <c:pt idx="64304">
                  <c:v>-241.85449999999997</c:v>
                </c:pt>
                <c:pt idx="64305">
                  <c:v>-241.85249999999996</c:v>
                </c:pt>
                <c:pt idx="64306">
                  <c:v>-241.85049999999998</c:v>
                </c:pt>
                <c:pt idx="64307">
                  <c:v>-241.84849999999997</c:v>
                </c:pt>
                <c:pt idx="64308">
                  <c:v>-241.84649999999996</c:v>
                </c:pt>
                <c:pt idx="64309">
                  <c:v>-241.84449999999998</c:v>
                </c:pt>
                <c:pt idx="64310">
                  <c:v>-241.84249999999997</c:v>
                </c:pt>
                <c:pt idx="64311">
                  <c:v>-241.84049999999996</c:v>
                </c:pt>
                <c:pt idx="64312">
                  <c:v>-241.83849999999998</c:v>
                </c:pt>
                <c:pt idx="64313">
                  <c:v>-241.83649999999997</c:v>
                </c:pt>
                <c:pt idx="64314">
                  <c:v>-241.83449999999999</c:v>
                </c:pt>
                <c:pt idx="64315">
                  <c:v>-241.83249999999998</c:v>
                </c:pt>
                <c:pt idx="64316">
                  <c:v>-241.83049999999997</c:v>
                </c:pt>
                <c:pt idx="64317">
                  <c:v>-241.82849999999999</c:v>
                </c:pt>
                <c:pt idx="64318">
                  <c:v>-241.82649999999998</c:v>
                </c:pt>
                <c:pt idx="64319">
                  <c:v>-241.82449999999997</c:v>
                </c:pt>
                <c:pt idx="64320">
                  <c:v>-241.82249999999999</c:v>
                </c:pt>
                <c:pt idx="64321">
                  <c:v>-241.82049999999998</c:v>
                </c:pt>
                <c:pt idx="64322">
                  <c:v>-241.81849999999997</c:v>
                </c:pt>
                <c:pt idx="64323">
                  <c:v>-241.81649999999999</c:v>
                </c:pt>
                <c:pt idx="64324">
                  <c:v>-241.81449999999998</c:v>
                </c:pt>
                <c:pt idx="64325">
                  <c:v>-241.81249999999997</c:v>
                </c:pt>
                <c:pt idx="64326">
                  <c:v>-241.81049999999999</c:v>
                </c:pt>
                <c:pt idx="64327">
                  <c:v>-241.80849999999998</c:v>
                </c:pt>
                <c:pt idx="64328">
                  <c:v>-241.80649999999997</c:v>
                </c:pt>
                <c:pt idx="64329">
                  <c:v>-241.80449999999999</c:v>
                </c:pt>
                <c:pt idx="64330">
                  <c:v>-241.80249999999998</c:v>
                </c:pt>
                <c:pt idx="64331">
                  <c:v>-241.80049999999997</c:v>
                </c:pt>
                <c:pt idx="64332">
                  <c:v>-241.79849999999999</c:v>
                </c:pt>
                <c:pt idx="64333">
                  <c:v>-241.79649999999998</c:v>
                </c:pt>
                <c:pt idx="64334">
                  <c:v>-241.79449999999997</c:v>
                </c:pt>
                <c:pt idx="64335">
                  <c:v>-241.79249999999999</c:v>
                </c:pt>
                <c:pt idx="64336">
                  <c:v>-241.79049999999998</c:v>
                </c:pt>
                <c:pt idx="64337">
                  <c:v>-241.78849999999997</c:v>
                </c:pt>
                <c:pt idx="64338">
                  <c:v>-241.78649999999999</c:v>
                </c:pt>
                <c:pt idx="64339">
                  <c:v>-241.78449999999998</c:v>
                </c:pt>
                <c:pt idx="64340">
                  <c:v>-241.78249999999997</c:v>
                </c:pt>
                <c:pt idx="64341">
                  <c:v>-241.78049999999999</c:v>
                </c:pt>
                <c:pt idx="64342">
                  <c:v>-241.77849999999998</c:v>
                </c:pt>
                <c:pt idx="64343">
                  <c:v>-241.77649999999997</c:v>
                </c:pt>
                <c:pt idx="64344">
                  <c:v>-241.77449999999999</c:v>
                </c:pt>
                <c:pt idx="64345">
                  <c:v>-241.77249999999998</c:v>
                </c:pt>
                <c:pt idx="64346">
                  <c:v>-241.77049999999997</c:v>
                </c:pt>
                <c:pt idx="64347">
                  <c:v>-241.76849999999999</c:v>
                </c:pt>
                <c:pt idx="64348">
                  <c:v>-241.76649999999998</c:v>
                </c:pt>
                <c:pt idx="64349">
                  <c:v>-241.76449999999997</c:v>
                </c:pt>
                <c:pt idx="64350">
                  <c:v>-241.76249999999999</c:v>
                </c:pt>
                <c:pt idx="64351">
                  <c:v>-241.76049999999998</c:v>
                </c:pt>
                <c:pt idx="64352">
                  <c:v>-241.75849999999997</c:v>
                </c:pt>
                <c:pt idx="64353">
                  <c:v>-241.75649999999999</c:v>
                </c:pt>
                <c:pt idx="64354">
                  <c:v>-241.75449999999998</c:v>
                </c:pt>
                <c:pt idx="64355">
                  <c:v>-241.75249999999997</c:v>
                </c:pt>
                <c:pt idx="64356">
                  <c:v>-241.75049999999999</c:v>
                </c:pt>
                <c:pt idx="64357">
                  <c:v>-241.74849999999998</c:v>
                </c:pt>
                <c:pt idx="64358">
                  <c:v>-241.74649999999997</c:v>
                </c:pt>
                <c:pt idx="64359">
                  <c:v>-241.74449999999999</c:v>
                </c:pt>
                <c:pt idx="64360">
                  <c:v>-241.74249999999998</c:v>
                </c:pt>
                <c:pt idx="64361">
                  <c:v>-241.74049999999997</c:v>
                </c:pt>
                <c:pt idx="64362">
                  <c:v>-241.73849999999999</c:v>
                </c:pt>
                <c:pt idx="64363">
                  <c:v>-241.73649999999998</c:v>
                </c:pt>
                <c:pt idx="64364">
                  <c:v>-241.73449999999997</c:v>
                </c:pt>
                <c:pt idx="64365">
                  <c:v>-241.73249999999999</c:v>
                </c:pt>
                <c:pt idx="64366">
                  <c:v>-241.73049999999998</c:v>
                </c:pt>
                <c:pt idx="64367">
                  <c:v>-241.72849999999997</c:v>
                </c:pt>
                <c:pt idx="64368">
                  <c:v>-241.72649999999999</c:v>
                </c:pt>
                <c:pt idx="64369">
                  <c:v>-241.72449999999998</c:v>
                </c:pt>
                <c:pt idx="64370">
                  <c:v>-241.72249999999997</c:v>
                </c:pt>
                <c:pt idx="64371">
                  <c:v>-241.72049999999999</c:v>
                </c:pt>
                <c:pt idx="64372">
                  <c:v>-241.71849999999998</c:v>
                </c:pt>
                <c:pt idx="64373">
                  <c:v>-241.71649999999997</c:v>
                </c:pt>
                <c:pt idx="64374">
                  <c:v>-241.71449999999999</c:v>
                </c:pt>
                <c:pt idx="64375">
                  <c:v>-241.71249999999998</c:v>
                </c:pt>
                <c:pt idx="64376">
                  <c:v>-241.71049999999997</c:v>
                </c:pt>
                <c:pt idx="64377">
                  <c:v>-241.70849999999999</c:v>
                </c:pt>
                <c:pt idx="64378">
                  <c:v>-241.70649999999998</c:v>
                </c:pt>
                <c:pt idx="64379">
                  <c:v>-241.70449999999997</c:v>
                </c:pt>
                <c:pt idx="64380">
                  <c:v>-241.70249999999999</c:v>
                </c:pt>
                <c:pt idx="64381">
                  <c:v>-241.70049999999998</c:v>
                </c:pt>
                <c:pt idx="64382">
                  <c:v>-241.69849999999997</c:v>
                </c:pt>
                <c:pt idx="64383">
                  <c:v>-241.69649999999999</c:v>
                </c:pt>
                <c:pt idx="64384">
                  <c:v>-241.69449999999998</c:v>
                </c:pt>
                <c:pt idx="64385">
                  <c:v>-241.69249999999997</c:v>
                </c:pt>
                <c:pt idx="64386">
                  <c:v>-241.69049999999999</c:v>
                </c:pt>
                <c:pt idx="64387">
                  <c:v>-241.68849999999998</c:v>
                </c:pt>
                <c:pt idx="64388">
                  <c:v>-241.68649999999997</c:v>
                </c:pt>
                <c:pt idx="64389">
                  <c:v>-241.68449999999999</c:v>
                </c:pt>
                <c:pt idx="64390">
                  <c:v>-241.68249999999998</c:v>
                </c:pt>
                <c:pt idx="64391">
                  <c:v>-241.68049999999997</c:v>
                </c:pt>
                <c:pt idx="64392">
                  <c:v>-241.67849999999999</c:v>
                </c:pt>
                <c:pt idx="64393">
                  <c:v>-241.67649999999998</c:v>
                </c:pt>
                <c:pt idx="64394">
                  <c:v>-241.67449999999997</c:v>
                </c:pt>
                <c:pt idx="64395">
                  <c:v>-241.67249999999999</c:v>
                </c:pt>
                <c:pt idx="64396">
                  <c:v>-241.67049999999998</c:v>
                </c:pt>
                <c:pt idx="64397">
                  <c:v>-241.66849999999997</c:v>
                </c:pt>
                <c:pt idx="64398">
                  <c:v>-241.66649999999998</c:v>
                </c:pt>
                <c:pt idx="64399">
                  <c:v>-241.66449999999998</c:v>
                </c:pt>
                <c:pt idx="64400">
                  <c:v>-241.66249999999997</c:v>
                </c:pt>
                <c:pt idx="64401">
                  <c:v>-241.66049999999998</c:v>
                </c:pt>
                <c:pt idx="64402">
                  <c:v>-241.65849999999998</c:v>
                </c:pt>
                <c:pt idx="64403">
                  <c:v>-241.65649999999997</c:v>
                </c:pt>
                <c:pt idx="64404">
                  <c:v>-241.65449999999998</c:v>
                </c:pt>
                <c:pt idx="64405">
                  <c:v>-241.65249999999997</c:v>
                </c:pt>
                <c:pt idx="64406">
                  <c:v>-241.65049999999997</c:v>
                </c:pt>
                <c:pt idx="64407">
                  <c:v>-241.64849999999998</c:v>
                </c:pt>
                <c:pt idx="64408">
                  <c:v>-241.64649999999997</c:v>
                </c:pt>
                <c:pt idx="64409">
                  <c:v>-241.64449999999997</c:v>
                </c:pt>
                <c:pt idx="64410">
                  <c:v>-241.64249999999998</c:v>
                </c:pt>
                <c:pt idx="64411">
                  <c:v>-241.64049999999997</c:v>
                </c:pt>
                <c:pt idx="64412">
                  <c:v>-241.63849999999996</c:v>
                </c:pt>
                <c:pt idx="64413">
                  <c:v>-241.63649999999998</c:v>
                </c:pt>
                <c:pt idx="64414">
                  <c:v>-241.63449999999997</c:v>
                </c:pt>
                <c:pt idx="64415">
                  <c:v>-241.63249999999996</c:v>
                </c:pt>
                <c:pt idx="64416">
                  <c:v>-241.63049999999998</c:v>
                </c:pt>
                <c:pt idx="64417">
                  <c:v>-241.62849999999997</c:v>
                </c:pt>
                <c:pt idx="64418">
                  <c:v>-241.62649999999996</c:v>
                </c:pt>
                <c:pt idx="64419">
                  <c:v>-241.62449999999998</c:v>
                </c:pt>
                <c:pt idx="64420">
                  <c:v>-241.62249999999997</c:v>
                </c:pt>
                <c:pt idx="64421">
                  <c:v>-241.62049999999996</c:v>
                </c:pt>
                <c:pt idx="64422">
                  <c:v>-241.61849999999998</c:v>
                </c:pt>
                <c:pt idx="64423">
                  <c:v>-241.61649999999997</c:v>
                </c:pt>
                <c:pt idx="64424">
                  <c:v>-241.61449999999996</c:v>
                </c:pt>
                <c:pt idx="64425">
                  <c:v>-241.61249999999998</c:v>
                </c:pt>
                <c:pt idx="64426">
                  <c:v>-241.61049999999997</c:v>
                </c:pt>
                <c:pt idx="64427">
                  <c:v>-241.60849999999996</c:v>
                </c:pt>
                <c:pt idx="64428">
                  <c:v>-241.60649999999998</c:v>
                </c:pt>
                <c:pt idx="64429">
                  <c:v>-241.60449999999997</c:v>
                </c:pt>
                <c:pt idx="64430">
                  <c:v>-241.60249999999996</c:v>
                </c:pt>
                <c:pt idx="64431">
                  <c:v>-241.60049999999998</c:v>
                </c:pt>
                <c:pt idx="64432">
                  <c:v>-241.59849999999997</c:v>
                </c:pt>
                <c:pt idx="64433">
                  <c:v>-241.59649999999996</c:v>
                </c:pt>
                <c:pt idx="64434">
                  <c:v>-241.59449999999998</c:v>
                </c:pt>
                <c:pt idx="64435">
                  <c:v>-241.59249999999997</c:v>
                </c:pt>
                <c:pt idx="64436">
                  <c:v>-241.59049999999996</c:v>
                </c:pt>
                <c:pt idx="64437">
                  <c:v>-241.58849999999998</c:v>
                </c:pt>
                <c:pt idx="64438">
                  <c:v>-241.58649999999997</c:v>
                </c:pt>
                <c:pt idx="64439">
                  <c:v>-241.58449999999999</c:v>
                </c:pt>
                <c:pt idx="64440">
                  <c:v>-241.58249999999998</c:v>
                </c:pt>
                <c:pt idx="64441">
                  <c:v>-241.58049999999997</c:v>
                </c:pt>
                <c:pt idx="64442">
                  <c:v>-241.57849999999999</c:v>
                </c:pt>
                <c:pt idx="64443">
                  <c:v>-241.57649999999998</c:v>
                </c:pt>
                <c:pt idx="64444">
                  <c:v>-241.57449999999997</c:v>
                </c:pt>
                <c:pt idx="64445">
                  <c:v>-241.57249999999999</c:v>
                </c:pt>
                <c:pt idx="64446">
                  <c:v>-241.57049999999998</c:v>
                </c:pt>
                <c:pt idx="64447">
                  <c:v>-241.56849999999997</c:v>
                </c:pt>
                <c:pt idx="64448">
                  <c:v>-241.56649999999999</c:v>
                </c:pt>
                <c:pt idx="64449">
                  <c:v>-241.56449999999998</c:v>
                </c:pt>
                <c:pt idx="64450">
                  <c:v>-241.56249999999997</c:v>
                </c:pt>
                <c:pt idx="64451">
                  <c:v>-241.56049999999999</c:v>
                </c:pt>
                <c:pt idx="64452">
                  <c:v>-241.55849999999998</c:v>
                </c:pt>
                <c:pt idx="64453">
                  <c:v>-241.55649999999997</c:v>
                </c:pt>
                <c:pt idx="64454">
                  <c:v>-241.55449999999999</c:v>
                </c:pt>
                <c:pt idx="64455">
                  <c:v>-241.55249999999998</c:v>
                </c:pt>
                <c:pt idx="64456">
                  <c:v>-241.55049999999997</c:v>
                </c:pt>
                <c:pt idx="64457">
                  <c:v>-241.54849999999999</c:v>
                </c:pt>
                <c:pt idx="64458">
                  <c:v>-241.54649999999998</c:v>
                </c:pt>
                <c:pt idx="64459">
                  <c:v>-241.54449999999997</c:v>
                </c:pt>
                <c:pt idx="64460">
                  <c:v>-241.54249999999999</c:v>
                </c:pt>
                <c:pt idx="64461">
                  <c:v>-241.54049999999998</c:v>
                </c:pt>
                <c:pt idx="64462">
                  <c:v>-241.53849999999997</c:v>
                </c:pt>
                <c:pt idx="64463">
                  <c:v>-241.53649999999999</c:v>
                </c:pt>
                <c:pt idx="64464">
                  <c:v>-241.53449999999998</c:v>
                </c:pt>
                <c:pt idx="64465">
                  <c:v>-241.53249999999997</c:v>
                </c:pt>
                <c:pt idx="64466">
                  <c:v>-241.53049999999999</c:v>
                </c:pt>
                <c:pt idx="64467">
                  <c:v>-241.52849999999998</c:v>
                </c:pt>
                <c:pt idx="64468">
                  <c:v>-241.52649999999997</c:v>
                </c:pt>
                <c:pt idx="64469">
                  <c:v>-241.52449999999999</c:v>
                </c:pt>
                <c:pt idx="64470">
                  <c:v>-241.52249999999998</c:v>
                </c:pt>
                <c:pt idx="64471">
                  <c:v>-241.52049999999997</c:v>
                </c:pt>
                <c:pt idx="64472">
                  <c:v>-241.51849999999999</c:v>
                </c:pt>
                <c:pt idx="64473">
                  <c:v>-241.51649999999998</c:v>
                </c:pt>
                <c:pt idx="64474">
                  <c:v>-241.51449999999997</c:v>
                </c:pt>
                <c:pt idx="64475">
                  <c:v>-241.51249999999999</c:v>
                </c:pt>
                <c:pt idx="64476">
                  <c:v>-241.51049999999998</c:v>
                </c:pt>
                <c:pt idx="64477">
                  <c:v>-241.50849999999997</c:v>
                </c:pt>
                <c:pt idx="64478">
                  <c:v>-241.50649999999999</c:v>
                </c:pt>
                <c:pt idx="64479">
                  <c:v>-241.50449999999998</c:v>
                </c:pt>
                <c:pt idx="64480">
                  <c:v>-241.50249999999997</c:v>
                </c:pt>
                <c:pt idx="64481">
                  <c:v>-241.50049999999999</c:v>
                </c:pt>
                <c:pt idx="64482">
                  <c:v>-241.49849999999998</c:v>
                </c:pt>
                <c:pt idx="64483">
                  <c:v>-241.49649999999997</c:v>
                </c:pt>
                <c:pt idx="64484">
                  <c:v>-241.49449999999999</c:v>
                </c:pt>
                <c:pt idx="64485">
                  <c:v>-241.49249999999998</c:v>
                </c:pt>
                <c:pt idx="64486">
                  <c:v>-241.49049999999997</c:v>
                </c:pt>
                <c:pt idx="64487">
                  <c:v>-241.48849999999999</c:v>
                </c:pt>
                <c:pt idx="64488">
                  <c:v>-241.48649999999998</c:v>
                </c:pt>
                <c:pt idx="64489">
                  <c:v>-241.48449999999997</c:v>
                </c:pt>
                <c:pt idx="64490">
                  <c:v>-241.48249999999999</c:v>
                </c:pt>
                <c:pt idx="64491">
                  <c:v>-241.48049999999998</c:v>
                </c:pt>
                <c:pt idx="64492">
                  <c:v>-241.47849999999997</c:v>
                </c:pt>
                <c:pt idx="64493">
                  <c:v>-241.47649999999999</c:v>
                </c:pt>
                <c:pt idx="64494">
                  <c:v>-241.47449999999998</c:v>
                </c:pt>
                <c:pt idx="64495">
                  <c:v>-241.47249999999997</c:v>
                </c:pt>
                <c:pt idx="64496">
                  <c:v>-241.47049999999999</c:v>
                </c:pt>
                <c:pt idx="64497">
                  <c:v>-241.46849999999998</c:v>
                </c:pt>
                <c:pt idx="64498">
                  <c:v>-241.46649999999997</c:v>
                </c:pt>
                <c:pt idx="64499">
                  <c:v>-241.46449999999999</c:v>
                </c:pt>
                <c:pt idx="64500">
                  <c:v>-241.46249999999998</c:v>
                </c:pt>
                <c:pt idx="64501">
                  <c:v>-241.46049999999997</c:v>
                </c:pt>
                <c:pt idx="64502">
                  <c:v>-241.45849999999999</c:v>
                </c:pt>
                <c:pt idx="64503">
                  <c:v>-241.45649999999998</c:v>
                </c:pt>
                <c:pt idx="64504">
                  <c:v>-241.45449999999997</c:v>
                </c:pt>
                <c:pt idx="64505">
                  <c:v>-241.45249999999999</c:v>
                </c:pt>
                <c:pt idx="64506">
                  <c:v>-241.45049999999998</c:v>
                </c:pt>
                <c:pt idx="64507">
                  <c:v>-241.44849999999997</c:v>
                </c:pt>
                <c:pt idx="64508">
                  <c:v>-241.44649999999999</c:v>
                </c:pt>
                <c:pt idx="64509">
                  <c:v>-241.44449999999998</c:v>
                </c:pt>
                <c:pt idx="64510">
                  <c:v>-241.44249999999997</c:v>
                </c:pt>
                <c:pt idx="64511">
                  <c:v>-241.44049999999999</c:v>
                </c:pt>
                <c:pt idx="64512">
                  <c:v>-241.43849999999998</c:v>
                </c:pt>
                <c:pt idx="64513">
                  <c:v>-241.43649999999997</c:v>
                </c:pt>
                <c:pt idx="64514">
                  <c:v>-241.43449999999999</c:v>
                </c:pt>
                <c:pt idx="64515">
                  <c:v>-241.43249999999998</c:v>
                </c:pt>
                <c:pt idx="64516">
                  <c:v>-241.43049999999997</c:v>
                </c:pt>
                <c:pt idx="64517">
                  <c:v>-241.42849999999999</c:v>
                </c:pt>
                <c:pt idx="64518">
                  <c:v>-241.42649999999998</c:v>
                </c:pt>
                <c:pt idx="64519">
                  <c:v>-241.42449999999997</c:v>
                </c:pt>
                <c:pt idx="64520">
                  <c:v>-241.42249999999999</c:v>
                </c:pt>
                <c:pt idx="64521">
                  <c:v>-241.42049999999998</c:v>
                </c:pt>
                <c:pt idx="64522">
                  <c:v>-241.41849999999997</c:v>
                </c:pt>
                <c:pt idx="64523">
                  <c:v>-241.41649999999998</c:v>
                </c:pt>
                <c:pt idx="64524">
                  <c:v>-241.41449999999998</c:v>
                </c:pt>
                <c:pt idx="64525">
                  <c:v>-241.41249999999997</c:v>
                </c:pt>
                <c:pt idx="64526">
                  <c:v>-241.41049999999998</c:v>
                </c:pt>
                <c:pt idx="64527">
                  <c:v>-241.40849999999998</c:v>
                </c:pt>
                <c:pt idx="64528">
                  <c:v>-241.40649999999997</c:v>
                </c:pt>
                <c:pt idx="64529">
                  <c:v>-241.40449999999998</c:v>
                </c:pt>
                <c:pt idx="64530">
                  <c:v>-241.40249999999997</c:v>
                </c:pt>
                <c:pt idx="64531">
                  <c:v>-241.40049999999997</c:v>
                </c:pt>
                <c:pt idx="64532">
                  <c:v>-241.39849999999998</c:v>
                </c:pt>
                <c:pt idx="64533">
                  <c:v>-241.39649999999997</c:v>
                </c:pt>
                <c:pt idx="64534">
                  <c:v>-241.39449999999997</c:v>
                </c:pt>
                <c:pt idx="64535">
                  <c:v>-241.39249999999998</c:v>
                </c:pt>
                <c:pt idx="64536">
                  <c:v>-241.39049999999997</c:v>
                </c:pt>
                <c:pt idx="64537">
                  <c:v>-241.38849999999996</c:v>
                </c:pt>
                <c:pt idx="64538">
                  <c:v>-241.38649999999998</c:v>
                </c:pt>
                <c:pt idx="64539">
                  <c:v>-241.38449999999997</c:v>
                </c:pt>
                <c:pt idx="64540">
                  <c:v>-241.38249999999996</c:v>
                </c:pt>
                <c:pt idx="64541">
                  <c:v>-241.38049999999998</c:v>
                </c:pt>
                <c:pt idx="64542">
                  <c:v>-241.37849999999997</c:v>
                </c:pt>
                <c:pt idx="64543">
                  <c:v>-241.37649999999996</c:v>
                </c:pt>
                <c:pt idx="64544">
                  <c:v>-241.37449999999998</c:v>
                </c:pt>
                <c:pt idx="64545">
                  <c:v>-241.37249999999997</c:v>
                </c:pt>
                <c:pt idx="64546">
                  <c:v>-241.37049999999996</c:v>
                </c:pt>
                <c:pt idx="64547">
                  <c:v>-241.36849999999998</c:v>
                </c:pt>
                <c:pt idx="64548">
                  <c:v>-241.36649999999997</c:v>
                </c:pt>
                <c:pt idx="64549">
                  <c:v>-241.36449999999996</c:v>
                </c:pt>
                <c:pt idx="64550">
                  <c:v>-241.36249999999998</c:v>
                </c:pt>
                <c:pt idx="64551">
                  <c:v>-241.36049999999997</c:v>
                </c:pt>
                <c:pt idx="64552">
                  <c:v>-241.35849999999996</c:v>
                </c:pt>
                <c:pt idx="64553">
                  <c:v>-241.35649999999998</c:v>
                </c:pt>
                <c:pt idx="64554">
                  <c:v>-241.35449999999997</c:v>
                </c:pt>
                <c:pt idx="64555">
                  <c:v>-241.35249999999996</c:v>
                </c:pt>
                <c:pt idx="64556">
                  <c:v>-241.35049999999998</c:v>
                </c:pt>
                <c:pt idx="64557">
                  <c:v>-241.34849999999997</c:v>
                </c:pt>
                <c:pt idx="64558">
                  <c:v>-241.34649999999996</c:v>
                </c:pt>
                <c:pt idx="64559">
                  <c:v>-241.34449999999998</c:v>
                </c:pt>
                <c:pt idx="64560">
                  <c:v>-241.34249999999997</c:v>
                </c:pt>
                <c:pt idx="64561">
                  <c:v>-241.34049999999996</c:v>
                </c:pt>
                <c:pt idx="64562">
                  <c:v>-241.33849999999998</c:v>
                </c:pt>
                <c:pt idx="64563">
                  <c:v>-241.33649999999997</c:v>
                </c:pt>
                <c:pt idx="64564">
                  <c:v>-241.33449999999999</c:v>
                </c:pt>
                <c:pt idx="64565">
                  <c:v>-241.33249999999998</c:v>
                </c:pt>
                <c:pt idx="64566">
                  <c:v>-241.33049999999997</c:v>
                </c:pt>
                <c:pt idx="64567">
                  <c:v>-241.32849999999999</c:v>
                </c:pt>
                <c:pt idx="64568">
                  <c:v>-241.32649999999998</c:v>
                </c:pt>
                <c:pt idx="64569">
                  <c:v>-241.32449999999997</c:v>
                </c:pt>
                <c:pt idx="64570">
                  <c:v>-241.32249999999999</c:v>
                </c:pt>
                <c:pt idx="64571">
                  <c:v>-241.32049999999998</c:v>
                </c:pt>
                <c:pt idx="64572">
                  <c:v>-241.31849999999997</c:v>
                </c:pt>
                <c:pt idx="64573">
                  <c:v>-241.31649999999999</c:v>
                </c:pt>
                <c:pt idx="64574">
                  <c:v>-241.31449999999998</c:v>
                </c:pt>
                <c:pt idx="64575">
                  <c:v>-241.31249999999997</c:v>
                </c:pt>
                <c:pt idx="64576">
                  <c:v>-241.31049999999999</c:v>
                </c:pt>
                <c:pt idx="64577">
                  <c:v>-241.30849999999998</c:v>
                </c:pt>
                <c:pt idx="64578">
                  <c:v>-241.30649999999997</c:v>
                </c:pt>
                <c:pt idx="64579">
                  <c:v>-241.30449999999999</c:v>
                </c:pt>
                <c:pt idx="64580">
                  <c:v>-241.30249999999998</c:v>
                </c:pt>
                <c:pt idx="64581">
                  <c:v>-241.30049999999997</c:v>
                </c:pt>
                <c:pt idx="64582">
                  <c:v>-241.29849999999999</c:v>
                </c:pt>
                <c:pt idx="64583">
                  <c:v>-241.29649999999998</c:v>
                </c:pt>
                <c:pt idx="64584">
                  <c:v>-241.29449999999997</c:v>
                </c:pt>
                <c:pt idx="64585">
                  <c:v>-241.29249999999999</c:v>
                </c:pt>
                <c:pt idx="64586">
                  <c:v>-241.29049999999998</c:v>
                </c:pt>
                <c:pt idx="64587">
                  <c:v>-241.28849999999997</c:v>
                </c:pt>
                <c:pt idx="64588">
                  <c:v>-241.28649999999999</c:v>
                </c:pt>
                <c:pt idx="64589">
                  <c:v>-241.28449999999998</c:v>
                </c:pt>
                <c:pt idx="64590">
                  <c:v>-241.28249999999997</c:v>
                </c:pt>
                <c:pt idx="64591">
                  <c:v>-241.28049999999999</c:v>
                </c:pt>
                <c:pt idx="64592">
                  <c:v>-241.27849999999998</c:v>
                </c:pt>
                <c:pt idx="64593">
                  <c:v>-241.27649999999997</c:v>
                </c:pt>
                <c:pt idx="64594">
                  <c:v>-241.27449999999999</c:v>
                </c:pt>
                <c:pt idx="64595">
                  <c:v>-241.27249999999998</c:v>
                </c:pt>
                <c:pt idx="64596">
                  <c:v>-241.27049999999997</c:v>
                </c:pt>
                <c:pt idx="64597">
                  <c:v>-241.26849999999999</c:v>
                </c:pt>
                <c:pt idx="64598">
                  <c:v>-241.26649999999998</c:v>
                </c:pt>
                <c:pt idx="64599">
                  <c:v>-241.26449999999997</c:v>
                </c:pt>
                <c:pt idx="64600">
                  <c:v>-241.26249999999999</c:v>
                </c:pt>
                <c:pt idx="64601">
                  <c:v>-241.26049999999998</c:v>
                </c:pt>
                <c:pt idx="64602">
                  <c:v>-241.25849999999997</c:v>
                </c:pt>
                <c:pt idx="64603">
                  <c:v>-241.25649999999999</c:v>
                </c:pt>
                <c:pt idx="64604">
                  <c:v>-241.25449999999998</c:v>
                </c:pt>
                <c:pt idx="64605">
                  <c:v>-241.25249999999997</c:v>
                </c:pt>
                <c:pt idx="64606">
                  <c:v>-241.25049999999999</c:v>
                </c:pt>
                <c:pt idx="64607">
                  <c:v>-241.24849999999998</c:v>
                </c:pt>
                <c:pt idx="64608">
                  <c:v>-241.24649999999997</c:v>
                </c:pt>
                <c:pt idx="64609">
                  <c:v>-241.24449999999999</c:v>
                </c:pt>
                <c:pt idx="64610">
                  <c:v>-241.24249999999998</c:v>
                </c:pt>
                <c:pt idx="64611">
                  <c:v>-241.24049999999997</c:v>
                </c:pt>
                <c:pt idx="64612">
                  <c:v>-241.23849999999999</c:v>
                </c:pt>
                <c:pt idx="64613">
                  <c:v>-241.23649999999998</c:v>
                </c:pt>
                <c:pt idx="64614">
                  <c:v>-241.23449999999997</c:v>
                </c:pt>
                <c:pt idx="64615">
                  <c:v>-241.23249999999999</c:v>
                </c:pt>
                <c:pt idx="64616">
                  <c:v>-241.23049999999998</c:v>
                </c:pt>
                <c:pt idx="64617">
                  <c:v>-241.22849999999997</c:v>
                </c:pt>
                <c:pt idx="64618">
                  <c:v>-241.22649999999999</c:v>
                </c:pt>
                <c:pt idx="64619">
                  <c:v>-241.22449999999998</c:v>
                </c:pt>
                <c:pt idx="64620">
                  <c:v>-241.22249999999997</c:v>
                </c:pt>
                <c:pt idx="64621">
                  <c:v>-241.22049999999999</c:v>
                </c:pt>
                <c:pt idx="64622">
                  <c:v>-241.21849999999998</c:v>
                </c:pt>
                <c:pt idx="64623">
                  <c:v>-241.21649999999997</c:v>
                </c:pt>
                <c:pt idx="64624">
                  <c:v>-241.21449999999999</c:v>
                </c:pt>
                <c:pt idx="64625">
                  <c:v>-241.21249999999998</c:v>
                </c:pt>
                <c:pt idx="64626">
                  <c:v>-241.21049999999997</c:v>
                </c:pt>
                <c:pt idx="64627">
                  <c:v>-241.20849999999999</c:v>
                </c:pt>
                <c:pt idx="64628">
                  <c:v>-241.20649999999998</c:v>
                </c:pt>
                <c:pt idx="64629">
                  <c:v>-241.20449999999997</c:v>
                </c:pt>
                <c:pt idx="64630">
                  <c:v>-241.20249999999999</c:v>
                </c:pt>
                <c:pt idx="64631">
                  <c:v>-241.20049999999998</c:v>
                </c:pt>
                <c:pt idx="64632">
                  <c:v>-241.19849999999997</c:v>
                </c:pt>
                <c:pt idx="64633">
                  <c:v>-241.19649999999999</c:v>
                </c:pt>
                <c:pt idx="64634">
                  <c:v>-241.19449999999998</c:v>
                </c:pt>
                <c:pt idx="64635">
                  <c:v>-241.19249999999997</c:v>
                </c:pt>
                <c:pt idx="64636">
                  <c:v>-241.19049999999999</c:v>
                </c:pt>
                <c:pt idx="64637">
                  <c:v>-241.18849999999998</c:v>
                </c:pt>
                <c:pt idx="64638">
                  <c:v>-241.18649999999997</c:v>
                </c:pt>
                <c:pt idx="64639">
                  <c:v>-241.18449999999999</c:v>
                </c:pt>
                <c:pt idx="64640">
                  <c:v>-241.18249999999998</c:v>
                </c:pt>
                <c:pt idx="64641">
                  <c:v>-241.18049999999997</c:v>
                </c:pt>
                <c:pt idx="64642">
                  <c:v>-241.17849999999999</c:v>
                </c:pt>
                <c:pt idx="64643">
                  <c:v>-241.17649999999998</c:v>
                </c:pt>
                <c:pt idx="64644">
                  <c:v>-241.17449999999997</c:v>
                </c:pt>
                <c:pt idx="64645">
                  <c:v>-241.17249999999999</c:v>
                </c:pt>
                <c:pt idx="64646">
                  <c:v>-241.17049999999998</c:v>
                </c:pt>
                <c:pt idx="64647">
                  <c:v>-241.16849999999997</c:v>
                </c:pt>
                <c:pt idx="64648">
                  <c:v>-241.16649999999998</c:v>
                </c:pt>
                <c:pt idx="64649">
                  <c:v>-241.16449999999998</c:v>
                </c:pt>
                <c:pt idx="64650">
                  <c:v>-241.16249999999997</c:v>
                </c:pt>
                <c:pt idx="64651">
                  <c:v>-241.16049999999998</c:v>
                </c:pt>
                <c:pt idx="64652">
                  <c:v>-241.15849999999998</c:v>
                </c:pt>
                <c:pt idx="64653">
                  <c:v>-241.15649999999997</c:v>
                </c:pt>
                <c:pt idx="64654">
                  <c:v>-241.15449999999998</c:v>
                </c:pt>
                <c:pt idx="64655">
                  <c:v>-241.15249999999997</c:v>
                </c:pt>
                <c:pt idx="64656">
                  <c:v>-241.15049999999997</c:v>
                </c:pt>
                <c:pt idx="64657">
                  <c:v>-241.14849999999998</c:v>
                </c:pt>
                <c:pt idx="64658">
                  <c:v>-241.14649999999997</c:v>
                </c:pt>
                <c:pt idx="64659">
                  <c:v>-241.14449999999997</c:v>
                </c:pt>
                <c:pt idx="64660">
                  <c:v>-241.14249999999998</c:v>
                </c:pt>
                <c:pt idx="64661">
                  <c:v>-241.14049999999997</c:v>
                </c:pt>
                <c:pt idx="64662">
                  <c:v>-241.13849999999996</c:v>
                </c:pt>
                <c:pt idx="64663">
                  <c:v>-241.13649999999998</c:v>
                </c:pt>
                <c:pt idx="64664">
                  <c:v>-241.13449999999997</c:v>
                </c:pt>
                <c:pt idx="64665">
                  <c:v>-241.13249999999996</c:v>
                </c:pt>
                <c:pt idx="64666">
                  <c:v>-241.13049999999998</c:v>
                </c:pt>
                <c:pt idx="64667">
                  <c:v>-241.12849999999997</c:v>
                </c:pt>
                <c:pt idx="64668">
                  <c:v>-241.12649999999996</c:v>
                </c:pt>
                <c:pt idx="64669">
                  <c:v>-241.12449999999998</c:v>
                </c:pt>
                <c:pt idx="64670">
                  <c:v>-241.12249999999997</c:v>
                </c:pt>
                <c:pt idx="64671">
                  <c:v>-241.12049999999996</c:v>
                </c:pt>
                <c:pt idx="64672">
                  <c:v>-241.11849999999998</c:v>
                </c:pt>
                <c:pt idx="64673">
                  <c:v>-241.11649999999997</c:v>
                </c:pt>
                <c:pt idx="64674">
                  <c:v>-241.11449999999996</c:v>
                </c:pt>
                <c:pt idx="64675">
                  <c:v>-241.11249999999998</c:v>
                </c:pt>
                <c:pt idx="64676">
                  <c:v>-241.11049999999997</c:v>
                </c:pt>
                <c:pt idx="64677">
                  <c:v>-241.10849999999996</c:v>
                </c:pt>
                <c:pt idx="64678">
                  <c:v>-241.10649999999998</c:v>
                </c:pt>
                <c:pt idx="64679">
                  <c:v>-241.10449999999997</c:v>
                </c:pt>
                <c:pt idx="64680">
                  <c:v>-241.10249999999996</c:v>
                </c:pt>
                <c:pt idx="64681">
                  <c:v>-241.10049999999998</c:v>
                </c:pt>
                <c:pt idx="64682">
                  <c:v>-241.09849999999997</c:v>
                </c:pt>
                <c:pt idx="64683">
                  <c:v>-241.09649999999996</c:v>
                </c:pt>
                <c:pt idx="64684">
                  <c:v>-241.09449999999998</c:v>
                </c:pt>
                <c:pt idx="64685">
                  <c:v>-241.09249999999997</c:v>
                </c:pt>
                <c:pt idx="64686">
                  <c:v>-241.09049999999996</c:v>
                </c:pt>
                <c:pt idx="64687">
                  <c:v>-241.08849999999998</c:v>
                </c:pt>
                <c:pt idx="64688">
                  <c:v>-241.08649999999997</c:v>
                </c:pt>
                <c:pt idx="64689">
                  <c:v>-241.08449999999999</c:v>
                </c:pt>
                <c:pt idx="64690">
                  <c:v>-241.08249999999998</c:v>
                </c:pt>
                <c:pt idx="64691">
                  <c:v>-241.08049999999997</c:v>
                </c:pt>
                <c:pt idx="64692">
                  <c:v>-241.07849999999999</c:v>
                </c:pt>
                <c:pt idx="64693">
                  <c:v>-241.07649999999998</c:v>
                </c:pt>
                <c:pt idx="64694">
                  <c:v>-241.07449999999997</c:v>
                </c:pt>
                <c:pt idx="64695">
                  <c:v>-241.07249999999999</c:v>
                </c:pt>
                <c:pt idx="64696">
                  <c:v>-241.07049999999998</c:v>
                </c:pt>
                <c:pt idx="64697">
                  <c:v>-241.06849999999997</c:v>
                </c:pt>
                <c:pt idx="64698">
                  <c:v>-241.06649999999999</c:v>
                </c:pt>
                <c:pt idx="64699">
                  <c:v>-241.06449999999998</c:v>
                </c:pt>
                <c:pt idx="64700">
                  <c:v>-241.06249999999997</c:v>
                </c:pt>
                <c:pt idx="64701">
                  <c:v>-241.06049999999999</c:v>
                </c:pt>
                <c:pt idx="64702">
                  <c:v>-241.05849999999998</c:v>
                </c:pt>
                <c:pt idx="64703">
                  <c:v>-241.05649999999997</c:v>
                </c:pt>
                <c:pt idx="64704">
                  <c:v>-241.05449999999999</c:v>
                </c:pt>
                <c:pt idx="64705">
                  <c:v>-241.05249999999998</c:v>
                </c:pt>
                <c:pt idx="64706">
                  <c:v>-241.05049999999997</c:v>
                </c:pt>
                <c:pt idx="64707">
                  <c:v>-241.04849999999999</c:v>
                </c:pt>
                <c:pt idx="64708">
                  <c:v>-241.04649999999998</c:v>
                </c:pt>
                <c:pt idx="64709">
                  <c:v>-241.04449999999997</c:v>
                </c:pt>
                <c:pt idx="64710">
                  <c:v>-241.04249999999999</c:v>
                </c:pt>
                <c:pt idx="64711">
                  <c:v>-241.04049999999998</c:v>
                </c:pt>
                <c:pt idx="64712">
                  <c:v>-241.03849999999997</c:v>
                </c:pt>
                <c:pt idx="64713">
                  <c:v>-241.03649999999999</c:v>
                </c:pt>
                <c:pt idx="64714">
                  <c:v>-241.03449999999998</c:v>
                </c:pt>
                <c:pt idx="64715">
                  <c:v>-241.03249999999997</c:v>
                </c:pt>
                <c:pt idx="64716">
                  <c:v>-241.03049999999999</c:v>
                </c:pt>
                <c:pt idx="64717">
                  <c:v>-241.02849999999998</c:v>
                </c:pt>
                <c:pt idx="64718">
                  <c:v>-241.02649999999997</c:v>
                </c:pt>
                <c:pt idx="64719">
                  <c:v>-241.02449999999999</c:v>
                </c:pt>
                <c:pt idx="64720">
                  <c:v>-241.02249999999998</c:v>
                </c:pt>
                <c:pt idx="64721">
                  <c:v>-241.02049999999997</c:v>
                </c:pt>
                <c:pt idx="64722">
                  <c:v>-241.01849999999999</c:v>
                </c:pt>
                <c:pt idx="64723">
                  <c:v>-241.01649999999998</c:v>
                </c:pt>
                <c:pt idx="64724">
                  <c:v>-241.01449999999997</c:v>
                </c:pt>
                <c:pt idx="64725">
                  <c:v>-241.01249999999999</c:v>
                </c:pt>
                <c:pt idx="64726">
                  <c:v>-241.01049999999998</c:v>
                </c:pt>
                <c:pt idx="64727">
                  <c:v>-241.00849999999997</c:v>
                </c:pt>
                <c:pt idx="64728">
                  <c:v>-241.00649999999999</c:v>
                </c:pt>
                <c:pt idx="64729">
                  <c:v>-241.00449999999998</c:v>
                </c:pt>
                <c:pt idx="64730">
                  <c:v>-241.00249999999997</c:v>
                </c:pt>
                <c:pt idx="64731">
                  <c:v>-241.00049999999999</c:v>
                </c:pt>
                <c:pt idx="64732">
                  <c:v>-240.99849999999998</c:v>
                </c:pt>
                <c:pt idx="64733">
                  <c:v>-240.99649999999997</c:v>
                </c:pt>
                <c:pt idx="64734">
                  <c:v>-240.99449999999999</c:v>
                </c:pt>
                <c:pt idx="64735">
                  <c:v>-240.99249999999998</c:v>
                </c:pt>
                <c:pt idx="64736">
                  <c:v>-240.99049999999997</c:v>
                </c:pt>
                <c:pt idx="64737">
                  <c:v>-240.98849999999999</c:v>
                </c:pt>
                <c:pt idx="64738">
                  <c:v>-240.98649999999998</c:v>
                </c:pt>
                <c:pt idx="64739">
                  <c:v>-240.98449999999997</c:v>
                </c:pt>
                <c:pt idx="64740">
                  <c:v>-240.98249999999999</c:v>
                </c:pt>
                <c:pt idx="64741">
                  <c:v>-240.98049999999998</c:v>
                </c:pt>
                <c:pt idx="64742">
                  <c:v>-240.97849999999997</c:v>
                </c:pt>
                <c:pt idx="64743">
                  <c:v>-240.97649999999999</c:v>
                </c:pt>
                <c:pt idx="64744">
                  <c:v>-240.97449999999998</c:v>
                </c:pt>
                <c:pt idx="64745">
                  <c:v>-240.97249999999997</c:v>
                </c:pt>
                <c:pt idx="64746">
                  <c:v>-240.97049999999999</c:v>
                </c:pt>
                <c:pt idx="64747">
                  <c:v>-240.96849999999998</c:v>
                </c:pt>
                <c:pt idx="64748">
                  <c:v>-240.96649999999997</c:v>
                </c:pt>
                <c:pt idx="64749">
                  <c:v>-240.96449999999999</c:v>
                </c:pt>
                <c:pt idx="64750">
                  <c:v>-240.96249999999998</c:v>
                </c:pt>
                <c:pt idx="64751">
                  <c:v>-240.96049999999997</c:v>
                </c:pt>
                <c:pt idx="64752">
                  <c:v>-240.95849999999999</c:v>
                </c:pt>
                <c:pt idx="64753">
                  <c:v>-240.95649999999998</c:v>
                </c:pt>
                <c:pt idx="64754">
                  <c:v>-240.95449999999997</c:v>
                </c:pt>
                <c:pt idx="64755">
                  <c:v>-240.95249999999999</c:v>
                </c:pt>
                <c:pt idx="64756">
                  <c:v>-240.95049999999998</c:v>
                </c:pt>
                <c:pt idx="64757">
                  <c:v>-240.94849999999997</c:v>
                </c:pt>
                <c:pt idx="64758">
                  <c:v>-240.94649999999999</c:v>
                </c:pt>
                <c:pt idx="64759">
                  <c:v>-240.94449999999998</c:v>
                </c:pt>
                <c:pt idx="64760">
                  <c:v>-240.94249999999997</c:v>
                </c:pt>
                <c:pt idx="64761">
                  <c:v>-240.94049999999999</c:v>
                </c:pt>
                <c:pt idx="64762">
                  <c:v>-240.93849999999998</c:v>
                </c:pt>
                <c:pt idx="64763">
                  <c:v>-240.93649999999997</c:v>
                </c:pt>
                <c:pt idx="64764">
                  <c:v>-240.93449999999999</c:v>
                </c:pt>
                <c:pt idx="64765">
                  <c:v>-240.93249999999998</c:v>
                </c:pt>
                <c:pt idx="64766">
                  <c:v>-240.93049999999997</c:v>
                </c:pt>
                <c:pt idx="64767">
                  <c:v>-240.92849999999999</c:v>
                </c:pt>
                <c:pt idx="64768">
                  <c:v>-240.92649999999998</c:v>
                </c:pt>
                <c:pt idx="64769">
                  <c:v>-240.92449999999997</c:v>
                </c:pt>
                <c:pt idx="64770">
                  <c:v>-240.92249999999999</c:v>
                </c:pt>
                <c:pt idx="64771">
                  <c:v>-240.92049999999998</c:v>
                </c:pt>
                <c:pt idx="64772">
                  <c:v>-240.91849999999997</c:v>
                </c:pt>
                <c:pt idx="64773">
                  <c:v>-240.91649999999998</c:v>
                </c:pt>
                <c:pt idx="64774">
                  <c:v>-240.91449999999998</c:v>
                </c:pt>
                <c:pt idx="64775">
                  <c:v>-240.91249999999997</c:v>
                </c:pt>
                <c:pt idx="64776">
                  <c:v>-240.91049999999998</c:v>
                </c:pt>
                <c:pt idx="64777">
                  <c:v>-240.90849999999998</c:v>
                </c:pt>
                <c:pt idx="64778">
                  <c:v>-240.90649999999997</c:v>
                </c:pt>
                <c:pt idx="64779">
                  <c:v>-240.90449999999998</c:v>
                </c:pt>
                <c:pt idx="64780">
                  <c:v>-240.90249999999997</c:v>
                </c:pt>
                <c:pt idx="64781">
                  <c:v>-240.90049999999997</c:v>
                </c:pt>
                <c:pt idx="64782">
                  <c:v>-240.89849999999998</c:v>
                </c:pt>
                <c:pt idx="64783">
                  <c:v>-240.89649999999997</c:v>
                </c:pt>
                <c:pt idx="64784">
                  <c:v>-240.89449999999997</c:v>
                </c:pt>
                <c:pt idx="64785">
                  <c:v>-240.89249999999998</c:v>
                </c:pt>
                <c:pt idx="64786">
                  <c:v>-240.89049999999997</c:v>
                </c:pt>
                <c:pt idx="64787">
                  <c:v>-240.88849999999996</c:v>
                </c:pt>
                <c:pt idx="64788">
                  <c:v>-240.88649999999998</c:v>
                </c:pt>
                <c:pt idx="64789">
                  <c:v>-240.88449999999997</c:v>
                </c:pt>
                <c:pt idx="64790">
                  <c:v>-240.88249999999996</c:v>
                </c:pt>
                <c:pt idx="64791">
                  <c:v>-240.88049999999998</c:v>
                </c:pt>
                <c:pt idx="64792">
                  <c:v>-240.87849999999997</c:v>
                </c:pt>
                <c:pt idx="64793">
                  <c:v>-240.87649999999996</c:v>
                </c:pt>
                <c:pt idx="64794">
                  <c:v>-240.87449999999998</c:v>
                </c:pt>
                <c:pt idx="64795">
                  <c:v>-240.87249999999997</c:v>
                </c:pt>
                <c:pt idx="64796">
                  <c:v>-240.87049999999996</c:v>
                </c:pt>
                <c:pt idx="64797">
                  <c:v>-240.86849999999998</c:v>
                </c:pt>
                <c:pt idx="64798">
                  <c:v>-240.86649999999997</c:v>
                </c:pt>
                <c:pt idx="64799">
                  <c:v>-240.86449999999996</c:v>
                </c:pt>
                <c:pt idx="64800">
                  <c:v>-240.86249999999998</c:v>
                </c:pt>
                <c:pt idx="64801">
                  <c:v>-240.86049999999997</c:v>
                </c:pt>
                <c:pt idx="64802">
                  <c:v>-240.85849999999996</c:v>
                </c:pt>
                <c:pt idx="64803">
                  <c:v>-240.85649999999998</c:v>
                </c:pt>
                <c:pt idx="64804">
                  <c:v>-240.85449999999997</c:v>
                </c:pt>
                <c:pt idx="64805">
                  <c:v>-240.85249999999996</c:v>
                </c:pt>
                <c:pt idx="64806">
                  <c:v>-240.85049999999998</c:v>
                </c:pt>
                <c:pt idx="64807">
                  <c:v>-240.84849999999997</c:v>
                </c:pt>
                <c:pt idx="64808">
                  <c:v>-240.84649999999996</c:v>
                </c:pt>
                <c:pt idx="64809">
                  <c:v>-240.84449999999998</c:v>
                </c:pt>
                <c:pt idx="64810">
                  <c:v>-240.84249999999997</c:v>
                </c:pt>
                <c:pt idx="64811">
                  <c:v>-240.84049999999996</c:v>
                </c:pt>
                <c:pt idx="64812">
                  <c:v>-240.83849999999998</c:v>
                </c:pt>
                <c:pt idx="64813">
                  <c:v>-240.83649999999997</c:v>
                </c:pt>
                <c:pt idx="64814">
                  <c:v>-240.83449999999999</c:v>
                </c:pt>
                <c:pt idx="64815">
                  <c:v>-240.83249999999998</c:v>
                </c:pt>
                <c:pt idx="64816">
                  <c:v>-240.83049999999997</c:v>
                </c:pt>
                <c:pt idx="64817">
                  <c:v>-240.82849999999999</c:v>
                </c:pt>
                <c:pt idx="64818">
                  <c:v>-240.82649999999998</c:v>
                </c:pt>
                <c:pt idx="64819">
                  <c:v>-240.82449999999997</c:v>
                </c:pt>
                <c:pt idx="64820">
                  <c:v>-240.82249999999999</c:v>
                </c:pt>
                <c:pt idx="64821">
                  <c:v>-240.82049999999998</c:v>
                </c:pt>
                <c:pt idx="64822">
                  <c:v>-240.81849999999997</c:v>
                </c:pt>
                <c:pt idx="64823">
                  <c:v>-240.81649999999999</c:v>
                </c:pt>
                <c:pt idx="64824">
                  <c:v>-240.81449999999998</c:v>
                </c:pt>
                <c:pt idx="64825">
                  <c:v>-240.81249999999997</c:v>
                </c:pt>
                <c:pt idx="64826">
                  <c:v>-240.81049999999999</c:v>
                </c:pt>
                <c:pt idx="64827">
                  <c:v>-240.80849999999998</c:v>
                </c:pt>
                <c:pt idx="64828">
                  <c:v>-240.80649999999997</c:v>
                </c:pt>
                <c:pt idx="64829">
                  <c:v>-240.80449999999999</c:v>
                </c:pt>
                <c:pt idx="64830">
                  <c:v>-240.80249999999998</c:v>
                </c:pt>
                <c:pt idx="64831">
                  <c:v>-240.80049999999997</c:v>
                </c:pt>
                <c:pt idx="64832">
                  <c:v>-240.79849999999999</c:v>
                </c:pt>
                <c:pt idx="64833">
                  <c:v>-240.79649999999998</c:v>
                </c:pt>
                <c:pt idx="64834">
                  <c:v>-240.79449999999997</c:v>
                </c:pt>
                <c:pt idx="64835">
                  <c:v>-240.79249999999999</c:v>
                </c:pt>
                <c:pt idx="64836">
                  <c:v>-240.79049999999998</c:v>
                </c:pt>
                <c:pt idx="64837">
                  <c:v>-240.78849999999997</c:v>
                </c:pt>
                <c:pt idx="64838">
                  <c:v>-240.78649999999999</c:v>
                </c:pt>
                <c:pt idx="64839">
                  <c:v>-240.78449999999998</c:v>
                </c:pt>
                <c:pt idx="64840">
                  <c:v>-240.78249999999997</c:v>
                </c:pt>
                <c:pt idx="64841">
                  <c:v>-240.78049999999999</c:v>
                </c:pt>
                <c:pt idx="64842">
                  <c:v>-240.77849999999998</c:v>
                </c:pt>
                <c:pt idx="64843">
                  <c:v>-240.77649999999997</c:v>
                </c:pt>
                <c:pt idx="64844">
                  <c:v>-240.77449999999999</c:v>
                </c:pt>
                <c:pt idx="64845">
                  <c:v>-240.77249999999998</c:v>
                </c:pt>
                <c:pt idx="64846">
                  <c:v>-240.77049999999997</c:v>
                </c:pt>
                <c:pt idx="64847">
                  <c:v>-240.76849999999999</c:v>
                </c:pt>
                <c:pt idx="64848">
                  <c:v>-240.76649999999998</c:v>
                </c:pt>
                <c:pt idx="64849">
                  <c:v>-240.76449999999997</c:v>
                </c:pt>
                <c:pt idx="64850">
                  <c:v>-240.76249999999999</c:v>
                </c:pt>
                <c:pt idx="64851">
                  <c:v>-240.76049999999998</c:v>
                </c:pt>
                <c:pt idx="64852">
                  <c:v>-240.75849999999997</c:v>
                </c:pt>
                <c:pt idx="64853">
                  <c:v>-240.75649999999999</c:v>
                </c:pt>
                <c:pt idx="64854">
                  <c:v>-240.75449999999998</c:v>
                </c:pt>
                <c:pt idx="64855">
                  <c:v>-240.75249999999997</c:v>
                </c:pt>
                <c:pt idx="64856">
                  <c:v>-240.75049999999999</c:v>
                </c:pt>
                <c:pt idx="64857">
                  <c:v>-240.74849999999998</c:v>
                </c:pt>
                <c:pt idx="64858">
                  <c:v>-240.74649999999997</c:v>
                </c:pt>
                <c:pt idx="64859">
                  <c:v>-240.74449999999999</c:v>
                </c:pt>
                <c:pt idx="64860">
                  <c:v>-240.74249999999998</c:v>
                </c:pt>
                <c:pt idx="64861">
                  <c:v>-240.74049999999997</c:v>
                </c:pt>
                <c:pt idx="64862">
                  <c:v>-240.73849999999999</c:v>
                </c:pt>
                <c:pt idx="64863">
                  <c:v>-240.73649999999998</c:v>
                </c:pt>
                <c:pt idx="64864">
                  <c:v>-240.73449999999997</c:v>
                </c:pt>
                <c:pt idx="64865">
                  <c:v>-240.73249999999999</c:v>
                </c:pt>
                <c:pt idx="64866">
                  <c:v>-240.73049999999998</c:v>
                </c:pt>
                <c:pt idx="64867">
                  <c:v>-240.72849999999997</c:v>
                </c:pt>
                <c:pt idx="64868">
                  <c:v>-240.72649999999999</c:v>
                </c:pt>
                <c:pt idx="64869">
                  <c:v>-240.72449999999998</c:v>
                </c:pt>
                <c:pt idx="64870">
                  <c:v>-240.72249999999997</c:v>
                </c:pt>
                <c:pt idx="64871">
                  <c:v>-240.72049999999999</c:v>
                </c:pt>
                <c:pt idx="64872">
                  <c:v>-240.71849999999998</c:v>
                </c:pt>
                <c:pt idx="64873">
                  <c:v>-240.71649999999997</c:v>
                </c:pt>
                <c:pt idx="64874">
                  <c:v>-240.71449999999999</c:v>
                </c:pt>
                <c:pt idx="64875">
                  <c:v>-240.71249999999998</c:v>
                </c:pt>
                <c:pt idx="64876">
                  <c:v>-240.71049999999997</c:v>
                </c:pt>
                <c:pt idx="64877">
                  <c:v>-240.70849999999999</c:v>
                </c:pt>
                <c:pt idx="64878">
                  <c:v>-240.70649999999998</c:v>
                </c:pt>
                <c:pt idx="64879">
                  <c:v>-240.70449999999997</c:v>
                </c:pt>
                <c:pt idx="64880">
                  <c:v>-240.70249999999999</c:v>
                </c:pt>
                <c:pt idx="64881">
                  <c:v>-240.70049999999998</c:v>
                </c:pt>
                <c:pt idx="64882">
                  <c:v>-240.69849999999997</c:v>
                </c:pt>
                <c:pt idx="64883">
                  <c:v>-240.69649999999999</c:v>
                </c:pt>
                <c:pt idx="64884">
                  <c:v>-240.69449999999998</c:v>
                </c:pt>
                <c:pt idx="64885">
                  <c:v>-240.69249999999997</c:v>
                </c:pt>
                <c:pt idx="64886">
                  <c:v>-240.69049999999999</c:v>
                </c:pt>
                <c:pt idx="64887">
                  <c:v>-240.68849999999998</c:v>
                </c:pt>
                <c:pt idx="64888">
                  <c:v>-240.68649999999997</c:v>
                </c:pt>
                <c:pt idx="64889">
                  <c:v>-240.68449999999999</c:v>
                </c:pt>
                <c:pt idx="64890">
                  <c:v>-240.68249999999998</c:v>
                </c:pt>
                <c:pt idx="64891">
                  <c:v>-240.68049999999997</c:v>
                </c:pt>
                <c:pt idx="64892">
                  <c:v>-240.67849999999999</c:v>
                </c:pt>
                <c:pt idx="64893">
                  <c:v>-240.67649999999998</c:v>
                </c:pt>
                <c:pt idx="64894">
                  <c:v>-240.67449999999997</c:v>
                </c:pt>
                <c:pt idx="64895">
                  <c:v>-240.67249999999999</c:v>
                </c:pt>
                <c:pt idx="64896">
                  <c:v>-240.67049999999998</c:v>
                </c:pt>
                <c:pt idx="64897">
                  <c:v>-240.66849999999997</c:v>
                </c:pt>
                <c:pt idx="64898">
                  <c:v>-240.66649999999998</c:v>
                </c:pt>
                <c:pt idx="64899">
                  <c:v>-240.66449999999998</c:v>
                </c:pt>
                <c:pt idx="64900">
                  <c:v>-240.66249999999997</c:v>
                </c:pt>
                <c:pt idx="64901">
                  <c:v>-240.66049999999998</c:v>
                </c:pt>
                <c:pt idx="64902">
                  <c:v>-240.65849999999998</c:v>
                </c:pt>
                <c:pt idx="64903">
                  <c:v>-240.65649999999997</c:v>
                </c:pt>
                <c:pt idx="64904">
                  <c:v>-240.65449999999998</c:v>
                </c:pt>
                <c:pt idx="64905">
                  <c:v>-240.65249999999997</c:v>
                </c:pt>
                <c:pt idx="64906">
                  <c:v>-240.65049999999997</c:v>
                </c:pt>
                <c:pt idx="64907">
                  <c:v>-240.64849999999998</c:v>
                </c:pt>
                <c:pt idx="64908">
                  <c:v>-240.64649999999997</c:v>
                </c:pt>
                <c:pt idx="64909">
                  <c:v>-240.64449999999997</c:v>
                </c:pt>
                <c:pt idx="64910">
                  <c:v>-240.64249999999998</c:v>
                </c:pt>
                <c:pt idx="64911">
                  <c:v>-240.64049999999997</c:v>
                </c:pt>
                <c:pt idx="64912">
                  <c:v>-240.63849999999996</c:v>
                </c:pt>
                <c:pt idx="64913">
                  <c:v>-240.63649999999998</c:v>
                </c:pt>
                <c:pt idx="64914">
                  <c:v>-240.63449999999997</c:v>
                </c:pt>
                <c:pt idx="64915">
                  <c:v>-240.63249999999996</c:v>
                </c:pt>
                <c:pt idx="64916">
                  <c:v>-240.63049999999998</c:v>
                </c:pt>
                <c:pt idx="64917">
                  <c:v>-240.62849999999997</c:v>
                </c:pt>
                <c:pt idx="64918">
                  <c:v>-240.62649999999996</c:v>
                </c:pt>
                <c:pt idx="64919">
                  <c:v>-240.62449999999998</c:v>
                </c:pt>
                <c:pt idx="64920">
                  <c:v>-240.62249999999997</c:v>
                </c:pt>
                <c:pt idx="64921">
                  <c:v>-240.62049999999996</c:v>
                </c:pt>
                <c:pt idx="64922">
                  <c:v>-240.61849999999998</c:v>
                </c:pt>
                <c:pt idx="64923">
                  <c:v>-240.61649999999997</c:v>
                </c:pt>
                <c:pt idx="64924">
                  <c:v>-240.61449999999996</c:v>
                </c:pt>
                <c:pt idx="64925">
                  <c:v>-240.61249999999998</c:v>
                </c:pt>
                <c:pt idx="64926">
                  <c:v>-240.61049999999997</c:v>
                </c:pt>
                <c:pt idx="64927">
                  <c:v>-240.60849999999996</c:v>
                </c:pt>
                <c:pt idx="64928">
                  <c:v>-240.60649999999998</c:v>
                </c:pt>
                <c:pt idx="64929">
                  <c:v>-240.60449999999997</c:v>
                </c:pt>
                <c:pt idx="64930">
                  <c:v>-240.60249999999996</c:v>
                </c:pt>
                <c:pt idx="64931">
                  <c:v>-240.60049999999998</c:v>
                </c:pt>
                <c:pt idx="64932">
                  <c:v>-240.59849999999997</c:v>
                </c:pt>
                <c:pt idx="64933">
                  <c:v>-240.59649999999996</c:v>
                </c:pt>
                <c:pt idx="64934">
                  <c:v>-240.59449999999998</c:v>
                </c:pt>
                <c:pt idx="64935">
                  <c:v>-240.59249999999997</c:v>
                </c:pt>
                <c:pt idx="64936">
                  <c:v>-240.59049999999996</c:v>
                </c:pt>
                <c:pt idx="64937">
                  <c:v>-240.58849999999998</c:v>
                </c:pt>
                <c:pt idx="64938">
                  <c:v>-240.58649999999997</c:v>
                </c:pt>
                <c:pt idx="64939">
                  <c:v>-240.58449999999999</c:v>
                </c:pt>
                <c:pt idx="64940">
                  <c:v>-240.58249999999998</c:v>
                </c:pt>
                <c:pt idx="64941">
                  <c:v>-240.58049999999997</c:v>
                </c:pt>
                <c:pt idx="64942">
                  <c:v>-240.57849999999999</c:v>
                </c:pt>
                <c:pt idx="64943">
                  <c:v>-240.57649999999998</c:v>
                </c:pt>
                <c:pt idx="64944">
                  <c:v>-240.57449999999997</c:v>
                </c:pt>
                <c:pt idx="64945">
                  <c:v>-240.57249999999999</c:v>
                </c:pt>
                <c:pt idx="64946">
                  <c:v>-240.57049999999998</c:v>
                </c:pt>
                <c:pt idx="64947">
                  <c:v>-240.56849999999997</c:v>
                </c:pt>
                <c:pt idx="64948">
                  <c:v>-240.56649999999999</c:v>
                </c:pt>
                <c:pt idx="64949">
                  <c:v>-240.56449999999998</c:v>
                </c:pt>
                <c:pt idx="64950">
                  <c:v>-240.56249999999997</c:v>
                </c:pt>
                <c:pt idx="64951">
                  <c:v>-240.56049999999999</c:v>
                </c:pt>
                <c:pt idx="64952">
                  <c:v>-240.55849999999998</c:v>
                </c:pt>
                <c:pt idx="64953">
                  <c:v>-240.55649999999997</c:v>
                </c:pt>
                <c:pt idx="64954">
                  <c:v>-240.55449999999999</c:v>
                </c:pt>
                <c:pt idx="64955">
                  <c:v>-240.55249999999998</c:v>
                </c:pt>
                <c:pt idx="64956">
                  <c:v>-240.55049999999997</c:v>
                </c:pt>
                <c:pt idx="64957">
                  <c:v>-240.54849999999999</c:v>
                </c:pt>
                <c:pt idx="64958">
                  <c:v>-240.54649999999998</c:v>
                </c:pt>
                <c:pt idx="64959">
                  <c:v>-240.54449999999997</c:v>
                </c:pt>
                <c:pt idx="64960">
                  <c:v>-240.54249999999999</c:v>
                </c:pt>
                <c:pt idx="64961">
                  <c:v>-240.54049999999998</c:v>
                </c:pt>
                <c:pt idx="64962">
                  <c:v>-240.53849999999997</c:v>
                </c:pt>
                <c:pt idx="64963">
                  <c:v>-240.53649999999999</c:v>
                </c:pt>
                <c:pt idx="64964">
                  <c:v>-240.53449999999998</c:v>
                </c:pt>
                <c:pt idx="64965">
                  <c:v>-240.53249999999997</c:v>
                </c:pt>
                <c:pt idx="64966">
                  <c:v>-240.53049999999999</c:v>
                </c:pt>
                <c:pt idx="64967">
                  <c:v>-240.52849999999998</c:v>
                </c:pt>
                <c:pt idx="64968">
                  <c:v>-240.52649999999997</c:v>
                </c:pt>
                <c:pt idx="64969">
                  <c:v>-240.52449999999999</c:v>
                </c:pt>
                <c:pt idx="64970">
                  <c:v>-240.52249999999998</c:v>
                </c:pt>
                <c:pt idx="64971">
                  <c:v>-240.52049999999997</c:v>
                </c:pt>
                <c:pt idx="64972">
                  <c:v>-240.51849999999999</c:v>
                </c:pt>
                <c:pt idx="64973">
                  <c:v>-240.51649999999998</c:v>
                </c:pt>
                <c:pt idx="64974">
                  <c:v>-240.51449999999997</c:v>
                </c:pt>
                <c:pt idx="64975">
                  <c:v>-240.51249999999999</c:v>
                </c:pt>
                <c:pt idx="64976">
                  <c:v>-240.51049999999998</c:v>
                </c:pt>
                <c:pt idx="64977">
                  <c:v>-240.50849999999997</c:v>
                </c:pt>
                <c:pt idx="64978">
                  <c:v>-240.50649999999999</c:v>
                </c:pt>
                <c:pt idx="64979">
                  <c:v>-240.50449999999998</c:v>
                </c:pt>
                <c:pt idx="64980">
                  <c:v>-240.50249999999997</c:v>
                </c:pt>
                <c:pt idx="64981">
                  <c:v>-240.50049999999999</c:v>
                </c:pt>
                <c:pt idx="64982">
                  <c:v>-240.49849999999998</c:v>
                </c:pt>
                <c:pt idx="64983">
                  <c:v>-240.49649999999997</c:v>
                </c:pt>
                <c:pt idx="64984">
                  <c:v>-240.49449999999999</c:v>
                </c:pt>
                <c:pt idx="64985">
                  <c:v>-240.49249999999998</c:v>
                </c:pt>
                <c:pt idx="64986">
                  <c:v>-240.49049999999997</c:v>
                </c:pt>
                <c:pt idx="64987">
                  <c:v>-240.48849999999999</c:v>
                </c:pt>
                <c:pt idx="64988">
                  <c:v>-240.48649999999998</c:v>
                </c:pt>
                <c:pt idx="64989">
                  <c:v>-240.48449999999997</c:v>
                </c:pt>
                <c:pt idx="64990">
                  <c:v>-240.48249999999999</c:v>
                </c:pt>
                <c:pt idx="64991">
                  <c:v>-240.48049999999998</c:v>
                </c:pt>
                <c:pt idx="64992">
                  <c:v>-240.47849999999997</c:v>
                </c:pt>
                <c:pt idx="64993">
                  <c:v>-240.47649999999999</c:v>
                </c:pt>
                <c:pt idx="64994">
                  <c:v>-240.47449999999998</c:v>
                </c:pt>
                <c:pt idx="64995">
                  <c:v>-240.47249999999997</c:v>
                </c:pt>
                <c:pt idx="64996">
                  <c:v>-240.47049999999999</c:v>
                </c:pt>
                <c:pt idx="64997">
                  <c:v>-240.46849999999998</c:v>
                </c:pt>
                <c:pt idx="64998">
                  <c:v>-240.46649999999997</c:v>
                </c:pt>
                <c:pt idx="64999">
                  <c:v>-240.46449999999999</c:v>
                </c:pt>
                <c:pt idx="65000">
                  <c:v>-240.46249999999998</c:v>
                </c:pt>
                <c:pt idx="65001">
                  <c:v>-240.46049999999997</c:v>
                </c:pt>
                <c:pt idx="65002">
                  <c:v>-240.45849999999999</c:v>
                </c:pt>
                <c:pt idx="65003">
                  <c:v>-240.45649999999998</c:v>
                </c:pt>
                <c:pt idx="65004">
                  <c:v>-240.45449999999997</c:v>
                </c:pt>
                <c:pt idx="65005">
                  <c:v>-240.45249999999999</c:v>
                </c:pt>
                <c:pt idx="65006">
                  <c:v>-240.45049999999998</c:v>
                </c:pt>
                <c:pt idx="65007">
                  <c:v>-240.44849999999997</c:v>
                </c:pt>
                <c:pt idx="65008">
                  <c:v>-240.44649999999999</c:v>
                </c:pt>
                <c:pt idx="65009">
                  <c:v>-240.44449999999998</c:v>
                </c:pt>
                <c:pt idx="65010">
                  <c:v>-240.44249999999997</c:v>
                </c:pt>
                <c:pt idx="65011">
                  <c:v>-240.44049999999999</c:v>
                </c:pt>
                <c:pt idx="65012">
                  <c:v>-240.43849999999998</c:v>
                </c:pt>
                <c:pt idx="65013">
                  <c:v>-240.43649999999997</c:v>
                </c:pt>
                <c:pt idx="65014">
                  <c:v>-240.43449999999999</c:v>
                </c:pt>
                <c:pt idx="65015">
                  <c:v>-240.43249999999998</c:v>
                </c:pt>
                <c:pt idx="65016">
                  <c:v>-240.43049999999997</c:v>
                </c:pt>
                <c:pt idx="65017">
                  <c:v>-240.42849999999999</c:v>
                </c:pt>
                <c:pt idx="65018">
                  <c:v>-240.42649999999998</c:v>
                </c:pt>
                <c:pt idx="65019">
                  <c:v>-240.42449999999997</c:v>
                </c:pt>
                <c:pt idx="65020">
                  <c:v>-240.42249999999999</c:v>
                </c:pt>
                <c:pt idx="65021">
                  <c:v>-240.42049999999998</c:v>
                </c:pt>
                <c:pt idx="65022">
                  <c:v>-240.41849999999997</c:v>
                </c:pt>
                <c:pt idx="65023">
                  <c:v>-240.41649999999998</c:v>
                </c:pt>
                <c:pt idx="65024">
                  <c:v>-240.41449999999998</c:v>
                </c:pt>
                <c:pt idx="65025">
                  <c:v>-240.41249999999997</c:v>
                </c:pt>
                <c:pt idx="65026">
                  <c:v>-240.41049999999998</c:v>
                </c:pt>
                <c:pt idx="65027">
                  <c:v>-240.40849999999998</c:v>
                </c:pt>
                <c:pt idx="65028">
                  <c:v>-240.40649999999997</c:v>
                </c:pt>
                <c:pt idx="65029">
                  <c:v>-240.40449999999998</c:v>
                </c:pt>
                <c:pt idx="65030">
                  <c:v>-240.40249999999997</c:v>
                </c:pt>
                <c:pt idx="65031">
                  <c:v>-240.40049999999997</c:v>
                </c:pt>
                <c:pt idx="65032">
                  <c:v>-240.39849999999998</c:v>
                </c:pt>
                <c:pt idx="65033">
                  <c:v>-240.39649999999997</c:v>
                </c:pt>
                <c:pt idx="65034">
                  <c:v>-240.39449999999997</c:v>
                </c:pt>
                <c:pt idx="65035">
                  <c:v>-240.39249999999998</c:v>
                </c:pt>
                <c:pt idx="65036">
                  <c:v>-240.39049999999997</c:v>
                </c:pt>
                <c:pt idx="65037">
                  <c:v>-240.38849999999996</c:v>
                </c:pt>
                <c:pt idx="65038">
                  <c:v>-240.38649999999998</c:v>
                </c:pt>
                <c:pt idx="65039">
                  <c:v>-240.38449999999997</c:v>
                </c:pt>
                <c:pt idx="65040">
                  <c:v>-240.38249999999996</c:v>
                </c:pt>
                <c:pt idx="65041">
                  <c:v>-240.38049999999998</c:v>
                </c:pt>
                <c:pt idx="65042">
                  <c:v>-240.37849999999997</c:v>
                </c:pt>
                <c:pt idx="65043">
                  <c:v>-240.37649999999996</c:v>
                </c:pt>
                <c:pt idx="65044">
                  <c:v>-240.37449999999998</c:v>
                </c:pt>
                <c:pt idx="65045">
                  <c:v>-240.37249999999997</c:v>
                </c:pt>
                <c:pt idx="65046">
                  <c:v>-240.37049999999996</c:v>
                </c:pt>
                <c:pt idx="65047">
                  <c:v>-240.36849999999998</c:v>
                </c:pt>
                <c:pt idx="65048">
                  <c:v>-240.36649999999997</c:v>
                </c:pt>
                <c:pt idx="65049">
                  <c:v>-240.36449999999996</c:v>
                </c:pt>
                <c:pt idx="65050">
                  <c:v>-240.36249999999998</c:v>
                </c:pt>
                <c:pt idx="65051">
                  <c:v>-240.36049999999997</c:v>
                </c:pt>
                <c:pt idx="65052">
                  <c:v>-240.35849999999996</c:v>
                </c:pt>
                <c:pt idx="65053">
                  <c:v>-240.35649999999998</c:v>
                </c:pt>
                <c:pt idx="65054">
                  <c:v>-240.35449999999997</c:v>
                </c:pt>
                <c:pt idx="65055">
                  <c:v>-240.35249999999996</c:v>
                </c:pt>
                <c:pt idx="65056">
                  <c:v>-240.35049999999998</c:v>
                </c:pt>
                <c:pt idx="65057">
                  <c:v>-240.34849999999997</c:v>
                </c:pt>
                <c:pt idx="65058">
                  <c:v>-240.34649999999996</c:v>
                </c:pt>
                <c:pt idx="65059">
                  <c:v>-240.34449999999998</c:v>
                </c:pt>
                <c:pt idx="65060">
                  <c:v>-240.34249999999997</c:v>
                </c:pt>
                <c:pt idx="65061">
                  <c:v>-240.34049999999996</c:v>
                </c:pt>
                <c:pt idx="65062">
                  <c:v>-240.33849999999998</c:v>
                </c:pt>
                <c:pt idx="65063">
                  <c:v>-240.33649999999997</c:v>
                </c:pt>
                <c:pt idx="65064">
                  <c:v>-240.33449999999999</c:v>
                </c:pt>
                <c:pt idx="65065">
                  <c:v>-240.33249999999998</c:v>
                </c:pt>
                <c:pt idx="65066">
                  <c:v>-240.33049999999997</c:v>
                </c:pt>
                <c:pt idx="65067">
                  <c:v>-240.32849999999999</c:v>
                </c:pt>
                <c:pt idx="65068">
                  <c:v>-240.32649999999998</c:v>
                </c:pt>
                <c:pt idx="65069">
                  <c:v>-240.32449999999997</c:v>
                </c:pt>
                <c:pt idx="65070">
                  <c:v>-240.32249999999999</c:v>
                </c:pt>
                <c:pt idx="65071">
                  <c:v>-240.32049999999998</c:v>
                </c:pt>
                <c:pt idx="65072">
                  <c:v>-240.31849999999997</c:v>
                </c:pt>
                <c:pt idx="65073">
                  <c:v>-240.31649999999999</c:v>
                </c:pt>
                <c:pt idx="65074">
                  <c:v>-240.31449999999998</c:v>
                </c:pt>
                <c:pt idx="65075">
                  <c:v>-240.31249999999997</c:v>
                </c:pt>
                <c:pt idx="65076">
                  <c:v>-240.31049999999999</c:v>
                </c:pt>
                <c:pt idx="65077">
                  <c:v>-240.30849999999998</c:v>
                </c:pt>
                <c:pt idx="65078">
                  <c:v>-240.30649999999997</c:v>
                </c:pt>
                <c:pt idx="65079">
                  <c:v>-240.30449999999999</c:v>
                </c:pt>
                <c:pt idx="65080">
                  <c:v>-240.30249999999998</c:v>
                </c:pt>
                <c:pt idx="65081">
                  <c:v>-240.30049999999997</c:v>
                </c:pt>
                <c:pt idx="65082">
                  <c:v>-240.29849999999999</c:v>
                </c:pt>
                <c:pt idx="65083">
                  <c:v>-240.29649999999998</c:v>
                </c:pt>
                <c:pt idx="65084">
                  <c:v>-240.29449999999997</c:v>
                </c:pt>
                <c:pt idx="65085">
                  <c:v>-240.29249999999999</c:v>
                </c:pt>
                <c:pt idx="65086">
                  <c:v>-240.29049999999998</c:v>
                </c:pt>
                <c:pt idx="65087">
                  <c:v>-240.28849999999997</c:v>
                </c:pt>
                <c:pt idx="65088">
                  <c:v>-240.28649999999999</c:v>
                </c:pt>
                <c:pt idx="65089">
                  <c:v>-240.28449999999998</c:v>
                </c:pt>
                <c:pt idx="65090">
                  <c:v>-240.28249999999997</c:v>
                </c:pt>
                <c:pt idx="65091">
                  <c:v>-240.28049999999999</c:v>
                </c:pt>
                <c:pt idx="65092">
                  <c:v>-240.27849999999998</c:v>
                </c:pt>
                <c:pt idx="65093">
                  <c:v>-240.27649999999997</c:v>
                </c:pt>
                <c:pt idx="65094">
                  <c:v>-240.27449999999999</c:v>
                </c:pt>
                <c:pt idx="65095">
                  <c:v>-240.27249999999998</c:v>
                </c:pt>
                <c:pt idx="65096">
                  <c:v>-240.27049999999997</c:v>
                </c:pt>
                <c:pt idx="65097">
                  <c:v>-240.26849999999999</c:v>
                </c:pt>
                <c:pt idx="65098">
                  <c:v>-240.26649999999998</c:v>
                </c:pt>
                <c:pt idx="65099">
                  <c:v>-240.26449999999997</c:v>
                </c:pt>
                <c:pt idx="65100">
                  <c:v>-240.26249999999999</c:v>
                </c:pt>
                <c:pt idx="65101">
                  <c:v>-240.26049999999998</c:v>
                </c:pt>
                <c:pt idx="65102">
                  <c:v>-240.25849999999997</c:v>
                </c:pt>
                <c:pt idx="65103">
                  <c:v>-240.25649999999999</c:v>
                </c:pt>
                <c:pt idx="65104">
                  <c:v>-240.25449999999998</c:v>
                </c:pt>
                <c:pt idx="65105">
                  <c:v>-240.25249999999997</c:v>
                </c:pt>
                <c:pt idx="65106">
                  <c:v>-240.25049999999999</c:v>
                </c:pt>
                <c:pt idx="65107">
                  <c:v>-240.24849999999998</c:v>
                </c:pt>
                <c:pt idx="65108">
                  <c:v>-240.24649999999997</c:v>
                </c:pt>
                <c:pt idx="65109">
                  <c:v>-240.24449999999999</c:v>
                </c:pt>
                <c:pt idx="65110">
                  <c:v>-240.24249999999998</c:v>
                </c:pt>
                <c:pt idx="65111">
                  <c:v>-240.24049999999997</c:v>
                </c:pt>
                <c:pt idx="65112">
                  <c:v>-240.23849999999999</c:v>
                </c:pt>
                <c:pt idx="65113">
                  <c:v>-240.23649999999998</c:v>
                </c:pt>
                <c:pt idx="65114">
                  <c:v>-240.23449999999997</c:v>
                </c:pt>
                <c:pt idx="65115">
                  <c:v>-240.23249999999999</c:v>
                </c:pt>
                <c:pt idx="65116">
                  <c:v>-240.23049999999998</c:v>
                </c:pt>
                <c:pt idx="65117">
                  <c:v>-240.22849999999997</c:v>
                </c:pt>
                <c:pt idx="65118">
                  <c:v>-240.22649999999999</c:v>
                </c:pt>
                <c:pt idx="65119">
                  <c:v>-240.22449999999998</c:v>
                </c:pt>
                <c:pt idx="65120">
                  <c:v>-240.22249999999997</c:v>
                </c:pt>
                <c:pt idx="65121">
                  <c:v>-240.22049999999999</c:v>
                </c:pt>
                <c:pt idx="65122">
                  <c:v>-240.21849999999998</c:v>
                </c:pt>
                <c:pt idx="65123">
                  <c:v>-240.21649999999997</c:v>
                </c:pt>
                <c:pt idx="65124">
                  <c:v>-240.21449999999999</c:v>
                </c:pt>
                <c:pt idx="65125">
                  <c:v>-240.21249999999998</c:v>
                </c:pt>
                <c:pt idx="65126">
                  <c:v>-240.21049999999997</c:v>
                </c:pt>
                <c:pt idx="65127">
                  <c:v>-240.20849999999999</c:v>
                </c:pt>
                <c:pt idx="65128">
                  <c:v>-240.20649999999998</c:v>
                </c:pt>
                <c:pt idx="65129">
                  <c:v>-240.20449999999997</c:v>
                </c:pt>
                <c:pt idx="65130">
                  <c:v>-240.20249999999999</c:v>
                </c:pt>
                <c:pt idx="65131">
                  <c:v>-240.20049999999998</c:v>
                </c:pt>
                <c:pt idx="65132">
                  <c:v>-240.19849999999997</c:v>
                </c:pt>
                <c:pt idx="65133">
                  <c:v>-240.19649999999999</c:v>
                </c:pt>
                <c:pt idx="65134">
                  <c:v>-240.19449999999998</c:v>
                </c:pt>
                <c:pt idx="65135">
                  <c:v>-240.19249999999997</c:v>
                </c:pt>
                <c:pt idx="65136">
                  <c:v>-240.19049999999999</c:v>
                </c:pt>
                <c:pt idx="65137">
                  <c:v>-240.18849999999998</c:v>
                </c:pt>
                <c:pt idx="65138">
                  <c:v>-240.18649999999997</c:v>
                </c:pt>
                <c:pt idx="65139">
                  <c:v>-240.18449999999999</c:v>
                </c:pt>
                <c:pt idx="65140">
                  <c:v>-240.18249999999998</c:v>
                </c:pt>
                <c:pt idx="65141">
                  <c:v>-240.18049999999997</c:v>
                </c:pt>
                <c:pt idx="65142">
                  <c:v>-240.17849999999999</c:v>
                </c:pt>
                <c:pt idx="65143">
                  <c:v>-240.17649999999998</c:v>
                </c:pt>
                <c:pt idx="65144">
                  <c:v>-240.17449999999997</c:v>
                </c:pt>
                <c:pt idx="65145">
                  <c:v>-240.17249999999999</c:v>
                </c:pt>
                <c:pt idx="65146">
                  <c:v>-240.17049999999998</c:v>
                </c:pt>
                <c:pt idx="65147">
                  <c:v>-240.16849999999997</c:v>
                </c:pt>
                <c:pt idx="65148">
                  <c:v>-240.16649999999998</c:v>
                </c:pt>
                <c:pt idx="65149">
                  <c:v>-240.16449999999998</c:v>
                </c:pt>
                <c:pt idx="65150">
                  <c:v>-240.16249999999997</c:v>
                </c:pt>
                <c:pt idx="65151">
                  <c:v>-240.16049999999998</c:v>
                </c:pt>
                <c:pt idx="65152">
                  <c:v>-240.15849999999998</c:v>
                </c:pt>
                <c:pt idx="65153">
                  <c:v>-240.15649999999997</c:v>
                </c:pt>
                <c:pt idx="65154">
                  <c:v>-240.15449999999998</c:v>
                </c:pt>
                <c:pt idx="65155">
                  <c:v>-240.15249999999997</c:v>
                </c:pt>
                <c:pt idx="65156">
                  <c:v>-240.15049999999997</c:v>
                </c:pt>
                <c:pt idx="65157">
                  <c:v>-240.14849999999998</c:v>
                </c:pt>
                <c:pt idx="65158">
                  <c:v>-240.14649999999997</c:v>
                </c:pt>
                <c:pt idx="65159">
                  <c:v>-240.14449999999997</c:v>
                </c:pt>
                <c:pt idx="65160">
                  <c:v>-240.14249999999998</c:v>
                </c:pt>
                <c:pt idx="65161">
                  <c:v>-240.14049999999997</c:v>
                </c:pt>
                <c:pt idx="65162">
                  <c:v>-240.13849999999996</c:v>
                </c:pt>
                <c:pt idx="65163">
                  <c:v>-240.13649999999998</c:v>
                </c:pt>
                <c:pt idx="65164">
                  <c:v>-240.13449999999997</c:v>
                </c:pt>
                <c:pt idx="65165">
                  <c:v>-240.13249999999996</c:v>
                </c:pt>
                <c:pt idx="65166">
                  <c:v>-240.13049999999998</c:v>
                </c:pt>
                <c:pt idx="65167">
                  <c:v>-240.12849999999997</c:v>
                </c:pt>
                <c:pt idx="65168">
                  <c:v>-240.12649999999996</c:v>
                </c:pt>
                <c:pt idx="65169">
                  <c:v>-240.12449999999998</c:v>
                </c:pt>
                <c:pt idx="65170">
                  <c:v>-240.12249999999997</c:v>
                </c:pt>
                <c:pt idx="65171">
                  <c:v>-240.12049999999996</c:v>
                </c:pt>
                <c:pt idx="65172">
                  <c:v>-240.11849999999998</c:v>
                </c:pt>
                <c:pt idx="65173">
                  <c:v>-240.11649999999997</c:v>
                </c:pt>
                <c:pt idx="65174">
                  <c:v>-240.11449999999996</c:v>
                </c:pt>
                <c:pt idx="65175">
                  <c:v>-240.11249999999998</c:v>
                </c:pt>
                <c:pt idx="65176">
                  <c:v>-240.11049999999997</c:v>
                </c:pt>
                <c:pt idx="65177">
                  <c:v>-240.10849999999996</c:v>
                </c:pt>
                <c:pt idx="65178">
                  <c:v>-240.10649999999998</c:v>
                </c:pt>
                <c:pt idx="65179">
                  <c:v>-240.10449999999997</c:v>
                </c:pt>
                <c:pt idx="65180">
                  <c:v>-240.10249999999996</c:v>
                </c:pt>
                <c:pt idx="65181">
                  <c:v>-240.10049999999998</c:v>
                </c:pt>
                <c:pt idx="65182">
                  <c:v>-240.09849999999997</c:v>
                </c:pt>
                <c:pt idx="65183">
                  <c:v>-240.09649999999996</c:v>
                </c:pt>
                <c:pt idx="65184">
                  <c:v>-240.09449999999998</c:v>
                </c:pt>
                <c:pt idx="65185">
                  <c:v>-240.09249999999997</c:v>
                </c:pt>
                <c:pt idx="65186">
                  <c:v>-240.09049999999996</c:v>
                </c:pt>
                <c:pt idx="65187">
                  <c:v>-240.08849999999998</c:v>
                </c:pt>
                <c:pt idx="65188">
                  <c:v>-240.08649999999997</c:v>
                </c:pt>
                <c:pt idx="65189">
                  <c:v>-240.08449999999999</c:v>
                </c:pt>
                <c:pt idx="65190">
                  <c:v>-240.08249999999998</c:v>
                </c:pt>
                <c:pt idx="65191">
                  <c:v>-240.08049999999997</c:v>
                </c:pt>
                <c:pt idx="65192">
                  <c:v>-240.07849999999999</c:v>
                </c:pt>
                <c:pt idx="65193">
                  <c:v>-240.07649999999998</c:v>
                </c:pt>
                <c:pt idx="65194">
                  <c:v>-240.07449999999997</c:v>
                </c:pt>
                <c:pt idx="65195">
                  <c:v>-240.07249999999999</c:v>
                </c:pt>
                <c:pt idx="65196">
                  <c:v>-240.07049999999998</c:v>
                </c:pt>
                <c:pt idx="65197">
                  <c:v>-240.06849999999997</c:v>
                </c:pt>
                <c:pt idx="65198">
                  <c:v>-240.06649999999999</c:v>
                </c:pt>
                <c:pt idx="65199">
                  <c:v>-240.06449999999998</c:v>
                </c:pt>
                <c:pt idx="65200">
                  <c:v>-240.06249999999997</c:v>
                </c:pt>
                <c:pt idx="65201">
                  <c:v>-240.06049999999999</c:v>
                </c:pt>
                <c:pt idx="65202">
                  <c:v>-240.05849999999998</c:v>
                </c:pt>
                <c:pt idx="65203">
                  <c:v>-240.05649999999997</c:v>
                </c:pt>
                <c:pt idx="65204">
                  <c:v>-240.05449999999999</c:v>
                </c:pt>
                <c:pt idx="65205">
                  <c:v>-240.05249999999998</c:v>
                </c:pt>
                <c:pt idx="65206">
                  <c:v>-240.05049999999997</c:v>
                </c:pt>
                <c:pt idx="65207">
                  <c:v>-240.04849999999999</c:v>
                </c:pt>
                <c:pt idx="65208">
                  <c:v>-240.04649999999998</c:v>
                </c:pt>
                <c:pt idx="65209">
                  <c:v>-240.04449999999997</c:v>
                </c:pt>
                <c:pt idx="65210">
                  <c:v>-240.04249999999999</c:v>
                </c:pt>
                <c:pt idx="65211">
                  <c:v>-240.04049999999998</c:v>
                </c:pt>
                <c:pt idx="65212">
                  <c:v>-240.03849999999997</c:v>
                </c:pt>
                <c:pt idx="65213">
                  <c:v>-240.03649999999999</c:v>
                </c:pt>
                <c:pt idx="65214">
                  <c:v>-240.03449999999998</c:v>
                </c:pt>
                <c:pt idx="65215">
                  <c:v>-240.03249999999997</c:v>
                </c:pt>
                <c:pt idx="65216">
                  <c:v>-240.03049999999999</c:v>
                </c:pt>
                <c:pt idx="65217">
                  <c:v>-240.02849999999998</c:v>
                </c:pt>
                <c:pt idx="65218">
                  <c:v>-240.02649999999997</c:v>
                </c:pt>
                <c:pt idx="65219">
                  <c:v>-240.02449999999999</c:v>
                </c:pt>
                <c:pt idx="65220">
                  <c:v>-240.02249999999998</c:v>
                </c:pt>
                <c:pt idx="65221">
                  <c:v>-240.02049999999997</c:v>
                </c:pt>
                <c:pt idx="65222">
                  <c:v>-240.01849999999999</c:v>
                </c:pt>
                <c:pt idx="65223">
                  <c:v>-240.01649999999998</c:v>
                </c:pt>
                <c:pt idx="65224">
                  <c:v>-240.01449999999997</c:v>
                </c:pt>
                <c:pt idx="65225">
                  <c:v>-240.01249999999999</c:v>
                </c:pt>
                <c:pt idx="65226">
                  <c:v>-240.01049999999998</c:v>
                </c:pt>
                <c:pt idx="65227">
                  <c:v>-240.00849999999997</c:v>
                </c:pt>
                <c:pt idx="65228">
                  <c:v>-240.00649999999999</c:v>
                </c:pt>
                <c:pt idx="65229">
                  <c:v>-240.00449999999998</c:v>
                </c:pt>
                <c:pt idx="65230">
                  <c:v>-240.00249999999997</c:v>
                </c:pt>
                <c:pt idx="65231">
                  <c:v>-240.00049999999999</c:v>
                </c:pt>
                <c:pt idx="65232">
                  <c:v>-239.99849999999998</c:v>
                </c:pt>
                <c:pt idx="65233">
                  <c:v>-239.99649999999997</c:v>
                </c:pt>
                <c:pt idx="65234">
                  <c:v>-239.99449999999999</c:v>
                </c:pt>
                <c:pt idx="65235">
                  <c:v>-239.99249999999998</c:v>
                </c:pt>
                <c:pt idx="65236">
                  <c:v>-239.99049999999997</c:v>
                </c:pt>
                <c:pt idx="65237">
                  <c:v>-239.98849999999999</c:v>
                </c:pt>
                <c:pt idx="65238">
                  <c:v>-239.98649999999998</c:v>
                </c:pt>
                <c:pt idx="65239">
                  <c:v>-239.98449999999997</c:v>
                </c:pt>
                <c:pt idx="65240">
                  <c:v>-239.98249999999999</c:v>
                </c:pt>
                <c:pt idx="65241">
                  <c:v>-239.98049999999998</c:v>
                </c:pt>
                <c:pt idx="65242">
                  <c:v>-239.97849999999997</c:v>
                </c:pt>
                <c:pt idx="65243">
                  <c:v>-239.97649999999999</c:v>
                </c:pt>
                <c:pt idx="65244">
                  <c:v>-239.97449999999998</c:v>
                </c:pt>
                <c:pt idx="65245">
                  <c:v>-239.97249999999997</c:v>
                </c:pt>
                <c:pt idx="65246">
                  <c:v>-239.97049999999999</c:v>
                </c:pt>
                <c:pt idx="65247">
                  <c:v>-239.96849999999998</c:v>
                </c:pt>
                <c:pt idx="65248">
                  <c:v>-239.96649999999997</c:v>
                </c:pt>
                <c:pt idx="65249">
                  <c:v>-239.96449999999999</c:v>
                </c:pt>
                <c:pt idx="65250">
                  <c:v>-239.96249999999998</c:v>
                </c:pt>
                <c:pt idx="65251">
                  <c:v>-239.96049999999997</c:v>
                </c:pt>
                <c:pt idx="65252">
                  <c:v>-239.95849999999999</c:v>
                </c:pt>
                <c:pt idx="65253">
                  <c:v>-239.95649999999998</c:v>
                </c:pt>
                <c:pt idx="65254">
                  <c:v>-239.95449999999997</c:v>
                </c:pt>
                <c:pt idx="65255">
                  <c:v>-239.95249999999999</c:v>
                </c:pt>
                <c:pt idx="65256">
                  <c:v>-239.95049999999998</c:v>
                </c:pt>
                <c:pt idx="65257">
                  <c:v>-239.94849999999997</c:v>
                </c:pt>
                <c:pt idx="65258">
                  <c:v>-239.94649999999999</c:v>
                </c:pt>
                <c:pt idx="65259">
                  <c:v>-239.94449999999998</c:v>
                </c:pt>
                <c:pt idx="65260">
                  <c:v>-239.94249999999997</c:v>
                </c:pt>
                <c:pt idx="65261">
                  <c:v>-239.94049999999999</c:v>
                </c:pt>
                <c:pt idx="65262">
                  <c:v>-239.93849999999998</c:v>
                </c:pt>
                <c:pt idx="65263">
                  <c:v>-239.93649999999997</c:v>
                </c:pt>
                <c:pt idx="65264">
                  <c:v>-239.93449999999999</c:v>
                </c:pt>
                <c:pt idx="65265">
                  <c:v>-239.93249999999998</c:v>
                </c:pt>
                <c:pt idx="65266">
                  <c:v>-239.93049999999997</c:v>
                </c:pt>
                <c:pt idx="65267">
                  <c:v>-239.92849999999999</c:v>
                </c:pt>
                <c:pt idx="65268">
                  <c:v>-239.92649999999998</c:v>
                </c:pt>
                <c:pt idx="65269">
                  <c:v>-239.92449999999997</c:v>
                </c:pt>
                <c:pt idx="65270">
                  <c:v>-239.92249999999999</c:v>
                </c:pt>
                <c:pt idx="65271">
                  <c:v>-239.92049999999998</c:v>
                </c:pt>
                <c:pt idx="65272">
                  <c:v>-239.91849999999997</c:v>
                </c:pt>
                <c:pt idx="65273">
                  <c:v>-239.91649999999998</c:v>
                </c:pt>
                <c:pt idx="65274">
                  <c:v>-239.91449999999998</c:v>
                </c:pt>
                <c:pt idx="65275">
                  <c:v>-239.91249999999997</c:v>
                </c:pt>
                <c:pt idx="65276">
                  <c:v>-239.91049999999998</c:v>
                </c:pt>
                <c:pt idx="65277">
                  <c:v>-239.90849999999998</c:v>
                </c:pt>
                <c:pt idx="65278">
                  <c:v>-239.90649999999997</c:v>
                </c:pt>
                <c:pt idx="65279">
                  <c:v>-239.90449999999998</c:v>
                </c:pt>
                <c:pt idx="65280">
                  <c:v>-239.90249999999997</c:v>
                </c:pt>
                <c:pt idx="65281">
                  <c:v>-239.90049999999997</c:v>
                </c:pt>
                <c:pt idx="65282">
                  <c:v>-239.89849999999998</c:v>
                </c:pt>
                <c:pt idx="65283">
                  <c:v>-239.89649999999997</c:v>
                </c:pt>
                <c:pt idx="65284">
                  <c:v>-239.89449999999997</c:v>
                </c:pt>
                <c:pt idx="65285">
                  <c:v>-239.89249999999998</c:v>
                </c:pt>
                <c:pt idx="65286">
                  <c:v>-239.89049999999997</c:v>
                </c:pt>
                <c:pt idx="65287">
                  <c:v>-239.88849999999996</c:v>
                </c:pt>
                <c:pt idx="65288">
                  <c:v>-239.88649999999998</c:v>
                </c:pt>
                <c:pt idx="65289">
                  <c:v>-239.88449999999997</c:v>
                </c:pt>
                <c:pt idx="65290">
                  <c:v>-239.88249999999996</c:v>
                </c:pt>
                <c:pt idx="65291">
                  <c:v>-239.88049999999998</c:v>
                </c:pt>
                <c:pt idx="65292">
                  <c:v>-239.87849999999997</c:v>
                </c:pt>
                <c:pt idx="65293">
                  <c:v>-239.87649999999996</c:v>
                </c:pt>
                <c:pt idx="65294">
                  <c:v>-239.87449999999998</c:v>
                </c:pt>
                <c:pt idx="65295">
                  <c:v>-239.87249999999997</c:v>
                </c:pt>
                <c:pt idx="65296">
                  <c:v>-239.87049999999996</c:v>
                </c:pt>
                <c:pt idx="65297">
                  <c:v>-239.86849999999998</c:v>
                </c:pt>
                <c:pt idx="65298">
                  <c:v>-239.86649999999997</c:v>
                </c:pt>
                <c:pt idx="65299">
                  <c:v>-239.86449999999996</c:v>
                </c:pt>
                <c:pt idx="65300">
                  <c:v>-239.86249999999998</c:v>
                </c:pt>
                <c:pt idx="65301">
                  <c:v>-239.86049999999997</c:v>
                </c:pt>
                <c:pt idx="65302">
                  <c:v>-239.85849999999996</c:v>
                </c:pt>
                <c:pt idx="65303">
                  <c:v>-239.85649999999998</c:v>
                </c:pt>
                <c:pt idx="65304">
                  <c:v>-239.85449999999997</c:v>
                </c:pt>
                <c:pt idx="65305">
                  <c:v>-239.85249999999996</c:v>
                </c:pt>
                <c:pt idx="65306">
                  <c:v>-239.85049999999998</c:v>
                </c:pt>
                <c:pt idx="65307">
                  <c:v>-239.84849999999997</c:v>
                </c:pt>
                <c:pt idx="65308">
                  <c:v>-239.84649999999996</c:v>
                </c:pt>
                <c:pt idx="65309">
                  <c:v>-239.84449999999998</c:v>
                </c:pt>
                <c:pt idx="65310">
                  <c:v>-239.84249999999997</c:v>
                </c:pt>
                <c:pt idx="65311">
                  <c:v>-239.84049999999996</c:v>
                </c:pt>
                <c:pt idx="65312">
                  <c:v>-239.83849999999998</c:v>
                </c:pt>
                <c:pt idx="65313">
                  <c:v>-239.83649999999997</c:v>
                </c:pt>
                <c:pt idx="65314">
                  <c:v>-239.83449999999999</c:v>
                </c:pt>
                <c:pt idx="65315">
                  <c:v>-239.83249999999998</c:v>
                </c:pt>
                <c:pt idx="65316">
                  <c:v>-239.83049999999997</c:v>
                </c:pt>
                <c:pt idx="65317">
                  <c:v>-239.82849999999999</c:v>
                </c:pt>
                <c:pt idx="65318">
                  <c:v>-239.82649999999998</c:v>
                </c:pt>
                <c:pt idx="65319">
                  <c:v>-239.82449999999997</c:v>
                </c:pt>
                <c:pt idx="65320">
                  <c:v>-239.82249999999999</c:v>
                </c:pt>
                <c:pt idx="65321">
                  <c:v>-239.82049999999998</c:v>
                </c:pt>
                <c:pt idx="65322">
                  <c:v>-239.81849999999997</c:v>
                </c:pt>
                <c:pt idx="65323">
                  <c:v>-239.81649999999999</c:v>
                </c:pt>
                <c:pt idx="65324">
                  <c:v>-239.81449999999998</c:v>
                </c:pt>
                <c:pt idx="65325">
                  <c:v>-239.81249999999997</c:v>
                </c:pt>
                <c:pt idx="65326">
                  <c:v>-239.81049999999999</c:v>
                </c:pt>
                <c:pt idx="65327">
                  <c:v>-239.80849999999998</c:v>
                </c:pt>
                <c:pt idx="65328">
                  <c:v>-239.80649999999997</c:v>
                </c:pt>
                <c:pt idx="65329">
                  <c:v>-239.80449999999999</c:v>
                </c:pt>
                <c:pt idx="65330">
                  <c:v>-239.80249999999998</c:v>
                </c:pt>
                <c:pt idx="65331">
                  <c:v>-239.80049999999997</c:v>
                </c:pt>
                <c:pt idx="65332">
                  <c:v>-239.79849999999999</c:v>
                </c:pt>
                <c:pt idx="65333">
                  <c:v>-239.79649999999998</c:v>
                </c:pt>
                <c:pt idx="65334">
                  <c:v>-239.79449999999997</c:v>
                </c:pt>
                <c:pt idx="65335">
                  <c:v>-239.79249999999999</c:v>
                </c:pt>
                <c:pt idx="65336">
                  <c:v>-239.79049999999998</c:v>
                </c:pt>
                <c:pt idx="65337">
                  <c:v>-239.78849999999997</c:v>
                </c:pt>
                <c:pt idx="65338">
                  <c:v>-239.78649999999999</c:v>
                </c:pt>
                <c:pt idx="65339">
                  <c:v>-239.78449999999998</c:v>
                </c:pt>
                <c:pt idx="65340">
                  <c:v>-239.78249999999997</c:v>
                </c:pt>
                <c:pt idx="65341">
                  <c:v>-239.78049999999999</c:v>
                </c:pt>
                <c:pt idx="65342">
                  <c:v>-239.77849999999998</c:v>
                </c:pt>
                <c:pt idx="65343">
                  <c:v>-239.77649999999997</c:v>
                </c:pt>
                <c:pt idx="65344">
                  <c:v>-239.77449999999999</c:v>
                </c:pt>
                <c:pt idx="65345">
                  <c:v>-239.77249999999998</c:v>
                </c:pt>
                <c:pt idx="65346">
                  <c:v>-239.77049999999997</c:v>
                </c:pt>
                <c:pt idx="65347">
                  <c:v>-239.76849999999999</c:v>
                </c:pt>
                <c:pt idx="65348">
                  <c:v>-239.76649999999998</c:v>
                </c:pt>
                <c:pt idx="65349">
                  <c:v>-239.76449999999997</c:v>
                </c:pt>
                <c:pt idx="65350">
                  <c:v>-239.76249999999999</c:v>
                </c:pt>
                <c:pt idx="65351">
                  <c:v>-239.76049999999998</c:v>
                </c:pt>
                <c:pt idx="65352">
                  <c:v>-239.75849999999997</c:v>
                </c:pt>
                <c:pt idx="65353">
                  <c:v>-239.75649999999999</c:v>
                </c:pt>
                <c:pt idx="65354">
                  <c:v>-239.75449999999998</c:v>
                </c:pt>
                <c:pt idx="65355">
                  <c:v>-239.75249999999997</c:v>
                </c:pt>
                <c:pt idx="65356">
                  <c:v>-239.75049999999999</c:v>
                </c:pt>
                <c:pt idx="65357">
                  <c:v>-239.74849999999998</c:v>
                </c:pt>
                <c:pt idx="65358">
                  <c:v>-239.74649999999997</c:v>
                </c:pt>
                <c:pt idx="65359">
                  <c:v>-239.74449999999999</c:v>
                </c:pt>
                <c:pt idx="65360">
                  <c:v>-239.74249999999998</c:v>
                </c:pt>
                <c:pt idx="65361">
                  <c:v>-239.74049999999997</c:v>
                </c:pt>
                <c:pt idx="65362">
                  <c:v>-239.73849999999999</c:v>
                </c:pt>
                <c:pt idx="65363">
                  <c:v>-239.73649999999998</c:v>
                </c:pt>
                <c:pt idx="65364">
                  <c:v>-239.73449999999997</c:v>
                </c:pt>
                <c:pt idx="65365">
                  <c:v>-239.73249999999999</c:v>
                </c:pt>
                <c:pt idx="65366">
                  <c:v>-239.73049999999998</c:v>
                </c:pt>
                <c:pt idx="65367">
                  <c:v>-239.72849999999997</c:v>
                </c:pt>
                <c:pt idx="65368">
                  <c:v>-239.72649999999999</c:v>
                </c:pt>
                <c:pt idx="65369">
                  <c:v>-239.72449999999998</c:v>
                </c:pt>
                <c:pt idx="65370">
                  <c:v>-239.72249999999997</c:v>
                </c:pt>
                <c:pt idx="65371">
                  <c:v>-239.72049999999999</c:v>
                </c:pt>
                <c:pt idx="65372">
                  <c:v>-239.71849999999998</c:v>
                </c:pt>
                <c:pt idx="65373">
                  <c:v>-239.71649999999997</c:v>
                </c:pt>
                <c:pt idx="65374">
                  <c:v>-239.71449999999999</c:v>
                </c:pt>
                <c:pt idx="65375">
                  <c:v>-239.71249999999998</c:v>
                </c:pt>
                <c:pt idx="65376">
                  <c:v>-239.71049999999997</c:v>
                </c:pt>
                <c:pt idx="65377">
                  <c:v>-239.70849999999999</c:v>
                </c:pt>
                <c:pt idx="65378">
                  <c:v>-239.70649999999998</c:v>
                </c:pt>
                <c:pt idx="65379">
                  <c:v>-239.70449999999997</c:v>
                </c:pt>
                <c:pt idx="65380">
                  <c:v>-239.70249999999999</c:v>
                </c:pt>
                <c:pt idx="65381">
                  <c:v>-239.70049999999998</c:v>
                </c:pt>
                <c:pt idx="65382">
                  <c:v>-239.69849999999997</c:v>
                </c:pt>
                <c:pt idx="65383">
                  <c:v>-239.69649999999999</c:v>
                </c:pt>
                <c:pt idx="65384">
                  <c:v>-239.69449999999998</c:v>
                </c:pt>
                <c:pt idx="65385">
                  <c:v>-239.69249999999997</c:v>
                </c:pt>
                <c:pt idx="65386">
                  <c:v>-239.69049999999999</c:v>
                </c:pt>
                <c:pt idx="65387">
                  <c:v>-239.68849999999998</c:v>
                </c:pt>
                <c:pt idx="65388">
                  <c:v>-239.68649999999997</c:v>
                </c:pt>
                <c:pt idx="65389">
                  <c:v>-239.68449999999999</c:v>
                </c:pt>
                <c:pt idx="65390">
                  <c:v>-239.68249999999998</c:v>
                </c:pt>
                <c:pt idx="65391">
                  <c:v>-239.68049999999997</c:v>
                </c:pt>
                <c:pt idx="65392">
                  <c:v>-239.67849999999999</c:v>
                </c:pt>
                <c:pt idx="65393">
                  <c:v>-239.67649999999998</c:v>
                </c:pt>
                <c:pt idx="65394">
                  <c:v>-239.67449999999997</c:v>
                </c:pt>
                <c:pt idx="65395">
                  <c:v>-239.67249999999999</c:v>
                </c:pt>
                <c:pt idx="65396">
                  <c:v>-239.67049999999998</c:v>
                </c:pt>
                <c:pt idx="65397">
                  <c:v>-239.66849999999997</c:v>
                </c:pt>
                <c:pt idx="65398">
                  <c:v>-239.66649999999998</c:v>
                </c:pt>
                <c:pt idx="65399">
                  <c:v>-239.66449999999998</c:v>
                </c:pt>
                <c:pt idx="65400">
                  <c:v>-239.66249999999997</c:v>
                </c:pt>
                <c:pt idx="65401">
                  <c:v>-239.66049999999998</c:v>
                </c:pt>
                <c:pt idx="65402">
                  <c:v>-239.65849999999998</c:v>
                </c:pt>
                <c:pt idx="65403">
                  <c:v>-239.65649999999997</c:v>
                </c:pt>
                <c:pt idx="65404">
                  <c:v>-239.65449999999998</c:v>
                </c:pt>
                <c:pt idx="65405">
                  <c:v>-239.65249999999997</c:v>
                </c:pt>
                <c:pt idx="65406">
                  <c:v>-239.65049999999997</c:v>
                </c:pt>
                <c:pt idx="65407">
                  <c:v>-239.64849999999998</c:v>
                </c:pt>
                <c:pt idx="65408">
                  <c:v>-239.64649999999997</c:v>
                </c:pt>
                <c:pt idx="65409">
                  <c:v>-239.64449999999997</c:v>
                </c:pt>
                <c:pt idx="65410">
                  <c:v>-239.64249999999998</c:v>
                </c:pt>
                <c:pt idx="65411">
                  <c:v>-239.64049999999997</c:v>
                </c:pt>
                <c:pt idx="65412">
                  <c:v>-239.63849999999996</c:v>
                </c:pt>
                <c:pt idx="65413">
                  <c:v>-239.63649999999998</c:v>
                </c:pt>
                <c:pt idx="65414">
                  <c:v>-239.63449999999997</c:v>
                </c:pt>
                <c:pt idx="65415">
                  <c:v>-239.63249999999996</c:v>
                </c:pt>
                <c:pt idx="65416">
                  <c:v>-239.63049999999998</c:v>
                </c:pt>
                <c:pt idx="65417">
                  <c:v>-239.62849999999997</c:v>
                </c:pt>
                <c:pt idx="65418">
                  <c:v>-239.62649999999996</c:v>
                </c:pt>
                <c:pt idx="65419">
                  <c:v>-239.62449999999998</c:v>
                </c:pt>
                <c:pt idx="65420">
                  <c:v>-239.62249999999997</c:v>
                </c:pt>
                <c:pt idx="65421">
                  <c:v>-239.62049999999996</c:v>
                </c:pt>
                <c:pt idx="65422">
                  <c:v>-239.61849999999998</c:v>
                </c:pt>
                <c:pt idx="65423">
                  <c:v>-239.61649999999997</c:v>
                </c:pt>
                <c:pt idx="65424">
                  <c:v>-239.61449999999996</c:v>
                </c:pt>
                <c:pt idx="65425">
                  <c:v>-239.61249999999998</c:v>
                </c:pt>
                <c:pt idx="65426">
                  <c:v>-239.61049999999997</c:v>
                </c:pt>
                <c:pt idx="65427">
                  <c:v>-239.60849999999996</c:v>
                </c:pt>
                <c:pt idx="65428">
                  <c:v>-239.60649999999998</c:v>
                </c:pt>
                <c:pt idx="65429">
                  <c:v>-239.60449999999997</c:v>
                </c:pt>
                <c:pt idx="65430">
                  <c:v>-239.60249999999996</c:v>
                </c:pt>
                <c:pt idx="65431">
                  <c:v>-239.60049999999998</c:v>
                </c:pt>
                <c:pt idx="65432">
                  <c:v>-239.59849999999997</c:v>
                </c:pt>
                <c:pt idx="65433">
                  <c:v>-239.59649999999996</c:v>
                </c:pt>
                <c:pt idx="65434">
                  <c:v>-239.59449999999998</c:v>
                </c:pt>
                <c:pt idx="65435">
                  <c:v>-239.59249999999997</c:v>
                </c:pt>
                <c:pt idx="65436">
                  <c:v>-239.59049999999996</c:v>
                </c:pt>
                <c:pt idx="65437">
                  <c:v>-239.58849999999998</c:v>
                </c:pt>
                <c:pt idx="65438">
                  <c:v>-239.58649999999997</c:v>
                </c:pt>
                <c:pt idx="65439">
                  <c:v>-239.58449999999999</c:v>
                </c:pt>
                <c:pt idx="65440">
                  <c:v>-239.58249999999998</c:v>
                </c:pt>
                <c:pt idx="65441">
                  <c:v>-239.58049999999997</c:v>
                </c:pt>
                <c:pt idx="65442">
                  <c:v>-239.57849999999999</c:v>
                </c:pt>
                <c:pt idx="65443">
                  <c:v>-239.57649999999998</c:v>
                </c:pt>
                <c:pt idx="65444">
                  <c:v>-239.57449999999997</c:v>
                </c:pt>
                <c:pt idx="65445">
                  <c:v>-239.57249999999999</c:v>
                </c:pt>
                <c:pt idx="65446">
                  <c:v>-239.57049999999998</c:v>
                </c:pt>
                <c:pt idx="65447">
                  <c:v>-239.56849999999997</c:v>
                </c:pt>
                <c:pt idx="65448">
                  <c:v>-239.56649999999999</c:v>
                </c:pt>
                <c:pt idx="65449">
                  <c:v>-239.56449999999998</c:v>
                </c:pt>
                <c:pt idx="65450">
                  <c:v>-239.56249999999997</c:v>
                </c:pt>
                <c:pt idx="65451">
                  <c:v>-239.56049999999999</c:v>
                </c:pt>
                <c:pt idx="65452">
                  <c:v>-239.55849999999998</c:v>
                </c:pt>
                <c:pt idx="65453">
                  <c:v>-239.55649999999997</c:v>
                </c:pt>
                <c:pt idx="65454">
                  <c:v>-239.55449999999999</c:v>
                </c:pt>
                <c:pt idx="65455">
                  <c:v>-239.55249999999998</c:v>
                </c:pt>
                <c:pt idx="65456">
                  <c:v>-239.55049999999997</c:v>
                </c:pt>
                <c:pt idx="65457">
                  <c:v>-239.54849999999999</c:v>
                </c:pt>
                <c:pt idx="65458">
                  <c:v>-239.54649999999998</c:v>
                </c:pt>
                <c:pt idx="65459">
                  <c:v>-239.54449999999997</c:v>
                </c:pt>
                <c:pt idx="65460">
                  <c:v>-239.54249999999999</c:v>
                </c:pt>
                <c:pt idx="65461">
                  <c:v>-239.54049999999998</c:v>
                </c:pt>
                <c:pt idx="65462">
                  <c:v>-239.53849999999997</c:v>
                </c:pt>
                <c:pt idx="65463">
                  <c:v>-239.53649999999999</c:v>
                </c:pt>
                <c:pt idx="65464">
                  <c:v>-239.53449999999998</c:v>
                </c:pt>
                <c:pt idx="65465">
                  <c:v>-239.53249999999997</c:v>
                </c:pt>
                <c:pt idx="65466">
                  <c:v>-239.53049999999999</c:v>
                </c:pt>
                <c:pt idx="65467">
                  <c:v>-239.52849999999998</c:v>
                </c:pt>
                <c:pt idx="65468">
                  <c:v>-239.52649999999997</c:v>
                </c:pt>
                <c:pt idx="65469">
                  <c:v>-239.52449999999999</c:v>
                </c:pt>
                <c:pt idx="65470">
                  <c:v>-239.52249999999998</c:v>
                </c:pt>
                <c:pt idx="65471">
                  <c:v>-239.52049999999997</c:v>
                </c:pt>
                <c:pt idx="65472">
                  <c:v>-239.51849999999999</c:v>
                </c:pt>
                <c:pt idx="65473">
                  <c:v>-239.51649999999998</c:v>
                </c:pt>
                <c:pt idx="65474">
                  <c:v>-239.51449999999997</c:v>
                </c:pt>
                <c:pt idx="65475">
                  <c:v>-239.51249999999999</c:v>
                </c:pt>
                <c:pt idx="65476">
                  <c:v>-239.51049999999998</c:v>
                </c:pt>
                <c:pt idx="65477">
                  <c:v>-239.50849999999997</c:v>
                </c:pt>
                <c:pt idx="65478">
                  <c:v>-239.50649999999999</c:v>
                </c:pt>
                <c:pt idx="65479">
                  <c:v>-239.50449999999998</c:v>
                </c:pt>
                <c:pt idx="65480">
                  <c:v>-239.50249999999997</c:v>
                </c:pt>
                <c:pt idx="65481">
                  <c:v>-239.50049999999999</c:v>
                </c:pt>
                <c:pt idx="65482">
                  <c:v>-239.49849999999998</c:v>
                </c:pt>
                <c:pt idx="65483">
                  <c:v>-239.49649999999997</c:v>
                </c:pt>
                <c:pt idx="65484">
                  <c:v>-239.49449999999999</c:v>
                </c:pt>
                <c:pt idx="65485">
                  <c:v>-239.49249999999998</c:v>
                </c:pt>
                <c:pt idx="65486">
                  <c:v>-239.49049999999997</c:v>
                </c:pt>
                <c:pt idx="65487">
                  <c:v>-239.48849999999999</c:v>
                </c:pt>
                <c:pt idx="65488">
                  <c:v>-239.48649999999998</c:v>
                </c:pt>
                <c:pt idx="65489">
                  <c:v>-239.48449999999997</c:v>
                </c:pt>
                <c:pt idx="65490">
                  <c:v>-239.48249999999999</c:v>
                </c:pt>
                <c:pt idx="65491">
                  <c:v>-239.48049999999998</c:v>
                </c:pt>
                <c:pt idx="65492">
                  <c:v>-239.47849999999997</c:v>
                </c:pt>
                <c:pt idx="65493">
                  <c:v>-239.47649999999999</c:v>
                </c:pt>
                <c:pt idx="65494">
                  <c:v>-239.47449999999998</c:v>
                </c:pt>
                <c:pt idx="65495">
                  <c:v>-239.47249999999997</c:v>
                </c:pt>
                <c:pt idx="65496">
                  <c:v>-239.47049999999999</c:v>
                </c:pt>
                <c:pt idx="65497">
                  <c:v>-239.46849999999998</c:v>
                </c:pt>
                <c:pt idx="65498">
                  <c:v>-239.46649999999997</c:v>
                </c:pt>
                <c:pt idx="65499">
                  <c:v>-239.46449999999999</c:v>
                </c:pt>
                <c:pt idx="65500">
                  <c:v>-239.46249999999998</c:v>
                </c:pt>
                <c:pt idx="65501">
                  <c:v>-239.46049999999997</c:v>
                </c:pt>
                <c:pt idx="65502">
                  <c:v>-239.45849999999999</c:v>
                </c:pt>
                <c:pt idx="65503">
                  <c:v>-239.45649999999998</c:v>
                </c:pt>
                <c:pt idx="65504">
                  <c:v>-239.45449999999997</c:v>
                </c:pt>
                <c:pt idx="65505">
                  <c:v>-239.45249999999999</c:v>
                </c:pt>
                <c:pt idx="65506">
                  <c:v>-239.45049999999998</c:v>
                </c:pt>
                <c:pt idx="65507">
                  <c:v>-239.44849999999997</c:v>
                </c:pt>
                <c:pt idx="65508">
                  <c:v>-239.44649999999999</c:v>
                </c:pt>
                <c:pt idx="65509">
                  <c:v>-239.44449999999998</c:v>
                </c:pt>
                <c:pt idx="65510">
                  <c:v>-239.44249999999997</c:v>
                </c:pt>
                <c:pt idx="65511">
                  <c:v>-239.44049999999999</c:v>
                </c:pt>
                <c:pt idx="65512">
                  <c:v>-239.43849999999998</c:v>
                </c:pt>
                <c:pt idx="65513">
                  <c:v>-239.43649999999997</c:v>
                </c:pt>
                <c:pt idx="65514">
                  <c:v>-239.43449999999999</c:v>
                </c:pt>
                <c:pt idx="65515">
                  <c:v>-239.43249999999998</c:v>
                </c:pt>
                <c:pt idx="65516">
                  <c:v>-239.43049999999997</c:v>
                </c:pt>
                <c:pt idx="65517">
                  <c:v>-239.42849999999999</c:v>
                </c:pt>
                <c:pt idx="65518">
                  <c:v>-239.42649999999998</c:v>
                </c:pt>
                <c:pt idx="65519">
                  <c:v>-239.42449999999997</c:v>
                </c:pt>
                <c:pt idx="65520">
                  <c:v>-239.42249999999999</c:v>
                </c:pt>
                <c:pt idx="65521">
                  <c:v>-239.42049999999998</c:v>
                </c:pt>
                <c:pt idx="65522">
                  <c:v>-239.41849999999997</c:v>
                </c:pt>
                <c:pt idx="65523">
                  <c:v>-239.41649999999998</c:v>
                </c:pt>
                <c:pt idx="65524">
                  <c:v>-239.41449999999998</c:v>
                </c:pt>
                <c:pt idx="65525">
                  <c:v>-239.41249999999997</c:v>
                </c:pt>
                <c:pt idx="65526">
                  <c:v>-239.41049999999998</c:v>
                </c:pt>
                <c:pt idx="65527">
                  <c:v>-239.40849999999998</c:v>
                </c:pt>
                <c:pt idx="65528">
                  <c:v>-239.40649999999997</c:v>
                </c:pt>
                <c:pt idx="65529">
                  <c:v>-239.40449999999998</c:v>
                </c:pt>
                <c:pt idx="65530">
                  <c:v>-239.40249999999997</c:v>
                </c:pt>
                <c:pt idx="65531">
                  <c:v>-239.40049999999997</c:v>
                </c:pt>
                <c:pt idx="65532">
                  <c:v>-239.39849999999998</c:v>
                </c:pt>
                <c:pt idx="65533">
                  <c:v>-239.39649999999997</c:v>
                </c:pt>
                <c:pt idx="65534">
                  <c:v>-239.39449999999997</c:v>
                </c:pt>
                <c:pt idx="65535">
                  <c:v>-239.39249999999998</c:v>
                </c:pt>
                <c:pt idx="65536">
                  <c:v>-239.39049999999997</c:v>
                </c:pt>
                <c:pt idx="65537">
                  <c:v>-239.38849999999996</c:v>
                </c:pt>
                <c:pt idx="65538">
                  <c:v>-239.38649999999998</c:v>
                </c:pt>
                <c:pt idx="65539">
                  <c:v>-239.38449999999997</c:v>
                </c:pt>
                <c:pt idx="65540">
                  <c:v>-239.38249999999996</c:v>
                </c:pt>
                <c:pt idx="65541">
                  <c:v>-239.38049999999998</c:v>
                </c:pt>
                <c:pt idx="65542">
                  <c:v>-239.37849999999997</c:v>
                </c:pt>
                <c:pt idx="65543">
                  <c:v>-239.37649999999996</c:v>
                </c:pt>
                <c:pt idx="65544">
                  <c:v>-239.37449999999998</c:v>
                </c:pt>
                <c:pt idx="65545">
                  <c:v>-239.37249999999997</c:v>
                </c:pt>
                <c:pt idx="65546">
                  <c:v>-239.37049999999996</c:v>
                </c:pt>
                <c:pt idx="65547">
                  <c:v>-239.36849999999998</c:v>
                </c:pt>
                <c:pt idx="65548">
                  <c:v>-239.36649999999997</c:v>
                </c:pt>
                <c:pt idx="65549">
                  <c:v>-239.36449999999996</c:v>
                </c:pt>
                <c:pt idx="65550">
                  <c:v>-239.36249999999998</c:v>
                </c:pt>
                <c:pt idx="65551">
                  <c:v>-239.36049999999997</c:v>
                </c:pt>
                <c:pt idx="65552">
                  <c:v>-239.35849999999996</c:v>
                </c:pt>
                <c:pt idx="65553">
                  <c:v>-239.35649999999998</c:v>
                </c:pt>
                <c:pt idx="65554">
                  <c:v>-239.35449999999997</c:v>
                </c:pt>
                <c:pt idx="65555">
                  <c:v>-239.35249999999996</c:v>
                </c:pt>
                <c:pt idx="65556">
                  <c:v>-239.35049999999998</c:v>
                </c:pt>
                <c:pt idx="65557">
                  <c:v>-239.34849999999997</c:v>
                </c:pt>
                <c:pt idx="65558">
                  <c:v>-239.34649999999996</c:v>
                </c:pt>
                <c:pt idx="65559">
                  <c:v>-239.34449999999998</c:v>
                </c:pt>
                <c:pt idx="65560">
                  <c:v>-239.34249999999997</c:v>
                </c:pt>
                <c:pt idx="65561">
                  <c:v>-239.34049999999996</c:v>
                </c:pt>
                <c:pt idx="65562">
                  <c:v>-239.33849999999998</c:v>
                </c:pt>
                <c:pt idx="65563">
                  <c:v>-239.33649999999997</c:v>
                </c:pt>
                <c:pt idx="65564">
                  <c:v>-239.33449999999999</c:v>
                </c:pt>
                <c:pt idx="65565">
                  <c:v>-239.33249999999998</c:v>
                </c:pt>
                <c:pt idx="65566">
                  <c:v>-239.33049999999997</c:v>
                </c:pt>
                <c:pt idx="65567">
                  <c:v>-239.32849999999999</c:v>
                </c:pt>
                <c:pt idx="65568">
                  <c:v>-239.32649999999998</c:v>
                </c:pt>
                <c:pt idx="65569">
                  <c:v>-239.32449999999997</c:v>
                </c:pt>
                <c:pt idx="65570">
                  <c:v>-239.32249999999999</c:v>
                </c:pt>
                <c:pt idx="65571">
                  <c:v>-239.32049999999998</c:v>
                </c:pt>
                <c:pt idx="65572">
                  <c:v>-239.31849999999997</c:v>
                </c:pt>
                <c:pt idx="65573">
                  <c:v>-239.31649999999999</c:v>
                </c:pt>
                <c:pt idx="65574">
                  <c:v>-239.31449999999998</c:v>
                </c:pt>
                <c:pt idx="65575">
                  <c:v>-239.31249999999997</c:v>
                </c:pt>
                <c:pt idx="65576">
                  <c:v>-239.31049999999999</c:v>
                </c:pt>
                <c:pt idx="65577">
                  <c:v>-239.30849999999998</c:v>
                </c:pt>
                <c:pt idx="65578">
                  <c:v>-239.30649999999997</c:v>
                </c:pt>
                <c:pt idx="65579">
                  <c:v>-239.30449999999999</c:v>
                </c:pt>
                <c:pt idx="65580">
                  <c:v>-239.30249999999998</c:v>
                </c:pt>
                <c:pt idx="65581">
                  <c:v>-239.30049999999997</c:v>
                </c:pt>
                <c:pt idx="65582">
                  <c:v>-239.29849999999999</c:v>
                </c:pt>
                <c:pt idx="65583">
                  <c:v>-239.29649999999998</c:v>
                </c:pt>
                <c:pt idx="65584">
                  <c:v>-239.29449999999997</c:v>
                </c:pt>
                <c:pt idx="65585">
                  <c:v>-239.29249999999999</c:v>
                </c:pt>
                <c:pt idx="65586">
                  <c:v>-239.29049999999998</c:v>
                </c:pt>
                <c:pt idx="65587">
                  <c:v>-239.28849999999997</c:v>
                </c:pt>
                <c:pt idx="65588">
                  <c:v>-239.28649999999999</c:v>
                </c:pt>
                <c:pt idx="65589">
                  <c:v>-239.28449999999998</c:v>
                </c:pt>
                <c:pt idx="65590">
                  <c:v>-239.28249999999997</c:v>
                </c:pt>
                <c:pt idx="65591">
                  <c:v>-239.28049999999999</c:v>
                </c:pt>
                <c:pt idx="65592">
                  <c:v>-239.27849999999998</c:v>
                </c:pt>
                <c:pt idx="65593">
                  <c:v>-239.27649999999997</c:v>
                </c:pt>
                <c:pt idx="65594">
                  <c:v>-239.27449999999999</c:v>
                </c:pt>
                <c:pt idx="65595">
                  <c:v>-239.27249999999998</c:v>
                </c:pt>
                <c:pt idx="65596">
                  <c:v>-239.27049999999997</c:v>
                </c:pt>
                <c:pt idx="65597">
                  <c:v>-239.26849999999999</c:v>
                </c:pt>
                <c:pt idx="65598">
                  <c:v>-239.26649999999998</c:v>
                </c:pt>
                <c:pt idx="65599">
                  <c:v>-239.26449999999997</c:v>
                </c:pt>
                <c:pt idx="65600">
                  <c:v>-239.26249999999999</c:v>
                </c:pt>
                <c:pt idx="65601">
                  <c:v>-239.26049999999998</c:v>
                </c:pt>
                <c:pt idx="65602">
                  <c:v>-239.25849999999997</c:v>
                </c:pt>
                <c:pt idx="65603">
                  <c:v>-239.25649999999999</c:v>
                </c:pt>
                <c:pt idx="65604">
                  <c:v>-239.25449999999998</c:v>
                </c:pt>
                <c:pt idx="65605">
                  <c:v>-239.25249999999997</c:v>
                </c:pt>
                <c:pt idx="65606">
                  <c:v>-239.25049999999999</c:v>
                </c:pt>
                <c:pt idx="65607">
                  <c:v>-239.24849999999998</c:v>
                </c:pt>
                <c:pt idx="65608">
                  <c:v>-239.24649999999997</c:v>
                </c:pt>
                <c:pt idx="65609">
                  <c:v>-239.24449999999999</c:v>
                </c:pt>
                <c:pt idx="65610">
                  <c:v>-239.24249999999998</c:v>
                </c:pt>
                <c:pt idx="65611">
                  <c:v>-239.24049999999997</c:v>
                </c:pt>
                <c:pt idx="65612">
                  <c:v>-239.23849999999999</c:v>
                </c:pt>
                <c:pt idx="65613">
                  <c:v>-239.23649999999998</c:v>
                </c:pt>
                <c:pt idx="65614">
                  <c:v>-239.23449999999997</c:v>
                </c:pt>
                <c:pt idx="65615">
                  <c:v>-239.23249999999999</c:v>
                </c:pt>
                <c:pt idx="65616">
                  <c:v>-239.23049999999998</c:v>
                </c:pt>
                <c:pt idx="65617">
                  <c:v>-239.22849999999997</c:v>
                </c:pt>
                <c:pt idx="65618">
                  <c:v>-239.22649999999999</c:v>
                </c:pt>
                <c:pt idx="65619">
                  <c:v>-239.22449999999998</c:v>
                </c:pt>
                <c:pt idx="65620">
                  <c:v>-239.22249999999997</c:v>
                </c:pt>
                <c:pt idx="65621">
                  <c:v>-239.22049999999999</c:v>
                </c:pt>
                <c:pt idx="65622">
                  <c:v>-239.21849999999998</c:v>
                </c:pt>
                <c:pt idx="65623">
                  <c:v>-239.21649999999997</c:v>
                </c:pt>
                <c:pt idx="65624">
                  <c:v>-239.21449999999999</c:v>
                </c:pt>
                <c:pt idx="65625">
                  <c:v>-239.21249999999998</c:v>
                </c:pt>
                <c:pt idx="65626">
                  <c:v>-239.21049999999997</c:v>
                </c:pt>
                <c:pt idx="65627">
                  <c:v>-239.20849999999999</c:v>
                </c:pt>
                <c:pt idx="65628">
                  <c:v>-239.20649999999998</c:v>
                </c:pt>
                <c:pt idx="65629">
                  <c:v>-239.20449999999997</c:v>
                </c:pt>
                <c:pt idx="65630">
                  <c:v>-239.20249999999999</c:v>
                </c:pt>
                <c:pt idx="65631">
                  <c:v>-239.20049999999998</c:v>
                </c:pt>
                <c:pt idx="65632">
                  <c:v>-239.19849999999997</c:v>
                </c:pt>
                <c:pt idx="65633">
                  <c:v>-239.19649999999999</c:v>
                </c:pt>
                <c:pt idx="65634">
                  <c:v>-239.19449999999998</c:v>
                </c:pt>
                <c:pt idx="65635">
                  <c:v>-239.19249999999997</c:v>
                </c:pt>
                <c:pt idx="65636">
                  <c:v>-239.19049999999999</c:v>
                </c:pt>
                <c:pt idx="65637">
                  <c:v>-239.18849999999998</c:v>
                </c:pt>
                <c:pt idx="65638">
                  <c:v>-239.18649999999997</c:v>
                </c:pt>
                <c:pt idx="65639">
                  <c:v>-239.18449999999999</c:v>
                </c:pt>
                <c:pt idx="65640">
                  <c:v>-239.18249999999998</c:v>
                </c:pt>
                <c:pt idx="65641">
                  <c:v>-239.18049999999997</c:v>
                </c:pt>
                <c:pt idx="65642">
                  <c:v>-239.17849999999999</c:v>
                </c:pt>
                <c:pt idx="65643">
                  <c:v>-239.17649999999998</c:v>
                </c:pt>
                <c:pt idx="65644">
                  <c:v>-239.17449999999997</c:v>
                </c:pt>
                <c:pt idx="65645">
                  <c:v>-239.17249999999999</c:v>
                </c:pt>
                <c:pt idx="65646">
                  <c:v>-239.17049999999998</c:v>
                </c:pt>
                <c:pt idx="65647">
                  <c:v>-239.16849999999997</c:v>
                </c:pt>
                <c:pt idx="65648">
                  <c:v>-239.16649999999998</c:v>
                </c:pt>
                <c:pt idx="65649">
                  <c:v>-239.16449999999998</c:v>
                </c:pt>
                <c:pt idx="65650">
                  <c:v>-239.16249999999997</c:v>
                </c:pt>
                <c:pt idx="65651">
                  <c:v>-239.16049999999998</c:v>
                </c:pt>
                <c:pt idx="65652">
                  <c:v>-239.15849999999998</c:v>
                </c:pt>
                <c:pt idx="65653">
                  <c:v>-239.15649999999997</c:v>
                </c:pt>
                <c:pt idx="65654">
                  <c:v>-239.15449999999998</c:v>
                </c:pt>
                <c:pt idx="65655">
                  <c:v>-239.15249999999997</c:v>
                </c:pt>
                <c:pt idx="65656">
                  <c:v>-239.15049999999997</c:v>
                </c:pt>
                <c:pt idx="65657">
                  <c:v>-239.14849999999998</c:v>
                </c:pt>
                <c:pt idx="65658">
                  <c:v>-239.14649999999997</c:v>
                </c:pt>
                <c:pt idx="65659">
                  <c:v>-239.14449999999997</c:v>
                </c:pt>
                <c:pt idx="65660">
                  <c:v>-239.14249999999998</c:v>
                </c:pt>
                <c:pt idx="65661">
                  <c:v>-239.14049999999997</c:v>
                </c:pt>
                <c:pt idx="65662">
                  <c:v>-239.13849999999996</c:v>
                </c:pt>
                <c:pt idx="65663">
                  <c:v>-239.13649999999998</c:v>
                </c:pt>
                <c:pt idx="65664">
                  <c:v>-239.13449999999997</c:v>
                </c:pt>
                <c:pt idx="65665">
                  <c:v>-239.13249999999996</c:v>
                </c:pt>
                <c:pt idx="65666">
                  <c:v>-239.13049999999998</c:v>
                </c:pt>
                <c:pt idx="65667">
                  <c:v>-239.12849999999997</c:v>
                </c:pt>
                <c:pt idx="65668">
                  <c:v>-239.12649999999996</c:v>
                </c:pt>
                <c:pt idx="65669">
                  <c:v>-239.12449999999998</c:v>
                </c:pt>
                <c:pt idx="65670">
                  <c:v>-239.12249999999997</c:v>
                </c:pt>
                <c:pt idx="65671">
                  <c:v>-239.12049999999996</c:v>
                </c:pt>
                <c:pt idx="65672">
                  <c:v>-239.11849999999998</c:v>
                </c:pt>
                <c:pt idx="65673">
                  <c:v>-239.11649999999997</c:v>
                </c:pt>
                <c:pt idx="65674">
                  <c:v>-239.11449999999996</c:v>
                </c:pt>
                <c:pt idx="65675">
                  <c:v>-239.11249999999998</c:v>
                </c:pt>
                <c:pt idx="65676">
                  <c:v>-239.11049999999997</c:v>
                </c:pt>
                <c:pt idx="65677">
                  <c:v>-239.10849999999996</c:v>
                </c:pt>
                <c:pt idx="65678">
                  <c:v>-239.10649999999998</c:v>
                </c:pt>
                <c:pt idx="65679">
                  <c:v>-239.10449999999997</c:v>
                </c:pt>
                <c:pt idx="65680">
                  <c:v>-239.10249999999996</c:v>
                </c:pt>
                <c:pt idx="65681">
                  <c:v>-239.10049999999998</c:v>
                </c:pt>
                <c:pt idx="65682">
                  <c:v>-239.09849999999997</c:v>
                </c:pt>
                <c:pt idx="65683">
                  <c:v>-239.09649999999996</c:v>
                </c:pt>
                <c:pt idx="65684">
                  <c:v>-239.09449999999998</c:v>
                </c:pt>
                <c:pt idx="65685">
                  <c:v>-239.09249999999997</c:v>
                </c:pt>
                <c:pt idx="65686">
                  <c:v>-239.09049999999996</c:v>
                </c:pt>
                <c:pt idx="65687">
                  <c:v>-239.08849999999998</c:v>
                </c:pt>
                <c:pt idx="65688">
                  <c:v>-239.08649999999997</c:v>
                </c:pt>
                <c:pt idx="65689">
                  <c:v>-239.08449999999999</c:v>
                </c:pt>
                <c:pt idx="65690">
                  <c:v>-239.08249999999998</c:v>
                </c:pt>
                <c:pt idx="65691">
                  <c:v>-239.08049999999997</c:v>
                </c:pt>
                <c:pt idx="65692">
                  <c:v>-239.07849999999999</c:v>
                </c:pt>
                <c:pt idx="65693">
                  <c:v>-239.07649999999998</c:v>
                </c:pt>
                <c:pt idx="65694">
                  <c:v>-239.07449999999997</c:v>
                </c:pt>
                <c:pt idx="65695">
                  <c:v>-239.07249999999999</c:v>
                </c:pt>
                <c:pt idx="65696">
                  <c:v>-239.07049999999998</c:v>
                </c:pt>
                <c:pt idx="65697">
                  <c:v>-239.06849999999997</c:v>
                </c:pt>
                <c:pt idx="65698">
                  <c:v>-239.06649999999999</c:v>
                </c:pt>
                <c:pt idx="65699">
                  <c:v>-239.06449999999998</c:v>
                </c:pt>
                <c:pt idx="65700">
                  <c:v>-239.06249999999997</c:v>
                </c:pt>
                <c:pt idx="65701">
                  <c:v>-239.06049999999999</c:v>
                </c:pt>
                <c:pt idx="65702">
                  <c:v>-239.05849999999998</c:v>
                </c:pt>
                <c:pt idx="65703">
                  <c:v>-239.05649999999997</c:v>
                </c:pt>
                <c:pt idx="65704">
                  <c:v>-239.05449999999999</c:v>
                </c:pt>
                <c:pt idx="65705">
                  <c:v>-239.05249999999998</c:v>
                </c:pt>
                <c:pt idx="65706">
                  <c:v>-239.05049999999997</c:v>
                </c:pt>
                <c:pt idx="65707">
                  <c:v>-239.04849999999999</c:v>
                </c:pt>
                <c:pt idx="65708">
                  <c:v>-239.04649999999998</c:v>
                </c:pt>
                <c:pt idx="65709">
                  <c:v>-239.04449999999997</c:v>
                </c:pt>
                <c:pt idx="65710">
                  <c:v>-239.04249999999999</c:v>
                </c:pt>
                <c:pt idx="65711">
                  <c:v>-239.04049999999998</c:v>
                </c:pt>
                <c:pt idx="65712">
                  <c:v>-239.03849999999997</c:v>
                </c:pt>
                <c:pt idx="65713">
                  <c:v>-239.03649999999999</c:v>
                </c:pt>
                <c:pt idx="65714">
                  <c:v>-239.03449999999998</c:v>
                </c:pt>
                <c:pt idx="65715">
                  <c:v>-239.03249999999997</c:v>
                </c:pt>
                <c:pt idx="65716">
                  <c:v>-239.03049999999999</c:v>
                </c:pt>
                <c:pt idx="65717">
                  <c:v>-239.02849999999998</c:v>
                </c:pt>
                <c:pt idx="65718">
                  <c:v>-239.02649999999997</c:v>
                </c:pt>
                <c:pt idx="65719">
                  <c:v>-239.02449999999999</c:v>
                </c:pt>
                <c:pt idx="65720">
                  <c:v>-239.02249999999998</c:v>
                </c:pt>
                <c:pt idx="65721">
                  <c:v>-239.02049999999997</c:v>
                </c:pt>
                <c:pt idx="65722">
                  <c:v>-239.01849999999999</c:v>
                </c:pt>
                <c:pt idx="65723">
                  <c:v>-239.01649999999998</c:v>
                </c:pt>
                <c:pt idx="65724">
                  <c:v>-239.01449999999997</c:v>
                </c:pt>
                <c:pt idx="65725">
                  <c:v>-239.01249999999999</c:v>
                </c:pt>
                <c:pt idx="65726">
                  <c:v>-239.01049999999998</c:v>
                </c:pt>
                <c:pt idx="65727">
                  <c:v>-239.00849999999997</c:v>
                </c:pt>
                <c:pt idx="65728">
                  <c:v>-239.00649999999999</c:v>
                </c:pt>
                <c:pt idx="65729">
                  <c:v>-239.00449999999998</c:v>
                </c:pt>
                <c:pt idx="65730">
                  <c:v>-239.00249999999997</c:v>
                </c:pt>
                <c:pt idx="65731">
                  <c:v>-239.00049999999999</c:v>
                </c:pt>
                <c:pt idx="65732">
                  <c:v>-238.99849999999998</c:v>
                </c:pt>
                <c:pt idx="65733">
                  <c:v>-238.99649999999997</c:v>
                </c:pt>
                <c:pt idx="65734">
                  <c:v>-238.99449999999999</c:v>
                </c:pt>
                <c:pt idx="65735">
                  <c:v>-238.99249999999998</c:v>
                </c:pt>
                <c:pt idx="65736">
                  <c:v>-238.99049999999997</c:v>
                </c:pt>
                <c:pt idx="65737">
                  <c:v>-238.98849999999999</c:v>
                </c:pt>
                <c:pt idx="65738">
                  <c:v>-238.98649999999998</c:v>
                </c:pt>
                <c:pt idx="65739">
                  <c:v>-238.98449999999997</c:v>
                </c:pt>
                <c:pt idx="65740">
                  <c:v>-238.98249999999999</c:v>
                </c:pt>
                <c:pt idx="65741">
                  <c:v>-238.98049999999998</c:v>
                </c:pt>
                <c:pt idx="65742">
                  <c:v>-238.97849999999997</c:v>
                </c:pt>
                <c:pt idx="65743">
                  <c:v>-238.97649999999999</c:v>
                </c:pt>
                <c:pt idx="65744">
                  <c:v>-238.97449999999998</c:v>
                </c:pt>
                <c:pt idx="65745">
                  <c:v>-238.97249999999997</c:v>
                </c:pt>
                <c:pt idx="65746">
                  <c:v>-238.97049999999999</c:v>
                </c:pt>
                <c:pt idx="65747">
                  <c:v>-238.96849999999998</c:v>
                </c:pt>
                <c:pt idx="65748">
                  <c:v>-238.96649999999997</c:v>
                </c:pt>
                <c:pt idx="65749">
                  <c:v>-238.96449999999999</c:v>
                </c:pt>
                <c:pt idx="65750">
                  <c:v>-238.96249999999998</c:v>
                </c:pt>
                <c:pt idx="65751">
                  <c:v>-238.96049999999997</c:v>
                </c:pt>
                <c:pt idx="65752">
                  <c:v>-238.95849999999999</c:v>
                </c:pt>
                <c:pt idx="65753">
                  <c:v>-238.95649999999998</c:v>
                </c:pt>
                <c:pt idx="65754">
                  <c:v>-238.95449999999997</c:v>
                </c:pt>
                <c:pt idx="65755">
                  <c:v>-238.95249999999999</c:v>
                </c:pt>
                <c:pt idx="65756">
                  <c:v>-238.95049999999998</c:v>
                </c:pt>
                <c:pt idx="65757">
                  <c:v>-238.94849999999997</c:v>
                </c:pt>
                <c:pt idx="65758">
                  <c:v>-238.94649999999999</c:v>
                </c:pt>
                <c:pt idx="65759">
                  <c:v>-238.94449999999998</c:v>
                </c:pt>
                <c:pt idx="65760">
                  <c:v>-238.94249999999997</c:v>
                </c:pt>
                <c:pt idx="65761">
                  <c:v>-238.94049999999999</c:v>
                </c:pt>
                <c:pt idx="65762">
                  <c:v>-238.93849999999998</c:v>
                </c:pt>
                <c:pt idx="65763">
                  <c:v>-238.93649999999997</c:v>
                </c:pt>
                <c:pt idx="65764">
                  <c:v>-238.93449999999999</c:v>
                </c:pt>
                <c:pt idx="65765">
                  <c:v>-238.93249999999998</c:v>
                </c:pt>
                <c:pt idx="65766">
                  <c:v>-238.93049999999997</c:v>
                </c:pt>
                <c:pt idx="65767">
                  <c:v>-238.92849999999999</c:v>
                </c:pt>
                <c:pt idx="65768">
                  <c:v>-238.92649999999998</c:v>
                </c:pt>
                <c:pt idx="65769">
                  <c:v>-238.92449999999997</c:v>
                </c:pt>
                <c:pt idx="65770">
                  <c:v>-238.92249999999999</c:v>
                </c:pt>
                <c:pt idx="65771">
                  <c:v>-238.92049999999998</c:v>
                </c:pt>
                <c:pt idx="65772">
                  <c:v>-238.91849999999997</c:v>
                </c:pt>
                <c:pt idx="65773">
                  <c:v>-238.91649999999998</c:v>
                </c:pt>
                <c:pt idx="65774">
                  <c:v>-238.91449999999998</c:v>
                </c:pt>
                <c:pt idx="65775">
                  <c:v>-238.91249999999997</c:v>
                </c:pt>
                <c:pt idx="65776">
                  <c:v>-238.91049999999998</c:v>
                </c:pt>
                <c:pt idx="65777">
                  <c:v>-238.90849999999998</c:v>
                </c:pt>
                <c:pt idx="65778">
                  <c:v>-238.90649999999997</c:v>
                </c:pt>
                <c:pt idx="65779">
                  <c:v>-238.90449999999998</c:v>
                </c:pt>
                <c:pt idx="65780">
                  <c:v>-238.90249999999997</c:v>
                </c:pt>
                <c:pt idx="65781">
                  <c:v>-238.90049999999997</c:v>
                </c:pt>
                <c:pt idx="65782">
                  <c:v>-238.89849999999998</c:v>
                </c:pt>
                <c:pt idx="65783">
                  <c:v>-238.89649999999997</c:v>
                </c:pt>
                <c:pt idx="65784">
                  <c:v>-238.89449999999997</c:v>
                </c:pt>
                <c:pt idx="65785">
                  <c:v>-238.89249999999998</c:v>
                </c:pt>
                <c:pt idx="65786">
                  <c:v>-238.89049999999997</c:v>
                </c:pt>
                <c:pt idx="65787">
                  <c:v>-238.88849999999996</c:v>
                </c:pt>
                <c:pt idx="65788">
                  <c:v>-238.88649999999998</c:v>
                </c:pt>
                <c:pt idx="65789">
                  <c:v>-238.88449999999997</c:v>
                </c:pt>
                <c:pt idx="65790">
                  <c:v>-238.88249999999996</c:v>
                </c:pt>
                <c:pt idx="65791">
                  <c:v>-238.88049999999998</c:v>
                </c:pt>
                <c:pt idx="65792">
                  <c:v>-238.87849999999997</c:v>
                </c:pt>
                <c:pt idx="65793">
                  <c:v>-238.87649999999996</c:v>
                </c:pt>
                <c:pt idx="65794">
                  <c:v>-238.87449999999998</c:v>
                </c:pt>
                <c:pt idx="65795">
                  <c:v>-238.87249999999997</c:v>
                </c:pt>
                <c:pt idx="65796">
                  <c:v>-238.87049999999996</c:v>
                </c:pt>
                <c:pt idx="65797">
                  <c:v>-238.86849999999998</c:v>
                </c:pt>
                <c:pt idx="65798">
                  <c:v>-238.86649999999997</c:v>
                </c:pt>
                <c:pt idx="65799">
                  <c:v>-238.86449999999996</c:v>
                </c:pt>
                <c:pt idx="65800">
                  <c:v>-238.86249999999998</c:v>
                </c:pt>
                <c:pt idx="65801">
                  <c:v>-238.86049999999997</c:v>
                </c:pt>
                <c:pt idx="65802">
                  <c:v>-238.85849999999996</c:v>
                </c:pt>
                <c:pt idx="65803">
                  <c:v>-238.85649999999998</c:v>
                </c:pt>
                <c:pt idx="65804">
                  <c:v>-238.85449999999997</c:v>
                </c:pt>
                <c:pt idx="65805">
                  <c:v>-238.85249999999996</c:v>
                </c:pt>
                <c:pt idx="65806">
                  <c:v>-238.85049999999998</c:v>
                </c:pt>
                <c:pt idx="65807">
                  <c:v>-238.84849999999997</c:v>
                </c:pt>
                <c:pt idx="65808">
                  <c:v>-238.84649999999996</c:v>
                </c:pt>
                <c:pt idx="65809">
                  <c:v>-238.84449999999998</c:v>
                </c:pt>
                <c:pt idx="65810">
                  <c:v>-238.84249999999997</c:v>
                </c:pt>
                <c:pt idx="65811">
                  <c:v>-238.84049999999996</c:v>
                </c:pt>
                <c:pt idx="65812">
                  <c:v>-238.83849999999998</c:v>
                </c:pt>
                <c:pt idx="65813">
                  <c:v>-238.83649999999997</c:v>
                </c:pt>
                <c:pt idx="65814">
                  <c:v>-238.83449999999999</c:v>
                </c:pt>
                <c:pt idx="65815">
                  <c:v>-238.83249999999998</c:v>
                </c:pt>
                <c:pt idx="65816">
                  <c:v>-238.83049999999997</c:v>
                </c:pt>
                <c:pt idx="65817">
                  <c:v>-238.82849999999999</c:v>
                </c:pt>
                <c:pt idx="65818">
                  <c:v>-238.82649999999998</c:v>
                </c:pt>
                <c:pt idx="65819">
                  <c:v>-238.82449999999997</c:v>
                </c:pt>
                <c:pt idx="65820">
                  <c:v>-238.82249999999999</c:v>
                </c:pt>
                <c:pt idx="65821">
                  <c:v>-238.82049999999998</c:v>
                </c:pt>
                <c:pt idx="65822">
                  <c:v>-238.81849999999997</c:v>
                </c:pt>
                <c:pt idx="65823">
                  <c:v>-238.81649999999999</c:v>
                </c:pt>
                <c:pt idx="65824">
                  <c:v>-238.81449999999998</c:v>
                </c:pt>
                <c:pt idx="65825">
                  <c:v>-238.81249999999997</c:v>
                </c:pt>
                <c:pt idx="65826">
                  <c:v>-238.81049999999999</c:v>
                </c:pt>
                <c:pt idx="65827">
                  <c:v>-238.80849999999998</c:v>
                </c:pt>
                <c:pt idx="65828">
                  <c:v>-238.80649999999997</c:v>
                </c:pt>
                <c:pt idx="65829">
                  <c:v>-238.80449999999999</c:v>
                </c:pt>
                <c:pt idx="65830">
                  <c:v>-238.80249999999998</c:v>
                </c:pt>
                <c:pt idx="65831">
                  <c:v>-238.80049999999997</c:v>
                </c:pt>
                <c:pt idx="65832">
                  <c:v>-238.79849999999999</c:v>
                </c:pt>
                <c:pt idx="65833">
                  <c:v>-238.79649999999998</c:v>
                </c:pt>
                <c:pt idx="65834">
                  <c:v>-238.79449999999997</c:v>
                </c:pt>
                <c:pt idx="65835">
                  <c:v>-238.79249999999999</c:v>
                </c:pt>
                <c:pt idx="65836">
                  <c:v>-238.79049999999998</c:v>
                </c:pt>
                <c:pt idx="65837">
                  <c:v>-238.78849999999997</c:v>
                </c:pt>
                <c:pt idx="65838">
                  <c:v>-238.78649999999999</c:v>
                </c:pt>
                <c:pt idx="65839">
                  <c:v>-238.78449999999998</c:v>
                </c:pt>
                <c:pt idx="65840">
                  <c:v>-238.78249999999997</c:v>
                </c:pt>
                <c:pt idx="65841">
                  <c:v>-238.78049999999999</c:v>
                </c:pt>
                <c:pt idx="65842">
                  <c:v>-238.77849999999998</c:v>
                </c:pt>
                <c:pt idx="65843">
                  <c:v>-238.77649999999997</c:v>
                </c:pt>
                <c:pt idx="65844">
                  <c:v>-238.77449999999999</c:v>
                </c:pt>
                <c:pt idx="65845">
                  <c:v>-238.77249999999998</c:v>
                </c:pt>
                <c:pt idx="65846">
                  <c:v>-238.77049999999997</c:v>
                </c:pt>
                <c:pt idx="65847">
                  <c:v>-238.76849999999999</c:v>
                </c:pt>
                <c:pt idx="65848">
                  <c:v>-238.76649999999998</c:v>
                </c:pt>
                <c:pt idx="65849">
                  <c:v>-238.76449999999997</c:v>
                </c:pt>
                <c:pt idx="65850">
                  <c:v>-238.76249999999999</c:v>
                </c:pt>
                <c:pt idx="65851">
                  <c:v>-238.76049999999998</c:v>
                </c:pt>
                <c:pt idx="65852">
                  <c:v>-238.75849999999997</c:v>
                </c:pt>
                <c:pt idx="65853">
                  <c:v>-238.75649999999999</c:v>
                </c:pt>
                <c:pt idx="65854">
                  <c:v>-238.75449999999998</c:v>
                </c:pt>
                <c:pt idx="65855">
                  <c:v>-238.75249999999997</c:v>
                </c:pt>
                <c:pt idx="65856">
                  <c:v>-238.75049999999999</c:v>
                </c:pt>
                <c:pt idx="65857">
                  <c:v>-238.74849999999998</c:v>
                </c:pt>
                <c:pt idx="65858">
                  <c:v>-238.74649999999997</c:v>
                </c:pt>
                <c:pt idx="65859">
                  <c:v>-238.74449999999999</c:v>
                </c:pt>
                <c:pt idx="65860">
                  <c:v>-238.74249999999998</c:v>
                </c:pt>
                <c:pt idx="65861">
                  <c:v>-238.74049999999997</c:v>
                </c:pt>
                <c:pt idx="65862">
                  <c:v>-238.73849999999999</c:v>
                </c:pt>
                <c:pt idx="65863">
                  <c:v>-238.73649999999998</c:v>
                </c:pt>
                <c:pt idx="65864">
                  <c:v>-238.73449999999997</c:v>
                </c:pt>
                <c:pt idx="65865">
                  <c:v>-238.73249999999999</c:v>
                </c:pt>
                <c:pt idx="65866">
                  <c:v>-238.73049999999998</c:v>
                </c:pt>
                <c:pt idx="65867">
                  <c:v>-238.72849999999997</c:v>
                </c:pt>
                <c:pt idx="65868">
                  <c:v>-238.72649999999999</c:v>
                </c:pt>
                <c:pt idx="65869">
                  <c:v>-238.72449999999998</c:v>
                </c:pt>
                <c:pt idx="65870">
                  <c:v>-238.72249999999997</c:v>
                </c:pt>
                <c:pt idx="65871">
                  <c:v>-238.72049999999999</c:v>
                </c:pt>
                <c:pt idx="65872">
                  <c:v>-238.71849999999998</c:v>
                </c:pt>
                <c:pt idx="65873">
                  <c:v>-238.71649999999997</c:v>
                </c:pt>
                <c:pt idx="65874">
                  <c:v>-238.71449999999999</c:v>
                </c:pt>
                <c:pt idx="65875">
                  <c:v>-238.71249999999998</c:v>
                </c:pt>
                <c:pt idx="65876">
                  <c:v>-238.71049999999997</c:v>
                </c:pt>
                <c:pt idx="65877">
                  <c:v>-238.70849999999999</c:v>
                </c:pt>
                <c:pt idx="65878">
                  <c:v>-238.70649999999998</c:v>
                </c:pt>
                <c:pt idx="65879">
                  <c:v>-238.70449999999997</c:v>
                </c:pt>
                <c:pt idx="65880">
                  <c:v>-238.70249999999999</c:v>
                </c:pt>
                <c:pt idx="65881">
                  <c:v>-238.70049999999998</c:v>
                </c:pt>
                <c:pt idx="65882">
                  <c:v>-238.69849999999997</c:v>
                </c:pt>
                <c:pt idx="65883">
                  <c:v>-238.69649999999999</c:v>
                </c:pt>
                <c:pt idx="65884">
                  <c:v>-238.69449999999998</c:v>
                </c:pt>
                <c:pt idx="65885">
                  <c:v>-238.69249999999997</c:v>
                </c:pt>
                <c:pt idx="65886">
                  <c:v>-238.69049999999999</c:v>
                </c:pt>
                <c:pt idx="65887">
                  <c:v>-238.68849999999998</c:v>
                </c:pt>
                <c:pt idx="65888">
                  <c:v>-238.68649999999997</c:v>
                </c:pt>
                <c:pt idx="65889">
                  <c:v>-238.68449999999999</c:v>
                </c:pt>
                <c:pt idx="65890">
                  <c:v>-238.68249999999998</c:v>
                </c:pt>
                <c:pt idx="65891">
                  <c:v>-238.68049999999997</c:v>
                </c:pt>
                <c:pt idx="65892">
                  <c:v>-238.67849999999999</c:v>
                </c:pt>
                <c:pt idx="65893">
                  <c:v>-238.67649999999998</c:v>
                </c:pt>
                <c:pt idx="65894">
                  <c:v>-238.67449999999997</c:v>
                </c:pt>
                <c:pt idx="65895">
                  <c:v>-238.67249999999999</c:v>
                </c:pt>
                <c:pt idx="65896">
                  <c:v>-238.67049999999998</c:v>
                </c:pt>
                <c:pt idx="65897">
                  <c:v>-238.66849999999997</c:v>
                </c:pt>
                <c:pt idx="65898">
                  <c:v>-238.66649999999998</c:v>
                </c:pt>
                <c:pt idx="65899">
                  <c:v>-238.66449999999998</c:v>
                </c:pt>
                <c:pt idx="65900">
                  <c:v>-238.66249999999997</c:v>
                </c:pt>
                <c:pt idx="65901">
                  <c:v>-238.66049999999998</c:v>
                </c:pt>
                <c:pt idx="65902">
                  <c:v>-238.65849999999998</c:v>
                </c:pt>
                <c:pt idx="65903">
                  <c:v>-238.65649999999997</c:v>
                </c:pt>
                <c:pt idx="65904">
                  <c:v>-238.65449999999998</c:v>
                </c:pt>
                <c:pt idx="65905">
                  <c:v>-238.65249999999997</c:v>
                </c:pt>
                <c:pt idx="65906">
                  <c:v>-238.65049999999997</c:v>
                </c:pt>
                <c:pt idx="65907">
                  <c:v>-238.64849999999998</c:v>
                </c:pt>
                <c:pt idx="65908">
                  <c:v>-238.64649999999997</c:v>
                </c:pt>
                <c:pt idx="65909">
                  <c:v>-238.64449999999997</c:v>
                </c:pt>
                <c:pt idx="65910">
                  <c:v>-238.64249999999998</c:v>
                </c:pt>
                <c:pt idx="65911">
                  <c:v>-238.64049999999997</c:v>
                </c:pt>
                <c:pt idx="65912">
                  <c:v>-238.63849999999996</c:v>
                </c:pt>
                <c:pt idx="65913">
                  <c:v>-238.63649999999998</c:v>
                </c:pt>
                <c:pt idx="65914">
                  <c:v>-238.63449999999997</c:v>
                </c:pt>
                <c:pt idx="65915">
                  <c:v>-238.63249999999996</c:v>
                </c:pt>
                <c:pt idx="65916">
                  <c:v>-238.63049999999998</c:v>
                </c:pt>
                <c:pt idx="65917">
                  <c:v>-238.62849999999997</c:v>
                </c:pt>
                <c:pt idx="65918">
                  <c:v>-238.62649999999996</c:v>
                </c:pt>
                <c:pt idx="65919">
                  <c:v>-238.62449999999998</c:v>
                </c:pt>
                <c:pt idx="65920">
                  <c:v>-238.62249999999997</c:v>
                </c:pt>
                <c:pt idx="65921">
                  <c:v>-238.62049999999996</c:v>
                </c:pt>
                <c:pt idx="65922">
                  <c:v>-238.61849999999998</c:v>
                </c:pt>
                <c:pt idx="65923">
                  <c:v>-238.61649999999997</c:v>
                </c:pt>
                <c:pt idx="65924">
                  <c:v>-238.61449999999996</c:v>
                </c:pt>
                <c:pt idx="65925">
                  <c:v>-238.61249999999998</c:v>
                </c:pt>
                <c:pt idx="65926">
                  <c:v>-238.61049999999997</c:v>
                </c:pt>
                <c:pt idx="65927">
                  <c:v>-238.60849999999996</c:v>
                </c:pt>
                <c:pt idx="65928">
                  <c:v>-238.60649999999998</c:v>
                </c:pt>
                <c:pt idx="65929">
                  <c:v>-238.60449999999997</c:v>
                </c:pt>
                <c:pt idx="65930">
                  <c:v>-238.60249999999996</c:v>
                </c:pt>
                <c:pt idx="65931">
                  <c:v>-238.60049999999998</c:v>
                </c:pt>
                <c:pt idx="65932">
                  <c:v>-238.59849999999997</c:v>
                </c:pt>
                <c:pt idx="65933">
                  <c:v>-238.59649999999996</c:v>
                </c:pt>
                <c:pt idx="65934">
                  <c:v>-238.59449999999998</c:v>
                </c:pt>
                <c:pt idx="65935">
                  <c:v>-238.59249999999997</c:v>
                </c:pt>
                <c:pt idx="65936">
                  <c:v>-238.59049999999996</c:v>
                </c:pt>
                <c:pt idx="65937">
                  <c:v>-238.58849999999998</c:v>
                </c:pt>
                <c:pt idx="65938">
                  <c:v>-238.58649999999997</c:v>
                </c:pt>
                <c:pt idx="65939">
                  <c:v>-238.58449999999999</c:v>
                </c:pt>
                <c:pt idx="65940">
                  <c:v>-238.58249999999998</c:v>
                </c:pt>
                <c:pt idx="65941">
                  <c:v>-238.58049999999997</c:v>
                </c:pt>
                <c:pt idx="65942">
                  <c:v>-238.57849999999999</c:v>
                </c:pt>
                <c:pt idx="65943">
                  <c:v>-238.57649999999998</c:v>
                </c:pt>
                <c:pt idx="65944">
                  <c:v>-238.57449999999997</c:v>
                </c:pt>
                <c:pt idx="65945">
                  <c:v>-238.57249999999999</c:v>
                </c:pt>
                <c:pt idx="65946">
                  <c:v>-238.57049999999998</c:v>
                </c:pt>
                <c:pt idx="65947">
                  <c:v>-238.56849999999997</c:v>
                </c:pt>
                <c:pt idx="65948">
                  <c:v>-238.56649999999999</c:v>
                </c:pt>
                <c:pt idx="65949">
                  <c:v>-238.56449999999998</c:v>
                </c:pt>
                <c:pt idx="65950">
                  <c:v>-238.56249999999997</c:v>
                </c:pt>
                <c:pt idx="65951">
                  <c:v>-238.56049999999999</c:v>
                </c:pt>
                <c:pt idx="65952">
                  <c:v>-238.55849999999998</c:v>
                </c:pt>
                <c:pt idx="65953">
                  <c:v>-238.55649999999997</c:v>
                </c:pt>
                <c:pt idx="65954">
                  <c:v>-238.55449999999999</c:v>
                </c:pt>
                <c:pt idx="65955">
                  <c:v>-238.55249999999998</c:v>
                </c:pt>
                <c:pt idx="65956">
                  <c:v>-238.55049999999997</c:v>
                </c:pt>
                <c:pt idx="65957">
                  <c:v>-238.54849999999999</c:v>
                </c:pt>
                <c:pt idx="65958">
                  <c:v>-238.54649999999998</c:v>
                </c:pt>
                <c:pt idx="65959">
                  <c:v>-238.54449999999997</c:v>
                </c:pt>
                <c:pt idx="65960">
                  <c:v>-238.54249999999999</c:v>
                </c:pt>
                <c:pt idx="65961">
                  <c:v>-238.54049999999998</c:v>
                </c:pt>
                <c:pt idx="65962">
                  <c:v>-238.53849999999997</c:v>
                </c:pt>
                <c:pt idx="65963">
                  <c:v>-238.53649999999999</c:v>
                </c:pt>
                <c:pt idx="65964">
                  <c:v>-238.53449999999998</c:v>
                </c:pt>
                <c:pt idx="65965">
                  <c:v>-238.53249999999997</c:v>
                </c:pt>
                <c:pt idx="65966">
                  <c:v>-238.53049999999999</c:v>
                </c:pt>
                <c:pt idx="65967">
                  <c:v>-238.52849999999998</c:v>
                </c:pt>
                <c:pt idx="65968">
                  <c:v>-238.52649999999997</c:v>
                </c:pt>
                <c:pt idx="65969">
                  <c:v>-238.52449999999999</c:v>
                </c:pt>
                <c:pt idx="65970">
                  <c:v>-238.52249999999998</c:v>
                </c:pt>
                <c:pt idx="65971">
                  <c:v>-238.52049999999997</c:v>
                </c:pt>
                <c:pt idx="65972">
                  <c:v>-238.51849999999999</c:v>
                </c:pt>
                <c:pt idx="65973">
                  <c:v>-238.51649999999998</c:v>
                </c:pt>
                <c:pt idx="65974">
                  <c:v>-238.51449999999997</c:v>
                </c:pt>
                <c:pt idx="65975">
                  <c:v>-238.51249999999999</c:v>
                </c:pt>
                <c:pt idx="65976">
                  <c:v>-238.51049999999998</c:v>
                </c:pt>
                <c:pt idx="65977">
                  <c:v>-238.50849999999997</c:v>
                </c:pt>
                <c:pt idx="65978">
                  <c:v>-238.50649999999999</c:v>
                </c:pt>
                <c:pt idx="65979">
                  <c:v>-238.50449999999998</c:v>
                </c:pt>
                <c:pt idx="65980">
                  <c:v>-238.50249999999997</c:v>
                </c:pt>
                <c:pt idx="65981">
                  <c:v>-238.50049999999999</c:v>
                </c:pt>
                <c:pt idx="65982">
                  <c:v>-238.49849999999998</c:v>
                </c:pt>
                <c:pt idx="65983">
                  <c:v>-238.49649999999997</c:v>
                </c:pt>
                <c:pt idx="65984">
                  <c:v>-238.49449999999999</c:v>
                </c:pt>
                <c:pt idx="65985">
                  <c:v>-238.49249999999998</c:v>
                </c:pt>
                <c:pt idx="65986">
                  <c:v>-238.49049999999997</c:v>
                </c:pt>
                <c:pt idx="65987">
                  <c:v>-238.48849999999999</c:v>
                </c:pt>
                <c:pt idx="65988">
                  <c:v>-238.48649999999998</c:v>
                </c:pt>
                <c:pt idx="65989">
                  <c:v>-238.48449999999997</c:v>
                </c:pt>
                <c:pt idx="65990">
                  <c:v>-238.48249999999999</c:v>
                </c:pt>
                <c:pt idx="65991">
                  <c:v>-238.48049999999998</c:v>
                </c:pt>
                <c:pt idx="65992">
                  <c:v>-238.47849999999997</c:v>
                </c:pt>
                <c:pt idx="65993">
                  <c:v>-238.47649999999999</c:v>
                </c:pt>
                <c:pt idx="65994">
                  <c:v>-238.47449999999998</c:v>
                </c:pt>
                <c:pt idx="65995">
                  <c:v>-238.47249999999997</c:v>
                </c:pt>
                <c:pt idx="65996">
                  <c:v>-238.47049999999999</c:v>
                </c:pt>
                <c:pt idx="65997">
                  <c:v>-238.46849999999998</c:v>
                </c:pt>
                <c:pt idx="65998">
                  <c:v>-238.46649999999997</c:v>
                </c:pt>
                <c:pt idx="65999">
                  <c:v>-238.46449999999999</c:v>
                </c:pt>
                <c:pt idx="66000">
                  <c:v>-238.46249999999998</c:v>
                </c:pt>
                <c:pt idx="66001">
                  <c:v>-238.46049999999997</c:v>
                </c:pt>
                <c:pt idx="66002">
                  <c:v>-238.45849999999999</c:v>
                </c:pt>
                <c:pt idx="66003">
                  <c:v>-238.45649999999998</c:v>
                </c:pt>
                <c:pt idx="66004">
                  <c:v>-238.45449999999997</c:v>
                </c:pt>
                <c:pt idx="66005">
                  <c:v>-238.45249999999999</c:v>
                </c:pt>
                <c:pt idx="66006">
                  <c:v>-238.45049999999998</c:v>
                </c:pt>
                <c:pt idx="66007">
                  <c:v>-238.44849999999997</c:v>
                </c:pt>
                <c:pt idx="66008">
                  <c:v>-238.44649999999999</c:v>
                </c:pt>
                <c:pt idx="66009">
                  <c:v>-238.44449999999998</c:v>
                </c:pt>
                <c:pt idx="66010">
                  <c:v>-238.44249999999997</c:v>
                </c:pt>
                <c:pt idx="66011">
                  <c:v>-238.44049999999999</c:v>
                </c:pt>
                <c:pt idx="66012">
                  <c:v>-238.43849999999998</c:v>
                </c:pt>
                <c:pt idx="66013">
                  <c:v>-238.43649999999997</c:v>
                </c:pt>
                <c:pt idx="66014">
                  <c:v>-238.43449999999999</c:v>
                </c:pt>
                <c:pt idx="66015">
                  <c:v>-238.43249999999998</c:v>
                </c:pt>
                <c:pt idx="66016">
                  <c:v>-238.43049999999997</c:v>
                </c:pt>
                <c:pt idx="66017">
                  <c:v>-238.42849999999999</c:v>
                </c:pt>
                <c:pt idx="66018">
                  <c:v>-238.42649999999998</c:v>
                </c:pt>
                <c:pt idx="66019">
                  <c:v>-238.42449999999997</c:v>
                </c:pt>
                <c:pt idx="66020">
                  <c:v>-238.42249999999999</c:v>
                </c:pt>
                <c:pt idx="66021">
                  <c:v>-238.42049999999998</c:v>
                </c:pt>
                <c:pt idx="66022">
                  <c:v>-238.41849999999997</c:v>
                </c:pt>
                <c:pt idx="66023">
                  <c:v>-238.41649999999998</c:v>
                </c:pt>
                <c:pt idx="66024">
                  <c:v>-238.41449999999998</c:v>
                </c:pt>
                <c:pt idx="66025">
                  <c:v>-238.41249999999997</c:v>
                </c:pt>
                <c:pt idx="66026">
                  <c:v>-238.41049999999998</c:v>
                </c:pt>
                <c:pt idx="66027">
                  <c:v>-238.40849999999998</c:v>
                </c:pt>
                <c:pt idx="66028">
                  <c:v>-238.40649999999997</c:v>
                </c:pt>
                <c:pt idx="66029">
                  <c:v>-238.40449999999998</c:v>
                </c:pt>
                <c:pt idx="66030">
                  <c:v>-238.40249999999997</c:v>
                </c:pt>
                <c:pt idx="66031">
                  <c:v>-238.40049999999997</c:v>
                </c:pt>
                <c:pt idx="66032">
                  <c:v>-238.39849999999998</c:v>
                </c:pt>
                <c:pt idx="66033">
                  <c:v>-238.39649999999997</c:v>
                </c:pt>
                <c:pt idx="66034">
                  <c:v>-238.39449999999997</c:v>
                </c:pt>
                <c:pt idx="66035">
                  <c:v>-238.39249999999998</c:v>
                </c:pt>
                <c:pt idx="66036">
                  <c:v>-238.39049999999997</c:v>
                </c:pt>
                <c:pt idx="66037">
                  <c:v>-238.38849999999996</c:v>
                </c:pt>
                <c:pt idx="66038">
                  <c:v>-238.38649999999998</c:v>
                </c:pt>
                <c:pt idx="66039">
                  <c:v>-238.38449999999997</c:v>
                </c:pt>
                <c:pt idx="66040">
                  <c:v>-238.38249999999996</c:v>
                </c:pt>
                <c:pt idx="66041">
                  <c:v>-238.38049999999998</c:v>
                </c:pt>
                <c:pt idx="66042">
                  <c:v>-238.37849999999997</c:v>
                </c:pt>
                <c:pt idx="66043">
                  <c:v>-238.37649999999996</c:v>
                </c:pt>
                <c:pt idx="66044">
                  <c:v>-238.37449999999998</c:v>
                </c:pt>
                <c:pt idx="66045">
                  <c:v>-238.37249999999997</c:v>
                </c:pt>
                <c:pt idx="66046">
                  <c:v>-238.37049999999996</c:v>
                </c:pt>
                <c:pt idx="66047">
                  <c:v>-238.36849999999998</c:v>
                </c:pt>
                <c:pt idx="66048">
                  <c:v>-238.36649999999997</c:v>
                </c:pt>
                <c:pt idx="66049">
                  <c:v>-238.36449999999996</c:v>
                </c:pt>
                <c:pt idx="66050">
                  <c:v>-238.36249999999998</c:v>
                </c:pt>
                <c:pt idx="66051">
                  <c:v>-238.36049999999997</c:v>
                </c:pt>
                <c:pt idx="66052">
                  <c:v>-238.35849999999996</c:v>
                </c:pt>
                <c:pt idx="66053">
                  <c:v>-238.35649999999998</c:v>
                </c:pt>
                <c:pt idx="66054">
                  <c:v>-238.35449999999997</c:v>
                </c:pt>
                <c:pt idx="66055">
                  <c:v>-238.35249999999996</c:v>
                </c:pt>
                <c:pt idx="66056">
                  <c:v>-238.35049999999998</c:v>
                </c:pt>
                <c:pt idx="66057">
                  <c:v>-238.34849999999997</c:v>
                </c:pt>
                <c:pt idx="66058">
                  <c:v>-238.34649999999996</c:v>
                </c:pt>
                <c:pt idx="66059">
                  <c:v>-238.34449999999998</c:v>
                </c:pt>
                <c:pt idx="66060">
                  <c:v>-238.34249999999997</c:v>
                </c:pt>
                <c:pt idx="66061">
                  <c:v>-238.34049999999996</c:v>
                </c:pt>
                <c:pt idx="66062">
                  <c:v>-238.33849999999998</c:v>
                </c:pt>
                <c:pt idx="66063">
                  <c:v>-238.33649999999997</c:v>
                </c:pt>
                <c:pt idx="66064">
                  <c:v>-238.33449999999999</c:v>
                </c:pt>
                <c:pt idx="66065">
                  <c:v>-238.33249999999998</c:v>
                </c:pt>
                <c:pt idx="66066">
                  <c:v>-238.33049999999997</c:v>
                </c:pt>
                <c:pt idx="66067">
                  <c:v>-238.32849999999999</c:v>
                </c:pt>
                <c:pt idx="66068">
                  <c:v>-238.32649999999998</c:v>
                </c:pt>
                <c:pt idx="66069">
                  <c:v>-238.32449999999997</c:v>
                </c:pt>
                <c:pt idx="66070">
                  <c:v>-238.32249999999999</c:v>
                </c:pt>
                <c:pt idx="66071">
                  <c:v>-238.32049999999998</c:v>
                </c:pt>
                <c:pt idx="66072">
                  <c:v>-238.31849999999997</c:v>
                </c:pt>
                <c:pt idx="66073">
                  <c:v>-238.31649999999999</c:v>
                </c:pt>
                <c:pt idx="66074">
                  <c:v>-238.31449999999998</c:v>
                </c:pt>
                <c:pt idx="66075">
                  <c:v>-238.31249999999997</c:v>
                </c:pt>
                <c:pt idx="66076">
                  <c:v>-238.31049999999999</c:v>
                </c:pt>
                <c:pt idx="66077">
                  <c:v>-238.30849999999998</c:v>
                </c:pt>
                <c:pt idx="66078">
                  <c:v>-238.30649999999997</c:v>
                </c:pt>
                <c:pt idx="66079">
                  <c:v>-238.30449999999999</c:v>
                </c:pt>
                <c:pt idx="66080">
                  <c:v>-238.30249999999998</c:v>
                </c:pt>
                <c:pt idx="66081">
                  <c:v>-238.30049999999997</c:v>
                </c:pt>
                <c:pt idx="66082">
                  <c:v>-238.29849999999999</c:v>
                </c:pt>
                <c:pt idx="66083">
                  <c:v>-238.29649999999998</c:v>
                </c:pt>
                <c:pt idx="66084">
                  <c:v>-238.29449999999997</c:v>
                </c:pt>
                <c:pt idx="66085">
                  <c:v>-238.29249999999999</c:v>
                </c:pt>
                <c:pt idx="66086">
                  <c:v>-238.29049999999998</c:v>
                </c:pt>
                <c:pt idx="66087">
                  <c:v>-238.28849999999997</c:v>
                </c:pt>
                <c:pt idx="66088">
                  <c:v>-238.28649999999999</c:v>
                </c:pt>
                <c:pt idx="66089">
                  <c:v>-238.28449999999998</c:v>
                </c:pt>
                <c:pt idx="66090">
                  <c:v>-238.28249999999997</c:v>
                </c:pt>
                <c:pt idx="66091">
                  <c:v>-238.28049999999999</c:v>
                </c:pt>
                <c:pt idx="66092">
                  <c:v>-238.27849999999998</c:v>
                </c:pt>
                <c:pt idx="66093">
                  <c:v>-238.27649999999997</c:v>
                </c:pt>
                <c:pt idx="66094">
                  <c:v>-238.27449999999999</c:v>
                </c:pt>
                <c:pt idx="66095">
                  <c:v>-238.27249999999998</c:v>
                </c:pt>
                <c:pt idx="66096">
                  <c:v>-238.27049999999997</c:v>
                </c:pt>
                <c:pt idx="66097">
                  <c:v>-238.26849999999999</c:v>
                </c:pt>
                <c:pt idx="66098">
                  <c:v>-238.26649999999998</c:v>
                </c:pt>
                <c:pt idx="66099">
                  <c:v>-238.26449999999997</c:v>
                </c:pt>
                <c:pt idx="66100">
                  <c:v>-238.26249999999999</c:v>
                </c:pt>
                <c:pt idx="66101">
                  <c:v>-238.26049999999998</c:v>
                </c:pt>
                <c:pt idx="66102">
                  <c:v>-238.25849999999997</c:v>
                </c:pt>
                <c:pt idx="66103">
                  <c:v>-238.25649999999999</c:v>
                </c:pt>
                <c:pt idx="66104">
                  <c:v>-238.25449999999998</c:v>
                </c:pt>
                <c:pt idx="66105">
                  <c:v>-238.25249999999997</c:v>
                </c:pt>
                <c:pt idx="66106">
                  <c:v>-238.25049999999999</c:v>
                </c:pt>
                <c:pt idx="66107">
                  <c:v>-238.24849999999998</c:v>
                </c:pt>
                <c:pt idx="66108">
                  <c:v>-238.24649999999997</c:v>
                </c:pt>
                <c:pt idx="66109">
                  <c:v>-238.24449999999999</c:v>
                </c:pt>
                <c:pt idx="66110">
                  <c:v>-238.24249999999998</c:v>
                </c:pt>
                <c:pt idx="66111">
                  <c:v>-238.24049999999997</c:v>
                </c:pt>
                <c:pt idx="66112">
                  <c:v>-238.23849999999999</c:v>
                </c:pt>
                <c:pt idx="66113">
                  <c:v>-238.23649999999998</c:v>
                </c:pt>
                <c:pt idx="66114">
                  <c:v>-238.23449999999997</c:v>
                </c:pt>
                <c:pt idx="66115">
                  <c:v>-238.23249999999999</c:v>
                </c:pt>
                <c:pt idx="66116">
                  <c:v>-238.23049999999998</c:v>
                </c:pt>
                <c:pt idx="66117">
                  <c:v>-238.22849999999997</c:v>
                </c:pt>
                <c:pt idx="66118">
                  <c:v>-238.22649999999999</c:v>
                </c:pt>
                <c:pt idx="66119">
                  <c:v>-238.22449999999998</c:v>
                </c:pt>
                <c:pt idx="66120">
                  <c:v>-238.22249999999997</c:v>
                </c:pt>
                <c:pt idx="66121">
                  <c:v>-238.22049999999999</c:v>
                </c:pt>
                <c:pt idx="66122">
                  <c:v>-238.21849999999998</c:v>
                </c:pt>
                <c:pt idx="66123">
                  <c:v>-238.21649999999997</c:v>
                </c:pt>
                <c:pt idx="66124">
                  <c:v>-238.21449999999999</c:v>
                </c:pt>
                <c:pt idx="66125">
                  <c:v>-238.21249999999998</c:v>
                </c:pt>
                <c:pt idx="66126">
                  <c:v>-238.21049999999997</c:v>
                </c:pt>
                <c:pt idx="66127">
                  <c:v>-238.20849999999999</c:v>
                </c:pt>
                <c:pt idx="66128">
                  <c:v>-238.20649999999998</c:v>
                </c:pt>
                <c:pt idx="66129">
                  <c:v>-238.20449999999997</c:v>
                </c:pt>
                <c:pt idx="66130">
                  <c:v>-238.20249999999999</c:v>
                </c:pt>
                <c:pt idx="66131">
                  <c:v>-238.20049999999998</c:v>
                </c:pt>
                <c:pt idx="66132">
                  <c:v>-238.19849999999997</c:v>
                </c:pt>
                <c:pt idx="66133">
                  <c:v>-238.19649999999999</c:v>
                </c:pt>
                <c:pt idx="66134">
                  <c:v>-238.19449999999998</c:v>
                </c:pt>
                <c:pt idx="66135">
                  <c:v>-238.19249999999997</c:v>
                </c:pt>
                <c:pt idx="66136">
                  <c:v>-238.19049999999999</c:v>
                </c:pt>
                <c:pt idx="66137">
                  <c:v>-238.18849999999998</c:v>
                </c:pt>
                <c:pt idx="66138">
                  <c:v>-238.18649999999997</c:v>
                </c:pt>
                <c:pt idx="66139">
                  <c:v>-238.18449999999999</c:v>
                </c:pt>
                <c:pt idx="66140">
                  <c:v>-238.18249999999998</c:v>
                </c:pt>
                <c:pt idx="66141">
                  <c:v>-238.18049999999997</c:v>
                </c:pt>
                <c:pt idx="66142">
                  <c:v>-238.17849999999999</c:v>
                </c:pt>
                <c:pt idx="66143">
                  <c:v>-238.17649999999998</c:v>
                </c:pt>
                <c:pt idx="66144">
                  <c:v>-238.17449999999997</c:v>
                </c:pt>
                <c:pt idx="66145">
                  <c:v>-238.17249999999999</c:v>
                </c:pt>
                <c:pt idx="66146">
                  <c:v>-238.17049999999998</c:v>
                </c:pt>
                <c:pt idx="66147">
                  <c:v>-238.16849999999997</c:v>
                </c:pt>
                <c:pt idx="66148">
                  <c:v>-238.16649999999998</c:v>
                </c:pt>
                <c:pt idx="66149">
                  <c:v>-238.16449999999998</c:v>
                </c:pt>
                <c:pt idx="66150">
                  <c:v>-238.16249999999997</c:v>
                </c:pt>
                <c:pt idx="66151">
                  <c:v>-238.16049999999998</c:v>
                </c:pt>
                <c:pt idx="66152">
                  <c:v>-238.15849999999998</c:v>
                </c:pt>
                <c:pt idx="66153">
                  <c:v>-238.15649999999997</c:v>
                </c:pt>
                <c:pt idx="66154">
                  <c:v>-238.15449999999998</c:v>
                </c:pt>
                <c:pt idx="66155">
                  <c:v>-238.15249999999997</c:v>
                </c:pt>
                <c:pt idx="66156">
                  <c:v>-238.15049999999997</c:v>
                </c:pt>
                <c:pt idx="66157">
                  <c:v>-238.14849999999998</c:v>
                </c:pt>
                <c:pt idx="66158">
                  <c:v>-238.14649999999997</c:v>
                </c:pt>
                <c:pt idx="66159">
                  <c:v>-238.14449999999997</c:v>
                </c:pt>
                <c:pt idx="66160">
                  <c:v>-238.14249999999998</c:v>
                </c:pt>
                <c:pt idx="66161">
                  <c:v>-238.14049999999997</c:v>
                </c:pt>
                <c:pt idx="66162">
                  <c:v>-238.13849999999996</c:v>
                </c:pt>
                <c:pt idx="66163">
                  <c:v>-238.13649999999998</c:v>
                </c:pt>
                <c:pt idx="66164">
                  <c:v>-238.13449999999997</c:v>
                </c:pt>
                <c:pt idx="66165">
                  <c:v>-238.13249999999996</c:v>
                </c:pt>
                <c:pt idx="66166">
                  <c:v>-238.13049999999998</c:v>
                </c:pt>
                <c:pt idx="66167">
                  <c:v>-238.12849999999997</c:v>
                </c:pt>
                <c:pt idx="66168">
                  <c:v>-238.12649999999996</c:v>
                </c:pt>
                <c:pt idx="66169">
                  <c:v>-238.12449999999998</c:v>
                </c:pt>
                <c:pt idx="66170">
                  <c:v>-238.12249999999997</c:v>
                </c:pt>
                <c:pt idx="66171">
                  <c:v>-238.12049999999996</c:v>
                </c:pt>
                <c:pt idx="66172">
                  <c:v>-238.11849999999998</c:v>
                </c:pt>
                <c:pt idx="66173">
                  <c:v>-238.11649999999997</c:v>
                </c:pt>
                <c:pt idx="66174">
                  <c:v>-238.11449999999996</c:v>
                </c:pt>
                <c:pt idx="66175">
                  <c:v>-238.11249999999998</c:v>
                </c:pt>
                <c:pt idx="66176">
                  <c:v>-238.11049999999997</c:v>
                </c:pt>
                <c:pt idx="66177">
                  <c:v>-238.10849999999996</c:v>
                </c:pt>
                <c:pt idx="66178">
                  <c:v>-238.10649999999998</c:v>
                </c:pt>
                <c:pt idx="66179">
                  <c:v>-238.10449999999997</c:v>
                </c:pt>
                <c:pt idx="66180">
                  <c:v>-238.10249999999996</c:v>
                </c:pt>
                <c:pt idx="66181">
                  <c:v>-238.10049999999998</c:v>
                </c:pt>
                <c:pt idx="66182">
                  <c:v>-238.09849999999997</c:v>
                </c:pt>
                <c:pt idx="66183">
                  <c:v>-238.09649999999996</c:v>
                </c:pt>
                <c:pt idx="66184">
                  <c:v>-238.09449999999998</c:v>
                </c:pt>
                <c:pt idx="66185">
                  <c:v>-238.09249999999997</c:v>
                </c:pt>
                <c:pt idx="66186">
                  <c:v>-238.09049999999996</c:v>
                </c:pt>
                <c:pt idx="66187">
                  <c:v>-238.08849999999998</c:v>
                </c:pt>
                <c:pt idx="66188">
                  <c:v>-238.08649999999997</c:v>
                </c:pt>
                <c:pt idx="66189">
                  <c:v>-238.08449999999999</c:v>
                </c:pt>
                <c:pt idx="66190">
                  <c:v>-238.08249999999998</c:v>
                </c:pt>
                <c:pt idx="66191">
                  <c:v>-238.08049999999997</c:v>
                </c:pt>
                <c:pt idx="66192">
                  <c:v>-238.07849999999999</c:v>
                </c:pt>
                <c:pt idx="66193">
                  <c:v>-238.07649999999998</c:v>
                </c:pt>
                <c:pt idx="66194">
                  <c:v>-238.07449999999997</c:v>
                </c:pt>
                <c:pt idx="66195">
                  <c:v>-238.07249999999999</c:v>
                </c:pt>
                <c:pt idx="66196">
                  <c:v>-238.07049999999998</c:v>
                </c:pt>
                <c:pt idx="66197">
                  <c:v>-238.06849999999997</c:v>
                </c:pt>
                <c:pt idx="66198">
                  <c:v>-238.06649999999999</c:v>
                </c:pt>
                <c:pt idx="66199">
                  <c:v>-238.06449999999998</c:v>
                </c:pt>
                <c:pt idx="66200">
                  <c:v>-238.06249999999997</c:v>
                </c:pt>
                <c:pt idx="66201">
                  <c:v>-238.06049999999999</c:v>
                </c:pt>
                <c:pt idx="66202">
                  <c:v>-238.05849999999998</c:v>
                </c:pt>
                <c:pt idx="66203">
                  <c:v>-238.05649999999997</c:v>
                </c:pt>
                <c:pt idx="66204">
                  <c:v>-238.05449999999999</c:v>
                </c:pt>
                <c:pt idx="66205">
                  <c:v>-238.05249999999998</c:v>
                </c:pt>
                <c:pt idx="66206">
                  <c:v>-238.05049999999997</c:v>
                </c:pt>
                <c:pt idx="66207">
                  <c:v>-238.04849999999999</c:v>
                </c:pt>
                <c:pt idx="66208">
                  <c:v>-238.04649999999998</c:v>
                </c:pt>
                <c:pt idx="66209">
                  <c:v>-238.04449999999997</c:v>
                </c:pt>
                <c:pt idx="66210">
                  <c:v>-238.04249999999999</c:v>
                </c:pt>
                <c:pt idx="66211">
                  <c:v>-238.04049999999998</c:v>
                </c:pt>
                <c:pt idx="66212">
                  <c:v>-238.03849999999997</c:v>
                </c:pt>
                <c:pt idx="66213">
                  <c:v>-238.03649999999999</c:v>
                </c:pt>
                <c:pt idx="66214">
                  <c:v>-238.03449999999998</c:v>
                </c:pt>
                <c:pt idx="66215">
                  <c:v>-238.03249999999997</c:v>
                </c:pt>
                <c:pt idx="66216">
                  <c:v>-238.03049999999999</c:v>
                </c:pt>
                <c:pt idx="66217">
                  <c:v>-238.02849999999998</c:v>
                </c:pt>
                <c:pt idx="66218">
                  <c:v>-238.02649999999997</c:v>
                </c:pt>
                <c:pt idx="66219">
                  <c:v>-238.02449999999999</c:v>
                </c:pt>
                <c:pt idx="66220">
                  <c:v>-238.02249999999998</c:v>
                </c:pt>
                <c:pt idx="66221">
                  <c:v>-238.02049999999997</c:v>
                </c:pt>
                <c:pt idx="66222">
                  <c:v>-238.01849999999999</c:v>
                </c:pt>
                <c:pt idx="66223">
                  <c:v>-238.01649999999998</c:v>
                </c:pt>
                <c:pt idx="66224">
                  <c:v>-238.01449999999997</c:v>
                </c:pt>
                <c:pt idx="66225">
                  <c:v>-238.01249999999999</c:v>
                </c:pt>
                <c:pt idx="66226">
                  <c:v>-238.01049999999998</c:v>
                </c:pt>
                <c:pt idx="66227">
                  <c:v>-238.00849999999997</c:v>
                </c:pt>
                <c:pt idx="66228">
                  <c:v>-238.00649999999999</c:v>
                </c:pt>
                <c:pt idx="66229">
                  <c:v>-238.00449999999998</c:v>
                </c:pt>
                <c:pt idx="66230">
                  <c:v>-238.00249999999997</c:v>
                </c:pt>
                <c:pt idx="66231">
                  <c:v>-238.00049999999999</c:v>
                </c:pt>
                <c:pt idx="66232">
                  <c:v>-237.99849999999998</c:v>
                </c:pt>
                <c:pt idx="66233">
                  <c:v>-237.99649999999997</c:v>
                </c:pt>
                <c:pt idx="66234">
                  <c:v>-237.99449999999999</c:v>
                </c:pt>
                <c:pt idx="66235">
                  <c:v>-237.99249999999998</c:v>
                </c:pt>
                <c:pt idx="66236">
                  <c:v>-237.99049999999997</c:v>
                </c:pt>
                <c:pt idx="66237">
                  <c:v>-237.98849999999999</c:v>
                </c:pt>
                <c:pt idx="66238">
                  <c:v>-237.98649999999998</c:v>
                </c:pt>
                <c:pt idx="66239">
                  <c:v>-237.98449999999997</c:v>
                </c:pt>
                <c:pt idx="66240">
                  <c:v>-237.98249999999999</c:v>
                </c:pt>
                <c:pt idx="66241">
                  <c:v>-237.98049999999998</c:v>
                </c:pt>
                <c:pt idx="66242">
                  <c:v>-237.97849999999997</c:v>
                </c:pt>
                <c:pt idx="66243">
                  <c:v>-237.97649999999999</c:v>
                </c:pt>
                <c:pt idx="66244">
                  <c:v>-237.97449999999998</c:v>
                </c:pt>
                <c:pt idx="66245">
                  <c:v>-237.97249999999997</c:v>
                </c:pt>
                <c:pt idx="66246">
                  <c:v>-237.97049999999999</c:v>
                </c:pt>
                <c:pt idx="66247">
                  <c:v>-237.96849999999998</c:v>
                </c:pt>
                <c:pt idx="66248">
                  <c:v>-237.96649999999997</c:v>
                </c:pt>
                <c:pt idx="66249">
                  <c:v>-237.96449999999999</c:v>
                </c:pt>
                <c:pt idx="66250">
                  <c:v>-237.96249999999998</c:v>
                </c:pt>
                <c:pt idx="66251">
                  <c:v>-237.96049999999997</c:v>
                </c:pt>
                <c:pt idx="66252">
                  <c:v>-237.95849999999999</c:v>
                </c:pt>
                <c:pt idx="66253">
                  <c:v>-237.95649999999998</c:v>
                </c:pt>
                <c:pt idx="66254">
                  <c:v>-237.95449999999997</c:v>
                </c:pt>
                <c:pt idx="66255">
                  <c:v>-237.95249999999999</c:v>
                </c:pt>
                <c:pt idx="66256">
                  <c:v>-237.95049999999998</c:v>
                </c:pt>
                <c:pt idx="66257">
                  <c:v>-237.94849999999997</c:v>
                </c:pt>
                <c:pt idx="66258">
                  <c:v>-237.94649999999999</c:v>
                </c:pt>
                <c:pt idx="66259">
                  <c:v>-237.94449999999998</c:v>
                </c:pt>
                <c:pt idx="66260">
                  <c:v>-237.94249999999997</c:v>
                </c:pt>
                <c:pt idx="66261">
                  <c:v>-237.94049999999999</c:v>
                </c:pt>
                <c:pt idx="66262">
                  <c:v>-237.93849999999998</c:v>
                </c:pt>
                <c:pt idx="66263">
                  <c:v>-237.93649999999997</c:v>
                </c:pt>
                <c:pt idx="66264">
                  <c:v>-237.93449999999999</c:v>
                </c:pt>
                <c:pt idx="66265">
                  <c:v>-237.93249999999998</c:v>
                </c:pt>
                <c:pt idx="66266">
                  <c:v>-237.93049999999997</c:v>
                </c:pt>
                <c:pt idx="66267">
                  <c:v>-237.92849999999999</c:v>
                </c:pt>
                <c:pt idx="66268">
                  <c:v>-237.92649999999998</c:v>
                </c:pt>
                <c:pt idx="66269">
                  <c:v>-237.92449999999997</c:v>
                </c:pt>
                <c:pt idx="66270">
                  <c:v>-237.92249999999999</c:v>
                </c:pt>
                <c:pt idx="66271">
                  <c:v>-237.92049999999998</c:v>
                </c:pt>
                <c:pt idx="66272">
                  <c:v>-237.91849999999997</c:v>
                </c:pt>
                <c:pt idx="66273">
                  <c:v>-237.91649999999998</c:v>
                </c:pt>
                <c:pt idx="66274">
                  <c:v>-237.91449999999998</c:v>
                </c:pt>
                <c:pt idx="66275">
                  <c:v>-237.91249999999997</c:v>
                </c:pt>
                <c:pt idx="66276">
                  <c:v>-237.91049999999998</c:v>
                </c:pt>
                <c:pt idx="66277">
                  <c:v>-237.90849999999998</c:v>
                </c:pt>
                <c:pt idx="66278">
                  <c:v>-237.90649999999997</c:v>
                </c:pt>
                <c:pt idx="66279">
                  <c:v>-237.90449999999998</c:v>
                </c:pt>
                <c:pt idx="66280">
                  <c:v>-237.90249999999997</c:v>
                </c:pt>
                <c:pt idx="66281">
                  <c:v>-237.90049999999997</c:v>
                </c:pt>
                <c:pt idx="66282">
                  <c:v>-237.89849999999998</c:v>
                </c:pt>
                <c:pt idx="66283">
                  <c:v>-237.89649999999997</c:v>
                </c:pt>
                <c:pt idx="66284">
                  <c:v>-237.89449999999997</c:v>
                </c:pt>
                <c:pt idx="66285">
                  <c:v>-237.89249999999998</c:v>
                </c:pt>
                <c:pt idx="66286">
                  <c:v>-237.89049999999997</c:v>
                </c:pt>
                <c:pt idx="66287">
                  <c:v>-237.88849999999996</c:v>
                </c:pt>
                <c:pt idx="66288">
                  <c:v>-237.88649999999998</c:v>
                </c:pt>
                <c:pt idx="66289">
                  <c:v>-237.88449999999997</c:v>
                </c:pt>
                <c:pt idx="66290">
                  <c:v>-237.88249999999996</c:v>
                </c:pt>
                <c:pt idx="66291">
                  <c:v>-237.88049999999998</c:v>
                </c:pt>
                <c:pt idx="66292">
                  <c:v>-237.87849999999997</c:v>
                </c:pt>
                <c:pt idx="66293">
                  <c:v>-237.87649999999996</c:v>
                </c:pt>
                <c:pt idx="66294">
                  <c:v>-237.87449999999998</c:v>
                </c:pt>
                <c:pt idx="66295">
                  <c:v>-237.87249999999997</c:v>
                </c:pt>
                <c:pt idx="66296">
                  <c:v>-237.87049999999996</c:v>
                </c:pt>
                <c:pt idx="66297">
                  <c:v>-237.86849999999998</c:v>
                </c:pt>
                <c:pt idx="66298">
                  <c:v>-237.86649999999997</c:v>
                </c:pt>
                <c:pt idx="66299">
                  <c:v>-237.86449999999996</c:v>
                </c:pt>
                <c:pt idx="66300">
                  <c:v>-237.86249999999998</c:v>
                </c:pt>
                <c:pt idx="66301">
                  <c:v>-237.86049999999997</c:v>
                </c:pt>
                <c:pt idx="66302">
                  <c:v>-237.85849999999996</c:v>
                </c:pt>
                <c:pt idx="66303">
                  <c:v>-237.85649999999998</c:v>
                </c:pt>
                <c:pt idx="66304">
                  <c:v>-237.85449999999997</c:v>
                </c:pt>
                <c:pt idx="66305">
                  <c:v>-237.85249999999996</c:v>
                </c:pt>
                <c:pt idx="66306">
                  <c:v>-237.85049999999998</c:v>
                </c:pt>
                <c:pt idx="66307">
                  <c:v>-237.84849999999997</c:v>
                </c:pt>
                <c:pt idx="66308">
                  <c:v>-237.84649999999996</c:v>
                </c:pt>
                <c:pt idx="66309">
                  <c:v>-237.84449999999998</c:v>
                </c:pt>
                <c:pt idx="66310">
                  <c:v>-237.84249999999997</c:v>
                </c:pt>
                <c:pt idx="66311">
                  <c:v>-237.84049999999996</c:v>
                </c:pt>
                <c:pt idx="66312">
                  <c:v>-237.83849999999998</c:v>
                </c:pt>
                <c:pt idx="66313">
                  <c:v>-237.83649999999997</c:v>
                </c:pt>
                <c:pt idx="66314">
                  <c:v>-237.83449999999999</c:v>
                </c:pt>
                <c:pt idx="66315">
                  <c:v>-237.83249999999998</c:v>
                </c:pt>
                <c:pt idx="66316">
                  <c:v>-237.83049999999997</c:v>
                </c:pt>
                <c:pt idx="66317">
                  <c:v>-237.82849999999999</c:v>
                </c:pt>
                <c:pt idx="66318">
                  <c:v>-237.82649999999998</c:v>
                </c:pt>
                <c:pt idx="66319">
                  <c:v>-237.82449999999997</c:v>
                </c:pt>
                <c:pt idx="66320">
                  <c:v>-237.82249999999999</c:v>
                </c:pt>
                <c:pt idx="66321">
                  <c:v>-237.82049999999998</c:v>
                </c:pt>
                <c:pt idx="66322">
                  <c:v>-237.81849999999997</c:v>
                </c:pt>
                <c:pt idx="66323">
                  <c:v>-237.81649999999999</c:v>
                </c:pt>
                <c:pt idx="66324">
                  <c:v>-237.81449999999998</c:v>
                </c:pt>
                <c:pt idx="66325">
                  <c:v>-237.81249999999997</c:v>
                </c:pt>
                <c:pt idx="66326">
                  <c:v>-237.81049999999999</c:v>
                </c:pt>
                <c:pt idx="66327">
                  <c:v>-237.80849999999998</c:v>
                </c:pt>
                <c:pt idx="66328">
                  <c:v>-237.80649999999997</c:v>
                </c:pt>
                <c:pt idx="66329">
                  <c:v>-237.80449999999999</c:v>
                </c:pt>
                <c:pt idx="66330">
                  <c:v>-237.80249999999998</c:v>
                </c:pt>
                <c:pt idx="66331">
                  <c:v>-237.80049999999997</c:v>
                </c:pt>
                <c:pt idx="66332">
                  <c:v>-237.79849999999999</c:v>
                </c:pt>
                <c:pt idx="66333">
                  <c:v>-237.79649999999998</c:v>
                </c:pt>
                <c:pt idx="66334">
                  <c:v>-237.79449999999997</c:v>
                </c:pt>
                <c:pt idx="66335">
                  <c:v>-237.79249999999999</c:v>
                </c:pt>
                <c:pt idx="66336">
                  <c:v>-237.79049999999998</c:v>
                </c:pt>
                <c:pt idx="66337">
                  <c:v>-237.78849999999997</c:v>
                </c:pt>
                <c:pt idx="66338">
                  <c:v>-237.78649999999999</c:v>
                </c:pt>
                <c:pt idx="66339">
                  <c:v>-237.78449999999998</c:v>
                </c:pt>
                <c:pt idx="66340">
                  <c:v>-237.78249999999997</c:v>
                </c:pt>
                <c:pt idx="66341">
                  <c:v>-237.78049999999999</c:v>
                </c:pt>
                <c:pt idx="66342">
                  <c:v>-237.77849999999998</c:v>
                </c:pt>
                <c:pt idx="66343">
                  <c:v>-237.77649999999997</c:v>
                </c:pt>
                <c:pt idx="66344">
                  <c:v>-237.77449999999999</c:v>
                </c:pt>
                <c:pt idx="66345">
                  <c:v>-237.77249999999998</c:v>
                </c:pt>
                <c:pt idx="66346">
                  <c:v>-237.77049999999997</c:v>
                </c:pt>
                <c:pt idx="66347">
                  <c:v>-237.76849999999999</c:v>
                </c:pt>
                <c:pt idx="66348">
                  <c:v>-237.76649999999998</c:v>
                </c:pt>
                <c:pt idx="66349">
                  <c:v>-237.76449999999997</c:v>
                </c:pt>
                <c:pt idx="66350">
                  <c:v>-237.76249999999999</c:v>
                </c:pt>
                <c:pt idx="66351">
                  <c:v>-237.76049999999998</c:v>
                </c:pt>
                <c:pt idx="66352">
                  <c:v>-237.75849999999997</c:v>
                </c:pt>
                <c:pt idx="66353">
                  <c:v>-237.75649999999999</c:v>
                </c:pt>
                <c:pt idx="66354">
                  <c:v>-237.75449999999998</c:v>
                </c:pt>
                <c:pt idx="66355">
                  <c:v>-237.75249999999997</c:v>
                </c:pt>
                <c:pt idx="66356">
                  <c:v>-237.75049999999999</c:v>
                </c:pt>
                <c:pt idx="66357">
                  <c:v>-237.74849999999998</c:v>
                </c:pt>
                <c:pt idx="66358">
                  <c:v>-237.74649999999997</c:v>
                </c:pt>
                <c:pt idx="66359">
                  <c:v>-237.74449999999999</c:v>
                </c:pt>
                <c:pt idx="66360">
                  <c:v>-237.74249999999998</c:v>
                </c:pt>
                <c:pt idx="66361">
                  <c:v>-237.74049999999997</c:v>
                </c:pt>
                <c:pt idx="66362">
                  <c:v>-237.73849999999999</c:v>
                </c:pt>
                <c:pt idx="66363">
                  <c:v>-237.73649999999998</c:v>
                </c:pt>
                <c:pt idx="66364">
                  <c:v>-237.73449999999997</c:v>
                </c:pt>
                <c:pt idx="66365">
                  <c:v>-237.73249999999999</c:v>
                </c:pt>
                <c:pt idx="66366">
                  <c:v>-237.73049999999998</c:v>
                </c:pt>
                <c:pt idx="66367">
                  <c:v>-237.72849999999997</c:v>
                </c:pt>
                <c:pt idx="66368">
                  <c:v>-237.72649999999999</c:v>
                </c:pt>
                <c:pt idx="66369">
                  <c:v>-237.72449999999998</c:v>
                </c:pt>
                <c:pt idx="66370">
                  <c:v>-237.72249999999997</c:v>
                </c:pt>
                <c:pt idx="66371">
                  <c:v>-237.72049999999999</c:v>
                </c:pt>
                <c:pt idx="66372">
                  <c:v>-237.71849999999998</c:v>
                </c:pt>
                <c:pt idx="66373">
                  <c:v>-237.71649999999997</c:v>
                </c:pt>
                <c:pt idx="66374">
                  <c:v>-237.71449999999999</c:v>
                </c:pt>
                <c:pt idx="66375">
                  <c:v>-237.71249999999998</c:v>
                </c:pt>
                <c:pt idx="66376">
                  <c:v>-237.71049999999997</c:v>
                </c:pt>
                <c:pt idx="66377">
                  <c:v>-237.70849999999999</c:v>
                </c:pt>
                <c:pt idx="66378">
                  <c:v>-237.70649999999998</c:v>
                </c:pt>
                <c:pt idx="66379">
                  <c:v>-237.70449999999997</c:v>
                </c:pt>
                <c:pt idx="66380">
                  <c:v>-237.70249999999999</c:v>
                </c:pt>
                <c:pt idx="66381">
                  <c:v>-237.70049999999998</c:v>
                </c:pt>
                <c:pt idx="66382">
                  <c:v>-237.69849999999997</c:v>
                </c:pt>
                <c:pt idx="66383">
                  <c:v>-237.69649999999999</c:v>
                </c:pt>
                <c:pt idx="66384">
                  <c:v>-237.69449999999998</c:v>
                </c:pt>
                <c:pt idx="66385">
                  <c:v>-237.69249999999997</c:v>
                </c:pt>
                <c:pt idx="66386">
                  <c:v>-237.69049999999999</c:v>
                </c:pt>
                <c:pt idx="66387">
                  <c:v>-237.68849999999998</c:v>
                </c:pt>
                <c:pt idx="66388">
                  <c:v>-237.68649999999997</c:v>
                </c:pt>
                <c:pt idx="66389">
                  <c:v>-237.68449999999999</c:v>
                </c:pt>
                <c:pt idx="66390">
                  <c:v>-237.68249999999998</c:v>
                </c:pt>
                <c:pt idx="66391">
                  <c:v>-237.68049999999997</c:v>
                </c:pt>
                <c:pt idx="66392">
                  <c:v>-237.67849999999999</c:v>
                </c:pt>
                <c:pt idx="66393">
                  <c:v>-237.67649999999998</c:v>
                </c:pt>
                <c:pt idx="66394">
                  <c:v>-237.67449999999997</c:v>
                </c:pt>
                <c:pt idx="66395">
                  <c:v>-237.67249999999999</c:v>
                </c:pt>
                <c:pt idx="66396">
                  <c:v>-237.67049999999998</c:v>
                </c:pt>
                <c:pt idx="66397">
                  <c:v>-237.66849999999997</c:v>
                </c:pt>
                <c:pt idx="66398">
                  <c:v>-237.66649999999998</c:v>
                </c:pt>
                <c:pt idx="66399">
                  <c:v>-237.66449999999998</c:v>
                </c:pt>
                <c:pt idx="66400">
                  <c:v>-237.66249999999997</c:v>
                </c:pt>
                <c:pt idx="66401">
                  <c:v>-237.66049999999998</c:v>
                </c:pt>
                <c:pt idx="66402">
                  <c:v>-237.65849999999998</c:v>
                </c:pt>
                <c:pt idx="66403">
                  <c:v>-237.65649999999997</c:v>
                </c:pt>
                <c:pt idx="66404">
                  <c:v>-237.65449999999998</c:v>
                </c:pt>
                <c:pt idx="66405">
                  <c:v>-237.65249999999997</c:v>
                </c:pt>
                <c:pt idx="66406">
                  <c:v>-237.65049999999997</c:v>
                </c:pt>
                <c:pt idx="66407">
                  <c:v>-237.64849999999998</c:v>
                </c:pt>
                <c:pt idx="66408">
                  <c:v>-237.64649999999997</c:v>
                </c:pt>
                <c:pt idx="66409">
                  <c:v>-237.64449999999997</c:v>
                </c:pt>
                <c:pt idx="66410">
                  <c:v>-237.64249999999998</c:v>
                </c:pt>
                <c:pt idx="66411">
                  <c:v>-237.64049999999997</c:v>
                </c:pt>
                <c:pt idx="66412">
                  <c:v>-237.63849999999996</c:v>
                </c:pt>
                <c:pt idx="66413">
                  <c:v>-237.63649999999998</c:v>
                </c:pt>
                <c:pt idx="66414">
                  <c:v>-237.63449999999997</c:v>
                </c:pt>
                <c:pt idx="66415">
                  <c:v>-237.63249999999996</c:v>
                </c:pt>
                <c:pt idx="66416">
                  <c:v>-237.63049999999998</c:v>
                </c:pt>
                <c:pt idx="66417">
                  <c:v>-237.62849999999997</c:v>
                </c:pt>
                <c:pt idx="66418">
                  <c:v>-237.62649999999996</c:v>
                </c:pt>
                <c:pt idx="66419">
                  <c:v>-237.62449999999998</c:v>
                </c:pt>
                <c:pt idx="66420">
                  <c:v>-237.62249999999997</c:v>
                </c:pt>
                <c:pt idx="66421">
                  <c:v>-237.62049999999996</c:v>
                </c:pt>
                <c:pt idx="66422">
                  <c:v>-237.61849999999998</c:v>
                </c:pt>
                <c:pt idx="66423">
                  <c:v>-237.61649999999997</c:v>
                </c:pt>
                <c:pt idx="66424">
                  <c:v>-237.61449999999996</c:v>
                </c:pt>
                <c:pt idx="66425">
                  <c:v>-237.61249999999998</c:v>
                </c:pt>
                <c:pt idx="66426">
                  <c:v>-237.61049999999997</c:v>
                </c:pt>
                <c:pt idx="66427">
                  <c:v>-237.60849999999996</c:v>
                </c:pt>
                <c:pt idx="66428">
                  <c:v>-237.60649999999998</c:v>
                </c:pt>
                <c:pt idx="66429">
                  <c:v>-237.60449999999997</c:v>
                </c:pt>
                <c:pt idx="66430">
                  <c:v>-237.60249999999996</c:v>
                </c:pt>
                <c:pt idx="66431">
                  <c:v>-237.60049999999998</c:v>
                </c:pt>
                <c:pt idx="66432">
                  <c:v>-237.59849999999997</c:v>
                </c:pt>
                <c:pt idx="66433">
                  <c:v>-237.59649999999996</c:v>
                </c:pt>
                <c:pt idx="66434">
                  <c:v>-237.59449999999998</c:v>
                </c:pt>
                <c:pt idx="66435">
                  <c:v>-237.59249999999997</c:v>
                </c:pt>
                <c:pt idx="66436">
                  <c:v>-237.59049999999996</c:v>
                </c:pt>
                <c:pt idx="66437">
                  <c:v>-237.58849999999998</c:v>
                </c:pt>
                <c:pt idx="66438">
                  <c:v>-237.58649999999997</c:v>
                </c:pt>
                <c:pt idx="66439">
                  <c:v>-237.58449999999999</c:v>
                </c:pt>
                <c:pt idx="66440">
                  <c:v>-237.58249999999998</c:v>
                </c:pt>
                <c:pt idx="66441">
                  <c:v>-237.58049999999997</c:v>
                </c:pt>
                <c:pt idx="66442">
                  <c:v>-237.57849999999999</c:v>
                </c:pt>
                <c:pt idx="66443">
                  <c:v>-237.57649999999998</c:v>
                </c:pt>
                <c:pt idx="66444">
                  <c:v>-237.57449999999997</c:v>
                </c:pt>
                <c:pt idx="66445">
                  <c:v>-237.57249999999999</c:v>
                </c:pt>
                <c:pt idx="66446">
                  <c:v>-237.57049999999998</c:v>
                </c:pt>
                <c:pt idx="66447">
                  <c:v>-237.56849999999997</c:v>
                </c:pt>
                <c:pt idx="66448">
                  <c:v>-237.56649999999999</c:v>
                </c:pt>
                <c:pt idx="66449">
                  <c:v>-237.56449999999998</c:v>
                </c:pt>
                <c:pt idx="66450">
                  <c:v>-237.56249999999997</c:v>
                </c:pt>
                <c:pt idx="66451">
                  <c:v>-237.56049999999999</c:v>
                </c:pt>
                <c:pt idx="66452">
                  <c:v>-237.55849999999998</c:v>
                </c:pt>
                <c:pt idx="66453">
                  <c:v>-237.55649999999997</c:v>
                </c:pt>
                <c:pt idx="66454">
                  <c:v>-237.55449999999999</c:v>
                </c:pt>
                <c:pt idx="66455">
                  <c:v>-237.55249999999998</c:v>
                </c:pt>
                <c:pt idx="66456">
                  <c:v>-237.55049999999997</c:v>
                </c:pt>
                <c:pt idx="66457">
                  <c:v>-237.54849999999999</c:v>
                </c:pt>
                <c:pt idx="66458">
                  <c:v>-237.54649999999998</c:v>
                </c:pt>
                <c:pt idx="66459">
                  <c:v>-237.54449999999997</c:v>
                </c:pt>
                <c:pt idx="66460">
                  <c:v>-237.54249999999999</c:v>
                </c:pt>
                <c:pt idx="66461">
                  <c:v>-237.54049999999998</c:v>
                </c:pt>
                <c:pt idx="66462">
                  <c:v>-237.53849999999997</c:v>
                </c:pt>
                <c:pt idx="66463">
                  <c:v>-237.53649999999999</c:v>
                </c:pt>
                <c:pt idx="66464">
                  <c:v>-237.53449999999998</c:v>
                </c:pt>
                <c:pt idx="66465">
                  <c:v>-237.53249999999997</c:v>
                </c:pt>
                <c:pt idx="66466">
                  <c:v>-237.53049999999999</c:v>
                </c:pt>
                <c:pt idx="66467">
                  <c:v>-237.52849999999998</c:v>
                </c:pt>
                <c:pt idx="66468">
                  <c:v>-237.52649999999997</c:v>
                </c:pt>
                <c:pt idx="66469">
                  <c:v>-237.52449999999999</c:v>
                </c:pt>
                <c:pt idx="66470">
                  <c:v>-237.52249999999998</c:v>
                </c:pt>
                <c:pt idx="66471">
                  <c:v>-237.52049999999997</c:v>
                </c:pt>
                <c:pt idx="66472">
                  <c:v>-237.51849999999999</c:v>
                </c:pt>
                <c:pt idx="66473">
                  <c:v>-237.51649999999998</c:v>
                </c:pt>
                <c:pt idx="66474">
                  <c:v>-237.51449999999997</c:v>
                </c:pt>
                <c:pt idx="66475">
                  <c:v>-237.51249999999999</c:v>
                </c:pt>
                <c:pt idx="66476">
                  <c:v>-237.51049999999998</c:v>
                </c:pt>
                <c:pt idx="66477">
                  <c:v>-237.50849999999997</c:v>
                </c:pt>
                <c:pt idx="66478">
                  <c:v>-237.50649999999999</c:v>
                </c:pt>
                <c:pt idx="66479">
                  <c:v>-237.50449999999998</c:v>
                </c:pt>
                <c:pt idx="66480">
                  <c:v>-237.50249999999997</c:v>
                </c:pt>
                <c:pt idx="66481">
                  <c:v>-237.50049999999999</c:v>
                </c:pt>
                <c:pt idx="66482">
                  <c:v>-237.49849999999998</c:v>
                </c:pt>
                <c:pt idx="66483">
                  <c:v>-237.49649999999997</c:v>
                </c:pt>
                <c:pt idx="66484">
                  <c:v>-237.49449999999999</c:v>
                </c:pt>
                <c:pt idx="66485">
                  <c:v>-237.49249999999998</c:v>
                </c:pt>
                <c:pt idx="66486">
                  <c:v>-237.49049999999997</c:v>
                </c:pt>
                <c:pt idx="66487">
                  <c:v>-237.48849999999999</c:v>
                </c:pt>
                <c:pt idx="66488">
                  <c:v>-237.48649999999998</c:v>
                </c:pt>
                <c:pt idx="66489">
                  <c:v>-237.48449999999997</c:v>
                </c:pt>
                <c:pt idx="66490">
                  <c:v>-237.48249999999999</c:v>
                </c:pt>
                <c:pt idx="66491">
                  <c:v>-237.48049999999998</c:v>
                </c:pt>
                <c:pt idx="66492">
                  <c:v>-237.47849999999997</c:v>
                </c:pt>
                <c:pt idx="66493">
                  <c:v>-237.47649999999999</c:v>
                </c:pt>
                <c:pt idx="66494">
                  <c:v>-237.47449999999998</c:v>
                </c:pt>
                <c:pt idx="66495">
                  <c:v>-237.47249999999997</c:v>
                </c:pt>
                <c:pt idx="66496">
                  <c:v>-237.47049999999999</c:v>
                </c:pt>
                <c:pt idx="66497">
                  <c:v>-237.46849999999998</c:v>
                </c:pt>
                <c:pt idx="66498">
                  <c:v>-237.46649999999997</c:v>
                </c:pt>
                <c:pt idx="66499">
                  <c:v>-237.46449999999999</c:v>
                </c:pt>
                <c:pt idx="66500">
                  <c:v>-237.46249999999998</c:v>
                </c:pt>
                <c:pt idx="66501">
                  <c:v>-237.46049999999997</c:v>
                </c:pt>
                <c:pt idx="66502">
                  <c:v>-237.45849999999999</c:v>
                </c:pt>
                <c:pt idx="66503">
                  <c:v>-237.45649999999998</c:v>
                </c:pt>
                <c:pt idx="66504">
                  <c:v>-237.45449999999997</c:v>
                </c:pt>
                <c:pt idx="66505">
                  <c:v>-237.45249999999999</c:v>
                </c:pt>
                <c:pt idx="66506">
                  <c:v>-237.45049999999998</c:v>
                </c:pt>
                <c:pt idx="66507">
                  <c:v>-237.44849999999997</c:v>
                </c:pt>
                <c:pt idx="66508">
                  <c:v>-237.44649999999999</c:v>
                </c:pt>
                <c:pt idx="66509">
                  <c:v>-237.44449999999998</c:v>
                </c:pt>
                <c:pt idx="66510">
                  <c:v>-237.44249999999997</c:v>
                </c:pt>
                <c:pt idx="66511">
                  <c:v>-237.44049999999999</c:v>
                </c:pt>
                <c:pt idx="66512">
                  <c:v>-237.43849999999998</c:v>
                </c:pt>
                <c:pt idx="66513">
                  <c:v>-237.43649999999997</c:v>
                </c:pt>
                <c:pt idx="66514">
                  <c:v>-237.43449999999999</c:v>
                </c:pt>
                <c:pt idx="66515">
                  <c:v>-237.43249999999998</c:v>
                </c:pt>
                <c:pt idx="66516">
                  <c:v>-237.43049999999997</c:v>
                </c:pt>
                <c:pt idx="66517">
                  <c:v>-237.42849999999999</c:v>
                </c:pt>
                <c:pt idx="66518">
                  <c:v>-237.42649999999998</c:v>
                </c:pt>
                <c:pt idx="66519">
                  <c:v>-237.42449999999997</c:v>
                </c:pt>
                <c:pt idx="66520">
                  <c:v>-237.42249999999999</c:v>
                </c:pt>
                <c:pt idx="66521">
                  <c:v>-237.42049999999998</c:v>
                </c:pt>
                <c:pt idx="66522">
                  <c:v>-237.41849999999997</c:v>
                </c:pt>
                <c:pt idx="66523">
                  <c:v>-237.41649999999998</c:v>
                </c:pt>
                <c:pt idx="66524">
                  <c:v>-237.41449999999998</c:v>
                </c:pt>
                <c:pt idx="66525">
                  <c:v>-237.41249999999997</c:v>
                </c:pt>
                <c:pt idx="66526">
                  <c:v>-237.41049999999998</c:v>
                </c:pt>
                <c:pt idx="66527">
                  <c:v>-237.40849999999998</c:v>
                </c:pt>
                <c:pt idx="66528">
                  <c:v>-237.40649999999997</c:v>
                </c:pt>
                <c:pt idx="66529">
                  <c:v>-237.40449999999998</c:v>
                </c:pt>
                <c:pt idx="66530">
                  <c:v>-237.40249999999997</c:v>
                </c:pt>
                <c:pt idx="66531">
                  <c:v>-237.40049999999997</c:v>
                </c:pt>
                <c:pt idx="66532">
                  <c:v>-237.39849999999998</c:v>
                </c:pt>
                <c:pt idx="66533">
                  <c:v>-237.39649999999997</c:v>
                </c:pt>
                <c:pt idx="66534">
                  <c:v>-237.39449999999997</c:v>
                </c:pt>
                <c:pt idx="66535">
                  <c:v>-237.39249999999998</c:v>
                </c:pt>
                <c:pt idx="66536">
                  <c:v>-237.39049999999997</c:v>
                </c:pt>
                <c:pt idx="66537">
                  <c:v>-237.38849999999996</c:v>
                </c:pt>
                <c:pt idx="66538">
                  <c:v>-237.38649999999998</c:v>
                </c:pt>
                <c:pt idx="66539">
                  <c:v>-237.38449999999997</c:v>
                </c:pt>
                <c:pt idx="66540">
                  <c:v>-237.38249999999996</c:v>
                </c:pt>
                <c:pt idx="66541">
                  <c:v>-237.38049999999998</c:v>
                </c:pt>
                <c:pt idx="66542">
                  <c:v>-237.37849999999997</c:v>
                </c:pt>
                <c:pt idx="66543">
                  <c:v>-237.37649999999996</c:v>
                </c:pt>
                <c:pt idx="66544">
                  <c:v>-237.37449999999998</c:v>
                </c:pt>
                <c:pt idx="66545">
                  <c:v>-237.37249999999997</c:v>
                </c:pt>
                <c:pt idx="66546">
                  <c:v>-237.37049999999996</c:v>
                </c:pt>
                <c:pt idx="66547">
                  <c:v>-237.36849999999998</c:v>
                </c:pt>
                <c:pt idx="66548">
                  <c:v>-237.36649999999997</c:v>
                </c:pt>
                <c:pt idx="66549">
                  <c:v>-237.36449999999996</c:v>
                </c:pt>
                <c:pt idx="66550">
                  <c:v>-237.36249999999998</c:v>
                </c:pt>
                <c:pt idx="66551">
                  <c:v>-237.36049999999997</c:v>
                </c:pt>
                <c:pt idx="66552">
                  <c:v>-237.35849999999996</c:v>
                </c:pt>
                <c:pt idx="66553">
                  <c:v>-237.35649999999998</c:v>
                </c:pt>
                <c:pt idx="66554">
                  <c:v>-237.35449999999997</c:v>
                </c:pt>
                <c:pt idx="66555">
                  <c:v>-237.35249999999996</c:v>
                </c:pt>
                <c:pt idx="66556">
                  <c:v>-237.35049999999998</c:v>
                </c:pt>
                <c:pt idx="66557">
                  <c:v>-237.34849999999997</c:v>
                </c:pt>
                <c:pt idx="66558">
                  <c:v>-237.34649999999996</c:v>
                </c:pt>
                <c:pt idx="66559">
                  <c:v>-237.34449999999998</c:v>
                </c:pt>
                <c:pt idx="66560">
                  <c:v>-237.34249999999997</c:v>
                </c:pt>
                <c:pt idx="66561">
                  <c:v>-237.34049999999996</c:v>
                </c:pt>
                <c:pt idx="66562">
                  <c:v>-237.33849999999998</c:v>
                </c:pt>
                <c:pt idx="66563">
                  <c:v>-237.33649999999997</c:v>
                </c:pt>
                <c:pt idx="66564">
                  <c:v>-237.33449999999999</c:v>
                </c:pt>
                <c:pt idx="66565">
                  <c:v>-237.33249999999998</c:v>
                </c:pt>
                <c:pt idx="66566">
                  <c:v>-237.33049999999997</c:v>
                </c:pt>
                <c:pt idx="66567">
                  <c:v>-237.32849999999999</c:v>
                </c:pt>
                <c:pt idx="66568">
                  <c:v>-237.32649999999998</c:v>
                </c:pt>
                <c:pt idx="66569">
                  <c:v>-237.32449999999997</c:v>
                </c:pt>
                <c:pt idx="66570">
                  <c:v>-237.32249999999999</c:v>
                </c:pt>
                <c:pt idx="66571">
                  <c:v>-237.32049999999998</c:v>
                </c:pt>
                <c:pt idx="66572">
                  <c:v>-237.31849999999997</c:v>
                </c:pt>
                <c:pt idx="66573">
                  <c:v>-237.31649999999999</c:v>
                </c:pt>
                <c:pt idx="66574">
                  <c:v>-237.31449999999998</c:v>
                </c:pt>
                <c:pt idx="66575">
                  <c:v>-237.31249999999997</c:v>
                </c:pt>
                <c:pt idx="66576">
                  <c:v>-237.31049999999999</c:v>
                </c:pt>
                <c:pt idx="66577">
                  <c:v>-237.30849999999998</c:v>
                </c:pt>
                <c:pt idx="66578">
                  <c:v>-237.30649999999997</c:v>
                </c:pt>
                <c:pt idx="66579">
                  <c:v>-237.30449999999999</c:v>
                </c:pt>
                <c:pt idx="66580">
                  <c:v>-237.30249999999998</c:v>
                </c:pt>
                <c:pt idx="66581">
                  <c:v>-237.30049999999997</c:v>
                </c:pt>
                <c:pt idx="66582">
                  <c:v>-237.29849999999999</c:v>
                </c:pt>
                <c:pt idx="66583">
                  <c:v>-237.29649999999998</c:v>
                </c:pt>
                <c:pt idx="66584">
                  <c:v>-237.29449999999997</c:v>
                </c:pt>
                <c:pt idx="66585">
                  <c:v>-237.29249999999999</c:v>
                </c:pt>
                <c:pt idx="66586">
                  <c:v>-237.29049999999998</c:v>
                </c:pt>
                <c:pt idx="66587">
                  <c:v>-237.28849999999997</c:v>
                </c:pt>
                <c:pt idx="66588">
                  <c:v>-237.28649999999999</c:v>
                </c:pt>
                <c:pt idx="66589">
                  <c:v>-237.28449999999998</c:v>
                </c:pt>
                <c:pt idx="66590">
                  <c:v>-237.28249999999997</c:v>
                </c:pt>
                <c:pt idx="66591">
                  <c:v>-237.28049999999999</c:v>
                </c:pt>
                <c:pt idx="66592">
                  <c:v>-237.27849999999998</c:v>
                </c:pt>
                <c:pt idx="66593">
                  <c:v>-237.27649999999997</c:v>
                </c:pt>
                <c:pt idx="66594">
                  <c:v>-237.27449999999999</c:v>
                </c:pt>
                <c:pt idx="66595">
                  <c:v>-237.27249999999998</c:v>
                </c:pt>
                <c:pt idx="66596">
                  <c:v>-237.27049999999997</c:v>
                </c:pt>
                <c:pt idx="66597">
                  <c:v>-237.26849999999999</c:v>
                </c:pt>
                <c:pt idx="66598">
                  <c:v>-237.26649999999998</c:v>
                </c:pt>
                <c:pt idx="66599">
                  <c:v>-237.26449999999997</c:v>
                </c:pt>
                <c:pt idx="66600">
                  <c:v>-237.26249999999999</c:v>
                </c:pt>
                <c:pt idx="66601">
                  <c:v>-237.26049999999998</c:v>
                </c:pt>
                <c:pt idx="66602">
                  <c:v>-237.25849999999997</c:v>
                </c:pt>
                <c:pt idx="66603">
                  <c:v>-237.25649999999999</c:v>
                </c:pt>
                <c:pt idx="66604">
                  <c:v>-237.25449999999998</c:v>
                </c:pt>
                <c:pt idx="66605">
                  <c:v>-237.25249999999997</c:v>
                </c:pt>
                <c:pt idx="66606">
                  <c:v>-237.25049999999999</c:v>
                </c:pt>
                <c:pt idx="66607">
                  <c:v>-237.24849999999998</c:v>
                </c:pt>
                <c:pt idx="66608">
                  <c:v>-237.24649999999997</c:v>
                </c:pt>
                <c:pt idx="66609">
                  <c:v>-237.24449999999999</c:v>
                </c:pt>
                <c:pt idx="66610">
                  <c:v>-237.24249999999998</c:v>
                </c:pt>
                <c:pt idx="66611">
                  <c:v>-237.24049999999997</c:v>
                </c:pt>
                <c:pt idx="66612">
                  <c:v>-237.23849999999999</c:v>
                </c:pt>
                <c:pt idx="66613">
                  <c:v>-237.23649999999998</c:v>
                </c:pt>
                <c:pt idx="66614">
                  <c:v>-237.23449999999997</c:v>
                </c:pt>
                <c:pt idx="66615">
                  <c:v>-237.23249999999999</c:v>
                </c:pt>
                <c:pt idx="66616">
                  <c:v>-237.23049999999998</c:v>
                </c:pt>
                <c:pt idx="66617">
                  <c:v>-237.22849999999997</c:v>
                </c:pt>
                <c:pt idx="66618">
                  <c:v>-237.22649999999999</c:v>
                </c:pt>
                <c:pt idx="66619">
                  <c:v>-237.22449999999998</c:v>
                </c:pt>
                <c:pt idx="66620">
                  <c:v>-237.22249999999997</c:v>
                </c:pt>
                <c:pt idx="66621">
                  <c:v>-237.22049999999999</c:v>
                </c:pt>
                <c:pt idx="66622">
                  <c:v>-237.21849999999998</c:v>
                </c:pt>
                <c:pt idx="66623">
                  <c:v>-237.21649999999997</c:v>
                </c:pt>
                <c:pt idx="66624">
                  <c:v>-237.21449999999999</c:v>
                </c:pt>
                <c:pt idx="66625">
                  <c:v>-237.21249999999998</c:v>
                </c:pt>
                <c:pt idx="66626">
                  <c:v>-237.21049999999997</c:v>
                </c:pt>
                <c:pt idx="66627">
                  <c:v>-237.20849999999999</c:v>
                </c:pt>
                <c:pt idx="66628">
                  <c:v>-237.20649999999998</c:v>
                </c:pt>
                <c:pt idx="66629">
                  <c:v>-237.20449999999997</c:v>
                </c:pt>
                <c:pt idx="66630">
                  <c:v>-237.20249999999999</c:v>
                </c:pt>
                <c:pt idx="66631">
                  <c:v>-237.20049999999998</c:v>
                </c:pt>
                <c:pt idx="66632">
                  <c:v>-237.19849999999997</c:v>
                </c:pt>
                <c:pt idx="66633">
                  <c:v>-237.19649999999999</c:v>
                </c:pt>
                <c:pt idx="66634">
                  <c:v>-237.19449999999998</c:v>
                </c:pt>
                <c:pt idx="66635">
                  <c:v>-237.19249999999997</c:v>
                </c:pt>
                <c:pt idx="66636">
                  <c:v>-237.19049999999999</c:v>
                </c:pt>
                <c:pt idx="66637">
                  <c:v>-237.18849999999998</c:v>
                </c:pt>
                <c:pt idx="66638">
                  <c:v>-237.18649999999997</c:v>
                </c:pt>
                <c:pt idx="66639">
                  <c:v>-237.18449999999999</c:v>
                </c:pt>
                <c:pt idx="66640">
                  <c:v>-237.18249999999998</c:v>
                </c:pt>
                <c:pt idx="66641">
                  <c:v>-237.18049999999997</c:v>
                </c:pt>
                <c:pt idx="66642">
                  <c:v>-237.17849999999999</c:v>
                </c:pt>
                <c:pt idx="66643">
                  <c:v>-237.17649999999998</c:v>
                </c:pt>
                <c:pt idx="66644">
                  <c:v>-237.17449999999997</c:v>
                </c:pt>
                <c:pt idx="66645">
                  <c:v>-237.17249999999999</c:v>
                </c:pt>
                <c:pt idx="66646">
                  <c:v>-237.17049999999998</c:v>
                </c:pt>
                <c:pt idx="66647">
                  <c:v>-237.16849999999997</c:v>
                </c:pt>
                <c:pt idx="66648">
                  <c:v>-237.16649999999998</c:v>
                </c:pt>
                <c:pt idx="66649">
                  <c:v>-237.16449999999998</c:v>
                </c:pt>
                <c:pt idx="66650">
                  <c:v>-237.16249999999997</c:v>
                </c:pt>
                <c:pt idx="66651">
                  <c:v>-237.16049999999998</c:v>
                </c:pt>
                <c:pt idx="66652">
                  <c:v>-237.15849999999998</c:v>
                </c:pt>
                <c:pt idx="66653">
                  <c:v>-237.15649999999997</c:v>
                </c:pt>
                <c:pt idx="66654">
                  <c:v>-237.15449999999998</c:v>
                </c:pt>
                <c:pt idx="66655">
                  <c:v>-237.15249999999997</c:v>
                </c:pt>
                <c:pt idx="66656">
                  <c:v>-237.15049999999997</c:v>
                </c:pt>
                <c:pt idx="66657">
                  <c:v>-237.14849999999998</c:v>
                </c:pt>
                <c:pt idx="66658">
                  <c:v>-237.14649999999997</c:v>
                </c:pt>
                <c:pt idx="66659">
                  <c:v>-237.14449999999997</c:v>
                </c:pt>
                <c:pt idx="66660">
                  <c:v>-237.14249999999998</c:v>
                </c:pt>
                <c:pt idx="66661">
                  <c:v>-237.14049999999997</c:v>
                </c:pt>
                <c:pt idx="66662">
                  <c:v>-237.13849999999996</c:v>
                </c:pt>
                <c:pt idx="66663">
                  <c:v>-237.13649999999998</c:v>
                </c:pt>
                <c:pt idx="66664">
                  <c:v>-237.13449999999997</c:v>
                </c:pt>
                <c:pt idx="66665">
                  <c:v>-237.13249999999996</c:v>
                </c:pt>
                <c:pt idx="66666">
                  <c:v>-237.13049999999998</c:v>
                </c:pt>
                <c:pt idx="66667">
                  <c:v>-237.12849999999997</c:v>
                </c:pt>
                <c:pt idx="66668">
                  <c:v>-237.12649999999996</c:v>
                </c:pt>
                <c:pt idx="66669">
                  <c:v>-237.12449999999998</c:v>
                </c:pt>
                <c:pt idx="66670">
                  <c:v>-237.12249999999997</c:v>
                </c:pt>
                <c:pt idx="66671">
                  <c:v>-237.12049999999996</c:v>
                </c:pt>
                <c:pt idx="66672">
                  <c:v>-237.11849999999998</c:v>
                </c:pt>
                <c:pt idx="66673">
                  <c:v>-237.11649999999997</c:v>
                </c:pt>
                <c:pt idx="66674">
                  <c:v>-237.11449999999996</c:v>
                </c:pt>
                <c:pt idx="66675">
                  <c:v>-237.11249999999998</c:v>
                </c:pt>
                <c:pt idx="66676">
                  <c:v>-237.11049999999997</c:v>
                </c:pt>
                <c:pt idx="66677">
                  <c:v>-237.10849999999996</c:v>
                </c:pt>
                <c:pt idx="66678">
                  <c:v>-237.10649999999998</c:v>
                </c:pt>
                <c:pt idx="66679">
                  <c:v>-237.10449999999997</c:v>
                </c:pt>
                <c:pt idx="66680">
                  <c:v>-237.10249999999996</c:v>
                </c:pt>
                <c:pt idx="66681">
                  <c:v>-237.10049999999998</c:v>
                </c:pt>
                <c:pt idx="66682">
                  <c:v>-237.09849999999997</c:v>
                </c:pt>
                <c:pt idx="66683">
                  <c:v>-237.09649999999996</c:v>
                </c:pt>
                <c:pt idx="66684">
                  <c:v>-237.09449999999998</c:v>
                </c:pt>
                <c:pt idx="66685">
                  <c:v>-237.09249999999997</c:v>
                </c:pt>
                <c:pt idx="66686">
                  <c:v>-237.09049999999996</c:v>
                </c:pt>
                <c:pt idx="66687">
                  <c:v>-237.08849999999998</c:v>
                </c:pt>
                <c:pt idx="66688">
                  <c:v>-237.08649999999997</c:v>
                </c:pt>
                <c:pt idx="66689">
                  <c:v>-237.08449999999999</c:v>
                </c:pt>
                <c:pt idx="66690">
                  <c:v>-237.08249999999998</c:v>
                </c:pt>
                <c:pt idx="66691">
                  <c:v>-237.08049999999997</c:v>
                </c:pt>
                <c:pt idx="66692">
                  <c:v>-237.07849999999999</c:v>
                </c:pt>
                <c:pt idx="66693">
                  <c:v>-237.07649999999998</c:v>
                </c:pt>
                <c:pt idx="66694">
                  <c:v>-237.07449999999997</c:v>
                </c:pt>
                <c:pt idx="66695">
                  <c:v>-237.07249999999999</c:v>
                </c:pt>
                <c:pt idx="66696">
                  <c:v>-237.07049999999998</c:v>
                </c:pt>
                <c:pt idx="66697">
                  <c:v>-237.06849999999997</c:v>
                </c:pt>
                <c:pt idx="66698">
                  <c:v>-237.06649999999999</c:v>
                </c:pt>
                <c:pt idx="66699">
                  <c:v>-237.06449999999998</c:v>
                </c:pt>
                <c:pt idx="66700">
                  <c:v>-237.06249999999997</c:v>
                </c:pt>
                <c:pt idx="66701">
                  <c:v>-237.06049999999999</c:v>
                </c:pt>
                <c:pt idx="66702">
                  <c:v>-237.05849999999998</c:v>
                </c:pt>
                <c:pt idx="66703">
                  <c:v>-237.05649999999997</c:v>
                </c:pt>
                <c:pt idx="66704">
                  <c:v>-237.05449999999999</c:v>
                </c:pt>
                <c:pt idx="66705">
                  <c:v>-237.05249999999998</c:v>
                </c:pt>
                <c:pt idx="66706">
                  <c:v>-237.05049999999997</c:v>
                </c:pt>
                <c:pt idx="66707">
                  <c:v>-237.04849999999999</c:v>
                </c:pt>
                <c:pt idx="66708">
                  <c:v>-237.04649999999998</c:v>
                </c:pt>
                <c:pt idx="66709">
                  <c:v>-237.04449999999997</c:v>
                </c:pt>
                <c:pt idx="66710">
                  <c:v>-237.04249999999999</c:v>
                </c:pt>
                <c:pt idx="66711">
                  <c:v>-237.04049999999998</c:v>
                </c:pt>
                <c:pt idx="66712">
                  <c:v>-237.03849999999997</c:v>
                </c:pt>
                <c:pt idx="66713">
                  <c:v>-237.03649999999999</c:v>
                </c:pt>
                <c:pt idx="66714">
                  <c:v>-237.03449999999998</c:v>
                </c:pt>
                <c:pt idx="66715">
                  <c:v>-237.03249999999997</c:v>
                </c:pt>
                <c:pt idx="66716">
                  <c:v>-237.03049999999999</c:v>
                </c:pt>
                <c:pt idx="66717">
                  <c:v>-237.02849999999998</c:v>
                </c:pt>
                <c:pt idx="66718">
                  <c:v>-237.02649999999997</c:v>
                </c:pt>
                <c:pt idx="66719">
                  <c:v>-237.02449999999999</c:v>
                </c:pt>
                <c:pt idx="66720">
                  <c:v>-237.02249999999998</c:v>
                </c:pt>
                <c:pt idx="66721">
                  <c:v>-237.02049999999997</c:v>
                </c:pt>
                <c:pt idx="66722">
                  <c:v>-237.01849999999999</c:v>
                </c:pt>
                <c:pt idx="66723">
                  <c:v>-237.01649999999998</c:v>
                </c:pt>
                <c:pt idx="66724">
                  <c:v>-237.01449999999997</c:v>
                </c:pt>
                <c:pt idx="66725">
                  <c:v>-237.01249999999999</c:v>
                </c:pt>
                <c:pt idx="66726">
                  <c:v>-237.01049999999998</c:v>
                </c:pt>
                <c:pt idx="66727">
                  <c:v>-237.00849999999997</c:v>
                </c:pt>
                <c:pt idx="66728">
                  <c:v>-237.00649999999999</c:v>
                </c:pt>
                <c:pt idx="66729">
                  <c:v>-237.00449999999998</c:v>
                </c:pt>
                <c:pt idx="66730">
                  <c:v>-237.00249999999997</c:v>
                </c:pt>
                <c:pt idx="66731">
                  <c:v>-237.00049999999999</c:v>
                </c:pt>
                <c:pt idx="66732">
                  <c:v>-236.99849999999998</c:v>
                </c:pt>
                <c:pt idx="66733">
                  <c:v>-236.99649999999997</c:v>
                </c:pt>
                <c:pt idx="66734">
                  <c:v>-236.99449999999999</c:v>
                </c:pt>
                <c:pt idx="66735">
                  <c:v>-236.99249999999998</c:v>
                </c:pt>
                <c:pt idx="66736">
                  <c:v>-236.99049999999997</c:v>
                </c:pt>
                <c:pt idx="66737">
                  <c:v>-236.98849999999999</c:v>
                </c:pt>
                <c:pt idx="66738">
                  <c:v>-236.98649999999998</c:v>
                </c:pt>
                <c:pt idx="66739">
                  <c:v>-236.98449999999997</c:v>
                </c:pt>
                <c:pt idx="66740">
                  <c:v>-236.98249999999999</c:v>
                </c:pt>
                <c:pt idx="66741">
                  <c:v>-236.98049999999998</c:v>
                </c:pt>
                <c:pt idx="66742">
                  <c:v>-236.97849999999997</c:v>
                </c:pt>
                <c:pt idx="66743">
                  <c:v>-236.97649999999999</c:v>
                </c:pt>
                <c:pt idx="66744">
                  <c:v>-236.97449999999998</c:v>
                </c:pt>
                <c:pt idx="66745">
                  <c:v>-236.97249999999997</c:v>
                </c:pt>
                <c:pt idx="66746">
                  <c:v>-236.97049999999999</c:v>
                </c:pt>
                <c:pt idx="66747">
                  <c:v>-236.96849999999998</c:v>
                </c:pt>
                <c:pt idx="66748">
                  <c:v>-236.96649999999997</c:v>
                </c:pt>
                <c:pt idx="66749">
                  <c:v>-236.96449999999999</c:v>
                </c:pt>
                <c:pt idx="66750">
                  <c:v>-236.96249999999998</c:v>
                </c:pt>
                <c:pt idx="66751">
                  <c:v>-236.96049999999997</c:v>
                </c:pt>
                <c:pt idx="66752">
                  <c:v>-236.95849999999999</c:v>
                </c:pt>
                <c:pt idx="66753">
                  <c:v>-236.95649999999998</c:v>
                </c:pt>
                <c:pt idx="66754">
                  <c:v>-236.95449999999997</c:v>
                </c:pt>
                <c:pt idx="66755">
                  <c:v>-236.95249999999999</c:v>
                </c:pt>
                <c:pt idx="66756">
                  <c:v>-236.95049999999998</c:v>
                </c:pt>
                <c:pt idx="66757">
                  <c:v>-236.94849999999997</c:v>
                </c:pt>
                <c:pt idx="66758">
                  <c:v>-236.94649999999999</c:v>
                </c:pt>
                <c:pt idx="66759">
                  <c:v>-236.94449999999998</c:v>
                </c:pt>
                <c:pt idx="66760">
                  <c:v>-236.94249999999997</c:v>
                </c:pt>
                <c:pt idx="66761">
                  <c:v>-236.94049999999999</c:v>
                </c:pt>
                <c:pt idx="66762">
                  <c:v>-236.93849999999998</c:v>
                </c:pt>
                <c:pt idx="66763">
                  <c:v>-236.93649999999997</c:v>
                </c:pt>
                <c:pt idx="66764">
                  <c:v>-236.93449999999999</c:v>
                </c:pt>
                <c:pt idx="66765">
                  <c:v>-236.93249999999998</c:v>
                </c:pt>
                <c:pt idx="66766">
                  <c:v>-236.93049999999997</c:v>
                </c:pt>
                <c:pt idx="66767">
                  <c:v>-236.92849999999999</c:v>
                </c:pt>
                <c:pt idx="66768">
                  <c:v>-236.92649999999998</c:v>
                </c:pt>
                <c:pt idx="66769">
                  <c:v>-236.92449999999997</c:v>
                </c:pt>
                <c:pt idx="66770">
                  <c:v>-236.92249999999999</c:v>
                </c:pt>
                <c:pt idx="66771">
                  <c:v>-236.92049999999998</c:v>
                </c:pt>
                <c:pt idx="66772">
                  <c:v>-236.91849999999997</c:v>
                </c:pt>
                <c:pt idx="66773">
                  <c:v>-236.91649999999998</c:v>
                </c:pt>
                <c:pt idx="66774">
                  <c:v>-236.91449999999998</c:v>
                </c:pt>
                <c:pt idx="66775">
                  <c:v>-236.91249999999997</c:v>
                </c:pt>
                <c:pt idx="66776">
                  <c:v>-236.91049999999998</c:v>
                </c:pt>
                <c:pt idx="66777">
                  <c:v>-236.90849999999998</c:v>
                </c:pt>
                <c:pt idx="66778">
                  <c:v>-236.90649999999997</c:v>
                </c:pt>
                <c:pt idx="66779">
                  <c:v>-236.90449999999998</c:v>
                </c:pt>
                <c:pt idx="66780">
                  <c:v>-236.90249999999997</c:v>
                </c:pt>
                <c:pt idx="66781">
                  <c:v>-236.90049999999997</c:v>
                </c:pt>
                <c:pt idx="66782">
                  <c:v>-236.89849999999998</c:v>
                </c:pt>
                <c:pt idx="66783">
                  <c:v>-236.89649999999997</c:v>
                </c:pt>
                <c:pt idx="66784">
                  <c:v>-236.89449999999997</c:v>
                </c:pt>
                <c:pt idx="66785">
                  <c:v>-236.89249999999998</c:v>
                </c:pt>
                <c:pt idx="66786">
                  <c:v>-236.89049999999997</c:v>
                </c:pt>
                <c:pt idx="66787">
                  <c:v>-236.88849999999996</c:v>
                </c:pt>
                <c:pt idx="66788">
                  <c:v>-236.88649999999998</c:v>
                </c:pt>
                <c:pt idx="66789">
                  <c:v>-236.88449999999997</c:v>
                </c:pt>
                <c:pt idx="66790">
                  <c:v>-236.88249999999996</c:v>
                </c:pt>
                <c:pt idx="66791">
                  <c:v>-236.88049999999998</c:v>
                </c:pt>
                <c:pt idx="66792">
                  <c:v>-236.87849999999997</c:v>
                </c:pt>
                <c:pt idx="66793">
                  <c:v>-236.87649999999996</c:v>
                </c:pt>
                <c:pt idx="66794">
                  <c:v>-236.87449999999998</c:v>
                </c:pt>
                <c:pt idx="66795">
                  <c:v>-236.87249999999997</c:v>
                </c:pt>
                <c:pt idx="66796">
                  <c:v>-236.87049999999996</c:v>
                </c:pt>
                <c:pt idx="66797">
                  <c:v>-236.86849999999998</c:v>
                </c:pt>
                <c:pt idx="66798">
                  <c:v>-236.86649999999997</c:v>
                </c:pt>
                <c:pt idx="66799">
                  <c:v>-236.86449999999996</c:v>
                </c:pt>
                <c:pt idx="66800">
                  <c:v>-236.86249999999998</c:v>
                </c:pt>
                <c:pt idx="66801">
                  <c:v>-236.86049999999997</c:v>
                </c:pt>
                <c:pt idx="66802">
                  <c:v>-236.85849999999996</c:v>
                </c:pt>
                <c:pt idx="66803">
                  <c:v>-236.85649999999998</c:v>
                </c:pt>
                <c:pt idx="66804">
                  <c:v>-236.85449999999997</c:v>
                </c:pt>
                <c:pt idx="66805">
                  <c:v>-236.85249999999996</c:v>
                </c:pt>
                <c:pt idx="66806">
                  <c:v>-236.85049999999998</c:v>
                </c:pt>
                <c:pt idx="66807">
                  <c:v>-236.84849999999997</c:v>
                </c:pt>
                <c:pt idx="66808">
                  <c:v>-236.84649999999996</c:v>
                </c:pt>
                <c:pt idx="66809">
                  <c:v>-236.84449999999998</c:v>
                </c:pt>
                <c:pt idx="66810">
                  <c:v>-236.84249999999997</c:v>
                </c:pt>
                <c:pt idx="66811">
                  <c:v>-236.84049999999996</c:v>
                </c:pt>
                <c:pt idx="66812">
                  <c:v>-236.83849999999998</c:v>
                </c:pt>
                <c:pt idx="66813">
                  <c:v>-236.83649999999997</c:v>
                </c:pt>
                <c:pt idx="66814">
                  <c:v>-236.83449999999999</c:v>
                </c:pt>
                <c:pt idx="66815">
                  <c:v>-236.83249999999998</c:v>
                </c:pt>
                <c:pt idx="66816">
                  <c:v>-236.83049999999997</c:v>
                </c:pt>
                <c:pt idx="66817">
                  <c:v>-236.82849999999999</c:v>
                </c:pt>
                <c:pt idx="66818">
                  <c:v>-236.82649999999998</c:v>
                </c:pt>
                <c:pt idx="66819">
                  <c:v>-236.82449999999997</c:v>
                </c:pt>
                <c:pt idx="66820">
                  <c:v>-236.82249999999999</c:v>
                </c:pt>
                <c:pt idx="66821">
                  <c:v>-236.82049999999998</c:v>
                </c:pt>
                <c:pt idx="66822">
                  <c:v>-236.81849999999997</c:v>
                </c:pt>
                <c:pt idx="66823">
                  <c:v>-236.81649999999999</c:v>
                </c:pt>
                <c:pt idx="66824">
                  <c:v>-236.81449999999998</c:v>
                </c:pt>
                <c:pt idx="66825">
                  <c:v>-236.81249999999997</c:v>
                </c:pt>
                <c:pt idx="66826">
                  <c:v>-236.81049999999999</c:v>
                </c:pt>
                <c:pt idx="66827">
                  <c:v>-236.80849999999998</c:v>
                </c:pt>
                <c:pt idx="66828">
                  <c:v>-236.80649999999997</c:v>
                </c:pt>
                <c:pt idx="66829">
                  <c:v>-236.80449999999999</c:v>
                </c:pt>
                <c:pt idx="66830">
                  <c:v>-236.80249999999998</c:v>
                </c:pt>
                <c:pt idx="66831">
                  <c:v>-236.80049999999997</c:v>
                </c:pt>
                <c:pt idx="66832">
                  <c:v>-236.79849999999999</c:v>
                </c:pt>
                <c:pt idx="66833">
                  <c:v>-236.79649999999998</c:v>
                </c:pt>
                <c:pt idx="66834">
                  <c:v>-236.79449999999997</c:v>
                </c:pt>
                <c:pt idx="66835">
                  <c:v>-236.79249999999999</c:v>
                </c:pt>
                <c:pt idx="66836">
                  <c:v>-236.79049999999998</c:v>
                </c:pt>
                <c:pt idx="66837">
                  <c:v>-236.78849999999997</c:v>
                </c:pt>
                <c:pt idx="66838">
                  <c:v>-236.78649999999999</c:v>
                </c:pt>
                <c:pt idx="66839">
                  <c:v>-236.78449999999998</c:v>
                </c:pt>
                <c:pt idx="66840">
                  <c:v>-236.78249999999997</c:v>
                </c:pt>
                <c:pt idx="66841">
                  <c:v>-236.78049999999999</c:v>
                </c:pt>
                <c:pt idx="66842">
                  <c:v>-236.77849999999998</c:v>
                </c:pt>
                <c:pt idx="66843">
                  <c:v>-236.77649999999997</c:v>
                </c:pt>
                <c:pt idx="66844">
                  <c:v>-236.77449999999999</c:v>
                </c:pt>
                <c:pt idx="66845">
                  <c:v>-236.77249999999998</c:v>
                </c:pt>
                <c:pt idx="66846">
                  <c:v>-236.77049999999997</c:v>
                </c:pt>
                <c:pt idx="66847">
                  <c:v>-236.76849999999999</c:v>
                </c:pt>
                <c:pt idx="66848">
                  <c:v>-236.76649999999998</c:v>
                </c:pt>
                <c:pt idx="66849">
                  <c:v>-236.76449999999997</c:v>
                </c:pt>
                <c:pt idx="66850">
                  <c:v>-236.76249999999999</c:v>
                </c:pt>
                <c:pt idx="66851">
                  <c:v>-236.76049999999998</c:v>
                </c:pt>
                <c:pt idx="66852">
                  <c:v>-236.75849999999997</c:v>
                </c:pt>
                <c:pt idx="66853">
                  <c:v>-236.75649999999999</c:v>
                </c:pt>
                <c:pt idx="66854">
                  <c:v>-236.75449999999998</c:v>
                </c:pt>
                <c:pt idx="66855">
                  <c:v>-236.75249999999997</c:v>
                </c:pt>
                <c:pt idx="66856">
                  <c:v>-236.75049999999999</c:v>
                </c:pt>
                <c:pt idx="66857">
                  <c:v>-236.74849999999998</c:v>
                </c:pt>
                <c:pt idx="66858">
                  <c:v>-236.74649999999997</c:v>
                </c:pt>
                <c:pt idx="66859">
                  <c:v>-236.74449999999999</c:v>
                </c:pt>
                <c:pt idx="66860">
                  <c:v>-236.74249999999998</c:v>
                </c:pt>
                <c:pt idx="66861">
                  <c:v>-236.74049999999997</c:v>
                </c:pt>
                <c:pt idx="66862">
                  <c:v>-236.73849999999999</c:v>
                </c:pt>
                <c:pt idx="66863">
                  <c:v>-236.73649999999998</c:v>
                </c:pt>
                <c:pt idx="66864">
                  <c:v>-236.73449999999997</c:v>
                </c:pt>
                <c:pt idx="66865">
                  <c:v>-236.73249999999999</c:v>
                </c:pt>
                <c:pt idx="66866">
                  <c:v>-236.73049999999998</c:v>
                </c:pt>
                <c:pt idx="66867">
                  <c:v>-236.72849999999997</c:v>
                </c:pt>
                <c:pt idx="66868">
                  <c:v>-236.72649999999999</c:v>
                </c:pt>
                <c:pt idx="66869">
                  <c:v>-236.72449999999998</c:v>
                </c:pt>
                <c:pt idx="66870">
                  <c:v>-236.72249999999997</c:v>
                </c:pt>
                <c:pt idx="66871">
                  <c:v>-236.72049999999999</c:v>
                </c:pt>
                <c:pt idx="66872">
                  <c:v>-236.71849999999998</c:v>
                </c:pt>
                <c:pt idx="66873">
                  <c:v>-236.71649999999997</c:v>
                </c:pt>
                <c:pt idx="66874">
                  <c:v>-236.71449999999999</c:v>
                </c:pt>
                <c:pt idx="66875">
                  <c:v>-236.71249999999998</c:v>
                </c:pt>
                <c:pt idx="66876">
                  <c:v>-236.71049999999997</c:v>
                </c:pt>
                <c:pt idx="66877">
                  <c:v>-236.70849999999999</c:v>
                </c:pt>
                <c:pt idx="66878">
                  <c:v>-236.70649999999998</c:v>
                </c:pt>
                <c:pt idx="66879">
                  <c:v>-236.70449999999997</c:v>
                </c:pt>
                <c:pt idx="66880">
                  <c:v>-236.70249999999999</c:v>
                </c:pt>
                <c:pt idx="66881">
                  <c:v>-236.70049999999998</c:v>
                </c:pt>
                <c:pt idx="66882">
                  <c:v>-236.69849999999997</c:v>
                </c:pt>
                <c:pt idx="66883">
                  <c:v>-236.69649999999999</c:v>
                </c:pt>
                <c:pt idx="66884">
                  <c:v>-236.69449999999998</c:v>
                </c:pt>
                <c:pt idx="66885">
                  <c:v>-236.69249999999997</c:v>
                </c:pt>
                <c:pt idx="66886">
                  <c:v>-236.69049999999999</c:v>
                </c:pt>
                <c:pt idx="66887">
                  <c:v>-236.68849999999998</c:v>
                </c:pt>
                <c:pt idx="66888">
                  <c:v>-236.68649999999997</c:v>
                </c:pt>
                <c:pt idx="66889">
                  <c:v>-236.68449999999999</c:v>
                </c:pt>
                <c:pt idx="66890">
                  <c:v>-236.68249999999998</c:v>
                </c:pt>
                <c:pt idx="66891">
                  <c:v>-236.68049999999997</c:v>
                </c:pt>
                <c:pt idx="66892">
                  <c:v>-236.67849999999999</c:v>
                </c:pt>
                <c:pt idx="66893">
                  <c:v>-236.67649999999998</c:v>
                </c:pt>
                <c:pt idx="66894">
                  <c:v>-236.67449999999997</c:v>
                </c:pt>
                <c:pt idx="66895">
                  <c:v>-236.67249999999999</c:v>
                </c:pt>
                <c:pt idx="66896">
                  <c:v>-236.67049999999998</c:v>
                </c:pt>
                <c:pt idx="66897">
                  <c:v>-236.66849999999997</c:v>
                </c:pt>
                <c:pt idx="66898">
                  <c:v>-236.66649999999998</c:v>
                </c:pt>
                <c:pt idx="66899">
                  <c:v>-236.66449999999998</c:v>
                </c:pt>
                <c:pt idx="66900">
                  <c:v>-236.66249999999997</c:v>
                </c:pt>
                <c:pt idx="66901">
                  <c:v>-236.66049999999998</c:v>
                </c:pt>
                <c:pt idx="66902">
                  <c:v>-236.65849999999998</c:v>
                </c:pt>
                <c:pt idx="66903">
                  <c:v>-236.65649999999997</c:v>
                </c:pt>
                <c:pt idx="66904">
                  <c:v>-236.65449999999998</c:v>
                </c:pt>
                <c:pt idx="66905">
                  <c:v>-236.65249999999997</c:v>
                </c:pt>
                <c:pt idx="66906">
                  <c:v>-236.65049999999997</c:v>
                </c:pt>
                <c:pt idx="66907">
                  <c:v>-236.64849999999998</c:v>
                </c:pt>
                <c:pt idx="66908">
                  <c:v>-236.64649999999997</c:v>
                </c:pt>
                <c:pt idx="66909">
                  <c:v>-236.64449999999997</c:v>
                </c:pt>
                <c:pt idx="66910">
                  <c:v>-236.64249999999998</c:v>
                </c:pt>
                <c:pt idx="66911">
                  <c:v>-236.64049999999997</c:v>
                </c:pt>
                <c:pt idx="66912">
                  <c:v>-236.63849999999996</c:v>
                </c:pt>
                <c:pt idx="66913">
                  <c:v>-236.63649999999998</c:v>
                </c:pt>
                <c:pt idx="66914">
                  <c:v>-236.63449999999997</c:v>
                </c:pt>
                <c:pt idx="66915">
                  <c:v>-236.63249999999996</c:v>
                </c:pt>
                <c:pt idx="66916">
                  <c:v>-236.63049999999998</c:v>
                </c:pt>
                <c:pt idx="66917">
                  <c:v>-236.62849999999997</c:v>
                </c:pt>
                <c:pt idx="66918">
                  <c:v>-236.62649999999996</c:v>
                </c:pt>
                <c:pt idx="66919">
                  <c:v>-236.62449999999998</c:v>
                </c:pt>
                <c:pt idx="66920">
                  <c:v>-236.62249999999997</c:v>
                </c:pt>
                <c:pt idx="66921">
                  <c:v>-236.62049999999996</c:v>
                </c:pt>
                <c:pt idx="66922">
                  <c:v>-236.61849999999998</c:v>
                </c:pt>
                <c:pt idx="66923">
                  <c:v>-236.61649999999997</c:v>
                </c:pt>
                <c:pt idx="66924">
                  <c:v>-236.61449999999996</c:v>
                </c:pt>
                <c:pt idx="66925">
                  <c:v>-236.61249999999998</c:v>
                </c:pt>
                <c:pt idx="66926">
                  <c:v>-236.61049999999997</c:v>
                </c:pt>
                <c:pt idx="66927">
                  <c:v>-236.60849999999996</c:v>
                </c:pt>
                <c:pt idx="66928">
                  <c:v>-236.60649999999998</c:v>
                </c:pt>
                <c:pt idx="66929">
                  <c:v>-236.60449999999997</c:v>
                </c:pt>
                <c:pt idx="66930">
                  <c:v>-236.60249999999996</c:v>
                </c:pt>
                <c:pt idx="66931">
                  <c:v>-236.60049999999998</c:v>
                </c:pt>
                <c:pt idx="66932">
                  <c:v>-236.59849999999997</c:v>
                </c:pt>
                <c:pt idx="66933">
                  <c:v>-236.59649999999996</c:v>
                </c:pt>
                <c:pt idx="66934">
                  <c:v>-236.59449999999998</c:v>
                </c:pt>
                <c:pt idx="66935">
                  <c:v>-236.59249999999997</c:v>
                </c:pt>
                <c:pt idx="66936">
                  <c:v>-236.59049999999996</c:v>
                </c:pt>
                <c:pt idx="66937">
                  <c:v>-236.58849999999998</c:v>
                </c:pt>
                <c:pt idx="66938">
                  <c:v>-236.58649999999997</c:v>
                </c:pt>
                <c:pt idx="66939">
                  <c:v>-236.58449999999999</c:v>
                </c:pt>
                <c:pt idx="66940">
                  <c:v>-236.58249999999998</c:v>
                </c:pt>
                <c:pt idx="66941">
                  <c:v>-236.58049999999997</c:v>
                </c:pt>
                <c:pt idx="66942">
                  <c:v>-236.57849999999999</c:v>
                </c:pt>
                <c:pt idx="66943">
                  <c:v>-236.57649999999998</c:v>
                </c:pt>
                <c:pt idx="66944">
                  <c:v>-236.57449999999997</c:v>
                </c:pt>
                <c:pt idx="66945">
                  <c:v>-236.57249999999999</c:v>
                </c:pt>
                <c:pt idx="66946">
                  <c:v>-236.57049999999998</c:v>
                </c:pt>
                <c:pt idx="66947">
                  <c:v>-236.56849999999997</c:v>
                </c:pt>
                <c:pt idx="66948">
                  <c:v>-236.56649999999999</c:v>
                </c:pt>
                <c:pt idx="66949">
                  <c:v>-236.56449999999998</c:v>
                </c:pt>
                <c:pt idx="66950">
                  <c:v>-236.56249999999997</c:v>
                </c:pt>
                <c:pt idx="66951">
                  <c:v>-236.56049999999999</c:v>
                </c:pt>
                <c:pt idx="66952">
                  <c:v>-236.55849999999998</c:v>
                </c:pt>
                <c:pt idx="66953">
                  <c:v>-236.55649999999997</c:v>
                </c:pt>
                <c:pt idx="66954">
                  <c:v>-236.55449999999999</c:v>
                </c:pt>
                <c:pt idx="66955">
                  <c:v>-236.55249999999998</c:v>
                </c:pt>
                <c:pt idx="66956">
                  <c:v>-236.55049999999997</c:v>
                </c:pt>
                <c:pt idx="66957">
                  <c:v>-236.54849999999999</c:v>
                </c:pt>
                <c:pt idx="66958">
                  <c:v>-236.54649999999998</c:v>
                </c:pt>
                <c:pt idx="66959">
                  <c:v>-236.54449999999997</c:v>
                </c:pt>
                <c:pt idx="66960">
                  <c:v>-236.54249999999999</c:v>
                </c:pt>
                <c:pt idx="66961">
                  <c:v>-236.54049999999998</c:v>
                </c:pt>
                <c:pt idx="66962">
                  <c:v>-236.53849999999997</c:v>
                </c:pt>
                <c:pt idx="66963">
                  <c:v>-236.53649999999999</c:v>
                </c:pt>
                <c:pt idx="66964">
                  <c:v>-236.53449999999998</c:v>
                </c:pt>
                <c:pt idx="66965">
                  <c:v>-236.53249999999997</c:v>
                </c:pt>
                <c:pt idx="66966">
                  <c:v>-236.53049999999999</c:v>
                </c:pt>
                <c:pt idx="66967">
                  <c:v>-236.52849999999998</c:v>
                </c:pt>
                <c:pt idx="66968">
                  <c:v>-236.52649999999997</c:v>
                </c:pt>
                <c:pt idx="66969">
                  <c:v>-236.52449999999999</c:v>
                </c:pt>
                <c:pt idx="66970">
                  <c:v>-236.52249999999998</c:v>
                </c:pt>
                <c:pt idx="66971">
                  <c:v>-236.52049999999997</c:v>
                </c:pt>
                <c:pt idx="66972">
                  <c:v>-236.51849999999999</c:v>
                </c:pt>
                <c:pt idx="66973">
                  <c:v>-236.51649999999998</c:v>
                </c:pt>
                <c:pt idx="66974">
                  <c:v>-236.51449999999997</c:v>
                </c:pt>
                <c:pt idx="66975">
                  <c:v>-236.51249999999999</c:v>
                </c:pt>
                <c:pt idx="66976">
                  <c:v>-236.51049999999998</c:v>
                </c:pt>
                <c:pt idx="66977">
                  <c:v>-236.50849999999997</c:v>
                </c:pt>
                <c:pt idx="66978">
                  <c:v>-236.50649999999999</c:v>
                </c:pt>
                <c:pt idx="66979">
                  <c:v>-236.50449999999998</c:v>
                </c:pt>
                <c:pt idx="66980">
                  <c:v>-236.50249999999997</c:v>
                </c:pt>
                <c:pt idx="66981">
                  <c:v>-236.50049999999999</c:v>
                </c:pt>
                <c:pt idx="66982">
                  <c:v>-236.49849999999998</c:v>
                </c:pt>
                <c:pt idx="66983">
                  <c:v>-236.49649999999997</c:v>
                </c:pt>
                <c:pt idx="66984">
                  <c:v>-236.49449999999999</c:v>
                </c:pt>
                <c:pt idx="66985">
                  <c:v>-236.49249999999998</c:v>
                </c:pt>
                <c:pt idx="66986">
                  <c:v>-236.49049999999997</c:v>
                </c:pt>
                <c:pt idx="66987">
                  <c:v>-236.48849999999999</c:v>
                </c:pt>
                <c:pt idx="66988">
                  <c:v>-236.48649999999998</c:v>
                </c:pt>
                <c:pt idx="66989">
                  <c:v>-236.48449999999997</c:v>
                </c:pt>
                <c:pt idx="66990">
                  <c:v>-236.48249999999999</c:v>
                </c:pt>
                <c:pt idx="66991">
                  <c:v>-236.48049999999998</c:v>
                </c:pt>
                <c:pt idx="66992">
                  <c:v>-236.47849999999997</c:v>
                </c:pt>
                <c:pt idx="66993">
                  <c:v>-236.47649999999999</c:v>
                </c:pt>
                <c:pt idx="66994">
                  <c:v>-236.47449999999998</c:v>
                </c:pt>
                <c:pt idx="66995">
                  <c:v>-236.47249999999997</c:v>
                </c:pt>
                <c:pt idx="66996">
                  <c:v>-236.47049999999999</c:v>
                </c:pt>
                <c:pt idx="66997">
                  <c:v>-236.46849999999998</c:v>
                </c:pt>
                <c:pt idx="66998">
                  <c:v>-236.46649999999997</c:v>
                </c:pt>
                <c:pt idx="66999">
                  <c:v>-236.46449999999999</c:v>
                </c:pt>
                <c:pt idx="67000">
                  <c:v>-236.46249999999998</c:v>
                </c:pt>
                <c:pt idx="67001">
                  <c:v>-236.46049999999997</c:v>
                </c:pt>
                <c:pt idx="67002">
                  <c:v>-236.45849999999999</c:v>
                </c:pt>
                <c:pt idx="67003">
                  <c:v>-236.45649999999998</c:v>
                </c:pt>
                <c:pt idx="67004">
                  <c:v>-236.45449999999997</c:v>
                </c:pt>
                <c:pt idx="67005">
                  <c:v>-236.45249999999999</c:v>
                </c:pt>
                <c:pt idx="67006">
                  <c:v>-236.45049999999998</c:v>
                </c:pt>
                <c:pt idx="67007">
                  <c:v>-236.44849999999997</c:v>
                </c:pt>
                <c:pt idx="67008">
                  <c:v>-236.44649999999999</c:v>
                </c:pt>
                <c:pt idx="67009">
                  <c:v>-236.44449999999998</c:v>
                </c:pt>
                <c:pt idx="67010">
                  <c:v>-236.44249999999997</c:v>
                </c:pt>
                <c:pt idx="67011">
                  <c:v>-236.44049999999999</c:v>
                </c:pt>
                <c:pt idx="67012">
                  <c:v>-236.43849999999998</c:v>
                </c:pt>
                <c:pt idx="67013">
                  <c:v>-236.43649999999997</c:v>
                </c:pt>
                <c:pt idx="67014">
                  <c:v>-236.43449999999999</c:v>
                </c:pt>
                <c:pt idx="67015">
                  <c:v>-236.43249999999998</c:v>
                </c:pt>
                <c:pt idx="67016">
                  <c:v>-236.43049999999997</c:v>
                </c:pt>
                <c:pt idx="67017">
                  <c:v>-236.42849999999999</c:v>
                </c:pt>
                <c:pt idx="67018">
                  <c:v>-236.42649999999998</c:v>
                </c:pt>
                <c:pt idx="67019">
                  <c:v>-236.42449999999997</c:v>
                </c:pt>
                <c:pt idx="67020">
                  <c:v>-236.42249999999999</c:v>
                </c:pt>
                <c:pt idx="67021">
                  <c:v>-236.42049999999998</c:v>
                </c:pt>
                <c:pt idx="67022">
                  <c:v>-236.41849999999997</c:v>
                </c:pt>
                <c:pt idx="67023">
                  <c:v>-236.41649999999998</c:v>
                </c:pt>
                <c:pt idx="67024">
                  <c:v>-236.41449999999998</c:v>
                </c:pt>
                <c:pt idx="67025">
                  <c:v>-236.41249999999997</c:v>
                </c:pt>
                <c:pt idx="67026">
                  <c:v>-236.41049999999998</c:v>
                </c:pt>
                <c:pt idx="67027">
                  <c:v>-236.40849999999998</c:v>
                </c:pt>
                <c:pt idx="67028">
                  <c:v>-236.40649999999997</c:v>
                </c:pt>
                <c:pt idx="67029">
                  <c:v>-236.40449999999998</c:v>
                </c:pt>
                <c:pt idx="67030">
                  <c:v>-236.40249999999997</c:v>
                </c:pt>
                <c:pt idx="67031">
                  <c:v>-236.40049999999997</c:v>
                </c:pt>
                <c:pt idx="67032">
                  <c:v>-236.39849999999998</c:v>
                </c:pt>
                <c:pt idx="67033">
                  <c:v>-236.39649999999997</c:v>
                </c:pt>
                <c:pt idx="67034">
                  <c:v>-236.39449999999997</c:v>
                </c:pt>
                <c:pt idx="67035">
                  <c:v>-236.39249999999998</c:v>
                </c:pt>
                <c:pt idx="67036">
                  <c:v>-236.39049999999997</c:v>
                </c:pt>
                <c:pt idx="67037">
                  <c:v>-236.38849999999996</c:v>
                </c:pt>
                <c:pt idx="67038">
                  <c:v>-236.38649999999998</c:v>
                </c:pt>
                <c:pt idx="67039">
                  <c:v>-236.38449999999997</c:v>
                </c:pt>
                <c:pt idx="67040">
                  <c:v>-236.38249999999996</c:v>
                </c:pt>
                <c:pt idx="67041">
                  <c:v>-236.38049999999998</c:v>
                </c:pt>
                <c:pt idx="67042">
                  <c:v>-236.37849999999997</c:v>
                </c:pt>
                <c:pt idx="67043">
                  <c:v>-236.37649999999996</c:v>
                </c:pt>
                <c:pt idx="67044">
                  <c:v>-236.37449999999998</c:v>
                </c:pt>
                <c:pt idx="67045">
                  <c:v>-236.37249999999997</c:v>
                </c:pt>
                <c:pt idx="67046">
                  <c:v>-236.37049999999996</c:v>
                </c:pt>
                <c:pt idx="67047">
                  <c:v>-236.36849999999998</c:v>
                </c:pt>
                <c:pt idx="67048">
                  <c:v>-236.36649999999997</c:v>
                </c:pt>
                <c:pt idx="67049">
                  <c:v>-236.36449999999996</c:v>
                </c:pt>
                <c:pt idx="67050">
                  <c:v>-236.36249999999998</c:v>
                </c:pt>
                <c:pt idx="67051">
                  <c:v>-236.36049999999997</c:v>
                </c:pt>
                <c:pt idx="67052">
                  <c:v>-236.35849999999996</c:v>
                </c:pt>
                <c:pt idx="67053">
                  <c:v>-236.35649999999998</c:v>
                </c:pt>
                <c:pt idx="67054">
                  <c:v>-236.35449999999997</c:v>
                </c:pt>
                <c:pt idx="67055">
                  <c:v>-236.35249999999996</c:v>
                </c:pt>
                <c:pt idx="67056">
                  <c:v>-236.35049999999998</c:v>
                </c:pt>
                <c:pt idx="67057">
                  <c:v>-236.34849999999997</c:v>
                </c:pt>
                <c:pt idx="67058">
                  <c:v>-236.34649999999996</c:v>
                </c:pt>
                <c:pt idx="67059">
                  <c:v>-236.34449999999998</c:v>
                </c:pt>
                <c:pt idx="67060">
                  <c:v>-236.34249999999997</c:v>
                </c:pt>
                <c:pt idx="67061">
                  <c:v>-236.34049999999996</c:v>
                </c:pt>
                <c:pt idx="67062">
                  <c:v>-236.33849999999998</c:v>
                </c:pt>
                <c:pt idx="67063">
                  <c:v>-236.33649999999997</c:v>
                </c:pt>
                <c:pt idx="67064">
                  <c:v>-236.33449999999999</c:v>
                </c:pt>
                <c:pt idx="67065">
                  <c:v>-236.33249999999998</c:v>
                </c:pt>
                <c:pt idx="67066">
                  <c:v>-236.33049999999997</c:v>
                </c:pt>
                <c:pt idx="67067">
                  <c:v>-236.32849999999999</c:v>
                </c:pt>
                <c:pt idx="67068">
                  <c:v>-236.32649999999998</c:v>
                </c:pt>
                <c:pt idx="67069">
                  <c:v>-236.32449999999997</c:v>
                </c:pt>
                <c:pt idx="67070">
                  <c:v>-236.32249999999999</c:v>
                </c:pt>
                <c:pt idx="67071">
                  <c:v>-236.32049999999998</c:v>
                </c:pt>
                <c:pt idx="67072">
                  <c:v>-236.31849999999997</c:v>
                </c:pt>
                <c:pt idx="67073">
                  <c:v>-236.31649999999999</c:v>
                </c:pt>
                <c:pt idx="67074">
                  <c:v>-236.31449999999998</c:v>
                </c:pt>
                <c:pt idx="67075">
                  <c:v>-236.31249999999997</c:v>
                </c:pt>
                <c:pt idx="67076">
                  <c:v>-236.31049999999999</c:v>
                </c:pt>
                <c:pt idx="67077">
                  <c:v>-236.30849999999998</c:v>
                </c:pt>
                <c:pt idx="67078">
                  <c:v>-236.30649999999997</c:v>
                </c:pt>
                <c:pt idx="67079">
                  <c:v>-236.30449999999999</c:v>
                </c:pt>
                <c:pt idx="67080">
                  <c:v>-236.30249999999998</c:v>
                </c:pt>
                <c:pt idx="67081">
                  <c:v>-236.30049999999997</c:v>
                </c:pt>
                <c:pt idx="67082">
                  <c:v>-236.29849999999999</c:v>
                </c:pt>
                <c:pt idx="67083">
                  <c:v>-236.29649999999998</c:v>
                </c:pt>
                <c:pt idx="67084">
                  <c:v>-236.29449999999997</c:v>
                </c:pt>
                <c:pt idx="67085">
                  <c:v>-236.29249999999999</c:v>
                </c:pt>
                <c:pt idx="67086">
                  <c:v>-236.29049999999998</c:v>
                </c:pt>
                <c:pt idx="67087">
                  <c:v>-236.28849999999997</c:v>
                </c:pt>
                <c:pt idx="67088">
                  <c:v>-236.28649999999999</c:v>
                </c:pt>
                <c:pt idx="67089">
                  <c:v>-236.28449999999998</c:v>
                </c:pt>
                <c:pt idx="67090">
                  <c:v>-236.28249999999997</c:v>
                </c:pt>
                <c:pt idx="67091">
                  <c:v>-236.28049999999999</c:v>
                </c:pt>
                <c:pt idx="67092">
                  <c:v>-236.27849999999998</c:v>
                </c:pt>
                <c:pt idx="67093">
                  <c:v>-236.27649999999997</c:v>
                </c:pt>
                <c:pt idx="67094">
                  <c:v>-236.27449999999999</c:v>
                </c:pt>
                <c:pt idx="67095">
                  <c:v>-236.27249999999998</c:v>
                </c:pt>
                <c:pt idx="67096">
                  <c:v>-236.27049999999997</c:v>
                </c:pt>
                <c:pt idx="67097">
                  <c:v>-236.26849999999999</c:v>
                </c:pt>
                <c:pt idx="67098">
                  <c:v>-236.26649999999998</c:v>
                </c:pt>
                <c:pt idx="67099">
                  <c:v>-236.26449999999997</c:v>
                </c:pt>
                <c:pt idx="67100">
                  <c:v>-236.26249999999999</c:v>
                </c:pt>
                <c:pt idx="67101">
                  <c:v>-236.26049999999998</c:v>
                </c:pt>
                <c:pt idx="67102">
                  <c:v>-236.25849999999997</c:v>
                </c:pt>
                <c:pt idx="67103">
                  <c:v>-236.25649999999999</c:v>
                </c:pt>
                <c:pt idx="67104">
                  <c:v>-236.25449999999998</c:v>
                </c:pt>
                <c:pt idx="67105">
                  <c:v>-236.25249999999997</c:v>
                </c:pt>
                <c:pt idx="67106">
                  <c:v>-236.25049999999999</c:v>
                </c:pt>
                <c:pt idx="67107">
                  <c:v>-236.24849999999998</c:v>
                </c:pt>
                <c:pt idx="67108">
                  <c:v>-236.24649999999997</c:v>
                </c:pt>
                <c:pt idx="67109">
                  <c:v>-236.24449999999999</c:v>
                </c:pt>
                <c:pt idx="67110">
                  <c:v>-236.24249999999998</c:v>
                </c:pt>
                <c:pt idx="67111">
                  <c:v>-236.24049999999997</c:v>
                </c:pt>
                <c:pt idx="67112">
                  <c:v>-236.23849999999999</c:v>
                </c:pt>
                <c:pt idx="67113">
                  <c:v>-236.23649999999998</c:v>
                </c:pt>
                <c:pt idx="67114">
                  <c:v>-236.23449999999997</c:v>
                </c:pt>
                <c:pt idx="67115">
                  <c:v>-236.23249999999999</c:v>
                </c:pt>
                <c:pt idx="67116">
                  <c:v>-236.23049999999998</c:v>
                </c:pt>
                <c:pt idx="67117">
                  <c:v>-236.22849999999997</c:v>
                </c:pt>
                <c:pt idx="67118">
                  <c:v>-236.22649999999999</c:v>
                </c:pt>
                <c:pt idx="67119">
                  <c:v>-236.22449999999998</c:v>
                </c:pt>
                <c:pt idx="67120">
                  <c:v>-236.22249999999997</c:v>
                </c:pt>
                <c:pt idx="67121">
                  <c:v>-236.22049999999999</c:v>
                </c:pt>
                <c:pt idx="67122">
                  <c:v>-236.21849999999998</c:v>
                </c:pt>
                <c:pt idx="67123">
                  <c:v>-236.21649999999997</c:v>
                </c:pt>
                <c:pt idx="67124">
                  <c:v>-236.21449999999999</c:v>
                </c:pt>
                <c:pt idx="67125">
                  <c:v>-236.21249999999998</c:v>
                </c:pt>
                <c:pt idx="67126">
                  <c:v>-236.21049999999997</c:v>
                </c:pt>
                <c:pt idx="67127">
                  <c:v>-236.20849999999999</c:v>
                </c:pt>
                <c:pt idx="67128">
                  <c:v>-236.20649999999998</c:v>
                </c:pt>
                <c:pt idx="67129">
                  <c:v>-236.20449999999997</c:v>
                </c:pt>
                <c:pt idx="67130">
                  <c:v>-236.20249999999999</c:v>
                </c:pt>
                <c:pt idx="67131">
                  <c:v>-236.20049999999998</c:v>
                </c:pt>
                <c:pt idx="67132">
                  <c:v>-236.19849999999997</c:v>
                </c:pt>
                <c:pt idx="67133">
                  <c:v>-236.19649999999999</c:v>
                </c:pt>
                <c:pt idx="67134">
                  <c:v>-236.19449999999998</c:v>
                </c:pt>
                <c:pt idx="67135">
                  <c:v>-236.19249999999997</c:v>
                </c:pt>
                <c:pt idx="67136">
                  <c:v>-236.19049999999999</c:v>
                </c:pt>
                <c:pt idx="67137">
                  <c:v>-236.18849999999998</c:v>
                </c:pt>
                <c:pt idx="67138">
                  <c:v>-236.18649999999997</c:v>
                </c:pt>
                <c:pt idx="67139">
                  <c:v>-236.18449999999999</c:v>
                </c:pt>
                <c:pt idx="67140">
                  <c:v>-236.18249999999998</c:v>
                </c:pt>
                <c:pt idx="67141">
                  <c:v>-236.18049999999997</c:v>
                </c:pt>
                <c:pt idx="67142">
                  <c:v>-236.17849999999999</c:v>
                </c:pt>
                <c:pt idx="67143">
                  <c:v>-236.17649999999998</c:v>
                </c:pt>
                <c:pt idx="67144">
                  <c:v>-236.17449999999997</c:v>
                </c:pt>
                <c:pt idx="67145">
                  <c:v>-236.17249999999999</c:v>
                </c:pt>
                <c:pt idx="67146">
                  <c:v>-236.17049999999998</c:v>
                </c:pt>
                <c:pt idx="67147">
                  <c:v>-236.16849999999997</c:v>
                </c:pt>
                <c:pt idx="67148">
                  <c:v>-236.16649999999998</c:v>
                </c:pt>
                <c:pt idx="67149">
                  <c:v>-236.16449999999998</c:v>
                </c:pt>
                <c:pt idx="67150">
                  <c:v>-236.16249999999997</c:v>
                </c:pt>
                <c:pt idx="67151">
                  <c:v>-236.16049999999998</c:v>
                </c:pt>
                <c:pt idx="67152">
                  <c:v>-236.15849999999998</c:v>
                </c:pt>
                <c:pt idx="67153">
                  <c:v>-236.15649999999997</c:v>
                </c:pt>
                <c:pt idx="67154">
                  <c:v>-236.15449999999998</c:v>
                </c:pt>
                <c:pt idx="67155">
                  <c:v>-236.15249999999997</c:v>
                </c:pt>
                <c:pt idx="67156">
                  <c:v>-236.15049999999997</c:v>
                </c:pt>
                <c:pt idx="67157">
                  <c:v>-236.14849999999998</c:v>
                </c:pt>
                <c:pt idx="67158">
                  <c:v>-236.14649999999997</c:v>
                </c:pt>
                <c:pt idx="67159">
                  <c:v>-236.14449999999997</c:v>
                </c:pt>
                <c:pt idx="67160">
                  <c:v>-236.14249999999998</c:v>
                </c:pt>
                <c:pt idx="67161">
                  <c:v>-236.14049999999997</c:v>
                </c:pt>
                <c:pt idx="67162">
                  <c:v>-236.13849999999996</c:v>
                </c:pt>
                <c:pt idx="67163">
                  <c:v>-236.13649999999998</c:v>
                </c:pt>
                <c:pt idx="67164">
                  <c:v>-236.13449999999997</c:v>
                </c:pt>
                <c:pt idx="67165">
                  <c:v>-236.13249999999996</c:v>
                </c:pt>
                <c:pt idx="67166">
                  <c:v>-236.13049999999998</c:v>
                </c:pt>
                <c:pt idx="67167">
                  <c:v>-236.12849999999997</c:v>
                </c:pt>
                <c:pt idx="67168">
                  <c:v>-236.12649999999996</c:v>
                </c:pt>
                <c:pt idx="67169">
                  <c:v>-236.12449999999998</c:v>
                </c:pt>
                <c:pt idx="67170">
                  <c:v>-236.12249999999997</c:v>
                </c:pt>
                <c:pt idx="67171">
                  <c:v>-236.12049999999996</c:v>
                </c:pt>
                <c:pt idx="67172">
                  <c:v>-236.11849999999998</c:v>
                </c:pt>
                <c:pt idx="67173">
                  <c:v>-236.11649999999997</c:v>
                </c:pt>
                <c:pt idx="67174">
                  <c:v>-236.11449999999996</c:v>
                </c:pt>
                <c:pt idx="67175">
                  <c:v>-236.11249999999998</c:v>
                </c:pt>
                <c:pt idx="67176">
                  <c:v>-236.11049999999997</c:v>
                </c:pt>
                <c:pt idx="67177">
                  <c:v>-236.10849999999996</c:v>
                </c:pt>
                <c:pt idx="67178">
                  <c:v>-236.10649999999998</c:v>
                </c:pt>
                <c:pt idx="67179">
                  <c:v>-236.10449999999997</c:v>
                </c:pt>
                <c:pt idx="67180">
                  <c:v>-236.10249999999996</c:v>
                </c:pt>
                <c:pt idx="67181">
                  <c:v>-236.10049999999998</c:v>
                </c:pt>
                <c:pt idx="67182">
                  <c:v>-236.09849999999997</c:v>
                </c:pt>
                <c:pt idx="67183">
                  <c:v>-236.09649999999996</c:v>
                </c:pt>
                <c:pt idx="67184">
                  <c:v>-236.09449999999998</c:v>
                </c:pt>
                <c:pt idx="67185">
                  <c:v>-236.09249999999997</c:v>
                </c:pt>
                <c:pt idx="67186">
                  <c:v>-236.09049999999996</c:v>
                </c:pt>
                <c:pt idx="67187">
                  <c:v>-236.08849999999998</c:v>
                </c:pt>
                <c:pt idx="67188">
                  <c:v>-236.08649999999997</c:v>
                </c:pt>
                <c:pt idx="67189">
                  <c:v>-236.08449999999999</c:v>
                </c:pt>
                <c:pt idx="67190">
                  <c:v>-236.08249999999998</c:v>
                </c:pt>
                <c:pt idx="67191">
                  <c:v>-236.08049999999997</c:v>
                </c:pt>
                <c:pt idx="67192">
                  <c:v>-236.07849999999999</c:v>
                </c:pt>
                <c:pt idx="67193">
                  <c:v>-236.07649999999998</c:v>
                </c:pt>
                <c:pt idx="67194">
                  <c:v>-236.07449999999997</c:v>
                </c:pt>
                <c:pt idx="67195">
                  <c:v>-236.07249999999999</c:v>
                </c:pt>
                <c:pt idx="67196">
                  <c:v>-236.07049999999998</c:v>
                </c:pt>
                <c:pt idx="67197">
                  <c:v>-236.06849999999997</c:v>
                </c:pt>
                <c:pt idx="67198">
                  <c:v>-236.06649999999999</c:v>
                </c:pt>
                <c:pt idx="67199">
                  <c:v>-236.06449999999998</c:v>
                </c:pt>
                <c:pt idx="67200">
                  <c:v>-236.06249999999997</c:v>
                </c:pt>
                <c:pt idx="67201">
                  <c:v>-236.06049999999999</c:v>
                </c:pt>
                <c:pt idx="67202">
                  <c:v>-236.05849999999998</c:v>
                </c:pt>
                <c:pt idx="67203">
                  <c:v>-236.05649999999997</c:v>
                </c:pt>
                <c:pt idx="67204">
                  <c:v>-236.05449999999999</c:v>
                </c:pt>
                <c:pt idx="67205">
                  <c:v>-236.05249999999998</c:v>
                </c:pt>
                <c:pt idx="67206">
                  <c:v>-236.05049999999997</c:v>
                </c:pt>
                <c:pt idx="67207">
                  <c:v>-236.04849999999999</c:v>
                </c:pt>
                <c:pt idx="67208">
                  <c:v>-236.04649999999998</c:v>
                </c:pt>
                <c:pt idx="67209">
                  <c:v>-236.04449999999997</c:v>
                </c:pt>
                <c:pt idx="67210">
                  <c:v>-236.04249999999999</c:v>
                </c:pt>
                <c:pt idx="67211">
                  <c:v>-236.04049999999998</c:v>
                </c:pt>
                <c:pt idx="67212">
                  <c:v>-236.03849999999997</c:v>
                </c:pt>
                <c:pt idx="67213">
                  <c:v>-236.03649999999999</c:v>
                </c:pt>
                <c:pt idx="67214">
                  <c:v>-236.03449999999998</c:v>
                </c:pt>
                <c:pt idx="67215">
                  <c:v>-236.03249999999997</c:v>
                </c:pt>
                <c:pt idx="67216">
                  <c:v>-236.03049999999999</c:v>
                </c:pt>
                <c:pt idx="67217">
                  <c:v>-236.02849999999998</c:v>
                </c:pt>
                <c:pt idx="67218">
                  <c:v>-236.02649999999997</c:v>
                </c:pt>
                <c:pt idx="67219">
                  <c:v>-236.02449999999999</c:v>
                </c:pt>
                <c:pt idx="67220">
                  <c:v>-236.02249999999998</c:v>
                </c:pt>
                <c:pt idx="67221">
                  <c:v>-236.02049999999997</c:v>
                </c:pt>
                <c:pt idx="67222">
                  <c:v>-236.01849999999999</c:v>
                </c:pt>
                <c:pt idx="67223">
                  <c:v>-236.01649999999998</c:v>
                </c:pt>
                <c:pt idx="67224">
                  <c:v>-236.01449999999997</c:v>
                </c:pt>
                <c:pt idx="67225">
                  <c:v>-236.01249999999999</c:v>
                </c:pt>
                <c:pt idx="67226">
                  <c:v>-236.01049999999998</c:v>
                </c:pt>
                <c:pt idx="67227">
                  <c:v>-236.00849999999997</c:v>
                </c:pt>
                <c:pt idx="67228">
                  <c:v>-236.00649999999999</c:v>
                </c:pt>
                <c:pt idx="67229">
                  <c:v>-236.00449999999998</c:v>
                </c:pt>
                <c:pt idx="67230">
                  <c:v>-236.00249999999997</c:v>
                </c:pt>
                <c:pt idx="67231">
                  <c:v>-236.00049999999999</c:v>
                </c:pt>
                <c:pt idx="67232">
                  <c:v>-235.99849999999998</c:v>
                </c:pt>
                <c:pt idx="67233">
                  <c:v>-235.99649999999997</c:v>
                </c:pt>
                <c:pt idx="67234">
                  <c:v>-235.99449999999999</c:v>
                </c:pt>
                <c:pt idx="67235">
                  <c:v>-235.99249999999998</c:v>
                </c:pt>
                <c:pt idx="67236">
                  <c:v>-235.99049999999997</c:v>
                </c:pt>
                <c:pt idx="67237">
                  <c:v>-235.98849999999999</c:v>
                </c:pt>
                <c:pt idx="67238">
                  <c:v>-235.98649999999998</c:v>
                </c:pt>
                <c:pt idx="67239">
                  <c:v>-235.98449999999997</c:v>
                </c:pt>
                <c:pt idx="67240">
                  <c:v>-235.98249999999999</c:v>
                </c:pt>
                <c:pt idx="67241">
                  <c:v>-235.98049999999998</c:v>
                </c:pt>
                <c:pt idx="67242">
                  <c:v>-235.97849999999997</c:v>
                </c:pt>
                <c:pt idx="67243">
                  <c:v>-235.97649999999999</c:v>
                </c:pt>
                <c:pt idx="67244">
                  <c:v>-235.97449999999998</c:v>
                </c:pt>
                <c:pt idx="67245">
                  <c:v>-235.97249999999997</c:v>
                </c:pt>
                <c:pt idx="67246">
                  <c:v>-235.97049999999999</c:v>
                </c:pt>
                <c:pt idx="67247">
                  <c:v>-235.96849999999998</c:v>
                </c:pt>
                <c:pt idx="67248">
                  <c:v>-235.96649999999997</c:v>
                </c:pt>
                <c:pt idx="67249">
                  <c:v>-235.96449999999999</c:v>
                </c:pt>
                <c:pt idx="67250">
                  <c:v>-235.96249999999998</c:v>
                </c:pt>
                <c:pt idx="67251">
                  <c:v>-235.96049999999997</c:v>
                </c:pt>
                <c:pt idx="67252">
                  <c:v>-235.95849999999999</c:v>
                </c:pt>
                <c:pt idx="67253">
                  <c:v>-235.95649999999998</c:v>
                </c:pt>
                <c:pt idx="67254">
                  <c:v>-235.95449999999997</c:v>
                </c:pt>
                <c:pt idx="67255">
                  <c:v>-235.95249999999999</c:v>
                </c:pt>
                <c:pt idx="67256">
                  <c:v>-235.95049999999998</c:v>
                </c:pt>
                <c:pt idx="67257">
                  <c:v>-235.94849999999997</c:v>
                </c:pt>
                <c:pt idx="67258">
                  <c:v>-235.94649999999999</c:v>
                </c:pt>
                <c:pt idx="67259">
                  <c:v>-235.94449999999998</c:v>
                </c:pt>
                <c:pt idx="67260">
                  <c:v>-235.94249999999997</c:v>
                </c:pt>
                <c:pt idx="67261">
                  <c:v>-235.94049999999999</c:v>
                </c:pt>
                <c:pt idx="67262">
                  <c:v>-235.93849999999998</c:v>
                </c:pt>
                <c:pt idx="67263">
                  <c:v>-235.93649999999997</c:v>
                </c:pt>
                <c:pt idx="67264">
                  <c:v>-235.93449999999999</c:v>
                </c:pt>
                <c:pt idx="67265">
                  <c:v>-235.93249999999998</c:v>
                </c:pt>
                <c:pt idx="67266">
                  <c:v>-235.93049999999997</c:v>
                </c:pt>
                <c:pt idx="67267">
                  <c:v>-235.92849999999999</c:v>
                </c:pt>
                <c:pt idx="67268">
                  <c:v>-235.92649999999998</c:v>
                </c:pt>
                <c:pt idx="67269">
                  <c:v>-235.92449999999997</c:v>
                </c:pt>
                <c:pt idx="67270">
                  <c:v>-235.92249999999999</c:v>
                </c:pt>
                <c:pt idx="67271">
                  <c:v>-235.92049999999998</c:v>
                </c:pt>
                <c:pt idx="67272">
                  <c:v>-235.91849999999997</c:v>
                </c:pt>
                <c:pt idx="67273">
                  <c:v>-235.91649999999998</c:v>
                </c:pt>
                <c:pt idx="67274">
                  <c:v>-235.91449999999998</c:v>
                </c:pt>
                <c:pt idx="67275">
                  <c:v>-235.91249999999997</c:v>
                </c:pt>
                <c:pt idx="67276">
                  <c:v>-235.91049999999998</c:v>
                </c:pt>
                <c:pt idx="67277">
                  <c:v>-235.90849999999998</c:v>
                </c:pt>
                <c:pt idx="67278">
                  <c:v>-235.90649999999997</c:v>
                </c:pt>
                <c:pt idx="67279">
                  <c:v>-235.90449999999998</c:v>
                </c:pt>
                <c:pt idx="67280">
                  <c:v>-235.90249999999997</c:v>
                </c:pt>
                <c:pt idx="67281">
                  <c:v>-235.90049999999997</c:v>
                </c:pt>
                <c:pt idx="67282">
                  <c:v>-235.89849999999998</c:v>
                </c:pt>
                <c:pt idx="67283">
                  <c:v>-235.89649999999997</c:v>
                </c:pt>
                <c:pt idx="67284">
                  <c:v>-235.89449999999997</c:v>
                </c:pt>
                <c:pt idx="67285">
                  <c:v>-235.89249999999998</c:v>
                </c:pt>
                <c:pt idx="67286">
                  <c:v>-235.89049999999997</c:v>
                </c:pt>
                <c:pt idx="67287">
                  <c:v>-235.88849999999996</c:v>
                </c:pt>
                <c:pt idx="67288">
                  <c:v>-235.88649999999998</c:v>
                </c:pt>
                <c:pt idx="67289">
                  <c:v>-235.88449999999997</c:v>
                </c:pt>
                <c:pt idx="67290">
                  <c:v>-235.88249999999996</c:v>
                </c:pt>
                <c:pt idx="67291">
                  <c:v>-235.88049999999998</c:v>
                </c:pt>
                <c:pt idx="67292">
                  <c:v>-235.87849999999997</c:v>
                </c:pt>
                <c:pt idx="67293">
                  <c:v>-235.87649999999996</c:v>
                </c:pt>
                <c:pt idx="67294">
                  <c:v>-235.87449999999998</c:v>
                </c:pt>
                <c:pt idx="67295">
                  <c:v>-235.87249999999997</c:v>
                </c:pt>
                <c:pt idx="67296">
                  <c:v>-235.87049999999996</c:v>
                </c:pt>
                <c:pt idx="67297">
                  <c:v>-235.86849999999998</c:v>
                </c:pt>
                <c:pt idx="67298">
                  <c:v>-235.86649999999997</c:v>
                </c:pt>
                <c:pt idx="67299">
                  <c:v>-235.86449999999996</c:v>
                </c:pt>
                <c:pt idx="67300">
                  <c:v>-235.86249999999998</c:v>
                </c:pt>
                <c:pt idx="67301">
                  <c:v>-235.86049999999997</c:v>
                </c:pt>
                <c:pt idx="67302">
                  <c:v>-235.85849999999996</c:v>
                </c:pt>
                <c:pt idx="67303">
                  <c:v>-235.85649999999998</c:v>
                </c:pt>
                <c:pt idx="67304">
                  <c:v>-235.85449999999997</c:v>
                </c:pt>
                <c:pt idx="67305">
                  <c:v>-235.85249999999996</c:v>
                </c:pt>
                <c:pt idx="67306">
                  <c:v>-235.85049999999998</c:v>
                </c:pt>
                <c:pt idx="67307">
                  <c:v>-235.84849999999997</c:v>
                </c:pt>
                <c:pt idx="67308">
                  <c:v>-235.84649999999996</c:v>
                </c:pt>
                <c:pt idx="67309">
                  <c:v>-235.84449999999998</c:v>
                </c:pt>
                <c:pt idx="67310">
                  <c:v>-235.84249999999997</c:v>
                </c:pt>
                <c:pt idx="67311">
                  <c:v>-235.84049999999996</c:v>
                </c:pt>
                <c:pt idx="67312">
                  <c:v>-235.83849999999998</c:v>
                </c:pt>
                <c:pt idx="67313">
                  <c:v>-235.83649999999997</c:v>
                </c:pt>
                <c:pt idx="67314">
                  <c:v>-235.83449999999999</c:v>
                </c:pt>
                <c:pt idx="67315">
                  <c:v>-235.83249999999998</c:v>
                </c:pt>
                <c:pt idx="67316">
                  <c:v>-235.83049999999997</c:v>
                </c:pt>
                <c:pt idx="67317">
                  <c:v>-235.82849999999999</c:v>
                </c:pt>
                <c:pt idx="67318">
                  <c:v>-235.82649999999998</c:v>
                </c:pt>
                <c:pt idx="67319">
                  <c:v>-235.82449999999997</c:v>
                </c:pt>
                <c:pt idx="67320">
                  <c:v>-235.82249999999999</c:v>
                </c:pt>
                <c:pt idx="67321">
                  <c:v>-235.82049999999998</c:v>
                </c:pt>
                <c:pt idx="67322">
                  <c:v>-235.81849999999997</c:v>
                </c:pt>
                <c:pt idx="67323">
                  <c:v>-235.81649999999999</c:v>
                </c:pt>
                <c:pt idx="67324">
                  <c:v>-235.81449999999998</c:v>
                </c:pt>
                <c:pt idx="67325">
                  <c:v>-235.81249999999997</c:v>
                </c:pt>
                <c:pt idx="67326">
                  <c:v>-235.81049999999999</c:v>
                </c:pt>
                <c:pt idx="67327">
                  <c:v>-235.80849999999998</c:v>
                </c:pt>
                <c:pt idx="67328">
                  <c:v>-235.80649999999997</c:v>
                </c:pt>
                <c:pt idx="67329">
                  <c:v>-235.80449999999999</c:v>
                </c:pt>
                <c:pt idx="67330">
                  <c:v>-235.80249999999998</c:v>
                </c:pt>
                <c:pt idx="67331">
                  <c:v>-235.80049999999997</c:v>
                </c:pt>
                <c:pt idx="67332">
                  <c:v>-235.79849999999999</c:v>
                </c:pt>
                <c:pt idx="67333">
                  <c:v>-235.79649999999998</c:v>
                </c:pt>
                <c:pt idx="67334">
                  <c:v>-235.79449999999997</c:v>
                </c:pt>
                <c:pt idx="67335">
                  <c:v>-235.79249999999999</c:v>
                </c:pt>
                <c:pt idx="67336">
                  <c:v>-235.79049999999998</c:v>
                </c:pt>
                <c:pt idx="67337">
                  <c:v>-235.78849999999997</c:v>
                </c:pt>
                <c:pt idx="67338">
                  <c:v>-235.78649999999999</c:v>
                </c:pt>
                <c:pt idx="67339">
                  <c:v>-235.78449999999998</c:v>
                </c:pt>
                <c:pt idx="67340">
                  <c:v>-235.78249999999997</c:v>
                </c:pt>
                <c:pt idx="67341">
                  <c:v>-235.78049999999999</c:v>
                </c:pt>
                <c:pt idx="67342">
                  <c:v>-235.77849999999998</c:v>
                </c:pt>
                <c:pt idx="67343">
                  <c:v>-235.77649999999997</c:v>
                </c:pt>
                <c:pt idx="67344">
                  <c:v>-235.77449999999999</c:v>
                </c:pt>
                <c:pt idx="67345">
                  <c:v>-235.77249999999998</c:v>
                </c:pt>
                <c:pt idx="67346">
                  <c:v>-235.77049999999997</c:v>
                </c:pt>
                <c:pt idx="67347">
                  <c:v>-235.76849999999999</c:v>
                </c:pt>
                <c:pt idx="67348">
                  <c:v>-235.76649999999998</c:v>
                </c:pt>
                <c:pt idx="67349">
                  <c:v>-235.76449999999997</c:v>
                </c:pt>
                <c:pt idx="67350">
                  <c:v>-235.76249999999999</c:v>
                </c:pt>
                <c:pt idx="67351">
                  <c:v>-235.76049999999998</c:v>
                </c:pt>
                <c:pt idx="67352">
                  <c:v>-235.75849999999997</c:v>
                </c:pt>
                <c:pt idx="67353">
                  <c:v>-235.75649999999999</c:v>
                </c:pt>
                <c:pt idx="67354">
                  <c:v>-235.75449999999998</c:v>
                </c:pt>
                <c:pt idx="67355">
                  <c:v>-235.75249999999997</c:v>
                </c:pt>
                <c:pt idx="67356">
                  <c:v>-235.75049999999999</c:v>
                </c:pt>
                <c:pt idx="67357">
                  <c:v>-235.74849999999998</c:v>
                </c:pt>
                <c:pt idx="67358">
                  <c:v>-235.74649999999997</c:v>
                </c:pt>
                <c:pt idx="67359">
                  <c:v>-235.74449999999999</c:v>
                </c:pt>
                <c:pt idx="67360">
                  <c:v>-235.74249999999998</c:v>
                </c:pt>
                <c:pt idx="67361">
                  <c:v>-235.74049999999997</c:v>
                </c:pt>
                <c:pt idx="67362">
                  <c:v>-235.73849999999999</c:v>
                </c:pt>
                <c:pt idx="67363">
                  <c:v>-235.73649999999998</c:v>
                </c:pt>
                <c:pt idx="67364">
                  <c:v>-235.73449999999997</c:v>
                </c:pt>
                <c:pt idx="67365">
                  <c:v>-235.73249999999999</c:v>
                </c:pt>
                <c:pt idx="67366">
                  <c:v>-235.73049999999998</c:v>
                </c:pt>
                <c:pt idx="67367">
                  <c:v>-235.72849999999997</c:v>
                </c:pt>
                <c:pt idx="67368">
                  <c:v>-235.72649999999999</c:v>
                </c:pt>
                <c:pt idx="67369">
                  <c:v>-235.72449999999998</c:v>
                </c:pt>
                <c:pt idx="67370">
                  <c:v>-235.72249999999997</c:v>
                </c:pt>
                <c:pt idx="67371">
                  <c:v>-235.72049999999999</c:v>
                </c:pt>
                <c:pt idx="67372">
                  <c:v>-235.71849999999998</c:v>
                </c:pt>
                <c:pt idx="67373">
                  <c:v>-235.71649999999997</c:v>
                </c:pt>
                <c:pt idx="67374">
                  <c:v>-235.71449999999999</c:v>
                </c:pt>
                <c:pt idx="67375">
                  <c:v>-235.71249999999998</c:v>
                </c:pt>
                <c:pt idx="67376">
                  <c:v>-235.71049999999997</c:v>
                </c:pt>
                <c:pt idx="67377">
                  <c:v>-235.70849999999999</c:v>
                </c:pt>
                <c:pt idx="67378">
                  <c:v>-235.70649999999998</c:v>
                </c:pt>
                <c:pt idx="67379">
                  <c:v>-235.70449999999997</c:v>
                </c:pt>
                <c:pt idx="67380">
                  <c:v>-235.70249999999999</c:v>
                </c:pt>
                <c:pt idx="67381">
                  <c:v>-235.70049999999998</c:v>
                </c:pt>
                <c:pt idx="67382">
                  <c:v>-235.69849999999997</c:v>
                </c:pt>
                <c:pt idx="67383">
                  <c:v>-235.69649999999999</c:v>
                </c:pt>
                <c:pt idx="67384">
                  <c:v>-235.69449999999998</c:v>
                </c:pt>
                <c:pt idx="67385">
                  <c:v>-235.69249999999997</c:v>
                </c:pt>
                <c:pt idx="67386">
                  <c:v>-235.69049999999999</c:v>
                </c:pt>
                <c:pt idx="67387">
                  <c:v>-235.68849999999998</c:v>
                </c:pt>
                <c:pt idx="67388">
                  <c:v>-235.68649999999997</c:v>
                </c:pt>
                <c:pt idx="67389">
                  <c:v>-235.68449999999999</c:v>
                </c:pt>
                <c:pt idx="67390">
                  <c:v>-235.68249999999998</c:v>
                </c:pt>
                <c:pt idx="67391">
                  <c:v>-235.68049999999997</c:v>
                </c:pt>
                <c:pt idx="67392">
                  <c:v>-235.67849999999999</c:v>
                </c:pt>
                <c:pt idx="67393">
                  <c:v>-235.67649999999998</c:v>
                </c:pt>
                <c:pt idx="67394">
                  <c:v>-235.67449999999997</c:v>
                </c:pt>
                <c:pt idx="67395">
                  <c:v>-235.67249999999999</c:v>
                </c:pt>
                <c:pt idx="67396">
                  <c:v>-235.67049999999998</c:v>
                </c:pt>
                <c:pt idx="67397">
                  <c:v>-235.66849999999997</c:v>
                </c:pt>
                <c:pt idx="67398">
                  <c:v>-235.66649999999998</c:v>
                </c:pt>
                <c:pt idx="67399">
                  <c:v>-235.66449999999998</c:v>
                </c:pt>
                <c:pt idx="67400">
                  <c:v>-235.66249999999997</c:v>
                </c:pt>
                <c:pt idx="67401">
                  <c:v>-235.66049999999998</c:v>
                </c:pt>
                <c:pt idx="67402">
                  <c:v>-235.65849999999998</c:v>
                </c:pt>
                <c:pt idx="67403">
                  <c:v>-235.65649999999997</c:v>
                </c:pt>
                <c:pt idx="67404">
                  <c:v>-235.65449999999998</c:v>
                </c:pt>
                <c:pt idx="67405">
                  <c:v>-235.65249999999997</c:v>
                </c:pt>
                <c:pt idx="67406">
                  <c:v>-235.65049999999997</c:v>
                </c:pt>
                <c:pt idx="67407">
                  <c:v>-235.64849999999998</c:v>
                </c:pt>
                <c:pt idx="67408">
                  <c:v>-235.64649999999997</c:v>
                </c:pt>
                <c:pt idx="67409">
                  <c:v>-235.64449999999997</c:v>
                </c:pt>
                <c:pt idx="67410">
                  <c:v>-235.64249999999998</c:v>
                </c:pt>
                <c:pt idx="67411">
                  <c:v>-235.64049999999997</c:v>
                </c:pt>
                <c:pt idx="67412">
                  <c:v>-235.63849999999996</c:v>
                </c:pt>
                <c:pt idx="67413">
                  <c:v>-235.63649999999998</c:v>
                </c:pt>
                <c:pt idx="67414">
                  <c:v>-235.63449999999997</c:v>
                </c:pt>
                <c:pt idx="67415">
                  <c:v>-235.63249999999996</c:v>
                </c:pt>
                <c:pt idx="67416">
                  <c:v>-235.63049999999998</c:v>
                </c:pt>
                <c:pt idx="67417">
                  <c:v>-235.62849999999997</c:v>
                </c:pt>
                <c:pt idx="67418">
                  <c:v>-235.62649999999996</c:v>
                </c:pt>
                <c:pt idx="67419">
                  <c:v>-235.62449999999998</c:v>
                </c:pt>
                <c:pt idx="67420">
                  <c:v>-235.62249999999997</c:v>
                </c:pt>
                <c:pt idx="67421">
                  <c:v>-235.62049999999996</c:v>
                </c:pt>
                <c:pt idx="67422">
                  <c:v>-235.61849999999998</c:v>
                </c:pt>
                <c:pt idx="67423">
                  <c:v>-235.61649999999997</c:v>
                </c:pt>
                <c:pt idx="67424">
                  <c:v>-235.61449999999996</c:v>
                </c:pt>
                <c:pt idx="67425">
                  <c:v>-235.61249999999998</c:v>
                </c:pt>
                <c:pt idx="67426">
                  <c:v>-235.61049999999997</c:v>
                </c:pt>
                <c:pt idx="67427">
                  <c:v>-235.60849999999996</c:v>
                </c:pt>
                <c:pt idx="67428">
                  <c:v>-235.60649999999998</c:v>
                </c:pt>
                <c:pt idx="67429">
                  <c:v>-235.60449999999997</c:v>
                </c:pt>
                <c:pt idx="67430">
                  <c:v>-235.60249999999996</c:v>
                </c:pt>
                <c:pt idx="67431">
                  <c:v>-235.60049999999998</c:v>
                </c:pt>
                <c:pt idx="67432">
                  <c:v>-235.59849999999997</c:v>
                </c:pt>
                <c:pt idx="67433">
                  <c:v>-235.59649999999996</c:v>
                </c:pt>
                <c:pt idx="67434">
                  <c:v>-235.59449999999998</c:v>
                </c:pt>
                <c:pt idx="67435">
                  <c:v>-235.59249999999997</c:v>
                </c:pt>
                <c:pt idx="67436">
                  <c:v>-235.59049999999996</c:v>
                </c:pt>
                <c:pt idx="67437">
                  <c:v>-235.58849999999998</c:v>
                </c:pt>
                <c:pt idx="67438">
                  <c:v>-235.58649999999997</c:v>
                </c:pt>
                <c:pt idx="67439">
                  <c:v>-235.58449999999999</c:v>
                </c:pt>
                <c:pt idx="67440">
                  <c:v>-235.58249999999998</c:v>
                </c:pt>
                <c:pt idx="67441">
                  <c:v>-235.58049999999997</c:v>
                </c:pt>
                <c:pt idx="67442">
                  <c:v>-235.57849999999999</c:v>
                </c:pt>
                <c:pt idx="67443">
                  <c:v>-235.57649999999998</c:v>
                </c:pt>
                <c:pt idx="67444">
                  <c:v>-235.57449999999997</c:v>
                </c:pt>
                <c:pt idx="67445">
                  <c:v>-235.57249999999999</c:v>
                </c:pt>
                <c:pt idx="67446">
                  <c:v>-235.57049999999998</c:v>
                </c:pt>
                <c:pt idx="67447">
                  <c:v>-235.56849999999997</c:v>
                </c:pt>
                <c:pt idx="67448">
                  <c:v>-235.56649999999999</c:v>
                </c:pt>
                <c:pt idx="67449">
                  <c:v>-235.56449999999998</c:v>
                </c:pt>
                <c:pt idx="67450">
                  <c:v>-235.56249999999997</c:v>
                </c:pt>
                <c:pt idx="67451">
                  <c:v>-235.56049999999999</c:v>
                </c:pt>
                <c:pt idx="67452">
                  <c:v>-235.55849999999998</c:v>
                </c:pt>
                <c:pt idx="67453">
                  <c:v>-235.55649999999997</c:v>
                </c:pt>
                <c:pt idx="67454">
                  <c:v>-235.55449999999999</c:v>
                </c:pt>
                <c:pt idx="67455">
                  <c:v>-235.55249999999998</c:v>
                </c:pt>
                <c:pt idx="67456">
                  <c:v>-235.55049999999997</c:v>
                </c:pt>
                <c:pt idx="67457">
                  <c:v>-235.54849999999999</c:v>
                </c:pt>
                <c:pt idx="67458">
                  <c:v>-235.54649999999998</c:v>
                </c:pt>
                <c:pt idx="67459">
                  <c:v>-235.54449999999997</c:v>
                </c:pt>
                <c:pt idx="67460">
                  <c:v>-235.54249999999999</c:v>
                </c:pt>
                <c:pt idx="67461">
                  <c:v>-235.54049999999998</c:v>
                </c:pt>
                <c:pt idx="67462">
                  <c:v>-235.53849999999997</c:v>
                </c:pt>
                <c:pt idx="67463">
                  <c:v>-235.53649999999999</c:v>
                </c:pt>
                <c:pt idx="67464">
                  <c:v>-235.53449999999998</c:v>
                </c:pt>
                <c:pt idx="67465">
                  <c:v>-235.53249999999997</c:v>
                </c:pt>
                <c:pt idx="67466">
                  <c:v>-235.53049999999999</c:v>
                </c:pt>
                <c:pt idx="67467">
                  <c:v>-235.52849999999998</c:v>
                </c:pt>
                <c:pt idx="67468">
                  <c:v>-235.52649999999997</c:v>
                </c:pt>
                <c:pt idx="67469">
                  <c:v>-235.52449999999999</c:v>
                </c:pt>
                <c:pt idx="67470">
                  <c:v>-235.52249999999998</c:v>
                </c:pt>
                <c:pt idx="67471">
                  <c:v>-235.52049999999997</c:v>
                </c:pt>
                <c:pt idx="67472">
                  <c:v>-235.51849999999999</c:v>
                </c:pt>
                <c:pt idx="67473">
                  <c:v>-235.51649999999998</c:v>
                </c:pt>
                <c:pt idx="67474">
                  <c:v>-235.51449999999997</c:v>
                </c:pt>
                <c:pt idx="67475">
                  <c:v>-235.51249999999999</c:v>
                </c:pt>
                <c:pt idx="67476">
                  <c:v>-235.51049999999998</c:v>
                </c:pt>
                <c:pt idx="67477">
                  <c:v>-235.50849999999997</c:v>
                </c:pt>
                <c:pt idx="67478">
                  <c:v>-235.50649999999999</c:v>
                </c:pt>
                <c:pt idx="67479">
                  <c:v>-235.50449999999998</c:v>
                </c:pt>
                <c:pt idx="67480">
                  <c:v>-235.50249999999997</c:v>
                </c:pt>
                <c:pt idx="67481">
                  <c:v>-235.50049999999999</c:v>
                </c:pt>
                <c:pt idx="67482">
                  <c:v>-235.49849999999998</c:v>
                </c:pt>
                <c:pt idx="67483">
                  <c:v>-235.49649999999997</c:v>
                </c:pt>
                <c:pt idx="67484">
                  <c:v>-235.49449999999999</c:v>
                </c:pt>
                <c:pt idx="67485">
                  <c:v>-235.49249999999998</c:v>
                </c:pt>
                <c:pt idx="67486">
                  <c:v>-235.49049999999997</c:v>
                </c:pt>
                <c:pt idx="67487">
                  <c:v>-235.48849999999999</c:v>
                </c:pt>
                <c:pt idx="67488">
                  <c:v>-235.48649999999998</c:v>
                </c:pt>
                <c:pt idx="67489">
                  <c:v>-235.48449999999997</c:v>
                </c:pt>
                <c:pt idx="67490">
                  <c:v>-235.48249999999999</c:v>
                </c:pt>
                <c:pt idx="67491">
                  <c:v>-235.48049999999998</c:v>
                </c:pt>
                <c:pt idx="67492">
                  <c:v>-235.47849999999997</c:v>
                </c:pt>
                <c:pt idx="67493">
                  <c:v>-235.47649999999999</c:v>
                </c:pt>
                <c:pt idx="67494">
                  <c:v>-235.47449999999998</c:v>
                </c:pt>
                <c:pt idx="67495">
                  <c:v>-235.47249999999997</c:v>
                </c:pt>
                <c:pt idx="67496">
                  <c:v>-235.47049999999999</c:v>
                </c:pt>
                <c:pt idx="67497">
                  <c:v>-235.46849999999998</c:v>
                </c:pt>
                <c:pt idx="67498">
                  <c:v>-235.46649999999997</c:v>
                </c:pt>
                <c:pt idx="67499">
                  <c:v>-235.46449999999999</c:v>
                </c:pt>
                <c:pt idx="67500">
                  <c:v>-235.46249999999998</c:v>
                </c:pt>
                <c:pt idx="67501">
                  <c:v>-235.46049999999997</c:v>
                </c:pt>
                <c:pt idx="67502">
                  <c:v>-235.45849999999999</c:v>
                </c:pt>
                <c:pt idx="67503">
                  <c:v>-235.45649999999998</c:v>
                </c:pt>
                <c:pt idx="67504">
                  <c:v>-235.45449999999997</c:v>
                </c:pt>
                <c:pt idx="67505">
                  <c:v>-235.45249999999999</c:v>
                </c:pt>
                <c:pt idx="67506">
                  <c:v>-235.45049999999998</c:v>
                </c:pt>
                <c:pt idx="67507">
                  <c:v>-235.44849999999997</c:v>
                </c:pt>
                <c:pt idx="67508">
                  <c:v>-235.44649999999999</c:v>
                </c:pt>
                <c:pt idx="67509">
                  <c:v>-235.44449999999998</c:v>
                </c:pt>
                <c:pt idx="67510">
                  <c:v>-235.44249999999997</c:v>
                </c:pt>
                <c:pt idx="67511">
                  <c:v>-235.44049999999999</c:v>
                </c:pt>
                <c:pt idx="67512">
                  <c:v>-235.43849999999998</c:v>
                </c:pt>
                <c:pt idx="67513">
                  <c:v>-235.43649999999997</c:v>
                </c:pt>
                <c:pt idx="67514">
                  <c:v>-235.43449999999999</c:v>
                </c:pt>
                <c:pt idx="67515">
                  <c:v>-235.43249999999998</c:v>
                </c:pt>
                <c:pt idx="67516">
                  <c:v>-235.43049999999997</c:v>
                </c:pt>
                <c:pt idx="67517">
                  <c:v>-235.42849999999999</c:v>
                </c:pt>
                <c:pt idx="67518">
                  <c:v>-235.42649999999998</c:v>
                </c:pt>
                <c:pt idx="67519">
                  <c:v>-235.42449999999997</c:v>
                </c:pt>
                <c:pt idx="67520">
                  <c:v>-235.42249999999999</c:v>
                </c:pt>
                <c:pt idx="67521">
                  <c:v>-235.42049999999998</c:v>
                </c:pt>
                <c:pt idx="67522">
                  <c:v>-235.41849999999997</c:v>
                </c:pt>
                <c:pt idx="67523">
                  <c:v>-235.41649999999998</c:v>
                </c:pt>
                <c:pt idx="67524">
                  <c:v>-235.41449999999998</c:v>
                </c:pt>
                <c:pt idx="67525">
                  <c:v>-235.41249999999997</c:v>
                </c:pt>
                <c:pt idx="67526">
                  <c:v>-235.41049999999998</c:v>
                </c:pt>
                <c:pt idx="67527">
                  <c:v>-235.40849999999998</c:v>
                </c:pt>
                <c:pt idx="67528">
                  <c:v>-235.40649999999997</c:v>
                </c:pt>
                <c:pt idx="67529">
                  <c:v>-235.40449999999998</c:v>
                </c:pt>
                <c:pt idx="67530">
                  <c:v>-235.40249999999997</c:v>
                </c:pt>
                <c:pt idx="67531">
                  <c:v>-235.40049999999997</c:v>
                </c:pt>
                <c:pt idx="67532">
                  <c:v>-235.39849999999998</c:v>
                </c:pt>
                <c:pt idx="67533">
                  <c:v>-235.39649999999997</c:v>
                </c:pt>
                <c:pt idx="67534">
                  <c:v>-235.39449999999997</c:v>
                </c:pt>
                <c:pt idx="67535">
                  <c:v>-235.39249999999998</c:v>
                </c:pt>
                <c:pt idx="67536">
                  <c:v>-235.39049999999997</c:v>
                </c:pt>
                <c:pt idx="67537">
                  <c:v>-235.38849999999996</c:v>
                </c:pt>
                <c:pt idx="67538">
                  <c:v>-235.38649999999998</c:v>
                </c:pt>
                <c:pt idx="67539">
                  <c:v>-235.38449999999997</c:v>
                </c:pt>
                <c:pt idx="67540">
                  <c:v>-235.38249999999996</c:v>
                </c:pt>
                <c:pt idx="67541">
                  <c:v>-235.38049999999998</c:v>
                </c:pt>
                <c:pt idx="67542">
                  <c:v>-235.37849999999997</c:v>
                </c:pt>
                <c:pt idx="67543">
                  <c:v>-235.37649999999996</c:v>
                </c:pt>
                <c:pt idx="67544">
                  <c:v>-235.37449999999998</c:v>
                </c:pt>
                <c:pt idx="67545">
                  <c:v>-235.37249999999997</c:v>
                </c:pt>
                <c:pt idx="67546">
                  <c:v>-235.37049999999996</c:v>
                </c:pt>
                <c:pt idx="67547">
                  <c:v>-235.36849999999998</c:v>
                </c:pt>
                <c:pt idx="67548">
                  <c:v>-235.36649999999997</c:v>
                </c:pt>
                <c:pt idx="67549">
                  <c:v>-235.36449999999996</c:v>
                </c:pt>
                <c:pt idx="67550">
                  <c:v>-235.36249999999998</c:v>
                </c:pt>
                <c:pt idx="67551">
                  <c:v>-235.36049999999997</c:v>
                </c:pt>
                <c:pt idx="67552">
                  <c:v>-235.35849999999996</c:v>
                </c:pt>
                <c:pt idx="67553">
                  <c:v>-235.35649999999998</c:v>
                </c:pt>
                <c:pt idx="67554">
                  <c:v>-235.35449999999997</c:v>
                </c:pt>
                <c:pt idx="67555">
                  <c:v>-235.35249999999996</c:v>
                </c:pt>
                <c:pt idx="67556">
                  <c:v>-235.35049999999998</c:v>
                </c:pt>
                <c:pt idx="67557">
                  <c:v>-235.34849999999997</c:v>
                </c:pt>
                <c:pt idx="67558">
                  <c:v>-235.34649999999996</c:v>
                </c:pt>
                <c:pt idx="67559">
                  <c:v>-235.34449999999998</c:v>
                </c:pt>
                <c:pt idx="67560">
                  <c:v>-235.34249999999997</c:v>
                </c:pt>
                <c:pt idx="67561">
                  <c:v>-235.34049999999996</c:v>
                </c:pt>
                <c:pt idx="67562">
                  <c:v>-235.33849999999998</c:v>
                </c:pt>
                <c:pt idx="67563">
                  <c:v>-235.33649999999997</c:v>
                </c:pt>
                <c:pt idx="67564">
                  <c:v>-235.33449999999999</c:v>
                </c:pt>
                <c:pt idx="67565">
                  <c:v>-235.33249999999998</c:v>
                </c:pt>
                <c:pt idx="67566">
                  <c:v>-235.33049999999997</c:v>
                </c:pt>
                <c:pt idx="67567">
                  <c:v>-235.32849999999999</c:v>
                </c:pt>
                <c:pt idx="67568">
                  <c:v>-235.32649999999998</c:v>
                </c:pt>
                <c:pt idx="67569">
                  <c:v>-235.32449999999997</c:v>
                </c:pt>
                <c:pt idx="67570">
                  <c:v>-235.32249999999999</c:v>
                </c:pt>
                <c:pt idx="67571">
                  <c:v>-235.32049999999998</c:v>
                </c:pt>
                <c:pt idx="67572">
                  <c:v>-235.31849999999997</c:v>
                </c:pt>
                <c:pt idx="67573">
                  <c:v>-235.31649999999999</c:v>
                </c:pt>
                <c:pt idx="67574">
                  <c:v>-235.31449999999998</c:v>
                </c:pt>
                <c:pt idx="67575">
                  <c:v>-235.31249999999997</c:v>
                </c:pt>
                <c:pt idx="67576">
                  <c:v>-235.31049999999999</c:v>
                </c:pt>
                <c:pt idx="67577">
                  <c:v>-235.30849999999998</c:v>
                </c:pt>
                <c:pt idx="67578">
                  <c:v>-235.30649999999997</c:v>
                </c:pt>
                <c:pt idx="67579">
                  <c:v>-235.30449999999999</c:v>
                </c:pt>
                <c:pt idx="67580">
                  <c:v>-235.30249999999998</c:v>
                </c:pt>
                <c:pt idx="67581">
                  <c:v>-235.30049999999997</c:v>
                </c:pt>
                <c:pt idx="67582">
                  <c:v>-235.29849999999999</c:v>
                </c:pt>
                <c:pt idx="67583">
                  <c:v>-235.29649999999998</c:v>
                </c:pt>
                <c:pt idx="67584">
                  <c:v>-235.29449999999997</c:v>
                </c:pt>
                <c:pt idx="67585">
                  <c:v>-235.29249999999999</c:v>
                </c:pt>
                <c:pt idx="67586">
                  <c:v>-235.29049999999998</c:v>
                </c:pt>
                <c:pt idx="67587">
                  <c:v>-235.28849999999997</c:v>
                </c:pt>
                <c:pt idx="67588">
                  <c:v>-235.28649999999999</c:v>
                </c:pt>
                <c:pt idx="67589">
                  <c:v>-235.28449999999998</c:v>
                </c:pt>
                <c:pt idx="67590">
                  <c:v>-235.28249999999997</c:v>
                </c:pt>
                <c:pt idx="67591">
                  <c:v>-235.28049999999999</c:v>
                </c:pt>
                <c:pt idx="67592">
                  <c:v>-235.27849999999998</c:v>
                </c:pt>
                <c:pt idx="67593">
                  <c:v>-235.27649999999997</c:v>
                </c:pt>
                <c:pt idx="67594">
                  <c:v>-235.27449999999999</c:v>
                </c:pt>
                <c:pt idx="67595">
                  <c:v>-235.27249999999998</c:v>
                </c:pt>
                <c:pt idx="67596">
                  <c:v>-235.27049999999997</c:v>
                </c:pt>
                <c:pt idx="67597">
                  <c:v>-235.26849999999999</c:v>
                </c:pt>
                <c:pt idx="67598">
                  <c:v>-235.26649999999998</c:v>
                </c:pt>
                <c:pt idx="67599">
                  <c:v>-235.26449999999997</c:v>
                </c:pt>
                <c:pt idx="67600">
                  <c:v>-235.26249999999999</c:v>
                </c:pt>
                <c:pt idx="67601">
                  <c:v>-235.26049999999998</c:v>
                </c:pt>
                <c:pt idx="67602">
                  <c:v>-235.25849999999997</c:v>
                </c:pt>
                <c:pt idx="67603">
                  <c:v>-235.25649999999999</c:v>
                </c:pt>
                <c:pt idx="67604">
                  <c:v>-235.25449999999998</c:v>
                </c:pt>
                <c:pt idx="67605">
                  <c:v>-235.25249999999997</c:v>
                </c:pt>
                <c:pt idx="67606">
                  <c:v>-235.25049999999999</c:v>
                </c:pt>
                <c:pt idx="67607">
                  <c:v>-235.24849999999998</c:v>
                </c:pt>
                <c:pt idx="67608">
                  <c:v>-235.24649999999997</c:v>
                </c:pt>
                <c:pt idx="67609">
                  <c:v>-235.24449999999999</c:v>
                </c:pt>
                <c:pt idx="67610">
                  <c:v>-235.24249999999998</c:v>
                </c:pt>
                <c:pt idx="67611">
                  <c:v>-235.24049999999997</c:v>
                </c:pt>
                <c:pt idx="67612">
                  <c:v>-235.23849999999999</c:v>
                </c:pt>
                <c:pt idx="67613">
                  <c:v>-235.23649999999998</c:v>
                </c:pt>
                <c:pt idx="67614">
                  <c:v>-235.23449999999997</c:v>
                </c:pt>
                <c:pt idx="67615">
                  <c:v>-235.23249999999999</c:v>
                </c:pt>
                <c:pt idx="67616">
                  <c:v>-235.23049999999998</c:v>
                </c:pt>
                <c:pt idx="67617">
                  <c:v>-235.22849999999997</c:v>
                </c:pt>
                <c:pt idx="67618">
                  <c:v>-235.22649999999999</c:v>
                </c:pt>
                <c:pt idx="67619">
                  <c:v>-235.22449999999998</c:v>
                </c:pt>
                <c:pt idx="67620">
                  <c:v>-235.22249999999997</c:v>
                </c:pt>
                <c:pt idx="67621">
                  <c:v>-235.22049999999999</c:v>
                </c:pt>
                <c:pt idx="67622">
                  <c:v>-235.21849999999998</c:v>
                </c:pt>
                <c:pt idx="67623">
                  <c:v>-235.21649999999997</c:v>
                </c:pt>
                <c:pt idx="67624">
                  <c:v>-235.21449999999999</c:v>
                </c:pt>
                <c:pt idx="67625">
                  <c:v>-235.21249999999998</c:v>
                </c:pt>
                <c:pt idx="67626">
                  <c:v>-235.21049999999997</c:v>
                </c:pt>
                <c:pt idx="67627">
                  <c:v>-235.20849999999999</c:v>
                </c:pt>
                <c:pt idx="67628">
                  <c:v>-235.20649999999998</c:v>
                </c:pt>
                <c:pt idx="67629">
                  <c:v>-235.20449999999997</c:v>
                </c:pt>
                <c:pt idx="67630">
                  <c:v>-235.20249999999999</c:v>
                </c:pt>
                <c:pt idx="67631">
                  <c:v>-235.20049999999998</c:v>
                </c:pt>
                <c:pt idx="67632">
                  <c:v>-235.19849999999997</c:v>
                </c:pt>
                <c:pt idx="67633">
                  <c:v>-235.19649999999999</c:v>
                </c:pt>
                <c:pt idx="67634">
                  <c:v>-235.19449999999998</c:v>
                </c:pt>
                <c:pt idx="67635">
                  <c:v>-235.19249999999997</c:v>
                </c:pt>
                <c:pt idx="67636">
                  <c:v>-235.19049999999999</c:v>
                </c:pt>
                <c:pt idx="67637">
                  <c:v>-235.18849999999998</c:v>
                </c:pt>
                <c:pt idx="67638">
                  <c:v>-235.18649999999997</c:v>
                </c:pt>
                <c:pt idx="67639">
                  <c:v>-235.18449999999999</c:v>
                </c:pt>
                <c:pt idx="67640">
                  <c:v>-235.18249999999998</c:v>
                </c:pt>
                <c:pt idx="67641">
                  <c:v>-235.18049999999997</c:v>
                </c:pt>
                <c:pt idx="67642">
                  <c:v>-235.17849999999999</c:v>
                </c:pt>
                <c:pt idx="67643">
                  <c:v>-235.17649999999998</c:v>
                </c:pt>
                <c:pt idx="67644">
                  <c:v>-235.17449999999997</c:v>
                </c:pt>
                <c:pt idx="67645">
                  <c:v>-235.17249999999999</c:v>
                </c:pt>
                <c:pt idx="67646">
                  <c:v>-235.17049999999998</c:v>
                </c:pt>
                <c:pt idx="67647">
                  <c:v>-235.16849999999997</c:v>
                </c:pt>
                <c:pt idx="67648">
                  <c:v>-235.16649999999998</c:v>
                </c:pt>
                <c:pt idx="67649">
                  <c:v>-235.16449999999998</c:v>
                </c:pt>
                <c:pt idx="67650">
                  <c:v>-235.16249999999997</c:v>
                </c:pt>
                <c:pt idx="67651">
                  <c:v>-235.16049999999998</c:v>
                </c:pt>
                <c:pt idx="67652">
                  <c:v>-235.15849999999998</c:v>
                </c:pt>
                <c:pt idx="67653">
                  <c:v>-235.15649999999997</c:v>
                </c:pt>
                <c:pt idx="67654">
                  <c:v>-235.15449999999998</c:v>
                </c:pt>
                <c:pt idx="67655">
                  <c:v>-235.15249999999997</c:v>
                </c:pt>
                <c:pt idx="67656">
                  <c:v>-235.15049999999997</c:v>
                </c:pt>
                <c:pt idx="67657">
                  <c:v>-235.14849999999998</c:v>
                </c:pt>
                <c:pt idx="67658">
                  <c:v>-235.14649999999997</c:v>
                </c:pt>
                <c:pt idx="67659">
                  <c:v>-235.14449999999997</c:v>
                </c:pt>
                <c:pt idx="67660">
                  <c:v>-235.14249999999998</c:v>
                </c:pt>
                <c:pt idx="67661">
                  <c:v>-235.14049999999997</c:v>
                </c:pt>
                <c:pt idx="67662">
                  <c:v>-235.13849999999996</c:v>
                </c:pt>
                <c:pt idx="67663">
                  <c:v>-235.13649999999998</c:v>
                </c:pt>
                <c:pt idx="67664">
                  <c:v>-235.13449999999997</c:v>
                </c:pt>
                <c:pt idx="67665">
                  <c:v>-235.13249999999996</c:v>
                </c:pt>
                <c:pt idx="67666">
                  <c:v>-235.13049999999998</c:v>
                </c:pt>
                <c:pt idx="67667">
                  <c:v>-235.12849999999997</c:v>
                </c:pt>
                <c:pt idx="67668">
                  <c:v>-235.12649999999996</c:v>
                </c:pt>
                <c:pt idx="67669">
                  <c:v>-235.12449999999998</c:v>
                </c:pt>
                <c:pt idx="67670">
                  <c:v>-235.12249999999997</c:v>
                </c:pt>
                <c:pt idx="67671">
                  <c:v>-235.12049999999996</c:v>
                </c:pt>
                <c:pt idx="67672">
                  <c:v>-235.11849999999998</c:v>
                </c:pt>
                <c:pt idx="67673">
                  <c:v>-235.11649999999997</c:v>
                </c:pt>
                <c:pt idx="67674">
                  <c:v>-235.11449999999996</c:v>
                </c:pt>
                <c:pt idx="67675">
                  <c:v>-235.11249999999998</c:v>
                </c:pt>
                <c:pt idx="67676">
                  <c:v>-235.11049999999997</c:v>
                </c:pt>
                <c:pt idx="67677">
                  <c:v>-235.10849999999996</c:v>
                </c:pt>
                <c:pt idx="67678">
                  <c:v>-235.10649999999998</c:v>
                </c:pt>
                <c:pt idx="67679">
                  <c:v>-235.10449999999997</c:v>
                </c:pt>
                <c:pt idx="67680">
                  <c:v>-235.10249999999996</c:v>
                </c:pt>
                <c:pt idx="67681">
                  <c:v>-235.10049999999998</c:v>
                </c:pt>
                <c:pt idx="67682">
                  <c:v>-235.09849999999997</c:v>
                </c:pt>
                <c:pt idx="67683">
                  <c:v>-235.09649999999996</c:v>
                </c:pt>
                <c:pt idx="67684">
                  <c:v>-235.09449999999998</c:v>
                </c:pt>
                <c:pt idx="67685">
                  <c:v>-235.09249999999997</c:v>
                </c:pt>
                <c:pt idx="67686">
                  <c:v>-235.09049999999996</c:v>
                </c:pt>
                <c:pt idx="67687">
                  <c:v>-235.08849999999998</c:v>
                </c:pt>
                <c:pt idx="67688">
                  <c:v>-235.08649999999997</c:v>
                </c:pt>
                <c:pt idx="67689">
                  <c:v>-235.08449999999999</c:v>
                </c:pt>
                <c:pt idx="67690">
                  <c:v>-235.08249999999998</c:v>
                </c:pt>
                <c:pt idx="67691">
                  <c:v>-235.08049999999997</c:v>
                </c:pt>
                <c:pt idx="67692">
                  <c:v>-235.07849999999999</c:v>
                </c:pt>
                <c:pt idx="67693">
                  <c:v>-235.07649999999998</c:v>
                </c:pt>
                <c:pt idx="67694">
                  <c:v>-235.07449999999997</c:v>
                </c:pt>
                <c:pt idx="67695">
                  <c:v>-235.07249999999999</c:v>
                </c:pt>
                <c:pt idx="67696">
                  <c:v>-235.07049999999998</c:v>
                </c:pt>
                <c:pt idx="67697">
                  <c:v>-235.06849999999997</c:v>
                </c:pt>
                <c:pt idx="67698">
                  <c:v>-235.06649999999999</c:v>
                </c:pt>
                <c:pt idx="67699">
                  <c:v>-235.06449999999998</c:v>
                </c:pt>
                <c:pt idx="67700">
                  <c:v>-235.06249999999997</c:v>
                </c:pt>
                <c:pt idx="67701">
                  <c:v>-235.06049999999999</c:v>
                </c:pt>
                <c:pt idx="67702">
                  <c:v>-235.05849999999998</c:v>
                </c:pt>
                <c:pt idx="67703">
                  <c:v>-235.05649999999997</c:v>
                </c:pt>
                <c:pt idx="67704">
                  <c:v>-235.05449999999999</c:v>
                </c:pt>
                <c:pt idx="67705">
                  <c:v>-235.05249999999998</c:v>
                </c:pt>
                <c:pt idx="67706">
                  <c:v>-235.05049999999997</c:v>
                </c:pt>
                <c:pt idx="67707">
                  <c:v>-235.04849999999999</c:v>
                </c:pt>
                <c:pt idx="67708">
                  <c:v>-235.04649999999998</c:v>
                </c:pt>
                <c:pt idx="67709">
                  <c:v>-235.04449999999997</c:v>
                </c:pt>
                <c:pt idx="67710">
                  <c:v>-235.04249999999999</c:v>
                </c:pt>
                <c:pt idx="67711">
                  <c:v>-235.04049999999998</c:v>
                </c:pt>
                <c:pt idx="67712">
                  <c:v>-235.03849999999997</c:v>
                </c:pt>
                <c:pt idx="67713">
                  <c:v>-235.03649999999999</c:v>
                </c:pt>
                <c:pt idx="67714">
                  <c:v>-235.03449999999998</c:v>
                </c:pt>
                <c:pt idx="67715">
                  <c:v>-235.03249999999997</c:v>
                </c:pt>
                <c:pt idx="67716">
                  <c:v>-235.03049999999999</c:v>
                </c:pt>
                <c:pt idx="67717">
                  <c:v>-235.02849999999998</c:v>
                </c:pt>
                <c:pt idx="67718">
                  <c:v>-235.02649999999997</c:v>
                </c:pt>
                <c:pt idx="67719">
                  <c:v>-235.02449999999999</c:v>
                </c:pt>
                <c:pt idx="67720">
                  <c:v>-235.02249999999998</c:v>
                </c:pt>
                <c:pt idx="67721">
                  <c:v>-235.02049999999997</c:v>
                </c:pt>
                <c:pt idx="67722">
                  <c:v>-235.01849999999999</c:v>
                </c:pt>
                <c:pt idx="67723">
                  <c:v>-235.01649999999998</c:v>
                </c:pt>
                <c:pt idx="67724">
                  <c:v>-235.01449999999997</c:v>
                </c:pt>
                <c:pt idx="67725">
                  <c:v>-235.01249999999999</c:v>
                </c:pt>
                <c:pt idx="67726">
                  <c:v>-235.01049999999998</c:v>
                </c:pt>
                <c:pt idx="67727">
                  <c:v>-235.00849999999997</c:v>
                </c:pt>
                <c:pt idx="67728">
                  <c:v>-235.00649999999999</c:v>
                </c:pt>
                <c:pt idx="67729">
                  <c:v>-235.00449999999998</c:v>
                </c:pt>
                <c:pt idx="67730">
                  <c:v>-235.00249999999997</c:v>
                </c:pt>
                <c:pt idx="67731">
                  <c:v>-235.00049999999999</c:v>
                </c:pt>
                <c:pt idx="67732">
                  <c:v>-234.99849999999998</c:v>
                </c:pt>
                <c:pt idx="67733">
                  <c:v>-234.99649999999997</c:v>
                </c:pt>
                <c:pt idx="67734">
                  <c:v>-234.99449999999999</c:v>
                </c:pt>
                <c:pt idx="67735">
                  <c:v>-234.99249999999998</c:v>
                </c:pt>
                <c:pt idx="67736">
                  <c:v>-234.99049999999997</c:v>
                </c:pt>
                <c:pt idx="67737">
                  <c:v>-234.98849999999999</c:v>
                </c:pt>
                <c:pt idx="67738">
                  <c:v>-234.98649999999998</c:v>
                </c:pt>
                <c:pt idx="67739">
                  <c:v>-234.98449999999997</c:v>
                </c:pt>
                <c:pt idx="67740">
                  <c:v>-234.98249999999999</c:v>
                </c:pt>
                <c:pt idx="67741">
                  <c:v>-234.98049999999998</c:v>
                </c:pt>
                <c:pt idx="67742">
                  <c:v>-234.97849999999997</c:v>
                </c:pt>
                <c:pt idx="67743">
                  <c:v>-234.97649999999999</c:v>
                </c:pt>
                <c:pt idx="67744">
                  <c:v>-234.97449999999998</c:v>
                </c:pt>
                <c:pt idx="67745">
                  <c:v>-234.97249999999997</c:v>
                </c:pt>
                <c:pt idx="67746">
                  <c:v>-234.97049999999999</c:v>
                </c:pt>
                <c:pt idx="67747">
                  <c:v>-234.96849999999998</c:v>
                </c:pt>
                <c:pt idx="67748">
                  <c:v>-234.96649999999997</c:v>
                </c:pt>
                <c:pt idx="67749">
                  <c:v>-234.96449999999999</c:v>
                </c:pt>
                <c:pt idx="67750">
                  <c:v>-234.96249999999998</c:v>
                </c:pt>
                <c:pt idx="67751">
                  <c:v>-234.96049999999997</c:v>
                </c:pt>
                <c:pt idx="67752">
                  <c:v>-234.95849999999999</c:v>
                </c:pt>
                <c:pt idx="67753">
                  <c:v>-234.95649999999998</c:v>
                </c:pt>
                <c:pt idx="67754">
                  <c:v>-234.95449999999997</c:v>
                </c:pt>
                <c:pt idx="67755">
                  <c:v>-234.95249999999999</c:v>
                </c:pt>
                <c:pt idx="67756">
                  <c:v>-234.95049999999998</c:v>
                </c:pt>
                <c:pt idx="67757">
                  <c:v>-234.94849999999997</c:v>
                </c:pt>
                <c:pt idx="67758">
                  <c:v>-234.94649999999999</c:v>
                </c:pt>
                <c:pt idx="67759">
                  <c:v>-234.94449999999998</c:v>
                </c:pt>
                <c:pt idx="67760">
                  <c:v>-234.94249999999997</c:v>
                </c:pt>
                <c:pt idx="67761">
                  <c:v>-234.94049999999999</c:v>
                </c:pt>
                <c:pt idx="67762">
                  <c:v>-234.93849999999998</c:v>
                </c:pt>
                <c:pt idx="67763">
                  <c:v>-234.93649999999997</c:v>
                </c:pt>
                <c:pt idx="67764">
                  <c:v>-234.93449999999999</c:v>
                </c:pt>
                <c:pt idx="67765">
                  <c:v>-234.93249999999998</c:v>
                </c:pt>
                <c:pt idx="67766">
                  <c:v>-234.93049999999997</c:v>
                </c:pt>
                <c:pt idx="67767">
                  <c:v>-234.92849999999999</c:v>
                </c:pt>
                <c:pt idx="67768">
                  <c:v>-234.92649999999998</c:v>
                </c:pt>
                <c:pt idx="67769">
                  <c:v>-234.92449999999997</c:v>
                </c:pt>
                <c:pt idx="67770">
                  <c:v>-234.92249999999999</c:v>
                </c:pt>
                <c:pt idx="67771">
                  <c:v>-234.92049999999998</c:v>
                </c:pt>
                <c:pt idx="67772">
                  <c:v>-234.91849999999997</c:v>
                </c:pt>
                <c:pt idx="67773">
                  <c:v>-234.91649999999998</c:v>
                </c:pt>
                <c:pt idx="67774">
                  <c:v>-234.91449999999998</c:v>
                </c:pt>
                <c:pt idx="67775">
                  <c:v>-234.91249999999997</c:v>
                </c:pt>
                <c:pt idx="67776">
                  <c:v>-234.91049999999998</c:v>
                </c:pt>
                <c:pt idx="67777">
                  <c:v>-234.90849999999998</c:v>
                </c:pt>
                <c:pt idx="67778">
                  <c:v>-234.90649999999997</c:v>
                </c:pt>
                <c:pt idx="67779">
                  <c:v>-234.90449999999998</c:v>
                </c:pt>
                <c:pt idx="67780">
                  <c:v>-234.90249999999997</c:v>
                </c:pt>
                <c:pt idx="67781">
                  <c:v>-234.90049999999997</c:v>
                </c:pt>
                <c:pt idx="67782">
                  <c:v>-234.89849999999998</c:v>
                </c:pt>
                <c:pt idx="67783">
                  <c:v>-234.89649999999997</c:v>
                </c:pt>
                <c:pt idx="67784">
                  <c:v>-234.89449999999997</c:v>
                </c:pt>
                <c:pt idx="67785">
                  <c:v>-234.89249999999998</c:v>
                </c:pt>
                <c:pt idx="67786">
                  <c:v>-234.89049999999997</c:v>
                </c:pt>
                <c:pt idx="67787">
                  <c:v>-234.88849999999996</c:v>
                </c:pt>
                <c:pt idx="67788">
                  <c:v>-234.88649999999998</c:v>
                </c:pt>
                <c:pt idx="67789">
                  <c:v>-234.88449999999997</c:v>
                </c:pt>
                <c:pt idx="67790">
                  <c:v>-234.88249999999996</c:v>
                </c:pt>
                <c:pt idx="67791">
                  <c:v>-234.88049999999998</c:v>
                </c:pt>
                <c:pt idx="67792">
                  <c:v>-234.87849999999997</c:v>
                </c:pt>
                <c:pt idx="67793">
                  <c:v>-234.87649999999996</c:v>
                </c:pt>
                <c:pt idx="67794">
                  <c:v>-234.87449999999998</c:v>
                </c:pt>
                <c:pt idx="67795">
                  <c:v>-234.87249999999997</c:v>
                </c:pt>
                <c:pt idx="67796">
                  <c:v>-234.87049999999996</c:v>
                </c:pt>
                <c:pt idx="67797">
                  <c:v>-234.86849999999998</c:v>
                </c:pt>
                <c:pt idx="67798">
                  <c:v>-234.86649999999997</c:v>
                </c:pt>
                <c:pt idx="67799">
                  <c:v>-234.86449999999996</c:v>
                </c:pt>
                <c:pt idx="67800">
                  <c:v>-234.86249999999998</c:v>
                </c:pt>
                <c:pt idx="67801">
                  <c:v>-234.86049999999997</c:v>
                </c:pt>
                <c:pt idx="67802">
                  <c:v>-234.85849999999996</c:v>
                </c:pt>
                <c:pt idx="67803">
                  <c:v>-234.85649999999998</c:v>
                </c:pt>
                <c:pt idx="67804">
                  <c:v>-234.85449999999997</c:v>
                </c:pt>
                <c:pt idx="67805">
                  <c:v>-234.85249999999996</c:v>
                </c:pt>
                <c:pt idx="67806">
                  <c:v>-234.85049999999998</c:v>
                </c:pt>
                <c:pt idx="67807">
                  <c:v>-234.84849999999997</c:v>
                </c:pt>
                <c:pt idx="67808">
                  <c:v>-234.84649999999996</c:v>
                </c:pt>
                <c:pt idx="67809">
                  <c:v>-234.84449999999998</c:v>
                </c:pt>
                <c:pt idx="67810">
                  <c:v>-234.84249999999997</c:v>
                </c:pt>
                <c:pt idx="67811">
                  <c:v>-234.84049999999996</c:v>
                </c:pt>
                <c:pt idx="67812">
                  <c:v>-234.83849999999998</c:v>
                </c:pt>
                <c:pt idx="67813">
                  <c:v>-234.83649999999997</c:v>
                </c:pt>
                <c:pt idx="67814">
                  <c:v>-234.83449999999999</c:v>
                </c:pt>
                <c:pt idx="67815">
                  <c:v>-234.83249999999998</c:v>
                </c:pt>
                <c:pt idx="67816">
                  <c:v>-234.83049999999997</c:v>
                </c:pt>
                <c:pt idx="67817">
                  <c:v>-234.82849999999999</c:v>
                </c:pt>
                <c:pt idx="67818">
                  <c:v>-234.82649999999998</c:v>
                </c:pt>
                <c:pt idx="67819">
                  <c:v>-234.82449999999997</c:v>
                </c:pt>
                <c:pt idx="67820">
                  <c:v>-234.82249999999999</c:v>
                </c:pt>
                <c:pt idx="67821">
                  <c:v>-234.82049999999998</c:v>
                </c:pt>
                <c:pt idx="67822">
                  <c:v>-234.81849999999997</c:v>
                </c:pt>
                <c:pt idx="67823">
                  <c:v>-234.81649999999999</c:v>
                </c:pt>
                <c:pt idx="67824">
                  <c:v>-234.81449999999998</c:v>
                </c:pt>
                <c:pt idx="67825">
                  <c:v>-234.81249999999997</c:v>
                </c:pt>
                <c:pt idx="67826">
                  <c:v>-234.81049999999999</c:v>
                </c:pt>
                <c:pt idx="67827">
                  <c:v>-234.80849999999998</c:v>
                </c:pt>
                <c:pt idx="67828">
                  <c:v>-234.80649999999997</c:v>
                </c:pt>
                <c:pt idx="67829">
                  <c:v>-234.80449999999999</c:v>
                </c:pt>
                <c:pt idx="67830">
                  <c:v>-234.80249999999998</c:v>
                </c:pt>
                <c:pt idx="67831">
                  <c:v>-234.80049999999997</c:v>
                </c:pt>
                <c:pt idx="67832">
                  <c:v>-234.79849999999999</c:v>
                </c:pt>
                <c:pt idx="67833">
                  <c:v>-234.79649999999998</c:v>
                </c:pt>
                <c:pt idx="67834">
                  <c:v>-234.79449999999997</c:v>
                </c:pt>
                <c:pt idx="67835">
                  <c:v>-234.79249999999999</c:v>
                </c:pt>
                <c:pt idx="67836">
                  <c:v>-234.79049999999998</c:v>
                </c:pt>
                <c:pt idx="67837">
                  <c:v>-234.78849999999997</c:v>
                </c:pt>
                <c:pt idx="67838">
                  <c:v>-234.78649999999999</c:v>
                </c:pt>
                <c:pt idx="67839">
                  <c:v>-234.78449999999998</c:v>
                </c:pt>
                <c:pt idx="67840">
                  <c:v>-234.78249999999997</c:v>
                </c:pt>
                <c:pt idx="67841">
                  <c:v>-234.78049999999999</c:v>
                </c:pt>
                <c:pt idx="67842">
                  <c:v>-234.77849999999998</c:v>
                </c:pt>
                <c:pt idx="67843">
                  <c:v>-234.77649999999997</c:v>
                </c:pt>
                <c:pt idx="67844">
                  <c:v>-234.77449999999999</c:v>
                </c:pt>
                <c:pt idx="67845">
                  <c:v>-234.77249999999998</c:v>
                </c:pt>
                <c:pt idx="67846">
                  <c:v>-234.77049999999997</c:v>
                </c:pt>
                <c:pt idx="67847">
                  <c:v>-234.76849999999999</c:v>
                </c:pt>
                <c:pt idx="67848">
                  <c:v>-234.76649999999998</c:v>
                </c:pt>
                <c:pt idx="67849">
                  <c:v>-234.76449999999997</c:v>
                </c:pt>
                <c:pt idx="67850">
                  <c:v>-234.76249999999999</c:v>
                </c:pt>
                <c:pt idx="67851">
                  <c:v>-234.76049999999998</c:v>
                </c:pt>
                <c:pt idx="67852">
                  <c:v>-234.75849999999997</c:v>
                </c:pt>
                <c:pt idx="67853">
                  <c:v>-234.75649999999999</c:v>
                </c:pt>
                <c:pt idx="67854">
                  <c:v>-234.75449999999998</c:v>
                </c:pt>
                <c:pt idx="67855">
                  <c:v>-234.75249999999997</c:v>
                </c:pt>
                <c:pt idx="67856">
                  <c:v>-234.75049999999999</c:v>
                </c:pt>
                <c:pt idx="67857">
                  <c:v>-234.74849999999998</c:v>
                </c:pt>
                <c:pt idx="67858">
                  <c:v>-234.74649999999997</c:v>
                </c:pt>
                <c:pt idx="67859">
                  <c:v>-234.74449999999999</c:v>
                </c:pt>
                <c:pt idx="67860">
                  <c:v>-234.74249999999998</c:v>
                </c:pt>
                <c:pt idx="67861">
                  <c:v>-234.74049999999997</c:v>
                </c:pt>
                <c:pt idx="67862">
                  <c:v>-234.73849999999999</c:v>
                </c:pt>
                <c:pt idx="67863">
                  <c:v>-234.73649999999998</c:v>
                </c:pt>
                <c:pt idx="67864">
                  <c:v>-234.73449999999997</c:v>
                </c:pt>
                <c:pt idx="67865">
                  <c:v>-234.73249999999999</c:v>
                </c:pt>
                <c:pt idx="67866">
                  <c:v>-234.73049999999998</c:v>
                </c:pt>
                <c:pt idx="67867">
                  <c:v>-234.72849999999997</c:v>
                </c:pt>
                <c:pt idx="67868">
                  <c:v>-234.72649999999999</c:v>
                </c:pt>
                <c:pt idx="67869">
                  <c:v>-234.72449999999998</c:v>
                </c:pt>
                <c:pt idx="67870">
                  <c:v>-234.72249999999997</c:v>
                </c:pt>
                <c:pt idx="67871">
                  <c:v>-234.72049999999999</c:v>
                </c:pt>
                <c:pt idx="67872">
                  <c:v>-234.71849999999998</c:v>
                </c:pt>
                <c:pt idx="67873">
                  <c:v>-234.71649999999997</c:v>
                </c:pt>
                <c:pt idx="67874">
                  <c:v>-234.71449999999999</c:v>
                </c:pt>
                <c:pt idx="67875">
                  <c:v>-234.71249999999998</c:v>
                </c:pt>
                <c:pt idx="67876">
                  <c:v>-234.71049999999997</c:v>
                </c:pt>
                <c:pt idx="67877">
                  <c:v>-234.70849999999999</c:v>
                </c:pt>
                <c:pt idx="67878">
                  <c:v>-234.70649999999998</c:v>
                </c:pt>
                <c:pt idx="67879">
                  <c:v>-234.70449999999997</c:v>
                </c:pt>
                <c:pt idx="67880">
                  <c:v>-234.70249999999999</c:v>
                </c:pt>
                <c:pt idx="67881">
                  <c:v>-234.70049999999998</c:v>
                </c:pt>
                <c:pt idx="67882">
                  <c:v>-234.69849999999997</c:v>
                </c:pt>
                <c:pt idx="67883">
                  <c:v>-234.69649999999999</c:v>
                </c:pt>
                <c:pt idx="67884">
                  <c:v>-234.69449999999998</c:v>
                </c:pt>
                <c:pt idx="67885">
                  <c:v>-234.69249999999997</c:v>
                </c:pt>
                <c:pt idx="67886">
                  <c:v>-234.69049999999999</c:v>
                </c:pt>
                <c:pt idx="67887">
                  <c:v>-234.68849999999998</c:v>
                </c:pt>
                <c:pt idx="67888">
                  <c:v>-234.68649999999997</c:v>
                </c:pt>
                <c:pt idx="67889">
                  <c:v>-234.68449999999999</c:v>
                </c:pt>
                <c:pt idx="67890">
                  <c:v>-234.68249999999998</c:v>
                </c:pt>
                <c:pt idx="67891">
                  <c:v>-234.68049999999997</c:v>
                </c:pt>
                <c:pt idx="67892">
                  <c:v>-234.67849999999999</c:v>
                </c:pt>
                <c:pt idx="67893">
                  <c:v>-234.67649999999998</c:v>
                </c:pt>
                <c:pt idx="67894">
                  <c:v>-234.67449999999997</c:v>
                </c:pt>
                <c:pt idx="67895">
                  <c:v>-234.67249999999999</c:v>
                </c:pt>
                <c:pt idx="67896">
                  <c:v>-234.67049999999998</c:v>
                </c:pt>
                <c:pt idx="67897">
                  <c:v>-234.66849999999997</c:v>
                </c:pt>
                <c:pt idx="67898">
                  <c:v>-234.66649999999998</c:v>
                </c:pt>
                <c:pt idx="67899">
                  <c:v>-234.66449999999998</c:v>
                </c:pt>
                <c:pt idx="67900">
                  <c:v>-234.66249999999997</c:v>
                </c:pt>
                <c:pt idx="67901">
                  <c:v>-234.66049999999998</c:v>
                </c:pt>
                <c:pt idx="67902">
                  <c:v>-234.65849999999998</c:v>
                </c:pt>
                <c:pt idx="67903">
                  <c:v>-234.65649999999997</c:v>
                </c:pt>
                <c:pt idx="67904">
                  <c:v>-234.65449999999998</c:v>
                </c:pt>
                <c:pt idx="67905">
                  <c:v>-234.65249999999997</c:v>
                </c:pt>
                <c:pt idx="67906">
                  <c:v>-234.65049999999997</c:v>
                </c:pt>
                <c:pt idx="67907">
                  <c:v>-234.64849999999998</c:v>
                </c:pt>
                <c:pt idx="67908">
                  <c:v>-234.64649999999997</c:v>
                </c:pt>
                <c:pt idx="67909">
                  <c:v>-234.64449999999997</c:v>
                </c:pt>
                <c:pt idx="67910">
                  <c:v>-234.64249999999998</c:v>
                </c:pt>
                <c:pt idx="67911">
                  <c:v>-234.64049999999997</c:v>
                </c:pt>
                <c:pt idx="67912">
                  <c:v>-234.63849999999996</c:v>
                </c:pt>
                <c:pt idx="67913">
                  <c:v>-234.63649999999998</c:v>
                </c:pt>
                <c:pt idx="67914">
                  <c:v>-234.63449999999997</c:v>
                </c:pt>
                <c:pt idx="67915">
                  <c:v>-234.63249999999996</c:v>
                </c:pt>
                <c:pt idx="67916">
                  <c:v>-234.63049999999998</c:v>
                </c:pt>
                <c:pt idx="67917">
                  <c:v>-234.62849999999997</c:v>
                </c:pt>
                <c:pt idx="67918">
                  <c:v>-234.62649999999996</c:v>
                </c:pt>
                <c:pt idx="67919">
                  <c:v>-234.62449999999998</c:v>
                </c:pt>
                <c:pt idx="67920">
                  <c:v>-234.62249999999997</c:v>
                </c:pt>
                <c:pt idx="67921">
                  <c:v>-234.62049999999996</c:v>
                </c:pt>
                <c:pt idx="67922">
                  <c:v>-234.61849999999998</c:v>
                </c:pt>
                <c:pt idx="67923">
                  <c:v>-234.61649999999997</c:v>
                </c:pt>
                <c:pt idx="67924">
                  <c:v>-234.61449999999996</c:v>
                </c:pt>
                <c:pt idx="67925">
                  <c:v>-234.61249999999998</c:v>
                </c:pt>
                <c:pt idx="67926">
                  <c:v>-234.61049999999997</c:v>
                </c:pt>
                <c:pt idx="67927">
                  <c:v>-234.60849999999996</c:v>
                </c:pt>
                <c:pt idx="67928">
                  <c:v>-234.60649999999998</c:v>
                </c:pt>
                <c:pt idx="67929">
                  <c:v>-234.60449999999997</c:v>
                </c:pt>
                <c:pt idx="67930">
                  <c:v>-234.60249999999996</c:v>
                </c:pt>
                <c:pt idx="67931">
                  <c:v>-234.60049999999998</c:v>
                </c:pt>
                <c:pt idx="67932">
                  <c:v>-234.59849999999997</c:v>
                </c:pt>
                <c:pt idx="67933">
                  <c:v>-234.59649999999996</c:v>
                </c:pt>
                <c:pt idx="67934">
                  <c:v>-234.59449999999998</c:v>
                </c:pt>
                <c:pt idx="67935">
                  <c:v>-234.59249999999997</c:v>
                </c:pt>
                <c:pt idx="67936">
                  <c:v>-234.59049999999996</c:v>
                </c:pt>
                <c:pt idx="67937">
                  <c:v>-234.58849999999998</c:v>
                </c:pt>
                <c:pt idx="67938">
                  <c:v>-234.58649999999997</c:v>
                </c:pt>
                <c:pt idx="67939">
                  <c:v>-234.58449999999999</c:v>
                </c:pt>
                <c:pt idx="67940">
                  <c:v>-234.58249999999998</c:v>
                </c:pt>
                <c:pt idx="67941">
                  <c:v>-234.58049999999997</c:v>
                </c:pt>
                <c:pt idx="67942">
                  <c:v>-234.57849999999999</c:v>
                </c:pt>
                <c:pt idx="67943">
                  <c:v>-234.57649999999998</c:v>
                </c:pt>
                <c:pt idx="67944">
                  <c:v>-234.57449999999997</c:v>
                </c:pt>
                <c:pt idx="67945">
                  <c:v>-234.57249999999999</c:v>
                </c:pt>
                <c:pt idx="67946">
                  <c:v>-234.57049999999998</c:v>
                </c:pt>
                <c:pt idx="67947">
                  <c:v>-234.56849999999997</c:v>
                </c:pt>
                <c:pt idx="67948">
                  <c:v>-234.56649999999999</c:v>
                </c:pt>
                <c:pt idx="67949">
                  <c:v>-234.56449999999998</c:v>
                </c:pt>
                <c:pt idx="67950">
                  <c:v>-234.56249999999997</c:v>
                </c:pt>
                <c:pt idx="67951">
                  <c:v>-234.56049999999999</c:v>
                </c:pt>
                <c:pt idx="67952">
                  <c:v>-234.55849999999998</c:v>
                </c:pt>
                <c:pt idx="67953">
                  <c:v>-234.55649999999997</c:v>
                </c:pt>
                <c:pt idx="67954">
                  <c:v>-234.55449999999999</c:v>
                </c:pt>
                <c:pt idx="67955">
                  <c:v>-234.55249999999998</c:v>
                </c:pt>
                <c:pt idx="67956">
                  <c:v>-234.55049999999997</c:v>
                </c:pt>
                <c:pt idx="67957">
                  <c:v>-234.54849999999999</c:v>
                </c:pt>
                <c:pt idx="67958">
                  <c:v>-234.54649999999998</c:v>
                </c:pt>
                <c:pt idx="67959">
                  <c:v>-234.54449999999997</c:v>
                </c:pt>
                <c:pt idx="67960">
                  <c:v>-234.54249999999999</c:v>
                </c:pt>
                <c:pt idx="67961">
                  <c:v>-234.54049999999998</c:v>
                </c:pt>
                <c:pt idx="67962">
                  <c:v>-234.53849999999997</c:v>
                </c:pt>
                <c:pt idx="67963">
                  <c:v>-234.53649999999999</c:v>
                </c:pt>
                <c:pt idx="67964">
                  <c:v>-234.53449999999998</c:v>
                </c:pt>
                <c:pt idx="67965">
                  <c:v>-234.53249999999997</c:v>
                </c:pt>
                <c:pt idx="67966">
                  <c:v>-234.53049999999999</c:v>
                </c:pt>
                <c:pt idx="67967">
                  <c:v>-234.52849999999998</c:v>
                </c:pt>
                <c:pt idx="67968">
                  <c:v>-234.52649999999997</c:v>
                </c:pt>
                <c:pt idx="67969">
                  <c:v>-234.52449999999999</c:v>
                </c:pt>
                <c:pt idx="67970">
                  <c:v>-234.52249999999998</c:v>
                </c:pt>
                <c:pt idx="67971">
                  <c:v>-234.52049999999997</c:v>
                </c:pt>
                <c:pt idx="67972">
                  <c:v>-234.51849999999999</c:v>
                </c:pt>
                <c:pt idx="67973">
                  <c:v>-234.51649999999998</c:v>
                </c:pt>
                <c:pt idx="67974">
                  <c:v>-234.51449999999997</c:v>
                </c:pt>
                <c:pt idx="67975">
                  <c:v>-234.51249999999999</c:v>
                </c:pt>
                <c:pt idx="67976">
                  <c:v>-234.51049999999998</c:v>
                </c:pt>
                <c:pt idx="67977">
                  <c:v>-234.50849999999997</c:v>
                </c:pt>
                <c:pt idx="67978">
                  <c:v>-234.50649999999999</c:v>
                </c:pt>
                <c:pt idx="67979">
                  <c:v>-234.50449999999998</c:v>
                </c:pt>
                <c:pt idx="67980">
                  <c:v>-234.50249999999997</c:v>
                </c:pt>
                <c:pt idx="67981">
                  <c:v>-234.50049999999999</c:v>
                </c:pt>
                <c:pt idx="67982">
                  <c:v>-234.49849999999998</c:v>
                </c:pt>
                <c:pt idx="67983">
                  <c:v>-234.49649999999997</c:v>
                </c:pt>
                <c:pt idx="67984">
                  <c:v>-234.49449999999999</c:v>
                </c:pt>
                <c:pt idx="67985">
                  <c:v>-234.49249999999998</c:v>
                </c:pt>
                <c:pt idx="67986">
                  <c:v>-234.49049999999997</c:v>
                </c:pt>
                <c:pt idx="67987">
                  <c:v>-234.48849999999999</c:v>
                </c:pt>
                <c:pt idx="67988">
                  <c:v>-234.48649999999998</c:v>
                </c:pt>
                <c:pt idx="67989">
                  <c:v>-234.48449999999997</c:v>
                </c:pt>
                <c:pt idx="67990">
                  <c:v>-234.48249999999999</c:v>
                </c:pt>
                <c:pt idx="67991">
                  <c:v>-234.48049999999998</c:v>
                </c:pt>
                <c:pt idx="67992">
                  <c:v>-234.47849999999997</c:v>
                </c:pt>
                <c:pt idx="67993">
                  <c:v>-234.47649999999999</c:v>
                </c:pt>
                <c:pt idx="67994">
                  <c:v>-234.47449999999998</c:v>
                </c:pt>
                <c:pt idx="67995">
                  <c:v>-234.47249999999997</c:v>
                </c:pt>
                <c:pt idx="67996">
                  <c:v>-234.47049999999999</c:v>
                </c:pt>
                <c:pt idx="67997">
                  <c:v>-234.46849999999998</c:v>
                </c:pt>
                <c:pt idx="67998">
                  <c:v>-234.46649999999997</c:v>
                </c:pt>
                <c:pt idx="67999">
                  <c:v>-234.46449999999999</c:v>
                </c:pt>
                <c:pt idx="68000">
                  <c:v>-234.46249999999998</c:v>
                </c:pt>
                <c:pt idx="68001">
                  <c:v>-234.46049999999997</c:v>
                </c:pt>
                <c:pt idx="68002">
                  <c:v>-234.45849999999999</c:v>
                </c:pt>
                <c:pt idx="68003">
                  <c:v>-234.45649999999998</c:v>
                </c:pt>
                <c:pt idx="68004">
                  <c:v>-234.45449999999997</c:v>
                </c:pt>
                <c:pt idx="68005">
                  <c:v>-234.45249999999999</c:v>
                </c:pt>
                <c:pt idx="68006">
                  <c:v>-234.45049999999998</c:v>
                </c:pt>
                <c:pt idx="68007">
                  <c:v>-234.44849999999997</c:v>
                </c:pt>
                <c:pt idx="68008">
                  <c:v>-234.44649999999999</c:v>
                </c:pt>
                <c:pt idx="68009">
                  <c:v>-234.44449999999998</c:v>
                </c:pt>
                <c:pt idx="68010">
                  <c:v>-234.44249999999997</c:v>
                </c:pt>
                <c:pt idx="68011">
                  <c:v>-234.44049999999999</c:v>
                </c:pt>
                <c:pt idx="68012">
                  <c:v>-234.43849999999998</c:v>
                </c:pt>
                <c:pt idx="68013">
                  <c:v>-234.43649999999997</c:v>
                </c:pt>
                <c:pt idx="68014">
                  <c:v>-234.43449999999999</c:v>
                </c:pt>
                <c:pt idx="68015">
                  <c:v>-234.43249999999998</c:v>
                </c:pt>
                <c:pt idx="68016">
                  <c:v>-234.43049999999997</c:v>
                </c:pt>
                <c:pt idx="68017">
                  <c:v>-234.42849999999999</c:v>
                </c:pt>
                <c:pt idx="68018">
                  <c:v>-234.42649999999998</c:v>
                </c:pt>
                <c:pt idx="68019">
                  <c:v>-234.42449999999997</c:v>
                </c:pt>
                <c:pt idx="68020">
                  <c:v>-234.42249999999999</c:v>
                </c:pt>
                <c:pt idx="68021">
                  <c:v>-234.42049999999998</c:v>
                </c:pt>
                <c:pt idx="68022">
                  <c:v>-234.41849999999997</c:v>
                </c:pt>
                <c:pt idx="68023">
                  <c:v>-234.41649999999998</c:v>
                </c:pt>
                <c:pt idx="68024">
                  <c:v>-234.41449999999998</c:v>
                </c:pt>
                <c:pt idx="68025">
                  <c:v>-234.41249999999997</c:v>
                </c:pt>
                <c:pt idx="68026">
                  <c:v>-234.41049999999998</c:v>
                </c:pt>
                <c:pt idx="68027">
                  <c:v>-234.40849999999998</c:v>
                </c:pt>
                <c:pt idx="68028">
                  <c:v>-234.40649999999997</c:v>
                </c:pt>
                <c:pt idx="68029">
                  <c:v>-234.40449999999998</c:v>
                </c:pt>
                <c:pt idx="68030">
                  <c:v>-234.40249999999997</c:v>
                </c:pt>
                <c:pt idx="68031">
                  <c:v>-234.40049999999997</c:v>
                </c:pt>
                <c:pt idx="68032">
                  <c:v>-234.39849999999998</c:v>
                </c:pt>
                <c:pt idx="68033">
                  <c:v>-234.39649999999997</c:v>
                </c:pt>
                <c:pt idx="68034">
                  <c:v>-234.39449999999997</c:v>
                </c:pt>
                <c:pt idx="68035">
                  <c:v>-234.39249999999998</c:v>
                </c:pt>
                <c:pt idx="68036">
                  <c:v>-234.39049999999997</c:v>
                </c:pt>
                <c:pt idx="68037">
                  <c:v>-234.38849999999996</c:v>
                </c:pt>
                <c:pt idx="68038">
                  <c:v>-234.38649999999998</c:v>
                </c:pt>
                <c:pt idx="68039">
                  <c:v>-234.38449999999997</c:v>
                </c:pt>
                <c:pt idx="68040">
                  <c:v>-234.38249999999996</c:v>
                </c:pt>
                <c:pt idx="68041">
                  <c:v>-234.38049999999998</c:v>
                </c:pt>
                <c:pt idx="68042">
                  <c:v>-234.37849999999997</c:v>
                </c:pt>
                <c:pt idx="68043">
                  <c:v>-234.37649999999996</c:v>
                </c:pt>
                <c:pt idx="68044">
                  <c:v>-234.37449999999998</c:v>
                </c:pt>
                <c:pt idx="68045">
                  <c:v>-234.37249999999997</c:v>
                </c:pt>
                <c:pt idx="68046">
                  <c:v>-234.37049999999996</c:v>
                </c:pt>
                <c:pt idx="68047">
                  <c:v>-234.36849999999998</c:v>
                </c:pt>
                <c:pt idx="68048">
                  <c:v>-234.36649999999997</c:v>
                </c:pt>
                <c:pt idx="68049">
                  <c:v>-234.36449999999996</c:v>
                </c:pt>
                <c:pt idx="68050">
                  <c:v>-234.36249999999998</c:v>
                </c:pt>
                <c:pt idx="68051">
                  <c:v>-234.36049999999997</c:v>
                </c:pt>
                <c:pt idx="68052">
                  <c:v>-234.35849999999996</c:v>
                </c:pt>
                <c:pt idx="68053">
                  <c:v>-234.35649999999998</c:v>
                </c:pt>
                <c:pt idx="68054">
                  <c:v>-234.35449999999997</c:v>
                </c:pt>
                <c:pt idx="68055">
                  <c:v>-234.35249999999996</c:v>
                </c:pt>
                <c:pt idx="68056">
                  <c:v>-234.35049999999998</c:v>
                </c:pt>
                <c:pt idx="68057">
                  <c:v>-234.34849999999997</c:v>
                </c:pt>
                <c:pt idx="68058">
                  <c:v>-234.34649999999996</c:v>
                </c:pt>
                <c:pt idx="68059">
                  <c:v>-234.34449999999998</c:v>
                </c:pt>
                <c:pt idx="68060">
                  <c:v>-234.34249999999997</c:v>
                </c:pt>
                <c:pt idx="68061">
                  <c:v>-234.34049999999996</c:v>
                </c:pt>
                <c:pt idx="68062">
                  <c:v>-234.33849999999998</c:v>
                </c:pt>
                <c:pt idx="68063">
                  <c:v>-234.33649999999997</c:v>
                </c:pt>
                <c:pt idx="68064">
                  <c:v>-234.33449999999999</c:v>
                </c:pt>
                <c:pt idx="68065">
                  <c:v>-234.33249999999998</c:v>
                </c:pt>
                <c:pt idx="68066">
                  <c:v>-234.33049999999997</c:v>
                </c:pt>
                <c:pt idx="68067">
                  <c:v>-234.32849999999999</c:v>
                </c:pt>
                <c:pt idx="68068">
                  <c:v>-234.32649999999998</c:v>
                </c:pt>
                <c:pt idx="68069">
                  <c:v>-234.32449999999997</c:v>
                </c:pt>
                <c:pt idx="68070">
                  <c:v>-234.32249999999999</c:v>
                </c:pt>
                <c:pt idx="68071">
                  <c:v>-234.32049999999998</c:v>
                </c:pt>
                <c:pt idx="68072">
                  <c:v>-234.31849999999997</c:v>
                </c:pt>
                <c:pt idx="68073">
                  <c:v>-234.31649999999999</c:v>
                </c:pt>
                <c:pt idx="68074">
                  <c:v>-234.31449999999998</c:v>
                </c:pt>
                <c:pt idx="68075">
                  <c:v>-234.31249999999997</c:v>
                </c:pt>
                <c:pt idx="68076">
                  <c:v>-234.31049999999999</c:v>
                </c:pt>
                <c:pt idx="68077">
                  <c:v>-234.30849999999998</c:v>
                </c:pt>
                <c:pt idx="68078">
                  <c:v>-234.30649999999997</c:v>
                </c:pt>
                <c:pt idx="68079">
                  <c:v>-234.30449999999999</c:v>
                </c:pt>
                <c:pt idx="68080">
                  <c:v>-234.30249999999998</c:v>
                </c:pt>
                <c:pt idx="68081">
                  <c:v>-234.30049999999997</c:v>
                </c:pt>
                <c:pt idx="68082">
                  <c:v>-234.29849999999999</c:v>
                </c:pt>
                <c:pt idx="68083">
                  <c:v>-234.29649999999998</c:v>
                </c:pt>
                <c:pt idx="68084">
                  <c:v>-234.29449999999997</c:v>
                </c:pt>
                <c:pt idx="68085">
                  <c:v>-234.29249999999999</c:v>
                </c:pt>
                <c:pt idx="68086">
                  <c:v>-234.29049999999998</c:v>
                </c:pt>
                <c:pt idx="68087">
                  <c:v>-234.28849999999997</c:v>
                </c:pt>
                <c:pt idx="68088">
                  <c:v>-234.28649999999999</c:v>
                </c:pt>
                <c:pt idx="68089">
                  <c:v>-234.28449999999998</c:v>
                </c:pt>
                <c:pt idx="68090">
                  <c:v>-234.28249999999997</c:v>
                </c:pt>
                <c:pt idx="68091">
                  <c:v>-234.28049999999999</c:v>
                </c:pt>
                <c:pt idx="68092">
                  <c:v>-234.27849999999998</c:v>
                </c:pt>
                <c:pt idx="68093">
                  <c:v>-234.27649999999997</c:v>
                </c:pt>
                <c:pt idx="68094">
                  <c:v>-234.27449999999999</c:v>
                </c:pt>
                <c:pt idx="68095">
                  <c:v>-234.27249999999998</c:v>
                </c:pt>
                <c:pt idx="68096">
                  <c:v>-234.27049999999997</c:v>
                </c:pt>
                <c:pt idx="68097">
                  <c:v>-234.26849999999999</c:v>
                </c:pt>
                <c:pt idx="68098">
                  <c:v>-234.26649999999998</c:v>
                </c:pt>
                <c:pt idx="68099">
                  <c:v>-234.26449999999997</c:v>
                </c:pt>
                <c:pt idx="68100">
                  <c:v>-234.26249999999999</c:v>
                </c:pt>
                <c:pt idx="68101">
                  <c:v>-234.26049999999998</c:v>
                </c:pt>
                <c:pt idx="68102">
                  <c:v>-234.25849999999997</c:v>
                </c:pt>
                <c:pt idx="68103">
                  <c:v>-234.25649999999999</c:v>
                </c:pt>
                <c:pt idx="68104">
                  <c:v>-234.25449999999998</c:v>
                </c:pt>
                <c:pt idx="68105">
                  <c:v>-234.25249999999997</c:v>
                </c:pt>
                <c:pt idx="68106">
                  <c:v>-234.25049999999999</c:v>
                </c:pt>
                <c:pt idx="68107">
                  <c:v>-234.24849999999998</c:v>
                </c:pt>
                <c:pt idx="68108">
                  <c:v>-234.24649999999997</c:v>
                </c:pt>
                <c:pt idx="68109">
                  <c:v>-234.24449999999999</c:v>
                </c:pt>
                <c:pt idx="68110">
                  <c:v>-234.24249999999998</c:v>
                </c:pt>
                <c:pt idx="68111">
                  <c:v>-234.24049999999997</c:v>
                </c:pt>
                <c:pt idx="68112">
                  <c:v>-234.23849999999999</c:v>
                </c:pt>
                <c:pt idx="68113">
                  <c:v>-234.23649999999998</c:v>
                </c:pt>
                <c:pt idx="68114">
                  <c:v>-234.23449999999997</c:v>
                </c:pt>
                <c:pt idx="68115">
                  <c:v>-234.23249999999999</c:v>
                </c:pt>
                <c:pt idx="68116">
                  <c:v>-234.23049999999998</c:v>
                </c:pt>
                <c:pt idx="68117">
                  <c:v>-234.22849999999997</c:v>
                </c:pt>
                <c:pt idx="68118">
                  <c:v>-234.22649999999999</c:v>
                </c:pt>
                <c:pt idx="68119">
                  <c:v>-234.22449999999998</c:v>
                </c:pt>
                <c:pt idx="68120">
                  <c:v>-234.22249999999997</c:v>
                </c:pt>
                <c:pt idx="68121">
                  <c:v>-234.22049999999999</c:v>
                </c:pt>
                <c:pt idx="68122">
                  <c:v>-234.21849999999998</c:v>
                </c:pt>
                <c:pt idx="68123">
                  <c:v>-234.21649999999997</c:v>
                </c:pt>
                <c:pt idx="68124">
                  <c:v>-234.21449999999999</c:v>
                </c:pt>
                <c:pt idx="68125">
                  <c:v>-234.21249999999998</c:v>
                </c:pt>
                <c:pt idx="68126">
                  <c:v>-234.21049999999997</c:v>
                </c:pt>
                <c:pt idx="68127">
                  <c:v>-234.20849999999999</c:v>
                </c:pt>
                <c:pt idx="68128">
                  <c:v>-234.20649999999998</c:v>
                </c:pt>
                <c:pt idx="68129">
                  <c:v>-234.20449999999997</c:v>
                </c:pt>
                <c:pt idx="68130">
                  <c:v>-234.20249999999999</c:v>
                </c:pt>
                <c:pt idx="68131">
                  <c:v>-234.20049999999998</c:v>
                </c:pt>
                <c:pt idx="68132">
                  <c:v>-234.19849999999997</c:v>
                </c:pt>
                <c:pt idx="68133">
                  <c:v>-234.19649999999999</c:v>
                </c:pt>
                <c:pt idx="68134">
                  <c:v>-234.19449999999998</c:v>
                </c:pt>
                <c:pt idx="68135">
                  <c:v>-234.19249999999997</c:v>
                </c:pt>
                <c:pt idx="68136">
                  <c:v>-234.19049999999999</c:v>
                </c:pt>
                <c:pt idx="68137">
                  <c:v>-234.18849999999998</c:v>
                </c:pt>
                <c:pt idx="68138">
                  <c:v>-234.18649999999997</c:v>
                </c:pt>
                <c:pt idx="68139">
                  <c:v>-234.18449999999999</c:v>
                </c:pt>
                <c:pt idx="68140">
                  <c:v>-234.18249999999998</c:v>
                </c:pt>
                <c:pt idx="68141">
                  <c:v>-234.18049999999997</c:v>
                </c:pt>
                <c:pt idx="68142">
                  <c:v>-234.17849999999999</c:v>
                </c:pt>
                <c:pt idx="68143">
                  <c:v>-234.17649999999998</c:v>
                </c:pt>
                <c:pt idx="68144">
                  <c:v>-234.17449999999997</c:v>
                </c:pt>
                <c:pt idx="68145">
                  <c:v>-234.17249999999999</c:v>
                </c:pt>
                <c:pt idx="68146">
                  <c:v>-234.17049999999998</c:v>
                </c:pt>
                <c:pt idx="68147">
                  <c:v>-234.16849999999997</c:v>
                </c:pt>
                <c:pt idx="68148">
                  <c:v>-234.16649999999998</c:v>
                </c:pt>
                <c:pt idx="68149">
                  <c:v>-234.16449999999998</c:v>
                </c:pt>
                <c:pt idx="68150">
                  <c:v>-234.16249999999997</c:v>
                </c:pt>
                <c:pt idx="68151">
                  <c:v>-234.16049999999998</c:v>
                </c:pt>
                <c:pt idx="68152">
                  <c:v>-234.15849999999998</c:v>
                </c:pt>
                <c:pt idx="68153">
                  <c:v>-234.15649999999997</c:v>
                </c:pt>
                <c:pt idx="68154">
                  <c:v>-234.15449999999998</c:v>
                </c:pt>
                <c:pt idx="68155">
                  <c:v>-234.15249999999997</c:v>
                </c:pt>
                <c:pt idx="68156">
                  <c:v>-234.15049999999997</c:v>
                </c:pt>
                <c:pt idx="68157">
                  <c:v>-234.14849999999998</c:v>
                </c:pt>
                <c:pt idx="68158">
                  <c:v>-234.14649999999997</c:v>
                </c:pt>
                <c:pt idx="68159">
                  <c:v>-234.14449999999997</c:v>
                </c:pt>
                <c:pt idx="68160">
                  <c:v>-234.14249999999998</c:v>
                </c:pt>
                <c:pt idx="68161">
                  <c:v>-234.14049999999997</c:v>
                </c:pt>
                <c:pt idx="68162">
                  <c:v>-234.13849999999996</c:v>
                </c:pt>
                <c:pt idx="68163">
                  <c:v>-234.13649999999998</c:v>
                </c:pt>
                <c:pt idx="68164">
                  <c:v>-234.13449999999997</c:v>
                </c:pt>
                <c:pt idx="68165">
                  <c:v>-234.13249999999996</c:v>
                </c:pt>
                <c:pt idx="68166">
                  <c:v>-234.13049999999998</c:v>
                </c:pt>
                <c:pt idx="68167">
                  <c:v>-234.12849999999997</c:v>
                </c:pt>
                <c:pt idx="68168">
                  <c:v>-234.12649999999996</c:v>
                </c:pt>
                <c:pt idx="68169">
                  <c:v>-234.12449999999998</c:v>
                </c:pt>
                <c:pt idx="68170">
                  <c:v>-234.12249999999997</c:v>
                </c:pt>
                <c:pt idx="68171">
                  <c:v>-234.12049999999996</c:v>
                </c:pt>
                <c:pt idx="68172">
                  <c:v>-234.11849999999998</c:v>
                </c:pt>
                <c:pt idx="68173">
                  <c:v>-234.11649999999997</c:v>
                </c:pt>
                <c:pt idx="68174">
                  <c:v>-234.11449999999996</c:v>
                </c:pt>
                <c:pt idx="68175">
                  <c:v>-234.11249999999998</c:v>
                </c:pt>
                <c:pt idx="68176">
                  <c:v>-234.11049999999997</c:v>
                </c:pt>
                <c:pt idx="68177">
                  <c:v>-234.10849999999996</c:v>
                </c:pt>
                <c:pt idx="68178">
                  <c:v>-234.10649999999998</c:v>
                </c:pt>
                <c:pt idx="68179">
                  <c:v>-234.10449999999997</c:v>
                </c:pt>
                <c:pt idx="68180">
                  <c:v>-234.10249999999996</c:v>
                </c:pt>
                <c:pt idx="68181">
                  <c:v>-234.10049999999998</c:v>
                </c:pt>
                <c:pt idx="68182">
                  <c:v>-234.09849999999997</c:v>
                </c:pt>
                <c:pt idx="68183">
                  <c:v>-234.09649999999996</c:v>
                </c:pt>
                <c:pt idx="68184">
                  <c:v>-234.09449999999998</c:v>
                </c:pt>
                <c:pt idx="68185">
                  <c:v>-234.09249999999997</c:v>
                </c:pt>
                <c:pt idx="68186">
                  <c:v>-234.09049999999996</c:v>
                </c:pt>
                <c:pt idx="68187">
                  <c:v>-234.08849999999998</c:v>
                </c:pt>
                <c:pt idx="68188">
                  <c:v>-234.08649999999997</c:v>
                </c:pt>
                <c:pt idx="68189">
                  <c:v>-234.08449999999999</c:v>
                </c:pt>
                <c:pt idx="68190">
                  <c:v>-234.08249999999998</c:v>
                </c:pt>
                <c:pt idx="68191">
                  <c:v>-234.08049999999997</c:v>
                </c:pt>
                <c:pt idx="68192">
                  <c:v>-234.07849999999999</c:v>
                </c:pt>
                <c:pt idx="68193">
                  <c:v>-234.07649999999998</c:v>
                </c:pt>
                <c:pt idx="68194">
                  <c:v>-234.07449999999997</c:v>
                </c:pt>
                <c:pt idx="68195">
                  <c:v>-234.07249999999999</c:v>
                </c:pt>
                <c:pt idx="68196">
                  <c:v>-234.07049999999998</c:v>
                </c:pt>
                <c:pt idx="68197">
                  <c:v>-234.06849999999997</c:v>
                </c:pt>
                <c:pt idx="68198">
                  <c:v>-234.06649999999999</c:v>
                </c:pt>
                <c:pt idx="68199">
                  <c:v>-234.06449999999998</c:v>
                </c:pt>
                <c:pt idx="68200">
                  <c:v>-234.06249999999997</c:v>
                </c:pt>
                <c:pt idx="68201">
                  <c:v>-234.06049999999999</c:v>
                </c:pt>
                <c:pt idx="68202">
                  <c:v>-234.05849999999998</c:v>
                </c:pt>
                <c:pt idx="68203">
                  <c:v>-234.05649999999997</c:v>
                </c:pt>
                <c:pt idx="68204">
                  <c:v>-234.05449999999999</c:v>
                </c:pt>
                <c:pt idx="68205">
                  <c:v>-234.05249999999998</c:v>
                </c:pt>
                <c:pt idx="68206">
                  <c:v>-234.05049999999997</c:v>
                </c:pt>
                <c:pt idx="68207">
                  <c:v>-234.04849999999999</c:v>
                </c:pt>
                <c:pt idx="68208">
                  <c:v>-234.04649999999998</c:v>
                </c:pt>
                <c:pt idx="68209">
                  <c:v>-234.04449999999997</c:v>
                </c:pt>
                <c:pt idx="68210">
                  <c:v>-234.04249999999999</c:v>
                </c:pt>
                <c:pt idx="68211">
                  <c:v>-234.04049999999998</c:v>
                </c:pt>
                <c:pt idx="68212">
                  <c:v>-234.03849999999997</c:v>
                </c:pt>
                <c:pt idx="68213">
                  <c:v>-234.03649999999999</c:v>
                </c:pt>
                <c:pt idx="68214">
                  <c:v>-234.03449999999998</c:v>
                </c:pt>
                <c:pt idx="68215">
                  <c:v>-234.03249999999997</c:v>
                </c:pt>
                <c:pt idx="68216">
                  <c:v>-234.03049999999999</c:v>
                </c:pt>
                <c:pt idx="68217">
                  <c:v>-234.02849999999998</c:v>
                </c:pt>
                <c:pt idx="68218">
                  <c:v>-234.02649999999997</c:v>
                </c:pt>
                <c:pt idx="68219">
                  <c:v>-234.02449999999999</c:v>
                </c:pt>
                <c:pt idx="68220">
                  <c:v>-234.02249999999998</c:v>
                </c:pt>
                <c:pt idx="68221">
                  <c:v>-234.02049999999997</c:v>
                </c:pt>
                <c:pt idx="68222">
                  <c:v>-234.01849999999999</c:v>
                </c:pt>
                <c:pt idx="68223">
                  <c:v>-234.01649999999998</c:v>
                </c:pt>
                <c:pt idx="68224">
                  <c:v>-234.01449999999997</c:v>
                </c:pt>
                <c:pt idx="68225">
                  <c:v>-234.01249999999999</c:v>
                </c:pt>
                <c:pt idx="68226">
                  <c:v>-234.01049999999998</c:v>
                </c:pt>
                <c:pt idx="68227">
                  <c:v>-234.00849999999997</c:v>
                </c:pt>
                <c:pt idx="68228">
                  <c:v>-234.00649999999999</c:v>
                </c:pt>
                <c:pt idx="68229">
                  <c:v>-234.00449999999998</c:v>
                </c:pt>
                <c:pt idx="68230">
                  <c:v>-234.00249999999997</c:v>
                </c:pt>
                <c:pt idx="68231">
                  <c:v>-234.00049999999999</c:v>
                </c:pt>
                <c:pt idx="68232">
                  <c:v>-233.99849999999998</c:v>
                </c:pt>
                <c:pt idx="68233">
                  <c:v>-233.99649999999997</c:v>
                </c:pt>
                <c:pt idx="68234">
                  <c:v>-233.99449999999999</c:v>
                </c:pt>
                <c:pt idx="68235">
                  <c:v>-233.99249999999998</c:v>
                </c:pt>
                <c:pt idx="68236">
                  <c:v>-233.99049999999997</c:v>
                </c:pt>
                <c:pt idx="68237">
                  <c:v>-233.98849999999999</c:v>
                </c:pt>
                <c:pt idx="68238">
                  <c:v>-233.98649999999998</c:v>
                </c:pt>
                <c:pt idx="68239">
                  <c:v>-233.98449999999997</c:v>
                </c:pt>
                <c:pt idx="68240">
                  <c:v>-233.98249999999999</c:v>
                </c:pt>
                <c:pt idx="68241">
                  <c:v>-233.98049999999998</c:v>
                </c:pt>
                <c:pt idx="68242">
                  <c:v>-233.97849999999997</c:v>
                </c:pt>
                <c:pt idx="68243">
                  <c:v>-233.97649999999999</c:v>
                </c:pt>
                <c:pt idx="68244">
                  <c:v>-233.97449999999998</c:v>
                </c:pt>
                <c:pt idx="68245">
                  <c:v>-233.97249999999997</c:v>
                </c:pt>
                <c:pt idx="68246">
                  <c:v>-233.97049999999999</c:v>
                </c:pt>
                <c:pt idx="68247">
                  <c:v>-233.96849999999998</c:v>
                </c:pt>
                <c:pt idx="68248">
                  <c:v>-233.96649999999997</c:v>
                </c:pt>
                <c:pt idx="68249">
                  <c:v>-233.96449999999999</c:v>
                </c:pt>
                <c:pt idx="68250">
                  <c:v>-233.96249999999998</c:v>
                </c:pt>
                <c:pt idx="68251">
                  <c:v>-233.96049999999997</c:v>
                </c:pt>
                <c:pt idx="68252">
                  <c:v>-233.95849999999999</c:v>
                </c:pt>
                <c:pt idx="68253">
                  <c:v>-233.95649999999998</c:v>
                </c:pt>
                <c:pt idx="68254">
                  <c:v>-233.95449999999997</c:v>
                </c:pt>
                <c:pt idx="68255">
                  <c:v>-233.95249999999999</c:v>
                </c:pt>
                <c:pt idx="68256">
                  <c:v>-233.95049999999998</c:v>
                </c:pt>
                <c:pt idx="68257">
                  <c:v>-233.94849999999997</c:v>
                </c:pt>
                <c:pt idx="68258">
                  <c:v>-233.94649999999999</c:v>
                </c:pt>
                <c:pt idx="68259">
                  <c:v>-233.94449999999998</c:v>
                </c:pt>
                <c:pt idx="68260">
                  <c:v>-233.94249999999997</c:v>
                </c:pt>
                <c:pt idx="68261">
                  <c:v>-233.94049999999999</c:v>
                </c:pt>
                <c:pt idx="68262">
                  <c:v>-233.93849999999998</c:v>
                </c:pt>
                <c:pt idx="68263">
                  <c:v>-233.93649999999997</c:v>
                </c:pt>
                <c:pt idx="68264">
                  <c:v>-233.93449999999999</c:v>
                </c:pt>
                <c:pt idx="68265">
                  <c:v>-233.93249999999998</c:v>
                </c:pt>
                <c:pt idx="68266">
                  <c:v>-233.93049999999997</c:v>
                </c:pt>
                <c:pt idx="68267">
                  <c:v>-233.92849999999999</c:v>
                </c:pt>
                <c:pt idx="68268">
                  <c:v>-233.92649999999998</c:v>
                </c:pt>
                <c:pt idx="68269">
                  <c:v>-233.92449999999997</c:v>
                </c:pt>
                <c:pt idx="68270">
                  <c:v>-233.92249999999999</c:v>
                </c:pt>
                <c:pt idx="68271">
                  <c:v>-233.92049999999998</c:v>
                </c:pt>
                <c:pt idx="68272">
                  <c:v>-233.91849999999997</c:v>
                </c:pt>
                <c:pt idx="68273">
                  <c:v>-233.91649999999998</c:v>
                </c:pt>
                <c:pt idx="68274">
                  <c:v>-233.91449999999998</c:v>
                </c:pt>
                <c:pt idx="68275">
                  <c:v>-233.91249999999997</c:v>
                </c:pt>
                <c:pt idx="68276">
                  <c:v>-233.91049999999998</c:v>
                </c:pt>
                <c:pt idx="68277">
                  <c:v>-233.90849999999998</c:v>
                </c:pt>
                <c:pt idx="68278">
                  <c:v>-233.90649999999997</c:v>
                </c:pt>
                <c:pt idx="68279">
                  <c:v>-233.90449999999998</c:v>
                </c:pt>
                <c:pt idx="68280">
                  <c:v>-233.90249999999997</c:v>
                </c:pt>
                <c:pt idx="68281">
                  <c:v>-233.90049999999997</c:v>
                </c:pt>
                <c:pt idx="68282">
                  <c:v>-233.89849999999998</c:v>
                </c:pt>
                <c:pt idx="68283">
                  <c:v>-233.89649999999997</c:v>
                </c:pt>
                <c:pt idx="68284">
                  <c:v>-233.89449999999997</c:v>
                </c:pt>
                <c:pt idx="68285">
                  <c:v>-233.89249999999998</c:v>
                </c:pt>
                <c:pt idx="68286">
                  <c:v>-233.89049999999997</c:v>
                </c:pt>
                <c:pt idx="68287">
                  <c:v>-233.88849999999996</c:v>
                </c:pt>
                <c:pt idx="68288">
                  <c:v>-233.88649999999998</c:v>
                </c:pt>
                <c:pt idx="68289">
                  <c:v>-233.88449999999997</c:v>
                </c:pt>
                <c:pt idx="68290">
                  <c:v>-233.88249999999996</c:v>
                </c:pt>
                <c:pt idx="68291">
                  <c:v>-233.88049999999998</c:v>
                </c:pt>
                <c:pt idx="68292">
                  <c:v>-233.87849999999997</c:v>
                </c:pt>
                <c:pt idx="68293">
                  <c:v>-233.87649999999996</c:v>
                </c:pt>
                <c:pt idx="68294">
                  <c:v>-233.87449999999998</c:v>
                </c:pt>
                <c:pt idx="68295">
                  <c:v>-233.87249999999997</c:v>
                </c:pt>
                <c:pt idx="68296">
                  <c:v>-233.87049999999996</c:v>
                </c:pt>
                <c:pt idx="68297">
                  <c:v>-233.86849999999998</c:v>
                </c:pt>
                <c:pt idx="68298">
                  <c:v>-233.86649999999997</c:v>
                </c:pt>
                <c:pt idx="68299">
                  <c:v>-233.86449999999996</c:v>
                </c:pt>
                <c:pt idx="68300">
                  <c:v>-233.86249999999998</c:v>
                </c:pt>
                <c:pt idx="68301">
                  <c:v>-233.86049999999997</c:v>
                </c:pt>
                <c:pt idx="68302">
                  <c:v>-233.85849999999996</c:v>
                </c:pt>
                <c:pt idx="68303">
                  <c:v>-233.85649999999998</c:v>
                </c:pt>
                <c:pt idx="68304">
                  <c:v>-233.85449999999997</c:v>
                </c:pt>
                <c:pt idx="68305">
                  <c:v>-233.85249999999996</c:v>
                </c:pt>
                <c:pt idx="68306">
                  <c:v>-233.85049999999998</c:v>
                </c:pt>
                <c:pt idx="68307">
                  <c:v>-233.84849999999997</c:v>
                </c:pt>
                <c:pt idx="68308">
                  <c:v>-233.84649999999996</c:v>
                </c:pt>
                <c:pt idx="68309">
                  <c:v>-233.84449999999998</c:v>
                </c:pt>
                <c:pt idx="68310">
                  <c:v>-233.84249999999997</c:v>
                </c:pt>
                <c:pt idx="68311">
                  <c:v>-233.84049999999996</c:v>
                </c:pt>
                <c:pt idx="68312">
                  <c:v>-233.83849999999998</c:v>
                </c:pt>
                <c:pt idx="68313">
                  <c:v>-233.83649999999997</c:v>
                </c:pt>
                <c:pt idx="68314">
                  <c:v>-233.83449999999999</c:v>
                </c:pt>
                <c:pt idx="68315">
                  <c:v>-233.83249999999998</c:v>
                </c:pt>
                <c:pt idx="68316">
                  <c:v>-233.83049999999997</c:v>
                </c:pt>
                <c:pt idx="68317">
                  <c:v>-233.82849999999999</c:v>
                </c:pt>
                <c:pt idx="68318">
                  <c:v>-233.82649999999998</c:v>
                </c:pt>
                <c:pt idx="68319">
                  <c:v>-233.82449999999997</c:v>
                </c:pt>
                <c:pt idx="68320">
                  <c:v>-233.82249999999999</c:v>
                </c:pt>
                <c:pt idx="68321">
                  <c:v>-233.82049999999998</c:v>
                </c:pt>
                <c:pt idx="68322">
                  <c:v>-233.81849999999997</c:v>
                </c:pt>
                <c:pt idx="68323">
                  <c:v>-233.81649999999999</c:v>
                </c:pt>
                <c:pt idx="68324">
                  <c:v>-233.81449999999998</c:v>
                </c:pt>
                <c:pt idx="68325">
                  <c:v>-233.81249999999997</c:v>
                </c:pt>
                <c:pt idx="68326">
                  <c:v>-233.81049999999999</c:v>
                </c:pt>
                <c:pt idx="68327">
                  <c:v>-233.80849999999998</c:v>
                </c:pt>
                <c:pt idx="68328">
                  <c:v>-233.80649999999997</c:v>
                </c:pt>
                <c:pt idx="68329">
                  <c:v>-233.80449999999999</c:v>
                </c:pt>
                <c:pt idx="68330">
                  <c:v>-233.80249999999998</c:v>
                </c:pt>
                <c:pt idx="68331">
                  <c:v>-233.80049999999997</c:v>
                </c:pt>
                <c:pt idx="68332">
                  <c:v>-233.79849999999999</c:v>
                </c:pt>
                <c:pt idx="68333">
                  <c:v>-233.79649999999998</c:v>
                </c:pt>
                <c:pt idx="68334">
                  <c:v>-233.79449999999997</c:v>
                </c:pt>
                <c:pt idx="68335">
                  <c:v>-233.79249999999999</c:v>
                </c:pt>
                <c:pt idx="68336">
                  <c:v>-233.79049999999998</c:v>
                </c:pt>
                <c:pt idx="68337">
                  <c:v>-233.78849999999997</c:v>
                </c:pt>
                <c:pt idx="68338">
                  <c:v>-233.78649999999999</c:v>
                </c:pt>
                <c:pt idx="68339">
                  <c:v>-233.78449999999998</c:v>
                </c:pt>
                <c:pt idx="68340">
                  <c:v>-233.78249999999997</c:v>
                </c:pt>
                <c:pt idx="68341">
                  <c:v>-233.78049999999999</c:v>
                </c:pt>
                <c:pt idx="68342">
                  <c:v>-233.77849999999998</c:v>
                </c:pt>
                <c:pt idx="68343">
                  <c:v>-233.77649999999997</c:v>
                </c:pt>
                <c:pt idx="68344">
                  <c:v>-233.77449999999999</c:v>
                </c:pt>
                <c:pt idx="68345">
                  <c:v>-233.77249999999998</c:v>
                </c:pt>
                <c:pt idx="68346">
                  <c:v>-233.77049999999997</c:v>
                </c:pt>
                <c:pt idx="68347">
                  <c:v>-233.76849999999999</c:v>
                </c:pt>
                <c:pt idx="68348">
                  <c:v>-233.76649999999998</c:v>
                </c:pt>
                <c:pt idx="68349">
                  <c:v>-233.76449999999997</c:v>
                </c:pt>
                <c:pt idx="68350">
                  <c:v>-233.76249999999999</c:v>
                </c:pt>
                <c:pt idx="68351">
                  <c:v>-233.76049999999998</c:v>
                </c:pt>
                <c:pt idx="68352">
                  <c:v>-233.75849999999997</c:v>
                </c:pt>
                <c:pt idx="68353">
                  <c:v>-233.75649999999999</c:v>
                </c:pt>
                <c:pt idx="68354">
                  <c:v>-233.75449999999998</c:v>
                </c:pt>
                <c:pt idx="68355">
                  <c:v>-233.75249999999997</c:v>
                </c:pt>
                <c:pt idx="68356">
                  <c:v>-233.75049999999999</c:v>
                </c:pt>
                <c:pt idx="68357">
                  <c:v>-233.74849999999998</c:v>
                </c:pt>
                <c:pt idx="68358">
                  <c:v>-233.74649999999997</c:v>
                </c:pt>
                <c:pt idx="68359">
                  <c:v>-233.74449999999999</c:v>
                </c:pt>
                <c:pt idx="68360">
                  <c:v>-233.74249999999998</c:v>
                </c:pt>
                <c:pt idx="68361">
                  <c:v>-233.74049999999997</c:v>
                </c:pt>
                <c:pt idx="68362">
                  <c:v>-233.73849999999999</c:v>
                </c:pt>
                <c:pt idx="68363">
                  <c:v>-233.73649999999998</c:v>
                </c:pt>
                <c:pt idx="68364">
                  <c:v>-233.73449999999997</c:v>
                </c:pt>
                <c:pt idx="68365">
                  <c:v>-233.73249999999999</c:v>
                </c:pt>
                <c:pt idx="68366">
                  <c:v>-233.73049999999998</c:v>
                </c:pt>
                <c:pt idx="68367">
                  <c:v>-233.72849999999997</c:v>
                </c:pt>
                <c:pt idx="68368">
                  <c:v>-233.72649999999999</c:v>
                </c:pt>
                <c:pt idx="68369">
                  <c:v>-233.72449999999998</c:v>
                </c:pt>
                <c:pt idx="68370">
                  <c:v>-233.72249999999997</c:v>
                </c:pt>
                <c:pt idx="68371">
                  <c:v>-233.72049999999999</c:v>
                </c:pt>
                <c:pt idx="68372">
                  <c:v>-233.71849999999998</c:v>
                </c:pt>
                <c:pt idx="68373">
                  <c:v>-233.71649999999997</c:v>
                </c:pt>
                <c:pt idx="68374">
                  <c:v>-233.71449999999999</c:v>
                </c:pt>
                <c:pt idx="68375">
                  <c:v>-233.71249999999998</c:v>
                </c:pt>
                <c:pt idx="68376">
                  <c:v>-233.71049999999997</c:v>
                </c:pt>
                <c:pt idx="68377">
                  <c:v>-233.70849999999999</c:v>
                </c:pt>
                <c:pt idx="68378">
                  <c:v>-233.70649999999998</c:v>
                </c:pt>
                <c:pt idx="68379">
                  <c:v>-233.70449999999997</c:v>
                </c:pt>
                <c:pt idx="68380">
                  <c:v>-233.70249999999999</c:v>
                </c:pt>
                <c:pt idx="68381">
                  <c:v>-233.70049999999998</c:v>
                </c:pt>
                <c:pt idx="68382">
                  <c:v>-233.69849999999997</c:v>
                </c:pt>
                <c:pt idx="68383">
                  <c:v>-233.69649999999999</c:v>
                </c:pt>
                <c:pt idx="68384">
                  <c:v>-233.69449999999998</c:v>
                </c:pt>
                <c:pt idx="68385">
                  <c:v>-233.69249999999997</c:v>
                </c:pt>
                <c:pt idx="68386">
                  <c:v>-233.69049999999999</c:v>
                </c:pt>
                <c:pt idx="68387">
                  <c:v>-233.68849999999998</c:v>
                </c:pt>
                <c:pt idx="68388">
                  <c:v>-233.68649999999997</c:v>
                </c:pt>
                <c:pt idx="68389">
                  <c:v>-233.68449999999999</c:v>
                </c:pt>
                <c:pt idx="68390">
                  <c:v>-233.68249999999998</c:v>
                </c:pt>
                <c:pt idx="68391">
                  <c:v>-233.68049999999997</c:v>
                </c:pt>
                <c:pt idx="68392">
                  <c:v>-233.67849999999999</c:v>
                </c:pt>
                <c:pt idx="68393">
                  <c:v>-233.67649999999998</c:v>
                </c:pt>
                <c:pt idx="68394">
                  <c:v>-233.67449999999997</c:v>
                </c:pt>
                <c:pt idx="68395">
                  <c:v>-233.67249999999999</c:v>
                </c:pt>
                <c:pt idx="68396">
                  <c:v>-233.67049999999998</c:v>
                </c:pt>
                <c:pt idx="68397">
                  <c:v>-233.66849999999997</c:v>
                </c:pt>
                <c:pt idx="68398">
                  <c:v>-233.66649999999998</c:v>
                </c:pt>
                <c:pt idx="68399">
                  <c:v>-233.66449999999998</c:v>
                </c:pt>
                <c:pt idx="68400">
                  <c:v>-233.66249999999997</c:v>
                </c:pt>
                <c:pt idx="68401">
                  <c:v>-233.66049999999998</c:v>
                </c:pt>
                <c:pt idx="68402">
                  <c:v>-233.65849999999998</c:v>
                </c:pt>
                <c:pt idx="68403">
                  <c:v>-233.65649999999997</c:v>
                </c:pt>
                <c:pt idx="68404">
                  <c:v>-233.65449999999998</c:v>
                </c:pt>
                <c:pt idx="68405">
                  <c:v>-233.65249999999997</c:v>
                </c:pt>
                <c:pt idx="68406">
                  <c:v>-233.65049999999997</c:v>
                </c:pt>
                <c:pt idx="68407">
                  <c:v>-233.64849999999998</c:v>
                </c:pt>
                <c:pt idx="68408">
                  <c:v>-233.64649999999997</c:v>
                </c:pt>
                <c:pt idx="68409">
                  <c:v>-233.64449999999997</c:v>
                </c:pt>
                <c:pt idx="68410">
                  <c:v>-233.64249999999998</c:v>
                </c:pt>
                <c:pt idx="68411">
                  <c:v>-233.64049999999997</c:v>
                </c:pt>
                <c:pt idx="68412">
                  <c:v>-233.63849999999996</c:v>
                </c:pt>
                <c:pt idx="68413">
                  <c:v>-233.63649999999998</c:v>
                </c:pt>
                <c:pt idx="68414">
                  <c:v>-233.63449999999997</c:v>
                </c:pt>
                <c:pt idx="68415">
                  <c:v>-233.63249999999996</c:v>
                </c:pt>
                <c:pt idx="68416">
                  <c:v>-233.63049999999998</c:v>
                </c:pt>
                <c:pt idx="68417">
                  <c:v>-233.62849999999997</c:v>
                </c:pt>
                <c:pt idx="68418">
                  <c:v>-233.62649999999996</c:v>
                </c:pt>
                <c:pt idx="68419">
                  <c:v>-233.62449999999998</c:v>
                </c:pt>
                <c:pt idx="68420">
                  <c:v>-233.62249999999997</c:v>
                </c:pt>
                <c:pt idx="68421">
                  <c:v>-233.62049999999996</c:v>
                </c:pt>
                <c:pt idx="68422">
                  <c:v>-233.61849999999998</c:v>
                </c:pt>
                <c:pt idx="68423">
                  <c:v>-233.61649999999997</c:v>
                </c:pt>
                <c:pt idx="68424">
                  <c:v>-233.61449999999996</c:v>
                </c:pt>
                <c:pt idx="68425">
                  <c:v>-233.61249999999998</c:v>
                </c:pt>
                <c:pt idx="68426">
                  <c:v>-233.61049999999997</c:v>
                </c:pt>
                <c:pt idx="68427">
                  <c:v>-233.60849999999996</c:v>
                </c:pt>
                <c:pt idx="68428">
                  <c:v>-233.60649999999998</c:v>
                </c:pt>
                <c:pt idx="68429">
                  <c:v>-233.60449999999997</c:v>
                </c:pt>
                <c:pt idx="68430">
                  <c:v>-233.60249999999996</c:v>
                </c:pt>
                <c:pt idx="68431">
                  <c:v>-233.60049999999998</c:v>
                </c:pt>
                <c:pt idx="68432">
                  <c:v>-233.59849999999997</c:v>
                </c:pt>
                <c:pt idx="68433">
                  <c:v>-233.59649999999996</c:v>
                </c:pt>
                <c:pt idx="68434">
                  <c:v>-233.59449999999998</c:v>
                </c:pt>
                <c:pt idx="68435">
                  <c:v>-233.59249999999997</c:v>
                </c:pt>
                <c:pt idx="68436">
                  <c:v>-233.59049999999996</c:v>
                </c:pt>
                <c:pt idx="68437">
                  <c:v>-233.58849999999998</c:v>
                </c:pt>
                <c:pt idx="68438">
                  <c:v>-233.58649999999997</c:v>
                </c:pt>
                <c:pt idx="68439">
                  <c:v>-233.58449999999999</c:v>
                </c:pt>
                <c:pt idx="68440">
                  <c:v>-233.58249999999998</c:v>
                </c:pt>
                <c:pt idx="68441">
                  <c:v>-233.58049999999997</c:v>
                </c:pt>
                <c:pt idx="68442">
                  <c:v>-233.57849999999999</c:v>
                </c:pt>
                <c:pt idx="68443">
                  <c:v>-233.57649999999998</c:v>
                </c:pt>
                <c:pt idx="68444">
                  <c:v>-233.57449999999997</c:v>
                </c:pt>
                <c:pt idx="68445">
                  <c:v>-233.57249999999999</c:v>
                </c:pt>
                <c:pt idx="68446">
                  <c:v>-233.57049999999998</c:v>
                </c:pt>
                <c:pt idx="68447">
                  <c:v>-233.56849999999997</c:v>
                </c:pt>
                <c:pt idx="68448">
                  <c:v>-233.56649999999999</c:v>
                </c:pt>
                <c:pt idx="68449">
                  <c:v>-233.56449999999998</c:v>
                </c:pt>
                <c:pt idx="68450">
                  <c:v>-233.56249999999997</c:v>
                </c:pt>
                <c:pt idx="68451">
                  <c:v>-233.56049999999999</c:v>
                </c:pt>
                <c:pt idx="68452">
                  <c:v>-233.55849999999998</c:v>
                </c:pt>
                <c:pt idx="68453">
                  <c:v>-233.55649999999997</c:v>
                </c:pt>
                <c:pt idx="68454">
                  <c:v>-233.55449999999999</c:v>
                </c:pt>
                <c:pt idx="68455">
                  <c:v>-233.55249999999998</c:v>
                </c:pt>
                <c:pt idx="68456">
                  <c:v>-233.55049999999997</c:v>
                </c:pt>
                <c:pt idx="68457">
                  <c:v>-233.54849999999999</c:v>
                </c:pt>
                <c:pt idx="68458">
                  <c:v>-233.54649999999998</c:v>
                </c:pt>
                <c:pt idx="68459">
                  <c:v>-233.54449999999997</c:v>
                </c:pt>
                <c:pt idx="68460">
                  <c:v>-233.54249999999999</c:v>
                </c:pt>
                <c:pt idx="68461">
                  <c:v>-233.54049999999998</c:v>
                </c:pt>
                <c:pt idx="68462">
                  <c:v>-233.53849999999997</c:v>
                </c:pt>
                <c:pt idx="68463">
                  <c:v>-233.53649999999999</c:v>
                </c:pt>
                <c:pt idx="68464">
                  <c:v>-233.53449999999998</c:v>
                </c:pt>
                <c:pt idx="68465">
                  <c:v>-233.53249999999997</c:v>
                </c:pt>
                <c:pt idx="68466">
                  <c:v>-233.53049999999999</c:v>
                </c:pt>
                <c:pt idx="68467">
                  <c:v>-233.52849999999998</c:v>
                </c:pt>
                <c:pt idx="68468">
                  <c:v>-233.52649999999997</c:v>
                </c:pt>
                <c:pt idx="68469">
                  <c:v>-233.52449999999999</c:v>
                </c:pt>
                <c:pt idx="68470">
                  <c:v>-233.52249999999998</c:v>
                </c:pt>
                <c:pt idx="68471">
                  <c:v>-233.52049999999997</c:v>
                </c:pt>
                <c:pt idx="68472">
                  <c:v>-233.51849999999999</c:v>
                </c:pt>
                <c:pt idx="68473">
                  <c:v>-233.51649999999998</c:v>
                </c:pt>
                <c:pt idx="68474">
                  <c:v>-233.51449999999997</c:v>
                </c:pt>
                <c:pt idx="68475">
                  <c:v>-233.51249999999999</c:v>
                </c:pt>
                <c:pt idx="68476">
                  <c:v>-233.51049999999998</c:v>
                </c:pt>
                <c:pt idx="68477">
                  <c:v>-233.50849999999997</c:v>
                </c:pt>
                <c:pt idx="68478">
                  <c:v>-233.50649999999999</c:v>
                </c:pt>
                <c:pt idx="68479">
                  <c:v>-233.50449999999998</c:v>
                </c:pt>
                <c:pt idx="68480">
                  <c:v>-233.50249999999997</c:v>
                </c:pt>
                <c:pt idx="68481">
                  <c:v>-233.50049999999999</c:v>
                </c:pt>
                <c:pt idx="68482">
                  <c:v>-233.49849999999998</c:v>
                </c:pt>
                <c:pt idx="68483">
                  <c:v>-233.49649999999997</c:v>
                </c:pt>
                <c:pt idx="68484">
                  <c:v>-233.49449999999999</c:v>
                </c:pt>
                <c:pt idx="68485">
                  <c:v>-233.49249999999998</c:v>
                </c:pt>
                <c:pt idx="68486">
                  <c:v>-233.49049999999997</c:v>
                </c:pt>
                <c:pt idx="68487">
                  <c:v>-233.48849999999999</c:v>
                </c:pt>
                <c:pt idx="68488">
                  <c:v>-233.48649999999998</c:v>
                </c:pt>
                <c:pt idx="68489">
                  <c:v>-233.48449999999997</c:v>
                </c:pt>
                <c:pt idx="68490">
                  <c:v>-233.48249999999999</c:v>
                </c:pt>
                <c:pt idx="68491">
                  <c:v>-233.48049999999998</c:v>
                </c:pt>
                <c:pt idx="68492">
                  <c:v>-233.47849999999997</c:v>
                </c:pt>
                <c:pt idx="68493">
                  <c:v>-233.47649999999999</c:v>
                </c:pt>
                <c:pt idx="68494">
                  <c:v>-233.47449999999998</c:v>
                </c:pt>
                <c:pt idx="68495">
                  <c:v>-233.47249999999997</c:v>
                </c:pt>
                <c:pt idx="68496">
                  <c:v>-233.47049999999999</c:v>
                </c:pt>
                <c:pt idx="68497">
                  <c:v>-233.46849999999998</c:v>
                </c:pt>
                <c:pt idx="68498">
                  <c:v>-233.46649999999997</c:v>
                </c:pt>
                <c:pt idx="68499">
                  <c:v>-233.46449999999999</c:v>
                </c:pt>
                <c:pt idx="68500">
                  <c:v>-233.46249999999998</c:v>
                </c:pt>
                <c:pt idx="68501">
                  <c:v>-233.46049999999997</c:v>
                </c:pt>
                <c:pt idx="68502">
                  <c:v>-233.45849999999999</c:v>
                </c:pt>
                <c:pt idx="68503">
                  <c:v>-233.45649999999998</c:v>
                </c:pt>
                <c:pt idx="68504">
                  <c:v>-233.45449999999997</c:v>
                </c:pt>
                <c:pt idx="68505">
                  <c:v>-233.45249999999999</c:v>
                </c:pt>
                <c:pt idx="68506">
                  <c:v>-233.45049999999998</c:v>
                </c:pt>
                <c:pt idx="68507">
                  <c:v>-233.44849999999997</c:v>
                </c:pt>
                <c:pt idx="68508">
                  <c:v>-233.44649999999999</c:v>
                </c:pt>
                <c:pt idx="68509">
                  <c:v>-233.44449999999998</c:v>
                </c:pt>
                <c:pt idx="68510">
                  <c:v>-233.44249999999997</c:v>
                </c:pt>
                <c:pt idx="68511">
                  <c:v>-233.44049999999999</c:v>
                </c:pt>
                <c:pt idx="68512">
                  <c:v>-233.43849999999998</c:v>
                </c:pt>
                <c:pt idx="68513">
                  <c:v>-233.43649999999997</c:v>
                </c:pt>
                <c:pt idx="68514">
                  <c:v>-233.43449999999999</c:v>
                </c:pt>
                <c:pt idx="68515">
                  <c:v>-233.43249999999998</c:v>
                </c:pt>
                <c:pt idx="68516">
                  <c:v>-233.43049999999997</c:v>
                </c:pt>
                <c:pt idx="68517">
                  <c:v>-233.42849999999999</c:v>
                </c:pt>
                <c:pt idx="68518">
                  <c:v>-233.42649999999998</c:v>
                </c:pt>
                <c:pt idx="68519">
                  <c:v>-233.42449999999997</c:v>
                </c:pt>
                <c:pt idx="68520">
                  <c:v>-233.42249999999999</c:v>
                </c:pt>
                <c:pt idx="68521">
                  <c:v>-233.42049999999998</c:v>
                </c:pt>
                <c:pt idx="68522">
                  <c:v>-233.41849999999997</c:v>
                </c:pt>
                <c:pt idx="68523">
                  <c:v>-233.41649999999998</c:v>
                </c:pt>
                <c:pt idx="68524">
                  <c:v>-233.41449999999998</c:v>
                </c:pt>
                <c:pt idx="68525">
                  <c:v>-233.41249999999997</c:v>
                </c:pt>
                <c:pt idx="68526">
                  <c:v>-233.41049999999998</c:v>
                </c:pt>
                <c:pt idx="68527">
                  <c:v>-233.40849999999998</c:v>
                </c:pt>
                <c:pt idx="68528">
                  <c:v>-233.40649999999997</c:v>
                </c:pt>
                <c:pt idx="68529">
                  <c:v>-233.40449999999998</c:v>
                </c:pt>
                <c:pt idx="68530">
                  <c:v>-233.40249999999997</c:v>
                </c:pt>
                <c:pt idx="68531">
                  <c:v>-233.40049999999997</c:v>
                </c:pt>
                <c:pt idx="68532">
                  <c:v>-233.39849999999998</c:v>
                </c:pt>
                <c:pt idx="68533">
                  <c:v>-233.39649999999997</c:v>
                </c:pt>
                <c:pt idx="68534">
                  <c:v>-233.39449999999997</c:v>
                </c:pt>
                <c:pt idx="68535">
                  <c:v>-233.39249999999998</c:v>
                </c:pt>
                <c:pt idx="68536">
                  <c:v>-233.39049999999997</c:v>
                </c:pt>
                <c:pt idx="68537">
                  <c:v>-233.38849999999996</c:v>
                </c:pt>
                <c:pt idx="68538">
                  <c:v>-233.38649999999998</c:v>
                </c:pt>
                <c:pt idx="68539">
                  <c:v>-233.38449999999997</c:v>
                </c:pt>
                <c:pt idx="68540">
                  <c:v>-233.38249999999996</c:v>
                </c:pt>
                <c:pt idx="68541">
                  <c:v>-233.38049999999998</c:v>
                </c:pt>
                <c:pt idx="68542">
                  <c:v>-233.37849999999997</c:v>
                </c:pt>
                <c:pt idx="68543">
                  <c:v>-233.37649999999996</c:v>
                </c:pt>
                <c:pt idx="68544">
                  <c:v>-233.37449999999998</c:v>
                </c:pt>
                <c:pt idx="68545">
                  <c:v>-233.37249999999997</c:v>
                </c:pt>
                <c:pt idx="68546">
                  <c:v>-233.37049999999996</c:v>
                </c:pt>
                <c:pt idx="68547">
                  <c:v>-233.36849999999998</c:v>
                </c:pt>
                <c:pt idx="68548">
                  <c:v>-233.36649999999997</c:v>
                </c:pt>
                <c:pt idx="68549">
                  <c:v>-233.36449999999996</c:v>
                </c:pt>
                <c:pt idx="68550">
                  <c:v>-233.36249999999998</c:v>
                </c:pt>
                <c:pt idx="68551">
                  <c:v>-233.36049999999997</c:v>
                </c:pt>
                <c:pt idx="68552">
                  <c:v>-233.35849999999996</c:v>
                </c:pt>
                <c:pt idx="68553">
                  <c:v>-233.35649999999998</c:v>
                </c:pt>
                <c:pt idx="68554">
                  <c:v>-233.35449999999997</c:v>
                </c:pt>
                <c:pt idx="68555">
                  <c:v>-233.35249999999996</c:v>
                </c:pt>
                <c:pt idx="68556">
                  <c:v>-233.35049999999998</c:v>
                </c:pt>
                <c:pt idx="68557">
                  <c:v>-233.34849999999997</c:v>
                </c:pt>
                <c:pt idx="68558">
                  <c:v>-233.34649999999996</c:v>
                </c:pt>
                <c:pt idx="68559">
                  <c:v>-233.34449999999998</c:v>
                </c:pt>
                <c:pt idx="68560">
                  <c:v>-233.34249999999997</c:v>
                </c:pt>
                <c:pt idx="68561">
                  <c:v>-233.34049999999996</c:v>
                </c:pt>
                <c:pt idx="68562">
                  <c:v>-233.33849999999998</c:v>
                </c:pt>
                <c:pt idx="68563">
                  <c:v>-233.33649999999997</c:v>
                </c:pt>
                <c:pt idx="68564">
                  <c:v>-233.33449999999999</c:v>
                </c:pt>
                <c:pt idx="68565">
                  <c:v>-233.33249999999998</c:v>
                </c:pt>
                <c:pt idx="68566">
                  <c:v>-233.33049999999997</c:v>
                </c:pt>
                <c:pt idx="68567">
                  <c:v>-233.32849999999999</c:v>
                </c:pt>
                <c:pt idx="68568">
                  <c:v>-233.32649999999998</c:v>
                </c:pt>
                <c:pt idx="68569">
                  <c:v>-233.32449999999997</c:v>
                </c:pt>
                <c:pt idx="68570">
                  <c:v>-233.32249999999999</c:v>
                </c:pt>
                <c:pt idx="68571">
                  <c:v>-233.32049999999998</c:v>
                </c:pt>
                <c:pt idx="68572">
                  <c:v>-233.31849999999997</c:v>
                </c:pt>
                <c:pt idx="68573">
                  <c:v>-233.31649999999999</c:v>
                </c:pt>
                <c:pt idx="68574">
                  <c:v>-233.31449999999998</c:v>
                </c:pt>
                <c:pt idx="68575">
                  <c:v>-233.31249999999997</c:v>
                </c:pt>
                <c:pt idx="68576">
                  <c:v>-233.31049999999999</c:v>
                </c:pt>
                <c:pt idx="68577">
                  <c:v>-233.30849999999998</c:v>
                </c:pt>
                <c:pt idx="68578">
                  <c:v>-233.30649999999997</c:v>
                </c:pt>
                <c:pt idx="68579">
                  <c:v>-233.30449999999999</c:v>
                </c:pt>
                <c:pt idx="68580">
                  <c:v>-233.30249999999998</c:v>
                </c:pt>
                <c:pt idx="68581">
                  <c:v>-233.30049999999997</c:v>
                </c:pt>
                <c:pt idx="68582">
                  <c:v>-233.29849999999999</c:v>
                </c:pt>
                <c:pt idx="68583">
                  <c:v>-233.29649999999998</c:v>
                </c:pt>
                <c:pt idx="68584">
                  <c:v>-233.29449999999997</c:v>
                </c:pt>
                <c:pt idx="68585">
                  <c:v>-233.29249999999999</c:v>
                </c:pt>
                <c:pt idx="68586">
                  <c:v>-233.29049999999998</c:v>
                </c:pt>
                <c:pt idx="68587">
                  <c:v>-233.28849999999997</c:v>
                </c:pt>
                <c:pt idx="68588">
                  <c:v>-233.28649999999999</c:v>
                </c:pt>
                <c:pt idx="68589">
                  <c:v>-233.28449999999998</c:v>
                </c:pt>
                <c:pt idx="68590">
                  <c:v>-233.28249999999997</c:v>
                </c:pt>
                <c:pt idx="68591">
                  <c:v>-233.28049999999999</c:v>
                </c:pt>
                <c:pt idx="68592">
                  <c:v>-233.27849999999998</c:v>
                </c:pt>
                <c:pt idx="68593">
                  <c:v>-233.27649999999997</c:v>
                </c:pt>
                <c:pt idx="68594">
                  <c:v>-233.27449999999999</c:v>
                </c:pt>
                <c:pt idx="68595">
                  <c:v>-233.27249999999998</c:v>
                </c:pt>
                <c:pt idx="68596">
                  <c:v>-233.27049999999997</c:v>
                </c:pt>
                <c:pt idx="68597">
                  <c:v>-233.26849999999999</c:v>
                </c:pt>
                <c:pt idx="68598">
                  <c:v>-233.26649999999998</c:v>
                </c:pt>
                <c:pt idx="68599">
                  <c:v>-233.26449999999997</c:v>
                </c:pt>
                <c:pt idx="68600">
                  <c:v>-233.26249999999999</c:v>
                </c:pt>
                <c:pt idx="68601">
                  <c:v>-233.26049999999998</c:v>
                </c:pt>
                <c:pt idx="68602">
                  <c:v>-233.25849999999997</c:v>
                </c:pt>
                <c:pt idx="68603">
                  <c:v>-233.25649999999999</c:v>
                </c:pt>
                <c:pt idx="68604">
                  <c:v>-233.25449999999998</c:v>
                </c:pt>
                <c:pt idx="68605">
                  <c:v>-233.25249999999997</c:v>
                </c:pt>
                <c:pt idx="68606">
                  <c:v>-233.25049999999999</c:v>
                </c:pt>
                <c:pt idx="68607">
                  <c:v>-233.24849999999998</c:v>
                </c:pt>
                <c:pt idx="68608">
                  <c:v>-233.24649999999997</c:v>
                </c:pt>
                <c:pt idx="68609">
                  <c:v>-233.24449999999999</c:v>
                </c:pt>
                <c:pt idx="68610">
                  <c:v>-233.24249999999998</c:v>
                </c:pt>
                <c:pt idx="68611">
                  <c:v>-233.24049999999997</c:v>
                </c:pt>
                <c:pt idx="68612">
                  <c:v>-233.23849999999999</c:v>
                </c:pt>
                <c:pt idx="68613">
                  <c:v>-233.23649999999998</c:v>
                </c:pt>
                <c:pt idx="68614">
                  <c:v>-233.23449999999997</c:v>
                </c:pt>
                <c:pt idx="68615">
                  <c:v>-233.23249999999999</c:v>
                </c:pt>
                <c:pt idx="68616">
                  <c:v>-233.23049999999998</c:v>
                </c:pt>
                <c:pt idx="68617">
                  <c:v>-233.22849999999997</c:v>
                </c:pt>
                <c:pt idx="68618">
                  <c:v>-233.22649999999999</c:v>
                </c:pt>
                <c:pt idx="68619">
                  <c:v>-233.22449999999998</c:v>
                </c:pt>
                <c:pt idx="68620">
                  <c:v>-233.22249999999997</c:v>
                </c:pt>
                <c:pt idx="68621">
                  <c:v>-233.22049999999999</c:v>
                </c:pt>
                <c:pt idx="68622">
                  <c:v>-233.21849999999998</c:v>
                </c:pt>
                <c:pt idx="68623">
                  <c:v>-233.21649999999997</c:v>
                </c:pt>
                <c:pt idx="68624">
                  <c:v>-233.21449999999999</c:v>
                </c:pt>
                <c:pt idx="68625">
                  <c:v>-233.21249999999998</c:v>
                </c:pt>
                <c:pt idx="68626">
                  <c:v>-233.21049999999997</c:v>
                </c:pt>
                <c:pt idx="68627">
                  <c:v>-233.20849999999999</c:v>
                </c:pt>
                <c:pt idx="68628">
                  <c:v>-233.20649999999998</c:v>
                </c:pt>
                <c:pt idx="68629">
                  <c:v>-233.20449999999997</c:v>
                </c:pt>
                <c:pt idx="68630">
                  <c:v>-233.20249999999999</c:v>
                </c:pt>
                <c:pt idx="68631">
                  <c:v>-233.20049999999998</c:v>
                </c:pt>
                <c:pt idx="68632">
                  <c:v>-233.19849999999997</c:v>
                </c:pt>
                <c:pt idx="68633">
                  <c:v>-233.19649999999999</c:v>
                </c:pt>
                <c:pt idx="68634">
                  <c:v>-233.19449999999998</c:v>
                </c:pt>
                <c:pt idx="68635">
                  <c:v>-233.19249999999997</c:v>
                </c:pt>
                <c:pt idx="68636">
                  <c:v>-233.19049999999999</c:v>
                </c:pt>
                <c:pt idx="68637">
                  <c:v>-233.18849999999998</c:v>
                </c:pt>
                <c:pt idx="68638">
                  <c:v>-233.18649999999997</c:v>
                </c:pt>
                <c:pt idx="68639">
                  <c:v>-233.18449999999999</c:v>
                </c:pt>
                <c:pt idx="68640">
                  <c:v>-233.18249999999998</c:v>
                </c:pt>
                <c:pt idx="68641">
                  <c:v>-233.18049999999997</c:v>
                </c:pt>
                <c:pt idx="68642">
                  <c:v>-233.17849999999999</c:v>
                </c:pt>
                <c:pt idx="68643">
                  <c:v>-233.17649999999998</c:v>
                </c:pt>
                <c:pt idx="68644">
                  <c:v>-233.17449999999997</c:v>
                </c:pt>
                <c:pt idx="68645">
                  <c:v>-233.17249999999999</c:v>
                </c:pt>
                <c:pt idx="68646">
                  <c:v>-233.17049999999998</c:v>
                </c:pt>
                <c:pt idx="68647">
                  <c:v>-233.16849999999997</c:v>
                </c:pt>
                <c:pt idx="68648">
                  <c:v>-233.16649999999998</c:v>
                </c:pt>
                <c:pt idx="68649">
                  <c:v>-233.16449999999998</c:v>
                </c:pt>
                <c:pt idx="68650">
                  <c:v>-233.16249999999997</c:v>
                </c:pt>
                <c:pt idx="68651">
                  <c:v>-233.16049999999998</c:v>
                </c:pt>
                <c:pt idx="68652">
                  <c:v>-233.15849999999998</c:v>
                </c:pt>
                <c:pt idx="68653">
                  <c:v>-233.15649999999997</c:v>
                </c:pt>
                <c:pt idx="68654">
                  <c:v>-233.15449999999998</c:v>
                </c:pt>
                <c:pt idx="68655">
                  <c:v>-233.15249999999997</c:v>
                </c:pt>
                <c:pt idx="68656">
                  <c:v>-233.15049999999997</c:v>
                </c:pt>
                <c:pt idx="68657">
                  <c:v>-233.14849999999998</c:v>
                </c:pt>
                <c:pt idx="68658">
                  <c:v>-233.14649999999997</c:v>
                </c:pt>
                <c:pt idx="68659">
                  <c:v>-233.14449999999997</c:v>
                </c:pt>
                <c:pt idx="68660">
                  <c:v>-233.14249999999998</c:v>
                </c:pt>
                <c:pt idx="68661">
                  <c:v>-233.14049999999997</c:v>
                </c:pt>
                <c:pt idx="68662">
                  <c:v>-233.13849999999996</c:v>
                </c:pt>
                <c:pt idx="68663">
                  <c:v>-233.13649999999998</c:v>
                </c:pt>
                <c:pt idx="68664">
                  <c:v>-233.13449999999997</c:v>
                </c:pt>
                <c:pt idx="68665">
                  <c:v>-233.13249999999996</c:v>
                </c:pt>
                <c:pt idx="68666">
                  <c:v>-233.13049999999998</c:v>
                </c:pt>
                <c:pt idx="68667">
                  <c:v>-233.12849999999997</c:v>
                </c:pt>
                <c:pt idx="68668">
                  <c:v>-233.12649999999996</c:v>
                </c:pt>
                <c:pt idx="68669">
                  <c:v>-233.12449999999998</c:v>
                </c:pt>
                <c:pt idx="68670">
                  <c:v>-233.12249999999997</c:v>
                </c:pt>
                <c:pt idx="68671">
                  <c:v>-233.12049999999996</c:v>
                </c:pt>
                <c:pt idx="68672">
                  <c:v>-233.11849999999998</c:v>
                </c:pt>
                <c:pt idx="68673">
                  <c:v>-233.11649999999997</c:v>
                </c:pt>
                <c:pt idx="68674">
                  <c:v>-233.11449999999996</c:v>
                </c:pt>
                <c:pt idx="68675">
                  <c:v>-233.11249999999998</c:v>
                </c:pt>
                <c:pt idx="68676">
                  <c:v>-233.11049999999997</c:v>
                </c:pt>
                <c:pt idx="68677">
                  <c:v>-233.10849999999996</c:v>
                </c:pt>
                <c:pt idx="68678">
                  <c:v>-233.10649999999998</c:v>
                </c:pt>
                <c:pt idx="68679">
                  <c:v>-233.10449999999997</c:v>
                </c:pt>
                <c:pt idx="68680">
                  <c:v>-233.10249999999996</c:v>
                </c:pt>
                <c:pt idx="68681">
                  <c:v>-233.10049999999998</c:v>
                </c:pt>
                <c:pt idx="68682">
                  <c:v>-233.09849999999997</c:v>
                </c:pt>
                <c:pt idx="68683">
                  <c:v>-233.09649999999996</c:v>
                </c:pt>
                <c:pt idx="68684">
                  <c:v>-233.09449999999998</c:v>
                </c:pt>
                <c:pt idx="68685">
                  <c:v>-233.09249999999997</c:v>
                </c:pt>
                <c:pt idx="68686">
                  <c:v>-233.09049999999996</c:v>
                </c:pt>
                <c:pt idx="68687">
                  <c:v>-233.08849999999998</c:v>
                </c:pt>
                <c:pt idx="68688">
                  <c:v>-233.08649999999997</c:v>
                </c:pt>
                <c:pt idx="68689">
                  <c:v>-233.08449999999999</c:v>
                </c:pt>
                <c:pt idx="68690">
                  <c:v>-233.08249999999998</c:v>
                </c:pt>
                <c:pt idx="68691">
                  <c:v>-233.08049999999997</c:v>
                </c:pt>
                <c:pt idx="68692">
                  <c:v>-233.07849999999999</c:v>
                </c:pt>
                <c:pt idx="68693">
                  <c:v>-233.07649999999998</c:v>
                </c:pt>
                <c:pt idx="68694">
                  <c:v>-233.07449999999997</c:v>
                </c:pt>
                <c:pt idx="68695">
                  <c:v>-233.07249999999999</c:v>
                </c:pt>
                <c:pt idx="68696">
                  <c:v>-233.07049999999998</c:v>
                </c:pt>
                <c:pt idx="68697">
                  <c:v>-233.06849999999997</c:v>
                </c:pt>
                <c:pt idx="68698">
                  <c:v>-233.06649999999999</c:v>
                </c:pt>
                <c:pt idx="68699">
                  <c:v>-233.06449999999998</c:v>
                </c:pt>
                <c:pt idx="68700">
                  <c:v>-233.06249999999997</c:v>
                </c:pt>
                <c:pt idx="68701">
                  <c:v>-233.06049999999999</c:v>
                </c:pt>
                <c:pt idx="68702">
                  <c:v>-233.05849999999998</c:v>
                </c:pt>
                <c:pt idx="68703">
                  <c:v>-233.05649999999997</c:v>
                </c:pt>
                <c:pt idx="68704">
                  <c:v>-233.05449999999999</c:v>
                </c:pt>
                <c:pt idx="68705">
                  <c:v>-233.05249999999998</c:v>
                </c:pt>
                <c:pt idx="68706">
                  <c:v>-233.05049999999997</c:v>
                </c:pt>
                <c:pt idx="68707">
                  <c:v>-233.04849999999999</c:v>
                </c:pt>
                <c:pt idx="68708">
                  <c:v>-233.04649999999998</c:v>
                </c:pt>
                <c:pt idx="68709">
                  <c:v>-233.04449999999997</c:v>
                </c:pt>
                <c:pt idx="68710">
                  <c:v>-233.04249999999999</c:v>
                </c:pt>
                <c:pt idx="68711">
                  <c:v>-233.04049999999998</c:v>
                </c:pt>
                <c:pt idx="68712">
                  <c:v>-233.03849999999997</c:v>
                </c:pt>
                <c:pt idx="68713">
                  <c:v>-233.03649999999999</c:v>
                </c:pt>
                <c:pt idx="68714">
                  <c:v>-233.03449999999998</c:v>
                </c:pt>
                <c:pt idx="68715">
                  <c:v>-233.03249999999997</c:v>
                </c:pt>
                <c:pt idx="68716">
                  <c:v>-233.03049999999999</c:v>
                </c:pt>
                <c:pt idx="68717">
                  <c:v>-233.02849999999998</c:v>
                </c:pt>
                <c:pt idx="68718">
                  <c:v>-233.02649999999997</c:v>
                </c:pt>
                <c:pt idx="68719">
                  <c:v>-233.02449999999999</c:v>
                </c:pt>
                <c:pt idx="68720">
                  <c:v>-233.02249999999998</c:v>
                </c:pt>
                <c:pt idx="68721">
                  <c:v>-233.02049999999997</c:v>
                </c:pt>
                <c:pt idx="68722">
                  <c:v>-233.01849999999999</c:v>
                </c:pt>
                <c:pt idx="68723">
                  <c:v>-233.01649999999998</c:v>
                </c:pt>
                <c:pt idx="68724">
                  <c:v>-233.01449999999997</c:v>
                </c:pt>
                <c:pt idx="68725">
                  <c:v>-233.01249999999999</c:v>
                </c:pt>
                <c:pt idx="68726">
                  <c:v>-233.01049999999998</c:v>
                </c:pt>
                <c:pt idx="68727">
                  <c:v>-233.00849999999997</c:v>
                </c:pt>
                <c:pt idx="68728">
                  <c:v>-233.00649999999999</c:v>
                </c:pt>
                <c:pt idx="68729">
                  <c:v>-233.00449999999998</c:v>
                </c:pt>
                <c:pt idx="68730">
                  <c:v>-233.00249999999997</c:v>
                </c:pt>
                <c:pt idx="68731">
                  <c:v>-233.00049999999999</c:v>
                </c:pt>
                <c:pt idx="68732">
                  <c:v>-232.99849999999998</c:v>
                </c:pt>
                <c:pt idx="68733">
                  <c:v>-232.99649999999997</c:v>
                </c:pt>
                <c:pt idx="68734">
                  <c:v>-232.99449999999999</c:v>
                </c:pt>
                <c:pt idx="68735">
                  <c:v>-232.99249999999998</c:v>
                </c:pt>
                <c:pt idx="68736">
                  <c:v>-232.99049999999997</c:v>
                </c:pt>
                <c:pt idx="68737">
                  <c:v>-232.98849999999999</c:v>
                </c:pt>
                <c:pt idx="68738">
                  <c:v>-232.98649999999998</c:v>
                </c:pt>
                <c:pt idx="68739">
                  <c:v>-232.98449999999997</c:v>
                </c:pt>
                <c:pt idx="68740">
                  <c:v>-232.98249999999999</c:v>
                </c:pt>
                <c:pt idx="68741">
                  <c:v>-232.98049999999998</c:v>
                </c:pt>
                <c:pt idx="68742">
                  <c:v>-232.97849999999997</c:v>
                </c:pt>
                <c:pt idx="68743">
                  <c:v>-232.97649999999999</c:v>
                </c:pt>
                <c:pt idx="68744">
                  <c:v>-232.97449999999998</c:v>
                </c:pt>
                <c:pt idx="68745">
                  <c:v>-232.97249999999997</c:v>
                </c:pt>
                <c:pt idx="68746">
                  <c:v>-232.97049999999999</c:v>
                </c:pt>
                <c:pt idx="68747">
                  <c:v>-232.96849999999998</c:v>
                </c:pt>
                <c:pt idx="68748">
                  <c:v>-232.96649999999997</c:v>
                </c:pt>
                <c:pt idx="68749">
                  <c:v>-232.96449999999999</c:v>
                </c:pt>
                <c:pt idx="68750">
                  <c:v>-232.96249999999998</c:v>
                </c:pt>
                <c:pt idx="68751">
                  <c:v>-232.96049999999997</c:v>
                </c:pt>
                <c:pt idx="68752">
                  <c:v>-232.95849999999999</c:v>
                </c:pt>
                <c:pt idx="68753">
                  <c:v>-232.95649999999998</c:v>
                </c:pt>
                <c:pt idx="68754">
                  <c:v>-232.95449999999997</c:v>
                </c:pt>
                <c:pt idx="68755">
                  <c:v>-232.95249999999999</c:v>
                </c:pt>
                <c:pt idx="68756">
                  <c:v>-232.95049999999998</c:v>
                </c:pt>
                <c:pt idx="68757">
                  <c:v>-232.94849999999997</c:v>
                </c:pt>
                <c:pt idx="68758">
                  <c:v>-232.94649999999999</c:v>
                </c:pt>
                <c:pt idx="68759">
                  <c:v>-232.94449999999998</c:v>
                </c:pt>
                <c:pt idx="68760">
                  <c:v>-232.94249999999997</c:v>
                </c:pt>
                <c:pt idx="68761">
                  <c:v>-232.94049999999999</c:v>
                </c:pt>
                <c:pt idx="68762">
                  <c:v>-232.93849999999998</c:v>
                </c:pt>
                <c:pt idx="68763">
                  <c:v>-232.93649999999997</c:v>
                </c:pt>
                <c:pt idx="68764">
                  <c:v>-232.93449999999999</c:v>
                </c:pt>
                <c:pt idx="68765">
                  <c:v>-232.93249999999998</c:v>
                </c:pt>
                <c:pt idx="68766">
                  <c:v>-232.93049999999997</c:v>
                </c:pt>
                <c:pt idx="68767">
                  <c:v>-232.92849999999999</c:v>
                </c:pt>
                <c:pt idx="68768">
                  <c:v>-232.92649999999998</c:v>
                </c:pt>
                <c:pt idx="68769">
                  <c:v>-232.92449999999997</c:v>
                </c:pt>
                <c:pt idx="68770">
                  <c:v>-232.92249999999999</c:v>
                </c:pt>
                <c:pt idx="68771">
                  <c:v>-232.92049999999998</c:v>
                </c:pt>
                <c:pt idx="68772">
                  <c:v>-232.91849999999997</c:v>
                </c:pt>
                <c:pt idx="68773">
                  <c:v>-232.91649999999998</c:v>
                </c:pt>
                <c:pt idx="68774">
                  <c:v>-232.91449999999998</c:v>
                </c:pt>
                <c:pt idx="68775">
                  <c:v>-232.91249999999997</c:v>
                </c:pt>
                <c:pt idx="68776">
                  <c:v>-232.91049999999998</c:v>
                </c:pt>
                <c:pt idx="68777">
                  <c:v>-232.90849999999998</c:v>
                </c:pt>
                <c:pt idx="68778">
                  <c:v>-232.90649999999997</c:v>
                </c:pt>
                <c:pt idx="68779">
                  <c:v>-232.90449999999998</c:v>
                </c:pt>
                <c:pt idx="68780">
                  <c:v>-232.90249999999997</c:v>
                </c:pt>
                <c:pt idx="68781">
                  <c:v>-232.90049999999997</c:v>
                </c:pt>
                <c:pt idx="68782">
                  <c:v>-232.89849999999998</c:v>
                </c:pt>
                <c:pt idx="68783">
                  <c:v>-232.89649999999997</c:v>
                </c:pt>
                <c:pt idx="68784">
                  <c:v>-232.89449999999997</c:v>
                </c:pt>
                <c:pt idx="68785">
                  <c:v>-232.89249999999998</c:v>
                </c:pt>
                <c:pt idx="68786">
                  <c:v>-232.89049999999997</c:v>
                </c:pt>
                <c:pt idx="68787">
                  <c:v>-232.88849999999996</c:v>
                </c:pt>
                <c:pt idx="68788">
                  <c:v>-232.88649999999998</c:v>
                </c:pt>
                <c:pt idx="68789">
                  <c:v>-232.88449999999997</c:v>
                </c:pt>
                <c:pt idx="68790">
                  <c:v>-232.88249999999996</c:v>
                </c:pt>
                <c:pt idx="68791">
                  <c:v>-232.88049999999998</c:v>
                </c:pt>
                <c:pt idx="68792">
                  <c:v>-232.87849999999997</c:v>
                </c:pt>
                <c:pt idx="68793">
                  <c:v>-232.87649999999996</c:v>
                </c:pt>
                <c:pt idx="68794">
                  <c:v>-232.87449999999998</c:v>
                </c:pt>
                <c:pt idx="68795">
                  <c:v>-232.87249999999997</c:v>
                </c:pt>
                <c:pt idx="68796">
                  <c:v>-232.87049999999996</c:v>
                </c:pt>
                <c:pt idx="68797">
                  <c:v>-232.86849999999998</c:v>
                </c:pt>
                <c:pt idx="68798">
                  <c:v>-232.86649999999997</c:v>
                </c:pt>
                <c:pt idx="68799">
                  <c:v>-232.86449999999996</c:v>
                </c:pt>
                <c:pt idx="68800">
                  <c:v>-232.86249999999998</c:v>
                </c:pt>
                <c:pt idx="68801">
                  <c:v>-232.86049999999997</c:v>
                </c:pt>
                <c:pt idx="68802">
                  <c:v>-232.85849999999996</c:v>
                </c:pt>
                <c:pt idx="68803">
                  <c:v>-232.85649999999998</c:v>
                </c:pt>
                <c:pt idx="68804">
                  <c:v>-232.85449999999997</c:v>
                </c:pt>
                <c:pt idx="68805">
                  <c:v>-232.85249999999996</c:v>
                </c:pt>
                <c:pt idx="68806">
                  <c:v>-232.85049999999998</c:v>
                </c:pt>
                <c:pt idx="68807">
                  <c:v>-232.84849999999997</c:v>
                </c:pt>
                <c:pt idx="68808">
                  <c:v>-232.84649999999996</c:v>
                </c:pt>
                <c:pt idx="68809">
                  <c:v>-232.84449999999998</c:v>
                </c:pt>
                <c:pt idx="68810">
                  <c:v>-232.84249999999997</c:v>
                </c:pt>
                <c:pt idx="68811">
                  <c:v>-232.84049999999996</c:v>
                </c:pt>
                <c:pt idx="68812">
                  <c:v>-232.83849999999998</c:v>
                </c:pt>
                <c:pt idx="68813">
                  <c:v>-232.83649999999997</c:v>
                </c:pt>
                <c:pt idx="68814">
                  <c:v>-232.83449999999999</c:v>
                </c:pt>
                <c:pt idx="68815">
                  <c:v>-232.83249999999998</c:v>
                </c:pt>
                <c:pt idx="68816">
                  <c:v>-232.83049999999997</c:v>
                </c:pt>
                <c:pt idx="68817">
                  <c:v>-232.82849999999999</c:v>
                </c:pt>
                <c:pt idx="68818">
                  <c:v>-232.82649999999998</c:v>
                </c:pt>
                <c:pt idx="68819">
                  <c:v>-232.82449999999997</c:v>
                </c:pt>
                <c:pt idx="68820">
                  <c:v>-232.82249999999999</c:v>
                </c:pt>
                <c:pt idx="68821">
                  <c:v>-232.82049999999998</c:v>
                </c:pt>
                <c:pt idx="68822">
                  <c:v>-232.81849999999997</c:v>
                </c:pt>
                <c:pt idx="68823">
                  <c:v>-232.81649999999999</c:v>
                </c:pt>
                <c:pt idx="68824">
                  <c:v>-232.81449999999998</c:v>
                </c:pt>
                <c:pt idx="68825">
                  <c:v>-232.81249999999997</c:v>
                </c:pt>
                <c:pt idx="68826">
                  <c:v>-232.81049999999999</c:v>
                </c:pt>
                <c:pt idx="68827">
                  <c:v>-232.80849999999998</c:v>
                </c:pt>
                <c:pt idx="68828">
                  <c:v>-232.80649999999997</c:v>
                </c:pt>
                <c:pt idx="68829">
                  <c:v>-232.80449999999999</c:v>
                </c:pt>
                <c:pt idx="68830">
                  <c:v>-232.80249999999998</c:v>
                </c:pt>
                <c:pt idx="68831">
                  <c:v>-232.80049999999997</c:v>
                </c:pt>
                <c:pt idx="68832">
                  <c:v>-232.79849999999999</c:v>
                </c:pt>
                <c:pt idx="68833">
                  <c:v>-232.79649999999998</c:v>
                </c:pt>
                <c:pt idx="68834">
                  <c:v>-232.79449999999997</c:v>
                </c:pt>
                <c:pt idx="68835">
                  <c:v>-232.79249999999999</c:v>
                </c:pt>
                <c:pt idx="68836">
                  <c:v>-232.79049999999998</c:v>
                </c:pt>
                <c:pt idx="68837">
                  <c:v>-232.78849999999997</c:v>
                </c:pt>
                <c:pt idx="68838">
                  <c:v>-232.78649999999999</c:v>
                </c:pt>
                <c:pt idx="68839">
                  <c:v>-232.78449999999998</c:v>
                </c:pt>
                <c:pt idx="68840">
                  <c:v>-232.78249999999997</c:v>
                </c:pt>
                <c:pt idx="68841">
                  <c:v>-232.78049999999999</c:v>
                </c:pt>
                <c:pt idx="68842">
                  <c:v>-232.77849999999998</c:v>
                </c:pt>
                <c:pt idx="68843">
                  <c:v>-232.77649999999997</c:v>
                </c:pt>
                <c:pt idx="68844">
                  <c:v>-232.77449999999999</c:v>
                </c:pt>
                <c:pt idx="68845">
                  <c:v>-232.77249999999998</c:v>
                </c:pt>
                <c:pt idx="68846">
                  <c:v>-232.77049999999997</c:v>
                </c:pt>
                <c:pt idx="68847">
                  <c:v>-232.76849999999999</c:v>
                </c:pt>
                <c:pt idx="68848">
                  <c:v>-232.76649999999998</c:v>
                </c:pt>
                <c:pt idx="68849">
                  <c:v>-232.76449999999997</c:v>
                </c:pt>
                <c:pt idx="68850">
                  <c:v>-232.76249999999999</c:v>
                </c:pt>
                <c:pt idx="68851">
                  <c:v>-232.76049999999998</c:v>
                </c:pt>
                <c:pt idx="68852">
                  <c:v>-232.75849999999997</c:v>
                </c:pt>
                <c:pt idx="68853">
                  <c:v>-232.75649999999999</c:v>
                </c:pt>
                <c:pt idx="68854">
                  <c:v>-232.75449999999998</c:v>
                </c:pt>
                <c:pt idx="68855">
                  <c:v>-232.75249999999997</c:v>
                </c:pt>
                <c:pt idx="68856">
                  <c:v>-232.75049999999999</c:v>
                </c:pt>
                <c:pt idx="68857">
                  <c:v>-232.74849999999998</c:v>
                </c:pt>
                <c:pt idx="68858">
                  <c:v>-232.74649999999997</c:v>
                </c:pt>
                <c:pt idx="68859">
                  <c:v>-232.74449999999999</c:v>
                </c:pt>
                <c:pt idx="68860">
                  <c:v>-232.74249999999998</c:v>
                </c:pt>
                <c:pt idx="68861">
                  <c:v>-232.74049999999997</c:v>
                </c:pt>
                <c:pt idx="68862">
                  <c:v>-232.73849999999999</c:v>
                </c:pt>
                <c:pt idx="68863">
                  <c:v>-232.73649999999998</c:v>
                </c:pt>
                <c:pt idx="68864">
                  <c:v>-232.73449999999997</c:v>
                </c:pt>
                <c:pt idx="68865">
                  <c:v>-232.73249999999999</c:v>
                </c:pt>
                <c:pt idx="68866">
                  <c:v>-232.73049999999998</c:v>
                </c:pt>
                <c:pt idx="68867">
                  <c:v>-232.72849999999997</c:v>
                </c:pt>
                <c:pt idx="68868">
                  <c:v>-232.72649999999999</c:v>
                </c:pt>
                <c:pt idx="68869">
                  <c:v>-232.72449999999998</c:v>
                </c:pt>
                <c:pt idx="68870">
                  <c:v>-232.72249999999997</c:v>
                </c:pt>
                <c:pt idx="68871">
                  <c:v>-232.72049999999999</c:v>
                </c:pt>
                <c:pt idx="68872">
                  <c:v>-232.71849999999998</c:v>
                </c:pt>
                <c:pt idx="68873">
                  <c:v>-232.71649999999997</c:v>
                </c:pt>
                <c:pt idx="68874">
                  <c:v>-232.71449999999999</c:v>
                </c:pt>
                <c:pt idx="68875">
                  <c:v>-232.71249999999998</c:v>
                </c:pt>
                <c:pt idx="68876">
                  <c:v>-232.71049999999997</c:v>
                </c:pt>
                <c:pt idx="68877">
                  <c:v>-232.70849999999999</c:v>
                </c:pt>
                <c:pt idx="68878">
                  <c:v>-232.70649999999998</c:v>
                </c:pt>
                <c:pt idx="68879">
                  <c:v>-232.70449999999997</c:v>
                </c:pt>
                <c:pt idx="68880">
                  <c:v>-232.70249999999999</c:v>
                </c:pt>
                <c:pt idx="68881">
                  <c:v>-232.70049999999998</c:v>
                </c:pt>
                <c:pt idx="68882">
                  <c:v>-232.69849999999997</c:v>
                </c:pt>
                <c:pt idx="68883">
                  <c:v>-232.69649999999999</c:v>
                </c:pt>
                <c:pt idx="68884">
                  <c:v>-232.69449999999998</c:v>
                </c:pt>
                <c:pt idx="68885">
                  <c:v>-232.69249999999997</c:v>
                </c:pt>
                <c:pt idx="68886">
                  <c:v>-232.69049999999999</c:v>
                </c:pt>
                <c:pt idx="68887">
                  <c:v>-232.68849999999998</c:v>
                </c:pt>
                <c:pt idx="68888">
                  <c:v>-232.68649999999997</c:v>
                </c:pt>
                <c:pt idx="68889">
                  <c:v>-232.68449999999999</c:v>
                </c:pt>
                <c:pt idx="68890">
                  <c:v>-232.68249999999998</c:v>
                </c:pt>
                <c:pt idx="68891">
                  <c:v>-232.68049999999997</c:v>
                </c:pt>
                <c:pt idx="68892">
                  <c:v>-232.67849999999999</c:v>
                </c:pt>
                <c:pt idx="68893">
                  <c:v>-232.67649999999998</c:v>
                </c:pt>
                <c:pt idx="68894">
                  <c:v>-232.67449999999997</c:v>
                </c:pt>
                <c:pt idx="68895">
                  <c:v>-232.67249999999999</c:v>
                </c:pt>
                <c:pt idx="68896">
                  <c:v>-232.67049999999998</c:v>
                </c:pt>
                <c:pt idx="68897">
                  <c:v>-232.66849999999997</c:v>
                </c:pt>
                <c:pt idx="68898">
                  <c:v>-232.66649999999998</c:v>
                </c:pt>
                <c:pt idx="68899">
                  <c:v>-232.66449999999998</c:v>
                </c:pt>
                <c:pt idx="68900">
                  <c:v>-232.66249999999997</c:v>
                </c:pt>
                <c:pt idx="68901">
                  <c:v>-232.66049999999998</c:v>
                </c:pt>
                <c:pt idx="68902">
                  <c:v>-232.65849999999998</c:v>
                </c:pt>
                <c:pt idx="68903">
                  <c:v>-232.65649999999997</c:v>
                </c:pt>
                <c:pt idx="68904">
                  <c:v>-232.65449999999998</c:v>
                </c:pt>
                <c:pt idx="68905">
                  <c:v>-232.65249999999997</c:v>
                </c:pt>
                <c:pt idx="68906">
                  <c:v>-232.65049999999997</c:v>
                </c:pt>
                <c:pt idx="68907">
                  <c:v>-232.64849999999998</c:v>
                </c:pt>
                <c:pt idx="68908">
                  <c:v>-232.64649999999997</c:v>
                </c:pt>
                <c:pt idx="68909">
                  <c:v>-232.64449999999997</c:v>
                </c:pt>
                <c:pt idx="68910">
                  <c:v>-232.64249999999998</c:v>
                </c:pt>
                <c:pt idx="68911">
                  <c:v>-232.64049999999997</c:v>
                </c:pt>
                <c:pt idx="68912">
                  <c:v>-232.63849999999996</c:v>
                </c:pt>
                <c:pt idx="68913">
                  <c:v>-232.63649999999998</c:v>
                </c:pt>
                <c:pt idx="68914">
                  <c:v>-232.63449999999997</c:v>
                </c:pt>
                <c:pt idx="68915">
                  <c:v>-232.63249999999996</c:v>
                </c:pt>
                <c:pt idx="68916">
                  <c:v>-232.63049999999998</c:v>
                </c:pt>
                <c:pt idx="68917">
                  <c:v>-232.62849999999997</c:v>
                </c:pt>
                <c:pt idx="68918">
                  <c:v>-232.62649999999996</c:v>
                </c:pt>
                <c:pt idx="68919">
                  <c:v>-232.62449999999998</c:v>
                </c:pt>
                <c:pt idx="68920">
                  <c:v>-232.62249999999997</c:v>
                </c:pt>
                <c:pt idx="68921">
                  <c:v>-232.62049999999996</c:v>
                </c:pt>
                <c:pt idx="68922">
                  <c:v>-232.61849999999998</c:v>
                </c:pt>
                <c:pt idx="68923">
                  <c:v>-232.61649999999997</c:v>
                </c:pt>
                <c:pt idx="68924">
                  <c:v>-232.61449999999996</c:v>
                </c:pt>
                <c:pt idx="68925">
                  <c:v>-232.61249999999998</c:v>
                </c:pt>
                <c:pt idx="68926">
                  <c:v>-232.61049999999997</c:v>
                </c:pt>
                <c:pt idx="68927">
                  <c:v>-232.60849999999996</c:v>
                </c:pt>
                <c:pt idx="68928">
                  <c:v>-232.60649999999998</c:v>
                </c:pt>
                <c:pt idx="68929">
                  <c:v>-232.60449999999997</c:v>
                </c:pt>
                <c:pt idx="68930">
                  <c:v>-232.60249999999996</c:v>
                </c:pt>
                <c:pt idx="68931">
                  <c:v>-232.60049999999998</c:v>
                </c:pt>
                <c:pt idx="68932">
                  <c:v>-232.59849999999997</c:v>
                </c:pt>
                <c:pt idx="68933">
                  <c:v>-232.59649999999996</c:v>
                </c:pt>
                <c:pt idx="68934">
                  <c:v>-232.59449999999998</c:v>
                </c:pt>
                <c:pt idx="68935">
                  <c:v>-232.59249999999997</c:v>
                </c:pt>
                <c:pt idx="68936">
                  <c:v>-232.59049999999996</c:v>
                </c:pt>
                <c:pt idx="68937">
                  <c:v>-232.58849999999998</c:v>
                </c:pt>
                <c:pt idx="68938">
                  <c:v>-232.58649999999997</c:v>
                </c:pt>
                <c:pt idx="68939">
                  <c:v>-232.58449999999999</c:v>
                </c:pt>
                <c:pt idx="68940">
                  <c:v>-232.58249999999998</c:v>
                </c:pt>
                <c:pt idx="68941">
                  <c:v>-232.58049999999997</c:v>
                </c:pt>
                <c:pt idx="68942">
                  <c:v>-232.57849999999999</c:v>
                </c:pt>
                <c:pt idx="68943">
                  <c:v>-232.57649999999998</c:v>
                </c:pt>
                <c:pt idx="68944">
                  <c:v>-232.57449999999997</c:v>
                </c:pt>
                <c:pt idx="68945">
                  <c:v>-232.57249999999999</c:v>
                </c:pt>
                <c:pt idx="68946">
                  <c:v>-232.57049999999998</c:v>
                </c:pt>
                <c:pt idx="68947">
                  <c:v>-232.56849999999997</c:v>
                </c:pt>
                <c:pt idx="68948">
                  <c:v>-232.56649999999999</c:v>
                </c:pt>
                <c:pt idx="68949">
                  <c:v>-232.56449999999998</c:v>
                </c:pt>
                <c:pt idx="68950">
                  <c:v>-232.56249999999997</c:v>
                </c:pt>
                <c:pt idx="68951">
                  <c:v>-232.56049999999999</c:v>
                </c:pt>
                <c:pt idx="68952">
                  <c:v>-232.55849999999998</c:v>
                </c:pt>
                <c:pt idx="68953">
                  <c:v>-232.55649999999997</c:v>
                </c:pt>
                <c:pt idx="68954">
                  <c:v>-232.55449999999999</c:v>
                </c:pt>
                <c:pt idx="68955">
                  <c:v>-232.55249999999998</c:v>
                </c:pt>
                <c:pt idx="68956">
                  <c:v>-232.55049999999997</c:v>
                </c:pt>
                <c:pt idx="68957">
                  <c:v>-232.54849999999999</c:v>
                </c:pt>
                <c:pt idx="68958">
                  <c:v>-232.54649999999998</c:v>
                </c:pt>
                <c:pt idx="68959">
                  <c:v>-232.54449999999997</c:v>
                </c:pt>
                <c:pt idx="68960">
                  <c:v>-232.54249999999999</c:v>
                </c:pt>
                <c:pt idx="68961">
                  <c:v>-232.54049999999998</c:v>
                </c:pt>
                <c:pt idx="68962">
                  <c:v>-232.53849999999997</c:v>
                </c:pt>
                <c:pt idx="68963">
                  <c:v>-232.53649999999999</c:v>
                </c:pt>
                <c:pt idx="68964">
                  <c:v>-232.53449999999998</c:v>
                </c:pt>
                <c:pt idx="68965">
                  <c:v>-232.53249999999997</c:v>
                </c:pt>
                <c:pt idx="68966">
                  <c:v>-232.53049999999999</c:v>
                </c:pt>
                <c:pt idx="68967">
                  <c:v>-232.52849999999998</c:v>
                </c:pt>
                <c:pt idx="68968">
                  <c:v>-232.52649999999997</c:v>
                </c:pt>
                <c:pt idx="68969">
                  <c:v>-232.52449999999999</c:v>
                </c:pt>
                <c:pt idx="68970">
                  <c:v>-232.52249999999998</c:v>
                </c:pt>
                <c:pt idx="68971">
                  <c:v>-232.52049999999997</c:v>
                </c:pt>
                <c:pt idx="68972">
                  <c:v>-232.51849999999999</c:v>
                </c:pt>
                <c:pt idx="68973">
                  <c:v>-232.51649999999998</c:v>
                </c:pt>
                <c:pt idx="68974">
                  <c:v>-232.51449999999997</c:v>
                </c:pt>
                <c:pt idx="68975">
                  <c:v>-232.51249999999999</c:v>
                </c:pt>
                <c:pt idx="68976">
                  <c:v>-232.51049999999998</c:v>
                </c:pt>
                <c:pt idx="68977">
                  <c:v>-232.50849999999997</c:v>
                </c:pt>
                <c:pt idx="68978">
                  <c:v>-232.50649999999999</c:v>
                </c:pt>
                <c:pt idx="68979">
                  <c:v>-232.50449999999998</c:v>
                </c:pt>
                <c:pt idx="68980">
                  <c:v>-232.50249999999997</c:v>
                </c:pt>
                <c:pt idx="68981">
                  <c:v>-232.50049999999999</c:v>
                </c:pt>
                <c:pt idx="68982">
                  <c:v>-232.49849999999998</c:v>
                </c:pt>
                <c:pt idx="68983">
                  <c:v>-232.49649999999997</c:v>
                </c:pt>
                <c:pt idx="68984">
                  <c:v>-232.49449999999999</c:v>
                </c:pt>
                <c:pt idx="68985">
                  <c:v>-232.49249999999998</c:v>
                </c:pt>
                <c:pt idx="68986">
                  <c:v>-232.49049999999997</c:v>
                </c:pt>
                <c:pt idx="68987">
                  <c:v>-232.48849999999999</c:v>
                </c:pt>
                <c:pt idx="68988">
                  <c:v>-232.48649999999998</c:v>
                </c:pt>
                <c:pt idx="68989">
                  <c:v>-232.48449999999997</c:v>
                </c:pt>
                <c:pt idx="68990">
                  <c:v>-232.48249999999999</c:v>
                </c:pt>
                <c:pt idx="68991">
                  <c:v>-232.48049999999998</c:v>
                </c:pt>
                <c:pt idx="68992">
                  <c:v>-232.47849999999997</c:v>
                </c:pt>
                <c:pt idx="68993">
                  <c:v>-232.47649999999999</c:v>
                </c:pt>
                <c:pt idx="68994">
                  <c:v>-232.47449999999998</c:v>
                </c:pt>
                <c:pt idx="68995">
                  <c:v>-232.47249999999997</c:v>
                </c:pt>
                <c:pt idx="68996">
                  <c:v>-232.47049999999999</c:v>
                </c:pt>
                <c:pt idx="68997">
                  <c:v>-232.46849999999998</c:v>
                </c:pt>
                <c:pt idx="68998">
                  <c:v>-232.46649999999997</c:v>
                </c:pt>
                <c:pt idx="68999">
                  <c:v>-232.46449999999999</c:v>
                </c:pt>
                <c:pt idx="69000">
                  <c:v>-232.46249999999998</c:v>
                </c:pt>
                <c:pt idx="69001">
                  <c:v>-232.46049999999997</c:v>
                </c:pt>
                <c:pt idx="69002">
                  <c:v>-232.45849999999999</c:v>
                </c:pt>
                <c:pt idx="69003">
                  <c:v>-232.45649999999998</c:v>
                </c:pt>
                <c:pt idx="69004">
                  <c:v>-232.45449999999997</c:v>
                </c:pt>
                <c:pt idx="69005">
                  <c:v>-232.45249999999999</c:v>
                </c:pt>
                <c:pt idx="69006">
                  <c:v>-232.45049999999998</c:v>
                </c:pt>
                <c:pt idx="69007">
                  <c:v>-232.44849999999997</c:v>
                </c:pt>
                <c:pt idx="69008">
                  <c:v>-232.44649999999999</c:v>
                </c:pt>
                <c:pt idx="69009">
                  <c:v>-232.44449999999998</c:v>
                </c:pt>
                <c:pt idx="69010">
                  <c:v>-232.44249999999997</c:v>
                </c:pt>
                <c:pt idx="69011">
                  <c:v>-232.44049999999999</c:v>
                </c:pt>
                <c:pt idx="69012">
                  <c:v>-232.43849999999998</c:v>
                </c:pt>
                <c:pt idx="69013">
                  <c:v>-232.43649999999997</c:v>
                </c:pt>
                <c:pt idx="69014">
                  <c:v>-232.43449999999999</c:v>
                </c:pt>
                <c:pt idx="69015">
                  <c:v>-232.43249999999998</c:v>
                </c:pt>
                <c:pt idx="69016">
                  <c:v>-232.43049999999997</c:v>
                </c:pt>
                <c:pt idx="69017">
                  <c:v>-232.42849999999999</c:v>
                </c:pt>
                <c:pt idx="69018">
                  <c:v>-232.42649999999998</c:v>
                </c:pt>
                <c:pt idx="69019">
                  <c:v>-232.42449999999997</c:v>
                </c:pt>
                <c:pt idx="69020">
                  <c:v>-232.42249999999999</c:v>
                </c:pt>
                <c:pt idx="69021">
                  <c:v>-232.42049999999998</c:v>
                </c:pt>
                <c:pt idx="69022">
                  <c:v>-232.41849999999997</c:v>
                </c:pt>
                <c:pt idx="69023">
                  <c:v>-232.41649999999998</c:v>
                </c:pt>
                <c:pt idx="69024">
                  <c:v>-232.41449999999998</c:v>
                </c:pt>
                <c:pt idx="69025">
                  <c:v>-232.41249999999997</c:v>
                </c:pt>
                <c:pt idx="69026">
                  <c:v>-232.41049999999998</c:v>
                </c:pt>
                <c:pt idx="69027">
                  <c:v>-232.40849999999998</c:v>
                </c:pt>
                <c:pt idx="69028">
                  <c:v>-232.40649999999997</c:v>
                </c:pt>
                <c:pt idx="69029">
                  <c:v>-232.40449999999998</c:v>
                </c:pt>
                <c:pt idx="69030">
                  <c:v>-232.40249999999997</c:v>
                </c:pt>
                <c:pt idx="69031">
                  <c:v>-232.40049999999997</c:v>
                </c:pt>
                <c:pt idx="69032">
                  <c:v>-232.39849999999998</c:v>
                </c:pt>
                <c:pt idx="69033">
                  <c:v>-232.39649999999997</c:v>
                </c:pt>
                <c:pt idx="69034">
                  <c:v>-232.39449999999997</c:v>
                </c:pt>
                <c:pt idx="69035">
                  <c:v>-232.39249999999998</c:v>
                </c:pt>
                <c:pt idx="69036">
                  <c:v>-232.39049999999997</c:v>
                </c:pt>
                <c:pt idx="69037">
                  <c:v>-232.38849999999996</c:v>
                </c:pt>
                <c:pt idx="69038">
                  <c:v>-232.38649999999998</c:v>
                </c:pt>
                <c:pt idx="69039">
                  <c:v>-232.38449999999997</c:v>
                </c:pt>
                <c:pt idx="69040">
                  <c:v>-232.38249999999996</c:v>
                </c:pt>
                <c:pt idx="69041">
                  <c:v>-232.38049999999998</c:v>
                </c:pt>
                <c:pt idx="69042">
                  <c:v>-232.37849999999997</c:v>
                </c:pt>
                <c:pt idx="69043">
                  <c:v>-232.37649999999996</c:v>
                </c:pt>
                <c:pt idx="69044">
                  <c:v>-232.37449999999998</c:v>
                </c:pt>
                <c:pt idx="69045">
                  <c:v>-232.37249999999997</c:v>
                </c:pt>
                <c:pt idx="69046">
                  <c:v>-232.37049999999996</c:v>
                </c:pt>
                <c:pt idx="69047">
                  <c:v>-232.36849999999998</c:v>
                </c:pt>
                <c:pt idx="69048">
                  <c:v>-232.36649999999997</c:v>
                </c:pt>
                <c:pt idx="69049">
                  <c:v>-232.36449999999996</c:v>
                </c:pt>
                <c:pt idx="69050">
                  <c:v>-232.36249999999998</c:v>
                </c:pt>
                <c:pt idx="69051">
                  <c:v>-232.36049999999997</c:v>
                </c:pt>
                <c:pt idx="69052">
                  <c:v>-232.35849999999996</c:v>
                </c:pt>
                <c:pt idx="69053">
                  <c:v>-232.35649999999998</c:v>
                </c:pt>
                <c:pt idx="69054">
                  <c:v>-232.35449999999997</c:v>
                </c:pt>
                <c:pt idx="69055">
                  <c:v>-232.35249999999996</c:v>
                </c:pt>
                <c:pt idx="69056">
                  <c:v>-232.35049999999998</c:v>
                </c:pt>
                <c:pt idx="69057">
                  <c:v>-232.34849999999997</c:v>
                </c:pt>
                <c:pt idx="69058">
                  <c:v>-232.34649999999996</c:v>
                </c:pt>
                <c:pt idx="69059">
                  <c:v>-232.34449999999998</c:v>
                </c:pt>
                <c:pt idx="69060">
                  <c:v>-232.34249999999997</c:v>
                </c:pt>
                <c:pt idx="69061">
                  <c:v>-232.34049999999996</c:v>
                </c:pt>
                <c:pt idx="69062">
                  <c:v>-232.33849999999998</c:v>
                </c:pt>
                <c:pt idx="69063">
                  <c:v>-232.33649999999997</c:v>
                </c:pt>
                <c:pt idx="69064">
                  <c:v>-232.33449999999999</c:v>
                </c:pt>
                <c:pt idx="69065">
                  <c:v>-232.33249999999998</c:v>
                </c:pt>
                <c:pt idx="69066">
                  <c:v>-232.33049999999997</c:v>
                </c:pt>
                <c:pt idx="69067">
                  <c:v>-232.32849999999999</c:v>
                </c:pt>
                <c:pt idx="69068">
                  <c:v>-232.32649999999998</c:v>
                </c:pt>
                <c:pt idx="69069">
                  <c:v>-232.32449999999997</c:v>
                </c:pt>
                <c:pt idx="69070">
                  <c:v>-232.32249999999999</c:v>
                </c:pt>
                <c:pt idx="69071">
                  <c:v>-232.32049999999998</c:v>
                </c:pt>
                <c:pt idx="69072">
                  <c:v>-232.31849999999997</c:v>
                </c:pt>
                <c:pt idx="69073">
                  <c:v>-232.31649999999999</c:v>
                </c:pt>
                <c:pt idx="69074">
                  <c:v>-232.31449999999998</c:v>
                </c:pt>
                <c:pt idx="69075">
                  <c:v>-232.31249999999997</c:v>
                </c:pt>
                <c:pt idx="69076">
                  <c:v>-232.31049999999999</c:v>
                </c:pt>
                <c:pt idx="69077">
                  <c:v>-232.30849999999998</c:v>
                </c:pt>
                <c:pt idx="69078">
                  <c:v>-232.30649999999997</c:v>
                </c:pt>
                <c:pt idx="69079">
                  <c:v>-232.30449999999999</c:v>
                </c:pt>
                <c:pt idx="69080">
                  <c:v>-232.30249999999998</c:v>
                </c:pt>
                <c:pt idx="69081">
                  <c:v>-232.30049999999997</c:v>
                </c:pt>
                <c:pt idx="69082">
                  <c:v>-232.29849999999999</c:v>
                </c:pt>
                <c:pt idx="69083">
                  <c:v>-232.29649999999998</c:v>
                </c:pt>
                <c:pt idx="69084">
                  <c:v>-232.29449999999997</c:v>
                </c:pt>
                <c:pt idx="69085">
                  <c:v>-232.29249999999999</c:v>
                </c:pt>
                <c:pt idx="69086">
                  <c:v>-232.29049999999998</c:v>
                </c:pt>
                <c:pt idx="69087">
                  <c:v>-232.28849999999997</c:v>
                </c:pt>
                <c:pt idx="69088">
                  <c:v>-232.28649999999999</c:v>
                </c:pt>
                <c:pt idx="69089">
                  <c:v>-232.28449999999998</c:v>
                </c:pt>
                <c:pt idx="69090">
                  <c:v>-232.28249999999997</c:v>
                </c:pt>
                <c:pt idx="69091">
                  <c:v>-232.28049999999999</c:v>
                </c:pt>
                <c:pt idx="69092">
                  <c:v>-232.27849999999998</c:v>
                </c:pt>
                <c:pt idx="69093">
                  <c:v>-232.27649999999997</c:v>
                </c:pt>
                <c:pt idx="69094">
                  <c:v>-232.27449999999999</c:v>
                </c:pt>
                <c:pt idx="69095">
                  <c:v>-232.27249999999998</c:v>
                </c:pt>
                <c:pt idx="69096">
                  <c:v>-232.27049999999997</c:v>
                </c:pt>
                <c:pt idx="69097">
                  <c:v>-232.26849999999999</c:v>
                </c:pt>
                <c:pt idx="69098">
                  <c:v>-232.26649999999998</c:v>
                </c:pt>
                <c:pt idx="69099">
                  <c:v>-232.26449999999997</c:v>
                </c:pt>
                <c:pt idx="69100">
                  <c:v>-232.26249999999999</c:v>
                </c:pt>
                <c:pt idx="69101">
                  <c:v>-232.26049999999998</c:v>
                </c:pt>
                <c:pt idx="69102">
                  <c:v>-232.25849999999997</c:v>
                </c:pt>
                <c:pt idx="69103">
                  <c:v>-232.25649999999999</c:v>
                </c:pt>
                <c:pt idx="69104">
                  <c:v>-232.25449999999998</c:v>
                </c:pt>
                <c:pt idx="69105">
                  <c:v>-232.25249999999997</c:v>
                </c:pt>
                <c:pt idx="69106">
                  <c:v>-232.25049999999999</c:v>
                </c:pt>
                <c:pt idx="69107">
                  <c:v>-232.24849999999998</c:v>
                </c:pt>
                <c:pt idx="69108">
                  <c:v>-232.24649999999997</c:v>
                </c:pt>
                <c:pt idx="69109">
                  <c:v>-232.24449999999999</c:v>
                </c:pt>
                <c:pt idx="69110">
                  <c:v>-232.24249999999998</c:v>
                </c:pt>
                <c:pt idx="69111">
                  <c:v>-232.24049999999997</c:v>
                </c:pt>
                <c:pt idx="69112">
                  <c:v>-232.23849999999999</c:v>
                </c:pt>
                <c:pt idx="69113">
                  <c:v>-232.23649999999998</c:v>
                </c:pt>
                <c:pt idx="69114">
                  <c:v>-232.23449999999997</c:v>
                </c:pt>
                <c:pt idx="69115">
                  <c:v>-232.23249999999999</c:v>
                </c:pt>
                <c:pt idx="69116">
                  <c:v>-232.23049999999998</c:v>
                </c:pt>
                <c:pt idx="69117">
                  <c:v>-232.22849999999997</c:v>
                </c:pt>
                <c:pt idx="69118">
                  <c:v>-232.22649999999999</c:v>
                </c:pt>
                <c:pt idx="69119">
                  <c:v>-232.22449999999998</c:v>
                </c:pt>
                <c:pt idx="69120">
                  <c:v>-232.22249999999997</c:v>
                </c:pt>
                <c:pt idx="69121">
                  <c:v>-232.22049999999999</c:v>
                </c:pt>
                <c:pt idx="69122">
                  <c:v>-232.21849999999998</c:v>
                </c:pt>
                <c:pt idx="69123">
                  <c:v>-232.21649999999997</c:v>
                </c:pt>
                <c:pt idx="69124">
                  <c:v>-232.21449999999999</c:v>
                </c:pt>
                <c:pt idx="69125">
                  <c:v>-232.21249999999998</c:v>
                </c:pt>
                <c:pt idx="69126">
                  <c:v>-232.21049999999997</c:v>
                </c:pt>
                <c:pt idx="69127">
                  <c:v>-232.20849999999999</c:v>
                </c:pt>
                <c:pt idx="69128">
                  <c:v>-232.20649999999998</c:v>
                </c:pt>
                <c:pt idx="69129">
                  <c:v>-232.20449999999997</c:v>
                </c:pt>
                <c:pt idx="69130">
                  <c:v>-232.20249999999999</c:v>
                </c:pt>
                <c:pt idx="69131">
                  <c:v>-232.20049999999998</c:v>
                </c:pt>
                <c:pt idx="69132">
                  <c:v>-232.19849999999997</c:v>
                </c:pt>
                <c:pt idx="69133">
                  <c:v>-232.19649999999999</c:v>
                </c:pt>
                <c:pt idx="69134">
                  <c:v>-232.19449999999998</c:v>
                </c:pt>
                <c:pt idx="69135">
                  <c:v>-232.19249999999997</c:v>
                </c:pt>
                <c:pt idx="69136">
                  <c:v>-232.19049999999999</c:v>
                </c:pt>
                <c:pt idx="69137">
                  <c:v>-232.18849999999998</c:v>
                </c:pt>
                <c:pt idx="69138">
                  <c:v>-232.18649999999997</c:v>
                </c:pt>
                <c:pt idx="69139">
                  <c:v>-232.18449999999999</c:v>
                </c:pt>
                <c:pt idx="69140">
                  <c:v>-232.18249999999998</c:v>
                </c:pt>
                <c:pt idx="69141">
                  <c:v>-232.18049999999997</c:v>
                </c:pt>
                <c:pt idx="69142">
                  <c:v>-232.17849999999999</c:v>
                </c:pt>
                <c:pt idx="69143">
                  <c:v>-232.17649999999998</c:v>
                </c:pt>
                <c:pt idx="69144">
                  <c:v>-232.17449999999997</c:v>
                </c:pt>
                <c:pt idx="69145">
                  <c:v>-232.17249999999999</c:v>
                </c:pt>
                <c:pt idx="69146">
                  <c:v>-232.17049999999998</c:v>
                </c:pt>
                <c:pt idx="69147">
                  <c:v>-232.16849999999997</c:v>
                </c:pt>
                <c:pt idx="69148">
                  <c:v>-232.16649999999998</c:v>
                </c:pt>
                <c:pt idx="69149">
                  <c:v>-232.16449999999998</c:v>
                </c:pt>
                <c:pt idx="69150">
                  <c:v>-232.16249999999997</c:v>
                </c:pt>
                <c:pt idx="69151">
                  <c:v>-232.16049999999998</c:v>
                </c:pt>
                <c:pt idx="69152">
                  <c:v>-232.15849999999998</c:v>
                </c:pt>
                <c:pt idx="69153">
                  <c:v>-232.15649999999997</c:v>
                </c:pt>
                <c:pt idx="69154">
                  <c:v>-232.15449999999998</c:v>
                </c:pt>
                <c:pt idx="69155">
                  <c:v>-232.15249999999997</c:v>
                </c:pt>
                <c:pt idx="69156">
                  <c:v>-232.15049999999997</c:v>
                </c:pt>
                <c:pt idx="69157">
                  <c:v>-232.14849999999998</c:v>
                </c:pt>
                <c:pt idx="69158">
                  <c:v>-232.14649999999997</c:v>
                </c:pt>
                <c:pt idx="69159">
                  <c:v>-232.14449999999997</c:v>
                </c:pt>
                <c:pt idx="69160">
                  <c:v>-232.14249999999998</c:v>
                </c:pt>
                <c:pt idx="69161">
                  <c:v>-232.14049999999997</c:v>
                </c:pt>
                <c:pt idx="69162">
                  <c:v>-232.13849999999996</c:v>
                </c:pt>
                <c:pt idx="69163">
                  <c:v>-232.13649999999998</c:v>
                </c:pt>
                <c:pt idx="69164">
                  <c:v>-232.13449999999997</c:v>
                </c:pt>
                <c:pt idx="69165">
                  <c:v>-232.13249999999996</c:v>
                </c:pt>
                <c:pt idx="69166">
                  <c:v>-232.13049999999998</c:v>
                </c:pt>
                <c:pt idx="69167">
                  <c:v>-232.12849999999997</c:v>
                </c:pt>
                <c:pt idx="69168">
                  <c:v>-232.12649999999996</c:v>
                </c:pt>
                <c:pt idx="69169">
                  <c:v>-232.12449999999998</c:v>
                </c:pt>
                <c:pt idx="69170">
                  <c:v>-232.12249999999997</c:v>
                </c:pt>
                <c:pt idx="69171">
                  <c:v>-232.12049999999996</c:v>
                </c:pt>
                <c:pt idx="69172">
                  <c:v>-232.11849999999998</c:v>
                </c:pt>
                <c:pt idx="69173">
                  <c:v>-232.11649999999997</c:v>
                </c:pt>
                <c:pt idx="69174">
                  <c:v>-232.11449999999996</c:v>
                </c:pt>
                <c:pt idx="69175">
                  <c:v>-232.11249999999998</c:v>
                </c:pt>
                <c:pt idx="69176">
                  <c:v>-232.11049999999997</c:v>
                </c:pt>
                <c:pt idx="69177">
                  <c:v>-232.10849999999996</c:v>
                </c:pt>
                <c:pt idx="69178">
                  <c:v>-232.10649999999998</c:v>
                </c:pt>
                <c:pt idx="69179">
                  <c:v>-232.10449999999997</c:v>
                </c:pt>
                <c:pt idx="69180">
                  <c:v>-232.10249999999996</c:v>
                </c:pt>
                <c:pt idx="69181">
                  <c:v>-232.10049999999998</c:v>
                </c:pt>
                <c:pt idx="69182">
                  <c:v>-232.09849999999997</c:v>
                </c:pt>
                <c:pt idx="69183">
                  <c:v>-232.09649999999996</c:v>
                </c:pt>
                <c:pt idx="69184">
                  <c:v>-232.09449999999998</c:v>
                </c:pt>
                <c:pt idx="69185">
                  <c:v>-232.09249999999997</c:v>
                </c:pt>
                <c:pt idx="69186">
                  <c:v>-232.09049999999996</c:v>
                </c:pt>
                <c:pt idx="69187">
                  <c:v>-232.08849999999998</c:v>
                </c:pt>
                <c:pt idx="69188">
                  <c:v>-232.08649999999997</c:v>
                </c:pt>
                <c:pt idx="69189">
                  <c:v>-232.08449999999999</c:v>
                </c:pt>
                <c:pt idx="69190">
                  <c:v>-232.08249999999998</c:v>
                </c:pt>
                <c:pt idx="69191">
                  <c:v>-232.08049999999997</c:v>
                </c:pt>
                <c:pt idx="69192">
                  <c:v>-232.07849999999999</c:v>
                </c:pt>
                <c:pt idx="69193">
                  <c:v>-232.07649999999998</c:v>
                </c:pt>
                <c:pt idx="69194">
                  <c:v>-232.07449999999997</c:v>
                </c:pt>
                <c:pt idx="69195">
                  <c:v>-232.07249999999999</c:v>
                </c:pt>
                <c:pt idx="69196">
                  <c:v>-232.07049999999998</c:v>
                </c:pt>
                <c:pt idx="69197">
                  <c:v>-232.06849999999997</c:v>
                </c:pt>
                <c:pt idx="69198">
                  <c:v>-232.06649999999999</c:v>
                </c:pt>
                <c:pt idx="69199">
                  <c:v>-232.06449999999998</c:v>
                </c:pt>
                <c:pt idx="69200">
                  <c:v>-232.06249999999997</c:v>
                </c:pt>
                <c:pt idx="69201">
                  <c:v>-232.06049999999999</c:v>
                </c:pt>
                <c:pt idx="69202">
                  <c:v>-232.05849999999998</c:v>
                </c:pt>
                <c:pt idx="69203">
                  <c:v>-232.05649999999997</c:v>
                </c:pt>
                <c:pt idx="69204">
                  <c:v>-232.05449999999999</c:v>
                </c:pt>
                <c:pt idx="69205">
                  <c:v>-232.05249999999998</c:v>
                </c:pt>
                <c:pt idx="69206">
                  <c:v>-232.05049999999997</c:v>
                </c:pt>
                <c:pt idx="69207">
                  <c:v>-232.04849999999999</c:v>
                </c:pt>
                <c:pt idx="69208">
                  <c:v>-232.04649999999998</c:v>
                </c:pt>
                <c:pt idx="69209">
                  <c:v>-232.04449999999997</c:v>
                </c:pt>
                <c:pt idx="69210">
                  <c:v>-232.04249999999999</c:v>
                </c:pt>
                <c:pt idx="69211">
                  <c:v>-232.04049999999998</c:v>
                </c:pt>
                <c:pt idx="69212">
                  <c:v>-232.03849999999997</c:v>
                </c:pt>
                <c:pt idx="69213">
                  <c:v>-232.03649999999999</c:v>
                </c:pt>
                <c:pt idx="69214">
                  <c:v>-232.03449999999998</c:v>
                </c:pt>
                <c:pt idx="69215">
                  <c:v>-232.03249999999997</c:v>
                </c:pt>
                <c:pt idx="69216">
                  <c:v>-232.03049999999999</c:v>
                </c:pt>
                <c:pt idx="69217">
                  <c:v>-232.02849999999998</c:v>
                </c:pt>
                <c:pt idx="69218">
                  <c:v>-232.02649999999997</c:v>
                </c:pt>
                <c:pt idx="69219">
                  <c:v>-232.02449999999999</c:v>
                </c:pt>
                <c:pt idx="69220">
                  <c:v>-232.02249999999998</c:v>
                </c:pt>
                <c:pt idx="69221">
                  <c:v>-232.02049999999997</c:v>
                </c:pt>
                <c:pt idx="69222">
                  <c:v>-232.01849999999999</c:v>
                </c:pt>
                <c:pt idx="69223">
                  <c:v>-232.01649999999998</c:v>
                </c:pt>
                <c:pt idx="69224">
                  <c:v>-232.01449999999997</c:v>
                </c:pt>
                <c:pt idx="69225">
                  <c:v>-232.01249999999999</c:v>
                </c:pt>
                <c:pt idx="69226">
                  <c:v>-232.01049999999998</c:v>
                </c:pt>
                <c:pt idx="69227">
                  <c:v>-232.00849999999997</c:v>
                </c:pt>
                <c:pt idx="69228">
                  <c:v>-232.00649999999999</c:v>
                </c:pt>
                <c:pt idx="69229">
                  <c:v>-232.00449999999998</c:v>
                </c:pt>
                <c:pt idx="69230">
                  <c:v>-232.00249999999997</c:v>
                </c:pt>
                <c:pt idx="69231">
                  <c:v>-232.00049999999999</c:v>
                </c:pt>
                <c:pt idx="69232">
                  <c:v>-231.99849999999998</c:v>
                </c:pt>
                <c:pt idx="69233">
                  <c:v>-231.99649999999997</c:v>
                </c:pt>
                <c:pt idx="69234">
                  <c:v>-231.99449999999999</c:v>
                </c:pt>
                <c:pt idx="69235">
                  <c:v>-231.99249999999998</c:v>
                </c:pt>
                <c:pt idx="69236">
                  <c:v>-231.99049999999997</c:v>
                </c:pt>
                <c:pt idx="69237">
                  <c:v>-231.98849999999999</c:v>
                </c:pt>
                <c:pt idx="69238">
                  <c:v>-231.98649999999998</c:v>
                </c:pt>
                <c:pt idx="69239">
                  <c:v>-231.98449999999997</c:v>
                </c:pt>
                <c:pt idx="69240">
                  <c:v>-231.98249999999999</c:v>
                </c:pt>
                <c:pt idx="69241">
                  <c:v>-231.98049999999998</c:v>
                </c:pt>
                <c:pt idx="69242">
                  <c:v>-231.97849999999997</c:v>
                </c:pt>
                <c:pt idx="69243">
                  <c:v>-231.97649999999999</c:v>
                </c:pt>
                <c:pt idx="69244">
                  <c:v>-231.97449999999998</c:v>
                </c:pt>
                <c:pt idx="69245">
                  <c:v>-231.97249999999997</c:v>
                </c:pt>
                <c:pt idx="69246">
                  <c:v>-231.97049999999999</c:v>
                </c:pt>
                <c:pt idx="69247">
                  <c:v>-231.96849999999998</c:v>
                </c:pt>
                <c:pt idx="69248">
                  <c:v>-231.96649999999997</c:v>
                </c:pt>
                <c:pt idx="69249">
                  <c:v>-231.96449999999999</c:v>
                </c:pt>
                <c:pt idx="69250">
                  <c:v>-231.96249999999998</c:v>
                </c:pt>
                <c:pt idx="69251">
                  <c:v>-231.96049999999997</c:v>
                </c:pt>
                <c:pt idx="69252">
                  <c:v>-231.95849999999999</c:v>
                </c:pt>
                <c:pt idx="69253">
                  <c:v>-231.95649999999998</c:v>
                </c:pt>
                <c:pt idx="69254">
                  <c:v>-231.95449999999997</c:v>
                </c:pt>
                <c:pt idx="69255">
                  <c:v>-231.95249999999999</c:v>
                </c:pt>
                <c:pt idx="69256">
                  <c:v>-231.95049999999998</c:v>
                </c:pt>
                <c:pt idx="69257">
                  <c:v>-231.94849999999997</c:v>
                </c:pt>
                <c:pt idx="69258">
                  <c:v>-231.94649999999999</c:v>
                </c:pt>
                <c:pt idx="69259">
                  <c:v>-231.94449999999998</c:v>
                </c:pt>
                <c:pt idx="69260">
                  <c:v>-231.94249999999997</c:v>
                </c:pt>
                <c:pt idx="69261">
                  <c:v>-231.94049999999999</c:v>
                </c:pt>
                <c:pt idx="69262">
                  <c:v>-231.93849999999998</c:v>
                </c:pt>
                <c:pt idx="69263">
                  <c:v>-231.93649999999997</c:v>
                </c:pt>
                <c:pt idx="69264">
                  <c:v>-231.93449999999999</c:v>
                </c:pt>
                <c:pt idx="69265">
                  <c:v>-231.93249999999998</c:v>
                </c:pt>
                <c:pt idx="69266">
                  <c:v>-231.93049999999997</c:v>
                </c:pt>
                <c:pt idx="69267">
                  <c:v>-231.92849999999999</c:v>
                </c:pt>
                <c:pt idx="69268">
                  <c:v>-231.92649999999998</c:v>
                </c:pt>
                <c:pt idx="69269">
                  <c:v>-231.92449999999997</c:v>
                </c:pt>
                <c:pt idx="69270">
                  <c:v>-231.92249999999999</c:v>
                </c:pt>
                <c:pt idx="69271">
                  <c:v>-231.92049999999998</c:v>
                </c:pt>
                <c:pt idx="69272">
                  <c:v>-231.91849999999997</c:v>
                </c:pt>
                <c:pt idx="69273">
                  <c:v>-231.91649999999998</c:v>
                </c:pt>
                <c:pt idx="69274">
                  <c:v>-231.91449999999998</c:v>
                </c:pt>
                <c:pt idx="69275">
                  <c:v>-231.91249999999997</c:v>
                </c:pt>
                <c:pt idx="69276">
                  <c:v>-231.91049999999998</c:v>
                </c:pt>
                <c:pt idx="69277">
                  <c:v>-231.90849999999998</c:v>
                </c:pt>
                <c:pt idx="69278">
                  <c:v>-231.90649999999997</c:v>
                </c:pt>
                <c:pt idx="69279">
                  <c:v>-231.90449999999998</c:v>
                </c:pt>
                <c:pt idx="69280">
                  <c:v>-231.90249999999997</c:v>
                </c:pt>
                <c:pt idx="69281">
                  <c:v>-231.90049999999997</c:v>
                </c:pt>
                <c:pt idx="69282">
                  <c:v>-231.89849999999998</c:v>
                </c:pt>
                <c:pt idx="69283">
                  <c:v>-231.89649999999997</c:v>
                </c:pt>
                <c:pt idx="69284">
                  <c:v>-231.89449999999997</c:v>
                </c:pt>
                <c:pt idx="69285">
                  <c:v>-231.89249999999998</c:v>
                </c:pt>
                <c:pt idx="69286">
                  <c:v>-231.89049999999997</c:v>
                </c:pt>
                <c:pt idx="69287">
                  <c:v>-231.88849999999996</c:v>
                </c:pt>
                <c:pt idx="69288">
                  <c:v>-231.88649999999998</c:v>
                </c:pt>
                <c:pt idx="69289">
                  <c:v>-231.88449999999997</c:v>
                </c:pt>
                <c:pt idx="69290">
                  <c:v>-231.88249999999996</c:v>
                </c:pt>
                <c:pt idx="69291">
                  <c:v>-231.88049999999998</c:v>
                </c:pt>
                <c:pt idx="69292">
                  <c:v>-231.87849999999997</c:v>
                </c:pt>
                <c:pt idx="69293">
                  <c:v>-231.87649999999996</c:v>
                </c:pt>
                <c:pt idx="69294">
                  <c:v>-231.87449999999998</c:v>
                </c:pt>
                <c:pt idx="69295">
                  <c:v>-231.87249999999997</c:v>
                </c:pt>
                <c:pt idx="69296">
                  <c:v>-231.87049999999996</c:v>
                </c:pt>
                <c:pt idx="69297">
                  <c:v>-231.86849999999998</c:v>
                </c:pt>
                <c:pt idx="69298">
                  <c:v>-231.86649999999997</c:v>
                </c:pt>
                <c:pt idx="69299">
                  <c:v>-231.86449999999996</c:v>
                </c:pt>
                <c:pt idx="69300">
                  <c:v>-231.86249999999998</c:v>
                </c:pt>
                <c:pt idx="69301">
                  <c:v>-231.86049999999997</c:v>
                </c:pt>
                <c:pt idx="69302">
                  <c:v>-231.85849999999996</c:v>
                </c:pt>
                <c:pt idx="69303">
                  <c:v>-231.85649999999998</c:v>
                </c:pt>
                <c:pt idx="69304">
                  <c:v>-231.85449999999997</c:v>
                </c:pt>
                <c:pt idx="69305">
                  <c:v>-231.85249999999996</c:v>
                </c:pt>
                <c:pt idx="69306">
                  <c:v>-231.85049999999998</c:v>
                </c:pt>
                <c:pt idx="69307">
                  <c:v>-231.84849999999997</c:v>
                </c:pt>
                <c:pt idx="69308">
                  <c:v>-231.84649999999996</c:v>
                </c:pt>
                <c:pt idx="69309">
                  <c:v>-231.84449999999998</c:v>
                </c:pt>
                <c:pt idx="69310">
                  <c:v>-231.84249999999997</c:v>
                </c:pt>
                <c:pt idx="69311">
                  <c:v>-231.84049999999996</c:v>
                </c:pt>
                <c:pt idx="69312">
                  <c:v>-231.83849999999998</c:v>
                </c:pt>
                <c:pt idx="69313">
                  <c:v>-231.83649999999997</c:v>
                </c:pt>
                <c:pt idx="69314">
                  <c:v>-231.83449999999999</c:v>
                </c:pt>
                <c:pt idx="69315">
                  <c:v>-231.83249999999998</c:v>
                </c:pt>
                <c:pt idx="69316">
                  <c:v>-231.83049999999997</c:v>
                </c:pt>
                <c:pt idx="69317">
                  <c:v>-231.82849999999999</c:v>
                </c:pt>
                <c:pt idx="69318">
                  <c:v>-231.82649999999998</c:v>
                </c:pt>
                <c:pt idx="69319">
                  <c:v>-231.82449999999997</c:v>
                </c:pt>
                <c:pt idx="69320">
                  <c:v>-231.82249999999999</c:v>
                </c:pt>
                <c:pt idx="69321">
                  <c:v>-231.82049999999998</c:v>
                </c:pt>
                <c:pt idx="69322">
                  <c:v>-231.81849999999997</c:v>
                </c:pt>
                <c:pt idx="69323">
                  <c:v>-231.81649999999999</c:v>
                </c:pt>
                <c:pt idx="69324">
                  <c:v>-231.81449999999998</c:v>
                </c:pt>
                <c:pt idx="69325">
                  <c:v>-231.81249999999997</c:v>
                </c:pt>
                <c:pt idx="69326">
                  <c:v>-231.81049999999999</c:v>
                </c:pt>
                <c:pt idx="69327">
                  <c:v>-231.80849999999998</c:v>
                </c:pt>
                <c:pt idx="69328">
                  <c:v>-231.80649999999997</c:v>
                </c:pt>
                <c:pt idx="69329">
                  <c:v>-231.80449999999999</c:v>
                </c:pt>
                <c:pt idx="69330">
                  <c:v>-231.80249999999998</c:v>
                </c:pt>
                <c:pt idx="69331">
                  <c:v>-231.80049999999997</c:v>
                </c:pt>
                <c:pt idx="69332">
                  <c:v>-231.79849999999999</c:v>
                </c:pt>
                <c:pt idx="69333">
                  <c:v>-231.79649999999998</c:v>
                </c:pt>
                <c:pt idx="69334">
                  <c:v>-231.79449999999997</c:v>
                </c:pt>
                <c:pt idx="69335">
                  <c:v>-231.79249999999999</c:v>
                </c:pt>
                <c:pt idx="69336">
                  <c:v>-231.79049999999998</c:v>
                </c:pt>
                <c:pt idx="69337">
                  <c:v>-231.78849999999997</c:v>
                </c:pt>
                <c:pt idx="69338">
                  <c:v>-231.78649999999999</c:v>
                </c:pt>
                <c:pt idx="69339">
                  <c:v>-231.78449999999998</c:v>
                </c:pt>
                <c:pt idx="69340">
                  <c:v>-231.78249999999997</c:v>
                </c:pt>
                <c:pt idx="69341">
                  <c:v>-231.78049999999999</c:v>
                </c:pt>
                <c:pt idx="69342">
                  <c:v>-231.77849999999998</c:v>
                </c:pt>
                <c:pt idx="69343">
                  <c:v>-231.77649999999997</c:v>
                </c:pt>
                <c:pt idx="69344">
                  <c:v>-231.77449999999999</c:v>
                </c:pt>
                <c:pt idx="69345">
                  <c:v>-231.77249999999998</c:v>
                </c:pt>
                <c:pt idx="69346">
                  <c:v>-231.77049999999997</c:v>
                </c:pt>
                <c:pt idx="69347">
                  <c:v>-231.76849999999999</c:v>
                </c:pt>
                <c:pt idx="69348">
                  <c:v>-231.76649999999998</c:v>
                </c:pt>
                <c:pt idx="69349">
                  <c:v>-231.76449999999997</c:v>
                </c:pt>
                <c:pt idx="69350">
                  <c:v>-231.76249999999999</c:v>
                </c:pt>
                <c:pt idx="69351">
                  <c:v>-231.76049999999998</c:v>
                </c:pt>
                <c:pt idx="69352">
                  <c:v>-231.75849999999997</c:v>
                </c:pt>
                <c:pt idx="69353">
                  <c:v>-231.75649999999999</c:v>
                </c:pt>
                <c:pt idx="69354">
                  <c:v>-231.75449999999998</c:v>
                </c:pt>
                <c:pt idx="69355">
                  <c:v>-231.75249999999997</c:v>
                </c:pt>
                <c:pt idx="69356">
                  <c:v>-231.75049999999999</c:v>
                </c:pt>
                <c:pt idx="69357">
                  <c:v>-231.74849999999998</c:v>
                </c:pt>
                <c:pt idx="69358">
                  <c:v>-231.74649999999997</c:v>
                </c:pt>
                <c:pt idx="69359">
                  <c:v>-231.74449999999999</c:v>
                </c:pt>
                <c:pt idx="69360">
                  <c:v>-231.74249999999998</c:v>
                </c:pt>
                <c:pt idx="69361">
                  <c:v>-231.74049999999997</c:v>
                </c:pt>
                <c:pt idx="69362">
                  <c:v>-231.73849999999999</c:v>
                </c:pt>
                <c:pt idx="69363">
                  <c:v>-231.73649999999998</c:v>
                </c:pt>
                <c:pt idx="69364">
                  <c:v>-231.73449999999997</c:v>
                </c:pt>
                <c:pt idx="69365">
                  <c:v>-231.73249999999999</c:v>
                </c:pt>
                <c:pt idx="69366">
                  <c:v>-231.73049999999998</c:v>
                </c:pt>
                <c:pt idx="69367">
                  <c:v>-231.72849999999997</c:v>
                </c:pt>
                <c:pt idx="69368">
                  <c:v>-231.72649999999999</c:v>
                </c:pt>
                <c:pt idx="69369">
                  <c:v>-231.72449999999998</c:v>
                </c:pt>
                <c:pt idx="69370">
                  <c:v>-231.72249999999997</c:v>
                </c:pt>
                <c:pt idx="69371">
                  <c:v>-231.72049999999999</c:v>
                </c:pt>
                <c:pt idx="69372">
                  <c:v>-231.71849999999998</c:v>
                </c:pt>
                <c:pt idx="69373">
                  <c:v>-231.71649999999997</c:v>
                </c:pt>
                <c:pt idx="69374">
                  <c:v>-231.71449999999999</c:v>
                </c:pt>
                <c:pt idx="69375">
                  <c:v>-231.71249999999998</c:v>
                </c:pt>
                <c:pt idx="69376">
                  <c:v>-231.71049999999997</c:v>
                </c:pt>
                <c:pt idx="69377">
                  <c:v>-231.70849999999999</c:v>
                </c:pt>
                <c:pt idx="69378">
                  <c:v>-231.70649999999998</c:v>
                </c:pt>
                <c:pt idx="69379">
                  <c:v>-231.70449999999997</c:v>
                </c:pt>
                <c:pt idx="69380">
                  <c:v>-231.70249999999999</c:v>
                </c:pt>
                <c:pt idx="69381">
                  <c:v>-231.70049999999998</c:v>
                </c:pt>
                <c:pt idx="69382">
                  <c:v>-231.69849999999997</c:v>
                </c:pt>
                <c:pt idx="69383">
                  <c:v>-231.69649999999999</c:v>
                </c:pt>
                <c:pt idx="69384">
                  <c:v>-231.69449999999998</c:v>
                </c:pt>
                <c:pt idx="69385">
                  <c:v>-231.69249999999997</c:v>
                </c:pt>
                <c:pt idx="69386">
                  <c:v>-231.69049999999999</c:v>
                </c:pt>
                <c:pt idx="69387">
                  <c:v>-231.68849999999998</c:v>
                </c:pt>
                <c:pt idx="69388">
                  <c:v>-231.68649999999997</c:v>
                </c:pt>
                <c:pt idx="69389">
                  <c:v>-231.68449999999999</c:v>
                </c:pt>
                <c:pt idx="69390">
                  <c:v>-231.68249999999998</c:v>
                </c:pt>
                <c:pt idx="69391">
                  <c:v>-231.68049999999997</c:v>
                </c:pt>
                <c:pt idx="69392">
                  <c:v>-231.67849999999999</c:v>
                </c:pt>
                <c:pt idx="69393">
                  <c:v>-231.67649999999998</c:v>
                </c:pt>
                <c:pt idx="69394">
                  <c:v>-231.67449999999997</c:v>
                </c:pt>
                <c:pt idx="69395">
                  <c:v>-231.67249999999999</c:v>
                </c:pt>
                <c:pt idx="69396">
                  <c:v>-231.67049999999998</c:v>
                </c:pt>
                <c:pt idx="69397">
                  <c:v>-231.66849999999997</c:v>
                </c:pt>
                <c:pt idx="69398">
                  <c:v>-231.66649999999998</c:v>
                </c:pt>
                <c:pt idx="69399">
                  <c:v>-231.66449999999998</c:v>
                </c:pt>
                <c:pt idx="69400">
                  <c:v>-231.66249999999997</c:v>
                </c:pt>
                <c:pt idx="69401">
                  <c:v>-231.66049999999998</c:v>
                </c:pt>
                <c:pt idx="69402">
                  <c:v>-231.65849999999998</c:v>
                </c:pt>
                <c:pt idx="69403">
                  <c:v>-231.65649999999997</c:v>
                </c:pt>
                <c:pt idx="69404">
                  <c:v>-231.65449999999998</c:v>
                </c:pt>
                <c:pt idx="69405">
                  <c:v>-231.65249999999997</c:v>
                </c:pt>
                <c:pt idx="69406">
                  <c:v>-231.65049999999997</c:v>
                </c:pt>
                <c:pt idx="69407">
                  <c:v>-231.64849999999998</c:v>
                </c:pt>
                <c:pt idx="69408">
                  <c:v>-231.64649999999997</c:v>
                </c:pt>
                <c:pt idx="69409">
                  <c:v>-231.64449999999997</c:v>
                </c:pt>
                <c:pt idx="69410">
                  <c:v>-231.64249999999998</c:v>
                </c:pt>
                <c:pt idx="69411">
                  <c:v>-231.64049999999997</c:v>
                </c:pt>
                <c:pt idx="69412">
                  <c:v>-231.63849999999996</c:v>
                </c:pt>
                <c:pt idx="69413">
                  <c:v>-231.63649999999998</c:v>
                </c:pt>
                <c:pt idx="69414">
                  <c:v>-231.63449999999997</c:v>
                </c:pt>
                <c:pt idx="69415">
                  <c:v>-231.63249999999996</c:v>
                </c:pt>
                <c:pt idx="69416">
                  <c:v>-231.63049999999998</c:v>
                </c:pt>
                <c:pt idx="69417">
                  <c:v>-231.62849999999997</c:v>
                </c:pt>
                <c:pt idx="69418">
                  <c:v>-231.62649999999996</c:v>
                </c:pt>
                <c:pt idx="69419">
                  <c:v>-231.62449999999998</c:v>
                </c:pt>
                <c:pt idx="69420">
                  <c:v>-231.62249999999997</c:v>
                </c:pt>
                <c:pt idx="69421">
                  <c:v>-231.62049999999996</c:v>
                </c:pt>
                <c:pt idx="69422">
                  <c:v>-231.61849999999998</c:v>
                </c:pt>
                <c:pt idx="69423">
                  <c:v>-231.61649999999997</c:v>
                </c:pt>
                <c:pt idx="69424">
                  <c:v>-231.61449999999996</c:v>
                </c:pt>
                <c:pt idx="69425">
                  <c:v>-231.61249999999998</c:v>
                </c:pt>
                <c:pt idx="69426">
                  <c:v>-231.61049999999997</c:v>
                </c:pt>
                <c:pt idx="69427">
                  <c:v>-231.60849999999996</c:v>
                </c:pt>
                <c:pt idx="69428">
                  <c:v>-231.60649999999998</c:v>
                </c:pt>
                <c:pt idx="69429">
                  <c:v>-231.60449999999997</c:v>
                </c:pt>
                <c:pt idx="69430">
                  <c:v>-231.60249999999996</c:v>
                </c:pt>
                <c:pt idx="69431">
                  <c:v>-231.60049999999998</c:v>
                </c:pt>
                <c:pt idx="69432">
                  <c:v>-231.59849999999997</c:v>
                </c:pt>
                <c:pt idx="69433">
                  <c:v>-231.59649999999996</c:v>
                </c:pt>
                <c:pt idx="69434">
                  <c:v>-231.59449999999998</c:v>
                </c:pt>
                <c:pt idx="69435">
                  <c:v>-231.59249999999997</c:v>
                </c:pt>
                <c:pt idx="69436">
                  <c:v>-231.59049999999996</c:v>
                </c:pt>
                <c:pt idx="69437">
                  <c:v>-231.58849999999998</c:v>
                </c:pt>
                <c:pt idx="69438">
                  <c:v>-231.58649999999997</c:v>
                </c:pt>
                <c:pt idx="69439">
                  <c:v>-231.58449999999999</c:v>
                </c:pt>
                <c:pt idx="69440">
                  <c:v>-231.58249999999998</c:v>
                </c:pt>
                <c:pt idx="69441">
                  <c:v>-231.58049999999997</c:v>
                </c:pt>
                <c:pt idx="69442">
                  <c:v>-231.57849999999999</c:v>
                </c:pt>
                <c:pt idx="69443">
                  <c:v>-231.57649999999998</c:v>
                </c:pt>
                <c:pt idx="69444">
                  <c:v>-231.57449999999997</c:v>
                </c:pt>
                <c:pt idx="69445">
                  <c:v>-231.57249999999999</c:v>
                </c:pt>
                <c:pt idx="69446">
                  <c:v>-231.57049999999998</c:v>
                </c:pt>
                <c:pt idx="69447">
                  <c:v>-231.56849999999997</c:v>
                </c:pt>
                <c:pt idx="69448">
                  <c:v>-231.56649999999999</c:v>
                </c:pt>
                <c:pt idx="69449">
                  <c:v>-231.56449999999998</c:v>
                </c:pt>
                <c:pt idx="69450">
                  <c:v>-231.56249999999997</c:v>
                </c:pt>
                <c:pt idx="69451">
                  <c:v>-231.56049999999999</c:v>
                </c:pt>
                <c:pt idx="69452">
                  <c:v>-231.55849999999998</c:v>
                </c:pt>
                <c:pt idx="69453">
                  <c:v>-231.55649999999997</c:v>
                </c:pt>
                <c:pt idx="69454">
                  <c:v>-231.55449999999999</c:v>
                </c:pt>
                <c:pt idx="69455">
                  <c:v>-231.55249999999998</c:v>
                </c:pt>
                <c:pt idx="69456">
                  <c:v>-231.55049999999997</c:v>
                </c:pt>
                <c:pt idx="69457">
                  <c:v>-231.54849999999999</c:v>
                </c:pt>
                <c:pt idx="69458">
                  <c:v>-231.54649999999998</c:v>
                </c:pt>
                <c:pt idx="69459">
                  <c:v>-231.54449999999997</c:v>
                </c:pt>
                <c:pt idx="69460">
                  <c:v>-231.54249999999999</c:v>
                </c:pt>
                <c:pt idx="69461">
                  <c:v>-231.54049999999998</c:v>
                </c:pt>
                <c:pt idx="69462">
                  <c:v>-231.53849999999997</c:v>
                </c:pt>
                <c:pt idx="69463">
                  <c:v>-231.53649999999999</c:v>
                </c:pt>
                <c:pt idx="69464">
                  <c:v>-231.53449999999998</c:v>
                </c:pt>
                <c:pt idx="69465">
                  <c:v>-231.53249999999997</c:v>
                </c:pt>
                <c:pt idx="69466">
                  <c:v>-231.53049999999999</c:v>
                </c:pt>
                <c:pt idx="69467">
                  <c:v>-231.52849999999998</c:v>
                </c:pt>
                <c:pt idx="69468">
                  <c:v>-231.52649999999997</c:v>
                </c:pt>
                <c:pt idx="69469">
                  <c:v>-231.52449999999999</c:v>
                </c:pt>
                <c:pt idx="69470">
                  <c:v>-231.52249999999998</c:v>
                </c:pt>
                <c:pt idx="69471">
                  <c:v>-231.52049999999997</c:v>
                </c:pt>
                <c:pt idx="69472">
                  <c:v>-231.51849999999999</c:v>
                </c:pt>
                <c:pt idx="69473">
                  <c:v>-231.51649999999998</c:v>
                </c:pt>
                <c:pt idx="69474">
                  <c:v>-231.51449999999997</c:v>
                </c:pt>
                <c:pt idx="69475">
                  <c:v>-231.51249999999999</c:v>
                </c:pt>
                <c:pt idx="69476">
                  <c:v>-231.51049999999998</c:v>
                </c:pt>
                <c:pt idx="69477">
                  <c:v>-231.50849999999997</c:v>
                </c:pt>
                <c:pt idx="69478">
                  <c:v>-231.50649999999999</c:v>
                </c:pt>
                <c:pt idx="69479">
                  <c:v>-231.50449999999998</c:v>
                </c:pt>
                <c:pt idx="69480">
                  <c:v>-231.50249999999997</c:v>
                </c:pt>
                <c:pt idx="69481">
                  <c:v>-231.50049999999999</c:v>
                </c:pt>
                <c:pt idx="69482">
                  <c:v>-231.49849999999998</c:v>
                </c:pt>
                <c:pt idx="69483">
                  <c:v>-231.49649999999997</c:v>
                </c:pt>
                <c:pt idx="69484">
                  <c:v>-231.49449999999999</c:v>
                </c:pt>
                <c:pt idx="69485">
                  <c:v>-231.49249999999998</c:v>
                </c:pt>
                <c:pt idx="69486">
                  <c:v>-231.49049999999997</c:v>
                </c:pt>
                <c:pt idx="69487">
                  <c:v>-231.48849999999999</c:v>
                </c:pt>
                <c:pt idx="69488">
                  <c:v>-231.48649999999998</c:v>
                </c:pt>
                <c:pt idx="69489">
                  <c:v>-231.48449999999997</c:v>
                </c:pt>
                <c:pt idx="69490">
                  <c:v>-231.48249999999999</c:v>
                </c:pt>
                <c:pt idx="69491">
                  <c:v>-231.48049999999998</c:v>
                </c:pt>
                <c:pt idx="69492">
                  <c:v>-231.47849999999997</c:v>
                </c:pt>
                <c:pt idx="69493">
                  <c:v>-231.47649999999999</c:v>
                </c:pt>
                <c:pt idx="69494">
                  <c:v>-231.47449999999998</c:v>
                </c:pt>
                <c:pt idx="69495">
                  <c:v>-231.47249999999997</c:v>
                </c:pt>
                <c:pt idx="69496">
                  <c:v>-231.47049999999999</c:v>
                </c:pt>
                <c:pt idx="69497">
                  <c:v>-231.46849999999998</c:v>
                </c:pt>
                <c:pt idx="69498">
                  <c:v>-231.46649999999997</c:v>
                </c:pt>
                <c:pt idx="69499">
                  <c:v>-231.46449999999999</c:v>
                </c:pt>
                <c:pt idx="69500">
                  <c:v>-231.46249999999998</c:v>
                </c:pt>
                <c:pt idx="69501">
                  <c:v>-231.46049999999997</c:v>
                </c:pt>
                <c:pt idx="69502">
                  <c:v>-231.45849999999999</c:v>
                </c:pt>
                <c:pt idx="69503">
                  <c:v>-231.45649999999998</c:v>
                </c:pt>
                <c:pt idx="69504">
                  <c:v>-231.45449999999997</c:v>
                </c:pt>
                <c:pt idx="69505">
                  <c:v>-231.45249999999999</c:v>
                </c:pt>
                <c:pt idx="69506">
                  <c:v>-231.45049999999998</c:v>
                </c:pt>
                <c:pt idx="69507">
                  <c:v>-231.44849999999997</c:v>
                </c:pt>
                <c:pt idx="69508">
                  <c:v>-231.44649999999999</c:v>
                </c:pt>
                <c:pt idx="69509">
                  <c:v>-231.44449999999998</c:v>
                </c:pt>
                <c:pt idx="69510">
                  <c:v>-231.44249999999997</c:v>
                </c:pt>
                <c:pt idx="69511">
                  <c:v>-231.44049999999999</c:v>
                </c:pt>
                <c:pt idx="69512">
                  <c:v>-231.43849999999998</c:v>
                </c:pt>
                <c:pt idx="69513">
                  <c:v>-231.43649999999997</c:v>
                </c:pt>
                <c:pt idx="69514">
                  <c:v>-231.43449999999999</c:v>
                </c:pt>
                <c:pt idx="69515">
                  <c:v>-231.43249999999998</c:v>
                </c:pt>
                <c:pt idx="69516">
                  <c:v>-231.43049999999997</c:v>
                </c:pt>
                <c:pt idx="69517">
                  <c:v>-231.42849999999999</c:v>
                </c:pt>
                <c:pt idx="69518">
                  <c:v>-231.42649999999998</c:v>
                </c:pt>
                <c:pt idx="69519">
                  <c:v>-231.42449999999997</c:v>
                </c:pt>
                <c:pt idx="69520">
                  <c:v>-231.42249999999999</c:v>
                </c:pt>
                <c:pt idx="69521">
                  <c:v>-231.42049999999998</c:v>
                </c:pt>
                <c:pt idx="69522">
                  <c:v>-231.41849999999997</c:v>
                </c:pt>
                <c:pt idx="69523">
                  <c:v>-231.41649999999998</c:v>
                </c:pt>
                <c:pt idx="69524">
                  <c:v>-231.41449999999998</c:v>
                </c:pt>
                <c:pt idx="69525">
                  <c:v>-231.41249999999997</c:v>
                </c:pt>
                <c:pt idx="69526">
                  <c:v>-231.41049999999998</c:v>
                </c:pt>
                <c:pt idx="69527">
                  <c:v>-231.40849999999998</c:v>
                </c:pt>
                <c:pt idx="69528">
                  <c:v>-231.40649999999997</c:v>
                </c:pt>
                <c:pt idx="69529">
                  <c:v>-231.40449999999998</c:v>
                </c:pt>
                <c:pt idx="69530">
                  <c:v>-231.40249999999997</c:v>
                </c:pt>
                <c:pt idx="69531">
                  <c:v>-231.40049999999997</c:v>
                </c:pt>
                <c:pt idx="69532">
                  <c:v>-231.39849999999998</c:v>
                </c:pt>
                <c:pt idx="69533">
                  <c:v>-231.39649999999997</c:v>
                </c:pt>
                <c:pt idx="69534">
                  <c:v>-231.39449999999997</c:v>
                </c:pt>
                <c:pt idx="69535">
                  <c:v>-231.39249999999998</c:v>
                </c:pt>
                <c:pt idx="69536">
                  <c:v>-231.39049999999997</c:v>
                </c:pt>
                <c:pt idx="69537">
                  <c:v>-231.38849999999996</c:v>
                </c:pt>
                <c:pt idx="69538">
                  <c:v>-231.38649999999998</c:v>
                </c:pt>
                <c:pt idx="69539">
                  <c:v>-231.38449999999997</c:v>
                </c:pt>
                <c:pt idx="69540">
                  <c:v>-231.38249999999996</c:v>
                </c:pt>
                <c:pt idx="69541">
                  <c:v>-231.38049999999998</c:v>
                </c:pt>
                <c:pt idx="69542">
                  <c:v>-231.37849999999997</c:v>
                </c:pt>
                <c:pt idx="69543">
                  <c:v>-231.37649999999996</c:v>
                </c:pt>
                <c:pt idx="69544">
                  <c:v>-231.37449999999998</c:v>
                </c:pt>
                <c:pt idx="69545">
                  <c:v>-231.37249999999997</c:v>
                </c:pt>
                <c:pt idx="69546">
                  <c:v>-231.37049999999996</c:v>
                </c:pt>
                <c:pt idx="69547">
                  <c:v>-231.36849999999998</c:v>
                </c:pt>
                <c:pt idx="69548">
                  <c:v>-231.36649999999997</c:v>
                </c:pt>
                <c:pt idx="69549">
                  <c:v>-231.36449999999996</c:v>
                </c:pt>
                <c:pt idx="69550">
                  <c:v>-231.36249999999998</c:v>
                </c:pt>
                <c:pt idx="69551">
                  <c:v>-231.36049999999997</c:v>
                </c:pt>
                <c:pt idx="69552">
                  <c:v>-231.35849999999996</c:v>
                </c:pt>
                <c:pt idx="69553">
                  <c:v>-231.35649999999998</c:v>
                </c:pt>
                <c:pt idx="69554">
                  <c:v>-231.35449999999997</c:v>
                </c:pt>
                <c:pt idx="69555">
                  <c:v>-231.35249999999996</c:v>
                </c:pt>
                <c:pt idx="69556">
                  <c:v>-231.35049999999998</c:v>
                </c:pt>
                <c:pt idx="69557">
                  <c:v>-231.34849999999997</c:v>
                </c:pt>
                <c:pt idx="69558">
                  <c:v>-231.34649999999996</c:v>
                </c:pt>
                <c:pt idx="69559">
                  <c:v>-231.34449999999998</c:v>
                </c:pt>
                <c:pt idx="69560">
                  <c:v>-231.34249999999997</c:v>
                </c:pt>
                <c:pt idx="69561">
                  <c:v>-231.34049999999996</c:v>
                </c:pt>
                <c:pt idx="69562">
                  <c:v>-231.33849999999998</c:v>
                </c:pt>
                <c:pt idx="69563">
                  <c:v>-231.33649999999997</c:v>
                </c:pt>
                <c:pt idx="69564">
                  <c:v>-231.33449999999999</c:v>
                </c:pt>
                <c:pt idx="69565">
                  <c:v>-231.33249999999998</c:v>
                </c:pt>
                <c:pt idx="69566">
                  <c:v>-231.33049999999997</c:v>
                </c:pt>
                <c:pt idx="69567">
                  <c:v>-231.32849999999999</c:v>
                </c:pt>
                <c:pt idx="69568">
                  <c:v>-231.32649999999998</c:v>
                </c:pt>
                <c:pt idx="69569">
                  <c:v>-231.32449999999997</c:v>
                </c:pt>
                <c:pt idx="69570">
                  <c:v>-231.32249999999999</c:v>
                </c:pt>
                <c:pt idx="69571">
                  <c:v>-231.32049999999998</c:v>
                </c:pt>
                <c:pt idx="69572">
                  <c:v>-231.31849999999997</c:v>
                </c:pt>
                <c:pt idx="69573">
                  <c:v>-231.31649999999999</c:v>
                </c:pt>
                <c:pt idx="69574">
                  <c:v>-231.31449999999998</c:v>
                </c:pt>
                <c:pt idx="69575">
                  <c:v>-231.31249999999997</c:v>
                </c:pt>
                <c:pt idx="69576">
                  <c:v>-231.31049999999999</c:v>
                </c:pt>
                <c:pt idx="69577">
                  <c:v>-231.30849999999998</c:v>
                </c:pt>
                <c:pt idx="69578">
                  <c:v>-231.30649999999997</c:v>
                </c:pt>
                <c:pt idx="69579">
                  <c:v>-231.30449999999999</c:v>
                </c:pt>
                <c:pt idx="69580">
                  <c:v>-231.30249999999998</c:v>
                </c:pt>
                <c:pt idx="69581">
                  <c:v>-231.30049999999997</c:v>
                </c:pt>
                <c:pt idx="69582">
                  <c:v>-231.29849999999999</c:v>
                </c:pt>
                <c:pt idx="69583">
                  <c:v>-231.29649999999998</c:v>
                </c:pt>
                <c:pt idx="69584">
                  <c:v>-231.29449999999997</c:v>
                </c:pt>
                <c:pt idx="69585">
                  <c:v>-231.29249999999999</c:v>
                </c:pt>
                <c:pt idx="69586">
                  <c:v>-231.29049999999998</c:v>
                </c:pt>
                <c:pt idx="69587">
                  <c:v>-231.28849999999997</c:v>
                </c:pt>
                <c:pt idx="69588">
                  <c:v>-231.28649999999999</c:v>
                </c:pt>
                <c:pt idx="69589">
                  <c:v>-231.28449999999998</c:v>
                </c:pt>
                <c:pt idx="69590">
                  <c:v>-231.28249999999997</c:v>
                </c:pt>
                <c:pt idx="69591">
                  <c:v>-231.28049999999999</c:v>
                </c:pt>
                <c:pt idx="69592">
                  <c:v>-231.27849999999998</c:v>
                </c:pt>
                <c:pt idx="69593">
                  <c:v>-231.27649999999997</c:v>
                </c:pt>
                <c:pt idx="69594">
                  <c:v>-231.27449999999999</c:v>
                </c:pt>
                <c:pt idx="69595">
                  <c:v>-231.27249999999998</c:v>
                </c:pt>
                <c:pt idx="69596">
                  <c:v>-231.27049999999997</c:v>
                </c:pt>
                <c:pt idx="69597">
                  <c:v>-231.26849999999999</c:v>
                </c:pt>
                <c:pt idx="69598">
                  <c:v>-231.26649999999998</c:v>
                </c:pt>
                <c:pt idx="69599">
                  <c:v>-231.26449999999997</c:v>
                </c:pt>
                <c:pt idx="69600">
                  <c:v>-231.26249999999999</c:v>
                </c:pt>
                <c:pt idx="69601">
                  <c:v>-231.26049999999998</c:v>
                </c:pt>
                <c:pt idx="69602">
                  <c:v>-231.25849999999997</c:v>
                </c:pt>
                <c:pt idx="69603">
                  <c:v>-231.25649999999999</c:v>
                </c:pt>
                <c:pt idx="69604">
                  <c:v>-231.25449999999998</c:v>
                </c:pt>
                <c:pt idx="69605">
                  <c:v>-231.25249999999997</c:v>
                </c:pt>
                <c:pt idx="69606">
                  <c:v>-231.25049999999999</c:v>
                </c:pt>
                <c:pt idx="69607">
                  <c:v>-231.24849999999998</c:v>
                </c:pt>
                <c:pt idx="69608">
                  <c:v>-231.24649999999997</c:v>
                </c:pt>
                <c:pt idx="69609">
                  <c:v>-231.24449999999999</c:v>
                </c:pt>
                <c:pt idx="69610">
                  <c:v>-231.24249999999998</c:v>
                </c:pt>
                <c:pt idx="69611">
                  <c:v>-231.24049999999997</c:v>
                </c:pt>
                <c:pt idx="69612">
                  <c:v>-231.23849999999999</c:v>
                </c:pt>
                <c:pt idx="69613">
                  <c:v>-231.23649999999998</c:v>
                </c:pt>
                <c:pt idx="69614">
                  <c:v>-231.23449999999997</c:v>
                </c:pt>
                <c:pt idx="69615">
                  <c:v>-231.23249999999999</c:v>
                </c:pt>
                <c:pt idx="69616">
                  <c:v>-231.23049999999998</c:v>
                </c:pt>
                <c:pt idx="69617">
                  <c:v>-231.22849999999997</c:v>
                </c:pt>
                <c:pt idx="69618">
                  <c:v>-231.22649999999999</c:v>
                </c:pt>
                <c:pt idx="69619">
                  <c:v>-231.22449999999998</c:v>
                </c:pt>
                <c:pt idx="69620">
                  <c:v>-231.22249999999997</c:v>
                </c:pt>
                <c:pt idx="69621">
                  <c:v>-231.22049999999999</c:v>
                </c:pt>
                <c:pt idx="69622">
                  <c:v>-231.21849999999998</c:v>
                </c:pt>
                <c:pt idx="69623">
                  <c:v>-231.21649999999997</c:v>
                </c:pt>
                <c:pt idx="69624">
                  <c:v>-231.21449999999999</c:v>
                </c:pt>
                <c:pt idx="69625">
                  <c:v>-231.21249999999998</c:v>
                </c:pt>
                <c:pt idx="69626">
                  <c:v>-231.21049999999997</c:v>
                </c:pt>
                <c:pt idx="69627">
                  <c:v>-231.20849999999999</c:v>
                </c:pt>
                <c:pt idx="69628">
                  <c:v>-231.20649999999998</c:v>
                </c:pt>
                <c:pt idx="69629">
                  <c:v>-231.20449999999997</c:v>
                </c:pt>
                <c:pt idx="69630">
                  <c:v>-231.20249999999999</c:v>
                </c:pt>
                <c:pt idx="69631">
                  <c:v>-231.20049999999998</c:v>
                </c:pt>
                <c:pt idx="69632">
                  <c:v>-231.19849999999997</c:v>
                </c:pt>
                <c:pt idx="69633">
                  <c:v>-231.19649999999999</c:v>
                </c:pt>
                <c:pt idx="69634">
                  <c:v>-231.19449999999998</c:v>
                </c:pt>
                <c:pt idx="69635">
                  <c:v>-231.19249999999997</c:v>
                </c:pt>
                <c:pt idx="69636">
                  <c:v>-231.19049999999999</c:v>
                </c:pt>
                <c:pt idx="69637">
                  <c:v>-231.18849999999998</c:v>
                </c:pt>
                <c:pt idx="69638">
                  <c:v>-231.18649999999997</c:v>
                </c:pt>
                <c:pt idx="69639">
                  <c:v>-231.18449999999999</c:v>
                </c:pt>
                <c:pt idx="69640">
                  <c:v>-231.18249999999998</c:v>
                </c:pt>
                <c:pt idx="69641">
                  <c:v>-231.18049999999997</c:v>
                </c:pt>
                <c:pt idx="69642">
                  <c:v>-231.17849999999999</c:v>
                </c:pt>
                <c:pt idx="69643">
                  <c:v>-231.17649999999998</c:v>
                </c:pt>
                <c:pt idx="69644">
                  <c:v>-231.17449999999997</c:v>
                </c:pt>
                <c:pt idx="69645">
                  <c:v>-231.17249999999999</c:v>
                </c:pt>
                <c:pt idx="69646">
                  <c:v>-231.17049999999998</c:v>
                </c:pt>
                <c:pt idx="69647">
                  <c:v>-231.16849999999997</c:v>
                </c:pt>
                <c:pt idx="69648">
                  <c:v>-231.16649999999998</c:v>
                </c:pt>
                <c:pt idx="69649">
                  <c:v>-231.16449999999998</c:v>
                </c:pt>
                <c:pt idx="69650">
                  <c:v>-231.16249999999997</c:v>
                </c:pt>
                <c:pt idx="69651">
                  <c:v>-231.16049999999998</c:v>
                </c:pt>
                <c:pt idx="69652">
                  <c:v>-231.15849999999998</c:v>
                </c:pt>
                <c:pt idx="69653">
                  <c:v>-231.15649999999997</c:v>
                </c:pt>
                <c:pt idx="69654">
                  <c:v>-231.15449999999998</c:v>
                </c:pt>
                <c:pt idx="69655">
                  <c:v>-231.15249999999997</c:v>
                </c:pt>
                <c:pt idx="69656">
                  <c:v>-231.15049999999997</c:v>
                </c:pt>
                <c:pt idx="69657">
                  <c:v>-231.14849999999998</c:v>
                </c:pt>
                <c:pt idx="69658">
                  <c:v>-231.14649999999997</c:v>
                </c:pt>
                <c:pt idx="69659">
                  <c:v>-231.14449999999997</c:v>
                </c:pt>
                <c:pt idx="69660">
                  <c:v>-231.14249999999998</c:v>
                </c:pt>
                <c:pt idx="69661">
                  <c:v>-231.14049999999997</c:v>
                </c:pt>
                <c:pt idx="69662">
                  <c:v>-231.13849999999996</c:v>
                </c:pt>
                <c:pt idx="69663">
                  <c:v>-231.13649999999998</c:v>
                </c:pt>
                <c:pt idx="69664">
                  <c:v>-231.13449999999997</c:v>
                </c:pt>
                <c:pt idx="69665">
                  <c:v>-231.13249999999996</c:v>
                </c:pt>
                <c:pt idx="69666">
                  <c:v>-231.13049999999998</c:v>
                </c:pt>
                <c:pt idx="69667">
                  <c:v>-231.12849999999997</c:v>
                </c:pt>
                <c:pt idx="69668">
                  <c:v>-231.12649999999996</c:v>
                </c:pt>
                <c:pt idx="69669">
                  <c:v>-231.12449999999998</c:v>
                </c:pt>
                <c:pt idx="69670">
                  <c:v>-231.12249999999997</c:v>
                </c:pt>
                <c:pt idx="69671">
                  <c:v>-231.12049999999996</c:v>
                </c:pt>
                <c:pt idx="69672">
                  <c:v>-231.11849999999998</c:v>
                </c:pt>
                <c:pt idx="69673">
                  <c:v>-231.11649999999997</c:v>
                </c:pt>
                <c:pt idx="69674">
                  <c:v>-231.11449999999996</c:v>
                </c:pt>
                <c:pt idx="69675">
                  <c:v>-231.11249999999998</c:v>
                </c:pt>
                <c:pt idx="69676">
                  <c:v>-231.11049999999997</c:v>
                </c:pt>
                <c:pt idx="69677">
                  <c:v>-231.10849999999996</c:v>
                </c:pt>
                <c:pt idx="69678">
                  <c:v>-231.10649999999998</c:v>
                </c:pt>
                <c:pt idx="69679">
                  <c:v>-231.10449999999997</c:v>
                </c:pt>
                <c:pt idx="69680">
                  <c:v>-231.10249999999996</c:v>
                </c:pt>
                <c:pt idx="69681">
                  <c:v>-231.10049999999998</c:v>
                </c:pt>
                <c:pt idx="69682">
                  <c:v>-231.09849999999997</c:v>
                </c:pt>
                <c:pt idx="69683">
                  <c:v>-231.09649999999996</c:v>
                </c:pt>
                <c:pt idx="69684">
                  <c:v>-231.09449999999998</c:v>
                </c:pt>
                <c:pt idx="69685">
                  <c:v>-231.09249999999997</c:v>
                </c:pt>
                <c:pt idx="69686">
                  <c:v>-231.09049999999996</c:v>
                </c:pt>
                <c:pt idx="69687">
                  <c:v>-231.08849999999998</c:v>
                </c:pt>
                <c:pt idx="69688">
                  <c:v>-231.08649999999997</c:v>
                </c:pt>
                <c:pt idx="69689">
                  <c:v>-231.08449999999999</c:v>
                </c:pt>
                <c:pt idx="69690">
                  <c:v>-231.08249999999998</c:v>
                </c:pt>
                <c:pt idx="69691">
                  <c:v>-231.08049999999997</c:v>
                </c:pt>
                <c:pt idx="69692">
                  <c:v>-231.07849999999999</c:v>
                </c:pt>
                <c:pt idx="69693">
                  <c:v>-231.07649999999998</c:v>
                </c:pt>
                <c:pt idx="69694">
                  <c:v>-231.07449999999997</c:v>
                </c:pt>
                <c:pt idx="69695">
                  <c:v>-231.07249999999999</c:v>
                </c:pt>
                <c:pt idx="69696">
                  <c:v>-231.07049999999998</c:v>
                </c:pt>
                <c:pt idx="69697">
                  <c:v>-231.06849999999997</c:v>
                </c:pt>
                <c:pt idx="69698">
                  <c:v>-231.06649999999999</c:v>
                </c:pt>
                <c:pt idx="69699">
                  <c:v>-231.06449999999998</c:v>
                </c:pt>
                <c:pt idx="69700">
                  <c:v>-231.06249999999997</c:v>
                </c:pt>
                <c:pt idx="69701">
                  <c:v>-231.06049999999999</c:v>
                </c:pt>
                <c:pt idx="69702">
                  <c:v>-231.05849999999998</c:v>
                </c:pt>
                <c:pt idx="69703">
                  <c:v>-231.05649999999997</c:v>
                </c:pt>
                <c:pt idx="69704">
                  <c:v>-231.05449999999999</c:v>
                </c:pt>
                <c:pt idx="69705">
                  <c:v>-231.05249999999998</c:v>
                </c:pt>
                <c:pt idx="69706">
                  <c:v>-231.05049999999997</c:v>
                </c:pt>
                <c:pt idx="69707">
                  <c:v>-231.04849999999999</c:v>
                </c:pt>
                <c:pt idx="69708">
                  <c:v>-231.04649999999998</c:v>
                </c:pt>
                <c:pt idx="69709">
                  <c:v>-231.04449999999997</c:v>
                </c:pt>
                <c:pt idx="69710">
                  <c:v>-231.04249999999999</c:v>
                </c:pt>
                <c:pt idx="69711">
                  <c:v>-231.04049999999998</c:v>
                </c:pt>
                <c:pt idx="69712">
                  <c:v>-231.03849999999997</c:v>
                </c:pt>
                <c:pt idx="69713">
                  <c:v>-231.03649999999999</c:v>
                </c:pt>
                <c:pt idx="69714">
                  <c:v>-231.03449999999998</c:v>
                </c:pt>
                <c:pt idx="69715">
                  <c:v>-231.03249999999997</c:v>
                </c:pt>
                <c:pt idx="69716">
                  <c:v>-231.03049999999999</c:v>
                </c:pt>
                <c:pt idx="69717">
                  <c:v>-231.02849999999998</c:v>
                </c:pt>
                <c:pt idx="69718">
                  <c:v>-231.02649999999997</c:v>
                </c:pt>
                <c:pt idx="69719">
                  <c:v>-231.02449999999999</c:v>
                </c:pt>
                <c:pt idx="69720">
                  <c:v>-231.02249999999998</c:v>
                </c:pt>
                <c:pt idx="69721">
                  <c:v>-231.02049999999997</c:v>
                </c:pt>
                <c:pt idx="69722">
                  <c:v>-231.01849999999999</c:v>
                </c:pt>
                <c:pt idx="69723">
                  <c:v>-231.01649999999998</c:v>
                </c:pt>
                <c:pt idx="69724">
                  <c:v>-231.01449999999997</c:v>
                </c:pt>
                <c:pt idx="69725">
                  <c:v>-231.01249999999999</c:v>
                </c:pt>
                <c:pt idx="69726">
                  <c:v>-231.01049999999998</c:v>
                </c:pt>
                <c:pt idx="69727">
                  <c:v>-231.00849999999997</c:v>
                </c:pt>
                <c:pt idx="69728">
                  <c:v>-231.00649999999999</c:v>
                </c:pt>
                <c:pt idx="69729">
                  <c:v>-231.00449999999998</c:v>
                </c:pt>
                <c:pt idx="69730">
                  <c:v>-231.00249999999997</c:v>
                </c:pt>
                <c:pt idx="69731">
                  <c:v>-231.00049999999999</c:v>
                </c:pt>
                <c:pt idx="69732">
                  <c:v>-230.99849999999998</c:v>
                </c:pt>
                <c:pt idx="69733">
                  <c:v>-230.99649999999997</c:v>
                </c:pt>
                <c:pt idx="69734">
                  <c:v>-230.99449999999999</c:v>
                </c:pt>
                <c:pt idx="69735">
                  <c:v>-230.99249999999998</c:v>
                </c:pt>
                <c:pt idx="69736">
                  <c:v>-230.99049999999997</c:v>
                </c:pt>
                <c:pt idx="69737">
                  <c:v>-230.98849999999999</c:v>
                </c:pt>
                <c:pt idx="69738">
                  <c:v>-230.98649999999998</c:v>
                </c:pt>
                <c:pt idx="69739">
                  <c:v>-230.98449999999997</c:v>
                </c:pt>
                <c:pt idx="69740">
                  <c:v>-230.98249999999999</c:v>
                </c:pt>
                <c:pt idx="69741">
                  <c:v>-230.98049999999998</c:v>
                </c:pt>
                <c:pt idx="69742">
                  <c:v>-230.97849999999997</c:v>
                </c:pt>
                <c:pt idx="69743">
                  <c:v>-230.97649999999999</c:v>
                </c:pt>
                <c:pt idx="69744">
                  <c:v>-230.97449999999998</c:v>
                </c:pt>
                <c:pt idx="69745">
                  <c:v>-230.97249999999997</c:v>
                </c:pt>
                <c:pt idx="69746">
                  <c:v>-230.97049999999999</c:v>
                </c:pt>
                <c:pt idx="69747">
                  <c:v>-230.96849999999998</c:v>
                </c:pt>
                <c:pt idx="69748">
                  <c:v>-230.96649999999997</c:v>
                </c:pt>
                <c:pt idx="69749">
                  <c:v>-230.96449999999999</c:v>
                </c:pt>
                <c:pt idx="69750">
                  <c:v>-230.96249999999998</c:v>
                </c:pt>
                <c:pt idx="69751">
                  <c:v>-230.96049999999997</c:v>
                </c:pt>
                <c:pt idx="69752">
                  <c:v>-230.95849999999999</c:v>
                </c:pt>
                <c:pt idx="69753">
                  <c:v>-230.95649999999998</c:v>
                </c:pt>
                <c:pt idx="69754">
                  <c:v>-230.95449999999997</c:v>
                </c:pt>
                <c:pt idx="69755">
                  <c:v>-230.95249999999999</c:v>
                </c:pt>
                <c:pt idx="69756">
                  <c:v>-230.95049999999998</c:v>
                </c:pt>
                <c:pt idx="69757">
                  <c:v>-230.94849999999997</c:v>
                </c:pt>
                <c:pt idx="69758">
                  <c:v>-230.94649999999999</c:v>
                </c:pt>
                <c:pt idx="69759">
                  <c:v>-230.94449999999998</c:v>
                </c:pt>
                <c:pt idx="69760">
                  <c:v>-230.94249999999997</c:v>
                </c:pt>
                <c:pt idx="69761">
                  <c:v>-230.94049999999999</c:v>
                </c:pt>
                <c:pt idx="69762">
                  <c:v>-230.93849999999998</c:v>
                </c:pt>
                <c:pt idx="69763">
                  <c:v>-230.93649999999997</c:v>
                </c:pt>
                <c:pt idx="69764">
                  <c:v>-230.93449999999999</c:v>
                </c:pt>
                <c:pt idx="69765">
                  <c:v>-230.93249999999998</c:v>
                </c:pt>
                <c:pt idx="69766">
                  <c:v>-230.93049999999997</c:v>
                </c:pt>
                <c:pt idx="69767">
                  <c:v>-230.92849999999999</c:v>
                </c:pt>
                <c:pt idx="69768">
                  <c:v>-230.92649999999998</c:v>
                </c:pt>
                <c:pt idx="69769">
                  <c:v>-230.92449999999997</c:v>
                </c:pt>
                <c:pt idx="69770">
                  <c:v>-230.92249999999999</c:v>
                </c:pt>
                <c:pt idx="69771">
                  <c:v>-230.92049999999998</c:v>
                </c:pt>
                <c:pt idx="69772">
                  <c:v>-230.91849999999997</c:v>
                </c:pt>
                <c:pt idx="69773">
                  <c:v>-230.91649999999998</c:v>
                </c:pt>
                <c:pt idx="69774">
                  <c:v>-230.91449999999998</c:v>
                </c:pt>
                <c:pt idx="69775">
                  <c:v>-230.91249999999997</c:v>
                </c:pt>
                <c:pt idx="69776">
                  <c:v>-230.91049999999998</c:v>
                </c:pt>
                <c:pt idx="69777">
                  <c:v>-230.90849999999998</c:v>
                </c:pt>
                <c:pt idx="69778">
                  <c:v>-230.90649999999997</c:v>
                </c:pt>
                <c:pt idx="69779">
                  <c:v>-230.90449999999998</c:v>
                </c:pt>
                <c:pt idx="69780">
                  <c:v>-230.90249999999997</c:v>
                </c:pt>
                <c:pt idx="69781">
                  <c:v>-230.90049999999997</c:v>
                </c:pt>
                <c:pt idx="69782">
                  <c:v>-230.89849999999998</c:v>
                </c:pt>
                <c:pt idx="69783">
                  <c:v>-230.89649999999997</c:v>
                </c:pt>
                <c:pt idx="69784">
                  <c:v>-230.89449999999997</c:v>
                </c:pt>
                <c:pt idx="69785">
                  <c:v>-230.89249999999998</c:v>
                </c:pt>
                <c:pt idx="69786">
                  <c:v>-230.89049999999997</c:v>
                </c:pt>
                <c:pt idx="69787">
                  <c:v>-230.88849999999996</c:v>
                </c:pt>
                <c:pt idx="69788">
                  <c:v>-230.88649999999998</c:v>
                </c:pt>
                <c:pt idx="69789">
                  <c:v>-230.88449999999997</c:v>
                </c:pt>
                <c:pt idx="69790">
                  <c:v>-230.88249999999996</c:v>
                </c:pt>
                <c:pt idx="69791">
                  <c:v>-230.88049999999998</c:v>
                </c:pt>
                <c:pt idx="69792">
                  <c:v>-230.87849999999997</c:v>
                </c:pt>
                <c:pt idx="69793">
                  <c:v>-230.87649999999996</c:v>
                </c:pt>
                <c:pt idx="69794">
                  <c:v>-230.87449999999998</c:v>
                </c:pt>
                <c:pt idx="69795">
                  <c:v>-230.87249999999997</c:v>
                </c:pt>
                <c:pt idx="69796">
                  <c:v>-230.87049999999996</c:v>
                </c:pt>
                <c:pt idx="69797">
                  <c:v>-230.86849999999998</c:v>
                </c:pt>
                <c:pt idx="69798">
                  <c:v>-230.86649999999997</c:v>
                </c:pt>
                <c:pt idx="69799">
                  <c:v>-230.86449999999996</c:v>
                </c:pt>
                <c:pt idx="69800">
                  <c:v>-230.86249999999998</c:v>
                </c:pt>
                <c:pt idx="69801">
                  <c:v>-230.86049999999997</c:v>
                </c:pt>
                <c:pt idx="69802">
                  <c:v>-230.85849999999996</c:v>
                </c:pt>
                <c:pt idx="69803">
                  <c:v>-230.85649999999998</c:v>
                </c:pt>
                <c:pt idx="69804">
                  <c:v>-230.85449999999997</c:v>
                </c:pt>
                <c:pt idx="69805">
                  <c:v>-230.85249999999996</c:v>
                </c:pt>
                <c:pt idx="69806">
                  <c:v>-230.85049999999998</c:v>
                </c:pt>
                <c:pt idx="69807">
                  <c:v>-230.84849999999997</c:v>
                </c:pt>
                <c:pt idx="69808">
                  <c:v>-230.84649999999996</c:v>
                </c:pt>
                <c:pt idx="69809">
                  <c:v>-230.84449999999998</c:v>
                </c:pt>
                <c:pt idx="69810">
                  <c:v>-230.84249999999997</c:v>
                </c:pt>
                <c:pt idx="69811">
                  <c:v>-230.84049999999996</c:v>
                </c:pt>
                <c:pt idx="69812">
                  <c:v>-230.83849999999998</c:v>
                </c:pt>
                <c:pt idx="69813">
                  <c:v>-230.83649999999997</c:v>
                </c:pt>
                <c:pt idx="69814">
                  <c:v>-230.83449999999999</c:v>
                </c:pt>
                <c:pt idx="69815">
                  <c:v>-230.83249999999998</c:v>
                </c:pt>
                <c:pt idx="69816">
                  <c:v>-230.83049999999997</c:v>
                </c:pt>
                <c:pt idx="69817">
                  <c:v>-230.82849999999999</c:v>
                </c:pt>
                <c:pt idx="69818">
                  <c:v>-230.82649999999998</c:v>
                </c:pt>
                <c:pt idx="69819">
                  <c:v>-230.82449999999997</c:v>
                </c:pt>
                <c:pt idx="69820">
                  <c:v>-230.82249999999999</c:v>
                </c:pt>
                <c:pt idx="69821">
                  <c:v>-230.82049999999998</c:v>
                </c:pt>
                <c:pt idx="69822">
                  <c:v>-230.81849999999997</c:v>
                </c:pt>
                <c:pt idx="69823">
                  <c:v>-230.81649999999999</c:v>
                </c:pt>
                <c:pt idx="69824">
                  <c:v>-230.81449999999998</c:v>
                </c:pt>
                <c:pt idx="69825">
                  <c:v>-230.81249999999997</c:v>
                </c:pt>
                <c:pt idx="69826">
                  <c:v>-230.81049999999999</c:v>
                </c:pt>
                <c:pt idx="69827">
                  <c:v>-230.80849999999998</c:v>
                </c:pt>
                <c:pt idx="69828">
                  <c:v>-230.80649999999997</c:v>
                </c:pt>
                <c:pt idx="69829">
                  <c:v>-230.80449999999999</c:v>
                </c:pt>
                <c:pt idx="69830">
                  <c:v>-230.80249999999998</c:v>
                </c:pt>
                <c:pt idx="69831">
                  <c:v>-230.80049999999997</c:v>
                </c:pt>
                <c:pt idx="69832">
                  <c:v>-230.79849999999999</c:v>
                </c:pt>
                <c:pt idx="69833">
                  <c:v>-230.79649999999998</c:v>
                </c:pt>
                <c:pt idx="69834">
                  <c:v>-230.79449999999997</c:v>
                </c:pt>
                <c:pt idx="69835">
                  <c:v>-230.79249999999999</c:v>
                </c:pt>
                <c:pt idx="69836">
                  <c:v>-230.79049999999998</c:v>
                </c:pt>
                <c:pt idx="69837">
                  <c:v>-230.78849999999997</c:v>
                </c:pt>
                <c:pt idx="69838">
                  <c:v>-230.78649999999999</c:v>
                </c:pt>
                <c:pt idx="69839">
                  <c:v>-230.78449999999998</c:v>
                </c:pt>
                <c:pt idx="69840">
                  <c:v>-230.78249999999997</c:v>
                </c:pt>
                <c:pt idx="69841">
                  <c:v>-230.78049999999999</c:v>
                </c:pt>
                <c:pt idx="69842">
                  <c:v>-230.77849999999998</c:v>
                </c:pt>
                <c:pt idx="69843">
                  <c:v>-230.77649999999997</c:v>
                </c:pt>
                <c:pt idx="69844">
                  <c:v>-230.77449999999999</c:v>
                </c:pt>
                <c:pt idx="69845">
                  <c:v>-230.77249999999998</c:v>
                </c:pt>
                <c:pt idx="69846">
                  <c:v>-230.77049999999997</c:v>
                </c:pt>
                <c:pt idx="69847">
                  <c:v>-230.76849999999999</c:v>
                </c:pt>
                <c:pt idx="69848">
                  <c:v>-230.76649999999998</c:v>
                </c:pt>
                <c:pt idx="69849">
                  <c:v>-230.76449999999997</c:v>
                </c:pt>
                <c:pt idx="69850">
                  <c:v>-230.76249999999999</c:v>
                </c:pt>
                <c:pt idx="69851">
                  <c:v>-230.76049999999998</c:v>
                </c:pt>
                <c:pt idx="69852">
                  <c:v>-230.75849999999997</c:v>
                </c:pt>
                <c:pt idx="69853">
                  <c:v>-230.75649999999999</c:v>
                </c:pt>
                <c:pt idx="69854">
                  <c:v>-230.75449999999998</c:v>
                </c:pt>
                <c:pt idx="69855">
                  <c:v>-230.75249999999997</c:v>
                </c:pt>
                <c:pt idx="69856">
                  <c:v>-230.75049999999999</c:v>
                </c:pt>
                <c:pt idx="69857">
                  <c:v>-230.74849999999998</c:v>
                </c:pt>
                <c:pt idx="69858">
                  <c:v>-230.74649999999997</c:v>
                </c:pt>
                <c:pt idx="69859">
                  <c:v>-230.74449999999999</c:v>
                </c:pt>
                <c:pt idx="69860">
                  <c:v>-230.74249999999998</c:v>
                </c:pt>
                <c:pt idx="69861">
                  <c:v>-230.74049999999997</c:v>
                </c:pt>
                <c:pt idx="69862">
                  <c:v>-230.73849999999999</c:v>
                </c:pt>
                <c:pt idx="69863">
                  <c:v>-230.73649999999998</c:v>
                </c:pt>
                <c:pt idx="69864">
                  <c:v>-230.73449999999997</c:v>
                </c:pt>
                <c:pt idx="69865">
                  <c:v>-230.73249999999999</c:v>
                </c:pt>
                <c:pt idx="69866">
                  <c:v>-230.73049999999998</c:v>
                </c:pt>
                <c:pt idx="69867">
                  <c:v>-230.72849999999997</c:v>
                </c:pt>
                <c:pt idx="69868">
                  <c:v>-230.72649999999999</c:v>
                </c:pt>
                <c:pt idx="69869">
                  <c:v>-230.72449999999998</c:v>
                </c:pt>
                <c:pt idx="69870">
                  <c:v>-230.72249999999997</c:v>
                </c:pt>
                <c:pt idx="69871">
                  <c:v>-230.72049999999999</c:v>
                </c:pt>
                <c:pt idx="69872">
                  <c:v>-230.71849999999998</c:v>
                </c:pt>
                <c:pt idx="69873">
                  <c:v>-230.71649999999997</c:v>
                </c:pt>
                <c:pt idx="69874">
                  <c:v>-230.71449999999999</c:v>
                </c:pt>
                <c:pt idx="69875">
                  <c:v>-230.71249999999998</c:v>
                </c:pt>
                <c:pt idx="69876">
                  <c:v>-230.71049999999997</c:v>
                </c:pt>
                <c:pt idx="69877">
                  <c:v>-230.70849999999999</c:v>
                </c:pt>
                <c:pt idx="69878">
                  <c:v>-230.70649999999998</c:v>
                </c:pt>
                <c:pt idx="69879">
                  <c:v>-230.70449999999997</c:v>
                </c:pt>
                <c:pt idx="69880">
                  <c:v>-230.70249999999999</c:v>
                </c:pt>
                <c:pt idx="69881">
                  <c:v>-230.70049999999998</c:v>
                </c:pt>
                <c:pt idx="69882">
                  <c:v>-230.69849999999997</c:v>
                </c:pt>
                <c:pt idx="69883">
                  <c:v>-230.69649999999999</c:v>
                </c:pt>
                <c:pt idx="69884">
                  <c:v>-230.69449999999998</c:v>
                </c:pt>
                <c:pt idx="69885">
                  <c:v>-230.69249999999997</c:v>
                </c:pt>
                <c:pt idx="69886">
                  <c:v>-230.69049999999999</c:v>
                </c:pt>
                <c:pt idx="69887">
                  <c:v>-230.68849999999998</c:v>
                </c:pt>
                <c:pt idx="69888">
                  <c:v>-230.68649999999997</c:v>
                </c:pt>
                <c:pt idx="69889">
                  <c:v>-230.68449999999999</c:v>
                </c:pt>
                <c:pt idx="69890">
                  <c:v>-230.68249999999998</c:v>
                </c:pt>
                <c:pt idx="69891">
                  <c:v>-230.68049999999997</c:v>
                </c:pt>
                <c:pt idx="69892">
                  <c:v>-230.67849999999999</c:v>
                </c:pt>
                <c:pt idx="69893">
                  <c:v>-230.67649999999998</c:v>
                </c:pt>
                <c:pt idx="69894">
                  <c:v>-230.67449999999997</c:v>
                </c:pt>
                <c:pt idx="69895">
                  <c:v>-230.67249999999999</c:v>
                </c:pt>
                <c:pt idx="69896">
                  <c:v>-230.67049999999998</c:v>
                </c:pt>
                <c:pt idx="69897">
                  <c:v>-230.66849999999997</c:v>
                </c:pt>
                <c:pt idx="69898">
                  <c:v>-230.66649999999998</c:v>
                </c:pt>
                <c:pt idx="69899">
                  <c:v>-230.66449999999998</c:v>
                </c:pt>
                <c:pt idx="69900">
                  <c:v>-230.66249999999997</c:v>
                </c:pt>
                <c:pt idx="69901">
                  <c:v>-230.66049999999998</c:v>
                </c:pt>
                <c:pt idx="69902">
                  <c:v>-230.65849999999998</c:v>
                </c:pt>
                <c:pt idx="69903">
                  <c:v>-230.65649999999997</c:v>
                </c:pt>
                <c:pt idx="69904">
                  <c:v>-230.65449999999998</c:v>
                </c:pt>
                <c:pt idx="69905">
                  <c:v>-230.65249999999997</c:v>
                </c:pt>
                <c:pt idx="69906">
                  <c:v>-230.65049999999997</c:v>
                </c:pt>
                <c:pt idx="69907">
                  <c:v>-230.64849999999998</c:v>
                </c:pt>
                <c:pt idx="69908">
                  <c:v>-230.64649999999997</c:v>
                </c:pt>
                <c:pt idx="69909">
                  <c:v>-230.64449999999997</c:v>
                </c:pt>
                <c:pt idx="69910">
                  <c:v>-230.64249999999998</c:v>
                </c:pt>
                <c:pt idx="69911">
                  <c:v>-230.64049999999997</c:v>
                </c:pt>
                <c:pt idx="69912">
                  <c:v>-230.63849999999996</c:v>
                </c:pt>
                <c:pt idx="69913">
                  <c:v>-230.63649999999998</c:v>
                </c:pt>
                <c:pt idx="69914">
                  <c:v>-230.63449999999997</c:v>
                </c:pt>
                <c:pt idx="69915">
                  <c:v>-230.63249999999996</c:v>
                </c:pt>
                <c:pt idx="69916">
                  <c:v>-230.63049999999998</c:v>
                </c:pt>
                <c:pt idx="69917">
                  <c:v>-230.62849999999997</c:v>
                </c:pt>
                <c:pt idx="69918">
                  <c:v>-230.62649999999996</c:v>
                </c:pt>
                <c:pt idx="69919">
                  <c:v>-230.62449999999998</c:v>
                </c:pt>
                <c:pt idx="69920">
                  <c:v>-230.62249999999997</c:v>
                </c:pt>
                <c:pt idx="69921">
                  <c:v>-230.62049999999996</c:v>
                </c:pt>
                <c:pt idx="69922">
                  <c:v>-230.61849999999998</c:v>
                </c:pt>
                <c:pt idx="69923">
                  <c:v>-230.61649999999997</c:v>
                </c:pt>
                <c:pt idx="69924">
                  <c:v>-230.61449999999996</c:v>
                </c:pt>
                <c:pt idx="69925">
                  <c:v>-230.61249999999998</c:v>
                </c:pt>
                <c:pt idx="69926">
                  <c:v>-230.61049999999997</c:v>
                </c:pt>
                <c:pt idx="69927">
                  <c:v>-230.60849999999996</c:v>
                </c:pt>
                <c:pt idx="69928">
                  <c:v>-230.60649999999998</c:v>
                </c:pt>
                <c:pt idx="69929">
                  <c:v>-230.60449999999997</c:v>
                </c:pt>
                <c:pt idx="69930">
                  <c:v>-230.60249999999996</c:v>
                </c:pt>
                <c:pt idx="69931">
                  <c:v>-230.60049999999998</c:v>
                </c:pt>
                <c:pt idx="69932">
                  <c:v>-230.59849999999997</c:v>
                </c:pt>
                <c:pt idx="69933">
                  <c:v>-230.59649999999996</c:v>
                </c:pt>
                <c:pt idx="69934">
                  <c:v>-230.59449999999998</c:v>
                </c:pt>
                <c:pt idx="69935">
                  <c:v>-230.59249999999997</c:v>
                </c:pt>
                <c:pt idx="69936">
                  <c:v>-230.59049999999996</c:v>
                </c:pt>
                <c:pt idx="69937">
                  <c:v>-230.58849999999998</c:v>
                </c:pt>
                <c:pt idx="69938">
                  <c:v>-230.58649999999997</c:v>
                </c:pt>
                <c:pt idx="69939">
                  <c:v>-230.58449999999999</c:v>
                </c:pt>
                <c:pt idx="69940">
                  <c:v>-230.58249999999998</c:v>
                </c:pt>
                <c:pt idx="69941">
                  <c:v>-230.58049999999997</c:v>
                </c:pt>
                <c:pt idx="69942">
                  <c:v>-230.57849999999999</c:v>
                </c:pt>
                <c:pt idx="69943">
                  <c:v>-230.57649999999998</c:v>
                </c:pt>
                <c:pt idx="69944">
                  <c:v>-230.57449999999997</c:v>
                </c:pt>
                <c:pt idx="69945">
                  <c:v>-230.57249999999999</c:v>
                </c:pt>
                <c:pt idx="69946">
                  <c:v>-230.57049999999998</c:v>
                </c:pt>
                <c:pt idx="69947">
                  <c:v>-230.56849999999997</c:v>
                </c:pt>
                <c:pt idx="69948">
                  <c:v>-230.56649999999999</c:v>
                </c:pt>
                <c:pt idx="69949">
                  <c:v>-230.56449999999998</c:v>
                </c:pt>
                <c:pt idx="69950">
                  <c:v>-230.56249999999997</c:v>
                </c:pt>
                <c:pt idx="69951">
                  <c:v>-230.56049999999999</c:v>
                </c:pt>
                <c:pt idx="69952">
                  <c:v>-230.55849999999998</c:v>
                </c:pt>
                <c:pt idx="69953">
                  <c:v>-230.55649999999997</c:v>
                </c:pt>
                <c:pt idx="69954">
                  <c:v>-230.55449999999999</c:v>
                </c:pt>
                <c:pt idx="69955">
                  <c:v>-230.55249999999998</c:v>
                </c:pt>
                <c:pt idx="69956">
                  <c:v>-230.55049999999997</c:v>
                </c:pt>
                <c:pt idx="69957">
                  <c:v>-230.54849999999999</c:v>
                </c:pt>
                <c:pt idx="69958">
                  <c:v>-230.54649999999998</c:v>
                </c:pt>
                <c:pt idx="69959">
                  <c:v>-230.54449999999997</c:v>
                </c:pt>
                <c:pt idx="69960">
                  <c:v>-230.54249999999999</c:v>
                </c:pt>
                <c:pt idx="69961">
                  <c:v>-230.54049999999998</c:v>
                </c:pt>
                <c:pt idx="69962">
                  <c:v>-230.53849999999997</c:v>
                </c:pt>
                <c:pt idx="69963">
                  <c:v>-230.53649999999999</c:v>
                </c:pt>
                <c:pt idx="69964">
                  <c:v>-230.53449999999998</c:v>
                </c:pt>
                <c:pt idx="69965">
                  <c:v>-230.53249999999997</c:v>
                </c:pt>
                <c:pt idx="69966">
                  <c:v>-230.53049999999999</c:v>
                </c:pt>
                <c:pt idx="69967">
                  <c:v>-230.52849999999998</c:v>
                </c:pt>
                <c:pt idx="69968">
                  <c:v>-230.52649999999997</c:v>
                </c:pt>
                <c:pt idx="69969">
                  <c:v>-230.52449999999999</c:v>
                </c:pt>
                <c:pt idx="69970">
                  <c:v>-230.52249999999998</c:v>
                </c:pt>
                <c:pt idx="69971">
                  <c:v>-230.52049999999997</c:v>
                </c:pt>
                <c:pt idx="69972">
                  <c:v>-230.51849999999999</c:v>
                </c:pt>
                <c:pt idx="69973">
                  <c:v>-230.51649999999998</c:v>
                </c:pt>
                <c:pt idx="69974">
                  <c:v>-230.51449999999997</c:v>
                </c:pt>
                <c:pt idx="69975">
                  <c:v>-230.51249999999999</c:v>
                </c:pt>
                <c:pt idx="69976">
                  <c:v>-230.51049999999998</c:v>
                </c:pt>
                <c:pt idx="69977">
                  <c:v>-230.50849999999997</c:v>
                </c:pt>
                <c:pt idx="69978">
                  <c:v>-230.50649999999999</c:v>
                </c:pt>
                <c:pt idx="69979">
                  <c:v>-230.50449999999998</c:v>
                </c:pt>
                <c:pt idx="69980">
                  <c:v>-230.50249999999997</c:v>
                </c:pt>
                <c:pt idx="69981">
                  <c:v>-230.50049999999999</c:v>
                </c:pt>
                <c:pt idx="69982">
                  <c:v>-230.49849999999998</c:v>
                </c:pt>
                <c:pt idx="69983">
                  <c:v>-230.49649999999997</c:v>
                </c:pt>
                <c:pt idx="69984">
                  <c:v>-230.49449999999999</c:v>
                </c:pt>
                <c:pt idx="69985">
                  <c:v>-230.49249999999998</c:v>
                </c:pt>
                <c:pt idx="69986">
                  <c:v>-230.49049999999997</c:v>
                </c:pt>
                <c:pt idx="69987">
                  <c:v>-230.48849999999999</c:v>
                </c:pt>
                <c:pt idx="69988">
                  <c:v>-230.48649999999998</c:v>
                </c:pt>
                <c:pt idx="69989">
                  <c:v>-230.48449999999997</c:v>
                </c:pt>
                <c:pt idx="69990">
                  <c:v>-230.48249999999999</c:v>
                </c:pt>
                <c:pt idx="69991">
                  <c:v>-230.48049999999998</c:v>
                </c:pt>
                <c:pt idx="69992">
                  <c:v>-230.47849999999997</c:v>
                </c:pt>
                <c:pt idx="69993">
                  <c:v>-230.47649999999999</c:v>
                </c:pt>
                <c:pt idx="69994">
                  <c:v>-230.47449999999998</c:v>
                </c:pt>
                <c:pt idx="69995">
                  <c:v>-230.47249999999997</c:v>
                </c:pt>
                <c:pt idx="69996">
                  <c:v>-230.47049999999999</c:v>
                </c:pt>
                <c:pt idx="69997">
                  <c:v>-230.46849999999998</c:v>
                </c:pt>
                <c:pt idx="69998">
                  <c:v>-230.46649999999997</c:v>
                </c:pt>
                <c:pt idx="69999">
                  <c:v>-230.46449999999999</c:v>
                </c:pt>
                <c:pt idx="70000">
                  <c:v>-230.46249999999998</c:v>
                </c:pt>
                <c:pt idx="70001">
                  <c:v>-230.46049999999997</c:v>
                </c:pt>
                <c:pt idx="70002">
                  <c:v>-230.45849999999999</c:v>
                </c:pt>
                <c:pt idx="70003">
                  <c:v>-230.45649999999998</c:v>
                </c:pt>
                <c:pt idx="70004">
                  <c:v>-230.45449999999997</c:v>
                </c:pt>
                <c:pt idx="70005">
                  <c:v>-230.45249999999999</c:v>
                </c:pt>
                <c:pt idx="70006">
                  <c:v>-230.45049999999998</c:v>
                </c:pt>
                <c:pt idx="70007">
                  <c:v>-230.44849999999997</c:v>
                </c:pt>
                <c:pt idx="70008">
                  <c:v>-230.44649999999999</c:v>
                </c:pt>
                <c:pt idx="70009">
                  <c:v>-230.44449999999998</c:v>
                </c:pt>
                <c:pt idx="70010">
                  <c:v>-230.44249999999997</c:v>
                </c:pt>
                <c:pt idx="70011">
                  <c:v>-230.44049999999999</c:v>
                </c:pt>
                <c:pt idx="70012">
                  <c:v>-230.43849999999998</c:v>
                </c:pt>
                <c:pt idx="70013">
                  <c:v>-230.43649999999997</c:v>
                </c:pt>
                <c:pt idx="70014">
                  <c:v>-230.43449999999999</c:v>
                </c:pt>
                <c:pt idx="70015">
                  <c:v>-230.43249999999998</c:v>
                </c:pt>
                <c:pt idx="70016">
                  <c:v>-230.43049999999997</c:v>
                </c:pt>
                <c:pt idx="70017">
                  <c:v>-230.42849999999999</c:v>
                </c:pt>
                <c:pt idx="70018">
                  <c:v>-230.42649999999998</c:v>
                </c:pt>
                <c:pt idx="70019">
                  <c:v>-230.42449999999997</c:v>
                </c:pt>
                <c:pt idx="70020">
                  <c:v>-230.42249999999999</c:v>
                </c:pt>
                <c:pt idx="70021">
                  <c:v>-230.42049999999998</c:v>
                </c:pt>
                <c:pt idx="70022">
                  <c:v>-230.41849999999997</c:v>
                </c:pt>
                <c:pt idx="70023">
                  <c:v>-230.41649999999998</c:v>
                </c:pt>
                <c:pt idx="70024">
                  <c:v>-230.41449999999998</c:v>
                </c:pt>
                <c:pt idx="70025">
                  <c:v>-230.41249999999997</c:v>
                </c:pt>
                <c:pt idx="70026">
                  <c:v>-230.41049999999998</c:v>
                </c:pt>
                <c:pt idx="70027">
                  <c:v>-230.40849999999998</c:v>
                </c:pt>
                <c:pt idx="70028">
                  <c:v>-230.40649999999997</c:v>
                </c:pt>
                <c:pt idx="70029">
                  <c:v>-230.40449999999998</c:v>
                </c:pt>
                <c:pt idx="70030">
                  <c:v>-230.40249999999997</c:v>
                </c:pt>
                <c:pt idx="70031">
                  <c:v>-230.40049999999997</c:v>
                </c:pt>
                <c:pt idx="70032">
                  <c:v>-230.39849999999998</c:v>
                </c:pt>
                <c:pt idx="70033">
                  <c:v>-230.39649999999997</c:v>
                </c:pt>
                <c:pt idx="70034">
                  <c:v>-230.39449999999997</c:v>
                </c:pt>
                <c:pt idx="70035">
                  <c:v>-230.39249999999998</c:v>
                </c:pt>
                <c:pt idx="70036">
                  <c:v>-230.39049999999997</c:v>
                </c:pt>
                <c:pt idx="70037">
                  <c:v>-230.38849999999996</c:v>
                </c:pt>
                <c:pt idx="70038">
                  <c:v>-230.38649999999998</c:v>
                </c:pt>
                <c:pt idx="70039">
                  <c:v>-230.38449999999997</c:v>
                </c:pt>
                <c:pt idx="70040">
                  <c:v>-230.38249999999996</c:v>
                </c:pt>
                <c:pt idx="70041">
                  <c:v>-230.38049999999998</c:v>
                </c:pt>
                <c:pt idx="70042">
                  <c:v>-230.37849999999997</c:v>
                </c:pt>
                <c:pt idx="70043">
                  <c:v>-230.37649999999996</c:v>
                </c:pt>
                <c:pt idx="70044">
                  <c:v>-230.37449999999998</c:v>
                </c:pt>
                <c:pt idx="70045">
                  <c:v>-230.37249999999997</c:v>
                </c:pt>
                <c:pt idx="70046">
                  <c:v>-230.37049999999996</c:v>
                </c:pt>
                <c:pt idx="70047">
                  <c:v>-230.36849999999998</c:v>
                </c:pt>
                <c:pt idx="70048">
                  <c:v>-230.36649999999997</c:v>
                </c:pt>
                <c:pt idx="70049">
                  <c:v>-230.36449999999996</c:v>
                </c:pt>
                <c:pt idx="70050">
                  <c:v>-230.36249999999998</c:v>
                </c:pt>
                <c:pt idx="70051">
                  <c:v>-230.36049999999997</c:v>
                </c:pt>
                <c:pt idx="70052">
                  <c:v>-230.35849999999996</c:v>
                </c:pt>
                <c:pt idx="70053">
                  <c:v>-230.35649999999998</c:v>
                </c:pt>
                <c:pt idx="70054">
                  <c:v>-230.35449999999997</c:v>
                </c:pt>
                <c:pt idx="70055">
                  <c:v>-230.35249999999996</c:v>
                </c:pt>
                <c:pt idx="70056">
                  <c:v>-230.35049999999998</c:v>
                </c:pt>
                <c:pt idx="70057">
                  <c:v>-230.34849999999997</c:v>
                </c:pt>
                <c:pt idx="70058">
                  <c:v>-230.34649999999996</c:v>
                </c:pt>
                <c:pt idx="70059">
                  <c:v>-230.34449999999998</c:v>
                </c:pt>
                <c:pt idx="70060">
                  <c:v>-230.34249999999997</c:v>
                </c:pt>
                <c:pt idx="70061">
                  <c:v>-230.34049999999996</c:v>
                </c:pt>
                <c:pt idx="70062">
                  <c:v>-230.33849999999998</c:v>
                </c:pt>
                <c:pt idx="70063">
                  <c:v>-230.33649999999997</c:v>
                </c:pt>
                <c:pt idx="70064">
                  <c:v>-230.33449999999999</c:v>
                </c:pt>
                <c:pt idx="70065">
                  <c:v>-230.33249999999998</c:v>
                </c:pt>
                <c:pt idx="70066">
                  <c:v>-230.33049999999997</c:v>
                </c:pt>
                <c:pt idx="70067">
                  <c:v>-230.32849999999999</c:v>
                </c:pt>
                <c:pt idx="70068">
                  <c:v>-230.32649999999998</c:v>
                </c:pt>
                <c:pt idx="70069">
                  <c:v>-230.32449999999997</c:v>
                </c:pt>
                <c:pt idx="70070">
                  <c:v>-230.32249999999999</c:v>
                </c:pt>
                <c:pt idx="70071">
                  <c:v>-230.32049999999998</c:v>
                </c:pt>
                <c:pt idx="70072">
                  <c:v>-230.31849999999997</c:v>
                </c:pt>
                <c:pt idx="70073">
                  <c:v>-230.31649999999999</c:v>
                </c:pt>
                <c:pt idx="70074">
                  <c:v>-230.31449999999998</c:v>
                </c:pt>
                <c:pt idx="70075">
                  <c:v>-230.31249999999997</c:v>
                </c:pt>
                <c:pt idx="70076">
                  <c:v>-230.31049999999999</c:v>
                </c:pt>
                <c:pt idx="70077">
                  <c:v>-230.30849999999998</c:v>
                </c:pt>
                <c:pt idx="70078">
                  <c:v>-230.30649999999997</c:v>
                </c:pt>
                <c:pt idx="70079">
                  <c:v>-230.30449999999999</c:v>
                </c:pt>
                <c:pt idx="70080">
                  <c:v>-230.30249999999998</c:v>
                </c:pt>
                <c:pt idx="70081">
                  <c:v>-230.30049999999997</c:v>
                </c:pt>
                <c:pt idx="70082">
                  <c:v>-230.29849999999999</c:v>
                </c:pt>
                <c:pt idx="70083">
                  <c:v>-230.29649999999998</c:v>
                </c:pt>
                <c:pt idx="70084">
                  <c:v>-230.29449999999997</c:v>
                </c:pt>
                <c:pt idx="70085">
                  <c:v>-230.29249999999999</c:v>
                </c:pt>
                <c:pt idx="70086">
                  <c:v>-230.29049999999998</c:v>
                </c:pt>
                <c:pt idx="70087">
                  <c:v>-230.28849999999997</c:v>
                </c:pt>
                <c:pt idx="70088">
                  <c:v>-230.28649999999999</c:v>
                </c:pt>
                <c:pt idx="70089">
                  <c:v>-230.28449999999998</c:v>
                </c:pt>
                <c:pt idx="70090">
                  <c:v>-230.28249999999997</c:v>
                </c:pt>
                <c:pt idx="70091">
                  <c:v>-230.28049999999999</c:v>
                </c:pt>
                <c:pt idx="70092">
                  <c:v>-230.27849999999998</c:v>
                </c:pt>
                <c:pt idx="70093">
                  <c:v>-230.27649999999997</c:v>
                </c:pt>
                <c:pt idx="70094">
                  <c:v>-230.27449999999999</c:v>
                </c:pt>
                <c:pt idx="70095">
                  <c:v>-230.27249999999998</c:v>
                </c:pt>
                <c:pt idx="70096">
                  <c:v>-230.27049999999997</c:v>
                </c:pt>
                <c:pt idx="70097">
                  <c:v>-230.26849999999999</c:v>
                </c:pt>
                <c:pt idx="70098">
                  <c:v>-230.26649999999998</c:v>
                </c:pt>
                <c:pt idx="70099">
                  <c:v>-230.26449999999997</c:v>
                </c:pt>
                <c:pt idx="70100">
                  <c:v>-230.26249999999999</c:v>
                </c:pt>
                <c:pt idx="70101">
                  <c:v>-230.26049999999998</c:v>
                </c:pt>
                <c:pt idx="70102">
                  <c:v>-230.25849999999997</c:v>
                </c:pt>
                <c:pt idx="70103">
                  <c:v>-230.25649999999999</c:v>
                </c:pt>
                <c:pt idx="70104">
                  <c:v>-230.25449999999998</c:v>
                </c:pt>
                <c:pt idx="70105">
                  <c:v>-230.25249999999997</c:v>
                </c:pt>
                <c:pt idx="70106">
                  <c:v>-230.25049999999999</c:v>
                </c:pt>
                <c:pt idx="70107">
                  <c:v>-230.24849999999998</c:v>
                </c:pt>
                <c:pt idx="70108">
                  <c:v>-230.24649999999997</c:v>
                </c:pt>
                <c:pt idx="70109">
                  <c:v>-230.24449999999999</c:v>
                </c:pt>
                <c:pt idx="70110">
                  <c:v>-230.24249999999998</c:v>
                </c:pt>
                <c:pt idx="70111">
                  <c:v>-230.24049999999997</c:v>
                </c:pt>
                <c:pt idx="70112">
                  <c:v>-230.23849999999999</c:v>
                </c:pt>
                <c:pt idx="70113">
                  <c:v>-230.23649999999998</c:v>
                </c:pt>
                <c:pt idx="70114">
                  <c:v>-230.23449999999997</c:v>
                </c:pt>
                <c:pt idx="70115">
                  <c:v>-230.23249999999999</c:v>
                </c:pt>
                <c:pt idx="70116">
                  <c:v>-230.23049999999998</c:v>
                </c:pt>
                <c:pt idx="70117">
                  <c:v>-230.22849999999997</c:v>
                </c:pt>
                <c:pt idx="70118">
                  <c:v>-230.22649999999999</c:v>
                </c:pt>
                <c:pt idx="70119">
                  <c:v>-230.22449999999998</c:v>
                </c:pt>
                <c:pt idx="70120">
                  <c:v>-230.22249999999997</c:v>
                </c:pt>
                <c:pt idx="70121">
                  <c:v>-230.22049999999999</c:v>
                </c:pt>
                <c:pt idx="70122">
                  <c:v>-230.21849999999998</c:v>
                </c:pt>
                <c:pt idx="70123">
                  <c:v>-230.21649999999997</c:v>
                </c:pt>
                <c:pt idx="70124">
                  <c:v>-230.21449999999999</c:v>
                </c:pt>
                <c:pt idx="70125">
                  <c:v>-230.21249999999998</c:v>
                </c:pt>
                <c:pt idx="70126">
                  <c:v>-230.21049999999997</c:v>
                </c:pt>
                <c:pt idx="70127">
                  <c:v>-230.20849999999999</c:v>
                </c:pt>
                <c:pt idx="70128">
                  <c:v>-230.20649999999998</c:v>
                </c:pt>
                <c:pt idx="70129">
                  <c:v>-230.20449999999997</c:v>
                </c:pt>
                <c:pt idx="70130">
                  <c:v>-230.20249999999999</c:v>
                </c:pt>
                <c:pt idx="70131">
                  <c:v>-230.20049999999998</c:v>
                </c:pt>
                <c:pt idx="70132">
                  <c:v>-230.19849999999997</c:v>
                </c:pt>
                <c:pt idx="70133">
                  <c:v>-230.19649999999999</c:v>
                </c:pt>
                <c:pt idx="70134">
                  <c:v>-230.19449999999998</c:v>
                </c:pt>
                <c:pt idx="70135">
                  <c:v>-230.19249999999997</c:v>
                </c:pt>
                <c:pt idx="70136">
                  <c:v>-230.19049999999999</c:v>
                </c:pt>
                <c:pt idx="70137">
                  <c:v>-230.18849999999998</c:v>
                </c:pt>
                <c:pt idx="70138">
                  <c:v>-230.18649999999997</c:v>
                </c:pt>
                <c:pt idx="70139">
                  <c:v>-230.18449999999999</c:v>
                </c:pt>
                <c:pt idx="70140">
                  <c:v>-230.18249999999998</c:v>
                </c:pt>
                <c:pt idx="70141">
                  <c:v>-230.18049999999997</c:v>
                </c:pt>
                <c:pt idx="70142">
                  <c:v>-230.17849999999999</c:v>
                </c:pt>
                <c:pt idx="70143">
                  <c:v>-230.17649999999998</c:v>
                </c:pt>
                <c:pt idx="70144">
                  <c:v>-230.17449999999997</c:v>
                </c:pt>
                <c:pt idx="70145">
                  <c:v>-230.17249999999999</c:v>
                </c:pt>
                <c:pt idx="70146">
                  <c:v>-230.17049999999998</c:v>
                </c:pt>
                <c:pt idx="70147">
                  <c:v>-230.16849999999997</c:v>
                </c:pt>
                <c:pt idx="70148">
                  <c:v>-230.16649999999998</c:v>
                </c:pt>
                <c:pt idx="70149">
                  <c:v>-230.16449999999998</c:v>
                </c:pt>
                <c:pt idx="70150">
                  <c:v>-230.16249999999997</c:v>
                </c:pt>
                <c:pt idx="70151">
                  <c:v>-230.16049999999998</c:v>
                </c:pt>
                <c:pt idx="70152">
                  <c:v>-230.15849999999998</c:v>
                </c:pt>
                <c:pt idx="70153">
                  <c:v>-230.15649999999997</c:v>
                </c:pt>
                <c:pt idx="70154">
                  <c:v>-230.15449999999998</c:v>
                </c:pt>
                <c:pt idx="70155">
                  <c:v>-230.15249999999997</c:v>
                </c:pt>
                <c:pt idx="70156">
                  <c:v>-230.15049999999997</c:v>
                </c:pt>
                <c:pt idx="70157">
                  <c:v>-230.14849999999998</c:v>
                </c:pt>
                <c:pt idx="70158">
                  <c:v>-230.14649999999997</c:v>
                </c:pt>
                <c:pt idx="70159">
                  <c:v>-230.14449999999997</c:v>
                </c:pt>
                <c:pt idx="70160">
                  <c:v>-230.14249999999998</c:v>
                </c:pt>
                <c:pt idx="70161">
                  <c:v>-230.14049999999997</c:v>
                </c:pt>
                <c:pt idx="70162">
                  <c:v>-230.13849999999996</c:v>
                </c:pt>
                <c:pt idx="70163">
                  <c:v>-230.13649999999998</c:v>
                </c:pt>
                <c:pt idx="70164">
                  <c:v>-230.13449999999997</c:v>
                </c:pt>
                <c:pt idx="70165">
                  <c:v>-230.13249999999996</c:v>
                </c:pt>
                <c:pt idx="70166">
                  <c:v>-230.13049999999998</c:v>
                </c:pt>
                <c:pt idx="70167">
                  <c:v>-230.12849999999997</c:v>
                </c:pt>
                <c:pt idx="70168">
                  <c:v>-230.12649999999996</c:v>
                </c:pt>
                <c:pt idx="70169">
                  <c:v>-230.12449999999998</c:v>
                </c:pt>
                <c:pt idx="70170">
                  <c:v>-230.12249999999997</c:v>
                </c:pt>
                <c:pt idx="70171">
                  <c:v>-230.12049999999996</c:v>
                </c:pt>
                <c:pt idx="70172">
                  <c:v>-230.11849999999998</c:v>
                </c:pt>
                <c:pt idx="70173">
                  <c:v>-230.11649999999997</c:v>
                </c:pt>
                <c:pt idx="70174">
                  <c:v>-230.11449999999996</c:v>
                </c:pt>
                <c:pt idx="70175">
                  <c:v>-230.11249999999998</c:v>
                </c:pt>
                <c:pt idx="70176">
                  <c:v>-230.11049999999997</c:v>
                </c:pt>
                <c:pt idx="70177">
                  <c:v>-230.10849999999996</c:v>
                </c:pt>
                <c:pt idx="70178">
                  <c:v>-230.10649999999998</c:v>
                </c:pt>
                <c:pt idx="70179">
                  <c:v>-230.10449999999997</c:v>
                </c:pt>
                <c:pt idx="70180">
                  <c:v>-230.10249999999996</c:v>
                </c:pt>
                <c:pt idx="70181">
                  <c:v>-230.10049999999998</c:v>
                </c:pt>
                <c:pt idx="70182">
                  <c:v>-230.09849999999997</c:v>
                </c:pt>
                <c:pt idx="70183">
                  <c:v>-230.09649999999996</c:v>
                </c:pt>
                <c:pt idx="70184">
                  <c:v>-230.09449999999998</c:v>
                </c:pt>
                <c:pt idx="70185">
                  <c:v>-230.09249999999997</c:v>
                </c:pt>
                <c:pt idx="70186">
                  <c:v>-230.09049999999996</c:v>
                </c:pt>
                <c:pt idx="70187">
                  <c:v>-230.08849999999998</c:v>
                </c:pt>
                <c:pt idx="70188">
                  <c:v>-230.08649999999997</c:v>
                </c:pt>
                <c:pt idx="70189">
                  <c:v>-230.08449999999999</c:v>
                </c:pt>
                <c:pt idx="70190">
                  <c:v>-230.08249999999998</c:v>
                </c:pt>
                <c:pt idx="70191">
                  <c:v>-230.08049999999997</c:v>
                </c:pt>
                <c:pt idx="70192">
                  <c:v>-230.07849999999999</c:v>
                </c:pt>
                <c:pt idx="70193">
                  <c:v>-230.07649999999998</c:v>
                </c:pt>
                <c:pt idx="70194">
                  <c:v>-230.07449999999997</c:v>
                </c:pt>
                <c:pt idx="70195">
                  <c:v>-230.07249999999999</c:v>
                </c:pt>
                <c:pt idx="70196">
                  <c:v>-230.07049999999998</c:v>
                </c:pt>
                <c:pt idx="70197">
                  <c:v>-230.06849999999997</c:v>
                </c:pt>
                <c:pt idx="70198">
                  <c:v>-230.06649999999999</c:v>
                </c:pt>
                <c:pt idx="70199">
                  <c:v>-230.06449999999998</c:v>
                </c:pt>
                <c:pt idx="70200">
                  <c:v>-230.06249999999997</c:v>
                </c:pt>
                <c:pt idx="70201">
                  <c:v>-230.06049999999999</c:v>
                </c:pt>
                <c:pt idx="70202">
                  <c:v>-230.05849999999998</c:v>
                </c:pt>
                <c:pt idx="70203">
                  <c:v>-230.05649999999997</c:v>
                </c:pt>
                <c:pt idx="70204">
                  <c:v>-230.05449999999999</c:v>
                </c:pt>
                <c:pt idx="70205">
                  <c:v>-230.05249999999998</c:v>
                </c:pt>
                <c:pt idx="70206">
                  <c:v>-230.05049999999997</c:v>
                </c:pt>
                <c:pt idx="70207">
                  <c:v>-230.04849999999999</c:v>
                </c:pt>
                <c:pt idx="70208">
                  <c:v>-230.04649999999998</c:v>
                </c:pt>
                <c:pt idx="70209">
                  <c:v>-230.04449999999997</c:v>
                </c:pt>
                <c:pt idx="70210">
                  <c:v>-230.04249999999999</c:v>
                </c:pt>
                <c:pt idx="70211">
                  <c:v>-230.04049999999998</c:v>
                </c:pt>
                <c:pt idx="70212">
                  <c:v>-230.03849999999997</c:v>
                </c:pt>
                <c:pt idx="70213">
                  <c:v>-230.03649999999999</c:v>
                </c:pt>
                <c:pt idx="70214">
                  <c:v>-230.03449999999998</c:v>
                </c:pt>
                <c:pt idx="70215">
                  <c:v>-230.03249999999997</c:v>
                </c:pt>
                <c:pt idx="70216">
                  <c:v>-230.03049999999999</c:v>
                </c:pt>
                <c:pt idx="70217">
                  <c:v>-230.02849999999998</c:v>
                </c:pt>
                <c:pt idx="70218">
                  <c:v>-230.02649999999997</c:v>
                </c:pt>
                <c:pt idx="70219">
                  <c:v>-230.02449999999999</c:v>
                </c:pt>
                <c:pt idx="70220">
                  <c:v>-230.02249999999998</c:v>
                </c:pt>
                <c:pt idx="70221">
                  <c:v>-230.02049999999997</c:v>
                </c:pt>
                <c:pt idx="70222">
                  <c:v>-230.01849999999999</c:v>
                </c:pt>
                <c:pt idx="70223">
                  <c:v>-230.01649999999998</c:v>
                </c:pt>
                <c:pt idx="70224">
                  <c:v>-230.01449999999997</c:v>
                </c:pt>
                <c:pt idx="70225">
                  <c:v>-230.01249999999999</c:v>
                </c:pt>
                <c:pt idx="70226">
                  <c:v>-230.01049999999998</c:v>
                </c:pt>
                <c:pt idx="70227">
                  <c:v>-230.00849999999997</c:v>
                </c:pt>
                <c:pt idx="70228">
                  <c:v>-230.00649999999999</c:v>
                </c:pt>
                <c:pt idx="70229">
                  <c:v>-230.00449999999998</c:v>
                </c:pt>
                <c:pt idx="70230">
                  <c:v>-230.00249999999997</c:v>
                </c:pt>
                <c:pt idx="70231">
                  <c:v>-230.00049999999999</c:v>
                </c:pt>
                <c:pt idx="70232">
                  <c:v>-229.99849999999998</c:v>
                </c:pt>
                <c:pt idx="70233">
                  <c:v>-229.99649999999997</c:v>
                </c:pt>
                <c:pt idx="70234">
                  <c:v>-229.99449999999999</c:v>
                </c:pt>
                <c:pt idx="70235">
                  <c:v>-229.99249999999998</c:v>
                </c:pt>
                <c:pt idx="70236">
                  <c:v>-229.99049999999997</c:v>
                </c:pt>
                <c:pt idx="70237">
                  <c:v>-229.98849999999999</c:v>
                </c:pt>
                <c:pt idx="70238">
                  <c:v>-229.98649999999998</c:v>
                </c:pt>
                <c:pt idx="70239">
                  <c:v>-229.98449999999997</c:v>
                </c:pt>
                <c:pt idx="70240">
                  <c:v>-229.98249999999999</c:v>
                </c:pt>
                <c:pt idx="70241">
                  <c:v>-229.98049999999998</c:v>
                </c:pt>
                <c:pt idx="70242">
                  <c:v>-229.97849999999997</c:v>
                </c:pt>
                <c:pt idx="70243">
                  <c:v>-229.97649999999999</c:v>
                </c:pt>
                <c:pt idx="70244">
                  <c:v>-229.97449999999998</c:v>
                </c:pt>
                <c:pt idx="70245">
                  <c:v>-229.97249999999997</c:v>
                </c:pt>
                <c:pt idx="70246">
                  <c:v>-229.97049999999999</c:v>
                </c:pt>
                <c:pt idx="70247">
                  <c:v>-229.96849999999998</c:v>
                </c:pt>
                <c:pt idx="70248">
                  <c:v>-229.96649999999997</c:v>
                </c:pt>
                <c:pt idx="70249">
                  <c:v>-229.96449999999999</c:v>
                </c:pt>
                <c:pt idx="70250">
                  <c:v>-229.96249999999998</c:v>
                </c:pt>
                <c:pt idx="70251">
                  <c:v>-229.96049999999997</c:v>
                </c:pt>
                <c:pt idx="70252">
                  <c:v>-229.95849999999999</c:v>
                </c:pt>
                <c:pt idx="70253">
                  <c:v>-229.95649999999998</c:v>
                </c:pt>
                <c:pt idx="70254">
                  <c:v>-229.95449999999997</c:v>
                </c:pt>
                <c:pt idx="70255">
                  <c:v>-229.95249999999999</c:v>
                </c:pt>
                <c:pt idx="70256">
                  <c:v>-229.95049999999998</c:v>
                </c:pt>
                <c:pt idx="70257">
                  <c:v>-229.94849999999997</c:v>
                </c:pt>
                <c:pt idx="70258">
                  <c:v>-229.94649999999999</c:v>
                </c:pt>
                <c:pt idx="70259">
                  <c:v>-229.94449999999998</c:v>
                </c:pt>
                <c:pt idx="70260">
                  <c:v>-229.94249999999997</c:v>
                </c:pt>
                <c:pt idx="70261">
                  <c:v>-229.94049999999999</c:v>
                </c:pt>
                <c:pt idx="70262">
                  <c:v>-229.93849999999998</c:v>
                </c:pt>
                <c:pt idx="70263">
                  <c:v>-229.93649999999997</c:v>
                </c:pt>
                <c:pt idx="70264">
                  <c:v>-229.93449999999999</c:v>
                </c:pt>
                <c:pt idx="70265">
                  <c:v>-229.93249999999998</c:v>
                </c:pt>
                <c:pt idx="70266">
                  <c:v>-229.93049999999997</c:v>
                </c:pt>
                <c:pt idx="70267">
                  <c:v>-229.92849999999999</c:v>
                </c:pt>
                <c:pt idx="70268">
                  <c:v>-229.92649999999998</c:v>
                </c:pt>
                <c:pt idx="70269">
                  <c:v>-229.92449999999997</c:v>
                </c:pt>
                <c:pt idx="70270">
                  <c:v>-229.92249999999999</c:v>
                </c:pt>
                <c:pt idx="70271">
                  <c:v>-229.92049999999998</c:v>
                </c:pt>
                <c:pt idx="70272">
                  <c:v>-229.91849999999997</c:v>
                </c:pt>
                <c:pt idx="70273">
                  <c:v>-229.91649999999998</c:v>
                </c:pt>
                <c:pt idx="70274">
                  <c:v>-229.91449999999998</c:v>
                </c:pt>
                <c:pt idx="70275">
                  <c:v>-229.91249999999997</c:v>
                </c:pt>
                <c:pt idx="70276">
                  <c:v>-229.91049999999998</c:v>
                </c:pt>
                <c:pt idx="70277">
                  <c:v>-229.90849999999998</c:v>
                </c:pt>
                <c:pt idx="70278">
                  <c:v>-229.90649999999997</c:v>
                </c:pt>
                <c:pt idx="70279">
                  <c:v>-229.90449999999998</c:v>
                </c:pt>
                <c:pt idx="70280">
                  <c:v>-229.90249999999997</c:v>
                </c:pt>
                <c:pt idx="70281">
                  <c:v>-229.90049999999997</c:v>
                </c:pt>
                <c:pt idx="70282">
                  <c:v>-229.89849999999998</c:v>
                </c:pt>
                <c:pt idx="70283">
                  <c:v>-229.89649999999997</c:v>
                </c:pt>
                <c:pt idx="70284">
                  <c:v>-229.89449999999997</c:v>
                </c:pt>
                <c:pt idx="70285">
                  <c:v>-229.89249999999998</c:v>
                </c:pt>
                <c:pt idx="70286">
                  <c:v>-229.89049999999997</c:v>
                </c:pt>
                <c:pt idx="70287">
                  <c:v>-229.88849999999996</c:v>
                </c:pt>
                <c:pt idx="70288">
                  <c:v>-229.88649999999998</c:v>
                </c:pt>
                <c:pt idx="70289">
                  <c:v>-229.88449999999997</c:v>
                </c:pt>
                <c:pt idx="70290">
                  <c:v>-229.88249999999996</c:v>
                </c:pt>
                <c:pt idx="70291">
                  <c:v>-229.88049999999998</c:v>
                </c:pt>
                <c:pt idx="70292">
                  <c:v>-229.87849999999997</c:v>
                </c:pt>
                <c:pt idx="70293">
                  <c:v>-229.87649999999996</c:v>
                </c:pt>
                <c:pt idx="70294">
                  <c:v>-229.87449999999998</c:v>
                </c:pt>
                <c:pt idx="70295">
                  <c:v>-229.87249999999997</c:v>
                </c:pt>
                <c:pt idx="70296">
                  <c:v>-229.87049999999996</c:v>
                </c:pt>
                <c:pt idx="70297">
                  <c:v>-229.86849999999998</c:v>
                </c:pt>
                <c:pt idx="70298">
                  <c:v>-229.86649999999997</c:v>
                </c:pt>
                <c:pt idx="70299">
                  <c:v>-229.86449999999996</c:v>
                </c:pt>
                <c:pt idx="70300">
                  <c:v>-229.86249999999998</c:v>
                </c:pt>
                <c:pt idx="70301">
                  <c:v>-229.86049999999997</c:v>
                </c:pt>
                <c:pt idx="70302">
                  <c:v>-229.85849999999996</c:v>
                </c:pt>
                <c:pt idx="70303">
                  <c:v>-229.85649999999998</c:v>
                </c:pt>
                <c:pt idx="70304">
                  <c:v>-229.85449999999997</c:v>
                </c:pt>
                <c:pt idx="70305">
                  <c:v>-229.85249999999996</c:v>
                </c:pt>
                <c:pt idx="70306">
                  <c:v>-229.85049999999998</c:v>
                </c:pt>
                <c:pt idx="70307">
                  <c:v>-229.84849999999997</c:v>
                </c:pt>
                <c:pt idx="70308">
                  <c:v>-229.84649999999996</c:v>
                </c:pt>
                <c:pt idx="70309">
                  <c:v>-229.84449999999998</c:v>
                </c:pt>
                <c:pt idx="70310">
                  <c:v>-229.84249999999997</c:v>
                </c:pt>
                <c:pt idx="70311">
                  <c:v>-229.84049999999996</c:v>
                </c:pt>
                <c:pt idx="70312">
                  <c:v>-229.83849999999998</c:v>
                </c:pt>
                <c:pt idx="70313">
                  <c:v>-229.83649999999997</c:v>
                </c:pt>
                <c:pt idx="70314">
                  <c:v>-229.83449999999999</c:v>
                </c:pt>
                <c:pt idx="70315">
                  <c:v>-229.83249999999998</c:v>
                </c:pt>
                <c:pt idx="70316">
                  <c:v>-229.83049999999997</c:v>
                </c:pt>
                <c:pt idx="70317">
                  <c:v>-229.82849999999999</c:v>
                </c:pt>
                <c:pt idx="70318">
                  <c:v>-229.82649999999998</c:v>
                </c:pt>
                <c:pt idx="70319">
                  <c:v>-229.82449999999997</c:v>
                </c:pt>
                <c:pt idx="70320">
                  <c:v>-229.82249999999999</c:v>
                </c:pt>
                <c:pt idx="70321">
                  <c:v>-229.82049999999998</c:v>
                </c:pt>
                <c:pt idx="70322">
                  <c:v>-229.81849999999997</c:v>
                </c:pt>
                <c:pt idx="70323">
                  <c:v>-229.81649999999999</c:v>
                </c:pt>
                <c:pt idx="70324">
                  <c:v>-229.81449999999998</c:v>
                </c:pt>
                <c:pt idx="70325">
                  <c:v>-229.81249999999997</c:v>
                </c:pt>
                <c:pt idx="70326">
                  <c:v>-229.81049999999999</c:v>
                </c:pt>
                <c:pt idx="70327">
                  <c:v>-229.80849999999998</c:v>
                </c:pt>
                <c:pt idx="70328">
                  <c:v>-229.80649999999997</c:v>
                </c:pt>
                <c:pt idx="70329">
                  <c:v>-229.80449999999999</c:v>
                </c:pt>
                <c:pt idx="70330">
                  <c:v>-229.80249999999998</c:v>
                </c:pt>
                <c:pt idx="70331">
                  <c:v>-229.80049999999997</c:v>
                </c:pt>
                <c:pt idx="70332">
                  <c:v>-229.79849999999999</c:v>
                </c:pt>
                <c:pt idx="70333">
                  <c:v>-229.79649999999998</c:v>
                </c:pt>
                <c:pt idx="70334">
                  <c:v>-229.79449999999997</c:v>
                </c:pt>
                <c:pt idx="70335">
                  <c:v>-229.79249999999999</c:v>
                </c:pt>
                <c:pt idx="70336">
                  <c:v>-229.79049999999998</c:v>
                </c:pt>
                <c:pt idx="70337">
                  <c:v>-229.78849999999997</c:v>
                </c:pt>
                <c:pt idx="70338">
                  <c:v>-229.78649999999999</c:v>
                </c:pt>
                <c:pt idx="70339">
                  <c:v>-229.78449999999998</c:v>
                </c:pt>
                <c:pt idx="70340">
                  <c:v>-229.78249999999997</c:v>
                </c:pt>
                <c:pt idx="70341">
                  <c:v>-229.78049999999999</c:v>
                </c:pt>
                <c:pt idx="70342">
                  <c:v>-229.77849999999998</c:v>
                </c:pt>
                <c:pt idx="70343">
                  <c:v>-229.77649999999997</c:v>
                </c:pt>
                <c:pt idx="70344">
                  <c:v>-229.77449999999999</c:v>
                </c:pt>
                <c:pt idx="70345">
                  <c:v>-229.77249999999998</c:v>
                </c:pt>
                <c:pt idx="70346">
                  <c:v>-229.77049999999997</c:v>
                </c:pt>
                <c:pt idx="70347">
                  <c:v>-229.76849999999999</c:v>
                </c:pt>
                <c:pt idx="70348">
                  <c:v>-229.76649999999998</c:v>
                </c:pt>
                <c:pt idx="70349">
                  <c:v>-229.76449999999997</c:v>
                </c:pt>
                <c:pt idx="70350">
                  <c:v>-229.76249999999999</c:v>
                </c:pt>
                <c:pt idx="70351">
                  <c:v>-229.76049999999998</c:v>
                </c:pt>
                <c:pt idx="70352">
                  <c:v>-229.75849999999997</c:v>
                </c:pt>
                <c:pt idx="70353">
                  <c:v>-229.75649999999999</c:v>
                </c:pt>
                <c:pt idx="70354">
                  <c:v>-229.75449999999998</c:v>
                </c:pt>
                <c:pt idx="70355">
                  <c:v>-229.75249999999997</c:v>
                </c:pt>
                <c:pt idx="70356">
                  <c:v>-229.75049999999999</c:v>
                </c:pt>
                <c:pt idx="70357">
                  <c:v>-229.74849999999998</c:v>
                </c:pt>
                <c:pt idx="70358">
                  <c:v>-229.74649999999997</c:v>
                </c:pt>
                <c:pt idx="70359">
                  <c:v>-229.74449999999999</c:v>
                </c:pt>
                <c:pt idx="70360">
                  <c:v>-229.74249999999998</c:v>
                </c:pt>
                <c:pt idx="70361">
                  <c:v>-229.74049999999997</c:v>
                </c:pt>
                <c:pt idx="70362">
                  <c:v>-229.73849999999999</c:v>
                </c:pt>
                <c:pt idx="70363">
                  <c:v>-229.73649999999998</c:v>
                </c:pt>
                <c:pt idx="70364">
                  <c:v>-229.73449999999997</c:v>
                </c:pt>
                <c:pt idx="70365">
                  <c:v>-229.73249999999999</c:v>
                </c:pt>
                <c:pt idx="70366">
                  <c:v>-229.73049999999998</c:v>
                </c:pt>
                <c:pt idx="70367">
                  <c:v>-229.72849999999997</c:v>
                </c:pt>
                <c:pt idx="70368">
                  <c:v>-229.72649999999999</c:v>
                </c:pt>
                <c:pt idx="70369">
                  <c:v>-229.72449999999998</c:v>
                </c:pt>
                <c:pt idx="70370">
                  <c:v>-229.72249999999997</c:v>
                </c:pt>
                <c:pt idx="70371">
                  <c:v>-229.72049999999999</c:v>
                </c:pt>
                <c:pt idx="70372">
                  <c:v>-229.71849999999998</c:v>
                </c:pt>
                <c:pt idx="70373">
                  <c:v>-229.71649999999997</c:v>
                </c:pt>
                <c:pt idx="70374">
                  <c:v>-229.71449999999999</c:v>
                </c:pt>
                <c:pt idx="70375">
                  <c:v>-229.71249999999998</c:v>
                </c:pt>
                <c:pt idx="70376">
                  <c:v>-229.71049999999997</c:v>
                </c:pt>
                <c:pt idx="70377">
                  <c:v>-229.70849999999999</c:v>
                </c:pt>
                <c:pt idx="70378">
                  <c:v>-229.70649999999998</c:v>
                </c:pt>
                <c:pt idx="70379">
                  <c:v>-229.70449999999997</c:v>
                </c:pt>
                <c:pt idx="70380">
                  <c:v>-229.70249999999999</c:v>
                </c:pt>
                <c:pt idx="70381">
                  <c:v>-229.70049999999998</c:v>
                </c:pt>
                <c:pt idx="70382">
                  <c:v>-229.69849999999997</c:v>
                </c:pt>
                <c:pt idx="70383">
                  <c:v>-229.69649999999999</c:v>
                </c:pt>
                <c:pt idx="70384">
                  <c:v>-229.69449999999998</c:v>
                </c:pt>
                <c:pt idx="70385">
                  <c:v>-229.69249999999997</c:v>
                </c:pt>
                <c:pt idx="70386">
                  <c:v>-229.69049999999999</c:v>
                </c:pt>
                <c:pt idx="70387">
                  <c:v>-229.68849999999998</c:v>
                </c:pt>
                <c:pt idx="70388">
                  <c:v>-229.68649999999997</c:v>
                </c:pt>
                <c:pt idx="70389">
                  <c:v>-229.68449999999999</c:v>
                </c:pt>
                <c:pt idx="70390">
                  <c:v>-229.68249999999998</c:v>
                </c:pt>
                <c:pt idx="70391">
                  <c:v>-229.68049999999997</c:v>
                </c:pt>
                <c:pt idx="70392">
                  <c:v>-229.67849999999999</c:v>
                </c:pt>
                <c:pt idx="70393">
                  <c:v>-229.67649999999998</c:v>
                </c:pt>
                <c:pt idx="70394">
                  <c:v>-229.67449999999997</c:v>
                </c:pt>
                <c:pt idx="70395">
                  <c:v>-229.67249999999999</c:v>
                </c:pt>
                <c:pt idx="70396">
                  <c:v>-229.67049999999998</c:v>
                </c:pt>
                <c:pt idx="70397">
                  <c:v>-229.66849999999997</c:v>
                </c:pt>
                <c:pt idx="70398">
                  <c:v>-229.66649999999998</c:v>
                </c:pt>
                <c:pt idx="70399">
                  <c:v>-229.66449999999998</c:v>
                </c:pt>
                <c:pt idx="70400">
                  <c:v>-229.66249999999997</c:v>
                </c:pt>
                <c:pt idx="70401">
                  <c:v>-229.66049999999998</c:v>
                </c:pt>
                <c:pt idx="70402">
                  <c:v>-229.65849999999998</c:v>
                </c:pt>
                <c:pt idx="70403">
                  <c:v>-229.65649999999997</c:v>
                </c:pt>
                <c:pt idx="70404">
                  <c:v>-229.65449999999998</c:v>
                </c:pt>
                <c:pt idx="70405">
                  <c:v>-229.65249999999997</c:v>
                </c:pt>
                <c:pt idx="70406">
                  <c:v>-229.65049999999997</c:v>
                </c:pt>
                <c:pt idx="70407">
                  <c:v>-229.64849999999998</c:v>
                </c:pt>
                <c:pt idx="70408">
                  <c:v>-229.64649999999997</c:v>
                </c:pt>
                <c:pt idx="70409">
                  <c:v>-229.64449999999997</c:v>
                </c:pt>
                <c:pt idx="70410">
                  <c:v>-229.64249999999998</c:v>
                </c:pt>
                <c:pt idx="70411">
                  <c:v>-229.64049999999997</c:v>
                </c:pt>
                <c:pt idx="70412">
                  <c:v>-229.63849999999996</c:v>
                </c:pt>
                <c:pt idx="70413">
                  <c:v>-229.63649999999998</c:v>
                </c:pt>
                <c:pt idx="70414">
                  <c:v>-229.63449999999997</c:v>
                </c:pt>
                <c:pt idx="70415">
                  <c:v>-229.63249999999996</c:v>
                </c:pt>
                <c:pt idx="70416">
                  <c:v>-229.63049999999998</c:v>
                </c:pt>
                <c:pt idx="70417">
                  <c:v>-229.62849999999997</c:v>
                </c:pt>
                <c:pt idx="70418">
                  <c:v>-229.62649999999996</c:v>
                </c:pt>
                <c:pt idx="70419">
                  <c:v>-229.62449999999998</c:v>
                </c:pt>
                <c:pt idx="70420">
                  <c:v>-229.62249999999997</c:v>
                </c:pt>
                <c:pt idx="70421">
                  <c:v>-229.62049999999996</c:v>
                </c:pt>
                <c:pt idx="70422">
                  <c:v>-229.61849999999998</c:v>
                </c:pt>
                <c:pt idx="70423">
                  <c:v>-229.61649999999997</c:v>
                </c:pt>
                <c:pt idx="70424">
                  <c:v>-229.61449999999996</c:v>
                </c:pt>
                <c:pt idx="70425">
                  <c:v>-229.61249999999998</c:v>
                </c:pt>
                <c:pt idx="70426">
                  <c:v>-229.61049999999997</c:v>
                </c:pt>
                <c:pt idx="70427">
                  <c:v>-229.60849999999996</c:v>
                </c:pt>
                <c:pt idx="70428">
                  <c:v>-229.60649999999998</c:v>
                </c:pt>
                <c:pt idx="70429">
                  <c:v>-229.60449999999997</c:v>
                </c:pt>
                <c:pt idx="70430">
                  <c:v>-229.60249999999996</c:v>
                </c:pt>
                <c:pt idx="70431">
                  <c:v>-229.60049999999998</c:v>
                </c:pt>
                <c:pt idx="70432">
                  <c:v>-229.59849999999997</c:v>
                </c:pt>
                <c:pt idx="70433">
                  <c:v>-229.59649999999996</c:v>
                </c:pt>
                <c:pt idx="70434">
                  <c:v>-229.59449999999998</c:v>
                </c:pt>
                <c:pt idx="70435">
                  <c:v>-229.59249999999997</c:v>
                </c:pt>
                <c:pt idx="70436">
                  <c:v>-229.59049999999996</c:v>
                </c:pt>
                <c:pt idx="70437">
                  <c:v>-229.58849999999998</c:v>
                </c:pt>
                <c:pt idx="70438">
                  <c:v>-229.58649999999997</c:v>
                </c:pt>
                <c:pt idx="70439">
                  <c:v>-229.58449999999999</c:v>
                </c:pt>
                <c:pt idx="70440">
                  <c:v>-229.58249999999998</c:v>
                </c:pt>
                <c:pt idx="70441">
                  <c:v>-229.58049999999997</c:v>
                </c:pt>
                <c:pt idx="70442">
                  <c:v>-229.57849999999999</c:v>
                </c:pt>
                <c:pt idx="70443">
                  <c:v>-229.57649999999998</c:v>
                </c:pt>
                <c:pt idx="70444">
                  <c:v>-229.57449999999997</c:v>
                </c:pt>
                <c:pt idx="70445">
                  <c:v>-229.57249999999999</c:v>
                </c:pt>
                <c:pt idx="70446">
                  <c:v>-229.57049999999998</c:v>
                </c:pt>
                <c:pt idx="70447">
                  <c:v>-229.56849999999997</c:v>
                </c:pt>
                <c:pt idx="70448">
                  <c:v>-229.56649999999999</c:v>
                </c:pt>
                <c:pt idx="70449">
                  <c:v>-229.56449999999998</c:v>
                </c:pt>
                <c:pt idx="70450">
                  <c:v>-229.56249999999997</c:v>
                </c:pt>
                <c:pt idx="70451">
                  <c:v>-229.56049999999999</c:v>
                </c:pt>
                <c:pt idx="70452">
                  <c:v>-229.55849999999998</c:v>
                </c:pt>
                <c:pt idx="70453">
                  <c:v>-229.55649999999997</c:v>
                </c:pt>
                <c:pt idx="70454">
                  <c:v>-229.55449999999999</c:v>
                </c:pt>
                <c:pt idx="70455">
                  <c:v>-229.55249999999998</c:v>
                </c:pt>
                <c:pt idx="70456">
                  <c:v>-229.55049999999997</c:v>
                </c:pt>
                <c:pt idx="70457">
                  <c:v>-229.54849999999999</c:v>
                </c:pt>
                <c:pt idx="70458">
                  <c:v>-229.54649999999998</c:v>
                </c:pt>
                <c:pt idx="70459">
                  <c:v>-229.54449999999997</c:v>
                </c:pt>
                <c:pt idx="70460">
                  <c:v>-229.54249999999999</c:v>
                </c:pt>
                <c:pt idx="70461">
                  <c:v>-229.54049999999998</c:v>
                </c:pt>
                <c:pt idx="70462">
                  <c:v>-229.53849999999997</c:v>
                </c:pt>
                <c:pt idx="70463">
                  <c:v>-229.53649999999999</c:v>
                </c:pt>
                <c:pt idx="70464">
                  <c:v>-229.53449999999998</c:v>
                </c:pt>
                <c:pt idx="70465">
                  <c:v>-229.53249999999997</c:v>
                </c:pt>
                <c:pt idx="70466">
                  <c:v>-229.53049999999999</c:v>
                </c:pt>
                <c:pt idx="70467">
                  <c:v>-229.52849999999998</c:v>
                </c:pt>
                <c:pt idx="70468">
                  <c:v>-229.52649999999997</c:v>
                </c:pt>
                <c:pt idx="70469">
                  <c:v>-229.52449999999999</c:v>
                </c:pt>
                <c:pt idx="70470">
                  <c:v>-229.52249999999998</c:v>
                </c:pt>
                <c:pt idx="70471">
                  <c:v>-229.52049999999997</c:v>
                </c:pt>
                <c:pt idx="70472">
                  <c:v>-229.51849999999999</c:v>
                </c:pt>
                <c:pt idx="70473">
                  <c:v>-229.51649999999998</c:v>
                </c:pt>
                <c:pt idx="70474">
                  <c:v>-229.51449999999997</c:v>
                </c:pt>
                <c:pt idx="70475">
                  <c:v>-229.51249999999999</c:v>
                </c:pt>
                <c:pt idx="70476">
                  <c:v>-229.51049999999998</c:v>
                </c:pt>
                <c:pt idx="70477">
                  <c:v>-229.50849999999997</c:v>
                </c:pt>
                <c:pt idx="70478">
                  <c:v>-229.50649999999999</c:v>
                </c:pt>
                <c:pt idx="70479">
                  <c:v>-229.50449999999998</c:v>
                </c:pt>
                <c:pt idx="70480">
                  <c:v>-229.50249999999997</c:v>
                </c:pt>
                <c:pt idx="70481">
                  <c:v>-229.50049999999999</c:v>
                </c:pt>
                <c:pt idx="70482">
                  <c:v>-229.49849999999998</c:v>
                </c:pt>
                <c:pt idx="70483">
                  <c:v>-229.49649999999997</c:v>
                </c:pt>
                <c:pt idx="70484">
                  <c:v>-229.49449999999999</c:v>
                </c:pt>
                <c:pt idx="70485">
                  <c:v>-229.49249999999998</c:v>
                </c:pt>
                <c:pt idx="70486">
                  <c:v>-229.49049999999997</c:v>
                </c:pt>
                <c:pt idx="70487">
                  <c:v>-229.48849999999999</c:v>
                </c:pt>
                <c:pt idx="70488">
                  <c:v>-229.48649999999998</c:v>
                </c:pt>
                <c:pt idx="70489">
                  <c:v>-229.48449999999997</c:v>
                </c:pt>
                <c:pt idx="70490">
                  <c:v>-229.48249999999999</c:v>
                </c:pt>
                <c:pt idx="70491">
                  <c:v>-229.48049999999998</c:v>
                </c:pt>
                <c:pt idx="70492">
                  <c:v>-229.47849999999997</c:v>
                </c:pt>
                <c:pt idx="70493">
                  <c:v>-229.47649999999999</c:v>
                </c:pt>
                <c:pt idx="70494">
                  <c:v>-229.47449999999998</c:v>
                </c:pt>
                <c:pt idx="70495">
                  <c:v>-229.47249999999997</c:v>
                </c:pt>
                <c:pt idx="70496">
                  <c:v>-229.47049999999999</c:v>
                </c:pt>
                <c:pt idx="70497">
                  <c:v>-229.46849999999998</c:v>
                </c:pt>
                <c:pt idx="70498">
                  <c:v>-229.46649999999997</c:v>
                </c:pt>
                <c:pt idx="70499">
                  <c:v>-229.46449999999999</c:v>
                </c:pt>
                <c:pt idx="70500">
                  <c:v>-229.46249999999998</c:v>
                </c:pt>
                <c:pt idx="70501">
                  <c:v>-229.46049999999997</c:v>
                </c:pt>
                <c:pt idx="70502">
                  <c:v>-229.45849999999999</c:v>
                </c:pt>
                <c:pt idx="70503">
                  <c:v>-229.45649999999998</c:v>
                </c:pt>
                <c:pt idx="70504">
                  <c:v>-229.45449999999997</c:v>
                </c:pt>
                <c:pt idx="70505">
                  <c:v>-229.45249999999999</c:v>
                </c:pt>
                <c:pt idx="70506">
                  <c:v>-229.45049999999998</c:v>
                </c:pt>
                <c:pt idx="70507">
                  <c:v>-229.44849999999997</c:v>
                </c:pt>
                <c:pt idx="70508">
                  <c:v>-229.44649999999999</c:v>
                </c:pt>
                <c:pt idx="70509">
                  <c:v>-229.44449999999998</c:v>
                </c:pt>
                <c:pt idx="70510">
                  <c:v>-229.44249999999997</c:v>
                </c:pt>
                <c:pt idx="70511">
                  <c:v>-229.44049999999999</c:v>
                </c:pt>
                <c:pt idx="70512">
                  <c:v>-229.43849999999998</c:v>
                </c:pt>
                <c:pt idx="70513">
                  <c:v>-229.43649999999997</c:v>
                </c:pt>
                <c:pt idx="70514">
                  <c:v>-229.43449999999999</c:v>
                </c:pt>
                <c:pt idx="70515">
                  <c:v>-229.43249999999998</c:v>
                </c:pt>
                <c:pt idx="70516">
                  <c:v>-229.43049999999997</c:v>
                </c:pt>
                <c:pt idx="70517">
                  <c:v>-229.42849999999999</c:v>
                </c:pt>
                <c:pt idx="70518">
                  <c:v>-229.42649999999998</c:v>
                </c:pt>
                <c:pt idx="70519">
                  <c:v>-229.42449999999997</c:v>
                </c:pt>
                <c:pt idx="70520">
                  <c:v>-229.42249999999999</c:v>
                </c:pt>
                <c:pt idx="70521">
                  <c:v>-229.42049999999998</c:v>
                </c:pt>
                <c:pt idx="70522">
                  <c:v>-229.41849999999997</c:v>
                </c:pt>
                <c:pt idx="70523">
                  <c:v>-229.41649999999998</c:v>
                </c:pt>
                <c:pt idx="70524">
                  <c:v>-229.41449999999998</c:v>
                </c:pt>
                <c:pt idx="70525">
                  <c:v>-229.41249999999997</c:v>
                </c:pt>
                <c:pt idx="70526">
                  <c:v>-229.41049999999998</c:v>
                </c:pt>
                <c:pt idx="70527">
                  <c:v>-229.40849999999998</c:v>
                </c:pt>
                <c:pt idx="70528">
                  <c:v>-229.40649999999997</c:v>
                </c:pt>
                <c:pt idx="70529">
                  <c:v>-229.40449999999998</c:v>
                </c:pt>
                <c:pt idx="70530">
                  <c:v>-229.40249999999997</c:v>
                </c:pt>
                <c:pt idx="70531">
                  <c:v>-229.40049999999997</c:v>
                </c:pt>
                <c:pt idx="70532">
                  <c:v>-229.39849999999998</c:v>
                </c:pt>
                <c:pt idx="70533">
                  <c:v>-229.39649999999997</c:v>
                </c:pt>
                <c:pt idx="70534">
                  <c:v>-229.39449999999997</c:v>
                </c:pt>
                <c:pt idx="70535">
                  <c:v>-229.39249999999998</c:v>
                </c:pt>
                <c:pt idx="70536">
                  <c:v>-229.39049999999997</c:v>
                </c:pt>
                <c:pt idx="70537">
                  <c:v>-229.38849999999996</c:v>
                </c:pt>
                <c:pt idx="70538">
                  <c:v>-229.38649999999998</c:v>
                </c:pt>
                <c:pt idx="70539">
                  <c:v>-229.38449999999997</c:v>
                </c:pt>
                <c:pt idx="70540">
                  <c:v>-229.38249999999996</c:v>
                </c:pt>
                <c:pt idx="70541">
                  <c:v>-229.38049999999998</c:v>
                </c:pt>
                <c:pt idx="70542">
                  <c:v>-229.37849999999997</c:v>
                </c:pt>
                <c:pt idx="70543">
                  <c:v>-229.37649999999996</c:v>
                </c:pt>
                <c:pt idx="70544">
                  <c:v>-229.37449999999998</c:v>
                </c:pt>
                <c:pt idx="70545">
                  <c:v>-229.37249999999997</c:v>
                </c:pt>
                <c:pt idx="70546">
                  <c:v>-229.37049999999996</c:v>
                </c:pt>
                <c:pt idx="70547">
                  <c:v>-229.36849999999998</c:v>
                </c:pt>
                <c:pt idx="70548">
                  <c:v>-229.36649999999997</c:v>
                </c:pt>
                <c:pt idx="70549">
                  <c:v>-229.36449999999996</c:v>
                </c:pt>
                <c:pt idx="70550">
                  <c:v>-229.36249999999998</c:v>
                </c:pt>
                <c:pt idx="70551">
                  <c:v>-229.36049999999997</c:v>
                </c:pt>
                <c:pt idx="70552">
                  <c:v>-229.35849999999996</c:v>
                </c:pt>
                <c:pt idx="70553">
                  <c:v>-229.35649999999998</c:v>
                </c:pt>
                <c:pt idx="70554">
                  <c:v>-229.35449999999997</c:v>
                </c:pt>
                <c:pt idx="70555">
                  <c:v>-229.35249999999996</c:v>
                </c:pt>
                <c:pt idx="70556">
                  <c:v>-229.35049999999998</c:v>
                </c:pt>
                <c:pt idx="70557">
                  <c:v>-229.34849999999997</c:v>
                </c:pt>
                <c:pt idx="70558">
                  <c:v>-229.34649999999996</c:v>
                </c:pt>
                <c:pt idx="70559">
                  <c:v>-229.34449999999998</c:v>
                </c:pt>
                <c:pt idx="70560">
                  <c:v>-229.34249999999997</c:v>
                </c:pt>
                <c:pt idx="70561">
                  <c:v>-229.34049999999996</c:v>
                </c:pt>
                <c:pt idx="70562">
                  <c:v>-229.33849999999998</c:v>
                </c:pt>
                <c:pt idx="70563">
                  <c:v>-229.33649999999997</c:v>
                </c:pt>
                <c:pt idx="70564">
                  <c:v>-229.33449999999999</c:v>
                </c:pt>
                <c:pt idx="70565">
                  <c:v>-229.33249999999998</c:v>
                </c:pt>
                <c:pt idx="70566">
                  <c:v>-229.33049999999997</c:v>
                </c:pt>
                <c:pt idx="70567">
                  <c:v>-229.32849999999999</c:v>
                </c:pt>
                <c:pt idx="70568">
                  <c:v>-229.32649999999998</c:v>
                </c:pt>
                <c:pt idx="70569">
                  <c:v>-229.32449999999997</c:v>
                </c:pt>
                <c:pt idx="70570">
                  <c:v>-229.32249999999999</c:v>
                </c:pt>
                <c:pt idx="70571">
                  <c:v>-229.32049999999998</c:v>
                </c:pt>
                <c:pt idx="70572">
                  <c:v>-229.31849999999997</c:v>
                </c:pt>
                <c:pt idx="70573">
                  <c:v>-229.31649999999999</c:v>
                </c:pt>
                <c:pt idx="70574">
                  <c:v>-229.31449999999998</c:v>
                </c:pt>
                <c:pt idx="70575">
                  <c:v>-229.31249999999997</c:v>
                </c:pt>
                <c:pt idx="70576">
                  <c:v>-229.31049999999999</c:v>
                </c:pt>
                <c:pt idx="70577">
                  <c:v>-229.30849999999998</c:v>
                </c:pt>
                <c:pt idx="70578">
                  <c:v>-229.30649999999997</c:v>
                </c:pt>
                <c:pt idx="70579">
                  <c:v>-229.30449999999999</c:v>
                </c:pt>
                <c:pt idx="70580">
                  <c:v>-229.30249999999998</c:v>
                </c:pt>
                <c:pt idx="70581">
                  <c:v>-229.30049999999997</c:v>
                </c:pt>
                <c:pt idx="70582">
                  <c:v>-229.29849999999999</c:v>
                </c:pt>
                <c:pt idx="70583">
                  <c:v>-229.29649999999998</c:v>
                </c:pt>
                <c:pt idx="70584">
                  <c:v>-229.29449999999997</c:v>
                </c:pt>
                <c:pt idx="70585">
                  <c:v>-229.29249999999999</c:v>
                </c:pt>
                <c:pt idx="70586">
                  <c:v>-229.29049999999998</c:v>
                </c:pt>
                <c:pt idx="70587">
                  <c:v>-229.28849999999997</c:v>
                </c:pt>
                <c:pt idx="70588">
                  <c:v>-229.28649999999999</c:v>
                </c:pt>
                <c:pt idx="70589">
                  <c:v>-229.28449999999998</c:v>
                </c:pt>
                <c:pt idx="70590">
                  <c:v>-229.28249999999997</c:v>
                </c:pt>
                <c:pt idx="70591">
                  <c:v>-229.28049999999999</c:v>
                </c:pt>
                <c:pt idx="70592">
                  <c:v>-229.27849999999998</c:v>
                </c:pt>
                <c:pt idx="70593">
                  <c:v>-229.27649999999997</c:v>
                </c:pt>
                <c:pt idx="70594">
                  <c:v>-229.27449999999999</c:v>
                </c:pt>
                <c:pt idx="70595">
                  <c:v>-229.27249999999998</c:v>
                </c:pt>
                <c:pt idx="70596">
                  <c:v>-229.27049999999997</c:v>
                </c:pt>
                <c:pt idx="70597">
                  <c:v>-229.26849999999999</c:v>
                </c:pt>
                <c:pt idx="70598">
                  <c:v>-229.26649999999998</c:v>
                </c:pt>
                <c:pt idx="70599">
                  <c:v>-229.26449999999997</c:v>
                </c:pt>
                <c:pt idx="70600">
                  <c:v>-229.26249999999999</c:v>
                </c:pt>
                <c:pt idx="70601">
                  <c:v>-229.26049999999998</c:v>
                </c:pt>
                <c:pt idx="70602">
                  <c:v>-229.25849999999997</c:v>
                </c:pt>
                <c:pt idx="70603">
                  <c:v>-229.25649999999999</c:v>
                </c:pt>
                <c:pt idx="70604">
                  <c:v>-229.25449999999998</c:v>
                </c:pt>
                <c:pt idx="70605">
                  <c:v>-229.25249999999997</c:v>
                </c:pt>
                <c:pt idx="70606">
                  <c:v>-229.25049999999999</c:v>
                </c:pt>
                <c:pt idx="70607">
                  <c:v>-229.24849999999998</c:v>
                </c:pt>
                <c:pt idx="70608">
                  <c:v>-229.24649999999997</c:v>
                </c:pt>
                <c:pt idx="70609">
                  <c:v>-229.24449999999999</c:v>
                </c:pt>
                <c:pt idx="70610">
                  <c:v>-229.24249999999998</c:v>
                </c:pt>
                <c:pt idx="70611">
                  <c:v>-229.24049999999997</c:v>
                </c:pt>
                <c:pt idx="70612">
                  <c:v>-229.23849999999999</c:v>
                </c:pt>
                <c:pt idx="70613">
                  <c:v>-229.23649999999998</c:v>
                </c:pt>
                <c:pt idx="70614">
                  <c:v>-229.23449999999997</c:v>
                </c:pt>
                <c:pt idx="70615">
                  <c:v>-229.23249999999999</c:v>
                </c:pt>
                <c:pt idx="70616">
                  <c:v>-229.23049999999998</c:v>
                </c:pt>
                <c:pt idx="70617">
                  <c:v>-229.22849999999997</c:v>
                </c:pt>
                <c:pt idx="70618">
                  <c:v>-229.22649999999999</c:v>
                </c:pt>
                <c:pt idx="70619">
                  <c:v>-229.22449999999998</c:v>
                </c:pt>
                <c:pt idx="70620">
                  <c:v>-229.22249999999997</c:v>
                </c:pt>
                <c:pt idx="70621">
                  <c:v>-229.22049999999999</c:v>
                </c:pt>
                <c:pt idx="70622">
                  <c:v>-229.21849999999998</c:v>
                </c:pt>
                <c:pt idx="70623">
                  <c:v>-229.21649999999997</c:v>
                </c:pt>
                <c:pt idx="70624">
                  <c:v>-229.21449999999999</c:v>
                </c:pt>
                <c:pt idx="70625">
                  <c:v>-229.21249999999998</c:v>
                </c:pt>
                <c:pt idx="70626">
                  <c:v>-229.21049999999997</c:v>
                </c:pt>
                <c:pt idx="70627">
                  <c:v>-229.20849999999999</c:v>
                </c:pt>
                <c:pt idx="70628">
                  <c:v>-229.20649999999998</c:v>
                </c:pt>
                <c:pt idx="70629">
                  <c:v>-229.20449999999997</c:v>
                </c:pt>
                <c:pt idx="70630">
                  <c:v>-229.20249999999999</c:v>
                </c:pt>
                <c:pt idx="70631">
                  <c:v>-229.20049999999998</c:v>
                </c:pt>
                <c:pt idx="70632">
                  <c:v>-229.19849999999997</c:v>
                </c:pt>
                <c:pt idx="70633">
                  <c:v>-229.19649999999999</c:v>
                </c:pt>
                <c:pt idx="70634">
                  <c:v>-229.19449999999998</c:v>
                </c:pt>
                <c:pt idx="70635">
                  <c:v>-229.19249999999997</c:v>
                </c:pt>
                <c:pt idx="70636">
                  <c:v>-229.19049999999999</c:v>
                </c:pt>
                <c:pt idx="70637">
                  <c:v>-229.18849999999998</c:v>
                </c:pt>
                <c:pt idx="70638">
                  <c:v>-229.18649999999997</c:v>
                </c:pt>
                <c:pt idx="70639">
                  <c:v>-229.18449999999999</c:v>
                </c:pt>
                <c:pt idx="70640">
                  <c:v>-229.18249999999998</c:v>
                </c:pt>
                <c:pt idx="70641">
                  <c:v>-229.18049999999997</c:v>
                </c:pt>
                <c:pt idx="70642">
                  <c:v>-229.17849999999999</c:v>
                </c:pt>
                <c:pt idx="70643">
                  <c:v>-229.17649999999998</c:v>
                </c:pt>
                <c:pt idx="70644">
                  <c:v>-229.17449999999997</c:v>
                </c:pt>
                <c:pt idx="70645">
                  <c:v>-229.17249999999999</c:v>
                </c:pt>
                <c:pt idx="70646">
                  <c:v>-229.17049999999998</c:v>
                </c:pt>
                <c:pt idx="70647">
                  <c:v>-229.16849999999997</c:v>
                </c:pt>
                <c:pt idx="70648">
                  <c:v>-229.16649999999998</c:v>
                </c:pt>
                <c:pt idx="70649">
                  <c:v>-229.16449999999998</c:v>
                </c:pt>
                <c:pt idx="70650">
                  <c:v>-229.16249999999997</c:v>
                </c:pt>
                <c:pt idx="70651">
                  <c:v>-229.16049999999998</c:v>
                </c:pt>
                <c:pt idx="70652">
                  <c:v>-229.15849999999998</c:v>
                </c:pt>
                <c:pt idx="70653">
                  <c:v>-229.15649999999997</c:v>
                </c:pt>
                <c:pt idx="70654">
                  <c:v>-229.15449999999998</c:v>
                </c:pt>
                <c:pt idx="70655">
                  <c:v>-229.15249999999997</c:v>
                </c:pt>
                <c:pt idx="70656">
                  <c:v>-229.15049999999997</c:v>
                </c:pt>
                <c:pt idx="70657">
                  <c:v>-229.14849999999998</c:v>
                </c:pt>
                <c:pt idx="70658">
                  <c:v>-229.14649999999997</c:v>
                </c:pt>
                <c:pt idx="70659">
                  <c:v>-229.14449999999997</c:v>
                </c:pt>
                <c:pt idx="70660">
                  <c:v>-229.14249999999998</c:v>
                </c:pt>
                <c:pt idx="70661">
                  <c:v>-229.14049999999997</c:v>
                </c:pt>
                <c:pt idx="70662">
                  <c:v>-229.13849999999996</c:v>
                </c:pt>
                <c:pt idx="70663">
                  <c:v>-229.13649999999998</c:v>
                </c:pt>
                <c:pt idx="70664">
                  <c:v>-229.13449999999997</c:v>
                </c:pt>
                <c:pt idx="70665">
                  <c:v>-229.13249999999996</c:v>
                </c:pt>
                <c:pt idx="70666">
                  <c:v>-229.13049999999998</c:v>
                </c:pt>
                <c:pt idx="70667">
                  <c:v>-229.12849999999997</c:v>
                </c:pt>
                <c:pt idx="70668">
                  <c:v>-229.12649999999996</c:v>
                </c:pt>
                <c:pt idx="70669">
                  <c:v>-229.12449999999998</c:v>
                </c:pt>
                <c:pt idx="70670">
                  <c:v>-229.12249999999997</c:v>
                </c:pt>
                <c:pt idx="70671">
                  <c:v>-229.12049999999996</c:v>
                </c:pt>
                <c:pt idx="70672">
                  <c:v>-229.11849999999998</c:v>
                </c:pt>
                <c:pt idx="70673">
                  <c:v>-229.11649999999997</c:v>
                </c:pt>
                <c:pt idx="70674">
                  <c:v>-229.11449999999996</c:v>
                </c:pt>
                <c:pt idx="70675">
                  <c:v>-229.11249999999998</c:v>
                </c:pt>
                <c:pt idx="70676">
                  <c:v>-229.11049999999997</c:v>
                </c:pt>
                <c:pt idx="70677">
                  <c:v>-229.10849999999996</c:v>
                </c:pt>
                <c:pt idx="70678">
                  <c:v>-229.10649999999998</c:v>
                </c:pt>
                <c:pt idx="70679">
                  <c:v>-229.10449999999997</c:v>
                </c:pt>
                <c:pt idx="70680">
                  <c:v>-229.10249999999996</c:v>
                </c:pt>
                <c:pt idx="70681">
                  <c:v>-229.10049999999998</c:v>
                </c:pt>
                <c:pt idx="70682">
                  <c:v>-229.09849999999997</c:v>
                </c:pt>
                <c:pt idx="70683">
                  <c:v>-229.09649999999996</c:v>
                </c:pt>
                <c:pt idx="70684">
                  <c:v>-229.09449999999998</c:v>
                </c:pt>
                <c:pt idx="70685">
                  <c:v>-229.09249999999997</c:v>
                </c:pt>
                <c:pt idx="70686">
                  <c:v>-229.09049999999996</c:v>
                </c:pt>
                <c:pt idx="70687">
                  <c:v>-229.08849999999998</c:v>
                </c:pt>
                <c:pt idx="70688">
                  <c:v>-229.08649999999997</c:v>
                </c:pt>
                <c:pt idx="70689">
                  <c:v>-229.08449999999999</c:v>
                </c:pt>
                <c:pt idx="70690">
                  <c:v>-229.08249999999998</c:v>
                </c:pt>
                <c:pt idx="70691">
                  <c:v>-229.08049999999997</c:v>
                </c:pt>
                <c:pt idx="70692">
                  <c:v>-229.07849999999999</c:v>
                </c:pt>
                <c:pt idx="70693">
                  <c:v>-229.07649999999998</c:v>
                </c:pt>
                <c:pt idx="70694">
                  <c:v>-229.07449999999997</c:v>
                </c:pt>
                <c:pt idx="70695">
                  <c:v>-229.07249999999999</c:v>
                </c:pt>
                <c:pt idx="70696">
                  <c:v>-229.07049999999998</c:v>
                </c:pt>
                <c:pt idx="70697">
                  <c:v>-229.06849999999997</c:v>
                </c:pt>
                <c:pt idx="70698">
                  <c:v>-229.06649999999999</c:v>
                </c:pt>
                <c:pt idx="70699">
                  <c:v>-229.06449999999998</c:v>
                </c:pt>
                <c:pt idx="70700">
                  <c:v>-229.06249999999997</c:v>
                </c:pt>
                <c:pt idx="70701">
                  <c:v>-229.06049999999999</c:v>
                </c:pt>
                <c:pt idx="70702">
                  <c:v>-229.05849999999998</c:v>
                </c:pt>
                <c:pt idx="70703">
                  <c:v>-229.05649999999997</c:v>
                </c:pt>
                <c:pt idx="70704">
                  <c:v>-229.05449999999999</c:v>
                </c:pt>
                <c:pt idx="70705">
                  <c:v>-229.05249999999998</c:v>
                </c:pt>
                <c:pt idx="70706">
                  <c:v>-229.05049999999997</c:v>
                </c:pt>
                <c:pt idx="70707">
                  <c:v>-229.04849999999999</c:v>
                </c:pt>
                <c:pt idx="70708">
                  <c:v>-229.04649999999998</c:v>
                </c:pt>
                <c:pt idx="70709">
                  <c:v>-229.04449999999997</c:v>
                </c:pt>
                <c:pt idx="70710">
                  <c:v>-229.04249999999999</c:v>
                </c:pt>
                <c:pt idx="70711">
                  <c:v>-229.04049999999998</c:v>
                </c:pt>
                <c:pt idx="70712">
                  <c:v>-229.03849999999997</c:v>
                </c:pt>
                <c:pt idx="70713">
                  <c:v>-229.03649999999999</c:v>
                </c:pt>
                <c:pt idx="70714">
                  <c:v>-229.03449999999998</c:v>
                </c:pt>
                <c:pt idx="70715">
                  <c:v>-229.03249999999997</c:v>
                </c:pt>
                <c:pt idx="70716">
                  <c:v>-229.03049999999999</c:v>
                </c:pt>
                <c:pt idx="70717">
                  <c:v>-229.02849999999998</c:v>
                </c:pt>
                <c:pt idx="70718">
                  <c:v>-229.02649999999997</c:v>
                </c:pt>
                <c:pt idx="70719">
                  <c:v>-229.02449999999999</c:v>
                </c:pt>
                <c:pt idx="70720">
                  <c:v>-229.02249999999998</c:v>
                </c:pt>
                <c:pt idx="70721">
                  <c:v>-229.02049999999997</c:v>
                </c:pt>
                <c:pt idx="70722">
                  <c:v>-229.01849999999999</c:v>
                </c:pt>
                <c:pt idx="70723">
                  <c:v>-229.01649999999998</c:v>
                </c:pt>
                <c:pt idx="70724">
                  <c:v>-229.01449999999997</c:v>
                </c:pt>
                <c:pt idx="70725">
                  <c:v>-229.01249999999999</c:v>
                </c:pt>
                <c:pt idx="70726">
                  <c:v>-229.01049999999998</c:v>
                </c:pt>
                <c:pt idx="70727">
                  <c:v>-229.00849999999997</c:v>
                </c:pt>
                <c:pt idx="70728">
                  <c:v>-229.00649999999999</c:v>
                </c:pt>
                <c:pt idx="70729">
                  <c:v>-229.00449999999998</c:v>
                </c:pt>
                <c:pt idx="70730">
                  <c:v>-229.00249999999997</c:v>
                </c:pt>
                <c:pt idx="70731">
                  <c:v>-229.00049999999999</c:v>
                </c:pt>
                <c:pt idx="70732">
                  <c:v>-228.99849999999998</c:v>
                </c:pt>
                <c:pt idx="70733">
                  <c:v>-228.99649999999997</c:v>
                </c:pt>
                <c:pt idx="70734">
                  <c:v>-228.99449999999999</c:v>
                </c:pt>
                <c:pt idx="70735">
                  <c:v>-228.99249999999998</c:v>
                </c:pt>
                <c:pt idx="70736">
                  <c:v>-228.99049999999997</c:v>
                </c:pt>
                <c:pt idx="70737">
                  <c:v>-228.98849999999999</c:v>
                </c:pt>
                <c:pt idx="70738">
                  <c:v>-228.98649999999998</c:v>
                </c:pt>
                <c:pt idx="70739">
                  <c:v>-228.98449999999997</c:v>
                </c:pt>
                <c:pt idx="70740">
                  <c:v>-228.98249999999999</c:v>
                </c:pt>
                <c:pt idx="70741">
                  <c:v>-228.98049999999998</c:v>
                </c:pt>
                <c:pt idx="70742">
                  <c:v>-228.97849999999997</c:v>
                </c:pt>
                <c:pt idx="70743">
                  <c:v>-228.97649999999999</c:v>
                </c:pt>
                <c:pt idx="70744">
                  <c:v>-228.97449999999998</c:v>
                </c:pt>
                <c:pt idx="70745">
                  <c:v>-228.97249999999997</c:v>
                </c:pt>
                <c:pt idx="70746">
                  <c:v>-228.97049999999999</c:v>
                </c:pt>
                <c:pt idx="70747">
                  <c:v>-228.96849999999998</c:v>
                </c:pt>
                <c:pt idx="70748">
                  <c:v>-228.96649999999997</c:v>
                </c:pt>
                <c:pt idx="70749">
                  <c:v>-228.96449999999999</c:v>
                </c:pt>
                <c:pt idx="70750">
                  <c:v>-228.96249999999998</c:v>
                </c:pt>
                <c:pt idx="70751">
                  <c:v>-228.96049999999997</c:v>
                </c:pt>
                <c:pt idx="70752">
                  <c:v>-228.95849999999999</c:v>
                </c:pt>
                <c:pt idx="70753">
                  <c:v>-228.95649999999998</c:v>
                </c:pt>
                <c:pt idx="70754">
                  <c:v>-228.95449999999997</c:v>
                </c:pt>
                <c:pt idx="70755">
                  <c:v>-228.95249999999999</c:v>
                </c:pt>
                <c:pt idx="70756">
                  <c:v>-228.95049999999998</c:v>
                </c:pt>
                <c:pt idx="70757">
                  <c:v>-228.94849999999997</c:v>
                </c:pt>
                <c:pt idx="70758">
                  <c:v>-228.94649999999999</c:v>
                </c:pt>
                <c:pt idx="70759">
                  <c:v>-228.94449999999998</c:v>
                </c:pt>
                <c:pt idx="70760">
                  <c:v>-228.94249999999997</c:v>
                </c:pt>
                <c:pt idx="70761">
                  <c:v>-228.94049999999999</c:v>
                </c:pt>
                <c:pt idx="70762">
                  <c:v>-228.93849999999998</c:v>
                </c:pt>
                <c:pt idx="70763">
                  <c:v>-228.93649999999997</c:v>
                </c:pt>
                <c:pt idx="70764">
                  <c:v>-228.93449999999999</c:v>
                </c:pt>
                <c:pt idx="70765">
                  <c:v>-228.93249999999998</c:v>
                </c:pt>
                <c:pt idx="70766">
                  <c:v>-228.93049999999997</c:v>
                </c:pt>
                <c:pt idx="70767">
                  <c:v>-228.92849999999999</c:v>
                </c:pt>
                <c:pt idx="70768">
                  <c:v>-228.92649999999998</c:v>
                </c:pt>
                <c:pt idx="70769">
                  <c:v>-228.92449999999997</c:v>
                </c:pt>
                <c:pt idx="70770">
                  <c:v>-228.92249999999999</c:v>
                </c:pt>
                <c:pt idx="70771">
                  <c:v>-228.92049999999998</c:v>
                </c:pt>
                <c:pt idx="70772">
                  <c:v>-228.91849999999997</c:v>
                </c:pt>
                <c:pt idx="70773">
                  <c:v>-228.91649999999998</c:v>
                </c:pt>
                <c:pt idx="70774">
                  <c:v>-228.91449999999998</c:v>
                </c:pt>
                <c:pt idx="70775">
                  <c:v>-228.91249999999997</c:v>
                </c:pt>
                <c:pt idx="70776">
                  <c:v>-228.91049999999998</c:v>
                </c:pt>
                <c:pt idx="70777">
                  <c:v>-228.90849999999998</c:v>
                </c:pt>
                <c:pt idx="70778">
                  <c:v>-228.90649999999997</c:v>
                </c:pt>
                <c:pt idx="70779">
                  <c:v>-228.90449999999998</c:v>
                </c:pt>
                <c:pt idx="70780">
                  <c:v>-228.90249999999997</c:v>
                </c:pt>
                <c:pt idx="70781">
                  <c:v>-228.90049999999997</c:v>
                </c:pt>
                <c:pt idx="70782">
                  <c:v>-228.89849999999998</c:v>
                </c:pt>
                <c:pt idx="70783">
                  <c:v>-228.89649999999997</c:v>
                </c:pt>
                <c:pt idx="70784">
                  <c:v>-228.89449999999997</c:v>
                </c:pt>
                <c:pt idx="70785">
                  <c:v>-228.89249999999998</c:v>
                </c:pt>
                <c:pt idx="70786">
                  <c:v>-228.89049999999997</c:v>
                </c:pt>
                <c:pt idx="70787">
                  <c:v>-228.88849999999996</c:v>
                </c:pt>
                <c:pt idx="70788">
                  <c:v>-228.88649999999998</c:v>
                </c:pt>
                <c:pt idx="70789">
                  <c:v>-228.88449999999997</c:v>
                </c:pt>
                <c:pt idx="70790">
                  <c:v>-228.88249999999996</c:v>
                </c:pt>
                <c:pt idx="70791">
                  <c:v>-228.88049999999998</c:v>
                </c:pt>
                <c:pt idx="70792">
                  <c:v>-228.87849999999997</c:v>
                </c:pt>
                <c:pt idx="70793">
                  <c:v>-228.87649999999996</c:v>
                </c:pt>
                <c:pt idx="70794">
                  <c:v>-228.87449999999998</c:v>
                </c:pt>
                <c:pt idx="70795">
                  <c:v>-228.87249999999997</c:v>
                </c:pt>
                <c:pt idx="70796">
                  <c:v>-228.87049999999996</c:v>
                </c:pt>
                <c:pt idx="70797">
                  <c:v>-228.86849999999998</c:v>
                </c:pt>
                <c:pt idx="70798">
                  <c:v>-228.86649999999997</c:v>
                </c:pt>
                <c:pt idx="70799">
                  <c:v>-228.86449999999996</c:v>
                </c:pt>
                <c:pt idx="70800">
                  <c:v>-228.86249999999998</c:v>
                </c:pt>
                <c:pt idx="70801">
                  <c:v>-228.86049999999997</c:v>
                </c:pt>
                <c:pt idx="70802">
                  <c:v>-228.85849999999996</c:v>
                </c:pt>
                <c:pt idx="70803">
                  <c:v>-228.85649999999998</c:v>
                </c:pt>
                <c:pt idx="70804">
                  <c:v>-228.85449999999997</c:v>
                </c:pt>
                <c:pt idx="70805">
                  <c:v>-228.85249999999996</c:v>
                </c:pt>
                <c:pt idx="70806">
                  <c:v>-228.85049999999998</c:v>
                </c:pt>
                <c:pt idx="70807">
                  <c:v>-228.84849999999997</c:v>
                </c:pt>
                <c:pt idx="70808">
                  <c:v>-228.84649999999996</c:v>
                </c:pt>
                <c:pt idx="70809">
                  <c:v>-228.84449999999998</c:v>
                </c:pt>
                <c:pt idx="70810">
                  <c:v>-228.84249999999997</c:v>
                </c:pt>
                <c:pt idx="70811">
                  <c:v>-228.84049999999996</c:v>
                </c:pt>
                <c:pt idx="70812">
                  <c:v>-228.83849999999998</c:v>
                </c:pt>
                <c:pt idx="70813">
                  <c:v>-228.83649999999997</c:v>
                </c:pt>
                <c:pt idx="70814">
                  <c:v>-228.83449999999999</c:v>
                </c:pt>
                <c:pt idx="70815">
                  <c:v>-228.83249999999998</c:v>
                </c:pt>
                <c:pt idx="70816">
                  <c:v>-228.83049999999997</c:v>
                </c:pt>
                <c:pt idx="70817">
                  <c:v>-228.82849999999999</c:v>
                </c:pt>
                <c:pt idx="70818">
                  <c:v>-228.82649999999998</c:v>
                </c:pt>
                <c:pt idx="70819">
                  <c:v>-228.82449999999997</c:v>
                </c:pt>
                <c:pt idx="70820">
                  <c:v>-228.82249999999999</c:v>
                </c:pt>
                <c:pt idx="70821">
                  <c:v>-228.82049999999998</c:v>
                </c:pt>
                <c:pt idx="70822">
                  <c:v>-228.81849999999997</c:v>
                </c:pt>
                <c:pt idx="70823">
                  <c:v>-228.81649999999999</c:v>
                </c:pt>
                <c:pt idx="70824">
                  <c:v>-228.81449999999998</c:v>
                </c:pt>
                <c:pt idx="70825">
                  <c:v>-228.81249999999997</c:v>
                </c:pt>
                <c:pt idx="70826">
                  <c:v>-228.81049999999999</c:v>
                </c:pt>
                <c:pt idx="70827">
                  <c:v>-228.80849999999998</c:v>
                </c:pt>
                <c:pt idx="70828">
                  <c:v>-228.80649999999997</c:v>
                </c:pt>
                <c:pt idx="70829">
                  <c:v>-228.80449999999999</c:v>
                </c:pt>
                <c:pt idx="70830">
                  <c:v>-228.80249999999998</c:v>
                </c:pt>
                <c:pt idx="70831">
                  <c:v>-228.80049999999997</c:v>
                </c:pt>
                <c:pt idx="70832">
                  <c:v>-228.79849999999999</c:v>
                </c:pt>
                <c:pt idx="70833">
                  <c:v>-228.79649999999998</c:v>
                </c:pt>
                <c:pt idx="70834">
                  <c:v>-228.79449999999997</c:v>
                </c:pt>
                <c:pt idx="70835">
                  <c:v>-228.79249999999999</c:v>
                </c:pt>
                <c:pt idx="70836">
                  <c:v>-228.79049999999998</c:v>
                </c:pt>
                <c:pt idx="70837">
                  <c:v>-228.78849999999997</c:v>
                </c:pt>
                <c:pt idx="70838">
                  <c:v>-228.78649999999999</c:v>
                </c:pt>
                <c:pt idx="70839">
                  <c:v>-228.78449999999998</c:v>
                </c:pt>
                <c:pt idx="70840">
                  <c:v>-228.78249999999997</c:v>
                </c:pt>
                <c:pt idx="70841">
                  <c:v>-228.78049999999999</c:v>
                </c:pt>
                <c:pt idx="70842">
                  <c:v>-228.77849999999998</c:v>
                </c:pt>
                <c:pt idx="70843">
                  <c:v>-228.77649999999997</c:v>
                </c:pt>
                <c:pt idx="70844">
                  <c:v>-228.77449999999999</c:v>
                </c:pt>
                <c:pt idx="70845">
                  <c:v>-228.77249999999998</c:v>
                </c:pt>
                <c:pt idx="70846">
                  <c:v>-228.77049999999997</c:v>
                </c:pt>
                <c:pt idx="70847">
                  <c:v>-228.76849999999999</c:v>
                </c:pt>
                <c:pt idx="70848">
                  <c:v>-228.76649999999998</c:v>
                </c:pt>
                <c:pt idx="70849">
                  <c:v>-228.76449999999997</c:v>
                </c:pt>
                <c:pt idx="70850">
                  <c:v>-228.76249999999999</c:v>
                </c:pt>
                <c:pt idx="70851">
                  <c:v>-228.76049999999998</c:v>
                </c:pt>
                <c:pt idx="70852">
                  <c:v>-228.75849999999997</c:v>
                </c:pt>
                <c:pt idx="70853">
                  <c:v>-228.75649999999999</c:v>
                </c:pt>
                <c:pt idx="70854">
                  <c:v>-228.75449999999998</c:v>
                </c:pt>
                <c:pt idx="70855">
                  <c:v>-228.75249999999997</c:v>
                </c:pt>
                <c:pt idx="70856">
                  <c:v>-228.75049999999999</c:v>
                </c:pt>
                <c:pt idx="70857">
                  <c:v>-228.74849999999998</c:v>
                </c:pt>
                <c:pt idx="70858">
                  <c:v>-228.74649999999997</c:v>
                </c:pt>
                <c:pt idx="70859">
                  <c:v>-228.74449999999999</c:v>
                </c:pt>
                <c:pt idx="70860">
                  <c:v>-228.74249999999998</c:v>
                </c:pt>
                <c:pt idx="70861">
                  <c:v>-228.74049999999997</c:v>
                </c:pt>
                <c:pt idx="70862">
                  <c:v>-228.73849999999999</c:v>
                </c:pt>
                <c:pt idx="70863">
                  <c:v>-228.73649999999998</c:v>
                </c:pt>
                <c:pt idx="70864">
                  <c:v>-228.73449999999997</c:v>
                </c:pt>
                <c:pt idx="70865">
                  <c:v>-228.73249999999999</c:v>
                </c:pt>
                <c:pt idx="70866">
                  <c:v>-228.73049999999998</c:v>
                </c:pt>
                <c:pt idx="70867">
                  <c:v>-228.72849999999997</c:v>
                </c:pt>
                <c:pt idx="70868">
                  <c:v>-228.72649999999999</c:v>
                </c:pt>
                <c:pt idx="70869">
                  <c:v>-228.72449999999998</c:v>
                </c:pt>
                <c:pt idx="70870">
                  <c:v>-228.72249999999997</c:v>
                </c:pt>
                <c:pt idx="70871">
                  <c:v>-228.72049999999999</c:v>
                </c:pt>
                <c:pt idx="70872">
                  <c:v>-228.71849999999998</c:v>
                </c:pt>
                <c:pt idx="70873">
                  <c:v>-228.71649999999997</c:v>
                </c:pt>
                <c:pt idx="70874">
                  <c:v>-228.71449999999999</c:v>
                </c:pt>
                <c:pt idx="70875">
                  <c:v>-228.71249999999998</c:v>
                </c:pt>
                <c:pt idx="70876">
                  <c:v>-228.71049999999997</c:v>
                </c:pt>
                <c:pt idx="70877">
                  <c:v>-228.70849999999999</c:v>
                </c:pt>
                <c:pt idx="70878">
                  <c:v>-228.70649999999998</c:v>
                </c:pt>
                <c:pt idx="70879">
                  <c:v>-228.70449999999997</c:v>
                </c:pt>
                <c:pt idx="70880">
                  <c:v>-228.70249999999999</c:v>
                </c:pt>
                <c:pt idx="70881">
                  <c:v>-228.70049999999998</c:v>
                </c:pt>
                <c:pt idx="70882">
                  <c:v>-228.69849999999997</c:v>
                </c:pt>
                <c:pt idx="70883">
                  <c:v>-228.69649999999999</c:v>
                </c:pt>
                <c:pt idx="70884">
                  <c:v>-228.69449999999998</c:v>
                </c:pt>
                <c:pt idx="70885">
                  <c:v>-228.69249999999997</c:v>
                </c:pt>
                <c:pt idx="70886">
                  <c:v>-228.69049999999999</c:v>
                </c:pt>
                <c:pt idx="70887">
                  <c:v>-228.68849999999998</c:v>
                </c:pt>
                <c:pt idx="70888">
                  <c:v>-228.68649999999997</c:v>
                </c:pt>
                <c:pt idx="70889">
                  <c:v>-228.68449999999999</c:v>
                </c:pt>
                <c:pt idx="70890">
                  <c:v>-228.68249999999998</c:v>
                </c:pt>
                <c:pt idx="70891">
                  <c:v>-228.68049999999997</c:v>
                </c:pt>
                <c:pt idx="70892">
                  <c:v>-228.67849999999999</c:v>
                </c:pt>
                <c:pt idx="70893">
                  <c:v>-228.67649999999998</c:v>
                </c:pt>
                <c:pt idx="70894">
                  <c:v>-228.67449999999997</c:v>
                </c:pt>
                <c:pt idx="70895">
                  <c:v>-228.67249999999999</c:v>
                </c:pt>
                <c:pt idx="70896">
                  <c:v>-228.67049999999998</c:v>
                </c:pt>
                <c:pt idx="70897">
                  <c:v>-228.66849999999997</c:v>
                </c:pt>
                <c:pt idx="70898">
                  <c:v>-228.66649999999998</c:v>
                </c:pt>
                <c:pt idx="70899">
                  <c:v>-228.66449999999998</c:v>
                </c:pt>
                <c:pt idx="70900">
                  <c:v>-228.66249999999997</c:v>
                </c:pt>
                <c:pt idx="70901">
                  <c:v>-228.66049999999998</c:v>
                </c:pt>
                <c:pt idx="70902">
                  <c:v>-228.65849999999998</c:v>
                </c:pt>
                <c:pt idx="70903">
                  <c:v>-228.65649999999997</c:v>
                </c:pt>
                <c:pt idx="70904">
                  <c:v>-228.65449999999998</c:v>
                </c:pt>
                <c:pt idx="70905">
                  <c:v>-228.65249999999997</c:v>
                </c:pt>
                <c:pt idx="70906">
                  <c:v>-228.65049999999997</c:v>
                </c:pt>
                <c:pt idx="70907">
                  <c:v>-228.64849999999998</c:v>
                </c:pt>
                <c:pt idx="70908">
                  <c:v>-228.64649999999997</c:v>
                </c:pt>
                <c:pt idx="70909">
                  <c:v>-228.64449999999997</c:v>
                </c:pt>
                <c:pt idx="70910">
                  <c:v>-228.64249999999998</c:v>
                </c:pt>
                <c:pt idx="70911">
                  <c:v>-228.64049999999997</c:v>
                </c:pt>
                <c:pt idx="70912">
                  <c:v>-228.63849999999996</c:v>
                </c:pt>
                <c:pt idx="70913">
                  <c:v>-228.63649999999998</c:v>
                </c:pt>
                <c:pt idx="70914">
                  <c:v>-228.63449999999997</c:v>
                </c:pt>
                <c:pt idx="70915">
                  <c:v>-228.63249999999996</c:v>
                </c:pt>
                <c:pt idx="70916">
                  <c:v>-228.63049999999998</c:v>
                </c:pt>
                <c:pt idx="70917">
                  <c:v>-228.62849999999997</c:v>
                </c:pt>
                <c:pt idx="70918">
                  <c:v>-228.62649999999996</c:v>
                </c:pt>
                <c:pt idx="70919">
                  <c:v>-228.62449999999998</c:v>
                </c:pt>
                <c:pt idx="70920">
                  <c:v>-228.62249999999997</c:v>
                </c:pt>
                <c:pt idx="70921">
                  <c:v>-228.62049999999996</c:v>
                </c:pt>
                <c:pt idx="70922">
                  <c:v>-228.61849999999998</c:v>
                </c:pt>
                <c:pt idx="70923">
                  <c:v>-228.61649999999997</c:v>
                </c:pt>
                <c:pt idx="70924">
                  <c:v>-228.61449999999996</c:v>
                </c:pt>
                <c:pt idx="70925">
                  <c:v>-228.61249999999998</c:v>
                </c:pt>
                <c:pt idx="70926">
                  <c:v>-228.61049999999997</c:v>
                </c:pt>
                <c:pt idx="70927">
                  <c:v>-228.60849999999996</c:v>
                </c:pt>
                <c:pt idx="70928">
                  <c:v>-228.60649999999998</c:v>
                </c:pt>
                <c:pt idx="70929">
                  <c:v>-228.60449999999997</c:v>
                </c:pt>
                <c:pt idx="70930">
                  <c:v>-228.60249999999996</c:v>
                </c:pt>
                <c:pt idx="70931">
                  <c:v>-228.60049999999998</c:v>
                </c:pt>
                <c:pt idx="70932">
                  <c:v>-228.59849999999997</c:v>
                </c:pt>
                <c:pt idx="70933">
                  <c:v>-228.59649999999996</c:v>
                </c:pt>
                <c:pt idx="70934">
                  <c:v>-228.59449999999998</c:v>
                </c:pt>
                <c:pt idx="70935">
                  <c:v>-228.59249999999997</c:v>
                </c:pt>
                <c:pt idx="70936">
                  <c:v>-228.59049999999996</c:v>
                </c:pt>
                <c:pt idx="70937">
                  <c:v>-228.58849999999998</c:v>
                </c:pt>
                <c:pt idx="70938">
                  <c:v>-228.58649999999997</c:v>
                </c:pt>
                <c:pt idx="70939">
                  <c:v>-228.58449999999999</c:v>
                </c:pt>
                <c:pt idx="70940">
                  <c:v>-228.58249999999998</c:v>
                </c:pt>
                <c:pt idx="70941">
                  <c:v>-228.58049999999997</c:v>
                </c:pt>
                <c:pt idx="70942">
                  <c:v>-228.57849999999999</c:v>
                </c:pt>
                <c:pt idx="70943">
                  <c:v>-228.57649999999998</c:v>
                </c:pt>
                <c:pt idx="70944">
                  <c:v>-228.57449999999997</c:v>
                </c:pt>
                <c:pt idx="70945">
                  <c:v>-228.57249999999999</c:v>
                </c:pt>
                <c:pt idx="70946">
                  <c:v>-228.57049999999998</c:v>
                </c:pt>
                <c:pt idx="70947">
                  <c:v>-228.56849999999997</c:v>
                </c:pt>
                <c:pt idx="70948">
                  <c:v>-228.56649999999999</c:v>
                </c:pt>
                <c:pt idx="70949">
                  <c:v>-228.56449999999998</c:v>
                </c:pt>
                <c:pt idx="70950">
                  <c:v>-228.56249999999997</c:v>
                </c:pt>
                <c:pt idx="70951">
                  <c:v>-228.56049999999999</c:v>
                </c:pt>
                <c:pt idx="70952">
                  <c:v>-228.55849999999998</c:v>
                </c:pt>
                <c:pt idx="70953">
                  <c:v>-228.55649999999997</c:v>
                </c:pt>
                <c:pt idx="70954">
                  <c:v>-228.55449999999999</c:v>
                </c:pt>
                <c:pt idx="70955">
                  <c:v>-228.55249999999998</c:v>
                </c:pt>
                <c:pt idx="70956">
                  <c:v>-228.55049999999997</c:v>
                </c:pt>
                <c:pt idx="70957">
                  <c:v>-228.54849999999999</c:v>
                </c:pt>
                <c:pt idx="70958">
                  <c:v>-228.54649999999998</c:v>
                </c:pt>
                <c:pt idx="70959">
                  <c:v>-228.54449999999997</c:v>
                </c:pt>
                <c:pt idx="70960">
                  <c:v>-228.54249999999999</c:v>
                </c:pt>
                <c:pt idx="70961">
                  <c:v>-228.54049999999998</c:v>
                </c:pt>
                <c:pt idx="70962">
                  <c:v>-228.53849999999997</c:v>
                </c:pt>
                <c:pt idx="70963">
                  <c:v>-228.53649999999999</c:v>
                </c:pt>
                <c:pt idx="70964">
                  <c:v>-228.53449999999998</c:v>
                </c:pt>
                <c:pt idx="70965">
                  <c:v>-228.53249999999997</c:v>
                </c:pt>
                <c:pt idx="70966">
                  <c:v>-228.53049999999999</c:v>
                </c:pt>
                <c:pt idx="70967">
                  <c:v>-228.52849999999998</c:v>
                </c:pt>
                <c:pt idx="70968">
                  <c:v>-228.52649999999997</c:v>
                </c:pt>
                <c:pt idx="70969">
                  <c:v>-228.52449999999999</c:v>
                </c:pt>
                <c:pt idx="70970">
                  <c:v>-228.52249999999998</c:v>
                </c:pt>
                <c:pt idx="70971">
                  <c:v>-228.52049999999997</c:v>
                </c:pt>
                <c:pt idx="70972">
                  <c:v>-228.51849999999999</c:v>
                </c:pt>
                <c:pt idx="70973">
                  <c:v>-228.51649999999998</c:v>
                </c:pt>
                <c:pt idx="70974">
                  <c:v>-228.51449999999997</c:v>
                </c:pt>
                <c:pt idx="70975">
                  <c:v>-228.51249999999999</c:v>
                </c:pt>
                <c:pt idx="70976">
                  <c:v>-228.51049999999998</c:v>
                </c:pt>
                <c:pt idx="70977">
                  <c:v>-228.50849999999997</c:v>
                </c:pt>
                <c:pt idx="70978">
                  <c:v>-228.50649999999999</c:v>
                </c:pt>
                <c:pt idx="70979">
                  <c:v>-228.50449999999998</c:v>
                </c:pt>
                <c:pt idx="70980">
                  <c:v>-228.50249999999997</c:v>
                </c:pt>
                <c:pt idx="70981">
                  <c:v>-228.50049999999999</c:v>
                </c:pt>
                <c:pt idx="70982">
                  <c:v>-228.49849999999998</c:v>
                </c:pt>
                <c:pt idx="70983">
                  <c:v>-228.49649999999997</c:v>
                </c:pt>
                <c:pt idx="70984">
                  <c:v>-228.49449999999999</c:v>
                </c:pt>
                <c:pt idx="70985">
                  <c:v>-228.49249999999998</c:v>
                </c:pt>
                <c:pt idx="70986">
                  <c:v>-228.49049999999997</c:v>
                </c:pt>
                <c:pt idx="70987">
                  <c:v>-228.48849999999999</c:v>
                </c:pt>
                <c:pt idx="70988">
                  <c:v>-228.48649999999998</c:v>
                </c:pt>
                <c:pt idx="70989">
                  <c:v>-228.48449999999997</c:v>
                </c:pt>
                <c:pt idx="70990">
                  <c:v>-228.48249999999999</c:v>
                </c:pt>
                <c:pt idx="70991">
                  <c:v>-228.48049999999998</c:v>
                </c:pt>
                <c:pt idx="70992">
                  <c:v>-228.47849999999997</c:v>
                </c:pt>
                <c:pt idx="70993">
                  <c:v>-228.47649999999999</c:v>
                </c:pt>
                <c:pt idx="70994">
                  <c:v>-228.47449999999998</c:v>
                </c:pt>
                <c:pt idx="70995">
                  <c:v>-228.47249999999997</c:v>
                </c:pt>
                <c:pt idx="70996">
                  <c:v>-228.47049999999999</c:v>
                </c:pt>
                <c:pt idx="70997">
                  <c:v>-228.46849999999998</c:v>
                </c:pt>
                <c:pt idx="70998">
                  <c:v>-228.46649999999997</c:v>
                </c:pt>
                <c:pt idx="70999">
                  <c:v>-228.46449999999999</c:v>
                </c:pt>
                <c:pt idx="71000">
                  <c:v>-228.46249999999998</c:v>
                </c:pt>
                <c:pt idx="71001">
                  <c:v>-228.46049999999997</c:v>
                </c:pt>
                <c:pt idx="71002">
                  <c:v>-228.45849999999999</c:v>
                </c:pt>
                <c:pt idx="71003">
                  <c:v>-228.45649999999998</c:v>
                </c:pt>
                <c:pt idx="71004">
                  <c:v>-228.45449999999997</c:v>
                </c:pt>
                <c:pt idx="71005">
                  <c:v>-228.45249999999999</c:v>
                </c:pt>
                <c:pt idx="71006">
                  <c:v>-228.45049999999998</c:v>
                </c:pt>
                <c:pt idx="71007">
                  <c:v>-228.44849999999997</c:v>
                </c:pt>
                <c:pt idx="71008">
                  <c:v>-228.44649999999999</c:v>
                </c:pt>
                <c:pt idx="71009">
                  <c:v>-228.44449999999998</c:v>
                </c:pt>
                <c:pt idx="71010">
                  <c:v>-228.44249999999997</c:v>
                </c:pt>
                <c:pt idx="71011">
                  <c:v>-228.44049999999999</c:v>
                </c:pt>
                <c:pt idx="71012">
                  <c:v>-228.43849999999998</c:v>
                </c:pt>
                <c:pt idx="71013">
                  <c:v>-228.43649999999997</c:v>
                </c:pt>
                <c:pt idx="71014">
                  <c:v>-228.43449999999999</c:v>
                </c:pt>
                <c:pt idx="71015">
                  <c:v>-228.43249999999998</c:v>
                </c:pt>
                <c:pt idx="71016">
                  <c:v>-228.43049999999997</c:v>
                </c:pt>
                <c:pt idx="71017">
                  <c:v>-228.42849999999999</c:v>
                </c:pt>
                <c:pt idx="71018">
                  <c:v>-228.42649999999998</c:v>
                </c:pt>
                <c:pt idx="71019">
                  <c:v>-228.42449999999997</c:v>
                </c:pt>
                <c:pt idx="71020">
                  <c:v>-228.42249999999999</c:v>
                </c:pt>
                <c:pt idx="71021">
                  <c:v>-228.42049999999998</c:v>
                </c:pt>
                <c:pt idx="71022">
                  <c:v>-228.41849999999997</c:v>
                </c:pt>
                <c:pt idx="71023">
                  <c:v>-228.41649999999998</c:v>
                </c:pt>
                <c:pt idx="71024">
                  <c:v>-228.41449999999998</c:v>
                </c:pt>
                <c:pt idx="71025">
                  <c:v>-228.41249999999997</c:v>
                </c:pt>
                <c:pt idx="71026">
                  <c:v>-228.41049999999998</c:v>
                </c:pt>
                <c:pt idx="71027">
                  <c:v>-228.40849999999998</c:v>
                </c:pt>
                <c:pt idx="71028">
                  <c:v>-228.40649999999997</c:v>
                </c:pt>
                <c:pt idx="71029">
                  <c:v>-228.40449999999998</c:v>
                </c:pt>
                <c:pt idx="71030">
                  <c:v>-228.40249999999997</c:v>
                </c:pt>
                <c:pt idx="71031">
                  <c:v>-228.40049999999997</c:v>
                </c:pt>
                <c:pt idx="71032">
                  <c:v>-228.39849999999998</c:v>
                </c:pt>
                <c:pt idx="71033">
                  <c:v>-228.39649999999997</c:v>
                </c:pt>
                <c:pt idx="71034">
                  <c:v>-228.39449999999997</c:v>
                </c:pt>
                <c:pt idx="71035">
                  <c:v>-228.39249999999998</c:v>
                </c:pt>
                <c:pt idx="71036">
                  <c:v>-228.39049999999997</c:v>
                </c:pt>
                <c:pt idx="71037">
                  <c:v>-228.38849999999996</c:v>
                </c:pt>
                <c:pt idx="71038">
                  <c:v>-228.38649999999998</c:v>
                </c:pt>
                <c:pt idx="71039">
                  <c:v>-228.38449999999997</c:v>
                </c:pt>
                <c:pt idx="71040">
                  <c:v>-228.38249999999996</c:v>
                </c:pt>
                <c:pt idx="71041">
                  <c:v>-228.38049999999998</c:v>
                </c:pt>
                <c:pt idx="71042">
                  <c:v>-228.37849999999997</c:v>
                </c:pt>
                <c:pt idx="71043">
                  <c:v>-228.37649999999996</c:v>
                </c:pt>
                <c:pt idx="71044">
                  <c:v>-228.37449999999998</c:v>
                </c:pt>
                <c:pt idx="71045">
                  <c:v>-228.37249999999997</c:v>
                </c:pt>
                <c:pt idx="71046">
                  <c:v>-228.37049999999996</c:v>
                </c:pt>
                <c:pt idx="71047">
                  <c:v>-228.36849999999998</c:v>
                </c:pt>
                <c:pt idx="71048">
                  <c:v>-228.36649999999997</c:v>
                </c:pt>
                <c:pt idx="71049">
                  <c:v>-228.36449999999996</c:v>
                </c:pt>
                <c:pt idx="71050">
                  <c:v>-228.36249999999998</c:v>
                </c:pt>
                <c:pt idx="71051">
                  <c:v>-228.36049999999997</c:v>
                </c:pt>
                <c:pt idx="71052">
                  <c:v>-228.35849999999996</c:v>
                </c:pt>
                <c:pt idx="71053">
                  <c:v>-228.35649999999998</c:v>
                </c:pt>
                <c:pt idx="71054">
                  <c:v>-228.35449999999997</c:v>
                </c:pt>
                <c:pt idx="71055">
                  <c:v>-228.35249999999996</c:v>
                </c:pt>
                <c:pt idx="71056">
                  <c:v>-228.35049999999998</c:v>
                </c:pt>
                <c:pt idx="71057">
                  <c:v>-228.34849999999997</c:v>
                </c:pt>
                <c:pt idx="71058">
                  <c:v>-228.34649999999996</c:v>
                </c:pt>
                <c:pt idx="71059">
                  <c:v>-228.34449999999998</c:v>
                </c:pt>
                <c:pt idx="71060">
                  <c:v>-228.34249999999997</c:v>
                </c:pt>
                <c:pt idx="71061">
                  <c:v>-228.34049999999996</c:v>
                </c:pt>
                <c:pt idx="71062">
                  <c:v>-228.33849999999998</c:v>
                </c:pt>
                <c:pt idx="71063">
                  <c:v>-228.33649999999997</c:v>
                </c:pt>
                <c:pt idx="71064">
                  <c:v>-228.33449999999999</c:v>
                </c:pt>
                <c:pt idx="71065">
                  <c:v>-228.33249999999998</c:v>
                </c:pt>
                <c:pt idx="71066">
                  <c:v>-228.33049999999997</c:v>
                </c:pt>
                <c:pt idx="71067">
                  <c:v>-228.32849999999999</c:v>
                </c:pt>
                <c:pt idx="71068">
                  <c:v>-228.32649999999998</c:v>
                </c:pt>
                <c:pt idx="71069">
                  <c:v>-228.32449999999997</c:v>
                </c:pt>
                <c:pt idx="71070">
                  <c:v>-228.32249999999999</c:v>
                </c:pt>
                <c:pt idx="71071">
                  <c:v>-228.32049999999998</c:v>
                </c:pt>
                <c:pt idx="71072">
                  <c:v>-228.31849999999997</c:v>
                </c:pt>
                <c:pt idx="71073">
                  <c:v>-228.31649999999999</c:v>
                </c:pt>
                <c:pt idx="71074">
                  <c:v>-228.31449999999998</c:v>
                </c:pt>
                <c:pt idx="71075">
                  <c:v>-228.31249999999997</c:v>
                </c:pt>
                <c:pt idx="71076">
                  <c:v>-228.31049999999999</c:v>
                </c:pt>
                <c:pt idx="71077">
                  <c:v>-228.30849999999998</c:v>
                </c:pt>
                <c:pt idx="71078">
                  <c:v>-228.30649999999997</c:v>
                </c:pt>
                <c:pt idx="71079">
                  <c:v>-228.30449999999999</c:v>
                </c:pt>
                <c:pt idx="71080">
                  <c:v>-228.30249999999998</c:v>
                </c:pt>
                <c:pt idx="71081">
                  <c:v>-228.30049999999997</c:v>
                </c:pt>
                <c:pt idx="71082">
                  <c:v>-228.29849999999999</c:v>
                </c:pt>
                <c:pt idx="71083">
                  <c:v>-228.29649999999998</c:v>
                </c:pt>
                <c:pt idx="71084">
                  <c:v>-228.29449999999997</c:v>
                </c:pt>
                <c:pt idx="71085">
                  <c:v>-228.29249999999999</c:v>
                </c:pt>
                <c:pt idx="71086">
                  <c:v>-228.29049999999998</c:v>
                </c:pt>
                <c:pt idx="71087">
                  <c:v>-228.28849999999997</c:v>
                </c:pt>
                <c:pt idx="71088">
                  <c:v>-228.28649999999999</c:v>
                </c:pt>
                <c:pt idx="71089">
                  <c:v>-228.28449999999998</c:v>
                </c:pt>
                <c:pt idx="71090">
                  <c:v>-228.28249999999997</c:v>
                </c:pt>
                <c:pt idx="71091">
                  <c:v>-228.28049999999999</c:v>
                </c:pt>
                <c:pt idx="71092">
                  <c:v>-228.27849999999998</c:v>
                </c:pt>
                <c:pt idx="71093">
                  <c:v>-228.27649999999997</c:v>
                </c:pt>
                <c:pt idx="71094">
                  <c:v>-228.27449999999999</c:v>
                </c:pt>
                <c:pt idx="71095">
                  <c:v>-228.27249999999998</c:v>
                </c:pt>
                <c:pt idx="71096">
                  <c:v>-228.27049999999997</c:v>
                </c:pt>
                <c:pt idx="71097">
                  <c:v>-228.26849999999999</c:v>
                </c:pt>
                <c:pt idx="71098">
                  <c:v>-228.26649999999998</c:v>
                </c:pt>
                <c:pt idx="71099">
                  <c:v>-228.26449999999997</c:v>
                </c:pt>
                <c:pt idx="71100">
                  <c:v>-228.26249999999999</c:v>
                </c:pt>
                <c:pt idx="71101">
                  <c:v>-228.26049999999998</c:v>
                </c:pt>
                <c:pt idx="71102">
                  <c:v>-228.25849999999997</c:v>
                </c:pt>
                <c:pt idx="71103">
                  <c:v>-228.25649999999999</c:v>
                </c:pt>
                <c:pt idx="71104">
                  <c:v>-228.25449999999998</c:v>
                </c:pt>
                <c:pt idx="71105">
                  <c:v>-228.25249999999997</c:v>
                </c:pt>
                <c:pt idx="71106">
                  <c:v>-228.25049999999999</c:v>
                </c:pt>
                <c:pt idx="71107">
                  <c:v>-228.24849999999998</c:v>
                </c:pt>
                <c:pt idx="71108">
                  <c:v>-228.24649999999997</c:v>
                </c:pt>
                <c:pt idx="71109">
                  <c:v>-228.24449999999999</c:v>
                </c:pt>
                <c:pt idx="71110">
                  <c:v>-228.24249999999998</c:v>
                </c:pt>
                <c:pt idx="71111">
                  <c:v>-228.24049999999997</c:v>
                </c:pt>
                <c:pt idx="71112">
                  <c:v>-228.23849999999999</c:v>
                </c:pt>
                <c:pt idx="71113">
                  <c:v>-228.23649999999998</c:v>
                </c:pt>
                <c:pt idx="71114">
                  <c:v>-228.23449999999997</c:v>
                </c:pt>
                <c:pt idx="71115">
                  <c:v>-228.23249999999999</c:v>
                </c:pt>
                <c:pt idx="71116">
                  <c:v>-228.23049999999998</c:v>
                </c:pt>
                <c:pt idx="71117">
                  <c:v>-228.22849999999997</c:v>
                </c:pt>
                <c:pt idx="71118">
                  <c:v>-228.22649999999999</c:v>
                </c:pt>
                <c:pt idx="71119">
                  <c:v>-228.22449999999998</c:v>
                </c:pt>
                <c:pt idx="71120">
                  <c:v>-228.22249999999997</c:v>
                </c:pt>
                <c:pt idx="71121">
                  <c:v>-228.22049999999999</c:v>
                </c:pt>
                <c:pt idx="71122">
                  <c:v>-228.21849999999998</c:v>
                </c:pt>
                <c:pt idx="71123">
                  <c:v>-228.21649999999997</c:v>
                </c:pt>
                <c:pt idx="71124">
                  <c:v>-228.21449999999999</c:v>
                </c:pt>
                <c:pt idx="71125">
                  <c:v>-228.21249999999998</c:v>
                </c:pt>
                <c:pt idx="71126">
                  <c:v>-228.21049999999997</c:v>
                </c:pt>
                <c:pt idx="71127">
                  <c:v>-228.20849999999999</c:v>
                </c:pt>
                <c:pt idx="71128">
                  <c:v>-228.20649999999998</c:v>
                </c:pt>
                <c:pt idx="71129">
                  <c:v>-228.20449999999997</c:v>
                </c:pt>
                <c:pt idx="71130">
                  <c:v>-228.20249999999999</c:v>
                </c:pt>
                <c:pt idx="71131">
                  <c:v>-228.20049999999998</c:v>
                </c:pt>
                <c:pt idx="71132">
                  <c:v>-228.19849999999997</c:v>
                </c:pt>
                <c:pt idx="71133">
                  <c:v>-228.19649999999999</c:v>
                </c:pt>
                <c:pt idx="71134">
                  <c:v>-228.19449999999998</c:v>
                </c:pt>
                <c:pt idx="71135">
                  <c:v>-228.19249999999997</c:v>
                </c:pt>
                <c:pt idx="71136">
                  <c:v>-228.19049999999999</c:v>
                </c:pt>
                <c:pt idx="71137">
                  <c:v>-228.18849999999998</c:v>
                </c:pt>
                <c:pt idx="71138">
                  <c:v>-228.18649999999997</c:v>
                </c:pt>
                <c:pt idx="71139">
                  <c:v>-228.18449999999999</c:v>
                </c:pt>
                <c:pt idx="71140">
                  <c:v>-228.18249999999998</c:v>
                </c:pt>
                <c:pt idx="71141">
                  <c:v>-228.18049999999997</c:v>
                </c:pt>
                <c:pt idx="71142">
                  <c:v>-228.17849999999999</c:v>
                </c:pt>
                <c:pt idx="71143">
                  <c:v>-228.17649999999998</c:v>
                </c:pt>
                <c:pt idx="71144">
                  <c:v>-228.17449999999997</c:v>
                </c:pt>
                <c:pt idx="71145">
                  <c:v>-228.17249999999999</c:v>
                </c:pt>
                <c:pt idx="71146">
                  <c:v>-228.17049999999998</c:v>
                </c:pt>
                <c:pt idx="71147">
                  <c:v>-228.16849999999997</c:v>
                </c:pt>
                <c:pt idx="71148">
                  <c:v>-228.16649999999998</c:v>
                </c:pt>
                <c:pt idx="71149">
                  <c:v>-228.16449999999998</c:v>
                </c:pt>
                <c:pt idx="71150">
                  <c:v>-228.16249999999997</c:v>
                </c:pt>
                <c:pt idx="71151">
                  <c:v>-228.16049999999998</c:v>
                </c:pt>
                <c:pt idx="71152">
                  <c:v>-228.15849999999998</c:v>
                </c:pt>
                <c:pt idx="71153">
                  <c:v>-228.15649999999997</c:v>
                </c:pt>
                <c:pt idx="71154">
                  <c:v>-228.15449999999998</c:v>
                </c:pt>
                <c:pt idx="71155">
                  <c:v>-228.15249999999997</c:v>
                </c:pt>
                <c:pt idx="71156">
                  <c:v>-228.15049999999997</c:v>
                </c:pt>
                <c:pt idx="71157">
                  <c:v>-228.14849999999998</c:v>
                </c:pt>
                <c:pt idx="71158">
                  <c:v>-228.14649999999997</c:v>
                </c:pt>
                <c:pt idx="71159">
                  <c:v>-228.14449999999997</c:v>
                </c:pt>
                <c:pt idx="71160">
                  <c:v>-228.14249999999998</c:v>
                </c:pt>
                <c:pt idx="71161">
                  <c:v>-228.14049999999997</c:v>
                </c:pt>
                <c:pt idx="71162">
                  <c:v>-228.13849999999996</c:v>
                </c:pt>
                <c:pt idx="71163">
                  <c:v>-228.13649999999998</c:v>
                </c:pt>
                <c:pt idx="71164">
                  <c:v>-228.13449999999997</c:v>
                </c:pt>
                <c:pt idx="71165">
                  <c:v>-228.13249999999996</c:v>
                </c:pt>
                <c:pt idx="71166">
                  <c:v>-228.13049999999998</c:v>
                </c:pt>
                <c:pt idx="71167">
                  <c:v>-228.12849999999997</c:v>
                </c:pt>
                <c:pt idx="71168">
                  <c:v>-228.12649999999996</c:v>
                </c:pt>
                <c:pt idx="71169">
                  <c:v>-228.12449999999998</c:v>
                </c:pt>
                <c:pt idx="71170">
                  <c:v>-228.12249999999997</c:v>
                </c:pt>
                <c:pt idx="71171">
                  <c:v>-228.12049999999996</c:v>
                </c:pt>
                <c:pt idx="71172">
                  <c:v>-228.11849999999998</c:v>
                </c:pt>
                <c:pt idx="71173">
                  <c:v>-228.11649999999997</c:v>
                </c:pt>
                <c:pt idx="71174">
                  <c:v>-228.11449999999996</c:v>
                </c:pt>
                <c:pt idx="71175">
                  <c:v>-228.11249999999998</c:v>
                </c:pt>
                <c:pt idx="71176">
                  <c:v>-228.11049999999997</c:v>
                </c:pt>
                <c:pt idx="71177">
                  <c:v>-228.10849999999996</c:v>
                </c:pt>
                <c:pt idx="71178">
                  <c:v>-228.10649999999998</c:v>
                </c:pt>
                <c:pt idx="71179">
                  <c:v>-228.10449999999997</c:v>
                </c:pt>
                <c:pt idx="71180">
                  <c:v>-228.10249999999996</c:v>
                </c:pt>
                <c:pt idx="71181">
                  <c:v>-228.10049999999998</c:v>
                </c:pt>
                <c:pt idx="71182">
                  <c:v>-228.09849999999997</c:v>
                </c:pt>
                <c:pt idx="71183">
                  <c:v>-228.09649999999996</c:v>
                </c:pt>
                <c:pt idx="71184">
                  <c:v>-228.09449999999998</c:v>
                </c:pt>
                <c:pt idx="71185">
                  <c:v>-228.09249999999997</c:v>
                </c:pt>
                <c:pt idx="71186">
                  <c:v>-228.09049999999996</c:v>
                </c:pt>
                <c:pt idx="71187">
                  <c:v>-228.08849999999998</c:v>
                </c:pt>
                <c:pt idx="71188">
                  <c:v>-228.08649999999997</c:v>
                </c:pt>
                <c:pt idx="71189">
                  <c:v>-228.08449999999999</c:v>
                </c:pt>
                <c:pt idx="71190">
                  <c:v>-228.08249999999998</c:v>
                </c:pt>
                <c:pt idx="71191">
                  <c:v>-228.08049999999997</c:v>
                </c:pt>
                <c:pt idx="71192">
                  <c:v>-228.07849999999999</c:v>
                </c:pt>
                <c:pt idx="71193">
                  <c:v>-228.07649999999998</c:v>
                </c:pt>
                <c:pt idx="71194">
                  <c:v>-228.07449999999997</c:v>
                </c:pt>
                <c:pt idx="71195">
                  <c:v>-228.07249999999999</c:v>
                </c:pt>
                <c:pt idx="71196">
                  <c:v>-228.07049999999998</c:v>
                </c:pt>
                <c:pt idx="71197">
                  <c:v>-228.06849999999997</c:v>
                </c:pt>
                <c:pt idx="71198">
                  <c:v>-228.06649999999999</c:v>
                </c:pt>
                <c:pt idx="71199">
                  <c:v>-228.06449999999998</c:v>
                </c:pt>
                <c:pt idx="71200">
                  <c:v>-228.06249999999997</c:v>
                </c:pt>
                <c:pt idx="71201">
                  <c:v>-228.06049999999999</c:v>
                </c:pt>
                <c:pt idx="71202">
                  <c:v>-228.05849999999998</c:v>
                </c:pt>
                <c:pt idx="71203">
                  <c:v>-228.05649999999997</c:v>
                </c:pt>
                <c:pt idx="71204">
                  <c:v>-228.05449999999999</c:v>
                </c:pt>
                <c:pt idx="71205">
                  <c:v>-228.05249999999998</c:v>
                </c:pt>
                <c:pt idx="71206">
                  <c:v>-228.05049999999997</c:v>
                </c:pt>
                <c:pt idx="71207">
                  <c:v>-228.04849999999999</c:v>
                </c:pt>
                <c:pt idx="71208">
                  <c:v>-228.04649999999998</c:v>
                </c:pt>
                <c:pt idx="71209">
                  <c:v>-228.04449999999997</c:v>
                </c:pt>
                <c:pt idx="71210">
                  <c:v>-228.04249999999999</c:v>
                </c:pt>
                <c:pt idx="71211">
                  <c:v>-228.04049999999998</c:v>
                </c:pt>
                <c:pt idx="71212">
                  <c:v>-228.03849999999997</c:v>
                </c:pt>
                <c:pt idx="71213">
                  <c:v>-228.03649999999999</c:v>
                </c:pt>
                <c:pt idx="71214">
                  <c:v>-228.03449999999998</c:v>
                </c:pt>
                <c:pt idx="71215">
                  <c:v>-228.03249999999997</c:v>
                </c:pt>
                <c:pt idx="71216">
                  <c:v>-228.03049999999999</c:v>
                </c:pt>
                <c:pt idx="71217">
                  <c:v>-228.02849999999998</c:v>
                </c:pt>
                <c:pt idx="71218">
                  <c:v>-228.02649999999997</c:v>
                </c:pt>
                <c:pt idx="71219">
                  <c:v>-228.02449999999999</c:v>
                </c:pt>
                <c:pt idx="71220">
                  <c:v>-228.02249999999998</c:v>
                </c:pt>
                <c:pt idx="71221">
                  <c:v>-228.02049999999997</c:v>
                </c:pt>
                <c:pt idx="71222">
                  <c:v>-228.01849999999999</c:v>
                </c:pt>
                <c:pt idx="71223">
                  <c:v>-228.01649999999998</c:v>
                </c:pt>
                <c:pt idx="71224">
                  <c:v>-228.01449999999997</c:v>
                </c:pt>
                <c:pt idx="71225">
                  <c:v>-228.01249999999999</c:v>
                </c:pt>
                <c:pt idx="71226">
                  <c:v>-228.01049999999998</c:v>
                </c:pt>
                <c:pt idx="71227">
                  <c:v>-228.00849999999997</c:v>
                </c:pt>
                <c:pt idx="71228">
                  <c:v>-228.00649999999999</c:v>
                </c:pt>
                <c:pt idx="71229">
                  <c:v>-228.00449999999998</c:v>
                </c:pt>
                <c:pt idx="71230">
                  <c:v>-228.00249999999997</c:v>
                </c:pt>
                <c:pt idx="71231">
                  <c:v>-228.00049999999999</c:v>
                </c:pt>
                <c:pt idx="71232">
                  <c:v>-227.99849999999998</c:v>
                </c:pt>
                <c:pt idx="71233">
                  <c:v>-227.99649999999997</c:v>
                </c:pt>
                <c:pt idx="71234">
                  <c:v>-227.99449999999999</c:v>
                </c:pt>
                <c:pt idx="71235">
                  <c:v>-227.99249999999998</c:v>
                </c:pt>
                <c:pt idx="71236">
                  <c:v>-227.99049999999997</c:v>
                </c:pt>
                <c:pt idx="71237">
                  <c:v>-227.98849999999999</c:v>
                </c:pt>
                <c:pt idx="71238">
                  <c:v>-227.98649999999998</c:v>
                </c:pt>
                <c:pt idx="71239">
                  <c:v>-227.98449999999997</c:v>
                </c:pt>
                <c:pt idx="71240">
                  <c:v>-227.98249999999999</c:v>
                </c:pt>
                <c:pt idx="71241">
                  <c:v>-227.98049999999998</c:v>
                </c:pt>
                <c:pt idx="71242">
                  <c:v>-227.97849999999997</c:v>
                </c:pt>
                <c:pt idx="71243">
                  <c:v>-227.97649999999999</c:v>
                </c:pt>
                <c:pt idx="71244">
                  <c:v>-227.97449999999998</c:v>
                </c:pt>
                <c:pt idx="71245">
                  <c:v>-227.97249999999997</c:v>
                </c:pt>
                <c:pt idx="71246">
                  <c:v>-227.97049999999999</c:v>
                </c:pt>
                <c:pt idx="71247">
                  <c:v>-227.96849999999998</c:v>
                </c:pt>
                <c:pt idx="71248">
                  <c:v>-227.96649999999997</c:v>
                </c:pt>
                <c:pt idx="71249">
                  <c:v>-227.96449999999999</c:v>
                </c:pt>
                <c:pt idx="71250">
                  <c:v>-227.96249999999998</c:v>
                </c:pt>
                <c:pt idx="71251">
                  <c:v>-227.96049999999997</c:v>
                </c:pt>
                <c:pt idx="71252">
                  <c:v>-227.95849999999999</c:v>
                </c:pt>
                <c:pt idx="71253">
                  <c:v>-227.95649999999998</c:v>
                </c:pt>
                <c:pt idx="71254">
                  <c:v>-227.95449999999997</c:v>
                </c:pt>
                <c:pt idx="71255">
                  <c:v>-227.95249999999999</c:v>
                </c:pt>
                <c:pt idx="71256">
                  <c:v>-227.95049999999998</c:v>
                </c:pt>
                <c:pt idx="71257">
                  <c:v>-227.94849999999997</c:v>
                </c:pt>
                <c:pt idx="71258">
                  <c:v>-227.94649999999999</c:v>
                </c:pt>
                <c:pt idx="71259">
                  <c:v>-227.94449999999998</c:v>
                </c:pt>
                <c:pt idx="71260">
                  <c:v>-227.94249999999997</c:v>
                </c:pt>
                <c:pt idx="71261">
                  <c:v>-227.94049999999999</c:v>
                </c:pt>
                <c:pt idx="71262">
                  <c:v>-227.93849999999998</c:v>
                </c:pt>
                <c:pt idx="71263">
                  <c:v>-227.93649999999997</c:v>
                </c:pt>
                <c:pt idx="71264">
                  <c:v>-227.93449999999999</c:v>
                </c:pt>
                <c:pt idx="71265">
                  <c:v>-227.93249999999998</c:v>
                </c:pt>
                <c:pt idx="71266">
                  <c:v>-227.93049999999997</c:v>
                </c:pt>
                <c:pt idx="71267">
                  <c:v>-227.92849999999999</c:v>
                </c:pt>
                <c:pt idx="71268">
                  <c:v>-227.92649999999998</c:v>
                </c:pt>
                <c:pt idx="71269">
                  <c:v>-227.92449999999997</c:v>
                </c:pt>
                <c:pt idx="71270">
                  <c:v>-227.92249999999999</c:v>
                </c:pt>
                <c:pt idx="71271">
                  <c:v>-227.92049999999998</c:v>
                </c:pt>
                <c:pt idx="71272">
                  <c:v>-227.91849999999997</c:v>
                </c:pt>
                <c:pt idx="71273">
                  <c:v>-227.91649999999998</c:v>
                </c:pt>
                <c:pt idx="71274">
                  <c:v>-227.91449999999998</c:v>
                </c:pt>
                <c:pt idx="71275">
                  <c:v>-227.91249999999997</c:v>
                </c:pt>
                <c:pt idx="71276">
                  <c:v>-227.91049999999998</c:v>
                </c:pt>
                <c:pt idx="71277">
                  <c:v>-227.90849999999998</c:v>
                </c:pt>
                <c:pt idx="71278">
                  <c:v>-227.90649999999997</c:v>
                </c:pt>
                <c:pt idx="71279">
                  <c:v>-227.90449999999998</c:v>
                </c:pt>
                <c:pt idx="71280">
                  <c:v>-227.90249999999997</c:v>
                </c:pt>
                <c:pt idx="71281">
                  <c:v>-227.90049999999997</c:v>
                </c:pt>
                <c:pt idx="71282">
                  <c:v>-227.89849999999998</c:v>
                </c:pt>
                <c:pt idx="71283">
                  <c:v>-227.89649999999997</c:v>
                </c:pt>
                <c:pt idx="71284">
                  <c:v>-227.89449999999997</c:v>
                </c:pt>
                <c:pt idx="71285">
                  <c:v>-227.89249999999998</c:v>
                </c:pt>
                <c:pt idx="71286">
                  <c:v>-227.89049999999997</c:v>
                </c:pt>
                <c:pt idx="71287">
                  <c:v>-227.88849999999996</c:v>
                </c:pt>
                <c:pt idx="71288">
                  <c:v>-227.88649999999998</c:v>
                </c:pt>
                <c:pt idx="71289">
                  <c:v>-227.88449999999997</c:v>
                </c:pt>
                <c:pt idx="71290">
                  <c:v>-227.88249999999996</c:v>
                </c:pt>
                <c:pt idx="71291">
                  <c:v>-227.88049999999998</c:v>
                </c:pt>
                <c:pt idx="71292">
                  <c:v>-227.87849999999997</c:v>
                </c:pt>
                <c:pt idx="71293">
                  <c:v>-227.87649999999996</c:v>
                </c:pt>
                <c:pt idx="71294">
                  <c:v>-227.87449999999998</c:v>
                </c:pt>
                <c:pt idx="71295">
                  <c:v>-227.87249999999997</c:v>
                </c:pt>
                <c:pt idx="71296">
                  <c:v>-227.87049999999996</c:v>
                </c:pt>
                <c:pt idx="71297">
                  <c:v>-227.86849999999998</c:v>
                </c:pt>
                <c:pt idx="71298">
                  <c:v>-227.86649999999997</c:v>
                </c:pt>
                <c:pt idx="71299">
                  <c:v>-227.86449999999996</c:v>
                </c:pt>
                <c:pt idx="71300">
                  <c:v>-227.86249999999998</c:v>
                </c:pt>
                <c:pt idx="71301">
                  <c:v>-227.86049999999997</c:v>
                </c:pt>
                <c:pt idx="71302">
                  <c:v>-227.85849999999996</c:v>
                </c:pt>
                <c:pt idx="71303">
                  <c:v>-227.85649999999998</c:v>
                </c:pt>
                <c:pt idx="71304">
                  <c:v>-227.85449999999997</c:v>
                </c:pt>
                <c:pt idx="71305">
                  <c:v>-227.85249999999996</c:v>
                </c:pt>
                <c:pt idx="71306">
                  <c:v>-227.85049999999998</c:v>
                </c:pt>
                <c:pt idx="71307">
                  <c:v>-227.84849999999997</c:v>
                </c:pt>
                <c:pt idx="71308">
                  <c:v>-227.84649999999996</c:v>
                </c:pt>
                <c:pt idx="71309">
                  <c:v>-227.84449999999998</c:v>
                </c:pt>
                <c:pt idx="71310">
                  <c:v>-227.84249999999997</c:v>
                </c:pt>
                <c:pt idx="71311">
                  <c:v>-227.84049999999996</c:v>
                </c:pt>
                <c:pt idx="71312">
                  <c:v>-227.83849999999998</c:v>
                </c:pt>
                <c:pt idx="71313">
                  <c:v>-227.83649999999997</c:v>
                </c:pt>
                <c:pt idx="71314">
                  <c:v>-227.83449999999999</c:v>
                </c:pt>
                <c:pt idx="71315">
                  <c:v>-227.83249999999998</c:v>
                </c:pt>
                <c:pt idx="71316">
                  <c:v>-227.83049999999997</c:v>
                </c:pt>
                <c:pt idx="71317">
                  <c:v>-227.82849999999999</c:v>
                </c:pt>
                <c:pt idx="71318">
                  <c:v>-227.82649999999998</c:v>
                </c:pt>
                <c:pt idx="71319">
                  <c:v>-227.82449999999997</c:v>
                </c:pt>
                <c:pt idx="71320">
                  <c:v>-227.82249999999999</c:v>
                </c:pt>
                <c:pt idx="71321">
                  <c:v>-227.82049999999998</c:v>
                </c:pt>
                <c:pt idx="71322">
                  <c:v>-227.81849999999997</c:v>
                </c:pt>
                <c:pt idx="71323">
                  <c:v>-227.81649999999999</c:v>
                </c:pt>
                <c:pt idx="71324">
                  <c:v>-227.81449999999998</c:v>
                </c:pt>
                <c:pt idx="71325">
                  <c:v>-227.81249999999997</c:v>
                </c:pt>
                <c:pt idx="71326">
                  <c:v>-227.81049999999999</c:v>
                </c:pt>
                <c:pt idx="71327">
                  <c:v>-227.80849999999998</c:v>
                </c:pt>
                <c:pt idx="71328">
                  <c:v>-227.80649999999997</c:v>
                </c:pt>
                <c:pt idx="71329">
                  <c:v>-227.80449999999999</c:v>
                </c:pt>
                <c:pt idx="71330">
                  <c:v>-227.80249999999998</c:v>
                </c:pt>
                <c:pt idx="71331">
                  <c:v>-227.80049999999997</c:v>
                </c:pt>
                <c:pt idx="71332">
                  <c:v>-227.79849999999999</c:v>
                </c:pt>
                <c:pt idx="71333">
                  <c:v>-227.79649999999998</c:v>
                </c:pt>
                <c:pt idx="71334">
                  <c:v>-227.79449999999997</c:v>
                </c:pt>
                <c:pt idx="71335">
                  <c:v>-227.79249999999999</c:v>
                </c:pt>
                <c:pt idx="71336">
                  <c:v>-227.79049999999998</c:v>
                </c:pt>
                <c:pt idx="71337">
                  <c:v>-227.78849999999997</c:v>
                </c:pt>
                <c:pt idx="71338">
                  <c:v>-227.78649999999999</c:v>
                </c:pt>
                <c:pt idx="71339">
                  <c:v>-227.78449999999998</c:v>
                </c:pt>
                <c:pt idx="71340">
                  <c:v>-227.78249999999997</c:v>
                </c:pt>
                <c:pt idx="71341">
                  <c:v>-227.78049999999999</c:v>
                </c:pt>
                <c:pt idx="71342">
                  <c:v>-227.77849999999998</c:v>
                </c:pt>
                <c:pt idx="71343">
                  <c:v>-227.77649999999997</c:v>
                </c:pt>
                <c:pt idx="71344">
                  <c:v>-227.77449999999999</c:v>
                </c:pt>
                <c:pt idx="71345">
                  <c:v>-227.77249999999998</c:v>
                </c:pt>
                <c:pt idx="71346">
                  <c:v>-227.77049999999997</c:v>
                </c:pt>
                <c:pt idx="71347">
                  <c:v>-227.76849999999999</c:v>
                </c:pt>
                <c:pt idx="71348">
                  <c:v>-227.76649999999998</c:v>
                </c:pt>
                <c:pt idx="71349">
                  <c:v>-227.76449999999997</c:v>
                </c:pt>
                <c:pt idx="71350">
                  <c:v>-227.76249999999999</c:v>
                </c:pt>
                <c:pt idx="71351">
                  <c:v>-227.76049999999998</c:v>
                </c:pt>
                <c:pt idx="71352">
                  <c:v>-227.75849999999997</c:v>
                </c:pt>
                <c:pt idx="71353">
                  <c:v>-227.75649999999999</c:v>
                </c:pt>
                <c:pt idx="71354">
                  <c:v>-227.75449999999998</c:v>
                </c:pt>
                <c:pt idx="71355">
                  <c:v>-227.75249999999997</c:v>
                </c:pt>
                <c:pt idx="71356">
                  <c:v>-227.75049999999999</c:v>
                </c:pt>
                <c:pt idx="71357">
                  <c:v>-227.74849999999998</c:v>
                </c:pt>
                <c:pt idx="71358">
                  <c:v>-227.74649999999997</c:v>
                </c:pt>
                <c:pt idx="71359">
                  <c:v>-227.74449999999999</c:v>
                </c:pt>
                <c:pt idx="71360">
                  <c:v>-227.74249999999998</c:v>
                </c:pt>
                <c:pt idx="71361">
                  <c:v>-227.74049999999997</c:v>
                </c:pt>
                <c:pt idx="71362">
                  <c:v>-227.73849999999999</c:v>
                </c:pt>
                <c:pt idx="71363">
                  <c:v>-227.73649999999998</c:v>
                </c:pt>
                <c:pt idx="71364">
                  <c:v>-227.73449999999997</c:v>
                </c:pt>
                <c:pt idx="71365">
                  <c:v>-227.73249999999999</c:v>
                </c:pt>
                <c:pt idx="71366">
                  <c:v>-227.73049999999998</c:v>
                </c:pt>
                <c:pt idx="71367">
                  <c:v>-227.72849999999997</c:v>
                </c:pt>
                <c:pt idx="71368">
                  <c:v>-227.72649999999999</c:v>
                </c:pt>
                <c:pt idx="71369">
                  <c:v>-227.72449999999998</c:v>
                </c:pt>
                <c:pt idx="71370">
                  <c:v>-227.72249999999997</c:v>
                </c:pt>
                <c:pt idx="71371">
                  <c:v>-227.72049999999999</c:v>
                </c:pt>
                <c:pt idx="71372">
                  <c:v>-227.71849999999998</c:v>
                </c:pt>
                <c:pt idx="71373">
                  <c:v>-227.71649999999997</c:v>
                </c:pt>
                <c:pt idx="71374">
                  <c:v>-227.71449999999999</c:v>
                </c:pt>
                <c:pt idx="71375">
                  <c:v>-227.71249999999998</c:v>
                </c:pt>
                <c:pt idx="71376">
                  <c:v>-227.71049999999997</c:v>
                </c:pt>
                <c:pt idx="71377">
                  <c:v>-227.70849999999999</c:v>
                </c:pt>
                <c:pt idx="71378">
                  <c:v>-227.70649999999998</c:v>
                </c:pt>
                <c:pt idx="71379">
                  <c:v>-227.70449999999997</c:v>
                </c:pt>
                <c:pt idx="71380">
                  <c:v>-227.70249999999999</c:v>
                </c:pt>
                <c:pt idx="71381">
                  <c:v>-227.70049999999998</c:v>
                </c:pt>
                <c:pt idx="71382">
                  <c:v>-227.69849999999997</c:v>
                </c:pt>
                <c:pt idx="71383">
                  <c:v>-227.69649999999999</c:v>
                </c:pt>
                <c:pt idx="71384">
                  <c:v>-227.69449999999998</c:v>
                </c:pt>
                <c:pt idx="71385">
                  <c:v>-227.69249999999997</c:v>
                </c:pt>
                <c:pt idx="71386">
                  <c:v>-227.69049999999999</c:v>
                </c:pt>
                <c:pt idx="71387">
                  <c:v>-227.68849999999998</c:v>
                </c:pt>
                <c:pt idx="71388">
                  <c:v>-227.68649999999997</c:v>
                </c:pt>
                <c:pt idx="71389">
                  <c:v>-227.68449999999999</c:v>
                </c:pt>
                <c:pt idx="71390">
                  <c:v>-227.68249999999998</c:v>
                </c:pt>
                <c:pt idx="71391">
                  <c:v>-227.68049999999997</c:v>
                </c:pt>
                <c:pt idx="71392">
                  <c:v>-227.67849999999999</c:v>
                </c:pt>
                <c:pt idx="71393">
                  <c:v>-227.67649999999998</c:v>
                </c:pt>
                <c:pt idx="71394">
                  <c:v>-227.67449999999997</c:v>
                </c:pt>
                <c:pt idx="71395">
                  <c:v>-227.67249999999999</c:v>
                </c:pt>
                <c:pt idx="71396">
                  <c:v>-227.67049999999998</c:v>
                </c:pt>
                <c:pt idx="71397">
                  <c:v>-227.66849999999997</c:v>
                </c:pt>
                <c:pt idx="71398">
                  <c:v>-227.66649999999998</c:v>
                </c:pt>
                <c:pt idx="71399">
                  <c:v>-227.66449999999998</c:v>
                </c:pt>
                <c:pt idx="71400">
                  <c:v>-227.66249999999997</c:v>
                </c:pt>
                <c:pt idx="71401">
                  <c:v>-227.66049999999998</c:v>
                </c:pt>
                <c:pt idx="71402">
                  <c:v>-227.65849999999998</c:v>
                </c:pt>
                <c:pt idx="71403">
                  <c:v>-227.65649999999997</c:v>
                </c:pt>
                <c:pt idx="71404">
                  <c:v>-227.65449999999998</c:v>
                </c:pt>
                <c:pt idx="71405">
                  <c:v>-227.65249999999997</c:v>
                </c:pt>
                <c:pt idx="71406">
                  <c:v>-227.65049999999997</c:v>
                </c:pt>
                <c:pt idx="71407">
                  <c:v>-227.64849999999998</c:v>
                </c:pt>
                <c:pt idx="71408">
                  <c:v>-227.64649999999997</c:v>
                </c:pt>
                <c:pt idx="71409">
                  <c:v>-227.64449999999997</c:v>
                </c:pt>
                <c:pt idx="71410">
                  <c:v>-227.64249999999998</c:v>
                </c:pt>
                <c:pt idx="71411">
                  <c:v>-227.64049999999997</c:v>
                </c:pt>
                <c:pt idx="71412">
                  <c:v>-227.63849999999996</c:v>
                </c:pt>
                <c:pt idx="71413">
                  <c:v>-227.63649999999998</c:v>
                </c:pt>
                <c:pt idx="71414">
                  <c:v>-227.63449999999997</c:v>
                </c:pt>
                <c:pt idx="71415">
                  <c:v>-227.63249999999996</c:v>
                </c:pt>
                <c:pt idx="71416">
                  <c:v>-227.63049999999998</c:v>
                </c:pt>
                <c:pt idx="71417">
                  <c:v>-227.62849999999997</c:v>
                </c:pt>
                <c:pt idx="71418">
                  <c:v>-227.62649999999996</c:v>
                </c:pt>
                <c:pt idx="71419">
                  <c:v>-227.62449999999998</c:v>
                </c:pt>
                <c:pt idx="71420">
                  <c:v>-227.62249999999997</c:v>
                </c:pt>
                <c:pt idx="71421">
                  <c:v>-227.62049999999996</c:v>
                </c:pt>
                <c:pt idx="71422">
                  <c:v>-227.61849999999998</c:v>
                </c:pt>
                <c:pt idx="71423">
                  <c:v>-227.61649999999997</c:v>
                </c:pt>
                <c:pt idx="71424">
                  <c:v>-227.61449999999996</c:v>
                </c:pt>
                <c:pt idx="71425">
                  <c:v>-227.61249999999998</c:v>
                </c:pt>
                <c:pt idx="71426">
                  <c:v>-227.61049999999997</c:v>
                </c:pt>
                <c:pt idx="71427">
                  <c:v>-227.60849999999996</c:v>
                </c:pt>
                <c:pt idx="71428">
                  <c:v>-227.60649999999998</c:v>
                </c:pt>
                <c:pt idx="71429">
                  <c:v>-227.60449999999997</c:v>
                </c:pt>
                <c:pt idx="71430">
                  <c:v>-227.60249999999996</c:v>
                </c:pt>
                <c:pt idx="71431">
                  <c:v>-227.60049999999998</c:v>
                </c:pt>
                <c:pt idx="71432">
                  <c:v>-227.59849999999997</c:v>
                </c:pt>
                <c:pt idx="71433">
                  <c:v>-227.59649999999996</c:v>
                </c:pt>
                <c:pt idx="71434">
                  <c:v>-227.59449999999998</c:v>
                </c:pt>
                <c:pt idx="71435">
                  <c:v>-227.59249999999997</c:v>
                </c:pt>
                <c:pt idx="71436">
                  <c:v>-227.59049999999996</c:v>
                </c:pt>
                <c:pt idx="71437">
                  <c:v>-227.58849999999998</c:v>
                </c:pt>
                <c:pt idx="71438">
                  <c:v>-227.58649999999997</c:v>
                </c:pt>
                <c:pt idx="71439">
                  <c:v>-227.58449999999999</c:v>
                </c:pt>
                <c:pt idx="71440">
                  <c:v>-227.58249999999998</c:v>
                </c:pt>
                <c:pt idx="71441">
                  <c:v>-227.58049999999997</c:v>
                </c:pt>
                <c:pt idx="71442">
                  <c:v>-227.57849999999999</c:v>
                </c:pt>
                <c:pt idx="71443">
                  <c:v>-227.57649999999998</c:v>
                </c:pt>
                <c:pt idx="71444">
                  <c:v>-227.57449999999997</c:v>
                </c:pt>
                <c:pt idx="71445">
                  <c:v>-227.57249999999999</c:v>
                </c:pt>
                <c:pt idx="71446">
                  <c:v>-227.57049999999998</c:v>
                </c:pt>
                <c:pt idx="71447">
                  <c:v>-227.56849999999997</c:v>
                </c:pt>
                <c:pt idx="71448">
                  <c:v>-227.56649999999999</c:v>
                </c:pt>
                <c:pt idx="71449">
                  <c:v>-227.56449999999998</c:v>
                </c:pt>
                <c:pt idx="71450">
                  <c:v>-227.56249999999997</c:v>
                </c:pt>
                <c:pt idx="71451">
                  <c:v>-227.56049999999999</c:v>
                </c:pt>
                <c:pt idx="71452">
                  <c:v>-227.55849999999998</c:v>
                </c:pt>
                <c:pt idx="71453">
                  <c:v>-227.55649999999997</c:v>
                </c:pt>
                <c:pt idx="71454">
                  <c:v>-227.55449999999999</c:v>
                </c:pt>
                <c:pt idx="71455">
                  <c:v>-227.55249999999998</c:v>
                </c:pt>
                <c:pt idx="71456">
                  <c:v>-227.55049999999997</c:v>
                </c:pt>
                <c:pt idx="71457">
                  <c:v>-227.54849999999999</c:v>
                </c:pt>
                <c:pt idx="71458">
                  <c:v>-227.54649999999998</c:v>
                </c:pt>
                <c:pt idx="71459">
                  <c:v>-227.54449999999997</c:v>
                </c:pt>
                <c:pt idx="71460">
                  <c:v>-227.54249999999999</c:v>
                </c:pt>
                <c:pt idx="71461">
                  <c:v>-227.54049999999998</c:v>
                </c:pt>
                <c:pt idx="71462">
                  <c:v>-227.53849999999997</c:v>
                </c:pt>
                <c:pt idx="71463">
                  <c:v>-227.53649999999999</c:v>
                </c:pt>
                <c:pt idx="71464">
                  <c:v>-227.53449999999998</c:v>
                </c:pt>
                <c:pt idx="71465">
                  <c:v>-227.53249999999997</c:v>
                </c:pt>
                <c:pt idx="71466">
                  <c:v>-227.53049999999999</c:v>
                </c:pt>
                <c:pt idx="71467">
                  <c:v>-227.52849999999998</c:v>
                </c:pt>
                <c:pt idx="71468">
                  <c:v>-227.52649999999997</c:v>
                </c:pt>
                <c:pt idx="71469">
                  <c:v>-227.52449999999999</c:v>
                </c:pt>
                <c:pt idx="71470">
                  <c:v>-227.52249999999998</c:v>
                </c:pt>
                <c:pt idx="71471">
                  <c:v>-227.52049999999997</c:v>
                </c:pt>
                <c:pt idx="71472">
                  <c:v>-227.51849999999999</c:v>
                </c:pt>
                <c:pt idx="71473">
                  <c:v>-227.51649999999998</c:v>
                </c:pt>
                <c:pt idx="71474">
                  <c:v>-227.51449999999997</c:v>
                </c:pt>
                <c:pt idx="71475">
                  <c:v>-227.51249999999999</c:v>
                </c:pt>
                <c:pt idx="71476">
                  <c:v>-227.51049999999998</c:v>
                </c:pt>
                <c:pt idx="71477">
                  <c:v>-227.50849999999997</c:v>
                </c:pt>
                <c:pt idx="71478">
                  <c:v>-227.50649999999999</c:v>
                </c:pt>
                <c:pt idx="71479">
                  <c:v>-227.50449999999998</c:v>
                </c:pt>
                <c:pt idx="71480">
                  <c:v>-227.50249999999997</c:v>
                </c:pt>
                <c:pt idx="71481">
                  <c:v>-227.50049999999999</c:v>
                </c:pt>
                <c:pt idx="71482">
                  <c:v>-227.49849999999998</c:v>
                </c:pt>
                <c:pt idx="71483">
                  <c:v>-227.49649999999997</c:v>
                </c:pt>
                <c:pt idx="71484">
                  <c:v>-227.49449999999999</c:v>
                </c:pt>
                <c:pt idx="71485">
                  <c:v>-227.49249999999998</c:v>
                </c:pt>
                <c:pt idx="71486">
                  <c:v>-227.49049999999997</c:v>
                </c:pt>
                <c:pt idx="71487">
                  <c:v>-227.48849999999999</c:v>
                </c:pt>
                <c:pt idx="71488">
                  <c:v>-227.48649999999998</c:v>
                </c:pt>
                <c:pt idx="71489">
                  <c:v>-227.48449999999997</c:v>
                </c:pt>
                <c:pt idx="71490">
                  <c:v>-227.48249999999999</c:v>
                </c:pt>
                <c:pt idx="71491">
                  <c:v>-227.48049999999998</c:v>
                </c:pt>
                <c:pt idx="71492">
                  <c:v>-227.47849999999997</c:v>
                </c:pt>
                <c:pt idx="71493">
                  <c:v>-227.47649999999999</c:v>
                </c:pt>
                <c:pt idx="71494">
                  <c:v>-227.47449999999998</c:v>
                </c:pt>
                <c:pt idx="71495">
                  <c:v>-227.47249999999997</c:v>
                </c:pt>
                <c:pt idx="71496">
                  <c:v>-227.47049999999999</c:v>
                </c:pt>
                <c:pt idx="71497">
                  <c:v>-227.46849999999998</c:v>
                </c:pt>
                <c:pt idx="71498">
                  <c:v>-227.46649999999997</c:v>
                </c:pt>
                <c:pt idx="71499">
                  <c:v>-227.46449999999999</c:v>
                </c:pt>
                <c:pt idx="71500">
                  <c:v>-227.46249999999998</c:v>
                </c:pt>
                <c:pt idx="71501">
                  <c:v>-227.46049999999997</c:v>
                </c:pt>
                <c:pt idx="71502">
                  <c:v>-227.45849999999999</c:v>
                </c:pt>
                <c:pt idx="71503">
                  <c:v>-227.45649999999998</c:v>
                </c:pt>
                <c:pt idx="71504">
                  <c:v>-227.45449999999997</c:v>
                </c:pt>
                <c:pt idx="71505">
                  <c:v>-227.45249999999999</c:v>
                </c:pt>
                <c:pt idx="71506">
                  <c:v>-227.45049999999998</c:v>
                </c:pt>
                <c:pt idx="71507">
                  <c:v>-227.44849999999997</c:v>
                </c:pt>
                <c:pt idx="71508">
                  <c:v>-227.44649999999999</c:v>
                </c:pt>
                <c:pt idx="71509">
                  <c:v>-227.44449999999998</c:v>
                </c:pt>
                <c:pt idx="71510">
                  <c:v>-227.44249999999997</c:v>
                </c:pt>
                <c:pt idx="71511">
                  <c:v>-227.44049999999999</c:v>
                </c:pt>
                <c:pt idx="71512">
                  <c:v>-227.43849999999998</c:v>
                </c:pt>
                <c:pt idx="71513">
                  <c:v>-227.43649999999997</c:v>
                </c:pt>
                <c:pt idx="71514">
                  <c:v>-227.43449999999999</c:v>
                </c:pt>
                <c:pt idx="71515">
                  <c:v>-227.43249999999998</c:v>
                </c:pt>
                <c:pt idx="71516">
                  <c:v>-227.43049999999997</c:v>
                </c:pt>
                <c:pt idx="71517">
                  <c:v>-227.42849999999999</c:v>
                </c:pt>
                <c:pt idx="71518">
                  <c:v>-227.42649999999998</c:v>
                </c:pt>
                <c:pt idx="71519">
                  <c:v>-227.42449999999997</c:v>
                </c:pt>
                <c:pt idx="71520">
                  <c:v>-227.42249999999999</c:v>
                </c:pt>
                <c:pt idx="71521">
                  <c:v>-227.42049999999998</c:v>
                </c:pt>
                <c:pt idx="71522">
                  <c:v>-227.41849999999997</c:v>
                </c:pt>
                <c:pt idx="71523">
                  <c:v>-227.41649999999998</c:v>
                </c:pt>
                <c:pt idx="71524">
                  <c:v>-227.41449999999998</c:v>
                </c:pt>
                <c:pt idx="71525">
                  <c:v>-227.41249999999997</c:v>
                </c:pt>
                <c:pt idx="71526">
                  <c:v>-227.41049999999998</c:v>
                </c:pt>
                <c:pt idx="71527">
                  <c:v>-227.40849999999998</c:v>
                </c:pt>
                <c:pt idx="71528">
                  <c:v>-227.40649999999997</c:v>
                </c:pt>
                <c:pt idx="71529">
                  <c:v>-227.40449999999998</c:v>
                </c:pt>
                <c:pt idx="71530">
                  <c:v>-227.40249999999997</c:v>
                </c:pt>
                <c:pt idx="71531">
                  <c:v>-227.40049999999997</c:v>
                </c:pt>
                <c:pt idx="71532">
                  <c:v>-227.39849999999998</c:v>
                </c:pt>
                <c:pt idx="71533">
                  <c:v>-227.39649999999997</c:v>
                </c:pt>
                <c:pt idx="71534">
                  <c:v>-227.39449999999997</c:v>
                </c:pt>
                <c:pt idx="71535">
                  <c:v>-227.39249999999998</c:v>
                </c:pt>
                <c:pt idx="71536">
                  <c:v>-227.39049999999997</c:v>
                </c:pt>
                <c:pt idx="71537">
                  <c:v>-227.38849999999996</c:v>
                </c:pt>
                <c:pt idx="71538">
                  <c:v>-227.38649999999998</c:v>
                </c:pt>
                <c:pt idx="71539">
                  <c:v>-227.38449999999997</c:v>
                </c:pt>
                <c:pt idx="71540">
                  <c:v>-227.38249999999996</c:v>
                </c:pt>
                <c:pt idx="71541">
                  <c:v>-227.38049999999998</c:v>
                </c:pt>
                <c:pt idx="71542">
                  <c:v>-227.37849999999997</c:v>
                </c:pt>
                <c:pt idx="71543">
                  <c:v>-227.37649999999996</c:v>
                </c:pt>
                <c:pt idx="71544">
                  <c:v>-227.37449999999998</c:v>
                </c:pt>
                <c:pt idx="71545">
                  <c:v>-227.37249999999997</c:v>
                </c:pt>
                <c:pt idx="71546">
                  <c:v>-227.37049999999996</c:v>
                </c:pt>
                <c:pt idx="71547">
                  <c:v>-227.36849999999998</c:v>
                </c:pt>
                <c:pt idx="71548">
                  <c:v>-227.36649999999997</c:v>
                </c:pt>
                <c:pt idx="71549">
                  <c:v>-227.36449999999996</c:v>
                </c:pt>
                <c:pt idx="71550">
                  <c:v>-227.36249999999998</c:v>
                </c:pt>
                <c:pt idx="71551">
                  <c:v>-227.36049999999997</c:v>
                </c:pt>
                <c:pt idx="71552">
                  <c:v>-227.35849999999996</c:v>
                </c:pt>
                <c:pt idx="71553">
                  <c:v>-227.35649999999998</c:v>
                </c:pt>
                <c:pt idx="71554">
                  <c:v>-227.35449999999997</c:v>
                </c:pt>
                <c:pt idx="71555">
                  <c:v>-227.35249999999996</c:v>
                </c:pt>
                <c:pt idx="71556">
                  <c:v>-227.35049999999998</c:v>
                </c:pt>
                <c:pt idx="71557">
                  <c:v>-227.34849999999997</c:v>
                </c:pt>
                <c:pt idx="71558">
                  <c:v>-227.34649999999996</c:v>
                </c:pt>
                <c:pt idx="71559">
                  <c:v>-227.34449999999998</c:v>
                </c:pt>
                <c:pt idx="71560">
                  <c:v>-227.34249999999997</c:v>
                </c:pt>
                <c:pt idx="71561">
                  <c:v>-227.34049999999996</c:v>
                </c:pt>
                <c:pt idx="71562">
                  <c:v>-227.33849999999998</c:v>
                </c:pt>
                <c:pt idx="71563">
                  <c:v>-227.33649999999997</c:v>
                </c:pt>
                <c:pt idx="71564">
                  <c:v>-227.33449999999999</c:v>
                </c:pt>
                <c:pt idx="71565">
                  <c:v>-227.33249999999998</c:v>
                </c:pt>
                <c:pt idx="71566">
                  <c:v>-227.33049999999997</c:v>
                </c:pt>
                <c:pt idx="71567">
                  <c:v>-227.32849999999999</c:v>
                </c:pt>
                <c:pt idx="71568">
                  <c:v>-227.32649999999998</c:v>
                </c:pt>
                <c:pt idx="71569">
                  <c:v>-227.32449999999997</c:v>
                </c:pt>
                <c:pt idx="71570">
                  <c:v>-227.32249999999999</c:v>
                </c:pt>
                <c:pt idx="71571">
                  <c:v>-227.32049999999998</c:v>
                </c:pt>
                <c:pt idx="71572">
                  <c:v>-227.31849999999997</c:v>
                </c:pt>
                <c:pt idx="71573">
                  <c:v>-227.31649999999999</c:v>
                </c:pt>
                <c:pt idx="71574">
                  <c:v>-227.31449999999998</c:v>
                </c:pt>
                <c:pt idx="71575">
                  <c:v>-227.31249999999997</c:v>
                </c:pt>
                <c:pt idx="71576">
                  <c:v>-227.31049999999999</c:v>
                </c:pt>
                <c:pt idx="71577">
                  <c:v>-227.30849999999998</c:v>
                </c:pt>
                <c:pt idx="71578">
                  <c:v>-227.30649999999997</c:v>
                </c:pt>
                <c:pt idx="71579">
                  <c:v>-227.30449999999999</c:v>
                </c:pt>
                <c:pt idx="71580">
                  <c:v>-227.30249999999998</c:v>
                </c:pt>
                <c:pt idx="71581">
                  <c:v>-227.30049999999997</c:v>
                </c:pt>
                <c:pt idx="71582">
                  <c:v>-227.29849999999999</c:v>
                </c:pt>
                <c:pt idx="71583">
                  <c:v>-227.29649999999998</c:v>
                </c:pt>
                <c:pt idx="71584">
                  <c:v>-227.29449999999997</c:v>
                </c:pt>
                <c:pt idx="71585">
                  <c:v>-227.29249999999999</c:v>
                </c:pt>
                <c:pt idx="71586">
                  <c:v>-227.29049999999998</c:v>
                </c:pt>
                <c:pt idx="71587">
                  <c:v>-227.28849999999997</c:v>
                </c:pt>
                <c:pt idx="71588">
                  <c:v>-227.28649999999999</c:v>
                </c:pt>
                <c:pt idx="71589">
                  <c:v>-227.28449999999998</c:v>
                </c:pt>
                <c:pt idx="71590">
                  <c:v>-227.28249999999997</c:v>
                </c:pt>
                <c:pt idx="71591">
                  <c:v>-227.28049999999999</c:v>
                </c:pt>
                <c:pt idx="71592">
                  <c:v>-227.27849999999998</c:v>
                </c:pt>
                <c:pt idx="71593">
                  <c:v>-227.27649999999997</c:v>
                </c:pt>
                <c:pt idx="71594">
                  <c:v>-227.27449999999999</c:v>
                </c:pt>
                <c:pt idx="71595">
                  <c:v>-227.27249999999998</c:v>
                </c:pt>
                <c:pt idx="71596">
                  <c:v>-227.27049999999997</c:v>
                </c:pt>
                <c:pt idx="71597">
                  <c:v>-227.26849999999999</c:v>
                </c:pt>
                <c:pt idx="71598">
                  <c:v>-227.26649999999998</c:v>
                </c:pt>
                <c:pt idx="71599">
                  <c:v>-227.26449999999997</c:v>
                </c:pt>
                <c:pt idx="71600">
                  <c:v>-227.26249999999999</c:v>
                </c:pt>
                <c:pt idx="71601">
                  <c:v>-227.26049999999998</c:v>
                </c:pt>
                <c:pt idx="71602">
                  <c:v>-227.25849999999997</c:v>
                </c:pt>
                <c:pt idx="71603">
                  <c:v>-227.25649999999999</c:v>
                </c:pt>
                <c:pt idx="71604">
                  <c:v>-227.25449999999998</c:v>
                </c:pt>
                <c:pt idx="71605">
                  <c:v>-227.25249999999997</c:v>
                </c:pt>
                <c:pt idx="71606">
                  <c:v>-227.25049999999999</c:v>
                </c:pt>
                <c:pt idx="71607">
                  <c:v>-227.24849999999998</c:v>
                </c:pt>
                <c:pt idx="71608">
                  <c:v>-227.24649999999997</c:v>
                </c:pt>
                <c:pt idx="71609">
                  <c:v>-227.24449999999999</c:v>
                </c:pt>
                <c:pt idx="71610">
                  <c:v>-227.24249999999998</c:v>
                </c:pt>
                <c:pt idx="71611">
                  <c:v>-227.24049999999997</c:v>
                </c:pt>
                <c:pt idx="71612">
                  <c:v>-227.23849999999999</c:v>
                </c:pt>
                <c:pt idx="71613">
                  <c:v>-227.23649999999998</c:v>
                </c:pt>
                <c:pt idx="71614">
                  <c:v>-227.23449999999997</c:v>
                </c:pt>
                <c:pt idx="71615">
                  <c:v>-227.23249999999999</c:v>
                </c:pt>
                <c:pt idx="71616">
                  <c:v>-227.23049999999998</c:v>
                </c:pt>
                <c:pt idx="71617">
                  <c:v>-227.22849999999997</c:v>
                </c:pt>
                <c:pt idx="71618">
                  <c:v>-227.22649999999999</c:v>
                </c:pt>
                <c:pt idx="71619">
                  <c:v>-227.22449999999998</c:v>
                </c:pt>
                <c:pt idx="71620">
                  <c:v>-227.22249999999997</c:v>
                </c:pt>
                <c:pt idx="71621">
                  <c:v>-227.22049999999999</c:v>
                </c:pt>
                <c:pt idx="71622">
                  <c:v>-227.21849999999998</c:v>
                </c:pt>
                <c:pt idx="71623">
                  <c:v>-227.21649999999997</c:v>
                </c:pt>
                <c:pt idx="71624">
                  <c:v>-227.21449999999999</c:v>
                </c:pt>
                <c:pt idx="71625">
                  <c:v>-227.21249999999998</c:v>
                </c:pt>
                <c:pt idx="71626">
                  <c:v>-227.21049999999997</c:v>
                </c:pt>
                <c:pt idx="71627">
                  <c:v>-227.20849999999999</c:v>
                </c:pt>
                <c:pt idx="71628">
                  <c:v>-227.20649999999998</c:v>
                </c:pt>
                <c:pt idx="71629">
                  <c:v>-227.20449999999997</c:v>
                </c:pt>
                <c:pt idx="71630">
                  <c:v>-227.20249999999999</c:v>
                </c:pt>
                <c:pt idx="71631">
                  <c:v>-227.20049999999998</c:v>
                </c:pt>
                <c:pt idx="71632">
                  <c:v>-227.19849999999997</c:v>
                </c:pt>
                <c:pt idx="71633">
                  <c:v>-227.19649999999999</c:v>
                </c:pt>
                <c:pt idx="71634">
                  <c:v>-227.19449999999998</c:v>
                </c:pt>
                <c:pt idx="71635">
                  <c:v>-227.19249999999997</c:v>
                </c:pt>
                <c:pt idx="71636">
                  <c:v>-227.19049999999999</c:v>
                </c:pt>
                <c:pt idx="71637">
                  <c:v>-227.18849999999998</c:v>
                </c:pt>
                <c:pt idx="71638">
                  <c:v>-227.18649999999997</c:v>
                </c:pt>
                <c:pt idx="71639">
                  <c:v>-227.18449999999999</c:v>
                </c:pt>
                <c:pt idx="71640">
                  <c:v>-227.18249999999998</c:v>
                </c:pt>
                <c:pt idx="71641">
                  <c:v>-227.18049999999997</c:v>
                </c:pt>
                <c:pt idx="71642">
                  <c:v>-227.17849999999999</c:v>
                </c:pt>
                <c:pt idx="71643">
                  <c:v>-227.17649999999998</c:v>
                </c:pt>
                <c:pt idx="71644">
                  <c:v>-227.17449999999997</c:v>
                </c:pt>
                <c:pt idx="71645">
                  <c:v>-227.17249999999999</c:v>
                </c:pt>
                <c:pt idx="71646">
                  <c:v>-227.17049999999998</c:v>
                </c:pt>
                <c:pt idx="71647">
                  <c:v>-227.16849999999997</c:v>
                </c:pt>
                <c:pt idx="71648">
                  <c:v>-227.16649999999998</c:v>
                </c:pt>
                <c:pt idx="71649">
                  <c:v>-227.16449999999998</c:v>
                </c:pt>
                <c:pt idx="71650">
                  <c:v>-227.16249999999997</c:v>
                </c:pt>
                <c:pt idx="71651">
                  <c:v>-227.16049999999998</c:v>
                </c:pt>
                <c:pt idx="71652">
                  <c:v>-227.15849999999998</c:v>
                </c:pt>
                <c:pt idx="71653">
                  <c:v>-227.15649999999997</c:v>
                </c:pt>
                <c:pt idx="71654">
                  <c:v>-227.15449999999998</c:v>
                </c:pt>
                <c:pt idx="71655">
                  <c:v>-227.15249999999997</c:v>
                </c:pt>
                <c:pt idx="71656">
                  <c:v>-227.15049999999997</c:v>
                </c:pt>
                <c:pt idx="71657">
                  <c:v>-227.14849999999998</c:v>
                </c:pt>
                <c:pt idx="71658">
                  <c:v>-227.14649999999997</c:v>
                </c:pt>
                <c:pt idx="71659">
                  <c:v>-227.14449999999997</c:v>
                </c:pt>
                <c:pt idx="71660">
                  <c:v>-227.14249999999998</c:v>
                </c:pt>
                <c:pt idx="71661">
                  <c:v>-227.14049999999997</c:v>
                </c:pt>
                <c:pt idx="71662">
                  <c:v>-227.13849999999996</c:v>
                </c:pt>
                <c:pt idx="71663">
                  <c:v>-227.13649999999998</c:v>
                </c:pt>
                <c:pt idx="71664">
                  <c:v>-227.13449999999997</c:v>
                </c:pt>
                <c:pt idx="71665">
                  <c:v>-227.13249999999996</c:v>
                </c:pt>
                <c:pt idx="71666">
                  <c:v>-227.13049999999998</c:v>
                </c:pt>
                <c:pt idx="71667">
                  <c:v>-227.12849999999997</c:v>
                </c:pt>
                <c:pt idx="71668">
                  <c:v>-227.12649999999996</c:v>
                </c:pt>
                <c:pt idx="71669">
                  <c:v>-227.12449999999998</c:v>
                </c:pt>
                <c:pt idx="71670">
                  <c:v>-227.12249999999997</c:v>
                </c:pt>
                <c:pt idx="71671">
                  <c:v>-227.12049999999996</c:v>
                </c:pt>
                <c:pt idx="71672">
                  <c:v>-227.11849999999998</c:v>
                </c:pt>
                <c:pt idx="71673">
                  <c:v>-227.11649999999997</c:v>
                </c:pt>
                <c:pt idx="71674">
                  <c:v>-227.11449999999996</c:v>
                </c:pt>
                <c:pt idx="71675">
                  <c:v>-227.11249999999998</c:v>
                </c:pt>
                <c:pt idx="71676">
                  <c:v>-227.11049999999997</c:v>
                </c:pt>
                <c:pt idx="71677">
                  <c:v>-227.10849999999996</c:v>
                </c:pt>
                <c:pt idx="71678">
                  <c:v>-227.10649999999998</c:v>
                </c:pt>
                <c:pt idx="71679">
                  <c:v>-227.10449999999997</c:v>
                </c:pt>
                <c:pt idx="71680">
                  <c:v>-227.10249999999996</c:v>
                </c:pt>
                <c:pt idx="71681">
                  <c:v>-227.10049999999998</c:v>
                </c:pt>
                <c:pt idx="71682">
                  <c:v>-227.09849999999997</c:v>
                </c:pt>
                <c:pt idx="71683">
                  <c:v>-227.09649999999996</c:v>
                </c:pt>
                <c:pt idx="71684">
                  <c:v>-227.09449999999998</c:v>
                </c:pt>
                <c:pt idx="71685">
                  <c:v>-227.09249999999997</c:v>
                </c:pt>
                <c:pt idx="71686">
                  <c:v>-227.09049999999996</c:v>
                </c:pt>
                <c:pt idx="71687">
                  <c:v>-227.08849999999998</c:v>
                </c:pt>
                <c:pt idx="71688">
                  <c:v>-227.08649999999997</c:v>
                </c:pt>
                <c:pt idx="71689">
                  <c:v>-227.08449999999999</c:v>
                </c:pt>
                <c:pt idx="71690">
                  <c:v>-227.08249999999998</c:v>
                </c:pt>
                <c:pt idx="71691">
                  <c:v>-227.08049999999997</c:v>
                </c:pt>
                <c:pt idx="71692">
                  <c:v>-227.07849999999999</c:v>
                </c:pt>
                <c:pt idx="71693">
                  <c:v>-227.07649999999998</c:v>
                </c:pt>
                <c:pt idx="71694">
                  <c:v>-227.07449999999997</c:v>
                </c:pt>
                <c:pt idx="71695">
                  <c:v>-227.07249999999999</c:v>
                </c:pt>
                <c:pt idx="71696">
                  <c:v>-227.07049999999998</c:v>
                </c:pt>
                <c:pt idx="71697">
                  <c:v>-227.06849999999997</c:v>
                </c:pt>
                <c:pt idx="71698">
                  <c:v>-227.06649999999999</c:v>
                </c:pt>
                <c:pt idx="71699">
                  <c:v>-227.06449999999998</c:v>
                </c:pt>
                <c:pt idx="71700">
                  <c:v>-227.06249999999997</c:v>
                </c:pt>
                <c:pt idx="71701">
                  <c:v>-227.06049999999999</c:v>
                </c:pt>
                <c:pt idx="71702">
                  <c:v>-227.05849999999998</c:v>
                </c:pt>
                <c:pt idx="71703">
                  <c:v>-227.05649999999997</c:v>
                </c:pt>
                <c:pt idx="71704">
                  <c:v>-227.05449999999999</c:v>
                </c:pt>
                <c:pt idx="71705">
                  <c:v>-227.05249999999998</c:v>
                </c:pt>
                <c:pt idx="71706">
                  <c:v>-227.05049999999997</c:v>
                </c:pt>
                <c:pt idx="71707">
                  <c:v>-227.04849999999999</c:v>
                </c:pt>
                <c:pt idx="71708">
                  <c:v>-227.04649999999998</c:v>
                </c:pt>
                <c:pt idx="71709">
                  <c:v>-227.04449999999997</c:v>
                </c:pt>
                <c:pt idx="71710">
                  <c:v>-227.04249999999999</c:v>
                </c:pt>
                <c:pt idx="71711">
                  <c:v>-227.04049999999998</c:v>
                </c:pt>
                <c:pt idx="71712">
                  <c:v>-227.03849999999997</c:v>
                </c:pt>
                <c:pt idx="71713">
                  <c:v>-227.03649999999999</c:v>
                </c:pt>
                <c:pt idx="71714">
                  <c:v>-227.03449999999998</c:v>
                </c:pt>
                <c:pt idx="71715">
                  <c:v>-227.03249999999997</c:v>
                </c:pt>
                <c:pt idx="71716">
                  <c:v>-227.03049999999999</c:v>
                </c:pt>
                <c:pt idx="71717">
                  <c:v>-227.02849999999998</c:v>
                </c:pt>
                <c:pt idx="71718">
                  <c:v>-227.02649999999997</c:v>
                </c:pt>
                <c:pt idx="71719">
                  <c:v>-227.02449999999999</c:v>
                </c:pt>
                <c:pt idx="71720">
                  <c:v>-227.02249999999998</c:v>
                </c:pt>
                <c:pt idx="71721">
                  <c:v>-227.02049999999997</c:v>
                </c:pt>
                <c:pt idx="71722">
                  <c:v>-227.01849999999999</c:v>
                </c:pt>
                <c:pt idx="71723">
                  <c:v>-227.01649999999998</c:v>
                </c:pt>
                <c:pt idx="71724">
                  <c:v>-227.01449999999997</c:v>
                </c:pt>
                <c:pt idx="71725">
                  <c:v>-227.01249999999999</c:v>
                </c:pt>
                <c:pt idx="71726">
                  <c:v>-227.01049999999998</c:v>
                </c:pt>
                <c:pt idx="71727">
                  <c:v>-227.00849999999997</c:v>
                </c:pt>
                <c:pt idx="71728">
                  <c:v>-227.00649999999999</c:v>
                </c:pt>
                <c:pt idx="71729">
                  <c:v>-227.00449999999998</c:v>
                </c:pt>
                <c:pt idx="71730">
                  <c:v>-227.00249999999997</c:v>
                </c:pt>
                <c:pt idx="71731">
                  <c:v>-227.00049999999999</c:v>
                </c:pt>
                <c:pt idx="71732">
                  <c:v>-226.99849999999998</c:v>
                </c:pt>
                <c:pt idx="71733">
                  <c:v>-226.99649999999997</c:v>
                </c:pt>
                <c:pt idx="71734">
                  <c:v>-226.99449999999999</c:v>
                </c:pt>
                <c:pt idx="71735">
                  <c:v>-226.99249999999998</c:v>
                </c:pt>
                <c:pt idx="71736">
                  <c:v>-226.99049999999997</c:v>
                </c:pt>
                <c:pt idx="71737">
                  <c:v>-226.98849999999999</c:v>
                </c:pt>
                <c:pt idx="71738">
                  <c:v>-226.98649999999998</c:v>
                </c:pt>
                <c:pt idx="71739">
                  <c:v>-226.98449999999997</c:v>
                </c:pt>
                <c:pt idx="71740">
                  <c:v>-226.98249999999999</c:v>
                </c:pt>
                <c:pt idx="71741">
                  <c:v>-226.98049999999998</c:v>
                </c:pt>
                <c:pt idx="71742">
                  <c:v>-226.97849999999997</c:v>
                </c:pt>
                <c:pt idx="71743">
                  <c:v>-226.97649999999999</c:v>
                </c:pt>
                <c:pt idx="71744">
                  <c:v>-226.97449999999998</c:v>
                </c:pt>
                <c:pt idx="71745">
                  <c:v>-226.97249999999997</c:v>
                </c:pt>
                <c:pt idx="71746">
                  <c:v>-226.97049999999999</c:v>
                </c:pt>
                <c:pt idx="71747">
                  <c:v>-226.96849999999998</c:v>
                </c:pt>
                <c:pt idx="71748">
                  <c:v>-226.96649999999997</c:v>
                </c:pt>
                <c:pt idx="71749">
                  <c:v>-226.96449999999999</c:v>
                </c:pt>
                <c:pt idx="71750">
                  <c:v>-226.96249999999998</c:v>
                </c:pt>
                <c:pt idx="71751">
                  <c:v>-226.96049999999997</c:v>
                </c:pt>
                <c:pt idx="71752">
                  <c:v>-226.95849999999999</c:v>
                </c:pt>
                <c:pt idx="71753">
                  <c:v>-226.95649999999998</c:v>
                </c:pt>
                <c:pt idx="71754">
                  <c:v>-226.95449999999997</c:v>
                </c:pt>
                <c:pt idx="71755">
                  <c:v>-226.95249999999999</c:v>
                </c:pt>
                <c:pt idx="71756">
                  <c:v>-226.95049999999998</c:v>
                </c:pt>
                <c:pt idx="71757">
                  <c:v>-226.94849999999997</c:v>
                </c:pt>
                <c:pt idx="71758">
                  <c:v>-226.94649999999999</c:v>
                </c:pt>
                <c:pt idx="71759">
                  <c:v>-226.94449999999998</c:v>
                </c:pt>
                <c:pt idx="71760">
                  <c:v>-226.94249999999997</c:v>
                </c:pt>
                <c:pt idx="71761">
                  <c:v>-226.94049999999999</c:v>
                </c:pt>
                <c:pt idx="71762">
                  <c:v>-226.93849999999998</c:v>
                </c:pt>
                <c:pt idx="71763">
                  <c:v>-226.93649999999997</c:v>
                </c:pt>
                <c:pt idx="71764">
                  <c:v>-226.93449999999999</c:v>
                </c:pt>
                <c:pt idx="71765">
                  <c:v>-226.93249999999998</c:v>
                </c:pt>
                <c:pt idx="71766">
                  <c:v>-226.93049999999997</c:v>
                </c:pt>
                <c:pt idx="71767">
                  <c:v>-226.92849999999999</c:v>
                </c:pt>
                <c:pt idx="71768">
                  <c:v>-226.92649999999998</c:v>
                </c:pt>
                <c:pt idx="71769">
                  <c:v>-226.92449999999997</c:v>
                </c:pt>
                <c:pt idx="71770">
                  <c:v>-226.92249999999999</c:v>
                </c:pt>
                <c:pt idx="71771">
                  <c:v>-226.92049999999998</c:v>
                </c:pt>
                <c:pt idx="71772">
                  <c:v>-226.91849999999997</c:v>
                </c:pt>
                <c:pt idx="71773">
                  <c:v>-226.91649999999998</c:v>
                </c:pt>
                <c:pt idx="71774">
                  <c:v>-226.91449999999998</c:v>
                </c:pt>
                <c:pt idx="71775">
                  <c:v>-226.91249999999997</c:v>
                </c:pt>
                <c:pt idx="71776">
                  <c:v>-226.91049999999998</c:v>
                </c:pt>
                <c:pt idx="71777">
                  <c:v>-226.90849999999998</c:v>
                </c:pt>
                <c:pt idx="71778">
                  <c:v>-226.90649999999997</c:v>
                </c:pt>
                <c:pt idx="71779">
                  <c:v>-226.90449999999998</c:v>
                </c:pt>
                <c:pt idx="71780">
                  <c:v>-226.90249999999997</c:v>
                </c:pt>
                <c:pt idx="71781">
                  <c:v>-226.90049999999997</c:v>
                </c:pt>
                <c:pt idx="71782">
                  <c:v>-226.89849999999998</c:v>
                </c:pt>
                <c:pt idx="71783">
                  <c:v>-226.89649999999997</c:v>
                </c:pt>
                <c:pt idx="71784">
                  <c:v>-226.89449999999997</c:v>
                </c:pt>
                <c:pt idx="71785">
                  <c:v>-226.89249999999998</c:v>
                </c:pt>
                <c:pt idx="71786">
                  <c:v>-226.89049999999997</c:v>
                </c:pt>
                <c:pt idx="71787">
                  <c:v>-226.88849999999996</c:v>
                </c:pt>
                <c:pt idx="71788">
                  <c:v>-226.88649999999998</c:v>
                </c:pt>
                <c:pt idx="71789">
                  <c:v>-226.88449999999997</c:v>
                </c:pt>
                <c:pt idx="71790">
                  <c:v>-226.88249999999996</c:v>
                </c:pt>
                <c:pt idx="71791">
                  <c:v>-226.88049999999998</c:v>
                </c:pt>
                <c:pt idx="71792">
                  <c:v>-226.87849999999997</c:v>
                </c:pt>
                <c:pt idx="71793">
                  <c:v>-226.87649999999996</c:v>
                </c:pt>
                <c:pt idx="71794">
                  <c:v>-226.87449999999998</c:v>
                </c:pt>
                <c:pt idx="71795">
                  <c:v>-226.87249999999997</c:v>
                </c:pt>
                <c:pt idx="71796">
                  <c:v>-226.87049999999996</c:v>
                </c:pt>
                <c:pt idx="71797">
                  <c:v>-226.86849999999998</c:v>
                </c:pt>
                <c:pt idx="71798">
                  <c:v>-226.86649999999997</c:v>
                </c:pt>
                <c:pt idx="71799">
                  <c:v>-226.86449999999996</c:v>
                </c:pt>
                <c:pt idx="71800">
                  <c:v>-226.86249999999998</c:v>
                </c:pt>
                <c:pt idx="71801">
                  <c:v>-226.86049999999997</c:v>
                </c:pt>
                <c:pt idx="71802">
                  <c:v>-226.85849999999996</c:v>
                </c:pt>
                <c:pt idx="71803">
                  <c:v>-226.85649999999998</c:v>
                </c:pt>
                <c:pt idx="71804">
                  <c:v>-226.85449999999997</c:v>
                </c:pt>
                <c:pt idx="71805">
                  <c:v>-226.85249999999996</c:v>
                </c:pt>
                <c:pt idx="71806">
                  <c:v>-226.85049999999998</c:v>
                </c:pt>
                <c:pt idx="71807">
                  <c:v>-226.84849999999997</c:v>
                </c:pt>
                <c:pt idx="71808">
                  <c:v>-226.84649999999996</c:v>
                </c:pt>
                <c:pt idx="71809">
                  <c:v>-226.84449999999998</c:v>
                </c:pt>
                <c:pt idx="71810">
                  <c:v>-226.84249999999997</c:v>
                </c:pt>
                <c:pt idx="71811">
                  <c:v>-226.84049999999996</c:v>
                </c:pt>
                <c:pt idx="71812">
                  <c:v>-226.83849999999998</c:v>
                </c:pt>
                <c:pt idx="71813">
                  <c:v>-226.83649999999997</c:v>
                </c:pt>
                <c:pt idx="71814">
                  <c:v>-226.83449999999999</c:v>
                </c:pt>
                <c:pt idx="71815">
                  <c:v>-226.83249999999998</c:v>
                </c:pt>
                <c:pt idx="71816">
                  <c:v>-226.83049999999997</c:v>
                </c:pt>
                <c:pt idx="71817">
                  <c:v>-226.82849999999999</c:v>
                </c:pt>
                <c:pt idx="71818">
                  <c:v>-226.82649999999998</c:v>
                </c:pt>
                <c:pt idx="71819">
                  <c:v>-226.82449999999997</c:v>
                </c:pt>
                <c:pt idx="71820">
                  <c:v>-226.82249999999999</c:v>
                </c:pt>
                <c:pt idx="71821">
                  <c:v>-226.82049999999998</c:v>
                </c:pt>
                <c:pt idx="71822">
                  <c:v>-226.81849999999997</c:v>
                </c:pt>
                <c:pt idx="71823">
                  <c:v>-226.81649999999999</c:v>
                </c:pt>
                <c:pt idx="71824">
                  <c:v>-226.81449999999998</c:v>
                </c:pt>
                <c:pt idx="71825">
                  <c:v>-226.81249999999997</c:v>
                </c:pt>
                <c:pt idx="71826">
                  <c:v>-226.81049999999999</c:v>
                </c:pt>
                <c:pt idx="71827">
                  <c:v>-226.80849999999998</c:v>
                </c:pt>
                <c:pt idx="71828">
                  <c:v>-226.80649999999997</c:v>
                </c:pt>
                <c:pt idx="71829">
                  <c:v>-226.80449999999999</c:v>
                </c:pt>
                <c:pt idx="71830">
                  <c:v>-226.80249999999998</c:v>
                </c:pt>
                <c:pt idx="71831">
                  <c:v>-226.80049999999997</c:v>
                </c:pt>
                <c:pt idx="71832">
                  <c:v>-226.79849999999999</c:v>
                </c:pt>
                <c:pt idx="71833">
                  <c:v>-226.79649999999998</c:v>
                </c:pt>
                <c:pt idx="71834">
                  <c:v>-226.79449999999997</c:v>
                </c:pt>
                <c:pt idx="71835">
                  <c:v>-226.79249999999999</c:v>
                </c:pt>
                <c:pt idx="71836">
                  <c:v>-226.79049999999998</c:v>
                </c:pt>
                <c:pt idx="71837">
                  <c:v>-226.78849999999997</c:v>
                </c:pt>
                <c:pt idx="71838">
                  <c:v>-226.78649999999999</c:v>
                </c:pt>
                <c:pt idx="71839">
                  <c:v>-226.78449999999998</c:v>
                </c:pt>
                <c:pt idx="71840">
                  <c:v>-226.78249999999997</c:v>
                </c:pt>
                <c:pt idx="71841">
                  <c:v>-226.78049999999999</c:v>
                </c:pt>
                <c:pt idx="71842">
                  <c:v>-226.77849999999998</c:v>
                </c:pt>
                <c:pt idx="71843">
                  <c:v>-226.77649999999997</c:v>
                </c:pt>
                <c:pt idx="71844">
                  <c:v>-226.77449999999999</c:v>
                </c:pt>
                <c:pt idx="71845">
                  <c:v>-226.77249999999998</c:v>
                </c:pt>
                <c:pt idx="71846">
                  <c:v>-226.77049999999997</c:v>
                </c:pt>
                <c:pt idx="71847">
                  <c:v>-226.76849999999999</c:v>
                </c:pt>
                <c:pt idx="71848">
                  <c:v>-226.76649999999998</c:v>
                </c:pt>
                <c:pt idx="71849">
                  <c:v>-226.76449999999997</c:v>
                </c:pt>
                <c:pt idx="71850">
                  <c:v>-226.76249999999999</c:v>
                </c:pt>
                <c:pt idx="71851">
                  <c:v>-226.76049999999998</c:v>
                </c:pt>
                <c:pt idx="71852">
                  <c:v>-226.75849999999997</c:v>
                </c:pt>
                <c:pt idx="71853">
                  <c:v>-226.75649999999999</c:v>
                </c:pt>
                <c:pt idx="71854">
                  <c:v>-226.75449999999998</c:v>
                </c:pt>
                <c:pt idx="71855">
                  <c:v>-226.75249999999997</c:v>
                </c:pt>
                <c:pt idx="71856">
                  <c:v>-226.75049999999999</c:v>
                </c:pt>
                <c:pt idx="71857">
                  <c:v>-226.74849999999998</c:v>
                </c:pt>
                <c:pt idx="71858">
                  <c:v>-226.74649999999997</c:v>
                </c:pt>
                <c:pt idx="71859">
                  <c:v>-226.74449999999999</c:v>
                </c:pt>
                <c:pt idx="71860">
                  <c:v>-226.74249999999998</c:v>
                </c:pt>
                <c:pt idx="71861">
                  <c:v>-226.74049999999997</c:v>
                </c:pt>
                <c:pt idx="71862">
                  <c:v>-226.73849999999999</c:v>
                </c:pt>
                <c:pt idx="71863">
                  <c:v>-226.73649999999998</c:v>
                </c:pt>
                <c:pt idx="71864">
                  <c:v>-226.73449999999997</c:v>
                </c:pt>
                <c:pt idx="71865">
                  <c:v>-226.73249999999999</c:v>
                </c:pt>
                <c:pt idx="71866">
                  <c:v>-226.73049999999998</c:v>
                </c:pt>
                <c:pt idx="71867">
                  <c:v>-226.72849999999997</c:v>
                </c:pt>
                <c:pt idx="71868">
                  <c:v>-226.72649999999999</c:v>
                </c:pt>
                <c:pt idx="71869">
                  <c:v>-226.72449999999998</c:v>
                </c:pt>
                <c:pt idx="71870">
                  <c:v>-226.72249999999997</c:v>
                </c:pt>
                <c:pt idx="71871">
                  <c:v>-226.72049999999999</c:v>
                </c:pt>
                <c:pt idx="71872">
                  <c:v>-226.71849999999998</c:v>
                </c:pt>
                <c:pt idx="71873">
                  <c:v>-226.71649999999997</c:v>
                </c:pt>
                <c:pt idx="71874">
                  <c:v>-226.71449999999999</c:v>
                </c:pt>
                <c:pt idx="71875">
                  <c:v>-226.71249999999998</c:v>
                </c:pt>
                <c:pt idx="71876">
                  <c:v>-226.71049999999997</c:v>
                </c:pt>
                <c:pt idx="71877">
                  <c:v>-226.70849999999999</c:v>
                </c:pt>
                <c:pt idx="71878">
                  <c:v>-226.70649999999998</c:v>
                </c:pt>
                <c:pt idx="71879">
                  <c:v>-226.70449999999997</c:v>
                </c:pt>
                <c:pt idx="71880">
                  <c:v>-226.70249999999999</c:v>
                </c:pt>
                <c:pt idx="71881">
                  <c:v>-226.70049999999998</c:v>
                </c:pt>
                <c:pt idx="71882">
                  <c:v>-226.69849999999997</c:v>
                </c:pt>
                <c:pt idx="71883">
                  <c:v>-226.69649999999999</c:v>
                </c:pt>
                <c:pt idx="71884">
                  <c:v>-226.69449999999998</c:v>
                </c:pt>
                <c:pt idx="71885">
                  <c:v>-226.69249999999997</c:v>
                </c:pt>
                <c:pt idx="71886">
                  <c:v>-226.69049999999999</c:v>
                </c:pt>
                <c:pt idx="71887">
                  <c:v>-226.68849999999998</c:v>
                </c:pt>
                <c:pt idx="71888">
                  <c:v>-226.68649999999997</c:v>
                </c:pt>
                <c:pt idx="71889">
                  <c:v>-226.68449999999999</c:v>
                </c:pt>
                <c:pt idx="71890">
                  <c:v>-226.68249999999998</c:v>
                </c:pt>
                <c:pt idx="71891">
                  <c:v>-226.68049999999997</c:v>
                </c:pt>
                <c:pt idx="71892">
                  <c:v>-226.67849999999999</c:v>
                </c:pt>
                <c:pt idx="71893">
                  <c:v>-226.67649999999998</c:v>
                </c:pt>
                <c:pt idx="71894">
                  <c:v>-226.67449999999997</c:v>
                </c:pt>
                <c:pt idx="71895">
                  <c:v>-226.67249999999999</c:v>
                </c:pt>
                <c:pt idx="71896">
                  <c:v>-226.67049999999998</c:v>
                </c:pt>
                <c:pt idx="71897">
                  <c:v>-226.66849999999997</c:v>
                </c:pt>
                <c:pt idx="71898">
                  <c:v>-226.66649999999998</c:v>
                </c:pt>
                <c:pt idx="71899">
                  <c:v>-226.66449999999998</c:v>
                </c:pt>
                <c:pt idx="71900">
                  <c:v>-226.66249999999997</c:v>
                </c:pt>
                <c:pt idx="71901">
                  <c:v>-226.66049999999998</c:v>
                </c:pt>
                <c:pt idx="71902">
                  <c:v>-226.65849999999998</c:v>
                </c:pt>
                <c:pt idx="71903">
                  <c:v>-226.65649999999997</c:v>
                </c:pt>
                <c:pt idx="71904">
                  <c:v>-226.65449999999998</c:v>
                </c:pt>
                <c:pt idx="71905">
                  <c:v>-226.65249999999997</c:v>
                </c:pt>
                <c:pt idx="71906">
                  <c:v>-226.65049999999997</c:v>
                </c:pt>
                <c:pt idx="71907">
                  <c:v>-226.64849999999998</c:v>
                </c:pt>
                <c:pt idx="71908">
                  <c:v>-226.64649999999997</c:v>
                </c:pt>
                <c:pt idx="71909">
                  <c:v>-226.64449999999997</c:v>
                </c:pt>
                <c:pt idx="71910">
                  <c:v>-226.64249999999998</c:v>
                </c:pt>
                <c:pt idx="71911">
                  <c:v>-226.64049999999997</c:v>
                </c:pt>
                <c:pt idx="71912">
                  <c:v>-226.63849999999996</c:v>
                </c:pt>
                <c:pt idx="71913">
                  <c:v>-226.63649999999998</c:v>
                </c:pt>
                <c:pt idx="71914">
                  <c:v>-226.63449999999997</c:v>
                </c:pt>
                <c:pt idx="71915">
                  <c:v>-226.63249999999996</c:v>
                </c:pt>
                <c:pt idx="71916">
                  <c:v>-226.63049999999998</c:v>
                </c:pt>
                <c:pt idx="71917">
                  <c:v>-226.62849999999997</c:v>
                </c:pt>
                <c:pt idx="71918">
                  <c:v>-226.62649999999996</c:v>
                </c:pt>
                <c:pt idx="71919">
                  <c:v>-226.62449999999998</c:v>
                </c:pt>
                <c:pt idx="71920">
                  <c:v>-226.62249999999997</c:v>
                </c:pt>
                <c:pt idx="71921">
                  <c:v>-226.62049999999996</c:v>
                </c:pt>
                <c:pt idx="71922">
                  <c:v>-226.61849999999998</c:v>
                </c:pt>
                <c:pt idx="71923">
                  <c:v>-226.61649999999997</c:v>
                </c:pt>
                <c:pt idx="71924">
                  <c:v>-226.61449999999996</c:v>
                </c:pt>
                <c:pt idx="71925">
                  <c:v>-226.61249999999998</c:v>
                </c:pt>
                <c:pt idx="71926">
                  <c:v>-226.61049999999997</c:v>
                </c:pt>
                <c:pt idx="71927">
                  <c:v>-226.60849999999996</c:v>
                </c:pt>
                <c:pt idx="71928">
                  <c:v>-226.60649999999998</c:v>
                </c:pt>
                <c:pt idx="71929">
                  <c:v>-226.60449999999997</c:v>
                </c:pt>
                <c:pt idx="71930">
                  <c:v>-226.60249999999996</c:v>
                </c:pt>
                <c:pt idx="71931">
                  <c:v>-226.60049999999998</c:v>
                </c:pt>
                <c:pt idx="71932">
                  <c:v>-226.59849999999997</c:v>
                </c:pt>
                <c:pt idx="71933">
                  <c:v>-226.59649999999996</c:v>
                </c:pt>
                <c:pt idx="71934">
                  <c:v>-226.59449999999998</c:v>
                </c:pt>
                <c:pt idx="71935">
                  <c:v>-226.59249999999997</c:v>
                </c:pt>
                <c:pt idx="71936">
                  <c:v>-226.59049999999996</c:v>
                </c:pt>
                <c:pt idx="71937">
                  <c:v>-226.58849999999998</c:v>
                </c:pt>
                <c:pt idx="71938">
                  <c:v>-226.58649999999997</c:v>
                </c:pt>
                <c:pt idx="71939">
                  <c:v>-226.58449999999999</c:v>
                </c:pt>
                <c:pt idx="71940">
                  <c:v>-226.58249999999998</c:v>
                </c:pt>
                <c:pt idx="71941">
                  <c:v>-226.58049999999997</c:v>
                </c:pt>
                <c:pt idx="71942">
                  <c:v>-226.57849999999999</c:v>
                </c:pt>
                <c:pt idx="71943">
                  <c:v>-226.57649999999998</c:v>
                </c:pt>
                <c:pt idx="71944">
                  <c:v>-226.57449999999997</c:v>
                </c:pt>
                <c:pt idx="71945">
                  <c:v>-226.57249999999999</c:v>
                </c:pt>
                <c:pt idx="71946">
                  <c:v>-226.57049999999998</c:v>
                </c:pt>
                <c:pt idx="71947">
                  <c:v>-226.56849999999997</c:v>
                </c:pt>
                <c:pt idx="71948">
                  <c:v>-226.56649999999999</c:v>
                </c:pt>
                <c:pt idx="71949">
                  <c:v>-226.56449999999998</c:v>
                </c:pt>
                <c:pt idx="71950">
                  <c:v>-226.56249999999997</c:v>
                </c:pt>
                <c:pt idx="71951">
                  <c:v>-226.56049999999999</c:v>
                </c:pt>
                <c:pt idx="71952">
                  <c:v>-226.55849999999998</c:v>
                </c:pt>
                <c:pt idx="71953">
                  <c:v>-226.55649999999997</c:v>
                </c:pt>
                <c:pt idx="71954">
                  <c:v>-226.55449999999999</c:v>
                </c:pt>
                <c:pt idx="71955">
                  <c:v>-226.55249999999998</c:v>
                </c:pt>
                <c:pt idx="71956">
                  <c:v>-226.55049999999997</c:v>
                </c:pt>
                <c:pt idx="71957">
                  <c:v>-226.54849999999999</c:v>
                </c:pt>
                <c:pt idx="71958">
                  <c:v>-226.54649999999998</c:v>
                </c:pt>
                <c:pt idx="71959">
                  <c:v>-226.54449999999997</c:v>
                </c:pt>
                <c:pt idx="71960">
                  <c:v>-226.54249999999999</c:v>
                </c:pt>
                <c:pt idx="71961">
                  <c:v>-226.54049999999998</c:v>
                </c:pt>
                <c:pt idx="71962">
                  <c:v>-226.53849999999997</c:v>
                </c:pt>
                <c:pt idx="71963">
                  <c:v>-226.53649999999999</c:v>
                </c:pt>
                <c:pt idx="71964">
                  <c:v>-226.53449999999998</c:v>
                </c:pt>
                <c:pt idx="71965">
                  <c:v>-226.53249999999997</c:v>
                </c:pt>
                <c:pt idx="71966">
                  <c:v>-226.53049999999999</c:v>
                </c:pt>
                <c:pt idx="71967">
                  <c:v>-226.52849999999998</c:v>
                </c:pt>
                <c:pt idx="71968">
                  <c:v>-226.52649999999997</c:v>
                </c:pt>
                <c:pt idx="71969">
                  <c:v>-226.52449999999999</c:v>
                </c:pt>
                <c:pt idx="71970">
                  <c:v>-226.52249999999998</c:v>
                </c:pt>
                <c:pt idx="71971">
                  <c:v>-226.52049999999997</c:v>
                </c:pt>
                <c:pt idx="71972">
                  <c:v>-226.51849999999999</c:v>
                </c:pt>
                <c:pt idx="71973">
                  <c:v>-226.51649999999998</c:v>
                </c:pt>
                <c:pt idx="71974">
                  <c:v>-226.51449999999997</c:v>
                </c:pt>
                <c:pt idx="71975">
                  <c:v>-226.51249999999999</c:v>
                </c:pt>
                <c:pt idx="71976">
                  <c:v>-226.51049999999998</c:v>
                </c:pt>
                <c:pt idx="71977">
                  <c:v>-226.50849999999997</c:v>
                </c:pt>
                <c:pt idx="71978">
                  <c:v>-226.50649999999999</c:v>
                </c:pt>
                <c:pt idx="71979">
                  <c:v>-226.50449999999998</c:v>
                </c:pt>
                <c:pt idx="71980">
                  <c:v>-226.50249999999997</c:v>
                </c:pt>
                <c:pt idx="71981">
                  <c:v>-226.50049999999999</c:v>
                </c:pt>
                <c:pt idx="71982">
                  <c:v>-226.49849999999998</c:v>
                </c:pt>
                <c:pt idx="71983">
                  <c:v>-226.49649999999997</c:v>
                </c:pt>
                <c:pt idx="71984">
                  <c:v>-226.49449999999999</c:v>
                </c:pt>
                <c:pt idx="71985">
                  <c:v>-226.49249999999998</c:v>
                </c:pt>
                <c:pt idx="71986">
                  <c:v>-226.49049999999997</c:v>
                </c:pt>
                <c:pt idx="71987">
                  <c:v>-226.48849999999999</c:v>
                </c:pt>
                <c:pt idx="71988">
                  <c:v>-226.48649999999998</c:v>
                </c:pt>
                <c:pt idx="71989">
                  <c:v>-226.48449999999997</c:v>
                </c:pt>
                <c:pt idx="71990">
                  <c:v>-226.48249999999999</c:v>
                </c:pt>
                <c:pt idx="71991">
                  <c:v>-226.48049999999998</c:v>
                </c:pt>
                <c:pt idx="71992">
                  <c:v>-226.47849999999997</c:v>
                </c:pt>
                <c:pt idx="71993">
                  <c:v>-226.47649999999999</c:v>
                </c:pt>
                <c:pt idx="71994">
                  <c:v>-226.47449999999998</c:v>
                </c:pt>
                <c:pt idx="71995">
                  <c:v>-226.47249999999997</c:v>
                </c:pt>
                <c:pt idx="71996">
                  <c:v>-226.47049999999999</c:v>
                </c:pt>
                <c:pt idx="71997">
                  <c:v>-226.46849999999998</c:v>
                </c:pt>
                <c:pt idx="71998">
                  <c:v>-226.46649999999997</c:v>
                </c:pt>
                <c:pt idx="71999">
                  <c:v>-226.46449999999999</c:v>
                </c:pt>
                <c:pt idx="72000">
                  <c:v>-226.46249999999998</c:v>
                </c:pt>
                <c:pt idx="72001">
                  <c:v>-226.46049999999997</c:v>
                </c:pt>
                <c:pt idx="72002">
                  <c:v>-226.45849999999999</c:v>
                </c:pt>
                <c:pt idx="72003">
                  <c:v>-226.45649999999998</c:v>
                </c:pt>
                <c:pt idx="72004">
                  <c:v>-226.45449999999997</c:v>
                </c:pt>
                <c:pt idx="72005">
                  <c:v>-226.45249999999999</c:v>
                </c:pt>
                <c:pt idx="72006">
                  <c:v>-226.45049999999998</c:v>
                </c:pt>
                <c:pt idx="72007">
                  <c:v>-226.44849999999997</c:v>
                </c:pt>
                <c:pt idx="72008">
                  <c:v>-226.44649999999999</c:v>
                </c:pt>
                <c:pt idx="72009">
                  <c:v>-226.44449999999998</c:v>
                </c:pt>
                <c:pt idx="72010">
                  <c:v>-226.44249999999997</c:v>
                </c:pt>
                <c:pt idx="72011">
                  <c:v>-226.44049999999999</c:v>
                </c:pt>
                <c:pt idx="72012">
                  <c:v>-226.43849999999998</c:v>
                </c:pt>
                <c:pt idx="72013">
                  <c:v>-226.43649999999997</c:v>
                </c:pt>
                <c:pt idx="72014">
                  <c:v>-226.43449999999999</c:v>
                </c:pt>
                <c:pt idx="72015">
                  <c:v>-226.43249999999998</c:v>
                </c:pt>
                <c:pt idx="72016">
                  <c:v>-226.43049999999997</c:v>
                </c:pt>
                <c:pt idx="72017">
                  <c:v>-226.42849999999999</c:v>
                </c:pt>
                <c:pt idx="72018">
                  <c:v>-226.42649999999998</c:v>
                </c:pt>
                <c:pt idx="72019">
                  <c:v>-226.42449999999997</c:v>
                </c:pt>
                <c:pt idx="72020">
                  <c:v>-226.42249999999999</c:v>
                </c:pt>
                <c:pt idx="72021">
                  <c:v>-226.42049999999998</c:v>
                </c:pt>
                <c:pt idx="72022">
                  <c:v>-226.41849999999997</c:v>
                </c:pt>
                <c:pt idx="72023">
                  <c:v>-226.41649999999998</c:v>
                </c:pt>
                <c:pt idx="72024">
                  <c:v>-226.41449999999998</c:v>
                </c:pt>
                <c:pt idx="72025">
                  <c:v>-226.41249999999997</c:v>
                </c:pt>
                <c:pt idx="72026">
                  <c:v>-226.41049999999998</c:v>
                </c:pt>
                <c:pt idx="72027">
                  <c:v>-226.40849999999998</c:v>
                </c:pt>
                <c:pt idx="72028">
                  <c:v>-226.40649999999997</c:v>
                </c:pt>
                <c:pt idx="72029">
                  <c:v>-226.40449999999998</c:v>
                </c:pt>
                <c:pt idx="72030">
                  <c:v>-226.40249999999997</c:v>
                </c:pt>
                <c:pt idx="72031">
                  <c:v>-226.40049999999997</c:v>
                </c:pt>
                <c:pt idx="72032">
                  <c:v>-226.39849999999998</c:v>
                </c:pt>
                <c:pt idx="72033">
                  <c:v>-226.39649999999997</c:v>
                </c:pt>
                <c:pt idx="72034">
                  <c:v>-226.39449999999997</c:v>
                </c:pt>
                <c:pt idx="72035">
                  <c:v>-226.39249999999998</c:v>
                </c:pt>
                <c:pt idx="72036">
                  <c:v>-226.39049999999997</c:v>
                </c:pt>
                <c:pt idx="72037">
                  <c:v>-226.38849999999996</c:v>
                </c:pt>
                <c:pt idx="72038">
                  <c:v>-226.38649999999998</c:v>
                </c:pt>
                <c:pt idx="72039">
                  <c:v>-226.38449999999997</c:v>
                </c:pt>
                <c:pt idx="72040">
                  <c:v>-226.38249999999996</c:v>
                </c:pt>
                <c:pt idx="72041">
                  <c:v>-226.38049999999998</c:v>
                </c:pt>
                <c:pt idx="72042">
                  <c:v>-226.37849999999997</c:v>
                </c:pt>
                <c:pt idx="72043">
                  <c:v>-226.37649999999996</c:v>
                </c:pt>
                <c:pt idx="72044">
                  <c:v>-226.37449999999998</c:v>
                </c:pt>
                <c:pt idx="72045">
                  <c:v>-226.37249999999997</c:v>
                </c:pt>
                <c:pt idx="72046">
                  <c:v>-226.37049999999996</c:v>
                </c:pt>
                <c:pt idx="72047">
                  <c:v>-226.36849999999998</c:v>
                </c:pt>
                <c:pt idx="72048">
                  <c:v>-226.36649999999997</c:v>
                </c:pt>
                <c:pt idx="72049">
                  <c:v>-226.36449999999996</c:v>
                </c:pt>
                <c:pt idx="72050">
                  <c:v>-226.36249999999998</c:v>
                </c:pt>
                <c:pt idx="72051">
                  <c:v>-226.36049999999997</c:v>
                </c:pt>
                <c:pt idx="72052">
                  <c:v>-226.35849999999996</c:v>
                </c:pt>
                <c:pt idx="72053">
                  <c:v>-226.35649999999998</c:v>
                </c:pt>
                <c:pt idx="72054">
                  <c:v>-226.35449999999997</c:v>
                </c:pt>
                <c:pt idx="72055">
                  <c:v>-226.35249999999996</c:v>
                </c:pt>
                <c:pt idx="72056">
                  <c:v>-226.35049999999998</c:v>
                </c:pt>
                <c:pt idx="72057">
                  <c:v>-226.34849999999997</c:v>
                </c:pt>
                <c:pt idx="72058">
                  <c:v>-226.34649999999996</c:v>
                </c:pt>
                <c:pt idx="72059">
                  <c:v>-226.34449999999998</c:v>
                </c:pt>
                <c:pt idx="72060">
                  <c:v>-226.34249999999997</c:v>
                </c:pt>
                <c:pt idx="72061">
                  <c:v>-226.34049999999996</c:v>
                </c:pt>
                <c:pt idx="72062">
                  <c:v>-226.33849999999998</c:v>
                </c:pt>
                <c:pt idx="72063">
                  <c:v>-226.33649999999997</c:v>
                </c:pt>
                <c:pt idx="72064">
                  <c:v>-226.33449999999999</c:v>
                </c:pt>
                <c:pt idx="72065">
                  <c:v>-226.33249999999998</c:v>
                </c:pt>
                <c:pt idx="72066">
                  <c:v>-226.33049999999997</c:v>
                </c:pt>
                <c:pt idx="72067">
                  <c:v>-226.32849999999999</c:v>
                </c:pt>
                <c:pt idx="72068">
                  <c:v>-226.32649999999998</c:v>
                </c:pt>
                <c:pt idx="72069">
                  <c:v>-226.32449999999997</c:v>
                </c:pt>
                <c:pt idx="72070">
                  <c:v>-226.32249999999999</c:v>
                </c:pt>
                <c:pt idx="72071">
                  <c:v>-226.32049999999998</c:v>
                </c:pt>
                <c:pt idx="72072">
                  <c:v>-226.31849999999997</c:v>
                </c:pt>
                <c:pt idx="72073">
                  <c:v>-226.31649999999999</c:v>
                </c:pt>
                <c:pt idx="72074">
                  <c:v>-226.31449999999998</c:v>
                </c:pt>
                <c:pt idx="72075">
                  <c:v>-226.31249999999997</c:v>
                </c:pt>
                <c:pt idx="72076">
                  <c:v>-226.31049999999999</c:v>
                </c:pt>
                <c:pt idx="72077">
                  <c:v>-226.30849999999998</c:v>
                </c:pt>
                <c:pt idx="72078">
                  <c:v>-226.30649999999997</c:v>
                </c:pt>
                <c:pt idx="72079">
                  <c:v>-226.30449999999999</c:v>
                </c:pt>
                <c:pt idx="72080">
                  <c:v>-226.30249999999998</c:v>
                </c:pt>
                <c:pt idx="72081">
                  <c:v>-226.30049999999997</c:v>
                </c:pt>
                <c:pt idx="72082">
                  <c:v>-226.29849999999999</c:v>
                </c:pt>
                <c:pt idx="72083">
                  <c:v>-226.29649999999998</c:v>
                </c:pt>
                <c:pt idx="72084">
                  <c:v>-226.29449999999997</c:v>
                </c:pt>
                <c:pt idx="72085">
                  <c:v>-226.29249999999999</c:v>
                </c:pt>
                <c:pt idx="72086">
                  <c:v>-226.29049999999998</c:v>
                </c:pt>
                <c:pt idx="72087">
                  <c:v>-226.28849999999997</c:v>
                </c:pt>
                <c:pt idx="72088">
                  <c:v>-226.28649999999999</c:v>
                </c:pt>
                <c:pt idx="72089">
                  <c:v>-226.28449999999998</c:v>
                </c:pt>
                <c:pt idx="72090">
                  <c:v>-226.28249999999997</c:v>
                </c:pt>
                <c:pt idx="72091">
                  <c:v>-226.28049999999999</c:v>
                </c:pt>
                <c:pt idx="72092">
                  <c:v>-226.27849999999998</c:v>
                </c:pt>
                <c:pt idx="72093">
                  <c:v>-226.27649999999997</c:v>
                </c:pt>
                <c:pt idx="72094">
                  <c:v>-226.27449999999999</c:v>
                </c:pt>
                <c:pt idx="72095">
                  <c:v>-226.27249999999998</c:v>
                </c:pt>
                <c:pt idx="72096">
                  <c:v>-226.27049999999997</c:v>
                </c:pt>
                <c:pt idx="72097">
                  <c:v>-226.26849999999999</c:v>
                </c:pt>
                <c:pt idx="72098">
                  <c:v>-226.26649999999998</c:v>
                </c:pt>
                <c:pt idx="72099">
                  <c:v>-226.26449999999997</c:v>
                </c:pt>
                <c:pt idx="72100">
                  <c:v>-226.26249999999999</c:v>
                </c:pt>
                <c:pt idx="72101">
                  <c:v>-226.26049999999998</c:v>
                </c:pt>
                <c:pt idx="72102">
                  <c:v>-226.25849999999997</c:v>
                </c:pt>
                <c:pt idx="72103">
                  <c:v>-226.25649999999999</c:v>
                </c:pt>
                <c:pt idx="72104">
                  <c:v>-226.25449999999998</c:v>
                </c:pt>
                <c:pt idx="72105">
                  <c:v>-226.25249999999997</c:v>
                </c:pt>
                <c:pt idx="72106">
                  <c:v>-226.25049999999999</c:v>
                </c:pt>
                <c:pt idx="72107">
                  <c:v>-226.24849999999998</c:v>
                </c:pt>
                <c:pt idx="72108">
                  <c:v>-226.24649999999997</c:v>
                </c:pt>
                <c:pt idx="72109">
                  <c:v>-226.24449999999999</c:v>
                </c:pt>
                <c:pt idx="72110">
                  <c:v>-226.24249999999998</c:v>
                </c:pt>
                <c:pt idx="72111">
                  <c:v>-226.24049999999997</c:v>
                </c:pt>
                <c:pt idx="72112">
                  <c:v>-226.23849999999999</c:v>
                </c:pt>
                <c:pt idx="72113">
                  <c:v>-226.23649999999998</c:v>
                </c:pt>
                <c:pt idx="72114">
                  <c:v>-226.23449999999997</c:v>
                </c:pt>
                <c:pt idx="72115">
                  <c:v>-226.23249999999999</c:v>
                </c:pt>
                <c:pt idx="72116">
                  <c:v>-226.23049999999998</c:v>
                </c:pt>
                <c:pt idx="72117">
                  <c:v>-226.22849999999997</c:v>
                </c:pt>
                <c:pt idx="72118">
                  <c:v>-226.22649999999999</c:v>
                </c:pt>
                <c:pt idx="72119">
                  <c:v>-226.22449999999998</c:v>
                </c:pt>
                <c:pt idx="72120">
                  <c:v>-226.22249999999997</c:v>
                </c:pt>
                <c:pt idx="72121">
                  <c:v>-226.22049999999999</c:v>
                </c:pt>
                <c:pt idx="72122">
                  <c:v>-226.21849999999998</c:v>
                </c:pt>
                <c:pt idx="72123">
                  <c:v>-226.21649999999997</c:v>
                </c:pt>
                <c:pt idx="72124">
                  <c:v>-226.21449999999999</c:v>
                </c:pt>
                <c:pt idx="72125">
                  <c:v>-226.21249999999998</c:v>
                </c:pt>
                <c:pt idx="72126">
                  <c:v>-226.21049999999997</c:v>
                </c:pt>
                <c:pt idx="72127">
                  <c:v>-226.20849999999999</c:v>
                </c:pt>
                <c:pt idx="72128">
                  <c:v>-226.20649999999998</c:v>
                </c:pt>
                <c:pt idx="72129">
                  <c:v>-226.20449999999997</c:v>
                </c:pt>
                <c:pt idx="72130">
                  <c:v>-226.20249999999999</c:v>
                </c:pt>
                <c:pt idx="72131">
                  <c:v>-226.20049999999998</c:v>
                </c:pt>
                <c:pt idx="72132">
                  <c:v>-226.19849999999997</c:v>
                </c:pt>
                <c:pt idx="72133">
                  <c:v>-226.19649999999999</c:v>
                </c:pt>
                <c:pt idx="72134">
                  <c:v>-226.19449999999998</c:v>
                </c:pt>
                <c:pt idx="72135">
                  <c:v>-226.19249999999997</c:v>
                </c:pt>
                <c:pt idx="72136">
                  <c:v>-226.19049999999999</c:v>
                </c:pt>
                <c:pt idx="72137">
                  <c:v>-226.18849999999998</c:v>
                </c:pt>
                <c:pt idx="72138">
                  <c:v>-226.18649999999997</c:v>
                </c:pt>
                <c:pt idx="72139">
                  <c:v>-226.18449999999999</c:v>
                </c:pt>
                <c:pt idx="72140">
                  <c:v>-226.18249999999998</c:v>
                </c:pt>
                <c:pt idx="72141">
                  <c:v>-226.18049999999997</c:v>
                </c:pt>
                <c:pt idx="72142">
                  <c:v>-226.17849999999999</c:v>
                </c:pt>
                <c:pt idx="72143">
                  <c:v>-226.17649999999998</c:v>
                </c:pt>
                <c:pt idx="72144">
                  <c:v>-226.17449999999997</c:v>
                </c:pt>
                <c:pt idx="72145">
                  <c:v>-226.17249999999999</c:v>
                </c:pt>
                <c:pt idx="72146">
                  <c:v>-226.17049999999998</c:v>
                </c:pt>
                <c:pt idx="72147">
                  <c:v>-226.16849999999997</c:v>
                </c:pt>
                <c:pt idx="72148">
                  <c:v>-226.16649999999998</c:v>
                </c:pt>
                <c:pt idx="72149">
                  <c:v>-226.16449999999998</c:v>
                </c:pt>
                <c:pt idx="72150">
                  <c:v>-226.16249999999997</c:v>
                </c:pt>
                <c:pt idx="72151">
                  <c:v>-226.16049999999998</c:v>
                </c:pt>
                <c:pt idx="72152">
                  <c:v>-226.15849999999998</c:v>
                </c:pt>
                <c:pt idx="72153">
                  <c:v>-226.15649999999997</c:v>
                </c:pt>
                <c:pt idx="72154">
                  <c:v>-226.15449999999998</c:v>
                </c:pt>
                <c:pt idx="72155">
                  <c:v>-226.15249999999997</c:v>
                </c:pt>
                <c:pt idx="72156">
                  <c:v>-226.15049999999997</c:v>
                </c:pt>
                <c:pt idx="72157">
                  <c:v>-226.14849999999998</c:v>
                </c:pt>
                <c:pt idx="72158">
                  <c:v>-226.14649999999997</c:v>
                </c:pt>
                <c:pt idx="72159">
                  <c:v>-226.14449999999997</c:v>
                </c:pt>
                <c:pt idx="72160">
                  <c:v>-226.14249999999998</c:v>
                </c:pt>
                <c:pt idx="72161">
                  <c:v>-226.14049999999997</c:v>
                </c:pt>
                <c:pt idx="72162">
                  <c:v>-226.13849999999996</c:v>
                </c:pt>
                <c:pt idx="72163">
                  <c:v>-226.13649999999998</c:v>
                </c:pt>
                <c:pt idx="72164">
                  <c:v>-226.13449999999997</c:v>
                </c:pt>
                <c:pt idx="72165">
                  <c:v>-226.13249999999996</c:v>
                </c:pt>
                <c:pt idx="72166">
                  <c:v>-226.13049999999998</c:v>
                </c:pt>
                <c:pt idx="72167">
                  <c:v>-226.12849999999997</c:v>
                </c:pt>
                <c:pt idx="72168">
                  <c:v>-226.12649999999996</c:v>
                </c:pt>
                <c:pt idx="72169">
                  <c:v>-226.12449999999998</c:v>
                </c:pt>
                <c:pt idx="72170">
                  <c:v>-226.12249999999997</c:v>
                </c:pt>
                <c:pt idx="72171">
                  <c:v>-226.12049999999996</c:v>
                </c:pt>
                <c:pt idx="72172">
                  <c:v>-226.11849999999998</c:v>
                </c:pt>
                <c:pt idx="72173">
                  <c:v>-226.11649999999997</c:v>
                </c:pt>
                <c:pt idx="72174">
                  <c:v>-226.11449999999996</c:v>
                </c:pt>
                <c:pt idx="72175">
                  <c:v>-226.11249999999998</c:v>
                </c:pt>
                <c:pt idx="72176">
                  <c:v>-226.11049999999997</c:v>
                </c:pt>
                <c:pt idx="72177">
                  <c:v>-226.10849999999996</c:v>
                </c:pt>
                <c:pt idx="72178">
                  <c:v>-226.10649999999998</c:v>
                </c:pt>
                <c:pt idx="72179">
                  <c:v>-226.10449999999997</c:v>
                </c:pt>
                <c:pt idx="72180">
                  <c:v>-226.10249999999996</c:v>
                </c:pt>
                <c:pt idx="72181">
                  <c:v>-226.10049999999998</c:v>
                </c:pt>
                <c:pt idx="72182">
                  <c:v>-226.09849999999997</c:v>
                </c:pt>
                <c:pt idx="72183">
                  <c:v>-226.09649999999996</c:v>
                </c:pt>
                <c:pt idx="72184">
                  <c:v>-226.09449999999998</c:v>
                </c:pt>
                <c:pt idx="72185">
                  <c:v>-226.09249999999997</c:v>
                </c:pt>
                <c:pt idx="72186">
                  <c:v>-226.09049999999996</c:v>
                </c:pt>
                <c:pt idx="72187">
                  <c:v>-226.08849999999998</c:v>
                </c:pt>
                <c:pt idx="72188">
                  <c:v>-226.08649999999997</c:v>
                </c:pt>
                <c:pt idx="72189">
                  <c:v>-226.08449999999999</c:v>
                </c:pt>
                <c:pt idx="72190">
                  <c:v>-226.08249999999998</c:v>
                </c:pt>
                <c:pt idx="72191">
                  <c:v>-226.08049999999997</c:v>
                </c:pt>
                <c:pt idx="72192">
                  <c:v>-226.07849999999999</c:v>
                </c:pt>
                <c:pt idx="72193">
                  <c:v>-226.07649999999998</c:v>
                </c:pt>
                <c:pt idx="72194">
                  <c:v>-226.07449999999997</c:v>
                </c:pt>
                <c:pt idx="72195">
                  <c:v>-226.07249999999999</c:v>
                </c:pt>
                <c:pt idx="72196">
                  <c:v>-226.07049999999998</c:v>
                </c:pt>
                <c:pt idx="72197">
                  <c:v>-226.06849999999997</c:v>
                </c:pt>
                <c:pt idx="72198">
                  <c:v>-226.06649999999999</c:v>
                </c:pt>
                <c:pt idx="72199">
                  <c:v>-226.06449999999998</c:v>
                </c:pt>
                <c:pt idx="72200">
                  <c:v>-226.06249999999997</c:v>
                </c:pt>
                <c:pt idx="72201">
                  <c:v>-226.06049999999999</c:v>
                </c:pt>
                <c:pt idx="72202">
                  <c:v>-226.05849999999998</c:v>
                </c:pt>
                <c:pt idx="72203">
                  <c:v>-226.05649999999997</c:v>
                </c:pt>
                <c:pt idx="72204">
                  <c:v>-226.05449999999999</c:v>
                </c:pt>
                <c:pt idx="72205">
                  <c:v>-226.05249999999998</c:v>
                </c:pt>
                <c:pt idx="72206">
                  <c:v>-226.05049999999997</c:v>
                </c:pt>
                <c:pt idx="72207">
                  <c:v>-226.04849999999999</c:v>
                </c:pt>
                <c:pt idx="72208">
                  <c:v>-226.04649999999998</c:v>
                </c:pt>
                <c:pt idx="72209">
                  <c:v>-226.04449999999997</c:v>
                </c:pt>
                <c:pt idx="72210">
                  <c:v>-226.04249999999999</c:v>
                </c:pt>
                <c:pt idx="72211">
                  <c:v>-226.04049999999998</c:v>
                </c:pt>
                <c:pt idx="72212">
                  <c:v>-226.03849999999997</c:v>
                </c:pt>
                <c:pt idx="72213">
                  <c:v>-226.03649999999999</c:v>
                </c:pt>
                <c:pt idx="72214">
                  <c:v>-226.03449999999998</c:v>
                </c:pt>
                <c:pt idx="72215">
                  <c:v>-226.03249999999997</c:v>
                </c:pt>
                <c:pt idx="72216">
                  <c:v>-226.03049999999999</c:v>
                </c:pt>
                <c:pt idx="72217">
                  <c:v>-226.02849999999998</c:v>
                </c:pt>
                <c:pt idx="72218">
                  <c:v>-226.02649999999997</c:v>
                </c:pt>
                <c:pt idx="72219">
                  <c:v>-226.02449999999999</c:v>
                </c:pt>
                <c:pt idx="72220">
                  <c:v>-226.02249999999998</c:v>
                </c:pt>
                <c:pt idx="72221">
                  <c:v>-226.02049999999997</c:v>
                </c:pt>
                <c:pt idx="72222">
                  <c:v>-226.01849999999999</c:v>
                </c:pt>
                <c:pt idx="72223">
                  <c:v>-226.01649999999998</c:v>
                </c:pt>
                <c:pt idx="72224">
                  <c:v>-226.01449999999997</c:v>
                </c:pt>
                <c:pt idx="72225">
                  <c:v>-226.01249999999999</c:v>
                </c:pt>
                <c:pt idx="72226">
                  <c:v>-226.01049999999998</c:v>
                </c:pt>
                <c:pt idx="72227">
                  <c:v>-226.00849999999997</c:v>
                </c:pt>
                <c:pt idx="72228">
                  <c:v>-226.00649999999999</c:v>
                </c:pt>
                <c:pt idx="72229">
                  <c:v>-226.00449999999998</c:v>
                </c:pt>
                <c:pt idx="72230">
                  <c:v>-226.00249999999997</c:v>
                </c:pt>
                <c:pt idx="72231">
                  <c:v>-226.00049999999999</c:v>
                </c:pt>
                <c:pt idx="72232">
                  <c:v>-225.99849999999998</c:v>
                </c:pt>
                <c:pt idx="72233">
                  <c:v>-225.99649999999997</c:v>
                </c:pt>
                <c:pt idx="72234">
                  <c:v>-225.99449999999999</c:v>
                </c:pt>
                <c:pt idx="72235">
                  <c:v>-225.99249999999998</c:v>
                </c:pt>
                <c:pt idx="72236">
                  <c:v>-225.99049999999997</c:v>
                </c:pt>
                <c:pt idx="72237">
                  <c:v>-225.98849999999999</c:v>
                </c:pt>
                <c:pt idx="72238">
                  <c:v>-225.98649999999998</c:v>
                </c:pt>
                <c:pt idx="72239">
                  <c:v>-225.98449999999997</c:v>
                </c:pt>
                <c:pt idx="72240">
                  <c:v>-225.98249999999999</c:v>
                </c:pt>
                <c:pt idx="72241">
                  <c:v>-225.98049999999998</c:v>
                </c:pt>
                <c:pt idx="72242">
                  <c:v>-225.97849999999997</c:v>
                </c:pt>
                <c:pt idx="72243">
                  <c:v>-225.97649999999999</c:v>
                </c:pt>
                <c:pt idx="72244">
                  <c:v>-225.97449999999998</c:v>
                </c:pt>
                <c:pt idx="72245">
                  <c:v>-225.97249999999997</c:v>
                </c:pt>
                <c:pt idx="72246">
                  <c:v>-225.97049999999999</c:v>
                </c:pt>
                <c:pt idx="72247">
                  <c:v>-225.96849999999998</c:v>
                </c:pt>
                <c:pt idx="72248">
                  <c:v>-225.96649999999997</c:v>
                </c:pt>
                <c:pt idx="72249">
                  <c:v>-225.96449999999999</c:v>
                </c:pt>
                <c:pt idx="72250">
                  <c:v>-225.96249999999998</c:v>
                </c:pt>
                <c:pt idx="72251">
                  <c:v>-225.96049999999997</c:v>
                </c:pt>
                <c:pt idx="72252">
                  <c:v>-225.95849999999999</c:v>
                </c:pt>
                <c:pt idx="72253">
                  <c:v>-225.95649999999998</c:v>
                </c:pt>
                <c:pt idx="72254">
                  <c:v>-225.95449999999997</c:v>
                </c:pt>
                <c:pt idx="72255">
                  <c:v>-225.95249999999999</c:v>
                </c:pt>
                <c:pt idx="72256">
                  <c:v>-225.95049999999998</c:v>
                </c:pt>
                <c:pt idx="72257">
                  <c:v>-225.94849999999997</c:v>
                </c:pt>
                <c:pt idx="72258">
                  <c:v>-225.94649999999999</c:v>
                </c:pt>
                <c:pt idx="72259">
                  <c:v>-225.94449999999998</c:v>
                </c:pt>
                <c:pt idx="72260">
                  <c:v>-225.94249999999997</c:v>
                </c:pt>
                <c:pt idx="72261">
                  <c:v>-225.94049999999999</c:v>
                </c:pt>
                <c:pt idx="72262">
                  <c:v>-225.93849999999998</c:v>
                </c:pt>
                <c:pt idx="72263">
                  <c:v>-225.93649999999997</c:v>
                </c:pt>
                <c:pt idx="72264">
                  <c:v>-225.93449999999999</c:v>
                </c:pt>
                <c:pt idx="72265">
                  <c:v>-225.93249999999998</c:v>
                </c:pt>
                <c:pt idx="72266">
                  <c:v>-225.93049999999997</c:v>
                </c:pt>
                <c:pt idx="72267">
                  <c:v>-225.92849999999999</c:v>
                </c:pt>
                <c:pt idx="72268">
                  <c:v>-225.92649999999998</c:v>
                </c:pt>
                <c:pt idx="72269">
                  <c:v>-225.92449999999997</c:v>
                </c:pt>
                <c:pt idx="72270">
                  <c:v>-225.92249999999999</c:v>
                </c:pt>
                <c:pt idx="72271">
                  <c:v>-225.92049999999998</c:v>
                </c:pt>
                <c:pt idx="72272">
                  <c:v>-225.91849999999997</c:v>
                </c:pt>
                <c:pt idx="72273">
                  <c:v>-225.91649999999998</c:v>
                </c:pt>
                <c:pt idx="72274">
                  <c:v>-225.91449999999998</c:v>
                </c:pt>
                <c:pt idx="72275">
                  <c:v>-225.91249999999997</c:v>
                </c:pt>
                <c:pt idx="72276">
                  <c:v>-225.91049999999998</c:v>
                </c:pt>
                <c:pt idx="72277">
                  <c:v>-225.90849999999998</c:v>
                </c:pt>
                <c:pt idx="72278">
                  <c:v>-225.90649999999997</c:v>
                </c:pt>
                <c:pt idx="72279">
                  <c:v>-225.90449999999998</c:v>
                </c:pt>
                <c:pt idx="72280">
                  <c:v>-225.90249999999997</c:v>
                </c:pt>
                <c:pt idx="72281">
                  <c:v>-225.90049999999997</c:v>
                </c:pt>
                <c:pt idx="72282">
                  <c:v>-225.89849999999998</c:v>
                </c:pt>
                <c:pt idx="72283">
                  <c:v>-225.89649999999997</c:v>
                </c:pt>
                <c:pt idx="72284">
                  <c:v>-225.89449999999997</c:v>
                </c:pt>
                <c:pt idx="72285">
                  <c:v>-225.89249999999998</c:v>
                </c:pt>
                <c:pt idx="72286">
                  <c:v>-225.89049999999997</c:v>
                </c:pt>
                <c:pt idx="72287">
                  <c:v>-225.88849999999996</c:v>
                </c:pt>
                <c:pt idx="72288">
                  <c:v>-225.88649999999998</c:v>
                </c:pt>
                <c:pt idx="72289">
                  <c:v>-225.88449999999997</c:v>
                </c:pt>
                <c:pt idx="72290">
                  <c:v>-225.88249999999996</c:v>
                </c:pt>
                <c:pt idx="72291">
                  <c:v>-225.88049999999998</c:v>
                </c:pt>
                <c:pt idx="72292">
                  <c:v>-225.87849999999997</c:v>
                </c:pt>
                <c:pt idx="72293">
                  <c:v>-225.87649999999996</c:v>
                </c:pt>
                <c:pt idx="72294">
                  <c:v>-225.87449999999998</c:v>
                </c:pt>
                <c:pt idx="72295">
                  <c:v>-225.87249999999997</c:v>
                </c:pt>
                <c:pt idx="72296">
                  <c:v>-225.87049999999996</c:v>
                </c:pt>
                <c:pt idx="72297">
                  <c:v>-225.86849999999998</c:v>
                </c:pt>
                <c:pt idx="72298">
                  <c:v>-225.86649999999997</c:v>
                </c:pt>
                <c:pt idx="72299">
                  <c:v>-225.86449999999996</c:v>
                </c:pt>
                <c:pt idx="72300">
                  <c:v>-225.86249999999998</c:v>
                </c:pt>
                <c:pt idx="72301">
                  <c:v>-225.86049999999997</c:v>
                </c:pt>
                <c:pt idx="72302">
                  <c:v>-225.85849999999996</c:v>
                </c:pt>
                <c:pt idx="72303">
                  <c:v>-225.85649999999998</c:v>
                </c:pt>
                <c:pt idx="72304">
                  <c:v>-225.85449999999997</c:v>
                </c:pt>
                <c:pt idx="72305">
                  <c:v>-225.85249999999996</c:v>
                </c:pt>
                <c:pt idx="72306">
                  <c:v>-225.85049999999998</c:v>
                </c:pt>
                <c:pt idx="72307">
                  <c:v>-225.84849999999997</c:v>
                </c:pt>
                <c:pt idx="72308">
                  <c:v>-225.84649999999996</c:v>
                </c:pt>
                <c:pt idx="72309">
                  <c:v>-225.84449999999998</c:v>
                </c:pt>
                <c:pt idx="72310">
                  <c:v>-225.84249999999997</c:v>
                </c:pt>
                <c:pt idx="72311">
                  <c:v>-225.84049999999996</c:v>
                </c:pt>
                <c:pt idx="72312">
                  <c:v>-225.83849999999998</c:v>
                </c:pt>
                <c:pt idx="72313">
                  <c:v>-225.83649999999997</c:v>
                </c:pt>
                <c:pt idx="72314">
                  <c:v>-225.83449999999999</c:v>
                </c:pt>
                <c:pt idx="72315">
                  <c:v>-225.83249999999998</c:v>
                </c:pt>
                <c:pt idx="72316">
                  <c:v>-225.83049999999997</c:v>
                </c:pt>
                <c:pt idx="72317">
                  <c:v>-225.82849999999999</c:v>
                </c:pt>
                <c:pt idx="72318">
                  <c:v>-225.82649999999998</c:v>
                </c:pt>
                <c:pt idx="72319">
                  <c:v>-225.82449999999997</c:v>
                </c:pt>
                <c:pt idx="72320">
                  <c:v>-225.82249999999999</c:v>
                </c:pt>
                <c:pt idx="72321">
                  <c:v>-225.82049999999998</c:v>
                </c:pt>
                <c:pt idx="72322">
                  <c:v>-225.81849999999997</c:v>
                </c:pt>
                <c:pt idx="72323">
                  <c:v>-225.81649999999999</c:v>
                </c:pt>
                <c:pt idx="72324">
                  <c:v>-225.81449999999998</c:v>
                </c:pt>
                <c:pt idx="72325">
                  <c:v>-225.81249999999997</c:v>
                </c:pt>
                <c:pt idx="72326">
                  <c:v>-225.81049999999999</c:v>
                </c:pt>
                <c:pt idx="72327">
                  <c:v>-225.80849999999998</c:v>
                </c:pt>
                <c:pt idx="72328">
                  <c:v>-225.80649999999997</c:v>
                </c:pt>
                <c:pt idx="72329">
                  <c:v>-225.80449999999999</c:v>
                </c:pt>
                <c:pt idx="72330">
                  <c:v>-225.80249999999998</c:v>
                </c:pt>
                <c:pt idx="72331">
                  <c:v>-225.80049999999997</c:v>
                </c:pt>
                <c:pt idx="72332">
                  <c:v>-225.79849999999999</c:v>
                </c:pt>
                <c:pt idx="72333">
                  <c:v>-225.79649999999998</c:v>
                </c:pt>
                <c:pt idx="72334">
                  <c:v>-225.79449999999997</c:v>
                </c:pt>
                <c:pt idx="72335">
                  <c:v>-225.79249999999999</c:v>
                </c:pt>
                <c:pt idx="72336">
                  <c:v>-225.79049999999998</c:v>
                </c:pt>
                <c:pt idx="72337">
                  <c:v>-225.78849999999997</c:v>
                </c:pt>
                <c:pt idx="72338">
                  <c:v>-225.78649999999999</c:v>
                </c:pt>
                <c:pt idx="72339">
                  <c:v>-225.78449999999998</c:v>
                </c:pt>
                <c:pt idx="72340">
                  <c:v>-225.78249999999997</c:v>
                </c:pt>
                <c:pt idx="72341">
                  <c:v>-225.78049999999999</c:v>
                </c:pt>
                <c:pt idx="72342">
                  <c:v>-225.77849999999998</c:v>
                </c:pt>
                <c:pt idx="72343">
                  <c:v>-225.77649999999997</c:v>
                </c:pt>
                <c:pt idx="72344">
                  <c:v>-225.77449999999999</c:v>
                </c:pt>
                <c:pt idx="72345">
                  <c:v>-225.77249999999998</c:v>
                </c:pt>
                <c:pt idx="72346">
                  <c:v>-225.77049999999997</c:v>
                </c:pt>
                <c:pt idx="72347">
                  <c:v>-225.76849999999999</c:v>
                </c:pt>
                <c:pt idx="72348">
                  <c:v>-225.76649999999998</c:v>
                </c:pt>
                <c:pt idx="72349">
                  <c:v>-225.76449999999997</c:v>
                </c:pt>
                <c:pt idx="72350">
                  <c:v>-225.76249999999999</c:v>
                </c:pt>
                <c:pt idx="72351">
                  <c:v>-225.76049999999998</c:v>
                </c:pt>
                <c:pt idx="72352">
                  <c:v>-225.75849999999997</c:v>
                </c:pt>
                <c:pt idx="72353">
                  <c:v>-225.75649999999999</c:v>
                </c:pt>
                <c:pt idx="72354">
                  <c:v>-225.75449999999998</c:v>
                </c:pt>
                <c:pt idx="72355">
                  <c:v>-225.75249999999997</c:v>
                </c:pt>
                <c:pt idx="72356">
                  <c:v>-225.75049999999999</c:v>
                </c:pt>
                <c:pt idx="72357">
                  <c:v>-225.74849999999998</c:v>
                </c:pt>
                <c:pt idx="72358">
                  <c:v>-225.74649999999997</c:v>
                </c:pt>
                <c:pt idx="72359">
                  <c:v>-225.74449999999999</c:v>
                </c:pt>
                <c:pt idx="72360">
                  <c:v>-225.74249999999998</c:v>
                </c:pt>
                <c:pt idx="72361">
                  <c:v>-225.74049999999997</c:v>
                </c:pt>
                <c:pt idx="72362">
                  <c:v>-225.73849999999999</c:v>
                </c:pt>
                <c:pt idx="72363">
                  <c:v>-225.73649999999998</c:v>
                </c:pt>
                <c:pt idx="72364">
                  <c:v>-225.73449999999997</c:v>
                </c:pt>
                <c:pt idx="72365">
                  <c:v>-225.73249999999999</c:v>
                </c:pt>
                <c:pt idx="72366">
                  <c:v>-225.73049999999998</c:v>
                </c:pt>
                <c:pt idx="72367">
                  <c:v>-225.72849999999997</c:v>
                </c:pt>
                <c:pt idx="72368">
                  <c:v>-225.72649999999999</c:v>
                </c:pt>
                <c:pt idx="72369">
                  <c:v>-225.72449999999998</c:v>
                </c:pt>
                <c:pt idx="72370">
                  <c:v>-225.72249999999997</c:v>
                </c:pt>
                <c:pt idx="72371">
                  <c:v>-225.72049999999999</c:v>
                </c:pt>
                <c:pt idx="72372">
                  <c:v>-225.71849999999998</c:v>
                </c:pt>
                <c:pt idx="72373">
                  <c:v>-225.71649999999997</c:v>
                </c:pt>
                <c:pt idx="72374">
                  <c:v>-225.71449999999999</c:v>
                </c:pt>
                <c:pt idx="72375">
                  <c:v>-225.71249999999998</c:v>
                </c:pt>
                <c:pt idx="72376">
                  <c:v>-225.71049999999997</c:v>
                </c:pt>
                <c:pt idx="72377">
                  <c:v>-225.70849999999999</c:v>
                </c:pt>
                <c:pt idx="72378">
                  <c:v>-225.70649999999998</c:v>
                </c:pt>
                <c:pt idx="72379">
                  <c:v>-225.70449999999997</c:v>
                </c:pt>
                <c:pt idx="72380">
                  <c:v>-225.70249999999999</c:v>
                </c:pt>
                <c:pt idx="72381">
                  <c:v>-225.70049999999998</c:v>
                </c:pt>
                <c:pt idx="72382">
                  <c:v>-225.69849999999997</c:v>
                </c:pt>
                <c:pt idx="72383">
                  <c:v>-225.69649999999999</c:v>
                </c:pt>
                <c:pt idx="72384">
                  <c:v>-225.69449999999998</c:v>
                </c:pt>
                <c:pt idx="72385">
                  <c:v>-225.69249999999997</c:v>
                </c:pt>
                <c:pt idx="72386">
                  <c:v>-225.69049999999999</c:v>
                </c:pt>
                <c:pt idx="72387">
                  <c:v>-225.68849999999998</c:v>
                </c:pt>
                <c:pt idx="72388">
                  <c:v>-225.68649999999997</c:v>
                </c:pt>
                <c:pt idx="72389">
                  <c:v>-225.68449999999999</c:v>
                </c:pt>
                <c:pt idx="72390">
                  <c:v>-225.68249999999998</c:v>
                </c:pt>
                <c:pt idx="72391">
                  <c:v>-225.68049999999997</c:v>
                </c:pt>
                <c:pt idx="72392">
                  <c:v>-225.67849999999999</c:v>
                </c:pt>
                <c:pt idx="72393">
                  <c:v>-225.67649999999998</c:v>
                </c:pt>
                <c:pt idx="72394">
                  <c:v>-225.67449999999997</c:v>
                </c:pt>
                <c:pt idx="72395">
                  <c:v>-225.67249999999999</c:v>
                </c:pt>
                <c:pt idx="72396">
                  <c:v>-225.67049999999998</c:v>
                </c:pt>
                <c:pt idx="72397">
                  <c:v>-225.66849999999997</c:v>
                </c:pt>
                <c:pt idx="72398">
                  <c:v>-225.66649999999998</c:v>
                </c:pt>
                <c:pt idx="72399">
                  <c:v>-225.66449999999998</c:v>
                </c:pt>
                <c:pt idx="72400">
                  <c:v>-225.66249999999997</c:v>
                </c:pt>
                <c:pt idx="72401">
                  <c:v>-225.66049999999998</c:v>
                </c:pt>
                <c:pt idx="72402">
                  <c:v>-225.65849999999998</c:v>
                </c:pt>
                <c:pt idx="72403">
                  <c:v>-225.65649999999997</c:v>
                </c:pt>
                <c:pt idx="72404">
                  <c:v>-225.65449999999998</c:v>
                </c:pt>
                <c:pt idx="72405">
                  <c:v>-225.65249999999997</c:v>
                </c:pt>
                <c:pt idx="72406">
                  <c:v>-225.65049999999997</c:v>
                </c:pt>
                <c:pt idx="72407">
                  <c:v>-225.64849999999998</c:v>
                </c:pt>
                <c:pt idx="72408">
                  <c:v>-225.64649999999997</c:v>
                </c:pt>
                <c:pt idx="72409">
                  <c:v>-225.64449999999997</c:v>
                </c:pt>
                <c:pt idx="72410">
                  <c:v>-225.64249999999998</c:v>
                </c:pt>
                <c:pt idx="72411">
                  <c:v>-225.64049999999997</c:v>
                </c:pt>
                <c:pt idx="72412">
                  <c:v>-225.63849999999996</c:v>
                </c:pt>
                <c:pt idx="72413">
                  <c:v>-225.63649999999998</c:v>
                </c:pt>
                <c:pt idx="72414">
                  <c:v>-225.63449999999997</c:v>
                </c:pt>
                <c:pt idx="72415">
                  <c:v>-225.63249999999996</c:v>
                </c:pt>
                <c:pt idx="72416">
                  <c:v>-225.63049999999998</c:v>
                </c:pt>
                <c:pt idx="72417">
                  <c:v>-225.62849999999997</c:v>
                </c:pt>
                <c:pt idx="72418">
                  <c:v>-225.62649999999996</c:v>
                </c:pt>
                <c:pt idx="72419">
                  <c:v>-225.62449999999998</c:v>
                </c:pt>
                <c:pt idx="72420">
                  <c:v>-225.62249999999997</c:v>
                </c:pt>
                <c:pt idx="72421">
                  <c:v>-225.62049999999996</c:v>
                </c:pt>
                <c:pt idx="72422">
                  <c:v>-225.61849999999998</c:v>
                </c:pt>
                <c:pt idx="72423">
                  <c:v>-225.61649999999997</c:v>
                </c:pt>
                <c:pt idx="72424">
                  <c:v>-225.61449999999996</c:v>
                </c:pt>
                <c:pt idx="72425">
                  <c:v>-225.61249999999998</c:v>
                </c:pt>
                <c:pt idx="72426">
                  <c:v>-225.61049999999997</c:v>
                </c:pt>
                <c:pt idx="72427">
                  <c:v>-225.60849999999996</c:v>
                </c:pt>
                <c:pt idx="72428">
                  <c:v>-225.60649999999998</c:v>
                </c:pt>
                <c:pt idx="72429">
                  <c:v>-225.60449999999997</c:v>
                </c:pt>
                <c:pt idx="72430">
                  <c:v>-225.60249999999996</c:v>
                </c:pt>
                <c:pt idx="72431">
                  <c:v>-225.60049999999998</c:v>
                </c:pt>
                <c:pt idx="72432">
                  <c:v>-225.59849999999997</c:v>
                </c:pt>
                <c:pt idx="72433">
                  <c:v>-225.59649999999996</c:v>
                </c:pt>
                <c:pt idx="72434">
                  <c:v>-225.59449999999998</c:v>
                </c:pt>
                <c:pt idx="72435">
                  <c:v>-225.59249999999997</c:v>
                </c:pt>
                <c:pt idx="72436">
                  <c:v>-225.59049999999996</c:v>
                </c:pt>
                <c:pt idx="72437">
                  <c:v>-225.58849999999998</c:v>
                </c:pt>
                <c:pt idx="72438">
                  <c:v>-225.58649999999997</c:v>
                </c:pt>
                <c:pt idx="72439">
                  <c:v>-225.58449999999999</c:v>
                </c:pt>
                <c:pt idx="72440">
                  <c:v>-225.58249999999998</c:v>
                </c:pt>
                <c:pt idx="72441">
                  <c:v>-225.58049999999997</c:v>
                </c:pt>
                <c:pt idx="72442">
                  <c:v>-225.57849999999999</c:v>
                </c:pt>
                <c:pt idx="72443">
                  <c:v>-225.57649999999998</c:v>
                </c:pt>
                <c:pt idx="72444">
                  <c:v>-225.57449999999997</c:v>
                </c:pt>
                <c:pt idx="72445">
                  <c:v>-225.57249999999999</c:v>
                </c:pt>
                <c:pt idx="72446">
                  <c:v>-225.57049999999998</c:v>
                </c:pt>
                <c:pt idx="72447">
                  <c:v>-225.56849999999997</c:v>
                </c:pt>
                <c:pt idx="72448">
                  <c:v>-225.56649999999999</c:v>
                </c:pt>
                <c:pt idx="72449">
                  <c:v>-225.56449999999998</c:v>
                </c:pt>
                <c:pt idx="72450">
                  <c:v>-225.56249999999997</c:v>
                </c:pt>
                <c:pt idx="72451">
                  <c:v>-225.56049999999999</c:v>
                </c:pt>
                <c:pt idx="72452">
                  <c:v>-225.55849999999998</c:v>
                </c:pt>
                <c:pt idx="72453">
                  <c:v>-225.55649999999997</c:v>
                </c:pt>
                <c:pt idx="72454">
                  <c:v>-225.55449999999999</c:v>
                </c:pt>
                <c:pt idx="72455">
                  <c:v>-225.55249999999998</c:v>
                </c:pt>
                <c:pt idx="72456">
                  <c:v>-225.55049999999997</c:v>
                </c:pt>
                <c:pt idx="72457">
                  <c:v>-225.54849999999999</c:v>
                </c:pt>
                <c:pt idx="72458">
                  <c:v>-225.54649999999998</c:v>
                </c:pt>
                <c:pt idx="72459">
                  <c:v>-225.54449999999997</c:v>
                </c:pt>
                <c:pt idx="72460">
                  <c:v>-225.54249999999999</c:v>
                </c:pt>
                <c:pt idx="72461">
                  <c:v>-225.54049999999998</c:v>
                </c:pt>
                <c:pt idx="72462">
                  <c:v>-225.53849999999997</c:v>
                </c:pt>
                <c:pt idx="72463">
                  <c:v>-225.53649999999999</c:v>
                </c:pt>
                <c:pt idx="72464">
                  <c:v>-225.53449999999998</c:v>
                </c:pt>
                <c:pt idx="72465">
                  <c:v>-225.53249999999997</c:v>
                </c:pt>
                <c:pt idx="72466">
                  <c:v>-225.53049999999999</c:v>
                </c:pt>
                <c:pt idx="72467">
                  <c:v>-225.52849999999998</c:v>
                </c:pt>
                <c:pt idx="72468">
                  <c:v>-225.52649999999997</c:v>
                </c:pt>
                <c:pt idx="72469">
                  <c:v>-225.52449999999999</c:v>
                </c:pt>
                <c:pt idx="72470">
                  <c:v>-225.52249999999998</c:v>
                </c:pt>
                <c:pt idx="72471">
                  <c:v>-225.52049999999997</c:v>
                </c:pt>
                <c:pt idx="72472">
                  <c:v>-225.51849999999999</c:v>
                </c:pt>
                <c:pt idx="72473">
                  <c:v>-225.51649999999998</c:v>
                </c:pt>
                <c:pt idx="72474">
                  <c:v>-225.51449999999997</c:v>
                </c:pt>
                <c:pt idx="72475">
                  <c:v>-225.51249999999999</c:v>
                </c:pt>
                <c:pt idx="72476">
                  <c:v>-225.51049999999998</c:v>
                </c:pt>
                <c:pt idx="72477">
                  <c:v>-225.50849999999997</c:v>
                </c:pt>
                <c:pt idx="72478">
                  <c:v>-225.50649999999999</c:v>
                </c:pt>
                <c:pt idx="72479">
                  <c:v>-225.50449999999998</c:v>
                </c:pt>
                <c:pt idx="72480">
                  <c:v>-225.50249999999997</c:v>
                </c:pt>
                <c:pt idx="72481">
                  <c:v>-225.50049999999999</c:v>
                </c:pt>
                <c:pt idx="72482">
                  <c:v>-225.49849999999998</c:v>
                </c:pt>
                <c:pt idx="72483">
                  <c:v>-225.49649999999997</c:v>
                </c:pt>
                <c:pt idx="72484">
                  <c:v>-225.49449999999999</c:v>
                </c:pt>
                <c:pt idx="72485">
                  <c:v>-225.49249999999998</c:v>
                </c:pt>
                <c:pt idx="72486">
                  <c:v>-225.49049999999997</c:v>
                </c:pt>
                <c:pt idx="72487">
                  <c:v>-225.48849999999999</c:v>
                </c:pt>
                <c:pt idx="72488">
                  <c:v>-225.48649999999998</c:v>
                </c:pt>
                <c:pt idx="72489">
                  <c:v>-225.48449999999997</c:v>
                </c:pt>
                <c:pt idx="72490">
                  <c:v>-225.48249999999999</c:v>
                </c:pt>
                <c:pt idx="72491">
                  <c:v>-225.48049999999998</c:v>
                </c:pt>
                <c:pt idx="72492">
                  <c:v>-225.47849999999997</c:v>
                </c:pt>
                <c:pt idx="72493">
                  <c:v>-225.47649999999999</c:v>
                </c:pt>
                <c:pt idx="72494">
                  <c:v>-225.47449999999998</c:v>
                </c:pt>
                <c:pt idx="72495">
                  <c:v>-225.47249999999997</c:v>
                </c:pt>
                <c:pt idx="72496">
                  <c:v>-225.47049999999999</c:v>
                </c:pt>
                <c:pt idx="72497">
                  <c:v>-225.46849999999998</c:v>
                </c:pt>
                <c:pt idx="72498">
                  <c:v>-225.46649999999997</c:v>
                </c:pt>
                <c:pt idx="72499">
                  <c:v>-225.46449999999999</c:v>
                </c:pt>
                <c:pt idx="72500">
                  <c:v>-225.46249999999998</c:v>
                </c:pt>
                <c:pt idx="72501">
                  <c:v>-225.46049999999997</c:v>
                </c:pt>
                <c:pt idx="72502">
                  <c:v>-225.45849999999999</c:v>
                </c:pt>
                <c:pt idx="72503">
                  <c:v>-225.45649999999998</c:v>
                </c:pt>
                <c:pt idx="72504">
                  <c:v>-225.45449999999997</c:v>
                </c:pt>
                <c:pt idx="72505">
                  <c:v>-225.45249999999999</c:v>
                </c:pt>
                <c:pt idx="72506">
                  <c:v>-225.45049999999998</c:v>
                </c:pt>
                <c:pt idx="72507">
                  <c:v>-225.44849999999997</c:v>
                </c:pt>
                <c:pt idx="72508">
                  <c:v>-225.44649999999999</c:v>
                </c:pt>
                <c:pt idx="72509">
                  <c:v>-225.44449999999998</c:v>
                </c:pt>
                <c:pt idx="72510">
                  <c:v>-225.44249999999997</c:v>
                </c:pt>
                <c:pt idx="72511">
                  <c:v>-225.44049999999999</c:v>
                </c:pt>
                <c:pt idx="72512">
                  <c:v>-225.43849999999998</c:v>
                </c:pt>
                <c:pt idx="72513">
                  <c:v>-225.43649999999997</c:v>
                </c:pt>
                <c:pt idx="72514">
                  <c:v>-225.43449999999999</c:v>
                </c:pt>
                <c:pt idx="72515">
                  <c:v>-225.43249999999998</c:v>
                </c:pt>
                <c:pt idx="72516">
                  <c:v>-225.43049999999997</c:v>
                </c:pt>
                <c:pt idx="72517">
                  <c:v>-225.42849999999999</c:v>
                </c:pt>
                <c:pt idx="72518">
                  <c:v>-225.42649999999998</c:v>
                </c:pt>
                <c:pt idx="72519">
                  <c:v>-225.42449999999997</c:v>
                </c:pt>
                <c:pt idx="72520">
                  <c:v>-225.42249999999999</c:v>
                </c:pt>
                <c:pt idx="72521">
                  <c:v>-225.42049999999998</c:v>
                </c:pt>
                <c:pt idx="72522">
                  <c:v>-225.41849999999997</c:v>
                </c:pt>
                <c:pt idx="72523">
                  <c:v>-225.41649999999998</c:v>
                </c:pt>
                <c:pt idx="72524">
                  <c:v>-225.41449999999998</c:v>
                </c:pt>
                <c:pt idx="72525">
                  <c:v>-225.41249999999997</c:v>
                </c:pt>
                <c:pt idx="72526">
                  <c:v>-225.41049999999998</c:v>
                </c:pt>
                <c:pt idx="72527">
                  <c:v>-225.40849999999998</c:v>
                </c:pt>
                <c:pt idx="72528">
                  <c:v>-225.40649999999997</c:v>
                </c:pt>
                <c:pt idx="72529">
                  <c:v>-225.40449999999998</c:v>
                </c:pt>
                <c:pt idx="72530">
                  <c:v>-225.40249999999997</c:v>
                </c:pt>
                <c:pt idx="72531">
                  <c:v>-225.40049999999997</c:v>
                </c:pt>
                <c:pt idx="72532">
                  <c:v>-225.39849999999998</c:v>
                </c:pt>
                <c:pt idx="72533">
                  <c:v>-225.39649999999997</c:v>
                </c:pt>
                <c:pt idx="72534">
                  <c:v>-225.39449999999997</c:v>
                </c:pt>
                <c:pt idx="72535">
                  <c:v>-225.39249999999998</c:v>
                </c:pt>
                <c:pt idx="72536">
                  <c:v>-225.39049999999997</c:v>
                </c:pt>
                <c:pt idx="72537">
                  <c:v>-225.38849999999996</c:v>
                </c:pt>
                <c:pt idx="72538">
                  <c:v>-225.38649999999998</c:v>
                </c:pt>
                <c:pt idx="72539">
                  <c:v>-225.38449999999997</c:v>
                </c:pt>
                <c:pt idx="72540">
                  <c:v>-225.38249999999996</c:v>
                </c:pt>
                <c:pt idx="72541">
                  <c:v>-225.38049999999998</c:v>
                </c:pt>
                <c:pt idx="72542">
                  <c:v>-225.37849999999997</c:v>
                </c:pt>
                <c:pt idx="72543">
                  <c:v>-225.37649999999996</c:v>
                </c:pt>
                <c:pt idx="72544">
                  <c:v>-225.37449999999998</c:v>
                </c:pt>
                <c:pt idx="72545">
                  <c:v>-225.37249999999997</c:v>
                </c:pt>
                <c:pt idx="72546">
                  <c:v>-225.37049999999996</c:v>
                </c:pt>
                <c:pt idx="72547">
                  <c:v>-225.36849999999998</c:v>
                </c:pt>
                <c:pt idx="72548">
                  <c:v>-225.36649999999997</c:v>
                </c:pt>
                <c:pt idx="72549">
                  <c:v>-225.36449999999996</c:v>
                </c:pt>
                <c:pt idx="72550">
                  <c:v>-225.36249999999998</c:v>
                </c:pt>
                <c:pt idx="72551">
                  <c:v>-225.36049999999997</c:v>
                </c:pt>
                <c:pt idx="72552">
                  <c:v>-225.35849999999996</c:v>
                </c:pt>
                <c:pt idx="72553">
                  <c:v>-225.35649999999998</c:v>
                </c:pt>
                <c:pt idx="72554">
                  <c:v>-225.35449999999997</c:v>
                </c:pt>
                <c:pt idx="72555">
                  <c:v>-225.35249999999996</c:v>
                </c:pt>
                <c:pt idx="72556">
                  <c:v>-225.35049999999998</c:v>
                </c:pt>
                <c:pt idx="72557">
                  <c:v>-225.34849999999997</c:v>
                </c:pt>
                <c:pt idx="72558">
                  <c:v>-225.34649999999996</c:v>
                </c:pt>
                <c:pt idx="72559">
                  <c:v>-225.34449999999998</c:v>
                </c:pt>
                <c:pt idx="72560">
                  <c:v>-225.34249999999997</c:v>
                </c:pt>
                <c:pt idx="72561">
                  <c:v>-225.34049999999996</c:v>
                </c:pt>
                <c:pt idx="72562">
                  <c:v>-225.33849999999998</c:v>
                </c:pt>
                <c:pt idx="72563">
                  <c:v>-225.33649999999997</c:v>
                </c:pt>
                <c:pt idx="72564">
                  <c:v>-225.33449999999999</c:v>
                </c:pt>
                <c:pt idx="72565">
                  <c:v>-225.33249999999998</c:v>
                </c:pt>
                <c:pt idx="72566">
                  <c:v>-225.33049999999997</c:v>
                </c:pt>
                <c:pt idx="72567">
                  <c:v>-225.32849999999999</c:v>
                </c:pt>
                <c:pt idx="72568">
                  <c:v>-225.32649999999998</c:v>
                </c:pt>
                <c:pt idx="72569">
                  <c:v>-225.32449999999997</c:v>
                </c:pt>
                <c:pt idx="72570">
                  <c:v>-225.32249999999999</c:v>
                </c:pt>
                <c:pt idx="72571">
                  <c:v>-225.32049999999998</c:v>
                </c:pt>
                <c:pt idx="72572">
                  <c:v>-225.31849999999997</c:v>
                </c:pt>
                <c:pt idx="72573">
                  <c:v>-225.31649999999999</c:v>
                </c:pt>
                <c:pt idx="72574">
                  <c:v>-225.31449999999998</c:v>
                </c:pt>
                <c:pt idx="72575">
                  <c:v>-225.31249999999997</c:v>
                </c:pt>
                <c:pt idx="72576">
                  <c:v>-225.31049999999999</c:v>
                </c:pt>
                <c:pt idx="72577">
                  <c:v>-225.30849999999998</c:v>
                </c:pt>
                <c:pt idx="72578">
                  <c:v>-225.30649999999997</c:v>
                </c:pt>
                <c:pt idx="72579">
                  <c:v>-225.30449999999999</c:v>
                </c:pt>
                <c:pt idx="72580">
                  <c:v>-225.30249999999998</c:v>
                </c:pt>
                <c:pt idx="72581">
                  <c:v>-225.30049999999997</c:v>
                </c:pt>
                <c:pt idx="72582">
                  <c:v>-225.29849999999999</c:v>
                </c:pt>
                <c:pt idx="72583">
                  <c:v>-225.29649999999998</c:v>
                </c:pt>
                <c:pt idx="72584">
                  <c:v>-225.29449999999997</c:v>
                </c:pt>
                <c:pt idx="72585">
                  <c:v>-225.29249999999999</c:v>
                </c:pt>
                <c:pt idx="72586">
                  <c:v>-225.29049999999998</c:v>
                </c:pt>
                <c:pt idx="72587">
                  <c:v>-225.28849999999997</c:v>
                </c:pt>
                <c:pt idx="72588">
                  <c:v>-225.28649999999999</c:v>
                </c:pt>
                <c:pt idx="72589">
                  <c:v>-225.28449999999998</c:v>
                </c:pt>
                <c:pt idx="72590">
                  <c:v>-225.28249999999997</c:v>
                </c:pt>
                <c:pt idx="72591">
                  <c:v>-225.28049999999999</c:v>
                </c:pt>
                <c:pt idx="72592">
                  <c:v>-225.27849999999998</c:v>
                </c:pt>
                <c:pt idx="72593">
                  <c:v>-225.27649999999997</c:v>
                </c:pt>
                <c:pt idx="72594">
                  <c:v>-225.27449999999999</c:v>
                </c:pt>
                <c:pt idx="72595">
                  <c:v>-225.27249999999998</c:v>
                </c:pt>
                <c:pt idx="72596">
                  <c:v>-225.27049999999997</c:v>
                </c:pt>
                <c:pt idx="72597">
                  <c:v>-225.26849999999999</c:v>
                </c:pt>
                <c:pt idx="72598">
                  <c:v>-225.26649999999998</c:v>
                </c:pt>
                <c:pt idx="72599">
                  <c:v>-225.26449999999997</c:v>
                </c:pt>
                <c:pt idx="72600">
                  <c:v>-225.26249999999999</c:v>
                </c:pt>
                <c:pt idx="72601">
                  <c:v>-225.26049999999998</c:v>
                </c:pt>
                <c:pt idx="72602">
                  <c:v>-225.25849999999997</c:v>
                </c:pt>
                <c:pt idx="72603">
                  <c:v>-225.25649999999999</c:v>
                </c:pt>
                <c:pt idx="72604">
                  <c:v>-225.25449999999998</c:v>
                </c:pt>
                <c:pt idx="72605">
                  <c:v>-225.25249999999997</c:v>
                </c:pt>
                <c:pt idx="72606">
                  <c:v>-225.25049999999999</c:v>
                </c:pt>
                <c:pt idx="72607">
                  <c:v>-225.24849999999998</c:v>
                </c:pt>
                <c:pt idx="72608">
                  <c:v>-225.24649999999997</c:v>
                </c:pt>
                <c:pt idx="72609">
                  <c:v>-225.24449999999999</c:v>
                </c:pt>
                <c:pt idx="72610">
                  <c:v>-225.24249999999998</c:v>
                </c:pt>
                <c:pt idx="72611">
                  <c:v>-225.24049999999997</c:v>
                </c:pt>
                <c:pt idx="72612">
                  <c:v>-225.23849999999999</c:v>
                </c:pt>
                <c:pt idx="72613">
                  <c:v>-225.23649999999998</c:v>
                </c:pt>
                <c:pt idx="72614">
                  <c:v>-225.23449999999997</c:v>
                </c:pt>
                <c:pt idx="72615">
                  <c:v>-225.23249999999999</c:v>
                </c:pt>
                <c:pt idx="72616">
                  <c:v>-225.23049999999998</c:v>
                </c:pt>
                <c:pt idx="72617">
                  <c:v>-225.22849999999997</c:v>
                </c:pt>
                <c:pt idx="72618">
                  <c:v>-225.22649999999999</c:v>
                </c:pt>
                <c:pt idx="72619">
                  <c:v>-225.22449999999998</c:v>
                </c:pt>
                <c:pt idx="72620">
                  <c:v>-225.22249999999997</c:v>
                </c:pt>
                <c:pt idx="72621">
                  <c:v>-225.22049999999999</c:v>
                </c:pt>
                <c:pt idx="72622">
                  <c:v>-225.21849999999998</c:v>
                </c:pt>
                <c:pt idx="72623">
                  <c:v>-225.21649999999997</c:v>
                </c:pt>
                <c:pt idx="72624">
                  <c:v>-225.21449999999999</c:v>
                </c:pt>
                <c:pt idx="72625">
                  <c:v>-225.21249999999998</c:v>
                </c:pt>
                <c:pt idx="72626">
                  <c:v>-225.21049999999997</c:v>
                </c:pt>
                <c:pt idx="72627">
                  <c:v>-225.20849999999999</c:v>
                </c:pt>
                <c:pt idx="72628">
                  <c:v>-225.20649999999998</c:v>
                </c:pt>
                <c:pt idx="72629">
                  <c:v>-225.20449999999997</c:v>
                </c:pt>
                <c:pt idx="72630">
                  <c:v>-225.20249999999999</c:v>
                </c:pt>
                <c:pt idx="72631">
                  <c:v>-225.20049999999998</c:v>
                </c:pt>
                <c:pt idx="72632">
                  <c:v>-225.19849999999997</c:v>
                </c:pt>
                <c:pt idx="72633">
                  <c:v>-225.19649999999999</c:v>
                </c:pt>
                <c:pt idx="72634">
                  <c:v>-225.19449999999998</c:v>
                </c:pt>
                <c:pt idx="72635">
                  <c:v>-225.19249999999997</c:v>
                </c:pt>
                <c:pt idx="72636">
                  <c:v>-225.19049999999999</c:v>
                </c:pt>
                <c:pt idx="72637">
                  <c:v>-225.18849999999998</c:v>
                </c:pt>
                <c:pt idx="72638">
                  <c:v>-225.18649999999997</c:v>
                </c:pt>
                <c:pt idx="72639">
                  <c:v>-225.18449999999999</c:v>
                </c:pt>
                <c:pt idx="72640">
                  <c:v>-225.18249999999998</c:v>
                </c:pt>
                <c:pt idx="72641">
                  <c:v>-225.18049999999997</c:v>
                </c:pt>
                <c:pt idx="72642">
                  <c:v>-225.17849999999999</c:v>
                </c:pt>
                <c:pt idx="72643">
                  <c:v>-225.17649999999998</c:v>
                </c:pt>
                <c:pt idx="72644">
                  <c:v>-225.17449999999997</c:v>
                </c:pt>
                <c:pt idx="72645">
                  <c:v>-225.17249999999999</c:v>
                </c:pt>
                <c:pt idx="72646">
                  <c:v>-225.17049999999998</c:v>
                </c:pt>
                <c:pt idx="72647">
                  <c:v>-225.16849999999997</c:v>
                </c:pt>
                <c:pt idx="72648">
                  <c:v>-225.16649999999998</c:v>
                </c:pt>
                <c:pt idx="72649">
                  <c:v>-225.16449999999998</c:v>
                </c:pt>
                <c:pt idx="72650">
                  <c:v>-225.16249999999997</c:v>
                </c:pt>
                <c:pt idx="72651">
                  <c:v>-225.16049999999998</c:v>
                </c:pt>
                <c:pt idx="72652">
                  <c:v>-225.15849999999998</c:v>
                </c:pt>
                <c:pt idx="72653">
                  <c:v>-225.15649999999997</c:v>
                </c:pt>
                <c:pt idx="72654">
                  <c:v>-225.15449999999998</c:v>
                </c:pt>
                <c:pt idx="72655">
                  <c:v>-225.15249999999997</c:v>
                </c:pt>
                <c:pt idx="72656">
                  <c:v>-225.15049999999997</c:v>
                </c:pt>
                <c:pt idx="72657">
                  <c:v>-225.14849999999998</c:v>
                </c:pt>
                <c:pt idx="72658">
                  <c:v>-225.14649999999997</c:v>
                </c:pt>
                <c:pt idx="72659">
                  <c:v>-225.14449999999997</c:v>
                </c:pt>
                <c:pt idx="72660">
                  <c:v>-225.14249999999998</c:v>
                </c:pt>
                <c:pt idx="72661">
                  <c:v>-225.14049999999997</c:v>
                </c:pt>
                <c:pt idx="72662">
                  <c:v>-225.13849999999996</c:v>
                </c:pt>
                <c:pt idx="72663">
                  <c:v>-225.13649999999998</c:v>
                </c:pt>
                <c:pt idx="72664">
                  <c:v>-225.13449999999997</c:v>
                </c:pt>
                <c:pt idx="72665">
                  <c:v>-225.13249999999996</c:v>
                </c:pt>
                <c:pt idx="72666">
                  <c:v>-225.13049999999998</c:v>
                </c:pt>
                <c:pt idx="72667">
                  <c:v>-225.12849999999997</c:v>
                </c:pt>
                <c:pt idx="72668">
                  <c:v>-225.12649999999996</c:v>
                </c:pt>
                <c:pt idx="72669">
                  <c:v>-225.12449999999998</c:v>
                </c:pt>
                <c:pt idx="72670">
                  <c:v>-225.12249999999997</c:v>
                </c:pt>
                <c:pt idx="72671">
                  <c:v>-225.12049999999996</c:v>
                </c:pt>
                <c:pt idx="72672">
                  <c:v>-225.11849999999998</c:v>
                </c:pt>
                <c:pt idx="72673">
                  <c:v>-225.11649999999997</c:v>
                </c:pt>
                <c:pt idx="72674">
                  <c:v>-225.11449999999996</c:v>
                </c:pt>
                <c:pt idx="72675">
                  <c:v>-225.11249999999998</c:v>
                </c:pt>
                <c:pt idx="72676">
                  <c:v>-225.11049999999997</c:v>
                </c:pt>
                <c:pt idx="72677">
                  <c:v>-225.10849999999996</c:v>
                </c:pt>
                <c:pt idx="72678">
                  <c:v>-225.10649999999998</c:v>
                </c:pt>
                <c:pt idx="72679">
                  <c:v>-225.10449999999997</c:v>
                </c:pt>
                <c:pt idx="72680">
                  <c:v>-225.10249999999996</c:v>
                </c:pt>
                <c:pt idx="72681">
                  <c:v>-225.10049999999998</c:v>
                </c:pt>
                <c:pt idx="72682">
                  <c:v>-225.09849999999997</c:v>
                </c:pt>
                <c:pt idx="72683">
                  <c:v>-225.09649999999996</c:v>
                </c:pt>
                <c:pt idx="72684">
                  <c:v>-225.09449999999998</c:v>
                </c:pt>
                <c:pt idx="72685">
                  <c:v>-225.09249999999997</c:v>
                </c:pt>
                <c:pt idx="72686">
                  <c:v>-225.09049999999996</c:v>
                </c:pt>
                <c:pt idx="72687">
                  <c:v>-225.08849999999998</c:v>
                </c:pt>
                <c:pt idx="72688">
                  <c:v>-225.08649999999997</c:v>
                </c:pt>
                <c:pt idx="72689">
                  <c:v>-225.08449999999999</c:v>
                </c:pt>
                <c:pt idx="72690">
                  <c:v>-225.08249999999998</c:v>
                </c:pt>
                <c:pt idx="72691">
                  <c:v>-225.08049999999997</c:v>
                </c:pt>
                <c:pt idx="72692">
                  <c:v>-225.07849999999999</c:v>
                </c:pt>
                <c:pt idx="72693">
                  <c:v>-225.07649999999998</c:v>
                </c:pt>
                <c:pt idx="72694">
                  <c:v>-225.07449999999997</c:v>
                </c:pt>
                <c:pt idx="72695">
                  <c:v>-225.07249999999999</c:v>
                </c:pt>
                <c:pt idx="72696">
                  <c:v>-225.07049999999998</c:v>
                </c:pt>
                <c:pt idx="72697">
                  <c:v>-225.06849999999997</c:v>
                </c:pt>
                <c:pt idx="72698">
                  <c:v>-225.06649999999999</c:v>
                </c:pt>
                <c:pt idx="72699">
                  <c:v>-225.06449999999998</c:v>
                </c:pt>
                <c:pt idx="72700">
                  <c:v>-225.06249999999997</c:v>
                </c:pt>
                <c:pt idx="72701">
                  <c:v>-225.06049999999999</c:v>
                </c:pt>
                <c:pt idx="72702">
                  <c:v>-225.05849999999998</c:v>
                </c:pt>
                <c:pt idx="72703">
                  <c:v>-225.05649999999997</c:v>
                </c:pt>
                <c:pt idx="72704">
                  <c:v>-225.05449999999999</c:v>
                </c:pt>
                <c:pt idx="72705">
                  <c:v>-225.05249999999998</c:v>
                </c:pt>
                <c:pt idx="72706">
                  <c:v>-225.05049999999997</c:v>
                </c:pt>
                <c:pt idx="72707">
                  <c:v>-225.04849999999999</c:v>
                </c:pt>
                <c:pt idx="72708">
                  <c:v>-225.04649999999998</c:v>
                </c:pt>
                <c:pt idx="72709">
                  <c:v>-225.04449999999997</c:v>
                </c:pt>
                <c:pt idx="72710">
                  <c:v>-225.04249999999999</c:v>
                </c:pt>
                <c:pt idx="72711">
                  <c:v>-225.04049999999998</c:v>
                </c:pt>
                <c:pt idx="72712">
                  <c:v>-225.03849999999997</c:v>
                </c:pt>
                <c:pt idx="72713">
                  <c:v>-225.03649999999999</c:v>
                </c:pt>
                <c:pt idx="72714">
                  <c:v>-225.03449999999998</c:v>
                </c:pt>
                <c:pt idx="72715">
                  <c:v>-225.03249999999997</c:v>
                </c:pt>
                <c:pt idx="72716">
                  <c:v>-225.03049999999999</c:v>
                </c:pt>
                <c:pt idx="72717">
                  <c:v>-225.02849999999998</c:v>
                </c:pt>
                <c:pt idx="72718">
                  <c:v>-225.02649999999997</c:v>
                </c:pt>
                <c:pt idx="72719">
                  <c:v>-225.02449999999999</c:v>
                </c:pt>
                <c:pt idx="72720">
                  <c:v>-225.02249999999998</c:v>
                </c:pt>
                <c:pt idx="72721">
                  <c:v>-225.02049999999997</c:v>
                </c:pt>
                <c:pt idx="72722">
                  <c:v>-225.01849999999999</c:v>
                </c:pt>
                <c:pt idx="72723">
                  <c:v>-225.01649999999998</c:v>
                </c:pt>
                <c:pt idx="72724">
                  <c:v>-225.01449999999997</c:v>
                </c:pt>
                <c:pt idx="72725">
                  <c:v>-225.01249999999999</c:v>
                </c:pt>
                <c:pt idx="72726">
                  <c:v>-225.01049999999998</c:v>
                </c:pt>
                <c:pt idx="72727">
                  <c:v>-225.00849999999997</c:v>
                </c:pt>
                <c:pt idx="72728">
                  <c:v>-225.00649999999999</c:v>
                </c:pt>
                <c:pt idx="72729">
                  <c:v>-225.00449999999998</c:v>
                </c:pt>
                <c:pt idx="72730">
                  <c:v>-225.00249999999997</c:v>
                </c:pt>
                <c:pt idx="72731">
                  <c:v>-225.00049999999999</c:v>
                </c:pt>
                <c:pt idx="72732">
                  <c:v>-224.99849999999998</c:v>
                </c:pt>
                <c:pt idx="72733">
                  <c:v>-224.99649999999997</c:v>
                </c:pt>
                <c:pt idx="72734">
                  <c:v>-224.99449999999999</c:v>
                </c:pt>
                <c:pt idx="72735">
                  <c:v>-224.99249999999998</c:v>
                </c:pt>
                <c:pt idx="72736">
                  <c:v>-224.99049999999997</c:v>
                </c:pt>
                <c:pt idx="72737">
                  <c:v>-224.98849999999999</c:v>
                </c:pt>
                <c:pt idx="72738">
                  <c:v>-224.98649999999998</c:v>
                </c:pt>
                <c:pt idx="72739">
                  <c:v>-224.98449999999997</c:v>
                </c:pt>
                <c:pt idx="72740">
                  <c:v>-224.98249999999999</c:v>
                </c:pt>
                <c:pt idx="72741">
                  <c:v>-224.98049999999998</c:v>
                </c:pt>
                <c:pt idx="72742">
                  <c:v>-224.97849999999997</c:v>
                </c:pt>
                <c:pt idx="72743">
                  <c:v>-224.97649999999999</c:v>
                </c:pt>
                <c:pt idx="72744">
                  <c:v>-224.97449999999998</c:v>
                </c:pt>
                <c:pt idx="72745">
                  <c:v>-224.97249999999997</c:v>
                </c:pt>
                <c:pt idx="72746">
                  <c:v>-224.97049999999999</c:v>
                </c:pt>
                <c:pt idx="72747">
                  <c:v>-224.96849999999998</c:v>
                </c:pt>
                <c:pt idx="72748">
                  <c:v>-224.96649999999997</c:v>
                </c:pt>
                <c:pt idx="72749">
                  <c:v>-224.96449999999999</c:v>
                </c:pt>
                <c:pt idx="72750">
                  <c:v>-224.96249999999998</c:v>
                </c:pt>
                <c:pt idx="72751">
                  <c:v>-224.96049999999997</c:v>
                </c:pt>
                <c:pt idx="72752">
                  <c:v>-224.95849999999999</c:v>
                </c:pt>
                <c:pt idx="72753">
                  <c:v>-224.95649999999998</c:v>
                </c:pt>
                <c:pt idx="72754">
                  <c:v>-224.95449999999997</c:v>
                </c:pt>
                <c:pt idx="72755">
                  <c:v>-224.95249999999999</c:v>
                </c:pt>
                <c:pt idx="72756">
                  <c:v>-224.95049999999998</c:v>
                </c:pt>
                <c:pt idx="72757">
                  <c:v>-224.94849999999997</c:v>
                </c:pt>
                <c:pt idx="72758">
                  <c:v>-224.94649999999999</c:v>
                </c:pt>
                <c:pt idx="72759">
                  <c:v>-224.94449999999998</c:v>
                </c:pt>
                <c:pt idx="72760">
                  <c:v>-224.94249999999997</c:v>
                </c:pt>
                <c:pt idx="72761">
                  <c:v>-224.94049999999999</c:v>
                </c:pt>
                <c:pt idx="72762">
                  <c:v>-224.93849999999998</c:v>
                </c:pt>
                <c:pt idx="72763">
                  <c:v>-224.93649999999997</c:v>
                </c:pt>
                <c:pt idx="72764">
                  <c:v>-224.93449999999999</c:v>
                </c:pt>
                <c:pt idx="72765">
                  <c:v>-224.93249999999998</c:v>
                </c:pt>
                <c:pt idx="72766">
                  <c:v>-224.93049999999997</c:v>
                </c:pt>
                <c:pt idx="72767">
                  <c:v>-224.92849999999999</c:v>
                </c:pt>
                <c:pt idx="72768">
                  <c:v>-224.92649999999998</c:v>
                </c:pt>
                <c:pt idx="72769">
                  <c:v>-224.92449999999997</c:v>
                </c:pt>
                <c:pt idx="72770">
                  <c:v>-224.92249999999999</c:v>
                </c:pt>
                <c:pt idx="72771">
                  <c:v>-224.92049999999998</c:v>
                </c:pt>
                <c:pt idx="72772">
                  <c:v>-224.91849999999997</c:v>
                </c:pt>
                <c:pt idx="72773">
                  <c:v>-224.91649999999998</c:v>
                </c:pt>
                <c:pt idx="72774">
                  <c:v>-224.91449999999998</c:v>
                </c:pt>
                <c:pt idx="72775">
                  <c:v>-224.91249999999997</c:v>
                </c:pt>
                <c:pt idx="72776">
                  <c:v>-224.91049999999998</c:v>
                </c:pt>
                <c:pt idx="72777">
                  <c:v>-224.90849999999998</c:v>
                </c:pt>
                <c:pt idx="72778">
                  <c:v>-224.90649999999997</c:v>
                </c:pt>
                <c:pt idx="72779">
                  <c:v>-224.90449999999998</c:v>
                </c:pt>
                <c:pt idx="72780">
                  <c:v>-224.90249999999997</c:v>
                </c:pt>
                <c:pt idx="72781">
                  <c:v>-224.90049999999997</c:v>
                </c:pt>
                <c:pt idx="72782">
                  <c:v>-224.89849999999998</c:v>
                </c:pt>
                <c:pt idx="72783">
                  <c:v>-224.89649999999997</c:v>
                </c:pt>
                <c:pt idx="72784">
                  <c:v>-224.89449999999997</c:v>
                </c:pt>
                <c:pt idx="72785">
                  <c:v>-224.89249999999998</c:v>
                </c:pt>
                <c:pt idx="72786">
                  <c:v>-224.89049999999997</c:v>
                </c:pt>
                <c:pt idx="72787">
                  <c:v>-224.88849999999996</c:v>
                </c:pt>
                <c:pt idx="72788">
                  <c:v>-224.88649999999998</c:v>
                </c:pt>
                <c:pt idx="72789">
                  <c:v>-224.88449999999997</c:v>
                </c:pt>
                <c:pt idx="72790">
                  <c:v>-224.88249999999996</c:v>
                </c:pt>
                <c:pt idx="72791">
                  <c:v>-224.88049999999998</c:v>
                </c:pt>
                <c:pt idx="72792">
                  <c:v>-224.87849999999997</c:v>
                </c:pt>
                <c:pt idx="72793">
                  <c:v>-224.87649999999996</c:v>
                </c:pt>
                <c:pt idx="72794">
                  <c:v>-224.87449999999998</c:v>
                </c:pt>
                <c:pt idx="72795">
                  <c:v>-224.87249999999997</c:v>
                </c:pt>
                <c:pt idx="72796">
                  <c:v>-224.87049999999996</c:v>
                </c:pt>
                <c:pt idx="72797">
                  <c:v>-224.86849999999998</c:v>
                </c:pt>
                <c:pt idx="72798">
                  <c:v>-224.86649999999997</c:v>
                </c:pt>
                <c:pt idx="72799">
                  <c:v>-224.86449999999996</c:v>
                </c:pt>
                <c:pt idx="72800">
                  <c:v>-224.86249999999998</c:v>
                </c:pt>
                <c:pt idx="72801">
                  <c:v>-224.86049999999997</c:v>
                </c:pt>
                <c:pt idx="72802">
                  <c:v>-224.85849999999996</c:v>
                </c:pt>
                <c:pt idx="72803">
                  <c:v>-224.85649999999998</c:v>
                </c:pt>
                <c:pt idx="72804">
                  <c:v>-224.85449999999997</c:v>
                </c:pt>
                <c:pt idx="72805">
                  <c:v>-224.85249999999996</c:v>
                </c:pt>
                <c:pt idx="72806">
                  <c:v>-224.85049999999998</c:v>
                </c:pt>
                <c:pt idx="72807">
                  <c:v>-224.84849999999997</c:v>
                </c:pt>
                <c:pt idx="72808">
                  <c:v>-224.84649999999996</c:v>
                </c:pt>
                <c:pt idx="72809">
                  <c:v>-224.84449999999998</c:v>
                </c:pt>
                <c:pt idx="72810">
                  <c:v>-224.84249999999997</c:v>
                </c:pt>
                <c:pt idx="72811">
                  <c:v>-224.84049999999996</c:v>
                </c:pt>
                <c:pt idx="72812">
                  <c:v>-224.83849999999998</c:v>
                </c:pt>
                <c:pt idx="72813">
                  <c:v>-224.83649999999997</c:v>
                </c:pt>
                <c:pt idx="72814">
                  <c:v>-224.83449999999999</c:v>
                </c:pt>
                <c:pt idx="72815">
                  <c:v>-224.83249999999998</c:v>
                </c:pt>
                <c:pt idx="72816">
                  <c:v>-224.83049999999997</c:v>
                </c:pt>
                <c:pt idx="72817">
                  <c:v>-224.82849999999999</c:v>
                </c:pt>
                <c:pt idx="72818">
                  <c:v>-224.82649999999998</c:v>
                </c:pt>
                <c:pt idx="72819">
                  <c:v>-224.82449999999997</c:v>
                </c:pt>
                <c:pt idx="72820">
                  <c:v>-224.82249999999999</c:v>
                </c:pt>
                <c:pt idx="72821">
                  <c:v>-224.82049999999998</c:v>
                </c:pt>
                <c:pt idx="72822">
                  <c:v>-224.81849999999997</c:v>
                </c:pt>
                <c:pt idx="72823">
                  <c:v>-224.81649999999999</c:v>
                </c:pt>
                <c:pt idx="72824">
                  <c:v>-224.81449999999998</c:v>
                </c:pt>
                <c:pt idx="72825">
                  <c:v>-224.81249999999997</c:v>
                </c:pt>
                <c:pt idx="72826">
                  <c:v>-224.81049999999999</c:v>
                </c:pt>
                <c:pt idx="72827">
                  <c:v>-224.80849999999998</c:v>
                </c:pt>
                <c:pt idx="72828">
                  <c:v>-224.80649999999997</c:v>
                </c:pt>
                <c:pt idx="72829">
                  <c:v>-224.80449999999999</c:v>
                </c:pt>
                <c:pt idx="72830">
                  <c:v>-224.80249999999998</c:v>
                </c:pt>
                <c:pt idx="72831">
                  <c:v>-224.80049999999997</c:v>
                </c:pt>
                <c:pt idx="72832">
                  <c:v>-224.79849999999999</c:v>
                </c:pt>
                <c:pt idx="72833">
                  <c:v>-224.79649999999998</c:v>
                </c:pt>
                <c:pt idx="72834">
                  <c:v>-224.79449999999997</c:v>
                </c:pt>
                <c:pt idx="72835">
                  <c:v>-224.79249999999999</c:v>
                </c:pt>
                <c:pt idx="72836">
                  <c:v>-224.79049999999998</c:v>
                </c:pt>
                <c:pt idx="72837">
                  <c:v>-224.78849999999997</c:v>
                </c:pt>
                <c:pt idx="72838">
                  <c:v>-224.78649999999999</c:v>
                </c:pt>
                <c:pt idx="72839">
                  <c:v>-224.78449999999998</c:v>
                </c:pt>
                <c:pt idx="72840">
                  <c:v>-224.78249999999997</c:v>
                </c:pt>
                <c:pt idx="72841">
                  <c:v>-224.78049999999999</c:v>
                </c:pt>
                <c:pt idx="72842">
                  <c:v>-224.77849999999998</c:v>
                </c:pt>
                <c:pt idx="72843">
                  <c:v>-224.77649999999997</c:v>
                </c:pt>
                <c:pt idx="72844">
                  <c:v>-224.77449999999999</c:v>
                </c:pt>
                <c:pt idx="72845">
                  <c:v>-224.77249999999998</c:v>
                </c:pt>
                <c:pt idx="72846">
                  <c:v>-224.77049999999997</c:v>
                </c:pt>
                <c:pt idx="72847">
                  <c:v>-224.76849999999999</c:v>
                </c:pt>
                <c:pt idx="72848">
                  <c:v>-224.76649999999998</c:v>
                </c:pt>
                <c:pt idx="72849">
                  <c:v>-224.76449999999997</c:v>
                </c:pt>
                <c:pt idx="72850">
                  <c:v>-224.76249999999999</c:v>
                </c:pt>
                <c:pt idx="72851">
                  <c:v>-224.76049999999998</c:v>
                </c:pt>
                <c:pt idx="72852">
                  <c:v>-224.75849999999997</c:v>
                </c:pt>
                <c:pt idx="72853">
                  <c:v>-224.75649999999999</c:v>
                </c:pt>
                <c:pt idx="72854">
                  <c:v>-224.75449999999998</c:v>
                </c:pt>
                <c:pt idx="72855">
                  <c:v>-224.75249999999997</c:v>
                </c:pt>
                <c:pt idx="72856">
                  <c:v>-224.75049999999999</c:v>
                </c:pt>
                <c:pt idx="72857">
                  <c:v>-224.74849999999998</c:v>
                </c:pt>
                <c:pt idx="72858">
                  <c:v>-224.74649999999997</c:v>
                </c:pt>
                <c:pt idx="72859">
                  <c:v>-224.74449999999999</c:v>
                </c:pt>
                <c:pt idx="72860">
                  <c:v>-224.74249999999998</c:v>
                </c:pt>
                <c:pt idx="72861">
                  <c:v>-224.74049999999997</c:v>
                </c:pt>
                <c:pt idx="72862">
                  <c:v>-224.73849999999999</c:v>
                </c:pt>
                <c:pt idx="72863">
                  <c:v>-224.73649999999998</c:v>
                </c:pt>
                <c:pt idx="72864">
                  <c:v>-224.73449999999997</c:v>
                </c:pt>
                <c:pt idx="72865">
                  <c:v>-224.73249999999999</c:v>
                </c:pt>
                <c:pt idx="72866">
                  <c:v>-224.73049999999998</c:v>
                </c:pt>
                <c:pt idx="72867">
                  <c:v>-224.72849999999997</c:v>
                </c:pt>
                <c:pt idx="72868">
                  <c:v>-224.72649999999999</c:v>
                </c:pt>
                <c:pt idx="72869">
                  <c:v>-224.72449999999998</c:v>
                </c:pt>
                <c:pt idx="72870">
                  <c:v>-224.72249999999997</c:v>
                </c:pt>
                <c:pt idx="72871">
                  <c:v>-224.72049999999999</c:v>
                </c:pt>
                <c:pt idx="72872">
                  <c:v>-224.71849999999998</c:v>
                </c:pt>
                <c:pt idx="72873">
                  <c:v>-224.71649999999997</c:v>
                </c:pt>
                <c:pt idx="72874">
                  <c:v>-224.71449999999999</c:v>
                </c:pt>
                <c:pt idx="72875">
                  <c:v>-224.71249999999998</c:v>
                </c:pt>
                <c:pt idx="72876">
                  <c:v>-224.71049999999997</c:v>
                </c:pt>
                <c:pt idx="72877">
                  <c:v>-224.70849999999999</c:v>
                </c:pt>
                <c:pt idx="72878">
                  <c:v>-224.70649999999998</c:v>
                </c:pt>
                <c:pt idx="72879">
                  <c:v>-224.70449999999997</c:v>
                </c:pt>
                <c:pt idx="72880">
                  <c:v>-224.70249999999999</c:v>
                </c:pt>
                <c:pt idx="72881">
                  <c:v>-224.70049999999998</c:v>
                </c:pt>
                <c:pt idx="72882">
                  <c:v>-224.69849999999997</c:v>
                </c:pt>
                <c:pt idx="72883">
                  <c:v>-224.69649999999999</c:v>
                </c:pt>
                <c:pt idx="72884">
                  <c:v>-224.69449999999998</c:v>
                </c:pt>
                <c:pt idx="72885">
                  <c:v>-224.69249999999997</c:v>
                </c:pt>
                <c:pt idx="72886">
                  <c:v>-224.69049999999999</c:v>
                </c:pt>
                <c:pt idx="72887">
                  <c:v>-224.68849999999998</c:v>
                </c:pt>
                <c:pt idx="72888">
                  <c:v>-224.68649999999997</c:v>
                </c:pt>
                <c:pt idx="72889">
                  <c:v>-224.68449999999999</c:v>
                </c:pt>
                <c:pt idx="72890">
                  <c:v>-224.68249999999998</c:v>
                </c:pt>
                <c:pt idx="72891">
                  <c:v>-224.68049999999997</c:v>
                </c:pt>
                <c:pt idx="72892">
                  <c:v>-224.67849999999999</c:v>
                </c:pt>
                <c:pt idx="72893">
                  <c:v>-224.67649999999998</c:v>
                </c:pt>
                <c:pt idx="72894">
                  <c:v>-224.67449999999997</c:v>
                </c:pt>
                <c:pt idx="72895">
                  <c:v>-224.67249999999999</c:v>
                </c:pt>
                <c:pt idx="72896">
                  <c:v>-224.67049999999998</c:v>
                </c:pt>
                <c:pt idx="72897">
                  <c:v>-224.66849999999997</c:v>
                </c:pt>
                <c:pt idx="72898">
                  <c:v>-224.66649999999998</c:v>
                </c:pt>
                <c:pt idx="72899">
                  <c:v>-224.66449999999998</c:v>
                </c:pt>
                <c:pt idx="72900">
                  <c:v>-224.66249999999997</c:v>
                </c:pt>
                <c:pt idx="72901">
                  <c:v>-224.66049999999998</c:v>
                </c:pt>
                <c:pt idx="72902">
                  <c:v>-224.65849999999998</c:v>
                </c:pt>
                <c:pt idx="72903">
                  <c:v>-224.65649999999997</c:v>
                </c:pt>
                <c:pt idx="72904">
                  <c:v>-224.65449999999998</c:v>
                </c:pt>
                <c:pt idx="72905">
                  <c:v>-224.65249999999997</c:v>
                </c:pt>
                <c:pt idx="72906">
                  <c:v>-224.65049999999997</c:v>
                </c:pt>
                <c:pt idx="72907">
                  <c:v>-224.64849999999998</c:v>
                </c:pt>
                <c:pt idx="72908">
                  <c:v>-224.64649999999997</c:v>
                </c:pt>
                <c:pt idx="72909">
                  <c:v>-224.64449999999997</c:v>
                </c:pt>
                <c:pt idx="72910">
                  <c:v>-224.64249999999998</c:v>
                </c:pt>
                <c:pt idx="72911">
                  <c:v>-224.64049999999997</c:v>
                </c:pt>
                <c:pt idx="72912">
                  <c:v>-224.63849999999996</c:v>
                </c:pt>
                <c:pt idx="72913">
                  <c:v>-224.63649999999998</c:v>
                </c:pt>
                <c:pt idx="72914">
                  <c:v>-224.63449999999997</c:v>
                </c:pt>
                <c:pt idx="72915">
                  <c:v>-224.63249999999996</c:v>
                </c:pt>
                <c:pt idx="72916">
                  <c:v>-224.63049999999998</c:v>
                </c:pt>
                <c:pt idx="72917">
                  <c:v>-224.62849999999997</c:v>
                </c:pt>
                <c:pt idx="72918">
                  <c:v>-224.62649999999996</c:v>
                </c:pt>
                <c:pt idx="72919">
                  <c:v>-224.62449999999998</c:v>
                </c:pt>
                <c:pt idx="72920">
                  <c:v>-224.62249999999997</c:v>
                </c:pt>
                <c:pt idx="72921">
                  <c:v>-224.62049999999996</c:v>
                </c:pt>
                <c:pt idx="72922">
                  <c:v>-224.61849999999998</c:v>
                </c:pt>
                <c:pt idx="72923">
                  <c:v>-224.61649999999997</c:v>
                </c:pt>
                <c:pt idx="72924">
                  <c:v>-224.61449999999996</c:v>
                </c:pt>
                <c:pt idx="72925">
                  <c:v>-224.61249999999998</c:v>
                </c:pt>
                <c:pt idx="72926">
                  <c:v>-224.61049999999997</c:v>
                </c:pt>
                <c:pt idx="72927">
                  <c:v>-224.60849999999996</c:v>
                </c:pt>
                <c:pt idx="72928">
                  <c:v>-224.60649999999998</c:v>
                </c:pt>
                <c:pt idx="72929">
                  <c:v>-224.60449999999997</c:v>
                </c:pt>
                <c:pt idx="72930">
                  <c:v>-224.60249999999996</c:v>
                </c:pt>
                <c:pt idx="72931">
                  <c:v>-224.60049999999998</c:v>
                </c:pt>
                <c:pt idx="72932">
                  <c:v>-224.59849999999997</c:v>
                </c:pt>
                <c:pt idx="72933">
                  <c:v>-224.59649999999996</c:v>
                </c:pt>
                <c:pt idx="72934">
                  <c:v>-224.59449999999998</c:v>
                </c:pt>
                <c:pt idx="72935">
                  <c:v>-224.59249999999997</c:v>
                </c:pt>
                <c:pt idx="72936">
                  <c:v>-224.59049999999996</c:v>
                </c:pt>
                <c:pt idx="72937">
                  <c:v>-224.58849999999998</c:v>
                </c:pt>
                <c:pt idx="72938">
                  <c:v>-224.58649999999997</c:v>
                </c:pt>
                <c:pt idx="72939">
                  <c:v>-224.58449999999999</c:v>
                </c:pt>
                <c:pt idx="72940">
                  <c:v>-224.58249999999998</c:v>
                </c:pt>
                <c:pt idx="72941">
                  <c:v>-224.58049999999997</c:v>
                </c:pt>
                <c:pt idx="72942">
                  <c:v>-224.57849999999999</c:v>
                </c:pt>
                <c:pt idx="72943">
                  <c:v>-224.57649999999998</c:v>
                </c:pt>
                <c:pt idx="72944">
                  <c:v>-224.57449999999997</c:v>
                </c:pt>
                <c:pt idx="72945">
                  <c:v>-224.57249999999999</c:v>
                </c:pt>
                <c:pt idx="72946">
                  <c:v>-224.57049999999998</c:v>
                </c:pt>
                <c:pt idx="72947">
                  <c:v>-224.56849999999997</c:v>
                </c:pt>
                <c:pt idx="72948">
                  <c:v>-224.56649999999999</c:v>
                </c:pt>
                <c:pt idx="72949">
                  <c:v>-224.56449999999998</c:v>
                </c:pt>
                <c:pt idx="72950">
                  <c:v>-224.56249999999997</c:v>
                </c:pt>
                <c:pt idx="72951">
                  <c:v>-224.56049999999999</c:v>
                </c:pt>
                <c:pt idx="72952">
                  <c:v>-224.55849999999998</c:v>
                </c:pt>
                <c:pt idx="72953">
                  <c:v>-224.55649999999997</c:v>
                </c:pt>
                <c:pt idx="72954">
                  <c:v>-224.55449999999999</c:v>
                </c:pt>
                <c:pt idx="72955">
                  <c:v>-224.55249999999998</c:v>
                </c:pt>
                <c:pt idx="72956">
                  <c:v>-224.55049999999997</c:v>
                </c:pt>
                <c:pt idx="72957">
                  <c:v>-224.54849999999999</c:v>
                </c:pt>
                <c:pt idx="72958">
                  <c:v>-224.54649999999998</c:v>
                </c:pt>
                <c:pt idx="72959">
                  <c:v>-224.54449999999997</c:v>
                </c:pt>
                <c:pt idx="72960">
                  <c:v>-224.54249999999999</c:v>
                </c:pt>
                <c:pt idx="72961">
                  <c:v>-224.54049999999998</c:v>
                </c:pt>
                <c:pt idx="72962">
                  <c:v>-224.53849999999997</c:v>
                </c:pt>
                <c:pt idx="72963">
                  <c:v>-224.53649999999999</c:v>
                </c:pt>
                <c:pt idx="72964">
                  <c:v>-224.53449999999998</c:v>
                </c:pt>
                <c:pt idx="72965">
                  <c:v>-224.53249999999997</c:v>
                </c:pt>
                <c:pt idx="72966">
                  <c:v>-224.53049999999999</c:v>
                </c:pt>
                <c:pt idx="72967">
                  <c:v>-224.52849999999998</c:v>
                </c:pt>
                <c:pt idx="72968">
                  <c:v>-224.52649999999997</c:v>
                </c:pt>
                <c:pt idx="72969">
                  <c:v>-224.52449999999999</c:v>
                </c:pt>
                <c:pt idx="72970">
                  <c:v>-224.52249999999998</c:v>
                </c:pt>
                <c:pt idx="72971">
                  <c:v>-224.52049999999997</c:v>
                </c:pt>
                <c:pt idx="72972">
                  <c:v>-224.51849999999999</c:v>
                </c:pt>
                <c:pt idx="72973">
                  <c:v>-224.51649999999998</c:v>
                </c:pt>
                <c:pt idx="72974">
                  <c:v>-224.51449999999997</c:v>
                </c:pt>
                <c:pt idx="72975">
                  <c:v>-224.51249999999999</c:v>
                </c:pt>
                <c:pt idx="72976">
                  <c:v>-224.51049999999998</c:v>
                </c:pt>
                <c:pt idx="72977">
                  <c:v>-224.50849999999997</c:v>
                </c:pt>
                <c:pt idx="72978">
                  <c:v>-224.50649999999999</c:v>
                </c:pt>
                <c:pt idx="72979">
                  <c:v>-224.50449999999998</c:v>
                </c:pt>
                <c:pt idx="72980">
                  <c:v>-224.50249999999997</c:v>
                </c:pt>
                <c:pt idx="72981">
                  <c:v>-224.50049999999999</c:v>
                </c:pt>
                <c:pt idx="72982">
                  <c:v>-224.49849999999998</c:v>
                </c:pt>
                <c:pt idx="72983">
                  <c:v>-224.49649999999997</c:v>
                </c:pt>
                <c:pt idx="72984">
                  <c:v>-224.49449999999999</c:v>
                </c:pt>
                <c:pt idx="72985">
                  <c:v>-224.49249999999998</c:v>
                </c:pt>
                <c:pt idx="72986">
                  <c:v>-224.49049999999997</c:v>
                </c:pt>
                <c:pt idx="72987">
                  <c:v>-224.48849999999999</c:v>
                </c:pt>
                <c:pt idx="72988">
                  <c:v>-224.48649999999998</c:v>
                </c:pt>
                <c:pt idx="72989">
                  <c:v>-224.48449999999997</c:v>
                </c:pt>
                <c:pt idx="72990">
                  <c:v>-224.48249999999999</c:v>
                </c:pt>
                <c:pt idx="72991">
                  <c:v>-224.48049999999998</c:v>
                </c:pt>
                <c:pt idx="72992">
                  <c:v>-224.47849999999997</c:v>
                </c:pt>
                <c:pt idx="72993">
                  <c:v>-224.47649999999999</c:v>
                </c:pt>
                <c:pt idx="72994">
                  <c:v>-224.47449999999998</c:v>
                </c:pt>
                <c:pt idx="72995">
                  <c:v>-224.47249999999997</c:v>
                </c:pt>
                <c:pt idx="72996">
                  <c:v>-224.47049999999999</c:v>
                </c:pt>
                <c:pt idx="72997">
                  <c:v>-224.46849999999998</c:v>
                </c:pt>
                <c:pt idx="72998">
                  <c:v>-224.46649999999997</c:v>
                </c:pt>
                <c:pt idx="72999">
                  <c:v>-224.46449999999999</c:v>
                </c:pt>
                <c:pt idx="73000">
                  <c:v>-224.46249999999998</c:v>
                </c:pt>
                <c:pt idx="73001">
                  <c:v>-224.46049999999997</c:v>
                </c:pt>
                <c:pt idx="73002">
                  <c:v>-224.45849999999999</c:v>
                </c:pt>
                <c:pt idx="73003">
                  <c:v>-224.45649999999998</c:v>
                </c:pt>
                <c:pt idx="73004">
                  <c:v>-224.45449999999997</c:v>
                </c:pt>
                <c:pt idx="73005">
                  <c:v>-224.45249999999999</c:v>
                </c:pt>
                <c:pt idx="73006">
                  <c:v>-224.45049999999998</c:v>
                </c:pt>
                <c:pt idx="73007">
                  <c:v>-224.44849999999997</c:v>
                </c:pt>
                <c:pt idx="73008">
                  <c:v>-224.44649999999999</c:v>
                </c:pt>
                <c:pt idx="73009">
                  <c:v>-224.44449999999998</c:v>
                </c:pt>
                <c:pt idx="73010">
                  <c:v>-224.44249999999997</c:v>
                </c:pt>
                <c:pt idx="73011">
                  <c:v>-224.44049999999999</c:v>
                </c:pt>
                <c:pt idx="73012">
                  <c:v>-224.43849999999998</c:v>
                </c:pt>
                <c:pt idx="73013">
                  <c:v>-224.43649999999997</c:v>
                </c:pt>
                <c:pt idx="73014">
                  <c:v>-224.43449999999999</c:v>
                </c:pt>
                <c:pt idx="73015">
                  <c:v>-224.43249999999998</c:v>
                </c:pt>
                <c:pt idx="73016">
                  <c:v>-224.43049999999997</c:v>
                </c:pt>
                <c:pt idx="73017">
                  <c:v>-224.42849999999999</c:v>
                </c:pt>
                <c:pt idx="73018">
                  <c:v>-224.42649999999998</c:v>
                </c:pt>
                <c:pt idx="73019">
                  <c:v>-224.42449999999997</c:v>
                </c:pt>
                <c:pt idx="73020">
                  <c:v>-224.42249999999999</c:v>
                </c:pt>
                <c:pt idx="73021">
                  <c:v>-224.42049999999998</c:v>
                </c:pt>
                <c:pt idx="73022">
                  <c:v>-224.41849999999997</c:v>
                </c:pt>
                <c:pt idx="73023">
                  <c:v>-224.41649999999998</c:v>
                </c:pt>
                <c:pt idx="73024">
                  <c:v>-224.41449999999998</c:v>
                </c:pt>
                <c:pt idx="73025">
                  <c:v>-224.41249999999997</c:v>
                </c:pt>
                <c:pt idx="73026">
                  <c:v>-224.41049999999998</c:v>
                </c:pt>
                <c:pt idx="73027">
                  <c:v>-224.40849999999998</c:v>
                </c:pt>
                <c:pt idx="73028">
                  <c:v>-224.40649999999997</c:v>
                </c:pt>
                <c:pt idx="73029">
                  <c:v>-224.40449999999998</c:v>
                </c:pt>
                <c:pt idx="73030">
                  <c:v>-224.40249999999997</c:v>
                </c:pt>
                <c:pt idx="73031">
                  <c:v>-224.40049999999997</c:v>
                </c:pt>
                <c:pt idx="73032">
                  <c:v>-224.39849999999998</c:v>
                </c:pt>
                <c:pt idx="73033">
                  <c:v>-224.39649999999997</c:v>
                </c:pt>
                <c:pt idx="73034">
                  <c:v>-224.39449999999997</c:v>
                </c:pt>
                <c:pt idx="73035">
                  <c:v>-224.39249999999998</c:v>
                </c:pt>
                <c:pt idx="73036">
                  <c:v>-224.39049999999997</c:v>
                </c:pt>
                <c:pt idx="73037">
                  <c:v>-224.38849999999996</c:v>
                </c:pt>
                <c:pt idx="73038">
                  <c:v>-224.38649999999998</c:v>
                </c:pt>
                <c:pt idx="73039">
                  <c:v>-224.38449999999997</c:v>
                </c:pt>
                <c:pt idx="73040">
                  <c:v>-224.38249999999996</c:v>
                </c:pt>
                <c:pt idx="73041">
                  <c:v>-224.38049999999998</c:v>
                </c:pt>
                <c:pt idx="73042">
                  <c:v>-224.37849999999997</c:v>
                </c:pt>
                <c:pt idx="73043">
                  <c:v>-224.37649999999996</c:v>
                </c:pt>
                <c:pt idx="73044">
                  <c:v>-224.37449999999998</c:v>
                </c:pt>
                <c:pt idx="73045">
                  <c:v>-224.37249999999997</c:v>
                </c:pt>
                <c:pt idx="73046">
                  <c:v>-224.37049999999996</c:v>
                </c:pt>
                <c:pt idx="73047">
                  <c:v>-224.36849999999998</c:v>
                </c:pt>
                <c:pt idx="73048">
                  <c:v>-224.36649999999997</c:v>
                </c:pt>
                <c:pt idx="73049">
                  <c:v>-224.36449999999996</c:v>
                </c:pt>
                <c:pt idx="73050">
                  <c:v>-224.36249999999998</c:v>
                </c:pt>
                <c:pt idx="73051">
                  <c:v>-224.36049999999997</c:v>
                </c:pt>
                <c:pt idx="73052">
                  <c:v>-224.35849999999996</c:v>
                </c:pt>
                <c:pt idx="73053">
                  <c:v>-224.35649999999998</c:v>
                </c:pt>
                <c:pt idx="73054">
                  <c:v>-224.35449999999997</c:v>
                </c:pt>
                <c:pt idx="73055">
                  <c:v>-224.35249999999996</c:v>
                </c:pt>
                <c:pt idx="73056">
                  <c:v>-224.35049999999998</c:v>
                </c:pt>
                <c:pt idx="73057">
                  <c:v>-224.34849999999997</c:v>
                </c:pt>
                <c:pt idx="73058">
                  <c:v>-224.34649999999996</c:v>
                </c:pt>
                <c:pt idx="73059">
                  <c:v>-224.34449999999998</c:v>
                </c:pt>
                <c:pt idx="73060">
                  <c:v>-224.34249999999997</c:v>
                </c:pt>
                <c:pt idx="73061">
                  <c:v>-224.34049999999996</c:v>
                </c:pt>
                <c:pt idx="73062">
                  <c:v>-224.33849999999998</c:v>
                </c:pt>
                <c:pt idx="73063">
                  <c:v>-224.33649999999997</c:v>
                </c:pt>
                <c:pt idx="73064">
                  <c:v>-224.33449999999999</c:v>
                </c:pt>
                <c:pt idx="73065">
                  <c:v>-224.33249999999998</c:v>
                </c:pt>
                <c:pt idx="73066">
                  <c:v>-224.33049999999997</c:v>
                </c:pt>
                <c:pt idx="73067">
                  <c:v>-224.32849999999999</c:v>
                </c:pt>
                <c:pt idx="73068">
                  <c:v>-224.32649999999998</c:v>
                </c:pt>
                <c:pt idx="73069">
                  <c:v>-224.32449999999997</c:v>
                </c:pt>
                <c:pt idx="73070">
                  <c:v>-224.32249999999999</c:v>
                </c:pt>
                <c:pt idx="73071">
                  <c:v>-224.32049999999998</c:v>
                </c:pt>
                <c:pt idx="73072">
                  <c:v>-224.31849999999997</c:v>
                </c:pt>
                <c:pt idx="73073">
                  <c:v>-224.31649999999999</c:v>
                </c:pt>
                <c:pt idx="73074">
                  <c:v>-224.31449999999998</c:v>
                </c:pt>
                <c:pt idx="73075">
                  <c:v>-224.31249999999997</c:v>
                </c:pt>
                <c:pt idx="73076">
                  <c:v>-224.31049999999999</c:v>
                </c:pt>
                <c:pt idx="73077">
                  <c:v>-224.30849999999998</c:v>
                </c:pt>
                <c:pt idx="73078">
                  <c:v>-224.30649999999997</c:v>
                </c:pt>
                <c:pt idx="73079">
                  <c:v>-224.30449999999999</c:v>
                </c:pt>
                <c:pt idx="73080">
                  <c:v>-224.30249999999998</c:v>
                </c:pt>
                <c:pt idx="73081">
                  <c:v>-224.30049999999997</c:v>
                </c:pt>
                <c:pt idx="73082">
                  <c:v>-224.29849999999999</c:v>
                </c:pt>
                <c:pt idx="73083">
                  <c:v>-224.29649999999998</c:v>
                </c:pt>
                <c:pt idx="73084">
                  <c:v>-224.29449999999997</c:v>
                </c:pt>
                <c:pt idx="73085">
                  <c:v>-224.29249999999999</c:v>
                </c:pt>
                <c:pt idx="73086">
                  <c:v>-224.29049999999998</c:v>
                </c:pt>
                <c:pt idx="73087">
                  <c:v>-224.28849999999997</c:v>
                </c:pt>
                <c:pt idx="73088">
                  <c:v>-224.28649999999999</c:v>
                </c:pt>
                <c:pt idx="73089">
                  <c:v>-224.28449999999998</c:v>
                </c:pt>
                <c:pt idx="73090">
                  <c:v>-224.28249999999997</c:v>
                </c:pt>
                <c:pt idx="73091">
                  <c:v>-224.28049999999999</c:v>
                </c:pt>
                <c:pt idx="73092">
                  <c:v>-224.27849999999998</c:v>
                </c:pt>
                <c:pt idx="73093">
                  <c:v>-224.27649999999997</c:v>
                </c:pt>
                <c:pt idx="73094">
                  <c:v>-224.27449999999999</c:v>
                </c:pt>
                <c:pt idx="73095">
                  <c:v>-224.27249999999998</c:v>
                </c:pt>
                <c:pt idx="73096">
                  <c:v>-224.27049999999997</c:v>
                </c:pt>
                <c:pt idx="73097">
                  <c:v>-224.26849999999999</c:v>
                </c:pt>
                <c:pt idx="73098">
                  <c:v>-224.26649999999998</c:v>
                </c:pt>
                <c:pt idx="73099">
                  <c:v>-224.26449999999997</c:v>
                </c:pt>
                <c:pt idx="73100">
                  <c:v>-224.26249999999999</c:v>
                </c:pt>
                <c:pt idx="73101">
                  <c:v>-224.26049999999998</c:v>
                </c:pt>
                <c:pt idx="73102">
                  <c:v>-224.25849999999997</c:v>
                </c:pt>
                <c:pt idx="73103">
                  <c:v>-224.25649999999999</c:v>
                </c:pt>
                <c:pt idx="73104">
                  <c:v>-224.25449999999998</c:v>
                </c:pt>
                <c:pt idx="73105">
                  <c:v>-224.25249999999997</c:v>
                </c:pt>
                <c:pt idx="73106">
                  <c:v>-224.25049999999999</c:v>
                </c:pt>
                <c:pt idx="73107">
                  <c:v>-224.24849999999998</c:v>
                </c:pt>
                <c:pt idx="73108">
                  <c:v>-224.24649999999997</c:v>
                </c:pt>
                <c:pt idx="73109">
                  <c:v>-224.24449999999999</c:v>
                </c:pt>
                <c:pt idx="73110">
                  <c:v>-224.24249999999998</c:v>
                </c:pt>
                <c:pt idx="73111">
                  <c:v>-224.24049999999997</c:v>
                </c:pt>
                <c:pt idx="73112">
                  <c:v>-224.23849999999999</c:v>
                </c:pt>
                <c:pt idx="73113">
                  <c:v>-224.23649999999998</c:v>
                </c:pt>
                <c:pt idx="73114">
                  <c:v>-224.23449999999997</c:v>
                </c:pt>
                <c:pt idx="73115">
                  <c:v>-224.23249999999999</c:v>
                </c:pt>
                <c:pt idx="73116">
                  <c:v>-224.23049999999998</c:v>
                </c:pt>
                <c:pt idx="73117">
                  <c:v>-224.22849999999997</c:v>
                </c:pt>
                <c:pt idx="73118">
                  <c:v>-224.22649999999999</c:v>
                </c:pt>
                <c:pt idx="73119">
                  <c:v>-224.22449999999998</c:v>
                </c:pt>
                <c:pt idx="73120">
                  <c:v>-224.22249999999997</c:v>
                </c:pt>
                <c:pt idx="73121">
                  <c:v>-224.22049999999999</c:v>
                </c:pt>
                <c:pt idx="73122">
                  <c:v>-224.21849999999998</c:v>
                </c:pt>
                <c:pt idx="73123">
                  <c:v>-224.21649999999997</c:v>
                </c:pt>
                <c:pt idx="73124">
                  <c:v>-224.21449999999999</c:v>
                </c:pt>
                <c:pt idx="73125">
                  <c:v>-224.21249999999998</c:v>
                </c:pt>
                <c:pt idx="73126">
                  <c:v>-224.21049999999997</c:v>
                </c:pt>
                <c:pt idx="73127">
                  <c:v>-224.20849999999999</c:v>
                </c:pt>
                <c:pt idx="73128">
                  <c:v>-224.20649999999998</c:v>
                </c:pt>
                <c:pt idx="73129">
                  <c:v>-224.20449999999997</c:v>
                </c:pt>
                <c:pt idx="73130">
                  <c:v>-224.20249999999999</c:v>
                </c:pt>
                <c:pt idx="73131">
                  <c:v>-224.20049999999998</c:v>
                </c:pt>
                <c:pt idx="73132">
                  <c:v>-224.19849999999997</c:v>
                </c:pt>
                <c:pt idx="73133">
                  <c:v>-224.19649999999999</c:v>
                </c:pt>
                <c:pt idx="73134">
                  <c:v>-224.19449999999998</c:v>
                </c:pt>
                <c:pt idx="73135">
                  <c:v>-224.19249999999997</c:v>
                </c:pt>
                <c:pt idx="73136">
                  <c:v>-224.19049999999999</c:v>
                </c:pt>
                <c:pt idx="73137">
                  <c:v>-224.18849999999998</c:v>
                </c:pt>
                <c:pt idx="73138">
                  <c:v>-224.18649999999997</c:v>
                </c:pt>
                <c:pt idx="73139">
                  <c:v>-224.18449999999999</c:v>
                </c:pt>
                <c:pt idx="73140">
                  <c:v>-224.18249999999998</c:v>
                </c:pt>
                <c:pt idx="73141">
                  <c:v>-224.18049999999997</c:v>
                </c:pt>
                <c:pt idx="73142">
                  <c:v>-224.17849999999999</c:v>
                </c:pt>
                <c:pt idx="73143">
                  <c:v>-224.17649999999998</c:v>
                </c:pt>
                <c:pt idx="73144">
                  <c:v>-224.17449999999997</c:v>
                </c:pt>
                <c:pt idx="73145">
                  <c:v>-224.17249999999999</c:v>
                </c:pt>
                <c:pt idx="73146">
                  <c:v>-224.17049999999998</c:v>
                </c:pt>
                <c:pt idx="73147">
                  <c:v>-224.16849999999997</c:v>
                </c:pt>
                <c:pt idx="73148">
                  <c:v>-224.16649999999998</c:v>
                </c:pt>
                <c:pt idx="73149">
                  <c:v>-224.16449999999998</c:v>
                </c:pt>
                <c:pt idx="73150">
                  <c:v>-224.16249999999997</c:v>
                </c:pt>
                <c:pt idx="73151">
                  <c:v>-224.16049999999998</c:v>
                </c:pt>
                <c:pt idx="73152">
                  <c:v>-224.15849999999998</c:v>
                </c:pt>
                <c:pt idx="73153">
                  <c:v>-224.15649999999997</c:v>
                </c:pt>
                <c:pt idx="73154">
                  <c:v>-224.15449999999998</c:v>
                </c:pt>
                <c:pt idx="73155">
                  <c:v>-224.15249999999997</c:v>
                </c:pt>
                <c:pt idx="73156">
                  <c:v>-224.15049999999997</c:v>
                </c:pt>
                <c:pt idx="73157">
                  <c:v>-224.14849999999998</c:v>
                </c:pt>
                <c:pt idx="73158">
                  <c:v>-224.14649999999997</c:v>
                </c:pt>
                <c:pt idx="73159">
                  <c:v>-224.14449999999997</c:v>
                </c:pt>
                <c:pt idx="73160">
                  <c:v>-224.14249999999998</c:v>
                </c:pt>
                <c:pt idx="73161">
                  <c:v>-224.14049999999997</c:v>
                </c:pt>
                <c:pt idx="73162">
                  <c:v>-224.13849999999996</c:v>
                </c:pt>
                <c:pt idx="73163">
                  <c:v>-224.13649999999998</c:v>
                </c:pt>
                <c:pt idx="73164">
                  <c:v>-224.13449999999997</c:v>
                </c:pt>
                <c:pt idx="73165">
                  <c:v>-224.13249999999996</c:v>
                </c:pt>
                <c:pt idx="73166">
                  <c:v>-224.13049999999998</c:v>
                </c:pt>
                <c:pt idx="73167">
                  <c:v>-224.12849999999997</c:v>
                </c:pt>
                <c:pt idx="73168">
                  <c:v>-224.12649999999996</c:v>
                </c:pt>
                <c:pt idx="73169">
                  <c:v>-224.12449999999998</c:v>
                </c:pt>
                <c:pt idx="73170">
                  <c:v>-224.12249999999997</c:v>
                </c:pt>
                <c:pt idx="73171">
                  <c:v>-224.12049999999996</c:v>
                </c:pt>
                <c:pt idx="73172">
                  <c:v>-224.11849999999998</c:v>
                </c:pt>
                <c:pt idx="73173">
                  <c:v>-224.11649999999997</c:v>
                </c:pt>
                <c:pt idx="73174">
                  <c:v>-224.11449999999996</c:v>
                </c:pt>
                <c:pt idx="73175">
                  <c:v>-224.11249999999998</c:v>
                </c:pt>
                <c:pt idx="73176">
                  <c:v>-224.11049999999997</c:v>
                </c:pt>
                <c:pt idx="73177">
                  <c:v>-224.10849999999996</c:v>
                </c:pt>
                <c:pt idx="73178">
                  <c:v>-224.10649999999998</c:v>
                </c:pt>
                <c:pt idx="73179">
                  <c:v>-224.10449999999997</c:v>
                </c:pt>
                <c:pt idx="73180">
                  <c:v>-224.10249999999996</c:v>
                </c:pt>
                <c:pt idx="73181">
                  <c:v>-224.10049999999998</c:v>
                </c:pt>
                <c:pt idx="73182">
                  <c:v>-224.09849999999997</c:v>
                </c:pt>
                <c:pt idx="73183">
                  <c:v>-224.09649999999996</c:v>
                </c:pt>
                <c:pt idx="73184">
                  <c:v>-224.09449999999998</c:v>
                </c:pt>
                <c:pt idx="73185">
                  <c:v>-224.09249999999997</c:v>
                </c:pt>
                <c:pt idx="73186">
                  <c:v>-224.09049999999996</c:v>
                </c:pt>
                <c:pt idx="73187">
                  <c:v>-224.08849999999998</c:v>
                </c:pt>
                <c:pt idx="73188">
                  <c:v>-224.08649999999997</c:v>
                </c:pt>
                <c:pt idx="73189">
                  <c:v>-224.08449999999999</c:v>
                </c:pt>
                <c:pt idx="73190">
                  <c:v>-224.08249999999998</c:v>
                </c:pt>
                <c:pt idx="73191">
                  <c:v>-224.08049999999997</c:v>
                </c:pt>
                <c:pt idx="73192">
                  <c:v>-224.07849999999999</c:v>
                </c:pt>
                <c:pt idx="73193">
                  <c:v>-224.07649999999998</c:v>
                </c:pt>
                <c:pt idx="73194">
                  <c:v>-224.07449999999997</c:v>
                </c:pt>
                <c:pt idx="73195">
                  <c:v>-224.07249999999999</c:v>
                </c:pt>
                <c:pt idx="73196">
                  <c:v>-224.07049999999998</c:v>
                </c:pt>
                <c:pt idx="73197">
                  <c:v>-224.06849999999997</c:v>
                </c:pt>
                <c:pt idx="73198">
                  <c:v>-224.06649999999999</c:v>
                </c:pt>
                <c:pt idx="73199">
                  <c:v>-224.06449999999998</c:v>
                </c:pt>
                <c:pt idx="73200">
                  <c:v>-224.06249999999997</c:v>
                </c:pt>
                <c:pt idx="73201">
                  <c:v>-224.06049999999999</c:v>
                </c:pt>
                <c:pt idx="73202">
                  <c:v>-224.05849999999998</c:v>
                </c:pt>
                <c:pt idx="73203">
                  <c:v>-224.05649999999997</c:v>
                </c:pt>
                <c:pt idx="73204">
                  <c:v>-224.05449999999999</c:v>
                </c:pt>
                <c:pt idx="73205">
                  <c:v>-224.05249999999998</c:v>
                </c:pt>
                <c:pt idx="73206">
                  <c:v>-224.05049999999997</c:v>
                </c:pt>
                <c:pt idx="73207">
                  <c:v>-224.04849999999999</c:v>
                </c:pt>
                <c:pt idx="73208">
                  <c:v>-224.04649999999998</c:v>
                </c:pt>
                <c:pt idx="73209">
                  <c:v>-224.04449999999997</c:v>
                </c:pt>
                <c:pt idx="73210">
                  <c:v>-224.04249999999999</c:v>
                </c:pt>
                <c:pt idx="73211">
                  <c:v>-224.04049999999998</c:v>
                </c:pt>
                <c:pt idx="73212">
                  <c:v>-224.03849999999997</c:v>
                </c:pt>
                <c:pt idx="73213">
                  <c:v>-224.03649999999999</c:v>
                </c:pt>
                <c:pt idx="73214">
                  <c:v>-224.03449999999998</c:v>
                </c:pt>
                <c:pt idx="73215">
                  <c:v>-224.03249999999997</c:v>
                </c:pt>
                <c:pt idx="73216">
                  <c:v>-224.03049999999999</c:v>
                </c:pt>
                <c:pt idx="73217">
                  <c:v>-224.02849999999998</c:v>
                </c:pt>
                <c:pt idx="73218">
                  <c:v>-224.02649999999997</c:v>
                </c:pt>
                <c:pt idx="73219">
                  <c:v>-224.02449999999999</c:v>
                </c:pt>
                <c:pt idx="73220">
                  <c:v>-224.02249999999998</c:v>
                </c:pt>
                <c:pt idx="73221">
                  <c:v>-224.02049999999997</c:v>
                </c:pt>
                <c:pt idx="73222">
                  <c:v>-224.01849999999999</c:v>
                </c:pt>
                <c:pt idx="73223">
                  <c:v>-224.01649999999998</c:v>
                </c:pt>
                <c:pt idx="73224">
                  <c:v>-224.01449999999997</c:v>
                </c:pt>
                <c:pt idx="73225">
                  <c:v>-224.01249999999999</c:v>
                </c:pt>
                <c:pt idx="73226">
                  <c:v>-224.01049999999998</c:v>
                </c:pt>
                <c:pt idx="73227">
                  <c:v>-224.00849999999997</c:v>
                </c:pt>
                <c:pt idx="73228">
                  <c:v>-224.00649999999999</c:v>
                </c:pt>
                <c:pt idx="73229">
                  <c:v>-224.00449999999998</c:v>
                </c:pt>
                <c:pt idx="73230">
                  <c:v>-224.00249999999997</c:v>
                </c:pt>
                <c:pt idx="73231">
                  <c:v>-224.00049999999999</c:v>
                </c:pt>
                <c:pt idx="73232">
                  <c:v>-223.99849999999998</c:v>
                </c:pt>
                <c:pt idx="73233">
                  <c:v>-223.99649999999997</c:v>
                </c:pt>
                <c:pt idx="73234">
                  <c:v>-223.99449999999999</c:v>
                </c:pt>
                <c:pt idx="73235">
                  <c:v>-223.99249999999998</c:v>
                </c:pt>
                <c:pt idx="73236">
                  <c:v>-223.99049999999997</c:v>
                </c:pt>
                <c:pt idx="73237">
                  <c:v>-223.98849999999999</c:v>
                </c:pt>
                <c:pt idx="73238">
                  <c:v>-223.98649999999998</c:v>
                </c:pt>
                <c:pt idx="73239">
                  <c:v>-223.98449999999997</c:v>
                </c:pt>
                <c:pt idx="73240">
                  <c:v>-223.98249999999999</c:v>
                </c:pt>
                <c:pt idx="73241">
                  <c:v>-223.98049999999998</c:v>
                </c:pt>
                <c:pt idx="73242">
                  <c:v>-223.97849999999997</c:v>
                </c:pt>
                <c:pt idx="73243">
                  <c:v>-223.97649999999999</c:v>
                </c:pt>
                <c:pt idx="73244">
                  <c:v>-223.97449999999998</c:v>
                </c:pt>
                <c:pt idx="73245">
                  <c:v>-223.97249999999997</c:v>
                </c:pt>
                <c:pt idx="73246">
                  <c:v>-223.97049999999999</c:v>
                </c:pt>
                <c:pt idx="73247">
                  <c:v>-223.96849999999998</c:v>
                </c:pt>
                <c:pt idx="73248">
                  <c:v>-223.96649999999997</c:v>
                </c:pt>
                <c:pt idx="73249">
                  <c:v>-223.96449999999999</c:v>
                </c:pt>
                <c:pt idx="73250">
                  <c:v>-223.96249999999998</c:v>
                </c:pt>
                <c:pt idx="73251">
                  <c:v>-223.96049999999997</c:v>
                </c:pt>
                <c:pt idx="73252">
                  <c:v>-223.95849999999999</c:v>
                </c:pt>
                <c:pt idx="73253">
                  <c:v>-223.95649999999998</c:v>
                </c:pt>
                <c:pt idx="73254">
                  <c:v>-223.95449999999997</c:v>
                </c:pt>
                <c:pt idx="73255">
                  <c:v>-223.95249999999999</c:v>
                </c:pt>
                <c:pt idx="73256">
                  <c:v>-223.95049999999998</c:v>
                </c:pt>
                <c:pt idx="73257">
                  <c:v>-223.94849999999997</c:v>
                </c:pt>
                <c:pt idx="73258">
                  <c:v>-223.94649999999999</c:v>
                </c:pt>
                <c:pt idx="73259">
                  <c:v>-223.94449999999998</c:v>
                </c:pt>
                <c:pt idx="73260">
                  <c:v>-223.94249999999997</c:v>
                </c:pt>
                <c:pt idx="73261">
                  <c:v>-223.94049999999999</c:v>
                </c:pt>
                <c:pt idx="73262">
                  <c:v>-223.93849999999998</c:v>
                </c:pt>
                <c:pt idx="73263">
                  <c:v>-223.93649999999997</c:v>
                </c:pt>
                <c:pt idx="73264">
                  <c:v>-223.93449999999999</c:v>
                </c:pt>
                <c:pt idx="73265">
                  <c:v>-223.93249999999998</c:v>
                </c:pt>
                <c:pt idx="73266">
                  <c:v>-223.93049999999997</c:v>
                </c:pt>
                <c:pt idx="73267">
                  <c:v>-223.92849999999999</c:v>
                </c:pt>
                <c:pt idx="73268">
                  <c:v>-223.92649999999998</c:v>
                </c:pt>
                <c:pt idx="73269">
                  <c:v>-223.92449999999997</c:v>
                </c:pt>
                <c:pt idx="73270">
                  <c:v>-223.92249999999999</c:v>
                </c:pt>
                <c:pt idx="73271">
                  <c:v>-223.92049999999998</c:v>
                </c:pt>
                <c:pt idx="73272">
                  <c:v>-223.91849999999997</c:v>
                </c:pt>
                <c:pt idx="73273">
                  <c:v>-223.91649999999998</c:v>
                </c:pt>
                <c:pt idx="73274">
                  <c:v>-223.91449999999998</c:v>
                </c:pt>
                <c:pt idx="73275">
                  <c:v>-223.91249999999997</c:v>
                </c:pt>
                <c:pt idx="73276">
                  <c:v>-223.91049999999998</c:v>
                </c:pt>
                <c:pt idx="73277">
                  <c:v>-223.90849999999998</c:v>
                </c:pt>
                <c:pt idx="73278">
                  <c:v>-223.90649999999997</c:v>
                </c:pt>
                <c:pt idx="73279">
                  <c:v>-223.90449999999998</c:v>
                </c:pt>
                <c:pt idx="73280">
                  <c:v>-223.90249999999997</c:v>
                </c:pt>
                <c:pt idx="73281">
                  <c:v>-223.90049999999997</c:v>
                </c:pt>
                <c:pt idx="73282">
                  <c:v>-223.89849999999998</c:v>
                </c:pt>
                <c:pt idx="73283">
                  <c:v>-223.89649999999997</c:v>
                </c:pt>
                <c:pt idx="73284">
                  <c:v>-223.89449999999997</c:v>
                </c:pt>
                <c:pt idx="73285">
                  <c:v>-223.89249999999998</c:v>
                </c:pt>
                <c:pt idx="73286">
                  <c:v>-223.89049999999997</c:v>
                </c:pt>
                <c:pt idx="73287">
                  <c:v>-223.88849999999996</c:v>
                </c:pt>
                <c:pt idx="73288">
                  <c:v>-223.88649999999998</c:v>
                </c:pt>
                <c:pt idx="73289">
                  <c:v>-223.88449999999997</c:v>
                </c:pt>
                <c:pt idx="73290">
                  <c:v>-223.88249999999996</c:v>
                </c:pt>
                <c:pt idx="73291">
                  <c:v>-223.88049999999998</c:v>
                </c:pt>
                <c:pt idx="73292">
                  <c:v>-223.87849999999997</c:v>
                </c:pt>
                <c:pt idx="73293">
                  <c:v>-223.87649999999996</c:v>
                </c:pt>
                <c:pt idx="73294">
                  <c:v>-223.87449999999998</c:v>
                </c:pt>
                <c:pt idx="73295">
                  <c:v>-223.87249999999997</c:v>
                </c:pt>
                <c:pt idx="73296">
                  <c:v>-223.87049999999996</c:v>
                </c:pt>
                <c:pt idx="73297">
                  <c:v>-223.86849999999998</c:v>
                </c:pt>
                <c:pt idx="73298">
                  <c:v>-223.86649999999997</c:v>
                </c:pt>
                <c:pt idx="73299">
                  <c:v>-223.86449999999996</c:v>
                </c:pt>
                <c:pt idx="73300">
                  <c:v>-223.86249999999998</c:v>
                </c:pt>
                <c:pt idx="73301">
                  <c:v>-223.86049999999997</c:v>
                </c:pt>
                <c:pt idx="73302">
                  <c:v>-223.85849999999996</c:v>
                </c:pt>
                <c:pt idx="73303">
                  <c:v>-223.85649999999998</c:v>
                </c:pt>
                <c:pt idx="73304">
                  <c:v>-223.85449999999997</c:v>
                </c:pt>
                <c:pt idx="73305">
                  <c:v>-223.85249999999996</c:v>
                </c:pt>
                <c:pt idx="73306">
                  <c:v>-223.85049999999998</c:v>
                </c:pt>
                <c:pt idx="73307">
                  <c:v>-223.84849999999997</c:v>
                </c:pt>
                <c:pt idx="73308">
                  <c:v>-223.84649999999996</c:v>
                </c:pt>
                <c:pt idx="73309">
                  <c:v>-223.84449999999998</c:v>
                </c:pt>
                <c:pt idx="73310">
                  <c:v>-223.84249999999997</c:v>
                </c:pt>
                <c:pt idx="73311">
                  <c:v>-223.84049999999996</c:v>
                </c:pt>
                <c:pt idx="73312">
                  <c:v>-223.83849999999998</c:v>
                </c:pt>
                <c:pt idx="73313">
                  <c:v>-223.83649999999997</c:v>
                </c:pt>
                <c:pt idx="73314">
                  <c:v>-223.83449999999999</c:v>
                </c:pt>
                <c:pt idx="73315">
                  <c:v>-223.83249999999998</c:v>
                </c:pt>
                <c:pt idx="73316">
                  <c:v>-223.83049999999997</c:v>
                </c:pt>
                <c:pt idx="73317">
                  <c:v>-223.82849999999999</c:v>
                </c:pt>
                <c:pt idx="73318">
                  <c:v>-223.82649999999998</c:v>
                </c:pt>
                <c:pt idx="73319">
                  <c:v>-223.82449999999997</c:v>
                </c:pt>
                <c:pt idx="73320">
                  <c:v>-223.82249999999999</c:v>
                </c:pt>
                <c:pt idx="73321">
                  <c:v>-223.82049999999998</c:v>
                </c:pt>
                <c:pt idx="73322">
                  <c:v>-223.81849999999997</c:v>
                </c:pt>
                <c:pt idx="73323">
                  <c:v>-223.81649999999999</c:v>
                </c:pt>
                <c:pt idx="73324">
                  <c:v>-223.81449999999998</c:v>
                </c:pt>
                <c:pt idx="73325">
                  <c:v>-223.81249999999997</c:v>
                </c:pt>
                <c:pt idx="73326">
                  <c:v>-223.81049999999999</c:v>
                </c:pt>
                <c:pt idx="73327">
                  <c:v>-223.80849999999998</c:v>
                </c:pt>
                <c:pt idx="73328">
                  <c:v>-223.80649999999997</c:v>
                </c:pt>
                <c:pt idx="73329">
                  <c:v>-223.80449999999999</c:v>
                </c:pt>
                <c:pt idx="73330">
                  <c:v>-223.80249999999998</c:v>
                </c:pt>
                <c:pt idx="73331">
                  <c:v>-223.80049999999997</c:v>
                </c:pt>
                <c:pt idx="73332">
                  <c:v>-223.79849999999999</c:v>
                </c:pt>
                <c:pt idx="73333">
                  <c:v>-223.79649999999998</c:v>
                </c:pt>
                <c:pt idx="73334">
                  <c:v>-223.79449999999997</c:v>
                </c:pt>
                <c:pt idx="73335">
                  <c:v>-223.79249999999999</c:v>
                </c:pt>
                <c:pt idx="73336">
                  <c:v>-223.79049999999998</c:v>
                </c:pt>
                <c:pt idx="73337">
                  <c:v>-223.78849999999997</c:v>
                </c:pt>
                <c:pt idx="73338">
                  <c:v>-223.78649999999999</c:v>
                </c:pt>
                <c:pt idx="73339">
                  <c:v>-223.78449999999998</c:v>
                </c:pt>
                <c:pt idx="73340">
                  <c:v>-223.78249999999997</c:v>
                </c:pt>
                <c:pt idx="73341">
                  <c:v>-223.78049999999999</c:v>
                </c:pt>
                <c:pt idx="73342">
                  <c:v>-223.77849999999998</c:v>
                </c:pt>
                <c:pt idx="73343">
                  <c:v>-223.77649999999997</c:v>
                </c:pt>
                <c:pt idx="73344">
                  <c:v>-223.77449999999999</c:v>
                </c:pt>
                <c:pt idx="73345">
                  <c:v>-223.77249999999998</c:v>
                </c:pt>
                <c:pt idx="73346">
                  <c:v>-223.77049999999997</c:v>
                </c:pt>
                <c:pt idx="73347">
                  <c:v>-223.76849999999999</c:v>
                </c:pt>
                <c:pt idx="73348">
                  <c:v>-223.76649999999998</c:v>
                </c:pt>
                <c:pt idx="73349">
                  <c:v>-223.76449999999997</c:v>
                </c:pt>
                <c:pt idx="73350">
                  <c:v>-223.76249999999999</c:v>
                </c:pt>
                <c:pt idx="73351">
                  <c:v>-223.76049999999998</c:v>
                </c:pt>
                <c:pt idx="73352">
                  <c:v>-223.75849999999997</c:v>
                </c:pt>
                <c:pt idx="73353">
                  <c:v>-223.75649999999999</c:v>
                </c:pt>
                <c:pt idx="73354">
                  <c:v>-223.75449999999998</c:v>
                </c:pt>
                <c:pt idx="73355">
                  <c:v>-223.75249999999997</c:v>
                </c:pt>
                <c:pt idx="73356">
                  <c:v>-223.75049999999999</c:v>
                </c:pt>
                <c:pt idx="73357">
                  <c:v>-223.74849999999998</c:v>
                </c:pt>
                <c:pt idx="73358">
                  <c:v>-223.74649999999997</c:v>
                </c:pt>
                <c:pt idx="73359">
                  <c:v>-223.74449999999999</c:v>
                </c:pt>
                <c:pt idx="73360">
                  <c:v>-223.74249999999998</c:v>
                </c:pt>
                <c:pt idx="73361">
                  <c:v>-223.74049999999997</c:v>
                </c:pt>
                <c:pt idx="73362">
                  <c:v>-223.73849999999999</c:v>
                </c:pt>
                <c:pt idx="73363">
                  <c:v>-223.73649999999998</c:v>
                </c:pt>
                <c:pt idx="73364">
                  <c:v>-223.73449999999997</c:v>
                </c:pt>
                <c:pt idx="73365">
                  <c:v>-223.73249999999999</c:v>
                </c:pt>
                <c:pt idx="73366">
                  <c:v>-223.73049999999998</c:v>
                </c:pt>
                <c:pt idx="73367">
                  <c:v>-223.72849999999997</c:v>
                </c:pt>
                <c:pt idx="73368">
                  <c:v>-223.72649999999999</c:v>
                </c:pt>
                <c:pt idx="73369">
                  <c:v>-223.72449999999998</c:v>
                </c:pt>
                <c:pt idx="73370">
                  <c:v>-223.72249999999997</c:v>
                </c:pt>
                <c:pt idx="73371">
                  <c:v>-223.72049999999999</c:v>
                </c:pt>
                <c:pt idx="73372">
                  <c:v>-223.71849999999998</c:v>
                </c:pt>
                <c:pt idx="73373">
                  <c:v>-223.71649999999997</c:v>
                </c:pt>
                <c:pt idx="73374">
                  <c:v>-223.71449999999999</c:v>
                </c:pt>
                <c:pt idx="73375">
                  <c:v>-223.71249999999998</c:v>
                </c:pt>
                <c:pt idx="73376">
                  <c:v>-223.71049999999997</c:v>
                </c:pt>
                <c:pt idx="73377">
                  <c:v>-223.70849999999999</c:v>
                </c:pt>
                <c:pt idx="73378">
                  <c:v>-223.70649999999998</c:v>
                </c:pt>
                <c:pt idx="73379">
                  <c:v>-223.70449999999997</c:v>
                </c:pt>
                <c:pt idx="73380">
                  <c:v>-223.70249999999999</c:v>
                </c:pt>
                <c:pt idx="73381">
                  <c:v>-223.70049999999998</c:v>
                </c:pt>
                <c:pt idx="73382">
                  <c:v>-223.69849999999997</c:v>
                </c:pt>
                <c:pt idx="73383">
                  <c:v>-223.69649999999999</c:v>
                </c:pt>
                <c:pt idx="73384">
                  <c:v>-223.69449999999998</c:v>
                </c:pt>
                <c:pt idx="73385">
                  <c:v>-223.69249999999997</c:v>
                </c:pt>
                <c:pt idx="73386">
                  <c:v>-223.69049999999999</c:v>
                </c:pt>
                <c:pt idx="73387">
                  <c:v>-223.68849999999998</c:v>
                </c:pt>
                <c:pt idx="73388">
                  <c:v>-223.68649999999997</c:v>
                </c:pt>
                <c:pt idx="73389">
                  <c:v>-223.68449999999999</c:v>
                </c:pt>
                <c:pt idx="73390">
                  <c:v>-223.68249999999998</c:v>
                </c:pt>
                <c:pt idx="73391">
                  <c:v>-223.68049999999997</c:v>
                </c:pt>
                <c:pt idx="73392">
                  <c:v>-223.67849999999999</c:v>
                </c:pt>
                <c:pt idx="73393">
                  <c:v>-223.67649999999998</c:v>
                </c:pt>
                <c:pt idx="73394">
                  <c:v>-223.67449999999997</c:v>
                </c:pt>
                <c:pt idx="73395">
                  <c:v>-223.67249999999999</c:v>
                </c:pt>
                <c:pt idx="73396">
                  <c:v>-223.67049999999998</c:v>
                </c:pt>
                <c:pt idx="73397">
                  <c:v>-223.66849999999997</c:v>
                </c:pt>
                <c:pt idx="73398">
                  <c:v>-223.66649999999998</c:v>
                </c:pt>
                <c:pt idx="73399">
                  <c:v>-223.66449999999998</c:v>
                </c:pt>
                <c:pt idx="73400">
                  <c:v>-223.66249999999997</c:v>
                </c:pt>
                <c:pt idx="73401">
                  <c:v>-223.66049999999998</c:v>
                </c:pt>
                <c:pt idx="73402">
                  <c:v>-223.65849999999998</c:v>
                </c:pt>
                <c:pt idx="73403">
                  <c:v>-223.65649999999997</c:v>
                </c:pt>
                <c:pt idx="73404">
                  <c:v>-223.65449999999998</c:v>
                </c:pt>
                <c:pt idx="73405">
                  <c:v>-223.65249999999997</c:v>
                </c:pt>
                <c:pt idx="73406">
                  <c:v>-223.65049999999997</c:v>
                </c:pt>
                <c:pt idx="73407">
                  <c:v>-223.64849999999998</c:v>
                </c:pt>
                <c:pt idx="73408">
                  <c:v>-223.64649999999997</c:v>
                </c:pt>
                <c:pt idx="73409">
                  <c:v>-223.64449999999997</c:v>
                </c:pt>
                <c:pt idx="73410">
                  <c:v>-223.64249999999998</c:v>
                </c:pt>
                <c:pt idx="73411">
                  <c:v>-223.64049999999997</c:v>
                </c:pt>
                <c:pt idx="73412">
                  <c:v>-223.63849999999996</c:v>
                </c:pt>
                <c:pt idx="73413">
                  <c:v>-223.63649999999998</c:v>
                </c:pt>
                <c:pt idx="73414">
                  <c:v>-223.63449999999997</c:v>
                </c:pt>
                <c:pt idx="73415">
                  <c:v>-223.63249999999996</c:v>
                </c:pt>
                <c:pt idx="73416">
                  <c:v>-223.63049999999998</c:v>
                </c:pt>
                <c:pt idx="73417">
                  <c:v>-223.62849999999997</c:v>
                </c:pt>
                <c:pt idx="73418">
                  <c:v>-223.62649999999996</c:v>
                </c:pt>
                <c:pt idx="73419">
                  <c:v>-223.62449999999998</c:v>
                </c:pt>
                <c:pt idx="73420">
                  <c:v>-223.62249999999997</c:v>
                </c:pt>
                <c:pt idx="73421">
                  <c:v>-223.62049999999996</c:v>
                </c:pt>
                <c:pt idx="73422">
                  <c:v>-223.61849999999998</c:v>
                </c:pt>
                <c:pt idx="73423">
                  <c:v>-223.61649999999997</c:v>
                </c:pt>
                <c:pt idx="73424">
                  <c:v>-223.61449999999996</c:v>
                </c:pt>
                <c:pt idx="73425">
                  <c:v>-223.61249999999998</c:v>
                </c:pt>
                <c:pt idx="73426">
                  <c:v>-223.61049999999997</c:v>
                </c:pt>
                <c:pt idx="73427">
                  <c:v>-223.60849999999996</c:v>
                </c:pt>
                <c:pt idx="73428">
                  <c:v>-223.60649999999998</c:v>
                </c:pt>
                <c:pt idx="73429">
                  <c:v>-223.60449999999997</c:v>
                </c:pt>
                <c:pt idx="73430">
                  <c:v>-223.60249999999996</c:v>
                </c:pt>
                <c:pt idx="73431">
                  <c:v>-223.60049999999998</c:v>
                </c:pt>
                <c:pt idx="73432">
                  <c:v>-223.59849999999997</c:v>
                </c:pt>
                <c:pt idx="73433">
                  <c:v>-223.59649999999996</c:v>
                </c:pt>
                <c:pt idx="73434">
                  <c:v>-223.59449999999998</c:v>
                </c:pt>
                <c:pt idx="73435">
                  <c:v>-223.59249999999997</c:v>
                </c:pt>
                <c:pt idx="73436">
                  <c:v>-223.59049999999996</c:v>
                </c:pt>
                <c:pt idx="73437">
                  <c:v>-223.58849999999998</c:v>
                </c:pt>
                <c:pt idx="73438">
                  <c:v>-223.58649999999997</c:v>
                </c:pt>
                <c:pt idx="73439">
                  <c:v>-223.58449999999999</c:v>
                </c:pt>
                <c:pt idx="73440">
                  <c:v>-223.58249999999998</c:v>
                </c:pt>
                <c:pt idx="73441">
                  <c:v>-223.58049999999997</c:v>
                </c:pt>
                <c:pt idx="73442">
                  <c:v>-223.57849999999999</c:v>
                </c:pt>
                <c:pt idx="73443">
                  <c:v>-223.57649999999998</c:v>
                </c:pt>
                <c:pt idx="73444">
                  <c:v>-223.57449999999997</c:v>
                </c:pt>
                <c:pt idx="73445">
                  <c:v>-223.57249999999999</c:v>
                </c:pt>
                <c:pt idx="73446">
                  <c:v>-223.57049999999998</c:v>
                </c:pt>
                <c:pt idx="73447">
                  <c:v>-223.56849999999997</c:v>
                </c:pt>
                <c:pt idx="73448">
                  <c:v>-223.56649999999999</c:v>
                </c:pt>
                <c:pt idx="73449">
                  <c:v>-223.56449999999998</c:v>
                </c:pt>
                <c:pt idx="73450">
                  <c:v>-223.56249999999997</c:v>
                </c:pt>
                <c:pt idx="73451">
                  <c:v>-223.56049999999999</c:v>
                </c:pt>
                <c:pt idx="73452">
                  <c:v>-223.55849999999998</c:v>
                </c:pt>
                <c:pt idx="73453">
                  <c:v>-223.55649999999997</c:v>
                </c:pt>
                <c:pt idx="73454">
                  <c:v>-223.55449999999999</c:v>
                </c:pt>
                <c:pt idx="73455">
                  <c:v>-223.55249999999998</c:v>
                </c:pt>
                <c:pt idx="73456">
                  <c:v>-223.55049999999997</c:v>
                </c:pt>
                <c:pt idx="73457">
                  <c:v>-223.54849999999999</c:v>
                </c:pt>
                <c:pt idx="73458">
                  <c:v>-223.54649999999998</c:v>
                </c:pt>
                <c:pt idx="73459">
                  <c:v>-223.54449999999997</c:v>
                </c:pt>
                <c:pt idx="73460">
                  <c:v>-223.54249999999999</c:v>
                </c:pt>
                <c:pt idx="73461">
                  <c:v>-223.54049999999998</c:v>
                </c:pt>
                <c:pt idx="73462">
                  <c:v>-223.53849999999997</c:v>
                </c:pt>
                <c:pt idx="73463">
                  <c:v>-223.53649999999999</c:v>
                </c:pt>
                <c:pt idx="73464">
                  <c:v>-223.53449999999998</c:v>
                </c:pt>
                <c:pt idx="73465">
                  <c:v>-223.53249999999997</c:v>
                </c:pt>
                <c:pt idx="73466">
                  <c:v>-223.53049999999999</c:v>
                </c:pt>
                <c:pt idx="73467">
                  <c:v>-223.52849999999998</c:v>
                </c:pt>
                <c:pt idx="73468">
                  <c:v>-223.52649999999997</c:v>
                </c:pt>
                <c:pt idx="73469">
                  <c:v>-223.52449999999999</c:v>
                </c:pt>
                <c:pt idx="73470">
                  <c:v>-223.52249999999998</c:v>
                </c:pt>
                <c:pt idx="73471">
                  <c:v>-223.52049999999997</c:v>
                </c:pt>
                <c:pt idx="73472">
                  <c:v>-223.51849999999999</c:v>
                </c:pt>
                <c:pt idx="73473">
                  <c:v>-223.51649999999998</c:v>
                </c:pt>
                <c:pt idx="73474">
                  <c:v>-223.51449999999997</c:v>
                </c:pt>
                <c:pt idx="73475">
                  <c:v>-223.51249999999999</c:v>
                </c:pt>
                <c:pt idx="73476">
                  <c:v>-223.51049999999998</c:v>
                </c:pt>
                <c:pt idx="73477">
                  <c:v>-223.50849999999997</c:v>
                </c:pt>
                <c:pt idx="73478">
                  <c:v>-223.50649999999999</c:v>
                </c:pt>
                <c:pt idx="73479">
                  <c:v>-223.50449999999998</c:v>
                </c:pt>
                <c:pt idx="73480">
                  <c:v>-223.50249999999997</c:v>
                </c:pt>
                <c:pt idx="73481">
                  <c:v>-223.50049999999999</c:v>
                </c:pt>
                <c:pt idx="73482">
                  <c:v>-223.49849999999998</c:v>
                </c:pt>
                <c:pt idx="73483">
                  <c:v>-223.49649999999997</c:v>
                </c:pt>
                <c:pt idx="73484">
                  <c:v>-223.49449999999999</c:v>
                </c:pt>
                <c:pt idx="73485">
                  <c:v>-223.49249999999998</c:v>
                </c:pt>
                <c:pt idx="73486">
                  <c:v>-223.49049999999997</c:v>
                </c:pt>
                <c:pt idx="73487">
                  <c:v>-223.48849999999999</c:v>
                </c:pt>
                <c:pt idx="73488">
                  <c:v>-223.48649999999998</c:v>
                </c:pt>
                <c:pt idx="73489">
                  <c:v>-223.48449999999997</c:v>
                </c:pt>
                <c:pt idx="73490">
                  <c:v>-223.48249999999999</c:v>
                </c:pt>
                <c:pt idx="73491">
                  <c:v>-223.48049999999998</c:v>
                </c:pt>
                <c:pt idx="73492">
                  <c:v>-223.47849999999997</c:v>
                </c:pt>
                <c:pt idx="73493">
                  <c:v>-223.47649999999999</c:v>
                </c:pt>
                <c:pt idx="73494">
                  <c:v>-223.47449999999998</c:v>
                </c:pt>
                <c:pt idx="73495">
                  <c:v>-223.47249999999997</c:v>
                </c:pt>
                <c:pt idx="73496">
                  <c:v>-223.47049999999999</c:v>
                </c:pt>
                <c:pt idx="73497">
                  <c:v>-223.46849999999998</c:v>
                </c:pt>
                <c:pt idx="73498">
                  <c:v>-223.46649999999997</c:v>
                </c:pt>
                <c:pt idx="73499">
                  <c:v>-223.46449999999999</c:v>
                </c:pt>
                <c:pt idx="73500">
                  <c:v>-223.46249999999998</c:v>
                </c:pt>
                <c:pt idx="73501">
                  <c:v>-223.46049999999997</c:v>
                </c:pt>
                <c:pt idx="73502">
                  <c:v>-223.45849999999999</c:v>
                </c:pt>
                <c:pt idx="73503">
                  <c:v>-223.45649999999998</c:v>
                </c:pt>
                <c:pt idx="73504">
                  <c:v>-223.45449999999997</c:v>
                </c:pt>
                <c:pt idx="73505">
                  <c:v>-223.45249999999999</c:v>
                </c:pt>
                <c:pt idx="73506">
                  <c:v>-223.45049999999998</c:v>
                </c:pt>
                <c:pt idx="73507">
                  <c:v>-223.44849999999997</c:v>
                </c:pt>
                <c:pt idx="73508">
                  <c:v>-223.44649999999999</c:v>
                </c:pt>
                <c:pt idx="73509">
                  <c:v>-223.44449999999998</c:v>
                </c:pt>
                <c:pt idx="73510">
                  <c:v>-223.44249999999997</c:v>
                </c:pt>
                <c:pt idx="73511">
                  <c:v>-223.44049999999999</c:v>
                </c:pt>
                <c:pt idx="73512">
                  <c:v>-223.43849999999998</c:v>
                </c:pt>
                <c:pt idx="73513">
                  <c:v>-223.43649999999997</c:v>
                </c:pt>
                <c:pt idx="73514">
                  <c:v>-223.43449999999999</c:v>
                </c:pt>
                <c:pt idx="73515">
                  <c:v>-223.43249999999998</c:v>
                </c:pt>
                <c:pt idx="73516">
                  <c:v>-223.43049999999997</c:v>
                </c:pt>
                <c:pt idx="73517">
                  <c:v>-223.42849999999999</c:v>
                </c:pt>
                <c:pt idx="73518">
                  <c:v>-223.42649999999998</c:v>
                </c:pt>
                <c:pt idx="73519">
                  <c:v>-223.42449999999997</c:v>
                </c:pt>
                <c:pt idx="73520">
                  <c:v>-223.42249999999999</c:v>
                </c:pt>
                <c:pt idx="73521">
                  <c:v>-223.42049999999998</c:v>
                </c:pt>
                <c:pt idx="73522">
                  <c:v>-223.41849999999997</c:v>
                </c:pt>
                <c:pt idx="73523">
                  <c:v>-223.41649999999998</c:v>
                </c:pt>
                <c:pt idx="73524">
                  <c:v>-223.41449999999998</c:v>
                </c:pt>
                <c:pt idx="73525">
                  <c:v>-223.41249999999997</c:v>
                </c:pt>
                <c:pt idx="73526">
                  <c:v>-223.41049999999998</c:v>
                </c:pt>
                <c:pt idx="73527">
                  <c:v>-223.40849999999998</c:v>
                </c:pt>
                <c:pt idx="73528">
                  <c:v>-223.40649999999997</c:v>
                </c:pt>
                <c:pt idx="73529">
                  <c:v>-223.40449999999998</c:v>
                </c:pt>
                <c:pt idx="73530">
                  <c:v>-223.40249999999997</c:v>
                </c:pt>
                <c:pt idx="73531">
                  <c:v>-223.40049999999997</c:v>
                </c:pt>
                <c:pt idx="73532">
                  <c:v>-223.39849999999998</c:v>
                </c:pt>
                <c:pt idx="73533">
                  <c:v>-223.39649999999997</c:v>
                </c:pt>
                <c:pt idx="73534">
                  <c:v>-223.39449999999997</c:v>
                </c:pt>
                <c:pt idx="73535">
                  <c:v>-223.39249999999998</c:v>
                </c:pt>
                <c:pt idx="73536">
                  <c:v>-223.39049999999997</c:v>
                </c:pt>
                <c:pt idx="73537">
                  <c:v>-223.38849999999996</c:v>
                </c:pt>
                <c:pt idx="73538">
                  <c:v>-223.38649999999998</c:v>
                </c:pt>
                <c:pt idx="73539">
                  <c:v>-223.38449999999997</c:v>
                </c:pt>
                <c:pt idx="73540">
                  <c:v>-223.38249999999996</c:v>
                </c:pt>
                <c:pt idx="73541">
                  <c:v>-223.38049999999998</c:v>
                </c:pt>
                <c:pt idx="73542">
                  <c:v>-223.37849999999997</c:v>
                </c:pt>
                <c:pt idx="73543">
                  <c:v>-223.37649999999996</c:v>
                </c:pt>
                <c:pt idx="73544">
                  <c:v>-223.37449999999998</c:v>
                </c:pt>
                <c:pt idx="73545">
                  <c:v>-223.37249999999997</c:v>
                </c:pt>
                <c:pt idx="73546">
                  <c:v>-223.37049999999996</c:v>
                </c:pt>
                <c:pt idx="73547">
                  <c:v>-223.36849999999998</c:v>
                </c:pt>
                <c:pt idx="73548">
                  <c:v>-223.36649999999997</c:v>
                </c:pt>
                <c:pt idx="73549">
                  <c:v>-223.36449999999996</c:v>
                </c:pt>
                <c:pt idx="73550">
                  <c:v>-223.36249999999998</c:v>
                </c:pt>
                <c:pt idx="73551">
                  <c:v>-223.36049999999997</c:v>
                </c:pt>
                <c:pt idx="73552">
                  <c:v>-223.35849999999996</c:v>
                </c:pt>
                <c:pt idx="73553">
                  <c:v>-223.35649999999998</c:v>
                </c:pt>
                <c:pt idx="73554">
                  <c:v>-223.35449999999997</c:v>
                </c:pt>
                <c:pt idx="73555">
                  <c:v>-223.35249999999996</c:v>
                </c:pt>
                <c:pt idx="73556">
                  <c:v>-223.35049999999998</c:v>
                </c:pt>
                <c:pt idx="73557">
                  <c:v>-223.34849999999997</c:v>
                </c:pt>
                <c:pt idx="73558">
                  <c:v>-223.34649999999996</c:v>
                </c:pt>
                <c:pt idx="73559">
                  <c:v>-223.34449999999998</c:v>
                </c:pt>
                <c:pt idx="73560">
                  <c:v>-223.34249999999997</c:v>
                </c:pt>
                <c:pt idx="73561">
                  <c:v>-223.34049999999996</c:v>
                </c:pt>
                <c:pt idx="73562">
                  <c:v>-223.33849999999998</c:v>
                </c:pt>
                <c:pt idx="73563">
                  <c:v>-223.33649999999997</c:v>
                </c:pt>
                <c:pt idx="73564">
                  <c:v>-223.33449999999999</c:v>
                </c:pt>
                <c:pt idx="73565">
                  <c:v>-223.33249999999998</c:v>
                </c:pt>
                <c:pt idx="73566">
                  <c:v>-223.33049999999997</c:v>
                </c:pt>
                <c:pt idx="73567">
                  <c:v>-223.32849999999999</c:v>
                </c:pt>
                <c:pt idx="73568">
                  <c:v>-223.32649999999998</c:v>
                </c:pt>
                <c:pt idx="73569">
                  <c:v>-223.32449999999997</c:v>
                </c:pt>
                <c:pt idx="73570">
                  <c:v>-223.32249999999999</c:v>
                </c:pt>
                <c:pt idx="73571">
                  <c:v>-223.32049999999998</c:v>
                </c:pt>
                <c:pt idx="73572">
                  <c:v>-223.31849999999997</c:v>
                </c:pt>
                <c:pt idx="73573">
                  <c:v>-223.31649999999999</c:v>
                </c:pt>
                <c:pt idx="73574">
                  <c:v>-223.31449999999998</c:v>
                </c:pt>
                <c:pt idx="73575">
                  <c:v>-223.31249999999997</c:v>
                </c:pt>
                <c:pt idx="73576">
                  <c:v>-223.31049999999999</c:v>
                </c:pt>
                <c:pt idx="73577">
                  <c:v>-223.30849999999998</c:v>
                </c:pt>
                <c:pt idx="73578">
                  <c:v>-223.30649999999997</c:v>
                </c:pt>
                <c:pt idx="73579">
                  <c:v>-223.30449999999999</c:v>
                </c:pt>
                <c:pt idx="73580">
                  <c:v>-223.30249999999998</c:v>
                </c:pt>
                <c:pt idx="73581">
                  <c:v>-223.30049999999997</c:v>
                </c:pt>
                <c:pt idx="73582">
                  <c:v>-223.29849999999999</c:v>
                </c:pt>
                <c:pt idx="73583">
                  <c:v>-223.29649999999998</c:v>
                </c:pt>
                <c:pt idx="73584">
                  <c:v>-223.29449999999997</c:v>
                </c:pt>
                <c:pt idx="73585">
                  <c:v>-223.29249999999999</c:v>
                </c:pt>
                <c:pt idx="73586">
                  <c:v>-223.29049999999998</c:v>
                </c:pt>
                <c:pt idx="73587">
                  <c:v>-223.28849999999997</c:v>
                </c:pt>
                <c:pt idx="73588">
                  <c:v>-223.28649999999999</c:v>
                </c:pt>
                <c:pt idx="73589">
                  <c:v>-223.28449999999998</c:v>
                </c:pt>
                <c:pt idx="73590">
                  <c:v>-223.28249999999997</c:v>
                </c:pt>
                <c:pt idx="73591">
                  <c:v>-223.28049999999999</c:v>
                </c:pt>
                <c:pt idx="73592">
                  <c:v>-223.27849999999998</c:v>
                </c:pt>
                <c:pt idx="73593">
                  <c:v>-223.27649999999997</c:v>
                </c:pt>
                <c:pt idx="73594">
                  <c:v>-223.27449999999999</c:v>
                </c:pt>
                <c:pt idx="73595">
                  <c:v>-223.27249999999998</c:v>
                </c:pt>
                <c:pt idx="73596">
                  <c:v>-223.27049999999997</c:v>
                </c:pt>
                <c:pt idx="73597">
                  <c:v>-223.26849999999999</c:v>
                </c:pt>
                <c:pt idx="73598">
                  <c:v>-223.26649999999998</c:v>
                </c:pt>
                <c:pt idx="73599">
                  <c:v>-223.26449999999997</c:v>
                </c:pt>
                <c:pt idx="73600">
                  <c:v>-223.26249999999999</c:v>
                </c:pt>
                <c:pt idx="73601">
                  <c:v>-223.26049999999998</c:v>
                </c:pt>
                <c:pt idx="73602">
                  <c:v>-223.25849999999997</c:v>
                </c:pt>
                <c:pt idx="73603">
                  <c:v>-223.25649999999999</c:v>
                </c:pt>
                <c:pt idx="73604">
                  <c:v>-223.25449999999998</c:v>
                </c:pt>
                <c:pt idx="73605">
                  <c:v>-223.25249999999997</c:v>
                </c:pt>
                <c:pt idx="73606">
                  <c:v>-223.25049999999999</c:v>
                </c:pt>
                <c:pt idx="73607">
                  <c:v>-223.24849999999998</c:v>
                </c:pt>
                <c:pt idx="73608">
                  <c:v>-223.24649999999997</c:v>
                </c:pt>
                <c:pt idx="73609">
                  <c:v>-223.24449999999999</c:v>
                </c:pt>
                <c:pt idx="73610">
                  <c:v>-223.24249999999998</c:v>
                </c:pt>
                <c:pt idx="73611">
                  <c:v>-223.24049999999997</c:v>
                </c:pt>
                <c:pt idx="73612">
                  <c:v>-223.23849999999999</c:v>
                </c:pt>
                <c:pt idx="73613">
                  <c:v>-223.23649999999998</c:v>
                </c:pt>
                <c:pt idx="73614">
                  <c:v>-223.23449999999997</c:v>
                </c:pt>
                <c:pt idx="73615">
                  <c:v>-223.23249999999999</c:v>
                </c:pt>
                <c:pt idx="73616">
                  <c:v>-223.23049999999998</c:v>
                </c:pt>
                <c:pt idx="73617">
                  <c:v>-223.22849999999997</c:v>
                </c:pt>
                <c:pt idx="73618">
                  <c:v>-223.22649999999999</c:v>
                </c:pt>
                <c:pt idx="73619">
                  <c:v>-223.22449999999998</c:v>
                </c:pt>
                <c:pt idx="73620">
                  <c:v>-223.22249999999997</c:v>
                </c:pt>
                <c:pt idx="73621">
                  <c:v>-223.22049999999999</c:v>
                </c:pt>
                <c:pt idx="73622">
                  <c:v>-223.21849999999998</c:v>
                </c:pt>
                <c:pt idx="73623">
                  <c:v>-223.21649999999997</c:v>
                </c:pt>
                <c:pt idx="73624">
                  <c:v>-223.21449999999999</c:v>
                </c:pt>
                <c:pt idx="73625">
                  <c:v>-223.21249999999998</c:v>
                </c:pt>
                <c:pt idx="73626">
                  <c:v>-223.21049999999997</c:v>
                </c:pt>
                <c:pt idx="73627">
                  <c:v>-223.20849999999999</c:v>
                </c:pt>
                <c:pt idx="73628">
                  <c:v>-223.20649999999998</c:v>
                </c:pt>
                <c:pt idx="73629">
                  <c:v>-223.20449999999997</c:v>
                </c:pt>
                <c:pt idx="73630">
                  <c:v>-223.20249999999999</c:v>
                </c:pt>
                <c:pt idx="73631">
                  <c:v>-223.20049999999998</c:v>
                </c:pt>
                <c:pt idx="73632">
                  <c:v>-223.19849999999997</c:v>
                </c:pt>
                <c:pt idx="73633">
                  <c:v>-223.19649999999999</c:v>
                </c:pt>
                <c:pt idx="73634">
                  <c:v>-223.19449999999998</c:v>
                </c:pt>
                <c:pt idx="73635">
                  <c:v>-223.19249999999997</c:v>
                </c:pt>
                <c:pt idx="73636">
                  <c:v>-223.19049999999999</c:v>
                </c:pt>
                <c:pt idx="73637">
                  <c:v>-223.18849999999998</c:v>
                </c:pt>
                <c:pt idx="73638">
                  <c:v>-223.18649999999997</c:v>
                </c:pt>
                <c:pt idx="73639">
                  <c:v>-223.18449999999999</c:v>
                </c:pt>
                <c:pt idx="73640">
                  <c:v>-223.18249999999998</c:v>
                </c:pt>
                <c:pt idx="73641">
                  <c:v>-223.18049999999997</c:v>
                </c:pt>
                <c:pt idx="73642">
                  <c:v>-223.17849999999999</c:v>
                </c:pt>
                <c:pt idx="73643">
                  <c:v>-223.17649999999998</c:v>
                </c:pt>
                <c:pt idx="73644">
                  <c:v>-223.17449999999997</c:v>
                </c:pt>
                <c:pt idx="73645">
                  <c:v>-223.17249999999999</c:v>
                </c:pt>
                <c:pt idx="73646">
                  <c:v>-223.17049999999998</c:v>
                </c:pt>
                <c:pt idx="73647">
                  <c:v>-223.16849999999997</c:v>
                </c:pt>
                <c:pt idx="73648">
                  <c:v>-223.16649999999998</c:v>
                </c:pt>
                <c:pt idx="73649">
                  <c:v>-223.16449999999998</c:v>
                </c:pt>
                <c:pt idx="73650">
                  <c:v>-223.16249999999997</c:v>
                </c:pt>
                <c:pt idx="73651">
                  <c:v>-223.16049999999998</c:v>
                </c:pt>
                <c:pt idx="73652">
                  <c:v>-223.15849999999998</c:v>
                </c:pt>
                <c:pt idx="73653">
                  <c:v>-223.15649999999997</c:v>
                </c:pt>
                <c:pt idx="73654">
                  <c:v>-223.15449999999998</c:v>
                </c:pt>
                <c:pt idx="73655">
                  <c:v>-223.15249999999997</c:v>
                </c:pt>
                <c:pt idx="73656">
                  <c:v>-223.15049999999997</c:v>
                </c:pt>
                <c:pt idx="73657">
                  <c:v>-223.14849999999998</c:v>
                </c:pt>
                <c:pt idx="73658">
                  <c:v>-223.14649999999997</c:v>
                </c:pt>
                <c:pt idx="73659">
                  <c:v>-223.14449999999997</c:v>
                </c:pt>
                <c:pt idx="73660">
                  <c:v>-223.14249999999998</c:v>
                </c:pt>
                <c:pt idx="73661">
                  <c:v>-223.14049999999997</c:v>
                </c:pt>
                <c:pt idx="73662">
                  <c:v>-223.13849999999996</c:v>
                </c:pt>
                <c:pt idx="73663">
                  <c:v>-223.13649999999998</c:v>
                </c:pt>
                <c:pt idx="73664">
                  <c:v>-223.13449999999997</c:v>
                </c:pt>
                <c:pt idx="73665">
                  <c:v>-223.13249999999996</c:v>
                </c:pt>
                <c:pt idx="73666">
                  <c:v>-223.13049999999998</c:v>
                </c:pt>
                <c:pt idx="73667">
                  <c:v>-223.12849999999997</c:v>
                </c:pt>
                <c:pt idx="73668">
                  <c:v>-223.12649999999996</c:v>
                </c:pt>
                <c:pt idx="73669">
                  <c:v>-223.12449999999998</c:v>
                </c:pt>
                <c:pt idx="73670">
                  <c:v>-223.12249999999997</c:v>
                </c:pt>
                <c:pt idx="73671">
                  <c:v>-223.12049999999996</c:v>
                </c:pt>
                <c:pt idx="73672">
                  <c:v>-223.11849999999998</c:v>
                </c:pt>
                <c:pt idx="73673">
                  <c:v>-223.11649999999997</c:v>
                </c:pt>
                <c:pt idx="73674">
                  <c:v>-223.11449999999996</c:v>
                </c:pt>
                <c:pt idx="73675">
                  <c:v>-223.11249999999998</c:v>
                </c:pt>
                <c:pt idx="73676">
                  <c:v>-223.11049999999997</c:v>
                </c:pt>
                <c:pt idx="73677">
                  <c:v>-223.10849999999996</c:v>
                </c:pt>
                <c:pt idx="73678">
                  <c:v>-223.10649999999998</c:v>
                </c:pt>
                <c:pt idx="73679">
                  <c:v>-223.10449999999997</c:v>
                </c:pt>
                <c:pt idx="73680">
                  <c:v>-223.10249999999996</c:v>
                </c:pt>
                <c:pt idx="73681">
                  <c:v>-223.10049999999998</c:v>
                </c:pt>
                <c:pt idx="73682">
                  <c:v>-223.09849999999997</c:v>
                </c:pt>
                <c:pt idx="73683">
                  <c:v>-223.09649999999996</c:v>
                </c:pt>
                <c:pt idx="73684">
                  <c:v>-223.09449999999998</c:v>
                </c:pt>
                <c:pt idx="73685">
                  <c:v>-223.09249999999997</c:v>
                </c:pt>
                <c:pt idx="73686">
                  <c:v>-223.09049999999996</c:v>
                </c:pt>
                <c:pt idx="73687">
                  <c:v>-223.08849999999998</c:v>
                </c:pt>
                <c:pt idx="73688">
                  <c:v>-223.08649999999997</c:v>
                </c:pt>
                <c:pt idx="73689">
                  <c:v>-223.08449999999999</c:v>
                </c:pt>
                <c:pt idx="73690">
                  <c:v>-223.08249999999998</c:v>
                </c:pt>
                <c:pt idx="73691">
                  <c:v>-223.08049999999997</c:v>
                </c:pt>
                <c:pt idx="73692">
                  <c:v>-223.07849999999999</c:v>
                </c:pt>
                <c:pt idx="73693">
                  <c:v>-223.07649999999998</c:v>
                </c:pt>
                <c:pt idx="73694">
                  <c:v>-223.07449999999997</c:v>
                </c:pt>
                <c:pt idx="73695">
                  <c:v>-223.07249999999999</c:v>
                </c:pt>
                <c:pt idx="73696">
                  <c:v>-223.07049999999998</c:v>
                </c:pt>
                <c:pt idx="73697">
                  <c:v>-223.06849999999997</c:v>
                </c:pt>
                <c:pt idx="73698">
                  <c:v>-223.06649999999999</c:v>
                </c:pt>
                <c:pt idx="73699">
                  <c:v>-223.06449999999998</c:v>
                </c:pt>
                <c:pt idx="73700">
                  <c:v>-223.06249999999997</c:v>
                </c:pt>
                <c:pt idx="73701">
                  <c:v>-223.06049999999999</c:v>
                </c:pt>
                <c:pt idx="73702">
                  <c:v>-223.05849999999998</c:v>
                </c:pt>
                <c:pt idx="73703">
                  <c:v>-223.05649999999997</c:v>
                </c:pt>
                <c:pt idx="73704">
                  <c:v>-223.05449999999999</c:v>
                </c:pt>
                <c:pt idx="73705">
                  <c:v>-223.05249999999998</c:v>
                </c:pt>
                <c:pt idx="73706">
                  <c:v>-223.05049999999997</c:v>
                </c:pt>
                <c:pt idx="73707">
                  <c:v>-223.04849999999999</c:v>
                </c:pt>
                <c:pt idx="73708">
                  <c:v>-223.04649999999998</c:v>
                </c:pt>
                <c:pt idx="73709">
                  <c:v>-223.04449999999997</c:v>
                </c:pt>
                <c:pt idx="73710">
                  <c:v>-223.04249999999999</c:v>
                </c:pt>
                <c:pt idx="73711">
                  <c:v>-223.04049999999998</c:v>
                </c:pt>
                <c:pt idx="73712">
                  <c:v>-223.03849999999997</c:v>
                </c:pt>
                <c:pt idx="73713">
                  <c:v>-223.03649999999999</c:v>
                </c:pt>
                <c:pt idx="73714">
                  <c:v>-223.03449999999998</c:v>
                </c:pt>
                <c:pt idx="73715">
                  <c:v>-223.03249999999997</c:v>
                </c:pt>
                <c:pt idx="73716">
                  <c:v>-223.03049999999999</c:v>
                </c:pt>
                <c:pt idx="73717">
                  <c:v>-223.02849999999998</c:v>
                </c:pt>
                <c:pt idx="73718">
                  <c:v>-223.02649999999997</c:v>
                </c:pt>
                <c:pt idx="73719">
                  <c:v>-223.02449999999999</c:v>
                </c:pt>
                <c:pt idx="73720">
                  <c:v>-223.02249999999998</c:v>
                </c:pt>
                <c:pt idx="73721">
                  <c:v>-223.02049999999997</c:v>
                </c:pt>
                <c:pt idx="73722">
                  <c:v>-223.01849999999999</c:v>
                </c:pt>
                <c:pt idx="73723">
                  <c:v>-223.01649999999998</c:v>
                </c:pt>
                <c:pt idx="73724">
                  <c:v>-223.01449999999997</c:v>
                </c:pt>
                <c:pt idx="73725">
                  <c:v>-223.01249999999999</c:v>
                </c:pt>
                <c:pt idx="73726">
                  <c:v>-223.01049999999998</c:v>
                </c:pt>
                <c:pt idx="73727">
                  <c:v>-223.00849999999997</c:v>
                </c:pt>
                <c:pt idx="73728">
                  <c:v>-223.00649999999999</c:v>
                </c:pt>
                <c:pt idx="73729">
                  <c:v>-223.00449999999998</c:v>
                </c:pt>
                <c:pt idx="73730">
                  <c:v>-223.00249999999997</c:v>
                </c:pt>
                <c:pt idx="73731">
                  <c:v>-223.00049999999999</c:v>
                </c:pt>
                <c:pt idx="73732">
                  <c:v>-222.99849999999998</c:v>
                </c:pt>
                <c:pt idx="73733">
                  <c:v>-222.99649999999997</c:v>
                </c:pt>
                <c:pt idx="73734">
                  <c:v>-222.99449999999999</c:v>
                </c:pt>
                <c:pt idx="73735">
                  <c:v>-222.99249999999998</c:v>
                </c:pt>
                <c:pt idx="73736">
                  <c:v>-222.99049999999997</c:v>
                </c:pt>
                <c:pt idx="73737">
                  <c:v>-222.98849999999999</c:v>
                </c:pt>
                <c:pt idx="73738">
                  <c:v>-222.98649999999998</c:v>
                </c:pt>
                <c:pt idx="73739">
                  <c:v>-222.98449999999997</c:v>
                </c:pt>
                <c:pt idx="73740">
                  <c:v>-222.98249999999999</c:v>
                </c:pt>
                <c:pt idx="73741">
                  <c:v>-222.98049999999998</c:v>
                </c:pt>
                <c:pt idx="73742">
                  <c:v>-222.97849999999997</c:v>
                </c:pt>
                <c:pt idx="73743">
                  <c:v>-222.97649999999999</c:v>
                </c:pt>
                <c:pt idx="73744">
                  <c:v>-222.97449999999998</c:v>
                </c:pt>
                <c:pt idx="73745">
                  <c:v>-222.97249999999997</c:v>
                </c:pt>
                <c:pt idx="73746">
                  <c:v>-222.97049999999999</c:v>
                </c:pt>
                <c:pt idx="73747">
                  <c:v>-222.96849999999998</c:v>
                </c:pt>
                <c:pt idx="73748">
                  <c:v>-222.96649999999997</c:v>
                </c:pt>
                <c:pt idx="73749">
                  <c:v>-222.96449999999999</c:v>
                </c:pt>
                <c:pt idx="73750">
                  <c:v>-222.96249999999998</c:v>
                </c:pt>
                <c:pt idx="73751">
                  <c:v>-222.96049999999997</c:v>
                </c:pt>
                <c:pt idx="73752">
                  <c:v>-222.95849999999999</c:v>
                </c:pt>
                <c:pt idx="73753">
                  <c:v>-222.95649999999998</c:v>
                </c:pt>
                <c:pt idx="73754">
                  <c:v>-222.95449999999997</c:v>
                </c:pt>
                <c:pt idx="73755">
                  <c:v>-222.95249999999999</c:v>
                </c:pt>
                <c:pt idx="73756">
                  <c:v>-222.95049999999998</c:v>
                </c:pt>
                <c:pt idx="73757">
                  <c:v>-222.94849999999997</c:v>
                </c:pt>
                <c:pt idx="73758">
                  <c:v>-222.94649999999999</c:v>
                </c:pt>
                <c:pt idx="73759">
                  <c:v>-222.94449999999998</c:v>
                </c:pt>
                <c:pt idx="73760">
                  <c:v>-222.94249999999997</c:v>
                </c:pt>
                <c:pt idx="73761">
                  <c:v>-222.94049999999999</c:v>
                </c:pt>
                <c:pt idx="73762">
                  <c:v>-222.93849999999998</c:v>
                </c:pt>
                <c:pt idx="73763">
                  <c:v>-222.93649999999997</c:v>
                </c:pt>
                <c:pt idx="73764">
                  <c:v>-222.93449999999999</c:v>
                </c:pt>
                <c:pt idx="73765">
                  <c:v>-222.93249999999998</c:v>
                </c:pt>
                <c:pt idx="73766">
                  <c:v>-222.93049999999997</c:v>
                </c:pt>
                <c:pt idx="73767">
                  <c:v>-222.92849999999999</c:v>
                </c:pt>
                <c:pt idx="73768">
                  <c:v>-222.92649999999998</c:v>
                </c:pt>
                <c:pt idx="73769">
                  <c:v>-222.92449999999997</c:v>
                </c:pt>
                <c:pt idx="73770">
                  <c:v>-222.92249999999999</c:v>
                </c:pt>
                <c:pt idx="73771">
                  <c:v>-222.92049999999998</c:v>
                </c:pt>
                <c:pt idx="73772">
                  <c:v>-222.91849999999997</c:v>
                </c:pt>
                <c:pt idx="73773">
                  <c:v>-222.91649999999998</c:v>
                </c:pt>
                <c:pt idx="73774">
                  <c:v>-222.91449999999998</c:v>
                </c:pt>
                <c:pt idx="73775">
                  <c:v>-222.91249999999997</c:v>
                </c:pt>
                <c:pt idx="73776">
                  <c:v>-222.91049999999998</c:v>
                </c:pt>
                <c:pt idx="73777">
                  <c:v>-222.90849999999998</c:v>
                </c:pt>
                <c:pt idx="73778">
                  <c:v>-222.90649999999997</c:v>
                </c:pt>
                <c:pt idx="73779">
                  <c:v>-222.90449999999998</c:v>
                </c:pt>
                <c:pt idx="73780">
                  <c:v>-222.90249999999997</c:v>
                </c:pt>
                <c:pt idx="73781">
                  <c:v>-222.90049999999997</c:v>
                </c:pt>
                <c:pt idx="73782">
                  <c:v>-222.89849999999998</c:v>
                </c:pt>
                <c:pt idx="73783">
                  <c:v>-222.89649999999997</c:v>
                </c:pt>
                <c:pt idx="73784">
                  <c:v>-222.89449999999997</c:v>
                </c:pt>
                <c:pt idx="73785">
                  <c:v>-222.89249999999998</c:v>
                </c:pt>
                <c:pt idx="73786">
                  <c:v>-222.89049999999997</c:v>
                </c:pt>
                <c:pt idx="73787">
                  <c:v>-222.88849999999996</c:v>
                </c:pt>
                <c:pt idx="73788">
                  <c:v>-222.88649999999998</c:v>
                </c:pt>
                <c:pt idx="73789">
                  <c:v>-222.88449999999997</c:v>
                </c:pt>
                <c:pt idx="73790">
                  <c:v>-222.88249999999996</c:v>
                </c:pt>
                <c:pt idx="73791">
                  <c:v>-222.88049999999998</c:v>
                </c:pt>
                <c:pt idx="73792">
                  <c:v>-222.87849999999997</c:v>
                </c:pt>
                <c:pt idx="73793">
                  <c:v>-222.87649999999996</c:v>
                </c:pt>
                <c:pt idx="73794">
                  <c:v>-222.87449999999998</c:v>
                </c:pt>
                <c:pt idx="73795">
                  <c:v>-222.87249999999997</c:v>
                </c:pt>
                <c:pt idx="73796">
                  <c:v>-222.87049999999996</c:v>
                </c:pt>
                <c:pt idx="73797">
                  <c:v>-222.86849999999998</c:v>
                </c:pt>
                <c:pt idx="73798">
                  <c:v>-222.86649999999997</c:v>
                </c:pt>
                <c:pt idx="73799">
                  <c:v>-222.86449999999996</c:v>
                </c:pt>
                <c:pt idx="73800">
                  <c:v>-222.86249999999998</c:v>
                </c:pt>
                <c:pt idx="73801">
                  <c:v>-222.86049999999997</c:v>
                </c:pt>
                <c:pt idx="73802">
                  <c:v>-222.85849999999996</c:v>
                </c:pt>
                <c:pt idx="73803">
                  <c:v>-222.85649999999998</c:v>
                </c:pt>
                <c:pt idx="73804">
                  <c:v>-222.85449999999997</c:v>
                </c:pt>
                <c:pt idx="73805">
                  <c:v>-222.85249999999996</c:v>
                </c:pt>
                <c:pt idx="73806">
                  <c:v>-222.85049999999998</c:v>
                </c:pt>
                <c:pt idx="73807">
                  <c:v>-222.84849999999997</c:v>
                </c:pt>
                <c:pt idx="73808">
                  <c:v>-222.84649999999996</c:v>
                </c:pt>
                <c:pt idx="73809">
                  <c:v>-222.84449999999998</c:v>
                </c:pt>
                <c:pt idx="73810">
                  <c:v>-222.84249999999997</c:v>
                </c:pt>
                <c:pt idx="73811">
                  <c:v>-222.84049999999996</c:v>
                </c:pt>
                <c:pt idx="73812">
                  <c:v>-222.83849999999998</c:v>
                </c:pt>
                <c:pt idx="73813">
                  <c:v>-222.83649999999997</c:v>
                </c:pt>
                <c:pt idx="73814">
                  <c:v>-222.83449999999999</c:v>
                </c:pt>
                <c:pt idx="73815">
                  <c:v>-222.83249999999998</c:v>
                </c:pt>
                <c:pt idx="73816">
                  <c:v>-222.83049999999997</c:v>
                </c:pt>
                <c:pt idx="73817">
                  <c:v>-222.82849999999999</c:v>
                </c:pt>
                <c:pt idx="73818">
                  <c:v>-222.82649999999998</c:v>
                </c:pt>
                <c:pt idx="73819">
                  <c:v>-222.82449999999997</c:v>
                </c:pt>
                <c:pt idx="73820">
                  <c:v>-222.82249999999999</c:v>
                </c:pt>
                <c:pt idx="73821">
                  <c:v>-222.82049999999998</c:v>
                </c:pt>
                <c:pt idx="73822">
                  <c:v>-222.81849999999997</c:v>
                </c:pt>
                <c:pt idx="73823">
                  <c:v>-222.81649999999999</c:v>
                </c:pt>
                <c:pt idx="73824">
                  <c:v>-222.81449999999998</c:v>
                </c:pt>
                <c:pt idx="73825">
                  <c:v>-222.81249999999997</c:v>
                </c:pt>
                <c:pt idx="73826">
                  <c:v>-222.81049999999999</c:v>
                </c:pt>
                <c:pt idx="73827">
                  <c:v>-222.80849999999998</c:v>
                </c:pt>
                <c:pt idx="73828">
                  <c:v>-222.80649999999997</c:v>
                </c:pt>
                <c:pt idx="73829">
                  <c:v>-222.80449999999999</c:v>
                </c:pt>
                <c:pt idx="73830">
                  <c:v>-222.80249999999998</c:v>
                </c:pt>
                <c:pt idx="73831">
                  <c:v>-222.80049999999997</c:v>
                </c:pt>
                <c:pt idx="73832">
                  <c:v>-222.79849999999999</c:v>
                </c:pt>
                <c:pt idx="73833">
                  <c:v>-222.79649999999998</c:v>
                </c:pt>
                <c:pt idx="73834">
                  <c:v>-222.79449999999997</c:v>
                </c:pt>
                <c:pt idx="73835">
                  <c:v>-222.79249999999999</c:v>
                </c:pt>
                <c:pt idx="73836">
                  <c:v>-222.79049999999998</c:v>
                </c:pt>
                <c:pt idx="73837">
                  <c:v>-222.78849999999997</c:v>
                </c:pt>
                <c:pt idx="73838">
                  <c:v>-222.78649999999999</c:v>
                </c:pt>
                <c:pt idx="73839">
                  <c:v>-222.78449999999998</c:v>
                </c:pt>
                <c:pt idx="73840">
                  <c:v>-222.78249999999997</c:v>
                </c:pt>
                <c:pt idx="73841">
                  <c:v>-222.78049999999999</c:v>
                </c:pt>
                <c:pt idx="73842">
                  <c:v>-222.77849999999998</c:v>
                </c:pt>
                <c:pt idx="73843">
                  <c:v>-222.77649999999997</c:v>
                </c:pt>
                <c:pt idx="73844">
                  <c:v>-222.77449999999999</c:v>
                </c:pt>
                <c:pt idx="73845">
                  <c:v>-222.77249999999998</c:v>
                </c:pt>
                <c:pt idx="73846">
                  <c:v>-222.77049999999997</c:v>
                </c:pt>
                <c:pt idx="73847">
                  <c:v>-222.76849999999999</c:v>
                </c:pt>
                <c:pt idx="73848">
                  <c:v>-222.76649999999998</c:v>
                </c:pt>
                <c:pt idx="73849">
                  <c:v>-222.76449999999997</c:v>
                </c:pt>
                <c:pt idx="73850">
                  <c:v>-222.76249999999999</c:v>
                </c:pt>
                <c:pt idx="73851">
                  <c:v>-222.76049999999998</c:v>
                </c:pt>
                <c:pt idx="73852">
                  <c:v>-222.75849999999997</c:v>
                </c:pt>
                <c:pt idx="73853">
                  <c:v>-222.75649999999999</c:v>
                </c:pt>
                <c:pt idx="73854">
                  <c:v>-222.75449999999998</c:v>
                </c:pt>
                <c:pt idx="73855">
                  <c:v>-222.75249999999997</c:v>
                </c:pt>
                <c:pt idx="73856">
                  <c:v>-222.75049999999999</c:v>
                </c:pt>
                <c:pt idx="73857">
                  <c:v>-222.74849999999998</c:v>
                </c:pt>
                <c:pt idx="73858">
                  <c:v>-222.74649999999997</c:v>
                </c:pt>
                <c:pt idx="73859">
                  <c:v>-222.74449999999999</c:v>
                </c:pt>
                <c:pt idx="73860">
                  <c:v>-222.74249999999998</c:v>
                </c:pt>
                <c:pt idx="73861">
                  <c:v>-222.74049999999997</c:v>
                </c:pt>
                <c:pt idx="73862">
                  <c:v>-222.73849999999999</c:v>
                </c:pt>
                <c:pt idx="73863">
                  <c:v>-222.73649999999998</c:v>
                </c:pt>
                <c:pt idx="73864">
                  <c:v>-222.73449999999997</c:v>
                </c:pt>
                <c:pt idx="73865">
                  <c:v>-222.73249999999999</c:v>
                </c:pt>
                <c:pt idx="73866">
                  <c:v>-222.73049999999998</c:v>
                </c:pt>
                <c:pt idx="73867">
                  <c:v>-222.72849999999997</c:v>
                </c:pt>
                <c:pt idx="73868">
                  <c:v>-222.72649999999999</c:v>
                </c:pt>
                <c:pt idx="73869">
                  <c:v>-222.72449999999998</c:v>
                </c:pt>
                <c:pt idx="73870">
                  <c:v>-222.72249999999997</c:v>
                </c:pt>
                <c:pt idx="73871">
                  <c:v>-222.72049999999999</c:v>
                </c:pt>
                <c:pt idx="73872">
                  <c:v>-222.71849999999998</c:v>
                </c:pt>
                <c:pt idx="73873">
                  <c:v>-222.71649999999997</c:v>
                </c:pt>
                <c:pt idx="73874">
                  <c:v>-222.71449999999999</c:v>
                </c:pt>
                <c:pt idx="73875">
                  <c:v>-222.71249999999998</c:v>
                </c:pt>
                <c:pt idx="73876">
                  <c:v>-222.71049999999997</c:v>
                </c:pt>
                <c:pt idx="73877">
                  <c:v>-222.70849999999999</c:v>
                </c:pt>
                <c:pt idx="73878">
                  <c:v>-222.70649999999998</c:v>
                </c:pt>
                <c:pt idx="73879">
                  <c:v>-222.70449999999997</c:v>
                </c:pt>
                <c:pt idx="73880">
                  <c:v>-222.70249999999999</c:v>
                </c:pt>
                <c:pt idx="73881">
                  <c:v>-222.70049999999998</c:v>
                </c:pt>
                <c:pt idx="73882">
                  <c:v>-222.69849999999997</c:v>
                </c:pt>
                <c:pt idx="73883">
                  <c:v>-222.69649999999999</c:v>
                </c:pt>
                <c:pt idx="73884">
                  <c:v>-222.69449999999998</c:v>
                </c:pt>
                <c:pt idx="73885">
                  <c:v>-222.69249999999997</c:v>
                </c:pt>
                <c:pt idx="73886">
                  <c:v>-222.69049999999999</c:v>
                </c:pt>
                <c:pt idx="73887">
                  <c:v>-222.68849999999998</c:v>
                </c:pt>
                <c:pt idx="73888">
                  <c:v>-222.68649999999997</c:v>
                </c:pt>
                <c:pt idx="73889">
                  <c:v>-222.68449999999999</c:v>
                </c:pt>
                <c:pt idx="73890">
                  <c:v>-222.68249999999998</c:v>
                </c:pt>
                <c:pt idx="73891">
                  <c:v>-222.68049999999997</c:v>
                </c:pt>
                <c:pt idx="73892">
                  <c:v>-222.67849999999999</c:v>
                </c:pt>
                <c:pt idx="73893">
                  <c:v>-222.67649999999998</c:v>
                </c:pt>
                <c:pt idx="73894">
                  <c:v>-222.67449999999997</c:v>
                </c:pt>
                <c:pt idx="73895">
                  <c:v>-222.67249999999999</c:v>
                </c:pt>
                <c:pt idx="73896">
                  <c:v>-222.67049999999998</c:v>
                </c:pt>
                <c:pt idx="73897">
                  <c:v>-222.66849999999997</c:v>
                </c:pt>
                <c:pt idx="73898">
                  <c:v>-222.66649999999998</c:v>
                </c:pt>
                <c:pt idx="73899">
                  <c:v>-222.66449999999998</c:v>
                </c:pt>
                <c:pt idx="73900">
                  <c:v>-222.66249999999997</c:v>
                </c:pt>
                <c:pt idx="73901">
                  <c:v>-222.66049999999998</c:v>
                </c:pt>
                <c:pt idx="73902">
                  <c:v>-222.65849999999998</c:v>
                </c:pt>
                <c:pt idx="73903">
                  <c:v>-222.65649999999997</c:v>
                </c:pt>
                <c:pt idx="73904">
                  <c:v>-222.65449999999998</c:v>
                </c:pt>
                <c:pt idx="73905">
                  <c:v>-222.65249999999997</c:v>
                </c:pt>
                <c:pt idx="73906">
                  <c:v>-222.65049999999997</c:v>
                </c:pt>
                <c:pt idx="73907">
                  <c:v>-222.64849999999998</c:v>
                </c:pt>
                <c:pt idx="73908">
                  <c:v>-222.64649999999997</c:v>
                </c:pt>
                <c:pt idx="73909">
                  <c:v>-222.64449999999997</c:v>
                </c:pt>
                <c:pt idx="73910">
                  <c:v>-222.64249999999998</c:v>
                </c:pt>
                <c:pt idx="73911">
                  <c:v>-222.64049999999997</c:v>
                </c:pt>
                <c:pt idx="73912">
                  <c:v>-222.63849999999996</c:v>
                </c:pt>
                <c:pt idx="73913">
                  <c:v>-222.63649999999998</c:v>
                </c:pt>
                <c:pt idx="73914">
                  <c:v>-222.63449999999997</c:v>
                </c:pt>
                <c:pt idx="73915">
                  <c:v>-222.63249999999996</c:v>
                </c:pt>
                <c:pt idx="73916">
                  <c:v>-222.63049999999998</c:v>
                </c:pt>
                <c:pt idx="73917">
                  <c:v>-222.62849999999997</c:v>
                </c:pt>
                <c:pt idx="73918">
                  <c:v>-222.62649999999996</c:v>
                </c:pt>
                <c:pt idx="73919">
                  <c:v>-222.62449999999998</c:v>
                </c:pt>
                <c:pt idx="73920">
                  <c:v>-222.62249999999997</c:v>
                </c:pt>
                <c:pt idx="73921">
                  <c:v>-222.62049999999996</c:v>
                </c:pt>
                <c:pt idx="73922">
                  <c:v>-222.61849999999998</c:v>
                </c:pt>
                <c:pt idx="73923">
                  <c:v>-222.61649999999997</c:v>
                </c:pt>
                <c:pt idx="73924">
                  <c:v>-222.61449999999996</c:v>
                </c:pt>
                <c:pt idx="73925">
                  <c:v>-222.61249999999998</c:v>
                </c:pt>
                <c:pt idx="73926">
                  <c:v>-222.61049999999997</c:v>
                </c:pt>
                <c:pt idx="73927">
                  <c:v>-222.60849999999996</c:v>
                </c:pt>
                <c:pt idx="73928">
                  <c:v>-222.60649999999998</c:v>
                </c:pt>
                <c:pt idx="73929">
                  <c:v>-222.60449999999997</c:v>
                </c:pt>
                <c:pt idx="73930">
                  <c:v>-222.60249999999996</c:v>
                </c:pt>
                <c:pt idx="73931">
                  <c:v>-222.60049999999998</c:v>
                </c:pt>
                <c:pt idx="73932">
                  <c:v>-222.59849999999997</c:v>
                </c:pt>
                <c:pt idx="73933">
                  <c:v>-222.59649999999996</c:v>
                </c:pt>
                <c:pt idx="73934">
                  <c:v>-222.59449999999998</c:v>
                </c:pt>
                <c:pt idx="73935">
                  <c:v>-222.59249999999997</c:v>
                </c:pt>
                <c:pt idx="73936">
                  <c:v>-222.59049999999996</c:v>
                </c:pt>
                <c:pt idx="73937">
                  <c:v>-222.58849999999998</c:v>
                </c:pt>
                <c:pt idx="73938">
                  <c:v>-222.58649999999997</c:v>
                </c:pt>
                <c:pt idx="73939">
                  <c:v>-222.58449999999999</c:v>
                </c:pt>
                <c:pt idx="73940">
                  <c:v>-222.58249999999998</c:v>
                </c:pt>
                <c:pt idx="73941">
                  <c:v>-222.58049999999997</c:v>
                </c:pt>
                <c:pt idx="73942">
                  <c:v>-222.57849999999999</c:v>
                </c:pt>
                <c:pt idx="73943">
                  <c:v>-222.57649999999998</c:v>
                </c:pt>
                <c:pt idx="73944">
                  <c:v>-222.57449999999997</c:v>
                </c:pt>
                <c:pt idx="73945">
                  <c:v>-222.57249999999999</c:v>
                </c:pt>
                <c:pt idx="73946">
                  <c:v>-222.57049999999998</c:v>
                </c:pt>
                <c:pt idx="73947">
                  <c:v>-222.56849999999997</c:v>
                </c:pt>
                <c:pt idx="73948">
                  <c:v>-222.56649999999999</c:v>
                </c:pt>
                <c:pt idx="73949">
                  <c:v>-222.56449999999998</c:v>
                </c:pt>
                <c:pt idx="73950">
                  <c:v>-222.56249999999997</c:v>
                </c:pt>
                <c:pt idx="73951">
                  <c:v>-222.56049999999999</c:v>
                </c:pt>
                <c:pt idx="73952">
                  <c:v>-222.55849999999998</c:v>
                </c:pt>
                <c:pt idx="73953">
                  <c:v>-222.55649999999997</c:v>
                </c:pt>
                <c:pt idx="73954">
                  <c:v>-222.55449999999999</c:v>
                </c:pt>
                <c:pt idx="73955">
                  <c:v>-222.55249999999998</c:v>
                </c:pt>
                <c:pt idx="73956">
                  <c:v>-222.55049999999997</c:v>
                </c:pt>
                <c:pt idx="73957">
                  <c:v>-222.54849999999999</c:v>
                </c:pt>
                <c:pt idx="73958">
                  <c:v>-222.54649999999998</c:v>
                </c:pt>
                <c:pt idx="73959">
                  <c:v>-222.54449999999997</c:v>
                </c:pt>
                <c:pt idx="73960">
                  <c:v>-222.54249999999999</c:v>
                </c:pt>
                <c:pt idx="73961">
                  <c:v>-222.54049999999998</c:v>
                </c:pt>
                <c:pt idx="73962">
                  <c:v>-222.53849999999997</c:v>
                </c:pt>
                <c:pt idx="73963">
                  <c:v>-222.53649999999999</c:v>
                </c:pt>
                <c:pt idx="73964">
                  <c:v>-222.53449999999998</c:v>
                </c:pt>
                <c:pt idx="73965">
                  <c:v>-222.53249999999997</c:v>
                </c:pt>
                <c:pt idx="73966">
                  <c:v>-222.53049999999999</c:v>
                </c:pt>
                <c:pt idx="73967">
                  <c:v>-222.52849999999998</c:v>
                </c:pt>
                <c:pt idx="73968">
                  <c:v>-222.52649999999997</c:v>
                </c:pt>
                <c:pt idx="73969">
                  <c:v>-222.52449999999999</c:v>
                </c:pt>
                <c:pt idx="73970">
                  <c:v>-222.52249999999998</c:v>
                </c:pt>
                <c:pt idx="73971">
                  <c:v>-222.52049999999997</c:v>
                </c:pt>
                <c:pt idx="73972">
                  <c:v>-222.51849999999999</c:v>
                </c:pt>
                <c:pt idx="73973">
                  <c:v>-222.51649999999998</c:v>
                </c:pt>
                <c:pt idx="73974">
                  <c:v>-222.51449999999997</c:v>
                </c:pt>
                <c:pt idx="73975">
                  <c:v>-222.51249999999999</c:v>
                </c:pt>
                <c:pt idx="73976">
                  <c:v>-222.51049999999998</c:v>
                </c:pt>
                <c:pt idx="73977">
                  <c:v>-222.50849999999997</c:v>
                </c:pt>
                <c:pt idx="73978">
                  <c:v>-222.50649999999999</c:v>
                </c:pt>
                <c:pt idx="73979">
                  <c:v>-222.50449999999998</c:v>
                </c:pt>
                <c:pt idx="73980">
                  <c:v>-222.50249999999997</c:v>
                </c:pt>
                <c:pt idx="73981">
                  <c:v>-222.50049999999999</c:v>
                </c:pt>
                <c:pt idx="73982">
                  <c:v>-222.49849999999998</c:v>
                </c:pt>
                <c:pt idx="73983">
                  <c:v>-222.49649999999997</c:v>
                </c:pt>
                <c:pt idx="73984">
                  <c:v>-222.49449999999999</c:v>
                </c:pt>
                <c:pt idx="73985">
                  <c:v>-222.49249999999998</c:v>
                </c:pt>
                <c:pt idx="73986">
                  <c:v>-222.49049999999997</c:v>
                </c:pt>
                <c:pt idx="73987">
                  <c:v>-222.48849999999999</c:v>
                </c:pt>
                <c:pt idx="73988">
                  <c:v>-222.48649999999998</c:v>
                </c:pt>
                <c:pt idx="73989">
                  <c:v>-222.48449999999997</c:v>
                </c:pt>
                <c:pt idx="73990">
                  <c:v>-222.48249999999999</c:v>
                </c:pt>
                <c:pt idx="73991">
                  <c:v>-222.48049999999998</c:v>
                </c:pt>
                <c:pt idx="73992">
                  <c:v>-222.47849999999997</c:v>
                </c:pt>
                <c:pt idx="73993">
                  <c:v>-222.47649999999999</c:v>
                </c:pt>
                <c:pt idx="73994">
                  <c:v>-222.47449999999998</c:v>
                </c:pt>
                <c:pt idx="73995">
                  <c:v>-222.47249999999997</c:v>
                </c:pt>
                <c:pt idx="73996">
                  <c:v>-222.47049999999999</c:v>
                </c:pt>
                <c:pt idx="73997">
                  <c:v>-222.46849999999998</c:v>
                </c:pt>
                <c:pt idx="73998">
                  <c:v>-222.46649999999997</c:v>
                </c:pt>
                <c:pt idx="73999">
                  <c:v>-222.46449999999999</c:v>
                </c:pt>
                <c:pt idx="74000">
                  <c:v>-222.46249999999998</c:v>
                </c:pt>
                <c:pt idx="74001">
                  <c:v>-222.46049999999997</c:v>
                </c:pt>
                <c:pt idx="74002">
                  <c:v>-222.45849999999999</c:v>
                </c:pt>
                <c:pt idx="74003">
                  <c:v>-222.45649999999998</c:v>
                </c:pt>
                <c:pt idx="74004">
                  <c:v>-222.45449999999997</c:v>
                </c:pt>
                <c:pt idx="74005">
                  <c:v>-222.45249999999999</c:v>
                </c:pt>
                <c:pt idx="74006">
                  <c:v>-222.45049999999998</c:v>
                </c:pt>
                <c:pt idx="74007">
                  <c:v>-222.44849999999997</c:v>
                </c:pt>
                <c:pt idx="74008">
                  <c:v>-222.44649999999999</c:v>
                </c:pt>
                <c:pt idx="74009">
                  <c:v>-222.44449999999998</c:v>
                </c:pt>
                <c:pt idx="74010">
                  <c:v>-222.44249999999997</c:v>
                </c:pt>
                <c:pt idx="74011">
                  <c:v>-222.44049999999999</c:v>
                </c:pt>
                <c:pt idx="74012">
                  <c:v>-222.43849999999998</c:v>
                </c:pt>
                <c:pt idx="74013">
                  <c:v>-222.43649999999997</c:v>
                </c:pt>
                <c:pt idx="74014">
                  <c:v>-222.43449999999999</c:v>
                </c:pt>
                <c:pt idx="74015">
                  <c:v>-222.43249999999998</c:v>
                </c:pt>
                <c:pt idx="74016">
                  <c:v>-222.43049999999997</c:v>
                </c:pt>
                <c:pt idx="74017">
                  <c:v>-222.42849999999999</c:v>
                </c:pt>
                <c:pt idx="74018">
                  <c:v>-222.42649999999998</c:v>
                </c:pt>
                <c:pt idx="74019">
                  <c:v>-222.42449999999997</c:v>
                </c:pt>
                <c:pt idx="74020">
                  <c:v>-222.42249999999999</c:v>
                </c:pt>
                <c:pt idx="74021">
                  <c:v>-222.42049999999998</c:v>
                </c:pt>
                <c:pt idx="74022">
                  <c:v>-222.41849999999997</c:v>
                </c:pt>
                <c:pt idx="74023">
                  <c:v>-222.41649999999998</c:v>
                </c:pt>
                <c:pt idx="74024">
                  <c:v>-222.41449999999998</c:v>
                </c:pt>
                <c:pt idx="74025">
                  <c:v>-222.41249999999997</c:v>
                </c:pt>
                <c:pt idx="74026">
                  <c:v>-222.41049999999998</c:v>
                </c:pt>
                <c:pt idx="74027">
                  <c:v>-222.40849999999998</c:v>
                </c:pt>
                <c:pt idx="74028">
                  <c:v>-222.40649999999997</c:v>
                </c:pt>
                <c:pt idx="74029">
                  <c:v>-222.40449999999998</c:v>
                </c:pt>
                <c:pt idx="74030">
                  <c:v>-222.40249999999997</c:v>
                </c:pt>
                <c:pt idx="74031">
                  <c:v>-222.40049999999997</c:v>
                </c:pt>
                <c:pt idx="74032">
                  <c:v>-222.39849999999998</c:v>
                </c:pt>
                <c:pt idx="74033">
                  <c:v>-222.39649999999997</c:v>
                </c:pt>
                <c:pt idx="74034">
                  <c:v>-222.39449999999997</c:v>
                </c:pt>
                <c:pt idx="74035">
                  <c:v>-222.39249999999998</c:v>
                </c:pt>
                <c:pt idx="74036">
                  <c:v>-222.39049999999997</c:v>
                </c:pt>
                <c:pt idx="74037">
                  <c:v>-222.38849999999996</c:v>
                </c:pt>
                <c:pt idx="74038">
                  <c:v>-222.38649999999998</c:v>
                </c:pt>
                <c:pt idx="74039">
                  <c:v>-222.38449999999997</c:v>
                </c:pt>
                <c:pt idx="74040">
                  <c:v>-222.38249999999996</c:v>
                </c:pt>
                <c:pt idx="74041">
                  <c:v>-222.38049999999998</c:v>
                </c:pt>
                <c:pt idx="74042">
                  <c:v>-222.37849999999997</c:v>
                </c:pt>
                <c:pt idx="74043">
                  <c:v>-222.37649999999996</c:v>
                </c:pt>
                <c:pt idx="74044">
                  <c:v>-222.37449999999998</c:v>
                </c:pt>
                <c:pt idx="74045">
                  <c:v>-222.37249999999997</c:v>
                </c:pt>
                <c:pt idx="74046">
                  <c:v>-222.37049999999996</c:v>
                </c:pt>
                <c:pt idx="74047">
                  <c:v>-222.36849999999998</c:v>
                </c:pt>
                <c:pt idx="74048">
                  <c:v>-222.36649999999997</c:v>
                </c:pt>
                <c:pt idx="74049">
                  <c:v>-222.36449999999996</c:v>
                </c:pt>
                <c:pt idx="74050">
                  <c:v>-222.36249999999998</c:v>
                </c:pt>
                <c:pt idx="74051">
                  <c:v>-222.36049999999997</c:v>
                </c:pt>
                <c:pt idx="74052">
                  <c:v>-222.35849999999996</c:v>
                </c:pt>
                <c:pt idx="74053">
                  <c:v>-222.35649999999998</c:v>
                </c:pt>
                <c:pt idx="74054">
                  <c:v>-222.35449999999997</c:v>
                </c:pt>
                <c:pt idx="74055">
                  <c:v>-222.35249999999996</c:v>
                </c:pt>
                <c:pt idx="74056">
                  <c:v>-222.35049999999998</c:v>
                </c:pt>
                <c:pt idx="74057">
                  <c:v>-222.34849999999997</c:v>
                </c:pt>
                <c:pt idx="74058">
                  <c:v>-222.34649999999996</c:v>
                </c:pt>
                <c:pt idx="74059">
                  <c:v>-222.34449999999998</c:v>
                </c:pt>
                <c:pt idx="74060">
                  <c:v>-222.34249999999997</c:v>
                </c:pt>
                <c:pt idx="74061">
                  <c:v>-222.34049999999996</c:v>
                </c:pt>
                <c:pt idx="74062">
                  <c:v>-222.33849999999998</c:v>
                </c:pt>
                <c:pt idx="74063">
                  <c:v>-222.33649999999997</c:v>
                </c:pt>
                <c:pt idx="74064">
                  <c:v>-222.33449999999999</c:v>
                </c:pt>
                <c:pt idx="74065">
                  <c:v>-222.33249999999998</c:v>
                </c:pt>
                <c:pt idx="74066">
                  <c:v>-222.33049999999997</c:v>
                </c:pt>
                <c:pt idx="74067">
                  <c:v>-222.32849999999999</c:v>
                </c:pt>
                <c:pt idx="74068">
                  <c:v>-222.32649999999998</c:v>
                </c:pt>
                <c:pt idx="74069">
                  <c:v>-222.32449999999997</c:v>
                </c:pt>
                <c:pt idx="74070">
                  <c:v>-222.32249999999999</c:v>
                </c:pt>
                <c:pt idx="74071">
                  <c:v>-222.32049999999998</c:v>
                </c:pt>
                <c:pt idx="74072">
                  <c:v>-222.31849999999997</c:v>
                </c:pt>
                <c:pt idx="74073">
                  <c:v>-222.31649999999999</c:v>
                </c:pt>
                <c:pt idx="74074">
                  <c:v>-222.31449999999998</c:v>
                </c:pt>
                <c:pt idx="74075">
                  <c:v>-222.31249999999997</c:v>
                </c:pt>
                <c:pt idx="74076">
                  <c:v>-222.31049999999999</c:v>
                </c:pt>
                <c:pt idx="74077">
                  <c:v>-222.30849999999998</c:v>
                </c:pt>
                <c:pt idx="74078">
                  <c:v>-222.30649999999997</c:v>
                </c:pt>
                <c:pt idx="74079">
                  <c:v>-222.30449999999999</c:v>
                </c:pt>
                <c:pt idx="74080">
                  <c:v>-222.30249999999998</c:v>
                </c:pt>
                <c:pt idx="74081">
                  <c:v>-222.30049999999997</c:v>
                </c:pt>
                <c:pt idx="74082">
                  <c:v>-222.29849999999999</c:v>
                </c:pt>
                <c:pt idx="74083">
                  <c:v>-222.29649999999998</c:v>
                </c:pt>
                <c:pt idx="74084">
                  <c:v>-222.29449999999997</c:v>
                </c:pt>
                <c:pt idx="74085">
                  <c:v>-222.29249999999999</c:v>
                </c:pt>
                <c:pt idx="74086">
                  <c:v>-222.29049999999998</c:v>
                </c:pt>
                <c:pt idx="74087">
                  <c:v>-222.28849999999997</c:v>
                </c:pt>
                <c:pt idx="74088">
                  <c:v>-222.28649999999999</c:v>
                </c:pt>
                <c:pt idx="74089">
                  <c:v>-222.28449999999998</c:v>
                </c:pt>
                <c:pt idx="74090">
                  <c:v>-222.28249999999997</c:v>
                </c:pt>
                <c:pt idx="74091">
                  <c:v>-222.28049999999999</c:v>
                </c:pt>
                <c:pt idx="74092">
                  <c:v>-222.27849999999998</c:v>
                </c:pt>
                <c:pt idx="74093">
                  <c:v>-222.27649999999997</c:v>
                </c:pt>
                <c:pt idx="74094">
                  <c:v>-222.27449999999999</c:v>
                </c:pt>
                <c:pt idx="74095">
                  <c:v>-222.27249999999998</c:v>
                </c:pt>
                <c:pt idx="74096">
                  <c:v>-222.27049999999997</c:v>
                </c:pt>
                <c:pt idx="74097">
                  <c:v>-222.26849999999999</c:v>
                </c:pt>
                <c:pt idx="74098">
                  <c:v>-222.26649999999998</c:v>
                </c:pt>
                <c:pt idx="74099">
                  <c:v>-222.26449999999997</c:v>
                </c:pt>
                <c:pt idx="74100">
                  <c:v>-222.26249999999999</c:v>
                </c:pt>
                <c:pt idx="74101">
                  <c:v>-222.26049999999998</c:v>
                </c:pt>
                <c:pt idx="74102">
                  <c:v>-222.25849999999997</c:v>
                </c:pt>
                <c:pt idx="74103">
                  <c:v>-222.25649999999999</c:v>
                </c:pt>
                <c:pt idx="74104">
                  <c:v>-222.25449999999998</c:v>
                </c:pt>
                <c:pt idx="74105">
                  <c:v>-222.25249999999997</c:v>
                </c:pt>
                <c:pt idx="74106">
                  <c:v>-222.25049999999999</c:v>
                </c:pt>
                <c:pt idx="74107">
                  <c:v>-222.24849999999998</c:v>
                </c:pt>
                <c:pt idx="74108">
                  <c:v>-222.24649999999997</c:v>
                </c:pt>
                <c:pt idx="74109">
                  <c:v>-222.24449999999999</c:v>
                </c:pt>
                <c:pt idx="74110">
                  <c:v>-222.24249999999998</c:v>
                </c:pt>
                <c:pt idx="74111">
                  <c:v>-222.24049999999997</c:v>
                </c:pt>
                <c:pt idx="74112">
                  <c:v>-222.23849999999999</c:v>
                </c:pt>
                <c:pt idx="74113">
                  <c:v>-222.23649999999998</c:v>
                </c:pt>
                <c:pt idx="74114">
                  <c:v>-222.23449999999997</c:v>
                </c:pt>
                <c:pt idx="74115">
                  <c:v>-222.23249999999999</c:v>
                </c:pt>
                <c:pt idx="74116">
                  <c:v>-222.23049999999998</c:v>
                </c:pt>
                <c:pt idx="74117">
                  <c:v>-222.22849999999997</c:v>
                </c:pt>
                <c:pt idx="74118">
                  <c:v>-222.22649999999999</c:v>
                </c:pt>
                <c:pt idx="74119">
                  <c:v>-222.22449999999998</c:v>
                </c:pt>
                <c:pt idx="74120">
                  <c:v>-222.22249999999997</c:v>
                </c:pt>
                <c:pt idx="74121">
                  <c:v>-222.22049999999999</c:v>
                </c:pt>
                <c:pt idx="74122">
                  <c:v>-222.21849999999998</c:v>
                </c:pt>
                <c:pt idx="74123">
                  <c:v>-222.21649999999997</c:v>
                </c:pt>
                <c:pt idx="74124">
                  <c:v>-222.21449999999999</c:v>
                </c:pt>
                <c:pt idx="74125">
                  <c:v>-222.21249999999998</c:v>
                </c:pt>
                <c:pt idx="74126">
                  <c:v>-222.21049999999997</c:v>
                </c:pt>
                <c:pt idx="74127">
                  <c:v>-222.20849999999999</c:v>
                </c:pt>
                <c:pt idx="74128">
                  <c:v>-222.20649999999998</c:v>
                </c:pt>
                <c:pt idx="74129">
                  <c:v>-222.20449999999997</c:v>
                </c:pt>
                <c:pt idx="74130">
                  <c:v>-222.20249999999999</c:v>
                </c:pt>
                <c:pt idx="74131">
                  <c:v>-222.20049999999998</c:v>
                </c:pt>
                <c:pt idx="74132">
                  <c:v>-222.19849999999997</c:v>
                </c:pt>
                <c:pt idx="74133">
                  <c:v>-222.19649999999999</c:v>
                </c:pt>
                <c:pt idx="74134">
                  <c:v>-222.19449999999998</c:v>
                </c:pt>
                <c:pt idx="74135">
                  <c:v>-222.19249999999997</c:v>
                </c:pt>
                <c:pt idx="74136">
                  <c:v>-222.19049999999999</c:v>
                </c:pt>
                <c:pt idx="74137">
                  <c:v>-222.18849999999998</c:v>
                </c:pt>
                <c:pt idx="74138">
                  <c:v>-222.18649999999997</c:v>
                </c:pt>
                <c:pt idx="74139">
                  <c:v>-222.18449999999999</c:v>
                </c:pt>
                <c:pt idx="74140">
                  <c:v>-222.18249999999998</c:v>
                </c:pt>
                <c:pt idx="74141">
                  <c:v>-222.18049999999997</c:v>
                </c:pt>
                <c:pt idx="74142">
                  <c:v>-222.17849999999999</c:v>
                </c:pt>
                <c:pt idx="74143">
                  <c:v>-222.17649999999998</c:v>
                </c:pt>
                <c:pt idx="74144">
                  <c:v>-222.17449999999997</c:v>
                </c:pt>
                <c:pt idx="74145">
                  <c:v>-222.17249999999999</c:v>
                </c:pt>
                <c:pt idx="74146">
                  <c:v>-222.17049999999998</c:v>
                </c:pt>
                <c:pt idx="74147">
                  <c:v>-222.16849999999997</c:v>
                </c:pt>
                <c:pt idx="74148">
                  <c:v>-222.16649999999998</c:v>
                </c:pt>
                <c:pt idx="74149">
                  <c:v>-222.16449999999998</c:v>
                </c:pt>
                <c:pt idx="74150">
                  <c:v>-222.16249999999997</c:v>
                </c:pt>
                <c:pt idx="74151">
                  <c:v>-222.16049999999998</c:v>
                </c:pt>
                <c:pt idx="74152">
                  <c:v>-222.15849999999998</c:v>
                </c:pt>
                <c:pt idx="74153">
                  <c:v>-222.15649999999997</c:v>
                </c:pt>
                <c:pt idx="74154">
                  <c:v>-222.15449999999998</c:v>
                </c:pt>
                <c:pt idx="74155">
                  <c:v>-222.15249999999997</c:v>
                </c:pt>
                <c:pt idx="74156">
                  <c:v>-222.15049999999997</c:v>
                </c:pt>
                <c:pt idx="74157">
                  <c:v>-222.14849999999998</c:v>
                </c:pt>
                <c:pt idx="74158">
                  <c:v>-222.14649999999997</c:v>
                </c:pt>
                <c:pt idx="74159">
                  <c:v>-222.14449999999997</c:v>
                </c:pt>
                <c:pt idx="74160">
                  <c:v>-222.14249999999998</c:v>
                </c:pt>
                <c:pt idx="74161">
                  <c:v>-222.14049999999997</c:v>
                </c:pt>
                <c:pt idx="74162">
                  <c:v>-222.13849999999996</c:v>
                </c:pt>
                <c:pt idx="74163">
                  <c:v>-222.13649999999998</c:v>
                </c:pt>
                <c:pt idx="74164">
                  <c:v>-222.13449999999997</c:v>
                </c:pt>
                <c:pt idx="74165">
                  <c:v>-222.13249999999996</c:v>
                </c:pt>
                <c:pt idx="74166">
                  <c:v>-222.13049999999998</c:v>
                </c:pt>
                <c:pt idx="74167">
                  <c:v>-222.12849999999997</c:v>
                </c:pt>
                <c:pt idx="74168">
                  <c:v>-222.12649999999996</c:v>
                </c:pt>
                <c:pt idx="74169">
                  <c:v>-222.12449999999998</c:v>
                </c:pt>
                <c:pt idx="74170">
                  <c:v>-222.12249999999997</c:v>
                </c:pt>
                <c:pt idx="74171">
                  <c:v>-222.12049999999996</c:v>
                </c:pt>
                <c:pt idx="74172">
                  <c:v>-222.11849999999998</c:v>
                </c:pt>
                <c:pt idx="74173">
                  <c:v>-222.11649999999997</c:v>
                </c:pt>
                <c:pt idx="74174">
                  <c:v>-222.11449999999996</c:v>
                </c:pt>
                <c:pt idx="74175">
                  <c:v>-222.11249999999998</c:v>
                </c:pt>
                <c:pt idx="74176">
                  <c:v>-222.11049999999997</c:v>
                </c:pt>
                <c:pt idx="74177">
                  <c:v>-222.10849999999996</c:v>
                </c:pt>
                <c:pt idx="74178">
                  <c:v>-222.10649999999998</c:v>
                </c:pt>
                <c:pt idx="74179">
                  <c:v>-222.10449999999997</c:v>
                </c:pt>
                <c:pt idx="74180">
                  <c:v>-222.10249999999996</c:v>
                </c:pt>
                <c:pt idx="74181">
                  <c:v>-222.10049999999998</c:v>
                </c:pt>
                <c:pt idx="74182">
                  <c:v>-222.09849999999997</c:v>
                </c:pt>
                <c:pt idx="74183">
                  <c:v>-222.09649999999996</c:v>
                </c:pt>
                <c:pt idx="74184">
                  <c:v>-222.09449999999998</c:v>
                </c:pt>
                <c:pt idx="74185">
                  <c:v>-222.09249999999997</c:v>
                </c:pt>
                <c:pt idx="74186">
                  <c:v>-222.09049999999996</c:v>
                </c:pt>
                <c:pt idx="74187">
                  <c:v>-222.08849999999998</c:v>
                </c:pt>
                <c:pt idx="74188">
                  <c:v>-222.08649999999997</c:v>
                </c:pt>
                <c:pt idx="74189">
                  <c:v>-222.08449999999999</c:v>
                </c:pt>
                <c:pt idx="74190">
                  <c:v>-222.08249999999998</c:v>
                </c:pt>
                <c:pt idx="74191">
                  <c:v>-222.08049999999997</c:v>
                </c:pt>
                <c:pt idx="74192">
                  <c:v>-222.07849999999999</c:v>
                </c:pt>
                <c:pt idx="74193">
                  <c:v>-222.07649999999998</c:v>
                </c:pt>
                <c:pt idx="74194">
                  <c:v>-222.07449999999997</c:v>
                </c:pt>
                <c:pt idx="74195">
                  <c:v>-222.07249999999999</c:v>
                </c:pt>
                <c:pt idx="74196">
                  <c:v>-222.07049999999998</c:v>
                </c:pt>
                <c:pt idx="74197">
                  <c:v>-222.06849999999997</c:v>
                </c:pt>
                <c:pt idx="74198">
                  <c:v>-222.06649999999999</c:v>
                </c:pt>
                <c:pt idx="74199">
                  <c:v>-222.06449999999998</c:v>
                </c:pt>
                <c:pt idx="74200">
                  <c:v>-222.06249999999997</c:v>
                </c:pt>
                <c:pt idx="74201">
                  <c:v>-222.06049999999999</c:v>
                </c:pt>
                <c:pt idx="74202">
                  <c:v>-222.05849999999998</c:v>
                </c:pt>
                <c:pt idx="74203">
                  <c:v>-222.05649999999997</c:v>
                </c:pt>
                <c:pt idx="74204">
                  <c:v>-222.05449999999999</c:v>
                </c:pt>
                <c:pt idx="74205">
                  <c:v>-222.05249999999998</c:v>
                </c:pt>
                <c:pt idx="74206">
                  <c:v>-222.05049999999997</c:v>
                </c:pt>
                <c:pt idx="74207">
                  <c:v>-222.04849999999999</c:v>
                </c:pt>
                <c:pt idx="74208">
                  <c:v>-222.04649999999998</c:v>
                </c:pt>
                <c:pt idx="74209">
                  <c:v>-222.04449999999997</c:v>
                </c:pt>
                <c:pt idx="74210">
                  <c:v>-222.04249999999999</c:v>
                </c:pt>
                <c:pt idx="74211">
                  <c:v>-222.04049999999998</c:v>
                </c:pt>
                <c:pt idx="74212">
                  <c:v>-222.03849999999997</c:v>
                </c:pt>
                <c:pt idx="74213">
                  <c:v>-222.03649999999999</c:v>
                </c:pt>
                <c:pt idx="74214">
                  <c:v>-222.03449999999998</c:v>
                </c:pt>
                <c:pt idx="74215">
                  <c:v>-222.03249999999997</c:v>
                </c:pt>
                <c:pt idx="74216">
                  <c:v>-222.03049999999999</c:v>
                </c:pt>
                <c:pt idx="74217">
                  <c:v>-222.02849999999998</c:v>
                </c:pt>
                <c:pt idx="74218">
                  <c:v>-222.02649999999997</c:v>
                </c:pt>
                <c:pt idx="74219">
                  <c:v>-222.02449999999999</c:v>
                </c:pt>
                <c:pt idx="74220">
                  <c:v>-222.02249999999998</c:v>
                </c:pt>
                <c:pt idx="74221">
                  <c:v>-222.02049999999997</c:v>
                </c:pt>
                <c:pt idx="74222">
                  <c:v>-222.01849999999999</c:v>
                </c:pt>
                <c:pt idx="74223">
                  <c:v>-222.01649999999998</c:v>
                </c:pt>
                <c:pt idx="74224">
                  <c:v>-222.01449999999997</c:v>
                </c:pt>
                <c:pt idx="74225">
                  <c:v>-222.01249999999999</c:v>
                </c:pt>
                <c:pt idx="74226">
                  <c:v>-222.01049999999998</c:v>
                </c:pt>
                <c:pt idx="74227">
                  <c:v>-222.00849999999997</c:v>
                </c:pt>
                <c:pt idx="74228">
                  <c:v>-222.00649999999999</c:v>
                </c:pt>
                <c:pt idx="74229">
                  <c:v>-222.00449999999998</c:v>
                </c:pt>
                <c:pt idx="74230">
                  <c:v>-222.00249999999997</c:v>
                </c:pt>
                <c:pt idx="74231">
                  <c:v>-222.00049999999999</c:v>
                </c:pt>
                <c:pt idx="74232">
                  <c:v>-221.99849999999998</c:v>
                </c:pt>
                <c:pt idx="74233">
                  <c:v>-221.99649999999997</c:v>
                </c:pt>
                <c:pt idx="74234">
                  <c:v>-221.99449999999999</c:v>
                </c:pt>
                <c:pt idx="74235">
                  <c:v>-221.99249999999998</c:v>
                </c:pt>
                <c:pt idx="74236">
                  <c:v>-221.99049999999997</c:v>
                </c:pt>
                <c:pt idx="74237">
                  <c:v>-221.98849999999999</c:v>
                </c:pt>
                <c:pt idx="74238">
                  <c:v>-221.98649999999998</c:v>
                </c:pt>
                <c:pt idx="74239">
                  <c:v>-221.98449999999997</c:v>
                </c:pt>
                <c:pt idx="74240">
                  <c:v>-221.98249999999999</c:v>
                </c:pt>
                <c:pt idx="74241">
                  <c:v>-221.98049999999998</c:v>
                </c:pt>
                <c:pt idx="74242">
                  <c:v>-221.97849999999997</c:v>
                </c:pt>
                <c:pt idx="74243">
                  <c:v>-221.97649999999999</c:v>
                </c:pt>
                <c:pt idx="74244">
                  <c:v>-221.97449999999998</c:v>
                </c:pt>
                <c:pt idx="74245">
                  <c:v>-221.97249999999997</c:v>
                </c:pt>
                <c:pt idx="74246">
                  <c:v>-221.97049999999999</c:v>
                </c:pt>
                <c:pt idx="74247">
                  <c:v>-221.96849999999998</c:v>
                </c:pt>
                <c:pt idx="74248">
                  <c:v>-221.96649999999997</c:v>
                </c:pt>
                <c:pt idx="74249">
                  <c:v>-221.96449999999999</c:v>
                </c:pt>
                <c:pt idx="74250">
                  <c:v>-221.96249999999998</c:v>
                </c:pt>
                <c:pt idx="74251">
                  <c:v>-221.96049999999997</c:v>
                </c:pt>
                <c:pt idx="74252">
                  <c:v>-221.95849999999999</c:v>
                </c:pt>
                <c:pt idx="74253">
                  <c:v>-221.95649999999998</c:v>
                </c:pt>
                <c:pt idx="74254">
                  <c:v>-221.95449999999997</c:v>
                </c:pt>
                <c:pt idx="74255">
                  <c:v>-221.95249999999999</c:v>
                </c:pt>
                <c:pt idx="74256">
                  <c:v>-221.95049999999998</c:v>
                </c:pt>
                <c:pt idx="74257">
                  <c:v>-221.94849999999997</c:v>
                </c:pt>
                <c:pt idx="74258">
                  <c:v>-221.94649999999999</c:v>
                </c:pt>
                <c:pt idx="74259">
                  <c:v>-221.94449999999998</c:v>
                </c:pt>
                <c:pt idx="74260">
                  <c:v>-221.94249999999997</c:v>
                </c:pt>
                <c:pt idx="74261">
                  <c:v>-221.94049999999999</c:v>
                </c:pt>
                <c:pt idx="74262">
                  <c:v>-221.93849999999998</c:v>
                </c:pt>
                <c:pt idx="74263">
                  <c:v>-221.93649999999997</c:v>
                </c:pt>
                <c:pt idx="74264">
                  <c:v>-221.93449999999999</c:v>
                </c:pt>
                <c:pt idx="74265">
                  <c:v>-221.93249999999998</c:v>
                </c:pt>
                <c:pt idx="74266">
                  <c:v>-221.93049999999997</c:v>
                </c:pt>
                <c:pt idx="74267">
                  <c:v>-221.92849999999999</c:v>
                </c:pt>
                <c:pt idx="74268">
                  <c:v>-221.92649999999998</c:v>
                </c:pt>
                <c:pt idx="74269">
                  <c:v>-221.92449999999997</c:v>
                </c:pt>
                <c:pt idx="74270">
                  <c:v>-221.92249999999999</c:v>
                </c:pt>
                <c:pt idx="74271">
                  <c:v>-221.92049999999998</c:v>
                </c:pt>
                <c:pt idx="74272">
                  <c:v>-221.91849999999997</c:v>
                </c:pt>
                <c:pt idx="74273">
                  <c:v>-221.91649999999998</c:v>
                </c:pt>
                <c:pt idx="74274">
                  <c:v>-221.91449999999998</c:v>
                </c:pt>
                <c:pt idx="74275">
                  <c:v>-221.91249999999997</c:v>
                </c:pt>
                <c:pt idx="74276">
                  <c:v>-221.91049999999998</c:v>
                </c:pt>
                <c:pt idx="74277">
                  <c:v>-221.90849999999998</c:v>
                </c:pt>
                <c:pt idx="74278">
                  <c:v>-221.90649999999997</c:v>
                </c:pt>
                <c:pt idx="74279">
                  <c:v>-221.90449999999998</c:v>
                </c:pt>
                <c:pt idx="74280">
                  <c:v>-221.90249999999997</c:v>
                </c:pt>
                <c:pt idx="74281">
                  <c:v>-221.90049999999997</c:v>
                </c:pt>
                <c:pt idx="74282">
                  <c:v>-221.89849999999998</c:v>
                </c:pt>
                <c:pt idx="74283">
                  <c:v>-221.89649999999997</c:v>
                </c:pt>
                <c:pt idx="74284">
                  <c:v>-221.89449999999997</c:v>
                </c:pt>
                <c:pt idx="74285">
                  <c:v>-221.89249999999998</c:v>
                </c:pt>
                <c:pt idx="74286">
                  <c:v>-221.89049999999997</c:v>
                </c:pt>
                <c:pt idx="74287">
                  <c:v>-221.88849999999996</c:v>
                </c:pt>
                <c:pt idx="74288">
                  <c:v>-221.88649999999998</c:v>
                </c:pt>
                <c:pt idx="74289">
                  <c:v>-221.88449999999997</c:v>
                </c:pt>
                <c:pt idx="74290">
                  <c:v>-221.88249999999996</c:v>
                </c:pt>
                <c:pt idx="74291">
                  <c:v>-221.88049999999998</c:v>
                </c:pt>
                <c:pt idx="74292">
                  <c:v>-221.87849999999997</c:v>
                </c:pt>
                <c:pt idx="74293">
                  <c:v>-221.87649999999996</c:v>
                </c:pt>
                <c:pt idx="74294">
                  <c:v>-221.87449999999998</c:v>
                </c:pt>
                <c:pt idx="74295">
                  <c:v>-221.87249999999997</c:v>
                </c:pt>
                <c:pt idx="74296">
                  <c:v>-221.87049999999996</c:v>
                </c:pt>
                <c:pt idx="74297">
                  <c:v>-221.86849999999998</c:v>
                </c:pt>
                <c:pt idx="74298">
                  <c:v>-221.86649999999997</c:v>
                </c:pt>
                <c:pt idx="74299">
                  <c:v>-221.86449999999996</c:v>
                </c:pt>
                <c:pt idx="74300">
                  <c:v>-221.86249999999998</c:v>
                </c:pt>
                <c:pt idx="74301">
                  <c:v>-221.86049999999997</c:v>
                </c:pt>
                <c:pt idx="74302">
                  <c:v>-221.85849999999996</c:v>
                </c:pt>
                <c:pt idx="74303">
                  <c:v>-221.85649999999998</c:v>
                </c:pt>
                <c:pt idx="74304">
                  <c:v>-221.85449999999997</c:v>
                </c:pt>
                <c:pt idx="74305">
                  <c:v>-221.85249999999996</c:v>
                </c:pt>
                <c:pt idx="74306">
                  <c:v>-221.85049999999998</c:v>
                </c:pt>
                <c:pt idx="74307">
                  <c:v>-221.84849999999997</c:v>
                </c:pt>
                <c:pt idx="74308">
                  <c:v>-221.84649999999996</c:v>
                </c:pt>
                <c:pt idx="74309">
                  <c:v>-221.84449999999998</c:v>
                </c:pt>
                <c:pt idx="74310">
                  <c:v>-221.84249999999997</c:v>
                </c:pt>
                <c:pt idx="74311">
                  <c:v>-221.84049999999996</c:v>
                </c:pt>
                <c:pt idx="74312">
                  <c:v>-221.83849999999998</c:v>
                </c:pt>
                <c:pt idx="74313">
                  <c:v>-221.83649999999997</c:v>
                </c:pt>
                <c:pt idx="74314">
                  <c:v>-221.83449999999999</c:v>
                </c:pt>
                <c:pt idx="74315">
                  <c:v>-221.83249999999998</c:v>
                </c:pt>
                <c:pt idx="74316">
                  <c:v>-221.83049999999997</c:v>
                </c:pt>
                <c:pt idx="74317">
                  <c:v>-221.82849999999999</c:v>
                </c:pt>
                <c:pt idx="74318">
                  <c:v>-221.82649999999998</c:v>
                </c:pt>
                <c:pt idx="74319">
                  <c:v>-221.82449999999997</c:v>
                </c:pt>
                <c:pt idx="74320">
                  <c:v>-221.82249999999999</c:v>
                </c:pt>
                <c:pt idx="74321">
                  <c:v>-221.82049999999998</c:v>
                </c:pt>
                <c:pt idx="74322">
                  <c:v>-221.81849999999997</c:v>
                </c:pt>
                <c:pt idx="74323">
                  <c:v>-221.81649999999999</c:v>
                </c:pt>
                <c:pt idx="74324">
                  <c:v>-221.81449999999998</c:v>
                </c:pt>
                <c:pt idx="74325">
                  <c:v>-221.81249999999997</c:v>
                </c:pt>
                <c:pt idx="74326">
                  <c:v>-221.81049999999999</c:v>
                </c:pt>
                <c:pt idx="74327">
                  <c:v>-221.80849999999998</c:v>
                </c:pt>
                <c:pt idx="74328">
                  <c:v>-221.80649999999997</c:v>
                </c:pt>
                <c:pt idx="74329">
                  <c:v>-221.80449999999999</c:v>
                </c:pt>
                <c:pt idx="74330">
                  <c:v>-221.80249999999998</c:v>
                </c:pt>
                <c:pt idx="74331">
                  <c:v>-221.80049999999997</c:v>
                </c:pt>
                <c:pt idx="74332">
                  <c:v>-221.79849999999999</c:v>
                </c:pt>
                <c:pt idx="74333">
                  <c:v>-221.79649999999998</c:v>
                </c:pt>
                <c:pt idx="74334">
                  <c:v>-221.79449999999997</c:v>
                </c:pt>
                <c:pt idx="74335">
                  <c:v>-221.79249999999999</c:v>
                </c:pt>
                <c:pt idx="74336">
                  <c:v>-221.79049999999998</c:v>
                </c:pt>
                <c:pt idx="74337">
                  <c:v>-221.78849999999997</c:v>
                </c:pt>
                <c:pt idx="74338">
                  <c:v>-221.78649999999999</c:v>
                </c:pt>
                <c:pt idx="74339">
                  <c:v>-221.78449999999998</c:v>
                </c:pt>
                <c:pt idx="74340">
                  <c:v>-221.78249999999997</c:v>
                </c:pt>
                <c:pt idx="74341">
                  <c:v>-221.78049999999999</c:v>
                </c:pt>
                <c:pt idx="74342">
                  <c:v>-221.77849999999998</c:v>
                </c:pt>
                <c:pt idx="74343">
                  <c:v>-221.77649999999997</c:v>
                </c:pt>
                <c:pt idx="74344">
                  <c:v>-221.77449999999999</c:v>
                </c:pt>
                <c:pt idx="74345">
                  <c:v>-221.77249999999998</c:v>
                </c:pt>
                <c:pt idx="74346">
                  <c:v>-221.77049999999997</c:v>
                </c:pt>
                <c:pt idx="74347">
                  <c:v>-221.76849999999999</c:v>
                </c:pt>
                <c:pt idx="74348">
                  <c:v>-221.76649999999998</c:v>
                </c:pt>
                <c:pt idx="74349">
                  <c:v>-221.76449999999997</c:v>
                </c:pt>
                <c:pt idx="74350">
                  <c:v>-221.76249999999999</c:v>
                </c:pt>
                <c:pt idx="74351">
                  <c:v>-221.76049999999998</c:v>
                </c:pt>
                <c:pt idx="74352">
                  <c:v>-221.75849999999997</c:v>
                </c:pt>
                <c:pt idx="74353">
                  <c:v>-221.75649999999999</c:v>
                </c:pt>
                <c:pt idx="74354">
                  <c:v>-221.75449999999998</c:v>
                </c:pt>
                <c:pt idx="74355">
                  <c:v>-221.75249999999997</c:v>
                </c:pt>
                <c:pt idx="74356">
                  <c:v>-221.75049999999999</c:v>
                </c:pt>
                <c:pt idx="74357">
                  <c:v>-221.74849999999998</c:v>
                </c:pt>
                <c:pt idx="74358">
                  <c:v>-221.74649999999997</c:v>
                </c:pt>
                <c:pt idx="74359">
                  <c:v>-221.74449999999999</c:v>
                </c:pt>
                <c:pt idx="74360">
                  <c:v>-221.74249999999998</c:v>
                </c:pt>
                <c:pt idx="74361">
                  <c:v>-221.74049999999997</c:v>
                </c:pt>
                <c:pt idx="74362">
                  <c:v>-221.73849999999999</c:v>
                </c:pt>
                <c:pt idx="74363">
                  <c:v>-221.73649999999998</c:v>
                </c:pt>
                <c:pt idx="74364">
                  <c:v>-221.73449999999997</c:v>
                </c:pt>
                <c:pt idx="74365">
                  <c:v>-221.73249999999999</c:v>
                </c:pt>
                <c:pt idx="74366">
                  <c:v>-221.73049999999998</c:v>
                </c:pt>
                <c:pt idx="74367">
                  <c:v>-221.72849999999997</c:v>
                </c:pt>
                <c:pt idx="74368">
                  <c:v>-221.72649999999999</c:v>
                </c:pt>
                <c:pt idx="74369">
                  <c:v>-221.72449999999998</c:v>
                </c:pt>
                <c:pt idx="74370">
                  <c:v>-221.72249999999997</c:v>
                </c:pt>
                <c:pt idx="74371">
                  <c:v>-221.72049999999999</c:v>
                </c:pt>
                <c:pt idx="74372">
                  <c:v>-221.71849999999998</c:v>
                </c:pt>
                <c:pt idx="74373">
                  <c:v>-221.71649999999997</c:v>
                </c:pt>
                <c:pt idx="74374">
                  <c:v>-221.71449999999999</c:v>
                </c:pt>
                <c:pt idx="74375">
                  <c:v>-221.71249999999998</c:v>
                </c:pt>
                <c:pt idx="74376">
                  <c:v>-221.71049999999997</c:v>
                </c:pt>
                <c:pt idx="74377">
                  <c:v>-221.70849999999999</c:v>
                </c:pt>
                <c:pt idx="74378">
                  <c:v>-221.70649999999998</c:v>
                </c:pt>
                <c:pt idx="74379">
                  <c:v>-221.70449999999997</c:v>
                </c:pt>
                <c:pt idx="74380">
                  <c:v>-221.70249999999999</c:v>
                </c:pt>
                <c:pt idx="74381">
                  <c:v>-221.70049999999998</c:v>
                </c:pt>
                <c:pt idx="74382">
                  <c:v>-221.69849999999997</c:v>
                </c:pt>
                <c:pt idx="74383">
                  <c:v>-221.69649999999999</c:v>
                </c:pt>
                <c:pt idx="74384">
                  <c:v>-221.69449999999998</c:v>
                </c:pt>
                <c:pt idx="74385">
                  <c:v>-221.69249999999997</c:v>
                </c:pt>
                <c:pt idx="74386">
                  <c:v>-221.69049999999999</c:v>
                </c:pt>
                <c:pt idx="74387">
                  <c:v>-221.68849999999998</c:v>
                </c:pt>
                <c:pt idx="74388">
                  <c:v>-221.68649999999997</c:v>
                </c:pt>
                <c:pt idx="74389">
                  <c:v>-221.68449999999999</c:v>
                </c:pt>
                <c:pt idx="74390">
                  <c:v>-221.68249999999998</c:v>
                </c:pt>
                <c:pt idx="74391">
                  <c:v>-221.68049999999997</c:v>
                </c:pt>
                <c:pt idx="74392">
                  <c:v>-221.67849999999999</c:v>
                </c:pt>
                <c:pt idx="74393">
                  <c:v>-221.67649999999998</c:v>
                </c:pt>
                <c:pt idx="74394">
                  <c:v>-221.67449999999997</c:v>
                </c:pt>
                <c:pt idx="74395">
                  <c:v>-221.67249999999999</c:v>
                </c:pt>
                <c:pt idx="74396">
                  <c:v>-221.67049999999998</c:v>
                </c:pt>
                <c:pt idx="74397">
                  <c:v>-221.66849999999997</c:v>
                </c:pt>
                <c:pt idx="74398">
                  <c:v>-221.66649999999998</c:v>
                </c:pt>
                <c:pt idx="74399">
                  <c:v>-221.66449999999998</c:v>
                </c:pt>
                <c:pt idx="74400">
                  <c:v>-221.66249999999997</c:v>
                </c:pt>
                <c:pt idx="74401">
                  <c:v>-221.66049999999998</c:v>
                </c:pt>
                <c:pt idx="74402">
                  <c:v>-221.65849999999998</c:v>
                </c:pt>
                <c:pt idx="74403">
                  <c:v>-221.65649999999997</c:v>
                </c:pt>
                <c:pt idx="74404">
                  <c:v>-221.65449999999998</c:v>
                </c:pt>
                <c:pt idx="74405">
                  <c:v>-221.65249999999997</c:v>
                </c:pt>
                <c:pt idx="74406">
                  <c:v>-221.65049999999997</c:v>
                </c:pt>
                <c:pt idx="74407">
                  <c:v>-221.64849999999998</c:v>
                </c:pt>
                <c:pt idx="74408">
                  <c:v>-221.64649999999997</c:v>
                </c:pt>
                <c:pt idx="74409">
                  <c:v>-221.64449999999997</c:v>
                </c:pt>
                <c:pt idx="74410">
                  <c:v>-221.64249999999998</c:v>
                </c:pt>
                <c:pt idx="74411">
                  <c:v>-221.64049999999997</c:v>
                </c:pt>
                <c:pt idx="74412">
                  <c:v>-221.63849999999996</c:v>
                </c:pt>
                <c:pt idx="74413">
                  <c:v>-221.63649999999998</c:v>
                </c:pt>
                <c:pt idx="74414">
                  <c:v>-221.63449999999997</c:v>
                </c:pt>
                <c:pt idx="74415">
                  <c:v>-221.63249999999996</c:v>
                </c:pt>
                <c:pt idx="74416">
                  <c:v>-221.63049999999998</c:v>
                </c:pt>
                <c:pt idx="74417">
                  <c:v>-221.62849999999997</c:v>
                </c:pt>
                <c:pt idx="74418">
                  <c:v>-221.62649999999996</c:v>
                </c:pt>
                <c:pt idx="74419">
                  <c:v>-221.62449999999998</c:v>
                </c:pt>
                <c:pt idx="74420">
                  <c:v>-221.62249999999997</c:v>
                </c:pt>
                <c:pt idx="74421">
                  <c:v>-221.62049999999996</c:v>
                </c:pt>
                <c:pt idx="74422">
                  <c:v>-221.61849999999998</c:v>
                </c:pt>
                <c:pt idx="74423">
                  <c:v>-221.61649999999997</c:v>
                </c:pt>
                <c:pt idx="74424">
                  <c:v>-221.61449999999996</c:v>
                </c:pt>
                <c:pt idx="74425">
                  <c:v>-221.61249999999998</c:v>
                </c:pt>
                <c:pt idx="74426">
                  <c:v>-221.61049999999997</c:v>
                </c:pt>
                <c:pt idx="74427">
                  <c:v>-221.60849999999996</c:v>
                </c:pt>
                <c:pt idx="74428">
                  <c:v>-221.60649999999998</c:v>
                </c:pt>
                <c:pt idx="74429">
                  <c:v>-221.60449999999997</c:v>
                </c:pt>
                <c:pt idx="74430">
                  <c:v>-221.60249999999996</c:v>
                </c:pt>
                <c:pt idx="74431">
                  <c:v>-221.60049999999998</c:v>
                </c:pt>
                <c:pt idx="74432">
                  <c:v>-221.59849999999997</c:v>
                </c:pt>
                <c:pt idx="74433">
                  <c:v>-221.59649999999996</c:v>
                </c:pt>
                <c:pt idx="74434">
                  <c:v>-221.59449999999998</c:v>
                </c:pt>
                <c:pt idx="74435">
                  <c:v>-221.59249999999997</c:v>
                </c:pt>
                <c:pt idx="74436">
                  <c:v>-221.59049999999996</c:v>
                </c:pt>
                <c:pt idx="74437">
                  <c:v>-221.58849999999998</c:v>
                </c:pt>
                <c:pt idx="74438">
                  <c:v>-221.58649999999997</c:v>
                </c:pt>
                <c:pt idx="74439">
                  <c:v>-221.58449999999999</c:v>
                </c:pt>
                <c:pt idx="74440">
                  <c:v>-221.58249999999998</c:v>
                </c:pt>
                <c:pt idx="74441">
                  <c:v>-221.58049999999997</c:v>
                </c:pt>
                <c:pt idx="74442">
                  <c:v>-221.57849999999999</c:v>
                </c:pt>
                <c:pt idx="74443">
                  <c:v>-221.57649999999998</c:v>
                </c:pt>
                <c:pt idx="74444">
                  <c:v>-221.57449999999997</c:v>
                </c:pt>
                <c:pt idx="74445">
                  <c:v>-221.57249999999999</c:v>
                </c:pt>
                <c:pt idx="74446">
                  <c:v>-221.57049999999998</c:v>
                </c:pt>
                <c:pt idx="74447">
                  <c:v>-221.56849999999997</c:v>
                </c:pt>
                <c:pt idx="74448">
                  <c:v>-221.56649999999999</c:v>
                </c:pt>
                <c:pt idx="74449">
                  <c:v>-221.56449999999998</c:v>
                </c:pt>
                <c:pt idx="74450">
                  <c:v>-221.56249999999997</c:v>
                </c:pt>
                <c:pt idx="74451">
                  <c:v>-221.56049999999999</c:v>
                </c:pt>
                <c:pt idx="74452">
                  <c:v>-221.55849999999998</c:v>
                </c:pt>
                <c:pt idx="74453">
                  <c:v>-221.55649999999997</c:v>
                </c:pt>
                <c:pt idx="74454">
                  <c:v>-221.55449999999999</c:v>
                </c:pt>
                <c:pt idx="74455">
                  <c:v>-221.55249999999998</c:v>
                </c:pt>
                <c:pt idx="74456">
                  <c:v>-221.55049999999997</c:v>
                </c:pt>
                <c:pt idx="74457">
                  <c:v>-221.54849999999999</c:v>
                </c:pt>
                <c:pt idx="74458">
                  <c:v>-221.54649999999998</c:v>
                </c:pt>
                <c:pt idx="74459">
                  <c:v>-221.54449999999997</c:v>
                </c:pt>
                <c:pt idx="74460">
                  <c:v>-221.54249999999999</c:v>
                </c:pt>
                <c:pt idx="74461">
                  <c:v>-221.54049999999998</c:v>
                </c:pt>
                <c:pt idx="74462">
                  <c:v>-221.53849999999997</c:v>
                </c:pt>
                <c:pt idx="74463">
                  <c:v>-221.53649999999999</c:v>
                </c:pt>
                <c:pt idx="74464">
                  <c:v>-221.53449999999998</c:v>
                </c:pt>
                <c:pt idx="74465">
                  <c:v>-221.53249999999997</c:v>
                </c:pt>
                <c:pt idx="74466">
                  <c:v>-221.53049999999999</c:v>
                </c:pt>
                <c:pt idx="74467">
                  <c:v>-221.52849999999998</c:v>
                </c:pt>
                <c:pt idx="74468">
                  <c:v>-221.52649999999997</c:v>
                </c:pt>
                <c:pt idx="74469">
                  <c:v>-221.52449999999999</c:v>
                </c:pt>
                <c:pt idx="74470">
                  <c:v>-221.52249999999998</c:v>
                </c:pt>
                <c:pt idx="74471">
                  <c:v>-221.52049999999997</c:v>
                </c:pt>
                <c:pt idx="74472">
                  <c:v>-221.51849999999999</c:v>
                </c:pt>
                <c:pt idx="74473">
                  <c:v>-221.51649999999998</c:v>
                </c:pt>
                <c:pt idx="74474">
                  <c:v>-221.51449999999997</c:v>
                </c:pt>
                <c:pt idx="74475">
                  <c:v>-221.51249999999999</c:v>
                </c:pt>
                <c:pt idx="74476">
                  <c:v>-221.51049999999998</c:v>
                </c:pt>
                <c:pt idx="74477">
                  <c:v>-221.50849999999997</c:v>
                </c:pt>
                <c:pt idx="74478">
                  <c:v>-221.50649999999999</c:v>
                </c:pt>
                <c:pt idx="74479">
                  <c:v>-221.50449999999998</c:v>
                </c:pt>
                <c:pt idx="74480">
                  <c:v>-221.50249999999997</c:v>
                </c:pt>
                <c:pt idx="74481">
                  <c:v>-221.50049999999999</c:v>
                </c:pt>
                <c:pt idx="74482">
                  <c:v>-221.49849999999998</c:v>
                </c:pt>
                <c:pt idx="74483">
                  <c:v>-221.49649999999997</c:v>
                </c:pt>
                <c:pt idx="74484">
                  <c:v>-221.49449999999999</c:v>
                </c:pt>
                <c:pt idx="74485">
                  <c:v>-221.49249999999998</c:v>
                </c:pt>
                <c:pt idx="74486">
                  <c:v>-221.49049999999997</c:v>
                </c:pt>
                <c:pt idx="74487">
                  <c:v>-221.48849999999999</c:v>
                </c:pt>
                <c:pt idx="74488">
                  <c:v>-221.48649999999998</c:v>
                </c:pt>
                <c:pt idx="74489">
                  <c:v>-221.48449999999997</c:v>
                </c:pt>
                <c:pt idx="74490">
                  <c:v>-221.48249999999999</c:v>
                </c:pt>
                <c:pt idx="74491">
                  <c:v>-221.48049999999998</c:v>
                </c:pt>
                <c:pt idx="74492">
                  <c:v>-221.47849999999997</c:v>
                </c:pt>
                <c:pt idx="74493">
                  <c:v>-221.47649999999999</c:v>
                </c:pt>
                <c:pt idx="74494">
                  <c:v>-221.47449999999998</c:v>
                </c:pt>
                <c:pt idx="74495">
                  <c:v>-221.47249999999997</c:v>
                </c:pt>
                <c:pt idx="74496">
                  <c:v>-221.47049999999999</c:v>
                </c:pt>
                <c:pt idx="74497">
                  <c:v>-221.46849999999998</c:v>
                </c:pt>
                <c:pt idx="74498">
                  <c:v>-221.46649999999997</c:v>
                </c:pt>
                <c:pt idx="74499">
                  <c:v>-221.46449999999999</c:v>
                </c:pt>
                <c:pt idx="74500">
                  <c:v>-221.46249999999998</c:v>
                </c:pt>
                <c:pt idx="74501">
                  <c:v>-221.46049999999997</c:v>
                </c:pt>
                <c:pt idx="74502">
                  <c:v>-221.45849999999999</c:v>
                </c:pt>
                <c:pt idx="74503">
                  <c:v>-221.45649999999998</c:v>
                </c:pt>
                <c:pt idx="74504">
                  <c:v>-221.45449999999997</c:v>
                </c:pt>
                <c:pt idx="74505">
                  <c:v>-221.45249999999999</c:v>
                </c:pt>
                <c:pt idx="74506">
                  <c:v>-221.45049999999998</c:v>
                </c:pt>
                <c:pt idx="74507">
                  <c:v>-221.44849999999997</c:v>
                </c:pt>
                <c:pt idx="74508">
                  <c:v>-221.44649999999999</c:v>
                </c:pt>
                <c:pt idx="74509">
                  <c:v>-221.44449999999998</c:v>
                </c:pt>
                <c:pt idx="74510">
                  <c:v>-221.44249999999997</c:v>
                </c:pt>
                <c:pt idx="74511">
                  <c:v>-221.44049999999999</c:v>
                </c:pt>
                <c:pt idx="74512">
                  <c:v>-221.43849999999998</c:v>
                </c:pt>
                <c:pt idx="74513">
                  <c:v>-221.43649999999997</c:v>
                </c:pt>
                <c:pt idx="74514">
                  <c:v>-221.43449999999999</c:v>
                </c:pt>
                <c:pt idx="74515">
                  <c:v>-221.43249999999998</c:v>
                </c:pt>
                <c:pt idx="74516">
                  <c:v>-221.43049999999997</c:v>
                </c:pt>
                <c:pt idx="74517">
                  <c:v>-221.42849999999999</c:v>
                </c:pt>
                <c:pt idx="74518">
                  <c:v>-221.42649999999998</c:v>
                </c:pt>
                <c:pt idx="74519">
                  <c:v>-221.42449999999997</c:v>
                </c:pt>
                <c:pt idx="74520">
                  <c:v>-221.42249999999999</c:v>
                </c:pt>
                <c:pt idx="74521">
                  <c:v>-221.42049999999998</c:v>
                </c:pt>
                <c:pt idx="74522">
                  <c:v>-221.41849999999997</c:v>
                </c:pt>
                <c:pt idx="74523">
                  <c:v>-221.41649999999998</c:v>
                </c:pt>
                <c:pt idx="74524">
                  <c:v>-221.41449999999998</c:v>
                </c:pt>
                <c:pt idx="74525">
                  <c:v>-221.41249999999997</c:v>
                </c:pt>
                <c:pt idx="74526">
                  <c:v>-221.41049999999998</c:v>
                </c:pt>
                <c:pt idx="74527">
                  <c:v>-221.40849999999998</c:v>
                </c:pt>
                <c:pt idx="74528">
                  <c:v>-221.40649999999997</c:v>
                </c:pt>
                <c:pt idx="74529">
                  <c:v>-221.40449999999998</c:v>
                </c:pt>
                <c:pt idx="74530">
                  <c:v>-221.40249999999997</c:v>
                </c:pt>
                <c:pt idx="74531">
                  <c:v>-221.40049999999997</c:v>
                </c:pt>
                <c:pt idx="74532">
                  <c:v>-221.39849999999998</c:v>
                </c:pt>
                <c:pt idx="74533">
                  <c:v>-221.39649999999997</c:v>
                </c:pt>
                <c:pt idx="74534">
                  <c:v>-221.39449999999997</c:v>
                </c:pt>
                <c:pt idx="74535">
                  <c:v>-221.39249999999998</c:v>
                </c:pt>
                <c:pt idx="74536">
                  <c:v>-221.39049999999997</c:v>
                </c:pt>
                <c:pt idx="74537">
                  <c:v>-221.38849999999996</c:v>
                </c:pt>
                <c:pt idx="74538">
                  <c:v>-221.38649999999998</c:v>
                </c:pt>
                <c:pt idx="74539">
                  <c:v>-221.38449999999997</c:v>
                </c:pt>
                <c:pt idx="74540">
                  <c:v>-221.38249999999996</c:v>
                </c:pt>
                <c:pt idx="74541">
                  <c:v>-221.38049999999998</c:v>
                </c:pt>
                <c:pt idx="74542">
                  <c:v>-221.37849999999997</c:v>
                </c:pt>
                <c:pt idx="74543">
                  <c:v>-221.37649999999996</c:v>
                </c:pt>
                <c:pt idx="74544">
                  <c:v>-221.37449999999998</c:v>
                </c:pt>
                <c:pt idx="74545">
                  <c:v>-221.37249999999997</c:v>
                </c:pt>
                <c:pt idx="74546">
                  <c:v>-221.37049999999996</c:v>
                </c:pt>
                <c:pt idx="74547">
                  <c:v>-221.36849999999998</c:v>
                </c:pt>
                <c:pt idx="74548">
                  <c:v>-221.36649999999997</c:v>
                </c:pt>
                <c:pt idx="74549">
                  <c:v>-221.36449999999996</c:v>
                </c:pt>
                <c:pt idx="74550">
                  <c:v>-221.36249999999998</c:v>
                </c:pt>
                <c:pt idx="74551">
                  <c:v>-221.36049999999997</c:v>
                </c:pt>
                <c:pt idx="74552">
                  <c:v>-221.35849999999996</c:v>
                </c:pt>
                <c:pt idx="74553">
                  <c:v>-221.35649999999998</c:v>
                </c:pt>
                <c:pt idx="74554">
                  <c:v>-221.35449999999997</c:v>
                </c:pt>
                <c:pt idx="74555">
                  <c:v>-221.35249999999996</c:v>
                </c:pt>
                <c:pt idx="74556">
                  <c:v>-221.35049999999998</c:v>
                </c:pt>
                <c:pt idx="74557">
                  <c:v>-221.34849999999997</c:v>
                </c:pt>
                <c:pt idx="74558">
                  <c:v>-221.34649999999996</c:v>
                </c:pt>
                <c:pt idx="74559">
                  <c:v>-221.34449999999998</c:v>
                </c:pt>
                <c:pt idx="74560">
                  <c:v>-221.34249999999997</c:v>
                </c:pt>
                <c:pt idx="74561">
                  <c:v>-221.34049999999996</c:v>
                </c:pt>
                <c:pt idx="74562">
                  <c:v>-221.33849999999998</c:v>
                </c:pt>
                <c:pt idx="74563">
                  <c:v>-221.33649999999997</c:v>
                </c:pt>
                <c:pt idx="74564">
                  <c:v>-221.33449999999999</c:v>
                </c:pt>
                <c:pt idx="74565">
                  <c:v>-221.33249999999998</c:v>
                </c:pt>
                <c:pt idx="74566">
                  <c:v>-221.33049999999997</c:v>
                </c:pt>
                <c:pt idx="74567">
                  <c:v>-221.32849999999999</c:v>
                </c:pt>
                <c:pt idx="74568">
                  <c:v>-221.32649999999998</c:v>
                </c:pt>
                <c:pt idx="74569">
                  <c:v>-221.32449999999997</c:v>
                </c:pt>
                <c:pt idx="74570">
                  <c:v>-221.32249999999999</c:v>
                </c:pt>
                <c:pt idx="74571">
                  <c:v>-221.32049999999998</c:v>
                </c:pt>
                <c:pt idx="74572">
                  <c:v>-221.31849999999997</c:v>
                </c:pt>
                <c:pt idx="74573">
                  <c:v>-221.31649999999999</c:v>
                </c:pt>
                <c:pt idx="74574">
                  <c:v>-221.31449999999998</c:v>
                </c:pt>
                <c:pt idx="74575">
                  <c:v>-221.31249999999997</c:v>
                </c:pt>
                <c:pt idx="74576">
                  <c:v>-221.31049999999999</c:v>
                </c:pt>
                <c:pt idx="74577">
                  <c:v>-221.30849999999998</c:v>
                </c:pt>
                <c:pt idx="74578">
                  <c:v>-221.30649999999997</c:v>
                </c:pt>
                <c:pt idx="74579">
                  <c:v>-221.30449999999999</c:v>
                </c:pt>
                <c:pt idx="74580">
                  <c:v>-221.30249999999998</c:v>
                </c:pt>
                <c:pt idx="74581">
                  <c:v>-221.30049999999997</c:v>
                </c:pt>
                <c:pt idx="74582">
                  <c:v>-221.29849999999999</c:v>
                </c:pt>
                <c:pt idx="74583">
                  <c:v>-221.29649999999998</c:v>
                </c:pt>
                <c:pt idx="74584">
                  <c:v>-221.29449999999997</c:v>
                </c:pt>
                <c:pt idx="74585">
                  <c:v>-221.29249999999999</c:v>
                </c:pt>
                <c:pt idx="74586">
                  <c:v>-221.29049999999998</c:v>
                </c:pt>
                <c:pt idx="74587">
                  <c:v>-221.28849999999997</c:v>
                </c:pt>
                <c:pt idx="74588">
                  <c:v>-221.28649999999999</c:v>
                </c:pt>
                <c:pt idx="74589">
                  <c:v>-221.28449999999998</c:v>
                </c:pt>
                <c:pt idx="74590">
                  <c:v>-221.28249999999997</c:v>
                </c:pt>
                <c:pt idx="74591">
                  <c:v>-221.28049999999999</c:v>
                </c:pt>
                <c:pt idx="74592">
                  <c:v>-221.27849999999998</c:v>
                </c:pt>
                <c:pt idx="74593">
                  <c:v>-221.27649999999997</c:v>
                </c:pt>
                <c:pt idx="74594">
                  <c:v>-221.27449999999999</c:v>
                </c:pt>
                <c:pt idx="74595">
                  <c:v>-221.27249999999998</c:v>
                </c:pt>
                <c:pt idx="74596">
                  <c:v>-221.27049999999997</c:v>
                </c:pt>
                <c:pt idx="74597">
                  <c:v>-221.26849999999999</c:v>
                </c:pt>
                <c:pt idx="74598">
                  <c:v>-221.26649999999998</c:v>
                </c:pt>
                <c:pt idx="74599">
                  <c:v>-221.26449999999997</c:v>
                </c:pt>
                <c:pt idx="74600">
                  <c:v>-221.26249999999999</c:v>
                </c:pt>
                <c:pt idx="74601">
                  <c:v>-221.26049999999998</c:v>
                </c:pt>
                <c:pt idx="74602">
                  <c:v>-221.25849999999997</c:v>
                </c:pt>
                <c:pt idx="74603">
                  <c:v>-221.25649999999999</c:v>
                </c:pt>
                <c:pt idx="74604">
                  <c:v>-221.25449999999998</c:v>
                </c:pt>
                <c:pt idx="74605">
                  <c:v>-221.25249999999997</c:v>
                </c:pt>
                <c:pt idx="74606">
                  <c:v>-221.25049999999999</c:v>
                </c:pt>
                <c:pt idx="74607">
                  <c:v>-221.24849999999998</c:v>
                </c:pt>
                <c:pt idx="74608">
                  <c:v>-221.24649999999997</c:v>
                </c:pt>
                <c:pt idx="74609">
                  <c:v>-221.24449999999999</c:v>
                </c:pt>
                <c:pt idx="74610">
                  <c:v>-221.24249999999998</c:v>
                </c:pt>
                <c:pt idx="74611">
                  <c:v>-221.24049999999997</c:v>
                </c:pt>
                <c:pt idx="74612">
                  <c:v>-221.23849999999999</c:v>
                </c:pt>
                <c:pt idx="74613">
                  <c:v>-221.23649999999998</c:v>
                </c:pt>
                <c:pt idx="74614">
                  <c:v>-221.23449999999997</c:v>
                </c:pt>
                <c:pt idx="74615">
                  <c:v>-221.23249999999999</c:v>
                </c:pt>
                <c:pt idx="74616">
                  <c:v>-221.23049999999998</c:v>
                </c:pt>
                <c:pt idx="74617">
                  <c:v>-221.22849999999997</c:v>
                </c:pt>
                <c:pt idx="74618">
                  <c:v>-221.22649999999999</c:v>
                </c:pt>
                <c:pt idx="74619">
                  <c:v>-221.22449999999998</c:v>
                </c:pt>
                <c:pt idx="74620">
                  <c:v>-221.22249999999997</c:v>
                </c:pt>
                <c:pt idx="74621">
                  <c:v>-221.22049999999999</c:v>
                </c:pt>
                <c:pt idx="74622">
                  <c:v>-221.21849999999998</c:v>
                </c:pt>
                <c:pt idx="74623">
                  <c:v>-221.21649999999997</c:v>
                </c:pt>
                <c:pt idx="74624">
                  <c:v>-221.21449999999999</c:v>
                </c:pt>
                <c:pt idx="74625">
                  <c:v>-221.21249999999998</c:v>
                </c:pt>
                <c:pt idx="74626">
                  <c:v>-221.21049999999997</c:v>
                </c:pt>
                <c:pt idx="74627">
                  <c:v>-221.20849999999999</c:v>
                </c:pt>
                <c:pt idx="74628">
                  <c:v>-221.20649999999998</c:v>
                </c:pt>
                <c:pt idx="74629">
                  <c:v>-221.20449999999997</c:v>
                </c:pt>
                <c:pt idx="74630">
                  <c:v>-221.20249999999999</c:v>
                </c:pt>
                <c:pt idx="74631">
                  <c:v>-221.20049999999998</c:v>
                </c:pt>
                <c:pt idx="74632">
                  <c:v>-221.19849999999997</c:v>
                </c:pt>
                <c:pt idx="74633">
                  <c:v>-221.19649999999999</c:v>
                </c:pt>
                <c:pt idx="74634">
                  <c:v>-221.19449999999998</c:v>
                </c:pt>
                <c:pt idx="74635">
                  <c:v>-221.19249999999997</c:v>
                </c:pt>
                <c:pt idx="74636">
                  <c:v>-221.19049999999999</c:v>
                </c:pt>
                <c:pt idx="74637">
                  <c:v>-221.18849999999998</c:v>
                </c:pt>
                <c:pt idx="74638">
                  <c:v>-221.18649999999997</c:v>
                </c:pt>
                <c:pt idx="74639">
                  <c:v>-221.18449999999999</c:v>
                </c:pt>
                <c:pt idx="74640">
                  <c:v>-221.18249999999998</c:v>
                </c:pt>
                <c:pt idx="74641">
                  <c:v>-221.18049999999997</c:v>
                </c:pt>
                <c:pt idx="74642">
                  <c:v>-221.17849999999999</c:v>
                </c:pt>
                <c:pt idx="74643">
                  <c:v>-221.17649999999998</c:v>
                </c:pt>
                <c:pt idx="74644">
                  <c:v>-221.17449999999997</c:v>
                </c:pt>
                <c:pt idx="74645">
                  <c:v>-221.17249999999999</c:v>
                </c:pt>
                <c:pt idx="74646">
                  <c:v>-221.17049999999998</c:v>
                </c:pt>
                <c:pt idx="74647">
                  <c:v>-221.16849999999997</c:v>
                </c:pt>
                <c:pt idx="74648">
                  <c:v>-221.16649999999998</c:v>
                </c:pt>
                <c:pt idx="74649">
                  <c:v>-221.16449999999998</c:v>
                </c:pt>
                <c:pt idx="74650">
                  <c:v>-221.16249999999997</c:v>
                </c:pt>
                <c:pt idx="74651">
                  <c:v>-221.16049999999998</c:v>
                </c:pt>
                <c:pt idx="74652">
                  <c:v>-221.15849999999998</c:v>
                </c:pt>
                <c:pt idx="74653">
                  <c:v>-221.15649999999997</c:v>
                </c:pt>
                <c:pt idx="74654">
                  <c:v>-221.15449999999998</c:v>
                </c:pt>
                <c:pt idx="74655">
                  <c:v>-221.15249999999997</c:v>
                </c:pt>
                <c:pt idx="74656">
                  <c:v>-221.15049999999997</c:v>
                </c:pt>
                <c:pt idx="74657">
                  <c:v>-221.14849999999998</c:v>
                </c:pt>
                <c:pt idx="74658">
                  <c:v>-221.14649999999997</c:v>
                </c:pt>
                <c:pt idx="74659">
                  <c:v>-221.14449999999997</c:v>
                </c:pt>
                <c:pt idx="74660">
                  <c:v>-221.14249999999998</c:v>
                </c:pt>
                <c:pt idx="74661">
                  <c:v>-221.14049999999997</c:v>
                </c:pt>
                <c:pt idx="74662">
                  <c:v>-221.13849999999996</c:v>
                </c:pt>
                <c:pt idx="74663">
                  <c:v>-221.13649999999998</c:v>
                </c:pt>
                <c:pt idx="74664">
                  <c:v>-221.13449999999997</c:v>
                </c:pt>
                <c:pt idx="74665">
                  <c:v>-221.13249999999996</c:v>
                </c:pt>
                <c:pt idx="74666">
                  <c:v>-221.13049999999998</c:v>
                </c:pt>
                <c:pt idx="74667">
                  <c:v>-221.12849999999997</c:v>
                </c:pt>
                <c:pt idx="74668">
                  <c:v>-221.12649999999996</c:v>
                </c:pt>
                <c:pt idx="74669">
                  <c:v>-221.12449999999998</c:v>
                </c:pt>
                <c:pt idx="74670">
                  <c:v>-221.12249999999997</c:v>
                </c:pt>
                <c:pt idx="74671">
                  <c:v>-221.12049999999996</c:v>
                </c:pt>
                <c:pt idx="74672">
                  <c:v>-221.11849999999998</c:v>
                </c:pt>
                <c:pt idx="74673">
                  <c:v>-221.11649999999997</c:v>
                </c:pt>
                <c:pt idx="74674">
                  <c:v>-221.11449999999996</c:v>
                </c:pt>
                <c:pt idx="74675">
                  <c:v>-221.11249999999998</c:v>
                </c:pt>
                <c:pt idx="74676">
                  <c:v>-221.11049999999997</c:v>
                </c:pt>
                <c:pt idx="74677">
                  <c:v>-221.10849999999996</c:v>
                </c:pt>
                <c:pt idx="74678">
                  <c:v>-221.10649999999998</c:v>
                </c:pt>
                <c:pt idx="74679">
                  <c:v>-221.10449999999997</c:v>
                </c:pt>
                <c:pt idx="74680">
                  <c:v>-221.10249999999996</c:v>
                </c:pt>
                <c:pt idx="74681">
                  <c:v>-221.10049999999998</c:v>
                </c:pt>
                <c:pt idx="74682">
                  <c:v>-221.09849999999997</c:v>
                </c:pt>
                <c:pt idx="74683">
                  <c:v>-221.09649999999996</c:v>
                </c:pt>
                <c:pt idx="74684">
                  <c:v>-221.09449999999998</c:v>
                </c:pt>
                <c:pt idx="74685">
                  <c:v>-221.09249999999997</c:v>
                </c:pt>
                <c:pt idx="74686">
                  <c:v>-221.09049999999996</c:v>
                </c:pt>
                <c:pt idx="74687">
                  <c:v>-221.08849999999998</c:v>
                </c:pt>
                <c:pt idx="74688">
                  <c:v>-221.08649999999997</c:v>
                </c:pt>
                <c:pt idx="74689">
                  <c:v>-221.08449999999999</c:v>
                </c:pt>
                <c:pt idx="74690">
                  <c:v>-221.08249999999998</c:v>
                </c:pt>
                <c:pt idx="74691">
                  <c:v>-221.08049999999997</c:v>
                </c:pt>
                <c:pt idx="74692">
                  <c:v>-221.07849999999999</c:v>
                </c:pt>
                <c:pt idx="74693">
                  <c:v>-221.07649999999998</c:v>
                </c:pt>
                <c:pt idx="74694">
                  <c:v>-221.07449999999997</c:v>
                </c:pt>
                <c:pt idx="74695">
                  <c:v>-221.07249999999999</c:v>
                </c:pt>
                <c:pt idx="74696">
                  <c:v>-221.07049999999998</c:v>
                </c:pt>
                <c:pt idx="74697">
                  <c:v>-221.06849999999997</c:v>
                </c:pt>
                <c:pt idx="74698">
                  <c:v>-221.06649999999999</c:v>
                </c:pt>
                <c:pt idx="74699">
                  <c:v>-221.06449999999998</c:v>
                </c:pt>
                <c:pt idx="74700">
                  <c:v>-221.06249999999997</c:v>
                </c:pt>
                <c:pt idx="74701">
                  <c:v>-221.06049999999999</c:v>
                </c:pt>
                <c:pt idx="74702">
                  <c:v>-221.05849999999998</c:v>
                </c:pt>
                <c:pt idx="74703">
                  <c:v>-221.05649999999997</c:v>
                </c:pt>
                <c:pt idx="74704">
                  <c:v>-221.05449999999999</c:v>
                </c:pt>
                <c:pt idx="74705">
                  <c:v>-221.05249999999998</c:v>
                </c:pt>
                <c:pt idx="74706">
                  <c:v>-221.05049999999997</c:v>
                </c:pt>
                <c:pt idx="74707">
                  <c:v>-221.04849999999999</c:v>
                </c:pt>
                <c:pt idx="74708">
                  <c:v>-221.04649999999998</c:v>
                </c:pt>
                <c:pt idx="74709">
                  <c:v>-221.04449999999997</c:v>
                </c:pt>
                <c:pt idx="74710">
                  <c:v>-221.04249999999999</c:v>
                </c:pt>
                <c:pt idx="74711">
                  <c:v>-221.04049999999998</c:v>
                </c:pt>
                <c:pt idx="74712">
                  <c:v>-221.03849999999997</c:v>
                </c:pt>
                <c:pt idx="74713">
                  <c:v>-221.03649999999999</c:v>
                </c:pt>
                <c:pt idx="74714">
                  <c:v>-221.03449999999998</c:v>
                </c:pt>
                <c:pt idx="74715">
                  <c:v>-221.03249999999997</c:v>
                </c:pt>
                <c:pt idx="74716">
                  <c:v>-221.03049999999999</c:v>
                </c:pt>
                <c:pt idx="74717">
                  <c:v>-221.02849999999998</c:v>
                </c:pt>
                <c:pt idx="74718">
                  <c:v>-221.02649999999997</c:v>
                </c:pt>
                <c:pt idx="74719">
                  <c:v>-221.02449999999999</c:v>
                </c:pt>
                <c:pt idx="74720">
                  <c:v>-221.02249999999998</c:v>
                </c:pt>
                <c:pt idx="74721">
                  <c:v>-221.02049999999997</c:v>
                </c:pt>
                <c:pt idx="74722">
                  <c:v>-221.01849999999999</c:v>
                </c:pt>
                <c:pt idx="74723">
                  <c:v>-221.01649999999998</c:v>
                </c:pt>
                <c:pt idx="74724">
                  <c:v>-221.01449999999997</c:v>
                </c:pt>
                <c:pt idx="74725">
                  <c:v>-221.01249999999999</c:v>
                </c:pt>
                <c:pt idx="74726">
                  <c:v>-221.01049999999998</c:v>
                </c:pt>
                <c:pt idx="74727">
                  <c:v>-221.00849999999997</c:v>
                </c:pt>
                <c:pt idx="74728">
                  <c:v>-221.00649999999999</c:v>
                </c:pt>
                <c:pt idx="74729">
                  <c:v>-221.00449999999998</c:v>
                </c:pt>
                <c:pt idx="74730">
                  <c:v>-221.00249999999997</c:v>
                </c:pt>
                <c:pt idx="74731">
                  <c:v>-221.00049999999999</c:v>
                </c:pt>
                <c:pt idx="74732">
                  <c:v>-220.99849999999998</c:v>
                </c:pt>
                <c:pt idx="74733">
                  <c:v>-220.99649999999997</c:v>
                </c:pt>
                <c:pt idx="74734">
                  <c:v>-220.99449999999999</c:v>
                </c:pt>
                <c:pt idx="74735">
                  <c:v>-220.99249999999998</c:v>
                </c:pt>
                <c:pt idx="74736">
                  <c:v>-220.99049999999997</c:v>
                </c:pt>
                <c:pt idx="74737">
                  <c:v>-220.98849999999999</c:v>
                </c:pt>
                <c:pt idx="74738">
                  <c:v>-220.98649999999998</c:v>
                </c:pt>
                <c:pt idx="74739">
                  <c:v>-220.98449999999997</c:v>
                </c:pt>
                <c:pt idx="74740">
                  <c:v>-220.98249999999999</c:v>
                </c:pt>
                <c:pt idx="74741">
                  <c:v>-220.98049999999998</c:v>
                </c:pt>
                <c:pt idx="74742">
                  <c:v>-220.97849999999997</c:v>
                </c:pt>
                <c:pt idx="74743">
                  <c:v>-220.97649999999999</c:v>
                </c:pt>
                <c:pt idx="74744">
                  <c:v>-220.97449999999998</c:v>
                </c:pt>
                <c:pt idx="74745">
                  <c:v>-220.97249999999997</c:v>
                </c:pt>
                <c:pt idx="74746">
                  <c:v>-220.97049999999999</c:v>
                </c:pt>
                <c:pt idx="74747">
                  <c:v>-220.96849999999998</c:v>
                </c:pt>
                <c:pt idx="74748">
                  <c:v>-220.96649999999997</c:v>
                </c:pt>
                <c:pt idx="74749">
                  <c:v>-220.96449999999999</c:v>
                </c:pt>
                <c:pt idx="74750">
                  <c:v>-220.96249999999998</c:v>
                </c:pt>
                <c:pt idx="74751">
                  <c:v>-220.96049999999997</c:v>
                </c:pt>
                <c:pt idx="74752">
                  <c:v>-220.95849999999999</c:v>
                </c:pt>
                <c:pt idx="74753">
                  <c:v>-220.95649999999998</c:v>
                </c:pt>
                <c:pt idx="74754">
                  <c:v>-220.95449999999997</c:v>
                </c:pt>
                <c:pt idx="74755">
                  <c:v>-220.95249999999999</c:v>
                </c:pt>
                <c:pt idx="74756">
                  <c:v>-220.95049999999998</c:v>
                </c:pt>
                <c:pt idx="74757">
                  <c:v>-220.94849999999997</c:v>
                </c:pt>
                <c:pt idx="74758">
                  <c:v>-220.94649999999999</c:v>
                </c:pt>
                <c:pt idx="74759">
                  <c:v>-220.94449999999998</c:v>
                </c:pt>
                <c:pt idx="74760">
                  <c:v>-220.94249999999997</c:v>
                </c:pt>
                <c:pt idx="74761">
                  <c:v>-220.94049999999999</c:v>
                </c:pt>
                <c:pt idx="74762">
                  <c:v>-220.93849999999998</c:v>
                </c:pt>
                <c:pt idx="74763">
                  <c:v>-220.93649999999997</c:v>
                </c:pt>
                <c:pt idx="74764">
                  <c:v>-220.93449999999999</c:v>
                </c:pt>
                <c:pt idx="74765">
                  <c:v>-220.93249999999998</c:v>
                </c:pt>
                <c:pt idx="74766">
                  <c:v>-220.93049999999997</c:v>
                </c:pt>
                <c:pt idx="74767">
                  <c:v>-220.92849999999999</c:v>
                </c:pt>
                <c:pt idx="74768">
                  <c:v>-220.92649999999998</c:v>
                </c:pt>
                <c:pt idx="74769">
                  <c:v>-220.92449999999997</c:v>
                </c:pt>
                <c:pt idx="74770">
                  <c:v>-220.92249999999999</c:v>
                </c:pt>
                <c:pt idx="74771">
                  <c:v>-220.92049999999998</c:v>
                </c:pt>
                <c:pt idx="74772">
                  <c:v>-220.91849999999997</c:v>
                </c:pt>
                <c:pt idx="74773">
                  <c:v>-220.91649999999998</c:v>
                </c:pt>
                <c:pt idx="74774">
                  <c:v>-220.91449999999998</c:v>
                </c:pt>
                <c:pt idx="74775">
                  <c:v>-220.91249999999997</c:v>
                </c:pt>
                <c:pt idx="74776">
                  <c:v>-220.91049999999998</c:v>
                </c:pt>
                <c:pt idx="74777">
                  <c:v>-220.90849999999998</c:v>
                </c:pt>
                <c:pt idx="74778">
                  <c:v>-220.90649999999997</c:v>
                </c:pt>
                <c:pt idx="74779">
                  <c:v>-220.90449999999998</c:v>
                </c:pt>
                <c:pt idx="74780">
                  <c:v>-220.90249999999997</c:v>
                </c:pt>
                <c:pt idx="74781">
                  <c:v>-220.90049999999997</c:v>
                </c:pt>
                <c:pt idx="74782">
                  <c:v>-220.89849999999998</c:v>
                </c:pt>
                <c:pt idx="74783">
                  <c:v>-220.89649999999997</c:v>
                </c:pt>
                <c:pt idx="74784">
                  <c:v>-220.89449999999997</c:v>
                </c:pt>
                <c:pt idx="74785">
                  <c:v>-220.89249999999998</c:v>
                </c:pt>
                <c:pt idx="74786">
                  <c:v>-220.89049999999997</c:v>
                </c:pt>
                <c:pt idx="74787">
                  <c:v>-220.88849999999996</c:v>
                </c:pt>
                <c:pt idx="74788">
                  <c:v>-220.88649999999998</c:v>
                </c:pt>
                <c:pt idx="74789">
                  <c:v>-220.88449999999997</c:v>
                </c:pt>
                <c:pt idx="74790">
                  <c:v>-220.88249999999996</c:v>
                </c:pt>
                <c:pt idx="74791">
                  <c:v>-220.88049999999998</c:v>
                </c:pt>
                <c:pt idx="74792">
                  <c:v>-220.87849999999997</c:v>
                </c:pt>
                <c:pt idx="74793">
                  <c:v>-220.87649999999996</c:v>
                </c:pt>
                <c:pt idx="74794">
                  <c:v>-220.87449999999998</c:v>
                </c:pt>
                <c:pt idx="74795">
                  <c:v>-220.87249999999997</c:v>
                </c:pt>
                <c:pt idx="74796">
                  <c:v>-220.87049999999996</c:v>
                </c:pt>
                <c:pt idx="74797">
                  <c:v>-220.86849999999998</c:v>
                </c:pt>
                <c:pt idx="74798">
                  <c:v>-220.86649999999997</c:v>
                </c:pt>
                <c:pt idx="74799">
                  <c:v>-220.86449999999996</c:v>
                </c:pt>
                <c:pt idx="74800">
                  <c:v>-220.86249999999998</c:v>
                </c:pt>
                <c:pt idx="74801">
                  <c:v>-220.86049999999997</c:v>
                </c:pt>
                <c:pt idx="74802">
                  <c:v>-220.85849999999996</c:v>
                </c:pt>
                <c:pt idx="74803">
                  <c:v>-220.85649999999998</c:v>
                </c:pt>
                <c:pt idx="74804">
                  <c:v>-220.85449999999997</c:v>
                </c:pt>
                <c:pt idx="74805">
                  <c:v>-220.85249999999996</c:v>
                </c:pt>
                <c:pt idx="74806">
                  <c:v>-220.85049999999998</c:v>
                </c:pt>
                <c:pt idx="74807">
                  <c:v>-220.84849999999997</c:v>
                </c:pt>
                <c:pt idx="74808">
                  <c:v>-220.84649999999996</c:v>
                </c:pt>
                <c:pt idx="74809">
                  <c:v>-220.84449999999998</c:v>
                </c:pt>
                <c:pt idx="74810">
                  <c:v>-220.84249999999997</c:v>
                </c:pt>
                <c:pt idx="74811">
                  <c:v>-220.84049999999996</c:v>
                </c:pt>
                <c:pt idx="74812">
                  <c:v>-220.83849999999998</c:v>
                </c:pt>
                <c:pt idx="74813">
                  <c:v>-220.83649999999997</c:v>
                </c:pt>
                <c:pt idx="74814">
                  <c:v>-220.83449999999999</c:v>
                </c:pt>
                <c:pt idx="74815">
                  <c:v>-220.83249999999998</c:v>
                </c:pt>
                <c:pt idx="74816">
                  <c:v>-220.83049999999997</c:v>
                </c:pt>
                <c:pt idx="74817">
                  <c:v>-220.82849999999999</c:v>
                </c:pt>
                <c:pt idx="74818">
                  <c:v>-220.82649999999998</c:v>
                </c:pt>
                <c:pt idx="74819">
                  <c:v>-220.82449999999997</c:v>
                </c:pt>
                <c:pt idx="74820">
                  <c:v>-220.82249999999999</c:v>
                </c:pt>
                <c:pt idx="74821">
                  <c:v>-220.82049999999998</c:v>
                </c:pt>
                <c:pt idx="74822">
                  <c:v>-220.81849999999997</c:v>
                </c:pt>
                <c:pt idx="74823">
                  <c:v>-220.81649999999999</c:v>
                </c:pt>
                <c:pt idx="74824">
                  <c:v>-220.81449999999998</c:v>
                </c:pt>
                <c:pt idx="74825">
                  <c:v>-220.81249999999997</c:v>
                </c:pt>
                <c:pt idx="74826">
                  <c:v>-220.81049999999999</c:v>
                </c:pt>
                <c:pt idx="74827">
                  <c:v>-220.80849999999998</c:v>
                </c:pt>
                <c:pt idx="74828">
                  <c:v>-220.80649999999997</c:v>
                </c:pt>
                <c:pt idx="74829">
                  <c:v>-220.80449999999999</c:v>
                </c:pt>
                <c:pt idx="74830">
                  <c:v>-220.80249999999998</c:v>
                </c:pt>
                <c:pt idx="74831">
                  <c:v>-220.80049999999997</c:v>
                </c:pt>
                <c:pt idx="74832">
                  <c:v>-220.79849999999999</c:v>
                </c:pt>
                <c:pt idx="74833">
                  <c:v>-220.79649999999998</c:v>
                </c:pt>
                <c:pt idx="74834">
                  <c:v>-220.79449999999997</c:v>
                </c:pt>
                <c:pt idx="74835">
                  <c:v>-220.79249999999999</c:v>
                </c:pt>
                <c:pt idx="74836">
                  <c:v>-220.79049999999998</c:v>
                </c:pt>
                <c:pt idx="74837">
                  <c:v>-220.78849999999997</c:v>
                </c:pt>
                <c:pt idx="74838">
                  <c:v>-220.78649999999999</c:v>
                </c:pt>
                <c:pt idx="74839">
                  <c:v>-220.78449999999998</c:v>
                </c:pt>
                <c:pt idx="74840">
                  <c:v>-220.78249999999997</c:v>
                </c:pt>
                <c:pt idx="74841">
                  <c:v>-220.78049999999999</c:v>
                </c:pt>
                <c:pt idx="74842">
                  <c:v>-220.77849999999998</c:v>
                </c:pt>
                <c:pt idx="74843">
                  <c:v>-220.77649999999997</c:v>
                </c:pt>
                <c:pt idx="74844">
                  <c:v>-220.77449999999999</c:v>
                </c:pt>
                <c:pt idx="74845">
                  <c:v>-220.77249999999998</c:v>
                </c:pt>
                <c:pt idx="74846">
                  <c:v>-220.77049999999997</c:v>
                </c:pt>
                <c:pt idx="74847">
                  <c:v>-220.76849999999999</c:v>
                </c:pt>
                <c:pt idx="74848">
                  <c:v>-220.76649999999998</c:v>
                </c:pt>
                <c:pt idx="74849">
                  <c:v>-220.76449999999997</c:v>
                </c:pt>
                <c:pt idx="74850">
                  <c:v>-220.76249999999999</c:v>
                </c:pt>
                <c:pt idx="74851">
                  <c:v>-220.76049999999998</c:v>
                </c:pt>
                <c:pt idx="74852">
                  <c:v>-220.75849999999997</c:v>
                </c:pt>
                <c:pt idx="74853">
                  <c:v>-220.75649999999999</c:v>
                </c:pt>
                <c:pt idx="74854">
                  <c:v>-220.75449999999998</c:v>
                </c:pt>
                <c:pt idx="74855">
                  <c:v>-220.75249999999997</c:v>
                </c:pt>
                <c:pt idx="74856">
                  <c:v>-220.75049999999999</c:v>
                </c:pt>
                <c:pt idx="74857">
                  <c:v>-220.74849999999998</c:v>
                </c:pt>
                <c:pt idx="74858">
                  <c:v>-220.74649999999997</c:v>
                </c:pt>
                <c:pt idx="74859">
                  <c:v>-220.74449999999999</c:v>
                </c:pt>
                <c:pt idx="74860">
                  <c:v>-220.74249999999998</c:v>
                </c:pt>
                <c:pt idx="74861">
                  <c:v>-220.74049999999997</c:v>
                </c:pt>
                <c:pt idx="74862">
                  <c:v>-220.73849999999999</c:v>
                </c:pt>
                <c:pt idx="74863">
                  <c:v>-220.73649999999998</c:v>
                </c:pt>
                <c:pt idx="74864">
                  <c:v>-220.73449999999997</c:v>
                </c:pt>
                <c:pt idx="74865">
                  <c:v>-220.73249999999999</c:v>
                </c:pt>
                <c:pt idx="74866">
                  <c:v>-220.73049999999998</c:v>
                </c:pt>
                <c:pt idx="74867">
                  <c:v>-220.72849999999997</c:v>
                </c:pt>
                <c:pt idx="74868">
                  <c:v>-220.72649999999999</c:v>
                </c:pt>
                <c:pt idx="74869">
                  <c:v>-220.72449999999998</c:v>
                </c:pt>
                <c:pt idx="74870">
                  <c:v>-220.72249999999997</c:v>
                </c:pt>
                <c:pt idx="74871">
                  <c:v>-220.72049999999999</c:v>
                </c:pt>
                <c:pt idx="74872">
                  <c:v>-220.71849999999998</c:v>
                </c:pt>
                <c:pt idx="74873">
                  <c:v>-220.71649999999997</c:v>
                </c:pt>
                <c:pt idx="74874">
                  <c:v>-220.71449999999999</c:v>
                </c:pt>
                <c:pt idx="74875">
                  <c:v>-220.71249999999998</c:v>
                </c:pt>
                <c:pt idx="74876">
                  <c:v>-220.71049999999997</c:v>
                </c:pt>
                <c:pt idx="74877">
                  <c:v>-220.70849999999999</c:v>
                </c:pt>
                <c:pt idx="74878">
                  <c:v>-220.70649999999998</c:v>
                </c:pt>
                <c:pt idx="74879">
                  <c:v>-220.70449999999997</c:v>
                </c:pt>
                <c:pt idx="74880">
                  <c:v>-220.70249999999999</c:v>
                </c:pt>
                <c:pt idx="74881">
                  <c:v>-220.70049999999998</c:v>
                </c:pt>
                <c:pt idx="74882">
                  <c:v>-220.69849999999997</c:v>
                </c:pt>
                <c:pt idx="74883">
                  <c:v>-220.69649999999999</c:v>
                </c:pt>
                <c:pt idx="74884">
                  <c:v>-220.69449999999998</c:v>
                </c:pt>
                <c:pt idx="74885">
                  <c:v>-220.69249999999997</c:v>
                </c:pt>
                <c:pt idx="74886">
                  <c:v>-220.69049999999999</c:v>
                </c:pt>
                <c:pt idx="74887">
                  <c:v>-220.68849999999998</c:v>
                </c:pt>
                <c:pt idx="74888">
                  <c:v>-220.68649999999997</c:v>
                </c:pt>
                <c:pt idx="74889">
                  <c:v>-220.68449999999999</c:v>
                </c:pt>
                <c:pt idx="74890">
                  <c:v>-220.68249999999998</c:v>
                </c:pt>
                <c:pt idx="74891">
                  <c:v>-220.68049999999997</c:v>
                </c:pt>
                <c:pt idx="74892">
                  <c:v>-220.67849999999999</c:v>
                </c:pt>
                <c:pt idx="74893">
                  <c:v>-220.67649999999998</c:v>
                </c:pt>
                <c:pt idx="74894">
                  <c:v>-220.67449999999997</c:v>
                </c:pt>
                <c:pt idx="74895">
                  <c:v>-220.67249999999999</c:v>
                </c:pt>
                <c:pt idx="74896">
                  <c:v>-220.67049999999998</c:v>
                </c:pt>
                <c:pt idx="74897">
                  <c:v>-220.66849999999997</c:v>
                </c:pt>
                <c:pt idx="74898">
                  <c:v>-220.66649999999998</c:v>
                </c:pt>
                <c:pt idx="74899">
                  <c:v>-220.66449999999998</c:v>
                </c:pt>
                <c:pt idx="74900">
                  <c:v>-220.66249999999997</c:v>
                </c:pt>
                <c:pt idx="74901">
                  <c:v>-220.66049999999998</c:v>
                </c:pt>
                <c:pt idx="74902">
                  <c:v>-220.65849999999998</c:v>
                </c:pt>
                <c:pt idx="74903">
                  <c:v>-220.65649999999997</c:v>
                </c:pt>
                <c:pt idx="74904">
                  <c:v>-220.65449999999998</c:v>
                </c:pt>
                <c:pt idx="74905">
                  <c:v>-220.65249999999997</c:v>
                </c:pt>
                <c:pt idx="74906">
                  <c:v>-220.65049999999997</c:v>
                </c:pt>
                <c:pt idx="74907">
                  <c:v>-220.64849999999998</c:v>
                </c:pt>
                <c:pt idx="74908">
                  <c:v>-220.64649999999997</c:v>
                </c:pt>
                <c:pt idx="74909">
                  <c:v>-220.64449999999997</c:v>
                </c:pt>
                <c:pt idx="74910">
                  <c:v>-220.64249999999998</c:v>
                </c:pt>
                <c:pt idx="74911">
                  <c:v>-220.64049999999997</c:v>
                </c:pt>
                <c:pt idx="74912">
                  <c:v>-220.63849999999996</c:v>
                </c:pt>
                <c:pt idx="74913">
                  <c:v>-220.63649999999998</c:v>
                </c:pt>
                <c:pt idx="74914">
                  <c:v>-220.63449999999997</c:v>
                </c:pt>
                <c:pt idx="74915">
                  <c:v>-220.63249999999996</c:v>
                </c:pt>
                <c:pt idx="74916">
                  <c:v>-220.63049999999998</c:v>
                </c:pt>
                <c:pt idx="74917">
                  <c:v>-220.62849999999997</c:v>
                </c:pt>
                <c:pt idx="74918">
                  <c:v>-220.62649999999996</c:v>
                </c:pt>
                <c:pt idx="74919">
                  <c:v>-220.62449999999998</c:v>
                </c:pt>
                <c:pt idx="74920">
                  <c:v>-220.62249999999997</c:v>
                </c:pt>
                <c:pt idx="74921">
                  <c:v>-220.62049999999996</c:v>
                </c:pt>
                <c:pt idx="74922">
                  <c:v>-220.61849999999998</c:v>
                </c:pt>
                <c:pt idx="74923">
                  <c:v>-220.61649999999997</c:v>
                </c:pt>
                <c:pt idx="74924">
                  <c:v>-220.61449999999996</c:v>
                </c:pt>
                <c:pt idx="74925">
                  <c:v>-220.61249999999998</c:v>
                </c:pt>
                <c:pt idx="74926">
                  <c:v>-220.61049999999997</c:v>
                </c:pt>
                <c:pt idx="74927">
                  <c:v>-220.60849999999996</c:v>
                </c:pt>
                <c:pt idx="74928">
                  <c:v>-220.60649999999998</c:v>
                </c:pt>
                <c:pt idx="74929">
                  <c:v>-220.60449999999997</c:v>
                </c:pt>
                <c:pt idx="74930">
                  <c:v>-220.60249999999996</c:v>
                </c:pt>
                <c:pt idx="74931">
                  <c:v>-220.60049999999998</c:v>
                </c:pt>
                <c:pt idx="74932">
                  <c:v>-220.59849999999997</c:v>
                </c:pt>
                <c:pt idx="74933">
                  <c:v>-220.59649999999996</c:v>
                </c:pt>
                <c:pt idx="74934">
                  <c:v>-220.59449999999998</c:v>
                </c:pt>
                <c:pt idx="74935">
                  <c:v>-220.59249999999997</c:v>
                </c:pt>
                <c:pt idx="74936">
                  <c:v>-220.59049999999996</c:v>
                </c:pt>
                <c:pt idx="74937">
                  <c:v>-220.58849999999998</c:v>
                </c:pt>
                <c:pt idx="74938">
                  <c:v>-220.58649999999997</c:v>
                </c:pt>
                <c:pt idx="74939">
                  <c:v>-220.58449999999999</c:v>
                </c:pt>
                <c:pt idx="74940">
                  <c:v>-220.58249999999998</c:v>
                </c:pt>
                <c:pt idx="74941">
                  <c:v>-220.58049999999997</c:v>
                </c:pt>
                <c:pt idx="74942">
                  <c:v>-220.57849999999999</c:v>
                </c:pt>
                <c:pt idx="74943">
                  <c:v>-220.57649999999998</c:v>
                </c:pt>
                <c:pt idx="74944">
                  <c:v>-220.57449999999997</c:v>
                </c:pt>
                <c:pt idx="74945">
                  <c:v>-220.57249999999999</c:v>
                </c:pt>
                <c:pt idx="74946">
                  <c:v>-220.57049999999998</c:v>
                </c:pt>
                <c:pt idx="74947">
                  <c:v>-220.56849999999997</c:v>
                </c:pt>
                <c:pt idx="74948">
                  <c:v>-220.56649999999999</c:v>
                </c:pt>
                <c:pt idx="74949">
                  <c:v>-220.56449999999998</c:v>
                </c:pt>
                <c:pt idx="74950">
                  <c:v>-220.56249999999997</c:v>
                </c:pt>
                <c:pt idx="74951">
                  <c:v>-220.56049999999999</c:v>
                </c:pt>
                <c:pt idx="74952">
                  <c:v>-220.55849999999998</c:v>
                </c:pt>
                <c:pt idx="74953">
                  <c:v>-220.55649999999997</c:v>
                </c:pt>
                <c:pt idx="74954">
                  <c:v>-220.55449999999999</c:v>
                </c:pt>
                <c:pt idx="74955">
                  <c:v>-220.55249999999998</c:v>
                </c:pt>
                <c:pt idx="74956">
                  <c:v>-220.55049999999997</c:v>
                </c:pt>
                <c:pt idx="74957">
                  <c:v>-220.54849999999999</c:v>
                </c:pt>
                <c:pt idx="74958">
                  <c:v>-220.54649999999998</c:v>
                </c:pt>
                <c:pt idx="74959">
                  <c:v>-220.54449999999997</c:v>
                </c:pt>
                <c:pt idx="74960">
                  <c:v>-220.54249999999999</c:v>
                </c:pt>
                <c:pt idx="74961">
                  <c:v>-220.54049999999998</c:v>
                </c:pt>
                <c:pt idx="74962">
                  <c:v>-220.53849999999997</c:v>
                </c:pt>
                <c:pt idx="74963">
                  <c:v>-220.53649999999999</c:v>
                </c:pt>
                <c:pt idx="74964">
                  <c:v>-220.53449999999998</c:v>
                </c:pt>
                <c:pt idx="74965">
                  <c:v>-220.53249999999997</c:v>
                </c:pt>
                <c:pt idx="74966">
                  <c:v>-220.53049999999999</c:v>
                </c:pt>
                <c:pt idx="74967">
                  <c:v>-220.52849999999998</c:v>
                </c:pt>
                <c:pt idx="74968">
                  <c:v>-220.52649999999997</c:v>
                </c:pt>
                <c:pt idx="74969">
                  <c:v>-220.52449999999999</c:v>
                </c:pt>
                <c:pt idx="74970">
                  <c:v>-220.52249999999998</c:v>
                </c:pt>
                <c:pt idx="74971">
                  <c:v>-220.52049999999997</c:v>
                </c:pt>
                <c:pt idx="74972">
                  <c:v>-220.51849999999999</c:v>
                </c:pt>
                <c:pt idx="74973">
                  <c:v>-220.51649999999998</c:v>
                </c:pt>
                <c:pt idx="74974">
                  <c:v>-220.51449999999997</c:v>
                </c:pt>
                <c:pt idx="74975">
                  <c:v>-220.51249999999999</c:v>
                </c:pt>
                <c:pt idx="74976">
                  <c:v>-220.51049999999998</c:v>
                </c:pt>
                <c:pt idx="74977">
                  <c:v>-220.50849999999997</c:v>
                </c:pt>
                <c:pt idx="74978">
                  <c:v>-220.50649999999999</c:v>
                </c:pt>
                <c:pt idx="74979">
                  <c:v>-220.50449999999998</c:v>
                </c:pt>
                <c:pt idx="74980">
                  <c:v>-220.50249999999997</c:v>
                </c:pt>
                <c:pt idx="74981">
                  <c:v>-220.50049999999999</c:v>
                </c:pt>
                <c:pt idx="74982">
                  <c:v>-220.49849999999998</c:v>
                </c:pt>
                <c:pt idx="74983">
                  <c:v>-220.49649999999997</c:v>
                </c:pt>
                <c:pt idx="74984">
                  <c:v>-220.49449999999999</c:v>
                </c:pt>
                <c:pt idx="74985">
                  <c:v>-220.49249999999998</c:v>
                </c:pt>
                <c:pt idx="74986">
                  <c:v>-220.49049999999997</c:v>
                </c:pt>
                <c:pt idx="74987">
                  <c:v>-220.48849999999999</c:v>
                </c:pt>
                <c:pt idx="74988">
                  <c:v>-220.48649999999998</c:v>
                </c:pt>
                <c:pt idx="74989">
                  <c:v>-220.48449999999997</c:v>
                </c:pt>
                <c:pt idx="74990">
                  <c:v>-220.48249999999999</c:v>
                </c:pt>
                <c:pt idx="74991">
                  <c:v>-220.48049999999998</c:v>
                </c:pt>
                <c:pt idx="74992">
                  <c:v>-220.47849999999997</c:v>
                </c:pt>
                <c:pt idx="74993">
                  <c:v>-220.47649999999999</c:v>
                </c:pt>
                <c:pt idx="74994">
                  <c:v>-220.47449999999998</c:v>
                </c:pt>
                <c:pt idx="74995">
                  <c:v>-220.47249999999997</c:v>
                </c:pt>
                <c:pt idx="74996">
                  <c:v>-220.47049999999999</c:v>
                </c:pt>
                <c:pt idx="74997">
                  <c:v>-220.46849999999998</c:v>
                </c:pt>
                <c:pt idx="74998">
                  <c:v>-220.46649999999997</c:v>
                </c:pt>
                <c:pt idx="74999">
                  <c:v>-220.46449999999999</c:v>
                </c:pt>
                <c:pt idx="75000">
                  <c:v>-220.46249999999998</c:v>
                </c:pt>
                <c:pt idx="75001">
                  <c:v>-220.46049999999997</c:v>
                </c:pt>
                <c:pt idx="75002">
                  <c:v>-220.45849999999999</c:v>
                </c:pt>
                <c:pt idx="75003">
                  <c:v>-220.45649999999998</c:v>
                </c:pt>
                <c:pt idx="75004">
                  <c:v>-220.45449999999997</c:v>
                </c:pt>
                <c:pt idx="75005">
                  <c:v>-220.45249999999999</c:v>
                </c:pt>
                <c:pt idx="75006">
                  <c:v>-220.45049999999998</c:v>
                </c:pt>
                <c:pt idx="75007">
                  <c:v>-220.44849999999997</c:v>
                </c:pt>
                <c:pt idx="75008">
                  <c:v>-220.44649999999999</c:v>
                </c:pt>
                <c:pt idx="75009">
                  <c:v>-220.44449999999998</c:v>
                </c:pt>
                <c:pt idx="75010">
                  <c:v>-220.44249999999997</c:v>
                </c:pt>
                <c:pt idx="75011">
                  <c:v>-220.44049999999999</c:v>
                </c:pt>
                <c:pt idx="75012">
                  <c:v>-220.43849999999998</c:v>
                </c:pt>
                <c:pt idx="75013">
                  <c:v>-220.43649999999997</c:v>
                </c:pt>
                <c:pt idx="75014">
                  <c:v>-220.43449999999999</c:v>
                </c:pt>
                <c:pt idx="75015">
                  <c:v>-220.43249999999998</c:v>
                </c:pt>
                <c:pt idx="75016">
                  <c:v>-220.43049999999997</c:v>
                </c:pt>
                <c:pt idx="75017">
                  <c:v>-220.42849999999999</c:v>
                </c:pt>
                <c:pt idx="75018">
                  <c:v>-220.42649999999998</c:v>
                </c:pt>
                <c:pt idx="75019">
                  <c:v>-220.42449999999997</c:v>
                </c:pt>
                <c:pt idx="75020">
                  <c:v>-220.42249999999999</c:v>
                </c:pt>
                <c:pt idx="75021">
                  <c:v>-220.42049999999998</c:v>
                </c:pt>
                <c:pt idx="75022">
                  <c:v>-220.41849999999997</c:v>
                </c:pt>
                <c:pt idx="75023">
                  <c:v>-220.41649999999998</c:v>
                </c:pt>
                <c:pt idx="75024">
                  <c:v>-220.41449999999998</c:v>
                </c:pt>
                <c:pt idx="75025">
                  <c:v>-220.41249999999997</c:v>
                </c:pt>
                <c:pt idx="75026">
                  <c:v>-220.41049999999998</c:v>
                </c:pt>
                <c:pt idx="75027">
                  <c:v>-220.40849999999998</c:v>
                </c:pt>
                <c:pt idx="75028">
                  <c:v>-220.40649999999997</c:v>
                </c:pt>
                <c:pt idx="75029">
                  <c:v>-220.40449999999998</c:v>
                </c:pt>
                <c:pt idx="75030">
                  <c:v>-220.40249999999997</c:v>
                </c:pt>
                <c:pt idx="75031">
                  <c:v>-220.40049999999997</c:v>
                </c:pt>
                <c:pt idx="75032">
                  <c:v>-220.39849999999998</c:v>
                </c:pt>
                <c:pt idx="75033">
                  <c:v>-220.39649999999997</c:v>
                </c:pt>
                <c:pt idx="75034">
                  <c:v>-220.39449999999997</c:v>
                </c:pt>
                <c:pt idx="75035">
                  <c:v>-220.39249999999998</c:v>
                </c:pt>
                <c:pt idx="75036">
                  <c:v>-220.39049999999997</c:v>
                </c:pt>
                <c:pt idx="75037">
                  <c:v>-220.38849999999996</c:v>
                </c:pt>
                <c:pt idx="75038">
                  <c:v>-220.38649999999998</c:v>
                </c:pt>
                <c:pt idx="75039">
                  <c:v>-220.38449999999997</c:v>
                </c:pt>
                <c:pt idx="75040">
                  <c:v>-220.38249999999996</c:v>
                </c:pt>
                <c:pt idx="75041">
                  <c:v>-220.38049999999998</c:v>
                </c:pt>
                <c:pt idx="75042">
                  <c:v>-220.37849999999997</c:v>
                </c:pt>
                <c:pt idx="75043">
                  <c:v>-220.37649999999996</c:v>
                </c:pt>
                <c:pt idx="75044">
                  <c:v>-220.37449999999998</c:v>
                </c:pt>
                <c:pt idx="75045">
                  <c:v>-220.37249999999997</c:v>
                </c:pt>
                <c:pt idx="75046">
                  <c:v>-220.37049999999996</c:v>
                </c:pt>
                <c:pt idx="75047">
                  <c:v>-220.36849999999998</c:v>
                </c:pt>
                <c:pt idx="75048">
                  <c:v>-220.36649999999997</c:v>
                </c:pt>
                <c:pt idx="75049">
                  <c:v>-220.36449999999996</c:v>
                </c:pt>
                <c:pt idx="75050">
                  <c:v>-220.36249999999998</c:v>
                </c:pt>
                <c:pt idx="75051">
                  <c:v>-220.36049999999997</c:v>
                </c:pt>
                <c:pt idx="75052">
                  <c:v>-220.35849999999996</c:v>
                </c:pt>
                <c:pt idx="75053">
                  <c:v>-220.35649999999998</c:v>
                </c:pt>
                <c:pt idx="75054">
                  <c:v>-220.35449999999997</c:v>
                </c:pt>
                <c:pt idx="75055">
                  <c:v>-220.35249999999996</c:v>
                </c:pt>
                <c:pt idx="75056">
                  <c:v>-220.35049999999998</c:v>
                </c:pt>
                <c:pt idx="75057">
                  <c:v>-220.34849999999997</c:v>
                </c:pt>
                <c:pt idx="75058">
                  <c:v>-220.34649999999996</c:v>
                </c:pt>
                <c:pt idx="75059">
                  <c:v>-220.34449999999998</c:v>
                </c:pt>
                <c:pt idx="75060">
                  <c:v>-220.34249999999997</c:v>
                </c:pt>
                <c:pt idx="75061">
                  <c:v>-220.34049999999996</c:v>
                </c:pt>
                <c:pt idx="75062">
                  <c:v>-220.33849999999998</c:v>
                </c:pt>
                <c:pt idx="75063">
                  <c:v>-220.33649999999997</c:v>
                </c:pt>
                <c:pt idx="75064">
                  <c:v>-220.33449999999999</c:v>
                </c:pt>
                <c:pt idx="75065">
                  <c:v>-220.33249999999998</c:v>
                </c:pt>
                <c:pt idx="75066">
                  <c:v>-220.33049999999997</c:v>
                </c:pt>
                <c:pt idx="75067">
                  <c:v>-220.32849999999999</c:v>
                </c:pt>
                <c:pt idx="75068">
                  <c:v>-220.32649999999998</c:v>
                </c:pt>
                <c:pt idx="75069">
                  <c:v>-220.32449999999997</c:v>
                </c:pt>
                <c:pt idx="75070">
                  <c:v>-220.32249999999999</c:v>
                </c:pt>
                <c:pt idx="75071">
                  <c:v>-220.32049999999998</c:v>
                </c:pt>
                <c:pt idx="75072">
                  <c:v>-220.31849999999997</c:v>
                </c:pt>
                <c:pt idx="75073">
                  <c:v>-220.31649999999999</c:v>
                </c:pt>
                <c:pt idx="75074">
                  <c:v>-220.31449999999998</c:v>
                </c:pt>
                <c:pt idx="75075">
                  <c:v>-220.31249999999997</c:v>
                </c:pt>
                <c:pt idx="75076">
                  <c:v>-220.31049999999999</c:v>
                </c:pt>
                <c:pt idx="75077">
                  <c:v>-220.30849999999998</c:v>
                </c:pt>
                <c:pt idx="75078">
                  <c:v>-220.30649999999997</c:v>
                </c:pt>
                <c:pt idx="75079">
                  <c:v>-220.30449999999999</c:v>
                </c:pt>
                <c:pt idx="75080">
                  <c:v>-220.30249999999998</c:v>
                </c:pt>
                <c:pt idx="75081">
                  <c:v>-220.30049999999997</c:v>
                </c:pt>
                <c:pt idx="75082">
                  <c:v>-220.29849999999999</c:v>
                </c:pt>
                <c:pt idx="75083">
                  <c:v>-220.29649999999998</c:v>
                </c:pt>
                <c:pt idx="75084">
                  <c:v>-220.29449999999997</c:v>
                </c:pt>
                <c:pt idx="75085">
                  <c:v>-220.29249999999999</c:v>
                </c:pt>
                <c:pt idx="75086">
                  <c:v>-220.29049999999998</c:v>
                </c:pt>
                <c:pt idx="75087">
                  <c:v>-220.28849999999997</c:v>
                </c:pt>
                <c:pt idx="75088">
                  <c:v>-220.28649999999999</c:v>
                </c:pt>
                <c:pt idx="75089">
                  <c:v>-220.28449999999998</c:v>
                </c:pt>
                <c:pt idx="75090">
                  <c:v>-220.28249999999997</c:v>
                </c:pt>
                <c:pt idx="75091">
                  <c:v>-220.28049999999999</c:v>
                </c:pt>
                <c:pt idx="75092">
                  <c:v>-220.27849999999998</c:v>
                </c:pt>
                <c:pt idx="75093">
                  <c:v>-220.27649999999997</c:v>
                </c:pt>
                <c:pt idx="75094">
                  <c:v>-220.27449999999999</c:v>
                </c:pt>
                <c:pt idx="75095">
                  <c:v>-220.27249999999998</c:v>
                </c:pt>
                <c:pt idx="75096">
                  <c:v>-220.27049999999997</c:v>
                </c:pt>
                <c:pt idx="75097">
                  <c:v>-220.26849999999999</c:v>
                </c:pt>
                <c:pt idx="75098">
                  <c:v>-220.26649999999998</c:v>
                </c:pt>
                <c:pt idx="75099">
                  <c:v>-220.26449999999997</c:v>
                </c:pt>
                <c:pt idx="75100">
                  <c:v>-220.26249999999999</c:v>
                </c:pt>
                <c:pt idx="75101">
                  <c:v>-220.26049999999998</c:v>
                </c:pt>
                <c:pt idx="75102">
                  <c:v>-220.25849999999997</c:v>
                </c:pt>
                <c:pt idx="75103">
                  <c:v>-220.25649999999999</c:v>
                </c:pt>
                <c:pt idx="75104">
                  <c:v>-220.25449999999998</c:v>
                </c:pt>
                <c:pt idx="75105">
                  <c:v>-220.25249999999997</c:v>
                </c:pt>
                <c:pt idx="75106">
                  <c:v>-220.25049999999999</c:v>
                </c:pt>
                <c:pt idx="75107">
                  <c:v>-220.24849999999998</c:v>
                </c:pt>
                <c:pt idx="75108">
                  <c:v>-220.24649999999997</c:v>
                </c:pt>
                <c:pt idx="75109">
                  <c:v>-220.24449999999999</c:v>
                </c:pt>
                <c:pt idx="75110">
                  <c:v>-220.24249999999998</c:v>
                </c:pt>
                <c:pt idx="75111">
                  <c:v>-220.24049999999997</c:v>
                </c:pt>
                <c:pt idx="75112">
                  <c:v>-220.23849999999999</c:v>
                </c:pt>
                <c:pt idx="75113">
                  <c:v>-220.23649999999998</c:v>
                </c:pt>
                <c:pt idx="75114">
                  <c:v>-220.23449999999997</c:v>
                </c:pt>
                <c:pt idx="75115">
                  <c:v>-220.23249999999999</c:v>
                </c:pt>
                <c:pt idx="75116">
                  <c:v>-220.23049999999998</c:v>
                </c:pt>
                <c:pt idx="75117">
                  <c:v>-220.22849999999997</c:v>
                </c:pt>
                <c:pt idx="75118">
                  <c:v>-220.22649999999999</c:v>
                </c:pt>
                <c:pt idx="75119">
                  <c:v>-220.22449999999998</c:v>
                </c:pt>
                <c:pt idx="75120">
                  <c:v>-220.22249999999997</c:v>
                </c:pt>
                <c:pt idx="75121">
                  <c:v>-220.22049999999999</c:v>
                </c:pt>
                <c:pt idx="75122">
                  <c:v>-220.21849999999998</c:v>
                </c:pt>
                <c:pt idx="75123">
                  <c:v>-220.21649999999997</c:v>
                </c:pt>
                <c:pt idx="75124">
                  <c:v>-220.21449999999999</c:v>
                </c:pt>
                <c:pt idx="75125">
                  <c:v>-220.21249999999998</c:v>
                </c:pt>
                <c:pt idx="75126">
                  <c:v>-220.21049999999997</c:v>
                </c:pt>
                <c:pt idx="75127">
                  <c:v>-220.20849999999999</c:v>
                </c:pt>
                <c:pt idx="75128">
                  <c:v>-220.20649999999998</c:v>
                </c:pt>
                <c:pt idx="75129">
                  <c:v>-220.20449999999997</c:v>
                </c:pt>
                <c:pt idx="75130">
                  <c:v>-220.20249999999999</c:v>
                </c:pt>
                <c:pt idx="75131">
                  <c:v>-220.20049999999998</c:v>
                </c:pt>
                <c:pt idx="75132">
                  <c:v>-220.19849999999997</c:v>
                </c:pt>
                <c:pt idx="75133">
                  <c:v>-220.19649999999999</c:v>
                </c:pt>
                <c:pt idx="75134">
                  <c:v>-220.19449999999998</c:v>
                </c:pt>
                <c:pt idx="75135">
                  <c:v>-220.19249999999997</c:v>
                </c:pt>
                <c:pt idx="75136">
                  <c:v>-220.19049999999999</c:v>
                </c:pt>
                <c:pt idx="75137">
                  <c:v>-220.18849999999998</c:v>
                </c:pt>
                <c:pt idx="75138">
                  <c:v>-220.18649999999997</c:v>
                </c:pt>
                <c:pt idx="75139">
                  <c:v>-220.18449999999999</c:v>
                </c:pt>
                <c:pt idx="75140">
                  <c:v>-220.18249999999998</c:v>
                </c:pt>
                <c:pt idx="75141">
                  <c:v>-220.18049999999997</c:v>
                </c:pt>
                <c:pt idx="75142">
                  <c:v>-220.17849999999999</c:v>
                </c:pt>
                <c:pt idx="75143">
                  <c:v>-220.17649999999998</c:v>
                </c:pt>
                <c:pt idx="75144">
                  <c:v>-220.17449999999997</c:v>
                </c:pt>
                <c:pt idx="75145">
                  <c:v>-220.17249999999999</c:v>
                </c:pt>
                <c:pt idx="75146">
                  <c:v>-220.17049999999998</c:v>
                </c:pt>
                <c:pt idx="75147">
                  <c:v>-220.16849999999997</c:v>
                </c:pt>
                <c:pt idx="75148">
                  <c:v>-220.16649999999998</c:v>
                </c:pt>
                <c:pt idx="75149">
                  <c:v>-220.16449999999998</c:v>
                </c:pt>
                <c:pt idx="75150">
                  <c:v>-220.16249999999997</c:v>
                </c:pt>
                <c:pt idx="75151">
                  <c:v>-220.16049999999998</c:v>
                </c:pt>
                <c:pt idx="75152">
                  <c:v>-220.15849999999998</c:v>
                </c:pt>
                <c:pt idx="75153">
                  <c:v>-220.15649999999997</c:v>
                </c:pt>
                <c:pt idx="75154">
                  <c:v>-220.15449999999998</c:v>
                </c:pt>
                <c:pt idx="75155">
                  <c:v>-220.15249999999997</c:v>
                </c:pt>
                <c:pt idx="75156">
                  <c:v>-220.15049999999997</c:v>
                </c:pt>
                <c:pt idx="75157">
                  <c:v>-220.14849999999998</c:v>
                </c:pt>
                <c:pt idx="75158">
                  <c:v>-220.14649999999997</c:v>
                </c:pt>
                <c:pt idx="75159">
                  <c:v>-220.14449999999997</c:v>
                </c:pt>
                <c:pt idx="75160">
                  <c:v>-220.14249999999998</c:v>
                </c:pt>
                <c:pt idx="75161">
                  <c:v>-220.14049999999997</c:v>
                </c:pt>
                <c:pt idx="75162">
                  <c:v>-220.13849999999996</c:v>
                </c:pt>
                <c:pt idx="75163">
                  <c:v>-220.13649999999998</c:v>
                </c:pt>
                <c:pt idx="75164">
                  <c:v>-220.13449999999997</c:v>
                </c:pt>
                <c:pt idx="75165">
                  <c:v>-220.13249999999996</c:v>
                </c:pt>
                <c:pt idx="75166">
                  <c:v>-220.13049999999998</c:v>
                </c:pt>
                <c:pt idx="75167">
                  <c:v>-220.12849999999997</c:v>
                </c:pt>
                <c:pt idx="75168">
                  <c:v>-220.12649999999996</c:v>
                </c:pt>
                <c:pt idx="75169">
                  <c:v>-220.12449999999998</c:v>
                </c:pt>
                <c:pt idx="75170">
                  <c:v>-220.12249999999997</c:v>
                </c:pt>
                <c:pt idx="75171">
                  <c:v>-220.12049999999996</c:v>
                </c:pt>
                <c:pt idx="75172">
                  <c:v>-220.11849999999998</c:v>
                </c:pt>
                <c:pt idx="75173">
                  <c:v>-220.11649999999997</c:v>
                </c:pt>
                <c:pt idx="75174">
                  <c:v>-220.11449999999996</c:v>
                </c:pt>
                <c:pt idx="75175">
                  <c:v>-220.11249999999998</c:v>
                </c:pt>
                <c:pt idx="75176">
                  <c:v>-220.11049999999997</c:v>
                </c:pt>
                <c:pt idx="75177">
                  <c:v>-220.10849999999996</c:v>
                </c:pt>
                <c:pt idx="75178">
                  <c:v>-220.10649999999998</c:v>
                </c:pt>
                <c:pt idx="75179">
                  <c:v>-220.10449999999997</c:v>
                </c:pt>
                <c:pt idx="75180">
                  <c:v>-220.10249999999996</c:v>
                </c:pt>
                <c:pt idx="75181">
                  <c:v>-220.10049999999998</c:v>
                </c:pt>
                <c:pt idx="75182">
                  <c:v>-220.09849999999997</c:v>
                </c:pt>
                <c:pt idx="75183">
                  <c:v>-220.09649999999996</c:v>
                </c:pt>
                <c:pt idx="75184">
                  <c:v>-220.09449999999998</c:v>
                </c:pt>
                <c:pt idx="75185">
                  <c:v>-220.09249999999997</c:v>
                </c:pt>
                <c:pt idx="75186">
                  <c:v>-220.09049999999996</c:v>
                </c:pt>
                <c:pt idx="75187">
                  <c:v>-220.08849999999998</c:v>
                </c:pt>
                <c:pt idx="75188">
                  <c:v>-220.08649999999997</c:v>
                </c:pt>
                <c:pt idx="75189">
                  <c:v>-220.08449999999999</c:v>
                </c:pt>
                <c:pt idx="75190">
                  <c:v>-220.08249999999998</c:v>
                </c:pt>
                <c:pt idx="75191">
                  <c:v>-220.08049999999997</c:v>
                </c:pt>
                <c:pt idx="75192">
                  <c:v>-220.07849999999999</c:v>
                </c:pt>
                <c:pt idx="75193">
                  <c:v>-220.07649999999998</c:v>
                </c:pt>
                <c:pt idx="75194">
                  <c:v>-220.07449999999997</c:v>
                </c:pt>
                <c:pt idx="75195">
                  <c:v>-220.07249999999999</c:v>
                </c:pt>
                <c:pt idx="75196">
                  <c:v>-220.07049999999998</c:v>
                </c:pt>
                <c:pt idx="75197">
                  <c:v>-220.06849999999997</c:v>
                </c:pt>
                <c:pt idx="75198">
                  <c:v>-220.06649999999999</c:v>
                </c:pt>
                <c:pt idx="75199">
                  <c:v>-220.06449999999998</c:v>
                </c:pt>
                <c:pt idx="75200">
                  <c:v>-220.06249999999997</c:v>
                </c:pt>
                <c:pt idx="75201">
                  <c:v>-220.06049999999999</c:v>
                </c:pt>
                <c:pt idx="75202">
                  <c:v>-220.05849999999998</c:v>
                </c:pt>
                <c:pt idx="75203">
                  <c:v>-220.05649999999997</c:v>
                </c:pt>
                <c:pt idx="75204">
                  <c:v>-220.05449999999999</c:v>
                </c:pt>
                <c:pt idx="75205">
                  <c:v>-220.05249999999998</c:v>
                </c:pt>
                <c:pt idx="75206">
                  <c:v>-220.05049999999997</c:v>
                </c:pt>
                <c:pt idx="75207">
                  <c:v>-220.04849999999999</c:v>
                </c:pt>
                <c:pt idx="75208">
                  <c:v>-220.04649999999998</c:v>
                </c:pt>
                <c:pt idx="75209">
                  <c:v>-220.04449999999997</c:v>
                </c:pt>
                <c:pt idx="75210">
                  <c:v>-220.04249999999999</c:v>
                </c:pt>
                <c:pt idx="75211">
                  <c:v>-220.04049999999998</c:v>
                </c:pt>
                <c:pt idx="75212">
                  <c:v>-220.03849999999997</c:v>
                </c:pt>
                <c:pt idx="75213">
                  <c:v>-220.03649999999999</c:v>
                </c:pt>
                <c:pt idx="75214">
                  <c:v>-220.03449999999998</c:v>
                </c:pt>
                <c:pt idx="75215">
                  <c:v>-220.03249999999997</c:v>
                </c:pt>
                <c:pt idx="75216">
                  <c:v>-220.03049999999999</c:v>
                </c:pt>
                <c:pt idx="75217">
                  <c:v>-220.02849999999998</c:v>
                </c:pt>
                <c:pt idx="75218">
                  <c:v>-220.02649999999997</c:v>
                </c:pt>
                <c:pt idx="75219">
                  <c:v>-220.02449999999999</c:v>
                </c:pt>
                <c:pt idx="75220">
                  <c:v>-220.02249999999998</c:v>
                </c:pt>
                <c:pt idx="75221">
                  <c:v>-220.02049999999997</c:v>
                </c:pt>
                <c:pt idx="75222">
                  <c:v>-220.01849999999999</c:v>
                </c:pt>
                <c:pt idx="75223">
                  <c:v>-220.01649999999998</c:v>
                </c:pt>
                <c:pt idx="75224">
                  <c:v>-220.01449999999997</c:v>
                </c:pt>
                <c:pt idx="75225">
                  <c:v>-220.01249999999999</c:v>
                </c:pt>
                <c:pt idx="75226">
                  <c:v>-220.01049999999998</c:v>
                </c:pt>
                <c:pt idx="75227">
                  <c:v>-220.00849999999997</c:v>
                </c:pt>
                <c:pt idx="75228">
                  <c:v>-220.00649999999999</c:v>
                </c:pt>
                <c:pt idx="75229">
                  <c:v>-220.00449999999998</c:v>
                </c:pt>
                <c:pt idx="75230">
                  <c:v>-220.00249999999997</c:v>
                </c:pt>
                <c:pt idx="75231">
                  <c:v>-220.00049999999999</c:v>
                </c:pt>
                <c:pt idx="75232">
                  <c:v>-219.99849999999998</c:v>
                </c:pt>
                <c:pt idx="75233">
                  <c:v>-219.99649999999997</c:v>
                </c:pt>
                <c:pt idx="75234">
                  <c:v>-219.99449999999999</c:v>
                </c:pt>
                <c:pt idx="75235">
                  <c:v>-219.99249999999998</c:v>
                </c:pt>
                <c:pt idx="75236">
                  <c:v>-219.99049999999997</c:v>
                </c:pt>
                <c:pt idx="75237">
                  <c:v>-219.98849999999999</c:v>
                </c:pt>
                <c:pt idx="75238">
                  <c:v>-219.98649999999998</c:v>
                </c:pt>
                <c:pt idx="75239">
                  <c:v>-219.98449999999997</c:v>
                </c:pt>
                <c:pt idx="75240">
                  <c:v>-219.98249999999999</c:v>
                </c:pt>
                <c:pt idx="75241">
                  <c:v>-219.98049999999998</c:v>
                </c:pt>
                <c:pt idx="75242">
                  <c:v>-219.97849999999997</c:v>
                </c:pt>
                <c:pt idx="75243">
                  <c:v>-219.97649999999999</c:v>
                </c:pt>
                <c:pt idx="75244">
                  <c:v>-219.97449999999998</c:v>
                </c:pt>
                <c:pt idx="75245">
                  <c:v>-219.97249999999997</c:v>
                </c:pt>
                <c:pt idx="75246">
                  <c:v>-219.97049999999999</c:v>
                </c:pt>
                <c:pt idx="75247">
                  <c:v>-219.96849999999998</c:v>
                </c:pt>
                <c:pt idx="75248">
                  <c:v>-219.96649999999997</c:v>
                </c:pt>
                <c:pt idx="75249">
                  <c:v>-219.96449999999999</c:v>
                </c:pt>
                <c:pt idx="75250">
                  <c:v>-219.96249999999998</c:v>
                </c:pt>
                <c:pt idx="75251">
                  <c:v>-219.96049999999997</c:v>
                </c:pt>
                <c:pt idx="75252">
                  <c:v>-219.95849999999999</c:v>
                </c:pt>
                <c:pt idx="75253">
                  <c:v>-219.95649999999998</c:v>
                </c:pt>
                <c:pt idx="75254">
                  <c:v>-219.95449999999997</c:v>
                </c:pt>
                <c:pt idx="75255">
                  <c:v>-219.95249999999999</c:v>
                </c:pt>
                <c:pt idx="75256">
                  <c:v>-219.95049999999998</c:v>
                </c:pt>
                <c:pt idx="75257">
                  <c:v>-219.94849999999997</c:v>
                </c:pt>
                <c:pt idx="75258">
                  <c:v>-219.94649999999999</c:v>
                </c:pt>
                <c:pt idx="75259">
                  <c:v>-219.94449999999998</c:v>
                </c:pt>
                <c:pt idx="75260">
                  <c:v>-219.94249999999997</c:v>
                </c:pt>
                <c:pt idx="75261">
                  <c:v>-219.94049999999999</c:v>
                </c:pt>
                <c:pt idx="75262">
                  <c:v>-219.93849999999998</c:v>
                </c:pt>
                <c:pt idx="75263">
                  <c:v>-219.93649999999997</c:v>
                </c:pt>
                <c:pt idx="75264">
                  <c:v>-219.93449999999999</c:v>
                </c:pt>
                <c:pt idx="75265">
                  <c:v>-219.93249999999998</c:v>
                </c:pt>
                <c:pt idx="75266">
                  <c:v>-219.93049999999997</c:v>
                </c:pt>
                <c:pt idx="75267">
                  <c:v>-219.92849999999999</c:v>
                </c:pt>
                <c:pt idx="75268">
                  <c:v>-219.92649999999998</c:v>
                </c:pt>
                <c:pt idx="75269">
                  <c:v>-219.92449999999997</c:v>
                </c:pt>
                <c:pt idx="75270">
                  <c:v>-219.92249999999999</c:v>
                </c:pt>
                <c:pt idx="75271">
                  <c:v>-219.92049999999998</c:v>
                </c:pt>
                <c:pt idx="75272">
                  <c:v>-219.91849999999997</c:v>
                </c:pt>
                <c:pt idx="75273">
                  <c:v>-219.91649999999998</c:v>
                </c:pt>
                <c:pt idx="75274">
                  <c:v>-219.91449999999998</c:v>
                </c:pt>
                <c:pt idx="75275">
                  <c:v>-219.91249999999997</c:v>
                </c:pt>
                <c:pt idx="75276">
                  <c:v>-219.91049999999998</c:v>
                </c:pt>
                <c:pt idx="75277">
                  <c:v>-219.90849999999998</c:v>
                </c:pt>
                <c:pt idx="75278">
                  <c:v>-219.90649999999997</c:v>
                </c:pt>
                <c:pt idx="75279">
                  <c:v>-219.90449999999998</c:v>
                </c:pt>
                <c:pt idx="75280">
                  <c:v>-219.90249999999997</c:v>
                </c:pt>
                <c:pt idx="75281">
                  <c:v>-219.90049999999997</c:v>
                </c:pt>
                <c:pt idx="75282">
                  <c:v>-219.89849999999998</c:v>
                </c:pt>
                <c:pt idx="75283">
                  <c:v>-219.89649999999997</c:v>
                </c:pt>
                <c:pt idx="75284">
                  <c:v>-219.89449999999997</c:v>
                </c:pt>
                <c:pt idx="75285">
                  <c:v>-219.89249999999998</c:v>
                </c:pt>
                <c:pt idx="75286">
                  <c:v>-219.89049999999997</c:v>
                </c:pt>
                <c:pt idx="75287">
                  <c:v>-219.88849999999996</c:v>
                </c:pt>
                <c:pt idx="75288">
                  <c:v>-219.88649999999998</c:v>
                </c:pt>
                <c:pt idx="75289">
                  <c:v>-219.88449999999997</c:v>
                </c:pt>
                <c:pt idx="75290">
                  <c:v>-219.88249999999996</c:v>
                </c:pt>
                <c:pt idx="75291">
                  <c:v>-219.88049999999998</c:v>
                </c:pt>
                <c:pt idx="75292">
                  <c:v>-219.87849999999997</c:v>
                </c:pt>
                <c:pt idx="75293">
                  <c:v>-219.87649999999996</c:v>
                </c:pt>
                <c:pt idx="75294">
                  <c:v>-219.87449999999998</c:v>
                </c:pt>
                <c:pt idx="75295">
                  <c:v>-219.87249999999997</c:v>
                </c:pt>
                <c:pt idx="75296">
                  <c:v>-219.87049999999996</c:v>
                </c:pt>
                <c:pt idx="75297">
                  <c:v>-219.86849999999998</c:v>
                </c:pt>
                <c:pt idx="75298">
                  <c:v>-219.86649999999997</c:v>
                </c:pt>
                <c:pt idx="75299">
                  <c:v>-219.86449999999996</c:v>
                </c:pt>
                <c:pt idx="75300">
                  <c:v>-219.86249999999998</c:v>
                </c:pt>
                <c:pt idx="75301">
                  <c:v>-219.86049999999997</c:v>
                </c:pt>
                <c:pt idx="75302">
                  <c:v>-219.85849999999996</c:v>
                </c:pt>
                <c:pt idx="75303">
                  <c:v>-219.85649999999998</c:v>
                </c:pt>
                <c:pt idx="75304">
                  <c:v>-219.85449999999997</c:v>
                </c:pt>
                <c:pt idx="75305">
                  <c:v>-219.85249999999996</c:v>
                </c:pt>
                <c:pt idx="75306">
                  <c:v>-219.85049999999998</c:v>
                </c:pt>
                <c:pt idx="75307">
                  <c:v>-219.84849999999997</c:v>
                </c:pt>
                <c:pt idx="75308">
                  <c:v>-219.84649999999996</c:v>
                </c:pt>
                <c:pt idx="75309">
                  <c:v>-219.84449999999998</c:v>
                </c:pt>
                <c:pt idx="75310">
                  <c:v>-219.84249999999997</c:v>
                </c:pt>
                <c:pt idx="75311">
                  <c:v>-219.84049999999996</c:v>
                </c:pt>
                <c:pt idx="75312">
                  <c:v>-219.83849999999998</c:v>
                </c:pt>
                <c:pt idx="75313">
                  <c:v>-219.83649999999997</c:v>
                </c:pt>
                <c:pt idx="75314">
                  <c:v>-219.83449999999999</c:v>
                </c:pt>
                <c:pt idx="75315">
                  <c:v>-219.83249999999998</c:v>
                </c:pt>
                <c:pt idx="75316">
                  <c:v>-219.83049999999997</c:v>
                </c:pt>
                <c:pt idx="75317">
                  <c:v>-219.82849999999999</c:v>
                </c:pt>
                <c:pt idx="75318">
                  <c:v>-219.82649999999998</c:v>
                </c:pt>
                <c:pt idx="75319">
                  <c:v>-219.82449999999997</c:v>
                </c:pt>
                <c:pt idx="75320">
                  <c:v>-219.82249999999999</c:v>
                </c:pt>
                <c:pt idx="75321">
                  <c:v>-219.82049999999998</c:v>
                </c:pt>
                <c:pt idx="75322">
                  <c:v>-219.81849999999997</c:v>
                </c:pt>
                <c:pt idx="75323">
                  <c:v>-219.81649999999999</c:v>
                </c:pt>
                <c:pt idx="75324">
                  <c:v>-219.81449999999998</c:v>
                </c:pt>
                <c:pt idx="75325">
                  <c:v>-219.81249999999997</c:v>
                </c:pt>
                <c:pt idx="75326">
                  <c:v>-219.81049999999999</c:v>
                </c:pt>
                <c:pt idx="75327">
                  <c:v>-219.80849999999998</c:v>
                </c:pt>
                <c:pt idx="75328">
                  <c:v>-219.80649999999997</c:v>
                </c:pt>
                <c:pt idx="75329">
                  <c:v>-219.80449999999999</c:v>
                </c:pt>
                <c:pt idx="75330">
                  <c:v>-219.80249999999998</c:v>
                </c:pt>
                <c:pt idx="75331">
                  <c:v>-219.80049999999997</c:v>
                </c:pt>
                <c:pt idx="75332">
                  <c:v>-219.79849999999999</c:v>
                </c:pt>
                <c:pt idx="75333">
                  <c:v>-219.79649999999998</c:v>
                </c:pt>
                <c:pt idx="75334">
                  <c:v>-219.79449999999997</c:v>
                </c:pt>
                <c:pt idx="75335">
                  <c:v>-219.79249999999999</c:v>
                </c:pt>
                <c:pt idx="75336">
                  <c:v>-219.79049999999998</c:v>
                </c:pt>
                <c:pt idx="75337">
                  <c:v>-219.78849999999997</c:v>
                </c:pt>
                <c:pt idx="75338">
                  <c:v>-219.78649999999999</c:v>
                </c:pt>
                <c:pt idx="75339">
                  <c:v>-219.78449999999998</c:v>
                </c:pt>
                <c:pt idx="75340">
                  <c:v>-219.78249999999997</c:v>
                </c:pt>
                <c:pt idx="75341">
                  <c:v>-219.78049999999999</c:v>
                </c:pt>
                <c:pt idx="75342">
                  <c:v>-219.77849999999998</c:v>
                </c:pt>
                <c:pt idx="75343">
                  <c:v>-219.77649999999997</c:v>
                </c:pt>
                <c:pt idx="75344">
                  <c:v>-219.77449999999999</c:v>
                </c:pt>
                <c:pt idx="75345">
                  <c:v>-219.77249999999998</c:v>
                </c:pt>
                <c:pt idx="75346">
                  <c:v>-219.77049999999997</c:v>
                </c:pt>
                <c:pt idx="75347">
                  <c:v>-219.76849999999999</c:v>
                </c:pt>
                <c:pt idx="75348">
                  <c:v>-219.76649999999998</c:v>
                </c:pt>
                <c:pt idx="75349">
                  <c:v>-219.76449999999997</c:v>
                </c:pt>
                <c:pt idx="75350">
                  <c:v>-219.76249999999999</c:v>
                </c:pt>
                <c:pt idx="75351">
                  <c:v>-219.76049999999998</c:v>
                </c:pt>
                <c:pt idx="75352">
                  <c:v>-219.75849999999997</c:v>
                </c:pt>
                <c:pt idx="75353">
                  <c:v>-219.75649999999999</c:v>
                </c:pt>
                <c:pt idx="75354">
                  <c:v>-219.75449999999998</c:v>
                </c:pt>
                <c:pt idx="75355">
                  <c:v>-219.75249999999997</c:v>
                </c:pt>
                <c:pt idx="75356">
                  <c:v>-219.75049999999999</c:v>
                </c:pt>
                <c:pt idx="75357">
                  <c:v>-219.74849999999998</c:v>
                </c:pt>
                <c:pt idx="75358">
                  <c:v>-219.74649999999997</c:v>
                </c:pt>
                <c:pt idx="75359">
                  <c:v>-219.74449999999999</c:v>
                </c:pt>
                <c:pt idx="75360">
                  <c:v>-219.74249999999998</c:v>
                </c:pt>
                <c:pt idx="75361">
                  <c:v>-219.74049999999997</c:v>
                </c:pt>
                <c:pt idx="75362">
                  <c:v>-219.73849999999999</c:v>
                </c:pt>
                <c:pt idx="75363">
                  <c:v>-219.73649999999998</c:v>
                </c:pt>
                <c:pt idx="75364">
                  <c:v>-219.73449999999997</c:v>
                </c:pt>
                <c:pt idx="75365">
                  <c:v>-219.73249999999999</c:v>
                </c:pt>
                <c:pt idx="75366">
                  <c:v>-219.73049999999998</c:v>
                </c:pt>
                <c:pt idx="75367">
                  <c:v>-219.72849999999997</c:v>
                </c:pt>
                <c:pt idx="75368">
                  <c:v>-219.72649999999999</c:v>
                </c:pt>
                <c:pt idx="75369">
                  <c:v>-219.72449999999998</c:v>
                </c:pt>
                <c:pt idx="75370">
                  <c:v>-219.72249999999997</c:v>
                </c:pt>
                <c:pt idx="75371">
                  <c:v>-219.72049999999999</c:v>
                </c:pt>
                <c:pt idx="75372">
                  <c:v>-219.71849999999998</c:v>
                </c:pt>
                <c:pt idx="75373">
                  <c:v>-219.71649999999997</c:v>
                </c:pt>
                <c:pt idx="75374">
                  <c:v>-219.71449999999999</c:v>
                </c:pt>
                <c:pt idx="75375">
                  <c:v>-219.71249999999998</c:v>
                </c:pt>
                <c:pt idx="75376">
                  <c:v>-219.71049999999997</c:v>
                </c:pt>
                <c:pt idx="75377">
                  <c:v>-219.70849999999999</c:v>
                </c:pt>
                <c:pt idx="75378">
                  <c:v>-219.70649999999998</c:v>
                </c:pt>
                <c:pt idx="75379">
                  <c:v>-219.70449999999997</c:v>
                </c:pt>
                <c:pt idx="75380">
                  <c:v>-219.70249999999999</c:v>
                </c:pt>
                <c:pt idx="75381">
                  <c:v>-219.70049999999998</c:v>
                </c:pt>
                <c:pt idx="75382">
                  <c:v>-219.69849999999997</c:v>
                </c:pt>
                <c:pt idx="75383">
                  <c:v>-219.69649999999999</c:v>
                </c:pt>
                <c:pt idx="75384">
                  <c:v>-219.69449999999998</c:v>
                </c:pt>
                <c:pt idx="75385">
                  <c:v>-219.69249999999997</c:v>
                </c:pt>
                <c:pt idx="75386">
                  <c:v>-219.69049999999999</c:v>
                </c:pt>
                <c:pt idx="75387">
                  <c:v>-219.68849999999998</c:v>
                </c:pt>
                <c:pt idx="75388">
                  <c:v>-219.68649999999997</c:v>
                </c:pt>
                <c:pt idx="75389">
                  <c:v>-219.68449999999999</c:v>
                </c:pt>
                <c:pt idx="75390">
                  <c:v>-219.68249999999998</c:v>
                </c:pt>
                <c:pt idx="75391">
                  <c:v>-219.68049999999997</c:v>
                </c:pt>
                <c:pt idx="75392">
                  <c:v>-219.67849999999999</c:v>
                </c:pt>
                <c:pt idx="75393">
                  <c:v>-219.67649999999998</c:v>
                </c:pt>
                <c:pt idx="75394">
                  <c:v>-219.67449999999997</c:v>
                </c:pt>
                <c:pt idx="75395">
                  <c:v>-219.67249999999999</c:v>
                </c:pt>
                <c:pt idx="75396">
                  <c:v>-219.67049999999998</c:v>
                </c:pt>
                <c:pt idx="75397">
                  <c:v>-219.66849999999997</c:v>
                </c:pt>
                <c:pt idx="75398">
                  <c:v>-219.66649999999998</c:v>
                </c:pt>
                <c:pt idx="75399">
                  <c:v>-219.66449999999998</c:v>
                </c:pt>
                <c:pt idx="75400">
                  <c:v>-219.66249999999997</c:v>
                </c:pt>
                <c:pt idx="75401">
                  <c:v>-219.66049999999998</c:v>
                </c:pt>
                <c:pt idx="75402">
                  <c:v>-219.65849999999998</c:v>
                </c:pt>
                <c:pt idx="75403">
                  <c:v>-219.65649999999997</c:v>
                </c:pt>
                <c:pt idx="75404">
                  <c:v>-219.65449999999998</c:v>
                </c:pt>
                <c:pt idx="75405">
                  <c:v>-219.65249999999997</c:v>
                </c:pt>
                <c:pt idx="75406">
                  <c:v>-219.65049999999997</c:v>
                </c:pt>
                <c:pt idx="75407">
                  <c:v>-219.64849999999998</c:v>
                </c:pt>
                <c:pt idx="75408">
                  <c:v>-219.64649999999997</c:v>
                </c:pt>
                <c:pt idx="75409">
                  <c:v>-219.64449999999997</c:v>
                </c:pt>
                <c:pt idx="75410">
                  <c:v>-219.64249999999998</c:v>
                </c:pt>
                <c:pt idx="75411">
                  <c:v>-219.64049999999997</c:v>
                </c:pt>
                <c:pt idx="75412">
                  <c:v>-219.63849999999996</c:v>
                </c:pt>
                <c:pt idx="75413">
                  <c:v>-219.63649999999998</c:v>
                </c:pt>
                <c:pt idx="75414">
                  <c:v>-219.63449999999997</c:v>
                </c:pt>
                <c:pt idx="75415">
                  <c:v>-219.63249999999996</c:v>
                </c:pt>
                <c:pt idx="75416">
                  <c:v>-219.63049999999998</c:v>
                </c:pt>
                <c:pt idx="75417">
                  <c:v>-219.62849999999997</c:v>
                </c:pt>
                <c:pt idx="75418">
                  <c:v>-219.62649999999996</c:v>
                </c:pt>
                <c:pt idx="75419">
                  <c:v>-219.62449999999998</c:v>
                </c:pt>
                <c:pt idx="75420">
                  <c:v>-219.62249999999997</c:v>
                </c:pt>
                <c:pt idx="75421">
                  <c:v>-219.62049999999996</c:v>
                </c:pt>
                <c:pt idx="75422">
                  <c:v>-219.61849999999998</c:v>
                </c:pt>
                <c:pt idx="75423">
                  <c:v>-219.61649999999997</c:v>
                </c:pt>
                <c:pt idx="75424">
                  <c:v>-219.61449999999996</c:v>
                </c:pt>
                <c:pt idx="75425">
                  <c:v>-219.61249999999998</c:v>
                </c:pt>
                <c:pt idx="75426">
                  <c:v>-219.61049999999997</c:v>
                </c:pt>
                <c:pt idx="75427">
                  <c:v>-219.60849999999996</c:v>
                </c:pt>
                <c:pt idx="75428">
                  <c:v>-219.60649999999998</c:v>
                </c:pt>
                <c:pt idx="75429">
                  <c:v>-219.60449999999997</c:v>
                </c:pt>
                <c:pt idx="75430">
                  <c:v>-219.60249999999996</c:v>
                </c:pt>
                <c:pt idx="75431">
                  <c:v>-219.60049999999998</c:v>
                </c:pt>
                <c:pt idx="75432">
                  <c:v>-219.59849999999997</c:v>
                </c:pt>
                <c:pt idx="75433">
                  <c:v>-219.59649999999996</c:v>
                </c:pt>
                <c:pt idx="75434">
                  <c:v>-219.59449999999998</c:v>
                </c:pt>
                <c:pt idx="75435">
                  <c:v>-219.59249999999997</c:v>
                </c:pt>
                <c:pt idx="75436">
                  <c:v>-219.59049999999996</c:v>
                </c:pt>
                <c:pt idx="75437">
                  <c:v>-219.58849999999998</c:v>
                </c:pt>
                <c:pt idx="75438">
                  <c:v>-219.58649999999997</c:v>
                </c:pt>
                <c:pt idx="75439">
                  <c:v>-219.58449999999999</c:v>
                </c:pt>
                <c:pt idx="75440">
                  <c:v>-219.58249999999998</c:v>
                </c:pt>
                <c:pt idx="75441">
                  <c:v>-219.58049999999997</c:v>
                </c:pt>
                <c:pt idx="75442">
                  <c:v>-219.57849999999999</c:v>
                </c:pt>
                <c:pt idx="75443">
                  <c:v>-219.57649999999998</c:v>
                </c:pt>
                <c:pt idx="75444">
                  <c:v>-219.57449999999997</c:v>
                </c:pt>
                <c:pt idx="75445">
                  <c:v>-219.57249999999999</c:v>
                </c:pt>
                <c:pt idx="75446">
                  <c:v>-219.57049999999998</c:v>
                </c:pt>
                <c:pt idx="75447">
                  <c:v>-219.56849999999997</c:v>
                </c:pt>
                <c:pt idx="75448">
                  <c:v>-219.56649999999999</c:v>
                </c:pt>
                <c:pt idx="75449">
                  <c:v>-219.56449999999998</c:v>
                </c:pt>
                <c:pt idx="75450">
                  <c:v>-219.56249999999997</c:v>
                </c:pt>
                <c:pt idx="75451">
                  <c:v>-219.56049999999999</c:v>
                </c:pt>
                <c:pt idx="75452">
                  <c:v>-219.55849999999998</c:v>
                </c:pt>
                <c:pt idx="75453">
                  <c:v>-219.55649999999997</c:v>
                </c:pt>
                <c:pt idx="75454">
                  <c:v>-219.55449999999999</c:v>
                </c:pt>
                <c:pt idx="75455">
                  <c:v>-219.55249999999998</c:v>
                </c:pt>
                <c:pt idx="75456">
                  <c:v>-219.55049999999997</c:v>
                </c:pt>
                <c:pt idx="75457">
                  <c:v>-219.54849999999999</c:v>
                </c:pt>
                <c:pt idx="75458">
                  <c:v>-219.54649999999998</c:v>
                </c:pt>
                <c:pt idx="75459">
                  <c:v>-219.54449999999997</c:v>
                </c:pt>
                <c:pt idx="75460">
                  <c:v>-219.54249999999999</c:v>
                </c:pt>
                <c:pt idx="75461">
                  <c:v>-219.54049999999998</c:v>
                </c:pt>
                <c:pt idx="75462">
                  <c:v>-219.53849999999997</c:v>
                </c:pt>
                <c:pt idx="75463">
                  <c:v>-219.53649999999999</c:v>
                </c:pt>
                <c:pt idx="75464">
                  <c:v>-219.53449999999998</c:v>
                </c:pt>
                <c:pt idx="75465">
                  <c:v>-219.53249999999997</c:v>
                </c:pt>
                <c:pt idx="75466">
                  <c:v>-219.53049999999999</c:v>
                </c:pt>
                <c:pt idx="75467">
                  <c:v>-219.52849999999998</c:v>
                </c:pt>
                <c:pt idx="75468">
                  <c:v>-219.52649999999997</c:v>
                </c:pt>
                <c:pt idx="75469">
                  <c:v>-219.52449999999999</c:v>
                </c:pt>
                <c:pt idx="75470">
                  <c:v>-219.52249999999998</c:v>
                </c:pt>
                <c:pt idx="75471">
                  <c:v>-219.52049999999997</c:v>
                </c:pt>
                <c:pt idx="75472">
                  <c:v>-219.51849999999999</c:v>
                </c:pt>
                <c:pt idx="75473">
                  <c:v>-219.51649999999998</c:v>
                </c:pt>
                <c:pt idx="75474">
                  <c:v>-219.51449999999997</c:v>
                </c:pt>
                <c:pt idx="75475">
                  <c:v>-219.51249999999999</c:v>
                </c:pt>
                <c:pt idx="75476">
                  <c:v>-219.51049999999998</c:v>
                </c:pt>
                <c:pt idx="75477">
                  <c:v>-219.50849999999997</c:v>
                </c:pt>
                <c:pt idx="75478">
                  <c:v>-219.50649999999999</c:v>
                </c:pt>
                <c:pt idx="75479">
                  <c:v>-219.50449999999998</c:v>
                </c:pt>
                <c:pt idx="75480">
                  <c:v>-219.50249999999997</c:v>
                </c:pt>
                <c:pt idx="75481">
                  <c:v>-219.50049999999999</c:v>
                </c:pt>
                <c:pt idx="75482">
                  <c:v>-219.49849999999998</c:v>
                </c:pt>
                <c:pt idx="75483">
                  <c:v>-219.49649999999997</c:v>
                </c:pt>
                <c:pt idx="75484">
                  <c:v>-219.49449999999999</c:v>
                </c:pt>
                <c:pt idx="75485">
                  <c:v>-219.49249999999998</c:v>
                </c:pt>
                <c:pt idx="75486">
                  <c:v>-219.49049999999997</c:v>
                </c:pt>
                <c:pt idx="75487">
                  <c:v>-219.48849999999999</c:v>
                </c:pt>
                <c:pt idx="75488">
                  <c:v>-219.48649999999998</c:v>
                </c:pt>
                <c:pt idx="75489">
                  <c:v>-219.48449999999997</c:v>
                </c:pt>
                <c:pt idx="75490">
                  <c:v>-219.48249999999999</c:v>
                </c:pt>
                <c:pt idx="75491">
                  <c:v>-219.48049999999998</c:v>
                </c:pt>
                <c:pt idx="75492">
                  <c:v>-219.47849999999997</c:v>
                </c:pt>
                <c:pt idx="75493">
                  <c:v>-219.47649999999999</c:v>
                </c:pt>
                <c:pt idx="75494">
                  <c:v>-219.47449999999998</c:v>
                </c:pt>
                <c:pt idx="75495">
                  <c:v>-219.47249999999997</c:v>
                </c:pt>
                <c:pt idx="75496">
                  <c:v>-219.47049999999999</c:v>
                </c:pt>
                <c:pt idx="75497">
                  <c:v>-219.46849999999998</c:v>
                </c:pt>
                <c:pt idx="75498">
                  <c:v>-219.46649999999997</c:v>
                </c:pt>
                <c:pt idx="75499">
                  <c:v>-219.46449999999999</c:v>
                </c:pt>
                <c:pt idx="75500">
                  <c:v>-219.46249999999998</c:v>
                </c:pt>
                <c:pt idx="75501">
                  <c:v>-219.46049999999997</c:v>
                </c:pt>
                <c:pt idx="75502">
                  <c:v>-219.45849999999999</c:v>
                </c:pt>
                <c:pt idx="75503">
                  <c:v>-219.45649999999998</c:v>
                </c:pt>
                <c:pt idx="75504">
                  <c:v>-219.45449999999997</c:v>
                </c:pt>
                <c:pt idx="75505">
                  <c:v>-219.45249999999999</c:v>
                </c:pt>
                <c:pt idx="75506">
                  <c:v>-219.45049999999998</c:v>
                </c:pt>
                <c:pt idx="75507">
                  <c:v>-219.44849999999997</c:v>
                </c:pt>
                <c:pt idx="75508">
                  <c:v>-219.44649999999999</c:v>
                </c:pt>
                <c:pt idx="75509">
                  <c:v>-219.44449999999998</c:v>
                </c:pt>
                <c:pt idx="75510">
                  <c:v>-219.44249999999997</c:v>
                </c:pt>
                <c:pt idx="75511">
                  <c:v>-219.44049999999999</c:v>
                </c:pt>
                <c:pt idx="75512">
                  <c:v>-219.43849999999998</c:v>
                </c:pt>
                <c:pt idx="75513">
                  <c:v>-219.43649999999997</c:v>
                </c:pt>
                <c:pt idx="75514">
                  <c:v>-219.43449999999999</c:v>
                </c:pt>
                <c:pt idx="75515">
                  <c:v>-219.43249999999998</c:v>
                </c:pt>
                <c:pt idx="75516">
                  <c:v>-219.43049999999997</c:v>
                </c:pt>
                <c:pt idx="75517">
                  <c:v>-219.42849999999999</c:v>
                </c:pt>
                <c:pt idx="75518">
                  <c:v>-219.42649999999998</c:v>
                </c:pt>
                <c:pt idx="75519">
                  <c:v>-219.42449999999997</c:v>
                </c:pt>
                <c:pt idx="75520">
                  <c:v>-219.42249999999999</c:v>
                </c:pt>
                <c:pt idx="75521">
                  <c:v>-219.42049999999998</c:v>
                </c:pt>
                <c:pt idx="75522">
                  <c:v>-219.41849999999997</c:v>
                </c:pt>
                <c:pt idx="75523">
                  <c:v>-219.41649999999998</c:v>
                </c:pt>
                <c:pt idx="75524">
                  <c:v>-219.41449999999998</c:v>
                </c:pt>
                <c:pt idx="75525">
                  <c:v>-219.41249999999997</c:v>
                </c:pt>
                <c:pt idx="75526">
                  <c:v>-219.41049999999998</c:v>
                </c:pt>
                <c:pt idx="75527">
                  <c:v>-219.40849999999998</c:v>
                </c:pt>
                <c:pt idx="75528">
                  <c:v>-219.40649999999997</c:v>
                </c:pt>
                <c:pt idx="75529">
                  <c:v>-219.40449999999998</c:v>
                </c:pt>
                <c:pt idx="75530">
                  <c:v>-219.40249999999997</c:v>
                </c:pt>
                <c:pt idx="75531">
                  <c:v>-219.40049999999997</c:v>
                </c:pt>
                <c:pt idx="75532">
                  <c:v>-219.39849999999998</c:v>
                </c:pt>
                <c:pt idx="75533">
                  <c:v>-219.39649999999997</c:v>
                </c:pt>
                <c:pt idx="75534">
                  <c:v>-219.39449999999997</c:v>
                </c:pt>
                <c:pt idx="75535">
                  <c:v>-219.39249999999998</c:v>
                </c:pt>
                <c:pt idx="75536">
                  <c:v>-219.39049999999997</c:v>
                </c:pt>
                <c:pt idx="75537">
                  <c:v>-219.38849999999996</c:v>
                </c:pt>
                <c:pt idx="75538">
                  <c:v>-219.38649999999998</c:v>
                </c:pt>
                <c:pt idx="75539">
                  <c:v>-219.38449999999997</c:v>
                </c:pt>
                <c:pt idx="75540">
                  <c:v>-219.38249999999996</c:v>
                </c:pt>
                <c:pt idx="75541">
                  <c:v>-219.38049999999998</c:v>
                </c:pt>
                <c:pt idx="75542">
                  <c:v>-219.37849999999997</c:v>
                </c:pt>
                <c:pt idx="75543">
                  <c:v>-219.37649999999996</c:v>
                </c:pt>
                <c:pt idx="75544">
                  <c:v>-219.37449999999998</c:v>
                </c:pt>
                <c:pt idx="75545">
                  <c:v>-219.37249999999997</c:v>
                </c:pt>
                <c:pt idx="75546">
                  <c:v>-219.37049999999996</c:v>
                </c:pt>
                <c:pt idx="75547">
                  <c:v>-219.36849999999998</c:v>
                </c:pt>
                <c:pt idx="75548">
                  <c:v>-219.36649999999997</c:v>
                </c:pt>
                <c:pt idx="75549">
                  <c:v>-219.36449999999996</c:v>
                </c:pt>
                <c:pt idx="75550">
                  <c:v>-219.36249999999998</c:v>
                </c:pt>
                <c:pt idx="75551">
                  <c:v>-219.36049999999997</c:v>
                </c:pt>
                <c:pt idx="75552">
                  <c:v>-219.35849999999996</c:v>
                </c:pt>
                <c:pt idx="75553">
                  <c:v>-219.35649999999998</c:v>
                </c:pt>
                <c:pt idx="75554">
                  <c:v>-219.35449999999997</c:v>
                </c:pt>
                <c:pt idx="75555">
                  <c:v>-219.35249999999996</c:v>
                </c:pt>
                <c:pt idx="75556">
                  <c:v>-219.35049999999998</c:v>
                </c:pt>
                <c:pt idx="75557">
                  <c:v>-219.34849999999997</c:v>
                </c:pt>
                <c:pt idx="75558">
                  <c:v>-219.34649999999996</c:v>
                </c:pt>
                <c:pt idx="75559">
                  <c:v>-219.34449999999998</c:v>
                </c:pt>
                <c:pt idx="75560">
                  <c:v>-219.34249999999997</c:v>
                </c:pt>
                <c:pt idx="75561">
                  <c:v>-219.34049999999996</c:v>
                </c:pt>
                <c:pt idx="75562">
                  <c:v>-219.33849999999998</c:v>
                </c:pt>
                <c:pt idx="75563">
                  <c:v>-219.33649999999997</c:v>
                </c:pt>
                <c:pt idx="75564">
                  <c:v>-219.33449999999999</c:v>
                </c:pt>
                <c:pt idx="75565">
                  <c:v>-219.33249999999998</c:v>
                </c:pt>
                <c:pt idx="75566">
                  <c:v>-219.33049999999997</c:v>
                </c:pt>
                <c:pt idx="75567">
                  <c:v>-219.32849999999999</c:v>
                </c:pt>
                <c:pt idx="75568">
                  <c:v>-219.32649999999998</c:v>
                </c:pt>
                <c:pt idx="75569">
                  <c:v>-219.32449999999997</c:v>
                </c:pt>
                <c:pt idx="75570">
                  <c:v>-219.32249999999999</c:v>
                </c:pt>
                <c:pt idx="75571">
                  <c:v>-219.32049999999998</c:v>
                </c:pt>
                <c:pt idx="75572">
                  <c:v>-219.31849999999997</c:v>
                </c:pt>
                <c:pt idx="75573">
                  <c:v>-219.31649999999999</c:v>
                </c:pt>
                <c:pt idx="75574">
                  <c:v>-219.31449999999998</c:v>
                </c:pt>
                <c:pt idx="75575">
                  <c:v>-219.31249999999997</c:v>
                </c:pt>
                <c:pt idx="75576">
                  <c:v>-219.31049999999999</c:v>
                </c:pt>
                <c:pt idx="75577">
                  <c:v>-219.30849999999998</c:v>
                </c:pt>
                <c:pt idx="75578">
                  <c:v>-219.30649999999997</c:v>
                </c:pt>
                <c:pt idx="75579">
                  <c:v>-219.30449999999999</c:v>
                </c:pt>
                <c:pt idx="75580">
                  <c:v>-219.30249999999998</c:v>
                </c:pt>
                <c:pt idx="75581">
                  <c:v>-219.30049999999997</c:v>
                </c:pt>
                <c:pt idx="75582">
                  <c:v>-219.29849999999999</c:v>
                </c:pt>
                <c:pt idx="75583">
                  <c:v>-219.29649999999998</c:v>
                </c:pt>
                <c:pt idx="75584">
                  <c:v>-219.29449999999997</c:v>
                </c:pt>
                <c:pt idx="75585">
                  <c:v>-219.29249999999999</c:v>
                </c:pt>
                <c:pt idx="75586">
                  <c:v>-219.29049999999998</c:v>
                </c:pt>
                <c:pt idx="75587">
                  <c:v>-219.28849999999997</c:v>
                </c:pt>
                <c:pt idx="75588">
                  <c:v>-219.28649999999999</c:v>
                </c:pt>
                <c:pt idx="75589">
                  <c:v>-219.28449999999998</c:v>
                </c:pt>
                <c:pt idx="75590">
                  <c:v>-219.28249999999997</c:v>
                </c:pt>
                <c:pt idx="75591">
                  <c:v>-219.28049999999999</c:v>
                </c:pt>
                <c:pt idx="75592">
                  <c:v>-219.27849999999998</c:v>
                </c:pt>
                <c:pt idx="75593">
                  <c:v>-219.27649999999997</c:v>
                </c:pt>
                <c:pt idx="75594">
                  <c:v>-219.27449999999999</c:v>
                </c:pt>
                <c:pt idx="75595">
                  <c:v>-219.27249999999998</c:v>
                </c:pt>
                <c:pt idx="75596">
                  <c:v>-219.27049999999997</c:v>
                </c:pt>
                <c:pt idx="75597">
                  <c:v>-219.26849999999999</c:v>
                </c:pt>
                <c:pt idx="75598">
                  <c:v>-219.26649999999998</c:v>
                </c:pt>
                <c:pt idx="75599">
                  <c:v>-219.26449999999997</c:v>
                </c:pt>
                <c:pt idx="75600">
                  <c:v>-219.26249999999999</c:v>
                </c:pt>
                <c:pt idx="75601">
                  <c:v>-219.26049999999998</c:v>
                </c:pt>
                <c:pt idx="75602">
                  <c:v>-219.25849999999997</c:v>
                </c:pt>
                <c:pt idx="75603">
                  <c:v>-219.25649999999999</c:v>
                </c:pt>
                <c:pt idx="75604">
                  <c:v>-219.25449999999998</c:v>
                </c:pt>
                <c:pt idx="75605">
                  <c:v>-219.25249999999997</c:v>
                </c:pt>
                <c:pt idx="75606">
                  <c:v>-219.25049999999999</c:v>
                </c:pt>
                <c:pt idx="75607">
                  <c:v>-219.24849999999998</c:v>
                </c:pt>
                <c:pt idx="75608">
                  <c:v>-219.24649999999997</c:v>
                </c:pt>
                <c:pt idx="75609">
                  <c:v>-219.24449999999999</c:v>
                </c:pt>
                <c:pt idx="75610">
                  <c:v>-219.24249999999998</c:v>
                </c:pt>
                <c:pt idx="75611">
                  <c:v>-219.24049999999997</c:v>
                </c:pt>
                <c:pt idx="75612">
                  <c:v>-219.23849999999999</c:v>
                </c:pt>
                <c:pt idx="75613">
                  <c:v>-219.23649999999998</c:v>
                </c:pt>
                <c:pt idx="75614">
                  <c:v>-219.23449999999997</c:v>
                </c:pt>
                <c:pt idx="75615">
                  <c:v>-219.23249999999999</c:v>
                </c:pt>
                <c:pt idx="75616">
                  <c:v>-219.23049999999998</c:v>
                </c:pt>
                <c:pt idx="75617">
                  <c:v>-219.22849999999997</c:v>
                </c:pt>
                <c:pt idx="75618">
                  <c:v>-219.22649999999999</c:v>
                </c:pt>
                <c:pt idx="75619">
                  <c:v>-219.22449999999998</c:v>
                </c:pt>
                <c:pt idx="75620">
                  <c:v>-219.22249999999997</c:v>
                </c:pt>
                <c:pt idx="75621">
                  <c:v>-219.22049999999999</c:v>
                </c:pt>
                <c:pt idx="75622">
                  <c:v>-219.21849999999998</c:v>
                </c:pt>
                <c:pt idx="75623">
                  <c:v>-219.21649999999997</c:v>
                </c:pt>
                <c:pt idx="75624">
                  <c:v>-219.21449999999999</c:v>
                </c:pt>
                <c:pt idx="75625">
                  <c:v>-219.21249999999998</c:v>
                </c:pt>
                <c:pt idx="75626">
                  <c:v>-219.21049999999997</c:v>
                </c:pt>
                <c:pt idx="75627">
                  <c:v>-219.20849999999999</c:v>
                </c:pt>
                <c:pt idx="75628">
                  <c:v>-219.20649999999998</c:v>
                </c:pt>
                <c:pt idx="75629">
                  <c:v>-219.20449999999997</c:v>
                </c:pt>
                <c:pt idx="75630">
                  <c:v>-219.20249999999999</c:v>
                </c:pt>
                <c:pt idx="75631">
                  <c:v>-219.20049999999998</c:v>
                </c:pt>
                <c:pt idx="75632">
                  <c:v>-219.19849999999997</c:v>
                </c:pt>
                <c:pt idx="75633">
                  <c:v>-219.19649999999999</c:v>
                </c:pt>
                <c:pt idx="75634">
                  <c:v>-219.19449999999998</c:v>
                </c:pt>
                <c:pt idx="75635">
                  <c:v>-219.19249999999997</c:v>
                </c:pt>
                <c:pt idx="75636">
                  <c:v>-219.19049999999999</c:v>
                </c:pt>
                <c:pt idx="75637">
                  <c:v>-219.18849999999998</c:v>
                </c:pt>
                <c:pt idx="75638">
                  <c:v>-219.18649999999997</c:v>
                </c:pt>
                <c:pt idx="75639">
                  <c:v>-219.18449999999999</c:v>
                </c:pt>
                <c:pt idx="75640">
                  <c:v>-219.18249999999998</c:v>
                </c:pt>
                <c:pt idx="75641">
                  <c:v>-219.18049999999997</c:v>
                </c:pt>
                <c:pt idx="75642">
                  <c:v>-219.17849999999999</c:v>
                </c:pt>
                <c:pt idx="75643">
                  <c:v>-219.17649999999998</c:v>
                </c:pt>
                <c:pt idx="75644">
                  <c:v>-219.17449999999997</c:v>
                </c:pt>
                <c:pt idx="75645">
                  <c:v>-219.17249999999999</c:v>
                </c:pt>
                <c:pt idx="75646">
                  <c:v>-219.17049999999998</c:v>
                </c:pt>
                <c:pt idx="75647">
                  <c:v>-219.16849999999997</c:v>
                </c:pt>
                <c:pt idx="75648">
                  <c:v>-219.16649999999998</c:v>
                </c:pt>
                <c:pt idx="75649">
                  <c:v>-219.16449999999998</c:v>
                </c:pt>
                <c:pt idx="75650">
                  <c:v>-219.16249999999997</c:v>
                </c:pt>
                <c:pt idx="75651">
                  <c:v>-219.16049999999998</c:v>
                </c:pt>
                <c:pt idx="75652">
                  <c:v>-219.15849999999998</c:v>
                </c:pt>
                <c:pt idx="75653">
                  <c:v>-219.15649999999997</c:v>
                </c:pt>
                <c:pt idx="75654">
                  <c:v>-219.15449999999998</c:v>
                </c:pt>
                <c:pt idx="75655">
                  <c:v>-219.15249999999997</c:v>
                </c:pt>
                <c:pt idx="75656">
                  <c:v>-219.15049999999997</c:v>
                </c:pt>
                <c:pt idx="75657">
                  <c:v>-219.14849999999998</c:v>
                </c:pt>
                <c:pt idx="75658">
                  <c:v>-219.14649999999997</c:v>
                </c:pt>
                <c:pt idx="75659">
                  <c:v>-219.14449999999997</c:v>
                </c:pt>
                <c:pt idx="75660">
                  <c:v>-219.14249999999998</c:v>
                </c:pt>
                <c:pt idx="75661">
                  <c:v>-219.14049999999997</c:v>
                </c:pt>
                <c:pt idx="75662">
                  <c:v>-219.13849999999996</c:v>
                </c:pt>
                <c:pt idx="75663">
                  <c:v>-219.13649999999998</c:v>
                </c:pt>
                <c:pt idx="75664">
                  <c:v>-219.13449999999997</c:v>
                </c:pt>
                <c:pt idx="75665">
                  <c:v>-219.13249999999996</c:v>
                </c:pt>
                <c:pt idx="75666">
                  <c:v>-219.13049999999998</c:v>
                </c:pt>
                <c:pt idx="75667">
                  <c:v>-219.12849999999997</c:v>
                </c:pt>
                <c:pt idx="75668">
                  <c:v>-219.12649999999996</c:v>
                </c:pt>
                <c:pt idx="75669">
                  <c:v>-219.12449999999998</c:v>
                </c:pt>
                <c:pt idx="75670">
                  <c:v>-219.12249999999997</c:v>
                </c:pt>
                <c:pt idx="75671">
                  <c:v>-219.12049999999996</c:v>
                </c:pt>
                <c:pt idx="75672">
                  <c:v>-219.11849999999998</c:v>
                </c:pt>
                <c:pt idx="75673">
                  <c:v>-219.11649999999997</c:v>
                </c:pt>
                <c:pt idx="75674">
                  <c:v>-219.11449999999996</c:v>
                </c:pt>
                <c:pt idx="75675">
                  <c:v>-219.11249999999998</c:v>
                </c:pt>
                <c:pt idx="75676">
                  <c:v>-219.11049999999997</c:v>
                </c:pt>
                <c:pt idx="75677">
                  <c:v>-219.10849999999996</c:v>
                </c:pt>
                <c:pt idx="75678">
                  <c:v>-219.10649999999998</c:v>
                </c:pt>
                <c:pt idx="75679">
                  <c:v>-219.10449999999997</c:v>
                </c:pt>
                <c:pt idx="75680">
                  <c:v>-219.10249999999996</c:v>
                </c:pt>
                <c:pt idx="75681">
                  <c:v>-219.10049999999998</c:v>
                </c:pt>
                <c:pt idx="75682">
                  <c:v>-219.09849999999997</c:v>
                </c:pt>
                <c:pt idx="75683">
                  <c:v>-219.09649999999996</c:v>
                </c:pt>
                <c:pt idx="75684">
                  <c:v>-219.09449999999998</c:v>
                </c:pt>
                <c:pt idx="75685">
                  <c:v>-219.09249999999997</c:v>
                </c:pt>
                <c:pt idx="75686">
                  <c:v>-219.09049999999996</c:v>
                </c:pt>
                <c:pt idx="75687">
                  <c:v>-219.08849999999998</c:v>
                </c:pt>
                <c:pt idx="75688">
                  <c:v>-219.08649999999997</c:v>
                </c:pt>
                <c:pt idx="75689">
                  <c:v>-219.08449999999999</c:v>
                </c:pt>
                <c:pt idx="75690">
                  <c:v>-219.08249999999998</c:v>
                </c:pt>
                <c:pt idx="75691">
                  <c:v>-219.08049999999997</c:v>
                </c:pt>
                <c:pt idx="75692">
                  <c:v>-219.07849999999999</c:v>
                </c:pt>
                <c:pt idx="75693">
                  <c:v>-219.07649999999998</c:v>
                </c:pt>
                <c:pt idx="75694">
                  <c:v>-219.07449999999997</c:v>
                </c:pt>
                <c:pt idx="75695">
                  <c:v>-219.07249999999999</c:v>
                </c:pt>
                <c:pt idx="75696">
                  <c:v>-219.07049999999998</c:v>
                </c:pt>
                <c:pt idx="75697">
                  <c:v>-219.06849999999997</c:v>
                </c:pt>
                <c:pt idx="75698">
                  <c:v>-219.06649999999999</c:v>
                </c:pt>
                <c:pt idx="75699">
                  <c:v>-219.06449999999998</c:v>
                </c:pt>
                <c:pt idx="75700">
                  <c:v>-219.06249999999997</c:v>
                </c:pt>
                <c:pt idx="75701">
                  <c:v>-219.06049999999999</c:v>
                </c:pt>
                <c:pt idx="75702">
                  <c:v>-219.05849999999998</c:v>
                </c:pt>
                <c:pt idx="75703">
                  <c:v>-219.05649999999997</c:v>
                </c:pt>
                <c:pt idx="75704">
                  <c:v>-219.05449999999999</c:v>
                </c:pt>
                <c:pt idx="75705">
                  <c:v>-219.05249999999998</c:v>
                </c:pt>
                <c:pt idx="75706">
                  <c:v>-219.05049999999997</c:v>
                </c:pt>
                <c:pt idx="75707">
                  <c:v>-219.04849999999999</c:v>
                </c:pt>
                <c:pt idx="75708">
                  <c:v>-219.04649999999998</c:v>
                </c:pt>
                <c:pt idx="75709">
                  <c:v>-219.04449999999997</c:v>
                </c:pt>
                <c:pt idx="75710">
                  <c:v>-219.04249999999999</c:v>
                </c:pt>
                <c:pt idx="75711">
                  <c:v>-219.04049999999998</c:v>
                </c:pt>
                <c:pt idx="75712">
                  <c:v>-219.03849999999997</c:v>
                </c:pt>
                <c:pt idx="75713">
                  <c:v>-219.03649999999999</c:v>
                </c:pt>
                <c:pt idx="75714">
                  <c:v>-219.03449999999998</c:v>
                </c:pt>
                <c:pt idx="75715">
                  <c:v>-219.03249999999997</c:v>
                </c:pt>
                <c:pt idx="75716">
                  <c:v>-219.03049999999999</c:v>
                </c:pt>
                <c:pt idx="75717">
                  <c:v>-219.02849999999998</c:v>
                </c:pt>
                <c:pt idx="75718">
                  <c:v>-219.02649999999997</c:v>
                </c:pt>
                <c:pt idx="75719">
                  <c:v>-219.02449999999999</c:v>
                </c:pt>
                <c:pt idx="75720">
                  <c:v>-219.02249999999998</c:v>
                </c:pt>
                <c:pt idx="75721">
                  <c:v>-219.02049999999997</c:v>
                </c:pt>
                <c:pt idx="75722">
                  <c:v>-219.01849999999999</c:v>
                </c:pt>
                <c:pt idx="75723">
                  <c:v>-219.01649999999998</c:v>
                </c:pt>
                <c:pt idx="75724">
                  <c:v>-219.01449999999997</c:v>
                </c:pt>
                <c:pt idx="75725">
                  <c:v>-219.01249999999999</c:v>
                </c:pt>
                <c:pt idx="75726">
                  <c:v>-219.01049999999998</c:v>
                </c:pt>
                <c:pt idx="75727">
                  <c:v>-219.00849999999997</c:v>
                </c:pt>
                <c:pt idx="75728">
                  <c:v>-219.00649999999999</c:v>
                </c:pt>
                <c:pt idx="75729">
                  <c:v>-219.00449999999998</c:v>
                </c:pt>
                <c:pt idx="75730">
                  <c:v>-219.00249999999997</c:v>
                </c:pt>
                <c:pt idx="75731">
                  <c:v>-219.00049999999999</c:v>
                </c:pt>
                <c:pt idx="75732">
                  <c:v>-218.99849999999998</c:v>
                </c:pt>
                <c:pt idx="75733">
                  <c:v>-218.99649999999997</c:v>
                </c:pt>
                <c:pt idx="75734">
                  <c:v>-218.99449999999999</c:v>
                </c:pt>
                <c:pt idx="75735">
                  <c:v>-218.99249999999998</c:v>
                </c:pt>
                <c:pt idx="75736">
                  <c:v>-218.99049999999997</c:v>
                </c:pt>
                <c:pt idx="75737">
                  <c:v>-218.98849999999999</c:v>
                </c:pt>
                <c:pt idx="75738">
                  <c:v>-218.98649999999998</c:v>
                </c:pt>
                <c:pt idx="75739">
                  <c:v>-218.98449999999997</c:v>
                </c:pt>
                <c:pt idx="75740">
                  <c:v>-218.98249999999999</c:v>
                </c:pt>
                <c:pt idx="75741">
                  <c:v>-218.98049999999998</c:v>
                </c:pt>
                <c:pt idx="75742">
                  <c:v>-218.97849999999997</c:v>
                </c:pt>
                <c:pt idx="75743">
                  <c:v>-218.97649999999999</c:v>
                </c:pt>
                <c:pt idx="75744">
                  <c:v>-218.97449999999998</c:v>
                </c:pt>
                <c:pt idx="75745">
                  <c:v>-218.97249999999997</c:v>
                </c:pt>
                <c:pt idx="75746">
                  <c:v>-218.97049999999999</c:v>
                </c:pt>
                <c:pt idx="75747">
                  <c:v>-218.96849999999998</c:v>
                </c:pt>
                <c:pt idx="75748">
                  <c:v>-218.96649999999997</c:v>
                </c:pt>
                <c:pt idx="75749">
                  <c:v>-218.96449999999999</c:v>
                </c:pt>
                <c:pt idx="75750">
                  <c:v>-218.96249999999998</c:v>
                </c:pt>
                <c:pt idx="75751">
                  <c:v>-218.96049999999997</c:v>
                </c:pt>
                <c:pt idx="75752">
                  <c:v>-218.95849999999999</c:v>
                </c:pt>
                <c:pt idx="75753">
                  <c:v>-218.95649999999998</c:v>
                </c:pt>
                <c:pt idx="75754">
                  <c:v>-218.95449999999997</c:v>
                </c:pt>
                <c:pt idx="75755">
                  <c:v>-218.95249999999999</c:v>
                </c:pt>
                <c:pt idx="75756">
                  <c:v>-218.95049999999998</c:v>
                </c:pt>
                <c:pt idx="75757">
                  <c:v>-218.94849999999997</c:v>
                </c:pt>
                <c:pt idx="75758">
                  <c:v>-218.94649999999999</c:v>
                </c:pt>
                <c:pt idx="75759">
                  <c:v>-218.94449999999998</c:v>
                </c:pt>
                <c:pt idx="75760">
                  <c:v>-218.94249999999997</c:v>
                </c:pt>
                <c:pt idx="75761">
                  <c:v>-218.94049999999999</c:v>
                </c:pt>
                <c:pt idx="75762">
                  <c:v>-218.93849999999998</c:v>
                </c:pt>
                <c:pt idx="75763">
                  <c:v>-218.93649999999997</c:v>
                </c:pt>
                <c:pt idx="75764">
                  <c:v>-218.93449999999999</c:v>
                </c:pt>
                <c:pt idx="75765">
                  <c:v>-218.93249999999998</c:v>
                </c:pt>
                <c:pt idx="75766">
                  <c:v>-218.93049999999997</c:v>
                </c:pt>
                <c:pt idx="75767">
                  <c:v>-218.92849999999999</c:v>
                </c:pt>
                <c:pt idx="75768">
                  <c:v>-218.92649999999998</c:v>
                </c:pt>
                <c:pt idx="75769">
                  <c:v>-218.92449999999997</c:v>
                </c:pt>
                <c:pt idx="75770">
                  <c:v>-218.92249999999999</c:v>
                </c:pt>
                <c:pt idx="75771">
                  <c:v>-218.92049999999998</c:v>
                </c:pt>
                <c:pt idx="75772">
                  <c:v>-218.91849999999997</c:v>
                </c:pt>
                <c:pt idx="75773">
                  <c:v>-218.91649999999998</c:v>
                </c:pt>
                <c:pt idx="75774">
                  <c:v>-218.91449999999998</c:v>
                </c:pt>
                <c:pt idx="75775">
                  <c:v>-218.91249999999997</c:v>
                </c:pt>
                <c:pt idx="75776">
                  <c:v>-218.91049999999998</c:v>
                </c:pt>
                <c:pt idx="75777">
                  <c:v>-218.90849999999998</c:v>
                </c:pt>
                <c:pt idx="75778">
                  <c:v>-218.90649999999997</c:v>
                </c:pt>
                <c:pt idx="75779">
                  <c:v>-218.90449999999998</c:v>
                </c:pt>
                <c:pt idx="75780">
                  <c:v>-218.90249999999997</c:v>
                </c:pt>
                <c:pt idx="75781">
                  <c:v>-218.90049999999997</c:v>
                </c:pt>
                <c:pt idx="75782">
                  <c:v>-218.89849999999998</c:v>
                </c:pt>
                <c:pt idx="75783">
                  <c:v>-218.89649999999997</c:v>
                </c:pt>
                <c:pt idx="75784">
                  <c:v>-218.89449999999997</c:v>
                </c:pt>
                <c:pt idx="75785">
                  <c:v>-218.89249999999998</c:v>
                </c:pt>
                <c:pt idx="75786">
                  <c:v>-218.89049999999997</c:v>
                </c:pt>
                <c:pt idx="75787">
                  <c:v>-218.88849999999996</c:v>
                </c:pt>
                <c:pt idx="75788">
                  <c:v>-218.88649999999998</c:v>
                </c:pt>
                <c:pt idx="75789">
                  <c:v>-218.88449999999997</c:v>
                </c:pt>
                <c:pt idx="75790">
                  <c:v>-218.88249999999996</c:v>
                </c:pt>
                <c:pt idx="75791">
                  <c:v>-218.88049999999998</c:v>
                </c:pt>
                <c:pt idx="75792">
                  <c:v>-218.87849999999997</c:v>
                </c:pt>
                <c:pt idx="75793">
                  <c:v>-218.87649999999996</c:v>
                </c:pt>
                <c:pt idx="75794">
                  <c:v>-218.87449999999998</c:v>
                </c:pt>
                <c:pt idx="75795">
                  <c:v>-218.87249999999997</c:v>
                </c:pt>
                <c:pt idx="75796">
                  <c:v>-218.87049999999996</c:v>
                </c:pt>
                <c:pt idx="75797">
                  <c:v>-218.86849999999998</c:v>
                </c:pt>
                <c:pt idx="75798">
                  <c:v>-218.86649999999997</c:v>
                </c:pt>
                <c:pt idx="75799">
                  <c:v>-218.86449999999996</c:v>
                </c:pt>
                <c:pt idx="75800">
                  <c:v>-218.86249999999998</c:v>
                </c:pt>
                <c:pt idx="75801">
                  <c:v>-218.86049999999997</c:v>
                </c:pt>
                <c:pt idx="75802">
                  <c:v>-218.85849999999996</c:v>
                </c:pt>
                <c:pt idx="75803">
                  <c:v>-218.85649999999998</c:v>
                </c:pt>
                <c:pt idx="75804">
                  <c:v>-218.85449999999997</c:v>
                </c:pt>
                <c:pt idx="75805">
                  <c:v>-218.85249999999996</c:v>
                </c:pt>
                <c:pt idx="75806">
                  <c:v>-218.85049999999998</c:v>
                </c:pt>
                <c:pt idx="75807">
                  <c:v>-218.84849999999997</c:v>
                </c:pt>
                <c:pt idx="75808">
                  <c:v>-218.84649999999996</c:v>
                </c:pt>
                <c:pt idx="75809">
                  <c:v>-218.84449999999998</c:v>
                </c:pt>
                <c:pt idx="75810">
                  <c:v>-218.84249999999997</c:v>
                </c:pt>
                <c:pt idx="75811">
                  <c:v>-218.84049999999996</c:v>
                </c:pt>
                <c:pt idx="75812">
                  <c:v>-218.83849999999998</c:v>
                </c:pt>
                <c:pt idx="75813">
                  <c:v>-218.83649999999997</c:v>
                </c:pt>
                <c:pt idx="75814">
                  <c:v>-218.83449999999999</c:v>
                </c:pt>
                <c:pt idx="75815">
                  <c:v>-218.83249999999998</c:v>
                </c:pt>
                <c:pt idx="75816">
                  <c:v>-218.83049999999997</c:v>
                </c:pt>
                <c:pt idx="75817">
                  <c:v>-218.82849999999999</c:v>
                </c:pt>
                <c:pt idx="75818">
                  <c:v>-218.82649999999998</c:v>
                </c:pt>
                <c:pt idx="75819">
                  <c:v>-218.82449999999997</c:v>
                </c:pt>
                <c:pt idx="75820">
                  <c:v>-218.82249999999999</c:v>
                </c:pt>
                <c:pt idx="75821">
                  <c:v>-218.82049999999998</c:v>
                </c:pt>
                <c:pt idx="75822">
                  <c:v>-218.81849999999997</c:v>
                </c:pt>
                <c:pt idx="75823">
                  <c:v>-218.81649999999999</c:v>
                </c:pt>
                <c:pt idx="75824">
                  <c:v>-218.81449999999998</c:v>
                </c:pt>
                <c:pt idx="75825">
                  <c:v>-218.81249999999997</c:v>
                </c:pt>
                <c:pt idx="75826">
                  <c:v>-218.81049999999999</c:v>
                </c:pt>
                <c:pt idx="75827">
                  <c:v>-218.80849999999998</c:v>
                </c:pt>
                <c:pt idx="75828">
                  <c:v>-218.80649999999997</c:v>
                </c:pt>
                <c:pt idx="75829">
                  <c:v>-218.80449999999999</c:v>
                </c:pt>
                <c:pt idx="75830">
                  <c:v>-218.80249999999998</c:v>
                </c:pt>
                <c:pt idx="75831">
                  <c:v>-218.80049999999997</c:v>
                </c:pt>
                <c:pt idx="75832">
                  <c:v>-218.79849999999999</c:v>
                </c:pt>
                <c:pt idx="75833">
                  <c:v>-218.79649999999998</c:v>
                </c:pt>
                <c:pt idx="75834">
                  <c:v>-218.79449999999997</c:v>
                </c:pt>
                <c:pt idx="75835">
                  <c:v>-218.79249999999999</c:v>
                </c:pt>
                <c:pt idx="75836">
                  <c:v>-218.79049999999998</c:v>
                </c:pt>
                <c:pt idx="75837">
                  <c:v>-218.78849999999997</c:v>
                </c:pt>
                <c:pt idx="75838">
                  <c:v>-218.78649999999999</c:v>
                </c:pt>
                <c:pt idx="75839">
                  <c:v>-218.78449999999998</c:v>
                </c:pt>
                <c:pt idx="75840">
                  <c:v>-218.78249999999997</c:v>
                </c:pt>
                <c:pt idx="75841">
                  <c:v>-218.78049999999999</c:v>
                </c:pt>
                <c:pt idx="75842">
                  <c:v>-218.77849999999998</c:v>
                </c:pt>
                <c:pt idx="75843">
                  <c:v>-218.77649999999997</c:v>
                </c:pt>
                <c:pt idx="75844">
                  <c:v>-218.77449999999999</c:v>
                </c:pt>
                <c:pt idx="75845">
                  <c:v>-218.77249999999998</c:v>
                </c:pt>
                <c:pt idx="75846">
                  <c:v>-218.77049999999997</c:v>
                </c:pt>
                <c:pt idx="75847">
                  <c:v>-218.76849999999999</c:v>
                </c:pt>
                <c:pt idx="75848">
                  <c:v>-218.76649999999998</c:v>
                </c:pt>
                <c:pt idx="75849">
                  <c:v>-218.76449999999997</c:v>
                </c:pt>
                <c:pt idx="75850">
                  <c:v>-218.76249999999999</c:v>
                </c:pt>
                <c:pt idx="75851">
                  <c:v>-218.76049999999998</c:v>
                </c:pt>
                <c:pt idx="75852">
                  <c:v>-218.75849999999997</c:v>
                </c:pt>
                <c:pt idx="75853">
                  <c:v>-218.75649999999999</c:v>
                </c:pt>
                <c:pt idx="75854">
                  <c:v>-218.75449999999998</c:v>
                </c:pt>
                <c:pt idx="75855">
                  <c:v>-218.75249999999997</c:v>
                </c:pt>
                <c:pt idx="75856">
                  <c:v>-218.75049999999999</c:v>
                </c:pt>
                <c:pt idx="75857">
                  <c:v>-218.74849999999998</c:v>
                </c:pt>
                <c:pt idx="75858">
                  <c:v>-218.74649999999997</c:v>
                </c:pt>
                <c:pt idx="75859">
                  <c:v>-218.74449999999999</c:v>
                </c:pt>
                <c:pt idx="75860">
                  <c:v>-218.74249999999998</c:v>
                </c:pt>
                <c:pt idx="75861">
                  <c:v>-218.74049999999997</c:v>
                </c:pt>
                <c:pt idx="75862">
                  <c:v>-218.73849999999999</c:v>
                </c:pt>
                <c:pt idx="75863">
                  <c:v>-218.73649999999998</c:v>
                </c:pt>
                <c:pt idx="75864">
                  <c:v>-218.73449999999997</c:v>
                </c:pt>
                <c:pt idx="75865">
                  <c:v>-218.73249999999999</c:v>
                </c:pt>
                <c:pt idx="75866">
                  <c:v>-218.73049999999998</c:v>
                </c:pt>
                <c:pt idx="75867">
                  <c:v>-218.72849999999997</c:v>
                </c:pt>
                <c:pt idx="75868">
                  <c:v>-218.72649999999999</c:v>
                </c:pt>
                <c:pt idx="75869">
                  <c:v>-218.72449999999998</c:v>
                </c:pt>
                <c:pt idx="75870">
                  <c:v>-218.72249999999997</c:v>
                </c:pt>
                <c:pt idx="75871">
                  <c:v>-218.72049999999999</c:v>
                </c:pt>
                <c:pt idx="75872">
                  <c:v>-218.71849999999998</c:v>
                </c:pt>
                <c:pt idx="75873">
                  <c:v>-218.71649999999997</c:v>
                </c:pt>
                <c:pt idx="75874">
                  <c:v>-218.71449999999999</c:v>
                </c:pt>
                <c:pt idx="75875">
                  <c:v>-218.71249999999998</c:v>
                </c:pt>
                <c:pt idx="75876">
                  <c:v>-218.71049999999997</c:v>
                </c:pt>
                <c:pt idx="75877">
                  <c:v>-218.70849999999999</c:v>
                </c:pt>
                <c:pt idx="75878">
                  <c:v>-218.70649999999998</c:v>
                </c:pt>
                <c:pt idx="75879">
                  <c:v>-218.70449999999997</c:v>
                </c:pt>
                <c:pt idx="75880">
                  <c:v>-218.70249999999999</c:v>
                </c:pt>
                <c:pt idx="75881">
                  <c:v>-218.70049999999998</c:v>
                </c:pt>
                <c:pt idx="75882">
                  <c:v>-218.69849999999997</c:v>
                </c:pt>
                <c:pt idx="75883">
                  <c:v>-218.69649999999999</c:v>
                </c:pt>
                <c:pt idx="75884">
                  <c:v>-218.69449999999998</c:v>
                </c:pt>
                <c:pt idx="75885">
                  <c:v>-218.69249999999997</c:v>
                </c:pt>
                <c:pt idx="75886">
                  <c:v>-218.69049999999999</c:v>
                </c:pt>
                <c:pt idx="75887">
                  <c:v>-218.68849999999998</c:v>
                </c:pt>
                <c:pt idx="75888">
                  <c:v>-218.68649999999997</c:v>
                </c:pt>
                <c:pt idx="75889">
                  <c:v>-218.68449999999999</c:v>
                </c:pt>
                <c:pt idx="75890">
                  <c:v>-218.68249999999998</c:v>
                </c:pt>
                <c:pt idx="75891">
                  <c:v>-218.68049999999997</c:v>
                </c:pt>
                <c:pt idx="75892">
                  <c:v>-218.67849999999999</c:v>
                </c:pt>
                <c:pt idx="75893">
                  <c:v>-218.67649999999998</c:v>
                </c:pt>
                <c:pt idx="75894">
                  <c:v>-218.67449999999997</c:v>
                </c:pt>
                <c:pt idx="75895">
                  <c:v>-218.67249999999999</c:v>
                </c:pt>
                <c:pt idx="75896">
                  <c:v>-218.67049999999998</c:v>
                </c:pt>
                <c:pt idx="75897">
                  <c:v>-218.66849999999997</c:v>
                </c:pt>
                <c:pt idx="75898">
                  <c:v>-218.66649999999998</c:v>
                </c:pt>
                <c:pt idx="75899">
                  <c:v>-218.66449999999998</c:v>
                </c:pt>
                <c:pt idx="75900">
                  <c:v>-218.66249999999997</c:v>
                </c:pt>
                <c:pt idx="75901">
                  <c:v>-218.66049999999998</c:v>
                </c:pt>
                <c:pt idx="75902">
                  <c:v>-218.65849999999998</c:v>
                </c:pt>
                <c:pt idx="75903">
                  <c:v>-218.65649999999997</c:v>
                </c:pt>
                <c:pt idx="75904">
                  <c:v>-218.65449999999998</c:v>
                </c:pt>
                <c:pt idx="75905">
                  <c:v>-218.65249999999997</c:v>
                </c:pt>
                <c:pt idx="75906">
                  <c:v>-218.65049999999997</c:v>
                </c:pt>
                <c:pt idx="75907">
                  <c:v>-218.64849999999998</c:v>
                </c:pt>
                <c:pt idx="75908">
                  <c:v>-218.64649999999997</c:v>
                </c:pt>
                <c:pt idx="75909">
                  <c:v>-218.64449999999997</c:v>
                </c:pt>
                <c:pt idx="75910">
                  <c:v>-218.64249999999998</c:v>
                </c:pt>
                <c:pt idx="75911">
                  <c:v>-218.64049999999997</c:v>
                </c:pt>
                <c:pt idx="75912">
                  <c:v>-218.63849999999996</c:v>
                </c:pt>
                <c:pt idx="75913">
                  <c:v>-218.63649999999998</c:v>
                </c:pt>
                <c:pt idx="75914">
                  <c:v>-218.63449999999997</c:v>
                </c:pt>
                <c:pt idx="75915">
                  <c:v>-218.63249999999996</c:v>
                </c:pt>
                <c:pt idx="75916">
                  <c:v>-218.63049999999998</c:v>
                </c:pt>
                <c:pt idx="75917">
                  <c:v>-218.62849999999997</c:v>
                </c:pt>
                <c:pt idx="75918">
                  <c:v>-218.62649999999996</c:v>
                </c:pt>
                <c:pt idx="75919">
                  <c:v>-218.62449999999998</c:v>
                </c:pt>
                <c:pt idx="75920">
                  <c:v>-218.62249999999997</c:v>
                </c:pt>
                <c:pt idx="75921">
                  <c:v>-218.62049999999996</c:v>
                </c:pt>
                <c:pt idx="75922">
                  <c:v>-218.61849999999998</c:v>
                </c:pt>
                <c:pt idx="75923">
                  <c:v>-218.61649999999997</c:v>
                </c:pt>
                <c:pt idx="75924">
                  <c:v>-218.61449999999996</c:v>
                </c:pt>
                <c:pt idx="75925">
                  <c:v>-218.61249999999998</c:v>
                </c:pt>
                <c:pt idx="75926">
                  <c:v>-218.61049999999997</c:v>
                </c:pt>
                <c:pt idx="75927">
                  <c:v>-218.60849999999996</c:v>
                </c:pt>
                <c:pt idx="75928">
                  <c:v>-218.60649999999998</c:v>
                </c:pt>
                <c:pt idx="75929">
                  <c:v>-218.60449999999997</c:v>
                </c:pt>
                <c:pt idx="75930">
                  <c:v>-218.60249999999996</c:v>
                </c:pt>
                <c:pt idx="75931">
                  <c:v>-218.60049999999998</c:v>
                </c:pt>
                <c:pt idx="75932">
                  <c:v>-218.59849999999997</c:v>
                </c:pt>
                <c:pt idx="75933">
                  <c:v>-218.59649999999996</c:v>
                </c:pt>
                <c:pt idx="75934">
                  <c:v>-218.59449999999998</c:v>
                </c:pt>
                <c:pt idx="75935">
                  <c:v>-218.59249999999997</c:v>
                </c:pt>
                <c:pt idx="75936">
                  <c:v>-218.59049999999996</c:v>
                </c:pt>
                <c:pt idx="75937">
                  <c:v>-218.58849999999998</c:v>
                </c:pt>
                <c:pt idx="75938">
                  <c:v>-218.58649999999997</c:v>
                </c:pt>
                <c:pt idx="75939">
                  <c:v>-218.58449999999999</c:v>
                </c:pt>
                <c:pt idx="75940">
                  <c:v>-218.58249999999998</c:v>
                </c:pt>
                <c:pt idx="75941">
                  <c:v>-218.58049999999997</c:v>
                </c:pt>
                <c:pt idx="75942">
                  <c:v>-218.57849999999999</c:v>
                </c:pt>
                <c:pt idx="75943">
                  <c:v>-218.57649999999998</c:v>
                </c:pt>
                <c:pt idx="75944">
                  <c:v>-218.57449999999997</c:v>
                </c:pt>
                <c:pt idx="75945">
                  <c:v>-218.57249999999999</c:v>
                </c:pt>
                <c:pt idx="75946">
                  <c:v>-218.57049999999998</c:v>
                </c:pt>
                <c:pt idx="75947">
                  <c:v>-218.56849999999997</c:v>
                </c:pt>
                <c:pt idx="75948">
                  <c:v>-218.56649999999999</c:v>
                </c:pt>
                <c:pt idx="75949">
                  <c:v>-218.56449999999998</c:v>
                </c:pt>
                <c:pt idx="75950">
                  <c:v>-218.56249999999997</c:v>
                </c:pt>
                <c:pt idx="75951">
                  <c:v>-218.56049999999999</c:v>
                </c:pt>
                <c:pt idx="75952">
                  <c:v>-218.55849999999998</c:v>
                </c:pt>
                <c:pt idx="75953">
                  <c:v>-218.55649999999997</c:v>
                </c:pt>
                <c:pt idx="75954">
                  <c:v>-218.55449999999999</c:v>
                </c:pt>
                <c:pt idx="75955">
                  <c:v>-218.55249999999998</c:v>
                </c:pt>
                <c:pt idx="75956">
                  <c:v>-218.55049999999997</c:v>
                </c:pt>
                <c:pt idx="75957">
                  <c:v>-218.54849999999999</c:v>
                </c:pt>
                <c:pt idx="75958">
                  <c:v>-218.54649999999998</c:v>
                </c:pt>
                <c:pt idx="75959">
                  <c:v>-218.54449999999997</c:v>
                </c:pt>
                <c:pt idx="75960">
                  <c:v>-218.54249999999999</c:v>
                </c:pt>
                <c:pt idx="75961">
                  <c:v>-218.54049999999998</c:v>
                </c:pt>
                <c:pt idx="75962">
                  <c:v>-218.53849999999997</c:v>
                </c:pt>
                <c:pt idx="75963">
                  <c:v>-218.53649999999999</c:v>
                </c:pt>
                <c:pt idx="75964">
                  <c:v>-218.53449999999998</c:v>
                </c:pt>
                <c:pt idx="75965">
                  <c:v>-218.53249999999997</c:v>
                </c:pt>
                <c:pt idx="75966">
                  <c:v>-218.53049999999999</c:v>
                </c:pt>
                <c:pt idx="75967">
                  <c:v>-218.52849999999998</c:v>
                </c:pt>
                <c:pt idx="75968">
                  <c:v>-218.52649999999997</c:v>
                </c:pt>
                <c:pt idx="75969">
                  <c:v>-218.52449999999999</c:v>
                </c:pt>
                <c:pt idx="75970">
                  <c:v>-218.52249999999998</c:v>
                </c:pt>
                <c:pt idx="75971">
                  <c:v>-218.52049999999997</c:v>
                </c:pt>
                <c:pt idx="75972">
                  <c:v>-218.51849999999999</c:v>
                </c:pt>
                <c:pt idx="75973">
                  <c:v>-218.51649999999998</c:v>
                </c:pt>
                <c:pt idx="75974">
                  <c:v>-218.51449999999997</c:v>
                </c:pt>
                <c:pt idx="75975">
                  <c:v>-218.51249999999999</c:v>
                </c:pt>
                <c:pt idx="75976">
                  <c:v>-218.51049999999998</c:v>
                </c:pt>
                <c:pt idx="75977">
                  <c:v>-218.50849999999997</c:v>
                </c:pt>
                <c:pt idx="75978">
                  <c:v>-218.50649999999999</c:v>
                </c:pt>
                <c:pt idx="75979">
                  <c:v>-218.50449999999998</c:v>
                </c:pt>
                <c:pt idx="75980">
                  <c:v>-218.50249999999997</c:v>
                </c:pt>
                <c:pt idx="75981">
                  <c:v>-218.50049999999999</c:v>
                </c:pt>
                <c:pt idx="75982">
                  <c:v>-218.49849999999998</c:v>
                </c:pt>
                <c:pt idx="75983">
                  <c:v>-218.49649999999997</c:v>
                </c:pt>
                <c:pt idx="75984">
                  <c:v>-218.49449999999999</c:v>
                </c:pt>
                <c:pt idx="75985">
                  <c:v>-218.49249999999998</c:v>
                </c:pt>
                <c:pt idx="75986">
                  <c:v>-218.49049999999997</c:v>
                </c:pt>
                <c:pt idx="75987">
                  <c:v>-218.48849999999999</c:v>
                </c:pt>
                <c:pt idx="75988">
                  <c:v>-218.48649999999998</c:v>
                </c:pt>
                <c:pt idx="75989">
                  <c:v>-218.48449999999997</c:v>
                </c:pt>
                <c:pt idx="75990">
                  <c:v>-218.48249999999999</c:v>
                </c:pt>
                <c:pt idx="75991">
                  <c:v>-218.48049999999998</c:v>
                </c:pt>
                <c:pt idx="75992">
                  <c:v>-218.47849999999997</c:v>
                </c:pt>
                <c:pt idx="75993">
                  <c:v>-218.47649999999999</c:v>
                </c:pt>
                <c:pt idx="75994">
                  <c:v>-218.47449999999998</c:v>
                </c:pt>
                <c:pt idx="75995">
                  <c:v>-218.47249999999997</c:v>
                </c:pt>
                <c:pt idx="75996">
                  <c:v>-218.47049999999999</c:v>
                </c:pt>
                <c:pt idx="75997">
                  <c:v>-218.46849999999998</c:v>
                </c:pt>
                <c:pt idx="75998">
                  <c:v>-218.46649999999997</c:v>
                </c:pt>
                <c:pt idx="75999">
                  <c:v>-218.46449999999999</c:v>
                </c:pt>
                <c:pt idx="76000">
                  <c:v>-218.46249999999998</c:v>
                </c:pt>
                <c:pt idx="76001">
                  <c:v>-218.46049999999997</c:v>
                </c:pt>
                <c:pt idx="76002">
                  <c:v>-218.45849999999999</c:v>
                </c:pt>
                <c:pt idx="76003">
                  <c:v>-218.45649999999998</c:v>
                </c:pt>
                <c:pt idx="76004">
                  <c:v>-218.45449999999997</c:v>
                </c:pt>
                <c:pt idx="76005">
                  <c:v>-218.45249999999999</c:v>
                </c:pt>
                <c:pt idx="76006">
                  <c:v>-218.45049999999998</c:v>
                </c:pt>
                <c:pt idx="76007">
                  <c:v>-218.44849999999997</c:v>
                </c:pt>
                <c:pt idx="76008">
                  <c:v>-218.44649999999999</c:v>
                </c:pt>
                <c:pt idx="76009">
                  <c:v>-218.44449999999998</c:v>
                </c:pt>
                <c:pt idx="76010">
                  <c:v>-218.44249999999997</c:v>
                </c:pt>
                <c:pt idx="76011">
                  <c:v>-218.44049999999999</c:v>
                </c:pt>
                <c:pt idx="76012">
                  <c:v>-218.43849999999998</c:v>
                </c:pt>
                <c:pt idx="76013">
                  <c:v>-218.43649999999997</c:v>
                </c:pt>
                <c:pt idx="76014">
                  <c:v>-218.43449999999999</c:v>
                </c:pt>
                <c:pt idx="76015">
                  <c:v>-218.43249999999998</c:v>
                </c:pt>
                <c:pt idx="76016">
                  <c:v>-218.43049999999997</c:v>
                </c:pt>
                <c:pt idx="76017">
                  <c:v>-218.42849999999999</c:v>
                </c:pt>
                <c:pt idx="76018">
                  <c:v>-218.42649999999998</c:v>
                </c:pt>
                <c:pt idx="76019">
                  <c:v>-218.42449999999997</c:v>
                </c:pt>
                <c:pt idx="76020">
                  <c:v>-218.42249999999999</c:v>
                </c:pt>
                <c:pt idx="76021">
                  <c:v>-218.42049999999998</c:v>
                </c:pt>
                <c:pt idx="76022">
                  <c:v>-218.41849999999997</c:v>
                </c:pt>
                <c:pt idx="76023">
                  <c:v>-218.41649999999998</c:v>
                </c:pt>
                <c:pt idx="76024">
                  <c:v>-218.41449999999998</c:v>
                </c:pt>
                <c:pt idx="76025">
                  <c:v>-218.41249999999997</c:v>
                </c:pt>
                <c:pt idx="76026">
                  <c:v>-218.41049999999998</c:v>
                </c:pt>
                <c:pt idx="76027">
                  <c:v>-218.40849999999998</c:v>
                </c:pt>
                <c:pt idx="76028">
                  <c:v>-218.40649999999997</c:v>
                </c:pt>
                <c:pt idx="76029">
                  <c:v>-218.40449999999998</c:v>
                </c:pt>
                <c:pt idx="76030">
                  <c:v>-218.40249999999997</c:v>
                </c:pt>
                <c:pt idx="76031">
                  <c:v>-218.40049999999997</c:v>
                </c:pt>
                <c:pt idx="76032">
                  <c:v>-218.39849999999998</c:v>
                </c:pt>
                <c:pt idx="76033">
                  <c:v>-218.39649999999997</c:v>
                </c:pt>
                <c:pt idx="76034">
                  <c:v>-218.39449999999997</c:v>
                </c:pt>
                <c:pt idx="76035">
                  <c:v>-218.39249999999998</c:v>
                </c:pt>
                <c:pt idx="76036">
                  <c:v>-218.39049999999997</c:v>
                </c:pt>
                <c:pt idx="76037">
                  <c:v>-218.38849999999996</c:v>
                </c:pt>
                <c:pt idx="76038">
                  <c:v>-218.38649999999998</c:v>
                </c:pt>
                <c:pt idx="76039">
                  <c:v>-218.38449999999997</c:v>
                </c:pt>
                <c:pt idx="76040">
                  <c:v>-218.38249999999996</c:v>
                </c:pt>
                <c:pt idx="76041">
                  <c:v>-218.38049999999998</c:v>
                </c:pt>
                <c:pt idx="76042">
                  <c:v>-218.37849999999997</c:v>
                </c:pt>
                <c:pt idx="76043">
                  <c:v>-218.37649999999996</c:v>
                </c:pt>
                <c:pt idx="76044">
                  <c:v>-218.37449999999998</c:v>
                </c:pt>
                <c:pt idx="76045">
                  <c:v>-218.37249999999997</c:v>
                </c:pt>
                <c:pt idx="76046">
                  <c:v>-218.37049999999996</c:v>
                </c:pt>
                <c:pt idx="76047">
                  <c:v>-218.36849999999998</c:v>
                </c:pt>
                <c:pt idx="76048">
                  <c:v>-218.36649999999997</c:v>
                </c:pt>
                <c:pt idx="76049">
                  <c:v>-218.36449999999996</c:v>
                </c:pt>
                <c:pt idx="76050">
                  <c:v>-218.36249999999998</c:v>
                </c:pt>
                <c:pt idx="76051">
                  <c:v>-218.36049999999997</c:v>
                </c:pt>
                <c:pt idx="76052">
                  <c:v>-218.35849999999996</c:v>
                </c:pt>
                <c:pt idx="76053">
                  <c:v>-218.35649999999998</c:v>
                </c:pt>
                <c:pt idx="76054">
                  <c:v>-218.35449999999997</c:v>
                </c:pt>
                <c:pt idx="76055">
                  <c:v>-218.35249999999996</c:v>
                </c:pt>
                <c:pt idx="76056">
                  <c:v>-218.35049999999998</c:v>
                </c:pt>
                <c:pt idx="76057">
                  <c:v>-218.34849999999997</c:v>
                </c:pt>
                <c:pt idx="76058">
                  <c:v>-218.34649999999996</c:v>
                </c:pt>
                <c:pt idx="76059">
                  <c:v>-218.34449999999998</c:v>
                </c:pt>
                <c:pt idx="76060">
                  <c:v>-218.34249999999997</c:v>
                </c:pt>
                <c:pt idx="76061">
                  <c:v>-218.34049999999996</c:v>
                </c:pt>
                <c:pt idx="76062">
                  <c:v>-218.33849999999998</c:v>
                </c:pt>
                <c:pt idx="76063">
                  <c:v>-218.33649999999997</c:v>
                </c:pt>
                <c:pt idx="76064">
                  <c:v>-218.33449999999999</c:v>
                </c:pt>
                <c:pt idx="76065">
                  <c:v>-218.33249999999998</c:v>
                </c:pt>
                <c:pt idx="76066">
                  <c:v>-218.33049999999997</c:v>
                </c:pt>
                <c:pt idx="76067">
                  <c:v>-218.32849999999999</c:v>
                </c:pt>
                <c:pt idx="76068">
                  <c:v>-218.32649999999998</c:v>
                </c:pt>
                <c:pt idx="76069">
                  <c:v>-218.32449999999997</c:v>
                </c:pt>
                <c:pt idx="76070">
                  <c:v>-218.32249999999999</c:v>
                </c:pt>
                <c:pt idx="76071">
                  <c:v>-218.32049999999998</c:v>
                </c:pt>
                <c:pt idx="76072">
                  <c:v>-218.31849999999997</c:v>
                </c:pt>
                <c:pt idx="76073">
                  <c:v>-218.31649999999999</c:v>
                </c:pt>
                <c:pt idx="76074">
                  <c:v>-218.31449999999998</c:v>
                </c:pt>
                <c:pt idx="76075">
                  <c:v>-218.31249999999997</c:v>
                </c:pt>
                <c:pt idx="76076">
                  <c:v>-218.31049999999999</c:v>
                </c:pt>
                <c:pt idx="76077">
                  <c:v>-218.30849999999998</c:v>
                </c:pt>
                <c:pt idx="76078">
                  <c:v>-218.30649999999997</c:v>
                </c:pt>
                <c:pt idx="76079">
                  <c:v>-218.30449999999999</c:v>
                </c:pt>
                <c:pt idx="76080">
                  <c:v>-218.30249999999998</c:v>
                </c:pt>
                <c:pt idx="76081">
                  <c:v>-218.30049999999997</c:v>
                </c:pt>
                <c:pt idx="76082">
                  <c:v>-218.29849999999999</c:v>
                </c:pt>
                <c:pt idx="76083">
                  <c:v>-218.29649999999998</c:v>
                </c:pt>
                <c:pt idx="76084">
                  <c:v>-218.29449999999997</c:v>
                </c:pt>
                <c:pt idx="76085">
                  <c:v>-218.29249999999999</c:v>
                </c:pt>
                <c:pt idx="76086">
                  <c:v>-218.29049999999998</c:v>
                </c:pt>
                <c:pt idx="76087">
                  <c:v>-218.28849999999997</c:v>
                </c:pt>
                <c:pt idx="76088">
                  <c:v>-218.28649999999999</c:v>
                </c:pt>
                <c:pt idx="76089">
                  <c:v>-218.28449999999998</c:v>
                </c:pt>
                <c:pt idx="76090">
                  <c:v>-218.28249999999997</c:v>
                </c:pt>
                <c:pt idx="76091">
                  <c:v>-218.28049999999999</c:v>
                </c:pt>
                <c:pt idx="76092">
                  <c:v>-218.27849999999998</c:v>
                </c:pt>
                <c:pt idx="76093">
                  <c:v>-218.27649999999997</c:v>
                </c:pt>
                <c:pt idx="76094">
                  <c:v>-218.27449999999999</c:v>
                </c:pt>
                <c:pt idx="76095">
                  <c:v>-218.27249999999998</c:v>
                </c:pt>
                <c:pt idx="76096">
                  <c:v>-218.27049999999997</c:v>
                </c:pt>
                <c:pt idx="76097">
                  <c:v>-218.26849999999999</c:v>
                </c:pt>
                <c:pt idx="76098">
                  <c:v>-218.26649999999998</c:v>
                </c:pt>
                <c:pt idx="76099">
                  <c:v>-218.26449999999997</c:v>
                </c:pt>
                <c:pt idx="76100">
                  <c:v>-218.26249999999999</c:v>
                </c:pt>
                <c:pt idx="76101">
                  <c:v>-218.26049999999998</c:v>
                </c:pt>
                <c:pt idx="76102">
                  <c:v>-218.25849999999997</c:v>
                </c:pt>
                <c:pt idx="76103">
                  <c:v>-218.25649999999999</c:v>
                </c:pt>
                <c:pt idx="76104">
                  <c:v>-218.25449999999998</c:v>
                </c:pt>
                <c:pt idx="76105">
                  <c:v>-218.25249999999997</c:v>
                </c:pt>
                <c:pt idx="76106">
                  <c:v>-218.25049999999999</c:v>
                </c:pt>
                <c:pt idx="76107">
                  <c:v>-218.24849999999998</c:v>
                </c:pt>
                <c:pt idx="76108">
                  <c:v>-218.24649999999997</c:v>
                </c:pt>
                <c:pt idx="76109">
                  <c:v>-218.24449999999999</c:v>
                </c:pt>
                <c:pt idx="76110">
                  <c:v>-218.24249999999998</c:v>
                </c:pt>
                <c:pt idx="76111">
                  <c:v>-218.24049999999997</c:v>
                </c:pt>
                <c:pt idx="76112">
                  <c:v>-218.23849999999999</c:v>
                </c:pt>
                <c:pt idx="76113">
                  <c:v>-218.23649999999998</c:v>
                </c:pt>
                <c:pt idx="76114">
                  <c:v>-218.23449999999997</c:v>
                </c:pt>
                <c:pt idx="76115">
                  <c:v>-218.23249999999999</c:v>
                </c:pt>
                <c:pt idx="76116">
                  <c:v>-218.23049999999998</c:v>
                </c:pt>
                <c:pt idx="76117">
                  <c:v>-218.22849999999997</c:v>
                </c:pt>
                <c:pt idx="76118">
                  <c:v>-218.22649999999999</c:v>
                </c:pt>
                <c:pt idx="76119">
                  <c:v>-218.22449999999998</c:v>
                </c:pt>
                <c:pt idx="76120">
                  <c:v>-218.22249999999997</c:v>
                </c:pt>
                <c:pt idx="76121">
                  <c:v>-218.22049999999999</c:v>
                </c:pt>
                <c:pt idx="76122">
                  <c:v>-218.21849999999998</c:v>
                </c:pt>
                <c:pt idx="76123">
                  <c:v>-218.21649999999997</c:v>
                </c:pt>
                <c:pt idx="76124">
                  <c:v>-218.21449999999999</c:v>
                </c:pt>
                <c:pt idx="76125">
                  <c:v>-218.21249999999998</c:v>
                </c:pt>
                <c:pt idx="76126">
                  <c:v>-218.21049999999997</c:v>
                </c:pt>
                <c:pt idx="76127">
                  <c:v>-218.20849999999999</c:v>
                </c:pt>
                <c:pt idx="76128">
                  <c:v>-218.20649999999998</c:v>
                </c:pt>
                <c:pt idx="76129">
                  <c:v>-218.20449999999997</c:v>
                </c:pt>
                <c:pt idx="76130">
                  <c:v>-218.20249999999999</c:v>
                </c:pt>
                <c:pt idx="76131">
                  <c:v>-218.20049999999998</c:v>
                </c:pt>
                <c:pt idx="76132">
                  <c:v>-218.19849999999997</c:v>
                </c:pt>
                <c:pt idx="76133">
                  <c:v>-218.19649999999999</c:v>
                </c:pt>
                <c:pt idx="76134">
                  <c:v>-218.19449999999998</c:v>
                </c:pt>
                <c:pt idx="76135">
                  <c:v>-218.19249999999997</c:v>
                </c:pt>
                <c:pt idx="76136">
                  <c:v>-218.19049999999999</c:v>
                </c:pt>
                <c:pt idx="76137">
                  <c:v>-218.18849999999998</c:v>
                </c:pt>
                <c:pt idx="76138">
                  <c:v>-218.18649999999997</c:v>
                </c:pt>
                <c:pt idx="76139">
                  <c:v>-218.18449999999999</c:v>
                </c:pt>
                <c:pt idx="76140">
                  <c:v>-218.18249999999998</c:v>
                </c:pt>
                <c:pt idx="76141">
                  <c:v>-218.18049999999997</c:v>
                </c:pt>
                <c:pt idx="76142">
                  <c:v>-218.17849999999999</c:v>
                </c:pt>
                <c:pt idx="76143">
                  <c:v>-218.17649999999998</c:v>
                </c:pt>
                <c:pt idx="76144">
                  <c:v>-218.17449999999997</c:v>
                </c:pt>
                <c:pt idx="76145">
                  <c:v>-218.17249999999999</c:v>
                </c:pt>
                <c:pt idx="76146">
                  <c:v>-218.17049999999998</c:v>
                </c:pt>
                <c:pt idx="76147">
                  <c:v>-218.16849999999997</c:v>
                </c:pt>
                <c:pt idx="76148">
                  <c:v>-218.16649999999998</c:v>
                </c:pt>
                <c:pt idx="76149">
                  <c:v>-218.16449999999998</c:v>
                </c:pt>
                <c:pt idx="76150">
                  <c:v>-218.16249999999997</c:v>
                </c:pt>
                <c:pt idx="76151">
                  <c:v>-218.16049999999998</c:v>
                </c:pt>
                <c:pt idx="76152">
                  <c:v>-218.15849999999998</c:v>
                </c:pt>
                <c:pt idx="76153">
                  <c:v>-218.15649999999997</c:v>
                </c:pt>
                <c:pt idx="76154">
                  <c:v>-218.15449999999998</c:v>
                </c:pt>
                <c:pt idx="76155">
                  <c:v>-218.15249999999997</c:v>
                </c:pt>
                <c:pt idx="76156">
                  <c:v>-218.15049999999997</c:v>
                </c:pt>
                <c:pt idx="76157">
                  <c:v>-218.14849999999998</c:v>
                </c:pt>
                <c:pt idx="76158">
                  <c:v>-218.14649999999997</c:v>
                </c:pt>
                <c:pt idx="76159">
                  <c:v>-218.14449999999997</c:v>
                </c:pt>
                <c:pt idx="76160">
                  <c:v>-218.14249999999998</c:v>
                </c:pt>
                <c:pt idx="76161">
                  <c:v>-218.14049999999997</c:v>
                </c:pt>
                <c:pt idx="76162">
                  <c:v>-218.13849999999996</c:v>
                </c:pt>
                <c:pt idx="76163">
                  <c:v>-218.13649999999998</c:v>
                </c:pt>
                <c:pt idx="76164">
                  <c:v>-218.13449999999997</c:v>
                </c:pt>
                <c:pt idx="76165">
                  <c:v>-218.13249999999996</c:v>
                </c:pt>
                <c:pt idx="76166">
                  <c:v>-218.13049999999998</c:v>
                </c:pt>
                <c:pt idx="76167">
                  <c:v>-218.12849999999997</c:v>
                </c:pt>
                <c:pt idx="76168">
                  <c:v>-218.12649999999996</c:v>
                </c:pt>
                <c:pt idx="76169">
                  <c:v>-218.12449999999998</c:v>
                </c:pt>
                <c:pt idx="76170">
                  <c:v>-218.12249999999997</c:v>
                </c:pt>
                <c:pt idx="76171">
                  <c:v>-218.12049999999996</c:v>
                </c:pt>
                <c:pt idx="76172">
                  <c:v>-218.11849999999998</c:v>
                </c:pt>
                <c:pt idx="76173">
                  <c:v>-218.11649999999997</c:v>
                </c:pt>
                <c:pt idx="76174">
                  <c:v>-218.11449999999996</c:v>
                </c:pt>
                <c:pt idx="76175">
                  <c:v>-218.11249999999998</c:v>
                </c:pt>
                <c:pt idx="76176">
                  <c:v>-218.11049999999997</c:v>
                </c:pt>
                <c:pt idx="76177">
                  <c:v>-218.10849999999996</c:v>
                </c:pt>
                <c:pt idx="76178">
                  <c:v>-218.10649999999998</c:v>
                </c:pt>
                <c:pt idx="76179">
                  <c:v>-218.10449999999997</c:v>
                </c:pt>
                <c:pt idx="76180">
                  <c:v>-218.10249999999996</c:v>
                </c:pt>
                <c:pt idx="76181">
                  <c:v>-218.10049999999998</c:v>
                </c:pt>
                <c:pt idx="76182">
                  <c:v>-218.09849999999997</c:v>
                </c:pt>
                <c:pt idx="76183">
                  <c:v>-218.09649999999996</c:v>
                </c:pt>
                <c:pt idx="76184">
                  <c:v>-218.09449999999998</c:v>
                </c:pt>
                <c:pt idx="76185">
                  <c:v>-218.09249999999997</c:v>
                </c:pt>
                <c:pt idx="76186">
                  <c:v>-218.09049999999996</c:v>
                </c:pt>
                <c:pt idx="76187">
                  <c:v>-218.08849999999998</c:v>
                </c:pt>
                <c:pt idx="76188">
                  <c:v>-218.08649999999997</c:v>
                </c:pt>
                <c:pt idx="76189">
                  <c:v>-218.08449999999999</c:v>
                </c:pt>
                <c:pt idx="76190">
                  <c:v>-218.08249999999998</c:v>
                </c:pt>
                <c:pt idx="76191">
                  <c:v>-218.08049999999997</c:v>
                </c:pt>
                <c:pt idx="76192">
                  <c:v>-218.07849999999999</c:v>
                </c:pt>
                <c:pt idx="76193">
                  <c:v>-218.07649999999998</c:v>
                </c:pt>
                <c:pt idx="76194">
                  <c:v>-218.07449999999997</c:v>
                </c:pt>
                <c:pt idx="76195">
                  <c:v>-218.07249999999999</c:v>
                </c:pt>
                <c:pt idx="76196">
                  <c:v>-218.07049999999998</c:v>
                </c:pt>
                <c:pt idx="76197">
                  <c:v>-218.06849999999997</c:v>
                </c:pt>
                <c:pt idx="76198">
                  <c:v>-218.06649999999999</c:v>
                </c:pt>
                <c:pt idx="76199">
                  <c:v>-218.06449999999998</c:v>
                </c:pt>
                <c:pt idx="76200">
                  <c:v>-218.06249999999997</c:v>
                </c:pt>
                <c:pt idx="76201">
                  <c:v>-218.06049999999999</c:v>
                </c:pt>
                <c:pt idx="76202">
                  <c:v>-218.05849999999998</c:v>
                </c:pt>
                <c:pt idx="76203">
                  <c:v>-218.05649999999997</c:v>
                </c:pt>
                <c:pt idx="76204">
                  <c:v>-218.05449999999999</c:v>
                </c:pt>
                <c:pt idx="76205">
                  <c:v>-218.05249999999998</c:v>
                </c:pt>
                <c:pt idx="76206">
                  <c:v>-218.05049999999997</c:v>
                </c:pt>
                <c:pt idx="76207">
                  <c:v>-218.04849999999999</c:v>
                </c:pt>
                <c:pt idx="76208">
                  <c:v>-218.04649999999998</c:v>
                </c:pt>
                <c:pt idx="76209">
                  <c:v>-218.04449999999997</c:v>
                </c:pt>
                <c:pt idx="76210">
                  <c:v>-218.04249999999999</c:v>
                </c:pt>
                <c:pt idx="76211">
                  <c:v>-218.04049999999998</c:v>
                </c:pt>
                <c:pt idx="76212">
                  <c:v>-218.03849999999997</c:v>
                </c:pt>
                <c:pt idx="76213">
                  <c:v>-218.03649999999999</c:v>
                </c:pt>
                <c:pt idx="76214">
                  <c:v>-218.03449999999998</c:v>
                </c:pt>
                <c:pt idx="76215">
                  <c:v>-218.03249999999997</c:v>
                </c:pt>
                <c:pt idx="76216">
                  <c:v>-218.03049999999999</c:v>
                </c:pt>
                <c:pt idx="76217">
                  <c:v>-218.02849999999998</c:v>
                </c:pt>
                <c:pt idx="76218">
                  <c:v>-218.02649999999997</c:v>
                </c:pt>
                <c:pt idx="76219">
                  <c:v>-218.02449999999999</c:v>
                </c:pt>
                <c:pt idx="76220">
                  <c:v>-218.02249999999998</c:v>
                </c:pt>
                <c:pt idx="76221">
                  <c:v>-218.02049999999997</c:v>
                </c:pt>
                <c:pt idx="76222">
                  <c:v>-218.01849999999999</c:v>
                </c:pt>
                <c:pt idx="76223">
                  <c:v>-218.01649999999998</c:v>
                </c:pt>
                <c:pt idx="76224">
                  <c:v>-218.01449999999997</c:v>
                </c:pt>
                <c:pt idx="76225">
                  <c:v>-218.01249999999999</c:v>
                </c:pt>
                <c:pt idx="76226">
                  <c:v>-218.01049999999998</c:v>
                </c:pt>
                <c:pt idx="76227">
                  <c:v>-218.00849999999997</c:v>
                </c:pt>
                <c:pt idx="76228">
                  <c:v>-218.00649999999999</c:v>
                </c:pt>
                <c:pt idx="76229">
                  <c:v>-218.00449999999998</c:v>
                </c:pt>
                <c:pt idx="76230">
                  <c:v>-218.00249999999997</c:v>
                </c:pt>
                <c:pt idx="76231">
                  <c:v>-218.00049999999999</c:v>
                </c:pt>
                <c:pt idx="76232">
                  <c:v>-217.99849999999998</c:v>
                </c:pt>
                <c:pt idx="76233">
                  <c:v>-217.99649999999997</c:v>
                </c:pt>
                <c:pt idx="76234">
                  <c:v>-217.99449999999999</c:v>
                </c:pt>
                <c:pt idx="76235">
                  <c:v>-217.99249999999998</c:v>
                </c:pt>
                <c:pt idx="76236">
                  <c:v>-217.99049999999997</c:v>
                </c:pt>
                <c:pt idx="76237">
                  <c:v>-217.98849999999999</c:v>
                </c:pt>
                <c:pt idx="76238">
                  <c:v>-217.98649999999998</c:v>
                </c:pt>
                <c:pt idx="76239">
                  <c:v>-217.98449999999997</c:v>
                </c:pt>
                <c:pt idx="76240">
                  <c:v>-217.98249999999999</c:v>
                </c:pt>
                <c:pt idx="76241">
                  <c:v>-217.98049999999998</c:v>
                </c:pt>
                <c:pt idx="76242">
                  <c:v>-217.97849999999997</c:v>
                </c:pt>
                <c:pt idx="76243">
                  <c:v>-217.97649999999999</c:v>
                </c:pt>
                <c:pt idx="76244">
                  <c:v>-217.97449999999998</c:v>
                </c:pt>
                <c:pt idx="76245">
                  <c:v>-217.97249999999997</c:v>
                </c:pt>
                <c:pt idx="76246">
                  <c:v>-217.97049999999999</c:v>
                </c:pt>
                <c:pt idx="76247">
                  <c:v>-217.96849999999998</c:v>
                </c:pt>
                <c:pt idx="76248">
                  <c:v>-217.96649999999997</c:v>
                </c:pt>
                <c:pt idx="76249">
                  <c:v>-217.96449999999999</c:v>
                </c:pt>
                <c:pt idx="76250">
                  <c:v>-217.96249999999998</c:v>
                </c:pt>
                <c:pt idx="76251">
                  <c:v>-217.96049999999997</c:v>
                </c:pt>
                <c:pt idx="76252">
                  <c:v>-217.95849999999999</c:v>
                </c:pt>
                <c:pt idx="76253">
                  <c:v>-217.95649999999998</c:v>
                </c:pt>
                <c:pt idx="76254">
                  <c:v>-217.95449999999997</c:v>
                </c:pt>
                <c:pt idx="76255">
                  <c:v>-217.95249999999999</c:v>
                </c:pt>
                <c:pt idx="76256">
                  <c:v>-217.95049999999998</c:v>
                </c:pt>
                <c:pt idx="76257">
                  <c:v>-217.94849999999997</c:v>
                </c:pt>
                <c:pt idx="76258">
                  <c:v>-217.94649999999999</c:v>
                </c:pt>
                <c:pt idx="76259">
                  <c:v>-217.94449999999998</c:v>
                </c:pt>
                <c:pt idx="76260">
                  <c:v>-217.94249999999997</c:v>
                </c:pt>
                <c:pt idx="76261">
                  <c:v>-217.94049999999999</c:v>
                </c:pt>
                <c:pt idx="76262">
                  <c:v>-217.93849999999998</c:v>
                </c:pt>
                <c:pt idx="76263">
                  <c:v>-217.93649999999997</c:v>
                </c:pt>
                <c:pt idx="76264">
                  <c:v>-217.93449999999999</c:v>
                </c:pt>
                <c:pt idx="76265">
                  <c:v>-217.93249999999998</c:v>
                </c:pt>
                <c:pt idx="76266">
                  <c:v>-217.93049999999997</c:v>
                </c:pt>
                <c:pt idx="76267">
                  <c:v>-217.92849999999999</c:v>
                </c:pt>
                <c:pt idx="76268">
                  <c:v>-217.92649999999998</c:v>
                </c:pt>
                <c:pt idx="76269">
                  <c:v>-217.92449999999997</c:v>
                </c:pt>
                <c:pt idx="76270">
                  <c:v>-217.92249999999999</c:v>
                </c:pt>
                <c:pt idx="76271">
                  <c:v>-217.92049999999998</c:v>
                </c:pt>
                <c:pt idx="76272">
                  <c:v>-217.91849999999997</c:v>
                </c:pt>
                <c:pt idx="76273">
                  <c:v>-217.91649999999998</c:v>
                </c:pt>
                <c:pt idx="76274">
                  <c:v>-217.91449999999998</c:v>
                </c:pt>
                <c:pt idx="76275">
                  <c:v>-217.91249999999997</c:v>
                </c:pt>
                <c:pt idx="76276">
                  <c:v>-217.91049999999998</c:v>
                </c:pt>
                <c:pt idx="76277">
                  <c:v>-217.90849999999998</c:v>
                </c:pt>
                <c:pt idx="76278">
                  <c:v>-217.90649999999997</c:v>
                </c:pt>
                <c:pt idx="76279">
                  <c:v>-217.90449999999998</c:v>
                </c:pt>
                <c:pt idx="76280">
                  <c:v>-217.90249999999997</c:v>
                </c:pt>
                <c:pt idx="76281">
                  <c:v>-217.90049999999997</c:v>
                </c:pt>
                <c:pt idx="76282">
                  <c:v>-217.89849999999998</c:v>
                </c:pt>
                <c:pt idx="76283">
                  <c:v>-217.89649999999997</c:v>
                </c:pt>
                <c:pt idx="76284">
                  <c:v>-217.89449999999997</c:v>
                </c:pt>
                <c:pt idx="76285">
                  <c:v>-217.89249999999998</c:v>
                </c:pt>
                <c:pt idx="76286">
                  <c:v>-217.89049999999997</c:v>
                </c:pt>
                <c:pt idx="76287">
                  <c:v>-217.88849999999996</c:v>
                </c:pt>
                <c:pt idx="76288">
                  <c:v>-217.88649999999998</c:v>
                </c:pt>
                <c:pt idx="76289">
                  <c:v>-217.88449999999997</c:v>
                </c:pt>
                <c:pt idx="76290">
                  <c:v>-217.88249999999996</c:v>
                </c:pt>
                <c:pt idx="76291">
                  <c:v>-217.88049999999998</c:v>
                </c:pt>
                <c:pt idx="76292">
                  <c:v>-217.87849999999997</c:v>
                </c:pt>
                <c:pt idx="76293">
                  <c:v>-217.87649999999996</c:v>
                </c:pt>
                <c:pt idx="76294">
                  <c:v>-217.87449999999998</c:v>
                </c:pt>
                <c:pt idx="76295">
                  <c:v>-217.87249999999997</c:v>
                </c:pt>
                <c:pt idx="76296">
                  <c:v>-217.87049999999996</c:v>
                </c:pt>
                <c:pt idx="76297">
                  <c:v>-217.86849999999998</c:v>
                </c:pt>
                <c:pt idx="76298">
                  <c:v>-217.86649999999997</c:v>
                </c:pt>
                <c:pt idx="76299">
                  <c:v>-217.86449999999996</c:v>
                </c:pt>
                <c:pt idx="76300">
                  <c:v>-217.86249999999998</c:v>
                </c:pt>
                <c:pt idx="76301">
                  <c:v>-217.86049999999997</c:v>
                </c:pt>
                <c:pt idx="76302">
                  <c:v>-217.85849999999996</c:v>
                </c:pt>
                <c:pt idx="76303">
                  <c:v>-217.85649999999998</c:v>
                </c:pt>
                <c:pt idx="76304">
                  <c:v>-217.85449999999997</c:v>
                </c:pt>
                <c:pt idx="76305">
                  <c:v>-217.85249999999996</c:v>
                </c:pt>
                <c:pt idx="76306">
                  <c:v>-217.85049999999998</c:v>
                </c:pt>
                <c:pt idx="76307">
                  <c:v>-217.84849999999997</c:v>
                </c:pt>
                <c:pt idx="76308">
                  <c:v>-217.84649999999996</c:v>
                </c:pt>
                <c:pt idx="76309">
                  <c:v>-217.84449999999998</c:v>
                </c:pt>
                <c:pt idx="76310">
                  <c:v>-217.84249999999997</c:v>
                </c:pt>
                <c:pt idx="76311">
                  <c:v>-217.84049999999996</c:v>
                </c:pt>
                <c:pt idx="76312">
                  <c:v>-217.83849999999998</c:v>
                </c:pt>
                <c:pt idx="76313">
                  <c:v>-217.83649999999997</c:v>
                </c:pt>
                <c:pt idx="76314">
                  <c:v>-217.83449999999999</c:v>
                </c:pt>
                <c:pt idx="76315">
                  <c:v>-217.83249999999998</c:v>
                </c:pt>
                <c:pt idx="76316">
                  <c:v>-217.83049999999997</c:v>
                </c:pt>
                <c:pt idx="76317">
                  <c:v>-217.82849999999999</c:v>
                </c:pt>
                <c:pt idx="76318">
                  <c:v>-217.82649999999998</c:v>
                </c:pt>
                <c:pt idx="76319">
                  <c:v>-217.82449999999997</c:v>
                </c:pt>
                <c:pt idx="76320">
                  <c:v>-217.82249999999999</c:v>
                </c:pt>
                <c:pt idx="76321">
                  <c:v>-217.82049999999998</c:v>
                </c:pt>
                <c:pt idx="76322">
                  <c:v>-217.81849999999997</c:v>
                </c:pt>
                <c:pt idx="76323">
                  <c:v>-217.81649999999999</c:v>
                </c:pt>
                <c:pt idx="76324">
                  <c:v>-217.81449999999998</c:v>
                </c:pt>
                <c:pt idx="76325">
                  <c:v>-217.81249999999997</c:v>
                </c:pt>
                <c:pt idx="76326">
                  <c:v>-217.81049999999999</c:v>
                </c:pt>
                <c:pt idx="76327">
                  <c:v>-217.80849999999998</c:v>
                </c:pt>
                <c:pt idx="76328">
                  <c:v>-217.80649999999997</c:v>
                </c:pt>
                <c:pt idx="76329">
                  <c:v>-217.80449999999999</c:v>
                </c:pt>
                <c:pt idx="76330">
                  <c:v>-217.80249999999998</c:v>
                </c:pt>
                <c:pt idx="76331">
                  <c:v>-217.80049999999997</c:v>
                </c:pt>
                <c:pt idx="76332">
                  <c:v>-217.79849999999999</c:v>
                </c:pt>
                <c:pt idx="76333">
                  <c:v>-217.79649999999998</c:v>
                </c:pt>
                <c:pt idx="76334">
                  <c:v>-217.79449999999997</c:v>
                </c:pt>
                <c:pt idx="76335">
                  <c:v>-217.79249999999999</c:v>
                </c:pt>
                <c:pt idx="76336">
                  <c:v>-217.79049999999998</c:v>
                </c:pt>
                <c:pt idx="76337">
                  <c:v>-217.78849999999997</c:v>
                </c:pt>
                <c:pt idx="76338">
                  <c:v>-217.78649999999999</c:v>
                </c:pt>
                <c:pt idx="76339">
                  <c:v>-217.78449999999998</c:v>
                </c:pt>
                <c:pt idx="76340">
                  <c:v>-217.78249999999997</c:v>
                </c:pt>
                <c:pt idx="76341">
                  <c:v>-217.78049999999999</c:v>
                </c:pt>
                <c:pt idx="76342">
                  <c:v>-217.77849999999998</c:v>
                </c:pt>
                <c:pt idx="76343">
                  <c:v>-217.77649999999997</c:v>
                </c:pt>
                <c:pt idx="76344">
                  <c:v>-217.77449999999999</c:v>
                </c:pt>
                <c:pt idx="76345">
                  <c:v>-217.77249999999998</c:v>
                </c:pt>
                <c:pt idx="76346">
                  <c:v>-217.77049999999997</c:v>
                </c:pt>
                <c:pt idx="76347">
                  <c:v>-217.76849999999999</c:v>
                </c:pt>
                <c:pt idx="76348">
                  <c:v>-217.76649999999998</c:v>
                </c:pt>
                <c:pt idx="76349">
                  <c:v>-217.76449999999997</c:v>
                </c:pt>
                <c:pt idx="76350">
                  <c:v>-217.76249999999999</c:v>
                </c:pt>
                <c:pt idx="76351">
                  <c:v>-217.76049999999998</c:v>
                </c:pt>
                <c:pt idx="76352">
                  <c:v>-217.75849999999997</c:v>
                </c:pt>
                <c:pt idx="76353">
                  <c:v>-217.75649999999999</c:v>
                </c:pt>
                <c:pt idx="76354">
                  <c:v>-217.75449999999998</c:v>
                </c:pt>
                <c:pt idx="76355">
                  <c:v>-217.75249999999997</c:v>
                </c:pt>
                <c:pt idx="76356">
                  <c:v>-217.75049999999999</c:v>
                </c:pt>
                <c:pt idx="76357">
                  <c:v>-217.74849999999998</c:v>
                </c:pt>
                <c:pt idx="76358">
                  <c:v>-217.74649999999997</c:v>
                </c:pt>
                <c:pt idx="76359">
                  <c:v>-217.74449999999999</c:v>
                </c:pt>
                <c:pt idx="76360">
                  <c:v>-217.74249999999998</c:v>
                </c:pt>
                <c:pt idx="76361">
                  <c:v>-217.74049999999997</c:v>
                </c:pt>
                <c:pt idx="76362">
                  <c:v>-217.73849999999999</c:v>
                </c:pt>
                <c:pt idx="76363">
                  <c:v>-217.73649999999998</c:v>
                </c:pt>
                <c:pt idx="76364">
                  <c:v>-217.73449999999997</c:v>
                </c:pt>
                <c:pt idx="76365">
                  <c:v>-217.73249999999999</c:v>
                </c:pt>
                <c:pt idx="76366">
                  <c:v>-217.73049999999998</c:v>
                </c:pt>
                <c:pt idx="76367">
                  <c:v>-217.72849999999997</c:v>
                </c:pt>
                <c:pt idx="76368">
                  <c:v>-217.72649999999999</c:v>
                </c:pt>
                <c:pt idx="76369">
                  <c:v>-217.72449999999998</c:v>
                </c:pt>
                <c:pt idx="76370">
                  <c:v>-217.72249999999997</c:v>
                </c:pt>
                <c:pt idx="76371">
                  <c:v>-217.72049999999999</c:v>
                </c:pt>
                <c:pt idx="76372">
                  <c:v>-217.71849999999998</c:v>
                </c:pt>
                <c:pt idx="76373">
                  <c:v>-217.71649999999997</c:v>
                </c:pt>
                <c:pt idx="76374">
                  <c:v>-217.71449999999999</c:v>
                </c:pt>
                <c:pt idx="76375">
                  <c:v>-217.71249999999998</c:v>
                </c:pt>
                <c:pt idx="76376">
                  <c:v>-217.71049999999997</c:v>
                </c:pt>
                <c:pt idx="76377">
                  <c:v>-217.70849999999999</c:v>
                </c:pt>
                <c:pt idx="76378">
                  <c:v>-217.70649999999998</c:v>
                </c:pt>
                <c:pt idx="76379">
                  <c:v>-217.70449999999997</c:v>
                </c:pt>
                <c:pt idx="76380">
                  <c:v>-217.70249999999999</c:v>
                </c:pt>
                <c:pt idx="76381">
                  <c:v>-217.70049999999998</c:v>
                </c:pt>
                <c:pt idx="76382">
                  <c:v>-217.69849999999997</c:v>
                </c:pt>
                <c:pt idx="76383">
                  <c:v>-217.69649999999999</c:v>
                </c:pt>
                <c:pt idx="76384">
                  <c:v>-217.69449999999998</c:v>
                </c:pt>
                <c:pt idx="76385">
                  <c:v>-217.69249999999997</c:v>
                </c:pt>
                <c:pt idx="76386">
                  <c:v>-217.69049999999999</c:v>
                </c:pt>
                <c:pt idx="76387">
                  <c:v>-217.68849999999998</c:v>
                </c:pt>
                <c:pt idx="76388">
                  <c:v>-217.68649999999997</c:v>
                </c:pt>
                <c:pt idx="76389">
                  <c:v>-217.68449999999999</c:v>
                </c:pt>
                <c:pt idx="76390">
                  <c:v>-217.68249999999998</c:v>
                </c:pt>
                <c:pt idx="76391">
                  <c:v>-217.68049999999997</c:v>
                </c:pt>
                <c:pt idx="76392">
                  <c:v>-217.67849999999999</c:v>
                </c:pt>
                <c:pt idx="76393">
                  <c:v>-217.67649999999998</c:v>
                </c:pt>
                <c:pt idx="76394">
                  <c:v>-217.67449999999997</c:v>
                </c:pt>
                <c:pt idx="76395">
                  <c:v>-217.67249999999999</c:v>
                </c:pt>
                <c:pt idx="76396">
                  <c:v>-217.67049999999998</c:v>
                </c:pt>
                <c:pt idx="76397">
                  <c:v>-217.66849999999997</c:v>
                </c:pt>
                <c:pt idx="76398">
                  <c:v>-217.66649999999998</c:v>
                </c:pt>
                <c:pt idx="76399">
                  <c:v>-217.66449999999998</c:v>
                </c:pt>
                <c:pt idx="76400">
                  <c:v>-217.66249999999997</c:v>
                </c:pt>
                <c:pt idx="76401">
                  <c:v>-217.66049999999998</c:v>
                </c:pt>
                <c:pt idx="76402">
                  <c:v>-217.65849999999998</c:v>
                </c:pt>
                <c:pt idx="76403">
                  <c:v>-217.65649999999997</c:v>
                </c:pt>
                <c:pt idx="76404">
                  <c:v>-217.65449999999998</c:v>
                </c:pt>
                <c:pt idx="76405">
                  <c:v>-217.65249999999997</c:v>
                </c:pt>
                <c:pt idx="76406">
                  <c:v>-217.65049999999997</c:v>
                </c:pt>
                <c:pt idx="76407">
                  <c:v>-217.64849999999998</c:v>
                </c:pt>
                <c:pt idx="76408">
                  <c:v>-217.64649999999997</c:v>
                </c:pt>
                <c:pt idx="76409">
                  <c:v>-217.64449999999997</c:v>
                </c:pt>
                <c:pt idx="76410">
                  <c:v>-217.64249999999998</c:v>
                </c:pt>
                <c:pt idx="76411">
                  <c:v>-217.64049999999997</c:v>
                </c:pt>
                <c:pt idx="76412">
                  <c:v>-217.63849999999996</c:v>
                </c:pt>
                <c:pt idx="76413">
                  <c:v>-217.63649999999998</c:v>
                </c:pt>
                <c:pt idx="76414">
                  <c:v>-217.63449999999997</c:v>
                </c:pt>
                <c:pt idx="76415">
                  <c:v>-217.63249999999996</c:v>
                </c:pt>
                <c:pt idx="76416">
                  <c:v>-217.63049999999998</c:v>
                </c:pt>
                <c:pt idx="76417">
                  <c:v>-217.62849999999997</c:v>
                </c:pt>
                <c:pt idx="76418">
                  <c:v>-217.62649999999996</c:v>
                </c:pt>
                <c:pt idx="76419">
                  <c:v>-217.62449999999998</c:v>
                </c:pt>
                <c:pt idx="76420">
                  <c:v>-217.62249999999997</c:v>
                </c:pt>
                <c:pt idx="76421">
                  <c:v>-217.62049999999996</c:v>
                </c:pt>
                <c:pt idx="76422">
                  <c:v>-217.61849999999998</c:v>
                </c:pt>
                <c:pt idx="76423">
                  <c:v>-217.61649999999997</c:v>
                </c:pt>
                <c:pt idx="76424">
                  <c:v>-217.61449999999996</c:v>
                </c:pt>
                <c:pt idx="76425">
                  <c:v>-217.61249999999998</c:v>
                </c:pt>
                <c:pt idx="76426">
                  <c:v>-217.61049999999997</c:v>
                </c:pt>
                <c:pt idx="76427">
                  <c:v>-217.60849999999996</c:v>
                </c:pt>
                <c:pt idx="76428">
                  <c:v>-217.60649999999998</c:v>
                </c:pt>
                <c:pt idx="76429">
                  <c:v>-217.60449999999997</c:v>
                </c:pt>
                <c:pt idx="76430">
                  <c:v>-217.60249999999996</c:v>
                </c:pt>
                <c:pt idx="76431">
                  <c:v>-217.60049999999998</c:v>
                </c:pt>
                <c:pt idx="76432">
                  <c:v>-217.59849999999997</c:v>
                </c:pt>
                <c:pt idx="76433">
                  <c:v>-217.59649999999996</c:v>
                </c:pt>
                <c:pt idx="76434">
                  <c:v>-217.59449999999998</c:v>
                </c:pt>
                <c:pt idx="76435">
                  <c:v>-217.59249999999997</c:v>
                </c:pt>
                <c:pt idx="76436">
                  <c:v>-217.59049999999996</c:v>
                </c:pt>
                <c:pt idx="76437">
                  <c:v>-217.58849999999998</c:v>
                </c:pt>
                <c:pt idx="76438">
                  <c:v>-217.58649999999997</c:v>
                </c:pt>
                <c:pt idx="76439">
                  <c:v>-217.58449999999999</c:v>
                </c:pt>
                <c:pt idx="76440">
                  <c:v>-217.58249999999998</c:v>
                </c:pt>
                <c:pt idx="76441">
                  <c:v>-217.58049999999997</c:v>
                </c:pt>
                <c:pt idx="76442">
                  <c:v>-217.57849999999999</c:v>
                </c:pt>
                <c:pt idx="76443">
                  <c:v>-217.57649999999998</c:v>
                </c:pt>
                <c:pt idx="76444">
                  <c:v>-217.57449999999997</c:v>
                </c:pt>
                <c:pt idx="76445">
                  <c:v>-217.57249999999999</c:v>
                </c:pt>
                <c:pt idx="76446">
                  <c:v>-217.57049999999998</c:v>
                </c:pt>
                <c:pt idx="76447">
                  <c:v>-217.56849999999997</c:v>
                </c:pt>
                <c:pt idx="76448">
                  <c:v>-217.56649999999999</c:v>
                </c:pt>
                <c:pt idx="76449">
                  <c:v>-217.56449999999998</c:v>
                </c:pt>
                <c:pt idx="76450">
                  <c:v>-217.56249999999997</c:v>
                </c:pt>
                <c:pt idx="76451">
                  <c:v>-217.56049999999999</c:v>
                </c:pt>
                <c:pt idx="76452">
                  <c:v>-217.55849999999998</c:v>
                </c:pt>
                <c:pt idx="76453">
                  <c:v>-217.55649999999997</c:v>
                </c:pt>
                <c:pt idx="76454">
                  <c:v>-217.55449999999999</c:v>
                </c:pt>
                <c:pt idx="76455">
                  <c:v>-217.55249999999998</c:v>
                </c:pt>
                <c:pt idx="76456">
                  <c:v>-217.55049999999997</c:v>
                </c:pt>
                <c:pt idx="76457">
                  <c:v>-217.54849999999999</c:v>
                </c:pt>
                <c:pt idx="76458">
                  <c:v>-217.54649999999998</c:v>
                </c:pt>
                <c:pt idx="76459">
                  <c:v>-217.54449999999997</c:v>
                </c:pt>
                <c:pt idx="76460">
                  <c:v>-217.54249999999999</c:v>
                </c:pt>
                <c:pt idx="76461">
                  <c:v>-217.54049999999998</c:v>
                </c:pt>
                <c:pt idx="76462">
                  <c:v>-217.53849999999997</c:v>
                </c:pt>
                <c:pt idx="76463">
                  <c:v>-217.53649999999999</c:v>
                </c:pt>
                <c:pt idx="76464">
                  <c:v>-217.53449999999998</c:v>
                </c:pt>
                <c:pt idx="76465">
                  <c:v>-217.53249999999997</c:v>
                </c:pt>
                <c:pt idx="76466">
                  <c:v>-217.53049999999999</c:v>
                </c:pt>
                <c:pt idx="76467">
                  <c:v>-217.52849999999998</c:v>
                </c:pt>
                <c:pt idx="76468">
                  <c:v>-217.52649999999997</c:v>
                </c:pt>
                <c:pt idx="76469">
                  <c:v>-217.52449999999999</c:v>
                </c:pt>
                <c:pt idx="76470">
                  <c:v>-217.52249999999998</c:v>
                </c:pt>
                <c:pt idx="76471">
                  <c:v>-217.52049999999997</c:v>
                </c:pt>
                <c:pt idx="76472">
                  <c:v>-217.51849999999999</c:v>
                </c:pt>
                <c:pt idx="76473">
                  <c:v>-217.51649999999998</c:v>
                </c:pt>
                <c:pt idx="76474">
                  <c:v>-217.51449999999997</c:v>
                </c:pt>
                <c:pt idx="76475">
                  <c:v>-217.51249999999999</c:v>
                </c:pt>
                <c:pt idx="76476">
                  <c:v>-217.51049999999998</c:v>
                </c:pt>
                <c:pt idx="76477">
                  <c:v>-217.50849999999997</c:v>
                </c:pt>
                <c:pt idx="76478">
                  <c:v>-217.50649999999999</c:v>
                </c:pt>
                <c:pt idx="76479">
                  <c:v>-217.50449999999998</c:v>
                </c:pt>
                <c:pt idx="76480">
                  <c:v>-217.50249999999997</c:v>
                </c:pt>
                <c:pt idx="76481">
                  <c:v>-217.50049999999999</c:v>
                </c:pt>
                <c:pt idx="76482">
                  <c:v>-217.49849999999998</c:v>
                </c:pt>
                <c:pt idx="76483">
                  <c:v>-217.49649999999997</c:v>
                </c:pt>
                <c:pt idx="76484">
                  <c:v>-217.49449999999999</c:v>
                </c:pt>
                <c:pt idx="76485">
                  <c:v>-217.49249999999998</c:v>
                </c:pt>
                <c:pt idx="76486">
                  <c:v>-217.49049999999997</c:v>
                </c:pt>
                <c:pt idx="76487">
                  <c:v>-217.48849999999999</c:v>
                </c:pt>
                <c:pt idx="76488">
                  <c:v>-217.48649999999998</c:v>
                </c:pt>
                <c:pt idx="76489">
                  <c:v>-217.48449999999997</c:v>
                </c:pt>
                <c:pt idx="76490">
                  <c:v>-217.48249999999999</c:v>
                </c:pt>
                <c:pt idx="76491">
                  <c:v>-217.48049999999998</c:v>
                </c:pt>
                <c:pt idx="76492">
                  <c:v>-217.47849999999997</c:v>
                </c:pt>
                <c:pt idx="76493">
                  <c:v>-217.47649999999999</c:v>
                </c:pt>
                <c:pt idx="76494">
                  <c:v>-217.47449999999998</c:v>
                </c:pt>
                <c:pt idx="76495">
                  <c:v>-217.47249999999997</c:v>
                </c:pt>
                <c:pt idx="76496">
                  <c:v>-217.47049999999999</c:v>
                </c:pt>
                <c:pt idx="76497">
                  <c:v>-217.46849999999998</c:v>
                </c:pt>
                <c:pt idx="76498">
                  <c:v>-217.46649999999997</c:v>
                </c:pt>
                <c:pt idx="76499">
                  <c:v>-217.46449999999999</c:v>
                </c:pt>
                <c:pt idx="76500">
                  <c:v>-217.46249999999998</c:v>
                </c:pt>
                <c:pt idx="76501">
                  <c:v>-217.46049999999997</c:v>
                </c:pt>
                <c:pt idx="76502">
                  <c:v>-217.45849999999999</c:v>
                </c:pt>
                <c:pt idx="76503">
                  <c:v>-217.45649999999998</c:v>
                </c:pt>
                <c:pt idx="76504">
                  <c:v>-217.45449999999997</c:v>
                </c:pt>
                <c:pt idx="76505">
                  <c:v>-217.45249999999999</c:v>
                </c:pt>
                <c:pt idx="76506">
                  <c:v>-217.45049999999998</c:v>
                </c:pt>
                <c:pt idx="76507">
                  <c:v>-217.44849999999997</c:v>
                </c:pt>
                <c:pt idx="76508">
                  <c:v>-217.44649999999999</c:v>
                </c:pt>
                <c:pt idx="76509">
                  <c:v>-217.44449999999998</c:v>
                </c:pt>
                <c:pt idx="76510">
                  <c:v>-217.44249999999997</c:v>
                </c:pt>
                <c:pt idx="76511">
                  <c:v>-217.44049999999999</c:v>
                </c:pt>
                <c:pt idx="76512">
                  <c:v>-217.43849999999998</c:v>
                </c:pt>
                <c:pt idx="76513">
                  <c:v>-217.43649999999997</c:v>
                </c:pt>
                <c:pt idx="76514">
                  <c:v>-217.43449999999999</c:v>
                </c:pt>
                <c:pt idx="76515">
                  <c:v>-217.43249999999998</c:v>
                </c:pt>
                <c:pt idx="76516">
                  <c:v>-217.43049999999997</c:v>
                </c:pt>
                <c:pt idx="76517">
                  <c:v>-217.42849999999999</c:v>
                </c:pt>
                <c:pt idx="76518">
                  <c:v>-217.42649999999998</c:v>
                </c:pt>
                <c:pt idx="76519">
                  <c:v>-217.42449999999997</c:v>
                </c:pt>
                <c:pt idx="76520">
                  <c:v>-217.42249999999999</c:v>
                </c:pt>
                <c:pt idx="76521">
                  <c:v>-217.42049999999998</c:v>
                </c:pt>
                <c:pt idx="76522">
                  <c:v>-217.41849999999997</c:v>
                </c:pt>
                <c:pt idx="76523">
                  <c:v>-217.41649999999998</c:v>
                </c:pt>
                <c:pt idx="76524">
                  <c:v>-217.41449999999998</c:v>
                </c:pt>
                <c:pt idx="76525">
                  <c:v>-217.41249999999997</c:v>
                </c:pt>
                <c:pt idx="76526">
                  <c:v>-217.41049999999998</c:v>
                </c:pt>
                <c:pt idx="76527">
                  <c:v>-217.40849999999998</c:v>
                </c:pt>
                <c:pt idx="76528">
                  <c:v>-217.40649999999997</c:v>
                </c:pt>
                <c:pt idx="76529">
                  <c:v>-217.40449999999998</c:v>
                </c:pt>
                <c:pt idx="76530">
                  <c:v>-217.40249999999997</c:v>
                </c:pt>
                <c:pt idx="76531">
                  <c:v>-217.40049999999997</c:v>
                </c:pt>
                <c:pt idx="76532">
                  <c:v>-217.39849999999998</c:v>
                </c:pt>
                <c:pt idx="76533">
                  <c:v>-217.39649999999997</c:v>
                </c:pt>
                <c:pt idx="76534">
                  <c:v>-217.39449999999997</c:v>
                </c:pt>
                <c:pt idx="76535">
                  <c:v>-217.39249999999998</c:v>
                </c:pt>
                <c:pt idx="76536">
                  <c:v>-217.39049999999997</c:v>
                </c:pt>
                <c:pt idx="76537">
                  <c:v>-217.38849999999996</c:v>
                </c:pt>
                <c:pt idx="76538">
                  <c:v>-217.38649999999998</c:v>
                </c:pt>
                <c:pt idx="76539">
                  <c:v>-217.38449999999997</c:v>
                </c:pt>
                <c:pt idx="76540">
                  <c:v>-217.38249999999996</c:v>
                </c:pt>
                <c:pt idx="76541">
                  <c:v>-217.38049999999998</c:v>
                </c:pt>
                <c:pt idx="76542">
                  <c:v>-217.37849999999997</c:v>
                </c:pt>
                <c:pt idx="76543">
                  <c:v>-217.37649999999996</c:v>
                </c:pt>
                <c:pt idx="76544">
                  <c:v>-217.37449999999998</c:v>
                </c:pt>
                <c:pt idx="76545">
                  <c:v>-217.37249999999997</c:v>
                </c:pt>
                <c:pt idx="76546">
                  <c:v>-217.37049999999996</c:v>
                </c:pt>
                <c:pt idx="76547">
                  <c:v>-217.36849999999998</c:v>
                </c:pt>
                <c:pt idx="76548">
                  <c:v>-217.36649999999997</c:v>
                </c:pt>
                <c:pt idx="76549">
                  <c:v>-217.36449999999996</c:v>
                </c:pt>
                <c:pt idx="76550">
                  <c:v>-217.36249999999998</c:v>
                </c:pt>
                <c:pt idx="76551">
                  <c:v>-217.36049999999997</c:v>
                </c:pt>
                <c:pt idx="76552">
                  <c:v>-217.35849999999996</c:v>
                </c:pt>
                <c:pt idx="76553">
                  <c:v>-217.35649999999998</c:v>
                </c:pt>
                <c:pt idx="76554">
                  <c:v>-217.35449999999997</c:v>
                </c:pt>
                <c:pt idx="76555">
                  <c:v>-217.35249999999996</c:v>
                </c:pt>
                <c:pt idx="76556">
                  <c:v>-217.35049999999998</c:v>
                </c:pt>
                <c:pt idx="76557">
                  <c:v>-217.34849999999997</c:v>
                </c:pt>
                <c:pt idx="76558">
                  <c:v>-217.34649999999996</c:v>
                </c:pt>
                <c:pt idx="76559">
                  <c:v>-217.34449999999998</c:v>
                </c:pt>
                <c:pt idx="76560">
                  <c:v>-217.34249999999997</c:v>
                </c:pt>
                <c:pt idx="76561">
                  <c:v>-217.34049999999996</c:v>
                </c:pt>
                <c:pt idx="76562">
                  <c:v>-217.33849999999998</c:v>
                </c:pt>
                <c:pt idx="76563">
                  <c:v>-217.33649999999997</c:v>
                </c:pt>
                <c:pt idx="76564">
                  <c:v>-217.33449999999999</c:v>
                </c:pt>
                <c:pt idx="76565">
                  <c:v>-217.33249999999998</c:v>
                </c:pt>
                <c:pt idx="76566">
                  <c:v>-217.33049999999997</c:v>
                </c:pt>
                <c:pt idx="76567">
                  <c:v>-217.32849999999999</c:v>
                </c:pt>
                <c:pt idx="76568">
                  <c:v>-217.32649999999998</c:v>
                </c:pt>
                <c:pt idx="76569">
                  <c:v>-217.32449999999997</c:v>
                </c:pt>
                <c:pt idx="76570">
                  <c:v>-217.32249999999999</c:v>
                </c:pt>
                <c:pt idx="76571">
                  <c:v>-217.32049999999998</c:v>
                </c:pt>
                <c:pt idx="76572">
                  <c:v>-217.31849999999997</c:v>
                </c:pt>
                <c:pt idx="76573">
                  <c:v>-217.31649999999999</c:v>
                </c:pt>
                <c:pt idx="76574">
                  <c:v>-217.31449999999998</c:v>
                </c:pt>
                <c:pt idx="76575">
                  <c:v>-217.31249999999997</c:v>
                </c:pt>
                <c:pt idx="76576">
                  <c:v>-217.31049999999999</c:v>
                </c:pt>
                <c:pt idx="76577">
                  <c:v>-217.30849999999998</c:v>
                </c:pt>
                <c:pt idx="76578">
                  <c:v>-217.30649999999997</c:v>
                </c:pt>
                <c:pt idx="76579">
                  <c:v>-217.30449999999999</c:v>
                </c:pt>
                <c:pt idx="76580">
                  <c:v>-217.30249999999998</c:v>
                </c:pt>
                <c:pt idx="76581">
                  <c:v>-217.30049999999997</c:v>
                </c:pt>
                <c:pt idx="76582">
                  <c:v>-217.29849999999999</c:v>
                </c:pt>
                <c:pt idx="76583">
                  <c:v>-217.29649999999998</c:v>
                </c:pt>
                <c:pt idx="76584">
                  <c:v>-217.29449999999997</c:v>
                </c:pt>
                <c:pt idx="76585">
                  <c:v>-217.29249999999999</c:v>
                </c:pt>
                <c:pt idx="76586">
                  <c:v>-217.29049999999998</c:v>
                </c:pt>
                <c:pt idx="76587">
                  <c:v>-217.28849999999997</c:v>
                </c:pt>
                <c:pt idx="76588">
                  <c:v>-217.28649999999999</c:v>
                </c:pt>
                <c:pt idx="76589">
                  <c:v>-217.28449999999998</c:v>
                </c:pt>
                <c:pt idx="76590">
                  <c:v>-217.28249999999997</c:v>
                </c:pt>
                <c:pt idx="76591">
                  <c:v>-217.28049999999999</c:v>
                </c:pt>
                <c:pt idx="76592">
                  <c:v>-217.27849999999998</c:v>
                </c:pt>
                <c:pt idx="76593">
                  <c:v>-217.27649999999997</c:v>
                </c:pt>
                <c:pt idx="76594">
                  <c:v>-217.27449999999999</c:v>
                </c:pt>
                <c:pt idx="76595">
                  <c:v>-217.27249999999998</c:v>
                </c:pt>
                <c:pt idx="76596">
                  <c:v>-217.27049999999997</c:v>
                </c:pt>
                <c:pt idx="76597">
                  <c:v>-217.26849999999999</c:v>
                </c:pt>
                <c:pt idx="76598">
                  <c:v>-217.26649999999998</c:v>
                </c:pt>
                <c:pt idx="76599">
                  <c:v>-217.26449999999997</c:v>
                </c:pt>
                <c:pt idx="76600">
                  <c:v>-217.26249999999999</c:v>
                </c:pt>
                <c:pt idx="76601">
                  <c:v>-217.26049999999998</c:v>
                </c:pt>
                <c:pt idx="76602">
                  <c:v>-217.25849999999997</c:v>
                </c:pt>
                <c:pt idx="76603">
                  <c:v>-217.25649999999999</c:v>
                </c:pt>
                <c:pt idx="76604">
                  <c:v>-217.25449999999998</c:v>
                </c:pt>
                <c:pt idx="76605">
                  <c:v>-217.25249999999997</c:v>
                </c:pt>
                <c:pt idx="76606">
                  <c:v>-217.25049999999999</c:v>
                </c:pt>
                <c:pt idx="76607">
                  <c:v>-217.24849999999998</c:v>
                </c:pt>
                <c:pt idx="76608">
                  <c:v>-217.24649999999997</c:v>
                </c:pt>
                <c:pt idx="76609">
                  <c:v>-217.24449999999999</c:v>
                </c:pt>
                <c:pt idx="76610">
                  <c:v>-217.24249999999998</c:v>
                </c:pt>
                <c:pt idx="76611">
                  <c:v>-217.24049999999997</c:v>
                </c:pt>
                <c:pt idx="76612">
                  <c:v>-217.23849999999999</c:v>
                </c:pt>
                <c:pt idx="76613">
                  <c:v>-217.23649999999998</c:v>
                </c:pt>
                <c:pt idx="76614">
                  <c:v>-217.23449999999997</c:v>
                </c:pt>
                <c:pt idx="76615">
                  <c:v>-217.23249999999999</c:v>
                </c:pt>
                <c:pt idx="76616">
                  <c:v>-217.23049999999998</c:v>
                </c:pt>
                <c:pt idx="76617">
                  <c:v>-217.22849999999997</c:v>
                </c:pt>
                <c:pt idx="76618">
                  <c:v>-217.22649999999999</c:v>
                </c:pt>
                <c:pt idx="76619">
                  <c:v>-217.22449999999998</c:v>
                </c:pt>
                <c:pt idx="76620">
                  <c:v>-217.22249999999997</c:v>
                </c:pt>
                <c:pt idx="76621">
                  <c:v>-217.22049999999999</c:v>
                </c:pt>
                <c:pt idx="76622">
                  <c:v>-217.21849999999998</c:v>
                </c:pt>
                <c:pt idx="76623">
                  <c:v>-217.21649999999997</c:v>
                </c:pt>
                <c:pt idx="76624">
                  <c:v>-217.21449999999999</c:v>
                </c:pt>
                <c:pt idx="76625">
                  <c:v>-217.21249999999998</c:v>
                </c:pt>
                <c:pt idx="76626">
                  <c:v>-217.21049999999997</c:v>
                </c:pt>
                <c:pt idx="76627">
                  <c:v>-217.20849999999999</c:v>
                </c:pt>
                <c:pt idx="76628">
                  <c:v>-217.20649999999998</c:v>
                </c:pt>
                <c:pt idx="76629">
                  <c:v>-217.20449999999997</c:v>
                </c:pt>
                <c:pt idx="76630">
                  <c:v>-217.20249999999999</c:v>
                </c:pt>
                <c:pt idx="76631">
                  <c:v>-217.20049999999998</c:v>
                </c:pt>
                <c:pt idx="76632">
                  <c:v>-217.19849999999997</c:v>
                </c:pt>
                <c:pt idx="76633">
                  <c:v>-217.19649999999999</c:v>
                </c:pt>
                <c:pt idx="76634">
                  <c:v>-217.19449999999998</c:v>
                </c:pt>
                <c:pt idx="76635">
                  <c:v>-217.19249999999997</c:v>
                </c:pt>
                <c:pt idx="76636">
                  <c:v>-217.19049999999999</c:v>
                </c:pt>
                <c:pt idx="76637">
                  <c:v>-217.18849999999998</c:v>
                </c:pt>
                <c:pt idx="76638">
                  <c:v>-217.18649999999997</c:v>
                </c:pt>
                <c:pt idx="76639">
                  <c:v>-217.18449999999999</c:v>
                </c:pt>
                <c:pt idx="76640">
                  <c:v>-217.18249999999998</c:v>
                </c:pt>
                <c:pt idx="76641">
                  <c:v>-217.18049999999997</c:v>
                </c:pt>
                <c:pt idx="76642">
                  <c:v>-217.17849999999999</c:v>
                </c:pt>
                <c:pt idx="76643">
                  <c:v>-217.17649999999998</c:v>
                </c:pt>
                <c:pt idx="76644">
                  <c:v>-217.17449999999997</c:v>
                </c:pt>
                <c:pt idx="76645">
                  <c:v>-217.17249999999999</c:v>
                </c:pt>
                <c:pt idx="76646">
                  <c:v>-217.17049999999998</c:v>
                </c:pt>
                <c:pt idx="76647">
                  <c:v>-217.16849999999997</c:v>
                </c:pt>
                <c:pt idx="76648">
                  <c:v>-217.16649999999998</c:v>
                </c:pt>
                <c:pt idx="76649">
                  <c:v>-217.16449999999998</c:v>
                </c:pt>
                <c:pt idx="76650">
                  <c:v>-217.16249999999997</c:v>
                </c:pt>
                <c:pt idx="76651">
                  <c:v>-217.16049999999998</c:v>
                </c:pt>
                <c:pt idx="76652">
                  <c:v>-217.15849999999998</c:v>
                </c:pt>
                <c:pt idx="76653">
                  <c:v>-217.15649999999997</c:v>
                </c:pt>
                <c:pt idx="76654">
                  <c:v>-217.15449999999998</c:v>
                </c:pt>
                <c:pt idx="76655">
                  <c:v>-217.15249999999997</c:v>
                </c:pt>
                <c:pt idx="76656">
                  <c:v>-217.15049999999997</c:v>
                </c:pt>
                <c:pt idx="76657">
                  <c:v>-217.14849999999998</c:v>
                </c:pt>
                <c:pt idx="76658">
                  <c:v>-217.14649999999997</c:v>
                </c:pt>
                <c:pt idx="76659">
                  <c:v>-217.14449999999997</c:v>
                </c:pt>
                <c:pt idx="76660">
                  <c:v>-217.14249999999998</c:v>
                </c:pt>
                <c:pt idx="76661">
                  <c:v>-217.14049999999997</c:v>
                </c:pt>
                <c:pt idx="76662">
                  <c:v>-217.13849999999996</c:v>
                </c:pt>
                <c:pt idx="76663">
                  <c:v>-217.13649999999998</c:v>
                </c:pt>
                <c:pt idx="76664">
                  <c:v>-217.13449999999997</c:v>
                </c:pt>
                <c:pt idx="76665">
                  <c:v>-217.13249999999996</c:v>
                </c:pt>
                <c:pt idx="76666">
                  <c:v>-217.13049999999998</c:v>
                </c:pt>
                <c:pt idx="76667">
                  <c:v>-217.12849999999997</c:v>
                </c:pt>
                <c:pt idx="76668">
                  <c:v>-217.12649999999996</c:v>
                </c:pt>
                <c:pt idx="76669">
                  <c:v>-217.12449999999998</c:v>
                </c:pt>
                <c:pt idx="76670">
                  <c:v>-217.12249999999997</c:v>
                </c:pt>
                <c:pt idx="76671">
                  <c:v>-217.12049999999996</c:v>
                </c:pt>
                <c:pt idx="76672">
                  <c:v>-217.11849999999998</c:v>
                </c:pt>
                <c:pt idx="76673">
                  <c:v>-217.11649999999997</c:v>
                </c:pt>
                <c:pt idx="76674">
                  <c:v>-217.11449999999996</c:v>
                </c:pt>
                <c:pt idx="76675">
                  <c:v>-217.11249999999998</c:v>
                </c:pt>
                <c:pt idx="76676">
                  <c:v>-217.11049999999997</c:v>
                </c:pt>
                <c:pt idx="76677">
                  <c:v>-217.10849999999996</c:v>
                </c:pt>
                <c:pt idx="76678">
                  <c:v>-217.10649999999998</c:v>
                </c:pt>
                <c:pt idx="76679">
                  <c:v>-217.10449999999997</c:v>
                </c:pt>
                <c:pt idx="76680">
                  <c:v>-217.10249999999996</c:v>
                </c:pt>
                <c:pt idx="76681">
                  <c:v>-217.10049999999998</c:v>
                </c:pt>
                <c:pt idx="76682">
                  <c:v>-217.09849999999997</c:v>
                </c:pt>
                <c:pt idx="76683">
                  <c:v>-217.09649999999996</c:v>
                </c:pt>
                <c:pt idx="76684">
                  <c:v>-217.09449999999998</c:v>
                </c:pt>
                <c:pt idx="76685">
                  <c:v>-217.09249999999997</c:v>
                </c:pt>
                <c:pt idx="76686">
                  <c:v>-217.09049999999996</c:v>
                </c:pt>
                <c:pt idx="76687">
                  <c:v>-217.08849999999998</c:v>
                </c:pt>
                <c:pt idx="76688">
                  <c:v>-217.08649999999997</c:v>
                </c:pt>
                <c:pt idx="76689">
                  <c:v>-217.08449999999999</c:v>
                </c:pt>
                <c:pt idx="76690">
                  <c:v>-217.08249999999998</c:v>
                </c:pt>
                <c:pt idx="76691">
                  <c:v>-217.08049999999997</c:v>
                </c:pt>
                <c:pt idx="76692">
                  <c:v>-217.07849999999999</c:v>
                </c:pt>
                <c:pt idx="76693">
                  <c:v>-217.07649999999998</c:v>
                </c:pt>
                <c:pt idx="76694">
                  <c:v>-217.07449999999997</c:v>
                </c:pt>
                <c:pt idx="76695">
                  <c:v>-217.07249999999999</c:v>
                </c:pt>
                <c:pt idx="76696">
                  <c:v>-217.07049999999998</c:v>
                </c:pt>
                <c:pt idx="76697">
                  <c:v>-217.06849999999997</c:v>
                </c:pt>
                <c:pt idx="76698">
                  <c:v>-217.06649999999999</c:v>
                </c:pt>
                <c:pt idx="76699">
                  <c:v>-217.06449999999998</c:v>
                </c:pt>
                <c:pt idx="76700">
                  <c:v>-217.06249999999997</c:v>
                </c:pt>
                <c:pt idx="76701">
                  <c:v>-217.06049999999999</c:v>
                </c:pt>
                <c:pt idx="76702">
                  <c:v>-217.05849999999998</c:v>
                </c:pt>
                <c:pt idx="76703">
                  <c:v>-217.05649999999997</c:v>
                </c:pt>
                <c:pt idx="76704">
                  <c:v>-217.05449999999999</c:v>
                </c:pt>
                <c:pt idx="76705">
                  <c:v>-217.05249999999998</c:v>
                </c:pt>
                <c:pt idx="76706">
                  <c:v>-217.05049999999997</c:v>
                </c:pt>
                <c:pt idx="76707">
                  <c:v>-217.04849999999999</c:v>
                </c:pt>
                <c:pt idx="76708">
                  <c:v>-217.04649999999998</c:v>
                </c:pt>
                <c:pt idx="76709">
                  <c:v>-217.04449999999997</c:v>
                </c:pt>
                <c:pt idx="76710">
                  <c:v>-217.04249999999999</c:v>
                </c:pt>
                <c:pt idx="76711">
                  <c:v>-217.04049999999998</c:v>
                </c:pt>
                <c:pt idx="76712">
                  <c:v>-217.03849999999997</c:v>
                </c:pt>
                <c:pt idx="76713">
                  <c:v>-217.03649999999999</c:v>
                </c:pt>
                <c:pt idx="76714">
                  <c:v>-217.03449999999998</c:v>
                </c:pt>
                <c:pt idx="76715">
                  <c:v>-217.03249999999997</c:v>
                </c:pt>
                <c:pt idx="76716">
                  <c:v>-217.03049999999999</c:v>
                </c:pt>
                <c:pt idx="76717">
                  <c:v>-217.02849999999998</c:v>
                </c:pt>
                <c:pt idx="76718">
                  <c:v>-217.02649999999997</c:v>
                </c:pt>
                <c:pt idx="76719">
                  <c:v>-217.02449999999999</c:v>
                </c:pt>
                <c:pt idx="76720">
                  <c:v>-217.02249999999998</c:v>
                </c:pt>
                <c:pt idx="76721">
                  <c:v>-217.02049999999997</c:v>
                </c:pt>
                <c:pt idx="76722">
                  <c:v>-217.01849999999999</c:v>
                </c:pt>
                <c:pt idx="76723">
                  <c:v>-217.01649999999998</c:v>
                </c:pt>
                <c:pt idx="76724">
                  <c:v>-217.01449999999997</c:v>
                </c:pt>
                <c:pt idx="76725">
                  <c:v>-217.01249999999999</c:v>
                </c:pt>
                <c:pt idx="76726">
                  <c:v>-217.01049999999998</c:v>
                </c:pt>
                <c:pt idx="76727">
                  <c:v>-217.00849999999997</c:v>
                </c:pt>
                <c:pt idx="76728">
                  <c:v>-217.00649999999999</c:v>
                </c:pt>
                <c:pt idx="76729">
                  <c:v>-217.00449999999998</c:v>
                </c:pt>
                <c:pt idx="76730">
                  <c:v>-217.00249999999997</c:v>
                </c:pt>
                <c:pt idx="76731">
                  <c:v>-217.00049999999999</c:v>
                </c:pt>
                <c:pt idx="76732">
                  <c:v>-216.99849999999998</c:v>
                </c:pt>
                <c:pt idx="76733">
                  <c:v>-216.99649999999997</c:v>
                </c:pt>
                <c:pt idx="76734">
                  <c:v>-216.99449999999999</c:v>
                </c:pt>
                <c:pt idx="76735">
                  <c:v>-216.99249999999998</c:v>
                </c:pt>
                <c:pt idx="76736">
                  <c:v>-216.99049999999997</c:v>
                </c:pt>
                <c:pt idx="76737">
                  <c:v>-216.98849999999999</c:v>
                </c:pt>
                <c:pt idx="76738">
                  <c:v>-216.98649999999998</c:v>
                </c:pt>
                <c:pt idx="76739">
                  <c:v>-216.98449999999997</c:v>
                </c:pt>
                <c:pt idx="76740">
                  <c:v>-216.98249999999999</c:v>
                </c:pt>
                <c:pt idx="76741">
                  <c:v>-216.98049999999998</c:v>
                </c:pt>
                <c:pt idx="76742">
                  <c:v>-216.97849999999997</c:v>
                </c:pt>
                <c:pt idx="76743">
                  <c:v>-216.97649999999999</c:v>
                </c:pt>
                <c:pt idx="76744">
                  <c:v>-216.97449999999998</c:v>
                </c:pt>
                <c:pt idx="76745">
                  <c:v>-216.97249999999997</c:v>
                </c:pt>
                <c:pt idx="76746">
                  <c:v>-216.97049999999999</c:v>
                </c:pt>
                <c:pt idx="76747">
                  <c:v>-216.96849999999998</c:v>
                </c:pt>
                <c:pt idx="76748">
                  <c:v>-216.96649999999997</c:v>
                </c:pt>
                <c:pt idx="76749">
                  <c:v>-216.96449999999999</c:v>
                </c:pt>
                <c:pt idx="76750">
                  <c:v>-216.96249999999998</c:v>
                </c:pt>
                <c:pt idx="76751">
                  <c:v>-216.96049999999997</c:v>
                </c:pt>
                <c:pt idx="76752">
                  <c:v>-216.95849999999999</c:v>
                </c:pt>
                <c:pt idx="76753">
                  <c:v>-216.95649999999998</c:v>
                </c:pt>
                <c:pt idx="76754">
                  <c:v>-216.95449999999997</c:v>
                </c:pt>
                <c:pt idx="76755">
                  <c:v>-216.95249999999999</c:v>
                </c:pt>
                <c:pt idx="76756">
                  <c:v>-216.95049999999998</c:v>
                </c:pt>
                <c:pt idx="76757">
                  <c:v>-216.94849999999997</c:v>
                </c:pt>
                <c:pt idx="76758">
                  <c:v>-216.94649999999999</c:v>
                </c:pt>
                <c:pt idx="76759">
                  <c:v>-216.94449999999998</c:v>
                </c:pt>
                <c:pt idx="76760">
                  <c:v>-216.94249999999997</c:v>
                </c:pt>
                <c:pt idx="76761">
                  <c:v>-216.94049999999999</c:v>
                </c:pt>
                <c:pt idx="76762">
                  <c:v>-216.93849999999998</c:v>
                </c:pt>
                <c:pt idx="76763">
                  <c:v>-216.93649999999997</c:v>
                </c:pt>
                <c:pt idx="76764">
                  <c:v>-216.93449999999999</c:v>
                </c:pt>
                <c:pt idx="76765">
                  <c:v>-216.93249999999998</c:v>
                </c:pt>
                <c:pt idx="76766">
                  <c:v>-216.93049999999997</c:v>
                </c:pt>
                <c:pt idx="76767">
                  <c:v>-216.92849999999999</c:v>
                </c:pt>
                <c:pt idx="76768">
                  <c:v>-216.92649999999998</c:v>
                </c:pt>
                <c:pt idx="76769">
                  <c:v>-216.92449999999997</c:v>
                </c:pt>
                <c:pt idx="76770">
                  <c:v>-216.92249999999999</c:v>
                </c:pt>
                <c:pt idx="76771">
                  <c:v>-216.92049999999998</c:v>
                </c:pt>
                <c:pt idx="76772">
                  <c:v>-216.91849999999997</c:v>
                </c:pt>
                <c:pt idx="76773">
                  <c:v>-216.91649999999998</c:v>
                </c:pt>
                <c:pt idx="76774">
                  <c:v>-216.91449999999998</c:v>
                </c:pt>
                <c:pt idx="76775">
                  <c:v>-216.91249999999997</c:v>
                </c:pt>
                <c:pt idx="76776">
                  <c:v>-216.91049999999998</c:v>
                </c:pt>
                <c:pt idx="76777">
                  <c:v>-216.90849999999998</c:v>
                </c:pt>
                <c:pt idx="76778">
                  <c:v>-216.90649999999997</c:v>
                </c:pt>
                <c:pt idx="76779">
                  <c:v>-216.90449999999998</c:v>
                </c:pt>
                <c:pt idx="76780">
                  <c:v>-216.90249999999997</c:v>
                </c:pt>
                <c:pt idx="76781">
                  <c:v>-216.90049999999997</c:v>
                </c:pt>
                <c:pt idx="76782">
                  <c:v>-216.89849999999998</c:v>
                </c:pt>
                <c:pt idx="76783">
                  <c:v>-216.89649999999997</c:v>
                </c:pt>
                <c:pt idx="76784">
                  <c:v>-216.89449999999997</c:v>
                </c:pt>
                <c:pt idx="76785">
                  <c:v>-216.89249999999998</c:v>
                </c:pt>
                <c:pt idx="76786">
                  <c:v>-216.89049999999997</c:v>
                </c:pt>
                <c:pt idx="76787">
                  <c:v>-216.88849999999996</c:v>
                </c:pt>
                <c:pt idx="76788">
                  <c:v>-216.88649999999998</c:v>
                </c:pt>
                <c:pt idx="76789">
                  <c:v>-216.88449999999997</c:v>
                </c:pt>
                <c:pt idx="76790">
                  <c:v>-216.88249999999996</c:v>
                </c:pt>
                <c:pt idx="76791">
                  <c:v>-216.88049999999998</c:v>
                </c:pt>
                <c:pt idx="76792">
                  <c:v>-216.87849999999997</c:v>
                </c:pt>
                <c:pt idx="76793">
                  <c:v>-216.87649999999996</c:v>
                </c:pt>
                <c:pt idx="76794">
                  <c:v>-216.87449999999998</c:v>
                </c:pt>
                <c:pt idx="76795">
                  <c:v>-216.87249999999997</c:v>
                </c:pt>
                <c:pt idx="76796">
                  <c:v>-216.87049999999996</c:v>
                </c:pt>
                <c:pt idx="76797">
                  <c:v>-216.86849999999998</c:v>
                </c:pt>
                <c:pt idx="76798">
                  <c:v>-216.86649999999997</c:v>
                </c:pt>
                <c:pt idx="76799">
                  <c:v>-216.86449999999996</c:v>
                </c:pt>
                <c:pt idx="76800">
                  <c:v>-216.86249999999998</c:v>
                </c:pt>
                <c:pt idx="76801">
                  <c:v>-216.86049999999997</c:v>
                </c:pt>
                <c:pt idx="76802">
                  <c:v>-216.85849999999996</c:v>
                </c:pt>
                <c:pt idx="76803">
                  <c:v>-216.85649999999998</c:v>
                </c:pt>
                <c:pt idx="76804">
                  <c:v>-216.85449999999997</c:v>
                </c:pt>
                <c:pt idx="76805">
                  <c:v>-216.85249999999996</c:v>
                </c:pt>
                <c:pt idx="76806">
                  <c:v>-216.85049999999998</c:v>
                </c:pt>
                <c:pt idx="76807">
                  <c:v>-216.84849999999997</c:v>
                </c:pt>
                <c:pt idx="76808">
                  <c:v>-216.84649999999996</c:v>
                </c:pt>
                <c:pt idx="76809">
                  <c:v>-216.84449999999998</c:v>
                </c:pt>
                <c:pt idx="76810">
                  <c:v>-216.84249999999997</c:v>
                </c:pt>
                <c:pt idx="76811">
                  <c:v>-216.84049999999996</c:v>
                </c:pt>
                <c:pt idx="76812">
                  <c:v>-216.83849999999998</c:v>
                </c:pt>
                <c:pt idx="76813">
                  <c:v>-216.83649999999997</c:v>
                </c:pt>
                <c:pt idx="76814">
                  <c:v>-216.83449999999999</c:v>
                </c:pt>
                <c:pt idx="76815">
                  <c:v>-216.83249999999998</c:v>
                </c:pt>
                <c:pt idx="76816">
                  <c:v>-216.83049999999997</c:v>
                </c:pt>
                <c:pt idx="76817">
                  <c:v>-216.82849999999999</c:v>
                </c:pt>
                <c:pt idx="76818">
                  <c:v>-216.82649999999998</c:v>
                </c:pt>
                <c:pt idx="76819">
                  <c:v>-216.82449999999997</c:v>
                </c:pt>
                <c:pt idx="76820">
                  <c:v>-216.82249999999999</c:v>
                </c:pt>
                <c:pt idx="76821">
                  <c:v>-216.82049999999998</c:v>
                </c:pt>
                <c:pt idx="76822">
                  <c:v>-216.81849999999997</c:v>
                </c:pt>
                <c:pt idx="76823">
                  <c:v>-216.81649999999999</c:v>
                </c:pt>
                <c:pt idx="76824">
                  <c:v>-216.81449999999998</c:v>
                </c:pt>
                <c:pt idx="76825">
                  <c:v>-216.81249999999997</c:v>
                </c:pt>
                <c:pt idx="76826">
                  <c:v>-216.81049999999999</c:v>
                </c:pt>
                <c:pt idx="76827">
                  <c:v>-216.80849999999998</c:v>
                </c:pt>
                <c:pt idx="76828">
                  <c:v>-216.80649999999997</c:v>
                </c:pt>
                <c:pt idx="76829">
                  <c:v>-216.80449999999999</c:v>
                </c:pt>
                <c:pt idx="76830">
                  <c:v>-216.80249999999998</c:v>
                </c:pt>
                <c:pt idx="76831">
                  <c:v>-216.80049999999997</c:v>
                </c:pt>
                <c:pt idx="76832">
                  <c:v>-216.79849999999999</c:v>
                </c:pt>
                <c:pt idx="76833">
                  <c:v>-216.79649999999998</c:v>
                </c:pt>
                <c:pt idx="76834">
                  <c:v>-216.79449999999997</c:v>
                </c:pt>
                <c:pt idx="76835">
                  <c:v>-216.79249999999999</c:v>
                </c:pt>
                <c:pt idx="76836">
                  <c:v>-216.79049999999998</c:v>
                </c:pt>
                <c:pt idx="76837">
                  <c:v>-216.78849999999997</c:v>
                </c:pt>
                <c:pt idx="76838">
                  <c:v>-216.78649999999999</c:v>
                </c:pt>
                <c:pt idx="76839">
                  <c:v>-216.78449999999998</c:v>
                </c:pt>
                <c:pt idx="76840">
                  <c:v>-216.78249999999997</c:v>
                </c:pt>
                <c:pt idx="76841">
                  <c:v>-216.78049999999999</c:v>
                </c:pt>
                <c:pt idx="76842">
                  <c:v>-216.77849999999998</c:v>
                </c:pt>
                <c:pt idx="76843">
                  <c:v>-216.77649999999997</c:v>
                </c:pt>
                <c:pt idx="76844">
                  <c:v>-216.77449999999999</c:v>
                </c:pt>
                <c:pt idx="76845">
                  <c:v>-216.77249999999998</c:v>
                </c:pt>
                <c:pt idx="76846">
                  <c:v>-216.77049999999997</c:v>
                </c:pt>
                <c:pt idx="76847">
                  <c:v>-216.76849999999999</c:v>
                </c:pt>
                <c:pt idx="76848">
                  <c:v>-216.76649999999998</c:v>
                </c:pt>
                <c:pt idx="76849">
                  <c:v>-216.76449999999997</c:v>
                </c:pt>
                <c:pt idx="76850">
                  <c:v>-216.76249999999999</c:v>
                </c:pt>
                <c:pt idx="76851">
                  <c:v>-216.76049999999998</c:v>
                </c:pt>
                <c:pt idx="76852">
                  <c:v>-216.75849999999997</c:v>
                </c:pt>
                <c:pt idx="76853">
                  <c:v>-216.75649999999999</c:v>
                </c:pt>
                <c:pt idx="76854">
                  <c:v>-216.75449999999998</c:v>
                </c:pt>
                <c:pt idx="76855">
                  <c:v>-216.75249999999997</c:v>
                </c:pt>
                <c:pt idx="76856">
                  <c:v>-216.75049999999999</c:v>
                </c:pt>
                <c:pt idx="76857">
                  <c:v>-216.74849999999998</c:v>
                </c:pt>
                <c:pt idx="76858">
                  <c:v>-216.74649999999997</c:v>
                </c:pt>
                <c:pt idx="76859">
                  <c:v>-216.74449999999999</c:v>
                </c:pt>
                <c:pt idx="76860">
                  <c:v>-216.74249999999998</c:v>
                </c:pt>
                <c:pt idx="76861">
                  <c:v>-216.74049999999997</c:v>
                </c:pt>
                <c:pt idx="76862">
                  <c:v>-216.73849999999999</c:v>
                </c:pt>
                <c:pt idx="76863">
                  <c:v>-216.73649999999998</c:v>
                </c:pt>
                <c:pt idx="76864">
                  <c:v>-216.73449999999997</c:v>
                </c:pt>
                <c:pt idx="76865">
                  <c:v>-216.73249999999999</c:v>
                </c:pt>
                <c:pt idx="76866">
                  <c:v>-216.73049999999998</c:v>
                </c:pt>
                <c:pt idx="76867">
                  <c:v>-216.72849999999997</c:v>
                </c:pt>
                <c:pt idx="76868">
                  <c:v>-216.72649999999999</c:v>
                </c:pt>
                <c:pt idx="76869">
                  <c:v>-216.72449999999998</c:v>
                </c:pt>
                <c:pt idx="76870">
                  <c:v>-216.72249999999997</c:v>
                </c:pt>
                <c:pt idx="76871">
                  <c:v>-216.72049999999999</c:v>
                </c:pt>
                <c:pt idx="76872">
                  <c:v>-216.71849999999998</c:v>
                </c:pt>
                <c:pt idx="76873">
                  <c:v>-216.71649999999997</c:v>
                </c:pt>
                <c:pt idx="76874">
                  <c:v>-216.71449999999999</c:v>
                </c:pt>
                <c:pt idx="76875">
                  <c:v>-216.71249999999998</c:v>
                </c:pt>
                <c:pt idx="76876">
                  <c:v>-216.71049999999997</c:v>
                </c:pt>
                <c:pt idx="76877">
                  <c:v>-216.70849999999999</c:v>
                </c:pt>
                <c:pt idx="76878">
                  <c:v>-216.70649999999998</c:v>
                </c:pt>
                <c:pt idx="76879">
                  <c:v>-216.70449999999997</c:v>
                </c:pt>
                <c:pt idx="76880">
                  <c:v>-216.70249999999999</c:v>
                </c:pt>
                <c:pt idx="76881">
                  <c:v>-216.70049999999998</c:v>
                </c:pt>
                <c:pt idx="76882">
                  <c:v>-216.69849999999997</c:v>
                </c:pt>
                <c:pt idx="76883">
                  <c:v>-216.69649999999999</c:v>
                </c:pt>
                <c:pt idx="76884">
                  <c:v>-216.69449999999998</c:v>
                </c:pt>
                <c:pt idx="76885">
                  <c:v>-216.69249999999997</c:v>
                </c:pt>
                <c:pt idx="76886">
                  <c:v>-216.69049999999999</c:v>
                </c:pt>
                <c:pt idx="76887">
                  <c:v>-216.68849999999998</c:v>
                </c:pt>
                <c:pt idx="76888">
                  <c:v>-216.68649999999997</c:v>
                </c:pt>
                <c:pt idx="76889">
                  <c:v>-216.68449999999999</c:v>
                </c:pt>
                <c:pt idx="76890">
                  <c:v>-216.68249999999998</c:v>
                </c:pt>
                <c:pt idx="76891">
                  <c:v>-216.68049999999997</c:v>
                </c:pt>
                <c:pt idx="76892">
                  <c:v>-216.67849999999999</c:v>
                </c:pt>
                <c:pt idx="76893">
                  <c:v>-216.67649999999998</c:v>
                </c:pt>
                <c:pt idx="76894">
                  <c:v>-216.67449999999997</c:v>
                </c:pt>
                <c:pt idx="76895">
                  <c:v>-216.67249999999999</c:v>
                </c:pt>
                <c:pt idx="76896">
                  <c:v>-216.67049999999998</c:v>
                </c:pt>
                <c:pt idx="76897">
                  <c:v>-216.66849999999997</c:v>
                </c:pt>
                <c:pt idx="76898">
                  <c:v>-216.66649999999998</c:v>
                </c:pt>
                <c:pt idx="76899">
                  <c:v>-216.66449999999998</c:v>
                </c:pt>
                <c:pt idx="76900">
                  <c:v>-216.66249999999997</c:v>
                </c:pt>
                <c:pt idx="76901">
                  <c:v>-216.66049999999998</c:v>
                </c:pt>
                <c:pt idx="76902">
                  <c:v>-216.65849999999998</c:v>
                </c:pt>
                <c:pt idx="76903">
                  <c:v>-216.65649999999997</c:v>
                </c:pt>
                <c:pt idx="76904">
                  <c:v>-216.65449999999998</c:v>
                </c:pt>
                <c:pt idx="76905">
                  <c:v>-216.65249999999997</c:v>
                </c:pt>
                <c:pt idx="76906">
                  <c:v>-216.65049999999997</c:v>
                </c:pt>
                <c:pt idx="76907">
                  <c:v>-216.64849999999998</c:v>
                </c:pt>
                <c:pt idx="76908">
                  <c:v>-216.64649999999997</c:v>
                </c:pt>
                <c:pt idx="76909">
                  <c:v>-216.64449999999997</c:v>
                </c:pt>
                <c:pt idx="76910">
                  <c:v>-216.64249999999998</c:v>
                </c:pt>
                <c:pt idx="76911">
                  <c:v>-216.64049999999997</c:v>
                </c:pt>
                <c:pt idx="76912">
                  <c:v>-216.63849999999996</c:v>
                </c:pt>
                <c:pt idx="76913">
                  <c:v>-216.63649999999998</c:v>
                </c:pt>
                <c:pt idx="76914">
                  <c:v>-216.63449999999997</c:v>
                </c:pt>
                <c:pt idx="76915">
                  <c:v>-216.63249999999996</c:v>
                </c:pt>
                <c:pt idx="76916">
                  <c:v>-216.63049999999998</c:v>
                </c:pt>
                <c:pt idx="76917">
                  <c:v>-216.62849999999997</c:v>
                </c:pt>
                <c:pt idx="76918">
                  <c:v>-216.62649999999996</c:v>
                </c:pt>
                <c:pt idx="76919">
                  <c:v>-216.62449999999998</c:v>
                </c:pt>
                <c:pt idx="76920">
                  <c:v>-216.62249999999997</c:v>
                </c:pt>
                <c:pt idx="76921">
                  <c:v>-216.62049999999996</c:v>
                </c:pt>
                <c:pt idx="76922">
                  <c:v>-216.61849999999998</c:v>
                </c:pt>
                <c:pt idx="76923">
                  <c:v>-216.61649999999997</c:v>
                </c:pt>
                <c:pt idx="76924">
                  <c:v>-216.61449999999996</c:v>
                </c:pt>
                <c:pt idx="76925">
                  <c:v>-216.61249999999998</c:v>
                </c:pt>
                <c:pt idx="76926">
                  <c:v>-216.61049999999997</c:v>
                </c:pt>
                <c:pt idx="76927">
                  <c:v>-216.60849999999996</c:v>
                </c:pt>
                <c:pt idx="76928">
                  <c:v>-216.60649999999998</c:v>
                </c:pt>
                <c:pt idx="76929">
                  <c:v>-216.60449999999997</c:v>
                </c:pt>
                <c:pt idx="76930">
                  <c:v>-216.60249999999996</c:v>
                </c:pt>
                <c:pt idx="76931">
                  <c:v>-216.60049999999998</c:v>
                </c:pt>
                <c:pt idx="76932">
                  <c:v>-216.59849999999997</c:v>
                </c:pt>
                <c:pt idx="76933">
                  <c:v>-216.59649999999996</c:v>
                </c:pt>
                <c:pt idx="76934">
                  <c:v>-216.59449999999998</c:v>
                </c:pt>
                <c:pt idx="76935">
                  <c:v>-216.59249999999997</c:v>
                </c:pt>
                <c:pt idx="76936">
                  <c:v>-216.59049999999996</c:v>
                </c:pt>
                <c:pt idx="76937">
                  <c:v>-216.58849999999998</c:v>
                </c:pt>
                <c:pt idx="76938">
                  <c:v>-216.58649999999997</c:v>
                </c:pt>
                <c:pt idx="76939">
                  <c:v>-216.58449999999999</c:v>
                </c:pt>
                <c:pt idx="76940">
                  <c:v>-216.58249999999998</c:v>
                </c:pt>
                <c:pt idx="76941">
                  <c:v>-216.58049999999997</c:v>
                </c:pt>
                <c:pt idx="76942">
                  <c:v>-216.57849999999999</c:v>
                </c:pt>
                <c:pt idx="76943">
                  <c:v>-216.57649999999998</c:v>
                </c:pt>
                <c:pt idx="76944">
                  <c:v>-216.57449999999997</c:v>
                </c:pt>
                <c:pt idx="76945">
                  <c:v>-216.57249999999999</c:v>
                </c:pt>
                <c:pt idx="76946">
                  <c:v>-216.57049999999998</c:v>
                </c:pt>
                <c:pt idx="76947">
                  <c:v>-216.56849999999997</c:v>
                </c:pt>
                <c:pt idx="76948">
                  <c:v>-216.56649999999999</c:v>
                </c:pt>
                <c:pt idx="76949">
                  <c:v>-216.56449999999998</c:v>
                </c:pt>
                <c:pt idx="76950">
                  <c:v>-216.56249999999997</c:v>
                </c:pt>
                <c:pt idx="76951">
                  <c:v>-216.56049999999999</c:v>
                </c:pt>
                <c:pt idx="76952">
                  <c:v>-216.55849999999998</c:v>
                </c:pt>
                <c:pt idx="76953">
                  <c:v>-216.55649999999997</c:v>
                </c:pt>
                <c:pt idx="76954">
                  <c:v>-216.55449999999999</c:v>
                </c:pt>
                <c:pt idx="76955">
                  <c:v>-216.55249999999998</c:v>
                </c:pt>
                <c:pt idx="76956">
                  <c:v>-216.55049999999997</c:v>
                </c:pt>
                <c:pt idx="76957">
                  <c:v>-216.54849999999999</c:v>
                </c:pt>
                <c:pt idx="76958">
                  <c:v>-216.54649999999998</c:v>
                </c:pt>
                <c:pt idx="76959">
                  <c:v>-216.54449999999997</c:v>
                </c:pt>
                <c:pt idx="76960">
                  <c:v>-216.54249999999999</c:v>
                </c:pt>
                <c:pt idx="76961">
                  <c:v>-216.54049999999998</c:v>
                </c:pt>
                <c:pt idx="76962">
                  <c:v>-216.53849999999997</c:v>
                </c:pt>
                <c:pt idx="76963">
                  <c:v>-216.53649999999999</c:v>
                </c:pt>
                <c:pt idx="76964">
                  <c:v>-216.53449999999998</c:v>
                </c:pt>
                <c:pt idx="76965">
                  <c:v>-216.53249999999997</c:v>
                </c:pt>
                <c:pt idx="76966">
                  <c:v>-216.53049999999999</c:v>
                </c:pt>
                <c:pt idx="76967">
                  <c:v>-216.52849999999998</c:v>
                </c:pt>
                <c:pt idx="76968">
                  <c:v>-216.52649999999997</c:v>
                </c:pt>
                <c:pt idx="76969">
                  <c:v>-216.52449999999999</c:v>
                </c:pt>
                <c:pt idx="76970">
                  <c:v>-216.52249999999998</c:v>
                </c:pt>
                <c:pt idx="76971">
                  <c:v>-216.52049999999997</c:v>
                </c:pt>
                <c:pt idx="76972">
                  <c:v>-216.51849999999999</c:v>
                </c:pt>
                <c:pt idx="76973">
                  <c:v>-216.51649999999998</c:v>
                </c:pt>
                <c:pt idx="76974">
                  <c:v>-216.51449999999997</c:v>
                </c:pt>
                <c:pt idx="76975">
                  <c:v>-216.51249999999999</c:v>
                </c:pt>
                <c:pt idx="76976">
                  <c:v>-216.51049999999998</c:v>
                </c:pt>
                <c:pt idx="76977">
                  <c:v>-216.50849999999997</c:v>
                </c:pt>
                <c:pt idx="76978">
                  <c:v>-216.50649999999999</c:v>
                </c:pt>
                <c:pt idx="76979">
                  <c:v>-216.50449999999998</c:v>
                </c:pt>
                <c:pt idx="76980">
                  <c:v>-216.50249999999997</c:v>
                </c:pt>
                <c:pt idx="76981">
                  <c:v>-216.50049999999999</c:v>
                </c:pt>
                <c:pt idx="76982">
                  <c:v>-216.49849999999998</c:v>
                </c:pt>
                <c:pt idx="76983">
                  <c:v>-216.49649999999997</c:v>
                </c:pt>
                <c:pt idx="76984">
                  <c:v>-216.49449999999999</c:v>
                </c:pt>
                <c:pt idx="76985">
                  <c:v>-216.49249999999998</c:v>
                </c:pt>
                <c:pt idx="76986">
                  <c:v>-216.49049999999997</c:v>
                </c:pt>
                <c:pt idx="76987">
                  <c:v>-216.48849999999999</c:v>
                </c:pt>
                <c:pt idx="76988">
                  <c:v>-216.48649999999998</c:v>
                </c:pt>
                <c:pt idx="76989">
                  <c:v>-216.48449999999997</c:v>
                </c:pt>
                <c:pt idx="76990">
                  <c:v>-216.48249999999999</c:v>
                </c:pt>
                <c:pt idx="76991">
                  <c:v>-216.48049999999998</c:v>
                </c:pt>
                <c:pt idx="76992">
                  <c:v>-216.47849999999997</c:v>
                </c:pt>
                <c:pt idx="76993">
                  <c:v>-216.47649999999999</c:v>
                </c:pt>
                <c:pt idx="76994">
                  <c:v>-216.47449999999998</c:v>
                </c:pt>
                <c:pt idx="76995">
                  <c:v>-216.47249999999997</c:v>
                </c:pt>
                <c:pt idx="76996">
                  <c:v>-216.47049999999999</c:v>
                </c:pt>
                <c:pt idx="76997">
                  <c:v>-216.46849999999998</c:v>
                </c:pt>
                <c:pt idx="76998">
                  <c:v>-216.46649999999997</c:v>
                </c:pt>
                <c:pt idx="76999">
                  <c:v>-216.46449999999999</c:v>
                </c:pt>
                <c:pt idx="77000">
                  <c:v>-216.46249999999998</c:v>
                </c:pt>
                <c:pt idx="77001">
                  <c:v>-216.46049999999997</c:v>
                </c:pt>
                <c:pt idx="77002">
                  <c:v>-216.45849999999999</c:v>
                </c:pt>
                <c:pt idx="77003">
                  <c:v>-216.45649999999998</c:v>
                </c:pt>
                <c:pt idx="77004">
                  <c:v>-216.45449999999997</c:v>
                </c:pt>
                <c:pt idx="77005">
                  <c:v>-216.45249999999999</c:v>
                </c:pt>
                <c:pt idx="77006">
                  <c:v>-216.45049999999998</c:v>
                </c:pt>
                <c:pt idx="77007">
                  <c:v>-216.44849999999997</c:v>
                </c:pt>
                <c:pt idx="77008">
                  <c:v>-216.44649999999999</c:v>
                </c:pt>
                <c:pt idx="77009">
                  <c:v>-216.44449999999998</c:v>
                </c:pt>
                <c:pt idx="77010">
                  <c:v>-216.44249999999997</c:v>
                </c:pt>
                <c:pt idx="77011">
                  <c:v>-216.44049999999999</c:v>
                </c:pt>
                <c:pt idx="77012">
                  <c:v>-216.43849999999998</c:v>
                </c:pt>
                <c:pt idx="77013">
                  <c:v>-216.43649999999997</c:v>
                </c:pt>
                <c:pt idx="77014">
                  <c:v>-216.43449999999999</c:v>
                </c:pt>
                <c:pt idx="77015">
                  <c:v>-216.43249999999998</c:v>
                </c:pt>
                <c:pt idx="77016">
                  <c:v>-216.43049999999997</c:v>
                </c:pt>
                <c:pt idx="77017">
                  <c:v>-216.42849999999999</c:v>
                </c:pt>
                <c:pt idx="77018">
                  <c:v>-216.42649999999998</c:v>
                </c:pt>
                <c:pt idx="77019">
                  <c:v>-216.42449999999997</c:v>
                </c:pt>
                <c:pt idx="77020">
                  <c:v>-216.42249999999999</c:v>
                </c:pt>
                <c:pt idx="77021">
                  <c:v>-216.42049999999998</c:v>
                </c:pt>
                <c:pt idx="77022">
                  <c:v>-216.41849999999997</c:v>
                </c:pt>
                <c:pt idx="77023">
                  <c:v>-216.41649999999998</c:v>
                </c:pt>
                <c:pt idx="77024">
                  <c:v>-216.41449999999998</c:v>
                </c:pt>
                <c:pt idx="77025">
                  <c:v>-216.41249999999997</c:v>
                </c:pt>
                <c:pt idx="77026">
                  <c:v>-216.41049999999998</c:v>
                </c:pt>
                <c:pt idx="77027">
                  <c:v>-216.40849999999998</c:v>
                </c:pt>
                <c:pt idx="77028">
                  <c:v>-216.40649999999997</c:v>
                </c:pt>
                <c:pt idx="77029">
                  <c:v>-216.40449999999998</c:v>
                </c:pt>
                <c:pt idx="77030">
                  <c:v>-216.40249999999997</c:v>
                </c:pt>
                <c:pt idx="77031">
                  <c:v>-216.40049999999997</c:v>
                </c:pt>
                <c:pt idx="77032">
                  <c:v>-216.39849999999998</c:v>
                </c:pt>
                <c:pt idx="77033">
                  <c:v>-216.39649999999997</c:v>
                </c:pt>
                <c:pt idx="77034">
                  <c:v>-216.39449999999997</c:v>
                </c:pt>
                <c:pt idx="77035">
                  <c:v>-216.39249999999998</c:v>
                </c:pt>
                <c:pt idx="77036">
                  <c:v>-216.39049999999997</c:v>
                </c:pt>
                <c:pt idx="77037">
                  <c:v>-216.38849999999996</c:v>
                </c:pt>
                <c:pt idx="77038">
                  <c:v>-216.38649999999998</c:v>
                </c:pt>
                <c:pt idx="77039">
                  <c:v>-216.38449999999997</c:v>
                </c:pt>
                <c:pt idx="77040">
                  <c:v>-216.38249999999996</c:v>
                </c:pt>
                <c:pt idx="77041">
                  <c:v>-216.38049999999998</c:v>
                </c:pt>
                <c:pt idx="77042">
                  <c:v>-216.37849999999997</c:v>
                </c:pt>
                <c:pt idx="77043">
                  <c:v>-216.37649999999996</c:v>
                </c:pt>
                <c:pt idx="77044">
                  <c:v>-216.37449999999998</c:v>
                </c:pt>
                <c:pt idx="77045">
                  <c:v>-216.37249999999997</c:v>
                </c:pt>
                <c:pt idx="77046">
                  <c:v>-216.37049999999996</c:v>
                </c:pt>
                <c:pt idx="77047">
                  <c:v>-216.36849999999998</c:v>
                </c:pt>
                <c:pt idx="77048">
                  <c:v>-216.36649999999997</c:v>
                </c:pt>
                <c:pt idx="77049">
                  <c:v>-216.36449999999996</c:v>
                </c:pt>
                <c:pt idx="77050">
                  <c:v>-216.36249999999998</c:v>
                </c:pt>
                <c:pt idx="77051">
                  <c:v>-216.36049999999997</c:v>
                </c:pt>
                <c:pt idx="77052">
                  <c:v>-216.35849999999996</c:v>
                </c:pt>
                <c:pt idx="77053">
                  <c:v>-216.35649999999998</c:v>
                </c:pt>
                <c:pt idx="77054">
                  <c:v>-216.35449999999997</c:v>
                </c:pt>
                <c:pt idx="77055">
                  <c:v>-216.35249999999996</c:v>
                </c:pt>
                <c:pt idx="77056">
                  <c:v>-216.35049999999998</c:v>
                </c:pt>
                <c:pt idx="77057">
                  <c:v>-216.34849999999997</c:v>
                </c:pt>
                <c:pt idx="77058">
                  <c:v>-216.34649999999996</c:v>
                </c:pt>
                <c:pt idx="77059">
                  <c:v>-216.34449999999998</c:v>
                </c:pt>
                <c:pt idx="77060">
                  <c:v>-216.34249999999997</c:v>
                </c:pt>
                <c:pt idx="77061">
                  <c:v>-216.34049999999996</c:v>
                </c:pt>
                <c:pt idx="77062">
                  <c:v>-216.33849999999998</c:v>
                </c:pt>
                <c:pt idx="77063">
                  <c:v>-216.33649999999997</c:v>
                </c:pt>
                <c:pt idx="77064">
                  <c:v>-216.33449999999999</c:v>
                </c:pt>
                <c:pt idx="77065">
                  <c:v>-216.33249999999998</c:v>
                </c:pt>
                <c:pt idx="77066">
                  <c:v>-216.33049999999997</c:v>
                </c:pt>
                <c:pt idx="77067">
                  <c:v>-216.32849999999999</c:v>
                </c:pt>
                <c:pt idx="77068">
                  <c:v>-216.32649999999998</c:v>
                </c:pt>
                <c:pt idx="77069">
                  <c:v>-216.32449999999997</c:v>
                </c:pt>
                <c:pt idx="77070">
                  <c:v>-216.32249999999999</c:v>
                </c:pt>
                <c:pt idx="77071">
                  <c:v>-216.32049999999998</c:v>
                </c:pt>
                <c:pt idx="77072">
                  <c:v>-216.31849999999997</c:v>
                </c:pt>
                <c:pt idx="77073">
                  <c:v>-216.31649999999999</c:v>
                </c:pt>
                <c:pt idx="77074">
                  <c:v>-216.31449999999998</c:v>
                </c:pt>
                <c:pt idx="77075">
                  <c:v>-216.31249999999997</c:v>
                </c:pt>
                <c:pt idx="77076">
                  <c:v>-216.31049999999999</c:v>
                </c:pt>
                <c:pt idx="77077">
                  <c:v>-216.30849999999998</c:v>
                </c:pt>
                <c:pt idx="77078">
                  <c:v>-216.30649999999997</c:v>
                </c:pt>
                <c:pt idx="77079">
                  <c:v>-216.30449999999999</c:v>
                </c:pt>
                <c:pt idx="77080">
                  <c:v>-216.30249999999998</c:v>
                </c:pt>
                <c:pt idx="77081">
                  <c:v>-216.30049999999997</c:v>
                </c:pt>
                <c:pt idx="77082">
                  <c:v>-216.29849999999999</c:v>
                </c:pt>
                <c:pt idx="77083">
                  <c:v>-216.29649999999998</c:v>
                </c:pt>
                <c:pt idx="77084">
                  <c:v>-216.29449999999997</c:v>
                </c:pt>
                <c:pt idx="77085">
                  <c:v>-216.29249999999999</c:v>
                </c:pt>
                <c:pt idx="77086">
                  <c:v>-216.29049999999998</c:v>
                </c:pt>
                <c:pt idx="77087">
                  <c:v>-216.28849999999997</c:v>
                </c:pt>
                <c:pt idx="77088">
                  <c:v>-216.28649999999999</c:v>
                </c:pt>
                <c:pt idx="77089">
                  <c:v>-216.28449999999998</c:v>
                </c:pt>
                <c:pt idx="77090">
                  <c:v>-216.28249999999997</c:v>
                </c:pt>
                <c:pt idx="77091">
                  <c:v>-216.28049999999999</c:v>
                </c:pt>
                <c:pt idx="77092">
                  <c:v>-216.27849999999998</c:v>
                </c:pt>
                <c:pt idx="77093">
                  <c:v>-216.27649999999997</c:v>
                </c:pt>
                <c:pt idx="77094">
                  <c:v>-216.27449999999999</c:v>
                </c:pt>
                <c:pt idx="77095">
                  <c:v>-216.27249999999998</c:v>
                </c:pt>
                <c:pt idx="77096">
                  <c:v>-216.27049999999997</c:v>
                </c:pt>
                <c:pt idx="77097">
                  <c:v>-216.26849999999999</c:v>
                </c:pt>
                <c:pt idx="77098">
                  <c:v>-216.26649999999998</c:v>
                </c:pt>
                <c:pt idx="77099">
                  <c:v>-216.26449999999997</c:v>
                </c:pt>
                <c:pt idx="77100">
                  <c:v>-216.26249999999999</c:v>
                </c:pt>
                <c:pt idx="77101">
                  <c:v>-216.26049999999998</c:v>
                </c:pt>
                <c:pt idx="77102">
                  <c:v>-216.25849999999997</c:v>
                </c:pt>
                <c:pt idx="77103">
                  <c:v>-216.25649999999999</c:v>
                </c:pt>
                <c:pt idx="77104">
                  <c:v>-216.25449999999998</c:v>
                </c:pt>
                <c:pt idx="77105">
                  <c:v>-216.25249999999997</c:v>
                </c:pt>
                <c:pt idx="77106">
                  <c:v>-216.25049999999999</c:v>
                </c:pt>
                <c:pt idx="77107">
                  <c:v>-216.24849999999998</c:v>
                </c:pt>
                <c:pt idx="77108">
                  <c:v>-216.24649999999997</c:v>
                </c:pt>
                <c:pt idx="77109">
                  <c:v>-216.24449999999999</c:v>
                </c:pt>
                <c:pt idx="77110">
                  <c:v>-216.24249999999998</c:v>
                </c:pt>
                <c:pt idx="77111">
                  <c:v>-216.24049999999997</c:v>
                </c:pt>
                <c:pt idx="77112">
                  <c:v>-216.23849999999999</c:v>
                </c:pt>
                <c:pt idx="77113">
                  <c:v>-216.23649999999998</c:v>
                </c:pt>
                <c:pt idx="77114">
                  <c:v>-216.23449999999997</c:v>
                </c:pt>
                <c:pt idx="77115">
                  <c:v>-216.23249999999999</c:v>
                </c:pt>
                <c:pt idx="77116">
                  <c:v>-216.23049999999998</c:v>
                </c:pt>
                <c:pt idx="77117">
                  <c:v>-216.22849999999997</c:v>
                </c:pt>
                <c:pt idx="77118">
                  <c:v>-216.22649999999999</c:v>
                </c:pt>
                <c:pt idx="77119">
                  <c:v>-216.22449999999998</c:v>
                </c:pt>
                <c:pt idx="77120">
                  <c:v>-216.22249999999997</c:v>
                </c:pt>
                <c:pt idx="77121">
                  <c:v>-216.22049999999999</c:v>
                </c:pt>
                <c:pt idx="77122">
                  <c:v>-216.21849999999998</c:v>
                </c:pt>
                <c:pt idx="77123">
                  <c:v>-216.21649999999997</c:v>
                </c:pt>
                <c:pt idx="77124">
                  <c:v>-216.21449999999999</c:v>
                </c:pt>
                <c:pt idx="77125">
                  <c:v>-216.21249999999998</c:v>
                </c:pt>
                <c:pt idx="77126">
                  <c:v>-216.21049999999997</c:v>
                </c:pt>
                <c:pt idx="77127">
                  <c:v>-216.20849999999999</c:v>
                </c:pt>
                <c:pt idx="77128">
                  <c:v>-216.20649999999998</c:v>
                </c:pt>
                <c:pt idx="77129">
                  <c:v>-216.20449999999997</c:v>
                </c:pt>
                <c:pt idx="77130">
                  <c:v>-216.20249999999999</c:v>
                </c:pt>
                <c:pt idx="77131">
                  <c:v>-216.20049999999998</c:v>
                </c:pt>
                <c:pt idx="77132">
                  <c:v>-216.19849999999997</c:v>
                </c:pt>
                <c:pt idx="77133">
                  <c:v>-216.19649999999999</c:v>
                </c:pt>
                <c:pt idx="77134">
                  <c:v>-216.19449999999998</c:v>
                </c:pt>
                <c:pt idx="77135">
                  <c:v>-216.19249999999997</c:v>
                </c:pt>
                <c:pt idx="77136">
                  <c:v>-216.19049999999999</c:v>
                </c:pt>
                <c:pt idx="77137">
                  <c:v>-216.18849999999998</c:v>
                </c:pt>
                <c:pt idx="77138">
                  <c:v>-216.18649999999997</c:v>
                </c:pt>
                <c:pt idx="77139">
                  <c:v>-216.18449999999999</c:v>
                </c:pt>
                <c:pt idx="77140">
                  <c:v>-216.18249999999998</c:v>
                </c:pt>
                <c:pt idx="77141">
                  <c:v>-216.18049999999997</c:v>
                </c:pt>
                <c:pt idx="77142">
                  <c:v>-216.17849999999999</c:v>
                </c:pt>
                <c:pt idx="77143">
                  <c:v>-216.17649999999998</c:v>
                </c:pt>
                <c:pt idx="77144">
                  <c:v>-216.17449999999997</c:v>
                </c:pt>
                <c:pt idx="77145">
                  <c:v>-216.17249999999999</c:v>
                </c:pt>
                <c:pt idx="77146">
                  <c:v>-216.17049999999998</c:v>
                </c:pt>
                <c:pt idx="77147">
                  <c:v>-216.16849999999997</c:v>
                </c:pt>
                <c:pt idx="77148">
                  <c:v>-216.16649999999998</c:v>
                </c:pt>
                <c:pt idx="77149">
                  <c:v>-216.16449999999998</c:v>
                </c:pt>
                <c:pt idx="77150">
                  <c:v>-216.16249999999997</c:v>
                </c:pt>
                <c:pt idx="77151">
                  <c:v>-216.16049999999998</c:v>
                </c:pt>
                <c:pt idx="77152">
                  <c:v>-216.15849999999998</c:v>
                </c:pt>
                <c:pt idx="77153">
                  <c:v>-216.15649999999997</c:v>
                </c:pt>
                <c:pt idx="77154">
                  <c:v>-216.15449999999998</c:v>
                </c:pt>
                <c:pt idx="77155">
                  <c:v>-216.15249999999997</c:v>
                </c:pt>
                <c:pt idx="77156">
                  <c:v>-216.15049999999997</c:v>
                </c:pt>
                <c:pt idx="77157">
                  <c:v>-216.14849999999998</c:v>
                </c:pt>
                <c:pt idx="77158">
                  <c:v>-216.14649999999997</c:v>
                </c:pt>
                <c:pt idx="77159">
                  <c:v>-216.14449999999997</c:v>
                </c:pt>
                <c:pt idx="77160">
                  <c:v>-216.14249999999998</c:v>
                </c:pt>
                <c:pt idx="77161">
                  <c:v>-216.14049999999997</c:v>
                </c:pt>
                <c:pt idx="77162">
                  <c:v>-216.13849999999996</c:v>
                </c:pt>
                <c:pt idx="77163">
                  <c:v>-216.13649999999998</c:v>
                </c:pt>
                <c:pt idx="77164">
                  <c:v>-216.13449999999997</c:v>
                </c:pt>
                <c:pt idx="77165">
                  <c:v>-216.13249999999996</c:v>
                </c:pt>
                <c:pt idx="77166">
                  <c:v>-216.13049999999998</c:v>
                </c:pt>
                <c:pt idx="77167">
                  <c:v>-216.12849999999997</c:v>
                </c:pt>
                <c:pt idx="77168">
                  <c:v>-216.12649999999996</c:v>
                </c:pt>
                <c:pt idx="77169">
                  <c:v>-216.12449999999998</c:v>
                </c:pt>
                <c:pt idx="77170">
                  <c:v>-216.12249999999997</c:v>
                </c:pt>
                <c:pt idx="77171">
                  <c:v>-216.12049999999996</c:v>
                </c:pt>
                <c:pt idx="77172">
                  <c:v>-216.11849999999998</c:v>
                </c:pt>
                <c:pt idx="77173">
                  <c:v>-216.11649999999997</c:v>
                </c:pt>
                <c:pt idx="77174">
                  <c:v>-216.11449999999996</c:v>
                </c:pt>
                <c:pt idx="77175">
                  <c:v>-216.11249999999998</c:v>
                </c:pt>
                <c:pt idx="77176">
                  <c:v>-216.11049999999997</c:v>
                </c:pt>
                <c:pt idx="77177">
                  <c:v>-216.10849999999996</c:v>
                </c:pt>
                <c:pt idx="77178">
                  <c:v>-216.10649999999998</c:v>
                </c:pt>
                <c:pt idx="77179">
                  <c:v>-216.10449999999997</c:v>
                </c:pt>
                <c:pt idx="77180">
                  <c:v>-216.10249999999996</c:v>
                </c:pt>
                <c:pt idx="77181">
                  <c:v>-216.10049999999998</c:v>
                </c:pt>
                <c:pt idx="77182">
                  <c:v>-216.09849999999997</c:v>
                </c:pt>
                <c:pt idx="77183">
                  <c:v>-216.09649999999996</c:v>
                </c:pt>
                <c:pt idx="77184">
                  <c:v>-216.09449999999998</c:v>
                </c:pt>
                <c:pt idx="77185">
                  <c:v>-216.09249999999997</c:v>
                </c:pt>
                <c:pt idx="77186">
                  <c:v>-216.09049999999996</c:v>
                </c:pt>
                <c:pt idx="77187">
                  <c:v>-216.08849999999998</c:v>
                </c:pt>
                <c:pt idx="77188">
                  <c:v>-216.08649999999997</c:v>
                </c:pt>
                <c:pt idx="77189">
                  <c:v>-216.08449999999999</c:v>
                </c:pt>
                <c:pt idx="77190">
                  <c:v>-216.08249999999998</c:v>
                </c:pt>
                <c:pt idx="77191">
                  <c:v>-216.08049999999997</c:v>
                </c:pt>
                <c:pt idx="77192">
                  <c:v>-216.07849999999999</c:v>
                </c:pt>
                <c:pt idx="77193">
                  <c:v>-216.07649999999998</c:v>
                </c:pt>
                <c:pt idx="77194">
                  <c:v>-216.07449999999997</c:v>
                </c:pt>
                <c:pt idx="77195">
                  <c:v>-216.07249999999999</c:v>
                </c:pt>
                <c:pt idx="77196">
                  <c:v>-216.07049999999998</c:v>
                </c:pt>
                <c:pt idx="77197">
                  <c:v>-216.06849999999997</c:v>
                </c:pt>
                <c:pt idx="77198">
                  <c:v>-216.06649999999999</c:v>
                </c:pt>
                <c:pt idx="77199">
                  <c:v>-216.06449999999998</c:v>
                </c:pt>
                <c:pt idx="77200">
                  <c:v>-216.06249999999997</c:v>
                </c:pt>
                <c:pt idx="77201">
                  <c:v>-216.06049999999999</c:v>
                </c:pt>
                <c:pt idx="77202">
                  <c:v>-216.05849999999998</c:v>
                </c:pt>
                <c:pt idx="77203">
                  <c:v>-216.05649999999997</c:v>
                </c:pt>
                <c:pt idx="77204">
                  <c:v>-216.05449999999999</c:v>
                </c:pt>
                <c:pt idx="77205">
                  <c:v>-216.05249999999998</c:v>
                </c:pt>
                <c:pt idx="77206">
                  <c:v>-216.05049999999997</c:v>
                </c:pt>
                <c:pt idx="77207">
                  <c:v>-216.04849999999999</c:v>
                </c:pt>
                <c:pt idx="77208">
                  <c:v>-216.04649999999998</c:v>
                </c:pt>
                <c:pt idx="77209">
                  <c:v>-216.04449999999997</c:v>
                </c:pt>
                <c:pt idx="77210">
                  <c:v>-216.04249999999999</c:v>
                </c:pt>
                <c:pt idx="77211">
                  <c:v>-216.04049999999998</c:v>
                </c:pt>
                <c:pt idx="77212">
                  <c:v>-216.03849999999997</c:v>
                </c:pt>
                <c:pt idx="77213">
                  <c:v>-216.03649999999999</c:v>
                </c:pt>
                <c:pt idx="77214">
                  <c:v>-216.03449999999998</c:v>
                </c:pt>
                <c:pt idx="77215">
                  <c:v>-216.03249999999997</c:v>
                </c:pt>
                <c:pt idx="77216">
                  <c:v>-216.03049999999999</c:v>
                </c:pt>
                <c:pt idx="77217">
                  <c:v>-216.02849999999998</c:v>
                </c:pt>
                <c:pt idx="77218">
                  <c:v>-216.02649999999997</c:v>
                </c:pt>
                <c:pt idx="77219">
                  <c:v>-216.02449999999999</c:v>
                </c:pt>
                <c:pt idx="77220">
                  <c:v>-216.02249999999998</c:v>
                </c:pt>
                <c:pt idx="77221">
                  <c:v>-216.02049999999997</c:v>
                </c:pt>
                <c:pt idx="77222">
                  <c:v>-216.01849999999999</c:v>
                </c:pt>
                <c:pt idx="77223">
                  <c:v>-216.01649999999998</c:v>
                </c:pt>
                <c:pt idx="77224">
                  <c:v>-216.01449999999997</c:v>
                </c:pt>
                <c:pt idx="77225">
                  <c:v>-216.01249999999999</c:v>
                </c:pt>
                <c:pt idx="77226">
                  <c:v>-216.01049999999998</c:v>
                </c:pt>
                <c:pt idx="77227">
                  <c:v>-216.00849999999997</c:v>
                </c:pt>
                <c:pt idx="77228">
                  <c:v>-216.00649999999999</c:v>
                </c:pt>
                <c:pt idx="77229">
                  <c:v>-216.00449999999998</c:v>
                </c:pt>
                <c:pt idx="77230">
                  <c:v>-216.00249999999997</c:v>
                </c:pt>
                <c:pt idx="77231">
                  <c:v>-216.00049999999999</c:v>
                </c:pt>
                <c:pt idx="77232">
                  <c:v>-215.99849999999998</c:v>
                </c:pt>
                <c:pt idx="77233">
                  <c:v>-215.99649999999997</c:v>
                </c:pt>
                <c:pt idx="77234">
                  <c:v>-215.99449999999999</c:v>
                </c:pt>
                <c:pt idx="77235">
                  <c:v>-215.99249999999998</c:v>
                </c:pt>
                <c:pt idx="77236">
                  <c:v>-215.99049999999997</c:v>
                </c:pt>
                <c:pt idx="77237">
                  <c:v>-215.98849999999999</c:v>
                </c:pt>
                <c:pt idx="77238">
                  <c:v>-215.98649999999998</c:v>
                </c:pt>
                <c:pt idx="77239">
                  <c:v>-215.98449999999997</c:v>
                </c:pt>
                <c:pt idx="77240">
                  <c:v>-215.98249999999999</c:v>
                </c:pt>
                <c:pt idx="77241">
                  <c:v>-215.98049999999998</c:v>
                </c:pt>
                <c:pt idx="77242">
                  <c:v>-215.97849999999997</c:v>
                </c:pt>
                <c:pt idx="77243">
                  <c:v>-215.97649999999999</c:v>
                </c:pt>
                <c:pt idx="77244">
                  <c:v>-215.97449999999998</c:v>
                </c:pt>
                <c:pt idx="77245">
                  <c:v>-215.97249999999997</c:v>
                </c:pt>
                <c:pt idx="77246">
                  <c:v>-215.97049999999999</c:v>
                </c:pt>
                <c:pt idx="77247">
                  <c:v>-215.96849999999998</c:v>
                </c:pt>
                <c:pt idx="77248">
                  <c:v>-215.96649999999997</c:v>
                </c:pt>
                <c:pt idx="77249">
                  <c:v>-215.96449999999999</c:v>
                </c:pt>
                <c:pt idx="77250">
                  <c:v>-215.96249999999998</c:v>
                </c:pt>
                <c:pt idx="77251">
                  <c:v>-215.96049999999997</c:v>
                </c:pt>
                <c:pt idx="77252">
                  <c:v>-215.95849999999999</c:v>
                </c:pt>
                <c:pt idx="77253">
                  <c:v>-215.95649999999998</c:v>
                </c:pt>
                <c:pt idx="77254">
                  <c:v>-215.95449999999997</c:v>
                </c:pt>
                <c:pt idx="77255">
                  <c:v>-215.95249999999999</c:v>
                </c:pt>
                <c:pt idx="77256">
                  <c:v>-215.95049999999998</c:v>
                </c:pt>
                <c:pt idx="77257">
                  <c:v>-215.94849999999997</c:v>
                </c:pt>
                <c:pt idx="77258">
                  <c:v>-215.94649999999999</c:v>
                </c:pt>
                <c:pt idx="77259">
                  <c:v>-215.94449999999998</c:v>
                </c:pt>
                <c:pt idx="77260">
                  <c:v>-215.94249999999997</c:v>
                </c:pt>
                <c:pt idx="77261">
                  <c:v>-215.94049999999999</c:v>
                </c:pt>
                <c:pt idx="77262">
                  <c:v>-215.93849999999998</c:v>
                </c:pt>
                <c:pt idx="77263">
                  <c:v>-215.93649999999997</c:v>
                </c:pt>
                <c:pt idx="77264">
                  <c:v>-215.93449999999999</c:v>
                </c:pt>
                <c:pt idx="77265">
                  <c:v>-215.93249999999998</c:v>
                </c:pt>
                <c:pt idx="77266">
                  <c:v>-215.93049999999997</c:v>
                </c:pt>
                <c:pt idx="77267">
                  <c:v>-215.92849999999999</c:v>
                </c:pt>
                <c:pt idx="77268">
                  <c:v>-215.92649999999998</c:v>
                </c:pt>
                <c:pt idx="77269">
                  <c:v>-215.92449999999997</c:v>
                </c:pt>
                <c:pt idx="77270">
                  <c:v>-215.92249999999999</c:v>
                </c:pt>
                <c:pt idx="77271">
                  <c:v>-215.92049999999998</c:v>
                </c:pt>
                <c:pt idx="77272">
                  <c:v>-215.91849999999997</c:v>
                </c:pt>
                <c:pt idx="77273">
                  <c:v>-215.91649999999998</c:v>
                </c:pt>
                <c:pt idx="77274">
                  <c:v>-215.91449999999998</c:v>
                </c:pt>
                <c:pt idx="77275">
                  <c:v>-215.91249999999997</c:v>
                </c:pt>
                <c:pt idx="77276">
                  <c:v>-215.91049999999998</c:v>
                </c:pt>
                <c:pt idx="77277">
                  <c:v>-215.90849999999998</c:v>
                </c:pt>
                <c:pt idx="77278">
                  <c:v>-215.90649999999997</c:v>
                </c:pt>
                <c:pt idx="77279">
                  <c:v>-215.90449999999998</c:v>
                </c:pt>
                <c:pt idx="77280">
                  <c:v>-215.90249999999997</c:v>
                </c:pt>
                <c:pt idx="77281">
                  <c:v>-215.90049999999997</c:v>
                </c:pt>
                <c:pt idx="77282">
                  <c:v>-215.89849999999998</c:v>
                </c:pt>
                <c:pt idx="77283">
                  <c:v>-215.89649999999997</c:v>
                </c:pt>
                <c:pt idx="77284">
                  <c:v>-215.89449999999997</c:v>
                </c:pt>
                <c:pt idx="77285">
                  <c:v>-215.89249999999998</c:v>
                </c:pt>
                <c:pt idx="77286">
                  <c:v>-215.89049999999997</c:v>
                </c:pt>
                <c:pt idx="77287">
                  <c:v>-215.88849999999996</c:v>
                </c:pt>
                <c:pt idx="77288">
                  <c:v>-215.88649999999998</c:v>
                </c:pt>
                <c:pt idx="77289">
                  <c:v>-215.88449999999997</c:v>
                </c:pt>
                <c:pt idx="77290">
                  <c:v>-215.88249999999996</c:v>
                </c:pt>
                <c:pt idx="77291">
                  <c:v>-215.88049999999998</c:v>
                </c:pt>
                <c:pt idx="77292">
                  <c:v>-215.87849999999997</c:v>
                </c:pt>
                <c:pt idx="77293">
                  <c:v>-215.87649999999996</c:v>
                </c:pt>
                <c:pt idx="77294">
                  <c:v>-215.87449999999998</c:v>
                </c:pt>
                <c:pt idx="77295">
                  <c:v>-215.87249999999997</c:v>
                </c:pt>
                <c:pt idx="77296">
                  <c:v>-215.87049999999996</c:v>
                </c:pt>
                <c:pt idx="77297">
                  <c:v>-215.86849999999998</c:v>
                </c:pt>
                <c:pt idx="77298">
                  <c:v>-215.86649999999997</c:v>
                </c:pt>
                <c:pt idx="77299">
                  <c:v>-215.86449999999996</c:v>
                </c:pt>
                <c:pt idx="77300">
                  <c:v>-215.86249999999998</c:v>
                </c:pt>
                <c:pt idx="77301">
                  <c:v>-215.86049999999997</c:v>
                </c:pt>
                <c:pt idx="77302">
                  <c:v>-215.85849999999996</c:v>
                </c:pt>
                <c:pt idx="77303">
                  <c:v>-215.85649999999998</c:v>
                </c:pt>
                <c:pt idx="77304">
                  <c:v>-215.85449999999997</c:v>
                </c:pt>
                <c:pt idx="77305">
                  <c:v>-215.85249999999996</c:v>
                </c:pt>
                <c:pt idx="77306">
                  <c:v>-215.85049999999998</c:v>
                </c:pt>
                <c:pt idx="77307">
                  <c:v>-215.84849999999997</c:v>
                </c:pt>
                <c:pt idx="77308">
                  <c:v>-215.84649999999996</c:v>
                </c:pt>
                <c:pt idx="77309">
                  <c:v>-215.84449999999998</c:v>
                </c:pt>
                <c:pt idx="77310">
                  <c:v>-215.84249999999997</c:v>
                </c:pt>
                <c:pt idx="77311">
                  <c:v>-215.84049999999996</c:v>
                </c:pt>
                <c:pt idx="77312">
                  <c:v>-215.83849999999998</c:v>
                </c:pt>
                <c:pt idx="77313">
                  <c:v>-215.83649999999997</c:v>
                </c:pt>
                <c:pt idx="77314">
                  <c:v>-215.83449999999999</c:v>
                </c:pt>
                <c:pt idx="77315">
                  <c:v>-215.83249999999998</c:v>
                </c:pt>
                <c:pt idx="77316">
                  <c:v>-215.83049999999997</c:v>
                </c:pt>
                <c:pt idx="77317">
                  <c:v>-215.82849999999999</c:v>
                </c:pt>
                <c:pt idx="77318">
                  <c:v>-215.82649999999998</c:v>
                </c:pt>
                <c:pt idx="77319">
                  <c:v>-215.82449999999997</c:v>
                </c:pt>
                <c:pt idx="77320">
                  <c:v>-215.82249999999999</c:v>
                </c:pt>
                <c:pt idx="77321">
                  <c:v>-215.82049999999998</c:v>
                </c:pt>
                <c:pt idx="77322">
                  <c:v>-215.81849999999997</c:v>
                </c:pt>
                <c:pt idx="77323">
                  <c:v>-215.81649999999999</c:v>
                </c:pt>
                <c:pt idx="77324">
                  <c:v>-215.81449999999998</c:v>
                </c:pt>
                <c:pt idx="77325">
                  <c:v>-215.81249999999997</c:v>
                </c:pt>
                <c:pt idx="77326">
                  <c:v>-215.81049999999999</c:v>
                </c:pt>
                <c:pt idx="77327">
                  <c:v>-215.80849999999998</c:v>
                </c:pt>
                <c:pt idx="77328">
                  <c:v>-215.80649999999997</c:v>
                </c:pt>
                <c:pt idx="77329">
                  <c:v>-215.80449999999999</c:v>
                </c:pt>
                <c:pt idx="77330">
                  <c:v>-215.80249999999998</c:v>
                </c:pt>
                <c:pt idx="77331">
                  <c:v>-215.80049999999997</c:v>
                </c:pt>
                <c:pt idx="77332">
                  <c:v>-215.79849999999999</c:v>
                </c:pt>
                <c:pt idx="77333">
                  <c:v>-215.79649999999998</c:v>
                </c:pt>
                <c:pt idx="77334">
                  <c:v>-215.79449999999997</c:v>
                </c:pt>
                <c:pt idx="77335">
                  <c:v>-215.79249999999999</c:v>
                </c:pt>
                <c:pt idx="77336">
                  <c:v>-215.79049999999998</c:v>
                </c:pt>
                <c:pt idx="77337">
                  <c:v>-215.78849999999997</c:v>
                </c:pt>
                <c:pt idx="77338">
                  <c:v>-215.78649999999999</c:v>
                </c:pt>
                <c:pt idx="77339">
                  <c:v>-215.78449999999998</c:v>
                </c:pt>
                <c:pt idx="77340">
                  <c:v>-215.78249999999997</c:v>
                </c:pt>
                <c:pt idx="77341">
                  <c:v>-215.78049999999999</c:v>
                </c:pt>
                <c:pt idx="77342">
                  <c:v>-215.77849999999998</c:v>
                </c:pt>
                <c:pt idx="77343">
                  <c:v>-215.77649999999997</c:v>
                </c:pt>
                <c:pt idx="77344">
                  <c:v>-215.77449999999999</c:v>
                </c:pt>
                <c:pt idx="77345">
                  <c:v>-215.77249999999998</c:v>
                </c:pt>
                <c:pt idx="77346">
                  <c:v>-215.77049999999997</c:v>
                </c:pt>
                <c:pt idx="77347">
                  <c:v>-215.76849999999999</c:v>
                </c:pt>
                <c:pt idx="77348">
                  <c:v>-215.76649999999998</c:v>
                </c:pt>
                <c:pt idx="77349">
                  <c:v>-215.76449999999997</c:v>
                </c:pt>
                <c:pt idx="77350">
                  <c:v>-215.76249999999999</c:v>
                </c:pt>
                <c:pt idx="77351">
                  <c:v>-215.76049999999998</c:v>
                </c:pt>
                <c:pt idx="77352">
                  <c:v>-215.75849999999997</c:v>
                </c:pt>
                <c:pt idx="77353">
                  <c:v>-215.75649999999999</c:v>
                </c:pt>
                <c:pt idx="77354">
                  <c:v>-215.75449999999998</c:v>
                </c:pt>
                <c:pt idx="77355">
                  <c:v>-215.75249999999997</c:v>
                </c:pt>
                <c:pt idx="77356">
                  <c:v>-215.75049999999999</c:v>
                </c:pt>
                <c:pt idx="77357">
                  <c:v>-215.74849999999998</c:v>
                </c:pt>
                <c:pt idx="77358">
                  <c:v>-215.74649999999997</c:v>
                </c:pt>
                <c:pt idx="77359">
                  <c:v>-215.74449999999999</c:v>
                </c:pt>
                <c:pt idx="77360">
                  <c:v>-215.74249999999998</c:v>
                </c:pt>
                <c:pt idx="77361">
                  <c:v>-215.74049999999997</c:v>
                </c:pt>
                <c:pt idx="77362">
                  <c:v>-215.73849999999999</c:v>
                </c:pt>
                <c:pt idx="77363">
                  <c:v>-215.73649999999998</c:v>
                </c:pt>
                <c:pt idx="77364">
                  <c:v>-215.73449999999997</c:v>
                </c:pt>
                <c:pt idx="77365">
                  <c:v>-215.73249999999999</c:v>
                </c:pt>
                <c:pt idx="77366">
                  <c:v>-215.73049999999998</c:v>
                </c:pt>
                <c:pt idx="77367">
                  <c:v>-215.72849999999997</c:v>
                </c:pt>
                <c:pt idx="77368">
                  <c:v>-215.72649999999999</c:v>
                </c:pt>
                <c:pt idx="77369">
                  <c:v>-215.72449999999998</c:v>
                </c:pt>
                <c:pt idx="77370">
                  <c:v>-215.72249999999997</c:v>
                </c:pt>
                <c:pt idx="77371">
                  <c:v>-215.72049999999999</c:v>
                </c:pt>
                <c:pt idx="77372">
                  <c:v>-215.71849999999998</c:v>
                </c:pt>
                <c:pt idx="77373">
                  <c:v>-215.71649999999997</c:v>
                </c:pt>
                <c:pt idx="77374">
                  <c:v>-215.71449999999999</c:v>
                </c:pt>
                <c:pt idx="77375">
                  <c:v>-215.71249999999998</c:v>
                </c:pt>
                <c:pt idx="77376">
                  <c:v>-215.71049999999997</c:v>
                </c:pt>
                <c:pt idx="77377">
                  <c:v>-215.70849999999999</c:v>
                </c:pt>
                <c:pt idx="77378">
                  <c:v>-215.70649999999998</c:v>
                </c:pt>
                <c:pt idx="77379">
                  <c:v>-215.70449999999997</c:v>
                </c:pt>
                <c:pt idx="77380">
                  <c:v>-215.70249999999999</c:v>
                </c:pt>
                <c:pt idx="77381">
                  <c:v>-215.70049999999998</c:v>
                </c:pt>
                <c:pt idx="77382">
                  <c:v>-215.69849999999997</c:v>
                </c:pt>
                <c:pt idx="77383">
                  <c:v>-215.69649999999999</c:v>
                </c:pt>
                <c:pt idx="77384">
                  <c:v>-215.69449999999998</c:v>
                </c:pt>
                <c:pt idx="77385">
                  <c:v>-215.69249999999997</c:v>
                </c:pt>
                <c:pt idx="77386">
                  <c:v>-215.69049999999999</c:v>
                </c:pt>
                <c:pt idx="77387">
                  <c:v>-215.68849999999998</c:v>
                </c:pt>
                <c:pt idx="77388">
                  <c:v>-215.68649999999997</c:v>
                </c:pt>
                <c:pt idx="77389">
                  <c:v>-215.68449999999999</c:v>
                </c:pt>
                <c:pt idx="77390">
                  <c:v>-215.68249999999998</c:v>
                </c:pt>
                <c:pt idx="77391">
                  <c:v>-215.68049999999997</c:v>
                </c:pt>
                <c:pt idx="77392">
                  <c:v>-215.67849999999999</c:v>
                </c:pt>
                <c:pt idx="77393">
                  <c:v>-215.67649999999998</c:v>
                </c:pt>
                <c:pt idx="77394">
                  <c:v>-215.67449999999997</c:v>
                </c:pt>
                <c:pt idx="77395">
                  <c:v>-215.67249999999999</c:v>
                </c:pt>
                <c:pt idx="77396">
                  <c:v>-215.67049999999998</c:v>
                </c:pt>
                <c:pt idx="77397">
                  <c:v>-215.66849999999997</c:v>
                </c:pt>
                <c:pt idx="77398">
                  <c:v>-215.66649999999998</c:v>
                </c:pt>
                <c:pt idx="77399">
                  <c:v>-215.66449999999998</c:v>
                </c:pt>
                <c:pt idx="77400">
                  <c:v>-215.66249999999997</c:v>
                </c:pt>
                <c:pt idx="77401">
                  <c:v>-215.66049999999998</c:v>
                </c:pt>
                <c:pt idx="77402">
                  <c:v>-215.65849999999998</c:v>
                </c:pt>
                <c:pt idx="77403">
                  <c:v>-215.65649999999997</c:v>
                </c:pt>
                <c:pt idx="77404">
                  <c:v>-215.65449999999998</c:v>
                </c:pt>
                <c:pt idx="77405">
                  <c:v>-215.65249999999997</c:v>
                </c:pt>
                <c:pt idx="77406">
                  <c:v>-215.65049999999997</c:v>
                </c:pt>
                <c:pt idx="77407">
                  <c:v>-215.64849999999998</c:v>
                </c:pt>
                <c:pt idx="77408">
                  <c:v>-215.64649999999997</c:v>
                </c:pt>
                <c:pt idx="77409">
                  <c:v>-215.64449999999997</c:v>
                </c:pt>
                <c:pt idx="77410">
                  <c:v>-215.64249999999998</c:v>
                </c:pt>
                <c:pt idx="77411">
                  <c:v>-215.64049999999997</c:v>
                </c:pt>
                <c:pt idx="77412">
                  <c:v>-215.63849999999996</c:v>
                </c:pt>
                <c:pt idx="77413">
                  <c:v>-215.63649999999998</c:v>
                </c:pt>
                <c:pt idx="77414">
                  <c:v>-215.63449999999997</c:v>
                </c:pt>
                <c:pt idx="77415">
                  <c:v>-215.63249999999996</c:v>
                </c:pt>
                <c:pt idx="77416">
                  <c:v>-215.63049999999998</c:v>
                </c:pt>
                <c:pt idx="77417">
                  <c:v>-215.62849999999997</c:v>
                </c:pt>
                <c:pt idx="77418">
                  <c:v>-215.62649999999996</c:v>
                </c:pt>
                <c:pt idx="77419">
                  <c:v>-215.62449999999998</c:v>
                </c:pt>
                <c:pt idx="77420">
                  <c:v>-215.62249999999997</c:v>
                </c:pt>
                <c:pt idx="77421">
                  <c:v>-215.62049999999996</c:v>
                </c:pt>
                <c:pt idx="77422">
                  <c:v>-215.61849999999998</c:v>
                </c:pt>
                <c:pt idx="77423">
                  <c:v>-215.61649999999997</c:v>
                </c:pt>
                <c:pt idx="77424">
                  <c:v>-215.61449999999996</c:v>
                </c:pt>
                <c:pt idx="77425">
                  <c:v>-215.61249999999998</c:v>
                </c:pt>
                <c:pt idx="77426">
                  <c:v>-215.61049999999997</c:v>
                </c:pt>
                <c:pt idx="77427">
                  <c:v>-215.60849999999996</c:v>
                </c:pt>
                <c:pt idx="77428">
                  <c:v>-215.60649999999998</c:v>
                </c:pt>
                <c:pt idx="77429">
                  <c:v>-215.60449999999997</c:v>
                </c:pt>
                <c:pt idx="77430">
                  <c:v>-215.60249999999996</c:v>
                </c:pt>
                <c:pt idx="77431">
                  <c:v>-215.60049999999998</c:v>
                </c:pt>
                <c:pt idx="77432">
                  <c:v>-215.59849999999997</c:v>
                </c:pt>
                <c:pt idx="77433">
                  <c:v>-215.59649999999996</c:v>
                </c:pt>
                <c:pt idx="77434">
                  <c:v>-215.59449999999998</c:v>
                </c:pt>
                <c:pt idx="77435">
                  <c:v>-215.59249999999997</c:v>
                </c:pt>
                <c:pt idx="77436">
                  <c:v>-215.59049999999996</c:v>
                </c:pt>
                <c:pt idx="77437">
                  <c:v>-215.58849999999998</c:v>
                </c:pt>
                <c:pt idx="77438">
                  <c:v>-215.58649999999997</c:v>
                </c:pt>
                <c:pt idx="77439">
                  <c:v>-215.58449999999999</c:v>
                </c:pt>
                <c:pt idx="77440">
                  <c:v>-215.58249999999998</c:v>
                </c:pt>
                <c:pt idx="77441">
                  <c:v>-215.58049999999997</c:v>
                </c:pt>
                <c:pt idx="77442">
                  <c:v>-215.57849999999999</c:v>
                </c:pt>
                <c:pt idx="77443">
                  <c:v>-215.57649999999998</c:v>
                </c:pt>
                <c:pt idx="77444">
                  <c:v>-215.57449999999997</c:v>
                </c:pt>
                <c:pt idx="77445">
                  <c:v>-215.57249999999999</c:v>
                </c:pt>
                <c:pt idx="77446">
                  <c:v>-215.57049999999998</c:v>
                </c:pt>
                <c:pt idx="77447">
                  <c:v>-215.56849999999997</c:v>
                </c:pt>
                <c:pt idx="77448">
                  <c:v>-215.56649999999999</c:v>
                </c:pt>
                <c:pt idx="77449">
                  <c:v>-215.56449999999998</c:v>
                </c:pt>
                <c:pt idx="77450">
                  <c:v>-215.56249999999997</c:v>
                </c:pt>
                <c:pt idx="77451">
                  <c:v>-215.56049999999999</c:v>
                </c:pt>
                <c:pt idx="77452">
                  <c:v>-215.55849999999998</c:v>
                </c:pt>
                <c:pt idx="77453">
                  <c:v>-215.55649999999997</c:v>
                </c:pt>
                <c:pt idx="77454">
                  <c:v>-215.55449999999999</c:v>
                </c:pt>
                <c:pt idx="77455">
                  <c:v>-215.55249999999998</c:v>
                </c:pt>
                <c:pt idx="77456">
                  <c:v>-215.55049999999997</c:v>
                </c:pt>
                <c:pt idx="77457">
                  <c:v>-215.54849999999999</c:v>
                </c:pt>
                <c:pt idx="77458">
                  <c:v>-215.54649999999998</c:v>
                </c:pt>
                <c:pt idx="77459">
                  <c:v>-215.54449999999997</c:v>
                </c:pt>
                <c:pt idx="77460">
                  <c:v>-215.54249999999999</c:v>
                </c:pt>
                <c:pt idx="77461">
                  <c:v>-215.54049999999998</c:v>
                </c:pt>
                <c:pt idx="77462">
                  <c:v>-215.53849999999997</c:v>
                </c:pt>
                <c:pt idx="77463">
                  <c:v>-215.53649999999999</c:v>
                </c:pt>
                <c:pt idx="77464">
                  <c:v>-215.53449999999998</c:v>
                </c:pt>
                <c:pt idx="77465">
                  <c:v>-215.53249999999997</c:v>
                </c:pt>
                <c:pt idx="77466">
                  <c:v>-215.53049999999999</c:v>
                </c:pt>
                <c:pt idx="77467">
                  <c:v>-215.52849999999998</c:v>
                </c:pt>
                <c:pt idx="77468">
                  <c:v>-215.52649999999997</c:v>
                </c:pt>
                <c:pt idx="77469">
                  <c:v>-215.52449999999999</c:v>
                </c:pt>
                <c:pt idx="77470">
                  <c:v>-215.52249999999998</c:v>
                </c:pt>
                <c:pt idx="77471">
                  <c:v>-215.52049999999997</c:v>
                </c:pt>
                <c:pt idx="77472">
                  <c:v>-215.51849999999999</c:v>
                </c:pt>
                <c:pt idx="77473">
                  <c:v>-215.51649999999998</c:v>
                </c:pt>
                <c:pt idx="77474">
                  <c:v>-215.51449999999997</c:v>
                </c:pt>
                <c:pt idx="77475">
                  <c:v>-215.51249999999999</c:v>
                </c:pt>
                <c:pt idx="77476">
                  <c:v>-215.51049999999998</c:v>
                </c:pt>
                <c:pt idx="77477">
                  <c:v>-215.50849999999997</c:v>
                </c:pt>
                <c:pt idx="77478">
                  <c:v>-215.50649999999999</c:v>
                </c:pt>
                <c:pt idx="77479">
                  <c:v>-215.50449999999998</c:v>
                </c:pt>
                <c:pt idx="77480">
                  <c:v>-215.50249999999997</c:v>
                </c:pt>
                <c:pt idx="77481">
                  <c:v>-215.50049999999999</c:v>
                </c:pt>
                <c:pt idx="77482">
                  <c:v>-215.49849999999998</c:v>
                </c:pt>
                <c:pt idx="77483">
                  <c:v>-215.49649999999997</c:v>
                </c:pt>
                <c:pt idx="77484">
                  <c:v>-215.49449999999999</c:v>
                </c:pt>
                <c:pt idx="77485">
                  <c:v>-215.49249999999998</c:v>
                </c:pt>
                <c:pt idx="77486">
                  <c:v>-215.49049999999997</c:v>
                </c:pt>
                <c:pt idx="77487">
                  <c:v>-215.48849999999999</c:v>
                </c:pt>
                <c:pt idx="77488">
                  <c:v>-215.48649999999998</c:v>
                </c:pt>
                <c:pt idx="77489">
                  <c:v>-215.48449999999997</c:v>
                </c:pt>
                <c:pt idx="77490">
                  <c:v>-215.48249999999999</c:v>
                </c:pt>
                <c:pt idx="77491">
                  <c:v>-215.48049999999998</c:v>
                </c:pt>
                <c:pt idx="77492">
                  <c:v>-215.47849999999997</c:v>
                </c:pt>
                <c:pt idx="77493">
                  <c:v>-215.47649999999999</c:v>
                </c:pt>
                <c:pt idx="77494">
                  <c:v>-215.47449999999998</c:v>
                </c:pt>
                <c:pt idx="77495">
                  <c:v>-215.47249999999997</c:v>
                </c:pt>
                <c:pt idx="77496">
                  <c:v>-215.47049999999999</c:v>
                </c:pt>
                <c:pt idx="77497">
                  <c:v>-215.46849999999998</c:v>
                </c:pt>
                <c:pt idx="77498">
                  <c:v>-215.46649999999997</c:v>
                </c:pt>
                <c:pt idx="77499">
                  <c:v>-215.46449999999999</c:v>
                </c:pt>
                <c:pt idx="77500">
                  <c:v>-215.46249999999998</c:v>
                </c:pt>
                <c:pt idx="77501">
                  <c:v>-215.46049999999997</c:v>
                </c:pt>
                <c:pt idx="77502">
                  <c:v>-215.45849999999999</c:v>
                </c:pt>
                <c:pt idx="77503">
                  <c:v>-215.45649999999998</c:v>
                </c:pt>
                <c:pt idx="77504">
                  <c:v>-215.45449999999997</c:v>
                </c:pt>
                <c:pt idx="77505">
                  <c:v>-215.45249999999999</c:v>
                </c:pt>
                <c:pt idx="77506">
                  <c:v>-215.45049999999998</c:v>
                </c:pt>
                <c:pt idx="77507">
                  <c:v>-215.44849999999997</c:v>
                </c:pt>
                <c:pt idx="77508">
                  <c:v>-215.44649999999999</c:v>
                </c:pt>
                <c:pt idx="77509">
                  <c:v>-215.44449999999998</c:v>
                </c:pt>
                <c:pt idx="77510">
                  <c:v>-215.44249999999997</c:v>
                </c:pt>
                <c:pt idx="77511">
                  <c:v>-215.44049999999999</c:v>
                </c:pt>
                <c:pt idx="77512">
                  <c:v>-215.43849999999998</c:v>
                </c:pt>
                <c:pt idx="77513">
                  <c:v>-215.43649999999997</c:v>
                </c:pt>
                <c:pt idx="77514">
                  <c:v>-215.43449999999999</c:v>
                </c:pt>
                <c:pt idx="77515">
                  <c:v>-215.43249999999998</c:v>
                </c:pt>
                <c:pt idx="77516">
                  <c:v>-215.43049999999997</c:v>
                </c:pt>
                <c:pt idx="77517">
                  <c:v>-215.42849999999999</c:v>
                </c:pt>
                <c:pt idx="77518">
                  <c:v>-215.42649999999998</c:v>
                </c:pt>
                <c:pt idx="77519">
                  <c:v>-215.42449999999997</c:v>
                </c:pt>
                <c:pt idx="77520">
                  <c:v>-215.42249999999999</c:v>
                </c:pt>
                <c:pt idx="77521">
                  <c:v>-215.42049999999998</c:v>
                </c:pt>
                <c:pt idx="77522">
                  <c:v>-215.41849999999997</c:v>
                </c:pt>
                <c:pt idx="77523">
                  <c:v>-215.41649999999998</c:v>
                </c:pt>
                <c:pt idx="77524">
                  <c:v>-215.41449999999998</c:v>
                </c:pt>
                <c:pt idx="77525">
                  <c:v>-215.41249999999997</c:v>
                </c:pt>
                <c:pt idx="77526">
                  <c:v>-215.41049999999998</c:v>
                </c:pt>
                <c:pt idx="77527">
                  <c:v>-215.40849999999998</c:v>
                </c:pt>
                <c:pt idx="77528">
                  <c:v>-215.40649999999997</c:v>
                </c:pt>
                <c:pt idx="77529">
                  <c:v>-215.40449999999998</c:v>
                </c:pt>
                <c:pt idx="77530">
                  <c:v>-215.40249999999997</c:v>
                </c:pt>
                <c:pt idx="77531">
                  <c:v>-215.40049999999997</c:v>
                </c:pt>
                <c:pt idx="77532">
                  <c:v>-215.39849999999998</c:v>
                </c:pt>
                <c:pt idx="77533">
                  <c:v>-215.39649999999997</c:v>
                </c:pt>
                <c:pt idx="77534">
                  <c:v>-215.39449999999997</c:v>
                </c:pt>
                <c:pt idx="77535">
                  <c:v>-215.39249999999998</c:v>
                </c:pt>
                <c:pt idx="77536">
                  <c:v>-215.39049999999997</c:v>
                </c:pt>
                <c:pt idx="77537">
                  <c:v>-215.38849999999996</c:v>
                </c:pt>
                <c:pt idx="77538">
                  <c:v>-215.38649999999998</c:v>
                </c:pt>
                <c:pt idx="77539">
                  <c:v>-215.38449999999997</c:v>
                </c:pt>
                <c:pt idx="77540">
                  <c:v>-215.38249999999996</c:v>
                </c:pt>
                <c:pt idx="77541">
                  <c:v>-215.38049999999998</c:v>
                </c:pt>
                <c:pt idx="77542">
                  <c:v>-215.37849999999997</c:v>
                </c:pt>
                <c:pt idx="77543">
                  <c:v>-215.37649999999996</c:v>
                </c:pt>
                <c:pt idx="77544">
                  <c:v>-215.37449999999998</c:v>
                </c:pt>
                <c:pt idx="77545">
                  <c:v>-215.37249999999997</c:v>
                </c:pt>
                <c:pt idx="77546">
                  <c:v>-215.37049999999996</c:v>
                </c:pt>
                <c:pt idx="77547">
                  <c:v>-215.36849999999998</c:v>
                </c:pt>
                <c:pt idx="77548">
                  <c:v>-215.36649999999997</c:v>
                </c:pt>
                <c:pt idx="77549">
                  <c:v>-215.36449999999996</c:v>
                </c:pt>
                <c:pt idx="77550">
                  <c:v>-215.36249999999998</c:v>
                </c:pt>
                <c:pt idx="77551">
                  <c:v>-215.36049999999997</c:v>
                </c:pt>
                <c:pt idx="77552">
                  <c:v>-215.35849999999996</c:v>
                </c:pt>
                <c:pt idx="77553">
                  <c:v>-215.35649999999998</c:v>
                </c:pt>
                <c:pt idx="77554">
                  <c:v>-215.35449999999997</c:v>
                </c:pt>
                <c:pt idx="77555">
                  <c:v>-215.35249999999996</c:v>
                </c:pt>
                <c:pt idx="77556">
                  <c:v>-215.35049999999998</c:v>
                </c:pt>
                <c:pt idx="77557">
                  <c:v>-215.34849999999997</c:v>
                </c:pt>
                <c:pt idx="77558">
                  <c:v>-215.34649999999996</c:v>
                </c:pt>
                <c:pt idx="77559">
                  <c:v>-215.34449999999998</c:v>
                </c:pt>
                <c:pt idx="77560">
                  <c:v>-215.34249999999997</c:v>
                </c:pt>
                <c:pt idx="77561">
                  <c:v>-215.34049999999996</c:v>
                </c:pt>
                <c:pt idx="77562">
                  <c:v>-215.33849999999998</c:v>
                </c:pt>
                <c:pt idx="77563">
                  <c:v>-215.33649999999997</c:v>
                </c:pt>
                <c:pt idx="77564">
                  <c:v>-215.33449999999999</c:v>
                </c:pt>
                <c:pt idx="77565">
                  <c:v>-215.33249999999998</c:v>
                </c:pt>
                <c:pt idx="77566">
                  <c:v>-215.33049999999997</c:v>
                </c:pt>
                <c:pt idx="77567">
                  <c:v>-215.32849999999999</c:v>
                </c:pt>
                <c:pt idx="77568">
                  <c:v>-215.32649999999998</c:v>
                </c:pt>
                <c:pt idx="77569">
                  <c:v>-215.32449999999997</c:v>
                </c:pt>
                <c:pt idx="77570">
                  <c:v>-215.32249999999999</c:v>
                </c:pt>
                <c:pt idx="77571">
                  <c:v>-215.32049999999998</c:v>
                </c:pt>
                <c:pt idx="77572">
                  <c:v>-215.31849999999997</c:v>
                </c:pt>
                <c:pt idx="77573">
                  <c:v>-215.31649999999999</c:v>
                </c:pt>
                <c:pt idx="77574">
                  <c:v>-215.31449999999998</c:v>
                </c:pt>
                <c:pt idx="77575">
                  <c:v>-215.31249999999997</c:v>
                </c:pt>
                <c:pt idx="77576">
                  <c:v>-215.31049999999999</c:v>
                </c:pt>
                <c:pt idx="77577">
                  <c:v>-215.30849999999998</c:v>
                </c:pt>
                <c:pt idx="77578">
                  <c:v>-215.30649999999997</c:v>
                </c:pt>
                <c:pt idx="77579">
                  <c:v>-215.30449999999999</c:v>
                </c:pt>
                <c:pt idx="77580">
                  <c:v>-215.30249999999998</c:v>
                </c:pt>
                <c:pt idx="77581">
                  <c:v>-215.30049999999997</c:v>
                </c:pt>
                <c:pt idx="77582">
                  <c:v>-215.29849999999999</c:v>
                </c:pt>
                <c:pt idx="77583">
                  <c:v>-215.29649999999998</c:v>
                </c:pt>
                <c:pt idx="77584">
                  <c:v>-215.29449999999997</c:v>
                </c:pt>
                <c:pt idx="77585">
                  <c:v>-215.29249999999999</c:v>
                </c:pt>
                <c:pt idx="77586">
                  <c:v>-215.29049999999998</c:v>
                </c:pt>
                <c:pt idx="77587">
                  <c:v>-215.28849999999997</c:v>
                </c:pt>
                <c:pt idx="77588">
                  <c:v>-215.28649999999999</c:v>
                </c:pt>
                <c:pt idx="77589">
                  <c:v>-215.28449999999998</c:v>
                </c:pt>
                <c:pt idx="77590">
                  <c:v>-215.28249999999997</c:v>
                </c:pt>
                <c:pt idx="77591">
                  <c:v>-215.28049999999999</c:v>
                </c:pt>
                <c:pt idx="77592">
                  <c:v>-215.27849999999998</c:v>
                </c:pt>
                <c:pt idx="77593">
                  <c:v>-215.27649999999997</c:v>
                </c:pt>
                <c:pt idx="77594">
                  <c:v>-215.27449999999999</c:v>
                </c:pt>
                <c:pt idx="77595">
                  <c:v>-215.27249999999998</c:v>
                </c:pt>
                <c:pt idx="77596">
                  <c:v>-215.27049999999997</c:v>
                </c:pt>
                <c:pt idx="77597">
                  <c:v>-215.26849999999999</c:v>
                </c:pt>
                <c:pt idx="77598">
                  <c:v>-215.26649999999998</c:v>
                </c:pt>
                <c:pt idx="77599">
                  <c:v>-215.26449999999997</c:v>
                </c:pt>
                <c:pt idx="77600">
                  <c:v>-215.26249999999999</c:v>
                </c:pt>
                <c:pt idx="77601">
                  <c:v>-215.26049999999998</c:v>
                </c:pt>
                <c:pt idx="77602">
                  <c:v>-215.25849999999997</c:v>
                </c:pt>
                <c:pt idx="77603">
                  <c:v>-215.25649999999999</c:v>
                </c:pt>
                <c:pt idx="77604">
                  <c:v>-215.25449999999998</c:v>
                </c:pt>
                <c:pt idx="77605">
                  <c:v>-215.25249999999997</c:v>
                </c:pt>
                <c:pt idx="77606">
                  <c:v>-215.25049999999999</c:v>
                </c:pt>
                <c:pt idx="77607">
                  <c:v>-215.24849999999998</c:v>
                </c:pt>
                <c:pt idx="77608">
                  <c:v>-215.24649999999997</c:v>
                </c:pt>
                <c:pt idx="77609">
                  <c:v>-215.24449999999999</c:v>
                </c:pt>
                <c:pt idx="77610">
                  <c:v>-215.24249999999998</c:v>
                </c:pt>
                <c:pt idx="77611">
                  <c:v>-215.24049999999997</c:v>
                </c:pt>
                <c:pt idx="77612">
                  <c:v>-215.23849999999999</c:v>
                </c:pt>
                <c:pt idx="77613">
                  <c:v>-215.23649999999998</c:v>
                </c:pt>
                <c:pt idx="77614">
                  <c:v>-215.23449999999997</c:v>
                </c:pt>
                <c:pt idx="77615">
                  <c:v>-215.23249999999999</c:v>
                </c:pt>
                <c:pt idx="77616">
                  <c:v>-215.23049999999998</c:v>
                </c:pt>
                <c:pt idx="77617">
                  <c:v>-215.22849999999997</c:v>
                </c:pt>
                <c:pt idx="77618">
                  <c:v>-215.22649999999999</c:v>
                </c:pt>
                <c:pt idx="77619">
                  <c:v>-215.22449999999998</c:v>
                </c:pt>
                <c:pt idx="77620">
                  <c:v>-215.22249999999997</c:v>
                </c:pt>
                <c:pt idx="77621">
                  <c:v>-215.22049999999999</c:v>
                </c:pt>
                <c:pt idx="77622">
                  <c:v>-215.21849999999998</c:v>
                </c:pt>
                <c:pt idx="77623">
                  <c:v>-215.21649999999997</c:v>
                </c:pt>
                <c:pt idx="77624">
                  <c:v>-215.21449999999999</c:v>
                </c:pt>
                <c:pt idx="77625">
                  <c:v>-215.21249999999998</c:v>
                </c:pt>
                <c:pt idx="77626">
                  <c:v>-215.21049999999997</c:v>
                </c:pt>
                <c:pt idx="77627">
                  <c:v>-215.20849999999999</c:v>
                </c:pt>
                <c:pt idx="77628">
                  <c:v>-215.20649999999998</c:v>
                </c:pt>
                <c:pt idx="77629">
                  <c:v>-215.20449999999997</c:v>
                </c:pt>
                <c:pt idx="77630">
                  <c:v>-215.20249999999999</c:v>
                </c:pt>
                <c:pt idx="77631">
                  <c:v>-215.20049999999998</c:v>
                </c:pt>
                <c:pt idx="77632">
                  <c:v>-215.19849999999997</c:v>
                </c:pt>
                <c:pt idx="77633">
                  <c:v>-215.19649999999999</c:v>
                </c:pt>
                <c:pt idx="77634">
                  <c:v>-215.19449999999998</c:v>
                </c:pt>
                <c:pt idx="77635">
                  <c:v>-215.19249999999997</c:v>
                </c:pt>
                <c:pt idx="77636">
                  <c:v>-215.19049999999999</c:v>
                </c:pt>
                <c:pt idx="77637">
                  <c:v>-215.18849999999998</c:v>
                </c:pt>
                <c:pt idx="77638">
                  <c:v>-215.18649999999997</c:v>
                </c:pt>
                <c:pt idx="77639">
                  <c:v>-215.18449999999999</c:v>
                </c:pt>
                <c:pt idx="77640">
                  <c:v>-215.18249999999998</c:v>
                </c:pt>
                <c:pt idx="77641">
                  <c:v>-215.18049999999997</c:v>
                </c:pt>
                <c:pt idx="77642">
                  <c:v>-215.17849999999999</c:v>
                </c:pt>
                <c:pt idx="77643">
                  <c:v>-215.17649999999998</c:v>
                </c:pt>
                <c:pt idx="77644">
                  <c:v>-215.17449999999997</c:v>
                </c:pt>
                <c:pt idx="77645">
                  <c:v>-215.17249999999999</c:v>
                </c:pt>
                <c:pt idx="77646">
                  <c:v>-215.17049999999998</c:v>
                </c:pt>
                <c:pt idx="77647">
                  <c:v>-215.16849999999997</c:v>
                </c:pt>
                <c:pt idx="77648">
                  <c:v>-215.16649999999998</c:v>
                </c:pt>
                <c:pt idx="77649">
                  <c:v>-215.16449999999998</c:v>
                </c:pt>
                <c:pt idx="77650">
                  <c:v>-215.16249999999997</c:v>
                </c:pt>
                <c:pt idx="77651">
                  <c:v>-215.16049999999998</c:v>
                </c:pt>
                <c:pt idx="77652">
                  <c:v>-215.15849999999998</c:v>
                </c:pt>
                <c:pt idx="77653">
                  <c:v>-215.15649999999997</c:v>
                </c:pt>
                <c:pt idx="77654">
                  <c:v>-215.15449999999998</c:v>
                </c:pt>
                <c:pt idx="77655">
                  <c:v>-215.15249999999997</c:v>
                </c:pt>
                <c:pt idx="77656">
                  <c:v>-215.15049999999997</c:v>
                </c:pt>
                <c:pt idx="77657">
                  <c:v>-215.14849999999998</c:v>
                </c:pt>
                <c:pt idx="77658">
                  <c:v>-215.14649999999997</c:v>
                </c:pt>
                <c:pt idx="77659">
                  <c:v>-215.14449999999997</c:v>
                </c:pt>
                <c:pt idx="77660">
                  <c:v>-215.14249999999998</c:v>
                </c:pt>
                <c:pt idx="77661">
                  <c:v>-215.14049999999997</c:v>
                </c:pt>
                <c:pt idx="77662">
                  <c:v>-215.13849999999996</c:v>
                </c:pt>
                <c:pt idx="77663">
                  <c:v>-215.13649999999998</c:v>
                </c:pt>
                <c:pt idx="77664">
                  <c:v>-215.13449999999997</c:v>
                </c:pt>
                <c:pt idx="77665">
                  <c:v>-215.13249999999996</c:v>
                </c:pt>
                <c:pt idx="77666">
                  <c:v>-215.13049999999998</c:v>
                </c:pt>
                <c:pt idx="77667">
                  <c:v>-215.12849999999997</c:v>
                </c:pt>
                <c:pt idx="77668">
                  <c:v>-215.12649999999996</c:v>
                </c:pt>
                <c:pt idx="77669">
                  <c:v>-215.12449999999998</c:v>
                </c:pt>
                <c:pt idx="77670">
                  <c:v>-215.12249999999997</c:v>
                </c:pt>
                <c:pt idx="77671">
                  <c:v>-215.12049999999996</c:v>
                </c:pt>
                <c:pt idx="77672">
                  <c:v>-215.11849999999998</c:v>
                </c:pt>
                <c:pt idx="77673">
                  <c:v>-215.11649999999997</c:v>
                </c:pt>
                <c:pt idx="77674">
                  <c:v>-215.11449999999996</c:v>
                </c:pt>
                <c:pt idx="77675">
                  <c:v>-215.11249999999998</c:v>
                </c:pt>
                <c:pt idx="77676">
                  <c:v>-215.11049999999997</c:v>
                </c:pt>
                <c:pt idx="77677">
                  <c:v>-215.10849999999996</c:v>
                </c:pt>
                <c:pt idx="77678">
                  <c:v>-215.10649999999998</c:v>
                </c:pt>
                <c:pt idx="77679">
                  <c:v>-215.10449999999997</c:v>
                </c:pt>
                <c:pt idx="77680">
                  <c:v>-215.10249999999996</c:v>
                </c:pt>
                <c:pt idx="77681">
                  <c:v>-215.10049999999998</c:v>
                </c:pt>
                <c:pt idx="77682">
                  <c:v>-215.09849999999997</c:v>
                </c:pt>
                <c:pt idx="77683">
                  <c:v>-215.09649999999996</c:v>
                </c:pt>
                <c:pt idx="77684">
                  <c:v>-215.09449999999998</c:v>
                </c:pt>
                <c:pt idx="77685">
                  <c:v>-215.09249999999997</c:v>
                </c:pt>
                <c:pt idx="77686">
                  <c:v>-215.09049999999996</c:v>
                </c:pt>
                <c:pt idx="77687">
                  <c:v>-215.08849999999998</c:v>
                </c:pt>
                <c:pt idx="77688">
                  <c:v>-215.08649999999997</c:v>
                </c:pt>
                <c:pt idx="77689">
                  <c:v>-215.08449999999999</c:v>
                </c:pt>
                <c:pt idx="77690">
                  <c:v>-215.08249999999998</c:v>
                </c:pt>
                <c:pt idx="77691">
                  <c:v>-215.08049999999997</c:v>
                </c:pt>
                <c:pt idx="77692">
                  <c:v>-215.07849999999999</c:v>
                </c:pt>
                <c:pt idx="77693">
                  <c:v>-215.07649999999998</c:v>
                </c:pt>
                <c:pt idx="77694">
                  <c:v>-215.07449999999997</c:v>
                </c:pt>
                <c:pt idx="77695">
                  <c:v>-215.07249999999999</c:v>
                </c:pt>
                <c:pt idx="77696">
                  <c:v>-215.07049999999998</c:v>
                </c:pt>
                <c:pt idx="77697">
                  <c:v>-215.06849999999997</c:v>
                </c:pt>
                <c:pt idx="77698">
                  <c:v>-215.06649999999999</c:v>
                </c:pt>
                <c:pt idx="77699">
                  <c:v>-215.06449999999998</c:v>
                </c:pt>
                <c:pt idx="77700">
                  <c:v>-215.06249999999997</c:v>
                </c:pt>
                <c:pt idx="77701">
                  <c:v>-215.06049999999999</c:v>
                </c:pt>
                <c:pt idx="77702">
                  <c:v>-215.05849999999998</c:v>
                </c:pt>
                <c:pt idx="77703">
                  <c:v>-215.05649999999997</c:v>
                </c:pt>
                <c:pt idx="77704">
                  <c:v>-215.05449999999999</c:v>
                </c:pt>
                <c:pt idx="77705">
                  <c:v>-215.05249999999998</c:v>
                </c:pt>
                <c:pt idx="77706">
                  <c:v>-215.05049999999997</c:v>
                </c:pt>
                <c:pt idx="77707">
                  <c:v>-215.04849999999999</c:v>
                </c:pt>
                <c:pt idx="77708">
                  <c:v>-215.04649999999998</c:v>
                </c:pt>
                <c:pt idx="77709">
                  <c:v>-215.04449999999997</c:v>
                </c:pt>
                <c:pt idx="77710">
                  <c:v>-215.04249999999999</c:v>
                </c:pt>
                <c:pt idx="77711">
                  <c:v>-215.04049999999998</c:v>
                </c:pt>
                <c:pt idx="77712">
                  <c:v>-215.03849999999997</c:v>
                </c:pt>
                <c:pt idx="77713">
                  <c:v>-215.03649999999999</c:v>
                </c:pt>
                <c:pt idx="77714">
                  <c:v>-215.03449999999998</c:v>
                </c:pt>
                <c:pt idx="77715">
                  <c:v>-215.03249999999997</c:v>
                </c:pt>
                <c:pt idx="77716">
                  <c:v>-215.03049999999999</c:v>
                </c:pt>
                <c:pt idx="77717">
                  <c:v>-215.02849999999998</c:v>
                </c:pt>
                <c:pt idx="77718">
                  <c:v>-215.02649999999997</c:v>
                </c:pt>
                <c:pt idx="77719">
                  <c:v>-215.02449999999999</c:v>
                </c:pt>
                <c:pt idx="77720">
                  <c:v>-215.02249999999998</c:v>
                </c:pt>
                <c:pt idx="77721">
                  <c:v>-215.02049999999997</c:v>
                </c:pt>
                <c:pt idx="77722">
                  <c:v>-215.01849999999999</c:v>
                </c:pt>
                <c:pt idx="77723">
                  <c:v>-215.01649999999998</c:v>
                </c:pt>
                <c:pt idx="77724">
                  <c:v>-215.01449999999997</c:v>
                </c:pt>
                <c:pt idx="77725">
                  <c:v>-215.01249999999999</c:v>
                </c:pt>
                <c:pt idx="77726">
                  <c:v>-215.01049999999998</c:v>
                </c:pt>
                <c:pt idx="77727">
                  <c:v>-215.00849999999997</c:v>
                </c:pt>
                <c:pt idx="77728">
                  <c:v>-215.00649999999999</c:v>
                </c:pt>
                <c:pt idx="77729">
                  <c:v>-215.00449999999998</c:v>
                </c:pt>
                <c:pt idx="77730">
                  <c:v>-215.00249999999997</c:v>
                </c:pt>
                <c:pt idx="77731">
                  <c:v>-215.00049999999999</c:v>
                </c:pt>
                <c:pt idx="77732">
                  <c:v>-214.99849999999998</c:v>
                </c:pt>
                <c:pt idx="77733">
                  <c:v>-214.99649999999997</c:v>
                </c:pt>
                <c:pt idx="77734">
                  <c:v>-214.99449999999999</c:v>
                </c:pt>
                <c:pt idx="77735">
                  <c:v>-214.99249999999998</c:v>
                </c:pt>
                <c:pt idx="77736">
                  <c:v>-214.99049999999997</c:v>
                </c:pt>
                <c:pt idx="77737">
                  <c:v>-214.98849999999999</c:v>
                </c:pt>
                <c:pt idx="77738">
                  <c:v>-214.98649999999998</c:v>
                </c:pt>
                <c:pt idx="77739">
                  <c:v>-214.98449999999997</c:v>
                </c:pt>
                <c:pt idx="77740">
                  <c:v>-214.98249999999999</c:v>
                </c:pt>
                <c:pt idx="77741">
                  <c:v>-214.98049999999998</c:v>
                </c:pt>
                <c:pt idx="77742">
                  <c:v>-214.97849999999997</c:v>
                </c:pt>
                <c:pt idx="77743">
                  <c:v>-214.97649999999999</c:v>
                </c:pt>
                <c:pt idx="77744">
                  <c:v>-214.97449999999998</c:v>
                </c:pt>
                <c:pt idx="77745">
                  <c:v>-214.97249999999997</c:v>
                </c:pt>
                <c:pt idx="77746">
                  <c:v>-214.97049999999999</c:v>
                </c:pt>
                <c:pt idx="77747">
                  <c:v>-214.96849999999998</c:v>
                </c:pt>
                <c:pt idx="77748">
                  <c:v>-214.96649999999997</c:v>
                </c:pt>
                <c:pt idx="77749">
                  <c:v>-214.96449999999999</c:v>
                </c:pt>
                <c:pt idx="77750">
                  <c:v>-214.96249999999998</c:v>
                </c:pt>
                <c:pt idx="77751">
                  <c:v>-214.96049999999997</c:v>
                </c:pt>
                <c:pt idx="77752">
                  <c:v>-214.95849999999999</c:v>
                </c:pt>
                <c:pt idx="77753">
                  <c:v>-214.95649999999998</c:v>
                </c:pt>
                <c:pt idx="77754">
                  <c:v>-214.95449999999997</c:v>
                </c:pt>
                <c:pt idx="77755">
                  <c:v>-214.95249999999999</c:v>
                </c:pt>
                <c:pt idx="77756">
                  <c:v>-214.95049999999998</c:v>
                </c:pt>
                <c:pt idx="77757">
                  <c:v>-214.94849999999997</c:v>
                </c:pt>
                <c:pt idx="77758">
                  <c:v>-214.94649999999999</c:v>
                </c:pt>
                <c:pt idx="77759">
                  <c:v>-214.94449999999998</c:v>
                </c:pt>
                <c:pt idx="77760">
                  <c:v>-214.94249999999997</c:v>
                </c:pt>
                <c:pt idx="77761">
                  <c:v>-214.94049999999999</c:v>
                </c:pt>
                <c:pt idx="77762">
                  <c:v>-214.93849999999998</c:v>
                </c:pt>
                <c:pt idx="77763">
                  <c:v>-214.93649999999997</c:v>
                </c:pt>
                <c:pt idx="77764">
                  <c:v>-214.93449999999999</c:v>
                </c:pt>
                <c:pt idx="77765">
                  <c:v>-214.93249999999998</c:v>
                </c:pt>
                <c:pt idx="77766">
                  <c:v>-214.93049999999997</c:v>
                </c:pt>
                <c:pt idx="77767">
                  <c:v>-214.92849999999999</c:v>
                </c:pt>
                <c:pt idx="77768">
                  <c:v>-214.92649999999998</c:v>
                </c:pt>
                <c:pt idx="77769">
                  <c:v>-214.92449999999997</c:v>
                </c:pt>
                <c:pt idx="77770">
                  <c:v>-214.92249999999999</c:v>
                </c:pt>
                <c:pt idx="77771">
                  <c:v>-214.92049999999998</c:v>
                </c:pt>
                <c:pt idx="77772">
                  <c:v>-214.91849999999997</c:v>
                </c:pt>
                <c:pt idx="77773">
                  <c:v>-214.91649999999998</c:v>
                </c:pt>
                <c:pt idx="77774">
                  <c:v>-214.91449999999998</c:v>
                </c:pt>
                <c:pt idx="77775">
                  <c:v>-214.91249999999997</c:v>
                </c:pt>
                <c:pt idx="77776">
                  <c:v>-214.91049999999998</c:v>
                </c:pt>
                <c:pt idx="77777">
                  <c:v>-214.90849999999998</c:v>
                </c:pt>
                <c:pt idx="77778">
                  <c:v>-214.90649999999997</c:v>
                </c:pt>
                <c:pt idx="77779">
                  <c:v>-214.90449999999998</c:v>
                </c:pt>
                <c:pt idx="77780">
                  <c:v>-214.90249999999997</c:v>
                </c:pt>
                <c:pt idx="77781">
                  <c:v>-214.90049999999997</c:v>
                </c:pt>
                <c:pt idx="77782">
                  <c:v>-214.89849999999998</c:v>
                </c:pt>
                <c:pt idx="77783">
                  <c:v>-214.89649999999997</c:v>
                </c:pt>
                <c:pt idx="77784">
                  <c:v>-214.89449999999997</c:v>
                </c:pt>
                <c:pt idx="77785">
                  <c:v>-214.89249999999998</c:v>
                </c:pt>
                <c:pt idx="77786">
                  <c:v>-214.89049999999997</c:v>
                </c:pt>
                <c:pt idx="77787">
                  <c:v>-214.88849999999996</c:v>
                </c:pt>
                <c:pt idx="77788">
                  <c:v>-214.88649999999998</c:v>
                </c:pt>
                <c:pt idx="77789">
                  <c:v>-214.88449999999997</c:v>
                </c:pt>
                <c:pt idx="77790">
                  <c:v>-214.88249999999996</c:v>
                </c:pt>
                <c:pt idx="77791">
                  <c:v>-214.88049999999998</c:v>
                </c:pt>
                <c:pt idx="77792">
                  <c:v>-214.87849999999997</c:v>
                </c:pt>
                <c:pt idx="77793">
                  <c:v>-214.87649999999996</c:v>
                </c:pt>
                <c:pt idx="77794">
                  <c:v>-214.87449999999998</c:v>
                </c:pt>
                <c:pt idx="77795">
                  <c:v>-214.87249999999997</c:v>
                </c:pt>
                <c:pt idx="77796">
                  <c:v>-214.87049999999996</c:v>
                </c:pt>
                <c:pt idx="77797">
                  <c:v>-214.86849999999998</c:v>
                </c:pt>
                <c:pt idx="77798">
                  <c:v>-214.86649999999997</c:v>
                </c:pt>
                <c:pt idx="77799">
                  <c:v>-214.86449999999996</c:v>
                </c:pt>
                <c:pt idx="77800">
                  <c:v>-214.86249999999998</c:v>
                </c:pt>
                <c:pt idx="77801">
                  <c:v>-214.86049999999997</c:v>
                </c:pt>
                <c:pt idx="77802">
                  <c:v>-214.85849999999996</c:v>
                </c:pt>
                <c:pt idx="77803">
                  <c:v>-214.85649999999998</c:v>
                </c:pt>
                <c:pt idx="77804">
                  <c:v>-214.85449999999997</c:v>
                </c:pt>
                <c:pt idx="77805">
                  <c:v>-214.85249999999996</c:v>
                </c:pt>
                <c:pt idx="77806">
                  <c:v>-214.85049999999998</c:v>
                </c:pt>
                <c:pt idx="77807">
                  <c:v>-214.84849999999997</c:v>
                </c:pt>
                <c:pt idx="77808">
                  <c:v>-214.84649999999996</c:v>
                </c:pt>
                <c:pt idx="77809">
                  <c:v>-214.84449999999998</c:v>
                </c:pt>
                <c:pt idx="77810">
                  <c:v>-214.84249999999997</c:v>
                </c:pt>
                <c:pt idx="77811">
                  <c:v>-214.84049999999996</c:v>
                </c:pt>
                <c:pt idx="77812">
                  <c:v>-214.83849999999998</c:v>
                </c:pt>
                <c:pt idx="77813">
                  <c:v>-214.83649999999997</c:v>
                </c:pt>
                <c:pt idx="77814">
                  <c:v>-214.83449999999999</c:v>
                </c:pt>
                <c:pt idx="77815">
                  <c:v>-214.83249999999998</c:v>
                </c:pt>
                <c:pt idx="77816">
                  <c:v>-214.83049999999997</c:v>
                </c:pt>
                <c:pt idx="77817">
                  <c:v>-214.82849999999999</c:v>
                </c:pt>
                <c:pt idx="77818">
                  <c:v>-214.82649999999998</c:v>
                </c:pt>
                <c:pt idx="77819">
                  <c:v>-214.82449999999997</c:v>
                </c:pt>
                <c:pt idx="77820">
                  <c:v>-214.82249999999999</c:v>
                </c:pt>
                <c:pt idx="77821">
                  <c:v>-214.82049999999998</c:v>
                </c:pt>
                <c:pt idx="77822">
                  <c:v>-214.81849999999997</c:v>
                </c:pt>
                <c:pt idx="77823">
                  <c:v>-214.81649999999999</c:v>
                </c:pt>
                <c:pt idx="77824">
                  <c:v>-214.81449999999998</c:v>
                </c:pt>
                <c:pt idx="77825">
                  <c:v>-214.81249999999997</c:v>
                </c:pt>
                <c:pt idx="77826">
                  <c:v>-214.81049999999999</c:v>
                </c:pt>
                <c:pt idx="77827">
                  <c:v>-214.80849999999998</c:v>
                </c:pt>
                <c:pt idx="77828">
                  <c:v>-214.80649999999997</c:v>
                </c:pt>
                <c:pt idx="77829">
                  <c:v>-214.80449999999999</c:v>
                </c:pt>
                <c:pt idx="77830">
                  <c:v>-214.80249999999998</c:v>
                </c:pt>
                <c:pt idx="77831">
                  <c:v>-214.80049999999997</c:v>
                </c:pt>
                <c:pt idx="77832">
                  <c:v>-214.79849999999999</c:v>
                </c:pt>
                <c:pt idx="77833">
                  <c:v>-214.79649999999998</c:v>
                </c:pt>
                <c:pt idx="77834">
                  <c:v>-214.79449999999997</c:v>
                </c:pt>
                <c:pt idx="77835">
                  <c:v>-214.79249999999999</c:v>
                </c:pt>
                <c:pt idx="77836">
                  <c:v>-214.79049999999998</c:v>
                </c:pt>
                <c:pt idx="77837">
                  <c:v>-214.78849999999997</c:v>
                </c:pt>
                <c:pt idx="77838">
                  <c:v>-214.78649999999999</c:v>
                </c:pt>
                <c:pt idx="77839">
                  <c:v>-214.78449999999998</c:v>
                </c:pt>
                <c:pt idx="77840">
                  <c:v>-214.78249999999997</c:v>
                </c:pt>
                <c:pt idx="77841">
                  <c:v>-214.78049999999999</c:v>
                </c:pt>
                <c:pt idx="77842">
                  <c:v>-214.77849999999998</c:v>
                </c:pt>
                <c:pt idx="77843">
                  <c:v>-214.77649999999997</c:v>
                </c:pt>
                <c:pt idx="77844">
                  <c:v>-214.77449999999999</c:v>
                </c:pt>
                <c:pt idx="77845">
                  <c:v>-214.77249999999998</c:v>
                </c:pt>
                <c:pt idx="77846">
                  <c:v>-214.77049999999997</c:v>
                </c:pt>
                <c:pt idx="77847">
                  <c:v>-214.76849999999999</c:v>
                </c:pt>
                <c:pt idx="77848">
                  <c:v>-214.76649999999998</c:v>
                </c:pt>
                <c:pt idx="77849">
                  <c:v>-214.76449999999997</c:v>
                </c:pt>
                <c:pt idx="77850">
                  <c:v>-214.76249999999999</c:v>
                </c:pt>
                <c:pt idx="77851">
                  <c:v>-214.76049999999998</c:v>
                </c:pt>
                <c:pt idx="77852">
                  <c:v>-214.75849999999997</c:v>
                </c:pt>
                <c:pt idx="77853">
                  <c:v>-214.75649999999999</c:v>
                </c:pt>
                <c:pt idx="77854">
                  <c:v>-214.75449999999998</c:v>
                </c:pt>
                <c:pt idx="77855">
                  <c:v>-214.75249999999997</c:v>
                </c:pt>
                <c:pt idx="77856">
                  <c:v>-214.75049999999999</c:v>
                </c:pt>
                <c:pt idx="77857">
                  <c:v>-214.74849999999998</c:v>
                </c:pt>
                <c:pt idx="77858">
                  <c:v>-214.74649999999997</c:v>
                </c:pt>
                <c:pt idx="77859">
                  <c:v>-214.74449999999999</c:v>
                </c:pt>
                <c:pt idx="77860">
                  <c:v>-214.74249999999998</c:v>
                </c:pt>
                <c:pt idx="77861">
                  <c:v>-214.74049999999997</c:v>
                </c:pt>
                <c:pt idx="77862">
                  <c:v>-214.73849999999999</c:v>
                </c:pt>
                <c:pt idx="77863">
                  <c:v>-214.73649999999998</c:v>
                </c:pt>
                <c:pt idx="77864">
                  <c:v>-214.73449999999997</c:v>
                </c:pt>
                <c:pt idx="77865">
                  <c:v>-214.73249999999999</c:v>
                </c:pt>
                <c:pt idx="77866">
                  <c:v>-214.73049999999998</c:v>
                </c:pt>
                <c:pt idx="77867">
                  <c:v>-214.72849999999997</c:v>
                </c:pt>
                <c:pt idx="77868">
                  <c:v>-214.72649999999999</c:v>
                </c:pt>
                <c:pt idx="77869">
                  <c:v>-214.72449999999998</c:v>
                </c:pt>
                <c:pt idx="77870">
                  <c:v>-214.72249999999997</c:v>
                </c:pt>
                <c:pt idx="77871">
                  <c:v>-214.72049999999999</c:v>
                </c:pt>
                <c:pt idx="77872">
                  <c:v>-214.71849999999998</c:v>
                </c:pt>
                <c:pt idx="77873">
                  <c:v>-214.71649999999997</c:v>
                </c:pt>
                <c:pt idx="77874">
                  <c:v>-214.71449999999999</c:v>
                </c:pt>
                <c:pt idx="77875">
                  <c:v>-214.71249999999998</c:v>
                </c:pt>
                <c:pt idx="77876">
                  <c:v>-214.71049999999997</c:v>
                </c:pt>
                <c:pt idx="77877">
                  <c:v>-214.70849999999999</c:v>
                </c:pt>
                <c:pt idx="77878">
                  <c:v>-214.70649999999998</c:v>
                </c:pt>
                <c:pt idx="77879">
                  <c:v>-214.70449999999997</c:v>
                </c:pt>
                <c:pt idx="77880">
                  <c:v>-214.70249999999999</c:v>
                </c:pt>
                <c:pt idx="77881">
                  <c:v>-214.70049999999998</c:v>
                </c:pt>
                <c:pt idx="77882">
                  <c:v>-214.69849999999997</c:v>
                </c:pt>
                <c:pt idx="77883">
                  <c:v>-214.69649999999999</c:v>
                </c:pt>
                <c:pt idx="77884">
                  <c:v>-214.69449999999998</c:v>
                </c:pt>
                <c:pt idx="77885">
                  <c:v>-214.69249999999997</c:v>
                </c:pt>
                <c:pt idx="77886">
                  <c:v>-214.69049999999999</c:v>
                </c:pt>
                <c:pt idx="77887">
                  <c:v>-214.68849999999998</c:v>
                </c:pt>
                <c:pt idx="77888">
                  <c:v>-214.68649999999997</c:v>
                </c:pt>
                <c:pt idx="77889">
                  <c:v>-214.68449999999999</c:v>
                </c:pt>
                <c:pt idx="77890">
                  <c:v>-214.68249999999998</c:v>
                </c:pt>
                <c:pt idx="77891">
                  <c:v>-214.68049999999997</c:v>
                </c:pt>
                <c:pt idx="77892">
                  <c:v>-214.67849999999999</c:v>
                </c:pt>
                <c:pt idx="77893">
                  <c:v>-214.67649999999998</c:v>
                </c:pt>
                <c:pt idx="77894">
                  <c:v>-214.67449999999997</c:v>
                </c:pt>
                <c:pt idx="77895">
                  <c:v>-214.67249999999999</c:v>
                </c:pt>
                <c:pt idx="77896">
                  <c:v>-214.67049999999998</c:v>
                </c:pt>
                <c:pt idx="77897">
                  <c:v>-214.66849999999997</c:v>
                </c:pt>
                <c:pt idx="77898">
                  <c:v>-214.66649999999998</c:v>
                </c:pt>
                <c:pt idx="77899">
                  <c:v>-214.66449999999998</c:v>
                </c:pt>
                <c:pt idx="77900">
                  <c:v>-214.66249999999997</c:v>
                </c:pt>
                <c:pt idx="77901">
                  <c:v>-214.66049999999998</c:v>
                </c:pt>
                <c:pt idx="77902">
                  <c:v>-214.65849999999998</c:v>
                </c:pt>
                <c:pt idx="77903">
                  <c:v>-214.65649999999997</c:v>
                </c:pt>
                <c:pt idx="77904">
                  <c:v>-214.65449999999998</c:v>
                </c:pt>
                <c:pt idx="77905">
                  <c:v>-214.65249999999997</c:v>
                </c:pt>
                <c:pt idx="77906">
                  <c:v>-214.65049999999997</c:v>
                </c:pt>
                <c:pt idx="77907">
                  <c:v>-214.64849999999998</c:v>
                </c:pt>
                <c:pt idx="77908">
                  <c:v>-214.64649999999997</c:v>
                </c:pt>
                <c:pt idx="77909">
                  <c:v>-214.64449999999997</c:v>
                </c:pt>
                <c:pt idx="77910">
                  <c:v>-214.64249999999998</c:v>
                </c:pt>
                <c:pt idx="77911">
                  <c:v>-214.64049999999997</c:v>
                </c:pt>
                <c:pt idx="77912">
                  <c:v>-214.63849999999996</c:v>
                </c:pt>
                <c:pt idx="77913">
                  <c:v>-214.63649999999998</c:v>
                </c:pt>
                <c:pt idx="77914">
                  <c:v>-214.63449999999997</c:v>
                </c:pt>
                <c:pt idx="77915">
                  <c:v>-214.63249999999996</c:v>
                </c:pt>
                <c:pt idx="77916">
                  <c:v>-214.63049999999998</c:v>
                </c:pt>
                <c:pt idx="77917">
                  <c:v>-214.62849999999997</c:v>
                </c:pt>
                <c:pt idx="77918">
                  <c:v>-214.62649999999996</c:v>
                </c:pt>
                <c:pt idx="77919">
                  <c:v>-214.62449999999998</c:v>
                </c:pt>
                <c:pt idx="77920">
                  <c:v>-214.62249999999997</c:v>
                </c:pt>
                <c:pt idx="77921">
                  <c:v>-214.62049999999996</c:v>
                </c:pt>
                <c:pt idx="77922">
                  <c:v>-214.61849999999998</c:v>
                </c:pt>
                <c:pt idx="77923">
                  <c:v>-214.61649999999997</c:v>
                </c:pt>
                <c:pt idx="77924">
                  <c:v>-214.61449999999996</c:v>
                </c:pt>
                <c:pt idx="77925">
                  <c:v>-214.61249999999998</c:v>
                </c:pt>
                <c:pt idx="77926">
                  <c:v>-214.61049999999997</c:v>
                </c:pt>
                <c:pt idx="77927">
                  <c:v>-214.60849999999996</c:v>
                </c:pt>
                <c:pt idx="77928">
                  <c:v>-214.60649999999998</c:v>
                </c:pt>
                <c:pt idx="77929">
                  <c:v>-214.60449999999997</c:v>
                </c:pt>
                <c:pt idx="77930">
                  <c:v>-214.60249999999996</c:v>
                </c:pt>
                <c:pt idx="77931">
                  <c:v>-214.60049999999998</c:v>
                </c:pt>
                <c:pt idx="77932">
                  <c:v>-214.59849999999997</c:v>
                </c:pt>
                <c:pt idx="77933">
                  <c:v>-214.59649999999996</c:v>
                </c:pt>
                <c:pt idx="77934">
                  <c:v>-214.59449999999998</c:v>
                </c:pt>
                <c:pt idx="77935">
                  <c:v>-214.59249999999997</c:v>
                </c:pt>
                <c:pt idx="77936">
                  <c:v>-214.59049999999996</c:v>
                </c:pt>
                <c:pt idx="77937">
                  <c:v>-214.58849999999998</c:v>
                </c:pt>
                <c:pt idx="77938">
                  <c:v>-214.58649999999997</c:v>
                </c:pt>
                <c:pt idx="77939">
                  <c:v>-214.58449999999999</c:v>
                </c:pt>
                <c:pt idx="77940">
                  <c:v>-214.58249999999998</c:v>
                </c:pt>
                <c:pt idx="77941">
                  <c:v>-214.58049999999997</c:v>
                </c:pt>
                <c:pt idx="77942">
                  <c:v>-214.57849999999999</c:v>
                </c:pt>
                <c:pt idx="77943">
                  <c:v>-214.57649999999998</c:v>
                </c:pt>
                <c:pt idx="77944">
                  <c:v>-214.57449999999997</c:v>
                </c:pt>
                <c:pt idx="77945">
                  <c:v>-214.57249999999999</c:v>
                </c:pt>
                <c:pt idx="77946">
                  <c:v>-214.57049999999998</c:v>
                </c:pt>
                <c:pt idx="77947">
                  <c:v>-214.56849999999997</c:v>
                </c:pt>
                <c:pt idx="77948">
                  <c:v>-214.56649999999999</c:v>
                </c:pt>
                <c:pt idx="77949">
                  <c:v>-214.56449999999998</c:v>
                </c:pt>
                <c:pt idx="77950">
                  <c:v>-214.56249999999997</c:v>
                </c:pt>
                <c:pt idx="77951">
                  <c:v>-214.56049999999999</c:v>
                </c:pt>
                <c:pt idx="77952">
                  <c:v>-214.55849999999998</c:v>
                </c:pt>
                <c:pt idx="77953">
                  <c:v>-214.55649999999997</c:v>
                </c:pt>
                <c:pt idx="77954">
                  <c:v>-214.55449999999999</c:v>
                </c:pt>
                <c:pt idx="77955">
                  <c:v>-214.55249999999998</c:v>
                </c:pt>
                <c:pt idx="77956">
                  <c:v>-214.55049999999997</c:v>
                </c:pt>
                <c:pt idx="77957">
                  <c:v>-214.54849999999999</c:v>
                </c:pt>
                <c:pt idx="77958">
                  <c:v>-214.54649999999998</c:v>
                </c:pt>
                <c:pt idx="77959">
                  <c:v>-214.54449999999997</c:v>
                </c:pt>
                <c:pt idx="77960">
                  <c:v>-214.54249999999999</c:v>
                </c:pt>
                <c:pt idx="77961">
                  <c:v>-214.54049999999998</c:v>
                </c:pt>
                <c:pt idx="77962">
                  <c:v>-214.53849999999997</c:v>
                </c:pt>
                <c:pt idx="77963">
                  <c:v>-214.53649999999999</c:v>
                </c:pt>
                <c:pt idx="77964">
                  <c:v>-214.53449999999998</c:v>
                </c:pt>
                <c:pt idx="77965">
                  <c:v>-214.53249999999997</c:v>
                </c:pt>
                <c:pt idx="77966">
                  <c:v>-214.53049999999999</c:v>
                </c:pt>
                <c:pt idx="77967">
                  <c:v>-214.52849999999998</c:v>
                </c:pt>
                <c:pt idx="77968">
                  <c:v>-214.52649999999997</c:v>
                </c:pt>
                <c:pt idx="77969">
                  <c:v>-214.52449999999999</c:v>
                </c:pt>
                <c:pt idx="77970">
                  <c:v>-214.52249999999998</c:v>
                </c:pt>
                <c:pt idx="77971">
                  <c:v>-214.52049999999997</c:v>
                </c:pt>
                <c:pt idx="77972">
                  <c:v>-214.51849999999999</c:v>
                </c:pt>
                <c:pt idx="77973">
                  <c:v>-214.51649999999998</c:v>
                </c:pt>
                <c:pt idx="77974">
                  <c:v>-214.51449999999997</c:v>
                </c:pt>
                <c:pt idx="77975">
                  <c:v>-214.51249999999999</c:v>
                </c:pt>
                <c:pt idx="77976">
                  <c:v>-214.51049999999998</c:v>
                </c:pt>
                <c:pt idx="77977">
                  <c:v>-214.50849999999997</c:v>
                </c:pt>
                <c:pt idx="77978">
                  <c:v>-214.50649999999999</c:v>
                </c:pt>
                <c:pt idx="77979">
                  <c:v>-214.50449999999998</c:v>
                </c:pt>
                <c:pt idx="77980">
                  <c:v>-214.50249999999997</c:v>
                </c:pt>
                <c:pt idx="77981">
                  <c:v>-214.50049999999999</c:v>
                </c:pt>
                <c:pt idx="77982">
                  <c:v>-214.49849999999998</c:v>
                </c:pt>
                <c:pt idx="77983">
                  <c:v>-214.49649999999997</c:v>
                </c:pt>
                <c:pt idx="77984">
                  <c:v>-214.49449999999999</c:v>
                </c:pt>
                <c:pt idx="77985">
                  <c:v>-214.49249999999998</c:v>
                </c:pt>
                <c:pt idx="77986">
                  <c:v>-214.49049999999997</c:v>
                </c:pt>
                <c:pt idx="77987">
                  <c:v>-214.48849999999999</c:v>
                </c:pt>
                <c:pt idx="77988">
                  <c:v>-214.48649999999998</c:v>
                </c:pt>
                <c:pt idx="77989">
                  <c:v>-214.48449999999997</c:v>
                </c:pt>
                <c:pt idx="77990">
                  <c:v>-214.48249999999999</c:v>
                </c:pt>
                <c:pt idx="77991">
                  <c:v>-214.48049999999998</c:v>
                </c:pt>
                <c:pt idx="77992">
                  <c:v>-214.47849999999997</c:v>
                </c:pt>
                <c:pt idx="77993">
                  <c:v>-214.47649999999999</c:v>
                </c:pt>
                <c:pt idx="77994">
                  <c:v>-214.47449999999998</c:v>
                </c:pt>
                <c:pt idx="77995">
                  <c:v>-214.47249999999997</c:v>
                </c:pt>
                <c:pt idx="77996">
                  <c:v>-214.47049999999999</c:v>
                </c:pt>
                <c:pt idx="77997">
                  <c:v>-214.46849999999998</c:v>
                </c:pt>
                <c:pt idx="77998">
                  <c:v>-214.46649999999997</c:v>
                </c:pt>
                <c:pt idx="77999">
                  <c:v>-214.46449999999999</c:v>
                </c:pt>
                <c:pt idx="78000">
                  <c:v>-214.46249999999998</c:v>
                </c:pt>
                <c:pt idx="78001">
                  <c:v>-214.46049999999997</c:v>
                </c:pt>
                <c:pt idx="78002">
                  <c:v>-214.45849999999999</c:v>
                </c:pt>
                <c:pt idx="78003">
                  <c:v>-214.45649999999998</c:v>
                </c:pt>
                <c:pt idx="78004">
                  <c:v>-214.45449999999997</c:v>
                </c:pt>
                <c:pt idx="78005">
                  <c:v>-214.45249999999999</c:v>
                </c:pt>
                <c:pt idx="78006">
                  <c:v>-214.45049999999998</c:v>
                </c:pt>
                <c:pt idx="78007">
                  <c:v>-214.44849999999997</c:v>
                </c:pt>
                <c:pt idx="78008">
                  <c:v>-214.44649999999999</c:v>
                </c:pt>
                <c:pt idx="78009">
                  <c:v>-214.44449999999998</c:v>
                </c:pt>
                <c:pt idx="78010">
                  <c:v>-214.44249999999997</c:v>
                </c:pt>
                <c:pt idx="78011">
                  <c:v>-214.44049999999999</c:v>
                </c:pt>
                <c:pt idx="78012">
                  <c:v>-214.43849999999998</c:v>
                </c:pt>
                <c:pt idx="78013">
                  <c:v>-214.43649999999997</c:v>
                </c:pt>
                <c:pt idx="78014">
                  <c:v>-214.43449999999999</c:v>
                </c:pt>
                <c:pt idx="78015">
                  <c:v>-214.43249999999998</c:v>
                </c:pt>
                <c:pt idx="78016">
                  <c:v>-214.43049999999997</c:v>
                </c:pt>
                <c:pt idx="78017">
                  <c:v>-214.42849999999999</c:v>
                </c:pt>
                <c:pt idx="78018">
                  <c:v>-214.42649999999998</c:v>
                </c:pt>
                <c:pt idx="78019">
                  <c:v>-214.42449999999997</c:v>
                </c:pt>
                <c:pt idx="78020">
                  <c:v>-214.42249999999999</c:v>
                </c:pt>
                <c:pt idx="78021">
                  <c:v>-214.42049999999998</c:v>
                </c:pt>
                <c:pt idx="78022">
                  <c:v>-214.41849999999997</c:v>
                </c:pt>
                <c:pt idx="78023">
                  <c:v>-214.41649999999998</c:v>
                </c:pt>
                <c:pt idx="78024">
                  <c:v>-214.41449999999998</c:v>
                </c:pt>
                <c:pt idx="78025">
                  <c:v>-214.41249999999997</c:v>
                </c:pt>
                <c:pt idx="78026">
                  <c:v>-214.41049999999998</c:v>
                </c:pt>
                <c:pt idx="78027">
                  <c:v>-214.40849999999998</c:v>
                </c:pt>
                <c:pt idx="78028">
                  <c:v>-214.40649999999997</c:v>
                </c:pt>
                <c:pt idx="78029">
                  <c:v>-214.40449999999998</c:v>
                </c:pt>
                <c:pt idx="78030">
                  <c:v>-214.40249999999997</c:v>
                </c:pt>
                <c:pt idx="78031">
                  <c:v>-214.40049999999997</c:v>
                </c:pt>
                <c:pt idx="78032">
                  <c:v>-214.39849999999998</c:v>
                </c:pt>
                <c:pt idx="78033">
                  <c:v>-214.39649999999997</c:v>
                </c:pt>
                <c:pt idx="78034">
                  <c:v>-214.39449999999997</c:v>
                </c:pt>
                <c:pt idx="78035">
                  <c:v>-214.39249999999998</c:v>
                </c:pt>
                <c:pt idx="78036">
                  <c:v>-214.39049999999997</c:v>
                </c:pt>
                <c:pt idx="78037">
                  <c:v>-214.38849999999996</c:v>
                </c:pt>
                <c:pt idx="78038">
                  <c:v>-214.38649999999998</c:v>
                </c:pt>
                <c:pt idx="78039">
                  <c:v>-214.38449999999997</c:v>
                </c:pt>
                <c:pt idx="78040">
                  <c:v>-214.38249999999996</c:v>
                </c:pt>
                <c:pt idx="78041">
                  <c:v>-214.38049999999998</c:v>
                </c:pt>
                <c:pt idx="78042">
                  <c:v>-214.37849999999997</c:v>
                </c:pt>
                <c:pt idx="78043">
                  <c:v>-214.37649999999996</c:v>
                </c:pt>
                <c:pt idx="78044">
                  <c:v>-214.37449999999998</c:v>
                </c:pt>
                <c:pt idx="78045">
                  <c:v>-214.37249999999997</c:v>
                </c:pt>
                <c:pt idx="78046">
                  <c:v>-214.37049999999996</c:v>
                </c:pt>
                <c:pt idx="78047">
                  <c:v>-214.36849999999998</c:v>
                </c:pt>
                <c:pt idx="78048">
                  <c:v>-214.36649999999997</c:v>
                </c:pt>
                <c:pt idx="78049">
                  <c:v>-214.36449999999996</c:v>
                </c:pt>
                <c:pt idx="78050">
                  <c:v>-214.36249999999998</c:v>
                </c:pt>
                <c:pt idx="78051">
                  <c:v>-214.36049999999997</c:v>
                </c:pt>
                <c:pt idx="78052">
                  <c:v>-214.35849999999996</c:v>
                </c:pt>
                <c:pt idx="78053">
                  <c:v>-214.35649999999998</c:v>
                </c:pt>
                <c:pt idx="78054">
                  <c:v>-214.35449999999997</c:v>
                </c:pt>
                <c:pt idx="78055">
                  <c:v>-214.35249999999996</c:v>
                </c:pt>
                <c:pt idx="78056">
                  <c:v>-214.35049999999998</c:v>
                </c:pt>
                <c:pt idx="78057">
                  <c:v>-214.34849999999997</c:v>
                </c:pt>
                <c:pt idx="78058">
                  <c:v>-214.34649999999996</c:v>
                </c:pt>
                <c:pt idx="78059">
                  <c:v>-214.34449999999998</c:v>
                </c:pt>
                <c:pt idx="78060">
                  <c:v>-214.34249999999997</c:v>
                </c:pt>
                <c:pt idx="78061">
                  <c:v>-214.34049999999996</c:v>
                </c:pt>
                <c:pt idx="78062">
                  <c:v>-214.33849999999998</c:v>
                </c:pt>
                <c:pt idx="78063">
                  <c:v>-214.33649999999997</c:v>
                </c:pt>
                <c:pt idx="78064">
                  <c:v>-214.33449999999999</c:v>
                </c:pt>
                <c:pt idx="78065">
                  <c:v>-214.33249999999998</c:v>
                </c:pt>
                <c:pt idx="78066">
                  <c:v>-214.33049999999997</c:v>
                </c:pt>
                <c:pt idx="78067">
                  <c:v>-214.32849999999999</c:v>
                </c:pt>
                <c:pt idx="78068">
                  <c:v>-214.32649999999998</c:v>
                </c:pt>
                <c:pt idx="78069">
                  <c:v>-214.32449999999997</c:v>
                </c:pt>
                <c:pt idx="78070">
                  <c:v>-214.32249999999999</c:v>
                </c:pt>
                <c:pt idx="78071">
                  <c:v>-214.32049999999998</c:v>
                </c:pt>
                <c:pt idx="78072">
                  <c:v>-214.31849999999997</c:v>
                </c:pt>
                <c:pt idx="78073">
                  <c:v>-214.31649999999999</c:v>
                </c:pt>
                <c:pt idx="78074">
                  <c:v>-214.31449999999998</c:v>
                </c:pt>
                <c:pt idx="78075">
                  <c:v>-214.31249999999997</c:v>
                </c:pt>
                <c:pt idx="78076">
                  <c:v>-214.31049999999999</c:v>
                </c:pt>
                <c:pt idx="78077">
                  <c:v>-214.30849999999998</c:v>
                </c:pt>
                <c:pt idx="78078">
                  <c:v>-214.30649999999997</c:v>
                </c:pt>
                <c:pt idx="78079">
                  <c:v>-214.30449999999999</c:v>
                </c:pt>
                <c:pt idx="78080">
                  <c:v>-214.30249999999998</c:v>
                </c:pt>
                <c:pt idx="78081">
                  <c:v>-214.30049999999997</c:v>
                </c:pt>
                <c:pt idx="78082">
                  <c:v>-214.29849999999999</c:v>
                </c:pt>
                <c:pt idx="78083">
                  <c:v>-214.29649999999998</c:v>
                </c:pt>
                <c:pt idx="78084">
                  <c:v>-214.29449999999997</c:v>
                </c:pt>
                <c:pt idx="78085">
                  <c:v>-214.29249999999999</c:v>
                </c:pt>
                <c:pt idx="78086">
                  <c:v>-214.29049999999998</c:v>
                </c:pt>
                <c:pt idx="78087">
                  <c:v>-214.28849999999997</c:v>
                </c:pt>
                <c:pt idx="78088">
                  <c:v>-214.28649999999999</c:v>
                </c:pt>
                <c:pt idx="78089">
                  <c:v>-214.28449999999998</c:v>
                </c:pt>
                <c:pt idx="78090">
                  <c:v>-214.28249999999997</c:v>
                </c:pt>
                <c:pt idx="78091">
                  <c:v>-214.28049999999999</c:v>
                </c:pt>
                <c:pt idx="78092">
                  <c:v>-214.27849999999998</c:v>
                </c:pt>
                <c:pt idx="78093">
                  <c:v>-214.27649999999997</c:v>
                </c:pt>
                <c:pt idx="78094">
                  <c:v>-214.27449999999999</c:v>
                </c:pt>
                <c:pt idx="78095">
                  <c:v>-214.27249999999998</c:v>
                </c:pt>
                <c:pt idx="78096">
                  <c:v>-214.27049999999997</c:v>
                </c:pt>
                <c:pt idx="78097">
                  <c:v>-214.26849999999999</c:v>
                </c:pt>
                <c:pt idx="78098">
                  <c:v>-214.26649999999998</c:v>
                </c:pt>
                <c:pt idx="78099">
                  <c:v>-214.26449999999997</c:v>
                </c:pt>
                <c:pt idx="78100">
                  <c:v>-214.26249999999999</c:v>
                </c:pt>
                <c:pt idx="78101">
                  <c:v>-214.26049999999998</c:v>
                </c:pt>
                <c:pt idx="78102">
                  <c:v>-214.25849999999997</c:v>
                </c:pt>
                <c:pt idx="78103">
                  <c:v>-214.25649999999999</c:v>
                </c:pt>
                <c:pt idx="78104">
                  <c:v>-214.25449999999998</c:v>
                </c:pt>
                <c:pt idx="78105">
                  <c:v>-214.25249999999997</c:v>
                </c:pt>
                <c:pt idx="78106">
                  <c:v>-214.25049999999999</c:v>
                </c:pt>
                <c:pt idx="78107">
                  <c:v>-214.24849999999998</c:v>
                </c:pt>
                <c:pt idx="78108">
                  <c:v>-214.24649999999997</c:v>
                </c:pt>
                <c:pt idx="78109">
                  <c:v>-214.24449999999999</c:v>
                </c:pt>
                <c:pt idx="78110">
                  <c:v>-214.24249999999998</c:v>
                </c:pt>
                <c:pt idx="78111">
                  <c:v>-214.24049999999997</c:v>
                </c:pt>
                <c:pt idx="78112">
                  <c:v>-214.23849999999999</c:v>
                </c:pt>
                <c:pt idx="78113">
                  <c:v>-214.23649999999998</c:v>
                </c:pt>
                <c:pt idx="78114">
                  <c:v>-214.23449999999997</c:v>
                </c:pt>
                <c:pt idx="78115">
                  <c:v>-214.23249999999999</c:v>
                </c:pt>
                <c:pt idx="78116">
                  <c:v>-214.23049999999998</c:v>
                </c:pt>
                <c:pt idx="78117">
                  <c:v>-214.22849999999997</c:v>
                </c:pt>
                <c:pt idx="78118">
                  <c:v>-214.22649999999999</c:v>
                </c:pt>
                <c:pt idx="78119">
                  <c:v>-214.22449999999998</c:v>
                </c:pt>
                <c:pt idx="78120">
                  <c:v>-214.22249999999997</c:v>
                </c:pt>
                <c:pt idx="78121">
                  <c:v>-214.22049999999999</c:v>
                </c:pt>
                <c:pt idx="78122">
                  <c:v>-214.21849999999998</c:v>
                </c:pt>
                <c:pt idx="78123">
                  <c:v>-214.21649999999997</c:v>
                </c:pt>
                <c:pt idx="78124">
                  <c:v>-214.21449999999999</c:v>
                </c:pt>
                <c:pt idx="78125">
                  <c:v>-214.21249999999998</c:v>
                </c:pt>
                <c:pt idx="78126">
                  <c:v>-214.21049999999997</c:v>
                </c:pt>
                <c:pt idx="78127">
                  <c:v>-214.20849999999999</c:v>
                </c:pt>
                <c:pt idx="78128">
                  <c:v>-214.20649999999998</c:v>
                </c:pt>
                <c:pt idx="78129">
                  <c:v>-214.20449999999997</c:v>
                </c:pt>
                <c:pt idx="78130">
                  <c:v>-214.20249999999999</c:v>
                </c:pt>
                <c:pt idx="78131">
                  <c:v>-214.20049999999998</c:v>
                </c:pt>
                <c:pt idx="78132">
                  <c:v>-214.19849999999997</c:v>
                </c:pt>
                <c:pt idx="78133">
                  <c:v>-214.19649999999999</c:v>
                </c:pt>
                <c:pt idx="78134">
                  <c:v>-214.19449999999998</c:v>
                </c:pt>
                <c:pt idx="78135">
                  <c:v>-214.19249999999997</c:v>
                </c:pt>
                <c:pt idx="78136">
                  <c:v>-214.19049999999999</c:v>
                </c:pt>
                <c:pt idx="78137">
                  <c:v>-214.18849999999998</c:v>
                </c:pt>
                <c:pt idx="78138">
                  <c:v>-214.18649999999997</c:v>
                </c:pt>
                <c:pt idx="78139">
                  <c:v>-214.18449999999999</c:v>
                </c:pt>
                <c:pt idx="78140">
                  <c:v>-214.18249999999998</c:v>
                </c:pt>
                <c:pt idx="78141">
                  <c:v>-214.18049999999997</c:v>
                </c:pt>
                <c:pt idx="78142">
                  <c:v>-214.17849999999999</c:v>
                </c:pt>
                <c:pt idx="78143">
                  <c:v>-214.17649999999998</c:v>
                </c:pt>
                <c:pt idx="78144">
                  <c:v>-214.17449999999997</c:v>
                </c:pt>
                <c:pt idx="78145">
                  <c:v>-214.17249999999999</c:v>
                </c:pt>
                <c:pt idx="78146">
                  <c:v>-214.17049999999998</c:v>
                </c:pt>
                <c:pt idx="78147">
                  <c:v>-214.16849999999997</c:v>
                </c:pt>
                <c:pt idx="78148">
                  <c:v>-214.16649999999998</c:v>
                </c:pt>
                <c:pt idx="78149">
                  <c:v>-214.16449999999998</c:v>
                </c:pt>
                <c:pt idx="78150">
                  <c:v>-214.16249999999997</c:v>
                </c:pt>
                <c:pt idx="78151">
                  <c:v>-214.16049999999998</c:v>
                </c:pt>
                <c:pt idx="78152">
                  <c:v>-214.15849999999998</c:v>
                </c:pt>
                <c:pt idx="78153">
                  <c:v>-214.15649999999997</c:v>
                </c:pt>
                <c:pt idx="78154">
                  <c:v>-214.15449999999998</c:v>
                </c:pt>
                <c:pt idx="78155">
                  <c:v>-214.15249999999997</c:v>
                </c:pt>
                <c:pt idx="78156">
                  <c:v>-214.15049999999997</c:v>
                </c:pt>
                <c:pt idx="78157">
                  <c:v>-214.14849999999998</c:v>
                </c:pt>
                <c:pt idx="78158">
                  <c:v>-214.14649999999997</c:v>
                </c:pt>
                <c:pt idx="78159">
                  <c:v>-214.14449999999997</c:v>
                </c:pt>
                <c:pt idx="78160">
                  <c:v>-214.14249999999998</c:v>
                </c:pt>
                <c:pt idx="78161">
                  <c:v>-214.14049999999997</c:v>
                </c:pt>
                <c:pt idx="78162">
                  <c:v>-214.13849999999996</c:v>
                </c:pt>
                <c:pt idx="78163">
                  <c:v>-214.13649999999998</c:v>
                </c:pt>
                <c:pt idx="78164">
                  <c:v>-214.13449999999997</c:v>
                </c:pt>
                <c:pt idx="78165">
                  <c:v>-214.13249999999996</c:v>
                </c:pt>
                <c:pt idx="78166">
                  <c:v>-214.13049999999998</c:v>
                </c:pt>
                <c:pt idx="78167">
                  <c:v>-214.12849999999997</c:v>
                </c:pt>
                <c:pt idx="78168">
                  <c:v>-214.12649999999996</c:v>
                </c:pt>
                <c:pt idx="78169">
                  <c:v>-214.12449999999998</c:v>
                </c:pt>
                <c:pt idx="78170">
                  <c:v>-214.12249999999997</c:v>
                </c:pt>
                <c:pt idx="78171">
                  <c:v>-214.12049999999996</c:v>
                </c:pt>
                <c:pt idx="78172">
                  <c:v>-214.11849999999998</c:v>
                </c:pt>
                <c:pt idx="78173">
                  <c:v>-214.11649999999997</c:v>
                </c:pt>
                <c:pt idx="78174">
                  <c:v>-214.11449999999996</c:v>
                </c:pt>
                <c:pt idx="78175">
                  <c:v>-214.11249999999998</c:v>
                </c:pt>
                <c:pt idx="78176">
                  <c:v>-214.11049999999997</c:v>
                </c:pt>
                <c:pt idx="78177">
                  <c:v>-214.10849999999996</c:v>
                </c:pt>
                <c:pt idx="78178">
                  <c:v>-214.10649999999998</c:v>
                </c:pt>
                <c:pt idx="78179">
                  <c:v>-214.10449999999997</c:v>
                </c:pt>
                <c:pt idx="78180">
                  <c:v>-214.10249999999996</c:v>
                </c:pt>
                <c:pt idx="78181">
                  <c:v>-214.10049999999998</c:v>
                </c:pt>
                <c:pt idx="78182">
                  <c:v>-214.09849999999997</c:v>
                </c:pt>
                <c:pt idx="78183">
                  <c:v>-214.09649999999996</c:v>
                </c:pt>
                <c:pt idx="78184">
                  <c:v>-214.09449999999998</c:v>
                </c:pt>
                <c:pt idx="78185">
                  <c:v>-214.09249999999997</c:v>
                </c:pt>
                <c:pt idx="78186">
                  <c:v>-214.09049999999996</c:v>
                </c:pt>
                <c:pt idx="78187">
                  <c:v>-214.08849999999998</c:v>
                </c:pt>
                <c:pt idx="78188">
                  <c:v>-214.08649999999997</c:v>
                </c:pt>
                <c:pt idx="78189">
                  <c:v>-214.08449999999999</c:v>
                </c:pt>
                <c:pt idx="78190">
                  <c:v>-214.08249999999998</c:v>
                </c:pt>
                <c:pt idx="78191">
                  <c:v>-214.08049999999997</c:v>
                </c:pt>
                <c:pt idx="78192">
                  <c:v>-214.07849999999999</c:v>
                </c:pt>
                <c:pt idx="78193">
                  <c:v>-214.07649999999998</c:v>
                </c:pt>
                <c:pt idx="78194">
                  <c:v>-214.07449999999997</c:v>
                </c:pt>
                <c:pt idx="78195">
                  <c:v>-214.07249999999999</c:v>
                </c:pt>
                <c:pt idx="78196">
                  <c:v>-214.07049999999998</c:v>
                </c:pt>
                <c:pt idx="78197">
                  <c:v>-214.06849999999997</c:v>
                </c:pt>
                <c:pt idx="78198">
                  <c:v>-214.06649999999999</c:v>
                </c:pt>
                <c:pt idx="78199">
                  <c:v>-214.06449999999998</c:v>
                </c:pt>
                <c:pt idx="78200">
                  <c:v>-214.06249999999997</c:v>
                </c:pt>
                <c:pt idx="78201">
                  <c:v>-214.06049999999999</c:v>
                </c:pt>
                <c:pt idx="78202">
                  <c:v>-214.05849999999998</c:v>
                </c:pt>
                <c:pt idx="78203">
                  <c:v>-214.05649999999997</c:v>
                </c:pt>
                <c:pt idx="78204">
                  <c:v>-214.05449999999999</c:v>
                </c:pt>
                <c:pt idx="78205">
                  <c:v>-214.05249999999998</c:v>
                </c:pt>
                <c:pt idx="78206">
                  <c:v>-214.05049999999997</c:v>
                </c:pt>
                <c:pt idx="78207">
                  <c:v>-214.04849999999999</c:v>
                </c:pt>
                <c:pt idx="78208">
                  <c:v>-214.04649999999998</c:v>
                </c:pt>
                <c:pt idx="78209">
                  <c:v>-214.04449999999997</c:v>
                </c:pt>
                <c:pt idx="78210">
                  <c:v>-214.04249999999999</c:v>
                </c:pt>
                <c:pt idx="78211">
                  <c:v>-214.04049999999998</c:v>
                </c:pt>
                <c:pt idx="78212">
                  <c:v>-214.03849999999997</c:v>
                </c:pt>
                <c:pt idx="78213">
                  <c:v>-214.03649999999999</c:v>
                </c:pt>
                <c:pt idx="78214">
                  <c:v>-214.03449999999998</c:v>
                </c:pt>
                <c:pt idx="78215">
                  <c:v>-214.03249999999997</c:v>
                </c:pt>
                <c:pt idx="78216">
                  <c:v>-214.03049999999999</c:v>
                </c:pt>
                <c:pt idx="78217">
                  <c:v>-214.02849999999998</c:v>
                </c:pt>
                <c:pt idx="78218">
                  <c:v>-214.02649999999997</c:v>
                </c:pt>
                <c:pt idx="78219">
                  <c:v>-214.02449999999999</c:v>
                </c:pt>
                <c:pt idx="78220">
                  <c:v>-214.02249999999998</c:v>
                </c:pt>
                <c:pt idx="78221">
                  <c:v>-214.02049999999997</c:v>
                </c:pt>
                <c:pt idx="78222">
                  <c:v>-214.01849999999999</c:v>
                </c:pt>
                <c:pt idx="78223">
                  <c:v>-214.01649999999998</c:v>
                </c:pt>
                <c:pt idx="78224">
                  <c:v>-214.01449999999997</c:v>
                </c:pt>
                <c:pt idx="78225">
                  <c:v>-214.01249999999999</c:v>
                </c:pt>
                <c:pt idx="78226">
                  <c:v>-214.01049999999998</c:v>
                </c:pt>
                <c:pt idx="78227">
                  <c:v>-214.00849999999997</c:v>
                </c:pt>
                <c:pt idx="78228">
                  <c:v>-214.00649999999999</c:v>
                </c:pt>
                <c:pt idx="78229">
                  <c:v>-214.00449999999998</c:v>
                </c:pt>
                <c:pt idx="78230">
                  <c:v>-214.00249999999997</c:v>
                </c:pt>
                <c:pt idx="78231">
                  <c:v>-214.00049999999999</c:v>
                </c:pt>
                <c:pt idx="78232">
                  <c:v>-213.99849999999998</c:v>
                </c:pt>
                <c:pt idx="78233">
                  <c:v>-213.99649999999997</c:v>
                </c:pt>
                <c:pt idx="78234">
                  <c:v>-213.99449999999999</c:v>
                </c:pt>
                <c:pt idx="78235">
                  <c:v>-213.99249999999998</c:v>
                </c:pt>
                <c:pt idx="78236">
                  <c:v>-213.99049999999997</c:v>
                </c:pt>
                <c:pt idx="78237">
                  <c:v>-213.98849999999999</c:v>
                </c:pt>
                <c:pt idx="78238">
                  <c:v>-213.98649999999998</c:v>
                </c:pt>
                <c:pt idx="78239">
                  <c:v>-213.98449999999997</c:v>
                </c:pt>
                <c:pt idx="78240">
                  <c:v>-213.98249999999999</c:v>
                </c:pt>
                <c:pt idx="78241">
                  <c:v>-213.98049999999998</c:v>
                </c:pt>
                <c:pt idx="78242">
                  <c:v>-213.97849999999997</c:v>
                </c:pt>
                <c:pt idx="78243">
                  <c:v>-213.97649999999999</c:v>
                </c:pt>
                <c:pt idx="78244">
                  <c:v>-213.97449999999998</c:v>
                </c:pt>
                <c:pt idx="78245">
                  <c:v>-213.97249999999997</c:v>
                </c:pt>
                <c:pt idx="78246">
                  <c:v>-213.97049999999999</c:v>
                </c:pt>
                <c:pt idx="78247">
                  <c:v>-213.96849999999998</c:v>
                </c:pt>
                <c:pt idx="78248">
                  <c:v>-213.96649999999997</c:v>
                </c:pt>
                <c:pt idx="78249">
                  <c:v>-213.96449999999999</c:v>
                </c:pt>
                <c:pt idx="78250">
                  <c:v>-213.96249999999998</c:v>
                </c:pt>
                <c:pt idx="78251">
                  <c:v>-213.96049999999997</c:v>
                </c:pt>
                <c:pt idx="78252">
                  <c:v>-213.95849999999999</c:v>
                </c:pt>
                <c:pt idx="78253">
                  <c:v>-213.95649999999998</c:v>
                </c:pt>
                <c:pt idx="78254">
                  <c:v>-213.95449999999997</c:v>
                </c:pt>
                <c:pt idx="78255">
                  <c:v>-213.95249999999999</c:v>
                </c:pt>
                <c:pt idx="78256">
                  <c:v>-213.95049999999998</c:v>
                </c:pt>
                <c:pt idx="78257">
                  <c:v>-213.94849999999997</c:v>
                </c:pt>
                <c:pt idx="78258">
                  <c:v>-213.94649999999999</c:v>
                </c:pt>
                <c:pt idx="78259">
                  <c:v>-213.94449999999998</c:v>
                </c:pt>
                <c:pt idx="78260">
                  <c:v>-213.94249999999997</c:v>
                </c:pt>
                <c:pt idx="78261">
                  <c:v>-213.94049999999999</c:v>
                </c:pt>
                <c:pt idx="78262">
                  <c:v>-213.93849999999998</c:v>
                </c:pt>
                <c:pt idx="78263">
                  <c:v>-213.93649999999997</c:v>
                </c:pt>
                <c:pt idx="78264">
                  <c:v>-213.93449999999999</c:v>
                </c:pt>
                <c:pt idx="78265">
                  <c:v>-213.93249999999998</c:v>
                </c:pt>
                <c:pt idx="78266">
                  <c:v>-213.93049999999997</c:v>
                </c:pt>
                <c:pt idx="78267">
                  <c:v>-213.92849999999999</c:v>
                </c:pt>
                <c:pt idx="78268">
                  <c:v>-213.92649999999998</c:v>
                </c:pt>
                <c:pt idx="78269">
                  <c:v>-213.92449999999997</c:v>
                </c:pt>
                <c:pt idx="78270">
                  <c:v>-213.92249999999999</c:v>
                </c:pt>
                <c:pt idx="78271">
                  <c:v>-213.92049999999998</c:v>
                </c:pt>
                <c:pt idx="78272">
                  <c:v>-213.91849999999997</c:v>
                </c:pt>
                <c:pt idx="78273">
                  <c:v>-213.91649999999998</c:v>
                </c:pt>
                <c:pt idx="78274">
                  <c:v>-213.91449999999998</c:v>
                </c:pt>
                <c:pt idx="78275">
                  <c:v>-213.91249999999997</c:v>
                </c:pt>
                <c:pt idx="78276">
                  <c:v>-213.91049999999998</c:v>
                </c:pt>
                <c:pt idx="78277">
                  <c:v>-213.90849999999998</c:v>
                </c:pt>
                <c:pt idx="78278">
                  <c:v>-213.90649999999997</c:v>
                </c:pt>
                <c:pt idx="78279">
                  <c:v>-213.90449999999998</c:v>
                </c:pt>
                <c:pt idx="78280">
                  <c:v>-213.90249999999997</c:v>
                </c:pt>
                <c:pt idx="78281">
                  <c:v>-213.90049999999997</c:v>
                </c:pt>
                <c:pt idx="78282">
                  <c:v>-213.89849999999998</c:v>
                </c:pt>
                <c:pt idx="78283">
                  <c:v>-213.89649999999997</c:v>
                </c:pt>
                <c:pt idx="78284">
                  <c:v>-213.89449999999997</c:v>
                </c:pt>
                <c:pt idx="78285">
                  <c:v>-213.89249999999998</c:v>
                </c:pt>
                <c:pt idx="78286">
                  <c:v>-213.89049999999997</c:v>
                </c:pt>
                <c:pt idx="78287">
                  <c:v>-213.88849999999996</c:v>
                </c:pt>
                <c:pt idx="78288">
                  <c:v>-213.88649999999998</c:v>
                </c:pt>
                <c:pt idx="78289">
                  <c:v>-213.88449999999997</c:v>
                </c:pt>
                <c:pt idx="78290">
                  <c:v>-213.88249999999996</c:v>
                </c:pt>
                <c:pt idx="78291">
                  <c:v>-213.88049999999998</c:v>
                </c:pt>
                <c:pt idx="78292">
                  <c:v>-213.87849999999997</c:v>
                </c:pt>
                <c:pt idx="78293">
                  <c:v>-213.87649999999996</c:v>
                </c:pt>
                <c:pt idx="78294">
                  <c:v>-213.87449999999998</c:v>
                </c:pt>
                <c:pt idx="78295">
                  <c:v>-213.87249999999997</c:v>
                </c:pt>
                <c:pt idx="78296">
                  <c:v>-213.87049999999996</c:v>
                </c:pt>
                <c:pt idx="78297">
                  <c:v>-213.86849999999998</c:v>
                </c:pt>
                <c:pt idx="78298">
                  <c:v>-213.86649999999997</c:v>
                </c:pt>
                <c:pt idx="78299">
                  <c:v>-213.86449999999996</c:v>
                </c:pt>
                <c:pt idx="78300">
                  <c:v>-213.86249999999998</c:v>
                </c:pt>
                <c:pt idx="78301">
                  <c:v>-213.86049999999997</c:v>
                </c:pt>
                <c:pt idx="78302">
                  <c:v>-213.85849999999996</c:v>
                </c:pt>
                <c:pt idx="78303">
                  <c:v>-213.85649999999998</c:v>
                </c:pt>
                <c:pt idx="78304">
                  <c:v>-213.85449999999997</c:v>
                </c:pt>
                <c:pt idx="78305">
                  <c:v>-213.85249999999996</c:v>
                </c:pt>
                <c:pt idx="78306">
                  <c:v>-213.85049999999998</c:v>
                </c:pt>
                <c:pt idx="78307">
                  <c:v>-213.84849999999997</c:v>
                </c:pt>
                <c:pt idx="78308">
                  <c:v>-213.84649999999996</c:v>
                </c:pt>
                <c:pt idx="78309">
                  <c:v>-213.84449999999998</c:v>
                </c:pt>
                <c:pt idx="78310">
                  <c:v>-213.84249999999997</c:v>
                </c:pt>
                <c:pt idx="78311">
                  <c:v>-213.84049999999996</c:v>
                </c:pt>
                <c:pt idx="78312">
                  <c:v>-213.83849999999998</c:v>
                </c:pt>
                <c:pt idx="78313">
                  <c:v>-213.83649999999997</c:v>
                </c:pt>
                <c:pt idx="78314">
                  <c:v>-213.83449999999999</c:v>
                </c:pt>
                <c:pt idx="78315">
                  <c:v>-213.83249999999998</c:v>
                </c:pt>
                <c:pt idx="78316">
                  <c:v>-213.83049999999997</c:v>
                </c:pt>
                <c:pt idx="78317">
                  <c:v>-213.82849999999999</c:v>
                </c:pt>
                <c:pt idx="78318">
                  <c:v>-213.82649999999998</c:v>
                </c:pt>
                <c:pt idx="78319">
                  <c:v>-213.82449999999997</c:v>
                </c:pt>
                <c:pt idx="78320">
                  <c:v>-213.82249999999999</c:v>
                </c:pt>
                <c:pt idx="78321">
                  <c:v>-213.82049999999998</c:v>
                </c:pt>
                <c:pt idx="78322">
                  <c:v>-213.81849999999997</c:v>
                </c:pt>
                <c:pt idx="78323">
                  <c:v>-213.81649999999999</c:v>
                </c:pt>
                <c:pt idx="78324">
                  <c:v>-213.81449999999998</c:v>
                </c:pt>
                <c:pt idx="78325">
                  <c:v>-213.81249999999997</c:v>
                </c:pt>
                <c:pt idx="78326">
                  <c:v>-213.81049999999999</c:v>
                </c:pt>
                <c:pt idx="78327">
                  <c:v>-213.80849999999998</c:v>
                </c:pt>
                <c:pt idx="78328">
                  <c:v>-213.80649999999997</c:v>
                </c:pt>
                <c:pt idx="78329">
                  <c:v>-213.80449999999999</c:v>
                </c:pt>
                <c:pt idx="78330">
                  <c:v>-213.80249999999998</c:v>
                </c:pt>
                <c:pt idx="78331">
                  <c:v>-213.80049999999997</c:v>
                </c:pt>
                <c:pt idx="78332">
                  <c:v>-213.79849999999999</c:v>
                </c:pt>
                <c:pt idx="78333">
                  <c:v>-213.79649999999998</c:v>
                </c:pt>
                <c:pt idx="78334">
                  <c:v>-213.79449999999997</c:v>
                </c:pt>
                <c:pt idx="78335">
                  <c:v>-213.79249999999999</c:v>
                </c:pt>
                <c:pt idx="78336">
                  <c:v>-213.79049999999998</c:v>
                </c:pt>
                <c:pt idx="78337">
                  <c:v>-213.78849999999997</c:v>
                </c:pt>
                <c:pt idx="78338">
                  <c:v>-213.78649999999999</c:v>
                </c:pt>
                <c:pt idx="78339">
                  <c:v>-213.78449999999998</c:v>
                </c:pt>
                <c:pt idx="78340">
                  <c:v>-213.78249999999997</c:v>
                </c:pt>
                <c:pt idx="78341">
                  <c:v>-213.78049999999999</c:v>
                </c:pt>
                <c:pt idx="78342">
                  <c:v>-213.77849999999998</c:v>
                </c:pt>
                <c:pt idx="78343">
                  <c:v>-213.77649999999997</c:v>
                </c:pt>
                <c:pt idx="78344">
                  <c:v>-213.77449999999999</c:v>
                </c:pt>
                <c:pt idx="78345">
                  <c:v>-213.77249999999998</c:v>
                </c:pt>
                <c:pt idx="78346">
                  <c:v>-213.77049999999997</c:v>
                </c:pt>
                <c:pt idx="78347">
                  <c:v>-213.76849999999999</c:v>
                </c:pt>
                <c:pt idx="78348">
                  <c:v>-213.76649999999998</c:v>
                </c:pt>
                <c:pt idx="78349">
                  <c:v>-213.76449999999997</c:v>
                </c:pt>
                <c:pt idx="78350">
                  <c:v>-213.76249999999999</c:v>
                </c:pt>
                <c:pt idx="78351">
                  <c:v>-213.76049999999998</c:v>
                </c:pt>
                <c:pt idx="78352">
                  <c:v>-213.75849999999997</c:v>
                </c:pt>
                <c:pt idx="78353">
                  <c:v>-213.75649999999999</c:v>
                </c:pt>
                <c:pt idx="78354">
                  <c:v>-213.75449999999998</c:v>
                </c:pt>
                <c:pt idx="78355">
                  <c:v>-213.75249999999997</c:v>
                </c:pt>
                <c:pt idx="78356">
                  <c:v>-213.75049999999999</c:v>
                </c:pt>
                <c:pt idx="78357">
                  <c:v>-213.74849999999998</c:v>
                </c:pt>
                <c:pt idx="78358">
                  <c:v>-213.74649999999997</c:v>
                </c:pt>
                <c:pt idx="78359">
                  <c:v>-213.74449999999999</c:v>
                </c:pt>
                <c:pt idx="78360">
                  <c:v>-213.74249999999998</c:v>
                </c:pt>
                <c:pt idx="78361">
                  <c:v>-213.74049999999997</c:v>
                </c:pt>
                <c:pt idx="78362">
                  <c:v>-213.73849999999999</c:v>
                </c:pt>
                <c:pt idx="78363">
                  <c:v>-213.73649999999998</c:v>
                </c:pt>
                <c:pt idx="78364">
                  <c:v>-213.73449999999997</c:v>
                </c:pt>
                <c:pt idx="78365">
                  <c:v>-213.73249999999999</c:v>
                </c:pt>
                <c:pt idx="78366">
                  <c:v>-213.73049999999998</c:v>
                </c:pt>
                <c:pt idx="78367">
                  <c:v>-213.72849999999997</c:v>
                </c:pt>
                <c:pt idx="78368">
                  <c:v>-213.72649999999999</c:v>
                </c:pt>
                <c:pt idx="78369">
                  <c:v>-213.72449999999998</c:v>
                </c:pt>
                <c:pt idx="78370">
                  <c:v>-213.72249999999997</c:v>
                </c:pt>
                <c:pt idx="78371">
                  <c:v>-213.72049999999999</c:v>
                </c:pt>
                <c:pt idx="78372">
                  <c:v>-213.71849999999998</c:v>
                </c:pt>
                <c:pt idx="78373">
                  <c:v>-213.71649999999997</c:v>
                </c:pt>
                <c:pt idx="78374">
                  <c:v>-213.71449999999999</c:v>
                </c:pt>
                <c:pt idx="78375">
                  <c:v>-213.71249999999998</c:v>
                </c:pt>
                <c:pt idx="78376">
                  <c:v>-213.71049999999997</c:v>
                </c:pt>
                <c:pt idx="78377">
                  <c:v>-213.70849999999999</c:v>
                </c:pt>
                <c:pt idx="78378">
                  <c:v>-213.70649999999998</c:v>
                </c:pt>
                <c:pt idx="78379">
                  <c:v>-213.70449999999997</c:v>
                </c:pt>
                <c:pt idx="78380">
                  <c:v>-213.70249999999999</c:v>
                </c:pt>
                <c:pt idx="78381">
                  <c:v>-213.70049999999998</c:v>
                </c:pt>
                <c:pt idx="78382">
                  <c:v>-213.69849999999997</c:v>
                </c:pt>
                <c:pt idx="78383">
                  <c:v>-213.69649999999999</c:v>
                </c:pt>
                <c:pt idx="78384">
                  <c:v>-213.69449999999998</c:v>
                </c:pt>
                <c:pt idx="78385">
                  <c:v>-213.69249999999997</c:v>
                </c:pt>
                <c:pt idx="78386">
                  <c:v>-213.69049999999999</c:v>
                </c:pt>
                <c:pt idx="78387">
                  <c:v>-213.68849999999998</c:v>
                </c:pt>
                <c:pt idx="78388">
                  <c:v>-213.68649999999997</c:v>
                </c:pt>
                <c:pt idx="78389">
                  <c:v>-213.68449999999999</c:v>
                </c:pt>
                <c:pt idx="78390">
                  <c:v>-213.68249999999998</c:v>
                </c:pt>
                <c:pt idx="78391">
                  <c:v>-213.68049999999997</c:v>
                </c:pt>
                <c:pt idx="78392">
                  <c:v>-213.67849999999999</c:v>
                </c:pt>
                <c:pt idx="78393">
                  <c:v>-213.67649999999998</c:v>
                </c:pt>
                <c:pt idx="78394">
                  <c:v>-213.67449999999997</c:v>
                </c:pt>
                <c:pt idx="78395">
                  <c:v>-213.67249999999999</c:v>
                </c:pt>
                <c:pt idx="78396">
                  <c:v>-213.67049999999998</c:v>
                </c:pt>
                <c:pt idx="78397">
                  <c:v>-213.66849999999997</c:v>
                </c:pt>
                <c:pt idx="78398">
                  <c:v>-213.66649999999998</c:v>
                </c:pt>
                <c:pt idx="78399">
                  <c:v>-213.66449999999998</c:v>
                </c:pt>
                <c:pt idx="78400">
                  <c:v>-213.66249999999997</c:v>
                </c:pt>
                <c:pt idx="78401">
                  <c:v>-213.66049999999998</c:v>
                </c:pt>
                <c:pt idx="78402">
                  <c:v>-213.65849999999998</c:v>
                </c:pt>
                <c:pt idx="78403">
                  <c:v>-213.65649999999997</c:v>
                </c:pt>
                <c:pt idx="78404">
                  <c:v>-213.65449999999998</c:v>
                </c:pt>
                <c:pt idx="78405">
                  <c:v>-213.65249999999997</c:v>
                </c:pt>
                <c:pt idx="78406">
                  <c:v>-213.65049999999997</c:v>
                </c:pt>
                <c:pt idx="78407">
                  <c:v>-213.64849999999998</c:v>
                </c:pt>
                <c:pt idx="78408">
                  <c:v>-213.64649999999997</c:v>
                </c:pt>
                <c:pt idx="78409">
                  <c:v>-213.64449999999997</c:v>
                </c:pt>
                <c:pt idx="78410">
                  <c:v>-213.64249999999998</c:v>
                </c:pt>
                <c:pt idx="78411">
                  <c:v>-213.64049999999997</c:v>
                </c:pt>
                <c:pt idx="78412">
                  <c:v>-213.63849999999996</c:v>
                </c:pt>
                <c:pt idx="78413">
                  <c:v>-213.63649999999998</c:v>
                </c:pt>
                <c:pt idx="78414">
                  <c:v>-213.63449999999997</c:v>
                </c:pt>
                <c:pt idx="78415">
                  <c:v>-213.63249999999996</c:v>
                </c:pt>
                <c:pt idx="78416">
                  <c:v>-213.63049999999998</c:v>
                </c:pt>
                <c:pt idx="78417">
                  <c:v>-213.62849999999997</c:v>
                </c:pt>
                <c:pt idx="78418">
                  <c:v>-213.62649999999996</c:v>
                </c:pt>
                <c:pt idx="78419">
                  <c:v>-213.62449999999998</c:v>
                </c:pt>
                <c:pt idx="78420">
                  <c:v>-213.62249999999997</c:v>
                </c:pt>
                <c:pt idx="78421">
                  <c:v>-213.62049999999996</c:v>
                </c:pt>
                <c:pt idx="78422">
                  <c:v>-213.61849999999998</c:v>
                </c:pt>
                <c:pt idx="78423">
                  <c:v>-213.61649999999997</c:v>
                </c:pt>
                <c:pt idx="78424">
                  <c:v>-213.61449999999996</c:v>
                </c:pt>
                <c:pt idx="78425">
                  <c:v>-213.61249999999998</c:v>
                </c:pt>
                <c:pt idx="78426">
                  <c:v>-213.61049999999997</c:v>
                </c:pt>
                <c:pt idx="78427">
                  <c:v>-213.60849999999996</c:v>
                </c:pt>
                <c:pt idx="78428">
                  <c:v>-213.60649999999998</c:v>
                </c:pt>
                <c:pt idx="78429">
                  <c:v>-213.60449999999997</c:v>
                </c:pt>
                <c:pt idx="78430">
                  <c:v>-213.60249999999996</c:v>
                </c:pt>
                <c:pt idx="78431">
                  <c:v>-213.60049999999998</c:v>
                </c:pt>
                <c:pt idx="78432">
                  <c:v>-213.59849999999997</c:v>
                </c:pt>
                <c:pt idx="78433">
                  <c:v>-213.59649999999996</c:v>
                </c:pt>
                <c:pt idx="78434">
                  <c:v>-213.59449999999998</c:v>
                </c:pt>
                <c:pt idx="78435">
                  <c:v>-213.59249999999997</c:v>
                </c:pt>
                <c:pt idx="78436">
                  <c:v>-213.59049999999996</c:v>
                </c:pt>
                <c:pt idx="78437">
                  <c:v>-213.58849999999998</c:v>
                </c:pt>
                <c:pt idx="78438">
                  <c:v>-213.58649999999997</c:v>
                </c:pt>
                <c:pt idx="78439">
                  <c:v>-213.58449999999999</c:v>
                </c:pt>
                <c:pt idx="78440">
                  <c:v>-213.58249999999998</c:v>
                </c:pt>
                <c:pt idx="78441">
                  <c:v>-213.58049999999997</c:v>
                </c:pt>
                <c:pt idx="78442">
                  <c:v>-213.57849999999999</c:v>
                </c:pt>
                <c:pt idx="78443">
                  <c:v>-213.57649999999998</c:v>
                </c:pt>
                <c:pt idx="78444">
                  <c:v>-213.57449999999997</c:v>
                </c:pt>
                <c:pt idx="78445">
                  <c:v>-213.57249999999999</c:v>
                </c:pt>
                <c:pt idx="78446">
                  <c:v>-213.57049999999998</c:v>
                </c:pt>
                <c:pt idx="78447">
                  <c:v>-213.56849999999997</c:v>
                </c:pt>
                <c:pt idx="78448">
                  <c:v>-213.56649999999999</c:v>
                </c:pt>
                <c:pt idx="78449">
                  <c:v>-213.56449999999998</c:v>
                </c:pt>
                <c:pt idx="78450">
                  <c:v>-213.56249999999997</c:v>
                </c:pt>
                <c:pt idx="78451">
                  <c:v>-213.56049999999999</c:v>
                </c:pt>
                <c:pt idx="78452">
                  <c:v>-213.55849999999998</c:v>
                </c:pt>
                <c:pt idx="78453">
                  <c:v>-213.55649999999997</c:v>
                </c:pt>
                <c:pt idx="78454">
                  <c:v>-213.55449999999999</c:v>
                </c:pt>
                <c:pt idx="78455">
                  <c:v>-213.55249999999998</c:v>
                </c:pt>
                <c:pt idx="78456">
                  <c:v>-213.55049999999997</c:v>
                </c:pt>
                <c:pt idx="78457">
                  <c:v>-213.54849999999999</c:v>
                </c:pt>
                <c:pt idx="78458">
                  <c:v>-213.54649999999998</c:v>
                </c:pt>
                <c:pt idx="78459">
                  <c:v>-213.54449999999997</c:v>
                </c:pt>
                <c:pt idx="78460">
                  <c:v>-213.54249999999999</c:v>
                </c:pt>
                <c:pt idx="78461">
                  <c:v>-213.54049999999998</c:v>
                </c:pt>
                <c:pt idx="78462">
                  <c:v>-213.53849999999997</c:v>
                </c:pt>
                <c:pt idx="78463">
                  <c:v>-213.53649999999999</c:v>
                </c:pt>
                <c:pt idx="78464">
                  <c:v>-213.53449999999998</c:v>
                </c:pt>
                <c:pt idx="78465">
                  <c:v>-213.53249999999997</c:v>
                </c:pt>
                <c:pt idx="78466">
                  <c:v>-213.53049999999999</c:v>
                </c:pt>
                <c:pt idx="78467">
                  <c:v>-213.52849999999998</c:v>
                </c:pt>
                <c:pt idx="78468">
                  <c:v>-213.52649999999997</c:v>
                </c:pt>
                <c:pt idx="78469">
                  <c:v>-213.52449999999999</c:v>
                </c:pt>
                <c:pt idx="78470">
                  <c:v>-213.52249999999998</c:v>
                </c:pt>
                <c:pt idx="78471">
                  <c:v>-213.52049999999997</c:v>
                </c:pt>
                <c:pt idx="78472">
                  <c:v>-213.51849999999999</c:v>
                </c:pt>
                <c:pt idx="78473">
                  <c:v>-213.51649999999998</c:v>
                </c:pt>
                <c:pt idx="78474">
                  <c:v>-213.51449999999997</c:v>
                </c:pt>
                <c:pt idx="78475">
                  <c:v>-213.51249999999999</c:v>
                </c:pt>
                <c:pt idx="78476">
                  <c:v>-213.51049999999998</c:v>
                </c:pt>
                <c:pt idx="78477">
                  <c:v>-213.50849999999997</c:v>
                </c:pt>
                <c:pt idx="78478">
                  <c:v>-213.50649999999999</c:v>
                </c:pt>
                <c:pt idx="78479">
                  <c:v>-213.50449999999998</c:v>
                </c:pt>
                <c:pt idx="78480">
                  <c:v>-213.50249999999997</c:v>
                </c:pt>
                <c:pt idx="78481">
                  <c:v>-213.50049999999999</c:v>
                </c:pt>
                <c:pt idx="78482">
                  <c:v>-213.49849999999998</c:v>
                </c:pt>
                <c:pt idx="78483">
                  <c:v>-213.49649999999997</c:v>
                </c:pt>
                <c:pt idx="78484">
                  <c:v>-213.49449999999999</c:v>
                </c:pt>
                <c:pt idx="78485">
                  <c:v>-213.49249999999998</c:v>
                </c:pt>
                <c:pt idx="78486">
                  <c:v>-213.49049999999997</c:v>
                </c:pt>
                <c:pt idx="78487">
                  <c:v>-213.48849999999999</c:v>
                </c:pt>
                <c:pt idx="78488">
                  <c:v>-213.48649999999998</c:v>
                </c:pt>
                <c:pt idx="78489">
                  <c:v>-213.48449999999997</c:v>
                </c:pt>
                <c:pt idx="78490">
                  <c:v>-213.48249999999999</c:v>
                </c:pt>
                <c:pt idx="78491">
                  <c:v>-213.48049999999998</c:v>
                </c:pt>
                <c:pt idx="78492">
                  <c:v>-213.47849999999997</c:v>
                </c:pt>
                <c:pt idx="78493">
                  <c:v>-213.47649999999999</c:v>
                </c:pt>
                <c:pt idx="78494">
                  <c:v>-213.47449999999998</c:v>
                </c:pt>
                <c:pt idx="78495">
                  <c:v>-213.47249999999997</c:v>
                </c:pt>
                <c:pt idx="78496">
                  <c:v>-213.47049999999999</c:v>
                </c:pt>
                <c:pt idx="78497">
                  <c:v>-213.46849999999998</c:v>
                </c:pt>
                <c:pt idx="78498">
                  <c:v>-213.46649999999997</c:v>
                </c:pt>
                <c:pt idx="78499">
                  <c:v>-213.46449999999999</c:v>
                </c:pt>
                <c:pt idx="78500">
                  <c:v>-213.46249999999998</c:v>
                </c:pt>
                <c:pt idx="78501">
                  <c:v>-213.46049999999997</c:v>
                </c:pt>
                <c:pt idx="78502">
                  <c:v>-213.45849999999999</c:v>
                </c:pt>
                <c:pt idx="78503">
                  <c:v>-213.45649999999998</c:v>
                </c:pt>
                <c:pt idx="78504">
                  <c:v>-213.45449999999997</c:v>
                </c:pt>
                <c:pt idx="78505">
                  <c:v>-213.45249999999999</c:v>
                </c:pt>
                <c:pt idx="78506">
                  <c:v>-213.45049999999998</c:v>
                </c:pt>
                <c:pt idx="78507">
                  <c:v>-213.44849999999997</c:v>
                </c:pt>
                <c:pt idx="78508">
                  <c:v>-213.44649999999999</c:v>
                </c:pt>
                <c:pt idx="78509">
                  <c:v>-213.44449999999998</c:v>
                </c:pt>
                <c:pt idx="78510">
                  <c:v>-213.44249999999997</c:v>
                </c:pt>
                <c:pt idx="78511">
                  <c:v>-213.44049999999999</c:v>
                </c:pt>
                <c:pt idx="78512">
                  <c:v>-213.43849999999998</c:v>
                </c:pt>
                <c:pt idx="78513">
                  <c:v>-213.43649999999997</c:v>
                </c:pt>
                <c:pt idx="78514">
                  <c:v>-213.43449999999999</c:v>
                </c:pt>
                <c:pt idx="78515">
                  <c:v>-213.43249999999998</c:v>
                </c:pt>
                <c:pt idx="78516">
                  <c:v>-213.43049999999997</c:v>
                </c:pt>
                <c:pt idx="78517">
                  <c:v>-213.42849999999999</c:v>
                </c:pt>
                <c:pt idx="78518">
                  <c:v>-213.42649999999998</c:v>
                </c:pt>
                <c:pt idx="78519">
                  <c:v>-213.42449999999997</c:v>
                </c:pt>
                <c:pt idx="78520">
                  <c:v>-213.42249999999999</c:v>
                </c:pt>
                <c:pt idx="78521">
                  <c:v>-213.42049999999998</c:v>
                </c:pt>
                <c:pt idx="78522">
                  <c:v>-213.41849999999997</c:v>
                </c:pt>
                <c:pt idx="78523">
                  <c:v>-213.41649999999998</c:v>
                </c:pt>
                <c:pt idx="78524">
                  <c:v>-213.41449999999998</c:v>
                </c:pt>
                <c:pt idx="78525">
                  <c:v>-213.41249999999997</c:v>
                </c:pt>
                <c:pt idx="78526">
                  <c:v>-213.41049999999998</c:v>
                </c:pt>
                <c:pt idx="78527">
                  <c:v>-213.40849999999998</c:v>
                </c:pt>
                <c:pt idx="78528">
                  <c:v>-213.40649999999997</c:v>
                </c:pt>
                <c:pt idx="78529">
                  <c:v>-213.40449999999998</c:v>
                </c:pt>
                <c:pt idx="78530">
                  <c:v>-213.40249999999997</c:v>
                </c:pt>
                <c:pt idx="78531">
                  <c:v>-213.40049999999997</c:v>
                </c:pt>
                <c:pt idx="78532">
                  <c:v>-213.39849999999998</c:v>
                </c:pt>
                <c:pt idx="78533">
                  <c:v>-213.39649999999997</c:v>
                </c:pt>
                <c:pt idx="78534">
                  <c:v>-213.39449999999997</c:v>
                </c:pt>
                <c:pt idx="78535">
                  <c:v>-213.39249999999998</c:v>
                </c:pt>
                <c:pt idx="78536">
                  <c:v>-213.39049999999997</c:v>
                </c:pt>
                <c:pt idx="78537">
                  <c:v>-213.38849999999996</c:v>
                </c:pt>
                <c:pt idx="78538">
                  <c:v>-213.38649999999998</c:v>
                </c:pt>
                <c:pt idx="78539">
                  <c:v>-213.38449999999997</c:v>
                </c:pt>
                <c:pt idx="78540">
                  <c:v>-213.38249999999996</c:v>
                </c:pt>
                <c:pt idx="78541">
                  <c:v>-213.38049999999998</c:v>
                </c:pt>
                <c:pt idx="78542">
                  <c:v>-213.37849999999997</c:v>
                </c:pt>
                <c:pt idx="78543">
                  <c:v>-213.37649999999996</c:v>
                </c:pt>
                <c:pt idx="78544">
                  <c:v>-213.37449999999998</c:v>
                </c:pt>
                <c:pt idx="78545">
                  <c:v>-213.37249999999997</c:v>
                </c:pt>
                <c:pt idx="78546">
                  <c:v>-213.37049999999996</c:v>
                </c:pt>
                <c:pt idx="78547">
                  <c:v>-213.36849999999998</c:v>
                </c:pt>
                <c:pt idx="78548">
                  <c:v>-213.36649999999997</c:v>
                </c:pt>
                <c:pt idx="78549">
                  <c:v>-213.36449999999996</c:v>
                </c:pt>
                <c:pt idx="78550">
                  <c:v>-213.36249999999998</c:v>
                </c:pt>
                <c:pt idx="78551">
                  <c:v>-213.36049999999997</c:v>
                </c:pt>
                <c:pt idx="78552">
                  <c:v>-213.35849999999996</c:v>
                </c:pt>
                <c:pt idx="78553">
                  <c:v>-213.35649999999998</c:v>
                </c:pt>
                <c:pt idx="78554">
                  <c:v>-213.35449999999997</c:v>
                </c:pt>
                <c:pt idx="78555">
                  <c:v>-213.35249999999996</c:v>
                </c:pt>
                <c:pt idx="78556">
                  <c:v>-213.35049999999998</c:v>
                </c:pt>
                <c:pt idx="78557">
                  <c:v>-213.34849999999997</c:v>
                </c:pt>
                <c:pt idx="78558">
                  <c:v>-213.34649999999996</c:v>
                </c:pt>
                <c:pt idx="78559">
                  <c:v>-213.34449999999998</c:v>
                </c:pt>
                <c:pt idx="78560">
                  <c:v>-213.34249999999997</c:v>
                </c:pt>
                <c:pt idx="78561">
                  <c:v>-213.34049999999996</c:v>
                </c:pt>
                <c:pt idx="78562">
                  <c:v>-213.33849999999998</c:v>
                </c:pt>
                <c:pt idx="78563">
                  <c:v>-213.33649999999997</c:v>
                </c:pt>
                <c:pt idx="78564">
                  <c:v>-213.33449999999999</c:v>
                </c:pt>
                <c:pt idx="78565">
                  <c:v>-213.33249999999998</c:v>
                </c:pt>
                <c:pt idx="78566">
                  <c:v>-213.33049999999997</c:v>
                </c:pt>
                <c:pt idx="78567">
                  <c:v>-213.32849999999999</c:v>
                </c:pt>
                <c:pt idx="78568">
                  <c:v>-213.32649999999998</c:v>
                </c:pt>
                <c:pt idx="78569">
                  <c:v>-213.32449999999997</c:v>
                </c:pt>
                <c:pt idx="78570">
                  <c:v>-213.32249999999999</c:v>
                </c:pt>
                <c:pt idx="78571">
                  <c:v>-213.32049999999998</c:v>
                </c:pt>
                <c:pt idx="78572">
                  <c:v>-213.31849999999997</c:v>
                </c:pt>
                <c:pt idx="78573">
                  <c:v>-213.31649999999999</c:v>
                </c:pt>
                <c:pt idx="78574">
                  <c:v>-213.31449999999998</c:v>
                </c:pt>
                <c:pt idx="78575">
                  <c:v>-213.31249999999997</c:v>
                </c:pt>
                <c:pt idx="78576">
                  <c:v>-213.31049999999999</c:v>
                </c:pt>
                <c:pt idx="78577">
                  <c:v>-213.30849999999998</c:v>
                </c:pt>
                <c:pt idx="78578">
                  <c:v>-213.30649999999997</c:v>
                </c:pt>
                <c:pt idx="78579">
                  <c:v>-213.30449999999999</c:v>
                </c:pt>
                <c:pt idx="78580">
                  <c:v>-213.30249999999998</c:v>
                </c:pt>
                <c:pt idx="78581">
                  <c:v>-213.30049999999997</c:v>
                </c:pt>
                <c:pt idx="78582">
                  <c:v>-213.29849999999999</c:v>
                </c:pt>
                <c:pt idx="78583">
                  <c:v>-213.29649999999998</c:v>
                </c:pt>
                <c:pt idx="78584">
                  <c:v>-213.29449999999997</c:v>
                </c:pt>
                <c:pt idx="78585">
                  <c:v>-213.29249999999999</c:v>
                </c:pt>
                <c:pt idx="78586">
                  <c:v>-213.29049999999998</c:v>
                </c:pt>
                <c:pt idx="78587">
                  <c:v>-213.28849999999997</c:v>
                </c:pt>
                <c:pt idx="78588">
                  <c:v>-213.28649999999999</c:v>
                </c:pt>
                <c:pt idx="78589">
                  <c:v>-213.28449999999998</c:v>
                </c:pt>
                <c:pt idx="78590">
                  <c:v>-213.28249999999997</c:v>
                </c:pt>
                <c:pt idx="78591">
                  <c:v>-213.28049999999999</c:v>
                </c:pt>
                <c:pt idx="78592">
                  <c:v>-213.27849999999998</c:v>
                </c:pt>
                <c:pt idx="78593">
                  <c:v>-213.27649999999997</c:v>
                </c:pt>
                <c:pt idx="78594">
                  <c:v>-213.27449999999999</c:v>
                </c:pt>
                <c:pt idx="78595">
                  <c:v>-213.27249999999998</c:v>
                </c:pt>
                <c:pt idx="78596">
                  <c:v>-213.27049999999997</c:v>
                </c:pt>
                <c:pt idx="78597">
                  <c:v>-213.26849999999999</c:v>
                </c:pt>
                <c:pt idx="78598">
                  <c:v>-213.26649999999998</c:v>
                </c:pt>
                <c:pt idx="78599">
                  <c:v>-213.26449999999997</c:v>
                </c:pt>
                <c:pt idx="78600">
                  <c:v>-213.26249999999999</c:v>
                </c:pt>
                <c:pt idx="78601">
                  <c:v>-213.26049999999998</c:v>
                </c:pt>
                <c:pt idx="78602">
                  <c:v>-213.25849999999997</c:v>
                </c:pt>
                <c:pt idx="78603">
                  <c:v>-213.25649999999999</c:v>
                </c:pt>
                <c:pt idx="78604">
                  <c:v>-213.25449999999998</c:v>
                </c:pt>
                <c:pt idx="78605">
                  <c:v>-213.25249999999997</c:v>
                </c:pt>
                <c:pt idx="78606">
                  <c:v>-213.25049999999999</c:v>
                </c:pt>
                <c:pt idx="78607">
                  <c:v>-213.24849999999998</c:v>
                </c:pt>
                <c:pt idx="78608">
                  <c:v>-213.24649999999997</c:v>
                </c:pt>
                <c:pt idx="78609">
                  <c:v>-213.24449999999999</c:v>
                </c:pt>
                <c:pt idx="78610">
                  <c:v>-213.24249999999998</c:v>
                </c:pt>
                <c:pt idx="78611">
                  <c:v>-213.24049999999997</c:v>
                </c:pt>
                <c:pt idx="78612">
                  <c:v>-213.23849999999999</c:v>
                </c:pt>
                <c:pt idx="78613">
                  <c:v>-213.23649999999998</c:v>
                </c:pt>
                <c:pt idx="78614">
                  <c:v>-213.23449999999997</c:v>
                </c:pt>
                <c:pt idx="78615">
                  <c:v>-213.23249999999999</c:v>
                </c:pt>
                <c:pt idx="78616">
                  <c:v>-213.23049999999998</c:v>
                </c:pt>
                <c:pt idx="78617">
                  <c:v>-213.22849999999997</c:v>
                </c:pt>
                <c:pt idx="78618">
                  <c:v>-213.22649999999999</c:v>
                </c:pt>
                <c:pt idx="78619">
                  <c:v>-213.22449999999998</c:v>
                </c:pt>
                <c:pt idx="78620">
                  <c:v>-213.22249999999997</c:v>
                </c:pt>
                <c:pt idx="78621">
                  <c:v>-213.22049999999999</c:v>
                </c:pt>
                <c:pt idx="78622">
                  <c:v>-213.21849999999998</c:v>
                </c:pt>
                <c:pt idx="78623">
                  <c:v>-213.21649999999997</c:v>
                </c:pt>
                <c:pt idx="78624">
                  <c:v>-213.21449999999999</c:v>
                </c:pt>
                <c:pt idx="78625">
                  <c:v>-213.21249999999998</c:v>
                </c:pt>
                <c:pt idx="78626">
                  <c:v>-213.21049999999997</c:v>
                </c:pt>
                <c:pt idx="78627">
                  <c:v>-213.20849999999999</c:v>
                </c:pt>
                <c:pt idx="78628">
                  <c:v>-213.20649999999998</c:v>
                </c:pt>
                <c:pt idx="78629">
                  <c:v>-213.20449999999997</c:v>
                </c:pt>
                <c:pt idx="78630">
                  <c:v>-213.20249999999999</c:v>
                </c:pt>
                <c:pt idx="78631">
                  <c:v>-213.20049999999998</c:v>
                </c:pt>
                <c:pt idx="78632">
                  <c:v>-213.19849999999997</c:v>
                </c:pt>
                <c:pt idx="78633">
                  <c:v>-213.19649999999999</c:v>
                </c:pt>
                <c:pt idx="78634">
                  <c:v>-213.19449999999998</c:v>
                </c:pt>
                <c:pt idx="78635">
                  <c:v>-213.19249999999997</c:v>
                </c:pt>
                <c:pt idx="78636">
                  <c:v>-213.19049999999999</c:v>
                </c:pt>
                <c:pt idx="78637">
                  <c:v>-213.18849999999998</c:v>
                </c:pt>
                <c:pt idx="78638">
                  <c:v>-213.18649999999997</c:v>
                </c:pt>
                <c:pt idx="78639">
                  <c:v>-213.18449999999999</c:v>
                </c:pt>
                <c:pt idx="78640">
                  <c:v>-213.18249999999998</c:v>
                </c:pt>
                <c:pt idx="78641">
                  <c:v>-213.18049999999997</c:v>
                </c:pt>
                <c:pt idx="78642">
                  <c:v>-213.17849999999999</c:v>
                </c:pt>
                <c:pt idx="78643">
                  <c:v>-213.17649999999998</c:v>
                </c:pt>
                <c:pt idx="78644">
                  <c:v>-213.17449999999997</c:v>
                </c:pt>
                <c:pt idx="78645">
                  <c:v>-213.17249999999999</c:v>
                </c:pt>
                <c:pt idx="78646">
                  <c:v>-213.17049999999998</c:v>
                </c:pt>
                <c:pt idx="78647">
                  <c:v>-213.16849999999997</c:v>
                </c:pt>
                <c:pt idx="78648">
                  <c:v>-213.16649999999998</c:v>
                </c:pt>
                <c:pt idx="78649">
                  <c:v>-213.16449999999998</c:v>
                </c:pt>
                <c:pt idx="78650">
                  <c:v>-213.16249999999997</c:v>
                </c:pt>
                <c:pt idx="78651">
                  <c:v>-213.16049999999998</c:v>
                </c:pt>
                <c:pt idx="78652">
                  <c:v>-213.15849999999998</c:v>
                </c:pt>
                <c:pt idx="78653">
                  <c:v>-213.15649999999997</c:v>
                </c:pt>
                <c:pt idx="78654">
                  <c:v>-213.15449999999998</c:v>
                </c:pt>
                <c:pt idx="78655">
                  <c:v>-213.15249999999997</c:v>
                </c:pt>
                <c:pt idx="78656">
                  <c:v>-213.15049999999997</c:v>
                </c:pt>
                <c:pt idx="78657">
                  <c:v>-213.14849999999998</c:v>
                </c:pt>
                <c:pt idx="78658">
                  <c:v>-213.14649999999997</c:v>
                </c:pt>
                <c:pt idx="78659">
                  <c:v>-213.14449999999997</c:v>
                </c:pt>
                <c:pt idx="78660">
                  <c:v>-213.14249999999998</c:v>
                </c:pt>
                <c:pt idx="78661">
                  <c:v>-213.14049999999997</c:v>
                </c:pt>
                <c:pt idx="78662">
                  <c:v>-213.13849999999996</c:v>
                </c:pt>
                <c:pt idx="78663">
                  <c:v>-213.13649999999998</c:v>
                </c:pt>
                <c:pt idx="78664">
                  <c:v>-213.13449999999997</c:v>
                </c:pt>
                <c:pt idx="78665">
                  <c:v>-213.13249999999996</c:v>
                </c:pt>
                <c:pt idx="78666">
                  <c:v>-213.13049999999998</c:v>
                </c:pt>
                <c:pt idx="78667">
                  <c:v>-213.12849999999997</c:v>
                </c:pt>
                <c:pt idx="78668">
                  <c:v>-213.12649999999996</c:v>
                </c:pt>
                <c:pt idx="78669">
                  <c:v>-213.12449999999998</c:v>
                </c:pt>
                <c:pt idx="78670">
                  <c:v>-213.12249999999997</c:v>
                </c:pt>
                <c:pt idx="78671">
                  <c:v>-213.12049999999996</c:v>
                </c:pt>
                <c:pt idx="78672">
                  <c:v>-213.11849999999998</c:v>
                </c:pt>
                <c:pt idx="78673">
                  <c:v>-213.11649999999997</c:v>
                </c:pt>
                <c:pt idx="78674">
                  <c:v>-213.11449999999996</c:v>
                </c:pt>
                <c:pt idx="78675">
                  <c:v>-213.11249999999998</c:v>
                </c:pt>
                <c:pt idx="78676">
                  <c:v>-213.11049999999997</c:v>
                </c:pt>
                <c:pt idx="78677">
                  <c:v>-213.10849999999996</c:v>
                </c:pt>
                <c:pt idx="78678">
                  <c:v>-213.10649999999998</c:v>
                </c:pt>
                <c:pt idx="78679">
                  <c:v>-213.10449999999997</c:v>
                </c:pt>
                <c:pt idx="78680">
                  <c:v>-213.10249999999996</c:v>
                </c:pt>
                <c:pt idx="78681">
                  <c:v>-213.10049999999998</c:v>
                </c:pt>
                <c:pt idx="78682">
                  <c:v>-213.09849999999997</c:v>
                </c:pt>
                <c:pt idx="78683">
                  <c:v>-213.09649999999996</c:v>
                </c:pt>
                <c:pt idx="78684">
                  <c:v>-213.09449999999998</c:v>
                </c:pt>
                <c:pt idx="78685">
                  <c:v>-213.09249999999997</c:v>
                </c:pt>
                <c:pt idx="78686">
                  <c:v>-213.09049999999996</c:v>
                </c:pt>
                <c:pt idx="78687">
                  <c:v>-213.08849999999998</c:v>
                </c:pt>
                <c:pt idx="78688">
                  <c:v>-213.08649999999997</c:v>
                </c:pt>
                <c:pt idx="78689">
                  <c:v>-213.08449999999999</c:v>
                </c:pt>
                <c:pt idx="78690">
                  <c:v>-213.08249999999998</c:v>
                </c:pt>
                <c:pt idx="78691">
                  <c:v>-213.08049999999997</c:v>
                </c:pt>
                <c:pt idx="78692">
                  <c:v>-213.07849999999999</c:v>
                </c:pt>
                <c:pt idx="78693">
                  <c:v>-213.07649999999998</c:v>
                </c:pt>
                <c:pt idx="78694">
                  <c:v>-213.07449999999997</c:v>
                </c:pt>
                <c:pt idx="78695">
                  <c:v>-213.07249999999999</c:v>
                </c:pt>
                <c:pt idx="78696">
                  <c:v>-213.07049999999998</c:v>
                </c:pt>
                <c:pt idx="78697">
                  <c:v>-213.06849999999997</c:v>
                </c:pt>
                <c:pt idx="78698">
                  <c:v>-213.06649999999999</c:v>
                </c:pt>
                <c:pt idx="78699">
                  <c:v>-213.06449999999998</c:v>
                </c:pt>
                <c:pt idx="78700">
                  <c:v>-213.06249999999997</c:v>
                </c:pt>
                <c:pt idx="78701">
                  <c:v>-213.06049999999999</c:v>
                </c:pt>
                <c:pt idx="78702">
                  <c:v>-213.05849999999998</c:v>
                </c:pt>
                <c:pt idx="78703">
                  <c:v>-213.05649999999997</c:v>
                </c:pt>
                <c:pt idx="78704">
                  <c:v>-213.05449999999999</c:v>
                </c:pt>
                <c:pt idx="78705">
                  <c:v>-213.05249999999998</c:v>
                </c:pt>
                <c:pt idx="78706">
                  <c:v>-213.05049999999997</c:v>
                </c:pt>
                <c:pt idx="78707">
                  <c:v>-213.04849999999999</c:v>
                </c:pt>
                <c:pt idx="78708">
                  <c:v>-213.04649999999998</c:v>
                </c:pt>
                <c:pt idx="78709">
                  <c:v>-213.04449999999997</c:v>
                </c:pt>
                <c:pt idx="78710">
                  <c:v>-213.04249999999999</c:v>
                </c:pt>
                <c:pt idx="78711">
                  <c:v>-213.04049999999998</c:v>
                </c:pt>
                <c:pt idx="78712">
                  <c:v>-213.03849999999997</c:v>
                </c:pt>
                <c:pt idx="78713">
                  <c:v>-213.03649999999999</c:v>
                </c:pt>
                <c:pt idx="78714">
                  <c:v>-213.03449999999998</c:v>
                </c:pt>
                <c:pt idx="78715">
                  <c:v>-213.03249999999997</c:v>
                </c:pt>
                <c:pt idx="78716">
                  <c:v>-213.03049999999999</c:v>
                </c:pt>
                <c:pt idx="78717">
                  <c:v>-213.02849999999998</c:v>
                </c:pt>
                <c:pt idx="78718">
                  <c:v>-213.02649999999997</c:v>
                </c:pt>
                <c:pt idx="78719">
                  <c:v>-213.02449999999999</c:v>
                </c:pt>
                <c:pt idx="78720">
                  <c:v>-213.02249999999998</c:v>
                </c:pt>
                <c:pt idx="78721">
                  <c:v>-213.02049999999997</c:v>
                </c:pt>
                <c:pt idx="78722">
                  <c:v>-213.01849999999999</c:v>
                </c:pt>
                <c:pt idx="78723">
                  <c:v>-213.01649999999998</c:v>
                </c:pt>
                <c:pt idx="78724">
                  <c:v>-213.01449999999997</c:v>
                </c:pt>
                <c:pt idx="78725">
                  <c:v>-213.01249999999999</c:v>
                </c:pt>
                <c:pt idx="78726">
                  <c:v>-213.01049999999998</c:v>
                </c:pt>
                <c:pt idx="78727">
                  <c:v>-213.00849999999997</c:v>
                </c:pt>
                <c:pt idx="78728">
                  <c:v>-213.00649999999999</c:v>
                </c:pt>
                <c:pt idx="78729">
                  <c:v>-213.00449999999998</c:v>
                </c:pt>
                <c:pt idx="78730">
                  <c:v>-213.00249999999997</c:v>
                </c:pt>
                <c:pt idx="78731">
                  <c:v>-213.00049999999999</c:v>
                </c:pt>
                <c:pt idx="78732">
                  <c:v>-212.99849999999998</c:v>
                </c:pt>
                <c:pt idx="78733">
                  <c:v>-212.99649999999997</c:v>
                </c:pt>
                <c:pt idx="78734">
                  <c:v>-212.99449999999999</c:v>
                </c:pt>
                <c:pt idx="78735">
                  <c:v>-212.99249999999998</c:v>
                </c:pt>
                <c:pt idx="78736">
                  <c:v>-212.99049999999997</c:v>
                </c:pt>
                <c:pt idx="78737">
                  <c:v>-212.98849999999999</c:v>
                </c:pt>
                <c:pt idx="78738">
                  <c:v>-212.98649999999998</c:v>
                </c:pt>
                <c:pt idx="78739">
                  <c:v>-212.98449999999997</c:v>
                </c:pt>
                <c:pt idx="78740">
                  <c:v>-212.98249999999999</c:v>
                </c:pt>
                <c:pt idx="78741">
                  <c:v>-212.98049999999998</c:v>
                </c:pt>
                <c:pt idx="78742">
                  <c:v>-212.97849999999997</c:v>
                </c:pt>
                <c:pt idx="78743">
                  <c:v>-212.97649999999999</c:v>
                </c:pt>
                <c:pt idx="78744">
                  <c:v>-212.97449999999998</c:v>
                </c:pt>
                <c:pt idx="78745">
                  <c:v>-212.97249999999997</c:v>
                </c:pt>
                <c:pt idx="78746">
                  <c:v>-212.97049999999999</c:v>
                </c:pt>
                <c:pt idx="78747">
                  <c:v>-212.96849999999998</c:v>
                </c:pt>
                <c:pt idx="78748">
                  <c:v>-212.96649999999997</c:v>
                </c:pt>
                <c:pt idx="78749">
                  <c:v>-212.96449999999999</c:v>
                </c:pt>
                <c:pt idx="78750">
                  <c:v>-212.96249999999998</c:v>
                </c:pt>
                <c:pt idx="78751">
                  <c:v>-212.96049999999997</c:v>
                </c:pt>
                <c:pt idx="78752">
                  <c:v>-212.95849999999999</c:v>
                </c:pt>
                <c:pt idx="78753">
                  <c:v>-212.95649999999998</c:v>
                </c:pt>
                <c:pt idx="78754">
                  <c:v>-212.95449999999997</c:v>
                </c:pt>
                <c:pt idx="78755">
                  <c:v>-212.95249999999999</c:v>
                </c:pt>
                <c:pt idx="78756">
                  <c:v>-212.95049999999998</c:v>
                </c:pt>
                <c:pt idx="78757">
                  <c:v>-212.94849999999997</c:v>
                </c:pt>
                <c:pt idx="78758">
                  <c:v>-212.94649999999999</c:v>
                </c:pt>
                <c:pt idx="78759">
                  <c:v>-212.94449999999998</c:v>
                </c:pt>
                <c:pt idx="78760">
                  <c:v>-212.94249999999997</c:v>
                </c:pt>
                <c:pt idx="78761">
                  <c:v>-212.94049999999999</c:v>
                </c:pt>
                <c:pt idx="78762">
                  <c:v>-212.93849999999998</c:v>
                </c:pt>
                <c:pt idx="78763">
                  <c:v>-212.93649999999997</c:v>
                </c:pt>
                <c:pt idx="78764">
                  <c:v>-212.93449999999999</c:v>
                </c:pt>
                <c:pt idx="78765">
                  <c:v>-212.93249999999998</c:v>
                </c:pt>
                <c:pt idx="78766">
                  <c:v>-212.93049999999997</c:v>
                </c:pt>
                <c:pt idx="78767">
                  <c:v>-212.92849999999999</c:v>
                </c:pt>
                <c:pt idx="78768">
                  <c:v>-212.92649999999998</c:v>
                </c:pt>
                <c:pt idx="78769">
                  <c:v>-212.92449999999997</c:v>
                </c:pt>
                <c:pt idx="78770">
                  <c:v>-212.92249999999999</c:v>
                </c:pt>
                <c:pt idx="78771">
                  <c:v>-212.92049999999998</c:v>
                </c:pt>
                <c:pt idx="78772">
                  <c:v>-212.91849999999997</c:v>
                </c:pt>
                <c:pt idx="78773">
                  <c:v>-212.91649999999998</c:v>
                </c:pt>
                <c:pt idx="78774">
                  <c:v>-212.91449999999998</c:v>
                </c:pt>
                <c:pt idx="78775">
                  <c:v>-212.91249999999997</c:v>
                </c:pt>
                <c:pt idx="78776">
                  <c:v>-212.91049999999998</c:v>
                </c:pt>
                <c:pt idx="78777">
                  <c:v>-212.90849999999998</c:v>
                </c:pt>
                <c:pt idx="78778">
                  <c:v>-212.90649999999997</c:v>
                </c:pt>
                <c:pt idx="78779">
                  <c:v>-212.90449999999998</c:v>
                </c:pt>
                <c:pt idx="78780">
                  <c:v>-212.90249999999997</c:v>
                </c:pt>
                <c:pt idx="78781">
                  <c:v>-212.90049999999997</c:v>
                </c:pt>
                <c:pt idx="78782">
                  <c:v>-212.89849999999998</c:v>
                </c:pt>
                <c:pt idx="78783">
                  <c:v>-212.89649999999997</c:v>
                </c:pt>
                <c:pt idx="78784">
                  <c:v>-212.89449999999997</c:v>
                </c:pt>
                <c:pt idx="78785">
                  <c:v>-212.89249999999998</c:v>
                </c:pt>
                <c:pt idx="78786">
                  <c:v>-212.89049999999997</c:v>
                </c:pt>
                <c:pt idx="78787">
                  <c:v>-212.88849999999996</c:v>
                </c:pt>
                <c:pt idx="78788">
                  <c:v>-212.88649999999998</c:v>
                </c:pt>
                <c:pt idx="78789">
                  <c:v>-212.88449999999997</c:v>
                </c:pt>
                <c:pt idx="78790">
                  <c:v>-212.88249999999996</c:v>
                </c:pt>
                <c:pt idx="78791">
                  <c:v>-212.88049999999998</c:v>
                </c:pt>
                <c:pt idx="78792">
                  <c:v>-212.87849999999997</c:v>
                </c:pt>
                <c:pt idx="78793">
                  <c:v>-212.87649999999996</c:v>
                </c:pt>
                <c:pt idx="78794">
                  <c:v>-212.87449999999998</c:v>
                </c:pt>
                <c:pt idx="78795">
                  <c:v>-212.87249999999997</c:v>
                </c:pt>
                <c:pt idx="78796">
                  <c:v>-212.87049999999996</c:v>
                </c:pt>
                <c:pt idx="78797">
                  <c:v>-212.86849999999998</c:v>
                </c:pt>
                <c:pt idx="78798">
                  <c:v>-212.86649999999997</c:v>
                </c:pt>
                <c:pt idx="78799">
                  <c:v>-212.86449999999996</c:v>
                </c:pt>
                <c:pt idx="78800">
                  <c:v>-212.86249999999998</c:v>
                </c:pt>
                <c:pt idx="78801">
                  <c:v>-212.86049999999997</c:v>
                </c:pt>
                <c:pt idx="78802">
                  <c:v>-212.85849999999996</c:v>
                </c:pt>
                <c:pt idx="78803">
                  <c:v>-212.85649999999998</c:v>
                </c:pt>
                <c:pt idx="78804">
                  <c:v>-212.85449999999997</c:v>
                </c:pt>
                <c:pt idx="78805">
                  <c:v>-212.85249999999996</c:v>
                </c:pt>
                <c:pt idx="78806">
                  <c:v>-212.85049999999998</c:v>
                </c:pt>
                <c:pt idx="78807">
                  <c:v>-212.84849999999997</c:v>
                </c:pt>
                <c:pt idx="78808">
                  <c:v>-212.84649999999996</c:v>
                </c:pt>
                <c:pt idx="78809">
                  <c:v>-212.84449999999998</c:v>
                </c:pt>
                <c:pt idx="78810">
                  <c:v>-212.84249999999997</c:v>
                </c:pt>
                <c:pt idx="78811">
                  <c:v>-212.84049999999996</c:v>
                </c:pt>
                <c:pt idx="78812">
                  <c:v>-212.83849999999998</c:v>
                </c:pt>
                <c:pt idx="78813">
                  <c:v>-212.83649999999997</c:v>
                </c:pt>
                <c:pt idx="78814">
                  <c:v>-212.83449999999999</c:v>
                </c:pt>
                <c:pt idx="78815">
                  <c:v>-212.83249999999998</c:v>
                </c:pt>
                <c:pt idx="78816">
                  <c:v>-212.83049999999997</c:v>
                </c:pt>
                <c:pt idx="78817">
                  <c:v>-212.82849999999999</c:v>
                </c:pt>
                <c:pt idx="78818">
                  <c:v>-212.82649999999998</c:v>
                </c:pt>
                <c:pt idx="78819">
                  <c:v>-212.82449999999997</c:v>
                </c:pt>
                <c:pt idx="78820">
                  <c:v>-212.82249999999999</c:v>
                </c:pt>
                <c:pt idx="78821">
                  <c:v>-212.82049999999998</c:v>
                </c:pt>
                <c:pt idx="78822">
                  <c:v>-212.81849999999997</c:v>
                </c:pt>
                <c:pt idx="78823">
                  <c:v>-212.81649999999999</c:v>
                </c:pt>
                <c:pt idx="78824">
                  <c:v>-212.81449999999998</c:v>
                </c:pt>
                <c:pt idx="78825">
                  <c:v>-212.81249999999997</c:v>
                </c:pt>
                <c:pt idx="78826">
                  <c:v>-212.81049999999999</c:v>
                </c:pt>
                <c:pt idx="78827">
                  <c:v>-212.80849999999998</c:v>
                </c:pt>
                <c:pt idx="78828">
                  <c:v>-212.80649999999997</c:v>
                </c:pt>
                <c:pt idx="78829">
                  <c:v>-212.80449999999999</c:v>
                </c:pt>
                <c:pt idx="78830">
                  <c:v>-212.80249999999998</c:v>
                </c:pt>
                <c:pt idx="78831">
                  <c:v>-212.80049999999997</c:v>
                </c:pt>
                <c:pt idx="78832">
                  <c:v>-212.79849999999999</c:v>
                </c:pt>
                <c:pt idx="78833">
                  <c:v>-212.79649999999998</c:v>
                </c:pt>
                <c:pt idx="78834">
                  <c:v>-212.79449999999997</c:v>
                </c:pt>
                <c:pt idx="78835">
                  <c:v>-212.79249999999999</c:v>
                </c:pt>
                <c:pt idx="78836">
                  <c:v>-212.79049999999998</c:v>
                </c:pt>
                <c:pt idx="78837">
                  <c:v>-212.78849999999997</c:v>
                </c:pt>
                <c:pt idx="78838">
                  <c:v>-212.78649999999999</c:v>
                </c:pt>
                <c:pt idx="78839">
                  <c:v>-212.78449999999998</c:v>
                </c:pt>
                <c:pt idx="78840">
                  <c:v>-212.78249999999997</c:v>
                </c:pt>
                <c:pt idx="78841">
                  <c:v>-212.78049999999999</c:v>
                </c:pt>
                <c:pt idx="78842">
                  <c:v>-212.77849999999998</c:v>
                </c:pt>
                <c:pt idx="78843">
                  <c:v>-212.77649999999997</c:v>
                </c:pt>
                <c:pt idx="78844">
                  <c:v>-212.77449999999999</c:v>
                </c:pt>
                <c:pt idx="78845">
                  <c:v>-212.77249999999998</c:v>
                </c:pt>
                <c:pt idx="78846">
                  <c:v>-212.77049999999997</c:v>
                </c:pt>
                <c:pt idx="78847">
                  <c:v>-212.76849999999999</c:v>
                </c:pt>
                <c:pt idx="78848">
                  <c:v>-212.76649999999998</c:v>
                </c:pt>
                <c:pt idx="78849">
                  <c:v>-212.76449999999997</c:v>
                </c:pt>
                <c:pt idx="78850">
                  <c:v>-212.76249999999999</c:v>
                </c:pt>
                <c:pt idx="78851">
                  <c:v>-212.76049999999998</c:v>
                </c:pt>
                <c:pt idx="78852">
                  <c:v>-212.75849999999997</c:v>
                </c:pt>
                <c:pt idx="78853">
                  <c:v>-212.75649999999999</c:v>
                </c:pt>
                <c:pt idx="78854">
                  <c:v>-212.75449999999998</c:v>
                </c:pt>
                <c:pt idx="78855">
                  <c:v>-212.75249999999997</c:v>
                </c:pt>
                <c:pt idx="78856">
                  <c:v>-212.75049999999999</c:v>
                </c:pt>
                <c:pt idx="78857">
                  <c:v>-212.74849999999998</c:v>
                </c:pt>
                <c:pt idx="78858">
                  <c:v>-212.74649999999997</c:v>
                </c:pt>
                <c:pt idx="78859">
                  <c:v>-212.74449999999999</c:v>
                </c:pt>
                <c:pt idx="78860">
                  <c:v>-212.74249999999998</c:v>
                </c:pt>
                <c:pt idx="78861">
                  <c:v>-212.74049999999997</c:v>
                </c:pt>
                <c:pt idx="78862">
                  <c:v>-212.73849999999999</c:v>
                </c:pt>
                <c:pt idx="78863">
                  <c:v>-212.73649999999998</c:v>
                </c:pt>
                <c:pt idx="78864">
                  <c:v>-212.73449999999997</c:v>
                </c:pt>
                <c:pt idx="78865">
                  <c:v>-212.73249999999999</c:v>
                </c:pt>
                <c:pt idx="78866">
                  <c:v>-212.73049999999998</c:v>
                </c:pt>
                <c:pt idx="78867">
                  <c:v>-212.72849999999997</c:v>
                </c:pt>
                <c:pt idx="78868">
                  <c:v>-212.72649999999999</c:v>
                </c:pt>
                <c:pt idx="78869">
                  <c:v>-212.72449999999998</c:v>
                </c:pt>
                <c:pt idx="78870">
                  <c:v>-212.72249999999997</c:v>
                </c:pt>
                <c:pt idx="78871">
                  <c:v>-212.72049999999999</c:v>
                </c:pt>
                <c:pt idx="78872">
                  <c:v>-212.71849999999998</c:v>
                </c:pt>
                <c:pt idx="78873">
                  <c:v>-212.71649999999997</c:v>
                </c:pt>
                <c:pt idx="78874">
                  <c:v>-212.71449999999999</c:v>
                </c:pt>
                <c:pt idx="78875">
                  <c:v>-212.71249999999998</c:v>
                </c:pt>
                <c:pt idx="78876">
                  <c:v>-212.71049999999997</c:v>
                </c:pt>
                <c:pt idx="78877">
                  <c:v>-212.70849999999999</c:v>
                </c:pt>
                <c:pt idx="78878">
                  <c:v>-212.70649999999998</c:v>
                </c:pt>
                <c:pt idx="78879">
                  <c:v>-212.70449999999997</c:v>
                </c:pt>
                <c:pt idx="78880">
                  <c:v>-212.70249999999999</c:v>
                </c:pt>
                <c:pt idx="78881">
                  <c:v>-212.70049999999998</c:v>
                </c:pt>
                <c:pt idx="78882">
                  <c:v>-212.69849999999997</c:v>
                </c:pt>
                <c:pt idx="78883">
                  <c:v>-212.69649999999999</c:v>
                </c:pt>
                <c:pt idx="78884">
                  <c:v>-212.69449999999998</c:v>
                </c:pt>
                <c:pt idx="78885">
                  <c:v>-212.69249999999997</c:v>
                </c:pt>
                <c:pt idx="78886">
                  <c:v>-212.69049999999999</c:v>
                </c:pt>
                <c:pt idx="78887">
                  <c:v>-212.68849999999998</c:v>
                </c:pt>
                <c:pt idx="78888">
                  <c:v>-212.68649999999997</c:v>
                </c:pt>
                <c:pt idx="78889">
                  <c:v>-212.68449999999999</c:v>
                </c:pt>
                <c:pt idx="78890">
                  <c:v>-212.68249999999998</c:v>
                </c:pt>
                <c:pt idx="78891">
                  <c:v>-212.68049999999997</c:v>
                </c:pt>
                <c:pt idx="78892">
                  <c:v>-212.67849999999999</c:v>
                </c:pt>
                <c:pt idx="78893">
                  <c:v>-212.67649999999998</c:v>
                </c:pt>
                <c:pt idx="78894">
                  <c:v>-212.67449999999997</c:v>
                </c:pt>
                <c:pt idx="78895">
                  <c:v>-212.67249999999999</c:v>
                </c:pt>
                <c:pt idx="78896">
                  <c:v>-212.67049999999998</c:v>
                </c:pt>
                <c:pt idx="78897">
                  <c:v>-212.66849999999997</c:v>
                </c:pt>
                <c:pt idx="78898">
                  <c:v>-212.66649999999998</c:v>
                </c:pt>
                <c:pt idx="78899">
                  <c:v>-212.66449999999998</c:v>
                </c:pt>
                <c:pt idx="78900">
                  <c:v>-212.66249999999997</c:v>
                </c:pt>
                <c:pt idx="78901">
                  <c:v>-212.66049999999998</c:v>
                </c:pt>
                <c:pt idx="78902">
                  <c:v>-212.65849999999998</c:v>
                </c:pt>
                <c:pt idx="78903">
                  <c:v>-212.65649999999997</c:v>
                </c:pt>
                <c:pt idx="78904">
                  <c:v>-212.65449999999998</c:v>
                </c:pt>
                <c:pt idx="78905">
                  <c:v>-212.65249999999997</c:v>
                </c:pt>
                <c:pt idx="78906">
                  <c:v>-212.65049999999997</c:v>
                </c:pt>
                <c:pt idx="78907">
                  <c:v>-212.64849999999998</c:v>
                </c:pt>
                <c:pt idx="78908">
                  <c:v>-212.64649999999997</c:v>
                </c:pt>
                <c:pt idx="78909">
                  <c:v>-212.64449999999997</c:v>
                </c:pt>
                <c:pt idx="78910">
                  <c:v>-212.64249999999998</c:v>
                </c:pt>
                <c:pt idx="78911">
                  <c:v>-212.64049999999997</c:v>
                </c:pt>
                <c:pt idx="78912">
                  <c:v>-212.63849999999996</c:v>
                </c:pt>
                <c:pt idx="78913">
                  <c:v>-212.63649999999998</c:v>
                </c:pt>
                <c:pt idx="78914">
                  <c:v>-212.63449999999997</c:v>
                </c:pt>
                <c:pt idx="78915">
                  <c:v>-212.63249999999996</c:v>
                </c:pt>
                <c:pt idx="78916">
                  <c:v>-212.63049999999998</c:v>
                </c:pt>
                <c:pt idx="78917">
                  <c:v>-212.62849999999997</c:v>
                </c:pt>
                <c:pt idx="78918">
                  <c:v>-212.62649999999996</c:v>
                </c:pt>
                <c:pt idx="78919">
                  <c:v>-212.62449999999998</c:v>
                </c:pt>
                <c:pt idx="78920">
                  <c:v>-212.62249999999997</c:v>
                </c:pt>
                <c:pt idx="78921">
                  <c:v>-212.62049999999996</c:v>
                </c:pt>
                <c:pt idx="78922">
                  <c:v>-212.61849999999998</c:v>
                </c:pt>
                <c:pt idx="78923">
                  <c:v>-212.61649999999997</c:v>
                </c:pt>
                <c:pt idx="78924">
                  <c:v>-212.61449999999996</c:v>
                </c:pt>
                <c:pt idx="78925">
                  <c:v>-212.61249999999998</c:v>
                </c:pt>
                <c:pt idx="78926">
                  <c:v>-212.61049999999997</c:v>
                </c:pt>
                <c:pt idx="78927">
                  <c:v>-212.60849999999996</c:v>
                </c:pt>
                <c:pt idx="78928">
                  <c:v>-212.60649999999998</c:v>
                </c:pt>
                <c:pt idx="78929">
                  <c:v>-212.60449999999997</c:v>
                </c:pt>
                <c:pt idx="78930">
                  <c:v>-212.60249999999996</c:v>
                </c:pt>
                <c:pt idx="78931">
                  <c:v>-212.60049999999998</c:v>
                </c:pt>
                <c:pt idx="78932">
                  <c:v>-212.59849999999997</c:v>
                </c:pt>
                <c:pt idx="78933">
                  <c:v>-212.59649999999996</c:v>
                </c:pt>
                <c:pt idx="78934">
                  <c:v>-212.59449999999998</c:v>
                </c:pt>
                <c:pt idx="78935">
                  <c:v>-212.59249999999997</c:v>
                </c:pt>
                <c:pt idx="78936">
                  <c:v>-212.59049999999996</c:v>
                </c:pt>
                <c:pt idx="78937">
                  <c:v>-212.58849999999998</c:v>
                </c:pt>
                <c:pt idx="78938">
                  <c:v>-212.58649999999997</c:v>
                </c:pt>
                <c:pt idx="78939">
                  <c:v>-212.58449999999999</c:v>
                </c:pt>
                <c:pt idx="78940">
                  <c:v>-212.58249999999998</c:v>
                </c:pt>
                <c:pt idx="78941">
                  <c:v>-212.58049999999997</c:v>
                </c:pt>
                <c:pt idx="78942">
                  <c:v>-212.57849999999999</c:v>
                </c:pt>
                <c:pt idx="78943">
                  <c:v>-212.57649999999998</c:v>
                </c:pt>
                <c:pt idx="78944">
                  <c:v>-212.57449999999997</c:v>
                </c:pt>
                <c:pt idx="78945">
                  <c:v>-212.57249999999999</c:v>
                </c:pt>
                <c:pt idx="78946">
                  <c:v>-212.57049999999998</c:v>
                </c:pt>
                <c:pt idx="78947">
                  <c:v>-212.56849999999997</c:v>
                </c:pt>
                <c:pt idx="78948">
                  <c:v>-212.56649999999999</c:v>
                </c:pt>
                <c:pt idx="78949">
                  <c:v>-212.56449999999998</c:v>
                </c:pt>
                <c:pt idx="78950">
                  <c:v>-212.56249999999997</c:v>
                </c:pt>
                <c:pt idx="78951">
                  <c:v>-212.56049999999999</c:v>
                </c:pt>
                <c:pt idx="78952">
                  <c:v>-212.55849999999998</c:v>
                </c:pt>
                <c:pt idx="78953">
                  <c:v>-212.55649999999997</c:v>
                </c:pt>
                <c:pt idx="78954">
                  <c:v>-212.55449999999999</c:v>
                </c:pt>
                <c:pt idx="78955">
                  <c:v>-212.55249999999998</c:v>
                </c:pt>
                <c:pt idx="78956">
                  <c:v>-212.55049999999997</c:v>
                </c:pt>
                <c:pt idx="78957">
                  <c:v>-212.54849999999999</c:v>
                </c:pt>
                <c:pt idx="78958">
                  <c:v>-212.54649999999998</c:v>
                </c:pt>
                <c:pt idx="78959">
                  <c:v>-212.54449999999997</c:v>
                </c:pt>
                <c:pt idx="78960">
                  <c:v>-212.54249999999999</c:v>
                </c:pt>
                <c:pt idx="78961">
                  <c:v>-212.54049999999998</c:v>
                </c:pt>
                <c:pt idx="78962">
                  <c:v>-212.53849999999997</c:v>
                </c:pt>
                <c:pt idx="78963">
                  <c:v>-212.53649999999999</c:v>
                </c:pt>
                <c:pt idx="78964">
                  <c:v>-212.53449999999998</c:v>
                </c:pt>
                <c:pt idx="78965">
                  <c:v>-212.53249999999997</c:v>
                </c:pt>
                <c:pt idx="78966">
                  <c:v>-212.53049999999999</c:v>
                </c:pt>
                <c:pt idx="78967">
                  <c:v>-212.52849999999998</c:v>
                </c:pt>
                <c:pt idx="78968">
                  <c:v>-212.52649999999997</c:v>
                </c:pt>
                <c:pt idx="78969">
                  <c:v>-212.52449999999999</c:v>
                </c:pt>
                <c:pt idx="78970">
                  <c:v>-212.52249999999998</c:v>
                </c:pt>
                <c:pt idx="78971">
                  <c:v>-212.52049999999997</c:v>
                </c:pt>
                <c:pt idx="78972">
                  <c:v>-212.51849999999999</c:v>
                </c:pt>
                <c:pt idx="78973">
                  <c:v>-212.51649999999998</c:v>
                </c:pt>
                <c:pt idx="78974">
                  <c:v>-212.51449999999997</c:v>
                </c:pt>
                <c:pt idx="78975">
                  <c:v>-212.51249999999999</c:v>
                </c:pt>
                <c:pt idx="78976">
                  <c:v>-212.51049999999998</c:v>
                </c:pt>
                <c:pt idx="78977">
                  <c:v>-212.50849999999997</c:v>
                </c:pt>
                <c:pt idx="78978">
                  <c:v>-212.50649999999999</c:v>
                </c:pt>
                <c:pt idx="78979">
                  <c:v>-212.50449999999998</c:v>
                </c:pt>
                <c:pt idx="78980">
                  <c:v>-212.50249999999997</c:v>
                </c:pt>
                <c:pt idx="78981">
                  <c:v>-212.50049999999999</c:v>
                </c:pt>
                <c:pt idx="78982">
                  <c:v>-212.49849999999998</c:v>
                </c:pt>
                <c:pt idx="78983">
                  <c:v>-212.49649999999997</c:v>
                </c:pt>
                <c:pt idx="78984">
                  <c:v>-212.49449999999999</c:v>
                </c:pt>
                <c:pt idx="78985">
                  <c:v>-212.49249999999998</c:v>
                </c:pt>
                <c:pt idx="78986">
                  <c:v>-212.49049999999997</c:v>
                </c:pt>
                <c:pt idx="78987">
                  <c:v>-212.48849999999999</c:v>
                </c:pt>
                <c:pt idx="78988">
                  <c:v>-212.48649999999998</c:v>
                </c:pt>
                <c:pt idx="78989">
                  <c:v>-212.48449999999997</c:v>
                </c:pt>
                <c:pt idx="78990">
                  <c:v>-212.48249999999999</c:v>
                </c:pt>
                <c:pt idx="78991">
                  <c:v>-212.48049999999998</c:v>
                </c:pt>
                <c:pt idx="78992">
                  <c:v>-212.47849999999997</c:v>
                </c:pt>
                <c:pt idx="78993">
                  <c:v>-212.47649999999999</c:v>
                </c:pt>
                <c:pt idx="78994">
                  <c:v>-212.47449999999998</c:v>
                </c:pt>
                <c:pt idx="78995">
                  <c:v>-212.47249999999997</c:v>
                </c:pt>
                <c:pt idx="78996">
                  <c:v>-212.47049999999999</c:v>
                </c:pt>
                <c:pt idx="78997">
                  <c:v>-212.46849999999998</c:v>
                </c:pt>
                <c:pt idx="78998">
                  <c:v>-212.46649999999997</c:v>
                </c:pt>
                <c:pt idx="78999">
                  <c:v>-212.46449999999999</c:v>
                </c:pt>
                <c:pt idx="79000">
                  <c:v>-212.46249999999998</c:v>
                </c:pt>
                <c:pt idx="79001">
                  <c:v>-212.46049999999997</c:v>
                </c:pt>
                <c:pt idx="79002">
                  <c:v>-212.45849999999999</c:v>
                </c:pt>
                <c:pt idx="79003">
                  <c:v>-212.45649999999998</c:v>
                </c:pt>
                <c:pt idx="79004">
                  <c:v>-212.45449999999997</c:v>
                </c:pt>
                <c:pt idx="79005">
                  <c:v>-212.45249999999999</c:v>
                </c:pt>
                <c:pt idx="79006">
                  <c:v>-212.45049999999998</c:v>
                </c:pt>
                <c:pt idx="79007">
                  <c:v>-212.44849999999997</c:v>
                </c:pt>
                <c:pt idx="79008">
                  <c:v>-212.44649999999999</c:v>
                </c:pt>
                <c:pt idx="79009">
                  <c:v>-212.44449999999998</c:v>
                </c:pt>
                <c:pt idx="79010">
                  <c:v>-212.44249999999997</c:v>
                </c:pt>
                <c:pt idx="79011">
                  <c:v>-212.44049999999999</c:v>
                </c:pt>
                <c:pt idx="79012">
                  <c:v>-212.43849999999998</c:v>
                </c:pt>
                <c:pt idx="79013">
                  <c:v>-212.43649999999997</c:v>
                </c:pt>
                <c:pt idx="79014">
                  <c:v>-212.43449999999999</c:v>
                </c:pt>
                <c:pt idx="79015">
                  <c:v>-212.43249999999998</c:v>
                </c:pt>
                <c:pt idx="79016">
                  <c:v>-212.43049999999997</c:v>
                </c:pt>
                <c:pt idx="79017">
                  <c:v>-212.42849999999999</c:v>
                </c:pt>
                <c:pt idx="79018">
                  <c:v>-212.42649999999998</c:v>
                </c:pt>
                <c:pt idx="79019">
                  <c:v>-212.42449999999997</c:v>
                </c:pt>
                <c:pt idx="79020">
                  <c:v>-212.42249999999999</c:v>
                </c:pt>
                <c:pt idx="79021">
                  <c:v>-212.42049999999998</c:v>
                </c:pt>
                <c:pt idx="79022">
                  <c:v>-212.41849999999997</c:v>
                </c:pt>
                <c:pt idx="79023">
                  <c:v>-212.41649999999998</c:v>
                </c:pt>
                <c:pt idx="79024">
                  <c:v>-212.41449999999998</c:v>
                </c:pt>
                <c:pt idx="79025">
                  <c:v>-212.41249999999997</c:v>
                </c:pt>
                <c:pt idx="79026">
                  <c:v>-212.41049999999998</c:v>
                </c:pt>
                <c:pt idx="79027">
                  <c:v>-212.40849999999998</c:v>
                </c:pt>
                <c:pt idx="79028">
                  <c:v>-212.40649999999997</c:v>
                </c:pt>
                <c:pt idx="79029">
                  <c:v>-212.40449999999998</c:v>
                </c:pt>
                <c:pt idx="79030">
                  <c:v>-212.40249999999997</c:v>
                </c:pt>
                <c:pt idx="79031">
                  <c:v>-212.40049999999997</c:v>
                </c:pt>
                <c:pt idx="79032">
                  <c:v>-212.39849999999998</c:v>
                </c:pt>
                <c:pt idx="79033">
                  <c:v>-212.39649999999997</c:v>
                </c:pt>
                <c:pt idx="79034">
                  <c:v>-212.39449999999997</c:v>
                </c:pt>
                <c:pt idx="79035">
                  <c:v>-212.39249999999998</c:v>
                </c:pt>
                <c:pt idx="79036">
                  <c:v>-212.39049999999997</c:v>
                </c:pt>
                <c:pt idx="79037">
                  <c:v>-212.38849999999996</c:v>
                </c:pt>
                <c:pt idx="79038">
                  <c:v>-212.38649999999998</c:v>
                </c:pt>
                <c:pt idx="79039">
                  <c:v>-212.38449999999997</c:v>
                </c:pt>
                <c:pt idx="79040">
                  <c:v>-212.38249999999996</c:v>
                </c:pt>
                <c:pt idx="79041">
                  <c:v>-212.38049999999998</c:v>
                </c:pt>
                <c:pt idx="79042">
                  <c:v>-212.37849999999997</c:v>
                </c:pt>
                <c:pt idx="79043">
                  <c:v>-212.37649999999996</c:v>
                </c:pt>
                <c:pt idx="79044">
                  <c:v>-212.37449999999998</c:v>
                </c:pt>
                <c:pt idx="79045">
                  <c:v>-212.37249999999997</c:v>
                </c:pt>
                <c:pt idx="79046">
                  <c:v>-212.37049999999996</c:v>
                </c:pt>
                <c:pt idx="79047">
                  <c:v>-212.36849999999998</c:v>
                </c:pt>
                <c:pt idx="79048">
                  <c:v>-212.36649999999997</c:v>
                </c:pt>
                <c:pt idx="79049">
                  <c:v>-212.36449999999996</c:v>
                </c:pt>
                <c:pt idx="79050">
                  <c:v>-212.36249999999998</c:v>
                </c:pt>
                <c:pt idx="79051">
                  <c:v>-212.36049999999997</c:v>
                </c:pt>
                <c:pt idx="79052">
                  <c:v>-212.35849999999996</c:v>
                </c:pt>
                <c:pt idx="79053">
                  <c:v>-212.35649999999998</c:v>
                </c:pt>
                <c:pt idx="79054">
                  <c:v>-212.35449999999997</c:v>
                </c:pt>
                <c:pt idx="79055">
                  <c:v>-212.35249999999996</c:v>
                </c:pt>
                <c:pt idx="79056">
                  <c:v>-212.35049999999998</c:v>
                </c:pt>
                <c:pt idx="79057">
                  <c:v>-212.34849999999997</c:v>
                </c:pt>
                <c:pt idx="79058">
                  <c:v>-212.34649999999996</c:v>
                </c:pt>
                <c:pt idx="79059">
                  <c:v>-212.34449999999998</c:v>
                </c:pt>
                <c:pt idx="79060">
                  <c:v>-212.34249999999997</c:v>
                </c:pt>
                <c:pt idx="79061">
                  <c:v>-212.34049999999996</c:v>
                </c:pt>
                <c:pt idx="79062">
                  <c:v>-212.33849999999998</c:v>
                </c:pt>
                <c:pt idx="79063">
                  <c:v>-212.33649999999997</c:v>
                </c:pt>
                <c:pt idx="79064">
                  <c:v>-212.33449999999999</c:v>
                </c:pt>
                <c:pt idx="79065">
                  <c:v>-212.33249999999998</c:v>
                </c:pt>
                <c:pt idx="79066">
                  <c:v>-212.33049999999997</c:v>
                </c:pt>
                <c:pt idx="79067">
                  <c:v>-212.32849999999999</c:v>
                </c:pt>
                <c:pt idx="79068">
                  <c:v>-212.32649999999998</c:v>
                </c:pt>
                <c:pt idx="79069">
                  <c:v>-212.32449999999997</c:v>
                </c:pt>
                <c:pt idx="79070">
                  <c:v>-212.32249999999999</c:v>
                </c:pt>
                <c:pt idx="79071">
                  <c:v>-212.32049999999998</c:v>
                </c:pt>
                <c:pt idx="79072">
                  <c:v>-212.31849999999997</c:v>
                </c:pt>
                <c:pt idx="79073">
                  <c:v>-212.31649999999999</c:v>
                </c:pt>
                <c:pt idx="79074">
                  <c:v>-212.31449999999998</c:v>
                </c:pt>
                <c:pt idx="79075">
                  <c:v>-212.31249999999997</c:v>
                </c:pt>
                <c:pt idx="79076">
                  <c:v>-212.31049999999999</c:v>
                </c:pt>
                <c:pt idx="79077">
                  <c:v>-212.30849999999998</c:v>
                </c:pt>
                <c:pt idx="79078">
                  <c:v>-212.30649999999997</c:v>
                </c:pt>
                <c:pt idx="79079">
                  <c:v>-212.30449999999999</c:v>
                </c:pt>
                <c:pt idx="79080">
                  <c:v>-212.30249999999998</c:v>
                </c:pt>
                <c:pt idx="79081">
                  <c:v>-212.30049999999997</c:v>
                </c:pt>
                <c:pt idx="79082">
                  <c:v>-212.29849999999999</c:v>
                </c:pt>
                <c:pt idx="79083">
                  <c:v>-212.29649999999998</c:v>
                </c:pt>
                <c:pt idx="79084">
                  <c:v>-212.29449999999997</c:v>
                </c:pt>
                <c:pt idx="79085">
                  <c:v>-212.29249999999999</c:v>
                </c:pt>
                <c:pt idx="79086">
                  <c:v>-212.29049999999998</c:v>
                </c:pt>
                <c:pt idx="79087">
                  <c:v>-212.28849999999997</c:v>
                </c:pt>
                <c:pt idx="79088">
                  <c:v>-212.28649999999999</c:v>
                </c:pt>
                <c:pt idx="79089">
                  <c:v>-212.28449999999998</c:v>
                </c:pt>
                <c:pt idx="79090">
                  <c:v>-212.28249999999997</c:v>
                </c:pt>
                <c:pt idx="79091">
                  <c:v>-212.28049999999999</c:v>
                </c:pt>
                <c:pt idx="79092">
                  <c:v>-212.27849999999998</c:v>
                </c:pt>
                <c:pt idx="79093">
                  <c:v>-212.27649999999997</c:v>
                </c:pt>
                <c:pt idx="79094">
                  <c:v>-212.27449999999999</c:v>
                </c:pt>
                <c:pt idx="79095">
                  <c:v>-212.27249999999998</c:v>
                </c:pt>
                <c:pt idx="79096">
                  <c:v>-212.27049999999997</c:v>
                </c:pt>
                <c:pt idx="79097">
                  <c:v>-212.26849999999999</c:v>
                </c:pt>
                <c:pt idx="79098">
                  <c:v>-212.26649999999998</c:v>
                </c:pt>
                <c:pt idx="79099">
                  <c:v>-212.26449999999997</c:v>
                </c:pt>
                <c:pt idx="79100">
                  <c:v>-212.26249999999999</c:v>
                </c:pt>
                <c:pt idx="79101">
                  <c:v>-212.26049999999998</c:v>
                </c:pt>
                <c:pt idx="79102">
                  <c:v>-212.25849999999997</c:v>
                </c:pt>
                <c:pt idx="79103">
                  <c:v>-212.25649999999999</c:v>
                </c:pt>
                <c:pt idx="79104">
                  <c:v>-212.25449999999998</c:v>
                </c:pt>
                <c:pt idx="79105">
                  <c:v>-212.25249999999997</c:v>
                </c:pt>
                <c:pt idx="79106">
                  <c:v>-212.25049999999999</c:v>
                </c:pt>
                <c:pt idx="79107">
                  <c:v>-212.24849999999998</c:v>
                </c:pt>
                <c:pt idx="79108">
                  <c:v>-212.24649999999997</c:v>
                </c:pt>
                <c:pt idx="79109">
                  <c:v>-212.24449999999999</c:v>
                </c:pt>
                <c:pt idx="79110">
                  <c:v>-212.24249999999998</c:v>
                </c:pt>
                <c:pt idx="79111">
                  <c:v>-212.24049999999997</c:v>
                </c:pt>
                <c:pt idx="79112">
                  <c:v>-212.23849999999999</c:v>
                </c:pt>
                <c:pt idx="79113">
                  <c:v>-212.23649999999998</c:v>
                </c:pt>
                <c:pt idx="79114">
                  <c:v>-212.23449999999997</c:v>
                </c:pt>
                <c:pt idx="79115">
                  <c:v>-212.23249999999999</c:v>
                </c:pt>
                <c:pt idx="79116">
                  <c:v>-212.23049999999998</c:v>
                </c:pt>
                <c:pt idx="79117">
                  <c:v>-212.22849999999997</c:v>
                </c:pt>
                <c:pt idx="79118">
                  <c:v>-212.22649999999999</c:v>
                </c:pt>
                <c:pt idx="79119">
                  <c:v>-212.22449999999998</c:v>
                </c:pt>
                <c:pt idx="79120">
                  <c:v>-212.22249999999997</c:v>
                </c:pt>
                <c:pt idx="79121">
                  <c:v>-212.22049999999999</c:v>
                </c:pt>
                <c:pt idx="79122">
                  <c:v>-212.21849999999998</c:v>
                </c:pt>
                <c:pt idx="79123">
                  <c:v>-212.21649999999997</c:v>
                </c:pt>
                <c:pt idx="79124">
                  <c:v>-212.21449999999999</c:v>
                </c:pt>
                <c:pt idx="79125">
                  <c:v>-212.21249999999998</c:v>
                </c:pt>
                <c:pt idx="79126">
                  <c:v>-212.21049999999997</c:v>
                </c:pt>
                <c:pt idx="79127">
                  <c:v>-212.20849999999999</c:v>
                </c:pt>
                <c:pt idx="79128">
                  <c:v>-212.20649999999998</c:v>
                </c:pt>
                <c:pt idx="79129">
                  <c:v>-212.20449999999997</c:v>
                </c:pt>
                <c:pt idx="79130">
                  <c:v>-212.20249999999999</c:v>
                </c:pt>
                <c:pt idx="79131">
                  <c:v>-212.20049999999998</c:v>
                </c:pt>
                <c:pt idx="79132">
                  <c:v>-212.19849999999997</c:v>
                </c:pt>
                <c:pt idx="79133">
                  <c:v>-212.19649999999999</c:v>
                </c:pt>
                <c:pt idx="79134">
                  <c:v>-212.19449999999998</c:v>
                </c:pt>
                <c:pt idx="79135">
                  <c:v>-212.19249999999997</c:v>
                </c:pt>
                <c:pt idx="79136">
                  <c:v>-212.19049999999999</c:v>
                </c:pt>
                <c:pt idx="79137">
                  <c:v>-212.18849999999998</c:v>
                </c:pt>
                <c:pt idx="79138">
                  <c:v>-212.18649999999997</c:v>
                </c:pt>
                <c:pt idx="79139">
                  <c:v>-212.18449999999999</c:v>
                </c:pt>
                <c:pt idx="79140">
                  <c:v>-212.18249999999998</c:v>
                </c:pt>
                <c:pt idx="79141">
                  <c:v>-212.18049999999997</c:v>
                </c:pt>
                <c:pt idx="79142">
                  <c:v>-212.17849999999999</c:v>
                </c:pt>
                <c:pt idx="79143">
                  <c:v>-212.17649999999998</c:v>
                </c:pt>
                <c:pt idx="79144">
                  <c:v>-212.17449999999997</c:v>
                </c:pt>
                <c:pt idx="79145">
                  <c:v>-212.17249999999999</c:v>
                </c:pt>
                <c:pt idx="79146">
                  <c:v>-212.17049999999998</c:v>
                </c:pt>
                <c:pt idx="79147">
                  <c:v>-212.16849999999997</c:v>
                </c:pt>
                <c:pt idx="79148">
                  <c:v>-212.16649999999998</c:v>
                </c:pt>
                <c:pt idx="79149">
                  <c:v>-212.16449999999998</c:v>
                </c:pt>
                <c:pt idx="79150">
                  <c:v>-212.16249999999997</c:v>
                </c:pt>
                <c:pt idx="79151">
                  <c:v>-212.16049999999998</c:v>
                </c:pt>
                <c:pt idx="79152">
                  <c:v>-212.15849999999998</c:v>
                </c:pt>
                <c:pt idx="79153">
                  <c:v>-212.15649999999997</c:v>
                </c:pt>
                <c:pt idx="79154">
                  <c:v>-212.15449999999998</c:v>
                </c:pt>
                <c:pt idx="79155">
                  <c:v>-212.15249999999997</c:v>
                </c:pt>
                <c:pt idx="79156">
                  <c:v>-212.15049999999997</c:v>
                </c:pt>
                <c:pt idx="79157">
                  <c:v>-212.14849999999998</c:v>
                </c:pt>
                <c:pt idx="79158">
                  <c:v>-212.14649999999997</c:v>
                </c:pt>
                <c:pt idx="79159">
                  <c:v>-212.14449999999997</c:v>
                </c:pt>
                <c:pt idx="79160">
                  <c:v>-212.14249999999998</c:v>
                </c:pt>
                <c:pt idx="79161">
                  <c:v>-212.14049999999997</c:v>
                </c:pt>
                <c:pt idx="79162">
                  <c:v>-212.13849999999996</c:v>
                </c:pt>
                <c:pt idx="79163">
                  <c:v>-212.13649999999998</c:v>
                </c:pt>
                <c:pt idx="79164">
                  <c:v>-212.13449999999997</c:v>
                </c:pt>
                <c:pt idx="79165">
                  <c:v>-212.13249999999996</c:v>
                </c:pt>
                <c:pt idx="79166">
                  <c:v>-212.13049999999998</c:v>
                </c:pt>
                <c:pt idx="79167">
                  <c:v>-212.12849999999997</c:v>
                </c:pt>
                <c:pt idx="79168">
                  <c:v>-212.12649999999996</c:v>
                </c:pt>
                <c:pt idx="79169">
                  <c:v>-212.12449999999998</c:v>
                </c:pt>
                <c:pt idx="79170">
                  <c:v>-212.12249999999997</c:v>
                </c:pt>
                <c:pt idx="79171">
                  <c:v>-212.12049999999996</c:v>
                </c:pt>
                <c:pt idx="79172">
                  <c:v>-212.11849999999998</c:v>
                </c:pt>
                <c:pt idx="79173">
                  <c:v>-212.11649999999997</c:v>
                </c:pt>
                <c:pt idx="79174">
                  <c:v>-212.11449999999996</c:v>
                </c:pt>
                <c:pt idx="79175">
                  <c:v>-212.11249999999998</c:v>
                </c:pt>
                <c:pt idx="79176">
                  <c:v>-212.11049999999997</c:v>
                </c:pt>
                <c:pt idx="79177">
                  <c:v>-212.10849999999996</c:v>
                </c:pt>
                <c:pt idx="79178">
                  <c:v>-212.10649999999998</c:v>
                </c:pt>
                <c:pt idx="79179">
                  <c:v>-212.10449999999997</c:v>
                </c:pt>
                <c:pt idx="79180">
                  <c:v>-212.10249999999996</c:v>
                </c:pt>
                <c:pt idx="79181">
                  <c:v>-212.10049999999998</c:v>
                </c:pt>
                <c:pt idx="79182">
                  <c:v>-212.09849999999997</c:v>
                </c:pt>
                <c:pt idx="79183">
                  <c:v>-212.09649999999996</c:v>
                </c:pt>
                <c:pt idx="79184">
                  <c:v>-212.09449999999998</c:v>
                </c:pt>
                <c:pt idx="79185">
                  <c:v>-212.09249999999997</c:v>
                </c:pt>
                <c:pt idx="79186">
                  <c:v>-212.09049999999996</c:v>
                </c:pt>
                <c:pt idx="79187">
                  <c:v>-212.08849999999998</c:v>
                </c:pt>
                <c:pt idx="79188">
                  <c:v>-212.08649999999997</c:v>
                </c:pt>
                <c:pt idx="79189">
                  <c:v>-212.08449999999999</c:v>
                </c:pt>
                <c:pt idx="79190">
                  <c:v>-212.08249999999998</c:v>
                </c:pt>
                <c:pt idx="79191">
                  <c:v>-212.08049999999997</c:v>
                </c:pt>
                <c:pt idx="79192">
                  <c:v>-212.07849999999999</c:v>
                </c:pt>
                <c:pt idx="79193">
                  <c:v>-212.07649999999998</c:v>
                </c:pt>
                <c:pt idx="79194">
                  <c:v>-212.07449999999997</c:v>
                </c:pt>
                <c:pt idx="79195">
                  <c:v>-212.07249999999999</c:v>
                </c:pt>
                <c:pt idx="79196">
                  <c:v>-212.07049999999998</c:v>
                </c:pt>
                <c:pt idx="79197">
                  <c:v>-212.06849999999997</c:v>
                </c:pt>
                <c:pt idx="79198">
                  <c:v>-212.06649999999999</c:v>
                </c:pt>
                <c:pt idx="79199">
                  <c:v>-212.06449999999998</c:v>
                </c:pt>
                <c:pt idx="79200">
                  <c:v>-212.06249999999997</c:v>
                </c:pt>
                <c:pt idx="79201">
                  <c:v>-212.06049999999999</c:v>
                </c:pt>
                <c:pt idx="79202">
                  <c:v>-212.05849999999998</c:v>
                </c:pt>
                <c:pt idx="79203">
                  <c:v>-212.05649999999997</c:v>
                </c:pt>
                <c:pt idx="79204">
                  <c:v>-212.05449999999999</c:v>
                </c:pt>
                <c:pt idx="79205">
                  <c:v>-212.05249999999998</c:v>
                </c:pt>
                <c:pt idx="79206">
                  <c:v>-212.05049999999997</c:v>
                </c:pt>
                <c:pt idx="79207">
                  <c:v>-212.04849999999999</c:v>
                </c:pt>
                <c:pt idx="79208">
                  <c:v>-212.04649999999998</c:v>
                </c:pt>
                <c:pt idx="79209">
                  <c:v>-212.04449999999997</c:v>
                </c:pt>
                <c:pt idx="79210">
                  <c:v>-212.04249999999999</c:v>
                </c:pt>
                <c:pt idx="79211">
                  <c:v>-212.04049999999998</c:v>
                </c:pt>
                <c:pt idx="79212">
                  <c:v>-212.03849999999997</c:v>
                </c:pt>
                <c:pt idx="79213">
                  <c:v>-212.03649999999999</c:v>
                </c:pt>
                <c:pt idx="79214">
                  <c:v>-212.03449999999998</c:v>
                </c:pt>
                <c:pt idx="79215">
                  <c:v>-212.03249999999997</c:v>
                </c:pt>
                <c:pt idx="79216">
                  <c:v>-212.03049999999999</c:v>
                </c:pt>
                <c:pt idx="79217">
                  <c:v>-212.02849999999998</c:v>
                </c:pt>
                <c:pt idx="79218">
                  <c:v>-212.02649999999997</c:v>
                </c:pt>
                <c:pt idx="79219">
                  <c:v>-212.02449999999999</c:v>
                </c:pt>
                <c:pt idx="79220">
                  <c:v>-212.02249999999998</c:v>
                </c:pt>
                <c:pt idx="79221">
                  <c:v>-212.02049999999997</c:v>
                </c:pt>
                <c:pt idx="79222">
                  <c:v>-212.01849999999999</c:v>
                </c:pt>
                <c:pt idx="79223">
                  <c:v>-212.01649999999998</c:v>
                </c:pt>
                <c:pt idx="79224">
                  <c:v>-212.01449999999997</c:v>
                </c:pt>
                <c:pt idx="79225">
                  <c:v>-212.01249999999999</c:v>
                </c:pt>
                <c:pt idx="79226">
                  <c:v>-212.01049999999998</c:v>
                </c:pt>
                <c:pt idx="79227">
                  <c:v>-212.00849999999997</c:v>
                </c:pt>
                <c:pt idx="79228">
                  <c:v>-212.00649999999999</c:v>
                </c:pt>
                <c:pt idx="79229">
                  <c:v>-212.00449999999998</c:v>
                </c:pt>
                <c:pt idx="79230">
                  <c:v>-212.00249999999997</c:v>
                </c:pt>
                <c:pt idx="79231">
                  <c:v>-212.00049999999999</c:v>
                </c:pt>
                <c:pt idx="79232">
                  <c:v>-211.99849999999998</c:v>
                </c:pt>
                <c:pt idx="79233">
                  <c:v>-211.99649999999997</c:v>
                </c:pt>
                <c:pt idx="79234">
                  <c:v>-211.99449999999999</c:v>
                </c:pt>
                <c:pt idx="79235">
                  <c:v>-211.99249999999998</c:v>
                </c:pt>
                <c:pt idx="79236">
                  <c:v>-211.99049999999997</c:v>
                </c:pt>
                <c:pt idx="79237">
                  <c:v>-211.98849999999999</c:v>
                </c:pt>
                <c:pt idx="79238">
                  <c:v>-211.98649999999998</c:v>
                </c:pt>
                <c:pt idx="79239">
                  <c:v>-211.98449999999997</c:v>
                </c:pt>
                <c:pt idx="79240">
                  <c:v>-211.98249999999999</c:v>
                </c:pt>
                <c:pt idx="79241">
                  <c:v>-211.98049999999998</c:v>
                </c:pt>
                <c:pt idx="79242">
                  <c:v>-211.97849999999997</c:v>
                </c:pt>
                <c:pt idx="79243">
                  <c:v>-211.97649999999999</c:v>
                </c:pt>
                <c:pt idx="79244">
                  <c:v>-211.97449999999998</c:v>
                </c:pt>
                <c:pt idx="79245">
                  <c:v>-211.97249999999997</c:v>
                </c:pt>
                <c:pt idx="79246">
                  <c:v>-211.97049999999999</c:v>
                </c:pt>
                <c:pt idx="79247">
                  <c:v>-211.96849999999998</c:v>
                </c:pt>
                <c:pt idx="79248">
                  <c:v>-211.96649999999997</c:v>
                </c:pt>
                <c:pt idx="79249">
                  <c:v>-211.96449999999999</c:v>
                </c:pt>
                <c:pt idx="79250">
                  <c:v>-211.96249999999998</c:v>
                </c:pt>
                <c:pt idx="79251">
                  <c:v>-211.96049999999997</c:v>
                </c:pt>
                <c:pt idx="79252">
                  <c:v>-211.95849999999999</c:v>
                </c:pt>
                <c:pt idx="79253">
                  <c:v>-211.95649999999998</c:v>
                </c:pt>
                <c:pt idx="79254">
                  <c:v>-211.95449999999997</c:v>
                </c:pt>
                <c:pt idx="79255">
                  <c:v>-211.95249999999999</c:v>
                </c:pt>
                <c:pt idx="79256">
                  <c:v>-211.95049999999998</c:v>
                </c:pt>
                <c:pt idx="79257">
                  <c:v>-211.94849999999997</c:v>
                </c:pt>
                <c:pt idx="79258">
                  <c:v>-211.94649999999999</c:v>
                </c:pt>
                <c:pt idx="79259">
                  <c:v>-211.94449999999998</c:v>
                </c:pt>
                <c:pt idx="79260">
                  <c:v>-211.94249999999997</c:v>
                </c:pt>
                <c:pt idx="79261">
                  <c:v>-211.94049999999999</c:v>
                </c:pt>
                <c:pt idx="79262">
                  <c:v>-211.93849999999998</c:v>
                </c:pt>
                <c:pt idx="79263">
                  <c:v>-211.93649999999997</c:v>
                </c:pt>
                <c:pt idx="79264">
                  <c:v>-211.93449999999999</c:v>
                </c:pt>
                <c:pt idx="79265">
                  <c:v>-211.93249999999998</c:v>
                </c:pt>
                <c:pt idx="79266">
                  <c:v>-211.93049999999997</c:v>
                </c:pt>
                <c:pt idx="79267">
                  <c:v>-211.92849999999999</c:v>
                </c:pt>
                <c:pt idx="79268">
                  <c:v>-211.92649999999998</c:v>
                </c:pt>
                <c:pt idx="79269">
                  <c:v>-211.92449999999997</c:v>
                </c:pt>
                <c:pt idx="79270">
                  <c:v>-211.92249999999999</c:v>
                </c:pt>
                <c:pt idx="79271">
                  <c:v>-211.92049999999998</c:v>
                </c:pt>
                <c:pt idx="79272">
                  <c:v>-211.91849999999997</c:v>
                </c:pt>
                <c:pt idx="79273">
                  <c:v>-211.91649999999998</c:v>
                </c:pt>
                <c:pt idx="79274">
                  <c:v>-211.91449999999998</c:v>
                </c:pt>
                <c:pt idx="79275">
                  <c:v>-211.91249999999997</c:v>
                </c:pt>
                <c:pt idx="79276">
                  <c:v>-211.91049999999998</c:v>
                </c:pt>
                <c:pt idx="79277">
                  <c:v>-211.90849999999998</c:v>
                </c:pt>
                <c:pt idx="79278">
                  <c:v>-211.90649999999997</c:v>
                </c:pt>
                <c:pt idx="79279">
                  <c:v>-211.90449999999998</c:v>
                </c:pt>
                <c:pt idx="79280">
                  <c:v>-211.90249999999997</c:v>
                </c:pt>
                <c:pt idx="79281">
                  <c:v>-211.90049999999997</c:v>
                </c:pt>
                <c:pt idx="79282">
                  <c:v>-211.89849999999998</c:v>
                </c:pt>
                <c:pt idx="79283">
                  <c:v>-211.89649999999997</c:v>
                </c:pt>
                <c:pt idx="79284">
                  <c:v>-211.89449999999997</c:v>
                </c:pt>
                <c:pt idx="79285">
                  <c:v>-211.89249999999998</c:v>
                </c:pt>
                <c:pt idx="79286">
                  <c:v>-211.89049999999997</c:v>
                </c:pt>
                <c:pt idx="79287">
                  <c:v>-211.88849999999996</c:v>
                </c:pt>
                <c:pt idx="79288">
                  <c:v>-211.88649999999998</c:v>
                </c:pt>
                <c:pt idx="79289">
                  <c:v>-211.88449999999997</c:v>
                </c:pt>
                <c:pt idx="79290">
                  <c:v>-211.88249999999996</c:v>
                </c:pt>
                <c:pt idx="79291">
                  <c:v>-211.88049999999998</c:v>
                </c:pt>
                <c:pt idx="79292">
                  <c:v>-211.87849999999997</c:v>
                </c:pt>
                <c:pt idx="79293">
                  <c:v>-211.87649999999996</c:v>
                </c:pt>
                <c:pt idx="79294">
                  <c:v>-211.87449999999998</c:v>
                </c:pt>
                <c:pt idx="79295">
                  <c:v>-211.87249999999997</c:v>
                </c:pt>
                <c:pt idx="79296">
                  <c:v>-211.87049999999996</c:v>
                </c:pt>
                <c:pt idx="79297">
                  <c:v>-211.86849999999998</c:v>
                </c:pt>
                <c:pt idx="79298">
                  <c:v>-211.86649999999997</c:v>
                </c:pt>
                <c:pt idx="79299">
                  <c:v>-211.86449999999996</c:v>
                </c:pt>
                <c:pt idx="79300">
                  <c:v>-211.86249999999998</c:v>
                </c:pt>
                <c:pt idx="79301">
                  <c:v>-211.86049999999997</c:v>
                </c:pt>
                <c:pt idx="79302">
                  <c:v>-211.85849999999996</c:v>
                </c:pt>
                <c:pt idx="79303">
                  <c:v>-211.85649999999998</c:v>
                </c:pt>
                <c:pt idx="79304">
                  <c:v>-211.85449999999997</c:v>
                </c:pt>
                <c:pt idx="79305">
                  <c:v>-211.85249999999996</c:v>
                </c:pt>
                <c:pt idx="79306">
                  <c:v>-211.85049999999998</c:v>
                </c:pt>
                <c:pt idx="79307">
                  <c:v>-211.84849999999997</c:v>
                </c:pt>
                <c:pt idx="79308">
                  <c:v>-211.84649999999996</c:v>
                </c:pt>
                <c:pt idx="79309">
                  <c:v>-211.84449999999998</c:v>
                </c:pt>
                <c:pt idx="79310">
                  <c:v>-211.84249999999997</c:v>
                </c:pt>
                <c:pt idx="79311">
                  <c:v>-211.84049999999996</c:v>
                </c:pt>
                <c:pt idx="79312">
                  <c:v>-211.83849999999998</c:v>
                </c:pt>
                <c:pt idx="79313">
                  <c:v>-211.83649999999997</c:v>
                </c:pt>
                <c:pt idx="79314">
                  <c:v>-211.83449999999999</c:v>
                </c:pt>
                <c:pt idx="79315">
                  <c:v>-211.83249999999998</c:v>
                </c:pt>
                <c:pt idx="79316">
                  <c:v>-211.83049999999997</c:v>
                </c:pt>
                <c:pt idx="79317">
                  <c:v>-211.82849999999999</c:v>
                </c:pt>
                <c:pt idx="79318">
                  <c:v>-211.82649999999998</c:v>
                </c:pt>
                <c:pt idx="79319">
                  <c:v>-211.82449999999997</c:v>
                </c:pt>
                <c:pt idx="79320">
                  <c:v>-211.82249999999999</c:v>
                </c:pt>
                <c:pt idx="79321">
                  <c:v>-211.82049999999998</c:v>
                </c:pt>
                <c:pt idx="79322">
                  <c:v>-211.81849999999997</c:v>
                </c:pt>
                <c:pt idx="79323">
                  <c:v>-211.81649999999999</c:v>
                </c:pt>
                <c:pt idx="79324">
                  <c:v>-211.81449999999998</c:v>
                </c:pt>
                <c:pt idx="79325">
                  <c:v>-211.81249999999997</c:v>
                </c:pt>
                <c:pt idx="79326">
                  <c:v>-211.81049999999999</c:v>
                </c:pt>
                <c:pt idx="79327">
                  <c:v>-211.80849999999998</c:v>
                </c:pt>
                <c:pt idx="79328">
                  <c:v>-211.80649999999997</c:v>
                </c:pt>
                <c:pt idx="79329">
                  <c:v>-211.80449999999999</c:v>
                </c:pt>
                <c:pt idx="79330">
                  <c:v>-211.80249999999998</c:v>
                </c:pt>
                <c:pt idx="79331">
                  <c:v>-211.80049999999997</c:v>
                </c:pt>
                <c:pt idx="79332">
                  <c:v>-211.79849999999999</c:v>
                </c:pt>
                <c:pt idx="79333">
                  <c:v>-211.79649999999998</c:v>
                </c:pt>
                <c:pt idx="79334">
                  <c:v>-211.79449999999997</c:v>
                </c:pt>
                <c:pt idx="79335">
                  <c:v>-211.79249999999999</c:v>
                </c:pt>
                <c:pt idx="79336">
                  <c:v>-211.79049999999998</c:v>
                </c:pt>
                <c:pt idx="79337">
                  <c:v>-211.78849999999997</c:v>
                </c:pt>
                <c:pt idx="79338">
                  <c:v>-211.78649999999999</c:v>
                </c:pt>
                <c:pt idx="79339">
                  <c:v>-211.78449999999998</c:v>
                </c:pt>
                <c:pt idx="79340">
                  <c:v>-211.78249999999997</c:v>
                </c:pt>
                <c:pt idx="79341">
                  <c:v>-211.78049999999999</c:v>
                </c:pt>
                <c:pt idx="79342">
                  <c:v>-211.77849999999998</c:v>
                </c:pt>
                <c:pt idx="79343">
                  <c:v>-211.77649999999997</c:v>
                </c:pt>
                <c:pt idx="79344">
                  <c:v>-211.77449999999999</c:v>
                </c:pt>
                <c:pt idx="79345">
                  <c:v>-211.77249999999998</c:v>
                </c:pt>
                <c:pt idx="79346">
                  <c:v>-211.77049999999997</c:v>
                </c:pt>
                <c:pt idx="79347">
                  <c:v>-211.76849999999999</c:v>
                </c:pt>
                <c:pt idx="79348">
                  <c:v>-211.76649999999998</c:v>
                </c:pt>
                <c:pt idx="79349">
                  <c:v>-211.76449999999997</c:v>
                </c:pt>
                <c:pt idx="79350">
                  <c:v>-211.76249999999999</c:v>
                </c:pt>
                <c:pt idx="79351">
                  <c:v>-211.76049999999998</c:v>
                </c:pt>
                <c:pt idx="79352">
                  <c:v>-211.75849999999997</c:v>
                </c:pt>
                <c:pt idx="79353">
                  <c:v>-211.75649999999999</c:v>
                </c:pt>
                <c:pt idx="79354">
                  <c:v>-211.75449999999998</c:v>
                </c:pt>
                <c:pt idx="79355">
                  <c:v>-211.75249999999997</c:v>
                </c:pt>
                <c:pt idx="79356">
                  <c:v>-211.75049999999999</c:v>
                </c:pt>
                <c:pt idx="79357">
                  <c:v>-211.74849999999998</c:v>
                </c:pt>
                <c:pt idx="79358">
                  <c:v>-211.74649999999997</c:v>
                </c:pt>
                <c:pt idx="79359">
                  <c:v>-211.74449999999999</c:v>
                </c:pt>
                <c:pt idx="79360">
                  <c:v>-211.74249999999998</c:v>
                </c:pt>
                <c:pt idx="79361">
                  <c:v>-211.74049999999997</c:v>
                </c:pt>
                <c:pt idx="79362">
                  <c:v>-211.73849999999999</c:v>
                </c:pt>
                <c:pt idx="79363">
                  <c:v>-211.73649999999998</c:v>
                </c:pt>
                <c:pt idx="79364">
                  <c:v>-211.73449999999997</c:v>
                </c:pt>
                <c:pt idx="79365">
                  <c:v>-211.73249999999999</c:v>
                </c:pt>
                <c:pt idx="79366">
                  <c:v>-211.73049999999998</c:v>
                </c:pt>
                <c:pt idx="79367">
                  <c:v>-211.72849999999997</c:v>
                </c:pt>
                <c:pt idx="79368">
                  <c:v>-211.72649999999999</c:v>
                </c:pt>
                <c:pt idx="79369">
                  <c:v>-211.72449999999998</c:v>
                </c:pt>
                <c:pt idx="79370">
                  <c:v>-211.72249999999997</c:v>
                </c:pt>
                <c:pt idx="79371">
                  <c:v>-211.72049999999999</c:v>
                </c:pt>
                <c:pt idx="79372">
                  <c:v>-211.71849999999998</c:v>
                </c:pt>
                <c:pt idx="79373">
                  <c:v>-211.71649999999997</c:v>
                </c:pt>
                <c:pt idx="79374">
                  <c:v>-211.71449999999999</c:v>
                </c:pt>
                <c:pt idx="79375">
                  <c:v>-211.71249999999998</c:v>
                </c:pt>
                <c:pt idx="79376">
                  <c:v>-211.71049999999997</c:v>
                </c:pt>
                <c:pt idx="79377">
                  <c:v>-211.70849999999999</c:v>
                </c:pt>
                <c:pt idx="79378">
                  <c:v>-211.70649999999998</c:v>
                </c:pt>
                <c:pt idx="79379">
                  <c:v>-211.70449999999997</c:v>
                </c:pt>
                <c:pt idx="79380">
                  <c:v>-211.70249999999999</c:v>
                </c:pt>
                <c:pt idx="79381">
                  <c:v>-211.70049999999998</c:v>
                </c:pt>
                <c:pt idx="79382">
                  <c:v>-211.69849999999997</c:v>
                </c:pt>
                <c:pt idx="79383">
                  <c:v>-211.69649999999999</c:v>
                </c:pt>
                <c:pt idx="79384">
                  <c:v>-211.69449999999998</c:v>
                </c:pt>
                <c:pt idx="79385">
                  <c:v>-211.69249999999997</c:v>
                </c:pt>
                <c:pt idx="79386">
                  <c:v>-211.69049999999999</c:v>
                </c:pt>
                <c:pt idx="79387">
                  <c:v>-211.68849999999998</c:v>
                </c:pt>
                <c:pt idx="79388">
                  <c:v>-211.68649999999997</c:v>
                </c:pt>
                <c:pt idx="79389">
                  <c:v>-211.68449999999999</c:v>
                </c:pt>
                <c:pt idx="79390">
                  <c:v>-211.68249999999998</c:v>
                </c:pt>
                <c:pt idx="79391">
                  <c:v>-211.68049999999997</c:v>
                </c:pt>
                <c:pt idx="79392">
                  <c:v>-211.67849999999999</c:v>
                </c:pt>
                <c:pt idx="79393">
                  <c:v>-211.67649999999998</c:v>
                </c:pt>
                <c:pt idx="79394">
                  <c:v>-211.67449999999997</c:v>
                </c:pt>
                <c:pt idx="79395">
                  <c:v>-211.67249999999999</c:v>
                </c:pt>
                <c:pt idx="79396">
                  <c:v>-211.67049999999998</c:v>
                </c:pt>
                <c:pt idx="79397">
                  <c:v>-211.66849999999997</c:v>
                </c:pt>
                <c:pt idx="79398">
                  <c:v>-211.66649999999998</c:v>
                </c:pt>
                <c:pt idx="79399">
                  <c:v>-211.66449999999998</c:v>
                </c:pt>
                <c:pt idx="79400">
                  <c:v>-211.66249999999997</c:v>
                </c:pt>
                <c:pt idx="79401">
                  <c:v>-211.66049999999998</c:v>
                </c:pt>
                <c:pt idx="79402">
                  <c:v>-211.65849999999998</c:v>
                </c:pt>
                <c:pt idx="79403">
                  <c:v>-211.65649999999997</c:v>
                </c:pt>
                <c:pt idx="79404">
                  <c:v>-211.65449999999998</c:v>
                </c:pt>
                <c:pt idx="79405">
                  <c:v>-211.65249999999997</c:v>
                </c:pt>
                <c:pt idx="79406">
                  <c:v>-211.65049999999997</c:v>
                </c:pt>
                <c:pt idx="79407">
                  <c:v>-211.64849999999998</c:v>
                </c:pt>
                <c:pt idx="79408">
                  <c:v>-211.64649999999997</c:v>
                </c:pt>
                <c:pt idx="79409">
                  <c:v>-211.64449999999997</c:v>
                </c:pt>
                <c:pt idx="79410">
                  <c:v>-211.64249999999998</c:v>
                </c:pt>
                <c:pt idx="79411">
                  <c:v>-211.64049999999997</c:v>
                </c:pt>
                <c:pt idx="79412">
                  <c:v>-211.63849999999996</c:v>
                </c:pt>
                <c:pt idx="79413">
                  <c:v>-211.63649999999998</c:v>
                </c:pt>
                <c:pt idx="79414">
                  <c:v>-211.63449999999997</c:v>
                </c:pt>
                <c:pt idx="79415">
                  <c:v>-211.63249999999996</c:v>
                </c:pt>
                <c:pt idx="79416">
                  <c:v>-211.63049999999998</c:v>
                </c:pt>
                <c:pt idx="79417">
                  <c:v>-211.62849999999997</c:v>
                </c:pt>
                <c:pt idx="79418">
                  <c:v>-211.62649999999996</c:v>
                </c:pt>
                <c:pt idx="79419">
                  <c:v>-211.62449999999998</c:v>
                </c:pt>
                <c:pt idx="79420">
                  <c:v>-211.62249999999997</c:v>
                </c:pt>
                <c:pt idx="79421">
                  <c:v>-211.62049999999996</c:v>
                </c:pt>
                <c:pt idx="79422">
                  <c:v>-211.61849999999998</c:v>
                </c:pt>
                <c:pt idx="79423">
                  <c:v>-211.61649999999997</c:v>
                </c:pt>
                <c:pt idx="79424">
                  <c:v>-211.61449999999996</c:v>
                </c:pt>
                <c:pt idx="79425">
                  <c:v>-211.61249999999998</c:v>
                </c:pt>
                <c:pt idx="79426">
                  <c:v>-211.61049999999997</c:v>
                </c:pt>
                <c:pt idx="79427">
                  <c:v>-211.60849999999996</c:v>
                </c:pt>
                <c:pt idx="79428">
                  <c:v>-211.60649999999998</c:v>
                </c:pt>
                <c:pt idx="79429">
                  <c:v>-211.60449999999997</c:v>
                </c:pt>
                <c:pt idx="79430">
                  <c:v>-211.60249999999996</c:v>
                </c:pt>
                <c:pt idx="79431">
                  <c:v>-211.60049999999998</c:v>
                </c:pt>
                <c:pt idx="79432">
                  <c:v>-211.59849999999997</c:v>
                </c:pt>
                <c:pt idx="79433">
                  <c:v>-211.59649999999996</c:v>
                </c:pt>
                <c:pt idx="79434">
                  <c:v>-211.59449999999998</c:v>
                </c:pt>
                <c:pt idx="79435">
                  <c:v>-211.59249999999997</c:v>
                </c:pt>
                <c:pt idx="79436">
                  <c:v>-211.59049999999996</c:v>
                </c:pt>
                <c:pt idx="79437">
                  <c:v>-211.58849999999998</c:v>
                </c:pt>
                <c:pt idx="79438">
                  <c:v>-211.58649999999997</c:v>
                </c:pt>
                <c:pt idx="79439">
                  <c:v>-211.58449999999999</c:v>
                </c:pt>
                <c:pt idx="79440">
                  <c:v>-211.58249999999998</c:v>
                </c:pt>
                <c:pt idx="79441">
                  <c:v>-211.58049999999997</c:v>
                </c:pt>
                <c:pt idx="79442">
                  <c:v>-211.57849999999999</c:v>
                </c:pt>
                <c:pt idx="79443">
                  <c:v>-211.57649999999998</c:v>
                </c:pt>
                <c:pt idx="79444">
                  <c:v>-211.57449999999997</c:v>
                </c:pt>
                <c:pt idx="79445">
                  <c:v>-211.57249999999999</c:v>
                </c:pt>
                <c:pt idx="79446">
                  <c:v>-211.57049999999998</c:v>
                </c:pt>
                <c:pt idx="79447">
                  <c:v>-211.56849999999997</c:v>
                </c:pt>
                <c:pt idx="79448">
                  <c:v>-211.56649999999999</c:v>
                </c:pt>
                <c:pt idx="79449">
                  <c:v>-211.56449999999998</c:v>
                </c:pt>
                <c:pt idx="79450">
                  <c:v>-211.56249999999997</c:v>
                </c:pt>
                <c:pt idx="79451">
                  <c:v>-211.56049999999999</c:v>
                </c:pt>
                <c:pt idx="79452">
                  <c:v>-211.55849999999998</c:v>
                </c:pt>
                <c:pt idx="79453">
                  <c:v>-211.55649999999997</c:v>
                </c:pt>
                <c:pt idx="79454">
                  <c:v>-211.55449999999999</c:v>
                </c:pt>
                <c:pt idx="79455">
                  <c:v>-211.55249999999998</c:v>
                </c:pt>
                <c:pt idx="79456">
                  <c:v>-211.55049999999997</c:v>
                </c:pt>
                <c:pt idx="79457">
                  <c:v>-211.54849999999999</c:v>
                </c:pt>
                <c:pt idx="79458">
                  <c:v>-211.54649999999998</c:v>
                </c:pt>
                <c:pt idx="79459">
                  <c:v>-211.54449999999997</c:v>
                </c:pt>
                <c:pt idx="79460">
                  <c:v>-211.54249999999999</c:v>
                </c:pt>
                <c:pt idx="79461">
                  <c:v>-211.54049999999998</c:v>
                </c:pt>
                <c:pt idx="79462">
                  <c:v>-211.53849999999997</c:v>
                </c:pt>
                <c:pt idx="79463">
                  <c:v>-211.53649999999999</c:v>
                </c:pt>
                <c:pt idx="79464">
                  <c:v>-211.53449999999998</c:v>
                </c:pt>
                <c:pt idx="79465">
                  <c:v>-211.53249999999997</c:v>
                </c:pt>
                <c:pt idx="79466">
                  <c:v>-211.53049999999999</c:v>
                </c:pt>
                <c:pt idx="79467">
                  <c:v>-211.52849999999998</c:v>
                </c:pt>
                <c:pt idx="79468">
                  <c:v>-211.52649999999997</c:v>
                </c:pt>
                <c:pt idx="79469">
                  <c:v>-211.52449999999999</c:v>
                </c:pt>
                <c:pt idx="79470">
                  <c:v>-211.52249999999998</c:v>
                </c:pt>
                <c:pt idx="79471">
                  <c:v>-211.52049999999997</c:v>
                </c:pt>
                <c:pt idx="79472">
                  <c:v>-211.51849999999999</c:v>
                </c:pt>
                <c:pt idx="79473">
                  <c:v>-211.51649999999998</c:v>
                </c:pt>
                <c:pt idx="79474">
                  <c:v>-211.51449999999997</c:v>
                </c:pt>
                <c:pt idx="79475">
                  <c:v>-211.51249999999999</c:v>
                </c:pt>
                <c:pt idx="79476">
                  <c:v>-211.51049999999998</c:v>
                </c:pt>
                <c:pt idx="79477">
                  <c:v>-211.50849999999997</c:v>
                </c:pt>
                <c:pt idx="79478">
                  <c:v>-211.50649999999999</c:v>
                </c:pt>
                <c:pt idx="79479">
                  <c:v>-211.50449999999998</c:v>
                </c:pt>
                <c:pt idx="79480">
                  <c:v>-211.50249999999997</c:v>
                </c:pt>
                <c:pt idx="79481">
                  <c:v>-211.50049999999999</c:v>
                </c:pt>
                <c:pt idx="79482">
                  <c:v>-211.49849999999998</c:v>
                </c:pt>
                <c:pt idx="79483">
                  <c:v>-211.49649999999997</c:v>
                </c:pt>
                <c:pt idx="79484">
                  <c:v>-211.49449999999999</c:v>
                </c:pt>
                <c:pt idx="79485">
                  <c:v>-211.49249999999998</c:v>
                </c:pt>
                <c:pt idx="79486">
                  <c:v>-211.49049999999997</c:v>
                </c:pt>
                <c:pt idx="79487">
                  <c:v>-211.48849999999999</c:v>
                </c:pt>
                <c:pt idx="79488">
                  <c:v>-211.48649999999998</c:v>
                </c:pt>
                <c:pt idx="79489">
                  <c:v>-211.48449999999997</c:v>
                </c:pt>
                <c:pt idx="79490">
                  <c:v>-211.48249999999999</c:v>
                </c:pt>
                <c:pt idx="79491">
                  <c:v>-211.48049999999998</c:v>
                </c:pt>
                <c:pt idx="79492">
                  <c:v>-211.47849999999997</c:v>
                </c:pt>
                <c:pt idx="79493">
                  <c:v>-211.47649999999999</c:v>
                </c:pt>
                <c:pt idx="79494">
                  <c:v>-211.47449999999998</c:v>
                </c:pt>
                <c:pt idx="79495">
                  <c:v>-211.47249999999997</c:v>
                </c:pt>
                <c:pt idx="79496">
                  <c:v>-211.47049999999999</c:v>
                </c:pt>
                <c:pt idx="79497">
                  <c:v>-211.46849999999998</c:v>
                </c:pt>
                <c:pt idx="79498">
                  <c:v>-211.46649999999997</c:v>
                </c:pt>
                <c:pt idx="79499">
                  <c:v>-211.46449999999999</c:v>
                </c:pt>
                <c:pt idx="79500">
                  <c:v>-211.46249999999998</c:v>
                </c:pt>
                <c:pt idx="79501">
                  <c:v>-211.46049999999997</c:v>
                </c:pt>
                <c:pt idx="79502">
                  <c:v>-211.45849999999999</c:v>
                </c:pt>
                <c:pt idx="79503">
                  <c:v>-211.45649999999998</c:v>
                </c:pt>
                <c:pt idx="79504">
                  <c:v>-211.45449999999997</c:v>
                </c:pt>
                <c:pt idx="79505">
                  <c:v>-211.45249999999999</c:v>
                </c:pt>
                <c:pt idx="79506">
                  <c:v>-211.45049999999998</c:v>
                </c:pt>
                <c:pt idx="79507">
                  <c:v>-211.44849999999997</c:v>
                </c:pt>
                <c:pt idx="79508">
                  <c:v>-211.44649999999999</c:v>
                </c:pt>
                <c:pt idx="79509">
                  <c:v>-211.44449999999998</c:v>
                </c:pt>
                <c:pt idx="79510">
                  <c:v>-211.44249999999997</c:v>
                </c:pt>
                <c:pt idx="79511">
                  <c:v>-211.44049999999999</c:v>
                </c:pt>
                <c:pt idx="79512">
                  <c:v>-211.43849999999998</c:v>
                </c:pt>
                <c:pt idx="79513">
                  <c:v>-211.43649999999997</c:v>
                </c:pt>
                <c:pt idx="79514">
                  <c:v>-211.43449999999999</c:v>
                </c:pt>
                <c:pt idx="79515">
                  <c:v>-211.43249999999998</c:v>
                </c:pt>
                <c:pt idx="79516">
                  <c:v>-211.43049999999997</c:v>
                </c:pt>
                <c:pt idx="79517">
                  <c:v>-211.42849999999999</c:v>
                </c:pt>
                <c:pt idx="79518">
                  <c:v>-211.42649999999998</c:v>
                </c:pt>
                <c:pt idx="79519">
                  <c:v>-211.42449999999997</c:v>
                </c:pt>
                <c:pt idx="79520">
                  <c:v>-211.42249999999999</c:v>
                </c:pt>
                <c:pt idx="79521">
                  <c:v>-211.42049999999998</c:v>
                </c:pt>
                <c:pt idx="79522">
                  <c:v>-211.41849999999997</c:v>
                </c:pt>
                <c:pt idx="79523">
                  <c:v>-211.41649999999998</c:v>
                </c:pt>
                <c:pt idx="79524">
                  <c:v>-211.41449999999998</c:v>
                </c:pt>
                <c:pt idx="79525">
                  <c:v>-211.41249999999997</c:v>
                </c:pt>
                <c:pt idx="79526">
                  <c:v>-211.41049999999998</c:v>
                </c:pt>
                <c:pt idx="79527">
                  <c:v>-211.40849999999998</c:v>
                </c:pt>
                <c:pt idx="79528">
                  <c:v>-211.40649999999997</c:v>
                </c:pt>
                <c:pt idx="79529">
                  <c:v>-211.40449999999998</c:v>
                </c:pt>
                <c:pt idx="79530">
                  <c:v>-211.40249999999997</c:v>
                </c:pt>
                <c:pt idx="79531">
                  <c:v>-211.40049999999997</c:v>
                </c:pt>
                <c:pt idx="79532">
                  <c:v>-211.39849999999998</c:v>
                </c:pt>
                <c:pt idx="79533">
                  <c:v>-211.39649999999997</c:v>
                </c:pt>
                <c:pt idx="79534">
                  <c:v>-211.39449999999997</c:v>
                </c:pt>
                <c:pt idx="79535">
                  <c:v>-211.39249999999998</c:v>
                </c:pt>
                <c:pt idx="79536">
                  <c:v>-211.39049999999997</c:v>
                </c:pt>
                <c:pt idx="79537">
                  <c:v>-211.38849999999996</c:v>
                </c:pt>
                <c:pt idx="79538">
                  <c:v>-211.38649999999998</c:v>
                </c:pt>
                <c:pt idx="79539">
                  <c:v>-211.38449999999997</c:v>
                </c:pt>
                <c:pt idx="79540">
                  <c:v>-211.38249999999996</c:v>
                </c:pt>
                <c:pt idx="79541">
                  <c:v>-211.38049999999998</c:v>
                </c:pt>
                <c:pt idx="79542">
                  <c:v>-211.37849999999997</c:v>
                </c:pt>
                <c:pt idx="79543">
                  <c:v>-211.37649999999996</c:v>
                </c:pt>
                <c:pt idx="79544">
                  <c:v>-211.37449999999998</c:v>
                </c:pt>
                <c:pt idx="79545">
                  <c:v>-211.37249999999997</c:v>
                </c:pt>
                <c:pt idx="79546">
                  <c:v>-211.37049999999996</c:v>
                </c:pt>
                <c:pt idx="79547">
                  <c:v>-211.36849999999998</c:v>
                </c:pt>
                <c:pt idx="79548">
                  <c:v>-211.36649999999997</c:v>
                </c:pt>
                <c:pt idx="79549">
                  <c:v>-211.36449999999996</c:v>
                </c:pt>
                <c:pt idx="79550">
                  <c:v>-211.36249999999998</c:v>
                </c:pt>
                <c:pt idx="79551">
                  <c:v>-211.36049999999997</c:v>
                </c:pt>
                <c:pt idx="79552">
                  <c:v>-211.35849999999996</c:v>
                </c:pt>
                <c:pt idx="79553">
                  <c:v>-211.35649999999998</c:v>
                </c:pt>
                <c:pt idx="79554">
                  <c:v>-211.35449999999997</c:v>
                </c:pt>
                <c:pt idx="79555">
                  <c:v>-211.35249999999996</c:v>
                </c:pt>
                <c:pt idx="79556">
                  <c:v>-211.35049999999998</c:v>
                </c:pt>
                <c:pt idx="79557">
                  <c:v>-211.34849999999997</c:v>
                </c:pt>
                <c:pt idx="79558">
                  <c:v>-211.34649999999996</c:v>
                </c:pt>
                <c:pt idx="79559">
                  <c:v>-211.34449999999998</c:v>
                </c:pt>
                <c:pt idx="79560">
                  <c:v>-211.34249999999997</c:v>
                </c:pt>
                <c:pt idx="79561">
                  <c:v>-211.34049999999996</c:v>
                </c:pt>
                <c:pt idx="79562">
                  <c:v>-211.33849999999998</c:v>
                </c:pt>
                <c:pt idx="79563">
                  <c:v>-211.33649999999997</c:v>
                </c:pt>
                <c:pt idx="79564">
                  <c:v>-211.33449999999999</c:v>
                </c:pt>
                <c:pt idx="79565">
                  <c:v>-211.33249999999998</c:v>
                </c:pt>
                <c:pt idx="79566">
                  <c:v>-211.33049999999997</c:v>
                </c:pt>
                <c:pt idx="79567">
                  <c:v>-211.32849999999999</c:v>
                </c:pt>
                <c:pt idx="79568">
                  <c:v>-211.32649999999998</c:v>
                </c:pt>
                <c:pt idx="79569">
                  <c:v>-211.32449999999997</c:v>
                </c:pt>
                <c:pt idx="79570">
                  <c:v>-211.32249999999999</c:v>
                </c:pt>
                <c:pt idx="79571">
                  <c:v>-211.32049999999998</c:v>
                </c:pt>
                <c:pt idx="79572">
                  <c:v>-211.31849999999997</c:v>
                </c:pt>
                <c:pt idx="79573">
                  <c:v>-211.31649999999999</c:v>
                </c:pt>
                <c:pt idx="79574">
                  <c:v>-211.31449999999998</c:v>
                </c:pt>
                <c:pt idx="79575">
                  <c:v>-211.31249999999997</c:v>
                </c:pt>
                <c:pt idx="79576">
                  <c:v>-211.31049999999999</c:v>
                </c:pt>
                <c:pt idx="79577">
                  <c:v>-211.30849999999998</c:v>
                </c:pt>
                <c:pt idx="79578">
                  <c:v>-211.30649999999997</c:v>
                </c:pt>
                <c:pt idx="79579">
                  <c:v>-211.30449999999999</c:v>
                </c:pt>
                <c:pt idx="79580">
                  <c:v>-211.30249999999998</c:v>
                </c:pt>
                <c:pt idx="79581">
                  <c:v>-211.30049999999997</c:v>
                </c:pt>
                <c:pt idx="79582">
                  <c:v>-211.29849999999999</c:v>
                </c:pt>
                <c:pt idx="79583">
                  <c:v>-211.29649999999998</c:v>
                </c:pt>
                <c:pt idx="79584">
                  <c:v>-211.29449999999997</c:v>
                </c:pt>
                <c:pt idx="79585">
                  <c:v>-211.29249999999999</c:v>
                </c:pt>
                <c:pt idx="79586">
                  <c:v>-211.29049999999998</c:v>
                </c:pt>
                <c:pt idx="79587">
                  <c:v>-211.28849999999997</c:v>
                </c:pt>
                <c:pt idx="79588">
                  <c:v>-211.28649999999999</c:v>
                </c:pt>
                <c:pt idx="79589">
                  <c:v>-211.28449999999998</c:v>
                </c:pt>
                <c:pt idx="79590">
                  <c:v>-211.28249999999997</c:v>
                </c:pt>
                <c:pt idx="79591">
                  <c:v>-211.28049999999999</c:v>
                </c:pt>
                <c:pt idx="79592">
                  <c:v>-211.27849999999998</c:v>
                </c:pt>
                <c:pt idx="79593">
                  <c:v>-211.27649999999997</c:v>
                </c:pt>
                <c:pt idx="79594">
                  <c:v>-211.27449999999999</c:v>
                </c:pt>
                <c:pt idx="79595">
                  <c:v>-211.27249999999998</c:v>
                </c:pt>
                <c:pt idx="79596">
                  <c:v>-211.27049999999997</c:v>
                </c:pt>
                <c:pt idx="79597">
                  <c:v>-211.26849999999999</c:v>
                </c:pt>
                <c:pt idx="79598">
                  <c:v>-211.26649999999998</c:v>
                </c:pt>
                <c:pt idx="79599">
                  <c:v>-211.26449999999997</c:v>
                </c:pt>
                <c:pt idx="79600">
                  <c:v>-211.26249999999999</c:v>
                </c:pt>
                <c:pt idx="79601">
                  <c:v>-211.26049999999998</c:v>
                </c:pt>
                <c:pt idx="79602">
                  <c:v>-211.25849999999997</c:v>
                </c:pt>
                <c:pt idx="79603">
                  <c:v>-211.25649999999999</c:v>
                </c:pt>
                <c:pt idx="79604">
                  <c:v>-211.25449999999998</c:v>
                </c:pt>
                <c:pt idx="79605">
                  <c:v>-211.25249999999997</c:v>
                </c:pt>
                <c:pt idx="79606">
                  <c:v>-211.25049999999999</c:v>
                </c:pt>
                <c:pt idx="79607">
                  <c:v>-211.24849999999998</c:v>
                </c:pt>
                <c:pt idx="79608">
                  <c:v>-211.24649999999997</c:v>
                </c:pt>
                <c:pt idx="79609">
                  <c:v>-211.24449999999999</c:v>
                </c:pt>
                <c:pt idx="79610">
                  <c:v>-211.24249999999998</c:v>
                </c:pt>
                <c:pt idx="79611">
                  <c:v>-211.24049999999997</c:v>
                </c:pt>
                <c:pt idx="79612">
                  <c:v>-211.23849999999999</c:v>
                </c:pt>
                <c:pt idx="79613">
                  <c:v>-211.23649999999998</c:v>
                </c:pt>
                <c:pt idx="79614">
                  <c:v>-211.23449999999997</c:v>
                </c:pt>
                <c:pt idx="79615">
                  <c:v>-211.23249999999999</c:v>
                </c:pt>
                <c:pt idx="79616">
                  <c:v>-211.23049999999998</c:v>
                </c:pt>
                <c:pt idx="79617">
                  <c:v>-211.22849999999997</c:v>
                </c:pt>
                <c:pt idx="79618">
                  <c:v>-211.22649999999999</c:v>
                </c:pt>
                <c:pt idx="79619">
                  <c:v>-211.22449999999998</c:v>
                </c:pt>
                <c:pt idx="79620">
                  <c:v>-211.22249999999997</c:v>
                </c:pt>
                <c:pt idx="79621">
                  <c:v>-211.22049999999999</c:v>
                </c:pt>
                <c:pt idx="79622">
                  <c:v>-211.21849999999998</c:v>
                </c:pt>
                <c:pt idx="79623">
                  <c:v>-211.21649999999997</c:v>
                </c:pt>
                <c:pt idx="79624">
                  <c:v>-211.21449999999999</c:v>
                </c:pt>
                <c:pt idx="79625">
                  <c:v>-211.21249999999998</c:v>
                </c:pt>
                <c:pt idx="79626">
                  <c:v>-211.21049999999997</c:v>
                </c:pt>
                <c:pt idx="79627">
                  <c:v>-211.20849999999999</c:v>
                </c:pt>
                <c:pt idx="79628">
                  <c:v>-211.20649999999998</c:v>
                </c:pt>
                <c:pt idx="79629">
                  <c:v>-211.20449999999997</c:v>
                </c:pt>
                <c:pt idx="79630">
                  <c:v>-211.20249999999999</c:v>
                </c:pt>
                <c:pt idx="79631">
                  <c:v>-211.20049999999998</c:v>
                </c:pt>
                <c:pt idx="79632">
                  <c:v>-211.19849999999997</c:v>
                </c:pt>
                <c:pt idx="79633">
                  <c:v>-211.19649999999999</c:v>
                </c:pt>
                <c:pt idx="79634">
                  <c:v>-211.19449999999998</c:v>
                </c:pt>
                <c:pt idx="79635">
                  <c:v>-211.19249999999997</c:v>
                </c:pt>
                <c:pt idx="79636">
                  <c:v>-211.19049999999999</c:v>
                </c:pt>
                <c:pt idx="79637">
                  <c:v>-211.18849999999998</c:v>
                </c:pt>
                <c:pt idx="79638">
                  <c:v>-211.18649999999997</c:v>
                </c:pt>
                <c:pt idx="79639">
                  <c:v>-211.18449999999999</c:v>
                </c:pt>
                <c:pt idx="79640">
                  <c:v>-211.18249999999998</c:v>
                </c:pt>
                <c:pt idx="79641">
                  <c:v>-211.18049999999997</c:v>
                </c:pt>
                <c:pt idx="79642">
                  <c:v>-211.17849999999999</c:v>
                </c:pt>
                <c:pt idx="79643">
                  <c:v>-211.17649999999998</c:v>
                </c:pt>
                <c:pt idx="79644">
                  <c:v>-211.17449999999997</c:v>
                </c:pt>
                <c:pt idx="79645">
                  <c:v>-211.17249999999999</c:v>
                </c:pt>
                <c:pt idx="79646">
                  <c:v>-211.17049999999998</c:v>
                </c:pt>
                <c:pt idx="79647">
                  <c:v>-211.16849999999997</c:v>
                </c:pt>
                <c:pt idx="79648">
                  <c:v>-211.16649999999998</c:v>
                </c:pt>
                <c:pt idx="79649">
                  <c:v>-211.16449999999998</c:v>
                </c:pt>
                <c:pt idx="79650">
                  <c:v>-211.16249999999997</c:v>
                </c:pt>
                <c:pt idx="79651">
                  <c:v>-211.16049999999998</c:v>
                </c:pt>
                <c:pt idx="79652">
                  <c:v>-211.15849999999998</c:v>
                </c:pt>
                <c:pt idx="79653">
                  <c:v>-211.15649999999997</c:v>
                </c:pt>
                <c:pt idx="79654">
                  <c:v>-211.15449999999998</c:v>
                </c:pt>
                <c:pt idx="79655">
                  <c:v>-211.15249999999997</c:v>
                </c:pt>
                <c:pt idx="79656">
                  <c:v>-211.15049999999997</c:v>
                </c:pt>
                <c:pt idx="79657">
                  <c:v>-211.14849999999998</c:v>
                </c:pt>
                <c:pt idx="79658">
                  <c:v>-211.14649999999997</c:v>
                </c:pt>
                <c:pt idx="79659">
                  <c:v>-211.14449999999997</c:v>
                </c:pt>
                <c:pt idx="79660">
                  <c:v>-211.14249999999998</c:v>
                </c:pt>
                <c:pt idx="79661">
                  <c:v>-211.14049999999997</c:v>
                </c:pt>
                <c:pt idx="79662">
                  <c:v>-211.13849999999996</c:v>
                </c:pt>
                <c:pt idx="79663">
                  <c:v>-211.13649999999998</c:v>
                </c:pt>
                <c:pt idx="79664">
                  <c:v>-211.13449999999997</c:v>
                </c:pt>
                <c:pt idx="79665">
                  <c:v>-211.13249999999996</c:v>
                </c:pt>
                <c:pt idx="79666">
                  <c:v>-211.13049999999998</c:v>
                </c:pt>
                <c:pt idx="79667">
                  <c:v>-211.12849999999997</c:v>
                </c:pt>
                <c:pt idx="79668">
                  <c:v>-211.12649999999996</c:v>
                </c:pt>
                <c:pt idx="79669">
                  <c:v>-211.12449999999998</c:v>
                </c:pt>
                <c:pt idx="79670">
                  <c:v>-211.12249999999997</c:v>
                </c:pt>
                <c:pt idx="79671">
                  <c:v>-211.12049999999996</c:v>
                </c:pt>
                <c:pt idx="79672">
                  <c:v>-211.11849999999998</c:v>
                </c:pt>
                <c:pt idx="79673">
                  <c:v>-211.11649999999997</c:v>
                </c:pt>
                <c:pt idx="79674">
                  <c:v>-211.11449999999996</c:v>
                </c:pt>
                <c:pt idx="79675">
                  <c:v>-211.11249999999998</c:v>
                </c:pt>
                <c:pt idx="79676">
                  <c:v>-211.11049999999997</c:v>
                </c:pt>
                <c:pt idx="79677">
                  <c:v>-211.10849999999996</c:v>
                </c:pt>
                <c:pt idx="79678">
                  <c:v>-211.10649999999998</c:v>
                </c:pt>
                <c:pt idx="79679">
                  <c:v>-211.10449999999997</c:v>
                </c:pt>
                <c:pt idx="79680">
                  <c:v>-211.10249999999996</c:v>
                </c:pt>
                <c:pt idx="79681">
                  <c:v>-211.10049999999998</c:v>
                </c:pt>
                <c:pt idx="79682">
                  <c:v>-211.09849999999997</c:v>
                </c:pt>
                <c:pt idx="79683">
                  <c:v>-211.09649999999996</c:v>
                </c:pt>
                <c:pt idx="79684">
                  <c:v>-211.09449999999998</c:v>
                </c:pt>
                <c:pt idx="79685">
                  <c:v>-211.09249999999997</c:v>
                </c:pt>
                <c:pt idx="79686">
                  <c:v>-211.09049999999996</c:v>
                </c:pt>
                <c:pt idx="79687">
                  <c:v>-211.08849999999998</c:v>
                </c:pt>
                <c:pt idx="79688">
                  <c:v>-211.08649999999997</c:v>
                </c:pt>
                <c:pt idx="79689">
                  <c:v>-211.08449999999999</c:v>
                </c:pt>
                <c:pt idx="79690">
                  <c:v>-211.08249999999998</c:v>
                </c:pt>
                <c:pt idx="79691">
                  <c:v>-211.08049999999997</c:v>
                </c:pt>
                <c:pt idx="79692">
                  <c:v>-211.07849999999999</c:v>
                </c:pt>
                <c:pt idx="79693">
                  <c:v>-211.07649999999998</c:v>
                </c:pt>
                <c:pt idx="79694">
                  <c:v>-211.07449999999997</c:v>
                </c:pt>
                <c:pt idx="79695">
                  <c:v>-211.07249999999999</c:v>
                </c:pt>
                <c:pt idx="79696">
                  <c:v>-211.07049999999998</c:v>
                </c:pt>
                <c:pt idx="79697">
                  <c:v>-211.06849999999997</c:v>
                </c:pt>
                <c:pt idx="79698">
                  <c:v>-211.06649999999999</c:v>
                </c:pt>
                <c:pt idx="79699">
                  <c:v>-211.06449999999998</c:v>
                </c:pt>
                <c:pt idx="79700">
                  <c:v>-211.06249999999997</c:v>
                </c:pt>
                <c:pt idx="79701">
                  <c:v>-211.06049999999999</c:v>
                </c:pt>
                <c:pt idx="79702">
                  <c:v>-211.05849999999998</c:v>
                </c:pt>
                <c:pt idx="79703">
                  <c:v>-211.05649999999997</c:v>
                </c:pt>
                <c:pt idx="79704">
                  <c:v>-211.05449999999999</c:v>
                </c:pt>
                <c:pt idx="79705">
                  <c:v>-211.05249999999998</c:v>
                </c:pt>
                <c:pt idx="79706">
                  <c:v>-211.05049999999997</c:v>
                </c:pt>
                <c:pt idx="79707">
                  <c:v>-211.04849999999999</c:v>
                </c:pt>
                <c:pt idx="79708">
                  <c:v>-211.04649999999998</c:v>
                </c:pt>
                <c:pt idx="79709">
                  <c:v>-211.04449999999997</c:v>
                </c:pt>
                <c:pt idx="79710">
                  <c:v>-211.04249999999999</c:v>
                </c:pt>
                <c:pt idx="79711">
                  <c:v>-211.04049999999998</c:v>
                </c:pt>
                <c:pt idx="79712">
                  <c:v>-211.03849999999997</c:v>
                </c:pt>
                <c:pt idx="79713">
                  <c:v>-211.03649999999999</c:v>
                </c:pt>
                <c:pt idx="79714">
                  <c:v>-211.03449999999998</c:v>
                </c:pt>
                <c:pt idx="79715">
                  <c:v>-211.03249999999997</c:v>
                </c:pt>
                <c:pt idx="79716">
                  <c:v>-211.03049999999999</c:v>
                </c:pt>
                <c:pt idx="79717">
                  <c:v>-211.02849999999998</c:v>
                </c:pt>
                <c:pt idx="79718">
                  <c:v>-211.02649999999997</c:v>
                </c:pt>
                <c:pt idx="79719">
                  <c:v>-211.02449999999999</c:v>
                </c:pt>
                <c:pt idx="79720">
                  <c:v>-211.02249999999998</c:v>
                </c:pt>
                <c:pt idx="79721">
                  <c:v>-211.02049999999997</c:v>
                </c:pt>
                <c:pt idx="79722">
                  <c:v>-211.01849999999999</c:v>
                </c:pt>
                <c:pt idx="79723">
                  <c:v>-211.01649999999998</c:v>
                </c:pt>
                <c:pt idx="79724">
                  <c:v>-211.01449999999997</c:v>
                </c:pt>
                <c:pt idx="79725">
                  <c:v>-211.01249999999999</c:v>
                </c:pt>
                <c:pt idx="79726">
                  <c:v>-211.01049999999998</c:v>
                </c:pt>
                <c:pt idx="79727">
                  <c:v>-211.00849999999997</c:v>
                </c:pt>
                <c:pt idx="79728">
                  <c:v>-211.00649999999999</c:v>
                </c:pt>
                <c:pt idx="79729">
                  <c:v>-211.00449999999998</c:v>
                </c:pt>
                <c:pt idx="79730">
                  <c:v>-211.00249999999997</c:v>
                </c:pt>
                <c:pt idx="79731">
                  <c:v>-211.00049999999999</c:v>
                </c:pt>
                <c:pt idx="79732">
                  <c:v>-210.99849999999998</c:v>
                </c:pt>
                <c:pt idx="79733">
                  <c:v>-210.99649999999997</c:v>
                </c:pt>
                <c:pt idx="79734">
                  <c:v>-210.99449999999999</c:v>
                </c:pt>
                <c:pt idx="79735">
                  <c:v>-210.99249999999998</c:v>
                </c:pt>
                <c:pt idx="79736">
                  <c:v>-210.99049999999997</c:v>
                </c:pt>
                <c:pt idx="79737">
                  <c:v>-210.98849999999999</c:v>
                </c:pt>
                <c:pt idx="79738">
                  <c:v>-210.98649999999998</c:v>
                </c:pt>
                <c:pt idx="79739">
                  <c:v>-210.98449999999997</c:v>
                </c:pt>
                <c:pt idx="79740">
                  <c:v>-210.98249999999999</c:v>
                </c:pt>
                <c:pt idx="79741">
                  <c:v>-210.98049999999998</c:v>
                </c:pt>
                <c:pt idx="79742">
                  <c:v>-210.97849999999997</c:v>
                </c:pt>
                <c:pt idx="79743">
                  <c:v>-210.97649999999999</c:v>
                </c:pt>
                <c:pt idx="79744">
                  <c:v>-210.97449999999998</c:v>
                </c:pt>
                <c:pt idx="79745">
                  <c:v>-210.97249999999997</c:v>
                </c:pt>
                <c:pt idx="79746">
                  <c:v>-210.97049999999999</c:v>
                </c:pt>
                <c:pt idx="79747">
                  <c:v>-210.96849999999998</c:v>
                </c:pt>
                <c:pt idx="79748">
                  <c:v>-210.96649999999997</c:v>
                </c:pt>
                <c:pt idx="79749">
                  <c:v>-210.96449999999999</c:v>
                </c:pt>
                <c:pt idx="79750">
                  <c:v>-210.96249999999998</c:v>
                </c:pt>
                <c:pt idx="79751">
                  <c:v>-210.96049999999997</c:v>
                </c:pt>
                <c:pt idx="79752">
                  <c:v>-210.95849999999999</c:v>
                </c:pt>
                <c:pt idx="79753">
                  <c:v>-210.95649999999998</c:v>
                </c:pt>
                <c:pt idx="79754">
                  <c:v>-210.95449999999997</c:v>
                </c:pt>
                <c:pt idx="79755">
                  <c:v>-210.95249999999999</c:v>
                </c:pt>
                <c:pt idx="79756">
                  <c:v>-210.95049999999998</c:v>
                </c:pt>
                <c:pt idx="79757">
                  <c:v>-210.94849999999997</c:v>
                </c:pt>
                <c:pt idx="79758">
                  <c:v>-210.94649999999999</c:v>
                </c:pt>
                <c:pt idx="79759">
                  <c:v>-210.94449999999998</c:v>
                </c:pt>
                <c:pt idx="79760">
                  <c:v>-210.94249999999997</c:v>
                </c:pt>
                <c:pt idx="79761">
                  <c:v>-210.94049999999999</c:v>
                </c:pt>
                <c:pt idx="79762">
                  <c:v>-210.93849999999998</c:v>
                </c:pt>
                <c:pt idx="79763">
                  <c:v>-210.93649999999997</c:v>
                </c:pt>
                <c:pt idx="79764">
                  <c:v>-210.93449999999999</c:v>
                </c:pt>
                <c:pt idx="79765">
                  <c:v>-210.93249999999998</c:v>
                </c:pt>
                <c:pt idx="79766">
                  <c:v>-210.93049999999997</c:v>
                </c:pt>
                <c:pt idx="79767">
                  <c:v>-210.92849999999999</c:v>
                </c:pt>
                <c:pt idx="79768">
                  <c:v>-210.92649999999998</c:v>
                </c:pt>
                <c:pt idx="79769">
                  <c:v>-210.92449999999997</c:v>
                </c:pt>
                <c:pt idx="79770">
                  <c:v>-210.92249999999999</c:v>
                </c:pt>
                <c:pt idx="79771">
                  <c:v>-210.92049999999998</c:v>
                </c:pt>
                <c:pt idx="79772">
                  <c:v>-210.91849999999997</c:v>
                </c:pt>
                <c:pt idx="79773">
                  <c:v>-210.91649999999998</c:v>
                </c:pt>
                <c:pt idx="79774">
                  <c:v>-210.91449999999998</c:v>
                </c:pt>
                <c:pt idx="79775">
                  <c:v>-210.91249999999997</c:v>
                </c:pt>
                <c:pt idx="79776">
                  <c:v>-210.91049999999998</c:v>
                </c:pt>
                <c:pt idx="79777">
                  <c:v>-210.90849999999998</c:v>
                </c:pt>
                <c:pt idx="79778">
                  <c:v>-210.90649999999997</c:v>
                </c:pt>
                <c:pt idx="79779">
                  <c:v>-210.90449999999998</c:v>
                </c:pt>
                <c:pt idx="79780">
                  <c:v>-210.90249999999997</c:v>
                </c:pt>
                <c:pt idx="79781">
                  <c:v>-210.90049999999997</c:v>
                </c:pt>
                <c:pt idx="79782">
                  <c:v>-210.89849999999998</c:v>
                </c:pt>
                <c:pt idx="79783">
                  <c:v>-210.89649999999997</c:v>
                </c:pt>
                <c:pt idx="79784">
                  <c:v>-210.89449999999997</c:v>
                </c:pt>
                <c:pt idx="79785">
                  <c:v>-210.89249999999998</c:v>
                </c:pt>
                <c:pt idx="79786">
                  <c:v>-210.89049999999997</c:v>
                </c:pt>
                <c:pt idx="79787">
                  <c:v>-210.88849999999996</c:v>
                </c:pt>
                <c:pt idx="79788">
                  <c:v>-210.88649999999998</c:v>
                </c:pt>
                <c:pt idx="79789">
                  <c:v>-210.88449999999997</c:v>
                </c:pt>
                <c:pt idx="79790">
                  <c:v>-210.88249999999996</c:v>
                </c:pt>
                <c:pt idx="79791">
                  <c:v>-210.88049999999998</c:v>
                </c:pt>
                <c:pt idx="79792">
                  <c:v>-210.87849999999997</c:v>
                </c:pt>
                <c:pt idx="79793">
                  <c:v>-210.87649999999996</c:v>
                </c:pt>
                <c:pt idx="79794">
                  <c:v>-210.87449999999998</c:v>
                </c:pt>
                <c:pt idx="79795">
                  <c:v>-210.87249999999997</c:v>
                </c:pt>
                <c:pt idx="79796">
                  <c:v>-210.87049999999996</c:v>
                </c:pt>
                <c:pt idx="79797">
                  <c:v>-210.86849999999998</c:v>
                </c:pt>
                <c:pt idx="79798">
                  <c:v>-210.86649999999997</c:v>
                </c:pt>
                <c:pt idx="79799">
                  <c:v>-210.86449999999996</c:v>
                </c:pt>
                <c:pt idx="79800">
                  <c:v>-210.86249999999998</c:v>
                </c:pt>
                <c:pt idx="79801">
                  <c:v>-210.86049999999997</c:v>
                </c:pt>
                <c:pt idx="79802">
                  <c:v>-210.85849999999996</c:v>
                </c:pt>
                <c:pt idx="79803">
                  <c:v>-210.85649999999998</c:v>
                </c:pt>
                <c:pt idx="79804">
                  <c:v>-210.85449999999997</c:v>
                </c:pt>
                <c:pt idx="79805">
                  <c:v>-210.85249999999996</c:v>
                </c:pt>
                <c:pt idx="79806">
                  <c:v>-210.85049999999998</c:v>
                </c:pt>
                <c:pt idx="79807">
                  <c:v>-210.84849999999997</c:v>
                </c:pt>
                <c:pt idx="79808">
                  <c:v>-210.84649999999996</c:v>
                </c:pt>
                <c:pt idx="79809">
                  <c:v>-210.84449999999998</c:v>
                </c:pt>
                <c:pt idx="79810">
                  <c:v>-210.84249999999997</c:v>
                </c:pt>
                <c:pt idx="79811">
                  <c:v>-210.84049999999996</c:v>
                </c:pt>
                <c:pt idx="79812">
                  <c:v>-210.83849999999998</c:v>
                </c:pt>
                <c:pt idx="79813">
                  <c:v>-210.83649999999997</c:v>
                </c:pt>
                <c:pt idx="79814">
                  <c:v>-210.83449999999999</c:v>
                </c:pt>
                <c:pt idx="79815">
                  <c:v>-210.83249999999998</c:v>
                </c:pt>
                <c:pt idx="79816">
                  <c:v>-210.83049999999997</c:v>
                </c:pt>
                <c:pt idx="79817">
                  <c:v>-210.82849999999999</c:v>
                </c:pt>
                <c:pt idx="79818">
                  <c:v>-210.82649999999998</c:v>
                </c:pt>
                <c:pt idx="79819">
                  <c:v>-210.82449999999997</c:v>
                </c:pt>
                <c:pt idx="79820">
                  <c:v>-210.82249999999999</c:v>
                </c:pt>
                <c:pt idx="79821">
                  <c:v>-210.82049999999998</c:v>
                </c:pt>
                <c:pt idx="79822">
                  <c:v>-210.81849999999997</c:v>
                </c:pt>
                <c:pt idx="79823">
                  <c:v>-210.81649999999999</c:v>
                </c:pt>
                <c:pt idx="79824">
                  <c:v>-210.81449999999998</c:v>
                </c:pt>
                <c:pt idx="79825">
                  <c:v>-210.81249999999997</c:v>
                </c:pt>
                <c:pt idx="79826">
                  <c:v>-210.81049999999999</c:v>
                </c:pt>
                <c:pt idx="79827">
                  <c:v>-210.80849999999998</c:v>
                </c:pt>
                <c:pt idx="79828">
                  <c:v>-210.80649999999997</c:v>
                </c:pt>
                <c:pt idx="79829">
                  <c:v>-210.80449999999999</c:v>
                </c:pt>
                <c:pt idx="79830">
                  <c:v>-210.80249999999998</c:v>
                </c:pt>
                <c:pt idx="79831">
                  <c:v>-210.80049999999997</c:v>
                </c:pt>
                <c:pt idx="79832">
                  <c:v>-210.79849999999999</c:v>
                </c:pt>
                <c:pt idx="79833">
                  <c:v>-210.79649999999998</c:v>
                </c:pt>
                <c:pt idx="79834">
                  <c:v>-210.79449999999997</c:v>
                </c:pt>
                <c:pt idx="79835">
                  <c:v>-210.79249999999999</c:v>
                </c:pt>
                <c:pt idx="79836">
                  <c:v>-210.79049999999998</c:v>
                </c:pt>
                <c:pt idx="79837">
                  <c:v>-210.78849999999997</c:v>
                </c:pt>
                <c:pt idx="79838">
                  <c:v>-210.78649999999999</c:v>
                </c:pt>
                <c:pt idx="79839">
                  <c:v>-210.78449999999998</c:v>
                </c:pt>
                <c:pt idx="79840">
                  <c:v>-210.78249999999997</c:v>
                </c:pt>
                <c:pt idx="79841">
                  <c:v>-210.78049999999999</c:v>
                </c:pt>
                <c:pt idx="79842">
                  <c:v>-210.77849999999998</c:v>
                </c:pt>
                <c:pt idx="79843">
                  <c:v>-210.77649999999997</c:v>
                </c:pt>
                <c:pt idx="79844">
                  <c:v>-210.77449999999999</c:v>
                </c:pt>
                <c:pt idx="79845">
                  <c:v>-210.77249999999998</c:v>
                </c:pt>
                <c:pt idx="79846">
                  <c:v>-210.77049999999997</c:v>
                </c:pt>
                <c:pt idx="79847">
                  <c:v>-210.76849999999999</c:v>
                </c:pt>
                <c:pt idx="79848">
                  <c:v>-210.76649999999998</c:v>
                </c:pt>
                <c:pt idx="79849">
                  <c:v>-210.76449999999997</c:v>
                </c:pt>
                <c:pt idx="79850">
                  <c:v>-210.76249999999999</c:v>
                </c:pt>
                <c:pt idx="79851">
                  <c:v>-210.76049999999998</c:v>
                </c:pt>
                <c:pt idx="79852">
                  <c:v>-210.75849999999997</c:v>
                </c:pt>
                <c:pt idx="79853">
                  <c:v>-210.75649999999999</c:v>
                </c:pt>
                <c:pt idx="79854">
                  <c:v>-210.75449999999998</c:v>
                </c:pt>
                <c:pt idx="79855">
                  <c:v>-210.75249999999997</c:v>
                </c:pt>
                <c:pt idx="79856">
                  <c:v>-210.75049999999999</c:v>
                </c:pt>
                <c:pt idx="79857">
                  <c:v>-210.74849999999998</c:v>
                </c:pt>
                <c:pt idx="79858">
                  <c:v>-210.74649999999997</c:v>
                </c:pt>
                <c:pt idx="79859">
                  <c:v>-210.74449999999999</c:v>
                </c:pt>
                <c:pt idx="79860">
                  <c:v>-210.74249999999998</c:v>
                </c:pt>
                <c:pt idx="79861">
                  <c:v>-210.74049999999997</c:v>
                </c:pt>
                <c:pt idx="79862">
                  <c:v>-210.73849999999999</c:v>
                </c:pt>
                <c:pt idx="79863">
                  <c:v>-210.73649999999998</c:v>
                </c:pt>
                <c:pt idx="79864">
                  <c:v>-210.73449999999997</c:v>
                </c:pt>
                <c:pt idx="79865">
                  <c:v>-210.73249999999999</c:v>
                </c:pt>
                <c:pt idx="79866">
                  <c:v>-210.73049999999998</c:v>
                </c:pt>
                <c:pt idx="79867">
                  <c:v>-210.72849999999997</c:v>
                </c:pt>
                <c:pt idx="79868">
                  <c:v>-210.72649999999999</c:v>
                </c:pt>
                <c:pt idx="79869">
                  <c:v>-210.72449999999998</c:v>
                </c:pt>
                <c:pt idx="79870">
                  <c:v>-210.72249999999997</c:v>
                </c:pt>
                <c:pt idx="79871">
                  <c:v>-210.72049999999999</c:v>
                </c:pt>
                <c:pt idx="79872">
                  <c:v>-210.71849999999998</c:v>
                </c:pt>
                <c:pt idx="79873">
                  <c:v>-210.71649999999997</c:v>
                </c:pt>
                <c:pt idx="79874">
                  <c:v>-210.71449999999999</c:v>
                </c:pt>
                <c:pt idx="79875">
                  <c:v>-210.71249999999998</c:v>
                </c:pt>
                <c:pt idx="79876">
                  <c:v>-210.71049999999997</c:v>
                </c:pt>
                <c:pt idx="79877">
                  <c:v>-210.70849999999999</c:v>
                </c:pt>
                <c:pt idx="79878">
                  <c:v>-210.70649999999998</c:v>
                </c:pt>
                <c:pt idx="79879">
                  <c:v>-210.70449999999997</c:v>
                </c:pt>
                <c:pt idx="79880">
                  <c:v>-210.70249999999999</c:v>
                </c:pt>
                <c:pt idx="79881">
                  <c:v>-210.70049999999998</c:v>
                </c:pt>
                <c:pt idx="79882">
                  <c:v>-210.69849999999997</c:v>
                </c:pt>
                <c:pt idx="79883">
                  <c:v>-210.69649999999999</c:v>
                </c:pt>
                <c:pt idx="79884">
                  <c:v>-210.69449999999998</c:v>
                </c:pt>
                <c:pt idx="79885">
                  <c:v>-210.69249999999997</c:v>
                </c:pt>
                <c:pt idx="79886">
                  <c:v>-210.69049999999999</c:v>
                </c:pt>
                <c:pt idx="79887">
                  <c:v>-210.68849999999998</c:v>
                </c:pt>
                <c:pt idx="79888">
                  <c:v>-210.68649999999997</c:v>
                </c:pt>
                <c:pt idx="79889">
                  <c:v>-210.68449999999999</c:v>
                </c:pt>
                <c:pt idx="79890">
                  <c:v>-210.68249999999998</c:v>
                </c:pt>
                <c:pt idx="79891">
                  <c:v>-210.68049999999997</c:v>
                </c:pt>
                <c:pt idx="79892">
                  <c:v>-210.67849999999999</c:v>
                </c:pt>
                <c:pt idx="79893">
                  <c:v>-210.67649999999998</c:v>
                </c:pt>
                <c:pt idx="79894">
                  <c:v>-210.67449999999997</c:v>
                </c:pt>
                <c:pt idx="79895">
                  <c:v>-210.67249999999999</c:v>
                </c:pt>
                <c:pt idx="79896">
                  <c:v>-210.67049999999998</c:v>
                </c:pt>
                <c:pt idx="79897">
                  <c:v>-210.66849999999997</c:v>
                </c:pt>
                <c:pt idx="79898">
                  <c:v>-210.66649999999998</c:v>
                </c:pt>
                <c:pt idx="79899">
                  <c:v>-210.66449999999998</c:v>
                </c:pt>
                <c:pt idx="79900">
                  <c:v>-210.66249999999997</c:v>
                </c:pt>
                <c:pt idx="79901">
                  <c:v>-210.66049999999998</c:v>
                </c:pt>
                <c:pt idx="79902">
                  <c:v>-210.65849999999998</c:v>
                </c:pt>
                <c:pt idx="79903">
                  <c:v>-210.65649999999997</c:v>
                </c:pt>
                <c:pt idx="79904">
                  <c:v>-210.65449999999998</c:v>
                </c:pt>
                <c:pt idx="79905">
                  <c:v>-210.65249999999997</c:v>
                </c:pt>
                <c:pt idx="79906">
                  <c:v>-210.65049999999997</c:v>
                </c:pt>
                <c:pt idx="79907">
                  <c:v>-210.64849999999998</c:v>
                </c:pt>
                <c:pt idx="79908">
                  <c:v>-210.64649999999997</c:v>
                </c:pt>
                <c:pt idx="79909">
                  <c:v>-210.64449999999997</c:v>
                </c:pt>
                <c:pt idx="79910">
                  <c:v>-210.64249999999998</c:v>
                </c:pt>
                <c:pt idx="79911">
                  <c:v>-210.64049999999997</c:v>
                </c:pt>
                <c:pt idx="79912">
                  <c:v>-210.63849999999996</c:v>
                </c:pt>
                <c:pt idx="79913">
                  <c:v>-210.63649999999998</c:v>
                </c:pt>
                <c:pt idx="79914">
                  <c:v>-210.63449999999997</c:v>
                </c:pt>
                <c:pt idx="79915">
                  <c:v>-210.63249999999996</c:v>
                </c:pt>
                <c:pt idx="79916">
                  <c:v>-210.63049999999998</c:v>
                </c:pt>
                <c:pt idx="79917">
                  <c:v>-210.62849999999997</c:v>
                </c:pt>
                <c:pt idx="79918">
                  <c:v>-210.62649999999996</c:v>
                </c:pt>
                <c:pt idx="79919">
                  <c:v>-210.62449999999998</c:v>
                </c:pt>
                <c:pt idx="79920">
                  <c:v>-210.62249999999997</c:v>
                </c:pt>
                <c:pt idx="79921">
                  <c:v>-210.62049999999996</c:v>
                </c:pt>
                <c:pt idx="79922">
                  <c:v>-210.61849999999998</c:v>
                </c:pt>
                <c:pt idx="79923">
                  <c:v>-210.61649999999997</c:v>
                </c:pt>
                <c:pt idx="79924">
                  <c:v>-210.61449999999996</c:v>
                </c:pt>
                <c:pt idx="79925">
                  <c:v>-210.61249999999998</c:v>
                </c:pt>
                <c:pt idx="79926">
                  <c:v>-210.61049999999997</c:v>
                </c:pt>
                <c:pt idx="79927">
                  <c:v>-210.60849999999996</c:v>
                </c:pt>
                <c:pt idx="79928">
                  <c:v>-210.60649999999998</c:v>
                </c:pt>
                <c:pt idx="79929">
                  <c:v>-210.60449999999997</c:v>
                </c:pt>
                <c:pt idx="79930">
                  <c:v>-210.60249999999996</c:v>
                </c:pt>
                <c:pt idx="79931">
                  <c:v>-210.60049999999998</c:v>
                </c:pt>
                <c:pt idx="79932">
                  <c:v>-210.59849999999997</c:v>
                </c:pt>
                <c:pt idx="79933">
                  <c:v>-210.59649999999996</c:v>
                </c:pt>
                <c:pt idx="79934">
                  <c:v>-210.59449999999998</c:v>
                </c:pt>
                <c:pt idx="79935">
                  <c:v>-210.59249999999997</c:v>
                </c:pt>
                <c:pt idx="79936">
                  <c:v>-210.59049999999996</c:v>
                </c:pt>
                <c:pt idx="79937">
                  <c:v>-210.58849999999998</c:v>
                </c:pt>
                <c:pt idx="79938">
                  <c:v>-210.58649999999997</c:v>
                </c:pt>
                <c:pt idx="79939">
                  <c:v>-210.58449999999999</c:v>
                </c:pt>
                <c:pt idx="79940">
                  <c:v>-210.58249999999998</c:v>
                </c:pt>
                <c:pt idx="79941">
                  <c:v>-210.58049999999997</c:v>
                </c:pt>
                <c:pt idx="79942">
                  <c:v>-210.57849999999999</c:v>
                </c:pt>
                <c:pt idx="79943">
                  <c:v>-210.57649999999998</c:v>
                </c:pt>
                <c:pt idx="79944">
                  <c:v>-210.57449999999997</c:v>
                </c:pt>
                <c:pt idx="79945">
                  <c:v>-210.57249999999999</c:v>
                </c:pt>
                <c:pt idx="79946">
                  <c:v>-210.57049999999998</c:v>
                </c:pt>
                <c:pt idx="79947">
                  <c:v>-210.56849999999997</c:v>
                </c:pt>
                <c:pt idx="79948">
                  <c:v>-210.56649999999999</c:v>
                </c:pt>
                <c:pt idx="79949">
                  <c:v>-210.56449999999998</c:v>
                </c:pt>
                <c:pt idx="79950">
                  <c:v>-210.56249999999997</c:v>
                </c:pt>
                <c:pt idx="79951">
                  <c:v>-210.56049999999999</c:v>
                </c:pt>
                <c:pt idx="79952">
                  <c:v>-210.55849999999998</c:v>
                </c:pt>
                <c:pt idx="79953">
                  <c:v>-210.55649999999997</c:v>
                </c:pt>
                <c:pt idx="79954">
                  <c:v>-210.55449999999999</c:v>
                </c:pt>
                <c:pt idx="79955">
                  <c:v>-210.55249999999998</c:v>
                </c:pt>
                <c:pt idx="79956">
                  <c:v>-210.55049999999997</c:v>
                </c:pt>
                <c:pt idx="79957">
                  <c:v>-210.54849999999999</c:v>
                </c:pt>
                <c:pt idx="79958">
                  <c:v>-210.54649999999998</c:v>
                </c:pt>
                <c:pt idx="79959">
                  <c:v>-210.54449999999997</c:v>
                </c:pt>
                <c:pt idx="79960">
                  <c:v>-210.54249999999999</c:v>
                </c:pt>
                <c:pt idx="79961">
                  <c:v>-210.54049999999998</c:v>
                </c:pt>
                <c:pt idx="79962">
                  <c:v>-210.53849999999997</c:v>
                </c:pt>
                <c:pt idx="79963">
                  <c:v>-210.53649999999999</c:v>
                </c:pt>
                <c:pt idx="79964">
                  <c:v>-210.53449999999998</c:v>
                </c:pt>
                <c:pt idx="79965">
                  <c:v>-210.53249999999997</c:v>
                </c:pt>
                <c:pt idx="79966">
                  <c:v>-210.53049999999999</c:v>
                </c:pt>
                <c:pt idx="79967">
                  <c:v>-210.52849999999998</c:v>
                </c:pt>
                <c:pt idx="79968">
                  <c:v>-210.52649999999997</c:v>
                </c:pt>
                <c:pt idx="79969">
                  <c:v>-210.52449999999999</c:v>
                </c:pt>
                <c:pt idx="79970">
                  <c:v>-210.52249999999998</c:v>
                </c:pt>
                <c:pt idx="79971">
                  <c:v>-210.52049999999997</c:v>
                </c:pt>
                <c:pt idx="79972">
                  <c:v>-210.51849999999999</c:v>
                </c:pt>
                <c:pt idx="79973">
                  <c:v>-210.51649999999998</c:v>
                </c:pt>
                <c:pt idx="79974">
                  <c:v>-210.51449999999997</c:v>
                </c:pt>
                <c:pt idx="79975">
                  <c:v>-210.51249999999999</c:v>
                </c:pt>
                <c:pt idx="79976">
                  <c:v>-210.51049999999998</c:v>
                </c:pt>
                <c:pt idx="79977">
                  <c:v>-210.50849999999997</c:v>
                </c:pt>
                <c:pt idx="79978">
                  <c:v>-210.50649999999999</c:v>
                </c:pt>
                <c:pt idx="79979">
                  <c:v>-210.50449999999998</c:v>
                </c:pt>
                <c:pt idx="79980">
                  <c:v>-210.50249999999997</c:v>
                </c:pt>
                <c:pt idx="79981">
                  <c:v>-210.50049999999999</c:v>
                </c:pt>
                <c:pt idx="79982">
                  <c:v>-210.49849999999998</c:v>
                </c:pt>
                <c:pt idx="79983">
                  <c:v>-210.49649999999997</c:v>
                </c:pt>
                <c:pt idx="79984">
                  <c:v>-210.49449999999999</c:v>
                </c:pt>
                <c:pt idx="79985">
                  <c:v>-210.49249999999998</c:v>
                </c:pt>
                <c:pt idx="79986">
                  <c:v>-210.49049999999997</c:v>
                </c:pt>
                <c:pt idx="79987">
                  <c:v>-210.48849999999999</c:v>
                </c:pt>
                <c:pt idx="79988">
                  <c:v>-210.48649999999998</c:v>
                </c:pt>
                <c:pt idx="79989">
                  <c:v>-210.48449999999997</c:v>
                </c:pt>
                <c:pt idx="79990">
                  <c:v>-210.48249999999999</c:v>
                </c:pt>
                <c:pt idx="79991">
                  <c:v>-210.48049999999998</c:v>
                </c:pt>
                <c:pt idx="79992">
                  <c:v>-210.47849999999997</c:v>
                </c:pt>
                <c:pt idx="79993">
                  <c:v>-210.47649999999999</c:v>
                </c:pt>
                <c:pt idx="79994">
                  <c:v>-210.47449999999998</c:v>
                </c:pt>
                <c:pt idx="79995">
                  <c:v>-210.47249999999997</c:v>
                </c:pt>
                <c:pt idx="79996">
                  <c:v>-210.47049999999999</c:v>
                </c:pt>
                <c:pt idx="79997">
                  <c:v>-210.46849999999998</c:v>
                </c:pt>
                <c:pt idx="79998">
                  <c:v>-210.46649999999997</c:v>
                </c:pt>
                <c:pt idx="79999">
                  <c:v>-210.46449999999999</c:v>
                </c:pt>
                <c:pt idx="80000">
                  <c:v>-210.46249999999998</c:v>
                </c:pt>
                <c:pt idx="80001">
                  <c:v>-210.46049999999997</c:v>
                </c:pt>
                <c:pt idx="80002">
                  <c:v>-210.45849999999999</c:v>
                </c:pt>
                <c:pt idx="80003">
                  <c:v>-210.45649999999998</c:v>
                </c:pt>
                <c:pt idx="80004">
                  <c:v>-210.45449999999997</c:v>
                </c:pt>
                <c:pt idx="80005">
                  <c:v>-210.45249999999999</c:v>
                </c:pt>
                <c:pt idx="80006">
                  <c:v>-210.45049999999998</c:v>
                </c:pt>
                <c:pt idx="80007">
                  <c:v>-210.44849999999997</c:v>
                </c:pt>
                <c:pt idx="80008">
                  <c:v>-210.44649999999999</c:v>
                </c:pt>
                <c:pt idx="80009">
                  <c:v>-210.44449999999998</c:v>
                </c:pt>
                <c:pt idx="80010">
                  <c:v>-210.44249999999997</c:v>
                </c:pt>
                <c:pt idx="80011">
                  <c:v>-210.44049999999999</c:v>
                </c:pt>
                <c:pt idx="80012">
                  <c:v>-210.43849999999998</c:v>
                </c:pt>
                <c:pt idx="80013">
                  <c:v>-210.43649999999997</c:v>
                </c:pt>
                <c:pt idx="80014">
                  <c:v>-210.43449999999999</c:v>
                </c:pt>
                <c:pt idx="80015">
                  <c:v>-210.43249999999998</c:v>
                </c:pt>
                <c:pt idx="80016">
                  <c:v>-210.43049999999997</c:v>
                </c:pt>
                <c:pt idx="80017">
                  <c:v>-210.42849999999999</c:v>
                </c:pt>
                <c:pt idx="80018">
                  <c:v>-210.42649999999998</c:v>
                </c:pt>
                <c:pt idx="80019">
                  <c:v>-210.42449999999997</c:v>
                </c:pt>
                <c:pt idx="80020">
                  <c:v>-210.42249999999999</c:v>
                </c:pt>
                <c:pt idx="80021">
                  <c:v>-210.42049999999998</c:v>
                </c:pt>
                <c:pt idx="80022">
                  <c:v>-210.41849999999997</c:v>
                </c:pt>
                <c:pt idx="80023">
                  <c:v>-210.41649999999998</c:v>
                </c:pt>
                <c:pt idx="80024">
                  <c:v>-210.41449999999998</c:v>
                </c:pt>
                <c:pt idx="80025">
                  <c:v>-210.41249999999997</c:v>
                </c:pt>
                <c:pt idx="80026">
                  <c:v>-210.41049999999998</c:v>
                </c:pt>
                <c:pt idx="80027">
                  <c:v>-210.40849999999998</c:v>
                </c:pt>
                <c:pt idx="80028">
                  <c:v>-210.40649999999997</c:v>
                </c:pt>
                <c:pt idx="80029">
                  <c:v>-210.40449999999998</c:v>
                </c:pt>
                <c:pt idx="80030">
                  <c:v>-210.40249999999997</c:v>
                </c:pt>
                <c:pt idx="80031">
                  <c:v>-210.40049999999997</c:v>
                </c:pt>
                <c:pt idx="80032">
                  <c:v>-210.39849999999998</c:v>
                </c:pt>
                <c:pt idx="80033">
                  <c:v>-210.39649999999997</c:v>
                </c:pt>
                <c:pt idx="80034">
                  <c:v>-210.39449999999997</c:v>
                </c:pt>
                <c:pt idx="80035">
                  <c:v>-210.39249999999998</c:v>
                </c:pt>
                <c:pt idx="80036">
                  <c:v>-210.39049999999997</c:v>
                </c:pt>
                <c:pt idx="80037">
                  <c:v>-210.38849999999996</c:v>
                </c:pt>
                <c:pt idx="80038">
                  <c:v>-210.38649999999998</c:v>
                </c:pt>
                <c:pt idx="80039">
                  <c:v>-210.38449999999997</c:v>
                </c:pt>
                <c:pt idx="80040">
                  <c:v>-210.38249999999996</c:v>
                </c:pt>
                <c:pt idx="80041">
                  <c:v>-210.38049999999998</c:v>
                </c:pt>
                <c:pt idx="80042">
                  <c:v>-210.37849999999997</c:v>
                </c:pt>
                <c:pt idx="80043">
                  <c:v>-210.37649999999996</c:v>
                </c:pt>
                <c:pt idx="80044">
                  <c:v>-210.37449999999998</c:v>
                </c:pt>
                <c:pt idx="80045">
                  <c:v>-210.37249999999997</c:v>
                </c:pt>
                <c:pt idx="80046">
                  <c:v>-210.37049999999996</c:v>
                </c:pt>
                <c:pt idx="80047">
                  <c:v>-210.36849999999998</c:v>
                </c:pt>
                <c:pt idx="80048">
                  <c:v>-210.36649999999997</c:v>
                </c:pt>
                <c:pt idx="80049">
                  <c:v>-210.36449999999996</c:v>
                </c:pt>
                <c:pt idx="80050">
                  <c:v>-210.36249999999998</c:v>
                </c:pt>
                <c:pt idx="80051">
                  <c:v>-210.36049999999997</c:v>
                </c:pt>
                <c:pt idx="80052">
                  <c:v>-210.35849999999996</c:v>
                </c:pt>
                <c:pt idx="80053">
                  <c:v>-210.35649999999998</c:v>
                </c:pt>
                <c:pt idx="80054">
                  <c:v>-210.35449999999997</c:v>
                </c:pt>
                <c:pt idx="80055">
                  <c:v>-210.35249999999996</c:v>
                </c:pt>
                <c:pt idx="80056">
                  <c:v>-210.35049999999998</c:v>
                </c:pt>
                <c:pt idx="80057">
                  <c:v>-210.34849999999997</c:v>
                </c:pt>
                <c:pt idx="80058">
                  <c:v>-210.34649999999996</c:v>
                </c:pt>
                <c:pt idx="80059">
                  <c:v>-210.34449999999998</c:v>
                </c:pt>
                <c:pt idx="80060">
                  <c:v>-210.34249999999997</c:v>
                </c:pt>
                <c:pt idx="80061">
                  <c:v>-210.34049999999996</c:v>
                </c:pt>
                <c:pt idx="80062">
                  <c:v>-210.33849999999998</c:v>
                </c:pt>
                <c:pt idx="80063">
                  <c:v>-210.33649999999997</c:v>
                </c:pt>
                <c:pt idx="80064">
                  <c:v>-210.33449999999999</c:v>
                </c:pt>
                <c:pt idx="80065">
                  <c:v>-210.33249999999998</c:v>
                </c:pt>
                <c:pt idx="80066">
                  <c:v>-210.33049999999997</c:v>
                </c:pt>
                <c:pt idx="80067">
                  <c:v>-210.32849999999999</c:v>
                </c:pt>
                <c:pt idx="80068">
                  <c:v>-210.32649999999998</c:v>
                </c:pt>
                <c:pt idx="80069">
                  <c:v>-210.32449999999997</c:v>
                </c:pt>
                <c:pt idx="80070">
                  <c:v>-210.32249999999999</c:v>
                </c:pt>
                <c:pt idx="80071">
                  <c:v>-210.32049999999998</c:v>
                </c:pt>
                <c:pt idx="80072">
                  <c:v>-210.31849999999997</c:v>
                </c:pt>
                <c:pt idx="80073">
                  <c:v>-210.31649999999999</c:v>
                </c:pt>
                <c:pt idx="80074">
                  <c:v>-210.31449999999998</c:v>
                </c:pt>
                <c:pt idx="80075">
                  <c:v>-210.31249999999997</c:v>
                </c:pt>
                <c:pt idx="80076">
                  <c:v>-210.31049999999999</c:v>
                </c:pt>
                <c:pt idx="80077">
                  <c:v>-210.30849999999998</c:v>
                </c:pt>
                <c:pt idx="80078">
                  <c:v>-210.30649999999997</c:v>
                </c:pt>
                <c:pt idx="80079">
                  <c:v>-210.30449999999999</c:v>
                </c:pt>
                <c:pt idx="80080">
                  <c:v>-210.30249999999998</c:v>
                </c:pt>
                <c:pt idx="80081">
                  <c:v>-210.30049999999997</c:v>
                </c:pt>
                <c:pt idx="80082">
                  <c:v>-210.29849999999999</c:v>
                </c:pt>
                <c:pt idx="80083">
                  <c:v>-210.29649999999998</c:v>
                </c:pt>
                <c:pt idx="80084">
                  <c:v>-210.29449999999997</c:v>
                </c:pt>
                <c:pt idx="80085">
                  <c:v>-210.29249999999999</c:v>
                </c:pt>
                <c:pt idx="80086">
                  <c:v>-210.29049999999998</c:v>
                </c:pt>
                <c:pt idx="80087">
                  <c:v>-210.28849999999997</c:v>
                </c:pt>
                <c:pt idx="80088">
                  <c:v>-210.28649999999999</c:v>
                </c:pt>
                <c:pt idx="80089">
                  <c:v>-210.28449999999998</c:v>
                </c:pt>
                <c:pt idx="80090">
                  <c:v>-210.28249999999997</c:v>
                </c:pt>
                <c:pt idx="80091">
                  <c:v>-210.28049999999999</c:v>
                </c:pt>
                <c:pt idx="80092">
                  <c:v>-210.27849999999998</c:v>
                </c:pt>
                <c:pt idx="80093">
                  <c:v>-210.27649999999997</c:v>
                </c:pt>
                <c:pt idx="80094">
                  <c:v>-210.27449999999999</c:v>
                </c:pt>
                <c:pt idx="80095">
                  <c:v>-210.27249999999998</c:v>
                </c:pt>
                <c:pt idx="80096">
                  <c:v>-210.27049999999997</c:v>
                </c:pt>
                <c:pt idx="80097">
                  <c:v>-210.26849999999999</c:v>
                </c:pt>
                <c:pt idx="80098">
                  <c:v>-210.26649999999998</c:v>
                </c:pt>
                <c:pt idx="80099">
                  <c:v>-210.26449999999997</c:v>
                </c:pt>
                <c:pt idx="80100">
                  <c:v>-210.26249999999999</c:v>
                </c:pt>
                <c:pt idx="80101">
                  <c:v>-210.26049999999998</c:v>
                </c:pt>
                <c:pt idx="80102">
                  <c:v>-210.25849999999997</c:v>
                </c:pt>
                <c:pt idx="80103">
                  <c:v>-210.25649999999999</c:v>
                </c:pt>
                <c:pt idx="80104">
                  <c:v>-210.25449999999998</c:v>
                </c:pt>
                <c:pt idx="80105">
                  <c:v>-210.25249999999997</c:v>
                </c:pt>
                <c:pt idx="80106">
                  <c:v>-210.25049999999999</c:v>
                </c:pt>
                <c:pt idx="80107">
                  <c:v>-210.24849999999998</c:v>
                </c:pt>
                <c:pt idx="80108">
                  <c:v>-210.24649999999997</c:v>
                </c:pt>
                <c:pt idx="80109">
                  <c:v>-210.24449999999999</c:v>
                </c:pt>
                <c:pt idx="80110">
                  <c:v>-210.24249999999998</c:v>
                </c:pt>
                <c:pt idx="80111">
                  <c:v>-210.24049999999997</c:v>
                </c:pt>
                <c:pt idx="80112">
                  <c:v>-210.23849999999999</c:v>
                </c:pt>
                <c:pt idx="80113">
                  <c:v>-210.23649999999998</c:v>
                </c:pt>
                <c:pt idx="80114">
                  <c:v>-210.23449999999997</c:v>
                </c:pt>
                <c:pt idx="80115">
                  <c:v>-210.23249999999999</c:v>
                </c:pt>
                <c:pt idx="80116">
                  <c:v>-210.23049999999998</c:v>
                </c:pt>
                <c:pt idx="80117">
                  <c:v>-210.22849999999997</c:v>
                </c:pt>
                <c:pt idx="80118">
                  <c:v>-210.22649999999999</c:v>
                </c:pt>
                <c:pt idx="80119">
                  <c:v>-210.22449999999998</c:v>
                </c:pt>
                <c:pt idx="80120">
                  <c:v>-210.22249999999997</c:v>
                </c:pt>
                <c:pt idx="80121">
                  <c:v>-210.22049999999999</c:v>
                </c:pt>
                <c:pt idx="80122">
                  <c:v>-210.21849999999998</c:v>
                </c:pt>
                <c:pt idx="80123">
                  <c:v>-210.21649999999997</c:v>
                </c:pt>
                <c:pt idx="80124">
                  <c:v>-210.21449999999999</c:v>
                </c:pt>
                <c:pt idx="80125">
                  <c:v>-210.21249999999998</c:v>
                </c:pt>
                <c:pt idx="80126">
                  <c:v>-210.21049999999997</c:v>
                </c:pt>
                <c:pt idx="80127">
                  <c:v>-210.20849999999999</c:v>
                </c:pt>
                <c:pt idx="80128">
                  <c:v>-210.20649999999998</c:v>
                </c:pt>
                <c:pt idx="80129">
                  <c:v>-210.20449999999997</c:v>
                </c:pt>
                <c:pt idx="80130">
                  <c:v>-210.20249999999999</c:v>
                </c:pt>
                <c:pt idx="80131">
                  <c:v>-210.20049999999998</c:v>
                </c:pt>
                <c:pt idx="80132">
                  <c:v>-210.19849999999997</c:v>
                </c:pt>
                <c:pt idx="80133">
                  <c:v>-210.19649999999999</c:v>
                </c:pt>
                <c:pt idx="80134">
                  <c:v>-210.19449999999998</c:v>
                </c:pt>
                <c:pt idx="80135">
                  <c:v>-210.19249999999997</c:v>
                </c:pt>
                <c:pt idx="80136">
                  <c:v>-210.19049999999999</c:v>
                </c:pt>
                <c:pt idx="80137">
                  <c:v>-210.18849999999998</c:v>
                </c:pt>
                <c:pt idx="80138">
                  <c:v>-210.18649999999997</c:v>
                </c:pt>
                <c:pt idx="80139">
                  <c:v>-210.18449999999999</c:v>
                </c:pt>
                <c:pt idx="80140">
                  <c:v>-210.18249999999998</c:v>
                </c:pt>
                <c:pt idx="80141">
                  <c:v>-210.18049999999997</c:v>
                </c:pt>
                <c:pt idx="80142">
                  <c:v>-210.17849999999999</c:v>
                </c:pt>
                <c:pt idx="80143">
                  <c:v>-210.17649999999998</c:v>
                </c:pt>
                <c:pt idx="80144">
                  <c:v>-210.17449999999997</c:v>
                </c:pt>
                <c:pt idx="80145">
                  <c:v>-210.17249999999999</c:v>
                </c:pt>
                <c:pt idx="80146">
                  <c:v>-210.17049999999998</c:v>
                </c:pt>
                <c:pt idx="80147">
                  <c:v>-210.16849999999997</c:v>
                </c:pt>
                <c:pt idx="80148">
                  <c:v>-210.16649999999998</c:v>
                </c:pt>
                <c:pt idx="80149">
                  <c:v>-210.16449999999998</c:v>
                </c:pt>
                <c:pt idx="80150">
                  <c:v>-210.16249999999997</c:v>
                </c:pt>
                <c:pt idx="80151">
                  <c:v>-210.16049999999998</c:v>
                </c:pt>
                <c:pt idx="80152">
                  <c:v>-210.15849999999998</c:v>
                </c:pt>
                <c:pt idx="80153">
                  <c:v>-210.15649999999997</c:v>
                </c:pt>
                <c:pt idx="80154">
                  <c:v>-210.15449999999998</c:v>
                </c:pt>
                <c:pt idx="80155">
                  <c:v>-210.15249999999997</c:v>
                </c:pt>
                <c:pt idx="80156">
                  <c:v>-210.15049999999997</c:v>
                </c:pt>
                <c:pt idx="80157">
                  <c:v>-210.14849999999998</c:v>
                </c:pt>
                <c:pt idx="80158">
                  <c:v>-210.14649999999997</c:v>
                </c:pt>
                <c:pt idx="80159">
                  <c:v>-210.14449999999997</c:v>
                </c:pt>
                <c:pt idx="80160">
                  <c:v>-210.14249999999998</c:v>
                </c:pt>
                <c:pt idx="80161">
                  <c:v>-210.14049999999997</c:v>
                </c:pt>
                <c:pt idx="80162">
                  <c:v>-210.13849999999996</c:v>
                </c:pt>
                <c:pt idx="80163">
                  <c:v>-210.13649999999998</c:v>
                </c:pt>
                <c:pt idx="80164">
                  <c:v>-210.13449999999997</c:v>
                </c:pt>
                <c:pt idx="80165">
                  <c:v>-210.13249999999996</c:v>
                </c:pt>
                <c:pt idx="80166">
                  <c:v>-210.13049999999998</c:v>
                </c:pt>
                <c:pt idx="80167">
                  <c:v>-210.12849999999997</c:v>
                </c:pt>
                <c:pt idx="80168">
                  <c:v>-210.12649999999996</c:v>
                </c:pt>
                <c:pt idx="80169">
                  <c:v>-210.12449999999998</c:v>
                </c:pt>
                <c:pt idx="80170">
                  <c:v>-210.12249999999997</c:v>
                </c:pt>
                <c:pt idx="80171">
                  <c:v>-210.12049999999996</c:v>
                </c:pt>
                <c:pt idx="80172">
                  <c:v>-210.11849999999998</c:v>
                </c:pt>
                <c:pt idx="80173">
                  <c:v>-210.11649999999997</c:v>
                </c:pt>
                <c:pt idx="80174">
                  <c:v>-210.11449999999996</c:v>
                </c:pt>
                <c:pt idx="80175">
                  <c:v>-210.11249999999998</c:v>
                </c:pt>
                <c:pt idx="80176">
                  <c:v>-210.11049999999997</c:v>
                </c:pt>
                <c:pt idx="80177">
                  <c:v>-210.10849999999996</c:v>
                </c:pt>
                <c:pt idx="80178">
                  <c:v>-210.10649999999998</c:v>
                </c:pt>
                <c:pt idx="80179">
                  <c:v>-210.10449999999997</c:v>
                </c:pt>
                <c:pt idx="80180">
                  <c:v>-210.10249999999996</c:v>
                </c:pt>
                <c:pt idx="80181">
                  <c:v>-210.10049999999998</c:v>
                </c:pt>
                <c:pt idx="80182">
                  <c:v>-210.09849999999997</c:v>
                </c:pt>
                <c:pt idx="80183">
                  <c:v>-210.09649999999996</c:v>
                </c:pt>
                <c:pt idx="80184">
                  <c:v>-210.09449999999998</c:v>
                </c:pt>
                <c:pt idx="80185">
                  <c:v>-210.09249999999997</c:v>
                </c:pt>
                <c:pt idx="80186">
                  <c:v>-210.09049999999996</c:v>
                </c:pt>
                <c:pt idx="80187">
                  <c:v>-210.08849999999998</c:v>
                </c:pt>
                <c:pt idx="80188">
                  <c:v>-210.08649999999997</c:v>
                </c:pt>
                <c:pt idx="80189">
                  <c:v>-210.08449999999999</c:v>
                </c:pt>
                <c:pt idx="80190">
                  <c:v>-210.08249999999998</c:v>
                </c:pt>
                <c:pt idx="80191">
                  <c:v>-210.08049999999997</c:v>
                </c:pt>
                <c:pt idx="80192">
                  <c:v>-210.07849999999999</c:v>
                </c:pt>
                <c:pt idx="80193">
                  <c:v>-210.07649999999998</c:v>
                </c:pt>
                <c:pt idx="80194">
                  <c:v>-210.07449999999997</c:v>
                </c:pt>
                <c:pt idx="80195">
                  <c:v>-210.07249999999999</c:v>
                </c:pt>
                <c:pt idx="80196">
                  <c:v>-210.07049999999998</c:v>
                </c:pt>
                <c:pt idx="80197">
                  <c:v>-210.06849999999997</c:v>
                </c:pt>
                <c:pt idx="80198">
                  <c:v>-210.06649999999999</c:v>
                </c:pt>
                <c:pt idx="80199">
                  <c:v>-210.06449999999998</c:v>
                </c:pt>
                <c:pt idx="80200">
                  <c:v>-210.06249999999997</c:v>
                </c:pt>
                <c:pt idx="80201">
                  <c:v>-210.06049999999999</c:v>
                </c:pt>
                <c:pt idx="80202">
                  <c:v>-210.05849999999998</c:v>
                </c:pt>
                <c:pt idx="80203">
                  <c:v>-210.05649999999997</c:v>
                </c:pt>
                <c:pt idx="80204">
                  <c:v>-210.05449999999999</c:v>
                </c:pt>
                <c:pt idx="80205">
                  <c:v>-210.05249999999998</c:v>
                </c:pt>
                <c:pt idx="80206">
                  <c:v>-210.05049999999997</c:v>
                </c:pt>
                <c:pt idx="80207">
                  <c:v>-210.04849999999999</c:v>
                </c:pt>
                <c:pt idx="80208">
                  <c:v>-210.04649999999998</c:v>
                </c:pt>
                <c:pt idx="80209">
                  <c:v>-210.04449999999997</c:v>
                </c:pt>
                <c:pt idx="80210">
                  <c:v>-210.04249999999999</c:v>
                </c:pt>
                <c:pt idx="80211">
                  <c:v>-210.04049999999998</c:v>
                </c:pt>
                <c:pt idx="80212">
                  <c:v>-210.03849999999997</c:v>
                </c:pt>
                <c:pt idx="80213">
                  <c:v>-210.03649999999999</c:v>
                </c:pt>
                <c:pt idx="80214">
                  <c:v>-210.03449999999998</c:v>
                </c:pt>
                <c:pt idx="80215">
                  <c:v>-210.03249999999997</c:v>
                </c:pt>
                <c:pt idx="80216">
                  <c:v>-210.03049999999999</c:v>
                </c:pt>
                <c:pt idx="80217">
                  <c:v>-210.02849999999998</c:v>
                </c:pt>
                <c:pt idx="80218">
                  <c:v>-210.02649999999997</c:v>
                </c:pt>
                <c:pt idx="80219">
                  <c:v>-210.02449999999999</c:v>
                </c:pt>
                <c:pt idx="80220">
                  <c:v>-210.02249999999998</c:v>
                </c:pt>
                <c:pt idx="80221">
                  <c:v>-210.02049999999997</c:v>
                </c:pt>
                <c:pt idx="80222">
                  <c:v>-210.01849999999999</c:v>
                </c:pt>
                <c:pt idx="80223">
                  <c:v>-210.01649999999998</c:v>
                </c:pt>
                <c:pt idx="80224">
                  <c:v>-210.01449999999997</c:v>
                </c:pt>
                <c:pt idx="80225">
                  <c:v>-210.01249999999999</c:v>
                </c:pt>
                <c:pt idx="80226">
                  <c:v>-210.01049999999998</c:v>
                </c:pt>
                <c:pt idx="80227">
                  <c:v>-210.00849999999997</c:v>
                </c:pt>
                <c:pt idx="80228">
                  <c:v>-210.00649999999999</c:v>
                </c:pt>
                <c:pt idx="80229">
                  <c:v>-210.00449999999998</c:v>
                </c:pt>
                <c:pt idx="80230">
                  <c:v>-210.00249999999997</c:v>
                </c:pt>
                <c:pt idx="80231">
                  <c:v>-210.00049999999999</c:v>
                </c:pt>
                <c:pt idx="80232">
                  <c:v>-209.99849999999998</c:v>
                </c:pt>
                <c:pt idx="80233">
                  <c:v>-209.99649999999997</c:v>
                </c:pt>
                <c:pt idx="80234">
                  <c:v>-209.99449999999999</c:v>
                </c:pt>
                <c:pt idx="80235">
                  <c:v>-209.99249999999998</c:v>
                </c:pt>
                <c:pt idx="80236">
                  <c:v>-209.99049999999997</c:v>
                </c:pt>
                <c:pt idx="80237">
                  <c:v>-209.98849999999999</c:v>
                </c:pt>
                <c:pt idx="80238">
                  <c:v>-209.98649999999998</c:v>
                </c:pt>
                <c:pt idx="80239">
                  <c:v>-209.98449999999997</c:v>
                </c:pt>
                <c:pt idx="80240">
                  <c:v>-209.98249999999999</c:v>
                </c:pt>
                <c:pt idx="80241">
                  <c:v>-209.98049999999998</c:v>
                </c:pt>
                <c:pt idx="80242">
                  <c:v>-209.97849999999997</c:v>
                </c:pt>
                <c:pt idx="80243">
                  <c:v>-209.97649999999999</c:v>
                </c:pt>
                <c:pt idx="80244">
                  <c:v>-209.97449999999998</c:v>
                </c:pt>
                <c:pt idx="80245">
                  <c:v>-209.97249999999997</c:v>
                </c:pt>
                <c:pt idx="80246">
                  <c:v>-209.97049999999999</c:v>
                </c:pt>
                <c:pt idx="80247">
                  <c:v>-209.96849999999998</c:v>
                </c:pt>
                <c:pt idx="80248">
                  <c:v>-209.96649999999997</c:v>
                </c:pt>
                <c:pt idx="80249">
                  <c:v>-209.96449999999999</c:v>
                </c:pt>
                <c:pt idx="80250">
                  <c:v>-209.96249999999998</c:v>
                </c:pt>
                <c:pt idx="80251">
                  <c:v>-209.96049999999997</c:v>
                </c:pt>
                <c:pt idx="80252">
                  <c:v>-209.95849999999999</c:v>
                </c:pt>
                <c:pt idx="80253">
                  <c:v>-209.95649999999998</c:v>
                </c:pt>
                <c:pt idx="80254">
                  <c:v>-209.95449999999997</c:v>
                </c:pt>
                <c:pt idx="80255">
                  <c:v>-209.95249999999999</c:v>
                </c:pt>
                <c:pt idx="80256">
                  <c:v>-209.95049999999998</c:v>
                </c:pt>
                <c:pt idx="80257">
                  <c:v>-209.94849999999997</c:v>
                </c:pt>
                <c:pt idx="80258">
                  <c:v>-209.94649999999999</c:v>
                </c:pt>
                <c:pt idx="80259">
                  <c:v>-209.94449999999998</c:v>
                </c:pt>
                <c:pt idx="80260">
                  <c:v>-209.94249999999997</c:v>
                </c:pt>
                <c:pt idx="80261">
                  <c:v>-209.94049999999999</c:v>
                </c:pt>
                <c:pt idx="80262">
                  <c:v>-209.93849999999998</c:v>
                </c:pt>
                <c:pt idx="80263">
                  <c:v>-209.93649999999997</c:v>
                </c:pt>
                <c:pt idx="80264">
                  <c:v>-209.93449999999999</c:v>
                </c:pt>
                <c:pt idx="80265">
                  <c:v>-209.93249999999998</c:v>
                </c:pt>
                <c:pt idx="80266">
                  <c:v>-209.93049999999997</c:v>
                </c:pt>
                <c:pt idx="80267">
                  <c:v>-209.92849999999999</c:v>
                </c:pt>
                <c:pt idx="80268">
                  <c:v>-209.92649999999998</c:v>
                </c:pt>
                <c:pt idx="80269">
                  <c:v>-209.92449999999997</c:v>
                </c:pt>
                <c:pt idx="80270">
                  <c:v>-209.92249999999999</c:v>
                </c:pt>
                <c:pt idx="80271">
                  <c:v>-209.92049999999998</c:v>
                </c:pt>
                <c:pt idx="80272">
                  <c:v>-209.91849999999997</c:v>
                </c:pt>
                <c:pt idx="80273">
                  <c:v>-209.91649999999998</c:v>
                </c:pt>
                <c:pt idx="80274">
                  <c:v>-209.91449999999998</c:v>
                </c:pt>
                <c:pt idx="80275">
                  <c:v>-209.91249999999997</c:v>
                </c:pt>
                <c:pt idx="80276">
                  <c:v>-209.91049999999998</c:v>
                </c:pt>
                <c:pt idx="80277">
                  <c:v>-209.90849999999998</c:v>
                </c:pt>
                <c:pt idx="80278">
                  <c:v>-209.90649999999997</c:v>
                </c:pt>
                <c:pt idx="80279">
                  <c:v>-209.90449999999998</c:v>
                </c:pt>
                <c:pt idx="80280">
                  <c:v>-209.90249999999997</c:v>
                </c:pt>
                <c:pt idx="80281">
                  <c:v>-209.90049999999997</c:v>
                </c:pt>
                <c:pt idx="80282">
                  <c:v>-209.89849999999998</c:v>
                </c:pt>
                <c:pt idx="80283">
                  <c:v>-209.89649999999997</c:v>
                </c:pt>
                <c:pt idx="80284">
                  <c:v>-209.89449999999997</c:v>
                </c:pt>
                <c:pt idx="80285">
                  <c:v>-209.89249999999998</c:v>
                </c:pt>
                <c:pt idx="80286">
                  <c:v>-209.89049999999997</c:v>
                </c:pt>
                <c:pt idx="80287">
                  <c:v>-209.88849999999996</c:v>
                </c:pt>
                <c:pt idx="80288">
                  <c:v>-209.88649999999998</c:v>
                </c:pt>
                <c:pt idx="80289">
                  <c:v>-209.88449999999997</c:v>
                </c:pt>
                <c:pt idx="80290">
                  <c:v>-209.88249999999996</c:v>
                </c:pt>
                <c:pt idx="80291">
                  <c:v>-209.88049999999998</c:v>
                </c:pt>
                <c:pt idx="80292">
                  <c:v>-209.87849999999997</c:v>
                </c:pt>
                <c:pt idx="80293">
                  <c:v>-209.87649999999996</c:v>
                </c:pt>
                <c:pt idx="80294">
                  <c:v>-209.87449999999998</c:v>
                </c:pt>
                <c:pt idx="80295">
                  <c:v>-209.87249999999997</c:v>
                </c:pt>
                <c:pt idx="80296">
                  <c:v>-209.87049999999996</c:v>
                </c:pt>
                <c:pt idx="80297">
                  <c:v>-209.86849999999998</c:v>
                </c:pt>
                <c:pt idx="80298">
                  <c:v>-209.86649999999997</c:v>
                </c:pt>
                <c:pt idx="80299">
                  <c:v>-209.86449999999996</c:v>
                </c:pt>
                <c:pt idx="80300">
                  <c:v>-209.86249999999998</c:v>
                </c:pt>
                <c:pt idx="80301">
                  <c:v>-209.86049999999997</c:v>
                </c:pt>
                <c:pt idx="80302">
                  <c:v>-209.85849999999996</c:v>
                </c:pt>
                <c:pt idx="80303">
                  <c:v>-209.85649999999998</c:v>
                </c:pt>
                <c:pt idx="80304">
                  <c:v>-209.85449999999997</c:v>
                </c:pt>
                <c:pt idx="80305">
                  <c:v>-209.85249999999996</c:v>
                </c:pt>
                <c:pt idx="80306">
                  <c:v>-209.85049999999998</c:v>
                </c:pt>
                <c:pt idx="80307">
                  <c:v>-209.84849999999997</c:v>
                </c:pt>
                <c:pt idx="80308">
                  <c:v>-209.84649999999996</c:v>
                </c:pt>
                <c:pt idx="80309">
                  <c:v>-209.84449999999998</c:v>
                </c:pt>
                <c:pt idx="80310">
                  <c:v>-209.84249999999997</c:v>
                </c:pt>
                <c:pt idx="80311">
                  <c:v>-209.84049999999996</c:v>
                </c:pt>
                <c:pt idx="80312">
                  <c:v>-209.83849999999998</c:v>
                </c:pt>
                <c:pt idx="80313">
                  <c:v>-209.83649999999997</c:v>
                </c:pt>
                <c:pt idx="80314">
                  <c:v>-209.83449999999999</c:v>
                </c:pt>
                <c:pt idx="80315">
                  <c:v>-209.83249999999998</c:v>
                </c:pt>
                <c:pt idx="80316">
                  <c:v>-209.83049999999997</c:v>
                </c:pt>
                <c:pt idx="80317">
                  <c:v>-209.82849999999999</c:v>
                </c:pt>
                <c:pt idx="80318">
                  <c:v>-209.82649999999998</c:v>
                </c:pt>
                <c:pt idx="80319">
                  <c:v>-209.82449999999997</c:v>
                </c:pt>
                <c:pt idx="80320">
                  <c:v>-209.82249999999999</c:v>
                </c:pt>
                <c:pt idx="80321">
                  <c:v>-209.82049999999998</c:v>
                </c:pt>
                <c:pt idx="80322">
                  <c:v>-209.81849999999997</c:v>
                </c:pt>
                <c:pt idx="80323">
                  <c:v>-209.81649999999999</c:v>
                </c:pt>
                <c:pt idx="80324">
                  <c:v>-209.81449999999998</c:v>
                </c:pt>
                <c:pt idx="80325">
                  <c:v>-209.81249999999997</c:v>
                </c:pt>
                <c:pt idx="80326">
                  <c:v>-209.81049999999999</c:v>
                </c:pt>
                <c:pt idx="80327">
                  <c:v>-209.80849999999998</c:v>
                </c:pt>
                <c:pt idx="80328">
                  <c:v>-209.80649999999997</c:v>
                </c:pt>
                <c:pt idx="80329">
                  <c:v>-209.80449999999999</c:v>
                </c:pt>
                <c:pt idx="80330">
                  <c:v>-209.80249999999998</c:v>
                </c:pt>
                <c:pt idx="80331">
                  <c:v>-209.80049999999997</c:v>
                </c:pt>
                <c:pt idx="80332">
                  <c:v>-209.79849999999999</c:v>
                </c:pt>
                <c:pt idx="80333">
                  <c:v>-209.79649999999998</c:v>
                </c:pt>
                <c:pt idx="80334">
                  <c:v>-209.79449999999997</c:v>
                </c:pt>
                <c:pt idx="80335">
                  <c:v>-209.79249999999999</c:v>
                </c:pt>
                <c:pt idx="80336">
                  <c:v>-209.79049999999998</c:v>
                </c:pt>
                <c:pt idx="80337">
                  <c:v>-209.78849999999997</c:v>
                </c:pt>
                <c:pt idx="80338">
                  <c:v>-209.78649999999999</c:v>
                </c:pt>
                <c:pt idx="80339">
                  <c:v>-209.78449999999998</c:v>
                </c:pt>
                <c:pt idx="80340">
                  <c:v>-209.78249999999997</c:v>
                </c:pt>
                <c:pt idx="80341">
                  <c:v>-209.78049999999999</c:v>
                </c:pt>
                <c:pt idx="80342">
                  <c:v>-209.77849999999998</c:v>
                </c:pt>
                <c:pt idx="80343">
                  <c:v>-209.77649999999997</c:v>
                </c:pt>
                <c:pt idx="80344">
                  <c:v>-209.77449999999999</c:v>
                </c:pt>
                <c:pt idx="80345">
                  <c:v>-209.77249999999998</c:v>
                </c:pt>
                <c:pt idx="80346">
                  <c:v>-209.77049999999997</c:v>
                </c:pt>
                <c:pt idx="80347">
                  <c:v>-209.76849999999999</c:v>
                </c:pt>
                <c:pt idx="80348">
                  <c:v>-209.76649999999998</c:v>
                </c:pt>
                <c:pt idx="80349">
                  <c:v>-209.76449999999997</c:v>
                </c:pt>
                <c:pt idx="80350">
                  <c:v>-209.76249999999999</c:v>
                </c:pt>
                <c:pt idx="80351">
                  <c:v>-209.76049999999998</c:v>
                </c:pt>
                <c:pt idx="80352">
                  <c:v>-209.75849999999997</c:v>
                </c:pt>
                <c:pt idx="80353">
                  <c:v>-209.75649999999999</c:v>
                </c:pt>
                <c:pt idx="80354">
                  <c:v>-209.75449999999998</c:v>
                </c:pt>
                <c:pt idx="80355">
                  <c:v>-209.75249999999997</c:v>
                </c:pt>
                <c:pt idx="80356">
                  <c:v>-209.75049999999999</c:v>
                </c:pt>
                <c:pt idx="80357">
                  <c:v>-209.74849999999998</c:v>
                </c:pt>
                <c:pt idx="80358">
                  <c:v>-209.74649999999997</c:v>
                </c:pt>
                <c:pt idx="80359">
                  <c:v>-209.74449999999999</c:v>
                </c:pt>
                <c:pt idx="80360">
                  <c:v>-209.74249999999998</c:v>
                </c:pt>
                <c:pt idx="80361">
                  <c:v>-209.74049999999997</c:v>
                </c:pt>
                <c:pt idx="80362">
                  <c:v>-209.73849999999999</c:v>
                </c:pt>
                <c:pt idx="80363">
                  <c:v>-209.73649999999998</c:v>
                </c:pt>
                <c:pt idx="80364">
                  <c:v>-209.73449999999997</c:v>
                </c:pt>
                <c:pt idx="80365">
                  <c:v>-209.73249999999999</c:v>
                </c:pt>
                <c:pt idx="80366">
                  <c:v>-209.73049999999998</c:v>
                </c:pt>
                <c:pt idx="80367">
                  <c:v>-209.72849999999997</c:v>
                </c:pt>
                <c:pt idx="80368">
                  <c:v>-209.72649999999999</c:v>
                </c:pt>
                <c:pt idx="80369">
                  <c:v>-209.72449999999998</c:v>
                </c:pt>
                <c:pt idx="80370">
                  <c:v>-209.72249999999997</c:v>
                </c:pt>
                <c:pt idx="80371">
                  <c:v>-209.72049999999999</c:v>
                </c:pt>
                <c:pt idx="80372">
                  <c:v>-209.71849999999998</c:v>
                </c:pt>
                <c:pt idx="80373">
                  <c:v>-209.71649999999997</c:v>
                </c:pt>
                <c:pt idx="80374">
                  <c:v>-209.71449999999999</c:v>
                </c:pt>
                <c:pt idx="80375">
                  <c:v>-209.71249999999998</c:v>
                </c:pt>
                <c:pt idx="80376">
                  <c:v>-209.71049999999997</c:v>
                </c:pt>
                <c:pt idx="80377">
                  <c:v>-209.70849999999999</c:v>
                </c:pt>
                <c:pt idx="80378">
                  <c:v>-209.70649999999998</c:v>
                </c:pt>
                <c:pt idx="80379">
                  <c:v>-209.70449999999997</c:v>
                </c:pt>
                <c:pt idx="80380">
                  <c:v>-209.70249999999999</c:v>
                </c:pt>
                <c:pt idx="80381">
                  <c:v>-209.70049999999998</c:v>
                </c:pt>
                <c:pt idx="80382">
                  <c:v>-209.69849999999997</c:v>
                </c:pt>
                <c:pt idx="80383">
                  <c:v>-209.69649999999999</c:v>
                </c:pt>
                <c:pt idx="80384">
                  <c:v>-209.69449999999998</c:v>
                </c:pt>
                <c:pt idx="80385">
                  <c:v>-209.69249999999997</c:v>
                </c:pt>
                <c:pt idx="80386">
                  <c:v>-209.69049999999999</c:v>
                </c:pt>
                <c:pt idx="80387">
                  <c:v>-209.68849999999998</c:v>
                </c:pt>
                <c:pt idx="80388">
                  <c:v>-209.68649999999997</c:v>
                </c:pt>
                <c:pt idx="80389">
                  <c:v>-209.68449999999999</c:v>
                </c:pt>
                <c:pt idx="80390">
                  <c:v>-209.68249999999998</c:v>
                </c:pt>
                <c:pt idx="80391">
                  <c:v>-209.68049999999997</c:v>
                </c:pt>
                <c:pt idx="80392">
                  <c:v>-209.67849999999999</c:v>
                </c:pt>
                <c:pt idx="80393">
                  <c:v>-209.67649999999998</c:v>
                </c:pt>
                <c:pt idx="80394">
                  <c:v>-209.67449999999997</c:v>
                </c:pt>
                <c:pt idx="80395">
                  <c:v>-209.67249999999999</c:v>
                </c:pt>
                <c:pt idx="80396">
                  <c:v>-209.67049999999998</c:v>
                </c:pt>
                <c:pt idx="80397">
                  <c:v>-209.66849999999997</c:v>
                </c:pt>
                <c:pt idx="80398">
                  <c:v>-209.66649999999998</c:v>
                </c:pt>
                <c:pt idx="80399">
                  <c:v>-209.66449999999998</c:v>
                </c:pt>
                <c:pt idx="80400">
                  <c:v>-209.66249999999997</c:v>
                </c:pt>
                <c:pt idx="80401">
                  <c:v>-209.66049999999998</c:v>
                </c:pt>
                <c:pt idx="80402">
                  <c:v>-209.65849999999998</c:v>
                </c:pt>
                <c:pt idx="80403">
                  <c:v>-209.65649999999997</c:v>
                </c:pt>
                <c:pt idx="80404">
                  <c:v>-209.65449999999998</c:v>
                </c:pt>
                <c:pt idx="80405">
                  <c:v>-209.65249999999997</c:v>
                </c:pt>
                <c:pt idx="80406">
                  <c:v>-209.65049999999997</c:v>
                </c:pt>
                <c:pt idx="80407">
                  <c:v>-209.64849999999998</c:v>
                </c:pt>
                <c:pt idx="80408">
                  <c:v>-209.64649999999997</c:v>
                </c:pt>
                <c:pt idx="80409">
                  <c:v>-209.64449999999997</c:v>
                </c:pt>
                <c:pt idx="80410">
                  <c:v>-209.64249999999998</c:v>
                </c:pt>
                <c:pt idx="80411">
                  <c:v>-209.64049999999997</c:v>
                </c:pt>
                <c:pt idx="80412">
                  <c:v>-209.63849999999996</c:v>
                </c:pt>
                <c:pt idx="80413">
                  <c:v>-209.63649999999998</c:v>
                </c:pt>
                <c:pt idx="80414">
                  <c:v>-209.63449999999997</c:v>
                </c:pt>
                <c:pt idx="80415">
                  <c:v>-209.63249999999996</c:v>
                </c:pt>
                <c:pt idx="80416">
                  <c:v>-209.63049999999998</c:v>
                </c:pt>
                <c:pt idx="80417">
                  <c:v>-209.62849999999997</c:v>
                </c:pt>
                <c:pt idx="80418">
                  <c:v>-209.62649999999996</c:v>
                </c:pt>
                <c:pt idx="80419">
                  <c:v>-209.62449999999998</c:v>
                </c:pt>
                <c:pt idx="80420">
                  <c:v>-209.62249999999997</c:v>
                </c:pt>
                <c:pt idx="80421">
                  <c:v>-209.62049999999996</c:v>
                </c:pt>
                <c:pt idx="80422">
                  <c:v>-209.61849999999998</c:v>
                </c:pt>
                <c:pt idx="80423">
                  <c:v>-209.61649999999997</c:v>
                </c:pt>
                <c:pt idx="80424">
                  <c:v>-209.61449999999996</c:v>
                </c:pt>
                <c:pt idx="80425">
                  <c:v>-209.61249999999998</c:v>
                </c:pt>
                <c:pt idx="80426">
                  <c:v>-209.61049999999997</c:v>
                </c:pt>
                <c:pt idx="80427">
                  <c:v>-209.60849999999996</c:v>
                </c:pt>
                <c:pt idx="80428">
                  <c:v>-209.60649999999998</c:v>
                </c:pt>
                <c:pt idx="80429">
                  <c:v>-209.60449999999997</c:v>
                </c:pt>
                <c:pt idx="80430">
                  <c:v>-209.60249999999996</c:v>
                </c:pt>
                <c:pt idx="80431">
                  <c:v>-209.60049999999998</c:v>
                </c:pt>
                <c:pt idx="80432">
                  <c:v>-209.59849999999997</c:v>
                </c:pt>
                <c:pt idx="80433">
                  <c:v>-209.59649999999996</c:v>
                </c:pt>
                <c:pt idx="80434">
                  <c:v>-209.59449999999998</c:v>
                </c:pt>
                <c:pt idx="80435">
                  <c:v>-209.59249999999997</c:v>
                </c:pt>
                <c:pt idx="80436">
                  <c:v>-209.59049999999996</c:v>
                </c:pt>
                <c:pt idx="80437">
                  <c:v>-209.58849999999998</c:v>
                </c:pt>
                <c:pt idx="80438">
                  <c:v>-209.58649999999997</c:v>
                </c:pt>
                <c:pt idx="80439">
                  <c:v>-209.58449999999999</c:v>
                </c:pt>
                <c:pt idx="80440">
                  <c:v>-209.58249999999998</c:v>
                </c:pt>
                <c:pt idx="80441">
                  <c:v>-209.58049999999997</c:v>
                </c:pt>
                <c:pt idx="80442">
                  <c:v>-209.57849999999999</c:v>
                </c:pt>
                <c:pt idx="80443">
                  <c:v>-209.57649999999998</c:v>
                </c:pt>
                <c:pt idx="80444">
                  <c:v>-209.57449999999997</c:v>
                </c:pt>
                <c:pt idx="80445">
                  <c:v>-209.57249999999999</c:v>
                </c:pt>
                <c:pt idx="80446">
                  <c:v>-209.57049999999998</c:v>
                </c:pt>
                <c:pt idx="80447">
                  <c:v>-209.56849999999997</c:v>
                </c:pt>
                <c:pt idx="80448">
                  <c:v>-209.56649999999999</c:v>
                </c:pt>
                <c:pt idx="80449">
                  <c:v>-209.56449999999998</c:v>
                </c:pt>
                <c:pt idx="80450">
                  <c:v>-209.56249999999997</c:v>
                </c:pt>
                <c:pt idx="80451">
                  <c:v>-209.56049999999999</c:v>
                </c:pt>
                <c:pt idx="80452">
                  <c:v>-209.55849999999998</c:v>
                </c:pt>
                <c:pt idx="80453">
                  <c:v>-209.55649999999997</c:v>
                </c:pt>
                <c:pt idx="80454">
                  <c:v>-209.55449999999999</c:v>
                </c:pt>
                <c:pt idx="80455">
                  <c:v>-209.55249999999998</c:v>
                </c:pt>
                <c:pt idx="80456">
                  <c:v>-209.55049999999997</c:v>
                </c:pt>
                <c:pt idx="80457">
                  <c:v>-209.54849999999999</c:v>
                </c:pt>
                <c:pt idx="80458">
                  <c:v>-209.54649999999998</c:v>
                </c:pt>
                <c:pt idx="80459">
                  <c:v>-209.54449999999997</c:v>
                </c:pt>
                <c:pt idx="80460">
                  <c:v>-209.54249999999999</c:v>
                </c:pt>
                <c:pt idx="80461">
                  <c:v>-209.54049999999998</c:v>
                </c:pt>
                <c:pt idx="80462">
                  <c:v>-209.53849999999997</c:v>
                </c:pt>
                <c:pt idx="80463">
                  <c:v>-209.53649999999999</c:v>
                </c:pt>
                <c:pt idx="80464">
                  <c:v>-209.53449999999998</c:v>
                </c:pt>
                <c:pt idx="80465">
                  <c:v>-209.53249999999997</c:v>
                </c:pt>
                <c:pt idx="80466">
                  <c:v>-209.53049999999999</c:v>
                </c:pt>
                <c:pt idx="80467">
                  <c:v>-209.52849999999998</c:v>
                </c:pt>
                <c:pt idx="80468">
                  <c:v>-209.52649999999997</c:v>
                </c:pt>
                <c:pt idx="80469">
                  <c:v>-209.52449999999999</c:v>
                </c:pt>
                <c:pt idx="80470">
                  <c:v>-209.52249999999998</c:v>
                </c:pt>
                <c:pt idx="80471">
                  <c:v>-209.52049999999997</c:v>
                </c:pt>
                <c:pt idx="80472">
                  <c:v>-209.51849999999999</c:v>
                </c:pt>
                <c:pt idx="80473">
                  <c:v>-209.51649999999998</c:v>
                </c:pt>
                <c:pt idx="80474">
                  <c:v>-209.51449999999997</c:v>
                </c:pt>
                <c:pt idx="80475">
                  <c:v>-209.51249999999999</c:v>
                </c:pt>
                <c:pt idx="80476">
                  <c:v>-209.51049999999998</c:v>
                </c:pt>
                <c:pt idx="80477">
                  <c:v>-209.50849999999997</c:v>
                </c:pt>
                <c:pt idx="80478">
                  <c:v>-209.50649999999999</c:v>
                </c:pt>
                <c:pt idx="80479">
                  <c:v>-209.50449999999998</c:v>
                </c:pt>
                <c:pt idx="80480">
                  <c:v>-209.50249999999997</c:v>
                </c:pt>
                <c:pt idx="80481">
                  <c:v>-209.50049999999999</c:v>
                </c:pt>
                <c:pt idx="80482">
                  <c:v>-209.49849999999998</c:v>
                </c:pt>
                <c:pt idx="80483">
                  <c:v>-209.49649999999997</c:v>
                </c:pt>
                <c:pt idx="80484">
                  <c:v>-209.49449999999999</c:v>
                </c:pt>
                <c:pt idx="80485">
                  <c:v>-209.49249999999998</c:v>
                </c:pt>
                <c:pt idx="80486">
                  <c:v>-209.49049999999997</c:v>
                </c:pt>
                <c:pt idx="80487">
                  <c:v>-209.48849999999999</c:v>
                </c:pt>
                <c:pt idx="80488">
                  <c:v>-209.48649999999998</c:v>
                </c:pt>
                <c:pt idx="80489">
                  <c:v>-209.48449999999997</c:v>
                </c:pt>
                <c:pt idx="80490">
                  <c:v>-209.48249999999999</c:v>
                </c:pt>
                <c:pt idx="80491">
                  <c:v>-209.48049999999998</c:v>
                </c:pt>
                <c:pt idx="80492">
                  <c:v>-209.47849999999997</c:v>
                </c:pt>
                <c:pt idx="80493">
                  <c:v>-209.47649999999999</c:v>
                </c:pt>
                <c:pt idx="80494">
                  <c:v>-209.47449999999998</c:v>
                </c:pt>
                <c:pt idx="80495">
                  <c:v>-209.47249999999997</c:v>
                </c:pt>
                <c:pt idx="80496">
                  <c:v>-209.47049999999999</c:v>
                </c:pt>
                <c:pt idx="80497">
                  <c:v>-209.46849999999998</c:v>
                </c:pt>
                <c:pt idx="80498">
                  <c:v>-209.46649999999997</c:v>
                </c:pt>
                <c:pt idx="80499">
                  <c:v>-209.46449999999999</c:v>
                </c:pt>
                <c:pt idx="80500">
                  <c:v>-209.46249999999998</c:v>
                </c:pt>
                <c:pt idx="80501">
                  <c:v>-209.46049999999997</c:v>
                </c:pt>
                <c:pt idx="80502">
                  <c:v>-209.45849999999999</c:v>
                </c:pt>
                <c:pt idx="80503">
                  <c:v>-209.45649999999998</c:v>
                </c:pt>
                <c:pt idx="80504">
                  <c:v>-209.45449999999997</c:v>
                </c:pt>
                <c:pt idx="80505">
                  <c:v>-209.45249999999999</c:v>
                </c:pt>
                <c:pt idx="80506">
                  <c:v>-209.45049999999998</c:v>
                </c:pt>
                <c:pt idx="80507">
                  <c:v>-209.44849999999997</c:v>
                </c:pt>
                <c:pt idx="80508">
                  <c:v>-209.44649999999999</c:v>
                </c:pt>
                <c:pt idx="80509">
                  <c:v>-209.44449999999998</c:v>
                </c:pt>
                <c:pt idx="80510">
                  <c:v>-209.44249999999997</c:v>
                </c:pt>
                <c:pt idx="80511">
                  <c:v>-209.44049999999999</c:v>
                </c:pt>
                <c:pt idx="80512">
                  <c:v>-209.43849999999998</c:v>
                </c:pt>
                <c:pt idx="80513">
                  <c:v>-209.43649999999997</c:v>
                </c:pt>
                <c:pt idx="80514">
                  <c:v>-209.43449999999999</c:v>
                </c:pt>
                <c:pt idx="80515">
                  <c:v>-209.43249999999998</c:v>
                </c:pt>
                <c:pt idx="80516">
                  <c:v>-209.43049999999997</c:v>
                </c:pt>
                <c:pt idx="80517">
                  <c:v>-209.42849999999999</c:v>
                </c:pt>
                <c:pt idx="80518">
                  <c:v>-209.42649999999998</c:v>
                </c:pt>
                <c:pt idx="80519">
                  <c:v>-209.42449999999997</c:v>
                </c:pt>
                <c:pt idx="80520">
                  <c:v>-209.42249999999999</c:v>
                </c:pt>
                <c:pt idx="80521">
                  <c:v>-209.42049999999998</c:v>
                </c:pt>
                <c:pt idx="80522">
                  <c:v>-209.41849999999997</c:v>
                </c:pt>
                <c:pt idx="80523">
                  <c:v>-209.41649999999998</c:v>
                </c:pt>
                <c:pt idx="80524">
                  <c:v>-209.41449999999998</c:v>
                </c:pt>
                <c:pt idx="80525">
                  <c:v>-209.41249999999997</c:v>
                </c:pt>
                <c:pt idx="80526">
                  <c:v>-209.41049999999998</c:v>
                </c:pt>
                <c:pt idx="80527">
                  <c:v>-209.40849999999998</c:v>
                </c:pt>
                <c:pt idx="80528">
                  <c:v>-209.40649999999997</c:v>
                </c:pt>
                <c:pt idx="80529">
                  <c:v>-209.40449999999998</c:v>
                </c:pt>
                <c:pt idx="80530">
                  <c:v>-209.40249999999997</c:v>
                </c:pt>
                <c:pt idx="80531">
                  <c:v>-209.40049999999997</c:v>
                </c:pt>
                <c:pt idx="80532">
                  <c:v>-209.39849999999998</c:v>
                </c:pt>
                <c:pt idx="80533">
                  <c:v>-209.39649999999997</c:v>
                </c:pt>
                <c:pt idx="80534">
                  <c:v>-209.39449999999997</c:v>
                </c:pt>
                <c:pt idx="80535">
                  <c:v>-209.39249999999998</c:v>
                </c:pt>
                <c:pt idx="80536">
                  <c:v>-209.39049999999997</c:v>
                </c:pt>
                <c:pt idx="80537">
                  <c:v>-209.38849999999996</c:v>
                </c:pt>
                <c:pt idx="80538">
                  <c:v>-209.38649999999998</c:v>
                </c:pt>
                <c:pt idx="80539">
                  <c:v>-209.38449999999997</c:v>
                </c:pt>
                <c:pt idx="80540">
                  <c:v>-209.38249999999996</c:v>
                </c:pt>
                <c:pt idx="80541">
                  <c:v>-209.38049999999998</c:v>
                </c:pt>
                <c:pt idx="80542">
                  <c:v>-209.37849999999997</c:v>
                </c:pt>
                <c:pt idx="80543">
                  <c:v>-209.37649999999996</c:v>
                </c:pt>
                <c:pt idx="80544">
                  <c:v>-209.37449999999998</c:v>
                </c:pt>
                <c:pt idx="80545">
                  <c:v>-209.37249999999997</c:v>
                </c:pt>
                <c:pt idx="80546">
                  <c:v>-209.37049999999996</c:v>
                </c:pt>
                <c:pt idx="80547">
                  <c:v>-209.36849999999998</c:v>
                </c:pt>
                <c:pt idx="80548">
                  <c:v>-209.36649999999997</c:v>
                </c:pt>
                <c:pt idx="80549">
                  <c:v>-209.36449999999996</c:v>
                </c:pt>
                <c:pt idx="80550">
                  <c:v>-209.36249999999998</c:v>
                </c:pt>
                <c:pt idx="80551">
                  <c:v>-209.36049999999997</c:v>
                </c:pt>
                <c:pt idx="80552">
                  <c:v>-209.35849999999996</c:v>
                </c:pt>
                <c:pt idx="80553">
                  <c:v>-209.35649999999998</c:v>
                </c:pt>
                <c:pt idx="80554">
                  <c:v>-209.35449999999997</c:v>
                </c:pt>
                <c:pt idx="80555">
                  <c:v>-209.35249999999996</c:v>
                </c:pt>
                <c:pt idx="80556">
                  <c:v>-209.35049999999998</c:v>
                </c:pt>
                <c:pt idx="80557">
                  <c:v>-209.34849999999997</c:v>
                </c:pt>
                <c:pt idx="80558">
                  <c:v>-209.34649999999996</c:v>
                </c:pt>
                <c:pt idx="80559">
                  <c:v>-209.34449999999998</c:v>
                </c:pt>
                <c:pt idx="80560">
                  <c:v>-209.34249999999997</c:v>
                </c:pt>
                <c:pt idx="80561">
                  <c:v>-209.34049999999996</c:v>
                </c:pt>
                <c:pt idx="80562">
                  <c:v>-209.33849999999998</c:v>
                </c:pt>
                <c:pt idx="80563">
                  <c:v>-209.33649999999997</c:v>
                </c:pt>
                <c:pt idx="80564">
                  <c:v>-209.33449999999999</c:v>
                </c:pt>
                <c:pt idx="80565">
                  <c:v>-209.33249999999998</c:v>
                </c:pt>
                <c:pt idx="80566">
                  <c:v>-209.33049999999997</c:v>
                </c:pt>
                <c:pt idx="80567">
                  <c:v>-209.32849999999999</c:v>
                </c:pt>
                <c:pt idx="80568">
                  <c:v>-209.32649999999998</c:v>
                </c:pt>
                <c:pt idx="80569">
                  <c:v>-209.32449999999997</c:v>
                </c:pt>
                <c:pt idx="80570">
                  <c:v>-209.32249999999999</c:v>
                </c:pt>
                <c:pt idx="80571">
                  <c:v>-209.32049999999998</c:v>
                </c:pt>
                <c:pt idx="80572">
                  <c:v>-209.31849999999997</c:v>
                </c:pt>
                <c:pt idx="80573">
                  <c:v>-209.31649999999999</c:v>
                </c:pt>
                <c:pt idx="80574">
                  <c:v>-209.31449999999998</c:v>
                </c:pt>
                <c:pt idx="80575">
                  <c:v>-209.31249999999997</c:v>
                </c:pt>
                <c:pt idx="80576">
                  <c:v>-209.31049999999999</c:v>
                </c:pt>
                <c:pt idx="80577">
                  <c:v>-209.30849999999998</c:v>
                </c:pt>
                <c:pt idx="80578">
                  <c:v>-209.30649999999997</c:v>
                </c:pt>
                <c:pt idx="80579">
                  <c:v>-209.30449999999999</c:v>
                </c:pt>
                <c:pt idx="80580">
                  <c:v>-209.30249999999998</c:v>
                </c:pt>
                <c:pt idx="80581">
                  <c:v>-209.30049999999997</c:v>
                </c:pt>
                <c:pt idx="80582">
                  <c:v>-209.29849999999999</c:v>
                </c:pt>
                <c:pt idx="80583">
                  <c:v>-209.29649999999998</c:v>
                </c:pt>
                <c:pt idx="80584">
                  <c:v>-209.29449999999997</c:v>
                </c:pt>
                <c:pt idx="80585">
                  <c:v>-209.29249999999999</c:v>
                </c:pt>
                <c:pt idx="80586">
                  <c:v>-209.29049999999998</c:v>
                </c:pt>
                <c:pt idx="80587">
                  <c:v>-209.28849999999997</c:v>
                </c:pt>
                <c:pt idx="80588">
                  <c:v>-209.28649999999999</c:v>
                </c:pt>
                <c:pt idx="80589">
                  <c:v>-209.28449999999998</c:v>
                </c:pt>
                <c:pt idx="80590">
                  <c:v>-209.28249999999997</c:v>
                </c:pt>
                <c:pt idx="80591">
                  <c:v>-209.28049999999999</c:v>
                </c:pt>
                <c:pt idx="80592">
                  <c:v>-209.27849999999998</c:v>
                </c:pt>
                <c:pt idx="80593">
                  <c:v>-209.27649999999997</c:v>
                </c:pt>
                <c:pt idx="80594">
                  <c:v>-209.27449999999999</c:v>
                </c:pt>
                <c:pt idx="80595">
                  <c:v>-209.27249999999998</c:v>
                </c:pt>
                <c:pt idx="80596">
                  <c:v>-209.27049999999997</c:v>
                </c:pt>
                <c:pt idx="80597">
                  <c:v>-209.26849999999999</c:v>
                </c:pt>
                <c:pt idx="80598">
                  <c:v>-209.26649999999998</c:v>
                </c:pt>
                <c:pt idx="80599">
                  <c:v>-209.26449999999997</c:v>
                </c:pt>
                <c:pt idx="80600">
                  <c:v>-209.26249999999999</c:v>
                </c:pt>
                <c:pt idx="80601">
                  <c:v>-209.26049999999998</c:v>
                </c:pt>
                <c:pt idx="80602">
                  <c:v>-209.25849999999997</c:v>
                </c:pt>
                <c:pt idx="80603">
                  <c:v>-209.25649999999999</c:v>
                </c:pt>
                <c:pt idx="80604">
                  <c:v>-209.25449999999998</c:v>
                </c:pt>
                <c:pt idx="80605">
                  <c:v>-209.25249999999997</c:v>
                </c:pt>
                <c:pt idx="80606">
                  <c:v>-209.25049999999999</c:v>
                </c:pt>
                <c:pt idx="80607">
                  <c:v>-209.24849999999998</c:v>
                </c:pt>
                <c:pt idx="80608">
                  <c:v>-209.24649999999997</c:v>
                </c:pt>
                <c:pt idx="80609">
                  <c:v>-209.24449999999999</c:v>
                </c:pt>
                <c:pt idx="80610">
                  <c:v>-209.24249999999998</c:v>
                </c:pt>
                <c:pt idx="80611">
                  <c:v>-209.24049999999997</c:v>
                </c:pt>
                <c:pt idx="80612">
                  <c:v>-209.23849999999999</c:v>
                </c:pt>
                <c:pt idx="80613">
                  <c:v>-209.23649999999998</c:v>
                </c:pt>
                <c:pt idx="80614">
                  <c:v>-209.23449999999997</c:v>
                </c:pt>
                <c:pt idx="80615">
                  <c:v>-209.23249999999999</c:v>
                </c:pt>
                <c:pt idx="80616">
                  <c:v>-209.23049999999998</c:v>
                </c:pt>
                <c:pt idx="80617">
                  <c:v>-209.22849999999997</c:v>
                </c:pt>
                <c:pt idx="80618">
                  <c:v>-209.22649999999999</c:v>
                </c:pt>
                <c:pt idx="80619">
                  <c:v>-209.22449999999998</c:v>
                </c:pt>
                <c:pt idx="80620">
                  <c:v>-209.22249999999997</c:v>
                </c:pt>
                <c:pt idx="80621">
                  <c:v>-209.22049999999999</c:v>
                </c:pt>
                <c:pt idx="80622">
                  <c:v>-209.21849999999998</c:v>
                </c:pt>
                <c:pt idx="80623">
                  <c:v>-209.21649999999997</c:v>
                </c:pt>
                <c:pt idx="80624">
                  <c:v>-209.21449999999999</c:v>
                </c:pt>
                <c:pt idx="80625">
                  <c:v>-209.21249999999998</c:v>
                </c:pt>
                <c:pt idx="80626">
                  <c:v>-209.21049999999997</c:v>
                </c:pt>
                <c:pt idx="80627">
                  <c:v>-209.20849999999999</c:v>
                </c:pt>
                <c:pt idx="80628">
                  <c:v>-209.20649999999998</c:v>
                </c:pt>
                <c:pt idx="80629">
                  <c:v>-209.20449999999997</c:v>
                </c:pt>
                <c:pt idx="80630">
                  <c:v>-209.20249999999999</c:v>
                </c:pt>
                <c:pt idx="80631">
                  <c:v>-209.20049999999998</c:v>
                </c:pt>
                <c:pt idx="80632">
                  <c:v>-209.19849999999997</c:v>
                </c:pt>
                <c:pt idx="80633">
                  <c:v>-209.19649999999999</c:v>
                </c:pt>
                <c:pt idx="80634">
                  <c:v>-209.19449999999998</c:v>
                </c:pt>
                <c:pt idx="80635">
                  <c:v>-209.19249999999997</c:v>
                </c:pt>
                <c:pt idx="80636">
                  <c:v>-209.19049999999999</c:v>
                </c:pt>
                <c:pt idx="80637">
                  <c:v>-209.18849999999998</c:v>
                </c:pt>
                <c:pt idx="80638">
                  <c:v>-209.18649999999997</c:v>
                </c:pt>
                <c:pt idx="80639">
                  <c:v>-209.18449999999999</c:v>
                </c:pt>
                <c:pt idx="80640">
                  <c:v>-209.18249999999998</c:v>
                </c:pt>
                <c:pt idx="80641">
                  <c:v>-209.18049999999997</c:v>
                </c:pt>
                <c:pt idx="80642">
                  <c:v>-209.17849999999999</c:v>
                </c:pt>
                <c:pt idx="80643">
                  <c:v>-209.17649999999998</c:v>
                </c:pt>
                <c:pt idx="80644">
                  <c:v>-209.17449999999997</c:v>
                </c:pt>
                <c:pt idx="80645">
                  <c:v>-209.17249999999999</c:v>
                </c:pt>
                <c:pt idx="80646">
                  <c:v>-209.17049999999998</c:v>
                </c:pt>
                <c:pt idx="80647">
                  <c:v>-209.16849999999997</c:v>
                </c:pt>
                <c:pt idx="80648">
                  <c:v>-209.16649999999998</c:v>
                </c:pt>
                <c:pt idx="80649">
                  <c:v>-209.16449999999998</c:v>
                </c:pt>
                <c:pt idx="80650">
                  <c:v>-209.16249999999997</c:v>
                </c:pt>
                <c:pt idx="80651">
                  <c:v>-209.16049999999998</c:v>
                </c:pt>
                <c:pt idx="80652">
                  <c:v>-209.15849999999998</c:v>
                </c:pt>
                <c:pt idx="80653">
                  <c:v>-209.15649999999997</c:v>
                </c:pt>
                <c:pt idx="80654">
                  <c:v>-209.15449999999998</c:v>
                </c:pt>
                <c:pt idx="80655">
                  <c:v>-209.15249999999997</c:v>
                </c:pt>
                <c:pt idx="80656">
                  <c:v>-209.15049999999997</c:v>
                </c:pt>
                <c:pt idx="80657">
                  <c:v>-209.14849999999998</c:v>
                </c:pt>
                <c:pt idx="80658">
                  <c:v>-209.14649999999997</c:v>
                </c:pt>
                <c:pt idx="80659">
                  <c:v>-209.14449999999997</c:v>
                </c:pt>
                <c:pt idx="80660">
                  <c:v>-209.14249999999998</c:v>
                </c:pt>
                <c:pt idx="80661">
                  <c:v>-209.14049999999997</c:v>
                </c:pt>
                <c:pt idx="80662">
                  <c:v>-209.13849999999996</c:v>
                </c:pt>
                <c:pt idx="80663">
                  <c:v>-209.13649999999998</c:v>
                </c:pt>
                <c:pt idx="80664">
                  <c:v>-209.13449999999997</c:v>
                </c:pt>
                <c:pt idx="80665">
                  <c:v>-209.13249999999996</c:v>
                </c:pt>
                <c:pt idx="80666">
                  <c:v>-209.13049999999998</c:v>
                </c:pt>
                <c:pt idx="80667">
                  <c:v>-209.12849999999997</c:v>
                </c:pt>
                <c:pt idx="80668">
                  <c:v>-209.12649999999996</c:v>
                </c:pt>
                <c:pt idx="80669">
                  <c:v>-209.12449999999998</c:v>
                </c:pt>
                <c:pt idx="80670">
                  <c:v>-209.12249999999997</c:v>
                </c:pt>
                <c:pt idx="80671">
                  <c:v>-209.12049999999996</c:v>
                </c:pt>
                <c:pt idx="80672">
                  <c:v>-209.11849999999998</c:v>
                </c:pt>
                <c:pt idx="80673">
                  <c:v>-209.11649999999997</c:v>
                </c:pt>
                <c:pt idx="80674">
                  <c:v>-209.11449999999996</c:v>
                </c:pt>
                <c:pt idx="80675">
                  <c:v>-209.11249999999998</c:v>
                </c:pt>
                <c:pt idx="80676">
                  <c:v>-209.11049999999997</c:v>
                </c:pt>
                <c:pt idx="80677">
                  <c:v>-209.10849999999996</c:v>
                </c:pt>
                <c:pt idx="80678">
                  <c:v>-209.10649999999998</c:v>
                </c:pt>
                <c:pt idx="80679">
                  <c:v>-209.10449999999997</c:v>
                </c:pt>
                <c:pt idx="80680">
                  <c:v>-209.10249999999996</c:v>
                </c:pt>
                <c:pt idx="80681">
                  <c:v>-209.10049999999998</c:v>
                </c:pt>
                <c:pt idx="80682">
                  <c:v>-209.09849999999997</c:v>
                </c:pt>
                <c:pt idx="80683">
                  <c:v>-209.09649999999996</c:v>
                </c:pt>
                <c:pt idx="80684">
                  <c:v>-209.09449999999998</c:v>
                </c:pt>
                <c:pt idx="80685">
                  <c:v>-209.09249999999997</c:v>
                </c:pt>
                <c:pt idx="80686">
                  <c:v>-209.09049999999996</c:v>
                </c:pt>
                <c:pt idx="80687">
                  <c:v>-209.08849999999998</c:v>
                </c:pt>
                <c:pt idx="80688">
                  <c:v>-209.08649999999997</c:v>
                </c:pt>
                <c:pt idx="80689">
                  <c:v>-209.08449999999999</c:v>
                </c:pt>
                <c:pt idx="80690">
                  <c:v>-209.08249999999998</c:v>
                </c:pt>
                <c:pt idx="80691">
                  <c:v>-209.08049999999997</c:v>
                </c:pt>
                <c:pt idx="80692">
                  <c:v>-209.07849999999999</c:v>
                </c:pt>
                <c:pt idx="80693">
                  <c:v>-209.07649999999998</c:v>
                </c:pt>
                <c:pt idx="80694">
                  <c:v>-209.07449999999997</c:v>
                </c:pt>
                <c:pt idx="80695">
                  <c:v>-209.07249999999999</c:v>
                </c:pt>
                <c:pt idx="80696">
                  <c:v>-209.07049999999998</c:v>
                </c:pt>
                <c:pt idx="80697">
                  <c:v>-209.06849999999997</c:v>
                </c:pt>
                <c:pt idx="80698">
                  <c:v>-209.06649999999999</c:v>
                </c:pt>
                <c:pt idx="80699">
                  <c:v>-209.06449999999998</c:v>
                </c:pt>
                <c:pt idx="80700">
                  <c:v>-209.06249999999997</c:v>
                </c:pt>
                <c:pt idx="80701">
                  <c:v>-209.06049999999999</c:v>
                </c:pt>
                <c:pt idx="80702">
                  <c:v>-209.05849999999998</c:v>
                </c:pt>
                <c:pt idx="80703">
                  <c:v>-209.05649999999997</c:v>
                </c:pt>
                <c:pt idx="80704">
                  <c:v>-209.05449999999999</c:v>
                </c:pt>
                <c:pt idx="80705">
                  <c:v>-209.05249999999998</c:v>
                </c:pt>
                <c:pt idx="80706">
                  <c:v>-209.05049999999997</c:v>
                </c:pt>
                <c:pt idx="80707">
                  <c:v>-209.04849999999999</c:v>
                </c:pt>
                <c:pt idx="80708">
                  <c:v>-209.04649999999998</c:v>
                </c:pt>
                <c:pt idx="80709">
                  <c:v>-209.04449999999997</c:v>
                </c:pt>
                <c:pt idx="80710">
                  <c:v>-209.04249999999999</c:v>
                </c:pt>
                <c:pt idx="80711">
                  <c:v>-209.04049999999998</c:v>
                </c:pt>
                <c:pt idx="80712">
                  <c:v>-209.03849999999997</c:v>
                </c:pt>
                <c:pt idx="80713">
                  <c:v>-209.03649999999999</c:v>
                </c:pt>
                <c:pt idx="80714">
                  <c:v>-209.03449999999998</c:v>
                </c:pt>
                <c:pt idx="80715">
                  <c:v>-209.03249999999997</c:v>
                </c:pt>
                <c:pt idx="80716">
                  <c:v>-209.03049999999999</c:v>
                </c:pt>
                <c:pt idx="80717">
                  <c:v>-209.02849999999998</c:v>
                </c:pt>
                <c:pt idx="80718">
                  <c:v>-209.02649999999997</c:v>
                </c:pt>
                <c:pt idx="80719">
                  <c:v>-209.02449999999999</c:v>
                </c:pt>
                <c:pt idx="80720">
                  <c:v>-209.02249999999998</c:v>
                </c:pt>
                <c:pt idx="80721">
                  <c:v>-209.02049999999997</c:v>
                </c:pt>
                <c:pt idx="80722">
                  <c:v>-209.01849999999999</c:v>
                </c:pt>
                <c:pt idx="80723">
                  <c:v>-209.01649999999998</c:v>
                </c:pt>
                <c:pt idx="80724">
                  <c:v>-209.01449999999997</c:v>
                </c:pt>
                <c:pt idx="80725">
                  <c:v>-209.01249999999999</c:v>
                </c:pt>
                <c:pt idx="80726">
                  <c:v>-209.01049999999998</c:v>
                </c:pt>
                <c:pt idx="80727">
                  <c:v>-209.00849999999997</c:v>
                </c:pt>
                <c:pt idx="80728">
                  <c:v>-209.00649999999999</c:v>
                </c:pt>
                <c:pt idx="80729">
                  <c:v>-209.00449999999998</c:v>
                </c:pt>
                <c:pt idx="80730">
                  <c:v>-209.00249999999997</c:v>
                </c:pt>
                <c:pt idx="80731">
                  <c:v>-209.00049999999999</c:v>
                </c:pt>
                <c:pt idx="80732">
                  <c:v>-208.99849999999998</c:v>
                </c:pt>
                <c:pt idx="80733">
                  <c:v>-208.99649999999997</c:v>
                </c:pt>
                <c:pt idx="80734">
                  <c:v>-208.99449999999999</c:v>
                </c:pt>
                <c:pt idx="80735">
                  <c:v>-208.99249999999998</c:v>
                </c:pt>
                <c:pt idx="80736">
                  <c:v>-208.99049999999997</c:v>
                </c:pt>
                <c:pt idx="80737">
                  <c:v>-208.98849999999999</c:v>
                </c:pt>
                <c:pt idx="80738">
                  <c:v>-208.98649999999998</c:v>
                </c:pt>
                <c:pt idx="80739">
                  <c:v>-208.98449999999997</c:v>
                </c:pt>
                <c:pt idx="80740">
                  <c:v>-208.98249999999999</c:v>
                </c:pt>
                <c:pt idx="80741">
                  <c:v>-208.98049999999998</c:v>
                </c:pt>
                <c:pt idx="80742">
                  <c:v>-208.97849999999997</c:v>
                </c:pt>
                <c:pt idx="80743">
                  <c:v>-208.97649999999999</c:v>
                </c:pt>
                <c:pt idx="80744">
                  <c:v>-208.97449999999998</c:v>
                </c:pt>
                <c:pt idx="80745">
                  <c:v>-208.97249999999997</c:v>
                </c:pt>
                <c:pt idx="80746">
                  <c:v>-208.97049999999999</c:v>
                </c:pt>
                <c:pt idx="80747">
                  <c:v>-208.96849999999998</c:v>
                </c:pt>
                <c:pt idx="80748">
                  <c:v>-208.96649999999997</c:v>
                </c:pt>
                <c:pt idx="80749">
                  <c:v>-208.96449999999999</c:v>
                </c:pt>
                <c:pt idx="80750">
                  <c:v>-208.96249999999998</c:v>
                </c:pt>
                <c:pt idx="80751">
                  <c:v>-208.96049999999997</c:v>
                </c:pt>
                <c:pt idx="80752">
                  <c:v>-208.95849999999999</c:v>
                </c:pt>
                <c:pt idx="80753">
                  <c:v>-208.95649999999998</c:v>
                </c:pt>
                <c:pt idx="80754">
                  <c:v>-208.95449999999997</c:v>
                </c:pt>
                <c:pt idx="80755">
                  <c:v>-208.95249999999999</c:v>
                </c:pt>
                <c:pt idx="80756">
                  <c:v>-208.95049999999998</c:v>
                </c:pt>
                <c:pt idx="80757">
                  <c:v>-208.94849999999997</c:v>
                </c:pt>
                <c:pt idx="80758">
                  <c:v>-208.94649999999999</c:v>
                </c:pt>
                <c:pt idx="80759">
                  <c:v>-208.94449999999998</c:v>
                </c:pt>
                <c:pt idx="80760">
                  <c:v>-208.94249999999997</c:v>
                </c:pt>
                <c:pt idx="80761">
                  <c:v>-208.94049999999999</c:v>
                </c:pt>
                <c:pt idx="80762">
                  <c:v>-208.93849999999998</c:v>
                </c:pt>
                <c:pt idx="80763">
                  <c:v>-208.93649999999997</c:v>
                </c:pt>
                <c:pt idx="80764">
                  <c:v>-208.93449999999999</c:v>
                </c:pt>
                <c:pt idx="80765">
                  <c:v>-208.93249999999998</c:v>
                </c:pt>
                <c:pt idx="80766">
                  <c:v>-208.93049999999997</c:v>
                </c:pt>
                <c:pt idx="80767">
                  <c:v>-208.92849999999999</c:v>
                </c:pt>
                <c:pt idx="80768">
                  <c:v>-208.92649999999998</c:v>
                </c:pt>
                <c:pt idx="80769">
                  <c:v>-208.92449999999997</c:v>
                </c:pt>
                <c:pt idx="80770">
                  <c:v>-208.92249999999999</c:v>
                </c:pt>
                <c:pt idx="80771">
                  <c:v>-208.92049999999998</c:v>
                </c:pt>
                <c:pt idx="80772">
                  <c:v>-208.91849999999997</c:v>
                </c:pt>
                <c:pt idx="80773">
                  <c:v>-208.91649999999998</c:v>
                </c:pt>
                <c:pt idx="80774">
                  <c:v>-208.91449999999998</c:v>
                </c:pt>
                <c:pt idx="80775">
                  <c:v>-208.91249999999997</c:v>
                </c:pt>
                <c:pt idx="80776">
                  <c:v>-208.91049999999998</c:v>
                </c:pt>
                <c:pt idx="80777">
                  <c:v>-208.90849999999998</c:v>
                </c:pt>
                <c:pt idx="80778">
                  <c:v>-208.90649999999997</c:v>
                </c:pt>
                <c:pt idx="80779">
                  <c:v>-208.90449999999998</c:v>
                </c:pt>
                <c:pt idx="80780">
                  <c:v>-208.90249999999997</c:v>
                </c:pt>
                <c:pt idx="80781">
                  <c:v>-208.90049999999997</c:v>
                </c:pt>
                <c:pt idx="80782">
                  <c:v>-208.89849999999998</c:v>
                </c:pt>
                <c:pt idx="80783">
                  <c:v>-208.89649999999997</c:v>
                </c:pt>
                <c:pt idx="80784">
                  <c:v>-208.89449999999997</c:v>
                </c:pt>
                <c:pt idx="80785">
                  <c:v>-208.89249999999998</c:v>
                </c:pt>
                <c:pt idx="80786">
                  <c:v>-208.89049999999997</c:v>
                </c:pt>
                <c:pt idx="80787">
                  <c:v>-208.88849999999996</c:v>
                </c:pt>
                <c:pt idx="80788">
                  <c:v>-208.88649999999998</c:v>
                </c:pt>
                <c:pt idx="80789">
                  <c:v>-208.88449999999997</c:v>
                </c:pt>
                <c:pt idx="80790">
                  <c:v>-208.88249999999996</c:v>
                </c:pt>
                <c:pt idx="80791">
                  <c:v>-208.88049999999998</c:v>
                </c:pt>
                <c:pt idx="80792">
                  <c:v>-208.87849999999997</c:v>
                </c:pt>
                <c:pt idx="80793">
                  <c:v>-208.87649999999996</c:v>
                </c:pt>
                <c:pt idx="80794">
                  <c:v>-208.87449999999998</c:v>
                </c:pt>
                <c:pt idx="80795">
                  <c:v>-208.87249999999997</c:v>
                </c:pt>
                <c:pt idx="80796">
                  <c:v>-208.87049999999996</c:v>
                </c:pt>
                <c:pt idx="80797">
                  <c:v>-208.86849999999998</c:v>
                </c:pt>
                <c:pt idx="80798">
                  <c:v>-208.86649999999997</c:v>
                </c:pt>
                <c:pt idx="80799">
                  <c:v>-208.86449999999996</c:v>
                </c:pt>
                <c:pt idx="80800">
                  <c:v>-208.86249999999998</c:v>
                </c:pt>
                <c:pt idx="80801">
                  <c:v>-208.86049999999997</c:v>
                </c:pt>
                <c:pt idx="80802">
                  <c:v>-208.85849999999996</c:v>
                </c:pt>
                <c:pt idx="80803">
                  <c:v>-208.85649999999998</c:v>
                </c:pt>
                <c:pt idx="80804">
                  <c:v>-208.85449999999997</c:v>
                </c:pt>
                <c:pt idx="80805">
                  <c:v>-208.85249999999996</c:v>
                </c:pt>
                <c:pt idx="80806">
                  <c:v>-208.85049999999998</c:v>
                </c:pt>
                <c:pt idx="80807">
                  <c:v>-208.84849999999997</c:v>
                </c:pt>
                <c:pt idx="80808">
                  <c:v>-208.84649999999996</c:v>
                </c:pt>
                <c:pt idx="80809">
                  <c:v>-208.84449999999998</c:v>
                </c:pt>
                <c:pt idx="80810">
                  <c:v>-208.84249999999997</c:v>
                </c:pt>
                <c:pt idx="80811">
                  <c:v>-208.84049999999996</c:v>
                </c:pt>
                <c:pt idx="80812">
                  <c:v>-208.83849999999998</c:v>
                </c:pt>
                <c:pt idx="80813">
                  <c:v>-208.83649999999997</c:v>
                </c:pt>
                <c:pt idx="80814">
                  <c:v>-208.83449999999999</c:v>
                </c:pt>
                <c:pt idx="80815">
                  <c:v>-208.83249999999998</c:v>
                </c:pt>
                <c:pt idx="80816">
                  <c:v>-208.83049999999997</c:v>
                </c:pt>
                <c:pt idx="80817">
                  <c:v>-208.82849999999999</c:v>
                </c:pt>
                <c:pt idx="80818">
                  <c:v>-208.82649999999998</c:v>
                </c:pt>
                <c:pt idx="80819">
                  <c:v>-208.82449999999997</c:v>
                </c:pt>
                <c:pt idx="80820">
                  <c:v>-208.82249999999999</c:v>
                </c:pt>
                <c:pt idx="80821">
                  <c:v>-208.82049999999998</c:v>
                </c:pt>
                <c:pt idx="80822">
                  <c:v>-208.81849999999997</c:v>
                </c:pt>
                <c:pt idx="80823">
                  <c:v>-208.81649999999999</c:v>
                </c:pt>
                <c:pt idx="80824">
                  <c:v>-208.81449999999998</c:v>
                </c:pt>
                <c:pt idx="80825">
                  <c:v>-208.81249999999997</c:v>
                </c:pt>
                <c:pt idx="80826">
                  <c:v>-208.81049999999999</c:v>
                </c:pt>
                <c:pt idx="80827">
                  <c:v>-208.80849999999998</c:v>
                </c:pt>
                <c:pt idx="80828">
                  <c:v>-208.80649999999997</c:v>
                </c:pt>
                <c:pt idx="80829">
                  <c:v>-208.80449999999999</c:v>
                </c:pt>
                <c:pt idx="80830">
                  <c:v>-208.80249999999998</c:v>
                </c:pt>
                <c:pt idx="80831">
                  <c:v>-208.80049999999997</c:v>
                </c:pt>
                <c:pt idx="80832">
                  <c:v>-208.79849999999999</c:v>
                </c:pt>
                <c:pt idx="80833">
                  <c:v>-208.79649999999998</c:v>
                </c:pt>
                <c:pt idx="80834">
                  <c:v>-208.79449999999997</c:v>
                </c:pt>
                <c:pt idx="80835">
                  <c:v>-208.79249999999999</c:v>
                </c:pt>
                <c:pt idx="80836">
                  <c:v>-208.79049999999998</c:v>
                </c:pt>
                <c:pt idx="80837">
                  <c:v>-208.78849999999997</c:v>
                </c:pt>
                <c:pt idx="80838">
                  <c:v>-208.78649999999999</c:v>
                </c:pt>
                <c:pt idx="80839">
                  <c:v>-208.78449999999998</c:v>
                </c:pt>
                <c:pt idx="80840">
                  <c:v>-208.78249999999997</c:v>
                </c:pt>
                <c:pt idx="80841">
                  <c:v>-208.78049999999999</c:v>
                </c:pt>
                <c:pt idx="80842">
                  <c:v>-208.77849999999998</c:v>
                </c:pt>
                <c:pt idx="80843">
                  <c:v>-208.77649999999997</c:v>
                </c:pt>
                <c:pt idx="80844">
                  <c:v>-208.77449999999999</c:v>
                </c:pt>
                <c:pt idx="80845">
                  <c:v>-208.77249999999998</c:v>
                </c:pt>
                <c:pt idx="80846">
                  <c:v>-208.77049999999997</c:v>
                </c:pt>
                <c:pt idx="80847">
                  <c:v>-208.76849999999999</c:v>
                </c:pt>
                <c:pt idx="80848">
                  <c:v>-208.76649999999998</c:v>
                </c:pt>
                <c:pt idx="80849">
                  <c:v>-208.76449999999997</c:v>
                </c:pt>
                <c:pt idx="80850">
                  <c:v>-208.76249999999999</c:v>
                </c:pt>
                <c:pt idx="80851">
                  <c:v>-208.76049999999998</c:v>
                </c:pt>
                <c:pt idx="80852">
                  <c:v>-208.75849999999997</c:v>
                </c:pt>
                <c:pt idx="80853">
                  <c:v>-208.75649999999999</c:v>
                </c:pt>
                <c:pt idx="80854">
                  <c:v>-208.75449999999998</c:v>
                </c:pt>
                <c:pt idx="80855">
                  <c:v>-208.75249999999997</c:v>
                </c:pt>
                <c:pt idx="80856">
                  <c:v>-208.75049999999999</c:v>
                </c:pt>
                <c:pt idx="80857">
                  <c:v>-208.74849999999998</c:v>
                </c:pt>
                <c:pt idx="80858">
                  <c:v>-208.74649999999997</c:v>
                </c:pt>
                <c:pt idx="80859">
                  <c:v>-208.74449999999999</c:v>
                </c:pt>
                <c:pt idx="80860">
                  <c:v>-208.74249999999998</c:v>
                </c:pt>
                <c:pt idx="80861">
                  <c:v>-208.74049999999997</c:v>
                </c:pt>
                <c:pt idx="80862">
                  <c:v>-208.73849999999999</c:v>
                </c:pt>
                <c:pt idx="80863">
                  <c:v>-208.73649999999998</c:v>
                </c:pt>
                <c:pt idx="80864">
                  <c:v>-208.73449999999997</c:v>
                </c:pt>
                <c:pt idx="80865">
                  <c:v>-208.73249999999999</c:v>
                </c:pt>
                <c:pt idx="80866">
                  <c:v>-208.73049999999998</c:v>
                </c:pt>
                <c:pt idx="80867">
                  <c:v>-208.72849999999997</c:v>
                </c:pt>
                <c:pt idx="80868">
                  <c:v>-208.72649999999999</c:v>
                </c:pt>
                <c:pt idx="80869">
                  <c:v>-208.72449999999998</c:v>
                </c:pt>
                <c:pt idx="80870">
                  <c:v>-208.72249999999997</c:v>
                </c:pt>
                <c:pt idx="80871">
                  <c:v>-208.72049999999999</c:v>
                </c:pt>
                <c:pt idx="80872">
                  <c:v>-208.71849999999998</c:v>
                </c:pt>
                <c:pt idx="80873">
                  <c:v>-208.71649999999997</c:v>
                </c:pt>
                <c:pt idx="80874">
                  <c:v>-208.71449999999999</c:v>
                </c:pt>
                <c:pt idx="80875">
                  <c:v>-208.71249999999998</c:v>
                </c:pt>
                <c:pt idx="80876">
                  <c:v>-208.71049999999997</c:v>
                </c:pt>
                <c:pt idx="80877">
                  <c:v>-208.70849999999999</c:v>
                </c:pt>
                <c:pt idx="80878">
                  <c:v>-208.70649999999998</c:v>
                </c:pt>
                <c:pt idx="80879">
                  <c:v>-208.70449999999997</c:v>
                </c:pt>
                <c:pt idx="80880">
                  <c:v>-208.70249999999999</c:v>
                </c:pt>
                <c:pt idx="80881">
                  <c:v>-208.70049999999998</c:v>
                </c:pt>
                <c:pt idx="80882">
                  <c:v>-208.69849999999997</c:v>
                </c:pt>
                <c:pt idx="80883">
                  <c:v>-208.69649999999999</c:v>
                </c:pt>
                <c:pt idx="80884">
                  <c:v>-208.69449999999998</c:v>
                </c:pt>
                <c:pt idx="80885">
                  <c:v>-208.69249999999997</c:v>
                </c:pt>
                <c:pt idx="80886">
                  <c:v>-208.69049999999999</c:v>
                </c:pt>
                <c:pt idx="80887">
                  <c:v>-208.68849999999998</c:v>
                </c:pt>
                <c:pt idx="80888">
                  <c:v>-208.68649999999997</c:v>
                </c:pt>
                <c:pt idx="80889">
                  <c:v>-208.68449999999999</c:v>
                </c:pt>
                <c:pt idx="80890">
                  <c:v>-208.68249999999998</c:v>
                </c:pt>
                <c:pt idx="80891">
                  <c:v>-208.68049999999997</c:v>
                </c:pt>
                <c:pt idx="80892">
                  <c:v>-208.67849999999999</c:v>
                </c:pt>
                <c:pt idx="80893">
                  <c:v>-208.67649999999998</c:v>
                </c:pt>
                <c:pt idx="80894">
                  <c:v>-208.67449999999997</c:v>
                </c:pt>
                <c:pt idx="80895">
                  <c:v>-208.67249999999999</c:v>
                </c:pt>
                <c:pt idx="80896">
                  <c:v>-208.67049999999998</c:v>
                </c:pt>
                <c:pt idx="80897">
                  <c:v>-208.66849999999997</c:v>
                </c:pt>
                <c:pt idx="80898">
                  <c:v>-208.66649999999998</c:v>
                </c:pt>
                <c:pt idx="80899">
                  <c:v>-208.66449999999998</c:v>
                </c:pt>
                <c:pt idx="80900">
                  <c:v>-208.66249999999997</c:v>
                </c:pt>
                <c:pt idx="80901">
                  <c:v>-208.66049999999998</c:v>
                </c:pt>
                <c:pt idx="80902">
                  <c:v>-208.65849999999998</c:v>
                </c:pt>
                <c:pt idx="80903">
                  <c:v>-208.65649999999997</c:v>
                </c:pt>
                <c:pt idx="80904">
                  <c:v>-208.65449999999998</c:v>
                </c:pt>
                <c:pt idx="80905">
                  <c:v>-208.65249999999997</c:v>
                </c:pt>
                <c:pt idx="80906">
                  <c:v>-208.65049999999997</c:v>
                </c:pt>
                <c:pt idx="80907">
                  <c:v>-208.64849999999998</c:v>
                </c:pt>
                <c:pt idx="80908">
                  <c:v>-208.64649999999997</c:v>
                </c:pt>
                <c:pt idx="80909">
                  <c:v>-208.64449999999997</c:v>
                </c:pt>
                <c:pt idx="80910">
                  <c:v>-208.64249999999998</c:v>
                </c:pt>
                <c:pt idx="80911">
                  <c:v>-208.64049999999997</c:v>
                </c:pt>
                <c:pt idx="80912">
                  <c:v>-208.63849999999996</c:v>
                </c:pt>
                <c:pt idx="80913">
                  <c:v>-208.63649999999998</c:v>
                </c:pt>
                <c:pt idx="80914">
                  <c:v>-208.63449999999997</c:v>
                </c:pt>
                <c:pt idx="80915">
                  <c:v>-208.63249999999996</c:v>
                </c:pt>
                <c:pt idx="80916">
                  <c:v>-208.63049999999998</c:v>
                </c:pt>
                <c:pt idx="80917">
                  <c:v>-208.62849999999997</c:v>
                </c:pt>
                <c:pt idx="80918">
                  <c:v>-208.62649999999996</c:v>
                </c:pt>
                <c:pt idx="80919">
                  <c:v>-208.62449999999998</c:v>
                </c:pt>
                <c:pt idx="80920">
                  <c:v>-208.62249999999997</c:v>
                </c:pt>
                <c:pt idx="80921">
                  <c:v>-208.62049999999996</c:v>
                </c:pt>
                <c:pt idx="80922">
                  <c:v>-208.61849999999998</c:v>
                </c:pt>
                <c:pt idx="80923">
                  <c:v>-208.61649999999997</c:v>
                </c:pt>
                <c:pt idx="80924">
                  <c:v>-208.61449999999996</c:v>
                </c:pt>
                <c:pt idx="80925">
                  <c:v>-208.61249999999998</c:v>
                </c:pt>
                <c:pt idx="80926">
                  <c:v>-208.61049999999997</c:v>
                </c:pt>
                <c:pt idx="80927">
                  <c:v>-208.60849999999996</c:v>
                </c:pt>
                <c:pt idx="80928">
                  <c:v>-208.60649999999998</c:v>
                </c:pt>
                <c:pt idx="80929">
                  <c:v>-208.60449999999997</c:v>
                </c:pt>
                <c:pt idx="80930">
                  <c:v>-208.60249999999996</c:v>
                </c:pt>
                <c:pt idx="80931">
                  <c:v>-208.60049999999998</c:v>
                </c:pt>
                <c:pt idx="80932">
                  <c:v>-208.59849999999997</c:v>
                </c:pt>
                <c:pt idx="80933">
                  <c:v>-208.59649999999996</c:v>
                </c:pt>
                <c:pt idx="80934">
                  <c:v>-208.59449999999998</c:v>
                </c:pt>
                <c:pt idx="80935">
                  <c:v>-208.59249999999997</c:v>
                </c:pt>
                <c:pt idx="80936">
                  <c:v>-208.59049999999996</c:v>
                </c:pt>
                <c:pt idx="80937">
                  <c:v>-208.58849999999998</c:v>
                </c:pt>
                <c:pt idx="80938">
                  <c:v>-208.58649999999997</c:v>
                </c:pt>
                <c:pt idx="80939">
                  <c:v>-208.58449999999999</c:v>
                </c:pt>
                <c:pt idx="80940">
                  <c:v>-208.58249999999998</c:v>
                </c:pt>
                <c:pt idx="80941">
                  <c:v>-208.58049999999997</c:v>
                </c:pt>
                <c:pt idx="80942">
                  <c:v>-208.57849999999999</c:v>
                </c:pt>
                <c:pt idx="80943">
                  <c:v>-208.57649999999998</c:v>
                </c:pt>
                <c:pt idx="80944">
                  <c:v>-208.57449999999997</c:v>
                </c:pt>
                <c:pt idx="80945">
                  <c:v>-208.57249999999999</c:v>
                </c:pt>
                <c:pt idx="80946">
                  <c:v>-208.57049999999998</c:v>
                </c:pt>
                <c:pt idx="80947">
                  <c:v>-208.56849999999997</c:v>
                </c:pt>
                <c:pt idx="80948">
                  <c:v>-208.56649999999999</c:v>
                </c:pt>
                <c:pt idx="80949">
                  <c:v>-208.56449999999998</c:v>
                </c:pt>
                <c:pt idx="80950">
                  <c:v>-208.56249999999997</c:v>
                </c:pt>
                <c:pt idx="80951">
                  <c:v>-208.56049999999999</c:v>
                </c:pt>
                <c:pt idx="80952">
                  <c:v>-208.55849999999998</c:v>
                </c:pt>
                <c:pt idx="80953">
                  <c:v>-208.55649999999997</c:v>
                </c:pt>
                <c:pt idx="80954">
                  <c:v>-208.55449999999999</c:v>
                </c:pt>
                <c:pt idx="80955">
                  <c:v>-208.55249999999998</c:v>
                </c:pt>
                <c:pt idx="80956">
                  <c:v>-208.55049999999997</c:v>
                </c:pt>
                <c:pt idx="80957">
                  <c:v>-208.54849999999999</c:v>
                </c:pt>
                <c:pt idx="80958">
                  <c:v>-208.54649999999998</c:v>
                </c:pt>
                <c:pt idx="80959">
                  <c:v>-208.54449999999997</c:v>
                </c:pt>
                <c:pt idx="80960">
                  <c:v>-208.54249999999999</c:v>
                </c:pt>
                <c:pt idx="80961">
                  <c:v>-208.54049999999998</c:v>
                </c:pt>
                <c:pt idx="80962">
                  <c:v>-208.53849999999997</c:v>
                </c:pt>
                <c:pt idx="80963">
                  <c:v>-208.53649999999999</c:v>
                </c:pt>
                <c:pt idx="80964">
                  <c:v>-208.53449999999998</c:v>
                </c:pt>
                <c:pt idx="80965">
                  <c:v>-208.53249999999997</c:v>
                </c:pt>
                <c:pt idx="80966">
                  <c:v>-208.53049999999999</c:v>
                </c:pt>
                <c:pt idx="80967">
                  <c:v>-208.52849999999998</c:v>
                </c:pt>
                <c:pt idx="80968">
                  <c:v>-208.52649999999997</c:v>
                </c:pt>
                <c:pt idx="80969">
                  <c:v>-208.52449999999999</c:v>
                </c:pt>
                <c:pt idx="80970">
                  <c:v>-208.52249999999998</c:v>
                </c:pt>
                <c:pt idx="80971">
                  <c:v>-208.52049999999997</c:v>
                </c:pt>
                <c:pt idx="80972">
                  <c:v>-208.51849999999999</c:v>
                </c:pt>
                <c:pt idx="80973">
                  <c:v>-208.51649999999998</c:v>
                </c:pt>
                <c:pt idx="80974">
                  <c:v>-208.51449999999997</c:v>
                </c:pt>
                <c:pt idx="80975">
                  <c:v>-208.51249999999999</c:v>
                </c:pt>
                <c:pt idx="80976">
                  <c:v>-208.51049999999998</c:v>
                </c:pt>
                <c:pt idx="80977">
                  <c:v>-208.50849999999997</c:v>
                </c:pt>
                <c:pt idx="80978">
                  <c:v>-208.50649999999999</c:v>
                </c:pt>
                <c:pt idx="80979">
                  <c:v>-208.50449999999998</c:v>
                </c:pt>
                <c:pt idx="80980">
                  <c:v>-208.50249999999997</c:v>
                </c:pt>
                <c:pt idx="80981">
                  <c:v>-208.50049999999999</c:v>
                </c:pt>
                <c:pt idx="80982">
                  <c:v>-208.49849999999998</c:v>
                </c:pt>
                <c:pt idx="80983">
                  <c:v>-208.49649999999997</c:v>
                </c:pt>
                <c:pt idx="80984">
                  <c:v>-208.49449999999999</c:v>
                </c:pt>
                <c:pt idx="80985">
                  <c:v>-208.49249999999998</c:v>
                </c:pt>
                <c:pt idx="80986">
                  <c:v>-208.49049999999997</c:v>
                </c:pt>
                <c:pt idx="80987">
                  <c:v>-208.48849999999999</c:v>
                </c:pt>
                <c:pt idx="80988">
                  <c:v>-208.48649999999998</c:v>
                </c:pt>
                <c:pt idx="80989">
                  <c:v>-208.48449999999997</c:v>
                </c:pt>
                <c:pt idx="80990">
                  <c:v>-208.48249999999999</c:v>
                </c:pt>
                <c:pt idx="80991">
                  <c:v>-208.48049999999998</c:v>
                </c:pt>
                <c:pt idx="80992">
                  <c:v>-208.47849999999997</c:v>
                </c:pt>
                <c:pt idx="80993">
                  <c:v>-208.47649999999999</c:v>
                </c:pt>
                <c:pt idx="80994">
                  <c:v>-208.47449999999998</c:v>
                </c:pt>
                <c:pt idx="80995">
                  <c:v>-208.47249999999997</c:v>
                </c:pt>
                <c:pt idx="80996">
                  <c:v>-208.47049999999999</c:v>
                </c:pt>
                <c:pt idx="80997">
                  <c:v>-208.46849999999998</c:v>
                </c:pt>
                <c:pt idx="80998">
                  <c:v>-208.46649999999997</c:v>
                </c:pt>
                <c:pt idx="80999">
                  <c:v>-208.46449999999999</c:v>
                </c:pt>
                <c:pt idx="81000">
                  <c:v>-208.46249999999998</c:v>
                </c:pt>
                <c:pt idx="81001">
                  <c:v>-208.46049999999997</c:v>
                </c:pt>
                <c:pt idx="81002">
                  <c:v>-208.45849999999999</c:v>
                </c:pt>
                <c:pt idx="81003">
                  <c:v>-208.45649999999998</c:v>
                </c:pt>
                <c:pt idx="81004">
                  <c:v>-208.45449999999997</c:v>
                </c:pt>
                <c:pt idx="81005">
                  <c:v>-208.45249999999999</c:v>
                </c:pt>
                <c:pt idx="81006">
                  <c:v>-208.45049999999998</c:v>
                </c:pt>
                <c:pt idx="81007">
                  <c:v>-208.44849999999997</c:v>
                </c:pt>
                <c:pt idx="81008">
                  <c:v>-208.44649999999999</c:v>
                </c:pt>
                <c:pt idx="81009">
                  <c:v>-208.44449999999998</c:v>
                </c:pt>
                <c:pt idx="81010">
                  <c:v>-208.44249999999997</c:v>
                </c:pt>
                <c:pt idx="81011">
                  <c:v>-208.44049999999999</c:v>
                </c:pt>
                <c:pt idx="81012">
                  <c:v>-208.43849999999998</c:v>
                </c:pt>
                <c:pt idx="81013">
                  <c:v>-208.43649999999997</c:v>
                </c:pt>
                <c:pt idx="81014">
                  <c:v>-208.43449999999999</c:v>
                </c:pt>
                <c:pt idx="81015">
                  <c:v>-208.43249999999998</c:v>
                </c:pt>
                <c:pt idx="81016">
                  <c:v>-208.43049999999997</c:v>
                </c:pt>
                <c:pt idx="81017">
                  <c:v>-208.42849999999999</c:v>
                </c:pt>
                <c:pt idx="81018">
                  <c:v>-208.42649999999998</c:v>
                </c:pt>
                <c:pt idx="81019">
                  <c:v>-208.42449999999997</c:v>
                </c:pt>
                <c:pt idx="81020">
                  <c:v>-208.42249999999999</c:v>
                </c:pt>
                <c:pt idx="81021">
                  <c:v>-208.42049999999998</c:v>
                </c:pt>
                <c:pt idx="81022">
                  <c:v>-208.41849999999997</c:v>
                </c:pt>
                <c:pt idx="81023">
                  <c:v>-208.41649999999998</c:v>
                </c:pt>
                <c:pt idx="81024">
                  <c:v>-208.41449999999998</c:v>
                </c:pt>
                <c:pt idx="81025">
                  <c:v>-208.41249999999997</c:v>
                </c:pt>
                <c:pt idx="81026">
                  <c:v>-208.41049999999998</c:v>
                </c:pt>
                <c:pt idx="81027">
                  <c:v>-208.40849999999998</c:v>
                </c:pt>
                <c:pt idx="81028">
                  <c:v>-208.40649999999997</c:v>
                </c:pt>
                <c:pt idx="81029">
                  <c:v>-208.40449999999998</c:v>
                </c:pt>
                <c:pt idx="81030">
                  <c:v>-208.40249999999997</c:v>
                </c:pt>
                <c:pt idx="81031">
                  <c:v>-208.40049999999997</c:v>
                </c:pt>
                <c:pt idx="81032">
                  <c:v>-208.39849999999998</c:v>
                </c:pt>
                <c:pt idx="81033">
                  <c:v>-208.39649999999997</c:v>
                </c:pt>
                <c:pt idx="81034">
                  <c:v>-208.39449999999997</c:v>
                </c:pt>
                <c:pt idx="81035">
                  <c:v>-208.39249999999998</c:v>
                </c:pt>
                <c:pt idx="81036">
                  <c:v>-208.39049999999997</c:v>
                </c:pt>
                <c:pt idx="81037">
                  <c:v>-208.38849999999996</c:v>
                </c:pt>
                <c:pt idx="81038">
                  <c:v>-208.38649999999998</c:v>
                </c:pt>
                <c:pt idx="81039">
                  <c:v>-208.38449999999997</c:v>
                </c:pt>
                <c:pt idx="81040">
                  <c:v>-208.38249999999996</c:v>
                </c:pt>
                <c:pt idx="81041">
                  <c:v>-208.38049999999998</c:v>
                </c:pt>
                <c:pt idx="81042">
                  <c:v>-208.37849999999997</c:v>
                </c:pt>
                <c:pt idx="81043">
                  <c:v>-208.37649999999996</c:v>
                </c:pt>
                <c:pt idx="81044">
                  <c:v>-208.37449999999998</c:v>
                </c:pt>
                <c:pt idx="81045">
                  <c:v>-208.37249999999997</c:v>
                </c:pt>
                <c:pt idx="81046">
                  <c:v>-208.37049999999996</c:v>
                </c:pt>
                <c:pt idx="81047">
                  <c:v>-208.36849999999998</c:v>
                </c:pt>
                <c:pt idx="81048">
                  <c:v>-208.36649999999997</c:v>
                </c:pt>
                <c:pt idx="81049">
                  <c:v>-208.36449999999996</c:v>
                </c:pt>
                <c:pt idx="81050">
                  <c:v>-208.36249999999998</c:v>
                </c:pt>
                <c:pt idx="81051">
                  <c:v>-208.36049999999997</c:v>
                </c:pt>
                <c:pt idx="81052">
                  <c:v>-208.35849999999996</c:v>
                </c:pt>
                <c:pt idx="81053">
                  <c:v>-208.35649999999998</c:v>
                </c:pt>
                <c:pt idx="81054">
                  <c:v>-208.35449999999997</c:v>
                </c:pt>
                <c:pt idx="81055">
                  <c:v>-208.35249999999996</c:v>
                </c:pt>
                <c:pt idx="81056">
                  <c:v>-208.35049999999998</c:v>
                </c:pt>
                <c:pt idx="81057">
                  <c:v>-208.34849999999997</c:v>
                </c:pt>
                <c:pt idx="81058">
                  <c:v>-208.34649999999996</c:v>
                </c:pt>
                <c:pt idx="81059">
                  <c:v>-208.34449999999998</c:v>
                </c:pt>
                <c:pt idx="81060">
                  <c:v>-208.34249999999997</c:v>
                </c:pt>
                <c:pt idx="81061">
                  <c:v>-208.34049999999996</c:v>
                </c:pt>
                <c:pt idx="81062">
                  <c:v>-208.33849999999998</c:v>
                </c:pt>
                <c:pt idx="81063">
                  <c:v>-208.33649999999997</c:v>
                </c:pt>
                <c:pt idx="81064">
                  <c:v>-208.33449999999999</c:v>
                </c:pt>
                <c:pt idx="81065">
                  <c:v>-208.33249999999998</c:v>
                </c:pt>
                <c:pt idx="81066">
                  <c:v>-208.33049999999997</c:v>
                </c:pt>
                <c:pt idx="81067">
                  <c:v>-208.32849999999999</c:v>
                </c:pt>
                <c:pt idx="81068">
                  <c:v>-208.32649999999998</c:v>
                </c:pt>
                <c:pt idx="81069">
                  <c:v>-208.32449999999997</c:v>
                </c:pt>
                <c:pt idx="81070">
                  <c:v>-208.32249999999999</c:v>
                </c:pt>
                <c:pt idx="81071">
                  <c:v>-208.32049999999998</c:v>
                </c:pt>
                <c:pt idx="81072">
                  <c:v>-208.31849999999997</c:v>
                </c:pt>
                <c:pt idx="81073">
                  <c:v>-208.31649999999999</c:v>
                </c:pt>
                <c:pt idx="81074">
                  <c:v>-208.31449999999998</c:v>
                </c:pt>
                <c:pt idx="81075">
                  <c:v>-208.31249999999997</c:v>
                </c:pt>
                <c:pt idx="81076">
                  <c:v>-208.31049999999999</c:v>
                </c:pt>
                <c:pt idx="81077">
                  <c:v>-208.30849999999998</c:v>
                </c:pt>
                <c:pt idx="81078">
                  <c:v>-208.30649999999997</c:v>
                </c:pt>
                <c:pt idx="81079">
                  <c:v>-208.30449999999999</c:v>
                </c:pt>
                <c:pt idx="81080">
                  <c:v>-208.30249999999998</c:v>
                </c:pt>
                <c:pt idx="81081">
                  <c:v>-208.30049999999997</c:v>
                </c:pt>
                <c:pt idx="81082">
                  <c:v>-208.29849999999999</c:v>
                </c:pt>
                <c:pt idx="81083">
                  <c:v>-208.29649999999998</c:v>
                </c:pt>
                <c:pt idx="81084">
                  <c:v>-208.29449999999997</c:v>
                </c:pt>
                <c:pt idx="81085">
                  <c:v>-208.29249999999999</c:v>
                </c:pt>
                <c:pt idx="81086">
                  <c:v>-208.29049999999998</c:v>
                </c:pt>
                <c:pt idx="81087">
                  <c:v>-208.28849999999997</c:v>
                </c:pt>
                <c:pt idx="81088">
                  <c:v>-208.28649999999999</c:v>
                </c:pt>
                <c:pt idx="81089">
                  <c:v>-208.28449999999998</c:v>
                </c:pt>
                <c:pt idx="81090">
                  <c:v>-208.28249999999997</c:v>
                </c:pt>
                <c:pt idx="81091">
                  <c:v>-208.28049999999999</c:v>
                </c:pt>
                <c:pt idx="81092">
                  <c:v>-208.27849999999998</c:v>
                </c:pt>
                <c:pt idx="81093">
                  <c:v>-208.27649999999997</c:v>
                </c:pt>
                <c:pt idx="81094">
                  <c:v>-208.27449999999999</c:v>
                </c:pt>
                <c:pt idx="81095">
                  <c:v>-208.27249999999998</c:v>
                </c:pt>
                <c:pt idx="81096">
                  <c:v>-208.27049999999997</c:v>
                </c:pt>
                <c:pt idx="81097">
                  <c:v>-208.26849999999999</c:v>
                </c:pt>
                <c:pt idx="81098">
                  <c:v>-208.26649999999998</c:v>
                </c:pt>
                <c:pt idx="81099">
                  <c:v>-208.26449999999997</c:v>
                </c:pt>
                <c:pt idx="81100">
                  <c:v>-208.26249999999999</c:v>
                </c:pt>
                <c:pt idx="81101">
                  <c:v>-208.26049999999998</c:v>
                </c:pt>
                <c:pt idx="81102">
                  <c:v>-208.25849999999997</c:v>
                </c:pt>
                <c:pt idx="81103">
                  <c:v>-208.25649999999999</c:v>
                </c:pt>
                <c:pt idx="81104">
                  <c:v>-208.25449999999998</c:v>
                </c:pt>
                <c:pt idx="81105">
                  <c:v>-208.25249999999997</c:v>
                </c:pt>
                <c:pt idx="81106">
                  <c:v>-208.25049999999999</c:v>
                </c:pt>
                <c:pt idx="81107">
                  <c:v>-208.24849999999998</c:v>
                </c:pt>
                <c:pt idx="81108">
                  <c:v>-208.24649999999997</c:v>
                </c:pt>
                <c:pt idx="81109">
                  <c:v>-208.24449999999999</c:v>
                </c:pt>
                <c:pt idx="81110">
                  <c:v>-208.24249999999998</c:v>
                </c:pt>
                <c:pt idx="81111">
                  <c:v>-208.24049999999997</c:v>
                </c:pt>
                <c:pt idx="81112">
                  <c:v>-208.23849999999999</c:v>
                </c:pt>
                <c:pt idx="81113">
                  <c:v>-208.23649999999998</c:v>
                </c:pt>
                <c:pt idx="81114">
                  <c:v>-208.23449999999997</c:v>
                </c:pt>
                <c:pt idx="81115">
                  <c:v>-208.23249999999999</c:v>
                </c:pt>
                <c:pt idx="81116">
                  <c:v>-208.23049999999998</c:v>
                </c:pt>
                <c:pt idx="81117">
                  <c:v>-208.22849999999997</c:v>
                </c:pt>
                <c:pt idx="81118">
                  <c:v>-208.22649999999999</c:v>
                </c:pt>
                <c:pt idx="81119">
                  <c:v>-208.22449999999998</c:v>
                </c:pt>
                <c:pt idx="81120">
                  <c:v>-208.22249999999997</c:v>
                </c:pt>
                <c:pt idx="81121">
                  <c:v>-208.22049999999999</c:v>
                </c:pt>
                <c:pt idx="81122">
                  <c:v>-208.21849999999998</c:v>
                </c:pt>
                <c:pt idx="81123">
                  <c:v>-208.21649999999997</c:v>
                </c:pt>
                <c:pt idx="81124">
                  <c:v>-208.21449999999999</c:v>
                </c:pt>
                <c:pt idx="81125">
                  <c:v>-208.21249999999998</c:v>
                </c:pt>
                <c:pt idx="81126">
                  <c:v>-208.21049999999997</c:v>
                </c:pt>
                <c:pt idx="81127">
                  <c:v>-208.20849999999999</c:v>
                </c:pt>
                <c:pt idx="81128">
                  <c:v>-208.20649999999998</c:v>
                </c:pt>
                <c:pt idx="81129">
                  <c:v>-208.20449999999997</c:v>
                </c:pt>
                <c:pt idx="81130">
                  <c:v>-208.20249999999999</c:v>
                </c:pt>
                <c:pt idx="81131">
                  <c:v>-208.20049999999998</c:v>
                </c:pt>
                <c:pt idx="81132">
                  <c:v>-208.19849999999997</c:v>
                </c:pt>
                <c:pt idx="81133">
                  <c:v>-208.19649999999999</c:v>
                </c:pt>
                <c:pt idx="81134">
                  <c:v>-208.19449999999998</c:v>
                </c:pt>
                <c:pt idx="81135">
                  <c:v>-208.19249999999997</c:v>
                </c:pt>
                <c:pt idx="81136">
                  <c:v>-208.19049999999999</c:v>
                </c:pt>
                <c:pt idx="81137">
                  <c:v>-208.18849999999998</c:v>
                </c:pt>
                <c:pt idx="81138">
                  <c:v>-208.18649999999997</c:v>
                </c:pt>
                <c:pt idx="81139">
                  <c:v>-208.18449999999999</c:v>
                </c:pt>
                <c:pt idx="81140">
                  <c:v>-208.18249999999998</c:v>
                </c:pt>
                <c:pt idx="81141">
                  <c:v>-208.18049999999997</c:v>
                </c:pt>
                <c:pt idx="81142">
                  <c:v>-208.17849999999999</c:v>
                </c:pt>
                <c:pt idx="81143">
                  <c:v>-208.17649999999998</c:v>
                </c:pt>
                <c:pt idx="81144">
                  <c:v>-208.17449999999997</c:v>
                </c:pt>
                <c:pt idx="81145">
                  <c:v>-208.17249999999999</c:v>
                </c:pt>
                <c:pt idx="81146">
                  <c:v>-208.17049999999998</c:v>
                </c:pt>
                <c:pt idx="81147">
                  <c:v>-208.16849999999997</c:v>
                </c:pt>
                <c:pt idx="81148">
                  <c:v>-208.16649999999998</c:v>
                </c:pt>
                <c:pt idx="81149">
                  <c:v>-208.16449999999998</c:v>
                </c:pt>
                <c:pt idx="81150">
                  <c:v>-208.16249999999997</c:v>
                </c:pt>
                <c:pt idx="81151">
                  <c:v>-208.16049999999998</c:v>
                </c:pt>
                <c:pt idx="81152">
                  <c:v>-208.15849999999998</c:v>
                </c:pt>
                <c:pt idx="81153">
                  <c:v>-208.15649999999997</c:v>
                </c:pt>
                <c:pt idx="81154">
                  <c:v>-208.15449999999998</c:v>
                </c:pt>
                <c:pt idx="81155">
                  <c:v>-208.15249999999997</c:v>
                </c:pt>
                <c:pt idx="81156">
                  <c:v>-208.15049999999997</c:v>
                </c:pt>
                <c:pt idx="81157">
                  <c:v>-208.14849999999998</c:v>
                </c:pt>
                <c:pt idx="81158">
                  <c:v>-208.14649999999997</c:v>
                </c:pt>
                <c:pt idx="81159">
                  <c:v>-208.14449999999997</c:v>
                </c:pt>
                <c:pt idx="81160">
                  <c:v>-208.14249999999998</c:v>
                </c:pt>
                <c:pt idx="81161">
                  <c:v>-208.14049999999997</c:v>
                </c:pt>
                <c:pt idx="81162">
                  <c:v>-208.13849999999996</c:v>
                </c:pt>
                <c:pt idx="81163">
                  <c:v>-208.13649999999998</c:v>
                </c:pt>
                <c:pt idx="81164">
                  <c:v>-208.13449999999997</c:v>
                </c:pt>
                <c:pt idx="81165">
                  <c:v>-208.13249999999996</c:v>
                </c:pt>
                <c:pt idx="81166">
                  <c:v>-208.13049999999998</c:v>
                </c:pt>
                <c:pt idx="81167">
                  <c:v>-208.12849999999997</c:v>
                </c:pt>
                <c:pt idx="81168">
                  <c:v>-208.12649999999996</c:v>
                </c:pt>
                <c:pt idx="81169">
                  <c:v>-208.12449999999998</c:v>
                </c:pt>
                <c:pt idx="81170">
                  <c:v>-208.12249999999997</c:v>
                </c:pt>
                <c:pt idx="81171">
                  <c:v>-208.12049999999996</c:v>
                </c:pt>
                <c:pt idx="81172">
                  <c:v>-208.11849999999998</c:v>
                </c:pt>
                <c:pt idx="81173">
                  <c:v>-208.11649999999997</c:v>
                </c:pt>
                <c:pt idx="81174">
                  <c:v>-208.11449999999996</c:v>
                </c:pt>
                <c:pt idx="81175">
                  <c:v>-208.11249999999998</c:v>
                </c:pt>
                <c:pt idx="81176">
                  <c:v>-208.11049999999997</c:v>
                </c:pt>
                <c:pt idx="81177">
                  <c:v>-208.10849999999996</c:v>
                </c:pt>
                <c:pt idx="81178">
                  <c:v>-208.10649999999998</c:v>
                </c:pt>
                <c:pt idx="81179">
                  <c:v>-208.10449999999997</c:v>
                </c:pt>
                <c:pt idx="81180">
                  <c:v>-208.10249999999996</c:v>
                </c:pt>
                <c:pt idx="81181">
                  <c:v>-208.10049999999998</c:v>
                </c:pt>
                <c:pt idx="81182">
                  <c:v>-208.09849999999997</c:v>
                </c:pt>
                <c:pt idx="81183">
                  <c:v>-208.09649999999996</c:v>
                </c:pt>
                <c:pt idx="81184">
                  <c:v>-208.09449999999998</c:v>
                </c:pt>
                <c:pt idx="81185">
                  <c:v>-208.09249999999997</c:v>
                </c:pt>
                <c:pt idx="81186">
                  <c:v>-208.09049999999996</c:v>
                </c:pt>
                <c:pt idx="81187">
                  <c:v>-208.08849999999998</c:v>
                </c:pt>
                <c:pt idx="81188">
                  <c:v>-208.08649999999997</c:v>
                </c:pt>
                <c:pt idx="81189">
                  <c:v>-208.08449999999999</c:v>
                </c:pt>
                <c:pt idx="81190">
                  <c:v>-208.08249999999998</c:v>
                </c:pt>
                <c:pt idx="81191">
                  <c:v>-208.08049999999997</c:v>
                </c:pt>
                <c:pt idx="81192">
                  <c:v>-208.07849999999999</c:v>
                </c:pt>
                <c:pt idx="81193">
                  <c:v>-208.07649999999998</c:v>
                </c:pt>
                <c:pt idx="81194">
                  <c:v>-208.07449999999997</c:v>
                </c:pt>
                <c:pt idx="81195">
                  <c:v>-208.07249999999999</c:v>
                </c:pt>
                <c:pt idx="81196">
                  <c:v>-208.07049999999998</c:v>
                </c:pt>
                <c:pt idx="81197">
                  <c:v>-208.06849999999997</c:v>
                </c:pt>
                <c:pt idx="81198">
                  <c:v>-208.06649999999999</c:v>
                </c:pt>
                <c:pt idx="81199">
                  <c:v>-208.06449999999998</c:v>
                </c:pt>
                <c:pt idx="81200">
                  <c:v>-208.06249999999997</c:v>
                </c:pt>
                <c:pt idx="81201">
                  <c:v>-208.06049999999999</c:v>
                </c:pt>
                <c:pt idx="81202">
                  <c:v>-208.05849999999998</c:v>
                </c:pt>
                <c:pt idx="81203">
                  <c:v>-208.05649999999997</c:v>
                </c:pt>
                <c:pt idx="81204">
                  <c:v>-208.05449999999999</c:v>
                </c:pt>
                <c:pt idx="81205">
                  <c:v>-208.05249999999998</c:v>
                </c:pt>
                <c:pt idx="81206">
                  <c:v>-208.05049999999997</c:v>
                </c:pt>
                <c:pt idx="81207">
                  <c:v>-208.04849999999999</c:v>
                </c:pt>
                <c:pt idx="81208">
                  <c:v>-208.04649999999998</c:v>
                </c:pt>
                <c:pt idx="81209">
                  <c:v>-208.04449999999997</c:v>
                </c:pt>
                <c:pt idx="81210">
                  <c:v>-208.04249999999999</c:v>
                </c:pt>
                <c:pt idx="81211">
                  <c:v>-208.04049999999998</c:v>
                </c:pt>
                <c:pt idx="81212">
                  <c:v>-208.03849999999997</c:v>
                </c:pt>
                <c:pt idx="81213">
                  <c:v>-208.03649999999999</c:v>
                </c:pt>
                <c:pt idx="81214">
                  <c:v>-208.03449999999998</c:v>
                </c:pt>
                <c:pt idx="81215">
                  <c:v>-208.03249999999997</c:v>
                </c:pt>
                <c:pt idx="81216">
                  <c:v>-208.03049999999999</c:v>
                </c:pt>
                <c:pt idx="81217">
                  <c:v>-208.02849999999998</c:v>
                </c:pt>
                <c:pt idx="81218">
                  <c:v>-208.02649999999997</c:v>
                </c:pt>
                <c:pt idx="81219">
                  <c:v>-208.02449999999999</c:v>
                </c:pt>
                <c:pt idx="81220">
                  <c:v>-208.02249999999998</c:v>
                </c:pt>
                <c:pt idx="81221">
                  <c:v>-208.02049999999997</c:v>
                </c:pt>
                <c:pt idx="81222">
                  <c:v>-208.01849999999999</c:v>
                </c:pt>
                <c:pt idx="81223">
                  <c:v>-208.01649999999998</c:v>
                </c:pt>
                <c:pt idx="81224">
                  <c:v>-208.01449999999997</c:v>
                </c:pt>
                <c:pt idx="81225">
                  <c:v>-208.01249999999999</c:v>
                </c:pt>
                <c:pt idx="81226">
                  <c:v>-208.01049999999998</c:v>
                </c:pt>
                <c:pt idx="81227">
                  <c:v>-208.00849999999997</c:v>
                </c:pt>
                <c:pt idx="81228">
                  <c:v>-208.00649999999999</c:v>
                </c:pt>
                <c:pt idx="81229">
                  <c:v>-208.00449999999998</c:v>
                </c:pt>
                <c:pt idx="81230">
                  <c:v>-208.00249999999997</c:v>
                </c:pt>
                <c:pt idx="81231">
                  <c:v>-208.00049999999999</c:v>
                </c:pt>
                <c:pt idx="81232">
                  <c:v>-207.99849999999998</c:v>
                </c:pt>
                <c:pt idx="81233">
                  <c:v>-207.99649999999997</c:v>
                </c:pt>
                <c:pt idx="81234">
                  <c:v>-207.99449999999999</c:v>
                </c:pt>
                <c:pt idx="81235">
                  <c:v>-207.99249999999998</c:v>
                </c:pt>
                <c:pt idx="81236">
                  <c:v>-207.99049999999997</c:v>
                </c:pt>
                <c:pt idx="81237">
                  <c:v>-207.98849999999999</c:v>
                </c:pt>
                <c:pt idx="81238">
                  <c:v>-207.98649999999998</c:v>
                </c:pt>
                <c:pt idx="81239">
                  <c:v>-207.98449999999997</c:v>
                </c:pt>
                <c:pt idx="81240">
                  <c:v>-207.98249999999999</c:v>
                </c:pt>
                <c:pt idx="81241">
                  <c:v>-207.98049999999998</c:v>
                </c:pt>
                <c:pt idx="81242">
                  <c:v>-207.97849999999997</c:v>
                </c:pt>
                <c:pt idx="81243">
                  <c:v>-207.97649999999999</c:v>
                </c:pt>
                <c:pt idx="81244">
                  <c:v>-207.97449999999998</c:v>
                </c:pt>
                <c:pt idx="81245">
                  <c:v>-207.97249999999997</c:v>
                </c:pt>
                <c:pt idx="81246">
                  <c:v>-207.97049999999999</c:v>
                </c:pt>
                <c:pt idx="81247">
                  <c:v>-207.96849999999998</c:v>
                </c:pt>
                <c:pt idx="81248">
                  <c:v>-207.96649999999997</c:v>
                </c:pt>
                <c:pt idx="81249">
                  <c:v>-207.96449999999999</c:v>
                </c:pt>
                <c:pt idx="81250">
                  <c:v>-207.96249999999998</c:v>
                </c:pt>
                <c:pt idx="81251">
                  <c:v>-207.96049999999997</c:v>
                </c:pt>
                <c:pt idx="81252">
                  <c:v>-207.95849999999999</c:v>
                </c:pt>
                <c:pt idx="81253">
                  <c:v>-207.95649999999998</c:v>
                </c:pt>
                <c:pt idx="81254">
                  <c:v>-207.95449999999997</c:v>
                </c:pt>
                <c:pt idx="81255">
                  <c:v>-207.95249999999999</c:v>
                </c:pt>
                <c:pt idx="81256">
                  <c:v>-207.95049999999998</c:v>
                </c:pt>
                <c:pt idx="81257">
                  <c:v>-207.94849999999997</c:v>
                </c:pt>
                <c:pt idx="81258">
                  <c:v>-207.94649999999999</c:v>
                </c:pt>
                <c:pt idx="81259">
                  <c:v>-207.94449999999998</c:v>
                </c:pt>
                <c:pt idx="81260">
                  <c:v>-207.94249999999997</c:v>
                </c:pt>
                <c:pt idx="81261">
                  <c:v>-207.94049999999999</c:v>
                </c:pt>
                <c:pt idx="81262">
                  <c:v>-207.93849999999998</c:v>
                </c:pt>
                <c:pt idx="81263">
                  <c:v>-207.93649999999997</c:v>
                </c:pt>
                <c:pt idx="81264">
                  <c:v>-207.93449999999999</c:v>
                </c:pt>
                <c:pt idx="81265">
                  <c:v>-207.93249999999998</c:v>
                </c:pt>
                <c:pt idx="81266">
                  <c:v>-207.93049999999997</c:v>
                </c:pt>
                <c:pt idx="81267">
                  <c:v>-207.92849999999999</c:v>
                </c:pt>
                <c:pt idx="81268">
                  <c:v>-207.92649999999998</c:v>
                </c:pt>
                <c:pt idx="81269">
                  <c:v>-207.92449999999997</c:v>
                </c:pt>
                <c:pt idx="81270">
                  <c:v>-207.92249999999999</c:v>
                </c:pt>
                <c:pt idx="81271">
                  <c:v>-207.92049999999998</c:v>
                </c:pt>
                <c:pt idx="81272">
                  <c:v>-207.91849999999997</c:v>
                </c:pt>
                <c:pt idx="81273">
                  <c:v>-207.91649999999998</c:v>
                </c:pt>
                <c:pt idx="81274">
                  <c:v>-207.91449999999998</c:v>
                </c:pt>
                <c:pt idx="81275">
                  <c:v>-207.91249999999997</c:v>
                </c:pt>
                <c:pt idx="81276">
                  <c:v>-207.91049999999998</c:v>
                </c:pt>
                <c:pt idx="81277">
                  <c:v>-207.90849999999998</c:v>
                </c:pt>
                <c:pt idx="81278">
                  <c:v>-207.90649999999997</c:v>
                </c:pt>
                <c:pt idx="81279">
                  <c:v>-207.90449999999998</c:v>
                </c:pt>
                <c:pt idx="81280">
                  <c:v>-207.90249999999997</c:v>
                </c:pt>
                <c:pt idx="81281">
                  <c:v>-207.90049999999997</c:v>
                </c:pt>
                <c:pt idx="81282">
                  <c:v>-207.89849999999998</c:v>
                </c:pt>
                <c:pt idx="81283">
                  <c:v>-207.89649999999997</c:v>
                </c:pt>
                <c:pt idx="81284">
                  <c:v>-207.89449999999997</c:v>
                </c:pt>
                <c:pt idx="81285">
                  <c:v>-207.89249999999998</c:v>
                </c:pt>
                <c:pt idx="81286">
                  <c:v>-207.89049999999997</c:v>
                </c:pt>
                <c:pt idx="81287">
                  <c:v>-207.88849999999996</c:v>
                </c:pt>
                <c:pt idx="81288">
                  <c:v>-207.88649999999998</c:v>
                </c:pt>
                <c:pt idx="81289">
                  <c:v>-207.88449999999997</c:v>
                </c:pt>
                <c:pt idx="81290">
                  <c:v>-207.88249999999996</c:v>
                </c:pt>
                <c:pt idx="81291">
                  <c:v>-207.88049999999998</c:v>
                </c:pt>
                <c:pt idx="81292">
                  <c:v>-207.87849999999997</c:v>
                </c:pt>
                <c:pt idx="81293">
                  <c:v>-207.87649999999996</c:v>
                </c:pt>
                <c:pt idx="81294">
                  <c:v>-207.87449999999998</c:v>
                </c:pt>
                <c:pt idx="81295">
                  <c:v>-207.87249999999997</c:v>
                </c:pt>
                <c:pt idx="81296">
                  <c:v>-207.87049999999996</c:v>
                </c:pt>
                <c:pt idx="81297">
                  <c:v>-207.86849999999998</c:v>
                </c:pt>
                <c:pt idx="81298">
                  <c:v>-207.86649999999997</c:v>
                </c:pt>
                <c:pt idx="81299">
                  <c:v>-207.86449999999996</c:v>
                </c:pt>
                <c:pt idx="81300">
                  <c:v>-207.86249999999998</c:v>
                </c:pt>
                <c:pt idx="81301">
                  <c:v>-207.86049999999997</c:v>
                </c:pt>
                <c:pt idx="81302">
                  <c:v>-207.85849999999996</c:v>
                </c:pt>
                <c:pt idx="81303">
                  <c:v>-207.85649999999998</c:v>
                </c:pt>
                <c:pt idx="81304">
                  <c:v>-207.85449999999997</c:v>
                </c:pt>
                <c:pt idx="81305">
                  <c:v>-207.85249999999996</c:v>
                </c:pt>
                <c:pt idx="81306">
                  <c:v>-207.85049999999998</c:v>
                </c:pt>
                <c:pt idx="81307">
                  <c:v>-207.84849999999997</c:v>
                </c:pt>
                <c:pt idx="81308">
                  <c:v>-207.84649999999996</c:v>
                </c:pt>
                <c:pt idx="81309">
                  <c:v>-207.84449999999998</c:v>
                </c:pt>
                <c:pt idx="81310">
                  <c:v>-207.84249999999997</c:v>
                </c:pt>
                <c:pt idx="81311">
                  <c:v>-207.84049999999996</c:v>
                </c:pt>
                <c:pt idx="81312">
                  <c:v>-207.83849999999998</c:v>
                </c:pt>
                <c:pt idx="81313">
                  <c:v>-207.83649999999997</c:v>
                </c:pt>
                <c:pt idx="81314">
                  <c:v>-207.83449999999999</c:v>
                </c:pt>
                <c:pt idx="81315">
                  <c:v>-207.83249999999998</c:v>
                </c:pt>
                <c:pt idx="81316">
                  <c:v>-207.83049999999997</c:v>
                </c:pt>
                <c:pt idx="81317">
                  <c:v>-207.82849999999999</c:v>
                </c:pt>
                <c:pt idx="81318">
                  <c:v>-207.82649999999998</c:v>
                </c:pt>
                <c:pt idx="81319">
                  <c:v>-207.82449999999997</c:v>
                </c:pt>
                <c:pt idx="81320">
                  <c:v>-207.82249999999999</c:v>
                </c:pt>
                <c:pt idx="81321">
                  <c:v>-207.82049999999998</c:v>
                </c:pt>
                <c:pt idx="81322">
                  <c:v>-207.81849999999997</c:v>
                </c:pt>
                <c:pt idx="81323">
                  <c:v>-207.81649999999999</c:v>
                </c:pt>
                <c:pt idx="81324">
                  <c:v>-207.81449999999998</c:v>
                </c:pt>
                <c:pt idx="81325">
                  <c:v>-207.81249999999997</c:v>
                </c:pt>
                <c:pt idx="81326">
                  <c:v>-207.81049999999999</c:v>
                </c:pt>
                <c:pt idx="81327">
                  <c:v>-207.80849999999998</c:v>
                </c:pt>
                <c:pt idx="81328">
                  <c:v>-207.80649999999997</c:v>
                </c:pt>
                <c:pt idx="81329">
                  <c:v>-207.80449999999999</c:v>
                </c:pt>
                <c:pt idx="81330">
                  <c:v>-207.80249999999998</c:v>
                </c:pt>
                <c:pt idx="81331">
                  <c:v>-207.80049999999997</c:v>
                </c:pt>
                <c:pt idx="81332">
                  <c:v>-207.79849999999999</c:v>
                </c:pt>
                <c:pt idx="81333">
                  <c:v>-207.79649999999998</c:v>
                </c:pt>
                <c:pt idx="81334">
                  <c:v>-207.79449999999997</c:v>
                </c:pt>
                <c:pt idx="81335">
                  <c:v>-207.79249999999999</c:v>
                </c:pt>
                <c:pt idx="81336">
                  <c:v>-207.79049999999998</c:v>
                </c:pt>
                <c:pt idx="81337">
                  <c:v>-207.78849999999997</c:v>
                </c:pt>
                <c:pt idx="81338">
                  <c:v>-207.78649999999999</c:v>
                </c:pt>
                <c:pt idx="81339">
                  <c:v>-207.78449999999998</c:v>
                </c:pt>
                <c:pt idx="81340">
                  <c:v>-207.78249999999997</c:v>
                </c:pt>
                <c:pt idx="81341">
                  <c:v>-207.78049999999999</c:v>
                </c:pt>
                <c:pt idx="81342">
                  <c:v>-207.77849999999998</c:v>
                </c:pt>
                <c:pt idx="81343">
                  <c:v>-207.77649999999997</c:v>
                </c:pt>
                <c:pt idx="81344">
                  <c:v>-207.77449999999999</c:v>
                </c:pt>
                <c:pt idx="81345">
                  <c:v>-207.77249999999998</c:v>
                </c:pt>
                <c:pt idx="81346">
                  <c:v>-207.77049999999997</c:v>
                </c:pt>
                <c:pt idx="81347">
                  <c:v>-207.76849999999999</c:v>
                </c:pt>
                <c:pt idx="81348">
                  <c:v>-207.76649999999998</c:v>
                </c:pt>
                <c:pt idx="81349">
                  <c:v>-207.76449999999997</c:v>
                </c:pt>
                <c:pt idx="81350">
                  <c:v>-207.76249999999999</c:v>
                </c:pt>
                <c:pt idx="81351">
                  <c:v>-207.76049999999998</c:v>
                </c:pt>
                <c:pt idx="81352">
                  <c:v>-207.75849999999997</c:v>
                </c:pt>
                <c:pt idx="81353">
                  <c:v>-207.75649999999999</c:v>
                </c:pt>
                <c:pt idx="81354">
                  <c:v>-207.75449999999998</c:v>
                </c:pt>
                <c:pt idx="81355">
                  <c:v>-207.75249999999997</c:v>
                </c:pt>
                <c:pt idx="81356">
                  <c:v>-207.75049999999999</c:v>
                </c:pt>
                <c:pt idx="81357">
                  <c:v>-207.74849999999998</c:v>
                </c:pt>
                <c:pt idx="81358">
                  <c:v>-207.74649999999997</c:v>
                </c:pt>
                <c:pt idx="81359">
                  <c:v>-207.74449999999999</c:v>
                </c:pt>
                <c:pt idx="81360">
                  <c:v>-207.74249999999998</c:v>
                </c:pt>
                <c:pt idx="81361">
                  <c:v>-207.74049999999997</c:v>
                </c:pt>
                <c:pt idx="81362">
                  <c:v>-207.73849999999999</c:v>
                </c:pt>
                <c:pt idx="81363">
                  <c:v>-207.73649999999998</c:v>
                </c:pt>
                <c:pt idx="81364">
                  <c:v>-207.73449999999997</c:v>
                </c:pt>
                <c:pt idx="81365">
                  <c:v>-207.73249999999999</c:v>
                </c:pt>
                <c:pt idx="81366">
                  <c:v>-207.73049999999998</c:v>
                </c:pt>
                <c:pt idx="81367">
                  <c:v>-207.72849999999997</c:v>
                </c:pt>
                <c:pt idx="81368">
                  <c:v>-207.72649999999999</c:v>
                </c:pt>
                <c:pt idx="81369">
                  <c:v>-207.72449999999998</c:v>
                </c:pt>
                <c:pt idx="81370">
                  <c:v>-207.72249999999997</c:v>
                </c:pt>
                <c:pt idx="81371">
                  <c:v>-207.72049999999999</c:v>
                </c:pt>
                <c:pt idx="81372">
                  <c:v>-207.71849999999998</c:v>
                </c:pt>
                <c:pt idx="81373">
                  <c:v>-207.71649999999997</c:v>
                </c:pt>
                <c:pt idx="81374">
                  <c:v>-207.71449999999999</c:v>
                </c:pt>
                <c:pt idx="81375">
                  <c:v>-207.71249999999998</c:v>
                </c:pt>
                <c:pt idx="81376">
                  <c:v>-207.71049999999997</c:v>
                </c:pt>
                <c:pt idx="81377">
                  <c:v>-207.70849999999999</c:v>
                </c:pt>
                <c:pt idx="81378">
                  <c:v>-207.70649999999998</c:v>
                </c:pt>
                <c:pt idx="81379">
                  <c:v>-207.70449999999997</c:v>
                </c:pt>
                <c:pt idx="81380">
                  <c:v>-207.70249999999999</c:v>
                </c:pt>
                <c:pt idx="81381">
                  <c:v>-207.70049999999998</c:v>
                </c:pt>
                <c:pt idx="81382">
                  <c:v>-207.69849999999997</c:v>
                </c:pt>
                <c:pt idx="81383">
                  <c:v>-207.69649999999999</c:v>
                </c:pt>
                <c:pt idx="81384">
                  <c:v>-207.69449999999998</c:v>
                </c:pt>
                <c:pt idx="81385">
                  <c:v>-207.69249999999997</c:v>
                </c:pt>
                <c:pt idx="81386">
                  <c:v>-207.69049999999999</c:v>
                </c:pt>
                <c:pt idx="81387">
                  <c:v>-207.68849999999998</c:v>
                </c:pt>
                <c:pt idx="81388">
                  <c:v>-207.68649999999997</c:v>
                </c:pt>
                <c:pt idx="81389">
                  <c:v>-207.68449999999999</c:v>
                </c:pt>
                <c:pt idx="81390">
                  <c:v>-207.68249999999998</c:v>
                </c:pt>
                <c:pt idx="81391">
                  <c:v>-207.68049999999997</c:v>
                </c:pt>
                <c:pt idx="81392">
                  <c:v>-207.67849999999999</c:v>
                </c:pt>
                <c:pt idx="81393">
                  <c:v>-207.67649999999998</c:v>
                </c:pt>
                <c:pt idx="81394">
                  <c:v>-207.67449999999997</c:v>
                </c:pt>
                <c:pt idx="81395">
                  <c:v>-207.67249999999999</c:v>
                </c:pt>
                <c:pt idx="81396">
                  <c:v>-207.67049999999998</c:v>
                </c:pt>
                <c:pt idx="81397">
                  <c:v>-207.66849999999997</c:v>
                </c:pt>
                <c:pt idx="81398">
                  <c:v>-207.66649999999998</c:v>
                </c:pt>
                <c:pt idx="81399">
                  <c:v>-207.66449999999998</c:v>
                </c:pt>
                <c:pt idx="81400">
                  <c:v>-207.66249999999997</c:v>
                </c:pt>
                <c:pt idx="81401">
                  <c:v>-207.66049999999998</c:v>
                </c:pt>
                <c:pt idx="81402">
                  <c:v>-207.65849999999998</c:v>
                </c:pt>
                <c:pt idx="81403">
                  <c:v>-207.65649999999997</c:v>
                </c:pt>
                <c:pt idx="81404">
                  <c:v>-207.65449999999998</c:v>
                </c:pt>
                <c:pt idx="81405">
                  <c:v>-207.65249999999997</c:v>
                </c:pt>
                <c:pt idx="81406">
                  <c:v>-207.65049999999997</c:v>
                </c:pt>
                <c:pt idx="81407">
                  <c:v>-207.64849999999998</c:v>
                </c:pt>
                <c:pt idx="81408">
                  <c:v>-207.64649999999997</c:v>
                </c:pt>
                <c:pt idx="81409">
                  <c:v>-207.64449999999997</c:v>
                </c:pt>
                <c:pt idx="81410">
                  <c:v>-207.64249999999998</c:v>
                </c:pt>
                <c:pt idx="81411">
                  <c:v>-207.64049999999997</c:v>
                </c:pt>
                <c:pt idx="81412">
                  <c:v>-207.63849999999996</c:v>
                </c:pt>
                <c:pt idx="81413">
                  <c:v>-207.63649999999998</c:v>
                </c:pt>
                <c:pt idx="81414">
                  <c:v>-207.63449999999997</c:v>
                </c:pt>
                <c:pt idx="81415">
                  <c:v>-207.63249999999996</c:v>
                </c:pt>
                <c:pt idx="81416">
                  <c:v>-207.63049999999998</c:v>
                </c:pt>
                <c:pt idx="81417">
                  <c:v>-207.62849999999997</c:v>
                </c:pt>
                <c:pt idx="81418">
                  <c:v>-207.62649999999996</c:v>
                </c:pt>
                <c:pt idx="81419">
                  <c:v>-207.62449999999998</c:v>
                </c:pt>
                <c:pt idx="81420">
                  <c:v>-207.62249999999997</c:v>
                </c:pt>
                <c:pt idx="81421">
                  <c:v>-207.62049999999996</c:v>
                </c:pt>
                <c:pt idx="81422">
                  <c:v>-207.61849999999998</c:v>
                </c:pt>
                <c:pt idx="81423">
                  <c:v>-207.61649999999997</c:v>
                </c:pt>
                <c:pt idx="81424">
                  <c:v>-207.61449999999996</c:v>
                </c:pt>
                <c:pt idx="81425">
                  <c:v>-207.61249999999998</c:v>
                </c:pt>
                <c:pt idx="81426">
                  <c:v>-207.61049999999997</c:v>
                </c:pt>
                <c:pt idx="81427">
                  <c:v>-207.60849999999996</c:v>
                </c:pt>
                <c:pt idx="81428">
                  <c:v>-207.60649999999998</c:v>
                </c:pt>
                <c:pt idx="81429">
                  <c:v>-207.60449999999997</c:v>
                </c:pt>
                <c:pt idx="81430">
                  <c:v>-207.60249999999996</c:v>
                </c:pt>
                <c:pt idx="81431">
                  <c:v>-207.60049999999998</c:v>
                </c:pt>
                <c:pt idx="81432">
                  <c:v>-207.59849999999997</c:v>
                </c:pt>
                <c:pt idx="81433">
                  <c:v>-207.59649999999996</c:v>
                </c:pt>
                <c:pt idx="81434">
                  <c:v>-207.59449999999998</c:v>
                </c:pt>
                <c:pt idx="81435">
                  <c:v>-207.59249999999997</c:v>
                </c:pt>
                <c:pt idx="81436">
                  <c:v>-207.59049999999996</c:v>
                </c:pt>
                <c:pt idx="81437">
                  <c:v>-207.58849999999998</c:v>
                </c:pt>
                <c:pt idx="81438">
                  <c:v>-207.58649999999997</c:v>
                </c:pt>
                <c:pt idx="81439">
                  <c:v>-207.58449999999999</c:v>
                </c:pt>
                <c:pt idx="81440">
                  <c:v>-207.58249999999998</c:v>
                </c:pt>
                <c:pt idx="81441">
                  <c:v>-207.58049999999997</c:v>
                </c:pt>
                <c:pt idx="81442">
                  <c:v>-207.57849999999999</c:v>
                </c:pt>
                <c:pt idx="81443">
                  <c:v>-207.57649999999998</c:v>
                </c:pt>
                <c:pt idx="81444">
                  <c:v>-207.57449999999997</c:v>
                </c:pt>
                <c:pt idx="81445">
                  <c:v>-207.57249999999999</c:v>
                </c:pt>
                <c:pt idx="81446">
                  <c:v>-207.57049999999998</c:v>
                </c:pt>
                <c:pt idx="81447">
                  <c:v>-207.56849999999997</c:v>
                </c:pt>
                <c:pt idx="81448">
                  <c:v>-207.56649999999999</c:v>
                </c:pt>
                <c:pt idx="81449">
                  <c:v>-207.56449999999998</c:v>
                </c:pt>
                <c:pt idx="81450">
                  <c:v>-207.56249999999997</c:v>
                </c:pt>
                <c:pt idx="81451">
                  <c:v>-207.56049999999999</c:v>
                </c:pt>
                <c:pt idx="81452">
                  <c:v>-207.55849999999998</c:v>
                </c:pt>
                <c:pt idx="81453">
                  <c:v>-207.55649999999997</c:v>
                </c:pt>
                <c:pt idx="81454">
                  <c:v>-207.55449999999999</c:v>
                </c:pt>
                <c:pt idx="81455">
                  <c:v>-207.55249999999998</c:v>
                </c:pt>
                <c:pt idx="81456">
                  <c:v>-207.55049999999997</c:v>
                </c:pt>
                <c:pt idx="81457">
                  <c:v>-207.54849999999999</c:v>
                </c:pt>
                <c:pt idx="81458">
                  <c:v>-207.54649999999998</c:v>
                </c:pt>
                <c:pt idx="81459">
                  <c:v>-207.54449999999997</c:v>
                </c:pt>
                <c:pt idx="81460">
                  <c:v>-207.54249999999999</c:v>
                </c:pt>
                <c:pt idx="81461">
                  <c:v>-207.54049999999998</c:v>
                </c:pt>
                <c:pt idx="81462">
                  <c:v>-207.53849999999997</c:v>
                </c:pt>
                <c:pt idx="81463">
                  <c:v>-207.53649999999999</c:v>
                </c:pt>
                <c:pt idx="81464">
                  <c:v>-207.53449999999998</c:v>
                </c:pt>
                <c:pt idx="81465">
                  <c:v>-207.53249999999997</c:v>
                </c:pt>
                <c:pt idx="81466">
                  <c:v>-207.53049999999999</c:v>
                </c:pt>
                <c:pt idx="81467">
                  <c:v>-207.52849999999998</c:v>
                </c:pt>
                <c:pt idx="81468">
                  <c:v>-207.52649999999997</c:v>
                </c:pt>
                <c:pt idx="81469">
                  <c:v>-207.52449999999999</c:v>
                </c:pt>
                <c:pt idx="81470">
                  <c:v>-207.52249999999998</c:v>
                </c:pt>
                <c:pt idx="81471">
                  <c:v>-207.52049999999997</c:v>
                </c:pt>
                <c:pt idx="81472">
                  <c:v>-207.51849999999999</c:v>
                </c:pt>
                <c:pt idx="81473">
                  <c:v>-207.51649999999998</c:v>
                </c:pt>
                <c:pt idx="81474">
                  <c:v>-207.51449999999997</c:v>
                </c:pt>
                <c:pt idx="81475">
                  <c:v>-207.51249999999999</c:v>
                </c:pt>
                <c:pt idx="81476">
                  <c:v>-207.51049999999998</c:v>
                </c:pt>
                <c:pt idx="81477">
                  <c:v>-207.50849999999997</c:v>
                </c:pt>
                <c:pt idx="81478">
                  <c:v>-207.50649999999999</c:v>
                </c:pt>
                <c:pt idx="81479">
                  <c:v>-207.50449999999998</c:v>
                </c:pt>
                <c:pt idx="81480">
                  <c:v>-207.50249999999997</c:v>
                </c:pt>
                <c:pt idx="81481">
                  <c:v>-207.50049999999999</c:v>
                </c:pt>
                <c:pt idx="81482">
                  <c:v>-207.49849999999998</c:v>
                </c:pt>
                <c:pt idx="81483">
                  <c:v>-207.49649999999997</c:v>
                </c:pt>
                <c:pt idx="81484">
                  <c:v>-207.49449999999999</c:v>
                </c:pt>
                <c:pt idx="81485">
                  <c:v>-207.49249999999998</c:v>
                </c:pt>
                <c:pt idx="81486">
                  <c:v>-207.49049999999997</c:v>
                </c:pt>
                <c:pt idx="81487">
                  <c:v>-207.48849999999999</c:v>
                </c:pt>
                <c:pt idx="81488">
                  <c:v>-207.48649999999998</c:v>
                </c:pt>
                <c:pt idx="81489">
                  <c:v>-207.48449999999997</c:v>
                </c:pt>
                <c:pt idx="81490">
                  <c:v>-207.48249999999999</c:v>
                </c:pt>
                <c:pt idx="81491">
                  <c:v>-207.48049999999998</c:v>
                </c:pt>
                <c:pt idx="81492">
                  <c:v>-207.47849999999997</c:v>
                </c:pt>
                <c:pt idx="81493">
                  <c:v>-207.47649999999999</c:v>
                </c:pt>
                <c:pt idx="81494">
                  <c:v>-207.47449999999998</c:v>
                </c:pt>
                <c:pt idx="81495">
                  <c:v>-207.47249999999997</c:v>
                </c:pt>
                <c:pt idx="81496">
                  <c:v>-207.47049999999999</c:v>
                </c:pt>
                <c:pt idx="81497">
                  <c:v>-207.46849999999998</c:v>
                </c:pt>
                <c:pt idx="81498">
                  <c:v>-207.46649999999997</c:v>
                </c:pt>
                <c:pt idx="81499">
                  <c:v>-207.46449999999999</c:v>
                </c:pt>
                <c:pt idx="81500">
                  <c:v>-207.46249999999998</c:v>
                </c:pt>
                <c:pt idx="81501">
                  <c:v>-207.46049999999997</c:v>
                </c:pt>
                <c:pt idx="81502">
                  <c:v>-207.45849999999999</c:v>
                </c:pt>
                <c:pt idx="81503">
                  <c:v>-207.45649999999998</c:v>
                </c:pt>
                <c:pt idx="81504">
                  <c:v>-207.45449999999997</c:v>
                </c:pt>
                <c:pt idx="81505">
                  <c:v>-207.45249999999999</c:v>
                </c:pt>
                <c:pt idx="81506">
                  <c:v>-207.45049999999998</c:v>
                </c:pt>
                <c:pt idx="81507">
                  <c:v>-207.44849999999997</c:v>
                </c:pt>
                <c:pt idx="81508">
                  <c:v>-207.44649999999999</c:v>
                </c:pt>
                <c:pt idx="81509">
                  <c:v>-207.44449999999998</c:v>
                </c:pt>
                <c:pt idx="81510">
                  <c:v>-207.44249999999997</c:v>
                </c:pt>
                <c:pt idx="81511">
                  <c:v>-207.44049999999999</c:v>
                </c:pt>
                <c:pt idx="81512">
                  <c:v>-207.43849999999998</c:v>
                </c:pt>
                <c:pt idx="81513">
                  <c:v>-207.43649999999997</c:v>
                </c:pt>
                <c:pt idx="81514">
                  <c:v>-207.43449999999999</c:v>
                </c:pt>
                <c:pt idx="81515">
                  <c:v>-207.43249999999998</c:v>
                </c:pt>
                <c:pt idx="81516">
                  <c:v>-207.43049999999997</c:v>
                </c:pt>
                <c:pt idx="81517">
                  <c:v>-207.42849999999999</c:v>
                </c:pt>
                <c:pt idx="81518">
                  <c:v>-207.42649999999998</c:v>
                </c:pt>
                <c:pt idx="81519">
                  <c:v>-207.42449999999997</c:v>
                </c:pt>
                <c:pt idx="81520">
                  <c:v>-207.42249999999999</c:v>
                </c:pt>
                <c:pt idx="81521">
                  <c:v>-207.42049999999998</c:v>
                </c:pt>
                <c:pt idx="81522">
                  <c:v>-207.41849999999997</c:v>
                </c:pt>
                <c:pt idx="81523">
                  <c:v>-207.41649999999998</c:v>
                </c:pt>
                <c:pt idx="81524">
                  <c:v>-207.41449999999998</c:v>
                </c:pt>
                <c:pt idx="81525">
                  <c:v>-207.41249999999997</c:v>
                </c:pt>
                <c:pt idx="81526">
                  <c:v>-207.41049999999998</c:v>
                </c:pt>
                <c:pt idx="81527">
                  <c:v>-207.40849999999998</c:v>
                </c:pt>
                <c:pt idx="81528">
                  <c:v>-207.40649999999997</c:v>
                </c:pt>
                <c:pt idx="81529">
                  <c:v>-207.40449999999998</c:v>
                </c:pt>
                <c:pt idx="81530">
                  <c:v>-207.40249999999997</c:v>
                </c:pt>
                <c:pt idx="81531">
                  <c:v>-207.40049999999997</c:v>
                </c:pt>
                <c:pt idx="81532">
                  <c:v>-207.39849999999998</c:v>
                </c:pt>
                <c:pt idx="81533">
                  <c:v>-207.39649999999997</c:v>
                </c:pt>
                <c:pt idx="81534">
                  <c:v>-207.39449999999997</c:v>
                </c:pt>
                <c:pt idx="81535">
                  <c:v>-207.39249999999998</c:v>
                </c:pt>
                <c:pt idx="81536">
                  <c:v>-207.39049999999997</c:v>
                </c:pt>
                <c:pt idx="81537">
                  <c:v>-207.38849999999996</c:v>
                </c:pt>
                <c:pt idx="81538">
                  <c:v>-207.38649999999998</c:v>
                </c:pt>
                <c:pt idx="81539">
                  <c:v>-207.38449999999997</c:v>
                </c:pt>
                <c:pt idx="81540">
                  <c:v>-207.38249999999996</c:v>
                </c:pt>
                <c:pt idx="81541">
                  <c:v>-207.38049999999998</c:v>
                </c:pt>
                <c:pt idx="81542">
                  <c:v>-207.37849999999997</c:v>
                </c:pt>
                <c:pt idx="81543">
                  <c:v>-207.37649999999996</c:v>
                </c:pt>
                <c:pt idx="81544">
                  <c:v>-207.37449999999998</c:v>
                </c:pt>
                <c:pt idx="81545">
                  <c:v>-207.37249999999997</c:v>
                </c:pt>
                <c:pt idx="81546">
                  <c:v>-207.37049999999996</c:v>
                </c:pt>
                <c:pt idx="81547">
                  <c:v>-207.36849999999998</c:v>
                </c:pt>
                <c:pt idx="81548">
                  <c:v>-207.36649999999997</c:v>
                </c:pt>
                <c:pt idx="81549">
                  <c:v>-207.36449999999996</c:v>
                </c:pt>
                <c:pt idx="81550">
                  <c:v>-207.36249999999998</c:v>
                </c:pt>
                <c:pt idx="81551">
                  <c:v>-207.36049999999997</c:v>
                </c:pt>
                <c:pt idx="81552">
                  <c:v>-207.35849999999996</c:v>
                </c:pt>
                <c:pt idx="81553">
                  <c:v>-207.35649999999998</c:v>
                </c:pt>
                <c:pt idx="81554">
                  <c:v>-207.35449999999997</c:v>
                </c:pt>
                <c:pt idx="81555">
                  <c:v>-207.35249999999996</c:v>
                </c:pt>
                <c:pt idx="81556">
                  <c:v>-207.35049999999998</c:v>
                </c:pt>
                <c:pt idx="81557">
                  <c:v>-207.34849999999997</c:v>
                </c:pt>
                <c:pt idx="81558">
                  <c:v>-207.34649999999996</c:v>
                </c:pt>
                <c:pt idx="81559">
                  <c:v>-207.34449999999998</c:v>
                </c:pt>
                <c:pt idx="81560">
                  <c:v>-207.34249999999997</c:v>
                </c:pt>
                <c:pt idx="81561">
                  <c:v>-207.34049999999996</c:v>
                </c:pt>
                <c:pt idx="81562">
                  <c:v>-207.33849999999998</c:v>
                </c:pt>
                <c:pt idx="81563">
                  <c:v>-207.33649999999997</c:v>
                </c:pt>
                <c:pt idx="81564">
                  <c:v>-207.33449999999999</c:v>
                </c:pt>
                <c:pt idx="81565">
                  <c:v>-207.33249999999998</c:v>
                </c:pt>
                <c:pt idx="81566">
                  <c:v>-207.33049999999997</c:v>
                </c:pt>
                <c:pt idx="81567">
                  <c:v>-207.32849999999999</c:v>
                </c:pt>
                <c:pt idx="81568">
                  <c:v>-207.32649999999998</c:v>
                </c:pt>
                <c:pt idx="81569">
                  <c:v>-207.32449999999997</c:v>
                </c:pt>
                <c:pt idx="81570">
                  <c:v>-207.32249999999999</c:v>
                </c:pt>
                <c:pt idx="81571">
                  <c:v>-207.32049999999998</c:v>
                </c:pt>
                <c:pt idx="81572">
                  <c:v>-207.31849999999997</c:v>
                </c:pt>
                <c:pt idx="81573">
                  <c:v>-207.31649999999999</c:v>
                </c:pt>
                <c:pt idx="81574">
                  <c:v>-207.31449999999998</c:v>
                </c:pt>
                <c:pt idx="81575">
                  <c:v>-207.31249999999997</c:v>
                </c:pt>
                <c:pt idx="81576">
                  <c:v>-207.31049999999999</c:v>
                </c:pt>
                <c:pt idx="81577">
                  <c:v>-207.30849999999998</c:v>
                </c:pt>
                <c:pt idx="81578">
                  <c:v>-207.30649999999997</c:v>
                </c:pt>
                <c:pt idx="81579">
                  <c:v>-207.30449999999999</c:v>
                </c:pt>
                <c:pt idx="81580">
                  <c:v>-207.30249999999998</c:v>
                </c:pt>
                <c:pt idx="81581">
                  <c:v>-207.30049999999997</c:v>
                </c:pt>
                <c:pt idx="81582">
                  <c:v>-207.29849999999999</c:v>
                </c:pt>
                <c:pt idx="81583">
                  <c:v>-207.29649999999998</c:v>
                </c:pt>
                <c:pt idx="81584">
                  <c:v>-207.29449999999997</c:v>
                </c:pt>
                <c:pt idx="81585">
                  <c:v>-207.29249999999999</c:v>
                </c:pt>
                <c:pt idx="81586">
                  <c:v>-207.29049999999998</c:v>
                </c:pt>
                <c:pt idx="81587">
                  <c:v>-207.28849999999997</c:v>
                </c:pt>
                <c:pt idx="81588">
                  <c:v>-207.28649999999999</c:v>
                </c:pt>
                <c:pt idx="81589">
                  <c:v>-207.28449999999998</c:v>
                </c:pt>
                <c:pt idx="81590">
                  <c:v>-207.28249999999997</c:v>
                </c:pt>
                <c:pt idx="81591">
                  <c:v>-207.28049999999999</c:v>
                </c:pt>
                <c:pt idx="81592">
                  <c:v>-207.27849999999998</c:v>
                </c:pt>
                <c:pt idx="81593">
                  <c:v>-207.27649999999997</c:v>
                </c:pt>
                <c:pt idx="81594">
                  <c:v>-207.27449999999999</c:v>
                </c:pt>
                <c:pt idx="81595">
                  <c:v>-207.27249999999998</c:v>
                </c:pt>
                <c:pt idx="81596">
                  <c:v>-207.27049999999997</c:v>
                </c:pt>
                <c:pt idx="81597">
                  <c:v>-207.26849999999999</c:v>
                </c:pt>
                <c:pt idx="81598">
                  <c:v>-207.26649999999998</c:v>
                </c:pt>
                <c:pt idx="81599">
                  <c:v>-207.26449999999997</c:v>
                </c:pt>
                <c:pt idx="81600">
                  <c:v>-207.26249999999999</c:v>
                </c:pt>
                <c:pt idx="81601">
                  <c:v>-207.26049999999998</c:v>
                </c:pt>
                <c:pt idx="81602">
                  <c:v>-207.25849999999997</c:v>
                </c:pt>
                <c:pt idx="81603">
                  <c:v>-207.25649999999999</c:v>
                </c:pt>
                <c:pt idx="81604">
                  <c:v>-207.25449999999998</c:v>
                </c:pt>
                <c:pt idx="81605">
                  <c:v>-207.25249999999997</c:v>
                </c:pt>
                <c:pt idx="81606">
                  <c:v>-207.25049999999999</c:v>
                </c:pt>
                <c:pt idx="81607">
                  <c:v>-207.24849999999998</c:v>
                </c:pt>
                <c:pt idx="81608">
                  <c:v>-207.24649999999997</c:v>
                </c:pt>
                <c:pt idx="81609">
                  <c:v>-207.24449999999999</c:v>
                </c:pt>
                <c:pt idx="81610">
                  <c:v>-207.24249999999998</c:v>
                </c:pt>
                <c:pt idx="81611">
                  <c:v>-207.24049999999997</c:v>
                </c:pt>
                <c:pt idx="81612">
                  <c:v>-207.23849999999999</c:v>
                </c:pt>
                <c:pt idx="81613">
                  <c:v>-207.23649999999998</c:v>
                </c:pt>
                <c:pt idx="81614">
                  <c:v>-207.23449999999997</c:v>
                </c:pt>
                <c:pt idx="81615">
                  <c:v>-207.23249999999999</c:v>
                </c:pt>
                <c:pt idx="81616">
                  <c:v>-207.23049999999998</c:v>
                </c:pt>
                <c:pt idx="81617">
                  <c:v>-207.22849999999997</c:v>
                </c:pt>
                <c:pt idx="81618">
                  <c:v>-207.22649999999999</c:v>
                </c:pt>
                <c:pt idx="81619">
                  <c:v>-207.22449999999998</c:v>
                </c:pt>
                <c:pt idx="81620">
                  <c:v>-207.22249999999997</c:v>
                </c:pt>
                <c:pt idx="81621">
                  <c:v>-207.22049999999999</c:v>
                </c:pt>
                <c:pt idx="81622">
                  <c:v>-207.21849999999998</c:v>
                </c:pt>
                <c:pt idx="81623">
                  <c:v>-207.21649999999997</c:v>
                </c:pt>
                <c:pt idx="81624">
                  <c:v>-207.21449999999999</c:v>
                </c:pt>
                <c:pt idx="81625">
                  <c:v>-207.21249999999998</c:v>
                </c:pt>
                <c:pt idx="81626">
                  <c:v>-207.21049999999997</c:v>
                </c:pt>
                <c:pt idx="81627">
                  <c:v>-207.20849999999999</c:v>
                </c:pt>
                <c:pt idx="81628">
                  <c:v>-207.20649999999998</c:v>
                </c:pt>
                <c:pt idx="81629">
                  <c:v>-207.20449999999997</c:v>
                </c:pt>
                <c:pt idx="81630">
                  <c:v>-207.20249999999999</c:v>
                </c:pt>
                <c:pt idx="81631">
                  <c:v>-207.20049999999998</c:v>
                </c:pt>
                <c:pt idx="81632">
                  <c:v>-207.19849999999997</c:v>
                </c:pt>
                <c:pt idx="81633">
                  <c:v>-207.19649999999999</c:v>
                </c:pt>
                <c:pt idx="81634">
                  <c:v>-207.19449999999998</c:v>
                </c:pt>
                <c:pt idx="81635">
                  <c:v>-207.19249999999997</c:v>
                </c:pt>
                <c:pt idx="81636">
                  <c:v>-207.19049999999999</c:v>
                </c:pt>
                <c:pt idx="81637">
                  <c:v>-207.18849999999998</c:v>
                </c:pt>
                <c:pt idx="81638">
                  <c:v>-207.18649999999997</c:v>
                </c:pt>
                <c:pt idx="81639">
                  <c:v>-207.18449999999999</c:v>
                </c:pt>
                <c:pt idx="81640">
                  <c:v>-207.18249999999998</c:v>
                </c:pt>
                <c:pt idx="81641">
                  <c:v>-207.18049999999997</c:v>
                </c:pt>
                <c:pt idx="81642">
                  <c:v>-207.17849999999999</c:v>
                </c:pt>
                <c:pt idx="81643">
                  <c:v>-207.17649999999998</c:v>
                </c:pt>
                <c:pt idx="81644">
                  <c:v>-207.17449999999997</c:v>
                </c:pt>
                <c:pt idx="81645">
                  <c:v>-207.17249999999999</c:v>
                </c:pt>
                <c:pt idx="81646">
                  <c:v>-207.17049999999998</c:v>
                </c:pt>
                <c:pt idx="81647">
                  <c:v>-207.16849999999997</c:v>
                </c:pt>
                <c:pt idx="81648">
                  <c:v>-207.16649999999998</c:v>
                </c:pt>
                <c:pt idx="81649">
                  <c:v>-207.16449999999998</c:v>
                </c:pt>
                <c:pt idx="81650">
                  <c:v>-207.16249999999997</c:v>
                </c:pt>
                <c:pt idx="81651">
                  <c:v>-207.16049999999998</c:v>
                </c:pt>
                <c:pt idx="81652">
                  <c:v>-207.15849999999998</c:v>
                </c:pt>
                <c:pt idx="81653">
                  <c:v>-207.15649999999997</c:v>
                </c:pt>
                <c:pt idx="81654">
                  <c:v>-207.15449999999998</c:v>
                </c:pt>
                <c:pt idx="81655">
                  <c:v>-207.15249999999997</c:v>
                </c:pt>
                <c:pt idx="81656">
                  <c:v>-207.15049999999997</c:v>
                </c:pt>
                <c:pt idx="81657">
                  <c:v>-207.14849999999998</c:v>
                </c:pt>
                <c:pt idx="81658">
                  <c:v>-207.14649999999997</c:v>
                </c:pt>
                <c:pt idx="81659">
                  <c:v>-207.14449999999997</c:v>
                </c:pt>
                <c:pt idx="81660">
                  <c:v>-207.14249999999998</c:v>
                </c:pt>
                <c:pt idx="81661">
                  <c:v>-207.14049999999997</c:v>
                </c:pt>
                <c:pt idx="81662">
                  <c:v>-207.13849999999996</c:v>
                </c:pt>
                <c:pt idx="81663">
                  <c:v>-207.13649999999998</c:v>
                </c:pt>
                <c:pt idx="81664">
                  <c:v>-207.13449999999997</c:v>
                </c:pt>
                <c:pt idx="81665">
                  <c:v>-207.13249999999996</c:v>
                </c:pt>
                <c:pt idx="81666">
                  <c:v>-207.13049999999998</c:v>
                </c:pt>
                <c:pt idx="81667">
                  <c:v>-207.12849999999997</c:v>
                </c:pt>
                <c:pt idx="81668">
                  <c:v>-207.12649999999996</c:v>
                </c:pt>
                <c:pt idx="81669">
                  <c:v>-207.12449999999998</c:v>
                </c:pt>
                <c:pt idx="81670">
                  <c:v>-207.12249999999997</c:v>
                </c:pt>
                <c:pt idx="81671">
                  <c:v>-207.12049999999996</c:v>
                </c:pt>
                <c:pt idx="81672">
                  <c:v>-207.11849999999998</c:v>
                </c:pt>
                <c:pt idx="81673">
                  <c:v>-207.11649999999997</c:v>
                </c:pt>
                <c:pt idx="81674">
                  <c:v>-207.11449999999996</c:v>
                </c:pt>
                <c:pt idx="81675">
                  <c:v>-207.11249999999998</c:v>
                </c:pt>
                <c:pt idx="81676">
                  <c:v>-207.11049999999997</c:v>
                </c:pt>
                <c:pt idx="81677">
                  <c:v>-207.10849999999996</c:v>
                </c:pt>
                <c:pt idx="81678">
                  <c:v>-207.10649999999998</c:v>
                </c:pt>
                <c:pt idx="81679">
                  <c:v>-207.10449999999997</c:v>
                </c:pt>
                <c:pt idx="81680">
                  <c:v>-207.10249999999996</c:v>
                </c:pt>
                <c:pt idx="81681">
                  <c:v>-207.10049999999998</c:v>
                </c:pt>
                <c:pt idx="81682">
                  <c:v>-207.09849999999997</c:v>
                </c:pt>
                <c:pt idx="81683">
                  <c:v>-207.09649999999996</c:v>
                </c:pt>
                <c:pt idx="81684">
                  <c:v>-207.09449999999998</c:v>
                </c:pt>
                <c:pt idx="81685">
                  <c:v>-207.09249999999997</c:v>
                </c:pt>
                <c:pt idx="81686">
                  <c:v>-207.09049999999996</c:v>
                </c:pt>
                <c:pt idx="81687">
                  <c:v>-207.08849999999998</c:v>
                </c:pt>
                <c:pt idx="81688">
                  <c:v>-207.08649999999997</c:v>
                </c:pt>
                <c:pt idx="81689">
                  <c:v>-207.08449999999999</c:v>
                </c:pt>
                <c:pt idx="81690">
                  <c:v>-207.08249999999998</c:v>
                </c:pt>
                <c:pt idx="81691">
                  <c:v>-207.08049999999997</c:v>
                </c:pt>
                <c:pt idx="81692">
                  <c:v>-207.07849999999999</c:v>
                </c:pt>
                <c:pt idx="81693">
                  <c:v>-207.07649999999998</c:v>
                </c:pt>
                <c:pt idx="81694">
                  <c:v>-207.07449999999997</c:v>
                </c:pt>
                <c:pt idx="81695">
                  <c:v>-207.07249999999999</c:v>
                </c:pt>
                <c:pt idx="81696">
                  <c:v>-207.07049999999998</c:v>
                </c:pt>
                <c:pt idx="81697">
                  <c:v>-207.06849999999997</c:v>
                </c:pt>
                <c:pt idx="81698">
                  <c:v>-207.06649999999999</c:v>
                </c:pt>
                <c:pt idx="81699">
                  <c:v>-207.06449999999998</c:v>
                </c:pt>
                <c:pt idx="81700">
                  <c:v>-207.06249999999997</c:v>
                </c:pt>
                <c:pt idx="81701">
                  <c:v>-207.06049999999999</c:v>
                </c:pt>
                <c:pt idx="81702">
                  <c:v>-207.05849999999998</c:v>
                </c:pt>
                <c:pt idx="81703">
                  <c:v>-207.05649999999997</c:v>
                </c:pt>
                <c:pt idx="81704">
                  <c:v>-207.05449999999999</c:v>
                </c:pt>
                <c:pt idx="81705">
                  <c:v>-207.05249999999998</c:v>
                </c:pt>
                <c:pt idx="81706">
                  <c:v>-207.05049999999997</c:v>
                </c:pt>
                <c:pt idx="81707">
                  <c:v>-207.04849999999999</c:v>
                </c:pt>
                <c:pt idx="81708">
                  <c:v>-207.04649999999998</c:v>
                </c:pt>
                <c:pt idx="81709">
                  <c:v>-207.04449999999997</c:v>
                </c:pt>
                <c:pt idx="81710">
                  <c:v>-207.04249999999999</c:v>
                </c:pt>
                <c:pt idx="81711">
                  <c:v>-207.04049999999998</c:v>
                </c:pt>
                <c:pt idx="81712">
                  <c:v>-207.03849999999997</c:v>
                </c:pt>
                <c:pt idx="81713">
                  <c:v>-207.03649999999999</c:v>
                </c:pt>
                <c:pt idx="81714">
                  <c:v>-207.03449999999998</c:v>
                </c:pt>
                <c:pt idx="81715">
                  <c:v>-207.03249999999997</c:v>
                </c:pt>
                <c:pt idx="81716">
                  <c:v>-207.03049999999999</c:v>
                </c:pt>
                <c:pt idx="81717">
                  <c:v>-207.02849999999998</c:v>
                </c:pt>
                <c:pt idx="81718">
                  <c:v>-207.02649999999997</c:v>
                </c:pt>
                <c:pt idx="81719">
                  <c:v>-207.02449999999999</c:v>
                </c:pt>
                <c:pt idx="81720">
                  <c:v>-207.02249999999998</c:v>
                </c:pt>
                <c:pt idx="81721">
                  <c:v>-207.02049999999997</c:v>
                </c:pt>
                <c:pt idx="81722">
                  <c:v>-207.01849999999999</c:v>
                </c:pt>
                <c:pt idx="81723">
                  <c:v>-207.01649999999998</c:v>
                </c:pt>
                <c:pt idx="81724">
                  <c:v>-207.01449999999997</c:v>
                </c:pt>
                <c:pt idx="81725">
                  <c:v>-207.01249999999999</c:v>
                </c:pt>
                <c:pt idx="81726">
                  <c:v>-207.01049999999998</c:v>
                </c:pt>
                <c:pt idx="81727">
                  <c:v>-207.00849999999997</c:v>
                </c:pt>
                <c:pt idx="81728">
                  <c:v>-207.00649999999999</c:v>
                </c:pt>
                <c:pt idx="81729">
                  <c:v>-207.00449999999998</c:v>
                </c:pt>
                <c:pt idx="81730">
                  <c:v>-207.00249999999997</c:v>
                </c:pt>
                <c:pt idx="81731">
                  <c:v>-207.00049999999999</c:v>
                </c:pt>
                <c:pt idx="81732">
                  <c:v>-206.99849999999998</c:v>
                </c:pt>
                <c:pt idx="81733">
                  <c:v>-206.99649999999997</c:v>
                </c:pt>
                <c:pt idx="81734">
                  <c:v>-206.99449999999999</c:v>
                </c:pt>
                <c:pt idx="81735">
                  <c:v>-206.99249999999998</c:v>
                </c:pt>
                <c:pt idx="81736">
                  <c:v>-206.99049999999997</c:v>
                </c:pt>
                <c:pt idx="81737">
                  <c:v>-206.98849999999999</c:v>
                </c:pt>
                <c:pt idx="81738">
                  <c:v>-206.98649999999998</c:v>
                </c:pt>
                <c:pt idx="81739">
                  <c:v>-206.98449999999997</c:v>
                </c:pt>
                <c:pt idx="81740">
                  <c:v>-206.98249999999999</c:v>
                </c:pt>
                <c:pt idx="81741">
                  <c:v>-206.98049999999998</c:v>
                </c:pt>
                <c:pt idx="81742">
                  <c:v>-206.97849999999997</c:v>
                </c:pt>
                <c:pt idx="81743">
                  <c:v>-206.97649999999999</c:v>
                </c:pt>
                <c:pt idx="81744">
                  <c:v>-206.97449999999998</c:v>
                </c:pt>
                <c:pt idx="81745">
                  <c:v>-206.97249999999997</c:v>
                </c:pt>
                <c:pt idx="81746">
                  <c:v>-206.97049999999999</c:v>
                </c:pt>
                <c:pt idx="81747">
                  <c:v>-206.96849999999998</c:v>
                </c:pt>
                <c:pt idx="81748">
                  <c:v>-206.96649999999997</c:v>
                </c:pt>
                <c:pt idx="81749">
                  <c:v>-206.96449999999999</c:v>
                </c:pt>
                <c:pt idx="81750">
                  <c:v>-206.96249999999998</c:v>
                </c:pt>
                <c:pt idx="81751">
                  <c:v>-206.96049999999997</c:v>
                </c:pt>
                <c:pt idx="81752">
                  <c:v>-206.95849999999999</c:v>
                </c:pt>
                <c:pt idx="81753">
                  <c:v>-206.95649999999998</c:v>
                </c:pt>
                <c:pt idx="81754">
                  <c:v>-206.95449999999997</c:v>
                </c:pt>
                <c:pt idx="81755">
                  <c:v>-206.95249999999999</c:v>
                </c:pt>
                <c:pt idx="81756">
                  <c:v>-206.95049999999998</c:v>
                </c:pt>
                <c:pt idx="81757">
                  <c:v>-206.94849999999997</c:v>
                </c:pt>
                <c:pt idx="81758">
                  <c:v>-206.94649999999999</c:v>
                </c:pt>
                <c:pt idx="81759">
                  <c:v>-206.94449999999998</c:v>
                </c:pt>
                <c:pt idx="81760">
                  <c:v>-206.94249999999997</c:v>
                </c:pt>
                <c:pt idx="81761">
                  <c:v>-206.94049999999999</c:v>
                </c:pt>
                <c:pt idx="81762">
                  <c:v>-206.93849999999998</c:v>
                </c:pt>
                <c:pt idx="81763">
                  <c:v>-206.93649999999997</c:v>
                </c:pt>
                <c:pt idx="81764">
                  <c:v>-206.93449999999999</c:v>
                </c:pt>
                <c:pt idx="81765">
                  <c:v>-206.93249999999998</c:v>
                </c:pt>
                <c:pt idx="81766">
                  <c:v>-206.93049999999997</c:v>
                </c:pt>
                <c:pt idx="81767">
                  <c:v>-206.92849999999999</c:v>
                </c:pt>
                <c:pt idx="81768">
                  <c:v>-206.92649999999998</c:v>
                </c:pt>
                <c:pt idx="81769">
                  <c:v>-206.92449999999997</c:v>
                </c:pt>
                <c:pt idx="81770">
                  <c:v>-206.92249999999999</c:v>
                </c:pt>
                <c:pt idx="81771">
                  <c:v>-206.92049999999998</c:v>
                </c:pt>
                <c:pt idx="81772">
                  <c:v>-206.91849999999997</c:v>
                </c:pt>
                <c:pt idx="81773">
                  <c:v>-206.91649999999998</c:v>
                </c:pt>
                <c:pt idx="81774">
                  <c:v>-206.91449999999998</c:v>
                </c:pt>
                <c:pt idx="81775">
                  <c:v>-206.91249999999997</c:v>
                </c:pt>
                <c:pt idx="81776">
                  <c:v>-206.91049999999998</c:v>
                </c:pt>
                <c:pt idx="81777">
                  <c:v>-206.90849999999998</c:v>
                </c:pt>
                <c:pt idx="81778">
                  <c:v>-206.90649999999997</c:v>
                </c:pt>
                <c:pt idx="81779">
                  <c:v>-206.90449999999998</c:v>
                </c:pt>
                <c:pt idx="81780">
                  <c:v>-206.90249999999997</c:v>
                </c:pt>
                <c:pt idx="81781">
                  <c:v>-206.90049999999997</c:v>
                </c:pt>
                <c:pt idx="81782">
                  <c:v>-206.89849999999998</c:v>
                </c:pt>
                <c:pt idx="81783">
                  <c:v>-206.89649999999997</c:v>
                </c:pt>
                <c:pt idx="81784">
                  <c:v>-206.89449999999997</c:v>
                </c:pt>
                <c:pt idx="81785">
                  <c:v>-206.89249999999998</c:v>
                </c:pt>
                <c:pt idx="81786">
                  <c:v>-206.89049999999997</c:v>
                </c:pt>
                <c:pt idx="81787">
                  <c:v>-206.88849999999996</c:v>
                </c:pt>
                <c:pt idx="81788">
                  <c:v>-206.88649999999998</c:v>
                </c:pt>
                <c:pt idx="81789">
                  <c:v>-206.88449999999997</c:v>
                </c:pt>
                <c:pt idx="81790">
                  <c:v>-206.88249999999996</c:v>
                </c:pt>
                <c:pt idx="81791">
                  <c:v>-206.88049999999998</c:v>
                </c:pt>
                <c:pt idx="81792">
                  <c:v>-206.87849999999997</c:v>
                </c:pt>
                <c:pt idx="81793">
                  <c:v>-206.87649999999996</c:v>
                </c:pt>
                <c:pt idx="81794">
                  <c:v>-206.87449999999998</c:v>
                </c:pt>
                <c:pt idx="81795">
                  <c:v>-206.87249999999997</c:v>
                </c:pt>
                <c:pt idx="81796">
                  <c:v>-206.87049999999996</c:v>
                </c:pt>
                <c:pt idx="81797">
                  <c:v>-206.86849999999998</c:v>
                </c:pt>
                <c:pt idx="81798">
                  <c:v>-206.86649999999997</c:v>
                </c:pt>
                <c:pt idx="81799">
                  <c:v>-206.86449999999996</c:v>
                </c:pt>
                <c:pt idx="81800">
                  <c:v>-206.86249999999998</c:v>
                </c:pt>
                <c:pt idx="81801">
                  <c:v>-206.86049999999997</c:v>
                </c:pt>
                <c:pt idx="81802">
                  <c:v>-206.85849999999996</c:v>
                </c:pt>
                <c:pt idx="81803">
                  <c:v>-206.85649999999998</c:v>
                </c:pt>
                <c:pt idx="81804">
                  <c:v>-206.85449999999997</c:v>
                </c:pt>
                <c:pt idx="81805">
                  <c:v>-206.85249999999996</c:v>
                </c:pt>
                <c:pt idx="81806">
                  <c:v>-206.85049999999998</c:v>
                </c:pt>
                <c:pt idx="81807">
                  <c:v>-206.84849999999997</c:v>
                </c:pt>
                <c:pt idx="81808">
                  <c:v>-206.84649999999996</c:v>
                </c:pt>
                <c:pt idx="81809">
                  <c:v>-206.84449999999998</c:v>
                </c:pt>
                <c:pt idx="81810">
                  <c:v>-206.84249999999997</c:v>
                </c:pt>
                <c:pt idx="81811">
                  <c:v>-206.84049999999996</c:v>
                </c:pt>
                <c:pt idx="81812">
                  <c:v>-206.83849999999998</c:v>
                </c:pt>
                <c:pt idx="81813">
                  <c:v>-206.83649999999997</c:v>
                </c:pt>
                <c:pt idx="81814">
                  <c:v>-206.83449999999999</c:v>
                </c:pt>
                <c:pt idx="81815">
                  <c:v>-206.83249999999998</c:v>
                </c:pt>
                <c:pt idx="81816">
                  <c:v>-206.83049999999997</c:v>
                </c:pt>
                <c:pt idx="81817">
                  <c:v>-206.82849999999999</c:v>
                </c:pt>
                <c:pt idx="81818">
                  <c:v>-206.82649999999998</c:v>
                </c:pt>
                <c:pt idx="81819">
                  <c:v>-206.82449999999997</c:v>
                </c:pt>
                <c:pt idx="81820">
                  <c:v>-206.82249999999999</c:v>
                </c:pt>
                <c:pt idx="81821">
                  <c:v>-206.82049999999998</c:v>
                </c:pt>
                <c:pt idx="81822">
                  <c:v>-206.81849999999997</c:v>
                </c:pt>
                <c:pt idx="81823">
                  <c:v>-206.81649999999999</c:v>
                </c:pt>
                <c:pt idx="81824">
                  <c:v>-206.81449999999998</c:v>
                </c:pt>
                <c:pt idx="81825">
                  <c:v>-206.81249999999997</c:v>
                </c:pt>
                <c:pt idx="81826">
                  <c:v>-206.81049999999999</c:v>
                </c:pt>
                <c:pt idx="81827">
                  <c:v>-206.80849999999998</c:v>
                </c:pt>
                <c:pt idx="81828">
                  <c:v>-206.80649999999997</c:v>
                </c:pt>
                <c:pt idx="81829">
                  <c:v>-206.80449999999999</c:v>
                </c:pt>
                <c:pt idx="81830">
                  <c:v>-206.80249999999998</c:v>
                </c:pt>
                <c:pt idx="81831">
                  <c:v>-206.80049999999997</c:v>
                </c:pt>
                <c:pt idx="81832">
                  <c:v>-206.79849999999999</c:v>
                </c:pt>
                <c:pt idx="81833">
                  <c:v>-206.79649999999998</c:v>
                </c:pt>
                <c:pt idx="81834">
                  <c:v>-206.79449999999997</c:v>
                </c:pt>
                <c:pt idx="81835">
                  <c:v>-206.79249999999999</c:v>
                </c:pt>
                <c:pt idx="81836">
                  <c:v>-206.79049999999998</c:v>
                </c:pt>
                <c:pt idx="81837">
                  <c:v>-206.78849999999997</c:v>
                </c:pt>
                <c:pt idx="81838">
                  <c:v>-206.78649999999999</c:v>
                </c:pt>
                <c:pt idx="81839">
                  <c:v>-206.78449999999998</c:v>
                </c:pt>
                <c:pt idx="81840">
                  <c:v>-206.78249999999997</c:v>
                </c:pt>
                <c:pt idx="81841">
                  <c:v>-206.78049999999999</c:v>
                </c:pt>
                <c:pt idx="81842">
                  <c:v>-206.77849999999998</c:v>
                </c:pt>
                <c:pt idx="81843">
                  <c:v>-206.77649999999997</c:v>
                </c:pt>
                <c:pt idx="81844">
                  <c:v>-206.77449999999999</c:v>
                </c:pt>
                <c:pt idx="81845">
                  <c:v>-206.77249999999998</c:v>
                </c:pt>
                <c:pt idx="81846">
                  <c:v>-206.77049999999997</c:v>
                </c:pt>
                <c:pt idx="81847">
                  <c:v>-206.76849999999999</c:v>
                </c:pt>
                <c:pt idx="81848">
                  <c:v>-206.76649999999998</c:v>
                </c:pt>
                <c:pt idx="81849">
                  <c:v>-206.76449999999997</c:v>
                </c:pt>
                <c:pt idx="81850">
                  <c:v>-206.76249999999999</c:v>
                </c:pt>
                <c:pt idx="81851">
                  <c:v>-206.76049999999998</c:v>
                </c:pt>
                <c:pt idx="81852">
                  <c:v>-206.75849999999997</c:v>
                </c:pt>
                <c:pt idx="81853">
                  <c:v>-206.75649999999999</c:v>
                </c:pt>
                <c:pt idx="81854">
                  <c:v>-206.75449999999998</c:v>
                </c:pt>
                <c:pt idx="81855">
                  <c:v>-206.75249999999997</c:v>
                </c:pt>
                <c:pt idx="81856">
                  <c:v>-206.75049999999999</c:v>
                </c:pt>
                <c:pt idx="81857">
                  <c:v>-206.74849999999998</c:v>
                </c:pt>
                <c:pt idx="81858">
                  <c:v>-206.74649999999997</c:v>
                </c:pt>
                <c:pt idx="81859">
                  <c:v>-206.74449999999999</c:v>
                </c:pt>
                <c:pt idx="81860">
                  <c:v>-206.74249999999998</c:v>
                </c:pt>
                <c:pt idx="81861">
                  <c:v>-206.74049999999997</c:v>
                </c:pt>
                <c:pt idx="81862">
                  <c:v>-206.73849999999999</c:v>
                </c:pt>
                <c:pt idx="81863">
                  <c:v>-206.73649999999998</c:v>
                </c:pt>
                <c:pt idx="81864">
                  <c:v>-206.73449999999997</c:v>
                </c:pt>
                <c:pt idx="81865">
                  <c:v>-206.73249999999999</c:v>
                </c:pt>
                <c:pt idx="81866">
                  <c:v>-206.73049999999998</c:v>
                </c:pt>
                <c:pt idx="81867">
                  <c:v>-206.72849999999997</c:v>
                </c:pt>
                <c:pt idx="81868">
                  <c:v>-206.72649999999999</c:v>
                </c:pt>
                <c:pt idx="81869">
                  <c:v>-206.72449999999998</c:v>
                </c:pt>
                <c:pt idx="81870">
                  <c:v>-206.72249999999997</c:v>
                </c:pt>
                <c:pt idx="81871">
                  <c:v>-206.72049999999999</c:v>
                </c:pt>
                <c:pt idx="81872">
                  <c:v>-206.71849999999998</c:v>
                </c:pt>
                <c:pt idx="81873">
                  <c:v>-206.71649999999997</c:v>
                </c:pt>
                <c:pt idx="81874">
                  <c:v>-206.71449999999999</c:v>
                </c:pt>
                <c:pt idx="81875">
                  <c:v>-206.71249999999998</c:v>
                </c:pt>
                <c:pt idx="81876">
                  <c:v>-206.71049999999997</c:v>
                </c:pt>
                <c:pt idx="81877">
                  <c:v>-206.70849999999999</c:v>
                </c:pt>
                <c:pt idx="81878">
                  <c:v>-206.70649999999998</c:v>
                </c:pt>
                <c:pt idx="81879">
                  <c:v>-206.70449999999997</c:v>
                </c:pt>
                <c:pt idx="81880">
                  <c:v>-206.70249999999999</c:v>
                </c:pt>
                <c:pt idx="81881">
                  <c:v>-206.70049999999998</c:v>
                </c:pt>
                <c:pt idx="81882">
                  <c:v>-206.69849999999997</c:v>
                </c:pt>
                <c:pt idx="81883">
                  <c:v>-206.69649999999999</c:v>
                </c:pt>
                <c:pt idx="81884">
                  <c:v>-206.69449999999998</c:v>
                </c:pt>
                <c:pt idx="81885">
                  <c:v>-206.69249999999997</c:v>
                </c:pt>
                <c:pt idx="81886">
                  <c:v>-206.69049999999999</c:v>
                </c:pt>
                <c:pt idx="81887">
                  <c:v>-206.68849999999998</c:v>
                </c:pt>
                <c:pt idx="81888">
                  <c:v>-206.68649999999997</c:v>
                </c:pt>
                <c:pt idx="81889">
                  <c:v>-206.68449999999999</c:v>
                </c:pt>
                <c:pt idx="81890">
                  <c:v>-206.68249999999998</c:v>
                </c:pt>
                <c:pt idx="81891">
                  <c:v>-206.68049999999997</c:v>
                </c:pt>
                <c:pt idx="81892">
                  <c:v>-206.67849999999999</c:v>
                </c:pt>
                <c:pt idx="81893">
                  <c:v>-206.67649999999998</c:v>
                </c:pt>
                <c:pt idx="81894">
                  <c:v>-206.67449999999997</c:v>
                </c:pt>
                <c:pt idx="81895">
                  <c:v>-206.67249999999999</c:v>
                </c:pt>
                <c:pt idx="81896">
                  <c:v>-206.67049999999998</c:v>
                </c:pt>
                <c:pt idx="81897">
                  <c:v>-206.66849999999997</c:v>
                </c:pt>
                <c:pt idx="81898">
                  <c:v>-206.66649999999998</c:v>
                </c:pt>
                <c:pt idx="81899">
                  <c:v>-206.66449999999998</c:v>
                </c:pt>
                <c:pt idx="81900">
                  <c:v>-206.66249999999997</c:v>
                </c:pt>
                <c:pt idx="81901">
                  <c:v>-206.66049999999998</c:v>
                </c:pt>
                <c:pt idx="81902">
                  <c:v>-206.65849999999998</c:v>
                </c:pt>
                <c:pt idx="81903">
                  <c:v>-206.65649999999997</c:v>
                </c:pt>
                <c:pt idx="81904">
                  <c:v>-206.65449999999998</c:v>
                </c:pt>
                <c:pt idx="81905">
                  <c:v>-206.65249999999997</c:v>
                </c:pt>
                <c:pt idx="81906">
                  <c:v>-206.65049999999997</c:v>
                </c:pt>
                <c:pt idx="81907">
                  <c:v>-206.64849999999998</c:v>
                </c:pt>
                <c:pt idx="81908">
                  <c:v>-206.64649999999997</c:v>
                </c:pt>
                <c:pt idx="81909">
                  <c:v>-206.64449999999997</c:v>
                </c:pt>
                <c:pt idx="81910">
                  <c:v>-206.64249999999998</c:v>
                </c:pt>
                <c:pt idx="81911">
                  <c:v>-206.64049999999997</c:v>
                </c:pt>
                <c:pt idx="81912">
                  <c:v>-206.63849999999996</c:v>
                </c:pt>
                <c:pt idx="81913">
                  <c:v>-206.63649999999998</c:v>
                </c:pt>
                <c:pt idx="81914">
                  <c:v>-206.63449999999997</c:v>
                </c:pt>
                <c:pt idx="81915">
                  <c:v>-206.63249999999996</c:v>
                </c:pt>
                <c:pt idx="81916">
                  <c:v>-206.63049999999998</c:v>
                </c:pt>
                <c:pt idx="81917">
                  <c:v>-206.62849999999997</c:v>
                </c:pt>
                <c:pt idx="81918">
                  <c:v>-206.62649999999996</c:v>
                </c:pt>
                <c:pt idx="81919">
                  <c:v>-206.62449999999998</c:v>
                </c:pt>
                <c:pt idx="81920">
                  <c:v>-206.62249999999997</c:v>
                </c:pt>
                <c:pt idx="81921">
                  <c:v>-206.62049999999996</c:v>
                </c:pt>
                <c:pt idx="81922">
                  <c:v>-206.61849999999998</c:v>
                </c:pt>
                <c:pt idx="81923">
                  <c:v>-206.61649999999997</c:v>
                </c:pt>
                <c:pt idx="81924">
                  <c:v>-206.61449999999996</c:v>
                </c:pt>
                <c:pt idx="81925">
                  <c:v>-206.61249999999998</c:v>
                </c:pt>
                <c:pt idx="81926">
                  <c:v>-206.61049999999997</c:v>
                </c:pt>
                <c:pt idx="81927">
                  <c:v>-206.60849999999996</c:v>
                </c:pt>
                <c:pt idx="81928">
                  <c:v>-206.60649999999998</c:v>
                </c:pt>
                <c:pt idx="81929">
                  <c:v>-206.60449999999997</c:v>
                </c:pt>
                <c:pt idx="81930">
                  <c:v>-206.60249999999996</c:v>
                </c:pt>
                <c:pt idx="81931">
                  <c:v>-206.60049999999998</c:v>
                </c:pt>
                <c:pt idx="81932">
                  <c:v>-206.59849999999997</c:v>
                </c:pt>
                <c:pt idx="81933">
                  <c:v>-206.59649999999996</c:v>
                </c:pt>
                <c:pt idx="81934">
                  <c:v>-206.59449999999998</c:v>
                </c:pt>
                <c:pt idx="81935">
                  <c:v>-206.59249999999997</c:v>
                </c:pt>
                <c:pt idx="81936">
                  <c:v>-206.59049999999996</c:v>
                </c:pt>
                <c:pt idx="81937">
                  <c:v>-206.58849999999998</c:v>
                </c:pt>
                <c:pt idx="81938">
                  <c:v>-206.58649999999997</c:v>
                </c:pt>
                <c:pt idx="81939">
                  <c:v>-206.58449999999999</c:v>
                </c:pt>
                <c:pt idx="81940">
                  <c:v>-206.58249999999998</c:v>
                </c:pt>
                <c:pt idx="81941">
                  <c:v>-206.58049999999997</c:v>
                </c:pt>
                <c:pt idx="81942">
                  <c:v>-206.57849999999999</c:v>
                </c:pt>
                <c:pt idx="81943">
                  <c:v>-206.57649999999998</c:v>
                </c:pt>
                <c:pt idx="81944">
                  <c:v>-206.57449999999997</c:v>
                </c:pt>
                <c:pt idx="81945">
                  <c:v>-206.57249999999999</c:v>
                </c:pt>
                <c:pt idx="81946">
                  <c:v>-206.57049999999998</c:v>
                </c:pt>
                <c:pt idx="81947">
                  <c:v>-206.56849999999997</c:v>
                </c:pt>
                <c:pt idx="81948">
                  <c:v>-206.56649999999999</c:v>
                </c:pt>
                <c:pt idx="81949">
                  <c:v>-206.56449999999998</c:v>
                </c:pt>
                <c:pt idx="81950">
                  <c:v>-206.56249999999997</c:v>
                </c:pt>
                <c:pt idx="81951">
                  <c:v>-206.56049999999999</c:v>
                </c:pt>
                <c:pt idx="81952">
                  <c:v>-206.55849999999998</c:v>
                </c:pt>
                <c:pt idx="81953">
                  <c:v>-206.55649999999997</c:v>
                </c:pt>
                <c:pt idx="81954">
                  <c:v>-206.55449999999999</c:v>
                </c:pt>
                <c:pt idx="81955">
                  <c:v>-206.55249999999998</c:v>
                </c:pt>
                <c:pt idx="81956">
                  <c:v>-206.55049999999997</c:v>
                </c:pt>
                <c:pt idx="81957">
                  <c:v>-206.54849999999999</c:v>
                </c:pt>
                <c:pt idx="81958">
                  <c:v>-206.54649999999998</c:v>
                </c:pt>
                <c:pt idx="81959">
                  <c:v>-206.54449999999997</c:v>
                </c:pt>
                <c:pt idx="81960">
                  <c:v>-206.54249999999999</c:v>
                </c:pt>
                <c:pt idx="81961">
                  <c:v>-206.54049999999998</c:v>
                </c:pt>
                <c:pt idx="81962">
                  <c:v>-206.53849999999997</c:v>
                </c:pt>
                <c:pt idx="81963">
                  <c:v>-206.53649999999999</c:v>
                </c:pt>
                <c:pt idx="81964">
                  <c:v>-206.53449999999998</c:v>
                </c:pt>
                <c:pt idx="81965">
                  <c:v>-206.53249999999997</c:v>
                </c:pt>
                <c:pt idx="81966">
                  <c:v>-206.53049999999999</c:v>
                </c:pt>
                <c:pt idx="81967">
                  <c:v>-206.52849999999998</c:v>
                </c:pt>
                <c:pt idx="81968">
                  <c:v>-206.52649999999997</c:v>
                </c:pt>
                <c:pt idx="81969">
                  <c:v>-206.52449999999999</c:v>
                </c:pt>
                <c:pt idx="81970">
                  <c:v>-206.52249999999998</c:v>
                </c:pt>
                <c:pt idx="81971">
                  <c:v>-206.52049999999997</c:v>
                </c:pt>
                <c:pt idx="81972">
                  <c:v>-206.51849999999999</c:v>
                </c:pt>
                <c:pt idx="81973">
                  <c:v>-206.51649999999998</c:v>
                </c:pt>
                <c:pt idx="81974">
                  <c:v>-206.51449999999997</c:v>
                </c:pt>
                <c:pt idx="81975">
                  <c:v>-206.51249999999999</c:v>
                </c:pt>
                <c:pt idx="81976">
                  <c:v>-206.51049999999998</c:v>
                </c:pt>
                <c:pt idx="81977">
                  <c:v>-206.50849999999997</c:v>
                </c:pt>
                <c:pt idx="81978">
                  <c:v>-206.50649999999999</c:v>
                </c:pt>
                <c:pt idx="81979">
                  <c:v>-206.50449999999998</c:v>
                </c:pt>
                <c:pt idx="81980">
                  <c:v>-206.50249999999997</c:v>
                </c:pt>
                <c:pt idx="81981">
                  <c:v>-206.50049999999999</c:v>
                </c:pt>
                <c:pt idx="81982">
                  <c:v>-206.49849999999998</c:v>
                </c:pt>
                <c:pt idx="81983">
                  <c:v>-206.49649999999997</c:v>
                </c:pt>
                <c:pt idx="81984">
                  <c:v>-206.49449999999999</c:v>
                </c:pt>
                <c:pt idx="81985">
                  <c:v>-206.49249999999998</c:v>
                </c:pt>
                <c:pt idx="81986">
                  <c:v>-206.49049999999997</c:v>
                </c:pt>
                <c:pt idx="81987">
                  <c:v>-206.48849999999999</c:v>
                </c:pt>
                <c:pt idx="81988">
                  <c:v>-206.48649999999998</c:v>
                </c:pt>
                <c:pt idx="81989">
                  <c:v>-206.48449999999997</c:v>
                </c:pt>
                <c:pt idx="81990">
                  <c:v>-206.48249999999999</c:v>
                </c:pt>
                <c:pt idx="81991">
                  <c:v>-206.48049999999998</c:v>
                </c:pt>
                <c:pt idx="81992">
                  <c:v>-206.47849999999997</c:v>
                </c:pt>
                <c:pt idx="81993">
                  <c:v>-206.47649999999999</c:v>
                </c:pt>
                <c:pt idx="81994">
                  <c:v>-206.47449999999998</c:v>
                </c:pt>
                <c:pt idx="81995">
                  <c:v>-206.47249999999997</c:v>
                </c:pt>
                <c:pt idx="81996">
                  <c:v>-206.47049999999999</c:v>
                </c:pt>
                <c:pt idx="81997">
                  <c:v>-206.46849999999998</c:v>
                </c:pt>
                <c:pt idx="81998">
                  <c:v>-206.46649999999997</c:v>
                </c:pt>
                <c:pt idx="81999">
                  <c:v>-206.46449999999999</c:v>
                </c:pt>
                <c:pt idx="82000">
                  <c:v>-206.46249999999998</c:v>
                </c:pt>
                <c:pt idx="82001">
                  <c:v>-206.46049999999997</c:v>
                </c:pt>
                <c:pt idx="82002">
                  <c:v>-206.45849999999999</c:v>
                </c:pt>
                <c:pt idx="82003">
                  <c:v>-206.45649999999998</c:v>
                </c:pt>
                <c:pt idx="82004">
                  <c:v>-206.45449999999997</c:v>
                </c:pt>
                <c:pt idx="82005">
                  <c:v>-206.45249999999999</c:v>
                </c:pt>
                <c:pt idx="82006">
                  <c:v>-206.45049999999998</c:v>
                </c:pt>
                <c:pt idx="82007">
                  <c:v>-206.44849999999997</c:v>
                </c:pt>
                <c:pt idx="82008">
                  <c:v>-206.44649999999999</c:v>
                </c:pt>
                <c:pt idx="82009">
                  <c:v>-206.44449999999998</c:v>
                </c:pt>
                <c:pt idx="82010">
                  <c:v>-206.44249999999997</c:v>
                </c:pt>
                <c:pt idx="82011">
                  <c:v>-206.44049999999999</c:v>
                </c:pt>
                <c:pt idx="82012">
                  <c:v>-206.43849999999998</c:v>
                </c:pt>
                <c:pt idx="82013">
                  <c:v>-206.43649999999997</c:v>
                </c:pt>
                <c:pt idx="82014">
                  <c:v>-206.43449999999999</c:v>
                </c:pt>
                <c:pt idx="82015">
                  <c:v>-206.43249999999998</c:v>
                </c:pt>
                <c:pt idx="82016">
                  <c:v>-206.43049999999997</c:v>
                </c:pt>
                <c:pt idx="82017">
                  <c:v>-206.42849999999999</c:v>
                </c:pt>
                <c:pt idx="82018">
                  <c:v>-206.42649999999998</c:v>
                </c:pt>
                <c:pt idx="82019">
                  <c:v>-206.42449999999997</c:v>
                </c:pt>
                <c:pt idx="82020">
                  <c:v>-206.42249999999999</c:v>
                </c:pt>
                <c:pt idx="82021">
                  <c:v>-206.42049999999998</c:v>
                </c:pt>
                <c:pt idx="82022">
                  <c:v>-206.41849999999997</c:v>
                </c:pt>
                <c:pt idx="82023">
                  <c:v>-206.41649999999998</c:v>
                </c:pt>
                <c:pt idx="82024">
                  <c:v>-206.41449999999998</c:v>
                </c:pt>
                <c:pt idx="82025">
                  <c:v>-206.41249999999997</c:v>
                </c:pt>
                <c:pt idx="82026">
                  <c:v>-206.41049999999998</c:v>
                </c:pt>
                <c:pt idx="82027">
                  <c:v>-206.40849999999998</c:v>
                </c:pt>
                <c:pt idx="82028">
                  <c:v>-206.40649999999997</c:v>
                </c:pt>
                <c:pt idx="82029">
                  <c:v>-206.40449999999998</c:v>
                </c:pt>
                <c:pt idx="82030">
                  <c:v>-206.40249999999997</c:v>
                </c:pt>
                <c:pt idx="82031">
                  <c:v>-206.40049999999997</c:v>
                </c:pt>
                <c:pt idx="82032">
                  <c:v>-206.39849999999998</c:v>
                </c:pt>
                <c:pt idx="82033">
                  <c:v>-206.39649999999997</c:v>
                </c:pt>
                <c:pt idx="82034">
                  <c:v>-206.39449999999997</c:v>
                </c:pt>
                <c:pt idx="82035">
                  <c:v>-206.39249999999998</c:v>
                </c:pt>
                <c:pt idx="82036">
                  <c:v>-206.39049999999997</c:v>
                </c:pt>
                <c:pt idx="82037">
                  <c:v>-206.38849999999996</c:v>
                </c:pt>
                <c:pt idx="82038">
                  <c:v>-206.38649999999998</c:v>
                </c:pt>
                <c:pt idx="82039">
                  <c:v>-206.38449999999997</c:v>
                </c:pt>
                <c:pt idx="82040">
                  <c:v>-206.38249999999996</c:v>
                </c:pt>
                <c:pt idx="82041">
                  <c:v>-206.38049999999998</c:v>
                </c:pt>
                <c:pt idx="82042">
                  <c:v>-206.37849999999997</c:v>
                </c:pt>
                <c:pt idx="82043">
                  <c:v>-206.37649999999996</c:v>
                </c:pt>
                <c:pt idx="82044">
                  <c:v>-206.37449999999998</c:v>
                </c:pt>
                <c:pt idx="82045">
                  <c:v>-206.37249999999997</c:v>
                </c:pt>
                <c:pt idx="82046">
                  <c:v>-206.37049999999996</c:v>
                </c:pt>
                <c:pt idx="82047">
                  <c:v>-206.36849999999998</c:v>
                </c:pt>
                <c:pt idx="82048">
                  <c:v>-206.36649999999997</c:v>
                </c:pt>
                <c:pt idx="82049">
                  <c:v>-206.36449999999996</c:v>
                </c:pt>
                <c:pt idx="82050">
                  <c:v>-206.36249999999998</c:v>
                </c:pt>
                <c:pt idx="82051">
                  <c:v>-206.36049999999997</c:v>
                </c:pt>
                <c:pt idx="82052">
                  <c:v>-206.35849999999996</c:v>
                </c:pt>
                <c:pt idx="82053">
                  <c:v>-206.35649999999998</c:v>
                </c:pt>
                <c:pt idx="82054">
                  <c:v>-206.35449999999997</c:v>
                </c:pt>
                <c:pt idx="82055">
                  <c:v>-206.35249999999996</c:v>
                </c:pt>
                <c:pt idx="82056">
                  <c:v>-206.35049999999998</c:v>
                </c:pt>
                <c:pt idx="82057">
                  <c:v>-206.34849999999997</c:v>
                </c:pt>
                <c:pt idx="82058">
                  <c:v>-206.34649999999996</c:v>
                </c:pt>
                <c:pt idx="82059">
                  <c:v>-206.34449999999998</c:v>
                </c:pt>
                <c:pt idx="82060">
                  <c:v>-206.34249999999997</c:v>
                </c:pt>
                <c:pt idx="82061">
                  <c:v>-206.34049999999996</c:v>
                </c:pt>
                <c:pt idx="82062">
                  <c:v>-206.33849999999998</c:v>
                </c:pt>
                <c:pt idx="82063">
                  <c:v>-206.33649999999997</c:v>
                </c:pt>
                <c:pt idx="82064">
                  <c:v>-206.33449999999999</c:v>
                </c:pt>
                <c:pt idx="82065">
                  <c:v>-206.33249999999998</c:v>
                </c:pt>
                <c:pt idx="82066">
                  <c:v>-206.33049999999997</c:v>
                </c:pt>
                <c:pt idx="82067">
                  <c:v>-206.32849999999999</c:v>
                </c:pt>
                <c:pt idx="82068">
                  <c:v>-206.32649999999998</c:v>
                </c:pt>
                <c:pt idx="82069">
                  <c:v>-206.32449999999997</c:v>
                </c:pt>
                <c:pt idx="82070">
                  <c:v>-206.32249999999999</c:v>
                </c:pt>
                <c:pt idx="82071">
                  <c:v>-206.32049999999998</c:v>
                </c:pt>
                <c:pt idx="82072">
                  <c:v>-206.31849999999997</c:v>
                </c:pt>
                <c:pt idx="82073">
                  <c:v>-206.31649999999999</c:v>
                </c:pt>
                <c:pt idx="82074">
                  <c:v>-206.31449999999998</c:v>
                </c:pt>
                <c:pt idx="82075">
                  <c:v>-206.31249999999997</c:v>
                </c:pt>
                <c:pt idx="82076">
                  <c:v>-206.31049999999999</c:v>
                </c:pt>
                <c:pt idx="82077">
                  <c:v>-206.30849999999998</c:v>
                </c:pt>
                <c:pt idx="82078">
                  <c:v>-206.30649999999997</c:v>
                </c:pt>
                <c:pt idx="82079">
                  <c:v>-206.30449999999999</c:v>
                </c:pt>
                <c:pt idx="82080">
                  <c:v>-206.30249999999998</c:v>
                </c:pt>
                <c:pt idx="82081">
                  <c:v>-206.30049999999997</c:v>
                </c:pt>
                <c:pt idx="82082">
                  <c:v>-206.29849999999999</c:v>
                </c:pt>
                <c:pt idx="82083">
                  <c:v>-206.29649999999998</c:v>
                </c:pt>
                <c:pt idx="82084">
                  <c:v>-206.29449999999997</c:v>
                </c:pt>
                <c:pt idx="82085">
                  <c:v>-206.29249999999999</c:v>
                </c:pt>
                <c:pt idx="82086">
                  <c:v>-206.29049999999998</c:v>
                </c:pt>
                <c:pt idx="82087">
                  <c:v>-206.28849999999997</c:v>
                </c:pt>
                <c:pt idx="82088">
                  <c:v>-206.28649999999999</c:v>
                </c:pt>
                <c:pt idx="82089">
                  <c:v>-206.28449999999998</c:v>
                </c:pt>
                <c:pt idx="82090">
                  <c:v>-206.28249999999997</c:v>
                </c:pt>
                <c:pt idx="82091">
                  <c:v>-206.28049999999999</c:v>
                </c:pt>
                <c:pt idx="82092">
                  <c:v>-206.27849999999998</c:v>
                </c:pt>
                <c:pt idx="82093">
                  <c:v>-206.27649999999997</c:v>
                </c:pt>
                <c:pt idx="82094">
                  <c:v>-206.27449999999999</c:v>
                </c:pt>
                <c:pt idx="82095">
                  <c:v>-206.27249999999998</c:v>
                </c:pt>
                <c:pt idx="82096">
                  <c:v>-206.27049999999997</c:v>
                </c:pt>
                <c:pt idx="82097">
                  <c:v>-206.26849999999999</c:v>
                </c:pt>
                <c:pt idx="82098">
                  <c:v>-206.26649999999998</c:v>
                </c:pt>
                <c:pt idx="82099">
                  <c:v>-206.26449999999997</c:v>
                </c:pt>
                <c:pt idx="82100">
                  <c:v>-206.26249999999999</c:v>
                </c:pt>
                <c:pt idx="82101">
                  <c:v>-206.26049999999998</c:v>
                </c:pt>
                <c:pt idx="82102">
                  <c:v>-206.25849999999997</c:v>
                </c:pt>
                <c:pt idx="82103">
                  <c:v>-206.25649999999999</c:v>
                </c:pt>
                <c:pt idx="82104">
                  <c:v>-206.25449999999998</c:v>
                </c:pt>
                <c:pt idx="82105">
                  <c:v>-206.25249999999997</c:v>
                </c:pt>
                <c:pt idx="82106">
                  <c:v>-206.25049999999999</c:v>
                </c:pt>
                <c:pt idx="82107">
                  <c:v>-206.24849999999998</c:v>
                </c:pt>
                <c:pt idx="82108">
                  <c:v>-206.24649999999997</c:v>
                </c:pt>
                <c:pt idx="82109">
                  <c:v>-206.24449999999999</c:v>
                </c:pt>
                <c:pt idx="82110">
                  <c:v>-206.24249999999998</c:v>
                </c:pt>
                <c:pt idx="82111">
                  <c:v>-206.24049999999997</c:v>
                </c:pt>
                <c:pt idx="82112">
                  <c:v>-206.23849999999999</c:v>
                </c:pt>
                <c:pt idx="82113">
                  <c:v>-206.23649999999998</c:v>
                </c:pt>
                <c:pt idx="82114">
                  <c:v>-206.23449999999997</c:v>
                </c:pt>
                <c:pt idx="82115">
                  <c:v>-206.23249999999999</c:v>
                </c:pt>
                <c:pt idx="82116">
                  <c:v>-206.23049999999998</c:v>
                </c:pt>
                <c:pt idx="82117">
                  <c:v>-206.22849999999997</c:v>
                </c:pt>
                <c:pt idx="82118">
                  <c:v>-206.22649999999999</c:v>
                </c:pt>
                <c:pt idx="82119">
                  <c:v>-206.22449999999998</c:v>
                </c:pt>
                <c:pt idx="82120">
                  <c:v>-206.22249999999997</c:v>
                </c:pt>
                <c:pt idx="82121">
                  <c:v>-206.22049999999999</c:v>
                </c:pt>
                <c:pt idx="82122">
                  <c:v>-206.21849999999998</c:v>
                </c:pt>
                <c:pt idx="82123">
                  <c:v>-206.21649999999997</c:v>
                </c:pt>
                <c:pt idx="82124">
                  <c:v>-206.21449999999999</c:v>
                </c:pt>
                <c:pt idx="82125">
                  <c:v>-206.21249999999998</c:v>
                </c:pt>
                <c:pt idx="82126">
                  <c:v>-206.21049999999997</c:v>
                </c:pt>
                <c:pt idx="82127">
                  <c:v>-206.20849999999999</c:v>
                </c:pt>
                <c:pt idx="82128">
                  <c:v>-206.20649999999998</c:v>
                </c:pt>
                <c:pt idx="82129">
                  <c:v>-206.20449999999997</c:v>
                </c:pt>
                <c:pt idx="82130">
                  <c:v>-206.20249999999999</c:v>
                </c:pt>
                <c:pt idx="82131">
                  <c:v>-206.20049999999998</c:v>
                </c:pt>
                <c:pt idx="82132">
                  <c:v>-206.19849999999997</c:v>
                </c:pt>
                <c:pt idx="82133">
                  <c:v>-206.19649999999999</c:v>
                </c:pt>
                <c:pt idx="82134">
                  <c:v>-206.19449999999998</c:v>
                </c:pt>
                <c:pt idx="82135">
                  <c:v>-206.19249999999997</c:v>
                </c:pt>
                <c:pt idx="82136">
                  <c:v>-206.19049999999999</c:v>
                </c:pt>
                <c:pt idx="82137">
                  <c:v>-206.18849999999998</c:v>
                </c:pt>
                <c:pt idx="82138">
                  <c:v>-206.18649999999997</c:v>
                </c:pt>
                <c:pt idx="82139">
                  <c:v>-206.18449999999999</c:v>
                </c:pt>
                <c:pt idx="82140">
                  <c:v>-206.18249999999998</c:v>
                </c:pt>
                <c:pt idx="82141">
                  <c:v>-206.18049999999997</c:v>
                </c:pt>
                <c:pt idx="82142">
                  <c:v>-206.17849999999999</c:v>
                </c:pt>
                <c:pt idx="82143">
                  <c:v>-206.17649999999998</c:v>
                </c:pt>
                <c:pt idx="82144">
                  <c:v>-206.17449999999997</c:v>
                </c:pt>
                <c:pt idx="82145">
                  <c:v>-206.17249999999999</c:v>
                </c:pt>
                <c:pt idx="82146">
                  <c:v>-206.17049999999998</c:v>
                </c:pt>
                <c:pt idx="82147">
                  <c:v>-206.16849999999997</c:v>
                </c:pt>
                <c:pt idx="82148">
                  <c:v>-206.16649999999998</c:v>
                </c:pt>
                <c:pt idx="82149">
                  <c:v>-206.16449999999998</c:v>
                </c:pt>
                <c:pt idx="82150">
                  <c:v>-206.16249999999997</c:v>
                </c:pt>
                <c:pt idx="82151">
                  <c:v>-206.16049999999998</c:v>
                </c:pt>
                <c:pt idx="82152">
                  <c:v>-206.15849999999998</c:v>
                </c:pt>
                <c:pt idx="82153">
                  <c:v>-206.15649999999997</c:v>
                </c:pt>
                <c:pt idx="82154">
                  <c:v>-206.15449999999998</c:v>
                </c:pt>
                <c:pt idx="82155">
                  <c:v>-206.15249999999997</c:v>
                </c:pt>
                <c:pt idx="82156">
                  <c:v>-206.15049999999997</c:v>
                </c:pt>
                <c:pt idx="82157">
                  <c:v>-206.14849999999998</c:v>
                </c:pt>
                <c:pt idx="82158">
                  <c:v>-206.14649999999997</c:v>
                </c:pt>
                <c:pt idx="82159">
                  <c:v>-206.14449999999997</c:v>
                </c:pt>
                <c:pt idx="82160">
                  <c:v>-206.14249999999998</c:v>
                </c:pt>
                <c:pt idx="82161">
                  <c:v>-206.14049999999997</c:v>
                </c:pt>
                <c:pt idx="82162">
                  <c:v>-206.13849999999996</c:v>
                </c:pt>
                <c:pt idx="82163">
                  <c:v>-206.13649999999998</c:v>
                </c:pt>
                <c:pt idx="82164">
                  <c:v>-206.13449999999997</c:v>
                </c:pt>
                <c:pt idx="82165">
                  <c:v>-206.13249999999996</c:v>
                </c:pt>
                <c:pt idx="82166">
                  <c:v>-206.13049999999998</c:v>
                </c:pt>
                <c:pt idx="82167">
                  <c:v>-206.12849999999997</c:v>
                </c:pt>
                <c:pt idx="82168">
                  <c:v>-206.12649999999996</c:v>
                </c:pt>
                <c:pt idx="82169">
                  <c:v>-206.12449999999998</c:v>
                </c:pt>
                <c:pt idx="82170">
                  <c:v>-206.12249999999997</c:v>
                </c:pt>
                <c:pt idx="82171">
                  <c:v>-206.12049999999996</c:v>
                </c:pt>
                <c:pt idx="82172">
                  <c:v>-206.11849999999998</c:v>
                </c:pt>
                <c:pt idx="82173">
                  <c:v>-206.11649999999997</c:v>
                </c:pt>
                <c:pt idx="82174">
                  <c:v>-206.11449999999996</c:v>
                </c:pt>
                <c:pt idx="82175">
                  <c:v>-206.11249999999998</c:v>
                </c:pt>
                <c:pt idx="82176">
                  <c:v>-206.11049999999997</c:v>
                </c:pt>
                <c:pt idx="82177">
                  <c:v>-206.10849999999996</c:v>
                </c:pt>
                <c:pt idx="82178">
                  <c:v>-206.10649999999998</c:v>
                </c:pt>
                <c:pt idx="82179">
                  <c:v>-206.10449999999997</c:v>
                </c:pt>
                <c:pt idx="82180">
                  <c:v>-206.10249999999996</c:v>
                </c:pt>
                <c:pt idx="82181">
                  <c:v>-206.10049999999998</c:v>
                </c:pt>
                <c:pt idx="82182">
                  <c:v>-206.09849999999997</c:v>
                </c:pt>
                <c:pt idx="82183">
                  <c:v>-206.09649999999996</c:v>
                </c:pt>
                <c:pt idx="82184">
                  <c:v>-206.09449999999998</c:v>
                </c:pt>
                <c:pt idx="82185">
                  <c:v>-206.09249999999997</c:v>
                </c:pt>
                <c:pt idx="82186">
                  <c:v>-206.09049999999996</c:v>
                </c:pt>
                <c:pt idx="82187">
                  <c:v>-206.08849999999998</c:v>
                </c:pt>
                <c:pt idx="82188">
                  <c:v>-206.08649999999997</c:v>
                </c:pt>
                <c:pt idx="82189">
                  <c:v>-206.08449999999999</c:v>
                </c:pt>
                <c:pt idx="82190">
                  <c:v>-206.08249999999998</c:v>
                </c:pt>
                <c:pt idx="82191">
                  <c:v>-206.08049999999997</c:v>
                </c:pt>
                <c:pt idx="82192">
                  <c:v>-206.07849999999999</c:v>
                </c:pt>
                <c:pt idx="82193">
                  <c:v>-206.07649999999998</c:v>
                </c:pt>
                <c:pt idx="82194">
                  <c:v>-206.07449999999997</c:v>
                </c:pt>
                <c:pt idx="82195">
                  <c:v>-206.07249999999999</c:v>
                </c:pt>
                <c:pt idx="82196">
                  <c:v>-206.07049999999998</c:v>
                </c:pt>
                <c:pt idx="82197">
                  <c:v>-206.06849999999997</c:v>
                </c:pt>
                <c:pt idx="82198">
                  <c:v>-206.06649999999999</c:v>
                </c:pt>
                <c:pt idx="82199">
                  <c:v>-206.06449999999998</c:v>
                </c:pt>
                <c:pt idx="82200">
                  <c:v>-206.06249999999997</c:v>
                </c:pt>
                <c:pt idx="82201">
                  <c:v>-206.06049999999999</c:v>
                </c:pt>
                <c:pt idx="82202">
                  <c:v>-206.05849999999998</c:v>
                </c:pt>
                <c:pt idx="82203">
                  <c:v>-206.05649999999997</c:v>
                </c:pt>
                <c:pt idx="82204">
                  <c:v>-206.05449999999999</c:v>
                </c:pt>
                <c:pt idx="82205">
                  <c:v>-206.05249999999998</c:v>
                </c:pt>
                <c:pt idx="82206">
                  <c:v>-206.05049999999997</c:v>
                </c:pt>
                <c:pt idx="82207">
                  <c:v>-206.04849999999999</c:v>
                </c:pt>
                <c:pt idx="82208">
                  <c:v>-206.04649999999998</c:v>
                </c:pt>
                <c:pt idx="82209">
                  <c:v>-206.04449999999997</c:v>
                </c:pt>
                <c:pt idx="82210">
                  <c:v>-206.04249999999999</c:v>
                </c:pt>
                <c:pt idx="82211">
                  <c:v>-206.04049999999998</c:v>
                </c:pt>
                <c:pt idx="82212">
                  <c:v>-206.03849999999997</c:v>
                </c:pt>
                <c:pt idx="82213">
                  <c:v>-206.03649999999999</c:v>
                </c:pt>
                <c:pt idx="82214">
                  <c:v>-206.03449999999998</c:v>
                </c:pt>
                <c:pt idx="82215">
                  <c:v>-206.03249999999997</c:v>
                </c:pt>
                <c:pt idx="82216">
                  <c:v>-206.03049999999999</c:v>
                </c:pt>
                <c:pt idx="82217">
                  <c:v>-206.02849999999998</c:v>
                </c:pt>
                <c:pt idx="82218">
                  <c:v>-206.02649999999997</c:v>
                </c:pt>
                <c:pt idx="82219">
                  <c:v>-206.02449999999999</c:v>
                </c:pt>
                <c:pt idx="82220">
                  <c:v>-206.02249999999998</c:v>
                </c:pt>
                <c:pt idx="82221">
                  <c:v>-206.02049999999997</c:v>
                </c:pt>
                <c:pt idx="82222">
                  <c:v>-206.01849999999999</c:v>
                </c:pt>
                <c:pt idx="82223">
                  <c:v>-206.01649999999998</c:v>
                </c:pt>
                <c:pt idx="82224">
                  <c:v>-206.01449999999997</c:v>
                </c:pt>
                <c:pt idx="82225">
                  <c:v>-206.01249999999999</c:v>
                </c:pt>
                <c:pt idx="82226">
                  <c:v>-206.01049999999998</c:v>
                </c:pt>
                <c:pt idx="82227">
                  <c:v>-206.00849999999997</c:v>
                </c:pt>
                <c:pt idx="82228">
                  <c:v>-206.00649999999999</c:v>
                </c:pt>
                <c:pt idx="82229">
                  <c:v>-206.00449999999998</c:v>
                </c:pt>
                <c:pt idx="82230">
                  <c:v>-206.00249999999997</c:v>
                </c:pt>
                <c:pt idx="82231">
                  <c:v>-206.00049999999999</c:v>
                </c:pt>
                <c:pt idx="82232">
                  <c:v>-205.99849999999998</c:v>
                </c:pt>
                <c:pt idx="82233">
                  <c:v>-205.99649999999997</c:v>
                </c:pt>
                <c:pt idx="82234">
                  <c:v>-205.99449999999999</c:v>
                </c:pt>
                <c:pt idx="82235">
                  <c:v>-205.99249999999998</c:v>
                </c:pt>
                <c:pt idx="82236">
                  <c:v>-205.99049999999997</c:v>
                </c:pt>
                <c:pt idx="82237">
                  <c:v>-205.98849999999999</c:v>
                </c:pt>
                <c:pt idx="82238">
                  <c:v>-205.98649999999998</c:v>
                </c:pt>
                <c:pt idx="82239">
                  <c:v>-205.98449999999997</c:v>
                </c:pt>
                <c:pt idx="82240">
                  <c:v>-205.98249999999999</c:v>
                </c:pt>
                <c:pt idx="82241">
                  <c:v>-205.98049999999998</c:v>
                </c:pt>
                <c:pt idx="82242">
                  <c:v>-205.97849999999997</c:v>
                </c:pt>
                <c:pt idx="82243">
                  <c:v>-205.97649999999999</c:v>
                </c:pt>
                <c:pt idx="82244">
                  <c:v>-205.97449999999998</c:v>
                </c:pt>
                <c:pt idx="82245">
                  <c:v>-205.97249999999997</c:v>
                </c:pt>
                <c:pt idx="82246">
                  <c:v>-205.97049999999999</c:v>
                </c:pt>
                <c:pt idx="82247">
                  <c:v>-205.96849999999998</c:v>
                </c:pt>
                <c:pt idx="82248">
                  <c:v>-205.96649999999997</c:v>
                </c:pt>
                <c:pt idx="82249">
                  <c:v>-205.96449999999999</c:v>
                </c:pt>
                <c:pt idx="82250">
                  <c:v>-205.96249999999998</c:v>
                </c:pt>
                <c:pt idx="82251">
                  <c:v>-205.96049999999997</c:v>
                </c:pt>
                <c:pt idx="82252">
                  <c:v>-205.95849999999999</c:v>
                </c:pt>
                <c:pt idx="82253">
                  <c:v>-205.95649999999998</c:v>
                </c:pt>
                <c:pt idx="82254">
                  <c:v>-205.95449999999997</c:v>
                </c:pt>
                <c:pt idx="82255">
                  <c:v>-205.95249999999999</c:v>
                </c:pt>
                <c:pt idx="82256">
                  <c:v>-205.95049999999998</c:v>
                </c:pt>
                <c:pt idx="82257">
                  <c:v>-205.94849999999997</c:v>
                </c:pt>
                <c:pt idx="82258">
                  <c:v>-205.94649999999999</c:v>
                </c:pt>
                <c:pt idx="82259">
                  <c:v>-205.94449999999998</c:v>
                </c:pt>
                <c:pt idx="82260">
                  <c:v>-205.94249999999997</c:v>
                </c:pt>
                <c:pt idx="82261">
                  <c:v>-205.94049999999999</c:v>
                </c:pt>
                <c:pt idx="82262">
                  <c:v>-205.93849999999998</c:v>
                </c:pt>
                <c:pt idx="82263">
                  <c:v>-205.93649999999997</c:v>
                </c:pt>
                <c:pt idx="82264">
                  <c:v>-205.93449999999999</c:v>
                </c:pt>
                <c:pt idx="82265">
                  <c:v>-205.93249999999998</c:v>
                </c:pt>
                <c:pt idx="82266">
                  <c:v>-205.93049999999997</c:v>
                </c:pt>
                <c:pt idx="82267">
                  <c:v>-205.92849999999999</c:v>
                </c:pt>
                <c:pt idx="82268">
                  <c:v>-205.92649999999998</c:v>
                </c:pt>
                <c:pt idx="82269">
                  <c:v>-205.92449999999997</c:v>
                </c:pt>
                <c:pt idx="82270">
                  <c:v>-205.92249999999999</c:v>
                </c:pt>
                <c:pt idx="82271">
                  <c:v>-205.92049999999998</c:v>
                </c:pt>
                <c:pt idx="82272">
                  <c:v>-205.91849999999997</c:v>
                </c:pt>
                <c:pt idx="82273">
                  <c:v>-205.91649999999998</c:v>
                </c:pt>
                <c:pt idx="82274">
                  <c:v>-205.91449999999998</c:v>
                </c:pt>
                <c:pt idx="82275">
                  <c:v>-205.91249999999997</c:v>
                </c:pt>
                <c:pt idx="82276">
                  <c:v>-205.91049999999998</c:v>
                </c:pt>
                <c:pt idx="82277">
                  <c:v>-205.90849999999998</c:v>
                </c:pt>
                <c:pt idx="82278">
                  <c:v>-205.90649999999997</c:v>
                </c:pt>
                <c:pt idx="82279">
                  <c:v>-205.90449999999998</c:v>
                </c:pt>
                <c:pt idx="82280">
                  <c:v>-205.90249999999997</c:v>
                </c:pt>
                <c:pt idx="82281">
                  <c:v>-205.90049999999997</c:v>
                </c:pt>
                <c:pt idx="82282">
                  <c:v>-205.89849999999998</c:v>
                </c:pt>
                <c:pt idx="82283">
                  <c:v>-205.89649999999997</c:v>
                </c:pt>
                <c:pt idx="82284">
                  <c:v>-205.89449999999997</c:v>
                </c:pt>
                <c:pt idx="82285">
                  <c:v>-205.89249999999998</c:v>
                </c:pt>
                <c:pt idx="82286">
                  <c:v>-205.89049999999997</c:v>
                </c:pt>
                <c:pt idx="82287">
                  <c:v>-205.88849999999996</c:v>
                </c:pt>
                <c:pt idx="82288">
                  <c:v>-205.88649999999998</c:v>
                </c:pt>
                <c:pt idx="82289">
                  <c:v>-205.88449999999997</c:v>
                </c:pt>
                <c:pt idx="82290">
                  <c:v>-205.88249999999996</c:v>
                </c:pt>
                <c:pt idx="82291">
                  <c:v>-205.88049999999998</c:v>
                </c:pt>
                <c:pt idx="82292">
                  <c:v>-205.87849999999997</c:v>
                </c:pt>
                <c:pt idx="82293">
                  <c:v>-205.87649999999996</c:v>
                </c:pt>
                <c:pt idx="82294">
                  <c:v>-205.87449999999998</c:v>
                </c:pt>
                <c:pt idx="82295">
                  <c:v>-205.87249999999997</c:v>
                </c:pt>
                <c:pt idx="82296">
                  <c:v>-205.87049999999996</c:v>
                </c:pt>
                <c:pt idx="82297">
                  <c:v>-205.86849999999998</c:v>
                </c:pt>
                <c:pt idx="82298">
                  <c:v>-205.86649999999997</c:v>
                </c:pt>
                <c:pt idx="82299">
                  <c:v>-205.86449999999996</c:v>
                </c:pt>
                <c:pt idx="82300">
                  <c:v>-205.86249999999998</c:v>
                </c:pt>
                <c:pt idx="82301">
                  <c:v>-205.86049999999997</c:v>
                </c:pt>
                <c:pt idx="82302">
                  <c:v>-205.85849999999996</c:v>
                </c:pt>
                <c:pt idx="82303">
                  <c:v>-205.85649999999998</c:v>
                </c:pt>
                <c:pt idx="82304">
                  <c:v>-205.85449999999997</c:v>
                </c:pt>
                <c:pt idx="82305">
                  <c:v>-205.85249999999996</c:v>
                </c:pt>
                <c:pt idx="82306">
                  <c:v>-205.85049999999998</c:v>
                </c:pt>
                <c:pt idx="82307">
                  <c:v>-205.84849999999997</c:v>
                </c:pt>
                <c:pt idx="82308">
                  <c:v>-205.84649999999996</c:v>
                </c:pt>
                <c:pt idx="82309">
                  <c:v>-205.84449999999998</c:v>
                </c:pt>
                <c:pt idx="82310">
                  <c:v>-205.84249999999997</c:v>
                </c:pt>
                <c:pt idx="82311">
                  <c:v>-205.84049999999996</c:v>
                </c:pt>
                <c:pt idx="82312">
                  <c:v>-205.83849999999998</c:v>
                </c:pt>
                <c:pt idx="82313">
                  <c:v>-205.83649999999997</c:v>
                </c:pt>
                <c:pt idx="82314">
                  <c:v>-205.83449999999999</c:v>
                </c:pt>
                <c:pt idx="82315">
                  <c:v>-205.83249999999998</c:v>
                </c:pt>
                <c:pt idx="82316">
                  <c:v>-205.83049999999997</c:v>
                </c:pt>
                <c:pt idx="82317">
                  <c:v>-205.82849999999999</c:v>
                </c:pt>
                <c:pt idx="82318">
                  <c:v>-205.82649999999998</c:v>
                </c:pt>
                <c:pt idx="82319">
                  <c:v>-205.82449999999997</c:v>
                </c:pt>
                <c:pt idx="82320">
                  <c:v>-205.82249999999999</c:v>
                </c:pt>
                <c:pt idx="82321">
                  <c:v>-205.82049999999998</c:v>
                </c:pt>
                <c:pt idx="82322">
                  <c:v>-205.81849999999997</c:v>
                </c:pt>
                <c:pt idx="82323">
                  <c:v>-205.81649999999999</c:v>
                </c:pt>
                <c:pt idx="82324">
                  <c:v>-205.81449999999998</c:v>
                </c:pt>
                <c:pt idx="82325">
                  <c:v>-205.81249999999997</c:v>
                </c:pt>
                <c:pt idx="82326">
                  <c:v>-205.81049999999999</c:v>
                </c:pt>
                <c:pt idx="82327">
                  <c:v>-205.80849999999998</c:v>
                </c:pt>
                <c:pt idx="82328">
                  <c:v>-205.80649999999997</c:v>
                </c:pt>
                <c:pt idx="82329">
                  <c:v>-205.80449999999999</c:v>
                </c:pt>
                <c:pt idx="82330">
                  <c:v>-205.80249999999998</c:v>
                </c:pt>
                <c:pt idx="82331">
                  <c:v>-205.80049999999997</c:v>
                </c:pt>
                <c:pt idx="82332">
                  <c:v>-205.79849999999999</c:v>
                </c:pt>
                <c:pt idx="82333">
                  <c:v>-205.79649999999998</c:v>
                </c:pt>
                <c:pt idx="82334">
                  <c:v>-205.79449999999997</c:v>
                </c:pt>
                <c:pt idx="82335">
                  <c:v>-205.79249999999999</c:v>
                </c:pt>
                <c:pt idx="82336">
                  <c:v>-205.79049999999998</c:v>
                </c:pt>
                <c:pt idx="82337">
                  <c:v>-205.78849999999997</c:v>
                </c:pt>
                <c:pt idx="82338">
                  <c:v>-205.78649999999999</c:v>
                </c:pt>
                <c:pt idx="82339">
                  <c:v>-205.78449999999998</c:v>
                </c:pt>
                <c:pt idx="82340">
                  <c:v>-205.78249999999997</c:v>
                </c:pt>
                <c:pt idx="82341">
                  <c:v>-205.78049999999999</c:v>
                </c:pt>
                <c:pt idx="82342">
                  <c:v>-205.77849999999998</c:v>
                </c:pt>
                <c:pt idx="82343">
                  <c:v>-205.77649999999997</c:v>
                </c:pt>
                <c:pt idx="82344">
                  <c:v>-205.77449999999999</c:v>
                </c:pt>
                <c:pt idx="82345">
                  <c:v>-205.77249999999998</c:v>
                </c:pt>
                <c:pt idx="82346">
                  <c:v>-205.77049999999997</c:v>
                </c:pt>
                <c:pt idx="82347">
                  <c:v>-205.76849999999999</c:v>
                </c:pt>
                <c:pt idx="82348">
                  <c:v>-205.76649999999998</c:v>
                </c:pt>
                <c:pt idx="82349">
                  <c:v>-205.76449999999997</c:v>
                </c:pt>
                <c:pt idx="82350">
                  <c:v>-205.76249999999999</c:v>
                </c:pt>
                <c:pt idx="82351">
                  <c:v>-205.76049999999998</c:v>
                </c:pt>
                <c:pt idx="82352">
                  <c:v>-205.75849999999997</c:v>
                </c:pt>
                <c:pt idx="82353">
                  <c:v>-205.75649999999999</c:v>
                </c:pt>
                <c:pt idx="82354">
                  <c:v>-205.75449999999998</c:v>
                </c:pt>
                <c:pt idx="82355">
                  <c:v>-205.75249999999997</c:v>
                </c:pt>
                <c:pt idx="82356">
                  <c:v>-205.75049999999999</c:v>
                </c:pt>
                <c:pt idx="82357">
                  <c:v>-205.74849999999998</c:v>
                </c:pt>
                <c:pt idx="82358">
                  <c:v>-205.74649999999997</c:v>
                </c:pt>
                <c:pt idx="82359">
                  <c:v>-205.74449999999999</c:v>
                </c:pt>
                <c:pt idx="82360">
                  <c:v>-205.74249999999998</c:v>
                </c:pt>
                <c:pt idx="82361">
                  <c:v>-205.74049999999997</c:v>
                </c:pt>
                <c:pt idx="82362">
                  <c:v>-205.73849999999999</c:v>
                </c:pt>
                <c:pt idx="82363">
                  <c:v>-205.73649999999998</c:v>
                </c:pt>
                <c:pt idx="82364">
                  <c:v>-205.73449999999997</c:v>
                </c:pt>
                <c:pt idx="82365">
                  <c:v>-205.73249999999999</c:v>
                </c:pt>
                <c:pt idx="82366">
                  <c:v>-205.73049999999998</c:v>
                </c:pt>
                <c:pt idx="82367">
                  <c:v>-205.72849999999997</c:v>
                </c:pt>
                <c:pt idx="82368">
                  <c:v>-205.72649999999999</c:v>
                </c:pt>
                <c:pt idx="82369">
                  <c:v>-205.72449999999998</c:v>
                </c:pt>
                <c:pt idx="82370">
                  <c:v>-205.72249999999997</c:v>
                </c:pt>
                <c:pt idx="82371">
                  <c:v>-205.72049999999999</c:v>
                </c:pt>
                <c:pt idx="82372">
                  <c:v>-205.71849999999998</c:v>
                </c:pt>
                <c:pt idx="82373">
                  <c:v>-205.71649999999997</c:v>
                </c:pt>
                <c:pt idx="82374">
                  <c:v>-205.71449999999999</c:v>
                </c:pt>
                <c:pt idx="82375">
                  <c:v>-205.71249999999998</c:v>
                </c:pt>
                <c:pt idx="82376">
                  <c:v>-205.71049999999997</c:v>
                </c:pt>
                <c:pt idx="82377">
                  <c:v>-205.70849999999999</c:v>
                </c:pt>
                <c:pt idx="82378">
                  <c:v>-205.70649999999998</c:v>
                </c:pt>
                <c:pt idx="82379">
                  <c:v>-205.70449999999997</c:v>
                </c:pt>
                <c:pt idx="82380">
                  <c:v>-205.70249999999999</c:v>
                </c:pt>
                <c:pt idx="82381">
                  <c:v>-205.70049999999998</c:v>
                </c:pt>
                <c:pt idx="82382">
                  <c:v>-205.69849999999997</c:v>
                </c:pt>
                <c:pt idx="82383">
                  <c:v>-205.69649999999999</c:v>
                </c:pt>
                <c:pt idx="82384">
                  <c:v>-205.69449999999998</c:v>
                </c:pt>
                <c:pt idx="82385">
                  <c:v>-205.69249999999997</c:v>
                </c:pt>
                <c:pt idx="82386">
                  <c:v>-205.69049999999999</c:v>
                </c:pt>
                <c:pt idx="82387">
                  <c:v>-205.68849999999998</c:v>
                </c:pt>
                <c:pt idx="82388">
                  <c:v>-205.68649999999997</c:v>
                </c:pt>
                <c:pt idx="82389">
                  <c:v>-205.68449999999999</c:v>
                </c:pt>
                <c:pt idx="82390">
                  <c:v>-205.68249999999998</c:v>
                </c:pt>
                <c:pt idx="82391">
                  <c:v>-205.68049999999997</c:v>
                </c:pt>
                <c:pt idx="82392">
                  <c:v>-205.67849999999999</c:v>
                </c:pt>
                <c:pt idx="82393">
                  <c:v>-205.67649999999998</c:v>
                </c:pt>
                <c:pt idx="82394">
                  <c:v>-205.67449999999997</c:v>
                </c:pt>
                <c:pt idx="82395">
                  <c:v>-205.67249999999999</c:v>
                </c:pt>
                <c:pt idx="82396">
                  <c:v>-205.67049999999998</c:v>
                </c:pt>
                <c:pt idx="82397">
                  <c:v>-205.66849999999997</c:v>
                </c:pt>
                <c:pt idx="82398">
                  <c:v>-205.66649999999998</c:v>
                </c:pt>
                <c:pt idx="82399">
                  <c:v>-205.66449999999998</c:v>
                </c:pt>
                <c:pt idx="82400">
                  <c:v>-205.66249999999997</c:v>
                </c:pt>
                <c:pt idx="82401">
                  <c:v>-205.66049999999998</c:v>
                </c:pt>
                <c:pt idx="82402">
                  <c:v>-205.65849999999998</c:v>
                </c:pt>
                <c:pt idx="82403">
                  <c:v>-205.65649999999997</c:v>
                </c:pt>
                <c:pt idx="82404">
                  <c:v>-205.65449999999998</c:v>
                </c:pt>
                <c:pt idx="82405">
                  <c:v>-205.65249999999997</c:v>
                </c:pt>
                <c:pt idx="82406">
                  <c:v>-205.65049999999997</c:v>
                </c:pt>
                <c:pt idx="82407">
                  <c:v>-205.64849999999998</c:v>
                </c:pt>
                <c:pt idx="82408">
                  <c:v>-205.64649999999997</c:v>
                </c:pt>
                <c:pt idx="82409">
                  <c:v>-205.64449999999997</c:v>
                </c:pt>
                <c:pt idx="82410">
                  <c:v>-205.64249999999998</c:v>
                </c:pt>
                <c:pt idx="82411">
                  <c:v>-205.64049999999997</c:v>
                </c:pt>
                <c:pt idx="82412">
                  <c:v>-205.63849999999996</c:v>
                </c:pt>
                <c:pt idx="82413">
                  <c:v>-205.63649999999998</c:v>
                </c:pt>
                <c:pt idx="82414">
                  <c:v>-205.63449999999997</c:v>
                </c:pt>
                <c:pt idx="82415">
                  <c:v>-205.63249999999996</c:v>
                </c:pt>
                <c:pt idx="82416">
                  <c:v>-205.63049999999998</c:v>
                </c:pt>
                <c:pt idx="82417">
                  <c:v>-205.62849999999997</c:v>
                </c:pt>
                <c:pt idx="82418">
                  <c:v>-205.62649999999996</c:v>
                </c:pt>
                <c:pt idx="82419">
                  <c:v>-205.62449999999998</c:v>
                </c:pt>
                <c:pt idx="82420">
                  <c:v>-205.62249999999997</c:v>
                </c:pt>
                <c:pt idx="82421">
                  <c:v>-205.62049999999996</c:v>
                </c:pt>
                <c:pt idx="82422">
                  <c:v>-205.61849999999998</c:v>
                </c:pt>
                <c:pt idx="82423">
                  <c:v>-205.61649999999997</c:v>
                </c:pt>
                <c:pt idx="82424">
                  <c:v>-205.61449999999996</c:v>
                </c:pt>
                <c:pt idx="82425">
                  <c:v>-205.61249999999998</c:v>
                </c:pt>
                <c:pt idx="82426">
                  <c:v>-205.61049999999997</c:v>
                </c:pt>
                <c:pt idx="82427">
                  <c:v>-205.60849999999996</c:v>
                </c:pt>
                <c:pt idx="82428">
                  <c:v>-205.60649999999998</c:v>
                </c:pt>
                <c:pt idx="82429">
                  <c:v>-205.60449999999997</c:v>
                </c:pt>
                <c:pt idx="82430">
                  <c:v>-205.60249999999996</c:v>
                </c:pt>
                <c:pt idx="82431">
                  <c:v>-205.60049999999998</c:v>
                </c:pt>
                <c:pt idx="82432">
                  <c:v>-205.59849999999997</c:v>
                </c:pt>
                <c:pt idx="82433">
                  <c:v>-205.59649999999996</c:v>
                </c:pt>
                <c:pt idx="82434">
                  <c:v>-205.59449999999998</c:v>
                </c:pt>
                <c:pt idx="82435">
                  <c:v>-205.59249999999997</c:v>
                </c:pt>
                <c:pt idx="82436">
                  <c:v>-205.59049999999996</c:v>
                </c:pt>
                <c:pt idx="82437">
                  <c:v>-205.58849999999998</c:v>
                </c:pt>
                <c:pt idx="82438">
                  <c:v>-205.58649999999997</c:v>
                </c:pt>
                <c:pt idx="82439">
                  <c:v>-205.58449999999999</c:v>
                </c:pt>
                <c:pt idx="82440">
                  <c:v>-205.58249999999998</c:v>
                </c:pt>
                <c:pt idx="82441">
                  <c:v>-205.58049999999997</c:v>
                </c:pt>
                <c:pt idx="82442">
                  <c:v>-205.57849999999999</c:v>
                </c:pt>
                <c:pt idx="82443">
                  <c:v>-205.57649999999998</c:v>
                </c:pt>
                <c:pt idx="82444">
                  <c:v>-205.57449999999997</c:v>
                </c:pt>
                <c:pt idx="82445">
                  <c:v>-205.57249999999999</c:v>
                </c:pt>
                <c:pt idx="82446">
                  <c:v>-205.57049999999998</c:v>
                </c:pt>
                <c:pt idx="82447">
                  <c:v>-205.56849999999997</c:v>
                </c:pt>
                <c:pt idx="82448">
                  <c:v>-205.56649999999999</c:v>
                </c:pt>
                <c:pt idx="82449">
                  <c:v>-205.56449999999998</c:v>
                </c:pt>
                <c:pt idx="82450">
                  <c:v>-205.56249999999997</c:v>
                </c:pt>
                <c:pt idx="82451">
                  <c:v>-205.56049999999999</c:v>
                </c:pt>
                <c:pt idx="82452">
                  <c:v>-205.55849999999998</c:v>
                </c:pt>
                <c:pt idx="82453">
                  <c:v>-205.55649999999997</c:v>
                </c:pt>
                <c:pt idx="82454">
                  <c:v>-205.55449999999999</c:v>
                </c:pt>
                <c:pt idx="82455">
                  <c:v>-205.55249999999998</c:v>
                </c:pt>
                <c:pt idx="82456">
                  <c:v>-205.55049999999997</c:v>
                </c:pt>
                <c:pt idx="82457">
                  <c:v>-205.54849999999999</c:v>
                </c:pt>
                <c:pt idx="82458">
                  <c:v>-205.54649999999998</c:v>
                </c:pt>
                <c:pt idx="82459">
                  <c:v>-205.54449999999997</c:v>
                </c:pt>
                <c:pt idx="82460">
                  <c:v>-205.54249999999999</c:v>
                </c:pt>
                <c:pt idx="82461">
                  <c:v>-205.54049999999998</c:v>
                </c:pt>
                <c:pt idx="82462">
                  <c:v>-205.53849999999997</c:v>
                </c:pt>
                <c:pt idx="82463">
                  <c:v>-205.53649999999999</c:v>
                </c:pt>
                <c:pt idx="82464">
                  <c:v>-205.53449999999998</c:v>
                </c:pt>
                <c:pt idx="82465">
                  <c:v>-205.53249999999997</c:v>
                </c:pt>
                <c:pt idx="82466">
                  <c:v>-205.53049999999999</c:v>
                </c:pt>
                <c:pt idx="82467">
                  <c:v>-205.52849999999998</c:v>
                </c:pt>
                <c:pt idx="82468">
                  <c:v>-205.52649999999997</c:v>
                </c:pt>
                <c:pt idx="82469">
                  <c:v>-205.52449999999999</c:v>
                </c:pt>
                <c:pt idx="82470">
                  <c:v>-205.52249999999998</c:v>
                </c:pt>
                <c:pt idx="82471">
                  <c:v>-205.52049999999997</c:v>
                </c:pt>
                <c:pt idx="82472">
                  <c:v>-205.51849999999999</c:v>
                </c:pt>
                <c:pt idx="82473">
                  <c:v>-205.51649999999998</c:v>
                </c:pt>
                <c:pt idx="82474">
                  <c:v>-205.51449999999997</c:v>
                </c:pt>
                <c:pt idx="82475">
                  <c:v>-205.51249999999999</c:v>
                </c:pt>
                <c:pt idx="82476">
                  <c:v>-205.51049999999998</c:v>
                </c:pt>
                <c:pt idx="82477">
                  <c:v>-205.50849999999997</c:v>
                </c:pt>
                <c:pt idx="82478">
                  <c:v>-205.50649999999999</c:v>
                </c:pt>
                <c:pt idx="82479">
                  <c:v>-205.50449999999998</c:v>
                </c:pt>
                <c:pt idx="82480">
                  <c:v>-205.50249999999997</c:v>
                </c:pt>
                <c:pt idx="82481">
                  <c:v>-205.50049999999999</c:v>
                </c:pt>
                <c:pt idx="82482">
                  <c:v>-205.49849999999998</c:v>
                </c:pt>
                <c:pt idx="82483">
                  <c:v>-205.49649999999997</c:v>
                </c:pt>
                <c:pt idx="82484">
                  <c:v>-205.49449999999999</c:v>
                </c:pt>
                <c:pt idx="82485">
                  <c:v>-205.49249999999998</c:v>
                </c:pt>
                <c:pt idx="82486">
                  <c:v>-205.49049999999997</c:v>
                </c:pt>
                <c:pt idx="82487">
                  <c:v>-205.48849999999999</c:v>
                </c:pt>
                <c:pt idx="82488">
                  <c:v>-205.48649999999998</c:v>
                </c:pt>
                <c:pt idx="82489">
                  <c:v>-205.48449999999997</c:v>
                </c:pt>
                <c:pt idx="82490">
                  <c:v>-205.48249999999999</c:v>
                </c:pt>
                <c:pt idx="82491">
                  <c:v>-205.48049999999998</c:v>
                </c:pt>
                <c:pt idx="82492">
                  <c:v>-205.47849999999997</c:v>
                </c:pt>
                <c:pt idx="82493">
                  <c:v>-205.47649999999999</c:v>
                </c:pt>
                <c:pt idx="82494">
                  <c:v>-205.47449999999998</c:v>
                </c:pt>
                <c:pt idx="82495">
                  <c:v>-205.47249999999997</c:v>
                </c:pt>
                <c:pt idx="82496">
                  <c:v>-205.47049999999999</c:v>
                </c:pt>
                <c:pt idx="82497">
                  <c:v>-205.46849999999998</c:v>
                </c:pt>
                <c:pt idx="82498">
                  <c:v>-205.46649999999997</c:v>
                </c:pt>
                <c:pt idx="82499">
                  <c:v>-205.46449999999999</c:v>
                </c:pt>
                <c:pt idx="82500">
                  <c:v>-205.46249999999998</c:v>
                </c:pt>
                <c:pt idx="82501">
                  <c:v>-205.46049999999997</c:v>
                </c:pt>
                <c:pt idx="82502">
                  <c:v>-205.45849999999999</c:v>
                </c:pt>
                <c:pt idx="82503">
                  <c:v>-205.45649999999998</c:v>
                </c:pt>
                <c:pt idx="82504">
                  <c:v>-205.45449999999997</c:v>
                </c:pt>
                <c:pt idx="82505">
                  <c:v>-205.45249999999999</c:v>
                </c:pt>
                <c:pt idx="82506">
                  <c:v>-205.45049999999998</c:v>
                </c:pt>
                <c:pt idx="82507">
                  <c:v>-205.44849999999997</c:v>
                </c:pt>
                <c:pt idx="82508">
                  <c:v>-205.44649999999999</c:v>
                </c:pt>
                <c:pt idx="82509">
                  <c:v>-205.44449999999998</c:v>
                </c:pt>
                <c:pt idx="82510">
                  <c:v>-205.44249999999997</c:v>
                </c:pt>
                <c:pt idx="82511">
                  <c:v>-205.44049999999999</c:v>
                </c:pt>
                <c:pt idx="82512">
                  <c:v>-205.43849999999998</c:v>
                </c:pt>
                <c:pt idx="82513">
                  <c:v>-205.43649999999997</c:v>
                </c:pt>
                <c:pt idx="82514">
                  <c:v>-205.43449999999999</c:v>
                </c:pt>
                <c:pt idx="82515">
                  <c:v>-205.43249999999998</c:v>
                </c:pt>
                <c:pt idx="82516">
                  <c:v>-205.43049999999997</c:v>
                </c:pt>
                <c:pt idx="82517">
                  <c:v>-205.42849999999999</c:v>
                </c:pt>
                <c:pt idx="82518">
                  <c:v>-205.42649999999998</c:v>
                </c:pt>
                <c:pt idx="82519">
                  <c:v>-205.42449999999997</c:v>
                </c:pt>
                <c:pt idx="82520">
                  <c:v>-205.42249999999999</c:v>
                </c:pt>
                <c:pt idx="82521">
                  <c:v>-205.42049999999998</c:v>
                </c:pt>
                <c:pt idx="82522">
                  <c:v>-205.41849999999997</c:v>
                </c:pt>
                <c:pt idx="82523">
                  <c:v>-205.41649999999998</c:v>
                </c:pt>
                <c:pt idx="82524">
                  <c:v>-205.41449999999998</c:v>
                </c:pt>
                <c:pt idx="82525">
                  <c:v>-205.41249999999997</c:v>
                </c:pt>
                <c:pt idx="82526">
                  <c:v>-205.41049999999998</c:v>
                </c:pt>
                <c:pt idx="82527">
                  <c:v>-205.40849999999998</c:v>
                </c:pt>
                <c:pt idx="82528">
                  <c:v>-205.40649999999997</c:v>
                </c:pt>
                <c:pt idx="82529">
                  <c:v>-205.40449999999998</c:v>
                </c:pt>
                <c:pt idx="82530">
                  <c:v>-205.40249999999997</c:v>
                </c:pt>
                <c:pt idx="82531">
                  <c:v>-205.40049999999997</c:v>
                </c:pt>
                <c:pt idx="82532">
                  <c:v>-205.39849999999998</c:v>
                </c:pt>
                <c:pt idx="82533">
                  <c:v>-205.39649999999997</c:v>
                </c:pt>
                <c:pt idx="82534">
                  <c:v>-205.39449999999997</c:v>
                </c:pt>
                <c:pt idx="82535">
                  <c:v>-205.39249999999998</c:v>
                </c:pt>
                <c:pt idx="82536">
                  <c:v>-205.39049999999997</c:v>
                </c:pt>
                <c:pt idx="82537">
                  <c:v>-205.38849999999996</c:v>
                </c:pt>
                <c:pt idx="82538">
                  <c:v>-205.38649999999998</c:v>
                </c:pt>
                <c:pt idx="82539">
                  <c:v>-205.38449999999997</c:v>
                </c:pt>
                <c:pt idx="82540">
                  <c:v>-205.38249999999996</c:v>
                </c:pt>
                <c:pt idx="82541">
                  <c:v>-205.38049999999998</c:v>
                </c:pt>
                <c:pt idx="82542">
                  <c:v>-205.37849999999997</c:v>
                </c:pt>
                <c:pt idx="82543">
                  <c:v>-205.37649999999996</c:v>
                </c:pt>
                <c:pt idx="82544">
                  <c:v>-205.37449999999998</c:v>
                </c:pt>
                <c:pt idx="82545">
                  <c:v>-205.37249999999997</c:v>
                </c:pt>
                <c:pt idx="82546">
                  <c:v>-205.37049999999996</c:v>
                </c:pt>
                <c:pt idx="82547">
                  <c:v>-205.36849999999998</c:v>
                </c:pt>
                <c:pt idx="82548">
                  <c:v>-205.36649999999997</c:v>
                </c:pt>
                <c:pt idx="82549">
                  <c:v>-205.36449999999996</c:v>
                </c:pt>
                <c:pt idx="82550">
                  <c:v>-205.36249999999998</c:v>
                </c:pt>
                <c:pt idx="82551">
                  <c:v>-205.36049999999997</c:v>
                </c:pt>
                <c:pt idx="82552">
                  <c:v>-205.35849999999996</c:v>
                </c:pt>
                <c:pt idx="82553">
                  <c:v>-205.35649999999998</c:v>
                </c:pt>
                <c:pt idx="82554">
                  <c:v>-205.35449999999997</c:v>
                </c:pt>
                <c:pt idx="82555">
                  <c:v>-205.35249999999996</c:v>
                </c:pt>
                <c:pt idx="82556">
                  <c:v>-205.35049999999998</c:v>
                </c:pt>
                <c:pt idx="82557">
                  <c:v>-205.34849999999997</c:v>
                </c:pt>
                <c:pt idx="82558">
                  <c:v>-205.34649999999996</c:v>
                </c:pt>
                <c:pt idx="82559">
                  <c:v>-205.34449999999998</c:v>
                </c:pt>
                <c:pt idx="82560">
                  <c:v>-205.34249999999997</c:v>
                </c:pt>
                <c:pt idx="82561">
                  <c:v>-205.34049999999996</c:v>
                </c:pt>
                <c:pt idx="82562">
                  <c:v>-205.33849999999998</c:v>
                </c:pt>
                <c:pt idx="82563">
                  <c:v>-205.33649999999997</c:v>
                </c:pt>
                <c:pt idx="82564">
                  <c:v>-205.33449999999999</c:v>
                </c:pt>
                <c:pt idx="82565">
                  <c:v>-205.33249999999998</c:v>
                </c:pt>
                <c:pt idx="82566">
                  <c:v>-205.33049999999997</c:v>
                </c:pt>
                <c:pt idx="82567">
                  <c:v>-205.32849999999999</c:v>
                </c:pt>
                <c:pt idx="82568">
                  <c:v>-205.32649999999998</c:v>
                </c:pt>
                <c:pt idx="82569">
                  <c:v>-205.32449999999997</c:v>
                </c:pt>
                <c:pt idx="82570">
                  <c:v>-205.32249999999999</c:v>
                </c:pt>
                <c:pt idx="82571">
                  <c:v>-205.32049999999998</c:v>
                </c:pt>
                <c:pt idx="82572">
                  <c:v>-205.31849999999997</c:v>
                </c:pt>
                <c:pt idx="82573">
                  <c:v>-205.31649999999999</c:v>
                </c:pt>
                <c:pt idx="82574">
                  <c:v>-205.31449999999998</c:v>
                </c:pt>
                <c:pt idx="82575">
                  <c:v>-205.31249999999997</c:v>
                </c:pt>
                <c:pt idx="82576">
                  <c:v>-205.31049999999999</c:v>
                </c:pt>
                <c:pt idx="82577">
                  <c:v>-205.30849999999998</c:v>
                </c:pt>
                <c:pt idx="82578">
                  <c:v>-205.30649999999997</c:v>
                </c:pt>
                <c:pt idx="82579">
                  <c:v>-205.30449999999999</c:v>
                </c:pt>
                <c:pt idx="82580">
                  <c:v>-205.30249999999998</c:v>
                </c:pt>
                <c:pt idx="82581">
                  <c:v>-205.30049999999997</c:v>
                </c:pt>
                <c:pt idx="82582">
                  <c:v>-205.29849999999999</c:v>
                </c:pt>
                <c:pt idx="82583">
                  <c:v>-205.29649999999998</c:v>
                </c:pt>
                <c:pt idx="82584">
                  <c:v>-205.29449999999997</c:v>
                </c:pt>
                <c:pt idx="82585">
                  <c:v>-205.29249999999999</c:v>
                </c:pt>
                <c:pt idx="82586">
                  <c:v>-205.29049999999998</c:v>
                </c:pt>
                <c:pt idx="82587">
                  <c:v>-205.28849999999997</c:v>
                </c:pt>
                <c:pt idx="82588">
                  <c:v>-205.28649999999999</c:v>
                </c:pt>
                <c:pt idx="82589">
                  <c:v>-205.28449999999998</c:v>
                </c:pt>
                <c:pt idx="82590">
                  <c:v>-205.28249999999997</c:v>
                </c:pt>
                <c:pt idx="82591">
                  <c:v>-205.28049999999999</c:v>
                </c:pt>
                <c:pt idx="82592">
                  <c:v>-205.27849999999998</c:v>
                </c:pt>
                <c:pt idx="82593">
                  <c:v>-205.27649999999997</c:v>
                </c:pt>
                <c:pt idx="82594">
                  <c:v>-205.27449999999999</c:v>
                </c:pt>
                <c:pt idx="82595">
                  <c:v>-205.27249999999998</c:v>
                </c:pt>
                <c:pt idx="82596">
                  <c:v>-205.27049999999997</c:v>
                </c:pt>
                <c:pt idx="82597">
                  <c:v>-205.26849999999999</c:v>
                </c:pt>
                <c:pt idx="82598">
                  <c:v>-205.26649999999998</c:v>
                </c:pt>
                <c:pt idx="82599">
                  <c:v>-205.26449999999997</c:v>
                </c:pt>
                <c:pt idx="82600">
                  <c:v>-205.26249999999999</c:v>
                </c:pt>
                <c:pt idx="82601">
                  <c:v>-205.26049999999998</c:v>
                </c:pt>
                <c:pt idx="82602">
                  <c:v>-205.25849999999997</c:v>
                </c:pt>
                <c:pt idx="82603">
                  <c:v>-205.25649999999999</c:v>
                </c:pt>
                <c:pt idx="82604">
                  <c:v>-205.25449999999998</c:v>
                </c:pt>
                <c:pt idx="82605">
                  <c:v>-205.25249999999997</c:v>
                </c:pt>
                <c:pt idx="82606">
                  <c:v>-205.25049999999999</c:v>
                </c:pt>
                <c:pt idx="82607">
                  <c:v>-205.24849999999998</c:v>
                </c:pt>
                <c:pt idx="82608">
                  <c:v>-205.24649999999997</c:v>
                </c:pt>
                <c:pt idx="82609">
                  <c:v>-205.24449999999999</c:v>
                </c:pt>
                <c:pt idx="82610">
                  <c:v>-205.24249999999998</c:v>
                </c:pt>
                <c:pt idx="82611">
                  <c:v>-205.24049999999997</c:v>
                </c:pt>
                <c:pt idx="82612">
                  <c:v>-205.23849999999999</c:v>
                </c:pt>
                <c:pt idx="82613">
                  <c:v>-205.23649999999998</c:v>
                </c:pt>
                <c:pt idx="82614">
                  <c:v>-205.23449999999997</c:v>
                </c:pt>
                <c:pt idx="82615">
                  <c:v>-205.23249999999999</c:v>
                </c:pt>
                <c:pt idx="82616">
                  <c:v>-205.23049999999998</c:v>
                </c:pt>
                <c:pt idx="82617">
                  <c:v>-205.22849999999997</c:v>
                </c:pt>
                <c:pt idx="82618">
                  <c:v>-205.22649999999999</c:v>
                </c:pt>
                <c:pt idx="82619">
                  <c:v>-205.22449999999998</c:v>
                </c:pt>
                <c:pt idx="82620">
                  <c:v>-205.22249999999997</c:v>
                </c:pt>
                <c:pt idx="82621">
                  <c:v>-205.22049999999999</c:v>
                </c:pt>
                <c:pt idx="82622">
                  <c:v>-205.21849999999998</c:v>
                </c:pt>
                <c:pt idx="82623">
                  <c:v>-205.21649999999997</c:v>
                </c:pt>
                <c:pt idx="82624">
                  <c:v>-205.21449999999999</c:v>
                </c:pt>
                <c:pt idx="82625">
                  <c:v>-205.21249999999998</c:v>
                </c:pt>
                <c:pt idx="82626">
                  <c:v>-205.21049999999997</c:v>
                </c:pt>
                <c:pt idx="82627">
                  <c:v>-205.20849999999999</c:v>
                </c:pt>
                <c:pt idx="82628">
                  <c:v>-205.20649999999998</c:v>
                </c:pt>
                <c:pt idx="82629">
                  <c:v>-205.20449999999997</c:v>
                </c:pt>
                <c:pt idx="82630">
                  <c:v>-205.20249999999999</c:v>
                </c:pt>
                <c:pt idx="82631">
                  <c:v>-205.20049999999998</c:v>
                </c:pt>
                <c:pt idx="82632">
                  <c:v>-205.19849999999997</c:v>
                </c:pt>
                <c:pt idx="82633">
                  <c:v>-205.19649999999999</c:v>
                </c:pt>
                <c:pt idx="82634">
                  <c:v>-205.19449999999998</c:v>
                </c:pt>
                <c:pt idx="82635">
                  <c:v>-205.19249999999997</c:v>
                </c:pt>
                <c:pt idx="82636">
                  <c:v>-205.19049999999999</c:v>
                </c:pt>
                <c:pt idx="82637">
                  <c:v>-205.18849999999998</c:v>
                </c:pt>
                <c:pt idx="82638">
                  <c:v>-205.18649999999997</c:v>
                </c:pt>
                <c:pt idx="82639">
                  <c:v>-205.18449999999999</c:v>
                </c:pt>
                <c:pt idx="82640">
                  <c:v>-205.18249999999998</c:v>
                </c:pt>
                <c:pt idx="82641">
                  <c:v>-205.18049999999997</c:v>
                </c:pt>
                <c:pt idx="82642">
                  <c:v>-205.17849999999999</c:v>
                </c:pt>
                <c:pt idx="82643">
                  <c:v>-205.17649999999998</c:v>
                </c:pt>
                <c:pt idx="82644">
                  <c:v>-205.17449999999997</c:v>
                </c:pt>
                <c:pt idx="82645">
                  <c:v>-205.17249999999999</c:v>
                </c:pt>
                <c:pt idx="82646">
                  <c:v>-205.17049999999998</c:v>
                </c:pt>
                <c:pt idx="82647">
                  <c:v>-205.16849999999997</c:v>
                </c:pt>
                <c:pt idx="82648">
                  <c:v>-205.16649999999998</c:v>
                </c:pt>
                <c:pt idx="82649">
                  <c:v>-205.16449999999998</c:v>
                </c:pt>
                <c:pt idx="82650">
                  <c:v>-205.16249999999997</c:v>
                </c:pt>
                <c:pt idx="82651">
                  <c:v>-205.16049999999998</c:v>
                </c:pt>
                <c:pt idx="82652">
                  <c:v>-205.15849999999998</c:v>
                </c:pt>
                <c:pt idx="82653">
                  <c:v>-205.15649999999997</c:v>
                </c:pt>
                <c:pt idx="82654">
                  <c:v>-205.15449999999998</c:v>
                </c:pt>
                <c:pt idx="82655">
                  <c:v>-205.15249999999997</c:v>
                </c:pt>
                <c:pt idx="82656">
                  <c:v>-205.15049999999997</c:v>
                </c:pt>
                <c:pt idx="82657">
                  <c:v>-205.14849999999998</c:v>
                </c:pt>
                <c:pt idx="82658">
                  <c:v>-205.14649999999997</c:v>
                </c:pt>
                <c:pt idx="82659">
                  <c:v>-205.14449999999997</c:v>
                </c:pt>
                <c:pt idx="82660">
                  <c:v>-205.14249999999998</c:v>
                </c:pt>
                <c:pt idx="82661">
                  <c:v>-205.14049999999997</c:v>
                </c:pt>
                <c:pt idx="82662">
                  <c:v>-205.13849999999996</c:v>
                </c:pt>
                <c:pt idx="82663">
                  <c:v>-205.13649999999998</c:v>
                </c:pt>
                <c:pt idx="82664">
                  <c:v>-205.13449999999997</c:v>
                </c:pt>
                <c:pt idx="82665">
                  <c:v>-205.13249999999996</c:v>
                </c:pt>
                <c:pt idx="82666">
                  <c:v>-205.13049999999998</c:v>
                </c:pt>
                <c:pt idx="82667">
                  <c:v>-205.12849999999997</c:v>
                </c:pt>
                <c:pt idx="82668">
                  <c:v>-205.12649999999996</c:v>
                </c:pt>
                <c:pt idx="82669">
                  <c:v>-205.12449999999998</c:v>
                </c:pt>
                <c:pt idx="82670">
                  <c:v>-205.12249999999997</c:v>
                </c:pt>
                <c:pt idx="82671">
                  <c:v>-205.12049999999996</c:v>
                </c:pt>
                <c:pt idx="82672">
                  <c:v>-205.11849999999998</c:v>
                </c:pt>
                <c:pt idx="82673">
                  <c:v>-205.11649999999997</c:v>
                </c:pt>
                <c:pt idx="82674">
                  <c:v>-205.11449999999996</c:v>
                </c:pt>
                <c:pt idx="82675">
                  <c:v>-205.11249999999998</c:v>
                </c:pt>
                <c:pt idx="82676">
                  <c:v>-205.11049999999997</c:v>
                </c:pt>
                <c:pt idx="82677">
                  <c:v>-205.10849999999996</c:v>
                </c:pt>
                <c:pt idx="82678">
                  <c:v>-205.10649999999998</c:v>
                </c:pt>
                <c:pt idx="82679">
                  <c:v>-205.10449999999997</c:v>
                </c:pt>
                <c:pt idx="82680">
                  <c:v>-205.10249999999996</c:v>
                </c:pt>
                <c:pt idx="82681">
                  <c:v>-205.10049999999998</c:v>
                </c:pt>
                <c:pt idx="82682">
                  <c:v>-205.09849999999997</c:v>
                </c:pt>
                <c:pt idx="82683">
                  <c:v>-205.09649999999996</c:v>
                </c:pt>
                <c:pt idx="82684">
                  <c:v>-205.09449999999998</c:v>
                </c:pt>
                <c:pt idx="82685">
                  <c:v>-205.09249999999997</c:v>
                </c:pt>
                <c:pt idx="82686">
                  <c:v>-205.09049999999996</c:v>
                </c:pt>
                <c:pt idx="82687">
                  <c:v>-205.08849999999998</c:v>
                </c:pt>
                <c:pt idx="82688">
                  <c:v>-205.08649999999997</c:v>
                </c:pt>
                <c:pt idx="82689">
                  <c:v>-205.08449999999999</c:v>
                </c:pt>
                <c:pt idx="82690">
                  <c:v>-205.08249999999998</c:v>
                </c:pt>
                <c:pt idx="82691">
                  <c:v>-205.08049999999997</c:v>
                </c:pt>
                <c:pt idx="82692">
                  <c:v>-205.07849999999999</c:v>
                </c:pt>
                <c:pt idx="82693">
                  <c:v>-205.07649999999998</c:v>
                </c:pt>
                <c:pt idx="82694">
                  <c:v>-205.07449999999997</c:v>
                </c:pt>
                <c:pt idx="82695">
                  <c:v>-205.07249999999999</c:v>
                </c:pt>
                <c:pt idx="82696">
                  <c:v>-205.07049999999998</c:v>
                </c:pt>
                <c:pt idx="82697">
                  <c:v>-205.06849999999997</c:v>
                </c:pt>
                <c:pt idx="82698">
                  <c:v>-205.06649999999999</c:v>
                </c:pt>
                <c:pt idx="82699">
                  <c:v>-205.06449999999998</c:v>
                </c:pt>
                <c:pt idx="82700">
                  <c:v>-205.06249999999997</c:v>
                </c:pt>
                <c:pt idx="82701">
                  <c:v>-205.06049999999999</c:v>
                </c:pt>
                <c:pt idx="82702">
                  <c:v>-205.05849999999998</c:v>
                </c:pt>
                <c:pt idx="82703">
                  <c:v>-205.05649999999997</c:v>
                </c:pt>
                <c:pt idx="82704">
                  <c:v>-205.05449999999999</c:v>
                </c:pt>
                <c:pt idx="82705">
                  <c:v>-205.05249999999998</c:v>
                </c:pt>
                <c:pt idx="82706">
                  <c:v>-205.05049999999997</c:v>
                </c:pt>
                <c:pt idx="82707">
                  <c:v>-205.04849999999999</c:v>
                </c:pt>
                <c:pt idx="82708">
                  <c:v>-205.04649999999998</c:v>
                </c:pt>
                <c:pt idx="82709">
                  <c:v>-205.04449999999997</c:v>
                </c:pt>
                <c:pt idx="82710">
                  <c:v>-205.04249999999999</c:v>
                </c:pt>
                <c:pt idx="82711">
                  <c:v>-205.04049999999998</c:v>
                </c:pt>
                <c:pt idx="82712">
                  <c:v>-205.03849999999997</c:v>
                </c:pt>
                <c:pt idx="82713">
                  <c:v>-205.03649999999999</c:v>
                </c:pt>
                <c:pt idx="82714">
                  <c:v>-205.03449999999998</c:v>
                </c:pt>
                <c:pt idx="82715">
                  <c:v>-205.03249999999997</c:v>
                </c:pt>
                <c:pt idx="82716">
                  <c:v>-205.03049999999999</c:v>
                </c:pt>
                <c:pt idx="82717">
                  <c:v>-205.02849999999998</c:v>
                </c:pt>
                <c:pt idx="82718">
                  <c:v>-205.02649999999997</c:v>
                </c:pt>
                <c:pt idx="82719">
                  <c:v>-205.02449999999999</c:v>
                </c:pt>
                <c:pt idx="82720">
                  <c:v>-205.02249999999998</c:v>
                </c:pt>
                <c:pt idx="82721">
                  <c:v>-205.02049999999997</c:v>
                </c:pt>
                <c:pt idx="82722">
                  <c:v>-205.01849999999999</c:v>
                </c:pt>
                <c:pt idx="82723">
                  <c:v>-205.01649999999998</c:v>
                </c:pt>
                <c:pt idx="82724">
                  <c:v>-205.01449999999997</c:v>
                </c:pt>
                <c:pt idx="82725">
                  <c:v>-205.01249999999999</c:v>
                </c:pt>
                <c:pt idx="82726">
                  <c:v>-205.01049999999998</c:v>
                </c:pt>
                <c:pt idx="82727">
                  <c:v>-205.00849999999997</c:v>
                </c:pt>
                <c:pt idx="82728">
                  <c:v>-205.00649999999999</c:v>
                </c:pt>
                <c:pt idx="82729">
                  <c:v>-205.00449999999998</c:v>
                </c:pt>
                <c:pt idx="82730">
                  <c:v>-205.00249999999997</c:v>
                </c:pt>
                <c:pt idx="82731">
                  <c:v>-205.00049999999999</c:v>
                </c:pt>
                <c:pt idx="82732">
                  <c:v>-204.99849999999998</c:v>
                </c:pt>
                <c:pt idx="82733">
                  <c:v>-204.99649999999997</c:v>
                </c:pt>
                <c:pt idx="82734">
                  <c:v>-204.99449999999999</c:v>
                </c:pt>
                <c:pt idx="82735">
                  <c:v>-204.99249999999998</c:v>
                </c:pt>
                <c:pt idx="82736">
                  <c:v>-204.99049999999997</c:v>
                </c:pt>
                <c:pt idx="82737">
                  <c:v>-204.98849999999999</c:v>
                </c:pt>
                <c:pt idx="82738">
                  <c:v>-204.98649999999998</c:v>
                </c:pt>
                <c:pt idx="82739">
                  <c:v>-204.98449999999997</c:v>
                </c:pt>
                <c:pt idx="82740">
                  <c:v>-204.98249999999999</c:v>
                </c:pt>
                <c:pt idx="82741">
                  <c:v>-204.98049999999998</c:v>
                </c:pt>
                <c:pt idx="82742">
                  <c:v>-204.97849999999997</c:v>
                </c:pt>
                <c:pt idx="82743">
                  <c:v>-204.97649999999999</c:v>
                </c:pt>
                <c:pt idx="82744">
                  <c:v>-204.97449999999998</c:v>
                </c:pt>
                <c:pt idx="82745">
                  <c:v>-204.97249999999997</c:v>
                </c:pt>
                <c:pt idx="82746">
                  <c:v>-204.97049999999999</c:v>
                </c:pt>
                <c:pt idx="82747">
                  <c:v>-204.96849999999998</c:v>
                </c:pt>
                <c:pt idx="82748">
                  <c:v>-204.96649999999997</c:v>
                </c:pt>
                <c:pt idx="82749">
                  <c:v>-204.96449999999999</c:v>
                </c:pt>
                <c:pt idx="82750">
                  <c:v>-204.96249999999998</c:v>
                </c:pt>
                <c:pt idx="82751">
                  <c:v>-204.96049999999997</c:v>
                </c:pt>
                <c:pt idx="82752">
                  <c:v>-204.95849999999999</c:v>
                </c:pt>
                <c:pt idx="82753">
                  <c:v>-204.95649999999998</c:v>
                </c:pt>
                <c:pt idx="82754">
                  <c:v>-204.95449999999997</c:v>
                </c:pt>
                <c:pt idx="82755">
                  <c:v>-204.95249999999999</c:v>
                </c:pt>
                <c:pt idx="82756">
                  <c:v>-204.95049999999998</c:v>
                </c:pt>
                <c:pt idx="82757">
                  <c:v>-204.94849999999997</c:v>
                </c:pt>
                <c:pt idx="82758">
                  <c:v>-204.94649999999999</c:v>
                </c:pt>
                <c:pt idx="82759">
                  <c:v>-204.94449999999998</c:v>
                </c:pt>
                <c:pt idx="82760">
                  <c:v>-204.94249999999997</c:v>
                </c:pt>
                <c:pt idx="82761">
                  <c:v>-204.94049999999999</c:v>
                </c:pt>
                <c:pt idx="82762">
                  <c:v>-204.93849999999998</c:v>
                </c:pt>
                <c:pt idx="82763">
                  <c:v>-204.93649999999997</c:v>
                </c:pt>
                <c:pt idx="82764">
                  <c:v>-204.93449999999999</c:v>
                </c:pt>
                <c:pt idx="82765">
                  <c:v>-204.93249999999998</c:v>
                </c:pt>
                <c:pt idx="82766">
                  <c:v>-204.93049999999997</c:v>
                </c:pt>
                <c:pt idx="82767">
                  <c:v>-204.92849999999999</c:v>
                </c:pt>
                <c:pt idx="82768">
                  <c:v>-204.92649999999998</c:v>
                </c:pt>
                <c:pt idx="82769">
                  <c:v>-204.92449999999997</c:v>
                </c:pt>
                <c:pt idx="82770">
                  <c:v>-204.92249999999999</c:v>
                </c:pt>
                <c:pt idx="82771">
                  <c:v>-204.92049999999998</c:v>
                </c:pt>
                <c:pt idx="82772">
                  <c:v>-204.91849999999997</c:v>
                </c:pt>
                <c:pt idx="82773">
                  <c:v>-204.91649999999998</c:v>
                </c:pt>
                <c:pt idx="82774">
                  <c:v>-204.91449999999998</c:v>
                </c:pt>
                <c:pt idx="82775">
                  <c:v>-204.91249999999997</c:v>
                </c:pt>
                <c:pt idx="82776">
                  <c:v>-204.91049999999998</c:v>
                </c:pt>
                <c:pt idx="82777">
                  <c:v>-204.90849999999998</c:v>
                </c:pt>
                <c:pt idx="82778">
                  <c:v>-204.90649999999997</c:v>
                </c:pt>
                <c:pt idx="82779">
                  <c:v>-204.90449999999998</c:v>
                </c:pt>
                <c:pt idx="82780">
                  <c:v>-204.90249999999997</c:v>
                </c:pt>
                <c:pt idx="82781">
                  <c:v>-204.90049999999997</c:v>
                </c:pt>
                <c:pt idx="82782">
                  <c:v>-204.89849999999998</c:v>
                </c:pt>
                <c:pt idx="82783">
                  <c:v>-204.89649999999997</c:v>
                </c:pt>
                <c:pt idx="82784">
                  <c:v>-204.89449999999997</c:v>
                </c:pt>
                <c:pt idx="82785">
                  <c:v>-204.89249999999998</c:v>
                </c:pt>
                <c:pt idx="82786">
                  <c:v>-204.89049999999997</c:v>
                </c:pt>
                <c:pt idx="82787">
                  <c:v>-204.88849999999996</c:v>
                </c:pt>
                <c:pt idx="82788">
                  <c:v>-204.88649999999998</c:v>
                </c:pt>
                <c:pt idx="82789">
                  <c:v>-204.88449999999997</c:v>
                </c:pt>
                <c:pt idx="82790">
                  <c:v>-204.88249999999996</c:v>
                </c:pt>
                <c:pt idx="82791">
                  <c:v>-204.88049999999998</c:v>
                </c:pt>
                <c:pt idx="82792">
                  <c:v>-204.87849999999997</c:v>
                </c:pt>
                <c:pt idx="82793">
                  <c:v>-204.87649999999996</c:v>
                </c:pt>
                <c:pt idx="82794">
                  <c:v>-204.87449999999998</c:v>
                </c:pt>
                <c:pt idx="82795">
                  <c:v>-204.87249999999997</c:v>
                </c:pt>
                <c:pt idx="82796">
                  <c:v>-204.87049999999996</c:v>
                </c:pt>
                <c:pt idx="82797">
                  <c:v>-204.86849999999998</c:v>
                </c:pt>
                <c:pt idx="82798">
                  <c:v>-204.86649999999997</c:v>
                </c:pt>
                <c:pt idx="82799">
                  <c:v>-204.86449999999996</c:v>
                </c:pt>
                <c:pt idx="82800">
                  <c:v>-204.86249999999998</c:v>
                </c:pt>
                <c:pt idx="82801">
                  <c:v>-204.86049999999997</c:v>
                </c:pt>
                <c:pt idx="82802">
                  <c:v>-204.85849999999996</c:v>
                </c:pt>
                <c:pt idx="82803">
                  <c:v>-204.85649999999998</c:v>
                </c:pt>
                <c:pt idx="82804">
                  <c:v>-204.85449999999997</c:v>
                </c:pt>
                <c:pt idx="82805">
                  <c:v>-204.85249999999996</c:v>
                </c:pt>
                <c:pt idx="82806">
                  <c:v>-204.85049999999998</c:v>
                </c:pt>
                <c:pt idx="82807">
                  <c:v>-204.84849999999997</c:v>
                </c:pt>
                <c:pt idx="82808">
                  <c:v>-204.84649999999996</c:v>
                </c:pt>
                <c:pt idx="82809">
                  <c:v>-204.84449999999998</c:v>
                </c:pt>
                <c:pt idx="82810">
                  <c:v>-204.84249999999997</c:v>
                </c:pt>
                <c:pt idx="82811">
                  <c:v>-204.84049999999996</c:v>
                </c:pt>
                <c:pt idx="82812">
                  <c:v>-204.83849999999998</c:v>
                </c:pt>
                <c:pt idx="82813">
                  <c:v>-204.83649999999997</c:v>
                </c:pt>
                <c:pt idx="82814">
                  <c:v>-204.83449999999999</c:v>
                </c:pt>
                <c:pt idx="82815">
                  <c:v>-204.83249999999998</c:v>
                </c:pt>
                <c:pt idx="82816">
                  <c:v>-204.83049999999997</c:v>
                </c:pt>
                <c:pt idx="82817">
                  <c:v>-204.82849999999999</c:v>
                </c:pt>
                <c:pt idx="82818">
                  <c:v>-204.82649999999998</c:v>
                </c:pt>
                <c:pt idx="82819">
                  <c:v>-204.82449999999997</c:v>
                </c:pt>
                <c:pt idx="82820">
                  <c:v>-204.82249999999999</c:v>
                </c:pt>
                <c:pt idx="82821">
                  <c:v>-204.82049999999998</c:v>
                </c:pt>
                <c:pt idx="82822">
                  <c:v>-204.81849999999997</c:v>
                </c:pt>
                <c:pt idx="82823">
                  <c:v>-204.81649999999999</c:v>
                </c:pt>
                <c:pt idx="82824">
                  <c:v>-204.81449999999998</c:v>
                </c:pt>
                <c:pt idx="82825">
                  <c:v>-204.81249999999997</c:v>
                </c:pt>
                <c:pt idx="82826">
                  <c:v>-204.81049999999999</c:v>
                </c:pt>
                <c:pt idx="82827">
                  <c:v>-204.80849999999998</c:v>
                </c:pt>
                <c:pt idx="82828">
                  <c:v>-204.80649999999997</c:v>
                </c:pt>
                <c:pt idx="82829">
                  <c:v>-204.80449999999999</c:v>
                </c:pt>
                <c:pt idx="82830">
                  <c:v>-204.80249999999998</c:v>
                </c:pt>
                <c:pt idx="82831">
                  <c:v>-204.80049999999997</c:v>
                </c:pt>
                <c:pt idx="82832">
                  <c:v>-204.79849999999999</c:v>
                </c:pt>
                <c:pt idx="82833">
                  <c:v>-204.79649999999998</c:v>
                </c:pt>
                <c:pt idx="82834">
                  <c:v>-204.79449999999997</c:v>
                </c:pt>
                <c:pt idx="82835">
                  <c:v>-204.79249999999999</c:v>
                </c:pt>
                <c:pt idx="82836">
                  <c:v>-204.79049999999998</c:v>
                </c:pt>
                <c:pt idx="82837">
                  <c:v>-204.78849999999997</c:v>
                </c:pt>
                <c:pt idx="82838">
                  <c:v>-204.78649999999999</c:v>
                </c:pt>
                <c:pt idx="82839">
                  <c:v>-204.78449999999998</c:v>
                </c:pt>
                <c:pt idx="82840">
                  <c:v>-204.78249999999997</c:v>
                </c:pt>
                <c:pt idx="82841">
                  <c:v>-204.78049999999999</c:v>
                </c:pt>
                <c:pt idx="82842">
                  <c:v>-204.77849999999998</c:v>
                </c:pt>
                <c:pt idx="82843">
                  <c:v>-204.77649999999997</c:v>
                </c:pt>
                <c:pt idx="82844">
                  <c:v>-204.77449999999999</c:v>
                </c:pt>
                <c:pt idx="82845">
                  <c:v>-204.77249999999998</c:v>
                </c:pt>
                <c:pt idx="82846">
                  <c:v>-204.77049999999997</c:v>
                </c:pt>
                <c:pt idx="82847">
                  <c:v>-204.76849999999999</c:v>
                </c:pt>
                <c:pt idx="82848">
                  <c:v>-204.76649999999998</c:v>
                </c:pt>
                <c:pt idx="82849">
                  <c:v>-204.76449999999997</c:v>
                </c:pt>
                <c:pt idx="82850">
                  <c:v>-204.76249999999999</c:v>
                </c:pt>
                <c:pt idx="82851">
                  <c:v>-204.76049999999998</c:v>
                </c:pt>
                <c:pt idx="82852">
                  <c:v>-204.75849999999997</c:v>
                </c:pt>
                <c:pt idx="82853">
                  <c:v>-204.75649999999999</c:v>
                </c:pt>
                <c:pt idx="82854">
                  <c:v>-204.75449999999998</c:v>
                </c:pt>
                <c:pt idx="82855">
                  <c:v>-204.75249999999997</c:v>
                </c:pt>
                <c:pt idx="82856">
                  <c:v>-204.75049999999999</c:v>
                </c:pt>
                <c:pt idx="82857">
                  <c:v>-204.74849999999998</c:v>
                </c:pt>
                <c:pt idx="82858">
                  <c:v>-204.74649999999997</c:v>
                </c:pt>
                <c:pt idx="82859">
                  <c:v>-204.74449999999999</c:v>
                </c:pt>
                <c:pt idx="82860">
                  <c:v>-204.74249999999998</c:v>
                </c:pt>
                <c:pt idx="82861">
                  <c:v>-204.74049999999997</c:v>
                </c:pt>
                <c:pt idx="82862">
                  <c:v>-204.73849999999999</c:v>
                </c:pt>
                <c:pt idx="82863">
                  <c:v>-204.73649999999998</c:v>
                </c:pt>
                <c:pt idx="82864">
                  <c:v>-204.73449999999997</c:v>
                </c:pt>
                <c:pt idx="82865">
                  <c:v>-204.73249999999999</c:v>
                </c:pt>
                <c:pt idx="82866">
                  <c:v>-204.73049999999998</c:v>
                </c:pt>
                <c:pt idx="82867">
                  <c:v>-204.72849999999997</c:v>
                </c:pt>
                <c:pt idx="82868">
                  <c:v>-204.72649999999999</c:v>
                </c:pt>
                <c:pt idx="82869">
                  <c:v>-204.72449999999998</c:v>
                </c:pt>
                <c:pt idx="82870">
                  <c:v>-204.72249999999997</c:v>
                </c:pt>
                <c:pt idx="82871">
                  <c:v>-204.72049999999999</c:v>
                </c:pt>
                <c:pt idx="82872">
                  <c:v>-204.71849999999998</c:v>
                </c:pt>
                <c:pt idx="82873">
                  <c:v>-204.71649999999997</c:v>
                </c:pt>
                <c:pt idx="82874">
                  <c:v>-204.71449999999999</c:v>
                </c:pt>
                <c:pt idx="82875">
                  <c:v>-204.71249999999998</c:v>
                </c:pt>
                <c:pt idx="82876">
                  <c:v>-204.71049999999997</c:v>
                </c:pt>
                <c:pt idx="82877">
                  <c:v>-204.70849999999999</c:v>
                </c:pt>
                <c:pt idx="82878">
                  <c:v>-204.70649999999998</c:v>
                </c:pt>
                <c:pt idx="82879">
                  <c:v>-204.70449999999997</c:v>
                </c:pt>
                <c:pt idx="82880">
                  <c:v>-204.70249999999999</c:v>
                </c:pt>
                <c:pt idx="82881">
                  <c:v>-204.70049999999998</c:v>
                </c:pt>
                <c:pt idx="82882">
                  <c:v>-204.69849999999997</c:v>
                </c:pt>
                <c:pt idx="82883">
                  <c:v>-204.69649999999999</c:v>
                </c:pt>
                <c:pt idx="82884">
                  <c:v>-204.69449999999998</c:v>
                </c:pt>
                <c:pt idx="82885">
                  <c:v>-204.69249999999997</c:v>
                </c:pt>
                <c:pt idx="82886">
                  <c:v>-204.69049999999999</c:v>
                </c:pt>
                <c:pt idx="82887">
                  <c:v>-204.68849999999998</c:v>
                </c:pt>
                <c:pt idx="82888">
                  <c:v>-204.68649999999997</c:v>
                </c:pt>
                <c:pt idx="82889">
                  <c:v>-204.68449999999999</c:v>
                </c:pt>
                <c:pt idx="82890">
                  <c:v>-204.68249999999998</c:v>
                </c:pt>
                <c:pt idx="82891">
                  <c:v>-204.68049999999997</c:v>
                </c:pt>
                <c:pt idx="82892">
                  <c:v>-204.67849999999999</c:v>
                </c:pt>
                <c:pt idx="82893">
                  <c:v>-204.67649999999998</c:v>
                </c:pt>
                <c:pt idx="82894">
                  <c:v>-204.67449999999997</c:v>
                </c:pt>
                <c:pt idx="82895">
                  <c:v>-204.67249999999999</c:v>
                </c:pt>
                <c:pt idx="82896">
                  <c:v>-204.67049999999998</c:v>
                </c:pt>
                <c:pt idx="82897">
                  <c:v>-204.66849999999997</c:v>
                </c:pt>
                <c:pt idx="82898">
                  <c:v>-204.66649999999998</c:v>
                </c:pt>
                <c:pt idx="82899">
                  <c:v>-204.66449999999998</c:v>
                </c:pt>
                <c:pt idx="82900">
                  <c:v>-204.66249999999997</c:v>
                </c:pt>
                <c:pt idx="82901">
                  <c:v>-204.66049999999998</c:v>
                </c:pt>
                <c:pt idx="82902">
                  <c:v>-204.65849999999998</c:v>
                </c:pt>
                <c:pt idx="82903">
                  <c:v>-204.65649999999997</c:v>
                </c:pt>
                <c:pt idx="82904">
                  <c:v>-204.65449999999998</c:v>
                </c:pt>
                <c:pt idx="82905">
                  <c:v>-204.65249999999997</c:v>
                </c:pt>
                <c:pt idx="82906">
                  <c:v>-204.65049999999997</c:v>
                </c:pt>
                <c:pt idx="82907">
                  <c:v>-204.64849999999998</c:v>
                </c:pt>
                <c:pt idx="82908">
                  <c:v>-204.64649999999997</c:v>
                </c:pt>
                <c:pt idx="82909">
                  <c:v>-204.64449999999997</c:v>
                </c:pt>
                <c:pt idx="82910">
                  <c:v>-204.64249999999998</c:v>
                </c:pt>
                <c:pt idx="82911">
                  <c:v>-204.64049999999997</c:v>
                </c:pt>
                <c:pt idx="82912">
                  <c:v>-204.63849999999996</c:v>
                </c:pt>
                <c:pt idx="82913">
                  <c:v>-204.63649999999998</c:v>
                </c:pt>
                <c:pt idx="82914">
                  <c:v>-204.63449999999997</c:v>
                </c:pt>
                <c:pt idx="82915">
                  <c:v>-204.63249999999996</c:v>
                </c:pt>
                <c:pt idx="82916">
                  <c:v>-204.63049999999998</c:v>
                </c:pt>
                <c:pt idx="82917">
                  <c:v>-204.62849999999997</c:v>
                </c:pt>
                <c:pt idx="82918">
                  <c:v>-204.62649999999996</c:v>
                </c:pt>
                <c:pt idx="82919">
                  <c:v>-204.62449999999998</c:v>
                </c:pt>
                <c:pt idx="82920">
                  <c:v>-204.62249999999997</c:v>
                </c:pt>
                <c:pt idx="82921">
                  <c:v>-204.62049999999996</c:v>
                </c:pt>
                <c:pt idx="82922">
                  <c:v>-204.61849999999998</c:v>
                </c:pt>
                <c:pt idx="82923">
                  <c:v>-204.61649999999997</c:v>
                </c:pt>
                <c:pt idx="82924">
                  <c:v>-204.61449999999996</c:v>
                </c:pt>
                <c:pt idx="82925">
                  <c:v>-204.61249999999998</c:v>
                </c:pt>
                <c:pt idx="82926">
                  <c:v>-204.61049999999997</c:v>
                </c:pt>
                <c:pt idx="82927">
                  <c:v>-204.60849999999996</c:v>
                </c:pt>
                <c:pt idx="82928">
                  <c:v>-204.60649999999998</c:v>
                </c:pt>
                <c:pt idx="82929">
                  <c:v>-204.60449999999997</c:v>
                </c:pt>
                <c:pt idx="82930">
                  <c:v>-204.60249999999996</c:v>
                </c:pt>
                <c:pt idx="82931">
                  <c:v>-204.60049999999998</c:v>
                </c:pt>
                <c:pt idx="82932">
                  <c:v>-204.59849999999997</c:v>
                </c:pt>
                <c:pt idx="82933">
                  <c:v>-204.59649999999996</c:v>
                </c:pt>
                <c:pt idx="82934">
                  <c:v>-204.59449999999998</c:v>
                </c:pt>
                <c:pt idx="82935">
                  <c:v>-204.59249999999997</c:v>
                </c:pt>
                <c:pt idx="82936">
                  <c:v>-204.59049999999996</c:v>
                </c:pt>
                <c:pt idx="82937">
                  <c:v>-204.58849999999998</c:v>
                </c:pt>
                <c:pt idx="82938">
                  <c:v>-204.58649999999997</c:v>
                </c:pt>
                <c:pt idx="82939">
                  <c:v>-204.58449999999999</c:v>
                </c:pt>
                <c:pt idx="82940">
                  <c:v>-204.58249999999998</c:v>
                </c:pt>
                <c:pt idx="82941">
                  <c:v>-204.58049999999997</c:v>
                </c:pt>
                <c:pt idx="82942">
                  <c:v>-204.57849999999999</c:v>
                </c:pt>
                <c:pt idx="82943">
                  <c:v>-204.57649999999998</c:v>
                </c:pt>
                <c:pt idx="82944">
                  <c:v>-204.57449999999997</c:v>
                </c:pt>
                <c:pt idx="82945">
                  <c:v>-204.57249999999999</c:v>
                </c:pt>
                <c:pt idx="82946">
                  <c:v>-204.57049999999998</c:v>
                </c:pt>
                <c:pt idx="82947">
                  <c:v>-204.56849999999997</c:v>
                </c:pt>
                <c:pt idx="82948">
                  <c:v>-204.56649999999999</c:v>
                </c:pt>
                <c:pt idx="82949">
                  <c:v>-204.56449999999998</c:v>
                </c:pt>
                <c:pt idx="82950">
                  <c:v>-204.56249999999997</c:v>
                </c:pt>
                <c:pt idx="82951">
                  <c:v>-204.56049999999999</c:v>
                </c:pt>
                <c:pt idx="82952">
                  <c:v>-204.55849999999998</c:v>
                </c:pt>
                <c:pt idx="82953">
                  <c:v>-204.55649999999997</c:v>
                </c:pt>
                <c:pt idx="82954">
                  <c:v>-204.55449999999999</c:v>
                </c:pt>
                <c:pt idx="82955">
                  <c:v>-204.55249999999998</c:v>
                </c:pt>
                <c:pt idx="82956">
                  <c:v>-204.55049999999997</c:v>
                </c:pt>
                <c:pt idx="82957">
                  <c:v>-204.54849999999999</c:v>
                </c:pt>
                <c:pt idx="82958">
                  <c:v>-204.54649999999998</c:v>
                </c:pt>
                <c:pt idx="82959">
                  <c:v>-204.54449999999997</c:v>
                </c:pt>
                <c:pt idx="82960">
                  <c:v>-204.54249999999999</c:v>
                </c:pt>
                <c:pt idx="82961">
                  <c:v>-204.54049999999998</c:v>
                </c:pt>
                <c:pt idx="82962">
                  <c:v>-204.53849999999997</c:v>
                </c:pt>
                <c:pt idx="82963">
                  <c:v>-204.53649999999999</c:v>
                </c:pt>
                <c:pt idx="82964">
                  <c:v>-204.53449999999998</c:v>
                </c:pt>
                <c:pt idx="82965">
                  <c:v>-204.53249999999997</c:v>
                </c:pt>
                <c:pt idx="82966">
                  <c:v>-204.53049999999999</c:v>
                </c:pt>
                <c:pt idx="82967">
                  <c:v>-204.52849999999998</c:v>
                </c:pt>
                <c:pt idx="82968">
                  <c:v>-204.52649999999997</c:v>
                </c:pt>
                <c:pt idx="82969">
                  <c:v>-204.52449999999999</c:v>
                </c:pt>
                <c:pt idx="82970">
                  <c:v>-204.52249999999998</c:v>
                </c:pt>
                <c:pt idx="82971">
                  <c:v>-204.52049999999997</c:v>
                </c:pt>
                <c:pt idx="82972">
                  <c:v>-204.51849999999999</c:v>
                </c:pt>
                <c:pt idx="82973">
                  <c:v>-204.51649999999998</c:v>
                </c:pt>
                <c:pt idx="82974">
                  <c:v>-204.51449999999997</c:v>
                </c:pt>
                <c:pt idx="82975">
                  <c:v>-204.51249999999999</c:v>
                </c:pt>
                <c:pt idx="82976">
                  <c:v>-204.51049999999998</c:v>
                </c:pt>
                <c:pt idx="82977">
                  <c:v>-204.50849999999997</c:v>
                </c:pt>
                <c:pt idx="82978">
                  <c:v>-204.50649999999999</c:v>
                </c:pt>
                <c:pt idx="82979">
                  <c:v>-204.50449999999998</c:v>
                </c:pt>
                <c:pt idx="82980">
                  <c:v>-204.50249999999997</c:v>
                </c:pt>
                <c:pt idx="82981">
                  <c:v>-204.50049999999999</c:v>
                </c:pt>
                <c:pt idx="82982">
                  <c:v>-204.49849999999998</c:v>
                </c:pt>
                <c:pt idx="82983">
                  <c:v>-204.49649999999997</c:v>
                </c:pt>
                <c:pt idx="82984">
                  <c:v>-204.49449999999999</c:v>
                </c:pt>
                <c:pt idx="82985">
                  <c:v>-204.49249999999998</c:v>
                </c:pt>
                <c:pt idx="82986">
                  <c:v>-204.49049999999997</c:v>
                </c:pt>
                <c:pt idx="82987">
                  <c:v>-204.48849999999999</c:v>
                </c:pt>
                <c:pt idx="82988">
                  <c:v>-204.48649999999998</c:v>
                </c:pt>
                <c:pt idx="82989">
                  <c:v>-204.48449999999997</c:v>
                </c:pt>
                <c:pt idx="82990">
                  <c:v>-204.48249999999999</c:v>
                </c:pt>
                <c:pt idx="82991">
                  <c:v>-204.48049999999998</c:v>
                </c:pt>
                <c:pt idx="82992">
                  <c:v>-204.47849999999997</c:v>
                </c:pt>
                <c:pt idx="82993">
                  <c:v>-204.47649999999999</c:v>
                </c:pt>
                <c:pt idx="82994">
                  <c:v>-204.47449999999998</c:v>
                </c:pt>
                <c:pt idx="82995">
                  <c:v>-204.47249999999997</c:v>
                </c:pt>
                <c:pt idx="82996">
                  <c:v>-204.47049999999999</c:v>
                </c:pt>
                <c:pt idx="82997">
                  <c:v>-204.46849999999998</c:v>
                </c:pt>
                <c:pt idx="82998">
                  <c:v>-204.46649999999997</c:v>
                </c:pt>
                <c:pt idx="82999">
                  <c:v>-204.46449999999999</c:v>
                </c:pt>
                <c:pt idx="83000">
                  <c:v>-204.46249999999998</c:v>
                </c:pt>
                <c:pt idx="83001">
                  <c:v>-204.46049999999997</c:v>
                </c:pt>
                <c:pt idx="83002">
                  <c:v>-204.45849999999999</c:v>
                </c:pt>
                <c:pt idx="83003">
                  <c:v>-204.45649999999998</c:v>
                </c:pt>
                <c:pt idx="83004">
                  <c:v>-204.45449999999997</c:v>
                </c:pt>
                <c:pt idx="83005">
                  <c:v>-204.45249999999999</c:v>
                </c:pt>
                <c:pt idx="83006">
                  <c:v>-204.45049999999998</c:v>
                </c:pt>
                <c:pt idx="83007">
                  <c:v>-204.44849999999997</c:v>
                </c:pt>
                <c:pt idx="83008">
                  <c:v>-204.44649999999999</c:v>
                </c:pt>
                <c:pt idx="83009">
                  <c:v>-204.44449999999998</c:v>
                </c:pt>
                <c:pt idx="83010">
                  <c:v>-204.44249999999997</c:v>
                </c:pt>
                <c:pt idx="83011">
                  <c:v>-204.44049999999999</c:v>
                </c:pt>
                <c:pt idx="83012">
                  <c:v>-204.43849999999998</c:v>
                </c:pt>
                <c:pt idx="83013">
                  <c:v>-204.43649999999997</c:v>
                </c:pt>
                <c:pt idx="83014">
                  <c:v>-204.43449999999999</c:v>
                </c:pt>
                <c:pt idx="83015">
                  <c:v>-204.43249999999998</c:v>
                </c:pt>
                <c:pt idx="83016">
                  <c:v>-204.43049999999997</c:v>
                </c:pt>
                <c:pt idx="83017">
                  <c:v>-204.42849999999999</c:v>
                </c:pt>
                <c:pt idx="83018">
                  <c:v>-204.42649999999998</c:v>
                </c:pt>
                <c:pt idx="83019">
                  <c:v>-204.42449999999997</c:v>
                </c:pt>
                <c:pt idx="83020">
                  <c:v>-204.42249999999999</c:v>
                </c:pt>
                <c:pt idx="83021">
                  <c:v>-204.42049999999998</c:v>
                </c:pt>
                <c:pt idx="83022">
                  <c:v>-204.41849999999997</c:v>
                </c:pt>
                <c:pt idx="83023">
                  <c:v>-204.41649999999998</c:v>
                </c:pt>
                <c:pt idx="83024">
                  <c:v>-204.41449999999998</c:v>
                </c:pt>
                <c:pt idx="83025">
                  <c:v>-204.41249999999997</c:v>
                </c:pt>
                <c:pt idx="83026">
                  <c:v>-204.41049999999998</c:v>
                </c:pt>
                <c:pt idx="83027">
                  <c:v>-204.40849999999998</c:v>
                </c:pt>
                <c:pt idx="83028">
                  <c:v>-204.40649999999997</c:v>
                </c:pt>
                <c:pt idx="83029">
                  <c:v>-204.40449999999998</c:v>
                </c:pt>
                <c:pt idx="83030">
                  <c:v>-204.40249999999997</c:v>
                </c:pt>
                <c:pt idx="83031">
                  <c:v>-204.40049999999997</c:v>
                </c:pt>
                <c:pt idx="83032">
                  <c:v>-204.39849999999998</c:v>
                </c:pt>
                <c:pt idx="83033">
                  <c:v>-204.39649999999997</c:v>
                </c:pt>
                <c:pt idx="83034">
                  <c:v>-204.39449999999997</c:v>
                </c:pt>
                <c:pt idx="83035">
                  <c:v>-204.39249999999998</c:v>
                </c:pt>
                <c:pt idx="83036">
                  <c:v>-204.39049999999997</c:v>
                </c:pt>
                <c:pt idx="83037">
                  <c:v>-204.38849999999996</c:v>
                </c:pt>
                <c:pt idx="83038">
                  <c:v>-204.38649999999998</c:v>
                </c:pt>
                <c:pt idx="83039">
                  <c:v>-204.38449999999997</c:v>
                </c:pt>
                <c:pt idx="83040">
                  <c:v>-204.38249999999996</c:v>
                </c:pt>
                <c:pt idx="83041">
                  <c:v>-204.38049999999998</c:v>
                </c:pt>
                <c:pt idx="83042">
                  <c:v>-204.37849999999997</c:v>
                </c:pt>
                <c:pt idx="83043">
                  <c:v>-204.37649999999996</c:v>
                </c:pt>
                <c:pt idx="83044">
                  <c:v>-204.37449999999998</c:v>
                </c:pt>
                <c:pt idx="83045">
                  <c:v>-204.37249999999997</c:v>
                </c:pt>
                <c:pt idx="83046">
                  <c:v>-204.37049999999996</c:v>
                </c:pt>
                <c:pt idx="83047">
                  <c:v>-204.36849999999998</c:v>
                </c:pt>
                <c:pt idx="83048">
                  <c:v>-204.36649999999997</c:v>
                </c:pt>
                <c:pt idx="83049">
                  <c:v>-204.36449999999996</c:v>
                </c:pt>
                <c:pt idx="83050">
                  <c:v>-204.36249999999998</c:v>
                </c:pt>
                <c:pt idx="83051">
                  <c:v>-204.36049999999997</c:v>
                </c:pt>
                <c:pt idx="83052">
                  <c:v>-204.35849999999996</c:v>
                </c:pt>
                <c:pt idx="83053">
                  <c:v>-204.35649999999998</c:v>
                </c:pt>
                <c:pt idx="83054">
                  <c:v>-204.35449999999997</c:v>
                </c:pt>
                <c:pt idx="83055">
                  <c:v>-204.35249999999996</c:v>
                </c:pt>
                <c:pt idx="83056">
                  <c:v>-204.35049999999998</c:v>
                </c:pt>
                <c:pt idx="83057">
                  <c:v>-204.34849999999997</c:v>
                </c:pt>
                <c:pt idx="83058">
                  <c:v>-204.34649999999996</c:v>
                </c:pt>
                <c:pt idx="83059">
                  <c:v>-204.34449999999998</c:v>
                </c:pt>
                <c:pt idx="83060">
                  <c:v>-204.34249999999997</c:v>
                </c:pt>
                <c:pt idx="83061">
                  <c:v>-204.34049999999996</c:v>
                </c:pt>
                <c:pt idx="83062">
                  <c:v>-204.33849999999998</c:v>
                </c:pt>
                <c:pt idx="83063">
                  <c:v>-204.33649999999997</c:v>
                </c:pt>
                <c:pt idx="83064">
                  <c:v>-204.33449999999999</c:v>
                </c:pt>
                <c:pt idx="83065">
                  <c:v>-204.33249999999998</c:v>
                </c:pt>
                <c:pt idx="83066">
                  <c:v>-204.33049999999997</c:v>
                </c:pt>
                <c:pt idx="83067">
                  <c:v>-204.32849999999999</c:v>
                </c:pt>
                <c:pt idx="83068">
                  <c:v>-204.32649999999998</c:v>
                </c:pt>
                <c:pt idx="83069">
                  <c:v>-204.32449999999997</c:v>
                </c:pt>
                <c:pt idx="83070">
                  <c:v>-204.32249999999999</c:v>
                </c:pt>
                <c:pt idx="83071">
                  <c:v>-204.32049999999998</c:v>
                </c:pt>
                <c:pt idx="83072">
                  <c:v>-204.31849999999997</c:v>
                </c:pt>
                <c:pt idx="83073">
                  <c:v>-204.31649999999999</c:v>
                </c:pt>
                <c:pt idx="83074">
                  <c:v>-204.31449999999998</c:v>
                </c:pt>
                <c:pt idx="83075">
                  <c:v>-204.31249999999997</c:v>
                </c:pt>
                <c:pt idx="83076">
                  <c:v>-204.31049999999999</c:v>
                </c:pt>
                <c:pt idx="83077">
                  <c:v>-204.30849999999998</c:v>
                </c:pt>
                <c:pt idx="83078">
                  <c:v>-204.30649999999997</c:v>
                </c:pt>
                <c:pt idx="83079">
                  <c:v>-204.30449999999999</c:v>
                </c:pt>
                <c:pt idx="83080">
                  <c:v>-204.30249999999998</c:v>
                </c:pt>
                <c:pt idx="83081">
                  <c:v>-204.30049999999997</c:v>
                </c:pt>
                <c:pt idx="83082">
                  <c:v>-204.29849999999999</c:v>
                </c:pt>
                <c:pt idx="83083">
                  <c:v>-204.29649999999998</c:v>
                </c:pt>
                <c:pt idx="83084">
                  <c:v>-204.29449999999997</c:v>
                </c:pt>
                <c:pt idx="83085">
                  <c:v>-204.29249999999999</c:v>
                </c:pt>
                <c:pt idx="83086">
                  <c:v>-204.29049999999998</c:v>
                </c:pt>
                <c:pt idx="83087">
                  <c:v>-204.28849999999997</c:v>
                </c:pt>
                <c:pt idx="83088">
                  <c:v>-204.28649999999999</c:v>
                </c:pt>
                <c:pt idx="83089">
                  <c:v>-204.28449999999998</c:v>
                </c:pt>
                <c:pt idx="83090">
                  <c:v>-204.28249999999997</c:v>
                </c:pt>
                <c:pt idx="83091">
                  <c:v>-204.28049999999999</c:v>
                </c:pt>
                <c:pt idx="83092">
                  <c:v>-204.27849999999998</c:v>
                </c:pt>
                <c:pt idx="83093">
                  <c:v>-204.27649999999997</c:v>
                </c:pt>
                <c:pt idx="83094">
                  <c:v>-204.27449999999999</c:v>
                </c:pt>
                <c:pt idx="83095">
                  <c:v>-204.27249999999998</c:v>
                </c:pt>
                <c:pt idx="83096">
                  <c:v>-204.27049999999997</c:v>
                </c:pt>
                <c:pt idx="83097">
                  <c:v>-204.26849999999999</c:v>
                </c:pt>
                <c:pt idx="83098">
                  <c:v>-204.26649999999998</c:v>
                </c:pt>
                <c:pt idx="83099">
                  <c:v>-204.26449999999997</c:v>
                </c:pt>
                <c:pt idx="83100">
                  <c:v>-204.26249999999999</c:v>
                </c:pt>
                <c:pt idx="83101">
                  <c:v>-204.26049999999998</c:v>
                </c:pt>
                <c:pt idx="83102">
                  <c:v>-204.25849999999997</c:v>
                </c:pt>
                <c:pt idx="83103">
                  <c:v>-204.25649999999999</c:v>
                </c:pt>
                <c:pt idx="83104">
                  <c:v>-204.25449999999998</c:v>
                </c:pt>
                <c:pt idx="83105">
                  <c:v>-204.25249999999997</c:v>
                </c:pt>
                <c:pt idx="83106">
                  <c:v>-204.25049999999999</c:v>
                </c:pt>
                <c:pt idx="83107">
                  <c:v>-204.24849999999998</c:v>
                </c:pt>
                <c:pt idx="83108">
                  <c:v>-204.24649999999997</c:v>
                </c:pt>
                <c:pt idx="83109">
                  <c:v>-204.24449999999999</c:v>
                </c:pt>
                <c:pt idx="83110">
                  <c:v>-204.24249999999998</c:v>
                </c:pt>
                <c:pt idx="83111">
                  <c:v>-204.24049999999997</c:v>
                </c:pt>
                <c:pt idx="83112">
                  <c:v>-204.23849999999999</c:v>
                </c:pt>
                <c:pt idx="83113">
                  <c:v>-204.23649999999998</c:v>
                </c:pt>
                <c:pt idx="83114">
                  <c:v>-204.23449999999997</c:v>
                </c:pt>
                <c:pt idx="83115">
                  <c:v>-204.23249999999999</c:v>
                </c:pt>
                <c:pt idx="83116">
                  <c:v>-204.23049999999998</c:v>
                </c:pt>
                <c:pt idx="83117">
                  <c:v>-204.22849999999997</c:v>
                </c:pt>
                <c:pt idx="83118">
                  <c:v>-204.22649999999999</c:v>
                </c:pt>
                <c:pt idx="83119">
                  <c:v>-204.22449999999998</c:v>
                </c:pt>
                <c:pt idx="83120">
                  <c:v>-204.22249999999997</c:v>
                </c:pt>
                <c:pt idx="83121">
                  <c:v>-204.22049999999999</c:v>
                </c:pt>
                <c:pt idx="83122">
                  <c:v>-204.21849999999998</c:v>
                </c:pt>
                <c:pt idx="83123">
                  <c:v>-204.21649999999997</c:v>
                </c:pt>
                <c:pt idx="83124">
                  <c:v>-204.21449999999999</c:v>
                </c:pt>
                <c:pt idx="83125">
                  <c:v>-204.21249999999998</c:v>
                </c:pt>
                <c:pt idx="83126">
                  <c:v>-204.21049999999997</c:v>
                </c:pt>
                <c:pt idx="83127">
                  <c:v>-204.20849999999999</c:v>
                </c:pt>
                <c:pt idx="83128">
                  <c:v>-204.20649999999998</c:v>
                </c:pt>
                <c:pt idx="83129">
                  <c:v>-204.20449999999997</c:v>
                </c:pt>
                <c:pt idx="83130">
                  <c:v>-204.20249999999999</c:v>
                </c:pt>
                <c:pt idx="83131">
                  <c:v>-204.20049999999998</c:v>
                </c:pt>
                <c:pt idx="83132">
                  <c:v>-204.19849999999997</c:v>
                </c:pt>
                <c:pt idx="83133">
                  <c:v>-204.19649999999999</c:v>
                </c:pt>
                <c:pt idx="83134">
                  <c:v>-204.19449999999998</c:v>
                </c:pt>
                <c:pt idx="83135">
                  <c:v>-204.19249999999997</c:v>
                </c:pt>
                <c:pt idx="83136">
                  <c:v>-204.19049999999999</c:v>
                </c:pt>
                <c:pt idx="83137">
                  <c:v>-204.18849999999998</c:v>
                </c:pt>
                <c:pt idx="83138">
                  <c:v>-204.18649999999997</c:v>
                </c:pt>
                <c:pt idx="83139">
                  <c:v>-204.18449999999999</c:v>
                </c:pt>
                <c:pt idx="83140">
                  <c:v>-204.18249999999998</c:v>
                </c:pt>
                <c:pt idx="83141">
                  <c:v>-204.18049999999997</c:v>
                </c:pt>
                <c:pt idx="83142">
                  <c:v>-204.17849999999999</c:v>
                </c:pt>
                <c:pt idx="83143">
                  <c:v>-204.17649999999998</c:v>
                </c:pt>
                <c:pt idx="83144">
                  <c:v>-204.17449999999997</c:v>
                </c:pt>
                <c:pt idx="83145">
                  <c:v>-204.17249999999999</c:v>
                </c:pt>
                <c:pt idx="83146">
                  <c:v>-204.17049999999998</c:v>
                </c:pt>
                <c:pt idx="83147">
                  <c:v>-204.16849999999997</c:v>
                </c:pt>
                <c:pt idx="83148">
                  <c:v>-204.16649999999998</c:v>
                </c:pt>
                <c:pt idx="83149">
                  <c:v>-204.16449999999998</c:v>
                </c:pt>
                <c:pt idx="83150">
                  <c:v>-204.16249999999997</c:v>
                </c:pt>
                <c:pt idx="83151">
                  <c:v>-204.16049999999998</c:v>
                </c:pt>
                <c:pt idx="83152">
                  <c:v>-204.15849999999998</c:v>
                </c:pt>
                <c:pt idx="83153">
                  <c:v>-204.15649999999997</c:v>
                </c:pt>
                <c:pt idx="83154">
                  <c:v>-204.15449999999998</c:v>
                </c:pt>
                <c:pt idx="83155">
                  <c:v>-204.15249999999997</c:v>
                </c:pt>
                <c:pt idx="83156">
                  <c:v>-204.15049999999997</c:v>
                </c:pt>
                <c:pt idx="83157">
                  <c:v>-204.14849999999998</c:v>
                </c:pt>
                <c:pt idx="83158">
                  <c:v>-204.14649999999997</c:v>
                </c:pt>
                <c:pt idx="83159">
                  <c:v>-204.14449999999997</c:v>
                </c:pt>
                <c:pt idx="83160">
                  <c:v>-204.14249999999998</c:v>
                </c:pt>
                <c:pt idx="83161">
                  <c:v>-204.14049999999997</c:v>
                </c:pt>
                <c:pt idx="83162">
                  <c:v>-204.13849999999996</c:v>
                </c:pt>
                <c:pt idx="83163">
                  <c:v>-204.13649999999998</c:v>
                </c:pt>
                <c:pt idx="83164">
                  <c:v>-204.13449999999997</c:v>
                </c:pt>
                <c:pt idx="83165">
                  <c:v>-204.13249999999996</c:v>
                </c:pt>
                <c:pt idx="83166">
                  <c:v>-204.13049999999998</c:v>
                </c:pt>
                <c:pt idx="83167">
                  <c:v>-204.12849999999997</c:v>
                </c:pt>
                <c:pt idx="83168">
                  <c:v>-204.12649999999996</c:v>
                </c:pt>
                <c:pt idx="83169">
                  <c:v>-204.12449999999998</c:v>
                </c:pt>
                <c:pt idx="83170">
                  <c:v>-204.12249999999997</c:v>
                </c:pt>
                <c:pt idx="83171">
                  <c:v>-204.12049999999996</c:v>
                </c:pt>
                <c:pt idx="83172">
                  <c:v>-204.11849999999998</c:v>
                </c:pt>
                <c:pt idx="83173">
                  <c:v>-204.11649999999997</c:v>
                </c:pt>
                <c:pt idx="83174">
                  <c:v>-204.11449999999996</c:v>
                </c:pt>
                <c:pt idx="83175">
                  <c:v>-204.11249999999998</c:v>
                </c:pt>
                <c:pt idx="83176">
                  <c:v>-204.11049999999997</c:v>
                </c:pt>
                <c:pt idx="83177">
                  <c:v>-204.10849999999996</c:v>
                </c:pt>
                <c:pt idx="83178">
                  <c:v>-204.10649999999998</c:v>
                </c:pt>
                <c:pt idx="83179">
                  <c:v>-204.10449999999997</c:v>
                </c:pt>
                <c:pt idx="83180">
                  <c:v>-204.10249999999996</c:v>
                </c:pt>
                <c:pt idx="83181">
                  <c:v>-204.10049999999998</c:v>
                </c:pt>
                <c:pt idx="83182">
                  <c:v>-204.09849999999997</c:v>
                </c:pt>
                <c:pt idx="83183">
                  <c:v>-204.09649999999996</c:v>
                </c:pt>
                <c:pt idx="83184">
                  <c:v>-204.09449999999998</c:v>
                </c:pt>
                <c:pt idx="83185">
                  <c:v>-204.09249999999997</c:v>
                </c:pt>
                <c:pt idx="83186">
                  <c:v>-204.09049999999996</c:v>
                </c:pt>
                <c:pt idx="83187">
                  <c:v>-204.08849999999998</c:v>
                </c:pt>
                <c:pt idx="83188">
                  <c:v>-204.08649999999997</c:v>
                </c:pt>
                <c:pt idx="83189">
                  <c:v>-204.08449999999999</c:v>
                </c:pt>
                <c:pt idx="83190">
                  <c:v>-204.08249999999998</c:v>
                </c:pt>
                <c:pt idx="83191">
                  <c:v>-204.08049999999997</c:v>
                </c:pt>
                <c:pt idx="83192">
                  <c:v>-204.07849999999999</c:v>
                </c:pt>
                <c:pt idx="83193">
                  <c:v>-204.07649999999998</c:v>
                </c:pt>
                <c:pt idx="83194">
                  <c:v>-204.07449999999997</c:v>
                </c:pt>
                <c:pt idx="83195">
                  <c:v>-204.07249999999999</c:v>
                </c:pt>
                <c:pt idx="83196">
                  <c:v>-204.07049999999998</c:v>
                </c:pt>
                <c:pt idx="83197">
                  <c:v>-204.06849999999997</c:v>
                </c:pt>
                <c:pt idx="83198">
                  <c:v>-204.06649999999999</c:v>
                </c:pt>
                <c:pt idx="83199">
                  <c:v>-204.06449999999998</c:v>
                </c:pt>
                <c:pt idx="83200">
                  <c:v>-204.06249999999997</c:v>
                </c:pt>
                <c:pt idx="83201">
                  <c:v>-204.06049999999999</c:v>
                </c:pt>
                <c:pt idx="83202">
                  <c:v>-204.05849999999998</c:v>
                </c:pt>
                <c:pt idx="83203">
                  <c:v>-204.05649999999997</c:v>
                </c:pt>
                <c:pt idx="83204">
                  <c:v>-204.05449999999999</c:v>
                </c:pt>
                <c:pt idx="83205">
                  <c:v>-204.05249999999998</c:v>
                </c:pt>
                <c:pt idx="83206">
                  <c:v>-204.05049999999997</c:v>
                </c:pt>
                <c:pt idx="83207">
                  <c:v>-204.04849999999999</c:v>
                </c:pt>
                <c:pt idx="83208">
                  <c:v>-204.04649999999998</c:v>
                </c:pt>
                <c:pt idx="83209">
                  <c:v>-204.04449999999997</c:v>
                </c:pt>
                <c:pt idx="83210">
                  <c:v>-204.04249999999999</c:v>
                </c:pt>
                <c:pt idx="83211">
                  <c:v>-204.04049999999998</c:v>
                </c:pt>
                <c:pt idx="83212">
                  <c:v>-204.03849999999997</c:v>
                </c:pt>
                <c:pt idx="83213">
                  <c:v>-204.03649999999999</c:v>
                </c:pt>
                <c:pt idx="83214">
                  <c:v>-204.03449999999998</c:v>
                </c:pt>
                <c:pt idx="83215">
                  <c:v>-204.03249999999997</c:v>
                </c:pt>
                <c:pt idx="83216">
                  <c:v>-204.03049999999999</c:v>
                </c:pt>
                <c:pt idx="83217">
                  <c:v>-204.02849999999998</c:v>
                </c:pt>
                <c:pt idx="83218">
                  <c:v>-204.02649999999997</c:v>
                </c:pt>
                <c:pt idx="83219">
                  <c:v>-204.02449999999999</c:v>
                </c:pt>
                <c:pt idx="83220">
                  <c:v>-204.02249999999998</c:v>
                </c:pt>
                <c:pt idx="83221">
                  <c:v>-204.02049999999997</c:v>
                </c:pt>
                <c:pt idx="83222">
                  <c:v>-204.01849999999999</c:v>
                </c:pt>
                <c:pt idx="83223">
                  <c:v>-204.01649999999998</c:v>
                </c:pt>
                <c:pt idx="83224">
                  <c:v>-204.01449999999997</c:v>
                </c:pt>
                <c:pt idx="83225">
                  <c:v>-204.01249999999999</c:v>
                </c:pt>
                <c:pt idx="83226">
                  <c:v>-204.01049999999998</c:v>
                </c:pt>
                <c:pt idx="83227">
                  <c:v>-204.00849999999997</c:v>
                </c:pt>
                <c:pt idx="83228">
                  <c:v>-204.00649999999999</c:v>
                </c:pt>
                <c:pt idx="83229">
                  <c:v>-204.00449999999998</c:v>
                </c:pt>
                <c:pt idx="83230">
                  <c:v>-204.00249999999997</c:v>
                </c:pt>
                <c:pt idx="83231">
                  <c:v>-204.00049999999999</c:v>
                </c:pt>
                <c:pt idx="83232">
                  <c:v>-203.99849999999998</c:v>
                </c:pt>
                <c:pt idx="83233">
                  <c:v>-203.99649999999997</c:v>
                </c:pt>
                <c:pt idx="83234">
                  <c:v>-203.99449999999999</c:v>
                </c:pt>
                <c:pt idx="83235">
                  <c:v>-203.99249999999998</c:v>
                </c:pt>
                <c:pt idx="83236">
                  <c:v>-203.99049999999997</c:v>
                </c:pt>
                <c:pt idx="83237">
                  <c:v>-203.98849999999999</c:v>
                </c:pt>
                <c:pt idx="83238">
                  <c:v>-203.98649999999998</c:v>
                </c:pt>
                <c:pt idx="83239">
                  <c:v>-203.98449999999997</c:v>
                </c:pt>
                <c:pt idx="83240">
                  <c:v>-203.98249999999999</c:v>
                </c:pt>
                <c:pt idx="83241">
                  <c:v>-203.98049999999998</c:v>
                </c:pt>
                <c:pt idx="83242">
                  <c:v>-203.97849999999997</c:v>
                </c:pt>
                <c:pt idx="83243">
                  <c:v>-203.97649999999999</c:v>
                </c:pt>
                <c:pt idx="83244">
                  <c:v>-203.97449999999998</c:v>
                </c:pt>
                <c:pt idx="83245">
                  <c:v>-203.97249999999997</c:v>
                </c:pt>
                <c:pt idx="83246">
                  <c:v>-203.97049999999999</c:v>
                </c:pt>
                <c:pt idx="83247">
                  <c:v>-203.96849999999998</c:v>
                </c:pt>
                <c:pt idx="83248">
                  <c:v>-203.96649999999997</c:v>
                </c:pt>
                <c:pt idx="83249">
                  <c:v>-203.96449999999999</c:v>
                </c:pt>
                <c:pt idx="83250">
                  <c:v>-203.96249999999998</c:v>
                </c:pt>
                <c:pt idx="83251">
                  <c:v>-203.96049999999997</c:v>
                </c:pt>
                <c:pt idx="83252">
                  <c:v>-203.95849999999999</c:v>
                </c:pt>
                <c:pt idx="83253">
                  <c:v>-203.95649999999998</c:v>
                </c:pt>
                <c:pt idx="83254">
                  <c:v>-203.95449999999997</c:v>
                </c:pt>
                <c:pt idx="83255">
                  <c:v>-203.95249999999999</c:v>
                </c:pt>
                <c:pt idx="83256">
                  <c:v>-203.95049999999998</c:v>
                </c:pt>
                <c:pt idx="83257">
                  <c:v>-203.94849999999997</c:v>
                </c:pt>
                <c:pt idx="83258">
                  <c:v>-203.94649999999999</c:v>
                </c:pt>
                <c:pt idx="83259">
                  <c:v>-203.94449999999998</c:v>
                </c:pt>
                <c:pt idx="83260">
                  <c:v>-203.94249999999997</c:v>
                </c:pt>
                <c:pt idx="83261">
                  <c:v>-203.94049999999999</c:v>
                </c:pt>
                <c:pt idx="83262">
                  <c:v>-203.93849999999998</c:v>
                </c:pt>
                <c:pt idx="83263">
                  <c:v>-203.93649999999997</c:v>
                </c:pt>
                <c:pt idx="83264">
                  <c:v>-203.93449999999999</c:v>
                </c:pt>
                <c:pt idx="83265">
                  <c:v>-203.93249999999998</c:v>
                </c:pt>
                <c:pt idx="83266">
                  <c:v>-203.93049999999997</c:v>
                </c:pt>
                <c:pt idx="83267">
                  <c:v>-203.92849999999999</c:v>
                </c:pt>
                <c:pt idx="83268">
                  <c:v>-203.92649999999998</c:v>
                </c:pt>
                <c:pt idx="83269">
                  <c:v>-203.92449999999997</c:v>
                </c:pt>
                <c:pt idx="83270">
                  <c:v>-203.92249999999999</c:v>
                </c:pt>
                <c:pt idx="83271">
                  <c:v>-203.92049999999998</c:v>
                </c:pt>
                <c:pt idx="83272">
                  <c:v>-203.91849999999997</c:v>
                </c:pt>
                <c:pt idx="83273">
                  <c:v>-203.91649999999998</c:v>
                </c:pt>
                <c:pt idx="83274">
                  <c:v>-203.91449999999998</c:v>
                </c:pt>
                <c:pt idx="83275">
                  <c:v>-203.91249999999997</c:v>
                </c:pt>
                <c:pt idx="83276">
                  <c:v>-203.91049999999998</c:v>
                </c:pt>
                <c:pt idx="83277">
                  <c:v>-203.90849999999998</c:v>
                </c:pt>
                <c:pt idx="83278">
                  <c:v>-203.90649999999997</c:v>
                </c:pt>
                <c:pt idx="83279">
                  <c:v>-203.90449999999998</c:v>
                </c:pt>
                <c:pt idx="83280">
                  <c:v>-203.90249999999997</c:v>
                </c:pt>
                <c:pt idx="83281">
                  <c:v>-203.90049999999997</c:v>
                </c:pt>
                <c:pt idx="83282">
                  <c:v>-203.89849999999998</c:v>
                </c:pt>
                <c:pt idx="83283">
                  <c:v>-203.89649999999997</c:v>
                </c:pt>
                <c:pt idx="83284">
                  <c:v>-203.89449999999997</c:v>
                </c:pt>
                <c:pt idx="83285">
                  <c:v>-203.89249999999998</c:v>
                </c:pt>
                <c:pt idx="83286">
                  <c:v>-203.89049999999997</c:v>
                </c:pt>
                <c:pt idx="83287">
                  <c:v>-203.88849999999996</c:v>
                </c:pt>
                <c:pt idx="83288">
                  <c:v>-203.88649999999998</c:v>
                </c:pt>
                <c:pt idx="83289">
                  <c:v>-203.88449999999997</c:v>
                </c:pt>
                <c:pt idx="83290">
                  <c:v>-203.88249999999996</c:v>
                </c:pt>
                <c:pt idx="83291">
                  <c:v>-203.88049999999998</c:v>
                </c:pt>
                <c:pt idx="83292">
                  <c:v>-203.87849999999997</c:v>
                </c:pt>
                <c:pt idx="83293">
                  <c:v>-203.87649999999996</c:v>
                </c:pt>
                <c:pt idx="83294">
                  <c:v>-203.87449999999998</c:v>
                </c:pt>
                <c:pt idx="83295">
                  <c:v>-203.87249999999997</c:v>
                </c:pt>
                <c:pt idx="83296">
                  <c:v>-203.87049999999996</c:v>
                </c:pt>
                <c:pt idx="83297">
                  <c:v>-203.86849999999998</c:v>
                </c:pt>
                <c:pt idx="83298">
                  <c:v>-203.86649999999997</c:v>
                </c:pt>
                <c:pt idx="83299">
                  <c:v>-203.86449999999996</c:v>
                </c:pt>
                <c:pt idx="83300">
                  <c:v>-203.86249999999998</c:v>
                </c:pt>
                <c:pt idx="83301">
                  <c:v>-203.86049999999997</c:v>
                </c:pt>
                <c:pt idx="83302">
                  <c:v>-203.85849999999996</c:v>
                </c:pt>
                <c:pt idx="83303">
                  <c:v>-203.85649999999998</c:v>
                </c:pt>
                <c:pt idx="83304">
                  <c:v>-203.85449999999997</c:v>
                </c:pt>
                <c:pt idx="83305">
                  <c:v>-203.85249999999996</c:v>
                </c:pt>
                <c:pt idx="83306">
                  <c:v>-203.85049999999998</c:v>
                </c:pt>
                <c:pt idx="83307">
                  <c:v>-203.84849999999997</c:v>
                </c:pt>
                <c:pt idx="83308">
                  <c:v>-203.84649999999996</c:v>
                </c:pt>
                <c:pt idx="83309">
                  <c:v>-203.84449999999998</c:v>
                </c:pt>
                <c:pt idx="83310">
                  <c:v>-203.84249999999997</c:v>
                </c:pt>
                <c:pt idx="83311">
                  <c:v>-203.84049999999996</c:v>
                </c:pt>
                <c:pt idx="83312">
                  <c:v>-203.83849999999998</c:v>
                </c:pt>
                <c:pt idx="83313">
                  <c:v>-203.83649999999997</c:v>
                </c:pt>
                <c:pt idx="83314">
                  <c:v>-203.83449999999999</c:v>
                </c:pt>
                <c:pt idx="83315">
                  <c:v>-203.83249999999998</c:v>
                </c:pt>
                <c:pt idx="83316">
                  <c:v>-203.83049999999997</c:v>
                </c:pt>
                <c:pt idx="83317">
                  <c:v>-203.82849999999999</c:v>
                </c:pt>
                <c:pt idx="83318">
                  <c:v>-203.82649999999998</c:v>
                </c:pt>
                <c:pt idx="83319">
                  <c:v>-203.82449999999997</c:v>
                </c:pt>
                <c:pt idx="83320">
                  <c:v>-203.82249999999999</c:v>
                </c:pt>
                <c:pt idx="83321">
                  <c:v>-203.82049999999998</c:v>
                </c:pt>
                <c:pt idx="83322">
                  <c:v>-203.81849999999997</c:v>
                </c:pt>
                <c:pt idx="83323">
                  <c:v>-203.81649999999999</c:v>
                </c:pt>
                <c:pt idx="83324">
                  <c:v>-203.81449999999998</c:v>
                </c:pt>
                <c:pt idx="83325">
                  <c:v>-203.81249999999997</c:v>
                </c:pt>
                <c:pt idx="83326">
                  <c:v>-203.81049999999999</c:v>
                </c:pt>
                <c:pt idx="83327">
                  <c:v>-203.80849999999998</c:v>
                </c:pt>
                <c:pt idx="83328">
                  <c:v>-203.80649999999997</c:v>
                </c:pt>
                <c:pt idx="83329">
                  <c:v>-203.80449999999999</c:v>
                </c:pt>
                <c:pt idx="83330">
                  <c:v>-203.80249999999998</c:v>
                </c:pt>
                <c:pt idx="83331">
                  <c:v>-203.80049999999997</c:v>
                </c:pt>
                <c:pt idx="83332">
                  <c:v>-203.79849999999999</c:v>
                </c:pt>
                <c:pt idx="83333">
                  <c:v>-203.79649999999998</c:v>
                </c:pt>
                <c:pt idx="83334">
                  <c:v>-203.79449999999997</c:v>
                </c:pt>
                <c:pt idx="83335">
                  <c:v>-203.79249999999999</c:v>
                </c:pt>
                <c:pt idx="83336">
                  <c:v>-203.79049999999998</c:v>
                </c:pt>
                <c:pt idx="83337">
                  <c:v>-203.78849999999997</c:v>
                </c:pt>
                <c:pt idx="83338">
                  <c:v>-203.78649999999999</c:v>
                </c:pt>
                <c:pt idx="83339">
                  <c:v>-203.78449999999998</c:v>
                </c:pt>
                <c:pt idx="83340">
                  <c:v>-203.78249999999997</c:v>
                </c:pt>
                <c:pt idx="83341">
                  <c:v>-203.78049999999999</c:v>
                </c:pt>
                <c:pt idx="83342">
                  <c:v>-203.77849999999998</c:v>
                </c:pt>
                <c:pt idx="83343">
                  <c:v>-203.77649999999997</c:v>
                </c:pt>
                <c:pt idx="83344">
                  <c:v>-203.77449999999999</c:v>
                </c:pt>
                <c:pt idx="83345">
                  <c:v>-203.77249999999998</c:v>
                </c:pt>
                <c:pt idx="83346">
                  <c:v>-203.77049999999997</c:v>
                </c:pt>
                <c:pt idx="83347">
                  <c:v>-203.76849999999999</c:v>
                </c:pt>
                <c:pt idx="83348">
                  <c:v>-203.76649999999998</c:v>
                </c:pt>
                <c:pt idx="83349">
                  <c:v>-203.76449999999997</c:v>
                </c:pt>
                <c:pt idx="83350">
                  <c:v>-203.76249999999999</c:v>
                </c:pt>
                <c:pt idx="83351">
                  <c:v>-203.76049999999998</c:v>
                </c:pt>
                <c:pt idx="83352">
                  <c:v>-203.75849999999997</c:v>
                </c:pt>
                <c:pt idx="83353">
                  <c:v>-203.75649999999999</c:v>
                </c:pt>
                <c:pt idx="83354">
                  <c:v>-203.75449999999998</c:v>
                </c:pt>
                <c:pt idx="83355">
                  <c:v>-203.75249999999997</c:v>
                </c:pt>
                <c:pt idx="83356">
                  <c:v>-203.75049999999999</c:v>
                </c:pt>
                <c:pt idx="83357">
                  <c:v>-203.74849999999998</c:v>
                </c:pt>
                <c:pt idx="83358">
                  <c:v>-203.74649999999997</c:v>
                </c:pt>
                <c:pt idx="83359">
                  <c:v>-203.74449999999999</c:v>
                </c:pt>
                <c:pt idx="83360">
                  <c:v>-203.74249999999998</c:v>
                </c:pt>
                <c:pt idx="83361">
                  <c:v>-203.74049999999997</c:v>
                </c:pt>
                <c:pt idx="83362">
                  <c:v>-203.73849999999999</c:v>
                </c:pt>
                <c:pt idx="83363">
                  <c:v>-203.73649999999998</c:v>
                </c:pt>
                <c:pt idx="83364">
                  <c:v>-203.73449999999997</c:v>
                </c:pt>
                <c:pt idx="83365">
                  <c:v>-203.73249999999999</c:v>
                </c:pt>
                <c:pt idx="83366">
                  <c:v>-203.73049999999998</c:v>
                </c:pt>
                <c:pt idx="83367">
                  <c:v>-203.72849999999997</c:v>
                </c:pt>
                <c:pt idx="83368">
                  <c:v>-203.72649999999999</c:v>
                </c:pt>
                <c:pt idx="83369">
                  <c:v>-203.72449999999998</c:v>
                </c:pt>
                <c:pt idx="83370">
                  <c:v>-203.72249999999997</c:v>
                </c:pt>
                <c:pt idx="83371">
                  <c:v>-203.72049999999999</c:v>
                </c:pt>
                <c:pt idx="83372">
                  <c:v>-203.71849999999998</c:v>
                </c:pt>
                <c:pt idx="83373">
                  <c:v>-203.71649999999997</c:v>
                </c:pt>
                <c:pt idx="83374">
                  <c:v>-203.71449999999999</c:v>
                </c:pt>
                <c:pt idx="83375">
                  <c:v>-203.71249999999998</c:v>
                </c:pt>
                <c:pt idx="83376">
                  <c:v>-203.71049999999997</c:v>
                </c:pt>
                <c:pt idx="83377">
                  <c:v>-203.70849999999999</c:v>
                </c:pt>
                <c:pt idx="83378">
                  <c:v>-203.70649999999998</c:v>
                </c:pt>
                <c:pt idx="83379">
                  <c:v>-203.70449999999997</c:v>
                </c:pt>
                <c:pt idx="83380">
                  <c:v>-203.70249999999999</c:v>
                </c:pt>
                <c:pt idx="83381">
                  <c:v>-203.70049999999998</c:v>
                </c:pt>
                <c:pt idx="83382">
                  <c:v>-203.69849999999997</c:v>
                </c:pt>
                <c:pt idx="83383">
                  <c:v>-203.69649999999999</c:v>
                </c:pt>
                <c:pt idx="83384">
                  <c:v>-203.69449999999998</c:v>
                </c:pt>
                <c:pt idx="83385">
                  <c:v>-203.69249999999997</c:v>
                </c:pt>
                <c:pt idx="83386">
                  <c:v>-203.69049999999999</c:v>
                </c:pt>
                <c:pt idx="83387">
                  <c:v>-203.68849999999998</c:v>
                </c:pt>
                <c:pt idx="83388">
                  <c:v>-203.68649999999997</c:v>
                </c:pt>
                <c:pt idx="83389">
                  <c:v>-203.68449999999999</c:v>
                </c:pt>
                <c:pt idx="83390">
                  <c:v>-203.68249999999998</c:v>
                </c:pt>
                <c:pt idx="83391">
                  <c:v>-203.68049999999997</c:v>
                </c:pt>
                <c:pt idx="83392">
                  <c:v>-203.67849999999999</c:v>
                </c:pt>
                <c:pt idx="83393">
                  <c:v>-203.67649999999998</c:v>
                </c:pt>
                <c:pt idx="83394">
                  <c:v>-203.67449999999997</c:v>
                </c:pt>
                <c:pt idx="83395">
                  <c:v>-203.67249999999999</c:v>
                </c:pt>
                <c:pt idx="83396">
                  <c:v>-203.67049999999998</c:v>
                </c:pt>
                <c:pt idx="83397">
                  <c:v>-203.66849999999997</c:v>
                </c:pt>
                <c:pt idx="83398">
                  <c:v>-203.66649999999998</c:v>
                </c:pt>
                <c:pt idx="83399">
                  <c:v>-203.66449999999998</c:v>
                </c:pt>
                <c:pt idx="83400">
                  <c:v>-203.66249999999997</c:v>
                </c:pt>
                <c:pt idx="83401">
                  <c:v>-203.66049999999998</c:v>
                </c:pt>
                <c:pt idx="83402">
                  <c:v>-203.65849999999998</c:v>
                </c:pt>
                <c:pt idx="83403">
                  <c:v>-203.65649999999997</c:v>
                </c:pt>
                <c:pt idx="83404">
                  <c:v>-203.65449999999998</c:v>
                </c:pt>
                <c:pt idx="83405">
                  <c:v>-203.65249999999997</c:v>
                </c:pt>
                <c:pt idx="83406">
                  <c:v>-203.65049999999997</c:v>
                </c:pt>
                <c:pt idx="83407">
                  <c:v>-203.64849999999998</c:v>
                </c:pt>
                <c:pt idx="83408">
                  <c:v>-203.64649999999997</c:v>
                </c:pt>
                <c:pt idx="83409">
                  <c:v>-203.64449999999997</c:v>
                </c:pt>
                <c:pt idx="83410">
                  <c:v>-203.64249999999998</c:v>
                </c:pt>
                <c:pt idx="83411">
                  <c:v>-203.64049999999997</c:v>
                </c:pt>
                <c:pt idx="83412">
                  <c:v>-203.63849999999996</c:v>
                </c:pt>
                <c:pt idx="83413">
                  <c:v>-203.63649999999998</c:v>
                </c:pt>
                <c:pt idx="83414">
                  <c:v>-203.63449999999997</c:v>
                </c:pt>
                <c:pt idx="83415">
                  <c:v>-203.63249999999996</c:v>
                </c:pt>
                <c:pt idx="83416">
                  <c:v>-203.63049999999998</c:v>
                </c:pt>
                <c:pt idx="83417">
                  <c:v>-203.62849999999997</c:v>
                </c:pt>
                <c:pt idx="83418">
                  <c:v>-203.62649999999996</c:v>
                </c:pt>
                <c:pt idx="83419">
                  <c:v>-203.62449999999998</c:v>
                </c:pt>
                <c:pt idx="83420">
                  <c:v>-203.62249999999997</c:v>
                </c:pt>
                <c:pt idx="83421">
                  <c:v>-203.62049999999996</c:v>
                </c:pt>
                <c:pt idx="83422">
                  <c:v>-203.61849999999998</c:v>
                </c:pt>
                <c:pt idx="83423">
                  <c:v>-203.61649999999997</c:v>
                </c:pt>
                <c:pt idx="83424">
                  <c:v>-203.61449999999996</c:v>
                </c:pt>
                <c:pt idx="83425">
                  <c:v>-203.61249999999998</c:v>
                </c:pt>
                <c:pt idx="83426">
                  <c:v>-203.61049999999997</c:v>
                </c:pt>
                <c:pt idx="83427">
                  <c:v>-203.60849999999996</c:v>
                </c:pt>
                <c:pt idx="83428">
                  <c:v>-203.60649999999998</c:v>
                </c:pt>
                <c:pt idx="83429">
                  <c:v>-203.60449999999997</c:v>
                </c:pt>
                <c:pt idx="83430">
                  <c:v>-203.60249999999996</c:v>
                </c:pt>
                <c:pt idx="83431">
                  <c:v>-203.60049999999998</c:v>
                </c:pt>
                <c:pt idx="83432">
                  <c:v>-203.59849999999997</c:v>
                </c:pt>
                <c:pt idx="83433">
                  <c:v>-203.59649999999996</c:v>
                </c:pt>
                <c:pt idx="83434">
                  <c:v>-203.59449999999998</c:v>
                </c:pt>
                <c:pt idx="83435">
                  <c:v>-203.59249999999997</c:v>
                </c:pt>
                <c:pt idx="83436">
                  <c:v>-203.59049999999996</c:v>
                </c:pt>
                <c:pt idx="83437">
                  <c:v>-203.58849999999998</c:v>
                </c:pt>
                <c:pt idx="83438">
                  <c:v>-203.58649999999997</c:v>
                </c:pt>
                <c:pt idx="83439">
                  <c:v>-203.58449999999999</c:v>
                </c:pt>
                <c:pt idx="83440">
                  <c:v>-203.58249999999998</c:v>
                </c:pt>
                <c:pt idx="83441">
                  <c:v>-203.58049999999997</c:v>
                </c:pt>
                <c:pt idx="83442">
                  <c:v>-203.57849999999999</c:v>
                </c:pt>
                <c:pt idx="83443">
                  <c:v>-203.57649999999998</c:v>
                </c:pt>
                <c:pt idx="83444">
                  <c:v>-203.57449999999997</c:v>
                </c:pt>
                <c:pt idx="83445">
                  <c:v>-203.57249999999999</c:v>
                </c:pt>
                <c:pt idx="83446">
                  <c:v>-203.57049999999998</c:v>
                </c:pt>
                <c:pt idx="83447">
                  <c:v>-203.56849999999997</c:v>
                </c:pt>
                <c:pt idx="83448">
                  <c:v>-203.56649999999999</c:v>
                </c:pt>
                <c:pt idx="83449">
                  <c:v>-203.56449999999998</c:v>
                </c:pt>
                <c:pt idx="83450">
                  <c:v>-203.56249999999997</c:v>
                </c:pt>
                <c:pt idx="83451">
                  <c:v>-203.56049999999999</c:v>
                </c:pt>
                <c:pt idx="83452">
                  <c:v>-203.55849999999998</c:v>
                </c:pt>
                <c:pt idx="83453">
                  <c:v>-203.55649999999997</c:v>
                </c:pt>
                <c:pt idx="83454">
                  <c:v>-203.55449999999999</c:v>
                </c:pt>
                <c:pt idx="83455">
                  <c:v>-203.55249999999998</c:v>
                </c:pt>
                <c:pt idx="83456">
                  <c:v>-203.55049999999997</c:v>
                </c:pt>
                <c:pt idx="83457">
                  <c:v>-203.54849999999999</c:v>
                </c:pt>
                <c:pt idx="83458">
                  <c:v>-203.54649999999998</c:v>
                </c:pt>
                <c:pt idx="83459">
                  <c:v>-203.54449999999997</c:v>
                </c:pt>
                <c:pt idx="83460">
                  <c:v>-203.54249999999999</c:v>
                </c:pt>
                <c:pt idx="83461">
                  <c:v>-203.54049999999998</c:v>
                </c:pt>
                <c:pt idx="83462">
                  <c:v>-203.53849999999997</c:v>
                </c:pt>
                <c:pt idx="83463">
                  <c:v>-203.53649999999999</c:v>
                </c:pt>
                <c:pt idx="83464">
                  <c:v>-203.53449999999998</c:v>
                </c:pt>
                <c:pt idx="83465">
                  <c:v>-203.53249999999997</c:v>
                </c:pt>
                <c:pt idx="83466">
                  <c:v>-203.53049999999999</c:v>
                </c:pt>
                <c:pt idx="83467">
                  <c:v>-203.52849999999998</c:v>
                </c:pt>
                <c:pt idx="83468">
                  <c:v>-203.52649999999997</c:v>
                </c:pt>
                <c:pt idx="83469">
                  <c:v>-203.52449999999999</c:v>
                </c:pt>
                <c:pt idx="83470">
                  <c:v>-203.52249999999998</c:v>
                </c:pt>
                <c:pt idx="83471">
                  <c:v>-203.52049999999997</c:v>
                </c:pt>
                <c:pt idx="83472">
                  <c:v>-203.51849999999999</c:v>
                </c:pt>
                <c:pt idx="83473">
                  <c:v>-203.51649999999998</c:v>
                </c:pt>
                <c:pt idx="83474">
                  <c:v>-203.51449999999997</c:v>
                </c:pt>
                <c:pt idx="83475">
                  <c:v>-203.51249999999999</c:v>
                </c:pt>
                <c:pt idx="83476">
                  <c:v>-203.51049999999998</c:v>
                </c:pt>
                <c:pt idx="83477">
                  <c:v>-203.50849999999997</c:v>
                </c:pt>
                <c:pt idx="83478">
                  <c:v>-203.50649999999999</c:v>
                </c:pt>
                <c:pt idx="83479">
                  <c:v>-203.50449999999998</c:v>
                </c:pt>
                <c:pt idx="83480">
                  <c:v>-203.50249999999997</c:v>
                </c:pt>
                <c:pt idx="83481">
                  <c:v>-203.50049999999999</c:v>
                </c:pt>
                <c:pt idx="83482">
                  <c:v>-203.49849999999998</c:v>
                </c:pt>
                <c:pt idx="83483">
                  <c:v>-203.49649999999997</c:v>
                </c:pt>
                <c:pt idx="83484">
                  <c:v>-203.49449999999999</c:v>
                </c:pt>
                <c:pt idx="83485">
                  <c:v>-203.49249999999998</c:v>
                </c:pt>
                <c:pt idx="83486">
                  <c:v>-203.49049999999997</c:v>
                </c:pt>
                <c:pt idx="83487">
                  <c:v>-203.48849999999999</c:v>
                </c:pt>
                <c:pt idx="83488">
                  <c:v>-203.48649999999998</c:v>
                </c:pt>
                <c:pt idx="83489">
                  <c:v>-203.48449999999997</c:v>
                </c:pt>
                <c:pt idx="83490">
                  <c:v>-203.48249999999999</c:v>
                </c:pt>
                <c:pt idx="83491">
                  <c:v>-203.48049999999998</c:v>
                </c:pt>
                <c:pt idx="83492">
                  <c:v>-203.47849999999997</c:v>
                </c:pt>
                <c:pt idx="83493">
                  <c:v>-203.47649999999999</c:v>
                </c:pt>
                <c:pt idx="83494">
                  <c:v>-203.47449999999998</c:v>
                </c:pt>
                <c:pt idx="83495">
                  <c:v>-203.47249999999997</c:v>
                </c:pt>
                <c:pt idx="83496">
                  <c:v>-203.47049999999999</c:v>
                </c:pt>
                <c:pt idx="83497">
                  <c:v>-203.46849999999998</c:v>
                </c:pt>
                <c:pt idx="83498">
                  <c:v>-203.46649999999997</c:v>
                </c:pt>
                <c:pt idx="83499">
                  <c:v>-203.46449999999999</c:v>
                </c:pt>
                <c:pt idx="83500">
                  <c:v>-203.46249999999998</c:v>
                </c:pt>
                <c:pt idx="83501">
                  <c:v>-203.46049999999997</c:v>
                </c:pt>
                <c:pt idx="83502">
                  <c:v>-203.45849999999999</c:v>
                </c:pt>
                <c:pt idx="83503">
                  <c:v>-203.45649999999998</c:v>
                </c:pt>
                <c:pt idx="83504">
                  <c:v>-203.45449999999997</c:v>
                </c:pt>
                <c:pt idx="83505">
                  <c:v>-203.45249999999999</c:v>
                </c:pt>
                <c:pt idx="83506">
                  <c:v>-203.45049999999998</c:v>
                </c:pt>
                <c:pt idx="83507">
                  <c:v>-203.44849999999997</c:v>
                </c:pt>
                <c:pt idx="83508">
                  <c:v>-203.44649999999999</c:v>
                </c:pt>
                <c:pt idx="83509">
                  <c:v>-203.44449999999998</c:v>
                </c:pt>
                <c:pt idx="83510">
                  <c:v>-203.44249999999997</c:v>
                </c:pt>
                <c:pt idx="83511">
                  <c:v>-203.44049999999999</c:v>
                </c:pt>
                <c:pt idx="83512">
                  <c:v>-203.43849999999998</c:v>
                </c:pt>
                <c:pt idx="83513">
                  <c:v>-203.43649999999997</c:v>
                </c:pt>
                <c:pt idx="83514">
                  <c:v>-203.43449999999999</c:v>
                </c:pt>
                <c:pt idx="83515">
                  <c:v>-203.43249999999998</c:v>
                </c:pt>
                <c:pt idx="83516">
                  <c:v>-203.43049999999997</c:v>
                </c:pt>
                <c:pt idx="83517">
                  <c:v>-203.42849999999999</c:v>
                </c:pt>
                <c:pt idx="83518">
                  <c:v>-203.42649999999998</c:v>
                </c:pt>
                <c:pt idx="83519">
                  <c:v>-203.42449999999997</c:v>
                </c:pt>
                <c:pt idx="83520">
                  <c:v>-203.42249999999999</c:v>
                </c:pt>
                <c:pt idx="83521">
                  <c:v>-203.42049999999998</c:v>
                </c:pt>
                <c:pt idx="83522">
                  <c:v>-203.41849999999997</c:v>
                </c:pt>
                <c:pt idx="83523">
                  <c:v>-203.41649999999998</c:v>
                </c:pt>
                <c:pt idx="83524">
                  <c:v>-203.41449999999998</c:v>
                </c:pt>
                <c:pt idx="83525">
                  <c:v>-203.41249999999997</c:v>
                </c:pt>
                <c:pt idx="83526">
                  <c:v>-203.41049999999998</c:v>
                </c:pt>
                <c:pt idx="83527">
                  <c:v>-203.40849999999998</c:v>
                </c:pt>
                <c:pt idx="83528">
                  <c:v>-203.40649999999997</c:v>
                </c:pt>
                <c:pt idx="83529">
                  <c:v>-203.40449999999998</c:v>
                </c:pt>
                <c:pt idx="83530">
                  <c:v>-203.40249999999997</c:v>
                </c:pt>
                <c:pt idx="83531">
                  <c:v>-203.40049999999997</c:v>
                </c:pt>
                <c:pt idx="83532">
                  <c:v>-203.39849999999998</c:v>
                </c:pt>
                <c:pt idx="83533">
                  <c:v>-203.39649999999997</c:v>
                </c:pt>
                <c:pt idx="83534">
                  <c:v>-203.39449999999997</c:v>
                </c:pt>
                <c:pt idx="83535">
                  <c:v>-203.39249999999998</c:v>
                </c:pt>
                <c:pt idx="83536">
                  <c:v>-203.39049999999997</c:v>
                </c:pt>
                <c:pt idx="83537">
                  <c:v>-203.38849999999996</c:v>
                </c:pt>
                <c:pt idx="83538">
                  <c:v>-203.38649999999998</c:v>
                </c:pt>
                <c:pt idx="83539">
                  <c:v>-203.38449999999997</c:v>
                </c:pt>
                <c:pt idx="83540">
                  <c:v>-203.38249999999996</c:v>
                </c:pt>
                <c:pt idx="83541">
                  <c:v>-203.38049999999998</c:v>
                </c:pt>
                <c:pt idx="83542">
                  <c:v>-203.37849999999997</c:v>
                </c:pt>
                <c:pt idx="83543">
                  <c:v>-203.37649999999996</c:v>
                </c:pt>
                <c:pt idx="83544">
                  <c:v>-203.37449999999998</c:v>
                </c:pt>
                <c:pt idx="83545">
                  <c:v>-203.37249999999997</c:v>
                </c:pt>
                <c:pt idx="83546">
                  <c:v>-203.37049999999996</c:v>
                </c:pt>
                <c:pt idx="83547">
                  <c:v>-203.36849999999998</c:v>
                </c:pt>
                <c:pt idx="83548">
                  <c:v>-203.36649999999997</c:v>
                </c:pt>
                <c:pt idx="83549">
                  <c:v>-203.36449999999996</c:v>
                </c:pt>
                <c:pt idx="83550">
                  <c:v>-203.36249999999998</c:v>
                </c:pt>
                <c:pt idx="83551">
                  <c:v>-203.36049999999997</c:v>
                </c:pt>
                <c:pt idx="83552">
                  <c:v>-203.35849999999996</c:v>
                </c:pt>
                <c:pt idx="83553">
                  <c:v>-203.35649999999998</c:v>
                </c:pt>
                <c:pt idx="83554">
                  <c:v>-203.35449999999997</c:v>
                </c:pt>
                <c:pt idx="83555">
                  <c:v>-203.35249999999996</c:v>
                </c:pt>
                <c:pt idx="83556">
                  <c:v>-203.35049999999998</c:v>
                </c:pt>
                <c:pt idx="83557">
                  <c:v>-203.34849999999997</c:v>
                </c:pt>
                <c:pt idx="83558">
                  <c:v>-203.34649999999996</c:v>
                </c:pt>
                <c:pt idx="83559">
                  <c:v>-203.34449999999998</c:v>
                </c:pt>
                <c:pt idx="83560">
                  <c:v>-203.34249999999997</c:v>
                </c:pt>
                <c:pt idx="83561">
                  <c:v>-203.34049999999996</c:v>
                </c:pt>
                <c:pt idx="83562">
                  <c:v>-203.33849999999998</c:v>
                </c:pt>
                <c:pt idx="83563">
                  <c:v>-203.33649999999997</c:v>
                </c:pt>
                <c:pt idx="83564">
                  <c:v>-203.33449999999999</c:v>
                </c:pt>
                <c:pt idx="83565">
                  <c:v>-203.33249999999998</c:v>
                </c:pt>
                <c:pt idx="83566">
                  <c:v>-203.33049999999997</c:v>
                </c:pt>
                <c:pt idx="83567">
                  <c:v>-203.32849999999999</c:v>
                </c:pt>
                <c:pt idx="83568">
                  <c:v>-203.32649999999998</c:v>
                </c:pt>
                <c:pt idx="83569">
                  <c:v>-203.32449999999997</c:v>
                </c:pt>
                <c:pt idx="83570">
                  <c:v>-203.32249999999999</c:v>
                </c:pt>
                <c:pt idx="83571">
                  <c:v>-203.32049999999998</c:v>
                </c:pt>
                <c:pt idx="83572">
                  <c:v>-203.31849999999997</c:v>
                </c:pt>
                <c:pt idx="83573">
                  <c:v>-203.31649999999999</c:v>
                </c:pt>
                <c:pt idx="83574">
                  <c:v>-203.31449999999998</c:v>
                </c:pt>
                <c:pt idx="83575">
                  <c:v>-203.31249999999997</c:v>
                </c:pt>
                <c:pt idx="83576">
                  <c:v>-203.31049999999999</c:v>
                </c:pt>
                <c:pt idx="83577">
                  <c:v>-203.30849999999998</c:v>
                </c:pt>
                <c:pt idx="83578">
                  <c:v>-203.30649999999997</c:v>
                </c:pt>
                <c:pt idx="83579">
                  <c:v>-203.30449999999999</c:v>
                </c:pt>
                <c:pt idx="83580">
                  <c:v>-203.30249999999998</c:v>
                </c:pt>
                <c:pt idx="83581">
                  <c:v>-203.30049999999997</c:v>
                </c:pt>
                <c:pt idx="83582">
                  <c:v>-203.29849999999999</c:v>
                </c:pt>
                <c:pt idx="83583">
                  <c:v>-203.29649999999998</c:v>
                </c:pt>
                <c:pt idx="83584">
                  <c:v>-203.29449999999997</c:v>
                </c:pt>
                <c:pt idx="83585">
                  <c:v>-203.29249999999999</c:v>
                </c:pt>
                <c:pt idx="83586">
                  <c:v>-203.29049999999998</c:v>
                </c:pt>
                <c:pt idx="83587">
                  <c:v>-203.28849999999997</c:v>
                </c:pt>
                <c:pt idx="83588">
                  <c:v>-203.28649999999999</c:v>
                </c:pt>
                <c:pt idx="83589">
                  <c:v>-203.28449999999998</c:v>
                </c:pt>
                <c:pt idx="83590">
                  <c:v>-203.28249999999997</c:v>
                </c:pt>
                <c:pt idx="83591">
                  <c:v>-203.28049999999999</c:v>
                </c:pt>
                <c:pt idx="83592">
                  <c:v>-203.27849999999998</c:v>
                </c:pt>
                <c:pt idx="83593">
                  <c:v>-203.27649999999997</c:v>
                </c:pt>
                <c:pt idx="83594">
                  <c:v>-203.27449999999999</c:v>
                </c:pt>
                <c:pt idx="83595">
                  <c:v>-203.27249999999998</c:v>
                </c:pt>
                <c:pt idx="83596">
                  <c:v>-203.27049999999997</c:v>
                </c:pt>
                <c:pt idx="83597">
                  <c:v>-203.26849999999999</c:v>
                </c:pt>
                <c:pt idx="83598">
                  <c:v>-203.26649999999998</c:v>
                </c:pt>
                <c:pt idx="83599">
                  <c:v>-203.26449999999997</c:v>
                </c:pt>
                <c:pt idx="83600">
                  <c:v>-203.26249999999999</c:v>
                </c:pt>
                <c:pt idx="83601">
                  <c:v>-203.26049999999998</c:v>
                </c:pt>
                <c:pt idx="83602">
                  <c:v>-203.25849999999997</c:v>
                </c:pt>
                <c:pt idx="83603">
                  <c:v>-203.25649999999999</c:v>
                </c:pt>
                <c:pt idx="83604">
                  <c:v>-203.25449999999998</c:v>
                </c:pt>
                <c:pt idx="83605">
                  <c:v>-203.25249999999997</c:v>
                </c:pt>
                <c:pt idx="83606">
                  <c:v>-203.25049999999999</c:v>
                </c:pt>
                <c:pt idx="83607">
                  <c:v>-203.24849999999998</c:v>
                </c:pt>
                <c:pt idx="83608">
                  <c:v>-203.24649999999997</c:v>
                </c:pt>
                <c:pt idx="83609">
                  <c:v>-203.24449999999999</c:v>
                </c:pt>
                <c:pt idx="83610">
                  <c:v>-203.24249999999998</c:v>
                </c:pt>
                <c:pt idx="83611">
                  <c:v>-203.24049999999997</c:v>
                </c:pt>
                <c:pt idx="83612">
                  <c:v>-203.23849999999999</c:v>
                </c:pt>
                <c:pt idx="83613">
                  <c:v>-203.23649999999998</c:v>
                </c:pt>
                <c:pt idx="83614">
                  <c:v>-203.23449999999997</c:v>
                </c:pt>
                <c:pt idx="83615">
                  <c:v>-203.23249999999999</c:v>
                </c:pt>
                <c:pt idx="83616">
                  <c:v>-203.23049999999998</c:v>
                </c:pt>
                <c:pt idx="83617">
                  <c:v>-203.22849999999997</c:v>
                </c:pt>
                <c:pt idx="83618">
                  <c:v>-203.22649999999999</c:v>
                </c:pt>
                <c:pt idx="83619">
                  <c:v>-203.22449999999998</c:v>
                </c:pt>
                <c:pt idx="83620">
                  <c:v>-203.22249999999997</c:v>
                </c:pt>
                <c:pt idx="83621">
                  <c:v>-203.22049999999999</c:v>
                </c:pt>
                <c:pt idx="83622">
                  <c:v>-203.21849999999998</c:v>
                </c:pt>
                <c:pt idx="83623">
                  <c:v>-203.21649999999997</c:v>
                </c:pt>
                <c:pt idx="83624">
                  <c:v>-203.21449999999999</c:v>
                </c:pt>
                <c:pt idx="83625">
                  <c:v>-203.21249999999998</c:v>
                </c:pt>
                <c:pt idx="83626">
                  <c:v>-203.21049999999997</c:v>
                </c:pt>
                <c:pt idx="83627">
                  <c:v>-203.20849999999999</c:v>
                </c:pt>
                <c:pt idx="83628">
                  <c:v>-203.20649999999998</c:v>
                </c:pt>
                <c:pt idx="83629">
                  <c:v>-203.20449999999997</c:v>
                </c:pt>
                <c:pt idx="83630">
                  <c:v>-203.20249999999999</c:v>
                </c:pt>
                <c:pt idx="83631">
                  <c:v>-203.20049999999998</c:v>
                </c:pt>
                <c:pt idx="83632">
                  <c:v>-203.19849999999997</c:v>
                </c:pt>
                <c:pt idx="83633">
                  <c:v>-203.19649999999999</c:v>
                </c:pt>
                <c:pt idx="83634">
                  <c:v>-203.19449999999998</c:v>
                </c:pt>
                <c:pt idx="83635">
                  <c:v>-203.19249999999997</c:v>
                </c:pt>
                <c:pt idx="83636">
                  <c:v>-203.19049999999999</c:v>
                </c:pt>
                <c:pt idx="83637">
                  <c:v>-203.18849999999998</c:v>
                </c:pt>
                <c:pt idx="83638">
                  <c:v>-203.18649999999997</c:v>
                </c:pt>
                <c:pt idx="83639">
                  <c:v>-203.18449999999999</c:v>
                </c:pt>
                <c:pt idx="83640">
                  <c:v>-203.18249999999998</c:v>
                </c:pt>
                <c:pt idx="83641">
                  <c:v>-203.18049999999997</c:v>
                </c:pt>
                <c:pt idx="83642">
                  <c:v>-203.17849999999999</c:v>
                </c:pt>
                <c:pt idx="83643">
                  <c:v>-203.17649999999998</c:v>
                </c:pt>
                <c:pt idx="83644">
                  <c:v>-203.17449999999997</c:v>
                </c:pt>
                <c:pt idx="83645">
                  <c:v>-203.17249999999999</c:v>
                </c:pt>
                <c:pt idx="83646">
                  <c:v>-203.17049999999998</c:v>
                </c:pt>
                <c:pt idx="83647">
                  <c:v>-203.16849999999997</c:v>
                </c:pt>
                <c:pt idx="83648">
                  <c:v>-203.16649999999998</c:v>
                </c:pt>
                <c:pt idx="83649">
                  <c:v>-203.16449999999998</c:v>
                </c:pt>
                <c:pt idx="83650">
                  <c:v>-203.16249999999997</c:v>
                </c:pt>
                <c:pt idx="83651">
                  <c:v>-203.16049999999998</c:v>
                </c:pt>
                <c:pt idx="83652">
                  <c:v>-203.15849999999998</c:v>
                </c:pt>
                <c:pt idx="83653">
                  <c:v>-203.15649999999997</c:v>
                </c:pt>
                <c:pt idx="83654">
                  <c:v>-203.15449999999998</c:v>
                </c:pt>
                <c:pt idx="83655">
                  <c:v>-203.15249999999997</c:v>
                </c:pt>
                <c:pt idx="83656">
                  <c:v>-203.15049999999997</c:v>
                </c:pt>
                <c:pt idx="83657">
                  <c:v>-203.14849999999998</c:v>
                </c:pt>
                <c:pt idx="83658">
                  <c:v>-203.14649999999997</c:v>
                </c:pt>
                <c:pt idx="83659">
                  <c:v>-203.14449999999997</c:v>
                </c:pt>
                <c:pt idx="83660">
                  <c:v>-203.14249999999998</c:v>
                </c:pt>
                <c:pt idx="83661">
                  <c:v>-203.14049999999997</c:v>
                </c:pt>
                <c:pt idx="83662">
                  <c:v>-203.13849999999996</c:v>
                </c:pt>
                <c:pt idx="83663">
                  <c:v>-203.13649999999998</c:v>
                </c:pt>
                <c:pt idx="83664">
                  <c:v>-203.13449999999997</c:v>
                </c:pt>
                <c:pt idx="83665">
                  <c:v>-203.13249999999996</c:v>
                </c:pt>
                <c:pt idx="83666">
                  <c:v>-203.13049999999998</c:v>
                </c:pt>
                <c:pt idx="83667">
                  <c:v>-203.12849999999997</c:v>
                </c:pt>
                <c:pt idx="83668">
                  <c:v>-203.12649999999996</c:v>
                </c:pt>
                <c:pt idx="83669">
                  <c:v>-203.12449999999998</c:v>
                </c:pt>
                <c:pt idx="83670">
                  <c:v>-203.12249999999997</c:v>
                </c:pt>
                <c:pt idx="83671">
                  <c:v>-203.12049999999996</c:v>
                </c:pt>
                <c:pt idx="83672">
                  <c:v>-203.11849999999998</c:v>
                </c:pt>
                <c:pt idx="83673">
                  <c:v>-203.11649999999997</c:v>
                </c:pt>
                <c:pt idx="83674">
                  <c:v>-203.11449999999996</c:v>
                </c:pt>
                <c:pt idx="83675">
                  <c:v>-203.11249999999998</c:v>
                </c:pt>
                <c:pt idx="83676">
                  <c:v>-203.11049999999997</c:v>
                </c:pt>
                <c:pt idx="83677">
                  <c:v>-203.10849999999996</c:v>
                </c:pt>
                <c:pt idx="83678">
                  <c:v>-203.10649999999998</c:v>
                </c:pt>
                <c:pt idx="83679">
                  <c:v>-203.10449999999997</c:v>
                </c:pt>
                <c:pt idx="83680">
                  <c:v>-203.10249999999996</c:v>
                </c:pt>
                <c:pt idx="83681">
                  <c:v>-203.10049999999998</c:v>
                </c:pt>
                <c:pt idx="83682">
                  <c:v>-203.09849999999997</c:v>
                </c:pt>
                <c:pt idx="83683">
                  <c:v>-203.09649999999996</c:v>
                </c:pt>
                <c:pt idx="83684">
                  <c:v>-203.09449999999998</c:v>
                </c:pt>
                <c:pt idx="83685">
                  <c:v>-203.09249999999997</c:v>
                </c:pt>
                <c:pt idx="83686">
                  <c:v>-203.09049999999996</c:v>
                </c:pt>
                <c:pt idx="83687">
                  <c:v>-203.08849999999998</c:v>
                </c:pt>
                <c:pt idx="83688">
                  <c:v>-203.08649999999997</c:v>
                </c:pt>
                <c:pt idx="83689">
                  <c:v>-203.08449999999999</c:v>
                </c:pt>
                <c:pt idx="83690">
                  <c:v>-203.08249999999998</c:v>
                </c:pt>
                <c:pt idx="83691">
                  <c:v>-203.08049999999997</c:v>
                </c:pt>
                <c:pt idx="83692">
                  <c:v>-203.07849999999999</c:v>
                </c:pt>
                <c:pt idx="83693">
                  <c:v>-203.07649999999998</c:v>
                </c:pt>
                <c:pt idx="83694">
                  <c:v>-203.07449999999997</c:v>
                </c:pt>
                <c:pt idx="83695">
                  <c:v>-203.07249999999999</c:v>
                </c:pt>
                <c:pt idx="83696">
                  <c:v>-203.07049999999998</c:v>
                </c:pt>
                <c:pt idx="83697">
                  <c:v>-203.06849999999997</c:v>
                </c:pt>
                <c:pt idx="83698">
                  <c:v>-203.06649999999999</c:v>
                </c:pt>
                <c:pt idx="83699">
                  <c:v>-203.06449999999998</c:v>
                </c:pt>
                <c:pt idx="83700">
                  <c:v>-203.06249999999997</c:v>
                </c:pt>
                <c:pt idx="83701">
                  <c:v>-203.06049999999999</c:v>
                </c:pt>
                <c:pt idx="83702">
                  <c:v>-203.05849999999998</c:v>
                </c:pt>
                <c:pt idx="83703">
                  <c:v>-203.05649999999997</c:v>
                </c:pt>
                <c:pt idx="83704">
                  <c:v>-203.05449999999999</c:v>
                </c:pt>
                <c:pt idx="83705">
                  <c:v>-203.05249999999998</c:v>
                </c:pt>
                <c:pt idx="83706">
                  <c:v>-203.05049999999997</c:v>
                </c:pt>
                <c:pt idx="83707">
                  <c:v>-203.04849999999999</c:v>
                </c:pt>
                <c:pt idx="83708">
                  <c:v>-203.04649999999998</c:v>
                </c:pt>
                <c:pt idx="83709">
                  <c:v>-203.04449999999997</c:v>
                </c:pt>
                <c:pt idx="83710">
                  <c:v>-203.04249999999999</c:v>
                </c:pt>
                <c:pt idx="83711">
                  <c:v>-203.04049999999998</c:v>
                </c:pt>
                <c:pt idx="83712">
                  <c:v>-203.03849999999997</c:v>
                </c:pt>
                <c:pt idx="83713">
                  <c:v>-203.03649999999999</c:v>
                </c:pt>
                <c:pt idx="83714">
                  <c:v>-203.03449999999998</c:v>
                </c:pt>
                <c:pt idx="83715">
                  <c:v>-203.03249999999997</c:v>
                </c:pt>
                <c:pt idx="83716">
                  <c:v>-203.03049999999999</c:v>
                </c:pt>
                <c:pt idx="83717">
                  <c:v>-203.02849999999998</c:v>
                </c:pt>
                <c:pt idx="83718">
                  <c:v>-203.02649999999997</c:v>
                </c:pt>
                <c:pt idx="83719">
                  <c:v>-203.02449999999999</c:v>
                </c:pt>
                <c:pt idx="83720">
                  <c:v>-203.02249999999998</c:v>
                </c:pt>
                <c:pt idx="83721">
                  <c:v>-203.02049999999997</c:v>
                </c:pt>
                <c:pt idx="83722">
                  <c:v>-203.01849999999999</c:v>
                </c:pt>
                <c:pt idx="83723">
                  <c:v>-203.01649999999998</c:v>
                </c:pt>
                <c:pt idx="83724">
                  <c:v>-203.01449999999997</c:v>
                </c:pt>
                <c:pt idx="83725">
                  <c:v>-203.01249999999999</c:v>
                </c:pt>
                <c:pt idx="83726">
                  <c:v>-203.01049999999998</c:v>
                </c:pt>
                <c:pt idx="83727">
                  <c:v>-203.00849999999997</c:v>
                </c:pt>
                <c:pt idx="83728">
                  <c:v>-203.00649999999999</c:v>
                </c:pt>
                <c:pt idx="83729">
                  <c:v>-203.00449999999998</c:v>
                </c:pt>
                <c:pt idx="83730">
                  <c:v>-203.00249999999997</c:v>
                </c:pt>
                <c:pt idx="83731">
                  <c:v>-203.00049999999999</c:v>
                </c:pt>
                <c:pt idx="83732">
                  <c:v>-202.99849999999998</c:v>
                </c:pt>
                <c:pt idx="83733">
                  <c:v>-202.99649999999997</c:v>
                </c:pt>
                <c:pt idx="83734">
                  <c:v>-202.99449999999999</c:v>
                </c:pt>
                <c:pt idx="83735">
                  <c:v>-202.99249999999998</c:v>
                </c:pt>
                <c:pt idx="83736">
                  <c:v>-202.99049999999997</c:v>
                </c:pt>
                <c:pt idx="83737">
                  <c:v>-202.98849999999999</c:v>
                </c:pt>
                <c:pt idx="83738">
                  <c:v>-202.98649999999998</c:v>
                </c:pt>
                <c:pt idx="83739">
                  <c:v>-202.98449999999997</c:v>
                </c:pt>
                <c:pt idx="83740">
                  <c:v>-202.98249999999999</c:v>
                </c:pt>
                <c:pt idx="83741">
                  <c:v>-202.98049999999998</c:v>
                </c:pt>
                <c:pt idx="83742">
                  <c:v>-202.97849999999997</c:v>
                </c:pt>
                <c:pt idx="83743">
                  <c:v>-202.97649999999999</c:v>
                </c:pt>
                <c:pt idx="83744">
                  <c:v>-202.97449999999998</c:v>
                </c:pt>
                <c:pt idx="83745">
                  <c:v>-202.97249999999997</c:v>
                </c:pt>
                <c:pt idx="83746">
                  <c:v>-202.97049999999999</c:v>
                </c:pt>
                <c:pt idx="83747">
                  <c:v>-202.96849999999998</c:v>
                </c:pt>
                <c:pt idx="83748">
                  <c:v>-202.96649999999997</c:v>
                </c:pt>
                <c:pt idx="83749">
                  <c:v>-202.96449999999999</c:v>
                </c:pt>
                <c:pt idx="83750">
                  <c:v>-202.96249999999998</c:v>
                </c:pt>
                <c:pt idx="83751">
                  <c:v>-202.96049999999997</c:v>
                </c:pt>
                <c:pt idx="83752">
                  <c:v>-202.95849999999999</c:v>
                </c:pt>
                <c:pt idx="83753">
                  <c:v>-202.95649999999998</c:v>
                </c:pt>
                <c:pt idx="83754">
                  <c:v>-202.95449999999997</c:v>
                </c:pt>
                <c:pt idx="83755">
                  <c:v>-202.95249999999999</c:v>
                </c:pt>
                <c:pt idx="83756">
                  <c:v>-202.95049999999998</c:v>
                </c:pt>
                <c:pt idx="83757">
                  <c:v>-202.94849999999997</c:v>
                </c:pt>
                <c:pt idx="83758">
                  <c:v>-202.94649999999999</c:v>
                </c:pt>
                <c:pt idx="83759">
                  <c:v>-202.94449999999998</c:v>
                </c:pt>
                <c:pt idx="83760">
                  <c:v>-202.94249999999997</c:v>
                </c:pt>
                <c:pt idx="83761">
                  <c:v>-202.94049999999999</c:v>
                </c:pt>
                <c:pt idx="83762">
                  <c:v>-202.93849999999998</c:v>
                </c:pt>
                <c:pt idx="83763">
                  <c:v>-202.93649999999997</c:v>
                </c:pt>
                <c:pt idx="83764">
                  <c:v>-202.93449999999999</c:v>
                </c:pt>
                <c:pt idx="83765">
                  <c:v>-202.93249999999998</c:v>
                </c:pt>
                <c:pt idx="83766">
                  <c:v>-202.93049999999997</c:v>
                </c:pt>
                <c:pt idx="83767">
                  <c:v>-202.92849999999999</c:v>
                </c:pt>
                <c:pt idx="83768">
                  <c:v>-202.92649999999998</c:v>
                </c:pt>
                <c:pt idx="83769">
                  <c:v>-202.92449999999997</c:v>
                </c:pt>
                <c:pt idx="83770">
                  <c:v>-202.92249999999999</c:v>
                </c:pt>
                <c:pt idx="83771">
                  <c:v>-202.92049999999998</c:v>
                </c:pt>
                <c:pt idx="83772">
                  <c:v>-202.91849999999997</c:v>
                </c:pt>
                <c:pt idx="83773">
                  <c:v>-202.91649999999998</c:v>
                </c:pt>
                <c:pt idx="83774">
                  <c:v>-202.91449999999998</c:v>
                </c:pt>
                <c:pt idx="83775">
                  <c:v>-202.91249999999997</c:v>
                </c:pt>
                <c:pt idx="83776">
                  <c:v>-202.91049999999998</c:v>
                </c:pt>
                <c:pt idx="83777">
                  <c:v>-202.90849999999998</c:v>
                </c:pt>
                <c:pt idx="83778">
                  <c:v>-202.90649999999997</c:v>
                </c:pt>
                <c:pt idx="83779">
                  <c:v>-202.90449999999998</c:v>
                </c:pt>
                <c:pt idx="83780">
                  <c:v>-202.90249999999997</c:v>
                </c:pt>
                <c:pt idx="83781">
                  <c:v>-202.90049999999997</c:v>
                </c:pt>
                <c:pt idx="83782">
                  <c:v>-202.89849999999998</c:v>
                </c:pt>
                <c:pt idx="83783">
                  <c:v>-202.89649999999997</c:v>
                </c:pt>
                <c:pt idx="83784">
                  <c:v>-202.89449999999997</c:v>
                </c:pt>
                <c:pt idx="83785">
                  <c:v>-202.89249999999998</c:v>
                </c:pt>
                <c:pt idx="83786">
                  <c:v>-202.89049999999997</c:v>
                </c:pt>
                <c:pt idx="83787">
                  <c:v>-202.88849999999996</c:v>
                </c:pt>
                <c:pt idx="83788">
                  <c:v>-202.88649999999998</c:v>
                </c:pt>
                <c:pt idx="83789">
                  <c:v>-202.88449999999997</c:v>
                </c:pt>
                <c:pt idx="83790">
                  <c:v>-202.88249999999996</c:v>
                </c:pt>
                <c:pt idx="83791">
                  <c:v>-202.88049999999998</c:v>
                </c:pt>
                <c:pt idx="83792">
                  <c:v>-202.87849999999997</c:v>
                </c:pt>
                <c:pt idx="83793">
                  <c:v>-202.87649999999996</c:v>
                </c:pt>
                <c:pt idx="83794">
                  <c:v>-202.87449999999998</c:v>
                </c:pt>
                <c:pt idx="83795">
                  <c:v>-202.87249999999997</c:v>
                </c:pt>
                <c:pt idx="83796">
                  <c:v>-202.87049999999996</c:v>
                </c:pt>
                <c:pt idx="83797">
                  <c:v>-202.86849999999998</c:v>
                </c:pt>
                <c:pt idx="83798">
                  <c:v>-202.86649999999997</c:v>
                </c:pt>
                <c:pt idx="83799">
                  <c:v>-202.86449999999996</c:v>
                </c:pt>
                <c:pt idx="83800">
                  <c:v>-202.86249999999998</c:v>
                </c:pt>
                <c:pt idx="83801">
                  <c:v>-202.86049999999997</c:v>
                </c:pt>
                <c:pt idx="83802">
                  <c:v>-202.85849999999996</c:v>
                </c:pt>
                <c:pt idx="83803">
                  <c:v>-202.85649999999998</c:v>
                </c:pt>
                <c:pt idx="83804">
                  <c:v>-202.85449999999997</c:v>
                </c:pt>
                <c:pt idx="83805">
                  <c:v>-202.85249999999996</c:v>
                </c:pt>
                <c:pt idx="83806">
                  <c:v>-202.85049999999998</c:v>
                </c:pt>
                <c:pt idx="83807">
                  <c:v>-202.84849999999997</c:v>
                </c:pt>
                <c:pt idx="83808">
                  <c:v>-202.84649999999996</c:v>
                </c:pt>
                <c:pt idx="83809">
                  <c:v>-202.84449999999998</c:v>
                </c:pt>
                <c:pt idx="83810">
                  <c:v>-202.84249999999997</c:v>
                </c:pt>
                <c:pt idx="83811">
                  <c:v>-202.84049999999996</c:v>
                </c:pt>
                <c:pt idx="83812">
                  <c:v>-202.83849999999998</c:v>
                </c:pt>
                <c:pt idx="83813">
                  <c:v>-202.83649999999997</c:v>
                </c:pt>
                <c:pt idx="83814">
                  <c:v>-202.83449999999999</c:v>
                </c:pt>
                <c:pt idx="83815">
                  <c:v>-202.83249999999998</c:v>
                </c:pt>
                <c:pt idx="83816">
                  <c:v>-202.83049999999997</c:v>
                </c:pt>
                <c:pt idx="83817">
                  <c:v>-202.82849999999999</c:v>
                </c:pt>
                <c:pt idx="83818">
                  <c:v>-202.82649999999998</c:v>
                </c:pt>
                <c:pt idx="83819">
                  <c:v>-202.82449999999997</c:v>
                </c:pt>
                <c:pt idx="83820">
                  <c:v>-202.82249999999999</c:v>
                </c:pt>
                <c:pt idx="83821">
                  <c:v>-202.82049999999998</c:v>
                </c:pt>
                <c:pt idx="83822">
                  <c:v>-202.81849999999997</c:v>
                </c:pt>
                <c:pt idx="83823">
                  <c:v>-202.81649999999999</c:v>
                </c:pt>
                <c:pt idx="83824">
                  <c:v>-202.81449999999998</c:v>
                </c:pt>
                <c:pt idx="83825">
                  <c:v>-202.81249999999997</c:v>
                </c:pt>
                <c:pt idx="83826">
                  <c:v>-202.81049999999999</c:v>
                </c:pt>
                <c:pt idx="83827">
                  <c:v>-202.80849999999998</c:v>
                </c:pt>
                <c:pt idx="83828">
                  <c:v>-202.80649999999997</c:v>
                </c:pt>
                <c:pt idx="83829">
                  <c:v>-202.80449999999999</c:v>
                </c:pt>
                <c:pt idx="83830">
                  <c:v>-202.80249999999998</c:v>
                </c:pt>
                <c:pt idx="83831">
                  <c:v>-202.80049999999997</c:v>
                </c:pt>
                <c:pt idx="83832">
                  <c:v>-202.79849999999999</c:v>
                </c:pt>
                <c:pt idx="83833">
                  <c:v>-202.79649999999998</c:v>
                </c:pt>
                <c:pt idx="83834">
                  <c:v>-202.79449999999997</c:v>
                </c:pt>
                <c:pt idx="83835">
                  <c:v>-202.79249999999999</c:v>
                </c:pt>
                <c:pt idx="83836">
                  <c:v>-202.79049999999998</c:v>
                </c:pt>
                <c:pt idx="83837">
                  <c:v>-202.78849999999997</c:v>
                </c:pt>
                <c:pt idx="83838">
                  <c:v>-202.78649999999999</c:v>
                </c:pt>
                <c:pt idx="83839">
                  <c:v>-202.78449999999998</c:v>
                </c:pt>
                <c:pt idx="83840">
                  <c:v>-202.78249999999997</c:v>
                </c:pt>
                <c:pt idx="83841">
                  <c:v>-202.78049999999999</c:v>
                </c:pt>
                <c:pt idx="83842">
                  <c:v>-202.77849999999998</c:v>
                </c:pt>
                <c:pt idx="83843">
                  <c:v>-202.77649999999997</c:v>
                </c:pt>
                <c:pt idx="83844">
                  <c:v>-202.77449999999999</c:v>
                </c:pt>
                <c:pt idx="83845">
                  <c:v>-202.77249999999998</c:v>
                </c:pt>
                <c:pt idx="83846">
                  <c:v>-202.77049999999997</c:v>
                </c:pt>
                <c:pt idx="83847">
                  <c:v>-202.76849999999999</c:v>
                </c:pt>
                <c:pt idx="83848">
                  <c:v>-202.76649999999998</c:v>
                </c:pt>
                <c:pt idx="83849">
                  <c:v>-202.76449999999997</c:v>
                </c:pt>
                <c:pt idx="83850">
                  <c:v>-202.76249999999999</c:v>
                </c:pt>
                <c:pt idx="83851">
                  <c:v>-202.76049999999998</c:v>
                </c:pt>
                <c:pt idx="83852">
                  <c:v>-202.75849999999997</c:v>
                </c:pt>
                <c:pt idx="83853">
                  <c:v>-202.75649999999999</c:v>
                </c:pt>
                <c:pt idx="83854">
                  <c:v>-202.75449999999998</c:v>
                </c:pt>
                <c:pt idx="83855">
                  <c:v>-202.75249999999997</c:v>
                </c:pt>
                <c:pt idx="83856">
                  <c:v>-202.75049999999999</c:v>
                </c:pt>
                <c:pt idx="83857">
                  <c:v>-202.74849999999998</c:v>
                </c:pt>
                <c:pt idx="83858">
                  <c:v>-202.74649999999997</c:v>
                </c:pt>
                <c:pt idx="83859">
                  <c:v>-202.74449999999999</c:v>
                </c:pt>
                <c:pt idx="83860">
                  <c:v>-202.74249999999998</c:v>
                </c:pt>
                <c:pt idx="83861">
                  <c:v>-202.74049999999997</c:v>
                </c:pt>
                <c:pt idx="83862">
                  <c:v>-202.73849999999999</c:v>
                </c:pt>
                <c:pt idx="83863">
                  <c:v>-202.73649999999998</c:v>
                </c:pt>
                <c:pt idx="83864">
                  <c:v>-202.73449999999997</c:v>
                </c:pt>
                <c:pt idx="83865">
                  <c:v>-202.73249999999999</c:v>
                </c:pt>
                <c:pt idx="83866">
                  <c:v>-202.73049999999998</c:v>
                </c:pt>
                <c:pt idx="83867">
                  <c:v>-202.72849999999997</c:v>
                </c:pt>
                <c:pt idx="83868">
                  <c:v>-202.72649999999999</c:v>
                </c:pt>
                <c:pt idx="83869">
                  <c:v>-202.72449999999998</c:v>
                </c:pt>
                <c:pt idx="83870">
                  <c:v>-202.72249999999997</c:v>
                </c:pt>
                <c:pt idx="83871">
                  <c:v>-202.72049999999999</c:v>
                </c:pt>
                <c:pt idx="83872">
                  <c:v>-202.71849999999998</c:v>
                </c:pt>
                <c:pt idx="83873">
                  <c:v>-202.71649999999997</c:v>
                </c:pt>
                <c:pt idx="83874">
                  <c:v>-202.71449999999999</c:v>
                </c:pt>
                <c:pt idx="83875">
                  <c:v>-202.71249999999998</c:v>
                </c:pt>
                <c:pt idx="83876">
                  <c:v>-202.71049999999997</c:v>
                </c:pt>
                <c:pt idx="83877">
                  <c:v>-202.70849999999999</c:v>
                </c:pt>
                <c:pt idx="83878">
                  <c:v>-202.70649999999998</c:v>
                </c:pt>
                <c:pt idx="83879">
                  <c:v>-202.70449999999997</c:v>
                </c:pt>
                <c:pt idx="83880">
                  <c:v>-202.70249999999999</c:v>
                </c:pt>
                <c:pt idx="83881">
                  <c:v>-202.70049999999998</c:v>
                </c:pt>
                <c:pt idx="83882">
                  <c:v>-202.69849999999997</c:v>
                </c:pt>
                <c:pt idx="83883">
                  <c:v>-202.69649999999999</c:v>
                </c:pt>
                <c:pt idx="83884">
                  <c:v>-202.69449999999998</c:v>
                </c:pt>
                <c:pt idx="83885">
                  <c:v>-202.69249999999997</c:v>
                </c:pt>
                <c:pt idx="83886">
                  <c:v>-202.69049999999999</c:v>
                </c:pt>
                <c:pt idx="83887">
                  <c:v>-202.68849999999998</c:v>
                </c:pt>
                <c:pt idx="83888">
                  <c:v>-202.68649999999997</c:v>
                </c:pt>
                <c:pt idx="83889">
                  <c:v>-202.68449999999999</c:v>
                </c:pt>
                <c:pt idx="83890">
                  <c:v>-202.68249999999998</c:v>
                </c:pt>
                <c:pt idx="83891">
                  <c:v>-202.68049999999997</c:v>
                </c:pt>
                <c:pt idx="83892">
                  <c:v>-202.67849999999999</c:v>
                </c:pt>
                <c:pt idx="83893">
                  <c:v>-202.67649999999998</c:v>
                </c:pt>
                <c:pt idx="83894">
                  <c:v>-202.67449999999997</c:v>
                </c:pt>
                <c:pt idx="83895">
                  <c:v>-202.67249999999999</c:v>
                </c:pt>
                <c:pt idx="83896">
                  <c:v>-202.67049999999998</c:v>
                </c:pt>
                <c:pt idx="83897">
                  <c:v>-202.66849999999997</c:v>
                </c:pt>
                <c:pt idx="83898">
                  <c:v>-202.66649999999998</c:v>
                </c:pt>
                <c:pt idx="83899">
                  <c:v>-202.66449999999998</c:v>
                </c:pt>
                <c:pt idx="83900">
                  <c:v>-202.66249999999997</c:v>
                </c:pt>
                <c:pt idx="83901">
                  <c:v>-202.66049999999998</c:v>
                </c:pt>
                <c:pt idx="83902">
                  <c:v>-202.65849999999998</c:v>
                </c:pt>
                <c:pt idx="83903">
                  <c:v>-202.65649999999997</c:v>
                </c:pt>
                <c:pt idx="83904">
                  <c:v>-202.65449999999998</c:v>
                </c:pt>
                <c:pt idx="83905">
                  <c:v>-202.65249999999997</c:v>
                </c:pt>
                <c:pt idx="83906">
                  <c:v>-202.65049999999997</c:v>
                </c:pt>
                <c:pt idx="83907">
                  <c:v>-202.64849999999998</c:v>
                </c:pt>
                <c:pt idx="83908">
                  <c:v>-202.64649999999997</c:v>
                </c:pt>
                <c:pt idx="83909">
                  <c:v>-202.64449999999997</c:v>
                </c:pt>
                <c:pt idx="83910">
                  <c:v>-202.64249999999998</c:v>
                </c:pt>
                <c:pt idx="83911">
                  <c:v>-202.64049999999997</c:v>
                </c:pt>
                <c:pt idx="83912">
                  <c:v>-202.63849999999996</c:v>
                </c:pt>
                <c:pt idx="83913">
                  <c:v>-202.63649999999998</c:v>
                </c:pt>
                <c:pt idx="83914">
                  <c:v>-202.63449999999997</c:v>
                </c:pt>
                <c:pt idx="83915">
                  <c:v>-202.63249999999996</c:v>
                </c:pt>
                <c:pt idx="83916">
                  <c:v>-202.63049999999998</c:v>
                </c:pt>
                <c:pt idx="83917">
                  <c:v>-202.62849999999997</c:v>
                </c:pt>
                <c:pt idx="83918">
                  <c:v>-202.62649999999996</c:v>
                </c:pt>
                <c:pt idx="83919">
                  <c:v>-202.62449999999998</c:v>
                </c:pt>
                <c:pt idx="83920">
                  <c:v>-202.62249999999997</c:v>
                </c:pt>
                <c:pt idx="83921">
                  <c:v>-202.62049999999996</c:v>
                </c:pt>
                <c:pt idx="83922">
                  <c:v>-202.61849999999998</c:v>
                </c:pt>
                <c:pt idx="83923">
                  <c:v>-202.61649999999997</c:v>
                </c:pt>
                <c:pt idx="83924">
                  <c:v>-202.61449999999996</c:v>
                </c:pt>
                <c:pt idx="83925">
                  <c:v>-202.61249999999998</c:v>
                </c:pt>
                <c:pt idx="83926">
                  <c:v>-202.61049999999997</c:v>
                </c:pt>
                <c:pt idx="83927">
                  <c:v>-202.60849999999996</c:v>
                </c:pt>
                <c:pt idx="83928">
                  <c:v>-202.60649999999998</c:v>
                </c:pt>
                <c:pt idx="83929">
                  <c:v>-202.60449999999997</c:v>
                </c:pt>
                <c:pt idx="83930">
                  <c:v>-202.60249999999996</c:v>
                </c:pt>
                <c:pt idx="83931">
                  <c:v>-202.60049999999998</c:v>
                </c:pt>
                <c:pt idx="83932">
                  <c:v>-202.59849999999997</c:v>
                </c:pt>
                <c:pt idx="83933">
                  <c:v>-202.59649999999996</c:v>
                </c:pt>
                <c:pt idx="83934">
                  <c:v>-202.59449999999998</c:v>
                </c:pt>
                <c:pt idx="83935">
                  <c:v>-202.59249999999997</c:v>
                </c:pt>
                <c:pt idx="83936">
                  <c:v>-202.59049999999996</c:v>
                </c:pt>
                <c:pt idx="83937">
                  <c:v>-202.58849999999998</c:v>
                </c:pt>
                <c:pt idx="83938">
                  <c:v>-202.58649999999997</c:v>
                </c:pt>
                <c:pt idx="83939">
                  <c:v>-202.58449999999999</c:v>
                </c:pt>
                <c:pt idx="83940">
                  <c:v>-202.58249999999998</c:v>
                </c:pt>
                <c:pt idx="83941">
                  <c:v>-202.58049999999997</c:v>
                </c:pt>
                <c:pt idx="83942">
                  <c:v>-202.57849999999999</c:v>
                </c:pt>
                <c:pt idx="83943">
                  <c:v>-202.57649999999998</c:v>
                </c:pt>
                <c:pt idx="83944">
                  <c:v>-202.57449999999997</c:v>
                </c:pt>
                <c:pt idx="83945">
                  <c:v>-202.57249999999999</c:v>
                </c:pt>
                <c:pt idx="83946">
                  <c:v>-202.57049999999998</c:v>
                </c:pt>
                <c:pt idx="83947">
                  <c:v>-202.56849999999997</c:v>
                </c:pt>
                <c:pt idx="83948">
                  <c:v>-202.56649999999999</c:v>
                </c:pt>
                <c:pt idx="83949">
                  <c:v>-202.56449999999998</c:v>
                </c:pt>
                <c:pt idx="83950">
                  <c:v>-202.56249999999997</c:v>
                </c:pt>
                <c:pt idx="83951">
                  <c:v>-202.56049999999999</c:v>
                </c:pt>
                <c:pt idx="83952">
                  <c:v>-202.55849999999998</c:v>
                </c:pt>
                <c:pt idx="83953">
                  <c:v>-202.55649999999997</c:v>
                </c:pt>
                <c:pt idx="83954">
                  <c:v>-202.55449999999999</c:v>
                </c:pt>
                <c:pt idx="83955">
                  <c:v>-202.55249999999998</c:v>
                </c:pt>
                <c:pt idx="83956">
                  <c:v>-202.55049999999997</c:v>
                </c:pt>
                <c:pt idx="83957">
                  <c:v>-202.54849999999999</c:v>
                </c:pt>
                <c:pt idx="83958">
                  <c:v>-202.54649999999998</c:v>
                </c:pt>
                <c:pt idx="83959">
                  <c:v>-202.54449999999997</c:v>
                </c:pt>
                <c:pt idx="83960">
                  <c:v>-202.54249999999999</c:v>
                </c:pt>
                <c:pt idx="83961">
                  <c:v>-202.54049999999998</c:v>
                </c:pt>
                <c:pt idx="83962">
                  <c:v>-202.53849999999997</c:v>
                </c:pt>
                <c:pt idx="83963">
                  <c:v>-202.53649999999999</c:v>
                </c:pt>
                <c:pt idx="83964">
                  <c:v>-202.53449999999998</c:v>
                </c:pt>
                <c:pt idx="83965">
                  <c:v>-202.53249999999997</c:v>
                </c:pt>
                <c:pt idx="83966">
                  <c:v>-202.53049999999999</c:v>
                </c:pt>
                <c:pt idx="83967">
                  <c:v>-202.52849999999998</c:v>
                </c:pt>
                <c:pt idx="83968">
                  <c:v>-202.52649999999997</c:v>
                </c:pt>
                <c:pt idx="83969">
                  <c:v>-202.52449999999999</c:v>
                </c:pt>
                <c:pt idx="83970">
                  <c:v>-202.52249999999998</c:v>
                </c:pt>
                <c:pt idx="83971">
                  <c:v>-202.52049999999997</c:v>
                </c:pt>
                <c:pt idx="83972">
                  <c:v>-202.51849999999999</c:v>
                </c:pt>
                <c:pt idx="83973">
                  <c:v>-202.51649999999998</c:v>
                </c:pt>
                <c:pt idx="83974">
                  <c:v>-202.51449999999997</c:v>
                </c:pt>
                <c:pt idx="83975">
                  <c:v>-202.51249999999999</c:v>
                </c:pt>
                <c:pt idx="83976">
                  <c:v>-202.51049999999998</c:v>
                </c:pt>
                <c:pt idx="83977">
                  <c:v>-202.50849999999997</c:v>
                </c:pt>
                <c:pt idx="83978">
                  <c:v>-202.50649999999999</c:v>
                </c:pt>
                <c:pt idx="83979">
                  <c:v>-202.50449999999998</c:v>
                </c:pt>
                <c:pt idx="83980">
                  <c:v>-202.50249999999997</c:v>
                </c:pt>
                <c:pt idx="83981">
                  <c:v>-202.50049999999999</c:v>
                </c:pt>
                <c:pt idx="83982">
                  <c:v>-202.49849999999998</c:v>
                </c:pt>
                <c:pt idx="83983">
                  <c:v>-202.49649999999997</c:v>
                </c:pt>
                <c:pt idx="83984">
                  <c:v>-202.49449999999999</c:v>
                </c:pt>
                <c:pt idx="83985">
                  <c:v>-202.49249999999998</c:v>
                </c:pt>
                <c:pt idx="83986">
                  <c:v>-202.49049999999997</c:v>
                </c:pt>
                <c:pt idx="83987">
                  <c:v>-202.48849999999999</c:v>
                </c:pt>
                <c:pt idx="83988">
                  <c:v>-202.48649999999998</c:v>
                </c:pt>
                <c:pt idx="83989">
                  <c:v>-202.48449999999997</c:v>
                </c:pt>
                <c:pt idx="83990">
                  <c:v>-202.48249999999999</c:v>
                </c:pt>
                <c:pt idx="83991">
                  <c:v>-202.48049999999998</c:v>
                </c:pt>
                <c:pt idx="83992">
                  <c:v>-202.47849999999997</c:v>
                </c:pt>
                <c:pt idx="83993">
                  <c:v>-202.47649999999999</c:v>
                </c:pt>
                <c:pt idx="83994">
                  <c:v>-202.47449999999998</c:v>
                </c:pt>
                <c:pt idx="83995">
                  <c:v>-202.47249999999997</c:v>
                </c:pt>
                <c:pt idx="83996">
                  <c:v>-202.47049999999999</c:v>
                </c:pt>
                <c:pt idx="83997">
                  <c:v>-202.46849999999998</c:v>
                </c:pt>
                <c:pt idx="83998">
                  <c:v>-202.46649999999997</c:v>
                </c:pt>
                <c:pt idx="83999">
                  <c:v>-202.46449999999999</c:v>
                </c:pt>
                <c:pt idx="84000">
                  <c:v>-202.46249999999998</c:v>
                </c:pt>
                <c:pt idx="84001">
                  <c:v>-202.46049999999997</c:v>
                </c:pt>
                <c:pt idx="84002">
                  <c:v>-202.45849999999999</c:v>
                </c:pt>
                <c:pt idx="84003">
                  <c:v>-202.45649999999998</c:v>
                </c:pt>
                <c:pt idx="84004">
                  <c:v>-202.45449999999997</c:v>
                </c:pt>
                <c:pt idx="84005">
                  <c:v>-202.45249999999999</c:v>
                </c:pt>
                <c:pt idx="84006">
                  <c:v>-202.45049999999998</c:v>
                </c:pt>
                <c:pt idx="84007">
                  <c:v>-202.44849999999997</c:v>
                </c:pt>
                <c:pt idx="84008">
                  <c:v>-202.44649999999999</c:v>
                </c:pt>
                <c:pt idx="84009">
                  <c:v>-202.44449999999998</c:v>
                </c:pt>
                <c:pt idx="84010">
                  <c:v>-202.44249999999997</c:v>
                </c:pt>
                <c:pt idx="84011">
                  <c:v>-202.44049999999999</c:v>
                </c:pt>
                <c:pt idx="84012">
                  <c:v>-202.43849999999998</c:v>
                </c:pt>
                <c:pt idx="84013">
                  <c:v>-202.43649999999997</c:v>
                </c:pt>
                <c:pt idx="84014">
                  <c:v>-202.43449999999999</c:v>
                </c:pt>
                <c:pt idx="84015">
                  <c:v>-202.43249999999998</c:v>
                </c:pt>
                <c:pt idx="84016">
                  <c:v>-202.43049999999997</c:v>
                </c:pt>
                <c:pt idx="84017">
                  <c:v>-202.42849999999999</c:v>
                </c:pt>
                <c:pt idx="84018">
                  <c:v>-202.42649999999998</c:v>
                </c:pt>
                <c:pt idx="84019">
                  <c:v>-202.42449999999997</c:v>
                </c:pt>
                <c:pt idx="84020">
                  <c:v>-202.42249999999999</c:v>
                </c:pt>
                <c:pt idx="84021">
                  <c:v>-202.42049999999998</c:v>
                </c:pt>
                <c:pt idx="84022">
                  <c:v>-202.41849999999997</c:v>
                </c:pt>
                <c:pt idx="84023">
                  <c:v>-202.41649999999998</c:v>
                </c:pt>
                <c:pt idx="84024">
                  <c:v>-202.41449999999998</c:v>
                </c:pt>
                <c:pt idx="84025">
                  <c:v>-202.41249999999997</c:v>
                </c:pt>
                <c:pt idx="84026">
                  <c:v>-202.41049999999998</c:v>
                </c:pt>
                <c:pt idx="84027">
                  <c:v>-202.40849999999998</c:v>
                </c:pt>
                <c:pt idx="84028">
                  <c:v>-202.40649999999997</c:v>
                </c:pt>
                <c:pt idx="84029">
                  <c:v>-202.40449999999998</c:v>
                </c:pt>
                <c:pt idx="84030">
                  <c:v>-202.40249999999997</c:v>
                </c:pt>
                <c:pt idx="84031">
                  <c:v>-202.40049999999997</c:v>
                </c:pt>
                <c:pt idx="84032">
                  <c:v>-202.39849999999998</c:v>
                </c:pt>
                <c:pt idx="84033">
                  <c:v>-202.39649999999997</c:v>
                </c:pt>
                <c:pt idx="84034">
                  <c:v>-202.39449999999997</c:v>
                </c:pt>
                <c:pt idx="84035">
                  <c:v>-202.39249999999998</c:v>
                </c:pt>
                <c:pt idx="84036">
                  <c:v>-202.39049999999997</c:v>
                </c:pt>
                <c:pt idx="84037">
                  <c:v>-202.38849999999996</c:v>
                </c:pt>
                <c:pt idx="84038">
                  <c:v>-202.38649999999998</c:v>
                </c:pt>
                <c:pt idx="84039">
                  <c:v>-202.38449999999997</c:v>
                </c:pt>
                <c:pt idx="84040">
                  <c:v>-202.38249999999996</c:v>
                </c:pt>
                <c:pt idx="84041">
                  <c:v>-202.38049999999998</c:v>
                </c:pt>
                <c:pt idx="84042">
                  <c:v>-202.37849999999997</c:v>
                </c:pt>
                <c:pt idx="84043">
                  <c:v>-202.37649999999996</c:v>
                </c:pt>
                <c:pt idx="84044">
                  <c:v>-202.37449999999998</c:v>
                </c:pt>
                <c:pt idx="84045">
                  <c:v>-202.37249999999997</c:v>
                </c:pt>
                <c:pt idx="84046">
                  <c:v>-202.37049999999996</c:v>
                </c:pt>
                <c:pt idx="84047">
                  <c:v>-202.36849999999998</c:v>
                </c:pt>
                <c:pt idx="84048">
                  <c:v>-202.36649999999997</c:v>
                </c:pt>
                <c:pt idx="84049">
                  <c:v>-202.36449999999996</c:v>
                </c:pt>
                <c:pt idx="84050">
                  <c:v>-202.36249999999998</c:v>
                </c:pt>
                <c:pt idx="84051">
                  <c:v>-202.36049999999997</c:v>
                </c:pt>
                <c:pt idx="84052">
                  <c:v>-202.35849999999996</c:v>
                </c:pt>
                <c:pt idx="84053">
                  <c:v>-202.35649999999998</c:v>
                </c:pt>
                <c:pt idx="84054">
                  <c:v>-202.35449999999997</c:v>
                </c:pt>
                <c:pt idx="84055">
                  <c:v>-202.35249999999996</c:v>
                </c:pt>
                <c:pt idx="84056">
                  <c:v>-202.35049999999998</c:v>
                </c:pt>
                <c:pt idx="84057">
                  <c:v>-202.34849999999997</c:v>
                </c:pt>
                <c:pt idx="84058">
                  <c:v>-202.34649999999996</c:v>
                </c:pt>
                <c:pt idx="84059">
                  <c:v>-202.34449999999998</c:v>
                </c:pt>
                <c:pt idx="84060">
                  <c:v>-202.34249999999997</c:v>
                </c:pt>
                <c:pt idx="84061">
                  <c:v>-202.34049999999996</c:v>
                </c:pt>
                <c:pt idx="84062">
                  <c:v>-202.33849999999998</c:v>
                </c:pt>
                <c:pt idx="84063">
                  <c:v>-202.33649999999997</c:v>
                </c:pt>
                <c:pt idx="84064">
                  <c:v>-202.33449999999999</c:v>
                </c:pt>
                <c:pt idx="84065">
                  <c:v>-202.33249999999998</c:v>
                </c:pt>
                <c:pt idx="84066">
                  <c:v>-202.33049999999997</c:v>
                </c:pt>
                <c:pt idx="84067">
                  <c:v>-202.32849999999999</c:v>
                </c:pt>
                <c:pt idx="84068">
                  <c:v>-202.32649999999998</c:v>
                </c:pt>
                <c:pt idx="84069">
                  <c:v>-202.32449999999997</c:v>
                </c:pt>
                <c:pt idx="84070">
                  <c:v>-202.32249999999999</c:v>
                </c:pt>
                <c:pt idx="84071">
                  <c:v>-202.32049999999998</c:v>
                </c:pt>
                <c:pt idx="84072">
                  <c:v>-202.31849999999997</c:v>
                </c:pt>
                <c:pt idx="84073">
                  <c:v>-202.31649999999999</c:v>
                </c:pt>
                <c:pt idx="84074">
                  <c:v>-202.31449999999998</c:v>
                </c:pt>
                <c:pt idx="84075">
                  <c:v>-202.31249999999997</c:v>
                </c:pt>
                <c:pt idx="84076">
                  <c:v>-202.31049999999999</c:v>
                </c:pt>
                <c:pt idx="84077">
                  <c:v>-202.30849999999998</c:v>
                </c:pt>
                <c:pt idx="84078">
                  <c:v>-202.30649999999997</c:v>
                </c:pt>
                <c:pt idx="84079">
                  <c:v>-202.30449999999999</c:v>
                </c:pt>
                <c:pt idx="84080">
                  <c:v>-202.30249999999998</c:v>
                </c:pt>
                <c:pt idx="84081">
                  <c:v>-202.30049999999997</c:v>
                </c:pt>
                <c:pt idx="84082">
                  <c:v>-202.29849999999999</c:v>
                </c:pt>
                <c:pt idx="84083">
                  <c:v>-202.29649999999998</c:v>
                </c:pt>
                <c:pt idx="84084">
                  <c:v>-202.29449999999997</c:v>
                </c:pt>
                <c:pt idx="84085">
                  <c:v>-202.29249999999999</c:v>
                </c:pt>
                <c:pt idx="84086">
                  <c:v>-202.29049999999998</c:v>
                </c:pt>
                <c:pt idx="84087">
                  <c:v>-202.28849999999997</c:v>
                </c:pt>
                <c:pt idx="84088">
                  <c:v>-202.28649999999999</c:v>
                </c:pt>
                <c:pt idx="84089">
                  <c:v>-202.28449999999998</c:v>
                </c:pt>
                <c:pt idx="84090">
                  <c:v>-202.28249999999997</c:v>
                </c:pt>
                <c:pt idx="84091">
                  <c:v>-202.28049999999999</c:v>
                </c:pt>
                <c:pt idx="84092">
                  <c:v>-202.27849999999998</c:v>
                </c:pt>
                <c:pt idx="84093">
                  <c:v>-202.27649999999997</c:v>
                </c:pt>
                <c:pt idx="84094">
                  <c:v>-202.27449999999999</c:v>
                </c:pt>
                <c:pt idx="84095">
                  <c:v>-202.27249999999998</c:v>
                </c:pt>
                <c:pt idx="84096">
                  <c:v>-202.27049999999997</c:v>
                </c:pt>
                <c:pt idx="84097">
                  <c:v>-202.26849999999999</c:v>
                </c:pt>
                <c:pt idx="84098">
                  <c:v>-202.26649999999998</c:v>
                </c:pt>
                <c:pt idx="84099">
                  <c:v>-202.26449999999997</c:v>
                </c:pt>
                <c:pt idx="84100">
                  <c:v>-202.26249999999999</c:v>
                </c:pt>
                <c:pt idx="84101">
                  <c:v>-202.26049999999998</c:v>
                </c:pt>
                <c:pt idx="84102">
                  <c:v>-202.25849999999997</c:v>
                </c:pt>
                <c:pt idx="84103">
                  <c:v>-202.25649999999999</c:v>
                </c:pt>
                <c:pt idx="84104">
                  <c:v>-202.25449999999998</c:v>
                </c:pt>
                <c:pt idx="84105">
                  <c:v>-202.25249999999997</c:v>
                </c:pt>
                <c:pt idx="84106">
                  <c:v>-202.25049999999999</c:v>
                </c:pt>
                <c:pt idx="84107">
                  <c:v>-202.24849999999998</c:v>
                </c:pt>
                <c:pt idx="84108">
                  <c:v>-202.24649999999997</c:v>
                </c:pt>
                <c:pt idx="84109">
                  <c:v>-202.24449999999999</c:v>
                </c:pt>
                <c:pt idx="84110">
                  <c:v>-202.24249999999998</c:v>
                </c:pt>
                <c:pt idx="84111">
                  <c:v>-202.24049999999997</c:v>
                </c:pt>
                <c:pt idx="84112">
                  <c:v>-202.23849999999999</c:v>
                </c:pt>
                <c:pt idx="84113">
                  <c:v>-202.23649999999998</c:v>
                </c:pt>
                <c:pt idx="84114">
                  <c:v>-202.23449999999997</c:v>
                </c:pt>
                <c:pt idx="84115">
                  <c:v>-202.23249999999999</c:v>
                </c:pt>
                <c:pt idx="84116">
                  <c:v>-202.23049999999998</c:v>
                </c:pt>
                <c:pt idx="84117">
                  <c:v>-202.22849999999997</c:v>
                </c:pt>
                <c:pt idx="84118">
                  <c:v>-202.22649999999999</c:v>
                </c:pt>
                <c:pt idx="84119">
                  <c:v>-202.22449999999998</c:v>
                </c:pt>
                <c:pt idx="84120">
                  <c:v>-202.22249999999997</c:v>
                </c:pt>
                <c:pt idx="84121">
                  <c:v>-202.22049999999999</c:v>
                </c:pt>
                <c:pt idx="84122">
                  <c:v>-202.21849999999998</c:v>
                </c:pt>
                <c:pt idx="84123">
                  <c:v>-202.21649999999997</c:v>
                </c:pt>
                <c:pt idx="84124">
                  <c:v>-202.21449999999999</c:v>
                </c:pt>
                <c:pt idx="84125">
                  <c:v>-202.21249999999998</c:v>
                </c:pt>
                <c:pt idx="84126">
                  <c:v>-202.21049999999997</c:v>
                </c:pt>
                <c:pt idx="84127">
                  <c:v>-202.20849999999999</c:v>
                </c:pt>
                <c:pt idx="84128">
                  <c:v>-202.20649999999998</c:v>
                </c:pt>
                <c:pt idx="84129">
                  <c:v>-202.20449999999997</c:v>
                </c:pt>
                <c:pt idx="84130">
                  <c:v>-202.20249999999999</c:v>
                </c:pt>
                <c:pt idx="84131">
                  <c:v>-202.20049999999998</c:v>
                </c:pt>
                <c:pt idx="84132">
                  <c:v>-202.19849999999997</c:v>
                </c:pt>
                <c:pt idx="84133">
                  <c:v>-202.19649999999999</c:v>
                </c:pt>
                <c:pt idx="84134">
                  <c:v>-202.19449999999998</c:v>
                </c:pt>
                <c:pt idx="84135">
                  <c:v>-202.19249999999997</c:v>
                </c:pt>
                <c:pt idx="84136">
                  <c:v>-202.19049999999999</c:v>
                </c:pt>
                <c:pt idx="84137">
                  <c:v>-202.18849999999998</c:v>
                </c:pt>
                <c:pt idx="84138">
                  <c:v>-202.18649999999997</c:v>
                </c:pt>
                <c:pt idx="84139">
                  <c:v>-202.18449999999999</c:v>
                </c:pt>
                <c:pt idx="84140">
                  <c:v>-202.18249999999998</c:v>
                </c:pt>
                <c:pt idx="84141">
                  <c:v>-202.18049999999997</c:v>
                </c:pt>
                <c:pt idx="84142">
                  <c:v>-202.17849999999999</c:v>
                </c:pt>
                <c:pt idx="84143">
                  <c:v>-202.17649999999998</c:v>
                </c:pt>
                <c:pt idx="84144">
                  <c:v>-202.17449999999997</c:v>
                </c:pt>
                <c:pt idx="84145">
                  <c:v>-202.17249999999999</c:v>
                </c:pt>
                <c:pt idx="84146">
                  <c:v>-202.17049999999998</c:v>
                </c:pt>
                <c:pt idx="84147">
                  <c:v>-202.16849999999997</c:v>
                </c:pt>
                <c:pt idx="84148">
                  <c:v>-202.16649999999998</c:v>
                </c:pt>
                <c:pt idx="84149">
                  <c:v>-202.16449999999998</c:v>
                </c:pt>
                <c:pt idx="84150">
                  <c:v>-202.16249999999997</c:v>
                </c:pt>
                <c:pt idx="84151">
                  <c:v>-202.16049999999998</c:v>
                </c:pt>
                <c:pt idx="84152">
                  <c:v>-202.15849999999998</c:v>
                </c:pt>
                <c:pt idx="84153">
                  <c:v>-202.15649999999997</c:v>
                </c:pt>
                <c:pt idx="84154">
                  <c:v>-202.15449999999998</c:v>
                </c:pt>
                <c:pt idx="84155">
                  <c:v>-202.15249999999997</c:v>
                </c:pt>
                <c:pt idx="84156">
                  <c:v>-202.15049999999997</c:v>
                </c:pt>
                <c:pt idx="84157">
                  <c:v>-202.14849999999998</c:v>
                </c:pt>
                <c:pt idx="84158">
                  <c:v>-202.14649999999997</c:v>
                </c:pt>
                <c:pt idx="84159">
                  <c:v>-202.14449999999997</c:v>
                </c:pt>
                <c:pt idx="84160">
                  <c:v>-202.14249999999998</c:v>
                </c:pt>
                <c:pt idx="84161">
                  <c:v>-202.14049999999997</c:v>
                </c:pt>
                <c:pt idx="84162">
                  <c:v>-202.13849999999996</c:v>
                </c:pt>
                <c:pt idx="84163">
                  <c:v>-202.13649999999998</c:v>
                </c:pt>
                <c:pt idx="84164">
                  <c:v>-202.13449999999997</c:v>
                </c:pt>
                <c:pt idx="84165">
                  <c:v>-202.13249999999996</c:v>
                </c:pt>
                <c:pt idx="84166">
                  <c:v>-202.13049999999998</c:v>
                </c:pt>
                <c:pt idx="84167">
                  <c:v>-202.12849999999997</c:v>
                </c:pt>
                <c:pt idx="84168">
                  <c:v>-202.12649999999996</c:v>
                </c:pt>
                <c:pt idx="84169">
                  <c:v>-202.12449999999998</c:v>
                </c:pt>
                <c:pt idx="84170">
                  <c:v>-202.12249999999997</c:v>
                </c:pt>
                <c:pt idx="84171">
                  <c:v>-202.12049999999996</c:v>
                </c:pt>
                <c:pt idx="84172">
                  <c:v>-202.11849999999998</c:v>
                </c:pt>
                <c:pt idx="84173">
                  <c:v>-202.11649999999997</c:v>
                </c:pt>
                <c:pt idx="84174">
                  <c:v>-202.11449999999996</c:v>
                </c:pt>
                <c:pt idx="84175">
                  <c:v>-202.11249999999998</c:v>
                </c:pt>
                <c:pt idx="84176">
                  <c:v>-202.11049999999997</c:v>
                </c:pt>
                <c:pt idx="84177">
                  <c:v>-202.10849999999996</c:v>
                </c:pt>
                <c:pt idx="84178">
                  <c:v>-202.10649999999998</c:v>
                </c:pt>
                <c:pt idx="84179">
                  <c:v>-202.10449999999997</c:v>
                </c:pt>
                <c:pt idx="84180">
                  <c:v>-202.10249999999996</c:v>
                </c:pt>
                <c:pt idx="84181">
                  <c:v>-202.10049999999998</c:v>
                </c:pt>
                <c:pt idx="84182">
                  <c:v>-202.09849999999997</c:v>
                </c:pt>
                <c:pt idx="84183">
                  <c:v>-202.09649999999996</c:v>
                </c:pt>
                <c:pt idx="84184">
                  <c:v>-202.09449999999998</c:v>
                </c:pt>
                <c:pt idx="84185">
                  <c:v>-202.09249999999997</c:v>
                </c:pt>
                <c:pt idx="84186">
                  <c:v>-202.09049999999996</c:v>
                </c:pt>
                <c:pt idx="84187">
                  <c:v>-202.08849999999998</c:v>
                </c:pt>
                <c:pt idx="84188">
                  <c:v>-202.08649999999997</c:v>
                </c:pt>
                <c:pt idx="84189">
                  <c:v>-202.08449999999999</c:v>
                </c:pt>
                <c:pt idx="84190">
                  <c:v>-202.08249999999998</c:v>
                </c:pt>
                <c:pt idx="84191">
                  <c:v>-202.08049999999997</c:v>
                </c:pt>
                <c:pt idx="84192">
                  <c:v>-202.07849999999999</c:v>
                </c:pt>
                <c:pt idx="84193">
                  <c:v>-202.07649999999998</c:v>
                </c:pt>
                <c:pt idx="84194">
                  <c:v>-202.07449999999997</c:v>
                </c:pt>
                <c:pt idx="84195">
                  <c:v>-202.07249999999999</c:v>
                </c:pt>
                <c:pt idx="84196">
                  <c:v>-202.07049999999998</c:v>
                </c:pt>
                <c:pt idx="84197">
                  <c:v>-202.06849999999997</c:v>
                </c:pt>
                <c:pt idx="84198">
                  <c:v>-202.06649999999999</c:v>
                </c:pt>
                <c:pt idx="84199">
                  <c:v>-202.06449999999998</c:v>
                </c:pt>
                <c:pt idx="84200">
                  <c:v>-202.06249999999997</c:v>
                </c:pt>
                <c:pt idx="84201">
                  <c:v>-202.06049999999999</c:v>
                </c:pt>
                <c:pt idx="84202">
                  <c:v>-202.05849999999998</c:v>
                </c:pt>
                <c:pt idx="84203">
                  <c:v>-202.05649999999997</c:v>
                </c:pt>
                <c:pt idx="84204">
                  <c:v>-202.05449999999999</c:v>
                </c:pt>
                <c:pt idx="84205">
                  <c:v>-202.05249999999998</c:v>
                </c:pt>
                <c:pt idx="84206">
                  <c:v>-202.05049999999997</c:v>
                </c:pt>
                <c:pt idx="84207">
                  <c:v>-202.04849999999999</c:v>
                </c:pt>
                <c:pt idx="84208">
                  <c:v>-202.04649999999998</c:v>
                </c:pt>
                <c:pt idx="84209">
                  <c:v>-202.04449999999997</c:v>
                </c:pt>
                <c:pt idx="84210">
                  <c:v>-202.04249999999999</c:v>
                </c:pt>
                <c:pt idx="84211">
                  <c:v>-202.04049999999998</c:v>
                </c:pt>
                <c:pt idx="84212">
                  <c:v>-202.03849999999997</c:v>
                </c:pt>
                <c:pt idx="84213">
                  <c:v>-202.03649999999999</c:v>
                </c:pt>
                <c:pt idx="84214">
                  <c:v>-202.03449999999998</c:v>
                </c:pt>
                <c:pt idx="84215">
                  <c:v>-202.03249999999997</c:v>
                </c:pt>
                <c:pt idx="84216">
                  <c:v>-202.03049999999999</c:v>
                </c:pt>
                <c:pt idx="84217">
                  <c:v>-202.02849999999998</c:v>
                </c:pt>
                <c:pt idx="84218">
                  <c:v>-202.02649999999997</c:v>
                </c:pt>
                <c:pt idx="84219">
                  <c:v>-202.02449999999999</c:v>
                </c:pt>
                <c:pt idx="84220">
                  <c:v>-202.02249999999998</c:v>
                </c:pt>
                <c:pt idx="84221">
                  <c:v>-202.02049999999997</c:v>
                </c:pt>
                <c:pt idx="84222">
                  <c:v>-202.01849999999999</c:v>
                </c:pt>
                <c:pt idx="84223">
                  <c:v>-202.01649999999998</c:v>
                </c:pt>
                <c:pt idx="84224">
                  <c:v>-202.01449999999997</c:v>
                </c:pt>
                <c:pt idx="84225">
                  <c:v>-202.01249999999999</c:v>
                </c:pt>
                <c:pt idx="84226">
                  <c:v>-202.01049999999998</c:v>
                </c:pt>
                <c:pt idx="84227">
                  <c:v>-202.00849999999997</c:v>
                </c:pt>
                <c:pt idx="84228">
                  <c:v>-202.00649999999999</c:v>
                </c:pt>
                <c:pt idx="84229">
                  <c:v>-202.00449999999998</c:v>
                </c:pt>
                <c:pt idx="84230">
                  <c:v>-202.00249999999997</c:v>
                </c:pt>
                <c:pt idx="84231">
                  <c:v>-202.00049999999999</c:v>
                </c:pt>
                <c:pt idx="84232">
                  <c:v>-201.99849999999998</c:v>
                </c:pt>
                <c:pt idx="84233">
                  <c:v>-201.99649999999997</c:v>
                </c:pt>
                <c:pt idx="84234">
                  <c:v>-201.99449999999999</c:v>
                </c:pt>
                <c:pt idx="84235">
                  <c:v>-201.99249999999998</c:v>
                </c:pt>
                <c:pt idx="84236">
                  <c:v>-201.99049999999997</c:v>
                </c:pt>
                <c:pt idx="84237">
                  <c:v>-201.98849999999999</c:v>
                </c:pt>
                <c:pt idx="84238">
                  <c:v>-201.98649999999998</c:v>
                </c:pt>
                <c:pt idx="84239">
                  <c:v>-201.98449999999997</c:v>
                </c:pt>
                <c:pt idx="84240">
                  <c:v>-201.98249999999999</c:v>
                </c:pt>
                <c:pt idx="84241">
                  <c:v>-201.98049999999998</c:v>
                </c:pt>
                <c:pt idx="84242">
                  <c:v>-201.97849999999997</c:v>
                </c:pt>
                <c:pt idx="84243">
                  <c:v>-201.97649999999999</c:v>
                </c:pt>
                <c:pt idx="84244">
                  <c:v>-201.97449999999998</c:v>
                </c:pt>
                <c:pt idx="84245">
                  <c:v>-201.97249999999997</c:v>
                </c:pt>
                <c:pt idx="84246">
                  <c:v>-201.97049999999999</c:v>
                </c:pt>
                <c:pt idx="84247">
                  <c:v>-201.96849999999998</c:v>
                </c:pt>
                <c:pt idx="84248">
                  <c:v>-201.96649999999997</c:v>
                </c:pt>
                <c:pt idx="84249">
                  <c:v>-201.96449999999999</c:v>
                </c:pt>
                <c:pt idx="84250">
                  <c:v>-201.96249999999998</c:v>
                </c:pt>
                <c:pt idx="84251">
                  <c:v>-201.96049999999997</c:v>
                </c:pt>
                <c:pt idx="84252">
                  <c:v>-201.95849999999999</c:v>
                </c:pt>
                <c:pt idx="84253">
                  <c:v>-201.95649999999998</c:v>
                </c:pt>
                <c:pt idx="84254">
                  <c:v>-201.95449999999997</c:v>
                </c:pt>
                <c:pt idx="84255">
                  <c:v>-201.95249999999999</c:v>
                </c:pt>
                <c:pt idx="84256">
                  <c:v>-201.95049999999998</c:v>
                </c:pt>
                <c:pt idx="84257">
                  <c:v>-201.94849999999997</c:v>
                </c:pt>
                <c:pt idx="84258">
                  <c:v>-201.94649999999999</c:v>
                </c:pt>
                <c:pt idx="84259">
                  <c:v>-201.94449999999998</c:v>
                </c:pt>
                <c:pt idx="84260">
                  <c:v>-201.94249999999997</c:v>
                </c:pt>
                <c:pt idx="84261">
                  <c:v>-201.94049999999999</c:v>
                </c:pt>
                <c:pt idx="84262">
                  <c:v>-201.93849999999998</c:v>
                </c:pt>
                <c:pt idx="84263">
                  <c:v>-201.93649999999997</c:v>
                </c:pt>
                <c:pt idx="84264">
                  <c:v>-201.93449999999999</c:v>
                </c:pt>
                <c:pt idx="84265">
                  <c:v>-201.93249999999998</c:v>
                </c:pt>
                <c:pt idx="84266">
                  <c:v>-201.93049999999997</c:v>
                </c:pt>
                <c:pt idx="84267">
                  <c:v>-201.92849999999999</c:v>
                </c:pt>
                <c:pt idx="84268">
                  <c:v>-201.92649999999998</c:v>
                </c:pt>
                <c:pt idx="84269">
                  <c:v>-201.92449999999997</c:v>
                </c:pt>
                <c:pt idx="84270">
                  <c:v>-201.92249999999999</c:v>
                </c:pt>
                <c:pt idx="84271">
                  <c:v>-201.92049999999998</c:v>
                </c:pt>
                <c:pt idx="84272">
                  <c:v>-201.91849999999997</c:v>
                </c:pt>
                <c:pt idx="84273">
                  <c:v>-201.91649999999998</c:v>
                </c:pt>
                <c:pt idx="84274">
                  <c:v>-201.91449999999998</c:v>
                </c:pt>
                <c:pt idx="84275">
                  <c:v>-201.91249999999997</c:v>
                </c:pt>
                <c:pt idx="84276">
                  <c:v>-201.91049999999998</c:v>
                </c:pt>
                <c:pt idx="84277">
                  <c:v>-201.90849999999998</c:v>
                </c:pt>
                <c:pt idx="84278">
                  <c:v>-201.90649999999997</c:v>
                </c:pt>
                <c:pt idx="84279">
                  <c:v>-201.90449999999998</c:v>
                </c:pt>
                <c:pt idx="84280">
                  <c:v>-201.90249999999997</c:v>
                </c:pt>
                <c:pt idx="84281">
                  <c:v>-201.90049999999997</c:v>
                </c:pt>
                <c:pt idx="84282">
                  <c:v>-201.89849999999998</c:v>
                </c:pt>
                <c:pt idx="84283">
                  <c:v>-201.89649999999997</c:v>
                </c:pt>
                <c:pt idx="84284">
                  <c:v>-201.89449999999997</c:v>
                </c:pt>
                <c:pt idx="84285">
                  <c:v>-201.89249999999998</c:v>
                </c:pt>
                <c:pt idx="84286">
                  <c:v>-201.89049999999997</c:v>
                </c:pt>
                <c:pt idx="84287">
                  <c:v>-201.88849999999996</c:v>
                </c:pt>
                <c:pt idx="84288">
                  <c:v>-201.88649999999998</c:v>
                </c:pt>
                <c:pt idx="84289">
                  <c:v>-201.88449999999997</c:v>
                </c:pt>
                <c:pt idx="84290">
                  <c:v>-201.88249999999996</c:v>
                </c:pt>
                <c:pt idx="84291">
                  <c:v>-201.88049999999998</c:v>
                </c:pt>
                <c:pt idx="84292">
                  <c:v>-201.87849999999997</c:v>
                </c:pt>
                <c:pt idx="84293">
                  <c:v>-201.87649999999996</c:v>
                </c:pt>
                <c:pt idx="84294">
                  <c:v>-201.87449999999998</c:v>
                </c:pt>
                <c:pt idx="84295">
                  <c:v>-201.87249999999997</c:v>
                </c:pt>
                <c:pt idx="84296">
                  <c:v>-201.87049999999996</c:v>
                </c:pt>
                <c:pt idx="84297">
                  <c:v>-201.86849999999998</c:v>
                </c:pt>
                <c:pt idx="84298">
                  <c:v>-201.86649999999997</c:v>
                </c:pt>
                <c:pt idx="84299">
                  <c:v>-201.86449999999996</c:v>
                </c:pt>
                <c:pt idx="84300">
                  <c:v>-201.86249999999998</c:v>
                </c:pt>
                <c:pt idx="84301">
                  <c:v>-201.86049999999997</c:v>
                </c:pt>
                <c:pt idx="84302">
                  <c:v>-201.85849999999996</c:v>
                </c:pt>
                <c:pt idx="84303">
                  <c:v>-201.85649999999998</c:v>
                </c:pt>
                <c:pt idx="84304">
                  <c:v>-201.85449999999997</c:v>
                </c:pt>
                <c:pt idx="84305">
                  <c:v>-201.85249999999996</c:v>
                </c:pt>
                <c:pt idx="84306">
                  <c:v>-201.85049999999998</c:v>
                </c:pt>
                <c:pt idx="84307">
                  <c:v>-201.84849999999997</c:v>
                </c:pt>
                <c:pt idx="84308">
                  <c:v>-201.84649999999996</c:v>
                </c:pt>
                <c:pt idx="84309">
                  <c:v>-201.84449999999998</c:v>
                </c:pt>
                <c:pt idx="84310">
                  <c:v>-201.84249999999997</c:v>
                </c:pt>
                <c:pt idx="84311">
                  <c:v>-201.84049999999996</c:v>
                </c:pt>
                <c:pt idx="84312">
                  <c:v>-201.83849999999998</c:v>
                </c:pt>
                <c:pt idx="84313">
                  <c:v>-201.83649999999997</c:v>
                </c:pt>
                <c:pt idx="84314">
                  <c:v>-201.83449999999999</c:v>
                </c:pt>
                <c:pt idx="84315">
                  <c:v>-201.83249999999998</c:v>
                </c:pt>
                <c:pt idx="84316">
                  <c:v>-201.83049999999997</c:v>
                </c:pt>
                <c:pt idx="84317">
                  <c:v>-201.82849999999999</c:v>
                </c:pt>
                <c:pt idx="84318">
                  <c:v>-201.82649999999998</c:v>
                </c:pt>
                <c:pt idx="84319">
                  <c:v>-201.82449999999997</c:v>
                </c:pt>
                <c:pt idx="84320">
                  <c:v>-201.82249999999999</c:v>
                </c:pt>
                <c:pt idx="84321">
                  <c:v>-201.82049999999998</c:v>
                </c:pt>
                <c:pt idx="84322">
                  <c:v>-201.81849999999997</c:v>
                </c:pt>
                <c:pt idx="84323">
                  <c:v>-201.81649999999999</c:v>
                </c:pt>
                <c:pt idx="84324">
                  <c:v>-201.81449999999998</c:v>
                </c:pt>
                <c:pt idx="84325">
                  <c:v>-201.81249999999997</c:v>
                </c:pt>
                <c:pt idx="84326">
                  <c:v>-201.81049999999999</c:v>
                </c:pt>
                <c:pt idx="84327">
                  <c:v>-201.80849999999998</c:v>
                </c:pt>
                <c:pt idx="84328">
                  <c:v>-201.80649999999997</c:v>
                </c:pt>
                <c:pt idx="84329">
                  <c:v>-201.80449999999999</c:v>
                </c:pt>
                <c:pt idx="84330">
                  <c:v>-201.80249999999998</c:v>
                </c:pt>
                <c:pt idx="84331">
                  <c:v>-201.80049999999997</c:v>
                </c:pt>
                <c:pt idx="84332">
                  <c:v>-201.79849999999999</c:v>
                </c:pt>
                <c:pt idx="84333">
                  <c:v>-201.79649999999998</c:v>
                </c:pt>
                <c:pt idx="84334">
                  <c:v>-201.79449999999997</c:v>
                </c:pt>
                <c:pt idx="84335">
                  <c:v>-201.79249999999999</c:v>
                </c:pt>
                <c:pt idx="84336">
                  <c:v>-201.79049999999998</c:v>
                </c:pt>
                <c:pt idx="84337">
                  <c:v>-201.78849999999997</c:v>
                </c:pt>
                <c:pt idx="84338">
                  <c:v>-201.78649999999999</c:v>
                </c:pt>
                <c:pt idx="84339">
                  <c:v>-201.78449999999998</c:v>
                </c:pt>
                <c:pt idx="84340">
                  <c:v>-201.78249999999997</c:v>
                </c:pt>
                <c:pt idx="84341">
                  <c:v>-201.78049999999999</c:v>
                </c:pt>
                <c:pt idx="84342">
                  <c:v>-201.77849999999998</c:v>
                </c:pt>
                <c:pt idx="84343">
                  <c:v>-201.77649999999997</c:v>
                </c:pt>
                <c:pt idx="84344">
                  <c:v>-201.77449999999999</c:v>
                </c:pt>
                <c:pt idx="84345">
                  <c:v>-201.77249999999998</c:v>
                </c:pt>
                <c:pt idx="84346">
                  <c:v>-201.77049999999997</c:v>
                </c:pt>
                <c:pt idx="84347">
                  <c:v>-201.76849999999999</c:v>
                </c:pt>
                <c:pt idx="84348">
                  <c:v>-201.76649999999998</c:v>
                </c:pt>
                <c:pt idx="84349">
                  <c:v>-201.76449999999997</c:v>
                </c:pt>
                <c:pt idx="84350">
                  <c:v>-201.76249999999999</c:v>
                </c:pt>
                <c:pt idx="84351">
                  <c:v>-201.76049999999998</c:v>
                </c:pt>
                <c:pt idx="84352">
                  <c:v>-201.75849999999997</c:v>
                </c:pt>
                <c:pt idx="84353">
                  <c:v>-201.75649999999999</c:v>
                </c:pt>
                <c:pt idx="84354">
                  <c:v>-201.75449999999998</c:v>
                </c:pt>
                <c:pt idx="84355">
                  <c:v>-201.75249999999997</c:v>
                </c:pt>
                <c:pt idx="84356">
                  <c:v>-201.75049999999999</c:v>
                </c:pt>
                <c:pt idx="84357">
                  <c:v>-201.74849999999998</c:v>
                </c:pt>
                <c:pt idx="84358">
                  <c:v>-201.74649999999997</c:v>
                </c:pt>
                <c:pt idx="84359">
                  <c:v>-201.74449999999999</c:v>
                </c:pt>
                <c:pt idx="84360">
                  <c:v>-201.74249999999998</c:v>
                </c:pt>
                <c:pt idx="84361">
                  <c:v>-201.74049999999997</c:v>
                </c:pt>
                <c:pt idx="84362">
                  <c:v>-201.73849999999999</c:v>
                </c:pt>
                <c:pt idx="84363">
                  <c:v>-201.73649999999998</c:v>
                </c:pt>
                <c:pt idx="84364">
                  <c:v>-201.73449999999997</c:v>
                </c:pt>
                <c:pt idx="84365">
                  <c:v>-201.73249999999999</c:v>
                </c:pt>
                <c:pt idx="84366">
                  <c:v>-201.73049999999998</c:v>
                </c:pt>
                <c:pt idx="84367">
                  <c:v>-201.72849999999997</c:v>
                </c:pt>
                <c:pt idx="84368">
                  <c:v>-201.72649999999999</c:v>
                </c:pt>
                <c:pt idx="84369">
                  <c:v>-201.72449999999998</c:v>
                </c:pt>
                <c:pt idx="84370">
                  <c:v>-201.72249999999997</c:v>
                </c:pt>
                <c:pt idx="84371">
                  <c:v>-201.72049999999999</c:v>
                </c:pt>
                <c:pt idx="84372">
                  <c:v>-201.71849999999998</c:v>
                </c:pt>
                <c:pt idx="84373">
                  <c:v>-201.71649999999997</c:v>
                </c:pt>
                <c:pt idx="84374">
                  <c:v>-201.71449999999999</c:v>
                </c:pt>
                <c:pt idx="84375">
                  <c:v>-201.71249999999998</c:v>
                </c:pt>
                <c:pt idx="84376">
                  <c:v>-201.71049999999997</c:v>
                </c:pt>
                <c:pt idx="84377">
                  <c:v>-201.70849999999999</c:v>
                </c:pt>
                <c:pt idx="84378">
                  <c:v>-201.70649999999998</c:v>
                </c:pt>
                <c:pt idx="84379">
                  <c:v>-201.70449999999997</c:v>
                </c:pt>
                <c:pt idx="84380">
                  <c:v>-201.70249999999999</c:v>
                </c:pt>
                <c:pt idx="84381">
                  <c:v>-201.70049999999998</c:v>
                </c:pt>
                <c:pt idx="84382">
                  <c:v>-201.69849999999997</c:v>
                </c:pt>
                <c:pt idx="84383">
                  <c:v>-201.69649999999999</c:v>
                </c:pt>
                <c:pt idx="84384">
                  <c:v>-201.69449999999998</c:v>
                </c:pt>
                <c:pt idx="84385">
                  <c:v>-201.69249999999997</c:v>
                </c:pt>
                <c:pt idx="84386">
                  <c:v>-201.69049999999999</c:v>
                </c:pt>
                <c:pt idx="84387">
                  <c:v>-201.68849999999998</c:v>
                </c:pt>
                <c:pt idx="84388">
                  <c:v>-201.68649999999997</c:v>
                </c:pt>
                <c:pt idx="84389">
                  <c:v>-201.68449999999999</c:v>
                </c:pt>
                <c:pt idx="84390">
                  <c:v>-201.68249999999998</c:v>
                </c:pt>
                <c:pt idx="84391">
                  <c:v>-201.68049999999997</c:v>
                </c:pt>
                <c:pt idx="84392">
                  <c:v>-201.67849999999999</c:v>
                </c:pt>
                <c:pt idx="84393">
                  <c:v>-201.67649999999998</c:v>
                </c:pt>
                <c:pt idx="84394">
                  <c:v>-201.67449999999997</c:v>
                </c:pt>
                <c:pt idx="84395">
                  <c:v>-201.67249999999999</c:v>
                </c:pt>
                <c:pt idx="84396">
                  <c:v>-201.67049999999998</c:v>
                </c:pt>
                <c:pt idx="84397">
                  <c:v>-201.66849999999997</c:v>
                </c:pt>
                <c:pt idx="84398">
                  <c:v>-201.66649999999998</c:v>
                </c:pt>
                <c:pt idx="84399">
                  <c:v>-201.66449999999998</c:v>
                </c:pt>
                <c:pt idx="84400">
                  <c:v>-201.66249999999997</c:v>
                </c:pt>
                <c:pt idx="84401">
                  <c:v>-201.66049999999998</c:v>
                </c:pt>
                <c:pt idx="84402">
                  <c:v>-201.65849999999998</c:v>
                </c:pt>
                <c:pt idx="84403">
                  <c:v>-201.65649999999997</c:v>
                </c:pt>
                <c:pt idx="84404">
                  <c:v>-201.65449999999998</c:v>
                </c:pt>
                <c:pt idx="84405">
                  <c:v>-201.65249999999997</c:v>
                </c:pt>
                <c:pt idx="84406">
                  <c:v>-201.65049999999997</c:v>
                </c:pt>
                <c:pt idx="84407">
                  <c:v>-201.64849999999998</c:v>
                </c:pt>
                <c:pt idx="84408">
                  <c:v>-201.64649999999997</c:v>
                </c:pt>
                <c:pt idx="84409">
                  <c:v>-201.64449999999997</c:v>
                </c:pt>
                <c:pt idx="84410">
                  <c:v>-201.64249999999998</c:v>
                </c:pt>
                <c:pt idx="84411">
                  <c:v>-201.64049999999997</c:v>
                </c:pt>
                <c:pt idx="84412">
                  <c:v>-201.63849999999996</c:v>
                </c:pt>
                <c:pt idx="84413">
                  <c:v>-201.63649999999998</c:v>
                </c:pt>
                <c:pt idx="84414">
                  <c:v>-201.63449999999997</c:v>
                </c:pt>
                <c:pt idx="84415">
                  <c:v>-201.63249999999996</c:v>
                </c:pt>
                <c:pt idx="84416">
                  <c:v>-201.63049999999998</c:v>
                </c:pt>
                <c:pt idx="84417">
                  <c:v>-201.62849999999997</c:v>
                </c:pt>
                <c:pt idx="84418">
                  <c:v>-201.62649999999996</c:v>
                </c:pt>
                <c:pt idx="84419">
                  <c:v>-201.62449999999998</c:v>
                </c:pt>
                <c:pt idx="84420">
                  <c:v>-201.62249999999997</c:v>
                </c:pt>
                <c:pt idx="84421">
                  <c:v>-201.62049999999996</c:v>
                </c:pt>
                <c:pt idx="84422">
                  <c:v>-201.61849999999998</c:v>
                </c:pt>
                <c:pt idx="84423">
                  <c:v>-201.61649999999997</c:v>
                </c:pt>
                <c:pt idx="84424">
                  <c:v>-201.61449999999996</c:v>
                </c:pt>
                <c:pt idx="84425">
                  <c:v>-201.61249999999998</c:v>
                </c:pt>
                <c:pt idx="84426">
                  <c:v>-201.61049999999997</c:v>
                </c:pt>
                <c:pt idx="84427">
                  <c:v>-201.60849999999996</c:v>
                </c:pt>
                <c:pt idx="84428">
                  <c:v>-201.60649999999998</c:v>
                </c:pt>
                <c:pt idx="84429">
                  <c:v>-201.60449999999997</c:v>
                </c:pt>
                <c:pt idx="84430">
                  <c:v>-201.60249999999996</c:v>
                </c:pt>
                <c:pt idx="84431">
                  <c:v>-201.60049999999998</c:v>
                </c:pt>
                <c:pt idx="84432">
                  <c:v>-201.59849999999997</c:v>
                </c:pt>
                <c:pt idx="84433">
                  <c:v>-201.59649999999996</c:v>
                </c:pt>
                <c:pt idx="84434">
                  <c:v>-201.59449999999998</c:v>
                </c:pt>
                <c:pt idx="84435">
                  <c:v>-201.59249999999997</c:v>
                </c:pt>
                <c:pt idx="84436">
                  <c:v>-201.59049999999996</c:v>
                </c:pt>
                <c:pt idx="84437">
                  <c:v>-201.58849999999998</c:v>
                </c:pt>
                <c:pt idx="84438">
                  <c:v>-201.58649999999997</c:v>
                </c:pt>
                <c:pt idx="84439">
                  <c:v>-201.58449999999999</c:v>
                </c:pt>
                <c:pt idx="84440">
                  <c:v>-201.58249999999998</c:v>
                </c:pt>
                <c:pt idx="84441">
                  <c:v>-201.58049999999997</c:v>
                </c:pt>
                <c:pt idx="84442">
                  <c:v>-201.57849999999999</c:v>
                </c:pt>
                <c:pt idx="84443">
                  <c:v>-201.57649999999998</c:v>
                </c:pt>
                <c:pt idx="84444">
                  <c:v>-201.57449999999997</c:v>
                </c:pt>
                <c:pt idx="84445">
                  <c:v>-201.57249999999999</c:v>
                </c:pt>
                <c:pt idx="84446">
                  <c:v>-201.57049999999998</c:v>
                </c:pt>
                <c:pt idx="84447">
                  <c:v>-201.56849999999997</c:v>
                </c:pt>
                <c:pt idx="84448">
                  <c:v>-201.56649999999999</c:v>
                </c:pt>
                <c:pt idx="84449">
                  <c:v>-201.56449999999998</c:v>
                </c:pt>
                <c:pt idx="84450">
                  <c:v>-201.56249999999997</c:v>
                </c:pt>
                <c:pt idx="84451">
                  <c:v>-201.56049999999999</c:v>
                </c:pt>
                <c:pt idx="84452">
                  <c:v>-201.55849999999998</c:v>
                </c:pt>
                <c:pt idx="84453">
                  <c:v>-201.55649999999997</c:v>
                </c:pt>
                <c:pt idx="84454">
                  <c:v>-201.55449999999999</c:v>
                </c:pt>
                <c:pt idx="84455">
                  <c:v>-201.55249999999998</c:v>
                </c:pt>
                <c:pt idx="84456">
                  <c:v>-201.55049999999997</c:v>
                </c:pt>
                <c:pt idx="84457">
                  <c:v>-201.54849999999999</c:v>
                </c:pt>
                <c:pt idx="84458">
                  <c:v>-201.54649999999998</c:v>
                </c:pt>
                <c:pt idx="84459">
                  <c:v>-201.54449999999997</c:v>
                </c:pt>
                <c:pt idx="84460">
                  <c:v>-201.54249999999999</c:v>
                </c:pt>
                <c:pt idx="84461">
                  <c:v>-201.54049999999998</c:v>
                </c:pt>
                <c:pt idx="84462">
                  <c:v>-201.53849999999997</c:v>
                </c:pt>
                <c:pt idx="84463">
                  <c:v>-201.53649999999999</c:v>
                </c:pt>
                <c:pt idx="84464">
                  <c:v>-201.53449999999998</c:v>
                </c:pt>
                <c:pt idx="84465">
                  <c:v>-201.53249999999997</c:v>
                </c:pt>
                <c:pt idx="84466">
                  <c:v>-201.53049999999999</c:v>
                </c:pt>
                <c:pt idx="84467">
                  <c:v>-201.52849999999998</c:v>
                </c:pt>
                <c:pt idx="84468">
                  <c:v>-201.52649999999997</c:v>
                </c:pt>
                <c:pt idx="84469">
                  <c:v>-201.52449999999999</c:v>
                </c:pt>
                <c:pt idx="84470">
                  <c:v>-201.52249999999998</c:v>
                </c:pt>
                <c:pt idx="84471">
                  <c:v>-201.52049999999997</c:v>
                </c:pt>
                <c:pt idx="84472">
                  <c:v>-201.51849999999999</c:v>
                </c:pt>
                <c:pt idx="84473">
                  <c:v>-201.51649999999998</c:v>
                </c:pt>
                <c:pt idx="84474">
                  <c:v>-201.51449999999997</c:v>
                </c:pt>
                <c:pt idx="84475">
                  <c:v>-201.51249999999999</c:v>
                </c:pt>
                <c:pt idx="84476">
                  <c:v>-201.51049999999998</c:v>
                </c:pt>
                <c:pt idx="84477">
                  <c:v>-201.50849999999997</c:v>
                </c:pt>
                <c:pt idx="84478">
                  <c:v>-201.50649999999999</c:v>
                </c:pt>
                <c:pt idx="84479">
                  <c:v>-201.50449999999998</c:v>
                </c:pt>
                <c:pt idx="84480">
                  <c:v>-201.50249999999997</c:v>
                </c:pt>
                <c:pt idx="84481">
                  <c:v>-201.50049999999999</c:v>
                </c:pt>
                <c:pt idx="84482">
                  <c:v>-201.49849999999998</c:v>
                </c:pt>
                <c:pt idx="84483">
                  <c:v>-201.49649999999997</c:v>
                </c:pt>
                <c:pt idx="84484">
                  <c:v>-201.49449999999999</c:v>
                </c:pt>
                <c:pt idx="84485">
                  <c:v>-201.49249999999998</c:v>
                </c:pt>
                <c:pt idx="84486">
                  <c:v>-201.49049999999997</c:v>
                </c:pt>
                <c:pt idx="84487">
                  <c:v>-201.48849999999999</c:v>
                </c:pt>
                <c:pt idx="84488">
                  <c:v>-201.48649999999998</c:v>
                </c:pt>
                <c:pt idx="84489">
                  <c:v>-201.48449999999997</c:v>
                </c:pt>
                <c:pt idx="84490">
                  <c:v>-201.48249999999999</c:v>
                </c:pt>
                <c:pt idx="84491">
                  <c:v>-201.48049999999998</c:v>
                </c:pt>
                <c:pt idx="84492">
                  <c:v>-201.47849999999997</c:v>
                </c:pt>
                <c:pt idx="84493">
                  <c:v>-201.47649999999999</c:v>
                </c:pt>
                <c:pt idx="84494">
                  <c:v>-201.47449999999998</c:v>
                </c:pt>
                <c:pt idx="84495">
                  <c:v>-201.47249999999997</c:v>
                </c:pt>
                <c:pt idx="84496">
                  <c:v>-201.47049999999999</c:v>
                </c:pt>
                <c:pt idx="84497">
                  <c:v>-201.46849999999998</c:v>
                </c:pt>
                <c:pt idx="84498">
                  <c:v>-201.46649999999997</c:v>
                </c:pt>
                <c:pt idx="84499">
                  <c:v>-201.46449999999999</c:v>
                </c:pt>
                <c:pt idx="84500">
                  <c:v>-201.46249999999998</c:v>
                </c:pt>
                <c:pt idx="84501">
                  <c:v>-201.46049999999997</c:v>
                </c:pt>
                <c:pt idx="84502">
                  <c:v>-201.45849999999999</c:v>
                </c:pt>
                <c:pt idx="84503">
                  <c:v>-201.45649999999998</c:v>
                </c:pt>
                <c:pt idx="84504">
                  <c:v>-201.45449999999997</c:v>
                </c:pt>
                <c:pt idx="84505">
                  <c:v>-201.45249999999999</c:v>
                </c:pt>
                <c:pt idx="84506">
                  <c:v>-201.45049999999998</c:v>
                </c:pt>
                <c:pt idx="84507">
                  <c:v>-201.44849999999997</c:v>
                </c:pt>
                <c:pt idx="84508">
                  <c:v>-201.44649999999999</c:v>
                </c:pt>
                <c:pt idx="84509">
                  <c:v>-201.44449999999998</c:v>
                </c:pt>
                <c:pt idx="84510">
                  <c:v>-201.44249999999997</c:v>
                </c:pt>
                <c:pt idx="84511">
                  <c:v>-201.44049999999999</c:v>
                </c:pt>
                <c:pt idx="84512">
                  <c:v>-201.43849999999998</c:v>
                </c:pt>
                <c:pt idx="84513">
                  <c:v>-201.43649999999997</c:v>
                </c:pt>
                <c:pt idx="84514">
                  <c:v>-201.43449999999999</c:v>
                </c:pt>
                <c:pt idx="84515">
                  <c:v>-201.43249999999998</c:v>
                </c:pt>
                <c:pt idx="84516">
                  <c:v>-201.43049999999997</c:v>
                </c:pt>
                <c:pt idx="84517">
                  <c:v>-201.42849999999999</c:v>
                </c:pt>
                <c:pt idx="84518">
                  <c:v>-201.42649999999998</c:v>
                </c:pt>
                <c:pt idx="84519">
                  <c:v>-201.42449999999997</c:v>
                </c:pt>
                <c:pt idx="84520">
                  <c:v>-201.42249999999999</c:v>
                </c:pt>
                <c:pt idx="84521">
                  <c:v>-201.42049999999998</c:v>
                </c:pt>
                <c:pt idx="84522">
                  <c:v>-201.41849999999997</c:v>
                </c:pt>
                <c:pt idx="84523">
                  <c:v>-201.41649999999998</c:v>
                </c:pt>
                <c:pt idx="84524">
                  <c:v>-201.41449999999998</c:v>
                </c:pt>
                <c:pt idx="84525">
                  <c:v>-201.41249999999997</c:v>
                </c:pt>
                <c:pt idx="84526">
                  <c:v>-201.41049999999998</c:v>
                </c:pt>
                <c:pt idx="84527">
                  <c:v>-201.40849999999998</c:v>
                </c:pt>
                <c:pt idx="84528">
                  <c:v>-201.40649999999997</c:v>
                </c:pt>
                <c:pt idx="84529">
                  <c:v>-201.40449999999998</c:v>
                </c:pt>
                <c:pt idx="84530">
                  <c:v>-201.40249999999997</c:v>
                </c:pt>
                <c:pt idx="84531">
                  <c:v>-201.40049999999997</c:v>
                </c:pt>
                <c:pt idx="84532">
                  <c:v>-201.39849999999998</c:v>
                </c:pt>
                <c:pt idx="84533">
                  <c:v>-201.39649999999997</c:v>
                </c:pt>
                <c:pt idx="84534">
                  <c:v>-201.39449999999997</c:v>
                </c:pt>
                <c:pt idx="84535">
                  <c:v>-201.39249999999998</c:v>
                </c:pt>
                <c:pt idx="84536">
                  <c:v>-201.39049999999997</c:v>
                </c:pt>
                <c:pt idx="84537">
                  <c:v>-201.38849999999996</c:v>
                </c:pt>
                <c:pt idx="84538">
                  <c:v>-201.38649999999998</c:v>
                </c:pt>
                <c:pt idx="84539">
                  <c:v>-201.38449999999997</c:v>
                </c:pt>
                <c:pt idx="84540">
                  <c:v>-201.38249999999996</c:v>
                </c:pt>
                <c:pt idx="84541">
                  <c:v>-201.38049999999998</c:v>
                </c:pt>
                <c:pt idx="84542">
                  <c:v>-201.37849999999997</c:v>
                </c:pt>
                <c:pt idx="84543">
                  <c:v>-201.37649999999996</c:v>
                </c:pt>
                <c:pt idx="84544">
                  <c:v>-201.37449999999998</c:v>
                </c:pt>
                <c:pt idx="84545">
                  <c:v>-201.37249999999997</c:v>
                </c:pt>
                <c:pt idx="84546">
                  <c:v>-201.37049999999996</c:v>
                </c:pt>
                <c:pt idx="84547">
                  <c:v>-201.36849999999998</c:v>
                </c:pt>
                <c:pt idx="84548">
                  <c:v>-201.36649999999997</c:v>
                </c:pt>
                <c:pt idx="84549">
                  <c:v>-201.36449999999996</c:v>
                </c:pt>
                <c:pt idx="84550">
                  <c:v>-201.36249999999998</c:v>
                </c:pt>
                <c:pt idx="84551">
                  <c:v>-201.36049999999997</c:v>
                </c:pt>
                <c:pt idx="84552">
                  <c:v>-201.35849999999996</c:v>
                </c:pt>
                <c:pt idx="84553">
                  <c:v>-201.35649999999998</c:v>
                </c:pt>
                <c:pt idx="84554">
                  <c:v>-201.35449999999997</c:v>
                </c:pt>
                <c:pt idx="84555">
                  <c:v>-201.35249999999996</c:v>
                </c:pt>
                <c:pt idx="84556">
                  <c:v>-201.35049999999998</c:v>
                </c:pt>
                <c:pt idx="84557">
                  <c:v>-201.34849999999997</c:v>
                </c:pt>
                <c:pt idx="84558">
                  <c:v>-201.34649999999996</c:v>
                </c:pt>
                <c:pt idx="84559">
                  <c:v>-201.34449999999998</c:v>
                </c:pt>
                <c:pt idx="84560">
                  <c:v>-201.34249999999997</c:v>
                </c:pt>
                <c:pt idx="84561">
                  <c:v>-201.34049999999996</c:v>
                </c:pt>
                <c:pt idx="84562">
                  <c:v>-201.33849999999998</c:v>
                </c:pt>
                <c:pt idx="84563">
                  <c:v>-201.33649999999997</c:v>
                </c:pt>
                <c:pt idx="84564">
                  <c:v>-201.33449999999999</c:v>
                </c:pt>
                <c:pt idx="84565">
                  <c:v>-201.33249999999998</c:v>
                </c:pt>
                <c:pt idx="84566">
                  <c:v>-201.33049999999997</c:v>
                </c:pt>
                <c:pt idx="84567">
                  <c:v>-201.32849999999999</c:v>
                </c:pt>
                <c:pt idx="84568">
                  <c:v>-201.32649999999998</c:v>
                </c:pt>
                <c:pt idx="84569">
                  <c:v>-201.32449999999997</c:v>
                </c:pt>
                <c:pt idx="84570">
                  <c:v>-201.32249999999999</c:v>
                </c:pt>
                <c:pt idx="84571">
                  <c:v>-201.32049999999998</c:v>
                </c:pt>
                <c:pt idx="84572">
                  <c:v>-201.31849999999997</c:v>
                </c:pt>
                <c:pt idx="84573">
                  <c:v>-201.31649999999999</c:v>
                </c:pt>
                <c:pt idx="84574">
                  <c:v>-201.31449999999998</c:v>
                </c:pt>
                <c:pt idx="84575">
                  <c:v>-201.31249999999997</c:v>
                </c:pt>
                <c:pt idx="84576">
                  <c:v>-201.31049999999999</c:v>
                </c:pt>
                <c:pt idx="84577">
                  <c:v>-201.30849999999998</c:v>
                </c:pt>
                <c:pt idx="84578">
                  <c:v>-201.30649999999997</c:v>
                </c:pt>
                <c:pt idx="84579">
                  <c:v>-201.30449999999999</c:v>
                </c:pt>
                <c:pt idx="84580">
                  <c:v>-201.30249999999998</c:v>
                </c:pt>
                <c:pt idx="84581">
                  <c:v>-201.30049999999997</c:v>
                </c:pt>
                <c:pt idx="84582">
                  <c:v>-201.29849999999999</c:v>
                </c:pt>
                <c:pt idx="84583">
                  <c:v>-201.29649999999998</c:v>
                </c:pt>
                <c:pt idx="84584">
                  <c:v>-201.29449999999997</c:v>
                </c:pt>
                <c:pt idx="84585">
                  <c:v>-201.29249999999999</c:v>
                </c:pt>
                <c:pt idx="84586">
                  <c:v>-201.29049999999998</c:v>
                </c:pt>
                <c:pt idx="84587">
                  <c:v>-201.28849999999997</c:v>
                </c:pt>
                <c:pt idx="84588">
                  <c:v>-201.28649999999999</c:v>
                </c:pt>
                <c:pt idx="84589">
                  <c:v>-201.28449999999998</c:v>
                </c:pt>
                <c:pt idx="84590">
                  <c:v>-201.28249999999997</c:v>
                </c:pt>
                <c:pt idx="84591">
                  <c:v>-201.28049999999999</c:v>
                </c:pt>
                <c:pt idx="84592">
                  <c:v>-201.27849999999998</c:v>
                </c:pt>
                <c:pt idx="84593">
                  <c:v>-201.27649999999997</c:v>
                </c:pt>
                <c:pt idx="84594">
                  <c:v>-201.27449999999999</c:v>
                </c:pt>
                <c:pt idx="84595">
                  <c:v>-201.27249999999998</c:v>
                </c:pt>
                <c:pt idx="84596">
                  <c:v>-201.27049999999997</c:v>
                </c:pt>
                <c:pt idx="84597">
                  <c:v>-201.26849999999999</c:v>
                </c:pt>
                <c:pt idx="84598">
                  <c:v>-201.26649999999998</c:v>
                </c:pt>
                <c:pt idx="84599">
                  <c:v>-201.26449999999997</c:v>
                </c:pt>
                <c:pt idx="84600">
                  <c:v>-201.26249999999999</c:v>
                </c:pt>
                <c:pt idx="84601">
                  <c:v>-201.26049999999998</c:v>
                </c:pt>
                <c:pt idx="84602">
                  <c:v>-201.25849999999997</c:v>
                </c:pt>
                <c:pt idx="84603">
                  <c:v>-201.25649999999999</c:v>
                </c:pt>
                <c:pt idx="84604">
                  <c:v>-201.25449999999998</c:v>
                </c:pt>
                <c:pt idx="84605">
                  <c:v>-201.25249999999997</c:v>
                </c:pt>
                <c:pt idx="84606">
                  <c:v>-201.25049999999999</c:v>
                </c:pt>
                <c:pt idx="84607">
                  <c:v>-201.24849999999998</c:v>
                </c:pt>
                <c:pt idx="84608">
                  <c:v>-201.24649999999997</c:v>
                </c:pt>
                <c:pt idx="84609">
                  <c:v>-201.24449999999999</c:v>
                </c:pt>
                <c:pt idx="84610">
                  <c:v>-201.24249999999998</c:v>
                </c:pt>
                <c:pt idx="84611">
                  <c:v>-201.24049999999997</c:v>
                </c:pt>
                <c:pt idx="84612">
                  <c:v>-201.23849999999999</c:v>
                </c:pt>
                <c:pt idx="84613">
                  <c:v>-201.23649999999998</c:v>
                </c:pt>
                <c:pt idx="84614">
                  <c:v>-201.23449999999997</c:v>
                </c:pt>
                <c:pt idx="84615">
                  <c:v>-201.23249999999999</c:v>
                </c:pt>
                <c:pt idx="84616">
                  <c:v>-201.23049999999998</c:v>
                </c:pt>
                <c:pt idx="84617">
                  <c:v>-201.22849999999997</c:v>
                </c:pt>
                <c:pt idx="84618">
                  <c:v>-201.22649999999999</c:v>
                </c:pt>
                <c:pt idx="84619">
                  <c:v>-201.22449999999998</c:v>
                </c:pt>
                <c:pt idx="84620">
                  <c:v>-201.22249999999997</c:v>
                </c:pt>
                <c:pt idx="84621">
                  <c:v>-201.22049999999999</c:v>
                </c:pt>
                <c:pt idx="84622">
                  <c:v>-201.21849999999998</c:v>
                </c:pt>
                <c:pt idx="84623">
                  <c:v>-201.21649999999997</c:v>
                </c:pt>
                <c:pt idx="84624">
                  <c:v>-201.21449999999999</c:v>
                </c:pt>
                <c:pt idx="84625">
                  <c:v>-201.21249999999998</c:v>
                </c:pt>
                <c:pt idx="84626">
                  <c:v>-201.21049999999997</c:v>
                </c:pt>
                <c:pt idx="84627">
                  <c:v>-201.20849999999999</c:v>
                </c:pt>
                <c:pt idx="84628">
                  <c:v>-201.20649999999998</c:v>
                </c:pt>
                <c:pt idx="84629">
                  <c:v>-201.20449999999997</c:v>
                </c:pt>
                <c:pt idx="84630">
                  <c:v>-201.20249999999999</c:v>
                </c:pt>
                <c:pt idx="84631">
                  <c:v>-201.20049999999998</c:v>
                </c:pt>
                <c:pt idx="84632">
                  <c:v>-201.19849999999997</c:v>
                </c:pt>
                <c:pt idx="84633">
                  <c:v>-201.19649999999999</c:v>
                </c:pt>
                <c:pt idx="84634">
                  <c:v>-201.19449999999998</c:v>
                </c:pt>
                <c:pt idx="84635">
                  <c:v>-201.19249999999997</c:v>
                </c:pt>
                <c:pt idx="84636">
                  <c:v>-201.19049999999999</c:v>
                </c:pt>
                <c:pt idx="84637">
                  <c:v>-201.18849999999998</c:v>
                </c:pt>
                <c:pt idx="84638">
                  <c:v>-201.18649999999997</c:v>
                </c:pt>
                <c:pt idx="84639">
                  <c:v>-201.18449999999999</c:v>
                </c:pt>
                <c:pt idx="84640">
                  <c:v>-201.18249999999998</c:v>
                </c:pt>
                <c:pt idx="84641">
                  <c:v>-201.18049999999997</c:v>
                </c:pt>
                <c:pt idx="84642">
                  <c:v>-201.17849999999999</c:v>
                </c:pt>
                <c:pt idx="84643">
                  <c:v>-201.17649999999998</c:v>
                </c:pt>
                <c:pt idx="84644">
                  <c:v>-201.17449999999997</c:v>
                </c:pt>
                <c:pt idx="84645">
                  <c:v>-201.17249999999999</c:v>
                </c:pt>
                <c:pt idx="84646">
                  <c:v>-201.17049999999998</c:v>
                </c:pt>
                <c:pt idx="84647">
                  <c:v>-201.16849999999997</c:v>
                </c:pt>
                <c:pt idx="84648">
                  <c:v>-201.16649999999998</c:v>
                </c:pt>
                <c:pt idx="84649">
                  <c:v>-201.16449999999998</c:v>
                </c:pt>
                <c:pt idx="84650">
                  <c:v>-201.16249999999997</c:v>
                </c:pt>
                <c:pt idx="84651">
                  <c:v>-201.16049999999998</c:v>
                </c:pt>
                <c:pt idx="84652">
                  <c:v>-201.15849999999998</c:v>
                </c:pt>
                <c:pt idx="84653">
                  <c:v>-201.15649999999997</c:v>
                </c:pt>
                <c:pt idx="84654">
                  <c:v>-201.15449999999998</c:v>
                </c:pt>
                <c:pt idx="84655">
                  <c:v>-201.15249999999997</c:v>
                </c:pt>
                <c:pt idx="84656">
                  <c:v>-201.15049999999997</c:v>
                </c:pt>
                <c:pt idx="84657">
                  <c:v>-201.14849999999998</c:v>
                </c:pt>
                <c:pt idx="84658">
                  <c:v>-201.14649999999997</c:v>
                </c:pt>
                <c:pt idx="84659">
                  <c:v>-201.14449999999997</c:v>
                </c:pt>
                <c:pt idx="84660">
                  <c:v>-201.14249999999998</c:v>
                </c:pt>
                <c:pt idx="84661">
                  <c:v>-201.14049999999997</c:v>
                </c:pt>
                <c:pt idx="84662">
                  <c:v>-201.13849999999996</c:v>
                </c:pt>
                <c:pt idx="84663">
                  <c:v>-201.13649999999998</c:v>
                </c:pt>
                <c:pt idx="84664">
                  <c:v>-201.13449999999997</c:v>
                </c:pt>
                <c:pt idx="84665">
                  <c:v>-201.13249999999996</c:v>
                </c:pt>
                <c:pt idx="84666">
                  <c:v>-201.13049999999998</c:v>
                </c:pt>
                <c:pt idx="84667">
                  <c:v>-201.12849999999997</c:v>
                </c:pt>
                <c:pt idx="84668">
                  <c:v>-201.12649999999996</c:v>
                </c:pt>
                <c:pt idx="84669">
                  <c:v>-201.12449999999998</c:v>
                </c:pt>
                <c:pt idx="84670">
                  <c:v>-201.12249999999997</c:v>
                </c:pt>
                <c:pt idx="84671">
                  <c:v>-201.12049999999996</c:v>
                </c:pt>
                <c:pt idx="84672">
                  <c:v>-201.11849999999998</c:v>
                </c:pt>
                <c:pt idx="84673">
                  <c:v>-201.11649999999997</c:v>
                </c:pt>
                <c:pt idx="84674">
                  <c:v>-201.11449999999996</c:v>
                </c:pt>
                <c:pt idx="84675">
                  <c:v>-201.11249999999998</c:v>
                </c:pt>
                <c:pt idx="84676">
                  <c:v>-201.11049999999997</c:v>
                </c:pt>
                <c:pt idx="84677">
                  <c:v>-201.10849999999996</c:v>
                </c:pt>
                <c:pt idx="84678">
                  <c:v>-201.10649999999998</c:v>
                </c:pt>
                <c:pt idx="84679">
                  <c:v>-201.10449999999997</c:v>
                </c:pt>
                <c:pt idx="84680">
                  <c:v>-201.10249999999996</c:v>
                </c:pt>
                <c:pt idx="84681">
                  <c:v>-201.10049999999998</c:v>
                </c:pt>
                <c:pt idx="84682">
                  <c:v>-201.09849999999997</c:v>
                </c:pt>
                <c:pt idx="84683">
                  <c:v>-201.09649999999996</c:v>
                </c:pt>
                <c:pt idx="84684">
                  <c:v>-201.09449999999998</c:v>
                </c:pt>
                <c:pt idx="84685">
                  <c:v>-201.09249999999997</c:v>
                </c:pt>
                <c:pt idx="84686">
                  <c:v>-201.09049999999996</c:v>
                </c:pt>
                <c:pt idx="84687">
                  <c:v>-201.08849999999998</c:v>
                </c:pt>
                <c:pt idx="84688">
                  <c:v>-201.08649999999997</c:v>
                </c:pt>
                <c:pt idx="84689">
                  <c:v>-201.08449999999999</c:v>
                </c:pt>
                <c:pt idx="84690">
                  <c:v>-201.08249999999998</c:v>
                </c:pt>
                <c:pt idx="84691">
                  <c:v>-201.08049999999997</c:v>
                </c:pt>
                <c:pt idx="84692">
                  <c:v>-201.07849999999999</c:v>
                </c:pt>
                <c:pt idx="84693">
                  <c:v>-201.07649999999998</c:v>
                </c:pt>
                <c:pt idx="84694">
                  <c:v>-201.07449999999997</c:v>
                </c:pt>
                <c:pt idx="84695">
                  <c:v>-201.07249999999999</c:v>
                </c:pt>
                <c:pt idx="84696">
                  <c:v>-201.07049999999998</c:v>
                </c:pt>
                <c:pt idx="84697">
                  <c:v>-201.06849999999997</c:v>
                </c:pt>
                <c:pt idx="84698">
                  <c:v>-201.06649999999999</c:v>
                </c:pt>
                <c:pt idx="84699">
                  <c:v>-201.06449999999998</c:v>
                </c:pt>
                <c:pt idx="84700">
                  <c:v>-201.06249999999997</c:v>
                </c:pt>
                <c:pt idx="84701">
                  <c:v>-201.06049999999999</c:v>
                </c:pt>
                <c:pt idx="84702">
                  <c:v>-201.05849999999998</c:v>
                </c:pt>
                <c:pt idx="84703">
                  <c:v>-201.05649999999997</c:v>
                </c:pt>
                <c:pt idx="84704">
                  <c:v>-201.05449999999999</c:v>
                </c:pt>
                <c:pt idx="84705">
                  <c:v>-201.05249999999998</c:v>
                </c:pt>
                <c:pt idx="84706">
                  <c:v>-201.05049999999997</c:v>
                </c:pt>
                <c:pt idx="84707">
                  <c:v>-201.04849999999999</c:v>
                </c:pt>
                <c:pt idx="84708">
                  <c:v>-201.04649999999998</c:v>
                </c:pt>
                <c:pt idx="84709">
                  <c:v>-201.04449999999997</c:v>
                </c:pt>
                <c:pt idx="84710">
                  <c:v>-201.04249999999999</c:v>
                </c:pt>
                <c:pt idx="84711">
                  <c:v>-201.04049999999998</c:v>
                </c:pt>
                <c:pt idx="84712">
                  <c:v>-201.03849999999997</c:v>
                </c:pt>
                <c:pt idx="84713">
                  <c:v>-201.03649999999999</c:v>
                </c:pt>
                <c:pt idx="84714">
                  <c:v>-201.03449999999998</c:v>
                </c:pt>
                <c:pt idx="84715">
                  <c:v>-201.03249999999997</c:v>
                </c:pt>
                <c:pt idx="84716">
                  <c:v>-201.03049999999999</c:v>
                </c:pt>
                <c:pt idx="84717">
                  <c:v>-201.02849999999998</c:v>
                </c:pt>
                <c:pt idx="84718">
                  <c:v>-201.02649999999997</c:v>
                </c:pt>
                <c:pt idx="84719">
                  <c:v>-201.02449999999999</c:v>
                </c:pt>
                <c:pt idx="84720">
                  <c:v>-201.02249999999998</c:v>
                </c:pt>
                <c:pt idx="84721">
                  <c:v>-201.02049999999997</c:v>
                </c:pt>
                <c:pt idx="84722">
                  <c:v>-201.01849999999999</c:v>
                </c:pt>
                <c:pt idx="84723">
                  <c:v>-201.01649999999998</c:v>
                </c:pt>
                <c:pt idx="84724">
                  <c:v>-201.01449999999997</c:v>
                </c:pt>
                <c:pt idx="84725">
                  <c:v>-201.01249999999999</c:v>
                </c:pt>
                <c:pt idx="84726">
                  <c:v>-201.01049999999998</c:v>
                </c:pt>
                <c:pt idx="84727">
                  <c:v>-201.00849999999997</c:v>
                </c:pt>
                <c:pt idx="84728">
                  <c:v>-201.00649999999999</c:v>
                </c:pt>
                <c:pt idx="84729">
                  <c:v>-201.00449999999998</c:v>
                </c:pt>
                <c:pt idx="84730">
                  <c:v>-201.00249999999997</c:v>
                </c:pt>
                <c:pt idx="84731">
                  <c:v>-201.00049999999999</c:v>
                </c:pt>
                <c:pt idx="84732">
                  <c:v>-200.99849999999998</c:v>
                </c:pt>
                <c:pt idx="84733">
                  <c:v>-200.99649999999997</c:v>
                </c:pt>
                <c:pt idx="84734">
                  <c:v>-200.99449999999999</c:v>
                </c:pt>
                <c:pt idx="84735">
                  <c:v>-200.99249999999998</c:v>
                </c:pt>
                <c:pt idx="84736">
                  <c:v>-200.99049999999997</c:v>
                </c:pt>
                <c:pt idx="84737">
                  <c:v>-200.98849999999999</c:v>
                </c:pt>
                <c:pt idx="84738">
                  <c:v>-200.98649999999998</c:v>
                </c:pt>
                <c:pt idx="84739">
                  <c:v>-200.98449999999997</c:v>
                </c:pt>
                <c:pt idx="84740">
                  <c:v>-200.98249999999999</c:v>
                </c:pt>
                <c:pt idx="84741">
                  <c:v>-200.98049999999998</c:v>
                </c:pt>
                <c:pt idx="84742">
                  <c:v>-200.97849999999997</c:v>
                </c:pt>
                <c:pt idx="84743">
                  <c:v>-200.97649999999999</c:v>
                </c:pt>
                <c:pt idx="84744">
                  <c:v>-200.97449999999998</c:v>
                </c:pt>
                <c:pt idx="84745">
                  <c:v>-200.97249999999997</c:v>
                </c:pt>
                <c:pt idx="84746">
                  <c:v>-200.97049999999999</c:v>
                </c:pt>
                <c:pt idx="84747">
                  <c:v>-200.96849999999998</c:v>
                </c:pt>
                <c:pt idx="84748">
                  <c:v>-200.96649999999997</c:v>
                </c:pt>
                <c:pt idx="84749">
                  <c:v>-200.96449999999999</c:v>
                </c:pt>
                <c:pt idx="84750">
                  <c:v>-200.96249999999998</c:v>
                </c:pt>
                <c:pt idx="84751">
                  <c:v>-200.96049999999997</c:v>
                </c:pt>
                <c:pt idx="84752">
                  <c:v>-200.95849999999999</c:v>
                </c:pt>
                <c:pt idx="84753">
                  <c:v>-200.95649999999998</c:v>
                </c:pt>
                <c:pt idx="84754">
                  <c:v>-200.95449999999997</c:v>
                </c:pt>
                <c:pt idx="84755">
                  <c:v>-200.95249999999999</c:v>
                </c:pt>
                <c:pt idx="84756">
                  <c:v>-200.95049999999998</c:v>
                </c:pt>
                <c:pt idx="84757">
                  <c:v>-200.94849999999997</c:v>
                </c:pt>
                <c:pt idx="84758">
                  <c:v>-200.94649999999999</c:v>
                </c:pt>
                <c:pt idx="84759">
                  <c:v>-200.94449999999998</c:v>
                </c:pt>
                <c:pt idx="84760">
                  <c:v>-200.94249999999997</c:v>
                </c:pt>
                <c:pt idx="84761">
                  <c:v>-200.94049999999999</c:v>
                </c:pt>
                <c:pt idx="84762">
                  <c:v>-200.93849999999998</c:v>
                </c:pt>
                <c:pt idx="84763">
                  <c:v>-200.93649999999997</c:v>
                </c:pt>
                <c:pt idx="84764">
                  <c:v>-200.93449999999999</c:v>
                </c:pt>
                <c:pt idx="84765">
                  <c:v>-200.93249999999998</c:v>
                </c:pt>
                <c:pt idx="84766">
                  <c:v>-200.93049999999997</c:v>
                </c:pt>
                <c:pt idx="84767">
                  <c:v>-200.92849999999999</c:v>
                </c:pt>
                <c:pt idx="84768">
                  <c:v>-200.92649999999998</c:v>
                </c:pt>
                <c:pt idx="84769">
                  <c:v>-200.92449999999997</c:v>
                </c:pt>
                <c:pt idx="84770">
                  <c:v>-200.92249999999999</c:v>
                </c:pt>
                <c:pt idx="84771">
                  <c:v>-200.92049999999998</c:v>
                </c:pt>
                <c:pt idx="84772">
                  <c:v>-200.91849999999997</c:v>
                </c:pt>
                <c:pt idx="84773">
                  <c:v>-200.91649999999998</c:v>
                </c:pt>
                <c:pt idx="84774">
                  <c:v>-200.91449999999998</c:v>
                </c:pt>
                <c:pt idx="84775">
                  <c:v>-200.91249999999997</c:v>
                </c:pt>
                <c:pt idx="84776">
                  <c:v>-200.91049999999998</c:v>
                </c:pt>
                <c:pt idx="84777">
                  <c:v>-200.90849999999998</c:v>
                </c:pt>
                <c:pt idx="84778">
                  <c:v>-200.90649999999997</c:v>
                </c:pt>
                <c:pt idx="84779">
                  <c:v>-200.90449999999998</c:v>
                </c:pt>
                <c:pt idx="84780">
                  <c:v>-200.90249999999997</c:v>
                </c:pt>
                <c:pt idx="84781">
                  <c:v>-200.90049999999997</c:v>
                </c:pt>
                <c:pt idx="84782">
                  <c:v>-200.89849999999998</c:v>
                </c:pt>
                <c:pt idx="84783">
                  <c:v>-200.89649999999997</c:v>
                </c:pt>
                <c:pt idx="84784">
                  <c:v>-200.89449999999997</c:v>
                </c:pt>
                <c:pt idx="84785">
                  <c:v>-200.89249999999998</c:v>
                </c:pt>
                <c:pt idx="84786">
                  <c:v>-200.89049999999997</c:v>
                </c:pt>
                <c:pt idx="84787">
                  <c:v>-200.88849999999996</c:v>
                </c:pt>
                <c:pt idx="84788">
                  <c:v>-200.88649999999998</c:v>
                </c:pt>
                <c:pt idx="84789">
                  <c:v>-200.88449999999997</c:v>
                </c:pt>
                <c:pt idx="84790">
                  <c:v>-200.88249999999996</c:v>
                </c:pt>
                <c:pt idx="84791">
                  <c:v>-200.88049999999998</c:v>
                </c:pt>
                <c:pt idx="84792">
                  <c:v>-200.87849999999997</c:v>
                </c:pt>
                <c:pt idx="84793">
                  <c:v>-200.87649999999996</c:v>
                </c:pt>
                <c:pt idx="84794">
                  <c:v>-200.87449999999998</c:v>
                </c:pt>
                <c:pt idx="84795">
                  <c:v>-200.87249999999997</c:v>
                </c:pt>
                <c:pt idx="84796">
                  <c:v>-200.87049999999996</c:v>
                </c:pt>
                <c:pt idx="84797">
                  <c:v>-200.86849999999998</c:v>
                </c:pt>
                <c:pt idx="84798">
                  <c:v>-200.86649999999997</c:v>
                </c:pt>
                <c:pt idx="84799">
                  <c:v>-200.86449999999996</c:v>
                </c:pt>
                <c:pt idx="84800">
                  <c:v>-200.86249999999998</c:v>
                </c:pt>
                <c:pt idx="84801">
                  <c:v>-200.86049999999997</c:v>
                </c:pt>
                <c:pt idx="84802">
                  <c:v>-200.85849999999996</c:v>
                </c:pt>
                <c:pt idx="84803">
                  <c:v>-200.85649999999998</c:v>
                </c:pt>
                <c:pt idx="84804">
                  <c:v>-200.85449999999997</c:v>
                </c:pt>
                <c:pt idx="84805">
                  <c:v>-200.85249999999996</c:v>
                </c:pt>
                <c:pt idx="84806">
                  <c:v>-200.85049999999998</c:v>
                </c:pt>
                <c:pt idx="84807">
                  <c:v>-200.84849999999997</c:v>
                </c:pt>
                <c:pt idx="84808">
                  <c:v>-200.84649999999996</c:v>
                </c:pt>
                <c:pt idx="84809">
                  <c:v>-200.84449999999998</c:v>
                </c:pt>
                <c:pt idx="84810">
                  <c:v>-200.84249999999997</c:v>
                </c:pt>
                <c:pt idx="84811">
                  <c:v>-200.84049999999996</c:v>
                </c:pt>
                <c:pt idx="84812">
                  <c:v>-200.83849999999998</c:v>
                </c:pt>
                <c:pt idx="84813">
                  <c:v>-200.83649999999997</c:v>
                </c:pt>
                <c:pt idx="84814">
                  <c:v>-200.83449999999999</c:v>
                </c:pt>
                <c:pt idx="84815">
                  <c:v>-200.83249999999998</c:v>
                </c:pt>
                <c:pt idx="84816">
                  <c:v>-200.83049999999997</c:v>
                </c:pt>
                <c:pt idx="84817">
                  <c:v>-200.82849999999999</c:v>
                </c:pt>
                <c:pt idx="84818">
                  <c:v>-200.82649999999998</c:v>
                </c:pt>
                <c:pt idx="84819">
                  <c:v>-200.82449999999997</c:v>
                </c:pt>
                <c:pt idx="84820">
                  <c:v>-200.82249999999999</c:v>
                </c:pt>
                <c:pt idx="84821">
                  <c:v>-200.82049999999998</c:v>
                </c:pt>
                <c:pt idx="84822">
                  <c:v>-200.81849999999997</c:v>
                </c:pt>
                <c:pt idx="84823">
                  <c:v>-200.81649999999999</c:v>
                </c:pt>
                <c:pt idx="84824">
                  <c:v>-200.81449999999998</c:v>
                </c:pt>
                <c:pt idx="84825">
                  <c:v>-200.81249999999997</c:v>
                </c:pt>
                <c:pt idx="84826">
                  <c:v>-200.81049999999999</c:v>
                </c:pt>
                <c:pt idx="84827">
                  <c:v>-200.80849999999998</c:v>
                </c:pt>
                <c:pt idx="84828">
                  <c:v>-200.80649999999997</c:v>
                </c:pt>
                <c:pt idx="84829">
                  <c:v>-200.80449999999999</c:v>
                </c:pt>
                <c:pt idx="84830">
                  <c:v>-200.80249999999998</c:v>
                </c:pt>
                <c:pt idx="84831">
                  <c:v>-200.80049999999997</c:v>
                </c:pt>
                <c:pt idx="84832">
                  <c:v>-200.79849999999999</c:v>
                </c:pt>
                <c:pt idx="84833">
                  <c:v>-200.79649999999998</c:v>
                </c:pt>
                <c:pt idx="84834">
                  <c:v>-200.79449999999997</c:v>
                </c:pt>
                <c:pt idx="84835">
                  <c:v>-200.79249999999999</c:v>
                </c:pt>
                <c:pt idx="84836">
                  <c:v>-200.79049999999998</c:v>
                </c:pt>
                <c:pt idx="84837">
                  <c:v>-200.78849999999997</c:v>
                </c:pt>
                <c:pt idx="84838">
                  <c:v>-200.78649999999999</c:v>
                </c:pt>
                <c:pt idx="84839">
                  <c:v>-200.78449999999998</c:v>
                </c:pt>
                <c:pt idx="84840">
                  <c:v>-200.78249999999997</c:v>
                </c:pt>
                <c:pt idx="84841">
                  <c:v>-200.78049999999999</c:v>
                </c:pt>
                <c:pt idx="84842">
                  <c:v>-200.77849999999998</c:v>
                </c:pt>
                <c:pt idx="84843">
                  <c:v>-200.77649999999997</c:v>
                </c:pt>
                <c:pt idx="84844">
                  <c:v>-200.77449999999999</c:v>
                </c:pt>
                <c:pt idx="84845">
                  <c:v>-200.77249999999998</c:v>
                </c:pt>
                <c:pt idx="84846">
                  <c:v>-200.77049999999997</c:v>
                </c:pt>
                <c:pt idx="84847">
                  <c:v>-200.76849999999999</c:v>
                </c:pt>
                <c:pt idx="84848">
                  <c:v>-200.76649999999998</c:v>
                </c:pt>
                <c:pt idx="84849">
                  <c:v>-200.76449999999997</c:v>
                </c:pt>
                <c:pt idx="84850">
                  <c:v>-200.76249999999999</c:v>
                </c:pt>
                <c:pt idx="84851">
                  <c:v>-200.76049999999998</c:v>
                </c:pt>
                <c:pt idx="84852">
                  <c:v>-200.75849999999997</c:v>
                </c:pt>
                <c:pt idx="84853">
                  <c:v>-200.75649999999999</c:v>
                </c:pt>
                <c:pt idx="84854">
                  <c:v>-200.75449999999998</c:v>
                </c:pt>
                <c:pt idx="84855">
                  <c:v>-200.75249999999997</c:v>
                </c:pt>
                <c:pt idx="84856">
                  <c:v>-200.75049999999999</c:v>
                </c:pt>
                <c:pt idx="84857">
                  <c:v>-200.74849999999998</c:v>
                </c:pt>
                <c:pt idx="84858">
                  <c:v>-200.74649999999997</c:v>
                </c:pt>
                <c:pt idx="84859">
                  <c:v>-200.74449999999999</c:v>
                </c:pt>
                <c:pt idx="84860">
                  <c:v>-200.74249999999998</c:v>
                </c:pt>
                <c:pt idx="84861">
                  <c:v>-200.74049999999997</c:v>
                </c:pt>
                <c:pt idx="84862">
                  <c:v>-200.73849999999999</c:v>
                </c:pt>
                <c:pt idx="84863">
                  <c:v>-200.73649999999998</c:v>
                </c:pt>
                <c:pt idx="84864">
                  <c:v>-200.73449999999997</c:v>
                </c:pt>
                <c:pt idx="84865">
                  <c:v>-200.73249999999999</c:v>
                </c:pt>
                <c:pt idx="84866">
                  <c:v>-200.73049999999998</c:v>
                </c:pt>
                <c:pt idx="84867">
                  <c:v>-200.72849999999997</c:v>
                </c:pt>
                <c:pt idx="84868">
                  <c:v>-200.72649999999999</c:v>
                </c:pt>
                <c:pt idx="84869">
                  <c:v>-200.72449999999998</c:v>
                </c:pt>
                <c:pt idx="84870">
                  <c:v>-200.72249999999997</c:v>
                </c:pt>
                <c:pt idx="84871">
                  <c:v>-200.72049999999999</c:v>
                </c:pt>
                <c:pt idx="84872">
                  <c:v>-200.71849999999998</c:v>
                </c:pt>
                <c:pt idx="84873">
                  <c:v>-200.71649999999997</c:v>
                </c:pt>
                <c:pt idx="84874">
                  <c:v>-200.71449999999999</c:v>
                </c:pt>
                <c:pt idx="84875">
                  <c:v>-200.71249999999998</c:v>
                </c:pt>
                <c:pt idx="84876">
                  <c:v>-200.71049999999997</c:v>
                </c:pt>
                <c:pt idx="84877">
                  <c:v>-200.70849999999999</c:v>
                </c:pt>
                <c:pt idx="84878">
                  <c:v>-200.70649999999998</c:v>
                </c:pt>
                <c:pt idx="84879">
                  <c:v>-200.70449999999997</c:v>
                </c:pt>
                <c:pt idx="84880">
                  <c:v>-200.70249999999999</c:v>
                </c:pt>
                <c:pt idx="84881">
                  <c:v>-200.70049999999998</c:v>
                </c:pt>
                <c:pt idx="84882">
                  <c:v>-200.69849999999997</c:v>
                </c:pt>
                <c:pt idx="84883">
                  <c:v>-200.69649999999999</c:v>
                </c:pt>
                <c:pt idx="84884">
                  <c:v>-200.69449999999998</c:v>
                </c:pt>
                <c:pt idx="84885">
                  <c:v>-200.69249999999997</c:v>
                </c:pt>
                <c:pt idx="84886">
                  <c:v>-200.69049999999999</c:v>
                </c:pt>
                <c:pt idx="84887">
                  <c:v>-200.68849999999998</c:v>
                </c:pt>
                <c:pt idx="84888">
                  <c:v>-200.68649999999997</c:v>
                </c:pt>
                <c:pt idx="84889">
                  <c:v>-200.68449999999999</c:v>
                </c:pt>
                <c:pt idx="84890">
                  <c:v>-200.68249999999998</c:v>
                </c:pt>
                <c:pt idx="84891">
                  <c:v>-200.68049999999997</c:v>
                </c:pt>
                <c:pt idx="84892">
                  <c:v>-200.67849999999999</c:v>
                </c:pt>
                <c:pt idx="84893">
                  <c:v>-200.67649999999998</c:v>
                </c:pt>
                <c:pt idx="84894">
                  <c:v>-200.67449999999997</c:v>
                </c:pt>
                <c:pt idx="84895">
                  <c:v>-200.67249999999999</c:v>
                </c:pt>
                <c:pt idx="84896">
                  <c:v>-200.67049999999998</c:v>
                </c:pt>
                <c:pt idx="84897">
                  <c:v>-200.66849999999997</c:v>
                </c:pt>
                <c:pt idx="84898">
                  <c:v>-200.66649999999998</c:v>
                </c:pt>
                <c:pt idx="84899">
                  <c:v>-200.66449999999998</c:v>
                </c:pt>
                <c:pt idx="84900">
                  <c:v>-200.66249999999997</c:v>
                </c:pt>
                <c:pt idx="84901">
                  <c:v>-200.66049999999998</c:v>
                </c:pt>
                <c:pt idx="84902">
                  <c:v>-200.65849999999998</c:v>
                </c:pt>
                <c:pt idx="84903">
                  <c:v>-200.65649999999997</c:v>
                </c:pt>
                <c:pt idx="84904">
                  <c:v>-200.65449999999998</c:v>
                </c:pt>
                <c:pt idx="84905">
                  <c:v>-200.65249999999997</c:v>
                </c:pt>
                <c:pt idx="84906">
                  <c:v>-200.65049999999997</c:v>
                </c:pt>
                <c:pt idx="84907">
                  <c:v>-200.64849999999998</c:v>
                </c:pt>
                <c:pt idx="84908">
                  <c:v>-200.64649999999997</c:v>
                </c:pt>
                <c:pt idx="84909">
                  <c:v>-200.64449999999997</c:v>
                </c:pt>
                <c:pt idx="84910">
                  <c:v>-200.64249999999998</c:v>
                </c:pt>
                <c:pt idx="84911">
                  <c:v>-200.64049999999997</c:v>
                </c:pt>
                <c:pt idx="84912">
                  <c:v>-200.63849999999996</c:v>
                </c:pt>
                <c:pt idx="84913">
                  <c:v>-200.63649999999998</c:v>
                </c:pt>
                <c:pt idx="84914">
                  <c:v>-200.63449999999997</c:v>
                </c:pt>
                <c:pt idx="84915">
                  <c:v>-200.63249999999996</c:v>
                </c:pt>
                <c:pt idx="84916">
                  <c:v>-200.63049999999998</c:v>
                </c:pt>
                <c:pt idx="84917">
                  <c:v>-200.62849999999997</c:v>
                </c:pt>
                <c:pt idx="84918">
                  <c:v>-200.62649999999996</c:v>
                </c:pt>
                <c:pt idx="84919">
                  <c:v>-200.62449999999998</c:v>
                </c:pt>
                <c:pt idx="84920">
                  <c:v>-200.62249999999997</c:v>
                </c:pt>
                <c:pt idx="84921">
                  <c:v>-200.62049999999996</c:v>
                </c:pt>
                <c:pt idx="84922">
                  <c:v>-200.61849999999998</c:v>
                </c:pt>
                <c:pt idx="84923">
                  <c:v>-200.61649999999997</c:v>
                </c:pt>
                <c:pt idx="84924">
                  <c:v>-200.61449999999996</c:v>
                </c:pt>
                <c:pt idx="84925">
                  <c:v>-200.61249999999998</c:v>
                </c:pt>
                <c:pt idx="84926">
                  <c:v>-200.61049999999997</c:v>
                </c:pt>
                <c:pt idx="84927">
                  <c:v>-200.60849999999996</c:v>
                </c:pt>
                <c:pt idx="84928">
                  <c:v>-200.60649999999998</c:v>
                </c:pt>
                <c:pt idx="84929">
                  <c:v>-200.60449999999997</c:v>
                </c:pt>
                <c:pt idx="84930">
                  <c:v>-200.60249999999996</c:v>
                </c:pt>
                <c:pt idx="84931">
                  <c:v>-200.60049999999998</c:v>
                </c:pt>
                <c:pt idx="84932">
                  <c:v>-200.59849999999997</c:v>
                </c:pt>
                <c:pt idx="84933">
                  <c:v>-200.59649999999996</c:v>
                </c:pt>
                <c:pt idx="84934">
                  <c:v>-200.59449999999998</c:v>
                </c:pt>
                <c:pt idx="84935">
                  <c:v>-200.59249999999997</c:v>
                </c:pt>
                <c:pt idx="84936">
                  <c:v>-200.59049999999996</c:v>
                </c:pt>
                <c:pt idx="84937">
                  <c:v>-200.58849999999998</c:v>
                </c:pt>
                <c:pt idx="84938">
                  <c:v>-200.58649999999997</c:v>
                </c:pt>
                <c:pt idx="84939">
                  <c:v>-200.58449999999999</c:v>
                </c:pt>
                <c:pt idx="84940">
                  <c:v>-200.58249999999998</c:v>
                </c:pt>
                <c:pt idx="84941">
                  <c:v>-200.58049999999997</c:v>
                </c:pt>
                <c:pt idx="84942">
                  <c:v>-200.57849999999999</c:v>
                </c:pt>
                <c:pt idx="84943">
                  <c:v>-200.57649999999998</c:v>
                </c:pt>
                <c:pt idx="84944">
                  <c:v>-200.57449999999997</c:v>
                </c:pt>
                <c:pt idx="84945">
                  <c:v>-200.57249999999999</c:v>
                </c:pt>
                <c:pt idx="84946">
                  <c:v>-200.57049999999998</c:v>
                </c:pt>
                <c:pt idx="84947">
                  <c:v>-200.56849999999997</c:v>
                </c:pt>
                <c:pt idx="84948">
                  <c:v>-200.56649999999999</c:v>
                </c:pt>
                <c:pt idx="84949">
                  <c:v>-200.56449999999998</c:v>
                </c:pt>
                <c:pt idx="84950">
                  <c:v>-200.56249999999997</c:v>
                </c:pt>
                <c:pt idx="84951">
                  <c:v>-200.56049999999999</c:v>
                </c:pt>
                <c:pt idx="84952">
                  <c:v>-200.55849999999998</c:v>
                </c:pt>
                <c:pt idx="84953">
                  <c:v>-200.55649999999997</c:v>
                </c:pt>
                <c:pt idx="84954">
                  <c:v>-200.55449999999999</c:v>
                </c:pt>
                <c:pt idx="84955">
                  <c:v>-200.55249999999998</c:v>
                </c:pt>
                <c:pt idx="84956">
                  <c:v>-200.55049999999997</c:v>
                </c:pt>
                <c:pt idx="84957">
                  <c:v>-200.54849999999999</c:v>
                </c:pt>
                <c:pt idx="84958">
                  <c:v>-200.54649999999998</c:v>
                </c:pt>
                <c:pt idx="84959">
                  <c:v>-200.54449999999997</c:v>
                </c:pt>
                <c:pt idx="84960">
                  <c:v>-200.54249999999999</c:v>
                </c:pt>
                <c:pt idx="84961">
                  <c:v>-200.54049999999998</c:v>
                </c:pt>
                <c:pt idx="84962">
                  <c:v>-200.53849999999997</c:v>
                </c:pt>
                <c:pt idx="84963">
                  <c:v>-200.53649999999999</c:v>
                </c:pt>
                <c:pt idx="84964">
                  <c:v>-200.53449999999998</c:v>
                </c:pt>
                <c:pt idx="84965">
                  <c:v>-200.53249999999997</c:v>
                </c:pt>
                <c:pt idx="84966">
                  <c:v>-200.53049999999999</c:v>
                </c:pt>
                <c:pt idx="84967">
                  <c:v>-200.52849999999998</c:v>
                </c:pt>
                <c:pt idx="84968">
                  <c:v>-200.52649999999997</c:v>
                </c:pt>
                <c:pt idx="84969">
                  <c:v>-200.52449999999999</c:v>
                </c:pt>
                <c:pt idx="84970">
                  <c:v>-200.52249999999998</c:v>
                </c:pt>
                <c:pt idx="84971">
                  <c:v>-200.52049999999997</c:v>
                </c:pt>
                <c:pt idx="84972">
                  <c:v>-200.51849999999999</c:v>
                </c:pt>
                <c:pt idx="84973">
                  <c:v>-200.51649999999998</c:v>
                </c:pt>
                <c:pt idx="84974">
                  <c:v>-200.51449999999997</c:v>
                </c:pt>
                <c:pt idx="84975">
                  <c:v>-200.51249999999999</c:v>
                </c:pt>
                <c:pt idx="84976">
                  <c:v>-200.51049999999998</c:v>
                </c:pt>
                <c:pt idx="84977">
                  <c:v>-200.50849999999997</c:v>
                </c:pt>
                <c:pt idx="84978">
                  <c:v>-200.50649999999999</c:v>
                </c:pt>
                <c:pt idx="84979">
                  <c:v>-200.50449999999998</c:v>
                </c:pt>
                <c:pt idx="84980">
                  <c:v>-200.50249999999997</c:v>
                </c:pt>
                <c:pt idx="84981">
                  <c:v>-200.50049999999999</c:v>
                </c:pt>
                <c:pt idx="84982">
                  <c:v>-200.49849999999998</c:v>
                </c:pt>
                <c:pt idx="84983">
                  <c:v>-200.49649999999997</c:v>
                </c:pt>
                <c:pt idx="84984">
                  <c:v>-200.49449999999999</c:v>
                </c:pt>
                <c:pt idx="84985">
                  <c:v>-200.49249999999998</c:v>
                </c:pt>
                <c:pt idx="84986">
                  <c:v>-200.49049999999997</c:v>
                </c:pt>
                <c:pt idx="84987">
                  <c:v>-200.48849999999999</c:v>
                </c:pt>
                <c:pt idx="84988">
                  <c:v>-200.48649999999998</c:v>
                </c:pt>
                <c:pt idx="84989">
                  <c:v>-200.48449999999997</c:v>
                </c:pt>
                <c:pt idx="84990">
                  <c:v>-200.48249999999999</c:v>
                </c:pt>
                <c:pt idx="84991">
                  <c:v>-200.48049999999998</c:v>
                </c:pt>
                <c:pt idx="84992">
                  <c:v>-200.47849999999997</c:v>
                </c:pt>
                <c:pt idx="84993">
                  <c:v>-200.47649999999999</c:v>
                </c:pt>
                <c:pt idx="84994">
                  <c:v>-200.47449999999998</c:v>
                </c:pt>
                <c:pt idx="84995">
                  <c:v>-200.47249999999997</c:v>
                </c:pt>
                <c:pt idx="84996">
                  <c:v>-200.47049999999999</c:v>
                </c:pt>
                <c:pt idx="84997">
                  <c:v>-200.46849999999998</c:v>
                </c:pt>
                <c:pt idx="84998">
                  <c:v>-200.46649999999997</c:v>
                </c:pt>
                <c:pt idx="84999">
                  <c:v>-200.46449999999999</c:v>
                </c:pt>
                <c:pt idx="85000">
                  <c:v>-200.46249999999998</c:v>
                </c:pt>
                <c:pt idx="85001">
                  <c:v>-200.46049999999997</c:v>
                </c:pt>
                <c:pt idx="85002">
                  <c:v>-200.45849999999999</c:v>
                </c:pt>
                <c:pt idx="85003">
                  <c:v>-200.45649999999998</c:v>
                </c:pt>
                <c:pt idx="85004">
                  <c:v>-200.45449999999997</c:v>
                </c:pt>
                <c:pt idx="85005">
                  <c:v>-200.45249999999999</c:v>
                </c:pt>
                <c:pt idx="85006">
                  <c:v>-200.45049999999998</c:v>
                </c:pt>
                <c:pt idx="85007">
                  <c:v>-200.44849999999997</c:v>
                </c:pt>
                <c:pt idx="85008">
                  <c:v>-200.44649999999999</c:v>
                </c:pt>
                <c:pt idx="85009">
                  <c:v>-200.44449999999998</c:v>
                </c:pt>
                <c:pt idx="85010">
                  <c:v>-200.44249999999997</c:v>
                </c:pt>
                <c:pt idx="85011">
                  <c:v>-200.44049999999999</c:v>
                </c:pt>
                <c:pt idx="85012">
                  <c:v>-200.43849999999998</c:v>
                </c:pt>
                <c:pt idx="85013">
                  <c:v>-200.43649999999997</c:v>
                </c:pt>
                <c:pt idx="85014">
                  <c:v>-200.43449999999999</c:v>
                </c:pt>
                <c:pt idx="85015">
                  <c:v>-200.43249999999998</c:v>
                </c:pt>
                <c:pt idx="85016">
                  <c:v>-200.43049999999997</c:v>
                </c:pt>
                <c:pt idx="85017">
                  <c:v>-200.42849999999999</c:v>
                </c:pt>
                <c:pt idx="85018">
                  <c:v>-200.42649999999998</c:v>
                </c:pt>
                <c:pt idx="85019">
                  <c:v>-200.42449999999997</c:v>
                </c:pt>
                <c:pt idx="85020">
                  <c:v>-200.42249999999999</c:v>
                </c:pt>
                <c:pt idx="85021">
                  <c:v>-200.42049999999998</c:v>
                </c:pt>
                <c:pt idx="85022">
                  <c:v>-200.41849999999997</c:v>
                </c:pt>
                <c:pt idx="85023">
                  <c:v>-200.41649999999998</c:v>
                </c:pt>
                <c:pt idx="85024">
                  <c:v>-200.41449999999998</c:v>
                </c:pt>
                <c:pt idx="85025">
                  <c:v>-200.41249999999997</c:v>
                </c:pt>
                <c:pt idx="85026">
                  <c:v>-200.41049999999998</c:v>
                </c:pt>
                <c:pt idx="85027">
                  <c:v>-200.40849999999998</c:v>
                </c:pt>
                <c:pt idx="85028">
                  <c:v>-200.40649999999997</c:v>
                </c:pt>
                <c:pt idx="85029">
                  <c:v>-200.40449999999998</c:v>
                </c:pt>
                <c:pt idx="85030">
                  <c:v>-200.40249999999997</c:v>
                </c:pt>
                <c:pt idx="85031">
                  <c:v>-200.40049999999997</c:v>
                </c:pt>
                <c:pt idx="85032">
                  <c:v>-200.39849999999998</c:v>
                </c:pt>
                <c:pt idx="85033">
                  <c:v>-200.39649999999997</c:v>
                </c:pt>
                <c:pt idx="85034">
                  <c:v>-200.39449999999997</c:v>
                </c:pt>
                <c:pt idx="85035">
                  <c:v>-200.39249999999998</c:v>
                </c:pt>
                <c:pt idx="85036">
                  <c:v>-200.39049999999997</c:v>
                </c:pt>
                <c:pt idx="85037">
                  <c:v>-200.38849999999996</c:v>
                </c:pt>
                <c:pt idx="85038">
                  <c:v>-200.38649999999998</c:v>
                </c:pt>
                <c:pt idx="85039">
                  <c:v>-200.38449999999997</c:v>
                </c:pt>
                <c:pt idx="85040">
                  <c:v>-200.38249999999996</c:v>
                </c:pt>
                <c:pt idx="85041">
                  <c:v>-200.38049999999998</c:v>
                </c:pt>
                <c:pt idx="85042">
                  <c:v>-200.37849999999997</c:v>
                </c:pt>
                <c:pt idx="85043">
                  <c:v>-200.37649999999996</c:v>
                </c:pt>
                <c:pt idx="85044">
                  <c:v>-200.37449999999998</c:v>
                </c:pt>
                <c:pt idx="85045">
                  <c:v>-200.37249999999997</c:v>
                </c:pt>
                <c:pt idx="85046">
                  <c:v>-200.37049999999996</c:v>
                </c:pt>
                <c:pt idx="85047">
                  <c:v>-200.36849999999998</c:v>
                </c:pt>
                <c:pt idx="85048">
                  <c:v>-200.36649999999997</c:v>
                </c:pt>
                <c:pt idx="85049">
                  <c:v>-200.36449999999996</c:v>
                </c:pt>
                <c:pt idx="85050">
                  <c:v>-200.36249999999998</c:v>
                </c:pt>
                <c:pt idx="85051">
                  <c:v>-200.36049999999997</c:v>
                </c:pt>
                <c:pt idx="85052">
                  <c:v>-200.35849999999996</c:v>
                </c:pt>
                <c:pt idx="85053">
                  <c:v>-200.35649999999998</c:v>
                </c:pt>
                <c:pt idx="85054">
                  <c:v>-200.35449999999997</c:v>
                </c:pt>
                <c:pt idx="85055">
                  <c:v>-200.35249999999996</c:v>
                </c:pt>
                <c:pt idx="85056">
                  <c:v>-200.35049999999998</c:v>
                </c:pt>
                <c:pt idx="85057">
                  <c:v>-200.34849999999997</c:v>
                </c:pt>
                <c:pt idx="85058">
                  <c:v>-200.34649999999996</c:v>
                </c:pt>
                <c:pt idx="85059">
                  <c:v>-200.34449999999998</c:v>
                </c:pt>
                <c:pt idx="85060">
                  <c:v>-200.34249999999997</c:v>
                </c:pt>
                <c:pt idx="85061">
                  <c:v>-200.34049999999996</c:v>
                </c:pt>
                <c:pt idx="85062">
                  <c:v>-200.33849999999998</c:v>
                </c:pt>
                <c:pt idx="85063">
                  <c:v>-200.33649999999997</c:v>
                </c:pt>
                <c:pt idx="85064">
                  <c:v>-200.33449999999999</c:v>
                </c:pt>
                <c:pt idx="85065">
                  <c:v>-200.33249999999998</c:v>
                </c:pt>
                <c:pt idx="85066">
                  <c:v>-200.33049999999997</c:v>
                </c:pt>
                <c:pt idx="85067">
                  <c:v>-200.32849999999999</c:v>
                </c:pt>
                <c:pt idx="85068">
                  <c:v>-200.32649999999998</c:v>
                </c:pt>
                <c:pt idx="85069">
                  <c:v>-200.32449999999997</c:v>
                </c:pt>
                <c:pt idx="85070">
                  <c:v>-200.32249999999999</c:v>
                </c:pt>
                <c:pt idx="85071">
                  <c:v>-200.32049999999998</c:v>
                </c:pt>
                <c:pt idx="85072">
                  <c:v>-200.31849999999997</c:v>
                </c:pt>
                <c:pt idx="85073">
                  <c:v>-200.31649999999999</c:v>
                </c:pt>
                <c:pt idx="85074">
                  <c:v>-200.31449999999998</c:v>
                </c:pt>
                <c:pt idx="85075">
                  <c:v>-200.31249999999997</c:v>
                </c:pt>
                <c:pt idx="85076">
                  <c:v>-200.31049999999999</c:v>
                </c:pt>
                <c:pt idx="85077">
                  <c:v>-200.30849999999998</c:v>
                </c:pt>
                <c:pt idx="85078">
                  <c:v>-200.30649999999997</c:v>
                </c:pt>
                <c:pt idx="85079">
                  <c:v>-200.30449999999999</c:v>
                </c:pt>
                <c:pt idx="85080">
                  <c:v>-200.30249999999998</c:v>
                </c:pt>
                <c:pt idx="85081">
                  <c:v>-200.30049999999997</c:v>
                </c:pt>
                <c:pt idx="85082">
                  <c:v>-200.29849999999999</c:v>
                </c:pt>
                <c:pt idx="85083">
                  <c:v>-200.29649999999998</c:v>
                </c:pt>
                <c:pt idx="85084">
                  <c:v>-200.29449999999997</c:v>
                </c:pt>
                <c:pt idx="85085">
                  <c:v>-200.29249999999999</c:v>
                </c:pt>
                <c:pt idx="85086">
                  <c:v>-200.29049999999998</c:v>
                </c:pt>
                <c:pt idx="85087">
                  <c:v>-200.28849999999997</c:v>
                </c:pt>
                <c:pt idx="85088">
                  <c:v>-200.28649999999999</c:v>
                </c:pt>
                <c:pt idx="85089">
                  <c:v>-200.28449999999998</c:v>
                </c:pt>
                <c:pt idx="85090">
                  <c:v>-200.28249999999997</c:v>
                </c:pt>
                <c:pt idx="85091">
                  <c:v>-200.28049999999999</c:v>
                </c:pt>
                <c:pt idx="85092">
                  <c:v>-200.27849999999998</c:v>
                </c:pt>
                <c:pt idx="85093">
                  <c:v>-200.27649999999997</c:v>
                </c:pt>
                <c:pt idx="85094">
                  <c:v>-200.27449999999999</c:v>
                </c:pt>
                <c:pt idx="85095">
                  <c:v>-200.27249999999998</c:v>
                </c:pt>
                <c:pt idx="85096">
                  <c:v>-200.27049999999997</c:v>
                </c:pt>
                <c:pt idx="85097">
                  <c:v>-200.26849999999999</c:v>
                </c:pt>
                <c:pt idx="85098">
                  <c:v>-200.26649999999998</c:v>
                </c:pt>
                <c:pt idx="85099">
                  <c:v>-200.26449999999997</c:v>
                </c:pt>
                <c:pt idx="85100">
                  <c:v>-200.26249999999999</c:v>
                </c:pt>
                <c:pt idx="85101">
                  <c:v>-200.26049999999998</c:v>
                </c:pt>
                <c:pt idx="85102">
                  <c:v>-200.25849999999997</c:v>
                </c:pt>
                <c:pt idx="85103">
                  <c:v>-200.25649999999999</c:v>
                </c:pt>
                <c:pt idx="85104">
                  <c:v>-200.25449999999998</c:v>
                </c:pt>
                <c:pt idx="85105">
                  <c:v>-200.25249999999997</c:v>
                </c:pt>
                <c:pt idx="85106">
                  <c:v>-200.25049999999999</c:v>
                </c:pt>
                <c:pt idx="85107">
                  <c:v>-200.24849999999998</c:v>
                </c:pt>
                <c:pt idx="85108">
                  <c:v>-200.24649999999997</c:v>
                </c:pt>
                <c:pt idx="85109">
                  <c:v>-200.24449999999999</c:v>
                </c:pt>
                <c:pt idx="85110">
                  <c:v>-200.24249999999998</c:v>
                </c:pt>
                <c:pt idx="85111">
                  <c:v>-200.24049999999997</c:v>
                </c:pt>
                <c:pt idx="85112">
                  <c:v>-200.23849999999999</c:v>
                </c:pt>
                <c:pt idx="85113">
                  <c:v>-200.23649999999998</c:v>
                </c:pt>
                <c:pt idx="85114">
                  <c:v>-200.23449999999997</c:v>
                </c:pt>
                <c:pt idx="85115">
                  <c:v>-200.23249999999999</c:v>
                </c:pt>
                <c:pt idx="85116">
                  <c:v>-200.23049999999998</c:v>
                </c:pt>
                <c:pt idx="85117">
                  <c:v>-200.22849999999997</c:v>
                </c:pt>
                <c:pt idx="85118">
                  <c:v>-200.22649999999999</c:v>
                </c:pt>
                <c:pt idx="85119">
                  <c:v>-200.22449999999998</c:v>
                </c:pt>
                <c:pt idx="85120">
                  <c:v>-200.22249999999997</c:v>
                </c:pt>
                <c:pt idx="85121">
                  <c:v>-200.22049999999999</c:v>
                </c:pt>
                <c:pt idx="85122">
                  <c:v>-200.21849999999998</c:v>
                </c:pt>
                <c:pt idx="85123">
                  <c:v>-200.21649999999997</c:v>
                </c:pt>
                <c:pt idx="85124">
                  <c:v>-200.21449999999999</c:v>
                </c:pt>
                <c:pt idx="85125">
                  <c:v>-200.21249999999998</c:v>
                </c:pt>
                <c:pt idx="85126">
                  <c:v>-200.21049999999997</c:v>
                </c:pt>
                <c:pt idx="85127">
                  <c:v>-200.20849999999999</c:v>
                </c:pt>
                <c:pt idx="85128">
                  <c:v>-200.20649999999998</c:v>
                </c:pt>
                <c:pt idx="85129">
                  <c:v>-200.20449999999997</c:v>
                </c:pt>
                <c:pt idx="85130">
                  <c:v>-200.20249999999999</c:v>
                </c:pt>
                <c:pt idx="85131">
                  <c:v>-200.20049999999998</c:v>
                </c:pt>
                <c:pt idx="85132">
                  <c:v>-200.19849999999997</c:v>
                </c:pt>
                <c:pt idx="85133">
                  <c:v>-200.19649999999999</c:v>
                </c:pt>
                <c:pt idx="85134">
                  <c:v>-200.19449999999998</c:v>
                </c:pt>
                <c:pt idx="85135">
                  <c:v>-200.19249999999997</c:v>
                </c:pt>
                <c:pt idx="85136">
                  <c:v>-200.19049999999999</c:v>
                </c:pt>
                <c:pt idx="85137">
                  <c:v>-200.18849999999998</c:v>
                </c:pt>
                <c:pt idx="85138">
                  <c:v>-200.18649999999997</c:v>
                </c:pt>
                <c:pt idx="85139">
                  <c:v>-200.18449999999999</c:v>
                </c:pt>
                <c:pt idx="85140">
                  <c:v>-200.18249999999998</c:v>
                </c:pt>
                <c:pt idx="85141">
                  <c:v>-200.18049999999997</c:v>
                </c:pt>
                <c:pt idx="85142">
                  <c:v>-200.17849999999999</c:v>
                </c:pt>
                <c:pt idx="85143">
                  <c:v>-200.17649999999998</c:v>
                </c:pt>
                <c:pt idx="85144">
                  <c:v>-200.17449999999997</c:v>
                </c:pt>
                <c:pt idx="85145">
                  <c:v>-200.17249999999999</c:v>
                </c:pt>
                <c:pt idx="85146">
                  <c:v>-200.17049999999998</c:v>
                </c:pt>
                <c:pt idx="85147">
                  <c:v>-200.16849999999997</c:v>
                </c:pt>
                <c:pt idx="85148">
                  <c:v>-200.16649999999998</c:v>
                </c:pt>
                <c:pt idx="85149">
                  <c:v>-200.16449999999998</c:v>
                </c:pt>
                <c:pt idx="85150">
                  <c:v>-200.16249999999997</c:v>
                </c:pt>
                <c:pt idx="85151">
                  <c:v>-200.16049999999998</c:v>
                </c:pt>
                <c:pt idx="85152">
                  <c:v>-200.15849999999998</c:v>
                </c:pt>
                <c:pt idx="85153">
                  <c:v>-200.15649999999997</c:v>
                </c:pt>
                <c:pt idx="85154">
                  <c:v>-200.15449999999998</c:v>
                </c:pt>
                <c:pt idx="85155">
                  <c:v>-200.15249999999997</c:v>
                </c:pt>
                <c:pt idx="85156">
                  <c:v>-200.15049999999997</c:v>
                </c:pt>
                <c:pt idx="85157">
                  <c:v>-200.14849999999998</c:v>
                </c:pt>
                <c:pt idx="85158">
                  <c:v>-200.14649999999997</c:v>
                </c:pt>
                <c:pt idx="85159">
                  <c:v>-200.14449999999997</c:v>
                </c:pt>
                <c:pt idx="85160">
                  <c:v>-200.14249999999998</c:v>
                </c:pt>
                <c:pt idx="85161">
                  <c:v>-200.14049999999997</c:v>
                </c:pt>
                <c:pt idx="85162">
                  <c:v>-200.13849999999996</c:v>
                </c:pt>
                <c:pt idx="85163">
                  <c:v>-200.13649999999998</c:v>
                </c:pt>
                <c:pt idx="85164">
                  <c:v>-200.13449999999997</c:v>
                </c:pt>
                <c:pt idx="85165">
                  <c:v>-200.13249999999996</c:v>
                </c:pt>
                <c:pt idx="85166">
                  <c:v>-200.13049999999998</c:v>
                </c:pt>
                <c:pt idx="85167">
                  <c:v>-200.12849999999997</c:v>
                </c:pt>
                <c:pt idx="85168">
                  <c:v>-200.12649999999996</c:v>
                </c:pt>
                <c:pt idx="85169">
                  <c:v>-200.12449999999998</c:v>
                </c:pt>
                <c:pt idx="85170">
                  <c:v>-200.12249999999997</c:v>
                </c:pt>
                <c:pt idx="85171">
                  <c:v>-200.12049999999996</c:v>
                </c:pt>
                <c:pt idx="85172">
                  <c:v>-200.11849999999998</c:v>
                </c:pt>
                <c:pt idx="85173">
                  <c:v>-200.11649999999997</c:v>
                </c:pt>
                <c:pt idx="85174">
                  <c:v>-200.11449999999996</c:v>
                </c:pt>
                <c:pt idx="85175">
                  <c:v>-200.11249999999998</c:v>
                </c:pt>
                <c:pt idx="85176">
                  <c:v>-200.11049999999997</c:v>
                </c:pt>
                <c:pt idx="85177">
                  <c:v>-200.10849999999996</c:v>
                </c:pt>
                <c:pt idx="85178">
                  <c:v>-200.10649999999998</c:v>
                </c:pt>
                <c:pt idx="85179">
                  <c:v>-200.10449999999997</c:v>
                </c:pt>
                <c:pt idx="85180">
                  <c:v>-200.10249999999996</c:v>
                </c:pt>
                <c:pt idx="85181">
                  <c:v>-200.10049999999998</c:v>
                </c:pt>
                <c:pt idx="85182">
                  <c:v>-200.09849999999997</c:v>
                </c:pt>
                <c:pt idx="85183">
                  <c:v>-200.09649999999996</c:v>
                </c:pt>
                <c:pt idx="85184">
                  <c:v>-200.09449999999998</c:v>
                </c:pt>
                <c:pt idx="85185">
                  <c:v>-200.09249999999997</c:v>
                </c:pt>
                <c:pt idx="85186">
                  <c:v>-200.09049999999996</c:v>
                </c:pt>
                <c:pt idx="85187">
                  <c:v>-200.08849999999998</c:v>
                </c:pt>
                <c:pt idx="85188">
                  <c:v>-200.08649999999997</c:v>
                </c:pt>
                <c:pt idx="85189">
                  <c:v>-200.08449999999999</c:v>
                </c:pt>
                <c:pt idx="85190">
                  <c:v>-200.08249999999998</c:v>
                </c:pt>
                <c:pt idx="85191">
                  <c:v>-200.08049999999997</c:v>
                </c:pt>
                <c:pt idx="85192">
                  <c:v>-200.07849999999999</c:v>
                </c:pt>
                <c:pt idx="85193">
                  <c:v>-200.07649999999998</c:v>
                </c:pt>
                <c:pt idx="85194">
                  <c:v>-200.07449999999997</c:v>
                </c:pt>
                <c:pt idx="85195">
                  <c:v>-200.07249999999999</c:v>
                </c:pt>
                <c:pt idx="85196">
                  <c:v>-200.07049999999998</c:v>
                </c:pt>
                <c:pt idx="85197">
                  <c:v>-200.06849999999997</c:v>
                </c:pt>
                <c:pt idx="85198">
                  <c:v>-200.06649999999999</c:v>
                </c:pt>
                <c:pt idx="85199">
                  <c:v>-200.06449999999998</c:v>
                </c:pt>
                <c:pt idx="85200">
                  <c:v>-200.06249999999997</c:v>
                </c:pt>
                <c:pt idx="85201">
                  <c:v>-200.06049999999999</c:v>
                </c:pt>
                <c:pt idx="85202">
                  <c:v>-200.05849999999998</c:v>
                </c:pt>
                <c:pt idx="85203">
                  <c:v>-200.05649999999997</c:v>
                </c:pt>
                <c:pt idx="85204">
                  <c:v>-200.05449999999999</c:v>
                </c:pt>
                <c:pt idx="85205">
                  <c:v>-200.05249999999998</c:v>
                </c:pt>
                <c:pt idx="85206">
                  <c:v>-200.05049999999997</c:v>
                </c:pt>
                <c:pt idx="85207">
                  <c:v>-200.04849999999999</c:v>
                </c:pt>
                <c:pt idx="85208">
                  <c:v>-200.04649999999998</c:v>
                </c:pt>
                <c:pt idx="85209">
                  <c:v>-200.04449999999997</c:v>
                </c:pt>
                <c:pt idx="85210">
                  <c:v>-200.04249999999999</c:v>
                </c:pt>
                <c:pt idx="85211">
                  <c:v>-200.04049999999998</c:v>
                </c:pt>
                <c:pt idx="85212">
                  <c:v>-200.03849999999997</c:v>
                </c:pt>
                <c:pt idx="85213">
                  <c:v>-200.03649999999999</c:v>
                </c:pt>
                <c:pt idx="85214">
                  <c:v>-200.03449999999998</c:v>
                </c:pt>
                <c:pt idx="85215">
                  <c:v>-200.03249999999997</c:v>
                </c:pt>
                <c:pt idx="85216">
                  <c:v>-200.03049999999999</c:v>
                </c:pt>
                <c:pt idx="85217">
                  <c:v>-200.02849999999998</c:v>
                </c:pt>
                <c:pt idx="85218">
                  <c:v>-200.02649999999997</c:v>
                </c:pt>
                <c:pt idx="85219">
                  <c:v>-200.02449999999999</c:v>
                </c:pt>
                <c:pt idx="85220">
                  <c:v>-200.02249999999998</c:v>
                </c:pt>
                <c:pt idx="85221">
                  <c:v>-200.02049999999997</c:v>
                </c:pt>
                <c:pt idx="85222">
                  <c:v>-200.01849999999999</c:v>
                </c:pt>
                <c:pt idx="85223">
                  <c:v>-200.01649999999998</c:v>
                </c:pt>
                <c:pt idx="85224">
                  <c:v>-200.01449999999997</c:v>
                </c:pt>
                <c:pt idx="85225">
                  <c:v>-200.01249999999999</c:v>
                </c:pt>
                <c:pt idx="85226">
                  <c:v>-200.01049999999998</c:v>
                </c:pt>
                <c:pt idx="85227">
                  <c:v>-200.00849999999997</c:v>
                </c:pt>
                <c:pt idx="85228">
                  <c:v>-200.00649999999999</c:v>
                </c:pt>
                <c:pt idx="85229">
                  <c:v>-200.00449999999998</c:v>
                </c:pt>
                <c:pt idx="85230">
                  <c:v>-200.00249999999997</c:v>
                </c:pt>
                <c:pt idx="85231">
                  <c:v>-200.00049999999999</c:v>
                </c:pt>
                <c:pt idx="85232">
                  <c:v>-199.99849999999998</c:v>
                </c:pt>
                <c:pt idx="85233">
                  <c:v>-199.99649999999997</c:v>
                </c:pt>
                <c:pt idx="85234">
                  <c:v>-199.99449999999999</c:v>
                </c:pt>
                <c:pt idx="85235">
                  <c:v>-199.99249999999998</c:v>
                </c:pt>
                <c:pt idx="85236">
                  <c:v>-199.99049999999997</c:v>
                </c:pt>
                <c:pt idx="85237">
                  <c:v>-199.98849999999999</c:v>
                </c:pt>
                <c:pt idx="85238">
                  <c:v>-199.98649999999998</c:v>
                </c:pt>
                <c:pt idx="85239">
                  <c:v>-199.98449999999997</c:v>
                </c:pt>
                <c:pt idx="85240">
                  <c:v>-199.98249999999999</c:v>
                </c:pt>
                <c:pt idx="85241">
                  <c:v>-199.98049999999998</c:v>
                </c:pt>
                <c:pt idx="85242">
                  <c:v>-199.97849999999997</c:v>
                </c:pt>
                <c:pt idx="85243">
                  <c:v>-199.97649999999999</c:v>
                </c:pt>
                <c:pt idx="85244">
                  <c:v>-199.97449999999998</c:v>
                </c:pt>
                <c:pt idx="85245">
                  <c:v>-199.97249999999997</c:v>
                </c:pt>
                <c:pt idx="85246">
                  <c:v>-199.97049999999999</c:v>
                </c:pt>
                <c:pt idx="85247">
                  <c:v>-199.96849999999998</c:v>
                </c:pt>
                <c:pt idx="85248">
                  <c:v>-199.96649999999997</c:v>
                </c:pt>
                <c:pt idx="85249">
                  <c:v>-199.96449999999999</c:v>
                </c:pt>
                <c:pt idx="85250">
                  <c:v>-199.96249999999998</c:v>
                </c:pt>
                <c:pt idx="85251">
                  <c:v>-199.96049999999997</c:v>
                </c:pt>
                <c:pt idx="85252">
                  <c:v>-199.95849999999999</c:v>
                </c:pt>
                <c:pt idx="85253">
                  <c:v>-199.95649999999998</c:v>
                </c:pt>
                <c:pt idx="85254">
                  <c:v>-199.95449999999997</c:v>
                </c:pt>
                <c:pt idx="85255">
                  <c:v>-199.95249999999999</c:v>
                </c:pt>
                <c:pt idx="85256">
                  <c:v>-199.95049999999998</c:v>
                </c:pt>
                <c:pt idx="85257">
                  <c:v>-199.94849999999997</c:v>
                </c:pt>
                <c:pt idx="85258">
                  <c:v>-199.94649999999999</c:v>
                </c:pt>
                <c:pt idx="85259">
                  <c:v>-199.94449999999998</c:v>
                </c:pt>
                <c:pt idx="85260">
                  <c:v>-199.94249999999997</c:v>
                </c:pt>
                <c:pt idx="85261">
                  <c:v>-199.94049999999999</c:v>
                </c:pt>
                <c:pt idx="85262">
                  <c:v>-199.93849999999998</c:v>
                </c:pt>
                <c:pt idx="85263">
                  <c:v>-199.93649999999997</c:v>
                </c:pt>
                <c:pt idx="85264">
                  <c:v>-199.93449999999999</c:v>
                </c:pt>
                <c:pt idx="85265">
                  <c:v>-199.93249999999998</c:v>
                </c:pt>
                <c:pt idx="85266">
                  <c:v>-199.93049999999997</c:v>
                </c:pt>
                <c:pt idx="85267">
                  <c:v>-199.92849999999999</c:v>
                </c:pt>
                <c:pt idx="85268">
                  <c:v>-199.92649999999998</c:v>
                </c:pt>
                <c:pt idx="85269">
                  <c:v>-199.92449999999997</c:v>
                </c:pt>
                <c:pt idx="85270">
                  <c:v>-199.92249999999999</c:v>
                </c:pt>
                <c:pt idx="85271">
                  <c:v>-199.92049999999998</c:v>
                </c:pt>
                <c:pt idx="85272">
                  <c:v>-199.91849999999997</c:v>
                </c:pt>
                <c:pt idx="85273">
                  <c:v>-199.91649999999998</c:v>
                </c:pt>
                <c:pt idx="85274">
                  <c:v>-199.91449999999998</c:v>
                </c:pt>
                <c:pt idx="85275">
                  <c:v>-199.91249999999997</c:v>
                </c:pt>
                <c:pt idx="85276">
                  <c:v>-199.91049999999998</c:v>
                </c:pt>
                <c:pt idx="85277">
                  <c:v>-199.90849999999998</c:v>
                </c:pt>
                <c:pt idx="85278">
                  <c:v>-199.90649999999997</c:v>
                </c:pt>
                <c:pt idx="85279">
                  <c:v>-199.90449999999998</c:v>
                </c:pt>
                <c:pt idx="85280">
                  <c:v>-199.90249999999997</c:v>
                </c:pt>
                <c:pt idx="85281">
                  <c:v>-199.90049999999997</c:v>
                </c:pt>
                <c:pt idx="85282">
                  <c:v>-199.89849999999998</c:v>
                </c:pt>
                <c:pt idx="85283">
                  <c:v>-199.89649999999997</c:v>
                </c:pt>
                <c:pt idx="85284">
                  <c:v>-199.89449999999997</c:v>
                </c:pt>
                <c:pt idx="85285">
                  <c:v>-199.89249999999998</c:v>
                </c:pt>
                <c:pt idx="85286">
                  <c:v>-199.89049999999997</c:v>
                </c:pt>
                <c:pt idx="85287">
                  <c:v>-199.88849999999996</c:v>
                </c:pt>
                <c:pt idx="85288">
                  <c:v>-199.88649999999998</c:v>
                </c:pt>
                <c:pt idx="85289">
                  <c:v>-199.88449999999997</c:v>
                </c:pt>
                <c:pt idx="85290">
                  <c:v>-199.88249999999996</c:v>
                </c:pt>
                <c:pt idx="85291">
                  <c:v>-199.88049999999998</c:v>
                </c:pt>
                <c:pt idx="85292">
                  <c:v>-199.87849999999997</c:v>
                </c:pt>
                <c:pt idx="85293">
                  <c:v>-199.87649999999996</c:v>
                </c:pt>
                <c:pt idx="85294">
                  <c:v>-199.87449999999998</c:v>
                </c:pt>
                <c:pt idx="85295">
                  <c:v>-199.87249999999997</c:v>
                </c:pt>
                <c:pt idx="85296">
                  <c:v>-199.87049999999996</c:v>
                </c:pt>
                <c:pt idx="85297">
                  <c:v>-199.86849999999998</c:v>
                </c:pt>
                <c:pt idx="85298">
                  <c:v>-199.86649999999997</c:v>
                </c:pt>
                <c:pt idx="85299">
                  <c:v>-199.86449999999996</c:v>
                </c:pt>
                <c:pt idx="85300">
                  <c:v>-199.86249999999998</c:v>
                </c:pt>
                <c:pt idx="85301">
                  <c:v>-199.86049999999997</c:v>
                </c:pt>
                <c:pt idx="85302">
                  <c:v>-199.85849999999996</c:v>
                </c:pt>
                <c:pt idx="85303">
                  <c:v>-199.85649999999998</c:v>
                </c:pt>
                <c:pt idx="85304">
                  <c:v>-199.85449999999997</c:v>
                </c:pt>
                <c:pt idx="85305">
                  <c:v>-199.85249999999996</c:v>
                </c:pt>
                <c:pt idx="85306">
                  <c:v>-199.85049999999998</c:v>
                </c:pt>
                <c:pt idx="85307">
                  <c:v>-199.84849999999997</c:v>
                </c:pt>
                <c:pt idx="85308">
                  <c:v>-199.84649999999996</c:v>
                </c:pt>
                <c:pt idx="85309">
                  <c:v>-199.84449999999998</c:v>
                </c:pt>
                <c:pt idx="85310">
                  <c:v>-199.84249999999997</c:v>
                </c:pt>
                <c:pt idx="85311">
                  <c:v>-199.84049999999996</c:v>
                </c:pt>
                <c:pt idx="85312">
                  <c:v>-199.83849999999998</c:v>
                </c:pt>
                <c:pt idx="85313">
                  <c:v>-199.83649999999997</c:v>
                </c:pt>
                <c:pt idx="85314">
                  <c:v>-199.83449999999999</c:v>
                </c:pt>
                <c:pt idx="85315">
                  <c:v>-199.83249999999998</c:v>
                </c:pt>
                <c:pt idx="85316">
                  <c:v>-199.83049999999997</c:v>
                </c:pt>
                <c:pt idx="85317">
                  <c:v>-199.82849999999999</c:v>
                </c:pt>
                <c:pt idx="85318">
                  <c:v>-199.82649999999998</c:v>
                </c:pt>
                <c:pt idx="85319">
                  <c:v>-199.82449999999997</c:v>
                </c:pt>
                <c:pt idx="85320">
                  <c:v>-199.82249999999999</c:v>
                </c:pt>
                <c:pt idx="85321">
                  <c:v>-199.82049999999998</c:v>
                </c:pt>
                <c:pt idx="85322">
                  <c:v>-199.81849999999997</c:v>
                </c:pt>
                <c:pt idx="85323">
                  <c:v>-199.81649999999999</c:v>
                </c:pt>
                <c:pt idx="85324">
                  <c:v>-199.81449999999998</c:v>
                </c:pt>
                <c:pt idx="85325">
                  <c:v>-199.81249999999997</c:v>
                </c:pt>
                <c:pt idx="85326">
                  <c:v>-199.81049999999999</c:v>
                </c:pt>
                <c:pt idx="85327">
                  <c:v>-199.80849999999998</c:v>
                </c:pt>
                <c:pt idx="85328">
                  <c:v>-199.80649999999997</c:v>
                </c:pt>
                <c:pt idx="85329">
                  <c:v>-199.80449999999999</c:v>
                </c:pt>
                <c:pt idx="85330">
                  <c:v>-199.80249999999998</c:v>
                </c:pt>
                <c:pt idx="85331">
                  <c:v>-199.80049999999997</c:v>
                </c:pt>
                <c:pt idx="85332">
                  <c:v>-199.79849999999999</c:v>
                </c:pt>
                <c:pt idx="85333">
                  <c:v>-199.79649999999998</c:v>
                </c:pt>
                <c:pt idx="85334">
                  <c:v>-199.79449999999997</c:v>
                </c:pt>
                <c:pt idx="85335">
                  <c:v>-199.79249999999999</c:v>
                </c:pt>
                <c:pt idx="85336">
                  <c:v>-199.79049999999998</c:v>
                </c:pt>
                <c:pt idx="85337">
                  <c:v>-199.78849999999997</c:v>
                </c:pt>
                <c:pt idx="85338">
                  <c:v>-199.78649999999999</c:v>
                </c:pt>
                <c:pt idx="85339">
                  <c:v>-199.78449999999998</c:v>
                </c:pt>
                <c:pt idx="85340">
                  <c:v>-199.78249999999997</c:v>
                </c:pt>
                <c:pt idx="85341">
                  <c:v>-199.78049999999999</c:v>
                </c:pt>
                <c:pt idx="85342">
                  <c:v>-199.77849999999998</c:v>
                </c:pt>
                <c:pt idx="85343">
                  <c:v>-199.77649999999997</c:v>
                </c:pt>
                <c:pt idx="85344">
                  <c:v>-199.77449999999999</c:v>
                </c:pt>
                <c:pt idx="85345">
                  <c:v>-199.77249999999998</c:v>
                </c:pt>
                <c:pt idx="85346">
                  <c:v>-199.77049999999997</c:v>
                </c:pt>
                <c:pt idx="85347">
                  <c:v>-199.76849999999999</c:v>
                </c:pt>
                <c:pt idx="85348">
                  <c:v>-199.76649999999998</c:v>
                </c:pt>
                <c:pt idx="85349">
                  <c:v>-199.76449999999997</c:v>
                </c:pt>
                <c:pt idx="85350">
                  <c:v>-199.76249999999999</c:v>
                </c:pt>
                <c:pt idx="85351">
                  <c:v>-199.76049999999998</c:v>
                </c:pt>
                <c:pt idx="85352">
                  <c:v>-199.75849999999997</c:v>
                </c:pt>
                <c:pt idx="85353">
                  <c:v>-199.75649999999999</c:v>
                </c:pt>
                <c:pt idx="85354">
                  <c:v>-199.75449999999998</c:v>
                </c:pt>
                <c:pt idx="85355">
                  <c:v>-199.75249999999997</c:v>
                </c:pt>
                <c:pt idx="85356">
                  <c:v>-199.75049999999999</c:v>
                </c:pt>
                <c:pt idx="85357">
                  <c:v>-199.74849999999998</c:v>
                </c:pt>
                <c:pt idx="85358">
                  <c:v>-199.74649999999997</c:v>
                </c:pt>
                <c:pt idx="85359">
                  <c:v>-199.74449999999999</c:v>
                </c:pt>
                <c:pt idx="85360">
                  <c:v>-199.74249999999998</c:v>
                </c:pt>
                <c:pt idx="85361">
                  <c:v>-199.74049999999997</c:v>
                </c:pt>
                <c:pt idx="85362">
                  <c:v>-199.73849999999999</c:v>
                </c:pt>
                <c:pt idx="85363">
                  <c:v>-199.73649999999998</c:v>
                </c:pt>
                <c:pt idx="85364">
                  <c:v>-199.73449999999997</c:v>
                </c:pt>
                <c:pt idx="85365">
                  <c:v>-199.73249999999999</c:v>
                </c:pt>
                <c:pt idx="85366">
                  <c:v>-199.73049999999998</c:v>
                </c:pt>
                <c:pt idx="85367">
                  <c:v>-199.72849999999997</c:v>
                </c:pt>
                <c:pt idx="85368">
                  <c:v>-199.72649999999999</c:v>
                </c:pt>
                <c:pt idx="85369">
                  <c:v>-199.72449999999998</c:v>
                </c:pt>
                <c:pt idx="85370">
                  <c:v>-199.72249999999997</c:v>
                </c:pt>
                <c:pt idx="85371">
                  <c:v>-199.72049999999999</c:v>
                </c:pt>
                <c:pt idx="85372">
                  <c:v>-199.71849999999998</c:v>
                </c:pt>
                <c:pt idx="85373">
                  <c:v>-199.71649999999997</c:v>
                </c:pt>
                <c:pt idx="85374">
                  <c:v>-199.71449999999999</c:v>
                </c:pt>
                <c:pt idx="85375">
                  <c:v>-199.71249999999998</c:v>
                </c:pt>
                <c:pt idx="85376">
                  <c:v>-199.71049999999997</c:v>
                </c:pt>
                <c:pt idx="85377">
                  <c:v>-199.70849999999999</c:v>
                </c:pt>
                <c:pt idx="85378">
                  <c:v>-199.70649999999998</c:v>
                </c:pt>
                <c:pt idx="85379">
                  <c:v>-199.70449999999997</c:v>
                </c:pt>
                <c:pt idx="85380">
                  <c:v>-199.70249999999999</c:v>
                </c:pt>
                <c:pt idx="85381">
                  <c:v>-199.70049999999998</c:v>
                </c:pt>
                <c:pt idx="85382">
                  <c:v>-199.69849999999997</c:v>
                </c:pt>
                <c:pt idx="85383">
                  <c:v>-199.69649999999999</c:v>
                </c:pt>
                <c:pt idx="85384">
                  <c:v>-199.69449999999998</c:v>
                </c:pt>
                <c:pt idx="85385">
                  <c:v>-199.69249999999997</c:v>
                </c:pt>
                <c:pt idx="85386">
                  <c:v>-199.69049999999999</c:v>
                </c:pt>
                <c:pt idx="85387">
                  <c:v>-199.68849999999998</c:v>
                </c:pt>
                <c:pt idx="85388">
                  <c:v>-199.68649999999997</c:v>
                </c:pt>
                <c:pt idx="85389">
                  <c:v>-199.68449999999999</c:v>
                </c:pt>
                <c:pt idx="85390">
                  <c:v>-199.68249999999998</c:v>
                </c:pt>
                <c:pt idx="85391">
                  <c:v>-199.68049999999997</c:v>
                </c:pt>
                <c:pt idx="85392">
                  <c:v>-199.67849999999999</c:v>
                </c:pt>
                <c:pt idx="85393">
                  <c:v>-199.67649999999998</c:v>
                </c:pt>
                <c:pt idx="85394">
                  <c:v>-199.67449999999997</c:v>
                </c:pt>
                <c:pt idx="85395">
                  <c:v>-199.67249999999999</c:v>
                </c:pt>
                <c:pt idx="85396">
                  <c:v>-199.67049999999998</c:v>
                </c:pt>
                <c:pt idx="85397">
                  <c:v>-199.66849999999997</c:v>
                </c:pt>
                <c:pt idx="85398">
                  <c:v>-199.66649999999998</c:v>
                </c:pt>
                <c:pt idx="85399">
                  <c:v>-199.66449999999998</c:v>
                </c:pt>
                <c:pt idx="85400">
                  <c:v>-199.66249999999997</c:v>
                </c:pt>
                <c:pt idx="85401">
                  <c:v>-199.66049999999998</c:v>
                </c:pt>
                <c:pt idx="85402">
                  <c:v>-199.65849999999998</c:v>
                </c:pt>
                <c:pt idx="85403">
                  <c:v>-199.65649999999997</c:v>
                </c:pt>
                <c:pt idx="85404">
                  <c:v>-199.65449999999998</c:v>
                </c:pt>
                <c:pt idx="85405">
                  <c:v>-199.65249999999997</c:v>
                </c:pt>
                <c:pt idx="85406">
                  <c:v>-199.65049999999997</c:v>
                </c:pt>
                <c:pt idx="85407">
                  <c:v>-199.64849999999998</c:v>
                </c:pt>
                <c:pt idx="85408">
                  <c:v>-199.64649999999997</c:v>
                </c:pt>
                <c:pt idx="85409">
                  <c:v>-199.64449999999997</c:v>
                </c:pt>
                <c:pt idx="85410">
                  <c:v>-199.64249999999998</c:v>
                </c:pt>
                <c:pt idx="85411">
                  <c:v>-199.64049999999997</c:v>
                </c:pt>
                <c:pt idx="85412">
                  <c:v>-199.63849999999996</c:v>
                </c:pt>
                <c:pt idx="85413">
                  <c:v>-199.63649999999998</c:v>
                </c:pt>
                <c:pt idx="85414">
                  <c:v>-199.63449999999997</c:v>
                </c:pt>
                <c:pt idx="85415">
                  <c:v>-199.63249999999996</c:v>
                </c:pt>
                <c:pt idx="85416">
                  <c:v>-199.63049999999998</c:v>
                </c:pt>
                <c:pt idx="85417">
                  <c:v>-199.62849999999997</c:v>
                </c:pt>
                <c:pt idx="85418">
                  <c:v>-199.62649999999996</c:v>
                </c:pt>
                <c:pt idx="85419">
                  <c:v>-199.62449999999998</c:v>
                </c:pt>
                <c:pt idx="85420">
                  <c:v>-199.62249999999997</c:v>
                </c:pt>
                <c:pt idx="85421">
                  <c:v>-199.62049999999996</c:v>
                </c:pt>
                <c:pt idx="85422">
                  <c:v>-199.61849999999998</c:v>
                </c:pt>
                <c:pt idx="85423">
                  <c:v>-199.61649999999997</c:v>
                </c:pt>
                <c:pt idx="85424">
                  <c:v>-199.61449999999996</c:v>
                </c:pt>
                <c:pt idx="85425">
                  <c:v>-199.61249999999998</c:v>
                </c:pt>
                <c:pt idx="85426">
                  <c:v>-199.61049999999997</c:v>
                </c:pt>
                <c:pt idx="85427">
                  <c:v>-199.60849999999996</c:v>
                </c:pt>
                <c:pt idx="85428">
                  <c:v>-199.60649999999998</c:v>
                </c:pt>
                <c:pt idx="85429">
                  <c:v>-199.60449999999997</c:v>
                </c:pt>
                <c:pt idx="85430">
                  <c:v>-199.60249999999996</c:v>
                </c:pt>
                <c:pt idx="85431">
                  <c:v>-199.60049999999998</c:v>
                </c:pt>
                <c:pt idx="85432">
                  <c:v>-199.59849999999997</c:v>
                </c:pt>
                <c:pt idx="85433">
                  <c:v>-199.59649999999996</c:v>
                </c:pt>
                <c:pt idx="85434">
                  <c:v>-199.59449999999998</c:v>
                </c:pt>
                <c:pt idx="85435">
                  <c:v>-199.59249999999997</c:v>
                </c:pt>
                <c:pt idx="85436">
                  <c:v>-199.59049999999996</c:v>
                </c:pt>
                <c:pt idx="85437">
                  <c:v>-199.58849999999998</c:v>
                </c:pt>
                <c:pt idx="85438">
                  <c:v>-199.58649999999997</c:v>
                </c:pt>
                <c:pt idx="85439">
                  <c:v>-199.58449999999999</c:v>
                </c:pt>
                <c:pt idx="85440">
                  <c:v>-199.58249999999998</c:v>
                </c:pt>
                <c:pt idx="85441">
                  <c:v>-199.58049999999997</c:v>
                </c:pt>
                <c:pt idx="85442">
                  <c:v>-199.57849999999999</c:v>
                </c:pt>
                <c:pt idx="85443">
                  <c:v>-199.57649999999998</c:v>
                </c:pt>
                <c:pt idx="85444">
                  <c:v>-199.57449999999997</c:v>
                </c:pt>
                <c:pt idx="85445">
                  <c:v>-199.57249999999999</c:v>
                </c:pt>
                <c:pt idx="85446">
                  <c:v>-199.57049999999998</c:v>
                </c:pt>
                <c:pt idx="85447">
                  <c:v>-199.56849999999997</c:v>
                </c:pt>
                <c:pt idx="85448">
                  <c:v>-199.56649999999999</c:v>
                </c:pt>
                <c:pt idx="85449">
                  <c:v>-199.56449999999998</c:v>
                </c:pt>
                <c:pt idx="85450">
                  <c:v>-199.56249999999997</c:v>
                </c:pt>
                <c:pt idx="85451">
                  <c:v>-199.56049999999999</c:v>
                </c:pt>
                <c:pt idx="85452">
                  <c:v>-199.55849999999998</c:v>
                </c:pt>
                <c:pt idx="85453">
                  <c:v>-199.55649999999997</c:v>
                </c:pt>
                <c:pt idx="85454">
                  <c:v>-199.55449999999999</c:v>
                </c:pt>
                <c:pt idx="85455">
                  <c:v>-199.55249999999998</c:v>
                </c:pt>
                <c:pt idx="85456">
                  <c:v>-199.55049999999997</c:v>
                </c:pt>
                <c:pt idx="85457">
                  <c:v>-199.54849999999999</c:v>
                </c:pt>
                <c:pt idx="85458">
                  <c:v>-199.54649999999998</c:v>
                </c:pt>
                <c:pt idx="85459">
                  <c:v>-199.54449999999997</c:v>
                </c:pt>
                <c:pt idx="85460">
                  <c:v>-199.54249999999999</c:v>
                </c:pt>
                <c:pt idx="85461">
                  <c:v>-199.54049999999998</c:v>
                </c:pt>
                <c:pt idx="85462">
                  <c:v>-199.53849999999997</c:v>
                </c:pt>
                <c:pt idx="85463">
                  <c:v>-199.53649999999999</c:v>
                </c:pt>
                <c:pt idx="85464">
                  <c:v>-199.53449999999998</c:v>
                </c:pt>
                <c:pt idx="85465">
                  <c:v>-199.53249999999997</c:v>
                </c:pt>
                <c:pt idx="85466">
                  <c:v>-199.53049999999999</c:v>
                </c:pt>
                <c:pt idx="85467">
                  <c:v>-199.52849999999998</c:v>
                </c:pt>
                <c:pt idx="85468">
                  <c:v>-199.52649999999997</c:v>
                </c:pt>
                <c:pt idx="85469">
                  <c:v>-199.52449999999999</c:v>
                </c:pt>
                <c:pt idx="85470">
                  <c:v>-199.52249999999998</c:v>
                </c:pt>
                <c:pt idx="85471">
                  <c:v>-199.52049999999997</c:v>
                </c:pt>
                <c:pt idx="85472">
                  <c:v>-199.51849999999999</c:v>
                </c:pt>
                <c:pt idx="85473">
                  <c:v>-199.51649999999998</c:v>
                </c:pt>
                <c:pt idx="85474">
                  <c:v>-199.51449999999997</c:v>
                </c:pt>
                <c:pt idx="85475">
                  <c:v>-199.51249999999999</c:v>
                </c:pt>
                <c:pt idx="85476">
                  <c:v>-199.51049999999998</c:v>
                </c:pt>
                <c:pt idx="85477">
                  <c:v>-199.50849999999997</c:v>
                </c:pt>
                <c:pt idx="85478">
                  <c:v>-199.50649999999999</c:v>
                </c:pt>
                <c:pt idx="85479">
                  <c:v>-199.50449999999998</c:v>
                </c:pt>
                <c:pt idx="85480">
                  <c:v>-199.50249999999997</c:v>
                </c:pt>
                <c:pt idx="85481">
                  <c:v>-199.50049999999999</c:v>
                </c:pt>
                <c:pt idx="85482">
                  <c:v>-199.49849999999998</c:v>
                </c:pt>
                <c:pt idx="85483">
                  <c:v>-199.49649999999997</c:v>
                </c:pt>
                <c:pt idx="85484">
                  <c:v>-199.49449999999999</c:v>
                </c:pt>
                <c:pt idx="85485">
                  <c:v>-199.49249999999998</c:v>
                </c:pt>
                <c:pt idx="85486">
                  <c:v>-199.49049999999997</c:v>
                </c:pt>
                <c:pt idx="85487">
                  <c:v>-199.48849999999999</c:v>
                </c:pt>
                <c:pt idx="85488">
                  <c:v>-199.48649999999998</c:v>
                </c:pt>
                <c:pt idx="85489">
                  <c:v>-199.48449999999997</c:v>
                </c:pt>
                <c:pt idx="85490">
                  <c:v>-199.48249999999999</c:v>
                </c:pt>
                <c:pt idx="85491">
                  <c:v>-199.48049999999998</c:v>
                </c:pt>
                <c:pt idx="85492">
                  <c:v>-199.47849999999997</c:v>
                </c:pt>
                <c:pt idx="85493">
                  <c:v>-199.47649999999999</c:v>
                </c:pt>
                <c:pt idx="85494">
                  <c:v>-199.47449999999998</c:v>
                </c:pt>
                <c:pt idx="85495">
                  <c:v>-199.47249999999997</c:v>
                </c:pt>
                <c:pt idx="85496">
                  <c:v>-199.47049999999999</c:v>
                </c:pt>
                <c:pt idx="85497">
                  <c:v>-199.46849999999998</c:v>
                </c:pt>
                <c:pt idx="85498">
                  <c:v>-199.46649999999997</c:v>
                </c:pt>
                <c:pt idx="85499">
                  <c:v>-199.46449999999999</c:v>
                </c:pt>
                <c:pt idx="85500">
                  <c:v>-199.46249999999998</c:v>
                </c:pt>
                <c:pt idx="85501">
                  <c:v>-199.46049999999997</c:v>
                </c:pt>
                <c:pt idx="85502">
                  <c:v>-199.45849999999999</c:v>
                </c:pt>
                <c:pt idx="85503">
                  <c:v>-199.45649999999998</c:v>
                </c:pt>
                <c:pt idx="85504">
                  <c:v>-199.45449999999997</c:v>
                </c:pt>
                <c:pt idx="85505">
                  <c:v>-199.45249999999999</c:v>
                </c:pt>
                <c:pt idx="85506">
                  <c:v>-199.45049999999998</c:v>
                </c:pt>
                <c:pt idx="85507">
                  <c:v>-199.44849999999997</c:v>
                </c:pt>
                <c:pt idx="85508">
                  <c:v>-199.44649999999999</c:v>
                </c:pt>
                <c:pt idx="85509">
                  <c:v>-199.44449999999998</c:v>
                </c:pt>
                <c:pt idx="85510">
                  <c:v>-199.44249999999997</c:v>
                </c:pt>
                <c:pt idx="85511">
                  <c:v>-199.44049999999999</c:v>
                </c:pt>
                <c:pt idx="85512">
                  <c:v>-199.43849999999998</c:v>
                </c:pt>
                <c:pt idx="85513">
                  <c:v>-199.43649999999997</c:v>
                </c:pt>
                <c:pt idx="85514">
                  <c:v>-199.43449999999999</c:v>
                </c:pt>
                <c:pt idx="85515">
                  <c:v>-199.43249999999998</c:v>
                </c:pt>
                <c:pt idx="85516">
                  <c:v>-199.43049999999997</c:v>
                </c:pt>
                <c:pt idx="85517">
                  <c:v>-199.42849999999999</c:v>
                </c:pt>
                <c:pt idx="85518">
                  <c:v>-199.42649999999998</c:v>
                </c:pt>
                <c:pt idx="85519">
                  <c:v>-199.42449999999997</c:v>
                </c:pt>
                <c:pt idx="85520">
                  <c:v>-199.42249999999999</c:v>
                </c:pt>
                <c:pt idx="85521">
                  <c:v>-199.42049999999998</c:v>
                </c:pt>
                <c:pt idx="85522">
                  <c:v>-199.41849999999997</c:v>
                </c:pt>
                <c:pt idx="85523">
                  <c:v>-199.41649999999998</c:v>
                </c:pt>
                <c:pt idx="85524">
                  <c:v>-199.41449999999998</c:v>
                </c:pt>
                <c:pt idx="85525">
                  <c:v>-199.41249999999997</c:v>
                </c:pt>
                <c:pt idx="85526">
                  <c:v>-199.41049999999998</c:v>
                </c:pt>
                <c:pt idx="85527">
                  <c:v>-199.40849999999998</c:v>
                </c:pt>
                <c:pt idx="85528">
                  <c:v>-199.40649999999997</c:v>
                </c:pt>
                <c:pt idx="85529">
                  <c:v>-199.40449999999998</c:v>
                </c:pt>
                <c:pt idx="85530">
                  <c:v>-199.40249999999997</c:v>
                </c:pt>
                <c:pt idx="85531">
                  <c:v>-199.40049999999997</c:v>
                </c:pt>
                <c:pt idx="85532">
                  <c:v>-199.39849999999998</c:v>
                </c:pt>
                <c:pt idx="85533">
                  <c:v>-199.39649999999997</c:v>
                </c:pt>
                <c:pt idx="85534">
                  <c:v>-199.39449999999997</c:v>
                </c:pt>
                <c:pt idx="85535">
                  <c:v>-199.39249999999998</c:v>
                </c:pt>
                <c:pt idx="85536">
                  <c:v>-199.39049999999997</c:v>
                </c:pt>
                <c:pt idx="85537">
                  <c:v>-199.38849999999996</c:v>
                </c:pt>
                <c:pt idx="85538">
                  <c:v>-199.38649999999998</c:v>
                </c:pt>
                <c:pt idx="85539">
                  <c:v>-199.38449999999997</c:v>
                </c:pt>
                <c:pt idx="85540">
                  <c:v>-199.38249999999996</c:v>
                </c:pt>
                <c:pt idx="85541">
                  <c:v>-199.38049999999998</c:v>
                </c:pt>
                <c:pt idx="85542">
                  <c:v>-199.37849999999997</c:v>
                </c:pt>
                <c:pt idx="85543">
                  <c:v>-199.37649999999996</c:v>
                </c:pt>
                <c:pt idx="85544">
                  <c:v>-199.37449999999998</c:v>
                </c:pt>
                <c:pt idx="85545">
                  <c:v>-199.37249999999997</c:v>
                </c:pt>
                <c:pt idx="85546">
                  <c:v>-199.37049999999996</c:v>
                </c:pt>
                <c:pt idx="85547">
                  <c:v>-199.36849999999998</c:v>
                </c:pt>
                <c:pt idx="85548">
                  <c:v>-199.36649999999997</c:v>
                </c:pt>
                <c:pt idx="85549">
                  <c:v>-199.36449999999996</c:v>
                </c:pt>
                <c:pt idx="85550">
                  <c:v>-199.36249999999998</c:v>
                </c:pt>
                <c:pt idx="85551">
                  <c:v>-199.36049999999997</c:v>
                </c:pt>
                <c:pt idx="85552">
                  <c:v>-199.35849999999996</c:v>
                </c:pt>
                <c:pt idx="85553">
                  <c:v>-199.35649999999998</c:v>
                </c:pt>
                <c:pt idx="85554">
                  <c:v>-199.35449999999997</c:v>
                </c:pt>
                <c:pt idx="85555">
                  <c:v>-199.35249999999996</c:v>
                </c:pt>
                <c:pt idx="85556">
                  <c:v>-199.35049999999998</c:v>
                </c:pt>
                <c:pt idx="85557">
                  <c:v>-199.34849999999997</c:v>
                </c:pt>
                <c:pt idx="85558">
                  <c:v>-199.34649999999996</c:v>
                </c:pt>
                <c:pt idx="85559">
                  <c:v>-199.34449999999998</c:v>
                </c:pt>
                <c:pt idx="85560">
                  <c:v>-199.34249999999997</c:v>
                </c:pt>
                <c:pt idx="85561">
                  <c:v>-199.34049999999996</c:v>
                </c:pt>
                <c:pt idx="85562">
                  <c:v>-199.33849999999998</c:v>
                </c:pt>
                <c:pt idx="85563">
                  <c:v>-199.33649999999997</c:v>
                </c:pt>
                <c:pt idx="85564">
                  <c:v>-199.33449999999999</c:v>
                </c:pt>
                <c:pt idx="85565">
                  <c:v>-199.33249999999998</c:v>
                </c:pt>
                <c:pt idx="85566">
                  <c:v>-199.33049999999997</c:v>
                </c:pt>
                <c:pt idx="85567">
                  <c:v>-199.32849999999999</c:v>
                </c:pt>
                <c:pt idx="85568">
                  <c:v>-199.32649999999998</c:v>
                </c:pt>
                <c:pt idx="85569">
                  <c:v>-199.32449999999997</c:v>
                </c:pt>
                <c:pt idx="85570">
                  <c:v>-199.32249999999999</c:v>
                </c:pt>
                <c:pt idx="85571">
                  <c:v>-199.32049999999998</c:v>
                </c:pt>
                <c:pt idx="85572">
                  <c:v>-199.31849999999997</c:v>
                </c:pt>
                <c:pt idx="85573">
                  <c:v>-199.31649999999999</c:v>
                </c:pt>
                <c:pt idx="85574">
                  <c:v>-199.31449999999998</c:v>
                </c:pt>
                <c:pt idx="85575">
                  <c:v>-199.31249999999997</c:v>
                </c:pt>
                <c:pt idx="85576">
                  <c:v>-199.31049999999999</c:v>
                </c:pt>
                <c:pt idx="85577">
                  <c:v>-199.30849999999998</c:v>
                </c:pt>
                <c:pt idx="85578">
                  <c:v>-199.30649999999997</c:v>
                </c:pt>
                <c:pt idx="85579">
                  <c:v>-199.30449999999999</c:v>
                </c:pt>
                <c:pt idx="85580">
                  <c:v>-199.30249999999998</c:v>
                </c:pt>
                <c:pt idx="85581">
                  <c:v>-199.30049999999997</c:v>
                </c:pt>
                <c:pt idx="85582">
                  <c:v>-199.29849999999999</c:v>
                </c:pt>
                <c:pt idx="85583">
                  <c:v>-199.29649999999998</c:v>
                </c:pt>
                <c:pt idx="85584">
                  <c:v>-199.29449999999997</c:v>
                </c:pt>
                <c:pt idx="85585">
                  <c:v>-199.29249999999999</c:v>
                </c:pt>
                <c:pt idx="85586">
                  <c:v>-199.29049999999998</c:v>
                </c:pt>
                <c:pt idx="85587">
                  <c:v>-199.28849999999997</c:v>
                </c:pt>
                <c:pt idx="85588">
                  <c:v>-199.28649999999999</c:v>
                </c:pt>
                <c:pt idx="85589">
                  <c:v>-199.28449999999998</c:v>
                </c:pt>
                <c:pt idx="85590">
                  <c:v>-199.28249999999997</c:v>
                </c:pt>
                <c:pt idx="85591">
                  <c:v>-199.28049999999999</c:v>
                </c:pt>
                <c:pt idx="85592">
                  <c:v>-199.27849999999998</c:v>
                </c:pt>
                <c:pt idx="85593">
                  <c:v>-199.27649999999997</c:v>
                </c:pt>
                <c:pt idx="85594">
                  <c:v>-199.27449999999999</c:v>
                </c:pt>
                <c:pt idx="85595">
                  <c:v>-199.27249999999998</c:v>
                </c:pt>
                <c:pt idx="85596">
                  <c:v>-199.27049999999997</c:v>
                </c:pt>
                <c:pt idx="85597">
                  <c:v>-199.26849999999999</c:v>
                </c:pt>
                <c:pt idx="85598">
                  <c:v>-199.26649999999998</c:v>
                </c:pt>
                <c:pt idx="85599">
                  <c:v>-199.26449999999997</c:v>
                </c:pt>
                <c:pt idx="85600">
                  <c:v>-199.26249999999999</c:v>
                </c:pt>
                <c:pt idx="85601">
                  <c:v>-199.26049999999998</c:v>
                </c:pt>
                <c:pt idx="85602">
                  <c:v>-199.25849999999997</c:v>
                </c:pt>
                <c:pt idx="85603">
                  <c:v>-199.25649999999999</c:v>
                </c:pt>
                <c:pt idx="85604">
                  <c:v>-199.25449999999998</c:v>
                </c:pt>
                <c:pt idx="85605">
                  <c:v>-199.25249999999997</c:v>
                </c:pt>
                <c:pt idx="85606">
                  <c:v>-199.25049999999999</c:v>
                </c:pt>
                <c:pt idx="85607">
                  <c:v>-199.24849999999998</c:v>
                </c:pt>
                <c:pt idx="85608">
                  <c:v>-199.24649999999997</c:v>
                </c:pt>
                <c:pt idx="85609">
                  <c:v>-199.24449999999999</c:v>
                </c:pt>
                <c:pt idx="85610">
                  <c:v>-199.24249999999998</c:v>
                </c:pt>
                <c:pt idx="85611">
                  <c:v>-199.24049999999997</c:v>
                </c:pt>
                <c:pt idx="85612">
                  <c:v>-199.23849999999999</c:v>
                </c:pt>
                <c:pt idx="85613">
                  <c:v>-199.23649999999998</c:v>
                </c:pt>
                <c:pt idx="85614">
                  <c:v>-199.23449999999997</c:v>
                </c:pt>
                <c:pt idx="85615">
                  <c:v>-199.23249999999999</c:v>
                </c:pt>
                <c:pt idx="85616">
                  <c:v>-199.23049999999998</c:v>
                </c:pt>
                <c:pt idx="85617">
                  <c:v>-199.22849999999997</c:v>
                </c:pt>
                <c:pt idx="85618">
                  <c:v>-199.22649999999999</c:v>
                </c:pt>
                <c:pt idx="85619">
                  <c:v>-199.22449999999998</c:v>
                </c:pt>
                <c:pt idx="85620">
                  <c:v>-199.22249999999997</c:v>
                </c:pt>
                <c:pt idx="85621">
                  <c:v>-199.22049999999999</c:v>
                </c:pt>
                <c:pt idx="85622">
                  <c:v>-199.21849999999998</c:v>
                </c:pt>
                <c:pt idx="85623">
                  <c:v>-199.21649999999997</c:v>
                </c:pt>
                <c:pt idx="85624">
                  <c:v>-199.21449999999999</c:v>
                </c:pt>
                <c:pt idx="85625">
                  <c:v>-199.21249999999998</c:v>
                </c:pt>
                <c:pt idx="85626">
                  <c:v>-199.21049999999997</c:v>
                </c:pt>
                <c:pt idx="85627">
                  <c:v>-199.20849999999999</c:v>
                </c:pt>
                <c:pt idx="85628">
                  <c:v>-199.20649999999998</c:v>
                </c:pt>
                <c:pt idx="85629">
                  <c:v>-199.20449999999997</c:v>
                </c:pt>
                <c:pt idx="85630">
                  <c:v>-199.20249999999999</c:v>
                </c:pt>
                <c:pt idx="85631">
                  <c:v>-199.20049999999998</c:v>
                </c:pt>
                <c:pt idx="85632">
                  <c:v>-199.19849999999997</c:v>
                </c:pt>
                <c:pt idx="85633">
                  <c:v>-199.19649999999999</c:v>
                </c:pt>
                <c:pt idx="85634">
                  <c:v>-199.19449999999998</c:v>
                </c:pt>
                <c:pt idx="85635">
                  <c:v>-199.19249999999997</c:v>
                </c:pt>
                <c:pt idx="85636">
                  <c:v>-199.19049999999999</c:v>
                </c:pt>
                <c:pt idx="85637">
                  <c:v>-199.18849999999998</c:v>
                </c:pt>
                <c:pt idx="85638">
                  <c:v>-199.18649999999997</c:v>
                </c:pt>
                <c:pt idx="85639">
                  <c:v>-199.18449999999999</c:v>
                </c:pt>
                <c:pt idx="85640">
                  <c:v>-199.18249999999998</c:v>
                </c:pt>
                <c:pt idx="85641">
                  <c:v>-199.18049999999997</c:v>
                </c:pt>
                <c:pt idx="85642">
                  <c:v>-199.17849999999999</c:v>
                </c:pt>
                <c:pt idx="85643">
                  <c:v>-199.17649999999998</c:v>
                </c:pt>
                <c:pt idx="85644">
                  <c:v>-199.17449999999997</c:v>
                </c:pt>
                <c:pt idx="85645">
                  <c:v>-199.17249999999999</c:v>
                </c:pt>
                <c:pt idx="85646">
                  <c:v>-199.17049999999998</c:v>
                </c:pt>
                <c:pt idx="85647">
                  <c:v>-199.16849999999997</c:v>
                </c:pt>
                <c:pt idx="85648">
                  <c:v>-199.16649999999998</c:v>
                </c:pt>
                <c:pt idx="85649">
                  <c:v>-199.16449999999998</c:v>
                </c:pt>
                <c:pt idx="85650">
                  <c:v>-199.16249999999997</c:v>
                </c:pt>
                <c:pt idx="85651">
                  <c:v>-199.16049999999998</c:v>
                </c:pt>
                <c:pt idx="85652">
                  <c:v>-199.15849999999998</c:v>
                </c:pt>
                <c:pt idx="85653">
                  <c:v>-199.15649999999997</c:v>
                </c:pt>
                <c:pt idx="85654">
                  <c:v>-199.15449999999998</c:v>
                </c:pt>
                <c:pt idx="85655">
                  <c:v>-199.15249999999997</c:v>
                </c:pt>
                <c:pt idx="85656">
                  <c:v>-199.15049999999997</c:v>
                </c:pt>
                <c:pt idx="85657">
                  <c:v>-199.14849999999998</c:v>
                </c:pt>
                <c:pt idx="85658">
                  <c:v>-199.14649999999997</c:v>
                </c:pt>
                <c:pt idx="85659">
                  <c:v>-199.14449999999997</c:v>
                </c:pt>
                <c:pt idx="85660">
                  <c:v>-199.14249999999998</c:v>
                </c:pt>
                <c:pt idx="85661">
                  <c:v>-199.14049999999997</c:v>
                </c:pt>
                <c:pt idx="85662">
                  <c:v>-199.13849999999996</c:v>
                </c:pt>
                <c:pt idx="85663">
                  <c:v>-199.13649999999998</c:v>
                </c:pt>
                <c:pt idx="85664">
                  <c:v>-199.13449999999997</c:v>
                </c:pt>
                <c:pt idx="85665">
                  <c:v>-199.13249999999996</c:v>
                </c:pt>
                <c:pt idx="85666">
                  <c:v>-199.13049999999998</c:v>
                </c:pt>
                <c:pt idx="85667">
                  <c:v>-199.12849999999997</c:v>
                </c:pt>
                <c:pt idx="85668">
                  <c:v>-199.12649999999996</c:v>
                </c:pt>
                <c:pt idx="85669">
                  <c:v>-199.12449999999998</c:v>
                </c:pt>
                <c:pt idx="85670">
                  <c:v>-199.12249999999997</c:v>
                </c:pt>
                <c:pt idx="85671">
                  <c:v>-199.12049999999996</c:v>
                </c:pt>
                <c:pt idx="85672">
                  <c:v>-199.11849999999998</c:v>
                </c:pt>
                <c:pt idx="85673">
                  <c:v>-199.11649999999997</c:v>
                </c:pt>
                <c:pt idx="85674">
                  <c:v>-199.11449999999996</c:v>
                </c:pt>
                <c:pt idx="85675">
                  <c:v>-199.11249999999998</c:v>
                </c:pt>
                <c:pt idx="85676">
                  <c:v>-199.11049999999997</c:v>
                </c:pt>
                <c:pt idx="85677">
                  <c:v>-199.10849999999996</c:v>
                </c:pt>
                <c:pt idx="85678">
                  <c:v>-199.10649999999998</c:v>
                </c:pt>
                <c:pt idx="85679">
                  <c:v>-199.10449999999997</c:v>
                </c:pt>
                <c:pt idx="85680">
                  <c:v>-199.10249999999996</c:v>
                </c:pt>
                <c:pt idx="85681">
                  <c:v>-199.10049999999998</c:v>
                </c:pt>
                <c:pt idx="85682">
                  <c:v>-199.09849999999997</c:v>
                </c:pt>
                <c:pt idx="85683">
                  <c:v>-199.09649999999996</c:v>
                </c:pt>
                <c:pt idx="85684">
                  <c:v>-199.09449999999998</c:v>
                </c:pt>
                <c:pt idx="85685">
                  <c:v>-199.09249999999997</c:v>
                </c:pt>
                <c:pt idx="85686">
                  <c:v>-199.09049999999996</c:v>
                </c:pt>
                <c:pt idx="85687">
                  <c:v>-199.08849999999998</c:v>
                </c:pt>
                <c:pt idx="85688">
                  <c:v>-199.08649999999997</c:v>
                </c:pt>
                <c:pt idx="85689">
                  <c:v>-199.08449999999999</c:v>
                </c:pt>
                <c:pt idx="85690">
                  <c:v>-199.08249999999998</c:v>
                </c:pt>
                <c:pt idx="85691">
                  <c:v>-199.08049999999997</c:v>
                </c:pt>
                <c:pt idx="85692">
                  <c:v>-199.07849999999999</c:v>
                </c:pt>
                <c:pt idx="85693">
                  <c:v>-199.07649999999998</c:v>
                </c:pt>
                <c:pt idx="85694">
                  <c:v>-199.07449999999997</c:v>
                </c:pt>
                <c:pt idx="85695">
                  <c:v>-199.07249999999999</c:v>
                </c:pt>
                <c:pt idx="85696">
                  <c:v>-199.07049999999998</c:v>
                </c:pt>
                <c:pt idx="85697">
                  <c:v>-199.06849999999997</c:v>
                </c:pt>
                <c:pt idx="85698">
                  <c:v>-199.06649999999999</c:v>
                </c:pt>
                <c:pt idx="85699">
                  <c:v>-199.06449999999998</c:v>
                </c:pt>
                <c:pt idx="85700">
                  <c:v>-199.06249999999997</c:v>
                </c:pt>
                <c:pt idx="85701">
                  <c:v>-199.06049999999999</c:v>
                </c:pt>
                <c:pt idx="85702">
                  <c:v>-199.05849999999998</c:v>
                </c:pt>
                <c:pt idx="85703">
                  <c:v>-199.05649999999997</c:v>
                </c:pt>
                <c:pt idx="85704">
                  <c:v>-199.05449999999999</c:v>
                </c:pt>
                <c:pt idx="85705">
                  <c:v>-199.05249999999998</c:v>
                </c:pt>
                <c:pt idx="85706">
                  <c:v>-199.05049999999997</c:v>
                </c:pt>
                <c:pt idx="85707">
                  <c:v>-199.04849999999999</c:v>
                </c:pt>
                <c:pt idx="85708">
                  <c:v>-199.04649999999998</c:v>
                </c:pt>
                <c:pt idx="85709">
                  <c:v>-199.04449999999997</c:v>
                </c:pt>
                <c:pt idx="85710">
                  <c:v>-199.04249999999999</c:v>
                </c:pt>
                <c:pt idx="85711">
                  <c:v>-199.04049999999998</c:v>
                </c:pt>
                <c:pt idx="85712">
                  <c:v>-199.03849999999997</c:v>
                </c:pt>
                <c:pt idx="85713">
                  <c:v>-199.03649999999999</c:v>
                </c:pt>
                <c:pt idx="85714">
                  <c:v>-199.03449999999998</c:v>
                </c:pt>
                <c:pt idx="85715">
                  <c:v>-199.03249999999997</c:v>
                </c:pt>
                <c:pt idx="85716">
                  <c:v>-199.03049999999999</c:v>
                </c:pt>
                <c:pt idx="85717">
                  <c:v>-199.02849999999998</c:v>
                </c:pt>
                <c:pt idx="85718">
                  <c:v>-199.02649999999997</c:v>
                </c:pt>
                <c:pt idx="85719">
                  <c:v>-199.02449999999999</c:v>
                </c:pt>
                <c:pt idx="85720">
                  <c:v>-199.02249999999998</c:v>
                </c:pt>
                <c:pt idx="85721">
                  <c:v>-199.02049999999997</c:v>
                </c:pt>
                <c:pt idx="85722">
                  <c:v>-199.01849999999999</c:v>
                </c:pt>
                <c:pt idx="85723">
                  <c:v>-199.01649999999998</c:v>
                </c:pt>
                <c:pt idx="85724">
                  <c:v>-199.01449999999997</c:v>
                </c:pt>
                <c:pt idx="85725">
                  <c:v>-199.01249999999999</c:v>
                </c:pt>
                <c:pt idx="85726">
                  <c:v>-199.01049999999998</c:v>
                </c:pt>
                <c:pt idx="85727">
                  <c:v>-199.00849999999997</c:v>
                </c:pt>
                <c:pt idx="85728">
                  <c:v>-199.00649999999999</c:v>
                </c:pt>
                <c:pt idx="85729">
                  <c:v>-199.00449999999998</c:v>
                </c:pt>
                <c:pt idx="85730">
                  <c:v>-199.00249999999997</c:v>
                </c:pt>
                <c:pt idx="85731">
                  <c:v>-199.00049999999999</c:v>
                </c:pt>
                <c:pt idx="85732">
                  <c:v>-198.99849999999998</c:v>
                </c:pt>
                <c:pt idx="85733">
                  <c:v>-198.99649999999997</c:v>
                </c:pt>
                <c:pt idx="85734">
                  <c:v>-198.99449999999999</c:v>
                </c:pt>
                <c:pt idx="85735">
                  <c:v>-198.99249999999998</c:v>
                </c:pt>
                <c:pt idx="85736">
                  <c:v>-198.99049999999997</c:v>
                </c:pt>
                <c:pt idx="85737">
                  <c:v>-198.98849999999999</c:v>
                </c:pt>
                <c:pt idx="85738">
                  <c:v>-198.98649999999998</c:v>
                </c:pt>
                <c:pt idx="85739">
                  <c:v>-198.98449999999997</c:v>
                </c:pt>
                <c:pt idx="85740">
                  <c:v>-198.98249999999999</c:v>
                </c:pt>
                <c:pt idx="85741">
                  <c:v>-198.98049999999998</c:v>
                </c:pt>
                <c:pt idx="85742">
                  <c:v>-198.97849999999997</c:v>
                </c:pt>
                <c:pt idx="85743">
                  <c:v>-198.97649999999999</c:v>
                </c:pt>
                <c:pt idx="85744">
                  <c:v>-198.97449999999998</c:v>
                </c:pt>
                <c:pt idx="85745">
                  <c:v>-198.97249999999997</c:v>
                </c:pt>
                <c:pt idx="85746">
                  <c:v>-198.97049999999999</c:v>
                </c:pt>
                <c:pt idx="85747">
                  <c:v>-198.96849999999998</c:v>
                </c:pt>
                <c:pt idx="85748">
                  <c:v>-198.96649999999997</c:v>
                </c:pt>
                <c:pt idx="85749">
                  <c:v>-198.96449999999999</c:v>
                </c:pt>
                <c:pt idx="85750">
                  <c:v>-198.96249999999998</c:v>
                </c:pt>
                <c:pt idx="85751">
                  <c:v>-198.96049999999997</c:v>
                </c:pt>
                <c:pt idx="85752">
                  <c:v>-198.95849999999999</c:v>
                </c:pt>
                <c:pt idx="85753">
                  <c:v>-198.95649999999998</c:v>
                </c:pt>
                <c:pt idx="85754">
                  <c:v>-198.95449999999997</c:v>
                </c:pt>
                <c:pt idx="85755">
                  <c:v>-198.95249999999999</c:v>
                </c:pt>
                <c:pt idx="85756">
                  <c:v>-198.95049999999998</c:v>
                </c:pt>
                <c:pt idx="85757">
                  <c:v>-198.94849999999997</c:v>
                </c:pt>
                <c:pt idx="85758">
                  <c:v>-198.94649999999999</c:v>
                </c:pt>
                <c:pt idx="85759">
                  <c:v>-198.94449999999998</c:v>
                </c:pt>
                <c:pt idx="85760">
                  <c:v>-198.94249999999997</c:v>
                </c:pt>
                <c:pt idx="85761">
                  <c:v>-198.94049999999999</c:v>
                </c:pt>
                <c:pt idx="85762">
                  <c:v>-198.93849999999998</c:v>
                </c:pt>
                <c:pt idx="85763">
                  <c:v>-198.93649999999997</c:v>
                </c:pt>
                <c:pt idx="85764">
                  <c:v>-198.93449999999999</c:v>
                </c:pt>
                <c:pt idx="85765">
                  <c:v>-198.93249999999998</c:v>
                </c:pt>
                <c:pt idx="85766">
                  <c:v>-198.93049999999997</c:v>
                </c:pt>
                <c:pt idx="85767">
                  <c:v>-198.92849999999999</c:v>
                </c:pt>
                <c:pt idx="85768">
                  <c:v>-198.92649999999998</c:v>
                </c:pt>
                <c:pt idx="85769">
                  <c:v>-198.92449999999997</c:v>
                </c:pt>
                <c:pt idx="85770">
                  <c:v>-198.92249999999999</c:v>
                </c:pt>
                <c:pt idx="85771">
                  <c:v>-198.92049999999998</c:v>
                </c:pt>
                <c:pt idx="85772">
                  <c:v>-198.91849999999997</c:v>
                </c:pt>
                <c:pt idx="85773">
                  <c:v>-198.91649999999998</c:v>
                </c:pt>
                <c:pt idx="85774">
                  <c:v>-198.91449999999998</c:v>
                </c:pt>
                <c:pt idx="85775">
                  <c:v>-198.91249999999997</c:v>
                </c:pt>
                <c:pt idx="85776">
                  <c:v>-198.91049999999998</c:v>
                </c:pt>
                <c:pt idx="85777">
                  <c:v>-198.90849999999998</c:v>
                </c:pt>
                <c:pt idx="85778">
                  <c:v>-198.90649999999997</c:v>
                </c:pt>
                <c:pt idx="85779">
                  <c:v>-198.90449999999998</c:v>
                </c:pt>
                <c:pt idx="85780">
                  <c:v>-198.90249999999997</c:v>
                </c:pt>
                <c:pt idx="85781">
                  <c:v>-198.90049999999997</c:v>
                </c:pt>
                <c:pt idx="85782">
                  <c:v>-198.89849999999998</c:v>
                </c:pt>
                <c:pt idx="85783">
                  <c:v>-198.89649999999997</c:v>
                </c:pt>
                <c:pt idx="85784">
                  <c:v>-198.89449999999997</c:v>
                </c:pt>
                <c:pt idx="85785">
                  <c:v>-198.89249999999998</c:v>
                </c:pt>
                <c:pt idx="85786">
                  <c:v>-198.89049999999997</c:v>
                </c:pt>
                <c:pt idx="85787">
                  <c:v>-198.88849999999996</c:v>
                </c:pt>
                <c:pt idx="85788">
                  <c:v>-198.88649999999998</c:v>
                </c:pt>
                <c:pt idx="85789">
                  <c:v>-198.88449999999997</c:v>
                </c:pt>
                <c:pt idx="85790">
                  <c:v>-198.88249999999996</c:v>
                </c:pt>
                <c:pt idx="85791">
                  <c:v>-198.88049999999998</c:v>
                </c:pt>
                <c:pt idx="85792">
                  <c:v>-198.87849999999997</c:v>
                </c:pt>
                <c:pt idx="85793">
                  <c:v>-198.87649999999996</c:v>
                </c:pt>
                <c:pt idx="85794">
                  <c:v>-198.87449999999998</c:v>
                </c:pt>
                <c:pt idx="85795">
                  <c:v>-198.87249999999997</c:v>
                </c:pt>
                <c:pt idx="85796">
                  <c:v>-198.87049999999996</c:v>
                </c:pt>
                <c:pt idx="85797">
                  <c:v>-198.86849999999998</c:v>
                </c:pt>
                <c:pt idx="85798">
                  <c:v>-198.86649999999997</c:v>
                </c:pt>
                <c:pt idx="85799">
                  <c:v>-198.86449999999996</c:v>
                </c:pt>
                <c:pt idx="85800">
                  <c:v>-198.86249999999998</c:v>
                </c:pt>
                <c:pt idx="85801">
                  <c:v>-198.86049999999997</c:v>
                </c:pt>
                <c:pt idx="85802">
                  <c:v>-198.85849999999996</c:v>
                </c:pt>
                <c:pt idx="85803">
                  <c:v>-198.85649999999998</c:v>
                </c:pt>
                <c:pt idx="85804">
                  <c:v>-198.85449999999997</c:v>
                </c:pt>
                <c:pt idx="85805">
                  <c:v>-198.85249999999996</c:v>
                </c:pt>
                <c:pt idx="85806">
                  <c:v>-198.85049999999998</c:v>
                </c:pt>
                <c:pt idx="85807">
                  <c:v>-198.84849999999997</c:v>
                </c:pt>
                <c:pt idx="85808">
                  <c:v>-198.84649999999996</c:v>
                </c:pt>
                <c:pt idx="85809">
                  <c:v>-198.84449999999998</c:v>
                </c:pt>
                <c:pt idx="85810">
                  <c:v>-198.84249999999997</c:v>
                </c:pt>
                <c:pt idx="85811">
                  <c:v>-198.84049999999996</c:v>
                </c:pt>
                <c:pt idx="85812">
                  <c:v>-198.83849999999998</c:v>
                </c:pt>
                <c:pt idx="85813">
                  <c:v>-198.83649999999997</c:v>
                </c:pt>
                <c:pt idx="85814">
                  <c:v>-198.83449999999999</c:v>
                </c:pt>
                <c:pt idx="85815">
                  <c:v>-198.83249999999998</c:v>
                </c:pt>
                <c:pt idx="85816">
                  <c:v>-198.83049999999997</c:v>
                </c:pt>
                <c:pt idx="85817">
                  <c:v>-198.82849999999999</c:v>
                </c:pt>
                <c:pt idx="85818">
                  <c:v>-198.82649999999998</c:v>
                </c:pt>
                <c:pt idx="85819">
                  <c:v>-198.82449999999997</c:v>
                </c:pt>
                <c:pt idx="85820">
                  <c:v>-198.82249999999999</c:v>
                </c:pt>
                <c:pt idx="85821">
                  <c:v>-198.82049999999998</c:v>
                </c:pt>
                <c:pt idx="85822">
                  <c:v>-198.81849999999997</c:v>
                </c:pt>
                <c:pt idx="85823">
                  <c:v>-198.81649999999999</c:v>
                </c:pt>
                <c:pt idx="85824">
                  <c:v>-198.81449999999998</c:v>
                </c:pt>
                <c:pt idx="85825">
                  <c:v>-198.81249999999997</c:v>
                </c:pt>
                <c:pt idx="85826">
                  <c:v>-198.81049999999999</c:v>
                </c:pt>
                <c:pt idx="85827">
                  <c:v>-198.80849999999998</c:v>
                </c:pt>
                <c:pt idx="85828">
                  <c:v>-198.80649999999997</c:v>
                </c:pt>
                <c:pt idx="85829">
                  <c:v>-198.80449999999999</c:v>
                </c:pt>
                <c:pt idx="85830">
                  <c:v>-198.80249999999998</c:v>
                </c:pt>
                <c:pt idx="85831">
                  <c:v>-198.80049999999997</c:v>
                </c:pt>
                <c:pt idx="85832">
                  <c:v>-198.79849999999999</c:v>
                </c:pt>
                <c:pt idx="85833">
                  <c:v>-198.79649999999998</c:v>
                </c:pt>
                <c:pt idx="85834">
                  <c:v>-198.79449999999997</c:v>
                </c:pt>
                <c:pt idx="85835">
                  <c:v>-198.79249999999999</c:v>
                </c:pt>
                <c:pt idx="85836">
                  <c:v>-198.79049999999998</c:v>
                </c:pt>
                <c:pt idx="85837">
                  <c:v>-198.78849999999997</c:v>
                </c:pt>
                <c:pt idx="85838">
                  <c:v>-198.78649999999999</c:v>
                </c:pt>
                <c:pt idx="85839">
                  <c:v>-198.78449999999998</c:v>
                </c:pt>
                <c:pt idx="85840">
                  <c:v>-198.78249999999997</c:v>
                </c:pt>
                <c:pt idx="85841">
                  <c:v>-198.78049999999999</c:v>
                </c:pt>
                <c:pt idx="85842">
                  <c:v>-198.77849999999998</c:v>
                </c:pt>
                <c:pt idx="85843">
                  <c:v>-198.77649999999997</c:v>
                </c:pt>
                <c:pt idx="85844">
                  <c:v>-198.77449999999999</c:v>
                </c:pt>
                <c:pt idx="85845">
                  <c:v>-198.77249999999998</c:v>
                </c:pt>
                <c:pt idx="85846">
                  <c:v>-198.77049999999997</c:v>
                </c:pt>
                <c:pt idx="85847">
                  <c:v>-198.76849999999999</c:v>
                </c:pt>
                <c:pt idx="85848">
                  <c:v>-198.76649999999998</c:v>
                </c:pt>
                <c:pt idx="85849">
                  <c:v>-198.76449999999997</c:v>
                </c:pt>
                <c:pt idx="85850">
                  <c:v>-198.76249999999999</c:v>
                </c:pt>
                <c:pt idx="85851">
                  <c:v>-198.76049999999998</c:v>
                </c:pt>
                <c:pt idx="85852">
                  <c:v>-198.75849999999997</c:v>
                </c:pt>
                <c:pt idx="85853">
                  <c:v>-198.75649999999999</c:v>
                </c:pt>
                <c:pt idx="85854">
                  <c:v>-198.75449999999998</c:v>
                </c:pt>
                <c:pt idx="85855">
                  <c:v>-198.75249999999997</c:v>
                </c:pt>
                <c:pt idx="85856">
                  <c:v>-198.75049999999999</c:v>
                </c:pt>
                <c:pt idx="85857">
                  <c:v>-198.74849999999998</c:v>
                </c:pt>
                <c:pt idx="85858">
                  <c:v>-198.74649999999997</c:v>
                </c:pt>
                <c:pt idx="85859">
                  <c:v>-198.74449999999999</c:v>
                </c:pt>
                <c:pt idx="85860">
                  <c:v>-198.74249999999998</c:v>
                </c:pt>
                <c:pt idx="85861">
                  <c:v>-198.74049999999997</c:v>
                </c:pt>
                <c:pt idx="85862">
                  <c:v>-198.73849999999999</c:v>
                </c:pt>
                <c:pt idx="85863">
                  <c:v>-198.73649999999998</c:v>
                </c:pt>
                <c:pt idx="85864">
                  <c:v>-198.73449999999997</c:v>
                </c:pt>
                <c:pt idx="85865">
                  <c:v>-198.73249999999999</c:v>
                </c:pt>
                <c:pt idx="85866">
                  <c:v>-198.73049999999998</c:v>
                </c:pt>
                <c:pt idx="85867">
                  <c:v>-198.72849999999997</c:v>
                </c:pt>
                <c:pt idx="85868">
                  <c:v>-198.72649999999999</c:v>
                </c:pt>
                <c:pt idx="85869">
                  <c:v>-198.72449999999998</c:v>
                </c:pt>
                <c:pt idx="85870">
                  <c:v>-198.72249999999997</c:v>
                </c:pt>
                <c:pt idx="85871">
                  <c:v>-198.72049999999999</c:v>
                </c:pt>
                <c:pt idx="85872">
                  <c:v>-198.71849999999998</c:v>
                </c:pt>
                <c:pt idx="85873">
                  <c:v>-198.71649999999997</c:v>
                </c:pt>
                <c:pt idx="85874">
                  <c:v>-198.71449999999999</c:v>
                </c:pt>
                <c:pt idx="85875">
                  <c:v>-198.71249999999998</c:v>
                </c:pt>
                <c:pt idx="85876">
                  <c:v>-198.71049999999997</c:v>
                </c:pt>
                <c:pt idx="85877">
                  <c:v>-198.70849999999999</c:v>
                </c:pt>
                <c:pt idx="85878">
                  <c:v>-198.70649999999998</c:v>
                </c:pt>
                <c:pt idx="85879">
                  <c:v>-198.70449999999997</c:v>
                </c:pt>
                <c:pt idx="85880">
                  <c:v>-198.70249999999999</c:v>
                </c:pt>
                <c:pt idx="85881">
                  <c:v>-198.70049999999998</c:v>
                </c:pt>
                <c:pt idx="85882">
                  <c:v>-198.69849999999997</c:v>
                </c:pt>
                <c:pt idx="85883">
                  <c:v>-198.69649999999999</c:v>
                </c:pt>
                <c:pt idx="85884">
                  <c:v>-198.69449999999998</c:v>
                </c:pt>
                <c:pt idx="85885">
                  <c:v>-198.69249999999997</c:v>
                </c:pt>
                <c:pt idx="85886">
                  <c:v>-198.69049999999999</c:v>
                </c:pt>
                <c:pt idx="85887">
                  <c:v>-198.68849999999998</c:v>
                </c:pt>
                <c:pt idx="85888">
                  <c:v>-198.68649999999997</c:v>
                </c:pt>
                <c:pt idx="85889">
                  <c:v>-198.68449999999999</c:v>
                </c:pt>
                <c:pt idx="85890">
                  <c:v>-198.68249999999998</c:v>
                </c:pt>
                <c:pt idx="85891">
                  <c:v>-198.68049999999997</c:v>
                </c:pt>
                <c:pt idx="85892">
                  <c:v>-198.67849999999999</c:v>
                </c:pt>
                <c:pt idx="85893">
                  <c:v>-198.67649999999998</c:v>
                </c:pt>
                <c:pt idx="85894">
                  <c:v>-198.67449999999997</c:v>
                </c:pt>
                <c:pt idx="85895">
                  <c:v>-198.67249999999999</c:v>
                </c:pt>
                <c:pt idx="85896">
                  <c:v>-198.67049999999998</c:v>
                </c:pt>
                <c:pt idx="85897">
                  <c:v>-198.66849999999997</c:v>
                </c:pt>
                <c:pt idx="85898">
                  <c:v>-198.66649999999998</c:v>
                </c:pt>
                <c:pt idx="85899">
                  <c:v>-198.66449999999998</c:v>
                </c:pt>
                <c:pt idx="85900">
                  <c:v>-198.66249999999997</c:v>
                </c:pt>
                <c:pt idx="85901">
                  <c:v>-198.66049999999998</c:v>
                </c:pt>
                <c:pt idx="85902">
                  <c:v>-198.65849999999998</c:v>
                </c:pt>
                <c:pt idx="85903">
                  <c:v>-198.65649999999997</c:v>
                </c:pt>
                <c:pt idx="85904">
                  <c:v>-198.65449999999998</c:v>
                </c:pt>
                <c:pt idx="85905">
                  <c:v>-198.65249999999997</c:v>
                </c:pt>
                <c:pt idx="85906">
                  <c:v>-198.65049999999997</c:v>
                </c:pt>
                <c:pt idx="85907">
                  <c:v>-198.64849999999998</c:v>
                </c:pt>
                <c:pt idx="85908">
                  <c:v>-198.64649999999997</c:v>
                </c:pt>
                <c:pt idx="85909">
                  <c:v>-198.64449999999997</c:v>
                </c:pt>
                <c:pt idx="85910">
                  <c:v>-198.64249999999998</c:v>
                </c:pt>
                <c:pt idx="85911">
                  <c:v>-198.64049999999997</c:v>
                </c:pt>
                <c:pt idx="85912">
                  <c:v>-198.63849999999996</c:v>
                </c:pt>
                <c:pt idx="85913">
                  <c:v>-198.63649999999998</c:v>
                </c:pt>
                <c:pt idx="85914">
                  <c:v>-198.63449999999997</c:v>
                </c:pt>
                <c:pt idx="85915">
                  <c:v>-198.63249999999996</c:v>
                </c:pt>
                <c:pt idx="85916">
                  <c:v>-198.63049999999998</c:v>
                </c:pt>
                <c:pt idx="85917">
                  <c:v>-198.62849999999997</c:v>
                </c:pt>
                <c:pt idx="85918">
                  <c:v>-198.62649999999996</c:v>
                </c:pt>
                <c:pt idx="85919">
                  <c:v>-198.62449999999998</c:v>
                </c:pt>
                <c:pt idx="85920">
                  <c:v>-198.62249999999997</c:v>
                </c:pt>
                <c:pt idx="85921">
                  <c:v>-198.62049999999996</c:v>
                </c:pt>
                <c:pt idx="85922">
                  <c:v>-198.61849999999998</c:v>
                </c:pt>
                <c:pt idx="85923">
                  <c:v>-198.61649999999997</c:v>
                </c:pt>
                <c:pt idx="85924">
                  <c:v>-198.61449999999996</c:v>
                </c:pt>
                <c:pt idx="85925">
                  <c:v>-198.61249999999998</c:v>
                </c:pt>
                <c:pt idx="85926">
                  <c:v>-198.61049999999997</c:v>
                </c:pt>
                <c:pt idx="85927">
                  <c:v>-198.60849999999996</c:v>
                </c:pt>
                <c:pt idx="85928">
                  <c:v>-198.60649999999998</c:v>
                </c:pt>
                <c:pt idx="85929">
                  <c:v>-198.60449999999997</c:v>
                </c:pt>
                <c:pt idx="85930">
                  <c:v>-198.60249999999996</c:v>
                </c:pt>
                <c:pt idx="85931">
                  <c:v>-198.60049999999998</c:v>
                </c:pt>
                <c:pt idx="85932">
                  <c:v>-198.59849999999997</c:v>
                </c:pt>
                <c:pt idx="85933">
                  <c:v>-198.59649999999996</c:v>
                </c:pt>
                <c:pt idx="85934">
                  <c:v>-198.59449999999998</c:v>
                </c:pt>
                <c:pt idx="85935">
                  <c:v>-198.59249999999997</c:v>
                </c:pt>
                <c:pt idx="85936">
                  <c:v>-198.59049999999996</c:v>
                </c:pt>
                <c:pt idx="85937">
                  <c:v>-198.58849999999998</c:v>
                </c:pt>
                <c:pt idx="85938">
                  <c:v>-198.58649999999997</c:v>
                </c:pt>
                <c:pt idx="85939">
                  <c:v>-198.58449999999999</c:v>
                </c:pt>
                <c:pt idx="85940">
                  <c:v>-198.58249999999998</c:v>
                </c:pt>
                <c:pt idx="85941">
                  <c:v>-198.58049999999997</c:v>
                </c:pt>
                <c:pt idx="85942">
                  <c:v>-198.57849999999999</c:v>
                </c:pt>
                <c:pt idx="85943">
                  <c:v>-198.57649999999998</c:v>
                </c:pt>
                <c:pt idx="85944">
                  <c:v>-198.57449999999997</c:v>
                </c:pt>
                <c:pt idx="85945">
                  <c:v>-198.57249999999999</c:v>
                </c:pt>
                <c:pt idx="85946">
                  <c:v>-198.57049999999998</c:v>
                </c:pt>
                <c:pt idx="85947">
                  <c:v>-198.56849999999997</c:v>
                </c:pt>
                <c:pt idx="85948">
                  <c:v>-198.56649999999999</c:v>
                </c:pt>
                <c:pt idx="85949">
                  <c:v>-198.56449999999998</c:v>
                </c:pt>
                <c:pt idx="85950">
                  <c:v>-198.56249999999997</c:v>
                </c:pt>
                <c:pt idx="85951">
                  <c:v>-198.56049999999999</c:v>
                </c:pt>
                <c:pt idx="85952">
                  <c:v>-198.55849999999998</c:v>
                </c:pt>
                <c:pt idx="85953">
                  <c:v>-198.55649999999997</c:v>
                </c:pt>
                <c:pt idx="85954">
                  <c:v>-198.55449999999999</c:v>
                </c:pt>
                <c:pt idx="85955">
                  <c:v>-198.55249999999998</c:v>
                </c:pt>
                <c:pt idx="85956">
                  <c:v>-198.55049999999997</c:v>
                </c:pt>
                <c:pt idx="85957">
                  <c:v>-198.54849999999999</c:v>
                </c:pt>
                <c:pt idx="85958">
                  <c:v>-198.54649999999998</c:v>
                </c:pt>
                <c:pt idx="85959">
                  <c:v>-198.54449999999997</c:v>
                </c:pt>
                <c:pt idx="85960">
                  <c:v>-198.54249999999999</c:v>
                </c:pt>
                <c:pt idx="85961">
                  <c:v>-198.54049999999998</c:v>
                </c:pt>
                <c:pt idx="85962">
                  <c:v>-198.53849999999997</c:v>
                </c:pt>
                <c:pt idx="85963">
                  <c:v>-198.53649999999999</c:v>
                </c:pt>
                <c:pt idx="85964">
                  <c:v>-198.53449999999998</c:v>
                </c:pt>
                <c:pt idx="85965">
                  <c:v>-198.53249999999997</c:v>
                </c:pt>
                <c:pt idx="85966">
                  <c:v>-198.53049999999999</c:v>
                </c:pt>
                <c:pt idx="85967">
                  <c:v>-198.52849999999998</c:v>
                </c:pt>
                <c:pt idx="85968">
                  <c:v>-198.52649999999997</c:v>
                </c:pt>
                <c:pt idx="85969">
                  <c:v>-198.52449999999999</c:v>
                </c:pt>
                <c:pt idx="85970">
                  <c:v>-198.52249999999998</c:v>
                </c:pt>
                <c:pt idx="85971">
                  <c:v>-198.52049999999997</c:v>
                </c:pt>
                <c:pt idx="85972">
                  <c:v>-198.51849999999999</c:v>
                </c:pt>
                <c:pt idx="85973">
                  <c:v>-198.51649999999998</c:v>
                </c:pt>
                <c:pt idx="85974">
                  <c:v>-198.51449999999997</c:v>
                </c:pt>
                <c:pt idx="85975">
                  <c:v>-198.51249999999999</c:v>
                </c:pt>
                <c:pt idx="85976">
                  <c:v>-198.51049999999998</c:v>
                </c:pt>
                <c:pt idx="85977">
                  <c:v>-198.50849999999997</c:v>
                </c:pt>
                <c:pt idx="85978">
                  <c:v>-198.50649999999999</c:v>
                </c:pt>
                <c:pt idx="85979">
                  <c:v>-198.50449999999998</c:v>
                </c:pt>
                <c:pt idx="85980">
                  <c:v>-198.50249999999997</c:v>
                </c:pt>
                <c:pt idx="85981">
                  <c:v>-198.50049999999999</c:v>
                </c:pt>
                <c:pt idx="85982">
                  <c:v>-198.49849999999998</c:v>
                </c:pt>
                <c:pt idx="85983">
                  <c:v>-198.49649999999997</c:v>
                </c:pt>
                <c:pt idx="85984">
                  <c:v>-198.49449999999999</c:v>
                </c:pt>
                <c:pt idx="85985">
                  <c:v>-198.49249999999998</c:v>
                </c:pt>
                <c:pt idx="85986">
                  <c:v>-198.49049999999997</c:v>
                </c:pt>
                <c:pt idx="85987">
                  <c:v>-198.48849999999999</c:v>
                </c:pt>
                <c:pt idx="85988">
                  <c:v>-198.48649999999998</c:v>
                </c:pt>
                <c:pt idx="85989">
                  <c:v>-198.48449999999997</c:v>
                </c:pt>
                <c:pt idx="85990">
                  <c:v>-198.48249999999999</c:v>
                </c:pt>
                <c:pt idx="85991">
                  <c:v>-198.48049999999998</c:v>
                </c:pt>
                <c:pt idx="85992">
                  <c:v>-198.47849999999997</c:v>
                </c:pt>
                <c:pt idx="85993">
                  <c:v>-198.47649999999999</c:v>
                </c:pt>
                <c:pt idx="85994">
                  <c:v>-198.47449999999998</c:v>
                </c:pt>
                <c:pt idx="85995">
                  <c:v>-198.47249999999997</c:v>
                </c:pt>
                <c:pt idx="85996">
                  <c:v>-198.47049999999999</c:v>
                </c:pt>
                <c:pt idx="85997">
                  <c:v>-198.46849999999998</c:v>
                </c:pt>
                <c:pt idx="85998">
                  <c:v>-198.46649999999997</c:v>
                </c:pt>
                <c:pt idx="85999">
                  <c:v>-198.46449999999999</c:v>
                </c:pt>
                <c:pt idx="86000">
                  <c:v>-198.46249999999998</c:v>
                </c:pt>
                <c:pt idx="86001">
                  <c:v>-198.46049999999997</c:v>
                </c:pt>
                <c:pt idx="86002">
                  <c:v>-198.45849999999999</c:v>
                </c:pt>
                <c:pt idx="86003">
                  <c:v>-198.45649999999998</c:v>
                </c:pt>
                <c:pt idx="86004">
                  <c:v>-198.45449999999997</c:v>
                </c:pt>
                <c:pt idx="86005">
                  <c:v>-198.45249999999999</c:v>
                </c:pt>
                <c:pt idx="86006">
                  <c:v>-198.45049999999998</c:v>
                </c:pt>
                <c:pt idx="86007">
                  <c:v>-198.44849999999997</c:v>
                </c:pt>
                <c:pt idx="86008">
                  <c:v>-198.44649999999999</c:v>
                </c:pt>
                <c:pt idx="86009">
                  <c:v>-198.44449999999998</c:v>
                </c:pt>
                <c:pt idx="86010">
                  <c:v>-198.44249999999997</c:v>
                </c:pt>
                <c:pt idx="86011">
                  <c:v>-198.44049999999999</c:v>
                </c:pt>
                <c:pt idx="86012">
                  <c:v>-198.43849999999998</c:v>
                </c:pt>
                <c:pt idx="86013">
                  <c:v>-198.43649999999997</c:v>
                </c:pt>
                <c:pt idx="86014">
                  <c:v>-198.43449999999999</c:v>
                </c:pt>
                <c:pt idx="86015">
                  <c:v>-198.43249999999998</c:v>
                </c:pt>
                <c:pt idx="86016">
                  <c:v>-198.43049999999997</c:v>
                </c:pt>
                <c:pt idx="86017">
                  <c:v>-198.42849999999999</c:v>
                </c:pt>
                <c:pt idx="86018">
                  <c:v>-198.42649999999998</c:v>
                </c:pt>
                <c:pt idx="86019">
                  <c:v>-198.42449999999997</c:v>
                </c:pt>
                <c:pt idx="86020">
                  <c:v>-198.42249999999999</c:v>
                </c:pt>
                <c:pt idx="86021">
                  <c:v>-198.42049999999998</c:v>
                </c:pt>
                <c:pt idx="86022">
                  <c:v>-198.41849999999997</c:v>
                </c:pt>
                <c:pt idx="86023">
                  <c:v>-198.41649999999998</c:v>
                </c:pt>
                <c:pt idx="86024">
                  <c:v>-198.41449999999998</c:v>
                </c:pt>
                <c:pt idx="86025">
                  <c:v>-198.41249999999997</c:v>
                </c:pt>
                <c:pt idx="86026">
                  <c:v>-198.41049999999998</c:v>
                </c:pt>
                <c:pt idx="86027">
                  <c:v>-198.40849999999998</c:v>
                </c:pt>
                <c:pt idx="86028">
                  <c:v>-198.40649999999997</c:v>
                </c:pt>
                <c:pt idx="86029">
                  <c:v>-198.40449999999998</c:v>
                </c:pt>
                <c:pt idx="86030">
                  <c:v>-198.40249999999997</c:v>
                </c:pt>
                <c:pt idx="86031">
                  <c:v>-198.40049999999997</c:v>
                </c:pt>
                <c:pt idx="86032">
                  <c:v>-198.39849999999998</c:v>
                </c:pt>
                <c:pt idx="86033">
                  <c:v>-198.39649999999997</c:v>
                </c:pt>
                <c:pt idx="86034">
                  <c:v>-198.39449999999997</c:v>
                </c:pt>
                <c:pt idx="86035">
                  <c:v>-198.39249999999998</c:v>
                </c:pt>
                <c:pt idx="86036">
                  <c:v>-198.39049999999997</c:v>
                </c:pt>
                <c:pt idx="86037">
                  <c:v>-198.38849999999996</c:v>
                </c:pt>
                <c:pt idx="86038">
                  <c:v>-198.38649999999998</c:v>
                </c:pt>
                <c:pt idx="86039">
                  <c:v>-198.38449999999997</c:v>
                </c:pt>
                <c:pt idx="86040">
                  <c:v>-198.38249999999996</c:v>
                </c:pt>
                <c:pt idx="86041">
                  <c:v>-198.38049999999998</c:v>
                </c:pt>
                <c:pt idx="86042">
                  <c:v>-198.37849999999997</c:v>
                </c:pt>
                <c:pt idx="86043">
                  <c:v>-198.37649999999996</c:v>
                </c:pt>
                <c:pt idx="86044">
                  <c:v>-198.37449999999998</c:v>
                </c:pt>
                <c:pt idx="86045">
                  <c:v>-198.37249999999997</c:v>
                </c:pt>
                <c:pt idx="86046">
                  <c:v>-198.37049999999996</c:v>
                </c:pt>
                <c:pt idx="86047">
                  <c:v>-198.36849999999998</c:v>
                </c:pt>
                <c:pt idx="86048">
                  <c:v>-198.36649999999997</c:v>
                </c:pt>
                <c:pt idx="86049">
                  <c:v>-198.36449999999996</c:v>
                </c:pt>
                <c:pt idx="86050">
                  <c:v>-198.36249999999998</c:v>
                </c:pt>
                <c:pt idx="86051">
                  <c:v>-198.36049999999997</c:v>
                </c:pt>
                <c:pt idx="86052">
                  <c:v>-198.35849999999996</c:v>
                </c:pt>
                <c:pt idx="86053">
                  <c:v>-198.35649999999998</c:v>
                </c:pt>
                <c:pt idx="86054">
                  <c:v>-198.35449999999997</c:v>
                </c:pt>
                <c:pt idx="86055">
                  <c:v>-198.35249999999996</c:v>
                </c:pt>
                <c:pt idx="86056">
                  <c:v>-198.35049999999998</c:v>
                </c:pt>
                <c:pt idx="86057">
                  <c:v>-198.34849999999997</c:v>
                </c:pt>
                <c:pt idx="86058">
                  <c:v>-198.34649999999996</c:v>
                </c:pt>
                <c:pt idx="86059">
                  <c:v>-198.34449999999998</c:v>
                </c:pt>
                <c:pt idx="86060">
                  <c:v>-198.34249999999997</c:v>
                </c:pt>
                <c:pt idx="86061">
                  <c:v>-198.34049999999996</c:v>
                </c:pt>
                <c:pt idx="86062">
                  <c:v>-198.33849999999998</c:v>
                </c:pt>
                <c:pt idx="86063">
                  <c:v>-198.33649999999997</c:v>
                </c:pt>
                <c:pt idx="86064">
                  <c:v>-198.33449999999999</c:v>
                </c:pt>
                <c:pt idx="86065">
                  <c:v>-198.33249999999998</c:v>
                </c:pt>
                <c:pt idx="86066">
                  <c:v>-198.33049999999997</c:v>
                </c:pt>
                <c:pt idx="86067">
                  <c:v>-198.32849999999999</c:v>
                </c:pt>
                <c:pt idx="86068">
                  <c:v>-198.32649999999998</c:v>
                </c:pt>
                <c:pt idx="86069">
                  <c:v>-198.32449999999997</c:v>
                </c:pt>
                <c:pt idx="86070">
                  <c:v>-198.32249999999999</c:v>
                </c:pt>
                <c:pt idx="86071">
                  <c:v>-198.32049999999998</c:v>
                </c:pt>
                <c:pt idx="86072">
                  <c:v>-198.31849999999997</c:v>
                </c:pt>
                <c:pt idx="86073">
                  <c:v>-198.31649999999999</c:v>
                </c:pt>
                <c:pt idx="86074">
                  <c:v>-198.31449999999998</c:v>
                </c:pt>
                <c:pt idx="86075">
                  <c:v>-198.31249999999997</c:v>
                </c:pt>
                <c:pt idx="86076">
                  <c:v>-198.31049999999999</c:v>
                </c:pt>
                <c:pt idx="86077">
                  <c:v>-198.30849999999998</c:v>
                </c:pt>
                <c:pt idx="86078">
                  <c:v>-198.30649999999997</c:v>
                </c:pt>
                <c:pt idx="86079">
                  <c:v>-198.30449999999999</c:v>
                </c:pt>
                <c:pt idx="86080">
                  <c:v>-198.30249999999998</c:v>
                </c:pt>
                <c:pt idx="86081">
                  <c:v>-198.30049999999997</c:v>
                </c:pt>
                <c:pt idx="86082">
                  <c:v>-198.29849999999999</c:v>
                </c:pt>
                <c:pt idx="86083">
                  <c:v>-198.29649999999998</c:v>
                </c:pt>
                <c:pt idx="86084">
                  <c:v>-198.29449999999997</c:v>
                </c:pt>
                <c:pt idx="86085">
                  <c:v>-198.29249999999999</c:v>
                </c:pt>
                <c:pt idx="86086">
                  <c:v>-198.29049999999998</c:v>
                </c:pt>
                <c:pt idx="86087">
                  <c:v>-198.28849999999997</c:v>
                </c:pt>
                <c:pt idx="86088">
                  <c:v>-198.28649999999999</c:v>
                </c:pt>
                <c:pt idx="86089">
                  <c:v>-198.28449999999998</c:v>
                </c:pt>
                <c:pt idx="86090">
                  <c:v>-198.28249999999997</c:v>
                </c:pt>
                <c:pt idx="86091">
                  <c:v>-198.28049999999999</c:v>
                </c:pt>
                <c:pt idx="86092">
                  <c:v>-198.27849999999998</c:v>
                </c:pt>
                <c:pt idx="86093">
                  <c:v>-198.27649999999997</c:v>
                </c:pt>
                <c:pt idx="86094">
                  <c:v>-198.27449999999999</c:v>
                </c:pt>
                <c:pt idx="86095">
                  <c:v>-198.27249999999998</c:v>
                </c:pt>
                <c:pt idx="86096">
                  <c:v>-198.27049999999997</c:v>
                </c:pt>
                <c:pt idx="86097">
                  <c:v>-198.26849999999999</c:v>
                </c:pt>
                <c:pt idx="86098">
                  <c:v>-198.26649999999998</c:v>
                </c:pt>
                <c:pt idx="86099">
                  <c:v>-198.26449999999997</c:v>
                </c:pt>
                <c:pt idx="86100">
                  <c:v>-198.26249999999999</c:v>
                </c:pt>
                <c:pt idx="86101">
                  <c:v>-198.26049999999998</c:v>
                </c:pt>
                <c:pt idx="86102">
                  <c:v>-198.25849999999997</c:v>
                </c:pt>
                <c:pt idx="86103">
                  <c:v>-198.25649999999999</c:v>
                </c:pt>
                <c:pt idx="86104">
                  <c:v>-198.25449999999998</c:v>
                </c:pt>
                <c:pt idx="86105">
                  <c:v>-198.25249999999997</c:v>
                </c:pt>
                <c:pt idx="86106">
                  <c:v>-198.25049999999999</c:v>
                </c:pt>
                <c:pt idx="86107">
                  <c:v>-198.24849999999998</c:v>
                </c:pt>
                <c:pt idx="86108">
                  <c:v>-198.24649999999997</c:v>
                </c:pt>
                <c:pt idx="86109">
                  <c:v>-198.24449999999999</c:v>
                </c:pt>
                <c:pt idx="86110">
                  <c:v>-198.24249999999998</c:v>
                </c:pt>
                <c:pt idx="86111">
                  <c:v>-198.24049999999997</c:v>
                </c:pt>
                <c:pt idx="86112">
                  <c:v>-198.23849999999999</c:v>
                </c:pt>
                <c:pt idx="86113">
                  <c:v>-198.23649999999998</c:v>
                </c:pt>
                <c:pt idx="86114">
                  <c:v>-198.23449999999997</c:v>
                </c:pt>
                <c:pt idx="86115">
                  <c:v>-198.23249999999999</c:v>
                </c:pt>
                <c:pt idx="86116">
                  <c:v>-198.23049999999998</c:v>
                </c:pt>
                <c:pt idx="86117">
                  <c:v>-198.22849999999997</c:v>
                </c:pt>
                <c:pt idx="86118">
                  <c:v>-198.22649999999999</c:v>
                </c:pt>
                <c:pt idx="86119">
                  <c:v>-198.22449999999998</c:v>
                </c:pt>
                <c:pt idx="86120">
                  <c:v>-198.22249999999997</c:v>
                </c:pt>
                <c:pt idx="86121">
                  <c:v>-198.22049999999999</c:v>
                </c:pt>
                <c:pt idx="86122">
                  <c:v>-198.21849999999998</c:v>
                </c:pt>
                <c:pt idx="86123">
                  <c:v>-198.21649999999997</c:v>
                </c:pt>
                <c:pt idx="86124">
                  <c:v>-198.21449999999999</c:v>
                </c:pt>
                <c:pt idx="86125">
                  <c:v>-198.21249999999998</c:v>
                </c:pt>
                <c:pt idx="86126">
                  <c:v>-198.21049999999997</c:v>
                </c:pt>
                <c:pt idx="86127">
                  <c:v>-198.20849999999999</c:v>
                </c:pt>
                <c:pt idx="86128">
                  <c:v>-198.20649999999998</c:v>
                </c:pt>
                <c:pt idx="86129">
                  <c:v>-198.20449999999997</c:v>
                </c:pt>
                <c:pt idx="86130">
                  <c:v>-198.20249999999999</c:v>
                </c:pt>
                <c:pt idx="86131">
                  <c:v>-198.20049999999998</c:v>
                </c:pt>
                <c:pt idx="86132">
                  <c:v>-198.19849999999997</c:v>
                </c:pt>
                <c:pt idx="86133">
                  <c:v>-198.19649999999999</c:v>
                </c:pt>
                <c:pt idx="86134">
                  <c:v>-198.19449999999998</c:v>
                </c:pt>
                <c:pt idx="86135">
                  <c:v>-198.19249999999997</c:v>
                </c:pt>
                <c:pt idx="86136">
                  <c:v>-198.19049999999999</c:v>
                </c:pt>
                <c:pt idx="86137">
                  <c:v>-198.18849999999998</c:v>
                </c:pt>
                <c:pt idx="86138">
                  <c:v>-198.18649999999997</c:v>
                </c:pt>
                <c:pt idx="86139">
                  <c:v>-198.18449999999999</c:v>
                </c:pt>
                <c:pt idx="86140">
                  <c:v>-198.18249999999998</c:v>
                </c:pt>
                <c:pt idx="86141">
                  <c:v>-198.18049999999997</c:v>
                </c:pt>
                <c:pt idx="86142">
                  <c:v>-198.17849999999999</c:v>
                </c:pt>
                <c:pt idx="86143">
                  <c:v>-198.17649999999998</c:v>
                </c:pt>
                <c:pt idx="86144">
                  <c:v>-198.17449999999997</c:v>
                </c:pt>
                <c:pt idx="86145">
                  <c:v>-198.17249999999999</c:v>
                </c:pt>
                <c:pt idx="86146">
                  <c:v>-198.17049999999998</c:v>
                </c:pt>
                <c:pt idx="86147">
                  <c:v>-198.16849999999997</c:v>
                </c:pt>
                <c:pt idx="86148">
                  <c:v>-198.16649999999998</c:v>
                </c:pt>
                <c:pt idx="86149">
                  <c:v>-198.16449999999998</c:v>
                </c:pt>
                <c:pt idx="86150">
                  <c:v>-198.16249999999997</c:v>
                </c:pt>
                <c:pt idx="86151">
                  <c:v>-198.16049999999998</c:v>
                </c:pt>
                <c:pt idx="86152">
                  <c:v>-198.15849999999998</c:v>
                </c:pt>
                <c:pt idx="86153">
                  <c:v>-198.15649999999997</c:v>
                </c:pt>
                <c:pt idx="86154">
                  <c:v>-198.15449999999998</c:v>
                </c:pt>
                <c:pt idx="86155">
                  <c:v>-198.15249999999997</c:v>
                </c:pt>
                <c:pt idx="86156">
                  <c:v>-198.15049999999997</c:v>
                </c:pt>
                <c:pt idx="86157">
                  <c:v>-198.14849999999998</c:v>
                </c:pt>
                <c:pt idx="86158">
                  <c:v>-198.14649999999997</c:v>
                </c:pt>
                <c:pt idx="86159">
                  <c:v>-198.14449999999997</c:v>
                </c:pt>
                <c:pt idx="86160">
                  <c:v>-198.14249999999998</c:v>
                </c:pt>
                <c:pt idx="86161">
                  <c:v>-198.14049999999997</c:v>
                </c:pt>
                <c:pt idx="86162">
                  <c:v>-198.13849999999996</c:v>
                </c:pt>
                <c:pt idx="86163">
                  <c:v>-198.13649999999998</c:v>
                </c:pt>
                <c:pt idx="86164">
                  <c:v>-198.13449999999997</c:v>
                </c:pt>
                <c:pt idx="86165">
                  <c:v>-198.13249999999996</c:v>
                </c:pt>
                <c:pt idx="86166">
                  <c:v>-198.13049999999998</c:v>
                </c:pt>
                <c:pt idx="86167">
                  <c:v>-198.12849999999997</c:v>
                </c:pt>
                <c:pt idx="86168">
                  <c:v>-198.12649999999996</c:v>
                </c:pt>
                <c:pt idx="86169">
                  <c:v>-198.12449999999998</c:v>
                </c:pt>
                <c:pt idx="86170">
                  <c:v>-198.12249999999997</c:v>
                </c:pt>
                <c:pt idx="86171">
                  <c:v>-198.12049999999996</c:v>
                </c:pt>
                <c:pt idx="86172">
                  <c:v>-198.11849999999998</c:v>
                </c:pt>
                <c:pt idx="86173">
                  <c:v>-198.11649999999997</c:v>
                </c:pt>
                <c:pt idx="86174">
                  <c:v>-198.11449999999996</c:v>
                </c:pt>
                <c:pt idx="86175">
                  <c:v>-198.11249999999998</c:v>
                </c:pt>
                <c:pt idx="86176">
                  <c:v>-198.11049999999997</c:v>
                </c:pt>
                <c:pt idx="86177">
                  <c:v>-198.10849999999996</c:v>
                </c:pt>
                <c:pt idx="86178">
                  <c:v>-198.10649999999998</c:v>
                </c:pt>
                <c:pt idx="86179">
                  <c:v>-198.10449999999997</c:v>
                </c:pt>
                <c:pt idx="86180">
                  <c:v>-198.10249999999996</c:v>
                </c:pt>
                <c:pt idx="86181">
                  <c:v>-198.10049999999998</c:v>
                </c:pt>
                <c:pt idx="86182">
                  <c:v>-198.09849999999997</c:v>
                </c:pt>
                <c:pt idx="86183">
                  <c:v>-198.09649999999996</c:v>
                </c:pt>
                <c:pt idx="86184">
                  <c:v>-198.09449999999998</c:v>
                </c:pt>
                <c:pt idx="86185">
                  <c:v>-198.09249999999997</c:v>
                </c:pt>
                <c:pt idx="86186">
                  <c:v>-198.09049999999996</c:v>
                </c:pt>
                <c:pt idx="86187">
                  <c:v>-198.08849999999998</c:v>
                </c:pt>
                <c:pt idx="86188">
                  <c:v>-198.08649999999997</c:v>
                </c:pt>
                <c:pt idx="86189">
                  <c:v>-198.08449999999999</c:v>
                </c:pt>
                <c:pt idx="86190">
                  <c:v>-198.08249999999998</c:v>
                </c:pt>
                <c:pt idx="86191">
                  <c:v>-198.08049999999997</c:v>
                </c:pt>
                <c:pt idx="86192">
                  <c:v>-198.07849999999999</c:v>
                </c:pt>
                <c:pt idx="86193">
                  <c:v>-198.07649999999998</c:v>
                </c:pt>
                <c:pt idx="86194">
                  <c:v>-198.07449999999997</c:v>
                </c:pt>
                <c:pt idx="86195">
                  <c:v>-198.07249999999999</c:v>
                </c:pt>
                <c:pt idx="86196">
                  <c:v>-198.07049999999998</c:v>
                </c:pt>
                <c:pt idx="86197">
                  <c:v>-198.06849999999997</c:v>
                </c:pt>
                <c:pt idx="86198">
                  <c:v>-198.06649999999999</c:v>
                </c:pt>
                <c:pt idx="86199">
                  <c:v>-198.06449999999998</c:v>
                </c:pt>
                <c:pt idx="86200">
                  <c:v>-198.06249999999997</c:v>
                </c:pt>
                <c:pt idx="86201">
                  <c:v>-198.06049999999999</c:v>
                </c:pt>
                <c:pt idx="86202">
                  <c:v>-198.05849999999998</c:v>
                </c:pt>
                <c:pt idx="86203">
                  <c:v>-198.05649999999997</c:v>
                </c:pt>
                <c:pt idx="86204">
                  <c:v>-198.05449999999999</c:v>
                </c:pt>
                <c:pt idx="86205">
                  <c:v>-198.05249999999998</c:v>
                </c:pt>
                <c:pt idx="86206">
                  <c:v>-198.05049999999997</c:v>
                </c:pt>
                <c:pt idx="86207">
                  <c:v>-198.04849999999999</c:v>
                </c:pt>
                <c:pt idx="86208">
                  <c:v>-198.04649999999998</c:v>
                </c:pt>
                <c:pt idx="86209">
                  <c:v>-198.04449999999997</c:v>
                </c:pt>
                <c:pt idx="86210">
                  <c:v>-198.04249999999999</c:v>
                </c:pt>
                <c:pt idx="86211">
                  <c:v>-198.04049999999998</c:v>
                </c:pt>
                <c:pt idx="86212">
                  <c:v>-198.03849999999997</c:v>
                </c:pt>
                <c:pt idx="86213">
                  <c:v>-198.03649999999999</c:v>
                </c:pt>
                <c:pt idx="86214">
                  <c:v>-198.03449999999998</c:v>
                </c:pt>
                <c:pt idx="86215">
                  <c:v>-198.03249999999997</c:v>
                </c:pt>
                <c:pt idx="86216">
                  <c:v>-198.03049999999999</c:v>
                </c:pt>
                <c:pt idx="86217">
                  <c:v>-198.02849999999998</c:v>
                </c:pt>
                <c:pt idx="86218">
                  <c:v>-198.02649999999997</c:v>
                </c:pt>
                <c:pt idx="86219">
                  <c:v>-198.02449999999999</c:v>
                </c:pt>
                <c:pt idx="86220">
                  <c:v>-198.02249999999998</c:v>
                </c:pt>
                <c:pt idx="86221">
                  <c:v>-198.02049999999997</c:v>
                </c:pt>
                <c:pt idx="86222">
                  <c:v>-198.01849999999999</c:v>
                </c:pt>
                <c:pt idx="86223">
                  <c:v>-198.01649999999998</c:v>
                </c:pt>
                <c:pt idx="86224">
                  <c:v>-198.01449999999997</c:v>
                </c:pt>
                <c:pt idx="86225">
                  <c:v>-198.01249999999999</c:v>
                </c:pt>
                <c:pt idx="86226">
                  <c:v>-198.01049999999998</c:v>
                </c:pt>
                <c:pt idx="86227">
                  <c:v>-198.00849999999997</c:v>
                </c:pt>
                <c:pt idx="86228">
                  <c:v>-198.00649999999999</c:v>
                </c:pt>
                <c:pt idx="86229">
                  <c:v>-198.00449999999998</c:v>
                </c:pt>
                <c:pt idx="86230">
                  <c:v>-198.00249999999997</c:v>
                </c:pt>
                <c:pt idx="86231">
                  <c:v>-198.00049999999999</c:v>
                </c:pt>
                <c:pt idx="86232">
                  <c:v>-197.99849999999998</c:v>
                </c:pt>
                <c:pt idx="86233">
                  <c:v>-197.99649999999997</c:v>
                </c:pt>
                <c:pt idx="86234">
                  <c:v>-197.99449999999999</c:v>
                </c:pt>
                <c:pt idx="86235">
                  <c:v>-197.99249999999998</c:v>
                </c:pt>
                <c:pt idx="86236">
                  <c:v>-197.99049999999997</c:v>
                </c:pt>
                <c:pt idx="86237">
                  <c:v>-197.98849999999999</c:v>
                </c:pt>
                <c:pt idx="86238">
                  <c:v>-197.98649999999998</c:v>
                </c:pt>
                <c:pt idx="86239">
                  <c:v>-197.98449999999997</c:v>
                </c:pt>
                <c:pt idx="86240">
                  <c:v>-197.98249999999999</c:v>
                </c:pt>
                <c:pt idx="86241">
                  <c:v>-197.98049999999998</c:v>
                </c:pt>
                <c:pt idx="86242">
                  <c:v>-197.97849999999997</c:v>
                </c:pt>
                <c:pt idx="86243">
                  <c:v>-197.97649999999999</c:v>
                </c:pt>
                <c:pt idx="86244">
                  <c:v>-197.97449999999998</c:v>
                </c:pt>
                <c:pt idx="86245">
                  <c:v>-197.97249999999997</c:v>
                </c:pt>
                <c:pt idx="86246">
                  <c:v>-197.97049999999999</c:v>
                </c:pt>
                <c:pt idx="86247">
                  <c:v>-197.96849999999998</c:v>
                </c:pt>
                <c:pt idx="86248">
                  <c:v>-197.96649999999997</c:v>
                </c:pt>
                <c:pt idx="86249">
                  <c:v>-197.96449999999999</c:v>
                </c:pt>
                <c:pt idx="86250">
                  <c:v>-197.96249999999998</c:v>
                </c:pt>
                <c:pt idx="86251">
                  <c:v>-197.96049999999997</c:v>
                </c:pt>
                <c:pt idx="86252">
                  <c:v>-197.95849999999999</c:v>
                </c:pt>
                <c:pt idx="86253">
                  <c:v>-197.95649999999998</c:v>
                </c:pt>
                <c:pt idx="86254">
                  <c:v>-197.95449999999997</c:v>
                </c:pt>
                <c:pt idx="86255">
                  <c:v>-197.95249999999999</c:v>
                </c:pt>
                <c:pt idx="86256">
                  <c:v>-197.95049999999998</c:v>
                </c:pt>
                <c:pt idx="86257">
                  <c:v>-197.94849999999997</c:v>
                </c:pt>
                <c:pt idx="86258">
                  <c:v>-197.94649999999999</c:v>
                </c:pt>
                <c:pt idx="86259">
                  <c:v>-197.94449999999998</c:v>
                </c:pt>
                <c:pt idx="86260">
                  <c:v>-197.94249999999997</c:v>
                </c:pt>
                <c:pt idx="86261">
                  <c:v>-197.94049999999999</c:v>
                </c:pt>
                <c:pt idx="86262">
                  <c:v>-197.93849999999998</c:v>
                </c:pt>
                <c:pt idx="86263">
                  <c:v>-197.93649999999997</c:v>
                </c:pt>
                <c:pt idx="86264">
                  <c:v>-197.93449999999999</c:v>
                </c:pt>
                <c:pt idx="86265">
                  <c:v>-197.93249999999998</c:v>
                </c:pt>
                <c:pt idx="86266">
                  <c:v>-197.93049999999997</c:v>
                </c:pt>
                <c:pt idx="86267">
                  <c:v>-197.92849999999999</c:v>
                </c:pt>
                <c:pt idx="86268">
                  <c:v>-197.92649999999998</c:v>
                </c:pt>
                <c:pt idx="86269">
                  <c:v>-197.92449999999997</c:v>
                </c:pt>
                <c:pt idx="86270">
                  <c:v>-197.92249999999999</c:v>
                </c:pt>
                <c:pt idx="86271">
                  <c:v>-197.92049999999998</c:v>
                </c:pt>
                <c:pt idx="86272">
                  <c:v>-197.91849999999997</c:v>
                </c:pt>
                <c:pt idx="86273">
                  <c:v>-197.91649999999998</c:v>
                </c:pt>
                <c:pt idx="86274">
                  <c:v>-197.91449999999998</c:v>
                </c:pt>
                <c:pt idx="86275">
                  <c:v>-197.91249999999997</c:v>
                </c:pt>
                <c:pt idx="86276">
                  <c:v>-197.91049999999998</c:v>
                </c:pt>
                <c:pt idx="86277">
                  <c:v>-197.90849999999998</c:v>
                </c:pt>
                <c:pt idx="86278">
                  <c:v>-197.90649999999997</c:v>
                </c:pt>
                <c:pt idx="86279">
                  <c:v>-197.90449999999998</c:v>
                </c:pt>
                <c:pt idx="86280">
                  <c:v>-197.90249999999997</c:v>
                </c:pt>
                <c:pt idx="86281">
                  <c:v>-197.90049999999997</c:v>
                </c:pt>
                <c:pt idx="86282">
                  <c:v>-197.89849999999998</c:v>
                </c:pt>
                <c:pt idx="86283">
                  <c:v>-197.89649999999997</c:v>
                </c:pt>
                <c:pt idx="86284">
                  <c:v>-197.89449999999997</c:v>
                </c:pt>
                <c:pt idx="86285">
                  <c:v>-197.89249999999998</c:v>
                </c:pt>
                <c:pt idx="86286">
                  <c:v>-197.89049999999997</c:v>
                </c:pt>
                <c:pt idx="86287">
                  <c:v>-197.88849999999996</c:v>
                </c:pt>
                <c:pt idx="86288">
                  <c:v>-197.88649999999998</c:v>
                </c:pt>
                <c:pt idx="86289">
                  <c:v>-197.88449999999997</c:v>
                </c:pt>
                <c:pt idx="86290">
                  <c:v>-197.88249999999996</c:v>
                </c:pt>
                <c:pt idx="86291">
                  <c:v>-197.88049999999998</c:v>
                </c:pt>
                <c:pt idx="86292">
                  <c:v>-197.87849999999997</c:v>
                </c:pt>
                <c:pt idx="86293">
                  <c:v>-197.87649999999996</c:v>
                </c:pt>
                <c:pt idx="86294">
                  <c:v>-197.87449999999998</c:v>
                </c:pt>
                <c:pt idx="86295">
                  <c:v>-197.87249999999997</c:v>
                </c:pt>
                <c:pt idx="86296">
                  <c:v>-197.87049999999996</c:v>
                </c:pt>
                <c:pt idx="86297">
                  <c:v>-197.86849999999998</c:v>
                </c:pt>
                <c:pt idx="86298">
                  <c:v>-197.86649999999997</c:v>
                </c:pt>
                <c:pt idx="86299">
                  <c:v>-197.86449999999996</c:v>
                </c:pt>
                <c:pt idx="86300">
                  <c:v>-197.86249999999998</c:v>
                </c:pt>
                <c:pt idx="86301">
                  <c:v>-197.86049999999997</c:v>
                </c:pt>
                <c:pt idx="86302">
                  <c:v>-197.85849999999996</c:v>
                </c:pt>
                <c:pt idx="86303">
                  <c:v>-197.85649999999998</c:v>
                </c:pt>
                <c:pt idx="86304">
                  <c:v>-197.85449999999997</c:v>
                </c:pt>
                <c:pt idx="86305">
                  <c:v>-197.85249999999996</c:v>
                </c:pt>
                <c:pt idx="86306">
                  <c:v>-197.85049999999998</c:v>
                </c:pt>
                <c:pt idx="86307">
                  <c:v>-197.84849999999997</c:v>
                </c:pt>
                <c:pt idx="86308">
                  <c:v>-197.84649999999996</c:v>
                </c:pt>
                <c:pt idx="86309">
                  <c:v>-197.84449999999998</c:v>
                </c:pt>
                <c:pt idx="86310">
                  <c:v>-197.84249999999997</c:v>
                </c:pt>
                <c:pt idx="86311">
                  <c:v>-197.84049999999996</c:v>
                </c:pt>
                <c:pt idx="86312">
                  <c:v>-197.83849999999998</c:v>
                </c:pt>
                <c:pt idx="86313">
                  <c:v>-197.83649999999997</c:v>
                </c:pt>
                <c:pt idx="86314">
                  <c:v>-197.83449999999999</c:v>
                </c:pt>
                <c:pt idx="86315">
                  <c:v>-197.83249999999998</c:v>
                </c:pt>
                <c:pt idx="86316">
                  <c:v>-197.83049999999997</c:v>
                </c:pt>
                <c:pt idx="86317">
                  <c:v>-197.82849999999999</c:v>
                </c:pt>
                <c:pt idx="86318">
                  <c:v>-197.82649999999998</c:v>
                </c:pt>
                <c:pt idx="86319">
                  <c:v>-197.82449999999997</c:v>
                </c:pt>
                <c:pt idx="86320">
                  <c:v>-197.82249999999999</c:v>
                </c:pt>
                <c:pt idx="86321">
                  <c:v>-197.82049999999998</c:v>
                </c:pt>
                <c:pt idx="86322">
                  <c:v>-197.81849999999997</c:v>
                </c:pt>
                <c:pt idx="86323">
                  <c:v>-197.81649999999999</c:v>
                </c:pt>
                <c:pt idx="86324">
                  <c:v>-197.81449999999998</c:v>
                </c:pt>
                <c:pt idx="86325">
                  <c:v>-197.81249999999997</c:v>
                </c:pt>
                <c:pt idx="86326">
                  <c:v>-197.81049999999999</c:v>
                </c:pt>
                <c:pt idx="86327">
                  <c:v>-197.80849999999998</c:v>
                </c:pt>
                <c:pt idx="86328">
                  <c:v>-197.80649999999997</c:v>
                </c:pt>
                <c:pt idx="86329">
                  <c:v>-197.80449999999999</c:v>
                </c:pt>
                <c:pt idx="86330">
                  <c:v>-197.80249999999998</c:v>
                </c:pt>
                <c:pt idx="86331">
                  <c:v>-197.80049999999997</c:v>
                </c:pt>
                <c:pt idx="86332">
                  <c:v>-197.79849999999999</c:v>
                </c:pt>
                <c:pt idx="86333">
                  <c:v>-197.79649999999998</c:v>
                </c:pt>
                <c:pt idx="86334">
                  <c:v>-197.79449999999997</c:v>
                </c:pt>
                <c:pt idx="86335">
                  <c:v>-197.79249999999999</c:v>
                </c:pt>
                <c:pt idx="86336">
                  <c:v>-197.79049999999998</c:v>
                </c:pt>
                <c:pt idx="86337">
                  <c:v>-197.78849999999997</c:v>
                </c:pt>
                <c:pt idx="86338">
                  <c:v>-197.78649999999999</c:v>
                </c:pt>
                <c:pt idx="86339">
                  <c:v>-197.78449999999998</c:v>
                </c:pt>
                <c:pt idx="86340">
                  <c:v>-197.78249999999997</c:v>
                </c:pt>
                <c:pt idx="86341">
                  <c:v>-197.78049999999999</c:v>
                </c:pt>
                <c:pt idx="86342">
                  <c:v>-197.77849999999998</c:v>
                </c:pt>
                <c:pt idx="86343">
                  <c:v>-197.77649999999997</c:v>
                </c:pt>
                <c:pt idx="86344">
                  <c:v>-197.77449999999999</c:v>
                </c:pt>
                <c:pt idx="86345">
                  <c:v>-197.77249999999998</c:v>
                </c:pt>
                <c:pt idx="86346">
                  <c:v>-197.77049999999997</c:v>
                </c:pt>
                <c:pt idx="86347">
                  <c:v>-197.76849999999999</c:v>
                </c:pt>
                <c:pt idx="86348">
                  <c:v>-197.76649999999998</c:v>
                </c:pt>
                <c:pt idx="86349">
                  <c:v>-197.76449999999997</c:v>
                </c:pt>
                <c:pt idx="86350">
                  <c:v>-197.76249999999999</c:v>
                </c:pt>
                <c:pt idx="86351">
                  <c:v>-197.76049999999998</c:v>
                </c:pt>
                <c:pt idx="86352">
                  <c:v>-197.75849999999997</c:v>
                </c:pt>
                <c:pt idx="86353">
                  <c:v>-197.75649999999999</c:v>
                </c:pt>
                <c:pt idx="86354">
                  <c:v>-197.75449999999998</c:v>
                </c:pt>
                <c:pt idx="86355">
                  <c:v>-197.75249999999997</c:v>
                </c:pt>
                <c:pt idx="86356">
                  <c:v>-197.75049999999999</c:v>
                </c:pt>
                <c:pt idx="86357">
                  <c:v>-197.74849999999998</c:v>
                </c:pt>
                <c:pt idx="86358">
                  <c:v>-197.74649999999997</c:v>
                </c:pt>
                <c:pt idx="86359">
                  <c:v>-197.74449999999999</c:v>
                </c:pt>
                <c:pt idx="86360">
                  <c:v>-197.74249999999998</c:v>
                </c:pt>
                <c:pt idx="86361">
                  <c:v>-197.74049999999997</c:v>
                </c:pt>
                <c:pt idx="86362">
                  <c:v>-197.73849999999999</c:v>
                </c:pt>
                <c:pt idx="86363">
                  <c:v>-197.73649999999998</c:v>
                </c:pt>
                <c:pt idx="86364">
                  <c:v>-197.73449999999997</c:v>
                </c:pt>
                <c:pt idx="86365">
                  <c:v>-197.73249999999999</c:v>
                </c:pt>
                <c:pt idx="86366">
                  <c:v>-197.73049999999998</c:v>
                </c:pt>
                <c:pt idx="86367">
                  <c:v>-197.72849999999997</c:v>
                </c:pt>
                <c:pt idx="86368">
                  <c:v>-197.72649999999999</c:v>
                </c:pt>
                <c:pt idx="86369">
                  <c:v>-197.72449999999998</c:v>
                </c:pt>
                <c:pt idx="86370">
                  <c:v>-197.72249999999997</c:v>
                </c:pt>
                <c:pt idx="86371">
                  <c:v>-197.72049999999999</c:v>
                </c:pt>
                <c:pt idx="86372">
                  <c:v>-197.71849999999998</c:v>
                </c:pt>
                <c:pt idx="86373">
                  <c:v>-197.71649999999997</c:v>
                </c:pt>
                <c:pt idx="86374">
                  <c:v>-197.71449999999999</c:v>
                </c:pt>
                <c:pt idx="86375">
                  <c:v>-197.71249999999998</c:v>
                </c:pt>
                <c:pt idx="86376">
                  <c:v>-197.71049999999997</c:v>
                </c:pt>
                <c:pt idx="86377">
                  <c:v>-197.70849999999999</c:v>
                </c:pt>
                <c:pt idx="86378">
                  <c:v>-197.70649999999998</c:v>
                </c:pt>
                <c:pt idx="86379">
                  <c:v>-197.70449999999997</c:v>
                </c:pt>
                <c:pt idx="86380">
                  <c:v>-197.70249999999999</c:v>
                </c:pt>
                <c:pt idx="86381">
                  <c:v>-197.70049999999998</c:v>
                </c:pt>
                <c:pt idx="86382">
                  <c:v>-197.69849999999997</c:v>
                </c:pt>
                <c:pt idx="86383">
                  <c:v>-197.69649999999999</c:v>
                </c:pt>
                <c:pt idx="86384">
                  <c:v>-197.69449999999998</c:v>
                </c:pt>
                <c:pt idx="86385">
                  <c:v>-197.69249999999997</c:v>
                </c:pt>
                <c:pt idx="86386">
                  <c:v>-197.69049999999999</c:v>
                </c:pt>
                <c:pt idx="86387">
                  <c:v>-197.68849999999998</c:v>
                </c:pt>
                <c:pt idx="86388">
                  <c:v>-197.68649999999997</c:v>
                </c:pt>
                <c:pt idx="86389">
                  <c:v>-197.68449999999999</c:v>
                </c:pt>
                <c:pt idx="86390">
                  <c:v>-197.68249999999998</c:v>
                </c:pt>
                <c:pt idx="86391">
                  <c:v>-197.68049999999997</c:v>
                </c:pt>
                <c:pt idx="86392">
                  <c:v>-197.67849999999999</c:v>
                </c:pt>
                <c:pt idx="86393">
                  <c:v>-197.67649999999998</c:v>
                </c:pt>
                <c:pt idx="86394">
                  <c:v>-197.67449999999997</c:v>
                </c:pt>
                <c:pt idx="86395">
                  <c:v>-197.67249999999999</c:v>
                </c:pt>
                <c:pt idx="86396">
                  <c:v>-197.67049999999998</c:v>
                </c:pt>
                <c:pt idx="86397">
                  <c:v>-197.66849999999997</c:v>
                </c:pt>
                <c:pt idx="86398">
                  <c:v>-197.66649999999998</c:v>
                </c:pt>
                <c:pt idx="86399">
                  <c:v>-197.66449999999998</c:v>
                </c:pt>
                <c:pt idx="86400">
                  <c:v>-197.66249999999997</c:v>
                </c:pt>
                <c:pt idx="86401">
                  <c:v>-197.66049999999998</c:v>
                </c:pt>
                <c:pt idx="86402">
                  <c:v>-197.65849999999998</c:v>
                </c:pt>
                <c:pt idx="86403">
                  <c:v>-197.65649999999997</c:v>
                </c:pt>
                <c:pt idx="86404">
                  <c:v>-197.65449999999998</c:v>
                </c:pt>
                <c:pt idx="86405">
                  <c:v>-197.65249999999997</c:v>
                </c:pt>
                <c:pt idx="86406">
                  <c:v>-197.65049999999997</c:v>
                </c:pt>
                <c:pt idx="86407">
                  <c:v>-197.64849999999998</c:v>
                </c:pt>
                <c:pt idx="86408">
                  <c:v>-197.64649999999997</c:v>
                </c:pt>
                <c:pt idx="86409">
                  <c:v>-197.64449999999997</c:v>
                </c:pt>
                <c:pt idx="86410">
                  <c:v>-197.64249999999998</c:v>
                </c:pt>
                <c:pt idx="86411">
                  <c:v>-197.64049999999997</c:v>
                </c:pt>
                <c:pt idx="86412">
                  <c:v>-197.63849999999996</c:v>
                </c:pt>
                <c:pt idx="86413">
                  <c:v>-197.63649999999998</c:v>
                </c:pt>
                <c:pt idx="86414">
                  <c:v>-197.63449999999997</c:v>
                </c:pt>
                <c:pt idx="86415">
                  <c:v>-197.63249999999996</c:v>
                </c:pt>
                <c:pt idx="86416">
                  <c:v>-197.63049999999998</c:v>
                </c:pt>
                <c:pt idx="86417">
                  <c:v>-197.62849999999997</c:v>
                </c:pt>
                <c:pt idx="86418">
                  <c:v>-197.62649999999996</c:v>
                </c:pt>
                <c:pt idx="86419">
                  <c:v>-197.62449999999998</c:v>
                </c:pt>
                <c:pt idx="86420">
                  <c:v>-197.62249999999997</c:v>
                </c:pt>
                <c:pt idx="86421">
                  <c:v>-197.62049999999996</c:v>
                </c:pt>
                <c:pt idx="86422">
                  <c:v>-197.61849999999998</c:v>
                </c:pt>
                <c:pt idx="86423">
                  <c:v>-197.61649999999997</c:v>
                </c:pt>
                <c:pt idx="86424">
                  <c:v>-197.61449999999996</c:v>
                </c:pt>
                <c:pt idx="86425">
                  <c:v>-197.61249999999998</c:v>
                </c:pt>
                <c:pt idx="86426">
                  <c:v>-197.61049999999997</c:v>
                </c:pt>
                <c:pt idx="86427">
                  <c:v>-197.60849999999996</c:v>
                </c:pt>
                <c:pt idx="86428">
                  <c:v>-197.60649999999998</c:v>
                </c:pt>
                <c:pt idx="86429">
                  <c:v>-197.60449999999997</c:v>
                </c:pt>
                <c:pt idx="86430">
                  <c:v>-197.60249999999996</c:v>
                </c:pt>
                <c:pt idx="86431">
                  <c:v>-197.60049999999998</c:v>
                </c:pt>
                <c:pt idx="86432">
                  <c:v>-197.59849999999997</c:v>
                </c:pt>
                <c:pt idx="86433">
                  <c:v>-197.59649999999996</c:v>
                </c:pt>
                <c:pt idx="86434">
                  <c:v>-197.59449999999998</c:v>
                </c:pt>
                <c:pt idx="86435">
                  <c:v>-197.59249999999997</c:v>
                </c:pt>
                <c:pt idx="86436">
                  <c:v>-197.59049999999996</c:v>
                </c:pt>
                <c:pt idx="86437">
                  <c:v>-197.58849999999998</c:v>
                </c:pt>
                <c:pt idx="86438">
                  <c:v>-197.58649999999997</c:v>
                </c:pt>
                <c:pt idx="86439">
                  <c:v>-197.58449999999999</c:v>
                </c:pt>
                <c:pt idx="86440">
                  <c:v>-197.58249999999998</c:v>
                </c:pt>
                <c:pt idx="86441">
                  <c:v>-197.58049999999997</c:v>
                </c:pt>
                <c:pt idx="86442">
                  <c:v>-197.57849999999999</c:v>
                </c:pt>
                <c:pt idx="86443">
                  <c:v>-197.57649999999998</c:v>
                </c:pt>
                <c:pt idx="86444">
                  <c:v>-197.57449999999997</c:v>
                </c:pt>
                <c:pt idx="86445">
                  <c:v>-197.57249999999999</c:v>
                </c:pt>
                <c:pt idx="86446">
                  <c:v>-197.57049999999998</c:v>
                </c:pt>
                <c:pt idx="86447">
                  <c:v>-197.56849999999997</c:v>
                </c:pt>
                <c:pt idx="86448">
                  <c:v>-197.56649999999999</c:v>
                </c:pt>
                <c:pt idx="86449">
                  <c:v>-197.56449999999998</c:v>
                </c:pt>
                <c:pt idx="86450">
                  <c:v>-197.56249999999997</c:v>
                </c:pt>
                <c:pt idx="86451">
                  <c:v>-197.56049999999999</c:v>
                </c:pt>
                <c:pt idx="86452">
                  <c:v>-197.55849999999998</c:v>
                </c:pt>
                <c:pt idx="86453">
                  <c:v>-197.55649999999997</c:v>
                </c:pt>
                <c:pt idx="86454">
                  <c:v>-197.55449999999999</c:v>
                </c:pt>
                <c:pt idx="86455">
                  <c:v>-197.55249999999998</c:v>
                </c:pt>
                <c:pt idx="86456">
                  <c:v>-197.55049999999997</c:v>
                </c:pt>
                <c:pt idx="86457">
                  <c:v>-197.54849999999999</c:v>
                </c:pt>
                <c:pt idx="86458">
                  <c:v>-197.54649999999998</c:v>
                </c:pt>
                <c:pt idx="86459">
                  <c:v>-197.54449999999997</c:v>
                </c:pt>
                <c:pt idx="86460">
                  <c:v>-197.54249999999999</c:v>
                </c:pt>
                <c:pt idx="86461">
                  <c:v>-197.54049999999998</c:v>
                </c:pt>
                <c:pt idx="86462">
                  <c:v>-197.53849999999997</c:v>
                </c:pt>
                <c:pt idx="86463">
                  <c:v>-197.53649999999999</c:v>
                </c:pt>
                <c:pt idx="86464">
                  <c:v>-197.53449999999998</c:v>
                </c:pt>
                <c:pt idx="86465">
                  <c:v>-197.53249999999997</c:v>
                </c:pt>
                <c:pt idx="86466">
                  <c:v>-197.53049999999999</c:v>
                </c:pt>
                <c:pt idx="86467">
                  <c:v>-197.52849999999998</c:v>
                </c:pt>
                <c:pt idx="86468">
                  <c:v>-197.52649999999997</c:v>
                </c:pt>
                <c:pt idx="86469">
                  <c:v>-197.52449999999999</c:v>
                </c:pt>
                <c:pt idx="86470">
                  <c:v>-197.52249999999998</c:v>
                </c:pt>
                <c:pt idx="86471">
                  <c:v>-197.52049999999997</c:v>
                </c:pt>
                <c:pt idx="86472">
                  <c:v>-197.51849999999999</c:v>
                </c:pt>
                <c:pt idx="86473">
                  <c:v>-197.51649999999998</c:v>
                </c:pt>
                <c:pt idx="86474">
                  <c:v>-197.51449999999997</c:v>
                </c:pt>
                <c:pt idx="86475">
                  <c:v>-197.51249999999999</c:v>
                </c:pt>
                <c:pt idx="86476">
                  <c:v>-197.51049999999998</c:v>
                </c:pt>
                <c:pt idx="86477">
                  <c:v>-197.50849999999997</c:v>
                </c:pt>
                <c:pt idx="86478">
                  <c:v>-197.50649999999999</c:v>
                </c:pt>
                <c:pt idx="86479">
                  <c:v>-197.50449999999998</c:v>
                </c:pt>
                <c:pt idx="86480">
                  <c:v>-197.50249999999997</c:v>
                </c:pt>
                <c:pt idx="86481">
                  <c:v>-197.50049999999999</c:v>
                </c:pt>
                <c:pt idx="86482">
                  <c:v>-197.49849999999998</c:v>
                </c:pt>
                <c:pt idx="86483">
                  <c:v>-197.49649999999997</c:v>
                </c:pt>
                <c:pt idx="86484">
                  <c:v>-197.49449999999999</c:v>
                </c:pt>
                <c:pt idx="86485">
                  <c:v>-197.49249999999998</c:v>
                </c:pt>
                <c:pt idx="86486">
                  <c:v>-197.49049999999997</c:v>
                </c:pt>
                <c:pt idx="86487">
                  <c:v>-197.48849999999999</c:v>
                </c:pt>
                <c:pt idx="86488">
                  <c:v>-197.48649999999998</c:v>
                </c:pt>
                <c:pt idx="86489">
                  <c:v>-197.48449999999997</c:v>
                </c:pt>
                <c:pt idx="86490">
                  <c:v>-197.48249999999999</c:v>
                </c:pt>
                <c:pt idx="86491">
                  <c:v>-197.48049999999998</c:v>
                </c:pt>
                <c:pt idx="86492">
                  <c:v>-197.47849999999997</c:v>
                </c:pt>
                <c:pt idx="86493">
                  <c:v>-197.47649999999999</c:v>
                </c:pt>
                <c:pt idx="86494">
                  <c:v>-197.47449999999998</c:v>
                </c:pt>
                <c:pt idx="86495">
                  <c:v>-197.47249999999997</c:v>
                </c:pt>
                <c:pt idx="86496">
                  <c:v>-197.47049999999999</c:v>
                </c:pt>
                <c:pt idx="86497">
                  <c:v>-197.46849999999998</c:v>
                </c:pt>
                <c:pt idx="86498">
                  <c:v>-197.46649999999997</c:v>
                </c:pt>
                <c:pt idx="86499">
                  <c:v>-197.46449999999999</c:v>
                </c:pt>
                <c:pt idx="86500">
                  <c:v>-197.46249999999998</c:v>
                </c:pt>
                <c:pt idx="86501">
                  <c:v>-197.46049999999997</c:v>
                </c:pt>
                <c:pt idx="86502">
                  <c:v>-197.45849999999999</c:v>
                </c:pt>
                <c:pt idx="86503">
                  <c:v>-197.45649999999998</c:v>
                </c:pt>
                <c:pt idx="86504">
                  <c:v>-197.45449999999997</c:v>
                </c:pt>
                <c:pt idx="86505">
                  <c:v>-197.45249999999999</c:v>
                </c:pt>
                <c:pt idx="86506">
                  <c:v>-197.45049999999998</c:v>
                </c:pt>
                <c:pt idx="86507">
                  <c:v>-197.44849999999997</c:v>
                </c:pt>
                <c:pt idx="86508">
                  <c:v>-197.44649999999999</c:v>
                </c:pt>
                <c:pt idx="86509">
                  <c:v>-197.44449999999998</c:v>
                </c:pt>
                <c:pt idx="86510">
                  <c:v>-197.44249999999997</c:v>
                </c:pt>
                <c:pt idx="86511">
                  <c:v>-197.44049999999999</c:v>
                </c:pt>
                <c:pt idx="86512">
                  <c:v>-197.43849999999998</c:v>
                </c:pt>
                <c:pt idx="86513">
                  <c:v>-197.43649999999997</c:v>
                </c:pt>
                <c:pt idx="86514">
                  <c:v>-197.43449999999999</c:v>
                </c:pt>
                <c:pt idx="86515">
                  <c:v>-197.43249999999998</c:v>
                </c:pt>
                <c:pt idx="86516">
                  <c:v>-197.43049999999997</c:v>
                </c:pt>
                <c:pt idx="86517">
                  <c:v>-197.42849999999999</c:v>
                </c:pt>
                <c:pt idx="86518">
                  <c:v>-197.42649999999998</c:v>
                </c:pt>
                <c:pt idx="86519">
                  <c:v>-197.42449999999997</c:v>
                </c:pt>
                <c:pt idx="86520">
                  <c:v>-197.42249999999999</c:v>
                </c:pt>
                <c:pt idx="86521">
                  <c:v>-197.42049999999998</c:v>
                </c:pt>
                <c:pt idx="86522">
                  <c:v>-197.41849999999997</c:v>
                </c:pt>
                <c:pt idx="86523">
                  <c:v>-197.41649999999998</c:v>
                </c:pt>
                <c:pt idx="86524">
                  <c:v>-197.41449999999998</c:v>
                </c:pt>
                <c:pt idx="86525">
                  <c:v>-197.41249999999997</c:v>
                </c:pt>
                <c:pt idx="86526">
                  <c:v>-197.41049999999998</c:v>
                </c:pt>
                <c:pt idx="86527">
                  <c:v>-197.40849999999998</c:v>
                </c:pt>
                <c:pt idx="86528">
                  <c:v>-197.40649999999997</c:v>
                </c:pt>
                <c:pt idx="86529">
                  <c:v>-197.40449999999998</c:v>
                </c:pt>
                <c:pt idx="86530">
                  <c:v>-197.40249999999997</c:v>
                </c:pt>
                <c:pt idx="86531">
                  <c:v>-197.40049999999997</c:v>
                </c:pt>
                <c:pt idx="86532">
                  <c:v>-197.39849999999998</c:v>
                </c:pt>
                <c:pt idx="86533">
                  <c:v>-197.39649999999997</c:v>
                </c:pt>
                <c:pt idx="86534">
                  <c:v>-197.39449999999997</c:v>
                </c:pt>
                <c:pt idx="86535">
                  <c:v>-197.39249999999998</c:v>
                </c:pt>
                <c:pt idx="86536">
                  <c:v>-197.39049999999997</c:v>
                </c:pt>
                <c:pt idx="86537">
                  <c:v>-197.38849999999996</c:v>
                </c:pt>
                <c:pt idx="86538">
                  <c:v>-197.38649999999998</c:v>
                </c:pt>
                <c:pt idx="86539">
                  <c:v>-197.38449999999997</c:v>
                </c:pt>
                <c:pt idx="86540">
                  <c:v>-197.38249999999996</c:v>
                </c:pt>
                <c:pt idx="86541">
                  <c:v>-197.38049999999998</c:v>
                </c:pt>
                <c:pt idx="86542">
                  <c:v>-197.37849999999997</c:v>
                </c:pt>
                <c:pt idx="86543">
                  <c:v>-197.37649999999996</c:v>
                </c:pt>
                <c:pt idx="86544">
                  <c:v>-197.37449999999998</c:v>
                </c:pt>
                <c:pt idx="86545">
                  <c:v>-197.37249999999997</c:v>
                </c:pt>
                <c:pt idx="86546">
                  <c:v>-197.37049999999996</c:v>
                </c:pt>
                <c:pt idx="86547">
                  <c:v>-197.36849999999998</c:v>
                </c:pt>
                <c:pt idx="86548">
                  <c:v>-197.36649999999997</c:v>
                </c:pt>
                <c:pt idx="86549">
                  <c:v>-197.36449999999996</c:v>
                </c:pt>
                <c:pt idx="86550">
                  <c:v>-197.36249999999998</c:v>
                </c:pt>
                <c:pt idx="86551">
                  <c:v>-197.36049999999997</c:v>
                </c:pt>
                <c:pt idx="86552">
                  <c:v>-197.35849999999996</c:v>
                </c:pt>
                <c:pt idx="86553">
                  <c:v>-197.35649999999998</c:v>
                </c:pt>
                <c:pt idx="86554">
                  <c:v>-197.35449999999997</c:v>
                </c:pt>
                <c:pt idx="86555">
                  <c:v>-197.35249999999996</c:v>
                </c:pt>
                <c:pt idx="86556">
                  <c:v>-197.35049999999998</c:v>
                </c:pt>
                <c:pt idx="86557">
                  <c:v>-197.34849999999997</c:v>
                </c:pt>
                <c:pt idx="86558">
                  <c:v>-197.34649999999996</c:v>
                </c:pt>
                <c:pt idx="86559">
                  <c:v>-197.34449999999998</c:v>
                </c:pt>
                <c:pt idx="86560">
                  <c:v>-197.34249999999997</c:v>
                </c:pt>
                <c:pt idx="86561">
                  <c:v>-197.34049999999996</c:v>
                </c:pt>
                <c:pt idx="86562">
                  <c:v>-197.33849999999998</c:v>
                </c:pt>
                <c:pt idx="86563">
                  <c:v>-197.33649999999997</c:v>
                </c:pt>
                <c:pt idx="86564">
                  <c:v>-197.33449999999999</c:v>
                </c:pt>
                <c:pt idx="86565">
                  <c:v>-197.33249999999998</c:v>
                </c:pt>
                <c:pt idx="86566">
                  <c:v>-197.33049999999997</c:v>
                </c:pt>
                <c:pt idx="86567">
                  <c:v>-197.32849999999999</c:v>
                </c:pt>
                <c:pt idx="86568">
                  <c:v>-197.32649999999998</c:v>
                </c:pt>
                <c:pt idx="86569">
                  <c:v>-197.32449999999997</c:v>
                </c:pt>
                <c:pt idx="86570">
                  <c:v>-197.32249999999999</c:v>
                </c:pt>
                <c:pt idx="86571">
                  <c:v>-197.32049999999998</c:v>
                </c:pt>
                <c:pt idx="86572">
                  <c:v>-197.31849999999997</c:v>
                </c:pt>
                <c:pt idx="86573">
                  <c:v>-197.31649999999999</c:v>
                </c:pt>
                <c:pt idx="86574">
                  <c:v>-197.31449999999998</c:v>
                </c:pt>
                <c:pt idx="86575">
                  <c:v>-197.31249999999997</c:v>
                </c:pt>
                <c:pt idx="86576">
                  <c:v>-197.31049999999999</c:v>
                </c:pt>
                <c:pt idx="86577">
                  <c:v>-197.30849999999998</c:v>
                </c:pt>
                <c:pt idx="86578">
                  <c:v>-197.30649999999997</c:v>
                </c:pt>
                <c:pt idx="86579">
                  <c:v>-197.30449999999999</c:v>
                </c:pt>
                <c:pt idx="86580">
                  <c:v>-197.30249999999998</c:v>
                </c:pt>
                <c:pt idx="86581">
                  <c:v>-197.30049999999997</c:v>
                </c:pt>
                <c:pt idx="86582">
                  <c:v>-197.29849999999999</c:v>
                </c:pt>
                <c:pt idx="86583">
                  <c:v>-197.29649999999998</c:v>
                </c:pt>
                <c:pt idx="86584">
                  <c:v>-197.29449999999997</c:v>
                </c:pt>
                <c:pt idx="86585">
                  <c:v>-197.29249999999999</c:v>
                </c:pt>
                <c:pt idx="86586">
                  <c:v>-197.29049999999998</c:v>
                </c:pt>
                <c:pt idx="86587">
                  <c:v>-197.28849999999997</c:v>
                </c:pt>
                <c:pt idx="86588">
                  <c:v>-197.28649999999999</c:v>
                </c:pt>
                <c:pt idx="86589">
                  <c:v>-197.28449999999998</c:v>
                </c:pt>
                <c:pt idx="86590">
                  <c:v>-197.28249999999997</c:v>
                </c:pt>
                <c:pt idx="86591">
                  <c:v>-197.28049999999999</c:v>
                </c:pt>
                <c:pt idx="86592">
                  <c:v>-197.27849999999998</c:v>
                </c:pt>
                <c:pt idx="86593">
                  <c:v>-197.27649999999997</c:v>
                </c:pt>
                <c:pt idx="86594">
                  <c:v>-197.27449999999999</c:v>
                </c:pt>
                <c:pt idx="86595">
                  <c:v>-197.27249999999998</c:v>
                </c:pt>
                <c:pt idx="86596">
                  <c:v>-197.27049999999997</c:v>
                </c:pt>
                <c:pt idx="86597">
                  <c:v>-197.26849999999999</c:v>
                </c:pt>
                <c:pt idx="86598">
                  <c:v>-197.26649999999998</c:v>
                </c:pt>
                <c:pt idx="86599">
                  <c:v>-197.26449999999997</c:v>
                </c:pt>
                <c:pt idx="86600">
                  <c:v>-197.26249999999999</c:v>
                </c:pt>
                <c:pt idx="86601">
                  <c:v>-197.26049999999998</c:v>
                </c:pt>
                <c:pt idx="86602">
                  <c:v>-197.25849999999997</c:v>
                </c:pt>
                <c:pt idx="86603">
                  <c:v>-197.25649999999999</c:v>
                </c:pt>
                <c:pt idx="86604">
                  <c:v>-197.25449999999998</c:v>
                </c:pt>
                <c:pt idx="86605">
                  <c:v>-197.25249999999997</c:v>
                </c:pt>
                <c:pt idx="86606">
                  <c:v>-197.25049999999999</c:v>
                </c:pt>
                <c:pt idx="86607">
                  <c:v>-197.24849999999998</c:v>
                </c:pt>
                <c:pt idx="86608">
                  <c:v>-197.24649999999997</c:v>
                </c:pt>
                <c:pt idx="86609">
                  <c:v>-197.24449999999999</c:v>
                </c:pt>
                <c:pt idx="86610">
                  <c:v>-197.24249999999998</c:v>
                </c:pt>
                <c:pt idx="86611">
                  <c:v>-197.24049999999997</c:v>
                </c:pt>
                <c:pt idx="86612">
                  <c:v>-197.23849999999999</c:v>
                </c:pt>
                <c:pt idx="86613">
                  <c:v>-197.23649999999998</c:v>
                </c:pt>
                <c:pt idx="86614">
                  <c:v>-197.23449999999997</c:v>
                </c:pt>
                <c:pt idx="86615">
                  <c:v>-197.23249999999999</c:v>
                </c:pt>
                <c:pt idx="86616">
                  <c:v>-197.23049999999998</c:v>
                </c:pt>
                <c:pt idx="86617">
                  <c:v>-197.22849999999997</c:v>
                </c:pt>
                <c:pt idx="86618">
                  <c:v>-197.22649999999999</c:v>
                </c:pt>
                <c:pt idx="86619">
                  <c:v>-197.22449999999998</c:v>
                </c:pt>
                <c:pt idx="86620">
                  <c:v>-197.22249999999997</c:v>
                </c:pt>
                <c:pt idx="86621">
                  <c:v>-197.22049999999999</c:v>
                </c:pt>
                <c:pt idx="86622">
                  <c:v>-197.21849999999998</c:v>
                </c:pt>
                <c:pt idx="86623">
                  <c:v>-197.21649999999997</c:v>
                </c:pt>
                <c:pt idx="86624">
                  <c:v>-197.21449999999999</c:v>
                </c:pt>
                <c:pt idx="86625">
                  <c:v>-197.21249999999998</c:v>
                </c:pt>
                <c:pt idx="86626">
                  <c:v>-197.21049999999997</c:v>
                </c:pt>
                <c:pt idx="86627">
                  <c:v>-197.20849999999999</c:v>
                </c:pt>
                <c:pt idx="86628">
                  <c:v>-197.20649999999998</c:v>
                </c:pt>
                <c:pt idx="86629">
                  <c:v>-197.20449999999997</c:v>
                </c:pt>
                <c:pt idx="86630">
                  <c:v>-197.20249999999999</c:v>
                </c:pt>
                <c:pt idx="86631">
                  <c:v>-197.20049999999998</c:v>
                </c:pt>
                <c:pt idx="86632">
                  <c:v>-197.19849999999997</c:v>
                </c:pt>
                <c:pt idx="86633">
                  <c:v>-197.19649999999999</c:v>
                </c:pt>
                <c:pt idx="86634">
                  <c:v>-197.19449999999998</c:v>
                </c:pt>
                <c:pt idx="86635">
                  <c:v>-197.19249999999997</c:v>
                </c:pt>
                <c:pt idx="86636">
                  <c:v>-197.19049999999999</c:v>
                </c:pt>
                <c:pt idx="86637">
                  <c:v>-197.18849999999998</c:v>
                </c:pt>
                <c:pt idx="86638">
                  <c:v>-197.18649999999997</c:v>
                </c:pt>
                <c:pt idx="86639">
                  <c:v>-197.18449999999999</c:v>
                </c:pt>
                <c:pt idx="86640">
                  <c:v>-197.18249999999998</c:v>
                </c:pt>
                <c:pt idx="86641">
                  <c:v>-197.18049999999997</c:v>
                </c:pt>
                <c:pt idx="86642">
                  <c:v>-197.17849999999999</c:v>
                </c:pt>
                <c:pt idx="86643">
                  <c:v>-197.17649999999998</c:v>
                </c:pt>
                <c:pt idx="86644">
                  <c:v>-197.17449999999997</c:v>
                </c:pt>
                <c:pt idx="86645">
                  <c:v>-197.17249999999999</c:v>
                </c:pt>
                <c:pt idx="86646">
                  <c:v>-197.17049999999998</c:v>
                </c:pt>
                <c:pt idx="86647">
                  <c:v>-197.16849999999997</c:v>
                </c:pt>
                <c:pt idx="86648">
                  <c:v>-197.16649999999998</c:v>
                </c:pt>
                <c:pt idx="86649">
                  <c:v>-197.16449999999998</c:v>
                </c:pt>
                <c:pt idx="86650">
                  <c:v>-197.16249999999997</c:v>
                </c:pt>
                <c:pt idx="86651">
                  <c:v>-197.16049999999998</c:v>
                </c:pt>
                <c:pt idx="86652">
                  <c:v>-197.15849999999998</c:v>
                </c:pt>
                <c:pt idx="86653">
                  <c:v>-197.15649999999997</c:v>
                </c:pt>
                <c:pt idx="86654">
                  <c:v>-197.15449999999998</c:v>
                </c:pt>
                <c:pt idx="86655">
                  <c:v>-197.15249999999997</c:v>
                </c:pt>
                <c:pt idx="86656">
                  <c:v>-197.15049999999997</c:v>
                </c:pt>
                <c:pt idx="86657">
                  <c:v>-197.14849999999998</c:v>
                </c:pt>
                <c:pt idx="86658">
                  <c:v>-197.14649999999997</c:v>
                </c:pt>
                <c:pt idx="86659">
                  <c:v>-197.14449999999997</c:v>
                </c:pt>
                <c:pt idx="86660">
                  <c:v>-197.14249999999998</c:v>
                </c:pt>
                <c:pt idx="86661">
                  <c:v>-197.14049999999997</c:v>
                </c:pt>
                <c:pt idx="86662">
                  <c:v>-197.13849999999996</c:v>
                </c:pt>
                <c:pt idx="86663">
                  <c:v>-197.13649999999998</c:v>
                </c:pt>
                <c:pt idx="86664">
                  <c:v>-197.13449999999997</c:v>
                </c:pt>
                <c:pt idx="86665">
                  <c:v>-197.13249999999996</c:v>
                </c:pt>
                <c:pt idx="86666">
                  <c:v>-197.13049999999998</c:v>
                </c:pt>
                <c:pt idx="86667">
                  <c:v>-197.12849999999997</c:v>
                </c:pt>
                <c:pt idx="86668">
                  <c:v>-197.12649999999996</c:v>
                </c:pt>
                <c:pt idx="86669">
                  <c:v>-197.12449999999998</c:v>
                </c:pt>
                <c:pt idx="86670">
                  <c:v>-197.12249999999997</c:v>
                </c:pt>
                <c:pt idx="86671">
                  <c:v>-197.12049999999996</c:v>
                </c:pt>
                <c:pt idx="86672">
                  <c:v>-197.11849999999998</c:v>
                </c:pt>
                <c:pt idx="86673">
                  <c:v>-197.11649999999997</c:v>
                </c:pt>
                <c:pt idx="86674">
                  <c:v>-197.11449999999996</c:v>
                </c:pt>
                <c:pt idx="86675">
                  <c:v>-197.11249999999998</c:v>
                </c:pt>
                <c:pt idx="86676">
                  <c:v>-197.11049999999997</c:v>
                </c:pt>
                <c:pt idx="86677">
                  <c:v>-197.10849999999996</c:v>
                </c:pt>
                <c:pt idx="86678">
                  <c:v>-197.10649999999998</c:v>
                </c:pt>
                <c:pt idx="86679">
                  <c:v>-197.10449999999997</c:v>
                </c:pt>
                <c:pt idx="86680">
                  <c:v>-197.10249999999996</c:v>
                </c:pt>
                <c:pt idx="86681">
                  <c:v>-197.10049999999998</c:v>
                </c:pt>
                <c:pt idx="86682">
                  <c:v>-197.09849999999997</c:v>
                </c:pt>
                <c:pt idx="86683">
                  <c:v>-197.09649999999996</c:v>
                </c:pt>
                <c:pt idx="86684">
                  <c:v>-197.09449999999998</c:v>
                </c:pt>
                <c:pt idx="86685">
                  <c:v>-197.09249999999997</c:v>
                </c:pt>
                <c:pt idx="86686">
                  <c:v>-197.09049999999996</c:v>
                </c:pt>
                <c:pt idx="86687">
                  <c:v>-197.08849999999998</c:v>
                </c:pt>
                <c:pt idx="86688">
                  <c:v>-197.08649999999997</c:v>
                </c:pt>
                <c:pt idx="86689">
                  <c:v>-197.08449999999999</c:v>
                </c:pt>
                <c:pt idx="86690">
                  <c:v>-197.08249999999998</c:v>
                </c:pt>
                <c:pt idx="86691">
                  <c:v>-197.08049999999997</c:v>
                </c:pt>
                <c:pt idx="86692">
                  <c:v>-197.07849999999999</c:v>
                </c:pt>
                <c:pt idx="86693">
                  <c:v>-197.07649999999998</c:v>
                </c:pt>
                <c:pt idx="86694">
                  <c:v>-197.07449999999997</c:v>
                </c:pt>
                <c:pt idx="86695">
                  <c:v>-197.07249999999999</c:v>
                </c:pt>
                <c:pt idx="86696">
                  <c:v>-197.07049999999998</c:v>
                </c:pt>
                <c:pt idx="86697">
                  <c:v>-197.06849999999997</c:v>
                </c:pt>
                <c:pt idx="86698">
                  <c:v>-197.06649999999999</c:v>
                </c:pt>
                <c:pt idx="86699">
                  <c:v>-197.06449999999998</c:v>
                </c:pt>
                <c:pt idx="86700">
                  <c:v>-197.06249999999997</c:v>
                </c:pt>
                <c:pt idx="86701">
                  <c:v>-197.06049999999999</c:v>
                </c:pt>
                <c:pt idx="86702">
                  <c:v>-197.05849999999998</c:v>
                </c:pt>
                <c:pt idx="86703">
                  <c:v>-197.05649999999997</c:v>
                </c:pt>
                <c:pt idx="86704">
                  <c:v>-197.05449999999999</c:v>
                </c:pt>
                <c:pt idx="86705">
                  <c:v>-197.05249999999998</c:v>
                </c:pt>
                <c:pt idx="86706">
                  <c:v>-197.05049999999997</c:v>
                </c:pt>
                <c:pt idx="86707">
                  <c:v>-197.04849999999999</c:v>
                </c:pt>
                <c:pt idx="86708">
                  <c:v>-197.04649999999998</c:v>
                </c:pt>
                <c:pt idx="86709">
                  <c:v>-197.04449999999997</c:v>
                </c:pt>
                <c:pt idx="86710">
                  <c:v>-197.04249999999999</c:v>
                </c:pt>
                <c:pt idx="86711">
                  <c:v>-197.04049999999998</c:v>
                </c:pt>
                <c:pt idx="86712">
                  <c:v>-197.03849999999997</c:v>
                </c:pt>
                <c:pt idx="86713">
                  <c:v>-197.03649999999999</c:v>
                </c:pt>
                <c:pt idx="86714">
                  <c:v>-197.03449999999998</c:v>
                </c:pt>
                <c:pt idx="86715">
                  <c:v>-197.03249999999997</c:v>
                </c:pt>
                <c:pt idx="86716">
                  <c:v>-197.03049999999999</c:v>
                </c:pt>
                <c:pt idx="86717">
                  <c:v>-197.02849999999998</c:v>
                </c:pt>
                <c:pt idx="86718">
                  <c:v>-197.02649999999997</c:v>
                </c:pt>
                <c:pt idx="86719">
                  <c:v>-197.02449999999999</c:v>
                </c:pt>
                <c:pt idx="86720">
                  <c:v>-197.02249999999998</c:v>
                </c:pt>
                <c:pt idx="86721">
                  <c:v>-197.02049999999997</c:v>
                </c:pt>
                <c:pt idx="86722">
                  <c:v>-197.01849999999999</c:v>
                </c:pt>
                <c:pt idx="86723">
                  <c:v>-197.01649999999998</c:v>
                </c:pt>
                <c:pt idx="86724">
                  <c:v>-197.01449999999997</c:v>
                </c:pt>
                <c:pt idx="86725">
                  <c:v>-197.01249999999999</c:v>
                </c:pt>
                <c:pt idx="86726">
                  <c:v>-197.01049999999998</c:v>
                </c:pt>
                <c:pt idx="86727">
                  <c:v>-197.00849999999997</c:v>
                </c:pt>
                <c:pt idx="86728">
                  <c:v>-197.00649999999999</c:v>
                </c:pt>
                <c:pt idx="86729">
                  <c:v>-197.00449999999998</c:v>
                </c:pt>
                <c:pt idx="86730">
                  <c:v>-197.00249999999997</c:v>
                </c:pt>
                <c:pt idx="86731">
                  <c:v>-197.00049999999999</c:v>
                </c:pt>
                <c:pt idx="86732">
                  <c:v>-196.99849999999998</c:v>
                </c:pt>
                <c:pt idx="86733">
                  <c:v>-196.99649999999997</c:v>
                </c:pt>
                <c:pt idx="86734">
                  <c:v>-196.99449999999999</c:v>
                </c:pt>
                <c:pt idx="86735">
                  <c:v>-196.99249999999998</c:v>
                </c:pt>
                <c:pt idx="86736">
                  <c:v>-196.99049999999997</c:v>
                </c:pt>
                <c:pt idx="86737">
                  <c:v>-196.98849999999999</c:v>
                </c:pt>
                <c:pt idx="86738">
                  <c:v>-196.98649999999998</c:v>
                </c:pt>
                <c:pt idx="86739">
                  <c:v>-196.98449999999997</c:v>
                </c:pt>
                <c:pt idx="86740">
                  <c:v>-196.98249999999999</c:v>
                </c:pt>
                <c:pt idx="86741">
                  <c:v>-196.98049999999998</c:v>
                </c:pt>
                <c:pt idx="86742">
                  <c:v>-196.97849999999997</c:v>
                </c:pt>
                <c:pt idx="86743">
                  <c:v>-196.97649999999999</c:v>
                </c:pt>
                <c:pt idx="86744">
                  <c:v>-196.97449999999998</c:v>
                </c:pt>
                <c:pt idx="86745">
                  <c:v>-196.97249999999997</c:v>
                </c:pt>
                <c:pt idx="86746">
                  <c:v>-196.97049999999999</c:v>
                </c:pt>
                <c:pt idx="86747">
                  <c:v>-196.96849999999998</c:v>
                </c:pt>
                <c:pt idx="86748">
                  <c:v>-196.96649999999997</c:v>
                </c:pt>
                <c:pt idx="86749">
                  <c:v>-196.96449999999999</c:v>
                </c:pt>
                <c:pt idx="86750">
                  <c:v>-196.96249999999998</c:v>
                </c:pt>
                <c:pt idx="86751">
                  <c:v>-196.96049999999997</c:v>
                </c:pt>
                <c:pt idx="86752">
                  <c:v>-196.95849999999999</c:v>
                </c:pt>
                <c:pt idx="86753">
                  <c:v>-196.95649999999998</c:v>
                </c:pt>
                <c:pt idx="86754">
                  <c:v>-196.95449999999997</c:v>
                </c:pt>
                <c:pt idx="86755">
                  <c:v>-196.95249999999999</c:v>
                </c:pt>
                <c:pt idx="86756">
                  <c:v>-196.95049999999998</c:v>
                </c:pt>
                <c:pt idx="86757">
                  <c:v>-196.94849999999997</c:v>
                </c:pt>
                <c:pt idx="86758">
                  <c:v>-196.94649999999999</c:v>
                </c:pt>
                <c:pt idx="86759">
                  <c:v>-196.94449999999998</c:v>
                </c:pt>
                <c:pt idx="86760">
                  <c:v>-196.94249999999997</c:v>
                </c:pt>
                <c:pt idx="86761">
                  <c:v>-196.94049999999999</c:v>
                </c:pt>
                <c:pt idx="86762">
                  <c:v>-196.93849999999998</c:v>
                </c:pt>
                <c:pt idx="86763">
                  <c:v>-196.93649999999997</c:v>
                </c:pt>
                <c:pt idx="86764">
                  <c:v>-196.93449999999999</c:v>
                </c:pt>
                <c:pt idx="86765">
                  <c:v>-196.93249999999998</c:v>
                </c:pt>
                <c:pt idx="86766">
                  <c:v>-196.93049999999997</c:v>
                </c:pt>
                <c:pt idx="86767">
                  <c:v>-196.92849999999999</c:v>
                </c:pt>
                <c:pt idx="86768">
                  <c:v>-196.92649999999998</c:v>
                </c:pt>
                <c:pt idx="86769">
                  <c:v>-196.92449999999997</c:v>
                </c:pt>
                <c:pt idx="86770">
                  <c:v>-196.92249999999999</c:v>
                </c:pt>
                <c:pt idx="86771">
                  <c:v>-196.92049999999998</c:v>
                </c:pt>
                <c:pt idx="86772">
                  <c:v>-196.91849999999997</c:v>
                </c:pt>
                <c:pt idx="86773">
                  <c:v>-196.91649999999998</c:v>
                </c:pt>
                <c:pt idx="86774">
                  <c:v>-196.91449999999998</c:v>
                </c:pt>
                <c:pt idx="86775">
                  <c:v>-196.91249999999997</c:v>
                </c:pt>
                <c:pt idx="86776">
                  <c:v>-196.91049999999998</c:v>
                </c:pt>
                <c:pt idx="86777">
                  <c:v>-196.90849999999998</c:v>
                </c:pt>
                <c:pt idx="86778">
                  <c:v>-196.90649999999997</c:v>
                </c:pt>
                <c:pt idx="86779">
                  <c:v>-196.90449999999998</c:v>
                </c:pt>
                <c:pt idx="86780">
                  <c:v>-196.90249999999997</c:v>
                </c:pt>
                <c:pt idx="86781">
                  <c:v>-196.90049999999997</c:v>
                </c:pt>
                <c:pt idx="86782">
                  <c:v>-196.89849999999998</c:v>
                </c:pt>
                <c:pt idx="86783">
                  <c:v>-196.89649999999997</c:v>
                </c:pt>
                <c:pt idx="86784">
                  <c:v>-196.89449999999997</c:v>
                </c:pt>
                <c:pt idx="86785">
                  <c:v>-196.89249999999998</c:v>
                </c:pt>
                <c:pt idx="86786">
                  <c:v>-196.89049999999997</c:v>
                </c:pt>
                <c:pt idx="86787">
                  <c:v>-196.88849999999996</c:v>
                </c:pt>
                <c:pt idx="86788">
                  <c:v>-196.88649999999998</c:v>
                </c:pt>
                <c:pt idx="86789">
                  <c:v>-196.88449999999997</c:v>
                </c:pt>
                <c:pt idx="86790">
                  <c:v>-196.88249999999996</c:v>
                </c:pt>
                <c:pt idx="86791">
                  <c:v>-196.88049999999998</c:v>
                </c:pt>
                <c:pt idx="86792">
                  <c:v>-196.87849999999997</c:v>
                </c:pt>
                <c:pt idx="86793">
                  <c:v>-196.87649999999996</c:v>
                </c:pt>
                <c:pt idx="86794">
                  <c:v>-196.87449999999998</c:v>
                </c:pt>
                <c:pt idx="86795">
                  <c:v>-196.87249999999997</c:v>
                </c:pt>
                <c:pt idx="86796">
                  <c:v>-196.87049999999996</c:v>
                </c:pt>
                <c:pt idx="86797">
                  <c:v>-196.86849999999998</c:v>
                </c:pt>
                <c:pt idx="86798">
                  <c:v>-196.86649999999997</c:v>
                </c:pt>
                <c:pt idx="86799">
                  <c:v>-196.86449999999996</c:v>
                </c:pt>
                <c:pt idx="86800">
                  <c:v>-196.86249999999998</c:v>
                </c:pt>
                <c:pt idx="86801">
                  <c:v>-196.86049999999997</c:v>
                </c:pt>
                <c:pt idx="86802">
                  <c:v>-196.85849999999996</c:v>
                </c:pt>
                <c:pt idx="86803">
                  <c:v>-196.85649999999998</c:v>
                </c:pt>
                <c:pt idx="86804">
                  <c:v>-196.85449999999997</c:v>
                </c:pt>
                <c:pt idx="86805">
                  <c:v>-196.85249999999996</c:v>
                </c:pt>
                <c:pt idx="86806">
                  <c:v>-196.85049999999998</c:v>
                </c:pt>
                <c:pt idx="86807">
                  <c:v>-196.84849999999997</c:v>
                </c:pt>
                <c:pt idx="86808">
                  <c:v>-196.84649999999996</c:v>
                </c:pt>
                <c:pt idx="86809">
                  <c:v>-196.84449999999998</c:v>
                </c:pt>
                <c:pt idx="86810">
                  <c:v>-196.84249999999997</c:v>
                </c:pt>
                <c:pt idx="86811">
                  <c:v>-196.84049999999996</c:v>
                </c:pt>
                <c:pt idx="86812">
                  <c:v>-196.83849999999998</c:v>
                </c:pt>
                <c:pt idx="86813">
                  <c:v>-196.83649999999997</c:v>
                </c:pt>
                <c:pt idx="86814">
                  <c:v>-196.83449999999999</c:v>
                </c:pt>
                <c:pt idx="86815">
                  <c:v>-196.83249999999998</c:v>
                </c:pt>
                <c:pt idx="86816">
                  <c:v>-196.83049999999997</c:v>
                </c:pt>
                <c:pt idx="86817">
                  <c:v>-196.82849999999999</c:v>
                </c:pt>
                <c:pt idx="86818">
                  <c:v>-196.82649999999998</c:v>
                </c:pt>
                <c:pt idx="86819">
                  <c:v>-196.82449999999997</c:v>
                </c:pt>
                <c:pt idx="86820">
                  <c:v>-196.82249999999999</c:v>
                </c:pt>
                <c:pt idx="86821">
                  <c:v>-196.82049999999998</c:v>
                </c:pt>
                <c:pt idx="86822">
                  <c:v>-196.81849999999997</c:v>
                </c:pt>
                <c:pt idx="86823">
                  <c:v>-196.81649999999999</c:v>
                </c:pt>
                <c:pt idx="86824">
                  <c:v>-196.81449999999998</c:v>
                </c:pt>
                <c:pt idx="86825">
                  <c:v>-196.81249999999997</c:v>
                </c:pt>
                <c:pt idx="86826">
                  <c:v>-196.81049999999999</c:v>
                </c:pt>
                <c:pt idx="86827">
                  <c:v>-196.80849999999998</c:v>
                </c:pt>
                <c:pt idx="86828">
                  <c:v>-196.80649999999997</c:v>
                </c:pt>
                <c:pt idx="86829">
                  <c:v>-196.80449999999999</c:v>
                </c:pt>
                <c:pt idx="86830">
                  <c:v>-196.80249999999998</c:v>
                </c:pt>
                <c:pt idx="86831">
                  <c:v>-196.80049999999997</c:v>
                </c:pt>
                <c:pt idx="86832">
                  <c:v>-196.79849999999999</c:v>
                </c:pt>
                <c:pt idx="86833">
                  <c:v>-196.79649999999998</c:v>
                </c:pt>
                <c:pt idx="86834">
                  <c:v>-196.79449999999997</c:v>
                </c:pt>
                <c:pt idx="86835">
                  <c:v>-196.79249999999999</c:v>
                </c:pt>
                <c:pt idx="86836">
                  <c:v>-196.79049999999998</c:v>
                </c:pt>
                <c:pt idx="86837">
                  <c:v>-196.78849999999997</c:v>
                </c:pt>
                <c:pt idx="86838">
                  <c:v>-196.78649999999999</c:v>
                </c:pt>
                <c:pt idx="86839">
                  <c:v>-196.78449999999998</c:v>
                </c:pt>
                <c:pt idx="86840">
                  <c:v>-196.78249999999997</c:v>
                </c:pt>
                <c:pt idx="86841">
                  <c:v>-196.78049999999999</c:v>
                </c:pt>
                <c:pt idx="86842">
                  <c:v>-196.77849999999998</c:v>
                </c:pt>
                <c:pt idx="86843">
                  <c:v>-196.77649999999997</c:v>
                </c:pt>
                <c:pt idx="86844">
                  <c:v>-196.77449999999999</c:v>
                </c:pt>
                <c:pt idx="86845">
                  <c:v>-196.77249999999998</c:v>
                </c:pt>
                <c:pt idx="86846">
                  <c:v>-196.77049999999997</c:v>
                </c:pt>
                <c:pt idx="86847">
                  <c:v>-196.76849999999999</c:v>
                </c:pt>
                <c:pt idx="86848">
                  <c:v>-196.76649999999998</c:v>
                </c:pt>
                <c:pt idx="86849">
                  <c:v>-196.76449999999997</c:v>
                </c:pt>
                <c:pt idx="86850">
                  <c:v>-196.76249999999999</c:v>
                </c:pt>
                <c:pt idx="86851">
                  <c:v>-196.76049999999998</c:v>
                </c:pt>
                <c:pt idx="86852">
                  <c:v>-196.75849999999997</c:v>
                </c:pt>
                <c:pt idx="86853">
                  <c:v>-196.75649999999999</c:v>
                </c:pt>
                <c:pt idx="86854">
                  <c:v>-196.75449999999998</c:v>
                </c:pt>
                <c:pt idx="86855">
                  <c:v>-196.75249999999997</c:v>
                </c:pt>
                <c:pt idx="86856">
                  <c:v>-196.75049999999999</c:v>
                </c:pt>
                <c:pt idx="86857">
                  <c:v>-196.74849999999998</c:v>
                </c:pt>
                <c:pt idx="86858">
                  <c:v>-196.74649999999997</c:v>
                </c:pt>
                <c:pt idx="86859">
                  <c:v>-196.74449999999999</c:v>
                </c:pt>
                <c:pt idx="86860">
                  <c:v>-196.74249999999998</c:v>
                </c:pt>
                <c:pt idx="86861">
                  <c:v>-196.74049999999997</c:v>
                </c:pt>
                <c:pt idx="86862">
                  <c:v>-196.73849999999999</c:v>
                </c:pt>
                <c:pt idx="86863">
                  <c:v>-196.73649999999998</c:v>
                </c:pt>
                <c:pt idx="86864">
                  <c:v>-196.73449999999997</c:v>
                </c:pt>
                <c:pt idx="86865">
                  <c:v>-196.73249999999999</c:v>
                </c:pt>
                <c:pt idx="86866">
                  <c:v>-196.73049999999998</c:v>
                </c:pt>
                <c:pt idx="86867">
                  <c:v>-196.72849999999997</c:v>
                </c:pt>
                <c:pt idx="86868">
                  <c:v>-196.72649999999999</c:v>
                </c:pt>
                <c:pt idx="86869">
                  <c:v>-196.72449999999998</c:v>
                </c:pt>
                <c:pt idx="86870">
                  <c:v>-196.72249999999997</c:v>
                </c:pt>
                <c:pt idx="86871">
                  <c:v>-196.72049999999999</c:v>
                </c:pt>
                <c:pt idx="86872">
                  <c:v>-196.71849999999998</c:v>
                </c:pt>
                <c:pt idx="86873">
                  <c:v>-196.71649999999997</c:v>
                </c:pt>
                <c:pt idx="86874">
                  <c:v>-196.71449999999999</c:v>
                </c:pt>
                <c:pt idx="86875">
                  <c:v>-196.71249999999998</c:v>
                </c:pt>
                <c:pt idx="86876">
                  <c:v>-196.71049999999997</c:v>
                </c:pt>
                <c:pt idx="86877">
                  <c:v>-196.70849999999999</c:v>
                </c:pt>
                <c:pt idx="86878">
                  <c:v>-196.70649999999998</c:v>
                </c:pt>
                <c:pt idx="86879">
                  <c:v>-196.70449999999997</c:v>
                </c:pt>
                <c:pt idx="86880">
                  <c:v>-196.70249999999999</c:v>
                </c:pt>
                <c:pt idx="86881">
                  <c:v>-196.70049999999998</c:v>
                </c:pt>
                <c:pt idx="86882">
                  <c:v>-196.69849999999997</c:v>
                </c:pt>
                <c:pt idx="86883">
                  <c:v>-196.69649999999999</c:v>
                </c:pt>
                <c:pt idx="86884">
                  <c:v>-196.69449999999998</c:v>
                </c:pt>
                <c:pt idx="86885">
                  <c:v>-196.69249999999997</c:v>
                </c:pt>
                <c:pt idx="86886">
                  <c:v>-196.69049999999999</c:v>
                </c:pt>
                <c:pt idx="86887">
                  <c:v>-196.68849999999998</c:v>
                </c:pt>
                <c:pt idx="86888">
                  <c:v>-196.68649999999997</c:v>
                </c:pt>
                <c:pt idx="86889">
                  <c:v>-196.68449999999999</c:v>
                </c:pt>
                <c:pt idx="86890">
                  <c:v>-196.68249999999998</c:v>
                </c:pt>
                <c:pt idx="86891">
                  <c:v>-196.68049999999997</c:v>
                </c:pt>
                <c:pt idx="86892">
                  <c:v>-196.67849999999999</c:v>
                </c:pt>
                <c:pt idx="86893">
                  <c:v>-196.67649999999998</c:v>
                </c:pt>
                <c:pt idx="86894">
                  <c:v>-196.67449999999997</c:v>
                </c:pt>
                <c:pt idx="86895">
                  <c:v>-196.67249999999999</c:v>
                </c:pt>
                <c:pt idx="86896">
                  <c:v>-196.67049999999998</c:v>
                </c:pt>
                <c:pt idx="86897">
                  <c:v>-196.66849999999997</c:v>
                </c:pt>
                <c:pt idx="86898">
                  <c:v>-196.66649999999998</c:v>
                </c:pt>
                <c:pt idx="86899">
                  <c:v>-196.66449999999998</c:v>
                </c:pt>
                <c:pt idx="86900">
                  <c:v>-196.66249999999997</c:v>
                </c:pt>
                <c:pt idx="86901">
                  <c:v>-196.66049999999998</c:v>
                </c:pt>
                <c:pt idx="86902">
                  <c:v>-196.65849999999998</c:v>
                </c:pt>
                <c:pt idx="86903">
                  <c:v>-196.65649999999997</c:v>
                </c:pt>
                <c:pt idx="86904">
                  <c:v>-196.65449999999998</c:v>
                </c:pt>
                <c:pt idx="86905">
                  <c:v>-196.65249999999997</c:v>
                </c:pt>
                <c:pt idx="86906">
                  <c:v>-196.65049999999997</c:v>
                </c:pt>
                <c:pt idx="86907">
                  <c:v>-196.64849999999998</c:v>
                </c:pt>
                <c:pt idx="86908">
                  <c:v>-196.64649999999997</c:v>
                </c:pt>
                <c:pt idx="86909">
                  <c:v>-196.64449999999997</c:v>
                </c:pt>
                <c:pt idx="86910">
                  <c:v>-196.64249999999998</c:v>
                </c:pt>
                <c:pt idx="86911">
                  <c:v>-196.64049999999997</c:v>
                </c:pt>
                <c:pt idx="86912">
                  <c:v>-196.63849999999996</c:v>
                </c:pt>
                <c:pt idx="86913">
                  <c:v>-196.63649999999998</c:v>
                </c:pt>
                <c:pt idx="86914">
                  <c:v>-196.63449999999997</c:v>
                </c:pt>
                <c:pt idx="86915">
                  <c:v>-196.63249999999996</c:v>
                </c:pt>
                <c:pt idx="86916">
                  <c:v>-196.63049999999998</c:v>
                </c:pt>
                <c:pt idx="86917">
                  <c:v>-196.62849999999997</c:v>
                </c:pt>
                <c:pt idx="86918">
                  <c:v>-196.62649999999996</c:v>
                </c:pt>
                <c:pt idx="86919">
                  <c:v>-196.62449999999998</c:v>
                </c:pt>
                <c:pt idx="86920">
                  <c:v>-196.62249999999997</c:v>
                </c:pt>
                <c:pt idx="86921">
                  <c:v>-196.62049999999996</c:v>
                </c:pt>
                <c:pt idx="86922">
                  <c:v>-196.61849999999998</c:v>
                </c:pt>
                <c:pt idx="86923">
                  <c:v>-196.61649999999997</c:v>
                </c:pt>
                <c:pt idx="86924">
                  <c:v>-196.61449999999996</c:v>
                </c:pt>
                <c:pt idx="86925">
                  <c:v>-196.61249999999998</c:v>
                </c:pt>
                <c:pt idx="86926">
                  <c:v>-196.61049999999997</c:v>
                </c:pt>
                <c:pt idx="86927">
                  <c:v>-196.60849999999996</c:v>
                </c:pt>
                <c:pt idx="86928">
                  <c:v>-196.60649999999998</c:v>
                </c:pt>
                <c:pt idx="86929">
                  <c:v>-196.60449999999997</c:v>
                </c:pt>
                <c:pt idx="86930">
                  <c:v>-196.60249999999996</c:v>
                </c:pt>
                <c:pt idx="86931">
                  <c:v>-196.60049999999998</c:v>
                </c:pt>
                <c:pt idx="86932">
                  <c:v>-196.59849999999997</c:v>
                </c:pt>
                <c:pt idx="86933">
                  <c:v>-196.59649999999996</c:v>
                </c:pt>
                <c:pt idx="86934">
                  <c:v>-196.59449999999998</c:v>
                </c:pt>
                <c:pt idx="86935">
                  <c:v>-196.59249999999997</c:v>
                </c:pt>
                <c:pt idx="86936">
                  <c:v>-196.59049999999996</c:v>
                </c:pt>
                <c:pt idx="86937">
                  <c:v>-196.58849999999998</c:v>
                </c:pt>
                <c:pt idx="86938">
                  <c:v>-196.58649999999997</c:v>
                </c:pt>
                <c:pt idx="86939">
                  <c:v>-196.58449999999999</c:v>
                </c:pt>
                <c:pt idx="86940">
                  <c:v>-196.58249999999998</c:v>
                </c:pt>
                <c:pt idx="86941">
                  <c:v>-196.58049999999997</c:v>
                </c:pt>
                <c:pt idx="86942">
                  <c:v>-196.57849999999999</c:v>
                </c:pt>
                <c:pt idx="86943">
                  <c:v>-196.57649999999998</c:v>
                </c:pt>
                <c:pt idx="86944">
                  <c:v>-196.57449999999997</c:v>
                </c:pt>
                <c:pt idx="86945">
                  <c:v>-196.57249999999999</c:v>
                </c:pt>
                <c:pt idx="86946">
                  <c:v>-196.57049999999998</c:v>
                </c:pt>
                <c:pt idx="86947">
                  <c:v>-196.56849999999997</c:v>
                </c:pt>
                <c:pt idx="86948">
                  <c:v>-196.56649999999999</c:v>
                </c:pt>
                <c:pt idx="86949">
                  <c:v>-196.56449999999998</c:v>
                </c:pt>
                <c:pt idx="86950">
                  <c:v>-196.56249999999997</c:v>
                </c:pt>
                <c:pt idx="86951">
                  <c:v>-196.56049999999999</c:v>
                </c:pt>
                <c:pt idx="86952">
                  <c:v>-196.55849999999998</c:v>
                </c:pt>
                <c:pt idx="86953">
                  <c:v>-196.55649999999997</c:v>
                </c:pt>
                <c:pt idx="86954">
                  <c:v>-196.55449999999999</c:v>
                </c:pt>
                <c:pt idx="86955">
                  <c:v>-196.55249999999998</c:v>
                </c:pt>
                <c:pt idx="86956">
                  <c:v>-196.55049999999997</c:v>
                </c:pt>
                <c:pt idx="86957">
                  <c:v>-196.54849999999999</c:v>
                </c:pt>
                <c:pt idx="86958">
                  <c:v>-196.54649999999998</c:v>
                </c:pt>
                <c:pt idx="86959">
                  <c:v>-196.54449999999997</c:v>
                </c:pt>
                <c:pt idx="86960">
                  <c:v>-196.54249999999999</c:v>
                </c:pt>
                <c:pt idx="86961">
                  <c:v>-196.54049999999998</c:v>
                </c:pt>
                <c:pt idx="86962">
                  <c:v>-196.53849999999997</c:v>
                </c:pt>
                <c:pt idx="86963">
                  <c:v>-196.53649999999999</c:v>
                </c:pt>
                <c:pt idx="86964">
                  <c:v>-196.53449999999998</c:v>
                </c:pt>
                <c:pt idx="86965">
                  <c:v>-196.53249999999997</c:v>
                </c:pt>
                <c:pt idx="86966">
                  <c:v>-196.53049999999999</c:v>
                </c:pt>
                <c:pt idx="86967">
                  <c:v>-196.52849999999998</c:v>
                </c:pt>
                <c:pt idx="86968">
                  <c:v>-196.52649999999997</c:v>
                </c:pt>
                <c:pt idx="86969">
                  <c:v>-196.52449999999999</c:v>
                </c:pt>
                <c:pt idx="86970">
                  <c:v>-196.52249999999998</c:v>
                </c:pt>
                <c:pt idx="86971">
                  <c:v>-196.52049999999997</c:v>
                </c:pt>
                <c:pt idx="86972">
                  <c:v>-196.51849999999999</c:v>
                </c:pt>
                <c:pt idx="86973">
                  <c:v>-196.51649999999998</c:v>
                </c:pt>
                <c:pt idx="86974">
                  <c:v>-196.51449999999997</c:v>
                </c:pt>
                <c:pt idx="86975">
                  <c:v>-196.51249999999999</c:v>
                </c:pt>
                <c:pt idx="86976">
                  <c:v>-196.51049999999998</c:v>
                </c:pt>
                <c:pt idx="86977">
                  <c:v>-196.50849999999997</c:v>
                </c:pt>
                <c:pt idx="86978">
                  <c:v>-196.50649999999999</c:v>
                </c:pt>
                <c:pt idx="86979">
                  <c:v>-196.50449999999998</c:v>
                </c:pt>
                <c:pt idx="86980">
                  <c:v>-196.50249999999997</c:v>
                </c:pt>
                <c:pt idx="86981">
                  <c:v>-196.50049999999999</c:v>
                </c:pt>
                <c:pt idx="86982">
                  <c:v>-196.49849999999998</c:v>
                </c:pt>
                <c:pt idx="86983">
                  <c:v>-196.49649999999997</c:v>
                </c:pt>
                <c:pt idx="86984">
                  <c:v>-196.49449999999999</c:v>
                </c:pt>
                <c:pt idx="86985">
                  <c:v>-196.49249999999998</c:v>
                </c:pt>
                <c:pt idx="86986">
                  <c:v>-196.49049999999997</c:v>
                </c:pt>
                <c:pt idx="86987">
                  <c:v>-196.48849999999999</c:v>
                </c:pt>
                <c:pt idx="86988">
                  <c:v>-196.48649999999998</c:v>
                </c:pt>
                <c:pt idx="86989">
                  <c:v>-196.48449999999997</c:v>
                </c:pt>
                <c:pt idx="86990">
                  <c:v>-196.48249999999999</c:v>
                </c:pt>
                <c:pt idx="86991">
                  <c:v>-196.48049999999998</c:v>
                </c:pt>
                <c:pt idx="86992">
                  <c:v>-196.47849999999997</c:v>
                </c:pt>
                <c:pt idx="86993">
                  <c:v>-196.47649999999999</c:v>
                </c:pt>
                <c:pt idx="86994">
                  <c:v>-196.47449999999998</c:v>
                </c:pt>
                <c:pt idx="86995">
                  <c:v>-196.47249999999997</c:v>
                </c:pt>
                <c:pt idx="86996">
                  <c:v>-196.47049999999999</c:v>
                </c:pt>
                <c:pt idx="86997">
                  <c:v>-196.46849999999998</c:v>
                </c:pt>
                <c:pt idx="86998">
                  <c:v>-196.46649999999997</c:v>
                </c:pt>
                <c:pt idx="86999">
                  <c:v>-196.46449999999999</c:v>
                </c:pt>
                <c:pt idx="87000">
                  <c:v>-196.46249999999998</c:v>
                </c:pt>
                <c:pt idx="87001">
                  <c:v>-196.46049999999997</c:v>
                </c:pt>
                <c:pt idx="87002">
                  <c:v>-196.45849999999999</c:v>
                </c:pt>
                <c:pt idx="87003">
                  <c:v>-196.45649999999998</c:v>
                </c:pt>
                <c:pt idx="87004">
                  <c:v>-196.45449999999997</c:v>
                </c:pt>
                <c:pt idx="87005">
                  <c:v>-196.45249999999999</c:v>
                </c:pt>
                <c:pt idx="87006">
                  <c:v>-196.45049999999998</c:v>
                </c:pt>
                <c:pt idx="87007">
                  <c:v>-196.44849999999997</c:v>
                </c:pt>
                <c:pt idx="87008">
                  <c:v>-196.44649999999999</c:v>
                </c:pt>
                <c:pt idx="87009">
                  <c:v>-196.44449999999998</c:v>
                </c:pt>
                <c:pt idx="87010">
                  <c:v>-196.44249999999997</c:v>
                </c:pt>
                <c:pt idx="87011">
                  <c:v>-196.44049999999999</c:v>
                </c:pt>
                <c:pt idx="87012">
                  <c:v>-196.43849999999998</c:v>
                </c:pt>
                <c:pt idx="87013">
                  <c:v>-196.43649999999997</c:v>
                </c:pt>
                <c:pt idx="87014">
                  <c:v>-196.43449999999999</c:v>
                </c:pt>
                <c:pt idx="87015">
                  <c:v>-196.43249999999998</c:v>
                </c:pt>
                <c:pt idx="87016">
                  <c:v>-196.43049999999997</c:v>
                </c:pt>
                <c:pt idx="87017">
                  <c:v>-196.42849999999999</c:v>
                </c:pt>
                <c:pt idx="87018">
                  <c:v>-196.42649999999998</c:v>
                </c:pt>
                <c:pt idx="87019">
                  <c:v>-196.42449999999997</c:v>
                </c:pt>
                <c:pt idx="87020">
                  <c:v>-196.42249999999999</c:v>
                </c:pt>
                <c:pt idx="87021">
                  <c:v>-196.42049999999998</c:v>
                </c:pt>
                <c:pt idx="87022">
                  <c:v>-196.41849999999997</c:v>
                </c:pt>
                <c:pt idx="87023">
                  <c:v>-196.41649999999998</c:v>
                </c:pt>
                <c:pt idx="87024">
                  <c:v>-196.41449999999998</c:v>
                </c:pt>
                <c:pt idx="87025">
                  <c:v>-196.41249999999997</c:v>
                </c:pt>
                <c:pt idx="87026">
                  <c:v>-196.41049999999998</c:v>
                </c:pt>
                <c:pt idx="87027">
                  <c:v>-196.40849999999998</c:v>
                </c:pt>
                <c:pt idx="87028">
                  <c:v>-196.40649999999997</c:v>
                </c:pt>
                <c:pt idx="87029">
                  <c:v>-196.40449999999998</c:v>
                </c:pt>
                <c:pt idx="87030">
                  <c:v>-196.40249999999997</c:v>
                </c:pt>
                <c:pt idx="87031">
                  <c:v>-196.40049999999997</c:v>
                </c:pt>
                <c:pt idx="87032">
                  <c:v>-196.39849999999998</c:v>
                </c:pt>
                <c:pt idx="87033">
                  <c:v>-196.39649999999997</c:v>
                </c:pt>
                <c:pt idx="87034">
                  <c:v>-196.39449999999997</c:v>
                </c:pt>
                <c:pt idx="87035">
                  <c:v>-196.39249999999998</c:v>
                </c:pt>
                <c:pt idx="87036">
                  <c:v>-196.39049999999997</c:v>
                </c:pt>
                <c:pt idx="87037">
                  <c:v>-196.38849999999996</c:v>
                </c:pt>
                <c:pt idx="87038">
                  <c:v>-196.38649999999998</c:v>
                </c:pt>
                <c:pt idx="87039">
                  <c:v>-196.38449999999997</c:v>
                </c:pt>
                <c:pt idx="87040">
                  <c:v>-196.38249999999996</c:v>
                </c:pt>
                <c:pt idx="87041">
                  <c:v>-196.38049999999998</c:v>
                </c:pt>
                <c:pt idx="87042">
                  <c:v>-196.37849999999997</c:v>
                </c:pt>
                <c:pt idx="87043">
                  <c:v>-196.37649999999996</c:v>
                </c:pt>
                <c:pt idx="87044">
                  <c:v>-196.37449999999998</c:v>
                </c:pt>
                <c:pt idx="87045">
                  <c:v>-196.37249999999997</c:v>
                </c:pt>
                <c:pt idx="87046">
                  <c:v>-196.37049999999996</c:v>
                </c:pt>
                <c:pt idx="87047">
                  <c:v>-196.36849999999998</c:v>
                </c:pt>
                <c:pt idx="87048">
                  <c:v>-196.36649999999997</c:v>
                </c:pt>
                <c:pt idx="87049">
                  <c:v>-196.36449999999996</c:v>
                </c:pt>
                <c:pt idx="87050">
                  <c:v>-196.36249999999998</c:v>
                </c:pt>
                <c:pt idx="87051">
                  <c:v>-196.36049999999997</c:v>
                </c:pt>
                <c:pt idx="87052">
                  <c:v>-196.35849999999996</c:v>
                </c:pt>
                <c:pt idx="87053">
                  <c:v>-196.35649999999998</c:v>
                </c:pt>
                <c:pt idx="87054">
                  <c:v>-196.35449999999997</c:v>
                </c:pt>
                <c:pt idx="87055">
                  <c:v>-196.35249999999996</c:v>
                </c:pt>
                <c:pt idx="87056">
                  <c:v>-196.35049999999998</c:v>
                </c:pt>
                <c:pt idx="87057">
                  <c:v>-196.34849999999997</c:v>
                </c:pt>
                <c:pt idx="87058">
                  <c:v>-196.34649999999996</c:v>
                </c:pt>
                <c:pt idx="87059">
                  <c:v>-196.34449999999998</c:v>
                </c:pt>
                <c:pt idx="87060">
                  <c:v>-196.34249999999997</c:v>
                </c:pt>
                <c:pt idx="87061">
                  <c:v>-196.34049999999996</c:v>
                </c:pt>
                <c:pt idx="87062">
                  <c:v>-196.33849999999998</c:v>
                </c:pt>
                <c:pt idx="87063">
                  <c:v>-196.33649999999997</c:v>
                </c:pt>
                <c:pt idx="87064">
                  <c:v>-196.33449999999999</c:v>
                </c:pt>
                <c:pt idx="87065">
                  <c:v>-196.33249999999998</c:v>
                </c:pt>
                <c:pt idx="87066">
                  <c:v>-196.33049999999997</c:v>
                </c:pt>
                <c:pt idx="87067">
                  <c:v>-196.32849999999999</c:v>
                </c:pt>
                <c:pt idx="87068">
                  <c:v>-196.32649999999998</c:v>
                </c:pt>
                <c:pt idx="87069">
                  <c:v>-196.32449999999997</c:v>
                </c:pt>
                <c:pt idx="87070">
                  <c:v>-196.32249999999999</c:v>
                </c:pt>
                <c:pt idx="87071">
                  <c:v>-196.32049999999998</c:v>
                </c:pt>
                <c:pt idx="87072">
                  <c:v>-196.31849999999997</c:v>
                </c:pt>
                <c:pt idx="87073">
                  <c:v>-196.31649999999999</c:v>
                </c:pt>
                <c:pt idx="87074">
                  <c:v>-196.31449999999998</c:v>
                </c:pt>
                <c:pt idx="87075">
                  <c:v>-196.31249999999997</c:v>
                </c:pt>
                <c:pt idx="87076">
                  <c:v>-196.31049999999999</c:v>
                </c:pt>
                <c:pt idx="87077">
                  <c:v>-196.30849999999998</c:v>
                </c:pt>
                <c:pt idx="87078">
                  <c:v>-196.30649999999997</c:v>
                </c:pt>
                <c:pt idx="87079">
                  <c:v>-196.30449999999999</c:v>
                </c:pt>
                <c:pt idx="87080">
                  <c:v>-196.30249999999998</c:v>
                </c:pt>
                <c:pt idx="87081">
                  <c:v>-196.30049999999997</c:v>
                </c:pt>
                <c:pt idx="87082">
                  <c:v>-196.29849999999999</c:v>
                </c:pt>
                <c:pt idx="87083">
                  <c:v>-196.29649999999998</c:v>
                </c:pt>
                <c:pt idx="87084">
                  <c:v>-196.29449999999997</c:v>
                </c:pt>
                <c:pt idx="87085">
                  <c:v>-196.29249999999999</c:v>
                </c:pt>
                <c:pt idx="87086">
                  <c:v>-196.29049999999998</c:v>
                </c:pt>
                <c:pt idx="87087">
                  <c:v>-196.28849999999997</c:v>
                </c:pt>
                <c:pt idx="87088">
                  <c:v>-196.28649999999999</c:v>
                </c:pt>
                <c:pt idx="87089">
                  <c:v>-196.28449999999998</c:v>
                </c:pt>
                <c:pt idx="87090">
                  <c:v>-196.28249999999997</c:v>
                </c:pt>
                <c:pt idx="87091">
                  <c:v>-196.28049999999999</c:v>
                </c:pt>
                <c:pt idx="87092">
                  <c:v>-196.27849999999998</c:v>
                </c:pt>
                <c:pt idx="87093">
                  <c:v>-196.27649999999997</c:v>
                </c:pt>
                <c:pt idx="87094">
                  <c:v>-196.27449999999999</c:v>
                </c:pt>
                <c:pt idx="87095">
                  <c:v>-196.27249999999998</c:v>
                </c:pt>
                <c:pt idx="87096">
                  <c:v>-196.27049999999997</c:v>
                </c:pt>
                <c:pt idx="87097">
                  <c:v>-196.26849999999999</c:v>
                </c:pt>
                <c:pt idx="87098">
                  <c:v>-196.26649999999998</c:v>
                </c:pt>
                <c:pt idx="87099">
                  <c:v>-196.26449999999997</c:v>
                </c:pt>
                <c:pt idx="87100">
                  <c:v>-196.26249999999999</c:v>
                </c:pt>
                <c:pt idx="87101">
                  <c:v>-196.26049999999998</c:v>
                </c:pt>
                <c:pt idx="87102">
                  <c:v>-196.25849999999997</c:v>
                </c:pt>
                <c:pt idx="87103">
                  <c:v>-196.25649999999999</c:v>
                </c:pt>
                <c:pt idx="87104">
                  <c:v>-196.25449999999998</c:v>
                </c:pt>
                <c:pt idx="87105">
                  <c:v>-196.25249999999997</c:v>
                </c:pt>
                <c:pt idx="87106">
                  <c:v>-196.25049999999999</c:v>
                </c:pt>
                <c:pt idx="87107">
                  <c:v>-196.24849999999998</c:v>
                </c:pt>
                <c:pt idx="87108">
                  <c:v>-196.24649999999997</c:v>
                </c:pt>
                <c:pt idx="87109">
                  <c:v>-196.24449999999999</c:v>
                </c:pt>
                <c:pt idx="87110">
                  <c:v>-196.24249999999998</c:v>
                </c:pt>
                <c:pt idx="87111">
                  <c:v>-196.24049999999997</c:v>
                </c:pt>
                <c:pt idx="87112">
                  <c:v>-196.23849999999999</c:v>
                </c:pt>
                <c:pt idx="87113">
                  <c:v>-196.23649999999998</c:v>
                </c:pt>
                <c:pt idx="87114">
                  <c:v>-196.23449999999997</c:v>
                </c:pt>
                <c:pt idx="87115">
                  <c:v>-196.23249999999999</c:v>
                </c:pt>
                <c:pt idx="87116">
                  <c:v>-196.23049999999998</c:v>
                </c:pt>
                <c:pt idx="87117">
                  <c:v>-196.22849999999997</c:v>
                </c:pt>
                <c:pt idx="87118">
                  <c:v>-196.22649999999999</c:v>
                </c:pt>
                <c:pt idx="87119">
                  <c:v>-196.22449999999998</c:v>
                </c:pt>
                <c:pt idx="87120">
                  <c:v>-196.22249999999997</c:v>
                </c:pt>
                <c:pt idx="87121">
                  <c:v>-196.22049999999999</c:v>
                </c:pt>
                <c:pt idx="87122">
                  <c:v>-196.21849999999998</c:v>
                </c:pt>
                <c:pt idx="87123">
                  <c:v>-196.21649999999997</c:v>
                </c:pt>
                <c:pt idx="87124">
                  <c:v>-196.21449999999999</c:v>
                </c:pt>
                <c:pt idx="87125">
                  <c:v>-196.21249999999998</c:v>
                </c:pt>
                <c:pt idx="87126">
                  <c:v>-196.21049999999997</c:v>
                </c:pt>
                <c:pt idx="87127">
                  <c:v>-196.20849999999999</c:v>
                </c:pt>
                <c:pt idx="87128">
                  <c:v>-196.20649999999998</c:v>
                </c:pt>
                <c:pt idx="87129">
                  <c:v>-196.20449999999997</c:v>
                </c:pt>
                <c:pt idx="87130">
                  <c:v>-196.20249999999999</c:v>
                </c:pt>
                <c:pt idx="87131">
                  <c:v>-196.20049999999998</c:v>
                </c:pt>
                <c:pt idx="87132">
                  <c:v>-196.19849999999997</c:v>
                </c:pt>
                <c:pt idx="87133">
                  <c:v>-196.19649999999999</c:v>
                </c:pt>
                <c:pt idx="87134">
                  <c:v>-196.19449999999998</c:v>
                </c:pt>
                <c:pt idx="87135">
                  <c:v>-196.19249999999997</c:v>
                </c:pt>
                <c:pt idx="87136">
                  <c:v>-196.19049999999999</c:v>
                </c:pt>
                <c:pt idx="87137">
                  <c:v>-196.18849999999998</c:v>
                </c:pt>
                <c:pt idx="87138">
                  <c:v>-196.18649999999997</c:v>
                </c:pt>
                <c:pt idx="87139">
                  <c:v>-196.18449999999999</c:v>
                </c:pt>
                <c:pt idx="87140">
                  <c:v>-196.18249999999998</c:v>
                </c:pt>
                <c:pt idx="87141">
                  <c:v>-196.18049999999997</c:v>
                </c:pt>
                <c:pt idx="87142">
                  <c:v>-196.17849999999999</c:v>
                </c:pt>
                <c:pt idx="87143">
                  <c:v>-196.17649999999998</c:v>
                </c:pt>
                <c:pt idx="87144">
                  <c:v>-196.17449999999997</c:v>
                </c:pt>
                <c:pt idx="87145">
                  <c:v>-196.17249999999999</c:v>
                </c:pt>
                <c:pt idx="87146">
                  <c:v>-196.17049999999998</c:v>
                </c:pt>
                <c:pt idx="87147">
                  <c:v>-196.16849999999997</c:v>
                </c:pt>
                <c:pt idx="87148">
                  <c:v>-196.16649999999998</c:v>
                </c:pt>
                <c:pt idx="87149">
                  <c:v>-196.16449999999998</c:v>
                </c:pt>
                <c:pt idx="87150">
                  <c:v>-196.16249999999997</c:v>
                </c:pt>
                <c:pt idx="87151">
                  <c:v>-196.16049999999998</c:v>
                </c:pt>
                <c:pt idx="87152">
                  <c:v>-196.15849999999998</c:v>
                </c:pt>
                <c:pt idx="87153">
                  <c:v>-196.15649999999997</c:v>
                </c:pt>
                <c:pt idx="87154">
                  <c:v>-196.15449999999998</c:v>
                </c:pt>
                <c:pt idx="87155">
                  <c:v>-196.15249999999997</c:v>
                </c:pt>
                <c:pt idx="87156">
                  <c:v>-196.15049999999997</c:v>
                </c:pt>
                <c:pt idx="87157">
                  <c:v>-196.14849999999998</c:v>
                </c:pt>
                <c:pt idx="87158">
                  <c:v>-196.14649999999997</c:v>
                </c:pt>
                <c:pt idx="87159">
                  <c:v>-196.14449999999997</c:v>
                </c:pt>
                <c:pt idx="87160">
                  <c:v>-196.14249999999998</c:v>
                </c:pt>
                <c:pt idx="87161">
                  <c:v>-196.14049999999997</c:v>
                </c:pt>
                <c:pt idx="87162">
                  <c:v>-196.13849999999996</c:v>
                </c:pt>
                <c:pt idx="87163">
                  <c:v>-196.13649999999998</c:v>
                </c:pt>
                <c:pt idx="87164">
                  <c:v>-196.13449999999997</c:v>
                </c:pt>
                <c:pt idx="87165">
                  <c:v>-196.13249999999996</c:v>
                </c:pt>
                <c:pt idx="87166">
                  <c:v>-196.13049999999998</c:v>
                </c:pt>
                <c:pt idx="87167">
                  <c:v>-196.12849999999997</c:v>
                </c:pt>
                <c:pt idx="87168">
                  <c:v>-196.12649999999996</c:v>
                </c:pt>
                <c:pt idx="87169">
                  <c:v>-196.12449999999998</c:v>
                </c:pt>
                <c:pt idx="87170">
                  <c:v>-196.12249999999997</c:v>
                </c:pt>
                <c:pt idx="87171">
                  <c:v>-196.12049999999996</c:v>
                </c:pt>
                <c:pt idx="87172">
                  <c:v>-196.11849999999998</c:v>
                </c:pt>
                <c:pt idx="87173">
                  <c:v>-196.11649999999997</c:v>
                </c:pt>
                <c:pt idx="87174">
                  <c:v>-196.11449999999996</c:v>
                </c:pt>
                <c:pt idx="87175">
                  <c:v>-196.11249999999998</c:v>
                </c:pt>
                <c:pt idx="87176">
                  <c:v>-196.11049999999997</c:v>
                </c:pt>
                <c:pt idx="87177">
                  <c:v>-196.10849999999996</c:v>
                </c:pt>
                <c:pt idx="87178">
                  <c:v>-196.10649999999998</c:v>
                </c:pt>
                <c:pt idx="87179">
                  <c:v>-196.10449999999997</c:v>
                </c:pt>
                <c:pt idx="87180">
                  <c:v>-196.10249999999996</c:v>
                </c:pt>
                <c:pt idx="87181">
                  <c:v>-196.10049999999998</c:v>
                </c:pt>
                <c:pt idx="87182">
                  <c:v>-196.09849999999997</c:v>
                </c:pt>
                <c:pt idx="87183">
                  <c:v>-196.09649999999996</c:v>
                </c:pt>
                <c:pt idx="87184">
                  <c:v>-196.09449999999998</c:v>
                </c:pt>
                <c:pt idx="87185">
                  <c:v>-196.09249999999997</c:v>
                </c:pt>
                <c:pt idx="87186">
                  <c:v>-196.09049999999996</c:v>
                </c:pt>
                <c:pt idx="87187">
                  <c:v>-196.08849999999998</c:v>
                </c:pt>
                <c:pt idx="87188">
                  <c:v>-196.08649999999997</c:v>
                </c:pt>
                <c:pt idx="87189">
                  <c:v>-196.08449999999999</c:v>
                </c:pt>
                <c:pt idx="87190">
                  <c:v>-196.08249999999998</c:v>
                </c:pt>
                <c:pt idx="87191">
                  <c:v>-196.08049999999997</c:v>
                </c:pt>
                <c:pt idx="87192">
                  <c:v>-196.07849999999999</c:v>
                </c:pt>
                <c:pt idx="87193">
                  <c:v>-196.07649999999998</c:v>
                </c:pt>
                <c:pt idx="87194">
                  <c:v>-196.07449999999997</c:v>
                </c:pt>
                <c:pt idx="87195">
                  <c:v>-196.07249999999999</c:v>
                </c:pt>
                <c:pt idx="87196">
                  <c:v>-196.07049999999998</c:v>
                </c:pt>
                <c:pt idx="87197">
                  <c:v>-196.06849999999997</c:v>
                </c:pt>
                <c:pt idx="87198">
                  <c:v>-196.06649999999999</c:v>
                </c:pt>
                <c:pt idx="87199">
                  <c:v>-196.06449999999998</c:v>
                </c:pt>
                <c:pt idx="87200">
                  <c:v>-196.06249999999997</c:v>
                </c:pt>
                <c:pt idx="87201">
                  <c:v>-196.06049999999999</c:v>
                </c:pt>
                <c:pt idx="87202">
                  <c:v>-196.05849999999998</c:v>
                </c:pt>
                <c:pt idx="87203">
                  <c:v>-196.05649999999997</c:v>
                </c:pt>
                <c:pt idx="87204">
                  <c:v>-196.05449999999999</c:v>
                </c:pt>
                <c:pt idx="87205">
                  <c:v>-196.05249999999998</c:v>
                </c:pt>
                <c:pt idx="87206">
                  <c:v>-196.05049999999997</c:v>
                </c:pt>
                <c:pt idx="87207">
                  <c:v>-196.04849999999999</c:v>
                </c:pt>
                <c:pt idx="87208">
                  <c:v>-196.04649999999998</c:v>
                </c:pt>
                <c:pt idx="87209">
                  <c:v>-196.04449999999997</c:v>
                </c:pt>
                <c:pt idx="87210">
                  <c:v>-196.04249999999999</c:v>
                </c:pt>
                <c:pt idx="87211">
                  <c:v>-196.04049999999998</c:v>
                </c:pt>
                <c:pt idx="87212">
                  <c:v>-196.03849999999997</c:v>
                </c:pt>
                <c:pt idx="87213">
                  <c:v>-196.03649999999999</c:v>
                </c:pt>
                <c:pt idx="87214">
                  <c:v>-196.03449999999998</c:v>
                </c:pt>
                <c:pt idx="87215">
                  <c:v>-196.03249999999997</c:v>
                </c:pt>
                <c:pt idx="87216">
                  <c:v>-196.03049999999999</c:v>
                </c:pt>
                <c:pt idx="87217">
                  <c:v>-196.02849999999998</c:v>
                </c:pt>
                <c:pt idx="87218">
                  <c:v>-196.02649999999997</c:v>
                </c:pt>
                <c:pt idx="87219">
                  <c:v>-196.02449999999999</c:v>
                </c:pt>
                <c:pt idx="87220">
                  <c:v>-196.02249999999998</c:v>
                </c:pt>
                <c:pt idx="87221">
                  <c:v>-196.02049999999997</c:v>
                </c:pt>
                <c:pt idx="87222">
                  <c:v>-196.01849999999999</c:v>
                </c:pt>
                <c:pt idx="87223">
                  <c:v>-196.01649999999998</c:v>
                </c:pt>
                <c:pt idx="87224">
                  <c:v>-196.01449999999997</c:v>
                </c:pt>
                <c:pt idx="87225">
                  <c:v>-196.01249999999999</c:v>
                </c:pt>
                <c:pt idx="87226">
                  <c:v>-196.01049999999998</c:v>
                </c:pt>
                <c:pt idx="87227">
                  <c:v>-196.00849999999997</c:v>
                </c:pt>
                <c:pt idx="87228">
                  <c:v>-196.00649999999999</c:v>
                </c:pt>
                <c:pt idx="87229">
                  <c:v>-196.00449999999998</c:v>
                </c:pt>
                <c:pt idx="87230">
                  <c:v>-196.00249999999997</c:v>
                </c:pt>
                <c:pt idx="87231">
                  <c:v>-196.00049999999999</c:v>
                </c:pt>
                <c:pt idx="87232">
                  <c:v>-195.99849999999998</c:v>
                </c:pt>
                <c:pt idx="87233">
                  <c:v>-195.99649999999997</c:v>
                </c:pt>
                <c:pt idx="87234">
                  <c:v>-195.99449999999999</c:v>
                </c:pt>
                <c:pt idx="87235">
                  <c:v>-195.99249999999998</c:v>
                </c:pt>
                <c:pt idx="87236">
                  <c:v>-195.99049999999997</c:v>
                </c:pt>
                <c:pt idx="87237">
                  <c:v>-195.98849999999999</c:v>
                </c:pt>
                <c:pt idx="87238">
                  <c:v>-195.98649999999998</c:v>
                </c:pt>
                <c:pt idx="87239">
                  <c:v>-195.98449999999997</c:v>
                </c:pt>
                <c:pt idx="87240">
                  <c:v>-195.98249999999999</c:v>
                </c:pt>
                <c:pt idx="87241">
                  <c:v>-195.98049999999998</c:v>
                </c:pt>
                <c:pt idx="87242">
                  <c:v>-195.97849999999997</c:v>
                </c:pt>
                <c:pt idx="87243">
                  <c:v>-195.97649999999999</c:v>
                </c:pt>
                <c:pt idx="87244">
                  <c:v>-195.97449999999998</c:v>
                </c:pt>
                <c:pt idx="87245">
                  <c:v>-195.97249999999997</c:v>
                </c:pt>
                <c:pt idx="87246">
                  <c:v>-195.97049999999999</c:v>
                </c:pt>
                <c:pt idx="87247">
                  <c:v>-195.96849999999998</c:v>
                </c:pt>
                <c:pt idx="87248">
                  <c:v>-195.96649999999997</c:v>
                </c:pt>
                <c:pt idx="87249">
                  <c:v>-195.96449999999999</c:v>
                </c:pt>
                <c:pt idx="87250">
                  <c:v>-195.96249999999998</c:v>
                </c:pt>
                <c:pt idx="87251">
                  <c:v>-195.96049999999997</c:v>
                </c:pt>
                <c:pt idx="87252">
                  <c:v>-195.95849999999999</c:v>
                </c:pt>
                <c:pt idx="87253">
                  <c:v>-195.95649999999998</c:v>
                </c:pt>
                <c:pt idx="87254">
                  <c:v>-195.95449999999997</c:v>
                </c:pt>
                <c:pt idx="87255">
                  <c:v>-195.95249999999999</c:v>
                </c:pt>
                <c:pt idx="87256">
                  <c:v>-195.95049999999998</c:v>
                </c:pt>
                <c:pt idx="87257">
                  <c:v>-195.94849999999997</c:v>
                </c:pt>
                <c:pt idx="87258">
                  <c:v>-195.94649999999999</c:v>
                </c:pt>
                <c:pt idx="87259">
                  <c:v>-195.94449999999998</c:v>
                </c:pt>
                <c:pt idx="87260">
                  <c:v>-195.94249999999997</c:v>
                </c:pt>
                <c:pt idx="87261">
                  <c:v>-195.94049999999999</c:v>
                </c:pt>
                <c:pt idx="87262">
                  <c:v>-195.93849999999998</c:v>
                </c:pt>
                <c:pt idx="87263">
                  <c:v>-195.93649999999997</c:v>
                </c:pt>
                <c:pt idx="87264">
                  <c:v>-195.93449999999999</c:v>
                </c:pt>
                <c:pt idx="87265">
                  <c:v>-195.93249999999998</c:v>
                </c:pt>
                <c:pt idx="87266">
                  <c:v>-195.93049999999997</c:v>
                </c:pt>
                <c:pt idx="87267">
                  <c:v>-195.92849999999999</c:v>
                </c:pt>
                <c:pt idx="87268">
                  <c:v>-195.92649999999998</c:v>
                </c:pt>
                <c:pt idx="87269">
                  <c:v>-195.92449999999997</c:v>
                </c:pt>
                <c:pt idx="87270">
                  <c:v>-195.92249999999999</c:v>
                </c:pt>
                <c:pt idx="87271">
                  <c:v>-195.92049999999998</c:v>
                </c:pt>
                <c:pt idx="87272">
                  <c:v>-195.91849999999997</c:v>
                </c:pt>
                <c:pt idx="87273">
                  <c:v>-195.91649999999998</c:v>
                </c:pt>
                <c:pt idx="87274">
                  <c:v>-195.91449999999998</c:v>
                </c:pt>
                <c:pt idx="87275">
                  <c:v>-195.91249999999997</c:v>
                </c:pt>
                <c:pt idx="87276">
                  <c:v>-195.91049999999998</c:v>
                </c:pt>
                <c:pt idx="87277">
                  <c:v>-195.90849999999998</c:v>
                </c:pt>
                <c:pt idx="87278">
                  <c:v>-195.90649999999997</c:v>
                </c:pt>
                <c:pt idx="87279">
                  <c:v>-195.90449999999998</c:v>
                </c:pt>
                <c:pt idx="87280">
                  <c:v>-195.90249999999997</c:v>
                </c:pt>
                <c:pt idx="87281">
                  <c:v>-195.90049999999997</c:v>
                </c:pt>
                <c:pt idx="87282">
                  <c:v>-195.89849999999998</c:v>
                </c:pt>
                <c:pt idx="87283">
                  <c:v>-195.89649999999997</c:v>
                </c:pt>
                <c:pt idx="87284">
                  <c:v>-195.89449999999997</c:v>
                </c:pt>
                <c:pt idx="87285">
                  <c:v>-195.89249999999998</c:v>
                </c:pt>
                <c:pt idx="87286">
                  <c:v>-195.89049999999997</c:v>
                </c:pt>
                <c:pt idx="87287">
                  <c:v>-195.88849999999996</c:v>
                </c:pt>
                <c:pt idx="87288">
                  <c:v>-195.88649999999998</c:v>
                </c:pt>
                <c:pt idx="87289">
                  <c:v>-195.88449999999997</c:v>
                </c:pt>
                <c:pt idx="87290">
                  <c:v>-195.88249999999996</c:v>
                </c:pt>
                <c:pt idx="87291">
                  <c:v>-195.88049999999998</c:v>
                </c:pt>
                <c:pt idx="87292">
                  <c:v>-195.87849999999997</c:v>
                </c:pt>
                <c:pt idx="87293">
                  <c:v>-195.87649999999996</c:v>
                </c:pt>
                <c:pt idx="87294">
                  <c:v>-195.87449999999998</c:v>
                </c:pt>
                <c:pt idx="87295">
                  <c:v>-195.87249999999997</c:v>
                </c:pt>
                <c:pt idx="87296">
                  <c:v>-195.87049999999996</c:v>
                </c:pt>
                <c:pt idx="87297">
                  <c:v>-195.86849999999998</c:v>
                </c:pt>
                <c:pt idx="87298">
                  <c:v>-195.86649999999997</c:v>
                </c:pt>
                <c:pt idx="87299">
                  <c:v>-195.86449999999996</c:v>
                </c:pt>
                <c:pt idx="87300">
                  <c:v>-195.86249999999998</c:v>
                </c:pt>
                <c:pt idx="87301">
                  <c:v>-195.86049999999997</c:v>
                </c:pt>
                <c:pt idx="87302">
                  <c:v>-195.85849999999996</c:v>
                </c:pt>
                <c:pt idx="87303">
                  <c:v>-195.85649999999998</c:v>
                </c:pt>
                <c:pt idx="87304">
                  <c:v>-195.85449999999997</c:v>
                </c:pt>
                <c:pt idx="87305">
                  <c:v>-195.85249999999996</c:v>
                </c:pt>
                <c:pt idx="87306">
                  <c:v>-195.85049999999998</c:v>
                </c:pt>
                <c:pt idx="87307">
                  <c:v>-195.84849999999997</c:v>
                </c:pt>
                <c:pt idx="87308">
                  <c:v>-195.84649999999996</c:v>
                </c:pt>
                <c:pt idx="87309">
                  <c:v>-195.84449999999998</c:v>
                </c:pt>
                <c:pt idx="87310">
                  <c:v>-195.84249999999997</c:v>
                </c:pt>
                <c:pt idx="87311">
                  <c:v>-195.84049999999996</c:v>
                </c:pt>
                <c:pt idx="87312">
                  <c:v>-195.83849999999998</c:v>
                </c:pt>
                <c:pt idx="87313">
                  <c:v>-195.83649999999997</c:v>
                </c:pt>
                <c:pt idx="87314">
                  <c:v>-195.83449999999999</c:v>
                </c:pt>
                <c:pt idx="87315">
                  <c:v>-195.83249999999998</c:v>
                </c:pt>
                <c:pt idx="87316">
                  <c:v>-195.83049999999997</c:v>
                </c:pt>
                <c:pt idx="87317">
                  <c:v>-195.82849999999999</c:v>
                </c:pt>
                <c:pt idx="87318">
                  <c:v>-195.82649999999998</c:v>
                </c:pt>
                <c:pt idx="87319">
                  <c:v>-195.82449999999997</c:v>
                </c:pt>
                <c:pt idx="87320">
                  <c:v>-195.82249999999999</c:v>
                </c:pt>
                <c:pt idx="87321">
                  <c:v>-195.82049999999998</c:v>
                </c:pt>
                <c:pt idx="87322">
                  <c:v>-195.81849999999997</c:v>
                </c:pt>
                <c:pt idx="87323">
                  <c:v>-195.81649999999999</c:v>
                </c:pt>
                <c:pt idx="87324">
                  <c:v>-195.81449999999998</c:v>
                </c:pt>
                <c:pt idx="87325">
                  <c:v>-195.81249999999997</c:v>
                </c:pt>
                <c:pt idx="87326">
                  <c:v>-195.81049999999999</c:v>
                </c:pt>
                <c:pt idx="87327">
                  <c:v>-195.80849999999998</c:v>
                </c:pt>
                <c:pt idx="87328">
                  <c:v>-195.80649999999997</c:v>
                </c:pt>
                <c:pt idx="87329">
                  <c:v>-195.80449999999999</c:v>
                </c:pt>
                <c:pt idx="87330">
                  <c:v>-195.80249999999998</c:v>
                </c:pt>
                <c:pt idx="87331">
                  <c:v>-195.80049999999997</c:v>
                </c:pt>
                <c:pt idx="87332">
                  <c:v>-195.79849999999999</c:v>
                </c:pt>
                <c:pt idx="87333">
                  <c:v>-195.79649999999998</c:v>
                </c:pt>
                <c:pt idx="87334">
                  <c:v>-195.79449999999997</c:v>
                </c:pt>
                <c:pt idx="87335">
                  <c:v>-195.79249999999999</c:v>
                </c:pt>
                <c:pt idx="87336">
                  <c:v>-195.79049999999998</c:v>
                </c:pt>
                <c:pt idx="87337">
                  <c:v>-195.78849999999997</c:v>
                </c:pt>
                <c:pt idx="87338">
                  <c:v>-195.78649999999999</c:v>
                </c:pt>
                <c:pt idx="87339">
                  <c:v>-195.78449999999998</c:v>
                </c:pt>
                <c:pt idx="87340">
                  <c:v>-195.78249999999997</c:v>
                </c:pt>
                <c:pt idx="87341">
                  <c:v>-195.78049999999999</c:v>
                </c:pt>
                <c:pt idx="87342">
                  <c:v>-195.77849999999998</c:v>
                </c:pt>
                <c:pt idx="87343">
                  <c:v>-195.77649999999997</c:v>
                </c:pt>
                <c:pt idx="87344">
                  <c:v>-195.77449999999999</c:v>
                </c:pt>
                <c:pt idx="87345">
                  <c:v>-195.77249999999998</c:v>
                </c:pt>
                <c:pt idx="87346">
                  <c:v>-195.77049999999997</c:v>
                </c:pt>
                <c:pt idx="87347">
                  <c:v>-195.76849999999999</c:v>
                </c:pt>
                <c:pt idx="87348">
                  <c:v>-195.76649999999998</c:v>
                </c:pt>
                <c:pt idx="87349">
                  <c:v>-195.76449999999997</c:v>
                </c:pt>
                <c:pt idx="87350">
                  <c:v>-195.76249999999999</c:v>
                </c:pt>
                <c:pt idx="87351">
                  <c:v>-195.76049999999998</c:v>
                </c:pt>
                <c:pt idx="87352">
                  <c:v>-195.75849999999997</c:v>
                </c:pt>
                <c:pt idx="87353">
                  <c:v>-195.75649999999999</c:v>
                </c:pt>
                <c:pt idx="87354">
                  <c:v>-195.75449999999998</c:v>
                </c:pt>
                <c:pt idx="87355">
                  <c:v>-195.75249999999997</c:v>
                </c:pt>
                <c:pt idx="87356">
                  <c:v>-195.75049999999999</c:v>
                </c:pt>
                <c:pt idx="87357">
                  <c:v>-195.74849999999998</c:v>
                </c:pt>
                <c:pt idx="87358">
                  <c:v>-195.74649999999997</c:v>
                </c:pt>
                <c:pt idx="87359">
                  <c:v>-195.74449999999999</c:v>
                </c:pt>
                <c:pt idx="87360">
                  <c:v>-195.74249999999998</c:v>
                </c:pt>
                <c:pt idx="87361">
                  <c:v>-195.74049999999997</c:v>
                </c:pt>
                <c:pt idx="87362">
                  <c:v>-195.73849999999999</c:v>
                </c:pt>
                <c:pt idx="87363">
                  <c:v>-195.73649999999998</c:v>
                </c:pt>
                <c:pt idx="87364">
                  <c:v>-195.73449999999997</c:v>
                </c:pt>
                <c:pt idx="87365">
                  <c:v>-195.73249999999999</c:v>
                </c:pt>
                <c:pt idx="87366">
                  <c:v>-195.73049999999998</c:v>
                </c:pt>
                <c:pt idx="87367">
                  <c:v>-195.72849999999997</c:v>
                </c:pt>
                <c:pt idx="87368">
                  <c:v>-195.72649999999999</c:v>
                </c:pt>
                <c:pt idx="87369">
                  <c:v>-195.72449999999998</c:v>
                </c:pt>
                <c:pt idx="87370">
                  <c:v>-195.72249999999997</c:v>
                </c:pt>
                <c:pt idx="87371">
                  <c:v>-195.72049999999999</c:v>
                </c:pt>
                <c:pt idx="87372">
                  <c:v>-195.71849999999998</c:v>
                </c:pt>
                <c:pt idx="87373">
                  <c:v>-195.71649999999997</c:v>
                </c:pt>
                <c:pt idx="87374">
                  <c:v>-195.71449999999999</c:v>
                </c:pt>
                <c:pt idx="87375">
                  <c:v>-195.71249999999998</c:v>
                </c:pt>
                <c:pt idx="87376">
                  <c:v>-195.71049999999997</c:v>
                </c:pt>
                <c:pt idx="87377">
                  <c:v>-195.70849999999999</c:v>
                </c:pt>
                <c:pt idx="87378">
                  <c:v>-195.70649999999998</c:v>
                </c:pt>
                <c:pt idx="87379">
                  <c:v>-195.70449999999997</c:v>
                </c:pt>
                <c:pt idx="87380">
                  <c:v>-195.70249999999999</c:v>
                </c:pt>
                <c:pt idx="87381">
                  <c:v>-195.70049999999998</c:v>
                </c:pt>
                <c:pt idx="87382">
                  <c:v>-195.69849999999997</c:v>
                </c:pt>
                <c:pt idx="87383">
                  <c:v>-195.69649999999999</c:v>
                </c:pt>
                <c:pt idx="87384">
                  <c:v>-195.69449999999998</c:v>
                </c:pt>
                <c:pt idx="87385">
                  <c:v>-195.69249999999997</c:v>
                </c:pt>
                <c:pt idx="87386">
                  <c:v>-195.69049999999999</c:v>
                </c:pt>
                <c:pt idx="87387">
                  <c:v>-195.68849999999998</c:v>
                </c:pt>
                <c:pt idx="87388">
                  <c:v>-195.68649999999997</c:v>
                </c:pt>
                <c:pt idx="87389">
                  <c:v>-195.68449999999999</c:v>
                </c:pt>
                <c:pt idx="87390">
                  <c:v>-195.68249999999998</c:v>
                </c:pt>
                <c:pt idx="87391">
                  <c:v>-195.68049999999997</c:v>
                </c:pt>
                <c:pt idx="87392">
                  <c:v>-195.67849999999999</c:v>
                </c:pt>
                <c:pt idx="87393">
                  <c:v>-195.67649999999998</c:v>
                </c:pt>
                <c:pt idx="87394">
                  <c:v>-195.67449999999997</c:v>
                </c:pt>
                <c:pt idx="87395">
                  <c:v>-195.67249999999999</c:v>
                </c:pt>
                <c:pt idx="87396">
                  <c:v>-195.67049999999998</c:v>
                </c:pt>
                <c:pt idx="87397">
                  <c:v>-195.66849999999997</c:v>
                </c:pt>
                <c:pt idx="87398">
                  <c:v>-195.66649999999998</c:v>
                </c:pt>
                <c:pt idx="87399">
                  <c:v>-195.66449999999998</c:v>
                </c:pt>
                <c:pt idx="87400">
                  <c:v>-195.66249999999997</c:v>
                </c:pt>
                <c:pt idx="87401">
                  <c:v>-195.66049999999998</c:v>
                </c:pt>
                <c:pt idx="87402">
                  <c:v>-195.65849999999998</c:v>
                </c:pt>
                <c:pt idx="87403">
                  <c:v>-195.65649999999997</c:v>
                </c:pt>
                <c:pt idx="87404">
                  <c:v>-195.65449999999998</c:v>
                </c:pt>
                <c:pt idx="87405">
                  <c:v>-195.65249999999997</c:v>
                </c:pt>
                <c:pt idx="87406">
                  <c:v>-195.65049999999997</c:v>
                </c:pt>
                <c:pt idx="87407">
                  <c:v>-195.64849999999998</c:v>
                </c:pt>
                <c:pt idx="87408">
                  <c:v>-195.64649999999997</c:v>
                </c:pt>
                <c:pt idx="87409">
                  <c:v>-195.64449999999997</c:v>
                </c:pt>
                <c:pt idx="87410">
                  <c:v>-195.64249999999998</c:v>
                </c:pt>
                <c:pt idx="87411">
                  <c:v>-195.64049999999997</c:v>
                </c:pt>
                <c:pt idx="87412">
                  <c:v>-195.63849999999996</c:v>
                </c:pt>
                <c:pt idx="87413">
                  <c:v>-195.63649999999998</c:v>
                </c:pt>
                <c:pt idx="87414">
                  <c:v>-195.63449999999997</c:v>
                </c:pt>
                <c:pt idx="87415">
                  <c:v>-195.63249999999996</c:v>
                </c:pt>
                <c:pt idx="87416">
                  <c:v>-195.63049999999998</c:v>
                </c:pt>
                <c:pt idx="87417">
                  <c:v>-195.62849999999997</c:v>
                </c:pt>
                <c:pt idx="87418">
                  <c:v>-195.62649999999996</c:v>
                </c:pt>
                <c:pt idx="87419">
                  <c:v>-195.62449999999998</c:v>
                </c:pt>
                <c:pt idx="87420">
                  <c:v>-195.62249999999997</c:v>
                </c:pt>
                <c:pt idx="87421">
                  <c:v>-195.62049999999996</c:v>
                </c:pt>
                <c:pt idx="87422">
                  <c:v>-195.61849999999998</c:v>
                </c:pt>
                <c:pt idx="87423">
                  <c:v>-195.61649999999997</c:v>
                </c:pt>
                <c:pt idx="87424">
                  <c:v>-195.61449999999996</c:v>
                </c:pt>
                <c:pt idx="87425">
                  <c:v>-195.61249999999998</c:v>
                </c:pt>
                <c:pt idx="87426">
                  <c:v>-195.61049999999997</c:v>
                </c:pt>
                <c:pt idx="87427">
                  <c:v>-195.60849999999996</c:v>
                </c:pt>
                <c:pt idx="87428">
                  <c:v>-195.60649999999998</c:v>
                </c:pt>
                <c:pt idx="87429">
                  <c:v>-195.60449999999997</c:v>
                </c:pt>
                <c:pt idx="87430">
                  <c:v>-195.60249999999996</c:v>
                </c:pt>
                <c:pt idx="87431">
                  <c:v>-195.60049999999998</c:v>
                </c:pt>
                <c:pt idx="87432">
                  <c:v>-195.59849999999997</c:v>
                </c:pt>
                <c:pt idx="87433">
                  <c:v>-195.59649999999996</c:v>
                </c:pt>
                <c:pt idx="87434">
                  <c:v>-195.59449999999998</c:v>
                </c:pt>
                <c:pt idx="87435">
                  <c:v>-195.59249999999997</c:v>
                </c:pt>
                <c:pt idx="87436">
                  <c:v>-195.59049999999996</c:v>
                </c:pt>
                <c:pt idx="87437">
                  <c:v>-195.58849999999998</c:v>
                </c:pt>
                <c:pt idx="87438">
                  <c:v>-195.58649999999997</c:v>
                </c:pt>
                <c:pt idx="87439">
                  <c:v>-195.58449999999999</c:v>
                </c:pt>
                <c:pt idx="87440">
                  <c:v>-195.58249999999998</c:v>
                </c:pt>
                <c:pt idx="87441">
                  <c:v>-195.58049999999997</c:v>
                </c:pt>
                <c:pt idx="87442">
                  <c:v>-195.57849999999999</c:v>
                </c:pt>
                <c:pt idx="87443">
                  <c:v>-195.57649999999998</c:v>
                </c:pt>
                <c:pt idx="87444">
                  <c:v>-195.57449999999997</c:v>
                </c:pt>
                <c:pt idx="87445">
                  <c:v>-195.57249999999999</c:v>
                </c:pt>
                <c:pt idx="87446">
                  <c:v>-195.57049999999998</c:v>
                </c:pt>
                <c:pt idx="87447">
                  <c:v>-195.56849999999997</c:v>
                </c:pt>
                <c:pt idx="87448">
                  <c:v>-195.56649999999999</c:v>
                </c:pt>
                <c:pt idx="87449">
                  <c:v>-195.56449999999998</c:v>
                </c:pt>
                <c:pt idx="87450">
                  <c:v>-195.56249999999997</c:v>
                </c:pt>
                <c:pt idx="87451">
                  <c:v>-195.56049999999999</c:v>
                </c:pt>
                <c:pt idx="87452">
                  <c:v>-195.55849999999998</c:v>
                </c:pt>
                <c:pt idx="87453">
                  <c:v>-195.55649999999997</c:v>
                </c:pt>
                <c:pt idx="87454">
                  <c:v>-195.55449999999999</c:v>
                </c:pt>
                <c:pt idx="87455">
                  <c:v>-195.55249999999998</c:v>
                </c:pt>
                <c:pt idx="87456">
                  <c:v>-195.55049999999997</c:v>
                </c:pt>
                <c:pt idx="87457">
                  <c:v>-195.54849999999999</c:v>
                </c:pt>
                <c:pt idx="87458">
                  <c:v>-195.54649999999998</c:v>
                </c:pt>
                <c:pt idx="87459">
                  <c:v>-195.54449999999997</c:v>
                </c:pt>
                <c:pt idx="87460">
                  <c:v>-195.54249999999999</c:v>
                </c:pt>
                <c:pt idx="87461">
                  <c:v>-195.54049999999998</c:v>
                </c:pt>
                <c:pt idx="87462">
                  <c:v>-195.53849999999997</c:v>
                </c:pt>
                <c:pt idx="87463">
                  <c:v>-195.53649999999999</c:v>
                </c:pt>
                <c:pt idx="87464">
                  <c:v>-195.53449999999998</c:v>
                </c:pt>
                <c:pt idx="87465">
                  <c:v>-195.53249999999997</c:v>
                </c:pt>
                <c:pt idx="87466">
                  <c:v>-195.53049999999999</c:v>
                </c:pt>
                <c:pt idx="87467">
                  <c:v>-195.52849999999998</c:v>
                </c:pt>
                <c:pt idx="87468">
                  <c:v>-195.52649999999997</c:v>
                </c:pt>
                <c:pt idx="87469">
                  <c:v>-195.52449999999999</c:v>
                </c:pt>
                <c:pt idx="87470">
                  <c:v>-195.52249999999998</c:v>
                </c:pt>
                <c:pt idx="87471">
                  <c:v>-195.52049999999997</c:v>
                </c:pt>
                <c:pt idx="87472">
                  <c:v>-195.51849999999999</c:v>
                </c:pt>
                <c:pt idx="87473">
                  <c:v>-195.51649999999998</c:v>
                </c:pt>
                <c:pt idx="87474">
                  <c:v>-195.51449999999997</c:v>
                </c:pt>
                <c:pt idx="87475">
                  <c:v>-195.51249999999999</c:v>
                </c:pt>
                <c:pt idx="87476">
                  <c:v>-195.51049999999998</c:v>
                </c:pt>
                <c:pt idx="87477">
                  <c:v>-195.50849999999997</c:v>
                </c:pt>
                <c:pt idx="87478">
                  <c:v>-195.50649999999999</c:v>
                </c:pt>
                <c:pt idx="87479">
                  <c:v>-195.50449999999998</c:v>
                </c:pt>
                <c:pt idx="87480">
                  <c:v>-195.50249999999997</c:v>
                </c:pt>
                <c:pt idx="87481">
                  <c:v>-195.50049999999999</c:v>
                </c:pt>
                <c:pt idx="87482">
                  <c:v>-195.49849999999998</c:v>
                </c:pt>
                <c:pt idx="87483">
                  <c:v>-195.49649999999997</c:v>
                </c:pt>
                <c:pt idx="87484">
                  <c:v>-195.49449999999999</c:v>
                </c:pt>
                <c:pt idx="87485">
                  <c:v>-195.49249999999998</c:v>
                </c:pt>
                <c:pt idx="87486">
                  <c:v>-195.49049999999997</c:v>
                </c:pt>
                <c:pt idx="87487">
                  <c:v>-195.48849999999999</c:v>
                </c:pt>
                <c:pt idx="87488">
                  <c:v>-195.48649999999998</c:v>
                </c:pt>
                <c:pt idx="87489">
                  <c:v>-195.48449999999997</c:v>
                </c:pt>
                <c:pt idx="87490">
                  <c:v>-195.48249999999999</c:v>
                </c:pt>
                <c:pt idx="87491">
                  <c:v>-195.48049999999998</c:v>
                </c:pt>
                <c:pt idx="87492">
                  <c:v>-195.47849999999997</c:v>
                </c:pt>
                <c:pt idx="87493">
                  <c:v>-195.47649999999999</c:v>
                </c:pt>
                <c:pt idx="87494">
                  <c:v>-195.47449999999998</c:v>
                </c:pt>
                <c:pt idx="87495">
                  <c:v>-195.47249999999997</c:v>
                </c:pt>
                <c:pt idx="87496">
                  <c:v>-195.47049999999999</c:v>
                </c:pt>
                <c:pt idx="87497">
                  <c:v>-195.46849999999998</c:v>
                </c:pt>
                <c:pt idx="87498">
                  <c:v>-195.46649999999997</c:v>
                </c:pt>
                <c:pt idx="87499">
                  <c:v>-195.46449999999999</c:v>
                </c:pt>
                <c:pt idx="87500">
                  <c:v>-195.46249999999998</c:v>
                </c:pt>
                <c:pt idx="87501">
                  <c:v>-195.46049999999997</c:v>
                </c:pt>
                <c:pt idx="87502">
                  <c:v>-195.45849999999999</c:v>
                </c:pt>
                <c:pt idx="87503">
                  <c:v>-195.45649999999998</c:v>
                </c:pt>
                <c:pt idx="87504">
                  <c:v>-195.45449999999997</c:v>
                </c:pt>
                <c:pt idx="87505">
                  <c:v>-195.45249999999999</c:v>
                </c:pt>
                <c:pt idx="87506">
                  <c:v>-195.45049999999998</c:v>
                </c:pt>
                <c:pt idx="87507">
                  <c:v>-195.44849999999997</c:v>
                </c:pt>
                <c:pt idx="87508">
                  <c:v>-195.44649999999999</c:v>
                </c:pt>
                <c:pt idx="87509">
                  <c:v>-195.44449999999998</c:v>
                </c:pt>
                <c:pt idx="87510">
                  <c:v>-195.44249999999997</c:v>
                </c:pt>
                <c:pt idx="87511">
                  <c:v>-195.44049999999999</c:v>
                </c:pt>
                <c:pt idx="87512">
                  <c:v>-195.43849999999998</c:v>
                </c:pt>
                <c:pt idx="87513">
                  <c:v>-195.43649999999997</c:v>
                </c:pt>
                <c:pt idx="87514">
                  <c:v>-195.43449999999999</c:v>
                </c:pt>
                <c:pt idx="87515">
                  <c:v>-195.43249999999998</c:v>
                </c:pt>
                <c:pt idx="87516">
                  <c:v>-195.43049999999997</c:v>
                </c:pt>
                <c:pt idx="87517">
                  <c:v>-195.42849999999999</c:v>
                </c:pt>
                <c:pt idx="87518">
                  <c:v>-195.42649999999998</c:v>
                </c:pt>
                <c:pt idx="87519">
                  <c:v>-195.42449999999997</c:v>
                </c:pt>
                <c:pt idx="87520">
                  <c:v>-195.42249999999999</c:v>
                </c:pt>
                <c:pt idx="87521">
                  <c:v>-195.42049999999998</c:v>
                </c:pt>
                <c:pt idx="87522">
                  <c:v>-195.41849999999997</c:v>
                </c:pt>
                <c:pt idx="87523">
                  <c:v>-195.41649999999998</c:v>
                </c:pt>
                <c:pt idx="87524">
                  <c:v>-195.41449999999998</c:v>
                </c:pt>
                <c:pt idx="87525">
                  <c:v>-195.41249999999997</c:v>
                </c:pt>
                <c:pt idx="87526">
                  <c:v>-195.41049999999998</c:v>
                </c:pt>
                <c:pt idx="87527">
                  <c:v>-195.40849999999998</c:v>
                </c:pt>
                <c:pt idx="87528">
                  <c:v>-195.40649999999997</c:v>
                </c:pt>
                <c:pt idx="87529">
                  <c:v>-195.40449999999998</c:v>
                </c:pt>
                <c:pt idx="87530">
                  <c:v>-195.40249999999997</c:v>
                </c:pt>
                <c:pt idx="87531">
                  <c:v>-195.40049999999997</c:v>
                </c:pt>
                <c:pt idx="87532">
                  <c:v>-195.39849999999998</c:v>
                </c:pt>
                <c:pt idx="87533">
                  <c:v>-195.39649999999997</c:v>
                </c:pt>
                <c:pt idx="87534">
                  <c:v>-195.39449999999997</c:v>
                </c:pt>
                <c:pt idx="87535">
                  <c:v>-195.39249999999998</c:v>
                </c:pt>
                <c:pt idx="87536">
                  <c:v>-195.39049999999997</c:v>
                </c:pt>
                <c:pt idx="87537">
                  <c:v>-195.38849999999996</c:v>
                </c:pt>
                <c:pt idx="87538">
                  <c:v>-195.38649999999998</c:v>
                </c:pt>
                <c:pt idx="87539">
                  <c:v>-195.38449999999997</c:v>
                </c:pt>
                <c:pt idx="87540">
                  <c:v>-195.38249999999996</c:v>
                </c:pt>
                <c:pt idx="87541">
                  <c:v>-195.38049999999998</c:v>
                </c:pt>
                <c:pt idx="87542">
                  <c:v>-195.37849999999997</c:v>
                </c:pt>
                <c:pt idx="87543">
                  <c:v>-195.37649999999996</c:v>
                </c:pt>
                <c:pt idx="87544">
                  <c:v>-195.37449999999998</c:v>
                </c:pt>
                <c:pt idx="87545">
                  <c:v>-195.37249999999997</c:v>
                </c:pt>
                <c:pt idx="87546">
                  <c:v>-195.37049999999996</c:v>
                </c:pt>
                <c:pt idx="87547">
                  <c:v>-195.36849999999998</c:v>
                </c:pt>
                <c:pt idx="87548">
                  <c:v>-195.36649999999997</c:v>
                </c:pt>
                <c:pt idx="87549">
                  <c:v>-195.36449999999996</c:v>
                </c:pt>
                <c:pt idx="87550">
                  <c:v>-195.36249999999998</c:v>
                </c:pt>
                <c:pt idx="87551">
                  <c:v>-195.36049999999997</c:v>
                </c:pt>
                <c:pt idx="87552">
                  <c:v>-195.35849999999996</c:v>
                </c:pt>
                <c:pt idx="87553">
                  <c:v>-195.35649999999998</c:v>
                </c:pt>
                <c:pt idx="87554">
                  <c:v>-195.35449999999997</c:v>
                </c:pt>
                <c:pt idx="87555">
                  <c:v>-195.35249999999996</c:v>
                </c:pt>
                <c:pt idx="87556">
                  <c:v>-195.35049999999998</c:v>
                </c:pt>
                <c:pt idx="87557">
                  <c:v>-195.34849999999997</c:v>
                </c:pt>
                <c:pt idx="87558">
                  <c:v>-195.34649999999996</c:v>
                </c:pt>
                <c:pt idx="87559">
                  <c:v>-195.34449999999998</c:v>
                </c:pt>
                <c:pt idx="87560">
                  <c:v>-195.34249999999997</c:v>
                </c:pt>
                <c:pt idx="87561">
                  <c:v>-195.34049999999996</c:v>
                </c:pt>
                <c:pt idx="87562">
                  <c:v>-195.33849999999998</c:v>
                </c:pt>
                <c:pt idx="87563">
                  <c:v>-195.33649999999997</c:v>
                </c:pt>
                <c:pt idx="87564">
                  <c:v>-195.33449999999999</c:v>
                </c:pt>
                <c:pt idx="87565">
                  <c:v>-195.33249999999998</c:v>
                </c:pt>
                <c:pt idx="87566">
                  <c:v>-195.33049999999997</c:v>
                </c:pt>
                <c:pt idx="87567">
                  <c:v>-195.32849999999999</c:v>
                </c:pt>
                <c:pt idx="87568">
                  <c:v>-195.32649999999998</c:v>
                </c:pt>
                <c:pt idx="87569">
                  <c:v>-195.32449999999997</c:v>
                </c:pt>
                <c:pt idx="87570">
                  <c:v>-195.32249999999999</c:v>
                </c:pt>
                <c:pt idx="87571">
                  <c:v>-195.32049999999998</c:v>
                </c:pt>
                <c:pt idx="87572">
                  <c:v>-195.31849999999997</c:v>
                </c:pt>
                <c:pt idx="87573">
                  <c:v>-195.31649999999999</c:v>
                </c:pt>
                <c:pt idx="87574">
                  <c:v>-195.31449999999998</c:v>
                </c:pt>
                <c:pt idx="87575">
                  <c:v>-195.31249999999997</c:v>
                </c:pt>
                <c:pt idx="87576">
                  <c:v>-195.31049999999999</c:v>
                </c:pt>
                <c:pt idx="87577">
                  <c:v>-195.30849999999998</c:v>
                </c:pt>
                <c:pt idx="87578">
                  <c:v>-195.30649999999997</c:v>
                </c:pt>
                <c:pt idx="87579">
                  <c:v>-195.30449999999999</c:v>
                </c:pt>
                <c:pt idx="87580">
                  <c:v>-195.30249999999998</c:v>
                </c:pt>
                <c:pt idx="87581">
                  <c:v>-195.30049999999997</c:v>
                </c:pt>
                <c:pt idx="87582">
                  <c:v>-195.29849999999999</c:v>
                </c:pt>
                <c:pt idx="87583">
                  <c:v>-195.29649999999998</c:v>
                </c:pt>
                <c:pt idx="87584">
                  <c:v>-195.29449999999997</c:v>
                </c:pt>
                <c:pt idx="87585">
                  <c:v>-195.29249999999999</c:v>
                </c:pt>
                <c:pt idx="87586">
                  <c:v>-195.29049999999998</c:v>
                </c:pt>
                <c:pt idx="87587">
                  <c:v>-195.28849999999997</c:v>
                </c:pt>
                <c:pt idx="87588">
                  <c:v>-195.28649999999999</c:v>
                </c:pt>
                <c:pt idx="87589">
                  <c:v>-195.28449999999998</c:v>
                </c:pt>
                <c:pt idx="87590">
                  <c:v>-195.28249999999997</c:v>
                </c:pt>
                <c:pt idx="87591">
                  <c:v>-195.28049999999999</c:v>
                </c:pt>
                <c:pt idx="87592">
                  <c:v>-195.27849999999998</c:v>
                </c:pt>
                <c:pt idx="87593">
                  <c:v>-195.27649999999997</c:v>
                </c:pt>
                <c:pt idx="87594">
                  <c:v>-195.27449999999999</c:v>
                </c:pt>
                <c:pt idx="87595">
                  <c:v>-195.27249999999998</c:v>
                </c:pt>
                <c:pt idx="87596">
                  <c:v>-195.27049999999997</c:v>
                </c:pt>
                <c:pt idx="87597">
                  <c:v>-195.26849999999999</c:v>
                </c:pt>
                <c:pt idx="87598">
                  <c:v>-195.26649999999998</c:v>
                </c:pt>
                <c:pt idx="87599">
                  <c:v>-195.26449999999997</c:v>
                </c:pt>
                <c:pt idx="87600">
                  <c:v>-195.26249999999999</c:v>
                </c:pt>
                <c:pt idx="87601">
                  <c:v>-195.26049999999998</c:v>
                </c:pt>
                <c:pt idx="87602">
                  <c:v>-195.25849999999997</c:v>
                </c:pt>
                <c:pt idx="87603">
                  <c:v>-195.25649999999999</c:v>
                </c:pt>
                <c:pt idx="87604">
                  <c:v>-195.25449999999998</c:v>
                </c:pt>
                <c:pt idx="87605">
                  <c:v>-195.25249999999997</c:v>
                </c:pt>
                <c:pt idx="87606">
                  <c:v>-195.25049999999999</c:v>
                </c:pt>
                <c:pt idx="87607">
                  <c:v>-195.24849999999998</c:v>
                </c:pt>
                <c:pt idx="87608">
                  <c:v>-195.24649999999997</c:v>
                </c:pt>
                <c:pt idx="87609">
                  <c:v>-195.24449999999999</c:v>
                </c:pt>
                <c:pt idx="87610">
                  <c:v>-195.24249999999998</c:v>
                </c:pt>
                <c:pt idx="87611">
                  <c:v>-195.24049999999997</c:v>
                </c:pt>
                <c:pt idx="87612">
                  <c:v>-195.23849999999999</c:v>
                </c:pt>
                <c:pt idx="87613">
                  <c:v>-195.23649999999998</c:v>
                </c:pt>
                <c:pt idx="87614">
                  <c:v>-195.23449999999997</c:v>
                </c:pt>
                <c:pt idx="87615">
                  <c:v>-195.23249999999999</c:v>
                </c:pt>
                <c:pt idx="87616">
                  <c:v>-195.23049999999998</c:v>
                </c:pt>
                <c:pt idx="87617">
                  <c:v>-195.22849999999997</c:v>
                </c:pt>
                <c:pt idx="87618">
                  <c:v>-195.22649999999999</c:v>
                </c:pt>
                <c:pt idx="87619">
                  <c:v>-195.22449999999998</c:v>
                </c:pt>
                <c:pt idx="87620">
                  <c:v>-195.22249999999997</c:v>
                </c:pt>
                <c:pt idx="87621">
                  <c:v>-195.22049999999999</c:v>
                </c:pt>
                <c:pt idx="87622">
                  <c:v>-195.21849999999998</c:v>
                </c:pt>
                <c:pt idx="87623">
                  <c:v>-195.21649999999997</c:v>
                </c:pt>
                <c:pt idx="87624">
                  <c:v>-195.21449999999999</c:v>
                </c:pt>
                <c:pt idx="87625">
                  <c:v>-195.21249999999998</c:v>
                </c:pt>
                <c:pt idx="87626">
                  <c:v>-195.21049999999997</c:v>
                </c:pt>
                <c:pt idx="87627">
                  <c:v>-195.20849999999999</c:v>
                </c:pt>
                <c:pt idx="87628">
                  <c:v>-195.20649999999998</c:v>
                </c:pt>
                <c:pt idx="87629">
                  <c:v>-195.20449999999997</c:v>
                </c:pt>
                <c:pt idx="87630">
                  <c:v>-195.20249999999999</c:v>
                </c:pt>
                <c:pt idx="87631">
                  <c:v>-195.20049999999998</c:v>
                </c:pt>
                <c:pt idx="87632">
                  <c:v>-195.19849999999997</c:v>
                </c:pt>
                <c:pt idx="87633">
                  <c:v>-195.19649999999999</c:v>
                </c:pt>
                <c:pt idx="87634">
                  <c:v>-195.19449999999998</c:v>
                </c:pt>
                <c:pt idx="87635">
                  <c:v>-195.19249999999997</c:v>
                </c:pt>
                <c:pt idx="87636">
                  <c:v>-195.19049999999999</c:v>
                </c:pt>
                <c:pt idx="87637">
                  <c:v>-195.18849999999998</c:v>
                </c:pt>
                <c:pt idx="87638">
                  <c:v>-195.18649999999997</c:v>
                </c:pt>
                <c:pt idx="87639">
                  <c:v>-195.18449999999999</c:v>
                </c:pt>
                <c:pt idx="87640">
                  <c:v>-195.18249999999998</c:v>
                </c:pt>
                <c:pt idx="87641">
                  <c:v>-195.18049999999997</c:v>
                </c:pt>
                <c:pt idx="87642">
                  <c:v>-195.17849999999999</c:v>
                </c:pt>
                <c:pt idx="87643">
                  <c:v>-195.17649999999998</c:v>
                </c:pt>
                <c:pt idx="87644">
                  <c:v>-195.17449999999997</c:v>
                </c:pt>
                <c:pt idx="87645">
                  <c:v>-195.17249999999999</c:v>
                </c:pt>
                <c:pt idx="87646">
                  <c:v>-195.17049999999998</c:v>
                </c:pt>
                <c:pt idx="87647">
                  <c:v>-195.16849999999997</c:v>
                </c:pt>
                <c:pt idx="87648">
                  <c:v>-195.16649999999998</c:v>
                </c:pt>
                <c:pt idx="87649">
                  <c:v>-195.16449999999998</c:v>
                </c:pt>
                <c:pt idx="87650">
                  <c:v>-195.16249999999997</c:v>
                </c:pt>
                <c:pt idx="87651">
                  <c:v>-195.16049999999998</c:v>
                </c:pt>
                <c:pt idx="87652">
                  <c:v>-195.15849999999998</c:v>
                </c:pt>
                <c:pt idx="87653">
                  <c:v>-195.15649999999997</c:v>
                </c:pt>
                <c:pt idx="87654">
                  <c:v>-195.15449999999998</c:v>
                </c:pt>
                <c:pt idx="87655">
                  <c:v>-195.15249999999997</c:v>
                </c:pt>
                <c:pt idx="87656">
                  <c:v>-195.15049999999997</c:v>
                </c:pt>
                <c:pt idx="87657">
                  <c:v>-195.14849999999998</c:v>
                </c:pt>
                <c:pt idx="87658">
                  <c:v>-195.14649999999997</c:v>
                </c:pt>
                <c:pt idx="87659">
                  <c:v>-195.14449999999997</c:v>
                </c:pt>
                <c:pt idx="87660">
                  <c:v>-195.14249999999998</c:v>
                </c:pt>
                <c:pt idx="87661">
                  <c:v>-195.14049999999997</c:v>
                </c:pt>
                <c:pt idx="87662">
                  <c:v>-195.13849999999996</c:v>
                </c:pt>
                <c:pt idx="87663">
                  <c:v>-195.13649999999998</c:v>
                </c:pt>
                <c:pt idx="87664">
                  <c:v>-195.13449999999997</c:v>
                </c:pt>
                <c:pt idx="87665">
                  <c:v>-195.13249999999996</c:v>
                </c:pt>
                <c:pt idx="87666">
                  <c:v>-195.13049999999998</c:v>
                </c:pt>
                <c:pt idx="87667">
                  <c:v>-195.12849999999997</c:v>
                </c:pt>
                <c:pt idx="87668">
                  <c:v>-195.12649999999996</c:v>
                </c:pt>
                <c:pt idx="87669">
                  <c:v>-195.12449999999998</c:v>
                </c:pt>
                <c:pt idx="87670">
                  <c:v>-195.12249999999997</c:v>
                </c:pt>
                <c:pt idx="87671">
                  <c:v>-195.12049999999996</c:v>
                </c:pt>
                <c:pt idx="87672">
                  <c:v>-195.11849999999998</c:v>
                </c:pt>
                <c:pt idx="87673">
                  <c:v>-195.11649999999997</c:v>
                </c:pt>
                <c:pt idx="87674">
                  <c:v>-195.11449999999996</c:v>
                </c:pt>
                <c:pt idx="87675">
                  <c:v>-195.11249999999998</c:v>
                </c:pt>
                <c:pt idx="87676">
                  <c:v>-195.11049999999997</c:v>
                </c:pt>
                <c:pt idx="87677">
                  <c:v>-195.10849999999996</c:v>
                </c:pt>
                <c:pt idx="87678">
                  <c:v>-195.10649999999998</c:v>
                </c:pt>
                <c:pt idx="87679">
                  <c:v>-195.10449999999997</c:v>
                </c:pt>
                <c:pt idx="87680">
                  <c:v>-195.10249999999996</c:v>
                </c:pt>
                <c:pt idx="87681">
                  <c:v>-195.10049999999998</c:v>
                </c:pt>
                <c:pt idx="87682">
                  <c:v>-195.09849999999997</c:v>
                </c:pt>
                <c:pt idx="87683">
                  <c:v>-195.09649999999996</c:v>
                </c:pt>
                <c:pt idx="87684">
                  <c:v>-195.09449999999998</c:v>
                </c:pt>
                <c:pt idx="87685">
                  <c:v>-195.09249999999997</c:v>
                </c:pt>
                <c:pt idx="87686">
                  <c:v>-195.09049999999996</c:v>
                </c:pt>
                <c:pt idx="87687">
                  <c:v>-195.08849999999998</c:v>
                </c:pt>
                <c:pt idx="87688">
                  <c:v>-195.08649999999997</c:v>
                </c:pt>
                <c:pt idx="87689">
                  <c:v>-195.08449999999999</c:v>
                </c:pt>
                <c:pt idx="87690">
                  <c:v>-195.08249999999998</c:v>
                </c:pt>
                <c:pt idx="87691">
                  <c:v>-195.08049999999997</c:v>
                </c:pt>
                <c:pt idx="87692">
                  <c:v>-195.07849999999999</c:v>
                </c:pt>
                <c:pt idx="87693">
                  <c:v>-195.07649999999998</c:v>
                </c:pt>
                <c:pt idx="87694">
                  <c:v>-195.07449999999997</c:v>
                </c:pt>
                <c:pt idx="87695">
                  <c:v>-195.07249999999999</c:v>
                </c:pt>
                <c:pt idx="87696">
                  <c:v>-195.07049999999998</c:v>
                </c:pt>
                <c:pt idx="87697">
                  <c:v>-195.06849999999997</c:v>
                </c:pt>
                <c:pt idx="87698">
                  <c:v>-195.06649999999999</c:v>
                </c:pt>
                <c:pt idx="87699">
                  <c:v>-195.06449999999998</c:v>
                </c:pt>
                <c:pt idx="87700">
                  <c:v>-195.06249999999997</c:v>
                </c:pt>
                <c:pt idx="87701">
                  <c:v>-195.06049999999999</c:v>
                </c:pt>
                <c:pt idx="87702">
                  <c:v>-195.05849999999998</c:v>
                </c:pt>
                <c:pt idx="87703">
                  <c:v>-195.05649999999997</c:v>
                </c:pt>
                <c:pt idx="87704">
                  <c:v>-195.05449999999999</c:v>
                </c:pt>
                <c:pt idx="87705">
                  <c:v>-195.05249999999998</c:v>
                </c:pt>
                <c:pt idx="87706">
                  <c:v>-195.05049999999997</c:v>
                </c:pt>
                <c:pt idx="87707">
                  <c:v>-195.04849999999999</c:v>
                </c:pt>
                <c:pt idx="87708">
                  <c:v>-195.04649999999998</c:v>
                </c:pt>
                <c:pt idx="87709">
                  <c:v>-195.04449999999997</c:v>
                </c:pt>
                <c:pt idx="87710">
                  <c:v>-195.04249999999999</c:v>
                </c:pt>
                <c:pt idx="87711">
                  <c:v>-195.04049999999998</c:v>
                </c:pt>
                <c:pt idx="87712">
                  <c:v>-195.03849999999997</c:v>
                </c:pt>
                <c:pt idx="87713">
                  <c:v>-195.03649999999999</c:v>
                </c:pt>
                <c:pt idx="87714">
                  <c:v>-195.03449999999998</c:v>
                </c:pt>
                <c:pt idx="87715">
                  <c:v>-195.03249999999997</c:v>
                </c:pt>
                <c:pt idx="87716">
                  <c:v>-195.03049999999999</c:v>
                </c:pt>
                <c:pt idx="87717">
                  <c:v>-195.02849999999998</c:v>
                </c:pt>
                <c:pt idx="87718">
                  <c:v>-195.02649999999997</c:v>
                </c:pt>
                <c:pt idx="87719">
                  <c:v>-195.02449999999999</c:v>
                </c:pt>
                <c:pt idx="87720">
                  <c:v>-195.02249999999998</c:v>
                </c:pt>
                <c:pt idx="87721">
                  <c:v>-195.02049999999997</c:v>
                </c:pt>
                <c:pt idx="87722">
                  <c:v>-195.01849999999999</c:v>
                </c:pt>
                <c:pt idx="87723">
                  <c:v>-195.01649999999998</c:v>
                </c:pt>
                <c:pt idx="87724">
                  <c:v>-195.01449999999997</c:v>
                </c:pt>
                <c:pt idx="87725">
                  <c:v>-195.01249999999999</c:v>
                </c:pt>
                <c:pt idx="87726">
                  <c:v>-195.01049999999998</c:v>
                </c:pt>
                <c:pt idx="87727">
                  <c:v>-195.00849999999997</c:v>
                </c:pt>
                <c:pt idx="87728">
                  <c:v>-195.00649999999999</c:v>
                </c:pt>
                <c:pt idx="87729">
                  <c:v>-195.00449999999998</c:v>
                </c:pt>
                <c:pt idx="87730">
                  <c:v>-195.00249999999997</c:v>
                </c:pt>
                <c:pt idx="87731">
                  <c:v>-195.00049999999999</c:v>
                </c:pt>
                <c:pt idx="87732">
                  <c:v>-194.99849999999998</c:v>
                </c:pt>
                <c:pt idx="87733">
                  <c:v>-194.99649999999997</c:v>
                </c:pt>
                <c:pt idx="87734">
                  <c:v>-194.99449999999999</c:v>
                </c:pt>
                <c:pt idx="87735">
                  <c:v>-194.99249999999998</c:v>
                </c:pt>
                <c:pt idx="87736">
                  <c:v>-194.99049999999997</c:v>
                </c:pt>
                <c:pt idx="87737">
                  <c:v>-194.98849999999999</c:v>
                </c:pt>
                <c:pt idx="87738">
                  <c:v>-194.98649999999998</c:v>
                </c:pt>
                <c:pt idx="87739">
                  <c:v>-194.98449999999997</c:v>
                </c:pt>
                <c:pt idx="87740">
                  <c:v>-194.98249999999999</c:v>
                </c:pt>
                <c:pt idx="87741">
                  <c:v>-194.98049999999998</c:v>
                </c:pt>
                <c:pt idx="87742">
                  <c:v>-194.97849999999997</c:v>
                </c:pt>
                <c:pt idx="87743">
                  <c:v>-194.97649999999999</c:v>
                </c:pt>
                <c:pt idx="87744">
                  <c:v>-194.97449999999998</c:v>
                </c:pt>
                <c:pt idx="87745">
                  <c:v>-194.97249999999997</c:v>
                </c:pt>
                <c:pt idx="87746">
                  <c:v>-194.97049999999999</c:v>
                </c:pt>
                <c:pt idx="87747">
                  <c:v>-194.96849999999998</c:v>
                </c:pt>
                <c:pt idx="87748">
                  <c:v>-194.96649999999997</c:v>
                </c:pt>
                <c:pt idx="87749">
                  <c:v>-194.96449999999999</c:v>
                </c:pt>
                <c:pt idx="87750">
                  <c:v>-194.96249999999998</c:v>
                </c:pt>
                <c:pt idx="87751">
                  <c:v>-194.96049999999997</c:v>
                </c:pt>
                <c:pt idx="87752">
                  <c:v>-194.95849999999999</c:v>
                </c:pt>
                <c:pt idx="87753">
                  <c:v>-194.95649999999998</c:v>
                </c:pt>
                <c:pt idx="87754">
                  <c:v>-194.95449999999997</c:v>
                </c:pt>
                <c:pt idx="87755">
                  <c:v>-194.95249999999999</c:v>
                </c:pt>
                <c:pt idx="87756">
                  <c:v>-194.95049999999998</c:v>
                </c:pt>
                <c:pt idx="87757">
                  <c:v>-194.94849999999997</c:v>
                </c:pt>
                <c:pt idx="87758">
                  <c:v>-194.94649999999999</c:v>
                </c:pt>
                <c:pt idx="87759">
                  <c:v>-194.94449999999998</c:v>
                </c:pt>
                <c:pt idx="87760">
                  <c:v>-194.94249999999997</c:v>
                </c:pt>
                <c:pt idx="87761">
                  <c:v>-194.94049999999999</c:v>
                </c:pt>
                <c:pt idx="87762">
                  <c:v>-194.93849999999998</c:v>
                </c:pt>
                <c:pt idx="87763">
                  <c:v>-194.93649999999997</c:v>
                </c:pt>
                <c:pt idx="87764">
                  <c:v>-194.93449999999999</c:v>
                </c:pt>
                <c:pt idx="87765">
                  <c:v>-194.93249999999998</c:v>
                </c:pt>
                <c:pt idx="87766">
                  <c:v>-194.93049999999997</c:v>
                </c:pt>
                <c:pt idx="87767">
                  <c:v>-194.92849999999999</c:v>
                </c:pt>
                <c:pt idx="87768">
                  <c:v>-194.92649999999998</c:v>
                </c:pt>
                <c:pt idx="87769">
                  <c:v>-194.92449999999997</c:v>
                </c:pt>
                <c:pt idx="87770">
                  <c:v>-194.92249999999999</c:v>
                </c:pt>
                <c:pt idx="87771">
                  <c:v>-194.92049999999998</c:v>
                </c:pt>
                <c:pt idx="87772">
                  <c:v>-194.91849999999997</c:v>
                </c:pt>
                <c:pt idx="87773">
                  <c:v>-194.91649999999998</c:v>
                </c:pt>
                <c:pt idx="87774">
                  <c:v>-194.91449999999998</c:v>
                </c:pt>
                <c:pt idx="87775">
                  <c:v>-194.91249999999997</c:v>
                </c:pt>
                <c:pt idx="87776">
                  <c:v>-194.91049999999998</c:v>
                </c:pt>
                <c:pt idx="87777">
                  <c:v>-194.90849999999998</c:v>
                </c:pt>
                <c:pt idx="87778">
                  <c:v>-194.90649999999997</c:v>
                </c:pt>
                <c:pt idx="87779">
                  <c:v>-194.90449999999998</c:v>
                </c:pt>
                <c:pt idx="87780">
                  <c:v>-194.90249999999997</c:v>
                </c:pt>
                <c:pt idx="87781">
                  <c:v>-194.90049999999997</c:v>
                </c:pt>
                <c:pt idx="87782">
                  <c:v>-194.89849999999998</c:v>
                </c:pt>
                <c:pt idx="87783">
                  <c:v>-194.89649999999997</c:v>
                </c:pt>
                <c:pt idx="87784">
                  <c:v>-194.89449999999997</c:v>
                </c:pt>
                <c:pt idx="87785">
                  <c:v>-194.89249999999998</c:v>
                </c:pt>
                <c:pt idx="87786">
                  <c:v>-194.89049999999997</c:v>
                </c:pt>
                <c:pt idx="87787">
                  <c:v>-194.88849999999996</c:v>
                </c:pt>
                <c:pt idx="87788">
                  <c:v>-194.88649999999998</c:v>
                </c:pt>
                <c:pt idx="87789">
                  <c:v>-194.88449999999997</c:v>
                </c:pt>
                <c:pt idx="87790">
                  <c:v>-194.88249999999996</c:v>
                </c:pt>
                <c:pt idx="87791">
                  <c:v>-194.88049999999998</c:v>
                </c:pt>
                <c:pt idx="87792">
                  <c:v>-194.87849999999997</c:v>
                </c:pt>
                <c:pt idx="87793">
                  <c:v>-194.87649999999996</c:v>
                </c:pt>
                <c:pt idx="87794">
                  <c:v>-194.87449999999998</c:v>
                </c:pt>
                <c:pt idx="87795">
                  <c:v>-194.87249999999997</c:v>
                </c:pt>
                <c:pt idx="87796">
                  <c:v>-194.87049999999996</c:v>
                </c:pt>
                <c:pt idx="87797">
                  <c:v>-194.86849999999998</c:v>
                </c:pt>
                <c:pt idx="87798">
                  <c:v>-194.86649999999997</c:v>
                </c:pt>
                <c:pt idx="87799">
                  <c:v>-194.86449999999996</c:v>
                </c:pt>
                <c:pt idx="87800">
                  <c:v>-194.86249999999998</c:v>
                </c:pt>
                <c:pt idx="87801">
                  <c:v>-194.86049999999997</c:v>
                </c:pt>
                <c:pt idx="87802">
                  <c:v>-194.85849999999996</c:v>
                </c:pt>
                <c:pt idx="87803">
                  <c:v>-194.85649999999998</c:v>
                </c:pt>
                <c:pt idx="87804">
                  <c:v>-194.85449999999997</c:v>
                </c:pt>
                <c:pt idx="87805">
                  <c:v>-194.85249999999996</c:v>
                </c:pt>
                <c:pt idx="87806">
                  <c:v>-194.85049999999998</c:v>
                </c:pt>
                <c:pt idx="87807">
                  <c:v>-194.84849999999997</c:v>
                </c:pt>
                <c:pt idx="87808">
                  <c:v>-194.84649999999996</c:v>
                </c:pt>
                <c:pt idx="87809">
                  <c:v>-194.84449999999998</c:v>
                </c:pt>
                <c:pt idx="87810">
                  <c:v>-194.84249999999997</c:v>
                </c:pt>
                <c:pt idx="87811">
                  <c:v>-194.84049999999996</c:v>
                </c:pt>
                <c:pt idx="87812">
                  <c:v>-194.83849999999998</c:v>
                </c:pt>
                <c:pt idx="87813">
                  <c:v>-194.83649999999997</c:v>
                </c:pt>
                <c:pt idx="87814">
                  <c:v>-194.83449999999999</c:v>
                </c:pt>
                <c:pt idx="87815">
                  <c:v>-194.83249999999998</c:v>
                </c:pt>
                <c:pt idx="87816">
                  <c:v>-194.83049999999997</c:v>
                </c:pt>
                <c:pt idx="87817">
                  <c:v>-194.82849999999999</c:v>
                </c:pt>
                <c:pt idx="87818">
                  <c:v>-194.82649999999998</c:v>
                </c:pt>
                <c:pt idx="87819">
                  <c:v>-194.82449999999997</c:v>
                </c:pt>
                <c:pt idx="87820">
                  <c:v>-194.82249999999999</c:v>
                </c:pt>
                <c:pt idx="87821">
                  <c:v>-194.82049999999998</c:v>
                </c:pt>
                <c:pt idx="87822">
                  <c:v>-194.81849999999997</c:v>
                </c:pt>
                <c:pt idx="87823">
                  <c:v>-194.81649999999999</c:v>
                </c:pt>
                <c:pt idx="87824">
                  <c:v>-194.81449999999998</c:v>
                </c:pt>
                <c:pt idx="87825">
                  <c:v>-194.81249999999997</c:v>
                </c:pt>
                <c:pt idx="87826">
                  <c:v>-194.81049999999999</c:v>
                </c:pt>
                <c:pt idx="87827">
                  <c:v>-194.80849999999998</c:v>
                </c:pt>
                <c:pt idx="87828">
                  <c:v>-194.80649999999997</c:v>
                </c:pt>
                <c:pt idx="87829">
                  <c:v>-194.80449999999999</c:v>
                </c:pt>
                <c:pt idx="87830">
                  <c:v>-194.80249999999998</c:v>
                </c:pt>
                <c:pt idx="87831">
                  <c:v>-194.80049999999997</c:v>
                </c:pt>
                <c:pt idx="87832">
                  <c:v>-194.79849999999999</c:v>
                </c:pt>
                <c:pt idx="87833">
                  <c:v>-194.79649999999998</c:v>
                </c:pt>
                <c:pt idx="87834">
                  <c:v>-194.79449999999997</c:v>
                </c:pt>
                <c:pt idx="87835">
                  <c:v>-194.79249999999999</c:v>
                </c:pt>
                <c:pt idx="87836">
                  <c:v>-194.79049999999998</c:v>
                </c:pt>
                <c:pt idx="87837">
                  <c:v>-194.78849999999997</c:v>
                </c:pt>
                <c:pt idx="87838">
                  <c:v>-194.78649999999999</c:v>
                </c:pt>
                <c:pt idx="87839">
                  <c:v>-194.78449999999998</c:v>
                </c:pt>
                <c:pt idx="87840">
                  <c:v>-194.78249999999997</c:v>
                </c:pt>
                <c:pt idx="87841">
                  <c:v>-194.78049999999999</c:v>
                </c:pt>
                <c:pt idx="87842">
                  <c:v>-194.77849999999998</c:v>
                </c:pt>
                <c:pt idx="87843">
                  <c:v>-194.77649999999997</c:v>
                </c:pt>
                <c:pt idx="87844">
                  <c:v>-194.77449999999999</c:v>
                </c:pt>
                <c:pt idx="87845">
                  <c:v>-194.77249999999998</c:v>
                </c:pt>
                <c:pt idx="87846">
                  <c:v>-194.77049999999997</c:v>
                </c:pt>
                <c:pt idx="87847">
                  <c:v>-194.76849999999999</c:v>
                </c:pt>
                <c:pt idx="87848">
                  <c:v>-194.76649999999998</c:v>
                </c:pt>
                <c:pt idx="87849">
                  <c:v>-194.76449999999997</c:v>
                </c:pt>
                <c:pt idx="87850">
                  <c:v>-194.76249999999999</c:v>
                </c:pt>
                <c:pt idx="87851">
                  <c:v>-194.76049999999998</c:v>
                </c:pt>
                <c:pt idx="87852">
                  <c:v>-194.75849999999997</c:v>
                </c:pt>
                <c:pt idx="87853">
                  <c:v>-194.75649999999999</c:v>
                </c:pt>
                <c:pt idx="87854">
                  <c:v>-194.75449999999998</c:v>
                </c:pt>
                <c:pt idx="87855">
                  <c:v>-194.75249999999997</c:v>
                </c:pt>
                <c:pt idx="87856">
                  <c:v>-194.75049999999999</c:v>
                </c:pt>
                <c:pt idx="87857">
                  <c:v>-194.74849999999998</c:v>
                </c:pt>
                <c:pt idx="87858">
                  <c:v>-194.74649999999997</c:v>
                </c:pt>
                <c:pt idx="87859">
                  <c:v>-194.74449999999999</c:v>
                </c:pt>
                <c:pt idx="87860">
                  <c:v>-194.74249999999998</c:v>
                </c:pt>
                <c:pt idx="87861">
                  <c:v>-194.74049999999997</c:v>
                </c:pt>
                <c:pt idx="87862">
                  <c:v>-194.73849999999999</c:v>
                </c:pt>
                <c:pt idx="87863">
                  <c:v>-194.73649999999998</c:v>
                </c:pt>
                <c:pt idx="87864">
                  <c:v>-194.73449999999997</c:v>
                </c:pt>
                <c:pt idx="87865">
                  <c:v>-194.73249999999999</c:v>
                </c:pt>
                <c:pt idx="87866">
                  <c:v>-194.73049999999998</c:v>
                </c:pt>
                <c:pt idx="87867">
                  <c:v>-194.72849999999997</c:v>
                </c:pt>
                <c:pt idx="87868">
                  <c:v>-194.72649999999999</c:v>
                </c:pt>
                <c:pt idx="87869">
                  <c:v>-194.72449999999998</c:v>
                </c:pt>
                <c:pt idx="87870">
                  <c:v>-194.72249999999997</c:v>
                </c:pt>
                <c:pt idx="87871">
                  <c:v>-194.72049999999999</c:v>
                </c:pt>
                <c:pt idx="87872">
                  <c:v>-194.71849999999998</c:v>
                </c:pt>
                <c:pt idx="87873">
                  <c:v>-194.71649999999997</c:v>
                </c:pt>
                <c:pt idx="87874">
                  <c:v>-194.71449999999999</c:v>
                </c:pt>
                <c:pt idx="87875">
                  <c:v>-194.71249999999998</c:v>
                </c:pt>
                <c:pt idx="87876">
                  <c:v>-194.71049999999997</c:v>
                </c:pt>
                <c:pt idx="87877">
                  <c:v>-194.70849999999999</c:v>
                </c:pt>
                <c:pt idx="87878">
                  <c:v>-194.70649999999998</c:v>
                </c:pt>
                <c:pt idx="87879">
                  <c:v>-194.70449999999997</c:v>
                </c:pt>
                <c:pt idx="87880">
                  <c:v>-194.70249999999999</c:v>
                </c:pt>
                <c:pt idx="87881">
                  <c:v>-194.70049999999998</c:v>
                </c:pt>
                <c:pt idx="87882">
                  <c:v>-194.69849999999997</c:v>
                </c:pt>
                <c:pt idx="87883">
                  <c:v>-194.69649999999999</c:v>
                </c:pt>
                <c:pt idx="87884">
                  <c:v>-194.69449999999998</c:v>
                </c:pt>
                <c:pt idx="87885">
                  <c:v>-194.69249999999997</c:v>
                </c:pt>
                <c:pt idx="87886">
                  <c:v>-194.69049999999999</c:v>
                </c:pt>
                <c:pt idx="87887">
                  <c:v>-194.68849999999998</c:v>
                </c:pt>
                <c:pt idx="87888">
                  <c:v>-194.68649999999997</c:v>
                </c:pt>
                <c:pt idx="87889">
                  <c:v>-194.68449999999999</c:v>
                </c:pt>
                <c:pt idx="87890">
                  <c:v>-194.68249999999998</c:v>
                </c:pt>
                <c:pt idx="87891">
                  <c:v>-194.68049999999997</c:v>
                </c:pt>
                <c:pt idx="87892">
                  <c:v>-194.67849999999999</c:v>
                </c:pt>
                <c:pt idx="87893">
                  <c:v>-194.67649999999998</c:v>
                </c:pt>
                <c:pt idx="87894">
                  <c:v>-194.67449999999997</c:v>
                </c:pt>
                <c:pt idx="87895">
                  <c:v>-194.67249999999999</c:v>
                </c:pt>
                <c:pt idx="87896">
                  <c:v>-194.67049999999998</c:v>
                </c:pt>
                <c:pt idx="87897">
                  <c:v>-194.66849999999997</c:v>
                </c:pt>
                <c:pt idx="87898">
                  <c:v>-194.66649999999998</c:v>
                </c:pt>
                <c:pt idx="87899">
                  <c:v>-194.66449999999998</c:v>
                </c:pt>
                <c:pt idx="87900">
                  <c:v>-194.66249999999997</c:v>
                </c:pt>
                <c:pt idx="87901">
                  <c:v>-194.66049999999998</c:v>
                </c:pt>
                <c:pt idx="87902">
                  <c:v>-194.65849999999998</c:v>
                </c:pt>
                <c:pt idx="87903">
                  <c:v>-194.65649999999997</c:v>
                </c:pt>
                <c:pt idx="87904">
                  <c:v>-194.65449999999998</c:v>
                </c:pt>
                <c:pt idx="87905">
                  <c:v>-194.65249999999997</c:v>
                </c:pt>
                <c:pt idx="87906">
                  <c:v>-194.65049999999997</c:v>
                </c:pt>
                <c:pt idx="87907">
                  <c:v>-194.64849999999998</c:v>
                </c:pt>
                <c:pt idx="87908">
                  <c:v>-194.64649999999997</c:v>
                </c:pt>
                <c:pt idx="87909">
                  <c:v>-194.64449999999997</c:v>
                </c:pt>
                <c:pt idx="87910">
                  <c:v>-194.64249999999998</c:v>
                </c:pt>
                <c:pt idx="87911">
                  <c:v>-194.64049999999997</c:v>
                </c:pt>
                <c:pt idx="87912">
                  <c:v>-194.63849999999996</c:v>
                </c:pt>
                <c:pt idx="87913">
                  <c:v>-194.63649999999998</c:v>
                </c:pt>
                <c:pt idx="87914">
                  <c:v>-194.63449999999997</c:v>
                </c:pt>
                <c:pt idx="87915">
                  <c:v>-194.63249999999996</c:v>
                </c:pt>
                <c:pt idx="87916">
                  <c:v>-194.63049999999998</c:v>
                </c:pt>
                <c:pt idx="87917">
                  <c:v>-194.62849999999997</c:v>
                </c:pt>
                <c:pt idx="87918">
                  <c:v>-194.62649999999996</c:v>
                </c:pt>
                <c:pt idx="87919">
                  <c:v>-194.62449999999998</c:v>
                </c:pt>
                <c:pt idx="87920">
                  <c:v>-194.62249999999997</c:v>
                </c:pt>
                <c:pt idx="87921">
                  <c:v>-194.62049999999996</c:v>
                </c:pt>
                <c:pt idx="87922">
                  <c:v>-194.61849999999998</c:v>
                </c:pt>
                <c:pt idx="87923">
                  <c:v>-194.61649999999997</c:v>
                </c:pt>
                <c:pt idx="87924">
                  <c:v>-194.61449999999996</c:v>
                </c:pt>
                <c:pt idx="87925">
                  <c:v>-194.61249999999998</c:v>
                </c:pt>
                <c:pt idx="87926">
                  <c:v>-194.61049999999997</c:v>
                </c:pt>
                <c:pt idx="87927">
                  <c:v>-194.60849999999996</c:v>
                </c:pt>
                <c:pt idx="87928">
                  <c:v>-194.60649999999998</c:v>
                </c:pt>
                <c:pt idx="87929">
                  <c:v>-194.60449999999997</c:v>
                </c:pt>
                <c:pt idx="87930">
                  <c:v>-194.60249999999996</c:v>
                </c:pt>
                <c:pt idx="87931">
                  <c:v>-194.60049999999998</c:v>
                </c:pt>
                <c:pt idx="87932">
                  <c:v>-194.59849999999997</c:v>
                </c:pt>
                <c:pt idx="87933">
                  <c:v>-194.59649999999996</c:v>
                </c:pt>
                <c:pt idx="87934">
                  <c:v>-194.59449999999998</c:v>
                </c:pt>
                <c:pt idx="87935">
                  <c:v>-194.59249999999997</c:v>
                </c:pt>
                <c:pt idx="87936">
                  <c:v>-194.59049999999996</c:v>
                </c:pt>
                <c:pt idx="87937">
                  <c:v>-194.58849999999998</c:v>
                </c:pt>
                <c:pt idx="87938">
                  <c:v>-194.58649999999997</c:v>
                </c:pt>
                <c:pt idx="87939">
                  <c:v>-194.58449999999999</c:v>
                </c:pt>
                <c:pt idx="87940">
                  <c:v>-194.58249999999998</c:v>
                </c:pt>
                <c:pt idx="87941">
                  <c:v>-194.58049999999997</c:v>
                </c:pt>
                <c:pt idx="87942">
                  <c:v>-194.57849999999999</c:v>
                </c:pt>
                <c:pt idx="87943">
                  <c:v>-194.57649999999998</c:v>
                </c:pt>
                <c:pt idx="87944">
                  <c:v>-194.57449999999997</c:v>
                </c:pt>
                <c:pt idx="87945">
                  <c:v>-194.57249999999999</c:v>
                </c:pt>
                <c:pt idx="87946">
                  <c:v>-194.57049999999998</c:v>
                </c:pt>
                <c:pt idx="87947">
                  <c:v>-194.56849999999997</c:v>
                </c:pt>
                <c:pt idx="87948">
                  <c:v>-194.56649999999999</c:v>
                </c:pt>
                <c:pt idx="87949">
                  <c:v>-194.56449999999998</c:v>
                </c:pt>
                <c:pt idx="87950">
                  <c:v>-194.56249999999997</c:v>
                </c:pt>
                <c:pt idx="87951">
                  <c:v>-194.56049999999999</c:v>
                </c:pt>
                <c:pt idx="87952">
                  <c:v>-194.55849999999998</c:v>
                </c:pt>
                <c:pt idx="87953">
                  <c:v>-194.55649999999997</c:v>
                </c:pt>
                <c:pt idx="87954">
                  <c:v>-194.55449999999999</c:v>
                </c:pt>
                <c:pt idx="87955">
                  <c:v>-194.55249999999998</c:v>
                </c:pt>
                <c:pt idx="87956">
                  <c:v>-194.55049999999997</c:v>
                </c:pt>
                <c:pt idx="87957">
                  <c:v>-194.54849999999999</c:v>
                </c:pt>
                <c:pt idx="87958">
                  <c:v>-194.54649999999998</c:v>
                </c:pt>
                <c:pt idx="87959">
                  <c:v>-194.54449999999997</c:v>
                </c:pt>
                <c:pt idx="87960">
                  <c:v>-194.54249999999999</c:v>
                </c:pt>
                <c:pt idx="87961">
                  <c:v>-194.54049999999998</c:v>
                </c:pt>
                <c:pt idx="87962">
                  <c:v>-194.53849999999997</c:v>
                </c:pt>
                <c:pt idx="87963">
                  <c:v>-194.53649999999999</c:v>
                </c:pt>
                <c:pt idx="87964">
                  <c:v>-194.53449999999998</c:v>
                </c:pt>
                <c:pt idx="87965">
                  <c:v>-194.53249999999997</c:v>
                </c:pt>
                <c:pt idx="87966">
                  <c:v>-194.53049999999999</c:v>
                </c:pt>
                <c:pt idx="87967">
                  <c:v>-194.52849999999998</c:v>
                </c:pt>
                <c:pt idx="87968">
                  <c:v>-194.52649999999997</c:v>
                </c:pt>
                <c:pt idx="87969">
                  <c:v>-194.52449999999999</c:v>
                </c:pt>
                <c:pt idx="87970">
                  <c:v>-194.52249999999998</c:v>
                </c:pt>
                <c:pt idx="87971">
                  <c:v>-194.52049999999997</c:v>
                </c:pt>
                <c:pt idx="87972">
                  <c:v>-194.51849999999999</c:v>
                </c:pt>
                <c:pt idx="87973">
                  <c:v>-194.51649999999998</c:v>
                </c:pt>
                <c:pt idx="87974">
                  <c:v>-194.51449999999997</c:v>
                </c:pt>
                <c:pt idx="87975">
                  <c:v>-194.51249999999999</c:v>
                </c:pt>
                <c:pt idx="87976">
                  <c:v>-194.51049999999998</c:v>
                </c:pt>
                <c:pt idx="87977">
                  <c:v>-194.50849999999997</c:v>
                </c:pt>
                <c:pt idx="87978">
                  <c:v>-194.50649999999999</c:v>
                </c:pt>
                <c:pt idx="87979">
                  <c:v>-194.50449999999998</c:v>
                </c:pt>
                <c:pt idx="87980">
                  <c:v>-194.50249999999997</c:v>
                </c:pt>
                <c:pt idx="87981">
                  <c:v>-194.50049999999999</c:v>
                </c:pt>
                <c:pt idx="87982">
                  <c:v>-194.49849999999998</c:v>
                </c:pt>
                <c:pt idx="87983">
                  <c:v>-194.49649999999997</c:v>
                </c:pt>
                <c:pt idx="87984">
                  <c:v>-194.49449999999999</c:v>
                </c:pt>
                <c:pt idx="87985">
                  <c:v>-194.49249999999998</c:v>
                </c:pt>
                <c:pt idx="87986">
                  <c:v>-194.49049999999997</c:v>
                </c:pt>
                <c:pt idx="87987">
                  <c:v>-194.48849999999999</c:v>
                </c:pt>
                <c:pt idx="87988">
                  <c:v>-194.48649999999998</c:v>
                </c:pt>
                <c:pt idx="87989">
                  <c:v>-194.48449999999997</c:v>
                </c:pt>
                <c:pt idx="87990">
                  <c:v>-194.48249999999999</c:v>
                </c:pt>
                <c:pt idx="87991">
                  <c:v>-194.48049999999998</c:v>
                </c:pt>
                <c:pt idx="87992">
                  <c:v>-194.47849999999997</c:v>
                </c:pt>
                <c:pt idx="87993">
                  <c:v>-194.47649999999999</c:v>
                </c:pt>
                <c:pt idx="87994">
                  <c:v>-194.47449999999998</c:v>
                </c:pt>
                <c:pt idx="87995">
                  <c:v>-194.47249999999997</c:v>
                </c:pt>
                <c:pt idx="87996">
                  <c:v>-194.47049999999999</c:v>
                </c:pt>
                <c:pt idx="87997">
                  <c:v>-194.46849999999998</c:v>
                </c:pt>
                <c:pt idx="87998">
                  <c:v>-194.46649999999997</c:v>
                </c:pt>
                <c:pt idx="87999">
                  <c:v>-194.46449999999999</c:v>
                </c:pt>
                <c:pt idx="88000">
                  <c:v>-194.46249999999998</c:v>
                </c:pt>
                <c:pt idx="88001">
                  <c:v>-194.46049999999997</c:v>
                </c:pt>
                <c:pt idx="88002">
                  <c:v>-194.45849999999999</c:v>
                </c:pt>
                <c:pt idx="88003">
                  <c:v>-194.45649999999998</c:v>
                </c:pt>
                <c:pt idx="88004">
                  <c:v>-194.45449999999997</c:v>
                </c:pt>
                <c:pt idx="88005">
                  <c:v>-194.45249999999999</c:v>
                </c:pt>
                <c:pt idx="88006">
                  <c:v>-194.45049999999998</c:v>
                </c:pt>
                <c:pt idx="88007">
                  <c:v>-194.44849999999997</c:v>
                </c:pt>
                <c:pt idx="88008">
                  <c:v>-194.44649999999999</c:v>
                </c:pt>
                <c:pt idx="88009">
                  <c:v>-194.44449999999998</c:v>
                </c:pt>
                <c:pt idx="88010">
                  <c:v>-194.44249999999997</c:v>
                </c:pt>
                <c:pt idx="88011">
                  <c:v>-194.44049999999999</c:v>
                </c:pt>
                <c:pt idx="88012">
                  <c:v>-194.43849999999998</c:v>
                </c:pt>
                <c:pt idx="88013">
                  <c:v>-194.43649999999997</c:v>
                </c:pt>
                <c:pt idx="88014">
                  <c:v>-194.43449999999999</c:v>
                </c:pt>
                <c:pt idx="88015">
                  <c:v>-194.43249999999998</c:v>
                </c:pt>
                <c:pt idx="88016">
                  <c:v>-194.43049999999997</c:v>
                </c:pt>
                <c:pt idx="88017">
                  <c:v>-194.42849999999999</c:v>
                </c:pt>
                <c:pt idx="88018">
                  <c:v>-194.42649999999998</c:v>
                </c:pt>
                <c:pt idx="88019">
                  <c:v>-194.42449999999997</c:v>
                </c:pt>
                <c:pt idx="88020">
                  <c:v>-194.42249999999999</c:v>
                </c:pt>
                <c:pt idx="88021">
                  <c:v>-194.42049999999998</c:v>
                </c:pt>
                <c:pt idx="88022">
                  <c:v>-194.41849999999997</c:v>
                </c:pt>
                <c:pt idx="88023">
                  <c:v>-194.41649999999998</c:v>
                </c:pt>
                <c:pt idx="88024">
                  <c:v>-194.41449999999998</c:v>
                </c:pt>
                <c:pt idx="88025">
                  <c:v>-194.41249999999997</c:v>
                </c:pt>
                <c:pt idx="88026">
                  <c:v>-194.41049999999998</c:v>
                </c:pt>
                <c:pt idx="88027">
                  <c:v>-194.40849999999998</c:v>
                </c:pt>
                <c:pt idx="88028">
                  <c:v>-194.40649999999997</c:v>
                </c:pt>
                <c:pt idx="88029">
                  <c:v>-194.40449999999998</c:v>
                </c:pt>
                <c:pt idx="88030">
                  <c:v>-194.40249999999997</c:v>
                </c:pt>
                <c:pt idx="88031">
                  <c:v>-194.40049999999997</c:v>
                </c:pt>
                <c:pt idx="88032">
                  <c:v>-194.39849999999998</c:v>
                </c:pt>
                <c:pt idx="88033">
                  <c:v>-194.39649999999997</c:v>
                </c:pt>
                <c:pt idx="88034">
                  <c:v>-194.39449999999997</c:v>
                </c:pt>
                <c:pt idx="88035">
                  <c:v>-194.39249999999998</c:v>
                </c:pt>
                <c:pt idx="88036">
                  <c:v>-194.39049999999997</c:v>
                </c:pt>
                <c:pt idx="88037">
                  <c:v>-194.38849999999996</c:v>
                </c:pt>
                <c:pt idx="88038">
                  <c:v>-194.38649999999998</c:v>
                </c:pt>
                <c:pt idx="88039">
                  <c:v>-194.38449999999997</c:v>
                </c:pt>
                <c:pt idx="88040">
                  <c:v>-194.38249999999996</c:v>
                </c:pt>
                <c:pt idx="88041">
                  <c:v>-194.38049999999998</c:v>
                </c:pt>
                <c:pt idx="88042">
                  <c:v>-194.37849999999997</c:v>
                </c:pt>
                <c:pt idx="88043">
                  <c:v>-194.37649999999996</c:v>
                </c:pt>
                <c:pt idx="88044">
                  <c:v>-194.37449999999998</c:v>
                </c:pt>
                <c:pt idx="88045">
                  <c:v>-194.37249999999997</c:v>
                </c:pt>
                <c:pt idx="88046">
                  <c:v>-194.37049999999996</c:v>
                </c:pt>
                <c:pt idx="88047">
                  <c:v>-194.36849999999998</c:v>
                </c:pt>
                <c:pt idx="88048">
                  <c:v>-194.36649999999997</c:v>
                </c:pt>
                <c:pt idx="88049">
                  <c:v>-194.36449999999996</c:v>
                </c:pt>
                <c:pt idx="88050">
                  <c:v>-194.36249999999998</c:v>
                </c:pt>
                <c:pt idx="88051">
                  <c:v>-194.36049999999997</c:v>
                </c:pt>
                <c:pt idx="88052">
                  <c:v>-194.35849999999996</c:v>
                </c:pt>
                <c:pt idx="88053">
                  <c:v>-194.35649999999998</c:v>
                </c:pt>
                <c:pt idx="88054">
                  <c:v>-194.35449999999997</c:v>
                </c:pt>
                <c:pt idx="88055">
                  <c:v>-194.35249999999996</c:v>
                </c:pt>
                <c:pt idx="88056">
                  <c:v>-194.35049999999998</c:v>
                </c:pt>
                <c:pt idx="88057">
                  <c:v>-194.34849999999997</c:v>
                </c:pt>
                <c:pt idx="88058">
                  <c:v>-194.34649999999996</c:v>
                </c:pt>
                <c:pt idx="88059">
                  <c:v>-194.34449999999998</c:v>
                </c:pt>
                <c:pt idx="88060">
                  <c:v>-194.34249999999997</c:v>
                </c:pt>
                <c:pt idx="88061">
                  <c:v>-194.34049999999996</c:v>
                </c:pt>
                <c:pt idx="88062">
                  <c:v>-194.33849999999998</c:v>
                </c:pt>
                <c:pt idx="88063">
                  <c:v>-194.33649999999997</c:v>
                </c:pt>
                <c:pt idx="88064">
                  <c:v>-194.33449999999999</c:v>
                </c:pt>
                <c:pt idx="88065">
                  <c:v>-194.33249999999998</c:v>
                </c:pt>
                <c:pt idx="88066">
                  <c:v>-194.33049999999997</c:v>
                </c:pt>
                <c:pt idx="88067">
                  <c:v>-194.32849999999999</c:v>
                </c:pt>
                <c:pt idx="88068">
                  <c:v>-194.32649999999998</c:v>
                </c:pt>
                <c:pt idx="88069">
                  <c:v>-194.32449999999997</c:v>
                </c:pt>
                <c:pt idx="88070">
                  <c:v>-194.32249999999999</c:v>
                </c:pt>
                <c:pt idx="88071">
                  <c:v>-194.32049999999998</c:v>
                </c:pt>
                <c:pt idx="88072">
                  <c:v>-194.31849999999997</c:v>
                </c:pt>
                <c:pt idx="88073">
                  <c:v>-194.31649999999999</c:v>
                </c:pt>
                <c:pt idx="88074">
                  <c:v>-194.31449999999998</c:v>
                </c:pt>
                <c:pt idx="88075">
                  <c:v>-194.31249999999997</c:v>
                </c:pt>
                <c:pt idx="88076">
                  <c:v>-194.31049999999999</c:v>
                </c:pt>
                <c:pt idx="88077">
                  <c:v>-194.30849999999998</c:v>
                </c:pt>
                <c:pt idx="88078">
                  <c:v>-194.30649999999997</c:v>
                </c:pt>
                <c:pt idx="88079">
                  <c:v>-194.30449999999999</c:v>
                </c:pt>
                <c:pt idx="88080">
                  <c:v>-194.30249999999998</c:v>
                </c:pt>
                <c:pt idx="88081">
                  <c:v>-194.30049999999997</c:v>
                </c:pt>
                <c:pt idx="88082">
                  <c:v>-194.29849999999999</c:v>
                </c:pt>
                <c:pt idx="88083">
                  <c:v>-194.29649999999998</c:v>
                </c:pt>
                <c:pt idx="88084">
                  <c:v>-194.29449999999997</c:v>
                </c:pt>
                <c:pt idx="88085">
                  <c:v>-194.29249999999999</c:v>
                </c:pt>
                <c:pt idx="88086">
                  <c:v>-194.29049999999998</c:v>
                </c:pt>
                <c:pt idx="88087">
                  <c:v>-194.28849999999997</c:v>
                </c:pt>
                <c:pt idx="88088">
                  <c:v>-194.28649999999999</c:v>
                </c:pt>
                <c:pt idx="88089">
                  <c:v>-194.28449999999998</c:v>
                </c:pt>
                <c:pt idx="88090">
                  <c:v>-194.28249999999997</c:v>
                </c:pt>
                <c:pt idx="88091">
                  <c:v>-194.28049999999999</c:v>
                </c:pt>
                <c:pt idx="88092">
                  <c:v>-194.27849999999998</c:v>
                </c:pt>
                <c:pt idx="88093">
                  <c:v>-194.27649999999997</c:v>
                </c:pt>
                <c:pt idx="88094">
                  <c:v>-194.27449999999999</c:v>
                </c:pt>
                <c:pt idx="88095">
                  <c:v>-194.27249999999998</c:v>
                </c:pt>
                <c:pt idx="88096">
                  <c:v>-194.27049999999997</c:v>
                </c:pt>
                <c:pt idx="88097">
                  <c:v>-194.26849999999999</c:v>
                </c:pt>
                <c:pt idx="88098">
                  <c:v>-194.26649999999998</c:v>
                </c:pt>
                <c:pt idx="88099">
                  <c:v>-194.26449999999997</c:v>
                </c:pt>
                <c:pt idx="88100">
                  <c:v>-194.26249999999999</c:v>
                </c:pt>
                <c:pt idx="88101">
                  <c:v>-194.26049999999998</c:v>
                </c:pt>
                <c:pt idx="88102">
                  <c:v>-194.25849999999997</c:v>
                </c:pt>
                <c:pt idx="88103">
                  <c:v>-194.25649999999999</c:v>
                </c:pt>
                <c:pt idx="88104">
                  <c:v>-194.25449999999998</c:v>
                </c:pt>
                <c:pt idx="88105">
                  <c:v>-194.25249999999997</c:v>
                </c:pt>
                <c:pt idx="88106">
                  <c:v>-194.25049999999999</c:v>
                </c:pt>
                <c:pt idx="88107">
                  <c:v>-194.24849999999998</c:v>
                </c:pt>
                <c:pt idx="88108">
                  <c:v>-194.24649999999997</c:v>
                </c:pt>
                <c:pt idx="88109">
                  <c:v>-194.24449999999999</c:v>
                </c:pt>
                <c:pt idx="88110">
                  <c:v>-194.24249999999998</c:v>
                </c:pt>
                <c:pt idx="88111">
                  <c:v>-194.24049999999997</c:v>
                </c:pt>
                <c:pt idx="88112">
                  <c:v>-194.23849999999999</c:v>
                </c:pt>
                <c:pt idx="88113">
                  <c:v>-194.23649999999998</c:v>
                </c:pt>
                <c:pt idx="88114">
                  <c:v>-194.23449999999997</c:v>
                </c:pt>
                <c:pt idx="88115">
                  <c:v>-194.23249999999999</c:v>
                </c:pt>
                <c:pt idx="88116">
                  <c:v>-194.23049999999998</c:v>
                </c:pt>
                <c:pt idx="88117">
                  <c:v>-194.22849999999997</c:v>
                </c:pt>
                <c:pt idx="88118">
                  <c:v>-194.22649999999999</c:v>
                </c:pt>
                <c:pt idx="88119">
                  <c:v>-194.22449999999998</c:v>
                </c:pt>
                <c:pt idx="88120">
                  <c:v>-194.22249999999997</c:v>
                </c:pt>
                <c:pt idx="88121">
                  <c:v>-194.22049999999999</c:v>
                </c:pt>
                <c:pt idx="88122">
                  <c:v>-194.21849999999998</c:v>
                </c:pt>
                <c:pt idx="88123">
                  <c:v>-194.21649999999997</c:v>
                </c:pt>
                <c:pt idx="88124">
                  <c:v>-194.21449999999999</c:v>
                </c:pt>
                <c:pt idx="88125">
                  <c:v>-194.21249999999998</c:v>
                </c:pt>
                <c:pt idx="88126">
                  <c:v>-194.21049999999997</c:v>
                </c:pt>
                <c:pt idx="88127">
                  <c:v>-194.20849999999999</c:v>
                </c:pt>
                <c:pt idx="88128">
                  <c:v>-194.20649999999998</c:v>
                </c:pt>
                <c:pt idx="88129">
                  <c:v>-194.20449999999997</c:v>
                </c:pt>
                <c:pt idx="88130">
                  <c:v>-194.20249999999999</c:v>
                </c:pt>
                <c:pt idx="88131">
                  <c:v>-194.20049999999998</c:v>
                </c:pt>
                <c:pt idx="88132">
                  <c:v>-194.19849999999997</c:v>
                </c:pt>
                <c:pt idx="88133">
                  <c:v>-194.19649999999999</c:v>
                </c:pt>
                <c:pt idx="88134">
                  <c:v>-194.19449999999998</c:v>
                </c:pt>
                <c:pt idx="88135">
                  <c:v>-194.19249999999997</c:v>
                </c:pt>
                <c:pt idx="88136">
                  <c:v>-194.19049999999999</c:v>
                </c:pt>
                <c:pt idx="88137">
                  <c:v>-194.18849999999998</c:v>
                </c:pt>
                <c:pt idx="88138">
                  <c:v>-194.18649999999997</c:v>
                </c:pt>
                <c:pt idx="88139">
                  <c:v>-194.18449999999999</c:v>
                </c:pt>
                <c:pt idx="88140">
                  <c:v>-194.18249999999998</c:v>
                </c:pt>
                <c:pt idx="88141">
                  <c:v>-194.18049999999997</c:v>
                </c:pt>
                <c:pt idx="88142">
                  <c:v>-194.17849999999999</c:v>
                </c:pt>
                <c:pt idx="88143">
                  <c:v>-194.17649999999998</c:v>
                </c:pt>
                <c:pt idx="88144">
                  <c:v>-194.17449999999997</c:v>
                </c:pt>
                <c:pt idx="88145">
                  <c:v>-194.17249999999999</c:v>
                </c:pt>
                <c:pt idx="88146">
                  <c:v>-194.17049999999998</c:v>
                </c:pt>
                <c:pt idx="88147">
                  <c:v>-194.16849999999997</c:v>
                </c:pt>
                <c:pt idx="88148">
                  <c:v>-194.16649999999998</c:v>
                </c:pt>
                <c:pt idx="88149">
                  <c:v>-194.16449999999998</c:v>
                </c:pt>
                <c:pt idx="88150">
                  <c:v>-194.16249999999997</c:v>
                </c:pt>
                <c:pt idx="88151">
                  <c:v>-194.16049999999998</c:v>
                </c:pt>
                <c:pt idx="88152">
                  <c:v>-194.15849999999998</c:v>
                </c:pt>
                <c:pt idx="88153">
                  <c:v>-194.15649999999997</c:v>
                </c:pt>
                <c:pt idx="88154">
                  <c:v>-194.15449999999998</c:v>
                </c:pt>
                <c:pt idx="88155">
                  <c:v>-194.15249999999997</c:v>
                </c:pt>
                <c:pt idx="88156">
                  <c:v>-194.15049999999997</c:v>
                </c:pt>
                <c:pt idx="88157">
                  <c:v>-194.14849999999998</c:v>
                </c:pt>
                <c:pt idx="88158">
                  <c:v>-194.14649999999997</c:v>
                </c:pt>
                <c:pt idx="88159">
                  <c:v>-194.14449999999997</c:v>
                </c:pt>
                <c:pt idx="88160">
                  <c:v>-194.14249999999998</c:v>
                </c:pt>
                <c:pt idx="88161">
                  <c:v>-194.14049999999997</c:v>
                </c:pt>
                <c:pt idx="88162">
                  <c:v>-194.13849999999996</c:v>
                </c:pt>
                <c:pt idx="88163">
                  <c:v>-194.13649999999998</c:v>
                </c:pt>
                <c:pt idx="88164">
                  <c:v>-194.13449999999997</c:v>
                </c:pt>
                <c:pt idx="88165">
                  <c:v>-194.13249999999996</c:v>
                </c:pt>
                <c:pt idx="88166">
                  <c:v>-194.13049999999998</c:v>
                </c:pt>
                <c:pt idx="88167">
                  <c:v>-194.12849999999997</c:v>
                </c:pt>
                <c:pt idx="88168">
                  <c:v>-194.12649999999996</c:v>
                </c:pt>
                <c:pt idx="88169">
                  <c:v>-194.12449999999998</c:v>
                </c:pt>
                <c:pt idx="88170">
                  <c:v>-194.12249999999997</c:v>
                </c:pt>
                <c:pt idx="88171">
                  <c:v>-194.12049999999996</c:v>
                </c:pt>
                <c:pt idx="88172">
                  <c:v>-194.11849999999998</c:v>
                </c:pt>
                <c:pt idx="88173">
                  <c:v>-194.11649999999997</c:v>
                </c:pt>
                <c:pt idx="88174">
                  <c:v>-194.11449999999996</c:v>
                </c:pt>
                <c:pt idx="88175">
                  <c:v>-194.11249999999998</c:v>
                </c:pt>
                <c:pt idx="88176">
                  <c:v>-194.11049999999997</c:v>
                </c:pt>
                <c:pt idx="88177">
                  <c:v>-194.10849999999996</c:v>
                </c:pt>
                <c:pt idx="88178">
                  <c:v>-194.10649999999998</c:v>
                </c:pt>
                <c:pt idx="88179">
                  <c:v>-194.10449999999997</c:v>
                </c:pt>
                <c:pt idx="88180">
                  <c:v>-194.10249999999996</c:v>
                </c:pt>
                <c:pt idx="88181">
                  <c:v>-194.10049999999998</c:v>
                </c:pt>
                <c:pt idx="88182">
                  <c:v>-194.09849999999997</c:v>
                </c:pt>
                <c:pt idx="88183">
                  <c:v>-194.09649999999996</c:v>
                </c:pt>
                <c:pt idx="88184">
                  <c:v>-194.09449999999998</c:v>
                </c:pt>
                <c:pt idx="88185">
                  <c:v>-194.09249999999997</c:v>
                </c:pt>
                <c:pt idx="88186">
                  <c:v>-194.09049999999996</c:v>
                </c:pt>
                <c:pt idx="88187">
                  <c:v>-194.08849999999998</c:v>
                </c:pt>
                <c:pt idx="88188">
                  <c:v>-194.08649999999997</c:v>
                </c:pt>
                <c:pt idx="88189">
                  <c:v>-194.08449999999999</c:v>
                </c:pt>
                <c:pt idx="88190">
                  <c:v>-194.08249999999998</c:v>
                </c:pt>
                <c:pt idx="88191">
                  <c:v>-194.08049999999997</c:v>
                </c:pt>
                <c:pt idx="88192">
                  <c:v>-194.07849999999999</c:v>
                </c:pt>
                <c:pt idx="88193">
                  <c:v>-194.07649999999998</c:v>
                </c:pt>
                <c:pt idx="88194">
                  <c:v>-194.07449999999997</c:v>
                </c:pt>
                <c:pt idx="88195">
                  <c:v>-194.07249999999999</c:v>
                </c:pt>
                <c:pt idx="88196">
                  <c:v>-194.07049999999998</c:v>
                </c:pt>
                <c:pt idx="88197">
                  <c:v>-194.06849999999997</c:v>
                </c:pt>
                <c:pt idx="88198">
                  <c:v>-194.06649999999999</c:v>
                </c:pt>
                <c:pt idx="88199">
                  <c:v>-194.06449999999998</c:v>
                </c:pt>
                <c:pt idx="88200">
                  <c:v>-194.06249999999997</c:v>
                </c:pt>
                <c:pt idx="88201">
                  <c:v>-194.06049999999999</c:v>
                </c:pt>
                <c:pt idx="88202">
                  <c:v>-194.05849999999998</c:v>
                </c:pt>
                <c:pt idx="88203">
                  <c:v>-194.05649999999997</c:v>
                </c:pt>
                <c:pt idx="88204">
                  <c:v>-194.05449999999999</c:v>
                </c:pt>
                <c:pt idx="88205">
                  <c:v>-194.05249999999998</c:v>
                </c:pt>
                <c:pt idx="88206">
                  <c:v>-194.05049999999997</c:v>
                </c:pt>
                <c:pt idx="88207">
                  <c:v>-194.04849999999999</c:v>
                </c:pt>
                <c:pt idx="88208">
                  <c:v>-194.04649999999998</c:v>
                </c:pt>
                <c:pt idx="88209">
                  <c:v>-194.04449999999997</c:v>
                </c:pt>
                <c:pt idx="88210">
                  <c:v>-194.04249999999999</c:v>
                </c:pt>
                <c:pt idx="88211">
                  <c:v>-194.04049999999998</c:v>
                </c:pt>
                <c:pt idx="88212">
                  <c:v>-194.03849999999997</c:v>
                </c:pt>
                <c:pt idx="88213">
                  <c:v>-194.03649999999999</c:v>
                </c:pt>
                <c:pt idx="88214">
                  <c:v>-194.03449999999998</c:v>
                </c:pt>
                <c:pt idx="88215">
                  <c:v>-194.03249999999997</c:v>
                </c:pt>
                <c:pt idx="88216">
                  <c:v>-194.03049999999999</c:v>
                </c:pt>
                <c:pt idx="88217">
                  <c:v>-194.02849999999998</c:v>
                </c:pt>
                <c:pt idx="88218">
                  <c:v>-194.02649999999997</c:v>
                </c:pt>
                <c:pt idx="88219">
                  <c:v>-194.02449999999999</c:v>
                </c:pt>
                <c:pt idx="88220">
                  <c:v>-194.02249999999998</c:v>
                </c:pt>
                <c:pt idx="88221">
                  <c:v>-194.02049999999997</c:v>
                </c:pt>
                <c:pt idx="88222">
                  <c:v>-194.01849999999999</c:v>
                </c:pt>
                <c:pt idx="88223">
                  <c:v>-194.01649999999998</c:v>
                </c:pt>
                <c:pt idx="88224">
                  <c:v>-194.01449999999997</c:v>
                </c:pt>
                <c:pt idx="88225">
                  <c:v>-194.01249999999999</c:v>
                </c:pt>
                <c:pt idx="88226">
                  <c:v>-194.01049999999998</c:v>
                </c:pt>
                <c:pt idx="88227">
                  <c:v>-194.00849999999997</c:v>
                </c:pt>
                <c:pt idx="88228">
                  <c:v>-194.00649999999999</c:v>
                </c:pt>
                <c:pt idx="88229">
                  <c:v>-194.00449999999998</c:v>
                </c:pt>
                <c:pt idx="88230">
                  <c:v>-194.00249999999997</c:v>
                </c:pt>
                <c:pt idx="88231">
                  <c:v>-194.00049999999999</c:v>
                </c:pt>
                <c:pt idx="88232">
                  <c:v>-193.99849999999998</c:v>
                </c:pt>
                <c:pt idx="88233">
                  <c:v>-193.99649999999997</c:v>
                </c:pt>
                <c:pt idx="88234">
                  <c:v>-193.99449999999999</c:v>
                </c:pt>
                <c:pt idx="88235">
                  <c:v>-193.99249999999998</c:v>
                </c:pt>
                <c:pt idx="88236">
                  <c:v>-193.99049999999997</c:v>
                </c:pt>
                <c:pt idx="88237">
                  <c:v>-193.98849999999999</c:v>
                </c:pt>
                <c:pt idx="88238">
                  <c:v>-193.98649999999998</c:v>
                </c:pt>
                <c:pt idx="88239">
                  <c:v>-193.98449999999997</c:v>
                </c:pt>
                <c:pt idx="88240">
                  <c:v>-193.98249999999999</c:v>
                </c:pt>
                <c:pt idx="88241">
                  <c:v>-193.98049999999998</c:v>
                </c:pt>
                <c:pt idx="88242">
                  <c:v>-193.97849999999997</c:v>
                </c:pt>
                <c:pt idx="88243">
                  <c:v>-193.97649999999999</c:v>
                </c:pt>
                <c:pt idx="88244">
                  <c:v>-193.97449999999998</c:v>
                </c:pt>
                <c:pt idx="88245">
                  <c:v>-193.97249999999997</c:v>
                </c:pt>
                <c:pt idx="88246">
                  <c:v>-193.97049999999999</c:v>
                </c:pt>
                <c:pt idx="88247">
                  <c:v>-193.96849999999998</c:v>
                </c:pt>
                <c:pt idx="88248">
                  <c:v>-193.96649999999997</c:v>
                </c:pt>
                <c:pt idx="88249">
                  <c:v>-193.96449999999999</c:v>
                </c:pt>
                <c:pt idx="88250">
                  <c:v>-193.96249999999998</c:v>
                </c:pt>
                <c:pt idx="88251">
                  <c:v>-193.96049999999997</c:v>
                </c:pt>
                <c:pt idx="88252">
                  <c:v>-193.95849999999999</c:v>
                </c:pt>
                <c:pt idx="88253">
                  <c:v>-193.95649999999998</c:v>
                </c:pt>
                <c:pt idx="88254">
                  <c:v>-193.95449999999997</c:v>
                </c:pt>
                <c:pt idx="88255">
                  <c:v>-193.95249999999999</c:v>
                </c:pt>
                <c:pt idx="88256">
                  <c:v>-193.95049999999998</c:v>
                </c:pt>
                <c:pt idx="88257">
                  <c:v>-193.94849999999997</c:v>
                </c:pt>
                <c:pt idx="88258">
                  <c:v>-193.94649999999999</c:v>
                </c:pt>
                <c:pt idx="88259">
                  <c:v>-193.94449999999998</c:v>
                </c:pt>
                <c:pt idx="88260">
                  <c:v>-193.94249999999997</c:v>
                </c:pt>
                <c:pt idx="88261">
                  <c:v>-193.94049999999999</c:v>
                </c:pt>
                <c:pt idx="88262">
                  <c:v>-193.93849999999998</c:v>
                </c:pt>
                <c:pt idx="88263">
                  <c:v>-193.93649999999997</c:v>
                </c:pt>
                <c:pt idx="88264">
                  <c:v>-193.93449999999999</c:v>
                </c:pt>
                <c:pt idx="88265">
                  <c:v>-193.93249999999998</c:v>
                </c:pt>
                <c:pt idx="88266">
                  <c:v>-193.93049999999997</c:v>
                </c:pt>
                <c:pt idx="88267">
                  <c:v>-193.92849999999999</c:v>
                </c:pt>
                <c:pt idx="88268">
                  <c:v>-193.92649999999998</c:v>
                </c:pt>
                <c:pt idx="88269">
                  <c:v>-193.92449999999997</c:v>
                </c:pt>
                <c:pt idx="88270">
                  <c:v>-193.92249999999999</c:v>
                </c:pt>
                <c:pt idx="88271">
                  <c:v>-193.92049999999998</c:v>
                </c:pt>
                <c:pt idx="88272">
                  <c:v>-193.91849999999997</c:v>
                </c:pt>
                <c:pt idx="88273">
                  <c:v>-193.91649999999998</c:v>
                </c:pt>
                <c:pt idx="88274">
                  <c:v>-193.91449999999998</c:v>
                </c:pt>
                <c:pt idx="88275">
                  <c:v>-193.91249999999997</c:v>
                </c:pt>
                <c:pt idx="88276">
                  <c:v>-193.91049999999998</c:v>
                </c:pt>
                <c:pt idx="88277">
                  <c:v>-193.90849999999998</c:v>
                </c:pt>
                <c:pt idx="88278">
                  <c:v>-193.90649999999997</c:v>
                </c:pt>
                <c:pt idx="88279">
                  <c:v>-193.90449999999998</c:v>
                </c:pt>
                <c:pt idx="88280">
                  <c:v>-193.90249999999997</c:v>
                </c:pt>
                <c:pt idx="88281">
                  <c:v>-193.90049999999997</c:v>
                </c:pt>
                <c:pt idx="88282">
                  <c:v>-193.89849999999998</c:v>
                </c:pt>
                <c:pt idx="88283">
                  <c:v>-193.89649999999997</c:v>
                </c:pt>
                <c:pt idx="88284">
                  <c:v>-193.89449999999997</c:v>
                </c:pt>
                <c:pt idx="88285">
                  <c:v>-193.89249999999998</c:v>
                </c:pt>
                <c:pt idx="88286">
                  <c:v>-193.89049999999997</c:v>
                </c:pt>
                <c:pt idx="88287">
                  <c:v>-193.88849999999996</c:v>
                </c:pt>
                <c:pt idx="88288">
                  <c:v>-193.88649999999998</c:v>
                </c:pt>
                <c:pt idx="88289">
                  <c:v>-193.88449999999997</c:v>
                </c:pt>
                <c:pt idx="88290">
                  <c:v>-193.88249999999996</c:v>
                </c:pt>
                <c:pt idx="88291">
                  <c:v>-193.88049999999998</c:v>
                </c:pt>
                <c:pt idx="88292">
                  <c:v>-193.87849999999997</c:v>
                </c:pt>
                <c:pt idx="88293">
                  <c:v>-193.87649999999996</c:v>
                </c:pt>
                <c:pt idx="88294">
                  <c:v>-193.87449999999998</c:v>
                </c:pt>
                <c:pt idx="88295">
                  <c:v>-193.87249999999997</c:v>
                </c:pt>
                <c:pt idx="88296">
                  <c:v>-193.87049999999996</c:v>
                </c:pt>
                <c:pt idx="88297">
                  <c:v>-193.86849999999998</c:v>
                </c:pt>
                <c:pt idx="88298">
                  <c:v>-193.86649999999997</c:v>
                </c:pt>
                <c:pt idx="88299">
                  <c:v>-193.86449999999996</c:v>
                </c:pt>
                <c:pt idx="88300">
                  <c:v>-193.86249999999998</c:v>
                </c:pt>
                <c:pt idx="88301">
                  <c:v>-193.86049999999997</c:v>
                </c:pt>
                <c:pt idx="88302">
                  <c:v>-193.85849999999996</c:v>
                </c:pt>
                <c:pt idx="88303">
                  <c:v>-193.85649999999998</c:v>
                </c:pt>
                <c:pt idx="88304">
                  <c:v>-193.85449999999997</c:v>
                </c:pt>
                <c:pt idx="88305">
                  <c:v>-193.85249999999996</c:v>
                </c:pt>
                <c:pt idx="88306">
                  <c:v>-193.85049999999998</c:v>
                </c:pt>
                <c:pt idx="88307">
                  <c:v>-193.84849999999997</c:v>
                </c:pt>
                <c:pt idx="88308">
                  <c:v>-193.84649999999996</c:v>
                </c:pt>
                <c:pt idx="88309">
                  <c:v>-193.84449999999998</c:v>
                </c:pt>
                <c:pt idx="88310">
                  <c:v>-193.84249999999997</c:v>
                </c:pt>
                <c:pt idx="88311">
                  <c:v>-193.84049999999996</c:v>
                </c:pt>
                <c:pt idx="88312">
                  <c:v>-193.83849999999998</c:v>
                </c:pt>
                <c:pt idx="88313">
                  <c:v>-193.83649999999997</c:v>
                </c:pt>
                <c:pt idx="88314">
                  <c:v>-193.83449999999999</c:v>
                </c:pt>
                <c:pt idx="88315">
                  <c:v>-193.83249999999998</c:v>
                </c:pt>
                <c:pt idx="88316">
                  <c:v>-193.83049999999997</c:v>
                </c:pt>
                <c:pt idx="88317">
                  <c:v>-193.82849999999999</c:v>
                </c:pt>
                <c:pt idx="88318">
                  <c:v>-193.82649999999998</c:v>
                </c:pt>
                <c:pt idx="88319">
                  <c:v>-193.82449999999997</c:v>
                </c:pt>
                <c:pt idx="88320">
                  <c:v>-193.82249999999999</c:v>
                </c:pt>
                <c:pt idx="88321">
                  <c:v>-193.82049999999998</c:v>
                </c:pt>
                <c:pt idx="88322">
                  <c:v>-193.81849999999997</c:v>
                </c:pt>
                <c:pt idx="88323">
                  <c:v>-193.81649999999999</c:v>
                </c:pt>
                <c:pt idx="88324">
                  <c:v>-193.81449999999998</c:v>
                </c:pt>
                <c:pt idx="88325">
                  <c:v>-193.81249999999997</c:v>
                </c:pt>
                <c:pt idx="88326">
                  <c:v>-193.81049999999999</c:v>
                </c:pt>
                <c:pt idx="88327">
                  <c:v>-193.80849999999998</c:v>
                </c:pt>
                <c:pt idx="88328">
                  <c:v>-193.80649999999997</c:v>
                </c:pt>
                <c:pt idx="88329">
                  <c:v>-193.80449999999999</c:v>
                </c:pt>
                <c:pt idx="88330">
                  <c:v>-193.80249999999998</c:v>
                </c:pt>
                <c:pt idx="88331">
                  <c:v>-193.80049999999997</c:v>
                </c:pt>
                <c:pt idx="88332">
                  <c:v>-193.79849999999999</c:v>
                </c:pt>
                <c:pt idx="88333">
                  <c:v>-193.79649999999998</c:v>
                </c:pt>
                <c:pt idx="88334">
                  <c:v>-193.79449999999997</c:v>
                </c:pt>
                <c:pt idx="88335">
                  <c:v>-193.79249999999999</c:v>
                </c:pt>
                <c:pt idx="88336">
                  <c:v>-193.79049999999998</c:v>
                </c:pt>
                <c:pt idx="88337">
                  <c:v>-193.78849999999997</c:v>
                </c:pt>
                <c:pt idx="88338">
                  <c:v>-193.78649999999999</c:v>
                </c:pt>
                <c:pt idx="88339">
                  <c:v>-193.78449999999998</c:v>
                </c:pt>
                <c:pt idx="88340">
                  <c:v>-193.78249999999997</c:v>
                </c:pt>
                <c:pt idx="88341">
                  <c:v>-193.78049999999999</c:v>
                </c:pt>
                <c:pt idx="88342">
                  <c:v>-193.77849999999998</c:v>
                </c:pt>
                <c:pt idx="88343">
                  <c:v>-193.77649999999997</c:v>
                </c:pt>
                <c:pt idx="88344">
                  <c:v>-193.77449999999999</c:v>
                </c:pt>
                <c:pt idx="88345">
                  <c:v>-193.77249999999998</c:v>
                </c:pt>
                <c:pt idx="88346">
                  <c:v>-193.77049999999997</c:v>
                </c:pt>
                <c:pt idx="88347">
                  <c:v>-193.76849999999999</c:v>
                </c:pt>
                <c:pt idx="88348">
                  <c:v>-193.76649999999998</c:v>
                </c:pt>
                <c:pt idx="88349">
                  <c:v>-193.76449999999997</c:v>
                </c:pt>
                <c:pt idx="88350">
                  <c:v>-193.76249999999999</c:v>
                </c:pt>
                <c:pt idx="88351">
                  <c:v>-193.76049999999998</c:v>
                </c:pt>
                <c:pt idx="88352">
                  <c:v>-193.75849999999997</c:v>
                </c:pt>
                <c:pt idx="88353">
                  <c:v>-193.75649999999999</c:v>
                </c:pt>
                <c:pt idx="88354">
                  <c:v>-193.75449999999998</c:v>
                </c:pt>
                <c:pt idx="88355">
                  <c:v>-193.75249999999997</c:v>
                </c:pt>
                <c:pt idx="88356">
                  <c:v>-193.75049999999999</c:v>
                </c:pt>
                <c:pt idx="88357">
                  <c:v>-193.74849999999998</c:v>
                </c:pt>
                <c:pt idx="88358">
                  <c:v>-193.74649999999997</c:v>
                </c:pt>
                <c:pt idx="88359">
                  <c:v>-193.74449999999999</c:v>
                </c:pt>
                <c:pt idx="88360">
                  <c:v>-193.74249999999998</c:v>
                </c:pt>
                <c:pt idx="88361">
                  <c:v>-193.74049999999997</c:v>
                </c:pt>
                <c:pt idx="88362">
                  <c:v>-193.73849999999999</c:v>
                </c:pt>
                <c:pt idx="88363">
                  <c:v>-193.73649999999998</c:v>
                </c:pt>
                <c:pt idx="88364">
                  <c:v>-193.73449999999997</c:v>
                </c:pt>
                <c:pt idx="88365">
                  <c:v>-193.73249999999999</c:v>
                </c:pt>
                <c:pt idx="88366">
                  <c:v>-193.73049999999998</c:v>
                </c:pt>
                <c:pt idx="88367">
                  <c:v>-193.72849999999997</c:v>
                </c:pt>
                <c:pt idx="88368">
                  <c:v>-193.72649999999999</c:v>
                </c:pt>
                <c:pt idx="88369">
                  <c:v>-193.72449999999998</c:v>
                </c:pt>
                <c:pt idx="88370">
                  <c:v>-193.72249999999997</c:v>
                </c:pt>
                <c:pt idx="88371">
                  <c:v>-193.72049999999999</c:v>
                </c:pt>
                <c:pt idx="88372">
                  <c:v>-193.71849999999998</c:v>
                </c:pt>
                <c:pt idx="88373">
                  <c:v>-193.71649999999997</c:v>
                </c:pt>
                <c:pt idx="88374">
                  <c:v>-193.71449999999999</c:v>
                </c:pt>
                <c:pt idx="88375">
                  <c:v>-193.71249999999998</c:v>
                </c:pt>
                <c:pt idx="88376">
                  <c:v>-193.71049999999997</c:v>
                </c:pt>
                <c:pt idx="88377">
                  <c:v>-193.70849999999999</c:v>
                </c:pt>
                <c:pt idx="88378">
                  <c:v>-193.70649999999998</c:v>
                </c:pt>
                <c:pt idx="88379">
                  <c:v>-193.70449999999997</c:v>
                </c:pt>
                <c:pt idx="88380">
                  <c:v>-193.70249999999999</c:v>
                </c:pt>
                <c:pt idx="88381">
                  <c:v>-193.70049999999998</c:v>
                </c:pt>
                <c:pt idx="88382">
                  <c:v>-193.69849999999997</c:v>
                </c:pt>
                <c:pt idx="88383">
                  <c:v>-193.69649999999999</c:v>
                </c:pt>
                <c:pt idx="88384">
                  <c:v>-193.69449999999998</c:v>
                </c:pt>
                <c:pt idx="88385">
                  <c:v>-193.69249999999997</c:v>
                </c:pt>
                <c:pt idx="88386">
                  <c:v>-193.69049999999999</c:v>
                </c:pt>
                <c:pt idx="88387">
                  <c:v>-193.68849999999998</c:v>
                </c:pt>
                <c:pt idx="88388">
                  <c:v>-193.68649999999997</c:v>
                </c:pt>
                <c:pt idx="88389">
                  <c:v>-193.68449999999999</c:v>
                </c:pt>
                <c:pt idx="88390">
                  <c:v>-193.68249999999998</c:v>
                </c:pt>
                <c:pt idx="88391">
                  <c:v>-193.68049999999997</c:v>
                </c:pt>
                <c:pt idx="88392">
                  <c:v>-193.67849999999999</c:v>
                </c:pt>
                <c:pt idx="88393">
                  <c:v>-193.67649999999998</c:v>
                </c:pt>
                <c:pt idx="88394">
                  <c:v>-193.67449999999997</c:v>
                </c:pt>
                <c:pt idx="88395">
                  <c:v>-193.67249999999999</c:v>
                </c:pt>
                <c:pt idx="88396">
                  <c:v>-193.67049999999998</c:v>
                </c:pt>
                <c:pt idx="88397">
                  <c:v>-193.66849999999997</c:v>
                </c:pt>
                <c:pt idx="88398">
                  <c:v>-193.66649999999998</c:v>
                </c:pt>
                <c:pt idx="88399">
                  <c:v>-193.66449999999998</c:v>
                </c:pt>
                <c:pt idx="88400">
                  <c:v>-193.66249999999997</c:v>
                </c:pt>
                <c:pt idx="88401">
                  <c:v>-193.66049999999998</c:v>
                </c:pt>
                <c:pt idx="88402">
                  <c:v>-193.65849999999998</c:v>
                </c:pt>
                <c:pt idx="88403">
                  <c:v>-193.65649999999997</c:v>
                </c:pt>
                <c:pt idx="88404">
                  <c:v>-193.65449999999998</c:v>
                </c:pt>
                <c:pt idx="88405">
                  <c:v>-193.65249999999997</c:v>
                </c:pt>
                <c:pt idx="88406">
                  <c:v>-193.65049999999997</c:v>
                </c:pt>
                <c:pt idx="88407">
                  <c:v>-193.64849999999998</c:v>
                </c:pt>
                <c:pt idx="88408">
                  <c:v>-193.64649999999997</c:v>
                </c:pt>
                <c:pt idx="88409">
                  <c:v>-193.64449999999997</c:v>
                </c:pt>
                <c:pt idx="88410">
                  <c:v>-193.64249999999998</c:v>
                </c:pt>
                <c:pt idx="88411">
                  <c:v>-193.64049999999997</c:v>
                </c:pt>
                <c:pt idx="88412">
                  <c:v>-193.63849999999996</c:v>
                </c:pt>
                <c:pt idx="88413">
                  <c:v>-193.63649999999998</c:v>
                </c:pt>
                <c:pt idx="88414">
                  <c:v>-193.63449999999997</c:v>
                </c:pt>
                <c:pt idx="88415">
                  <c:v>-193.63249999999996</c:v>
                </c:pt>
                <c:pt idx="88416">
                  <c:v>-193.63049999999998</c:v>
                </c:pt>
                <c:pt idx="88417">
                  <c:v>-193.62849999999997</c:v>
                </c:pt>
                <c:pt idx="88418">
                  <c:v>-193.62649999999996</c:v>
                </c:pt>
                <c:pt idx="88419">
                  <c:v>-193.62449999999998</c:v>
                </c:pt>
                <c:pt idx="88420">
                  <c:v>-193.62249999999997</c:v>
                </c:pt>
                <c:pt idx="88421">
                  <c:v>-193.62049999999996</c:v>
                </c:pt>
                <c:pt idx="88422">
                  <c:v>-193.61849999999998</c:v>
                </c:pt>
                <c:pt idx="88423">
                  <c:v>-193.61649999999997</c:v>
                </c:pt>
                <c:pt idx="88424">
                  <c:v>-193.61449999999996</c:v>
                </c:pt>
                <c:pt idx="88425">
                  <c:v>-193.61249999999998</c:v>
                </c:pt>
                <c:pt idx="88426">
                  <c:v>-193.61049999999997</c:v>
                </c:pt>
                <c:pt idx="88427">
                  <c:v>-193.60849999999996</c:v>
                </c:pt>
                <c:pt idx="88428">
                  <c:v>-193.60649999999998</c:v>
                </c:pt>
                <c:pt idx="88429">
                  <c:v>-193.60449999999997</c:v>
                </c:pt>
                <c:pt idx="88430">
                  <c:v>-193.60249999999996</c:v>
                </c:pt>
                <c:pt idx="88431">
                  <c:v>-193.60049999999998</c:v>
                </c:pt>
                <c:pt idx="88432">
                  <c:v>-193.59849999999997</c:v>
                </c:pt>
                <c:pt idx="88433">
                  <c:v>-193.59649999999996</c:v>
                </c:pt>
                <c:pt idx="88434">
                  <c:v>-193.59449999999998</c:v>
                </c:pt>
                <c:pt idx="88435">
                  <c:v>-193.59249999999997</c:v>
                </c:pt>
                <c:pt idx="88436">
                  <c:v>-193.59049999999996</c:v>
                </c:pt>
                <c:pt idx="88437">
                  <c:v>-193.58849999999998</c:v>
                </c:pt>
                <c:pt idx="88438">
                  <c:v>-193.58649999999997</c:v>
                </c:pt>
                <c:pt idx="88439">
                  <c:v>-193.58449999999999</c:v>
                </c:pt>
                <c:pt idx="88440">
                  <c:v>-193.58249999999998</c:v>
                </c:pt>
                <c:pt idx="88441">
                  <c:v>-193.58049999999997</c:v>
                </c:pt>
                <c:pt idx="88442">
                  <c:v>-193.57849999999999</c:v>
                </c:pt>
                <c:pt idx="88443">
                  <c:v>-193.57649999999998</c:v>
                </c:pt>
                <c:pt idx="88444">
                  <c:v>-193.57449999999997</c:v>
                </c:pt>
                <c:pt idx="88445">
                  <c:v>-193.57249999999999</c:v>
                </c:pt>
                <c:pt idx="88446">
                  <c:v>-193.57049999999998</c:v>
                </c:pt>
                <c:pt idx="88447">
                  <c:v>-193.56849999999997</c:v>
                </c:pt>
                <c:pt idx="88448">
                  <c:v>-193.56649999999999</c:v>
                </c:pt>
                <c:pt idx="88449">
                  <c:v>-193.56449999999998</c:v>
                </c:pt>
                <c:pt idx="88450">
                  <c:v>-193.56249999999997</c:v>
                </c:pt>
                <c:pt idx="88451">
                  <c:v>-193.56049999999999</c:v>
                </c:pt>
                <c:pt idx="88452">
                  <c:v>-193.55849999999998</c:v>
                </c:pt>
                <c:pt idx="88453">
                  <c:v>-193.55649999999997</c:v>
                </c:pt>
                <c:pt idx="88454">
                  <c:v>-193.55449999999999</c:v>
                </c:pt>
                <c:pt idx="88455">
                  <c:v>-193.55249999999998</c:v>
                </c:pt>
                <c:pt idx="88456">
                  <c:v>-193.55049999999997</c:v>
                </c:pt>
                <c:pt idx="88457">
                  <c:v>-193.54849999999999</c:v>
                </c:pt>
                <c:pt idx="88458">
                  <c:v>-193.54649999999998</c:v>
                </c:pt>
                <c:pt idx="88459">
                  <c:v>-193.54449999999997</c:v>
                </c:pt>
                <c:pt idx="88460">
                  <c:v>-193.54249999999999</c:v>
                </c:pt>
                <c:pt idx="88461">
                  <c:v>-193.54049999999998</c:v>
                </c:pt>
                <c:pt idx="88462">
                  <c:v>-193.53849999999997</c:v>
                </c:pt>
                <c:pt idx="88463">
                  <c:v>-193.53649999999999</c:v>
                </c:pt>
                <c:pt idx="88464">
                  <c:v>-193.53449999999998</c:v>
                </c:pt>
                <c:pt idx="88465">
                  <c:v>-193.53249999999997</c:v>
                </c:pt>
                <c:pt idx="88466">
                  <c:v>-193.53049999999999</c:v>
                </c:pt>
                <c:pt idx="88467">
                  <c:v>-193.52849999999998</c:v>
                </c:pt>
                <c:pt idx="88468">
                  <c:v>-193.52649999999997</c:v>
                </c:pt>
                <c:pt idx="88469">
                  <c:v>-193.52449999999999</c:v>
                </c:pt>
                <c:pt idx="88470">
                  <c:v>-193.52249999999998</c:v>
                </c:pt>
                <c:pt idx="88471">
                  <c:v>-193.52049999999997</c:v>
                </c:pt>
                <c:pt idx="88472">
                  <c:v>-193.51849999999999</c:v>
                </c:pt>
                <c:pt idx="88473">
                  <c:v>-193.51649999999998</c:v>
                </c:pt>
                <c:pt idx="88474">
                  <c:v>-193.51449999999997</c:v>
                </c:pt>
                <c:pt idx="88475">
                  <c:v>-193.51249999999999</c:v>
                </c:pt>
                <c:pt idx="88476">
                  <c:v>-193.51049999999998</c:v>
                </c:pt>
                <c:pt idx="88477">
                  <c:v>-193.50849999999997</c:v>
                </c:pt>
                <c:pt idx="88478">
                  <c:v>-193.50649999999999</c:v>
                </c:pt>
                <c:pt idx="88479">
                  <c:v>-193.50449999999998</c:v>
                </c:pt>
                <c:pt idx="88480">
                  <c:v>-193.50249999999997</c:v>
                </c:pt>
                <c:pt idx="88481">
                  <c:v>-193.50049999999999</c:v>
                </c:pt>
                <c:pt idx="88482">
                  <c:v>-193.49849999999998</c:v>
                </c:pt>
                <c:pt idx="88483">
                  <c:v>-193.49649999999997</c:v>
                </c:pt>
                <c:pt idx="88484">
                  <c:v>-193.49449999999999</c:v>
                </c:pt>
                <c:pt idx="88485">
                  <c:v>-193.49249999999998</c:v>
                </c:pt>
                <c:pt idx="88486">
                  <c:v>-193.49049999999997</c:v>
                </c:pt>
                <c:pt idx="88487">
                  <c:v>-193.48849999999999</c:v>
                </c:pt>
                <c:pt idx="88488">
                  <c:v>-193.48649999999998</c:v>
                </c:pt>
                <c:pt idx="88489">
                  <c:v>-193.48449999999997</c:v>
                </c:pt>
                <c:pt idx="88490">
                  <c:v>-193.48249999999999</c:v>
                </c:pt>
                <c:pt idx="88491">
                  <c:v>-193.48049999999998</c:v>
                </c:pt>
                <c:pt idx="88492">
                  <c:v>-193.47849999999997</c:v>
                </c:pt>
                <c:pt idx="88493">
                  <c:v>-193.47649999999999</c:v>
                </c:pt>
                <c:pt idx="88494">
                  <c:v>-193.47449999999998</c:v>
                </c:pt>
                <c:pt idx="88495">
                  <c:v>-193.47249999999997</c:v>
                </c:pt>
                <c:pt idx="88496">
                  <c:v>-193.47049999999999</c:v>
                </c:pt>
                <c:pt idx="88497">
                  <c:v>-193.46849999999998</c:v>
                </c:pt>
                <c:pt idx="88498">
                  <c:v>-193.46649999999997</c:v>
                </c:pt>
                <c:pt idx="88499">
                  <c:v>-193.46449999999999</c:v>
                </c:pt>
                <c:pt idx="88500">
                  <c:v>-193.46249999999998</c:v>
                </c:pt>
                <c:pt idx="88501">
                  <c:v>-193.46049999999997</c:v>
                </c:pt>
                <c:pt idx="88502">
                  <c:v>-193.45849999999999</c:v>
                </c:pt>
                <c:pt idx="88503">
                  <c:v>-193.45649999999998</c:v>
                </c:pt>
                <c:pt idx="88504">
                  <c:v>-193.45449999999997</c:v>
                </c:pt>
                <c:pt idx="88505">
                  <c:v>-193.45249999999999</c:v>
                </c:pt>
                <c:pt idx="88506">
                  <c:v>-193.45049999999998</c:v>
                </c:pt>
                <c:pt idx="88507">
                  <c:v>-193.44849999999997</c:v>
                </c:pt>
                <c:pt idx="88508">
                  <c:v>-193.44649999999999</c:v>
                </c:pt>
                <c:pt idx="88509">
                  <c:v>-193.44449999999998</c:v>
                </c:pt>
                <c:pt idx="88510">
                  <c:v>-193.44249999999997</c:v>
                </c:pt>
                <c:pt idx="88511">
                  <c:v>-193.44049999999999</c:v>
                </c:pt>
                <c:pt idx="88512">
                  <c:v>-193.43849999999998</c:v>
                </c:pt>
                <c:pt idx="88513">
                  <c:v>-193.43649999999997</c:v>
                </c:pt>
                <c:pt idx="88514">
                  <c:v>-193.43449999999999</c:v>
                </c:pt>
                <c:pt idx="88515">
                  <c:v>-193.43249999999998</c:v>
                </c:pt>
                <c:pt idx="88516">
                  <c:v>-193.43049999999997</c:v>
                </c:pt>
                <c:pt idx="88517">
                  <c:v>-193.42849999999999</c:v>
                </c:pt>
                <c:pt idx="88518">
                  <c:v>-193.42649999999998</c:v>
                </c:pt>
                <c:pt idx="88519">
                  <c:v>-193.42449999999997</c:v>
                </c:pt>
                <c:pt idx="88520">
                  <c:v>-193.42249999999999</c:v>
                </c:pt>
                <c:pt idx="88521">
                  <c:v>-193.42049999999998</c:v>
                </c:pt>
                <c:pt idx="88522">
                  <c:v>-193.41849999999997</c:v>
                </c:pt>
                <c:pt idx="88523">
                  <c:v>-193.41649999999998</c:v>
                </c:pt>
                <c:pt idx="88524">
                  <c:v>-193.41449999999998</c:v>
                </c:pt>
                <c:pt idx="88525">
                  <c:v>-193.41249999999997</c:v>
                </c:pt>
                <c:pt idx="88526">
                  <c:v>-193.41049999999998</c:v>
                </c:pt>
                <c:pt idx="88527">
                  <c:v>-193.40849999999998</c:v>
                </c:pt>
                <c:pt idx="88528">
                  <c:v>-193.40649999999997</c:v>
                </c:pt>
                <c:pt idx="88529">
                  <c:v>-193.40449999999998</c:v>
                </c:pt>
                <c:pt idx="88530">
                  <c:v>-193.40249999999997</c:v>
                </c:pt>
                <c:pt idx="88531">
                  <c:v>-193.40049999999997</c:v>
                </c:pt>
                <c:pt idx="88532">
                  <c:v>-193.39849999999998</c:v>
                </c:pt>
                <c:pt idx="88533">
                  <c:v>-193.39649999999997</c:v>
                </c:pt>
                <c:pt idx="88534">
                  <c:v>-193.39449999999997</c:v>
                </c:pt>
                <c:pt idx="88535">
                  <c:v>-193.39249999999998</c:v>
                </c:pt>
                <c:pt idx="88536">
                  <c:v>-193.39049999999997</c:v>
                </c:pt>
                <c:pt idx="88537">
                  <c:v>-193.38849999999996</c:v>
                </c:pt>
                <c:pt idx="88538">
                  <c:v>-193.38649999999998</c:v>
                </c:pt>
                <c:pt idx="88539">
                  <c:v>-193.38449999999997</c:v>
                </c:pt>
                <c:pt idx="88540">
                  <c:v>-193.38249999999996</c:v>
                </c:pt>
                <c:pt idx="88541">
                  <c:v>-193.38049999999998</c:v>
                </c:pt>
                <c:pt idx="88542">
                  <c:v>-193.37849999999997</c:v>
                </c:pt>
                <c:pt idx="88543">
                  <c:v>-193.37649999999996</c:v>
                </c:pt>
                <c:pt idx="88544">
                  <c:v>-193.37449999999998</c:v>
                </c:pt>
                <c:pt idx="88545">
                  <c:v>-193.37249999999997</c:v>
                </c:pt>
                <c:pt idx="88546">
                  <c:v>-193.37049999999996</c:v>
                </c:pt>
                <c:pt idx="88547">
                  <c:v>-193.36849999999998</c:v>
                </c:pt>
                <c:pt idx="88548">
                  <c:v>-193.36649999999997</c:v>
                </c:pt>
                <c:pt idx="88549">
                  <c:v>-193.36449999999996</c:v>
                </c:pt>
                <c:pt idx="88550">
                  <c:v>-193.36249999999998</c:v>
                </c:pt>
                <c:pt idx="88551">
                  <c:v>-193.36049999999997</c:v>
                </c:pt>
                <c:pt idx="88552">
                  <c:v>-193.35849999999996</c:v>
                </c:pt>
                <c:pt idx="88553">
                  <c:v>-193.35649999999998</c:v>
                </c:pt>
                <c:pt idx="88554">
                  <c:v>-193.35449999999997</c:v>
                </c:pt>
                <c:pt idx="88555">
                  <c:v>-193.35249999999996</c:v>
                </c:pt>
                <c:pt idx="88556">
                  <c:v>-193.35049999999998</c:v>
                </c:pt>
                <c:pt idx="88557">
                  <c:v>-193.34849999999997</c:v>
                </c:pt>
                <c:pt idx="88558">
                  <c:v>-193.34649999999996</c:v>
                </c:pt>
                <c:pt idx="88559">
                  <c:v>-193.34449999999998</c:v>
                </c:pt>
                <c:pt idx="88560">
                  <c:v>-193.34249999999997</c:v>
                </c:pt>
                <c:pt idx="88561">
                  <c:v>-193.34049999999996</c:v>
                </c:pt>
                <c:pt idx="88562">
                  <c:v>-193.33849999999998</c:v>
                </c:pt>
                <c:pt idx="88563">
                  <c:v>-193.33649999999997</c:v>
                </c:pt>
                <c:pt idx="88564">
                  <c:v>-193.33449999999999</c:v>
                </c:pt>
                <c:pt idx="88565">
                  <c:v>-193.33249999999998</c:v>
                </c:pt>
                <c:pt idx="88566">
                  <c:v>-193.33049999999997</c:v>
                </c:pt>
                <c:pt idx="88567">
                  <c:v>-193.32849999999999</c:v>
                </c:pt>
                <c:pt idx="88568">
                  <c:v>-193.32649999999998</c:v>
                </c:pt>
                <c:pt idx="88569">
                  <c:v>-193.32449999999997</c:v>
                </c:pt>
                <c:pt idx="88570">
                  <c:v>-193.32249999999999</c:v>
                </c:pt>
                <c:pt idx="88571">
                  <c:v>-193.32049999999998</c:v>
                </c:pt>
                <c:pt idx="88572">
                  <c:v>-193.31849999999997</c:v>
                </c:pt>
                <c:pt idx="88573">
                  <c:v>-193.31649999999999</c:v>
                </c:pt>
                <c:pt idx="88574">
                  <c:v>-193.31449999999998</c:v>
                </c:pt>
                <c:pt idx="88575">
                  <c:v>-193.31249999999997</c:v>
                </c:pt>
                <c:pt idx="88576">
                  <c:v>-193.31049999999999</c:v>
                </c:pt>
                <c:pt idx="88577">
                  <c:v>-193.30849999999998</c:v>
                </c:pt>
                <c:pt idx="88578">
                  <c:v>-193.30649999999997</c:v>
                </c:pt>
                <c:pt idx="88579">
                  <c:v>-193.30449999999999</c:v>
                </c:pt>
                <c:pt idx="88580">
                  <c:v>-193.30249999999998</c:v>
                </c:pt>
                <c:pt idx="88581">
                  <c:v>-193.30049999999997</c:v>
                </c:pt>
                <c:pt idx="88582">
                  <c:v>-193.29849999999999</c:v>
                </c:pt>
                <c:pt idx="88583">
                  <c:v>-193.29649999999998</c:v>
                </c:pt>
                <c:pt idx="88584">
                  <c:v>-193.29449999999997</c:v>
                </c:pt>
                <c:pt idx="88585">
                  <c:v>-193.29249999999999</c:v>
                </c:pt>
                <c:pt idx="88586">
                  <c:v>-193.29049999999998</c:v>
                </c:pt>
                <c:pt idx="88587">
                  <c:v>-193.28849999999997</c:v>
                </c:pt>
                <c:pt idx="88588">
                  <c:v>-193.28649999999999</c:v>
                </c:pt>
                <c:pt idx="88589">
                  <c:v>-193.28449999999998</c:v>
                </c:pt>
                <c:pt idx="88590">
                  <c:v>-193.28249999999997</c:v>
                </c:pt>
                <c:pt idx="88591">
                  <c:v>-193.28049999999999</c:v>
                </c:pt>
                <c:pt idx="88592">
                  <c:v>-193.27849999999998</c:v>
                </c:pt>
                <c:pt idx="88593">
                  <c:v>-193.27649999999997</c:v>
                </c:pt>
                <c:pt idx="88594">
                  <c:v>-193.27449999999999</c:v>
                </c:pt>
                <c:pt idx="88595">
                  <c:v>-193.27249999999998</c:v>
                </c:pt>
                <c:pt idx="88596">
                  <c:v>-193.27049999999997</c:v>
                </c:pt>
                <c:pt idx="88597">
                  <c:v>-193.26849999999999</c:v>
                </c:pt>
                <c:pt idx="88598">
                  <c:v>-193.26649999999998</c:v>
                </c:pt>
                <c:pt idx="88599">
                  <c:v>-193.26449999999997</c:v>
                </c:pt>
                <c:pt idx="88600">
                  <c:v>-193.26249999999999</c:v>
                </c:pt>
                <c:pt idx="88601">
                  <c:v>-193.26049999999998</c:v>
                </c:pt>
                <c:pt idx="88602">
                  <c:v>-193.25849999999997</c:v>
                </c:pt>
                <c:pt idx="88603">
                  <c:v>-193.25649999999999</c:v>
                </c:pt>
                <c:pt idx="88604">
                  <c:v>-193.25449999999998</c:v>
                </c:pt>
                <c:pt idx="88605">
                  <c:v>-193.25249999999997</c:v>
                </c:pt>
                <c:pt idx="88606">
                  <c:v>-193.25049999999999</c:v>
                </c:pt>
                <c:pt idx="88607">
                  <c:v>-193.24849999999998</c:v>
                </c:pt>
                <c:pt idx="88608">
                  <c:v>-193.24649999999997</c:v>
                </c:pt>
                <c:pt idx="88609">
                  <c:v>-193.24449999999999</c:v>
                </c:pt>
                <c:pt idx="88610">
                  <c:v>-193.24249999999998</c:v>
                </c:pt>
                <c:pt idx="88611">
                  <c:v>-193.24049999999997</c:v>
                </c:pt>
                <c:pt idx="88612">
                  <c:v>-193.23849999999999</c:v>
                </c:pt>
                <c:pt idx="88613">
                  <c:v>-193.23649999999998</c:v>
                </c:pt>
                <c:pt idx="88614">
                  <c:v>-193.23449999999997</c:v>
                </c:pt>
                <c:pt idx="88615">
                  <c:v>-193.23249999999999</c:v>
                </c:pt>
                <c:pt idx="88616">
                  <c:v>-193.23049999999998</c:v>
                </c:pt>
                <c:pt idx="88617">
                  <c:v>-193.22849999999997</c:v>
                </c:pt>
                <c:pt idx="88618">
                  <c:v>-193.22649999999999</c:v>
                </c:pt>
                <c:pt idx="88619">
                  <c:v>-193.22449999999998</c:v>
                </c:pt>
                <c:pt idx="88620">
                  <c:v>-193.22249999999997</c:v>
                </c:pt>
                <c:pt idx="88621">
                  <c:v>-193.22049999999999</c:v>
                </c:pt>
                <c:pt idx="88622">
                  <c:v>-193.21849999999998</c:v>
                </c:pt>
                <c:pt idx="88623">
                  <c:v>-193.21649999999997</c:v>
                </c:pt>
                <c:pt idx="88624">
                  <c:v>-193.21449999999999</c:v>
                </c:pt>
                <c:pt idx="88625">
                  <c:v>-193.21249999999998</c:v>
                </c:pt>
                <c:pt idx="88626">
                  <c:v>-193.21049999999997</c:v>
                </c:pt>
                <c:pt idx="88627">
                  <c:v>-193.20849999999999</c:v>
                </c:pt>
                <c:pt idx="88628">
                  <c:v>-193.20649999999998</c:v>
                </c:pt>
                <c:pt idx="88629">
                  <c:v>-193.20449999999997</c:v>
                </c:pt>
                <c:pt idx="88630">
                  <c:v>-193.20249999999999</c:v>
                </c:pt>
                <c:pt idx="88631">
                  <c:v>-193.20049999999998</c:v>
                </c:pt>
                <c:pt idx="88632">
                  <c:v>-193.19849999999997</c:v>
                </c:pt>
                <c:pt idx="88633">
                  <c:v>-193.19649999999999</c:v>
                </c:pt>
                <c:pt idx="88634">
                  <c:v>-193.19449999999998</c:v>
                </c:pt>
                <c:pt idx="88635">
                  <c:v>-193.19249999999997</c:v>
                </c:pt>
                <c:pt idx="88636">
                  <c:v>-193.19049999999999</c:v>
                </c:pt>
                <c:pt idx="88637">
                  <c:v>-193.18849999999998</c:v>
                </c:pt>
                <c:pt idx="88638">
                  <c:v>-193.18649999999997</c:v>
                </c:pt>
                <c:pt idx="88639">
                  <c:v>-193.18449999999999</c:v>
                </c:pt>
                <c:pt idx="88640">
                  <c:v>-193.18249999999998</c:v>
                </c:pt>
                <c:pt idx="88641">
                  <c:v>-193.18049999999997</c:v>
                </c:pt>
                <c:pt idx="88642">
                  <c:v>-193.17849999999999</c:v>
                </c:pt>
                <c:pt idx="88643">
                  <c:v>-193.17649999999998</c:v>
                </c:pt>
                <c:pt idx="88644">
                  <c:v>-193.17449999999997</c:v>
                </c:pt>
                <c:pt idx="88645">
                  <c:v>-193.17249999999999</c:v>
                </c:pt>
                <c:pt idx="88646">
                  <c:v>-193.17049999999998</c:v>
                </c:pt>
                <c:pt idx="88647">
                  <c:v>-193.16849999999997</c:v>
                </c:pt>
                <c:pt idx="88648">
                  <c:v>-193.16649999999998</c:v>
                </c:pt>
                <c:pt idx="88649">
                  <c:v>-193.16449999999998</c:v>
                </c:pt>
                <c:pt idx="88650">
                  <c:v>-193.16249999999997</c:v>
                </c:pt>
                <c:pt idx="88651">
                  <c:v>-193.16049999999998</c:v>
                </c:pt>
                <c:pt idx="88652">
                  <c:v>-193.15849999999998</c:v>
                </c:pt>
                <c:pt idx="88653">
                  <c:v>-193.15649999999997</c:v>
                </c:pt>
                <c:pt idx="88654">
                  <c:v>-193.15449999999998</c:v>
                </c:pt>
                <c:pt idx="88655">
                  <c:v>-193.15249999999997</c:v>
                </c:pt>
                <c:pt idx="88656">
                  <c:v>-193.15049999999997</c:v>
                </c:pt>
                <c:pt idx="88657">
                  <c:v>-193.14849999999998</c:v>
                </c:pt>
                <c:pt idx="88658">
                  <c:v>-193.14649999999997</c:v>
                </c:pt>
                <c:pt idx="88659">
                  <c:v>-193.14449999999997</c:v>
                </c:pt>
                <c:pt idx="88660">
                  <c:v>-193.14249999999998</c:v>
                </c:pt>
                <c:pt idx="88661">
                  <c:v>-193.14049999999997</c:v>
                </c:pt>
                <c:pt idx="88662">
                  <c:v>-193.13849999999996</c:v>
                </c:pt>
                <c:pt idx="88663">
                  <c:v>-193.13649999999998</c:v>
                </c:pt>
                <c:pt idx="88664">
                  <c:v>-193.13449999999997</c:v>
                </c:pt>
                <c:pt idx="88665">
                  <c:v>-193.13249999999996</c:v>
                </c:pt>
                <c:pt idx="88666">
                  <c:v>-193.13049999999998</c:v>
                </c:pt>
                <c:pt idx="88667">
                  <c:v>-193.12849999999997</c:v>
                </c:pt>
                <c:pt idx="88668">
                  <c:v>-193.12649999999996</c:v>
                </c:pt>
                <c:pt idx="88669">
                  <c:v>-193.12449999999998</c:v>
                </c:pt>
                <c:pt idx="88670">
                  <c:v>-193.12249999999997</c:v>
                </c:pt>
                <c:pt idx="88671">
                  <c:v>-193.12049999999996</c:v>
                </c:pt>
                <c:pt idx="88672">
                  <c:v>-193.11849999999998</c:v>
                </c:pt>
                <c:pt idx="88673">
                  <c:v>-193.11649999999997</c:v>
                </c:pt>
                <c:pt idx="88674">
                  <c:v>-193.11449999999996</c:v>
                </c:pt>
                <c:pt idx="88675">
                  <c:v>-193.11249999999998</c:v>
                </c:pt>
                <c:pt idx="88676">
                  <c:v>-193.11049999999997</c:v>
                </c:pt>
                <c:pt idx="88677">
                  <c:v>-193.10849999999996</c:v>
                </c:pt>
                <c:pt idx="88678">
                  <c:v>-193.10649999999998</c:v>
                </c:pt>
                <c:pt idx="88679">
                  <c:v>-193.10449999999997</c:v>
                </c:pt>
                <c:pt idx="88680">
                  <c:v>-193.10249999999996</c:v>
                </c:pt>
                <c:pt idx="88681">
                  <c:v>-193.10049999999998</c:v>
                </c:pt>
                <c:pt idx="88682">
                  <c:v>-193.09849999999997</c:v>
                </c:pt>
                <c:pt idx="88683">
                  <c:v>-193.09649999999996</c:v>
                </c:pt>
                <c:pt idx="88684">
                  <c:v>-193.09449999999998</c:v>
                </c:pt>
                <c:pt idx="88685">
                  <c:v>-193.09249999999997</c:v>
                </c:pt>
                <c:pt idx="88686">
                  <c:v>-193.09049999999996</c:v>
                </c:pt>
                <c:pt idx="88687">
                  <c:v>-193.08849999999998</c:v>
                </c:pt>
                <c:pt idx="88688">
                  <c:v>-193.08649999999997</c:v>
                </c:pt>
                <c:pt idx="88689">
                  <c:v>-193.08449999999999</c:v>
                </c:pt>
                <c:pt idx="88690">
                  <c:v>-193.08249999999998</c:v>
                </c:pt>
                <c:pt idx="88691">
                  <c:v>-193.08049999999997</c:v>
                </c:pt>
                <c:pt idx="88692">
                  <c:v>-193.07849999999999</c:v>
                </c:pt>
                <c:pt idx="88693">
                  <c:v>-193.07649999999998</c:v>
                </c:pt>
                <c:pt idx="88694">
                  <c:v>-193.07449999999997</c:v>
                </c:pt>
                <c:pt idx="88695">
                  <c:v>-193.07249999999999</c:v>
                </c:pt>
                <c:pt idx="88696">
                  <c:v>-193.07049999999998</c:v>
                </c:pt>
                <c:pt idx="88697">
                  <c:v>-193.06849999999997</c:v>
                </c:pt>
                <c:pt idx="88698">
                  <c:v>-193.06649999999999</c:v>
                </c:pt>
                <c:pt idx="88699">
                  <c:v>-193.06449999999998</c:v>
                </c:pt>
                <c:pt idx="88700">
                  <c:v>-193.06249999999997</c:v>
                </c:pt>
                <c:pt idx="88701">
                  <c:v>-193.06049999999999</c:v>
                </c:pt>
                <c:pt idx="88702">
                  <c:v>-193.05849999999998</c:v>
                </c:pt>
                <c:pt idx="88703">
                  <c:v>-193.05649999999997</c:v>
                </c:pt>
                <c:pt idx="88704">
                  <c:v>-193.05449999999999</c:v>
                </c:pt>
                <c:pt idx="88705">
                  <c:v>-193.05249999999998</c:v>
                </c:pt>
                <c:pt idx="88706">
                  <c:v>-193.05049999999997</c:v>
                </c:pt>
                <c:pt idx="88707">
                  <c:v>-193.04849999999999</c:v>
                </c:pt>
                <c:pt idx="88708">
                  <c:v>-193.04649999999998</c:v>
                </c:pt>
                <c:pt idx="88709">
                  <c:v>-193.04449999999997</c:v>
                </c:pt>
                <c:pt idx="88710">
                  <c:v>-193.04249999999999</c:v>
                </c:pt>
                <c:pt idx="88711">
                  <c:v>-193.04049999999998</c:v>
                </c:pt>
                <c:pt idx="88712">
                  <c:v>-193.03849999999997</c:v>
                </c:pt>
                <c:pt idx="88713">
                  <c:v>-193.03649999999999</c:v>
                </c:pt>
                <c:pt idx="88714">
                  <c:v>-193.03449999999998</c:v>
                </c:pt>
                <c:pt idx="88715">
                  <c:v>-193.03249999999997</c:v>
                </c:pt>
                <c:pt idx="88716">
                  <c:v>-193.03049999999999</c:v>
                </c:pt>
                <c:pt idx="88717">
                  <c:v>-193.02849999999998</c:v>
                </c:pt>
                <c:pt idx="88718">
                  <c:v>-193.02649999999997</c:v>
                </c:pt>
                <c:pt idx="88719">
                  <c:v>-193.02449999999999</c:v>
                </c:pt>
                <c:pt idx="88720">
                  <c:v>-193.02249999999998</c:v>
                </c:pt>
                <c:pt idx="88721">
                  <c:v>-193.02049999999997</c:v>
                </c:pt>
                <c:pt idx="88722">
                  <c:v>-193.01849999999999</c:v>
                </c:pt>
                <c:pt idx="88723">
                  <c:v>-193.01649999999998</c:v>
                </c:pt>
                <c:pt idx="88724">
                  <c:v>-193.01449999999997</c:v>
                </c:pt>
                <c:pt idx="88725">
                  <c:v>-193.01249999999999</c:v>
                </c:pt>
                <c:pt idx="88726">
                  <c:v>-193.01049999999998</c:v>
                </c:pt>
                <c:pt idx="88727">
                  <c:v>-193.00849999999997</c:v>
                </c:pt>
                <c:pt idx="88728">
                  <c:v>-193.00649999999999</c:v>
                </c:pt>
                <c:pt idx="88729">
                  <c:v>-193.00449999999998</c:v>
                </c:pt>
                <c:pt idx="88730">
                  <c:v>-193.00249999999997</c:v>
                </c:pt>
                <c:pt idx="88731">
                  <c:v>-193.00049999999999</c:v>
                </c:pt>
                <c:pt idx="88732">
                  <c:v>-192.99849999999998</c:v>
                </c:pt>
                <c:pt idx="88733">
                  <c:v>-192.99649999999997</c:v>
                </c:pt>
                <c:pt idx="88734">
                  <c:v>-192.99449999999999</c:v>
                </c:pt>
                <c:pt idx="88735">
                  <c:v>-192.99249999999998</c:v>
                </c:pt>
                <c:pt idx="88736">
                  <c:v>-192.99049999999997</c:v>
                </c:pt>
                <c:pt idx="88737">
                  <c:v>-192.98849999999999</c:v>
                </c:pt>
                <c:pt idx="88738">
                  <c:v>-192.98649999999998</c:v>
                </c:pt>
                <c:pt idx="88739">
                  <c:v>-192.98449999999997</c:v>
                </c:pt>
                <c:pt idx="88740">
                  <c:v>-192.98249999999999</c:v>
                </c:pt>
                <c:pt idx="88741">
                  <c:v>-192.98049999999998</c:v>
                </c:pt>
                <c:pt idx="88742">
                  <c:v>-192.97849999999997</c:v>
                </c:pt>
                <c:pt idx="88743">
                  <c:v>-192.97649999999999</c:v>
                </c:pt>
                <c:pt idx="88744">
                  <c:v>-192.97449999999998</c:v>
                </c:pt>
                <c:pt idx="88745">
                  <c:v>-192.97249999999997</c:v>
                </c:pt>
                <c:pt idx="88746">
                  <c:v>-192.97049999999999</c:v>
                </c:pt>
                <c:pt idx="88747">
                  <c:v>-192.96849999999998</c:v>
                </c:pt>
                <c:pt idx="88748">
                  <c:v>-192.96649999999997</c:v>
                </c:pt>
                <c:pt idx="88749">
                  <c:v>-192.96449999999999</c:v>
                </c:pt>
                <c:pt idx="88750">
                  <c:v>-192.96249999999998</c:v>
                </c:pt>
                <c:pt idx="88751">
                  <c:v>-192.96049999999997</c:v>
                </c:pt>
                <c:pt idx="88752">
                  <c:v>-192.95849999999999</c:v>
                </c:pt>
                <c:pt idx="88753">
                  <c:v>-192.95649999999998</c:v>
                </c:pt>
                <c:pt idx="88754">
                  <c:v>-192.95449999999997</c:v>
                </c:pt>
                <c:pt idx="88755">
                  <c:v>-192.95249999999999</c:v>
                </c:pt>
                <c:pt idx="88756">
                  <c:v>-192.95049999999998</c:v>
                </c:pt>
                <c:pt idx="88757">
                  <c:v>-192.94849999999997</c:v>
                </c:pt>
                <c:pt idx="88758">
                  <c:v>-192.94649999999999</c:v>
                </c:pt>
                <c:pt idx="88759">
                  <c:v>-192.94449999999998</c:v>
                </c:pt>
                <c:pt idx="88760">
                  <c:v>-192.94249999999997</c:v>
                </c:pt>
                <c:pt idx="88761">
                  <c:v>-192.94049999999999</c:v>
                </c:pt>
                <c:pt idx="88762">
                  <c:v>-192.93849999999998</c:v>
                </c:pt>
                <c:pt idx="88763">
                  <c:v>-192.93649999999997</c:v>
                </c:pt>
                <c:pt idx="88764">
                  <c:v>-192.93449999999999</c:v>
                </c:pt>
                <c:pt idx="88765">
                  <c:v>-192.93249999999998</c:v>
                </c:pt>
                <c:pt idx="88766">
                  <c:v>-192.93049999999997</c:v>
                </c:pt>
                <c:pt idx="88767">
                  <c:v>-192.92849999999999</c:v>
                </c:pt>
                <c:pt idx="88768">
                  <c:v>-192.92649999999998</c:v>
                </c:pt>
                <c:pt idx="88769">
                  <c:v>-192.92449999999997</c:v>
                </c:pt>
                <c:pt idx="88770">
                  <c:v>-192.92249999999999</c:v>
                </c:pt>
                <c:pt idx="88771">
                  <c:v>-192.92049999999998</c:v>
                </c:pt>
                <c:pt idx="88772">
                  <c:v>-192.91849999999997</c:v>
                </c:pt>
                <c:pt idx="88773">
                  <c:v>-192.91649999999998</c:v>
                </c:pt>
                <c:pt idx="88774">
                  <c:v>-192.91449999999998</c:v>
                </c:pt>
                <c:pt idx="88775">
                  <c:v>-192.91249999999997</c:v>
                </c:pt>
                <c:pt idx="88776">
                  <c:v>-192.91049999999998</c:v>
                </c:pt>
                <c:pt idx="88777">
                  <c:v>-192.90849999999998</c:v>
                </c:pt>
                <c:pt idx="88778">
                  <c:v>-192.90649999999997</c:v>
                </c:pt>
                <c:pt idx="88779">
                  <c:v>-192.90449999999998</c:v>
                </c:pt>
                <c:pt idx="88780">
                  <c:v>-192.90249999999997</c:v>
                </c:pt>
                <c:pt idx="88781">
                  <c:v>-192.90049999999997</c:v>
                </c:pt>
                <c:pt idx="88782">
                  <c:v>-192.89849999999998</c:v>
                </c:pt>
                <c:pt idx="88783">
                  <c:v>-192.89649999999997</c:v>
                </c:pt>
                <c:pt idx="88784">
                  <c:v>-192.89449999999997</c:v>
                </c:pt>
                <c:pt idx="88785">
                  <c:v>-192.89249999999998</c:v>
                </c:pt>
                <c:pt idx="88786">
                  <c:v>-192.89049999999997</c:v>
                </c:pt>
                <c:pt idx="88787">
                  <c:v>-192.88849999999996</c:v>
                </c:pt>
                <c:pt idx="88788">
                  <c:v>-192.88649999999998</c:v>
                </c:pt>
                <c:pt idx="88789">
                  <c:v>-192.88449999999997</c:v>
                </c:pt>
                <c:pt idx="88790">
                  <c:v>-192.88249999999996</c:v>
                </c:pt>
                <c:pt idx="88791">
                  <c:v>-192.88049999999998</c:v>
                </c:pt>
                <c:pt idx="88792">
                  <c:v>-192.87849999999997</c:v>
                </c:pt>
                <c:pt idx="88793">
                  <c:v>-192.87649999999996</c:v>
                </c:pt>
                <c:pt idx="88794">
                  <c:v>-192.87449999999998</c:v>
                </c:pt>
                <c:pt idx="88795">
                  <c:v>-192.87249999999997</c:v>
                </c:pt>
                <c:pt idx="88796">
                  <c:v>-192.87049999999996</c:v>
                </c:pt>
                <c:pt idx="88797">
                  <c:v>-192.86849999999998</c:v>
                </c:pt>
                <c:pt idx="88798">
                  <c:v>-192.86649999999997</c:v>
                </c:pt>
                <c:pt idx="88799">
                  <c:v>-192.86449999999996</c:v>
                </c:pt>
                <c:pt idx="88800">
                  <c:v>-192.86249999999998</c:v>
                </c:pt>
                <c:pt idx="88801">
                  <c:v>-192.86049999999997</c:v>
                </c:pt>
                <c:pt idx="88802">
                  <c:v>-192.85849999999996</c:v>
                </c:pt>
                <c:pt idx="88803">
                  <c:v>-192.85649999999998</c:v>
                </c:pt>
                <c:pt idx="88804">
                  <c:v>-192.85449999999997</c:v>
                </c:pt>
                <c:pt idx="88805">
                  <c:v>-192.85249999999996</c:v>
                </c:pt>
                <c:pt idx="88806">
                  <c:v>-192.85049999999998</c:v>
                </c:pt>
                <c:pt idx="88807">
                  <c:v>-192.84849999999997</c:v>
                </c:pt>
                <c:pt idx="88808">
                  <c:v>-192.84649999999996</c:v>
                </c:pt>
                <c:pt idx="88809">
                  <c:v>-192.84449999999998</c:v>
                </c:pt>
                <c:pt idx="88810">
                  <c:v>-192.84249999999997</c:v>
                </c:pt>
                <c:pt idx="88811">
                  <c:v>-192.84049999999996</c:v>
                </c:pt>
                <c:pt idx="88812">
                  <c:v>-192.83849999999998</c:v>
                </c:pt>
                <c:pt idx="88813">
                  <c:v>-192.83649999999997</c:v>
                </c:pt>
                <c:pt idx="88814">
                  <c:v>-192.83449999999999</c:v>
                </c:pt>
                <c:pt idx="88815">
                  <c:v>-192.83249999999998</c:v>
                </c:pt>
                <c:pt idx="88816">
                  <c:v>-192.83049999999997</c:v>
                </c:pt>
                <c:pt idx="88817">
                  <c:v>-192.82849999999999</c:v>
                </c:pt>
                <c:pt idx="88818">
                  <c:v>-192.82649999999998</c:v>
                </c:pt>
                <c:pt idx="88819">
                  <c:v>-192.82449999999997</c:v>
                </c:pt>
                <c:pt idx="88820">
                  <c:v>-192.82249999999999</c:v>
                </c:pt>
                <c:pt idx="88821">
                  <c:v>-192.82049999999998</c:v>
                </c:pt>
                <c:pt idx="88822">
                  <c:v>-192.81849999999997</c:v>
                </c:pt>
                <c:pt idx="88823">
                  <c:v>-192.81649999999999</c:v>
                </c:pt>
                <c:pt idx="88824">
                  <c:v>-192.81449999999998</c:v>
                </c:pt>
                <c:pt idx="88825">
                  <c:v>-192.81249999999997</c:v>
                </c:pt>
                <c:pt idx="88826">
                  <c:v>-192.81049999999999</c:v>
                </c:pt>
                <c:pt idx="88827">
                  <c:v>-192.80849999999998</c:v>
                </c:pt>
                <c:pt idx="88828">
                  <c:v>-192.80649999999997</c:v>
                </c:pt>
                <c:pt idx="88829">
                  <c:v>-192.80449999999999</c:v>
                </c:pt>
                <c:pt idx="88830">
                  <c:v>-192.80249999999998</c:v>
                </c:pt>
                <c:pt idx="88831">
                  <c:v>-192.80049999999997</c:v>
                </c:pt>
                <c:pt idx="88832">
                  <c:v>-192.79849999999999</c:v>
                </c:pt>
                <c:pt idx="88833">
                  <c:v>-192.79649999999998</c:v>
                </c:pt>
                <c:pt idx="88834">
                  <c:v>-192.79449999999997</c:v>
                </c:pt>
                <c:pt idx="88835">
                  <c:v>-192.79249999999999</c:v>
                </c:pt>
                <c:pt idx="88836">
                  <c:v>-192.79049999999998</c:v>
                </c:pt>
                <c:pt idx="88837">
                  <c:v>-192.78849999999997</c:v>
                </c:pt>
                <c:pt idx="88838">
                  <c:v>-192.78649999999999</c:v>
                </c:pt>
                <c:pt idx="88839">
                  <c:v>-192.78449999999998</c:v>
                </c:pt>
                <c:pt idx="88840">
                  <c:v>-192.78249999999997</c:v>
                </c:pt>
                <c:pt idx="88841">
                  <c:v>-192.78049999999999</c:v>
                </c:pt>
                <c:pt idx="88842">
                  <c:v>-192.77849999999998</c:v>
                </c:pt>
                <c:pt idx="88843">
                  <c:v>-192.77649999999997</c:v>
                </c:pt>
                <c:pt idx="88844">
                  <c:v>-192.77449999999999</c:v>
                </c:pt>
                <c:pt idx="88845">
                  <c:v>-192.77249999999998</c:v>
                </c:pt>
                <c:pt idx="88846">
                  <c:v>-192.77049999999997</c:v>
                </c:pt>
                <c:pt idx="88847">
                  <c:v>-192.76849999999999</c:v>
                </c:pt>
                <c:pt idx="88848">
                  <c:v>-192.76649999999998</c:v>
                </c:pt>
                <c:pt idx="88849">
                  <c:v>-192.76449999999997</c:v>
                </c:pt>
                <c:pt idx="88850">
                  <c:v>-192.76249999999999</c:v>
                </c:pt>
                <c:pt idx="88851">
                  <c:v>-192.76049999999998</c:v>
                </c:pt>
                <c:pt idx="88852">
                  <c:v>-192.75849999999997</c:v>
                </c:pt>
                <c:pt idx="88853">
                  <c:v>-192.75649999999999</c:v>
                </c:pt>
                <c:pt idx="88854">
                  <c:v>-192.75449999999998</c:v>
                </c:pt>
                <c:pt idx="88855">
                  <c:v>-192.75249999999997</c:v>
                </c:pt>
                <c:pt idx="88856">
                  <c:v>-192.75049999999999</c:v>
                </c:pt>
                <c:pt idx="88857">
                  <c:v>-192.74849999999998</c:v>
                </c:pt>
                <c:pt idx="88858">
                  <c:v>-192.74649999999997</c:v>
                </c:pt>
                <c:pt idx="88859">
                  <c:v>-192.74449999999999</c:v>
                </c:pt>
                <c:pt idx="88860">
                  <c:v>-192.74249999999998</c:v>
                </c:pt>
                <c:pt idx="88861">
                  <c:v>-192.74049999999997</c:v>
                </c:pt>
                <c:pt idx="88862">
                  <c:v>-192.73849999999999</c:v>
                </c:pt>
                <c:pt idx="88863">
                  <c:v>-192.73649999999998</c:v>
                </c:pt>
                <c:pt idx="88864">
                  <c:v>-192.73449999999997</c:v>
                </c:pt>
                <c:pt idx="88865">
                  <c:v>-192.73249999999999</c:v>
                </c:pt>
                <c:pt idx="88866">
                  <c:v>-192.73049999999998</c:v>
                </c:pt>
                <c:pt idx="88867">
                  <c:v>-192.72849999999997</c:v>
                </c:pt>
                <c:pt idx="88868">
                  <c:v>-192.72649999999999</c:v>
                </c:pt>
                <c:pt idx="88869">
                  <c:v>-192.72449999999998</c:v>
                </c:pt>
                <c:pt idx="88870">
                  <c:v>-192.72249999999997</c:v>
                </c:pt>
                <c:pt idx="88871">
                  <c:v>-192.72049999999999</c:v>
                </c:pt>
                <c:pt idx="88872">
                  <c:v>-192.71849999999998</c:v>
                </c:pt>
                <c:pt idx="88873">
                  <c:v>-192.71649999999997</c:v>
                </c:pt>
                <c:pt idx="88874">
                  <c:v>-192.71449999999999</c:v>
                </c:pt>
                <c:pt idx="88875">
                  <c:v>-192.71249999999998</c:v>
                </c:pt>
                <c:pt idx="88876">
                  <c:v>-192.71049999999997</c:v>
                </c:pt>
                <c:pt idx="88877">
                  <c:v>-192.70849999999999</c:v>
                </c:pt>
                <c:pt idx="88878">
                  <c:v>-192.70649999999998</c:v>
                </c:pt>
                <c:pt idx="88879">
                  <c:v>-192.70449999999997</c:v>
                </c:pt>
                <c:pt idx="88880">
                  <c:v>-192.70249999999999</c:v>
                </c:pt>
                <c:pt idx="88881">
                  <c:v>-192.70049999999998</c:v>
                </c:pt>
                <c:pt idx="88882">
                  <c:v>-192.69849999999997</c:v>
                </c:pt>
                <c:pt idx="88883">
                  <c:v>-192.69649999999999</c:v>
                </c:pt>
                <c:pt idx="88884">
                  <c:v>-192.69449999999998</c:v>
                </c:pt>
                <c:pt idx="88885">
                  <c:v>-192.69249999999997</c:v>
                </c:pt>
                <c:pt idx="88886">
                  <c:v>-192.69049999999999</c:v>
                </c:pt>
                <c:pt idx="88887">
                  <c:v>-192.68849999999998</c:v>
                </c:pt>
                <c:pt idx="88888">
                  <c:v>-192.68649999999997</c:v>
                </c:pt>
                <c:pt idx="88889">
                  <c:v>-192.68449999999999</c:v>
                </c:pt>
                <c:pt idx="88890">
                  <c:v>-192.68249999999998</c:v>
                </c:pt>
                <c:pt idx="88891">
                  <c:v>-192.68049999999997</c:v>
                </c:pt>
                <c:pt idx="88892">
                  <c:v>-192.67849999999999</c:v>
                </c:pt>
                <c:pt idx="88893">
                  <c:v>-192.67649999999998</c:v>
                </c:pt>
                <c:pt idx="88894">
                  <c:v>-192.67449999999997</c:v>
                </c:pt>
                <c:pt idx="88895">
                  <c:v>-192.67249999999999</c:v>
                </c:pt>
                <c:pt idx="88896">
                  <c:v>-192.67049999999998</c:v>
                </c:pt>
                <c:pt idx="88897">
                  <c:v>-192.66849999999997</c:v>
                </c:pt>
                <c:pt idx="88898">
                  <c:v>-192.66649999999998</c:v>
                </c:pt>
                <c:pt idx="88899">
                  <c:v>-192.66449999999998</c:v>
                </c:pt>
                <c:pt idx="88900">
                  <c:v>-192.66249999999997</c:v>
                </c:pt>
                <c:pt idx="88901">
                  <c:v>-192.66049999999998</c:v>
                </c:pt>
                <c:pt idx="88902">
                  <c:v>-192.65849999999998</c:v>
                </c:pt>
                <c:pt idx="88903">
                  <c:v>-192.65649999999997</c:v>
                </c:pt>
                <c:pt idx="88904">
                  <c:v>-192.65449999999998</c:v>
                </c:pt>
                <c:pt idx="88905">
                  <c:v>-192.65249999999997</c:v>
                </c:pt>
                <c:pt idx="88906">
                  <c:v>-192.65049999999997</c:v>
                </c:pt>
                <c:pt idx="88907">
                  <c:v>-192.64849999999998</c:v>
                </c:pt>
                <c:pt idx="88908">
                  <c:v>-192.64649999999997</c:v>
                </c:pt>
                <c:pt idx="88909">
                  <c:v>-192.64449999999997</c:v>
                </c:pt>
                <c:pt idx="88910">
                  <c:v>-192.64249999999998</c:v>
                </c:pt>
                <c:pt idx="88911">
                  <c:v>-192.64049999999997</c:v>
                </c:pt>
                <c:pt idx="88912">
                  <c:v>-192.63849999999996</c:v>
                </c:pt>
                <c:pt idx="88913">
                  <c:v>-192.63649999999998</c:v>
                </c:pt>
                <c:pt idx="88914">
                  <c:v>-192.63449999999997</c:v>
                </c:pt>
                <c:pt idx="88915">
                  <c:v>-192.63249999999996</c:v>
                </c:pt>
                <c:pt idx="88916">
                  <c:v>-192.63049999999998</c:v>
                </c:pt>
                <c:pt idx="88917">
                  <c:v>-192.62849999999997</c:v>
                </c:pt>
                <c:pt idx="88918">
                  <c:v>-192.62649999999996</c:v>
                </c:pt>
                <c:pt idx="88919">
                  <c:v>-192.62449999999998</c:v>
                </c:pt>
                <c:pt idx="88920">
                  <c:v>-192.62249999999997</c:v>
                </c:pt>
                <c:pt idx="88921">
                  <c:v>-192.62049999999996</c:v>
                </c:pt>
                <c:pt idx="88922">
                  <c:v>-192.61849999999998</c:v>
                </c:pt>
                <c:pt idx="88923">
                  <c:v>-192.61649999999997</c:v>
                </c:pt>
                <c:pt idx="88924">
                  <c:v>-192.61449999999996</c:v>
                </c:pt>
                <c:pt idx="88925">
                  <c:v>-192.61249999999998</c:v>
                </c:pt>
                <c:pt idx="88926">
                  <c:v>-192.61049999999997</c:v>
                </c:pt>
                <c:pt idx="88927">
                  <c:v>-192.60849999999996</c:v>
                </c:pt>
                <c:pt idx="88928">
                  <c:v>-192.60649999999998</c:v>
                </c:pt>
                <c:pt idx="88929">
                  <c:v>-192.60449999999997</c:v>
                </c:pt>
                <c:pt idx="88930">
                  <c:v>-192.60249999999996</c:v>
                </c:pt>
                <c:pt idx="88931">
                  <c:v>-192.60049999999998</c:v>
                </c:pt>
                <c:pt idx="88932">
                  <c:v>-192.59849999999997</c:v>
                </c:pt>
                <c:pt idx="88933">
                  <c:v>-192.59649999999996</c:v>
                </c:pt>
                <c:pt idx="88934">
                  <c:v>-192.59449999999998</c:v>
                </c:pt>
                <c:pt idx="88935">
                  <c:v>-192.59249999999997</c:v>
                </c:pt>
                <c:pt idx="88936">
                  <c:v>-192.59049999999996</c:v>
                </c:pt>
                <c:pt idx="88937">
                  <c:v>-192.58849999999998</c:v>
                </c:pt>
                <c:pt idx="88938">
                  <c:v>-192.58649999999997</c:v>
                </c:pt>
                <c:pt idx="88939">
                  <c:v>-192.58449999999999</c:v>
                </c:pt>
                <c:pt idx="88940">
                  <c:v>-192.58249999999998</c:v>
                </c:pt>
                <c:pt idx="88941">
                  <c:v>-192.58049999999997</c:v>
                </c:pt>
                <c:pt idx="88942">
                  <c:v>-192.57849999999999</c:v>
                </c:pt>
                <c:pt idx="88943">
                  <c:v>-192.57649999999998</c:v>
                </c:pt>
                <c:pt idx="88944">
                  <c:v>-192.57449999999997</c:v>
                </c:pt>
                <c:pt idx="88945">
                  <c:v>-192.57249999999999</c:v>
                </c:pt>
                <c:pt idx="88946">
                  <c:v>-192.57049999999998</c:v>
                </c:pt>
                <c:pt idx="88947">
                  <c:v>-192.56849999999997</c:v>
                </c:pt>
                <c:pt idx="88948">
                  <c:v>-192.56649999999999</c:v>
                </c:pt>
                <c:pt idx="88949">
                  <c:v>-192.56449999999998</c:v>
                </c:pt>
                <c:pt idx="88950">
                  <c:v>-192.56249999999997</c:v>
                </c:pt>
                <c:pt idx="88951">
                  <c:v>-192.56049999999999</c:v>
                </c:pt>
                <c:pt idx="88952">
                  <c:v>-192.55849999999998</c:v>
                </c:pt>
                <c:pt idx="88953">
                  <c:v>-192.55649999999997</c:v>
                </c:pt>
                <c:pt idx="88954">
                  <c:v>-192.55449999999999</c:v>
                </c:pt>
                <c:pt idx="88955">
                  <c:v>-192.55249999999998</c:v>
                </c:pt>
                <c:pt idx="88956">
                  <c:v>-192.55049999999997</c:v>
                </c:pt>
                <c:pt idx="88957">
                  <c:v>-192.54849999999999</c:v>
                </c:pt>
                <c:pt idx="88958">
                  <c:v>-192.54649999999998</c:v>
                </c:pt>
                <c:pt idx="88959">
                  <c:v>-192.54449999999997</c:v>
                </c:pt>
                <c:pt idx="88960">
                  <c:v>-192.54249999999999</c:v>
                </c:pt>
                <c:pt idx="88961">
                  <c:v>-192.54049999999998</c:v>
                </c:pt>
                <c:pt idx="88962">
                  <c:v>-192.53849999999997</c:v>
                </c:pt>
                <c:pt idx="88963">
                  <c:v>-192.53649999999999</c:v>
                </c:pt>
                <c:pt idx="88964">
                  <c:v>-192.53449999999998</c:v>
                </c:pt>
                <c:pt idx="88965">
                  <c:v>-192.53249999999997</c:v>
                </c:pt>
                <c:pt idx="88966">
                  <c:v>-192.53049999999999</c:v>
                </c:pt>
                <c:pt idx="88967">
                  <c:v>-192.52849999999998</c:v>
                </c:pt>
                <c:pt idx="88968">
                  <c:v>-192.52649999999997</c:v>
                </c:pt>
                <c:pt idx="88969">
                  <c:v>-192.52449999999999</c:v>
                </c:pt>
                <c:pt idx="88970">
                  <c:v>-192.52249999999998</c:v>
                </c:pt>
                <c:pt idx="88971">
                  <c:v>-192.52049999999997</c:v>
                </c:pt>
                <c:pt idx="88972">
                  <c:v>-192.51849999999999</c:v>
                </c:pt>
                <c:pt idx="88973">
                  <c:v>-192.51649999999998</c:v>
                </c:pt>
                <c:pt idx="88974">
                  <c:v>-192.51449999999997</c:v>
                </c:pt>
                <c:pt idx="88975">
                  <c:v>-192.51249999999999</c:v>
                </c:pt>
                <c:pt idx="88976">
                  <c:v>-192.51049999999998</c:v>
                </c:pt>
                <c:pt idx="88977">
                  <c:v>-192.50849999999997</c:v>
                </c:pt>
                <c:pt idx="88978">
                  <c:v>-192.50649999999999</c:v>
                </c:pt>
                <c:pt idx="88979">
                  <c:v>-192.50449999999998</c:v>
                </c:pt>
                <c:pt idx="88980">
                  <c:v>-192.50249999999997</c:v>
                </c:pt>
                <c:pt idx="88981">
                  <c:v>-192.50049999999999</c:v>
                </c:pt>
                <c:pt idx="88982">
                  <c:v>-192.49849999999998</c:v>
                </c:pt>
                <c:pt idx="88983">
                  <c:v>-192.49649999999997</c:v>
                </c:pt>
                <c:pt idx="88984">
                  <c:v>-192.49449999999999</c:v>
                </c:pt>
                <c:pt idx="88985">
                  <c:v>-192.49249999999998</c:v>
                </c:pt>
                <c:pt idx="88986">
                  <c:v>-192.49049999999997</c:v>
                </c:pt>
                <c:pt idx="88987">
                  <c:v>-192.48849999999999</c:v>
                </c:pt>
                <c:pt idx="88988">
                  <c:v>-192.48649999999998</c:v>
                </c:pt>
                <c:pt idx="88989">
                  <c:v>-192.48449999999997</c:v>
                </c:pt>
                <c:pt idx="88990">
                  <c:v>-192.48249999999999</c:v>
                </c:pt>
                <c:pt idx="88991">
                  <c:v>-192.48049999999998</c:v>
                </c:pt>
                <c:pt idx="88992">
                  <c:v>-192.47849999999997</c:v>
                </c:pt>
                <c:pt idx="88993">
                  <c:v>-192.47649999999999</c:v>
                </c:pt>
                <c:pt idx="88994">
                  <c:v>-192.47449999999998</c:v>
                </c:pt>
                <c:pt idx="88995">
                  <c:v>-192.47249999999997</c:v>
                </c:pt>
                <c:pt idx="88996">
                  <c:v>-192.47049999999999</c:v>
                </c:pt>
                <c:pt idx="88997">
                  <c:v>-192.46849999999998</c:v>
                </c:pt>
                <c:pt idx="88998">
                  <c:v>-192.46649999999997</c:v>
                </c:pt>
                <c:pt idx="88999">
                  <c:v>-192.46449999999999</c:v>
                </c:pt>
                <c:pt idx="89000">
                  <c:v>-192.46249999999998</c:v>
                </c:pt>
                <c:pt idx="89001">
                  <c:v>-192.46049999999997</c:v>
                </c:pt>
                <c:pt idx="89002">
                  <c:v>-192.45849999999999</c:v>
                </c:pt>
                <c:pt idx="89003">
                  <c:v>-192.45649999999998</c:v>
                </c:pt>
                <c:pt idx="89004">
                  <c:v>-192.45449999999997</c:v>
                </c:pt>
                <c:pt idx="89005">
                  <c:v>-192.45249999999999</c:v>
                </c:pt>
                <c:pt idx="89006">
                  <c:v>-192.45049999999998</c:v>
                </c:pt>
                <c:pt idx="89007">
                  <c:v>-192.44849999999997</c:v>
                </c:pt>
                <c:pt idx="89008">
                  <c:v>-192.44649999999999</c:v>
                </c:pt>
                <c:pt idx="89009">
                  <c:v>-192.44449999999998</c:v>
                </c:pt>
                <c:pt idx="89010">
                  <c:v>-192.44249999999997</c:v>
                </c:pt>
                <c:pt idx="89011">
                  <c:v>-192.44049999999999</c:v>
                </c:pt>
                <c:pt idx="89012">
                  <c:v>-192.43849999999998</c:v>
                </c:pt>
                <c:pt idx="89013">
                  <c:v>-192.43649999999997</c:v>
                </c:pt>
                <c:pt idx="89014">
                  <c:v>-192.43449999999999</c:v>
                </c:pt>
                <c:pt idx="89015">
                  <c:v>-192.43249999999998</c:v>
                </c:pt>
                <c:pt idx="89016">
                  <c:v>-192.43049999999997</c:v>
                </c:pt>
                <c:pt idx="89017">
                  <c:v>-192.42849999999999</c:v>
                </c:pt>
                <c:pt idx="89018">
                  <c:v>-192.42649999999998</c:v>
                </c:pt>
                <c:pt idx="89019">
                  <c:v>-192.42449999999997</c:v>
                </c:pt>
                <c:pt idx="89020">
                  <c:v>-192.42249999999999</c:v>
                </c:pt>
                <c:pt idx="89021">
                  <c:v>-192.42049999999998</c:v>
                </c:pt>
                <c:pt idx="89022">
                  <c:v>-192.41849999999997</c:v>
                </c:pt>
                <c:pt idx="89023">
                  <c:v>-192.41649999999998</c:v>
                </c:pt>
                <c:pt idx="89024">
                  <c:v>-192.41449999999998</c:v>
                </c:pt>
                <c:pt idx="89025">
                  <c:v>-192.41249999999997</c:v>
                </c:pt>
                <c:pt idx="89026">
                  <c:v>-192.41049999999998</c:v>
                </c:pt>
                <c:pt idx="89027">
                  <c:v>-192.40849999999998</c:v>
                </c:pt>
                <c:pt idx="89028">
                  <c:v>-192.40649999999997</c:v>
                </c:pt>
                <c:pt idx="89029">
                  <c:v>-192.40449999999998</c:v>
                </c:pt>
                <c:pt idx="89030">
                  <c:v>-192.40249999999997</c:v>
                </c:pt>
                <c:pt idx="89031">
                  <c:v>-192.40049999999997</c:v>
                </c:pt>
                <c:pt idx="89032">
                  <c:v>-192.39849999999998</c:v>
                </c:pt>
                <c:pt idx="89033">
                  <c:v>-192.39649999999997</c:v>
                </c:pt>
                <c:pt idx="89034">
                  <c:v>-192.39449999999997</c:v>
                </c:pt>
                <c:pt idx="89035">
                  <c:v>-192.39249999999998</c:v>
                </c:pt>
                <c:pt idx="89036">
                  <c:v>-192.39049999999997</c:v>
                </c:pt>
                <c:pt idx="89037">
                  <c:v>-192.38849999999996</c:v>
                </c:pt>
                <c:pt idx="89038">
                  <c:v>-192.38649999999998</c:v>
                </c:pt>
                <c:pt idx="89039">
                  <c:v>-192.38449999999997</c:v>
                </c:pt>
                <c:pt idx="89040">
                  <c:v>-192.38249999999996</c:v>
                </c:pt>
                <c:pt idx="89041">
                  <c:v>-192.38049999999998</c:v>
                </c:pt>
                <c:pt idx="89042">
                  <c:v>-192.37849999999997</c:v>
                </c:pt>
                <c:pt idx="89043">
                  <c:v>-192.37649999999996</c:v>
                </c:pt>
                <c:pt idx="89044">
                  <c:v>-192.37449999999998</c:v>
                </c:pt>
                <c:pt idx="89045">
                  <c:v>-192.37249999999997</c:v>
                </c:pt>
                <c:pt idx="89046">
                  <c:v>-192.37049999999996</c:v>
                </c:pt>
                <c:pt idx="89047">
                  <c:v>-192.36849999999998</c:v>
                </c:pt>
                <c:pt idx="89048">
                  <c:v>-192.36649999999997</c:v>
                </c:pt>
                <c:pt idx="89049">
                  <c:v>-192.36449999999996</c:v>
                </c:pt>
                <c:pt idx="89050">
                  <c:v>-192.36249999999998</c:v>
                </c:pt>
                <c:pt idx="89051">
                  <c:v>-192.36049999999997</c:v>
                </c:pt>
                <c:pt idx="89052">
                  <c:v>-192.35849999999996</c:v>
                </c:pt>
                <c:pt idx="89053">
                  <c:v>-192.35649999999998</c:v>
                </c:pt>
                <c:pt idx="89054">
                  <c:v>-192.35449999999997</c:v>
                </c:pt>
                <c:pt idx="89055">
                  <c:v>-192.35249999999996</c:v>
                </c:pt>
                <c:pt idx="89056">
                  <c:v>-192.35049999999998</c:v>
                </c:pt>
                <c:pt idx="89057">
                  <c:v>-192.34849999999997</c:v>
                </c:pt>
                <c:pt idx="89058">
                  <c:v>-192.34649999999996</c:v>
                </c:pt>
                <c:pt idx="89059">
                  <c:v>-192.34449999999998</c:v>
                </c:pt>
                <c:pt idx="89060">
                  <c:v>-192.34249999999997</c:v>
                </c:pt>
                <c:pt idx="89061">
                  <c:v>-192.34049999999996</c:v>
                </c:pt>
                <c:pt idx="89062">
                  <c:v>-192.33849999999998</c:v>
                </c:pt>
                <c:pt idx="89063">
                  <c:v>-192.33649999999997</c:v>
                </c:pt>
                <c:pt idx="89064">
                  <c:v>-192.33449999999999</c:v>
                </c:pt>
                <c:pt idx="89065">
                  <c:v>-192.33249999999998</c:v>
                </c:pt>
                <c:pt idx="89066">
                  <c:v>-192.33049999999997</c:v>
                </c:pt>
                <c:pt idx="89067">
                  <c:v>-192.32849999999999</c:v>
                </c:pt>
                <c:pt idx="89068">
                  <c:v>-192.32649999999998</c:v>
                </c:pt>
                <c:pt idx="89069">
                  <c:v>-192.32449999999997</c:v>
                </c:pt>
                <c:pt idx="89070">
                  <c:v>-192.32249999999999</c:v>
                </c:pt>
                <c:pt idx="89071">
                  <c:v>-192.32049999999998</c:v>
                </c:pt>
                <c:pt idx="89072">
                  <c:v>-192.31849999999997</c:v>
                </c:pt>
                <c:pt idx="89073">
                  <c:v>-192.31649999999999</c:v>
                </c:pt>
                <c:pt idx="89074">
                  <c:v>-192.31449999999998</c:v>
                </c:pt>
                <c:pt idx="89075">
                  <c:v>-192.31249999999997</c:v>
                </c:pt>
                <c:pt idx="89076">
                  <c:v>-192.31049999999999</c:v>
                </c:pt>
                <c:pt idx="89077">
                  <c:v>-192.30849999999998</c:v>
                </c:pt>
                <c:pt idx="89078">
                  <c:v>-192.30649999999997</c:v>
                </c:pt>
                <c:pt idx="89079">
                  <c:v>-192.30449999999999</c:v>
                </c:pt>
                <c:pt idx="89080">
                  <c:v>-192.30249999999998</c:v>
                </c:pt>
                <c:pt idx="89081">
                  <c:v>-192.30049999999997</c:v>
                </c:pt>
                <c:pt idx="89082">
                  <c:v>-192.29849999999999</c:v>
                </c:pt>
                <c:pt idx="89083">
                  <c:v>-192.29649999999998</c:v>
                </c:pt>
                <c:pt idx="89084">
                  <c:v>-192.29449999999997</c:v>
                </c:pt>
                <c:pt idx="89085">
                  <c:v>-192.29249999999999</c:v>
                </c:pt>
                <c:pt idx="89086">
                  <c:v>-192.29049999999998</c:v>
                </c:pt>
                <c:pt idx="89087">
                  <c:v>-192.28849999999997</c:v>
                </c:pt>
                <c:pt idx="89088">
                  <c:v>-192.28649999999999</c:v>
                </c:pt>
                <c:pt idx="89089">
                  <c:v>-192.28449999999998</c:v>
                </c:pt>
                <c:pt idx="89090">
                  <c:v>-192.28249999999997</c:v>
                </c:pt>
                <c:pt idx="89091">
                  <c:v>-192.28049999999999</c:v>
                </c:pt>
                <c:pt idx="89092">
                  <c:v>-192.27849999999998</c:v>
                </c:pt>
                <c:pt idx="89093">
                  <c:v>-192.27649999999997</c:v>
                </c:pt>
                <c:pt idx="89094">
                  <c:v>-192.27449999999999</c:v>
                </c:pt>
                <c:pt idx="89095">
                  <c:v>-192.27249999999998</c:v>
                </c:pt>
                <c:pt idx="89096">
                  <c:v>-192.27049999999997</c:v>
                </c:pt>
                <c:pt idx="89097">
                  <c:v>-192.26849999999999</c:v>
                </c:pt>
                <c:pt idx="89098">
                  <c:v>-192.26649999999998</c:v>
                </c:pt>
                <c:pt idx="89099">
                  <c:v>-192.26449999999997</c:v>
                </c:pt>
                <c:pt idx="89100">
                  <c:v>-192.26249999999999</c:v>
                </c:pt>
                <c:pt idx="89101">
                  <c:v>-192.26049999999998</c:v>
                </c:pt>
                <c:pt idx="89102">
                  <c:v>-192.25849999999997</c:v>
                </c:pt>
                <c:pt idx="89103">
                  <c:v>-192.25649999999999</c:v>
                </c:pt>
                <c:pt idx="89104">
                  <c:v>-192.25449999999998</c:v>
                </c:pt>
                <c:pt idx="89105">
                  <c:v>-192.25249999999997</c:v>
                </c:pt>
                <c:pt idx="89106">
                  <c:v>-192.25049999999999</c:v>
                </c:pt>
                <c:pt idx="89107">
                  <c:v>-192.24849999999998</c:v>
                </c:pt>
                <c:pt idx="89108">
                  <c:v>-192.24649999999997</c:v>
                </c:pt>
                <c:pt idx="89109">
                  <c:v>-192.24449999999999</c:v>
                </c:pt>
                <c:pt idx="89110">
                  <c:v>-192.24249999999998</c:v>
                </c:pt>
                <c:pt idx="89111">
                  <c:v>-192.24049999999997</c:v>
                </c:pt>
                <c:pt idx="89112">
                  <c:v>-192.23849999999999</c:v>
                </c:pt>
                <c:pt idx="89113">
                  <c:v>-192.23649999999998</c:v>
                </c:pt>
                <c:pt idx="89114">
                  <c:v>-192.23449999999997</c:v>
                </c:pt>
                <c:pt idx="89115">
                  <c:v>-192.23249999999999</c:v>
                </c:pt>
                <c:pt idx="89116">
                  <c:v>-192.23049999999998</c:v>
                </c:pt>
                <c:pt idx="89117">
                  <c:v>-192.22849999999997</c:v>
                </c:pt>
                <c:pt idx="89118">
                  <c:v>-192.22649999999999</c:v>
                </c:pt>
                <c:pt idx="89119">
                  <c:v>-192.22449999999998</c:v>
                </c:pt>
                <c:pt idx="89120">
                  <c:v>-192.22249999999997</c:v>
                </c:pt>
                <c:pt idx="89121">
                  <c:v>-192.22049999999999</c:v>
                </c:pt>
                <c:pt idx="89122">
                  <c:v>-192.21849999999998</c:v>
                </c:pt>
                <c:pt idx="89123">
                  <c:v>-192.21649999999997</c:v>
                </c:pt>
                <c:pt idx="89124">
                  <c:v>-192.21449999999999</c:v>
                </c:pt>
                <c:pt idx="89125">
                  <c:v>-192.21249999999998</c:v>
                </c:pt>
                <c:pt idx="89126">
                  <c:v>-192.21049999999997</c:v>
                </c:pt>
                <c:pt idx="89127">
                  <c:v>-192.20849999999999</c:v>
                </c:pt>
                <c:pt idx="89128">
                  <c:v>-192.20649999999998</c:v>
                </c:pt>
                <c:pt idx="89129">
                  <c:v>-192.20449999999997</c:v>
                </c:pt>
                <c:pt idx="89130">
                  <c:v>-192.20249999999999</c:v>
                </c:pt>
                <c:pt idx="89131">
                  <c:v>-192.20049999999998</c:v>
                </c:pt>
                <c:pt idx="89132">
                  <c:v>-192.19849999999997</c:v>
                </c:pt>
                <c:pt idx="89133">
                  <c:v>-192.19649999999999</c:v>
                </c:pt>
                <c:pt idx="89134">
                  <c:v>-192.19449999999998</c:v>
                </c:pt>
                <c:pt idx="89135">
                  <c:v>-192.19249999999997</c:v>
                </c:pt>
                <c:pt idx="89136">
                  <c:v>-192.19049999999999</c:v>
                </c:pt>
                <c:pt idx="89137">
                  <c:v>-192.18849999999998</c:v>
                </c:pt>
                <c:pt idx="89138">
                  <c:v>-192.18649999999997</c:v>
                </c:pt>
                <c:pt idx="89139">
                  <c:v>-192.18449999999999</c:v>
                </c:pt>
                <c:pt idx="89140">
                  <c:v>-192.18249999999998</c:v>
                </c:pt>
                <c:pt idx="89141">
                  <c:v>-192.18049999999997</c:v>
                </c:pt>
                <c:pt idx="89142">
                  <c:v>-192.17849999999999</c:v>
                </c:pt>
                <c:pt idx="89143">
                  <c:v>-192.17649999999998</c:v>
                </c:pt>
                <c:pt idx="89144">
                  <c:v>-192.17449999999997</c:v>
                </c:pt>
                <c:pt idx="89145">
                  <c:v>-192.17249999999999</c:v>
                </c:pt>
                <c:pt idx="89146">
                  <c:v>-192.17049999999998</c:v>
                </c:pt>
                <c:pt idx="89147">
                  <c:v>-192.16849999999997</c:v>
                </c:pt>
                <c:pt idx="89148">
                  <c:v>-192.16649999999998</c:v>
                </c:pt>
                <c:pt idx="89149">
                  <c:v>-192.16449999999998</c:v>
                </c:pt>
                <c:pt idx="89150">
                  <c:v>-192.16249999999997</c:v>
                </c:pt>
                <c:pt idx="89151">
                  <c:v>-192.16049999999998</c:v>
                </c:pt>
                <c:pt idx="89152">
                  <c:v>-192.15849999999998</c:v>
                </c:pt>
                <c:pt idx="89153">
                  <c:v>-192.15649999999997</c:v>
                </c:pt>
                <c:pt idx="89154">
                  <c:v>-192.15449999999998</c:v>
                </c:pt>
                <c:pt idx="89155">
                  <c:v>-192.15249999999997</c:v>
                </c:pt>
                <c:pt idx="89156">
                  <c:v>-192.15049999999997</c:v>
                </c:pt>
                <c:pt idx="89157">
                  <c:v>-192.14849999999998</c:v>
                </c:pt>
                <c:pt idx="89158">
                  <c:v>-192.14649999999997</c:v>
                </c:pt>
                <c:pt idx="89159">
                  <c:v>-192.14449999999997</c:v>
                </c:pt>
                <c:pt idx="89160">
                  <c:v>-192.14249999999998</c:v>
                </c:pt>
                <c:pt idx="89161">
                  <c:v>-192.14049999999997</c:v>
                </c:pt>
                <c:pt idx="89162">
                  <c:v>-192.13849999999996</c:v>
                </c:pt>
                <c:pt idx="89163">
                  <c:v>-192.13649999999998</c:v>
                </c:pt>
                <c:pt idx="89164">
                  <c:v>-192.13449999999997</c:v>
                </c:pt>
                <c:pt idx="89165">
                  <c:v>-192.13249999999996</c:v>
                </c:pt>
                <c:pt idx="89166">
                  <c:v>-192.13049999999998</c:v>
                </c:pt>
                <c:pt idx="89167">
                  <c:v>-192.12849999999997</c:v>
                </c:pt>
                <c:pt idx="89168">
                  <c:v>-192.12649999999996</c:v>
                </c:pt>
                <c:pt idx="89169">
                  <c:v>-192.12449999999998</c:v>
                </c:pt>
                <c:pt idx="89170">
                  <c:v>-192.12249999999997</c:v>
                </c:pt>
                <c:pt idx="89171">
                  <c:v>-192.12049999999996</c:v>
                </c:pt>
                <c:pt idx="89172">
                  <c:v>-192.11849999999998</c:v>
                </c:pt>
                <c:pt idx="89173">
                  <c:v>-192.11649999999997</c:v>
                </c:pt>
                <c:pt idx="89174">
                  <c:v>-192.11449999999996</c:v>
                </c:pt>
                <c:pt idx="89175">
                  <c:v>-192.11249999999998</c:v>
                </c:pt>
                <c:pt idx="89176">
                  <c:v>-192.11049999999997</c:v>
                </c:pt>
                <c:pt idx="89177">
                  <c:v>-192.10849999999996</c:v>
                </c:pt>
                <c:pt idx="89178">
                  <c:v>-192.10649999999998</c:v>
                </c:pt>
                <c:pt idx="89179">
                  <c:v>-192.10449999999997</c:v>
                </c:pt>
                <c:pt idx="89180">
                  <c:v>-192.10249999999996</c:v>
                </c:pt>
                <c:pt idx="89181">
                  <c:v>-192.10049999999998</c:v>
                </c:pt>
                <c:pt idx="89182">
                  <c:v>-192.09849999999997</c:v>
                </c:pt>
                <c:pt idx="89183">
                  <c:v>-192.09649999999996</c:v>
                </c:pt>
                <c:pt idx="89184">
                  <c:v>-192.09449999999998</c:v>
                </c:pt>
                <c:pt idx="89185">
                  <c:v>-192.09249999999997</c:v>
                </c:pt>
                <c:pt idx="89186">
                  <c:v>-192.09049999999996</c:v>
                </c:pt>
                <c:pt idx="89187">
                  <c:v>-192.08849999999998</c:v>
                </c:pt>
                <c:pt idx="89188">
                  <c:v>-192.08649999999997</c:v>
                </c:pt>
                <c:pt idx="89189">
                  <c:v>-192.08449999999999</c:v>
                </c:pt>
                <c:pt idx="89190">
                  <c:v>-192.08249999999998</c:v>
                </c:pt>
                <c:pt idx="89191">
                  <c:v>-192.08049999999997</c:v>
                </c:pt>
                <c:pt idx="89192">
                  <c:v>-192.07849999999999</c:v>
                </c:pt>
                <c:pt idx="89193">
                  <c:v>-192.07649999999998</c:v>
                </c:pt>
                <c:pt idx="89194">
                  <c:v>-192.07449999999997</c:v>
                </c:pt>
                <c:pt idx="89195">
                  <c:v>-192.07249999999999</c:v>
                </c:pt>
                <c:pt idx="89196">
                  <c:v>-192.07049999999998</c:v>
                </c:pt>
                <c:pt idx="89197">
                  <c:v>-192.06849999999997</c:v>
                </c:pt>
                <c:pt idx="89198">
                  <c:v>-192.06649999999999</c:v>
                </c:pt>
                <c:pt idx="89199">
                  <c:v>-192.06449999999998</c:v>
                </c:pt>
                <c:pt idx="89200">
                  <c:v>-192.06249999999997</c:v>
                </c:pt>
                <c:pt idx="89201">
                  <c:v>-192.06049999999999</c:v>
                </c:pt>
                <c:pt idx="89202">
                  <c:v>-192.05849999999998</c:v>
                </c:pt>
                <c:pt idx="89203">
                  <c:v>-192.05649999999997</c:v>
                </c:pt>
                <c:pt idx="89204">
                  <c:v>-192.05449999999999</c:v>
                </c:pt>
                <c:pt idx="89205">
                  <c:v>-192.05249999999998</c:v>
                </c:pt>
                <c:pt idx="89206">
                  <c:v>-192.05049999999997</c:v>
                </c:pt>
                <c:pt idx="89207">
                  <c:v>-192.04849999999999</c:v>
                </c:pt>
                <c:pt idx="89208">
                  <c:v>-192.04649999999998</c:v>
                </c:pt>
                <c:pt idx="89209">
                  <c:v>-192.04449999999997</c:v>
                </c:pt>
                <c:pt idx="89210">
                  <c:v>-192.04249999999999</c:v>
                </c:pt>
                <c:pt idx="89211">
                  <c:v>-192.04049999999998</c:v>
                </c:pt>
                <c:pt idx="89212">
                  <c:v>-192.03849999999997</c:v>
                </c:pt>
                <c:pt idx="89213">
                  <c:v>-192.03649999999999</c:v>
                </c:pt>
                <c:pt idx="89214">
                  <c:v>-192.03449999999998</c:v>
                </c:pt>
                <c:pt idx="89215">
                  <c:v>-192.03249999999997</c:v>
                </c:pt>
                <c:pt idx="89216">
                  <c:v>-192.03049999999999</c:v>
                </c:pt>
                <c:pt idx="89217">
                  <c:v>-192.02849999999998</c:v>
                </c:pt>
                <c:pt idx="89218">
                  <c:v>-192.02649999999997</c:v>
                </c:pt>
                <c:pt idx="89219">
                  <c:v>-192.02449999999999</c:v>
                </c:pt>
                <c:pt idx="89220">
                  <c:v>-192.02249999999998</c:v>
                </c:pt>
                <c:pt idx="89221">
                  <c:v>-192.02049999999997</c:v>
                </c:pt>
                <c:pt idx="89222">
                  <c:v>-192.01849999999999</c:v>
                </c:pt>
                <c:pt idx="89223">
                  <c:v>-192.01649999999998</c:v>
                </c:pt>
                <c:pt idx="89224">
                  <c:v>-192.01449999999997</c:v>
                </c:pt>
                <c:pt idx="89225">
                  <c:v>-192.01249999999999</c:v>
                </c:pt>
                <c:pt idx="89226">
                  <c:v>-192.01049999999998</c:v>
                </c:pt>
                <c:pt idx="89227">
                  <c:v>-192.00849999999997</c:v>
                </c:pt>
                <c:pt idx="89228">
                  <c:v>-192.00649999999999</c:v>
                </c:pt>
                <c:pt idx="89229">
                  <c:v>-192.00449999999998</c:v>
                </c:pt>
                <c:pt idx="89230">
                  <c:v>-192.00249999999997</c:v>
                </c:pt>
                <c:pt idx="89231">
                  <c:v>-192.00049999999999</c:v>
                </c:pt>
                <c:pt idx="89232">
                  <c:v>-191.99849999999998</c:v>
                </c:pt>
                <c:pt idx="89233">
                  <c:v>-191.99649999999997</c:v>
                </c:pt>
                <c:pt idx="89234">
                  <c:v>-191.99449999999999</c:v>
                </c:pt>
                <c:pt idx="89235">
                  <c:v>-191.99249999999998</c:v>
                </c:pt>
                <c:pt idx="89236">
                  <c:v>-191.99049999999997</c:v>
                </c:pt>
                <c:pt idx="89237">
                  <c:v>-191.98849999999999</c:v>
                </c:pt>
                <c:pt idx="89238">
                  <c:v>-191.98649999999998</c:v>
                </c:pt>
                <c:pt idx="89239">
                  <c:v>-191.98449999999997</c:v>
                </c:pt>
                <c:pt idx="89240">
                  <c:v>-191.98249999999999</c:v>
                </c:pt>
                <c:pt idx="89241">
                  <c:v>-191.98049999999998</c:v>
                </c:pt>
                <c:pt idx="89242">
                  <c:v>-191.97849999999997</c:v>
                </c:pt>
                <c:pt idx="89243">
                  <c:v>-191.97649999999999</c:v>
                </c:pt>
                <c:pt idx="89244">
                  <c:v>-191.97449999999998</c:v>
                </c:pt>
                <c:pt idx="89245">
                  <c:v>-191.97249999999997</c:v>
                </c:pt>
                <c:pt idx="89246">
                  <c:v>-191.97049999999999</c:v>
                </c:pt>
                <c:pt idx="89247">
                  <c:v>-191.96849999999998</c:v>
                </c:pt>
                <c:pt idx="89248">
                  <c:v>-191.96649999999997</c:v>
                </c:pt>
                <c:pt idx="89249">
                  <c:v>-191.96449999999999</c:v>
                </c:pt>
                <c:pt idx="89250">
                  <c:v>-191.96249999999998</c:v>
                </c:pt>
                <c:pt idx="89251">
                  <c:v>-191.96049999999997</c:v>
                </c:pt>
                <c:pt idx="89252">
                  <c:v>-191.95849999999999</c:v>
                </c:pt>
                <c:pt idx="89253">
                  <c:v>-191.95649999999998</c:v>
                </c:pt>
                <c:pt idx="89254">
                  <c:v>-191.95449999999997</c:v>
                </c:pt>
                <c:pt idx="89255">
                  <c:v>-191.95249999999999</c:v>
                </c:pt>
                <c:pt idx="89256">
                  <c:v>-191.95049999999998</c:v>
                </c:pt>
                <c:pt idx="89257">
                  <c:v>-191.94849999999997</c:v>
                </c:pt>
                <c:pt idx="89258">
                  <c:v>-191.94649999999999</c:v>
                </c:pt>
                <c:pt idx="89259">
                  <c:v>-191.94449999999998</c:v>
                </c:pt>
                <c:pt idx="89260">
                  <c:v>-191.94249999999997</c:v>
                </c:pt>
                <c:pt idx="89261">
                  <c:v>-191.94049999999999</c:v>
                </c:pt>
                <c:pt idx="89262">
                  <c:v>-191.93849999999998</c:v>
                </c:pt>
                <c:pt idx="89263">
                  <c:v>-191.93649999999997</c:v>
                </c:pt>
                <c:pt idx="89264">
                  <c:v>-191.93449999999999</c:v>
                </c:pt>
                <c:pt idx="89265">
                  <c:v>-191.93249999999998</c:v>
                </c:pt>
                <c:pt idx="89266">
                  <c:v>-191.93049999999997</c:v>
                </c:pt>
                <c:pt idx="89267">
                  <c:v>-191.92849999999999</c:v>
                </c:pt>
                <c:pt idx="89268">
                  <c:v>-191.92649999999998</c:v>
                </c:pt>
                <c:pt idx="89269">
                  <c:v>-191.92449999999997</c:v>
                </c:pt>
                <c:pt idx="89270">
                  <c:v>-191.92249999999999</c:v>
                </c:pt>
                <c:pt idx="89271">
                  <c:v>-191.92049999999998</c:v>
                </c:pt>
                <c:pt idx="89272">
                  <c:v>-191.91849999999997</c:v>
                </c:pt>
                <c:pt idx="89273">
                  <c:v>-191.91649999999998</c:v>
                </c:pt>
                <c:pt idx="89274">
                  <c:v>-191.91449999999998</c:v>
                </c:pt>
                <c:pt idx="89275">
                  <c:v>-191.91249999999997</c:v>
                </c:pt>
                <c:pt idx="89276">
                  <c:v>-191.91049999999998</c:v>
                </c:pt>
                <c:pt idx="89277">
                  <c:v>-191.90849999999998</c:v>
                </c:pt>
                <c:pt idx="89278">
                  <c:v>-191.90649999999997</c:v>
                </c:pt>
                <c:pt idx="89279">
                  <c:v>-191.90449999999998</c:v>
                </c:pt>
                <c:pt idx="89280">
                  <c:v>-191.90249999999997</c:v>
                </c:pt>
                <c:pt idx="89281">
                  <c:v>-191.90049999999997</c:v>
                </c:pt>
                <c:pt idx="89282">
                  <c:v>-191.89849999999998</c:v>
                </c:pt>
                <c:pt idx="89283">
                  <c:v>-191.89649999999997</c:v>
                </c:pt>
                <c:pt idx="89284">
                  <c:v>-191.89449999999997</c:v>
                </c:pt>
                <c:pt idx="89285">
                  <c:v>-191.89249999999998</c:v>
                </c:pt>
                <c:pt idx="89286">
                  <c:v>-191.89049999999997</c:v>
                </c:pt>
                <c:pt idx="89287">
                  <c:v>-191.88849999999996</c:v>
                </c:pt>
                <c:pt idx="89288">
                  <c:v>-191.88649999999998</c:v>
                </c:pt>
                <c:pt idx="89289">
                  <c:v>-191.88449999999997</c:v>
                </c:pt>
                <c:pt idx="89290">
                  <c:v>-191.88249999999996</c:v>
                </c:pt>
                <c:pt idx="89291">
                  <c:v>-191.88049999999998</c:v>
                </c:pt>
                <c:pt idx="89292">
                  <c:v>-191.87849999999997</c:v>
                </c:pt>
                <c:pt idx="89293">
                  <c:v>-191.87649999999996</c:v>
                </c:pt>
                <c:pt idx="89294">
                  <c:v>-191.87449999999998</c:v>
                </c:pt>
                <c:pt idx="89295">
                  <c:v>-191.87249999999997</c:v>
                </c:pt>
                <c:pt idx="89296">
                  <c:v>-191.87049999999996</c:v>
                </c:pt>
                <c:pt idx="89297">
                  <c:v>-191.86849999999998</c:v>
                </c:pt>
                <c:pt idx="89298">
                  <c:v>-191.86649999999997</c:v>
                </c:pt>
                <c:pt idx="89299">
                  <c:v>-191.86449999999996</c:v>
                </c:pt>
                <c:pt idx="89300">
                  <c:v>-191.86249999999998</c:v>
                </c:pt>
                <c:pt idx="89301">
                  <c:v>-191.86049999999997</c:v>
                </c:pt>
                <c:pt idx="89302">
                  <c:v>-191.85849999999996</c:v>
                </c:pt>
                <c:pt idx="89303">
                  <c:v>-191.85649999999998</c:v>
                </c:pt>
                <c:pt idx="89304">
                  <c:v>-191.85449999999997</c:v>
                </c:pt>
                <c:pt idx="89305">
                  <c:v>-191.85249999999996</c:v>
                </c:pt>
                <c:pt idx="89306">
                  <c:v>-191.85049999999998</c:v>
                </c:pt>
                <c:pt idx="89307">
                  <c:v>-191.84849999999997</c:v>
                </c:pt>
                <c:pt idx="89308">
                  <c:v>-191.84649999999996</c:v>
                </c:pt>
                <c:pt idx="89309">
                  <c:v>-191.84449999999998</c:v>
                </c:pt>
                <c:pt idx="89310">
                  <c:v>-191.84249999999997</c:v>
                </c:pt>
                <c:pt idx="89311">
                  <c:v>-191.84049999999996</c:v>
                </c:pt>
                <c:pt idx="89312">
                  <c:v>-191.83849999999998</c:v>
                </c:pt>
                <c:pt idx="89313">
                  <c:v>-191.83649999999997</c:v>
                </c:pt>
                <c:pt idx="89314">
                  <c:v>-191.83449999999999</c:v>
                </c:pt>
                <c:pt idx="89315">
                  <c:v>-191.83249999999998</c:v>
                </c:pt>
                <c:pt idx="89316">
                  <c:v>-191.83049999999997</c:v>
                </c:pt>
                <c:pt idx="89317">
                  <c:v>-191.82849999999999</c:v>
                </c:pt>
                <c:pt idx="89318">
                  <c:v>-191.82649999999998</c:v>
                </c:pt>
                <c:pt idx="89319">
                  <c:v>-191.82449999999997</c:v>
                </c:pt>
                <c:pt idx="89320">
                  <c:v>-191.82249999999999</c:v>
                </c:pt>
                <c:pt idx="89321">
                  <c:v>-191.82049999999998</c:v>
                </c:pt>
                <c:pt idx="89322">
                  <c:v>-191.81849999999997</c:v>
                </c:pt>
                <c:pt idx="89323">
                  <c:v>-191.81649999999999</c:v>
                </c:pt>
                <c:pt idx="89324">
                  <c:v>-191.81449999999998</c:v>
                </c:pt>
                <c:pt idx="89325">
                  <c:v>-191.81249999999997</c:v>
                </c:pt>
                <c:pt idx="89326">
                  <c:v>-191.81049999999999</c:v>
                </c:pt>
                <c:pt idx="89327">
                  <c:v>-191.80849999999998</c:v>
                </c:pt>
                <c:pt idx="89328">
                  <c:v>-191.80649999999997</c:v>
                </c:pt>
                <c:pt idx="89329">
                  <c:v>-191.80449999999999</c:v>
                </c:pt>
                <c:pt idx="89330">
                  <c:v>-191.80249999999998</c:v>
                </c:pt>
                <c:pt idx="89331">
                  <c:v>-191.80049999999997</c:v>
                </c:pt>
                <c:pt idx="89332">
                  <c:v>-191.79849999999999</c:v>
                </c:pt>
                <c:pt idx="89333">
                  <c:v>-191.79649999999998</c:v>
                </c:pt>
                <c:pt idx="89334">
                  <c:v>-191.79449999999997</c:v>
                </c:pt>
                <c:pt idx="89335">
                  <c:v>-191.79249999999999</c:v>
                </c:pt>
                <c:pt idx="89336">
                  <c:v>-191.79049999999998</c:v>
                </c:pt>
                <c:pt idx="89337">
                  <c:v>-191.78849999999997</c:v>
                </c:pt>
                <c:pt idx="89338">
                  <c:v>-191.78649999999999</c:v>
                </c:pt>
                <c:pt idx="89339">
                  <c:v>-191.78449999999998</c:v>
                </c:pt>
                <c:pt idx="89340">
                  <c:v>-191.78249999999997</c:v>
                </c:pt>
                <c:pt idx="89341">
                  <c:v>-191.78049999999999</c:v>
                </c:pt>
                <c:pt idx="89342">
                  <c:v>-191.77849999999998</c:v>
                </c:pt>
                <c:pt idx="89343">
                  <c:v>-191.77649999999997</c:v>
                </c:pt>
                <c:pt idx="89344">
                  <c:v>-191.77449999999999</c:v>
                </c:pt>
                <c:pt idx="89345">
                  <c:v>-191.77249999999998</c:v>
                </c:pt>
                <c:pt idx="89346">
                  <c:v>-191.77049999999997</c:v>
                </c:pt>
                <c:pt idx="89347">
                  <c:v>-191.76849999999999</c:v>
                </c:pt>
                <c:pt idx="89348">
                  <c:v>-191.76649999999998</c:v>
                </c:pt>
                <c:pt idx="89349">
                  <c:v>-191.76449999999997</c:v>
                </c:pt>
                <c:pt idx="89350">
                  <c:v>-191.76249999999999</c:v>
                </c:pt>
                <c:pt idx="89351">
                  <c:v>-191.76049999999998</c:v>
                </c:pt>
                <c:pt idx="89352">
                  <c:v>-191.75849999999997</c:v>
                </c:pt>
                <c:pt idx="89353">
                  <c:v>-191.75649999999999</c:v>
                </c:pt>
                <c:pt idx="89354">
                  <c:v>-191.75449999999998</c:v>
                </c:pt>
                <c:pt idx="89355">
                  <c:v>-191.75249999999997</c:v>
                </c:pt>
                <c:pt idx="89356">
                  <c:v>-191.75049999999999</c:v>
                </c:pt>
                <c:pt idx="89357">
                  <c:v>-191.74849999999998</c:v>
                </c:pt>
                <c:pt idx="89358">
                  <c:v>-191.74649999999997</c:v>
                </c:pt>
                <c:pt idx="89359">
                  <c:v>-191.74449999999999</c:v>
                </c:pt>
                <c:pt idx="89360">
                  <c:v>-191.74249999999998</c:v>
                </c:pt>
                <c:pt idx="89361">
                  <c:v>-191.74049999999997</c:v>
                </c:pt>
                <c:pt idx="89362">
                  <c:v>-191.73849999999999</c:v>
                </c:pt>
                <c:pt idx="89363">
                  <c:v>-191.73649999999998</c:v>
                </c:pt>
                <c:pt idx="89364">
                  <c:v>-191.73449999999997</c:v>
                </c:pt>
                <c:pt idx="89365">
                  <c:v>-191.73249999999999</c:v>
                </c:pt>
                <c:pt idx="89366">
                  <c:v>-191.73049999999998</c:v>
                </c:pt>
                <c:pt idx="89367">
                  <c:v>-191.72849999999997</c:v>
                </c:pt>
                <c:pt idx="89368">
                  <c:v>-191.72649999999999</c:v>
                </c:pt>
                <c:pt idx="89369">
                  <c:v>-191.72449999999998</c:v>
                </c:pt>
                <c:pt idx="89370">
                  <c:v>-191.72249999999997</c:v>
                </c:pt>
                <c:pt idx="89371">
                  <c:v>-191.72049999999999</c:v>
                </c:pt>
                <c:pt idx="89372">
                  <c:v>-191.71849999999998</c:v>
                </c:pt>
                <c:pt idx="89373">
                  <c:v>-191.71649999999997</c:v>
                </c:pt>
                <c:pt idx="89374">
                  <c:v>-191.71449999999999</c:v>
                </c:pt>
                <c:pt idx="89375">
                  <c:v>-191.71249999999998</c:v>
                </c:pt>
                <c:pt idx="89376">
                  <c:v>-191.71049999999997</c:v>
                </c:pt>
                <c:pt idx="89377">
                  <c:v>-191.70849999999999</c:v>
                </c:pt>
                <c:pt idx="89378">
                  <c:v>-191.70649999999998</c:v>
                </c:pt>
                <c:pt idx="89379">
                  <c:v>-191.70449999999997</c:v>
                </c:pt>
                <c:pt idx="89380">
                  <c:v>-191.70249999999999</c:v>
                </c:pt>
                <c:pt idx="89381">
                  <c:v>-191.70049999999998</c:v>
                </c:pt>
                <c:pt idx="89382">
                  <c:v>-191.69849999999997</c:v>
                </c:pt>
                <c:pt idx="89383">
                  <c:v>-191.69649999999999</c:v>
                </c:pt>
                <c:pt idx="89384">
                  <c:v>-191.69449999999998</c:v>
                </c:pt>
                <c:pt idx="89385">
                  <c:v>-191.69249999999997</c:v>
                </c:pt>
                <c:pt idx="89386">
                  <c:v>-191.69049999999999</c:v>
                </c:pt>
                <c:pt idx="89387">
                  <c:v>-191.68849999999998</c:v>
                </c:pt>
                <c:pt idx="89388">
                  <c:v>-191.68649999999997</c:v>
                </c:pt>
                <c:pt idx="89389">
                  <c:v>-191.68449999999999</c:v>
                </c:pt>
                <c:pt idx="89390">
                  <c:v>-191.68249999999998</c:v>
                </c:pt>
                <c:pt idx="89391">
                  <c:v>-191.68049999999997</c:v>
                </c:pt>
                <c:pt idx="89392">
                  <c:v>-191.67849999999999</c:v>
                </c:pt>
                <c:pt idx="89393">
                  <c:v>-191.67649999999998</c:v>
                </c:pt>
                <c:pt idx="89394">
                  <c:v>-191.67449999999997</c:v>
                </c:pt>
                <c:pt idx="89395">
                  <c:v>-191.67249999999999</c:v>
                </c:pt>
                <c:pt idx="89396">
                  <c:v>-191.67049999999998</c:v>
                </c:pt>
                <c:pt idx="89397">
                  <c:v>-191.66849999999997</c:v>
                </c:pt>
                <c:pt idx="89398">
                  <c:v>-191.66649999999998</c:v>
                </c:pt>
                <c:pt idx="89399">
                  <c:v>-191.66449999999998</c:v>
                </c:pt>
                <c:pt idx="89400">
                  <c:v>-191.66249999999997</c:v>
                </c:pt>
                <c:pt idx="89401">
                  <c:v>-191.66049999999998</c:v>
                </c:pt>
                <c:pt idx="89402">
                  <c:v>-191.65849999999998</c:v>
                </c:pt>
                <c:pt idx="89403">
                  <c:v>-191.65649999999997</c:v>
                </c:pt>
                <c:pt idx="89404">
                  <c:v>-191.65449999999998</c:v>
                </c:pt>
                <c:pt idx="89405">
                  <c:v>-191.65249999999997</c:v>
                </c:pt>
                <c:pt idx="89406">
                  <c:v>-191.65049999999997</c:v>
                </c:pt>
                <c:pt idx="89407">
                  <c:v>-191.64849999999998</c:v>
                </c:pt>
                <c:pt idx="89408">
                  <c:v>-191.64649999999997</c:v>
                </c:pt>
                <c:pt idx="89409">
                  <c:v>-191.64449999999997</c:v>
                </c:pt>
                <c:pt idx="89410">
                  <c:v>-191.64249999999998</c:v>
                </c:pt>
                <c:pt idx="89411">
                  <c:v>-191.64049999999997</c:v>
                </c:pt>
                <c:pt idx="89412">
                  <c:v>-191.63849999999996</c:v>
                </c:pt>
                <c:pt idx="89413">
                  <c:v>-191.63649999999998</c:v>
                </c:pt>
                <c:pt idx="89414">
                  <c:v>-191.63449999999997</c:v>
                </c:pt>
                <c:pt idx="89415">
                  <c:v>-191.63249999999996</c:v>
                </c:pt>
                <c:pt idx="89416">
                  <c:v>-191.63049999999998</c:v>
                </c:pt>
                <c:pt idx="89417">
                  <c:v>-191.62849999999997</c:v>
                </c:pt>
                <c:pt idx="89418">
                  <c:v>-191.62649999999996</c:v>
                </c:pt>
                <c:pt idx="89419">
                  <c:v>-191.62449999999998</c:v>
                </c:pt>
                <c:pt idx="89420">
                  <c:v>-191.62249999999997</c:v>
                </c:pt>
                <c:pt idx="89421">
                  <c:v>-191.62049999999996</c:v>
                </c:pt>
                <c:pt idx="89422">
                  <c:v>-191.61849999999998</c:v>
                </c:pt>
                <c:pt idx="89423">
                  <c:v>-191.61649999999997</c:v>
                </c:pt>
                <c:pt idx="89424">
                  <c:v>-191.61449999999996</c:v>
                </c:pt>
                <c:pt idx="89425">
                  <c:v>-191.61249999999998</c:v>
                </c:pt>
                <c:pt idx="89426">
                  <c:v>-191.61049999999997</c:v>
                </c:pt>
                <c:pt idx="89427">
                  <c:v>-191.60849999999996</c:v>
                </c:pt>
                <c:pt idx="89428">
                  <c:v>-191.60649999999998</c:v>
                </c:pt>
                <c:pt idx="89429">
                  <c:v>-191.60449999999997</c:v>
                </c:pt>
                <c:pt idx="89430">
                  <c:v>-191.60249999999996</c:v>
                </c:pt>
                <c:pt idx="89431">
                  <c:v>-191.60049999999998</c:v>
                </c:pt>
                <c:pt idx="89432">
                  <c:v>-191.59849999999997</c:v>
                </c:pt>
                <c:pt idx="89433">
                  <c:v>-191.59649999999996</c:v>
                </c:pt>
                <c:pt idx="89434">
                  <c:v>-191.59449999999998</c:v>
                </c:pt>
                <c:pt idx="89435">
                  <c:v>-191.59249999999997</c:v>
                </c:pt>
                <c:pt idx="89436">
                  <c:v>-191.59049999999996</c:v>
                </c:pt>
                <c:pt idx="89437">
                  <c:v>-191.58849999999998</c:v>
                </c:pt>
                <c:pt idx="89438">
                  <c:v>-191.58649999999997</c:v>
                </c:pt>
                <c:pt idx="89439">
                  <c:v>-191.58449999999999</c:v>
                </c:pt>
                <c:pt idx="89440">
                  <c:v>-191.58249999999998</c:v>
                </c:pt>
                <c:pt idx="89441">
                  <c:v>-191.58049999999997</c:v>
                </c:pt>
                <c:pt idx="89442">
                  <c:v>-191.57849999999999</c:v>
                </c:pt>
                <c:pt idx="89443">
                  <c:v>-191.57649999999998</c:v>
                </c:pt>
                <c:pt idx="89444">
                  <c:v>-191.57449999999997</c:v>
                </c:pt>
                <c:pt idx="89445">
                  <c:v>-191.57249999999999</c:v>
                </c:pt>
                <c:pt idx="89446">
                  <c:v>-191.57049999999998</c:v>
                </c:pt>
                <c:pt idx="89447">
                  <c:v>-191.56849999999997</c:v>
                </c:pt>
                <c:pt idx="89448">
                  <c:v>-191.56649999999999</c:v>
                </c:pt>
                <c:pt idx="89449">
                  <c:v>-191.56449999999998</c:v>
                </c:pt>
                <c:pt idx="89450">
                  <c:v>-191.56249999999997</c:v>
                </c:pt>
                <c:pt idx="89451">
                  <c:v>-191.56049999999999</c:v>
                </c:pt>
                <c:pt idx="89452">
                  <c:v>-191.55849999999998</c:v>
                </c:pt>
                <c:pt idx="89453">
                  <c:v>-191.55649999999997</c:v>
                </c:pt>
                <c:pt idx="89454">
                  <c:v>-191.55449999999999</c:v>
                </c:pt>
                <c:pt idx="89455">
                  <c:v>-191.55249999999998</c:v>
                </c:pt>
                <c:pt idx="89456">
                  <c:v>-191.55049999999997</c:v>
                </c:pt>
                <c:pt idx="89457">
                  <c:v>-191.54849999999999</c:v>
                </c:pt>
                <c:pt idx="89458">
                  <c:v>-191.54649999999998</c:v>
                </c:pt>
                <c:pt idx="89459">
                  <c:v>-191.54449999999997</c:v>
                </c:pt>
                <c:pt idx="89460">
                  <c:v>-191.54249999999999</c:v>
                </c:pt>
                <c:pt idx="89461">
                  <c:v>-191.54049999999998</c:v>
                </c:pt>
                <c:pt idx="89462">
                  <c:v>-191.53849999999997</c:v>
                </c:pt>
                <c:pt idx="89463">
                  <c:v>-191.53649999999999</c:v>
                </c:pt>
                <c:pt idx="89464">
                  <c:v>-191.53449999999998</c:v>
                </c:pt>
                <c:pt idx="89465">
                  <c:v>-191.53249999999997</c:v>
                </c:pt>
                <c:pt idx="89466">
                  <c:v>-191.53049999999999</c:v>
                </c:pt>
                <c:pt idx="89467">
                  <c:v>-191.52849999999998</c:v>
                </c:pt>
                <c:pt idx="89468">
                  <c:v>-191.52649999999997</c:v>
                </c:pt>
                <c:pt idx="89469">
                  <c:v>-191.52449999999999</c:v>
                </c:pt>
                <c:pt idx="89470">
                  <c:v>-191.52249999999998</c:v>
                </c:pt>
                <c:pt idx="89471">
                  <c:v>-191.52049999999997</c:v>
                </c:pt>
                <c:pt idx="89472">
                  <c:v>-191.51849999999999</c:v>
                </c:pt>
                <c:pt idx="89473">
                  <c:v>-191.51649999999998</c:v>
                </c:pt>
                <c:pt idx="89474">
                  <c:v>-191.51449999999997</c:v>
                </c:pt>
                <c:pt idx="89475">
                  <c:v>-191.51249999999999</c:v>
                </c:pt>
                <c:pt idx="89476">
                  <c:v>-191.51049999999998</c:v>
                </c:pt>
                <c:pt idx="89477">
                  <c:v>-191.50849999999997</c:v>
                </c:pt>
                <c:pt idx="89478">
                  <c:v>-191.50649999999999</c:v>
                </c:pt>
                <c:pt idx="89479">
                  <c:v>-191.50449999999998</c:v>
                </c:pt>
                <c:pt idx="89480">
                  <c:v>-191.50249999999997</c:v>
                </c:pt>
                <c:pt idx="89481">
                  <c:v>-191.50049999999999</c:v>
                </c:pt>
                <c:pt idx="89482">
                  <c:v>-191.49849999999998</c:v>
                </c:pt>
                <c:pt idx="89483">
                  <c:v>-191.49649999999997</c:v>
                </c:pt>
                <c:pt idx="89484">
                  <c:v>-191.49449999999999</c:v>
                </c:pt>
                <c:pt idx="89485">
                  <c:v>-191.49249999999998</c:v>
                </c:pt>
                <c:pt idx="89486">
                  <c:v>-191.49049999999997</c:v>
                </c:pt>
                <c:pt idx="89487">
                  <c:v>-191.48849999999999</c:v>
                </c:pt>
                <c:pt idx="89488">
                  <c:v>-191.48649999999998</c:v>
                </c:pt>
                <c:pt idx="89489">
                  <c:v>-191.48449999999997</c:v>
                </c:pt>
                <c:pt idx="89490">
                  <c:v>-191.48249999999999</c:v>
                </c:pt>
                <c:pt idx="89491">
                  <c:v>-191.48049999999998</c:v>
                </c:pt>
                <c:pt idx="89492">
                  <c:v>-191.47849999999997</c:v>
                </c:pt>
                <c:pt idx="89493">
                  <c:v>-191.47649999999999</c:v>
                </c:pt>
                <c:pt idx="89494">
                  <c:v>-191.47449999999998</c:v>
                </c:pt>
                <c:pt idx="89495">
                  <c:v>-191.47249999999997</c:v>
                </c:pt>
                <c:pt idx="89496">
                  <c:v>-191.47049999999999</c:v>
                </c:pt>
                <c:pt idx="89497">
                  <c:v>-191.46849999999998</c:v>
                </c:pt>
                <c:pt idx="89498">
                  <c:v>-191.46649999999997</c:v>
                </c:pt>
                <c:pt idx="89499">
                  <c:v>-191.46449999999999</c:v>
                </c:pt>
                <c:pt idx="89500">
                  <c:v>-191.46249999999998</c:v>
                </c:pt>
                <c:pt idx="89501">
                  <c:v>-191.46049999999997</c:v>
                </c:pt>
                <c:pt idx="89502">
                  <c:v>-191.45849999999999</c:v>
                </c:pt>
                <c:pt idx="89503">
                  <c:v>-191.45649999999998</c:v>
                </c:pt>
                <c:pt idx="89504">
                  <c:v>-191.45449999999997</c:v>
                </c:pt>
                <c:pt idx="89505">
                  <c:v>-191.45249999999999</c:v>
                </c:pt>
                <c:pt idx="89506">
                  <c:v>-191.45049999999998</c:v>
                </c:pt>
                <c:pt idx="89507">
                  <c:v>-191.44849999999997</c:v>
                </c:pt>
                <c:pt idx="89508">
                  <c:v>-191.44649999999999</c:v>
                </c:pt>
                <c:pt idx="89509">
                  <c:v>-191.44449999999998</c:v>
                </c:pt>
                <c:pt idx="89510">
                  <c:v>-191.44249999999997</c:v>
                </c:pt>
                <c:pt idx="89511">
                  <c:v>-191.44049999999999</c:v>
                </c:pt>
                <c:pt idx="89512">
                  <c:v>-191.43849999999998</c:v>
                </c:pt>
                <c:pt idx="89513">
                  <c:v>-191.43649999999997</c:v>
                </c:pt>
                <c:pt idx="89514">
                  <c:v>-191.43449999999999</c:v>
                </c:pt>
                <c:pt idx="89515">
                  <c:v>-191.43249999999998</c:v>
                </c:pt>
                <c:pt idx="89516">
                  <c:v>-191.43049999999997</c:v>
                </c:pt>
                <c:pt idx="89517">
                  <c:v>-191.42849999999999</c:v>
                </c:pt>
                <c:pt idx="89518">
                  <c:v>-191.42649999999998</c:v>
                </c:pt>
                <c:pt idx="89519">
                  <c:v>-191.42449999999997</c:v>
                </c:pt>
                <c:pt idx="89520">
                  <c:v>-191.42249999999999</c:v>
                </c:pt>
                <c:pt idx="89521">
                  <c:v>-191.42049999999998</c:v>
                </c:pt>
                <c:pt idx="89522">
                  <c:v>-191.41849999999997</c:v>
                </c:pt>
                <c:pt idx="89523">
                  <c:v>-191.41649999999998</c:v>
                </c:pt>
                <c:pt idx="89524">
                  <c:v>-191.41449999999998</c:v>
                </c:pt>
                <c:pt idx="89525">
                  <c:v>-191.41249999999997</c:v>
                </c:pt>
                <c:pt idx="89526">
                  <c:v>-191.41049999999998</c:v>
                </c:pt>
                <c:pt idx="89527">
                  <c:v>-191.40849999999998</c:v>
                </c:pt>
                <c:pt idx="89528">
                  <c:v>-191.40649999999997</c:v>
                </c:pt>
                <c:pt idx="89529">
                  <c:v>-191.40449999999998</c:v>
                </c:pt>
                <c:pt idx="89530">
                  <c:v>-191.40249999999997</c:v>
                </c:pt>
                <c:pt idx="89531">
                  <c:v>-191.40049999999997</c:v>
                </c:pt>
                <c:pt idx="89532">
                  <c:v>-191.39849999999998</c:v>
                </c:pt>
                <c:pt idx="89533">
                  <c:v>-191.39649999999997</c:v>
                </c:pt>
                <c:pt idx="89534">
                  <c:v>-191.39449999999997</c:v>
                </c:pt>
                <c:pt idx="89535">
                  <c:v>-191.39249999999998</c:v>
                </c:pt>
                <c:pt idx="89536">
                  <c:v>-191.39049999999997</c:v>
                </c:pt>
                <c:pt idx="89537">
                  <c:v>-191.38849999999996</c:v>
                </c:pt>
                <c:pt idx="89538">
                  <c:v>-191.38649999999998</c:v>
                </c:pt>
                <c:pt idx="89539">
                  <c:v>-191.38449999999997</c:v>
                </c:pt>
                <c:pt idx="89540">
                  <c:v>-191.38249999999996</c:v>
                </c:pt>
                <c:pt idx="89541">
                  <c:v>-191.38049999999998</c:v>
                </c:pt>
                <c:pt idx="89542">
                  <c:v>-191.37849999999997</c:v>
                </c:pt>
                <c:pt idx="89543">
                  <c:v>-191.37649999999996</c:v>
                </c:pt>
                <c:pt idx="89544">
                  <c:v>-191.37449999999998</c:v>
                </c:pt>
                <c:pt idx="89545">
                  <c:v>-191.37249999999997</c:v>
                </c:pt>
                <c:pt idx="89546">
                  <c:v>-191.37049999999996</c:v>
                </c:pt>
                <c:pt idx="89547">
                  <c:v>-191.36849999999998</c:v>
                </c:pt>
                <c:pt idx="89548">
                  <c:v>-191.36649999999997</c:v>
                </c:pt>
                <c:pt idx="89549">
                  <c:v>-191.36449999999996</c:v>
                </c:pt>
                <c:pt idx="89550">
                  <c:v>-191.36249999999998</c:v>
                </c:pt>
                <c:pt idx="89551">
                  <c:v>-191.36049999999997</c:v>
                </c:pt>
                <c:pt idx="89552">
                  <c:v>-191.35849999999996</c:v>
                </c:pt>
                <c:pt idx="89553">
                  <c:v>-191.35649999999998</c:v>
                </c:pt>
                <c:pt idx="89554">
                  <c:v>-191.35449999999997</c:v>
                </c:pt>
                <c:pt idx="89555">
                  <c:v>-191.35249999999996</c:v>
                </c:pt>
                <c:pt idx="89556">
                  <c:v>-191.35049999999998</c:v>
                </c:pt>
                <c:pt idx="89557">
                  <c:v>-191.34849999999997</c:v>
                </c:pt>
                <c:pt idx="89558">
                  <c:v>-191.34649999999996</c:v>
                </c:pt>
                <c:pt idx="89559">
                  <c:v>-191.34449999999998</c:v>
                </c:pt>
                <c:pt idx="89560">
                  <c:v>-191.34249999999997</c:v>
                </c:pt>
                <c:pt idx="89561">
                  <c:v>-191.34049999999996</c:v>
                </c:pt>
                <c:pt idx="89562">
                  <c:v>-191.33849999999998</c:v>
                </c:pt>
                <c:pt idx="89563">
                  <c:v>-191.33649999999997</c:v>
                </c:pt>
                <c:pt idx="89564">
                  <c:v>-191.33449999999999</c:v>
                </c:pt>
                <c:pt idx="89565">
                  <c:v>-191.33249999999998</c:v>
                </c:pt>
                <c:pt idx="89566">
                  <c:v>-191.33049999999997</c:v>
                </c:pt>
                <c:pt idx="89567">
                  <c:v>-191.32849999999999</c:v>
                </c:pt>
                <c:pt idx="89568">
                  <c:v>-191.32649999999998</c:v>
                </c:pt>
                <c:pt idx="89569">
                  <c:v>-191.32449999999997</c:v>
                </c:pt>
                <c:pt idx="89570">
                  <c:v>-191.32249999999999</c:v>
                </c:pt>
                <c:pt idx="89571">
                  <c:v>-191.32049999999998</c:v>
                </c:pt>
                <c:pt idx="89572">
                  <c:v>-191.31849999999997</c:v>
                </c:pt>
                <c:pt idx="89573">
                  <c:v>-191.31649999999999</c:v>
                </c:pt>
                <c:pt idx="89574">
                  <c:v>-191.31449999999998</c:v>
                </c:pt>
                <c:pt idx="89575">
                  <c:v>-191.31249999999997</c:v>
                </c:pt>
                <c:pt idx="89576">
                  <c:v>-191.31049999999999</c:v>
                </c:pt>
                <c:pt idx="89577">
                  <c:v>-191.30849999999998</c:v>
                </c:pt>
                <c:pt idx="89578">
                  <c:v>-191.30649999999997</c:v>
                </c:pt>
                <c:pt idx="89579">
                  <c:v>-191.30449999999999</c:v>
                </c:pt>
                <c:pt idx="89580">
                  <c:v>-191.30249999999998</c:v>
                </c:pt>
                <c:pt idx="89581">
                  <c:v>-191.30049999999997</c:v>
                </c:pt>
                <c:pt idx="89582">
                  <c:v>-191.29849999999999</c:v>
                </c:pt>
                <c:pt idx="89583">
                  <c:v>-191.29649999999998</c:v>
                </c:pt>
                <c:pt idx="89584">
                  <c:v>-191.29449999999997</c:v>
                </c:pt>
                <c:pt idx="89585">
                  <c:v>-191.29249999999999</c:v>
                </c:pt>
                <c:pt idx="89586">
                  <c:v>-191.29049999999998</c:v>
                </c:pt>
                <c:pt idx="89587">
                  <c:v>-191.28849999999997</c:v>
                </c:pt>
                <c:pt idx="89588">
                  <c:v>-191.28649999999999</c:v>
                </c:pt>
                <c:pt idx="89589">
                  <c:v>-191.28449999999998</c:v>
                </c:pt>
                <c:pt idx="89590">
                  <c:v>-191.28249999999997</c:v>
                </c:pt>
                <c:pt idx="89591">
                  <c:v>-191.28049999999999</c:v>
                </c:pt>
                <c:pt idx="89592">
                  <c:v>-191.27849999999998</c:v>
                </c:pt>
                <c:pt idx="89593">
                  <c:v>-191.27649999999997</c:v>
                </c:pt>
                <c:pt idx="89594">
                  <c:v>-191.27449999999999</c:v>
                </c:pt>
                <c:pt idx="89595">
                  <c:v>-191.27249999999998</c:v>
                </c:pt>
                <c:pt idx="89596">
                  <c:v>-191.27049999999997</c:v>
                </c:pt>
                <c:pt idx="89597">
                  <c:v>-191.26849999999999</c:v>
                </c:pt>
                <c:pt idx="89598">
                  <c:v>-191.26649999999998</c:v>
                </c:pt>
                <c:pt idx="89599">
                  <c:v>-191.26449999999997</c:v>
                </c:pt>
                <c:pt idx="89600">
                  <c:v>-191.26249999999999</c:v>
                </c:pt>
                <c:pt idx="89601">
                  <c:v>-191.26049999999998</c:v>
                </c:pt>
                <c:pt idx="89602">
                  <c:v>-191.25849999999997</c:v>
                </c:pt>
                <c:pt idx="89603">
                  <c:v>-191.25649999999999</c:v>
                </c:pt>
                <c:pt idx="89604">
                  <c:v>-191.25449999999998</c:v>
                </c:pt>
                <c:pt idx="89605">
                  <c:v>-191.25249999999997</c:v>
                </c:pt>
                <c:pt idx="89606">
                  <c:v>-191.25049999999999</c:v>
                </c:pt>
                <c:pt idx="89607">
                  <c:v>-191.24849999999998</c:v>
                </c:pt>
                <c:pt idx="89608">
                  <c:v>-191.24649999999997</c:v>
                </c:pt>
                <c:pt idx="89609">
                  <c:v>-191.24449999999999</c:v>
                </c:pt>
                <c:pt idx="89610">
                  <c:v>-191.24249999999998</c:v>
                </c:pt>
                <c:pt idx="89611">
                  <c:v>-191.24049999999997</c:v>
                </c:pt>
                <c:pt idx="89612">
                  <c:v>-191.23849999999999</c:v>
                </c:pt>
                <c:pt idx="89613">
                  <c:v>-191.23649999999998</c:v>
                </c:pt>
                <c:pt idx="89614">
                  <c:v>-191.23449999999997</c:v>
                </c:pt>
                <c:pt idx="89615">
                  <c:v>-191.23249999999999</c:v>
                </c:pt>
                <c:pt idx="89616">
                  <c:v>-191.23049999999998</c:v>
                </c:pt>
                <c:pt idx="89617">
                  <c:v>-191.22849999999997</c:v>
                </c:pt>
                <c:pt idx="89618">
                  <c:v>-191.22649999999999</c:v>
                </c:pt>
                <c:pt idx="89619">
                  <c:v>-191.22449999999998</c:v>
                </c:pt>
                <c:pt idx="89620">
                  <c:v>-191.22249999999997</c:v>
                </c:pt>
                <c:pt idx="89621">
                  <c:v>-191.22049999999999</c:v>
                </c:pt>
                <c:pt idx="89622">
                  <c:v>-191.21849999999998</c:v>
                </c:pt>
                <c:pt idx="89623">
                  <c:v>-191.21649999999997</c:v>
                </c:pt>
                <c:pt idx="89624">
                  <c:v>-191.21449999999999</c:v>
                </c:pt>
                <c:pt idx="89625">
                  <c:v>-191.21249999999998</c:v>
                </c:pt>
                <c:pt idx="89626">
                  <c:v>-191.21049999999997</c:v>
                </c:pt>
                <c:pt idx="89627">
                  <c:v>-191.20849999999999</c:v>
                </c:pt>
                <c:pt idx="89628">
                  <c:v>-191.20649999999998</c:v>
                </c:pt>
                <c:pt idx="89629">
                  <c:v>-191.20449999999997</c:v>
                </c:pt>
                <c:pt idx="89630">
                  <c:v>-191.20249999999999</c:v>
                </c:pt>
                <c:pt idx="89631">
                  <c:v>-191.20049999999998</c:v>
                </c:pt>
                <c:pt idx="89632">
                  <c:v>-191.19849999999997</c:v>
                </c:pt>
                <c:pt idx="89633">
                  <c:v>-191.19649999999999</c:v>
                </c:pt>
                <c:pt idx="89634">
                  <c:v>-191.19449999999998</c:v>
                </c:pt>
                <c:pt idx="89635">
                  <c:v>-191.19249999999997</c:v>
                </c:pt>
                <c:pt idx="89636">
                  <c:v>-191.19049999999999</c:v>
                </c:pt>
                <c:pt idx="89637">
                  <c:v>-191.18849999999998</c:v>
                </c:pt>
                <c:pt idx="89638">
                  <c:v>-191.18649999999997</c:v>
                </c:pt>
                <c:pt idx="89639">
                  <c:v>-191.18449999999999</c:v>
                </c:pt>
                <c:pt idx="89640">
                  <c:v>-191.18249999999998</c:v>
                </c:pt>
                <c:pt idx="89641">
                  <c:v>-191.18049999999997</c:v>
                </c:pt>
                <c:pt idx="89642">
                  <c:v>-191.17849999999999</c:v>
                </c:pt>
                <c:pt idx="89643">
                  <c:v>-191.17649999999998</c:v>
                </c:pt>
                <c:pt idx="89644">
                  <c:v>-191.17449999999997</c:v>
                </c:pt>
                <c:pt idx="89645">
                  <c:v>-191.17249999999999</c:v>
                </c:pt>
                <c:pt idx="89646">
                  <c:v>-191.17049999999998</c:v>
                </c:pt>
                <c:pt idx="89647">
                  <c:v>-191.16849999999997</c:v>
                </c:pt>
                <c:pt idx="89648">
                  <c:v>-191.16649999999998</c:v>
                </c:pt>
                <c:pt idx="89649">
                  <c:v>-191.16449999999998</c:v>
                </c:pt>
                <c:pt idx="89650">
                  <c:v>-191.16249999999997</c:v>
                </c:pt>
                <c:pt idx="89651">
                  <c:v>-191.16049999999998</c:v>
                </c:pt>
                <c:pt idx="89652">
                  <c:v>-191.15849999999998</c:v>
                </c:pt>
                <c:pt idx="89653">
                  <c:v>-191.15649999999997</c:v>
                </c:pt>
                <c:pt idx="89654">
                  <c:v>-191.15449999999998</c:v>
                </c:pt>
                <c:pt idx="89655">
                  <c:v>-191.15249999999997</c:v>
                </c:pt>
                <c:pt idx="89656">
                  <c:v>-191.15049999999997</c:v>
                </c:pt>
                <c:pt idx="89657">
                  <c:v>-191.14849999999998</c:v>
                </c:pt>
                <c:pt idx="89658">
                  <c:v>-191.14649999999997</c:v>
                </c:pt>
                <c:pt idx="89659">
                  <c:v>-191.14449999999997</c:v>
                </c:pt>
                <c:pt idx="89660">
                  <c:v>-191.14249999999998</c:v>
                </c:pt>
                <c:pt idx="89661">
                  <c:v>-191.14049999999997</c:v>
                </c:pt>
                <c:pt idx="89662">
                  <c:v>-191.13849999999996</c:v>
                </c:pt>
                <c:pt idx="89663">
                  <c:v>-191.13649999999998</c:v>
                </c:pt>
                <c:pt idx="89664">
                  <c:v>-191.13449999999997</c:v>
                </c:pt>
                <c:pt idx="89665">
                  <c:v>-191.13249999999996</c:v>
                </c:pt>
                <c:pt idx="89666">
                  <c:v>-191.13049999999998</c:v>
                </c:pt>
                <c:pt idx="89667">
                  <c:v>-191.12849999999997</c:v>
                </c:pt>
                <c:pt idx="89668">
                  <c:v>-191.12649999999996</c:v>
                </c:pt>
                <c:pt idx="89669">
                  <c:v>-191.12449999999998</c:v>
                </c:pt>
                <c:pt idx="89670">
                  <c:v>-191.12249999999997</c:v>
                </c:pt>
                <c:pt idx="89671">
                  <c:v>-191.12049999999996</c:v>
                </c:pt>
                <c:pt idx="89672">
                  <c:v>-191.11849999999998</c:v>
                </c:pt>
                <c:pt idx="89673">
                  <c:v>-191.11649999999997</c:v>
                </c:pt>
                <c:pt idx="89674">
                  <c:v>-191.11449999999996</c:v>
                </c:pt>
                <c:pt idx="89675">
                  <c:v>-191.11249999999998</c:v>
                </c:pt>
                <c:pt idx="89676">
                  <c:v>-191.11049999999997</c:v>
                </c:pt>
                <c:pt idx="89677">
                  <c:v>-191.10849999999996</c:v>
                </c:pt>
                <c:pt idx="89678">
                  <c:v>-191.10649999999998</c:v>
                </c:pt>
                <c:pt idx="89679">
                  <c:v>-191.10449999999997</c:v>
                </c:pt>
                <c:pt idx="89680">
                  <c:v>-191.10249999999996</c:v>
                </c:pt>
                <c:pt idx="89681">
                  <c:v>-191.10049999999998</c:v>
                </c:pt>
                <c:pt idx="89682">
                  <c:v>-191.09849999999997</c:v>
                </c:pt>
                <c:pt idx="89683">
                  <c:v>-191.09649999999996</c:v>
                </c:pt>
                <c:pt idx="89684">
                  <c:v>-191.09449999999998</c:v>
                </c:pt>
                <c:pt idx="89685">
                  <c:v>-191.09249999999997</c:v>
                </c:pt>
                <c:pt idx="89686">
                  <c:v>-191.09049999999996</c:v>
                </c:pt>
                <c:pt idx="89687">
                  <c:v>-191.08849999999998</c:v>
                </c:pt>
                <c:pt idx="89688">
                  <c:v>-191.08649999999997</c:v>
                </c:pt>
                <c:pt idx="89689">
                  <c:v>-191.08449999999999</c:v>
                </c:pt>
                <c:pt idx="89690">
                  <c:v>-191.08249999999998</c:v>
                </c:pt>
                <c:pt idx="89691">
                  <c:v>-191.08049999999997</c:v>
                </c:pt>
                <c:pt idx="89692">
                  <c:v>-191.07849999999999</c:v>
                </c:pt>
                <c:pt idx="89693">
                  <c:v>-191.07649999999998</c:v>
                </c:pt>
                <c:pt idx="89694">
                  <c:v>-191.07449999999997</c:v>
                </c:pt>
                <c:pt idx="89695">
                  <c:v>-191.07249999999999</c:v>
                </c:pt>
                <c:pt idx="89696">
                  <c:v>-191.07049999999998</c:v>
                </c:pt>
                <c:pt idx="89697">
                  <c:v>-191.06849999999997</c:v>
                </c:pt>
                <c:pt idx="89698">
                  <c:v>-191.06649999999999</c:v>
                </c:pt>
                <c:pt idx="89699">
                  <c:v>-191.06449999999998</c:v>
                </c:pt>
                <c:pt idx="89700">
                  <c:v>-191.06249999999997</c:v>
                </c:pt>
                <c:pt idx="89701">
                  <c:v>-191.06049999999999</c:v>
                </c:pt>
                <c:pt idx="89702">
                  <c:v>-191.05849999999998</c:v>
                </c:pt>
                <c:pt idx="89703">
                  <c:v>-191.05649999999997</c:v>
                </c:pt>
                <c:pt idx="89704">
                  <c:v>-191.05449999999999</c:v>
                </c:pt>
                <c:pt idx="89705">
                  <c:v>-191.05249999999998</c:v>
                </c:pt>
                <c:pt idx="89706">
                  <c:v>-191.05049999999997</c:v>
                </c:pt>
                <c:pt idx="89707">
                  <c:v>-191.04849999999999</c:v>
                </c:pt>
                <c:pt idx="89708">
                  <c:v>-191.04649999999998</c:v>
                </c:pt>
                <c:pt idx="89709">
                  <c:v>-191.04449999999997</c:v>
                </c:pt>
                <c:pt idx="89710">
                  <c:v>-191.04249999999999</c:v>
                </c:pt>
                <c:pt idx="89711">
                  <c:v>-191.04049999999998</c:v>
                </c:pt>
                <c:pt idx="89712">
                  <c:v>-191.03849999999997</c:v>
                </c:pt>
                <c:pt idx="89713">
                  <c:v>-191.03649999999999</c:v>
                </c:pt>
                <c:pt idx="89714">
                  <c:v>-191.03449999999998</c:v>
                </c:pt>
                <c:pt idx="89715">
                  <c:v>-191.03249999999997</c:v>
                </c:pt>
                <c:pt idx="89716">
                  <c:v>-191.03049999999999</c:v>
                </c:pt>
                <c:pt idx="89717">
                  <c:v>-191.02849999999998</c:v>
                </c:pt>
                <c:pt idx="89718">
                  <c:v>-191.02649999999997</c:v>
                </c:pt>
                <c:pt idx="89719">
                  <c:v>-191.02449999999999</c:v>
                </c:pt>
                <c:pt idx="89720">
                  <c:v>-191.02249999999998</c:v>
                </c:pt>
                <c:pt idx="89721">
                  <c:v>-191.02049999999997</c:v>
                </c:pt>
                <c:pt idx="89722">
                  <c:v>-191.01849999999999</c:v>
                </c:pt>
                <c:pt idx="89723">
                  <c:v>-191.01649999999998</c:v>
                </c:pt>
                <c:pt idx="89724">
                  <c:v>-191.01449999999997</c:v>
                </c:pt>
                <c:pt idx="89725">
                  <c:v>-191.01249999999999</c:v>
                </c:pt>
                <c:pt idx="89726">
                  <c:v>-191.01049999999998</c:v>
                </c:pt>
                <c:pt idx="89727">
                  <c:v>-191.00849999999997</c:v>
                </c:pt>
                <c:pt idx="89728">
                  <c:v>-191.00649999999999</c:v>
                </c:pt>
                <c:pt idx="89729">
                  <c:v>-191.00449999999998</c:v>
                </c:pt>
                <c:pt idx="89730">
                  <c:v>-191.00249999999997</c:v>
                </c:pt>
                <c:pt idx="89731">
                  <c:v>-191.00049999999999</c:v>
                </c:pt>
                <c:pt idx="89732">
                  <c:v>-190.99849999999998</c:v>
                </c:pt>
                <c:pt idx="89733">
                  <c:v>-190.99649999999997</c:v>
                </c:pt>
                <c:pt idx="89734">
                  <c:v>-190.99449999999999</c:v>
                </c:pt>
                <c:pt idx="89735">
                  <c:v>-190.99249999999998</c:v>
                </c:pt>
                <c:pt idx="89736">
                  <c:v>-190.99049999999997</c:v>
                </c:pt>
                <c:pt idx="89737">
                  <c:v>-190.98849999999999</c:v>
                </c:pt>
                <c:pt idx="89738">
                  <c:v>-190.98649999999998</c:v>
                </c:pt>
                <c:pt idx="89739">
                  <c:v>-190.98449999999997</c:v>
                </c:pt>
                <c:pt idx="89740">
                  <c:v>-190.98249999999999</c:v>
                </c:pt>
                <c:pt idx="89741">
                  <c:v>-190.98049999999998</c:v>
                </c:pt>
                <c:pt idx="89742">
                  <c:v>-190.97849999999997</c:v>
                </c:pt>
                <c:pt idx="89743">
                  <c:v>-190.97649999999999</c:v>
                </c:pt>
                <c:pt idx="89744">
                  <c:v>-190.97449999999998</c:v>
                </c:pt>
                <c:pt idx="89745">
                  <c:v>-190.97249999999997</c:v>
                </c:pt>
                <c:pt idx="89746">
                  <c:v>-190.97049999999999</c:v>
                </c:pt>
                <c:pt idx="89747">
                  <c:v>-190.96849999999998</c:v>
                </c:pt>
                <c:pt idx="89748">
                  <c:v>-190.96649999999997</c:v>
                </c:pt>
                <c:pt idx="89749">
                  <c:v>-190.96449999999999</c:v>
                </c:pt>
                <c:pt idx="89750">
                  <c:v>-190.96249999999998</c:v>
                </c:pt>
                <c:pt idx="89751">
                  <c:v>-190.96049999999997</c:v>
                </c:pt>
                <c:pt idx="89752">
                  <c:v>-190.95849999999999</c:v>
                </c:pt>
                <c:pt idx="89753">
                  <c:v>-190.95649999999998</c:v>
                </c:pt>
                <c:pt idx="89754">
                  <c:v>-190.95449999999997</c:v>
                </c:pt>
                <c:pt idx="89755">
                  <c:v>-190.95249999999999</c:v>
                </c:pt>
                <c:pt idx="89756">
                  <c:v>-190.95049999999998</c:v>
                </c:pt>
                <c:pt idx="89757">
                  <c:v>-190.94849999999997</c:v>
                </c:pt>
                <c:pt idx="89758">
                  <c:v>-190.94649999999999</c:v>
                </c:pt>
                <c:pt idx="89759">
                  <c:v>-190.94449999999998</c:v>
                </c:pt>
                <c:pt idx="89760">
                  <c:v>-190.94249999999997</c:v>
                </c:pt>
                <c:pt idx="89761">
                  <c:v>-190.94049999999999</c:v>
                </c:pt>
                <c:pt idx="89762">
                  <c:v>-190.93849999999998</c:v>
                </c:pt>
                <c:pt idx="89763">
                  <c:v>-190.93649999999997</c:v>
                </c:pt>
                <c:pt idx="89764">
                  <c:v>-190.93449999999999</c:v>
                </c:pt>
                <c:pt idx="89765">
                  <c:v>-190.93249999999998</c:v>
                </c:pt>
                <c:pt idx="89766">
                  <c:v>-190.93049999999997</c:v>
                </c:pt>
                <c:pt idx="89767">
                  <c:v>-190.92849999999999</c:v>
                </c:pt>
                <c:pt idx="89768">
                  <c:v>-190.92649999999998</c:v>
                </c:pt>
                <c:pt idx="89769">
                  <c:v>-190.92449999999997</c:v>
                </c:pt>
                <c:pt idx="89770">
                  <c:v>-190.92249999999999</c:v>
                </c:pt>
                <c:pt idx="89771">
                  <c:v>-190.92049999999998</c:v>
                </c:pt>
                <c:pt idx="89772">
                  <c:v>-190.91849999999997</c:v>
                </c:pt>
                <c:pt idx="89773">
                  <c:v>-190.91649999999998</c:v>
                </c:pt>
                <c:pt idx="89774">
                  <c:v>-190.91449999999998</c:v>
                </c:pt>
                <c:pt idx="89775">
                  <c:v>-190.91249999999997</c:v>
                </c:pt>
                <c:pt idx="89776">
                  <c:v>-190.91049999999998</c:v>
                </c:pt>
                <c:pt idx="89777">
                  <c:v>-190.90849999999998</c:v>
                </c:pt>
                <c:pt idx="89778">
                  <c:v>-190.90649999999997</c:v>
                </c:pt>
                <c:pt idx="89779">
                  <c:v>-190.90449999999998</c:v>
                </c:pt>
                <c:pt idx="89780">
                  <c:v>-190.90249999999997</c:v>
                </c:pt>
                <c:pt idx="89781">
                  <c:v>-190.90049999999997</c:v>
                </c:pt>
                <c:pt idx="89782">
                  <c:v>-190.89849999999998</c:v>
                </c:pt>
                <c:pt idx="89783">
                  <c:v>-190.89649999999997</c:v>
                </c:pt>
                <c:pt idx="89784">
                  <c:v>-190.89449999999997</c:v>
                </c:pt>
                <c:pt idx="89785">
                  <c:v>-190.89249999999998</c:v>
                </c:pt>
                <c:pt idx="89786">
                  <c:v>-190.89049999999997</c:v>
                </c:pt>
                <c:pt idx="89787">
                  <c:v>-190.88849999999996</c:v>
                </c:pt>
                <c:pt idx="89788">
                  <c:v>-190.88649999999998</c:v>
                </c:pt>
                <c:pt idx="89789">
                  <c:v>-190.88449999999997</c:v>
                </c:pt>
                <c:pt idx="89790">
                  <c:v>-190.88249999999996</c:v>
                </c:pt>
                <c:pt idx="89791">
                  <c:v>-190.88049999999998</c:v>
                </c:pt>
                <c:pt idx="89792">
                  <c:v>-190.87849999999997</c:v>
                </c:pt>
                <c:pt idx="89793">
                  <c:v>-190.87649999999996</c:v>
                </c:pt>
                <c:pt idx="89794">
                  <c:v>-190.87449999999998</c:v>
                </c:pt>
                <c:pt idx="89795">
                  <c:v>-190.87249999999997</c:v>
                </c:pt>
                <c:pt idx="89796">
                  <c:v>-190.87049999999996</c:v>
                </c:pt>
                <c:pt idx="89797">
                  <c:v>-190.86849999999998</c:v>
                </c:pt>
                <c:pt idx="89798">
                  <c:v>-190.86649999999997</c:v>
                </c:pt>
                <c:pt idx="89799">
                  <c:v>-190.86449999999996</c:v>
                </c:pt>
                <c:pt idx="89800">
                  <c:v>-190.86249999999998</c:v>
                </c:pt>
                <c:pt idx="89801">
                  <c:v>-190.86049999999997</c:v>
                </c:pt>
                <c:pt idx="89802">
                  <c:v>-190.85849999999996</c:v>
                </c:pt>
                <c:pt idx="89803">
                  <c:v>-190.85649999999998</c:v>
                </c:pt>
                <c:pt idx="89804">
                  <c:v>-190.85449999999997</c:v>
                </c:pt>
                <c:pt idx="89805">
                  <c:v>-190.85249999999996</c:v>
                </c:pt>
                <c:pt idx="89806">
                  <c:v>-190.85049999999998</c:v>
                </c:pt>
                <c:pt idx="89807">
                  <c:v>-190.84849999999997</c:v>
                </c:pt>
                <c:pt idx="89808">
                  <c:v>-190.84649999999996</c:v>
                </c:pt>
                <c:pt idx="89809">
                  <c:v>-190.84449999999998</c:v>
                </c:pt>
                <c:pt idx="89810">
                  <c:v>-190.84249999999997</c:v>
                </c:pt>
                <c:pt idx="89811">
                  <c:v>-190.84049999999996</c:v>
                </c:pt>
                <c:pt idx="89812">
                  <c:v>-190.83849999999998</c:v>
                </c:pt>
                <c:pt idx="89813">
                  <c:v>-190.83649999999997</c:v>
                </c:pt>
                <c:pt idx="89814">
                  <c:v>-190.83449999999999</c:v>
                </c:pt>
                <c:pt idx="89815">
                  <c:v>-190.83249999999998</c:v>
                </c:pt>
                <c:pt idx="89816">
                  <c:v>-190.83049999999997</c:v>
                </c:pt>
                <c:pt idx="89817">
                  <c:v>-190.82849999999999</c:v>
                </c:pt>
                <c:pt idx="89818">
                  <c:v>-190.82649999999998</c:v>
                </c:pt>
                <c:pt idx="89819">
                  <c:v>-190.82449999999997</c:v>
                </c:pt>
                <c:pt idx="89820">
                  <c:v>-190.82249999999999</c:v>
                </c:pt>
                <c:pt idx="89821">
                  <c:v>-190.82049999999998</c:v>
                </c:pt>
                <c:pt idx="89822">
                  <c:v>-190.81849999999997</c:v>
                </c:pt>
                <c:pt idx="89823">
                  <c:v>-190.81649999999999</c:v>
                </c:pt>
                <c:pt idx="89824">
                  <c:v>-190.81449999999998</c:v>
                </c:pt>
                <c:pt idx="89825">
                  <c:v>-190.81249999999997</c:v>
                </c:pt>
                <c:pt idx="89826">
                  <c:v>-190.81049999999999</c:v>
                </c:pt>
                <c:pt idx="89827">
                  <c:v>-190.80849999999998</c:v>
                </c:pt>
                <c:pt idx="89828">
                  <c:v>-190.80649999999997</c:v>
                </c:pt>
                <c:pt idx="89829">
                  <c:v>-190.80449999999999</c:v>
                </c:pt>
                <c:pt idx="89830">
                  <c:v>-190.80249999999998</c:v>
                </c:pt>
                <c:pt idx="89831">
                  <c:v>-190.80049999999997</c:v>
                </c:pt>
                <c:pt idx="89832">
                  <c:v>-190.79849999999999</c:v>
                </c:pt>
                <c:pt idx="89833">
                  <c:v>-190.79649999999998</c:v>
                </c:pt>
                <c:pt idx="89834">
                  <c:v>-190.79449999999997</c:v>
                </c:pt>
                <c:pt idx="89835">
                  <c:v>-190.79249999999999</c:v>
                </c:pt>
                <c:pt idx="89836">
                  <c:v>-190.79049999999998</c:v>
                </c:pt>
                <c:pt idx="89837">
                  <c:v>-190.78849999999997</c:v>
                </c:pt>
                <c:pt idx="89838">
                  <c:v>-190.78649999999999</c:v>
                </c:pt>
                <c:pt idx="89839">
                  <c:v>-190.78449999999998</c:v>
                </c:pt>
                <c:pt idx="89840">
                  <c:v>-190.78249999999997</c:v>
                </c:pt>
                <c:pt idx="89841">
                  <c:v>-190.78049999999999</c:v>
                </c:pt>
                <c:pt idx="89842">
                  <c:v>-190.77849999999998</c:v>
                </c:pt>
                <c:pt idx="89843">
                  <c:v>-190.77649999999997</c:v>
                </c:pt>
                <c:pt idx="89844">
                  <c:v>-190.77449999999999</c:v>
                </c:pt>
                <c:pt idx="89845">
                  <c:v>-190.77249999999998</c:v>
                </c:pt>
                <c:pt idx="89846">
                  <c:v>-190.77049999999997</c:v>
                </c:pt>
                <c:pt idx="89847">
                  <c:v>-190.76849999999999</c:v>
                </c:pt>
                <c:pt idx="89848">
                  <c:v>-190.76649999999998</c:v>
                </c:pt>
                <c:pt idx="89849">
                  <c:v>-190.76449999999997</c:v>
                </c:pt>
                <c:pt idx="89850">
                  <c:v>-190.76249999999999</c:v>
                </c:pt>
                <c:pt idx="89851">
                  <c:v>-190.76049999999998</c:v>
                </c:pt>
                <c:pt idx="89852">
                  <c:v>-190.75849999999997</c:v>
                </c:pt>
                <c:pt idx="89853">
                  <c:v>-190.75649999999999</c:v>
                </c:pt>
                <c:pt idx="89854">
                  <c:v>-190.75449999999998</c:v>
                </c:pt>
                <c:pt idx="89855">
                  <c:v>-190.75249999999997</c:v>
                </c:pt>
                <c:pt idx="89856">
                  <c:v>-190.75049999999999</c:v>
                </c:pt>
                <c:pt idx="89857">
                  <c:v>-190.74849999999998</c:v>
                </c:pt>
                <c:pt idx="89858">
                  <c:v>-190.74649999999997</c:v>
                </c:pt>
                <c:pt idx="89859">
                  <c:v>-190.74449999999999</c:v>
                </c:pt>
                <c:pt idx="89860">
                  <c:v>-190.74249999999998</c:v>
                </c:pt>
                <c:pt idx="89861">
                  <c:v>-190.74049999999997</c:v>
                </c:pt>
                <c:pt idx="89862">
                  <c:v>-190.73849999999999</c:v>
                </c:pt>
                <c:pt idx="89863">
                  <c:v>-190.73649999999998</c:v>
                </c:pt>
                <c:pt idx="89864">
                  <c:v>-190.73449999999997</c:v>
                </c:pt>
                <c:pt idx="89865">
                  <c:v>-190.73249999999999</c:v>
                </c:pt>
                <c:pt idx="89866">
                  <c:v>-190.73049999999998</c:v>
                </c:pt>
                <c:pt idx="89867">
                  <c:v>-190.72849999999997</c:v>
                </c:pt>
                <c:pt idx="89868">
                  <c:v>-190.72649999999999</c:v>
                </c:pt>
                <c:pt idx="89869">
                  <c:v>-190.72449999999998</c:v>
                </c:pt>
                <c:pt idx="89870">
                  <c:v>-190.72249999999997</c:v>
                </c:pt>
                <c:pt idx="89871">
                  <c:v>-190.72049999999999</c:v>
                </c:pt>
                <c:pt idx="89872">
                  <c:v>-190.71849999999998</c:v>
                </c:pt>
                <c:pt idx="89873">
                  <c:v>-190.71649999999997</c:v>
                </c:pt>
                <c:pt idx="89874">
                  <c:v>-190.71449999999999</c:v>
                </c:pt>
                <c:pt idx="89875">
                  <c:v>-190.71249999999998</c:v>
                </c:pt>
                <c:pt idx="89876">
                  <c:v>-190.71049999999997</c:v>
                </c:pt>
                <c:pt idx="89877">
                  <c:v>-190.70849999999999</c:v>
                </c:pt>
                <c:pt idx="89878">
                  <c:v>-190.70649999999998</c:v>
                </c:pt>
                <c:pt idx="89879">
                  <c:v>-190.70449999999997</c:v>
                </c:pt>
                <c:pt idx="89880">
                  <c:v>-190.70249999999999</c:v>
                </c:pt>
                <c:pt idx="89881">
                  <c:v>-190.70049999999998</c:v>
                </c:pt>
                <c:pt idx="89882">
                  <c:v>-190.69849999999997</c:v>
                </c:pt>
                <c:pt idx="89883">
                  <c:v>-190.69649999999999</c:v>
                </c:pt>
                <c:pt idx="89884">
                  <c:v>-190.69449999999998</c:v>
                </c:pt>
                <c:pt idx="89885">
                  <c:v>-190.69249999999997</c:v>
                </c:pt>
                <c:pt idx="89886">
                  <c:v>-190.69049999999999</c:v>
                </c:pt>
                <c:pt idx="89887">
                  <c:v>-190.68849999999998</c:v>
                </c:pt>
                <c:pt idx="89888">
                  <c:v>-190.68649999999997</c:v>
                </c:pt>
                <c:pt idx="89889">
                  <c:v>-190.68449999999999</c:v>
                </c:pt>
                <c:pt idx="89890">
                  <c:v>-190.68249999999998</c:v>
                </c:pt>
                <c:pt idx="89891">
                  <c:v>-190.68049999999997</c:v>
                </c:pt>
                <c:pt idx="89892">
                  <c:v>-190.67849999999999</c:v>
                </c:pt>
                <c:pt idx="89893">
                  <c:v>-190.67649999999998</c:v>
                </c:pt>
                <c:pt idx="89894">
                  <c:v>-190.67449999999997</c:v>
                </c:pt>
                <c:pt idx="89895">
                  <c:v>-190.67249999999999</c:v>
                </c:pt>
                <c:pt idx="89896">
                  <c:v>-190.67049999999998</c:v>
                </c:pt>
                <c:pt idx="89897">
                  <c:v>-190.66849999999997</c:v>
                </c:pt>
                <c:pt idx="89898">
                  <c:v>-190.66649999999998</c:v>
                </c:pt>
                <c:pt idx="89899">
                  <c:v>-190.66449999999998</c:v>
                </c:pt>
                <c:pt idx="89900">
                  <c:v>-190.66249999999997</c:v>
                </c:pt>
                <c:pt idx="89901">
                  <c:v>-190.66049999999998</c:v>
                </c:pt>
                <c:pt idx="89902">
                  <c:v>-190.65849999999998</c:v>
                </c:pt>
                <c:pt idx="89903">
                  <c:v>-190.65649999999997</c:v>
                </c:pt>
                <c:pt idx="89904">
                  <c:v>-190.65449999999998</c:v>
                </c:pt>
                <c:pt idx="89905">
                  <c:v>-190.65249999999997</c:v>
                </c:pt>
                <c:pt idx="89906">
                  <c:v>-190.65049999999997</c:v>
                </c:pt>
                <c:pt idx="89907">
                  <c:v>-190.64849999999998</c:v>
                </c:pt>
                <c:pt idx="89908">
                  <c:v>-190.64649999999997</c:v>
                </c:pt>
                <c:pt idx="89909">
                  <c:v>-190.64449999999997</c:v>
                </c:pt>
                <c:pt idx="89910">
                  <c:v>-190.64249999999998</c:v>
                </c:pt>
                <c:pt idx="89911">
                  <c:v>-190.64049999999997</c:v>
                </c:pt>
                <c:pt idx="89912">
                  <c:v>-190.63849999999996</c:v>
                </c:pt>
                <c:pt idx="89913">
                  <c:v>-190.63649999999998</c:v>
                </c:pt>
                <c:pt idx="89914">
                  <c:v>-190.63449999999997</c:v>
                </c:pt>
                <c:pt idx="89915">
                  <c:v>-190.63249999999996</c:v>
                </c:pt>
                <c:pt idx="89916">
                  <c:v>-190.63049999999998</c:v>
                </c:pt>
                <c:pt idx="89917">
                  <c:v>-190.62849999999997</c:v>
                </c:pt>
                <c:pt idx="89918">
                  <c:v>-190.62649999999996</c:v>
                </c:pt>
                <c:pt idx="89919">
                  <c:v>-190.62449999999998</c:v>
                </c:pt>
                <c:pt idx="89920">
                  <c:v>-190.62249999999997</c:v>
                </c:pt>
                <c:pt idx="89921">
                  <c:v>-190.62049999999996</c:v>
                </c:pt>
                <c:pt idx="89922">
                  <c:v>-190.61849999999998</c:v>
                </c:pt>
                <c:pt idx="89923">
                  <c:v>-190.61649999999997</c:v>
                </c:pt>
                <c:pt idx="89924">
                  <c:v>-190.61449999999996</c:v>
                </c:pt>
                <c:pt idx="89925">
                  <c:v>-190.61249999999998</c:v>
                </c:pt>
                <c:pt idx="89926">
                  <c:v>-190.61049999999997</c:v>
                </c:pt>
                <c:pt idx="89927">
                  <c:v>-190.60849999999996</c:v>
                </c:pt>
                <c:pt idx="89928">
                  <c:v>-190.60649999999998</c:v>
                </c:pt>
                <c:pt idx="89929">
                  <c:v>-190.60449999999997</c:v>
                </c:pt>
                <c:pt idx="89930">
                  <c:v>-190.60249999999996</c:v>
                </c:pt>
                <c:pt idx="89931">
                  <c:v>-190.60049999999998</c:v>
                </c:pt>
                <c:pt idx="89932">
                  <c:v>-190.59849999999997</c:v>
                </c:pt>
                <c:pt idx="89933">
                  <c:v>-190.59649999999996</c:v>
                </c:pt>
                <c:pt idx="89934">
                  <c:v>-190.59449999999998</c:v>
                </c:pt>
                <c:pt idx="89935">
                  <c:v>-190.59249999999997</c:v>
                </c:pt>
                <c:pt idx="89936">
                  <c:v>-190.59049999999996</c:v>
                </c:pt>
                <c:pt idx="89937">
                  <c:v>-190.58849999999998</c:v>
                </c:pt>
                <c:pt idx="89938">
                  <c:v>-190.58649999999997</c:v>
                </c:pt>
                <c:pt idx="89939">
                  <c:v>-190.58449999999999</c:v>
                </c:pt>
                <c:pt idx="89940">
                  <c:v>-190.58249999999998</c:v>
                </c:pt>
                <c:pt idx="89941">
                  <c:v>-190.58049999999997</c:v>
                </c:pt>
                <c:pt idx="89942">
                  <c:v>-190.57849999999999</c:v>
                </c:pt>
                <c:pt idx="89943">
                  <c:v>-190.57649999999998</c:v>
                </c:pt>
                <c:pt idx="89944">
                  <c:v>-190.57449999999997</c:v>
                </c:pt>
                <c:pt idx="89945">
                  <c:v>-190.57249999999999</c:v>
                </c:pt>
                <c:pt idx="89946">
                  <c:v>-190.57049999999998</c:v>
                </c:pt>
                <c:pt idx="89947">
                  <c:v>-190.56849999999997</c:v>
                </c:pt>
                <c:pt idx="89948">
                  <c:v>-190.56649999999999</c:v>
                </c:pt>
                <c:pt idx="89949">
                  <c:v>-190.56449999999998</c:v>
                </c:pt>
                <c:pt idx="89950">
                  <c:v>-190.56249999999997</c:v>
                </c:pt>
                <c:pt idx="89951">
                  <c:v>-190.56049999999999</c:v>
                </c:pt>
                <c:pt idx="89952">
                  <c:v>-190.55849999999998</c:v>
                </c:pt>
                <c:pt idx="89953">
                  <c:v>-190.55649999999997</c:v>
                </c:pt>
                <c:pt idx="89954">
                  <c:v>-190.55449999999999</c:v>
                </c:pt>
                <c:pt idx="89955">
                  <c:v>-190.55249999999998</c:v>
                </c:pt>
                <c:pt idx="89956">
                  <c:v>-190.55049999999997</c:v>
                </c:pt>
                <c:pt idx="89957">
                  <c:v>-190.54849999999999</c:v>
                </c:pt>
                <c:pt idx="89958">
                  <c:v>-190.54649999999998</c:v>
                </c:pt>
                <c:pt idx="89959">
                  <c:v>-190.54449999999997</c:v>
                </c:pt>
                <c:pt idx="89960">
                  <c:v>-190.54249999999999</c:v>
                </c:pt>
                <c:pt idx="89961">
                  <c:v>-190.54049999999998</c:v>
                </c:pt>
                <c:pt idx="89962">
                  <c:v>-190.53849999999997</c:v>
                </c:pt>
                <c:pt idx="89963">
                  <c:v>-190.53649999999999</c:v>
                </c:pt>
                <c:pt idx="89964">
                  <c:v>-190.53449999999998</c:v>
                </c:pt>
                <c:pt idx="89965">
                  <c:v>-190.53249999999997</c:v>
                </c:pt>
                <c:pt idx="89966">
                  <c:v>-190.53049999999999</c:v>
                </c:pt>
                <c:pt idx="89967">
                  <c:v>-190.52849999999998</c:v>
                </c:pt>
                <c:pt idx="89968">
                  <c:v>-190.52649999999997</c:v>
                </c:pt>
                <c:pt idx="89969">
                  <c:v>-190.52449999999999</c:v>
                </c:pt>
                <c:pt idx="89970">
                  <c:v>-190.52249999999998</c:v>
                </c:pt>
                <c:pt idx="89971">
                  <c:v>-190.52049999999997</c:v>
                </c:pt>
                <c:pt idx="89972">
                  <c:v>-190.51849999999999</c:v>
                </c:pt>
                <c:pt idx="89973">
                  <c:v>-190.51649999999998</c:v>
                </c:pt>
                <c:pt idx="89974">
                  <c:v>-190.51449999999997</c:v>
                </c:pt>
                <c:pt idx="89975">
                  <c:v>-190.51249999999999</c:v>
                </c:pt>
                <c:pt idx="89976">
                  <c:v>-190.51049999999998</c:v>
                </c:pt>
                <c:pt idx="89977">
                  <c:v>-190.50849999999997</c:v>
                </c:pt>
                <c:pt idx="89978">
                  <c:v>-190.50649999999999</c:v>
                </c:pt>
                <c:pt idx="89979">
                  <c:v>-190.50449999999998</c:v>
                </c:pt>
                <c:pt idx="89980">
                  <c:v>-190.50249999999997</c:v>
                </c:pt>
                <c:pt idx="89981">
                  <c:v>-190.50049999999999</c:v>
                </c:pt>
                <c:pt idx="89982">
                  <c:v>-190.49849999999998</c:v>
                </c:pt>
                <c:pt idx="89983">
                  <c:v>-190.49649999999997</c:v>
                </c:pt>
                <c:pt idx="89984">
                  <c:v>-190.49449999999999</c:v>
                </c:pt>
                <c:pt idx="89985">
                  <c:v>-190.49249999999998</c:v>
                </c:pt>
                <c:pt idx="89986">
                  <c:v>-190.49049999999997</c:v>
                </c:pt>
                <c:pt idx="89987">
                  <c:v>-190.48849999999999</c:v>
                </c:pt>
                <c:pt idx="89988">
                  <c:v>-190.48649999999998</c:v>
                </c:pt>
                <c:pt idx="89989">
                  <c:v>-190.48449999999997</c:v>
                </c:pt>
                <c:pt idx="89990">
                  <c:v>-190.48249999999999</c:v>
                </c:pt>
                <c:pt idx="89991">
                  <c:v>-190.48049999999998</c:v>
                </c:pt>
                <c:pt idx="89992">
                  <c:v>-190.47849999999997</c:v>
                </c:pt>
                <c:pt idx="89993">
                  <c:v>-190.47649999999999</c:v>
                </c:pt>
                <c:pt idx="89994">
                  <c:v>-190.47449999999998</c:v>
                </c:pt>
                <c:pt idx="89995">
                  <c:v>-190.47249999999997</c:v>
                </c:pt>
                <c:pt idx="89996">
                  <c:v>-190.47049999999999</c:v>
                </c:pt>
                <c:pt idx="89997">
                  <c:v>-190.46849999999998</c:v>
                </c:pt>
                <c:pt idx="89998">
                  <c:v>-190.46649999999997</c:v>
                </c:pt>
                <c:pt idx="89999">
                  <c:v>-190.46449999999999</c:v>
                </c:pt>
                <c:pt idx="90000">
                  <c:v>-190.46249999999998</c:v>
                </c:pt>
                <c:pt idx="90001">
                  <c:v>-190.46049999999997</c:v>
                </c:pt>
                <c:pt idx="90002">
                  <c:v>-190.45849999999999</c:v>
                </c:pt>
                <c:pt idx="90003">
                  <c:v>-190.45649999999998</c:v>
                </c:pt>
                <c:pt idx="90004">
                  <c:v>-190.45449999999997</c:v>
                </c:pt>
                <c:pt idx="90005">
                  <c:v>-190.45249999999999</c:v>
                </c:pt>
                <c:pt idx="90006">
                  <c:v>-190.45049999999998</c:v>
                </c:pt>
                <c:pt idx="90007">
                  <c:v>-190.44849999999997</c:v>
                </c:pt>
                <c:pt idx="90008">
                  <c:v>-190.44649999999999</c:v>
                </c:pt>
                <c:pt idx="90009">
                  <c:v>-190.44449999999998</c:v>
                </c:pt>
                <c:pt idx="90010">
                  <c:v>-190.44249999999997</c:v>
                </c:pt>
                <c:pt idx="90011">
                  <c:v>-190.44049999999999</c:v>
                </c:pt>
                <c:pt idx="90012">
                  <c:v>-190.43849999999998</c:v>
                </c:pt>
                <c:pt idx="90013">
                  <c:v>-190.43649999999997</c:v>
                </c:pt>
                <c:pt idx="90014">
                  <c:v>-190.43449999999999</c:v>
                </c:pt>
                <c:pt idx="90015">
                  <c:v>-190.43249999999998</c:v>
                </c:pt>
                <c:pt idx="90016">
                  <c:v>-190.43049999999997</c:v>
                </c:pt>
                <c:pt idx="90017">
                  <c:v>-190.42849999999999</c:v>
                </c:pt>
                <c:pt idx="90018">
                  <c:v>-190.42649999999998</c:v>
                </c:pt>
                <c:pt idx="90019">
                  <c:v>-190.42449999999997</c:v>
                </c:pt>
                <c:pt idx="90020">
                  <c:v>-190.42249999999999</c:v>
                </c:pt>
                <c:pt idx="90021">
                  <c:v>-190.42049999999998</c:v>
                </c:pt>
                <c:pt idx="90022">
                  <c:v>-190.41849999999997</c:v>
                </c:pt>
                <c:pt idx="90023">
                  <c:v>-190.41649999999998</c:v>
                </c:pt>
                <c:pt idx="90024">
                  <c:v>-190.41449999999998</c:v>
                </c:pt>
                <c:pt idx="90025">
                  <c:v>-190.41249999999997</c:v>
                </c:pt>
                <c:pt idx="90026">
                  <c:v>-190.41049999999998</c:v>
                </c:pt>
                <c:pt idx="90027">
                  <c:v>-190.40849999999998</c:v>
                </c:pt>
                <c:pt idx="90028">
                  <c:v>-190.40649999999997</c:v>
                </c:pt>
                <c:pt idx="90029">
                  <c:v>-190.40449999999998</c:v>
                </c:pt>
                <c:pt idx="90030">
                  <c:v>-190.40249999999997</c:v>
                </c:pt>
                <c:pt idx="90031">
                  <c:v>-190.40049999999997</c:v>
                </c:pt>
                <c:pt idx="90032">
                  <c:v>-190.39849999999998</c:v>
                </c:pt>
                <c:pt idx="90033">
                  <c:v>-190.39649999999997</c:v>
                </c:pt>
                <c:pt idx="90034">
                  <c:v>-190.39449999999997</c:v>
                </c:pt>
                <c:pt idx="90035">
                  <c:v>-190.39249999999998</c:v>
                </c:pt>
                <c:pt idx="90036">
                  <c:v>-190.39049999999997</c:v>
                </c:pt>
                <c:pt idx="90037">
                  <c:v>-190.38849999999996</c:v>
                </c:pt>
                <c:pt idx="90038">
                  <c:v>-190.38649999999998</c:v>
                </c:pt>
                <c:pt idx="90039">
                  <c:v>-190.38449999999997</c:v>
                </c:pt>
                <c:pt idx="90040">
                  <c:v>-190.38249999999996</c:v>
                </c:pt>
                <c:pt idx="90041">
                  <c:v>-190.38049999999998</c:v>
                </c:pt>
                <c:pt idx="90042">
                  <c:v>-190.37849999999997</c:v>
                </c:pt>
                <c:pt idx="90043">
                  <c:v>-190.37649999999996</c:v>
                </c:pt>
                <c:pt idx="90044">
                  <c:v>-190.37449999999998</c:v>
                </c:pt>
                <c:pt idx="90045">
                  <c:v>-190.37249999999997</c:v>
                </c:pt>
                <c:pt idx="90046">
                  <c:v>-190.37049999999996</c:v>
                </c:pt>
                <c:pt idx="90047">
                  <c:v>-190.36849999999998</c:v>
                </c:pt>
                <c:pt idx="90048">
                  <c:v>-190.36649999999997</c:v>
                </c:pt>
                <c:pt idx="90049">
                  <c:v>-190.36449999999996</c:v>
                </c:pt>
                <c:pt idx="90050">
                  <c:v>-190.36249999999998</c:v>
                </c:pt>
                <c:pt idx="90051">
                  <c:v>-190.36049999999997</c:v>
                </c:pt>
                <c:pt idx="90052">
                  <c:v>-190.35849999999996</c:v>
                </c:pt>
                <c:pt idx="90053">
                  <c:v>-190.35649999999998</c:v>
                </c:pt>
                <c:pt idx="90054">
                  <c:v>-190.35449999999997</c:v>
                </c:pt>
                <c:pt idx="90055">
                  <c:v>-190.35249999999996</c:v>
                </c:pt>
                <c:pt idx="90056">
                  <c:v>-190.35049999999998</c:v>
                </c:pt>
                <c:pt idx="90057">
                  <c:v>-190.34849999999997</c:v>
                </c:pt>
                <c:pt idx="90058">
                  <c:v>-190.34649999999996</c:v>
                </c:pt>
                <c:pt idx="90059">
                  <c:v>-190.34449999999998</c:v>
                </c:pt>
                <c:pt idx="90060">
                  <c:v>-190.34249999999997</c:v>
                </c:pt>
                <c:pt idx="90061">
                  <c:v>-190.34049999999996</c:v>
                </c:pt>
                <c:pt idx="90062">
                  <c:v>-190.33849999999998</c:v>
                </c:pt>
                <c:pt idx="90063">
                  <c:v>-190.33649999999997</c:v>
                </c:pt>
                <c:pt idx="90064">
                  <c:v>-190.33449999999999</c:v>
                </c:pt>
                <c:pt idx="90065">
                  <c:v>-190.33249999999998</c:v>
                </c:pt>
                <c:pt idx="90066">
                  <c:v>-190.33049999999997</c:v>
                </c:pt>
                <c:pt idx="90067">
                  <c:v>-190.32849999999999</c:v>
                </c:pt>
                <c:pt idx="90068">
                  <c:v>-190.32649999999998</c:v>
                </c:pt>
                <c:pt idx="90069">
                  <c:v>-190.32449999999997</c:v>
                </c:pt>
                <c:pt idx="90070">
                  <c:v>-190.32249999999999</c:v>
                </c:pt>
                <c:pt idx="90071">
                  <c:v>-190.32049999999998</c:v>
                </c:pt>
                <c:pt idx="90072">
                  <c:v>-190.31849999999997</c:v>
                </c:pt>
                <c:pt idx="90073">
                  <c:v>-190.31649999999999</c:v>
                </c:pt>
                <c:pt idx="90074">
                  <c:v>-190.31449999999998</c:v>
                </c:pt>
                <c:pt idx="90075">
                  <c:v>-190.31249999999997</c:v>
                </c:pt>
                <c:pt idx="90076">
                  <c:v>-190.31049999999999</c:v>
                </c:pt>
                <c:pt idx="90077">
                  <c:v>-190.30849999999998</c:v>
                </c:pt>
                <c:pt idx="90078">
                  <c:v>-190.30649999999997</c:v>
                </c:pt>
                <c:pt idx="90079">
                  <c:v>-190.30449999999999</c:v>
                </c:pt>
                <c:pt idx="90080">
                  <c:v>-190.30249999999998</c:v>
                </c:pt>
                <c:pt idx="90081">
                  <c:v>-190.30049999999997</c:v>
                </c:pt>
                <c:pt idx="90082">
                  <c:v>-190.29849999999999</c:v>
                </c:pt>
                <c:pt idx="90083">
                  <c:v>-190.29649999999998</c:v>
                </c:pt>
                <c:pt idx="90084">
                  <c:v>-190.29449999999997</c:v>
                </c:pt>
                <c:pt idx="90085">
                  <c:v>-190.29249999999999</c:v>
                </c:pt>
                <c:pt idx="90086">
                  <c:v>-190.29049999999998</c:v>
                </c:pt>
                <c:pt idx="90087">
                  <c:v>-190.28849999999997</c:v>
                </c:pt>
                <c:pt idx="90088">
                  <c:v>-190.28649999999999</c:v>
                </c:pt>
                <c:pt idx="90089">
                  <c:v>-190.28449999999998</c:v>
                </c:pt>
                <c:pt idx="90090">
                  <c:v>-190.28249999999997</c:v>
                </c:pt>
                <c:pt idx="90091">
                  <c:v>-190.28049999999999</c:v>
                </c:pt>
                <c:pt idx="90092">
                  <c:v>-190.27849999999998</c:v>
                </c:pt>
                <c:pt idx="90093">
                  <c:v>-190.27649999999997</c:v>
                </c:pt>
                <c:pt idx="90094">
                  <c:v>-190.27449999999999</c:v>
                </c:pt>
                <c:pt idx="90095">
                  <c:v>-190.27249999999998</c:v>
                </c:pt>
                <c:pt idx="90096">
                  <c:v>-190.27049999999997</c:v>
                </c:pt>
                <c:pt idx="90097">
                  <c:v>-190.26849999999999</c:v>
                </c:pt>
                <c:pt idx="90098">
                  <c:v>-190.26649999999998</c:v>
                </c:pt>
                <c:pt idx="90099">
                  <c:v>-190.26449999999997</c:v>
                </c:pt>
                <c:pt idx="90100">
                  <c:v>-190.26249999999999</c:v>
                </c:pt>
                <c:pt idx="90101">
                  <c:v>-190.26049999999998</c:v>
                </c:pt>
                <c:pt idx="90102">
                  <c:v>-190.25849999999997</c:v>
                </c:pt>
                <c:pt idx="90103">
                  <c:v>-190.25649999999999</c:v>
                </c:pt>
                <c:pt idx="90104">
                  <c:v>-190.25449999999998</c:v>
                </c:pt>
                <c:pt idx="90105">
                  <c:v>-190.25249999999997</c:v>
                </c:pt>
                <c:pt idx="90106">
                  <c:v>-190.25049999999999</c:v>
                </c:pt>
                <c:pt idx="90107">
                  <c:v>-190.24849999999998</c:v>
                </c:pt>
                <c:pt idx="90108">
                  <c:v>-190.24649999999997</c:v>
                </c:pt>
                <c:pt idx="90109">
                  <c:v>-190.24449999999999</c:v>
                </c:pt>
                <c:pt idx="90110">
                  <c:v>-190.24249999999998</c:v>
                </c:pt>
                <c:pt idx="90111">
                  <c:v>-190.24049999999997</c:v>
                </c:pt>
                <c:pt idx="90112">
                  <c:v>-190.23849999999999</c:v>
                </c:pt>
                <c:pt idx="90113">
                  <c:v>-190.23649999999998</c:v>
                </c:pt>
                <c:pt idx="90114">
                  <c:v>-190.23449999999997</c:v>
                </c:pt>
                <c:pt idx="90115">
                  <c:v>-190.23249999999999</c:v>
                </c:pt>
                <c:pt idx="90116">
                  <c:v>-190.23049999999998</c:v>
                </c:pt>
                <c:pt idx="90117">
                  <c:v>-190.22849999999997</c:v>
                </c:pt>
                <c:pt idx="90118">
                  <c:v>-190.22649999999999</c:v>
                </c:pt>
                <c:pt idx="90119">
                  <c:v>-190.22449999999998</c:v>
                </c:pt>
                <c:pt idx="90120">
                  <c:v>-190.22249999999997</c:v>
                </c:pt>
                <c:pt idx="90121">
                  <c:v>-190.22049999999999</c:v>
                </c:pt>
                <c:pt idx="90122">
                  <c:v>-190.21849999999998</c:v>
                </c:pt>
                <c:pt idx="90123">
                  <c:v>-190.21649999999997</c:v>
                </c:pt>
                <c:pt idx="90124">
                  <c:v>-190.21449999999999</c:v>
                </c:pt>
                <c:pt idx="90125">
                  <c:v>-190.21249999999998</c:v>
                </c:pt>
                <c:pt idx="90126">
                  <c:v>-190.21049999999997</c:v>
                </c:pt>
                <c:pt idx="90127">
                  <c:v>-190.20849999999999</c:v>
                </c:pt>
                <c:pt idx="90128">
                  <c:v>-190.20649999999998</c:v>
                </c:pt>
                <c:pt idx="90129">
                  <c:v>-190.20449999999997</c:v>
                </c:pt>
                <c:pt idx="90130">
                  <c:v>-190.20249999999999</c:v>
                </c:pt>
                <c:pt idx="90131">
                  <c:v>-190.20049999999998</c:v>
                </c:pt>
                <c:pt idx="90132">
                  <c:v>-190.19849999999997</c:v>
                </c:pt>
                <c:pt idx="90133">
                  <c:v>-190.19649999999999</c:v>
                </c:pt>
                <c:pt idx="90134">
                  <c:v>-190.19449999999998</c:v>
                </c:pt>
                <c:pt idx="90135">
                  <c:v>-190.19249999999997</c:v>
                </c:pt>
                <c:pt idx="90136">
                  <c:v>-190.19049999999999</c:v>
                </c:pt>
                <c:pt idx="90137">
                  <c:v>-190.18849999999998</c:v>
                </c:pt>
                <c:pt idx="90138">
                  <c:v>-190.18649999999997</c:v>
                </c:pt>
                <c:pt idx="90139">
                  <c:v>-190.18449999999999</c:v>
                </c:pt>
                <c:pt idx="90140">
                  <c:v>-190.18249999999998</c:v>
                </c:pt>
                <c:pt idx="90141">
                  <c:v>-190.18049999999997</c:v>
                </c:pt>
                <c:pt idx="90142">
                  <c:v>-190.17849999999999</c:v>
                </c:pt>
                <c:pt idx="90143">
                  <c:v>-190.17649999999998</c:v>
                </c:pt>
                <c:pt idx="90144">
                  <c:v>-190.17449999999997</c:v>
                </c:pt>
                <c:pt idx="90145">
                  <c:v>-190.17249999999999</c:v>
                </c:pt>
                <c:pt idx="90146">
                  <c:v>-190.17049999999998</c:v>
                </c:pt>
                <c:pt idx="90147">
                  <c:v>-190.16849999999997</c:v>
                </c:pt>
                <c:pt idx="90148">
                  <c:v>-190.16649999999998</c:v>
                </c:pt>
                <c:pt idx="90149">
                  <c:v>-190.16449999999998</c:v>
                </c:pt>
                <c:pt idx="90150">
                  <c:v>-190.16249999999997</c:v>
                </c:pt>
                <c:pt idx="90151">
                  <c:v>-190.16049999999998</c:v>
                </c:pt>
                <c:pt idx="90152">
                  <c:v>-190.15849999999998</c:v>
                </c:pt>
                <c:pt idx="90153">
                  <c:v>-190.15649999999997</c:v>
                </c:pt>
                <c:pt idx="90154">
                  <c:v>-190.15449999999998</c:v>
                </c:pt>
                <c:pt idx="90155">
                  <c:v>-190.15249999999997</c:v>
                </c:pt>
                <c:pt idx="90156">
                  <c:v>-190.15049999999997</c:v>
                </c:pt>
                <c:pt idx="90157">
                  <c:v>-190.14849999999998</c:v>
                </c:pt>
                <c:pt idx="90158">
                  <c:v>-190.14649999999997</c:v>
                </c:pt>
                <c:pt idx="90159">
                  <c:v>-190.14449999999997</c:v>
                </c:pt>
                <c:pt idx="90160">
                  <c:v>-190.14249999999998</c:v>
                </c:pt>
                <c:pt idx="90161">
                  <c:v>-190.14049999999997</c:v>
                </c:pt>
                <c:pt idx="90162">
                  <c:v>-190.13849999999996</c:v>
                </c:pt>
                <c:pt idx="90163">
                  <c:v>-190.13649999999998</c:v>
                </c:pt>
                <c:pt idx="90164">
                  <c:v>-190.13449999999997</c:v>
                </c:pt>
                <c:pt idx="90165">
                  <c:v>-190.13249999999996</c:v>
                </c:pt>
                <c:pt idx="90166">
                  <c:v>-190.13049999999998</c:v>
                </c:pt>
                <c:pt idx="90167">
                  <c:v>-190.12849999999997</c:v>
                </c:pt>
                <c:pt idx="90168">
                  <c:v>-190.12649999999996</c:v>
                </c:pt>
                <c:pt idx="90169">
                  <c:v>-190.12449999999998</c:v>
                </c:pt>
                <c:pt idx="90170">
                  <c:v>-190.12249999999997</c:v>
                </c:pt>
                <c:pt idx="90171">
                  <c:v>-190.12049999999996</c:v>
                </c:pt>
                <c:pt idx="90172">
                  <c:v>-190.11849999999998</c:v>
                </c:pt>
                <c:pt idx="90173">
                  <c:v>-190.11649999999997</c:v>
                </c:pt>
                <c:pt idx="90174">
                  <c:v>-190.11449999999996</c:v>
                </c:pt>
                <c:pt idx="90175">
                  <c:v>-190.11249999999998</c:v>
                </c:pt>
                <c:pt idx="90176">
                  <c:v>-190.11049999999997</c:v>
                </c:pt>
                <c:pt idx="90177">
                  <c:v>-190.10849999999996</c:v>
                </c:pt>
                <c:pt idx="90178">
                  <c:v>-190.10649999999998</c:v>
                </c:pt>
                <c:pt idx="90179">
                  <c:v>-190.10449999999997</c:v>
                </c:pt>
                <c:pt idx="90180">
                  <c:v>-190.10249999999996</c:v>
                </c:pt>
                <c:pt idx="90181">
                  <c:v>-190.10049999999998</c:v>
                </c:pt>
                <c:pt idx="90182">
                  <c:v>-190.09849999999997</c:v>
                </c:pt>
                <c:pt idx="90183">
                  <c:v>-190.09649999999996</c:v>
                </c:pt>
                <c:pt idx="90184">
                  <c:v>-190.09449999999998</c:v>
                </c:pt>
                <c:pt idx="90185">
                  <c:v>-190.09249999999997</c:v>
                </c:pt>
                <c:pt idx="90186">
                  <c:v>-190.09049999999996</c:v>
                </c:pt>
                <c:pt idx="90187">
                  <c:v>-190.08849999999998</c:v>
                </c:pt>
                <c:pt idx="90188">
                  <c:v>-190.08649999999997</c:v>
                </c:pt>
                <c:pt idx="90189">
                  <c:v>-190.08449999999999</c:v>
                </c:pt>
                <c:pt idx="90190">
                  <c:v>-190.08249999999998</c:v>
                </c:pt>
                <c:pt idx="90191">
                  <c:v>-190.08049999999997</c:v>
                </c:pt>
                <c:pt idx="90192">
                  <c:v>-190.07849999999999</c:v>
                </c:pt>
                <c:pt idx="90193">
                  <c:v>-190.07649999999998</c:v>
                </c:pt>
                <c:pt idx="90194">
                  <c:v>-190.07449999999997</c:v>
                </c:pt>
                <c:pt idx="90195">
                  <c:v>-190.07249999999999</c:v>
                </c:pt>
                <c:pt idx="90196">
                  <c:v>-190.07049999999998</c:v>
                </c:pt>
                <c:pt idx="90197">
                  <c:v>-190.06849999999997</c:v>
                </c:pt>
                <c:pt idx="90198">
                  <c:v>-190.06649999999999</c:v>
                </c:pt>
                <c:pt idx="90199">
                  <c:v>-190.06449999999998</c:v>
                </c:pt>
                <c:pt idx="90200">
                  <c:v>-190.06249999999997</c:v>
                </c:pt>
                <c:pt idx="90201">
                  <c:v>-190.06049999999999</c:v>
                </c:pt>
                <c:pt idx="90202">
                  <c:v>-190.05849999999998</c:v>
                </c:pt>
                <c:pt idx="90203">
                  <c:v>-190.05649999999997</c:v>
                </c:pt>
                <c:pt idx="90204">
                  <c:v>-190.05449999999999</c:v>
                </c:pt>
                <c:pt idx="90205">
                  <c:v>-190.05249999999998</c:v>
                </c:pt>
                <c:pt idx="90206">
                  <c:v>-190.05049999999997</c:v>
                </c:pt>
                <c:pt idx="90207">
                  <c:v>-190.04849999999999</c:v>
                </c:pt>
                <c:pt idx="90208">
                  <c:v>-190.04649999999998</c:v>
                </c:pt>
                <c:pt idx="90209">
                  <c:v>-190.04449999999997</c:v>
                </c:pt>
                <c:pt idx="90210">
                  <c:v>-190.04249999999999</c:v>
                </c:pt>
                <c:pt idx="90211">
                  <c:v>-190.04049999999998</c:v>
                </c:pt>
                <c:pt idx="90212">
                  <c:v>-190.03849999999997</c:v>
                </c:pt>
                <c:pt idx="90213">
                  <c:v>-190.03649999999999</c:v>
                </c:pt>
                <c:pt idx="90214">
                  <c:v>-190.03449999999998</c:v>
                </c:pt>
                <c:pt idx="90215">
                  <c:v>-190.03249999999997</c:v>
                </c:pt>
                <c:pt idx="90216">
                  <c:v>-190.03049999999999</c:v>
                </c:pt>
                <c:pt idx="90217">
                  <c:v>-190.02849999999998</c:v>
                </c:pt>
                <c:pt idx="90218">
                  <c:v>-190.02649999999997</c:v>
                </c:pt>
                <c:pt idx="90219">
                  <c:v>-190.02449999999999</c:v>
                </c:pt>
                <c:pt idx="90220">
                  <c:v>-190.02249999999998</c:v>
                </c:pt>
                <c:pt idx="90221">
                  <c:v>-190.02049999999997</c:v>
                </c:pt>
                <c:pt idx="90222">
                  <c:v>-190.01849999999999</c:v>
                </c:pt>
                <c:pt idx="90223">
                  <c:v>-190.01649999999998</c:v>
                </c:pt>
                <c:pt idx="90224">
                  <c:v>-190.01449999999997</c:v>
                </c:pt>
                <c:pt idx="90225">
                  <c:v>-190.01249999999999</c:v>
                </c:pt>
                <c:pt idx="90226">
                  <c:v>-190.01049999999998</c:v>
                </c:pt>
                <c:pt idx="90227">
                  <c:v>-190.00849999999997</c:v>
                </c:pt>
                <c:pt idx="90228">
                  <c:v>-190.00649999999999</c:v>
                </c:pt>
                <c:pt idx="90229">
                  <c:v>-190.00449999999998</c:v>
                </c:pt>
                <c:pt idx="90230">
                  <c:v>-190.00249999999997</c:v>
                </c:pt>
                <c:pt idx="90231">
                  <c:v>-190.00049999999999</c:v>
                </c:pt>
                <c:pt idx="90232">
                  <c:v>-189.99849999999998</c:v>
                </c:pt>
                <c:pt idx="90233">
                  <c:v>-189.99649999999997</c:v>
                </c:pt>
                <c:pt idx="90234">
                  <c:v>-189.99449999999999</c:v>
                </c:pt>
                <c:pt idx="90235">
                  <c:v>-189.99249999999998</c:v>
                </c:pt>
                <c:pt idx="90236">
                  <c:v>-189.99049999999997</c:v>
                </c:pt>
                <c:pt idx="90237">
                  <c:v>-189.98849999999999</c:v>
                </c:pt>
                <c:pt idx="90238">
                  <c:v>-189.98649999999998</c:v>
                </c:pt>
                <c:pt idx="90239">
                  <c:v>-189.98449999999997</c:v>
                </c:pt>
                <c:pt idx="90240">
                  <c:v>-189.98249999999999</c:v>
                </c:pt>
                <c:pt idx="90241">
                  <c:v>-189.98049999999998</c:v>
                </c:pt>
                <c:pt idx="90242">
                  <c:v>-189.97849999999997</c:v>
                </c:pt>
                <c:pt idx="90243">
                  <c:v>-189.97649999999999</c:v>
                </c:pt>
                <c:pt idx="90244">
                  <c:v>-189.97449999999998</c:v>
                </c:pt>
                <c:pt idx="90245">
                  <c:v>-189.97249999999997</c:v>
                </c:pt>
                <c:pt idx="90246">
                  <c:v>-189.97049999999999</c:v>
                </c:pt>
                <c:pt idx="90247">
                  <c:v>-189.96849999999998</c:v>
                </c:pt>
                <c:pt idx="90248">
                  <c:v>-189.96649999999997</c:v>
                </c:pt>
                <c:pt idx="90249">
                  <c:v>-189.96449999999999</c:v>
                </c:pt>
                <c:pt idx="90250">
                  <c:v>-189.96249999999998</c:v>
                </c:pt>
                <c:pt idx="90251">
                  <c:v>-189.96049999999997</c:v>
                </c:pt>
                <c:pt idx="90252">
                  <c:v>-189.95849999999999</c:v>
                </c:pt>
                <c:pt idx="90253">
                  <c:v>-189.95649999999998</c:v>
                </c:pt>
                <c:pt idx="90254">
                  <c:v>-189.95449999999997</c:v>
                </c:pt>
                <c:pt idx="90255">
                  <c:v>-189.95249999999999</c:v>
                </c:pt>
                <c:pt idx="90256">
                  <c:v>-189.95049999999998</c:v>
                </c:pt>
                <c:pt idx="90257">
                  <c:v>-189.94849999999997</c:v>
                </c:pt>
                <c:pt idx="90258">
                  <c:v>-189.94649999999999</c:v>
                </c:pt>
                <c:pt idx="90259">
                  <c:v>-189.94449999999998</c:v>
                </c:pt>
                <c:pt idx="90260">
                  <c:v>-189.94249999999997</c:v>
                </c:pt>
                <c:pt idx="90261">
                  <c:v>-189.94049999999999</c:v>
                </c:pt>
                <c:pt idx="90262">
                  <c:v>-189.93849999999998</c:v>
                </c:pt>
                <c:pt idx="90263">
                  <c:v>-189.93649999999997</c:v>
                </c:pt>
                <c:pt idx="90264">
                  <c:v>-189.93449999999999</c:v>
                </c:pt>
                <c:pt idx="90265">
                  <c:v>-189.93249999999998</c:v>
                </c:pt>
                <c:pt idx="90266">
                  <c:v>-189.93049999999997</c:v>
                </c:pt>
                <c:pt idx="90267">
                  <c:v>-189.92849999999999</c:v>
                </c:pt>
                <c:pt idx="90268">
                  <c:v>-189.92649999999998</c:v>
                </c:pt>
                <c:pt idx="90269">
                  <c:v>-189.92449999999997</c:v>
                </c:pt>
                <c:pt idx="90270">
                  <c:v>-189.92249999999999</c:v>
                </c:pt>
                <c:pt idx="90271">
                  <c:v>-189.92049999999998</c:v>
                </c:pt>
                <c:pt idx="90272">
                  <c:v>-189.91849999999997</c:v>
                </c:pt>
                <c:pt idx="90273">
                  <c:v>-189.91649999999998</c:v>
                </c:pt>
                <c:pt idx="90274">
                  <c:v>-189.91449999999998</c:v>
                </c:pt>
                <c:pt idx="90275">
                  <c:v>-189.91249999999997</c:v>
                </c:pt>
                <c:pt idx="90276">
                  <c:v>-189.91049999999998</c:v>
                </c:pt>
                <c:pt idx="90277">
                  <c:v>-189.90849999999998</c:v>
                </c:pt>
                <c:pt idx="90278">
                  <c:v>-189.90649999999997</c:v>
                </c:pt>
                <c:pt idx="90279">
                  <c:v>-189.90449999999998</c:v>
                </c:pt>
                <c:pt idx="90280">
                  <c:v>-189.90249999999997</c:v>
                </c:pt>
                <c:pt idx="90281">
                  <c:v>-189.90049999999997</c:v>
                </c:pt>
                <c:pt idx="90282">
                  <c:v>-189.89849999999998</c:v>
                </c:pt>
                <c:pt idx="90283">
                  <c:v>-189.89649999999997</c:v>
                </c:pt>
                <c:pt idx="90284">
                  <c:v>-189.89449999999997</c:v>
                </c:pt>
                <c:pt idx="90285">
                  <c:v>-189.89249999999998</c:v>
                </c:pt>
                <c:pt idx="90286">
                  <c:v>-189.89049999999997</c:v>
                </c:pt>
                <c:pt idx="90287">
                  <c:v>-189.88849999999996</c:v>
                </c:pt>
                <c:pt idx="90288">
                  <c:v>-189.88649999999998</c:v>
                </c:pt>
                <c:pt idx="90289">
                  <c:v>-189.88449999999997</c:v>
                </c:pt>
                <c:pt idx="90290">
                  <c:v>-189.88249999999996</c:v>
                </c:pt>
                <c:pt idx="90291">
                  <c:v>-189.88049999999998</c:v>
                </c:pt>
                <c:pt idx="90292">
                  <c:v>-189.87849999999997</c:v>
                </c:pt>
                <c:pt idx="90293">
                  <c:v>-189.87649999999996</c:v>
                </c:pt>
                <c:pt idx="90294">
                  <c:v>-189.87449999999998</c:v>
                </c:pt>
                <c:pt idx="90295">
                  <c:v>-189.87249999999997</c:v>
                </c:pt>
                <c:pt idx="90296">
                  <c:v>-189.87049999999996</c:v>
                </c:pt>
                <c:pt idx="90297">
                  <c:v>-189.86849999999998</c:v>
                </c:pt>
                <c:pt idx="90298">
                  <c:v>-189.86649999999997</c:v>
                </c:pt>
                <c:pt idx="90299">
                  <c:v>-189.86449999999996</c:v>
                </c:pt>
                <c:pt idx="90300">
                  <c:v>-189.86249999999998</c:v>
                </c:pt>
                <c:pt idx="90301">
                  <c:v>-189.86049999999997</c:v>
                </c:pt>
                <c:pt idx="90302">
                  <c:v>-189.85849999999996</c:v>
                </c:pt>
                <c:pt idx="90303">
                  <c:v>-189.85649999999998</c:v>
                </c:pt>
                <c:pt idx="90304">
                  <c:v>-189.85449999999997</c:v>
                </c:pt>
                <c:pt idx="90305">
                  <c:v>-189.85249999999996</c:v>
                </c:pt>
                <c:pt idx="90306">
                  <c:v>-189.85049999999998</c:v>
                </c:pt>
                <c:pt idx="90307">
                  <c:v>-189.84849999999997</c:v>
                </c:pt>
                <c:pt idx="90308">
                  <c:v>-189.84649999999996</c:v>
                </c:pt>
                <c:pt idx="90309">
                  <c:v>-189.84449999999998</c:v>
                </c:pt>
                <c:pt idx="90310">
                  <c:v>-189.84249999999997</c:v>
                </c:pt>
                <c:pt idx="90311">
                  <c:v>-189.84049999999996</c:v>
                </c:pt>
                <c:pt idx="90312">
                  <c:v>-189.83849999999998</c:v>
                </c:pt>
                <c:pt idx="90313">
                  <c:v>-189.83649999999997</c:v>
                </c:pt>
                <c:pt idx="90314">
                  <c:v>-189.83449999999999</c:v>
                </c:pt>
                <c:pt idx="90315">
                  <c:v>-189.83249999999998</c:v>
                </c:pt>
                <c:pt idx="90316">
                  <c:v>-189.83049999999997</c:v>
                </c:pt>
                <c:pt idx="90317">
                  <c:v>-189.82849999999999</c:v>
                </c:pt>
                <c:pt idx="90318">
                  <c:v>-189.82649999999998</c:v>
                </c:pt>
                <c:pt idx="90319">
                  <c:v>-189.82449999999997</c:v>
                </c:pt>
                <c:pt idx="90320">
                  <c:v>-189.82249999999999</c:v>
                </c:pt>
                <c:pt idx="90321">
                  <c:v>-189.82049999999998</c:v>
                </c:pt>
                <c:pt idx="90322">
                  <c:v>-189.81849999999997</c:v>
                </c:pt>
                <c:pt idx="90323">
                  <c:v>-189.81649999999999</c:v>
                </c:pt>
                <c:pt idx="90324">
                  <c:v>-189.81449999999998</c:v>
                </c:pt>
                <c:pt idx="90325">
                  <c:v>-189.81249999999997</c:v>
                </c:pt>
                <c:pt idx="90326">
                  <c:v>-189.81049999999999</c:v>
                </c:pt>
                <c:pt idx="90327">
                  <c:v>-189.80849999999998</c:v>
                </c:pt>
                <c:pt idx="90328">
                  <c:v>-189.80649999999997</c:v>
                </c:pt>
                <c:pt idx="90329">
                  <c:v>-189.80449999999999</c:v>
                </c:pt>
                <c:pt idx="90330">
                  <c:v>-189.80249999999998</c:v>
                </c:pt>
                <c:pt idx="90331">
                  <c:v>-189.80049999999997</c:v>
                </c:pt>
                <c:pt idx="90332">
                  <c:v>-189.79849999999999</c:v>
                </c:pt>
                <c:pt idx="90333">
                  <c:v>-189.79649999999998</c:v>
                </c:pt>
                <c:pt idx="90334">
                  <c:v>-189.79449999999997</c:v>
                </c:pt>
                <c:pt idx="90335">
                  <c:v>-189.79249999999999</c:v>
                </c:pt>
                <c:pt idx="90336">
                  <c:v>-189.79049999999998</c:v>
                </c:pt>
                <c:pt idx="90337">
                  <c:v>-189.78849999999997</c:v>
                </c:pt>
                <c:pt idx="90338">
                  <c:v>-189.78649999999999</c:v>
                </c:pt>
                <c:pt idx="90339">
                  <c:v>-189.78449999999998</c:v>
                </c:pt>
                <c:pt idx="90340">
                  <c:v>-189.78249999999997</c:v>
                </c:pt>
                <c:pt idx="90341">
                  <c:v>-189.78049999999999</c:v>
                </c:pt>
                <c:pt idx="90342">
                  <c:v>-189.77849999999998</c:v>
                </c:pt>
                <c:pt idx="90343">
                  <c:v>-189.77649999999997</c:v>
                </c:pt>
                <c:pt idx="90344">
                  <c:v>-189.77449999999999</c:v>
                </c:pt>
                <c:pt idx="90345">
                  <c:v>-189.77249999999998</c:v>
                </c:pt>
                <c:pt idx="90346">
                  <c:v>-189.77049999999997</c:v>
                </c:pt>
                <c:pt idx="90347">
                  <c:v>-189.76849999999999</c:v>
                </c:pt>
                <c:pt idx="90348">
                  <c:v>-189.76649999999998</c:v>
                </c:pt>
                <c:pt idx="90349">
                  <c:v>-189.76449999999997</c:v>
                </c:pt>
                <c:pt idx="90350">
                  <c:v>-189.76249999999999</c:v>
                </c:pt>
                <c:pt idx="90351">
                  <c:v>-189.76049999999998</c:v>
                </c:pt>
                <c:pt idx="90352">
                  <c:v>-189.75849999999997</c:v>
                </c:pt>
                <c:pt idx="90353">
                  <c:v>-189.75649999999999</c:v>
                </c:pt>
                <c:pt idx="90354">
                  <c:v>-189.75449999999998</c:v>
                </c:pt>
                <c:pt idx="90355">
                  <c:v>-189.75249999999997</c:v>
                </c:pt>
                <c:pt idx="90356">
                  <c:v>-189.75049999999999</c:v>
                </c:pt>
                <c:pt idx="90357">
                  <c:v>-189.74849999999998</c:v>
                </c:pt>
                <c:pt idx="90358">
                  <c:v>-189.74649999999997</c:v>
                </c:pt>
                <c:pt idx="90359">
                  <c:v>-189.74449999999999</c:v>
                </c:pt>
                <c:pt idx="90360">
                  <c:v>-189.74249999999998</c:v>
                </c:pt>
                <c:pt idx="90361">
                  <c:v>-189.74049999999997</c:v>
                </c:pt>
                <c:pt idx="90362">
                  <c:v>-189.73849999999999</c:v>
                </c:pt>
                <c:pt idx="90363">
                  <c:v>-189.73649999999998</c:v>
                </c:pt>
                <c:pt idx="90364">
                  <c:v>-189.73449999999997</c:v>
                </c:pt>
                <c:pt idx="90365">
                  <c:v>-189.73249999999999</c:v>
                </c:pt>
                <c:pt idx="90366">
                  <c:v>-189.73049999999998</c:v>
                </c:pt>
                <c:pt idx="90367">
                  <c:v>-189.72849999999997</c:v>
                </c:pt>
                <c:pt idx="90368">
                  <c:v>-189.72649999999999</c:v>
                </c:pt>
                <c:pt idx="90369">
                  <c:v>-189.72449999999998</c:v>
                </c:pt>
                <c:pt idx="90370">
                  <c:v>-189.72249999999997</c:v>
                </c:pt>
                <c:pt idx="90371">
                  <c:v>-189.72049999999999</c:v>
                </c:pt>
                <c:pt idx="90372">
                  <c:v>-189.71849999999998</c:v>
                </c:pt>
                <c:pt idx="90373">
                  <c:v>-189.71649999999997</c:v>
                </c:pt>
                <c:pt idx="90374">
                  <c:v>-189.71449999999999</c:v>
                </c:pt>
                <c:pt idx="90375">
                  <c:v>-189.71249999999998</c:v>
                </c:pt>
                <c:pt idx="90376">
                  <c:v>-189.71049999999997</c:v>
                </c:pt>
                <c:pt idx="90377">
                  <c:v>-189.70849999999999</c:v>
                </c:pt>
                <c:pt idx="90378">
                  <c:v>-189.70649999999998</c:v>
                </c:pt>
                <c:pt idx="90379">
                  <c:v>-189.70449999999997</c:v>
                </c:pt>
                <c:pt idx="90380">
                  <c:v>-189.70249999999999</c:v>
                </c:pt>
                <c:pt idx="90381">
                  <c:v>-189.70049999999998</c:v>
                </c:pt>
                <c:pt idx="90382">
                  <c:v>-189.69849999999997</c:v>
                </c:pt>
                <c:pt idx="90383">
                  <c:v>-189.69649999999999</c:v>
                </c:pt>
                <c:pt idx="90384">
                  <c:v>-189.69449999999998</c:v>
                </c:pt>
                <c:pt idx="90385">
                  <c:v>-189.69249999999997</c:v>
                </c:pt>
                <c:pt idx="90386">
                  <c:v>-189.69049999999999</c:v>
                </c:pt>
                <c:pt idx="90387">
                  <c:v>-189.68849999999998</c:v>
                </c:pt>
                <c:pt idx="90388">
                  <c:v>-189.68649999999997</c:v>
                </c:pt>
                <c:pt idx="90389">
                  <c:v>-189.68449999999999</c:v>
                </c:pt>
                <c:pt idx="90390">
                  <c:v>-189.68249999999998</c:v>
                </c:pt>
                <c:pt idx="90391">
                  <c:v>-189.68049999999997</c:v>
                </c:pt>
                <c:pt idx="90392">
                  <c:v>-189.67849999999999</c:v>
                </c:pt>
                <c:pt idx="90393">
                  <c:v>-189.67649999999998</c:v>
                </c:pt>
                <c:pt idx="90394">
                  <c:v>-189.67449999999997</c:v>
                </c:pt>
                <c:pt idx="90395">
                  <c:v>-189.67249999999999</c:v>
                </c:pt>
                <c:pt idx="90396">
                  <c:v>-189.67049999999998</c:v>
                </c:pt>
                <c:pt idx="90397">
                  <c:v>-189.66849999999997</c:v>
                </c:pt>
                <c:pt idx="90398">
                  <c:v>-189.66649999999998</c:v>
                </c:pt>
                <c:pt idx="90399">
                  <c:v>-189.66449999999998</c:v>
                </c:pt>
                <c:pt idx="90400">
                  <c:v>-189.66249999999997</c:v>
                </c:pt>
                <c:pt idx="90401">
                  <c:v>-189.66049999999998</c:v>
                </c:pt>
                <c:pt idx="90402">
                  <c:v>-189.65849999999998</c:v>
                </c:pt>
                <c:pt idx="90403">
                  <c:v>-189.65649999999997</c:v>
                </c:pt>
                <c:pt idx="90404">
                  <c:v>-189.65449999999998</c:v>
                </c:pt>
                <c:pt idx="90405">
                  <c:v>-189.65249999999997</c:v>
                </c:pt>
                <c:pt idx="90406">
                  <c:v>-189.65049999999997</c:v>
                </c:pt>
                <c:pt idx="90407">
                  <c:v>-189.64849999999998</c:v>
                </c:pt>
                <c:pt idx="90408">
                  <c:v>-189.64649999999997</c:v>
                </c:pt>
                <c:pt idx="90409">
                  <c:v>-189.64449999999997</c:v>
                </c:pt>
                <c:pt idx="90410">
                  <c:v>-189.64249999999998</c:v>
                </c:pt>
                <c:pt idx="90411">
                  <c:v>-189.64049999999997</c:v>
                </c:pt>
                <c:pt idx="90412">
                  <c:v>-189.63849999999996</c:v>
                </c:pt>
                <c:pt idx="90413">
                  <c:v>-189.63649999999998</c:v>
                </c:pt>
                <c:pt idx="90414">
                  <c:v>-189.63449999999997</c:v>
                </c:pt>
                <c:pt idx="90415">
                  <c:v>-189.63249999999996</c:v>
                </c:pt>
                <c:pt idx="90416">
                  <c:v>-189.63049999999998</c:v>
                </c:pt>
                <c:pt idx="90417">
                  <c:v>-189.62849999999997</c:v>
                </c:pt>
                <c:pt idx="90418">
                  <c:v>-189.62649999999996</c:v>
                </c:pt>
                <c:pt idx="90419">
                  <c:v>-189.62449999999998</c:v>
                </c:pt>
                <c:pt idx="90420">
                  <c:v>-189.62249999999997</c:v>
                </c:pt>
                <c:pt idx="90421">
                  <c:v>-189.62049999999996</c:v>
                </c:pt>
                <c:pt idx="90422">
                  <c:v>-189.61849999999998</c:v>
                </c:pt>
                <c:pt idx="90423">
                  <c:v>-189.61649999999997</c:v>
                </c:pt>
                <c:pt idx="90424">
                  <c:v>-189.61449999999996</c:v>
                </c:pt>
                <c:pt idx="90425">
                  <c:v>-189.61249999999998</c:v>
                </c:pt>
                <c:pt idx="90426">
                  <c:v>-189.61049999999997</c:v>
                </c:pt>
                <c:pt idx="90427">
                  <c:v>-189.60849999999996</c:v>
                </c:pt>
                <c:pt idx="90428">
                  <c:v>-189.60649999999998</c:v>
                </c:pt>
                <c:pt idx="90429">
                  <c:v>-189.60449999999997</c:v>
                </c:pt>
                <c:pt idx="90430">
                  <c:v>-189.60249999999996</c:v>
                </c:pt>
                <c:pt idx="90431">
                  <c:v>-189.60049999999998</c:v>
                </c:pt>
                <c:pt idx="90432">
                  <c:v>-189.59849999999997</c:v>
                </c:pt>
                <c:pt idx="90433">
                  <c:v>-189.59649999999996</c:v>
                </c:pt>
                <c:pt idx="90434">
                  <c:v>-189.59449999999998</c:v>
                </c:pt>
                <c:pt idx="90435">
                  <c:v>-189.59249999999997</c:v>
                </c:pt>
                <c:pt idx="90436">
                  <c:v>-189.59049999999996</c:v>
                </c:pt>
                <c:pt idx="90437">
                  <c:v>-189.58849999999998</c:v>
                </c:pt>
                <c:pt idx="90438">
                  <c:v>-189.58649999999997</c:v>
                </c:pt>
                <c:pt idx="90439">
                  <c:v>-189.58449999999999</c:v>
                </c:pt>
                <c:pt idx="90440">
                  <c:v>-189.58249999999998</c:v>
                </c:pt>
                <c:pt idx="90441">
                  <c:v>-189.58049999999997</c:v>
                </c:pt>
                <c:pt idx="90442">
                  <c:v>-189.57849999999999</c:v>
                </c:pt>
                <c:pt idx="90443">
                  <c:v>-189.57649999999998</c:v>
                </c:pt>
                <c:pt idx="90444">
                  <c:v>-189.57449999999997</c:v>
                </c:pt>
                <c:pt idx="90445">
                  <c:v>-189.57249999999999</c:v>
                </c:pt>
                <c:pt idx="90446">
                  <c:v>-189.57049999999998</c:v>
                </c:pt>
                <c:pt idx="90447">
                  <c:v>-189.56849999999997</c:v>
                </c:pt>
                <c:pt idx="90448">
                  <c:v>-189.56649999999999</c:v>
                </c:pt>
                <c:pt idx="90449">
                  <c:v>-189.56449999999998</c:v>
                </c:pt>
                <c:pt idx="90450">
                  <c:v>-189.56249999999997</c:v>
                </c:pt>
                <c:pt idx="90451">
                  <c:v>-189.56049999999999</c:v>
                </c:pt>
                <c:pt idx="90452">
                  <c:v>-189.55849999999998</c:v>
                </c:pt>
                <c:pt idx="90453">
                  <c:v>-189.55649999999997</c:v>
                </c:pt>
                <c:pt idx="90454">
                  <c:v>-189.55449999999999</c:v>
                </c:pt>
                <c:pt idx="90455">
                  <c:v>-189.55249999999998</c:v>
                </c:pt>
                <c:pt idx="90456">
                  <c:v>-189.55049999999997</c:v>
                </c:pt>
                <c:pt idx="90457">
                  <c:v>-189.54849999999999</c:v>
                </c:pt>
                <c:pt idx="90458">
                  <c:v>-189.54649999999998</c:v>
                </c:pt>
                <c:pt idx="90459">
                  <c:v>-189.54449999999997</c:v>
                </c:pt>
                <c:pt idx="90460">
                  <c:v>-189.54249999999999</c:v>
                </c:pt>
                <c:pt idx="90461">
                  <c:v>-189.54049999999998</c:v>
                </c:pt>
                <c:pt idx="90462">
                  <c:v>-189.53849999999997</c:v>
                </c:pt>
                <c:pt idx="90463">
                  <c:v>-189.53649999999999</c:v>
                </c:pt>
                <c:pt idx="90464">
                  <c:v>-189.53449999999998</c:v>
                </c:pt>
                <c:pt idx="90465">
                  <c:v>-189.53249999999997</c:v>
                </c:pt>
                <c:pt idx="90466">
                  <c:v>-189.53049999999999</c:v>
                </c:pt>
                <c:pt idx="90467">
                  <c:v>-189.52849999999998</c:v>
                </c:pt>
                <c:pt idx="90468">
                  <c:v>-189.52649999999997</c:v>
                </c:pt>
                <c:pt idx="90469">
                  <c:v>-189.52449999999999</c:v>
                </c:pt>
                <c:pt idx="90470">
                  <c:v>-189.52249999999998</c:v>
                </c:pt>
                <c:pt idx="90471">
                  <c:v>-189.52049999999997</c:v>
                </c:pt>
                <c:pt idx="90472">
                  <c:v>-189.51849999999999</c:v>
                </c:pt>
                <c:pt idx="90473">
                  <c:v>-189.51649999999998</c:v>
                </c:pt>
                <c:pt idx="90474">
                  <c:v>-189.51449999999997</c:v>
                </c:pt>
                <c:pt idx="90475">
                  <c:v>-189.51249999999999</c:v>
                </c:pt>
                <c:pt idx="90476">
                  <c:v>-189.51049999999998</c:v>
                </c:pt>
                <c:pt idx="90477">
                  <c:v>-189.50849999999997</c:v>
                </c:pt>
                <c:pt idx="90478">
                  <c:v>-189.50649999999999</c:v>
                </c:pt>
                <c:pt idx="90479">
                  <c:v>-189.50449999999998</c:v>
                </c:pt>
                <c:pt idx="90480">
                  <c:v>-189.50249999999997</c:v>
                </c:pt>
                <c:pt idx="90481">
                  <c:v>-189.50049999999999</c:v>
                </c:pt>
                <c:pt idx="90482">
                  <c:v>-189.49849999999998</c:v>
                </c:pt>
                <c:pt idx="90483">
                  <c:v>-189.49649999999997</c:v>
                </c:pt>
                <c:pt idx="90484">
                  <c:v>-189.49449999999999</c:v>
                </c:pt>
                <c:pt idx="90485">
                  <c:v>-189.49249999999998</c:v>
                </c:pt>
                <c:pt idx="90486">
                  <c:v>-189.49049999999997</c:v>
                </c:pt>
                <c:pt idx="90487">
                  <c:v>-189.48849999999999</c:v>
                </c:pt>
                <c:pt idx="90488">
                  <c:v>-189.48649999999998</c:v>
                </c:pt>
                <c:pt idx="90489">
                  <c:v>-189.48449999999997</c:v>
                </c:pt>
                <c:pt idx="90490">
                  <c:v>-189.48249999999999</c:v>
                </c:pt>
                <c:pt idx="90491">
                  <c:v>-189.48049999999998</c:v>
                </c:pt>
                <c:pt idx="90492">
                  <c:v>-189.47849999999997</c:v>
                </c:pt>
                <c:pt idx="90493">
                  <c:v>-189.47649999999999</c:v>
                </c:pt>
                <c:pt idx="90494">
                  <c:v>-189.47449999999998</c:v>
                </c:pt>
                <c:pt idx="90495">
                  <c:v>-189.47249999999997</c:v>
                </c:pt>
                <c:pt idx="90496">
                  <c:v>-189.47049999999999</c:v>
                </c:pt>
                <c:pt idx="90497">
                  <c:v>-189.46849999999998</c:v>
                </c:pt>
                <c:pt idx="90498">
                  <c:v>-189.46649999999997</c:v>
                </c:pt>
                <c:pt idx="90499">
                  <c:v>-189.46449999999999</c:v>
                </c:pt>
                <c:pt idx="90500">
                  <c:v>-189.46249999999998</c:v>
                </c:pt>
                <c:pt idx="90501">
                  <c:v>-189.46049999999997</c:v>
                </c:pt>
                <c:pt idx="90502">
                  <c:v>-189.45849999999999</c:v>
                </c:pt>
                <c:pt idx="90503">
                  <c:v>-189.45649999999998</c:v>
                </c:pt>
                <c:pt idx="90504">
                  <c:v>-189.45449999999997</c:v>
                </c:pt>
                <c:pt idx="90505">
                  <c:v>-189.45249999999999</c:v>
                </c:pt>
                <c:pt idx="90506">
                  <c:v>-189.45049999999998</c:v>
                </c:pt>
                <c:pt idx="90507">
                  <c:v>-189.44849999999997</c:v>
                </c:pt>
                <c:pt idx="90508">
                  <c:v>-189.44649999999999</c:v>
                </c:pt>
                <c:pt idx="90509">
                  <c:v>-189.44449999999998</c:v>
                </c:pt>
                <c:pt idx="90510">
                  <c:v>-189.44249999999997</c:v>
                </c:pt>
                <c:pt idx="90511">
                  <c:v>-189.44049999999999</c:v>
                </c:pt>
                <c:pt idx="90512">
                  <c:v>-189.43849999999998</c:v>
                </c:pt>
                <c:pt idx="90513">
                  <c:v>-189.43649999999997</c:v>
                </c:pt>
                <c:pt idx="90514">
                  <c:v>-189.43449999999999</c:v>
                </c:pt>
                <c:pt idx="90515">
                  <c:v>-189.43249999999998</c:v>
                </c:pt>
                <c:pt idx="90516">
                  <c:v>-189.43049999999997</c:v>
                </c:pt>
                <c:pt idx="90517">
                  <c:v>-189.42849999999999</c:v>
                </c:pt>
                <c:pt idx="90518">
                  <c:v>-189.42649999999998</c:v>
                </c:pt>
                <c:pt idx="90519">
                  <c:v>-189.42449999999997</c:v>
                </c:pt>
                <c:pt idx="90520">
                  <c:v>-189.42249999999999</c:v>
                </c:pt>
                <c:pt idx="90521">
                  <c:v>-189.42049999999998</c:v>
                </c:pt>
                <c:pt idx="90522">
                  <c:v>-189.41849999999997</c:v>
                </c:pt>
                <c:pt idx="90523">
                  <c:v>-189.41649999999998</c:v>
                </c:pt>
                <c:pt idx="90524">
                  <c:v>-189.41449999999998</c:v>
                </c:pt>
                <c:pt idx="90525">
                  <c:v>-189.41249999999997</c:v>
                </c:pt>
                <c:pt idx="90526">
                  <c:v>-189.41049999999998</c:v>
                </c:pt>
                <c:pt idx="90527">
                  <c:v>-189.40849999999998</c:v>
                </c:pt>
                <c:pt idx="90528">
                  <c:v>-189.40649999999997</c:v>
                </c:pt>
                <c:pt idx="90529">
                  <c:v>-189.40449999999998</c:v>
                </c:pt>
                <c:pt idx="90530">
                  <c:v>-189.40249999999997</c:v>
                </c:pt>
                <c:pt idx="90531">
                  <c:v>-189.40049999999997</c:v>
                </c:pt>
                <c:pt idx="90532">
                  <c:v>-189.39849999999998</c:v>
                </c:pt>
                <c:pt idx="90533">
                  <c:v>-189.39649999999997</c:v>
                </c:pt>
                <c:pt idx="90534">
                  <c:v>-189.39449999999997</c:v>
                </c:pt>
                <c:pt idx="90535">
                  <c:v>-189.39249999999998</c:v>
                </c:pt>
                <c:pt idx="90536">
                  <c:v>-189.39049999999997</c:v>
                </c:pt>
                <c:pt idx="90537">
                  <c:v>-189.38849999999996</c:v>
                </c:pt>
                <c:pt idx="90538">
                  <c:v>-189.38649999999998</c:v>
                </c:pt>
                <c:pt idx="90539">
                  <c:v>-189.38449999999997</c:v>
                </c:pt>
                <c:pt idx="90540">
                  <c:v>-189.38249999999996</c:v>
                </c:pt>
                <c:pt idx="90541">
                  <c:v>-189.38049999999998</c:v>
                </c:pt>
                <c:pt idx="90542">
                  <c:v>-189.37849999999997</c:v>
                </c:pt>
                <c:pt idx="90543">
                  <c:v>-189.37649999999996</c:v>
                </c:pt>
                <c:pt idx="90544">
                  <c:v>-189.37449999999998</c:v>
                </c:pt>
                <c:pt idx="90545">
                  <c:v>-189.37249999999997</c:v>
                </c:pt>
                <c:pt idx="90546">
                  <c:v>-189.37049999999996</c:v>
                </c:pt>
                <c:pt idx="90547">
                  <c:v>-189.36849999999998</c:v>
                </c:pt>
                <c:pt idx="90548">
                  <c:v>-189.36649999999997</c:v>
                </c:pt>
                <c:pt idx="90549">
                  <c:v>-189.36449999999996</c:v>
                </c:pt>
                <c:pt idx="90550">
                  <c:v>-189.36249999999998</c:v>
                </c:pt>
                <c:pt idx="90551">
                  <c:v>-189.36049999999997</c:v>
                </c:pt>
                <c:pt idx="90552">
                  <c:v>-189.35849999999996</c:v>
                </c:pt>
                <c:pt idx="90553">
                  <c:v>-189.35649999999998</c:v>
                </c:pt>
                <c:pt idx="90554">
                  <c:v>-189.35449999999997</c:v>
                </c:pt>
                <c:pt idx="90555">
                  <c:v>-189.35249999999996</c:v>
                </c:pt>
                <c:pt idx="90556">
                  <c:v>-189.35049999999998</c:v>
                </c:pt>
                <c:pt idx="90557">
                  <c:v>-189.34849999999997</c:v>
                </c:pt>
                <c:pt idx="90558">
                  <c:v>-189.34649999999996</c:v>
                </c:pt>
                <c:pt idx="90559">
                  <c:v>-189.34449999999998</c:v>
                </c:pt>
                <c:pt idx="90560">
                  <c:v>-189.34249999999997</c:v>
                </c:pt>
                <c:pt idx="90561">
                  <c:v>-189.34049999999996</c:v>
                </c:pt>
                <c:pt idx="90562">
                  <c:v>-189.33849999999998</c:v>
                </c:pt>
                <c:pt idx="90563">
                  <c:v>-189.33649999999997</c:v>
                </c:pt>
                <c:pt idx="90564">
                  <c:v>-189.33449999999999</c:v>
                </c:pt>
                <c:pt idx="90565">
                  <c:v>-189.33249999999998</c:v>
                </c:pt>
                <c:pt idx="90566">
                  <c:v>-189.33049999999997</c:v>
                </c:pt>
                <c:pt idx="90567">
                  <c:v>-189.32849999999999</c:v>
                </c:pt>
                <c:pt idx="90568">
                  <c:v>-189.32649999999998</c:v>
                </c:pt>
                <c:pt idx="90569">
                  <c:v>-189.32449999999997</c:v>
                </c:pt>
                <c:pt idx="90570">
                  <c:v>-189.32249999999999</c:v>
                </c:pt>
                <c:pt idx="90571">
                  <c:v>-189.32049999999998</c:v>
                </c:pt>
                <c:pt idx="90572">
                  <c:v>-189.31849999999997</c:v>
                </c:pt>
                <c:pt idx="90573">
                  <c:v>-189.31649999999999</c:v>
                </c:pt>
                <c:pt idx="90574">
                  <c:v>-189.31449999999998</c:v>
                </c:pt>
                <c:pt idx="90575">
                  <c:v>-189.31249999999997</c:v>
                </c:pt>
                <c:pt idx="90576">
                  <c:v>-189.31049999999999</c:v>
                </c:pt>
                <c:pt idx="90577">
                  <c:v>-189.30849999999998</c:v>
                </c:pt>
                <c:pt idx="90578">
                  <c:v>-189.30649999999997</c:v>
                </c:pt>
                <c:pt idx="90579">
                  <c:v>-189.30449999999999</c:v>
                </c:pt>
                <c:pt idx="90580">
                  <c:v>-189.30249999999998</c:v>
                </c:pt>
                <c:pt idx="90581">
                  <c:v>-189.30049999999997</c:v>
                </c:pt>
                <c:pt idx="90582">
                  <c:v>-189.29849999999999</c:v>
                </c:pt>
                <c:pt idx="90583">
                  <c:v>-189.29649999999998</c:v>
                </c:pt>
                <c:pt idx="90584">
                  <c:v>-189.29449999999997</c:v>
                </c:pt>
                <c:pt idx="90585">
                  <c:v>-189.29249999999999</c:v>
                </c:pt>
                <c:pt idx="90586">
                  <c:v>-189.29049999999998</c:v>
                </c:pt>
                <c:pt idx="90587">
                  <c:v>-189.28849999999997</c:v>
                </c:pt>
                <c:pt idx="90588">
                  <c:v>-189.28649999999999</c:v>
                </c:pt>
                <c:pt idx="90589">
                  <c:v>-189.28449999999998</c:v>
                </c:pt>
                <c:pt idx="90590">
                  <c:v>-189.28249999999997</c:v>
                </c:pt>
                <c:pt idx="90591">
                  <c:v>-189.28049999999999</c:v>
                </c:pt>
                <c:pt idx="90592">
                  <c:v>-189.27849999999998</c:v>
                </c:pt>
                <c:pt idx="90593">
                  <c:v>-189.27649999999997</c:v>
                </c:pt>
                <c:pt idx="90594">
                  <c:v>-189.27449999999999</c:v>
                </c:pt>
                <c:pt idx="90595">
                  <c:v>-189.27249999999998</c:v>
                </c:pt>
                <c:pt idx="90596">
                  <c:v>-189.27049999999997</c:v>
                </c:pt>
                <c:pt idx="90597">
                  <c:v>-189.26849999999999</c:v>
                </c:pt>
                <c:pt idx="90598">
                  <c:v>-189.26649999999998</c:v>
                </c:pt>
                <c:pt idx="90599">
                  <c:v>-189.26449999999997</c:v>
                </c:pt>
                <c:pt idx="90600">
                  <c:v>-189.26249999999999</c:v>
                </c:pt>
                <c:pt idx="90601">
                  <c:v>-189.26049999999998</c:v>
                </c:pt>
                <c:pt idx="90602">
                  <c:v>-189.25849999999997</c:v>
                </c:pt>
                <c:pt idx="90603">
                  <c:v>-189.25649999999999</c:v>
                </c:pt>
                <c:pt idx="90604">
                  <c:v>-189.25449999999998</c:v>
                </c:pt>
                <c:pt idx="90605">
                  <c:v>-189.25249999999997</c:v>
                </c:pt>
                <c:pt idx="90606">
                  <c:v>-189.25049999999999</c:v>
                </c:pt>
                <c:pt idx="90607">
                  <c:v>-189.24849999999998</c:v>
                </c:pt>
                <c:pt idx="90608">
                  <c:v>-189.24649999999997</c:v>
                </c:pt>
                <c:pt idx="90609">
                  <c:v>-189.24449999999999</c:v>
                </c:pt>
                <c:pt idx="90610">
                  <c:v>-189.24249999999998</c:v>
                </c:pt>
                <c:pt idx="90611">
                  <c:v>-189.24049999999997</c:v>
                </c:pt>
                <c:pt idx="90612">
                  <c:v>-189.23849999999999</c:v>
                </c:pt>
                <c:pt idx="90613">
                  <c:v>-189.23649999999998</c:v>
                </c:pt>
                <c:pt idx="90614">
                  <c:v>-189.23449999999997</c:v>
                </c:pt>
                <c:pt idx="90615">
                  <c:v>-189.23249999999999</c:v>
                </c:pt>
                <c:pt idx="90616">
                  <c:v>-189.23049999999998</c:v>
                </c:pt>
                <c:pt idx="90617">
                  <c:v>-189.22849999999997</c:v>
                </c:pt>
                <c:pt idx="90618">
                  <c:v>-189.22649999999999</c:v>
                </c:pt>
                <c:pt idx="90619">
                  <c:v>-189.22449999999998</c:v>
                </c:pt>
                <c:pt idx="90620">
                  <c:v>-189.22249999999997</c:v>
                </c:pt>
                <c:pt idx="90621">
                  <c:v>-189.22049999999999</c:v>
                </c:pt>
                <c:pt idx="90622">
                  <c:v>-189.21849999999998</c:v>
                </c:pt>
                <c:pt idx="90623">
                  <c:v>-189.21649999999997</c:v>
                </c:pt>
                <c:pt idx="90624">
                  <c:v>-189.21449999999999</c:v>
                </c:pt>
                <c:pt idx="90625">
                  <c:v>-189.21249999999998</c:v>
                </c:pt>
                <c:pt idx="90626">
                  <c:v>-189.21049999999997</c:v>
                </c:pt>
                <c:pt idx="90627">
                  <c:v>-189.20849999999999</c:v>
                </c:pt>
                <c:pt idx="90628">
                  <c:v>-189.20649999999998</c:v>
                </c:pt>
                <c:pt idx="90629">
                  <c:v>-189.20449999999997</c:v>
                </c:pt>
                <c:pt idx="90630">
                  <c:v>-189.20249999999999</c:v>
                </c:pt>
                <c:pt idx="90631">
                  <c:v>-189.20049999999998</c:v>
                </c:pt>
                <c:pt idx="90632">
                  <c:v>-189.19849999999997</c:v>
                </c:pt>
                <c:pt idx="90633">
                  <c:v>-189.19649999999999</c:v>
                </c:pt>
                <c:pt idx="90634">
                  <c:v>-189.19449999999998</c:v>
                </c:pt>
                <c:pt idx="90635">
                  <c:v>-189.19249999999997</c:v>
                </c:pt>
                <c:pt idx="90636">
                  <c:v>-189.19049999999999</c:v>
                </c:pt>
                <c:pt idx="90637">
                  <c:v>-189.18849999999998</c:v>
                </c:pt>
                <c:pt idx="90638">
                  <c:v>-189.18649999999997</c:v>
                </c:pt>
                <c:pt idx="90639">
                  <c:v>-189.18449999999999</c:v>
                </c:pt>
                <c:pt idx="90640">
                  <c:v>-189.18249999999998</c:v>
                </c:pt>
                <c:pt idx="90641">
                  <c:v>-189.18049999999997</c:v>
                </c:pt>
                <c:pt idx="90642">
                  <c:v>-189.17849999999999</c:v>
                </c:pt>
                <c:pt idx="90643">
                  <c:v>-189.17649999999998</c:v>
                </c:pt>
                <c:pt idx="90644">
                  <c:v>-189.17449999999997</c:v>
                </c:pt>
                <c:pt idx="90645">
                  <c:v>-189.17249999999999</c:v>
                </c:pt>
                <c:pt idx="90646">
                  <c:v>-189.17049999999998</c:v>
                </c:pt>
                <c:pt idx="90647">
                  <c:v>-189.16849999999997</c:v>
                </c:pt>
                <c:pt idx="90648">
                  <c:v>-189.16649999999998</c:v>
                </c:pt>
                <c:pt idx="90649">
                  <c:v>-189.16449999999998</c:v>
                </c:pt>
                <c:pt idx="90650">
                  <c:v>-189.16249999999997</c:v>
                </c:pt>
                <c:pt idx="90651">
                  <c:v>-189.16049999999998</c:v>
                </c:pt>
                <c:pt idx="90652">
                  <c:v>-189.15849999999998</c:v>
                </c:pt>
                <c:pt idx="90653">
                  <c:v>-189.15649999999997</c:v>
                </c:pt>
                <c:pt idx="90654">
                  <c:v>-189.15449999999998</c:v>
                </c:pt>
                <c:pt idx="90655">
                  <c:v>-189.15249999999997</c:v>
                </c:pt>
                <c:pt idx="90656">
                  <c:v>-189.15049999999997</c:v>
                </c:pt>
                <c:pt idx="90657">
                  <c:v>-189.14849999999998</c:v>
                </c:pt>
                <c:pt idx="90658">
                  <c:v>-189.14649999999997</c:v>
                </c:pt>
                <c:pt idx="90659">
                  <c:v>-189.14449999999997</c:v>
                </c:pt>
                <c:pt idx="90660">
                  <c:v>-189.14249999999998</c:v>
                </c:pt>
                <c:pt idx="90661">
                  <c:v>-189.14049999999997</c:v>
                </c:pt>
                <c:pt idx="90662">
                  <c:v>-189.13849999999996</c:v>
                </c:pt>
                <c:pt idx="90663">
                  <c:v>-189.13649999999998</c:v>
                </c:pt>
                <c:pt idx="90664">
                  <c:v>-189.13449999999997</c:v>
                </c:pt>
                <c:pt idx="90665">
                  <c:v>-189.13249999999996</c:v>
                </c:pt>
                <c:pt idx="90666">
                  <c:v>-189.13049999999998</c:v>
                </c:pt>
                <c:pt idx="90667">
                  <c:v>-189.12849999999997</c:v>
                </c:pt>
                <c:pt idx="90668">
                  <c:v>-189.12649999999996</c:v>
                </c:pt>
                <c:pt idx="90669">
                  <c:v>-189.12449999999998</c:v>
                </c:pt>
                <c:pt idx="90670">
                  <c:v>-189.12249999999997</c:v>
                </c:pt>
                <c:pt idx="90671">
                  <c:v>-189.12049999999996</c:v>
                </c:pt>
                <c:pt idx="90672">
                  <c:v>-189.11849999999998</c:v>
                </c:pt>
                <c:pt idx="90673">
                  <c:v>-189.11649999999997</c:v>
                </c:pt>
                <c:pt idx="90674">
                  <c:v>-189.11449999999996</c:v>
                </c:pt>
                <c:pt idx="90675">
                  <c:v>-189.11249999999998</c:v>
                </c:pt>
                <c:pt idx="90676">
                  <c:v>-189.11049999999997</c:v>
                </c:pt>
                <c:pt idx="90677">
                  <c:v>-189.10849999999996</c:v>
                </c:pt>
                <c:pt idx="90678">
                  <c:v>-189.10649999999998</c:v>
                </c:pt>
                <c:pt idx="90679">
                  <c:v>-189.10449999999997</c:v>
                </c:pt>
                <c:pt idx="90680">
                  <c:v>-189.10249999999996</c:v>
                </c:pt>
                <c:pt idx="90681">
                  <c:v>-189.10049999999998</c:v>
                </c:pt>
                <c:pt idx="90682">
                  <c:v>-189.09849999999997</c:v>
                </c:pt>
                <c:pt idx="90683">
                  <c:v>-189.09649999999996</c:v>
                </c:pt>
                <c:pt idx="90684">
                  <c:v>-189.09449999999998</c:v>
                </c:pt>
                <c:pt idx="90685">
                  <c:v>-189.09249999999997</c:v>
                </c:pt>
                <c:pt idx="90686">
                  <c:v>-189.09049999999996</c:v>
                </c:pt>
                <c:pt idx="90687">
                  <c:v>-189.08849999999998</c:v>
                </c:pt>
                <c:pt idx="90688">
                  <c:v>-189.08649999999997</c:v>
                </c:pt>
                <c:pt idx="90689">
                  <c:v>-189.08449999999999</c:v>
                </c:pt>
                <c:pt idx="90690">
                  <c:v>-189.08249999999998</c:v>
                </c:pt>
                <c:pt idx="90691">
                  <c:v>-189.08049999999997</c:v>
                </c:pt>
                <c:pt idx="90692">
                  <c:v>-189.07849999999999</c:v>
                </c:pt>
                <c:pt idx="90693">
                  <c:v>-189.07649999999998</c:v>
                </c:pt>
                <c:pt idx="90694">
                  <c:v>-189.07449999999997</c:v>
                </c:pt>
                <c:pt idx="90695">
                  <c:v>-189.07249999999999</c:v>
                </c:pt>
                <c:pt idx="90696">
                  <c:v>-189.07049999999998</c:v>
                </c:pt>
                <c:pt idx="90697">
                  <c:v>-189.06849999999997</c:v>
                </c:pt>
                <c:pt idx="90698">
                  <c:v>-189.06649999999999</c:v>
                </c:pt>
                <c:pt idx="90699">
                  <c:v>-189.06449999999998</c:v>
                </c:pt>
                <c:pt idx="90700">
                  <c:v>-189.06249999999997</c:v>
                </c:pt>
                <c:pt idx="90701">
                  <c:v>-189.06049999999999</c:v>
                </c:pt>
                <c:pt idx="90702">
                  <c:v>-189.05849999999998</c:v>
                </c:pt>
                <c:pt idx="90703">
                  <c:v>-189.05649999999997</c:v>
                </c:pt>
                <c:pt idx="90704">
                  <c:v>-189.05449999999999</c:v>
                </c:pt>
                <c:pt idx="90705">
                  <c:v>-189.05249999999998</c:v>
                </c:pt>
                <c:pt idx="90706">
                  <c:v>-189.05049999999997</c:v>
                </c:pt>
                <c:pt idx="90707">
                  <c:v>-189.04849999999999</c:v>
                </c:pt>
                <c:pt idx="90708">
                  <c:v>-189.04649999999998</c:v>
                </c:pt>
                <c:pt idx="90709">
                  <c:v>-189.04449999999997</c:v>
                </c:pt>
                <c:pt idx="90710">
                  <c:v>-189.04249999999999</c:v>
                </c:pt>
                <c:pt idx="90711">
                  <c:v>-189.04049999999998</c:v>
                </c:pt>
                <c:pt idx="90712">
                  <c:v>-189.03849999999997</c:v>
                </c:pt>
                <c:pt idx="90713">
                  <c:v>-189.03649999999999</c:v>
                </c:pt>
                <c:pt idx="90714">
                  <c:v>-189.03449999999998</c:v>
                </c:pt>
                <c:pt idx="90715">
                  <c:v>-189.03249999999997</c:v>
                </c:pt>
                <c:pt idx="90716">
                  <c:v>-189.03049999999999</c:v>
                </c:pt>
                <c:pt idx="90717">
                  <c:v>-189.02849999999998</c:v>
                </c:pt>
                <c:pt idx="90718">
                  <c:v>-189.02649999999997</c:v>
                </c:pt>
                <c:pt idx="90719">
                  <c:v>-189.02449999999999</c:v>
                </c:pt>
                <c:pt idx="90720">
                  <c:v>-189.02249999999998</c:v>
                </c:pt>
                <c:pt idx="90721">
                  <c:v>-189.02049999999997</c:v>
                </c:pt>
                <c:pt idx="90722">
                  <c:v>-189.01849999999999</c:v>
                </c:pt>
                <c:pt idx="90723">
                  <c:v>-189.01649999999998</c:v>
                </c:pt>
                <c:pt idx="90724">
                  <c:v>-189.01449999999997</c:v>
                </c:pt>
                <c:pt idx="90725">
                  <c:v>-189.01249999999999</c:v>
                </c:pt>
                <c:pt idx="90726">
                  <c:v>-189.01049999999998</c:v>
                </c:pt>
                <c:pt idx="90727">
                  <c:v>-189.00849999999997</c:v>
                </c:pt>
                <c:pt idx="90728">
                  <c:v>-189.00649999999999</c:v>
                </c:pt>
                <c:pt idx="90729">
                  <c:v>-189.00449999999998</c:v>
                </c:pt>
                <c:pt idx="90730">
                  <c:v>-189.00249999999997</c:v>
                </c:pt>
                <c:pt idx="90731">
                  <c:v>-189.00049999999999</c:v>
                </c:pt>
                <c:pt idx="90732">
                  <c:v>-188.99849999999998</c:v>
                </c:pt>
                <c:pt idx="90733">
                  <c:v>-188.99649999999997</c:v>
                </c:pt>
                <c:pt idx="90734">
                  <c:v>-188.99449999999999</c:v>
                </c:pt>
                <c:pt idx="90735">
                  <c:v>-188.99249999999998</c:v>
                </c:pt>
                <c:pt idx="90736">
                  <c:v>-188.99049999999997</c:v>
                </c:pt>
                <c:pt idx="90737">
                  <c:v>-188.98849999999999</c:v>
                </c:pt>
                <c:pt idx="90738">
                  <c:v>-188.98649999999998</c:v>
                </c:pt>
                <c:pt idx="90739">
                  <c:v>-188.98449999999997</c:v>
                </c:pt>
                <c:pt idx="90740">
                  <c:v>-188.98249999999999</c:v>
                </c:pt>
                <c:pt idx="90741">
                  <c:v>-188.98049999999998</c:v>
                </c:pt>
                <c:pt idx="90742">
                  <c:v>-188.97849999999997</c:v>
                </c:pt>
                <c:pt idx="90743">
                  <c:v>-188.97649999999999</c:v>
                </c:pt>
                <c:pt idx="90744">
                  <c:v>-188.97449999999998</c:v>
                </c:pt>
                <c:pt idx="90745">
                  <c:v>-188.97249999999997</c:v>
                </c:pt>
                <c:pt idx="90746">
                  <c:v>-188.97049999999999</c:v>
                </c:pt>
                <c:pt idx="90747">
                  <c:v>-188.96849999999998</c:v>
                </c:pt>
                <c:pt idx="90748">
                  <c:v>-188.96649999999997</c:v>
                </c:pt>
                <c:pt idx="90749">
                  <c:v>-188.96449999999999</c:v>
                </c:pt>
                <c:pt idx="90750">
                  <c:v>-188.96249999999998</c:v>
                </c:pt>
                <c:pt idx="90751">
                  <c:v>-188.96049999999997</c:v>
                </c:pt>
                <c:pt idx="90752">
                  <c:v>-188.95849999999999</c:v>
                </c:pt>
                <c:pt idx="90753">
                  <c:v>-188.95649999999998</c:v>
                </c:pt>
                <c:pt idx="90754">
                  <c:v>-188.95449999999997</c:v>
                </c:pt>
                <c:pt idx="90755">
                  <c:v>-188.95249999999999</c:v>
                </c:pt>
                <c:pt idx="90756">
                  <c:v>-188.95049999999998</c:v>
                </c:pt>
                <c:pt idx="90757">
                  <c:v>-188.94849999999997</c:v>
                </c:pt>
                <c:pt idx="90758">
                  <c:v>-188.94649999999999</c:v>
                </c:pt>
                <c:pt idx="90759">
                  <c:v>-188.94449999999998</c:v>
                </c:pt>
                <c:pt idx="90760">
                  <c:v>-188.94249999999997</c:v>
                </c:pt>
                <c:pt idx="90761">
                  <c:v>-188.94049999999999</c:v>
                </c:pt>
                <c:pt idx="90762">
                  <c:v>-188.93849999999998</c:v>
                </c:pt>
                <c:pt idx="90763">
                  <c:v>-188.93649999999997</c:v>
                </c:pt>
                <c:pt idx="90764">
                  <c:v>-188.93449999999999</c:v>
                </c:pt>
                <c:pt idx="90765">
                  <c:v>-188.93249999999998</c:v>
                </c:pt>
                <c:pt idx="90766">
                  <c:v>-188.93049999999997</c:v>
                </c:pt>
                <c:pt idx="90767">
                  <c:v>-188.92849999999999</c:v>
                </c:pt>
                <c:pt idx="90768">
                  <c:v>-188.92649999999998</c:v>
                </c:pt>
                <c:pt idx="90769">
                  <c:v>-188.92449999999997</c:v>
                </c:pt>
                <c:pt idx="90770">
                  <c:v>-188.92249999999999</c:v>
                </c:pt>
                <c:pt idx="90771">
                  <c:v>-188.92049999999998</c:v>
                </c:pt>
                <c:pt idx="90772">
                  <c:v>-188.91849999999997</c:v>
                </c:pt>
                <c:pt idx="90773">
                  <c:v>-188.91649999999998</c:v>
                </c:pt>
                <c:pt idx="90774">
                  <c:v>-188.91449999999998</c:v>
                </c:pt>
                <c:pt idx="90775">
                  <c:v>-188.91249999999997</c:v>
                </c:pt>
                <c:pt idx="90776">
                  <c:v>-188.91049999999998</c:v>
                </c:pt>
                <c:pt idx="90777">
                  <c:v>-188.90849999999998</c:v>
                </c:pt>
                <c:pt idx="90778">
                  <c:v>-188.90649999999997</c:v>
                </c:pt>
                <c:pt idx="90779">
                  <c:v>-188.90449999999998</c:v>
                </c:pt>
                <c:pt idx="90780">
                  <c:v>-188.90249999999997</c:v>
                </c:pt>
                <c:pt idx="90781">
                  <c:v>-188.90049999999997</c:v>
                </c:pt>
                <c:pt idx="90782">
                  <c:v>-188.89849999999998</c:v>
                </c:pt>
                <c:pt idx="90783">
                  <c:v>-188.89649999999997</c:v>
                </c:pt>
                <c:pt idx="90784">
                  <c:v>-188.89449999999997</c:v>
                </c:pt>
                <c:pt idx="90785">
                  <c:v>-188.89249999999998</c:v>
                </c:pt>
                <c:pt idx="90786">
                  <c:v>-188.89049999999997</c:v>
                </c:pt>
                <c:pt idx="90787">
                  <c:v>-188.88849999999996</c:v>
                </c:pt>
                <c:pt idx="90788">
                  <c:v>-188.88649999999998</c:v>
                </c:pt>
                <c:pt idx="90789">
                  <c:v>-188.88449999999997</c:v>
                </c:pt>
                <c:pt idx="90790">
                  <c:v>-188.88249999999996</c:v>
                </c:pt>
                <c:pt idx="90791">
                  <c:v>-188.88049999999998</c:v>
                </c:pt>
                <c:pt idx="90792">
                  <c:v>-188.87849999999997</c:v>
                </c:pt>
                <c:pt idx="90793">
                  <c:v>-188.87649999999996</c:v>
                </c:pt>
                <c:pt idx="90794">
                  <c:v>-188.87449999999998</c:v>
                </c:pt>
                <c:pt idx="90795">
                  <c:v>-188.87249999999997</c:v>
                </c:pt>
                <c:pt idx="90796">
                  <c:v>-188.87049999999996</c:v>
                </c:pt>
                <c:pt idx="90797">
                  <c:v>-188.86849999999998</c:v>
                </c:pt>
                <c:pt idx="90798">
                  <c:v>-188.86649999999997</c:v>
                </c:pt>
                <c:pt idx="90799">
                  <c:v>-188.86449999999996</c:v>
                </c:pt>
                <c:pt idx="90800">
                  <c:v>-188.86249999999998</c:v>
                </c:pt>
                <c:pt idx="90801">
                  <c:v>-188.86049999999997</c:v>
                </c:pt>
                <c:pt idx="90802">
                  <c:v>-188.85849999999996</c:v>
                </c:pt>
                <c:pt idx="90803">
                  <c:v>-188.85649999999998</c:v>
                </c:pt>
                <c:pt idx="90804">
                  <c:v>-188.85449999999997</c:v>
                </c:pt>
                <c:pt idx="90805">
                  <c:v>-188.85249999999996</c:v>
                </c:pt>
                <c:pt idx="90806">
                  <c:v>-188.85049999999998</c:v>
                </c:pt>
                <c:pt idx="90807">
                  <c:v>-188.84849999999997</c:v>
                </c:pt>
                <c:pt idx="90808">
                  <c:v>-188.84649999999996</c:v>
                </c:pt>
                <c:pt idx="90809">
                  <c:v>-188.84449999999998</c:v>
                </c:pt>
                <c:pt idx="90810">
                  <c:v>-188.84249999999997</c:v>
                </c:pt>
                <c:pt idx="90811">
                  <c:v>-188.84049999999996</c:v>
                </c:pt>
                <c:pt idx="90812">
                  <c:v>-188.83849999999998</c:v>
                </c:pt>
                <c:pt idx="90813">
                  <c:v>-188.83649999999997</c:v>
                </c:pt>
                <c:pt idx="90814">
                  <c:v>-188.83449999999999</c:v>
                </c:pt>
                <c:pt idx="90815">
                  <c:v>-188.83249999999998</c:v>
                </c:pt>
                <c:pt idx="90816">
                  <c:v>-188.83049999999997</c:v>
                </c:pt>
                <c:pt idx="90817">
                  <c:v>-188.82849999999999</c:v>
                </c:pt>
                <c:pt idx="90818">
                  <c:v>-188.82649999999998</c:v>
                </c:pt>
                <c:pt idx="90819">
                  <c:v>-188.82449999999997</c:v>
                </c:pt>
                <c:pt idx="90820">
                  <c:v>-188.82249999999999</c:v>
                </c:pt>
                <c:pt idx="90821">
                  <c:v>-188.82049999999998</c:v>
                </c:pt>
                <c:pt idx="90822">
                  <c:v>-188.81849999999997</c:v>
                </c:pt>
                <c:pt idx="90823">
                  <c:v>-188.81649999999999</c:v>
                </c:pt>
                <c:pt idx="90824">
                  <c:v>-188.81449999999998</c:v>
                </c:pt>
                <c:pt idx="90825">
                  <c:v>-188.81249999999997</c:v>
                </c:pt>
                <c:pt idx="90826">
                  <c:v>-188.81049999999999</c:v>
                </c:pt>
                <c:pt idx="90827">
                  <c:v>-188.80849999999998</c:v>
                </c:pt>
                <c:pt idx="90828">
                  <c:v>-188.80649999999997</c:v>
                </c:pt>
                <c:pt idx="90829">
                  <c:v>-188.80449999999999</c:v>
                </c:pt>
                <c:pt idx="90830">
                  <c:v>-188.80249999999998</c:v>
                </c:pt>
                <c:pt idx="90831">
                  <c:v>-188.80049999999997</c:v>
                </c:pt>
                <c:pt idx="90832">
                  <c:v>-188.79849999999999</c:v>
                </c:pt>
                <c:pt idx="90833">
                  <c:v>-188.79649999999998</c:v>
                </c:pt>
                <c:pt idx="90834">
                  <c:v>-188.79449999999997</c:v>
                </c:pt>
                <c:pt idx="90835">
                  <c:v>-188.79249999999999</c:v>
                </c:pt>
                <c:pt idx="90836">
                  <c:v>-188.79049999999998</c:v>
                </c:pt>
                <c:pt idx="90837">
                  <c:v>-188.78849999999997</c:v>
                </c:pt>
                <c:pt idx="90838">
                  <c:v>-188.78649999999999</c:v>
                </c:pt>
                <c:pt idx="90839">
                  <c:v>-188.78449999999998</c:v>
                </c:pt>
                <c:pt idx="90840">
                  <c:v>-188.78249999999997</c:v>
                </c:pt>
                <c:pt idx="90841">
                  <c:v>-188.78049999999999</c:v>
                </c:pt>
                <c:pt idx="90842">
                  <c:v>-188.77849999999998</c:v>
                </c:pt>
                <c:pt idx="90843">
                  <c:v>-188.77649999999997</c:v>
                </c:pt>
                <c:pt idx="90844">
                  <c:v>-188.77449999999999</c:v>
                </c:pt>
                <c:pt idx="90845">
                  <c:v>-188.77249999999998</c:v>
                </c:pt>
                <c:pt idx="90846">
                  <c:v>-188.77049999999997</c:v>
                </c:pt>
                <c:pt idx="90847">
                  <c:v>-188.76849999999999</c:v>
                </c:pt>
                <c:pt idx="90848">
                  <c:v>-188.76649999999998</c:v>
                </c:pt>
                <c:pt idx="90849">
                  <c:v>-188.76449999999997</c:v>
                </c:pt>
                <c:pt idx="90850">
                  <c:v>-188.76249999999999</c:v>
                </c:pt>
                <c:pt idx="90851">
                  <c:v>-188.76049999999998</c:v>
                </c:pt>
                <c:pt idx="90852">
                  <c:v>-188.75849999999997</c:v>
                </c:pt>
                <c:pt idx="90853">
                  <c:v>-188.75649999999999</c:v>
                </c:pt>
                <c:pt idx="90854">
                  <c:v>-188.75449999999998</c:v>
                </c:pt>
                <c:pt idx="90855">
                  <c:v>-188.75249999999997</c:v>
                </c:pt>
                <c:pt idx="90856">
                  <c:v>-188.75049999999999</c:v>
                </c:pt>
                <c:pt idx="90857">
                  <c:v>-188.74849999999998</c:v>
                </c:pt>
                <c:pt idx="90858">
                  <c:v>-188.74649999999997</c:v>
                </c:pt>
                <c:pt idx="90859">
                  <c:v>-188.74449999999999</c:v>
                </c:pt>
                <c:pt idx="90860">
                  <c:v>-188.74249999999998</c:v>
                </c:pt>
                <c:pt idx="90861">
                  <c:v>-188.74049999999997</c:v>
                </c:pt>
                <c:pt idx="90862">
                  <c:v>-188.73849999999999</c:v>
                </c:pt>
                <c:pt idx="90863">
                  <c:v>-188.73649999999998</c:v>
                </c:pt>
                <c:pt idx="90864">
                  <c:v>-188.73449999999997</c:v>
                </c:pt>
                <c:pt idx="90865">
                  <c:v>-188.73249999999999</c:v>
                </c:pt>
                <c:pt idx="90866">
                  <c:v>-188.73049999999998</c:v>
                </c:pt>
                <c:pt idx="90867">
                  <c:v>-188.72849999999997</c:v>
                </c:pt>
                <c:pt idx="90868">
                  <c:v>-188.72649999999999</c:v>
                </c:pt>
                <c:pt idx="90869">
                  <c:v>-188.72449999999998</c:v>
                </c:pt>
                <c:pt idx="90870">
                  <c:v>-188.72249999999997</c:v>
                </c:pt>
                <c:pt idx="90871">
                  <c:v>-188.72049999999999</c:v>
                </c:pt>
                <c:pt idx="90872">
                  <c:v>-188.71849999999998</c:v>
                </c:pt>
                <c:pt idx="90873">
                  <c:v>-188.71649999999997</c:v>
                </c:pt>
                <c:pt idx="90874">
                  <c:v>-188.71449999999999</c:v>
                </c:pt>
                <c:pt idx="90875">
                  <c:v>-188.71249999999998</c:v>
                </c:pt>
                <c:pt idx="90876">
                  <c:v>-188.71049999999997</c:v>
                </c:pt>
                <c:pt idx="90877">
                  <c:v>-188.70849999999999</c:v>
                </c:pt>
                <c:pt idx="90878">
                  <c:v>-188.70649999999998</c:v>
                </c:pt>
                <c:pt idx="90879">
                  <c:v>-188.70449999999997</c:v>
                </c:pt>
                <c:pt idx="90880">
                  <c:v>-188.70249999999999</c:v>
                </c:pt>
                <c:pt idx="90881">
                  <c:v>-188.70049999999998</c:v>
                </c:pt>
                <c:pt idx="90882">
                  <c:v>-188.69849999999997</c:v>
                </c:pt>
                <c:pt idx="90883">
                  <c:v>-188.69649999999999</c:v>
                </c:pt>
                <c:pt idx="90884">
                  <c:v>-188.69449999999998</c:v>
                </c:pt>
                <c:pt idx="90885">
                  <c:v>-188.69249999999997</c:v>
                </c:pt>
                <c:pt idx="90886">
                  <c:v>-188.69049999999999</c:v>
                </c:pt>
                <c:pt idx="90887">
                  <c:v>-188.68849999999998</c:v>
                </c:pt>
                <c:pt idx="90888">
                  <c:v>-188.68649999999997</c:v>
                </c:pt>
                <c:pt idx="90889">
                  <c:v>-188.68449999999999</c:v>
                </c:pt>
                <c:pt idx="90890">
                  <c:v>-188.68249999999998</c:v>
                </c:pt>
                <c:pt idx="90891">
                  <c:v>-188.68049999999997</c:v>
                </c:pt>
                <c:pt idx="90892">
                  <c:v>-188.67849999999999</c:v>
                </c:pt>
                <c:pt idx="90893">
                  <c:v>-188.67649999999998</c:v>
                </c:pt>
                <c:pt idx="90894">
                  <c:v>-188.67449999999997</c:v>
                </c:pt>
                <c:pt idx="90895">
                  <c:v>-188.67249999999999</c:v>
                </c:pt>
                <c:pt idx="90896">
                  <c:v>-188.67049999999998</c:v>
                </c:pt>
                <c:pt idx="90897">
                  <c:v>-188.66849999999997</c:v>
                </c:pt>
                <c:pt idx="90898">
                  <c:v>-188.66649999999998</c:v>
                </c:pt>
                <c:pt idx="90899">
                  <c:v>-188.66449999999998</c:v>
                </c:pt>
                <c:pt idx="90900">
                  <c:v>-188.66249999999997</c:v>
                </c:pt>
                <c:pt idx="90901">
                  <c:v>-188.66049999999998</c:v>
                </c:pt>
                <c:pt idx="90902">
                  <c:v>-188.65849999999998</c:v>
                </c:pt>
                <c:pt idx="90903">
                  <c:v>-188.65649999999997</c:v>
                </c:pt>
                <c:pt idx="90904">
                  <c:v>-188.65449999999998</c:v>
                </c:pt>
                <c:pt idx="90905">
                  <c:v>-188.65249999999997</c:v>
                </c:pt>
                <c:pt idx="90906">
                  <c:v>-188.65049999999997</c:v>
                </c:pt>
                <c:pt idx="90907">
                  <c:v>-188.64849999999998</c:v>
                </c:pt>
                <c:pt idx="90908">
                  <c:v>-188.64649999999997</c:v>
                </c:pt>
                <c:pt idx="90909">
                  <c:v>-188.64449999999997</c:v>
                </c:pt>
                <c:pt idx="90910">
                  <c:v>-188.64249999999998</c:v>
                </c:pt>
                <c:pt idx="90911">
                  <c:v>-188.64049999999997</c:v>
                </c:pt>
                <c:pt idx="90912">
                  <c:v>-188.63849999999996</c:v>
                </c:pt>
                <c:pt idx="90913">
                  <c:v>-188.63649999999998</c:v>
                </c:pt>
                <c:pt idx="90914">
                  <c:v>-188.63449999999997</c:v>
                </c:pt>
                <c:pt idx="90915">
                  <c:v>-188.63249999999996</c:v>
                </c:pt>
                <c:pt idx="90916">
                  <c:v>-188.63049999999998</c:v>
                </c:pt>
                <c:pt idx="90917">
                  <c:v>-188.62849999999997</c:v>
                </c:pt>
                <c:pt idx="90918">
                  <c:v>-188.62649999999996</c:v>
                </c:pt>
                <c:pt idx="90919">
                  <c:v>-188.62449999999998</c:v>
                </c:pt>
                <c:pt idx="90920">
                  <c:v>-188.62249999999997</c:v>
                </c:pt>
                <c:pt idx="90921">
                  <c:v>-188.62049999999996</c:v>
                </c:pt>
                <c:pt idx="90922">
                  <c:v>-188.61849999999998</c:v>
                </c:pt>
                <c:pt idx="90923">
                  <c:v>-188.61649999999997</c:v>
                </c:pt>
                <c:pt idx="90924">
                  <c:v>-188.61449999999996</c:v>
                </c:pt>
                <c:pt idx="90925">
                  <c:v>-188.61249999999998</c:v>
                </c:pt>
                <c:pt idx="90926">
                  <c:v>-188.61049999999997</c:v>
                </c:pt>
                <c:pt idx="90927">
                  <c:v>-188.60849999999996</c:v>
                </c:pt>
                <c:pt idx="90928">
                  <c:v>-188.60649999999998</c:v>
                </c:pt>
                <c:pt idx="90929">
                  <c:v>-188.60449999999997</c:v>
                </c:pt>
                <c:pt idx="90930">
                  <c:v>-188.60249999999996</c:v>
                </c:pt>
                <c:pt idx="90931">
                  <c:v>-188.60049999999998</c:v>
                </c:pt>
                <c:pt idx="90932">
                  <c:v>-188.59849999999997</c:v>
                </c:pt>
                <c:pt idx="90933">
                  <c:v>-188.59649999999996</c:v>
                </c:pt>
                <c:pt idx="90934">
                  <c:v>-188.59449999999998</c:v>
                </c:pt>
                <c:pt idx="90935">
                  <c:v>-188.59249999999997</c:v>
                </c:pt>
                <c:pt idx="90936">
                  <c:v>-188.59049999999996</c:v>
                </c:pt>
                <c:pt idx="90937">
                  <c:v>-188.58849999999998</c:v>
                </c:pt>
                <c:pt idx="90938">
                  <c:v>-188.58649999999997</c:v>
                </c:pt>
                <c:pt idx="90939">
                  <c:v>-188.58449999999999</c:v>
                </c:pt>
                <c:pt idx="90940">
                  <c:v>-188.58249999999998</c:v>
                </c:pt>
                <c:pt idx="90941">
                  <c:v>-188.58049999999997</c:v>
                </c:pt>
                <c:pt idx="90942">
                  <c:v>-188.57849999999999</c:v>
                </c:pt>
                <c:pt idx="90943">
                  <c:v>-188.57649999999998</c:v>
                </c:pt>
                <c:pt idx="90944">
                  <c:v>-188.57449999999997</c:v>
                </c:pt>
                <c:pt idx="90945">
                  <c:v>-188.57249999999999</c:v>
                </c:pt>
                <c:pt idx="90946">
                  <c:v>-188.57049999999998</c:v>
                </c:pt>
                <c:pt idx="90947">
                  <c:v>-188.56849999999997</c:v>
                </c:pt>
                <c:pt idx="90948">
                  <c:v>-188.56649999999999</c:v>
                </c:pt>
                <c:pt idx="90949">
                  <c:v>-188.56449999999998</c:v>
                </c:pt>
                <c:pt idx="90950">
                  <c:v>-188.56249999999997</c:v>
                </c:pt>
                <c:pt idx="90951">
                  <c:v>-188.56049999999999</c:v>
                </c:pt>
                <c:pt idx="90952">
                  <c:v>-188.55849999999998</c:v>
                </c:pt>
                <c:pt idx="90953">
                  <c:v>-188.55649999999997</c:v>
                </c:pt>
                <c:pt idx="90954">
                  <c:v>-188.55449999999999</c:v>
                </c:pt>
                <c:pt idx="90955">
                  <c:v>-188.55249999999998</c:v>
                </c:pt>
                <c:pt idx="90956">
                  <c:v>-188.55049999999997</c:v>
                </c:pt>
                <c:pt idx="90957">
                  <c:v>-188.54849999999999</c:v>
                </c:pt>
                <c:pt idx="90958">
                  <c:v>-188.54649999999998</c:v>
                </c:pt>
                <c:pt idx="90959">
                  <c:v>-188.54449999999997</c:v>
                </c:pt>
                <c:pt idx="90960">
                  <c:v>-188.54249999999999</c:v>
                </c:pt>
                <c:pt idx="90961">
                  <c:v>-188.54049999999998</c:v>
                </c:pt>
                <c:pt idx="90962">
                  <c:v>-188.53849999999997</c:v>
                </c:pt>
                <c:pt idx="90963">
                  <c:v>-188.53649999999999</c:v>
                </c:pt>
                <c:pt idx="90964">
                  <c:v>-188.53449999999998</c:v>
                </c:pt>
                <c:pt idx="90965">
                  <c:v>-188.53249999999997</c:v>
                </c:pt>
                <c:pt idx="90966">
                  <c:v>-188.53049999999999</c:v>
                </c:pt>
                <c:pt idx="90967">
                  <c:v>-188.52849999999998</c:v>
                </c:pt>
                <c:pt idx="90968">
                  <c:v>-188.52649999999997</c:v>
                </c:pt>
                <c:pt idx="90969">
                  <c:v>-188.52449999999999</c:v>
                </c:pt>
                <c:pt idx="90970">
                  <c:v>-188.52249999999998</c:v>
                </c:pt>
                <c:pt idx="90971">
                  <c:v>-188.52049999999997</c:v>
                </c:pt>
                <c:pt idx="90972">
                  <c:v>-188.51849999999999</c:v>
                </c:pt>
                <c:pt idx="90973">
                  <c:v>-188.51649999999998</c:v>
                </c:pt>
                <c:pt idx="90974">
                  <c:v>-188.51449999999997</c:v>
                </c:pt>
                <c:pt idx="90975">
                  <c:v>-188.51249999999999</c:v>
                </c:pt>
                <c:pt idx="90976">
                  <c:v>-188.51049999999998</c:v>
                </c:pt>
                <c:pt idx="90977">
                  <c:v>-188.50849999999997</c:v>
                </c:pt>
                <c:pt idx="90978">
                  <c:v>-188.50649999999999</c:v>
                </c:pt>
                <c:pt idx="90979">
                  <c:v>-188.50449999999998</c:v>
                </c:pt>
                <c:pt idx="90980">
                  <c:v>-188.50249999999997</c:v>
                </c:pt>
                <c:pt idx="90981">
                  <c:v>-188.50049999999999</c:v>
                </c:pt>
                <c:pt idx="90982">
                  <c:v>-188.49849999999998</c:v>
                </c:pt>
                <c:pt idx="90983">
                  <c:v>-188.49649999999997</c:v>
                </c:pt>
                <c:pt idx="90984">
                  <c:v>-188.49449999999999</c:v>
                </c:pt>
                <c:pt idx="90985">
                  <c:v>-188.49249999999998</c:v>
                </c:pt>
                <c:pt idx="90986">
                  <c:v>-188.49049999999997</c:v>
                </c:pt>
                <c:pt idx="90987">
                  <c:v>-188.48849999999999</c:v>
                </c:pt>
                <c:pt idx="90988">
                  <c:v>-188.48649999999998</c:v>
                </c:pt>
                <c:pt idx="90989">
                  <c:v>-188.48449999999997</c:v>
                </c:pt>
                <c:pt idx="90990">
                  <c:v>-188.48249999999999</c:v>
                </c:pt>
                <c:pt idx="90991">
                  <c:v>-188.48049999999998</c:v>
                </c:pt>
                <c:pt idx="90992">
                  <c:v>-188.47849999999997</c:v>
                </c:pt>
                <c:pt idx="90993">
                  <c:v>-188.47649999999999</c:v>
                </c:pt>
                <c:pt idx="90994">
                  <c:v>-188.47449999999998</c:v>
                </c:pt>
                <c:pt idx="90995">
                  <c:v>-188.47249999999997</c:v>
                </c:pt>
                <c:pt idx="90996">
                  <c:v>-188.47049999999999</c:v>
                </c:pt>
                <c:pt idx="90997">
                  <c:v>-188.46849999999998</c:v>
                </c:pt>
                <c:pt idx="90998">
                  <c:v>-188.46649999999997</c:v>
                </c:pt>
                <c:pt idx="90999">
                  <c:v>-188.46449999999999</c:v>
                </c:pt>
                <c:pt idx="91000">
                  <c:v>-188.46249999999998</c:v>
                </c:pt>
                <c:pt idx="91001">
                  <c:v>-188.46049999999997</c:v>
                </c:pt>
                <c:pt idx="91002">
                  <c:v>-188.45849999999999</c:v>
                </c:pt>
                <c:pt idx="91003">
                  <c:v>-188.45649999999998</c:v>
                </c:pt>
                <c:pt idx="91004">
                  <c:v>-188.45449999999997</c:v>
                </c:pt>
                <c:pt idx="91005">
                  <c:v>-188.45249999999999</c:v>
                </c:pt>
                <c:pt idx="91006">
                  <c:v>-188.45049999999998</c:v>
                </c:pt>
                <c:pt idx="91007">
                  <c:v>-188.44849999999997</c:v>
                </c:pt>
                <c:pt idx="91008">
                  <c:v>-188.44649999999999</c:v>
                </c:pt>
                <c:pt idx="91009">
                  <c:v>-188.44449999999998</c:v>
                </c:pt>
                <c:pt idx="91010">
                  <c:v>-188.44249999999997</c:v>
                </c:pt>
                <c:pt idx="91011">
                  <c:v>-188.44049999999999</c:v>
                </c:pt>
                <c:pt idx="91012">
                  <c:v>-188.43849999999998</c:v>
                </c:pt>
                <c:pt idx="91013">
                  <c:v>-188.43649999999997</c:v>
                </c:pt>
                <c:pt idx="91014">
                  <c:v>-188.43449999999999</c:v>
                </c:pt>
                <c:pt idx="91015">
                  <c:v>-188.43249999999998</c:v>
                </c:pt>
                <c:pt idx="91016">
                  <c:v>-188.43049999999997</c:v>
                </c:pt>
                <c:pt idx="91017">
                  <c:v>-188.42849999999999</c:v>
                </c:pt>
                <c:pt idx="91018">
                  <c:v>-188.42649999999998</c:v>
                </c:pt>
                <c:pt idx="91019">
                  <c:v>-188.42449999999997</c:v>
                </c:pt>
                <c:pt idx="91020">
                  <c:v>-188.42249999999999</c:v>
                </c:pt>
                <c:pt idx="91021">
                  <c:v>-188.42049999999998</c:v>
                </c:pt>
                <c:pt idx="91022">
                  <c:v>-188.41849999999997</c:v>
                </c:pt>
                <c:pt idx="91023">
                  <c:v>-188.41649999999998</c:v>
                </c:pt>
                <c:pt idx="91024">
                  <c:v>-188.41449999999998</c:v>
                </c:pt>
                <c:pt idx="91025">
                  <c:v>-188.41249999999997</c:v>
                </c:pt>
                <c:pt idx="91026">
                  <c:v>-188.41049999999998</c:v>
                </c:pt>
                <c:pt idx="91027">
                  <c:v>-188.40849999999998</c:v>
                </c:pt>
                <c:pt idx="91028">
                  <c:v>-188.40649999999997</c:v>
                </c:pt>
                <c:pt idx="91029">
                  <c:v>-188.40449999999998</c:v>
                </c:pt>
                <c:pt idx="91030">
                  <c:v>-188.40249999999997</c:v>
                </c:pt>
                <c:pt idx="91031">
                  <c:v>-188.40049999999997</c:v>
                </c:pt>
                <c:pt idx="91032">
                  <c:v>-188.39849999999998</c:v>
                </c:pt>
                <c:pt idx="91033">
                  <c:v>-188.39649999999997</c:v>
                </c:pt>
                <c:pt idx="91034">
                  <c:v>-188.39449999999997</c:v>
                </c:pt>
                <c:pt idx="91035">
                  <c:v>-188.39249999999998</c:v>
                </c:pt>
                <c:pt idx="91036">
                  <c:v>-188.39049999999997</c:v>
                </c:pt>
                <c:pt idx="91037">
                  <c:v>-188.38849999999996</c:v>
                </c:pt>
                <c:pt idx="91038">
                  <c:v>-188.38649999999998</c:v>
                </c:pt>
                <c:pt idx="91039">
                  <c:v>-188.38449999999997</c:v>
                </c:pt>
                <c:pt idx="91040">
                  <c:v>-188.38249999999996</c:v>
                </c:pt>
                <c:pt idx="91041">
                  <c:v>-188.38049999999998</c:v>
                </c:pt>
                <c:pt idx="91042">
                  <c:v>-188.37849999999997</c:v>
                </c:pt>
                <c:pt idx="91043">
                  <c:v>-188.37649999999996</c:v>
                </c:pt>
                <c:pt idx="91044">
                  <c:v>-188.37449999999998</c:v>
                </c:pt>
                <c:pt idx="91045">
                  <c:v>-188.37249999999997</c:v>
                </c:pt>
                <c:pt idx="91046">
                  <c:v>-188.37049999999996</c:v>
                </c:pt>
                <c:pt idx="91047">
                  <c:v>-188.36849999999998</c:v>
                </c:pt>
                <c:pt idx="91048">
                  <c:v>-188.36649999999997</c:v>
                </c:pt>
                <c:pt idx="91049">
                  <c:v>-188.36449999999996</c:v>
                </c:pt>
                <c:pt idx="91050">
                  <c:v>-188.36249999999998</c:v>
                </c:pt>
                <c:pt idx="91051">
                  <c:v>-188.36049999999997</c:v>
                </c:pt>
                <c:pt idx="91052">
                  <c:v>-188.35849999999996</c:v>
                </c:pt>
                <c:pt idx="91053">
                  <c:v>-188.35649999999998</c:v>
                </c:pt>
                <c:pt idx="91054">
                  <c:v>-188.35449999999997</c:v>
                </c:pt>
                <c:pt idx="91055">
                  <c:v>-188.35249999999996</c:v>
                </c:pt>
                <c:pt idx="91056">
                  <c:v>-188.35049999999998</c:v>
                </c:pt>
                <c:pt idx="91057">
                  <c:v>-188.34849999999997</c:v>
                </c:pt>
                <c:pt idx="91058">
                  <c:v>-188.34649999999996</c:v>
                </c:pt>
                <c:pt idx="91059">
                  <c:v>-188.34449999999998</c:v>
                </c:pt>
                <c:pt idx="91060">
                  <c:v>-188.34249999999997</c:v>
                </c:pt>
                <c:pt idx="91061">
                  <c:v>-188.34049999999996</c:v>
                </c:pt>
                <c:pt idx="91062">
                  <c:v>-188.33849999999998</c:v>
                </c:pt>
                <c:pt idx="91063">
                  <c:v>-188.33649999999997</c:v>
                </c:pt>
                <c:pt idx="91064">
                  <c:v>-188.33449999999999</c:v>
                </c:pt>
                <c:pt idx="91065">
                  <c:v>-188.33249999999998</c:v>
                </c:pt>
                <c:pt idx="91066">
                  <c:v>-188.33049999999997</c:v>
                </c:pt>
                <c:pt idx="91067">
                  <c:v>-188.32849999999999</c:v>
                </c:pt>
                <c:pt idx="91068">
                  <c:v>-188.32649999999998</c:v>
                </c:pt>
                <c:pt idx="91069">
                  <c:v>-188.32449999999997</c:v>
                </c:pt>
                <c:pt idx="91070">
                  <c:v>-188.32249999999999</c:v>
                </c:pt>
                <c:pt idx="91071">
                  <c:v>-188.32049999999998</c:v>
                </c:pt>
                <c:pt idx="91072">
                  <c:v>-188.31849999999997</c:v>
                </c:pt>
                <c:pt idx="91073">
                  <c:v>-188.31649999999999</c:v>
                </c:pt>
                <c:pt idx="91074">
                  <c:v>-188.31449999999998</c:v>
                </c:pt>
                <c:pt idx="91075">
                  <c:v>-188.31249999999997</c:v>
                </c:pt>
                <c:pt idx="91076">
                  <c:v>-188.31049999999999</c:v>
                </c:pt>
                <c:pt idx="91077">
                  <c:v>-188.30849999999998</c:v>
                </c:pt>
                <c:pt idx="91078">
                  <c:v>-188.30649999999997</c:v>
                </c:pt>
                <c:pt idx="91079">
                  <c:v>-188.30449999999999</c:v>
                </c:pt>
                <c:pt idx="91080">
                  <c:v>-188.30249999999998</c:v>
                </c:pt>
                <c:pt idx="91081">
                  <c:v>-188.30049999999997</c:v>
                </c:pt>
                <c:pt idx="91082">
                  <c:v>-188.29849999999999</c:v>
                </c:pt>
                <c:pt idx="91083">
                  <c:v>-188.29649999999998</c:v>
                </c:pt>
                <c:pt idx="91084">
                  <c:v>-188.29449999999997</c:v>
                </c:pt>
                <c:pt idx="91085">
                  <c:v>-188.29249999999999</c:v>
                </c:pt>
                <c:pt idx="91086">
                  <c:v>-188.29049999999998</c:v>
                </c:pt>
                <c:pt idx="91087">
                  <c:v>-188.28849999999997</c:v>
                </c:pt>
                <c:pt idx="91088">
                  <c:v>-188.28649999999999</c:v>
                </c:pt>
                <c:pt idx="91089">
                  <c:v>-188.28449999999998</c:v>
                </c:pt>
                <c:pt idx="91090">
                  <c:v>-188.28249999999997</c:v>
                </c:pt>
                <c:pt idx="91091">
                  <c:v>-188.28049999999999</c:v>
                </c:pt>
                <c:pt idx="91092">
                  <c:v>-188.27849999999998</c:v>
                </c:pt>
                <c:pt idx="91093">
                  <c:v>-188.27649999999997</c:v>
                </c:pt>
                <c:pt idx="91094">
                  <c:v>-188.27449999999999</c:v>
                </c:pt>
                <c:pt idx="91095">
                  <c:v>-188.27249999999998</c:v>
                </c:pt>
                <c:pt idx="91096">
                  <c:v>-188.27049999999997</c:v>
                </c:pt>
                <c:pt idx="91097">
                  <c:v>-188.26849999999999</c:v>
                </c:pt>
                <c:pt idx="91098">
                  <c:v>-188.26649999999998</c:v>
                </c:pt>
                <c:pt idx="91099">
                  <c:v>-188.26449999999997</c:v>
                </c:pt>
                <c:pt idx="91100">
                  <c:v>-188.26249999999999</c:v>
                </c:pt>
                <c:pt idx="91101">
                  <c:v>-188.26049999999998</c:v>
                </c:pt>
                <c:pt idx="91102">
                  <c:v>-188.25849999999997</c:v>
                </c:pt>
                <c:pt idx="91103">
                  <c:v>-188.25649999999999</c:v>
                </c:pt>
                <c:pt idx="91104">
                  <c:v>-188.25449999999998</c:v>
                </c:pt>
                <c:pt idx="91105">
                  <c:v>-188.25249999999997</c:v>
                </c:pt>
                <c:pt idx="91106">
                  <c:v>-188.25049999999999</c:v>
                </c:pt>
                <c:pt idx="91107">
                  <c:v>-188.24849999999998</c:v>
                </c:pt>
                <c:pt idx="91108">
                  <c:v>-188.24649999999997</c:v>
                </c:pt>
                <c:pt idx="91109">
                  <c:v>-188.24449999999999</c:v>
                </c:pt>
                <c:pt idx="91110">
                  <c:v>-188.24249999999998</c:v>
                </c:pt>
                <c:pt idx="91111">
                  <c:v>-188.24049999999997</c:v>
                </c:pt>
                <c:pt idx="91112">
                  <c:v>-188.23849999999999</c:v>
                </c:pt>
                <c:pt idx="91113">
                  <c:v>-188.23649999999998</c:v>
                </c:pt>
                <c:pt idx="91114">
                  <c:v>-188.23449999999997</c:v>
                </c:pt>
                <c:pt idx="91115">
                  <c:v>-188.23249999999999</c:v>
                </c:pt>
                <c:pt idx="91116">
                  <c:v>-188.23049999999998</c:v>
                </c:pt>
                <c:pt idx="91117">
                  <c:v>-188.22849999999997</c:v>
                </c:pt>
                <c:pt idx="91118">
                  <c:v>-188.22649999999999</c:v>
                </c:pt>
                <c:pt idx="91119">
                  <c:v>-188.22449999999998</c:v>
                </c:pt>
                <c:pt idx="91120">
                  <c:v>-188.22249999999997</c:v>
                </c:pt>
                <c:pt idx="91121">
                  <c:v>-188.22049999999999</c:v>
                </c:pt>
                <c:pt idx="91122">
                  <c:v>-188.21849999999998</c:v>
                </c:pt>
                <c:pt idx="91123">
                  <c:v>-188.21649999999997</c:v>
                </c:pt>
                <c:pt idx="91124">
                  <c:v>-188.21449999999999</c:v>
                </c:pt>
                <c:pt idx="91125">
                  <c:v>-188.21249999999998</c:v>
                </c:pt>
                <c:pt idx="91126">
                  <c:v>-188.21049999999997</c:v>
                </c:pt>
                <c:pt idx="91127">
                  <c:v>-188.20849999999999</c:v>
                </c:pt>
                <c:pt idx="91128">
                  <c:v>-188.20649999999998</c:v>
                </c:pt>
                <c:pt idx="91129">
                  <c:v>-188.20449999999997</c:v>
                </c:pt>
                <c:pt idx="91130">
                  <c:v>-188.20249999999999</c:v>
                </c:pt>
                <c:pt idx="91131">
                  <c:v>-188.20049999999998</c:v>
                </c:pt>
                <c:pt idx="91132">
                  <c:v>-188.19849999999997</c:v>
                </c:pt>
                <c:pt idx="91133">
                  <c:v>-188.19649999999999</c:v>
                </c:pt>
                <c:pt idx="91134">
                  <c:v>-188.19449999999998</c:v>
                </c:pt>
                <c:pt idx="91135">
                  <c:v>-188.19249999999997</c:v>
                </c:pt>
                <c:pt idx="91136">
                  <c:v>-188.19049999999999</c:v>
                </c:pt>
                <c:pt idx="91137">
                  <c:v>-188.18849999999998</c:v>
                </c:pt>
                <c:pt idx="91138">
                  <c:v>-188.18649999999997</c:v>
                </c:pt>
                <c:pt idx="91139">
                  <c:v>-188.18449999999999</c:v>
                </c:pt>
                <c:pt idx="91140">
                  <c:v>-188.18249999999998</c:v>
                </c:pt>
                <c:pt idx="91141">
                  <c:v>-188.18049999999997</c:v>
                </c:pt>
                <c:pt idx="91142">
                  <c:v>-188.17849999999999</c:v>
                </c:pt>
                <c:pt idx="91143">
                  <c:v>-188.17649999999998</c:v>
                </c:pt>
                <c:pt idx="91144">
                  <c:v>-188.17449999999997</c:v>
                </c:pt>
                <c:pt idx="91145">
                  <c:v>-188.17249999999999</c:v>
                </c:pt>
                <c:pt idx="91146">
                  <c:v>-188.17049999999998</c:v>
                </c:pt>
                <c:pt idx="91147">
                  <c:v>-188.16849999999997</c:v>
                </c:pt>
                <c:pt idx="91148">
                  <c:v>-188.16649999999998</c:v>
                </c:pt>
                <c:pt idx="91149">
                  <c:v>-188.16449999999998</c:v>
                </c:pt>
                <c:pt idx="91150">
                  <c:v>-188.16249999999997</c:v>
                </c:pt>
                <c:pt idx="91151">
                  <c:v>-188.16049999999998</c:v>
                </c:pt>
                <c:pt idx="91152">
                  <c:v>-188.15849999999998</c:v>
                </c:pt>
                <c:pt idx="91153">
                  <c:v>-188.15649999999997</c:v>
                </c:pt>
                <c:pt idx="91154">
                  <c:v>-188.15449999999998</c:v>
                </c:pt>
                <c:pt idx="91155">
                  <c:v>-188.15249999999997</c:v>
                </c:pt>
                <c:pt idx="91156">
                  <c:v>-188.15049999999997</c:v>
                </c:pt>
                <c:pt idx="91157">
                  <c:v>-188.14849999999998</c:v>
                </c:pt>
                <c:pt idx="91158">
                  <c:v>-188.14649999999997</c:v>
                </c:pt>
                <c:pt idx="91159">
                  <c:v>-188.14449999999997</c:v>
                </c:pt>
                <c:pt idx="91160">
                  <c:v>-188.14249999999998</c:v>
                </c:pt>
                <c:pt idx="91161">
                  <c:v>-188.14049999999997</c:v>
                </c:pt>
                <c:pt idx="91162">
                  <c:v>-188.13849999999996</c:v>
                </c:pt>
                <c:pt idx="91163">
                  <c:v>-188.13649999999998</c:v>
                </c:pt>
                <c:pt idx="91164">
                  <c:v>-188.13449999999997</c:v>
                </c:pt>
                <c:pt idx="91165">
                  <c:v>-188.13249999999996</c:v>
                </c:pt>
                <c:pt idx="91166">
                  <c:v>-188.13049999999998</c:v>
                </c:pt>
                <c:pt idx="91167">
                  <c:v>-188.12849999999997</c:v>
                </c:pt>
                <c:pt idx="91168">
                  <c:v>-188.12649999999996</c:v>
                </c:pt>
                <c:pt idx="91169">
                  <c:v>-188.12449999999998</c:v>
                </c:pt>
                <c:pt idx="91170">
                  <c:v>-188.12249999999997</c:v>
                </c:pt>
                <c:pt idx="91171">
                  <c:v>-188.12049999999996</c:v>
                </c:pt>
                <c:pt idx="91172">
                  <c:v>-188.11849999999998</c:v>
                </c:pt>
                <c:pt idx="91173">
                  <c:v>-188.11649999999997</c:v>
                </c:pt>
                <c:pt idx="91174">
                  <c:v>-188.11449999999996</c:v>
                </c:pt>
                <c:pt idx="91175">
                  <c:v>-188.11249999999998</c:v>
                </c:pt>
                <c:pt idx="91176">
                  <c:v>-188.11049999999997</c:v>
                </c:pt>
                <c:pt idx="91177">
                  <c:v>-188.10849999999996</c:v>
                </c:pt>
                <c:pt idx="91178">
                  <c:v>-188.10649999999998</c:v>
                </c:pt>
                <c:pt idx="91179">
                  <c:v>-188.10449999999997</c:v>
                </c:pt>
                <c:pt idx="91180">
                  <c:v>-188.10249999999996</c:v>
                </c:pt>
                <c:pt idx="91181">
                  <c:v>-188.10049999999998</c:v>
                </c:pt>
                <c:pt idx="91182">
                  <c:v>-188.09849999999997</c:v>
                </c:pt>
                <c:pt idx="91183">
                  <c:v>-188.09649999999996</c:v>
                </c:pt>
                <c:pt idx="91184">
                  <c:v>-188.09449999999998</c:v>
                </c:pt>
                <c:pt idx="91185">
                  <c:v>-188.09249999999997</c:v>
                </c:pt>
                <c:pt idx="91186">
                  <c:v>-188.09049999999996</c:v>
                </c:pt>
                <c:pt idx="91187">
                  <c:v>-188.08849999999998</c:v>
                </c:pt>
                <c:pt idx="91188">
                  <c:v>-188.08649999999997</c:v>
                </c:pt>
                <c:pt idx="91189">
                  <c:v>-188.08449999999999</c:v>
                </c:pt>
                <c:pt idx="91190">
                  <c:v>-188.08249999999998</c:v>
                </c:pt>
                <c:pt idx="91191">
                  <c:v>-188.08049999999997</c:v>
                </c:pt>
                <c:pt idx="91192">
                  <c:v>-188.07849999999999</c:v>
                </c:pt>
                <c:pt idx="91193">
                  <c:v>-188.07649999999998</c:v>
                </c:pt>
                <c:pt idx="91194">
                  <c:v>-188.07449999999997</c:v>
                </c:pt>
                <c:pt idx="91195">
                  <c:v>-188.07249999999999</c:v>
                </c:pt>
                <c:pt idx="91196">
                  <c:v>-188.07049999999998</c:v>
                </c:pt>
                <c:pt idx="91197">
                  <c:v>-188.06849999999997</c:v>
                </c:pt>
                <c:pt idx="91198">
                  <c:v>-188.06649999999999</c:v>
                </c:pt>
                <c:pt idx="91199">
                  <c:v>-188.06449999999998</c:v>
                </c:pt>
                <c:pt idx="91200">
                  <c:v>-188.06249999999997</c:v>
                </c:pt>
                <c:pt idx="91201">
                  <c:v>-188.06049999999999</c:v>
                </c:pt>
                <c:pt idx="91202">
                  <c:v>-188.05849999999998</c:v>
                </c:pt>
                <c:pt idx="91203">
                  <c:v>-188.05649999999997</c:v>
                </c:pt>
                <c:pt idx="91204">
                  <c:v>-188.05449999999999</c:v>
                </c:pt>
                <c:pt idx="91205">
                  <c:v>-188.05249999999998</c:v>
                </c:pt>
                <c:pt idx="91206">
                  <c:v>-188.05049999999997</c:v>
                </c:pt>
                <c:pt idx="91207">
                  <c:v>-188.04849999999999</c:v>
                </c:pt>
                <c:pt idx="91208">
                  <c:v>-188.04649999999998</c:v>
                </c:pt>
                <c:pt idx="91209">
                  <c:v>-188.04449999999997</c:v>
                </c:pt>
                <c:pt idx="91210">
                  <c:v>-188.04249999999999</c:v>
                </c:pt>
                <c:pt idx="91211">
                  <c:v>-188.04049999999998</c:v>
                </c:pt>
                <c:pt idx="91212">
                  <c:v>-188.03849999999997</c:v>
                </c:pt>
                <c:pt idx="91213">
                  <c:v>-188.03649999999999</c:v>
                </c:pt>
                <c:pt idx="91214">
                  <c:v>-188.03449999999998</c:v>
                </c:pt>
                <c:pt idx="91215">
                  <c:v>-188.03249999999997</c:v>
                </c:pt>
                <c:pt idx="91216">
                  <c:v>-188.03049999999999</c:v>
                </c:pt>
                <c:pt idx="91217">
                  <c:v>-188.02849999999998</c:v>
                </c:pt>
                <c:pt idx="91218">
                  <c:v>-188.02649999999997</c:v>
                </c:pt>
                <c:pt idx="91219">
                  <c:v>-188.02449999999999</c:v>
                </c:pt>
                <c:pt idx="91220">
                  <c:v>-188.02249999999998</c:v>
                </c:pt>
                <c:pt idx="91221">
                  <c:v>-188.02049999999997</c:v>
                </c:pt>
                <c:pt idx="91222">
                  <c:v>-188.01849999999999</c:v>
                </c:pt>
                <c:pt idx="91223">
                  <c:v>-188.01649999999998</c:v>
                </c:pt>
                <c:pt idx="91224">
                  <c:v>-188.01449999999997</c:v>
                </c:pt>
                <c:pt idx="91225">
                  <c:v>-188.01249999999999</c:v>
                </c:pt>
                <c:pt idx="91226">
                  <c:v>-188.01049999999998</c:v>
                </c:pt>
                <c:pt idx="91227">
                  <c:v>-188.00849999999997</c:v>
                </c:pt>
                <c:pt idx="91228">
                  <c:v>-188.00649999999999</c:v>
                </c:pt>
                <c:pt idx="91229">
                  <c:v>-188.00449999999998</c:v>
                </c:pt>
                <c:pt idx="91230">
                  <c:v>-188.00249999999997</c:v>
                </c:pt>
                <c:pt idx="91231">
                  <c:v>-188.00049999999999</c:v>
                </c:pt>
                <c:pt idx="91232">
                  <c:v>-187.99849999999998</c:v>
                </c:pt>
                <c:pt idx="91233">
                  <c:v>-187.99649999999997</c:v>
                </c:pt>
                <c:pt idx="91234">
                  <c:v>-187.99449999999999</c:v>
                </c:pt>
                <c:pt idx="91235">
                  <c:v>-187.99249999999998</c:v>
                </c:pt>
                <c:pt idx="91236">
                  <c:v>-187.99049999999997</c:v>
                </c:pt>
                <c:pt idx="91237">
                  <c:v>-187.98849999999999</c:v>
                </c:pt>
                <c:pt idx="91238">
                  <c:v>-187.98649999999998</c:v>
                </c:pt>
                <c:pt idx="91239">
                  <c:v>-187.98449999999997</c:v>
                </c:pt>
                <c:pt idx="91240">
                  <c:v>-187.98249999999999</c:v>
                </c:pt>
                <c:pt idx="91241">
                  <c:v>-187.98049999999998</c:v>
                </c:pt>
                <c:pt idx="91242">
                  <c:v>-187.97849999999997</c:v>
                </c:pt>
                <c:pt idx="91243">
                  <c:v>-187.97649999999999</c:v>
                </c:pt>
                <c:pt idx="91244">
                  <c:v>-187.97449999999998</c:v>
                </c:pt>
                <c:pt idx="91245">
                  <c:v>-187.97249999999997</c:v>
                </c:pt>
                <c:pt idx="91246">
                  <c:v>-187.97049999999999</c:v>
                </c:pt>
                <c:pt idx="91247">
                  <c:v>-187.96849999999998</c:v>
                </c:pt>
                <c:pt idx="91248">
                  <c:v>-187.96649999999997</c:v>
                </c:pt>
                <c:pt idx="91249">
                  <c:v>-187.96449999999999</c:v>
                </c:pt>
                <c:pt idx="91250">
                  <c:v>-187.96249999999998</c:v>
                </c:pt>
                <c:pt idx="91251">
                  <c:v>-187.96049999999997</c:v>
                </c:pt>
                <c:pt idx="91252">
                  <c:v>-187.95849999999999</c:v>
                </c:pt>
                <c:pt idx="91253">
                  <c:v>-187.95649999999998</c:v>
                </c:pt>
                <c:pt idx="91254">
                  <c:v>-187.95449999999997</c:v>
                </c:pt>
                <c:pt idx="91255">
                  <c:v>-187.95249999999999</c:v>
                </c:pt>
                <c:pt idx="91256">
                  <c:v>-187.95049999999998</c:v>
                </c:pt>
                <c:pt idx="91257">
                  <c:v>-187.94849999999997</c:v>
                </c:pt>
                <c:pt idx="91258">
                  <c:v>-187.94649999999999</c:v>
                </c:pt>
                <c:pt idx="91259">
                  <c:v>-187.94449999999998</c:v>
                </c:pt>
                <c:pt idx="91260">
                  <c:v>-187.94249999999997</c:v>
                </c:pt>
                <c:pt idx="91261">
                  <c:v>-187.94049999999999</c:v>
                </c:pt>
                <c:pt idx="91262">
                  <c:v>-187.93849999999998</c:v>
                </c:pt>
                <c:pt idx="91263">
                  <c:v>-187.93649999999997</c:v>
                </c:pt>
                <c:pt idx="91264">
                  <c:v>-187.93449999999999</c:v>
                </c:pt>
                <c:pt idx="91265">
                  <c:v>-187.93249999999998</c:v>
                </c:pt>
                <c:pt idx="91266">
                  <c:v>-187.93049999999997</c:v>
                </c:pt>
                <c:pt idx="91267">
                  <c:v>-187.92849999999999</c:v>
                </c:pt>
                <c:pt idx="91268">
                  <c:v>-187.92649999999998</c:v>
                </c:pt>
                <c:pt idx="91269">
                  <c:v>-187.92449999999997</c:v>
                </c:pt>
                <c:pt idx="91270">
                  <c:v>-187.92249999999999</c:v>
                </c:pt>
                <c:pt idx="91271">
                  <c:v>-187.92049999999998</c:v>
                </c:pt>
                <c:pt idx="91272">
                  <c:v>-187.91849999999997</c:v>
                </c:pt>
                <c:pt idx="91273">
                  <c:v>-187.91649999999998</c:v>
                </c:pt>
                <c:pt idx="91274">
                  <c:v>-187.91449999999998</c:v>
                </c:pt>
                <c:pt idx="91275">
                  <c:v>-187.91249999999997</c:v>
                </c:pt>
                <c:pt idx="91276">
                  <c:v>-187.91049999999998</c:v>
                </c:pt>
                <c:pt idx="91277">
                  <c:v>-187.90849999999998</c:v>
                </c:pt>
                <c:pt idx="91278">
                  <c:v>-187.90649999999997</c:v>
                </c:pt>
                <c:pt idx="91279">
                  <c:v>-187.90449999999998</c:v>
                </c:pt>
                <c:pt idx="91280">
                  <c:v>-187.90249999999997</c:v>
                </c:pt>
                <c:pt idx="91281">
                  <c:v>-187.90049999999997</c:v>
                </c:pt>
                <c:pt idx="91282">
                  <c:v>-187.89849999999998</c:v>
                </c:pt>
                <c:pt idx="91283">
                  <c:v>-187.89649999999997</c:v>
                </c:pt>
                <c:pt idx="91284">
                  <c:v>-187.89449999999997</c:v>
                </c:pt>
                <c:pt idx="91285">
                  <c:v>-187.89249999999998</c:v>
                </c:pt>
                <c:pt idx="91286">
                  <c:v>-187.89049999999997</c:v>
                </c:pt>
                <c:pt idx="91287">
                  <c:v>-187.88849999999996</c:v>
                </c:pt>
                <c:pt idx="91288">
                  <c:v>-187.88649999999998</c:v>
                </c:pt>
                <c:pt idx="91289">
                  <c:v>-187.88449999999997</c:v>
                </c:pt>
                <c:pt idx="91290">
                  <c:v>-187.88249999999996</c:v>
                </c:pt>
                <c:pt idx="91291">
                  <c:v>-187.88049999999998</c:v>
                </c:pt>
                <c:pt idx="91292">
                  <c:v>-187.87849999999997</c:v>
                </c:pt>
                <c:pt idx="91293">
                  <c:v>-187.87649999999996</c:v>
                </c:pt>
                <c:pt idx="91294">
                  <c:v>-187.87449999999998</c:v>
                </c:pt>
                <c:pt idx="91295">
                  <c:v>-187.87249999999997</c:v>
                </c:pt>
                <c:pt idx="91296">
                  <c:v>-187.87049999999996</c:v>
                </c:pt>
                <c:pt idx="91297">
                  <c:v>-187.86849999999998</c:v>
                </c:pt>
                <c:pt idx="91298">
                  <c:v>-187.86649999999997</c:v>
                </c:pt>
                <c:pt idx="91299">
                  <c:v>-187.86449999999996</c:v>
                </c:pt>
                <c:pt idx="91300">
                  <c:v>-187.86249999999998</c:v>
                </c:pt>
                <c:pt idx="91301">
                  <c:v>-187.86049999999997</c:v>
                </c:pt>
                <c:pt idx="91302">
                  <c:v>-187.85849999999996</c:v>
                </c:pt>
                <c:pt idx="91303">
                  <c:v>-187.85649999999998</c:v>
                </c:pt>
                <c:pt idx="91304">
                  <c:v>-187.85449999999997</c:v>
                </c:pt>
                <c:pt idx="91305">
                  <c:v>-187.85249999999996</c:v>
                </c:pt>
                <c:pt idx="91306">
                  <c:v>-187.85049999999998</c:v>
                </c:pt>
                <c:pt idx="91307">
                  <c:v>-187.84849999999997</c:v>
                </c:pt>
                <c:pt idx="91308">
                  <c:v>-187.84649999999996</c:v>
                </c:pt>
                <c:pt idx="91309">
                  <c:v>-187.84449999999998</c:v>
                </c:pt>
                <c:pt idx="91310">
                  <c:v>-187.84249999999997</c:v>
                </c:pt>
                <c:pt idx="91311">
                  <c:v>-187.84049999999996</c:v>
                </c:pt>
                <c:pt idx="91312">
                  <c:v>-187.83849999999998</c:v>
                </c:pt>
                <c:pt idx="91313">
                  <c:v>-187.83649999999997</c:v>
                </c:pt>
                <c:pt idx="91314">
                  <c:v>-187.83449999999999</c:v>
                </c:pt>
                <c:pt idx="91315">
                  <c:v>-187.83249999999998</c:v>
                </c:pt>
                <c:pt idx="91316">
                  <c:v>-187.83049999999997</c:v>
                </c:pt>
                <c:pt idx="91317">
                  <c:v>-187.82849999999999</c:v>
                </c:pt>
                <c:pt idx="91318">
                  <c:v>-187.82649999999998</c:v>
                </c:pt>
                <c:pt idx="91319">
                  <c:v>-187.82449999999997</c:v>
                </c:pt>
                <c:pt idx="91320">
                  <c:v>-187.82249999999999</c:v>
                </c:pt>
                <c:pt idx="91321">
                  <c:v>-187.82049999999998</c:v>
                </c:pt>
                <c:pt idx="91322">
                  <c:v>-187.81849999999997</c:v>
                </c:pt>
                <c:pt idx="91323">
                  <c:v>-187.81649999999999</c:v>
                </c:pt>
                <c:pt idx="91324">
                  <c:v>-187.81449999999998</c:v>
                </c:pt>
                <c:pt idx="91325">
                  <c:v>-187.81249999999997</c:v>
                </c:pt>
                <c:pt idx="91326">
                  <c:v>-187.81049999999999</c:v>
                </c:pt>
                <c:pt idx="91327">
                  <c:v>-187.80849999999998</c:v>
                </c:pt>
                <c:pt idx="91328">
                  <c:v>-187.80649999999997</c:v>
                </c:pt>
                <c:pt idx="91329">
                  <c:v>-187.80449999999999</c:v>
                </c:pt>
                <c:pt idx="91330">
                  <c:v>-187.80249999999998</c:v>
                </c:pt>
                <c:pt idx="91331">
                  <c:v>-187.80049999999997</c:v>
                </c:pt>
                <c:pt idx="91332">
                  <c:v>-187.79849999999999</c:v>
                </c:pt>
                <c:pt idx="91333">
                  <c:v>-187.79649999999998</c:v>
                </c:pt>
                <c:pt idx="91334">
                  <c:v>-187.79449999999997</c:v>
                </c:pt>
                <c:pt idx="91335">
                  <c:v>-187.79249999999999</c:v>
                </c:pt>
                <c:pt idx="91336">
                  <c:v>-187.79049999999998</c:v>
                </c:pt>
                <c:pt idx="91337">
                  <c:v>-187.78849999999997</c:v>
                </c:pt>
                <c:pt idx="91338">
                  <c:v>-187.78649999999999</c:v>
                </c:pt>
                <c:pt idx="91339">
                  <c:v>-187.78449999999998</c:v>
                </c:pt>
                <c:pt idx="91340">
                  <c:v>-187.78249999999997</c:v>
                </c:pt>
                <c:pt idx="91341">
                  <c:v>-187.78049999999999</c:v>
                </c:pt>
                <c:pt idx="91342">
                  <c:v>-187.77849999999998</c:v>
                </c:pt>
                <c:pt idx="91343">
                  <c:v>-187.77649999999997</c:v>
                </c:pt>
                <c:pt idx="91344">
                  <c:v>-187.77449999999999</c:v>
                </c:pt>
                <c:pt idx="91345">
                  <c:v>-187.77249999999998</c:v>
                </c:pt>
                <c:pt idx="91346">
                  <c:v>-187.77049999999997</c:v>
                </c:pt>
                <c:pt idx="91347">
                  <c:v>-187.76849999999999</c:v>
                </c:pt>
                <c:pt idx="91348">
                  <c:v>-187.76649999999998</c:v>
                </c:pt>
                <c:pt idx="91349">
                  <c:v>-187.76449999999997</c:v>
                </c:pt>
                <c:pt idx="91350">
                  <c:v>-187.76249999999999</c:v>
                </c:pt>
                <c:pt idx="91351">
                  <c:v>-187.76049999999998</c:v>
                </c:pt>
                <c:pt idx="91352">
                  <c:v>-187.75849999999997</c:v>
                </c:pt>
                <c:pt idx="91353">
                  <c:v>-187.75649999999999</c:v>
                </c:pt>
                <c:pt idx="91354">
                  <c:v>-187.75449999999998</c:v>
                </c:pt>
                <c:pt idx="91355">
                  <c:v>-187.75249999999997</c:v>
                </c:pt>
                <c:pt idx="91356">
                  <c:v>-187.75049999999999</c:v>
                </c:pt>
                <c:pt idx="91357">
                  <c:v>-187.74849999999998</c:v>
                </c:pt>
                <c:pt idx="91358">
                  <c:v>-187.74649999999997</c:v>
                </c:pt>
                <c:pt idx="91359">
                  <c:v>-187.74449999999999</c:v>
                </c:pt>
                <c:pt idx="91360">
                  <c:v>-187.74249999999998</c:v>
                </c:pt>
                <c:pt idx="91361">
                  <c:v>-187.74049999999997</c:v>
                </c:pt>
                <c:pt idx="91362">
                  <c:v>-187.73849999999999</c:v>
                </c:pt>
                <c:pt idx="91363">
                  <c:v>-187.73649999999998</c:v>
                </c:pt>
                <c:pt idx="91364">
                  <c:v>-187.73449999999997</c:v>
                </c:pt>
                <c:pt idx="91365">
                  <c:v>-187.73249999999999</c:v>
                </c:pt>
                <c:pt idx="91366">
                  <c:v>-187.73049999999998</c:v>
                </c:pt>
                <c:pt idx="91367">
                  <c:v>-187.72849999999997</c:v>
                </c:pt>
                <c:pt idx="91368">
                  <c:v>-187.72649999999999</c:v>
                </c:pt>
                <c:pt idx="91369">
                  <c:v>-187.72449999999998</c:v>
                </c:pt>
                <c:pt idx="91370">
                  <c:v>-187.72249999999997</c:v>
                </c:pt>
                <c:pt idx="91371">
                  <c:v>-187.72049999999999</c:v>
                </c:pt>
                <c:pt idx="91372">
                  <c:v>-187.71849999999998</c:v>
                </c:pt>
                <c:pt idx="91373">
                  <c:v>-187.71649999999997</c:v>
                </c:pt>
                <c:pt idx="91374">
                  <c:v>-187.71449999999999</c:v>
                </c:pt>
                <c:pt idx="91375">
                  <c:v>-187.71249999999998</c:v>
                </c:pt>
                <c:pt idx="91376">
                  <c:v>-187.71049999999997</c:v>
                </c:pt>
                <c:pt idx="91377">
                  <c:v>-187.70849999999999</c:v>
                </c:pt>
                <c:pt idx="91378">
                  <c:v>-187.70649999999998</c:v>
                </c:pt>
                <c:pt idx="91379">
                  <c:v>-187.70449999999997</c:v>
                </c:pt>
                <c:pt idx="91380">
                  <c:v>-187.70249999999999</c:v>
                </c:pt>
                <c:pt idx="91381">
                  <c:v>-187.70049999999998</c:v>
                </c:pt>
                <c:pt idx="91382">
                  <c:v>-187.69849999999997</c:v>
                </c:pt>
                <c:pt idx="91383">
                  <c:v>-187.69649999999999</c:v>
                </c:pt>
                <c:pt idx="91384">
                  <c:v>-187.69449999999998</c:v>
                </c:pt>
                <c:pt idx="91385">
                  <c:v>-187.69249999999997</c:v>
                </c:pt>
                <c:pt idx="91386">
                  <c:v>-187.69049999999999</c:v>
                </c:pt>
                <c:pt idx="91387">
                  <c:v>-187.68849999999998</c:v>
                </c:pt>
                <c:pt idx="91388">
                  <c:v>-187.68649999999997</c:v>
                </c:pt>
                <c:pt idx="91389">
                  <c:v>-187.68449999999999</c:v>
                </c:pt>
                <c:pt idx="91390">
                  <c:v>-187.68249999999998</c:v>
                </c:pt>
                <c:pt idx="91391">
                  <c:v>-187.68049999999997</c:v>
                </c:pt>
                <c:pt idx="91392">
                  <c:v>-187.67849999999999</c:v>
                </c:pt>
                <c:pt idx="91393">
                  <c:v>-187.67649999999998</c:v>
                </c:pt>
                <c:pt idx="91394">
                  <c:v>-187.67449999999997</c:v>
                </c:pt>
                <c:pt idx="91395">
                  <c:v>-187.67249999999999</c:v>
                </c:pt>
                <c:pt idx="91396">
                  <c:v>-187.67049999999998</c:v>
                </c:pt>
                <c:pt idx="91397">
                  <c:v>-187.66849999999997</c:v>
                </c:pt>
                <c:pt idx="91398">
                  <c:v>-187.66649999999998</c:v>
                </c:pt>
                <c:pt idx="91399">
                  <c:v>-187.66449999999998</c:v>
                </c:pt>
                <c:pt idx="91400">
                  <c:v>-187.66249999999997</c:v>
                </c:pt>
                <c:pt idx="91401">
                  <c:v>-187.66049999999998</c:v>
                </c:pt>
                <c:pt idx="91402">
                  <c:v>-187.65849999999998</c:v>
                </c:pt>
                <c:pt idx="91403">
                  <c:v>-187.65649999999997</c:v>
                </c:pt>
                <c:pt idx="91404">
                  <c:v>-187.65449999999998</c:v>
                </c:pt>
                <c:pt idx="91405">
                  <c:v>-187.65249999999997</c:v>
                </c:pt>
                <c:pt idx="91406">
                  <c:v>-187.65049999999997</c:v>
                </c:pt>
                <c:pt idx="91407">
                  <c:v>-187.64849999999998</c:v>
                </c:pt>
                <c:pt idx="91408">
                  <c:v>-187.64649999999997</c:v>
                </c:pt>
                <c:pt idx="91409">
                  <c:v>-187.64449999999997</c:v>
                </c:pt>
                <c:pt idx="91410">
                  <c:v>-187.64249999999998</c:v>
                </c:pt>
                <c:pt idx="91411">
                  <c:v>-187.64049999999997</c:v>
                </c:pt>
                <c:pt idx="91412">
                  <c:v>-187.63849999999996</c:v>
                </c:pt>
                <c:pt idx="91413">
                  <c:v>-187.63649999999998</c:v>
                </c:pt>
                <c:pt idx="91414">
                  <c:v>-187.63449999999997</c:v>
                </c:pt>
                <c:pt idx="91415">
                  <c:v>-187.63249999999996</c:v>
                </c:pt>
                <c:pt idx="91416">
                  <c:v>-187.63049999999998</c:v>
                </c:pt>
                <c:pt idx="91417">
                  <c:v>-187.62849999999997</c:v>
                </c:pt>
                <c:pt idx="91418">
                  <c:v>-187.62649999999996</c:v>
                </c:pt>
                <c:pt idx="91419">
                  <c:v>-187.62449999999998</c:v>
                </c:pt>
                <c:pt idx="91420">
                  <c:v>-187.62249999999997</c:v>
                </c:pt>
                <c:pt idx="91421">
                  <c:v>-187.62049999999996</c:v>
                </c:pt>
                <c:pt idx="91422">
                  <c:v>-187.61849999999998</c:v>
                </c:pt>
                <c:pt idx="91423">
                  <c:v>-187.61649999999997</c:v>
                </c:pt>
                <c:pt idx="91424">
                  <c:v>-187.61449999999996</c:v>
                </c:pt>
                <c:pt idx="91425">
                  <c:v>-187.61249999999998</c:v>
                </c:pt>
                <c:pt idx="91426">
                  <c:v>-187.61049999999997</c:v>
                </c:pt>
                <c:pt idx="91427">
                  <c:v>-187.60849999999996</c:v>
                </c:pt>
                <c:pt idx="91428">
                  <c:v>-187.60649999999998</c:v>
                </c:pt>
                <c:pt idx="91429">
                  <c:v>-187.60449999999997</c:v>
                </c:pt>
                <c:pt idx="91430">
                  <c:v>-187.60249999999996</c:v>
                </c:pt>
                <c:pt idx="91431">
                  <c:v>-187.60049999999998</c:v>
                </c:pt>
                <c:pt idx="91432">
                  <c:v>-187.59849999999997</c:v>
                </c:pt>
                <c:pt idx="91433">
                  <c:v>-187.59649999999996</c:v>
                </c:pt>
                <c:pt idx="91434">
                  <c:v>-187.59449999999998</c:v>
                </c:pt>
                <c:pt idx="91435">
                  <c:v>-187.59249999999997</c:v>
                </c:pt>
                <c:pt idx="91436">
                  <c:v>-187.59049999999996</c:v>
                </c:pt>
                <c:pt idx="91437">
                  <c:v>-187.58849999999998</c:v>
                </c:pt>
                <c:pt idx="91438">
                  <c:v>-187.58649999999997</c:v>
                </c:pt>
                <c:pt idx="91439">
                  <c:v>-187.58449999999999</c:v>
                </c:pt>
                <c:pt idx="91440">
                  <c:v>-187.58249999999998</c:v>
                </c:pt>
                <c:pt idx="91441">
                  <c:v>-187.58049999999997</c:v>
                </c:pt>
                <c:pt idx="91442">
                  <c:v>-187.57849999999999</c:v>
                </c:pt>
                <c:pt idx="91443">
                  <c:v>-187.57649999999998</c:v>
                </c:pt>
                <c:pt idx="91444">
                  <c:v>-187.57449999999997</c:v>
                </c:pt>
                <c:pt idx="91445">
                  <c:v>-187.57249999999999</c:v>
                </c:pt>
                <c:pt idx="91446">
                  <c:v>-187.57049999999998</c:v>
                </c:pt>
                <c:pt idx="91447">
                  <c:v>-187.56849999999997</c:v>
                </c:pt>
                <c:pt idx="91448">
                  <c:v>-187.56649999999999</c:v>
                </c:pt>
                <c:pt idx="91449">
                  <c:v>-187.56449999999998</c:v>
                </c:pt>
                <c:pt idx="91450">
                  <c:v>-187.56249999999997</c:v>
                </c:pt>
                <c:pt idx="91451">
                  <c:v>-187.56049999999999</c:v>
                </c:pt>
                <c:pt idx="91452">
                  <c:v>-187.55849999999998</c:v>
                </c:pt>
                <c:pt idx="91453">
                  <c:v>-187.55649999999997</c:v>
                </c:pt>
                <c:pt idx="91454">
                  <c:v>-187.55449999999999</c:v>
                </c:pt>
                <c:pt idx="91455">
                  <c:v>-187.55249999999998</c:v>
                </c:pt>
                <c:pt idx="91456">
                  <c:v>-187.55049999999997</c:v>
                </c:pt>
                <c:pt idx="91457">
                  <c:v>-187.54849999999999</c:v>
                </c:pt>
                <c:pt idx="91458">
                  <c:v>-187.54649999999998</c:v>
                </c:pt>
                <c:pt idx="91459">
                  <c:v>-187.54449999999997</c:v>
                </c:pt>
                <c:pt idx="91460">
                  <c:v>-187.54249999999999</c:v>
                </c:pt>
                <c:pt idx="91461">
                  <c:v>-187.54049999999998</c:v>
                </c:pt>
                <c:pt idx="91462">
                  <c:v>-187.53849999999997</c:v>
                </c:pt>
                <c:pt idx="91463">
                  <c:v>-187.53649999999999</c:v>
                </c:pt>
                <c:pt idx="91464">
                  <c:v>-187.53449999999998</c:v>
                </c:pt>
                <c:pt idx="91465">
                  <c:v>-187.53249999999997</c:v>
                </c:pt>
                <c:pt idx="91466">
                  <c:v>-187.53049999999999</c:v>
                </c:pt>
                <c:pt idx="91467">
                  <c:v>-187.52849999999998</c:v>
                </c:pt>
                <c:pt idx="91468">
                  <c:v>-187.52649999999997</c:v>
                </c:pt>
                <c:pt idx="91469">
                  <c:v>-187.52449999999999</c:v>
                </c:pt>
                <c:pt idx="91470">
                  <c:v>-187.52249999999998</c:v>
                </c:pt>
                <c:pt idx="91471">
                  <c:v>-187.52049999999997</c:v>
                </c:pt>
                <c:pt idx="91472">
                  <c:v>-187.51849999999999</c:v>
                </c:pt>
                <c:pt idx="91473">
                  <c:v>-187.51649999999998</c:v>
                </c:pt>
                <c:pt idx="91474">
                  <c:v>-187.51449999999997</c:v>
                </c:pt>
                <c:pt idx="91475">
                  <c:v>-187.51249999999999</c:v>
                </c:pt>
                <c:pt idx="91476">
                  <c:v>-187.51049999999998</c:v>
                </c:pt>
                <c:pt idx="91477">
                  <c:v>-187.50849999999997</c:v>
                </c:pt>
                <c:pt idx="91478">
                  <c:v>-187.50649999999999</c:v>
                </c:pt>
                <c:pt idx="91479">
                  <c:v>-187.50449999999998</c:v>
                </c:pt>
                <c:pt idx="91480">
                  <c:v>-187.50249999999997</c:v>
                </c:pt>
                <c:pt idx="91481">
                  <c:v>-187.50049999999999</c:v>
                </c:pt>
                <c:pt idx="91482">
                  <c:v>-187.49849999999998</c:v>
                </c:pt>
                <c:pt idx="91483">
                  <c:v>-187.49649999999997</c:v>
                </c:pt>
                <c:pt idx="91484">
                  <c:v>-187.49449999999999</c:v>
                </c:pt>
                <c:pt idx="91485">
                  <c:v>-187.49249999999998</c:v>
                </c:pt>
                <c:pt idx="91486">
                  <c:v>-187.49049999999997</c:v>
                </c:pt>
                <c:pt idx="91487">
                  <c:v>-187.48849999999999</c:v>
                </c:pt>
                <c:pt idx="91488">
                  <c:v>-187.48649999999998</c:v>
                </c:pt>
                <c:pt idx="91489">
                  <c:v>-187.48449999999997</c:v>
                </c:pt>
                <c:pt idx="91490">
                  <c:v>-187.48249999999999</c:v>
                </c:pt>
                <c:pt idx="91491">
                  <c:v>-187.48049999999998</c:v>
                </c:pt>
                <c:pt idx="91492">
                  <c:v>-187.47849999999997</c:v>
                </c:pt>
                <c:pt idx="91493">
                  <c:v>-187.47649999999999</c:v>
                </c:pt>
                <c:pt idx="91494">
                  <c:v>-187.47449999999998</c:v>
                </c:pt>
                <c:pt idx="91495">
                  <c:v>-187.47249999999997</c:v>
                </c:pt>
                <c:pt idx="91496">
                  <c:v>-187.47049999999999</c:v>
                </c:pt>
                <c:pt idx="91497">
                  <c:v>-187.46849999999998</c:v>
                </c:pt>
                <c:pt idx="91498">
                  <c:v>-187.46649999999997</c:v>
                </c:pt>
                <c:pt idx="91499">
                  <c:v>-187.46449999999999</c:v>
                </c:pt>
                <c:pt idx="91500">
                  <c:v>-187.46249999999998</c:v>
                </c:pt>
                <c:pt idx="91501">
                  <c:v>-187.46049999999997</c:v>
                </c:pt>
                <c:pt idx="91502">
                  <c:v>-187.45849999999999</c:v>
                </c:pt>
                <c:pt idx="91503">
                  <c:v>-187.45649999999998</c:v>
                </c:pt>
                <c:pt idx="91504">
                  <c:v>-187.45449999999997</c:v>
                </c:pt>
                <c:pt idx="91505">
                  <c:v>-187.45249999999999</c:v>
                </c:pt>
                <c:pt idx="91506">
                  <c:v>-187.45049999999998</c:v>
                </c:pt>
                <c:pt idx="91507">
                  <c:v>-187.44849999999997</c:v>
                </c:pt>
                <c:pt idx="91508">
                  <c:v>-187.44649999999999</c:v>
                </c:pt>
                <c:pt idx="91509">
                  <c:v>-187.44449999999998</c:v>
                </c:pt>
                <c:pt idx="91510">
                  <c:v>-187.44249999999997</c:v>
                </c:pt>
                <c:pt idx="91511">
                  <c:v>-187.44049999999999</c:v>
                </c:pt>
                <c:pt idx="91512">
                  <c:v>-187.43849999999998</c:v>
                </c:pt>
                <c:pt idx="91513">
                  <c:v>-187.43649999999997</c:v>
                </c:pt>
                <c:pt idx="91514">
                  <c:v>-187.43449999999999</c:v>
                </c:pt>
                <c:pt idx="91515">
                  <c:v>-187.43249999999998</c:v>
                </c:pt>
                <c:pt idx="91516">
                  <c:v>-187.43049999999997</c:v>
                </c:pt>
                <c:pt idx="91517">
                  <c:v>-187.42849999999999</c:v>
                </c:pt>
                <c:pt idx="91518">
                  <c:v>-187.42649999999998</c:v>
                </c:pt>
                <c:pt idx="91519">
                  <c:v>-187.42449999999997</c:v>
                </c:pt>
                <c:pt idx="91520">
                  <c:v>-187.42249999999999</c:v>
                </c:pt>
                <c:pt idx="91521">
                  <c:v>-187.42049999999998</c:v>
                </c:pt>
                <c:pt idx="91522">
                  <c:v>-187.41849999999997</c:v>
                </c:pt>
                <c:pt idx="91523">
                  <c:v>-187.41649999999998</c:v>
                </c:pt>
                <c:pt idx="91524">
                  <c:v>-187.41449999999998</c:v>
                </c:pt>
                <c:pt idx="91525">
                  <c:v>-187.41249999999997</c:v>
                </c:pt>
                <c:pt idx="91526">
                  <c:v>-187.41049999999998</c:v>
                </c:pt>
                <c:pt idx="91527">
                  <c:v>-187.40849999999998</c:v>
                </c:pt>
                <c:pt idx="91528">
                  <c:v>-187.40649999999997</c:v>
                </c:pt>
                <c:pt idx="91529">
                  <c:v>-187.40449999999998</c:v>
                </c:pt>
                <c:pt idx="91530">
                  <c:v>-187.40249999999997</c:v>
                </c:pt>
                <c:pt idx="91531">
                  <c:v>-187.40049999999997</c:v>
                </c:pt>
                <c:pt idx="91532">
                  <c:v>-187.39849999999998</c:v>
                </c:pt>
                <c:pt idx="91533">
                  <c:v>-187.39649999999997</c:v>
                </c:pt>
                <c:pt idx="91534">
                  <c:v>-187.39449999999997</c:v>
                </c:pt>
                <c:pt idx="91535">
                  <c:v>-187.39249999999998</c:v>
                </c:pt>
                <c:pt idx="91536">
                  <c:v>-187.39049999999997</c:v>
                </c:pt>
                <c:pt idx="91537">
                  <c:v>-187.38849999999996</c:v>
                </c:pt>
                <c:pt idx="91538">
                  <c:v>-187.38649999999998</c:v>
                </c:pt>
                <c:pt idx="91539">
                  <c:v>-187.38449999999997</c:v>
                </c:pt>
                <c:pt idx="91540">
                  <c:v>-187.38249999999996</c:v>
                </c:pt>
                <c:pt idx="91541">
                  <c:v>-187.38049999999998</c:v>
                </c:pt>
                <c:pt idx="91542">
                  <c:v>-187.37849999999997</c:v>
                </c:pt>
                <c:pt idx="91543">
                  <c:v>-187.37649999999996</c:v>
                </c:pt>
                <c:pt idx="91544">
                  <c:v>-187.37449999999998</c:v>
                </c:pt>
                <c:pt idx="91545">
                  <c:v>-187.37249999999997</c:v>
                </c:pt>
                <c:pt idx="91546">
                  <c:v>-187.37049999999996</c:v>
                </c:pt>
                <c:pt idx="91547">
                  <c:v>-187.36849999999998</c:v>
                </c:pt>
                <c:pt idx="91548">
                  <c:v>-187.36649999999997</c:v>
                </c:pt>
                <c:pt idx="91549">
                  <c:v>-187.36449999999996</c:v>
                </c:pt>
                <c:pt idx="91550">
                  <c:v>-187.36249999999998</c:v>
                </c:pt>
                <c:pt idx="91551">
                  <c:v>-187.36049999999997</c:v>
                </c:pt>
                <c:pt idx="91552">
                  <c:v>-187.35849999999996</c:v>
                </c:pt>
                <c:pt idx="91553">
                  <c:v>-187.35649999999998</c:v>
                </c:pt>
                <c:pt idx="91554">
                  <c:v>-187.35449999999997</c:v>
                </c:pt>
                <c:pt idx="91555">
                  <c:v>-187.35249999999996</c:v>
                </c:pt>
                <c:pt idx="91556">
                  <c:v>-187.35049999999998</c:v>
                </c:pt>
                <c:pt idx="91557">
                  <c:v>-187.34849999999997</c:v>
                </c:pt>
                <c:pt idx="91558">
                  <c:v>-187.34649999999996</c:v>
                </c:pt>
                <c:pt idx="91559">
                  <c:v>-187.34449999999998</c:v>
                </c:pt>
                <c:pt idx="91560">
                  <c:v>-187.34249999999997</c:v>
                </c:pt>
                <c:pt idx="91561">
                  <c:v>-187.34049999999996</c:v>
                </c:pt>
                <c:pt idx="91562">
                  <c:v>-187.33849999999998</c:v>
                </c:pt>
                <c:pt idx="91563">
                  <c:v>-187.33649999999997</c:v>
                </c:pt>
                <c:pt idx="91564">
                  <c:v>-187.33449999999999</c:v>
                </c:pt>
                <c:pt idx="91565">
                  <c:v>-187.33249999999998</c:v>
                </c:pt>
                <c:pt idx="91566">
                  <c:v>-187.33049999999997</c:v>
                </c:pt>
                <c:pt idx="91567">
                  <c:v>-187.32849999999999</c:v>
                </c:pt>
                <c:pt idx="91568">
                  <c:v>-187.32649999999998</c:v>
                </c:pt>
                <c:pt idx="91569">
                  <c:v>-187.32449999999997</c:v>
                </c:pt>
                <c:pt idx="91570">
                  <c:v>-187.32249999999999</c:v>
                </c:pt>
                <c:pt idx="91571">
                  <c:v>-187.32049999999998</c:v>
                </c:pt>
                <c:pt idx="91572">
                  <c:v>-187.31849999999997</c:v>
                </c:pt>
                <c:pt idx="91573">
                  <c:v>-187.31649999999999</c:v>
                </c:pt>
                <c:pt idx="91574">
                  <c:v>-187.31449999999998</c:v>
                </c:pt>
                <c:pt idx="91575">
                  <c:v>-187.31249999999997</c:v>
                </c:pt>
                <c:pt idx="91576">
                  <c:v>-187.31049999999999</c:v>
                </c:pt>
                <c:pt idx="91577">
                  <c:v>-187.30849999999998</c:v>
                </c:pt>
                <c:pt idx="91578">
                  <c:v>-187.30649999999997</c:v>
                </c:pt>
                <c:pt idx="91579">
                  <c:v>-187.30449999999999</c:v>
                </c:pt>
                <c:pt idx="91580">
                  <c:v>-187.30249999999998</c:v>
                </c:pt>
                <c:pt idx="91581">
                  <c:v>-187.30049999999997</c:v>
                </c:pt>
                <c:pt idx="91582">
                  <c:v>-187.29849999999999</c:v>
                </c:pt>
                <c:pt idx="91583">
                  <c:v>-187.29649999999998</c:v>
                </c:pt>
                <c:pt idx="91584">
                  <c:v>-187.29449999999997</c:v>
                </c:pt>
                <c:pt idx="91585">
                  <c:v>-187.29249999999999</c:v>
                </c:pt>
                <c:pt idx="91586">
                  <c:v>-187.29049999999998</c:v>
                </c:pt>
                <c:pt idx="91587">
                  <c:v>-187.28849999999997</c:v>
                </c:pt>
                <c:pt idx="91588">
                  <c:v>-187.28649999999999</c:v>
                </c:pt>
                <c:pt idx="91589">
                  <c:v>-187.28449999999998</c:v>
                </c:pt>
                <c:pt idx="91590">
                  <c:v>-187.28249999999997</c:v>
                </c:pt>
                <c:pt idx="91591">
                  <c:v>-187.28049999999999</c:v>
                </c:pt>
                <c:pt idx="91592">
                  <c:v>-187.27849999999998</c:v>
                </c:pt>
                <c:pt idx="91593">
                  <c:v>-187.27649999999997</c:v>
                </c:pt>
                <c:pt idx="91594">
                  <c:v>-187.27449999999999</c:v>
                </c:pt>
                <c:pt idx="91595">
                  <c:v>-187.27249999999998</c:v>
                </c:pt>
                <c:pt idx="91596">
                  <c:v>-187.27049999999997</c:v>
                </c:pt>
                <c:pt idx="91597">
                  <c:v>-187.26849999999999</c:v>
                </c:pt>
                <c:pt idx="91598">
                  <c:v>-187.26649999999998</c:v>
                </c:pt>
                <c:pt idx="91599">
                  <c:v>-187.26449999999997</c:v>
                </c:pt>
                <c:pt idx="91600">
                  <c:v>-187.26249999999999</c:v>
                </c:pt>
                <c:pt idx="91601">
                  <c:v>-187.26049999999998</c:v>
                </c:pt>
                <c:pt idx="91602">
                  <c:v>-187.25849999999997</c:v>
                </c:pt>
                <c:pt idx="91603">
                  <c:v>-187.25649999999999</c:v>
                </c:pt>
                <c:pt idx="91604">
                  <c:v>-187.25449999999998</c:v>
                </c:pt>
                <c:pt idx="91605">
                  <c:v>-187.25249999999997</c:v>
                </c:pt>
                <c:pt idx="91606">
                  <c:v>-187.25049999999999</c:v>
                </c:pt>
                <c:pt idx="91607">
                  <c:v>-187.24849999999998</c:v>
                </c:pt>
                <c:pt idx="91608">
                  <c:v>-187.24649999999997</c:v>
                </c:pt>
                <c:pt idx="91609">
                  <c:v>-187.24449999999999</c:v>
                </c:pt>
                <c:pt idx="91610">
                  <c:v>-187.24249999999998</c:v>
                </c:pt>
                <c:pt idx="91611">
                  <c:v>-187.24049999999997</c:v>
                </c:pt>
                <c:pt idx="91612">
                  <c:v>-187.23849999999999</c:v>
                </c:pt>
                <c:pt idx="91613">
                  <c:v>-187.23649999999998</c:v>
                </c:pt>
                <c:pt idx="91614">
                  <c:v>-187.23449999999997</c:v>
                </c:pt>
                <c:pt idx="91615">
                  <c:v>-187.23249999999999</c:v>
                </c:pt>
                <c:pt idx="91616">
                  <c:v>-187.23049999999998</c:v>
                </c:pt>
                <c:pt idx="91617">
                  <c:v>-187.22849999999997</c:v>
                </c:pt>
                <c:pt idx="91618">
                  <c:v>-187.22649999999999</c:v>
                </c:pt>
                <c:pt idx="91619">
                  <c:v>-187.22449999999998</c:v>
                </c:pt>
                <c:pt idx="91620">
                  <c:v>-187.22249999999997</c:v>
                </c:pt>
                <c:pt idx="91621">
                  <c:v>-187.22049999999999</c:v>
                </c:pt>
                <c:pt idx="91622">
                  <c:v>-187.21849999999998</c:v>
                </c:pt>
                <c:pt idx="91623">
                  <c:v>-187.21649999999997</c:v>
                </c:pt>
                <c:pt idx="91624">
                  <c:v>-187.21449999999999</c:v>
                </c:pt>
                <c:pt idx="91625">
                  <c:v>-187.21249999999998</c:v>
                </c:pt>
                <c:pt idx="91626">
                  <c:v>-187.21049999999997</c:v>
                </c:pt>
                <c:pt idx="91627">
                  <c:v>-187.20849999999999</c:v>
                </c:pt>
                <c:pt idx="91628">
                  <c:v>-187.20649999999998</c:v>
                </c:pt>
                <c:pt idx="91629">
                  <c:v>-187.20449999999997</c:v>
                </c:pt>
                <c:pt idx="91630">
                  <c:v>-187.20249999999999</c:v>
                </c:pt>
                <c:pt idx="91631">
                  <c:v>-187.20049999999998</c:v>
                </c:pt>
                <c:pt idx="91632">
                  <c:v>-187.19849999999997</c:v>
                </c:pt>
                <c:pt idx="91633">
                  <c:v>-187.19649999999999</c:v>
                </c:pt>
                <c:pt idx="91634">
                  <c:v>-187.19449999999998</c:v>
                </c:pt>
                <c:pt idx="91635">
                  <c:v>-187.19249999999997</c:v>
                </c:pt>
                <c:pt idx="91636">
                  <c:v>-187.19049999999999</c:v>
                </c:pt>
                <c:pt idx="91637">
                  <c:v>-187.18849999999998</c:v>
                </c:pt>
                <c:pt idx="91638">
                  <c:v>-187.18649999999997</c:v>
                </c:pt>
                <c:pt idx="91639">
                  <c:v>-187.18449999999999</c:v>
                </c:pt>
                <c:pt idx="91640">
                  <c:v>-187.18249999999998</c:v>
                </c:pt>
                <c:pt idx="91641">
                  <c:v>-187.18049999999997</c:v>
                </c:pt>
                <c:pt idx="91642">
                  <c:v>-187.17849999999999</c:v>
                </c:pt>
                <c:pt idx="91643">
                  <c:v>-187.17649999999998</c:v>
                </c:pt>
                <c:pt idx="91644">
                  <c:v>-187.17449999999997</c:v>
                </c:pt>
                <c:pt idx="91645">
                  <c:v>-187.17249999999999</c:v>
                </c:pt>
                <c:pt idx="91646">
                  <c:v>-187.17049999999998</c:v>
                </c:pt>
                <c:pt idx="91647">
                  <c:v>-187.16849999999997</c:v>
                </c:pt>
                <c:pt idx="91648">
                  <c:v>-187.16649999999998</c:v>
                </c:pt>
                <c:pt idx="91649">
                  <c:v>-187.16449999999998</c:v>
                </c:pt>
                <c:pt idx="91650">
                  <c:v>-187.16249999999997</c:v>
                </c:pt>
                <c:pt idx="91651">
                  <c:v>-187.16049999999998</c:v>
                </c:pt>
                <c:pt idx="91652">
                  <c:v>-187.15849999999998</c:v>
                </c:pt>
                <c:pt idx="91653">
                  <c:v>-187.15649999999997</c:v>
                </c:pt>
                <c:pt idx="91654">
                  <c:v>-187.15449999999998</c:v>
                </c:pt>
                <c:pt idx="91655">
                  <c:v>-187.15249999999997</c:v>
                </c:pt>
                <c:pt idx="91656">
                  <c:v>-187.15049999999997</c:v>
                </c:pt>
                <c:pt idx="91657">
                  <c:v>-187.14849999999998</c:v>
                </c:pt>
                <c:pt idx="91658">
                  <c:v>-187.14649999999997</c:v>
                </c:pt>
                <c:pt idx="91659">
                  <c:v>-187.14449999999997</c:v>
                </c:pt>
                <c:pt idx="91660">
                  <c:v>-187.14249999999998</c:v>
                </c:pt>
                <c:pt idx="91661">
                  <c:v>-187.14049999999997</c:v>
                </c:pt>
                <c:pt idx="91662">
                  <c:v>-187.13849999999996</c:v>
                </c:pt>
                <c:pt idx="91663">
                  <c:v>-187.13649999999998</c:v>
                </c:pt>
                <c:pt idx="91664">
                  <c:v>-187.13449999999997</c:v>
                </c:pt>
                <c:pt idx="91665">
                  <c:v>-187.13249999999996</c:v>
                </c:pt>
                <c:pt idx="91666">
                  <c:v>-187.13049999999998</c:v>
                </c:pt>
                <c:pt idx="91667">
                  <c:v>-187.12849999999997</c:v>
                </c:pt>
                <c:pt idx="91668">
                  <c:v>-187.12649999999996</c:v>
                </c:pt>
                <c:pt idx="91669">
                  <c:v>-187.12449999999998</c:v>
                </c:pt>
                <c:pt idx="91670">
                  <c:v>-187.12249999999997</c:v>
                </c:pt>
                <c:pt idx="91671">
                  <c:v>-187.12049999999996</c:v>
                </c:pt>
                <c:pt idx="91672">
                  <c:v>-187.11849999999998</c:v>
                </c:pt>
                <c:pt idx="91673">
                  <c:v>-187.11649999999997</c:v>
                </c:pt>
                <c:pt idx="91674">
                  <c:v>-187.11449999999996</c:v>
                </c:pt>
                <c:pt idx="91675">
                  <c:v>-187.11249999999998</c:v>
                </c:pt>
                <c:pt idx="91676">
                  <c:v>-187.11049999999997</c:v>
                </c:pt>
                <c:pt idx="91677">
                  <c:v>-187.10849999999996</c:v>
                </c:pt>
                <c:pt idx="91678">
                  <c:v>-187.10649999999998</c:v>
                </c:pt>
                <c:pt idx="91679">
                  <c:v>-187.10449999999997</c:v>
                </c:pt>
                <c:pt idx="91680">
                  <c:v>-187.10249999999996</c:v>
                </c:pt>
                <c:pt idx="91681">
                  <c:v>-187.10049999999998</c:v>
                </c:pt>
                <c:pt idx="91682">
                  <c:v>-187.09849999999997</c:v>
                </c:pt>
                <c:pt idx="91683">
                  <c:v>-187.09649999999996</c:v>
                </c:pt>
                <c:pt idx="91684">
                  <c:v>-187.09449999999998</c:v>
                </c:pt>
                <c:pt idx="91685">
                  <c:v>-187.09249999999997</c:v>
                </c:pt>
                <c:pt idx="91686">
                  <c:v>-187.09049999999996</c:v>
                </c:pt>
                <c:pt idx="91687">
                  <c:v>-187.08849999999998</c:v>
                </c:pt>
                <c:pt idx="91688">
                  <c:v>-187.08649999999997</c:v>
                </c:pt>
                <c:pt idx="91689">
                  <c:v>-187.08449999999999</c:v>
                </c:pt>
                <c:pt idx="91690">
                  <c:v>-187.08249999999998</c:v>
                </c:pt>
                <c:pt idx="91691">
                  <c:v>-187.08049999999997</c:v>
                </c:pt>
                <c:pt idx="91692">
                  <c:v>-187.07849999999999</c:v>
                </c:pt>
                <c:pt idx="91693">
                  <c:v>-187.07649999999998</c:v>
                </c:pt>
                <c:pt idx="91694">
                  <c:v>-187.07449999999997</c:v>
                </c:pt>
                <c:pt idx="91695">
                  <c:v>-187.07249999999999</c:v>
                </c:pt>
                <c:pt idx="91696">
                  <c:v>-187.07049999999998</c:v>
                </c:pt>
                <c:pt idx="91697">
                  <c:v>-187.06849999999997</c:v>
                </c:pt>
                <c:pt idx="91698">
                  <c:v>-187.06649999999999</c:v>
                </c:pt>
                <c:pt idx="91699">
                  <c:v>-187.06449999999998</c:v>
                </c:pt>
                <c:pt idx="91700">
                  <c:v>-187.06249999999997</c:v>
                </c:pt>
                <c:pt idx="91701">
                  <c:v>-187.06049999999999</c:v>
                </c:pt>
                <c:pt idx="91702">
                  <c:v>-187.05849999999998</c:v>
                </c:pt>
                <c:pt idx="91703">
                  <c:v>-187.05649999999997</c:v>
                </c:pt>
                <c:pt idx="91704">
                  <c:v>-187.05449999999999</c:v>
                </c:pt>
                <c:pt idx="91705">
                  <c:v>-187.05249999999998</c:v>
                </c:pt>
                <c:pt idx="91706">
                  <c:v>-187.05049999999997</c:v>
                </c:pt>
                <c:pt idx="91707">
                  <c:v>-187.04849999999999</c:v>
                </c:pt>
                <c:pt idx="91708">
                  <c:v>-187.04649999999998</c:v>
                </c:pt>
                <c:pt idx="91709">
                  <c:v>-187.04449999999997</c:v>
                </c:pt>
                <c:pt idx="91710">
                  <c:v>-187.04249999999999</c:v>
                </c:pt>
                <c:pt idx="91711">
                  <c:v>-187.04049999999998</c:v>
                </c:pt>
                <c:pt idx="91712">
                  <c:v>-187.03849999999997</c:v>
                </c:pt>
                <c:pt idx="91713">
                  <c:v>-187.03649999999999</c:v>
                </c:pt>
                <c:pt idx="91714">
                  <c:v>-187.03449999999998</c:v>
                </c:pt>
                <c:pt idx="91715">
                  <c:v>-187.03249999999997</c:v>
                </c:pt>
                <c:pt idx="91716">
                  <c:v>-187.03049999999999</c:v>
                </c:pt>
                <c:pt idx="91717">
                  <c:v>-187.02849999999998</c:v>
                </c:pt>
                <c:pt idx="91718">
                  <c:v>-187.02649999999997</c:v>
                </c:pt>
                <c:pt idx="91719">
                  <c:v>-187.02449999999999</c:v>
                </c:pt>
                <c:pt idx="91720">
                  <c:v>-187.02249999999998</c:v>
                </c:pt>
                <c:pt idx="91721">
                  <c:v>-187.02049999999997</c:v>
                </c:pt>
                <c:pt idx="91722">
                  <c:v>-187.01849999999999</c:v>
                </c:pt>
                <c:pt idx="91723">
                  <c:v>-187.01649999999998</c:v>
                </c:pt>
                <c:pt idx="91724">
                  <c:v>-187.01449999999997</c:v>
                </c:pt>
                <c:pt idx="91725">
                  <c:v>-187.01249999999999</c:v>
                </c:pt>
                <c:pt idx="91726">
                  <c:v>-187.01049999999998</c:v>
                </c:pt>
                <c:pt idx="91727">
                  <c:v>-187.00849999999997</c:v>
                </c:pt>
                <c:pt idx="91728">
                  <c:v>-187.00649999999999</c:v>
                </c:pt>
                <c:pt idx="91729">
                  <c:v>-187.00449999999998</c:v>
                </c:pt>
                <c:pt idx="91730">
                  <c:v>-187.00249999999997</c:v>
                </c:pt>
                <c:pt idx="91731">
                  <c:v>-187.00049999999999</c:v>
                </c:pt>
                <c:pt idx="91732">
                  <c:v>-186.99849999999998</c:v>
                </c:pt>
                <c:pt idx="91733">
                  <c:v>-186.99649999999997</c:v>
                </c:pt>
                <c:pt idx="91734">
                  <c:v>-186.99449999999999</c:v>
                </c:pt>
                <c:pt idx="91735">
                  <c:v>-186.99249999999998</c:v>
                </c:pt>
                <c:pt idx="91736">
                  <c:v>-186.99049999999997</c:v>
                </c:pt>
                <c:pt idx="91737">
                  <c:v>-186.98849999999999</c:v>
                </c:pt>
                <c:pt idx="91738">
                  <c:v>-186.98649999999998</c:v>
                </c:pt>
                <c:pt idx="91739">
                  <c:v>-186.98449999999997</c:v>
                </c:pt>
                <c:pt idx="91740">
                  <c:v>-186.98249999999999</c:v>
                </c:pt>
                <c:pt idx="91741">
                  <c:v>-186.98049999999998</c:v>
                </c:pt>
                <c:pt idx="91742">
                  <c:v>-186.97849999999997</c:v>
                </c:pt>
                <c:pt idx="91743">
                  <c:v>-186.97649999999999</c:v>
                </c:pt>
                <c:pt idx="91744">
                  <c:v>-186.97449999999998</c:v>
                </c:pt>
                <c:pt idx="91745">
                  <c:v>-186.97249999999997</c:v>
                </c:pt>
                <c:pt idx="91746">
                  <c:v>-186.97049999999999</c:v>
                </c:pt>
                <c:pt idx="91747">
                  <c:v>-186.96849999999998</c:v>
                </c:pt>
                <c:pt idx="91748">
                  <c:v>-186.96649999999997</c:v>
                </c:pt>
                <c:pt idx="91749">
                  <c:v>-186.96449999999999</c:v>
                </c:pt>
                <c:pt idx="91750">
                  <c:v>-186.96249999999998</c:v>
                </c:pt>
                <c:pt idx="91751">
                  <c:v>-186.96049999999997</c:v>
                </c:pt>
                <c:pt idx="91752">
                  <c:v>-186.95849999999999</c:v>
                </c:pt>
                <c:pt idx="91753">
                  <c:v>-186.95649999999998</c:v>
                </c:pt>
                <c:pt idx="91754">
                  <c:v>-186.95449999999997</c:v>
                </c:pt>
                <c:pt idx="91755">
                  <c:v>-186.95249999999999</c:v>
                </c:pt>
                <c:pt idx="91756">
                  <c:v>-186.95049999999998</c:v>
                </c:pt>
                <c:pt idx="91757">
                  <c:v>-186.94849999999997</c:v>
                </c:pt>
                <c:pt idx="91758">
                  <c:v>-186.94649999999999</c:v>
                </c:pt>
                <c:pt idx="91759">
                  <c:v>-186.94449999999998</c:v>
                </c:pt>
                <c:pt idx="91760">
                  <c:v>-186.94249999999997</c:v>
                </c:pt>
                <c:pt idx="91761">
                  <c:v>-186.94049999999999</c:v>
                </c:pt>
                <c:pt idx="91762">
                  <c:v>-186.93849999999998</c:v>
                </c:pt>
                <c:pt idx="91763">
                  <c:v>-186.93649999999997</c:v>
                </c:pt>
                <c:pt idx="91764">
                  <c:v>-186.93449999999999</c:v>
                </c:pt>
                <c:pt idx="91765">
                  <c:v>-186.93249999999998</c:v>
                </c:pt>
                <c:pt idx="91766">
                  <c:v>-186.93049999999997</c:v>
                </c:pt>
                <c:pt idx="91767">
                  <c:v>-186.92849999999999</c:v>
                </c:pt>
                <c:pt idx="91768">
                  <c:v>-186.92649999999998</c:v>
                </c:pt>
                <c:pt idx="91769">
                  <c:v>-186.92449999999997</c:v>
                </c:pt>
                <c:pt idx="91770">
                  <c:v>-186.92249999999999</c:v>
                </c:pt>
                <c:pt idx="91771">
                  <c:v>-186.92049999999998</c:v>
                </c:pt>
                <c:pt idx="91772">
                  <c:v>-186.91849999999997</c:v>
                </c:pt>
                <c:pt idx="91773">
                  <c:v>-186.91649999999998</c:v>
                </c:pt>
                <c:pt idx="91774">
                  <c:v>-186.91449999999998</c:v>
                </c:pt>
                <c:pt idx="91775">
                  <c:v>-186.91249999999997</c:v>
                </c:pt>
                <c:pt idx="91776">
                  <c:v>-186.91049999999998</c:v>
                </c:pt>
                <c:pt idx="91777">
                  <c:v>-186.90849999999998</c:v>
                </c:pt>
                <c:pt idx="91778">
                  <c:v>-186.90649999999997</c:v>
                </c:pt>
                <c:pt idx="91779">
                  <c:v>-186.90449999999998</c:v>
                </c:pt>
                <c:pt idx="91780">
                  <c:v>-186.90249999999997</c:v>
                </c:pt>
                <c:pt idx="91781">
                  <c:v>-186.90049999999997</c:v>
                </c:pt>
                <c:pt idx="91782">
                  <c:v>-186.89849999999998</c:v>
                </c:pt>
                <c:pt idx="91783">
                  <c:v>-186.89649999999997</c:v>
                </c:pt>
                <c:pt idx="91784">
                  <c:v>-186.89449999999997</c:v>
                </c:pt>
                <c:pt idx="91785">
                  <c:v>-186.89249999999998</c:v>
                </c:pt>
                <c:pt idx="91786">
                  <c:v>-186.89049999999997</c:v>
                </c:pt>
                <c:pt idx="91787">
                  <c:v>-186.88849999999996</c:v>
                </c:pt>
                <c:pt idx="91788">
                  <c:v>-186.88649999999998</c:v>
                </c:pt>
                <c:pt idx="91789">
                  <c:v>-186.88449999999997</c:v>
                </c:pt>
                <c:pt idx="91790">
                  <c:v>-186.88249999999996</c:v>
                </c:pt>
                <c:pt idx="91791">
                  <c:v>-186.88049999999998</c:v>
                </c:pt>
                <c:pt idx="91792">
                  <c:v>-186.87849999999997</c:v>
                </c:pt>
                <c:pt idx="91793">
                  <c:v>-186.87649999999996</c:v>
                </c:pt>
                <c:pt idx="91794">
                  <c:v>-186.87449999999998</c:v>
                </c:pt>
                <c:pt idx="91795">
                  <c:v>-186.87249999999997</c:v>
                </c:pt>
                <c:pt idx="91796">
                  <c:v>-186.87049999999996</c:v>
                </c:pt>
                <c:pt idx="91797">
                  <c:v>-186.86849999999998</c:v>
                </c:pt>
                <c:pt idx="91798">
                  <c:v>-186.86649999999997</c:v>
                </c:pt>
                <c:pt idx="91799">
                  <c:v>-186.86449999999996</c:v>
                </c:pt>
                <c:pt idx="91800">
                  <c:v>-186.86249999999998</c:v>
                </c:pt>
                <c:pt idx="91801">
                  <c:v>-186.86049999999997</c:v>
                </c:pt>
                <c:pt idx="91802">
                  <c:v>-186.85849999999996</c:v>
                </c:pt>
                <c:pt idx="91803">
                  <c:v>-186.85649999999998</c:v>
                </c:pt>
                <c:pt idx="91804">
                  <c:v>-186.85449999999997</c:v>
                </c:pt>
                <c:pt idx="91805">
                  <c:v>-186.85249999999996</c:v>
                </c:pt>
                <c:pt idx="91806">
                  <c:v>-186.85049999999998</c:v>
                </c:pt>
                <c:pt idx="91807">
                  <c:v>-186.84849999999997</c:v>
                </c:pt>
                <c:pt idx="91808">
                  <c:v>-186.84649999999996</c:v>
                </c:pt>
                <c:pt idx="91809">
                  <c:v>-186.84449999999998</c:v>
                </c:pt>
                <c:pt idx="91810">
                  <c:v>-186.84249999999997</c:v>
                </c:pt>
                <c:pt idx="91811">
                  <c:v>-186.84049999999996</c:v>
                </c:pt>
                <c:pt idx="91812">
                  <c:v>-186.83849999999998</c:v>
                </c:pt>
                <c:pt idx="91813">
                  <c:v>-186.83649999999997</c:v>
                </c:pt>
                <c:pt idx="91814">
                  <c:v>-186.83449999999999</c:v>
                </c:pt>
                <c:pt idx="91815">
                  <c:v>-186.83249999999998</c:v>
                </c:pt>
                <c:pt idx="91816">
                  <c:v>-186.83049999999997</c:v>
                </c:pt>
                <c:pt idx="91817">
                  <c:v>-186.82849999999999</c:v>
                </c:pt>
                <c:pt idx="91818">
                  <c:v>-186.82649999999998</c:v>
                </c:pt>
                <c:pt idx="91819">
                  <c:v>-186.82449999999997</c:v>
                </c:pt>
                <c:pt idx="91820">
                  <c:v>-186.82249999999999</c:v>
                </c:pt>
                <c:pt idx="91821">
                  <c:v>-186.82049999999998</c:v>
                </c:pt>
                <c:pt idx="91822">
                  <c:v>-186.81849999999997</c:v>
                </c:pt>
                <c:pt idx="91823">
                  <c:v>-186.81649999999999</c:v>
                </c:pt>
                <c:pt idx="91824">
                  <c:v>-186.81449999999998</c:v>
                </c:pt>
                <c:pt idx="91825">
                  <c:v>-186.81249999999997</c:v>
                </c:pt>
                <c:pt idx="91826">
                  <c:v>-186.81049999999999</c:v>
                </c:pt>
                <c:pt idx="91827">
                  <c:v>-186.80849999999998</c:v>
                </c:pt>
                <c:pt idx="91828">
                  <c:v>-186.80649999999997</c:v>
                </c:pt>
                <c:pt idx="91829">
                  <c:v>-186.80449999999999</c:v>
                </c:pt>
                <c:pt idx="91830">
                  <c:v>-186.80249999999998</c:v>
                </c:pt>
                <c:pt idx="91831">
                  <c:v>-186.80049999999997</c:v>
                </c:pt>
                <c:pt idx="91832">
                  <c:v>-186.79849999999999</c:v>
                </c:pt>
                <c:pt idx="91833">
                  <c:v>-186.79649999999998</c:v>
                </c:pt>
                <c:pt idx="91834">
                  <c:v>-186.79449999999997</c:v>
                </c:pt>
                <c:pt idx="91835">
                  <c:v>-186.79249999999999</c:v>
                </c:pt>
                <c:pt idx="91836">
                  <c:v>-186.79049999999998</c:v>
                </c:pt>
                <c:pt idx="91837">
                  <c:v>-186.78849999999997</c:v>
                </c:pt>
                <c:pt idx="91838">
                  <c:v>-186.78649999999999</c:v>
                </c:pt>
                <c:pt idx="91839">
                  <c:v>-186.78449999999998</c:v>
                </c:pt>
                <c:pt idx="91840">
                  <c:v>-186.78249999999997</c:v>
                </c:pt>
                <c:pt idx="91841">
                  <c:v>-186.78049999999999</c:v>
                </c:pt>
                <c:pt idx="91842">
                  <c:v>-186.77849999999998</c:v>
                </c:pt>
                <c:pt idx="91843">
                  <c:v>-186.77649999999997</c:v>
                </c:pt>
                <c:pt idx="91844">
                  <c:v>-186.77449999999999</c:v>
                </c:pt>
                <c:pt idx="91845">
                  <c:v>-186.77249999999998</c:v>
                </c:pt>
                <c:pt idx="91846">
                  <c:v>-186.77049999999997</c:v>
                </c:pt>
                <c:pt idx="91847">
                  <c:v>-186.76849999999999</c:v>
                </c:pt>
                <c:pt idx="91848">
                  <c:v>-186.76649999999998</c:v>
                </c:pt>
                <c:pt idx="91849">
                  <c:v>-186.76449999999997</c:v>
                </c:pt>
                <c:pt idx="91850">
                  <c:v>-186.76249999999999</c:v>
                </c:pt>
                <c:pt idx="91851">
                  <c:v>-186.76049999999998</c:v>
                </c:pt>
                <c:pt idx="91852">
                  <c:v>-186.75849999999997</c:v>
                </c:pt>
                <c:pt idx="91853">
                  <c:v>-186.75649999999999</c:v>
                </c:pt>
                <c:pt idx="91854">
                  <c:v>-186.75449999999998</c:v>
                </c:pt>
                <c:pt idx="91855">
                  <c:v>-186.75249999999997</c:v>
                </c:pt>
                <c:pt idx="91856">
                  <c:v>-186.75049999999999</c:v>
                </c:pt>
                <c:pt idx="91857">
                  <c:v>-186.74849999999998</c:v>
                </c:pt>
                <c:pt idx="91858">
                  <c:v>-186.74649999999997</c:v>
                </c:pt>
                <c:pt idx="91859">
                  <c:v>-186.74449999999999</c:v>
                </c:pt>
                <c:pt idx="91860">
                  <c:v>-186.74249999999998</c:v>
                </c:pt>
                <c:pt idx="91861">
                  <c:v>-186.74049999999997</c:v>
                </c:pt>
                <c:pt idx="91862">
                  <c:v>-186.73849999999999</c:v>
                </c:pt>
                <c:pt idx="91863">
                  <c:v>-186.73649999999998</c:v>
                </c:pt>
                <c:pt idx="91864">
                  <c:v>-186.73449999999997</c:v>
                </c:pt>
                <c:pt idx="91865">
                  <c:v>-186.73249999999999</c:v>
                </c:pt>
                <c:pt idx="91866">
                  <c:v>-186.73049999999998</c:v>
                </c:pt>
                <c:pt idx="91867">
                  <c:v>-186.72849999999997</c:v>
                </c:pt>
                <c:pt idx="91868">
                  <c:v>-186.72649999999999</c:v>
                </c:pt>
                <c:pt idx="91869">
                  <c:v>-186.72449999999998</c:v>
                </c:pt>
                <c:pt idx="91870">
                  <c:v>-186.72249999999997</c:v>
                </c:pt>
                <c:pt idx="91871">
                  <c:v>-186.72049999999999</c:v>
                </c:pt>
                <c:pt idx="91872">
                  <c:v>-186.71849999999998</c:v>
                </c:pt>
                <c:pt idx="91873">
                  <c:v>-186.71649999999997</c:v>
                </c:pt>
                <c:pt idx="91874">
                  <c:v>-186.71449999999999</c:v>
                </c:pt>
                <c:pt idx="91875">
                  <c:v>-186.71249999999998</c:v>
                </c:pt>
                <c:pt idx="91876">
                  <c:v>-186.71049999999997</c:v>
                </c:pt>
                <c:pt idx="91877">
                  <c:v>-186.70849999999999</c:v>
                </c:pt>
                <c:pt idx="91878">
                  <c:v>-186.70649999999998</c:v>
                </c:pt>
                <c:pt idx="91879">
                  <c:v>-186.70449999999997</c:v>
                </c:pt>
                <c:pt idx="91880">
                  <c:v>-186.70249999999999</c:v>
                </c:pt>
                <c:pt idx="91881">
                  <c:v>-186.70049999999998</c:v>
                </c:pt>
                <c:pt idx="91882">
                  <c:v>-186.69849999999997</c:v>
                </c:pt>
                <c:pt idx="91883">
                  <c:v>-186.69649999999999</c:v>
                </c:pt>
                <c:pt idx="91884">
                  <c:v>-186.69449999999998</c:v>
                </c:pt>
                <c:pt idx="91885">
                  <c:v>-186.69249999999997</c:v>
                </c:pt>
                <c:pt idx="91886">
                  <c:v>-186.69049999999999</c:v>
                </c:pt>
                <c:pt idx="91887">
                  <c:v>-186.68849999999998</c:v>
                </c:pt>
                <c:pt idx="91888">
                  <c:v>-186.68649999999997</c:v>
                </c:pt>
                <c:pt idx="91889">
                  <c:v>-186.68449999999999</c:v>
                </c:pt>
                <c:pt idx="91890">
                  <c:v>-186.68249999999998</c:v>
                </c:pt>
                <c:pt idx="91891">
                  <c:v>-186.68049999999997</c:v>
                </c:pt>
                <c:pt idx="91892">
                  <c:v>-186.67849999999999</c:v>
                </c:pt>
                <c:pt idx="91893">
                  <c:v>-186.67649999999998</c:v>
                </c:pt>
                <c:pt idx="91894">
                  <c:v>-186.67449999999997</c:v>
                </c:pt>
                <c:pt idx="91895">
                  <c:v>-186.67249999999999</c:v>
                </c:pt>
                <c:pt idx="91896">
                  <c:v>-186.67049999999998</c:v>
                </c:pt>
                <c:pt idx="91897">
                  <c:v>-186.66849999999997</c:v>
                </c:pt>
                <c:pt idx="91898">
                  <c:v>-186.66649999999998</c:v>
                </c:pt>
                <c:pt idx="91899">
                  <c:v>-186.66449999999998</c:v>
                </c:pt>
                <c:pt idx="91900">
                  <c:v>-186.66249999999997</c:v>
                </c:pt>
                <c:pt idx="91901">
                  <c:v>-186.66049999999998</c:v>
                </c:pt>
                <c:pt idx="91902">
                  <c:v>-186.65849999999998</c:v>
                </c:pt>
                <c:pt idx="91903">
                  <c:v>-186.65649999999997</c:v>
                </c:pt>
                <c:pt idx="91904">
                  <c:v>-186.65449999999998</c:v>
                </c:pt>
                <c:pt idx="91905">
                  <c:v>-186.65249999999997</c:v>
                </c:pt>
                <c:pt idx="91906">
                  <c:v>-186.65049999999997</c:v>
                </c:pt>
                <c:pt idx="91907">
                  <c:v>-186.64849999999998</c:v>
                </c:pt>
                <c:pt idx="91908">
                  <c:v>-186.64649999999997</c:v>
                </c:pt>
                <c:pt idx="91909">
                  <c:v>-186.64449999999997</c:v>
                </c:pt>
                <c:pt idx="91910">
                  <c:v>-186.64249999999998</c:v>
                </c:pt>
                <c:pt idx="91911">
                  <c:v>-186.64049999999997</c:v>
                </c:pt>
                <c:pt idx="91912">
                  <c:v>-186.63849999999996</c:v>
                </c:pt>
                <c:pt idx="91913">
                  <c:v>-186.63649999999998</c:v>
                </c:pt>
                <c:pt idx="91914">
                  <c:v>-186.63449999999997</c:v>
                </c:pt>
                <c:pt idx="91915">
                  <c:v>-186.63249999999996</c:v>
                </c:pt>
                <c:pt idx="91916">
                  <c:v>-186.63049999999998</c:v>
                </c:pt>
                <c:pt idx="91917">
                  <c:v>-186.62849999999997</c:v>
                </c:pt>
                <c:pt idx="91918">
                  <c:v>-186.62649999999996</c:v>
                </c:pt>
                <c:pt idx="91919">
                  <c:v>-186.62449999999998</c:v>
                </c:pt>
                <c:pt idx="91920">
                  <c:v>-186.62249999999997</c:v>
                </c:pt>
                <c:pt idx="91921">
                  <c:v>-186.62049999999996</c:v>
                </c:pt>
                <c:pt idx="91922">
                  <c:v>-186.61849999999998</c:v>
                </c:pt>
                <c:pt idx="91923">
                  <c:v>-186.61649999999997</c:v>
                </c:pt>
                <c:pt idx="91924">
                  <c:v>-186.61449999999996</c:v>
                </c:pt>
                <c:pt idx="91925">
                  <c:v>-186.61249999999998</c:v>
                </c:pt>
                <c:pt idx="91926">
                  <c:v>-186.61049999999997</c:v>
                </c:pt>
                <c:pt idx="91927">
                  <c:v>-186.60849999999996</c:v>
                </c:pt>
                <c:pt idx="91928">
                  <c:v>-186.60649999999998</c:v>
                </c:pt>
                <c:pt idx="91929">
                  <c:v>-186.60449999999997</c:v>
                </c:pt>
                <c:pt idx="91930">
                  <c:v>-186.60249999999996</c:v>
                </c:pt>
                <c:pt idx="91931">
                  <c:v>-186.60049999999998</c:v>
                </c:pt>
                <c:pt idx="91932">
                  <c:v>-186.59849999999997</c:v>
                </c:pt>
                <c:pt idx="91933">
                  <c:v>-186.59649999999996</c:v>
                </c:pt>
                <c:pt idx="91934">
                  <c:v>-186.59449999999998</c:v>
                </c:pt>
                <c:pt idx="91935">
                  <c:v>-186.59249999999997</c:v>
                </c:pt>
                <c:pt idx="91936">
                  <c:v>-186.59049999999996</c:v>
                </c:pt>
                <c:pt idx="91937">
                  <c:v>-186.58849999999998</c:v>
                </c:pt>
                <c:pt idx="91938">
                  <c:v>-186.58649999999997</c:v>
                </c:pt>
                <c:pt idx="91939">
                  <c:v>-186.58449999999999</c:v>
                </c:pt>
                <c:pt idx="91940">
                  <c:v>-186.58249999999998</c:v>
                </c:pt>
                <c:pt idx="91941">
                  <c:v>-186.58049999999997</c:v>
                </c:pt>
                <c:pt idx="91942">
                  <c:v>-186.57849999999999</c:v>
                </c:pt>
                <c:pt idx="91943">
                  <c:v>-186.57649999999998</c:v>
                </c:pt>
                <c:pt idx="91944">
                  <c:v>-186.57449999999997</c:v>
                </c:pt>
                <c:pt idx="91945">
                  <c:v>-186.57249999999999</c:v>
                </c:pt>
                <c:pt idx="91946">
                  <c:v>-186.57049999999998</c:v>
                </c:pt>
                <c:pt idx="91947">
                  <c:v>-186.56849999999997</c:v>
                </c:pt>
                <c:pt idx="91948">
                  <c:v>-186.56649999999999</c:v>
                </c:pt>
                <c:pt idx="91949">
                  <c:v>-186.56449999999998</c:v>
                </c:pt>
                <c:pt idx="91950">
                  <c:v>-186.56249999999997</c:v>
                </c:pt>
                <c:pt idx="91951">
                  <c:v>-186.56049999999999</c:v>
                </c:pt>
                <c:pt idx="91952">
                  <c:v>-186.55849999999998</c:v>
                </c:pt>
                <c:pt idx="91953">
                  <c:v>-186.55649999999997</c:v>
                </c:pt>
                <c:pt idx="91954">
                  <c:v>-186.55449999999999</c:v>
                </c:pt>
                <c:pt idx="91955">
                  <c:v>-186.55249999999998</c:v>
                </c:pt>
                <c:pt idx="91956">
                  <c:v>-186.55049999999997</c:v>
                </c:pt>
                <c:pt idx="91957">
                  <c:v>-186.54849999999999</c:v>
                </c:pt>
                <c:pt idx="91958">
                  <c:v>-186.54649999999998</c:v>
                </c:pt>
                <c:pt idx="91959">
                  <c:v>-186.54449999999997</c:v>
                </c:pt>
                <c:pt idx="91960">
                  <c:v>-186.54249999999999</c:v>
                </c:pt>
                <c:pt idx="91961">
                  <c:v>-186.54049999999998</c:v>
                </c:pt>
                <c:pt idx="91962">
                  <c:v>-186.53849999999997</c:v>
                </c:pt>
                <c:pt idx="91963">
                  <c:v>-186.53649999999999</c:v>
                </c:pt>
                <c:pt idx="91964">
                  <c:v>-186.53449999999998</c:v>
                </c:pt>
                <c:pt idx="91965">
                  <c:v>-186.53249999999997</c:v>
                </c:pt>
                <c:pt idx="91966">
                  <c:v>-186.53049999999999</c:v>
                </c:pt>
                <c:pt idx="91967">
                  <c:v>-186.52849999999998</c:v>
                </c:pt>
                <c:pt idx="91968">
                  <c:v>-186.52649999999997</c:v>
                </c:pt>
                <c:pt idx="91969">
                  <c:v>-186.52449999999999</c:v>
                </c:pt>
                <c:pt idx="91970">
                  <c:v>-186.52249999999998</c:v>
                </c:pt>
                <c:pt idx="91971">
                  <c:v>-186.52049999999997</c:v>
                </c:pt>
                <c:pt idx="91972">
                  <c:v>-186.51849999999999</c:v>
                </c:pt>
                <c:pt idx="91973">
                  <c:v>-186.51649999999998</c:v>
                </c:pt>
                <c:pt idx="91974">
                  <c:v>-186.51449999999997</c:v>
                </c:pt>
                <c:pt idx="91975">
                  <c:v>-186.51249999999999</c:v>
                </c:pt>
                <c:pt idx="91976">
                  <c:v>-186.51049999999998</c:v>
                </c:pt>
                <c:pt idx="91977">
                  <c:v>-186.50849999999997</c:v>
                </c:pt>
                <c:pt idx="91978">
                  <c:v>-186.50649999999999</c:v>
                </c:pt>
                <c:pt idx="91979">
                  <c:v>-186.50449999999998</c:v>
                </c:pt>
                <c:pt idx="91980">
                  <c:v>-186.50249999999997</c:v>
                </c:pt>
                <c:pt idx="91981">
                  <c:v>-186.50049999999999</c:v>
                </c:pt>
                <c:pt idx="91982">
                  <c:v>-186.49849999999998</c:v>
                </c:pt>
                <c:pt idx="91983">
                  <c:v>-186.49649999999997</c:v>
                </c:pt>
                <c:pt idx="91984">
                  <c:v>-186.49449999999999</c:v>
                </c:pt>
                <c:pt idx="91985">
                  <c:v>-186.49249999999998</c:v>
                </c:pt>
                <c:pt idx="91986">
                  <c:v>-186.49049999999997</c:v>
                </c:pt>
                <c:pt idx="91987">
                  <c:v>-186.48849999999999</c:v>
                </c:pt>
                <c:pt idx="91988">
                  <c:v>-186.48649999999998</c:v>
                </c:pt>
                <c:pt idx="91989">
                  <c:v>-186.48449999999997</c:v>
                </c:pt>
                <c:pt idx="91990">
                  <c:v>-186.48249999999999</c:v>
                </c:pt>
                <c:pt idx="91991">
                  <c:v>-186.48049999999998</c:v>
                </c:pt>
                <c:pt idx="91992">
                  <c:v>-186.47849999999997</c:v>
                </c:pt>
                <c:pt idx="91993">
                  <c:v>-186.47649999999999</c:v>
                </c:pt>
                <c:pt idx="91994">
                  <c:v>-186.47449999999998</c:v>
                </c:pt>
                <c:pt idx="91995">
                  <c:v>-186.47249999999997</c:v>
                </c:pt>
                <c:pt idx="91996">
                  <c:v>-186.47049999999999</c:v>
                </c:pt>
                <c:pt idx="91997">
                  <c:v>-186.46849999999998</c:v>
                </c:pt>
                <c:pt idx="91998">
                  <c:v>-186.46649999999997</c:v>
                </c:pt>
                <c:pt idx="91999">
                  <c:v>-186.46449999999999</c:v>
                </c:pt>
                <c:pt idx="92000">
                  <c:v>-186.46249999999998</c:v>
                </c:pt>
                <c:pt idx="92001">
                  <c:v>-186.46049999999997</c:v>
                </c:pt>
                <c:pt idx="92002">
                  <c:v>-186.45849999999999</c:v>
                </c:pt>
                <c:pt idx="92003">
                  <c:v>-186.45649999999998</c:v>
                </c:pt>
                <c:pt idx="92004">
                  <c:v>-186.45449999999997</c:v>
                </c:pt>
                <c:pt idx="92005">
                  <c:v>-186.45249999999999</c:v>
                </c:pt>
                <c:pt idx="92006">
                  <c:v>-186.45049999999998</c:v>
                </c:pt>
                <c:pt idx="92007">
                  <c:v>-186.44849999999997</c:v>
                </c:pt>
                <c:pt idx="92008">
                  <c:v>-186.44649999999999</c:v>
                </c:pt>
                <c:pt idx="92009">
                  <c:v>-186.44449999999998</c:v>
                </c:pt>
                <c:pt idx="92010">
                  <c:v>-186.44249999999997</c:v>
                </c:pt>
                <c:pt idx="92011">
                  <c:v>-186.44049999999999</c:v>
                </c:pt>
                <c:pt idx="92012">
                  <c:v>-186.43849999999998</c:v>
                </c:pt>
                <c:pt idx="92013">
                  <c:v>-186.43649999999997</c:v>
                </c:pt>
                <c:pt idx="92014">
                  <c:v>-186.43449999999999</c:v>
                </c:pt>
                <c:pt idx="92015">
                  <c:v>-186.43249999999998</c:v>
                </c:pt>
                <c:pt idx="92016">
                  <c:v>-186.43049999999997</c:v>
                </c:pt>
                <c:pt idx="92017">
                  <c:v>-186.42849999999999</c:v>
                </c:pt>
                <c:pt idx="92018">
                  <c:v>-186.42649999999998</c:v>
                </c:pt>
                <c:pt idx="92019">
                  <c:v>-186.42449999999997</c:v>
                </c:pt>
                <c:pt idx="92020">
                  <c:v>-186.42249999999999</c:v>
                </c:pt>
                <c:pt idx="92021">
                  <c:v>-186.42049999999998</c:v>
                </c:pt>
                <c:pt idx="92022">
                  <c:v>-186.41849999999997</c:v>
                </c:pt>
                <c:pt idx="92023">
                  <c:v>-186.41649999999998</c:v>
                </c:pt>
                <c:pt idx="92024">
                  <c:v>-186.41449999999998</c:v>
                </c:pt>
                <c:pt idx="92025">
                  <c:v>-186.41249999999997</c:v>
                </c:pt>
                <c:pt idx="92026">
                  <c:v>-186.41049999999998</c:v>
                </c:pt>
                <c:pt idx="92027">
                  <c:v>-186.40849999999998</c:v>
                </c:pt>
                <c:pt idx="92028">
                  <c:v>-186.40649999999997</c:v>
                </c:pt>
                <c:pt idx="92029">
                  <c:v>-186.40449999999998</c:v>
                </c:pt>
                <c:pt idx="92030">
                  <c:v>-186.40249999999997</c:v>
                </c:pt>
                <c:pt idx="92031">
                  <c:v>-186.40049999999997</c:v>
                </c:pt>
                <c:pt idx="92032">
                  <c:v>-186.39849999999998</c:v>
                </c:pt>
                <c:pt idx="92033">
                  <c:v>-186.39649999999997</c:v>
                </c:pt>
                <c:pt idx="92034">
                  <c:v>-186.39449999999997</c:v>
                </c:pt>
                <c:pt idx="92035">
                  <c:v>-186.39249999999998</c:v>
                </c:pt>
                <c:pt idx="92036">
                  <c:v>-186.39049999999997</c:v>
                </c:pt>
                <c:pt idx="92037">
                  <c:v>-186.38849999999996</c:v>
                </c:pt>
                <c:pt idx="92038">
                  <c:v>-186.38649999999998</c:v>
                </c:pt>
                <c:pt idx="92039">
                  <c:v>-186.38449999999997</c:v>
                </c:pt>
                <c:pt idx="92040">
                  <c:v>-186.38249999999996</c:v>
                </c:pt>
                <c:pt idx="92041">
                  <c:v>-186.38049999999998</c:v>
                </c:pt>
                <c:pt idx="92042">
                  <c:v>-186.37849999999997</c:v>
                </c:pt>
                <c:pt idx="92043">
                  <c:v>-186.37649999999996</c:v>
                </c:pt>
                <c:pt idx="92044">
                  <c:v>-186.37449999999998</c:v>
                </c:pt>
                <c:pt idx="92045">
                  <c:v>-186.37249999999997</c:v>
                </c:pt>
                <c:pt idx="92046">
                  <c:v>-186.37049999999996</c:v>
                </c:pt>
                <c:pt idx="92047">
                  <c:v>-186.36849999999998</c:v>
                </c:pt>
                <c:pt idx="92048">
                  <c:v>-186.36649999999997</c:v>
                </c:pt>
                <c:pt idx="92049">
                  <c:v>-186.36449999999996</c:v>
                </c:pt>
                <c:pt idx="92050">
                  <c:v>-186.36249999999998</c:v>
                </c:pt>
                <c:pt idx="92051">
                  <c:v>-186.36049999999997</c:v>
                </c:pt>
                <c:pt idx="92052">
                  <c:v>-186.35849999999996</c:v>
                </c:pt>
                <c:pt idx="92053">
                  <c:v>-186.35649999999998</c:v>
                </c:pt>
                <c:pt idx="92054">
                  <c:v>-186.35449999999997</c:v>
                </c:pt>
                <c:pt idx="92055">
                  <c:v>-186.35249999999996</c:v>
                </c:pt>
                <c:pt idx="92056">
                  <c:v>-186.35049999999998</c:v>
                </c:pt>
                <c:pt idx="92057">
                  <c:v>-186.34849999999997</c:v>
                </c:pt>
                <c:pt idx="92058">
                  <c:v>-186.34649999999996</c:v>
                </c:pt>
                <c:pt idx="92059">
                  <c:v>-186.34449999999998</c:v>
                </c:pt>
                <c:pt idx="92060">
                  <c:v>-186.34249999999997</c:v>
                </c:pt>
                <c:pt idx="92061">
                  <c:v>-186.34049999999996</c:v>
                </c:pt>
                <c:pt idx="92062">
                  <c:v>-186.33849999999998</c:v>
                </c:pt>
                <c:pt idx="92063">
                  <c:v>-186.33649999999997</c:v>
                </c:pt>
                <c:pt idx="92064">
                  <c:v>-186.33449999999999</c:v>
                </c:pt>
                <c:pt idx="92065">
                  <c:v>-186.33249999999998</c:v>
                </c:pt>
                <c:pt idx="92066">
                  <c:v>-186.33049999999997</c:v>
                </c:pt>
                <c:pt idx="92067">
                  <c:v>-186.32849999999999</c:v>
                </c:pt>
                <c:pt idx="92068">
                  <c:v>-186.32649999999998</c:v>
                </c:pt>
                <c:pt idx="92069">
                  <c:v>-186.32449999999997</c:v>
                </c:pt>
                <c:pt idx="92070">
                  <c:v>-186.32249999999999</c:v>
                </c:pt>
                <c:pt idx="92071">
                  <c:v>-186.32049999999998</c:v>
                </c:pt>
                <c:pt idx="92072">
                  <c:v>-186.31849999999997</c:v>
                </c:pt>
                <c:pt idx="92073">
                  <c:v>-186.31649999999999</c:v>
                </c:pt>
                <c:pt idx="92074">
                  <c:v>-186.31449999999998</c:v>
                </c:pt>
                <c:pt idx="92075">
                  <c:v>-186.31249999999997</c:v>
                </c:pt>
                <c:pt idx="92076">
                  <c:v>-186.31049999999999</c:v>
                </c:pt>
                <c:pt idx="92077">
                  <c:v>-186.30849999999998</c:v>
                </c:pt>
                <c:pt idx="92078">
                  <c:v>-186.30649999999997</c:v>
                </c:pt>
                <c:pt idx="92079">
                  <c:v>-186.30449999999999</c:v>
                </c:pt>
                <c:pt idx="92080">
                  <c:v>-186.30249999999998</c:v>
                </c:pt>
                <c:pt idx="92081">
                  <c:v>-186.30049999999997</c:v>
                </c:pt>
                <c:pt idx="92082">
                  <c:v>-186.29849999999999</c:v>
                </c:pt>
                <c:pt idx="92083">
                  <c:v>-186.29649999999998</c:v>
                </c:pt>
                <c:pt idx="92084">
                  <c:v>-186.29449999999997</c:v>
                </c:pt>
                <c:pt idx="92085">
                  <c:v>-186.29249999999999</c:v>
                </c:pt>
                <c:pt idx="92086">
                  <c:v>-186.29049999999998</c:v>
                </c:pt>
                <c:pt idx="92087">
                  <c:v>-186.28849999999997</c:v>
                </c:pt>
                <c:pt idx="92088">
                  <c:v>-186.28649999999999</c:v>
                </c:pt>
                <c:pt idx="92089">
                  <c:v>-186.28449999999998</c:v>
                </c:pt>
                <c:pt idx="92090">
                  <c:v>-186.28249999999997</c:v>
                </c:pt>
                <c:pt idx="92091">
                  <c:v>-186.28049999999999</c:v>
                </c:pt>
                <c:pt idx="92092">
                  <c:v>-186.27849999999998</c:v>
                </c:pt>
                <c:pt idx="92093">
                  <c:v>-186.27649999999997</c:v>
                </c:pt>
                <c:pt idx="92094">
                  <c:v>-186.27449999999999</c:v>
                </c:pt>
                <c:pt idx="92095">
                  <c:v>-186.27249999999998</c:v>
                </c:pt>
                <c:pt idx="92096">
                  <c:v>-186.27049999999997</c:v>
                </c:pt>
                <c:pt idx="92097">
                  <c:v>-186.26849999999999</c:v>
                </c:pt>
                <c:pt idx="92098">
                  <c:v>-186.26649999999998</c:v>
                </c:pt>
                <c:pt idx="92099">
                  <c:v>-186.26449999999997</c:v>
                </c:pt>
                <c:pt idx="92100">
                  <c:v>-186.26249999999999</c:v>
                </c:pt>
                <c:pt idx="92101">
                  <c:v>-186.26049999999998</c:v>
                </c:pt>
                <c:pt idx="92102">
                  <c:v>-186.25849999999997</c:v>
                </c:pt>
                <c:pt idx="92103">
                  <c:v>-186.25649999999999</c:v>
                </c:pt>
                <c:pt idx="92104">
                  <c:v>-186.25449999999998</c:v>
                </c:pt>
                <c:pt idx="92105">
                  <c:v>-186.25249999999997</c:v>
                </c:pt>
                <c:pt idx="92106">
                  <c:v>-186.25049999999999</c:v>
                </c:pt>
                <c:pt idx="92107">
                  <c:v>-186.24849999999998</c:v>
                </c:pt>
                <c:pt idx="92108">
                  <c:v>-186.24649999999997</c:v>
                </c:pt>
                <c:pt idx="92109">
                  <c:v>-186.24449999999999</c:v>
                </c:pt>
                <c:pt idx="92110">
                  <c:v>-186.24249999999998</c:v>
                </c:pt>
                <c:pt idx="92111">
                  <c:v>-186.24049999999997</c:v>
                </c:pt>
                <c:pt idx="92112">
                  <c:v>-186.23849999999999</c:v>
                </c:pt>
                <c:pt idx="92113">
                  <c:v>-186.23649999999998</c:v>
                </c:pt>
                <c:pt idx="92114">
                  <c:v>-186.23449999999997</c:v>
                </c:pt>
                <c:pt idx="92115">
                  <c:v>-186.23249999999999</c:v>
                </c:pt>
                <c:pt idx="92116">
                  <c:v>-186.23049999999998</c:v>
                </c:pt>
                <c:pt idx="92117">
                  <c:v>-186.22849999999997</c:v>
                </c:pt>
                <c:pt idx="92118">
                  <c:v>-186.22649999999999</c:v>
                </c:pt>
                <c:pt idx="92119">
                  <c:v>-186.22449999999998</c:v>
                </c:pt>
                <c:pt idx="92120">
                  <c:v>-186.22249999999997</c:v>
                </c:pt>
                <c:pt idx="92121">
                  <c:v>-186.22049999999999</c:v>
                </c:pt>
                <c:pt idx="92122">
                  <c:v>-186.21849999999998</c:v>
                </c:pt>
                <c:pt idx="92123">
                  <c:v>-186.21649999999997</c:v>
                </c:pt>
                <c:pt idx="92124">
                  <c:v>-186.21449999999999</c:v>
                </c:pt>
                <c:pt idx="92125">
                  <c:v>-186.21249999999998</c:v>
                </c:pt>
                <c:pt idx="92126">
                  <c:v>-186.21049999999997</c:v>
                </c:pt>
                <c:pt idx="92127">
                  <c:v>-186.20849999999999</c:v>
                </c:pt>
                <c:pt idx="92128">
                  <c:v>-186.20649999999998</c:v>
                </c:pt>
                <c:pt idx="92129">
                  <c:v>-186.20449999999997</c:v>
                </c:pt>
                <c:pt idx="92130">
                  <c:v>-186.20249999999999</c:v>
                </c:pt>
                <c:pt idx="92131">
                  <c:v>-186.20049999999998</c:v>
                </c:pt>
                <c:pt idx="92132">
                  <c:v>-186.19849999999997</c:v>
                </c:pt>
                <c:pt idx="92133">
                  <c:v>-186.19649999999999</c:v>
                </c:pt>
                <c:pt idx="92134">
                  <c:v>-186.19449999999998</c:v>
                </c:pt>
                <c:pt idx="92135">
                  <c:v>-186.19249999999997</c:v>
                </c:pt>
                <c:pt idx="92136">
                  <c:v>-186.19049999999999</c:v>
                </c:pt>
                <c:pt idx="92137">
                  <c:v>-186.18849999999998</c:v>
                </c:pt>
                <c:pt idx="92138">
                  <c:v>-186.18649999999997</c:v>
                </c:pt>
                <c:pt idx="92139">
                  <c:v>-186.18449999999999</c:v>
                </c:pt>
                <c:pt idx="92140">
                  <c:v>-186.18249999999998</c:v>
                </c:pt>
                <c:pt idx="92141">
                  <c:v>-186.18049999999997</c:v>
                </c:pt>
                <c:pt idx="92142">
                  <c:v>-186.17849999999999</c:v>
                </c:pt>
                <c:pt idx="92143">
                  <c:v>-186.17649999999998</c:v>
                </c:pt>
                <c:pt idx="92144">
                  <c:v>-186.17449999999997</c:v>
                </c:pt>
                <c:pt idx="92145">
                  <c:v>-186.17249999999999</c:v>
                </c:pt>
                <c:pt idx="92146">
                  <c:v>-186.17049999999998</c:v>
                </c:pt>
                <c:pt idx="92147">
                  <c:v>-186.16849999999997</c:v>
                </c:pt>
                <c:pt idx="92148">
                  <c:v>-186.16649999999998</c:v>
                </c:pt>
                <c:pt idx="92149">
                  <c:v>-186.16449999999998</c:v>
                </c:pt>
                <c:pt idx="92150">
                  <c:v>-186.16249999999997</c:v>
                </c:pt>
                <c:pt idx="92151">
                  <c:v>-186.16049999999998</c:v>
                </c:pt>
                <c:pt idx="92152">
                  <c:v>-186.15849999999998</c:v>
                </c:pt>
                <c:pt idx="92153">
                  <c:v>-186.15649999999997</c:v>
                </c:pt>
                <c:pt idx="92154">
                  <c:v>-186.15449999999998</c:v>
                </c:pt>
                <c:pt idx="92155">
                  <c:v>-186.15249999999997</c:v>
                </c:pt>
                <c:pt idx="92156">
                  <c:v>-186.15049999999997</c:v>
                </c:pt>
                <c:pt idx="92157">
                  <c:v>-186.14849999999998</c:v>
                </c:pt>
                <c:pt idx="92158">
                  <c:v>-186.14649999999997</c:v>
                </c:pt>
                <c:pt idx="92159">
                  <c:v>-186.14449999999997</c:v>
                </c:pt>
                <c:pt idx="92160">
                  <c:v>-186.14249999999998</c:v>
                </c:pt>
                <c:pt idx="92161">
                  <c:v>-186.14049999999997</c:v>
                </c:pt>
                <c:pt idx="92162">
                  <c:v>-186.13849999999996</c:v>
                </c:pt>
                <c:pt idx="92163">
                  <c:v>-186.13649999999998</c:v>
                </c:pt>
                <c:pt idx="92164">
                  <c:v>-186.13449999999997</c:v>
                </c:pt>
                <c:pt idx="92165">
                  <c:v>-186.13249999999996</c:v>
                </c:pt>
                <c:pt idx="92166">
                  <c:v>-186.13049999999998</c:v>
                </c:pt>
                <c:pt idx="92167">
                  <c:v>-186.12849999999997</c:v>
                </c:pt>
                <c:pt idx="92168">
                  <c:v>-186.12649999999996</c:v>
                </c:pt>
                <c:pt idx="92169">
                  <c:v>-186.12449999999998</c:v>
                </c:pt>
                <c:pt idx="92170">
                  <c:v>-186.12249999999997</c:v>
                </c:pt>
                <c:pt idx="92171">
                  <c:v>-186.12049999999996</c:v>
                </c:pt>
                <c:pt idx="92172">
                  <c:v>-186.11849999999998</c:v>
                </c:pt>
                <c:pt idx="92173">
                  <c:v>-186.11649999999997</c:v>
                </c:pt>
                <c:pt idx="92174">
                  <c:v>-186.11449999999996</c:v>
                </c:pt>
                <c:pt idx="92175">
                  <c:v>-186.11249999999998</c:v>
                </c:pt>
                <c:pt idx="92176">
                  <c:v>-186.11049999999997</c:v>
                </c:pt>
                <c:pt idx="92177">
                  <c:v>-186.10849999999996</c:v>
                </c:pt>
                <c:pt idx="92178">
                  <c:v>-186.10649999999998</c:v>
                </c:pt>
                <c:pt idx="92179">
                  <c:v>-186.10449999999997</c:v>
                </c:pt>
                <c:pt idx="92180">
                  <c:v>-186.10249999999996</c:v>
                </c:pt>
                <c:pt idx="92181">
                  <c:v>-186.10049999999998</c:v>
                </c:pt>
                <c:pt idx="92182">
                  <c:v>-186.09849999999997</c:v>
                </c:pt>
                <c:pt idx="92183">
                  <c:v>-186.09649999999996</c:v>
                </c:pt>
                <c:pt idx="92184">
                  <c:v>-186.09449999999998</c:v>
                </c:pt>
                <c:pt idx="92185">
                  <c:v>-186.09249999999997</c:v>
                </c:pt>
                <c:pt idx="92186">
                  <c:v>-186.09049999999996</c:v>
                </c:pt>
                <c:pt idx="92187">
                  <c:v>-186.08849999999998</c:v>
                </c:pt>
                <c:pt idx="92188">
                  <c:v>-186.08649999999997</c:v>
                </c:pt>
                <c:pt idx="92189">
                  <c:v>-186.08449999999999</c:v>
                </c:pt>
                <c:pt idx="92190">
                  <c:v>-186.08249999999998</c:v>
                </c:pt>
                <c:pt idx="92191">
                  <c:v>-186.08049999999997</c:v>
                </c:pt>
                <c:pt idx="92192">
                  <c:v>-186.07849999999999</c:v>
                </c:pt>
                <c:pt idx="92193">
                  <c:v>-186.07649999999998</c:v>
                </c:pt>
                <c:pt idx="92194">
                  <c:v>-186.07449999999997</c:v>
                </c:pt>
                <c:pt idx="92195">
                  <c:v>-186.07249999999999</c:v>
                </c:pt>
                <c:pt idx="92196">
                  <c:v>-186.07049999999998</c:v>
                </c:pt>
                <c:pt idx="92197">
                  <c:v>-186.06849999999997</c:v>
                </c:pt>
                <c:pt idx="92198">
                  <c:v>-186.06649999999999</c:v>
                </c:pt>
                <c:pt idx="92199">
                  <c:v>-186.06449999999998</c:v>
                </c:pt>
                <c:pt idx="92200">
                  <c:v>-186.06249999999997</c:v>
                </c:pt>
                <c:pt idx="92201">
                  <c:v>-186.06049999999999</c:v>
                </c:pt>
                <c:pt idx="92202">
                  <c:v>-186.05849999999998</c:v>
                </c:pt>
                <c:pt idx="92203">
                  <c:v>-186.05649999999997</c:v>
                </c:pt>
                <c:pt idx="92204">
                  <c:v>-186.05449999999999</c:v>
                </c:pt>
                <c:pt idx="92205">
                  <c:v>-186.05249999999998</c:v>
                </c:pt>
                <c:pt idx="92206">
                  <c:v>-186.05049999999997</c:v>
                </c:pt>
                <c:pt idx="92207">
                  <c:v>-186.04849999999999</c:v>
                </c:pt>
                <c:pt idx="92208">
                  <c:v>-186.04649999999998</c:v>
                </c:pt>
                <c:pt idx="92209">
                  <c:v>-186.04449999999997</c:v>
                </c:pt>
                <c:pt idx="92210">
                  <c:v>-186.04249999999999</c:v>
                </c:pt>
                <c:pt idx="92211">
                  <c:v>-186.04049999999998</c:v>
                </c:pt>
                <c:pt idx="92212">
                  <c:v>-186.03849999999997</c:v>
                </c:pt>
                <c:pt idx="92213">
                  <c:v>-186.03649999999999</c:v>
                </c:pt>
                <c:pt idx="92214">
                  <c:v>-186.03449999999998</c:v>
                </c:pt>
                <c:pt idx="92215">
                  <c:v>-186.03249999999997</c:v>
                </c:pt>
                <c:pt idx="92216">
                  <c:v>-186.03049999999999</c:v>
                </c:pt>
                <c:pt idx="92217">
                  <c:v>-186.02849999999998</c:v>
                </c:pt>
                <c:pt idx="92218">
                  <c:v>-186.02649999999997</c:v>
                </c:pt>
                <c:pt idx="92219">
                  <c:v>-186.02449999999999</c:v>
                </c:pt>
                <c:pt idx="92220">
                  <c:v>-186.02249999999998</c:v>
                </c:pt>
                <c:pt idx="92221">
                  <c:v>-186.02049999999997</c:v>
                </c:pt>
                <c:pt idx="92222">
                  <c:v>-186.01849999999999</c:v>
                </c:pt>
                <c:pt idx="92223">
                  <c:v>-186.01649999999998</c:v>
                </c:pt>
                <c:pt idx="92224">
                  <c:v>-186.01449999999997</c:v>
                </c:pt>
                <c:pt idx="92225">
                  <c:v>-186.01249999999999</c:v>
                </c:pt>
                <c:pt idx="92226">
                  <c:v>-186.01049999999998</c:v>
                </c:pt>
                <c:pt idx="92227">
                  <c:v>-186.00849999999997</c:v>
                </c:pt>
                <c:pt idx="92228">
                  <c:v>-186.00649999999999</c:v>
                </c:pt>
                <c:pt idx="92229">
                  <c:v>-186.00449999999998</c:v>
                </c:pt>
                <c:pt idx="92230">
                  <c:v>-186.00249999999997</c:v>
                </c:pt>
                <c:pt idx="92231">
                  <c:v>-186.00049999999999</c:v>
                </c:pt>
                <c:pt idx="92232">
                  <c:v>-185.99849999999998</c:v>
                </c:pt>
                <c:pt idx="92233">
                  <c:v>-185.99649999999997</c:v>
                </c:pt>
                <c:pt idx="92234">
                  <c:v>-185.99449999999999</c:v>
                </c:pt>
                <c:pt idx="92235">
                  <c:v>-185.99249999999998</c:v>
                </c:pt>
                <c:pt idx="92236">
                  <c:v>-185.99049999999997</c:v>
                </c:pt>
                <c:pt idx="92237">
                  <c:v>-185.98849999999999</c:v>
                </c:pt>
                <c:pt idx="92238">
                  <c:v>-185.98649999999998</c:v>
                </c:pt>
                <c:pt idx="92239">
                  <c:v>-185.98449999999997</c:v>
                </c:pt>
                <c:pt idx="92240">
                  <c:v>-185.98249999999999</c:v>
                </c:pt>
                <c:pt idx="92241">
                  <c:v>-185.98049999999998</c:v>
                </c:pt>
                <c:pt idx="92242">
                  <c:v>-185.97849999999997</c:v>
                </c:pt>
                <c:pt idx="92243">
                  <c:v>-185.97649999999999</c:v>
                </c:pt>
                <c:pt idx="92244">
                  <c:v>-185.97449999999998</c:v>
                </c:pt>
                <c:pt idx="92245">
                  <c:v>-185.97249999999997</c:v>
                </c:pt>
                <c:pt idx="92246">
                  <c:v>-185.97049999999999</c:v>
                </c:pt>
                <c:pt idx="92247">
                  <c:v>-185.96849999999998</c:v>
                </c:pt>
                <c:pt idx="92248">
                  <c:v>-185.96649999999997</c:v>
                </c:pt>
                <c:pt idx="92249">
                  <c:v>-185.96449999999999</c:v>
                </c:pt>
                <c:pt idx="92250">
                  <c:v>-185.96249999999998</c:v>
                </c:pt>
                <c:pt idx="92251">
                  <c:v>-185.96049999999997</c:v>
                </c:pt>
                <c:pt idx="92252">
                  <c:v>-185.95849999999999</c:v>
                </c:pt>
                <c:pt idx="92253">
                  <c:v>-185.95649999999998</c:v>
                </c:pt>
                <c:pt idx="92254">
                  <c:v>-185.95449999999997</c:v>
                </c:pt>
                <c:pt idx="92255">
                  <c:v>-185.95249999999999</c:v>
                </c:pt>
                <c:pt idx="92256">
                  <c:v>-185.95049999999998</c:v>
                </c:pt>
                <c:pt idx="92257">
                  <c:v>-185.94849999999997</c:v>
                </c:pt>
                <c:pt idx="92258">
                  <c:v>-185.94649999999999</c:v>
                </c:pt>
                <c:pt idx="92259">
                  <c:v>-185.94449999999998</c:v>
                </c:pt>
                <c:pt idx="92260">
                  <c:v>-185.94249999999997</c:v>
                </c:pt>
                <c:pt idx="92261">
                  <c:v>-185.94049999999999</c:v>
                </c:pt>
                <c:pt idx="92262">
                  <c:v>-185.93849999999998</c:v>
                </c:pt>
                <c:pt idx="92263">
                  <c:v>-185.93649999999997</c:v>
                </c:pt>
                <c:pt idx="92264">
                  <c:v>-185.93449999999999</c:v>
                </c:pt>
                <c:pt idx="92265">
                  <c:v>-185.93249999999998</c:v>
                </c:pt>
                <c:pt idx="92266">
                  <c:v>-185.93049999999997</c:v>
                </c:pt>
                <c:pt idx="92267">
                  <c:v>-185.92849999999999</c:v>
                </c:pt>
                <c:pt idx="92268">
                  <c:v>-185.92649999999998</c:v>
                </c:pt>
                <c:pt idx="92269">
                  <c:v>-185.92449999999997</c:v>
                </c:pt>
                <c:pt idx="92270">
                  <c:v>-185.92249999999999</c:v>
                </c:pt>
                <c:pt idx="92271">
                  <c:v>-185.92049999999998</c:v>
                </c:pt>
                <c:pt idx="92272">
                  <c:v>-185.91849999999997</c:v>
                </c:pt>
                <c:pt idx="92273">
                  <c:v>-185.91649999999998</c:v>
                </c:pt>
                <c:pt idx="92274">
                  <c:v>-185.91449999999998</c:v>
                </c:pt>
                <c:pt idx="92275">
                  <c:v>-185.91249999999997</c:v>
                </c:pt>
                <c:pt idx="92276">
                  <c:v>-185.91049999999998</c:v>
                </c:pt>
                <c:pt idx="92277">
                  <c:v>-185.90849999999998</c:v>
                </c:pt>
                <c:pt idx="92278">
                  <c:v>-185.90649999999997</c:v>
                </c:pt>
                <c:pt idx="92279">
                  <c:v>-185.90449999999998</c:v>
                </c:pt>
                <c:pt idx="92280">
                  <c:v>-185.90249999999997</c:v>
                </c:pt>
                <c:pt idx="92281">
                  <c:v>-185.90049999999997</c:v>
                </c:pt>
                <c:pt idx="92282">
                  <c:v>-185.89849999999998</c:v>
                </c:pt>
                <c:pt idx="92283">
                  <c:v>-185.89649999999997</c:v>
                </c:pt>
                <c:pt idx="92284">
                  <c:v>-185.89449999999997</c:v>
                </c:pt>
                <c:pt idx="92285">
                  <c:v>-185.89249999999998</c:v>
                </c:pt>
                <c:pt idx="92286">
                  <c:v>-185.89049999999997</c:v>
                </c:pt>
                <c:pt idx="92287">
                  <c:v>-185.88849999999996</c:v>
                </c:pt>
                <c:pt idx="92288">
                  <c:v>-185.88649999999998</c:v>
                </c:pt>
                <c:pt idx="92289">
                  <c:v>-185.88449999999997</c:v>
                </c:pt>
                <c:pt idx="92290">
                  <c:v>-185.88249999999996</c:v>
                </c:pt>
                <c:pt idx="92291">
                  <c:v>-185.88049999999998</c:v>
                </c:pt>
                <c:pt idx="92292">
                  <c:v>-185.87849999999997</c:v>
                </c:pt>
                <c:pt idx="92293">
                  <c:v>-185.87649999999996</c:v>
                </c:pt>
                <c:pt idx="92294">
                  <c:v>-185.87449999999998</c:v>
                </c:pt>
                <c:pt idx="92295">
                  <c:v>-185.87249999999997</c:v>
                </c:pt>
                <c:pt idx="92296">
                  <c:v>-185.87049999999996</c:v>
                </c:pt>
                <c:pt idx="92297">
                  <c:v>-185.86849999999998</c:v>
                </c:pt>
                <c:pt idx="92298">
                  <c:v>-185.86649999999997</c:v>
                </c:pt>
                <c:pt idx="92299">
                  <c:v>-185.86449999999996</c:v>
                </c:pt>
                <c:pt idx="92300">
                  <c:v>-185.86249999999998</c:v>
                </c:pt>
                <c:pt idx="92301">
                  <c:v>-185.86049999999997</c:v>
                </c:pt>
                <c:pt idx="92302">
                  <c:v>-185.85849999999996</c:v>
                </c:pt>
                <c:pt idx="92303">
                  <c:v>-185.85649999999998</c:v>
                </c:pt>
                <c:pt idx="92304">
                  <c:v>-185.85449999999997</c:v>
                </c:pt>
                <c:pt idx="92305">
                  <c:v>-185.85249999999996</c:v>
                </c:pt>
                <c:pt idx="92306">
                  <c:v>-185.85049999999998</c:v>
                </c:pt>
                <c:pt idx="92307">
                  <c:v>-185.84849999999997</c:v>
                </c:pt>
                <c:pt idx="92308">
                  <c:v>-185.84649999999996</c:v>
                </c:pt>
                <c:pt idx="92309">
                  <c:v>-185.84449999999998</c:v>
                </c:pt>
                <c:pt idx="92310">
                  <c:v>-185.84249999999997</c:v>
                </c:pt>
                <c:pt idx="92311">
                  <c:v>-185.84049999999996</c:v>
                </c:pt>
                <c:pt idx="92312">
                  <c:v>-185.83849999999998</c:v>
                </c:pt>
                <c:pt idx="92313">
                  <c:v>-185.83649999999997</c:v>
                </c:pt>
                <c:pt idx="92314">
                  <c:v>-185.83449999999999</c:v>
                </c:pt>
                <c:pt idx="92315">
                  <c:v>-185.83249999999998</c:v>
                </c:pt>
                <c:pt idx="92316">
                  <c:v>-185.83049999999997</c:v>
                </c:pt>
                <c:pt idx="92317">
                  <c:v>-185.82849999999999</c:v>
                </c:pt>
                <c:pt idx="92318">
                  <c:v>-185.82649999999998</c:v>
                </c:pt>
                <c:pt idx="92319">
                  <c:v>-185.82449999999997</c:v>
                </c:pt>
                <c:pt idx="92320">
                  <c:v>-185.82249999999999</c:v>
                </c:pt>
                <c:pt idx="92321">
                  <c:v>-185.82049999999998</c:v>
                </c:pt>
                <c:pt idx="92322">
                  <c:v>-185.81849999999997</c:v>
                </c:pt>
                <c:pt idx="92323">
                  <c:v>-185.81649999999999</c:v>
                </c:pt>
                <c:pt idx="92324">
                  <c:v>-185.81449999999998</c:v>
                </c:pt>
                <c:pt idx="92325">
                  <c:v>-185.81249999999997</c:v>
                </c:pt>
                <c:pt idx="92326">
                  <c:v>-185.81049999999999</c:v>
                </c:pt>
                <c:pt idx="92327">
                  <c:v>-185.80849999999998</c:v>
                </c:pt>
                <c:pt idx="92328">
                  <c:v>-185.80649999999997</c:v>
                </c:pt>
                <c:pt idx="92329">
                  <c:v>-185.80449999999999</c:v>
                </c:pt>
                <c:pt idx="92330">
                  <c:v>-185.80249999999998</c:v>
                </c:pt>
                <c:pt idx="92331">
                  <c:v>-185.80049999999997</c:v>
                </c:pt>
                <c:pt idx="92332">
                  <c:v>-185.79849999999999</c:v>
                </c:pt>
                <c:pt idx="92333">
                  <c:v>-185.79649999999998</c:v>
                </c:pt>
                <c:pt idx="92334">
                  <c:v>-185.79449999999997</c:v>
                </c:pt>
                <c:pt idx="92335">
                  <c:v>-185.79249999999999</c:v>
                </c:pt>
                <c:pt idx="92336">
                  <c:v>-185.79049999999998</c:v>
                </c:pt>
                <c:pt idx="92337">
                  <c:v>-185.78849999999997</c:v>
                </c:pt>
                <c:pt idx="92338">
                  <c:v>-185.78649999999999</c:v>
                </c:pt>
                <c:pt idx="92339">
                  <c:v>-185.78449999999998</c:v>
                </c:pt>
                <c:pt idx="92340">
                  <c:v>-185.78249999999997</c:v>
                </c:pt>
                <c:pt idx="92341">
                  <c:v>-185.78049999999999</c:v>
                </c:pt>
                <c:pt idx="92342">
                  <c:v>-185.77849999999998</c:v>
                </c:pt>
                <c:pt idx="92343">
                  <c:v>-185.77649999999997</c:v>
                </c:pt>
                <c:pt idx="92344">
                  <c:v>-185.77449999999999</c:v>
                </c:pt>
                <c:pt idx="92345">
                  <c:v>-185.77249999999998</c:v>
                </c:pt>
                <c:pt idx="92346">
                  <c:v>-185.77049999999997</c:v>
                </c:pt>
                <c:pt idx="92347">
                  <c:v>-185.76849999999999</c:v>
                </c:pt>
                <c:pt idx="92348">
                  <c:v>-185.76649999999998</c:v>
                </c:pt>
                <c:pt idx="92349">
                  <c:v>-185.76449999999997</c:v>
                </c:pt>
                <c:pt idx="92350">
                  <c:v>-185.76249999999999</c:v>
                </c:pt>
                <c:pt idx="92351">
                  <c:v>-185.76049999999998</c:v>
                </c:pt>
                <c:pt idx="92352">
                  <c:v>-185.75849999999997</c:v>
                </c:pt>
                <c:pt idx="92353">
                  <c:v>-185.75649999999999</c:v>
                </c:pt>
                <c:pt idx="92354">
                  <c:v>-185.75449999999998</c:v>
                </c:pt>
                <c:pt idx="92355">
                  <c:v>-185.75249999999997</c:v>
                </c:pt>
                <c:pt idx="92356">
                  <c:v>-185.75049999999999</c:v>
                </c:pt>
                <c:pt idx="92357">
                  <c:v>-185.74849999999998</c:v>
                </c:pt>
                <c:pt idx="92358">
                  <c:v>-185.74649999999997</c:v>
                </c:pt>
                <c:pt idx="92359">
                  <c:v>-185.74449999999999</c:v>
                </c:pt>
                <c:pt idx="92360">
                  <c:v>-185.74249999999998</c:v>
                </c:pt>
                <c:pt idx="92361">
                  <c:v>-185.74049999999997</c:v>
                </c:pt>
                <c:pt idx="92362">
                  <c:v>-185.73849999999999</c:v>
                </c:pt>
                <c:pt idx="92363">
                  <c:v>-185.73649999999998</c:v>
                </c:pt>
                <c:pt idx="92364">
                  <c:v>-185.73449999999997</c:v>
                </c:pt>
                <c:pt idx="92365">
                  <c:v>-185.73249999999999</c:v>
                </c:pt>
                <c:pt idx="92366">
                  <c:v>-185.73049999999998</c:v>
                </c:pt>
                <c:pt idx="92367">
                  <c:v>-185.72849999999997</c:v>
                </c:pt>
                <c:pt idx="92368">
                  <c:v>-185.72649999999999</c:v>
                </c:pt>
                <c:pt idx="92369">
                  <c:v>-185.72449999999998</c:v>
                </c:pt>
                <c:pt idx="92370">
                  <c:v>-185.72249999999997</c:v>
                </c:pt>
                <c:pt idx="92371">
                  <c:v>-185.72049999999999</c:v>
                </c:pt>
                <c:pt idx="92372">
                  <c:v>-185.71849999999998</c:v>
                </c:pt>
                <c:pt idx="92373">
                  <c:v>-185.71649999999997</c:v>
                </c:pt>
                <c:pt idx="92374">
                  <c:v>-185.71449999999999</c:v>
                </c:pt>
                <c:pt idx="92375">
                  <c:v>-185.71249999999998</c:v>
                </c:pt>
                <c:pt idx="92376">
                  <c:v>-185.71049999999997</c:v>
                </c:pt>
                <c:pt idx="92377">
                  <c:v>-185.70849999999999</c:v>
                </c:pt>
                <c:pt idx="92378">
                  <c:v>-185.70649999999998</c:v>
                </c:pt>
                <c:pt idx="92379">
                  <c:v>-185.70449999999997</c:v>
                </c:pt>
                <c:pt idx="92380">
                  <c:v>-185.70249999999999</c:v>
                </c:pt>
                <c:pt idx="92381">
                  <c:v>-185.70049999999998</c:v>
                </c:pt>
                <c:pt idx="92382">
                  <c:v>-185.69849999999997</c:v>
                </c:pt>
                <c:pt idx="92383">
                  <c:v>-185.69649999999999</c:v>
                </c:pt>
                <c:pt idx="92384">
                  <c:v>-185.69449999999998</c:v>
                </c:pt>
                <c:pt idx="92385">
                  <c:v>-185.69249999999997</c:v>
                </c:pt>
                <c:pt idx="92386">
                  <c:v>-185.69049999999999</c:v>
                </c:pt>
                <c:pt idx="92387">
                  <c:v>-185.68849999999998</c:v>
                </c:pt>
                <c:pt idx="92388">
                  <c:v>-185.68649999999997</c:v>
                </c:pt>
                <c:pt idx="92389">
                  <c:v>-185.68449999999999</c:v>
                </c:pt>
                <c:pt idx="92390">
                  <c:v>-185.68249999999998</c:v>
                </c:pt>
                <c:pt idx="92391">
                  <c:v>-185.68049999999997</c:v>
                </c:pt>
                <c:pt idx="92392">
                  <c:v>-185.67849999999999</c:v>
                </c:pt>
                <c:pt idx="92393">
                  <c:v>-185.67649999999998</c:v>
                </c:pt>
                <c:pt idx="92394">
                  <c:v>-185.67449999999997</c:v>
                </c:pt>
                <c:pt idx="92395">
                  <c:v>-185.67249999999999</c:v>
                </c:pt>
                <c:pt idx="92396">
                  <c:v>-185.67049999999998</c:v>
                </c:pt>
                <c:pt idx="92397">
                  <c:v>-185.66849999999997</c:v>
                </c:pt>
                <c:pt idx="92398">
                  <c:v>-185.66649999999998</c:v>
                </c:pt>
                <c:pt idx="92399">
                  <c:v>-185.66449999999998</c:v>
                </c:pt>
                <c:pt idx="92400">
                  <c:v>-185.66249999999997</c:v>
                </c:pt>
                <c:pt idx="92401">
                  <c:v>-185.66049999999998</c:v>
                </c:pt>
                <c:pt idx="92402">
                  <c:v>-185.65849999999998</c:v>
                </c:pt>
                <c:pt idx="92403">
                  <c:v>-185.65649999999997</c:v>
                </c:pt>
                <c:pt idx="92404">
                  <c:v>-185.65449999999998</c:v>
                </c:pt>
                <c:pt idx="92405">
                  <c:v>-185.65249999999997</c:v>
                </c:pt>
                <c:pt idx="92406">
                  <c:v>-185.65049999999997</c:v>
                </c:pt>
                <c:pt idx="92407">
                  <c:v>-185.64849999999998</c:v>
                </c:pt>
                <c:pt idx="92408">
                  <c:v>-185.64649999999997</c:v>
                </c:pt>
                <c:pt idx="92409">
                  <c:v>-185.64449999999997</c:v>
                </c:pt>
                <c:pt idx="92410">
                  <c:v>-185.64249999999998</c:v>
                </c:pt>
                <c:pt idx="92411">
                  <c:v>-185.64049999999997</c:v>
                </c:pt>
                <c:pt idx="92412">
                  <c:v>-185.63849999999996</c:v>
                </c:pt>
                <c:pt idx="92413">
                  <c:v>-185.63649999999998</c:v>
                </c:pt>
                <c:pt idx="92414">
                  <c:v>-185.63449999999997</c:v>
                </c:pt>
                <c:pt idx="92415">
                  <c:v>-185.63249999999996</c:v>
                </c:pt>
                <c:pt idx="92416">
                  <c:v>-185.63049999999998</c:v>
                </c:pt>
                <c:pt idx="92417">
                  <c:v>-185.62849999999997</c:v>
                </c:pt>
                <c:pt idx="92418">
                  <c:v>-185.62649999999996</c:v>
                </c:pt>
                <c:pt idx="92419">
                  <c:v>-185.62449999999998</c:v>
                </c:pt>
                <c:pt idx="92420">
                  <c:v>-185.62249999999997</c:v>
                </c:pt>
                <c:pt idx="92421">
                  <c:v>-185.62049999999996</c:v>
                </c:pt>
                <c:pt idx="92422">
                  <c:v>-185.61849999999998</c:v>
                </c:pt>
                <c:pt idx="92423">
                  <c:v>-185.61649999999997</c:v>
                </c:pt>
                <c:pt idx="92424">
                  <c:v>-185.61449999999996</c:v>
                </c:pt>
                <c:pt idx="92425">
                  <c:v>-185.61249999999998</c:v>
                </c:pt>
                <c:pt idx="92426">
                  <c:v>-185.61049999999997</c:v>
                </c:pt>
                <c:pt idx="92427">
                  <c:v>-185.60849999999996</c:v>
                </c:pt>
                <c:pt idx="92428">
                  <c:v>-185.60649999999998</c:v>
                </c:pt>
                <c:pt idx="92429">
                  <c:v>-185.60449999999997</c:v>
                </c:pt>
                <c:pt idx="92430">
                  <c:v>-185.60249999999996</c:v>
                </c:pt>
                <c:pt idx="92431">
                  <c:v>-185.60049999999998</c:v>
                </c:pt>
                <c:pt idx="92432">
                  <c:v>-185.59849999999997</c:v>
                </c:pt>
                <c:pt idx="92433">
                  <c:v>-185.59649999999996</c:v>
                </c:pt>
                <c:pt idx="92434">
                  <c:v>-185.59449999999998</c:v>
                </c:pt>
                <c:pt idx="92435">
                  <c:v>-185.59249999999997</c:v>
                </c:pt>
                <c:pt idx="92436">
                  <c:v>-185.59049999999996</c:v>
                </c:pt>
                <c:pt idx="92437">
                  <c:v>-185.58849999999998</c:v>
                </c:pt>
                <c:pt idx="92438">
                  <c:v>-185.58649999999997</c:v>
                </c:pt>
                <c:pt idx="92439">
                  <c:v>-185.58449999999999</c:v>
                </c:pt>
                <c:pt idx="92440">
                  <c:v>-185.58249999999998</c:v>
                </c:pt>
                <c:pt idx="92441">
                  <c:v>-185.58049999999997</c:v>
                </c:pt>
                <c:pt idx="92442">
                  <c:v>-185.57849999999999</c:v>
                </c:pt>
                <c:pt idx="92443">
                  <c:v>-185.57649999999998</c:v>
                </c:pt>
                <c:pt idx="92444">
                  <c:v>-185.57449999999997</c:v>
                </c:pt>
                <c:pt idx="92445">
                  <c:v>-185.57249999999999</c:v>
                </c:pt>
                <c:pt idx="92446">
                  <c:v>-185.57049999999998</c:v>
                </c:pt>
                <c:pt idx="92447">
                  <c:v>-185.56849999999997</c:v>
                </c:pt>
                <c:pt idx="92448">
                  <c:v>-185.56649999999999</c:v>
                </c:pt>
                <c:pt idx="92449">
                  <c:v>-185.56449999999998</c:v>
                </c:pt>
                <c:pt idx="92450">
                  <c:v>-185.56249999999997</c:v>
                </c:pt>
                <c:pt idx="92451">
                  <c:v>-185.56049999999999</c:v>
                </c:pt>
                <c:pt idx="92452">
                  <c:v>-185.55849999999998</c:v>
                </c:pt>
                <c:pt idx="92453">
                  <c:v>-185.55649999999997</c:v>
                </c:pt>
                <c:pt idx="92454">
                  <c:v>-185.55449999999999</c:v>
                </c:pt>
                <c:pt idx="92455">
                  <c:v>-185.55249999999998</c:v>
                </c:pt>
                <c:pt idx="92456">
                  <c:v>-185.55049999999997</c:v>
                </c:pt>
                <c:pt idx="92457">
                  <c:v>-185.54849999999999</c:v>
                </c:pt>
                <c:pt idx="92458">
                  <c:v>-185.54649999999998</c:v>
                </c:pt>
                <c:pt idx="92459">
                  <c:v>-185.54449999999997</c:v>
                </c:pt>
                <c:pt idx="92460">
                  <c:v>-185.54249999999999</c:v>
                </c:pt>
                <c:pt idx="92461">
                  <c:v>-185.54049999999998</c:v>
                </c:pt>
                <c:pt idx="92462">
                  <c:v>-185.53849999999997</c:v>
                </c:pt>
                <c:pt idx="92463">
                  <c:v>-185.53649999999999</c:v>
                </c:pt>
                <c:pt idx="92464">
                  <c:v>-185.53449999999998</c:v>
                </c:pt>
                <c:pt idx="92465">
                  <c:v>-185.53249999999997</c:v>
                </c:pt>
                <c:pt idx="92466">
                  <c:v>-185.53049999999999</c:v>
                </c:pt>
                <c:pt idx="92467">
                  <c:v>-185.52849999999998</c:v>
                </c:pt>
                <c:pt idx="92468">
                  <c:v>-185.52649999999997</c:v>
                </c:pt>
                <c:pt idx="92469">
                  <c:v>-185.52449999999999</c:v>
                </c:pt>
                <c:pt idx="92470">
                  <c:v>-185.52249999999998</c:v>
                </c:pt>
                <c:pt idx="92471">
                  <c:v>-185.52049999999997</c:v>
                </c:pt>
                <c:pt idx="92472">
                  <c:v>-185.51849999999999</c:v>
                </c:pt>
                <c:pt idx="92473">
                  <c:v>-185.51649999999998</c:v>
                </c:pt>
                <c:pt idx="92474">
                  <c:v>-185.51449999999997</c:v>
                </c:pt>
                <c:pt idx="92475">
                  <c:v>-185.51249999999999</c:v>
                </c:pt>
                <c:pt idx="92476">
                  <c:v>-185.51049999999998</c:v>
                </c:pt>
                <c:pt idx="92477">
                  <c:v>-185.50849999999997</c:v>
                </c:pt>
                <c:pt idx="92478">
                  <c:v>-185.50649999999999</c:v>
                </c:pt>
                <c:pt idx="92479">
                  <c:v>-185.50449999999998</c:v>
                </c:pt>
                <c:pt idx="92480">
                  <c:v>-185.50249999999997</c:v>
                </c:pt>
                <c:pt idx="92481">
                  <c:v>-185.50049999999999</c:v>
                </c:pt>
                <c:pt idx="92482">
                  <c:v>-185.49849999999998</c:v>
                </c:pt>
                <c:pt idx="92483">
                  <c:v>-185.49649999999997</c:v>
                </c:pt>
                <c:pt idx="92484">
                  <c:v>-185.49449999999999</c:v>
                </c:pt>
                <c:pt idx="92485">
                  <c:v>-185.49249999999998</c:v>
                </c:pt>
                <c:pt idx="92486">
                  <c:v>-185.49049999999997</c:v>
                </c:pt>
                <c:pt idx="92487">
                  <c:v>-185.48849999999999</c:v>
                </c:pt>
                <c:pt idx="92488">
                  <c:v>-185.48649999999998</c:v>
                </c:pt>
                <c:pt idx="92489">
                  <c:v>-185.48449999999997</c:v>
                </c:pt>
                <c:pt idx="92490">
                  <c:v>-185.48249999999999</c:v>
                </c:pt>
                <c:pt idx="92491">
                  <c:v>-185.48049999999998</c:v>
                </c:pt>
                <c:pt idx="92492">
                  <c:v>-185.47849999999997</c:v>
                </c:pt>
                <c:pt idx="92493">
                  <c:v>-185.47649999999999</c:v>
                </c:pt>
                <c:pt idx="92494">
                  <c:v>-185.47449999999998</c:v>
                </c:pt>
                <c:pt idx="92495">
                  <c:v>-185.47249999999997</c:v>
                </c:pt>
                <c:pt idx="92496">
                  <c:v>-185.47049999999999</c:v>
                </c:pt>
                <c:pt idx="92497">
                  <c:v>-185.46849999999998</c:v>
                </c:pt>
                <c:pt idx="92498">
                  <c:v>-185.46649999999997</c:v>
                </c:pt>
                <c:pt idx="92499">
                  <c:v>-185.46449999999999</c:v>
                </c:pt>
                <c:pt idx="92500">
                  <c:v>-185.46249999999998</c:v>
                </c:pt>
                <c:pt idx="92501">
                  <c:v>-185.46049999999997</c:v>
                </c:pt>
                <c:pt idx="92502">
                  <c:v>-185.45849999999999</c:v>
                </c:pt>
                <c:pt idx="92503">
                  <c:v>-185.45649999999998</c:v>
                </c:pt>
                <c:pt idx="92504">
                  <c:v>-185.45449999999997</c:v>
                </c:pt>
                <c:pt idx="92505">
                  <c:v>-185.45249999999999</c:v>
                </c:pt>
                <c:pt idx="92506">
                  <c:v>-185.45049999999998</c:v>
                </c:pt>
                <c:pt idx="92507">
                  <c:v>-185.44849999999997</c:v>
                </c:pt>
                <c:pt idx="92508">
                  <c:v>-185.44649999999999</c:v>
                </c:pt>
                <c:pt idx="92509">
                  <c:v>-185.44449999999998</c:v>
                </c:pt>
                <c:pt idx="92510">
                  <c:v>-185.44249999999997</c:v>
                </c:pt>
                <c:pt idx="92511">
                  <c:v>-185.44049999999999</c:v>
                </c:pt>
                <c:pt idx="92512">
                  <c:v>-185.43849999999998</c:v>
                </c:pt>
                <c:pt idx="92513">
                  <c:v>-185.43649999999997</c:v>
                </c:pt>
                <c:pt idx="92514">
                  <c:v>-185.43449999999999</c:v>
                </c:pt>
                <c:pt idx="92515">
                  <c:v>-185.43249999999998</c:v>
                </c:pt>
                <c:pt idx="92516">
                  <c:v>-185.43049999999997</c:v>
                </c:pt>
                <c:pt idx="92517">
                  <c:v>-185.42849999999999</c:v>
                </c:pt>
                <c:pt idx="92518">
                  <c:v>-185.42649999999998</c:v>
                </c:pt>
                <c:pt idx="92519">
                  <c:v>-185.42449999999997</c:v>
                </c:pt>
                <c:pt idx="92520">
                  <c:v>-185.42249999999999</c:v>
                </c:pt>
                <c:pt idx="92521">
                  <c:v>-185.42049999999998</c:v>
                </c:pt>
                <c:pt idx="92522">
                  <c:v>-185.41849999999997</c:v>
                </c:pt>
                <c:pt idx="92523">
                  <c:v>-185.41649999999998</c:v>
                </c:pt>
                <c:pt idx="92524">
                  <c:v>-185.41449999999998</c:v>
                </c:pt>
                <c:pt idx="92525">
                  <c:v>-185.41249999999997</c:v>
                </c:pt>
                <c:pt idx="92526">
                  <c:v>-185.41049999999998</c:v>
                </c:pt>
                <c:pt idx="92527">
                  <c:v>-185.40849999999998</c:v>
                </c:pt>
                <c:pt idx="92528">
                  <c:v>-185.40649999999997</c:v>
                </c:pt>
                <c:pt idx="92529">
                  <c:v>-185.40449999999998</c:v>
                </c:pt>
                <c:pt idx="92530">
                  <c:v>-185.40249999999997</c:v>
                </c:pt>
                <c:pt idx="92531">
                  <c:v>-185.40049999999997</c:v>
                </c:pt>
                <c:pt idx="92532">
                  <c:v>-185.39849999999998</c:v>
                </c:pt>
                <c:pt idx="92533">
                  <c:v>-185.39649999999997</c:v>
                </c:pt>
                <c:pt idx="92534">
                  <c:v>-185.39449999999997</c:v>
                </c:pt>
                <c:pt idx="92535">
                  <c:v>-185.39249999999998</c:v>
                </c:pt>
                <c:pt idx="92536">
                  <c:v>-185.39049999999997</c:v>
                </c:pt>
                <c:pt idx="92537">
                  <c:v>-185.38849999999996</c:v>
                </c:pt>
                <c:pt idx="92538">
                  <c:v>-185.38649999999998</c:v>
                </c:pt>
                <c:pt idx="92539">
                  <c:v>-185.38449999999997</c:v>
                </c:pt>
                <c:pt idx="92540">
                  <c:v>-185.38249999999996</c:v>
                </c:pt>
                <c:pt idx="92541">
                  <c:v>-185.38049999999998</c:v>
                </c:pt>
                <c:pt idx="92542">
                  <c:v>-185.37849999999997</c:v>
                </c:pt>
                <c:pt idx="92543">
                  <c:v>-185.37649999999996</c:v>
                </c:pt>
                <c:pt idx="92544">
                  <c:v>-185.37449999999998</c:v>
                </c:pt>
                <c:pt idx="92545">
                  <c:v>-185.37249999999997</c:v>
                </c:pt>
                <c:pt idx="92546">
                  <c:v>-185.37049999999996</c:v>
                </c:pt>
                <c:pt idx="92547">
                  <c:v>-185.36849999999998</c:v>
                </c:pt>
                <c:pt idx="92548">
                  <c:v>-185.36649999999997</c:v>
                </c:pt>
                <c:pt idx="92549">
                  <c:v>-185.36449999999996</c:v>
                </c:pt>
                <c:pt idx="92550">
                  <c:v>-185.36249999999998</c:v>
                </c:pt>
                <c:pt idx="92551">
                  <c:v>-185.36049999999997</c:v>
                </c:pt>
                <c:pt idx="92552">
                  <c:v>-185.35849999999996</c:v>
                </c:pt>
                <c:pt idx="92553">
                  <c:v>-185.35649999999998</c:v>
                </c:pt>
                <c:pt idx="92554">
                  <c:v>-185.35449999999997</c:v>
                </c:pt>
                <c:pt idx="92555">
                  <c:v>-185.35249999999996</c:v>
                </c:pt>
                <c:pt idx="92556">
                  <c:v>-185.35049999999998</c:v>
                </c:pt>
                <c:pt idx="92557">
                  <c:v>-185.34849999999997</c:v>
                </c:pt>
                <c:pt idx="92558">
                  <c:v>-185.34649999999996</c:v>
                </c:pt>
                <c:pt idx="92559">
                  <c:v>-185.34449999999998</c:v>
                </c:pt>
                <c:pt idx="92560">
                  <c:v>-185.34249999999997</c:v>
                </c:pt>
                <c:pt idx="92561">
                  <c:v>-185.34049999999996</c:v>
                </c:pt>
                <c:pt idx="92562">
                  <c:v>-185.33849999999998</c:v>
                </c:pt>
                <c:pt idx="92563">
                  <c:v>-185.33649999999997</c:v>
                </c:pt>
                <c:pt idx="92564">
                  <c:v>-185.33449999999999</c:v>
                </c:pt>
                <c:pt idx="92565">
                  <c:v>-185.33249999999998</c:v>
                </c:pt>
                <c:pt idx="92566">
                  <c:v>-185.33049999999997</c:v>
                </c:pt>
                <c:pt idx="92567">
                  <c:v>-185.32849999999999</c:v>
                </c:pt>
                <c:pt idx="92568">
                  <c:v>-185.32649999999998</c:v>
                </c:pt>
                <c:pt idx="92569">
                  <c:v>-185.32449999999997</c:v>
                </c:pt>
                <c:pt idx="92570">
                  <c:v>-185.32249999999999</c:v>
                </c:pt>
                <c:pt idx="92571">
                  <c:v>-185.32049999999998</c:v>
                </c:pt>
                <c:pt idx="92572">
                  <c:v>-185.31849999999997</c:v>
                </c:pt>
                <c:pt idx="92573">
                  <c:v>-185.31649999999999</c:v>
                </c:pt>
                <c:pt idx="92574">
                  <c:v>-185.31449999999998</c:v>
                </c:pt>
                <c:pt idx="92575">
                  <c:v>-185.31249999999997</c:v>
                </c:pt>
                <c:pt idx="92576">
                  <c:v>-185.31049999999999</c:v>
                </c:pt>
                <c:pt idx="92577">
                  <c:v>-185.30849999999998</c:v>
                </c:pt>
                <c:pt idx="92578">
                  <c:v>-185.30649999999997</c:v>
                </c:pt>
                <c:pt idx="92579">
                  <c:v>-185.30449999999999</c:v>
                </c:pt>
                <c:pt idx="92580">
                  <c:v>-185.30249999999998</c:v>
                </c:pt>
                <c:pt idx="92581">
                  <c:v>-185.30049999999997</c:v>
                </c:pt>
                <c:pt idx="92582">
                  <c:v>-185.29849999999999</c:v>
                </c:pt>
                <c:pt idx="92583">
                  <c:v>-185.29649999999998</c:v>
                </c:pt>
                <c:pt idx="92584">
                  <c:v>-185.29449999999997</c:v>
                </c:pt>
                <c:pt idx="92585">
                  <c:v>-185.29249999999999</c:v>
                </c:pt>
                <c:pt idx="92586">
                  <c:v>-185.29049999999998</c:v>
                </c:pt>
                <c:pt idx="92587">
                  <c:v>-185.28849999999997</c:v>
                </c:pt>
                <c:pt idx="92588">
                  <c:v>-185.28649999999999</c:v>
                </c:pt>
                <c:pt idx="92589">
                  <c:v>-185.28449999999998</c:v>
                </c:pt>
                <c:pt idx="92590">
                  <c:v>-185.28249999999997</c:v>
                </c:pt>
                <c:pt idx="92591">
                  <c:v>-185.28049999999999</c:v>
                </c:pt>
                <c:pt idx="92592">
                  <c:v>-185.27849999999998</c:v>
                </c:pt>
                <c:pt idx="92593">
                  <c:v>-185.27649999999997</c:v>
                </c:pt>
                <c:pt idx="92594">
                  <c:v>-185.27449999999999</c:v>
                </c:pt>
                <c:pt idx="92595">
                  <c:v>-185.27249999999998</c:v>
                </c:pt>
                <c:pt idx="92596">
                  <c:v>-185.27049999999997</c:v>
                </c:pt>
                <c:pt idx="92597">
                  <c:v>-185.26849999999999</c:v>
                </c:pt>
                <c:pt idx="92598">
                  <c:v>-185.26649999999998</c:v>
                </c:pt>
                <c:pt idx="92599">
                  <c:v>-185.26449999999997</c:v>
                </c:pt>
                <c:pt idx="92600">
                  <c:v>-185.26249999999999</c:v>
                </c:pt>
                <c:pt idx="92601">
                  <c:v>-185.26049999999998</c:v>
                </c:pt>
                <c:pt idx="92602">
                  <c:v>-185.25849999999997</c:v>
                </c:pt>
                <c:pt idx="92603">
                  <c:v>-185.25649999999999</c:v>
                </c:pt>
                <c:pt idx="92604">
                  <c:v>-185.25449999999998</c:v>
                </c:pt>
                <c:pt idx="92605">
                  <c:v>-185.25249999999997</c:v>
                </c:pt>
                <c:pt idx="92606">
                  <c:v>-185.25049999999999</c:v>
                </c:pt>
                <c:pt idx="92607">
                  <c:v>-185.24849999999998</c:v>
                </c:pt>
                <c:pt idx="92608">
                  <c:v>-185.24649999999997</c:v>
                </c:pt>
                <c:pt idx="92609">
                  <c:v>-185.24449999999999</c:v>
                </c:pt>
                <c:pt idx="92610">
                  <c:v>-185.24249999999998</c:v>
                </c:pt>
                <c:pt idx="92611">
                  <c:v>-185.24049999999997</c:v>
                </c:pt>
                <c:pt idx="92612">
                  <c:v>-185.23849999999999</c:v>
                </c:pt>
                <c:pt idx="92613">
                  <c:v>-185.23649999999998</c:v>
                </c:pt>
                <c:pt idx="92614">
                  <c:v>-185.23449999999997</c:v>
                </c:pt>
                <c:pt idx="92615">
                  <c:v>-185.23249999999999</c:v>
                </c:pt>
                <c:pt idx="92616">
                  <c:v>-185.23049999999998</c:v>
                </c:pt>
                <c:pt idx="92617">
                  <c:v>-185.22849999999997</c:v>
                </c:pt>
                <c:pt idx="92618">
                  <c:v>-185.22649999999999</c:v>
                </c:pt>
                <c:pt idx="92619">
                  <c:v>-185.22449999999998</c:v>
                </c:pt>
                <c:pt idx="92620">
                  <c:v>-185.22249999999997</c:v>
                </c:pt>
                <c:pt idx="92621">
                  <c:v>-185.22049999999999</c:v>
                </c:pt>
                <c:pt idx="92622">
                  <c:v>-185.21849999999998</c:v>
                </c:pt>
                <c:pt idx="92623">
                  <c:v>-185.21649999999997</c:v>
                </c:pt>
                <c:pt idx="92624">
                  <c:v>-185.21449999999999</c:v>
                </c:pt>
                <c:pt idx="92625">
                  <c:v>-185.21249999999998</c:v>
                </c:pt>
                <c:pt idx="92626">
                  <c:v>-185.21049999999997</c:v>
                </c:pt>
                <c:pt idx="92627">
                  <c:v>-185.20849999999999</c:v>
                </c:pt>
                <c:pt idx="92628">
                  <c:v>-185.20649999999998</c:v>
                </c:pt>
                <c:pt idx="92629">
                  <c:v>-185.20449999999997</c:v>
                </c:pt>
                <c:pt idx="92630">
                  <c:v>-185.20249999999999</c:v>
                </c:pt>
                <c:pt idx="92631">
                  <c:v>-185.20049999999998</c:v>
                </c:pt>
                <c:pt idx="92632">
                  <c:v>-185.19849999999997</c:v>
                </c:pt>
                <c:pt idx="92633">
                  <c:v>-185.19649999999999</c:v>
                </c:pt>
                <c:pt idx="92634">
                  <c:v>-185.19449999999998</c:v>
                </c:pt>
                <c:pt idx="92635">
                  <c:v>-185.19249999999997</c:v>
                </c:pt>
                <c:pt idx="92636">
                  <c:v>-185.19049999999999</c:v>
                </c:pt>
                <c:pt idx="92637">
                  <c:v>-185.18849999999998</c:v>
                </c:pt>
                <c:pt idx="92638">
                  <c:v>-185.18649999999997</c:v>
                </c:pt>
                <c:pt idx="92639">
                  <c:v>-185.18449999999999</c:v>
                </c:pt>
                <c:pt idx="92640">
                  <c:v>-185.18249999999998</c:v>
                </c:pt>
                <c:pt idx="92641">
                  <c:v>-185.18049999999997</c:v>
                </c:pt>
                <c:pt idx="92642">
                  <c:v>-185.17849999999999</c:v>
                </c:pt>
                <c:pt idx="92643">
                  <c:v>-185.17649999999998</c:v>
                </c:pt>
                <c:pt idx="92644">
                  <c:v>-185.17449999999997</c:v>
                </c:pt>
                <c:pt idx="92645">
                  <c:v>-185.17249999999999</c:v>
                </c:pt>
                <c:pt idx="92646">
                  <c:v>-185.17049999999998</c:v>
                </c:pt>
                <c:pt idx="92647">
                  <c:v>-185.16849999999997</c:v>
                </c:pt>
                <c:pt idx="92648">
                  <c:v>-185.16649999999998</c:v>
                </c:pt>
                <c:pt idx="92649">
                  <c:v>-185.16449999999998</c:v>
                </c:pt>
                <c:pt idx="92650">
                  <c:v>-185.16249999999997</c:v>
                </c:pt>
                <c:pt idx="92651">
                  <c:v>-185.16049999999998</c:v>
                </c:pt>
                <c:pt idx="92652">
                  <c:v>-185.15849999999998</c:v>
                </c:pt>
                <c:pt idx="92653">
                  <c:v>-185.15649999999997</c:v>
                </c:pt>
                <c:pt idx="92654">
                  <c:v>-185.15449999999998</c:v>
                </c:pt>
                <c:pt idx="92655">
                  <c:v>-185.15249999999997</c:v>
                </c:pt>
                <c:pt idx="92656">
                  <c:v>-185.15049999999997</c:v>
                </c:pt>
                <c:pt idx="92657">
                  <c:v>-185.14849999999998</c:v>
                </c:pt>
                <c:pt idx="92658">
                  <c:v>-185.14649999999997</c:v>
                </c:pt>
                <c:pt idx="92659">
                  <c:v>-185.14449999999997</c:v>
                </c:pt>
                <c:pt idx="92660">
                  <c:v>-185.14249999999998</c:v>
                </c:pt>
                <c:pt idx="92661">
                  <c:v>-185.14049999999997</c:v>
                </c:pt>
                <c:pt idx="92662">
                  <c:v>-185.13849999999996</c:v>
                </c:pt>
                <c:pt idx="92663">
                  <c:v>-185.13649999999998</c:v>
                </c:pt>
                <c:pt idx="92664">
                  <c:v>-185.13449999999997</c:v>
                </c:pt>
                <c:pt idx="92665">
                  <c:v>-185.13249999999996</c:v>
                </c:pt>
                <c:pt idx="92666">
                  <c:v>-185.13049999999998</c:v>
                </c:pt>
                <c:pt idx="92667">
                  <c:v>-185.12849999999997</c:v>
                </c:pt>
                <c:pt idx="92668">
                  <c:v>-185.12649999999996</c:v>
                </c:pt>
                <c:pt idx="92669">
                  <c:v>-185.12449999999998</c:v>
                </c:pt>
                <c:pt idx="92670">
                  <c:v>-185.12249999999997</c:v>
                </c:pt>
                <c:pt idx="92671">
                  <c:v>-185.12049999999996</c:v>
                </c:pt>
                <c:pt idx="92672">
                  <c:v>-185.11849999999998</c:v>
                </c:pt>
                <c:pt idx="92673">
                  <c:v>-185.11649999999997</c:v>
                </c:pt>
                <c:pt idx="92674">
                  <c:v>-185.11449999999996</c:v>
                </c:pt>
                <c:pt idx="92675">
                  <c:v>-185.11249999999998</c:v>
                </c:pt>
                <c:pt idx="92676">
                  <c:v>-185.11049999999997</c:v>
                </c:pt>
                <c:pt idx="92677">
                  <c:v>-185.10849999999996</c:v>
                </c:pt>
                <c:pt idx="92678">
                  <c:v>-185.10649999999998</c:v>
                </c:pt>
                <c:pt idx="92679">
                  <c:v>-185.10449999999997</c:v>
                </c:pt>
                <c:pt idx="92680">
                  <c:v>-185.10249999999996</c:v>
                </c:pt>
                <c:pt idx="92681">
                  <c:v>-185.10049999999998</c:v>
                </c:pt>
                <c:pt idx="92682">
                  <c:v>-185.09849999999997</c:v>
                </c:pt>
                <c:pt idx="92683">
                  <c:v>-185.09649999999996</c:v>
                </c:pt>
                <c:pt idx="92684">
                  <c:v>-185.09449999999998</c:v>
                </c:pt>
                <c:pt idx="92685">
                  <c:v>-185.09249999999997</c:v>
                </c:pt>
                <c:pt idx="92686">
                  <c:v>-185.09049999999996</c:v>
                </c:pt>
                <c:pt idx="92687">
                  <c:v>-185.08849999999998</c:v>
                </c:pt>
                <c:pt idx="92688">
                  <c:v>-185.08649999999997</c:v>
                </c:pt>
                <c:pt idx="92689">
                  <c:v>-185.08449999999999</c:v>
                </c:pt>
                <c:pt idx="92690">
                  <c:v>-185.08249999999998</c:v>
                </c:pt>
                <c:pt idx="92691">
                  <c:v>-185.08049999999997</c:v>
                </c:pt>
                <c:pt idx="92692">
                  <c:v>-185.07849999999999</c:v>
                </c:pt>
                <c:pt idx="92693">
                  <c:v>-185.07649999999998</c:v>
                </c:pt>
                <c:pt idx="92694">
                  <c:v>-185.07449999999997</c:v>
                </c:pt>
                <c:pt idx="92695">
                  <c:v>-185.07249999999999</c:v>
                </c:pt>
                <c:pt idx="92696">
                  <c:v>-185.07049999999998</c:v>
                </c:pt>
                <c:pt idx="92697">
                  <c:v>-185.06849999999997</c:v>
                </c:pt>
                <c:pt idx="92698">
                  <c:v>-185.06649999999999</c:v>
                </c:pt>
                <c:pt idx="92699">
                  <c:v>-185.06449999999998</c:v>
                </c:pt>
                <c:pt idx="92700">
                  <c:v>-185.06249999999997</c:v>
                </c:pt>
                <c:pt idx="92701">
                  <c:v>-185.06049999999999</c:v>
                </c:pt>
                <c:pt idx="92702">
                  <c:v>-185.05849999999998</c:v>
                </c:pt>
                <c:pt idx="92703">
                  <c:v>-185.05649999999997</c:v>
                </c:pt>
                <c:pt idx="92704">
                  <c:v>-185.05449999999999</c:v>
                </c:pt>
                <c:pt idx="92705">
                  <c:v>-185.05249999999998</c:v>
                </c:pt>
                <c:pt idx="92706">
                  <c:v>-185.05049999999997</c:v>
                </c:pt>
                <c:pt idx="92707">
                  <c:v>-185.04849999999999</c:v>
                </c:pt>
                <c:pt idx="92708">
                  <c:v>-185.04649999999998</c:v>
                </c:pt>
                <c:pt idx="92709">
                  <c:v>-185.04449999999997</c:v>
                </c:pt>
                <c:pt idx="92710">
                  <c:v>-185.04249999999999</c:v>
                </c:pt>
                <c:pt idx="92711">
                  <c:v>-185.04049999999998</c:v>
                </c:pt>
                <c:pt idx="92712">
                  <c:v>-185.03849999999997</c:v>
                </c:pt>
                <c:pt idx="92713">
                  <c:v>-185.03649999999999</c:v>
                </c:pt>
                <c:pt idx="92714">
                  <c:v>-185.03449999999998</c:v>
                </c:pt>
                <c:pt idx="92715">
                  <c:v>-185.03249999999997</c:v>
                </c:pt>
                <c:pt idx="92716">
                  <c:v>-185.03049999999999</c:v>
                </c:pt>
                <c:pt idx="92717">
                  <c:v>-185.02849999999998</c:v>
                </c:pt>
                <c:pt idx="92718">
                  <c:v>-185.02649999999997</c:v>
                </c:pt>
                <c:pt idx="92719">
                  <c:v>-185.02449999999999</c:v>
                </c:pt>
                <c:pt idx="92720">
                  <c:v>-185.02249999999998</c:v>
                </c:pt>
                <c:pt idx="92721">
                  <c:v>-185.02049999999997</c:v>
                </c:pt>
                <c:pt idx="92722">
                  <c:v>-185.01849999999999</c:v>
                </c:pt>
                <c:pt idx="92723">
                  <c:v>-185.01649999999998</c:v>
                </c:pt>
                <c:pt idx="92724">
                  <c:v>-185.01449999999997</c:v>
                </c:pt>
                <c:pt idx="92725">
                  <c:v>-185.01249999999999</c:v>
                </c:pt>
                <c:pt idx="92726">
                  <c:v>-185.01049999999998</c:v>
                </c:pt>
                <c:pt idx="92727">
                  <c:v>-185.00849999999997</c:v>
                </c:pt>
                <c:pt idx="92728">
                  <c:v>-185.00649999999999</c:v>
                </c:pt>
                <c:pt idx="92729">
                  <c:v>-185.00449999999998</c:v>
                </c:pt>
                <c:pt idx="92730">
                  <c:v>-185.00249999999997</c:v>
                </c:pt>
                <c:pt idx="92731">
                  <c:v>-185.00049999999999</c:v>
                </c:pt>
                <c:pt idx="92732">
                  <c:v>-184.99849999999998</c:v>
                </c:pt>
                <c:pt idx="92733">
                  <c:v>-184.99649999999997</c:v>
                </c:pt>
                <c:pt idx="92734">
                  <c:v>-184.99449999999999</c:v>
                </c:pt>
                <c:pt idx="92735">
                  <c:v>-184.99249999999998</c:v>
                </c:pt>
                <c:pt idx="92736">
                  <c:v>-184.99049999999997</c:v>
                </c:pt>
                <c:pt idx="92737">
                  <c:v>-184.98849999999999</c:v>
                </c:pt>
                <c:pt idx="92738">
                  <c:v>-184.98649999999998</c:v>
                </c:pt>
                <c:pt idx="92739">
                  <c:v>-184.98449999999997</c:v>
                </c:pt>
                <c:pt idx="92740">
                  <c:v>-184.98249999999999</c:v>
                </c:pt>
                <c:pt idx="92741">
                  <c:v>-184.98049999999998</c:v>
                </c:pt>
                <c:pt idx="92742">
                  <c:v>-184.97849999999997</c:v>
                </c:pt>
                <c:pt idx="92743">
                  <c:v>-184.97649999999999</c:v>
                </c:pt>
                <c:pt idx="92744">
                  <c:v>-184.97449999999998</c:v>
                </c:pt>
                <c:pt idx="92745">
                  <c:v>-184.97249999999997</c:v>
                </c:pt>
                <c:pt idx="92746">
                  <c:v>-184.97049999999999</c:v>
                </c:pt>
                <c:pt idx="92747">
                  <c:v>-184.96849999999998</c:v>
                </c:pt>
                <c:pt idx="92748">
                  <c:v>-184.96649999999997</c:v>
                </c:pt>
                <c:pt idx="92749">
                  <c:v>-184.96449999999999</c:v>
                </c:pt>
                <c:pt idx="92750">
                  <c:v>-184.96249999999998</c:v>
                </c:pt>
                <c:pt idx="92751">
                  <c:v>-184.96049999999997</c:v>
                </c:pt>
                <c:pt idx="92752">
                  <c:v>-184.95849999999999</c:v>
                </c:pt>
                <c:pt idx="92753">
                  <c:v>-184.95649999999998</c:v>
                </c:pt>
                <c:pt idx="92754">
                  <c:v>-184.95449999999997</c:v>
                </c:pt>
                <c:pt idx="92755">
                  <c:v>-184.95249999999999</c:v>
                </c:pt>
                <c:pt idx="92756">
                  <c:v>-184.95049999999998</c:v>
                </c:pt>
                <c:pt idx="92757">
                  <c:v>-184.94849999999997</c:v>
                </c:pt>
                <c:pt idx="92758">
                  <c:v>-184.94649999999999</c:v>
                </c:pt>
                <c:pt idx="92759">
                  <c:v>-184.94449999999998</c:v>
                </c:pt>
                <c:pt idx="92760">
                  <c:v>-184.94249999999997</c:v>
                </c:pt>
                <c:pt idx="92761">
                  <c:v>-184.94049999999999</c:v>
                </c:pt>
                <c:pt idx="92762">
                  <c:v>-184.93849999999998</c:v>
                </c:pt>
                <c:pt idx="92763">
                  <c:v>-184.93649999999997</c:v>
                </c:pt>
                <c:pt idx="92764">
                  <c:v>-184.93449999999999</c:v>
                </c:pt>
                <c:pt idx="92765">
                  <c:v>-184.93249999999998</c:v>
                </c:pt>
                <c:pt idx="92766">
                  <c:v>-184.93049999999997</c:v>
                </c:pt>
                <c:pt idx="92767">
                  <c:v>-184.92849999999999</c:v>
                </c:pt>
                <c:pt idx="92768">
                  <c:v>-184.92649999999998</c:v>
                </c:pt>
                <c:pt idx="92769">
                  <c:v>-184.92449999999997</c:v>
                </c:pt>
                <c:pt idx="92770">
                  <c:v>-184.92249999999999</c:v>
                </c:pt>
                <c:pt idx="92771">
                  <c:v>-184.92049999999998</c:v>
                </c:pt>
                <c:pt idx="92772">
                  <c:v>-184.91849999999997</c:v>
                </c:pt>
                <c:pt idx="92773">
                  <c:v>-184.91649999999998</c:v>
                </c:pt>
                <c:pt idx="92774">
                  <c:v>-184.91449999999998</c:v>
                </c:pt>
                <c:pt idx="92775">
                  <c:v>-184.91249999999997</c:v>
                </c:pt>
                <c:pt idx="92776">
                  <c:v>-184.91049999999998</c:v>
                </c:pt>
                <c:pt idx="92777">
                  <c:v>-184.90849999999998</c:v>
                </c:pt>
                <c:pt idx="92778">
                  <c:v>-184.90649999999997</c:v>
                </c:pt>
                <c:pt idx="92779">
                  <c:v>-184.90449999999998</c:v>
                </c:pt>
                <c:pt idx="92780">
                  <c:v>-184.90249999999997</c:v>
                </c:pt>
                <c:pt idx="92781">
                  <c:v>-184.90049999999997</c:v>
                </c:pt>
                <c:pt idx="92782">
                  <c:v>-184.89849999999998</c:v>
                </c:pt>
                <c:pt idx="92783">
                  <c:v>-184.89649999999997</c:v>
                </c:pt>
                <c:pt idx="92784">
                  <c:v>-184.89449999999997</c:v>
                </c:pt>
                <c:pt idx="92785">
                  <c:v>-184.89249999999998</c:v>
                </c:pt>
                <c:pt idx="92786">
                  <c:v>-184.89049999999997</c:v>
                </c:pt>
                <c:pt idx="92787">
                  <c:v>-184.88849999999996</c:v>
                </c:pt>
                <c:pt idx="92788">
                  <c:v>-184.88649999999998</c:v>
                </c:pt>
                <c:pt idx="92789">
                  <c:v>-184.88449999999997</c:v>
                </c:pt>
                <c:pt idx="92790">
                  <c:v>-184.88249999999996</c:v>
                </c:pt>
                <c:pt idx="92791">
                  <c:v>-184.88049999999998</c:v>
                </c:pt>
                <c:pt idx="92792">
                  <c:v>-184.87849999999997</c:v>
                </c:pt>
                <c:pt idx="92793">
                  <c:v>-184.87649999999996</c:v>
                </c:pt>
                <c:pt idx="92794">
                  <c:v>-184.87449999999998</c:v>
                </c:pt>
                <c:pt idx="92795">
                  <c:v>-184.87249999999997</c:v>
                </c:pt>
                <c:pt idx="92796">
                  <c:v>-184.87049999999996</c:v>
                </c:pt>
                <c:pt idx="92797">
                  <c:v>-184.86849999999998</c:v>
                </c:pt>
                <c:pt idx="92798">
                  <c:v>-184.86649999999997</c:v>
                </c:pt>
                <c:pt idx="92799">
                  <c:v>-184.86449999999996</c:v>
                </c:pt>
                <c:pt idx="92800">
                  <c:v>-184.86249999999998</c:v>
                </c:pt>
                <c:pt idx="92801">
                  <c:v>-184.86049999999997</c:v>
                </c:pt>
                <c:pt idx="92802">
                  <c:v>-184.85849999999996</c:v>
                </c:pt>
                <c:pt idx="92803">
                  <c:v>-184.85649999999998</c:v>
                </c:pt>
                <c:pt idx="92804">
                  <c:v>-184.85449999999997</c:v>
                </c:pt>
                <c:pt idx="92805">
                  <c:v>-184.85249999999996</c:v>
                </c:pt>
                <c:pt idx="92806">
                  <c:v>-184.85049999999998</c:v>
                </c:pt>
                <c:pt idx="92807">
                  <c:v>-184.84849999999997</c:v>
                </c:pt>
                <c:pt idx="92808">
                  <c:v>-184.84649999999996</c:v>
                </c:pt>
                <c:pt idx="92809">
                  <c:v>-184.84449999999998</c:v>
                </c:pt>
                <c:pt idx="92810">
                  <c:v>-184.84249999999997</c:v>
                </c:pt>
                <c:pt idx="92811">
                  <c:v>-184.84049999999996</c:v>
                </c:pt>
                <c:pt idx="92812">
                  <c:v>-184.83849999999998</c:v>
                </c:pt>
                <c:pt idx="92813">
                  <c:v>-184.83649999999997</c:v>
                </c:pt>
                <c:pt idx="92814">
                  <c:v>-184.83449999999999</c:v>
                </c:pt>
                <c:pt idx="92815">
                  <c:v>-184.83249999999998</c:v>
                </c:pt>
                <c:pt idx="92816">
                  <c:v>-184.83049999999997</c:v>
                </c:pt>
                <c:pt idx="92817">
                  <c:v>-184.82849999999999</c:v>
                </c:pt>
                <c:pt idx="92818">
                  <c:v>-184.82649999999998</c:v>
                </c:pt>
                <c:pt idx="92819">
                  <c:v>-184.82449999999997</c:v>
                </c:pt>
                <c:pt idx="92820">
                  <c:v>-184.82249999999999</c:v>
                </c:pt>
                <c:pt idx="92821">
                  <c:v>-184.82049999999998</c:v>
                </c:pt>
                <c:pt idx="92822">
                  <c:v>-184.81849999999997</c:v>
                </c:pt>
                <c:pt idx="92823">
                  <c:v>-184.81649999999999</c:v>
                </c:pt>
                <c:pt idx="92824">
                  <c:v>-184.81449999999998</c:v>
                </c:pt>
                <c:pt idx="92825">
                  <c:v>-184.81249999999997</c:v>
                </c:pt>
                <c:pt idx="92826">
                  <c:v>-184.81049999999999</c:v>
                </c:pt>
                <c:pt idx="92827">
                  <c:v>-184.80849999999998</c:v>
                </c:pt>
                <c:pt idx="92828">
                  <c:v>-184.80649999999997</c:v>
                </c:pt>
                <c:pt idx="92829">
                  <c:v>-184.80449999999999</c:v>
                </c:pt>
                <c:pt idx="92830">
                  <c:v>-184.80249999999998</c:v>
                </c:pt>
                <c:pt idx="92831">
                  <c:v>-184.80049999999997</c:v>
                </c:pt>
                <c:pt idx="92832">
                  <c:v>-184.79849999999999</c:v>
                </c:pt>
                <c:pt idx="92833">
                  <c:v>-184.79649999999998</c:v>
                </c:pt>
                <c:pt idx="92834">
                  <c:v>-184.79449999999997</c:v>
                </c:pt>
                <c:pt idx="92835">
                  <c:v>-184.79249999999999</c:v>
                </c:pt>
                <c:pt idx="92836">
                  <c:v>-184.79049999999998</c:v>
                </c:pt>
                <c:pt idx="92837">
                  <c:v>-184.78849999999997</c:v>
                </c:pt>
                <c:pt idx="92838">
                  <c:v>-184.78649999999999</c:v>
                </c:pt>
                <c:pt idx="92839">
                  <c:v>-184.78449999999998</c:v>
                </c:pt>
                <c:pt idx="92840">
                  <c:v>-184.78249999999997</c:v>
                </c:pt>
                <c:pt idx="92841">
                  <c:v>-184.78049999999999</c:v>
                </c:pt>
                <c:pt idx="92842">
                  <c:v>-184.77849999999998</c:v>
                </c:pt>
                <c:pt idx="92843">
                  <c:v>-184.77649999999997</c:v>
                </c:pt>
                <c:pt idx="92844">
                  <c:v>-184.77449999999999</c:v>
                </c:pt>
                <c:pt idx="92845">
                  <c:v>-184.77249999999998</c:v>
                </c:pt>
                <c:pt idx="92846">
                  <c:v>-184.77049999999997</c:v>
                </c:pt>
                <c:pt idx="92847">
                  <c:v>-184.76849999999999</c:v>
                </c:pt>
                <c:pt idx="92848">
                  <c:v>-184.76649999999998</c:v>
                </c:pt>
                <c:pt idx="92849">
                  <c:v>-184.76449999999997</c:v>
                </c:pt>
                <c:pt idx="92850">
                  <c:v>-184.76249999999999</c:v>
                </c:pt>
                <c:pt idx="92851">
                  <c:v>-184.76049999999998</c:v>
                </c:pt>
                <c:pt idx="92852">
                  <c:v>-184.75849999999997</c:v>
                </c:pt>
                <c:pt idx="92853">
                  <c:v>-184.75649999999999</c:v>
                </c:pt>
                <c:pt idx="92854">
                  <c:v>-184.75449999999998</c:v>
                </c:pt>
                <c:pt idx="92855">
                  <c:v>-184.75249999999997</c:v>
                </c:pt>
                <c:pt idx="92856">
                  <c:v>-184.75049999999999</c:v>
                </c:pt>
                <c:pt idx="92857">
                  <c:v>-184.74849999999998</c:v>
                </c:pt>
                <c:pt idx="92858">
                  <c:v>-184.74649999999997</c:v>
                </c:pt>
                <c:pt idx="92859">
                  <c:v>-184.74449999999999</c:v>
                </c:pt>
                <c:pt idx="92860">
                  <c:v>-184.74249999999998</c:v>
                </c:pt>
                <c:pt idx="92861">
                  <c:v>-184.74049999999997</c:v>
                </c:pt>
                <c:pt idx="92862">
                  <c:v>-184.73849999999999</c:v>
                </c:pt>
                <c:pt idx="92863">
                  <c:v>-184.73649999999998</c:v>
                </c:pt>
                <c:pt idx="92864">
                  <c:v>-184.73449999999997</c:v>
                </c:pt>
                <c:pt idx="92865">
                  <c:v>-184.73249999999999</c:v>
                </c:pt>
                <c:pt idx="92866">
                  <c:v>-184.73049999999998</c:v>
                </c:pt>
                <c:pt idx="92867">
                  <c:v>-184.72849999999997</c:v>
                </c:pt>
                <c:pt idx="92868">
                  <c:v>-184.72649999999999</c:v>
                </c:pt>
                <c:pt idx="92869">
                  <c:v>-184.72449999999998</c:v>
                </c:pt>
                <c:pt idx="92870">
                  <c:v>-184.72249999999997</c:v>
                </c:pt>
                <c:pt idx="92871">
                  <c:v>-184.72049999999999</c:v>
                </c:pt>
                <c:pt idx="92872">
                  <c:v>-184.71849999999998</c:v>
                </c:pt>
                <c:pt idx="92873">
                  <c:v>-184.71649999999997</c:v>
                </c:pt>
                <c:pt idx="92874">
                  <c:v>-184.71449999999999</c:v>
                </c:pt>
                <c:pt idx="92875">
                  <c:v>-184.71249999999998</c:v>
                </c:pt>
                <c:pt idx="92876">
                  <c:v>-184.71049999999997</c:v>
                </c:pt>
                <c:pt idx="92877">
                  <c:v>-184.70849999999999</c:v>
                </c:pt>
                <c:pt idx="92878">
                  <c:v>-184.70649999999998</c:v>
                </c:pt>
                <c:pt idx="92879">
                  <c:v>-184.70449999999997</c:v>
                </c:pt>
                <c:pt idx="92880">
                  <c:v>-184.70249999999999</c:v>
                </c:pt>
                <c:pt idx="92881">
                  <c:v>-184.70049999999998</c:v>
                </c:pt>
                <c:pt idx="92882">
                  <c:v>-184.69849999999997</c:v>
                </c:pt>
                <c:pt idx="92883">
                  <c:v>-184.69649999999999</c:v>
                </c:pt>
                <c:pt idx="92884">
                  <c:v>-184.69449999999998</c:v>
                </c:pt>
                <c:pt idx="92885">
                  <c:v>-184.69249999999997</c:v>
                </c:pt>
                <c:pt idx="92886">
                  <c:v>-184.69049999999999</c:v>
                </c:pt>
                <c:pt idx="92887">
                  <c:v>-184.68849999999998</c:v>
                </c:pt>
                <c:pt idx="92888">
                  <c:v>-184.68649999999997</c:v>
                </c:pt>
                <c:pt idx="92889">
                  <c:v>-184.68449999999999</c:v>
                </c:pt>
                <c:pt idx="92890">
                  <c:v>-184.68249999999998</c:v>
                </c:pt>
                <c:pt idx="92891">
                  <c:v>-184.68049999999997</c:v>
                </c:pt>
                <c:pt idx="92892">
                  <c:v>-184.67849999999999</c:v>
                </c:pt>
                <c:pt idx="92893">
                  <c:v>-184.67649999999998</c:v>
                </c:pt>
                <c:pt idx="92894">
                  <c:v>-184.67449999999997</c:v>
                </c:pt>
                <c:pt idx="92895">
                  <c:v>-184.67249999999999</c:v>
                </c:pt>
                <c:pt idx="92896">
                  <c:v>-184.67049999999998</c:v>
                </c:pt>
                <c:pt idx="92897">
                  <c:v>-184.66849999999997</c:v>
                </c:pt>
                <c:pt idx="92898">
                  <c:v>-184.66649999999998</c:v>
                </c:pt>
                <c:pt idx="92899">
                  <c:v>-184.66449999999998</c:v>
                </c:pt>
                <c:pt idx="92900">
                  <c:v>-184.66249999999997</c:v>
                </c:pt>
                <c:pt idx="92901">
                  <c:v>-184.66049999999998</c:v>
                </c:pt>
                <c:pt idx="92902">
                  <c:v>-184.65849999999998</c:v>
                </c:pt>
                <c:pt idx="92903">
                  <c:v>-184.65649999999997</c:v>
                </c:pt>
                <c:pt idx="92904">
                  <c:v>-184.65449999999998</c:v>
                </c:pt>
                <c:pt idx="92905">
                  <c:v>-184.65249999999997</c:v>
                </c:pt>
                <c:pt idx="92906">
                  <c:v>-184.65049999999997</c:v>
                </c:pt>
                <c:pt idx="92907">
                  <c:v>-184.64849999999998</c:v>
                </c:pt>
                <c:pt idx="92908">
                  <c:v>-184.64649999999997</c:v>
                </c:pt>
                <c:pt idx="92909">
                  <c:v>-184.64449999999997</c:v>
                </c:pt>
                <c:pt idx="92910">
                  <c:v>-184.64249999999998</c:v>
                </c:pt>
                <c:pt idx="92911">
                  <c:v>-184.64049999999997</c:v>
                </c:pt>
                <c:pt idx="92912">
                  <c:v>-184.63849999999996</c:v>
                </c:pt>
                <c:pt idx="92913">
                  <c:v>-184.63649999999998</c:v>
                </c:pt>
                <c:pt idx="92914">
                  <c:v>-184.63449999999997</c:v>
                </c:pt>
                <c:pt idx="92915">
                  <c:v>-184.63249999999996</c:v>
                </c:pt>
                <c:pt idx="92916">
                  <c:v>-184.63049999999998</c:v>
                </c:pt>
                <c:pt idx="92917">
                  <c:v>-184.62849999999997</c:v>
                </c:pt>
                <c:pt idx="92918">
                  <c:v>-184.62649999999996</c:v>
                </c:pt>
                <c:pt idx="92919">
                  <c:v>-184.62449999999998</c:v>
                </c:pt>
                <c:pt idx="92920">
                  <c:v>-184.62249999999997</c:v>
                </c:pt>
                <c:pt idx="92921">
                  <c:v>-184.62049999999996</c:v>
                </c:pt>
                <c:pt idx="92922">
                  <c:v>-184.61849999999998</c:v>
                </c:pt>
                <c:pt idx="92923">
                  <c:v>-184.61649999999997</c:v>
                </c:pt>
                <c:pt idx="92924">
                  <c:v>-184.61449999999996</c:v>
                </c:pt>
                <c:pt idx="92925">
                  <c:v>-184.61249999999998</c:v>
                </c:pt>
                <c:pt idx="92926">
                  <c:v>-184.61049999999997</c:v>
                </c:pt>
                <c:pt idx="92927">
                  <c:v>-184.60849999999996</c:v>
                </c:pt>
                <c:pt idx="92928">
                  <c:v>-184.60649999999998</c:v>
                </c:pt>
                <c:pt idx="92929">
                  <c:v>-184.60449999999997</c:v>
                </c:pt>
                <c:pt idx="92930">
                  <c:v>-184.60249999999996</c:v>
                </c:pt>
                <c:pt idx="92931">
                  <c:v>-184.60049999999998</c:v>
                </c:pt>
                <c:pt idx="92932">
                  <c:v>-184.59849999999997</c:v>
                </c:pt>
                <c:pt idx="92933">
                  <c:v>-184.59649999999996</c:v>
                </c:pt>
                <c:pt idx="92934">
                  <c:v>-184.59449999999998</c:v>
                </c:pt>
                <c:pt idx="92935">
                  <c:v>-184.59249999999997</c:v>
                </c:pt>
                <c:pt idx="92936">
                  <c:v>-184.59049999999996</c:v>
                </c:pt>
                <c:pt idx="92937">
                  <c:v>-184.58849999999998</c:v>
                </c:pt>
                <c:pt idx="92938">
                  <c:v>-184.58649999999997</c:v>
                </c:pt>
                <c:pt idx="92939">
                  <c:v>-184.58449999999999</c:v>
                </c:pt>
                <c:pt idx="92940">
                  <c:v>-184.58249999999998</c:v>
                </c:pt>
                <c:pt idx="92941">
                  <c:v>-184.58049999999997</c:v>
                </c:pt>
                <c:pt idx="92942">
                  <c:v>-184.57849999999999</c:v>
                </c:pt>
                <c:pt idx="92943">
                  <c:v>-184.57649999999998</c:v>
                </c:pt>
                <c:pt idx="92944">
                  <c:v>-184.57449999999997</c:v>
                </c:pt>
                <c:pt idx="92945">
                  <c:v>-184.57249999999999</c:v>
                </c:pt>
                <c:pt idx="92946">
                  <c:v>-184.57049999999998</c:v>
                </c:pt>
                <c:pt idx="92947">
                  <c:v>-184.56849999999997</c:v>
                </c:pt>
                <c:pt idx="92948">
                  <c:v>-184.56649999999999</c:v>
                </c:pt>
                <c:pt idx="92949">
                  <c:v>-184.56449999999998</c:v>
                </c:pt>
                <c:pt idx="92950">
                  <c:v>-184.56249999999997</c:v>
                </c:pt>
                <c:pt idx="92951">
                  <c:v>-184.56049999999999</c:v>
                </c:pt>
                <c:pt idx="92952">
                  <c:v>-184.55849999999998</c:v>
                </c:pt>
                <c:pt idx="92953">
                  <c:v>-184.55649999999997</c:v>
                </c:pt>
                <c:pt idx="92954">
                  <c:v>-184.55449999999999</c:v>
                </c:pt>
                <c:pt idx="92955">
                  <c:v>-184.55249999999998</c:v>
                </c:pt>
                <c:pt idx="92956">
                  <c:v>-184.55049999999997</c:v>
                </c:pt>
                <c:pt idx="92957">
                  <c:v>-184.54849999999999</c:v>
                </c:pt>
                <c:pt idx="92958">
                  <c:v>-184.54649999999998</c:v>
                </c:pt>
                <c:pt idx="92959">
                  <c:v>-184.54449999999997</c:v>
                </c:pt>
                <c:pt idx="92960">
                  <c:v>-184.54249999999999</c:v>
                </c:pt>
                <c:pt idx="92961">
                  <c:v>-184.54049999999998</c:v>
                </c:pt>
                <c:pt idx="92962">
                  <c:v>-184.53849999999997</c:v>
                </c:pt>
                <c:pt idx="92963">
                  <c:v>-184.53649999999999</c:v>
                </c:pt>
                <c:pt idx="92964">
                  <c:v>-184.53449999999998</c:v>
                </c:pt>
                <c:pt idx="92965">
                  <c:v>-184.53249999999997</c:v>
                </c:pt>
                <c:pt idx="92966">
                  <c:v>-184.53049999999999</c:v>
                </c:pt>
                <c:pt idx="92967">
                  <c:v>-184.52849999999998</c:v>
                </c:pt>
                <c:pt idx="92968">
                  <c:v>-184.52649999999997</c:v>
                </c:pt>
                <c:pt idx="92969">
                  <c:v>-184.52449999999999</c:v>
                </c:pt>
                <c:pt idx="92970">
                  <c:v>-184.52249999999998</c:v>
                </c:pt>
                <c:pt idx="92971">
                  <c:v>-184.52049999999997</c:v>
                </c:pt>
                <c:pt idx="92972">
                  <c:v>-184.51849999999999</c:v>
                </c:pt>
                <c:pt idx="92973">
                  <c:v>-184.51649999999998</c:v>
                </c:pt>
                <c:pt idx="92974">
                  <c:v>-184.51449999999997</c:v>
                </c:pt>
                <c:pt idx="92975">
                  <c:v>-184.51249999999999</c:v>
                </c:pt>
                <c:pt idx="92976">
                  <c:v>-184.51049999999998</c:v>
                </c:pt>
                <c:pt idx="92977">
                  <c:v>-184.50849999999997</c:v>
                </c:pt>
                <c:pt idx="92978">
                  <c:v>-184.50649999999999</c:v>
                </c:pt>
                <c:pt idx="92979">
                  <c:v>-184.50449999999998</c:v>
                </c:pt>
                <c:pt idx="92980">
                  <c:v>-184.50249999999997</c:v>
                </c:pt>
                <c:pt idx="92981">
                  <c:v>-184.50049999999999</c:v>
                </c:pt>
                <c:pt idx="92982">
                  <c:v>-184.49849999999998</c:v>
                </c:pt>
                <c:pt idx="92983">
                  <c:v>-184.49649999999997</c:v>
                </c:pt>
                <c:pt idx="92984">
                  <c:v>-184.49449999999999</c:v>
                </c:pt>
                <c:pt idx="92985">
                  <c:v>-184.49249999999998</c:v>
                </c:pt>
                <c:pt idx="92986">
                  <c:v>-184.49049999999997</c:v>
                </c:pt>
                <c:pt idx="92987">
                  <c:v>-184.48849999999999</c:v>
                </c:pt>
                <c:pt idx="92988">
                  <c:v>-184.48649999999998</c:v>
                </c:pt>
                <c:pt idx="92989">
                  <c:v>-184.48449999999997</c:v>
                </c:pt>
                <c:pt idx="92990">
                  <c:v>-184.48249999999999</c:v>
                </c:pt>
                <c:pt idx="92991">
                  <c:v>-184.48049999999998</c:v>
                </c:pt>
                <c:pt idx="92992">
                  <c:v>-184.47849999999997</c:v>
                </c:pt>
                <c:pt idx="92993">
                  <c:v>-184.47649999999999</c:v>
                </c:pt>
                <c:pt idx="92994">
                  <c:v>-184.47449999999998</c:v>
                </c:pt>
                <c:pt idx="92995">
                  <c:v>-184.47249999999997</c:v>
                </c:pt>
                <c:pt idx="92996">
                  <c:v>-184.47049999999999</c:v>
                </c:pt>
                <c:pt idx="92997">
                  <c:v>-184.46849999999998</c:v>
                </c:pt>
                <c:pt idx="92998">
                  <c:v>-184.46649999999997</c:v>
                </c:pt>
                <c:pt idx="92999">
                  <c:v>-184.46449999999999</c:v>
                </c:pt>
                <c:pt idx="93000">
                  <c:v>-184.46249999999998</c:v>
                </c:pt>
                <c:pt idx="93001">
                  <c:v>-184.46049999999997</c:v>
                </c:pt>
                <c:pt idx="93002">
                  <c:v>-184.45849999999999</c:v>
                </c:pt>
                <c:pt idx="93003">
                  <c:v>-184.45649999999998</c:v>
                </c:pt>
                <c:pt idx="93004">
                  <c:v>-184.45449999999997</c:v>
                </c:pt>
                <c:pt idx="93005">
                  <c:v>-184.45249999999999</c:v>
                </c:pt>
                <c:pt idx="93006">
                  <c:v>-184.45049999999998</c:v>
                </c:pt>
                <c:pt idx="93007">
                  <c:v>-184.44849999999997</c:v>
                </c:pt>
                <c:pt idx="93008">
                  <c:v>-184.44649999999999</c:v>
                </c:pt>
                <c:pt idx="93009">
                  <c:v>-184.44449999999998</c:v>
                </c:pt>
                <c:pt idx="93010">
                  <c:v>-184.44249999999997</c:v>
                </c:pt>
                <c:pt idx="93011">
                  <c:v>-184.44049999999999</c:v>
                </c:pt>
                <c:pt idx="93012">
                  <c:v>-184.43849999999998</c:v>
                </c:pt>
                <c:pt idx="93013">
                  <c:v>-184.43649999999997</c:v>
                </c:pt>
                <c:pt idx="93014">
                  <c:v>-184.43449999999999</c:v>
                </c:pt>
                <c:pt idx="93015">
                  <c:v>-184.43249999999998</c:v>
                </c:pt>
                <c:pt idx="93016">
                  <c:v>-184.43049999999997</c:v>
                </c:pt>
                <c:pt idx="93017">
                  <c:v>-184.42849999999999</c:v>
                </c:pt>
                <c:pt idx="93018">
                  <c:v>-184.42649999999998</c:v>
                </c:pt>
                <c:pt idx="93019">
                  <c:v>-184.42449999999997</c:v>
                </c:pt>
                <c:pt idx="93020">
                  <c:v>-184.42249999999999</c:v>
                </c:pt>
                <c:pt idx="93021">
                  <c:v>-184.42049999999998</c:v>
                </c:pt>
                <c:pt idx="93022">
                  <c:v>-184.41849999999997</c:v>
                </c:pt>
                <c:pt idx="93023">
                  <c:v>-184.41649999999998</c:v>
                </c:pt>
                <c:pt idx="93024">
                  <c:v>-184.41449999999998</c:v>
                </c:pt>
                <c:pt idx="93025">
                  <c:v>-184.41249999999997</c:v>
                </c:pt>
                <c:pt idx="93026">
                  <c:v>-184.41049999999998</c:v>
                </c:pt>
                <c:pt idx="93027">
                  <c:v>-184.40849999999998</c:v>
                </c:pt>
                <c:pt idx="93028">
                  <c:v>-184.40649999999997</c:v>
                </c:pt>
                <c:pt idx="93029">
                  <c:v>-184.40449999999998</c:v>
                </c:pt>
                <c:pt idx="93030">
                  <c:v>-184.40249999999997</c:v>
                </c:pt>
                <c:pt idx="93031">
                  <c:v>-184.40049999999997</c:v>
                </c:pt>
                <c:pt idx="93032">
                  <c:v>-184.39849999999998</c:v>
                </c:pt>
                <c:pt idx="93033">
                  <c:v>-184.39649999999997</c:v>
                </c:pt>
                <c:pt idx="93034">
                  <c:v>-184.39449999999997</c:v>
                </c:pt>
                <c:pt idx="93035">
                  <c:v>-184.39249999999998</c:v>
                </c:pt>
                <c:pt idx="93036">
                  <c:v>-184.39049999999997</c:v>
                </c:pt>
                <c:pt idx="93037">
                  <c:v>-184.38849999999996</c:v>
                </c:pt>
                <c:pt idx="93038">
                  <c:v>-184.38649999999998</c:v>
                </c:pt>
                <c:pt idx="93039">
                  <c:v>-184.38449999999997</c:v>
                </c:pt>
                <c:pt idx="93040">
                  <c:v>-184.38249999999996</c:v>
                </c:pt>
                <c:pt idx="93041">
                  <c:v>-184.38049999999998</c:v>
                </c:pt>
                <c:pt idx="93042">
                  <c:v>-184.37849999999997</c:v>
                </c:pt>
                <c:pt idx="93043">
                  <c:v>-184.37649999999996</c:v>
                </c:pt>
                <c:pt idx="93044">
                  <c:v>-184.37449999999998</c:v>
                </c:pt>
                <c:pt idx="93045">
                  <c:v>-184.37249999999997</c:v>
                </c:pt>
                <c:pt idx="93046">
                  <c:v>-184.37049999999996</c:v>
                </c:pt>
                <c:pt idx="93047">
                  <c:v>-184.36849999999998</c:v>
                </c:pt>
                <c:pt idx="93048">
                  <c:v>-184.36649999999997</c:v>
                </c:pt>
                <c:pt idx="93049">
                  <c:v>-184.36449999999996</c:v>
                </c:pt>
                <c:pt idx="93050">
                  <c:v>-184.36249999999998</c:v>
                </c:pt>
                <c:pt idx="93051">
                  <c:v>-184.36049999999997</c:v>
                </c:pt>
                <c:pt idx="93052">
                  <c:v>-184.35849999999996</c:v>
                </c:pt>
                <c:pt idx="93053">
                  <c:v>-184.35649999999998</c:v>
                </c:pt>
                <c:pt idx="93054">
                  <c:v>-184.35449999999997</c:v>
                </c:pt>
                <c:pt idx="93055">
                  <c:v>-184.35249999999996</c:v>
                </c:pt>
                <c:pt idx="93056">
                  <c:v>-184.35049999999998</c:v>
                </c:pt>
                <c:pt idx="93057">
                  <c:v>-184.34849999999997</c:v>
                </c:pt>
                <c:pt idx="93058">
                  <c:v>-184.34649999999996</c:v>
                </c:pt>
                <c:pt idx="93059">
                  <c:v>-184.34449999999998</c:v>
                </c:pt>
                <c:pt idx="93060">
                  <c:v>-184.34249999999997</c:v>
                </c:pt>
                <c:pt idx="93061">
                  <c:v>-184.34049999999996</c:v>
                </c:pt>
                <c:pt idx="93062">
                  <c:v>-184.33849999999998</c:v>
                </c:pt>
                <c:pt idx="93063">
                  <c:v>-184.33649999999997</c:v>
                </c:pt>
                <c:pt idx="93064">
                  <c:v>-184.33449999999999</c:v>
                </c:pt>
                <c:pt idx="93065">
                  <c:v>-184.33249999999998</c:v>
                </c:pt>
                <c:pt idx="93066">
                  <c:v>-184.33049999999997</c:v>
                </c:pt>
                <c:pt idx="93067">
                  <c:v>-184.32849999999999</c:v>
                </c:pt>
                <c:pt idx="93068">
                  <c:v>-184.32649999999998</c:v>
                </c:pt>
                <c:pt idx="93069">
                  <c:v>-184.32449999999997</c:v>
                </c:pt>
                <c:pt idx="93070">
                  <c:v>-184.32249999999999</c:v>
                </c:pt>
                <c:pt idx="93071">
                  <c:v>-184.32049999999998</c:v>
                </c:pt>
                <c:pt idx="93072">
                  <c:v>-184.31849999999997</c:v>
                </c:pt>
                <c:pt idx="93073">
                  <c:v>-184.31649999999999</c:v>
                </c:pt>
                <c:pt idx="93074">
                  <c:v>-184.31449999999998</c:v>
                </c:pt>
                <c:pt idx="93075">
                  <c:v>-184.31249999999997</c:v>
                </c:pt>
                <c:pt idx="93076">
                  <c:v>-184.31049999999999</c:v>
                </c:pt>
                <c:pt idx="93077">
                  <c:v>-184.30849999999998</c:v>
                </c:pt>
                <c:pt idx="93078">
                  <c:v>-184.30649999999997</c:v>
                </c:pt>
                <c:pt idx="93079">
                  <c:v>-184.30449999999999</c:v>
                </c:pt>
                <c:pt idx="93080">
                  <c:v>-184.30249999999998</c:v>
                </c:pt>
                <c:pt idx="93081">
                  <c:v>-184.30049999999997</c:v>
                </c:pt>
                <c:pt idx="93082">
                  <c:v>-184.29849999999999</c:v>
                </c:pt>
                <c:pt idx="93083">
                  <c:v>-184.29649999999998</c:v>
                </c:pt>
                <c:pt idx="93084">
                  <c:v>-184.29449999999997</c:v>
                </c:pt>
                <c:pt idx="93085">
                  <c:v>-184.29249999999999</c:v>
                </c:pt>
                <c:pt idx="93086">
                  <c:v>-184.29049999999998</c:v>
                </c:pt>
                <c:pt idx="93087">
                  <c:v>-184.28849999999997</c:v>
                </c:pt>
                <c:pt idx="93088">
                  <c:v>-184.28649999999999</c:v>
                </c:pt>
                <c:pt idx="93089">
                  <c:v>-184.28449999999998</c:v>
                </c:pt>
                <c:pt idx="93090">
                  <c:v>-184.28249999999997</c:v>
                </c:pt>
                <c:pt idx="93091">
                  <c:v>-184.28049999999999</c:v>
                </c:pt>
                <c:pt idx="93092">
                  <c:v>-184.27849999999998</c:v>
                </c:pt>
                <c:pt idx="93093">
                  <c:v>-184.27649999999997</c:v>
                </c:pt>
                <c:pt idx="93094">
                  <c:v>-184.27449999999999</c:v>
                </c:pt>
                <c:pt idx="93095">
                  <c:v>-184.27249999999998</c:v>
                </c:pt>
                <c:pt idx="93096">
                  <c:v>-184.27049999999997</c:v>
                </c:pt>
                <c:pt idx="93097">
                  <c:v>-184.26849999999999</c:v>
                </c:pt>
                <c:pt idx="93098">
                  <c:v>-184.26649999999998</c:v>
                </c:pt>
                <c:pt idx="93099">
                  <c:v>-184.26449999999997</c:v>
                </c:pt>
                <c:pt idx="93100">
                  <c:v>-184.26249999999999</c:v>
                </c:pt>
                <c:pt idx="93101">
                  <c:v>-184.26049999999998</c:v>
                </c:pt>
                <c:pt idx="93102">
                  <c:v>-184.25849999999997</c:v>
                </c:pt>
                <c:pt idx="93103">
                  <c:v>-184.25649999999999</c:v>
                </c:pt>
                <c:pt idx="93104">
                  <c:v>-184.25449999999998</c:v>
                </c:pt>
                <c:pt idx="93105">
                  <c:v>-184.25249999999997</c:v>
                </c:pt>
                <c:pt idx="93106">
                  <c:v>-184.25049999999999</c:v>
                </c:pt>
                <c:pt idx="93107">
                  <c:v>-184.24849999999998</c:v>
                </c:pt>
                <c:pt idx="93108">
                  <c:v>-184.24649999999997</c:v>
                </c:pt>
                <c:pt idx="93109">
                  <c:v>-184.24449999999999</c:v>
                </c:pt>
                <c:pt idx="93110">
                  <c:v>-184.24249999999998</c:v>
                </c:pt>
                <c:pt idx="93111">
                  <c:v>-184.24049999999997</c:v>
                </c:pt>
                <c:pt idx="93112">
                  <c:v>-184.23849999999999</c:v>
                </c:pt>
                <c:pt idx="93113">
                  <c:v>-184.23649999999998</c:v>
                </c:pt>
                <c:pt idx="93114">
                  <c:v>-184.23449999999997</c:v>
                </c:pt>
                <c:pt idx="93115">
                  <c:v>-184.23249999999999</c:v>
                </c:pt>
                <c:pt idx="93116">
                  <c:v>-184.23049999999998</c:v>
                </c:pt>
                <c:pt idx="93117">
                  <c:v>-184.22849999999997</c:v>
                </c:pt>
                <c:pt idx="93118">
                  <c:v>-184.22649999999999</c:v>
                </c:pt>
                <c:pt idx="93119">
                  <c:v>-184.22449999999998</c:v>
                </c:pt>
                <c:pt idx="93120">
                  <c:v>-184.22249999999997</c:v>
                </c:pt>
                <c:pt idx="93121">
                  <c:v>-184.22049999999999</c:v>
                </c:pt>
                <c:pt idx="93122">
                  <c:v>-184.21849999999998</c:v>
                </c:pt>
                <c:pt idx="93123">
                  <c:v>-184.21649999999997</c:v>
                </c:pt>
                <c:pt idx="93124">
                  <c:v>-184.21449999999999</c:v>
                </c:pt>
                <c:pt idx="93125">
                  <c:v>-184.21249999999998</c:v>
                </c:pt>
                <c:pt idx="93126">
                  <c:v>-184.21049999999997</c:v>
                </c:pt>
                <c:pt idx="93127">
                  <c:v>-184.20849999999999</c:v>
                </c:pt>
                <c:pt idx="93128">
                  <c:v>-184.20649999999998</c:v>
                </c:pt>
                <c:pt idx="93129">
                  <c:v>-184.20449999999997</c:v>
                </c:pt>
                <c:pt idx="93130">
                  <c:v>-184.20249999999999</c:v>
                </c:pt>
                <c:pt idx="93131">
                  <c:v>-184.20049999999998</c:v>
                </c:pt>
                <c:pt idx="93132">
                  <c:v>-184.19849999999997</c:v>
                </c:pt>
                <c:pt idx="93133">
                  <c:v>-184.19649999999999</c:v>
                </c:pt>
                <c:pt idx="93134">
                  <c:v>-184.19449999999998</c:v>
                </c:pt>
                <c:pt idx="93135">
                  <c:v>-184.19249999999997</c:v>
                </c:pt>
                <c:pt idx="93136">
                  <c:v>-184.19049999999999</c:v>
                </c:pt>
                <c:pt idx="93137">
                  <c:v>-184.18849999999998</c:v>
                </c:pt>
                <c:pt idx="93138">
                  <c:v>-184.18649999999997</c:v>
                </c:pt>
                <c:pt idx="93139">
                  <c:v>-184.18449999999999</c:v>
                </c:pt>
                <c:pt idx="93140">
                  <c:v>-184.18249999999998</c:v>
                </c:pt>
                <c:pt idx="93141">
                  <c:v>-184.18049999999997</c:v>
                </c:pt>
                <c:pt idx="93142">
                  <c:v>-184.17849999999999</c:v>
                </c:pt>
                <c:pt idx="93143">
                  <c:v>-184.17649999999998</c:v>
                </c:pt>
                <c:pt idx="93144">
                  <c:v>-184.17449999999997</c:v>
                </c:pt>
                <c:pt idx="93145">
                  <c:v>-184.17249999999999</c:v>
                </c:pt>
                <c:pt idx="93146">
                  <c:v>-184.17049999999998</c:v>
                </c:pt>
                <c:pt idx="93147">
                  <c:v>-184.16849999999997</c:v>
                </c:pt>
                <c:pt idx="93148">
                  <c:v>-184.16649999999998</c:v>
                </c:pt>
                <c:pt idx="93149">
                  <c:v>-184.16449999999998</c:v>
                </c:pt>
                <c:pt idx="93150">
                  <c:v>-184.16249999999997</c:v>
                </c:pt>
                <c:pt idx="93151">
                  <c:v>-184.16049999999998</c:v>
                </c:pt>
                <c:pt idx="93152">
                  <c:v>-184.15849999999998</c:v>
                </c:pt>
                <c:pt idx="93153">
                  <c:v>-184.15649999999997</c:v>
                </c:pt>
                <c:pt idx="93154">
                  <c:v>-184.15449999999998</c:v>
                </c:pt>
                <c:pt idx="93155">
                  <c:v>-184.15249999999997</c:v>
                </c:pt>
                <c:pt idx="93156">
                  <c:v>-184.15049999999997</c:v>
                </c:pt>
                <c:pt idx="93157">
                  <c:v>-184.14849999999998</c:v>
                </c:pt>
                <c:pt idx="93158">
                  <c:v>-184.14649999999997</c:v>
                </c:pt>
                <c:pt idx="93159">
                  <c:v>-184.14449999999997</c:v>
                </c:pt>
                <c:pt idx="93160">
                  <c:v>-184.14249999999998</c:v>
                </c:pt>
                <c:pt idx="93161">
                  <c:v>-184.14049999999997</c:v>
                </c:pt>
                <c:pt idx="93162">
                  <c:v>-184.13849999999996</c:v>
                </c:pt>
                <c:pt idx="93163">
                  <c:v>-184.13649999999998</c:v>
                </c:pt>
                <c:pt idx="93164">
                  <c:v>-184.13449999999997</c:v>
                </c:pt>
                <c:pt idx="93165">
                  <c:v>-184.13249999999996</c:v>
                </c:pt>
                <c:pt idx="93166">
                  <c:v>-184.13049999999998</c:v>
                </c:pt>
                <c:pt idx="93167">
                  <c:v>-184.12849999999997</c:v>
                </c:pt>
                <c:pt idx="93168">
                  <c:v>-184.12649999999996</c:v>
                </c:pt>
                <c:pt idx="93169">
                  <c:v>-184.12449999999998</c:v>
                </c:pt>
                <c:pt idx="93170">
                  <c:v>-184.12249999999997</c:v>
                </c:pt>
                <c:pt idx="93171">
                  <c:v>-184.12049999999996</c:v>
                </c:pt>
                <c:pt idx="93172">
                  <c:v>-184.11849999999998</c:v>
                </c:pt>
                <c:pt idx="93173">
                  <c:v>-184.11649999999997</c:v>
                </c:pt>
                <c:pt idx="93174">
                  <c:v>-184.11449999999996</c:v>
                </c:pt>
                <c:pt idx="93175">
                  <c:v>-184.11249999999998</c:v>
                </c:pt>
                <c:pt idx="93176">
                  <c:v>-184.11049999999997</c:v>
                </c:pt>
                <c:pt idx="93177">
                  <c:v>-184.10849999999996</c:v>
                </c:pt>
                <c:pt idx="93178">
                  <c:v>-184.10649999999998</c:v>
                </c:pt>
                <c:pt idx="93179">
                  <c:v>-184.10449999999997</c:v>
                </c:pt>
                <c:pt idx="93180">
                  <c:v>-184.10249999999996</c:v>
                </c:pt>
                <c:pt idx="93181">
                  <c:v>-184.10049999999998</c:v>
                </c:pt>
                <c:pt idx="93182">
                  <c:v>-184.09849999999997</c:v>
                </c:pt>
                <c:pt idx="93183">
                  <c:v>-184.09649999999996</c:v>
                </c:pt>
                <c:pt idx="93184">
                  <c:v>-184.09449999999998</c:v>
                </c:pt>
                <c:pt idx="93185">
                  <c:v>-184.09249999999997</c:v>
                </c:pt>
                <c:pt idx="93186">
                  <c:v>-184.09049999999996</c:v>
                </c:pt>
                <c:pt idx="93187">
                  <c:v>-184.08849999999998</c:v>
                </c:pt>
                <c:pt idx="93188">
                  <c:v>-184.08649999999997</c:v>
                </c:pt>
                <c:pt idx="93189">
                  <c:v>-184.08449999999999</c:v>
                </c:pt>
                <c:pt idx="93190">
                  <c:v>-184.08249999999998</c:v>
                </c:pt>
                <c:pt idx="93191">
                  <c:v>-184.08049999999997</c:v>
                </c:pt>
                <c:pt idx="93192">
                  <c:v>-184.07849999999999</c:v>
                </c:pt>
                <c:pt idx="93193">
                  <c:v>-184.07649999999998</c:v>
                </c:pt>
                <c:pt idx="93194">
                  <c:v>-184.07449999999997</c:v>
                </c:pt>
                <c:pt idx="93195">
                  <c:v>-184.07249999999999</c:v>
                </c:pt>
                <c:pt idx="93196">
                  <c:v>-184.07049999999998</c:v>
                </c:pt>
                <c:pt idx="93197">
                  <c:v>-184.06849999999997</c:v>
                </c:pt>
                <c:pt idx="93198">
                  <c:v>-184.06649999999999</c:v>
                </c:pt>
                <c:pt idx="93199">
                  <c:v>-184.06449999999998</c:v>
                </c:pt>
                <c:pt idx="93200">
                  <c:v>-184.06249999999997</c:v>
                </c:pt>
                <c:pt idx="93201">
                  <c:v>-184.06049999999999</c:v>
                </c:pt>
                <c:pt idx="93202">
                  <c:v>-184.05849999999998</c:v>
                </c:pt>
                <c:pt idx="93203">
                  <c:v>-184.05649999999997</c:v>
                </c:pt>
                <c:pt idx="93204">
                  <c:v>-184.05449999999999</c:v>
                </c:pt>
                <c:pt idx="93205">
                  <c:v>-184.05249999999998</c:v>
                </c:pt>
                <c:pt idx="93206">
                  <c:v>-184.05049999999997</c:v>
                </c:pt>
                <c:pt idx="93207">
                  <c:v>-184.04849999999999</c:v>
                </c:pt>
                <c:pt idx="93208">
                  <c:v>-184.04649999999998</c:v>
                </c:pt>
                <c:pt idx="93209">
                  <c:v>-184.04449999999997</c:v>
                </c:pt>
                <c:pt idx="93210">
                  <c:v>-184.04249999999999</c:v>
                </c:pt>
                <c:pt idx="93211">
                  <c:v>-184.04049999999998</c:v>
                </c:pt>
                <c:pt idx="93212">
                  <c:v>-184.03849999999997</c:v>
                </c:pt>
                <c:pt idx="93213">
                  <c:v>-184.03649999999999</c:v>
                </c:pt>
                <c:pt idx="93214">
                  <c:v>-184.03449999999998</c:v>
                </c:pt>
                <c:pt idx="93215">
                  <c:v>-184.03249999999997</c:v>
                </c:pt>
                <c:pt idx="93216">
                  <c:v>-184.03049999999999</c:v>
                </c:pt>
                <c:pt idx="93217">
                  <c:v>-184.02849999999998</c:v>
                </c:pt>
                <c:pt idx="93218">
                  <c:v>-184.02649999999997</c:v>
                </c:pt>
                <c:pt idx="93219">
                  <c:v>-184.02449999999999</c:v>
                </c:pt>
                <c:pt idx="93220">
                  <c:v>-184.02249999999998</c:v>
                </c:pt>
                <c:pt idx="93221">
                  <c:v>-184.02049999999997</c:v>
                </c:pt>
                <c:pt idx="93222">
                  <c:v>-184.01849999999999</c:v>
                </c:pt>
                <c:pt idx="93223">
                  <c:v>-184.01649999999998</c:v>
                </c:pt>
                <c:pt idx="93224">
                  <c:v>-184.01449999999997</c:v>
                </c:pt>
                <c:pt idx="93225">
                  <c:v>-184.01249999999999</c:v>
                </c:pt>
                <c:pt idx="93226">
                  <c:v>-184.01049999999998</c:v>
                </c:pt>
                <c:pt idx="93227">
                  <c:v>-184.00849999999997</c:v>
                </c:pt>
                <c:pt idx="93228">
                  <c:v>-184.00649999999999</c:v>
                </c:pt>
                <c:pt idx="93229">
                  <c:v>-184.00449999999998</c:v>
                </c:pt>
                <c:pt idx="93230">
                  <c:v>-184.00249999999997</c:v>
                </c:pt>
                <c:pt idx="93231">
                  <c:v>-184.00049999999999</c:v>
                </c:pt>
                <c:pt idx="93232">
                  <c:v>-183.99849999999998</c:v>
                </c:pt>
                <c:pt idx="93233">
                  <c:v>-183.99649999999997</c:v>
                </c:pt>
                <c:pt idx="93234">
                  <c:v>-183.99449999999999</c:v>
                </c:pt>
                <c:pt idx="93235">
                  <c:v>-183.99249999999998</c:v>
                </c:pt>
                <c:pt idx="93236">
                  <c:v>-183.99049999999997</c:v>
                </c:pt>
                <c:pt idx="93237">
                  <c:v>-183.98849999999999</c:v>
                </c:pt>
                <c:pt idx="93238">
                  <c:v>-183.98649999999998</c:v>
                </c:pt>
                <c:pt idx="93239">
                  <c:v>-183.98449999999997</c:v>
                </c:pt>
                <c:pt idx="93240">
                  <c:v>-183.98249999999999</c:v>
                </c:pt>
                <c:pt idx="93241">
                  <c:v>-183.98049999999998</c:v>
                </c:pt>
                <c:pt idx="93242">
                  <c:v>-183.97849999999997</c:v>
                </c:pt>
                <c:pt idx="93243">
                  <c:v>-183.97649999999999</c:v>
                </c:pt>
                <c:pt idx="93244">
                  <c:v>-183.97449999999998</c:v>
                </c:pt>
                <c:pt idx="93245">
                  <c:v>-183.97249999999997</c:v>
                </c:pt>
                <c:pt idx="93246">
                  <c:v>-183.97049999999999</c:v>
                </c:pt>
                <c:pt idx="93247">
                  <c:v>-183.96849999999998</c:v>
                </c:pt>
                <c:pt idx="93248">
                  <c:v>-183.96649999999997</c:v>
                </c:pt>
                <c:pt idx="93249">
                  <c:v>-183.96449999999999</c:v>
                </c:pt>
                <c:pt idx="93250">
                  <c:v>-183.96249999999998</c:v>
                </c:pt>
                <c:pt idx="93251">
                  <c:v>-183.96049999999997</c:v>
                </c:pt>
                <c:pt idx="93252">
                  <c:v>-183.95849999999999</c:v>
                </c:pt>
                <c:pt idx="93253">
                  <c:v>-183.95649999999998</c:v>
                </c:pt>
                <c:pt idx="93254">
                  <c:v>-183.95449999999997</c:v>
                </c:pt>
                <c:pt idx="93255">
                  <c:v>-183.95249999999999</c:v>
                </c:pt>
                <c:pt idx="93256">
                  <c:v>-183.95049999999998</c:v>
                </c:pt>
                <c:pt idx="93257">
                  <c:v>-183.94849999999997</c:v>
                </c:pt>
                <c:pt idx="93258">
                  <c:v>-183.94649999999999</c:v>
                </c:pt>
                <c:pt idx="93259">
                  <c:v>-183.94449999999998</c:v>
                </c:pt>
                <c:pt idx="93260">
                  <c:v>-183.94249999999997</c:v>
                </c:pt>
                <c:pt idx="93261">
                  <c:v>-183.94049999999999</c:v>
                </c:pt>
                <c:pt idx="93262">
                  <c:v>-183.93849999999998</c:v>
                </c:pt>
                <c:pt idx="93263">
                  <c:v>-183.93649999999997</c:v>
                </c:pt>
                <c:pt idx="93264">
                  <c:v>-183.93449999999999</c:v>
                </c:pt>
                <c:pt idx="93265">
                  <c:v>-183.93249999999998</c:v>
                </c:pt>
                <c:pt idx="93266">
                  <c:v>-183.93049999999997</c:v>
                </c:pt>
                <c:pt idx="93267">
                  <c:v>-183.92849999999999</c:v>
                </c:pt>
                <c:pt idx="93268">
                  <c:v>-183.92649999999998</c:v>
                </c:pt>
                <c:pt idx="93269">
                  <c:v>-183.92449999999997</c:v>
                </c:pt>
                <c:pt idx="93270">
                  <c:v>-183.92249999999999</c:v>
                </c:pt>
                <c:pt idx="93271">
                  <c:v>-183.92049999999998</c:v>
                </c:pt>
                <c:pt idx="93272">
                  <c:v>-183.91849999999997</c:v>
                </c:pt>
                <c:pt idx="93273">
                  <c:v>-183.91649999999998</c:v>
                </c:pt>
                <c:pt idx="93274">
                  <c:v>-183.91449999999998</c:v>
                </c:pt>
                <c:pt idx="93275">
                  <c:v>-183.91249999999997</c:v>
                </c:pt>
                <c:pt idx="93276">
                  <c:v>-183.91049999999998</c:v>
                </c:pt>
                <c:pt idx="93277">
                  <c:v>-183.90849999999998</c:v>
                </c:pt>
                <c:pt idx="93278">
                  <c:v>-183.90649999999997</c:v>
                </c:pt>
                <c:pt idx="93279">
                  <c:v>-183.90449999999998</c:v>
                </c:pt>
                <c:pt idx="93280">
                  <c:v>-183.90249999999997</c:v>
                </c:pt>
                <c:pt idx="93281">
                  <c:v>-183.90049999999997</c:v>
                </c:pt>
                <c:pt idx="93282">
                  <c:v>-183.89849999999998</c:v>
                </c:pt>
                <c:pt idx="93283">
                  <c:v>-183.89649999999997</c:v>
                </c:pt>
                <c:pt idx="93284">
                  <c:v>-183.89449999999997</c:v>
                </c:pt>
                <c:pt idx="93285">
                  <c:v>-183.89249999999998</c:v>
                </c:pt>
                <c:pt idx="93286">
                  <c:v>-183.89049999999997</c:v>
                </c:pt>
                <c:pt idx="93287">
                  <c:v>-183.88849999999996</c:v>
                </c:pt>
                <c:pt idx="93288">
                  <c:v>-183.88649999999998</c:v>
                </c:pt>
                <c:pt idx="93289">
                  <c:v>-183.88449999999997</c:v>
                </c:pt>
                <c:pt idx="93290">
                  <c:v>-183.88249999999996</c:v>
                </c:pt>
                <c:pt idx="93291">
                  <c:v>-183.88049999999998</c:v>
                </c:pt>
                <c:pt idx="93292">
                  <c:v>-183.87849999999997</c:v>
                </c:pt>
                <c:pt idx="93293">
                  <c:v>-183.87649999999996</c:v>
                </c:pt>
                <c:pt idx="93294">
                  <c:v>-183.87449999999998</c:v>
                </c:pt>
                <c:pt idx="93295">
                  <c:v>-183.87249999999997</c:v>
                </c:pt>
                <c:pt idx="93296">
                  <c:v>-183.87049999999996</c:v>
                </c:pt>
                <c:pt idx="93297">
                  <c:v>-183.86849999999998</c:v>
                </c:pt>
                <c:pt idx="93298">
                  <c:v>-183.86649999999997</c:v>
                </c:pt>
                <c:pt idx="93299">
                  <c:v>-183.86449999999996</c:v>
                </c:pt>
                <c:pt idx="93300">
                  <c:v>-183.86249999999998</c:v>
                </c:pt>
                <c:pt idx="93301">
                  <c:v>-183.86049999999997</c:v>
                </c:pt>
                <c:pt idx="93302">
                  <c:v>-183.85849999999996</c:v>
                </c:pt>
                <c:pt idx="93303">
                  <c:v>-183.85649999999998</c:v>
                </c:pt>
                <c:pt idx="93304">
                  <c:v>-183.85449999999997</c:v>
                </c:pt>
                <c:pt idx="93305">
                  <c:v>-183.85249999999996</c:v>
                </c:pt>
                <c:pt idx="93306">
                  <c:v>-183.85049999999998</c:v>
                </c:pt>
                <c:pt idx="93307">
                  <c:v>-183.84849999999997</c:v>
                </c:pt>
                <c:pt idx="93308">
                  <c:v>-183.84649999999996</c:v>
                </c:pt>
                <c:pt idx="93309">
                  <c:v>-183.84449999999998</c:v>
                </c:pt>
                <c:pt idx="93310">
                  <c:v>-183.84249999999997</c:v>
                </c:pt>
                <c:pt idx="93311">
                  <c:v>-183.84049999999996</c:v>
                </c:pt>
                <c:pt idx="93312">
                  <c:v>-183.83849999999998</c:v>
                </c:pt>
                <c:pt idx="93313">
                  <c:v>-183.83649999999997</c:v>
                </c:pt>
                <c:pt idx="93314">
                  <c:v>-183.83449999999999</c:v>
                </c:pt>
                <c:pt idx="93315">
                  <c:v>-183.83249999999998</c:v>
                </c:pt>
                <c:pt idx="93316">
                  <c:v>-183.83049999999997</c:v>
                </c:pt>
                <c:pt idx="93317">
                  <c:v>-183.82849999999999</c:v>
                </c:pt>
                <c:pt idx="93318">
                  <c:v>-183.82649999999998</c:v>
                </c:pt>
                <c:pt idx="93319">
                  <c:v>-183.82449999999997</c:v>
                </c:pt>
                <c:pt idx="93320">
                  <c:v>-183.82249999999999</c:v>
                </c:pt>
                <c:pt idx="93321">
                  <c:v>-183.82049999999998</c:v>
                </c:pt>
                <c:pt idx="93322">
                  <c:v>-183.81849999999997</c:v>
                </c:pt>
                <c:pt idx="93323">
                  <c:v>-183.81649999999999</c:v>
                </c:pt>
                <c:pt idx="93324">
                  <c:v>-183.81449999999998</c:v>
                </c:pt>
                <c:pt idx="93325">
                  <c:v>-183.81249999999997</c:v>
                </c:pt>
                <c:pt idx="93326">
                  <c:v>-183.81049999999999</c:v>
                </c:pt>
                <c:pt idx="93327">
                  <c:v>-183.80849999999998</c:v>
                </c:pt>
                <c:pt idx="93328">
                  <c:v>-183.80649999999997</c:v>
                </c:pt>
                <c:pt idx="93329">
                  <c:v>-183.80449999999999</c:v>
                </c:pt>
                <c:pt idx="93330">
                  <c:v>-183.80249999999998</c:v>
                </c:pt>
                <c:pt idx="93331">
                  <c:v>-183.80049999999997</c:v>
                </c:pt>
                <c:pt idx="93332">
                  <c:v>-183.79849999999999</c:v>
                </c:pt>
                <c:pt idx="93333">
                  <c:v>-183.79649999999998</c:v>
                </c:pt>
                <c:pt idx="93334">
                  <c:v>-183.79449999999997</c:v>
                </c:pt>
                <c:pt idx="93335">
                  <c:v>-183.79249999999999</c:v>
                </c:pt>
                <c:pt idx="93336">
                  <c:v>-183.79049999999998</c:v>
                </c:pt>
                <c:pt idx="93337">
                  <c:v>-183.78849999999997</c:v>
                </c:pt>
                <c:pt idx="93338">
                  <c:v>-183.78649999999999</c:v>
                </c:pt>
                <c:pt idx="93339">
                  <c:v>-183.78449999999998</c:v>
                </c:pt>
                <c:pt idx="93340">
                  <c:v>-183.78249999999997</c:v>
                </c:pt>
                <c:pt idx="93341">
                  <c:v>-183.78049999999999</c:v>
                </c:pt>
                <c:pt idx="93342">
                  <c:v>-183.77849999999998</c:v>
                </c:pt>
                <c:pt idx="93343">
                  <c:v>-183.77649999999997</c:v>
                </c:pt>
                <c:pt idx="93344">
                  <c:v>-183.77449999999999</c:v>
                </c:pt>
                <c:pt idx="93345">
                  <c:v>-183.77249999999998</c:v>
                </c:pt>
                <c:pt idx="93346">
                  <c:v>-183.77049999999997</c:v>
                </c:pt>
                <c:pt idx="93347">
                  <c:v>-183.76849999999999</c:v>
                </c:pt>
                <c:pt idx="93348">
                  <c:v>-183.76649999999998</c:v>
                </c:pt>
                <c:pt idx="93349">
                  <c:v>-183.76449999999997</c:v>
                </c:pt>
                <c:pt idx="93350">
                  <c:v>-183.76249999999999</c:v>
                </c:pt>
                <c:pt idx="93351">
                  <c:v>-183.76049999999998</c:v>
                </c:pt>
                <c:pt idx="93352">
                  <c:v>-183.75849999999997</c:v>
                </c:pt>
                <c:pt idx="93353">
                  <c:v>-183.75649999999999</c:v>
                </c:pt>
                <c:pt idx="93354">
                  <c:v>-183.75449999999998</c:v>
                </c:pt>
                <c:pt idx="93355">
                  <c:v>-183.75249999999997</c:v>
                </c:pt>
                <c:pt idx="93356">
                  <c:v>-183.75049999999999</c:v>
                </c:pt>
                <c:pt idx="93357">
                  <c:v>-183.74849999999998</c:v>
                </c:pt>
                <c:pt idx="93358">
                  <c:v>-183.74649999999997</c:v>
                </c:pt>
                <c:pt idx="93359">
                  <c:v>-183.74449999999999</c:v>
                </c:pt>
                <c:pt idx="93360">
                  <c:v>-183.74249999999998</c:v>
                </c:pt>
                <c:pt idx="93361">
                  <c:v>-183.74049999999997</c:v>
                </c:pt>
                <c:pt idx="93362">
                  <c:v>-183.73849999999999</c:v>
                </c:pt>
                <c:pt idx="93363">
                  <c:v>-183.73649999999998</c:v>
                </c:pt>
                <c:pt idx="93364">
                  <c:v>-183.73449999999997</c:v>
                </c:pt>
                <c:pt idx="93365">
                  <c:v>-183.73249999999999</c:v>
                </c:pt>
                <c:pt idx="93366">
                  <c:v>-183.73049999999998</c:v>
                </c:pt>
                <c:pt idx="93367">
                  <c:v>-183.72849999999997</c:v>
                </c:pt>
                <c:pt idx="93368">
                  <c:v>-183.72649999999999</c:v>
                </c:pt>
                <c:pt idx="93369">
                  <c:v>-183.72449999999998</c:v>
                </c:pt>
                <c:pt idx="93370">
                  <c:v>-183.72249999999997</c:v>
                </c:pt>
                <c:pt idx="93371">
                  <c:v>-183.72049999999999</c:v>
                </c:pt>
                <c:pt idx="93372">
                  <c:v>-183.71849999999998</c:v>
                </c:pt>
                <c:pt idx="93373">
                  <c:v>-183.71649999999997</c:v>
                </c:pt>
                <c:pt idx="93374">
                  <c:v>-183.71449999999999</c:v>
                </c:pt>
                <c:pt idx="93375">
                  <c:v>-183.71249999999998</c:v>
                </c:pt>
                <c:pt idx="93376">
                  <c:v>-183.71049999999997</c:v>
                </c:pt>
                <c:pt idx="93377">
                  <c:v>-183.70849999999999</c:v>
                </c:pt>
                <c:pt idx="93378">
                  <c:v>-183.70649999999998</c:v>
                </c:pt>
                <c:pt idx="93379">
                  <c:v>-183.70449999999997</c:v>
                </c:pt>
                <c:pt idx="93380">
                  <c:v>-183.70249999999999</c:v>
                </c:pt>
                <c:pt idx="93381">
                  <c:v>-183.70049999999998</c:v>
                </c:pt>
                <c:pt idx="93382">
                  <c:v>-183.69849999999997</c:v>
                </c:pt>
                <c:pt idx="93383">
                  <c:v>-183.69649999999999</c:v>
                </c:pt>
                <c:pt idx="93384">
                  <c:v>-183.69449999999998</c:v>
                </c:pt>
                <c:pt idx="93385">
                  <c:v>-183.69249999999997</c:v>
                </c:pt>
                <c:pt idx="93386">
                  <c:v>-183.69049999999999</c:v>
                </c:pt>
                <c:pt idx="93387">
                  <c:v>-183.68849999999998</c:v>
                </c:pt>
                <c:pt idx="93388">
                  <c:v>-183.68649999999997</c:v>
                </c:pt>
                <c:pt idx="93389">
                  <c:v>-183.68449999999999</c:v>
                </c:pt>
                <c:pt idx="93390">
                  <c:v>-183.68249999999998</c:v>
                </c:pt>
                <c:pt idx="93391">
                  <c:v>-183.68049999999997</c:v>
                </c:pt>
                <c:pt idx="93392">
                  <c:v>-183.67849999999999</c:v>
                </c:pt>
                <c:pt idx="93393">
                  <c:v>-183.67649999999998</c:v>
                </c:pt>
                <c:pt idx="93394">
                  <c:v>-183.67449999999997</c:v>
                </c:pt>
                <c:pt idx="93395">
                  <c:v>-183.67249999999999</c:v>
                </c:pt>
                <c:pt idx="93396">
                  <c:v>-183.67049999999998</c:v>
                </c:pt>
                <c:pt idx="93397">
                  <c:v>-183.66849999999997</c:v>
                </c:pt>
                <c:pt idx="93398">
                  <c:v>-183.66649999999998</c:v>
                </c:pt>
                <c:pt idx="93399">
                  <c:v>-183.66449999999998</c:v>
                </c:pt>
                <c:pt idx="93400">
                  <c:v>-183.66249999999997</c:v>
                </c:pt>
                <c:pt idx="93401">
                  <c:v>-183.66049999999998</c:v>
                </c:pt>
                <c:pt idx="93402">
                  <c:v>-183.65849999999998</c:v>
                </c:pt>
                <c:pt idx="93403">
                  <c:v>-183.65649999999997</c:v>
                </c:pt>
                <c:pt idx="93404">
                  <c:v>-183.65449999999998</c:v>
                </c:pt>
                <c:pt idx="93405">
                  <c:v>-183.65249999999997</c:v>
                </c:pt>
                <c:pt idx="93406">
                  <c:v>-183.65049999999997</c:v>
                </c:pt>
                <c:pt idx="93407">
                  <c:v>-183.64849999999998</c:v>
                </c:pt>
                <c:pt idx="93408">
                  <c:v>-183.64649999999997</c:v>
                </c:pt>
                <c:pt idx="93409">
                  <c:v>-183.64449999999997</c:v>
                </c:pt>
                <c:pt idx="93410">
                  <c:v>-183.64249999999998</c:v>
                </c:pt>
                <c:pt idx="93411">
                  <c:v>-183.64049999999997</c:v>
                </c:pt>
                <c:pt idx="93412">
                  <c:v>-183.63849999999996</c:v>
                </c:pt>
                <c:pt idx="93413">
                  <c:v>-183.63649999999998</c:v>
                </c:pt>
                <c:pt idx="93414">
                  <c:v>-183.63449999999997</c:v>
                </c:pt>
                <c:pt idx="93415">
                  <c:v>-183.63249999999996</c:v>
                </c:pt>
                <c:pt idx="93416">
                  <c:v>-183.63049999999998</c:v>
                </c:pt>
                <c:pt idx="93417">
                  <c:v>-183.62849999999997</c:v>
                </c:pt>
                <c:pt idx="93418">
                  <c:v>-183.62649999999996</c:v>
                </c:pt>
                <c:pt idx="93419">
                  <c:v>-183.62449999999998</c:v>
                </c:pt>
                <c:pt idx="93420">
                  <c:v>-183.62249999999997</c:v>
                </c:pt>
                <c:pt idx="93421">
                  <c:v>-183.62049999999996</c:v>
                </c:pt>
                <c:pt idx="93422">
                  <c:v>-183.61849999999998</c:v>
                </c:pt>
                <c:pt idx="93423">
                  <c:v>-183.61649999999997</c:v>
                </c:pt>
                <c:pt idx="93424">
                  <c:v>-183.61449999999996</c:v>
                </c:pt>
                <c:pt idx="93425">
                  <c:v>-183.61249999999998</c:v>
                </c:pt>
                <c:pt idx="93426">
                  <c:v>-183.61049999999997</c:v>
                </c:pt>
                <c:pt idx="93427">
                  <c:v>-183.60849999999996</c:v>
                </c:pt>
                <c:pt idx="93428">
                  <c:v>-183.60649999999998</c:v>
                </c:pt>
                <c:pt idx="93429">
                  <c:v>-183.60449999999997</c:v>
                </c:pt>
                <c:pt idx="93430">
                  <c:v>-183.60249999999996</c:v>
                </c:pt>
                <c:pt idx="93431">
                  <c:v>-183.60049999999998</c:v>
                </c:pt>
                <c:pt idx="93432">
                  <c:v>-183.59849999999997</c:v>
                </c:pt>
                <c:pt idx="93433">
                  <c:v>-183.59649999999996</c:v>
                </c:pt>
                <c:pt idx="93434">
                  <c:v>-183.59449999999998</c:v>
                </c:pt>
                <c:pt idx="93435">
                  <c:v>-183.59249999999997</c:v>
                </c:pt>
                <c:pt idx="93436">
                  <c:v>-183.59049999999996</c:v>
                </c:pt>
                <c:pt idx="93437">
                  <c:v>-183.58849999999998</c:v>
                </c:pt>
                <c:pt idx="93438">
                  <c:v>-183.58649999999997</c:v>
                </c:pt>
                <c:pt idx="93439">
                  <c:v>-183.58449999999999</c:v>
                </c:pt>
                <c:pt idx="93440">
                  <c:v>-183.58249999999998</c:v>
                </c:pt>
                <c:pt idx="93441">
                  <c:v>-183.58049999999997</c:v>
                </c:pt>
                <c:pt idx="93442">
                  <c:v>-183.57849999999999</c:v>
                </c:pt>
                <c:pt idx="93443">
                  <c:v>-183.57649999999998</c:v>
                </c:pt>
                <c:pt idx="93444">
                  <c:v>-183.57449999999997</c:v>
                </c:pt>
                <c:pt idx="93445">
                  <c:v>-183.57249999999999</c:v>
                </c:pt>
                <c:pt idx="93446">
                  <c:v>-183.57049999999998</c:v>
                </c:pt>
                <c:pt idx="93447">
                  <c:v>-183.56849999999997</c:v>
                </c:pt>
                <c:pt idx="93448">
                  <c:v>-183.56649999999999</c:v>
                </c:pt>
                <c:pt idx="93449">
                  <c:v>-183.56449999999998</c:v>
                </c:pt>
                <c:pt idx="93450">
                  <c:v>-183.56249999999997</c:v>
                </c:pt>
                <c:pt idx="93451">
                  <c:v>-183.56049999999999</c:v>
                </c:pt>
                <c:pt idx="93452">
                  <c:v>-183.55849999999998</c:v>
                </c:pt>
                <c:pt idx="93453">
                  <c:v>-183.55649999999997</c:v>
                </c:pt>
                <c:pt idx="93454">
                  <c:v>-183.55449999999999</c:v>
                </c:pt>
                <c:pt idx="93455">
                  <c:v>-183.55249999999998</c:v>
                </c:pt>
                <c:pt idx="93456">
                  <c:v>-183.55049999999997</c:v>
                </c:pt>
                <c:pt idx="93457">
                  <c:v>-183.54849999999999</c:v>
                </c:pt>
                <c:pt idx="93458">
                  <c:v>-183.54649999999998</c:v>
                </c:pt>
                <c:pt idx="93459">
                  <c:v>-183.54449999999997</c:v>
                </c:pt>
                <c:pt idx="93460">
                  <c:v>-183.54249999999999</c:v>
                </c:pt>
                <c:pt idx="93461">
                  <c:v>-183.54049999999998</c:v>
                </c:pt>
                <c:pt idx="93462">
                  <c:v>-183.53849999999997</c:v>
                </c:pt>
                <c:pt idx="93463">
                  <c:v>-183.53649999999999</c:v>
                </c:pt>
                <c:pt idx="93464">
                  <c:v>-183.53449999999998</c:v>
                </c:pt>
                <c:pt idx="93465">
                  <c:v>-183.53249999999997</c:v>
                </c:pt>
                <c:pt idx="93466">
                  <c:v>-183.53049999999999</c:v>
                </c:pt>
                <c:pt idx="93467">
                  <c:v>-183.52849999999998</c:v>
                </c:pt>
                <c:pt idx="93468">
                  <c:v>-183.52649999999997</c:v>
                </c:pt>
                <c:pt idx="93469">
                  <c:v>-183.52449999999999</c:v>
                </c:pt>
                <c:pt idx="93470">
                  <c:v>-183.52249999999998</c:v>
                </c:pt>
                <c:pt idx="93471">
                  <c:v>-183.52049999999997</c:v>
                </c:pt>
                <c:pt idx="93472">
                  <c:v>-183.51849999999999</c:v>
                </c:pt>
                <c:pt idx="93473">
                  <c:v>-183.51649999999998</c:v>
                </c:pt>
                <c:pt idx="93474">
                  <c:v>-183.51449999999997</c:v>
                </c:pt>
                <c:pt idx="93475">
                  <c:v>-183.51249999999999</c:v>
                </c:pt>
                <c:pt idx="93476">
                  <c:v>-183.51049999999998</c:v>
                </c:pt>
                <c:pt idx="93477">
                  <c:v>-183.50849999999997</c:v>
                </c:pt>
                <c:pt idx="93478">
                  <c:v>-183.50649999999999</c:v>
                </c:pt>
                <c:pt idx="93479">
                  <c:v>-183.50449999999998</c:v>
                </c:pt>
                <c:pt idx="93480">
                  <c:v>-183.50249999999997</c:v>
                </c:pt>
                <c:pt idx="93481">
                  <c:v>-183.50049999999999</c:v>
                </c:pt>
                <c:pt idx="93482">
                  <c:v>-183.49849999999998</c:v>
                </c:pt>
                <c:pt idx="93483">
                  <c:v>-183.49649999999997</c:v>
                </c:pt>
                <c:pt idx="93484">
                  <c:v>-183.49449999999999</c:v>
                </c:pt>
                <c:pt idx="93485">
                  <c:v>-183.49249999999998</c:v>
                </c:pt>
                <c:pt idx="93486">
                  <c:v>-183.49049999999997</c:v>
                </c:pt>
                <c:pt idx="93487">
                  <c:v>-183.48849999999999</c:v>
                </c:pt>
                <c:pt idx="93488">
                  <c:v>-183.48649999999998</c:v>
                </c:pt>
                <c:pt idx="93489">
                  <c:v>-183.48449999999997</c:v>
                </c:pt>
                <c:pt idx="93490">
                  <c:v>-183.48249999999999</c:v>
                </c:pt>
                <c:pt idx="93491">
                  <c:v>-183.48049999999998</c:v>
                </c:pt>
                <c:pt idx="93492">
                  <c:v>-183.47849999999997</c:v>
                </c:pt>
                <c:pt idx="93493">
                  <c:v>-183.47649999999999</c:v>
                </c:pt>
                <c:pt idx="93494">
                  <c:v>-183.47449999999998</c:v>
                </c:pt>
                <c:pt idx="93495">
                  <c:v>-183.47249999999997</c:v>
                </c:pt>
                <c:pt idx="93496">
                  <c:v>-183.47049999999999</c:v>
                </c:pt>
                <c:pt idx="93497">
                  <c:v>-183.46849999999998</c:v>
                </c:pt>
                <c:pt idx="93498">
                  <c:v>-183.46649999999997</c:v>
                </c:pt>
                <c:pt idx="93499">
                  <c:v>-183.46449999999999</c:v>
                </c:pt>
                <c:pt idx="93500">
                  <c:v>-183.46249999999998</c:v>
                </c:pt>
                <c:pt idx="93501">
                  <c:v>-183.46049999999997</c:v>
                </c:pt>
                <c:pt idx="93502">
                  <c:v>-183.45849999999999</c:v>
                </c:pt>
                <c:pt idx="93503">
                  <c:v>-183.45649999999998</c:v>
                </c:pt>
                <c:pt idx="93504">
                  <c:v>-183.45449999999997</c:v>
                </c:pt>
                <c:pt idx="93505">
                  <c:v>-183.45249999999999</c:v>
                </c:pt>
                <c:pt idx="93506">
                  <c:v>-183.45049999999998</c:v>
                </c:pt>
                <c:pt idx="93507">
                  <c:v>-183.44849999999997</c:v>
                </c:pt>
                <c:pt idx="93508">
                  <c:v>-183.44649999999999</c:v>
                </c:pt>
                <c:pt idx="93509">
                  <c:v>-183.44449999999998</c:v>
                </c:pt>
                <c:pt idx="93510">
                  <c:v>-183.44249999999997</c:v>
                </c:pt>
                <c:pt idx="93511">
                  <c:v>-183.44049999999999</c:v>
                </c:pt>
                <c:pt idx="93512">
                  <c:v>-183.43849999999998</c:v>
                </c:pt>
                <c:pt idx="93513">
                  <c:v>-183.43649999999997</c:v>
                </c:pt>
                <c:pt idx="93514">
                  <c:v>-183.43449999999999</c:v>
                </c:pt>
                <c:pt idx="93515">
                  <c:v>-183.43249999999998</c:v>
                </c:pt>
                <c:pt idx="93516">
                  <c:v>-183.43049999999997</c:v>
                </c:pt>
                <c:pt idx="93517">
                  <c:v>-183.42849999999999</c:v>
                </c:pt>
                <c:pt idx="93518">
                  <c:v>-183.42649999999998</c:v>
                </c:pt>
                <c:pt idx="93519">
                  <c:v>-183.42449999999997</c:v>
                </c:pt>
                <c:pt idx="93520">
                  <c:v>-183.42249999999999</c:v>
                </c:pt>
                <c:pt idx="93521">
                  <c:v>-183.42049999999998</c:v>
                </c:pt>
                <c:pt idx="93522">
                  <c:v>-183.41849999999997</c:v>
                </c:pt>
                <c:pt idx="93523">
                  <c:v>-183.41649999999998</c:v>
                </c:pt>
                <c:pt idx="93524">
                  <c:v>-183.41449999999998</c:v>
                </c:pt>
                <c:pt idx="93525">
                  <c:v>-183.41249999999997</c:v>
                </c:pt>
                <c:pt idx="93526">
                  <c:v>-183.41049999999998</c:v>
                </c:pt>
                <c:pt idx="93527">
                  <c:v>-183.40849999999998</c:v>
                </c:pt>
                <c:pt idx="93528">
                  <c:v>-183.40649999999997</c:v>
                </c:pt>
                <c:pt idx="93529">
                  <c:v>-183.40449999999998</c:v>
                </c:pt>
                <c:pt idx="93530">
                  <c:v>-183.40249999999997</c:v>
                </c:pt>
                <c:pt idx="93531">
                  <c:v>-183.40049999999997</c:v>
                </c:pt>
                <c:pt idx="93532">
                  <c:v>-183.39849999999998</c:v>
                </c:pt>
                <c:pt idx="93533">
                  <c:v>-183.39649999999997</c:v>
                </c:pt>
                <c:pt idx="93534">
                  <c:v>-183.39449999999997</c:v>
                </c:pt>
                <c:pt idx="93535">
                  <c:v>-183.39249999999998</c:v>
                </c:pt>
                <c:pt idx="93536">
                  <c:v>-183.39049999999997</c:v>
                </c:pt>
                <c:pt idx="93537">
                  <c:v>-183.38849999999996</c:v>
                </c:pt>
                <c:pt idx="93538">
                  <c:v>-183.38649999999998</c:v>
                </c:pt>
                <c:pt idx="93539">
                  <c:v>-183.38449999999997</c:v>
                </c:pt>
                <c:pt idx="93540">
                  <c:v>-183.38249999999996</c:v>
                </c:pt>
                <c:pt idx="93541">
                  <c:v>-183.38049999999998</c:v>
                </c:pt>
                <c:pt idx="93542">
                  <c:v>-183.37849999999997</c:v>
                </c:pt>
                <c:pt idx="93543">
                  <c:v>-183.37649999999996</c:v>
                </c:pt>
                <c:pt idx="93544">
                  <c:v>-183.37449999999998</c:v>
                </c:pt>
                <c:pt idx="93545">
                  <c:v>-183.37249999999997</c:v>
                </c:pt>
                <c:pt idx="93546">
                  <c:v>-183.37049999999996</c:v>
                </c:pt>
                <c:pt idx="93547">
                  <c:v>-183.36849999999998</c:v>
                </c:pt>
                <c:pt idx="93548">
                  <c:v>-183.36649999999997</c:v>
                </c:pt>
                <c:pt idx="93549">
                  <c:v>-183.36449999999996</c:v>
                </c:pt>
                <c:pt idx="93550">
                  <c:v>-183.36249999999998</c:v>
                </c:pt>
                <c:pt idx="93551">
                  <c:v>-183.36049999999997</c:v>
                </c:pt>
                <c:pt idx="93552">
                  <c:v>-183.35849999999996</c:v>
                </c:pt>
                <c:pt idx="93553">
                  <c:v>-183.35649999999998</c:v>
                </c:pt>
                <c:pt idx="93554">
                  <c:v>-183.35449999999997</c:v>
                </c:pt>
                <c:pt idx="93555">
                  <c:v>-183.35249999999996</c:v>
                </c:pt>
                <c:pt idx="93556">
                  <c:v>-183.35049999999998</c:v>
                </c:pt>
                <c:pt idx="93557">
                  <c:v>-183.34849999999997</c:v>
                </c:pt>
                <c:pt idx="93558">
                  <c:v>-183.34649999999996</c:v>
                </c:pt>
                <c:pt idx="93559">
                  <c:v>-183.34449999999998</c:v>
                </c:pt>
                <c:pt idx="93560">
                  <c:v>-183.34249999999997</c:v>
                </c:pt>
                <c:pt idx="93561">
                  <c:v>-183.34049999999996</c:v>
                </c:pt>
                <c:pt idx="93562">
                  <c:v>-183.33849999999998</c:v>
                </c:pt>
                <c:pt idx="93563">
                  <c:v>-183.33649999999997</c:v>
                </c:pt>
                <c:pt idx="93564">
                  <c:v>-183.33449999999999</c:v>
                </c:pt>
                <c:pt idx="93565">
                  <c:v>-183.33249999999998</c:v>
                </c:pt>
                <c:pt idx="93566">
                  <c:v>-183.33049999999997</c:v>
                </c:pt>
                <c:pt idx="93567">
                  <c:v>-183.32849999999999</c:v>
                </c:pt>
                <c:pt idx="93568">
                  <c:v>-183.32649999999998</c:v>
                </c:pt>
                <c:pt idx="93569">
                  <c:v>-183.32449999999997</c:v>
                </c:pt>
                <c:pt idx="93570">
                  <c:v>-183.32249999999999</c:v>
                </c:pt>
                <c:pt idx="93571">
                  <c:v>-183.32049999999998</c:v>
                </c:pt>
                <c:pt idx="93572">
                  <c:v>-183.31849999999997</c:v>
                </c:pt>
                <c:pt idx="93573">
                  <c:v>-183.31649999999999</c:v>
                </c:pt>
                <c:pt idx="93574">
                  <c:v>-183.31449999999998</c:v>
                </c:pt>
                <c:pt idx="93575">
                  <c:v>-183.31249999999997</c:v>
                </c:pt>
                <c:pt idx="93576">
                  <c:v>-183.31049999999999</c:v>
                </c:pt>
                <c:pt idx="93577">
                  <c:v>-183.30849999999998</c:v>
                </c:pt>
                <c:pt idx="93578">
                  <c:v>-183.30649999999997</c:v>
                </c:pt>
                <c:pt idx="93579">
                  <c:v>-183.30449999999999</c:v>
                </c:pt>
                <c:pt idx="93580">
                  <c:v>-183.30249999999998</c:v>
                </c:pt>
                <c:pt idx="93581">
                  <c:v>-183.30049999999997</c:v>
                </c:pt>
                <c:pt idx="93582">
                  <c:v>-183.29849999999999</c:v>
                </c:pt>
                <c:pt idx="93583">
                  <c:v>-183.29649999999998</c:v>
                </c:pt>
                <c:pt idx="93584">
                  <c:v>-183.29449999999997</c:v>
                </c:pt>
                <c:pt idx="93585">
                  <c:v>-183.29249999999999</c:v>
                </c:pt>
                <c:pt idx="93586">
                  <c:v>-183.29049999999998</c:v>
                </c:pt>
                <c:pt idx="93587">
                  <c:v>-183.28849999999997</c:v>
                </c:pt>
                <c:pt idx="93588">
                  <c:v>-183.28649999999999</c:v>
                </c:pt>
                <c:pt idx="93589">
                  <c:v>-183.28449999999998</c:v>
                </c:pt>
                <c:pt idx="93590">
                  <c:v>-183.28249999999997</c:v>
                </c:pt>
                <c:pt idx="93591">
                  <c:v>-183.28049999999999</c:v>
                </c:pt>
                <c:pt idx="93592">
                  <c:v>-183.27849999999998</c:v>
                </c:pt>
                <c:pt idx="93593">
                  <c:v>-183.27649999999997</c:v>
                </c:pt>
                <c:pt idx="93594">
                  <c:v>-183.27449999999999</c:v>
                </c:pt>
                <c:pt idx="93595">
                  <c:v>-183.27249999999998</c:v>
                </c:pt>
                <c:pt idx="93596">
                  <c:v>-183.27049999999997</c:v>
                </c:pt>
                <c:pt idx="93597">
                  <c:v>-183.26849999999999</c:v>
                </c:pt>
                <c:pt idx="93598">
                  <c:v>-183.26649999999998</c:v>
                </c:pt>
                <c:pt idx="93599">
                  <c:v>-183.26449999999997</c:v>
                </c:pt>
                <c:pt idx="93600">
                  <c:v>-183.26249999999999</c:v>
                </c:pt>
                <c:pt idx="93601">
                  <c:v>-183.26049999999998</c:v>
                </c:pt>
                <c:pt idx="93602">
                  <c:v>-183.25849999999997</c:v>
                </c:pt>
                <c:pt idx="93603">
                  <c:v>-183.25649999999999</c:v>
                </c:pt>
                <c:pt idx="93604">
                  <c:v>-183.25449999999998</c:v>
                </c:pt>
                <c:pt idx="93605">
                  <c:v>-183.25249999999997</c:v>
                </c:pt>
                <c:pt idx="93606">
                  <c:v>-183.25049999999999</c:v>
                </c:pt>
                <c:pt idx="93607">
                  <c:v>-183.24849999999998</c:v>
                </c:pt>
                <c:pt idx="93608">
                  <c:v>-183.24649999999997</c:v>
                </c:pt>
                <c:pt idx="93609">
                  <c:v>-183.24449999999999</c:v>
                </c:pt>
                <c:pt idx="93610">
                  <c:v>-183.24249999999998</c:v>
                </c:pt>
                <c:pt idx="93611">
                  <c:v>-183.24049999999997</c:v>
                </c:pt>
                <c:pt idx="93612">
                  <c:v>-183.23849999999999</c:v>
                </c:pt>
                <c:pt idx="93613">
                  <c:v>-183.23649999999998</c:v>
                </c:pt>
                <c:pt idx="93614">
                  <c:v>-183.23449999999997</c:v>
                </c:pt>
                <c:pt idx="93615">
                  <c:v>-183.23249999999999</c:v>
                </c:pt>
                <c:pt idx="93616">
                  <c:v>-183.23049999999998</c:v>
                </c:pt>
                <c:pt idx="93617">
                  <c:v>-183.22849999999997</c:v>
                </c:pt>
                <c:pt idx="93618">
                  <c:v>-183.22649999999999</c:v>
                </c:pt>
                <c:pt idx="93619">
                  <c:v>-183.22449999999998</c:v>
                </c:pt>
                <c:pt idx="93620">
                  <c:v>-183.22249999999997</c:v>
                </c:pt>
                <c:pt idx="93621">
                  <c:v>-183.22049999999999</c:v>
                </c:pt>
                <c:pt idx="93622">
                  <c:v>-183.21849999999998</c:v>
                </c:pt>
                <c:pt idx="93623">
                  <c:v>-183.21649999999997</c:v>
                </c:pt>
                <c:pt idx="93624">
                  <c:v>-183.21449999999999</c:v>
                </c:pt>
                <c:pt idx="93625">
                  <c:v>-183.21249999999998</c:v>
                </c:pt>
                <c:pt idx="93626">
                  <c:v>-183.21049999999997</c:v>
                </c:pt>
                <c:pt idx="93627">
                  <c:v>-183.20849999999999</c:v>
                </c:pt>
                <c:pt idx="93628">
                  <c:v>-183.20649999999998</c:v>
                </c:pt>
                <c:pt idx="93629">
                  <c:v>-183.20449999999997</c:v>
                </c:pt>
                <c:pt idx="93630">
                  <c:v>-183.20249999999999</c:v>
                </c:pt>
                <c:pt idx="93631">
                  <c:v>-183.20049999999998</c:v>
                </c:pt>
                <c:pt idx="93632">
                  <c:v>-183.19849999999997</c:v>
                </c:pt>
                <c:pt idx="93633">
                  <c:v>-183.19649999999999</c:v>
                </c:pt>
                <c:pt idx="93634">
                  <c:v>-183.19449999999998</c:v>
                </c:pt>
                <c:pt idx="93635">
                  <c:v>-183.19249999999997</c:v>
                </c:pt>
                <c:pt idx="93636">
                  <c:v>-183.19049999999999</c:v>
                </c:pt>
                <c:pt idx="93637">
                  <c:v>-183.18849999999998</c:v>
                </c:pt>
                <c:pt idx="93638">
                  <c:v>-183.18649999999997</c:v>
                </c:pt>
                <c:pt idx="93639">
                  <c:v>-183.18449999999999</c:v>
                </c:pt>
                <c:pt idx="93640">
                  <c:v>-183.18249999999998</c:v>
                </c:pt>
                <c:pt idx="93641">
                  <c:v>-183.18049999999997</c:v>
                </c:pt>
                <c:pt idx="93642">
                  <c:v>-183.17849999999999</c:v>
                </c:pt>
                <c:pt idx="93643">
                  <c:v>-183.17649999999998</c:v>
                </c:pt>
                <c:pt idx="93644">
                  <c:v>-183.17449999999997</c:v>
                </c:pt>
                <c:pt idx="93645">
                  <c:v>-183.17249999999999</c:v>
                </c:pt>
                <c:pt idx="93646">
                  <c:v>-183.17049999999998</c:v>
                </c:pt>
                <c:pt idx="93647">
                  <c:v>-183.16849999999997</c:v>
                </c:pt>
                <c:pt idx="93648">
                  <c:v>-183.16649999999998</c:v>
                </c:pt>
                <c:pt idx="93649">
                  <c:v>-183.16449999999998</c:v>
                </c:pt>
                <c:pt idx="93650">
                  <c:v>-183.16249999999997</c:v>
                </c:pt>
                <c:pt idx="93651">
                  <c:v>-183.16049999999998</c:v>
                </c:pt>
                <c:pt idx="93652">
                  <c:v>-183.15849999999998</c:v>
                </c:pt>
                <c:pt idx="93653">
                  <c:v>-183.15649999999997</c:v>
                </c:pt>
                <c:pt idx="93654">
                  <c:v>-183.15449999999998</c:v>
                </c:pt>
                <c:pt idx="93655">
                  <c:v>-183.15249999999997</c:v>
                </c:pt>
                <c:pt idx="93656">
                  <c:v>-183.15049999999997</c:v>
                </c:pt>
                <c:pt idx="93657">
                  <c:v>-183.14849999999998</c:v>
                </c:pt>
                <c:pt idx="93658">
                  <c:v>-183.14649999999997</c:v>
                </c:pt>
                <c:pt idx="93659">
                  <c:v>-183.14449999999997</c:v>
                </c:pt>
                <c:pt idx="93660">
                  <c:v>-183.14249999999998</c:v>
                </c:pt>
                <c:pt idx="93661">
                  <c:v>-183.14049999999997</c:v>
                </c:pt>
                <c:pt idx="93662">
                  <c:v>-183.13849999999996</c:v>
                </c:pt>
                <c:pt idx="93663">
                  <c:v>-183.13649999999998</c:v>
                </c:pt>
                <c:pt idx="93664">
                  <c:v>-183.13449999999997</c:v>
                </c:pt>
                <c:pt idx="93665">
                  <c:v>-183.13249999999996</c:v>
                </c:pt>
                <c:pt idx="93666">
                  <c:v>-183.13049999999998</c:v>
                </c:pt>
                <c:pt idx="93667">
                  <c:v>-183.12849999999997</c:v>
                </c:pt>
                <c:pt idx="93668">
                  <c:v>-183.12649999999996</c:v>
                </c:pt>
                <c:pt idx="93669">
                  <c:v>-183.12449999999998</c:v>
                </c:pt>
                <c:pt idx="93670">
                  <c:v>-183.12249999999997</c:v>
                </c:pt>
                <c:pt idx="93671">
                  <c:v>-183.12049999999996</c:v>
                </c:pt>
                <c:pt idx="93672">
                  <c:v>-183.11849999999998</c:v>
                </c:pt>
                <c:pt idx="93673">
                  <c:v>-183.11649999999997</c:v>
                </c:pt>
                <c:pt idx="93674">
                  <c:v>-183.11449999999996</c:v>
                </c:pt>
                <c:pt idx="93675">
                  <c:v>-183.11249999999998</c:v>
                </c:pt>
                <c:pt idx="93676">
                  <c:v>-183.11049999999997</c:v>
                </c:pt>
                <c:pt idx="93677">
                  <c:v>-183.10849999999996</c:v>
                </c:pt>
                <c:pt idx="93678">
                  <c:v>-183.10649999999998</c:v>
                </c:pt>
                <c:pt idx="93679">
                  <c:v>-183.10449999999997</c:v>
                </c:pt>
                <c:pt idx="93680">
                  <c:v>-183.10249999999996</c:v>
                </c:pt>
                <c:pt idx="93681">
                  <c:v>-183.10049999999998</c:v>
                </c:pt>
                <c:pt idx="93682">
                  <c:v>-183.09849999999997</c:v>
                </c:pt>
                <c:pt idx="93683">
                  <c:v>-183.09649999999996</c:v>
                </c:pt>
                <c:pt idx="93684">
                  <c:v>-183.09449999999998</c:v>
                </c:pt>
                <c:pt idx="93685">
                  <c:v>-183.09249999999997</c:v>
                </c:pt>
                <c:pt idx="93686">
                  <c:v>-183.09049999999996</c:v>
                </c:pt>
                <c:pt idx="93687">
                  <c:v>-183.08849999999998</c:v>
                </c:pt>
                <c:pt idx="93688">
                  <c:v>-183.08649999999997</c:v>
                </c:pt>
                <c:pt idx="93689">
                  <c:v>-183.08449999999999</c:v>
                </c:pt>
                <c:pt idx="93690">
                  <c:v>-183.08249999999998</c:v>
                </c:pt>
                <c:pt idx="93691">
                  <c:v>-183.08049999999997</c:v>
                </c:pt>
                <c:pt idx="93692">
                  <c:v>-183.07849999999999</c:v>
                </c:pt>
                <c:pt idx="93693">
                  <c:v>-183.07649999999998</c:v>
                </c:pt>
                <c:pt idx="93694">
                  <c:v>-183.07449999999997</c:v>
                </c:pt>
                <c:pt idx="93695">
                  <c:v>-183.07249999999999</c:v>
                </c:pt>
                <c:pt idx="93696">
                  <c:v>-183.07049999999998</c:v>
                </c:pt>
                <c:pt idx="93697">
                  <c:v>-183.06849999999997</c:v>
                </c:pt>
                <c:pt idx="93698">
                  <c:v>-183.06649999999999</c:v>
                </c:pt>
                <c:pt idx="93699">
                  <c:v>-183.06449999999998</c:v>
                </c:pt>
                <c:pt idx="93700">
                  <c:v>-183.06249999999997</c:v>
                </c:pt>
                <c:pt idx="93701">
                  <c:v>-183.06049999999999</c:v>
                </c:pt>
                <c:pt idx="93702">
                  <c:v>-183.05849999999998</c:v>
                </c:pt>
                <c:pt idx="93703">
                  <c:v>-183.05649999999997</c:v>
                </c:pt>
                <c:pt idx="93704">
                  <c:v>-183.05449999999999</c:v>
                </c:pt>
                <c:pt idx="93705">
                  <c:v>-183.05249999999998</c:v>
                </c:pt>
                <c:pt idx="93706">
                  <c:v>-183.05049999999997</c:v>
                </c:pt>
                <c:pt idx="93707">
                  <c:v>-183.04849999999999</c:v>
                </c:pt>
                <c:pt idx="93708">
                  <c:v>-183.04649999999998</c:v>
                </c:pt>
                <c:pt idx="93709">
                  <c:v>-183.04449999999997</c:v>
                </c:pt>
                <c:pt idx="93710">
                  <c:v>-183.04249999999999</c:v>
                </c:pt>
                <c:pt idx="93711">
                  <c:v>-183.04049999999998</c:v>
                </c:pt>
                <c:pt idx="93712">
                  <c:v>-183.03849999999997</c:v>
                </c:pt>
                <c:pt idx="93713">
                  <c:v>-183.03649999999999</c:v>
                </c:pt>
                <c:pt idx="93714">
                  <c:v>-183.03449999999998</c:v>
                </c:pt>
                <c:pt idx="93715">
                  <c:v>-183.03249999999997</c:v>
                </c:pt>
                <c:pt idx="93716">
                  <c:v>-183.03049999999999</c:v>
                </c:pt>
                <c:pt idx="93717">
                  <c:v>-183.02849999999998</c:v>
                </c:pt>
                <c:pt idx="93718">
                  <c:v>-183.02649999999997</c:v>
                </c:pt>
                <c:pt idx="93719">
                  <c:v>-183.02449999999999</c:v>
                </c:pt>
                <c:pt idx="93720">
                  <c:v>-183.02249999999998</c:v>
                </c:pt>
                <c:pt idx="93721">
                  <c:v>-183.02049999999997</c:v>
                </c:pt>
                <c:pt idx="93722">
                  <c:v>-183.01849999999999</c:v>
                </c:pt>
                <c:pt idx="93723">
                  <c:v>-183.01649999999998</c:v>
                </c:pt>
                <c:pt idx="93724">
                  <c:v>-183.01449999999997</c:v>
                </c:pt>
                <c:pt idx="93725">
                  <c:v>-183.01249999999999</c:v>
                </c:pt>
                <c:pt idx="93726">
                  <c:v>-183.01049999999998</c:v>
                </c:pt>
                <c:pt idx="93727">
                  <c:v>-183.00849999999997</c:v>
                </c:pt>
                <c:pt idx="93728">
                  <c:v>-183.00649999999999</c:v>
                </c:pt>
                <c:pt idx="93729">
                  <c:v>-183.00449999999998</c:v>
                </c:pt>
                <c:pt idx="93730">
                  <c:v>-183.00249999999997</c:v>
                </c:pt>
                <c:pt idx="93731">
                  <c:v>-183.00049999999999</c:v>
                </c:pt>
                <c:pt idx="93732">
                  <c:v>-182.99849999999998</c:v>
                </c:pt>
                <c:pt idx="93733">
                  <c:v>-182.99649999999997</c:v>
                </c:pt>
                <c:pt idx="93734">
                  <c:v>-182.99449999999999</c:v>
                </c:pt>
                <c:pt idx="93735">
                  <c:v>-182.99249999999998</c:v>
                </c:pt>
                <c:pt idx="93736">
                  <c:v>-182.99049999999997</c:v>
                </c:pt>
                <c:pt idx="93737">
                  <c:v>-182.98849999999999</c:v>
                </c:pt>
                <c:pt idx="93738">
                  <c:v>-182.98649999999998</c:v>
                </c:pt>
                <c:pt idx="93739">
                  <c:v>-182.98449999999997</c:v>
                </c:pt>
                <c:pt idx="93740">
                  <c:v>-182.98249999999999</c:v>
                </c:pt>
                <c:pt idx="93741">
                  <c:v>-182.98049999999998</c:v>
                </c:pt>
                <c:pt idx="93742">
                  <c:v>-182.97849999999997</c:v>
                </c:pt>
                <c:pt idx="93743">
                  <c:v>-182.97649999999999</c:v>
                </c:pt>
                <c:pt idx="93744">
                  <c:v>-182.97449999999998</c:v>
                </c:pt>
                <c:pt idx="93745">
                  <c:v>-182.97249999999997</c:v>
                </c:pt>
                <c:pt idx="93746">
                  <c:v>-182.97049999999999</c:v>
                </c:pt>
                <c:pt idx="93747">
                  <c:v>-182.96849999999998</c:v>
                </c:pt>
                <c:pt idx="93748">
                  <c:v>-182.96649999999997</c:v>
                </c:pt>
                <c:pt idx="93749">
                  <c:v>-182.96449999999999</c:v>
                </c:pt>
                <c:pt idx="93750">
                  <c:v>-182.96249999999998</c:v>
                </c:pt>
                <c:pt idx="93751">
                  <c:v>-182.96049999999997</c:v>
                </c:pt>
                <c:pt idx="93752">
                  <c:v>-182.95849999999999</c:v>
                </c:pt>
                <c:pt idx="93753">
                  <c:v>-182.95649999999998</c:v>
                </c:pt>
                <c:pt idx="93754">
                  <c:v>-182.95449999999997</c:v>
                </c:pt>
                <c:pt idx="93755">
                  <c:v>-182.95249999999999</c:v>
                </c:pt>
                <c:pt idx="93756">
                  <c:v>-182.95049999999998</c:v>
                </c:pt>
                <c:pt idx="93757">
                  <c:v>-182.94849999999997</c:v>
                </c:pt>
                <c:pt idx="93758">
                  <c:v>-182.94649999999999</c:v>
                </c:pt>
                <c:pt idx="93759">
                  <c:v>-182.94449999999998</c:v>
                </c:pt>
                <c:pt idx="93760">
                  <c:v>-182.94249999999997</c:v>
                </c:pt>
                <c:pt idx="93761">
                  <c:v>-182.94049999999999</c:v>
                </c:pt>
                <c:pt idx="93762">
                  <c:v>-182.93849999999998</c:v>
                </c:pt>
                <c:pt idx="93763">
                  <c:v>-182.93649999999997</c:v>
                </c:pt>
                <c:pt idx="93764">
                  <c:v>-182.93449999999999</c:v>
                </c:pt>
                <c:pt idx="93765">
                  <c:v>-182.93249999999998</c:v>
                </c:pt>
                <c:pt idx="93766">
                  <c:v>-182.93049999999997</c:v>
                </c:pt>
                <c:pt idx="93767">
                  <c:v>-182.92849999999999</c:v>
                </c:pt>
                <c:pt idx="93768">
                  <c:v>-182.92649999999998</c:v>
                </c:pt>
                <c:pt idx="93769">
                  <c:v>-182.92449999999997</c:v>
                </c:pt>
                <c:pt idx="93770">
                  <c:v>-182.92249999999999</c:v>
                </c:pt>
                <c:pt idx="93771">
                  <c:v>-182.92049999999998</c:v>
                </c:pt>
                <c:pt idx="93772">
                  <c:v>-182.91849999999997</c:v>
                </c:pt>
                <c:pt idx="93773">
                  <c:v>-182.91649999999998</c:v>
                </c:pt>
                <c:pt idx="93774">
                  <c:v>-182.91449999999998</c:v>
                </c:pt>
                <c:pt idx="93775">
                  <c:v>-182.91249999999997</c:v>
                </c:pt>
                <c:pt idx="93776">
                  <c:v>-182.91049999999998</c:v>
                </c:pt>
                <c:pt idx="93777">
                  <c:v>-182.90849999999998</c:v>
                </c:pt>
                <c:pt idx="93778">
                  <c:v>-182.90649999999997</c:v>
                </c:pt>
                <c:pt idx="93779">
                  <c:v>-182.90449999999998</c:v>
                </c:pt>
                <c:pt idx="93780">
                  <c:v>-182.90249999999997</c:v>
                </c:pt>
                <c:pt idx="93781">
                  <c:v>-182.90049999999997</c:v>
                </c:pt>
                <c:pt idx="93782">
                  <c:v>-182.89849999999998</c:v>
                </c:pt>
                <c:pt idx="93783">
                  <c:v>-182.89649999999997</c:v>
                </c:pt>
                <c:pt idx="93784">
                  <c:v>-182.89449999999997</c:v>
                </c:pt>
                <c:pt idx="93785">
                  <c:v>-182.89249999999998</c:v>
                </c:pt>
                <c:pt idx="93786">
                  <c:v>-182.89049999999997</c:v>
                </c:pt>
                <c:pt idx="93787">
                  <c:v>-182.88849999999996</c:v>
                </c:pt>
                <c:pt idx="93788">
                  <c:v>-182.88649999999998</c:v>
                </c:pt>
                <c:pt idx="93789">
                  <c:v>-182.88449999999997</c:v>
                </c:pt>
                <c:pt idx="93790">
                  <c:v>-182.88249999999996</c:v>
                </c:pt>
                <c:pt idx="93791">
                  <c:v>-182.88049999999998</c:v>
                </c:pt>
                <c:pt idx="93792">
                  <c:v>-182.87849999999997</c:v>
                </c:pt>
                <c:pt idx="93793">
                  <c:v>-182.87649999999996</c:v>
                </c:pt>
                <c:pt idx="93794">
                  <c:v>-182.87449999999998</c:v>
                </c:pt>
                <c:pt idx="93795">
                  <c:v>-182.87249999999997</c:v>
                </c:pt>
                <c:pt idx="93796">
                  <c:v>-182.87049999999996</c:v>
                </c:pt>
                <c:pt idx="93797">
                  <c:v>-182.86849999999998</c:v>
                </c:pt>
                <c:pt idx="93798">
                  <c:v>-182.86649999999997</c:v>
                </c:pt>
                <c:pt idx="93799">
                  <c:v>-182.86449999999996</c:v>
                </c:pt>
                <c:pt idx="93800">
                  <c:v>-182.86249999999998</c:v>
                </c:pt>
                <c:pt idx="93801">
                  <c:v>-182.86049999999997</c:v>
                </c:pt>
                <c:pt idx="93802">
                  <c:v>-182.85849999999996</c:v>
                </c:pt>
                <c:pt idx="93803">
                  <c:v>-182.85649999999998</c:v>
                </c:pt>
                <c:pt idx="93804">
                  <c:v>-182.85449999999997</c:v>
                </c:pt>
                <c:pt idx="93805">
                  <c:v>-182.85249999999996</c:v>
                </c:pt>
                <c:pt idx="93806">
                  <c:v>-182.85049999999998</c:v>
                </c:pt>
                <c:pt idx="93807">
                  <c:v>-182.84849999999997</c:v>
                </c:pt>
                <c:pt idx="93808">
                  <c:v>-182.84649999999996</c:v>
                </c:pt>
                <c:pt idx="93809">
                  <c:v>-182.84449999999998</c:v>
                </c:pt>
                <c:pt idx="93810">
                  <c:v>-182.84249999999997</c:v>
                </c:pt>
                <c:pt idx="93811">
                  <c:v>-182.84049999999996</c:v>
                </c:pt>
                <c:pt idx="93812">
                  <c:v>-182.83849999999998</c:v>
                </c:pt>
                <c:pt idx="93813">
                  <c:v>-182.83649999999997</c:v>
                </c:pt>
                <c:pt idx="93814">
                  <c:v>-182.83449999999999</c:v>
                </c:pt>
                <c:pt idx="93815">
                  <c:v>-182.83249999999998</c:v>
                </c:pt>
                <c:pt idx="93816">
                  <c:v>-182.83049999999997</c:v>
                </c:pt>
                <c:pt idx="93817">
                  <c:v>-182.82849999999999</c:v>
                </c:pt>
                <c:pt idx="93818">
                  <c:v>-182.82649999999998</c:v>
                </c:pt>
                <c:pt idx="93819">
                  <c:v>-182.82449999999997</c:v>
                </c:pt>
                <c:pt idx="93820">
                  <c:v>-182.82249999999999</c:v>
                </c:pt>
                <c:pt idx="93821">
                  <c:v>-182.82049999999998</c:v>
                </c:pt>
                <c:pt idx="93822">
                  <c:v>-182.81849999999997</c:v>
                </c:pt>
                <c:pt idx="93823">
                  <c:v>-182.81649999999999</c:v>
                </c:pt>
                <c:pt idx="93824">
                  <c:v>-182.81449999999998</c:v>
                </c:pt>
                <c:pt idx="93825">
                  <c:v>-182.81249999999997</c:v>
                </c:pt>
                <c:pt idx="93826">
                  <c:v>-182.81049999999999</c:v>
                </c:pt>
                <c:pt idx="93827">
                  <c:v>-182.80849999999998</c:v>
                </c:pt>
                <c:pt idx="93828">
                  <c:v>-182.80649999999997</c:v>
                </c:pt>
                <c:pt idx="93829">
                  <c:v>-182.80449999999999</c:v>
                </c:pt>
                <c:pt idx="93830">
                  <c:v>-182.80249999999998</c:v>
                </c:pt>
                <c:pt idx="93831">
                  <c:v>-182.80049999999997</c:v>
                </c:pt>
                <c:pt idx="93832">
                  <c:v>-182.79849999999999</c:v>
                </c:pt>
                <c:pt idx="93833">
                  <c:v>-182.79649999999998</c:v>
                </c:pt>
                <c:pt idx="93834">
                  <c:v>-182.79449999999997</c:v>
                </c:pt>
                <c:pt idx="93835">
                  <c:v>-182.79249999999999</c:v>
                </c:pt>
                <c:pt idx="93836">
                  <c:v>-182.79049999999998</c:v>
                </c:pt>
                <c:pt idx="93837">
                  <c:v>-182.78849999999997</c:v>
                </c:pt>
                <c:pt idx="93838">
                  <c:v>-182.78649999999999</c:v>
                </c:pt>
                <c:pt idx="93839">
                  <c:v>-182.78449999999998</c:v>
                </c:pt>
                <c:pt idx="93840">
                  <c:v>-182.78249999999997</c:v>
                </c:pt>
                <c:pt idx="93841">
                  <c:v>-182.78049999999999</c:v>
                </c:pt>
                <c:pt idx="93842">
                  <c:v>-182.77849999999998</c:v>
                </c:pt>
                <c:pt idx="93843">
                  <c:v>-182.77649999999997</c:v>
                </c:pt>
                <c:pt idx="93844">
                  <c:v>-182.77449999999999</c:v>
                </c:pt>
                <c:pt idx="93845">
                  <c:v>-182.77249999999998</c:v>
                </c:pt>
                <c:pt idx="93846">
                  <c:v>-182.77049999999997</c:v>
                </c:pt>
                <c:pt idx="93847">
                  <c:v>-182.76849999999999</c:v>
                </c:pt>
                <c:pt idx="93848">
                  <c:v>-182.76649999999998</c:v>
                </c:pt>
                <c:pt idx="93849">
                  <c:v>-182.76449999999997</c:v>
                </c:pt>
                <c:pt idx="93850">
                  <c:v>-182.76249999999999</c:v>
                </c:pt>
                <c:pt idx="93851">
                  <c:v>-182.76049999999998</c:v>
                </c:pt>
                <c:pt idx="93852">
                  <c:v>-182.75849999999997</c:v>
                </c:pt>
                <c:pt idx="93853">
                  <c:v>-182.75649999999999</c:v>
                </c:pt>
                <c:pt idx="93854">
                  <c:v>-182.75449999999998</c:v>
                </c:pt>
                <c:pt idx="93855">
                  <c:v>-182.75249999999997</c:v>
                </c:pt>
                <c:pt idx="93856">
                  <c:v>-182.75049999999999</c:v>
                </c:pt>
                <c:pt idx="93857">
                  <c:v>-182.74849999999998</c:v>
                </c:pt>
                <c:pt idx="93858">
                  <c:v>-182.74649999999997</c:v>
                </c:pt>
                <c:pt idx="93859">
                  <c:v>-182.74449999999999</c:v>
                </c:pt>
                <c:pt idx="93860">
                  <c:v>-182.74249999999998</c:v>
                </c:pt>
                <c:pt idx="93861">
                  <c:v>-182.74049999999997</c:v>
                </c:pt>
                <c:pt idx="93862">
                  <c:v>-182.73849999999999</c:v>
                </c:pt>
                <c:pt idx="93863">
                  <c:v>-182.73649999999998</c:v>
                </c:pt>
                <c:pt idx="93864">
                  <c:v>-182.73449999999997</c:v>
                </c:pt>
                <c:pt idx="93865">
                  <c:v>-182.73249999999999</c:v>
                </c:pt>
                <c:pt idx="93866">
                  <c:v>-182.73049999999998</c:v>
                </c:pt>
                <c:pt idx="93867">
                  <c:v>-182.72849999999997</c:v>
                </c:pt>
                <c:pt idx="93868">
                  <c:v>-182.72649999999999</c:v>
                </c:pt>
                <c:pt idx="93869">
                  <c:v>-182.72449999999998</c:v>
                </c:pt>
                <c:pt idx="93870">
                  <c:v>-182.72249999999997</c:v>
                </c:pt>
                <c:pt idx="93871">
                  <c:v>-182.72049999999999</c:v>
                </c:pt>
                <c:pt idx="93872">
                  <c:v>-182.71849999999998</c:v>
                </c:pt>
                <c:pt idx="93873">
                  <c:v>-182.71649999999997</c:v>
                </c:pt>
                <c:pt idx="93874">
                  <c:v>-182.71449999999999</c:v>
                </c:pt>
                <c:pt idx="93875">
                  <c:v>-182.71249999999998</c:v>
                </c:pt>
                <c:pt idx="93876">
                  <c:v>-182.71049999999997</c:v>
                </c:pt>
                <c:pt idx="93877">
                  <c:v>-182.70849999999999</c:v>
                </c:pt>
                <c:pt idx="93878">
                  <c:v>-182.70649999999998</c:v>
                </c:pt>
                <c:pt idx="93879">
                  <c:v>-182.70449999999997</c:v>
                </c:pt>
                <c:pt idx="93880">
                  <c:v>-182.70249999999999</c:v>
                </c:pt>
                <c:pt idx="93881">
                  <c:v>-182.70049999999998</c:v>
                </c:pt>
                <c:pt idx="93882">
                  <c:v>-182.69849999999997</c:v>
                </c:pt>
                <c:pt idx="93883">
                  <c:v>-182.69649999999999</c:v>
                </c:pt>
                <c:pt idx="93884">
                  <c:v>-182.69449999999998</c:v>
                </c:pt>
                <c:pt idx="93885">
                  <c:v>-182.69249999999997</c:v>
                </c:pt>
                <c:pt idx="93886">
                  <c:v>-182.69049999999999</c:v>
                </c:pt>
                <c:pt idx="93887">
                  <c:v>-182.68849999999998</c:v>
                </c:pt>
                <c:pt idx="93888">
                  <c:v>-182.68649999999997</c:v>
                </c:pt>
                <c:pt idx="93889">
                  <c:v>-182.68449999999999</c:v>
                </c:pt>
                <c:pt idx="93890">
                  <c:v>-182.68249999999998</c:v>
                </c:pt>
                <c:pt idx="93891">
                  <c:v>-182.68049999999997</c:v>
                </c:pt>
                <c:pt idx="93892">
                  <c:v>-182.67849999999999</c:v>
                </c:pt>
                <c:pt idx="93893">
                  <c:v>-182.67649999999998</c:v>
                </c:pt>
                <c:pt idx="93894">
                  <c:v>-182.67449999999997</c:v>
                </c:pt>
                <c:pt idx="93895">
                  <c:v>-182.67249999999999</c:v>
                </c:pt>
                <c:pt idx="93896">
                  <c:v>-182.67049999999998</c:v>
                </c:pt>
                <c:pt idx="93897">
                  <c:v>-182.66849999999997</c:v>
                </c:pt>
                <c:pt idx="93898">
                  <c:v>-182.66649999999998</c:v>
                </c:pt>
                <c:pt idx="93899">
                  <c:v>-182.66449999999998</c:v>
                </c:pt>
                <c:pt idx="93900">
                  <c:v>-182.66249999999997</c:v>
                </c:pt>
                <c:pt idx="93901">
                  <c:v>-182.66049999999998</c:v>
                </c:pt>
                <c:pt idx="93902">
                  <c:v>-182.65849999999998</c:v>
                </c:pt>
                <c:pt idx="93903">
                  <c:v>-182.65649999999997</c:v>
                </c:pt>
                <c:pt idx="93904">
                  <c:v>-182.65449999999998</c:v>
                </c:pt>
                <c:pt idx="93905">
                  <c:v>-182.65249999999997</c:v>
                </c:pt>
                <c:pt idx="93906">
                  <c:v>-182.65049999999997</c:v>
                </c:pt>
                <c:pt idx="93907">
                  <c:v>-182.64849999999998</c:v>
                </c:pt>
                <c:pt idx="93908">
                  <c:v>-182.64649999999997</c:v>
                </c:pt>
                <c:pt idx="93909">
                  <c:v>-182.64449999999997</c:v>
                </c:pt>
                <c:pt idx="93910">
                  <c:v>-182.64249999999998</c:v>
                </c:pt>
                <c:pt idx="93911">
                  <c:v>-182.64049999999997</c:v>
                </c:pt>
                <c:pt idx="93912">
                  <c:v>-182.63849999999996</c:v>
                </c:pt>
                <c:pt idx="93913">
                  <c:v>-182.63649999999998</c:v>
                </c:pt>
                <c:pt idx="93914">
                  <c:v>-182.63449999999997</c:v>
                </c:pt>
                <c:pt idx="93915">
                  <c:v>-182.63249999999996</c:v>
                </c:pt>
                <c:pt idx="93916">
                  <c:v>-182.63049999999998</c:v>
                </c:pt>
                <c:pt idx="93917">
                  <c:v>-182.62849999999997</c:v>
                </c:pt>
                <c:pt idx="93918">
                  <c:v>-182.62649999999996</c:v>
                </c:pt>
                <c:pt idx="93919">
                  <c:v>-182.62449999999998</c:v>
                </c:pt>
                <c:pt idx="93920">
                  <c:v>-182.62249999999997</c:v>
                </c:pt>
                <c:pt idx="93921">
                  <c:v>-182.62049999999996</c:v>
                </c:pt>
                <c:pt idx="93922">
                  <c:v>-182.61849999999998</c:v>
                </c:pt>
                <c:pt idx="93923">
                  <c:v>-182.61649999999997</c:v>
                </c:pt>
                <c:pt idx="93924">
                  <c:v>-182.61449999999996</c:v>
                </c:pt>
                <c:pt idx="93925">
                  <c:v>-182.61249999999998</c:v>
                </c:pt>
                <c:pt idx="93926">
                  <c:v>-182.61049999999997</c:v>
                </c:pt>
                <c:pt idx="93927">
                  <c:v>-182.60849999999996</c:v>
                </c:pt>
                <c:pt idx="93928">
                  <c:v>-182.60649999999998</c:v>
                </c:pt>
                <c:pt idx="93929">
                  <c:v>-182.60449999999997</c:v>
                </c:pt>
                <c:pt idx="93930">
                  <c:v>-182.60249999999996</c:v>
                </c:pt>
                <c:pt idx="93931">
                  <c:v>-182.60049999999998</c:v>
                </c:pt>
                <c:pt idx="93932">
                  <c:v>-182.59849999999997</c:v>
                </c:pt>
                <c:pt idx="93933">
                  <c:v>-182.59649999999996</c:v>
                </c:pt>
                <c:pt idx="93934">
                  <c:v>-182.59449999999998</c:v>
                </c:pt>
                <c:pt idx="93935">
                  <c:v>-182.59249999999997</c:v>
                </c:pt>
                <c:pt idx="93936">
                  <c:v>-182.59049999999996</c:v>
                </c:pt>
                <c:pt idx="93937">
                  <c:v>-182.58849999999998</c:v>
                </c:pt>
                <c:pt idx="93938">
                  <c:v>-182.58649999999997</c:v>
                </c:pt>
                <c:pt idx="93939">
                  <c:v>-182.58449999999999</c:v>
                </c:pt>
                <c:pt idx="93940">
                  <c:v>-182.58249999999998</c:v>
                </c:pt>
                <c:pt idx="93941">
                  <c:v>-182.58049999999997</c:v>
                </c:pt>
                <c:pt idx="93942">
                  <c:v>-182.57849999999999</c:v>
                </c:pt>
                <c:pt idx="93943">
                  <c:v>-182.57649999999998</c:v>
                </c:pt>
                <c:pt idx="93944">
                  <c:v>-182.57449999999997</c:v>
                </c:pt>
                <c:pt idx="93945">
                  <c:v>-182.57249999999999</c:v>
                </c:pt>
                <c:pt idx="93946">
                  <c:v>-182.57049999999998</c:v>
                </c:pt>
                <c:pt idx="93947">
                  <c:v>-182.56849999999997</c:v>
                </c:pt>
                <c:pt idx="93948">
                  <c:v>-182.56649999999999</c:v>
                </c:pt>
                <c:pt idx="93949">
                  <c:v>-182.56449999999998</c:v>
                </c:pt>
                <c:pt idx="93950">
                  <c:v>-182.56249999999997</c:v>
                </c:pt>
                <c:pt idx="93951">
                  <c:v>-182.56049999999999</c:v>
                </c:pt>
                <c:pt idx="93952">
                  <c:v>-182.55849999999998</c:v>
                </c:pt>
                <c:pt idx="93953">
                  <c:v>-182.55649999999997</c:v>
                </c:pt>
                <c:pt idx="93954">
                  <c:v>-182.55449999999999</c:v>
                </c:pt>
                <c:pt idx="93955">
                  <c:v>-182.55249999999998</c:v>
                </c:pt>
                <c:pt idx="93956">
                  <c:v>-182.55049999999997</c:v>
                </c:pt>
                <c:pt idx="93957">
                  <c:v>-182.54849999999999</c:v>
                </c:pt>
                <c:pt idx="93958">
                  <c:v>-182.54649999999998</c:v>
                </c:pt>
                <c:pt idx="93959">
                  <c:v>-182.54449999999997</c:v>
                </c:pt>
                <c:pt idx="93960">
                  <c:v>-182.54249999999999</c:v>
                </c:pt>
                <c:pt idx="93961">
                  <c:v>-182.54049999999998</c:v>
                </c:pt>
                <c:pt idx="93962">
                  <c:v>-182.53849999999997</c:v>
                </c:pt>
                <c:pt idx="93963">
                  <c:v>-182.53649999999999</c:v>
                </c:pt>
                <c:pt idx="93964">
                  <c:v>-182.53449999999998</c:v>
                </c:pt>
                <c:pt idx="93965">
                  <c:v>-182.53249999999997</c:v>
                </c:pt>
                <c:pt idx="93966">
                  <c:v>-182.53049999999999</c:v>
                </c:pt>
                <c:pt idx="93967">
                  <c:v>-182.52849999999998</c:v>
                </c:pt>
                <c:pt idx="93968">
                  <c:v>-182.52649999999997</c:v>
                </c:pt>
                <c:pt idx="93969">
                  <c:v>-182.52449999999999</c:v>
                </c:pt>
                <c:pt idx="93970">
                  <c:v>-182.52249999999998</c:v>
                </c:pt>
                <c:pt idx="93971">
                  <c:v>-182.52049999999997</c:v>
                </c:pt>
                <c:pt idx="93972">
                  <c:v>-182.51849999999999</c:v>
                </c:pt>
                <c:pt idx="93973">
                  <c:v>-182.51649999999998</c:v>
                </c:pt>
                <c:pt idx="93974">
                  <c:v>-182.51449999999997</c:v>
                </c:pt>
                <c:pt idx="93975">
                  <c:v>-182.51249999999999</c:v>
                </c:pt>
                <c:pt idx="93976">
                  <c:v>-182.51049999999998</c:v>
                </c:pt>
                <c:pt idx="93977">
                  <c:v>-182.50849999999997</c:v>
                </c:pt>
                <c:pt idx="93978">
                  <c:v>-182.50649999999999</c:v>
                </c:pt>
                <c:pt idx="93979">
                  <c:v>-182.50449999999998</c:v>
                </c:pt>
                <c:pt idx="93980">
                  <c:v>-182.50249999999997</c:v>
                </c:pt>
                <c:pt idx="93981">
                  <c:v>-182.50049999999999</c:v>
                </c:pt>
                <c:pt idx="93982">
                  <c:v>-182.49849999999998</c:v>
                </c:pt>
                <c:pt idx="93983">
                  <c:v>-182.49649999999997</c:v>
                </c:pt>
                <c:pt idx="93984">
                  <c:v>-182.49449999999999</c:v>
                </c:pt>
                <c:pt idx="93985">
                  <c:v>-182.49249999999998</c:v>
                </c:pt>
                <c:pt idx="93986">
                  <c:v>-182.49049999999997</c:v>
                </c:pt>
                <c:pt idx="93987">
                  <c:v>-182.48849999999999</c:v>
                </c:pt>
                <c:pt idx="93988">
                  <c:v>-182.48649999999998</c:v>
                </c:pt>
                <c:pt idx="93989">
                  <c:v>-182.48449999999997</c:v>
                </c:pt>
                <c:pt idx="93990">
                  <c:v>-182.48249999999999</c:v>
                </c:pt>
                <c:pt idx="93991">
                  <c:v>-182.48049999999998</c:v>
                </c:pt>
                <c:pt idx="93992">
                  <c:v>-182.47849999999997</c:v>
                </c:pt>
                <c:pt idx="93993">
                  <c:v>-182.47649999999999</c:v>
                </c:pt>
                <c:pt idx="93994">
                  <c:v>-182.47449999999998</c:v>
                </c:pt>
                <c:pt idx="93995">
                  <c:v>-182.47249999999997</c:v>
                </c:pt>
                <c:pt idx="93996">
                  <c:v>-182.47049999999999</c:v>
                </c:pt>
                <c:pt idx="93997">
                  <c:v>-182.46849999999998</c:v>
                </c:pt>
                <c:pt idx="93998">
                  <c:v>-182.46649999999997</c:v>
                </c:pt>
                <c:pt idx="93999">
                  <c:v>-182.46449999999999</c:v>
                </c:pt>
                <c:pt idx="94000">
                  <c:v>-182.46249999999998</c:v>
                </c:pt>
                <c:pt idx="94001">
                  <c:v>-182.46049999999997</c:v>
                </c:pt>
                <c:pt idx="94002">
                  <c:v>-182.45849999999999</c:v>
                </c:pt>
                <c:pt idx="94003">
                  <c:v>-182.45649999999998</c:v>
                </c:pt>
                <c:pt idx="94004">
                  <c:v>-182.45449999999997</c:v>
                </c:pt>
                <c:pt idx="94005">
                  <c:v>-182.45249999999999</c:v>
                </c:pt>
                <c:pt idx="94006">
                  <c:v>-182.45049999999998</c:v>
                </c:pt>
                <c:pt idx="94007">
                  <c:v>-182.44849999999997</c:v>
                </c:pt>
                <c:pt idx="94008">
                  <c:v>-182.44649999999999</c:v>
                </c:pt>
                <c:pt idx="94009">
                  <c:v>-182.44449999999998</c:v>
                </c:pt>
                <c:pt idx="94010">
                  <c:v>-182.44249999999997</c:v>
                </c:pt>
                <c:pt idx="94011">
                  <c:v>-182.44049999999999</c:v>
                </c:pt>
                <c:pt idx="94012">
                  <c:v>-182.43849999999998</c:v>
                </c:pt>
                <c:pt idx="94013">
                  <c:v>-182.43649999999997</c:v>
                </c:pt>
                <c:pt idx="94014">
                  <c:v>-182.43449999999999</c:v>
                </c:pt>
                <c:pt idx="94015">
                  <c:v>-182.43249999999998</c:v>
                </c:pt>
                <c:pt idx="94016">
                  <c:v>-182.43049999999997</c:v>
                </c:pt>
                <c:pt idx="94017">
                  <c:v>-182.42849999999999</c:v>
                </c:pt>
                <c:pt idx="94018">
                  <c:v>-182.42649999999998</c:v>
                </c:pt>
                <c:pt idx="94019">
                  <c:v>-182.42449999999997</c:v>
                </c:pt>
                <c:pt idx="94020">
                  <c:v>-182.42249999999999</c:v>
                </c:pt>
                <c:pt idx="94021">
                  <c:v>-182.42049999999998</c:v>
                </c:pt>
                <c:pt idx="94022">
                  <c:v>-182.41849999999997</c:v>
                </c:pt>
                <c:pt idx="94023">
                  <c:v>-182.41649999999998</c:v>
                </c:pt>
                <c:pt idx="94024">
                  <c:v>-182.41449999999998</c:v>
                </c:pt>
                <c:pt idx="94025">
                  <c:v>-182.41249999999997</c:v>
                </c:pt>
                <c:pt idx="94026">
                  <c:v>-182.41049999999998</c:v>
                </c:pt>
                <c:pt idx="94027">
                  <c:v>-182.40849999999998</c:v>
                </c:pt>
                <c:pt idx="94028">
                  <c:v>-182.40649999999997</c:v>
                </c:pt>
                <c:pt idx="94029">
                  <c:v>-182.40449999999998</c:v>
                </c:pt>
                <c:pt idx="94030">
                  <c:v>-182.40249999999997</c:v>
                </c:pt>
                <c:pt idx="94031">
                  <c:v>-182.40049999999997</c:v>
                </c:pt>
                <c:pt idx="94032">
                  <c:v>-182.39849999999998</c:v>
                </c:pt>
                <c:pt idx="94033">
                  <c:v>-182.39649999999997</c:v>
                </c:pt>
                <c:pt idx="94034">
                  <c:v>-182.39449999999997</c:v>
                </c:pt>
                <c:pt idx="94035">
                  <c:v>-182.39249999999998</c:v>
                </c:pt>
                <c:pt idx="94036">
                  <c:v>-182.39049999999997</c:v>
                </c:pt>
                <c:pt idx="94037">
                  <c:v>-182.38849999999996</c:v>
                </c:pt>
                <c:pt idx="94038">
                  <c:v>-182.38649999999998</c:v>
                </c:pt>
                <c:pt idx="94039">
                  <c:v>-182.38449999999997</c:v>
                </c:pt>
                <c:pt idx="94040">
                  <c:v>-182.38249999999996</c:v>
                </c:pt>
                <c:pt idx="94041">
                  <c:v>-182.38049999999998</c:v>
                </c:pt>
                <c:pt idx="94042">
                  <c:v>-182.37849999999997</c:v>
                </c:pt>
                <c:pt idx="94043">
                  <c:v>-182.37649999999996</c:v>
                </c:pt>
                <c:pt idx="94044">
                  <c:v>-182.37449999999998</c:v>
                </c:pt>
                <c:pt idx="94045">
                  <c:v>-182.37249999999997</c:v>
                </c:pt>
                <c:pt idx="94046">
                  <c:v>-182.37049999999996</c:v>
                </c:pt>
                <c:pt idx="94047">
                  <c:v>-182.36849999999998</c:v>
                </c:pt>
                <c:pt idx="94048">
                  <c:v>-182.36649999999997</c:v>
                </c:pt>
                <c:pt idx="94049">
                  <c:v>-182.36449999999996</c:v>
                </c:pt>
                <c:pt idx="94050">
                  <c:v>-182.36249999999998</c:v>
                </c:pt>
                <c:pt idx="94051">
                  <c:v>-182.36049999999997</c:v>
                </c:pt>
                <c:pt idx="94052">
                  <c:v>-182.35849999999996</c:v>
                </c:pt>
                <c:pt idx="94053">
                  <c:v>-182.35649999999998</c:v>
                </c:pt>
                <c:pt idx="94054">
                  <c:v>-182.35449999999997</c:v>
                </c:pt>
                <c:pt idx="94055">
                  <c:v>-182.35249999999996</c:v>
                </c:pt>
                <c:pt idx="94056">
                  <c:v>-182.35049999999998</c:v>
                </c:pt>
                <c:pt idx="94057">
                  <c:v>-182.34849999999997</c:v>
                </c:pt>
                <c:pt idx="94058">
                  <c:v>-182.34649999999996</c:v>
                </c:pt>
                <c:pt idx="94059">
                  <c:v>-182.34449999999998</c:v>
                </c:pt>
                <c:pt idx="94060">
                  <c:v>-182.34249999999997</c:v>
                </c:pt>
                <c:pt idx="94061">
                  <c:v>-182.34049999999996</c:v>
                </c:pt>
                <c:pt idx="94062">
                  <c:v>-182.33849999999998</c:v>
                </c:pt>
                <c:pt idx="94063">
                  <c:v>-182.33649999999997</c:v>
                </c:pt>
                <c:pt idx="94064">
                  <c:v>-182.33449999999999</c:v>
                </c:pt>
                <c:pt idx="94065">
                  <c:v>-182.33249999999998</c:v>
                </c:pt>
                <c:pt idx="94066">
                  <c:v>-182.33049999999997</c:v>
                </c:pt>
                <c:pt idx="94067">
                  <c:v>-182.32849999999999</c:v>
                </c:pt>
                <c:pt idx="94068">
                  <c:v>-182.32649999999998</c:v>
                </c:pt>
                <c:pt idx="94069">
                  <c:v>-182.32449999999997</c:v>
                </c:pt>
                <c:pt idx="94070">
                  <c:v>-182.32249999999999</c:v>
                </c:pt>
                <c:pt idx="94071">
                  <c:v>-182.32049999999998</c:v>
                </c:pt>
                <c:pt idx="94072">
                  <c:v>-182.31849999999997</c:v>
                </c:pt>
                <c:pt idx="94073">
                  <c:v>-182.31649999999999</c:v>
                </c:pt>
                <c:pt idx="94074">
                  <c:v>-182.31449999999998</c:v>
                </c:pt>
                <c:pt idx="94075">
                  <c:v>-182.31249999999997</c:v>
                </c:pt>
                <c:pt idx="94076">
                  <c:v>-182.31049999999999</c:v>
                </c:pt>
                <c:pt idx="94077">
                  <c:v>-182.30849999999998</c:v>
                </c:pt>
                <c:pt idx="94078">
                  <c:v>-182.30649999999997</c:v>
                </c:pt>
                <c:pt idx="94079">
                  <c:v>-182.30449999999999</c:v>
                </c:pt>
                <c:pt idx="94080">
                  <c:v>-182.30249999999998</c:v>
                </c:pt>
                <c:pt idx="94081">
                  <c:v>-182.30049999999997</c:v>
                </c:pt>
                <c:pt idx="94082">
                  <c:v>-182.29849999999999</c:v>
                </c:pt>
                <c:pt idx="94083">
                  <c:v>-182.29649999999998</c:v>
                </c:pt>
                <c:pt idx="94084">
                  <c:v>-182.29449999999997</c:v>
                </c:pt>
                <c:pt idx="94085">
                  <c:v>-182.29249999999999</c:v>
                </c:pt>
                <c:pt idx="94086">
                  <c:v>-182.29049999999998</c:v>
                </c:pt>
                <c:pt idx="94087">
                  <c:v>-182.28849999999997</c:v>
                </c:pt>
                <c:pt idx="94088">
                  <c:v>-182.28649999999999</c:v>
                </c:pt>
                <c:pt idx="94089">
                  <c:v>-182.28449999999998</c:v>
                </c:pt>
                <c:pt idx="94090">
                  <c:v>-182.28249999999997</c:v>
                </c:pt>
                <c:pt idx="94091">
                  <c:v>-182.28049999999999</c:v>
                </c:pt>
                <c:pt idx="94092">
                  <c:v>-182.27849999999998</c:v>
                </c:pt>
                <c:pt idx="94093">
                  <c:v>-182.27649999999997</c:v>
                </c:pt>
                <c:pt idx="94094">
                  <c:v>-182.27449999999999</c:v>
                </c:pt>
                <c:pt idx="94095">
                  <c:v>-182.27249999999998</c:v>
                </c:pt>
                <c:pt idx="94096">
                  <c:v>-182.27049999999997</c:v>
                </c:pt>
                <c:pt idx="94097">
                  <c:v>-182.26849999999999</c:v>
                </c:pt>
                <c:pt idx="94098">
                  <c:v>-182.26649999999998</c:v>
                </c:pt>
                <c:pt idx="94099">
                  <c:v>-182.26449999999997</c:v>
                </c:pt>
                <c:pt idx="94100">
                  <c:v>-182.26249999999999</c:v>
                </c:pt>
                <c:pt idx="94101">
                  <c:v>-182.26049999999998</c:v>
                </c:pt>
                <c:pt idx="94102">
                  <c:v>-182.25849999999997</c:v>
                </c:pt>
                <c:pt idx="94103">
                  <c:v>-182.25649999999999</c:v>
                </c:pt>
                <c:pt idx="94104">
                  <c:v>-182.25449999999998</c:v>
                </c:pt>
                <c:pt idx="94105">
                  <c:v>-182.25249999999997</c:v>
                </c:pt>
                <c:pt idx="94106">
                  <c:v>-182.25049999999999</c:v>
                </c:pt>
                <c:pt idx="94107">
                  <c:v>-182.24849999999998</c:v>
                </c:pt>
                <c:pt idx="94108">
                  <c:v>-182.24649999999997</c:v>
                </c:pt>
                <c:pt idx="94109">
                  <c:v>-182.24449999999999</c:v>
                </c:pt>
                <c:pt idx="94110">
                  <c:v>-182.24249999999998</c:v>
                </c:pt>
                <c:pt idx="94111">
                  <c:v>-182.24049999999997</c:v>
                </c:pt>
                <c:pt idx="94112">
                  <c:v>-182.23849999999999</c:v>
                </c:pt>
                <c:pt idx="94113">
                  <c:v>-182.23649999999998</c:v>
                </c:pt>
                <c:pt idx="94114">
                  <c:v>-182.23449999999997</c:v>
                </c:pt>
                <c:pt idx="94115">
                  <c:v>-182.23249999999999</c:v>
                </c:pt>
                <c:pt idx="94116">
                  <c:v>-182.23049999999998</c:v>
                </c:pt>
                <c:pt idx="94117">
                  <c:v>-182.22849999999997</c:v>
                </c:pt>
                <c:pt idx="94118">
                  <c:v>-182.22649999999999</c:v>
                </c:pt>
                <c:pt idx="94119">
                  <c:v>-182.22449999999998</c:v>
                </c:pt>
                <c:pt idx="94120">
                  <c:v>-182.22249999999997</c:v>
                </c:pt>
                <c:pt idx="94121">
                  <c:v>-182.22049999999999</c:v>
                </c:pt>
                <c:pt idx="94122">
                  <c:v>-182.21849999999998</c:v>
                </c:pt>
                <c:pt idx="94123">
                  <c:v>-182.21649999999997</c:v>
                </c:pt>
                <c:pt idx="94124">
                  <c:v>-182.21449999999999</c:v>
                </c:pt>
                <c:pt idx="94125">
                  <c:v>-182.21249999999998</c:v>
                </c:pt>
                <c:pt idx="94126">
                  <c:v>-182.21049999999997</c:v>
                </c:pt>
                <c:pt idx="94127">
                  <c:v>-182.20849999999999</c:v>
                </c:pt>
                <c:pt idx="94128">
                  <c:v>-182.20649999999998</c:v>
                </c:pt>
                <c:pt idx="94129">
                  <c:v>-182.20449999999997</c:v>
                </c:pt>
                <c:pt idx="94130">
                  <c:v>-182.20249999999999</c:v>
                </c:pt>
                <c:pt idx="94131">
                  <c:v>-182.20049999999998</c:v>
                </c:pt>
                <c:pt idx="94132">
                  <c:v>-182.19849999999997</c:v>
                </c:pt>
                <c:pt idx="94133">
                  <c:v>-182.19649999999999</c:v>
                </c:pt>
                <c:pt idx="94134">
                  <c:v>-182.19449999999998</c:v>
                </c:pt>
                <c:pt idx="94135">
                  <c:v>-182.19249999999997</c:v>
                </c:pt>
                <c:pt idx="94136">
                  <c:v>-182.19049999999999</c:v>
                </c:pt>
                <c:pt idx="94137">
                  <c:v>-182.18849999999998</c:v>
                </c:pt>
                <c:pt idx="94138">
                  <c:v>-182.18649999999997</c:v>
                </c:pt>
                <c:pt idx="94139">
                  <c:v>-182.18449999999999</c:v>
                </c:pt>
                <c:pt idx="94140">
                  <c:v>-182.18249999999998</c:v>
                </c:pt>
                <c:pt idx="94141">
                  <c:v>-182.18049999999997</c:v>
                </c:pt>
                <c:pt idx="94142">
                  <c:v>-182.17849999999999</c:v>
                </c:pt>
                <c:pt idx="94143">
                  <c:v>-182.17649999999998</c:v>
                </c:pt>
                <c:pt idx="94144">
                  <c:v>-182.17449999999997</c:v>
                </c:pt>
                <c:pt idx="94145">
                  <c:v>-182.17249999999999</c:v>
                </c:pt>
                <c:pt idx="94146">
                  <c:v>-182.17049999999998</c:v>
                </c:pt>
                <c:pt idx="94147">
                  <c:v>-182.16849999999997</c:v>
                </c:pt>
                <c:pt idx="94148">
                  <c:v>-182.16649999999998</c:v>
                </c:pt>
                <c:pt idx="94149">
                  <c:v>-182.16449999999998</c:v>
                </c:pt>
                <c:pt idx="94150">
                  <c:v>-182.16249999999997</c:v>
                </c:pt>
                <c:pt idx="94151">
                  <c:v>-182.16049999999998</c:v>
                </c:pt>
                <c:pt idx="94152">
                  <c:v>-182.15849999999998</c:v>
                </c:pt>
                <c:pt idx="94153">
                  <c:v>-182.15649999999997</c:v>
                </c:pt>
                <c:pt idx="94154">
                  <c:v>-182.15449999999998</c:v>
                </c:pt>
                <c:pt idx="94155">
                  <c:v>-182.15249999999997</c:v>
                </c:pt>
                <c:pt idx="94156">
                  <c:v>-182.15049999999997</c:v>
                </c:pt>
                <c:pt idx="94157">
                  <c:v>-182.14849999999998</c:v>
                </c:pt>
                <c:pt idx="94158">
                  <c:v>-182.14649999999997</c:v>
                </c:pt>
                <c:pt idx="94159">
                  <c:v>-182.14449999999997</c:v>
                </c:pt>
                <c:pt idx="94160">
                  <c:v>-182.14249999999998</c:v>
                </c:pt>
                <c:pt idx="94161">
                  <c:v>-182.14049999999997</c:v>
                </c:pt>
                <c:pt idx="94162">
                  <c:v>-182.13849999999996</c:v>
                </c:pt>
                <c:pt idx="94163">
                  <c:v>-182.13649999999998</c:v>
                </c:pt>
                <c:pt idx="94164">
                  <c:v>-182.13449999999997</c:v>
                </c:pt>
                <c:pt idx="94165">
                  <c:v>-182.13249999999996</c:v>
                </c:pt>
                <c:pt idx="94166">
                  <c:v>-182.13049999999998</c:v>
                </c:pt>
                <c:pt idx="94167">
                  <c:v>-182.12849999999997</c:v>
                </c:pt>
                <c:pt idx="94168">
                  <c:v>-182.12649999999996</c:v>
                </c:pt>
                <c:pt idx="94169">
                  <c:v>-182.12449999999998</c:v>
                </c:pt>
                <c:pt idx="94170">
                  <c:v>-182.12249999999997</c:v>
                </c:pt>
                <c:pt idx="94171">
                  <c:v>-182.12049999999996</c:v>
                </c:pt>
                <c:pt idx="94172">
                  <c:v>-182.11849999999998</c:v>
                </c:pt>
                <c:pt idx="94173">
                  <c:v>-182.11649999999997</c:v>
                </c:pt>
                <c:pt idx="94174">
                  <c:v>-182.11449999999996</c:v>
                </c:pt>
                <c:pt idx="94175">
                  <c:v>-182.11249999999998</c:v>
                </c:pt>
                <c:pt idx="94176">
                  <c:v>-182.11049999999997</c:v>
                </c:pt>
                <c:pt idx="94177">
                  <c:v>-182.10849999999996</c:v>
                </c:pt>
                <c:pt idx="94178">
                  <c:v>-182.10649999999998</c:v>
                </c:pt>
                <c:pt idx="94179">
                  <c:v>-182.10449999999997</c:v>
                </c:pt>
                <c:pt idx="94180">
                  <c:v>-182.10249999999996</c:v>
                </c:pt>
                <c:pt idx="94181">
                  <c:v>-182.10049999999998</c:v>
                </c:pt>
                <c:pt idx="94182">
                  <c:v>-182.09849999999997</c:v>
                </c:pt>
                <c:pt idx="94183">
                  <c:v>-182.09649999999996</c:v>
                </c:pt>
                <c:pt idx="94184">
                  <c:v>-182.09449999999998</c:v>
                </c:pt>
                <c:pt idx="94185">
                  <c:v>-182.09249999999997</c:v>
                </c:pt>
                <c:pt idx="94186">
                  <c:v>-182.09049999999996</c:v>
                </c:pt>
                <c:pt idx="94187">
                  <c:v>-182.08849999999998</c:v>
                </c:pt>
                <c:pt idx="94188">
                  <c:v>-182.08649999999997</c:v>
                </c:pt>
                <c:pt idx="94189">
                  <c:v>-182.08449999999999</c:v>
                </c:pt>
                <c:pt idx="94190">
                  <c:v>-182.08249999999998</c:v>
                </c:pt>
                <c:pt idx="94191">
                  <c:v>-182.08049999999997</c:v>
                </c:pt>
                <c:pt idx="94192">
                  <c:v>-182.07849999999999</c:v>
                </c:pt>
                <c:pt idx="94193">
                  <c:v>-182.07649999999998</c:v>
                </c:pt>
                <c:pt idx="94194">
                  <c:v>-182.07449999999997</c:v>
                </c:pt>
                <c:pt idx="94195">
                  <c:v>-182.07249999999999</c:v>
                </c:pt>
                <c:pt idx="94196">
                  <c:v>-182.07049999999998</c:v>
                </c:pt>
                <c:pt idx="94197">
                  <c:v>-182.06849999999997</c:v>
                </c:pt>
                <c:pt idx="94198">
                  <c:v>-182.06649999999999</c:v>
                </c:pt>
                <c:pt idx="94199">
                  <c:v>-182.06449999999998</c:v>
                </c:pt>
                <c:pt idx="94200">
                  <c:v>-182.06249999999997</c:v>
                </c:pt>
                <c:pt idx="94201">
                  <c:v>-182.06049999999999</c:v>
                </c:pt>
                <c:pt idx="94202">
                  <c:v>-182.05849999999998</c:v>
                </c:pt>
                <c:pt idx="94203">
                  <c:v>-182.05649999999997</c:v>
                </c:pt>
                <c:pt idx="94204">
                  <c:v>-182.05449999999999</c:v>
                </c:pt>
                <c:pt idx="94205">
                  <c:v>-182.05249999999998</c:v>
                </c:pt>
                <c:pt idx="94206">
                  <c:v>-182.05049999999997</c:v>
                </c:pt>
                <c:pt idx="94207">
                  <c:v>-182.04849999999999</c:v>
                </c:pt>
                <c:pt idx="94208">
                  <c:v>-182.04649999999998</c:v>
                </c:pt>
                <c:pt idx="94209">
                  <c:v>-182.04449999999997</c:v>
                </c:pt>
                <c:pt idx="94210">
                  <c:v>-182.04249999999999</c:v>
                </c:pt>
                <c:pt idx="94211">
                  <c:v>-182.04049999999998</c:v>
                </c:pt>
                <c:pt idx="94212">
                  <c:v>-182.03849999999997</c:v>
                </c:pt>
                <c:pt idx="94213">
                  <c:v>-182.03649999999999</c:v>
                </c:pt>
                <c:pt idx="94214">
                  <c:v>-182.03449999999998</c:v>
                </c:pt>
                <c:pt idx="94215">
                  <c:v>-182.03249999999997</c:v>
                </c:pt>
                <c:pt idx="94216">
                  <c:v>-182.03049999999999</c:v>
                </c:pt>
                <c:pt idx="94217">
                  <c:v>-182.02849999999998</c:v>
                </c:pt>
                <c:pt idx="94218">
                  <c:v>-182.02649999999997</c:v>
                </c:pt>
                <c:pt idx="94219">
                  <c:v>-182.02449999999999</c:v>
                </c:pt>
                <c:pt idx="94220">
                  <c:v>-182.02249999999998</c:v>
                </c:pt>
                <c:pt idx="94221">
                  <c:v>-182.02049999999997</c:v>
                </c:pt>
                <c:pt idx="94222">
                  <c:v>-182.01849999999999</c:v>
                </c:pt>
                <c:pt idx="94223">
                  <c:v>-182.01649999999998</c:v>
                </c:pt>
                <c:pt idx="94224">
                  <c:v>-182.01449999999997</c:v>
                </c:pt>
                <c:pt idx="94225">
                  <c:v>-182.01249999999999</c:v>
                </c:pt>
                <c:pt idx="94226">
                  <c:v>-182.01049999999998</c:v>
                </c:pt>
                <c:pt idx="94227">
                  <c:v>-182.00849999999997</c:v>
                </c:pt>
                <c:pt idx="94228">
                  <c:v>-182.00649999999999</c:v>
                </c:pt>
                <c:pt idx="94229">
                  <c:v>-182.00449999999998</c:v>
                </c:pt>
                <c:pt idx="94230">
                  <c:v>-182.00249999999997</c:v>
                </c:pt>
                <c:pt idx="94231">
                  <c:v>-182.00049999999999</c:v>
                </c:pt>
                <c:pt idx="94232">
                  <c:v>-181.99849999999998</c:v>
                </c:pt>
                <c:pt idx="94233">
                  <c:v>-181.99649999999997</c:v>
                </c:pt>
                <c:pt idx="94234">
                  <c:v>-181.99449999999999</c:v>
                </c:pt>
                <c:pt idx="94235">
                  <c:v>-181.99249999999998</c:v>
                </c:pt>
                <c:pt idx="94236">
                  <c:v>-181.99049999999997</c:v>
                </c:pt>
                <c:pt idx="94237">
                  <c:v>-181.98849999999999</c:v>
                </c:pt>
                <c:pt idx="94238">
                  <c:v>-181.98649999999998</c:v>
                </c:pt>
                <c:pt idx="94239">
                  <c:v>-181.98449999999997</c:v>
                </c:pt>
                <c:pt idx="94240">
                  <c:v>-181.98249999999999</c:v>
                </c:pt>
                <c:pt idx="94241">
                  <c:v>-181.98049999999998</c:v>
                </c:pt>
                <c:pt idx="94242">
                  <c:v>-181.97849999999997</c:v>
                </c:pt>
                <c:pt idx="94243">
                  <c:v>-181.97649999999999</c:v>
                </c:pt>
                <c:pt idx="94244">
                  <c:v>-181.97449999999998</c:v>
                </c:pt>
                <c:pt idx="94245">
                  <c:v>-181.97249999999997</c:v>
                </c:pt>
                <c:pt idx="94246">
                  <c:v>-181.97049999999999</c:v>
                </c:pt>
                <c:pt idx="94247">
                  <c:v>-181.96849999999998</c:v>
                </c:pt>
                <c:pt idx="94248">
                  <c:v>-181.96649999999997</c:v>
                </c:pt>
                <c:pt idx="94249">
                  <c:v>-181.96449999999999</c:v>
                </c:pt>
                <c:pt idx="94250">
                  <c:v>-181.96249999999998</c:v>
                </c:pt>
                <c:pt idx="94251">
                  <c:v>-181.96049999999997</c:v>
                </c:pt>
                <c:pt idx="94252">
                  <c:v>-181.95849999999999</c:v>
                </c:pt>
                <c:pt idx="94253">
                  <c:v>-181.95649999999998</c:v>
                </c:pt>
                <c:pt idx="94254">
                  <c:v>-181.95449999999997</c:v>
                </c:pt>
                <c:pt idx="94255">
                  <c:v>-181.95249999999999</c:v>
                </c:pt>
                <c:pt idx="94256">
                  <c:v>-181.95049999999998</c:v>
                </c:pt>
                <c:pt idx="94257">
                  <c:v>-181.94849999999997</c:v>
                </c:pt>
                <c:pt idx="94258">
                  <c:v>-181.94649999999999</c:v>
                </c:pt>
                <c:pt idx="94259">
                  <c:v>-181.94449999999998</c:v>
                </c:pt>
                <c:pt idx="94260">
                  <c:v>-181.94249999999997</c:v>
                </c:pt>
                <c:pt idx="94261">
                  <c:v>-181.94049999999999</c:v>
                </c:pt>
                <c:pt idx="94262">
                  <c:v>-181.93849999999998</c:v>
                </c:pt>
                <c:pt idx="94263">
                  <c:v>-181.93649999999997</c:v>
                </c:pt>
                <c:pt idx="94264">
                  <c:v>-181.93449999999999</c:v>
                </c:pt>
                <c:pt idx="94265">
                  <c:v>-181.93249999999998</c:v>
                </c:pt>
                <c:pt idx="94266">
                  <c:v>-181.93049999999997</c:v>
                </c:pt>
                <c:pt idx="94267">
                  <c:v>-181.92849999999999</c:v>
                </c:pt>
                <c:pt idx="94268">
                  <c:v>-181.92649999999998</c:v>
                </c:pt>
                <c:pt idx="94269">
                  <c:v>-181.92449999999997</c:v>
                </c:pt>
                <c:pt idx="94270">
                  <c:v>-181.92249999999999</c:v>
                </c:pt>
                <c:pt idx="94271">
                  <c:v>-181.92049999999998</c:v>
                </c:pt>
                <c:pt idx="94272">
                  <c:v>-181.91849999999997</c:v>
                </c:pt>
                <c:pt idx="94273">
                  <c:v>-181.91649999999998</c:v>
                </c:pt>
                <c:pt idx="94274">
                  <c:v>-181.91449999999998</c:v>
                </c:pt>
                <c:pt idx="94275">
                  <c:v>-181.91249999999997</c:v>
                </c:pt>
                <c:pt idx="94276">
                  <c:v>-181.91049999999998</c:v>
                </c:pt>
                <c:pt idx="94277">
                  <c:v>-181.90849999999998</c:v>
                </c:pt>
                <c:pt idx="94278">
                  <c:v>-181.90649999999997</c:v>
                </c:pt>
                <c:pt idx="94279">
                  <c:v>-181.90449999999998</c:v>
                </c:pt>
                <c:pt idx="94280">
                  <c:v>-181.90249999999997</c:v>
                </c:pt>
                <c:pt idx="94281">
                  <c:v>-181.90049999999997</c:v>
                </c:pt>
                <c:pt idx="94282">
                  <c:v>-181.89849999999998</c:v>
                </c:pt>
                <c:pt idx="94283">
                  <c:v>-181.89649999999997</c:v>
                </c:pt>
                <c:pt idx="94284">
                  <c:v>-181.89449999999997</c:v>
                </c:pt>
                <c:pt idx="94285">
                  <c:v>-181.89249999999998</c:v>
                </c:pt>
                <c:pt idx="94286">
                  <c:v>-181.89049999999997</c:v>
                </c:pt>
                <c:pt idx="94287">
                  <c:v>-181.88849999999996</c:v>
                </c:pt>
                <c:pt idx="94288">
                  <c:v>-181.88649999999998</c:v>
                </c:pt>
                <c:pt idx="94289">
                  <c:v>-181.88449999999997</c:v>
                </c:pt>
                <c:pt idx="94290">
                  <c:v>-181.88249999999996</c:v>
                </c:pt>
                <c:pt idx="94291">
                  <c:v>-181.88049999999998</c:v>
                </c:pt>
                <c:pt idx="94292">
                  <c:v>-181.87849999999997</c:v>
                </c:pt>
                <c:pt idx="94293">
                  <c:v>-181.87649999999996</c:v>
                </c:pt>
                <c:pt idx="94294">
                  <c:v>-181.87449999999998</c:v>
                </c:pt>
                <c:pt idx="94295">
                  <c:v>-181.87249999999997</c:v>
                </c:pt>
                <c:pt idx="94296">
                  <c:v>-181.87049999999996</c:v>
                </c:pt>
                <c:pt idx="94297">
                  <c:v>-181.86849999999998</c:v>
                </c:pt>
                <c:pt idx="94298">
                  <c:v>-181.86649999999997</c:v>
                </c:pt>
                <c:pt idx="94299">
                  <c:v>-181.86449999999996</c:v>
                </c:pt>
                <c:pt idx="94300">
                  <c:v>-181.86249999999998</c:v>
                </c:pt>
                <c:pt idx="94301">
                  <c:v>-181.86049999999997</c:v>
                </c:pt>
                <c:pt idx="94302">
                  <c:v>-181.85849999999996</c:v>
                </c:pt>
                <c:pt idx="94303">
                  <c:v>-181.85649999999998</c:v>
                </c:pt>
                <c:pt idx="94304">
                  <c:v>-181.85449999999997</c:v>
                </c:pt>
                <c:pt idx="94305">
                  <c:v>-181.85249999999996</c:v>
                </c:pt>
                <c:pt idx="94306">
                  <c:v>-181.85049999999998</c:v>
                </c:pt>
                <c:pt idx="94307">
                  <c:v>-181.84849999999997</c:v>
                </c:pt>
                <c:pt idx="94308">
                  <c:v>-181.84649999999996</c:v>
                </c:pt>
                <c:pt idx="94309">
                  <c:v>-181.84449999999998</c:v>
                </c:pt>
                <c:pt idx="94310">
                  <c:v>-181.84249999999997</c:v>
                </c:pt>
                <c:pt idx="94311">
                  <c:v>-181.84049999999996</c:v>
                </c:pt>
                <c:pt idx="94312">
                  <c:v>-181.83849999999998</c:v>
                </c:pt>
                <c:pt idx="94313">
                  <c:v>-181.83649999999997</c:v>
                </c:pt>
                <c:pt idx="94314">
                  <c:v>-181.83449999999999</c:v>
                </c:pt>
                <c:pt idx="94315">
                  <c:v>-181.83249999999998</c:v>
                </c:pt>
                <c:pt idx="94316">
                  <c:v>-181.83049999999997</c:v>
                </c:pt>
                <c:pt idx="94317">
                  <c:v>-181.82849999999999</c:v>
                </c:pt>
                <c:pt idx="94318">
                  <c:v>-181.82649999999998</c:v>
                </c:pt>
                <c:pt idx="94319">
                  <c:v>-181.82449999999997</c:v>
                </c:pt>
                <c:pt idx="94320">
                  <c:v>-181.82249999999999</c:v>
                </c:pt>
                <c:pt idx="94321">
                  <c:v>-181.82049999999998</c:v>
                </c:pt>
                <c:pt idx="94322">
                  <c:v>-181.81849999999997</c:v>
                </c:pt>
                <c:pt idx="94323">
                  <c:v>-181.81649999999999</c:v>
                </c:pt>
                <c:pt idx="94324">
                  <c:v>-181.81449999999998</c:v>
                </c:pt>
                <c:pt idx="94325">
                  <c:v>-181.81249999999997</c:v>
                </c:pt>
                <c:pt idx="94326">
                  <c:v>-181.81049999999999</c:v>
                </c:pt>
                <c:pt idx="94327">
                  <c:v>-181.80849999999998</c:v>
                </c:pt>
                <c:pt idx="94328">
                  <c:v>-181.80649999999997</c:v>
                </c:pt>
                <c:pt idx="94329">
                  <c:v>-181.80449999999999</c:v>
                </c:pt>
                <c:pt idx="94330">
                  <c:v>-181.80249999999998</c:v>
                </c:pt>
                <c:pt idx="94331">
                  <c:v>-181.80049999999997</c:v>
                </c:pt>
                <c:pt idx="94332">
                  <c:v>-181.79849999999999</c:v>
                </c:pt>
                <c:pt idx="94333">
                  <c:v>-181.79649999999998</c:v>
                </c:pt>
                <c:pt idx="94334">
                  <c:v>-181.79449999999997</c:v>
                </c:pt>
                <c:pt idx="94335">
                  <c:v>-181.79249999999999</c:v>
                </c:pt>
                <c:pt idx="94336">
                  <c:v>-181.79049999999998</c:v>
                </c:pt>
                <c:pt idx="94337">
                  <c:v>-181.78849999999997</c:v>
                </c:pt>
                <c:pt idx="94338">
                  <c:v>-181.78649999999999</c:v>
                </c:pt>
                <c:pt idx="94339">
                  <c:v>-181.78449999999998</c:v>
                </c:pt>
                <c:pt idx="94340">
                  <c:v>-181.78249999999997</c:v>
                </c:pt>
                <c:pt idx="94341">
                  <c:v>-181.78049999999999</c:v>
                </c:pt>
                <c:pt idx="94342">
                  <c:v>-181.77849999999998</c:v>
                </c:pt>
                <c:pt idx="94343">
                  <c:v>-181.77649999999997</c:v>
                </c:pt>
                <c:pt idx="94344">
                  <c:v>-181.77449999999999</c:v>
                </c:pt>
                <c:pt idx="94345">
                  <c:v>-181.77249999999998</c:v>
                </c:pt>
                <c:pt idx="94346">
                  <c:v>-181.77049999999997</c:v>
                </c:pt>
                <c:pt idx="94347">
                  <c:v>-181.76849999999999</c:v>
                </c:pt>
                <c:pt idx="94348">
                  <c:v>-181.76649999999998</c:v>
                </c:pt>
                <c:pt idx="94349">
                  <c:v>-181.76449999999997</c:v>
                </c:pt>
                <c:pt idx="94350">
                  <c:v>-181.76249999999999</c:v>
                </c:pt>
                <c:pt idx="94351">
                  <c:v>-181.76049999999998</c:v>
                </c:pt>
                <c:pt idx="94352">
                  <c:v>-181.75849999999997</c:v>
                </c:pt>
                <c:pt idx="94353">
                  <c:v>-181.75649999999999</c:v>
                </c:pt>
                <c:pt idx="94354">
                  <c:v>-181.75449999999998</c:v>
                </c:pt>
                <c:pt idx="94355">
                  <c:v>-181.75249999999997</c:v>
                </c:pt>
                <c:pt idx="94356">
                  <c:v>-181.75049999999999</c:v>
                </c:pt>
                <c:pt idx="94357">
                  <c:v>-181.74849999999998</c:v>
                </c:pt>
                <c:pt idx="94358">
                  <c:v>-181.74649999999997</c:v>
                </c:pt>
                <c:pt idx="94359">
                  <c:v>-181.74449999999999</c:v>
                </c:pt>
                <c:pt idx="94360">
                  <c:v>-181.74249999999998</c:v>
                </c:pt>
                <c:pt idx="94361">
                  <c:v>-181.74049999999997</c:v>
                </c:pt>
                <c:pt idx="94362">
                  <c:v>-181.73849999999999</c:v>
                </c:pt>
                <c:pt idx="94363">
                  <c:v>-181.73649999999998</c:v>
                </c:pt>
                <c:pt idx="94364">
                  <c:v>-181.73449999999997</c:v>
                </c:pt>
                <c:pt idx="94365">
                  <c:v>-181.73249999999999</c:v>
                </c:pt>
                <c:pt idx="94366">
                  <c:v>-181.73049999999998</c:v>
                </c:pt>
                <c:pt idx="94367">
                  <c:v>-181.72849999999997</c:v>
                </c:pt>
                <c:pt idx="94368">
                  <c:v>-181.72649999999999</c:v>
                </c:pt>
                <c:pt idx="94369">
                  <c:v>-181.72449999999998</c:v>
                </c:pt>
                <c:pt idx="94370">
                  <c:v>-181.72249999999997</c:v>
                </c:pt>
                <c:pt idx="94371">
                  <c:v>-181.72049999999999</c:v>
                </c:pt>
                <c:pt idx="94372">
                  <c:v>-181.71849999999998</c:v>
                </c:pt>
                <c:pt idx="94373">
                  <c:v>-181.71649999999997</c:v>
                </c:pt>
                <c:pt idx="94374">
                  <c:v>-181.71449999999999</c:v>
                </c:pt>
                <c:pt idx="94375">
                  <c:v>-181.71249999999998</c:v>
                </c:pt>
                <c:pt idx="94376">
                  <c:v>-181.71049999999997</c:v>
                </c:pt>
                <c:pt idx="94377">
                  <c:v>-181.70849999999999</c:v>
                </c:pt>
                <c:pt idx="94378">
                  <c:v>-181.70649999999998</c:v>
                </c:pt>
                <c:pt idx="94379">
                  <c:v>-181.70449999999997</c:v>
                </c:pt>
                <c:pt idx="94380">
                  <c:v>-181.70249999999999</c:v>
                </c:pt>
                <c:pt idx="94381">
                  <c:v>-181.70049999999998</c:v>
                </c:pt>
                <c:pt idx="94382">
                  <c:v>-181.69849999999997</c:v>
                </c:pt>
                <c:pt idx="94383">
                  <c:v>-181.69649999999999</c:v>
                </c:pt>
                <c:pt idx="94384">
                  <c:v>-181.69449999999998</c:v>
                </c:pt>
                <c:pt idx="94385">
                  <c:v>-181.69249999999997</c:v>
                </c:pt>
                <c:pt idx="94386">
                  <c:v>-181.69049999999999</c:v>
                </c:pt>
                <c:pt idx="94387">
                  <c:v>-181.68849999999998</c:v>
                </c:pt>
                <c:pt idx="94388">
                  <c:v>-181.68649999999997</c:v>
                </c:pt>
                <c:pt idx="94389">
                  <c:v>-181.68449999999999</c:v>
                </c:pt>
                <c:pt idx="94390">
                  <c:v>-181.68249999999998</c:v>
                </c:pt>
                <c:pt idx="94391">
                  <c:v>-181.68049999999997</c:v>
                </c:pt>
                <c:pt idx="94392">
                  <c:v>-181.67849999999999</c:v>
                </c:pt>
                <c:pt idx="94393">
                  <c:v>-181.67649999999998</c:v>
                </c:pt>
                <c:pt idx="94394">
                  <c:v>-181.67449999999997</c:v>
                </c:pt>
                <c:pt idx="94395">
                  <c:v>-181.67249999999999</c:v>
                </c:pt>
                <c:pt idx="94396">
                  <c:v>-181.67049999999998</c:v>
                </c:pt>
                <c:pt idx="94397">
                  <c:v>-181.66849999999997</c:v>
                </c:pt>
                <c:pt idx="94398">
                  <c:v>-181.66649999999998</c:v>
                </c:pt>
                <c:pt idx="94399">
                  <c:v>-181.66449999999998</c:v>
                </c:pt>
                <c:pt idx="94400">
                  <c:v>-181.66249999999997</c:v>
                </c:pt>
                <c:pt idx="94401">
                  <c:v>-181.66049999999998</c:v>
                </c:pt>
                <c:pt idx="94402">
                  <c:v>-181.65849999999998</c:v>
                </c:pt>
                <c:pt idx="94403">
                  <c:v>-181.65649999999997</c:v>
                </c:pt>
                <c:pt idx="94404">
                  <c:v>-181.65449999999998</c:v>
                </c:pt>
                <c:pt idx="94405">
                  <c:v>-181.65249999999997</c:v>
                </c:pt>
                <c:pt idx="94406">
                  <c:v>-181.65049999999997</c:v>
                </c:pt>
                <c:pt idx="94407">
                  <c:v>-181.64849999999998</c:v>
                </c:pt>
                <c:pt idx="94408">
                  <c:v>-181.64649999999997</c:v>
                </c:pt>
                <c:pt idx="94409">
                  <c:v>-181.64449999999997</c:v>
                </c:pt>
                <c:pt idx="94410">
                  <c:v>-181.64249999999998</c:v>
                </c:pt>
                <c:pt idx="94411">
                  <c:v>-181.64049999999997</c:v>
                </c:pt>
                <c:pt idx="94412">
                  <c:v>-181.63849999999996</c:v>
                </c:pt>
                <c:pt idx="94413">
                  <c:v>-181.63649999999998</c:v>
                </c:pt>
                <c:pt idx="94414">
                  <c:v>-181.63449999999997</c:v>
                </c:pt>
                <c:pt idx="94415">
                  <c:v>-181.63249999999996</c:v>
                </c:pt>
                <c:pt idx="94416">
                  <c:v>-181.63049999999998</c:v>
                </c:pt>
                <c:pt idx="94417">
                  <c:v>-181.62849999999997</c:v>
                </c:pt>
                <c:pt idx="94418">
                  <c:v>-181.62649999999996</c:v>
                </c:pt>
                <c:pt idx="94419">
                  <c:v>-181.62449999999998</c:v>
                </c:pt>
                <c:pt idx="94420">
                  <c:v>-181.62249999999997</c:v>
                </c:pt>
                <c:pt idx="94421">
                  <c:v>-181.62049999999996</c:v>
                </c:pt>
                <c:pt idx="94422">
                  <c:v>-181.61849999999998</c:v>
                </c:pt>
                <c:pt idx="94423">
                  <c:v>-181.61649999999997</c:v>
                </c:pt>
                <c:pt idx="94424">
                  <c:v>-181.61449999999996</c:v>
                </c:pt>
                <c:pt idx="94425">
                  <c:v>-181.61249999999998</c:v>
                </c:pt>
                <c:pt idx="94426">
                  <c:v>-181.61049999999997</c:v>
                </c:pt>
                <c:pt idx="94427">
                  <c:v>-181.60849999999996</c:v>
                </c:pt>
                <c:pt idx="94428">
                  <c:v>-181.60649999999998</c:v>
                </c:pt>
                <c:pt idx="94429">
                  <c:v>-181.60449999999997</c:v>
                </c:pt>
                <c:pt idx="94430">
                  <c:v>-181.60249999999996</c:v>
                </c:pt>
                <c:pt idx="94431">
                  <c:v>-181.60049999999998</c:v>
                </c:pt>
                <c:pt idx="94432">
                  <c:v>-181.59849999999997</c:v>
                </c:pt>
                <c:pt idx="94433">
                  <c:v>-181.59649999999996</c:v>
                </c:pt>
                <c:pt idx="94434">
                  <c:v>-181.59449999999998</c:v>
                </c:pt>
                <c:pt idx="94435">
                  <c:v>-181.59249999999997</c:v>
                </c:pt>
                <c:pt idx="94436">
                  <c:v>-181.59049999999996</c:v>
                </c:pt>
                <c:pt idx="94437">
                  <c:v>-181.58849999999998</c:v>
                </c:pt>
                <c:pt idx="94438">
                  <c:v>-181.58649999999997</c:v>
                </c:pt>
                <c:pt idx="94439">
                  <c:v>-181.58449999999999</c:v>
                </c:pt>
                <c:pt idx="94440">
                  <c:v>-181.58249999999998</c:v>
                </c:pt>
                <c:pt idx="94441">
                  <c:v>-181.58049999999997</c:v>
                </c:pt>
                <c:pt idx="94442">
                  <c:v>-181.57849999999999</c:v>
                </c:pt>
                <c:pt idx="94443">
                  <c:v>-181.57649999999998</c:v>
                </c:pt>
                <c:pt idx="94444">
                  <c:v>-181.57449999999997</c:v>
                </c:pt>
                <c:pt idx="94445">
                  <c:v>-181.57249999999999</c:v>
                </c:pt>
                <c:pt idx="94446">
                  <c:v>-181.57049999999998</c:v>
                </c:pt>
                <c:pt idx="94447">
                  <c:v>-181.56849999999997</c:v>
                </c:pt>
                <c:pt idx="94448">
                  <c:v>-181.56649999999999</c:v>
                </c:pt>
                <c:pt idx="94449">
                  <c:v>-181.56449999999998</c:v>
                </c:pt>
                <c:pt idx="94450">
                  <c:v>-181.56249999999997</c:v>
                </c:pt>
                <c:pt idx="94451">
                  <c:v>-181.56049999999999</c:v>
                </c:pt>
                <c:pt idx="94452">
                  <c:v>-181.55849999999998</c:v>
                </c:pt>
                <c:pt idx="94453">
                  <c:v>-181.55649999999997</c:v>
                </c:pt>
                <c:pt idx="94454">
                  <c:v>-181.55449999999999</c:v>
                </c:pt>
                <c:pt idx="94455">
                  <c:v>-181.55249999999998</c:v>
                </c:pt>
                <c:pt idx="94456">
                  <c:v>-181.55049999999997</c:v>
                </c:pt>
                <c:pt idx="94457">
                  <c:v>-181.54849999999999</c:v>
                </c:pt>
                <c:pt idx="94458">
                  <c:v>-181.54649999999998</c:v>
                </c:pt>
                <c:pt idx="94459">
                  <c:v>-181.54449999999997</c:v>
                </c:pt>
                <c:pt idx="94460">
                  <c:v>-181.54249999999999</c:v>
                </c:pt>
                <c:pt idx="94461">
                  <c:v>-181.54049999999998</c:v>
                </c:pt>
                <c:pt idx="94462">
                  <c:v>-181.53849999999997</c:v>
                </c:pt>
                <c:pt idx="94463">
                  <c:v>-181.53649999999999</c:v>
                </c:pt>
                <c:pt idx="94464">
                  <c:v>-181.53449999999998</c:v>
                </c:pt>
                <c:pt idx="94465">
                  <c:v>-181.53249999999997</c:v>
                </c:pt>
                <c:pt idx="94466">
                  <c:v>-181.53049999999999</c:v>
                </c:pt>
                <c:pt idx="94467">
                  <c:v>-181.52849999999998</c:v>
                </c:pt>
                <c:pt idx="94468">
                  <c:v>-181.52649999999997</c:v>
                </c:pt>
                <c:pt idx="94469">
                  <c:v>-181.52449999999999</c:v>
                </c:pt>
                <c:pt idx="94470">
                  <c:v>-181.52249999999998</c:v>
                </c:pt>
                <c:pt idx="94471">
                  <c:v>-181.52049999999997</c:v>
                </c:pt>
                <c:pt idx="94472">
                  <c:v>-181.51849999999999</c:v>
                </c:pt>
                <c:pt idx="94473">
                  <c:v>-181.51649999999998</c:v>
                </c:pt>
                <c:pt idx="94474">
                  <c:v>-181.51449999999997</c:v>
                </c:pt>
                <c:pt idx="94475">
                  <c:v>-181.51249999999999</c:v>
                </c:pt>
                <c:pt idx="94476">
                  <c:v>-181.51049999999998</c:v>
                </c:pt>
                <c:pt idx="94477">
                  <c:v>-181.50849999999997</c:v>
                </c:pt>
                <c:pt idx="94478">
                  <c:v>-181.50649999999999</c:v>
                </c:pt>
                <c:pt idx="94479">
                  <c:v>-181.50449999999998</c:v>
                </c:pt>
                <c:pt idx="94480">
                  <c:v>-181.50249999999997</c:v>
                </c:pt>
                <c:pt idx="94481">
                  <c:v>-181.50049999999999</c:v>
                </c:pt>
                <c:pt idx="94482">
                  <c:v>-181.49849999999998</c:v>
                </c:pt>
                <c:pt idx="94483">
                  <c:v>-181.49649999999997</c:v>
                </c:pt>
                <c:pt idx="94484">
                  <c:v>-181.49449999999999</c:v>
                </c:pt>
                <c:pt idx="94485">
                  <c:v>-181.49249999999998</c:v>
                </c:pt>
                <c:pt idx="94486">
                  <c:v>-181.49049999999997</c:v>
                </c:pt>
                <c:pt idx="94487">
                  <c:v>-181.48849999999999</c:v>
                </c:pt>
                <c:pt idx="94488">
                  <c:v>-181.48649999999998</c:v>
                </c:pt>
                <c:pt idx="94489">
                  <c:v>-181.48449999999997</c:v>
                </c:pt>
                <c:pt idx="94490">
                  <c:v>-181.48249999999999</c:v>
                </c:pt>
                <c:pt idx="94491">
                  <c:v>-181.48049999999998</c:v>
                </c:pt>
                <c:pt idx="94492">
                  <c:v>-181.47849999999997</c:v>
                </c:pt>
                <c:pt idx="94493">
                  <c:v>-181.47649999999999</c:v>
                </c:pt>
                <c:pt idx="94494">
                  <c:v>-181.47449999999998</c:v>
                </c:pt>
                <c:pt idx="94495">
                  <c:v>-181.47249999999997</c:v>
                </c:pt>
                <c:pt idx="94496">
                  <c:v>-181.47049999999999</c:v>
                </c:pt>
                <c:pt idx="94497">
                  <c:v>-181.46849999999998</c:v>
                </c:pt>
                <c:pt idx="94498">
                  <c:v>-181.46649999999997</c:v>
                </c:pt>
                <c:pt idx="94499">
                  <c:v>-181.46449999999999</c:v>
                </c:pt>
                <c:pt idx="94500">
                  <c:v>-181.46249999999998</c:v>
                </c:pt>
                <c:pt idx="94501">
                  <c:v>-181.46049999999997</c:v>
                </c:pt>
                <c:pt idx="94502">
                  <c:v>-181.45849999999999</c:v>
                </c:pt>
                <c:pt idx="94503">
                  <c:v>-181.45649999999998</c:v>
                </c:pt>
                <c:pt idx="94504">
                  <c:v>-181.45449999999997</c:v>
                </c:pt>
                <c:pt idx="94505">
                  <c:v>-181.45249999999999</c:v>
                </c:pt>
                <c:pt idx="94506">
                  <c:v>-181.45049999999998</c:v>
                </c:pt>
                <c:pt idx="94507">
                  <c:v>-181.44849999999997</c:v>
                </c:pt>
                <c:pt idx="94508">
                  <c:v>-181.44649999999999</c:v>
                </c:pt>
                <c:pt idx="94509">
                  <c:v>-181.44449999999998</c:v>
                </c:pt>
                <c:pt idx="94510">
                  <c:v>-181.44249999999997</c:v>
                </c:pt>
                <c:pt idx="94511">
                  <c:v>-181.44049999999999</c:v>
                </c:pt>
                <c:pt idx="94512">
                  <c:v>-181.43849999999998</c:v>
                </c:pt>
                <c:pt idx="94513">
                  <c:v>-181.43649999999997</c:v>
                </c:pt>
                <c:pt idx="94514">
                  <c:v>-181.43449999999999</c:v>
                </c:pt>
                <c:pt idx="94515">
                  <c:v>-181.43249999999998</c:v>
                </c:pt>
                <c:pt idx="94516">
                  <c:v>-181.43049999999997</c:v>
                </c:pt>
                <c:pt idx="94517">
                  <c:v>-181.42849999999999</c:v>
                </c:pt>
                <c:pt idx="94518">
                  <c:v>-181.42649999999998</c:v>
                </c:pt>
                <c:pt idx="94519">
                  <c:v>-181.42449999999997</c:v>
                </c:pt>
                <c:pt idx="94520">
                  <c:v>-181.42249999999999</c:v>
                </c:pt>
                <c:pt idx="94521">
                  <c:v>-181.42049999999998</c:v>
                </c:pt>
                <c:pt idx="94522">
                  <c:v>-181.41849999999997</c:v>
                </c:pt>
                <c:pt idx="94523">
                  <c:v>-181.41649999999998</c:v>
                </c:pt>
                <c:pt idx="94524">
                  <c:v>-181.41449999999998</c:v>
                </c:pt>
                <c:pt idx="94525">
                  <c:v>-181.41249999999997</c:v>
                </c:pt>
                <c:pt idx="94526">
                  <c:v>-181.41049999999998</c:v>
                </c:pt>
                <c:pt idx="94527">
                  <c:v>-181.40849999999998</c:v>
                </c:pt>
                <c:pt idx="94528">
                  <c:v>-181.40649999999997</c:v>
                </c:pt>
                <c:pt idx="94529">
                  <c:v>-181.40449999999998</c:v>
                </c:pt>
                <c:pt idx="94530">
                  <c:v>-181.40249999999997</c:v>
                </c:pt>
                <c:pt idx="94531">
                  <c:v>-181.40049999999997</c:v>
                </c:pt>
                <c:pt idx="94532">
                  <c:v>-181.39849999999998</c:v>
                </c:pt>
                <c:pt idx="94533">
                  <c:v>-181.39649999999997</c:v>
                </c:pt>
                <c:pt idx="94534">
                  <c:v>-181.39449999999997</c:v>
                </c:pt>
                <c:pt idx="94535">
                  <c:v>-181.39249999999998</c:v>
                </c:pt>
                <c:pt idx="94536">
                  <c:v>-181.39049999999997</c:v>
                </c:pt>
                <c:pt idx="94537">
                  <c:v>-181.38849999999996</c:v>
                </c:pt>
                <c:pt idx="94538">
                  <c:v>-181.38649999999998</c:v>
                </c:pt>
                <c:pt idx="94539">
                  <c:v>-181.38449999999997</c:v>
                </c:pt>
                <c:pt idx="94540">
                  <c:v>-181.38249999999996</c:v>
                </c:pt>
                <c:pt idx="94541">
                  <c:v>-181.38049999999998</c:v>
                </c:pt>
                <c:pt idx="94542">
                  <c:v>-181.37849999999997</c:v>
                </c:pt>
                <c:pt idx="94543">
                  <c:v>-181.37649999999996</c:v>
                </c:pt>
                <c:pt idx="94544">
                  <c:v>-181.37449999999998</c:v>
                </c:pt>
                <c:pt idx="94545">
                  <c:v>-181.37249999999997</c:v>
                </c:pt>
                <c:pt idx="94546">
                  <c:v>-181.37049999999996</c:v>
                </c:pt>
                <c:pt idx="94547">
                  <c:v>-181.36849999999998</c:v>
                </c:pt>
                <c:pt idx="94548">
                  <c:v>-181.36649999999997</c:v>
                </c:pt>
                <c:pt idx="94549">
                  <c:v>-181.36449999999996</c:v>
                </c:pt>
                <c:pt idx="94550">
                  <c:v>-181.36249999999998</c:v>
                </c:pt>
                <c:pt idx="94551">
                  <c:v>-181.36049999999997</c:v>
                </c:pt>
                <c:pt idx="94552">
                  <c:v>-181.35849999999996</c:v>
                </c:pt>
                <c:pt idx="94553">
                  <c:v>-181.35649999999998</c:v>
                </c:pt>
                <c:pt idx="94554">
                  <c:v>-181.35449999999997</c:v>
                </c:pt>
                <c:pt idx="94555">
                  <c:v>-181.35249999999996</c:v>
                </c:pt>
                <c:pt idx="94556">
                  <c:v>-181.35049999999998</c:v>
                </c:pt>
                <c:pt idx="94557">
                  <c:v>-181.34849999999997</c:v>
                </c:pt>
                <c:pt idx="94558">
                  <c:v>-181.34649999999996</c:v>
                </c:pt>
                <c:pt idx="94559">
                  <c:v>-181.34449999999998</c:v>
                </c:pt>
                <c:pt idx="94560">
                  <c:v>-181.34249999999997</c:v>
                </c:pt>
                <c:pt idx="94561">
                  <c:v>-181.34049999999996</c:v>
                </c:pt>
                <c:pt idx="94562">
                  <c:v>-181.33849999999998</c:v>
                </c:pt>
                <c:pt idx="94563">
                  <c:v>-181.33649999999997</c:v>
                </c:pt>
                <c:pt idx="94564">
                  <c:v>-181.33449999999999</c:v>
                </c:pt>
                <c:pt idx="94565">
                  <c:v>-181.33249999999998</c:v>
                </c:pt>
                <c:pt idx="94566">
                  <c:v>-181.33049999999997</c:v>
                </c:pt>
                <c:pt idx="94567">
                  <c:v>-181.32849999999999</c:v>
                </c:pt>
                <c:pt idx="94568">
                  <c:v>-181.32649999999998</c:v>
                </c:pt>
                <c:pt idx="94569">
                  <c:v>-181.32449999999997</c:v>
                </c:pt>
                <c:pt idx="94570">
                  <c:v>-181.32249999999999</c:v>
                </c:pt>
                <c:pt idx="94571">
                  <c:v>-181.32049999999998</c:v>
                </c:pt>
                <c:pt idx="94572">
                  <c:v>-181.31849999999997</c:v>
                </c:pt>
                <c:pt idx="94573">
                  <c:v>-181.31649999999999</c:v>
                </c:pt>
                <c:pt idx="94574">
                  <c:v>-181.31449999999998</c:v>
                </c:pt>
                <c:pt idx="94575">
                  <c:v>-181.31249999999997</c:v>
                </c:pt>
                <c:pt idx="94576">
                  <c:v>-181.31049999999999</c:v>
                </c:pt>
                <c:pt idx="94577">
                  <c:v>-181.30849999999998</c:v>
                </c:pt>
                <c:pt idx="94578">
                  <c:v>-181.30649999999997</c:v>
                </c:pt>
                <c:pt idx="94579">
                  <c:v>-181.30449999999999</c:v>
                </c:pt>
                <c:pt idx="94580">
                  <c:v>-181.30249999999998</c:v>
                </c:pt>
                <c:pt idx="94581">
                  <c:v>-181.30049999999997</c:v>
                </c:pt>
                <c:pt idx="94582">
                  <c:v>-181.29849999999999</c:v>
                </c:pt>
                <c:pt idx="94583">
                  <c:v>-181.29649999999998</c:v>
                </c:pt>
                <c:pt idx="94584">
                  <c:v>-181.29449999999997</c:v>
                </c:pt>
                <c:pt idx="94585">
                  <c:v>-181.29249999999999</c:v>
                </c:pt>
                <c:pt idx="94586">
                  <c:v>-181.29049999999998</c:v>
                </c:pt>
                <c:pt idx="94587">
                  <c:v>-181.28849999999997</c:v>
                </c:pt>
                <c:pt idx="94588">
                  <c:v>-181.28649999999999</c:v>
                </c:pt>
                <c:pt idx="94589">
                  <c:v>-181.28449999999998</c:v>
                </c:pt>
                <c:pt idx="94590">
                  <c:v>-181.28249999999997</c:v>
                </c:pt>
                <c:pt idx="94591">
                  <c:v>-181.28049999999999</c:v>
                </c:pt>
                <c:pt idx="94592">
                  <c:v>-181.27849999999998</c:v>
                </c:pt>
                <c:pt idx="94593">
                  <c:v>-181.27649999999997</c:v>
                </c:pt>
                <c:pt idx="94594">
                  <c:v>-181.27449999999999</c:v>
                </c:pt>
                <c:pt idx="94595">
                  <c:v>-181.27249999999998</c:v>
                </c:pt>
                <c:pt idx="94596">
                  <c:v>-181.27049999999997</c:v>
                </c:pt>
                <c:pt idx="94597">
                  <c:v>-181.26849999999999</c:v>
                </c:pt>
                <c:pt idx="94598">
                  <c:v>-181.26649999999998</c:v>
                </c:pt>
                <c:pt idx="94599">
                  <c:v>-181.26449999999997</c:v>
                </c:pt>
                <c:pt idx="94600">
                  <c:v>-181.26249999999999</c:v>
                </c:pt>
                <c:pt idx="94601">
                  <c:v>-181.26049999999998</c:v>
                </c:pt>
                <c:pt idx="94602">
                  <c:v>-181.25849999999997</c:v>
                </c:pt>
                <c:pt idx="94603">
                  <c:v>-181.25649999999999</c:v>
                </c:pt>
                <c:pt idx="94604">
                  <c:v>-181.25449999999998</c:v>
                </c:pt>
                <c:pt idx="94605">
                  <c:v>-181.25249999999997</c:v>
                </c:pt>
                <c:pt idx="94606">
                  <c:v>-181.25049999999999</c:v>
                </c:pt>
                <c:pt idx="94607">
                  <c:v>-181.24849999999998</c:v>
                </c:pt>
                <c:pt idx="94608">
                  <c:v>-181.24649999999997</c:v>
                </c:pt>
                <c:pt idx="94609">
                  <c:v>-181.24449999999999</c:v>
                </c:pt>
                <c:pt idx="94610">
                  <c:v>-181.24249999999998</c:v>
                </c:pt>
                <c:pt idx="94611">
                  <c:v>-181.24049999999997</c:v>
                </c:pt>
                <c:pt idx="94612">
                  <c:v>-181.23849999999999</c:v>
                </c:pt>
                <c:pt idx="94613">
                  <c:v>-181.23649999999998</c:v>
                </c:pt>
                <c:pt idx="94614">
                  <c:v>-181.23449999999997</c:v>
                </c:pt>
                <c:pt idx="94615">
                  <c:v>-181.23249999999999</c:v>
                </c:pt>
                <c:pt idx="94616">
                  <c:v>-181.23049999999998</c:v>
                </c:pt>
                <c:pt idx="94617">
                  <c:v>-181.22849999999997</c:v>
                </c:pt>
                <c:pt idx="94618">
                  <c:v>-181.22649999999999</c:v>
                </c:pt>
                <c:pt idx="94619">
                  <c:v>-181.22449999999998</c:v>
                </c:pt>
                <c:pt idx="94620">
                  <c:v>-181.22249999999997</c:v>
                </c:pt>
                <c:pt idx="94621">
                  <c:v>-181.22049999999999</c:v>
                </c:pt>
                <c:pt idx="94622">
                  <c:v>-181.21849999999998</c:v>
                </c:pt>
                <c:pt idx="94623">
                  <c:v>-181.21649999999997</c:v>
                </c:pt>
                <c:pt idx="94624">
                  <c:v>-181.21449999999999</c:v>
                </c:pt>
                <c:pt idx="94625">
                  <c:v>-181.21249999999998</c:v>
                </c:pt>
                <c:pt idx="94626">
                  <c:v>-181.21049999999997</c:v>
                </c:pt>
                <c:pt idx="94627">
                  <c:v>-181.20849999999999</c:v>
                </c:pt>
                <c:pt idx="94628">
                  <c:v>-181.20649999999998</c:v>
                </c:pt>
                <c:pt idx="94629">
                  <c:v>-181.20449999999997</c:v>
                </c:pt>
                <c:pt idx="94630">
                  <c:v>-181.20249999999999</c:v>
                </c:pt>
                <c:pt idx="94631">
                  <c:v>-181.20049999999998</c:v>
                </c:pt>
                <c:pt idx="94632">
                  <c:v>-181.19849999999997</c:v>
                </c:pt>
                <c:pt idx="94633">
                  <c:v>-181.19649999999999</c:v>
                </c:pt>
                <c:pt idx="94634">
                  <c:v>-181.19449999999998</c:v>
                </c:pt>
                <c:pt idx="94635">
                  <c:v>-181.19249999999997</c:v>
                </c:pt>
                <c:pt idx="94636">
                  <c:v>-181.19049999999999</c:v>
                </c:pt>
                <c:pt idx="94637">
                  <c:v>-181.18849999999998</c:v>
                </c:pt>
                <c:pt idx="94638">
                  <c:v>-181.18649999999997</c:v>
                </c:pt>
                <c:pt idx="94639">
                  <c:v>-181.18449999999999</c:v>
                </c:pt>
                <c:pt idx="94640">
                  <c:v>-181.18249999999998</c:v>
                </c:pt>
                <c:pt idx="94641">
                  <c:v>-181.18049999999997</c:v>
                </c:pt>
                <c:pt idx="94642">
                  <c:v>-181.17849999999999</c:v>
                </c:pt>
                <c:pt idx="94643">
                  <c:v>-181.17649999999998</c:v>
                </c:pt>
                <c:pt idx="94644">
                  <c:v>-181.17449999999997</c:v>
                </c:pt>
                <c:pt idx="94645">
                  <c:v>-181.17249999999999</c:v>
                </c:pt>
                <c:pt idx="94646">
                  <c:v>-181.17049999999998</c:v>
                </c:pt>
                <c:pt idx="94647">
                  <c:v>-181.16849999999997</c:v>
                </c:pt>
                <c:pt idx="94648">
                  <c:v>-181.16649999999998</c:v>
                </c:pt>
                <c:pt idx="94649">
                  <c:v>-181.16449999999998</c:v>
                </c:pt>
                <c:pt idx="94650">
                  <c:v>-181.16249999999997</c:v>
                </c:pt>
                <c:pt idx="94651">
                  <c:v>-181.16049999999998</c:v>
                </c:pt>
                <c:pt idx="94652">
                  <c:v>-181.15849999999998</c:v>
                </c:pt>
                <c:pt idx="94653">
                  <c:v>-181.15649999999997</c:v>
                </c:pt>
                <c:pt idx="94654">
                  <c:v>-181.15449999999998</c:v>
                </c:pt>
                <c:pt idx="94655">
                  <c:v>-181.15249999999997</c:v>
                </c:pt>
                <c:pt idx="94656">
                  <c:v>-181.15049999999997</c:v>
                </c:pt>
                <c:pt idx="94657">
                  <c:v>-181.14849999999998</c:v>
                </c:pt>
                <c:pt idx="94658">
                  <c:v>-181.14649999999997</c:v>
                </c:pt>
                <c:pt idx="94659">
                  <c:v>-181.14449999999997</c:v>
                </c:pt>
                <c:pt idx="94660">
                  <c:v>-181.14249999999998</c:v>
                </c:pt>
                <c:pt idx="94661">
                  <c:v>-181.14049999999997</c:v>
                </c:pt>
                <c:pt idx="94662">
                  <c:v>-181.13849999999996</c:v>
                </c:pt>
                <c:pt idx="94663">
                  <c:v>-181.13649999999998</c:v>
                </c:pt>
                <c:pt idx="94664">
                  <c:v>-181.13449999999997</c:v>
                </c:pt>
                <c:pt idx="94665">
                  <c:v>-181.13249999999996</c:v>
                </c:pt>
                <c:pt idx="94666">
                  <c:v>-181.13049999999998</c:v>
                </c:pt>
                <c:pt idx="94667">
                  <c:v>-181.12849999999997</c:v>
                </c:pt>
                <c:pt idx="94668">
                  <c:v>-181.12649999999996</c:v>
                </c:pt>
                <c:pt idx="94669">
                  <c:v>-181.12449999999998</c:v>
                </c:pt>
                <c:pt idx="94670">
                  <c:v>-181.12249999999997</c:v>
                </c:pt>
                <c:pt idx="94671">
                  <c:v>-181.12049999999996</c:v>
                </c:pt>
                <c:pt idx="94672">
                  <c:v>-181.11849999999998</c:v>
                </c:pt>
                <c:pt idx="94673">
                  <c:v>-181.11649999999997</c:v>
                </c:pt>
                <c:pt idx="94674">
                  <c:v>-181.11449999999996</c:v>
                </c:pt>
                <c:pt idx="94675">
                  <c:v>-181.11249999999998</c:v>
                </c:pt>
                <c:pt idx="94676">
                  <c:v>-181.11049999999997</c:v>
                </c:pt>
                <c:pt idx="94677">
                  <c:v>-181.10849999999996</c:v>
                </c:pt>
                <c:pt idx="94678">
                  <c:v>-181.10649999999998</c:v>
                </c:pt>
                <c:pt idx="94679">
                  <c:v>-181.10449999999997</c:v>
                </c:pt>
                <c:pt idx="94680">
                  <c:v>-181.10249999999996</c:v>
                </c:pt>
                <c:pt idx="94681">
                  <c:v>-181.10049999999998</c:v>
                </c:pt>
                <c:pt idx="94682">
                  <c:v>-181.09849999999997</c:v>
                </c:pt>
                <c:pt idx="94683">
                  <c:v>-181.09649999999996</c:v>
                </c:pt>
                <c:pt idx="94684">
                  <c:v>-181.09449999999998</c:v>
                </c:pt>
                <c:pt idx="94685">
                  <c:v>-181.09249999999997</c:v>
                </c:pt>
                <c:pt idx="94686">
                  <c:v>-181.09049999999996</c:v>
                </c:pt>
                <c:pt idx="94687">
                  <c:v>-181.08849999999998</c:v>
                </c:pt>
                <c:pt idx="94688">
                  <c:v>-181.08649999999997</c:v>
                </c:pt>
                <c:pt idx="94689">
                  <c:v>-181.08449999999999</c:v>
                </c:pt>
                <c:pt idx="94690">
                  <c:v>-181.08249999999998</c:v>
                </c:pt>
                <c:pt idx="94691">
                  <c:v>-181.08049999999997</c:v>
                </c:pt>
                <c:pt idx="94692">
                  <c:v>-181.07849999999999</c:v>
                </c:pt>
                <c:pt idx="94693">
                  <c:v>-181.07649999999998</c:v>
                </c:pt>
                <c:pt idx="94694">
                  <c:v>-181.07449999999997</c:v>
                </c:pt>
                <c:pt idx="94695">
                  <c:v>-181.07249999999999</c:v>
                </c:pt>
                <c:pt idx="94696">
                  <c:v>-181.07049999999998</c:v>
                </c:pt>
                <c:pt idx="94697">
                  <c:v>-181.06849999999997</c:v>
                </c:pt>
                <c:pt idx="94698">
                  <c:v>-181.06649999999999</c:v>
                </c:pt>
                <c:pt idx="94699">
                  <c:v>-181.06449999999998</c:v>
                </c:pt>
                <c:pt idx="94700">
                  <c:v>-181.06249999999997</c:v>
                </c:pt>
                <c:pt idx="94701">
                  <c:v>-181.06049999999999</c:v>
                </c:pt>
                <c:pt idx="94702">
                  <c:v>-181.05849999999998</c:v>
                </c:pt>
                <c:pt idx="94703">
                  <c:v>-181.05649999999997</c:v>
                </c:pt>
                <c:pt idx="94704">
                  <c:v>-181.05449999999999</c:v>
                </c:pt>
                <c:pt idx="94705">
                  <c:v>-181.05249999999998</c:v>
                </c:pt>
                <c:pt idx="94706">
                  <c:v>-181.05049999999997</c:v>
                </c:pt>
                <c:pt idx="94707">
                  <c:v>-181.04849999999999</c:v>
                </c:pt>
                <c:pt idx="94708">
                  <c:v>-181.04649999999998</c:v>
                </c:pt>
                <c:pt idx="94709">
                  <c:v>-181.04449999999997</c:v>
                </c:pt>
                <c:pt idx="94710">
                  <c:v>-181.04249999999999</c:v>
                </c:pt>
                <c:pt idx="94711">
                  <c:v>-181.04049999999998</c:v>
                </c:pt>
                <c:pt idx="94712">
                  <c:v>-181.03849999999997</c:v>
                </c:pt>
                <c:pt idx="94713">
                  <c:v>-181.03649999999999</c:v>
                </c:pt>
                <c:pt idx="94714">
                  <c:v>-181.03449999999998</c:v>
                </c:pt>
                <c:pt idx="94715">
                  <c:v>-181.03249999999997</c:v>
                </c:pt>
                <c:pt idx="94716">
                  <c:v>-181.03049999999999</c:v>
                </c:pt>
                <c:pt idx="94717">
                  <c:v>-181.02849999999998</c:v>
                </c:pt>
                <c:pt idx="94718">
                  <c:v>-181.02649999999997</c:v>
                </c:pt>
                <c:pt idx="94719">
                  <c:v>-181.02449999999999</c:v>
                </c:pt>
                <c:pt idx="94720">
                  <c:v>-181.02249999999998</c:v>
                </c:pt>
                <c:pt idx="94721">
                  <c:v>-181.02049999999997</c:v>
                </c:pt>
                <c:pt idx="94722">
                  <c:v>-181.01849999999999</c:v>
                </c:pt>
                <c:pt idx="94723">
                  <c:v>-181.01649999999998</c:v>
                </c:pt>
                <c:pt idx="94724">
                  <c:v>-181.01449999999997</c:v>
                </c:pt>
                <c:pt idx="94725">
                  <c:v>-181.01249999999999</c:v>
                </c:pt>
                <c:pt idx="94726">
                  <c:v>-181.01049999999998</c:v>
                </c:pt>
                <c:pt idx="94727">
                  <c:v>-181.00849999999997</c:v>
                </c:pt>
                <c:pt idx="94728">
                  <c:v>-181.00649999999999</c:v>
                </c:pt>
                <c:pt idx="94729">
                  <c:v>-181.00449999999998</c:v>
                </c:pt>
                <c:pt idx="94730">
                  <c:v>-181.00249999999997</c:v>
                </c:pt>
                <c:pt idx="94731">
                  <c:v>-181.00049999999999</c:v>
                </c:pt>
                <c:pt idx="94732">
                  <c:v>-180.99849999999998</c:v>
                </c:pt>
                <c:pt idx="94733">
                  <c:v>-180.99649999999997</c:v>
                </c:pt>
                <c:pt idx="94734">
                  <c:v>-180.99449999999999</c:v>
                </c:pt>
                <c:pt idx="94735">
                  <c:v>-180.99249999999998</c:v>
                </c:pt>
                <c:pt idx="94736">
                  <c:v>-180.99049999999997</c:v>
                </c:pt>
                <c:pt idx="94737">
                  <c:v>-180.98849999999999</c:v>
                </c:pt>
                <c:pt idx="94738">
                  <c:v>-180.98649999999998</c:v>
                </c:pt>
                <c:pt idx="94739">
                  <c:v>-180.98449999999997</c:v>
                </c:pt>
                <c:pt idx="94740">
                  <c:v>-180.98249999999999</c:v>
                </c:pt>
                <c:pt idx="94741">
                  <c:v>-180.98049999999998</c:v>
                </c:pt>
                <c:pt idx="94742">
                  <c:v>-180.97849999999997</c:v>
                </c:pt>
                <c:pt idx="94743">
                  <c:v>-180.97649999999999</c:v>
                </c:pt>
                <c:pt idx="94744">
                  <c:v>-180.97449999999998</c:v>
                </c:pt>
                <c:pt idx="94745">
                  <c:v>-180.97249999999997</c:v>
                </c:pt>
                <c:pt idx="94746">
                  <c:v>-180.97049999999999</c:v>
                </c:pt>
                <c:pt idx="94747">
                  <c:v>-180.96849999999998</c:v>
                </c:pt>
                <c:pt idx="94748">
                  <c:v>-180.96649999999997</c:v>
                </c:pt>
                <c:pt idx="94749">
                  <c:v>-180.96449999999999</c:v>
                </c:pt>
                <c:pt idx="94750">
                  <c:v>-180.96249999999998</c:v>
                </c:pt>
                <c:pt idx="94751">
                  <c:v>-180.96049999999997</c:v>
                </c:pt>
                <c:pt idx="94752">
                  <c:v>-180.95849999999999</c:v>
                </c:pt>
                <c:pt idx="94753">
                  <c:v>-180.95649999999998</c:v>
                </c:pt>
                <c:pt idx="94754">
                  <c:v>-180.95449999999997</c:v>
                </c:pt>
                <c:pt idx="94755">
                  <c:v>-180.95249999999999</c:v>
                </c:pt>
                <c:pt idx="94756">
                  <c:v>-180.95049999999998</c:v>
                </c:pt>
                <c:pt idx="94757">
                  <c:v>-180.94849999999997</c:v>
                </c:pt>
                <c:pt idx="94758">
                  <c:v>-180.94649999999999</c:v>
                </c:pt>
                <c:pt idx="94759">
                  <c:v>-180.94449999999998</c:v>
                </c:pt>
                <c:pt idx="94760">
                  <c:v>-180.94249999999997</c:v>
                </c:pt>
                <c:pt idx="94761">
                  <c:v>-180.94049999999999</c:v>
                </c:pt>
                <c:pt idx="94762">
                  <c:v>-180.93849999999998</c:v>
                </c:pt>
                <c:pt idx="94763">
                  <c:v>-180.93649999999997</c:v>
                </c:pt>
                <c:pt idx="94764">
                  <c:v>-180.93449999999999</c:v>
                </c:pt>
                <c:pt idx="94765">
                  <c:v>-180.93249999999998</c:v>
                </c:pt>
                <c:pt idx="94766">
                  <c:v>-180.93049999999997</c:v>
                </c:pt>
                <c:pt idx="94767">
                  <c:v>-180.92849999999999</c:v>
                </c:pt>
                <c:pt idx="94768">
                  <c:v>-180.92649999999998</c:v>
                </c:pt>
                <c:pt idx="94769">
                  <c:v>-180.92449999999997</c:v>
                </c:pt>
                <c:pt idx="94770">
                  <c:v>-180.92249999999999</c:v>
                </c:pt>
                <c:pt idx="94771">
                  <c:v>-180.92049999999998</c:v>
                </c:pt>
                <c:pt idx="94772">
                  <c:v>-180.91849999999997</c:v>
                </c:pt>
                <c:pt idx="94773">
                  <c:v>-180.91649999999998</c:v>
                </c:pt>
                <c:pt idx="94774">
                  <c:v>-180.91449999999998</c:v>
                </c:pt>
                <c:pt idx="94775">
                  <c:v>-180.91249999999997</c:v>
                </c:pt>
                <c:pt idx="94776">
                  <c:v>-180.91049999999998</c:v>
                </c:pt>
                <c:pt idx="94777">
                  <c:v>-180.90849999999998</c:v>
                </c:pt>
                <c:pt idx="94778">
                  <c:v>-180.90649999999997</c:v>
                </c:pt>
                <c:pt idx="94779">
                  <c:v>-180.90449999999998</c:v>
                </c:pt>
                <c:pt idx="94780">
                  <c:v>-180.90249999999997</c:v>
                </c:pt>
                <c:pt idx="94781">
                  <c:v>-180.90049999999997</c:v>
                </c:pt>
                <c:pt idx="94782">
                  <c:v>-180.89849999999998</c:v>
                </c:pt>
                <c:pt idx="94783">
                  <c:v>-180.89649999999997</c:v>
                </c:pt>
                <c:pt idx="94784">
                  <c:v>-180.89449999999997</c:v>
                </c:pt>
                <c:pt idx="94785">
                  <c:v>-180.89249999999998</c:v>
                </c:pt>
                <c:pt idx="94786">
                  <c:v>-180.89049999999997</c:v>
                </c:pt>
                <c:pt idx="94787">
                  <c:v>-180.88849999999996</c:v>
                </c:pt>
                <c:pt idx="94788">
                  <c:v>-180.88649999999998</c:v>
                </c:pt>
                <c:pt idx="94789">
                  <c:v>-180.88449999999997</c:v>
                </c:pt>
                <c:pt idx="94790">
                  <c:v>-180.88249999999996</c:v>
                </c:pt>
                <c:pt idx="94791">
                  <c:v>-180.88049999999998</c:v>
                </c:pt>
                <c:pt idx="94792">
                  <c:v>-180.87849999999997</c:v>
                </c:pt>
                <c:pt idx="94793">
                  <c:v>-180.87649999999996</c:v>
                </c:pt>
                <c:pt idx="94794">
                  <c:v>-180.87449999999998</c:v>
                </c:pt>
                <c:pt idx="94795">
                  <c:v>-180.87249999999997</c:v>
                </c:pt>
                <c:pt idx="94796">
                  <c:v>-180.87049999999996</c:v>
                </c:pt>
                <c:pt idx="94797">
                  <c:v>-180.86849999999998</c:v>
                </c:pt>
                <c:pt idx="94798">
                  <c:v>-180.86649999999997</c:v>
                </c:pt>
                <c:pt idx="94799">
                  <c:v>-180.86449999999996</c:v>
                </c:pt>
                <c:pt idx="94800">
                  <c:v>-180.86249999999998</c:v>
                </c:pt>
                <c:pt idx="94801">
                  <c:v>-180.86049999999997</c:v>
                </c:pt>
                <c:pt idx="94802">
                  <c:v>-180.85849999999996</c:v>
                </c:pt>
                <c:pt idx="94803">
                  <c:v>-180.85649999999998</c:v>
                </c:pt>
                <c:pt idx="94804">
                  <c:v>-180.85449999999997</c:v>
                </c:pt>
                <c:pt idx="94805">
                  <c:v>-180.85249999999996</c:v>
                </c:pt>
                <c:pt idx="94806">
                  <c:v>-180.85049999999998</c:v>
                </c:pt>
                <c:pt idx="94807">
                  <c:v>-180.84849999999997</c:v>
                </c:pt>
                <c:pt idx="94808">
                  <c:v>-180.84649999999996</c:v>
                </c:pt>
                <c:pt idx="94809">
                  <c:v>-180.84449999999998</c:v>
                </c:pt>
                <c:pt idx="94810">
                  <c:v>-180.84249999999997</c:v>
                </c:pt>
                <c:pt idx="94811">
                  <c:v>-180.84049999999996</c:v>
                </c:pt>
                <c:pt idx="94812">
                  <c:v>-180.83849999999998</c:v>
                </c:pt>
                <c:pt idx="94813">
                  <c:v>-180.83649999999997</c:v>
                </c:pt>
                <c:pt idx="94814">
                  <c:v>-180.83449999999999</c:v>
                </c:pt>
                <c:pt idx="94815">
                  <c:v>-180.83249999999998</c:v>
                </c:pt>
                <c:pt idx="94816">
                  <c:v>-180.83049999999997</c:v>
                </c:pt>
                <c:pt idx="94817">
                  <c:v>-180.82849999999999</c:v>
                </c:pt>
                <c:pt idx="94818">
                  <c:v>-180.82649999999998</c:v>
                </c:pt>
                <c:pt idx="94819">
                  <c:v>-180.82449999999997</c:v>
                </c:pt>
                <c:pt idx="94820">
                  <c:v>-180.82249999999999</c:v>
                </c:pt>
                <c:pt idx="94821">
                  <c:v>-180.82049999999998</c:v>
                </c:pt>
                <c:pt idx="94822">
                  <c:v>-180.81849999999997</c:v>
                </c:pt>
                <c:pt idx="94823">
                  <c:v>-180.81649999999999</c:v>
                </c:pt>
                <c:pt idx="94824">
                  <c:v>-180.81449999999998</c:v>
                </c:pt>
                <c:pt idx="94825">
                  <c:v>-180.81249999999997</c:v>
                </c:pt>
                <c:pt idx="94826">
                  <c:v>-180.81049999999999</c:v>
                </c:pt>
                <c:pt idx="94827">
                  <c:v>-180.80849999999998</c:v>
                </c:pt>
                <c:pt idx="94828">
                  <c:v>-180.80649999999997</c:v>
                </c:pt>
                <c:pt idx="94829">
                  <c:v>-180.80449999999999</c:v>
                </c:pt>
                <c:pt idx="94830">
                  <c:v>-180.80249999999998</c:v>
                </c:pt>
                <c:pt idx="94831">
                  <c:v>-180.80049999999997</c:v>
                </c:pt>
                <c:pt idx="94832">
                  <c:v>-180.79849999999999</c:v>
                </c:pt>
                <c:pt idx="94833">
                  <c:v>-180.79649999999998</c:v>
                </c:pt>
                <c:pt idx="94834">
                  <c:v>-180.79449999999997</c:v>
                </c:pt>
                <c:pt idx="94835">
                  <c:v>-180.79249999999999</c:v>
                </c:pt>
                <c:pt idx="94836">
                  <c:v>-180.79049999999998</c:v>
                </c:pt>
                <c:pt idx="94837">
                  <c:v>-180.78849999999997</c:v>
                </c:pt>
                <c:pt idx="94838">
                  <c:v>-180.78649999999999</c:v>
                </c:pt>
                <c:pt idx="94839">
                  <c:v>-180.78449999999998</c:v>
                </c:pt>
                <c:pt idx="94840">
                  <c:v>-180.78249999999997</c:v>
                </c:pt>
                <c:pt idx="94841">
                  <c:v>-180.78049999999999</c:v>
                </c:pt>
                <c:pt idx="94842">
                  <c:v>-180.77849999999998</c:v>
                </c:pt>
                <c:pt idx="94843">
                  <c:v>-180.77649999999997</c:v>
                </c:pt>
                <c:pt idx="94844">
                  <c:v>-180.77449999999999</c:v>
                </c:pt>
                <c:pt idx="94845">
                  <c:v>-180.77249999999998</c:v>
                </c:pt>
                <c:pt idx="94846">
                  <c:v>-180.77049999999997</c:v>
                </c:pt>
                <c:pt idx="94847">
                  <c:v>-180.76849999999999</c:v>
                </c:pt>
                <c:pt idx="94848">
                  <c:v>-180.76649999999998</c:v>
                </c:pt>
                <c:pt idx="94849">
                  <c:v>-180.76449999999997</c:v>
                </c:pt>
                <c:pt idx="94850">
                  <c:v>-180.76249999999999</c:v>
                </c:pt>
                <c:pt idx="94851">
                  <c:v>-180.76049999999998</c:v>
                </c:pt>
                <c:pt idx="94852">
                  <c:v>-180.75849999999997</c:v>
                </c:pt>
                <c:pt idx="94853">
                  <c:v>-180.75649999999999</c:v>
                </c:pt>
                <c:pt idx="94854">
                  <c:v>-180.75449999999998</c:v>
                </c:pt>
                <c:pt idx="94855">
                  <c:v>-180.75249999999997</c:v>
                </c:pt>
                <c:pt idx="94856">
                  <c:v>-180.75049999999999</c:v>
                </c:pt>
                <c:pt idx="94857">
                  <c:v>-180.74849999999998</c:v>
                </c:pt>
                <c:pt idx="94858">
                  <c:v>-180.74649999999997</c:v>
                </c:pt>
                <c:pt idx="94859">
                  <c:v>-180.74449999999999</c:v>
                </c:pt>
                <c:pt idx="94860">
                  <c:v>-180.74249999999998</c:v>
                </c:pt>
                <c:pt idx="94861">
                  <c:v>-180.74049999999997</c:v>
                </c:pt>
                <c:pt idx="94862">
                  <c:v>-180.73849999999999</c:v>
                </c:pt>
                <c:pt idx="94863">
                  <c:v>-180.73649999999998</c:v>
                </c:pt>
                <c:pt idx="94864">
                  <c:v>-180.73449999999997</c:v>
                </c:pt>
                <c:pt idx="94865">
                  <c:v>-180.73249999999999</c:v>
                </c:pt>
                <c:pt idx="94866">
                  <c:v>-180.73049999999998</c:v>
                </c:pt>
                <c:pt idx="94867">
                  <c:v>-180.72849999999997</c:v>
                </c:pt>
                <c:pt idx="94868">
                  <c:v>-180.72649999999999</c:v>
                </c:pt>
                <c:pt idx="94869">
                  <c:v>-180.72449999999998</c:v>
                </c:pt>
                <c:pt idx="94870">
                  <c:v>-180.72249999999997</c:v>
                </c:pt>
                <c:pt idx="94871">
                  <c:v>-180.72049999999999</c:v>
                </c:pt>
                <c:pt idx="94872">
                  <c:v>-180.71849999999998</c:v>
                </c:pt>
                <c:pt idx="94873">
                  <c:v>-180.71649999999997</c:v>
                </c:pt>
                <c:pt idx="94874">
                  <c:v>-180.71449999999999</c:v>
                </c:pt>
                <c:pt idx="94875">
                  <c:v>-180.71249999999998</c:v>
                </c:pt>
                <c:pt idx="94876">
                  <c:v>-180.71049999999997</c:v>
                </c:pt>
                <c:pt idx="94877">
                  <c:v>-180.70849999999999</c:v>
                </c:pt>
                <c:pt idx="94878">
                  <c:v>-180.70649999999998</c:v>
                </c:pt>
                <c:pt idx="94879">
                  <c:v>-180.70449999999997</c:v>
                </c:pt>
                <c:pt idx="94880">
                  <c:v>-180.70249999999999</c:v>
                </c:pt>
                <c:pt idx="94881">
                  <c:v>-180.70049999999998</c:v>
                </c:pt>
                <c:pt idx="94882">
                  <c:v>-180.69849999999997</c:v>
                </c:pt>
                <c:pt idx="94883">
                  <c:v>-180.69649999999999</c:v>
                </c:pt>
                <c:pt idx="94884">
                  <c:v>-180.69449999999998</c:v>
                </c:pt>
                <c:pt idx="94885">
                  <c:v>-180.69249999999997</c:v>
                </c:pt>
                <c:pt idx="94886">
                  <c:v>-180.69049999999999</c:v>
                </c:pt>
                <c:pt idx="94887">
                  <c:v>-180.68849999999998</c:v>
                </c:pt>
                <c:pt idx="94888">
                  <c:v>-180.68649999999997</c:v>
                </c:pt>
                <c:pt idx="94889">
                  <c:v>-180.68449999999999</c:v>
                </c:pt>
                <c:pt idx="94890">
                  <c:v>-180.68249999999998</c:v>
                </c:pt>
                <c:pt idx="94891">
                  <c:v>-180.68049999999997</c:v>
                </c:pt>
                <c:pt idx="94892">
                  <c:v>-180.67849999999999</c:v>
                </c:pt>
                <c:pt idx="94893">
                  <c:v>-180.67649999999998</c:v>
                </c:pt>
                <c:pt idx="94894">
                  <c:v>-180.67449999999997</c:v>
                </c:pt>
                <c:pt idx="94895">
                  <c:v>-180.67249999999999</c:v>
                </c:pt>
                <c:pt idx="94896">
                  <c:v>-180.67049999999998</c:v>
                </c:pt>
                <c:pt idx="94897">
                  <c:v>-180.66849999999997</c:v>
                </c:pt>
                <c:pt idx="94898">
                  <c:v>-180.66649999999998</c:v>
                </c:pt>
                <c:pt idx="94899">
                  <c:v>-180.66449999999998</c:v>
                </c:pt>
                <c:pt idx="94900">
                  <c:v>-180.66249999999997</c:v>
                </c:pt>
                <c:pt idx="94901">
                  <c:v>-180.66049999999998</c:v>
                </c:pt>
                <c:pt idx="94902">
                  <c:v>-180.65849999999998</c:v>
                </c:pt>
                <c:pt idx="94903">
                  <c:v>-180.65649999999997</c:v>
                </c:pt>
                <c:pt idx="94904">
                  <c:v>-180.65449999999998</c:v>
                </c:pt>
                <c:pt idx="94905">
                  <c:v>-180.65249999999997</c:v>
                </c:pt>
                <c:pt idx="94906">
                  <c:v>-180.65049999999997</c:v>
                </c:pt>
                <c:pt idx="94907">
                  <c:v>-180.64849999999998</c:v>
                </c:pt>
                <c:pt idx="94908">
                  <c:v>-180.64649999999997</c:v>
                </c:pt>
                <c:pt idx="94909">
                  <c:v>-180.64449999999997</c:v>
                </c:pt>
                <c:pt idx="94910">
                  <c:v>-180.64249999999998</c:v>
                </c:pt>
                <c:pt idx="94911">
                  <c:v>-180.64049999999997</c:v>
                </c:pt>
                <c:pt idx="94912">
                  <c:v>-180.63849999999996</c:v>
                </c:pt>
                <c:pt idx="94913">
                  <c:v>-180.63649999999998</c:v>
                </c:pt>
                <c:pt idx="94914">
                  <c:v>-180.63449999999997</c:v>
                </c:pt>
                <c:pt idx="94915">
                  <c:v>-180.63249999999996</c:v>
                </c:pt>
                <c:pt idx="94916">
                  <c:v>-180.63049999999998</c:v>
                </c:pt>
                <c:pt idx="94917">
                  <c:v>-180.62849999999997</c:v>
                </c:pt>
                <c:pt idx="94918">
                  <c:v>-180.62649999999996</c:v>
                </c:pt>
                <c:pt idx="94919">
                  <c:v>-180.62449999999998</c:v>
                </c:pt>
                <c:pt idx="94920">
                  <c:v>-180.62249999999997</c:v>
                </c:pt>
                <c:pt idx="94921">
                  <c:v>-180.62049999999996</c:v>
                </c:pt>
                <c:pt idx="94922">
                  <c:v>-180.61849999999998</c:v>
                </c:pt>
                <c:pt idx="94923">
                  <c:v>-180.61649999999997</c:v>
                </c:pt>
                <c:pt idx="94924">
                  <c:v>-180.61449999999996</c:v>
                </c:pt>
                <c:pt idx="94925">
                  <c:v>-180.61249999999998</c:v>
                </c:pt>
                <c:pt idx="94926">
                  <c:v>-180.61049999999997</c:v>
                </c:pt>
                <c:pt idx="94927">
                  <c:v>-180.60849999999996</c:v>
                </c:pt>
                <c:pt idx="94928">
                  <c:v>-180.60649999999998</c:v>
                </c:pt>
                <c:pt idx="94929">
                  <c:v>-180.60449999999997</c:v>
                </c:pt>
                <c:pt idx="94930">
                  <c:v>-180.60249999999996</c:v>
                </c:pt>
                <c:pt idx="94931">
                  <c:v>-180.60049999999998</c:v>
                </c:pt>
                <c:pt idx="94932">
                  <c:v>-180.59849999999997</c:v>
                </c:pt>
                <c:pt idx="94933">
                  <c:v>-180.59649999999996</c:v>
                </c:pt>
                <c:pt idx="94934">
                  <c:v>-180.59449999999998</c:v>
                </c:pt>
                <c:pt idx="94935">
                  <c:v>-180.59249999999997</c:v>
                </c:pt>
                <c:pt idx="94936">
                  <c:v>-180.59049999999996</c:v>
                </c:pt>
                <c:pt idx="94937">
                  <c:v>-180.58849999999998</c:v>
                </c:pt>
                <c:pt idx="94938">
                  <c:v>-180.58649999999997</c:v>
                </c:pt>
                <c:pt idx="94939">
                  <c:v>-180.58449999999999</c:v>
                </c:pt>
                <c:pt idx="94940">
                  <c:v>-180.58249999999998</c:v>
                </c:pt>
                <c:pt idx="94941">
                  <c:v>-180.58049999999997</c:v>
                </c:pt>
                <c:pt idx="94942">
                  <c:v>-180.57849999999999</c:v>
                </c:pt>
                <c:pt idx="94943">
                  <c:v>-180.57649999999998</c:v>
                </c:pt>
                <c:pt idx="94944">
                  <c:v>-180.57449999999997</c:v>
                </c:pt>
                <c:pt idx="94945">
                  <c:v>-180.57249999999999</c:v>
                </c:pt>
                <c:pt idx="94946">
                  <c:v>-180.57049999999998</c:v>
                </c:pt>
                <c:pt idx="94947">
                  <c:v>-180.56849999999997</c:v>
                </c:pt>
                <c:pt idx="94948">
                  <c:v>-180.56649999999999</c:v>
                </c:pt>
                <c:pt idx="94949">
                  <c:v>-180.56449999999998</c:v>
                </c:pt>
                <c:pt idx="94950">
                  <c:v>-180.56249999999997</c:v>
                </c:pt>
                <c:pt idx="94951">
                  <c:v>-180.56049999999999</c:v>
                </c:pt>
                <c:pt idx="94952">
                  <c:v>-180.55849999999998</c:v>
                </c:pt>
                <c:pt idx="94953">
                  <c:v>-180.55649999999997</c:v>
                </c:pt>
                <c:pt idx="94954">
                  <c:v>-180.55449999999999</c:v>
                </c:pt>
                <c:pt idx="94955">
                  <c:v>-180.55249999999998</c:v>
                </c:pt>
                <c:pt idx="94956">
                  <c:v>-180.55049999999997</c:v>
                </c:pt>
                <c:pt idx="94957">
                  <c:v>-180.54849999999999</c:v>
                </c:pt>
                <c:pt idx="94958">
                  <c:v>-180.54649999999998</c:v>
                </c:pt>
                <c:pt idx="94959">
                  <c:v>-180.54449999999997</c:v>
                </c:pt>
                <c:pt idx="94960">
                  <c:v>-180.54249999999999</c:v>
                </c:pt>
                <c:pt idx="94961">
                  <c:v>-180.54049999999998</c:v>
                </c:pt>
                <c:pt idx="94962">
                  <c:v>-180.53849999999997</c:v>
                </c:pt>
                <c:pt idx="94963">
                  <c:v>-180.53649999999999</c:v>
                </c:pt>
                <c:pt idx="94964">
                  <c:v>-180.53449999999998</c:v>
                </c:pt>
                <c:pt idx="94965">
                  <c:v>-180.53249999999997</c:v>
                </c:pt>
                <c:pt idx="94966">
                  <c:v>-180.53049999999999</c:v>
                </c:pt>
                <c:pt idx="94967">
                  <c:v>-180.52849999999998</c:v>
                </c:pt>
                <c:pt idx="94968">
                  <c:v>-180.52649999999997</c:v>
                </c:pt>
                <c:pt idx="94969">
                  <c:v>-180.52449999999999</c:v>
                </c:pt>
                <c:pt idx="94970">
                  <c:v>-180.52249999999998</c:v>
                </c:pt>
                <c:pt idx="94971">
                  <c:v>-180.52049999999997</c:v>
                </c:pt>
                <c:pt idx="94972">
                  <c:v>-180.51849999999999</c:v>
                </c:pt>
                <c:pt idx="94973">
                  <c:v>-180.51649999999998</c:v>
                </c:pt>
                <c:pt idx="94974">
                  <c:v>-180.51449999999997</c:v>
                </c:pt>
                <c:pt idx="94975">
                  <c:v>-180.51249999999999</c:v>
                </c:pt>
                <c:pt idx="94976">
                  <c:v>-180.51049999999998</c:v>
                </c:pt>
                <c:pt idx="94977">
                  <c:v>-180.50849999999997</c:v>
                </c:pt>
                <c:pt idx="94978">
                  <c:v>-180.50649999999999</c:v>
                </c:pt>
                <c:pt idx="94979">
                  <c:v>-180.50449999999998</c:v>
                </c:pt>
                <c:pt idx="94980">
                  <c:v>-180.50249999999997</c:v>
                </c:pt>
                <c:pt idx="94981">
                  <c:v>-180.50049999999999</c:v>
                </c:pt>
                <c:pt idx="94982">
                  <c:v>-180.49849999999998</c:v>
                </c:pt>
                <c:pt idx="94983">
                  <c:v>-180.49649999999997</c:v>
                </c:pt>
                <c:pt idx="94984">
                  <c:v>-180.49449999999999</c:v>
                </c:pt>
                <c:pt idx="94985">
                  <c:v>-180.49249999999998</c:v>
                </c:pt>
                <c:pt idx="94986">
                  <c:v>-180.49049999999997</c:v>
                </c:pt>
                <c:pt idx="94987">
                  <c:v>-180.48849999999999</c:v>
                </c:pt>
                <c:pt idx="94988">
                  <c:v>-180.48649999999998</c:v>
                </c:pt>
                <c:pt idx="94989">
                  <c:v>-180.48449999999997</c:v>
                </c:pt>
                <c:pt idx="94990">
                  <c:v>-180.48249999999999</c:v>
                </c:pt>
                <c:pt idx="94991">
                  <c:v>-180.48049999999998</c:v>
                </c:pt>
                <c:pt idx="94992">
                  <c:v>-180.47849999999997</c:v>
                </c:pt>
                <c:pt idx="94993">
                  <c:v>-180.47649999999999</c:v>
                </c:pt>
                <c:pt idx="94994">
                  <c:v>-180.47449999999998</c:v>
                </c:pt>
                <c:pt idx="94995">
                  <c:v>-180.47249999999997</c:v>
                </c:pt>
                <c:pt idx="94996">
                  <c:v>-180.47049999999999</c:v>
                </c:pt>
                <c:pt idx="94997">
                  <c:v>-180.46849999999998</c:v>
                </c:pt>
                <c:pt idx="94998">
                  <c:v>-180.46649999999997</c:v>
                </c:pt>
                <c:pt idx="94999">
                  <c:v>-180.46449999999999</c:v>
                </c:pt>
                <c:pt idx="95000">
                  <c:v>-180.46249999999998</c:v>
                </c:pt>
                <c:pt idx="95001">
                  <c:v>-180.46049999999997</c:v>
                </c:pt>
                <c:pt idx="95002">
                  <c:v>-180.45849999999999</c:v>
                </c:pt>
                <c:pt idx="95003">
                  <c:v>-180.45649999999998</c:v>
                </c:pt>
                <c:pt idx="95004">
                  <c:v>-180.45449999999997</c:v>
                </c:pt>
                <c:pt idx="95005">
                  <c:v>-180.45249999999999</c:v>
                </c:pt>
                <c:pt idx="95006">
                  <c:v>-180.45049999999998</c:v>
                </c:pt>
                <c:pt idx="95007">
                  <c:v>-180.44849999999997</c:v>
                </c:pt>
                <c:pt idx="95008">
                  <c:v>-180.44649999999999</c:v>
                </c:pt>
                <c:pt idx="95009">
                  <c:v>-180.44449999999998</c:v>
                </c:pt>
                <c:pt idx="95010">
                  <c:v>-180.44249999999997</c:v>
                </c:pt>
                <c:pt idx="95011">
                  <c:v>-180.44049999999999</c:v>
                </c:pt>
                <c:pt idx="95012">
                  <c:v>-180.43849999999998</c:v>
                </c:pt>
                <c:pt idx="95013">
                  <c:v>-180.43649999999997</c:v>
                </c:pt>
                <c:pt idx="95014">
                  <c:v>-180.43449999999999</c:v>
                </c:pt>
                <c:pt idx="95015">
                  <c:v>-180.43249999999998</c:v>
                </c:pt>
                <c:pt idx="95016">
                  <c:v>-180.43049999999997</c:v>
                </c:pt>
                <c:pt idx="95017">
                  <c:v>-180.42849999999999</c:v>
                </c:pt>
                <c:pt idx="95018">
                  <c:v>-180.42649999999998</c:v>
                </c:pt>
                <c:pt idx="95019">
                  <c:v>-180.42449999999997</c:v>
                </c:pt>
                <c:pt idx="95020">
                  <c:v>-180.42249999999999</c:v>
                </c:pt>
                <c:pt idx="95021">
                  <c:v>-180.42049999999998</c:v>
                </c:pt>
                <c:pt idx="95022">
                  <c:v>-180.41849999999997</c:v>
                </c:pt>
                <c:pt idx="95023">
                  <c:v>-180.41649999999998</c:v>
                </c:pt>
                <c:pt idx="95024">
                  <c:v>-180.41449999999998</c:v>
                </c:pt>
                <c:pt idx="95025">
                  <c:v>-180.41249999999997</c:v>
                </c:pt>
                <c:pt idx="95026">
                  <c:v>-180.41049999999998</c:v>
                </c:pt>
                <c:pt idx="95027">
                  <c:v>-180.40849999999998</c:v>
                </c:pt>
                <c:pt idx="95028">
                  <c:v>-180.40649999999997</c:v>
                </c:pt>
                <c:pt idx="95029">
                  <c:v>-180.40449999999998</c:v>
                </c:pt>
                <c:pt idx="95030">
                  <c:v>-180.40249999999997</c:v>
                </c:pt>
                <c:pt idx="95031">
                  <c:v>-180.40049999999997</c:v>
                </c:pt>
                <c:pt idx="95032">
                  <c:v>-180.39849999999998</c:v>
                </c:pt>
                <c:pt idx="95033">
                  <c:v>-180.39649999999997</c:v>
                </c:pt>
                <c:pt idx="95034">
                  <c:v>-180.39449999999997</c:v>
                </c:pt>
                <c:pt idx="95035">
                  <c:v>-180.39249999999998</c:v>
                </c:pt>
                <c:pt idx="95036">
                  <c:v>-180.39049999999997</c:v>
                </c:pt>
                <c:pt idx="95037">
                  <c:v>-180.38849999999996</c:v>
                </c:pt>
                <c:pt idx="95038">
                  <c:v>-180.38649999999998</c:v>
                </c:pt>
                <c:pt idx="95039">
                  <c:v>-180.38449999999997</c:v>
                </c:pt>
                <c:pt idx="95040">
                  <c:v>-180.38249999999996</c:v>
                </c:pt>
                <c:pt idx="95041">
                  <c:v>-180.38049999999998</c:v>
                </c:pt>
                <c:pt idx="95042">
                  <c:v>-180.37849999999997</c:v>
                </c:pt>
                <c:pt idx="95043">
                  <c:v>-180.37649999999996</c:v>
                </c:pt>
                <c:pt idx="95044">
                  <c:v>-180.37449999999998</c:v>
                </c:pt>
                <c:pt idx="95045">
                  <c:v>-180.37249999999997</c:v>
                </c:pt>
                <c:pt idx="95046">
                  <c:v>-180.37049999999996</c:v>
                </c:pt>
                <c:pt idx="95047">
                  <c:v>-180.36849999999998</c:v>
                </c:pt>
                <c:pt idx="95048">
                  <c:v>-180.36649999999997</c:v>
                </c:pt>
                <c:pt idx="95049">
                  <c:v>-180.36449999999996</c:v>
                </c:pt>
                <c:pt idx="95050">
                  <c:v>-180.36249999999998</c:v>
                </c:pt>
                <c:pt idx="95051">
                  <c:v>-180.36049999999997</c:v>
                </c:pt>
                <c:pt idx="95052">
                  <c:v>-180.35849999999996</c:v>
                </c:pt>
                <c:pt idx="95053">
                  <c:v>-180.35649999999998</c:v>
                </c:pt>
                <c:pt idx="95054">
                  <c:v>-180.35449999999997</c:v>
                </c:pt>
                <c:pt idx="95055">
                  <c:v>-180.35249999999996</c:v>
                </c:pt>
                <c:pt idx="95056">
                  <c:v>-180.35049999999998</c:v>
                </c:pt>
                <c:pt idx="95057">
                  <c:v>-180.34849999999997</c:v>
                </c:pt>
                <c:pt idx="95058">
                  <c:v>-180.34649999999996</c:v>
                </c:pt>
                <c:pt idx="95059">
                  <c:v>-180.34449999999998</c:v>
                </c:pt>
                <c:pt idx="95060">
                  <c:v>-180.34249999999997</c:v>
                </c:pt>
                <c:pt idx="95061">
                  <c:v>-180.34049999999996</c:v>
                </c:pt>
                <c:pt idx="95062">
                  <c:v>-180.33849999999998</c:v>
                </c:pt>
                <c:pt idx="95063">
                  <c:v>-180.33649999999997</c:v>
                </c:pt>
                <c:pt idx="95064">
                  <c:v>-180.33449999999999</c:v>
                </c:pt>
                <c:pt idx="95065">
                  <c:v>-180.33249999999998</c:v>
                </c:pt>
                <c:pt idx="95066">
                  <c:v>-180.33049999999997</c:v>
                </c:pt>
                <c:pt idx="95067">
                  <c:v>-180.32849999999999</c:v>
                </c:pt>
                <c:pt idx="95068">
                  <c:v>-180.32649999999998</c:v>
                </c:pt>
                <c:pt idx="95069">
                  <c:v>-180.32449999999997</c:v>
                </c:pt>
                <c:pt idx="95070">
                  <c:v>-180.32249999999999</c:v>
                </c:pt>
                <c:pt idx="95071">
                  <c:v>-180.32049999999998</c:v>
                </c:pt>
                <c:pt idx="95072">
                  <c:v>-180.31849999999997</c:v>
                </c:pt>
                <c:pt idx="95073">
                  <c:v>-180.31649999999999</c:v>
                </c:pt>
                <c:pt idx="95074">
                  <c:v>-180.31449999999998</c:v>
                </c:pt>
                <c:pt idx="95075">
                  <c:v>-180.31249999999997</c:v>
                </c:pt>
                <c:pt idx="95076">
                  <c:v>-180.31049999999999</c:v>
                </c:pt>
                <c:pt idx="95077">
                  <c:v>-180.30849999999998</c:v>
                </c:pt>
                <c:pt idx="95078">
                  <c:v>-180.30649999999997</c:v>
                </c:pt>
                <c:pt idx="95079">
                  <c:v>-180.30449999999999</c:v>
                </c:pt>
                <c:pt idx="95080">
                  <c:v>-180.30249999999998</c:v>
                </c:pt>
                <c:pt idx="95081">
                  <c:v>-180.30049999999997</c:v>
                </c:pt>
                <c:pt idx="95082">
                  <c:v>-180.29849999999999</c:v>
                </c:pt>
                <c:pt idx="95083">
                  <c:v>-180.29649999999998</c:v>
                </c:pt>
                <c:pt idx="95084">
                  <c:v>-180.29449999999997</c:v>
                </c:pt>
                <c:pt idx="95085">
                  <c:v>-180.29249999999999</c:v>
                </c:pt>
                <c:pt idx="95086">
                  <c:v>-180.29049999999998</c:v>
                </c:pt>
                <c:pt idx="95087">
                  <c:v>-180.28849999999997</c:v>
                </c:pt>
                <c:pt idx="95088">
                  <c:v>-180.28649999999999</c:v>
                </c:pt>
                <c:pt idx="95089">
                  <c:v>-180.28449999999998</c:v>
                </c:pt>
                <c:pt idx="95090">
                  <c:v>-180.28249999999997</c:v>
                </c:pt>
                <c:pt idx="95091">
                  <c:v>-180.28049999999999</c:v>
                </c:pt>
                <c:pt idx="95092">
                  <c:v>-180.27849999999998</c:v>
                </c:pt>
                <c:pt idx="95093">
                  <c:v>-180.27649999999997</c:v>
                </c:pt>
                <c:pt idx="95094">
                  <c:v>-180.27449999999999</c:v>
                </c:pt>
                <c:pt idx="95095">
                  <c:v>-180.27249999999998</c:v>
                </c:pt>
                <c:pt idx="95096">
                  <c:v>-180.27049999999997</c:v>
                </c:pt>
                <c:pt idx="95097">
                  <c:v>-180.26849999999999</c:v>
                </c:pt>
                <c:pt idx="95098">
                  <c:v>-180.26649999999998</c:v>
                </c:pt>
                <c:pt idx="95099">
                  <c:v>-180.26449999999997</c:v>
                </c:pt>
                <c:pt idx="95100">
                  <c:v>-180.26249999999999</c:v>
                </c:pt>
                <c:pt idx="95101">
                  <c:v>-180.26049999999998</c:v>
                </c:pt>
                <c:pt idx="95102">
                  <c:v>-180.25849999999997</c:v>
                </c:pt>
                <c:pt idx="95103">
                  <c:v>-180.25649999999999</c:v>
                </c:pt>
                <c:pt idx="95104">
                  <c:v>-180.25449999999998</c:v>
                </c:pt>
                <c:pt idx="95105">
                  <c:v>-180.25249999999997</c:v>
                </c:pt>
                <c:pt idx="95106">
                  <c:v>-180.25049999999999</c:v>
                </c:pt>
                <c:pt idx="95107">
                  <c:v>-180.24849999999998</c:v>
                </c:pt>
                <c:pt idx="95108">
                  <c:v>-180.24649999999997</c:v>
                </c:pt>
                <c:pt idx="95109">
                  <c:v>-180.24449999999999</c:v>
                </c:pt>
                <c:pt idx="95110">
                  <c:v>-180.24249999999998</c:v>
                </c:pt>
                <c:pt idx="95111">
                  <c:v>-180.24049999999997</c:v>
                </c:pt>
                <c:pt idx="95112">
                  <c:v>-180.23849999999999</c:v>
                </c:pt>
                <c:pt idx="95113">
                  <c:v>-180.23649999999998</c:v>
                </c:pt>
                <c:pt idx="95114">
                  <c:v>-180.23449999999997</c:v>
                </c:pt>
                <c:pt idx="95115">
                  <c:v>-180.23249999999999</c:v>
                </c:pt>
                <c:pt idx="95116">
                  <c:v>-180.23049999999998</c:v>
                </c:pt>
                <c:pt idx="95117">
                  <c:v>-180.22849999999997</c:v>
                </c:pt>
                <c:pt idx="95118">
                  <c:v>-180.22649999999999</c:v>
                </c:pt>
                <c:pt idx="95119">
                  <c:v>-180.22449999999998</c:v>
                </c:pt>
                <c:pt idx="95120">
                  <c:v>-180.22249999999997</c:v>
                </c:pt>
                <c:pt idx="95121">
                  <c:v>-180.22049999999999</c:v>
                </c:pt>
                <c:pt idx="95122">
                  <c:v>-180.21849999999998</c:v>
                </c:pt>
                <c:pt idx="95123">
                  <c:v>-180.21649999999997</c:v>
                </c:pt>
                <c:pt idx="95124">
                  <c:v>-180.21449999999999</c:v>
                </c:pt>
                <c:pt idx="95125">
                  <c:v>-180.21249999999998</c:v>
                </c:pt>
                <c:pt idx="95126">
                  <c:v>-180.21049999999997</c:v>
                </c:pt>
                <c:pt idx="95127">
                  <c:v>-180.20849999999999</c:v>
                </c:pt>
                <c:pt idx="95128">
                  <c:v>-180.20649999999998</c:v>
                </c:pt>
                <c:pt idx="95129">
                  <c:v>-180.20449999999997</c:v>
                </c:pt>
                <c:pt idx="95130">
                  <c:v>-180.20249999999999</c:v>
                </c:pt>
                <c:pt idx="95131">
                  <c:v>-180.20049999999998</c:v>
                </c:pt>
                <c:pt idx="95132">
                  <c:v>-180.19849999999997</c:v>
                </c:pt>
                <c:pt idx="95133">
                  <c:v>-180.19649999999999</c:v>
                </c:pt>
                <c:pt idx="95134">
                  <c:v>-180.19449999999998</c:v>
                </c:pt>
                <c:pt idx="95135">
                  <c:v>-180.19249999999997</c:v>
                </c:pt>
                <c:pt idx="95136">
                  <c:v>-180.19049999999999</c:v>
                </c:pt>
                <c:pt idx="95137">
                  <c:v>-180.18849999999998</c:v>
                </c:pt>
                <c:pt idx="95138">
                  <c:v>-180.18649999999997</c:v>
                </c:pt>
                <c:pt idx="95139">
                  <c:v>-180.18449999999999</c:v>
                </c:pt>
                <c:pt idx="95140">
                  <c:v>-180.18249999999998</c:v>
                </c:pt>
                <c:pt idx="95141">
                  <c:v>-180.18049999999997</c:v>
                </c:pt>
                <c:pt idx="95142">
                  <c:v>-180.17849999999999</c:v>
                </c:pt>
                <c:pt idx="95143">
                  <c:v>-180.17649999999998</c:v>
                </c:pt>
                <c:pt idx="95144">
                  <c:v>-180.17449999999997</c:v>
                </c:pt>
                <c:pt idx="95145">
                  <c:v>-180.17249999999999</c:v>
                </c:pt>
                <c:pt idx="95146">
                  <c:v>-180.17049999999998</c:v>
                </c:pt>
                <c:pt idx="95147">
                  <c:v>-180.16849999999997</c:v>
                </c:pt>
                <c:pt idx="95148">
                  <c:v>-180.16649999999998</c:v>
                </c:pt>
                <c:pt idx="95149">
                  <c:v>-180.16449999999998</c:v>
                </c:pt>
                <c:pt idx="95150">
                  <c:v>-180.16249999999997</c:v>
                </c:pt>
                <c:pt idx="95151">
                  <c:v>-180.16049999999998</c:v>
                </c:pt>
                <c:pt idx="95152">
                  <c:v>-180.15849999999998</c:v>
                </c:pt>
                <c:pt idx="95153">
                  <c:v>-180.15649999999997</c:v>
                </c:pt>
                <c:pt idx="95154">
                  <c:v>-180.15449999999998</c:v>
                </c:pt>
                <c:pt idx="95155">
                  <c:v>-180.15249999999997</c:v>
                </c:pt>
                <c:pt idx="95156">
                  <c:v>-180.15049999999997</c:v>
                </c:pt>
                <c:pt idx="95157">
                  <c:v>-180.14849999999998</c:v>
                </c:pt>
                <c:pt idx="95158">
                  <c:v>-180.14649999999997</c:v>
                </c:pt>
                <c:pt idx="95159">
                  <c:v>-180.14449999999997</c:v>
                </c:pt>
                <c:pt idx="95160">
                  <c:v>-180.14249999999998</c:v>
                </c:pt>
                <c:pt idx="95161">
                  <c:v>-180.14049999999997</c:v>
                </c:pt>
                <c:pt idx="95162">
                  <c:v>-180.13849999999996</c:v>
                </c:pt>
                <c:pt idx="95163">
                  <c:v>-180.13649999999998</c:v>
                </c:pt>
                <c:pt idx="95164">
                  <c:v>-180.13449999999997</c:v>
                </c:pt>
                <c:pt idx="95165">
                  <c:v>-180.13249999999996</c:v>
                </c:pt>
                <c:pt idx="95166">
                  <c:v>-180.13049999999998</c:v>
                </c:pt>
                <c:pt idx="95167">
                  <c:v>-180.12849999999997</c:v>
                </c:pt>
                <c:pt idx="95168">
                  <c:v>-180.12649999999996</c:v>
                </c:pt>
                <c:pt idx="95169">
                  <c:v>-180.12449999999998</c:v>
                </c:pt>
                <c:pt idx="95170">
                  <c:v>-180.12249999999997</c:v>
                </c:pt>
                <c:pt idx="95171">
                  <c:v>-180.12049999999996</c:v>
                </c:pt>
                <c:pt idx="95172">
                  <c:v>-180.11849999999998</c:v>
                </c:pt>
                <c:pt idx="95173">
                  <c:v>-180.11649999999997</c:v>
                </c:pt>
                <c:pt idx="95174">
                  <c:v>-180.11449999999996</c:v>
                </c:pt>
                <c:pt idx="95175">
                  <c:v>-180.11249999999998</c:v>
                </c:pt>
                <c:pt idx="95176">
                  <c:v>-180.11049999999997</c:v>
                </c:pt>
                <c:pt idx="95177">
                  <c:v>-180.10849999999996</c:v>
                </c:pt>
                <c:pt idx="95178">
                  <c:v>-180.10649999999998</c:v>
                </c:pt>
                <c:pt idx="95179">
                  <c:v>-180.10449999999997</c:v>
                </c:pt>
                <c:pt idx="95180">
                  <c:v>-180.10249999999996</c:v>
                </c:pt>
                <c:pt idx="95181">
                  <c:v>-180.10049999999998</c:v>
                </c:pt>
                <c:pt idx="95182">
                  <c:v>-180.09849999999997</c:v>
                </c:pt>
                <c:pt idx="95183">
                  <c:v>-180.09649999999996</c:v>
                </c:pt>
                <c:pt idx="95184">
                  <c:v>-180.09449999999998</c:v>
                </c:pt>
                <c:pt idx="95185">
                  <c:v>-180.09249999999997</c:v>
                </c:pt>
                <c:pt idx="95186">
                  <c:v>-180.09049999999996</c:v>
                </c:pt>
                <c:pt idx="95187">
                  <c:v>-180.08849999999998</c:v>
                </c:pt>
                <c:pt idx="95188">
                  <c:v>-180.08649999999997</c:v>
                </c:pt>
                <c:pt idx="95189">
                  <c:v>-180.08449999999999</c:v>
                </c:pt>
                <c:pt idx="95190">
                  <c:v>-180.08249999999998</c:v>
                </c:pt>
                <c:pt idx="95191">
                  <c:v>-180.08049999999997</c:v>
                </c:pt>
                <c:pt idx="95192">
                  <c:v>-180.07849999999999</c:v>
                </c:pt>
                <c:pt idx="95193">
                  <c:v>-180.07649999999998</c:v>
                </c:pt>
                <c:pt idx="95194">
                  <c:v>-180.07449999999997</c:v>
                </c:pt>
                <c:pt idx="95195">
                  <c:v>-180.07249999999999</c:v>
                </c:pt>
                <c:pt idx="95196">
                  <c:v>-180.07049999999998</c:v>
                </c:pt>
                <c:pt idx="95197">
                  <c:v>-180.06849999999997</c:v>
                </c:pt>
                <c:pt idx="95198">
                  <c:v>-180.06649999999999</c:v>
                </c:pt>
                <c:pt idx="95199">
                  <c:v>-180.06449999999998</c:v>
                </c:pt>
                <c:pt idx="95200">
                  <c:v>-180.06249999999997</c:v>
                </c:pt>
                <c:pt idx="95201">
                  <c:v>-180.06049999999999</c:v>
                </c:pt>
                <c:pt idx="95202">
                  <c:v>-180.05849999999998</c:v>
                </c:pt>
                <c:pt idx="95203">
                  <c:v>-180.05649999999997</c:v>
                </c:pt>
                <c:pt idx="95204">
                  <c:v>-180.05449999999999</c:v>
                </c:pt>
                <c:pt idx="95205">
                  <c:v>-180.05249999999998</c:v>
                </c:pt>
                <c:pt idx="95206">
                  <c:v>-180.05049999999997</c:v>
                </c:pt>
                <c:pt idx="95207">
                  <c:v>-180.04849999999999</c:v>
                </c:pt>
                <c:pt idx="95208">
                  <c:v>-180.04649999999998</c:v>
                </c:pt>
                <c:pt idx="95209">
                  <c:v>-180.04449999999997</c:v>
                </c:pt>
                <c:pt idx="95210">
                  <c:v>-180.04249999999999</c:v>
                </c:pt>
                <c:pt idx="95211">
                  <c:v>-180.04049999999998</c:v>
                </c:pt>
                <c:pt idx="95212">
                  <c:v>-180.03849999999997</c:v>
                </c:pt>
                <c:pt idx="95213">
                  <c:v>-180.03649999999999</c:v>
                </c:pt>
                <c:pt idx="95214">
                  <c:v>-180.03449999999998</c:v>
                </c:pt>
                <c:pt idx="95215">
                  <c:v>-180.03249999999997</c:v>
                </c:pt>
                <c:pt idx="95216">
                  <c:v>-180.03049999999999</c:v>
                </c:pt>
                <c:pt idx="95217">
                  <c:v>-180.02849999999998</c:v>
                </c:pt>
                <c:pt idx="95218">
                  <c:v>-180.02649999999997</c:v>
                </c:pt>
                <c:pt idx="95219">
                  <c:v>-180.02449999999999</c:v>
                </c:pt>
                <c:pt idx="95220">
                  <c:v>-180.02249999999998</c:v>
                </c:pt>
                <c:pt idx="95221">
                  <c:v>-180.02049999999997</c:v>
                </c:pt>
                <c:pt idx="95222">
                  <c:v>-180.01849999999999</c:v>
                </c:pt>
                <c:pt idx="95223">
                  <c:v>-180.01649999999998</c:v>
                </c:pt>
                <c:pt idx="95224">
                  <c:v>-180.01449999999997</c:v>
                </c:pt>
                <c:pt idx="95225">
                  <c:v>-180.01249999999999</c:v>
                </c:pt>
                <c:pt idx="95226">
                  <c:v>-180.01049999999998</c:v>
                </c:pt>
                <c:pt idx="95227">
                  <c:v>-180.00849999999997</c:v>
                </c:pt>
                <c:pt idx="95228">
                  <c:v>-180.00649999999999</c:v>
                </c:pt>
                <c:pt idx="95229">
                  <c:v>-180.00449999999998</c:v>
                </c:pt>
                <c:pt idx="95230">
                  <c:v>-180.00249999999997</c:v>
                </c:pt>
                <c:pt idx="95231">
                  <c:v>-180.00049999999999</c:v>
                </c:pt>
                <c:pt idx="95232">
                  <c:v>-179.99849999999998</c:v>
                </c:pt>
                <c:pt idx="95233">
                  <c:v>-179.99649999999997</c:v>
                </c:pt>
                <c:pt idx="95234">
                  <c:v>-179.99449999999999</c:v>
                </c:pt>
                <c:pt idx="95235">
                  <c:v>-179.99249999999998</c:v>
                </c:pt>
                <c:pt idx="95236">
                  <c:v>-179.99049999999997</c:v>
                </c:pt>
                <c:pt idx="95237">
                  <c:v>-179.98849999999999</c:v>
                </c:pt>
                <c:pt idx="95238">
                  <c:v>-179.98649999999998</c:v>
                </c:pt>
                <c:pt idx="95239">
                  <c:v>-179.98449999999997</c:v>
                </c:pt>
                <c:pt idx="95240">
                  <c:v>-179.98249999999999</c:v>
                </c:pt>
                <c:pt idx="95241">
                  <c:v>-179.98049999999998</c:v>
                </c:pt>
                <c:pt idx="95242">
                  <c:v>-179.97849999999997</c:v>
                </c:pt>
                <c:pt idx="95243">
                  <c:v>-179.97649999999999</c:v>
                </c:pt>
                <c:pt idx="95244">
                  <c:v>-179.97449999999998</c:v>
                </c:pt>
                <c:pt idx="95245">
                  <c:v>-179.97249999999997</c:v>
                </c:pt>
                <c:pt idx="95246">
                  <c:v>-179.97049999999999</c:v>
                </c:pt>
                <c:pt idx="95247">
                  <c:v>-179.96849999999998</c:v>
                </c:pt>
                <c:pt idx="95248">
                  <c:v>-179.96649999999997</c:v>
                </c:pt>
                <c:pt idx="95249">
                  <c:v>-179.96449999999999</c:v>
                </c:pt>
                <c:pt idx="95250">
                  <c:v>-179.96249999999998</c:v>
                </c:pt>
                <c:pt idx="95251">
                  <c:v>-179.96049999999997</c:v>
                </c:pt>
                <c:pt idx="95252">
                  <c:v>-179.95849999999999</c:v>
                </c:pt>
                <c:pt idx="95253">
                  <c:v>-179.95649999999998</c:v>
                </c:pt>
                <c:pt idx="95254">
                  <c:v>-179.95449999999997</c:v>
                </c:pt>
                <c:pt idx="95255">
                  <c:v>-179.95249999999999</c:v>
                </c:pt>
                <c:pt idx="95256">
                  <c:v>-179.95049999999998</c:v>
                </c:pt>
                <c:pt idx="95257">
                  <c:v>-179.94849999999997</c:v>
                </c:pt>
                <c:pt idx="95258">
                  <c:v>-179.94649999999999</c:v>
                </c:pt>
                <c:pt idx="95259">
                  <c:v>-179.94449999999998</c:v>
                </c:pt>
                <c:pt idx="95260">
                  <c:v>-179.94249999999997</c:v>
                </c:pt>
                <c:pt idx="95261">
                  <c:v>-179.94049999999999</c:v>
                </c:pt>
                <c:pt idx="95262">
                  <c:v>-179.93849999999998</c:v>
                </c:pt>
                <c:pt idx="95263">
                  <c:v>-179.93649999999997</c:v>
                </c:pt>
                <c:pt idx="95264">
                  <c:v>-179.93449999999999</c:v>
                </c:pt>
                <c:pt idx="95265">
                  <c:v>-179.93249999999998</c:v>
                </c:pt>
                <c:pt idx="95266">
                  <c:v>-179.93049999999997</c:v>
                </c:pt>
                <c:pt idx="95267">
                  <c:v>-179.92849999999999</c:v>
                </c:pt>
                <c:pt idx="95268">
                  <c:v>-179.92649999999998</c:v>
                </c:pt>
                <c:pt idx="95269">
                  <c:v>-179.92449999999997</c:v>
                </c:pt>
                <c:pt idx="95270">
                  <c:v>-179.92249999999999</c:v>
                </c:pt>
                <c:pt idx="95271">
                  <c:v>-179.92049999999998</c:v>
                </c:pt>
                <c:pt idx="95272">
                  <c:v>-179.91849999999997</c:v>
                </c:pt>
                <c:pt idx="95273">
                  <c:v>-179.91649999999998</c:v>
                </c:pt>
                <c:pt idx="95274">
                  <c:v>-179.91449999999998</c:v>
                </c:pt>
                <c:pt idx="95275">
                  <c:v>-179.91249999999997</c:v>
                </c:pt>
                <c:pt idx="95276">
                  <c:v>-179.91049999999998</c:v>
                </c:pt>
                <c:pt idx="95277">
                  <c:v>-179.90849999999998</c:v>
                </c:pt>
                <c:pt idx="95278">
                  <c:v>-179.90649999999997</c:v>
                </c:pt>
                <c:pt idx="95279">
                  <c:v>-179.90449999999998</c:v>
                </c:pt>
                <c:pt idx="95280">
                  <c:v>-179.90249999999997</c:v>
                </c:pt>
                <c:pt idx="95281">
                  <c:v>-179.90049999999997</c:v>
                </c:pt>
                <c:pt idx="95282">
                  <c:v>-179.89849999999998</c:v>
                </c:pt>
                <c:pt idx="95283">
                  <c:v>-179.89649999999997</c:v>
                </c:pt>
                <c:pt idx="95284">
                  <c:v>-179.89449999999997</c:v>
                </c:pt>
                <c:pt idx="95285">
                  <c:v>-179.89249999999998</c:v>
                </c:pt>
                <c:pt idx="95286">
                  <c:v>-179.89049999999997</c:v>
                </c:pt>
                <c:pt idx="95287">
                  <c:v>-179.88849999999996</c:v>
                </c:pt>
                <c:pt idx="95288">
                  <c:v>-179.88649999999998</c:v>
                </c:pt>
                <c:pt idx="95289">
                  <c:v>-179.88449999999997</c:v>
                </c:pt>
                <c:pt idx="95290">
                  <c:v>-179.88249999999996</c:v>
                </c:pt>
                <c:pt idx="95291">
                  <c:v>-179.88049999999998</c:v>
                </c:pt>
                <c:pt idx="95292">
                  <c:v>-179.87849999999997</c:v>
                </c:pt>
                <c:pt idx="95293">
                  <c:v>-179.87649999999996</c:v>
                </c:pt>
                <c:pt idx="95294">
                  <c:v>-179.87449999999998</c:v>
                </c:pt>
                <c:pt idx="95295">
                  <c:v>-179.87249999999997</c:v>
                </c:pt>
                <c:pt idx="95296">
                  <c:v>-179.87049999999996</c:v>
                </c:pt>
                <c:pt idx="95297">
                  <c:v>-179.86849999999998</c:v>
                </c:pt>
                <c:pt idx="95298">
                  <c:v>-179.86649999999997</c:v>
                </c:pt>
                <c:pt idx="95299">
                  <c:v>-179.86449999999996</c:v>
                </c:pt>
                <c:pt idx="95300">
                  <c:v>-179.86249999999998</c:v>
                </c:pt>
                <c:pt idx="95301">
                  <c:v>-179.86049999999997</c:v>
                </c:pt>
                <c:pt idx="95302">
                  <c:v>-179.85849999999996</c:v>
                </c:pt>
                <c:pt idx="95303">
                  <c:v>-179.85649999999998</c:v>
                </c:pt>
                <c:pt idx="95304">
                  <c:v>-179.85449999999997</c:v>
                </c:pt>
                <c:pt idx="95305">
                  <c:v>-179.85249999999996</c:v>
                </c:pt>
                <c:pt idx="95306">
                  <c:v>-179.85049999999998</c:v>
                </c:pt>
                <c:pt idx="95307">
                  <c:v>-179.84849999999997</c:v>
                </c:pt>
                <c:pt idx="95308">
                  <c:v>-179.84649999999996</c:v>
                </c:pt>
                <c:pt idx="95309">
                  <c:v>-179.84449999999998</c:v>
                </c:pt>
                <c:pt idx="95310">
                  <c:v>-179.84249999999997</c:v>
                </c:pt>
                <c:pt idx="95311">
                  <c:v>-179.84049999999996</c:v>
                </c:pt>
                <c:pt idx="95312">
                  <c:v>-179.83849999999998</c:v>
                </c:pt>
                <c:pt idx="95313">
                  <c:v>-179.83649999999997</c:v>
                </c:pt>
                <c:pt idx="95314">
                  <c:v>-179.83449999999999</c:v>
                </c:pt>
                <c:pt idx="95315">
                  <c:v>-179.83249999999998</c:v>
                </c:pt>
                <c:pt idx="95316">
                  <c:v>-179.83049999999997</c:v>
                </c:pt>
                <c:pt idx="95317">
                  <c:v>-179.82849999999999</c:v>
                </c:pt>
                <c:pt idx="95318">
                  <c:v>-179.82649999999998</c:v>
                </c:pt>
                <c:pt idx="95319">
                  <c:v>-179.82449999999997</c:v>
                </c:pt>
                <c:pt idx="95320">
                  <c:v>-179.82249999999999</c:v>
                </c:pt>
                <c:pt idx="95321">
                  <c:v>-179.82049999999998</c:v>
                </c:pt>
                <c:pt idx="95322">
                  <c:v>-179.81849999999997</c:v>
                </c:pt>
                <c:pt idx="95323">
                  <c:v>-179.81649999999999</c:v>
                </c:pt>
                <c:pt idx="95324">
                  <c:v>-179.81449999999998</c:v>
                </c:pt>
                <c:pt idx="95325">
                  <c:v>-179.81249999999997</c:v>
                </c:pt>
                <c:pt idx="95326">
                  <c:v>-179.81049999999999</c:v>
                </c:pt>
                <c:pt idx="95327">
                  <c:v>-179.80849999999998</c:v>
                </c:pt>
                <c:pt idx="95328">
                  <c:v>-179.80649999999997</c:v>
                </c:pt>
                <c:pt idx="95329">
                  <c:v>-179.80449999999999</c:v>
                </c:pt>
                <c:pt idx="95330">
                  <c:v>-179.80249999999998</c:v>
                </c:pt>
                <c:pt idx="95331">
                  <c:v>-179.80049999999997</c:v>
                </c:pt>
                <c:pt idx="95332">
                  <c:v>-179.79849999999999</c:v>
                </c:pt>
                <c:pt idx="95333">
                  <c:v>-179.79649999999998</c:v>
                </c:pt>
                <c:pt idx="95334">
                  <c:v>-179.79449999999997</c:v>
                </c:pt>
                <c:pt idx="95335">
                  <c:v>-179.79249999999999</c:v>
                </c:pt>
                <c:pt idx="95336">
                  <c:v>-179.79049999999998</c:v>
                </c:pt>
                <c:pt idx="95337">
                  <c:v>-179.78849999999997</c:v>
                </c:pt>
                <c:pt idx="95338">
                  <c:v>-179.78649999999999</c:v>
                </c:pt>
                <c:pt idx="95339">
                  <c:v>-179.78449999999998</c:v>
                </c:pt>
                <c:pt idx="95340">
                  <c:v>-179.78249999999997</c:v>
                </c:pt>
                <c:pt idx="95341">
                  <c:v>-179.78049999999999</c:v>
                </c:pt>
                <c:pt idx="95342">
                  <c:v>-179.77849999999998</c:v>
                </c:pt>
                <c:pt idx="95343">
                  <c:v>-179.77649999999997</c:v>
                </c:pt>
                <c:pt idx="95344">
                  <c:v>-179.77449999999999</c:v>
                </c:pt>
                <c:pt idx="95345">
                  <c:v>-179.77249999999998</c:v>
                </c:pt>
                <c:pt idx="95346">
                  <c:v>-179.77049999999997</c:v>
                </c:pt>
                <c:pt idx="95347">
                  <c:v>-179.76849999999999</c:v>
                </c:pt>
                <c:pt idx="95348">
                  <c:v>-179.76649999999998</c:v>
                </c:pt>
                <c:pt idx="95349">
                  <c:v>-179.76449999999997</c:v>
                </c:pt>
                <c:pt idx="95350">
                  <c:v>-179.76249999999999</c:v>
                </c:pt>
                <c:pt idx="95351">
                  <c:v>-179.76049999999998</c:v>
                </c:pt>
                <c:pt idx="95352">
                  <c:v>-179.75849999999997</c:v>
                </c:pt>
                <c:pt idx="95353">
                  <c:v>-179.75649999999999</c:v>
                </c:pt>
                <c:pt idx="95354">
                  <c:v>-179.75449999999998</c:v>
                </c:pt>
                <c:pt idx="95355">
                  <c:v>-179.75249999999997</c:v>
                </c:pt>
                <c:pt idx="95356">
                  <c:v>-179.75049999999999</c:v>
                </c:pt>
                <c:pt idx="95357">
                  <c:v>-179.74849999999998</c:v>
                </c:pt>
                <c:pt idx="95358">
                  <c:v>-179.74649999999997</c:v>
                </c:pt>
                <c:pt idx="95359">
                  <c:v>-179.74449999999999</c:v>
                </c:pt>
                <c:pt idx="95360">
                  <c:v>-179.74249999999998</c:v>
                </c:pt>
                <c:pt idx="95361">
                  <c:v>-179.74049999999997</c:v>
                </c:pt>
                <c:pt idx="95362">
                  <c:v>-179.73849999999999</c:v>
                </c:pt>
                <c:pt idx="95363">
                  <c:v>-179.73649999999998</c:v>
                </c:pt>
                <c:pt idx="95364">
                  <c:v>-179.73449999999997</c:v>
                </c:pt>
                <c:pt idx="95365">
                  <c:v>-179.73249999999999</c:v>
                </c:pt>
                <c:pt idx="95366">
                  <c:v>-179.73049999999998</c:v>
                </c:pt>
                <c:pt idx="95367">
                  <c:v>-179.72849999999997</c:v>
                </c:pt>
                <c:pt idx="95368">
                  <c:v>-179.72649999999999</c:v>
                </c:pt>
                <c:pt idx="95369">
                  <c:v>-179.72449999999998</c:v>
                </c:pt>
                <c:pt idx="95370">
                  <c:v>-179.72249999999997</c:v>
                </c:pt>
                <c:pt idx="95371">
                  <c:v>-179.72049999999999</c:v>
                </c:pt>
                <c:pt idx="95372">
                  <c:v>-179.71849999999998</c:v>
                </c:pt>
                <c:pt idx="95373">
                  <c:v>-179.71649999999997</c:v>
                </c:pt>
                <c:pt idx="95374">
                  <c:v>-179.71449999999999</c:v>
                </c:pt>
                <c:pt idx="95375">
                  <c:v>-179.71249999999998</c:v>
                </c:pt>
                <c:pt idx="95376">
                  <c:v>-179.71049999999997</c:v>
                </c:pt>
                <c:pt idx="95377">
                  <c:v>-179.70849999999999</c:v>
                </c:pt>
                <c:pt idx="95378">
                  <c:v>-179.70649999999998</c:v>
                </c:pt>
                <c:pt idx="95379">
                  <c:v>-179.70449999999997</c:v>
                </c:pt>
                <c:pt idx="95380">
                  <c:v>-179.70249999999999</c:v>
                </c:pt>
                <c:pt idx="95381">
                  <c:v>-179.70049999999998</c:v>
                </c:pt>
                <c:pt idx="95382">
                  <c:v>-179.69849999999997</c:v>
                </c:pt>
                <c:pt idx="95383">
                  <c:v>-179.69649999999999</c:v>
                </c:pt>
                <c:pt idx="95384">
                  <c:v>-179.69449999999998</c:v>
                </c:pt>
                <c:pt idx="95385">
                  <c:v>-179.69249999999997</c:v>
                </c:pt>
                <c:pt idx="95386">
                  <c:v>-179.69049999999999</c:v>
                </c:pt>
                <c:pt idx="95387">
                  <c:v>-179.68849999999998</c:v>
                </c:pt>
                <c:pt idx="95388">
                  <c:v>-179.68649999999997</c:v>
                </c:pt>
                <c:pt idx="95389">
                  <c:v>-179.68449999999999</c:v>
                </c:pt>
                <c:pt idx="95390">
                  <c:v>-179.68249999999998</c:v>
                </c:pt>
                <c:pt idx="95391">
                  <c:v>-179.68049999999997</c:v>
                </c:pt>
                <c:pt idx="95392">
                  <c:v>-179.67849999999999</c:v>
                </c:pt>
                <c:pt idx="95393">
                  <c:v>-179.67649999999998</c:v>
                </c:pt>
                <c:pt idx="95394">
                  <c:v>-179.67449999999997</c:v>
                </c:pt>
                <c:pt idx="95395">
                  <c:v>-179.67249999999999</c:v>
                </c:pt>
                <c:pt idx="95396">
                  <c:v>-179.67049999999998</c:v>
                </c:pt>
                <c:pt idx="95397">
                  <c:v>-179.66849999999997</c:v>
                </c:pt>
                <c:pt idx="95398">
                  <c:v>-179.66649999999998</c:v>
                </c:pt>
                <c:pt idx="95399">
                  <c:v>-179.66449999999998</c:v>
                </c:pt>
                <c:pt idx="95400">
                  <c:v>-179.66249999999997</c:v>
                </c:pt>
                <c:pt idx="95401">
                  <c:v>-179.66049999999998</c:v>
                </c:pt>
                <c:pt idx="95402">
                  <c:v>-179.65849999999998</c:v>
                </c:pt>
                <c:pt idx="95403">
                  <c:v>-179.65649999999997</c:v>
                </c:pt>
                <c:pt idx="95404">
                  <c:v>-179.65449999999998</c:v>
                </c:pt>
                <c:pt idx="95405">
                  <c:v>-179.65249999999997</c:v>
                </c:pt>
                <c:pt idx="95406">
                  <c:v>-179.65049999999997</c:v>
                </c:pt>
                <c:pt idx="95407">
                  <c:v>-179.64849999999998</c:v>
                </c:pt>
                <c:pt idx="95408">
                  <c:v>-179.64649999999997</c:v>
                </c:pt>
                <c:pt idx="95409">
                  <c:v>-179.64449999999997</c:v>
                </c:pt>
                <c:pt idx="95410">
                  <c:v>-179.64249999999998</c:v>
                </c:pt>
                <c:pt idx="95411">
                  <c:v>-179.64049999999997</c:v>
                </c:pt>
                <c:pt idx="95412">
                  <c:v>-179.63849999999996</c:v>
                </c:pt>
                <c:pt idx="95413">
                  <c:v>-179.63649999999998</c:v>
                </c:pt>
                <c:pt idx="95414">
                  <c:v>-179.63449999999997</c:v>
                </c:pt>
                <c:pt idx="95415">
                  <c:v>-179.63249999999996</c:v>
                </c:pt>
                <c:pt idx="95416">
                  <c:v>-179.63049999999998</c:v>
                </c:pt>
                <c:pt idx="95417">
                  <c:v>-179.62849999999997</c:v>
                </c:pt>
                <c:pt idx="95418">
                  <c:v>-179.62649999999996</c:v>
                </c:pt>
                <c:pt idx="95419">
                  <c:v>-179.62449999999998</c:v>
                </c:pt>
                <c:pt idx="95420">
                  <c:v>-179.62249999999997</c:v>
                </c:pt>
                <c:pt idx="95421">
                  <c:v>-179.62049999999996</c:v>
                </c:pt>
                <c:pt idx="95422">
                  <c:v>-179.61849999999998</c:v>
                </c:pt>
                <c:pt idx="95423">
                  <c:v>-179.61649999999997</c:v>
                </c:pt>
                <c:pt idx="95424">
                  <c:v>-179.61449999999996</c:v>
                </c:pt>
                <c:pt idx="95425">
                  <c:v>-179.61249999999998</c:v>
                </c:pt>
                <c:pt idx="95426">
                  <c:v>-179.61049999999997</c:v>
                </c:pt>
                <c:pt idx="95427">
                  <c:v>-179.60849999999996</c:v>
                </c:pt>
                <c:pt idx="95428">
                  <c:v>-179.60649999999998</c:v>
                </c:pt>
                <c:pt idx="95429">
                  <c:v>-179.60449999999997</c:v>
                </c:pt>
                <c:pt idx="95430">
                  <c:v>-179.60249999999996</c:v>
                </c:pt>
                <c:pt idx="95431">
                  <c:v>-179.60049999999998</c:v>
                </c:pt>
                <c:pt idx="95432">
                  <c:v>-179.59849999999997</c:v>
                </c:pt>
                <c:pt idx="95433">
                  <c:v>-179.59649999999996</c:v>
                </c:pt>
                <c:pt idx="95434">
                  <c:v>-179.59449999999998</c:v>
                </c:pt>
                <c:pt idx="95435">
                  <c:v>-179.59249999999997</c:v>
                </c:pt>
                <c:pt idx="95436">
                  <c:v>-179.59049999999996</c:v>
                </c:pt>
                <c:pt idx="95437">
                  <c:v>-179.58849999999998</c:v>
                </c:pt>
                <c:pt idx="95438">
                  <c:v>-179.58649999999997</c:v>
                </c:pt>
                <c:pt idx="95439">
                  <c:v>-179.58449999999999</c:v>
                </c:pt>
                <c:pt idx="95440">
                  <c:v>-179.58249999999998</c:v>
                </c:pt>
                <c:pt idx="95441">
                  <c:v>-179.58049999999997</c:v>
                </c:pt>
                <c:pt idx="95442">
                  <c:v>-179.57849999999999</c:v>
                </c:pt>
                <c:pt idx="95443">
                  <c:v>-179.57649999999998</c:v>
                </c:pt>
                <c:pt idx="95444">
                  <c:v>-179.57449999999997</c:v>
                </c:pt>
                <c:pt idx="95445">
                  <c:v>-179.57249999999999</c:v>
                </c:pt>
                <c:pt idx="95446">
                  <c:v>-179.57049999999998</c:v>
                </c:pt>
                <c:pt idx="95447">
                  <c:v>-179.56849999999997</c:v>
                </c:pt>
                <c:pt idx="95448">
                  <c:v>-179.56649999999999</c:v>
                </c:pt>
                <c:pt idx="95449">
                  <c:v>-179.56449999999998</c:v>
                </c:pt>
                <c:pt idx="95450">
                  <c:v>-179.56249999999997</c:v>
                </c:pt>
                <c:pt idx="95451">
                  <c:v>-179.56049999999999</c:v>
                </c:pt>
                <c:pt idx="95452">
                  <c:v>-179.55849999999998</c:v>
                </c:pt>
                <c:pt idx="95453">
                  <c:v>-179.55649999999997</c:v>
                </c:pt>
                <c:pt idx="95454">
                  <c:v>-179.55449999999999</c:v>
                </c:pt>
                <c:pt idx="95455">
                  <c:v>-179.55249999999998</c:v>
                </c:pt>
                <c:pt idx="95456">
                  <c:v>-179.55049999999997</c:v>
                </c:pt>
                <c:pt idx="95457">
                  <c:v>-179.54849999999999</c:v>
                </c:pt>
                <c:pt idx="95458">
                  <c:v>-179.54649999999998</c:v>
                </c:pt>
                <c:pt idx="95459">
                  <c:v>-179.54449999999997</c:v>
                </c:pt>
                <c:pt idx="95460">
                  <c:v>-179.54249999999999</c:v>
                </c:pt>
                <c:pt idx="95461">
                  <c:v>-179.54049999999998</c:v>
                </c:pt>
                <c:pt idx="95462">
                  <c:v>-179.53849999999997</c:v>
                </c:pt>
                <c:pt idx="95463">
                  <c:v>-179.53649999999999</c:v>
                </c:pt>
                <c:pt idx="95464">
                  <c:v>-179.53449999999998</c:v>
                </c:pt>
                <c:pt idx="95465">
                  <c:v>-179.53249999999997</c:v>
                </c:pt>
                <c:pt idx="95466">
                  <c:v>-179.53049999999999</c:v>
                </c:pt>
                <c:pt idx="95467">
                  <c:v>-179.52849999999998</c:v>
                </c:pt>
                <c:pt idx="95468">
                  <c:v>-179.52649999999997</c:v>
                </c:pt>
                <c:pt idx="95469">
                  <c:v>-179.52449999999999</c:v>
                </c:pt>
                <c:pt idx="95470">
                  <c:v>-179.52249999999998</c:v>
                </c:pt>
                <c:pt idx="95471">
                  <c:v>-179.52049999999997</c:v>
                </c:pt>
                <c:pt idx="95472">
                  <c:v>-179.51849999999999</c:v>
                </c:pt>
                <c:pt idx="95473">
                  <c:v>-179.51649999999998</c:v>
                </c:pt>
                <c:pt idx="95474">
                  <c:v>-179.51449999999997</c:v>
                </c:pt>
                <c:pt idx="95475">
                  <c:v>-179.51249999999999</c:v>
                </c:pt>
                <c:pt idx="95476">
                  <c:v>-179.51049999999998</c:v>
                </c:pt>
                <c:pt idx="95477">
                  <c:v>-179.50849999999997</c:v>
                </c:pt>
                <c:pt idx="95478">
                  <c:v>-179.50649999999999</c:v>
                </c:pt>
                <c:pt idx="95479">
                  <c:v>-179.50449999999998</c:v>
                </c:pt>
                <c:pt idx="95480">
                  <c:v>-179.50249999999997</c:v>
                </c:pt>
                <c:pt idx="95481">
                  <c:v>-179.50049999999999</c:v>
                </c:pt>
                <c:pt idx="95482">
                  <c:v>-179.49849999999998</c:v>
                </c:pt>
                <c:pt idx="95483">
                  <c:v>-179.49649999999997</c:v>
                </c:pt>
                <c:pt idx="95484">
                  <c:v>-179.49449999999999</c:v>
                </c:pt>
                <c:pt idx="95485">
                  <c:v>-179.49249999999998</c:v>
                </c:pt>
                <c:pt idx="95486">
                  <c:v>-179.49049999999997</c:v>
                </c:pt>
                <c:pt idx="95487">
                  <c:v>-179.48849999999999</c:v>
                </c:pt>
                <c:pt idx="95488">
                  <c:v>-179.48649999999998</c:v>
                </c:pt>
                <c:pt idx="95489">
                  <c:v>-179.48449999999997</c:v>
                </c:pt>
                <c:pt idx="95490">
                  <c:v>-179.48249999999999</c:v>
                </c:pt>
                <c:pt idx="95491">
                  <c:v>-179.48049999999998</c:v>
                </c:pt>
                <c:pt idx="95492">
                  <c:v>-179.47849999999997</c:v>
                </c:pt>
                <c:pt idx="95493">
                  <c:v>-179.47649999999999</c:v>
                </c:pt>
                <c:pt idx="95494">
                  <c:v>-179.47449999999998</c:v>
                </c:pt>
                <c:pt idx="95495">
                  <c:v>-179.47249999999997</c:v>
                </c:pt>
                <c:pt idx="95496">
                  <c:v>-179.47049999999999</c:v>
                </c:pt>
                <c:pt idx="95497">
                  <c:v>-179.46849999999998</c:v>
                </c:pt>
                <c:pt idx="95498">
                  <c:v>-179.46649999999997</c:v>
                </c:pt>
                <c:pt idx="95499">
                  <c:v>-179.46449999999999</c:v>
                </c:pt>
                <c:pt idx="95500">
                  <c:v>-179.46249999999998</c:v>
                </c:pt>
                <c:pt idx="95501">
                  <c:v>-179.46049999999997</c:v>
                </c:pt>
                <c:pt idx="95502">
                  <c:v>-179.45849999999999</c:v>
                </c:pt>
                <c:pt idx="95503">
                  <c:v>-179.45649999999998</c:v>
                </c:pt>
                <c:pt idx="95504">
                  <c:v>-179.45449999999997</c:v>
                </c:pt>
                <c:pt idx="95505">
                  <c:v>-179.45249999999999</c:v>
                </c:pt>
                <c:pt idx="95506">
                  <c:v>-179.45049999999998</c:v>
                </c:pt>
                <c:pt idx="95507">
                  <c:v>-179.44849999999997</c:v>
                </c:pt>
                <c:pt idx="95508">
                  <c:v>-179.44649999999999</c:v>
                </c:pt>
                <c:pt idx="95509">
                  <c:v>-179.44449999999998</c:v>
                </c:pt>
                <c:pt idx="95510">
                  <c:v>-179.44249999999997</c:v>
                </c:pt>
                <c:pt idx="95511">
                  <c:v>-179.44049999999999</c:v>
                </c:pt>
                <c:pt idx="95512">
                  <c:v>-179.43849999999998</c:v>
                </c:pt>
                <c:pt idx="95513">
                  <c:v>-179.43649999999997</c:v>
                </c:pt>
                <c:pt idx="95514">
                  <c:v>-179.43449999999999</c:v>
                </c:pt>
                <c:pt idx="95515">
                  <c:v>-179.43249999999998</c:v>
                </c:pt>
                <c:pt idx="95516">
                  <c:v>-179.43049999999997</c:v>
                </c:pt>
                <c:pt idx="95517">
                  <c:v>-179.42849999999999</c:v>
                </c:pt>
                <c:pt idx="95518">
                  <c:v>-179.42649999999998</c:v>
                </c:pt>
                <c:pt idx="95519">
                  <c:v>-179.42449999999997</c:v>
                </c:pt>
                <c:pt idx="95520">
                  <c:v>-179.42249999999999</c:v>
                </c:pt>
                <c:pt idx="95521">
                  <c:v>-179.42049999999998</c:v>
                </c:pt>
                <c:pt idx="95522">
                  <c:v>-179.41849999999997</c:v>
                </c:pt>
                <c:pt idx="95523">
                  <c:v>-179.41649999999998</c:v>
                </c:pt>
                <c:pt idx="95524">
                  <c:v>-179.41449999999998</c:v>
                </c:pt>
                <c:pt idx="95525">
                  <c:v>-179.41249999999997</c:v>
                </c:pt>
                <c:pt idx="95526">
                  <c:v>-179.41049999999998</c:v>
                </c:pt>
                <c:pt idx="95527">
                  <c:v>-179.40849999999998</c:v>
                </c:pt>
                <c:pt idx="95528">
                  <c:v>-179.40649999999997</c:v>
                </c:pt>
                <c:pt idx="95529">
                  <c:v>-179.40449999999998</c:v>
                </c:pt>
                <c:pt idx="95530">
                  <c:v>-179.40249999999997</c:v>
                </c:pt>
                <c:pt idx="95531">
                  <c:v>-179.40049999999997</c:v>
                </c:pt>
                <c:pt idx="95532">
                  <c:v>-179.39849999999998</c:v>
                </c:pt>
                <c:pt idx="95533">
                  <c:v>-179.39649999999997</c:v>
                </c:pt>
                <c:pt idx="95534">
                  <c:v>-179.39449999999997</c:v>
                </c:pt>
                <c:pt idx="95535">
                  <c:v>-179.39249999999998</c:v>
                </c:pt>
                <c:pt idx="95536">
                  <c:v>-179.39049999999997</c:v>
                </c:pt>
                <c:pt idx="95537">
                  <c:v>-179.38849999999996</c:v>
                </c:pt>
                <c:pt idx="95538">
                  <c:v>-179.38649999999998</c:v>
                </c:pt>
                <c:pt idx="95539">
                  <c:v>-179.38449999999997</c:v>
                </c:pt>
                <c:pt idx="95540">
                  <c:v>-179.38249999999996</c:v>
                </c:pt>
                <c:pt idx="95541">
                  <c:v>-179.38049999999998</c:v>
                </c:pt>
                <c:pt idx="95542">
                  <c:v>-179.37849999999997</c:v>
                </c:pt>
                <c:pt idx="95543">
                  <c:v>-179.37649999999996</c:v>
                </c:pt>
                <c:pt idx="95544">
                  <c:v>-179.37449999999998</c:v>
                </c:pt>
                <c:pt idx="95545">
                  <c:v>-179.37249999999997</c:v>
                </c:pt>
                <c:pt idx="95546">
                  <c:v>-179.37049999999996</c:v>
                </c:pt>
                <c:pt idx="95547">
                  <c:v>-179.36849999999998</c:v>
                </c:pt>
                <c:pt idx="95548">
                  <c:v>-179.36649999999997</c:v>
                </c:pt>
                <c:pt idx="95549">
                  <c:v>-179.36449999999996</c:v>
                </c:pt>
                <c:pt idx="95550">
                  <c:v>-179.36249999999998</c:v>
                </c:pt>
                <c:pt idx="95551">
                  <c:v>-179.36049999999997</c:v>
                </c:pt>
                <c:pt idx="95552">
                  <c:v>-179.35849999999996</c:v>
                </c:pt>
                <c:pt idx="95553">
                  <c:v>-179.35649999999998</c:v>
                </c:pt>
                <c:pt idx="95554">
                  <c:v>-179.35449999999997</c:v>
                </c:pt>
                <c:pt idx="95555">
                  <c:v>-179.35249999999996</c:v>
                </c:pt>
                <c:pt idx="95556">
                  <c:v>-179.35049999999998</c:v>
                </c:pt>
                <c:pt idx="95557">
                  <c:v>-179.34849999999997</c:v>
                </c:pt>
                <c:pt idx="95558">
                  <c:v>-179.34649999999996</c:v>
                </c:pt>
                <c:pt idx="95559">
                  <c:v>-179.34449999999998</c:v>
                </c:pt>
                <c:pt idx="95560">
                  <c:v>-179.34249999999997</c:v>
                </c:pt>
                <c:pt idx="95561">
                  <c:v>-179.34049999999996</c:v>
                </c:pt>
                <c:pt idx="95562">
                  <c:v>-179.33849999999998</c:v>
                </c:pt>
                <c:pt idx="95563">
                  <c:v>-179.33649999999997</c:v>
                </c:pt>
                <c:pt idx="95564">
                  <c:v>-179.33449999999999</c:v>
                </c:pt>
                <c:pt idx="95565">
                  <c:v>-179.33249999999998</c:v>
                </c:pt>
                <c:pt idx="95566">
                  <c:v>-179.33049999999997</c:v>
                </c:pt>
                <c:pt idx="95567">
                  <c:v>-179.32849999999999</c:v>
                </c:pt>
                <c:pt idx="95568">
                  <c:v>-179.32649999999998</c:v>
                </c:pt>
                <c:pt idx="95569">
                  <c:v>-179.32449999999997</c:v>
                </c:pt>
                <c:pt idx="95570">
                  <c:v>-179.32249999999999</c:v>
                </c:pt>
                <c:pt idx="95571">
                  <c:v>-179.32049999999998</c:v>
                </c:pt>
                <c:pt idx="95572">
                  <c:v>-179.31849999999997</c:v>
                </c:pt>
                <c:pt idx="95573">
                  <c:v>-179.31649999999999</c:v>
                </c:pt>
                <c:pt idx="95574">
                  <c:v>-179.31449999999998</c:v>
                </c:pt>
                <c:pt idx="95575">
                  <c:v>-179.31249999999997</c:v>
                </c:pt>
                <c:pt idx="95576">
                  <c:v>-179.31049999999999</c:v>
                </c:pt>
                <c:pt idx="95577">
                  <c:v>-179.30849999999998</c:v>
                </c:pt>
                <c:pt idx="95578">
                  <c:v>-179.30649999999997</c:v>
                </c:pt>
                <c:pt idx="95579">
                  <c:v>-179.30449999999999</c:v>
                </c:pt>
                <c:pt idx="95580">
                  <c:v>-179.30249999999998</c:v>
                </c:pt>
                <c:pt idx="95581">
                  <c:v>-179.30049999999997</c:v>
                </c:pt>
                <c:pt idx="95582">
                  <c:v>-179.29849999999999</c:v>
                </c:pt>
                <c:pt idx="95583">
                  <c:v>-179.29649999999998</c:v>
                </c:pt>
                <c:pt idx="95584">
                  <c:v>-179.29449999999997</c:v>
                </c:pt>
                <c:pt idx="95585">
                  <c:v>-179.29249999999999</c:v>
                </c:pt>
                <c:pt idx="95586">
                  <c:v>-179.29049999999998</c:v>
                </c:pt>
                <c:pt idx="95587">
                  <c:v>-179.28849999999997</c:v>
                </c:pt>
                <c:pt idx="95588">
                  <c:v>-179.28649999999999</c:v>
                </c:pt>
                <c:pt idx="95589">
                  <c:v>-179.28449999999998</c:v>
                </c:pt>
                <c:pt idx="95590">
                  <c:v>-179.28249999999997</c:v>
                </c:pt>
                <c:pt idx="95591">
                  <c:v>-179.28049999999999</c:v>
                </c:pt>
                <c:pt idx="95592">
                  <c:v>-179.27849999999998</c:v>
                </c:pt>
                <c:pt idx="95593">
                  <c:v>-179.27649999999997</c:v>
                </c:pt>
                <c:pt idx="95594">
                  <c:v>-179.27449999999999</c:v>
                </c:pt>
                <c:pt idx="95595">
                  <c:v>-179.27249999999998</c:v>
                </c:pt>
                <c:pt idx="95596">
                  <c:v>-179.27049999999997</c:v>
                </c:pt>
                <c:pt idx="95597">
                  <c:v>-179.26849999999999</c:v>
                </c:pt>
                <c:pt idx="95598">
                  <c:v>-179.26649999999998</c:v>
                </c:pt>
                <c:pt idx="95599">
                  <c:v>-179.26449999999997</c:v>
                </c:pt>
                <c:pt idx="95600">
                  <c:v>-179.26249999999999</c:v>
                </c:pt>
                <c:pt idx="95601">
                  <c:v>-179.26049999999998</c:v>
                </c:pt>
                <c:pt idx="95602">
                  <c:v>-179.25849999999997</c:v>
                </c:pt>
                <c:pt idx="95603">
                  <c:v>-179.25649999999999</c:v>
                </c:pt>
                <c:pt idx="95604">
                  <c:v>-179.25449999999998</c:v>
                </c:pt>
                <c:pt idx="95605">
                  <c:v>-179.25249999999997</c:v>
                </c:pt>
                <c:pt idx="95606">
                  <c:v>-179.25049999999999</c:v>
                </c:pt>
                <c:pt idx="95607">
                  <c:v>-179.24849999999998</c:v>
                </c:pt>
                <c:pt idx="95608">
                  <c:v>-179.24649999999997</c:v>
                </c:pt>
                <c:pt idx="95609">
                  <c:v>-179.24449999999999</c:v>
                </c:pt>
                <c:pt idx="95610">
                  <c:v>-179.24249999999998</c:v>
                </c:pt>
                <c:pt idx="95611">
                  <c:v>-179.24049999999997</c:v>
                </c:pt>
                <c:pt idx="95612">
                  <c:v>-179.23849999999999</c:v>
                </c:pt>
                <c:pt idx="95613">
                  <c:v>-179.23649999999998</c:v>
                </c:pt>
                <c:pt idx="95614">
                  <c:v>-179.23449999999997</c:v>
                </c:pt>
                <c:pt idx="95615">
                  <c:v>-179.23249999999999</c:v>
                </c:pt>
                <c:pt idx="95616">
                  <c:v>-179.23049999999998</c:v>
                </c:pt>
                <c:pt idx="95617">
                  <c:v>-179.22849999999997</c:v>
                </c:pt>
                <c:pt idx="95618">
                  <c:v>-179.22649999999999</c:v>
                </c:pt>
                <c:pt idx="95619">
                  <c:v>-179.22449999999998</c:v>
                </c:pt>
                <c:pt idx="95620">
                  <c:v>-179.22249999999997</c:v>
                </c:pt>
                <c:pt idx="95621">
                  <c:v>-179.22049999999999</c:v>
                </c:pt>
                <c:pt idx="95622">
                  <c:v>-179.21849999999998</c:v>
                </c:pt>
                <c:pt idx="95623">
                  <c:v>-179.21649999999997</c:v>
                </c:pt>
                <c:pt idx="95624">
                  <c:v>-179.21449999999999</c:v>
                </c:pt>
                <c:pt idx="95625">
                  <c:v>-179.21249999999998</c:v>
                </c:pt>
                <c:pt idx="95626">
                  <c:v>-179.21049999999997</c:v>
                </c:pt>
                <c:pt idx="95627">
                  <c:v>-179.20849999999999</c:v>
                </c:pt>
                <c:pt idx="95628">
                  <c:v>-179.20649999999998</c:v>
                </c:pt>
                <c:pt idx="95629">
                  <c:v>-179.20449999999997</c:v>
                </c:pt>
                <c:pt idx="95630">
                  <c:v>-179.20249999999999</c:v>
                </c:pt>
                <c:pt idx="95631">
                  <c:v>-179.20049999999998</c:v>
                </c:pt>
                <c:pt idx="95632">
                  <c:v>-179.19849999999997</c:v>
                </c:pt>
                <c:pt idx="95633">
                  <c:v>-179.19649999999999</c:v>
                </c:pt>
                <c:pt idx="95634">
                  <c:v>-179.19449999999998</c:v>
                </c:pt>
                <c:pt idx="95635">
                  <c:v>-179.19249999999997</c:v>
                </c:pt>
                <c:pt idx="95636">
                  <c:v>-179.19049999999999</c:v>
                </c:pt>
                <c:pt idx="95637">
                  <c:v>-179.18849999999998</c:v>
                </c:pt>
                <c:pt idx="95638">
                  <c:v>-179.18649999999997</c:v>
                </c:pt>
                <c:pt idx="95639">
                  <c:v>-179.18449999999999</c:v>
                </c:pt>
                <c:pt idx="95640">
                  <c:v>-179.18249999999998</c:v>
                </c:pt>
                <c:pt idx="95641">
                  <c:v>-179.18049999999997</c:v>
                </c:pt>
                <c:pt idx="95642">
                  <c:v>-179.17849999999999</c:v>
                </c:pt>
                <c:pt idx="95643">
                  <c:v>-179.17649999999998</c:v>
                </c:pt>
                <c:pt idx="95644">
                  <c:v>-179.17449999999997</c:v>
                </c:pt>
                <c:pt idx="95645">
                  <c:v>-179.17249999999999</c:v>
                </c:pt>
                <c:pt idx="95646">
                  <c:v>-179.17049999999998</c:v>
                </c:pt>
                <c:pt idx="95647">
                  <c:v>-179.16849999999997</c:v>
                </c:pt>
                <c:pt idx="95648">
                  <c:v>-179.16649999999998</c:v>
                </c:pt>
                <c:pt idx="95649">
                  <c:v>-179.16449999999998</c:v>
                </c:pt>
                <c:pt idx="95650">
                  <c:v>-179.16249999999997</c:v>
                </c:pt>
                <c:pt idx="95651">
                  <c:v>-179.16049999999998</c:v>
                </c:pt>
                <c:pt idx="95652">
                  <c:v>-179.15849999999998</c:v>
                </c:pt>
                <c:pt idx="95653">
                  <c:v>-179.15649999999997</c:v>
                </c:pt>
                <c:pt idx="95654">
                  <c:v>-179.15449999999998</c:v>
                </c:pt>
                <c:pt idx="95655">
                  <c:v>-179.15249999999997</c:v>
                </c:pt>
                <c:pt idx="95656">
                  <c:v>-179.15049999999997</c:v>
                </c:pt>
                <c:pt idx="95657">
                  <c:v>-179.14849999999998</c:v>
                </c:pt>
                <c:pt idx="95658">
                  <c:v>-179.14649999999997</c:v>
                </c:pt>
                <c:pt idx="95659">
                  <c:v>-179.14449999999997</c:v>
                </c:pt>
                <c:pt idx="95660">
                  <c:v>-179.14249999999998</c:v>
                </c:pt>
                <c:pt idx="95661">
                  <c:v>-179.14049999999997</c:v>
                </c:pt>
                <c:pt idx="95662">
                  <c:v>-179.13849999999996</c:v>
                </c:pt>
                <c:pt idx="95663">
                  <c:v>-179.13649999999998</c:v>
                </c:pt>
                <c:pt idx="95664">
                  <c:v>-179.13449999999997</c:v>
                </c:pt>
                <c:pt idx="95665">
                  <c:v>-179.13249999999996</c:v>
                </c:pt>
                <c:pt idx="95666">
                  <c:v>-179.13049999999998</c:v>
                </c:pt>
                <c:pt idx="95667">
                  <c:v>-179.12849999999997</c:v>
                </c:pt>
                <c:pt idx="95668">
                  <c:v>-179.12649999999996</c:v>
                </c:pt>
                <c:pt idx="95669">
                  <c:v>-179.12449999999998</c:v>
                </c:pt>
                <c:pt idx="95670">
                  <c:v>-179.12249999999997</c:v>
                </c:pt>
                <c:pt idx="95671">
                  <c:v>-179.12049999999996</c:v>
                </c:pt>
                <c:pt idx="95672">
                  <c:v>-179.11849999999998</c:v>
                </c:pt>
                <c:pt idx="95673">
                  <c:v>-179.11649999999997</c:v>
                </c:pt>
                <c:pt idx="95674">
                  <c:v>-179.11449999999996</c:v>
                </c:pt>
                <c:pt idx="95675">
                  <c:v>-179.11249999999998</c:v>
                </c:pt>
                <c:pt idx="95676">
                  <c:v>-179.11049999999997</c:v>
                </c:pt>
                <c:pt idx="95677">
                  <c:v>-179.10849999999996</c:v>
                </c:pt>
                <c:pt idx="95678">
                  <c:v>-179.10649999999998</c:v>
                </c:pt>
                <c:pt idx="95679">
                  <c:v>-179.10449999999997</c:v>
                </c:pt>
                <c:pt idx="95680">
                  <c:v>-179.10249999999996</c:v>
                </c:pt>
                <c:pt idx="95681">
                  <c:v>-179.10049999999998</c:v>
                </c:pt>
                <c:pt idx="95682">
                  <c:v>-179.09849999999997</c:v>
                </c:pt>
                <c:pt idx="95683">
                  <c:v>-179.09649999999996</c:v>
                </c:pt>
                <c:pt idx="95684">
                  <c:v>-179.09449999999998</c:v>
                </c:pt>
                <c:pt idx="95685">
                  <c:v>-179.09249999999997</c:v>
                </c:pt>
                <c:pt idx="95686">
                  <c:v>-179.09049999999996</c:v>
                </c:pt>
                <c:pt idx="95687">
                  <c:v>-179.08849999999998</c:v>
                </c:pt>
                <c:pt idx="95688">
                  <c:v>-179.08649999999997</c:v>
                </c:pt>
                <c:pt idx="95689">
                  <c:v>-179.08449999999999</c:v>
                </c:pt>
                <c:pt idx="95690">
                  <c:v>-179.08249999999998</c:v>
                </c:pt>
                <c:pt idx="95691">
                  <c:v>-179.08049999999997</c:v>
                </c:pt>
                <c:pt idx="95692">
                  <c:v>-179.07849999999999</c:v>
                </c:pt>
                <c:pt idx="95693">
                  <c:v>-179.07649999999998</c:v>
                </c:pt>
                <c:pt idx="95694">
                  <c:v>-179.07449999999997</c:v>
                </c:pt>
                <c:pt idx="95695">
                  <c:v>-179.07249999999999</c:v>
                </c:pt>
                <c:pt idx="95696">
                  <c:v>-179.07049999999998</c:v>
                </c:pt>
                <c:pt idx="95697">
                  <c:v>-179.06849999999997</c:v>
                </c:pt>
                <c:pt idx="95698">
                  <c:v>-179.06649999999999</c:v>
                </c:pt>
                <c:pt idx="95699">
                  <c:v>-179.06449999999998</c:v>
                </c:pt>
                <c:pt idx="95700">
                  <c:v>-179.06249999999997</c:v>
                </c:pt>
                <c:pt idx="95701">
                  <c:v>-179.06049999999999</c:v>
                </c:pt>
                <c:pt idx="95702">
                  <c:v>-179.05849999999998</c:v>
                </c:pt>
                <c:pt idx="95703">
                  <c:v>-179.05649999999997</c:v>
                </c:pt>
                <c:pt idx="95704">
                  <c:v>-179.05449999999999</c:v>
                </c:pt>
                <c:pt idx="95705">
                  <c:v>-179.05249999999998</c:v>
                </c:pt>
                <c:pt idx="95706">
                  <c:v>-179.05049999999997</c:v>
                </c:pt>
                <c:pt idx="95707">
                  <c:v>-179.04849999999999</c:v>
                </c:pt>
                <c:pt idx="95708">
                  <c:v>-179.04649999999998</c:v>
                </c:pt>
                <c:pt idx="95709">
                  <c:v>-179.04449999999997</c:v>
                </c:pt>
                <c:pt idx="95710">
                  <c:v>-179.04249999999999</c:v>
                </c:pt>
                <c:pt idx="95711">
                  <c:v>-179.04049999999998</c:v>
                </c:pt>
                <c:pt idx="95712">
                  <c:v>-179.03849999999997</c:v>
                </c:pt>
                <c:pt idx="95713">
                  <c:v>-179.03649999999999</c:v>
                </c:pt>
                <c:pt idx="95714">
                  <c:v>-179.03449999999998</c:v>
                </c:pt>
                <c:pt idx="95715">
                  <c:v>-179.03249999999997</c:v>
                </c:pt>
                <c:pt idx="95716">
                  <c:v>-179.03049999999999</c:v>
                </c:pt>
                <c:pt idx="95717">
                  <c:v>-179.02849999999998</c:v>
                </c:pt>
                <c:pt idx="95718">
                  <c:v>-179.02649999999997</c:v>
                </c:pt>
                <c:pt idx="95719">
                  <c:v>-179.02449999999999</c:v>
                </c:pt>
                <c:pt idx="95720">
                  <c:v>-179.02249999999998</c:v>
                </c:pt>
                <c:pt idx="95721">
                  <c:v>-179.02049999999997</c:v>
                </c:pt>
                <c:pt idx="95722">
                  <c:v>-179.01849999999999</c:v>
                </c:pt>
                <c:pt idx="95723">
                  <c:v>-179.01649999999998</c:v>
                </c:pt>
                <c:pt idx="95724">
                  <c:v>-179.01449999999997</c:v>
                </c:pt>
                <c:pt idx="95725">
                  <c:v>-179.01249999999999</c:v>
                </c:pt>
                <c:pt idx="95726">
                  <c:v>-179.01049999999998</c:v>
                </c:pt>
                <c:pt idx="95727">
                  <c:v>-179.00849999999997</c:v>
                </c:pt>
                <c:pt idx="95728">
                  <c:v>-179.00649999999999</c:v>
                </c:pt>
                <c:pt idx="95729">
                  <c:v>-179.00449999999998</c:v>
                </c:pt>
                <c:pt idx="95730">
                  <c:v>-179.00249999999997</c:v>
                </c:pt>
                <c:pt idx="95731">
                  <c:v>-179.00049999999999</c:v>
                </c:pt>
                <c:pt idx="95732">
                  <c:v>-178.99849999999998</c:v>
                </c:pt>
                <c:pt idx="95733">
                  <c:v>-178.99649999999997</c:v>
                </c:pt>
                <c:pt idx="95734">
                  <c:v>-178.99449999999999</c:v>
                </c:pt>
                <c:pt idx="95735">
                  <c:v>-178.99249999999998</c:v>
                </c:pt>
                <c:pt idx="95736">
                  <c:v>-178.99049999999997</c:v>
                </c:pt>
                <c:pt idx="95737">
                  <c:v>-178.98849999999999</c:v>
                </c:pt>
                <c:pt idx="95738">
                  <c:v>-178.98649999999998</c:v>
                </c:pt>
                <c:pt idx="95739">
                  <c:v>-178.98449999999997</c:v>
                </c:pt>
                <c:pt idx="95740">
                  <c:v>-178.98249999999999</c:v>
                </c:pt>
                <c:pt idx="95741">
                  <c:v>-178.98049999999998</c:v>
                </c:pt>
                <c:pt idx="95742">
                  <c:v>-178.97849999999997</c:v>
                </c:pt>
                <c:pt idx="95743">
                  <c:v>-178.97649999999999</c:v>
                </c:pt>
                <c:pt idx="95744">
                  <c:v>-178.97449999999998</c:v>
                </c:pt>
                <c:pt idx="95745">
                  <c:v>-178.97249999999997</c:v>
                </c:pt>
                <c:pt idx="95746">
                  <c:v>-178.97049999999999</c:v>
                </c:pt>
                <c:pt idx="95747">
                  <c:v>-178.96849999999998</c:v>
                </c:pt>
                <c:pt idx="95748">
                  <c:v>-178.96649999999997</c:v>
                </c:pt>
                <c:pt idx="95749">
                  <c:v>-178.96449999999999</c:v>
                </c:pt>
                <c:pt idx="95750">
                  <c:v>-178.96249999999998</c:v>
                </c:pt>
                <c:pt idx="95751">
                  <c:v>-178.96049999999997</c:v>
                </c:pt>
                <c:pt idx="95752">
                  <c:v>-178.95849999999999</c:v>
                </c:pt>
                <c:pt idx="95753">
                  <c:v>-178.95649999999998</c:v>
                </c:pt>
                <c:pt idx="95754">
                  <c:v>-178.95449999999997</c:v>
                </c:pt>
                <c:pt idx="95755">
                  <c:v>-178.95249999999999</c:v>
                </c:pt>
                <c:pt idx="95756">
                  <c:v>-178.95049999999998</c:v>
                </c:pt>
                <c:pt idx="95757">
                  <c:v>-178.94849999999997</c:v>
                </c:pt>
                <c:pt idx="95758">
                  <c:v>-178.94649999999999</c:v>
                </c:pt>
                <c:pt idx="95759">
                  <c:v>-178.94449999999998</c:v>
                </c:pt>
                <c:pt idx="95760">
                  <c:v>-178.94249999999997</c:v>
                </c:pt>
                <c:pt idx="95761">
                  <c:v>-178.94049999999999</c:v>
                </c:pt>
                <c:pt idx="95762">
                  <c:v>-178.93849999999998</c:v>
                </c:pt>
                <c:pt idx="95763">
                  <c:v>-178.93649999999997</c:v>
                </c:pt>
                <c:pt idx="95764">
                  <c:v>-178.93449999999999</c:v>
                </c:pt>
                <c:pt idx="95765">
                  <c:v>-178.93249999999998</c:v>
                </c:pt>
                <c:pt idx="95766">
                  <c:v>-178.93049999999997</c:v>
                </c:pt>
                <c:pt idx="95767">
                  <c:v>-178.92849999999999</c:v>
                </c:pt>
                <c:pt idx="95768">
                  <c:v>-178.92649999999998</c:v>
                </c:pt>
                <c:pt idx="95769">
                  <c:v>-178.92449999999997</c:v>
                </c:pt>
                <c:pt idx="95770">
                  <c:v>-178.92249999999999</c:v>
                </c:pt>
                <c:pt idx="95771">
                  <c:v>-178.92049999999998</c:v>
                </c:pt>
                <c:pt idx="95772">
                  <c:v>-178.91849999999997</c:v>
                </c:pt>
                <c:pt idx="95773">
                  <c:v>-178.91649999999998</c:v>
                </c:pt>
                <c:pt idx="95774">
                  <c:v>-178.91449999999998</c:v>
                </c:pt>
                <c:pt idx="95775">
                  <c:v>-178.91249999999997</c:v>
                </c:pt>
                <c:pt idx="95776">
                  <c:v>-178.91049999999998</c:v>
                </c:pt>
                <c:pt idx="95777">
                  <c:v>-178.90849999999998</c:v>
                </c:pt>
                <c:pt idx="95778">
                  <c:v>-178.90649999999997</c:v>
                </c:pt>
                <c:pt idx="95779">
                  <c:v>-178.90449999999998</c:v>
                </c:pt>
                <c:pt idx="95780">
                  <c:v>-178.90249999999997</c:v>
                </c:pt>
                <c:pt idx="95781">
                  <c:v>-178.90049999999997</c:v>
                </c:pt>
                <c:pt idx="95782">
                  <c:v>-178.89849999999998</c:v>
                </c:pt>
                <c:pt idx="95783">
                  <c:v>-178.89649999999997</c:v>
                </c:pt>
                <c:pt idx="95784">
                  <c:v>-178.89449999999997</c:v>
                </c:pt>
                <c:pt idx="95785">
                  <c:v>-178.89249999999998</c:v>
                </c:pt>
                <c:pt idx="95786">
                  <c:v>-178.89049999999997</c:v>
                </c:pt>
                <c:pt idx="95787">
                  <c:v>-178.88849999999996</c:v>
                </c:pt>
                <c:pt idx="95788">
                  <c:v>-178.88649999999998</c:v>
                </c:pt>
                <c:pt idx="95789">
                  <c:v>-178.88449999999997</c:v>
                </c:pt>
                <c:pt idx="95790">
                  <c:v>-178.88249999999996</c:v>
                </c:pt>
                <c:pt idx="95791">
                  <c:v>-178.88049999999998</c:v>
                </c:pt>
                <c:pt idx="95792">
                  <c:v>-178.87849999999997</c:v>
                </c:pt>
                <c:pt idx="95793">
                  <c:v>-178.87649999999996</c:v>
                </c:pt>
                <c:pt idx="95794">
                  <c:v>-178.87449999999998</c:v>
                </c:pt>
                <c:pt idx="95795">
                  <c:v>-178.87249999999997</c:v>
                </c:pt>
                <c:pt idx="95796">
                  <c:v>-178.87049999999996</c:v>
                </c:pt>
                <c:pt idx="95797">
                  <c:v>-178.86849999999998</c:v>
                </c:pt>
                <c:pt idx="95798">
                  <c:v>-178.86649999999997</c:v>
                </c:pt>
                <c:pt idx="95799">
                  <c:v>-178.86449999999996</c:v>
                </c:pt>
                <c:pt idx="95800">
                  <c:v>-178.86249999999998</c:v>
                </c:pt>
                <c:pt idx="95801">
                  <c:v>-178.86049999999997</c:v>
                </c:pt>
                <c:pt idx="95802">
                  <c:v>-178.85849999999996</c:v>
                </c:pt>
                <c:pt idx="95803">
                  <c:v>-178.85649999999998</c:v>
                </c:pt>
                <c:pt idx="95804">
                  <c:v>-178.85449999999997</c:v>
                </c:pt>
                <c:pt idx="95805">
                  <c:v>-178.85249999999996</c:v>
                </c:pt>
                <c:pt idx="95806">
                  <c:v>-178.85049999999998</c:v>
                </c:pt>
                <c:pt idx="95807">
                  <c:v>-178.84849999999997</c:v>
                </c:pt>
                <c:pt idx="95808">
                  <c:v>-178.84649999999996</c:v>
                </c:pt>
                <c:pt idx="95809">
                  <c:v>-178.84449999999998</c:v>
                </c:pt>
                <c:pt idx="95810">
                  <c:v>-178.84249999999997</c:v>
                </c:pt>
                <c:pt idx="95811">
                  <c:v>-178.84049999999996</c:v>
                </c:pt>
                <c:pt idx="95812">
                  <c:v>-178.83849999999998</c:v>
                </c:pt>
                <c:pt idx="95813">
                  <c:v>-178.83649999999997</c:v>
                </c:pt>
                <c:pt idx="95814">
                  <c:v>-178.83449999999999</c:v>
                </c:pt>
                <c:pt idx="95815">
                  <c:v>-178.83249999999998</c:v>
                </c:pt>
                <c:pt idx="95816">
                  <c:v>-178.83049999999997</c:v>
                </c:pt>
                <c:pt idx="95817">
                  <c:v>-178.82849999999999</c:v>
                </c:pt>
                <c:pt idx="95818">
                  <c:v>-178.82649999999998</c:v>
                </c:pt>
                <c:pt idx="95819">
                  <c:v>-178.82449999999997</c:v>
                </c:pt>
                <c:pt idx="95820">
                  <c:v>-178.82249999999999</c:v>
                </c:pt>
                <c:pt idx="95821">
                  <c:v>-178.82049999999998</c:v>
                </c:pt>
                <c:pt idx="95822">
                  <c:v>-178.81849999999997</c:v>
                </c:pt>
                <c:pt idx="95823">
                  <c:v>-178.81649999999999</c:v>
                </c:pt>
                <c:pt idx="95824">
                  <c:v>-178.81449999999998</c:v>
                </c:pt>
                <c:pt idx="95825">
                  <c:v>-178.81249999999997</c:v>
                </c:pt>
                <c:pt idx="95826">
                  <c:v>-178.81049999999999</c:v>
                </c:pt>
                <c:pt idx="95827">
                  <c:v>-178.80849999999998</c:v>
                </c:pt>
                <c:pt idx="95828">
                  <c:v>-178.80649999999997</c:v>
                </c:pt>
                <c:pt idx="95829">
                  <c:v>-178.80449999999999</c:v>
                </c:pt>
                <c:pt idx="95830">
                  <c:v>-178.80249999999998</c:v>
                </c:pt>
                <c:pt idx="95831">
                  <c:v>-178.80049999999997</c:v>
                </c:pt>
                <c:pt idx="95832">
                  <c:v>-178.79849999999999</c:v>
                </c:pt>
                <c:pt idx="95833">
                  <c:v>-178.79649999999998</c:v>
                </c:pt>
                <c:pt idx="95834">
                  <c:v>-178.79449999999997</c:v>
                </c:pt>
                <c:pt idx="95835">
                  <c:v>-178.79249999999999</c:v>
                </c:pt>
                <c:pt idx="95836">
                  <c:v>-178.79049999999998</c:v>
                </c:pt>
                <c:pt idx="95837">
                  <c:v>-178.78849999999997</c:v>
                </c:pt>
                <c:pt idx="95838">
                  <c:v>-178.78649999999999</c:v>
                </c:pt>
                <c:pt idx="95839">
                  <c:v>-178.78449999999998</c:v>
                </c:pt>
                <c:pt idx="95840">
                  <c:v>-178.78249999999997</c:v>
                </c:pt>
                <c:pt idx="95841">
                  <c:v>-178.78049999999999</c:v>
                </c:pt>
                <c:pt idx="95842">
                  <c:v>-178.77849999999998</c:v>
                </c:pt>
                <c:pt idx="95843">
                  <c:v>-178.77649999999997</c:v>
                </c:pt>
                <c:pt idx="95844">
                  <c:v>-178.77449999999999</c:v>
                </c:pt>
                <c:pt idx="95845">
                  <c:v>-178.77249999999998</c:v>
                </c:pt>
                <c:pt idx="95846">
                  <c:v>-178.77049999999997</c:v>
                </c:pt>
                <c:pt idx="95847">
                  <c:v>-178.76849999999999</c:v>
                </c:pt>
                <c:pt idx="95848">
                  <c:v>-178.76649999999998</c:v>
                </c:pt>
                <c:pt idx="95849">
                  <c:v>-178.76449999999997</c:v>
                </c:pt>
                <c:pt idx="95850">
                  <c:v>-178.76249999999999</c:v>
                </c:pt>
                <c:pt idx="95851">
                  <c:v>-178.76049999999998</c:v>
                </c:pt>
                <c:pt idx="95852">
                  <c:v>-178.75849999999997</c:v>
                </c:pt>
                <c:pt idx="95853">
                  <c:v>-178.75649999999999</c:v>
                </c:pt>
                <c:pt idx="95854">
                  <c:v>-178.75449999999998</c:v>
                </c:pt>
                <c:pt idx="95855">
                  <c:v>-178.75249999999997</c:v>
                </c:pt>
                <c:pt idx="95856">
                  <c:v>-178.75049999999999</c:v>
                </c:pt>
                <c:pt idx="95857">
                  <c:v>-178.74849999999998</c:v>
                </c:pt>
                <c:pt idx="95858">
                  <c:v>-178.74649999999997</c:v>
                </c:pt>
                <c:pt idx="95859">
                  <c:v>-178.74449999999999</c:v>
                </c:pt>
                <c:pt idx="95860">
                  <c:v>-178.74249999999998</c:v>
                </c:pt>
                <c:pt idx="95861">
                  <c:v>-178.74049999999997</c:v>
                </c:pt>
                <c:pt idx="95862">
                  <c:v>-178.73849999999999</c:v>
                </c:pt>
                <c:pt idx="95863">
                  <c:v>-178.73649999999998</c:v>
                </c:pt>
                <c:pt idx="95864">
                  <c:v>-178.73449999999997</c:v>
                </c:pt>
                <c:pt idx="95865">
                  <c:v>-178.73249999999999</c:v>
                </c:pt>
                <c:pt idx="95866">
                  <c:v>-178.73049999999998</c:v>
                </c:pt>
                <c:pt idx="95867">
                  <c:v>-178.72849999999997</c:v>
                </c:pt>
                <c:pt idx="95868">
                  <c:v>-178.72649999999999</c:v>
                </c:pt>
                <c:pt idx="95869">
                  <c:v>-178.72449999999998</c:v>
                </c:pt>
                <c:pt idx="95870">
                  <c:v>-178.72249999999997</c:v>
                </c:pt>
                <c:pt idx="95871">
                  <c:v>-178.72049999999999</c:v>
                </c:pt>
                <c:pt idx="95872">
                  <c:v>-178.71849999999998</c:v>
                </c:pt>
                <c:pt idx="95873">
                  <c:v>-178.71649999999997</c:v>
                </c:pt>
                <c:pt idx="95874">
                  <c:v>-178.71449999999999</c:v>
                </c:pt>
                <c:pt idx="95875">
                  <c:v>-178.71249999999998</c:v>
                </c:pt>
                <c:pt idx="95876">
                  <c:v>-178.71049999999997</c:v>
                </c:pt>
                <c:pt idx="95877">
                  <c:v>-178.70849999999999</c:v>
                </c:pt>
                <c:pt idx="95878">
                  <c:v>-178.70649999999998</c:v>
                </c:pt>
                <c:pt idx="95879">
                  <c:v>-178.70449999999997</c:v>
                </c:pt>
                <c:pt idx="95880">
                  <c:v>-178.70249999999999</c:v>
                </c:pt>
                <c:pt idx="95881">
                  <c:v>-178.70049999999998</c:v>
                </c:pt>
                <c:pt idx="95882">
                  <c:v>-178.69849999999997</c:v>
                </c:pt>
                <c:pt idx="95883">
                  <c:v>-178.69649999999999</c:v>
                </c:pt>
                <c:pt idx="95884">
                  <c:v>-178.69449999999998</c:v>
                </c:pt>
                <c:pt idx="95885">
                  <c:v>-178.69249999999997</c:v>
                </c:pt>
                <c:pt idx="95886">
                  <c:v>-178.69049999999999</c:v>
                </c:pt>
                <c:pt idx="95887">
                  <c:v>-178.68849999999998</c:v>
                </c:pt>
                <c:pt idx="95888">
                  <c:v>-178.68649999999997</c:v>
                </c:pt>
                <c:pt idx="95889">
                  <c:v>-178.68449999999999</c:v>
                </c:pt>
                <c:pt idx="95890">
                  <c:v>-178.68249999999998</c:v>
                </c:pt>
                <c:pt idx="95891">
                  <c:v>-178.68049999999997</c:v>
                </c:pt>
                <c:pt idx="95892">
                  <c:v>-178.67849999999999</c:v>
                </c:pt>
                <c:pt idx="95893">
                  <c:v>-178.67649999999998</c:v>
                </c:pt>
                <c:pt idx="95894">
                  <c:v>-178.67449999999997</c:v>
                </c:pt>
                <c:pt idx="95895">
                  <c:v>-178.67249999999999</c:v>
                </c:pt>
                <c:pt idx="95896">
                  <c:v>-178.67049999999998</c:v>
                </c:pt>
                <c:pt idx="95897">
                  <c:v>-178.66849999999997</c:v>
                </c:pt>
                <c:pt idx="95898">
                  <c:v>-178.66649999999998</c:v>
                </c:pt>
                <c:pt idx="95899">
                  <c:v>-178.66449999999998</c:v>
                </c:pt>
                <c:pt idx="95900">
                  <c:v>-178.66249999999997</c:v>
                </c:pt>
                <c:pt idx="95901">
                  <c:v>-178.66049999999998</c:v>
                </c:pt>
                <c:pt idx="95902">
                  <c:v>-178.65849999999998</c:v>
                </c:pt>
                <c:pt idx="95903">
                  <c:v>-178.65649999999997</c:v>
                </c:pt>
                <c:pt idx="95904">
                  <c:v>-178.65449999999998</c:v>
                </c:pt>
                <c:pt idx="95905">
                  <c:v>-178.65249999999997</c:v>
                </c:pt>
                <c:pt idx="95906">
                  <c:v>-178.65049999999997</c:v>
                </c:pt>
                <c:pt idx="95907">
                  <c:v>-178.64849999999998</c:v>
                </c:pt>
                <c:pt idx="95908">
                  <c:v>-178.64649999999997</c:v>
                </c:pt>
                <c:pt idx="95909">
                  <c:v>-178.64449999999997</c:v>
                </c:pt>
                <c:pt idx="95910">
                  <c:v>-178.64249999999998</c:v>
                </c:pt>
                <c:pt idx="95911">
                  <c:v>-178.64049999999997</c:v>
                </c:pt>
                <c:pt idx="95912">
                  <c:v>-178.63849999999996</c:v>
                </c:pt>
                <c:pt idx="95913">
                  <c:v>-178.63649999999998</c:v>
                </c:pt>
                <c:pt idx="95914">
                  <c:v>-178.63449999999997</c:v>
                </c:pt>
                <c:pt idx="95915">
                  <c:v>-178.63249999999996</c:v>
                </c:pt>
                <c:pt idx="95916">
                  <c:v>-178.63049999999998</c:v>
                </c:pt>
                <c:pt idx="95917">
                  <c:v>-178.62849999999997</c:v>
                </c:pt>
                <c:pt idx="95918">
                  <c:v>-178.62649999999996</c:v>
                </c:pt>
                <c:pt idx="95919">
                  <c:v>-178.62449999999998</c:v>
                </c:pt>
                <c:pt idx="95920">
                  <c:v>-178.62249999999997</c:v>
                </c:pt>
                <c:pt idx="95921">
                  <c:v>-178.62049999999996</c:v>
                </c:pt>
                <c:pt idx="95922">
                  <c:v>-178.61849999999998</c:v>
                </c:pt>
                <c:pt idx="95923">
                  <c:v>-178.61649999999997</c:v>
                </c:pt>
                <c:pt idx="95924">
                  <c:v>-178.61449999999996</c:v>
                </c:pt>
                <c:pt idx="95925">
                  <c:v>-178.61249999999998</c:v>
                </c:pt>
                <c:pt idx="95926">
                  <c:v>-178.61049999999997</c:v>
                </c:pt>
                <c:pt idx="95927">
                  <c:v>-178.60849999999996</c:v>
                </c:pt>
                <c:pt idx="95928">
                  <c:v>-178.60649999999998</c:v>
                </c:pt>
                <c:pt idx="95929">
                  <c:v>-178.60449999999997</c:v>
                </c:pt>
                <c:pt idx="95930">
                  <c:v>-178.60249999999996</c:v>
                </c:pt>
                <c:pt idx="95931">
                  <c:v>-178.60049999999998</c:v>
                </c:pt>
                <c:pt idx="95932">
                  <c:v>-178.59849999999997</c:v>
                </c:pt>
                <c:pt idx="95933">
                  <c:v>-178.59649999999996</c:v>
                </c:pt>
                <c:pt idx="95934">
                  <c:v>-178.59449999999998</c:v>
                </c:pt>
                <c:pt idx="95935">
                  <c:v>-178.59249999999997</c:v>
                </c:pt>
                <c:pt idx="95936">
                  <c:v>-178.59049999999996</c:v>
                </c:pt>
                <c:pt idx="95937">
                  <c:v>-178.58849999999998</c:v>
                </c:pt>
                <c:pt idx="95938">
                  <c:v>-178.58649999999997</c:v>
                </c:pt>
                <c:pt idx="95939">
                  <c:v>-178.58449999999999</c:v>
                </c:pt>
                <c:pt idx="95940">
                  <c:v>-178.58249999999998</c:v>
                </c:pt>
                <c:pt idx="95941">
                  <c:v>-178.58049999999997</c:v>
                </c:pt>
                <c:pt idx="95942">
                  <c:v>-178.57849999999999</c:v>
                </c:pt>
                <c:pt idx="95943">
                  <c:v>-178.57649999999998</c:v>
                </c:pt>
                <c:pt idx="95944">
                  <c:v>-178.57449999999997</c:v>
                </c:pt>
                <c:pt idx="95945">
                  <c:v>-178.57249999999999</c:v>
                </c:pt>
                <c:pt idx="95946">
                  <c:v>-178.57049999999998</c:v>
                </c:pt>
                <c:pt idx="95947">
                  <c:v>-178.56849999999997</c:v>
                </c:pt>
                <c:pt idx="95948">
                  <c:v>-178.56649999999999</c:v>
                </c:pt>
                <c:pt idx="95949">
                  <c:v>-178.56449999999998</c:v>
                </c:pt>
                <c:pt idx="95950">
                  <c:v>-178.56249999999997</c:v>
                </c:pt>
                <c:pt idx="95951">
                  <c:v>-178.56049999999999</c:v>
                </c:pt>
                <c:pt idx="95952">
                  <c:v>-178.55849999999998</c:v>
                </c:pt>
                <c:pt idx="95953">
                  <c:v>-178.55649999999997</c:v>
                </c:pt>
                <c:pt idx="95954">
                  <c:v>-178.55449999999999</c:v>
                </c:pt>
                <c:pt idx="95955">
                  <c:v>-178.55249999999998</c:v>
                </c:pt>
                <c:pt idx="95956">
                  <c:v>-178.55049999999997</c:v>
                </c:pt>
                <c:pt idx="95957">
                  <c:v>-178.54849999999999</c:v>
                </c:pt>
                <c:pt idx="95958">
                  <c:v>-178.54649999999998</c:v>
                </c:pt>
                <c:pt idx="95959">
                  <c:v>-178.54449999999997</c:v>
                </c:pt>
                <c:pt idx="95960">
                  <c:v>-178.54249999999999</c:v>
                </c:pt>
                <c:pt idx="95961">
                  <c:v>-178.54049999999998</c:v>
                </c:pt>
                <c:pt idx="95962">
                  <c:v>-178.53849999999997</c:v>
                </c:pt>
                <c:pt idx="95963">
                  <c:v>-178.53649999999999</c:v>
                </c:pt>
                <c:pt idx="95964">
                  <c:v>-178.53449999999998</c:v>
                </c:pt>
                <c:pt idx="95965">
                  <c:v>-178.53249999999997</c:v>
                </c:pt>
                <c:pt idx="95966">
                  <c:v>-178.53049999999999</c:v>
                </c:pt>
                <c:pt idx="95967">
                  <c:v>-178.52849999999998</c:v>
                </c:pt>
                <c:pt idx="95968">
                  <c:v>-178.52649999999997</c:v>
                </c:pt>
                <c:pt idx="95969">
                  <c:v>-178.52449999999999</c:v>
                </c:pt>
                <c:pt idx="95970">
                  <c:v>-178.52249999999998</c:v>
                </c:pt>
                <c:pt idx="95971">
                  <c:v>-178.52049999999997</c:v>
                </c:pt>
                <c:pt idx="95972">
                  <c:v>-178.51849999999999</c:v>
                </c:pt>
                <c:pt idx="95973">
                  <c:v>-178.51649999999998</c:v>
                </c:pt>
                <c:pt idx="95974">
                  <c:v>-178.51449999999997</c:v>
                </c:pt>
                <c:pt idx="95975">
                  <c:v>-178.51249999999999</c:v>
                </c:pt>
                <c:pt idx="95976">
                  <c:v>-178.51049999999998</c:v>
                </c:pt>
                <c:pt idx="95977">
                  <c:v>-178.50849999999997</c:v>
                </c:pt>
                <c:pt idx="95978">
                  <c:v>-178.50649999999999</c:v>
                </c:pt>
                <c:pt idx="95979">
                  <c:v>-178.50449999999998</c:v>
                </c:pt>
                <c:pt idx="95980">
                  <c:v>-178.50249999999997</c:v>
                </c:pt>
                <c:pt idx="95981">
                  <c:v>-178.50049999999999</c:v>
                </c:pt>
                <c:pt idx="95982">
                  <c:v>-178.49849999999998</c:v>
                </c:pt>
                <c:pt idx="95983">
                  <c:v>-178.49649999999997</c:v>
                </c:pt>
                <c:pt idx="95984">
                  <c:v>-178.49449999999999</c:v>
                </c:pt>
                <c:pt idx="95985">
                  <c:v>-178.49249999999998</c:v>
                </c:pt>
                <c:pt idx="95986">
                  <c:v>-178.49049999999997</c:v>
                </c:pt>
                <c:pt idx="95987">
                  <c:v>-178.48849999999999</c:v>
                </c:pt>
                <c:pt idx="95988">
                  <c:v>-178.48649999999998</c:v>
                </c:pt>
                <c:pt idx="95989">
                  <c:v>-178.48449999999997</c:v>
                </c:pt>
                <c:pt idx="95990">
                  <c:v>-178.48249999999999</c:v>
                </c:pt>
                <c:pt idx="95991">
                  <c:v>-178.48049999999998</c:v>
                </c:pt>
                <c:pt idx="95992">
                  <c:v>-178.47849999999997</c:v>
                </c:pt>
                <c:pt idx="95993">
                  <c:v>-178.47649999999999</c:v>
                </c:pt>
                <c:pt idx="95994">
                  <c:v>-178.47449999999998</c:v>
                </c:pt>
                <c:pt idx="95995">
                  <c:v>-178.47249999999997</c:v>
                </c:pt>
                <c:pt idx="95996">
                  <c:v>-178.47049999999999</c:v>
                </c:pt>
                <c:pt idx="95997">
                  <c:v>-178.46849999999998</c:v>
                </c:pt>
                <c:pt idx="95998">
                  <c:v>-178.46649999999997</c:v>
                </c:pt>
                <c:pt idx="95999">
                  <c:v>-178.46449999999999</c:v>
                </c:pt>
                <c:pt idx="96000">
                  <c:v>-178.46249999999998</c:v>
                </c:pt>
                <c:pt idx="96001">
                  <c:v>-178.46049999999997</c:v>
                </c:pt>
                <c:pt idx="96002">
                  <c:v>-178.45849999999999</c:v>
                </c:pt>
                <c:pt idx="96003">
                  <c:v>-178.45649999999998</c:v>
                </c:pt>
                <c:pt idx="96004">
                  <c:v>-178.45449999999997</c:v>
                </c:pt>
                <c:pt idx="96005">
                  <c:v>-178.45249999999999</c:v>
                </c:pt>
                <c:pt idx="96006">
                  <c:v>-178.45049999999998</c:v>
                </c:pt>
                <c:pt idx="96007">
                  <c:v>-178.44849999999997</c:v>
                </c:pt>
                <c:pt idx="96008">
                  <c:v>-178.44649999999999</c:v>
                </c:pt>
                <c:pt idx="96009">
                  <c:v>-178.44449999999998</c:v>
                </c:pt>
                <c:pt idx="96010">
                  <c:v>-178.44249999999997</c:v>
                </c:pt>
                <c:pt idx="96011">
                  <c:v>-178.44049999999999</c:v>
                </c:pt>
                <c:pt idx="96012">
                  <c:v>-178.43849999999998</c:v>
                </c:pt>
                <c:pt idx="96013">
                  <c:v>-178.43649999999997</c:v>
                </c:pt>
                <c:pt idx="96014">
                  <c:v>-178.43449999999999</c:v>
                </c:pt>
                <c:pt idx="96015">
                  <c:v>-178.43249999999998</c:v>
                </c:pt>
                <c:pt idx="96016">
                  <c:v>-178.43049999999997</c:v>
                </c:pt>
                <c:pt idx="96017">
                  <c:v>-178.42849999999999</c:v>
                </c:pt>
                <c:pt idx="96018">
                  <c:v>-178.42649999999998</c:v>
                </c:pt>
                <c:pt idx="96019">
                  <c:v>-178.42449999999997</c:v>
                </c:pt>
                <c:pt idx="96020">
                  <c:v>-178.42249999999999</c:v>
                </c:pt>
                <c:pt idx="96021">
                  <c:v>-178.42049999999998</c:v>
                </c:pt>
                <c:pt idx="96022">
                  <c:v>-178.41849999999997</c:v>
                </c:pt>
                <c:pt idx="96023">
                  <c:v>-178.41649999999998</c:v>
                </c:pt>
                <c:pt idx="96024">
                  <c:v>-178.41449999999998</c:v>
                </c:pt>
                <c:pt idx="96025">
                  <c:v>-178.41249999999997</c:v>
                </c:pt>
                <c:pt idx="96026">
                  <c:v>-178.41049999999998</c:v>
                </c:pt>
                <c:pt idx="96027">
                  <c:v>-178.40849999999998</c:v>
                </c:pt>
                <c:pt idx="96028">
                  <c:v>-178.40649999999997</c:v>
                </c:pt>
                <c:pt idx="96029">
                  <c:v>-178.40449999999998</c:v>
                </c:pt>
                <c:pt idx="96030">
                  <c:v>-178.40249999999997</c:v>
                </c:pt>
                <c:pt idx="96031">
                  <c:v>-178.40049999999997</c:v>
                </c:pt>
                <c:pt idx="96032">
                  <c:v>-178.39849999999998</c:v>
                </c:pt>
                <c:pt idx="96033">
                  <c:v>-178.39649999999997</c:v>
                </c:pt>
                <c:pt idx="96034">
                  <c:v>-178.39449999999997</c:v>
                </c:pt>
                <c:pt idx="96035">
                  <c:v>-178.39249999999998</c:v>
                </c:pt>
                <c:pt idx="96036">
                  <c:v>-178.39049999999997</c:v>
                </c:pt>
                <c:pt idx="96037">
                  <c:v>-178.38849999999996</c:v>
                </c:pt>
                <c:pt idx="96038">
                  <c:v>-178.38649999999998</c:v>
                </c:pt>
                <c:pt idx="96039">
                  <c:v>-178.38449999999997</c:v>
                </c:pt>
                <c:pt idx="96040">
                  <c:v>-178.38249999999996</c:v>
                </c:pt>
                <c:pt idx="96041">
                  <c:v>-178.38049999999998</c:v>
                </c:pt>
                <c:pt idx="96042">
                  <c:v>-178.37849999999997</c:v>
                </c:pt>
                <c:pt idx="96043">
                  <c:v>-178.37649999999996</c:v>
                </c:pt>
                <c:pt idx="96044">
                  <c:v>-178.37449999999998</c:v>
                </c:pt>
                <c:pt idx="96045">
                  <c:v>-178.37249999999997</c:v>
                </c:pt>
                <c:pt idx="96046">
                  <c:v>-178.37049999999996</c:v>
                </c:pt>
                <c:pt idx="96047">
                  <c:v>-178.36849999999998</c:v>
                </c:pt>
                <c:pt idx="96048">
                  <c:v>-178.36649999999997</c:v>
                </c:pt>
                <c:pt idx="96049">
                  <c:v>-178.36449999999996</c:v>
                </c:pt>
                <c:pt idx="96050">
                  <c:v>-178.36249999999998</c:v>
                </c:pt>
                <c:pt idx="96051">
                  <c:v>-178.36049999999997</c:v>
                </c:pt>
                <c:pt idx="96052">
                  <c:v>-178.35849999999996</c:v>
                </c:pt>
                <c:pt idx="96053">
                  <c:v>-178.35649999999998</c:v>
                </c:pt>
                <c:pt idx="96054">
                  <c:v>-178.35449999999997</c:v>
                </c:pt>
                <c:pt idx="96055">
                  <c:v>-178.35249999999996</c:v>
                </c:pt>
                <c:pt idx="96056">
                  <c:v>-178.35049999999998</c:v>
                </c:pt>
                <c:pt idx="96057">
                  <c:v>-178.34849999999997</c:v>
                </c:pt>
                <c:pt idx="96058">
                  <c:v>-178.34649999999996</c:v>
                </c:pt>
                <c:pt idx="96059">
                  <c:v>-178.34449999999998</c:v>
                </c:pt>
                <c:pt idx="96060">
                  <c:v>-178.34249999999997</c:v>
                </c:pt>
                <c:pt idx="96061">
                  <c:v>-178.34049999999996</c:v>
                </c:pt>
                <c:pt idx="96062">
                  <c:v>-178.33849999999998</c:v>
                </c:pt>
                <c:pt idx="96063">
                  <c:v>-178.33649999999997</c:v>
                </c:pt>
                <c:pt idx="96064">
                  <c:v>-178.33449999999999</c:v>
                </c:pt>
                <c:pt idx="96065">
                  <c:v>-178.33249999999998</c:v>
                </c:pt>
                <c:pt idx="96066">
                  <c:v>-178.33049999999997</c:v>
                </c:pt>
                <c:pt idx="96067">
                  <c:v>-178.32849999999999</c:v>
                </c:pt>
                <c:pt idx="96068">
                  <c:v>-178.32649999999998</c:v>
                </c:pt>
                <c:pt idx="96069">
                  <c:v>-178.32449999999997</c:v>
                </c:pt>
                <c:pt idx="96070">
                  <c:v>-178.32249999999999</c:v>
                </c:pt>
                <c:pt idx="96071">
                  <c:v>-178.32049999999998</c:v>
                </c:pt>
                <c:pt idx="96072">
                  <c:v>-178.31849999999997</c:v>
                </c:pt>
                <c:pt idx="96073">
                  <c:v>-178.31649999999999</c:v>
                </c:pt>
                <c:pt idx="96074">
                  <c:v>-178.31449999999998</c:v>
                </c:pt>
                <c:pt idx="96075">
                  <c:v>-178.31249999999997</c:v>
                </c:pt>
                <c:pt idx="96076">
                  <c:v>-178.31049999999999</c:v>
                </c:pt>
                <c:pt idx="96077">
                  <c:v>-178.30849999999998</c:v>
                </c:pt>
                <c:pt idx="96078">
                  <c:v>-178.30649999999997</c:v>
                </c:pt>
                <c:pt idx="96079">
                  <c:v>-178.30449999999999</c:v>
                </c:pt>
                <c:pt idx="96080">
                  <c:v>-178.30249999999998</c:v>
                </c:pt>
                <c:pt idx="96081">
                  <c:v>-178.30049999999997</c:v>
                </c:pt>
                <c:pt idx="96082">
                  <c:v>-178.29849999999999</c:v>
                </c:pt>
                <c:pt idx="96083">
                  <c:v>-178.29649999999998</c:v>
                </c:pt>
                <c:pt idx="96084">
                  <c:v>-178.29449999999997</c:v>
                </c:pt>
                <c:pt idx="96085">
                  <c:v>-178.29249999999999</c:v>
                </c:pt>
                <c:pt idx="96086">
                  <c:v>-178.29049999999998</c:v>
                </c:pt>
                <c:pt idx="96087">
                  <c:v>-178.28849999999997</c:v>
                </c:pt>
                <c:pt idx="96088">
                  <c:v>-178.28649999999999</c:v>
                </c:pt>
                <c:pt idx="96089">
                  <c:v>-178.28449999999998</c:v>
                </c:pt>
                <c:pt idx="96090">
                  <c:v>-178.28249999999997</c:v>
                </c:pt>
                <c:pt idx="96091">
                  <c:v>-178.28049999999999</c:v>
                </c:pt>
                <c:pt idx="96092">
                  <c:v>-178.27849999999998</c:v>
                </c:pt>
                <c:pt idx="96093">
                  <c:v>-178.27649999999997</c:v>
                </c:pt>
                <c:pt idx="96094">
                  <c:v>-178.27449999999999</c:v>
                </c:pt>
                <c:pt idx="96095">
                  <c:v>-178.27249999999998</c:v>
                </c:pt>
                <c:pt idx="96096">
                  <c:v>-178.27049999999997</c:v>
                </c:pt>
                <c:pt idx="96097">
                  <c:v>-178.26849999999999</c:v>
                </c:pt>
                <c:pt idx="96098">
                  <c:v>-178.26649999999998</c:v>
                </c:pt>
                <c:pt idx="96099">
                  <c:v>-178.26449999999997</c:v>
                </c:pt>
                <c:pt idx="96100">
                  <c:v>-178.26249999999999</c:v>
                </c:pt>
                <c:pt idx="96101">
                  <c:v>-178.26049999999998</c:v>
                </c:pt>
                <c:pt idx="96102">
                  <c:v>-178.25849999999997</c:v>
                </c:pt>
                <c:pt idx="96103">
                  <c:v>-178.25649999999999</c:v>
                </c:pt>
                <c:pt idx="96104">
                  <c:v>-178.25449999999998</c:v>
                </c:pt>
                <c:pt idx="96105">
                  <c:v>-178.25249999999997</c:v>
                </c:pt>
                <c:pt idx="96106">
                  <c:v>-178.25049999999999</c:v>
                </c:pt>
                <c:pt idx="96107">
                  <c:v>-178.24849999999998</c:v>
                </c:pt>
                <c:pt idx="96108">
                  <c:v>-178.24649999999997</c:v>
                </c:pt>
                <c:pt idx="96109">
                  <c:v>-178.24449999999999</c:v>
                </c:pt>
                <c:pt idx="96110">
                  <c:v>-178.24249999999998</c:v>
                </c:pt>
                <c:pt idx="96111">
                  <c:v>-178.24049999999997</c:v>
                </c:pt>
                <c:pt idx="96112">
                  <c:v>-178.23849999999999</c:v>
                </c:pt>
                <c:pt idx="96113">
                  <c:v>-178.23649999999998</c:v>
                </c:pt>
                <c:pt idx="96114">
                  <c:v>-178.23449999999997</c:v>
                </c:pt>
                <c:pt idx="96115">
                  <c:v>-178.23249999999999</c:v>
                </c:pt>
                <c:pt idx="96116">
                  <c:v>-178.23049999999998</c:v>
                </c:pt>
                <c:pt idx="96117">
                  <c:v>-178.22849999999997</c:v>
                </c:pt>
                <c:pt idx="96118">
                  <c:v>-178.22649999999999</c:v>
                </c:pt>
                <c:pt idx="96119">
                  <c:v>-178.22449999999998</c:v>
                </c:pt>
                <c:pt idx="96120">
                  <c:v>-178.22249999999997</c:v>
                </c:pt>
                <c:pt idx="96121">
                  <c:v>-178.22049999999999</c:v>
                </c:pt>
                <c:pt idx="96122">
                  <c:v>-178.21849999999998</c:v>
                </c:pt>
                <c:pt idx="96123">
                  <c:v>-178.21649999999997</c:v>
                </c:pt>
                <c:pt idx="96124">
                  <c:v>-178.21449999999999</c:v>
                </c:pt>
                <c:pt idx="96125">
                  <c:v>-178.21249999999998</c:v>
                </c:pt>
                <c:pt idx="96126">
                  <c:v>-178.21049999999997</c:v>
                </c:pt>
                <c:pt idx="96127">
                  <c:v>-178.20849999999999</c:v>
                </c:pt>
                <c:pt idx="96128">
                  <c:v>-178.20649999999998</c:v>
                </c:pt>
                <c:pt idx="96129">
                  <c:v>-178.20449999999997</c:v>
                </c:pt>
                <c:pt idx="96130">
                  <c:v>-178.20249999999999</c:v>
                </c:pt>
                <c:pt idx="96131">
                  <c:v>-178.20049999999998</c:v>
                </c:pt>
                <c:pt idx="96132">
                  <c:v>-178.19849999999997</c:v>
                </c:pt>
                <c:pt idx="96133">
                  <c:v>-178.19649999999999</c:v>
                </c:pt>
                <c:pt idx="96134">
                  <c:v>-178.19449999999998</c:v>
                </c:pt>
                <c:pt idx="96135">
                  <c:v>-178.19249999999997</c:v>
                </c:pt>
                <c:pt idx="96136">
                  <c:v>-178.19049999999999</c:v>
                </c:pt>
                <c:pt idx="96137">
                  <c:v>-178.18849999999998</c:v>
                </c:pt>
                <c:pt idx="96138">
                  <c:v>-178.18649999999997</c:v>
                </c:pt>
                <c:pt idx="96139">
                  <c:v>-178.18449999999999</c:v>
                </c:pt>
                <c:pt idx="96140">
                  <c:v>-178.18249999999998</c:v>
                </c:pt>
                <c:pt idx="96141">
                  <c:v>-178.18049999999997</c:v>
                </c:pt>
                <c:pt idx="96142">
                  <c:v>-178.17849999999999</c:v>
                </c:pt>
                <c:pt idx="96143">
                  <c:v>-178.17649999999998</c:v>
                </c:pt>
                <c:pt idx="96144">
                  <c:v>-178.17449999999997</c:v>
                </c:pt>
                <c:pt idx="96145">
                  <c:v>-178.17249999999999</c:v>
                </c:pt>
                <c:pt idx="96146">
                  <c:v>-178.17049999999998</c:v>
                </c:pt>
                <c:pt idx="96147">
                  <c:v>-178.16849999999997</c:v>
                </c:pt>
                <c:pt idx="96148">
                  <c:v>-178.16649999999998</c:v>
                </c:pt>
                <c:pt idx="96149">
                  <c:v>-178.16449999999998</c:v>
                </c:pt>
                <c:pt idx="96150">
                  <c:v>-178.16249999999997</c:v>
                </c:pt>
                <c:pt idx="96151">
                  <c:v>-178.16049999999998</c:v>
                </c:pt>
                <c:pt idx="96152">
                  <c:v>-178.15849999999998</c:v>
                </c:pt>
                <c:pt idx="96153">
                  <c:v>-178.15649999999997</c:v>
                </c:pt>
                <c:pt idx="96154">
                  <c:v>-178.15449999999998</c:v>
                </c:pt>
                <c:pt idx="96155">
                  <c:v>-178.15249999999997</c:v>
                </c:pt>
                <c:pt idx="96156">
                  <c:v>-178.15049999999997</c:v>
                </c:pt>
                <c:pt idx="96157">
                  <c:v>-178.14849999999998</c:v>
                </c:pt>
                <c:pt idx="96158">
                  <c:v>-178.14649999999997</c:v>
                </c:pt>
                <c:pt idx="96159">
                  <c:v>-178.14449999999997</c:v>
                </c:pt>
                <c:pt idx="96160">
                  <c:v>-178.14249999999998</c:v>
                </c:pt>
                <c:pt idx="96161">
                  <c:v>-178.14049999999997</c:v>
                </c:pt>
                <c:pt idx="96162">
                  <c:v>-178.13849999999996</c:v>
                </c:pt>
                <c:pt idx="96163">
                  <c:v>-178.13649999999998</c:v>
                </c:pt>
                <c:pt idx="96164">
                  <c:v>-178.13449999999997</c:v>
                </c:pt>
                <c:pt idx="96165">
                  <c:v>-178.13249999999996</c:v>
                </c:pt>
                <c:pt idx="96166">
                  <c:v>-178.13049999999998</c:v>
                </c:pt>
                <c:pt idx="96167">
                  <c:v>-178.12849999999997</c:v>
                </c:pt>
                <c:pt idx="96168">
                  <c:v>-178.12649999999996</c:v>
                </c:pt>
                <c:pt idx="96169">
                  <c:v>-178.12449999999998</c:v>
                </c:pt>
                <c:pt idx="96170">
                  <c:v>-178.12249999999997</c:v>
                </c:pt>
                <c:pt idx="96171">
                  <c:v>-178.12049999999996</c:v>
                </c:pt>
                <c:pt idx="96172">
                  <c:v>-178.11849999999998</c:v>
                </c:pt>
                <c:pt idx="96173">
                  <c:v>-178.11649999999997</c:v>
                </c:pt>
                <c:pt idx="96174">
                  <c:v>-178.11449999999996</c:v>
                </c:pt>
                <c:pt idx="96175">
                  <c:v>-178.11249999999998</c:v>
                </c:pt>
                <c:pt idx="96176">
                  <c:v>-178.11049999999997</c:v>
                </c:pt>
                <c:pt idx="96177">
                  <c:v>-178.10849999999996</c:v>
                </c:pt>
                <c:pt idx="96178">
                  <c:v>-178.10649999999998</c:v>
                </c:pt>
                <c:pt idx="96179">
                  <c:v>-178.10449999999997</c:v>
                </c:pt>
                <c:pt idx="96180">
                  <c:v>-178.10249999999996</c:v>
                </c:pt>
                <c:pt idx="96181">
                  <c:v>-178.10049999999998</c:v>
                </c:pt>
                <c:pt idx="96182">
                  <c:v>-178.09849999999997</c:v>
                </c:pt>
                <c:pt idx="96183">
                  <c:v>-178.09649999999996</c:v>
                </c:pt>
                <c:pt idx="96184">
                  <c:v>-178.09449999999998</c:v>
                </c:pt>
                <c:pt idx="96185">
                  <c:v>-178.09249999999997</c:v>
                </c:pt>
                <c:pt idx="96186">
                  <c:v>-178.09049999999996</c:v>
                </c:pt>
                <c:pt idx="96187">
                  <c:v>-178.08849999999998</c:v>
                </c:pt>
                <c:pt idx="96188">
                  <c:v>-178.08649999999997</c:v>
                </c:pt>
                <c:pt idx="96189">
                  <c:v>-178.08449999999999</c:v>
                </c:pt>
                <c:pt idx="96190">
                  <c:v>-178.08249999999998</c:v>
                </c:pt>
                <c:pt idx="96191">
                  <c:v>-178.08049999999997</c:v>
                </c:pt>
                <c:pt idx="96192">
                  <c:v>-178.07849999999999</c:v>
                </c:pt>
                <c:pt idx="96193">
                  <c:v>-178.07649999999998</c:v>
                </c:pt>
                <c:pt idx="96194">
                  <c:v>-178.07449999999997</c:v>
                </c:pt>
                <c:pt idx="96195">
                  <c:v>-178.07249999999999</c:v>
                </c:pt>
                <c:pt idx="96196">
                  <c:v>-178.07049999999998</c:v>
                </c:pt>
                <c:pt idx="96197">
                  <c:v>-178.06849999999997</c:v>
                </c:pt>
                <c:pt idx="96198">
                  <c:v>-178.06649999999999</c:v>
                </c:pt>
                <c:pt idx="96199">
                  <c:v>-178.06449999999998</c:v>
                </c:pt>
                <c:pt idx="96200">
                  <c:v>-178.06249999999997</c:v>
                </c:pt>
                <c:pt idx="96201">
                  <c:v>-178.06049999999999</c:v>
                </c:pt>
                <c:pt idx="96202">
                  <c:v>-178.05849999999998</c:v>
                </c:pt>
                <c:pt idx="96203">
                  <c:v>-178.05649999999997</c:v>
                </c:pt>
                <c:pt idx="96204">
                  <c:v>-178.05449999999999</c:v>
                </c:pt>
                <c:pt idx="96205">
                  <c:v>-178.05249999999998</c:v>
                </c:pt>
                <c:pt idx="96206">
                  <c:v>-178.05049999999997</c:v>
                </c:pt>
                <c:pt idx="96207">
                  <c:v>-178.04849999999999</c:v>
                </c:pt>
                <c:pt idx="96208">
                  <c:v>-178.04649999999998</c:v>
                </c:pt>
                <c:pt idx="96209">
                  <c:v>-178.04449999999997</c:v>
                </c:pt>
                <c:pt idx="96210">
                  <c:v>-178.04249999999999</c:v>
                </c:pt>
                <c:pt idx="96211">
                  <c:v>-178.04049999999998</c:v>
                </c:pt>
                <c:pt idx="96212">
                  <c:v>-178.03849999999997</c:v>
                </c:pt>
                <c:pt idx="96213">
                  <c:v>-178.03649999999999</c:v>
                </c:pt>
                <c:pt idx="96214">
                  <c:v>-178.03449999999998</c:v>
                </c:pt>
                <c:pt idx="96215">
                  <c:v>-178.03249999999997</c:v>
                </c:pt>
                <c:pt idx="96216">
                  <c:v>-178.03049999999999</c:v>
                </c:pt>
                <c:pt idx="96217">
                  <c:v>-178.02849999999998</c:v>
                </c:pt>
                <c:pt idx="96218">
                  <c:v>-178.02649999999997</c:v>
                </c:pt>
                <c:pt idx="96219">
                  <c:v>-178.02449999999999</c:v>
                </c:pt>
                <c:pt idx="96220">
                  <c:v>-178.02249999999998</c:v>
                </c:pt>
                <c:pt idx="96221">
                  <c:v>-178.02049999999997</c:v>
                </c:pt>
                <c:pt idx="96222">
                  <c:v>-178.01849999999999</c:v>
                </c:pt>
                <c:pt idx="96223">
                  <c:v>-178.01649999999998</c:v>
                </c:pt>
                <c:pt idx="96224">
                  <c:v>-178.01449999999997</c:v>
                </c:pt>
                <c:pt idx="96225">
                  <c:v>-178.01249999999999</c:v>
                </c:pt>
                <c:pt idx="96226">
                  <c:v>-178.01049999999998</c:v>
                </c:pt>
                <c:pt idx="96227">
                  <c:v>-178.00849999999997</c:v>
                </c:pt>
                <c:pt idx="96228">
                  <c:v>-178.00649999999999</c:v>
                </c:pt>
                <c:pt idx="96229">
                  <c:v>-178.00449999999998</c:v>
                </c:pt>
                <c:pt idx="96230">
                  <c:v>-178.00249999999997</c:v>
                </c:pt>
                <c:pt idx="96231">
                  <c:v>-178.00049999999999</c:v>
                </c:pt>
                <c:pt idx="96232">
                  <c:v>-177.99849999999998</c:v>
                </c:pt>
                <c:pt idx="96233">
                  <c:v>-177.99649999999997</c:v>
                </c:pt>
                <c:pt idx="96234">
                  <c:v>-177.99449999999999</c:v>
                </c:pt>
                <c:pt idx="96235">
                  <c:v>-177.99249999999998</c:v>
                </c:pt>
                <c:pt idx="96236">
                  <c:v>-177.99049999999997</c:v>
                </c:pt>
                <c:pt idx="96237">
                  <c:v>-177.98849999999999</c:v>
                </c:pt>
                <c:pt idx="96238">
                  <c:v>-177.98649999999998</c:v>
                </c:pt>
                <c:pt idx="96239">
                  <c:v>-177.98449999999997</c:v>
                </c:pt>
                <c:pt idx="96240">
                  <c:v>-177.98249999999999</c:v>
                </c:pt>
                <c:pt idx="96241">
                  <c:v>-177.98049999999998</c:v>
                </c:pt>
                <c:pt idx="96242">
                  <c:v>-177.97849999999997</c:v>
                </c:pt>
                <c:pt idx="96243">
                  <c:v>-177.97649999999999</c:v>
                </c:pt>
                <c:pt idx="96244">
                  <c:v>-177.97449999999998</c:v>
                </c:pt>
                <c:pt idx="96245">
                  <c:v>-177.97249999999997</c:v>
                </c:pt>
                <c:pt idx="96246">
                  <c:v>-177.97049999999999</c:v>
                </c:pt>
                <c:pt idx="96247">
                  <c:v>-177.96849999999998</c:v>
                </c:pt>
                <c:pt idx="96248">
                  <c:v>-177.96649999999997</c:v>
                </c:pt>
                <c:pt idx="96249">
                  <c:v>-177.96449999999999</c:v>
                </c:pt>
                <c:pt idx="96250">
                  <c:v>-177.96249999999998</c:v>
                </c:pt>
                <c:pt idx="96251">
                  <c:v>-177.96049999999997</c:v>
                </c:pt>
                <c:pt idx="96252">
                  <c:v>-177.95849999999999</c:v>
                </c:pt>
                <c:pt idx="96253">
                  <c:v>-177.95649999999998</c:v>
                </c:pt>
                <c:pt idx="96254">
                  <c:v>-177.95449999999997</c:v>
                </c:pt>
                <c:pt idx="96255">
                  <c:v>-177.95249999999999</c:v>
                </c:pt>
                <c:pt idx="96256">
                  <c:v>-177.95049999999998</c:v>
                </c:pt>
                <c:pt idx="96257">
                  <c:v>-177.94849999999997</c:v>
                </c:pt>
                <c:pt idx="96258">
                  <c:v>-177.94649999999999</c:v>
                </c:pt>
                <c:pt idx="96259">
                  <c:v>-177.94449999999998</c:v>
                </c:pt>
                <c:pt idx="96260">
                  <c:v>-177.94249999999997</c:v>
                </c:pt>
                <c:pt idx="96261">
                  <c:v>-177.94049999999999</c:v>
                </c:pt>
                <c:pt idx="96262">
                  <c:v>-177.93849999999998</c:v>
                </c:pt>
                <c:pt idx="96263">
                  <c:v>-177.93649999999997</c:v>
                </c:pt>
                <c:pt idx="96264">
                  <c:v>-177.93449999999999</c:v>
                </c:pt>
                <c:pt idx="96265">
                  <c:v>-177.93249999999998</c:v>
                </c:pt>
                <c:pt idx="96266">
                  <c:v>-177.93049999999997</c:v>
                </c:pt>
                <c:pt idx="96267">
                  <c:v>-177.92849999999999</c:v>
                </c:pt>
                <c:pt idx="96268">
                  <c:v>-177.92649999999998</c:v>
                </c:pt>
                <c:pt idx="96269">
                  <c:v>-177.92449999999997</c:v>
                </c:pt>
                <c:pt idx="96270">
                  <c:v>-177.92249999999999</c:v>
                </c:pt>
                <c:pt idx="96271">
                  <c:v>-177.92049999999998</c:v>
                </c:pt>
                <c:pt idx="96272">
                  <c:v>-177.91849999999997</c:v>
                </c:pt>
                <c:pt idx="96273">
                  <c:v>-177.91649999999998</c:v>
                </c:pt>
                <c:pt idx="96274">
                  <c:v>-177.91449999999998</c:v>
                </c:pt>
                <c:pt idx="96275">
                  <c:v>-177.91249999999997</c:v>
                </c:pt>
                <c:pt idx="96276">
                  <c:v>-177.91049999999998</c:v>
                </c:pt>
                <c:pt idx="96277">
                  <c:v>-177.90849999999998</c:v>
                </c:pt>
                <c:pt idx="96278">
                  <c:v>-177.90649999999997</c:v>
                </c:pt>
                <c:pt idx="96279">
                  <c:v>-177.90449999999998</c:v>
                </c:pt>
                <c:pt idx="96280">
                  <c:v>-177.90249999999997</c:v>
                </c:pt>
                <c:pt idx="96281">
                  <c:v>-177.90049999999997</c:v>
                </c:pt>
                <c:pt idx="96282">
                  <c:v>-177.89849999999998</c:v>
                </c:pt>
                <c:pt idx="96283">
                  <c:v>-177.89649999999997</c:v>
                </c:pt>
                <c:pt idx="96284">
                  <c:v>-177.89449999999997</c:v>
                </c:pt>
                <c:pt idx="96285">
                  <c:v>-177.89249999999998</c:v>
                </c:pt>
                <c:pt idx="96286">
                  <c:v>-177.89049999999997</c:v>
                </c:pt>
                <c:pt idx="96287">
                  <c:v>-177.88849999999996</c:v>
                </c:pt>
                <c:pt idx="96288">
                  <c:v>-177.88649999999998</c:v>
                </c:pt>
                <c:pt idx="96289">
                  <c:v>-177.88449999999997</c:v>
                </c:pt>
                <c:pt idx="96290">
                  <c:v>-177.88249999999996</c:v>
                </c:pt>
                <c:pt idx="96291">
                  <c:v>-177.88049999999998</c:v>
                </c:pt>
                <c:pt idx="96292">
                  <c:v>-177.87849999999997</c:v>
                </c:pt>
                <c:pt idx="96293">
                  <c:v>-177.87649999999996</c:v>
                </c:pt>
                <c:pt idx="96294">
                  <c:v>-177.87449999999998</c:v>
                </c:pt>
                <c:pt idx="96295">
                  <c:v>-177.87249999999997</c:v>
                </c:pt>
                <c:pt idx="96296">
                  <c:v>-177.87049999999996</c:v>
                </c:pt>
                <c:pt idx="96297">
                  <c:v>-177.86849999999998</c:v>
                </c:pt>
                <c:pt idx="96298">
                  <c:v>-177.86649999999997</c:v>
                </c:pt>
                <c:pt idx="96299">
                  <c:v>-177.86449999999996</c:v>
                </c:pt>
                <c:pt idx="96300">
                  <c:v>-177.86249999999998</c:v>
                </c:pt>
                <c:pt idx="96301">
                  <c:v>-177.86049999999997</c:v>
                </c:pt>
                <c:pt idx="96302">
                  <c:v>-177.85849999999996</c:v>
                </c:pt>
                <c:pt idx="96303">
                  <c:v>-177.85649999999998</c:v>
                </c:pt>
                <c:pt idx="96304">
                  <c:v>-177.85449999999997</c:v>
                </c:pt>
                <c:pt idx="96305">
                  <c:v>-177.85249999999996</c:v>
                </c:pt>
                <c:pt idx="96306">
                  <c:v>-177.85049999999998</c:v>
                </c:pt>
                <c:pt idx="96307">
                  <c:v>-177.84849999999997</c:v>
                </c:pt>
                <c:pt idx="96308">
                  <c:v>-177.84649999999996</c:v>
                </c:pt>
                <c:pt idx="96309">
                  <c:v>-177.84449999999998</c:v>
                </c:pt>
                <c:pt idx="96310">
                  <c:v>-177.84249999999997</c:v>
                </c:pt>
                <c:pt idx="96311">
                  <c:v>-177.84049999999996</c:v>
                </c:pt>
                <c:pt idx="96312">
                  <c:v>-177.83849999999998</c:v>
                </c:pt>
                <c:pt idx="96313">
                  <c:v>-177.83649999999997</c:v>
                </c:pt>
                <c:pt idx="96314">
                  <c:v>-177.83449999999999</c:v>
                </c:pt>
                <c:pt idx="96315">
                  <c:v>-177.83249999999998</c:v>
                </c:pt>
                <c:pt idx="96316">
                  <c:v>-177.83049999999997</c:v>
                </c:pt>
                <c:pt idx="96317">
                  <c:v>-177.82849999999999</c:v>
                </c:pt>
                <c:pt idx="96318">
                  <c:v>-177.82649999999998</c:v>
                </c:pt>
                <c:pt idx="96319">
                  <c:v>-177.82449999999997</c:v>
                </c:pt>
                <c:pt idx="96320">
                  <c:v>-177.82249999999999</c:v>
                </c:pt>
                <c:pt idx="96321">
                  <c:v>-177.82049999999998</c:v>
                </c:pt>
                <c:pt idx="96322">
                  <c:v>-177.81849999999997</c:v>
                </c:pt>
                <c:pt idx="96323">
                  <c:v>-177.81649999999999</c:v>
                </c:pt>
                <c:pt idx="96324">
                  <c:v>-177.81449999999998</c:v>
                </c:pt>
                <c:pt idx="96325">
                  <c:v>-177.81249999999997</c:v>
                </c:pt>
                <c:pt idx="96326">
                  <c:v>-177.81049999999999</c:v>
                </c:pt>
                <c:pt idx="96327">
                  <c:v>-177.80849999999998</c:v>
                </c:pt>
                <c:pt idx="96328">
                  <c:v>-177.80649999999997</c:v>
                </c:pt>
                <c:pt idx="96329">
                  <c:v>-177.80449999999999</c:v>
                </c:pt>
                <c:pt idx="96330">
                  <c:v>-177.80249999999998</c:v>
                </c:pt>
                <c:pt idx="96331">
                  <c:v>-177.80049999999997</c:v>
                </c:pt>
                <c:pt idx="96332">
                  <c:v>-177.79849999999999</c:v>
                </c:pt>
                <c:pt idx="96333">
                  <c:v>-177.79649999999998</c:v>
                </c:pt>
                <c:pt idx="96334">
                  <c:v>-177.79449999999997</c:v>
                </c:pt>
                <c:pt idx="96335">
                  <c:v>-177.79249999999999</c:v>
                </c:pt>
                <c:pt idx="96336">
                  <c:v>-177.79049999999998</c:v>
                </c:pt>
                <c:pt idx="96337">
                  <c:v>-177.78849999999997</c:v>
                </c:pt>
                <c:pt idx="96338">
                  <c:v>-177.78649999999999</c:v>
                </c:pt>
                <c:pt idx="96339">
                  <c:v>-177.78449999999998</c:v>
                </c:pt>
                <c:pt idx="96340">
                  <c:v>-177.78249999999997</c:v>
                </c:pt>
                <c:pt idx="96341">
                  <c:v>-177.78049999999999</c:v>
                </c:pt>
                <c:pt idx="96342">
                  <c:v>-177.77849999999998</c:v>
                </c:pt>
                <c:pt idx="96343">
                  <c:v>-177.77649999999997</c:v>
                </c:pt>
                <c:pt idx="96344">
                  <c:v>-177.77449999999999</c:v>
                </c:pt>
                <c:pt idx="96345">
                  <c:v>-177.77249999999998</c:v>
                </c:pt>
                <c:pt idx="96346">
                  <c:v>-177.77049999999997</c:v>
                </c:pt>
                <c:pt idx="96347">
                  <c:v>-177.76849999999999</c:v>
                </c:pt>
                <c:pt idx="96348">
                  <c:v>-177.76649999999998</c:v>
                </c:pt>
                <c:pt idx="96349">
                  <c:v>-177.76449999999997</c:v>
                </c:pt>
                <c:pt idx="96350">
                  <c:v>-177.76249999999999</c:v>
                </c:pt>
                <c:pt idx="96351">
                  <c:v>-177.76049999999998</c:v>
                </c:pt>
                <c:pt idx="96352">
                  <c:v>-177.75849999999997</c:v>
                </c:pt>
                <c:pt idx="96353">
                  <c:v>-177.75649999999999</c:v>
                </c:pt>
                <c:pt idx="96354">
                  <c:v>-177.75449999999998</c:v>
                </c:pt>
                <c:pt idx="96355">
                  <c:v>-177.75249999999997</c:v>
                </c:pt>
                <c:pt idx="96356">
                  <c:v>-177.75049999999999</c:v>
                </c:pt>
                <c:pt idx="96357">
                  <c:v>-177.74849999999998</c:v>
                </c:pt>
                <c:pt idx="96358">
                  <c:v>-177.74649999999997</c:v>
                </c:pt>
                <c:pt idx="96359">
                  <c:v>-177.74449999999999</c:v>
                </c:pt>
                <c:pt idx="96360">
                  <c:v>-177.74249999999998</c:v>
                </c:pt>
                <c:pt idx="96361">
                  <c:v>-177.74049999999997</c:v>
                </c:pt>
                <c:pt idx="96362">
                  <c:v>-177.73849999999999</c:v>
                </c:pt>
                <c:pt idx="96363">
                  <c:v>-177.73649999999998</c:v>
                </c:pt>
                <c:pt idx="96364">
                  <c:v>-177.73449999999997</c:v>
                </c:pt>
                <c:pt idx="96365">
                  <c:v>-177.73249999999999</c:v>
                </c:pt>
                <c:pt idx="96366">
                  <c:v>-177.73049999999998</c:v>
                </c:pt>
                <c:pt idx="96367">
                  <c:v>-177.72849999999997</c:v>
                </c:pt>
                <c:pt idx="96368">
                  <c:v>-177.72649999999999</c:v>
                </c:pt>
                <c:pt idx="96369">
                  <c:v>-177.72449999999998</c:v>
                </c:pt>
                <c:pt idx="96370">
                  <c:v>-177.72249999999997</c:v>
                </c:pt>
                <c:pt idx="96371">
                  <c:v>-177.72049999999999</c:v>
                </c:pt>
                <c:pt idx="96372">
                  <c:v>-177.71849999999998</c:v>
                </c:pt>
                <c:pt idx="96373">
                  <c:v>-177.71649999999997</c:v>
                </c:pt>
                <c:pt idx="96374">
                  <c:v>-177.71449999999999</c:v>
                </c:pt>
                <c:pt idx="96375">
                  <c:v>-177.71249999999998</c:v>
                </c:pt>
                <c:pt idx="96376">
                  <c:v>-177.71049999999997</c:v>
                </c:pt>
                <c:pt idx="96377">
                  <c:v>-177.70849999999999</c:v>
                </c:pt>
                <c:pt idx="96378">
                  <c:v>-177.70649999999998</c:v>
                </c:pt>
                <c:pt idx="96379">
                  <c:v>-177.70449999999997</c:v>
                </c:pt>
                <c:pt idx="96380">
                  <c:v>-177.70249999999999</c:v>
                </c:pt>
                <c:pt idx="96381">
                  <c:v>-177.70049999999998</c:v>
                </c:pt>
                <c:pt idx="96382">
                  <c:v>-177.69849999999997</c:v>
                </c:pt>
                <c:pt idx="96383">
                  <c:v>-177.69649999999999</c:v>
                </c:pt>
                <c:pt idx="96384">
                  <c:v>-177.69449999999998</c:v>
                </c:pt>
                <c:pt idx="96385">
                  <c:v>-177.69249999999997</c:v>
                </c:pt>
                <c:pt idx="96386">
                  <c:v>-177.69049999999999</c:v>
                </c:pt>
                <c:pt idx="96387">
                  <c:v>-177.68849999999998</c:v>
                </c:pt>
                <c:pt idx="96388">
                  <c:v>-177.68649999999997</c:v>
                </c:pt>
                <c:pt idx="96389">
                  <c:v>-177.68449999999999</c:v>
                </c:pt>
                <c:pt idx="96390">
                  <c:v>-177.68249999999998</c:v>
                </c:pt>
                <c:pt idx="96391">
                  <c:v>-177.68049999999997</c:v>
                </c:pt>
                <c:pt idx="96392">
                  <c:v>-177.67849999999999</c:v>
                </c:pt>
                <c:pt idx="96393">
                  <c:v>-177.67649999999998</c:v>
                </c:pt>
                <c:pt idx="96394">
                  <c:v>-177.67449999999997</c:v>
                </c:pt>
                <c:pt idx="96395">
                  <c:v>-177.67249999999999</c:v>
                </c:pt>
                <c:pt idx="96396">
                  <c:v>-177.67049999999998</c:v>
                </c:pt>
                <c:pt idx="96397">
                  <c:v>-177.66849999999997</c:v>
                </c:pt>
                <c:pt idx="96398">
                  <c:v>-177.66649999999998</c:v>
                </c:pt>
                <c:pt idx="96399">
                  <c:v>-177.66449999999998</c:v>
                </c:pt>
                <c:pt idx="96400">
                  <c:v>-177.66249999999997</c:v>
                </c:pt>
                <c:pt idx="96401">
                  <c:v>-177.66049999999998</c:v>
                </c:pt>
                <c:pt idx="96402">
                  <c:v>-177.65849999999998</c:v>
                </c:pt>
                <c:pt idx="96403">
                  <c:v>-177.65649999999997</c:v>
                </c:pt>
                <c:pt idx="96404">
                  <c:v>-177.65449999999998</c:v>
                </c:pt>
                <c:pt idx="96405">
                  <c:v>-177.65249999999997</c:v>
                </c:pt>
                <c:pt idx="96406">
                  <c:v>-177.65049999999997</c:v>
                </c:pt>
                <c:pt idx="96407">
                  <c:v>-177.64849999999998</c:v>
                </c:pt>
                <c:pt idx="96408">
                  <c:v>-177.64649999999997</c:v>
                </c:pt>
                <c:pt idx="96409">
                  <c:v>-177.64449999999997</c:v>
                </c:pt>
                <c:pt idx="96410">
                  <c:v>-177.64249999999998</c:v>
                </c:pt>
                <c:pt idx="96411">
                  <c:v>-177.64049999999997</c:v>
                </c:pt>
                <c:pt idx="96412">
                  <c:v>-177.63849999999996</c:v>
                </c:pt>
                <c:pt idx="96413">
                  <c:v>-177.63649999999998</c:v>
                </c:pt>
                <c:pt idx="96414">
                  <c:v>-177.63449999999997</c:v>
                </c:pt>
                <c:pt idx="96415">
                  <c:v>-177.63249999999996</c:v>
                </c:pt>
                <c:pt idx="96416">
                  <c:v>-177.63049999999998</c:v>
                </c:pt>
                <c:pt idx="96417">
                  <c:v>-177.62849999999997</c:v>
                </c:pt>
                <c:pt idx="96418">
                  <c:v>-177.62649999999996</c:v>
                </c:pt>
                <c:pt idx="96419">
                  <c:v>-177.62449999999998</c:v>
                </c:pt>
                <c:pt idx="96420">
                  <c:v>-177.62249999999997</c:v>
                </c:pt>
                <c:pt idx="96421">
                  <c:v>-177.62049999999996</c:v>
                </c:pt>
                <c:pt idx="96422">
                  <c:v>-177.61849999999998</c:v>
                </c:pt>
                <c:pt idx="96423">
                  <c:v>-177.61649999999997</c:v>
                </c:pt>
                <c:pt idx="96424">
                  <c:v>-177.61449999999996</c:v>
                </c:pt>
                <c:pt idx="96425">
                  <c:v>-177.61249999999998</c:v>
                </c:pt>
                <c:pt idx="96426">
                  <c:v>-177.61049999999997</c:v>
                </c:pt>
                <c:pt idx="96427">
                  <c:v>-177.60849999999996</c:v>
                </c:pt>
                <c:pt idx="96428">
                  <c:v>-177.60649999999998</c:v>
                </c:pt>
                <c:pt idx="96429">
                  <c:v>-177.60449999999997</c:v>
                </c:pt>
                <c:pt idx="96430">
                  <c:v>-177.60249999999996</c:v>
                </c:pt>
                <c:pt idx="96431">
                  <c:v>-177.60049999999998</c:v>
                </c:pt>
                <c:pt idx="96432">
                  <c:v>-177.59849999999997</c:v>
                </c:pt>
                <c:pt idx="96433">
                  <c:v>-177.59649999999996</c:v>
                </c:pt>
                <c:pt idx="96434">
                  <c:v>-177.59449999999998</c:v>
                </c:pt>
                <c:pt idx="96435">
                  <c:v>-177.59249999999997</c:v>
                </c:pt>
                <c:pt idx="96436">
                  <c:v>-177.59049999999996</c:v>
                </c:pt>
                <c:pt idx="96437">
                  <c:v>-177.58849999999998</c:v>
                </c:pt>
                <c:pt idx="96438">
                  <c:v>-177.58649999999997</c:v>
                </c:pt>
                <c:pt idx="96439">
                  <c:v>-177.58449999999999</c:v>
                </c:pt>
                <c:pt idx="96440">
                  <c:v>-177.58249999999998</c:v>
                </c:pt>
                <c:pt idx="96441">
                  <c:v>-177.58049999999997</c:v>
                </c:pt>
                <c:pt idx="96442">
                  <c:v>-177.57849999999999</c:v>
                </c:pt>
                <c:pt idx="96443">
                  <c:v>-177.57649999999998</c:v>
                </c:pt>
                <c:pt idx="96444">
                  <c:v>-177.57449999999997</c:v>
                </c:pt>
                <c:pt idx="96445">
                  <c:v>-177.57249999999999</c:v>
                </c:pt>
                <c:pt idx="96446">
                  <c:v>-177.57049999999998</c:v>
                </c:pt>
                <c:pt idx="96447">
                  <c:v>-177.56849999999997</c:v>
                </c:pt>
                <c:pt idx="96448">
                  <c:v>-177.56649999999999</c:v>
                </c:pt>
                <c:pt idx="96449">
                  <c:v>-177.56449999999998</c:v>
                </c:pt>
                <c:pt idx="96450">
                  <c:v>-177.56249999999997</c:v>
                </c:pt>
                <c:pt idx="96451">
                  <c:v>-177.56049999999999</c:v>
                </c:pt>
                <c:pt idx="96452">
                  <c:v>-177.55849999999998</c:v>
                </c:pt>
                <c:pt idx="96453">
                  <c:v>-177.55649999999997</c:v>
                </c:pt>
                <c:pt idx="96454">
                  <c:v>-177.55449999999999</c:v>
                </c:pt>
                <c:pt idx="96455">
                  <c:v>-177.55249999999998</c:v>
                </c:pt>
                <c:pt idx="96456">
                  <c:v>-177.55049999999997</c:v>
                </c:pt>
                <c:pt idx="96457">
                  <c:v>-177.54849999999999</c:v>
                </c:pt>
                <c:pt idx="96458">
                  <c:v>-177.54649999999998</c:v>
                </c:pt>
                <c:pt idx="96459">
                  <c:v>-177.54449999999997</c:v>
                </c:pt>
                <c:pt idx="96460">
                  <c:v>-177.54249999999999</c:v>
                </c:pt>
                <c:pt idx="96461">
                  <c:v>-177.54049999999998</c:v>
                </c:pt>
                <c:pt idx="96462">
                  <c:v>-177.53849999999997</c:v>
                </c:pt>
                <c:pt idx="96463">
                  <c:v>-177.53649999999999</c:v>
                </c:pt>
                <c:pt idx="96464">
                  <c:v>-177.53449999999998</c:v>
                </c:pt>
                <c:pt idx="96465">
                  <c:v>-177.53249999999997</c:v>
                </c:pt>
                <c:pt idx="96466">
                  <c:v>-177.53049999999999</c:v>
                </c:pt>
                <c:pt idx="96467">
                  <c:v>-177.52849999999998</c:v>
                </c:pt>
                <c:pt idx="96468">
                  <c:v>-177.52649999999997</c:v>
                </c:pt>
                <c:pt idx="96469">
                  <c:v>-177.52449999999999</c:v>
                </c:pt>
                <c:pt idx="96470">
                  <c:v>-177.52249999999998</c:v>
                </c:pt>
                <c:pt idx="96471">
                  <c:v>-177.52049999999997</c:v>
                </c:pt>
                <c:pt idx="96472">
                  <c:v>-177.51849999999999</c:v>
                </c:pt>
                <c:pt idx="96473">
                  <c:v>-177.51649999999998</c:v>
                </c:pt>
                <c:pt idx="96474">
                  <c:v>-177.51449999999997</c:v>
                </c:pt>
                <c:pt idx="96475">
                  <c:v>-177.51249999999999</c:v>
                </c:pt>
                <c:pt idx="96476">
                  <c:v>-177.51049999999998</c:v>
                </c:pt>
                <c:pt idx="96477">
                  <c:v>-177.50849999999997</c:v>
                </c:pt>
                <c:pt idx="96478">
                  <c:v>-177.50649999999999</c:v>
                </c:pt>
                <c:pt idx="96479">
                  <c:v>-177.50449999999998</c:v>
                </c:pt>
                <c:pt idx="96480">
                  <c:v>-177.50249999999997</c:v>
                </c:pt>
                <c:pt idx="96481">
                  <c:v>-177.50049999999999</c:v>
                </c:pt>
                <c:pt idx="96482">
                  <c:v>-177.49849999999998</c:v>
                </c:pt>
                <c:pt idx="96483">
                  <c:v>-177.49649999999997</c:v>
                </c:pt>
                <c:pt idx="96484">
                  <c:v>-177.49449999999999</c:v>
                </c:pt>
                <c:pt idx="96485">
                  <c:v>-177.49249999999998</c:v>
                </c:pt>
                <c:pt idx="96486">
                  <c:v>-177.49049999999997</c:v>
                </c:pt>
                <c:pt idx="96487">
                  <c:v>-177.48849999999999</c:v>
                </c:pt>
                <c:pt idx="96488">
                  <c:v>-177.48649999999998</c:v>
                </c:pt>
                <c:pt idx="96489">
                  <c:v>-177.48449999999997</c:v>
                </c:pt>
                <c:pt idx="96490">
                  <c:v>-177.48249999999999</c:v>
                </c:pt>
                <c:pt idx="96491">
                  <c:v>-177.48049999999998</c:v>
                </c:pt>
                <c:pt idx="96492">
                  <c:v>-177.47849999999997</c:v>
                </c:pt>
                <c:pt idx="96493">
                  <c:v>-177.47649999999999</c:v>
                </c:pt>
                <c:pt idx="96494">
                  <c:v>-177.47449999999998</c:v>
                </c:pt>
                <c:pt idx="96495">
                  <c:v>-177.47249999999997</c:v>
                </c:pt>
                <c:pt idx="96496">
                  <c:v>-177.47049999999999</c:v>
                </c:pt>
                <c:pt idx="96497">
                  <c:v>-177.46849999999998</c:v>
                </c:pt>
                <c:pt idx="96498">
                  <c:v>-177.46649999999997</c:v>
                </c:pt>
                <c:pt idx="96499">
                  <c:v>-177.46449999999999</c:v>
                </c:pt>
                <c:pt idx="96500">
                  <c:v>-177.46249999999998</c:v>
                </c:pt>
                <c:pt idx="96501">
                  <c:v>-177.46049999999997</c:v>
                </c:pt>
                <c:pt idx="96502">
                  <c:v>-177.45849999999999</c:v>
                </c:pt>
                <c:pt idx="96503">
                  <c:v>-177.45649999999998</c:v>
                </c:pt>
                <c:pt idx="96504">
                  <c:v>-177.45449999999997</c:v>
                </c:pt>
                <c:pt idx="96505">
                  <c:v>-177.45249999999999</c:v>
                </c:pt>
                <c:pt idx="96506">
                  <c:v>-177.45049999999998</c:v>
                </c:pt>
                <c:pt idx="96507">
                  <c:v>-177.44849999999997</c:v>
                </c:pt>
                <c:pt idx="96508">
                  <c:v>-177.44649999999999</c:v>
                </c:pt>
                <c:pt idx="96509">
                  <c:v>-177.44449999999998</c:v>
                </c:pt>
                <c:pt idx="96510">
                  <c:v>-177.44249999999997</c:v>
                </c:pt>
                <c:pt idx="96511">
                  <c:v>-177.44049999999999</c:v>
                </c:pt>
                <c:pt idx="96512">
                  <c:v>-177.43849999999998</c:v>
                </c:pt>
                <c:pt idx="96513">
                  <c:v>-177.43649999999997</c:v>
                </c:pt>
                <c:pt idx="96514">
                  <c:v>-177.43449999999999</c:v>
                </c:pt>
                <c:pt idx="96515">
                  <c:v>-177.43249999999998</c:v>
                </c:pt>
                <c:pt idx="96516">
                  <c:v>-177.43049999999997</c:v>
                </c:pt>
                <c:pt idx="96517">
                  <c:v>-177.42849999999999</c:v>
                </c:pt>
                <c:pt idx="96518">
                  <c:v>-177.42649999999998</c:v>
                </c:pt>
                <c:pt idx="96519">
                  <c:v>-177.42449999999997</c:v>
                </c:pt>
                <c:pt idx="96520">
                  <c:v>-177.42249999999999</c:v>
                </c:pt>
                <c:pt idx="96521">
                  <c:v>-177.42049999999998</c:v>
                </c:pt>
                <c:pt idx="96522">
                  <c:v>-177.41849999999997</c:v>
                </c:pt>
                <c:pt idx="96523">
                  <c:v>-177.41649999999998</c:v>
                </c:pt>
                <c:pt idx="96524">
                  <c:v>-177.41449999999998</c:v>
                </c:pt>
                <c:pt idx="96525">
                  <c:v>-177.41249999999997</c:v>
                </c:pt>
                <c:pt idx="96526">
                  <c:v>-177.41049999999998</c:v>
                </c:pt>
                <c:pt idx="96527">
                  <c:v>-177.40849999999998</c:v>
                </c:pt>
                <c:pt idx="96528">
                  <c:v>-177.40649999999997</c:v>
                </c:pt>
                <c:pt idx="96529">
                  <c:v>-177.40449999999998</c:v>
                </c:pt>
                <c:pt idx="96530">
                  <c:v>-177.40249999999997</c:v>
                </c:pt>
                <c:pt idx="96531">
                  <c:v>-177.40049999999997</c:v>
                </c:pt>
                <c:pt idx="96532">
                  <c:v>-177.39849999999998</c:v>
                </c:pt>
                <c:pt idx="96533">
                  <c:v>-177.39649999999997</c:v>
                </c:pt>
                <c:pt idx="96534">
                  <c:v>-177.39449999999997</c:v>
                </c:pt>
                <c:pt idx="96535">
                  <c:v>-177.39249999999998</c:v>
                </c:pt>
                <c:pt idx="96536">
                  <c:v>-177.39049999999997</c:v>
                </c:pt>
                <c:pt idx="96537">
                  <c:v>-177.38849999999996</c:v>
                </c:pt>
                <c:pt idx="96538">
                  <c:v>-177.38649999999998</c:v>
                </c:pt>
                <c:pt idx="96539">
                  <c:v>-177.38449999999997</c:v>
                </c:pt>
                <c:pt idx="96540">
                  <c:v>-177.38249999999996</c:v>
                </c:pt>
                <c:pt idx="96541">
                  <c:v>-177.38049999999998</c:v>
                </c:pt>
                <c:pt idx="96542">
                  <c:v>-177.37849999999997</c:v>
                </c:pt>
                <c:pt idx="96543">
                  <c:v>-177.37649999999996</c:v>
                </c:pt>
                <c:pt idx="96544">
                  <c:v>-177.37449999999998</c:v>
                </c:pt>
                <c:pt idx="96545">
                  <c:v>-177.37249999999997</c:v>
                </c:pt>
                <c:pt idx="96546">
                  <c:v>-177.37049999999996</c:v>
                </c:pt>
                <c:pt idx="96547">
                  <c:v>-177.36849999999998</c:v>
                </c:pt>
                <c:pt idx="96548">
                  <c:v>-177.36649999999997</c:v>
                </c:pt>
                <c:pt idx="96549">
                  <c:v>-177.36449999999996</c:v>
                </c:pt>
                <c:pt idx="96550">
                  <c:v>-177.36249999999998</c:v>
                </c:pt>
                <c:pt idx="96551">
                  <c:v>-177.36049999999997</c:v>
                </c:pt>
                <c:pt idx="96552">
                  <c:v>-177.35849999999996</c:v>
                </c:pt>
                <c:pt idx="96553">
                  <c:v>-177.35649999999998</c:v>
                </c:pt>
                <c:pt idx="96554">
                  <c:v>-177.35449999999997</c:v>
                </c:pt>
                <c:pt idx="96555">
                  <c:v>-177.35249999999996</c:v>
                </c:pt>
                <c:pt idx="96556">
                  <c:v>-177.35049999999998</c:v>
                </c:pt>
                <c:pt idx="96557">
                  <c:v>-177.34849999999997</c:v>
                </c:pt>
                <c:pt idx="96558">
                  <c:v>-177.34649999999996</c:v>
                </c:pt>
                <c:pt idx="96559">
                  <c:v>-177.34449999999998</c:v>
                </c:pt>
                <c:pt idx="96560">
                  <c:v>-177.34249999999997</c:v>
                </c:pt>
                <c:pt idx="96561">
                  <c:v>-177.34049999999996</c:v>
                </c:pt>
                <c:pt idx="96562">
                  <c:v>-177.33849999999998</c:v>
                </c:pt>
                <c:pt idx="96563">
                  <c:v>-177.33649999999997</c:v>
                </c:pt>
                <c:pt idx="96564">
                  <c:v>-177.33449999999999</c:v>
                </c:pt>
                <c:pt idx="96565">
                  <c:v>-177.33249999999998</c:v>
                </c:pt>
                <c:pt idx="96566">
                  <c:v>-177.33049999999997</c:v>
                </c:pt>
                <c:pt idx="96567">
                  <c:v>-177.32849999999999</c:v>
                </c:pt>
                <c:pt idx="96568">
                  <c:v>-177.32649999999998</c:v>
                </c:pt>
                <c:pt idx="96569">
                  <c:v>-177.32449999999997</c:v>
                </c:pt>
                <c:pt idx="96570">
                  <c:v>-177.32249999999999</c:v>
                </c:pt>
                <c:pt idx="96571">
                  <c:v>-177.32049999999998</c:v>
                </c:pt>
                <c:pt idx="96572">
                  <c:v>-177.31849999999997</c:v>
                </c:pt>
                <c:pt idx="96573">
                  <c:v>-177.31649999999999</c:v>
                </c:pt>
                <c:pt idx="96574">
                  <c:v>-177.31449999999998</c:v>
                </c:pt>
                <c:pt idx="96575">
                  <c:v>-177.31249999999997</c:v>
                </c:pt>
                <c:pt idx="96576">
                  <c:v>-177.31049999999999</c:v>
                </c:pt>
                <c:pt idx="96577">
                  <c:v>-177.30849999999998</c:v>
                </c:pt>
                <c:pt idx="96578">
                  <c:v>-177.30649999999997</c:v>
                </c:pt>
                <c:pt idx="96579">
                  <c:v>-177.30449999999999</c:v>
                </c:pt>
                <c:pt idx="96580">
                  <c:v>-177.30249999999998</c:v>
                </c:pt>
                <c:pt idx="96581">
                  <c:v>-177.30049999999997</c:v>
                </c:pt>
                <c:pt idx="96582">
                  <c:v>-177.29849999999999</c:v>
                </c:pt>
                <c:pt idx="96583">
                  <c:v>-177.29649999999998</c:v>
                </c:pt>
                <c:pt idx="96584">
                  <c:v>-177.29449999999997</c:v>
                </c:pt>
                <c:pt idx="96585">
                  <c:v>-177.29249999999999</c:v>
                </c:pt>
                <c:pt idx="96586">
                  <c:v>-177.29049999999998</c:v>
                </c:pt>
                <c:pt idx="96587">
                  <c:v>-177.28849999999997</c:v>
                </c:pt>
                <c:pt idx="96588">
                  <c:v>-177.28649999999999</c:v>
                </c:pt>
                <c:pt idx="96589">
                  <c:v>-177.28449999999998</c:v>
                </c:pt>
                <c:pt idx="96590">
                  <c:v>-177.28249999999997</c:v>
                </c:pt>
                <c:pt idx="96591">
                  <c:v>-177.28049999999999</c:v>
                </c:pt>
                <c:pt idx="96592">
                  <c:v>-177.27849999999998</c:v>
                </c:pt>
                <c:pt idx="96593">
                  <c:v>-177.27649999999997</c:v>
                </c:pt>
                <c:pt idx="96594">
                  <c:v>-177.27449999999999</c:v>
                </c:pt>
                <c:pt idx="96595">
                  <c:v>-177.27249999999998</c:v>
                </c:pt>
                <c:pt idx="96596">
                  <c:v>-177.27049999999997</c:v>
                </c:pt>
                <c:pt idx="96597">
                  <c:v>-177.26849999999999</c:v>
                </c:pt>
                <c:pt idx="96598">
                  <c:v>-177.26649999999998</c:v>
                </c:pt>
                <c:pt idx="96599">
                  <c:v>-177.26449999999997</c:v>
                </c:pt>
                <c:pt idx="96600">
                  <c:v>-177.26249999999999</c:v>
                </c:pt>
                <c:pt idx="96601">
                  <c:v>-177.26049999999998</c:v>
                </c:pt>
                <c:pt idx="96602">
                  <c:v>-177.25849999999997</c:v>
                </c:pt>
                <c:pt idx="96603">
                  <c:v>-177.25649999999999</c:v>
                </c:pt>
                <c:pt idx="96604">
                  <c:v>-177.25449999999998</c:v>
                </c:pt>
                <c:pt idx="96605">
                  <c:v>-177.25249999999997</c:v>
                </c:pt>
                <c:pt idx="96606">
                  <c:v>-177.25049999999999</c:v>
                </c:pt>
                <c:pt idx="96607">
                  <c:v>-177.24849999999998</c:v>
                </c:pt>
                <c:pt idx="96608">
                  <c:v>-177.24649999999997</c:v>
                </c:pt>
                <c:pt idx="96609">
                  <c:v>-177.24449999999999</c:v>
                </c:pt>
                <c:pt idx="96610">
                  <c:v>-177.24249999999998</c:v>
                </c:pt>
                <c:pt idx="96611">
                  <c:v>-177.24049999999997</c:v>
                </c:pt>
                <c:pt idx="96612">
                  <c:v>-177.23849999999999</c:v>
                </c:pt>
                <c:pt idx="96613">
                  <c:v>-177.23649999999998</c:v>
                </c:pt>
                <c:pt idx="96614">
                  <c:v>-177.23449999999997</c:v>
                </c:pt>
                <c:pt idx="96615">
                  <c:v>-177.23249999999999</c:v>
                </c:pt>
                <c:pt idx="96616">
                  <c:v>-177.23049999999998</c:v>
                </c:pt>
                <c:pt idx="96617">
                  <c:v>-177.22849999999997</c:v>
                </c:pt>
                <c:pt idx="96618">
                  <c:v>-177.22649999999999</c:v>
                </c:pt>
                <c:pt idx="96619">
                  <c:v>-177.22449999999998</c:v>
                </c:pt>
                <c:pt idx="96620">
                  <c:v>-177.22249999999997</c:v>
                </c:pt>
                <c:pt idx="96621">
                  <c:v>-177.22049999999999</c:v>
                </c:pt>
                <c:pt idx="96622">
                  <c:v>-177.21849999999998</c:v>
                </c:pt>
                <c:pt idx="96623">
                  <c:v>-177.21649999999997</c:v>
                </c:pt>
                <c:pt idx="96624">
                  <c:v>-177.21449999999999</c:v>
                </c:pt>
                <c:pt idx="96625">
                  <c:v>-177.21249999999998</c:v>
                </c:pt>
                <c:pt idx="96626">
                  <c:v>-177.21049999999997</c:v>
                </c:pt>
                <c:pt idx="96627">
                  <c:v>-177.20849999999999</c:v>
                </c:pt>
                <c:pt idx="96628">
                  <c:v>-177.20649999999998</c:v>
                </c:pt>
                <c:pt idx="96629">
                  <c:v>-177.20449999999997</c:v>
                </c:pt>
                <c:pt idx="96630">
                  <c:v>-177.20249999999999</c:v>
                </c:pt>
                <c:pt idx="96631">
                  <c:v>-177.20049999999998</c:v>
                </c:pt>
                <c:pt idx="96632">
                  <c:v>-177.19849999999997</c:v>
                </c:pt>
                <c:pt idx="96633">
                  <c:v>-177.19649999999999</c:v>
                </c:pt>
                <c:pt idx="96634">
                  <c:v>-177.19449999999998</c:v>
                </c:pt>
                <c:pt idx="96635">
                  <c:v>-177.19249999999997</c:v>
                </c:pt>
                <c:pt idx="96636">
                  <c:v>-177.19049999999999</c:v>
                </c:pt>
                <c:pt idx="96637">
                  <c:v>-177.18849999999998</c:v>
                </c:pt>
                <c:pt idx="96638">
                  <c:v>-177.18649999999997</c:v>
                </c:pt>
                <c:pt idx="96639">
                  <c:v>-177.18449999999999</c:v>
                </c:pt>
                <c:pt idx="96640">
                  <c:v>-177.18249999999998</c:v>
                </c:pt>
                <c:pt idx="96641">
                  <c:v>-177.18049999999997</c:v>
                </c:pt>
                <c:pt idx="96642">
                  <c:v>-177.17849999999999</c:v>
                </c:pt>
                <c:pt idx="96643">
                  <c:v>-177.17649999999998</c:v>
                </c:pt>
                <c:pt idx="96644">
                  <c:v>-177.17449999999997</c:v>
                </c:pt>
                <c:pt idx="96645">
                  <c:v>-177.17249999999999</c:v>
                </c:pt>
                <c:pt idx="96646">
                  <c:v>-177.17049999999998</c:v>
                </c:pt>
                <c:pt idx="96647">
                  <c:v>-177.16849999999997</c:v>
                </c:pt>
                <c:pt idx="96648">
                  <c:v>-177.16649999999998</c:v>
                </c:pt>
                <c:pt idx="96649">
                  <c:v>-177.16449999999998</c:v>
                </c:pt>
                <c:pt idx="96650">
                  <c:v>-177.16249999999997</c:v>
                </c:pt>
                <c:pt idx="96651">
                  <c:v>-177.16049999999998</c:v>
                </c:pt>
                <c:pt idx="96652">
                  <c:v>-177.15849999999998</c:v>
                </c:pt>
                <c:pt idx="96653">
                  <c:v>-177.15649999999997</c:v>
                </c:pt>
                <c:pt idx="96654">
                  <c:v>-177.15449999999998</c:v>
                </c:pt>
                <c:pt idx="96655">
                  <c:v>-177.15249999999997</c:v>
                </c:pt>
                <c:pt idx="96656">
                  <c:v>-177.15049999999997</c:v>
                </c:pt>
                <c:pt idx="96657">
                  <c:v>-177.14849999999998</c:v>
                </c:pt>
                <c:pt idx="96658">
                  <c:v>-177.14649999999997</c:v>
                </c:pt>
                <c:pt idx="96659">
                  <c:v>-177.14449999999997</c:v>
                </c:pt>
                <c:pt idx="96660">
                  <c:v>-177.14249999999998</c:v>
                </c:pt>
                <c:pt idx="96661">
                  <c:v>-177.14049999999997</c:v>
                </c:pt>
                <c:pt idx="96662">
                  <c:v>-177.13849999999996</c:v>
                </c:pt>
                <c:pt idx="96663">
                  <c:v>-177.13649999999998</c:v>
                </c:pt>
                <c:pt idx="96664">
                  <c:v>-177.13449999999997</c:v>
                </c:pt>
                <c:pt idx="96665">
                  <c:v>-177.13249999999996</c:v>
                </c:pt>
                <c:pt idx="96666">
                  <c:v>-177.13049999999998</c:v>
                </c:pt>
                <c:pt idx="96667">
                  <c:v>-177.12849999999997</c:v>
                </c:pt>
                <c:pt idx="96668">
                  <c:v>-177.12649999999996</c:v>
                </c:pt>
                <c:pt idx="96669">
                  <c:v>-177.12449999999998</c:v>
                </c:pt>
                <c:pt idx="96670">
                  <c:v>-177.12249999999997</c:v>
                </c:pt>
                <c:pt idx="96671">
                  <c:v>-177.12049999999996</c:v>
                </c:pt>
                <c:pt idx="96672">
                  <c:v>-177.11849999999998</c:v>
                </c:pt>
                <c:pt idx="96673">
                  <c:v>-177.11649999999997</c:v>
                </c:pt>
                <c:pt idx="96674">
                  <c:v>-177.11449999999996</c:v>
                </c:pt>
                <c:pt idx="96675">
                  <c:v>-177.11249999999998</c:v>
                </c:pt>
                <c:pt idx="96676">
                  <c:v>-177.11049999999997</c:v>
                </c:pt>
                <c:pt idx="96677">
                  <c:v>-177.10849999999996</c:v>
                </c:pt>
                <c:pt idx="96678">
                  <c:v>-177.10649999999998</c:v>
                </c:pt>
                <c:pt idx="96679">
                  <c:v>-177.10449999999997</c:v>
                </c:pt>
                <c:pt idx="96680">
                  <c:v>-177.10249999999996</c:v>
                </c:pt>
                <c:pt idx="96681">
                  <c:v>-177.10049999999998</c:v>
                </c:pt>
                <c:pt idx="96682">
                  <c:v>-177.09849999999997</c:v>
                </c:pt>
                <c:pt idx="96683">
                  <c:v>-177.09649999999996</c:v>
                </c:pt>
                <c:pt idx="96684">
                  <c:v>-177.09449999999998</c:v>
                </c:pt>
                <c:pt idx="96685">
                  <c:v>-177.09249999999997</c:v>
                </c:pt>
                <c:pt idx="96686">
                  <c:v>-177.09049999999996</c:v>
                </c:pt>
                <c:pt idx="96687">
                  <c:v>-177.08849999999998</c:v>
                </c:pt>
                <c:pt idx="96688">
                  <c:v>-177.08649999999997</c:v>
                </c:pt>
                <c:pt idx="96689">
                  <c:v>-177.08449999999999</c:v>
                </c:pt>
                <c:pt idx="96690">
                  <c:v>-177.08249999999998</c:v>
                </c:pt>
                <c:pt idx="96691">
                  <c:v>-177.08049999999997</c:v>
                </c:pt>
                <c:pt idx="96692">
                  <c:v>-177.07849999999999</c:v>
                </c:pt>
                <c:pt idx="96693">
                  <c:v>-177.07649999999998</c:v>
                </c:pt>
                <c:pt idx="96694">
                  <c:v>-177.07449999999997</c:v>
                </c:pt>
                <c:pt idx="96695">
                  <c:v>-177.07249999999999</c:v>
                </c:pt>
                <c:pt idx="96696">
                  <c:v>-177.07049999999998</c:v>
                </c:pt>
                <c:pt idx="96697">
                  <c:v>-177.06849999999997</c:v>
                </c:pt>
                <c:pt idx="96698">
                  <c:v>-177.06649999999999</c:v>
                </c:pt>
                <c:pt idx="96699">
                  <c:v>-177.06449999999998</c:v>
                </c:pt>
                <c:pt idx="96700">
                  <c:v>-177.06249999999997</c:v>
                </c:pt>
                <c:pt idx="96701">
                  <c:v>-177.06049999999999</c:v>
                </c:pt>
                <c:pt idx="96702">
                  <c:v>-177.05849999999998</c:v>
                </c:pt>
                <c:pt idx="96703">
                  <c:v>-177.05649999999997</c:v>
                </c:pt>
                <c:pt idx="96704">
                  <c:v>-177.05449999999999</c:v>
                </c:pt>
                <c:pt idx="96705">
                  <c:v>-177.05249999999998</c:v>
                </c:pt>
                <c:pt idx="96706">
                  <c:v>-177.05049999999997</c:v>
                </c:pt>
                <c:pt idx="96707">
                  <c:v>-177.04849999999999</c:v>
                </c:pt>
                <c:pt idx="96708">
                  <c:v>-177.04649999999998</c:v>
                </c:pt>
                <c:pt idx="96709">
                  <c:v>-177.04449999999997</c:v>
                </c:pt>
                <c:pt idx="96710">
                  <c:v>-177.04249999999999</c:v>
                </c:pt>
                <c:pt idx="96711">
                  <c:v>-177.04049999999998</c:v>
                </c:pt>
                <c:pt idx="96712">
                  <c:v>-177.03849999999997</c:v>
                </c:pt>
                <c:pt idx="96713">
                  <c:v>-177.03649999999999</c:v>
                </c:pt>
                <c:pt idx="96714">
                  <c:v>-177.03449999999998</c:v>
                </c:pt>
                <c:pt idx="96715">
                  <c:v>-177.03249999999997</c:v>
                </c:pt>
                <c:pt idx="96716">
                  <c:v>-177.03049999999999</c:v>
                </c:pt>
                <c:pt idx="96717">
                  <c:v>-177.02849999999998</c:v>
                </c:pt>
                <c:pt idx="96718">
                  <c:v>-177.02649999999997</c:v>
                </c:pt>
                <c:pt idx="96719">
                  <c:v>-177.02449999999999</c:v>
                </c:pt>
                <c:pt idx="96720">
                  <c:v>-177.02249999999998</c:v>
                </c:pt>
                <c:pt idx="96721">
                  <c:v>-177.02049999999997</c:v>
                </c:pt>
                <c:pt idx="96722">
                  <c:v>-177.01849999999999</c:v>
                </c:pt>
                <c:pt idx="96723">
                  <c:v>-177.01649999999998</c:v>
                </c:pt>
                <c:pt idx="96724">
                  <c:v>-177.01449999999997</c:v>
                </c:pt>
                <c:pt idx="96725">
                  <c:v>-177.01249999999999</c:v>
                </c:pt>
                <c:pt idx="96726">
                  <c:v>-177.01049999999998</c:v>
                </c:pt>
                <c:pt idx="96727">
                  <c:v>-177.00849999999997</c:v>
                </c:pt>
                <c:pt idx="96728">
                  <c:v>-177.00649999999999</c:v>
                </c:pt>
                <c:pt idx="96729">
                  <c:v>-177.00449999999998</c:v>
                </c:pt>
                <c:pt idx="96730">
                  <c:v>-177.00249999999997</c:v>
                </c:pt>
                <c:pt idx="96731">
                  <c:v>-177.00049999999999</c:v>
                </c:pt>
                <c:pt idx="96732">
                  <c:v>-176.99849999999998</c:v>
                </c:pt>
                <c:pt idx="96733">
                  <c:v>-176.99649999999997</c:v>
                </c:pt>
                <c:pt idx="96734">
                  <c:v>-176.99449999999999</c:v>
                </c:pt>
                <c:pt idx="96735">
                  <c:v>-176.99249999999998</c:v>
                </c:pt>
                <c:pt idx="96736">
                  <c:v>-176.99049999999997</c:v>
                </c:pt>
                <c:pt idx="96737">
                  <c:v>-176.98849999999999</c:v>
                </c:pt>
                <c:pt idx="96738">
                  <c:v>-176.98649999999998</c:v>
                </c:pt>
                <c:pt idx="96739">
                  <c:v>-176.98449999999997</c:v>
                </c:pt>
                <c:pt idx="96740">
                  <c:v>-176.98249999999999</c:v>
                </c:pt>
                <c:pt idx="96741">
                  <c:v>-176.98049999999998</c:v>
                </c:pt>
                <c:pt idx="96742">
                  <c:v>-176.97849999999997</c:v>
                </c:pt>
                <c:pt idx="96743">
                  <c:v>-176.97649999999999</c:v>
                </c:pt>
                <c:pt idx="96744">
                  <c:v>-176.97449999999998</c:v>
                </c:pt>
                <c:pt idx="96745">
                  <c:v>-176.97249999999997</c:v>
                </c:pt>
                <c:pt idx="96746">
                  <c:v>-176.97049999999999</c:v>
                </c:pt>
                <c:pt idx="96747">
                  <c:v>-176.96849999999998</c:v>
                </c:pt>
                <c:pt idx="96748">
                  <c:v>-176.96649999999997</c:v>
                </c:pt>
                <c:pt idx="96749">
                  <c:v>-176.96449999999999</c:v>
                </c:pt>
                <c:pt idx="96750">
                  <c:v>-176.96249999999998</c:v>
                </c:pt>
                <c:pt idx="96751">
                  <c:v>-176.96049999999997</c:v>
                </c:pt>
                <c:pt idx="96752">
                  <c:v>-176.95849999999999</c:v>
                </c:pt>
                <c:pt idx="96753">
                  <c:v>-176.95649999999998</c:v>
                </c:pt>
                <c:pt idx="96754">
                  <c:v>-176.95449999999997</c:v>
                </c:pt>
                <c:pt idx="96755">
                  <c:v>-176.95249999999999</c:v>
                </c:pt>
                <c:pt idx="96756">
                  <c:v>-176.95049999999998</c:v>
                </c:pt>
                <c:pt idx="96757">
                  <c:v>-176.94849999999997</c:v>
                </c:pt>
                <c:pt idx="96758">
                  <c:v>-176.94649999999999</c:v>
                </c:pt>
                <c:pt idx="96759">
                  <c:v>-176.94449999999998</c:v>
                </c:pt>
                <c:pt idx="96760">
                  <c:v>-176.94249999999997</c:v>
                </c:pt>
                <c:pt idx="96761">
                  <c:v>-176.94049999999999</c:v>
                </c:pt>
                <c:pt idx="96762">
                  <c:v>-176.93849999999998</c:v>
                </c:pt>
                <c:pt idx="96763">
                  <c:v>-176.93649999999997</c:v>
                </c:pt>
                <c:pt idx="96764">
                  <c:v>-176.93449999999999</c:v>
                </c:pt>
                <c:pt idx="96765">
                  <c:v>-176.93249999999998</c:v>
                </c:pt>
                <c:pt idx="96766">
                  <c:v>-176.93049999999997</c:v>
                </c:pt>
                <c:pt idx="96767">
                  <c:v>-176.92849999999999</c:v>
                </c:pt>
                <c:pt idx="96768">
                  <c:v>-176.92649999999998</c:v>
                </c:pt>
                <c:pt idx="96769">
                  <c:v>-176.92449999999997</c:v>
                </c:pt>
                <c:pt idx="96770">
                  <c:v>-176.92249999999999</c:v>
                </c:pt>
                <c:pt idx="96771">
                  <c:v>-176.92049999999998</c:v>
                </c:pt>
                <c:pt idx="96772">
                  <c:v>-176.91849999999997</c:v>
                </c:pt>
                <c:pt idx="96773">
                  <c:v>-176.91649999999998</c:v>
                </c:pt>
                <c:pt idx="96774">
                  <c:v>-176.91449999999998</c:v>
                </c:pt>
                <c:pt idx="96775">
                  <c:v>-176.91249999999997</c:v>
                </c:pt>
                <c:pt idx="96776">
                  <c:v>-176.91049999999998</c:v>
                </c:pt>
                <c:pt idx="96777">
                  <c:v>-176.90849999999998</c:v>
                </c:pt>
                <c:pt idx="96778">
                  <c:v>-176.90649999999997</c:v>
                </c:pt>
                <c:pt idx="96779">
                  <c:v>-176.90449999999998</c:v>
                </c:pt>
                <c:pt idx="96780">
                  <c:v>-176.90249999999997</c:v>
                </c:pt>
                <c:pt idx="96781">
                  <c:v>-176.90049999999997</c:v>
                </c:pt>
                <c:pt idx="96782">
                  <c:v>-176.89849999999998</c:v>
                </c:pt>
                <c:pt idx="96783">
                  <c:v>-176.89649999999997</c:v>
                </c:pt>
                <c:pt idx="96784">
                  <c:v>-176.89449999999997</c:v>
                </c:pt>
                <c:pt idx="96785">
                  <c:v>-176.89249999999998</c:v>
                </c:pt>
                <c:pt idx="96786">
                  <c:v>-176.89049999999997</c:v>
                </c:pt>
                <c:pt idx="96787">
                  <c:v>-176.88849999999996</c:v>
                </c:pt>
                <c:pt idx="96788">
                  <c:v>-176.88649999999998</c:v>
                </c:pt>
                <c:pt idx="96789">
                  <c:v>-176.88449999999997</c:v>
                </c:pt>
                <c:pt idx="96790">
                  <c:v>-176.88249999999996</c:v>
                </c:pt>
                <c:pt idx="96791">
                  <c:v>-176.88049999999998</c:v>
                </c:pt>
                <c:pt idx="96792">
                  <c:v>-176.87849999999997</c:v>
                </c:pt>
                <c:pt idx="96793">
                  <c:v>-176.87649999999996</c:v>
                </c:pt>
                <c:pt idx="96794">
                  <c:v>-176.87449999999998</c:v>
                </c:pt>
                <c:pt idx="96795">
                  <c:v>-176.87249999999997</c:v>
                </c:pt>
                <c:pt idx="96796">
                  <c:v>-176.87049999999996</c:v>
                </c:pt>
                <c:pt idx="96797">
                  <c:v>-176.86849999999998</c:v>
                </c:pt>
                <c:pt idx="96798">
                  <c:v>-176.86649999999997</c:v>
                </c:pt>
                <c:pt idx="96799">
                  <c:v>-176.86449999999996</c:v>
                </c:pt>
                <c:pt idx="96800">
                  <c:v>-176.86249999999998</c:v>
                </c:pt>
                <c:pt idx="96801">
                  <c:v>-176.86049999999997</c:v>
                </c:pt>
                <c:pt idx="96802">
                  <c:v>-176.85849999999996</c:v>
                </c:pt>
                <c:pt idx="96803">
                  <c:v>-176.85649999999998</c:v>
                </c:pt>
                <c:pt idx="96804">
                  <c:v>-176.85449999999997</c:v>
                </c:pt>
                <c:pt idx="96805">
                  <c:v>-176.85249999999996</c:v>
                </c:pt>
                <c:pt idx="96806">
                  <c:v>-176.85049999999998</c:v>
                </c:pt>
                <c:pt idx="96807">
                  <c:v>-176.84849999999997</c:v>
                </c:pt>
                <c:pt idx="96808">
                  <c:v>-176.84649999999996</c:v>
                </c:pt>
                <c:pt idx="96809">
                  <c:v>-176.84449999999998</c:v>
                </c:pt>
                <c:pt idx="96810">
                  <c:v>-176.84249999999997</c:v>
                </c:pt>
                <c:pt idx="96811">
                  <c:v>-176.84049999999996</c:v>
                </c:pt>
                <c:pt idx="96812">
                  <c:v>-176.83849999999998</c:v>
                </c:pt>
                <c:pt idx="96813">
                  <c:v>-176.83649999999997</c:v>
                </c:pt>
                <c:pt idx="96814">
                  <c:v>-176.83449999999999</c:v>
                </c:pt>
                <c:pt idx="96815">
                  <c:v>-176.83249999999998</c:v>
                </c:pt>
                <c:pt idx="96816">
                  <c:v>-176.83049999999997</c:v>
                </c:pt>
                <c:pt idx="96817">
                  <c:v>-176.82849999999999</c:v>
                </c:pt>
                <c:pt idx="96818">
                  <c:v>-176.82649999999998</c:v>
                </c:pt>
                <c:pt idx="96819">
                  <c:v>-176.82449999999997</c:v>
                </c:pt>
                <c:pt idx="96820">
                  <c:v>-176.82249999999999</c:v>
                </c:pt>
                <c:pt idx="96821">
                  <c:v>-176.82049999999998</c:v>
                </c:pt>
                <c:pt idx="96822">
                  <c:v>-176.81849999999997</c:v>
                </c:pt>
                <c:pt idx="96823">
                  <c:v>-176.81649999999999</c:v>
                </c:pt>
                <c:pt idx="96824">
                  <c:v>-176.81449999999998</c:v>
                </c:pt>
                <c:pt idx="96825">
                  <c:v>-176.81249999999997</c:v>
                </c:pt>
                <c:pt idx="96826">
                  <c:v>-176.81049999999999</c:v>
                </c:pt>
                <c:pt idx="96827">
                  <c:v>-176.80849999999998</c:v>
                </c:pt>
                <c:pt idx="96828">
                  <c:v>-176.80649999999997</c:v>
                </c:pt>
                <c:pt idx="96829">
                  <c:v>-176.80449999999999</c:v>
                </c:pt>
                <c:pt idx="96830">
                  <c:v>-176.80249999999998</c:v>
                </c:pt>
                <c:pt idx="96831">
                  <c:v>-176.80049999999997</c:v>
                </c:pt>
                <c:pt idx="96832">
                  <c:v>-176.79849999999999</c:v>
                </c:pt>
                <c:pt idx="96833">
                  <c:v>-176.79649999999998</c:v>
                </c:pt>
                <c:pt idx="96834">
                  <c:v>-176.79449999999997</c:v>
                </c:pt>
                <c:pt idx="96835">
                  <c:v>-176.79249999999999</c:v>
                </c:pt>
                <c:pt idx="96836">
                  <c:v>-176.79049999999998</c:v>
                </c:pt>
                <c:pt idx="96837">
                  <c:v>-176.78849999999997</c:v>
                </c:pt>
                <c:pt idx="96838">
                  <c:v>-176.78649999999999</c:v>
                </c:pt>
                <c:pt idx="96839">
                  <c:v>-176.78449999999998</c:v>
                </c:pt>
                <c:pt idx="96840">
                  <c:v>-176.78249999999997</c:v>
                </c:pt>
                <c:pt idx="96841">
                  <c:v>-176.78049999999999</c:v>
                </c:pt>
                <c:pt idx="96842">
                  <c:v>-176.77849999999998</c:v>
                </c:pt>
                <c:pt idx="96843">
                  <c:v>-176.77649999999997</c:v>
                </c:pt>
                <c:pt idx="96844">
                  <c:v>-176.77449999999999</c:v>
                </c:pt>
                <c:pt idx="96845">
                  <c:v>-176.77249999999998</c:v>
                </c:pt>
                <c:pt idx="96846">
                  <c:v>-176.77049999999997</c:v>
                </c:pt>
                <c:pt idx="96847">
                  <c:v>-176.76849999999999</c:v>
                </c:pt>
                <c:pt idx="96848">
                  <c:v>-176.76649999999998</c:v>
                </c:pt>
                <c:pt idx="96849">
                  <c:v>-176.76449999999997</c:v>
                </c:pt>
                <c:pt idx="96850">
                  <c:v>-176.76249999999999</c:v>
                </c:pt>
                <c:pt idx="96851">
                  <c:v>-176.76049999999998</c:v>
                </c:pt>
                <c:pt idx="96852">
                  <c:v>-176.75849999999997</c:v>
                </c:pt>
                <c:pt idx="96853">
                  <c:v>-176.75649999999999</c:v>
                </c:pt>
                <c:pt idx="96854">
                  <c:v>-176.75449999999998</c:v>
                </c:pt>
                <c:pt idx="96855">
                  <c:v>-176.75249999999997</c:v>
                </c:pt>
                <c:pt idx="96856">
                  <c:v>-176.75049999999999</c:v>
                </c:pt>
                <c:pt idx="96857">
                  <c:v>-176.74849999999998</c:v>
                </c:pt>
                <c:pt idx="96858">
                  <c:v>-176.74649999999997</c:v>
                </c:pt>
                <c:pt idx="96859">
                  <c:v>-176.74449999999999</c:v>
                </c:pt>
                <c:pt idx="96860">
                  <c:v>-176.74249999999998</c:v>
                </c:pt>
                <c:pt idx="96861">
                  <c:v>-176.74049999999997</c:v>
                </c:pt>
                <c:pt idx="96862">
                  <c:v>-176.73849999999999</c:v>
                </c:pt>
                <c:pt idx="96863">
                  <c:v>-176.73649999999998</c:v>
                </c:pt>
                <c:pt idx="96864">
                  <c:v>-176.73449999999997</c:v>
                </c:pt>
                <c:pt idx="96865">
                  <c:v>-176.73249999999999</c:v>
                </c:pt>
                <c:pt idx="96866">
                  <c:v>-176.73049999999998</c:v>
                </c:pt>
                <c:pt idx="96867">
                  <c:v>-176.72849999999997</c:v>
                </c:pt>
                <c:pt idx="96868">
                  <c:v>-176.72649999999999</c:v>
                </c:pt>
                <c:pt idx="96869">
                  <c:v>-176.72449999999998</c:v>
                </c:pt>
                <c:pt idx="96870">
                  <c:v>-176.72249999999997</c:v>
                </c:pt>
                <c:pt idx="96871">
                  <c:v>-176.72049999999999</c:v>
                </c:pt>
                <c:pt idx="96872">
                  <c:v>-176.71849999999998</c:v>
                </c:pt>
                <c:pt idx="96873">
                  <c:v>-176.71649999999997</c:v>
                </c:pt>
                <c:pt idx="96874">
                  <c:v>-176.71449999999999</c:v>
                </c:pt>
                <c:pt idx="96875">
                  <c:v>-176.71249999999998</c:v>
                </c:pt>
                <c:pt idx="96876">
                  <c:v>-176.71049999999997</c:v>
                </c:pt>
                <c:pt idx="96877">
                  <c:v>-176.70849999999999</c:v>
                </c:pt>
                <c:pt idx="96878">
                  <c:v>-176.70649999999998</c:v>
                </c:pt>
                <c:pt idx="96879">
                  <c:v>-176.70449999999997</c:v>
                </c:pt>
                <c:pt idx="96880">
                  <c:v>-176.70249999999999</c:v>
                </c:pt>
                <c:pt idx="96881">
                  <c:v>-176.70049999999998</c:v>
                </c:pt>
                <c:pt idx="96882">
                  <c:v>-176.69849999999997</c:v>
                </c:pt>
                <c:pt idx="96883">
                  <c:v>-176.69649999999999</c:v>
                </c:pt>
                <c:pt idx="96884">
                  <c:v>-176.69449999999998</c:v>
                </c:pt>
                <c:pt idx="96885">
                  <c:v>-176.69249999999997</c:v>
                </c:pt>
                <c:pt idx="96886">
                  <c:v>-176.69049999999999</c:v>
                </c:pt>
                <c:pt idx="96887">
                  <c:v>-176.68849999999998</c:v>
                </c:pt>
                <c:pt idx="96888">
                  <c:v>-176.68649999999997</c:v>
                </c:pt>
                <c:pt idx="96889">
                  <c:v>-176.68449999999999</c:v>
                </c:pt>
                <c:pt idx="96890">
                  <c:v>-176.68249999999998</c:v>
                </c:pt>
                <c:pt idx="96891">
                  <c:v>-176.68049999999997</c:v>
                </c:pt>
                <c:pt idx="96892">
                  <c:v>-176.67849999999999</c:v>
                </c:pt>
                <c:pt idx="96893">
                  <c:v>-176.67649999999998</c:v>
                </c:pt>
                <c:pt idx="96894">
                  <c:v>-176.67449999999997</c:v>
                </c:pt>
                <c:pt idx="96895">
                  <c:v>-176.67249999999999</c:v>
                </c:pt>
                <c:pt idx="96896">
                  <c:v>-176.67049999999998</c:v>
                </c:pt>
                <c:pt idx="96897">
                  <c:v>-176.66849999999997</c:v>
                </c:pt>
                <c:pt idx="96898">
                  <c:v>-176.66649999999998</c:v>
                </c:pt>
                <c:pt idx="96899">
                  <c:v>-176.66449999999998</c:v>
                </c:pt>
                <c:pt idx="96900">
                  <c:v>-176.66249999999997</c:v>
                </c:pt>
                <c:pt idx="96901">
                  <c:v>-176.66049999999998</c:v>
                </c:pt>
                <c:pt idx="96902">
                  <c:v>-176.65849999999998</c:v>
                </c:pt>
                <c:pt idx="96903">
                  <c:v>-176.65649999999997</c:v>
                </c:pt>
                <c:pt idx="96904">
                  <c:v>-176.65449999999998</c:v>
                </c:pt>
                <c:pt idx="96905">
                  <c:v>-176.65249999999997</c:v>
                </c:pt>
                <c:pt idx="96906">
                  <c:v>-176.65049999999997</c:v>
                </c:pt>
                <c:pt idx="96907">
                  <c:v>-176.64849999999998</c:v>
                </c:pt>
                <c:pt idx="96908">
                  <c:v>-176.64649999999997</c:v>
                </c:pt>
                <c:pt idx="96909">
                  <c:v>-176.64449999999997</c:v>
                </c:pt>
                <c:pt idx="96910">
                  <c:v>-176.64249999999998</c:v>
                </c:pt>
                <c:pt idx="96911">
                  <c:v>-176.64049999999997</c:v>
                </c:pt>
                <c:pt idx="96912">
                  <c:v>-176.63849999999996</c:v>
                </c:pt>
                <c:pt idx="96913">
                  <c:v>-176.63649999999998</c:v>
                </c:pt>
                <c:pt idx="96914">
                  <c:v>-176.63449999999997</c:v>
                </c:pt>
                <c:pt idx="96915">
                  <c:v>-176.63249999999996</c:v>
                </c:pt>
                <c:pt idx="96916">
                  <c:v>-176.63049999999998</c:v>
                </c:pt>
                <c:pt idx="96917">
                  <c:v>-176.62849999999997</c:v>
                </c:pt>
                <c:pt idx="96918">
                  <c:v>-176.62649999999996</c:v>
                </c:pt>
                <c:pt idx="96919">
                  <c:v>-176.62449999999998</c:v>
                </c:pt>
                <c:pt idx="96920">
                  <c:v>-176.62249999999997</c:v>
                </c:pt>
                <c:pt idx="96921">
                  <c:v>-176.62049999999996</c:v>
                </c:pt>
                <c:pt idx="96922">
                  <c:v>-176.61849999999998</c:v>
                </c:pt>
                <c:pt idx="96923">
                  <c:v>-176.61649999999997</c:v>
                </c:pt>
                <c:pt idx="96924">
                  <c:v>-176.61449999999996</c:v>
                </c:pt>
                <c:pt idx="96925">
                  <c:v>-176.61249999999998</c:v>
                </c:pt>
                <c:pt idx="96926">
                  <c:v>-176.61049999999997</c:v>
                </c:pt>
                <c:pt idx="96927">
                  <c:v>-176.60849999999996</c:v>
                </c:pt>
                <c:pt idx="96928">
                  <c:v>-176.60649999999998</c:v>
                </c:pt>
                <c:pt idx="96929">
                  <c:v>-176.60449999999997</c:v>
                </c:pt>
                <c:pt idx="96930">
                  <c:v>-176.60249999999996</c:v>
                </c:pt>
                <c:pt idx="96931">
                  <c:v>-176.60049999999998</c:v>
                </c:pt>
                <c:pt idx="96932">
                  <c:v>-176.59849999999997</c:v>
                </c:pt>
                <c:pt idx="96933">
                  <c:v>-176.59649999999996</c:v>
                </c:pt>
                <c:pt idx="96934">
                  <c:v>-176.59449999999998</c:v>
                </c:pt>
                <c:pt idx="96935">
                  <c:v>-176.59249999999997</c:v>
                </c:pt>
                <c:pt idx="96936">
                  <c:v>-176.59049999999996</c:v>
                </c:pt>
                <c:pt idx="96937">
                  <c:v>-176.58849999999998</c:v>
                </c:pt>
                <c:pt idx="96938">
                  <c:v>-176.58649999999997</c:v>
                </c:pt>
                <c:pt idx="96939">
                  <c:v>-176.58449999999999</c:v>
                </c:pt>
                <c:pt idx="96940">
                  <c:v>-176.58249999999998</c:v>
                </c:pt>
                <c:pt idx="96941">
                  <c:v>-176.58049999999997</c:v>
                </c:pt>
                <c:pt idx="96942">
                  <c:v>-176.57849999999999</c:v>
                </c:pt>
                <c:pt idx="96943">
                  <c:v>-176.57649999999998</c:v>
                </c:pt>
                <c:pt idx="96944">
                  <c:v>-176.57449999999997</c:v>
                </c:pt>
                <c:pt idx="96945">
                  <c:v>-176.57249999999999</c:v>
                </c:pt>
                <c:pt idx="96946">
                  <c:v>-176.57049999999998</c:v>
                </c:pt>
                <c:pt idx="96947">
                  <c:v>-176.56849999999997</c:v>
                </c:pt>
                <c:pt idx="96948">
                  <c:v>-176.56649999999999</c:v>
                </c:pt>
                <c:pt idx="96949">
                  <c:v>-176.56449999999998</c:v>
                </c:pt>
                <c:pt idx="96950">
                  <c:v>-176.56249999999997</c:v>
                </c:pt>
                <c:pt idx="96951">
                  <c:v>-176.56049999999999</c:v>
                </c:pt>
                <c:pt idx="96952">
                  <c:v>-176.55849999999998</c:v>
                </c:pt>
                <c:pt idx="96953">
                  <c:v>-176.55649999999997</c:v>
                </c:pt>
                <c:pt idx="96954">
                  <c:v>-176.55449999999999</c:v>
                </c:pt>
                <c:pt idx="96955">
                  <c:v>-176.55249999999998</c:v>
                </c:pt>
                <c:pt idx="96956">
                  <c:v>-176.55049999999997</c:v>
                </c:pt>
                <c:pt idx="96957">
                  <c:v>-176.54849999999999</c:v>
                </c:pt>
                <c:pt idx="96958">
                  <c:v>-176.54649999999998</c:v>
                </c:pt>
                <c:pt idx="96959">
                  <c:v>-176.54449999999997</c:v>
                </c:pt>
                <c:pt idx="96960">
                  <c:v>-176.54249999999999</c:v>
                </c:pt>
                <c:pt idx="96961">
                  <c:v>-176.54049999999998</c:v>
                </c:pt>
                <c:pt idx="96962">
                  <c:v>-176.53849999999997</c:v>
                </c:pt>
                <c:pt idx="96963">
                  <c:v>-176.53649999999999</c:v>
                </c:pt>
                <c:pt idx="96964">
                  <c:v>-176.53449999999998</c:v>
                </c:pt>
                <c:pt idx="96965">
                  <c:v>-176.53249999999997</c:v>
                </c:pt>
                <c:pt idx="96966">
                  <c:v>-176.53049999999999</c:v>
                </c:pt>
                <c:pt idx="96967">
                  <c:v>-176.52849999999998</c:v>
                </c:pt>
                <c:pt idx="96968">
                  <c:v>-176.52649999999997</c:v>
                </c:pt>
                <c:pt idx="96969">
                  <c:v>-176.52449999999999</c:v>
                </c:pt>
                <c:pt idx="96970">
                  <c:v>-176.52249999999998</c:v>
                </c:pt>
                <c:pt idx="96971">
                  <c:v>-176.52049999999997</c:v>
                </c:pt>
                <c:pt idx="96972">
                  <c:v>-176.51849999999999</c:v>
                </c:pt>
                <c:pt idx="96973">
                  <c:v>-176.51649999999998</c:v>
                </c:pt>
                <c:pt idx="96974">
                  <c:v>-176.51449999999997</c:v>
                </c:pt>
                <c:pt idx="96975">
                  <c:v>-176.51249999999999</c:v>
                </c:pt>
                <c:pt idx="96976">
                  <c:v>-176.51049999999998</c:v>
                </c:pt>
                <c:pt idx="96977">
                  <c:v>-176.50849999999997</c:v>
                </c:pt>
                <c:pt idx="96978">
                  <c:v>-176.50649999999999</c:v>
                </c:pt>
                <c:pt idx="96979">
                  <c:v>-176.50449999999998</c:v>
                </c:pt>
                <c:pt idx="96980">
                  <c:v>-176.50249999999997</c:v>
                </c:pt>
                <c:pt idx="96981">
                  <c:v>-176.50049999999999</c:v>
                </c:pt>
                <c:pt idx="96982">
                  <c:v>-176.49849999999998</c:v>
                </c:pt>
                <c:pt idx="96983">
                  <c:v>-176.49649999999997</c:v>
                </c:pt>
                <c:pt idx="96984">
                  <c:v>-176.49449999999999</c:v>
                </c:pt>
                <c:pt idx="96985">
                  <c:v>-176.49249999999998</c:v>
                </c:pt>
                <c:pt idx="96986">
                  <c:v>-176.49049999999997</c:v>
                </c:pt>
                <c:pt idx="96987">
                  <c:v>-176.48849999999999</c:v>
                </c:pt>
                <c:pt idx="96988">
                  <c:v>-176.48649999999998</c:v>
                </c:pt>
                <c:pt idx="96989">
                  <c:v>-176.48449999999997</c:v>
                </c:pt>
                <c:pt idx="96990">
                  <c:v>-176.48249999999999</c:v>
                </c:pt>
                <c:pt idx="96991">
                  <c:v>-176.48049999999998</c:v>
                </c:pt>
                <c:pt idx="96992">
                  <c:v>-176.47849999999997</c:v>
                </c:pt>
                <c:pt idx="96993">
                  <c:v>-176.47649999999999</c:v>
                </c:pt>
                <c:pt idx="96994">
                  <c:v>-176.47449999999998</c:v>
                </c:pt>
                <c:pt idx="96995">
                  <c:v>-176.47249999999997</c:v>
                </c:pt>
                <c:pt idx="96996">
                  <c:v>-176.47049999999999</c:v>
                </c:pt>
                <c:pt idx="96997">
                  <c:v>-176.46849999999998</c:v>
                </c:pt>
                <c:pt idx="96998">
                  <c:v>-176.46649999999997</c:v>
                </c:pt>
                <c:pt idx="96999">
                  <c:v>-176.46449999999999</c:v>
                </c:pt>
                <c:pt idx="97000">
                  <c:v>-176.46249999999998</c:v>
                </c:pt>
                <c:pt idx="97001">
                  <c:v>-176.46049999999997</c:v>
                </c:pt>
                <c:pt idx="97002">
                  <c:v>-176.45849999999999</c:v>
                </c:pt>
                <c:pt idx="97003">
                  <c:v>-176.45649999999998</c:v>
                </c:pt>
                <c:pt idx="97004">
                  <c:v>-176.45449999999997</c:v>
                </c:pt>
                <c:pt idx="97005">
                  <c:v>-176.45249999999999</c:v>
                </c:pt>
                <c:pt idx="97006">
                  <c:v>-176.45049999999998</c:v>
                </c:pt>
                <c:pt idx="97007">
                  <c:v>-176.44849999999997</c:v>
                </c:pt>
                <c:pt idx="97008">
                  <c:v>-176.44649999999999</c:v>
                </c:pt>
                <c:pt idx="97009">
                  <c:v>-176.44449999999998</c:v>
                </c:pt>
                <c:pt idx="97010">
                  <c:v>-176.44249999999997</c:v>
                </c:pt>
                <c:pt idx="97011">
                  <c:v>-176.44049999999999</c:v>
                </c:pt>
                <c:pt idx="97012">
                  <c:v>-176.43849999999998</c:v>
                </c:pt>
                <c:pt idx="97013">
                  <c:v>-176.43649999999997</c:v>
                </c:pt>
                <c:pt idx="97014">
                  <c:v>-176.43449999999999</c:v>
                </c:pt>
                <c:pt idx="97015">
                  <c:v>-176.43249999999998</c:v>
                </c:pt>
                <c:pt idx="97016">
                  <c:v>-176.43049999999997</c:v>
                </c:pt>
                <c:pt idx="97017">
                  <c:v>-176.42849999999999</c:v>
                </c:pt>
                <c:pt idx="97018">
                  <c:v>-176.42649999999998</c:v>
                </c:pt>
                <c:pt idx="97019">
                  <c:v>-176.42449999999997</c:v>
                </c:pt>
                <c:pt idx="97020">
                  <c:v>-176.42249999999999</c:v>
                </c:pt>
                <c:pt idx="97021">
                  <c:v>-176.42049999999998</c:v>
                </c:pt>
                <c:pt idx="97022">
                  <c:v>-176.41849999999997</c:v>
                </c:pt>
                <c:pt idx="97023">
                  <c:v>-176.41649999999998</c:v>
                </c:pt>
                <c:pt idx="97024">
                  <c:v>-176.41449999999998</c:v>
                </c:pt>
                <c:pt idx="97025">
                  <c:v>-176.41249999999997</c:v>
                </c:pt>
                <c:pt idx="97026">
                  <c:v>-176.41049999999998</c:v>
                </c:pt>
                <c:pt idx="97027">
                  <c:v>-176.40849999999998</c:v>
                </c:pt>
                <c:pt idx="97028">
                  <c:v>-176.40649999999997</c:v>
                </c:pt>
                <c:pt idx="97029">
                  <c:v>-176.40449999999998</c:v>
                </c:pt>
                <c:pt idx="97030">
                  <c:v>-176.40249999999997</c:v>
                </c:pt>
                <c:pt idx="97031">
                  <c:v>-176.40049999999997</c:v>
                </c:pt>
                <c:pt idx="97032">
                  <c:v>-176.39849999999998</c:v>
                </c:pt>
                <c:pt idx="97033">
                  <c:v>-176.39649999999997</c:v>
                </c:pt>
                <c:pt idx="97034">
                  <c:v>-176.39449999999997</c:v>
                </c:pt>
                <c:pt idx="97035">
                  <c:v>-176.39249999999998</c:v>
                </c:pt>
                <c:pt idx="97036">
                  <c:v>-176.39049999999997</c:v>
                </c:pt>
                <c:pt idx="97037">
                  <c:v>-176.38849999999996</c:v>
                </c:pt>
                <c:pt idx="97038">
                  <c:v>-176.38649999999998</c:v>
                </c:pt>
                <c:pt idx="97039">
                  <c:v>-176.38449999999997</c:v>
                </c:pt>
                <c:pt idx="97040">
                  <c:v>-176.38249999999996</c:v>
                </c:pt>
                <c:pt idx="97041">
                  <c:v>-176.38049999999998</c:v>
                </c:pt>
                <c:pt idx="97042">
                  <c:v>-176.37849999999997</c:v>
                </c:pt>
                <c:pt idx="97043">
                  <c:v>-176.37649999999996</c:v>
                </c:pt>
                <c:pt idx="97044">
                  <c:v>-176.37449999999998</c:v>
                </c:pt>
                <c:pt idx="97045">
                  <c:v>-176.37249999999997</c:v>
                </c:pt>
                <c:pt idx="97046">
                  <c:v>-176.37049999999996</c:v>
                </c:pt>
                <c:pt idx="97047">
                  <c:v>-176.36849999999998</c:v>
                </c:pt>
                <c:pt idx="97048">
                  <c:v>-176.36649999999997</c:v>
                </c:pt>
                <c:pt idx="97049">
                  <c:v>-176.36449999999996</c:v>
                </c:pt>
                <c:pt idx="97050">
                  <c:v>-176.36249999999998</c:v>
                </c:pt>
                <c:pt idx="97051">
                  <c:v>-176.36049999999997</c:v>
                </c:pt>
                <c:pt idx="97052">
                  <c:v>-176.35849999999996</c:v>
                </c:pt>
                <c:pt idx="97053">
                  <c:v>-176.35649999999998</c:v>
                </c:pt>
                <c:pt idx="97054">
                  <c:v>-176.35449999999997</c:v>
                </c:pt>
                <c:pt idx="97055">
                  <c:v>-176.35249999999996</c:v>
                </c:pt>
                <c:pt idx="97056">
                  <c:v>-176.35049999999998</c:v>
                </c:pt>
                <c:pt idx="97057">
                  <c:v>-176.34849999999997</c:v>
                </c:pt>
                <c:pt idx="97058">
                  <c:v>-176.34649999999996</c:v>
                </c:pt>
                <c:pt idx="97059">
                  <c:v>-176.34449999999998</c:v>
                </c:pt>
                <c:pt idx="97060">
                  <c:v>-176.34249999999997</c:v>
                </c:pt>
                <c:pt idx="97061">
                  <c:v>-176.34049999999996</c:v>
                </c:pt>
                <c:pt idx="97062">
                  <c:v>-176.33849999999998</c:v>
                </c:pt>
                <c:pt idx="97063">
                  <c:v>-176.33649999999997</c:v>
                </c:pt>
                <c:pt idx="97064">
                  <c:v>-176.33449999999999</c:v>
                </c:pt>
                <c:pt idx="97065">
                  <c:v>-176.33249999999998</c:v>
                </c:pt>
                <c:pt idx="97066">
                  <c:v>-176.33049999999997</c:v>
                </c:pt>
                <c:pt idx="97067">
                  <c:v>-176.32849999999999</c:v>
                </c:pt>
                <c:pt idx="97068">
                  <c:v>-176.32649999999998</c:v>
                </c:pt>
                <c:pt idx="97069">
                  <c:v>-176.32449999999997</c:v>
                </c:pt>
                <c:pt idx="97070">
                  <c:v>-176.32249999999999</c:v>
                </c:pt>
                <c:pt idx="97071">
                  <c:v>-176.32049999999998</c:v>
                </c:pt>
                <c:pt idx="97072">
                  <c:v>-176.31849999999997</c:v>
                </c:pt>
                <c:pt idx="97073">
                  <c:v>-176.31649999999999</c:v>
                </c:pt>
                <c:pt idx="97074">
                  <c:v>-176.31449999999998</c:v>
                </c:pt>
                <c:pt idx="97075">
                  <c:v>-176.31249999999997</c:v>
                </c:pt>
                <c:pt idx="97076">
                  <c:v>-176.31049999999999</c:v>
                </c:pt>
                <c:pt idx="97077">
                  <c:v>-176.30849999999998</c:v>
                </c:pt>
                <c:pt idx="97078">
                  <c:v>-176.30649999999997</c:v>
                </c:pt>
                <c:pt idx="97079">
                  <c:v>-176.30449999999999</c:v>
                </c:pt>
                <c:pt idx="97080">
                  <c:v>-176.30249999999998</c:v>
                </c:pt>
                <c:pt idx="97081">
                  <c:v>-176.30049999999997</c:v>
                </c:pt>
                <c:pt idx="97082">
                  <c:v>-176.29849999999999</c:v>
                </c:pt>
                <c:pt idx="97083">
                  <c:v>-176.29649999999998</c:v>
                </c:pt>
                <c:pt idx="97084">
                  <c:v>-176.29449999999997</c:v>
                </c:pt>
                <c:pt idx="97085">
                  <c:v>-176.29249999999999</c:v>
                </c:pt>
                <c:pt idx="97086">
                  <c:v>-176.29049999999998</c:v>
                </c:pt>
                <c:pt idx="97087">
                  <c:v>-176.28849999999997</c:v>
                </c:pt>
                <c:pt idx="97088">
                  <c:v>-176.28649999999999</c:v>
                </c:pt>
                <c:pt idx="97089">
                  <c:v>-176.28449999999998</c:v>
                </c:pt>
                <c:pt idx="97090">
                  <c:v>-176.28249999999997</c:v>
                </c:pt>
                <c:pt idx="97091">
                  <c:v>-176.28049999999999</c:v>
                </c:pt>
                <c:pt idx="97092">
                  <c:v>-176.27849999999998</c:v>
                </c:pt>
                <c:pt idx="97093">
                  <c:v>-176.27649999999997</c:v>
                </c:pt>
                <c:pt idx="97094">
                  <c:v>-176.27449999999999</c:v>
                </c:pt>
                <c:pt idx="97095">
                  <c:v>-176.27249999999998</c:v>
                </c:pt>
                <c:pt idx="97096">
                  <c:v>-176.27049999999997</c:v>
                </c:pt>
                <c:pt idx="97097">
                  <c:v>-176.26849999999999</c:v>
                </c:pt>
                <c:pt idx="97098">
                  <c:v>-176.26649999999998</c:v>
                </c:pt>
                <c:pt idx="97099">
                  <c:v>-176.26449999999997</c:v>
                </c:pt>
                <c:pt idx="97100">
                  <c:v>-176.26249999999999</c:v>
                </c:pt>
                <c:pt idx="97101">
                  <c:v>-176.26049999999998</c:v>
                </c:pt>
                <c:pt idx="97102">
                  <c:v>-176.25849999999997</c:v>
                </c:pt>
                <c:pt idx="97103">
                  <c:v>-176.25649999999999</c:v>
                </c:pt>
                <c:pt idx="97104">
                  <c:v>-176.25449999999998</c:v>
                </c:pt>
                <c:pt idx="97105">
                  <c:v>-176.25249999999997</c:v>
                </c:pt>
                <c:pt idx="97106">
                  <c:v>-176.25049999999999</c:v>
                </c:pt>
                <c:pt idx="97107">
                  <c:v>-176.24849999999998</c:v>
                </c:pt>
                <c:pt idx="97108">
                  <c:v>-176.24649999999997</c:v>
                </c:pt>
                <c:pt idx="97109">
                  <c:v>-176.24449999999999</c:v>
                </c:pt>
                <c:pt idx="97110">
                  <c:v>-176.24249999999998</c:v>
                </c:pt>
                <c:pt idx="97111">
                  <c:v>-176.24049999999997</c:v>
                </c:pt>
                <c:pt idx="97112">
                  <c:v>-176.23849999999999</c:v>
                </c:pt>
                <c:pt idx="97113">
                  <c:v>-176.23649999999998</c:v>
                </c:pt>
                <c:pt idx="97114">
                  <c:v>-176.23449999999997</c:v>
                </c:pt>
                <c:pt idx="97115">
                  <c:v>-176.23249999999999</c:v>
                </c:pt>
                <c:pt idx="97116">
                  <c:v>-176.23049999999998</c:v>
                </c:pt>
                <c:pt idx="97117">
                  <c:v>-176.22849999999997</c:v>
                </c:pt>
                <c:pt idx="97118">
                  <c:v>-176.22649999999999</c:v>
                </c:pt>
                <c:pt idx="97119">
                  <c:v>-176.22449999999998</c:v>
                </c:pt>
                <c:pt idx="97120">
                  <c:v>-176.22249999999997</c:v>
                </c:pt>
                <c:pt idx="97121">
                  <c:v>-176.22049999999999</c:v>
                </c:pt>
                <c:pt idx="97122">
                  <c:v>-176.21849999999998</c:v>
                </c:pt>
                <c:pt idx="97123">
                  <c:v>-176.21649999999997</c:v>
                </c:pt>
                <c:pt idx="97124">
                  <c:v>-176.21449999999999</c:v>
                </c:pt>
                <c:pt idx="97125">
                  <c:v>-176.21249999999998</c:v>
                </c:pt>
                <c:pt idx="97126">
                  <c:v>-176.21049999999997</c:v>
                </c:pt>
                <c:pt idx="97127">
                  <c:v>-176.20849999999999</c:v>
                </c:pt>
                <c:pt idx="97128">
                  <c:v>-176.20649999999998</c:v>
                </c:pt>
                <c:pt idx="97129">
                  <c:v>-176.20449999999997</c:v>
                </c:pt>
                <c:pt idx="97130">
                  <c:v>-176.20249999999999</c:v>
                </c:pt>
                <c:pt idx="97131">
                  <c:v>-176.20049999999998</c:v>
                </c:pt>
                <c:pt idx="97132">
                  <c:v>-176.19849999999997</c:v>
                </c:pt>
                <c:pt idx="97133">
                  <c:v>-176.19649999999999</c:v>
                </c:pt>
                <c:pt idx="97134">
                  <c:v>-176.19449999999998</c:v>
                </c:pt>
                <c:pt idx="97135">
                  <c:v>-176.19249999999997</c:v>
                </c:pt>
                <c:pt idx="97136">
                  <c:v>-176.19049999999999</c:v>
                </c:pt>
                <c:pt idx="97137">
                  <c:v>-176.18849999999998</c:v>
                </c:pt>
                <c:pt idx="97138">
                  <c:v>-176.18649999999997</c:v>
                </c:pt>
                <c:pt idx="97139">
                  <c:v>-176.18449999999999</c:v>
                </c:pt>
                <c:pt idx="97140">
                  <c:v>-176.18249999999998</c:v>
                </c:pt>
                <c:pt idx="97141">
                  <c:v>-176.18049999999997</c:v>
                </c:pt>
                <c:pt idx="97142">
                  <c:v>-176.17849999999999</c:v>
                </c:pt>
                <c:pt idx="97143">
                  <c:v>-176.17649999999998</c:v>
                </c:pt>
                <c:pt idx="97144">
                  <c:v>-176.17449999999997</c:v>
                </c:pt>
                <c:pt idx="97145">
                  <c:v>-176.17249999999999</c:v>
                </c:pt>
                <c:pt idx="97146">
                  <c:v>-176.17049999999998</c:v>
                </c:pt>
                <c:pt idx="97147">
                  <c:v>-176.16849999999997</c:v>
                </c:pt>
                <c:pt idx="97148">
                  <c:v>-176.16649999999998</c:v>
                </c:pt>
                <c:pt idx="97149">
                  <c:v>-176.16449999999998</c:v>
                </c:pt>
                <c:pt idx="97150">
                  <c:v>-176.16249999999997</c:v>
                </c:pt>
                <c:pt idx="97151">
                  <c:v>-176.16049999999998</c:v>
                </c:pt>
                <c:pt idx="97152">
                  <c:v>-176.15849999999998</c:v>
                </c:pt>
                <c:pt idx="97153">
                  <c:v>-176.15649999999997</c:v>
                </c:pt>
                <c:pt idx="97154">
                  <c:v>-176.15449999999998</c:v>
                </c:pt>
                <c:pt idx="97155">
                  <c:v>-176.15249999999997</c:v>
                </c:pt>
                <c:pt idx="97156">
                  <c:v>-176.15049999999997</c:v>
                </c:pt>
                <c:pt idx="97157">
                  <c:v>-176.14849999999998</c:v>
                </c:pt>
                <c:pt idx="97158">
                  <c:v>-176.14649999999997</c:v>
                </c:pt>
                <c:pt idx="97159">
                  <c:v>-176.14449999999997</c:v>
                </c:pt>
                <c:pt idx="97160">
                  <c:v>-176.14249999999998</c:v>
                </c:pt>
                <c:pt idx="97161">
                  <c:v>-176.14049999999997</c:v>
                </c:pt>
                <c:pt idx="97162">
                  <c:v>-176.13849999999996</c:v>
                </c:pt>
                <c:pt idx="97163">
                  <c:v>-176.13649999999998</c:v>
                </c:pt>
                <c:pt idx="97164">
                  <c:v>-176.13449999999997</c:v>
                </c:pt>
                <c:pt idx="97165">
                  <c:v>-176.13249999999996</c:v>
                </c:pt>
                <c:pt idx="97166">
                  <c:v>-176.13049999999998</c:v>
                </c:pt>
                <c:pt idx="97167">
                  <c:v>-176.12849999999997</c:v>
                </c:pt>
                <c:pt idx="97168">
                  <c:v>-176.12649999999996</c:v>
                </c:pt>
                <c:pt idx="97169">
                  <c:v>-176.12449999999998</c:v>
                </c:pt>
                <c:pt idx="97170">
                  <c:v>-176.12249999999997</c:v>
                </c:pt>
                <c:pt idx="97171">
                  <c:v>-176.12049999999996</c:v>
                </c:pt>
                <c:pt idx="97172">
                  <c:v>-176.11849999999998</c:v>
                </c:pt>
                <c:pt idx="97173">
                  <c:v>-176.11649999999997</c:v>
                </c:pt>
                <c:pt idx="97174">
                  <c:v>-176.11449999999996</c:v>
                </c:pt>
                <c:pt idx="97175">
                  <c:v>-176.11249999999998</c:v>
                </c:pt>
                <c:pt idx="97176">
                  <c:v>-176.11049999999997</c:v>
                </c:pt>
                <c:pt idx="97177">
                  <c:v>-176.10849999999996</c:v>
                </c:pt>
                <c:pt idx="97178">
                  <c:v>-176.10649999999998</c:v>
                </c:pt>
                <c:pt idx="97179">
                  <c:v>-176.10449999999997</c:v>
                </c:pt>
                <c:pt idx="97180">
                  <c:v>-176.10249999999996</c:v>
                </c:pt>
                <c:pt idx="97181">
                  <c:v>-176.10049999999998</c:v>
                </c:pt>
                <c:pt idx="97182">
                  <c:v>-176.09849999999997</c:v>
                </c:pt>
                <c:pt idx="97183">
                  <c:v>-176.09649999999996</c:v>
                </c:pt>
                <c:pt idx="97184">
                  <c:v>-176.09449999999998</c:v>
                </c:pt>
                <c:pt idx="97185">
                  <c:v>-176.09249999999997</c:v>
                </c:pt>
                <c:pt idx="97186">
                  <c:v>-176.09049999999996</c:v>
                </c:pt>
                <c:pt idx="97187">
                  <c:v>-176.08849999999998</c:v>
                </c:pt>
                <c:pt idx="97188">
                  <c:v>-176.08649999999997</c:v>
                </c:pt>
                <c:pt idx="97189">
                  <c:v>-176.08449999999999</c:v>
                </c:pt>
                <c:pt idx="97190">
                  <c:v>-176.08249999999998</c:v>
                </c:pt>
                <c:pt idx="97191">
                  <c:v>-176.08049999999997</c:v>
                </c:pt>
                <c:pt idx="97192">
                  <c:v>-176.07849999999999</c:v>
                </c:pt>
                <c:pt idx="97193">
                  <c:v>-176.07649999999998</c:v>
                </c:pt>
                <c:pt idx="97194">
                  <c:v>-176.07449999999997</c:v>
                </c:pt>
                <c:pt idx="97195">
                  <c:v>-176.07249999999999</c:v>
                </c:pt>
                <c:pt idx="97196">
                  <c:v>-176.07049999999998</c:v>
                </c:pt>
                <c:pt idx="97197">
                  <c:v>-176.06849999999997</c:v>
                </c:pt>
                <c:pt idx="97198">
                  <c:v>-176.06649999999999</c:v>
                </c:pt>
                <c:pt idx="97199">
                  <c:v>-176.06449999999998</c:v>
                </c:pt>
                <c:pt idx="97200">
                  <c:v>-176.06249999999997</c:v>
                </c:pt>
                <c:pt idx="97201">
                  <c:v>-176.06049999999999</c:v>
                </c:pt>
                <c:pt idx="97202">
                  <c:v>-176.05849999999998</c:v>
                </c:pt>
                <c:pt idx="97203">
                  <c:v>-176.05649999999997</c:v>
                </c:pt>
                <c:pt idx="97204">
                  <c:v>-176.05449999999999</c:v>
                </c:pt>
                <c:pt idx="97205">
                  <c:v>-176.05249999999998</c:v>
                </c:pt>
                <c:pt idx="97206">
                  <c:v>-176.05049999999997</c:v>
                </c:pt>
                <c:pt idx="97207">
                  <c:v>-176.04849999999999</c:v>
                </c:pt>
                <c:pt idx="97208">
                  <c:v>-176.04649999999998</c:v>
                </c:pt>
                <c:pt idx="97209">
                  <c:v>-176.04449999999997</c:v>
                </c:pt>
                <c:pt idx="97210">
                  <c:v>-176.04249999999999</c:v>
                </c:pt>
                <c:pt idx="97211">
                  <c:v>-176.04049999999998</c:v>
                </c:pt>
                <c:pt idx="97212">
                  <c:v>-176.03849999999997</c:v>
                </c:pt>
                <c:pt idx="97213">
                  <c:v>-176.03649999999999</c:v>
                </c:pt>
                <c:pt idx="97214">
                  <c:v>-176.03449999999998</c:v>
                </c:pt>
                <c:pt idx="97215">
                  <c:v>-176.03249999999997</c:v>
                </c:pt>
                <c:pt idx="97216">
                  <c:v>-176.03049999999999</c:v>
                </c:pt>
                <c:pt idx="97217">
                  <c:v>-176.02849999999998</c:v>
                </c:pt>
                <c:pt idx="97218">
                  <c:v>-176.02649999999997</c:v>
                </c:pt>
                <c:pt idx="97219">
                  <c:v>-176.02449999999999</c:v>
                </c:pt>
                <c:pt idx="97220">
                  <c:v>-176.02249999999998</c:v>
                </c:pt>
                <c:pt idx="97221">
                  <c:v>-176.02049999999997</c:v>
                </c:pt>
                <c:pt idx="97222">
                  <c:v>-176.01849999999999</c:v>
                </c:pt>
                <c:pt idx="97223">
                  <c:v>-176.01649999999998</c:v>
                </c:pt>
                <c:pt idx="97224">
                  <c:v>-176.01449999999997</c:v>
                </c:pt>
                <c:pt idx="97225">
                  <c:v>-176.01249999999999</c:v>
                </c:pt>
                <c:pt idx="97226">
                  <c:v>-176.01049999999998</c:v>
                </c:pt>
                <c:pt idx="97227">
                  <c:v>-176.00849999999997</c:v>
                </c:pt>
                <c:pt idx="97228">
                  <c:v>-176.00649999999999</c:v>
                </c:pt>
                <c:pt idx="97229">
                  <c:v>-176.00449999999998</c:v>
                </c:pt>
                <c:pt idx="97230">
                  <c:v>-176.00249999999997</c:v>
                </c:pt>
                <c:pt idx="97231">
                  <c:v>-176.00049999999999</c:v>
                </c:pt>
                <c:pt idx="97232">
                  <c:v>-175.99849999999998</c:v>
                </c:pt>
                <c:pt idx="97233">
                  <c:v>-175.99649999999997</c:v>
                </c:pt>
                <c:pt idx="97234">
                  <c:v>-175.99449999999999</c:v>
                </c:pt>
                <c:pt idx="97235">
                  <c:v>-175.99249999999998</c:v>
                </c:pt>
                <c:pt idx="97236">
                  <c:v>-175.99049999999997</c:v>
                </c:pt>
                <c:pt idx="97237">
                  <c:v>-175.98849999999999</c:v>
                </c:pt>
                <c:pt idx="97238">
                  <c:v>-175.98649999999998</c:v>
                </c:pt>
                <c:pt idx="97239">
                  <c:v>-175.98449999999997</c:v>
                </c:pt>
                <c:pt idx="97240">
                  <c:v>-175.98249999999999</c:v>
                </c:pt>
                <c:pt idx="97241">
                  <c:v>-175.98049999999998</c:v>
                </c:pt>
                <c:pt idx="97242">
                  <c:v>-175.97849999999997</c:v>
                </c:pt>
                <c:pt idx="97243">
                  <c:v>-175.97649999999999</c:v>
                </c:pt>
                <c:pt idx="97244">
                  <c:v>-175.97449999999998</c:v>
                </c:pt>
                <c:pt idx="97245">
                  <c:v>-175.97249999999997</c:v>
                </c:pt>
                <c:pt idx="97246">
                  <c:v>-175.97049999999999</c:v>
                </c:pt>
                <c:pt idx="97247">
                  <c:v>-175.96849999999998</c:v>
                </c:pt>
                <c:pt idx="97248">
                  <c:v>-175.96649999999997</c:v>
                </c:pt>
                <c:pt idx="97249">
                  <c:v>-175.96449999999999</c:v>
                </c:pt>
                <c:pt idx="97250">
                  <c:v>-175.96249999999998</c:v>
                </c:pt>
                <c:pt idx="97251">
                  <c:v>-175.96049999999997</c:v>
                </c:pt>
                <c:pt idx="97252">
                  <c:v>-175.95849999999999</c:v>
                </c:pt>
                <c:pt idx="97253">
                  <c:v>-175.95649999999998</c:v>
                </c:pt>
                <c:pt idx="97254">
                  <c:v>-175.95449999999997</c:v>
                </c:pt>
                <c:pt idx="97255">
                  <c:v>-175.95249999999999</c:v>
                </c:pt>
                <c:pt idx="97256">
                  <c:v>-175.95049999999998</c:v>
                </c:pt>
                <c:pt idx="97257">
                  <c:v>-175.94849999999997</c:v>
                </c:pt>
                <c:pt idx="97258">
                  <c:v>-175.94649999999999</c:v>
                </c:pt>
                <c:pt idx="97259">
                  <c:v>-175.94449999999998</c:v>
                </c:pt>
                <c:pt idx="97260">
                  <c:v>-175.94249999999997</c:v>
                </c:pt>
                <c:pt idx="97261">
                  <c:v>-175.94049999999999</c:v>
                </c:pt>
                <c:pt idx="97262">
                  <c:v>-175.93849999999998</c:v>
                </c:pt>
                <c:pt idx="97263">
                  <c:v>-175.93649999999997</c:v>
                </c:pt>
                <c:pt idx="97264">
                  <c:v>-175.93449999999999</c:v>
                </c:pt>
                <c:pt idx="97265">
                  <c:v>-175.93249999999998</c:v>
                </c:pt>
                <c:pt idx="97266">
                  <c:v>-175.93049999999997</c:v>
                </c:pt>
                <c:pt idx="97267">
                  <c:v>-175.92849999999999</c:v>
                </c:pt>
                <c:pt idx="97268">
                  <c:v>-175.92649999999998</c:v>
                </c:pt>
                <c:pt idx="97269">
                  <c:v>-175.92449999999997</c:v>
                </c:pt>
                <c:pt idx="97270">
                  <c:v>-175.92249999999999</c:v>
                </c:pt>
                <c:pt idx="97271">
                  <c:v>-175.92049999999998</c:v>
                </c:pt>
                <c:pt idx="97272">
                  <c:v>-175.91849999999997</c:v>
                </c:pt>
                <c:pt idx="97273">
                  <c:v>-175.91649999999998</c:v>
                </c:pt>
                <c:pt idx="97274">
                  <c:v>-175.91449999999998</c:v>
                </c:pt>
                <c:pt idx="97275">
                  <c:v>-175.91249999999997</c:v>
                </c:pt>
                <c:pt idx="97276">
                  <c:v>-175.91049999999998</c:v>
                </c:pt>
                <c:pt idx="97277">
                  <c:v>-175.90849999999998</c:v>
                </c:pt>
                <c:pt idx="97278">
                  <c:v>-175.90649999999997</c:v>
                </c:pt>
                <c:pt idx="97279">
                  <c:v>-175.90449999999998</c:v>
                </c:pt>
                <c:pt idx="97280">
                  <c:v>-175.90249999999997</c:v>
                </c:pt>
                <c:pt idx="97281">
                  <c:v>-175.90049999999997</c:v>
                </c:pt>
                <c:pt idx="97282">
                  <c:v>-175.89849999999998</c:v>
                </c:pt>
                <c:pt idx="97283">
                  <c:v>-175.89649999999997</c:v>
                </c:pt>
                <c:pt idx="97284">
                  <c:v>-175.89449999999997</c:v>
                </c:pt>
                <c:pt idx="97285">
                  <c:v>-175.89249999999998</c:v>
                </c:pt>
                <c:pt idx="97286">
                  <c:v>-175.89049999999997</c:v>
                </c:pt>
                <c:pt idx="97287">
                  <c:v>-175.88849999999996</c:v>
                </c:pt>
                <c:pt idx="97288">
                  <c:v>-175.88649999999998</c:v>
                </c:pt>
                <c:pt idx="97289">
                  <c:v>-175.88449999999997</c:v>
                </c:pt>
                <c:pt idx="97290">
                  <c:v>-175.88249999999996</c:v>
                </c:pt>
                <c:pt idx="97291">
                  <c:v>-175.88049999999998</c:v>
                </c:pt>
                <c:pt idx="97292">
                  <c:v>-175.87849999999997</c:v>
                </c:pt>
                <c:pt idx="97293">
                  <c:v>-175.87649999999996</c:v>
                </c:pt>
                <c:pt idx="97294">
                  <c:v>-175.87449999999998</c:v>
                </c:pt>
                <c:pt idx="97295">
                  <c:v>-175.87249999999997</c:v>
                </c:pt>
                <c:pt idx="97296">
                  <c:v>-175.87049999999996</c:v>
                </c:pt>
                <c:pt idx="97297">
                  <c:v>-175.86849999999998</c:v>
                </c:pt>
                <c:pt idx="97298">
                  <c:v>-175.86649999999997</c:v>
                </c:pt>
                <c:pt idx="97299">
                  <c:v>-175.86449999999996</c:v>
                </c:pt>
                <c:pt idx="97300">
                  <c:v>-175.86249999999998</c:v>
                </c:pt>
                <c:pt idx="97301">
                  <c:v>-175.86049999999997</c:v>
                </c:pt>
                <c:pt idx="97302">
                  <c:v>-175.85849999999996</c:v>
                </c:pt>
                <c:pt idx="97303">
                  <c:v>-175.85649999999998</c:v>
                </c:pt>
                <c:pt idx="97304">
                  <c:v>-175.85449999999997</c:v>
                </c:pt>
                <c:pt idx="97305">
                  <c:v>-175.85249999999996</c:v>
                </c:pt>
                <c:pt idx="97306">
                  <c:v>-175.85049999999998</c:v>
                </c:pt>
                <c:pt idx="97307">
                  <c:v>-175.84849999999997</c:v>
                </c:pt>
                <c:pt idx="97308">
                  <c:v>-175.84649999999996</c:v>
                </c:pt>
                <c:pt idx="97309">
                  <c:v>-175.84449999999998</c:v>
                </c:pt>
                <c:pt idx="97310">
                  <c:v>-175.84249999999997</c:v>
                </c:pt>
                <c:pt idx="97311">
                  <c:v>-175.84049999999996</c:v>
                </c:pt>
                <c:pt idx="97312">
                  <c:v>-175.83849999999998</c:v>
                </c:pt>
                <c:pt idx="97313">
                  <c:v>-175.83649999999997</c:v>
                </c:pt>
                <c:pt idx="97314">
                  <c:v>-175.83449999999999</c:v>
                </c:pt>
                <c:pt idx="97315">
                  <c:v>-175.83249999999998</c:v>
                </c:pt>
                <c:pt idx="97316">
                  <c:v>-175.83049999999997</c:v>
                </c:pt>
                <c:pt idx="97317">
                  <c:v>-175.82849999999999</c:v>
                </c:pt>
                <c:pt idx="97318">
                  <c:v>-175.82649999999998</c:v>
                </c:pt>
                <c:pt idx="97319">
                  <c:v>-175.82449999999997</c:v>
                </c:pt>
                <c:pt idx="97320">
                  <c:v>-175.82249999999999</c:v>
                </c:pt>
                <c:pt idx="97321">
                  <c:v>-175.82049999999998</c:v>
                </c:pt>
                <c:pt idx="97322">
                  <c:v>-175.81849999999997</c:v>
                </c:pt>
                <c:pt idx="97323">
                  <c:v>-175.81649999999999</c:v>
                </c:pt>
                <c:pt idx="97324">
                  <c:v>-175.81449999999998</c:v>
                </c:pt>
                <c:pt idx="97325">
                  <c:v>-175.81249999999997</c:v>
                </c:pt>
                <c:pt idx="97326">
                  <c:v>-175.81049999999999</c:v>
                </c:pt>
                <c:pt idx="97327">
                  <c:v>-175.80849999999998</c:v>
                </c:pt>
                <c:pt idx="97328">
                  <c:v>-175.80649999999997</c:v>
                </c:pt>
                <c:pt idx="97329">
                  <c:v>-175.80449999999999</c:v>
                </c:pt>
                <c:pt idx="97330">
                  <c:v>-175.80249999999998</c:v>
                </c:pt>
                <c:pt idx="97331">
                  <c:v>-175.80049999999997</c:v>
                </c:pt>
                <c:pt idx="97332">
                  <c:v>-175.79849999999999</c:v>
                </c:pt>
                <c:pt idx="97333">
                  <c:v>-175.79649999999998</c:v>
                </c:pt>
                <c:pt idx="97334">
                  <c:v>-175.79449999999997</c:v>
                </c:pt>
                <c:pt idx="97335">
                  <c:v>-175.79249999999999</c:v>
                </c:pt>
                <c:pt idx="97336">
                  <c:v>-175.79049999999998</c:v>
                </c:pt>
                <c:pt idx="97337">
                  <c:v>-175.78849999999997</c:v>
                </c:pt>
                <c:pt idx="97338">
                  <c:v>-175.78649999999999</c:v>
                </c:pt>
                <c:pt idx="97339">
                  <c:v>-175.78449999999998</c:v>
                </c:pt>
                <c:pt idx="97340">
                  <c:v>-175.78249999999997</c:v>
                </c:pt>
                <c:pt idx="97341">
                  <c:v>-175.78049999999999</c:v>
                </c:pt>
                <c:pt idx="97342">
                  <c:v>-175.77849999999998</c:v>
                </c:pt>
                <c:pt idx="97343">
                  <c:v>-175.77649999999997</c:v>
                </c:pt>
                <c:pt idx="97344">
                  <c:v>-175.77449999999999</c:v>
                </c:pt>
                <c:pt idx="97345">
                  <c:v>-175.77249999999998</c:v>
                </c:pt>
                <c:pt idx="97346">
                  <c:v>-175.77049999999997</c:v>
                </c:pt>
                <c:pt idx="97347">
                  <c:v>-175.76849999999999</c:v>
                </c:pt>
                <c:pt idx="97348">
                  <c:v>-175.76649999999998</c:v>
                </c:pt>
                <c:pt idx="97349">
                  <c:v>-175.76449999999997</c:v>
                </c:pt>
                <c:pt idx="97350">
                  <c:v>-175.76249999999999</c:v>
                </c:pt>
                <c:pt idx="97351">
                  <c:v>-175.76049999999998</c:v>
                </c:pt>
                <c:pt idx="97352">
                  <c:v>-175.75849999999997</c:v>
                </c:pt>
                <c:pt idx="97353">
                  <c:v>-175.75649999999999</c:v>
                </c:pt>
                <c:pt idx="97354">
                  <c:v>-175.75449999999998</c:v>
                </c:pt>
                <c:pt idx="97355">
                  <c:v>-175.75249999999997</c:v>
                </c:pt>
                <c:pt idx="97356">
                  <c:v>-175.75049999999999</c:v>
                </c:pt>
                <c:pt idx="97357">
                  <c:v>-175.74849999999998</c:v>
                </c:pt>
                <c:pt idx="97358">
                  <c:v>-175.74649999999997</c:v>
                </c:pt>
                <c:pt idx="97359">
                  <c:v>-175.74449999999999</c:v>
                </c:pt>
                <c:pt idx="97360">
                  <c:v>-175.74249999999998</c:v>
                </c:pt>
                <c:pt idx="97361">
                  <c:v>-175.74049999999997</c:v>
                </c:pt>
                <c:pt idx="97362">
                  <c:v>-175.73849999999999</c:v>
                </c:pt>
                <c:pt idx="97363">
                  <c:v>-175.73649999999998</c:v>
                </c:pt>
                <c:pt idx="97364">
                  <c:v>-175.73449999999997</c:v>
                </c:pt>
                <c:pt idx="97365">
                  <c:v>-175.73249999999999</c:v>
                </c:pt>
                <c:pt idx="97366">
                  <c:v>-175.73049999999998</c:v>
                </c:pt>
                <c:pt idx="97367">
                  <c:v>-175.72849999999997</c:v>
                </c:pt>
                <c:pt idx="97368">
                  <c:v>-175.72649999999999</c:v>
                </c:pt>
                <c:pt idx="97369">
                  <c:v>-175.72449999999998</c:v>
                </c:pt>
                <c:pt idx="97370">
                  <c:v>-175.72249999999997</c:v>
                </c:pt>
                <c:pt idx="97371">
                  <c:v>-175.72049999999999</c:v>
                </c:pt>
                <c:pt idx="97372">
                  <c:v>-175.71849999999998</c:v>
                </c:pt>
                <c:pt idx="97373">
                  <c:v>-175.71649999999997</c:v>
                </c:pt>
                <c:pt idx="97374">
                  <c:v>-175.71449999999999</c:v>
                </c:pt>
                <c:pt idx="97375">
                  <c:v>-175.71249999999998</c:v>
                </c:pt>
                <c:pt idx="97376">
                  <c:v>-175.71049999999997</c:v>
                </c:pt>
                <c:pt idx="97377">
                  <c:v>-175.70849999999999</c:v>
                </c:pt>
                <c:pt idx="97378">
                  <c:v>-175.70649999999998</c:v>
                </c:pt>
                <c:pt idx="97379">
                  <c:v>-175.70449999999997</c:v>
                </c:pt>
                <c:pt idx="97380">
                  <c:v>-175.70249999999999</c:v>
                </c:pt>
                <c:pt idx="97381">
                  <c:v>-175.70049999999998</c:v>
                </c:pt>
                <c:pt idx="97382">
                  <c:v>-175.69849999999997</c:v>
                </c:pt>
                <c:pt idx="97383">
                  <c:v>-175.69649999999999</c:v>
                </c:pt>
                <c:pt idx="97384">
                  <c:v>-175.69449999999998</c:v>
                </c:pt>
                <c:pt idx="97385">
                  <c:v>-175.69249999999997</c:v>
                </c:pt>
                <c:pt idx="97386">
                  <c:v>-175.69049999999999</c:v>
                </c:pt>
                <c:pt idx="97387">
                  <c:v>-175.68849999999998</c:v>
                </c:pt>
                <c:pt idx="97388">
                  <c:v>-175.68649999999997</c:v>
                </c:pt>
                <c:pt idx="97389">
                  <c:v>-175.68449999999999</c:v>
                </c:pt>
                <c:pt idx="97390">
                  <c:v>-175.68249999999998</c:v>
                </c:pt>
                <c:pt idx="97391">
                  <c:v>-175.68049999999997</c:v>
                </c:pt>
                <c:pt idx="97392">
                  <c:v>-175.67849999999999</c:v>
                </c:pt>
                <c:pt idx="97393">
                  <c:v>-175.67649999999998</c:v>
                </c:pt>
                <c:pt idx="97394">
                  <c:v>-175.67449999999997</c:v>
                </c:pt>
                <c:pt idx="97395">
                  <c:v>-175.67249999999999</c:v>
                </c:pt>
                <c:pt idx="97396">
                  <c:v>-175.67049999999998</c:v>
                </c:pt>
                <c:pt idx="97397">
                  <c:v>-175.66849999999997</c:v>
                </c:pt>
                <c:pt idx="97398">
                  <c:v>-175.66649999999998</c:v>
                </c:pt>
                <c:pt idx="97399">
                  <c:v>-175.66449999999998</c:v>
                </c:pt>
                <c:pt idx="97400">
                  <c:v>-175.66249999999997</c:v>
                </c:pt>
                <c:pt idx="97401">
                  <c:v>-175.66049999999998</c:v>
                </c:pt>
                <c:pt idx="97402">
                  <c:v>-175.65849999999998</c:v>
                </c:pt>
                <c:pt idx="97403">
                  <c:v>-175.65649999999997</c:v>
                </c:pt>
                <c:pt idx="97404">
                  <c:v>-175.65449999999998</c:v>
                </c:pt>
                <c:pt idx="97405">
                  <c:v>-175.65249999999997</c:v>
                </c:pt>
                <c:pt idx="97406">
                  <c:v>-175.65049999999997</c:v>
                </c:pt>
                <c:pt idx="97407">
                  <c:v>-175.64849999999998</c:v>
                </c:pt>
                <c:pt idx="97408">
                  <c:v>-175.64649999999997</c:v>
                </c:pt>
                <c:pt idx="97409">
                  <c:v>-175.64449999999997</c:v>
                </c:pt>
                <c:pt idx="97410">
                  <c:v>-175.64249999999998</c:v>
                </c:pt>
                <c:pt idx="97411">
                  <c:v>-175.64049999999997</c:v>
                </c:pt>
                <c:pt idx="97412">
                  <c:v>-175.63849999999996</c:v>
                </c:pt>
                <c:pt idx="97413">
                  <c:v>-175.63649999999998</c:v>
                </c:pt>
                <c:pt idx="97414">
                  <c:v>-175.63449999999997</c:v>
                </c:pt>
                <c:pt idx="97415">
                  <c:v>-175.63249999999996</c:v>
                </c:pt>
                <c:pt idx="97416">
                  <c:v>-175.63049999999998</c:v>
                </c:pt>
                <c:pt idx="97417">
                  <c:v>-175.62849999999997</c:v>
                </c:pt>
                <c:pt idx="97418">
                  <c:v>-175.62649999999996</c:v>
                </c:pt>
                <c:pt idx="97419">
                  <c:v>-175.62449999999998</c:v>
                </c:pt>
                <c:pt idx="97420">
                  <c:v>-175.62249999999997</c:v>
                </c:pt>
                <c:pt idx="97421">
                  <c:v>-175.62049999999996</c:v>
                </c:pt>
                <c:pt idx="97422">
                  <c:v>-175.61849999999998</c:v>
                </c:pt>
                <c:pt idx="97423">
                  <c:v>-175.61649999999997</c:v>
                </c:pt>
                <c:pt idx="97424">
                  <c:v>-175.61449999999996</c:v>
                </c:pt>
                <c:pt idx="97425">
                  <c:v>-175.61249999999998</c:v>
                </c:pt>
                <c:pt idx="97426">
                  <c:v>-175.61049999999997</c:v>
                </c:pt>
                <c:pt idx="97427">
                  <c:v>-175.60849999999996</c:v>
                </c:pt>
                <c:pt idx="97428">
                  <c:v>-175.60649999999998</c:v>
                </c:pt>
                <c:pt idx="97429">
                  <c:v>-175.60449999999997</c:v>
                </c:pt>
                <c:pt idx="97430">
                  <c:v>-175.60249999999996</c:v>
                </c:pt>
                <c:pt idx="97431">
                  <c:v>-175.60049999999998</c:v>
                </c:pt>
                <c:pt idx="97432">
                  <c:v>-175.59849999999997</c:v>
                </c:pt>
                <c:pt idx="97433">
                  <c:v>-175.59649999999996</c:v>
                </c:pt>
                <c:pt idx="97434">
                  <c:v>-175.59449999999998</c:v>
                </c:pt>
                <c:pt idx="97435">
                  <c:v>-175.59249999999997</c:v>
                </c:pt>
                <c:pt idx="97436">
                  <c:v>-175.59049999999996</c:v>
                </c:pt>
                <c:pt idx="97437">
                  <c:v>-175.58849999999998</c:v>
                </c:pt>
                <c:pt idx="97438">
                  <c:v>-175.58649999999997</c:v>
                </c:pt>
                <c:pt idx="97439">
                  <c:v>-175.58449999999999</c:v>
                </c:pt>
                <c:pt idx="97440">
                  <c:v>-175.58249999999998</c:v>
                </c:pt>
                <c:pt idx="97441">
                  <c:v>-175.58049999999997</c:v>
                </c:pt>
                <c:pt idx="97442">
                  <c:v>-175.57849999999999</c:v>
                </c:pt>
                <c:pt idx="97443">
                  <c:v>-175.57649999999998</c:v>
                </c:pt>
                <c:pt idx="97444">
                  <c:v>-175.57449999999997</c:v>
                </c:pt>
                <c:pt idx="97445">
                  <c:v>-175.57249999999999</c:v>
                </c:pt>
                <c:pt idx="97446">
                  <c:v>-175.57049999999998</c:v>
                </c:pt>
                <c:pt idx="97447">
                  <c:v>-175.56849999999997</c:v>
                </c:pt>
                <c:pt idx="97448">
                  <c:v>-175.56649999999999</c:v>
                </c:pt>
                <c:pt idx="97449">
                  <c:v>-175.56449999999998</c:v>
                </c:pt>
                <c:pt idx="97450">
                  <c:v>-175.56249999999997</c:v>
                </c:pt>
                <c:pt idx="97451">
                  <c:v>-175.56049999999999</c:v>
                </c:pt>
                <c:pt idx="97452">
                  <c:v>-175.55849999999998</c:v>
                </c:pt>
                <c:pt idx="97453">
                  <c:v>-175.55649999999997</c:v>
                </c:pt>
                <c:pt idx="97454">
                  <c:v>-175.55449999999999</c:v>
                </c:pt>
                <c:pt idx="97455">
                  <c:v>-175.55249999999998</c:v>
                </c:pt>
                <c:pt idx="97456">
                  <c:v>-175.55049999999997</c:v>
                </c:pt>
                <c:pt idx="97457">
                  <c:v>-175.54849999999999</c:v>
                </c:pt>
                <c:pt idx="97458">
                  <c:v>-175.54649999999998</c:v>
                </c:pt>
                <c:pt idx="97459">
                  <c:v>-175.54449999999997</c:v>
                </c:pt>
                <c:pt idx="97460">
                  <c:v>-175.54249999999999</c:v>
                </c:pt>
                <c:pt idx="97461">
                  <c:v>-175.54049999999998</c:v>
                </c:pt>
                <c:pt idx="97462">
                  <c:v>-175.53849999999997</c:v>
                </c:pt>
                <c:pt idx="97463">
                  <c:v>-175.53649999999999</c:v>
                </c:pt>
                <c:pt idx="97464">
                  <c:v>-175.53449999999998</c:v>
                </c:pt>
                <c:pt idx="97465">
                  <c:v>-175.53249999999997</c:v>
                </c:pt>
                <c:pt idx="97466">
                  <c:v>-175.53049999999999</c:v>
                </c:pt>
                <c:pt idx="97467">
                  <c:v>-175.52849999999998</c:v>
                </c:pt>
                <c:pt idx="97468">
                  <c:v>-175.52649999999997</c:v>
                </c:pt>
                <c:pt idx="97469">
                  <c:v>-175.52449999999999</c:v>
                </c:pt>
                <c:pt idx="97470">
                  <c:v>-175.52249999999998</c:v>
                </c:pt>
                <c:pt idx="97471">
                  <c:v>-175.52049999999997</c:v>
                </c:pt>
                <c:pt idx="97472">
                  <c:v>-175.51849999999999</c:v>
                </c:pt>
                <c:pt idx="97473">
                  <c:v>-175.51649999999998</c:v>
                </c:pt>
                <c:pt idx="97474">
                  <c:v>-175.51449999999997</c:v>
                </c:pt>
                <c:pt idx="97475">
                  <c:v>-175.51249999999999</c:v>
                </c:pt>
                <c:pt idx="97476">
                  <c:v>-175.51049999999998</c:v>
                </c:pt>
                <c:pt idx="97477">
                  <c:v>-175.50849999999997</c:v>
                </c:pt>
                <c:pt idx="97478">
                  <c:v>-175.50649999999999</c:v>
                </c:pt>
                <c:pt idx="97479">
                  <c:v>-175.50449999999998</c:v>
                </c:pt>
                <c:pt idx="97480">
                  <c:v>-175.50249999999997</c:v>
                </c:pt>
                <c:pt idx="97481">
                  <c:v>-175.50049999999999</c:v>
                </c:pt>
                <c:pt idx="97482">
                  <c:v>-175.49849999999998</c:v>
                </c:pt>
                <c:pt idx="97483">
                  <c:v>-175.49649999999997</c:v>
                </c:pt>
                <c:pt idx="97484">
                  <c:v>-175.49449999999999</c:v>
                </c:pt>
                <c:pt idx="97485">
                  <c:v>-175.49249999999998</c:v>
                </c:pt>
                <c:pt idx="97486">
                  <c:v>-175.49049999999997</c:v>
                </c:pt>
                <c:pt idx="97487">
                  <c:v>-175.48849999999999</c:v>
                </c:pt>
                <c:pt idx="97488">
                  <c:v>-175.48649999999998</c:v>
                </c:pt>
                <c:pt idx="97489">
                  <c:v>-175.48449999999997</c:v>
                </c:pt>
                <c:pt idx="97490">
                  <c:v>-175.48249999999999</c:v>
                </c:pt>
                <c:pt idx="97491">
                  <c:v>-175.48049999999998</c:v>
                </c:pt>
                <c:pt idx="97492">
                  <c:v>-175.47849999999997</c:v>
                </c:pt>
                <c:pt idx="97493">
                  <c:v>-175.47649999999999</c:v>
                </c:pt>
                <c:pt idx="97494">
                  <c:v>-175.47449999999998</c:v>
                </c:pt>
                <c:pt idx="97495">
                  <c:v>-175.47249999999997</c:v>
                </c:pt>
                <c:pt idx="97496">
                  <c:v>-175.47049999999999</c:v>
                </c:pt>
                <c:pt idx="97497">
                  <c:v>-175.46849999999998</c:v>
                </c:pt>
                <c:pt idx="97498">
                  <c:v>-175.46649999999997</c:v>
                </c:pt>
                <c:pt idx="97499">
                  <c:v>-175.46449999999999</c:v>
                </c:pt>
                <c:pt idx="97500">
                  <c:v>-175.46249999999998</c:v>
                </c:pt>
                <c:pt idx="97501">
                  <c:v>-175.46049999999997</c:v>
                </c:pt>
                <c:pt idx="97502">
                  <c:v>-175.45849999999999</c:v>
                </c:pt>
                <c:pt idx="97503">
                  <c:v>-175.45649999999998</c:v>
                </c:pt>
                <c:pt idx="97504">
                  <c:v>-175.45449999999997</c:v>
                </c:pt>
                <c:pt idx="97505">
                  <c:v>-175.45249999999999</c:v>
                </c:pt>
                <c:pt idx="97506">
                  <c:v>-175.45049999999998</c:v>
                </c:pt>
                <c:pt idx="97507">
                  <c:v>-175.44849999999997</c:v>
                </c:pt>
                <c:pt idx="97508">
                  <c:v>-175.44649999999999</c:v>
                </c:pt>
                <c:pt idx="97509">
                  <c:v>-175.44449999999998</c:v>
                </c:pt>
                <c:pt idx="97510">
                  <c:v>-175.44249999999997</c:v>
                </c:pt>
                <c:pt idx="97511">
                  <c:v>-175.44049999999999</c:v>
                </c:pt>
                <c:pt idx="97512">
                  <c:v>-175.43849999999998</c:v>
                </c:pt>
                <c:pt idx="97513">
                  <c:v>-175.43649999999997</c:v>
                </c:pt>
                <c:pt idx="97514">
                  <c:v>-175.43449999999999</c:v>
                </c:pt>
                <c:pt idx="97515">
                  <c:v>-175.43249999999998</c:v>
                </c:pt>
                <c:pt idx="97516">
                  <c:v>-175.43049999999997</c:v>
                </c:pt>
                <c:pt idx="97517">
                  <c:v>-175.42849999999999</c:v>
                </c:pt>
                <c:pt idx="97518">
                  <c:v>-175.42649999999998</c:v>
                </c:pt>
                <c:pt idx="97519">
                  <c:v>-175.42449999999997</c:v>
                </c:pt>
                <c:pt idx="97520">
                  <c:v>-175.42249999999999</c:v>
                </c:pt>
                <c:pt idx="97521">
                  <c:v>-175.42049999999998</c:v>
                </c:pt>
                <c:pt idx="97522">
                  <c:v>-175.41849999999997</c:v>
                </c:pt>
                <c:pt idx="97523">
                  <c:v>-175.41649999999998</c:v>
                </c:pt>
                <c:pt idx="97524">
                  <c:v>-175.41449999999998</c:v>
                </c:pt>
                <c:pt idx="97525">
                  <c:v>-175.41249999999997</c:v>
                </c:pt>
                <c:pt idx="97526">
                  <c:v>-175.41049999999998</c:v>
                </c:pt>
                <c:pt idx="97527">
                  <c:v>-175.40849999999998</c:v>
                </c:pt>
                <c:pt idx="97528">
                  <c:v>-175.40649999999997</c:v>
                </c:pt>
                <c:pt idx="97529">
                  <c:v>-175.40449999999998</c:v>
                </c:pt>
                <c:pt idx="97530">
                  <c:v>-175.40249999999997</c:v>
                </c:pt>
                <c:pt idx="97531">
                  <c:v>-175.40049999999997</c:v>
                </c:pt>
                <c:pt idx="97532">
                  <c:v>-175.39849999999998</c:v>
                </c:pt>
                <c:pt idx="97533">
                  <c:v>-175.39649999999997</c:v>
                </c:pt>
                <c:pt idx="97534">
                  <c:v>-175.39449999999997</c:v>
                </c:pt>
                <c:pt idx="97535">
                  <c:v>-175.39249999999998</c:v>
                </c:pt>
                <c:pt idx="97536">
                  <c:v>-175.39049999999997</c:v>
                </c:pt>
                <c:pt idx="97537">
                  <c:v>-175.38849999999996</c:v>
                </c:pt>
                <c:pt idx="97538">
                  <c:v>-175.38649999999998</c:v>
                </c:pt>
                <c:pt idx="97539">
                  <c:v>-175.38449999999997</c:v>
                </c:pt>
                <c:pt idx="97540">
                  <c:v>-175.38249999999996</c:v>
                </c:pt>
                <c:pt idx="97541">
                  <c:v>-175.38049999999998</c:v>
                </c:pt>
                <c:pt idx="97542">
                  <c:v>-175.37849999999997</c:v>
                </c:pt>
                <c:pt idx="97543">
                  <c:v>-175.37649999999996</c:v>
                </c:pt>
                <c:pt idx="97544">
                  <c:v>-175.37449999999998</c:v>
                </c:pt>
                <c:pt idx="97545">
                  <c:v>-175.37249999999997</c:v>
                </c:pt>
                <c:pt idx="97546">
                  <c:v>-175.37049999999996</c:v>
                </c:pt>
                <c:pt idx="97547">
                  <c:v>-175.36849999999998</c:v>
                </c:pt>
                <c:pt idx="97548">
                  <c:v>-175.36649999999997</c:v>
                </c:pt>
                <c:pt idx="97549">
                  <c:v>-175.36449999999996</c:v>
                </c:pt>
                <c:pt idx="97550">
                  <c:v>-175.36249999999998</c:v>
                </c:pt>
                <c:pt idx="97551">
                  <c:v>-175.36049999999997</c:v>
                </c:pt>
                <c:pt idx="97552">
                  <c:v>-175.35849999999996</c:v>
                </c:pt>
                <c:pt idx="97553">
                  <c:v>-175.35649999999998</c:v>
                </c:pt>
                <c:pt idx="97554">
                  <c:v>-175.35449999999997</c:v>
                </c:pt>
                <c:pt idx="97555">
                  <c:v>-175.35249999999996</c:v>
                </c:pt>
                <c:pt idx="97556">
                  <c:v>-175.35049999999998</c:v>
                </c:pt>
                <c:pt idx="97557">
                  <c:v>-175.34849999999997</c:v>
                </c:pt>
                <c:pt idx="97558">
                  <c:v>-175.34649999999996</c:v>
                </c:pt>
                <c:pt idx="97559">
                  <c:v>-175.34449999999998</c:v>
                </c:pt>
                <c:pt idx="97560">
                  <c:v>-175.34249999999997</c:v>
                </c:pt>
                <c:pt idx="97561">
                  <c:v>-175.34049999999996</c:v>
                </c:pt>
                <c:pt idx="97562">
                  <c:v>-175.33849999999998</c:v>
                </c:pt>
                <c:pt idx="97563">
                  <c:v>-175.33649999999997</c:v>
                </c:pt>
                <c:pt idx="97564">
                  <c:v>-175.33449999999999</c:v>
                </c:pt>
                <c:pt idx="97565">
                  <c:v>-175.33249999999998</c:v>
                </c:pt>
                <c:pt idx="97566">
                  <c:v>-175.33049999999997</c:v>
                </c:pt>
                <c:pt idx="97567">
                  <c:v>-175.32849999999999</c:v>
                </c:pt>
                <c:pt idx="97568">
                  <c:v>-175.32649999999998</c:v>
                </c:pt>
                <c:pt idx="97569">
                  <c:v>-175.32449999999997</c:v>
                </c:pt>
                <c:pt idx="97570">
                  <c:v>-175.32249999999999</c:v>
                </c:pt>
                <c:pt idx="97571">
                  <c:v>-175.32049999999998</c:v>
                </c:pt>
                <c:pt idx="97572">
                  <c:v>-175.31849999999997</c:v>
                </c:pt>
                <c:pt idx="97573">
                  <c:v>-175.31649999999999</c:v>
                </c:pt>
                <c:pt idx="97574">
                  <c:v>-175.31449999999998</c:v>
                </c:pt>
                <c:pt idx="97575">
                  <c:v>-175.31249999999997</c:v>
                </c:pt>
                <c:pt idx="97576">
                  <c:v>-175.31049999999999</c:v>
                </c:pt>
                <c:pt idx="97577">
                  <c:v>-175.30849999999998</c:v>
                </c:pt>
                <c:pt idx="97578">
                  <c:v>-175.30649999999997</c:v>
                </c:pt>
                <c:pt idx="97579">
                  <c:v>-175.30449999999999</c:v>
                </c:pt>
                <c:pt idx="97580">
                  <c:v>-175.30249999999998</c:v>
                </c:pt>
                <c:pt idx="97581">
                  <c:v>-175.30049999999997</c:v>
                </c:pt>
                <c:pt idx="97582">
                  <c:v>-175.29849999999999</c:v>
                </c:pt>
                <c:pt idx="97583">
                  <c:v>-175.29649999999998</c:v>
                </c:pt>
                <c:pt idx="97584">
                  <c:v>-175.29449999999997</c:v>
                </c:pt>
                <c:pt idx="97585">
                  <c:v>-175.29249999999999</c:v>
                </c:pt>
                <c:pt idx="97586">
                  <c:v>-175.29049999999998</c:v>
                </c:pt>
                <c:pt idx="97587">
                  <c:v>-175.28849999999997</c:v>
                </c:pt>
                <c:pt idx="97588">
                  <c:v>-175.28649999999999</c:v>
                </c:pt>
                <c:pt idx="97589">
                  <c:v>-175.28449999999998</c:v>
                </c:pt>
                <c:pt idx="97590">
                  <c:v>-175.28249999999997</c:v>
                </c:pt>
                <c:pt idx="97591">
                  <c:v>-175.28049999999999</c:v>
                </c:pt>
                <c:pt idx="97592">
                  <c:v>-175.27849999999998</c:v>
                </c:pt>
                <c:pt idx="97593">
                  <c:v>-175.27649999999997</c:v>
                </c:pt>
                <c:pt idx="97594">
                  <c:v>-175.27449999999999</c:v>
                </c:pt>
                <c:pt idx="97595">
                  <c:v>-175.27249999999998</c:v>
                </c:pt>
                <c:pt idx="97596">
                  <c:v>-175.27049999999997</c:v>
                </c:pt>
                <c:pt idx="97597">
                  <c:v>-175.26849999999999</c:v>
                </c:pt>
                <c:pt idx="97598">
                  <c:v>-175.26649999999998</c:v>
                </c:pt>
                <c:pt idx="97599">
                  <c:v>-175.26449999999997</c:v>
                </c:pt>
                <c:pt idx="97600">
                  <c:v>-175.26249999999999</c:v>
                </c:pt>
                <c:pt idx="97601">
                  <c:v>-175.26049999999998</c:v>
                </c:pt>
                <c:pt idx="97602">
                  <c:v>-175.25849999999997</c:v>
                </c:pt>
                <c:pt idx="97603">
                  <c:v>-175.25649999999999</c:v>
                </c:pt>
                <c:pt idx="97604">
                  <c:v>-175.25449999999998</c:v>
                </c:pt>
                <c:pt idx="97605">
                  <c:v>-175.25249999999997</c:v>
                </c:pt>
                <c:pt idx="97606">
                  <c:v>-175.25049999999999</c:v>
                </c:pt>
                <c:pt idx="97607">
                  <c:v>-175.24849999999998</c:v>
                </c:pt>
                <c:pt idx="97608">
                  <c:v>-175.24649999999997</c:v>
                </c:pt>
                <c:pt idx="97609">
                  <c:v>-175.24449999999999</c:v>
                </c:pt>
                <c:pt idx="97610">
                  <c:v>-175.24249999999998</c:v>
                </c:pt>
                <c:pt idx="97611">
                  <c:v>-175.24049999999997</c:v>
                </c:pt>
                <c:pt idx="97612">
                  <c:v>-175.23849999999999</c:v>
                </c:pt>
                <c:pt idx="97613">
                  <c:v>-175.23649999999998</c:v>
                </c:pt>
                <c:pt idx="97614">
                  <c:v>-175.23449999999997</c:v>
                </c:pt>
                <c:pt idx="97615">
                  <c:v>-175.23249999999999</c:v>
                </c:pt>
                <c:pt idx="97616">
                  <c:v>-175.23049999999998</c:v>
                </c:pt>
                <c:pt idx="97617">
                  <c:v>-175.22849999999997</c:v>
                </c:pt>
                <c:pt idx="97618">
                  <c:v>-175.22649999999999</c:v>
                </c:pt>
                <c:pt idx="97619">
                  <c:v>-175.22449999999998</c:v>
                </c:pt>
                <c:pt idx="97620">
                  <c:v>-175.22249999999997</c:v>
                </c:pt>
                <c:pt idx="97621">
                  <c:v>-175.22049999999999</c:v>
                </c:pt>
                <c:pt idx="97622">
                  <c:v>-175.21849999999998</c:v>
                </c:pt>
                <c:pt idx="97623">
                  <c:v>-175.21649999999997</c:v>
                </c:pt>
                <c:pt idx="97624">
                  <c:v>-175.21449999999999</c:v>
                </c:pt>
                <c:pt idx="97625">
                  <c:v>-175.21249999999998</c:v>
                </c:pt>
                <c:pt idx="97626">
                  <c:v>-175.21049999999997</c:v>
                </c:pt>
                <c:pt idx="97627">
                  <c:v>-175.20849999999999</c:v>
                </c:pt>
                <c:pt idx="97628">
                  <c:v>-175.20649999999998</c:v>
                </c:pt>
                <c:pt idx="97629">
                  <c:v>-175.20449999999997</c:v>
                </c:pt>
                <c:pt idx="97630">
                  <c:v>-175.20249999999999</c:v>
                </c:pt>
                <c:pt idx="97631">
                  <c:v>-175.20049999999998</c:v>
                </c:pt>
                <c:pt idx="97632">
                  <c:v>-175.19849999999997</c:v>
                </c:pt>
                <c:pt idx="97633">
                  <c:v>-175.19649999999999</c:v>
                </c:pt>
                <c:pt idx="97634">
                  <c:v>-175.19449999999998</c:v>
                </c:pt>
                <c:pt idx="97635">
                  <c:v>-175.19249999999997</c:v>
                </c:pt>
                <c:pt idx="97636">
                  <c:v>-175.19049999999999</c:v>
                </c:pt>
                <c:pt idx="97637">
                  <c:v>-175.18849999999998</c:v>
                </c:pt>
                <c:pt idx="97638">
                  <c:v>-175.18649999999997</c:v>
                </c:pt>
                <c:pt idx="97639">
                  <c:v>-175.18449999999999</c:v>
                </c:pt>
                <c:pt idx="97640">
                  <c:v>-175.18249999999998</c:v>
                </c:pt>
                <c:pt idx="97641">
                  <c:v>-175.18049999999997</c:v>
                </c:pt>
                <c:pt idx="97642">
                  <c:v>-175.17849999999999</c:v>
                </c:pt>
                <c:pt idx="97643">
                  <c:v>-175.17649999999998</c:v>
                </c:pt>
                <c:pt idx="97644">
                  <c:v>-175.17449999999997</c:v>
                </c:pt>
                <c:pt idx="97645">
                  <c:v>-175.17249999999999</c:v>
                </c:pt>
                <c:pt idx="97646">
                  <c:v>-175.17049999999998</c:v>
                </c:pt>
                <c:pt idx="97647">
                  <c:v>-175.16849999999997</c:v>
                </c:pt>
                <c:pt idx="97648">
                  <c:v>-175.16649999999998</c:v>
                </c:pt>
                <c:pt idx="97649">
                  <c:v>-175.16449999999998</c:v>
                </c:pt>
                <c:pt idx="97650">
                  <c:v>-175.16249999999997</c:v>
                </c:pt>
                <c:pt idx="97651">
                  <c:v>-175.16049999999998</c:v>
                </c:pt>
                <c:pt idx="97652">
                  <c:v>-175.15849999999998</c:v>
                </c:pt>
                <c:pt idx="97653">
                  <c:v>-175.15649999999997</c:v>
                </c:pt>
                <c:pt idx="97654">
                  <c:v>-175.15449999999998</c:v>
                </c:pt>
                <c:pt idx="97655">
                  <c:v>-175.15249999999997</c:v>
                </c:pt>
                <c:pt idx="97656">
                  <c:v>-175.15049999999997</c:v>
                </c:pt>
                <c:pt idx="97657">
                  <c:v>-175.14849999999998</c:v>
                </c:pt>
                <c:pt idx="97658">
                  <c:v>-175.14649999999997</c:v>
                </c:pt>
                <c:pt idx="97659">
                  <c:v>-175.14449999999997</c:v>
                </c:pt>
                <c:pt idx="97660">
                  <c:v>-175.14249999999998</c:v>
                </c:pt>
                <c:pt idx="97661">
                  <c:v>-175.14049999999997</c:v>
                </c:pt>
                <c:pt idx="97662">
                  <c:v>-175.13849999999996</c:v>
                </c:pt>
                <c:pt idx="97663">
                  <c:v>-175.13649999999998</c:v>
                </c:pt>
                <c:pt idx="97664">
                  <c:v>-175.13449999999997</c:v>
                </c:pt>
                <c:pt idx="97665">
                  <c:v>-175.13249999999996</c:v>
                </c:pt>
                <c:pt idx="97666">
                  <c:v>-175.13049999999998</c:v>
                </c:pt>
                <c:pt idx="97667">
                  <c:v>-175.12849999999997</c:v>
                </c:pt>
                <c:pt idx="97668">
                  <c:v>-175.12649999999996</c:v>
                </c:pt>
                <c:pt idx="97669">
                  <c:v>-175.12449999999998</c:v>
                </c:pt>
                <c:pt idx="97670">
                  <c:v>-175.12249999999997</c:v>
                </c:pt>
                <c:pt idx="97671">
                  <c:v>-175.12049999999996</c:v>
                </c:pt>
                <c:pt idx="97672">
                  <c:v>-175.11849999999998</c:v>
                </c:pt>
                <c:pt idx="97673">
                  <c:v>-175.11649999999997</c:v>
                </c:pt>
                <c:pt idx="97674">
                  <c:v>-175.11449999999996</c:v>
                </c:pt>
                <c:pt idx="97675">
                  <c:v>-175.11249999999998</c:v>
                </c:pt>
                <c:pt idx="97676">
                  <c:v>-175.11049999999997</c:v>
                </c:pt>
                <c:pt idx="97677">
                  <c:v>-175.10849999999996</c:v>
                </c:pt>
                <c:pt idx="97678">
                  <c:v>-175.10649999999998</c:v>
                </c:pt>
                <c:pt idx="97679">
                  <c:v>-175.10449999999997</c:v>
                </c:pt>
                <c:pt idx="97680">
                  <c:v>-175.10249999999996</c:v>
                </c:pt>
                <c:pt idx="97681">
                  <c:v>-175.10049999999998</c:v>
                </c:pt>
                <c:pt idx="97682">
                  <c:v>-175.09849999999997</c:v>
                </c:pt>
                <c:pt idx="97683">
                  <c:v>-175.09649999999996</c:v>
                </c:pt>
                <c:pt idx="97684">
                  <c:v>-175.09449999999998</c:v>
                </c:pt>
                <c:pt idx="97685">
                  <c:v>-175.09249999999997</c:v>
                </c:pt>
                <c:pt idx="97686">
                  <c:v>-175.09049999999996</c:v>
                </c:pt>
                <c:pt idx="97687">
                  <c:v>-175.08849999999998</c:v>
                </c:pt>
                <c:pt idx="97688">
                  <c:v>-175.08649999999997</c:v>
                </c:pt>
                <c:pt idx="97689">
                  <c:v>-175.08449999999999</c:v>
                </c:pt>
                <c:pt idx="97690">
                  <c:v>-175.08249999999998</c:v>
                </c:pt>
                <c:pt idx="97691">
                  <c:v>-175.08049999999997</c:v>
                </c:pt>
                <c:pt idx="97692">
                  <c:v>-175.07849999999999</c:v>
                </c:pt>
                <c:pt idx="97693">
                  <c:v>-175.07649999999998</c:v>
                </c:pt>
                <c:pt idx="97694">
                  <c:v>-175.07449999999997</c:v>
                </c:pt>
                <c:pt idx="97695">
                  <c:v>-175.07249999999999</c:v>
                </c:pt>
                <c:pt idx="97696">
                  <c:v>-175.07049999999998</c:v>
                </c:pt>
                <c:pt idx="97697">
                  <c:v>-175.06849999999997</c:v>
                </c:pt>
                <c:pt idx="97698">
                  <c:v>-175.06649999999999</c:v>
                </c:pt>
                <c:pt idx="97699">
                  <c:v>-175.06449999999998</c:v>
                </c:pt>
                <c:pt idx="97700">
                  <c:v>-175.06249999999997</c:v>
                </c:pt>
                <c:pt idx="97701">
                  <c:v>-175.06049999999999</c:v>
                </c:pt>
                <c:pt idx="97702">
                  <c:v>-175.05849999999998</c:v>
                </c:pt>
                <c:pt idx="97703">
                  <c:v>-175.05649999999997</c:v>
                </c:pt>
                <c:pt idx="97704">
                  <c:v>-175.05449999999999</c:v>
                </c:pt>
                <c:pt idx="97705">
                  <c:v>-175.05249999999998</c:v>
                </c:pt>
                <c:pt idx="97706">
                  <c:v>-175.05049999999997</c:v>
                </c:pt>
                <c:pt idx="97707">
                  <c:v>-175.04849999999999</c:v>
                </c:pt>
                <c:pt idx="97708">
                  <c:v>-175.04649999999998</c:v>
                </c:pt>
                <c:pt idx="97709">
                  <c:v>-175.04449999999997</c:v>
                </c:pt>
                <c:pt idx="97710">
                  <c:v>-175.04249999999999</c:v>
                </c:pt>
                <c:pt idx="97711">
                  <c:v>-175.04049999999998</c:v>
                </c:pt>
                <c:pt idx="97712">
                  <c:v>-175.03849999999997</c:v>
                </c:pt>
                <c:pt idx="97713">
                  <c:v>-175.03649999999999</c:v>
                </c:pt>
                <c:pt idx="97714">
                  <c:v>-175.03449999999998</c:v>
                </c:pt>
                <c:pt idx="97715">
                  <c:v>-175.03249999999997</c:v>
                </c:pt>
                <c:pt idx="97716">
                  <c:v>-175.03049999999999</c:v>
                </c:pt>
                <c:pt idx="97717">
                  <c:v>-175.02849999999998</c:v>
                </c:pt>
                <c:pt idx="97718">
                  <c:v>-175.02649999999997</c:v>
                </c:pt>
                <c:pt idx="97719">
                  <c:v>-175.02449999999999</c:v>
                </c:pt>
                <c:pt idx="97720">
                  <c:v>-175.02249999999998</c:v>
                </c:pt>
                <c:pt idx="97721">
                  <c:v>-175.02049999999997</c:v>
                </c:pt>
                <c:pt idx="97722">
                  <c:v>-175.01849999999999</c:v>
                </c:pt>
                <c:pt idx="97723">
                  <c:v>-175.01649999999998</c:v>
                </c:pt>
                <c:pt idx="97724">
                  <c:v>-175.01449999999997</c:v>
                </c:pt>
                <c:pt idx="97725">
                  <c:v>-175.01249999999999</c:v>
                </c:pt>
                <c:pt idx="97726">
                  <c:v>-175.01049999999998</c:v>
                </c:pt>
                <c:pt idx="97727">
                  <c:v>-175.00849999999997</c:v>
                </c:pt>
                <c:pt idx="97728">
                  <c:v>-175.00649999999999</c:v>
                </c:pt>
                <c:pt idx="97729">
                  <c:v>-175.00449999999998</c:v>
                </c:pt>
                <c:pt idx="97730">
                  <c:v>-175.00249999999997</c:v>
                </c:pt>
                <c:pt idx="97731">
                  <c:v>-175.00049999999999</c:v>
                </c:pt>
                <c:pt idx="97732">
                  <c:v>-174.99849999999998</c:v>
                </c:pt>
                <c:pt idx="97733">
                  <c:v>-174.99649999999997</c:v>
                </c:pt>
                <c:pt idx="97734">
                  <c:v>-174.99449999999999</c:v>
                </c:pt>
                <c:pt idx="97735">
                  <c:v>-174.99249999999998</c:v>
                </c:pt>
                <c:pt idx="97736">
                  <c:v>-174.99049999999997</c:v>
                </c:pt>
                <c:pt idx="97737">
                  <c:v>-174.98849999999999</c:v>
                </c:pt>
                <c:pt idx="97738">
                  <c:v>-174.98649999999998</c:v>
                </c:pt>
                <c:pt idx="97739">
                  <c:v>-174.98449999999997</c:v>
                </c:pt>
                <c:pt idx="97740">
                  <c:v>-174.98249999999999</c:v>
                </c:pt>
                <c:pt idx="97741">
                  <c:v>-174.98049999999998</c:v>
                </c:pt>
                <c:pt idx="97742">
                  <c:v>-174.97849999999997</c:v>
                </c:pt>
                <c:pt idx="97743">
                  <c:v>-174.97649999999999</c:v>
                </c:pt>
                <c:pt idx="97744">
                  <c:v>-174.97449999999998</c:v>
                </c:pt>
                <c:pt idx="97745">
                  <c:v>-174.97249999999997</c:v>
                </c:pt>
                <c:pt idx="97746">
                  <c:v>-174.97049999999999</c:v>
                </c:pt>
                <c:pt idx="97747">
                  <c:v>-174.96849999999998</c:v>
                </c:pt>
                <c:pt idx="97748">
                  <c:v>-174.96649999999997</c:v>
                </c:pt>
                <c:pt idx="97749">
                  <c:v>-174.96449999999999</c:v>
                </c:pt>
                <c:pt idx="97750">
                  <c:v>-174.96249999999998</c:v>
                </c:pt>
                <c:pt idx="97751">
                  <c:v>-174.96049999999997</c:v>
                </c:pt>
                <c:pt idx="97752">
                  <c:v>-174.95849999999999</c:v>
                </c:pt>
                <c:pt idx="97753">
                  <c:v>-174.95649999999998</c:v>
                </c:pt>
                <c:pt idx="97754">
                  <c:v>-174.95449999999997</c:v>
                </c:pt>
                <c:pt idx="97755">
                  <c:v>-174.95249999999999</c:v>
                </c:pt>
                <c:pt idx="97756">
                  <c:v>-174.95049999999998</c:v>
                </c:pt>
                <c:pt idx="97757">
                  <c:v>-174.94849999999997</c:v>
                </c:pt>
                <c:pt idx="97758">
                  <c:v>-174.94649999999999</c:v>
                </c:pt>
                <c:pt idx="97759">
                  <c:v>-174.94449999999998</c:v>
                </c:pt>
                <c:pt idx="97760">
                  <c:v>-174.94249999999997</c:v>
                </c:pt>
                <c:pt idx="97761">
                  <c:v>-174.94049999999999</c:v>
                </c:pt>
                <c:pt idx="97762">
                  <c:v>-174.93849999999998</c:v>
                </c:pt>
                <c:pt idx="97763">
                  <c:v>-174.93649999999997</c:v>
                </c:pt>
                <c:pt idx="97764">
                  <c:v>-174.93449999999999</c:v>
                </c:pt>
                <c:pt idx="97765">
                  <c:v>-174.93249999999998</c:v>
                </c:pt>
                <c:pt idx="97766">
                  <c:v>-174.93049999999997</c:v>
                </c:pt>
                <c:pt idx="97767">
                  <c:v>-174.92849999999999</c:v>
                </c:pt>
                <c:pt idx="97768">
                  <c:v>-174.92649999999998</c:v>
                </c:pt>
                <c:pt idx="97769">
                  <c:v>-174.92449999999997</c:v>
                </c:pt>
                <c:pt idx="97770">
                  <c:v>-174.92249999999999</c:v>
                </c:pt>
                <c:pt idx="97771">
                  <c:v>-174.92049999999998</c:v>
                </c:pt>
                <c:pt idx="97772">
                  <c:v>-174.91849999999997</c:v>
                </c:pt>
                <c:pt idx="97773">
                  <c:v>-174.91649999999998</c:v>
                </c:pt>
                <c:pt idx="97774">
                  <c:v>-174.91449999999998</c:v>
                </c:pt>
                <c:pt idx="97775">
                  <c:v>-174.91249999999997</c:v>
                </c:pt>
                <c:pt idx="97776">
                  <c:v>-174.91049999999998</c:v>
                </c:pt>
                <c:pt idx="97777">
                  <c:v>-174.90849999999998</c:v>
                </c:pt>
                <c:pt idx="97778">
                  <c:v>-174.90649999999997</c:v>
                </c:pt>
                <c:pt idx="97779">
                  <c:v>-174.90449999999998</c:v>
                </c:pt>
                <c:pt idx="97780">
                  <c:v>-174.90249999999997</c:v>
                </c:pt>
                <c:pt idx="97781">
                  <c:v>-174.90049999999997</c:v>
                </c:pt>
                <c:pt idx="97782">
                  <c:v>-174.89849999999998</c:v>
                </c:pt>
                <c:pt idx="97783">
                  <c:v>-174.89649999999997</c:v>
                </c:pt>
                <c:pt idx="97784">
                  <c:v>-174.89449999999997</c:v>
                </c:pt>
                <c:pt idx="97785">
                  <c:v>-174.89249999999998</c:v>
                </c:pt>
                <c:pt idx="97786">
                  <c:v>-174.89049999999997</c:v>
                </c:pt>
                <c:pt idx="97787">
                  <c:v>-174.88849999999996</c:v>
                </c:pt>
                <c:pt idx="97788">
                  <c:v>-174.88649999999998</c:v>
                </c:pt>
                <c:pt idx="97789">
                  <c:v>-174.88449999999997</c:v>
                </c:pt>
                <c:pt idx="97790">
                  <c:v>-174.88249999999996</c:v>
                </c:pt>
                <c:pt idx="97791">
                  <c:v>-174.88049999999998</c:v>
                </c:pt>
                <c:pt idx="97792">
                  <c:v>-174.87849999999997</c:v>
                </c:pt>
                <c:pt idx="97793">
                  <c:v>-174.87649999999996</c:v>
                </c:pt>
                <c:pt idx="97794">
                  <c:v>-174.87449999999998</c:v>
                </c:pt>
                <c:pt idx="97795">
                  <c:v>-174.87249999999997</c:v>
                </c:pt>
                <c:pt idx="97796">
                  <c:v>-174.87049999999996</c:v>
                </c:pt>
                <c:pt idx="97797">
                  <c:v>-174.86849999999998</c:v>
                </c:pt>
                <c:pt idx="97798">
                  <c:v>-174.86649999999997</c:v>
                </c:pt>
                <c:pt idx="97799">
                  <c:v>-174.86449999999996</c:v>
                </c:pt>
                <c:pt idx="97800">
                  <c:v>-174.86249999999998</c:v>
                </c:pt>
                <c:pt idx="97801">
                  <c:v>-174.86049999999997</c:v>
                </c:pt>
                <c:pt idx="97802">
                  <c:v>-174.85849999999996</c:v>
                </c:pt>
                <c:pt idx="97803">
                  <c:v>-174.85649999999998</c:v>
                </c:pt>
                <c:pt idx="97804">
                  <c:v>-174.85449999999997</c:v>
                </c:pt>
                <c:pt idx="97805">
                  <c:v>-174.85249999999996</c:v>
                </c:pt>
                <c:pt idx="97806">
                  <c:v>-174.85049999999998</c:v>
                </c:pt>
                <c:pt idx="97807">
                  <c:v>-174.84849999999997</c:v>
                </c:pt>
                <c:pt idx="97808">
                  <c:v>-174.84649999999996</c:v>
                </c:pt>
                <c:pt idx="97809">
                  <c:v>-174.84449999999998</c:v>
                </c:pt>
                <c:pt idx="97810">
                  <c:v>-174.84249999999997</c:v>
                </c:pt>
                <c:pt idx="97811">
                  <c:v>-174.84049999999996</c:v>
                </c:pt>
                <c:pt idx="97812">
                  <c:v>-174.83849999999998</c:v>
                </c:pt>
                <c:pt idx="97813">
                  <c:v>-174.83649999999997</c:v>
                </c:pt>
                <c:pt idx="97814">
                  <c:v>-174.83449999999999</c:v>
                </c:pt>
                <c:pt idx="97815">
                  <c:v>-174.83249999999998</c:v>
                </c:pt>
                <c:pt idx="97816">
                  <c:v>-174.83049999999997</c:v>
                </c:pt>
                <c:pt idx="97817">
                  <c:v>-174.82849999999999</c:v>
                </c:pt>
                <c:pt idx="97818">
                  <c:v>-174.82649999999998</c:v>
                </c:pt>
                <c:pt idx="97819">
                  <c:v>-174.82449999999997</c:v>
                </c:pt>
                <c:pt idx="97820">
                  <c:v>-174.82249999999999</c:v>
                </c:pt>
                <c:pt idx="97821">
                  <c:v>-174.82049999999998</c:v>
                </c:pt>
                <c:pt idx="97822">
                  <c:v>-174.81849999999997</c:v>
                </c:pt>
                <c:pt idx="97823">
                  <c:v>-174.81649999999999</c:v>
                </c:pt>
                <c:pt idx="97824">
                  <c:v>-174.81449999999998</c:v>
                </c:pt>
                <c:pt idx="97825">
                  <c:v>-174.81249999999997</c:v>
                </c:pt>
                <c:pt idx="97826">
                  <c:v>-174.81049999999999</c:v>
                </c:pt>
                <c:pt idx="97827">
                  <c:v>-174.80849999999998</c:v>
                </c:pt>
                <c:pt idx="97828">
                  <c:v>-174.80649999999997</c:v>
                </c:pt>
                <c:pt idx="97829">
                  <c:v>-174.80449999999999</c:v>
                </c:pt>
                <c:pt idx="97830">
                  <c:v>-174.80249999999998</c:v>
                </c:pt>
                <c:pt idx="97831">
                  <c:v>-174.80049999999997</c:v>
                </c:pt>
                <c:pt idx="97832">
                  <c:v>-174.79849999999999</c:v>
                </c:pt>
                <c:pt idx="97833">
                  <c:v>-174.79649999999998</c:v>
                </c:pt>
                <c:pt idx="97834">
                  <c:v>-174.79449999999997</c:v>
                </c:pt>
                <c:pt idx="97835">
                  <c:v>-174.79249999999999</c:v>
                </c:pt>
                <c:pt idx="97836">
                  <c:v>-174.79049999999998</c:v>
                </c:pt>
                <c:pt idx="97837">
                  <c:v>-174.78849999999997</c:v>
                </c:pt>
                <c:pt idx="97838">
                  <c:v>-174.78649999999999</c:v>
                </c:pt>
                <c:pt idx="97839">
                  <c:v>-174.78449999999998</c:v>
                </c:pt>
                <c:pt idx="97840">
                  <c:v>-174.78249999999997</c:v>
                </c:pt>
                <c:pt idx="97841">
                  <c:v>-174.78049999999999</c:v>
                </c:pt>
                <c:pt idx="97842">
                  <c:v>-174.77849999999998</c:v>
                </c:pt>
                <c:pt idx="97843">
                  <c:v>-174.77649999999997</c:v>
                </c:pt>
                <c:pt idx="97844">
                  <c:v>-174.77449999999999</c:v>
                </c:pt>
                <c:pt idx="97845">
                  <c:v>-174.77249999999998</c:v>
                </c:pt>
                <c:pt idx="97846">
                  <c:v>-174.77049999999997</c:v>
                </c:pt>
                <c:pt idx="97847">
                  <c:v>-174.76849999999999</c:v>
                </c:pt>
                <c:pt idx="97848">
                  <c:v>-174.76649999999998</c:v>
                </c:pt>
                <c:pt idx="97849">
                  <c:v>-174.76449999999997</c:v>
                </c:pt>
                <c:pt idx="97850">
                  <c:v>-174.76249999999999</c:v>
                </c:pt>
                <c:pt idx="97851">
                  <c:v>-174.76049999999998</c:v>
                </c:pt>
                <c:pt idx="97852">
                  <c:v>-174.75849999999997</c:v>
                </c:pt>
                <c:pt idx="97853">
                  <c:v>-174.75649999999999</c:v>
                </c:pt>
                <c:pt idx="97854">
                  <c:v>-174.75449999999998</c:v>
                </c:pt>
                <c:pt idx="97855">
                  <c:v>-174.75249999999997</c:v>
                </c:pt>
                <c:pt idx="97856">
                  <c:v>-174.75049999999999</c:v>
                </c:pt>
                <c:pt idx="97857">
                  <c:v>-174.74849999999998</c:v>
                </c:pt>
                <c:pt idx="97858">
                  <c:v>-174.74649999999997</c:v>
                </c:pt>
                <c:pt idx="97859">
                  <c:v>-174.74449999999999</c:v>
                </c:pt>
                <c:pt idx="97860">
                  <c:v>-174.74249999999998</c:v>
                </c:pt>
                <c:pt idx="97861">
                  <c:v>-174.74049999999997</c:v>
                </c:pt>
                <c:pt idx="97862">
                  <c:v>-174.73849999999999</c:v>
                </c:pt>
                <c:pt idx="97863">
                  <c:v>-174.73649999999998</c:v>
                </c:pt>
                <c:pt idx="97864">
                  <c:v>-174.73449999999997</c:v>
                </c:pt>
                <c:pt idx="97865">
                  <c:v>-174.73249999999999</c:v>
                </c:pt>
                <c:pt idx="97866">
                  <c:v>-174.73049999999998</c:v>
                </c:pt>
                <c:pt idx="97867">
                  <c:v>-174.72849999999997</c:v>
                </c:pt>
                <c:pt idx="97868">
                  <c:v>-174.72649999999999</c:v>
                </c:pt>
                <c:pt idx="97869">
                  <c:v>-174.72449999999998</c:v>
                </c:pt>
                <c:pt idx="97870">
                  <c:v>-174.72249999999997</c:v>
                </c:pt>
                <c:pt idx="97871">
                  <c:v>-174.72049999999999</c:v>
                </c:pt>
                <c:pt idx="97872">
                  <c:v>-174.71849999999998</c:v>
                </c:pt>
                <c:pt idx="97873">
                  <c:v>-174.71649999999997</c:v>
                </c:pt>
                <c:pt idx="97874">
                  <c:v>-174.71449999999999</c:v>
                </c:pt>
                <c:pt idx="97875">
                  <c:v>-174.71249999999998</c:v>
                </c:pt>
                <c:pt idx="97876">
                  <c:v>-174.71049999999997</c:v>
                </c:pt>
                <c:pt idx="97877">
                  <c:v>-174.70849999999999</c:v>
                </c:pt>
                <c:pt idx="97878">
                  <c:v>-174.70649999999998</c:v>
                </c:pt>
                <c:pt idx="97879">
                  <c:v>-174.70449999999997</c:v>
                </c:pt>
                <c:pt idx="97880">
                  <c:v>-174.70249999999999</c:v>
                </c:pt>
                <c:pt idx="97881">
                  <c:v>-174.70049999999998</c:v>
                </c:pt>
                <c:pt idx="97882">
                  <c:v>-174.69849999999997</c:v>
                </c:pt>
                <c:pt idx="97883">
                  <c:v>-174.69649999999999</c:v>
                </c:pt>
                <c:pt idx="97884">
                  <c:v>-174.69449999999998</c:v>
                </c:pt>
                <c:pt idx="97885">
                  <c:v>-174.69249999999997</c:v>
                </c:pt>
                <c:pt idx="97886">
                  <c:v>-174.69049999999999</c:v>
                </c:pt>
                <c:pt idx="97887">
                  <c:v>-174.68849999999998</c:v>
                </c:pt>
                <c:pt idx="97888">
                  <c:v>-174.68649999999997</c:v>
                </c:pt>
                <c:pt idx="97889">
                  <c:v>-174.68449999999999</c:v>
                </c:pt>
                <c:pt idx="97890">
                  <c:v>-174.68249999999998</c:v>
                </c:pt>
                <c:pt idx="97891">
                  <c:v>-174.68049999999997</c:v>
                </c:pt>
                <c:pt idx="97892">
                  <c:v>-174.67849999999999</c:v>
                </c:pt>
                <c:pt idx="97893">
                  <c:v>-174.67649999999998</c:v>
                </c:pt>
                <c:pt idx="97894">
                  <c:v>-174.67449999999997</c:v>
                </c:pt>
                <c:pt idx="97895">
                  <c:v>-174.67249999999999</c:v>
                </c:pt>
                <c:pt idx="97896">
                  <c:v>-174.67049999999998</c:v>
                </c:pt>
                <c:pt idx="97897">
                  <c:v>-174.66849999999997</c:v>
                </c:pt>
                <c:pt idx="97898">
                  <c:v>-174.66649999999998</c:v>
                </c:pt>
                <c:pt idx="97899">
                  <c:v>-174.66449999999998</c:v>
                </c:pt>
                <c:pt idx="97900">
                  <c:v>-174.66249999999997</c:v>
                </c:pt>
                <c:pt idx="97901">
                  <c:v>-174.66049999999998</c:v>
                </c:pt>
                <c:pt idx="97902">
                  <c:v>-174.65849999999998</c:v>
                </c:pt>
                <c:pt idx="97903">
                  <c:v>-174.65649999999997</c:v>
                </c:pt>
                <c:pt idx="97904">
                  <c:v>-174.65449999999998</c:v>
                </c:pt>
                <c:pt idx="97905">
                  <c:v>-174.65249999999997</c:v>
                </c:pt>
                <c:pt idx="97906">
                  <c:v>-174.65049999999997</c:v>
                </c:pt>
                <c:pt idx="97907">
                  <c:v>-174.64849999999998</c:v>
                </c:pt>
                <c:pt idx="97908">
                  <c:v>-174.64649999999997</c:v>
                </c:pt>
                <c:pt idx="97909">
                  <c:v>-174.64449999999997</c:v>
                </c:pt>
                <c:pt idx="97910">
                  <c:v>-174.64249999999998</c:v>
                </c:pt>
                <c:pt idx="97911">
                  <c:v>-174.64049999999997</c:v>
                </c:pt>
                <c:pt idx="97912">
                  <c:v>-174.63849999999996</c:v>
                </c:pt>
                <c:pt idx="97913">
                  <c:v>-174.63649999999998</c:v>
                </c:pt>
                <c:pt idx="97914">
                  <c:v>-174.63449999999997</c:v>
                </c:pt>
                <c:pt idx="97915">
                  <c:v>-174.63249999999996</c:v>
                </c:pt>
                <c:pt idx="97916">
                  <c:v>-174.63049999999998</c:v>
                </c:pt>
                <c:pt idx="97917">
                  <c:v>-174.62849999999997</c:v>
                </c:pt>
                <c:pt idx="97918">
                  <c:v>-174.62649999999996</c:v>
                </c:pt>
                <c:pt idx="97919">
                  <c:v>-174.62449999999998</c:v>
                </c:pt>
                <c:pt idx="97920">
                  <c:v>-174.62249999999997</c:v>
                </c:pt>
                <c:pt idx="97921">
                  <c:v>-174.62049999999996</c:v>
                </c:pt>
                <c:pt idx="97922">
                  <c:v>-174.61849999999998</c:v>
                </c:pt>
                <c:pt idx="97923">
                  <c:v>-174.61649999999997</c:v>
                </c:pt>
                <c:pt idx="97924">
                  <c:v>-174.61449999999996</c:v>
                </c:pt>
                <c:pt idx="97925">
                  <c:v>-174.61249999999998</c:v>
                </c:pt>
                <c:pt idx="97926">
                  <c:v>-174.61049999999997</c:v>
                </c:pt>
                <c:pt idx="97927">
                  <c:v>-174.60849999999996</c:v>
                </c:pt>
                <c:pt idx="97928">
                  <c:v>-174.60649999999998</c:v>
                </c:pt>
                <c:pt idx="97929">
                  <c:v>-174.60449999999997</c:v>
                </c:pt>
                <c:pt idx="97930">
                  <c:v>-174.60249999999996</c:v>
                </c:pt>
                <c:pt idx="97931">
                  <c:v>-174.60049999999998</c:v>
                </c:pt>
                <c:pt idx="97932">
                  <c:v>-174.59849999999997</c:v>
                </c:pt>
                <c:pt idx="97933">
                  <c:v>-174.59649999999996</c:v>
                </c:pt>
                <c:pt idx="97934">
                  <c:v>-174.59449999999998</c:v>
                </c:pt>
                <c:pt idx="97935">
                  <c:v>-174.59249999999997</c:v>
                </c:pt>
                <c:pt idx="97936">
                  <c:v>-174.59049999999996</c:v>
                </c:pt>
                <c:pt idx="97937">
                  <c:v>-174.58849999999998</c:v>
                </c:pt>
                <c:pt idx="97938">
                  <c:v>-174.58649999999997</c:v>
                </c:pt>
                <c:pt idx="97939">
                  <c:v>-174.58449999999999</c:v>
                </c:pt>
                <c:pt idx="97940">
                  <c:v>-174.58249999999998</c:v>
                </c:pt>
                <c:pt idx="97941">
                  <c:v>-174.58049999999997</c:v>
                </c:pt>
                <c:pt idx="97942">
                  <c:v>-174.57849999999999</c:v>
                </c:pt>
                <c:pt idx="97943">
                  <c:v>-174.57649999999998</c:v>
                </c:pt>
                <c:pt idx="97944">
                  <c:v>-174.57449999999997</c:v>
                </c:pt>
                <c:pt idx="97945">
                  <c:v>-174.57249999999999</c:v>
                </c:pt>
                <c:pt idx="97946">
                  <c:v>-174.57049999999998</c:v>
                </c:pt>
                <c:pt idx="97947">
                  <c:v>-174.56849999999997</c:v>
                </c:pt>
                <c:pt idx="97948">
                  <c:v>-174.56649999999999</c:v>
                </c:pt>
                <c:pt idx="97949">
                  <c:v>-174.56449999999998</c:v>
                </c:pt>
                <c:pt idx="97950">
                  <c:v>-174.56249999999997</c:v>
                </c:pt>
                <c:pt idx="97951">
                  <c:v>-174.56049999999999</c:v>
                </c:pt>
                <c:pt idx="97952">
                  <c:v>-174.55849999999998</c:v>
                </c:pt>
                <c:pt idx="97953">
                  <c:v>-174.55649999999997</c:v>
                </c:pt>
                <c:pt idx="97954">
                  <c:v>-174.55449999999999</c:v>
                </c:pt>
                <c:pt idx="97955">
                  <c:v>-174.55249999999998</c:v>
                </c:pt>
                <c:pt idx="97956">
                  <c:v>-174.55049999999997</c:v>
                </c:pt>
                <c:pt idx="97957">
                  <c:v>-174.54849999999999</c:v>
                </c:pt>
                <c:pt idx="97958">
                  <c:v>-174.54649999999998</c:v>
                </c:pt>
                <c:pt idx="97959">
                  <c:v>-174.54449999999997</c:v>
                </c:pt>
                <c:pt idx="97960">
                  <c:v>-174.54249999999999</c:v>
                </c:pt>
                <c:pt idx="97961">
                  <c:v>-174.54049999999998</c:v>
                </c:pt>
                <c:pt idx="97962">
                  <c:v>-174.53849999999997</c:v>
                </c:pt>
                <c:pt idx="97963">
                  <c:v>-174.53649999999999</c:v>
                </c:pt>
                <c:pt idx="97964">
                  <c:v>-174.53449999999998</c:v>
                </c:pt>
                <c:pt idx="97965">
                  <c:v>-174.53249999999997</c:v>
                </c:pt>
                <c:pt idx="97966">
                  <c:v>-174.53049999999999</c:v>
                </c:pt>
                <c:pt idx="97967">
                  <c:v>-174.52849999999998</c:v>
                </c:pt>
                <c:pt idx="97968">
                  <c:v>-174.52649999999997</c:v>
                </c:pt>
                <c:pt idx="97969">
                  <c:v>-174.52449999999999</c:v>
                </c:pt>
                <c:pt idx="97970">
                  <c:v>-174.52249999999998</c:v>
                </c:pt>
                <c:pt idx="97971">
                  <c:v>-174.52049999999997</c:v>
                </c:pt>
                <c:pt idx="97972">
                  <c:v>-174.51849999999999</c:v>
                </c:pt>
                <c:pt idx="97973">
                  <c:v>-174.51649999999998</c:v>
                </c:pt>
                <c:pt idx="97974">
                  <c:v>-174.51449999999997</c:v>
                </c:pt>
                <c:pt idx="97975">
                  <c:v>-174.51249999999999</c:v>
                </c:pt>
                <c:pt idx="97976">
                  <c:v>-174.51049999999998</c:v>
                </c:pt>
                <c:pt idx="97977">
                  <c:v>-174.50849999999997</c:v>
                </c:pt>
                <c:pt idx="97978">
                  <c:v>-174.50649999999999</c:v>
                </c:pt>
                <c:pt idx="97979">
                  <c:v>-174.50449999999998</c:v>
                </c:pt>
                <c:pt idx="97980">
                  <c:v>-174.50249999999997</c:v>
                </c:pt>
                <c:pt idx="97981">
                  <c:v>-174.50049999999999</c:v>
                </c:pt>
                <c:pt idx="97982">
                  <c:v>-174.49849999999998</c:v>
                </c:pt>
                <c:pt idx="97983">
                  <c:v>-174.49649999999997</c:v>
                </c:pt>
                <c:pt idx="97984">
                  <c:v>-174.49449999999999</c:v>
                </c:pt>
                <c:pt idx="97985">
                  <c:v>-174.49249999999998</c:v>
                </c:pt>
                <c:pt idx="97986">
                  <c:v>-174.49049999999997</c:v>
                </c:pt>
                <c:pt idx="97987">
                  <c:v>-174.48849999999999</c:v>
                </c:pt>
                <c:pt idx="97988">
                  <c:v>-174.48649999999998</c:v>
                </c:pt>
                <c:pt idx="97989">
                  <c:v>-174.48449999999997</c:v>
                </c:pt>
                <c:pt idx="97990">
                  <c:v>-174.48249999999999</c:v>
                </c:pt>
                <c:pt idx="97991">
                  <c:v>-174.48049999999998</c:v>
                </c:pt>
                <c:pt idx="97992">
                  <c:v>-174.47849999999997</c:v>
                </c:pt>
                <c:pt idx="97993">
                  <c:v>-174.47649999999999</c:v>
                </c:pt>
                <c:pt idx="97994">
                  <c:v>-174.47449999999998</c:v>
                </c:pt>
                <c:pt idx="97995">
                  <c:v>-174.47249999999997</c:v>
                </c:pt>
                <c:pt idx="97996">
                  <c:v>-174.47049999999999</c:v>
                </c:pt>
                <c:pt idx="97997">
                  <c:v>-174.46849999999998</c:v>
                </c:pt>
                <c:pt idx="97998">
                  <c:v>-174.46649999999997</c:v>
                </c:pt>
                <c:pt idx="97999">
                  <c:v>-174.46449999999999</c:v>
                </c:pt>
                <c:pt idx="98000">
                  <c:v>-174.46249999999998</c:v>
                </c:pt>
                <c:pt idx="98001">
                  <c:v>-174.46049999999997</c:v>
                </c:pt>
                <c:pt idx="98002">
                  <c:v>-174.45849999999999</c:v>
                </c:pt>
                <c:pt idx="98003">
                  <c:v>-174.45649999999998</c:v>
                </c:pt>
                <c:pt idx="98004">
                  <c:v>-174.45449999999997</c:v>
                </c:pt>
                <c:pt idx="98005">
                  <c:v>-174.45249999999999</c:v>
                </c:pt>
                <c:pt idx="98006">
                  <c:v>-174.45049999999998</c:v>
                </c:pt>
                <c:pt idx="98007">
                  <c:v>-174.44849999999997</c:v>
                </c:pt>
                <c:pt idx="98008">
                  <c:v>-174.44649999999999</c:v>
                </c:pt>
                <c:pt idx="98009">
                  <c:v>-174.44449999999998</c:v>
                </c:pt>
                <c:pt idx="98010">
                  <c:v>-174.44249999999997</c:v>
                </c:pt>
                <c:pt idx="98011">
                  <c:v>-174.44049999999999</c:v>
                </c:pt>
                <c:pt idx="98012">
                  <c:v>-174.43849999999998</c:v>
                </c:pt>
                <c:pt idx="98013">
                  <c:v>-174.43649999999997</c:v>
                </c:pt>
                <c:pt idx="98014">
                  <c:v>-174.43449999999999</c:v>
                </c:pt>
                <c:pt idx="98015">
                  <c:v>-174.43249999999998</c:v>
                </c:pt>
                <c:pt idx="98016">
                  <c:v>-174.43049999999997</c:v>
                </c:pt>
                <c:pt idx="98017">
                  <c:v>-174.42849999999999</c:v>
                </c:pt>
                <c:pt idx="98018">
                  <c:v>-174.42649999999998</c:v>
                </c:pt>
                <c:pt idx="98019">
                  <c:v>-174.42449999999997</c:v>
                </c:pt>
                <c:pt idx="98020">
                  <c:v>-174.42249999999999</c:v>
                </c:pt>
                <c:pt idx="98021">
                  <c:v>-174.42049999999998</c:v>
                </c:pt>
                <c:pt idx="98022">
                  <c:v>-174.41849999999997</c:v>
                </c:pt>
                <c:pt idx="98023">
                  <c:v>-174.41649999999998</c:v>
                </c:pt>
                <c:pt idx="98024">
                  <c:v>-174.41449999999998</c:v>
                </c:pt>
                <c:pt idx="98025">
                  <c:v>-174.41249999999997</c:v>
                </c:pt>
                <c:pt idx="98026">
                  <c:v>-174.41049999999998</c:v>
                </c:pt>
                <c:pt idx="98027">
                  <c:v>-174.40849999999998</c:v>
                </c:pt>
                <c:pt idx="98028">
                  <c:v>-174.40649999999997</c:v>
                </c:pt>
                <c:pt idx="98029">
                  <c:v>-174.40449999999998</c:v>
                </c:pt>
                <c:pt idx="98030">
                  <c:v>-174.40249999999997</c:v>
                </c:pt>
                <c:pt idx="98031">
                  <c:v>-174.40049999999997</c:v>
                </c:pt>
                <c:pt idx="98032">
                  <c:v>-174.39849999999998</c:v>
                </c:pt>
                <c:pt idx="98033">
                  <c:v>-174.39649999999997</c:v>
                </c:pt>
                <c:pt idx="98034">
                  <c:v>-174.39449999999997</c:v>
                </c:pt>
                <c:pt idx="98035">
                  <c:v>-174.39249999999998</c:v>
                </c:pt>
                <c:pt idx="98036">
                  <c:v>-174.39049999999997</c:v>
                </c:pt>
                <c:pt idx="98037">
                  <c:v>-174.38849999999996</c:v>
                </c:pt>
                <c:pt idx="98038">
                  <c:v>-174.38649999999998</c:v>
                </c:pt>
                <c:pt idx="98039">
                  <c:v>-174.38449999999997</c:v>
                </c:pt>
                <c:pt idx="98040">
                  <c:v>-174.38249999999996</c:v>
                </c:pt>
                <c:pt idx="98041">
                  <c:v>-174.38049999999998</c:v>
                </c:pt>
                <c:pt idx="98042">
                  <c:v>-174.37849999999997</c:v>
                </c:pt>
                <c:pt idx="98043">
                  <c:v>-174.37649999999996</c:v>
                </c:pt>
                <c:pt idx="98044">
                  <c:v>-174.37449999999998</c:v>
                </c:pt>
                <c:pt idx="98045">
                  <c:v>-174.37249999999997</c:v>
                </c:pt>
                <c:pt idx="98046">
                  <c:v>-174.37049999999996</c:v>
                </c:pt>
                <c:pt idx="98047">
                  <c:v>-174.36849999999998</c:v>
                </c:pt>
                <c:pt idx="98048">
                  <c:v>-174.36649999999997</c:v>
                </c:pt>
                <c:pt idx="98049">
                  <c:v>-174.36449999999996</c:v>
                </c:pt>
                <c:pt idx="98050">
                  <c:v>-174.36249999999998</c:v>
                </c:pt>
                <c:pt idx="98051">
                  <c:v>-174.36049999999997</c:v>
                </c:pt>
                <c:pt idx="98052">
                  <c:v>-174.35849999999996</c:v>
                </c:pt>
                <c:pt idx="98053">
                  <c:v>-174.35649999999998</c:v>
                </c:pt>
                <c:pt idx="98054">
                  <c:v>-174.35449999999997</c:v>
                </c:pt>
                <c:pt idx="98055">
                  <c:v>-174.35249999999996</c:v>
                </c:pt>
                <c:pt idx="98056">
                  <c:v>-174.35049999999998</c:v>
                </c:pt>
                <c:pt idx="98057">
                  <c:v>-174.34849999999997</c:v>
                </c:pt>
                <c:pt idx="98058">
                  <c:v>-174.34649999999996</c:v>
                </c:pt>
                <c:pt idx="98059">
                  <c:v>-174.34449999999998</c:v>
                </c:pt>
                <c:pt idx="98060">
                  <c:v>-174.34249999999997</c:v>
                </c:pt>
                <c:pt idx="98061">
                  <c:v>-174.34049999999996</c:v>
                </c:pt>
                <c:pt idx="98062">
                  <c:v>-174.33849999999998</c:v>
                </c:pt>
                <c:pt idx="98063">
                  <c:v>-174.33649999999997</c:v>
                </c:pt>
                <c:pt idx="98064">
                  <c:v>-174.33449999999999</c:v>
                </c:pt>
                <c:pt idx="98065">
                  <c:v>-174.33249999999998</c:v>
                </c:pt>
                <c:pt idx="98066">
                  <c:v>-174.33049999999997</c:v>
                </c:pt>
                <c:pt idx="98067">
                  <c:v>-174.32849999999999</c:v>
                </c:pt>
                <c:pt idx="98068">
                  <c:v>-174.32649999999998</c:v>
                </c:pt>
                <c:pt idx="98069">
                  <c:v>-174.32449999999997</c:v>
                </c:pt>
                <c:pt idx="98070">
                  <c:v>-174.32249999999999</c:v>
                </c:pt>
                <c:pt idx="98071">
                  <c:v>-174.32049999999998</c:v>
                </c:pt>
                <c:pt idx="98072">
                  <c:v>-174.31849999999997</c:v>
                </c:pt>
                <c:pt idx="98073">
                  <c:v>-174.31649999999999</c:v>
                </c:pt>
                <c:pt idx="98074">
                  <c:v>-174.31449999999998</c:v>
                </c:pt>
                <c:pt idx="98075">
                  <c:v>-174.31249999999997</c:v>
                </c:pt>
                <c:pt idx="98076">
                  <c:v>-174.31049999999999</c:v>
                </c:pt>
                <c:pt idx="98077">
                  <c:v>-174.30849999999998</c:v>
                </c:pt>
                <c:pt idx="98078">
                  <c:v>-174.30649999999997</c:v>
                </c:pt>
                <c:pt idx="98079">
                  <c:v>-174.30449999999999</c:v>
                </c:pt>
                <c:pt idx="98080">
                  <c:v>-174.30249999999998</c:v>
                </c:pt>
                <c:pt idx="98081">
                  <c:v>-174.30049999999997</c:v>
                </c:pt>
                <c:pt idx="98082">
                  <c:v>-174.29849999999999</c:v>
                </c:pt>
                <c:pt idx="98083">
                  <c:v>-174.29649999999998</c:v>
                </c:pt>
                <c:pt idx="98084">
                  <c:v>-174.29449999999997</c:v>
                </c:pt>
                <c:pt idx="98085">
                  <c:v>-174.29249999999999</c:v>
                </c:pt>
                <c:pt idx="98086">
                  <c:v>-174.29049999999998</c:v>
                </c:pt>
                <c:pt idx="98087">
                  <c:v>-174.28849999999997</c:v>
                </c:pt>
                <c:pt idx="98088">
                  <c:v>-174.28649999999999</c:v>
                </c:pt>
                <c:pt idx="98089">
                  <c:v>-174.28449999999998</c:v>
                </c:pt>
                <c:pt idx="98090">
                  <c:v>-174.28249999999997</c:v>
                </c:pt>
                <c:pt idx="98091">
                  <c:v>-174.28049999999999</c:v>
                </c:pt>
                <c:pt idx="98092">
                  <c:v>-174.27849999999998</c:v>
                </c:pt>
                <c:pt idx="98093">
                  <c:v>-174.27649999999997</c:v>
                </c:pt>
                <c:pt idx="98094">
                  <c:v>-174.27449999999999</c:v>
                </c:pt>
                <c:pt idx="98095">
                  <c:v>-174.27249999999998</c:v>
                </c:pt>
                <c:pt idx="98096">
                  <c:v>-174.27049999999997</c:v>
                </c:pt>
                <c:pt idx="98097">
                  <c:v>-174.26849999999999</c:v>
                </c:pt>
                <c:pt idx="98098">
                  <c:v>-174.26649999999998</c:v>
                </c:pt>
                <c:pt idx="98099">
                  <c:v>-174.26449999999997</c:v>
                </c:pt>
                <c:pt idx="98100">
                  <c:v>-174.26249999999999</c:v>
                </c:pt>
                <c:pt idx="98101">
                  <c:v>-174.26049999999998</c:v>
                </c:pt>
                <c:pt idx="98102">
                  <c:v>-174.25849999999997</c:v>
                </c:pt>
                <c:pt idx="98103">
                  <c:v>-174.25649999999999</c:v>
                </c:pt>
                <c:pt idx="98104">
                  <c:v>-174.25449999999998</c:v>
                </c:pt>
                <c:pt idx="98105">
                  <c:v>-174.25249999999997</c:v>
                </c:pt>
                <c:pt idx="98106">
                  <c:v>-174.25049999999999</c:v>
                </c:pt>
                <c:pt idx="98107">
                  <c:v>-174.24849999999998</c:v>
                </c:pt>
                <c:pt idx="98108">
                  <c:v>-174.24649999999997</c:v>
                </c:pt>
                <c:pt idx="98109">
                  <c:v>-174.24449999999999</c:v>
                </c:pt>
                <c:pt idx="98110">
                  <c:v>-174.24249999999998</c:v>
                </c:pt>
                <c:pt idx="98111">
                  <c:v>-174.24049999999997</c:v>
                </c:pt>
                <c:pt idx="98112">
                  <c:v>-174.23849999999999</c:v>
                </c:pt>
                <c:pt idx="98113">
                  <c:v>-174.23649999999998</c:v>
                </c:pt>
                <c:pt idx="98114">
                  <c:v>-174.23449999999997</c:v>
                </c:pt>
                <c:pt idx="98115">
                  <c:v>-174.23249999999999</c:v>
                </c:pt>
                <c:pt idx="98116">
                  <c:v>-174.23049999999998</c:v>
                </c:pt>
                <c:pt idx="98117">
                  <c:v>-174.22849999999997</c:v>
                </c:pt>
                <c:pt idx="98118">
                  <c:v>-174.22649999999999</c:v>
                </c:pt>
                <c:pt idx="98119">
                  <c:v>-174.22449999999998</c:v>
                </c:pt>
                <c:pt idx="98120">
                  <c:v>-174.22249999999997</c:v>
                </c:pt>
                <c:pt idx="98121">
                  <c:v>-174.22049999999999</c:v>
                </c:pt>
                <c:pt idx="98122">
                  <c:v>-174.21849999999998</c:v>
                </c:pt>
                <c:pt idx="98123">
                  <c:v>-174.21649999999997</c:v>
                </c:pt>
                <c:pt idx="98124">
                  <c:v>-174.21449999999999</c:v>
                </c:pt>
                <c:pt idx="98125">
                  <c:v>-174.21249999999998</c:v>
                </c:pt>
                <c:pt idx="98126">
                  <c:v>-174.21049999999997</c:v>
                </c:pt>
                <c:pt idx="98127">
                  <c:v>-174.20849999999999</c:v>
                </c:pt>
                <c:pt idx="98128">
                  <c:v>-174.20649999999998</c:v>
                </c:pt>
                <c:pt idx="98129">
                  <c:v>-174.20449999999997</c:v>
                </c:pt>
                <c:pt idx="98130">
                  <c:v>-174.20249999999999</c:v>
                </c:pt>
                <c:pt idx="98131">
                  <c:v>-174.20049999999998</c:v>
                </c:pt>
                <c:pt idx="98132">
                  <c:v>-174.19849999999997</c:v>
                </c:pt>
                <c:pt idx="98133">
                  <c:v>-174.19649999999999</c:v>
                </c:pt>
                <c:pt idx="98134">
                  <c:v>-174.19449999999998</c:v>
                </c:pt>
                <c:pt idx="98135">
                  <c:v>-174.19249999999997</c:v>
                </c:pt>
                <c:pt idx="98136">
                  <c:v>-174.19049999999999</c:v>
                </c:pt>
                <c:pt idx="98137">
                  <c:v>-174.18849999999998</c:v>
                </c:pt>
                <c:pt idx="98138">
                  <c:v>-174.18649999999997</c:v>
                </c:pt>
                <c:pt idx="98139">
                  <c:v>-174.18449999999999</c:v>
                </c:pt>
                <c:pt idx="98140">
                  <c:v>-174.18249999999998</c:v>
                </c:pt>
                <c:pt idx="98141">
                  <c:v>-174.18049999999997</c:v>
                </c:pt>
                <c:pt idx="98142">
                  <c:v>-174.17849999999999</c:v>
                </c:pt>
                <c:pt idx="98143">
                  <c:v>-174.17649999999998</c:v>
                </c:pt>
                <c:pt idx="98144">
                  <c:v>-174.17449999999997</c:v>
                </c:pt>
                <c:pt idx="98145">
                  <c:v>-174.17249999999999</c:v>
                </c:pt>
                <c:pt idx="98146">
                  <c:v>-174.17049999999998</c:v>
                </c:pt>
                <c:pt idx="98147">
                  <c:v>-174.16849999999997</c:v>
                </c:pt>
                <c:pt idx="98148">
                  <c:v>-174.16649999999998</c:v>
                </c:pt>
                <c:pt idx="98149">
                  <c:v>-174.16449999999998</c:v>
                </c:pt>
                <c:pt idx="98150">
                  <c:v>-174.16249999999997</c:v>
                </c:pt>
                <c:pt idx="98151">
                  <c:v>-174.16049999999998</c:v>
                </c:pt>
                <c:pt idx="98152">
                  <c:v>-174.15849999999998</c:v>
                </c:pt>
                <c:pt idx="98153">
                  <c:v>-174.15649999999997</c:v>
                </c:pt>
                <c:pt idx="98154">
                  <c:v>-174.15449999999998</c:v>
                </c:pt>
                <c:pt idx="98155">
                  <c:v>-174.15249999999997</c:v>
                </c:pt>
                <c:pt idx="98156">
                  <c:v>-174.15049999999997</c:v>
                </c:pt>
                <c:pt idx="98157">
                  <c:v>-174.14849999999998</c:v>
                </c:pt>
                <c:pt idx="98158">
                  <c:v>-174.14649999999997</c:v>
                </c:pt>
                <c:pt idx="98159">
                  <c:v>-174.14449999999997</c:v>
                </c:pt>
                <c:pt idx="98160">
                  <c:v>-174.14249999999998</c:v>
                </c:pt>
                <c:pt idx="98161">
                  <c:v>-174.14049999999997</c:v>
                </c:pt>
                <c:pt idx="98162">
                  <c:v>-174.13849999999996</c:v>
                </c:pt>
                <c:pt idx="98163">
                  <c:v>-174.13649999999998</c:v>
                </c:pt>
                <c:pt idx="98164">
                  <c:v>-174.13449999999997</c:v>
                </c:pt>
                <c:pt idx="98165">
                  <c:v>-174.13249999999996</c:v>
                </c:pt>
                <c:pt idx="98166">
                  <c:v>-174.13049999999998</c:v>
                </c:pt>
                <c:pt idx="98167">
                  <c:v>-174.12849999999997</c:v>
                </c:pt>
                <c:pt idx="98168">
                  <c:v>-174.12649999999996</c:v>
                </c:pt>
                <c:pt idx="98169">
                  <c:v>-174.12449999999998</c:v>
                </c:pt>
                <c:pt idx="98170">
                  <c:v>-174.12249999999997</c:v>
                </c:pt>
                <c:pt idx="98171">
                  <c:v>-174.12049999999996</c:v>
                </c:pt>
                <c:pt idx="98172">
                  <c:v>-174.11849999999998</c:v>
                </c:pt>
                <c:pt idx="98173">
                  <c:v>-174.11649999999997</c:v>
                </c:pt>
                <c:pt idx="98174">
                  <c:v>-174.11449999999996</c:v>
                </c:pt>
                <c:pt idx="98175">
                  <c:v>-174.11249999999998</c:v>
                </c:pt>
                <c:pt idx="98176">
                  <c:v>-174.11049999999997</c:v>
                </c:pt>
                <c:pt idx="98177">
                  <c:v>-174.10849999999996</c:v>
                </c:pt>
                <c:pt idx="98178">
                  <c:v>-174.10649999999998</c:v>
                </c:pt>
                <c:pt idx="98179">
                  <c:v>-174.10449999999997</c:v>
                </c:pt>
                <c:pt idx="98180">
                  <c:v>-174.10249999999996</c:v>
                </c:pt>
                <c:pt idx="98181">
                  <c:v>-174.10049999999998</c:v>
                </c:pt>
                <c:pt idx="98182">
                  <c:v>-174.09849999999997</c:v>
                </c:pt>
                <c:pt idx="98183">
                  <c:v>-174.09649999999996</c:v>
                </c:pt>
                <c:pt idx="98184">
                  <c:v>-174.09449999999998</c:v>
                </c:pt>
                <c:pt idx="98185">
                  <c:v>-174.09249999999997</c:v>
                </c:pt>
                <c:pt idx="98186">
                  <c:v>-174.09049999999996</c:v>
                </c:pt>
                <c:pt idx="98187">
                  <c:v>-174.08849999999998</c:v>
                </c:pt>
                <c:pt idx="98188">
                  <c:v>-174.08649999999997</c:v>
                </c:pt>
                <c:pt idx="98189">
                  <c:v>-174.08449999999999</c:v>
                </c:pt>
                <c:pt idx="98190">
                  <c:v>-174.08249999999998</c:v>
                </c:pt>
                <c:pt idx="98191">
                  <c:v>-174.08049999999997</c:v>
                </c:pt>
                <c:pt idx="98192">
                  <c:v>-174.07849999999999</c:v>
                </c:pt>
                <c:pt idx="98193">
                  <c:v>-174.07649999999998</c:v>
                </c:pt>
                <c:pt idx="98194">
                  <c:v>-174.07449999999997</c:v>
                </c:pt>
                <c:pt idx="98195">
                  <c:v>-174.07249999999999</c:v>
                </c:pt>
                <c:pt idx="98196">
                  <c:v>-174.07049999999998</c:v>
                </c:pt>
                <c:pt idx="98197">
                  <c:v>-174.06849999999997</c:v>
                </c:pt>
                <c:pt idx="98198">
                  <c:v>-174.06649999999999</c:v>
                </c:pt>
                <c:pt idx="98199">
                  <c:v>-174.06449999999998</c:v>
                </c:pt>
                <c:pt idx="98200">
                  <c:v>-174.06249999999997</c:v>
                </c:pt>
                <c:pt idx="98201">
                  <c:v>-174.06049999999999</c:v>
                </c:pt>
                <c:pt idx="98202">
                  <c:v>-174.05849999999998</c:v>
                </c:pt>
                <c:pt idx="98203">
                  <c:v>-174.05649999999997</c:v>
                </c:pt>
                <c:pt idx="98204">
                  <c:v>-174.05449999999999</c:v>
                </c:pt>
                <c:pt idx="98205">
                  <c:v>-174.05249999999998</c:v>
                </c:pt>
                <c:pt idx="98206">
                  <c:v>-174.05049999999997</c:v>
                </c:pt>
                <c:pt idx="98207">
                  <c:v>-174.04849999999999</c:v>
                </c:pt>
                <c:pt idx="98208">
                  <c:v>-174.04649999999998</c:v>
                </c:pt>
                <c:pt idx="98209">
                  <c:v>-174.04449999999997</c:v>
                </c:pt>
                <c:pt idx="98210">
                  <c:v>-174.04249999999999</c:v>
                </c:pt>
                <c:pt idx="98211">
                  <c:v>-174.04049999999998</c:v>
                </c:pt>
                <c:pt idx="98212">
                  <c:v>-174.03849999999997</c:v>
                </c:pt>
                <c:pt idx="98213">
                  <c:v>-174.03649999999999</c:v>
                </c:pt>
                <c:pt idx="98214">
                  <c:v>-174.03449999999998</c:v>
                </c:pt>
                <c:pt idx="98215">
                  <c:v>-174.03249999999997</c:v>
                </c:pt>
                <c:pt idx="98216">
                  <c:v>-174.03049999999999</c:v>
                </c:pt>
                <c:pt idx="98217">
                  <c:v>-174.02849999999998</c:v>
                </c:pt>
                <c:pt idx="98218">
                  <c:v>-174.02649999999997</c:v>
                </c:pt>
                <c:pt idx="98219">
                  <c:v>-174.02449999999999</c:v>
                </c:pt>
                <c:pt idx="98220">
                  <c:v>-174.02249999999998</c:v>
                </c:pt>
                <c:pt idx="98221">
                  <c:v>-174.02049999999997</c:v>
                </c:pt>
                <c:pt idx="98222">
                  <c:v>-174.01849999999999</c:v>
                </c:pt>
                <c:pt idx="98223">
                  <c:v>-174.01649999999998</c:v>
                </c:pt>
                <c:pt idx="98224">
                  <c:v>-174.01449999999997</c:v>
                </c:pt>
                <c:pt idx="98225">
                  <c:v>-174.01249999999999</c:v>
                </c:pt>
                <c:pt idx="98226">
                  <c:v>-174.01049999999998</c:v>
                </c:pt>
                <c:pt idx="98227">
                  <c:v>-174.00849999999997</c:v>
                </c:pt>
                <c:pt idx="98228">
                  <c:v>-174.00649999999999</c:v>
                </c:pt>
                <c:pt idx="98229">
                  <c:v>-174.00449999999998</c:v>
                </c:pt>
                <c:pt idx="98230">
                  <c:v>-174.00249999999997</c:v>
                </c:pt>
                <c:pt idx="98231">
                  <c:v>-174.00049999999999</c:v>
                </c:pt>
                <c:pt idx="98232">
                  <c:v>-173.99849999999998</c:v>
                </c:pt>
                <c:pt idx="98233">
                  <c:v>-173.99649999999997</c:v>
                </c:pt>
                <c:pt idx="98234">
                  <c:v>-173.99449999999999</c:v>
                </c:pt>
                <c:pt idx="98235">
                  <c:v>-173.99249999999998</c:v>
                </c:pt>
                <c:pt idx="98236">
                  <c:v>-173.99049999999997</c:v>
                </c:pt>
                <c:pt idx="98237">
                  <c:v>-173.98849999999999</c:v>
                </c:pt>
                <c:pt idx="98238">
                  <c:v>-173.98649999999998</c:v>
                </c:pt>
                <c:pt idx="98239">
                  <c:v>-173.98449999999997</c:v>
                </c:pt>
                <c:pt idx="98240">
                  <c:v>-173.98249999999999</c:v>
                </c:pt>
                <c:pt idx="98241">
                  <c:v>-173.98049999999998</c:v>
                </c:pt>
                <c:pt idx="98242">
                  <c:v>-173.97849999999997</c:v>
                </c:pt>
                <c:pt idx="98243">
                  <c:v>-173.97649999999999</c:v>
                </c:pt>
                <c:pt idx="98244">
                  <c:v>-173.97449999999998</c:v>
                </c:pt>
                <c:pt idx="98245">
                  <c:v>-173.97249999999997</c:v>
                </c:pt>
                <c:pt idx="98246">
                  <c:v>-173.97049999999999</c:v>
                </c:pt>
                <c:pt idx="98247">
                  <c:v>-173.96849999999998</c:v>
                </c:pt>
                <c:pt idx="98248">
                  <c:v>-173.96649999999997</c:v>
                </c:pt>
                <c:pt idx="98249">
                  <c:v>-173.96449999999999</c:v>
                </c:pt>
                <c:pt idx="98250">
                  <c:v>-173.96249999999998</c:v>
                </c:pt>
                <c:pt idx="98251">
                  <c:v>-173.96049999999997</c:v>
                </c:pt>
                <c:pt idx="98252">
                  <c:v>-173.95849999999999</c:v>
                </c:pt>
                <c:pt idx="98253">
                  <c:v>-173.95649999999998</c:v>
                </c:pt>
                <c:pt idx="98254">
                  <c:v>-173.95449999999997</c:v>
                </c:pt>
                <c:pt idx="98255">
                  <c:v>-173.95249999999999</c:v>
                </c:pt>
                <c:pt idx="98256">
                  <c:v>-173.95049999999998</c:v>
                </c:pt>
                <c:pt idx="98257">
                  <c:v>-173.94849999999997</c:v>
                </c:pt>
                <c:pt idx="98258">
                  <c:v>-173.94649999999999</c:v>
                </c:pt>
                <c:pt idx="98259">
                  <c:v>-173.94449999999998</c:v>
                </c:pt>
                <c:pt idx="98260">
                  <c:v>-173.94249999999997</c:v>
                </c:pt>
                <c:pt idx="98261">
                  <c:v>-173.94049999999999</c:v>
                </c:pt>
                <c:pt idx="98262">
                  <c:v>-173.93849999999998</c:v>
                </c:pt>
                <c:pt idx="98263">
                  <c:v>-173.93649999999997</c:v>
                </c:pt>
                <c:pt idx="98264">
                  <c:v>-173.93449999999999</c:v>
                </c:pt>
                <c:pt idx="98265">
                  <c:v>-173.93249999999998</c:v>
                </c:pt>
                <c:pt idx="98266">
                  <c:v>-173.93049999999997</c:v>
                </c:pt>
                <c:pt idx="98267">
                  <c:v>-173.92849999999999</c:v>
                </c:pt>
                <c:pt idx="98268">
                  <c:v>-173.92649999999998</c:v>
                </c:pt>
                <c:pt idx="98269">
                  <c:v>-173.92449999999997</c:v>
                </c:pt>
                <c:pt idx="98270">
                  <c:v>-173.92249999999999</c:v>
                </c:pt>
                <c:pt idx="98271">
                  <c:v>-173.92049999999998</c:v>
                </c:pt>
                <c:pt idx="98272">
                  <c:v>-173.91849999999997</c:v>
                </c:pt>
                <c:pt idx="98273">
                  <c:v>-173.91649999999998</c:v>
                </c:pt>
                <c:pt idx="98274">
                  <c:v>-173.91449999999998</c:v>
                </c:pt>
                <c:pt idx="98275">
                  <c:v>-173.91249999999997</c:v>
                </c:pt>
                <c:pt idx="98276">
                  <c:v>-173.91049999999998</c:v>
                </c:pt>
                <c:pt idx="98277">
                  <c:v>-173.90849999999998</c:v>
                </c:pt>
                <c:pt idx="98278">
                  <c:v>-173.90649999999997</c:v>
                </c:pt>
                <c:pt idx="98279">
                  <c:v>-173.90449999999998</c:v>
                </c:pt>
                <c:pt idx="98280">
                  <c:v>-173.90249999999997</c:v>
                </c:pt>
                <c:pt idx="98281">
                  <c:v>-173.90049999999997</c:v>
                </c:pt>
                <c:pt idx="98282">
                  <c:v>-173.89849999999998</c:v>
                </c:pt>
                <c:pt idx="98283">
                  <c:v>-173.89649999999997</c:v>
                </c:pt>
                <c:pt idx="98284">
                  <c:v>-173.89449999999997</c:v>
                </c:pt>
                <c:pt idx="98285">
                  <c:v>-173.89249999999998</c:v>
                </c:pt>
                <c:pt idx="98286">
                  <c:v>-173.89049999999997</c:v>
                </c:pt>
                <c:pt idx="98287">
                  <c:v>-173.88849999999996</c:v>
                </c:pt>
                <c:pt idx="98288">
                  <c:v>-173.88649999999998</c:v>
                </c:pt>
                <c:pt idx="98289">
                  <c:v>-173.88449999999997</c:v>
                </c:pt>
                <c:pt idx="98290">
                  <c:v>-173.88249999999996</c:v>
                </c:pt>
                <c:pt idx="98291">
                  <c:v>-173.88049999999998</c:v>
                </c:pt>
                <c:pt idx="98292">
                  <c:v>-173.87849999999997</c:v>
                </c:pt>
                <c:pt idx="98293">
                  <c:v>-173.87649999999996</c:v>
                </c:pt>
                <c:pt idx="98294">
                  <c:v>-173.87449999999998</c:v>
                </c:pt>
                <c:pt idx="98295">
                  <c:v>-173.87249999999997</c:v>
                </c:pt>
                <c:pt idx="98296">
                  <c:v>-173.87049999999996</c:v>
                </c:pt>
                <c:pt idx="98297">
                  <c:v>-173.86849999999998</c:v>
                </c:pt>
                <c:pt idx="98298">
                  <c:v>-173.86649999999997</c:v>
                </c:pt>
                <c:pt idx="98299">
                  <c:v>-173.86449999999996</c:v>
                </c:pt>
                <c:pt idx="98300">
                  <c:v>-173.86249999999998</c:v>
                </c:pt>
                <c:pt idx="98301">
                  <c:v>-173.86049999999997</c:v>
                </c:pt>
                <c:pt idx="98302">
                  <c:v>-173.85849999999996</c:v>
                </c:pt>
                <c:pt idx="98303">
                  <c:v>-173.85649999999998</c:v>
                </c:pt>
                <c:pt idx="98304">
                  <c:v>-173.85449999999997</c:v>
                </c:pt>
                <c:pt idx="98305">
                  <c:v>-173.85249999999996</c:v>
                </c:pt>
                <c:pt idx="98306">
                  <c:v>-173.85049999999998</c:v>
                </c:pt>
                <c:pt idx="98307">
                  <c:v>-173.84849999999997</c:v>
                </c:pt>
                <c:pt idx="98308">
                  <c:v>-173.84649999999996</c:v>
                </c:pt>
                <c:pt idx="98309">
                  <c:v>-173.84449999999998</c:v>
                </c:pt>
                <c:pt idx="98310">
                  <c:v>-173.84249999999997</c:v>
                </c:pt>
                <c:pt idx="98311">
                  <c:v>-173.84049999999996</c:v>
                </c:pt>
                <c:pt idx="98312">
                  <c:v>-173.83849999999998</c:v>
                </c:pt>
                <c:pt idx="98313">
                  <c:v>-173.83649999999997</c:v>
                </c:pt>
                <c:pt idx="98314">
                  <c:v>-173.83449999999999</c:v>
                </c:pt>
                <c:pt idx="98315">
                  <c:v>-173.83249999999998</c:v>
                </c:pt>
                <c:pt idx="98316">
                  <c:v>-173.83049999999997</c:v>
                </c:pt>
                <c:pt idx="98317">
                  <c:v>-173.82849999999999</c:v>
                </c:pt>
                <c:pt idx="98318">
                  <c:v>-173.82649999999998</c:v>
                </c:pt>
                <c:pt idx="98319">
                  <c:v>-173.82449999999997</c:v>
                </c:pt>
                <c:pt idx="98320">
                  <c:v>-173.82249999999999</c:v>
                </c:pt>
                <c:pt idx="98321">
                  <c:v>-173.82049999999998</c:v>
                </c:pt>
                <c:pt idx="98322">
                  <c:v>-173.81849999999997</c:v>
                </c:pt>
                <c:pt idx="98323">
                  <c:v>-173.81649999999999</c:v>
                </c:pt>
                <c:pt idx="98324">
                  <c:v>-173.81449999999998</c:v>
                </c:pt>
                <c:pt idx="98325">
                  <c:v>-173.81249999999997</c:v>
                </c:pt>
                <c:pt idx="98326">
                  <c:v>-173.81049999999999</c:v>
                </c:pt>
                <c:pt idx="98327">
                  <c:v>-173.80849999999998</c:v>
                </c:pt>
                <c:pt idx="98328">
                  <c:v>-173.80649999999997</c:v>
                </c:pt>
                <c:pt idx="98329">
                  <c:v>-173.80449999999999</c:v>
                </c:pt>
                <c:pt idx="98330">
                  <c:v>-173.80249999999998</c:v>
                </c:pt>
                <c:pt idx="98331">
                  <c:v>-173.80049999999997</c:v>
                </c:pt>
                <c:pt idx="98332">
                  <c:v>-173.79849999999999</c:v>
                </c:pt>
                <c:pt idx="98333">
                  <c:v>-173.79649999999998</c:v>
                </c:pt>
                <c:pt idx="98334">
                  <c:v>-173.79449999999997</c:v>
                </c:pt>
                <c:pt idx="98335">
                  <c:v>-173.79249999999999</c:v>
                </c:pt>
                <c:pt idx="98336">
                  <c:v>-173.79049999999998</c:v>
                </c:pt>
                <c:pt idx="98337">
                  <c:v>-173.78849999999997</c:v>
                </c:pt>
                <c:pt idx="98338">
                  <c:v>-173.78649999999999</c:v>
                </c:pt>
                <c:pt idx="98339">
                  <c:v>-173.78449999999998</c:v>
                </c:pt>
                <c:pt idx="98340">
                  <c:v>-173.78249999999997</c:v>
                </c:pt>
                <c:pt idx="98341">
                  <c:v>-173.78049999999999</c:v>
                </c:pt>
                <c:pt idx="98342">
                  <c:v>-173.77849999999998</c:v>
                </c:pt>
                <c:pt idx="98343">
                  <c:v>-173.77649999999997</c:v>
                </c:pt>
                <c:pt idx="98344">
                  <c:v>-173.77449999999999</c:v>
                </c:pt>
                <c:pt idx="98345">
                  <c:v>-173.77249999999998</c:v>
                </c:pt>
                <c:pt idx="98346">
                  <c:v>-173.77049999999997</c:v>
                </c:pt>
                <c:pt idx="98347">
                  <c:v>-173.76849999999999</c:v>
                </c:pt>
                <c:pt idx="98348">
                  <c:v>-173.76649999999998</c:v>
                </c:pt>
                <c:pt idx="98349">
                  <c:v>-173.76449999999997</c:v>
                </c:pt>
                <c:pt idx="98350">
                  <c:v>-173.76249999999999</c:v>
                </c:pt>
                <c:pt idx="98351">
                  <c:v>-173.76049999999998</c:v>
                </c:pt>
                <c:pt idx="98352">
                  <c:v>-173.75849999999997</c:v>
                </c:pt>
                <c:pt idx="98353">
                  <c:v>-173.75649999999999</c:v>
                </c:pt>
                <c:pt idx="98354">
                  <c:v>-173.75449999999998</c:v>
                </c:pt>
                <c:pt idx="98355">
                  <c:v>-173.75249999999997</c:v>
                </c:pt>
                <c:pt idx="98356">
                  <c:v>-173.75049999999999</c:v>
                </c:pt>
                <c:pt idx="98357">
                  <c:v>-173.74849999999998</c:v>
                </c:pt>
                <c:pt idx="98358">
                  <c:v>-173.74649999999997</c:v>
                </c:pt>
                <c:pt idx="98359">
                  <c:v>-173.74449999999999</c:v>
                </c:pt>
                <c:pt idx="98360">
                  <c:v>-173.74249999999998</c:v>
                </c:pt>
                <c:pt idx="98361">
                  <c:v>-173.74049999999997</c:v>
                </c:pt>
                <c:pt idx="98362">
                  <c:v>-173.73849999999999</c:v>
                </c:pt>
                <c:pt idx="98363">
                  <c:v>-173.73649999999998</c:v>
                </c:pt>
                <c:pt idx="98364">
                  <c:v>-173.73449999999997</c:v>
                </c:pt>
                <c:pt idx="98365">
                  <c:v>-173.73249999999999</c:v>
                </c:pt>
                <c:pt idx="98366">
                  <c:v>-173.73049999999998</c:v>
                </c:pt>
                <c:pt idx="98367">
                  <c:v>-173.72849999999997</c:v>
                </c:pt>
                <c:pt idx="98368">
                  <c:v>-173.72649999999999</c:v>
                </c:pt>
                <c:pt idx="98369">
                  <c:v>-173.72449999999998</c:v>
                </c:pt>
                <c:pt idx="98370">
                  <c:v>-173.72249999999997</c:v>
                </c:pt>
                <c:pt idx="98371">
                  <c:v>-173.72049999999999</c:v>
                </c:pt>
                <c:pt idx="98372">
                  <c:v>-173.71849999999998</c:v>
                </c:pt>
                <c:pt idx="98373">
                  <c:v>-173.71649999999997</c:v>
                </c:pt>
                <c:pt idx="98374">
                  <c:v>-173.71449999999999</c:v>
                </c:pt>
                <c:pt idx="98375">
                  <c:v>-173.71249999999998</c:v>
                </c:pt>
                <c:pt idx="98376">
                  <c:v>-173.71049999999997</c:v>
                </c:pt>
                <c:pt idx="98377">
                  <c:v>-173.70849999999999</c:v>
                </c:pt>
                <c:pt idx="98378">
                  <c:v>-173.70649999999998</c:v>
                </c:pt>
                <c:pt idx="98379">
                  <c:v>-173.70449999999997</c:v>
                </c:pt>
                <c:pt idx="98380">
                  <c:v>-173.70249999999999</c:v>
                </c:pt>
                <c:pt idx="98381">
                  <c:v>-173.70049999999998</c:v>
                </c:pt>
                <c:pt idx="98382">
                  <c:v>-173.69849999999997</c:v>
                </c:pt>
                <c:pt idx="98383">
                  <c:v>-173.69649999999999</c:v>
                </c:pt>
                <c:pt idx="98384">
                  <c:v>-173.69449999999998</c:v>
                </c:pt>
                <c:pt idx="98385">
                  <c:v>-173.69249999999997</c:v>
                </c:pt>
                <c:pt idx="98386">
                  <c:v>-173.69049999999999</c:v>
                </c:pt>
                <c:pt idx="98387">
                  <c:v>-173.68849999999998</c:v>
                </c:pt>
                <c:pt idx="98388">
                  <c:v>-173.68649999999997</c:v>
                </c:pt>
                <c:pt idx="98389">
                  <c:v>-173.68449999999999</c:v>
                </c:pt>
                <c:pt idx="98390">
                  <c:v>-173.68249999999998</c:v>
                </c:pt>
                <c:pt idx="98391">
                  <c:v>-173.68049999999997</c:v>
                </c:pt>
                <c:pt idx="98392">
                  <c:v>-173.67849999999999</c:v>
                </c:pt>
                <c:pt idx="98393">
                  <c:v>-173.67649999999998</c:v>
                </c:pt>
                <c:pt idx="98394">
                  <c:v>-173.67449999999997</c:v>
                </c:pt>
                <c:pt idx="98395">
                  <c:v>-173.67249999999999</c:v>
                </c:pt>
                <c:pt idx="98396">
                  <c:v>-173.67049999999998</c:v>
                </c:pt>
                <c:pt idx="98397">
                  <c:v>-173.66849999999997</c:v>
                </c:pt>
                <c:pt idx="98398">
                  <c:v>-173.66649999999998</c:v>
                </c:pt>
                <c:pt idx="98399">
                  <c:v>-173.66449999999998</c:v>
                </c:pt>
                <c:pt idx="98400">
                  <c:v>-173.66249999999997</c:v>
                </c:pt>
                <c:pt idx="98401">
                  <c:v>-173.66049999999998</c:v>
                </c:pt>
                <c:pt idx="98402">
                  <c:v>-173.65849999999998</c:v>
                </c:pt>
                <c:pt idx="98403">
                  <c:v>-173.65649999999997</c:v>
                </c:pt>
                <c:pt idx="98404">
                  <c:v>-173.65449999999998</c:v>
                </c:pt>
                <c:pt idx="98405">
                  <c:v>-173.65249999999997</c:v>
                </c:pt>
                <c:pt idx="98406">
                  <c:v>-173.65049999999997</c:v>
                </c:pt>
                <c:pt idx="98407">
                  <c:v>-173.64849999999998</c:v>
                </c:pt>
                <c:pt idx="98408">
                  <c:v>-173.64649999999997</c:v>
                </c:pt>
                <c:pt idx="98409">
                  <c:v>-173.64449999999997</c:v>
                </c:pt>
                <c:pt idx="98410">
                  <c:v>-173.64249999999998</c:v>
                </c:pt>
                <c:pt idx="98411">
                  <c:v>-173.64049999999997</c:v>
                </c:pt>
                <c:pt idx="98412">
                  <c:v>-173.63849999999996</c:v>
                </c:pt>
                <c:pt idx="98413">
                  <c:v>-173.63649999999998</c:v>
                </c:pt>
                <c:pt idx="98414">
                  <c:v>-173.63449999999997</c:v>
                </c:pt>
                <c:pt idx="98415">
                  <c:v>-173.63249999999996</c:v>
                </c:pt>
                <c:pt idx="98416">
                  <c:v>-173.63049999999998</c:v>
                </c:pt>
                <c:pt idx="98417">
                  <c:v>-173.62849999999997</c:v>
                </c:pt>
                <c:pt idx="98418">
                  <c:v>-173.62649999999996</c:v>
                </c:pt>
                <c:pt idx="98419">
                  <c:v>-173.62449999999998</c:v>
                </c:pt>
                <c:pt idx="98420">
                  <c:v>-173.62249999999997</c:v>
                </c:pt>
                <c:pt idx="98421">
                  <c:v>-173.62049999999996</c:v>
                </c:pt>
                <c:pt idx="98422">
                  <c:v>-173.61849999999998</c:v>
                </c:pt>
                <c:pt idx="98423">
                  <c:v>-173.61649999999997</c:v>
                </c:pt>
                <c:pt idx="98424">
                  <c:v>-173.61449999999996</c:v>
                </c:pt>
                <c:pt idx="98425">
                  <c:v>-173.61249999999998</c:v>
                </c:pt>
                <c:pt idx="98426">
                  <c:v>-173.61049999999997</c:v>
                </c:pt>
                <c:pt idx="98427">
                  <c:v>-173.60849999999996</c:v>
                </c:pt>
                <c:pt idx="98428">
                  <c:v>-173.60649999999998</c:v>
                </c:pt>
                <c:pt idx="98429">
                  <c:v>-173.60449999999997</c:v>
                </c:pt>
                <c:pt idx="98430">
                  <c:v>-173.60249999999996</c:v>
                </c:pt>
                <c:pt idx="98431">
                  <c:v>-173.60049999999998</c:v>
                </c:pt>
                <c:pt idx="98432">
                  <c:v>-173.59849999999997</c:v>
                </c:pt>
                <c:pt idx="98433">
                  <c:v>-173.59649999999996</c:v>
                </c:pt>
                <c:pt idx="98434">
                  <c:v>-173.59449999999998</c:v>
                </c:pt>
                <c:pt idx="98435">
                  <c:v>-173.59249999999997</c:v>
                </c:pt>
                <c:pt idx="98436">
                  <c:v>-173.59049999999996</c:v>
                </c:pt>
                <c:pt idx="98437">
                  <c:v>-173.58849999999998</c:v>
                </c:pt>
                <c:pt idx="98438">
                  <c:v>-173.58649999999997</c:v>
                </c:pt>
                <c:pt idx="98439">
                  <c:v>-173.58449999999999</c:v>
                </c:pt>
                <c:pt idx="98440">
                  <c:v>-173.58249999999998</c:v>
                </c:pt>
                <c:pt idx="98441">
                  <c:v>-173.58049999999997</c:v>
                </c:pt>
                <c:pt idx="98442">
                  <c:v>-173.57849999999999</c:v>
                </c:pt>
                <c:pt idx="98443">
                  <c:v>-173.57649999999998</c:v>
                </c:pt>
                <c:pt idx="98444">
                  <c:v>-173.57449999999997</c:v>
                </c:pt>
                <c:pt idx="98445">
                  <c:v>-173.57249999999999</c:v>
                </c:pt>
                <c:pt idx="98446">
                  <c:v>-173.57049999999998</c:v>
                </c:pt>
                <c:pt idx="98447">
                  <c:v>-173.56849999999997</c:v>
                </c:pt>
                <c:pt idx="98448">
                  <c:v>-173.56649999999999</c:v>
                </c:pt>
                <c:pt idx="98449">
                  <c:v>-173.56449999999998</c:v>
                </c:pt>
                <c:pt idx="98450">
                  <c:v>-173.56249999999997</c:v>
                </c:pt>
                <c:pt idx="98451">
                  <c:v>-173.56049999999999</c:v>
                </c:pt>
                <c:pt idx="98452">
                  <c:v>-173.55849999999998</c:v>
                </c:pt>
                <c:pt idx="98453">
                  <c:v>-173.55649999999997</c:v>
                </c:pt>
                <c:pt idx="98454">
                  <c:v>-173.55449999999999</c:v>
                </c:pt>
                <c:pt idx="98455">
                  <c:v>-173.55249999999998</c:v>
                </c:pt>
                <c:pt idx="98456">
                  <c:v>-173.55049999999997</c:v>
                </c:pt>
                <c:pt idx="98457">
                  <c:v>-173.54849999999999</c:v>
                </c:pt>
                <c:pt idx="98458">
                  <c:v>-173.54649999999998</c:v>
                </c:pt>
                <c:pt idx="98459">
                  <c:v>-173.54449999999997</c:v>
                </c:pt>
                <c:pt idx="98460">
                  <c:v>-173.54249999999999</c:v>
                </c:pt>
                <c:pt idx="98461">
                  <c:v>-173.54049999999998</c:v>
                </c:pt>
                <c:pt idx="98462">
                  <c:v>-173.53849999999997</c:v>
                </c:pt>
                <c:pt idx="98463">
                  <c:v>-173.53649999999999</c:v>
                </c:pt>
                <c:pt idx="98464">
                  <c:v>-173.53449999999998</c:v>
                </c:pt>
                <c:pt idx="98465">
                  <c:v>-173.53249999999997</c:v>
                </c:pt>
                <c:pt idx="98466">
                  <c:v>-173.53049999999999</c:v>
                </c:pt>
                <c:pt idx="98467">
                  <c:v>-173.52849999999998</c:v>
                </c:pt>
                <c:pt idx="98468">
                  <c:v>-173.52649999999997</c:v>
                </c:pt>
                <c:pt idx="98469">
                  <c:v>-173.52449999999999</c:v>
                </c:pt>
                <c:pt idx="98470">
                  <c:v>-173.52249999999998</c:v>
                </c:pt>
                <c:pt idx="98471">
                  <c:v>-173.52049999999997</c:v>
                </c:pt>
                <c:pt idx="98472">
                  <c:v>-173.51849999999999</c:v>
                </c:pt>
                <c:pt idx="98473">
                  <c:v>-173.51649999999998</c:v>
                </c:pt>
                <c:pt idx="98474">
                  <c:v>-173.51449999999997</c:v>
                </c:pt>
                <c:pt idx="98475">
                  <c:v>-173.51249999999999</c:v>
                </c:pt>
                <c:pt idx="98476">
                  <c:v>-173.51049999999998</c:v>
                </c:pt>
                <c:pt idx="98477">
                  <c:v>-173.50849999999997</c:v>
                </c:pt>
                <c:pt idx="98478">
                  <c:v>-173.50649999999999</c:v>
                </c:pt>
                <c:pt idx="98479">
                  <c:v>-173.50449999999998</c:v>
                </c:pt>
                <c:pt idx="98480">
                  <c:v>-173.50249999999997</c:v>
                </c:pt>
                <c:pt idx="98481">
                  <c:v>-173.50049999999999</c:v>
                </c:pt>
                <c:pt idx="98482">
                  <c:v>-173.49849999999998</c:v>
                </c:pt>
                <c:pt idx="98483">
                  <c:v>-173.49649999999997</c:v>
                </c:pt>
                <c:pt idx="98484">
                  <c:v>-173.49449999999999</c:v>
                </c:pt>
                <c:pt idx="98485">
                  <c:v>-173.49249999999998</c:v>
                </c:pt>
                <c:pt idx="98486">
                  <c:v>-173.49049999999997</c:v>
                </c:pt>
                <c:pt idx="98487">
                  <c:v>-173.48849999999999</c:v>
                </c:pt>
                <c:pt idx="98488">
                  <c:v>-173.48649999999998</c:v>
                </c:pt>
                <c:pt idx="98489">
                  <c:v>-173.48449999999997</c:v>
                </c:pt>
                <c:pt idx="98490">
                  <c:v>-173.48249999999999</c:v>
                </c:pt>
                <c:pt idx="98491">
                  <c:v>-173.48049999999998</c:v>
                </c:pt>
                <c:pt idx="98492">
                  <c:v>-173.47849999999997</c:v>
                </c:pt>
                <c:pt idx="98493">
                  <c:v>-173.47649999999999</c:v>
                </c:pt>
                <c:pt idx="98494">
                  <c:v>-173.47449999999998</c:v>
                </c:pt>
                <c:pt idx="98495">
                  <c:v>-173.47249999999997</c:v>
                </c:pt>
                <c:pt idx="98496">
                  <c:v>-173.47049999999999</c:v>
                </c:pt>
                <c:pt idx="98497">
                  <c:v>-173.46849999999998</c:v>
                </c:pt>
                <c:pt idx="98498">
                  <c:v>-173.46649999999997</c:v>
                </c:pt>
                <c:pt idx="98499">
                  <c:v>-173.46449999999999</c:v>
                </c:pt>
                <c:pt idx="98500">
                  <c:v>-173.46249999999998</c:v>
                </c:pt>
                <c:pt idx="98501">
                  <c:v>-173.46049999999997</c:v>
                </c:pt>
                <c:pt idx="98502">
                  <c:v>-173.45849999999999</c:v>
                </c:pt>
                <c:pt idx="98503">
                  <c:v>-173.45649999999998</c:v>
                </c:pt>
                <c:pt idx="98504">
                  <c:v>-173.45449999999997</c:v>
                </c:pt>
                <c:pt idx="98505">
                  <c:v>-173.45249999999999</c:v>
                </c:pt>
                <c:pt idx="98506">
                  <c:v>-173.45049999999998</c:v>
                </c:pt>
                <c:pt idx="98507">
                  <c:v>-173.44849999999997</c:v>
                </c:pt>
                <c:pt idx="98508">
                  <c:v>-173.44649999999999</c:v>
                </c:pt>
                <c:pt idx="98509">
                  <c:v>-173.44449999999998</c:v>
                </c:pt>
                <c:pt idx="98510">
                  <c:v>-173.44249999999997</c:v>
                </c:pt>
                <c:pt idx="98511">
                  <c:v>-173.44049999999999</c:v>
                </c:pt>
                <c:pt idx="98512">
                  <c:v>-173.43849999999998</c:v>
                </c:pt>
                <c:pt idx="98513">
                  <c:v>-173.43649999999997</c:v>
                </c:pt>
                <c:pt idx="98514">
                  <c:v>-173.43449999999999</c:v>
                </c:pt>
                <c:pt idx="98515">
                  <c:v>-173.43249999999998</c:v>
                </c:pt>
                <c:pt idx="98516">
                  <c:v>-173.43049999999997</c:v>
                </c:pt>
                <c:pt idx="98517">
                  <c:v>-173.42849999999999</c:v>
                </c:pt>
                <c:pt idx="98518">
                  <c:v>-173.42649999999998</c:v>
                </c:pt>
                <c:pt idx="98519">
                  <c:v>-173.42449999999997</c:v>
                </c:pt>
                <c:pt idx="98520">
                  <c:v>-173.42249999999999</c:v>
                </c:pt>
                <c:pt idx="98521">
                  <c:v>-173.42049999999998</c:v>
                </c:pt>
                <c:pt idx="98522">
                  <c:v>-173.41849999999997</c:v>
                </c:pt>
                <c:pt idx="98523">
                  <c:v>-173.41649999999998</c:v>
                </c:pt>
                <c:pt idx="98524">
                  <c:v>-173.41449999999998</c:v>
                </c:pt>
                <c:pt idx="98525">
                  <c:v>-173.41249999999997</c:v>
                </c:pt>
                <c:pt idx="98526">
                  <c:v>-173.41049999999998</c:v>
                </c:pt>
                <c:pt idx="98527">
                  <c:v>-173.40849999999998</c:v>
                </c:pt>
                <c:pt idx="98528">
                  <c:v>-173.40649999999997</c:v>
                </c:pt>
                <c:pt idx="98529">
                  <c:v>-173.40449999999998</c:v>
                </c:pt>
                <c:pt idx="98530">
                  <c:v>-173.40249999999997</c:v>
                </c:pt>
                <c:pt idx="98531">
                  <c:v>-173.40049999999997</c:v>
                </c:pt>
                <c:pt idx="98532">
                  <c:v>-173.39849999999998</c:v>
                </c:pt>
                <c:pt idx="98533">
                  <c:v>-173.39649999999997</c:v>
                </c:pt>
                <c:pt idx="98534">
                  <c:v>-173.39449999999997</c:v>
                </c:pt>
                <c:pt idx="98535">
                  <c:v>-173.39249999999998</c:v>
                </c:pt>
                <c:pt idx="98536">
                  <c:v>-173.39049999999997</c:v>
                </c:pt>
                <c:pt idx="98537">
                  <c:v>-173.38849999999996</c:v>
                </c:pt>
                <c:pt idx="98538">
                  <c:v>-173.38649999999998</c:v>
                </c:pt>
                <c:pt idx="98539">
                  <c:v>-173.38449999999997</c:v>
                </c:pt>
                <c:pt idx="98540">
                  <c:v>-173.38249999999996</c:v>
                </c:pt>
                <c:pt idx="98541">
                  <c:v>-173.38049999999998</c:v>
                </c:pt>
                <c:pt idx="98542">
                  <c:v>-173.37849999999997</c:v>
                </c:pt>
                <c:pt idx="98543">
                  <c:v>-173.37649999999996</c:v>
                </c:pt>
                <c:pt idx="98544">
                  <c:v>-173.37449999999998</c:v>
                </c:pt>
                <c:pt idx="98545">
                  <c:v>-173.37249999999997</c:v>
                </c:pt>
                <c:pt idx="98546">
                  <c:v>-173.37049999999996</c:v>
                </c:pt>
                <c:pt idx="98547">
                  <c:v>-173.36849999999998</c:v>
                </c:pt>
                <c:pt idx="98548">
                  <c:v>-173.36649999999997</c:v>
                </c:pt>
                <c:pt idx="98549">
                  <c:v>-173.36449999999996</c:v>
                </c:pt>
                <c:pt idx="98550">
                  <c:v>-173.36249999999998</c:v>
                </c:pt>
                <c:pt idx="98551">
                  <c:v>-173.36049999999997</c:v>
                </c:pt>
                <c:pt idx="98552">
                  <c:v>-173.35849999999996</c:v>
                </c:pt>
                <c:pt idx="98553">
                  <c:v>-173.35649999999998</c:v>
                </c:pt>
                <c:pt idx="98554">
                  <c:v>-173.35449999999997</c:v>
                </c:pt>
                <c:pt idx="98555">
                  <c:v>-173.35249999999996</c:v>
                </c:pt>
                <c:pt idx="98556">
                  <c:v>-173.35049999999998</c:v>
                </c:pt>
                <c:pt idx="98557">
                  <c:v>-173.34849999999997</c:v>
                </c:pt>
                <c:pt idx="98558">
                  <c:v>-173.34649999999996</c:v>
                </c:pt>
                <c:pt idx="98559">
                  <c:v>-173.34449999999998</c:v>
                </c:pt>
                <c:pt idx="98560">
                  <c:v>-173.34249999999997</c:v>
                </c:pt>
                <c:pt idx="98561">
                  <c:v>-173.34049999999996</c:v>
                </c:pt>
                <c:pt idx="98562">
                  <c:v>-173.33849999999998</c:v>
                </c:pt>
                <c:pt idx="98563">
                  <c:v>-173.33649999999997</c:v>
                </c:pt>
                <c:pt idx="98564">
                  <c:v>-173.33449999999999</c:v>
                </c:pt>
                <c:pt idx="98565">
                  <c:v>-173.33249999999998</c:v>
                </c:pt>
                <c:pt idx="98566">
                  <c:v>-173.33049999999997</c:v>
                </c:pt>
                <c:pt idx="98567">
                  <c:v>-173.32849999999999</c:v>
                </c:pt>
                <c:pt idx="98568">
                  <c:v>-173.32649999999998</c:v>
                </c:pt>
                <c:pt idx="98569">
                  <c:v>-173.32449999999997</c:v>
                </c:pt>
                <c:pt idx="98570">
                  <c:v>-173.32249999999999</c:v>
                </c:pt>
                <c:pt idx="98571">
                  <c:v>-173.32049999999998</c:v>
                </c:pt>
                <c:pt idx="98572">
                  <c:v>-173.31849999999997</c:v>
                </c:pt>
                <c:pt idx="98573">
                  <c:v>-173.31649999999999</c:v>
                </c:pt>
                <c:pt idx="98574">
                  <c:v>-173.31449999999998</c:v>
                </c:pt>
                <c:pt idx="98575">
                  <c:v>-173.31249999999997</c:v>
                </c:pt>
                <c:pt idx="98576">
                  <c:v>-173.31049999999999</c:v>
                </c:pt>
                <c:pt idx="98577">
                  <c:v>-173.30849999999998</c:v>
                </c:pt>
                <c:pt idx="98578">
                  <c:v>-173.30649999999997</c:v>
                </c:pt>
                <c:pt idx="98579">
                  <c:v>-173.30449999999999</c:v>
                </c:pt>
                <c:pt idx="98580">
                  <c:v>-173.30249999999998</c:v>
                </c:pt>
                <c:pt idx="98581">
                  <c:v>-173.30049999999997</c:v>
                </c:pt>
                <c:pt idx="98582">
                  <c:v>-173.29849999999999</c:v>
                </c:pt>
                <c:pt idx="98583">
                  <c:v>-173.29649999999998</c:v>
                </c:pt>
                <c:pt idx="98584">
                  <c:v>-173.29449999999997</c:v>
                </c:pt>
                <c:pt idx="98585">
                  <c:v>-173.29249999999999</c:v>
                </c:pt>
                <c:pt idx="98586">
                  <c:v>-173.29049999999998</c:v>
                </c:pt>
                <c:pt idx="98587">
                  <c:v>-173.28849999999997</c:v>
                </c:pt>
                <c:pt idx="98588">
                  <c:v>-173.28649999999999</c:v>
                </c:pt>
                <c:pt idx="98589">
                  <c:v>-173.28449999999998</c:v>
                </c:pt>
                <c:pt idx="98590">
                  <c:v>-173.28249999999997</c:v>
                </c:pt>
                <c:pt idx="98591">
                  <c:v>-173.28049999999999</c:v>
                </c:pt>
                <c:pt idx="98592">
                  <c:v>-173.27849999999998</c:v>
                </c:pt>
                <c:pt idx="98593">
                  <c:v>-173.27649999999997</c:v>
                </c:pt>
                <c:pt idx="98594">
                  <c:v>-173.27449999999999</c:v>
                </c:pt>
                <c:pt idx="98595">
                  <c:v>-173.27249999999998</c:v>
                </c:pt>
                <c:pt idx="98596">
                  <c:v>-173.27049999999997</c:v>
                </c:pt>
                <c:pt idx="98597">
                  <c:v>-173.26849999999999</c:v>
                </c:pt>
                <c:pt idx="98598">
                  <c:v>-173.26649999999998</c:v>
                </c:pt>
                <c:pt idx="98599">
                  <c:v>-173.26449999999997</c:v>
                </c:pt>
                <c:pt idx="98600">
                  <c:v>-173.26249999999999</c:v>
                </c:pt>
                <c:pt idx="98601">
                  <c:v>-173.26049999999998</c:v>
                </c:pt>
                <c:pt idx="98602">
                  <c:v>-173.25849999999997</c:v>
                </c:pt>
                <c:pt idx="98603">
                  <c:v>-173.25649999999999</c:v>
                </c:pt>
                <c:pt idx="98604">
                  <c:v>-173.25449999999998</c:v>
                </c:pt>
                <c:pt idx="98605">
                  <c:v>-173.25249999999997</c:v>
                </c:pt>
                <c:pt idx="98606">
                  <c:v>-173.25049999999999</c:v>
                </c:pt>
                <c:pt idx="98607">
                  <c:v>-173.24849999999998</c:v>
                </c:pt>
                <c:pt idx="98608">
                  <c:v>-173.24649999999997</c:v>
                </c:pt>
                <c:pt idx="98609">
                  <c:v>-173.24449999999999</c:v>
                </c:pt>
                <c:pt idx="98610">
                  <c:v>-173.24249999999998</c:v>
                </c:pt>
                <c:pt idx="98611">
                  <c:v>-173.24049999999997</c:v>
                </c:pt>
                <c:pt idx="98612">
                  <c:v>-173.23849999999999</c:v>
                </c:pt>
                <c:pt idx="98613">
                  <c:v>-173.23649999999998</c:v>
                </c:pt>
                <c:pt idx="98614">
                  <c:v>-173.23449999999997</c:v>
                </c:pt>
                <c:pt idx="98615">
                  <c:v>-173.23249999999999</c:v>
                </c:pt>
                <c:pt idx="98616">
                  <c:v>-173.23049999999998</c:v>
                </c:pt>
                <c:pt idx="98617">
                  <c:v>-173.22849999999997</c:v>
                </c:pt>
                <c:pt idx="98618">
                  <c:v>-173.22649999999999</c:v>
                </c:pt>
                <c:pt idx="98619">
                  <c:v>-173.22449999999998</c:v>
                </c:pt>
                <c:pt idx="98620">
                  <c:v>-173.22249999999997</c:v>
                </c:pt>
                <c:pt idx="98621">
                  <c:v>-173.22049999999999</c:v>
                </c:pt>
                <c:pt idx="98622">
                  <c:v>-173.21849999999998</c:v>
                </c:pt>
                <c:pt idx="98623">
                  <c:v>-173.21649999999997</c:v>
                </c:pt>
                <c:pt idx="98624">
                  <c:v>-173.21449999999999</c:v>
                </c:pt>
                <c:pt idx="98625">
                  <c:v>-173.21249999999998</c:v>
                </c:pt>
                <c:pt idx="98626">
                  <c:v>-173.21049999999997</c:v>
                </c:pt>
                <c:pt idx="98627">
                  <c:v>-173.20849999999999</c:v>
                </c:pt>
                <c:pt idx="98628">
                  <c:v>-173.20649999999998</c:v>
                </c:pt>
                <c:pt idx="98629">
                  <c:v>-173.20449999999997</c:v>
                </c:pt>
                <c:pt idx="98630">
                  <c:v>-173.20249999999999</c:v>
                </c:pt>
                <c:pt idx="98631">
                  <c:v>-173.20049999999998</c:v>
                </c:pt>
                <c:pt idx="98632">
                  <c:v>-173.19849999999997</c:v>
                </c:pt>
                <c:pt idx="98633">
                  <c:v>-173.19649999999999</c:v>
                </c:pt>
                <c:pt idx="98634">
                  <c:v>-173.19449999999998</c:v>
                </c:pt>
                <c:pt idx="98635">
                  <c:v>-173.19249999999997</c:v>
                </c:pt>
                <c:pt idx="98636">
                  <c:v>-173.19049999999999</c:v>
                </c:pt>
                <c:pt idx="98637">
                  <c:v>-173.18849999999998</c:v>
                </c:pt>
                <c:pt idx="98638">
                  <c:v>-173.18649999999997</c:v>
                </c:pt>
                <c:pt idx="98639">
                  <c:v>-173.18449999999999</c:v>
                </c:pt>
                <c:pt idx="98640">
                  <c:v>-173.18249999999998</c:v>
                </c:pt>
                <c:pt idx="98641">
                  <c:v>-173.18049999999997</c:v>
                </c:pt>
                <c:pt idx="98642">
                  <c:v>-173.17849999999999</c:v>
                </c:pt>
                <c:pt idx="98643">
                  <c:v>-173.17649999999998</c:v>
                </c:pt>
                <c:pt idx="98644">
                  <c:v>-173.17449999999997</c:v>
                </c:pt>
                <c:pt idx="98645">
                  <c:v>-173.17249999999999</c:v>
                </c:pt>
                <c:pt idx="98646">
                  <c:v>-173.17049999999998</c:v>
                </c:pt>
                <c:pt idx="98647">
                  <c:v>-173.16849999999997</c:v>
                </c:pt>
                <c:pt idx="98648">
                  <c:v>-173.16649999999998</c:v>
                </c:pt>
                <c:pt idx="98649">
                  <c:v>-173.16449999999998</c:v>
                </c:pt>
                <c:pt idx="98650">
                  <c:v>-173.16249999999997</c:v>
                </c:pt>
                <c:pt idx="98651">
                  <c:v>-173.16049999999998</c:v>
                </c:pt>
                <c:pt idx="98652">
                  <c:v>-173.15849999999998</c:v>
                </c:pt>
                <c:pt idx="98653">
                  <c:v>-173.15649999999997</c:v>
                </c:pt>
                <c:pt idx="98654">
                  <c:v>-173.15449999999998</c:v>
                </c:pt>
                <c:pt idx="98655">
                  <c:v>-173.15249999999997</c:v>
                </c:pt>
                <c:pt idx="98656">
                  <c:v>-173.15049999999997</c:v>
                </c:pt>
                <c:pt idx="98657">
                  <c:v>-173.14849999999998</c:v>
                </c:pt>
                <c:pt idx="98658">
                  <c:v>-173.14649999999997</c:v>
                </c:pt>
                <c:pt idx="98659">
                  <c:v>-173.14449999999997</c:v>
                </c:pt>
                <c:pt idx="98660">
                  <c:v>-173.14249999999998</c:v>
                </c:pt>
                <c:pt idx="98661">
                  <c:v>-173.14049999999997</c:v>
                </c:pt>
                <c:pt idx="98662">
                  <c:v>-173.13849999999996</c:v>
                </c:pt>
                <c:pt idx="98663">
                  <c:v>-173.13649999999998</c:v>
                </c:pt>
                <c:pt idx="98664">
                  <c:v>-173.13449999999997</c:v>
                </c:pt>
                <c:pt idx="98665">
                  <c:v>-173.13249999999996</c:v>
                </c:pt>
                <c:pt idx="98666">
                  <c:v>-173.13049999999998</c:v>
                </c:pt>
                <c:pt idx="98667">
                  <c:v>-173.12849999999997</c:v>
                </c:pt>
                <c:pt idx="98668">
                  <c:v>-173.12649999999996</c:v>
                </c:pt>
                <c:pt idx="98669">
                  <c:v>-173.12449999999998</c:v>
                </c:pt>
                <c:pt idx="98670">
                  <c:v>-173.12249999999997</c:v>
                </c:pt>
                <c:pt idx="98671">
                  <c:v>-173.12049999999996</c:v>
                </c:pt>
                <c:pt idx="98672">
                  <c:v>-173.11849999999998</c:v>
                </c:pt>
                <c:pt idx="98673">
                  <c:v>-173.11649999999997</c:v>
                </c:pt>
                <c:pt idx="98674">
                  <c:v>-173.11449999999996</c:v>
                </c:pt>
                <c:pt idx="98675">
                  <c:v>-173.11249999999998</c:v>
                </c:pt>
                <c:pt idx="98676">
                  <c:v>-173.11049999999997</c:v>
                </c:pt>
                <c:pt idx="98677">
                  <c:v>-173.10849999999996</c:v>
                </c:pt>
                <c:pt idx="98678">
                  <c:v>-173.10649999999998</c:v>
                </c:pt>
                <c:pt idx="98679">
                  <c:v>-173.10449999999997</c:v>
                </c:pt>
                <c:pt idx="98680">
                  <c:v>-173.10249999999996</c:v>
                </c:pt>
                <c:pt idx="98681">
                  <c:v>-173.10049999999998</c:v>
                </c:pt>
                <c:pt idx="98682">
                  <c:v>-173.09849999999997</c:v>
                </c:pt>
                <c:pt idx="98683">
                  <c:v>-173.09649999999996</c:v>
                </c:pt>
                <c:pt idx="98684">
                  <c:v>-173.09449999999998</c:v>
                </c:pt>
                <c:pt idx="98685">
                  <c:v>-173.09249999999997</c:v>
                </c:pt>
                <c:pt idx="98686">
                  <c:v>-173.09049999999996</c:v>
                </c:pt>
                <c:pt idx="98687">
                  <c:v>-173.08849999999998</c:v>
                </c:pt>
                <c:pt idx="98688">
                  <c:v>-173.08649999999997</c:v>
                </c:pt>
                <c:pt idx="98689">
                  <c:v>-173.08449999999999</c:v>
                </c:pt>
                <c:pt idx="98690">
                  <c:v>-173.08249999999998</c:v>
                </c:pt>
                <c:pt idx="98691">
                  <c:v>-173.08049999999997</c:v>
                </c:pt>
                <c:pt idx="98692">
                  <c:v>-173.07849999999999</c:v>
                </c:pt>
                <c:pt idx="98693">
                  <c:v>-173.07649999999998</c:v>
                </c:pt>
                <c:pt idx="98694">
                  <c:v>-173.07449999999997</c:v>
                </c:pt>
                <c:pt idx="98695">
                  <c:v>-173.07249999999999</c:v>
                </c:pt>
                <c:pt idx="98696">
                  <c:v>-173.07049999999998</c:v>
                </c:pt>
                <c:pt idx="98697">
                  <c:v>-173.06849999999997</c:v>
                </c:pt>
                <c:pt idx="98698">
                  <c:v>-173.06649999999999</c:v>
                </c:pt>
                <c:pt idx="98699">
                  <c:v>-173.06449999999998</c:v>
                </c:pt>
                <c:pt idx="98700">
                  <c:v>-173.06249999999997</c:v>
                </c:pt>
                <c:pt idx="98701">
                  <c:v>-173.06049999999999</c:v>
                </c:pt>
                <c:pt idx="98702">
                  <c:v>-173.05849999999998</c:v>
                </c:pt>
                <c:pt idx="98703">
                  <c:v>-173.05649999999997</c:v>
                </c:pt>
                <c:pt idx="98704">
                  <c:v>-173.05449999999999</c:v>
                </c:pt>
                <c:pt idx="98705">
                  <c:v>-173.05249999999998</c:v>
                </c:pt>
                <c:pt idx="98706">
                  <c:v>-173.05049999999997</c:v>
                </c:pt>
                <c:pt idx="98707">
                  <c:v>-173.04849999999999</c:v>
                </c:pt>
                <c:pt idx="98708">
                  <c:v>-173.04649999999998</c:v>
                </c:pt>
                <c:pt idx="98709">
                  <c:v>-173.04449999999997</c:v>
                </c:pt>
                <c:pt idx="98710">
                  <c:v>-173.04249999999999</c:v>
                </c:pt>
                <c:pt idx="98711">
                  <c:v>-173.04049999999998</c:v>
                </c:pt>
                <c:pt idx="98712">
                  <c:v>-173.03849999999997</c:v>
                </c:pt>
                <c:pt idx="98713">
                  <c:v>-173.03649999999999</c:v>
                </c:pt>
                <c:pt idx="98714">
                  <c:v>-173.03449999999998</c:v>
                </c:pt>
                <c:pt idx="98715">
                  <c:v>-173.03249999999997</c:v>
                </c:pt>
                <c:pt idx="98716">
                  <c:v>-173.03049999999999</c:v>
                </c:pt>
                <c:pt idx="98717">
                  <c:v>-173.02849999999998</c:v>
                </c:pt>
                <c:pt idx="98718">
                  <c:v>-173.02649999999997</c:v>
                </c:pt>
                <c:pt idx="98719">
                  <c:v>-173.02449999999999</c:v>
                </c:pt>
                <c:pt idx="98720">
                  <c:v>-173.02249999999998</c:v>
                </c:pt>
                <c:pt idx="98721">
                  <c:v>-173.02049999999997</c:v>
                </c:pt>
                <c:pt idx="98722">
                  <c:v>-173.01849999999999</c:v>
                </c:pt>
                <c:pt idx="98723">
                  <c:v>-173.01649999999998</c:v>
                </c:pt>
                <c:pt idx="98724">
                  <c:v>-173.01449999999997</c:v>
                </c:pt>
                <c:pt idx="98725">
                  <c:v>-173.01249999999999</c:v>
                </c:pt>
                <c:pt idx="98726">
                  <c:v>-173.01049999999998</c:v>
                </c:pt>
                <c:pt idx="98727">
                  <c:v>-173.00849999999997</c:v>
                </c:pt>
                <c:pt idx="98728">
                  <c:v>-173.00649999999999</c:v>
                </c:pt>
                <c:pt idx="98729">
                  <c:v>-173.00449999999998</c:v>
                </c:pt>
                <c:pt idx="98730">
                  <c:v>-173.00249999999997</c:v>
                </c:pt>
                <c:pt idx="98731">
                  <c:v>-173.00049999999999</c:v>
                </c:pt>
                <c:pt idx="98732">
                  <c:v>-172.99849999999998</c:v>
                </c:pt>
                <c:pt idx="98733">
                  <c:v>-172.99649999999997</c:v>
                </c:pt>
                <c:pt idx="98734">
                  <c:v>-172.99449999999999</c:v>
                </c:pt>
                <c:pt idx="98735">
                  <c:v>-172.99249999999998</c:v>
                </c:pt>
                <c:pt idx="98736">
                  <c:v>-172.99049999999997</c:v>
                </c:pt>
                <c:pt idx="98737">
                  <c:v>-172.98849999999999</c:v>
                </c:pt>
                <c:pt idx="98738">
                  <c:v>-172.98649999999998</c:v>
                </c:pt>
                <c:pt idx="98739">
                  <c:v>-172.98449999999997</c:v>
                </c:pt>
                <c:pt idx="98740">
                  <c:v>-172.98249999999999</c:v>
                </c:pt>
                <c:pt idx="98741">
                  <c:v>-172.98049999999998</c:v>
                </c:pt>
                <c:pt idx="98742">
                  <c:v>-172.97849999999997</c:v>
                </c:pt>
                <c:pt idx="98743">
                  <c:v>-172.97649999999999</c:v>
                </c:pt>
                <c:pt idx="98744">
                  <c:v>-172.97449999999998</c:v>
                </c:pt>
                <c:pt idx="98745">
                  <c:v>-172.97249999999997</c:v>
                </c:pt>
                <c:pt idx="98746">
                  <c:v>-172.97049999999999</c:v>
                </c:pt>
                <c:pt idx="98747">
                  <c:v>-172.96849999999998</c:v>
                </c:pt>
                <c:pt idx="98748">
                  <c:v>-172.96649999999997</c:v>
                </c:pt>
                <c:pt idx="98749">
                  <c:v>-172.96449999999999</c:v>
                </c:pt>
                <c:pt idx="98750">
                  <c:v>-172.96249999999998</c:v>
                </c:pt>
                <c:pt idx="98751">
                  <c:v>-172.96049999999997</c:v>
                </c:pt>
                <c:pt idx="98752">
                  <c:v>-172.95849999999999</c:v>
                </c:pt>
                <c:pt idx="98753">
                  <c:v>-172.95649999999998</c:v>
                </c:pt>
                <c:pt idx="98754">
                  <c:v>-172.95449999999997</c:v>
                </c:pt>
                <c:pt idx="98755">
                  <c:v>-172.95249999999999</c:v>
                </c:pt>
                <c:pt idx="98756">
                  <c:v>-172.95049999999998</c:v>
                </c:pt>
                <c:pt idx="98757">
                  <c:v>-172.94849999999997</c:v>
                </c:pt>
                <c:pt idx="98758">
                  <c:v>-172.94649999999999</c:v>
                </c:pt>
                <c:pt idx="98759">
                  <c:v>-172.94449999999998</c:v>
                </c:pt>
                <c:pt idx="98760">
                  <c:v>-172.94249999999997</c:v>
                </c:pt>
                <c:pt idx="98761">
                  <c:v>-172.94049999999999</c:v>
                </c:pt>
                <c:pt idx="98762">
                  <c:v>-172.93849999999998</c:v>
                </c:pt>
                <c:pt idx="98763">
                  <c:v>-172.93649999999997</c:v>
                </c:pt>
                <c:pt idx="98764">
                  <c:v>-172.93449999999999</c:v>
                </c:pt>
                <c:pt idx="98765">
                  <c:v>-172.93249999999998</c:v>
                </c:pt>
                <c:pt idx="98766">
                  <c:v>-172.93049999999997</c:v>
                </c:pt>
                <c:pt idx="98767">
                  <c:v>-172.92849999999999</c:v>
                </c:pt>
                <c:pt idx="98768">
                  <c:v>-172.92649999999998</c:v>
                </c:pt>
                <c:pt idx="98769">
                  <c:v>-172.92449999999997</c:v>
                </c:pt>
                <c:pt idx="98770">
                  <c:v>-172.92249999999999</c:v>
                </c:pt>
                <c:pt idx="98771">
                  <c:v>-172.92049999999998</c:v>
                </c:pt>
                <c:pt idx="98772">
                  <c:v>-172.91849999999997</c:v>
                </c:pt>
                <c:pt idx="98773">
                  <c:v>-172.91649999999998</c:v>
                </c:pt>
                <c:pt idx="98774">
                  <c:v>-172.91449999999998</c:v>
                </c:pt>
                <c:pt idx="98775">
                  <c:v>-172.91249999999997</c:v>
                </c:pt>
                <c:pt idx="98776">
                  <c:v>-172.91049999999998</c:v>
                </c:pt>
                <c:pt idx="98777">
                  <c:v>-172.90849999999998</c:v>
                </c:pt>
                <c:pt idx="98778">
                  <c:v>-172.90649999999997</c:v>
                </c:pt>
                <c:pt idx="98779">
                  <c:v>-172.90449999999998</c:v>
                </c:pt>
                <c:pt idx="98780">
                  <c:v>-172.90249999999997</c:v>
                </c:pt>
                <c:pt idx="98781">
                  <c:v>-172.90049999999997</c:v>
                </c:pt>
                <c:pt idx="98782">
                  <c:v>-172.89849999999998</c:v>
                </c:pt>
                <c:pt idx="98783">
                  <c:v>-172.89649999999997</c:v>
                </c:pt>
                <c:pt idx="98784">
                  <c:v>-172.89449999999997</c:v>
                </c:pt>
                <c:pt idx="98785">
                  <c:v>-172.89249999999998</c:v>
                </c:pt>
                <c:pt idx="98786">
                  <c:v>-172.89049999999997</c:v>
                </c:pt>
                <c:pt idx="98787">
                  <c:v>-172.88849999999996</c:v>
                </c:pt>
                <c:pt idx="98788">
                  <c:v>-172.88649999999998</c:v>
                </c:pt>
                <c:pt idx="98789">
                  <c:v>-172.88449999999997</c:v>
                </c:pt>
                <c:pt idx="98790">
                  <c:v>-172.88249999999996</c:v>
                </c:pt>
                <c:pt idx="98791">
                  <c:v>-172.88049999999998</c:v>
                </c:pt>
                <c:pt idx="98792">
                  <c:v>-172.87849999999997</c:v>
                </c:pt>
                <c:pt idx="98793">
                  <c:v>-172.87649999999996</c:v>
                </c:pt>
                <c:pt idx="98794">
                  <c:v>-172.87449999999998</c:v>
                </c:pt>
                <c:pt idx="98795">
                  <c:v>-172.87249999999997</c:v>
                </c:pt>
                <c:pt idx="98796">
                  <c:v>-172.87049999999996</c:v>
                </c:pt>
                <c:pt idx="98797">
                  <c:v>-172.86849999999998</c:v>
                </c:pt>
                <c:pt idx="98798">
                  <c:v>-172.86649999999997</c:v>
                </c:pt>
                <c:pt idx="98799">
                  <c:v>-172.86449999999996</c:v>
                </c:pt>
                <c:pt idx="98800">
                  <c:v>-172.86249999999998</c:v>
                </c:pt>
                <c:pt idx="98801">
                  <c:v>-172.86049999999997</c:v>
                </c:pt>
                <c:pt idx="98802">
                  <c:v>-172.85849999999996</c:v>
                </c:pt>
                <c:pt idx="98803">
                  <c:v>-172.85649999999998</c:v>
                </c:pt>
                <c:pt idx="98804">
                  <c:v>-172.85449999999997</c:v>
                </c:pt>
                <c:pt idx="98805">
                  <c:v>-172.85249999999996</c:v>
                </c:pt>
                <c:pt idx="98806">
                  <c:v>-172.85049999999998</c:v>
                </c:pt>
                <c:pt idx="98807">
                  <c:v>-172.84849999999997</c:v>
                </c:pt>
                <c:pt idx="98808">
                  <c:v>-172.84649999999996</c:v>
                </c:pt>
                <c:pt idx="98809">
                  <c:v>-172.84449999999998</c:v>
                </c:pt>
                <c:pt idx="98810">
                  <c:v>-172.84249999999997</c:v>
                </c:pt>
                <c:pt idx="98811">
                  <c:v>-172.84049999999996</c:v>
                </c:pt>
                <c:pt idx="98812">
                  <c:v>-172.83849999999998</c:v>
                </c:pt>
                <c:pt idx="98813">
                  <c:v>-172.83649999999997</c:v>
                </c:pt>
                <c:pt idx="98814">
                  <c:v>-172.83449999999999</c:v>
                </c:pt>
                <c:pt idx="98815">
                  <c:v>-172.83249999999998</c:v>
                </c:pt>
                <c:pt idx="98816">
                  <c:v>-172.83049999999997</c:v>
                </c:pt>
                <c:pt idx="98817">
                  <c:v>-172.82849999999999</c:v>
                </c:pt>
                <c:pt idx="98818">
                  <c:v>-172.82649999999998</c:v>
                </c:pt>
                <c:pt idx="98819">
                  <c:v>-172.82449999999997</c:v>
                </c:pt>
                <c:pt idx="98820">
                  <c:v>-172.82249999999999</c:v>
                </c:pt>
                <c:pt idx="98821">
                  <c:v>-172.82049999999998</c:v>
                </c:pt>
                <c:pt idx="98822">
                  <c:v>-172.81849999999997</c:v>
                </c:pt>
                <c:pt idx="98823">
                  <c:v>-172.81649999999999</c:v>
                </c:pt>
                <c:pt idx="98824">
                  <c:v>-172.81449999999998</c:v>
                </c:pt>
                <c:pt idx="98825">
                  <c:v>-172.81249999999997</c:v>
                </c:pt>
                <c:pt idx="98826">
                  <c:v>-172.81049999999999</c:v>
                </c:pt>
                <c:pt idx="98827">
                  <c:v>-172.80849999999998</c:v>
                </c:pt>
                <c:pt idx="98828">
                  <c:v>-172.80649999999997</c:v>
                </c:pt>
                <c:pt idx="98829">
                  <c:v>-172.80449999999999</c:v>
                </c:pt>
                <c:pt idx="98830">
                  <c:v>-172.80249999999998</c:v>
                </c:pt>
                <c:pt idx="98831">
                  <c:v>-172.80049999999997</c:v>
                </c:pt>
                <c:pt idx="98832">
                  <c:v>-172.79849999999999</c:v>
                </c:pt>
                <c:pt idx="98833">
                  <c:v>-172.79649999999998</c:v>
                </c:pt>
                <c:pt idx="98834">
                  <c:v>-172.79449999999997</c:v>
                </c:pt>
                <c:pt idx="98835">
                  <c:v>-172.79249999999999</c:v>
                </c:pt>
                <c:pt idx="98836">
                  <c:v>-172.79049999999998</c:v>
                </c:pt>
                <c:pt idx="98837">
                  <c:v>-172.78849999999997</c:v>
                </c:pt>
                <c:pt idx="98838">
                  <c:v>-172.78649999999999</c:v>
                </c:pt>
                <c:pt idx="98839">
                  <c:v>-172.78449999999998</c:v>
                </c:pt>
                <c:pt idx="98840">
                  <c:v>-172.78249999999997</c:v>
                </c:pt>
                <c:pt idx="98841">
                  <c:v>-172.78049999999999</c:v>
                </c:pt>
                <c:pt idx="98842">
                  <c:v>-172.77849999999998</c:v>
                </c:pt>
                <c:pt idx="98843">
                  <c:v>-172.77649999999997</c:v>
                </c:pt>
                <c:pt idx="98844">
                  <c:v>-172.77449999999999</c:v>
                </c:pt>
                <c:pt idx="98845">
                  <c:v>-172.77249999999998</c:v>
                </c:pt>
                <c:pt idx="98846">
                  <c:v>-172.77049999999997</c:v>
                </c:pt>
                <c:pt idx="98847">
                  <c:v>-172.76849999999999</c:v>
                </c:pt>
                <c:pt idx="98848">
                  <c:v>-172.76649999999998</c:v>
                </c:pt>
                <c:pt idx="98849">
                  <c:v>-172.76449999999997</c:v>
                </c:pt>
                <c:pt idx="98850">
                  <c:v>-172.76249999999999</c:v>
                </c:pt>
                <c:pt idx="98851">
                  <c:v>-172.76049999999998</c:v>
                </c:pt>
                <c:pt idx="98852">
                  <c:v>-172.75849999999997</c:v>
                </c:pt>
                <c:pt idx="98853">
                  <c:v>-172.75649999999999</c:v>
                </c:pt>
                <c:pt idx="98854">
                  <c:v>-172.75449999999998</c:v>
                </c:pt>
                <c:pt idx="98855">
                  <c:v>-172.75249999999997</c:v>
                </c:pt>
                <c:pt idx="98856">
                  <c:v>-172.75049999999999</c:v>
                </c:pt>
                <c:pt idx="98857">
                  <c:v>-172.74849999999998</c:v>
                </c:pt>
                <c:pt idx="98858">
                  <c:v>-172.74649999999997</c:v>
                </c:pt>
                <c:pt idx="98859">
                  <c:v>-172.74449999999999</c:v>
                </c:pt>
                <c:pt idx="98860">
                  <c:v>-172.74249999999998</c:v>
                </c:pt>
                <c:pt idx="98861">
                  <c:v>-172.74049999999997</c:v>
                </c:pt>
                <c:pt idx="98862">
                  <c:v>-172.73849999999999</c:v>
                </c:pt>
                <c:pt idx="98863">
                  <c:v>-172.73649999999998</c:v>
                </c:pt>
                <c:pt idx="98864">
                  <c:v>-172.73449999999997</c:v>
                </c:pt>
                <c:pt idx="98865">
                  <c:v>-172.73249999999999</c:v>
                </c:pt>
                <c:pt idx="98866">
                  <c:v>-172.73049999999998</c:v>
                </c:pt>
                <c:pt idx="98867">
                  <c:v>-172.72849999999997</c:v>
                </c:pt>
                <c:pt idx="98868">
                  <c:v>-172.72649999999999</c:v>
                </c:pt>
                <c:pt idx="98869">
                  <c:v>-172.72449999999998</c:v>
                </c:pt>
                <c:pt idx="98870">
                  <c:v>-172.72249999999997</c:v>
                </c:pt>
                <c:pt idx="98871">
                  <c:v>-172.72049999999999</c:v>
                </c:pt>
                <c:pt idx="98872">
                  <c:v>-172.71849999999998</c:v>
                </c:pt>
                <c:pt idx="98873">
                  <c:v>-172.71649999999997</c:v>
                </c:pt>
                <c:pt idx="98874">
                  <c:v>-172.71449999999999</c:v>
                </c:pt>
                <c:pt idx="98875">
                  <c:v>-172.71249999999998</c:v>
                </c:pt>
                <c:pt idx="98876">
                  <c:v>-172.71049999999997</c:v>
                </c:pt>
                <c:pt idx="98877">
                  <c:v>-172.70849999999999</c:v>
                </c:pt>
                <c:pt idx="98878">
                  <c:v>-172.70649999999998</c:v>
                </c:pt>
                <c:pt idx="98879">
                  <c:v>-172.70449999999997</c:v>
                </c:pt>
                <c:pt idx="98880">
                  <c:v>-172.70249999999999</c:v>
                </c:pt>
                <c:pt idx="98881">
                  <c:v>-172.70049999999998</c:v>
                </c:pt>
                <c:pt idx="98882">
                  <c:v>-172.69849999999997</c:v>
                </c:pt>
                <c:pt idx="98883">
                  <c:v>-172.69649999999999</c:v>
                </c:pt>
                <c:pt idx="98884">
                  <c:v>-172.69449999999998</c:v>
                </c:pt>
                <c:pt idx="98885">
                  <c:v>-172.69249999999997</c:v>
                </c:pt>
                <c:pt idx="98886">
                  <c:v>-172.69049999999999</c:v>
                </c:pt>
                <c:pt idx="98887">
                  <c:v>-172.68849999999998</c:v>
                </c:pt>
                <c:pt idx="98888">
                  <c:v>-172.68649999999997</c:v>
                </c:pt>
                <c:pt idx="98889">
                  <c:v>-172.68449999999999</c:v>
                </c:pt>
                <c:pt idx="98890">
                  <c:v>-172.68249999999998</c:v>
                </c:pt>
                <c:pt idx="98891">
                  <c:v>-172.68049999999997</c:v>
                </c:pt>
                <c:pt idx="98892">
                  <c:v>-172.67849999999999</c:v>
                </c:pt>
                <c:pt idx="98893">
                  <c:v>-172.67649999999998</c:v>
                </c:pt>
                <c:pt idx="98894">
                  <c:v>-172.67449999999997</c:v>
                </c:pt>
                <c:pt idx="98895">
                  <c:v>-172.67249999999999</c:v>
                </c:pt>
                <c:pt idx="98896">
                  <c:v>-172.67049999999998</c:v>
                </c:pt>
                <c:pt idx="98897">
                  <c:v>-172.66849999999997</c:v>
                </c:pt>
                <c:pt idx="98898">
                  <c:v>-172.66649999999998</c:v>
                </c:pt>
                <c:pt idx="98899">
                  <c:v>-172.66449999999998</c:v>
                </c:pt>
                <c:pt idx="98900">
                  <c:v>-172.66249999999997</c:v>
                </c:pt>
                <c:pt idx="98901">
                  <c:v>-172.66049999999998</c:v>
                </c:pt>
                <c:pt idx="98902">
                  <c:v>-172.65849999999998</c:v>
                </c:pt>
                <c:pt idx="98903">
                  <c:v>-172.65649999999997</c:v>
                </c:pt>
                <c:pt idx="98904">
                  <c:v>-172.65449999999998</c:v>
                </c:pt>
                <c:pt idx="98905">
                  <c:v>-172.65249999999997</c:v>
                </c:pt>
                <c:pt idx="98906">
                  <c:v>-172.65049999999997</c:v>
                </c:pt>
                <c:pt idx="98907">
                  <c:v>-172.64849999999998</c:v>
                </c:pt>
                <c:pt idx="98908">
                  <c:v>-172.64649999999997</c:v>
                </c:pt>
                <c:pt idx="98909">
                  <c:v>-172.64449999999997</c:v>
                </c:pt>
                <c:pt idx="98910">
                  <c:v>-172.64249999999998</c:v>
                </c:pt>
                <c:pt idx="98911">
                  <c:v>-172.64049999999997</c:v>
                </c:pt>
                <c:pt idx="98912">
                  <c:v>-172.63849999999996</c:v>
                </c:pt>
                <c:pt idx="98913">
                  <c:v>-172.63649999999998</c:v>
                </c:pt>
                <c:pt idx="98914">
                  <c:v>-172.63449999999997</c:v>
                </c:pt>
                <c:pt idx="98915">
                  <c:v>-172.63249999999996</c:v>
                </c:pt>
                <c:pt idx="98916">
                  <c:v>-172.63049999999998</c:v>
                </c:pt>
                <c:pt idx="98917">
                  <c:v>-172.62849999999997</c:v>
                </c:pt>
                <c:pt idx="98918">
                  <c:v>-172.62649999999996</c:v>
                </c:pt>
                <c:pt idx="98919">
                  <c:v>-172.62449999999998</c:v>
                </c:pt>
                <c:pt idx="98920">
                  <c:v>-172.62249999999997</c:v>
                </c:pt>
                <c:pt idx="98921">
                  <c:v>-172.62049999999996</c:v>
                </c:pt>
                <c:pt idx="98922">
                  <c:v>-172.61849999999998</c:v>
                </c:pt>
                <c:pt idx="98923">
                  <c:v>-172.61649999999997</c:v>
                </c:pt>
                <c:pt idx="98924">
                  <c:v>-172.61449999999996</c:v>
                </c:pt>
                <c:pt idx="98925">
                  <c:v>-172.61249999999998</c:v>
                </c:pt>
                <c:pt idx="98926">
                  <c:v>-172.61049999999997</c:v>
                </c:pt>
                <c:pt idx="98927">
                  <c:v>-172.60849999999996</c:v>
                </c:pt>
                <c:pt idx="98928">
                  <c:v>-172.60649999999998</c:v>
                </c:pt>
                <c:pt idx="98929">
                  <c:v>-172.60449999999997</c:v>
                </c:pt>
                <c:pt idx="98930">
                  <c:v>-172.60249999999996</c:v>
                </c:pt>
                <c:pt idx="98931">
                  <c:v>-172.60049999999998</c:v>
                </c:pt>
                <c:pt idx="98932">
                  <c:v>-172.59849999999997</c:v>
                </c:pt>
                <c:pt idx="98933">
                  <c:v>-172.59649999999996</c:v>
                </c:pt>
                <c:pt idx="98934">
                  <c:v>-172.59449999999998</c:v>
                </c:pt>
                <c:pt idx="98935">
                  <c:v>-172.59249999999997</c:v>
                </c:pt>
                <c:pt idx="98936">
                  <c:v>-172.59049999999996</c:v>
                </c:pt>
                <c:pt idx="98937">
                  <c:v>-172.58849999999998</c:v>
                </c:pt>
                <c:pt idx="98938">
                  <c:v>-172.58649999999997</c:v>
                </c:pt>
                <c:pt idx="98939">
                  <c:v>-172.58449999999999</c:v>
                </c:pt>
                <c:pt idx="98940">
                  <c:v>-172.58249999999998</c:v>
                </c:pt>
                <c:pt idx="98941">
                  <c:v>-172.58049999999997</c:v>
                </c:pt>
                <c:pt idx="98942">
                  <c:v>-172.57849999999999</c:v>
                </c:pt>
                <c:pt idx="98943">
                  <c:v>-172.57649999999998</c:v>
                </c:pt>
                <c:pt idx="98944">
                  <c:v>-172.57449999999997</c:v>
                </c:pt>
                <c:pt idx="98945">
                  <c:v>-172.57249999999999</c:v>
                </c:pt>
                <c:pt idx="98946">
                  <c:v>-172.57049999999998</c:v>
                </c:pt>
                <c:pt idx="98947">
                  <c:v>-172.56849999999997</c:v>
                </c:pt>
                <c:pt idx="98948">
                  <c:v>-172.56649999999999</c:v>
                </c:pt>
                <c:pt idx="98949">
                  <c:v>-172.56449999999998</c:v>
                </c:pt>
                <c:pt idx="98950">
                  <c:v>-172.56249999999997</c:v>
                </c:pt>
                <c:pt idx="98951">
                  <c:v>-172.56049999999999</c:v>
                </c:pt>
                <c:pt idx="98952">
                  <c:v>-172.55849999999998</c:v>
                </c:pt>
                <c:pt idx="98953">
                  <c:v>-172.55649999999997</c:v>
                </c:pt>
                <c:pt idx="98954">
                  <c:v>-172.55449999999999</c:v>
                </c:pt>
                <c:pt idx="98955">
                  <c:v>-172.55249999999998</c:v>
                </c:pt>
                <c:pt idx="98956">
                  <c:v>-172.55049999999997</c:v>
                </c:pt>
                <c:pt idx="98957">
                  <c:v>-172.54849999999999</c:v>
                </c:pt>
                <c:pt idx="98958">
                  <c:v>-172.54649999999998</c:v>
                </c:pt>
                <c:pt idx="98959">
                  <c:v>-172.54449999999997</c:v>
                </c:pt>
                <c:pt idx="98960">
                  <c:v>-172.54249999999999</c:v>
                </c:pt>
                <c:pt idx="98961">
                  <c:v>-172.54049999999998</c:v>
                </c:pt>
                <c:pt idx="98962">
                  <c:v>-172.53849999999997</c:v>
                </c:pt>
                <c:pt idx="98963">
                  <c:v>-172.53649999999999</c:v>
                </c:pt>
                <c:pt idx="98964">
                  <c:v>-172.53449999999998</c:v>
                </c:pt>
                <c:pt idx="98965">
                  <c:v>-172.53249999999997</c:v>
                </c:pt>
                <c:pt idx="98966">
                  <c:v>-172.53049999999999</c:v>
                </c:pt>
                <c:pt idx="98967">
                  <c:v>-172.52849999999998</c:v>
                </c:pt>
                <c:pt idx="98968">
                  <c:v>-172.52649999999997</c:v>
                </c:pt>
                <c:pt idx="98969">
                  <c:v>-172.52449999999999</c:v>
                </c:pt>
                <c:pt idx="98970">
                  <c:v>-172.52249999999998</c:v>
                </c:pt>
                <c:pt idx="98971">
                  <c:v>-172.52049999999997</c:v>
                </c:pt>
                <c:pt idx="98972">
                  <c:v>-172.51849999999999</c:v>
                </c:pt>
                <c:pt idx="98973">
                  <c:v>-172.51649999999998</c:v>
                </c:pt>
                <c:pt idx="98974">
                  <c:v>-172.51449999999997</c:v>
                </c:pt>
                <c:pt idx="98975">
                  <c:v>-172.51249999999999</c:v>
                </c:pt>
                <c:pt idx="98976">
                  <c:v>-172.51049999999998</c:v>
                </c:pt>
                <c:pt idx="98977">
                  <c:v>-172.50849999999997</c:v>
                </c:pt>
                <c:pt idx="98978">
                  <c:v>-172.50649999999999</c:v>
                </c:pt>
                <c:pt idx="98979">
                  <c:v>-172.50449999999998</c:v>
                </c:pt>
                <c:pt idx="98980">
                  <c:v>-172.50249999999997</c:v>
                </c:pt>
                <c:pt idx="98981">
                  <c:v>-172.50049999999999</c:v>
                </c:pt>
                <c:pt idx="98982">
                  <c:v>-172.49849999999998</c:v>
                </c:pt>
                <c:pt idx="98983">
                  <c:v>-172.49649999999997</c:v>
                </c:pt>
                <c:pt idx="98984">
                  <c:v>-172.49449999999999</c:v>
                </c:pt>
                <c:pt idx="98985">
                  <c:v>-172.49249999999998</c:v>
                </c:pt>
                <c:pt idx="98986">
                  <c:v>-172.49049999999997</c:v>
                </c:pt>
                <c:pt idx="98987">
                  <c:v>-172.48849999999999</c:v>
                </c:pt>
                <c:pt idx="98988">
                  <c:v>-172.48649999999998</c:v>
                </c:pt>
                <c:pt idx="98989">
                  <c:v>-172.48449999999997</c:v>
                </c:pt>
                <c:pt idx="98990">
                  <c:v>-172.48249999999999</c:v>
                </c:pt>
                <c:pt idx="98991">
                  <c:v>-172.48049999999998</c:v>
                </c:pt>
                <c:pt idx="98992">
                  <c:v>-172.47849999999997</c:v>
                </c:pt>
                <c:pt idx="98993">
                  <c:v>-172.47649999999999</c:v>
                </c:pt>
                <c:pt idx="98994">
                  <c:v>-172.47449999999998</c:v>
                </c:pt>
                <c:pt idx="98995">
                  <c:v>-172.47249999999997</c:v>
                </c:pt>
                <c:pt idx="98996">
                  <c:v>-172.47049999999999</c:v>
                </c:pt>
                <c:pt idx="98997">
                  <c:v>-172.46849999999998</c:v>
                </c:pt>
                <c:pt idx="98998">
                  <c:v>-172.46649999999997</c:v>
                </c:pt>
                <c:pt idx="98999">
                  <c:v>-172.46449999999999</c:v>
                </c:pt>
                <c:pt idx="99000">
                  <c:v>-172.46249999999998</c:v>
                </c:pt>
                <c:pt idx="99001">
                  <c:v>-172.46049999999997</c:v>
                </c:pt>
                <c:pt idx="99002">
                  <c:v>-172.45849999999999</c:v>
                </c:pt>
                <c:pt idx="99003">
                  <c:v>-172.45649999999998</c:v>
                </c:pt>
                <c:pt idx="99004">
                  <c:v>-172.45449999999997</c:v>
                </c:pt>
                <c:pt idx="99005">
                  <c:v>-172.45249999999999</c:v>
                </c:pt>
                <c:pt idx="99006">
                  <c:v>-172.45049999999998</c:v>
                </c:pt>
                <c:pt idx="99007">
                  <c:v>-172.44849999999997</c:v>
                </c:pt>
                <c:pt idx="99008">
                  <c:v>-172.44649999999999</c:v>
                </c:pt>
                <c:pt idx="99009">
                  <c:v>-172.44449999999998</c:v>
                </c:pt>
                <c:pt idx="99010">
                  <c:v>-172.44249999999997</c:v>
                </c:pt>
                <c:pt idx="99011">
                  <c:v>-172.44049999999999</c:v>
                </c:pt>
                <c:pt idx="99012">
                  <c:v>-172.43849999999998</c:v>
                </c:pt>
                <c:pt idx="99013">
                  <c:v>-172.43649999999997</c:v>
                </c:pt>
                <c:pt idx="99014">
                  <c:v>-172.43449999999999</c:v>
                </c:pt>
                <c:pt idx="99015">
                  <c:v>-172.43249999999998</c:v>
                </c:pt>
                <c:pt idx="99016">
                  <c:v>-172.43049999999997</c:v>
                </c:pt>
                <c:pt idx="99017">
                  <c:v>-172.42849999999999</c:v>
                </c:pt>
                <c:pt idx="99018">
                  <c:v>-172.42649999999998</c:v>
                </c:pt>
                <c:pt idx="99019">
                  <c:v>-172.42449999999997</c:v>
                </c:pt>
                <c:pt idx="99020">
                  <c:v>-172.42249999999999</c:v>
                </c:pt>
                <c:pt idx="99021">
                  <c:v>-172.42049999999998</c:v>
                </c:pt>
                <c:pt idx="99022">
                  <c:v>-172.41849999999997</c:v>
                </c:pt>
                <c:pt idx="99023">
                  <c:v>-172.41649999999998</c:v>
                </c:pt>
                <c:pt idx="99024">
                  <c:v>-172.41449999999998</c:v>
                </c:pt>
                <c:pt idx="99025">
                  <c:v>-172.41249999999997</c:v>
                </c:pt>
                <c:pt idx="99026">
                  <c:v>-172.41049999999998</c:v>
                </c:pt>
                <c:pt idx="99027">
                  <c:v>-172.40849999999998</c:v>
                </c:pt>
                <c:pt idx="99028">
                  <c:v>-172.40649999999997</c:v>
                </c:pt>
                <c:pt idx="99029">
                  <c:v>-172.40449999999998</c:v>
                </c:pt>
                <c:pt idx="99030">
                  <c:v>-172.40249999999997</c:v>
                </c:pt>
                <c:pt idx="99031">
                  <c:v>-172.40049999999997</c:v>
                </c:pt>
                <c:pt idx="99032">
                  <c:v>-172.39849999999998</c:v>
                </c:pt>
                <c:pt idx="99033">
                  <c:v>-172.39649999999997</c:v>
                </c:pt>
                <c:pt idx="99034">
                  <c:v>-172.39449999999997</c:v>
                </c:pt>
                <c:pt idx="99035">
                  <c:v>-172.39249999999998</c:v>
                </c:pt>
                <c:pt idx="99036">
                  <c:v>-172.39049999999997</c:v>
                </c:pt>
                <c:pt idx="99037">
                  <c:v>-172.38849999999996</c:v>
                </c:pt>
                <c:pt idx="99038">
                  <c:v>-172.38649999999998</c:v>
                </c:pt>
                <c:pt idx="99039">
                  <c:v>-172.38449999999997</c:v>
                </c:pt>
                <c:pt idx="99040">
                  <c:v>-172.38249999999996</c:v>
                </c:pt>
                <c:pt idx="99041">
                  <c:v>-172.38049999999998</c:v>
                </c:pt>
                <c:pt idx="99042">
                  <c:v>-172.37849999999997</c:v>
                </c:pt>
                <c:pt idx="99043">
                  <c:v>-172.37649999999996</c:v>
                </c:pt>
                <c:pt idx="99044">
                  <c:v>-172.37449999999998</c:v>
                </c:pt>
                <c:pt idx="99045">
                  <c:v>-172.37249999999997</c:v>
                </c:pt>
                <c:pt idx="99046">
                  <c:v>-172.37049999999996</c:v>
                </c:pt>
                <c:pt idx="99047">
                  <c:v>-172.36849999999998</c:v>
                </c:pt>
                <c:pt idx="99048">
                  <c:v>-172.36649999999997</c:v>
                </c:pt>
                <c:pt idx="99049">
                  <c:v>-172.36449999999996</c:v>
                </c:pt>
                <c:pt idx="99050">
                  <c:v>-172.36249999999998</c:v>
                </c:pt>
                <c:pt idx="99051">
                  <c:v>-172.36049999999997</c:v>
                </c:pt>
                <c:pt idx="99052">
                  <c:v>-172.35849999999996</c:v>
                </c:pt>
                <c:pt idx="99053">
                  <c:v>-172.35649999999998</c:v>
                </c:pt>
                <c:pt idx="99054">
                  <c:v>-172.35449999999997</c:v>
                </c:pt>
                <c:pt idx="99055">
                  <c:v>-172.35249999999996</c:v>
                </c:pt>
                <c:pt idx="99056">
                  <c:v>-172.35049999999998</c:v>
                </c:pt>
                <c:pt idx="99057">
                  <c:v>-172.34849999999997</c:v>
                </c:pt>
                <c:pt idx="99058">
                  <c:v>-172.34649999999996</c:v>
                </c:pt>
                <c:pt idx="99059">
                  <c:v>-172.34449999999998</c:v>
                </c:pt>
                <c:pt idx="99060">
                  <c:v>-172.34249999999997</c:v>
                </c:pt>
                <c:pt idx="99061">
                  <c:v>-172.34049999999996</c:v>
                </c:pt>
                <c:pt idx="99062">
                  <c:v>-172.33849999999998</c:v>
                </c:pt>
                <c:pt idx="99063">
                  <c:v>-172.33649999999997</c:v>
                </c:pt>
                <c:pt idx="99064">
                  <c:v>-172.33449999999999</c:v>
                </c:pt>
                <c:pt idx="99065">
                  <c:v>-172.33249999999998</c:v>
                </c:pt>
                <c:pt idx="99066">
                  <c:v>-172.33049999999997</c:v>
                </c:pt>
                <c:pt idx="99067">
                  <c:v>-172.32849999999999</c:v>
                </c:pt>
                <c:pt idx="99068">
                  <c:v>-172.32649999999998</c:v>
                </c:pt>
                <c:pt idx="99069">
                  <c:v>-172.32449999999997</c:v>
                </c:pt>
                <c:pt idx="99070">
                  <c:v>-172.32249999999999</c:v>
                </c:pt>
                <c:pt idx="99071">
                  <c:v>-172.32049999999998</c:v>
                </c:pt>
                <c:pt idx="99072">
                  <c:v>-172.31849999999997</c:v>
                </c:pt>
                <c:pt idx="99073">
                  <c:v>-172.31649999999999</c:v>
                </c:pt>
                <c:pt idx="99074">
                  <c:v>-172.31449999999998</c:v>
                </c:pt>
                <c:pt idx="99075">
                  <c:v>-172.31249999999997</c:v>
                </c:pt>
                <c:pt idx="99076">
                  <c:v>-172.31049999999999</c:v>
                </c:pt>
                <c:pt idx="99077">
                  <c:v>-172.30849999999998</c:v>
                </c:pt>
                <c:pt idx="99078">
                  <c:v>-172.30649999999997</c:v>
                </c:pt>
                <c:pt idx="99079">
                  <c:v>-172.30449999999999</c:v>
                </c:pt>
                <c:pt idx="99080">
                  <c:v>-172.30249999999998</c:v>
                </c:pt>
                <c:pt idx="99081">
                  <c:v>-172.30049999999997</c:v>
                </c:pt>
                <c:pt idx="99082">
                  <c:v>-172.29849999999999</c:v>
                </c:pt>
                <c:pt idx="99083">
                  <c:v>-172.29649999999998</c:v>
                </c:pt>
                <c:pt idx="99084">
                  <c:v>-172.29449999999997</c:v>
                </c:pt>
                <c:pt idx="99085">
                  <c:v>-172.29249999999999</c:v>
                </c:pt>
                <c:pt idx="99086">
                  <c:v>-172.29049999999998</c:v>
                </c:pt>
                <c:pt idx="99087">
                  <c:v>-172.28849999999997</c:v>
                </c:pt>
                <c:pt idx="99088">
                  <c:v>-172.28649999999999</c:v>
                </c:pt>
                <c:pt idx="99089">
                  <c:v>-172.28449999999998</c:v>
                </c:pt>
                <c:pt idx="99090">
                  <c:v>-172.28249999999997</c:v>
                </c:pt>
                <c:pt idx="99091">
                  <c:v>-172.28049999999999</c:v>
                </c:pt>
                <c:pt idx="99092">
                  <c:v>-172.27849999999998</c:v>
                </c:pt>
                <c:pt idx="99093">
                  <c:v>-172.27649999999997</c:v>
                </c:pt>
                <c:pt idx="99094">
                  <c:v>-172.27449999999999</c:v>
                </c:pt>
                <c:pt idx="99095">
                  <c:v>-172.27249999999998</c:v>
                </c:pt>
                <c:pt idx="99096">
                  <c:v>-172.27049999999997</c:v>
                </c:pt>
                <c:pt idx="99097">
                  <c:v>-172.26849999999999</c:v>
                </c:pt>
                <c:pt idx="99098">
                  <c:v>-172.26649999999998</c:v>
                </c:pt>
                <c:pt idx="99099">
                  <c:v>-172.26449999999997</c:v>
                </c:pt>
                <c:pt idx="99100">
                  <c:v>-172.26249999999999</c:v>
                </c:pt>
                <c:pt idx="99101">
                  <c:v>-172.26049999999998</c:v>
                </c:pt>
                <c:pt idx="99102">
                  <c:v>-172.25849999999997</c:v>
                </c:pt>
                <c:pt idx="99103">
                  <c:v>-172.25649999999999</c:v>
                </c:pt>
                <c:pt idx="99104">
                  <c:v>-172.25449999999998</c:v>
                </c:pt>
                <c:pt idx="99105">
                  <c:v>-172.25249999999997</c:v>
                </c:pt>
                <c:pt idx="99106">
                  <c:v>-172.25049999999999</c:v>
                </c:pt>
                <c:pt idx="99107">
                  <c:v>-172.24849999999998</c:v>
                </c:pt>
                <c:pt idx="99108">
                  <c:v>-172.24649999999997</c:v>
                </c:pt>
                <c:pt idx="99109">
                  <c:v>-172.24449999999999</c:v>
                </c:pt>
                <c:pt idx="99110">
                  <c:v>-172.24249999999998</c:v>
                </c:pt>
                <c:pt idx="99111">
                  <c:v>-172.24049999999997</c:v>
                </c:pt>
                <c:pt idx="99112">
                  <c:v>-172.23849999999999</c:v>
                </c:pt>
                <c:pt idx="99113">
                  <c:v>-172.23649999999998</c:v>
                </c:pt>
                <c:pt idx="99114">
                  <c:v>-172.23449999999997</c:v>
                </c:pt>
                <c:pt idx="99115">
                  <c:v>-172.23249999999999</c:v>
                </c:pt>
                <c:pt idx="99116">
                  <c:v>-172.23049999999998</c:v>
                </c:pt>
                <c:pt idx="99117">
                  <c:v>-172.22849999999997</c:v>
                </c:pt>
                <c:pt idx="99118">
                  <c:v>-172.22649999999999</c:v>
                </c:pt>
                <c:pt idx="99119">
                  <c:v>-172.22449999999998</c:v>
                </c:pt>
                <c:pt idx="99120">
                  <c:v>-172.22249999999997</c:v>
                </c:pt>
                <c:pt idx="99121">
                  <c:v>-172.22049999999999</c:v>
                </c:pt>
                <c:pt idx="99122">
                  <c:v>-172.21849999999998</c:v>
                </c:pt>
                <c:pt idx="99123">
                  <c:v>-172.21649999999997</c:v>
                </c:pt>
                <c:pt idx="99124">
                  <c:v>-172.21449999999999</c:v>
                </c:pt>
                <c:pt idx="99125">
                  <c:v>-172.21249999999998</c:v>
                </c:pt>
                <c:pt idx="99126">
                  <c:v>-172.21049999999997</c:v>
                </c:pt>
                <c:pt idx="99127">
                  <c:v>-172.20849999999999</c:v>
                </c:pt>
                <c:pt idx="99128">
                  <c:v>-172.20649999999998</c:v>
                </c:pt>
                <c:pt idx="99129">
                  <c:v>-172.20449999999997</c:v>
                </c:pt>
                <c:pt idx="99130">
                  <c:v>-172.20249999999999</c:v>
                </c:pt>
                <c:pt idx="99131">
                  <c:v>-172.20049999999998</c:v>
                </c:pt>
                <c:pt idx="99132">
                  <c:v>-172.19849999999997</c:v>
                </c:pt>
                <c:pt idx="99133">
                  <c:v>-172.19649999999999</c:v>
                </c:pt>
                <c:pt idx="99134">
                  <c:v>-172.19449999999998</c:v>
                </c:pt>
                <c:pt idx="99135">
                  <c:v>-172.19249999999997</c:v>
                </c:pt>
                <c:pt idx="99136">
                  <c:v>-172.19049999999999</c:v>
                </c:pt>
                <c:pt idx="99137">
                  <c:v>-172.18849999999998</c:v>
                </c:pt>
                <c:pt idx="99138">
                  <c:v>-172.18649999999997</c:v>
                </c:pt>
                <c:pt idx="99139">
                  <c:v>-172.18449999999999</c:v>
                </c:pt>
                <c:pt idx="99140">
                  <c:v>-172.18249999999998</c:v>
                </c:pt>
                <c:pt idx="99141">
                  <c:v>-172.18049999999997</c:v>
                </c:pt>
                <c:pt idx="99142">
                  <c:v>-172.17849999999999</c:v>
                </c:pt>
                <c:pt idx="99143">
                  <c:v>-172.17649999999998</c:v>
                </c:pt>
                <c:pt idx="99144">
                  <c:v>-172.17449999999997</c:v>
                </c:pt>
                <c:pt idx="99145">
                  <c:v>-172.17249999999999</c:v>
                </c:pt>
                <c:pt idx="99146">
                  <c:v>-172.17049999999998</c:v>
                </c:pt>
                <c:pt idx="99147">
                  <c:v>-172.16849999999997</c:v>
                </c:pt>
                <c:pt idx="99148">
                  <c:v>-172.16649999999998</c:v>
                </c:pt>
                <c:pt idx="99149">
                  <c:v>-172.16449999999998</c:v>
                </c:pt>
                <c:pt idx="99150">
                  <c:v>-172.16249999999997</c:v>
                </c:pt>
                <c:pt idx="99151">
                  <c:v>-172.16049999999998</c:v>
                </c:pt>
                <c:pt idx="99152">
                  <c:v>-172.15849999999998</c:v>
                </c:pt>
                <c:pt idx="99153">
                  <c:v>-172.15649999999997</c:v>
                </c:pt>
                <c:pt idx="99154">
                  <c:v>-172.15449999999998</c:v>
                </c:pt>
                <c:pt idx="99155">
                  <c:v>-172.15249999999997</c:v>
                </c:pt>
                <c:pt idx="99156">
                  <c:v>-172.15049999999997</c:v>
                </c:pt>
                <c:pt idx="99157">
                  <c:v>-172.14849999999998</c:v>
                </c:pt>
                <c:pt idx="99158">
                  <c:v>-172.14649999999997</c:v>
                </c:pt>
                <c:pt idx="99159">
                  <c:v>-172.14449999999997</c:v>
                </c:pt>
                <c:pt idx="99160">
                  <c:v>-172.14249999999998</c:v>
                </c:pt>
                <c:pt idx="99161">
                  <c:v>-172.14049999999997</c:v>
                </c:pt>
                <c:pt idx="99162">
                  <c:v>-172.13849999999996</c:v>
                </c:pt>
                <c:pt idx="99163">
                  <c:v>-172.13649999999998</c:v>
                </c:pt>
                <c:pt idx="99164">
                  <c:v>-172.13449999999997</c:v>
                </c:pt>
                <c:pt idx="99165">
                  <c:v>-172.13249999999996</c:v>
                </c:pt>
                <c:pt idx="99166">
                  <c:v>-172.13049999999998</c:v>
                </c:pt>
                <c:pt idx="99167">
                  <c:v>-172.12849999999997</c:v>
                </c:pt>
                <c:pt idx="99168">
                  <c:v>-172.12649999999996</c:v>
                </c:pt>
                <c:pt idx="99169">
                  <c:v>-172.12449999999998</c:v>
                </c:pt>
                <c:pt idx="99170">
                  <c:v>-172.12249999999997</c:v>
                </c:pt>
                <c:pt idx="99171">
                  <c:v>-172.12049999999996</c:v>
                </c:pt>
                <c:pt idx="99172">
                  <c:v>-172.11849999999998</c:v>
                </c:pt>
                <c:pt idx="99173">
                  <c:v>-172.11649999999997</c:v>
                </c:pt>
                <c:pt idx="99174">
                  <c:v>-172.11449999999996</c:v>
                </c:pt>
                <c:pt idx="99175">
                  <c:v>-172.11249999999998</c:v>
                </c:pt>
                <c:pt idx="99176">
                  <c:v>-172.11049999999997</c:v>
                </c:pt>
                <c:pt idx="99177">
                  <c:v>-172.10849999999996</c:v>
                </c:pt>
                <c:pt idx="99178">
                  <c:v>-172.10649999999998</c:v>
                </c:pt>
                <c:pt idx="99179">
                  <c:v>-172.10449999999997</c:v>
                </c:pt>
                <c:pt idx="99180">
                  <c:v>-172.10249999999996</c:v>
                </c:pt>
                <c:pt idx="99181">
                  <c:v>-172.10049999999998</c:v>
                </c:pt>
                <c:pt idx="99182">
                  <c:v>-172.09849999999997</c:v>
                </c:pt>
                <c:pt idx="99183">
                  <c:v>-172.09649999999996</c:v>
                </c:pt>
                <c:pt idx="99184">
                  <c:v>-172.09449999999998</c:v>
                </c:pt>
                <c:pt idx="99185">
                  <c:v>-172.09249999999997</c:v>
                </c:pt>
                <c:pt idx="99186">
                  <c:v>-172.09049999999996</c:v>
                </c:pt>
                <c:pt idx="99187">
                  <c:v>-172.08849999999998</c:v>
                </c:pt>
                <c:pt idx="99188">
                  <c:v>-172.08649999999997</c:v>
                </c:pt>
                <c:pt idx="99189">
                  <c:v>-172.08449999999999</c:v>
                </c:pt>
                <c:pt idx="99190">
                  <c:v>-172.08249999999998</c:v>
                </c:pt>
                <c:pt idx="99191">
                  <c:v>-172.08049999999997</c:v>
                </c:pt>
                <c:pt idx="99192">
                  <c:v>-172.07849999999999</c:v>
                </c:pt>
                <c:pt idx="99193">
                  <c:v>-172.07649999999998</c:v>
                </c:pt>
                <c:pt idx="99194">
                  <c:v>-172.07449999999997</c:v>
                </c:pt>
                <c:pt idx="99195">
                  <c:v>-172.07249999999999</c:v>
                </c:pt>
                <c:pt idx="99196">
                  <c:v>-172.07049999999998</c:v>
                </c:pt>
                <c:pt idx="99197">
                  <c:v>-172.06849999999997</c:v>
                </c:pt>
                <c:pt idx="99198">
                  <c:v>-172.06649999999999</c:v>
                </c:pt>
                <c:pt idx="99199">
                  <c:v>-172.06449999999998</c:v>
                </c:pt>
                <c:pt idx="99200">
                  <c:v>-172.06249999999997</c:v>
                </c:pt>
                <c:pt idx="99201">
                  <c:v>-172.06049999999999</c:v>
                </c:pt>
                <c:pt idx="99202">
                  <c:v>-172.05849999999998</c:v>
                </c:pt>
                <c:pt idx="99203">
                  <c:v>-172.05649999999997</c:v>
                </c:pt>
                <c:pt idx="99204">
                  <c:v>-172.05449999999999</c:v>
                </c:pt>
                <c:pt idx="99205">
                  <c:v>-172.05249999999998</c:v>
                </c:pt>
                <c:pt idx="99206">
                  <c:v>-172.05049999999997</c:v>
                </c:pt>
                <c:pt idx="99207">
                  <c:v>-172.04849999999999</c:v>
                </c:pt>
                <c:pt idx="99208">
                  <c:v>-172.04649999999998</c:v>
                </c:pt>
                <c:pt idx="99209">
                  <c:v>-172.04449999999997</c:v>
                </c:pt>
                <c:pt idx="99210">
                  <c:v>-172.04249999999999</c:v>
                </c:pt>
                <c:pt idx="99211">
                  <c:v>-172.04049999999998</c:v>
                </c:pt>
                <c:pt idx="99212">
                  <c:v>-172.03849999999997</c:v>
                </c:pt>
                <c:pt idx="99213">
                  <c:v>-172.03649999999999</c:v>
                </c:pt>
                <c:pt idx="99214">
                  <c:v>-172.03449999999998</c:v>
                </c:pt>
                <c:pt idx="99215">
                  <c:v>-172.03249999999997</c:v>
                </c:pt>
                <c:pt idx="99216">
                  <c:v>-172.03049999999999</c:v>
                </c:pt>
                <c:pt idx="99217">
                  <c:v>-172.02849999999998</c:v>
                </c:pt>
                <c:pt idx="99218">
                  <c:v>-172.02649999999997</c:v>
                </c:pt>
                <c:pt idx="99219">
                  <c:v>-172.02449999999999</c:v>
                </c:pt>
                <c:pt idx="99220">
                  <c:v>-172.02249999999998</c:v>
                </c:pt>
                <c:pt idx="99221">
                  <c:v>-172.02049999999997</c:v>
                </c:pt>
                <c:pt idx="99222">
                  <c:v>-172.01849999999999</c:v>
                </c:pt>
                <c:pt idx="99223">
                  <c:v>-172.01649999999998</c:v>
                </c:pt>
                <c:pt idx="99224">
                  <c:v>-172.01449999999997</c:v>
                </c:pt>
                <c:pt idx="99225">
                  <c:v>-172.01249999999999</c:v>
                </c:pt>
                <c:pt idx="99226">
                  <c:v>-172.01049999999998</c:v>
                </c:pt>
                <c:pt idx="99227">
                  <c:v>-172.00849999999997</c:v>
                </c:pt>
                <c:pt idx="99228">
                  <c:v>-172.00649999999999</c:v>
                </c:pt>
                <c:pt idx="99229">
                  <c:v>-172.00449999999998</c:v>
                </c:pt>
                <c:pt idx="99230">
                  <c:v>-172.00249999999997</c:v>
                </c:pt>
                <c:pt idx="99231">
                  <c:v>-172.00049999999999</c:v>
                </c:pt>
                <c:pt idx="99232">
                  <c:v>-171.99849999999998</c:v>
                </c:pt>
                <c:pt idx="99233">
                  <c:v>-171.99649999999997</c:v>
                </c:pt>
                <c:pt idx="99234">
                  <c:v>-171.99449999999999</c:v>
                </c:pt>
                <c:pt idx="99235">
                  <c:v>-171.99249999999998</c:v>
                </c:pt>
                <c:pt idx="99236">
                  <c:v>-171.99049999999997</c:v>
                </c:pt>
                <c:pt idx="99237">
                  <c:v>-171.98849999999999</c:v>
                </c:pt>
                <c:pt idx="99238">
                  <c:v>-171.98649999999998</c:v>
                </c:pt>
                <c:pt idx="99239">
                  <c:v>-171.98449999999997</c:v>
                </c:pt>
                <c:pt idx="99240">
                  <c:v>-171.98249999999999</c:v>
                </c:pt>
                <c:pt idx="99241">
                  <c:v>-171.98049999999998</c:v>
                </c:pt>
                <c:pt idx="99242">
                  <c:v>-171.97849999999997</c:v>
                </c:pt>
                <c:pt idx="99243">
                  <c:v>-171.97649999999999</c:v>
                </c:pt>
                <c:pt idx="99244">
                  <c:v>-171.97449999999998</c:v>
                </c:pt>
                <c:pt idx="99245">
                  <c:v>-171.97249999999997</c:v>
                </c:pt>
                <c:pt idx="99246">
                  <c:v>-171.97049999999999</c:v>
                </c:pt>
                <c:pt idx="99247">
                  <c:v>-171.96849999999998</c:v>
                </c:pt>
                <c:pt idx="99248">
                  <c:v>-171.96649999999997</c:v>
                </c:pt>
                <c:pt idx="99249">
                  <c:v>-171.96449999999999</c:v>
                </c:pt>
                <c:pt idx="99250">
                  <c:v>-171.96249999999998</c:v>
                </c:pt>
                <c:pt idx="99251">
                  <c:v>-171.96049999999997</c:v>
                </c:pt>
                <c:pt idx="99252">
                  <c:v>-171.95849999999999</c:v>
                </c:pt>
                <c:pt idx="99253">
                  <c:v>-171.95649999999998</c:v>
                </c:pt>
                <c:pt idx="99254">
                  <c:v>-171.95449999999997</c:v>
                </c:pt>
                <c:pt idx="99255">
                  <c:v>-171.95249999999999</c:v>
                </c:pt>
                <c:pt idx="99256">
                  <c:v>-171.95049999999998</c:v>
                </c:pt>
                <c:pt idx="99257">
                  <c:v>-171.94849999999997</c:v>
                </c:pt>
                <c:pt idx="99258">
                  <c:v>-171.94649999999999</c:v>
                </c:pt>
                <c:pt idx="99259">
                  <c:v>-171.94449999999998</c:v>
                </c:pt>
                <c:pt idx="99260">
                  <c:v>-171.94249999999997</c:v>
                </c:pt>
                <c:pt idx="99261">
                  <c:v>-171.94049999999999</c:v>
                </c:pt>
                <c:pt idx="99262">
                  <c:v>-171.93849999999998</c:v>
                </c:pt>
                <c:pt idx="99263">
                  <c:v>-171.93649999999997</c:v>
                </c:pt>
                <c:pt idx="99264">
                  <c:v>-171.93449999999999</c:v>
                </c:pt>
                <c:pt idx="99265">
                  <c:v>-171.93249999999998</c:v>
                </c:pt>
                <c:pt idx="99266">
                  <c:v>-171.93049999999997</c:v>
                </c:pt>
                <c:pt idx="99267">
                  <c:v>-171.92849999999999</c:v>
                </c:pt>
                <c:pt idx="99268">
                  <c:v>-171.92649999999998</c:v>
                </c:pt>
                <c:pt idx="99269">
                  <c:v>-171.92449999999997</c:v>
                </c:pt>
                <c:pt idx="99270">
                  <c:v>-171.92249999999999</c:v>
                </c:pt>
                <c:pt idx="99271">
                  <c:v>-171.92049999999998</c:v>
                </c:pt>
                <c:pt idx="99272">
                  <c:v>-171.91849999999997</c:v>
                </c:pt>
                <c:pt idx="99273">
                  <c:v>-171.91649999999998</c:v>
                </c:pt>
                <c:pt idx="99274">
                  <c:v>-171.91449999999998</c:v>
                </c:pt>
                <c:pt idx="99275">
                  <c:v>-171.91249999999997</c:v>
                </c:pt>
                <c:pt idx="99276">
                  <c:v>-171.91049999999998</c:v>
                </c:pt>
                <c:pt idx="99277">
                  <c:v>-171.90849999999998</c:v>
                </c:pt>
                <c:pt idx="99278">
                  <c:v>-171.90649999999997</c:v>
                </c:pt>
                <c:pt idx="99279">
                  <c:v>-171.90449999999998</c:v>
                </c:pt>
                <c:pt idx="99280">
                  <c:v>-171.90249999999997</c:v>
                </c:pt>
                <c:pt idx="99281">
                  <c:v>-171.90049999999997</c:v>
                </c:pt>
                <c:pt idx="99282">
                  <c:v>-171.89849999999998</c:v>
                </c:pt>
                <c:pt idx="99283">
                  <c:v>-171.89649999999997</c:v>
                </c:pt>
                <c:pt idx="99284">
                  <c:v>-171.89449999999997</c:v>
                </c:pt>
                <c:pt idx="99285">
                  <c:v>-171.89249999999998</c:v>
                </c:pt>
                <c:pt idx="99286">
                  <c:v>-171.89049999999997</c:v>
                </c:pt>
                <c:pt idx="99287">
                  <c:v>-171.88849999999996</c:v>
                </c:pt>
                <c:pt idx="99288">
                  <c:v>-171.88649999999998</c:v>
                </c:pt>
                <c:pt idx="99289">
                  <c:v>-171.88449999999997</c:v>
                </c:pt>
                <c:pt idx="99290">
                  <c:v>-171.88249999999996</c:v>
                </c:pt>
                <c:pt idx="99291">
                  <c:v>-171.88049999999998</c:v>
                </c:pt>
                <c:pt idx="99292">
                  <c:v>-171.87849999999997</c:v>
                </c:pt>
                <c:pt idx="99293">
                  <c:v>-171.87649999999996</c:v>
                </c:pt>
                <c:pt idx="99294">
                  <c:v>-171.87449999999998</c:v>
                </c:pt>
                <c:pt idx="99295">
                  <c:v>-171.87249999999997</c:v>
                </c:pt>
                <c:pt idx="99296">
                  <c:v>-171.87049999999996</c:v>
                </c:pt>
                <c:pt idx="99297">
                  <c:v>-171.86849999999998</c:v>
                </c:pt>
                <c:pt idx="99298">
                  <c:v>-171.86649999999997</c:v>
                </c:pt>
                <c:pt idx="99299">
                  <c:v>-171.86449999999996</c:v>
                </c:pt>
                <c:pt idx="99300">
                  <c:v>-171.86249999999998</c:v>
                </c:pt>
                <c:pt idx="99301">
                  <c:v>-171.86049999999997</c:v>
                </c:pt>
                <c:pt idx="99302">
                  <c:v>-171.85849999999996</c:v>
                </c:pt>
                <c:pt idx="99303">
                  <c:v>-171.85649999999998</c:v>
                </c:pt>
                <c:pt idx="99304">
                  <c:v>-171.85449999999997</c:v>
                </c:pt>
                <c:pt idx="99305">
                  <c:v>-171.85249999999996</c:v>
                </c:pt>
                <c:pt idx="99306">
                  <c:v>-171.85049999999998</c:v>
                </c:pt>
                <c:pt idx="99307">
                  <c:v>-171.84849999999997</c:v>
                </c:pt>
                <c:pt idx="99308">
                  <c:v>-171.84649999999996</c:v>
                </c:pt>
                <c:pt idx="99309">
                  <c:v>-171.84449999999998</c:v>
                </c:pt>
                <c:pt idx="99310">
                  <c:v>-171.84249999999997</c:v>
                </c:pt>
                <c:pt idx="99311">
                  <c:v>-171.84049999999996</c:v>
                </c:pt>
                <c:pt idx="99312">
                  <c:v>-171.83849999999998</c:v>
                </c:pt>
                <c:pt idx="99313">
                  <c:v>-171.83649999999997</c:v>
                </c:pt>
                <c:pt idx="99314">
                  <c:v>-171.83449999999999</c:v>
                </c:pt>
                <c:pt idx="99315">
                  <c:v>-171.83249999999998</c:v>
                </c:pt>
                <c:pt idx="99316">
                  <c:v>-171.83049999999997</c:v>
                </c:pt>
                <c:pt idx="99317">
                  <c:v>-171.82849999999999</c:v>
                </c:pt>
                <c:pt idx="99318">
                  <c:v>-171.82649999999998</c:v>
                </c:pt>
                <c:pt idx="99319">
                  <c:v>-171.82449999999997</c:v>
                </c:pt>
                <c:pt idx="99320">
                  <c:v>-171.82249999999999</c:v>
                </c:pt>
                <c:pt idx="99321">
                  <c:v>-171.82049999999998</c:v>
                </c:pt>
                <c:pt idx="99322">
                  <c:v>-171.81849999999997</c:v>
                </c:pt>
                <c:pt idx="99323">
                  <c:v>-171.81649999999999</c:v>
                </c:pt>
                <c:pt idx="99324">
                  <c:v>-171.81449999999998</c:v>
                </c:pt>
                <c:pt idx="99325">
                  <c:v>-171.81249999999997</c:v>
                </c:pt>
                <c:pt idx="99326">
                  <c:v>-171.81049999999999</c:v>
                </c:pt>
                <c:pt idx="99327">
                  <c:v>-171.80849999999998</c:v>
                </c:pt>
                <c:pt idx="99328">
                  <c:v>-171.80649999999997</c:v>
                </c:pt>
                <c:pt idx="99329">
                  <c:v>-171.80449999999999</c:v>
                </c:pt>
                <c:pt idx="99330">
                  <c:v>-171.80249999999998</c:v>
                </c:pt>
                <c:pt idx="99331">
                  <c:v>-171.80049999999997</c:v>
                </c:pt>
                <c:pt idx="99332">
                  <c:v>-171.79849999999999</c:v>
                </c:pt>
                <c:pt idx="99333">
                  <c:v>-171.79649999999998</c:v>
                </c:pt>
                <c:pt idx="99334">
                  <c:v>-171.79449999999997</c:v>
                </c:pt>
                <c:pt idx="99335">
                  <c:v>-171.79249999999999</c:v>
                </c:pt>
                <c:pt idx="99336">
                  <c:v>-171.79049999999998</c:v>
                </c:pt>
                <c:pt idx="99337">
                  <c:v>-171.78849999999997</c:v>
                </c:pt>
                <c:pt idx="99338">
                  <c:v>-171.78649999999999</c:v>
                </c:pt>
                <c:pt idx="99339">
                  <c:v>-171.78449999999998</c:v>
                </c:pt>
                <c:pt idx="99340">
                  <c:v>-171.78249999999997</c:v>
                </c:pt>
                <c:pt idx="99341">
                  <c:v>-171.78049999999999</c:v>
                </c:pt>
                <c:pt idx="99342">
                  <c:v>-171.77849999999998</c:v>
                </c:pt>
                <c:pt idx="99343">
                  <c:v>-171.77649999999997</c:v>
                </c:pt>
                <c:pt idx="99344">
                  <c:v>-171.77449999999999</c:v>
                </c:pt>
                <c:pt idx="99345">
                  <c:v>-171.77249999999998</c:v>
                </c:pt>
                <c:pt idx="99346">
                  <c:v>-171.77049999999997</c:v>
                </c:pt>
                <c:pt idx="99347">
                  <c:v>-171.76849999999999</c:v>
                </c:pt>
                <c:pt idx="99348">
                  <c:v>-171.76649999999998</c:v>
                </c:pt>
                <c:pt idx="99349">
                  <c:v>-171.76449999999997</c:v>
                </c:pt>
                <c:pt idx="99350">
                  <c:v>-171.76249999999999</c:v>
                </c:pt>
                <c:pt idx="99351">
                  <c:v>-171.76049999999998</c:v>
                </c:pt>
                <c:pt idx="99352">
                  <c:v>-171.75849999999997</c:v>
                </c:pt>
                <c:pt idx="99353">
                  <c:v>-171.75649999999999</c:v>
                </c:pt>
                <c:pt idx="99354">
                  <c:v>-171.75449999999998</c:v>
                </c:pt>
                <c:pt idx="99355">
                  <c:v>-171.75249999999997</c:v>
                </c:pt>
                <c:pt idx="99356">
                  <c:v>-171.75049999999999</c:v>
                </c:pt>
                <c:pt idx="99357">
                  <c:v>-171.74849999999998</c:v>
                </c:pt>
                <c:pt idx="99358">
                  <c:v>-171.74649999999997</c:v>
                </c:pt>
                <c:pt idx="99359">
                  <c:v>-171.74449999999999</c:v>
                </c:pt>
                <c:pt idx="99360">
                  <c:v>-171.74249999999998</c:v>
                </c:pt>
                <c:pt idx="99361">
                  <c:v>-171.74049999999997</c:v>
                </c:pt>
                <c:pt idx="99362">
                  <c:v>-171.73849999999999</c:v>
                </c:pt>
                <c:pt idx="99363">
                  <c:v>-171.73649999999998</c:v>
                </c:pt>
                <c:pt idx="99364">
                  <c:v>-171.73449999999997</c:v>
                </c:pt>
                <c:pt idx="99365">
                  <c:v>-171.73249999999999</c:v>
                </c:pt>
                <c:pt idx="99366">
                  <c:v>-171.73049999999998</c:v>
                </c:pt>
                <c:pt idx="99367">
                  <c:v>-171.72849999999997</c:v>
                </c:pt>
                <c:pt idx="99368">
                  <c:v>-171.72649999999999</c:v>
                </c:pt>
                <c:pt idx="99369">
                  <c:v>-171.72449999999998</c:v>
                </c:pt>
                <c:pt idx="99370">
                  <c:v>-171.72249999999997</c:v>
                </c:pt>
                <c:pt idx="99371">
                  <c:v>-171.72049999999999</c:v>
                </c:pt>
                <c:pt idx="99372">
                  <c:v>-171.71849999999998</c:v>
                </c:pt>
                <c:pt idx="99373">
                  <c:v>-171.71649999999997</c:v>
                </c:pt>
                <c:pt idx="99374">
                  <c:v>-171.71449999999999</c:v>
                </c:pt>
                <c:pt idx="99375">
                  <c:v>-171.71249999999998</c:v>
                </c:pt>
                <c:pt idx="99376">
                  <c:v>-171.71049999999997</c:v>
                </c:pt>
                <c:pt idx="99377">
                  <c:v>-171.70849999999999</c:v>
                </c:pt>
                <c:pt idx="99378">
                  <c:v>-171.70649999999998</c:v>
                </c:pt>
                <c:pt idx="99379">
                  <c:v>-171.70449999999997</c:v>
                </c:pt>
                <c:pt idx="99380">
                  <c:v>-171.70249999999999</c:v>
                </c:pt>
                <c:pt idx="99381">
                  <c:v>-171.70049999999998</c:v>
                </c:pt>
                <c:pt idx="99382">
                  <c:v>-171.69849999999997</c:v>
                </c:pt>
                <c:pt idx="99383">
                  <c:v>-171.69649999999999</c:v>
                </c:pt>
                <c:pt idx="99384">
                  <c:v>-171.69449999999998</c:v>
                </c:pt>
                <c:pt idx="99385">
                  <c:v>-171.69249999999997</c:v>
                </c:pt>
                <c:pt idx="99386">
                  <c:v>-171.69049999999999</c:v>
                </c:pt>
                <c:pt idx="99387">
                  <c:v>-171.68849999999998</c:v>
                </c:pt>
                <c:pt idx="99388">
                  <c:v>-171.68649999999997</c:v>
                </c:pt>
                <c:pt idx="99389">
                  <c:v>-171.68449999999999</c:v>
                </c:pt>
                <c:pt idx="99390">
                  <c:v>-171.68249999999998</c:v>
                </c:pt>
                <c:pt idx="99391">
                  <c:v>-171.68049999999997</c:v>
                </c:pt>
                <c:pt idx="99392">
                  <c:v>-171.67849999999999</c:v>
                </c:pt>
                <c:pt idx="99393">
                  <c:v>-171.67649999999998</c:v>
                </c:pt>
                <c:pt idx="99394">
                  <c:v>-171.67449999999997</c:v>
                </c:pt>
                <c:pt idx="99395">
                  <c:v>-171.67249999999999</c:v>
                </c:pt>
                <c:pt idx="99396">
                  <c:v>-171.67049999999998</c:v>
                </c:pt>
                <c:pt idx="99397">
                  <c:v>-171.66849999999997</c:v>
                </c:pt>
                <c:pt idx="99398">
                  <c:v>-171.66649999999998</c:v>
                </c:pt>
                <c:pt idx="99399">
                  <c:v>-171.66449999999998</c:v>
                </c:pt>
                <c:pt idx="99400">
                  <c:v>-171.66249999999997</c:v>
                </c:pt>
                <c:pt idx="99401">
                  <c:v>-171.66049999999998</c:v>
                </c:pt>
                <c:pt idx="99402">
                  <c:v>-171.65849999999998</c:v>
                </c:pt>
                <c:pt idx="99403">
                  <c:v>-171.65649999999997</c:v>
                </c:pt>
                <c:pt idx="99404">
                  <c:v>-171.65449999999998</c:v>
                </c:pt>
                <c:pt idx="99405">
                  <c:v>-171.65249999999997</c:v>
                </c:pt>
                <c:pt idx="99406">
                  <c:v>-171.65049999999997</c:v>
                </c:pt>
                <c:pt idx="99407">
                  <c:v>-171.64849999999998</c:v>
                </c:pt>
                <c:pt idx="99408">
                  <c:v>-171.64649999999997</c:v>
                </c:pt>
                <c:pt idx="99409">
                  <c:v>-171.64449999999997</c:v>
                </c:pt>
                <c:pt idx="99410">
                  <c:v>-171.64249999999998</c:v>
                </c:pt>
                <c:pt idx="99411">
                  <c:v>-171.64049999999997</c:v>
                </c:pt>
                <c:pt idx="99412">
                  <c:v>-171.63849999999996</c:v>
                </c:pt>
                <c:pt idx="99413">
                  <c:v>-171.63649999999998</c:v>
                </c:pt>
                <c:pt idx="99414">
                  <c:v>-171.63449999999997</c:v>
                </c:pt>
                <c:pt idx="99415">
                  <c:v>-171.63249999999996</c:v>
                </c:pt>
                <c:pt idx="99416">
                  <c:v>-171.63049999999998</c:v>
                </c:pt>
                <c:pt idx="99417">
                  <c:v>-171.62849999999997</c:v>
                </c:pt>
                <c:pt idx="99418">
                  <c:v>-171.62649999999996</c:v>
                </c:pt>
                <c:pt idx="99419">
                  <c:v>-171.62449999999998</c:v>
                </c:pt>
                <c:pt idx="99420">
                  <c:v>-171.62249999999997</c:v>
                </c:pt>
                <c:pt idx="99421">
                  <c:v>-171.62049999999996</c:v>
                </c:pt>
                <c:pt idx="99422">
                  <c:v>-171.61849999999998</c:v>
                </c:pt>
                <c:pt idx="99423">
                  <c:v>-171.61649999999997</c:v>
                </c:pt>
                <c:pt idx="99424">
                  <c:v>-171.61449999999996</c:v>
                </c:pt>
                <c:pt idx="99425">
                  <c:v>-171.61249999999998</c:v>
                </c:pt>
                <c:pt idx="99426">
                  <c:v>-171.61049999999997</c:v>
                </c:pt>
                <c:pt idx="99427">
                  <c:v>-171.60849999999996</c:v>
                </c:pt>
                <c:pt idx="99428">
                  <c:v>-171.60649999999998</c:v>
                </c:pt>
                <c:pt idx="99429">
                  <c:v>-171.60449999999997</c:v>
                </c:pt>
                <c:pt idx="99430">
                  <c:v>-171.60249999999996</c:v>
                </c:pt>
                <c:pt idx="99431">
                  <c:v>-171.60049999999998</c:v>
                </c:pt>
                <c:pt idx="99432">
                  <c:v>-171.59849999999997</c:v>
                </c:pt>
                <c:pt idx="99433">
                  <c:v>-171.59649999999996</c:v>
                </c:pt>
                <c:pt idx="99434">
                  <c:v>-171.59449999999998</c:v>
                </c:pt>
                <c:pt idx="99435">
                  <c:v>-171.59249999999997</c:v>
                </c:pt>
                <c:pt idx="99436">
                  <c:v>-171.59049999999996</c:v>
                </c:pt>
                <c:pt idx="99437">
                  <c:v>-171.58849999999998</c:v>
                </c:pt>
                <c:pt idx="99438">
                  <c:v>-171.58649999999997</c:v>
                </c:pt>
                <c:pt idx="99439">
                  <c:v>-171.58449999999999</c:v>
                </c:pt>
                <c:pt idx="99440">
                  <c:v>-171.58249999999998</c:v>
                </c:pt>
                <c:pt idx="99441">
                  <c:v>-171.58049999999997</c:v>
                </c:pt>
                <c:pt idx="99442">
                  <c:v>-171.57849999999999</c:v>
                </c:pt>
                <c:pt idx="99443">
                  <c:v>-171.57649999999998</c:v>
                </c:pt>
                <c:pt idx="99444">
                  <c:v>-171.57449999999997</c:v>
                </c:pt>
                <c:pt idx="99445">
                  <c:v>-171.57249999999999</c:v>
                </c:pt>
                <c:pt idx="99446">
                  <c:v>-171.57049999999998</c:v>
                </c:pt>
                <c:pt idx="99447">
                  <c:v>-171.56849999999997</c:v>
                </c:pt>
                <c:pt idx="99448">
                  <c:v>-171.56649999999999</c:v>
                </c:pt>
                <c:pt idx="99449">
                  <c:v>-171.56449999999998</c:v>
                </c:pt>
                <c:pt idx="99450">
                  <c:v>-171.56249999999997</c:v>
                </c:pt>
                <c:pt idx="99451">
                  <c:v>-171.56049999999999</c:v>
                </c:pt>
                <c:pt idx="99452">
                  <c:v>-171.55849999999998</c:v>
                </c:pt>
                <c:pt idx="99453">
                  <c:v>-171.55649999999997</c:v>
                </c:pt>
                <c:pt idx="99454">
                  <c:v>-171.55449999999999</c:v>
                </c:pt>
                <c:pt idx="99455">
                  <c:v>-171.55249999999998</c:v>
                </c:pt>
                <c:pt idx="99456">
                  <c:v>-171.55049999999997</c:v>
                </c:pt>
                <c:pt idx="99457">
                  <c:v>-171.54849999999999</c:v>
                </c:pt>
                <c:pt idx="99458">
                  <c:v>-171.54649999999998</c:v>
                </c:pt>
                <c:pt idx="99459">
                  <c:v>-171.54449999999997</c:v>
                </c:pt>
                <c:pt idx="99460">
                  <c:v>-171.54249999999999</c:v>
                </c:pt>
                <c:pt idx="99461">
                  <c:v>-171.54049999999998</c:v>
                </c:pt>
                <c:pt idx="99462">
                  <c:v>-171.53849999999997</c:v>
                </c:pt>
                <c:pt idx="99463">
                  <c:v>-171.53649999999999</c:v>
                </c:pt>
                <c:pt idx="99464">
                  <c:v>-171.53449999999998</c:v>
                </c:pt>
                <c:pt idx="99465">
                  <c:v>-171.53249999999997</c:v>
                </c:pt>
                <c:pt idx="99466">
                  <c:v>-171.53049999999999</c:v>
                </c:pt>
                <c:pt idx="99467">
                  <c:v>-171.52849999999998</c:v>
                </c:pt>
                <c:pt idx="99468">
                  <c:v>-171.52649999999997</c:v>
                </c:pt>
                <c:pt idx="99469">
                  <c:v>-171.52449999999999</c:v>
                </c:pt>
                <c:pt idx="99470">
                  <c:v>-171.52249999999998</c:v>
                </c:pt>
                <c:pt idx="99471">
                  <c:v>-171.52049999999997</c:v>
                </c:pt>
                <c:pt idx="99472">
                  <c:v>-171.51849999999999</c:v>
                </c:pt>
                <c:pt idx="99473">
                  <c:v>-171.51649999999998</c:v>
                </c:pt>
                <c:pt idx="99474">
                  <c:v>-171.51449999999997</c:v>
                </c:pt>
                <c:pt idx="99475">
                  <c:v>-171.51249999999999</c:v>
                </c:pt>
                <c:pt idx="99476">
                  <c:v>-171.51049999999998</c:v>
                </c:pt>
                <c:pt idx="99477">
                  <c:v>-171.50849999999997</c:v>
                </c:pt>
                <c:pt idx="99478">
                  <c:v>-171.50649999999999</c:v>
                </c:pt>
                <c:pt idx="99479">
                  <c:v>-171.50449999999998</c:v>
                </c:pt>
                <c:pt idx="99480">
                  <c:v>-171.50249999999997</c:v>
                </c:pt>
                <c:pt idx="99481">
                  <c:v>-171.50049999999999</c:v>
                </c:pt>
                <c:pt idx="99482">
                  <c:v>-171.49849999999998</c:v>
                </c:pt>
                <c:pt idx="99483">
                  <c:v>-171.49649999999997</c:v>
                </c:pt>
                <c:pt idx="99484">
                  <c:v>-171.49449999999999</c:v>
                </c:pt>
                <c:pt idx="99485">
                  <c:v>-171.49249999999998</c:v>
                </c:pt>
                <c:pt idx="99486">
                  <c:v>-171.49049999999997</c:v>
                </c:pt>
                <c:pt idx="99487">
                  <c:v>-171.48849999999999</c:v>
                </c:pt>
                <c:pt idx="99488">
                  <c:v>-171.48649999999998</c:v>
                </c:pt>
                <c:pt idx="99489">
                  <c:v>-171.48449999999997</c:v>
                </c:pt>
                <c:pt idx="99490">
                  <c:v>-171.48249999999999</c:v>
                </c:pt>
                <c:pt idx="99491">
                  <c:v>-171.48049999999998</c:v>
                </c:pt>
                <c:pt idx="99492">
                  <c:v>-171.47849999999997</c:v>
                </c:pt>
                <c:pt idx="99493">
                  <c:v>-171.47649999999999</c:v>
                </c:pt>
                <c:pt idx="99494">
                  <c:v>-171.47449999999998</c:v>
                </c:pt>
                <c:pt idx="99495">
                  <c:v>-171.47249999999997</c:v>
                </c:pt>
                <c:pt idx="99496">
                  <c:v>-171.47049999999999</c:v>
                </c:pt>
                <c:pt idx="99497">
                  <c:v>-171.46849999999998</c:v>
                </c:pt>
                <c:pt idx="99498">
                  <c:v>-171.46649999999997</c:v>
                </c:pt>
                <c:pt idx="99499">
                  <c:v>-171.46449999999999</c:v>
                </c:pt>
                <c:pt idx="99500">
                  <c:v>-171.46249999999998</c:v>
                </c:pt>
                <c:pt idx="99501">
                  <c:v>-171.46049999999997</c:v>
                </c:pt>
                <c:pt idx="99502">
                  <c:v>-171.45849999999999</c:v>
                </c:pt>
                <c:pt idx="99503">
                  <c:v>-171.45649999999998</c:v>
                </c:pt>
                <c:pt idx="99504">
                  <c:v>-171.45449999999997</c:v>
                </c:pt>
                <c:pt idx="99505">
                  <c:v>-171.45249999999999</c:v>
                </c:pt>
                <c:pt idx="99506">
                  <c:v>-171.45049999999998</c:v>
                </c:pt>
                <c:pt idx="99507">
                  <c:v>-171.44849999999997</c:v>
                </c:pt>
                <c:pt idx="99508">
                  <c:v>-171.44649999999999</c:v>
                </c:pt>
                <c:pt idx="99509">
                  <c:v>-171.44449999999998</c:v>
                </c:pt>
                <c:pt idx="99510">
                  <c:v>-171.44249999999997</c:v>
                </c:pt>
                <c:pt idx="99511">
                  <c:v>-171.44049999999999</c:v>
                </c:pt>
                <c:pt idx="99512">
                  <c:v>-171.43849999999998</c:v>
                </c:pt>
                <c:pt idx="99513">
                  <c:v>-171.43649999999997</c:v>
                </c:pt>
                <c:pt idx="99514">
                  <c:v>-171.43449999999999</c:v>
                </c:pt>
                <c:pt idx="99515">
                  <c:v>-171.43249999999998</c:v>
                </c:pt>
                <c:pt idx="99516">
                  <c:v>-171.43049999999997</c:v>
                </c:pt>
                <c:pt idx="99517">
                  <c:v>-171.42849999999999</c:v>
                </c:pt>
                <c:pt idx="99518">
                  <c:v>-171.42649999999998</c:v>
                </c:pt>
                <c:pt idx="99519">
                  <c:v>-171.42449999999997</c:v>
                </c:pt>
                <c:pt idx="99520">
                  <c:v>-171.42249999999999</c:v>
                </c:pt>
                <c:pt idx="99521">
                  <c:v>-171.42049999999998</c:v>
                </c:pt>
                <c:pt idx="99522">
                  <c:v>-171.41849999999997</c:v>
                </c:pt>
                <c:pt idx="99523">
                  <c:v>-171.41649999999998</c:v>
                </c:pt>
                <c:pt idx="99524">
                  <c:v>-171.41449999999998</c:v>
                </c:pt>
                <c:pt idx="99525">
                  <c:v>-171.41249999999997</c:v>
                </c:pt>
                <c:pt idx="99526">
                  <c:v>-171.41049999999998</c:v>
                </c:pt>
                <c:pt idx="99527">
                  <c:v>-171.40849999999998</c:v>
                </c:pt>
                <c:pt idx="99528">
                  <c:v>-171.40649999999997</c:v>
                </c:pt>
                <c:pt idx="99529">
                  <c:v>-171.40449999999998</c:v>
                </c:pt>
                <c:pt idx="99530">
                  <c:v>-171.40249999999997</c:v>
                </c:pt>
                <c:pt idx="99531">
                  <c:v>-171.40049999999997</c:v>
                </c:pt>
                <c:pt idx="99532">
                  <c:v>-171.39849999999998</c:v>
                </c:pt>
                <c:pt idx="99533">
                  <c:v>-171.39649999999997</c:v>
                </c:pt>
                <c:pt idx="99534">
                  <c:v>-171.39449999999997</c:v>
                </c:pt>
                <c:pt idx="99535">
                  <c:v>-171.39249999999998</c:v>
                </c:pt>
                <c:pt idx="99536">
                  <c:v>-171.39049999999997</c:v>
                </c:pt>
                <c:pt idx="99537">
                  <c:v>-171.38849999999996</c:v>
                </c:pt>
                <c:pt idx="99538">
                  <c:v>-171.38649999999998</c:v>
                </c:pt>
                <c:pt idx="99539">
                  <c:v>-171.38449999999997</c:v>
                </c:pt>
                <c:pt idx="99540">
                  <c:v>-171.38249999999996</c:v>
                </c:pt>
                <c:pt idx="99541">
                  <c:v>-171.38049999999998</c:v>
                </c:pt>
                <c:pt idx="99542">
                  <c:v>-171.37849999999997</c:v>
                </c:pt>
                <c:pt idx="99543">
                  <c:v>-171.37649999999996</c:v>
                </c:pt>
                <c:pt idx="99544">
                  <c:v>-171.37449999999998</c:v>
                </c:pt>
                <c:pt idx="99545">
                  <c:v>-171.37249999999997</c:v>
                </c:pt>
                <c:pt idx="99546">
                  <c:v>-171.37049999999996</c:v>
                </c:pt>
                <c:pt idx="99547">
                  <c:v>-171.36849999999998</c:v>
                </c:pt>
                <c:pt idx="99548">
                  <c:v>-171.36649999999997</c:v>
                </c:pt>
                <c:pt idx="99549">
                  <c:v>-171.36449999999996</c:v>
                </c:pt>
                <c:pt idx="99550">
                  <c:v>-171.36249999999998</c:v>
                </c:pt>
                <c:pt idx="99551">
                  <c:v>-171.36049999999997</c:v>
                </c:pt>
                <c:pt idx="99552">
                  <c:v>-171.35849999999996</c:v>
                </c:pt>
                <c:pt idx="99553">
                  <c:v>-171.35649999999998</c:v>
                </c:pt>
                <c:pt idx="99554">
                  <c:v>-171.35449999999997</c:v>
                </c:pt>
                <c:pt idx="99555">
                  <c:v>-171.35249999999996</c:v>
                </c:pt>
                <c:pt idx="99556">
                  <c:v>-171.35049999999998</c:v>
                </c:pt>
                <c:pt idx="99557">
                  <c:v>-171.34849999999997</c:v>
                </c:pt>
                <c:pt idx="99558">
                  <c:v>-171.34649999999996</c:v>
                </c:pt>
                <c:pt idx="99559">
                  <c:v>-171.34449999999998</c:v>
                </c:pt>
                <c:pt idx="99560">
                  <c:v>-171.34249999999997</c:v>
                </c:pt>
                <c:pt idx="99561">
                  <c:v>-171.34049999999996</c:v>
                </c:pt>
                <c:pt idx="99562">
                  <c:v>-171.33849999999998</c:v>
                </c:pt>
                <c:pt idx="99563">
                  <c:v>-171.33649999999997</c:v>
                </c:pt>
                <c:pt idx="99564">
                  <c:v>-171.33449999999999</c:v>
                </c:pt>
                <c:pt idx="99565">
                  <c:v>-171.33249999999998</c:v>
                </c:pt>
                <c:pt idx="99566">
                  <c:v>-171.33049999999997</c:v>
                </c:pt>
                <c:pt idx="99567">
                  <c:v>-171.32849999999999</c:v>
                </c:pt>
                <c:pt idx="99568">
                  <c:v>-171.32649999999998</c:v>
                </c:pt>
                <c:pt idx="99569">
                  <c:v>-171.32449999999997</c:v>
                </c:pt>
                <c:pt idx="99570">
                  <c:v>-171.32249999999999</c:v>
                </c:pt>
                <c:pt idx="99571">
                  <c:v>-171.32049999999998</c:v>
                </c:pt>
                <c:pt idx="99572">
                  <c:v>-171.31849999999997</c:v>
                </c:pt>
                <c:pt idx="99573">
                  <c:v>-171.31649999999999</c:v>
                </c:pt>
                <c:pt idx="99574">
                  <c:v>-171.31449999999998</c:v>
                </c:pt>
                <c:pt idx="99575">
                  <c:v>-171.31249999999997</c:v>
                </c:pt>
                <c:pt idx="99576">
                  <c:v>-171.31049999999999</c:v>
                </c:pt>
                <c:pt idx="99577">
                  <c:v>-171.30849999999998</c:v>
                </c:pt>
                <c:pt idx="99578">
                  <c:v>-171.30649999999997</c:v>
                </c:pt>
                <c:pt idx="99579">
                  <c:v>-171.30449999999999</c:v>
                </c:pt>
                <c:pt idx="99580">
                  <c:v>-171.30249999999998</c:v>
                </c:pt>
                <c:pt idx="99581">
                  <c:v>-171.30049999999997</c:v>
                </c:pt>
                <c:pt idx="99582">
                  <c:v>-171.29849999999999</c:v>
                </c:pt>
                <c:pt idx="99583">
                  <c:v>-171.29649999999998</c:v>
                </c:pt>
                <c:pt idx="99584">
                  <c:v>-171.29449999999997</c:v>
                </c:pt>
                <c:pt idx="99585">
                  <c:v>-171.29249999999999</c:v>
                </c:pt>
                <c:pt idx="99586">
                  <c:v>-171.29049999999998</c:v>
                </c:pt>
                <c:pt idx="99587">
                  <c:v>-171.28849999999997</c:v>
                </c:pt>
                <c:pt idx="99588">
                  <c:v>-171.28649999999999</c:v>
                </c:pt>
                <c:pt idx="99589">
                  <c:v>-171.28449999999998</c:v>
                </c:pt>
                <c:pt idx="99590">
                  <c:v>-171.28249999999997</c:v>
                </c:pt>
                <c:pt idx="99591">
                  <c:v>-171.28049999999999</c:v>
                </c:pt>
                <c:pt idx="99592">
                  <c:v>-171.27849999999998</c:v>
                </c:pt>
                <c:pt idx="99593">
                  <c:v>-171.27649999999997</c:v>
                </c:pt>
                <c:pt idx="99594">
                  <c:v>-171.27449999999999</c:v>
                </c:pt>
                <c:pt idx="99595">
                  <c:v>-171.27249999999998</c:v>
                </c:pt>
                <c:pt idx="99596">
                  <c:v>-171.27049999999997</c:v>
                </c:pt>
                <c:pt idx="99597">
                  <c:v>-171.26849999999999</c:v>
                </c:pt>
                <c:pt idx="99598">
                  <c:v>-171.26649999999998</c:v>
                </c:pt>
                <c:pt idx="99599">
                  <c:v>-171.26449999999997</c:v>
                </c:pt>
                <c:pt idx="99600">
                  <c:v>-171.26249999999999</c:v>
                </c:pt>
                <c:pt idx="99601">
                  <c:v>-171.26049999999998</c:v>
                </c:pt>
                <c:pt idx="99602">
                  <c:v>-171.25849999999997</c:v>
                </c:pt>
                <c:pt idx="99603">
                  <c:v>-171.25649999999999</c:v>
                </c:pt>
                <c:pt idx="99604">
                  <c:v>-171.25449999999998</c:v>
                </c:pt>
                <c:pt idx="99605">
                  <c:v>-171.25249999999997</c:v>
                </c:pt>
                <c:pt idx="99606">
                  <c:v>-171.25049999999999</c:v>
                </c:pt>
                <c:pt idx="99607">
                  <c:v>-171.24849999999998</c:v>
                </c:pt>
                <c:pt idx="99608">
                  <c:v>-171.24649999999997</c:v>
                </c:pt>
                <c:pt idx="99609">
                  <c:v>-171.24449999999999</c:v>
                </c:pt>
                <c:pt idx="99610">
                  <c:v>-171.24249999999998</c:v>
                </c:pt>
                <c:pt idx="99611">
                  <c:v>-171.24049999999997</c:v>
                </c:pt>
                <c:pt idx="99612">
                  <c:v>-171.23849999999999</c:v>
                </c:pt>
                <c:pt idx="99613">
                  <c:v>-171.23649999999998</c:v>
                </c:pt>
                <c:pt idx="99614">
                  <c:v>-171.23449999999997</c:v>
                </c:pt>
                <c:pt idx="99615">
                  <c:v>-171.23249999999999</c:v>
                </c:pt>
                <c:pt idx="99616">
                  <c:v>-171.23049999999998</c:v>
                </c:pt>
                <c:pt idx="99617">
                  <c:v>-171.22849999999997</c:v>
                </c:pt>
                <c:pt idx="99618">
                  <c:v>-171.22649999999999</c:v>
                </c:pt>
                <c:pt idx="99619">
                  <c:v>-171.22449999999998</c:v>
                </c:pt>
                <c:pt idx="99620">
                  <c:v>-171.22249999999997</c:v>
                </c:pt>
                <c:pt idx="99621">
                  <c:v>-171.22049999999999</c:v>
                </c:pt>
                <c:pt idx="99622">
                  <c:v>-171.21849999999998</c:v>
                </c:pt>
                <c:pt idx="99623">
                  <c:v>-171.21649999999997</c:v>
                </c:pt>
                <c:pt idx="99624">
                  <c:v>-171.21449999999999</c:v>
                </c:pt>
                <c:pt idx="99625">
                  <c:v>-171.21249999999998</c:v>
                </c:pt>
                <c:pt idx="99626">
                  <c:v>-171.21049999999997</c:v>
                </c:pt>
                <c:pt idx="99627">
                  <c:v>-171.20849999999999</c:v>
                </c:pt>
                <c:pt idx="99628">
                  <c:v>-171.20649999999998</c:v>
                </c:pt>
                <c:pt idx="99629">
                  <c:v>-171.20449999999997</c:v>
                </c:pt>
                <c:pt idx="99630">
                  <c:v>-171.20249999999999</c:v>
                </c:pt>
                <c:pt idx="99631">
                  <c:v>-171.20049999999998</c:v>
                </c:pt>
                <c:pt idx="99632">
                  <c:v>-171.19849999999997</c:v>
                </c:pt>
                <c:pt idx="99633">
                  <c:v>-171.19649999999999</c:v>
                </c:pt>
                <c:pt idx="99634">
                  <c:v>-171.19449999999998</c:v>
                </c:pt>
                <c:pt idx="99635">
                  <c:v>-171.19249999999997</c:v>
                </c:pt>
                <c:pt idx="99636">
                  <c:v>-171.19049999999999</c:v>
                </c:pt>
                <c:pt idx="99637">
                  <c:v>-171.18849999999998</c:v>
                </c:pt>
                <c:pt idx="99638">
                  <c:v>-171.18649999999997</c:v>
                </c:pt>
                <c:pt idx="99639">
                  <c:v>-171.18449999999999</c:v>
                </c:pt>
                <c:pt idx="99640">
                  <c:v>-171.18249999999998</c:v>
                </c:pt>
                <c:pt idx="99641">
                  <c:v>-171.18049999999997</c:v>
                </c:pt>
                <c:pt idx="99642">
                  <c:v>-171.17849999999999</c:v>
                </c:pt>
                <c:pt idx="99643">
                  <c:v>-171.17649999999998</c:v>
                </c:pt>
                <c:pt idx="99644">
                  <c:v>-171.17449999999997</c:v>
                </c:pt>
                <c:pt idx="99645">
                  <c:v>-171.17249999999999</c:v>
                </c:pt>
                <c:pt idx="99646">
                  <c:v>-171.17049999999998</c:v>
                </c:pt>
                <c:pt idx="99647">
                  <c:v>-171.16849999999997</c:v>
                </c:pt>
                <c:pt idx="99648">
                  <c:v>-171.16649999999998</c:v>
                </c:pt>
                <c:pt idx="99649">
                  <c:v>-171.16449999999998</c:v>
                </c:pt>
                <c:pt idx="99650">
                  <c:v>-171.16249999999997</c:v>
                </c:pt>
                <c:pt idx="99651">
                  <c:v>-171.16049999999998</c:v>
                </c:pt>
                <c:pt idx="99652">
                  <c:v>-171.15849999999998</c:v>
                </c:pt>
                <c:pt idx="99653">
                  <c:v>-171.15649999999997</c:v>
                </c:pt>
                <c:pt idx="99654">
                  <c:v>-171.15449999999998</c:v>
                </c:pt>
                <c:pt idx="99655">
                  <c:v>-171.15249999999997</c:v>
                </c:pt>
                <c:pt idx="99656">
                  <c:v>-171.15049999999997</c:v>
                </c:pt>
                <c:pt idx="99657">
                  <c:v>-171.14849999999998</c:v>
                </c:pt>
                <c:pt idx="99658">
                  <c:v>-171.14649999999997</c:v>
                </c:pt>
                <c:pt idx="99659">
                  <c:v>-171.14449999999997</c:v>
                </c:pt>
                <c:pt idx="99660">
                  <c:v>-171.14249999999998</c:v>
                </c:pt>
                <c:pt idx="99661">
                  <c:v>-171.14049999999997</c:v>
                </c:pt>
                <c:pt idx="99662">
                  <c:v>-171.13849999999996</c:v>
                </c:pt>
                <c:pt idx="99663">
                  <c:v>-171.13649999999998</c:v>
                </c:pt>
                <c:pt idx="99664">
                  <c:v>-171.13449999999997</c:v>
                </c:pt>
                <c:pt idx="99665">
                  <c:v>-171.13249999999996</c:v>
                </c:pt>
                <c:pt idx="99666">
                  <c:v>-171.13049999999998</c:v>
                </c:pt>
                <c:pt idx="99667">
                  <c:v>-171.12849999999997</c:v>
                </c:pt>
                <c:pt idx="99668">
                  <c:v>-171.12649999999996</c:v>
                </c:pt>
                <c:pt idx="99669">
                  <c:v>-171.12449999999998</c:v>
                </c:pt>
                <c:pt idx="99670">
                  <c:v>-171.12249999999997</c:v>
                </c:pt>
                <c:pt idx="99671">
                  <c:v>-171.12049999999996</c:v>
                </c:pt>
                <c:pt idx="99672">
                  <c:v>-171.11849999999998</c:v>
                </c:pt>
                <c:pt idx="99673">
                  <c:v>-171.11649999999997</c:v>
                </c:pt>
                <c:pt idx="99674">
                  <c:v>-171.11449999999996</c:v>
                </c:pt>
                <c:pt idx="99675">
                  <c:v>-171.11249999999998</c:v>
                </c:pt>
                <c:pt idx="99676">
                  <c:v>-171.11049999999997</c:v>
                </c:pt>
                <c:pt idx="99677">
                  <c:v>-171.10849999999996</c:v>
                </c:pt>
                <c:pt idx="99678">
                  <c:v>-171.10649999999998</c:v>
                </c:pt>
                <c:pt idx="99679">
                  <c:v>-171.10449999999997</c:v>
                </c:pt>
                <c:pt idx="99680">
                  <c:v>-171.10249999999996</c:v>
                </c:pt>
                <c:pt idx="99681">
                  <c:v>-171.10049999999998</c:v>
                </c:pt>
                <c:pt idx="99682">
                  <c:v>-171.09849999999997</c:v>
                </c:pt>
                <c:pt idx="99683">
                  <c:v>-171.09649999999996</c:v>
                </c:pt>
                <c:pt idx="99684">
                  <c:v>-171.09449999999998</c:v>
                </c:pt>
                <c:pt idx="99685">
                  <c:v>-171.09249999999997</c:v>
                </c:pt>
                <c:pt idx="99686">
                  <c:v>-171.09049999999996</c:v>
                </c:pt>
                <c:pt idx="99687">
                  <c:v>-171.08849999999998</c:v>
                </c:pt>
                <c:pt idx="99688">
                  <c:v>-171.08649999999997</c:v>
                </c:pt>
                <c:pt idx="99689">
                  <c:v>-171.08449999999999</c:v>
                </c:pt>
                <c:pt idx="99690">
                  <c:v>-171.08249999999998</c:v>
                </c:pt>
                <c:pt idx="99691">
                  <c:v>-171.08049999999997</c:v>
                </c:pt>
                <c:pt idx="99692">
                  <c:v>-171.07849999999999</c:v>
                </c:pt>
                <c:pt idx="99693">
                  <c:v>-171.07649999999998</c:v>
                </c:pt>
                <c:pt idx="99694">
                  <c:v>-171.07449999999997</c:v>
                </c:pt>
                <c:pt idx="99695">
                  <c:v>-171.07249999999999</c:v>
                </c:pt>
                <c:pt idx="99696">
                  <c:v>-171.07049999999998</c:v>
                </c:pt>
                <c:pt idx="99697">
                  <c:v>-171.06849999999997</c:v>
                </c:pt>
                <c:pt idx="99698">
                  <c:v>-171.06649999999999</c:v>
                </c:pt>
                <c:pt idx="99699">
                  <c:v>-171.06449999999998</c:v>
                </c:pt>
                <c:pt idx="99700">
                  <c:v>-171.06249999999997</c:v>
                </c:pt>
                <c:pt idx="99701">
                  <c:v>-171.06049999999999</c:v>
                </c:pt>
                <c:pt idx="99702">
                  <c:v>-171.05849999999998</c:v>
                </c:pt>
                <c:pt idx="99703">
                  <c:v>-171.05649999999997</c:v>
                </c:pt>
                <c:pt idx="99704">
                  <c:v>-171.05449999999999</c:v>
                </c:pt>
                <c:pt idx="99705">
                  <c:v>-171.05249999999998</c:v>
                </c:pt>
                <c:pt idx="99706">
                  <c:v>-171.05049999999997</c:v>
                </c:pt>
                <c:pt idx="99707">
                  <c:v>-171.04849999999999</c:v>
                </c:pt>
                <c:pt idx="99708">
                  <c:v>-171.04649999999998</c:v>
                </c:pt>
                <c:pt idx="99709">
                  <c:v>-171.04449999999997</c:v>
                </c:pt>
                <c:pt idx="99710">
                  <c:v>-171.04249999999999</c:v>
                </c:pt>
                <c:pt idx="99711">
                  <c:v>-171.04049999999998</c:v>
                </c:pt>
                <c:pt idx="99712">
                  <c:v>-171.03849999999997</c:v>
                </c:pt>
                <c:pt idx="99713">
                  <c:v>-171.03649999999999</c:v>
                </c:pt>
                <c:pt idx="99714">
                  <c:v>-171.03449999999998</c:v>
                </c:pt>
                <c:pt idx="99715">
                  <c:v>-171.03249999999997</c:v>
                </c:pt>
                <c:pt idx="99716">
                  <c:v>-171.03049999999999</c:v>
                </c:pt>
                <c:pt idx="99717">
                  <c:v>-171.02849999999998</c:v>
                </c:pt>
                <c:pt idx="99718">
                  <c:v>-171.02649999999997</c:v>
                </c:pt>
                <c:pt idx="99719">
                  <c:v>-171.02449999999999</c:v>
                </c:pt>
                <c:pt idx="99720">
                  <c:v>-171.02249999999998</c:v>
                </c:pt>
                <c:pt idx="99721">
                  <c:v>-171.02049999999997</c:v>
                </c:pt>
                <c:pt idx="99722">
                  <c:v>-171.01849999999999</c:v>
                </c:pt>
                <c:pt idx="99723">
                  <c:v>-171.01649999999998</c:v>
                </c:pt>
                <c:pt idx="99724">
                  <c:v>-171.01449999999997</c:v>
                </c:pt>
                <c:pt idx="99725">
                  <c:v>-171.01249999999999</c:v>
                </c:pt>
                <c:pt idx="99726">
                  <c:v>-171.01049999999998</c:v>
                </c:pt>
                <c:pt idx="99727">
                  <c:v>-171.00849999999997</c:v>
                </c:pt>
                <c:pt idx="99728">
                  <c:v>-171.00649999999999</c:v>
                </c:pt>
                <c:pt idx="99729">
                  <c:v>-171.00449999999998</c:v>
                </c:pt>
                <c:pt idx="99730">
                  <c:v>-171.00249999999997</c:v>
                </c:pt>
                <c:pt idx="99731">
                  <c:v>-171.00049999999999</c:v>
                </c:pt>
                <c:pt idx="99732">
                  <c:v>-170.99849999999998</c:v>
                </c:pt>
                <c:pt idx="99733">
                  <c:v>-170.99649999999997</c:v>
                </c:pt>
                <c:pt idx="99734">
                  <c:v>-170.99449999999999</c:v>
                </c:pt>
                <c:pt idx="99735">
                  <c:v>-170.99249999999998</c:v>
                </c:pt>
                <c:pt idx="99736">
                  <c:v>-170.99049999999997</c:v>
                </c:pt>
                <c:pt idx="99737">
                  <c:v>-170.98849999999999</c:v>
                </c:pt>
                <c:pt idx="99738">
                  <c:v>-170.98649999999998</c:v>
                </c:pt>
                <c:pt idx="99739">
                  <c:v>-170.98449999999997</c:v>
                </c:pt>
                <c:pt idx="99740">
                  <c:v>-170.98249999999999</c:v>
                </c:pt>
                <c:pt idx="99741">
                  <c:v>-170.98049999999998</c:v>
                </c:pt>
                <c:pt idx="99742">
                  <c:v>-170.97849999999997</c:v>
                </c:pt>
                <c:pt idx="99743">
                  <c:v>-170.97649999999999</c:v>
                </c:pt>
                <c:pt idx="99744">
                  <c:v>-170.97449999999998</c:v>
                </c:pt>
                <c:pt idx="99745">
                  <c:v>-170.97249999999997</c:v>
                </c:pt>
                <c:pt idx="99746">
                  <c:v>-170.97049999999999</c:v>
                </c:pt>
                <c:pt idx="99747">
                  <c:v>-170.96849999999998</c:v>
                </c:pt>
                <c:pt idx="99748">
                  <c:v>-170.96649999999997</c:v>
                </c:pt>
                <c:pt idx="99749">
                  <c:v>-170.96449999999999</c:v>
                </c:pt>
                <c:pt idx="99750">
                  <c:v>-170.96249999999998</c:v>
                </c:pt>
                <c:pt idx="99751">
                  <c:v>-170.96049999999997</c:v>
                </c:pt>
                <c:pt idx="99752">
                  <c:v>-170.95849999999999</c:v>
                </c:pt>
                <c:pt idx="99753">
                  <c:v>-170.95649999999998</c:v>
                </c:pt>
                <c:pt idx="99754">
                  <c:v>-170.95449999999997</c:v>
                </c:pt>
                <c:pt idx="99755">
                  <c:v>-170.95249999999999</c:v>
                </c:pt>
                <c:pt idx="99756">
                  <c:v>-170.95049999999998</c:v>
                </c:pt>
                <c:pt idx="99757">
                  <c:v>-170.94849999999997</c:v>
                </c:pt>
                <c:pt idx="99758">
                  <c:v>-170.94649999999999</c:v>
                </c:pt>
                <c:pt idx="99759">
                  <c:v>-170.94449999999998</c:v>
                </c:pt>
                <c:pt idx="99760">
                  <c:v>-170.94249999999997</c:v>
                </c:pt>
                <c:pt idx="99761">
                  <c:v>-170.94049999999999</c:v>
                </c:pt>
                <c:pt idx="99762">
                  <c:v>-170.93849999999998</c:v>
                </c:pt>
                <c:pt idx="99763">
                  <c:v>-170.93649999999997</c:v>
                </c:pt>
                <c:pt idx="99764">
                  <c:v>-170.93449999999999</c:v>
                </c:pt>
                <c:pt idx="99765">
                  <c:v>-170.93249999999998</c:v>
                </c:pt>
                <c:pt idx="99766">
                  <c:v>-170.93049999999997</c:v>
                </c:pt>
                <c:pt idx="99767">
                  <c:v>-170.92849999999999</c:v>
                </c:pt>
                <c:pt idx="99768">
                  <c:v>-170.92649999999998</c:v>
                </c:pt>
                <c:pt idx="99769">
                  <c:v>-170.92449999999997</c:v>
                </c:pt>
                <c:pt idx="99770">
                  <c:v>-170.92249999999999</c:v>
                </c:pt>
                <c:pt idx="99771">
                  <c:v>-170.92049999999998</c:v>
                </c:pt>
                <c:pt idx="99772">
                  <c:v>-170.91849999999997</c:v>
                </c:pt>
                <c:pt idx="99773">
                  <c:v>-170.91649999999998</c:v>
                </c:pt>
                <c:pt idx="99774">
                  <c:v>-170.91449999999998</c:v>
                </c:pt>
                <c:pt idx="99775">
                  <c:v>-170.91249999999997</c:v>
                </c:pt>
                <c:pt idx="99776">
                  <c:v>-170.91049999999998</c:v>
                </c:pt>
                <c:pt idx="99777">
                  <c:v>-170.90849999999998</c:v>
                </c:pt>
                <c:pt idx="99778">
                  <c:v>-170.90649999999997</c:v>
                </c:pt>
                <c:pt idx="99779">
                  <c:v>-170.90449999999998</c:v>
                </c:pt>
                <c:pt idx="99780">
                  <c:v>-170.90249999999997</c:v>
                </c:pt>
                <c:pt idx="99781">
                  <c:v>-170.90049999999997</c:v>
                </c:pt>
                <c:pt idx="99782">
                  <c:v>-170.89849999999998</c:v>
                </c:pt>
                <c:pt idx="99783">
                  <c:v>-170.89649999999997</c:v>
                </c:pt>
                <c:pt idx="99784">
                  <c:v>-170.89449999999997</c:v>
                </c:pt>
                <c:pt idx="99785">
                  <c:v>-170.89249999999998</c:v>
                </c:pt>
                <c:pt idx="99786">
                  <c:v>-170.89049999999997</c:v>
                </c:pt>
                <c:pt idx="99787">
                  <c:v>-170.88849999999996</c:v>
                </c:pt>
                <c:pt idx="99788">
                  <c:v>-170.88649999999998</c:v>
                </c:pt>
                <c:pt idx="99789">
                  <c:v>-170.88449999999997</c:v>
                </c:pt>
                <c:pt idx="99790">
                  <c:v>-170.88249999999996</c:v>
                </c:pt>
                <c:pt idx="99791">
                  <c:v>-170.88049999999998</c:v>
                </c:pt>
                <c:pt idx="99792">
                  <c:v>-170.87849999999997</c:v>
                </c:pt>
                <c:pt idx="99793">
                  <c:v>-170.87649999999996</c:v>
                </c:pt>
                <c:pt idx="99794">
                  <c:v>-170.87449999999998</c:v>
                </c:pt>
                <c:pt idx="99795">
                  <c:v>-170.87249999999997</c:v>
                </c:pt>
                <c:pt idx="99796">
                  <c:v>-170.87049999999996</c:v>
                </c:pt>
                <c:pt idx="99797">
                  <c:v>-170.86849999999998</c:v>
                </c:pt>
                <c:pt idx="99798">
                  <c:v>-170.86649999999997</c:v>
                </c:pt>
                <c:pt idx="99799">
                  <c:v>-170.86449999999996</c:v>
                </c:pt>
                <c:pt idx="99800">
                  <c:v>-170.86249999999998</c:v>
                </c:pt>
                <c:pt idx="99801">
                  <c:v>-170.86049999999997</c:v>
                </c:pt>
                <c:pt idx="99802">
                  <c:v>-170.85849999999996</c:v>
                </c:pt>
                <c:pt idx="99803">
                  <c:v>-170.85649999999998</c:v>
                </c:pt>
                <c:pt idx="99804">
                  <c:v>-170.85449999999997</c:v>
                </c:pt>
                <c:pt idx="99805">
                  <c:v>-170.85249999999996</c:v>
                </c:pt>
                <c:pt idx="99806">
                  <c:v>-170.85049999999998</c:v>
                </c:pt>
                <c:pt idx="99807">
                  <c:v>-170.84849999999997</c:v>
                </c:pt>
                <c:pt idx="99808">
                  <c:v>-170.84649999999996</c:v>
                </c:pt>
                <c:pt idx="99809">
                  <c:v>-170.84449999999998</c:v>
                </c:pt>
                <c:pt idx="99810">
                  <c:v>-170.84249999999997</c:v>
                </c:pt>
                <c:pt idx="99811">
                  <c:v>-170.84049999999996</c:v>
                </c:pt>
                <c:pt idx="99812">
                  <c:v>-170.83849999999998</c:v>
                </c:pt>
                <c:pt idx="99813">
                  <c:v>-170.83649999999997</c:v>
                </c:pt>
                <c:pt idx="99814">
                  <c:v>-170.83449999999999</c:v>
                </c:pt>
                <c:pt idx="99815">
                  <c:v>-170.83249999999998</c:v>
                </c:pt>
                <c:pt idx="99816">
                  <c:v>-170.83049999999997</c:v>
                </c:pt>
                <c:pt idx="99817">
                  <c:v>-170.82849999999999</c:v>
                </c:pt>
                <c:pt idx="99818">
                  <c:v>-170.82649999999998</c:v>
                </c:pt>
                <c:pt idx="99819">
                  <c:v>-170.82449999999997</c:v>
                </c:pt>
                <c:pt idx="99820">
                  <c:v>-170.82249999999999</c:v>
                </c:pt>
                <c:pt idx="99821">
                  <c:v>-170.82049999999998</c:v>
                </c:pt>
                <c:pt idx="99822">
                  <c:v>-170.81849999999997</c:v>
                </c:pt>
                <c:pt idx="99823">
                  <c:v>-170.81649999999999</c:v>
                </c:pt>
                <c:pt idx="99824">
                  <c:v>-170.81449999999998</c:v>
                </c:pt>
                <c:pt idx="99825">
                  <c:v>-170.81249999999997</c:v>
                </c:pt>
                <c:pt idx="99826">
                  <c:v>-170.81049999999999</c:v>
                </c:pt>
                <c:pt idx="99827">
                  <c:v>-170.80849999999998</c:v>
                </c:pt>
                <c:pt idx="99828">
                  <c:v>-170.80649999999997</c:v>
                </c:pt>
                <c:pt idx="99829">
                  <c:v>-170.80449999999999</c:v>
                </c:pt>
                <c:pt idx="99830">
                  <c:v>-170.80249999999998</c:v>
                </c:pt>
                <c:pt idx="99831">
                  <c:v>-170.80049999999997</c:v>
                </c:pt>
                <c:pt idx="99832">
                  <c:v>-170.79849999999999</c:v>
                </c:pt>
                <c:pt idx="99833">
                  <c:v>-170.79649999999998</c:v>
                </c:pt>
                <c:pt idx="99834">
                  <c:v>-170.79449999999997</c:v>
                </c:pt>
                <c:pt idx="99835">
                  <c:v>-170.79249999999999</c:v>
                </c:pt>
                <c:pt idx="99836">
                  <c:v>-170.79049999999998</c:v>
                </c:pt>
                <c:pt idx="99837">
                  <c:v>-170.78849999999997</c:v>
                </c:pt>
                <c:pt idx="99838">
                  <c:v>-170.78649999999999</c:v>
                </c:pt>
                <c:pt idx="99839">
                  <c:v>-170.78449999999998</c:v>
                </c:pt>
                <c:pt idx="99840">
                  <c:v>-170.78249999999997</c:v>
                </c:pt>
                <c:pt idx="99841">
                  <c:v>-170.78049999999999</c:v>
                </c:pt>
                <c:pt idx="99842">
                  <c:v>-170.77849999999998</c:v>
                </c:pt>
                <c:pt idx="99843">
                  <c:v>-170.77649999999997</c:v>
                </c:pt>
                <c:pt idx="99844">
                  <c:v>-170.77449999999999</c:v>
                </c:pt>
                <c:pt idx="99845">
                  <c:v>-170.77249999999998</c:v>
                </c:pt>
                <c:pt idx="99846">
                  <c:v>-170.77049999999997</c:v>
                </c:pt>
                <c:pt idx="99847">
                  <c:v>-170.76849999999999</c:v>
                </c:pt>
                <c:pt idx="99848">
                  <c:v>-170.76649999999998</c:v>
                </c:pt>
                <c:pt idx="99849">
                  <c:v>-170.76449999999997</c:v>
                </c:pt>
                <c:pt idx="99850">
                  <c:v>-170.76249999999999</c:v>
                </c:pt>
                <c:pt idx="99851">
                  <c:v>-170.76049999999998</c:v>
                </c:pt>
                <c:pt idx="99852">
                  <c:v>-170.75849999999997</c:v>
                </c:pt>
                <c:pt idx="99853">
                  <c:v>-170.75649999999999</c:v>
                </c:pt>
                <c:pt idx="99854">
                  <c:v>-170.75449999999998</c:v>
                </c:pt>
                <c:pt idx="99855">
                  <c:v>-170.75249999999997</c:v>
                </c:pt>
                <c:pt idx="99856">
                  <c:v>-170.75049999999999</c:v>
                </c:pt>
                <c:pt idx="99857">
                  <c:v>-170.74849999999998</c:v>
                </c:pt>
                <c:pt idx="99858">
                  <c:v>-170.74649999999997</c:v>
                </c:pt>
                <c:pt idx="99859">
                  <c:v>-170.74449999999999</c:v>
                </c:pt>
                <c:pt idx="99860">
                  <c:v>-170.74249999999998</c:v>
                </c:pt>
                <c:pt idx="99861">
                  <c:v>-170.74049999999997</c:v>
                </c:pt>
                <c:pt idx="99862">
                  <c:v>-170.73849999999999</c:v>
                </c:pt>
                <c:pt idx="99863">
                  <c:v>-170.73649999999998</c:v>
                </c:pt>
                <c:pt idx="99864">
                  <c:v>-170.73449999999997</c:v>
                </c:pt>
                <c:pt idx="99865">
                  <c:v>-170.73249999999999</c:v>
                </c:pt>
                <c:pt idx="99866">
                  <c:v>-170.73049999999998</c:v>
                </c:pt>
                <c:pt idx="99867">
                  <c:v>-170.72849999999997</c:v>
                </c:pt>
                <c:pt idx="99868">
                  <c:v>-170.72649999999999</c:v>
                </c:pt>
                <c:pt idx="99869">
                  <c:v>-170.72449999999998</c:v>
                </c:pt>
                <c:pt idx="99870">
                  <c:v>-170.72249999999997</c:v>
                </c:pt>
                <c:pt idx="99871">
                  <c:v>-170.72049999999999</c:v>
                </c:pt>
                <c:pt idx="99872">
                  <c:v>-170.71849999999998</c:v>
                </c:pt>
                <c:pt idx="99873">
                  <c:v>-170.71649999999997</c:v>
                </c:pt>
                <c:pt idx="99874">
                  <c:v>-170.71449999999999</c:v>
                </c:pt>
                <c:pt idx="99875">
                  <c:v>-170.71249999999998</c:v>
                </c:pt>
                <c:pt idx="99876">
                  <c:v>-170.71049999999997</c:v>
                </c:pt>
                <c:pt idx="99877">
                  <c:v>-170.70849999999999</c:v>
                </c:pt>
                <c:pt idx="99878">
                  <c:v>-170.70649999999998</c:v>
                </c:pt>
                <c:pt idx="99879">
                  <c:v>-170.70449999999997</c:v>
                </c:pt>
                <c:pt idx="99880">
                  <c:v>-170.70249999999999</c:v>
                </c:pt>
                <c:pt idx="99881">
                  <c:v>-170.70049999999998</c:v>
                </c:pt>
                <c:pt idx="99882">
                  <c:v>-170.69849999999997</c:v>
                </c:pt>
                <c:pt idx="99883">
                  <c:v>-170.69649999999999</c:v>
                </c:pt>
                <c:pt idx="99884">
                  <c:v>-170.69449999999998</c:v>
                </c:pt>
                <c:pt idx="99885">
                  <c:v>-170.69249999999997</c:v>
                </c:pt>
                <c:pt idx="99886">
                  <c:v>-170.69049999999999</c:v>
                </c:pt>
                <c:pt idx="99887">
                  <c:v>-170.68849999999998</c:v>
                </c:pt>
                <c:pt idx="99888">
                  <c:v>-170.68649999999997</c:v>
                </c:pt>
                <c:pt idx="99889">
                  <c:v>-170.68449999999999</c:v>
                </c:pt>
                <c:pt idx="99890">
                  <c:v>-170.68249999999998</c:v>
                </c:pt>
                <c:pt idx="99891">
                  <c:v>-170.68049999999997</c:v>
                </c:pt>
                <c:pt idx="99892">
                  <c:v>-170.67849999999999</c:v>
                </c:pt>
                <c:pt idx="99893">
                  <c:v>-170.67649999999998</c:v>
                </c:pt>
                <c:pt idx="99894">
                  <c:v>-170.67449999999997</c:v>
                </c:pt>
                <c:pt idx="99895">
                  <c:v>-170.67249999999999</c:v>
                </c:pt>
                <c:pt idx="99896">
                  <c:v>-170.67049999999998</c:v>
                </c:pt>
                <c:pt idx="99897">
                  <c:v>-170.66849999999997</c:v>
                </c:pt>
                <c:pt idx="99898">
                  <c:v>-170.66649999999998</c:v>
                </c:pt>
                <c:pt idx="99899">
                  <c:v>-170.66449999999998</c:v>
                </c:pt>
                <c:pt idx="99900">
                  <c:v>-170.66249999999997</c:v>
                </c:pt>
                <c:pt idx="99901">
                  <c:v>-170.66049999999998</c:v>
                </c:pt>
                <c:pt idx="99902">
                  <c:v>-170.65849999999998</c:v>
                </c:pt>
                <c:pt idx="99903">
                  <c:v>-170.65649999999997</c:v>
                </c:pt>
                <c:pt idx="99904">
                  <c:v>-170.65449999999998</c:v>
                </c:pt>
                <c:pt idx="99905">
                  <c:v>-170.65249999999997</c:v>
                </c:pt>
                <c:pt idx="99906">
                  <c:v>-170.65049999999997</c:v>
                </c:pt>
                <c:pt idx="99907">
                  <c:v>-170.64849999999998</c:v>
                </c:pt>
                <c:pt idx="99908">
                  <c:v>-170.64649999999997</c:v>
                </c:pt>
                <c:pt idx="99909">
                  <c:v>-170.64449999999997</c:v>
                </c:pt>
                <c:pt idx="99910">
                  <c:v>-170.64249999999998</c:v>
                </c:pt>
                <c:pt idx="99911">
                  <c:v>-170.64049999999997</c:v>
                </c:pt>
                <c:pt idx="99912">
                  <c:v>-170.63849999999996</c:v>
                </c:pt>
                <c:pt idx="99913">
                  <c:v>-170.63649999999998</c:v>
                </c:pt>
                <c:pt idx="99914">
                  <c:v>-170.63449999999997</c:v>
                </c:pt>
                <c:pt idx="99915">
                  <c:v>-170.63249999999996</c:v>
                </c:pt>
                <c:pt idx="99916">
                  <c:v>-170.63049999999998</c:v>
                </c:pt>
                <c:pt idx="99917">
                  <c:v>-170.62849999999997</c:v>
                </c:pt>
                <c:pt idx="99918">
                  <c:v>-170.62649999999996</c:v>
                </c:pt>
                <c:pt idx="99919">
                  <c:v>-170.62449999999998</c:v>
                </c:pt>
                <c:pt idx="99920">
                  <c:v>-170.62249999999997</c:v>
                </c:pt>
                <c:pt idx="99921">
                  <c:v>-170.62049999999996</c:v>
                </c:pt>
                <c:pt idx="99922">
                  <c:v>-170.61849999999998</c:v>
                </c:pt>
                <c:pt idx="99923">
                  <c:v>-170.61649999999997</c:v>
                </c:pt>
                <c:pt idx="99924">
                  <c:v>-170.61449999999996</c:v>
                </c:pt>
                <c:pt idx="99925">
                  <c:v>-170.61249999999998</c:v>
                </c:pt>
                <c:pt idx="99926">
                  <c:v>-170.61049999999997</c:v>
                </c:pt>
                <c:pt idx="99927">
                  <c:v>-170.60849999999996</c:v>
                </c:pt>
                <c:pt idx="99928">
                  <c:v>-170.60649999999998</c:v>
                </c:pt>
                <c:pt idx="99929">
                  <c:v>-170.60449999999997</c:v>
                </c:pt>
                <c:pt idx="99930">
                  <c:v>-170.60249999999996</c:v>
                </c:pt>
                <c:pt idx="99931">
                  <c:v>-170.60049999999998</c:v>
                </c:pt>
                <c:pt idx="99932">
                  <c:v>-170.59849999999997</c:v>
                </c:pt>
                <c:pt idx="99933">
                  <c:v>-170.59649999999996</c:v>
                </c:pt>
                <c:pt idx="99934">
                  <c:v>-170.59449999999998</c:v>
                </c:pt>
                <c:pt idx="99935">
                  <c:v>-170.59249999999997</c:v>
                </c:pt>
                <c:pt idx="99936">
                  <c:v>-170.59049999999996</c:v>
                </c:pt>
                <c:pt idx="99937">
                  <c:v>-170.58849999999998</c:v>
                </c:pt>
                <c:pt idx="99938">
                  <c:v>-170.58649999999997</c:v>
                </c:pt>
                <c:pt idx="99939">
                  <c:v>-170.58449999999999</c:v>
                </c:pt>
                <c:pt idx="99940">
                  <c:v>-170.58249999999998</c:v>
                </c:pt>
                <c:pt idx="99941">
                  <c:v>-170.58049999999997</c:v>
                </c:pt>
                <c:pt idx="99942">
                  <c:v>-170.57849999999999</c:v>
                </c:pt>
                <c:pt idx="99943">
                  <c:v>-170.57649999999998</c:v>
                </c:pt>
                <c:pt idx="99944">
                  <c:v>-170.57449999999997</c:v>
                </c:pt>
                <c:pt idx="99945">
                  <c:v>-170.57249999999999</c:v>
                </c:pt>
                <c:pt idx="99946">
                  <c:v>-170.57049999999998</c:v>
                </c:pt>
                <c:pt idx="99947">
                  <c:v>-170.56849999999997</c:v>
                </c:pt>
                <c:pt idx="99948">
                  <c:v>-170.56649999999999</c:v>
                </c:pt>
                <c:pt idx="99949">
                  <c:v>-170.56449999999998</c:v>
                </c:pt>
                <c:pt idx="99950">
                  <c:v>-170.56249999999997</c:v>
                </c:pt>
                <c:pt idx="99951">
                  <c:v>-170.56049999999999</c:v>
                </c:pt>
                <c:pt idx="99952">
                  <c:v>-170.55849999999998</c:v>
                </c:pt>
                <c:pt idx="99953">
                  <c:v>-170.55649999999997</c:v>
                </c:pt>
                <c:pt idx="99954">
                  <c:v>-170.55449999999999</c:v>
                </c:pt>
                <c:pt idx="99955">
                  <c:v>-170.55249999999998</c:v>
                </c:pt>
                <c:pt idx="99956">
                  <c:v>-170.55049999999997</c:v>
                </c:pt>
                <c:pt idx="99957">
                  <c:v>-170.54849999999999</c:v>
                </c:pt>
                <c:pt idx="99958">
                  <c:v>-170.54649999999998</c:v>
                </c:pt>
                <c:pt idx="99959">
                  <c:v>-170.54449999999997</c:v>
                </c:pt>
                <c:pt idx="99960">
                  <c:v>-170.54249999999999</c:v>
                </c:pt>
                <c:pt idx="99961">
                  <c:v>-170.54049999999998</c:v>
                </c:pt>
                <c:pt idx="99962">
                  <c:v>-170.53849999999997</c:v>
                </c:pt>
                <c:pt idx="99963">
                  <c:v>-170.53649999999999</c:v>
                </c:pt>
                <c:pt idx="99964">
                  <c:v>-170.53449999999998</c:v>
                </c:pt>
                <c:pt idx="99965">
                  <c:v>-170.53249999999997</c:v>
                </c:pt>
                <c:pt idx="99966">
                  <c:v>-170.53049999999999</c:v>
                </c:pt>
                <c:pt idx="99967">
                  <c:v>-170.52849999999998</c:v>
                </c:pt>
                <c:pt idx="99968">
                  <c:v>-170.52649999999997</c:v>
                </c:pt>
                <c:pt idx="99969">
                  <c:v>-170.52449999999999</c:v>
                </c:pt>
                <c:pt idx="99970">
                  <c:v>-170.52249999999998</c:v>
                </c:pt>
                <c:pt idx="99971">
                  <c:v>-170.52049999999997</c:v>
                </c:pt>
                <c:pt idx="99972">
                  <c:v>-170.51849999999999</c:v>
                </c:pt>
                <c:pt idx="99973">
                  <c:v>-170.51649999999998</c:v>
                </c:pt>
                <c:pt idx="99974">
                  <c:v>-170.51449999999997</c:v>
                </c:pt>
                <c:pt idx="99975">
                  <c:v>-170.51249999999999</c:v>
                </c:pt>
                <c:pt idx="99976">
                  <c:v>-170.51049999999998</c:v>
                </c:pt>
                <c:pt idx="99977">
                  <c:v>-170.50849999999997</c:v>
                </c:pt>
                <c:pt idx="99978">
                  <c:v>-170.50649999999999</c:v>
                </c:pt>
                <c:pt idx="99979">
                  <c:v>-170.50449999999998</c:v>
                </c:pt>
                <c:pt idx="99980">
                  <c:v>-170.50249999999997</c:v>
                </c:pt>
                <c:pt idx="99981">
                  <c:v>-170.50049999999999</c:v>
                </c:pt>
                <c:pt idx="99982">
                  <c:v>-170.49849999999998</c:v>
                </c:pt>
                <c:pt idx="99983">
                  <c:v>-170.49649999999997</c:v>
                </c:pt>
                <c:pt idx="99984">
                  <c:v>-170.49449999999999</c:v>
                </c:pt>
                <c:pt idx="99985">
                  <c:v>-170.49249999999998</c:v>
                </c:pt>
                <c:pt idx="99986">
                  <c:v>-170.49049999999997</c:v>
                </c:pt>
                <c:pt idx="99987">
                  <c:v>-170.48849999999999</c:v>
                </c:pt>
                <c:pt idx="99988">
                  <c:v>-170.48649999999998</c:v>
                </c:pt>
                <c:pt idx="99989">
                  <c:v>-170.48449999999997</c:v>
                </c:pt>
                <c:pt idx="99990">
                  <c:v>-170.48249999999999</c:v>
                </c:pt>
                <c:pt idx="99991">
                  <c:v>-170.48049999999998</c:v>
                </c:pt>
                <c:pt idx="99992">
                  <c:v>-170.47849999999997</c:v>
                </c:pt>
                <c:pt idx="99993">
                  <c:v>-170.47649999999999</c:v>
                </c:pt>
                <c:pt idx="99994">
                  <c:v>-170.47449999999998</c:v>
                </c:pt>
                <c:pt idx="99995">
                  <c:v>-170.47249999999997</c:v>
                </c:pt>
                <c:pt idx="99996">
                  <c:v>-170.47049999999999</c:v>
                </c:pt>
                <c:pt idx="99997">
                  <c:v>-170.46849999999998</c:v>
                </c:pt>
                <c:pt idx="99998">
                  <c:v>-170.46649999999997</c:v>
                </c:pt>
                <c:pt idx="99999">
                  <c:v>-170.46449999999999</c:v>
                </c:pt>
                <c:pt idx="100000">
                  <c:v>-170.46249999999998</c:v>
                </c:pt>
                <c:pt idx="100001">
                  <c:v>-170.46049999999997</c:v>
                </c:pt>
                <c:pt idx="100002">
                  <c:v>-170.45849999999999</c:v>
                </c:pt>
                <c:pt idx="100003">
                  <c:v>-170.45649999999998</c:v>
                </c:pt>
                <c:pt idx="100004">
                  <c:v>-170.45449999999997</c:v>
                </c:pt>
                <c:pt idx="100005">
                  <c:v>-170.45249999999999</c:v>
                </c:pt>
                <c:pt idx="100006">
                  <c:v>-170.45049999999998</c:v>
                </c:pt>
                <c:pt idx="100007">
                  <c:v>-170.44849999999997</c:v>
                </c:pt>
                <c:pt idx="100008">
                  <c:v>-170.44649999999999</c:v>
                </c:pt>
                <c:pt idx="100009">
                  <c:v>-170.44449999999998</c:v>
                </c:pt>
                <c:pt idx="100010">
                  <c:v>-170.44249999999997</c:v>
                </c:pt>
                <c:pt idx="100011">
                  <c:v>-170.44049999999999</c:v>
                </c:pt>
                <c:pt idx="100012">
                  <c:v>-170.43849999999998</c:v>
                </c:pt>
                <c:pt idx="100013">
                  <c:v>-170.43649999999997</c:v>
                </c:pt>
                <c:pt idx="100014">
                  <c:v>-170.43449999999999</c:v>
                </c:pt>
                <c:pt idx="100015">
                  <c:v>-170.43249999999998</c:v>
                </c:pt>
                <c:pt idx="100016">
                  <c:v>-170.43049999999997</c:v>
                </c:pt>
                <c:pt idx="100017">
                  <c:v>-170.42849999999999</c:v>
                </c:pt>
                <c:pt idx="100018">
                  <c:v>-170.42649999999998</c:v>
                </c:pt>
                <c:pt idx="100019">
                  <c:v>-170.42449999999997</c:v>
                </c:pt>
                <c:pt idx="100020">
                  <c:v>-170.42249999999999</c:v>
                </c:pt>
                <c:pt idx="100021">
                  <c:v>-170.42049999999998</c:v>
                </c:pt>
                <c:pt idx="100022">
                  <c:v>-170.41849999999997</c:v>
                </c:pt>
                <c:pt idx="100023">
                  <c:v>-170.41649999999998</c:v>
                </c:pt>
                <c:pt idx="100024">
                  <c:v>-170.41449999999998</c:v>
                </c:pt>
                <c:pt idx="100025">
                  <c:v>-170.41249999999997</c:v>
                </c:pt>
                <c:pt idx="100026">
                  <c:v>-170.41049999999998</c:v>
                </c:pt>
                <c:pt idx="100027">
                  <c:v>-170.40849999999998</c:v>
                </c:pt>
                <c:pt idx="100028">
                  <c:v>-170.40649999999997</c:v>
                </c:pt>
                <c:pt idx="100029">
                  <c:v>-170.40449999999998</c:v>
                </c:pt>
                <c:pt idx="100030">
                  <c:v>-170.40249999999997</c:v>
                </c:pt>
                <c:pt idx="100031">
                  <c:v>-170.40049999999997</c:v>
                </c:pt>
                <c:pt idx="100032">
                  <c:v>-170.39849999999998</c:v>
                </c:pt>
                <c:pt idx="100033">
                  <c:v>-170.39649999999997</c:v>
                </c:pt>
                <c:pt idx="100034">
                  <c:v>-170.39449999999997</c:v>
                </c:pt>
                <c:pt idx="100035">
                  <c:v>-170.39249999999998</c:v>
                </c:pt>
                <c:pt idx="100036">
                  <c:v>-170.39049999999997</c:v>
                </c:pt>
                <c:pt idx="100037">
                  <c:v>-170.38849999999996</c:v>
                </c:pt>
                <c:pt idx="100038">
                  <c:v>-170.38649999999998</c:v>
                </c:pt>
                <c:pt idx="100039">
                  <c:v>-170.38449999999997</c:v>
                </c:pt>
                <c:pt idx="100040">
                  <c:v>-170.38249999999996</c:v>
                </c:pt>
                <c:pt idx="100041">
                  <c:v>-170.38049999999998</c:v>
                </c:pt>
                <c:pt idx="100042">
                  <c:v>-170.37849999999997</c:v>
                </c:pt>
                <c:pt idx="100043">
                  <c:v>-170.37649999999996</c:v>
                </c:pt>
                <c:pt idx="100044">
                  <c:v>-170.37449999999998</c:v>
                </c:pt>
                <c:pt idx="100045">
                  <c:v>-170.37249999999997</c:v>
                </c:pt>
                <c:pt idx="100046">
                  <c:v>-170.37049999999996</c:v>
                </c:pt>
                <c:pt idx="100047">
                  <c:v>-170.36849999999998</c:v>
                </c:pt>
                <c:pt idx="100048">
                  <c:v>-170.36649999999997</c:v>
                </c:pt>
                <c:pt idx="100049">
                  <c:v>-170.36449999999996</c:v>
                </c:pt>
                <c:pt idx="100050">
                  <c:v>-170.36249999999998</c:v>
                </c:pt>
                <c:pt idx="100051">
                  <c:v>-170.36049999999997</c:v>
                </c:pt>
                <c:pt idx="100052">
                  <c:v>-170.35849999999996</c:v>
                </c:pt>
                <c:pt idx="100053">
                  <c:v>-170.35649999999998</c:v>
                </c:pt>
                <c:pt idx="100054">
                  <c:v>-170.35449999999997</c:v>
                </c:pt>
                <c:pt idx="100055">
                  <c:v>-170.35249999999996</c:v>
                </c:pt>
                <c:pt idx="100056">
                  <c:v>-170.35049999999998</c:v>
                </c:pt>
                <c:pt idx="100057">
                  <c:v>-170.34849999999997</c:v>
                </c:pt>
                <c:pt idx="100058">
                  <c:v>-170.34649999999996</c:v>
                </c:pt>
                <c:pt idx="100059">
                  <c:v>-170.34449999999998</c:v>
                </c:pt>
                <c:pt idx="100060">
                  <c:v>-170.34249999999997</c:v>
                </c:pt>
                <c:pt idx="100061">
                  <c:v>-170.34049999999996</c:v>
                </c:pt>
                <c:pt idx="100062">
                  <c:v>-170.33849999999998</c:v>
                </c:pt>
                <c:pt idx="100063">
                  <c:v>-170.33649999999997</c:v>
                </c:pt>
                <c:pt idx="100064">
                  <c:v>-170.33449999999999</c:v>
                </c:pt>
                <c:pt idx="100065">
                  <c:v>-170.33249999999998</c:v>
                </c:pt>
                <c:pt idx="100066">
                  <c:v>-170.33049999999997</c:v>
                </c:pt>
                <c:pt idx="100067">
                  <c:v>-170.32849999999999</c:v>
                </c:pt>
                <c:pt idx="100068">
                  <c:v>-170.32649999999998</c:v>
                </c:pt>
                <c:pt idx="100069">
                  <c:v>-170.32449999999997</c:v>
                </c:pt>
                <c:pt idx="100070">
                  <c:v>-170.32249999999999</c:v>
                </c:pt>
                <c:pt idx="100071">
                  <c:v>-170.32049999999998</c:v>
                </c:pt>
                <c:pt idx="100072">
                  <c:v>-170.31849999999997</c:v>
                </c:pt>
                <c:pt idx="100073">
                  <c:v>-170.31649999999999</c:v>
                </c:pt>
                <c:pt idx="100074">
                  <c:v>-170.31449999999998</c:v>
                </c:pt>
                <c:pt idx="100075">
                  <c:v>-170.31249999999997</c:v>
                </c:pt>
                <c:pt idx="100076">
                  <c:v>-170.31049999999999</c:v>
                </c:pt>
                <c:pt idx="100077">
                  <c:v>-170.30849999999998</c:v>
                </c:pt>
                <c:pt idx="100078">
                  <c:v>-170.30649999999997</c:v>
                </c:pt>
                <c:pt idx="100079">
                  <c:v>-170.30449999999999</c:v>
                </c:pt>
                <c:pt idx="100080">
                  <c:v>-170.30249999999998</c:v>
                </c:pt>
                <c:pt idx="100081">
                  <c:v>-170.30049999999997</c:v>
                </c:pt>
                <c:pt idx="100082">
                  <c:v>-170.29849999999999</c:v>
                </c:pt>
                <c:pt idx="100083">
                  <c:v>-170.29649999999998</c:v>
                </c:pt>
                <c:pt idx="100084">
                  <c:v>-170.29449999999997</c:v>
                </c:pt>
                <c:pt idx="100085">
                  <c:v>-170.29249999999999</c:v>
                </c:pt>
                <c:pt idx="100086">
                  <c:v>-170.29049999999998</c:v>
                </c:pt>
                <c:pt idx="100087">
                  <c:v>-170.28849999999997</c:v>
                </c:pt>
                <c:pt idx="100088">
                  <c:v>-170.28649999999999</c:v>
                </c:pt>
                <c:pt idx="100089">
                  <c:v>-170.28449999999998</c:v>
                </c:pt>
                <c:pt idx="100090">
                  <c:v>-170.28249999999997</c:v>
                </c:pt>
                <c:pt idx="100091">
                  <c:v>-170.28049999999999</c:v>
                </c:pt>
                <c:pt idx="100092">
                  <c:v>-170.27849999999998</c:v>
                </c:pt>
                <c:pt idx="100093">
                  <c:v>-170.27649999999997</c:v>
                </c:pt>
                <c:pt idx="100094">
                  <c:v>-170.27449999999999</c:v>
                </c:pt>
                <c:pt idx="100095">
                  <c:v>-170.27249999999998</c:v>
                </c:pt>
                <c:pt idx="100096">
                  <c:v>-170.27049999999997</c:v>
                </c:pt>
                <c:pt idx="100097">
                  <c:v>-170.26849999999999</c:v>
                </c:pt>
                <c:pt idx="100098">
                  <c:v>-170.26649999999998</c:v>
                </c:pt>
                <c:pt idx="100099">
                  <c:v>-170.26449999999997</c:v>
                </c:pt>
                <c:pt idx="100100">
                  <c:v>-170.26249999999999</c:v>
                </c:pt>
                <c:pt idx="100101">
                  <c:v>-170.26049999999998</c:v>
                </c:pt>
                <c:pt idx="100102">
                  <c:v>-170.25849999999997</c:v>
                </c:pt>
                <c:pt idx="100103">
                  <c:v>-170.25649999999999</c:v>
                </c:pt>
                <c:pt idx="100104">
                  <c:v>-170.25449999999998</c:v>
                </c:pt>
                <c:pt idx="100105">
                  <c:v>-170.25249999999997</c:v>
                </c:pt>
                <c:pt idx="100106">
                  <c:v>-170.25049999999999</c:v>
                </c:pt>
                <c:pt idx="100107">
                  <c:v>-170.24849999999998</c:v>
                </c:pt>
                <c:pt idx="100108">
                  <c:v>-170.24649999999997</c:v>
                </c:pt>
                <c:pt idx="100109">
                  <c:v>-170.24449999999999</c:v>
                </c:pt>
                <c:pt idx="100110">
                  <c:v>-170.24249999999998</c:v>
                </c:pt>
                <c:pt idx="100111">
                  <c:v>-170.24049999999997</c:v>
                </c:pt>
                <c:pt idx="100112">
                  <c:v>-170.23849999999999</c:v>
                </c:pt>
                <c:pt idx="100113">
                  <c:v>-170.23649999999998</c:v>
                </c:pt>
                <c:pt idx="100114">
                  <c:v>-170.23449999999997</c:v>
                </c:pt>
                <c:pt idx="100115">
                  <c:v>-170.23249999999999</c:v>
                </c:pt>
                <c:pt idx="100116">
                  <c:v>-170.23049999999998</c:v>
                </c:pt>
                <c:pt idx="100117">
                  <c:v>-170.22849999999997</c:v>
                </c:pt>
                <c:pt idx="100118">
                  <c:v>-170.22649999999999</c:v>
                </c:pt>
                <c:pt idx="100119">
                  <c:v>-170.22449999999998</c:v>
                </c:pt>
                <c:pt idx="100120">
                  <c:v>-170.22249999999997</c:v>
                </c:pt>
                <c:pt idx="100121">
                  <c:v>-170.22049999999999</c:v>
                </c:pt>
                <c:pt idx="100122">
                  <c:v>-170.21849999999998</c:v>
                </c:pt>
                <c:pt idx="100123">
                  <c:v>-170.21649999999997</c:v>
                </c:pt>
                <c:pt idx="100124">
                  <c:v>-170.21449999999999</c:v>
                </c:pt>
                <c:pt idx="100125">
                  <c:v>-170.21249999999998</c:v>
                </c:pt>
                <c:pt idx="100126">
                  <c:v>-170.21049999999997</c:v>
                </c:pt>
                <c:pt idx="100127">
                  <c:v>-170.20849999999999</c:v>
                </c:pt>
                <c:pt idx="100128">
                  <c:v>-170.20649999999998</c:v>
                </c:pt>
                <c:pt idx="100129">
                  <c:v>-170.20449999999997</c:v>
                </c:pt>
                <c:pt idx="100130">
                  <c:v>-170.20249999999999</c:v>
                </c:pt>
                <c:pt idx="100131">
                  <c:v>-170.20049999999998</c:v>
                </c:pt>
                <c:pt idx="100132">
                  <c:v>-170.19849999999997</c:v>
                </c:pt>
                <c:pt idx="100133">
                  <c:v>-170.19649999999999</c:v>
                </c:pt>
                <c:pt idx="100134">
                  <c:v>-170.19449999999998</c:v>
                </c:pt>
                <c:pt idx="100135">
                  <c:v>-170.19249999999997</c:v>
                </c:pt>
                <c:pt idx="100136">
                  <c:v>-170.19049999999999</c:v>
                </c:pt>
                <c:pt idx="100137">
                  <c:v>-170.18849999999998</c:v>
                </c:pt>
                <c:pt idx="100138">
                  <c:v>-170.18649999999997</c:v>
                </c:pt>
                <c:pt idx="100139">
                  <c:v>-170.18449999999999</c:v>
                </c:pt>
                <c:pt idx="100140">
                  <c:v>-170.18249999999998</c:v>
                </c:pt>
                <c:pt idx="100141">
                  <c:v>-170.18049999999997</c:v>
                </c:pt>
                <c:pt idx="100142">
                  <c:v>-170.17849999999999</c:v>
                </c:pt>
                <c:pt idx="100143">
                  <c:v>-170.17649999999998</c:v>
                </c:pt>
                <c:pt idx="100144">
                  <c:v>-170.17449999999997</c:v>
                </c:pt>
                <c:pt idx="100145">
                  <c:v>-170.17249999999999</c:v>
                </c:pt>
                <c:pt idx="100146">
                  <c:v>-170.17049999999998</c:v>
                </c:pt>
                <c:pt idx="100147">
                  <c:v>-170.16849999999997</c:v>
                </c:pt>
                <c:pt idx="100148">
                  <c:v>-170.16649999999998</c:v>
                </c:pt>
                <c:pt idx="100149">
                  <c:v>-170.16449999999998</c:v>
                </c:pt>
                <c:pt idx="100150">
                  <c:v>-170.16249999999997</c:v>
                </c:pt>
                <c:pt idx="100151">
                  <c:v>-170.16049999999998</c:v>
                </c:pt>
                <c:pt idx="100152">
                  <c:v>-170.15849999999998</c:v>
                </c:pt>
                <c:pt idx="100153">
                  <c:v>-170.15649999999997</c:v>
                </c:pt>
                <c:pt idx="100154">
                  <c:v>-170.15449999999998</c:v>
                </c:pt>
                <c:pt idx="100155">
                  <c:v>-170.15249999999997</c:v>
                </c:pt>
                <c:pt idx="100156">
                  <c:v>-170.15049999999997</c:v>
                </c:pt>
                <c:pt idx="100157">
                  <c:v>-170.14849999999998</c:v>
                </c:pt>
                <c:pt idx="100158">
                  <c:v>-170.14649999999997</c:v>
                </c:pt>
                <c:pt idx="100159">
                  <c:v>-170.14449999999997</c:v>
                </c:pt>
                <c:pt idx="100160">
                  <c:v>-170.14249999999998</c:v>
                </c:pt>
                <c:pt idx="100161">
                  <c:v>-170.14049999999997</c:v>
                </c:pt>
                <c:pt idx="100162">
                  <c:v>-170.13849999999996</c:v>
                </c:pt>
                <c:pt idx="100163">
                  <c:v>-170.13649999999998</c:v>
                </c:pt>
                <c:pt idx="100164">
                  <c:v>-170.13449999999997</c:v>
                </c:pt>
                <c:pt idx="100165">
                  <c:v>-170.13249999999996</c:v>
                </c:pt>
                <c:pt idx="100166">
                  <c:v>-170.13049999999998</c:v>
                </c:pt>
                <c:pt idx="100167">
                  <c:v>-170.12849999999997</c:v>
                </c:pt>
                <c:pt idx="100168">
                  <c:v>-170.12649999999996</c:v>
                </c:pt>
                <c:pt idx="100169">
                  <c:v>-170.12449999999998</c:v>
                </c:pt>
                <c:pt idx="100170">
                  <c:v>-170.12249999999997</c:v>
                </c:pt>
                <c:pt idx="100171">
                  <c:v>-170.12049999999996</c:v>
                </c:pt>
                <c:pt idx="100172">
                  <c:v>-170.11849999999998</c:v>
                </c:pt>
                <c:pt idx="100173">
                  <c:v>-170.11649999999997</c:v>
                </c:pt>
                <c:pt idx="100174">
                  <c:v>-170.11449999999996</c:v>
                </c:pt>
                <c:pt idx="100175">
                  <c:v>-170.11249999999998</c:v>
                </c:pt>
                <c:pt idx="100176">
                  <c:v>-170.11049999999997</c:v>
                </c:pt>
                <c:pt idx="100177">
                  <c:v>-170.10849999999996</c:v>
                </c:pt>
                <c:pt idx="100178">
                  <c:v>-170.10649999999998</c:v>
                </c:pt>
                <c:pt idx="100179">
                  <c:v>-170.10449999999997</c:v>
                </c:pt>
                <c:pt idx="100180">
                  <c:v>-170.10249999999996</c:v>
                </c:pt>
                <c:pt idx="100181">
                  <c:v>-170.10049999999998</c:v>
                </c:pt>
                <c:pt idx="100182">
                  <c:v>-170.09849999999997</c:v>
                </c:pt>
                <c:pt idx="100183">
                  <c:v>-170.09649999999996</c:v>
                </c:pt>
                <c:pt idx="100184">
                  <c:v>-170.09449999999998</c:v>
                </c:pt>
                <c:pt idx="100185">
                  <c:v>-170.09249999999997</c:v>
                </c:pt>
                <c:pt idx="100186">
                  <c:v>-170.09049999999996</c:v>
                </c:pt>
                <c:pt idx="100187">
                  <c:v>-170.08849999999998</c:v>
                </c:pt>
                <c:pt idx="100188">
                  <c:v>-170.08649999999997</c:v>
                </c:pt>
                <c:pt idx="100189">
                  <c:v>-170.08449999999999</c:v>
                </c:pt>
                <c:pt idx="100190">
                  <c:v>-170.08249999999998</c:v>
                </c:pt>
                <c:pt idx="100191">
                  <c:v>-170.08049999999997</c:v>
                </c:pt>
                <c:pt idx="100192">
                  <c:v>-170.07849999999999</c:v>
                </c:pt>
                <c:pt idx="100193">
                  <c:v>-170.07649999999998</c:v>
                </c:pt>
                <c:pt idx="100194">
                  <c:v>-170.07449999999997</c:v>
                </c:pt>
                <c:pt idx="100195">
                  <c:v>-170.07249999999999</c:v>
                </c:pt>
                <c:pt idx="100196">
                  <c:v>-170.07049999999998</c:v>
                </c:pt>
                <c:pt idx="100197">
                  <c:v>-170.06849999999997</c:v>
                </c:pt>
                <c:pt idx="100198">
                  <c:v>-170.06649999999999</c:v>
                </c:pt>
                <c:pt idx="100199">
                  <c:v>-170.06449999999998</c:v>
                </c:pt>
                <c:pt idx="100200">
                  <c:v>-170.06249999999997</c:v>
                </c:pt>
                <c:pt idx="100201">
                  <c:v>-170.06049999999999</c:v>
                </c:pt>
                <c:pt idx="100202">
                  <c:v>-170.05849999999998</c:v>
                </c:pt>
                <c:pt idx="100203">
                  <c:v>-170.05649999999997</c:v>
                </c:pt>
                <c:pt idx="100204">
                  <c:v>-170.05449999999999</c:v>
                </c:pt>
                <c:pt idx="100205">
                  <c:v>-170.05249999999998</c:v>
                </c:pt>
                <c:pt idx="100206">
                  <c:v>-170.05049999999997</c:v>
                </c:pt>
                <c:pt idx="100207">
                  <c:v>-170.04849999999999</c:v>
                </c:pt>
                <c:pt idx="100208">
                  <c:v>-170.04649999999998</c:v>
                </c:pt>
                <c:pt idx="100209">
                  <c:v>-170.04449999999997</c:v>
                </c:pt>
                <c:pt idx="100210">
                  <c:v>-170.04249999999999</c:v>
                </c:pt>
                <c:pt idx="100211">
                  <c:v>-170.04049999999998</c:v>
                </c:pt>
                <c:pt idx="100212">
                  <c:v>-170.03849999999997</c:v>
                </c:pt>
                <c:pt idx="100213">
                  <c:v>-170.03649999999999</c:v>
                </c:pt>
                <c:pt idx="100214">
                  <c:v>-170.03449999999998</c:v>
                </c:pt>
                <c:pt idx="100215">
                  <c:v>-170.03249999999997</c:v>
                </c:pt>
                <c:pt idx="100216">
                  <c:v>-170.03049999999999</c:v>
                </c:pt>
                <c:pt idx="100217">
                  <c:v>-170.02849999999998</c:v>
                </c:pt>
                <c:pt idx="100218">
                  <c:v>-170.02649999999997</c:v>
                </c:pt>
                <c:pt idx="100219">
                  <c:v>-170.02449999999999</c:v>
                </c:pt>
                <c:pt idx="100220">
                  <c:v>-170.02249999999998</c:v>
                </c:pt>
                <c:pt idx="100221">
                  <c:v>-170.02049999999997</c:v>
                </c:pt>
                <c:pt idx="100222">
                  <c:v>-170.01849999999999</c:v>
                </c:pt>
                <c:pt idx="100223">
                  <c:v>-170.01649999999998</c:v>
                </c:pt>
                <c:pt idx="100224">
                  <c:v>-170.01449999999997</c:v>
                </c:pt>
                <c:pt idx="100225">
                  <c:v>-170.01249999999999</c:v>
                </c:pt>
                <c:pt idx="100226">
                  <c:v>-170.01049999999998</c:v>
                </c:pt>
                <c:pt idx="100227">
                  <c:v>-170.00849999999997</c:v>
                </c:pt>
                <c:pt idx="100228">
                  <c:v>-170.00649999999999</c:v>
                </c:pt>
                <c:pt idx="100229">
                  <c:v>-170.00449999999998</c:v>
                </c:pt>
                <c:pt idx="100230">
                  <c:v>-170.00249999999997</c:v>
                </c:pt>
                <c:pt idx="100231">
                  <c:v>-170.00049999999999</c:v>
                </c:pt>
                <c:pt idx="100232">
                  <c:v>-169.99849999999998</c:v>
                </c:pt>
                <c:pt idx="100233">
                  <c:v>-169.99649999999997</c:v>
                </c:pt>
                <c:pt idx="100234">
                  <c:v>-169.99449999999999</c:v>
                </c:pt>
                <c:pt idx="100235">
                  <c:v>-169.99249999999998</c:v>
                </c:pt>
                <c:pt idx="100236">
                  <c:v>-169.99049999999997</c:v>
                </c:pt>
                <c:pt idx="100237">
                  <c:v>-169.98849999999999</c:v>
                </c:pt>
                <c:pt idx="100238">
                  <c:v>-169.98649999999998</c:v>
                </c:pt>
                <c:pt idx="100239">
                  <c:v>-169.98449999999997</c:v>
                </c:pt>
                <c:pt idx="100240">
                  <c:v>-169.98249999999999</c:v>
                </c:pt>
                <c:pt idx="100241">
                  <c:v>-169.98049999999998</c:v>
                </c:pt>
                <c:pt idx="100242">
                  <c:v>-169.97849999999997</c:v>
                </c:pt>
                <c:pt idx="100243">
                  <c:v>-169.97649999999999</c:v>
                </c:pt>
                <c:pt idx="100244">
                  <c:v>-169.97449999999998</c:v>
                </c:pt>
                <c:pt idx="100245">
                  <c:v>-169.97249999999997</c:v>
                </c:pt>
                <c:pt idx="100246">
                  <c:v>-169.97049999999999</c:v>
                </c:pt>
                <c:pt idx="100247">
                  <c:v>-169.96849999999998</c:v>
                </c:pt>
                <c:pt idx="100248">
                  <c:v>-169.96649999999997</c:v>
                </c:pt>
                <c:pt idx="100249">
                  <c:v>-169.96449999999999</c:v>
                </c:pt>
                <c:pt idx="100250">
                  <c:v>-169.96249999999998</c:v>
                </c:pt>
                <c:pt idx="100251">
                  <c:v>-169.96049999999997</c:v>
                </c:pt>
                <c:pt idx="100252">
                  <c:v>-169.95849999999999</c:v>
                </c:pt>
                <c:pt idx="100253">
                  <c:v>-169.95649999999998</c:v>
                </c:pt>
                <c:pt idx="100254">
                  <c:v>-169.95449999999997</c:v>
                </c:pt>
                <c:pt idx="100255">
                  <c:v>-169.95249999999999</c:v>
                </c:pt>
                <c:pt idx="100256">
                  <c:v>-169.95049999999998</c:v>
                </c:pt>
                <c:pt idx="100257">
                  <c:v>-169.94849999999997</c:v>
                </c:pt>
                <c:pt idx="100258">
                  <c:v>-169.94649999999999</c:v>
                </c:pt>
                <c:pt idx="100259">
                  <c:v>-169.94449999999998</c:v>
                </c:pt>
                <c:pt idx="100260">
                  <c:v>-169.94249999999997</c:v>
                </c:pt>
                <c:pt idx="100261">
                  <c:v>-169.94049999999999</c:v>
                </c:pt>
                <c:pt idx="100262">
                  <c:v>-169.93849999999998</c:v>
                </c:pt>
                <c:pt idx="100263">
                  <c:v>-169.93649999999997</c:v>
                </c:pt>
                <c:pt idx="100264">
                  <c:v>-169.93449999999999</c:v>
                </c:pt>
                <c:pt idx="100265">
                  <c:v>-169.93249999999998</c:v>
                </c:pt>
                <c:pt idx="100266">
                  <c:v>-169.93049999999997</c:v>
                </c:pt>
                <c:pt idx="100267">
                  <c:v>-169.92849999999999</c:v>
                </c:pt>
                <c:pt idx="100268">
                  <c:v>-169.92649999999998</c:v>
                </c:pt>
                <c:pt idx="100269">
                  <c:v>-169.92449999999997</c:v>
                </c:pt>
                <c:pt idx="100270">
                  <c:v>-169.92249999999999</c:v>
                </c:pt>
                <c:pt idx="100271">
                  <c:v>-169.92049999999998</c:v>
                </c:pt>
                <c:pt idx="100272">
                  <c:v>-169.91849999999997</c:v>
                </c:pt>
                <c:pt idx="100273">
                  <c:v>-169.91649999999998</c:v>
                </c:pt>
                <c:pt idx="100274">
                  <c:v>-169.91449999999998</c:v>
                </c:pt>
                <c:pt idx="100275">
                  <c:v>-169.91249999999997</c:v>
                </c:pt>
                <c:pt idx="100276">
                  <c:v>-169.91049999999998</c:v>
                </c:pt>
                <c:pt idx="100277">
                  <c:v>-169.90849999999998</c:v>
                </c:pt>
                <c:pt idx="100278">
                  <c:v>-169.90649999999997</c:v>
                </c:pt>
                <c:pt idx="100279">
                  <c:v>-169.90449999999998</c:v>
                </c:pt>
                <c:pt idx="100280">
                  <c:v>-169.90249999999997</c:v>
                </c:pt>
                <c:pt idx="100281">
                  <c:v>-169.90049999999997</c:v>
                </c:pt>
                <c:pt idx="100282">
                  <c:v>-169.89849999999998</c:v>
                </c:pt>
                <c:pt idx="100283">
                  <c:v>-169.89649999999997</c:v>
                </c:pt>
                <c:pt idx="100284">
                  <c:v>-169.89449999999997</c:v>
                </c:pt>
                <c:pt idx="100285">
                  <c:v>-169.89249999999998</c:v>
                </c:pt>
                <c:pt idx="100286">
                  <c:v>-169.89049999999997</c:v>
                </c:pt>
                <c:pt idx="100287">
                  <c:v>-169.88849999999996</c:v>
                </c:pt>
                <c:pt idx="100288">
                  <c:v>-169.88649999999998</c:v>
                </c:pt>
                <c:pt idx="100289">
                  <c:v>-169.88449999999997</c:v>
                </c:pt>
                <c:pt idx="100290">
                  <c:v>-169.88249999999996</c:v>
                </c:pt>
                <c:pt idx="100291">
                  <c:v>-169.88049999999998</c:v>
                </c:pt>
                <c:pt idx="100292">
                  <c:v>-169.87849999999997</c:v>
                </c:pt>
                <c:pt idx="100293">
                  <c:v>-169.87649999999996</c:v>
                </c:pt>
                <c:pt idx="100294">
                  <c:v>-169.87449999999998</c:v>
                </c:pt>
                <c:pt idx="100295">
                  <c:v>-169.87249999999997</c:v>
                </c:pt>
                <c:pt idx="100296">
                  <c:v>-169.87049999999996</c:v>
                </c:pt>
                <c:pt idx="100297">
                  <c:v>-169.86849999999998</c:v>
                </c:pt>
                <c:pt idx="100298">
                  <c:v>-169.86649999999997</c:v>
                </c:pt>
                <c:pt idx="100299">
                  <c:v>-169.86449999999996</c:v>
                </c:pt>
                <c:pt idx="100300">
                  <c:v>-169.86249999999998</c:v>
                </c:pt>
                <c:pt idx="100301">
                  <c:v>-169.86049999999997</c:v>
                </c:pt>
                <c:pt idx="100302">
                  <c:v>-169.85849999999996</c:v>
                </c:pt>
                <c:pt idx="100303">
                  <c:v>-169.85649999999998</c:v>
                </c:pt>
                <c:pt idx="100304">
                  <c:v>-169.85449999999997</c:v>
                </c:pt>
                <c:pt idx="100305">
                  <c:v>-169.85249999999996</c:v>
                </c:pt>
                <c:pt idx="100306">
                  <c:v>-169.85049999999998</c:v>
                </c:pt>
                <c:pt idx="100307">
                  <c:v>-169.84849999999997</c:v>
                </c:pt>
                <c:pt idx="100308">
                  <c:v>-169.84649999999996</c:v>
                </c:pt>
                <c:pt idx="100309">
                  <c:v>-169.84449999999998</c:v>
                </c:pt>
                <c:pt idx="100310">
                  <c:v>-169.84249999999997</c:v>
                </c:pt>
                <c:pt idx="100311">
                  <c:v>-169.84049999999996</c:v>
                </c:pt>
                <c:pt idx="100312">
                  <c:v>-169.83849999999998</c:v>
                </c:pt>
                <c:pt idx="100313">
                  <c:v>-169.83649999999997</c:v>
                </c:pt>
                <c:pt idx="100314">
                  <c:v>-169.83449999999999</c:v>
                </c:pt>
                <c:pt idx="100315">
                  <c:v>-169.83249999999998</c:v>
                </c:pt>
                <c:pt idx="100316">
                  <c:v>-169.83049999999997</c:v>
                </c:pt>
                <c:pt idx="100317">
                  <c:v>-169.82849999999999</c:v>
                </c:pt>
                <c:pt idx="100318">
                  <c:v>-169.82649999999998</c:v>
                </c:pt>
                <c:pt idx="100319">
                  <c:v>-169.82449999999997</c:v>
                </c:pt>
                <c:pt idx="100320">
                  <c:v>-169.82249999999999</c:v>
                </c:pt>
                <c:pt idx="100321">
                  <c:v>-169.82049999999998</c:v>
                </c:pt>
                <c:pt idx="100322">
                  <c:v>-169.81849999999997</c:v>
                </c:pt>
                <c:pt idx="100323">
                  <c:v>-169.81649999999999</c:v>
                </c:pt>
                <c:pt idx="100324">
                  <c:v>-169.81449999999998</c:v>
                </c:pt>
                <c:pt idx="100325">
                  <c:v>-169.81249999999997</c:v>
                </c:pt>
                <c:pt idx="100326">
                  <c:v>-169.81049999999999</c:v>
                </c:pt>
                <c:pt idx="100327">
                  <c:v>-169.80849999999998</c:v>
                </c:pt>
                <c:pt idx="100328">
                  <c:v>-169.80649999999997</c:v>
                </c:pt>
                <c:pt idx="100329">
                  <c:v>-169.80449999999999</c:v>
                </c:pt>
                <c:pt idx="100330">
                  <c:v>-169.80249999999998</c:v>
                </c:pt>
                <c:pt idx="100331">
                  <c:v>-169.80049999999997</c:v>
                </c:pt>
                <c:pt idx="100332">
                  <c:v>-169.79849999999999</c:v>
                </c:pt>
                <c:pt idx="100333">
                  <c:v>-169.79649999999998</c:v>
                </c:pt>
                <c:pt idx="100334">
                  <c:v>-169.79449999999997</c:v>
                </c:pt>
                <c:pt idx="100335">
                  <c:v>-169.79249999999999</c:v>
                </c:pt>
                <c:pt idx="100336">
                  <c:v>-169.79049999999998</c:v>
                </c:pt>
                <c:pt idx="100337">
                  <c:v>-169.78849999999997</c:v>
                </c:pt>
                <c:pt idx="100338">
                  <c:v>-169.78649999999999</c:v>
                </c:pt>
                <c:pt idx="100339">
                  <c:v>-169.78449999999998</c:v>
                </c:pt>
                <c:pt idx="100340">
                  <c:v>-169.78249999999997</c:v>
                </c:pt>
                <c:pt idx="100341">
                  <c:v>-169.78049999999999</c:v>
                </c:pt>
                <c:pt idx="100342">
                  <c:v>-169.77849999999998</c:v>
                </c:pt>
                <c:pt idx="100343">
                  <c:v>-169.77649999999997</c:v>
                </c:pt>
                <c:pt idx="100344">
                  <c:v>-169.77449999999999</c:v>
                </c:pt>
                <c:pt idx="100345">
                  <c:v>-169.77249999999998</c:v>
                </c:pt>
                <c:pt idx="100346">
                  <c:v>-169.77049999999997</c:v>
                </c:pt>
                <c:pt idx="100347">
                  <c:v>-169.76849999999999</c:v>
                </c:pt>
                <c:pt idx="100348">
                  <c:v>-169.76649999999998</c:v>
                </c:pt>
                <c:pt idx="100349">
                  <c:v>-169.76449999999997</c:v>
                </c:pt>
                <c:pt idx="100350">
                  <c:v>-169.76249999999999</c:v>
                </c:pt>
                <c:pt idx="100351">
                  <c:v>-169.76049999999998</c:v>
                </c:pt>
                <c:pt idx="100352">
                  <c:v>-169.75849999999997</c:v>
                </c:pt>
                <c:pt idx="100353">
                  <c:v>-169.75649999999999</c:v>
                </c:pt>
                <c:pt idx="100354">
                  <c:v>-169.75449999999998</c:v>
                </c:pt>
                <c:pt idx="100355">
                  <c:v>-169.75249999999997</c:v>
                </c:pt>
                <c:pt idx="100356">
                  <c:v>-169.75049999999999</c:v>
                </c:pt>
                <c:pt idx="100357">
                  <c:v>-169.74849999999998</c:v>
                </c:pt>
                <c:pt idx="100358">
                  <c:v>-169.74649999999997</c:v>
                </c:pt>
                <c:pt idx="100359">
                  <c:v>-169.74449999999999</c:v>
                </c:pt>
                <c:pt idx="100360">
                  <c:v>-169.74249999999998</c:v>
                </c:pt>
                <c:pt idx="100361">
                  <c:v>-169.74049999999997</c:v>
                </c:pt>
                <c:pt idx="100362">
                  <c:v>-169.73849999999999</c:v>
                </c:pt>
                <c:pt idx="100363">
                  <c:v>-169.73649999999998</c:v>
                </c:pt>
                <c:pt idx="100364">
                  <c:v>-169.73449999999997</c:v>
                </c:pt>
                <c:pt idx="100365">
                  <c:v>-169.73249999999999</c:v>
                </c:pt>
                <c:pt idx="100366">
                  <c:v>-169.73049999999998</c:v>
                </c:pt>
                <c:pt idx="100367">
                  <c:v>-169.72849999999997</c:v>
                </c:pt>
                <c:pt idx="100368">
                  <c:v>-169.72649999999999</c:v>
                </c:pt>
                <c:pt idx="100369">
                  <c:v>-169.72449999999998</c:v>
                </c:pt>
                <c:pt idx="100370">
                  <c:v>-169.72249999999997</c:v>
                </c:pt>
                <c:pt idx="100371">
                  <c:v>-169.72049999999999</c:v>
                </c:pt>
                <c:pt idx="100372">
                  <c:v>-169.71849999999998</c:v>
                </c:pt>
                <c:pt idx="100373">
                  <c:v>-169.71649999999997</c:v>
                </c:pt>
                <c:pt idx="100374">
                  <c:v>-169.71449999999999</c:v>
                </c:pt>
                <c:pt idx="100375">
                  <c:v>-169.71249999999998</c:v>
                </c:pt>
                <c:pt idx="100376">
                  <c:v>-169.71049999999997</c:v>
                </c:pt>
                <c:pt idx="100377">
                  <c:v>-169.70849999999999</c:v>
                </c:pt>
                <c:pt idx="100378">
                  <c:v>-169.70649999999998</c:v>
                </c:pt>
                <c:pt idx="100379">
                  <c:v>-169.70449999999997</c:v>
                </c:pt>
                <c:pt idx="100380">
                  <c:v>-169.70249999999999</c:v>
                </c:pt>
                <c:pt idx="100381">
                  <c:v>-169.70049999999998</c:v>
                </c:pt>
                <c:pt idx="100382">
                  <c:v>-169.69849999999997</c:v>
                </c:pt>
                <c:pt idx="100383">
                  <c:v>-169.69649999999999</c:v>
                </c:pt>
                <c:pt idx="100384">
                  <c:v>-169.69449999999998</c:v>
                </c:pt>
                <c:pt idx="100385">
                  <c:v>-169.69249999999997</c:v>
                </c:pt>
                <c:pt idx="100386">
                  <c:v>-169.69049999999999</c:v>
                </c:pt>
                <c:pt idx="100387">
                  <c:v>-169.68849999999998</c:v>
                </c:pt>
                <c:pt idx="100388">
                  <c:v>-169.68649999999997</c:v>
                </c:pt>
                <c:pt idx="100389">
                  <c:v>-169.68449999999999</c:v>
                </c:pt>
                <c:pt idx="100390">
                  <c:v>-169.68249999999998</c:v>
                </c:pt>
                <c:pt idx="100391">
                  <c:v>-169.68049999999997</c:v>
                </c:pt>
                <c:pt idx="100392">
                  <c:v>-169.67849999999999</c:v>
                </c:pt>
                <c:pt idx="100393">
                  <c:v>-169.67649999999998</c:v>
                </c:pt>
                <c:pt idx="100394">
                  <c:v>-169.67449999999997</c:v>
                </c:pt>
                <c:pt idx="100395">
                  <c:v>-169.67249999999999</c:v>
                </c:pt>
                <c:pt idx="100396">
                  <c:v>-169.67049999999998</c:v>
                </c:pt>
                <c:pt idx="100397">
                  <c:v>-169.66849999999997</c:v>
                </c:pt>
                <c:pt idx="100398">
                  <c:v>-169.66649999999998</c:v>
                </c:pt>
                <c:pt idx="100399">
                  <c:v>-169.66449999999998</c:v>
                </c:pt>
                <c:pt idx="100400">
                  <c:v>-169.66249999999997</c:v>
                </c:pt>
                <c:pt idx="100401">
                  <c:v>-169.66049999999998</c:v>
                </c:pt>
                <c:pt idx="100402">
                  <c:v>-169.65849999999998</c:v>
                </c:pt>
                <c:pt idx="100403">
                  <c:v>-169.65649999999997</c:v>
                </c:pt>
                <c:pt idx="100404">
                  <c:v>-169.65449999999998</c:v>
                </c:pt>
                <c:pt idx="100405">
                  <c:v>-169.65249999999997</c:v>
                </c:pt>
                <c:pt idx="100406">
                  <c:v>-169.65049999999997</c:v>
                </c:pt>
                <c:pt idx="100407">
                  <c:v>-169.64849999999998</c:v>
                </c:pt>
                <c:pt idx="100408">
                  <c:v>-169.64649999999997</c:v>
                </c:pt>
                <c:pt idx="100409">
                  <c:v>-169.64449999999997</c:v>
                </c:pt>
                <c:pt idx="100410">
                  <c:v>-169.64249999999998</c:v>
                </c:pt>
                <c:pt idx="100411">
                  <c:v>-169.64049999999997</c:v>
                </c:pt>
                <c:pt idx="100412">
                  <c:v>-169.63849999999996</c:v>
                </c:pt>
                <c:pt idx="100413">
                  <c:v>-169.63649999999998</c:v>
                </c:pt>
                <c:pt idx="100414">
                  <c:v>-169.63449999999997</c:v>
                </c:pt>
                <c:pt idx="100415">
                  <c:v>-169.63249999999996</c:v>
                </c:pt>
                <c:pt idx="100416">
                  <c:v>-169.63049999999998</c:v>
                </c:pt>
                <c:pt idx="100417">
                  <c:v>-169.62849999999997</c:v>
                </c:pt>
                <c:pt idx="100418">
                  <c:v>-169.62649999999996</c:v>
                </c:pt>
                <c:pt idx="100419">
                  <c:v>-169.62449999999998</c:v>
                </c:pt>
                <c:pt idx="100420">
                  <c:v>-169.62249999999997</c:v>
                </c:pt>
                <c:pt idx="100421">
                  <c:v>-169.62049999999996</c:v>
                </c:pt>
                <c:pt idx="100422">
                  <c:v>-169.61849999999998</c:v>
                </c:pt>
                <c:pt idx="100423">
                  <c:v>-169.61649999999997</c:v>
                </c:pt>
                <c:pt idx="100424">
                  <c:v>-169.61449999999996</c:v>
                </c:pt>
                <c:pt idx="100425">
                  <c:v>-169.61249999999998</c:v>
                </c:pt>
                <c:pt idx="100426">
                  <c:v>-169.61049999999997</c:v>
                </c:pt>
                <c:pt idx="100427">
                  <c:v>-169.60849999999996</c:v>
                </c:pt>
                <c:pt idx="100428">
                  <c:v>-169.60649999999998</c:v>
                </c:pt>
                <c:pt idx="100429">
                  <c:v>-169.60449999999997</c:v>
                </c:pt>
                <c:pt idx="100430">
                  <c:v>-169.60249999999996</c:v>
                </c:pt>
                <c:pt idx="100431">
                  <c:v>-169.60049999999998</c:v>
                </c:pt>
                <c:pt idx="100432">
                  <c:v>-169.59849999999997</c:v>
                </c:pt>
                <c:pt idx="100433">
                  <c:v>-169.59649999999996</c:v>
                </c:pt>
                <c:pt idx="100434">
                  <c:v>-169.59449999999998</c:v>
                </c:pt>
                <c:pt idx="100435">
                  <c:v>-169.59249999999997</c:v>
                </c:pt>
                <c:pt idx="100436">
                  <c:v>-169.59049999999996</c:v>
                </c:pt>
                <c:pt idx="100437">
                  <c:v>-169.58849999999998</c:v>
                </c:pt>
                <c:pt idx="100438">
                  <c:v>-169.58649999999997</c:v>
                </c:pt>
                <c:pt idx="100439">
                  <c:v>-169.58449999999999</c:v>
                </c:pt>
                <c:pt idx="100440">
                  <c:v>-169.58249999999998</c:v>
                </c:pt>
                <c:pt idx="100441">
                  <c:v>-169.58049999999997</c:v>
                </c:pt>
                <c:pt idx="100442">
                  <c:v>-169.57849999999999</c:v>
                </c:pt>
                <c:pt idx="100443">
                  <c:v>-169.57649999999998</c:v>
                </c:pt>
                <c:pt idx="100444">
                  <c:v>-169.57449999999997</c:v>
                </c:pt>
                <c:pt idx="100445">
                  <c:v>-169.57249999999999</c:v>
                </c:pt>
                <c:pt idx="100446">
                  <c:v>-169.57049999999998</c:v>
                </c:pt>
                <c:pt idx="100447">
                  <c:v>-169.56849999999997</c:v>
                </c:pt>
                <c:pt idx="100448">
                  <c:v>-169.56649999999999</c:v>
                </c:pt>
                <c:pt idx="100449">
                  <c:v>-169.56449999999998</c:v>
                </c:pt>
                <c:pt idx="100450">
                  <c:v>-169.56249999999997</c:v>
                </c:pt>
                <c:pt idx="100451">
                  <c:v>-169.56049999999999</c:v>
                </c:pt>
                <c:pt idx="100452">
                  <c:v>-169.55849999999998</c:v>
                </c:pt>
                <c:pt idx="100453">
                  <c:v>-169.55649999999997</c:v>
                </c:pt>
                <c:pt idx="100454">
                  <c:v>-169.55449999999999</c:v>
                </c:pt>
                <c:pt idx="100455">
                  <c:v>-169.55249999999998</c:v>
                </c:pt>
                <c:pt idx="100456">
                  <c:v>-169.55049999999997</c:v>
                </c:pt>
                <c:pt idx="100457">
                  <c:v>-169.54849999999999</c:v>
                </c:pt>
                <c:pt idx="100458">
                  <c:v>-169.54649999999998</c:v>
                </c:pt>
                <c:pt idx="100459">
                  <c:v>-169.54449999999997</c:v>
                </c:pt>
                <c:pt idx="100460">
                  <c:v>-169.54249999999999</c:v>
                </c:pt>
                <c:pt idx="100461">
                  <c:v>-169.54049999999998</c:v>
                </c:pt>
                <c:pt idx="100462">
                  <c:v>-169.53849999999997</c:v>
                </c:pt>
                <c:pt idx="100463">
                  <c:v>-169.53649999999999</c:v>
                </c:pt>
                <c:pt idx="100464">
                  <c:v>-169.53449999999998</c:v>
                </c:pt>
                <c:pt idx="100465">
                  <c:v>-169.53249999999997</c:v>
                </c:pt>
                <c:pt idx="100466">
                  <c:v>-169.53049999999999</c:v>
                </c:pt>
                <c:pt idx="100467">
                  <c:v>-169.52849999999998</c:v>
                </c:pt>
                <c:pt idx="100468">
                  <c:v>-169.52649999999997</c:v>
                </c:pt>
                <c:pt idx="100469">
                  <c:v>-169.52449999999999</c:v>
                </c:pt>
                <c:pt idx="100470">
                  <c:v>-169.52249999999998</c:v>
                </c:pt>
                <c:pt idx="100471">
                  <c:v>-169.52049999999997</c:v>
                </c:pt>
                <c:pt idx="100472">
                  <c:v>-169.51849999999999</c:v>
                </c:pt>
                <c:pt idx="100473">
                  <c:v>-169.51649999999998</c:v>
                </c:pt>
                <c:pt idx="100474">
                  <c:v>-169.51449999999997</c:v>
                </c:pt>
                <c:pt idx="100475">
                  <c:v>-169.51249999999999</c:v>
                </c:pt>
                <c:pt idx="100476">
                  <c:v>-169.51049999999998</c:v>
                </c:pt>
                <c:pt idx="100477">
                  <c:v>-169.50849999999997</c:v>
                </c:pt>
                <c:pt idx="100478">
                  <c:v>-169.50649999999999</c:v>
                </c:pt>
                <c:pt idx="100479">
                  <c:v>-169.50449999999998</c:v>
                </c:pt>
                <c:pt idx="100480">
                  <c:v>-169.50249999999997</c:v>
                </c:pt>
                <c:pt idx="100481">
                  <c:v>-169.50049999999999</c:v>
                </c:pt>
                <c:pt idx="100482">
                  <c:v>-169.49849999999998</c:v>
                </c:pt>
                <c:pt idx="100483">
                  <c:v>-169.49649999999997</c:v>
                </c:pt>
                <c:pt idx="100484">
                  <c:v>-169.49449999999999</c:v>
                </c:pt>
                <c:pt idx="100485">
                  <c:v>-169.49249999999998</c:v>
                </c:pt>
                <c:pt idx="100486">
                  <c:v>-169.49049999999997</c:v>
                </c:pt>
                <c:pt idx="100487">
                  <c:v>-169.48849999999999</c:v>
                </c:pt>
                <c:pt idx="100488">
                  <c:v>-169.48649999999998</c:v>
                </c:pt>
                <c:pt idx="100489">
                  <c:v>-169.48449999999997</c:v>
                </c:pt>
                <c:pt idx="100490">
                  <c:v>-169.48249999999999</c:v>
                </c:pt>
                <c:pt idx="100491">
                  <c:v>-169.48049999999998</c:v>
                </c:pt>
                <c:pt idx="100492">
                  <c:v>-169.47849999999997</c:v>
                </c:pt>
                <c:pt idx="100493">
                  <c:v>-169.47649999999999</c:v>
                </c:pt>
                <c:pt idx="100494">
                  <c:v>-169.47449999999998</c:v>
                </c:pt>
                <c:pt idx="100495">
                  <c:v>-169.47249999999997</c:v>
                </c:pt>
                <c:pt idx="100496">
                  <c:v>-169.47049999999999</c:v>
                </c:pt>
                <c:pt idx="100497">
                  <c:v>-169.46849999999998</c:v>
                </c:pt>
                <c:pt idx="100498">
                  <c:v>-169.46649999999997</c:v>
                </c:pt>
                <c:pt idx="100499">
                  <c:v>-169.46449999999999</c:v>
                </c:pt>
                <c:pt idx="100500">
                  <c:v>-169.46249999999998</c:v>
                </c:pt>
                <c:pt idx="100501">
                  <c:v>-169.46049999999997</c:v>
                </c:pt>
                <c:pt idx="100502">
                  <c:v>-169.45849999999999</c:v>
                </c:pt>
                <c:pt idx="100503">
                  <c:v>-169.45649999999998</c:v>
                </c:pt>
                <c:pt idx="100504">
                  <c:v>-169.45449999999997</c:v>
                </c:pt>
                <c:pt idx="100505">
                  <c:v>-169.45249999999999</c:v>
                </c:pt>
                <c:pt idx="100506">
                  <c:v>-169.45049999999998</c:v>
                </c:pt>
                <c:pt idx="100507">
                  <c:v>-169.44849999999997</c:v>
                </c:pt>
                <c:pt idx="100508">
                  <c:v>-169.44649999999999</c:v>
                </c:pt>
                <c:pt idx="100509">
                  <c:v>-169.44449999999998</c:v>
                </c:pt>
                <c:pt idx="100510">
                  <c:v>-169.44249999999997</c:v>
                </c:pt>
                <c:pt idx="100511">
                  <c:v>-169.44049999999999</c:v>
                </c:pt>
                <c:pt idx="100512">
                  <c:v>-169.43849999999998</c:v>
                </c:pt>
                <c:pt idx="100513">
                  <c:v>-169.43649999999997</c:v>
                </c:pt>
                <c:pt idx="100514">
                  <c:v>-169.43449999999999</c:v>
                </c:pt>
                <c:pt idx="100515">
                  <c:v>-169.43249999999998</c:v>
                </c:pt>
                <c:pt idx="100516">
                  <c:v>-169.43049999999997</c:v>
                </c:pt>
                <c:pt idx="100517">
                  <c:v>-169.42849999999999</c:v>
                </c:pt>
                <c:pt idx="100518">
                  <c:v>-169.42649999999998</c:v>
                </c:pt>
                <c:pt idx="100519">
                  <c:v>-169.42449999999997</c:v>
                </c:pt>
                <c:pt idx="100520">
                  <c:v>-169.42249999999999</c:v>
                </c:pt>
                <c:pt idx="100521">
                  <c:v>-169.42049999999998</c:v>
                </c:pt>
                <c:pt idx="100522">
                  <c:v>-169.41849999999997</c:v>
                </c:pt>
                <c:pt idx="100523">
                  <c:v>-169.41649999999998</c:v>
                </c:pt>
                <c:pt idx="100524">
                  <c:v>-169.41449999999998</c:v>
                </c:pt>
                <c:pt idx="100525">
                  <c:v>-169.41249999999997</c:v>
                </c:pt>
                <c:pt idx="100526">
                  <c:v>-169.41049999999998</c:v>
                </c:pt>
                <c:pt idx="100527">
                  <c:v>-169.40849999999998</c:v>
                </c:pt>
                <c:pt idx="100528">
                  <c:v>-169.40649999999997</c:v>
                </c:pt>
                <c:pt idx="100529">
                  <c:v>-169.40449999999998</c:v>
                </c:pt>
                <c:pt idx="100530">
                  <c:v>-169.40249999999997</c:v>
                </c:pt>
                <c:pt idx="100531">
                  <c:v>-169.40049999999997</c:v>
                </c:pt>
                <c:pt idx="100532">
                  <c:v>-169.39849999999998</c:v>
                </c:pt>
                <c:pt idx="100533">
                  <c:v>-169.39649999999997</c:v>
                </c:pt>
                <c:pt idx="100534">
                  <c:v>-169.39449999999997</c:v>
                </c:pt>
                <c:pt idx="100535">
                  <c:v>-169.39249999999998</c:v>
                </c:pt>
                <c:pt idx="100536">
                  <c:v>-169.39049999999997</c:v>
                </c:pt>
                <c:pt idx="100537">
                  <c:v>-169.38849999999996</c:v>
                </c:pt>
                <c:pt idx="100538">
                  <c:v>-169.38649999999998</c:v>
                </c:pt>
                <c:pt idx="100539">
                  <c:v>-169.38449999999997</c:v>
                </c:pt>
                <c:pt idx="100540">
                  <c:v>-169.38249999999996</c:v>
                </c:pt>
                <c:pt idx="100541">
                  <c:v>-169.38049999999998</c:v>
                </c:pt>
                <c:pt idx="100542">
                  <c:v>-169.37849999999997</c:v>
                </c:pt>
                <c:pt idx="100543">
                  <c:v>-169.37649999999996</c:v>
                </c:pt>
                <c:pt idx="100544">
                  <c:v>-169.37449999999998</c:v>
                </c:pt>
                <c:pt idx="100545">
                  <c:v>-169.37249999999997</c:v>
                </c:pt>
                <c:pt idx="100546">
                  <c:v>-169.37049999999996</c:v>
                </c:pt>
                <c:pt idx="100547">
                  <c:v>-169.36849999999998</c:v>
                </c:pt>
                <c:pt idx="100548">
                  <c:v>-169.36649999999997</c:v>
                </c:pt>
                <c:pt idx="100549">
                  <c:v>-169.36449999999996</c:v>
                </c:pt>
                <c:pt idx="100550">
                  <c:v>-169.36249999999998</c:v>
                </c:pt>
                <c:pt idx="100551">
                  <c:v>-169.36049999999997</c:v>
                </c:pt>
                <c:pt idx="100552">
                  <c:v>-169.35849999999996</c:v>
                </c:pt>
                <c:pt idx="100553">
                  <c:v>-169.35649999999998</c:v>
                </c:pt>
                <c:pt idx="100554">
                  <c:v>-169.35449999999997</c:v>
                </c:pt>
                <c:pt idx="100555">
                  <c:v>-169.35249999999996</c:v>
                </c:pt>
                <c:pt idx="100556">
                  <c:v>-169.35049999999998</c:v>
                </c:pt>
                <c:pt idx="100557">
                  <c:v>-169.34849999999997</c:v>
                </c:pt>
                <c:pt idx="100558">
                  <c:v>-169.34649999999996</c:v>
                </c:pt>
                <c:pt idx="100559">
                  <c:v>-169.34449999999998</c:v>
                </c:pt>
                <c:pt idx="100560">
                  <c:v>-169.34249999999997</c:v>
                </c:pt>
                <c:pt idx="100561">
                  <c:v>-169.34049999999996</c:v>
                </c:pt>
                <c:pt idx="100562">
                  <c:v>-169.33849999999998</c:v>
                </c:pt>
                <c:pt idx="100563">
                  <c:v>-169.33649999999997</c:v>
                </c:pt>
                <c:pt idx="100564">
                  <c:v>-169.33449999999999</c:v>
                </c:pt>
                <c:pt idx="100565">
                  <c:v>-169.33249999999998</c:v>
                </c:pt>
                <c:pt idx="100566">
                  <c:v>-169.33049999999997</c:v>
                </c:pt>
                <c:pt idx="100567">
                  <c:v>-169.32849999999999</c:v>
                </c:pt>
                <c:pt idx="100568">
                  <c:v>-169.32649999999998</c:v>
                </c:pt>
                <c:pt idx="100569">
                  <c:v>-169.32449999999997</c:v>
                </c:pt>
                <c:pt idx="100570">
                  <c:v>-169.32249999999999</c:v>
                </c:pt>
                <c:pt idx="100571">
                  <c:v>-169.32049999999998</c:v>
                </c:pt>
                <c:pt idx="100572">
                  <c:v>-169.31849999999997</c:v>
                </c:pt>
                <c:pt idx="100573">
                  <c:v>-169.31649999999999</c:v>
                </c:pt>
                <c:pt idx="100574">
                  <c:v>-169.31449999999998</c:v>
                </c:pt>
                <c:pt idx="100575">
                  <c:v>-169.31249999999997</c:v>
                </c:pt>
                <c:pt idx="100576">
                  <c:v>-169.31049999999999</c:v>
                </c:pt>
                <c:pt idx="100577">
                  <c:v>-169.30849999999998</c:v>
                </c:pt>
                <c:pt idx="100578">
                  <c:v>-169.30649999999997</c:v>
                </c:pt>
                <c:pt idx="100579">
                  <c:v>-169.30449999999999</c:v>
                </c:pt>
                <c:pt idx="100580">
                  <c:v>-169.30249999999998</c:v>
                </c:pt>
                <c:pt idx="100581">
                  <c:v>-169.30049999999997</c:v>
                </c:pt>
                <c:pt idx="100582">
                  <c:v>-169.29849999999999</c:v>
                </c:pt>
                <c:pt idx="100583">
                  <c:v>-169.29649999999998</c:v>
                </c:pt>
                <c:pt idx="100584">
                  <c:v>-169.29449999999997</c:v>
                </c:pt>
                <c:pt idx="100585">
                  <c:v>-169.29249999999999</c:v>
                </c:pt>
                <c:pt idx="100586">
                  <c:v>-169.29049999999998</c:v>
                </c:pt>
                <c:pt idx="100587">
                  <c:v>-169.28849999999997</c:v>
                </c:pt>
                <c:pt idx="100588">
                  <c:v>-169.28649999999999</c:v>
                </c:pt>
                <c:pt idx="100589">
                  <c:v>-169.28449999999998</c:v>
                </c:pt>
                <c:pt idx="100590">
                  <c:v>-169.28249999999997</c:v>
                </c:pt>
                <c:pt idx="100591">
                  <c:v>-169.28049999999999</c:v>
                </c:pt>
                <c:pt idx="100592">
                  <c:v>-169.27849999999998</c:v>
                </c:pt>
                <c:pt idx="100593">
                  <c:v>-169.27649999999997</c:v>
                </c:pt>
                <c:pt idx="100594">
                  <c:v>-169.27449999999999</c:v>
                </c:pt>
                <c:pt idx="100595">
                  <c:v>-169.27249999999998</c:v>
                </c:pt>
                <c:pt idx="100596">
                  <c:v>-169.27049999999997</c:v>
                </c:pt>
                <c:pt idx="100597">
                  <c:v>-169.26849999999999</c:v>
                </c:pt>
                <c:pt idx="100598">
                  <c:v>-169.26649999999998</c:v>
                </c:pt>
                <c:pt idx="100599">
                  <c:v>-169.26449999999997</c:v>
                </c:pt>
                <c:pt idx="100600">
                  <c:v>-169.26249999999999</c:v>
                </c:pt>
                <c:pt idx="100601">
                  <c:v>-169.26049999999998</c:v>
                </c:pt>
                <c:pt idx="100602">
                  <c:v>-169.25849999999997</c:v>
                </c:pt>
                <c:pt idx="100603">
                  <c:v>-169.25649999999999</c:v>
                </c:pt>
                <c:pt idx="100604">
                  <c:v>-169.25449999999998</c:v>
                </c:pt>
                <c:pt idx="100605">
                  <c:v>-169.25249999999997</c:v>
                </c:pt>
                <c:pt idx="100606">
                  <c:v>-169.25049999999999</c:v>
                </c:pt>
                <c:pt idx="100607">
                  <c:v>-169.24849999999998</c:v>
                </c:pt>
                <c:pt idx="100608">
                  <c:v>-169.24649999999997</c:v>
                </c:pt>
                <c:pt idx="100609">
                  <c:v>-169.24449999999999</c:v>
                </c:pt>
                <c:pt idx="100610">
                  <c:v>-169.24249999999998</c:v>
                </c:pt>
                <c:pt idx="100611">
                  <c:v>-169.24049999999997</c:v>
                </c:pt>
                <c:pt idx="100612">
                  <c:v>-169.23849999999999</c:v>
                </c:pt>
                <c:pt idx="100613">
                  <c:v>-169.23649999999998</c:v>
                </c:pt>
                <c:pt idx="100614">
                  <c:v>-169.23449999999997</c:v>
                </c:pt>
                <c:pt idx="100615">
                  <c:v>-169.23249999999999</c:v>
                </c:pt>
                <c:pt idx="100616">
                  <c:v>-169.23049999999998</c:v>
                </c:pt>
                <c:pt idx="100617">
                  <c:v>-169.22849999999997</c:v>
                </c:pt>
                <c:pt idx="100618">
                  <c:v>-169.22649999999999</c:v>
                </c:pt>
                <c:pt idx="100619">
                  <c:v>-169.22449999999998</c:v>
                </c:pt>
                <c:pt idx="100620">
                  <c:v>-169.22249999999997</c:v>
                </c:pt>
                <c:pt idx="100621">
                  <c:v>-169.22049999999999</c:v>
                </c:pt>
                <c:pt idx="100622">
                  <c:v>-169.21849999999998</c:v>
                </c:pt>
                <c:pt idx="100623">
                  <c:v>-169.21649999999997</c:v>
                </c:pt>
                <c:pt idx="100624">
                  <c:v>-169.21449999999999</c:v>
                </c:pt>
                <c:pt idx="100625">
                  <c:v>-169.21249999999998</c:v>
                </c:pt>
                <c:pt idx="100626">
                  <c:v>-169.21049999999997</c:v>
                </c:pt>
                <c:pt idx="100627">
                  <c:v>-169.20849999999999</c:v>
                </c:pt>
                <c:pt idx="100628">
                  <c:v>-169.20649999999998</c:v>
                </c:pt>
                <c:pt idx="100629">
                  <c:v>-169.20449999999997</c:v>
                </c:pt>
                <c:pt idx="100630">
                  <c:v>-169.20249999999999</c:v>
                </c:pt>
                <c:pt idx="100631">
                  <c:v>-169.20049999999998</c:v>
                </c:pt>
                <c:pt idx="100632">
                  <c:v>-169.19849999999997</c:v>
                </c:pt>
                <c:pt idx="100633">
                  <c:v>-169.19649999999999</c:v>
                </c:pt>
                <c:pt idx="100634">
                  <c:v>-169.19449999999998</c:v>
                </c:pt>
                <c:pt idx="100635">
                  <c:v>-169.19249999999997</c:v>
                </c:pt>
                <c:pt idx="100636">
                  <c:v>-169.19049999999999</c:v>
                </c:pt>
                <c:pt idx="100637">
                  <c:v>-169.18849999999998</c:v>
                </c:pt>
                <c:pt idx="100638">
                  <c:v>-169.18649999999997</c:v>
                </c:pt>
                <c:pt idx="100639">
                  <c:v>-169.18449999999999</c:v>
                </c:pt>
                <c:pt idx="100640">
                  <c:v>-169.18249999999998</c:v>
                </c:pt>
                <c:pt idx="100641">
                  <c:v>-169.18049999999997</c:v>
                </c:pt>
                <c:pt idx="100642">
                  <c:v>-169.17849999999999</c:v>
                </c:pt>
                <c:pt idx="100643">
                  <c:v>-169.17649999999998</c:v>
                </c:pt>
                <c:pt idx="100644">
                  <c:v>-169.17449999999997</c:v>
                </c:pt>
                <c:pt idx="100645">
                  <c:v>-169.17249999999999</c:v>
                </c:pt>
                <c:pt idx="100646">
                  <c:v>-169.17049999999998</c:v>
                </c:pt>
                <c:pt idx="100647">
                  <c:v>-169.16849999999997</c:v>
                </c:pt>
                <c:pt idx="100648">
                  <c:v>-169.16649999999998</c:v>
                </c:pt>
                <c:pt idx="100649">
                  <c:v>-169.16449999999998</c:v>
                </c:pt>
                <c:pt idx="100650">
                  <c:v>-169.16249999999997</c:v>
                </c:pt>
                <c:pt idx="100651">
                  <c:v>-169.16049999999998</c:v>
                </c:pt>
                <c:pt idx="100652">
                  <c:v>-169.15849999999998</c:v>
                </c:pt>
                <c:pt idx="100653">
                  <c:v>-169.15649999999997</c:v>
                </c:pt>
                <c:pt idx="100654">
                  <c:v>-169.15449999999998</c:v>
                </c:pt>
                <c:pt idx="100655">
                  <c:v>-169.15249999999997</c:v>
                </c:pt>
                <c:pt idx="100656">
                  <c:v>-169.15049999999997</c:v>
                </c:pt>
                <c:pt idx="100657">
                  <c:v>-169.14849999999998</c:v>
                </c:pt>
                <c:pt idx="100658">
                  <c:v>-169.14649999999997</c:v>
                </c:pt>
                <c:pt idx="100659">
                  <c:v>-169.14449999999997</c:v>
                </c:pt>
                <c:pt idx="100660">
                  <c:v>-169.14249999999998</c:v>
                </c:pt>
                <c:pt idx="100661">
                  <c:v>-169.14049999999997</c:v>
                </c:pt>
                <c:pt idx="100662">
                  <c:v>-169.13849999999996</c:v>
                </c:pt>
                <c:pt idx="100663">
                  <c:v>-169.13649999999998</c:v>
                </c:pt>
                <c:pt idx="100664">
                  <c:v>-169.13449999999997</c:v>
                </c:pt>
                <c:pt idx="100665">
                  <c:v>-169.13249999999996</c:v>
                </c:pt>
                <c:pt idx="100666">
                  <c:v>-169.13049999999998</c:v>
                </c:pt>
                <c:pt idx="100667">
                  <c:v>-169.12849999999997</c:v>
                </c:pt>
                <c:pt idx="100668">
                  <c:v>-169.12649999999996</c:v>
                </c:pt>
                <c:pt idx="100669">
                  <c:v>-169.12449999999998</c:v>
                </c:pt>
                <c:pt idx="100670">
                  <c:v>-169.12249999999997</c:v>
                </c:pt>
                <c:pt idx="100671">
                  <c:v>-169.12049999999996</c:v>
                </c:pt>
                <c:pt idx="100672">
                  <c:v>-169.11849999999998</c:v>
                </c:pt>
                <c:pt idx="100673">
                  <c:v>-169.11649999999997</c:v>
                </c:pt>
                <c:pt idx="100674">
                  <c:v>-169.11449999999996</c:v>
                </c:pt>
                <c:pt idx="100675">
                  <c:v>-169.11249999999998</c:v>
                </c:pt>
                <c:pt idx="100676">
                  <c:v>-169.11049999999997</c:v>
                </c:pt>
                <c:pt idx="100677">
                  <c:v>-169.10849999999996</c:v>
                </c:pt>
                <c:pt idx="100678">
                  <c:v>-169.10649999999998</c:v>
                </c:pt>
                <c:pt idx="100679">
                  <c:v>-169.10449999999997</c:v>
                </c:pt>
                <c:pt idx="100680">
                  <c:v>-169.10249999999996</c:v>
                </c:pt>
                <c:pt idx="100681">
                  <c:v>-169.10049999999998</c:v>
                </c:pt>
                <c:pt idx="100682">
                  <c:v>-169.09849999999997</c:v>
                </c:pt>
                <c:pt idx="100683">
                  <c:v>-169.09649999999996</c:v>
                </c:pt>
                <c:pt idx="100684">
                  <c:v>-169.09449999999998</c:v>
                </c:pt>
                <c:pt idx="100685">
                  <c:v>-169.09249999999997</c:v>
                </c:pt>
                <c:pt idx="100686">
                  <c:v>-169.09049999999996</c:v>
                </c:pt>
                <c:pt idx="100687">
                  <c:v>-169.08849999999998</c:v>
                </c:pt>
                <c:pt idx="100688">
                  <c:v>-169.08649999999997</c:v>
                </c:pt>
                <c:pt idx="100689">
                  <c:v>-169.08449999999999</c:v>
                </c:pt>
                <c:pt idx="100690">
                  <c:v>-169.08249999999998</c:v>
                </c:pt>
                <c:pt idx="100691">
                  <c:v>-169.08049999999997</c:v>
                </c:pt>
                <c:pt idx="100692">
                  <c:v>-169.07849999999999</c:v>
                </c:pt>
                <c:pt idx="100693">
                  <c:v>-169.07649999999998</c:v>
                </c:pt>
                <c:pt idx="100694">
                  <c:v>-169.07449999999997</c:v>
                </c:pt>
                <c:pt idx="100695">
                  <c:v>-169.07249999999999</c:v>
                </c:pt>
                <c:pt idx="100696">
                  <c:v>-169.07049999999998</c:v>
                </c:pt>
                <c:pt idx="100697">
                  <c:v>-169.06849999999997</c:v>
                </c:pt>
                <c:pt idx="100698">
                  <c:v>-169.06649999999999</c:v>
                </c:pt>
                <c:pt idx="100699">
                  <c:v>-169.06449999999998</c:v>
                </c:pt>
                <c:pt idx="100700">
                  <c:v>-169.06249999999997</c:v>
                </c:pt>
                <c:pt idx="100701">
                  <c:v>-169.06049999999999</c:v>
                </c:pt>
                <c:pt idx="100702">
                  <c:v>-169.05849999999998</c:v>
                </c:pt>
                <c:pt idx="100703">
                  <c:v>-169.05649999999997</c:v>
                </c:pt>
                <c:pt idx="100704">
                  <c:v>-169.05449999999999</c:v>
                </c:pt>
                <c:pt idx="100705">
                  <c:v>-169.05249999999998</c:v>
                </c:pt>
                <c:pt idx="100706">
                  <c:v>-169.05049999999997</c:v>
                </c:pt>
                <c:pt idx="100707">
                  <c:v>-169.04849999999999</c:v>
                </c:pt>
                <c:pt idx="100708">
                  <c:v>-169.04649999999998</c:v>
                </c:pt>
                <c:pt idx="100709">
                  <c:v>-169.04449999999997</c:v>
                </c:pt>
                <c:pt idx="100710">
                  <c:v>-169.04249999999999</c:v>
                </c:pt>
                <c:pt idx="100711">
                  <c:v>-169.04049999999998</c:v>
                </c:pt>
                <c:pt idx="100712">
                  <c:v>-169.03849999999997</c:v>
                </c:pt>
                <c:pt idx="100713">
                  <c:v>-169.03649999999999</c:v>
                </c:pt>
                <c:pt idx="100714">
                  <c:v>-169.03449999999998</c:v>
                </c:pt>
                <c:pt idx="100715">
                  <c:v>-169.03249999999997</c:v>
                </c:pt>
                <c:pt idx="100716">
                  <c:v>-169.03049999999999</c:v>
                </c:pt>
                <c:pt idx="100717">
                  <c:v>-169.02849999999998</c:v>
                </c:pt>
                <c:pt idx="100718">
                  <c:v>-169.02649999999997</c:v>
                </c:pt>
                <c:pt idx="100719">
                  <c:v>-169.02449999999999</c:v>
                </c:pt>
                <c:pt idx="100720">
                  <c:v>-169.02249999999998</c:v>
                </c:pt>
                <c:pt idx="100721">
                  <c:v>-169.02049999999997</c:v>
                </c:pt>
                <c:pt idx="100722">
                  <c:v>-169.01849999999999</c:v>
                </c:pt>
                <c:pt idx="100723">
                  <c:v>-169.01649999999998</c:v>
                </c:pt>
                <c:pt idx="100724">
                  <c:v>-169.01449999999997</c:v>
                </c:pt>
                <c:pt idx="100725">
                  <c:v>-169.01249999999999</c:v>
                </c:pt>
                <c:pt idx="100726">
                  <c:v>-169.01049999999998</c:v>
                </c:pt>
                <c:pt idx="100727">
                  <c:v>-169.00849999999997</c:v>
                </c:pt>
                <c:pt idx="100728">
                  <c:v>-169.00649999999999</c:v>
                </c:pt>
                <c:pt idx="100729">
                  <c:v>-169.00449999999998</c:v>
                </c:pt>
                <c:pt idx="100730">
                  <c:v>-169.00249999999997</c:v>
                </c:pt>
                <c:pt idx="100731">
                  <c:v>-169.00049999999999</c:v>
                </c:pt>
                <c:pt idx="100732">
                  <c:v>-168.99849999999998</c:v>
                </c:pt>
                <c:pt idx="100733">
                  <c:v>-168.99649999999997</c:v>
                </c:pt>
                <c:pt idx="100734">
                  <c:v>-168.99449999999999</c:v>
                </c:pt>
                <c:pt idx="100735">
                  <c:v>-168.99249999999998</c:v>
                </c:pt>
                <c:pt idx="100736">
                  <c:v>-168.99049999999997</c:v>
                </c:pt>
                <c:pt idx="100737">
                  <c:v>-168.98849999999999</c:v>
                </c:pt>
                <c:pt idx="100738">
                  <c:v>-168.98649999999998</c:v>
                </c:pt>
                <c:pt idx="100739">
                  <c:v>-168.98449999999997</c:v>
                </c:pt>
                <c:pt idx="100740">
                  <c:v>-168.98249999999999</c:v>
                </c:pt>
                <c:pt idx="100741">
                  <c:v>-168.98049999999998</c:v>
                </c:pt>
                <c:pt idx="100742">
                  <c:v>-168.97849999999997</c:v>
                </c:pt>
                <c:pt idx="100743">
                  <c:v>-168.97649999999999</c:v>
                </c:pt>
                <c:pt idx="100744">
                  <c:v>-168.97449999999998</c:v>
                </c:pt>
                <c:pt idx="100745">
                  <c:v>-168.97249999999997</c:v>
                </c:pt>
                <c:pt idx="100746">
                  <c:v>-168.97049999999999</c:v>
                </c:pt>
                <c:pt idx="100747">
                  <c:v>-168.96849999999998</c:v>
                </c:pt>
                <c:pt idx="100748">
                  <c:v>-168.96649999999997</c:v>
                </c:pt>
                <c:pt idx="100749">
                  <c:v>-168.96449999999999</c:v>
                </c:pt>
                <c:pt idx="100750">
                  <c:v>-168.96249999999998</c:v>
                </c:pt>
                <c:pt idx="100751">
                  <c:v>-168.96049999999997</c:v>
                </c:pt>
                <c:pt idx="100752">
                  <c:v>-168.95849999999999</c:v>
                </c:pt>
                <c:pt idx="100753">
                  <c:v>-168.95649999999998</c:v>
                </c:pt>
                <c:pt idx="100754">
                  <c:v>-168.95449999999997</c:v>
                </c:pt>
                <c:pt idx="100755">
                  <c:v>-168.95249999999999</c:v>
                </c:pt>
                <c:pt idx="100756">
                  <c:v>-168.95049999999998</c:v>
                </c:pt>
                <c:pt idx="100757">
                  <c:v>-168.94849999999997</c:v>
                </c:pt>
                <c:pt idx="100758">
                  <c:v>-168.94649999999999</c:v>
                </c:pt>
                <c:pt idx="100759">
                  <c:v>-168.94449999999998</c:v>
                </c:pt>
                <c:pt idx="100760">
                  <c:v>-168.94249999999997</c:v>
                </c:pt>
                <c:pt idx="100761">
                  <c:v>-168.94049999999999</c:v>
                </c:pt>
                <c:pt idx="100762">
                  <c:v>-168.93849999999998</c:v>
                </c:pt>
                <c:pt idx="100763">
                  <c:v>-168.93649999999997</c:v>
                </c:pt>
                <c:pt idx="100764">
                  <c:v>-168.93449999999999</c:v>
                </c:pt>
                <c:pt idx="100765">
                  <c:v>-168.93249999999998</c:v>
                </c:pt>
                <c:pt idx="100766">
                  <c:v>-168.93049999999997</c:v>
                </c:pt>
                <c:pt idx="100767">
                  <c:v>-168.92849999999999</c:v>
                </c:pt>
                <c:pt idx="100768">
                  <c:v>-168.92649999999998</c:v>
                </c:pt>
                <c:pt idx="100769">
                  <c:v>-168.92449999999997</c:v>
                </c:pt>
                <c:pt idx="100770">
                  <c:v>-168.92249999999999</c:v>
                </c:pt>
                <c:pt idx="100771">
                  <c:v>-168.92049999999998</c:v>
                </c:pt>
                <c:pt idx="100772">
                  <c:v>-168.91849999999997</c:v>
                </c:pt>
                <c:pt idx="100773">
                  <c:v>-168.91649999999998</c:v>
                </c:pt>
                <c:pt idx="100774">
                  <c:v>-168.91449999999998</c:v>
                </c:pt>
                <c:pt idx="100775">
                  <c:v>-168.91249999999997</c:v>
                </c:pt>
                <c:pt idx="100776">
                  <c:v>-168.91049999999998</c:v>
                </c:pt>
                <c:pt idx="100777">
                  <c:v>-168.90849999999998</c:v>
                </c:pt>
                <c:pt idx="100778">
                  <c:v>-168.90649999999997</c:v>
                </c:pt>
                <c:pt idx="100779">
                  <c:v>-168.90449999999998</c:v>
                </c:pt>
                <c:pt idx="100780">
                  <c:v>-168.90249999999997</c:v>
                </c:pt>
                <c:pt idx="100781">
                  <c:v>-168.90049999999997</c:v>
                </c:pt>
                <c:pt idx="100782">
                  <c:v>-168.89849999999998</c:v>
                </c:pt>
                <c:pt idx="100783">
                  <c:v>-168.89649999999997</c:v>
                </c:pt>
                <c:pt idx="100784">
                  <c:v>-168.89449999999997</c:v>
                </c:pt>
                <c:pt idx="100785">
                  <c:v>-168.89249999999998</c:v>
                </c:pt>
                <c:pt idx="100786">
                  <c:v>-168.89049999999997</c:v>
                </c:pt>
                <c:pt idx="100787">
                  <c:v>-168.88849999999996</c:v>
                </c:pt>
                <c:pt idx="100788">
                  <c:v>-168.88649999999998</c:v>
                </c:pt>
                <c:pt idx="100789">
                  <c:v>-168.88449999999997</c:v>
                </c:pt>
                <c:pt idx="100790">
                  <c:v>-168.88249999999996</c:v>
                </c:pt>
                <c:pt idx="100791">
                  <c:v>-168.88049999999998</c:v>
                </c:pt>
                <c:pt idx="100792">
                  <c:v>-168.87849999999997</c:v>
                </c:pt>
                <c:pt idx="100793">
                  <c:v>-168.87649999999996</c:v>
                </c:pt>
                <c:pt idx="100794">
                  <c:v>-168.87449999999998</c:v>
                </c:pt>
                <c:pt idx="100795">
                  <c:v>-168.87249999999997</c:v>
                </c:pt>
                <c:pt idx="100796">
                  <c:v>-168.87049999999996</c:v>
                </c:pt>
                <c:pt idx="100797">
                  <c:v>-168.86849999999998</c:v>
                </c:pt>
                <c:pt idx="100798">
                  <c:v>-168.86649999999997</c:v>
                </c:pt>
                <c:pt idx="100799">
                  <c:v>-168.86449999999996</c:v>
                </c:pt>
                <c:pt idx="100800">
                  <c:v>-168.86249999999998</c:v>
                </c:pt>
                <c:pt idx="100801">
                  <c:v>-168.86049999999997</c:v>
                </c:pt>
                <c:pt idx="100802">
                  <c:v>-168.85849999999996</c:v>
                </c:pt>
                <c:pt idx="100803">
                  <c:v>-168.85649999999998</c:v>
                </c:pt>
                <c:pt idx="100804">
                  <c:v>-168.85449999999997</c:v>
                </c:pt>
                <c:pt idx="100805">
                  <c:v>-168.85249999999996</c:v>
                </c:pt>
                <c:pt idx="100806">
                  <c:v>-168.85049999999998</c:v>
                </c:pt>
                <c:pt idx="100807">
                  <c:v>-168.84849999999997</c:v>
                </c:pt>
                <c:pt idx="100808">
                  <c:v>-168.84649999999996</c:v>
                </c:pt>
                <c:pt idx="100809">
                  <c:v>-168.84449999999998</c:v>
                </c:pt>
                <c:pt idx="100810">
                  <c:v>-168.84249999999997</c:v>
                </c:pt>
                <c:pt idx="100811">
                  <c:v>-168.84049999999996</c:v>
                </c:pt>
                <c:pt idx="100812">
                  <c:v>-168.83849999999998</c:v>
                </c:pt>
                <c:pt idx="100813">
                  <c:v>-168.83649999999997</c:v>
                </c:pt>
                <c:pt idx="100814">
                  <c:v>-168.83449999999999</c:v>
                </c:pt>
                <c:pt idx="100815">
                  <c:v>-168.83249999999998</c:v>
                </c:pt>
                <c:pt idx="100816">
                  <c:v>-168.83049999999997</c:v>
                </c:pt>
                <c:pt idx="100817">
                  <c:v>-168.82849999999999</c:v>
                </c:pt>
                <c:pt idx="100818">
                  <c:v>-168.82649999999998</c:v>
                </c:pt>
                <c:pt idx="100819">
                  <c:v>-168.82449999999997</c:v>
                </c:pt>
                <c:pt idx="100820">
                  <c:v>-168.82249999999999</c:v>
                </c:pt>
                <c:pt idx="100821">
                  <c:v>-168.82049999999998</c:v>
                </c:pt>
                <c:pt idx="100822">
                  <c:v>-168.81849999999997</c:v>
                </c:pt>
                <c:pt idx="100823">
                  <c:v>-168.81649999999999</c:v>
                </c:pt>
                <c:pt idx="100824">
                  <c:v>-168.81449999999998</c:v>
                </c:pt>
                <c:pt idx="100825">
                  <c:v>-168.81249999999997</c:v>
                </c:pt>
                <c:pt idx="100826">
                  <c:v>-168.81049999999999</c:v>
                </c:pt>
                <c:pt idx="100827">
                  <c:v>-168.80849999999998</c:v>
                </c:pt>
                <c:pt idx="100828">
                  <c:v>-168.80649999999997</c:v>
                </c:pt>
                <c:pt idx="100829">
                  <c:v>-168.80449999999999</c:v>
                </c:pt>
                <c:pt idx="100830">
                  <c:v>-168.80249999999998</c:v>
                </c:pt>
                <c:pt idx="100831">
                  <c:v>-168.80049999999997</c:v>
                </c:pt>
                <c:pt idx="100832">
                  <c:v>-168.79849999999999</c:v>
                </c:pt>
                <c:pt idx="100833">
                  <c:v>-168.79649999999998</c:v>
                </c:pt>
                <c:pt idx="100834">
                  <c:v>-168.79449999999997</c:v>
                </c:pt>
                <c:pt idx="100835">
                  <c:v>-168.79249999999999</c:v>
                </c:pt>
                <c:pt idx="100836">
                  <c:v>-168.79049999999998</c:v>
                </c:pt>
                <c:pt idx="100837">
                  <c:v>-168.78849999999997</c:v>
                </c:pt>
                <c:pt idx="100838">
                  <c:v>-168.78649999999999</c:v>
                </c:pt>
                <c:pt idx="100839">
                  <c:v>-168.78449999999998</c:v>
                </c:pt>
                <c:pt idx="100840">
                  <c:v>-168.78249999999997</c:v>
                </c:pt>
                <c:pt idx="100841">
                  <c:v>-168.78049999999999</c:v>
                </c:pt>
                <c:pt idx="100842">
                  <c:v>-168.77849999999998</c:v>
                </c:pt>
                <c:pt idx="100843">
                  <c:v>-168.77649999999997</c:v>
                </c:pt>
                <c:pt idx="100844">
                  <c:v>-168.77449999999999</c:v>
                </c:pt>
                <c:pt idx="100845">
                  <c:v>-168.77249999999998</c:v>
                </c:pt>
                <c:pt idx="100846">
                  <c:v>-168.77049999999997</c:v>
                </c:pt>
                <c:pt idx="100847">
                  <c:v>-168.76849999999999</c:v>
                </c:pt>
                <c:pt idx="100848">
                  <c:v>-168.76649999999998</c:v>
                </c:pt>
                <c:pt idx="100849">
                  <c:v>-168.76449999999997</c:v>
                </c:pt>
                <c:pt idx="100850">
                  <c:v>-168.76249999999999</c:v>
                </c:pt>
                <c:pt idx="100851">
                  <c:v>-168.76049999999998</c:v>
                </c:pt>
                <c:pt idx="100852">
                  <c:v>-168.75849999999997</c:v>
                </c:pt>
                <c:pt idx="100853">
                  <c:v>-168.75649999999999</c:v>
                </c:pt>
                <c:pt idx="100854">
                  <c:v>-168.75449999999998</c:v>
                </c:pt>
                <c:pt idx="100855">
                  <c:v>-168.75249999999997</c:v>
                </c:pt>
                <c:pt idx="100856">
                  <c:v>-168.75049999999999</c:v>
                </c:pt>
                <c:pt idx="100857">
                  <c:v>-168.74849999999998</c:v>
                </c:pt>
                <c:pt idx="100858">
                  <c:v>-168.74649999999997</c:v>
                </c:pt>
                <c:pt idx="100859">
                  <c:v>-168.74449999999999</c:v>
                </c:pt>
                <c:pt idx="100860">
                  <c:v>-168.74249999999998</c:v>
                </c:pt>
                <c:pt idx="100861">
                  <c:v>-168.74049999999997</c:v>
                </c:pt>
                <c:pt idx="100862">
                  <c:v>-168.73849999999999</c:v>
                </c:pt>
                <c:pt idx="100863">
                  <c:v>-168.73649999999998</c:v>
                </c:pt>
                <c:pt idx="100864">
                  <c:v>-168.73449999999997</c:v>
                </c:pt>
                <c:pt idx="100865">
                  <c:v>-168.73249999999999</c:v>
                </c:pt>
                <c:pt idx="100866">
                  <c:v>-168.73049999999998</c:v>
                </c:pt>
                <c:pt idx="100867">
                  <c:v>-168.72849999999997</c:v>
                </c:pt>
                <c:pt idx="100868">
                  <c:v>-168.72649999999999</c:v>
                </c:pt>
                <c:pt idx="100869">
                  <c:v>-168.72449999999998</c:v>
                </c:pt>
                <c:pt idx="100870">
                  <c:v>-168.72249999999997</c:v>
                </c:pt>
                <c:pt idx="100871">
                  <c:v>-168.72049999999999</c:v>
                </c:pt>
                <c:pt idx="100872">
                  <c:v>-168.71849999999998</c:v>
                </c:pt>
                <c:pt idx="100873">
                  <c:v>-168.71649999999997</c:v>
                </c:pt>
                <c:pt idx="100874">
                  <c:v>-168.71449999999999</c:v>
                </c:pt>
                <c:pt idx="100875">
                  <c:v>-168.71249999999998</c:v>
                </c:pt>
                <c:pt idx="100876">
                  <c:v>-168.71049999999997</c:v>
                </c:pt>
                <c:pt idx="100877">
                  <c:v>-168.70849999999999</c:v>
                </c:pt>
                <c:pt idx="100878">
                  <c:v>-168.70649999999998</c:v>
                </c:pt>
                <c:pt idx="100879">
                  <c:v>-168.70449999999997</c:v>
                </c:pt>
                <c:pt idx="100880">
                  <c:v>-168.70249999999999</c:v>
                </c:pt>
                <c:pt idx="100881">
                  <c:v>-168.70049999999998</c:v>
                </c:pt>
                <c:pt idx="100882">
                  <c:v>-168.69849999999997</c:v>
                </c:pt>
                <c:pt idx="100883">
                  <c:v>-168.69649999999999</c:v>
                </c:pt>
                <c:pt idx="100884">
                  <c:v>-168.69449999999998</c:v>
                </c:pt>
                <c:pt idx="100885">
                  <c:v>-168.69249999999997</c:v>
                </c:pt>
                <c:pt idx="100886">
                  <c:v>-168.69049999999999</c:v>
                </c:pt>
                <c:pt idx="100887">
                  <c:v>-168.68849999999998</c:v>
                </c:pt>
                <c:pt idx="100888">
                  <c:v>-168.68649999999997</c:v>
                </c:pt>
                <c:pt idx="100889">
                  <c:v>-168.68449999999999</c:v>
                </c:pt>
                <c:pt idx="100890">
                  <c:v>-168.68249999999998</c:v>
                </c:pt>
                <c:pt idx="100891">
                  <c:v>-168.68049999999997</c:v>
                </c:pt>
                <c:pt idx="100892">
                  <c:v>-168.67849999999999</c:v>
                </c:pt>
                <c:pt idx="100893">
                  <c:v>-168.67649999999998</c:v>
                </c:pt>
                <c:pt idx="100894">
                  <c:v>-168.67449999999997</c:v>
                </c:pt>
                <c:pt idx="100895">
                  <c:v>-168.67249999999999</c:v>
                </c:pt>
                <c:pt idx="100896">
                  <c:v>-168.67049999999998</c:v>
                </c:pt>
                <c:pt idx="100897">
                  <c:v>-168.66849999999997</c:v>
                </c:pt>
                <c:pt idx="100898">
                  <c:v>-168.66649999999998</c:v>
                </c:pt>
                <c:pt idx="100899">
                  <c:v>-168.66449999999998</c:v>
                </c:pt>
                <c:pt idx="100900">
                  <c:v>-168.66249999999997</c:v>
                </c:pt>
                <c:pt idx="100901">
                  <c:v>-168.66049999999998</c:v>
                </c:pt>
                <c:pt idx="100902">
                  <c:v>-168.65849999999998</c:v>
                </c:pt>
                <c:pt idx="100903">
                  <c:v>-168.65649999999997</c:v>
                </c:pt>
                <c:pt idx="100904">
                  <c:v>-168.65449999999998</c:v>
                </c:pt>
                <c:pt idx="100905">
                  <c:v>-168.65249999999997</c:v>
                </c:pt>
                <c:pt idx="100906">
                  <c:v>-168.65049999999997</c:v>
                </c:pt>
                <c:pt idx="100907">
                  <c:v>-168.64849999999998</c:v>
                </c:pt>
                <c:pt idx="100908">
                  <c:v>-168.64649999999997</c:v>
                </c:pt>
                <c:pt idx="100909">
                  <c:v>-168.64449999999997</c:v>
                </c:pt>
                <c:pt idx="100910">
                  <c:v>-168.64249999999998</c:v>
                </c:pt>
                <c:pt idx="100911">
                  <c:v>-168.64049999999997</c:v>
                </c:pt>
                <c:pt idx="100912">
                  <c:v>-168.63849999999996</c:v>
                </c:pt>
                <c:pt idx="100913">
                  <c:v>-168.63649999999998</c:v>
                </c:pt>
                <c:pt idx="100914">
                  <c:v>-168.63449999999997</c:v>
                </c:pt>
                <c:pt idx="100915">
                  <c:v>-168.63249999999996</c:v>
                </c:pt>
                <c:pt idx="100916">
                  <c:v>-168.63049999999998</c:v>
                </c:pt>
                <c:pt idx="100917">
                  <c:v>-168.62849999999997</c:v>
                </c:pt>
                <c:pt idx="100918">
                  <c:v>-168.62649999999996</c:v>
                </c:pt>
                <c:pt idx="100919">
                  <c:v>-168.62449999999998</c:v>
                </c:pt>
                <c:pt idx="100920">
                  <c:v>-168.62249999999997</c:v>
                </c:pt>
                <c:pt idx="100921">
                  <c:v>-168.62049999999996</c:v>
                </c:pt>
                <c:pt idx="100922">
                  <c:v>-168.61849999999998</c:v>
                </c:pt>
                <c:pt idx="100923">
                  <c:v>-168.61649999999997</c:v>
                </c:pt>
                <c:pt idx="100924">
                  <c:v>-168.61449999999996</c:v>
                </c:pt>
                <c:pt idx="100925">
                  <c:v>-168.61249999999998</c:v>
                </c:pt>
                <c:pt idx="100926">
                  <c:v>-168.61049999999997</c:v>
                </c:pt>
                <c:pt idx="100927">
                  <c:v>-168.60849999999996</c:v>
                </c:pt>
                <c:pt idx="100928">
                  <c:v>-168.60649999999998</c:v>
                </c:pt>
                <c:pt idx="100929">
                  <c:v>-168.60449999999997</c:v>
                </c:pt>
                <c:pt idx="100930">
                  <c:v>-168.60249999999996</c:v>
                </c:pt>
                <c:pt idx="100931">
                  <c:v>-168.60049999999998</c:v>
                </c:pt>
                <c:pt idx="100932">
                  <c:v>-168.59849999999997</c:v>
                </c:pt>
                <c:pt idx="100933">
                  <c:v>-168.59649999999996</c:v>
                </c:pt>
                <c:pt idx="100934">
                  <c:v>-168.59449999999998</c:v>
                </c:pt>
                <c:pt idx="100935">
                  <c:v>-168.59249999999997</c:v>
                </c:pt>
                <c:pt idx="100936">
                  <c:v>-168.59049999999996</c:v>
                </c:pt>
                <c:pt idx="100937">
                  <c:v>-168.58849999999998</c:v>
                </c:pt>
                <c:pt idx="100938">
                  <c:v>-168.58649999999997</c:v>
                </c:pt>
                <c:pt idx="100939">
                  <c:v>-168.58449999999999</c:v>
                </c:pt>
                <c:pt idx="100940">
                  <c:v>-168.58249999999998</c:v>
                </c:pt>
                <c:pt idx="100941">
                  <c:v>-168.58049999999997</c:v>
                </c:pt>
                <c:pt idx="100942">
                  <c:v>-168.57849999999999</c:v>
                </c:pt>
                <c:pt idx="100943">
                  <c:v>-168.57649999999998</c:v>
                </c:pt>
                <c:pt idx="100944">
                  <c:v>-168.57449999999997</c:v>
                </c:pt>
                <c:pt idx="100945">
                  <c:v>-168.57249999999999</c:v>
                </c:pt>
                <c:pt idx="100946">
                  <c:v>-168.57049999999998</c:v>
                </c:pt>
                <c:pt idx="100947">
                  <c:v>-168.56849999999997</c:v>
                </c:pt>
                <c:pt idx="100948">
                  <c:v>-168.56649999999999</c:v>
                </c:pt>
                <c:pt idx="100949">
                  <c:v>-168.56449999999998</c:v>
                </c:pt>
                <c:pt idx="100950">
                  <c:v>-168.56249999999997</c:v>
                </c:pt>
                <c:pt idx="100951">
                  <c:v>-168.56049999999999</c:v>
                </c:pt>
                <c:pt idx="100952">
                  <c:v>-168.55849999999998</c:v>
                </c:pt>
                <c:pt idx="100953">
                  <c:v>-168.55649999999997</c:v>
                </c:pt>
                <c:pt idx="100954">
                  <c:v>-168.55449999999999</c:v>
                </c:pt>
                <c:pt idx="100955">
                  <c:v>-168.55249999999998</c:v>
                </c:pt>
                <c:pt idx="100956">
                  <c:v>-168.55049999999997</c:v>
                </c:pt>
                <c:pt idx="100957">
                  <c:v>-168.54849999999999</c:v>
                </c:pt>
                <c:pt idx="100958">
                  <c:v>-168.54649999999998</c:v>
                </c:pt>
                <c:pt idx="100959">
                  <c:v>-168.54449999999997</c:v>
                </c:pt>
                <c:pt idx="100960">
                  <c:v>-168.54249999999999</c:v>
                </c:pt>
                <c:pt idx="100961">
                  <c:v>-168.54049999999998</c:v>
                </c:pt>
                <c:pt idx="100962">
                  <c:v>-168.53849999999997</c:v>
                </c:pt>
                <c:pt idx="100963">
                  <c:v>-168.53649999999999</c:v>
                </c:pt>
                <c:pt idx="100964">
                  <c:v>-168.53449999999998</c:v>
                </c:pt>
                <c:pt idx="100965">
                  <c:v>-168.53249999999997</c:v>
                </c:pt>
                <c:pt idx="100966">
                  <c:v>-168.53049999999999</c:v>
                </c:pt>
                <c:pt idx="100967">
                  <c:v>-168.52849999999998</c:v>
                </c:pt>
                <c:pt idx="100968">
                  <c:v>-168.52649999999997</c:v>
                </c:pt>
                <c:pt idx="100969">
                  <c:v>-168.52449999999999</c:v>
                </c:pt>
                <c:pt idx="100970">
                  <c:v>-168.52249999999998</c:v>
                </c:pt>
                <c:pt idx="100971">
                  <c:v>-168.52049999999997</c:v>
                </c:pt>
                <c:pt idx="100972">
                  <c:v>-168.51849999999999</c:v>
                </c:pt>
                <c:pt idx="100973">
                  <c:v>-168.51649999999998</c:v>
                </c:pt>
                <c:pt idx="100974">
                  <c:v>-168.51449999999997</c:v>
                </c:pt>
                <c:pt idx="100975">
                  <c:v>-168.51249999999999</c:v>
                </c:pt>
                <c:pt idx="100976">
                  <c:v>-168.51049999999998</c:v>
                </c:pt>
                <c:pt idx="100977">
                  <c:v>-168.50849999999997</c:v>
                </c:pt>
                <c:pt idx="100978">
                  <c:v>-168.50649999999999</c:v>
                </c:pt>
                <c:pt idx="100979">
                  <c:v>-168.50449999999998</c:v>
                </c:pt>
                <c:pt idx="100980">
                  <c:v>-168.50249999999997</c:v>
                </c:pt>
                <c:pt idx="100981">
                  <c:v>-168.50049999999999</c:v>
                </c:pt>
                <c:pt idx="100982">
                  <c:v>-168.49849999999998</c:v>
                </c:pt>
                <c:pt idx="100983">
                  <c:v>-168.49649999999997</c:v>
                </c:pt>
                <c:pt idx="100984">
                  <c:v>-168.49449999999999</c:v>
                </c:pt>
                <c:pt idx="100985">
                  <c:v>-168.49249999999998</c:v>
                </c:pt>
                <c:pt idx="100986">
                  <c:v>-168.49049999999997</c:v>
                </c:pt>
                <c:pt idx="100987">
                  <c:v>-168.48849999999999</c:v>
                </c:pt>
                <c:pt idx="100988">
                  <c:v>-168.48649999999998</c:v>
                </c:pt>
                <c:pt idx="100989">
                  <c:v>-168.48449999999997</c:v>
                </c:pt>
                <c:pt idx="100990">
                  <c:v>-168.48249999999999</c:v>
                </c:pt>
                <c:pt idx="100991">
                  <c:v>-168.48049999999998</c:v>
                </c:pt>
                <c:pt idx="100992">
                  <c:v>-168.47849999999997</c:v>
                </c:pt>
                <c:pt idx="100993">
                  <c:v>-168.47649999999999</c:v>
                </c:pt>
                <c:pt idx="100994">
                  <c:v>-168.47449999999998</c:v>
                </c:pt>
                <c:pt idx="100995">
                  <c:v>-168.47249999999997</c:v>
                </c:pt>
                <c:pt idx="100996">
                  <c:v>-168.47049999999999</c:v>
                </c:pt>
                <c:pt idx="100997">
                  <c:v>-168.46849999999998</c:v>
                </c:pt>
                <c:pt idx="100998">
                  <c:v>-168.46649999999997</c:v>
                </c:pt>
                <c:pt idx="100999">
                  <c:v>-168.46449999999999</c:v>
                </c:pt>
                <c:pt idx="101000">
                  <c:v>-168.46249999999998</c:v>
                </c:pt>
                <c:pt idx="101001">
                  <c:v>-168.46049999999997</c:v>
                </c:pt>
                <c:pt idx="101002">
                  <c:v>-168.45849999999999</c:v>
                </c:pt>
                <c:pt idx="101003">
                  <c:v>-168.45649999999998</c:v>
                </c:pt>
                <c:pt idx="101004">
                  <c:v>-168.45449999999997</c:v>
                </c:pt>
                <c:pt idx="101005">
                  <c:v>-168.45249999999999</c:v>
                </c:pt>
                <c:pt idx="101006">
                  <c:v>-168.45049999999998</c:v>
                </c:pt>
                <c:pt idx="101007">
                  <c:v>-168.44849999999997</c:v>
                </c:pt>
                <c:pt idx="101008">
                  <c:v>-168.44649999999999</c:v>
                </c:pt>
                <c:pt idx="101009">
                  <c:v>-168.44449999999998</c:v>
                </c:pt>
                <c:pt idx="101010">
                  <c:v>-168.44249999999997</c:v>
                </c:pt>
                <c:pt idx="101011">
                  <c:v>-168.44049999999999</c:v>
                </c:pt>
                <c:pt idx="101012">
                  <c:v>-168.43849999999998</c:v>
                </c:pt>
                <c:pt idx="101013">
                  <c:v>-168.43649999999997</c:v>
                </c:pt>
                <c:pt idx="101014">
                  <c:v>-168.43449999999999</c:v>
                </c:pt>
                <c:pt idx="101015">
                  <c:v>-168.43249999999998</c:v>
                </c:pt>
                <c:pt idx="101016">
                  <c:v>-168.43049999999997</c:v>
                </c:pt>
                <c:pt idx="101017">
                  <c:v>-168.42849999999999</c:v>
                </c:pt>
                <c:pt idx="101018">
                  <c:v>-168.42649999999998</c:v>
                </c:pt>
                <c:pt idx="101019">
                  <c:v>-168.42449999999997</c:v>
                </c:pt>
                <c:pt idx="101020">
                  <c:v>-168.42249999999999</c:v>
                </c:pt>
                <c:pt idx="101021">
                  <c:v>-168.42049999999998</c:v>
                </c:pt>
                <c:pt idx="101022">
                  <c:v>-168.41849999999997</c:v>
                </c:pt>
                <c:pt idx="101023">
                  <c:v>-168.41649999999998</c:v>
                </c:pt>
                <c:pt idx="101024">
                  <c:v>-168.41449999999998</c:v>
                </c:pt>
                <c:pt idx="101025">
                  <c:v>-168.41249999999997</c:v>
                </c:pt>
                <c:pt idx="101026">
                  <c:v>-168.41049999999998</c:v>
                </c:pt>
                <c:pt idx="101027">
                  <c:v>-168.40849999999998</c:v>
                </c:pt>
                <c:pt idx="101028">
                  <c:v>-168.40649999999997</c:v>
                </c:pt>
                <c:pt idx="101029">
                  <c:v>-168.40449999999998</c:v>
                </c:pt>
                <c:pt idx="101030">
                  <c:v>-168.40249999999997</c:v>
                </c:pt>
                <c:pt idx="101031">
                  <c:v>-168.40049999999997</c:v>
                </c:pt>
                <c:pt idx="101032">
                  <c:v>-168.39849999999998</c:v>
                </c:pt>
                <c:pt idx="101033">
                  <c:v>-168.39649999999997</c:v>
                </c:pt>
                <c:pt idx="101034">
                  <c:v>-168.39449999999997</c:v>
                </c:pt>
                <c:pt idx="101035">
                  <c:v>-168.39249999999998</c:v>
                </c:pt>
                <c:pt idx="101036">
                  <c:v>-168.39049999999997</c:v>
                </c:pt>
                <c:pt idx="101037">
                  <c:v>-168.38849999999996</c:v>
                </c:pt>
                <c:pt idx="101038">
                  <c:v>-168.38649999999998</c:v>
                </c:pt>
                <c:pt idx="101039">
                  <c:v>-168.38449999999997</c:v>
                </c:pt>
                <c:pt idx="101040">
                  <c:v>-168.38249999999996</c:v>
                </c:pt>
                <c:pt idx="101041">
                  <c:v>-168.38049999999998</c:v>
                </c:pt>
                <c:pt idx="101042">
                  <c:v>-168.37849999999997</c:v>
                </c:pt>
                <c:pt idx="101043">
                  <c:v>-168.37649999999996</c:v>
                </c:pt>
                <c:pt idx="101044">
                  <c:v>-168.37449999999998</c:v>
                </c:pt>
                <c:pt idx="101045">
                  <c:v>-168.37249999999997</c:v>
                </c:pt>
                <c:pt idx="101046">
                  <c:v>-168.37049999999996</c:v>
                </c:pt>
                <c:pt idx="101047">
                  <c:v>-168.36849999999998</c:v>
                </c:pt>
                <c:pt idx="101048">
                  <c:v>-168.36649999999997</c:v>
                </c:pt>
                <c:pt idx="101049">
                  <c:v>-168.36449999999996</c:v>
                </c:pt>
                <c:pt idx="101050">
                  <c:v>-168.36249999999998</c:v>
                </c:pt>
                <c:pt idx="101051">
                  <c:v>-168.36049999999997</c:v>
                </c:pt>
                <c:pt idx="101052">
                  <c:v>-168.35849999999996</c:v>
                </c:pt>
                <c:pt idx="101053">
                  <c:v>-168.35649999999998</c:v>
                </c:pt>
                <c:pt idx="101054">
                  <c:v>-168.35449999999997</c:v>
                </c:pt>
                <c:pt idx="101055">
                  <c:v>-168.35249999999996</c:v>
                </c:pt>
                <c:pt idx="101056">
                  <c:v>-168.35049999999998</c:v>
                </c:pt>
                <c:pt idx="101057">
                  <c:v>-168.34849999999997</c:v>
                </c:pt>
                <c:pt idx="101058">
                  <c:v>-168.34649999999996</c:v>
                </c:pt>
                <c:pt idx="101059">
                  <c:v>-168.34449999999998</c:v>
                </c:pt>
                <c:pt idx="101060">
                  <c:v>-168.34249999999997</c:v>
                </c:pt>
                <c:pt idx="101061">
                  <c:v>-168.34049999999996</c:v>
                </c:pt>
                <c:pt idx="101062">
                  <c:v>-168.33849999999998</c:v>
                </c:pt>
                <c:pt idx="101063">
                  <c:v>-168.33649999999997</c:v>
                </c:pt>
                <c:pt idx="101064">
                  <c:v>-168.33449999999999</c:v>
                </c:pt>
                <c:pt idx="101065">
                  <c:v>-168.33249999999998</c:v>
                </c:pt>
                <c:pt idx="101066">
                  <c:v>-168.33049999999997</c:v>
                </c:pt>
                <c:pt idx="101067">
                  <c:v>-168.32849999999999</c:v>
                </c:pt>
                <c:pt idx="101068">
                  <c:v>-168.32649999999998</c:v>
                </c:pt>
                <c:pt idx="101069">
                  <c:v>-168.32449999999997</c:v>
                </c:pt>
                <c:pt idx="101070">
                  <c:v>-168.32249999999999</c:v>
                </c:pt>
                <c:pt idx="101071">
                  <c:v>-168.32049999999998</c:v>
                </c:pt>
                <c:pt idx="101072">
                  <c:v>-168.31849999999997</c:v>
                </c:pt>
                <c:pt idx="101073">
                  <c:v>-168.31649999999999</c:v>
                </c:pt>
                <c:pt idx="101074">
                  <c:v>-168.31449999999998</c:v>
                </c:pt>
                <c:pt idx="101075">
                  <c:v>-168.31249999999997</c:v>
                </c:pt>
                <c:pt idx="101076">
                  <c:v>-168.31049999999999</c:v>
                </c:pt>
                <c:pt idx="101077">
                  <c:v>-168.30849999999998</c:v>
                </c:pt>
                <c:pt idx="101078">
                  <c:v>-168.30649999999997</c:v>
                </c:pt>
                <c:pt idx="101079">
                  <c:v>-168.30449999999999</c:v>
                </c:pt>
                <c:pt idx="101080">
                  <c:v>-168.30249999999998</c:v>
                </c:pt>
                <c:pt idx="101081">
                  <c:v>-168.30049999999997</c:v>
                </c:pt>
                <c:pt idx="101082">
                  <c:v>-168.29849999999999</c:v>
                </c:pt>
                <c:pt idx="101083">
                  <c:v>-168.29649999999998</c:v>
                </c:pt>
                <c:pt idx="101084">
                  <c:v>-168.29449999999997</c:v>
                </c:pt>
                <c:pt idx="101085">
                  <c:v>-168.29249999999999</c:v>
                </c:pt>
                <c:pt idx="101086">
                  <c:v>-168.29049999999998</c:v>
                </c:pt>
                <c:pt idx="101087">
                  <c:v>-168.28849999999997</c:v>
                </c:pt>
                <c:pt idx="101088">
                  <c:v>-168.28649999999999</c:v>
                </c:pt>
                <c:pt idx="101089">
                  <c:v>-168.28449999999998</c:v>
                </c:pt>
                <c:pt idx="101090">
                  <c:v>-168.28249999999997</c:v>
                </c:pt>
                <c:pt idx="101091">
                  <c:v>-168.28049999999999</c:v>
                </c:pt>
                <c:pt idx="101092">
                  <c:v>-168.27849999999998</c:v>
                </c:pt>
                <c:pt idx="101093">
                  <c:v>-168.27649999999997</c:v>
                </c:pt>
                <c:pt idx="101094">
                  <c:v>-168.27449999999999</c:v>
                </c:pt>
                <c:pt idx="101095">
                  <c:v>-168.27249999999998</c:v>
                </c:pt>
                <c:pt idx="101096">
                  <c:v>-168.27049999999997</c:v>
                </c:pt>
                <c:pt idx="101097">
                  <c:v>-168.26849999999999</c:v>
                </c:pt>
                <c:pt idx="101098">
                  <c:v>-168.26649999999998</c:v>
                </c:pt>
                <c:pt idx="101099">
                  <c:v>-168.26449999999997</c:v>
                </c:pt>
                <c:pt idx="101100">
                  <c:v>-168.26249999999999</c:v>
                </c:pt>
                <c:pt idx="101101">
                  <c:v>-168.26049999999998</c:v>
                </c:pt>
                <c:pt idx="101102">
                  <c:v>-168.25849999999997</c:v>
                </c:pt>
                <c:pt idx="101103">
                  <c:v>-168.25649999999999</c:v>
                </c:pt>
                <c:pt idx="101104">
                  <c:v>-168.25449999999998</c:v>
                </c:pt>
                <c:pt idx="101105">
                  <c:v>-168.25249999999997</c:v>
                </c:pt>
                <c:pt idx="101106">
                  <c:v>-168.25049999999999</c:v>
                </c:pt>
                <c:pt idx="101107">
                  <c:v>-168.24849999999998</c:v>
                </c:pt>
                <c:pt idx="101108">
                  <c:v>-168.24649999999997</c:v>
                </c:pt>
                <c:pt idx="101109">
                  <c:v>-168.24449999999999</c:v>
                </c:pt>
                <c:pt idx="101110">
                  <c:v>-168.24249999999998</c:v>
                </c:pt>
                <c:pt idx="101111">
                  <c:v>-168.24049999999997</c:v>
                </c:pt>
                <c:pt idx="101112">
                  <c:v>-168.23849999999999</c:v>
                </c:pt>
                <c:pt idx="101113">
                  <c:v>-168.23649999999998</c:v>
                </c:pt>
                <c:pt idx="101114">
                  <c:v>-168.23449999999997</c:v>
                </c:pt>
                <c:pt idx="101115">
                  <c:v>-168.23249999999999</c:v>
                </c:pt>
                <c:pt idx="101116">
                  <c:v>-168.23049999999998</c:v>
                </c:pt>
                <c:pt idx="101117">
                  <c:v>-168.22849999999997</c:v>
                </c:pt>
                <c:pt idx="101118">
                  <c:v>-168.22649999999999</c:v>
                </c:pt>
                <c:pt idx="101119">
                  <c:v>-168.22449999999998</c:v>
                </c:pt>
                <c:pt idx="101120">
                  <c:v>-168.22249999999997</c:v>
                </c:pt>
                <c:pt idx="101121">
                  <c:v>-168.22049999999999</c:v>
                </c:pt>
                <c:pt idx="101122">
                  <c:v>-168.21849999999998</c:v>
                </c:pt>
                <c:pt idx="101123">
                  <c:v>-168.21649999999997</c:v>
                </c:pt>
                <c:pt idx="101124">
                  <c:v>-168.21449999999999</c:v>
                </c:pt>
                <c:pt idx="101125">
                  <c:v>-168.21249999999998</c:v>
                </c:pt>
                <c:pt idx="101126">
                  <c:v>-168.21049999999997</c:v>
                </c:pt>
                <c:pt idx="101127">
                  <c:v>-168.20849999999999</c:v>
                </c:pt>
                <c:pt idx="101128">
                  <c:v>-168.20649999999998</c:v>
                </c:pt>
                <c:pt idx="101129">
                  <c:v>-168.20449999999997</c:v>
                </c:pt>
                <c:pt idx="101130">
                  <c:v>-168.20249999999999</c:v>
                </c:pt>
                <c:pt idx="101131">
                  <c:v>-168.20049999999998</c:v>
                </c:pt>
                <c:pt idx="101132">
                  <c:v>-168.19849999999997</c:v>
                </c:pt>
                <c:pt idx="101133">
                  <c:v>-168.19649999999999</c:v>
                </c:pt>
                <c:pt idx="101134">
                  <c:v>-168.19449999999998</c:v>
                </c:pt>
                <c:pt idx="101135">
                  <c:v>-168.19249999999997</c:v>
                </c:pt>
                <c:pt idx="101136">
                  <c:v>-168.19049999999999</c:v>
                </c:pt>
                <c:pt idx="101137">
                  <c:v>-168.18849999999998</c:v>
                </c:pt>
                <c:pt idx="101138">
                  <c:v>-168.18649999999997</c:v>
                </c:pt>
                <c:pt idx="101139">
                  <c:v>-168.18449999999999</c:v>
                </c:pt>
                <c:pt idx="101140">
                  <c:v>-168.18249999999998</c:v>
                </c:pt>
                <c:pt idx="101141">
                  <c:v>-168.18049999999997</c:v>
                </c:pt>
                <c:pt idx="101142">
                  <c:v>-168.17849999999999</c:v>
                </c:pt>
                <c:pt idx="101143">
                  <c:v>-168.17649999999998</c:v>
                </c:pt>
                <c:pt idx="101144">
                  <c:v>-168.17449999999997</c:v>
                </c:pt>
                <c:pt idx="101145">
                  <c:v>-168.17249999999999</c:v>
                </c:pt>
                <c:pt idx="101146">
                  <c:v>-168.17049999999998</c:v>
                </c:pt>
                <c:pt idx="101147">
                  <c:v>-168.16849999999997</c:v>
                </c:pt>
                <c:pt idx="101148">
                  <c:v>-168.16649999999998</c:v>
                </c:pt>
                <c:pt idx="101149">
                  <c:v>-168.16449999999998</c:v>
                </c:pt>
                <c:pt idx="101150">
                  <c:v>-168.16249999999997</c:v>
                </c:pt>
                <c:pt idx="101151">
                  <c:v>-168.16049999999998</c:v>
                </c:pt>
                <c:pt idx="101152">
                  <c:v>-168.15849999999998</c:v>
                </c:pt>
                <c:pt idx="101153">
                  <c:v>-168.15649999999997</c:v>
                </c:pt>
                <c:pt idx="101154">
                  <c:v>-168.15449999999998</c:v>
                </c:pt>
                <c:pt idx="101155">
                  <c:v>-168.15249999999997</c:v>
                </c:pt>
                <c:pt idx="101156">
                  <c:v>-168.15049999999997</c:v>
                </c:pt>
                <c:pt idx="101157">
                  <c:v>-168.14849999999998</c:v>
                </c:pt>
                <c:pt idx="101158">
                  <c:v>-168.14649999999997</c:v>
                </c:pt>
                <c:pt idx="101159">
                  <c:v>-168.14449999999997</c:v>
                </c:pt>
                <c:pt idx="101160">
                  <c:v>-168.14249999999998</c:v>
                </c:pt>
                <c:pt idx="101161">
                  <c:v>-168.14049999999997</c:v>
                </c:pt>
                <c:pt idx="101162">
                  <c:v>-168.13849999999996</c:v>
                </c:pt>
                <c:pt idx="101163">
                  <c:v>-168.13649999999998</c:v>
                </c:pt>
                <c:pt idx="101164">
                  <c:v>-168.13449999999997</c:v>
                </c:pt>
                <c:pt idx="101165">
                  <c:v>-168.13249999999996</c:v>
                </c:pt>
                <c:pt idx="101166">
                  <c:v>-168.13049999999998</c:v>
                </c:pt>
                <c:pt idx="101167">
                  <c:v>-168.12849999999997</c:v>
                </c:pt>
                <c:pt idx="101168">
                  <c:v>-168.12649999999996</c:v>
                </c:pt>
                <c:pt idx="101169">
                  <c:v>-168.12449999999998</c:v>
                </c:pt>
                <c:pt idx="101170">
                  <c:v>-168.12249999999997</c:v>
                </c:pt>
                <c:pt idx="101171">
                  <c:v>-168.12049999999996</c:v>
                </c:pt>
                <c:pt idx="101172">
                  <c:v>-168.11849999999998</c:v>
                </c:pt>
                <c:pt idx="101173">
                  <c:v>-168.11649999999997</c:v>
                </c:pt>
                <c:pt idx="101174">
                  <c:v>-168.11449999999996</c:v>
                </c:pt>
                <c:pt idx="101175">
                  <c:v>-168.11249999999998</c:v>
                </c:pt>
                <c:pt idx="101176">
                  <c:v>-168.11049999999997</c:v>
                </c:pt>
                <c:pt idx="101177">
                  <c:v>-168.10849999999996</c:v>
                </c:pt>
                <c:pt idx="101178">
                  <c:v>-168.10649999999998</c:v>
                </c:pt>
                <c:pt idx="101179">
                  <c:v>-168.10449999999997</c:v>
                </c:pt>
                <c:pt idx="101180">
                  <c:v>-168.10249999999996</c:v>
                </c:pt>
                <c:pt idx="101181">
                  <c:v>-168.10049999999998</c:v>
                </c:pt>
                <c:pt idx="101182">
                  <c:v>-168.09849999999997</c:v>
                </c:pt>
                <c:pt idx="101183">
                  <c:v>-168.09649999999996</c:v>
                </c:pt>
                <c:pt idx="101184">
                  <c:v>-168.09449999999998</c:v>
                </c:pt>
                <c:pt idx="101185">
                  <c:v>-168.09249999999997</c:v>
                </c:pt>
                <c:pt idx="101186">
                  <c:v>-168.09049999999996</c:v>
                </c:pt>
                <c:pt idx="101187">
                  <c:v>-168.08849999999998</c:v>
                </c:pt>
                <c:pt idx="101188">
                  <c:v>-168.08649999999997</c:v>
                </c:pt>
                <c:pt idx="101189">
                  <c:v>-168.08449999999999</c:v>
                </c:pt>
                <c:pt idx="101190">
                  <c:v>-168.08249999999998</c:v>
                </c:pt>
                <c:pt idx="101191">
                  <c:v>-168.08049999999997</c:v>
                </c:pt>
                <c:pt idx="101192">
                  <c:v>-168.07849999999999</c:v>
                </c:pt>
                <c:pt idx="101193">
                  <c:v>-168.07649999999998</c:v>
                </c:pt>
                <c:pt idx="101194">
                  <c:v>-168.07449999999997</c:v>
                </c:pt>
                <c:pt idx="101195">
                  <c:v>-168.07249999999999</c:v>
                </c:pt>
                <c:pt idx="101196">
                  <c:v>-168.07049999999998</c:v>
                </c:pt>
                <c:pt idx="101197">
                  <c:v>-168.06849999999997</c:v>
                </c:pt>
                <c:pt idx="101198">
                  <c:v>-168.06649999999999</c:v>
                </c:pt>
                <c:pt idx="101199">
                  <c:v>-168.06449999999998</c:v>
                </c:pt>
                <c:pt idx="101200">
                  <c:v>-168.06249999999997</c:v>
                </c:pt>
                <c:pt idx="101201">
                  <c:v>-168.06049999999999</c:v>
                </c:pt>
                <c:pt idx="101202">
                  <c:v>-168.05849999999998</c:v>
                </c:pt>
                <c:pt idx="101203">
                  <c:v>-168.05649999999997</c:v>
                </c:pt>
                <c:pt idx="101204">
                  <c:v>-168.05449999999999</c:v>
                </c:pt>
                <c:pt idx="101205">
                  <c:v>-168.05249999999998</c:v>
                </c:pt>
                <c:pt idx="101206">
                  <c:v>-168.05049999999997</c:v>
                </c:pt>
                <c:pt idx="101207">
                  <c:v>-168.04849999999999</c:v>
                </c:pt>
                <c:pt idx="101208">
                  <c:v>-168.04649999999998</c:v>
                </c:pt>
                <c:pt idx="101209">
                  <c:v>-168.04449999999997</c:v>
                </c:pt>
                <c:pt idx="101210">
                  <c:v>-168.04249999999999</c:v>
                </c:pt>
                <c:pt idx="101211">
                  <c:v>-168.04049999999998</c:v>
                </c:pt>
                <c:pt idx="101212">
                  <c:v>-168.03849999999997</c:v>
                </c:pt>
                <c:pt idx="101213">
                  <c:v>-168.03649999999999</c:v>
                </c:pt>
                <c:pt idx="101214">
                  <c:v>-168.03449999999998</c:v>
                </c:pt>
                <c:pt idx="101215">
                  <c:v>-168.03249999999997</c:v>
                </c:pt>
                <c:pt idx="101216">
                  <c:v>-168.03049999999999</c:v>
                </c:pt>
                <c:pt idx="101217">
                  <c:v>-168.02849999999998</c:v>
                </c:pt>
                <c:pt idx="101218">
                  <c:v>-168.02649999999997</c:v>
                </c:pt>
                <c:pt idx="101219">
                  <c:v>-168.02449999999999</c:v>
                </c:pt>
                <c:pt idx="101220">
                  <c:v>-168.02249999999998</c:v>
                </c:pt>
                <c:pt idx="101221">
                  <c:v>-168.02049999999997</c:v>
                </c:pt>
                <c:pt idx="101222">
                  <c:v>-168.01849999999999</c:v>
                </c:pt>
                <c:pt idx="101223">
                  <c:v>-168.01649999999998</c:v>
                </c:pt>
                <c:pt idx="101224">
                  <c:v>-168.01449999999997</c:v>
                </c:pt>
                <c:pt idx="101225">
                  <c:v>-168.01249999999999</c:v>
                </c:pt>
                <c:pt idx="101226">
                  <c:v>-168.01049999999998</c:v>
                </c:pt>
                <c:pt idx="101227">
                  <c:v>-168.00849999999997</c:v>
                </c:pt>
                <c:pt idx="101228">
                  <c:v>-168.00649999999999</c:v>
                </c:pt>
                <c:pt idx="101229">
                  <c:v>-168.00449999999998</c:v>
                </c:pt>
                <c:pt idx="101230">
                  <c:v>-168.00249999999997</c:v>
                </c:pt>
                <c:pt idx="101231">
                  <c:v>-168.00049999999999</c:v>
                </c:pt>
                <c:pt idx="101232">
                  <c:v>-167.99849999999998</c:v>
                </c:pt>
                <c:pt idx="101233">
                  <c:v>-167.99649999999997</c:v>
                </c:pt>
                <c:pt idx="101234">
                  <c:v>-167.99449999999999</c:v>
                </c:pt>
                <c:pt idx="101235">
                  <c:v>-167.99249999999998</c:v>
                </c:pt>
                <c:pt idx="101236">
                  <c:v>-167.99049999999997</c:v>
                </c:pt>
                <c:pt idx="101237">
                  <c:v>-167.98849999999999</c:v>
                </c:pt>
                <c:pt idx="101238">
                  <c:v>-167.98649999999998</c:v>
                </c:pt>
                <c:pt idx="101239">
                  <c:v>-167.98449999999997</c:v>
                </c:pt>
                <c:pt idx="101240">
                  <c:v>-167.98249999999999</c:v>
                </c:pt>
                <c:pt idx="101241">
                  <c:v>-167.98049999999998</c:v>
                </c:pt>
                <c:pt idx="101242">
                  <c:v>-167.97849999999997</c:v>
                </c:pt>
                <c:pt idx="101243">
                  <c:v>-167.97649999999999</c:v>
                </c:pt>
                <c:pt idx="101244">
                  <c:v>-167.97449999999998</c:v>
                </c:pt>
                <c:pt idx="101245">
                  <c:v>-167.97249999999997</c:v>
                </c:pt>
                <c:pt idx="101246">
                  <c:v>-167.97049999999999</c:v>
                </c:pt>
                <c:pt idx="101247">
                  <c:v>-167.96849999999998</c:v>
                </c:pt>
                <c:pt idx="101248">
                  <c:v>-167.96649999999997</c:v>
                </c:pt>
                <c:pt idx="101249">
                  <c:v>-167.96449999999999</c:v>
                </c:pt>
                <c:pt idx="101250">
                  <c:v>-167.96249999999998</c:v>
                </c:pt>
                <c:pt idx="101251">
                  <c:v>-167.96049999999997</c:v>
                </c:pt>
                <c:pt idx="101252">
                  <c:v>-167.95849999999999</c:v>
                </c:pt>
                <c:pt idx="101253">
                  <c:v>-167.95649999999998</c:v>
                </c:pt>
                <c:pt idx="101254">
                  <c:v>-167.95449999999997</c:v>
                </c:pt>
                <c:pt idx="101255">
                  <c:v>-167.95249999999999</c:v>
                </c:pt>
                <c:pt idx="101256">
                  <c:v>-167.95049999999998</c:v>
                </c:pt>
                <c:pt idx="101257">
                  <c:v>-167.94849999999997</c:v>
                </c:pt>
                <c:pt idx="101258">
                  <c:v>-167.94649999999999</c:v>
                </c:pt>
                <c:pt idx="101259">
                  <c:v>-167.94449999999998</c:v>
                </c:pt>
                <c:pt idx="101260">
                  <c:v>-167.94249999999997</c:v>
                </c:pt>
                <c:pt idx="101261">
                  <c:v>-167.94049999999999</c:v>
                </c:pt>
                <c:pt idx="101262">
                  <c:v>-167.93849999999998</c:v>
                </c:pt>
                <c:pt idx="101263">
                  <c:v>-167.93649999999997</c:v>
                </c:pt>
                <c:pt idx="101264">
                  <c:v>-167.93449999999999</c:v>
                </c:pt>
                <c:pt idx="101265">
                  <c:v>-167.93249999999998</c:v>
                </c:pt>
                <c:pt idx="101266">
                  <c:v>-167.93049999999997</c:v>
                </c:pt>
                <c:pt idx="101267">
                  <c:v>-167.92849999999999</c:v>
                </c:pt>
                <c:pt idx="101268">
                  <c:v>-167.92649999999998</c:v>
                </c:pt>
                <c:pt idx="101269">
                  <c:v>-167.92449999999997</c:v>
                </c:pt>
                <c:pt idx="101270">
                  <c:v>-167.92249999999999</c:v>
                </c:pt>
                <c:pt idx="101271">
                  <c:v>-167.92049999999998</c:v>
                </c:pt>
                <c:pt idx="101272">
                  <c:v>-167.91849999999997</c:v>
                </c:pt>
                <c:pt idx="101273">
                  <c:v>-167.91649999999998</c:v>
                </c:pt>
                <c:pt idx="101274">
                  <c:v>-167.91449999999998</c:v>
                </c:pt>
                <c:pt idx="101275">
                  <c:v>-167.91249999999997</c:v>
                </c:pt>
                <c:pt idx="101276">
                  <c:v>-167.91049999999998</c:v>
                </c:pt>
                <c:pt idx="101277">
                  <c:v>-167.90849999999998</c:v>
                </c:pt>
                <c:pt idx="101278">
                  <c:v>-167.90649999999997</c:v>
                </c:pt>
                <c:pt idx="101279">
                  <c:v>-167.90449999999998</c:v>
                </c:pt>
                <c:pt idx="101280">
                  <c:v>-167.90249999999997</c:v>
                </c:pt>
                <c:pt idx="101281">
                  <c:v>-167.90049999999997</c:v>
                </c:pt>
                <c:pt idx="101282">
                  <c:v>-167.89849999999998</c:v>
                </c:pt>
                <c:pt idx="101283">
                  <c:v>-167.89649999999997</c:v>
                </c:pt>
                <c:pt idx="101284">
                  <c:v>-167.89449999999997</c:v>
                </c:pt>
                <c:pt idx="101285">
                  <c:v>-167.89249999999998</c:v>
                </c:pt>
                <c:pt idx="101286">
                  <c:v>-167.89049999999997</c:v>
                </c:pt>
                <c:pt idx="101287">
                  <c:v>-167.88849999999996</c:v>
                </c:pt>
                <c:pt idx="101288">
                  <c:v>-167.88649999999998</c:v>
                </c:pt>
                <c:pt idx="101289">
                  <c:v>-167.88449999999997</c:v>
                </c:pt>
                <c:pt idx="101290">
                  <c:v>-167.88249999999996</c:v>
                </c:pt>
                <c:pt idx="101291">
                  <c:v>-167.88049999999998</c:v>
                </c:pt>
                <c:pt idx="101292">
                  <c:v>-167.87849999999997</c:v>
                </c:pt>
                <c:pt idx="101293">
                  <c:v>-167.87649999999996</c:v>
                </c:pt>
                <c:pt idx="101294">
                  <c:v>-167.87449999999998</c:v>
                </c:pt>
                <c:pt idx="101295">
                  <c:v>-167.87249999999997</c:v>
                </c:pt>
                <c:pt idx="101296">
                  <c:v>-167.87049999999996</c:v>
                </c:pt>
                <c:pt idx="101297">
                  <c:v>-167.86849999999998</c:v>
                </c:pt>
                <c:pt idx="101298">
                  <c:v>-167.86649999999997</c:v>
                </c:pt>
                <c:pt idx="101299">
                  <c:v>-167.86449999999996</c:v>
                </c:pt>
                <c:pt idx="101300">
                  <c:v>-167.86249999999998</c:v>
                </c:pt>
                <c:pt idx="101301">
                  <c:v>-167.86049999999997</c:v>
                </c:pt>
                <c:pt idx="101302">
                  <c:v>-167.85849999999996</c:v>
                </c:pt>
                <c:pt idx="101303">
                  <c:v>-167.85649999999998</c:v>
                </c:pt>
                <c:pt idx="101304">
                  <c:v>-167.85449999999997</c:v>
                </c:pt>
                <c:pt idx="101305">
                  <c:v>-167.85249999999996</c:v>
                </c:pt>
                <c:pt idx="101306">
                  <c:v>-167.85049999999998</c:v>
                </c:pt>
                <c:pt idx="101307">
                  <c:v>-167.84849999999997</c:v>
                </c:pt>
                <c:pt idx="101308">
                  <c:v>-167.84649999999996</c:v>
                </c:pt>
                <c:pt idx="101309">
                  <c:v>-167.84449999999998</c:v>
                </c:pt>
                <c:pt idx="101310">
                  <c:v>-167.84249999999997</c:v>
                </c:pt>
                <c:pt idx="101311">
                  <c:v>-167.84049999999996</c:v>
                </c:pt>
                <c:pt idx="101312">
                  <c:v>-167.83849999999998</c:v>
                </c:pt>
                <c:pt idx="101313">
                  <c:v>-167.83649999999997</c:v>
                </c:pt>
                <c:pt idx="101314">
                  <c:v>-167.83449999999999</c:v>
                </c:pt>
                <c:pt idx="101315">
                  <c:v>-167.83249999999998</c:v>
                </c:pt>
                <c:pt idx="101316">
                  <c:v>-167.83049999999997</c:v>
                </c:pt>
                <c:pt idx="101317">
                  <c:v>-167.82849999999999</c:v>
                </c:pt>
                <c:pt idx="101318">
                  <c:v>-167.82649999999998</c:v>
                </c:pt>
                <c:pt idx="101319">
                  <c:v>-167.82449999999997</c:v>
                </c:pt>
                <c:pt idx="101320">
                  <c:v>-167.82249999999999</c:v>
                </c:pt>
                <c:pt idx="101321">
                  <c:v>-167.82049999999998</c:v>
                </c:pt>
                <c:pt idx="101322">
                  <c:v>-167.81849999999997</c:v>
                </c:pt>
                <c:pt idx="101323">
                  <c:v>-167.81649999999999</c:v>
                </c:pt>
                <c:pt idx="101324">
                  <c:v>-167.81449999999998</c:v>
                </c:pt>
                <c:pt idx="101325">
                  <c:v>-167.81249999999997</c:v>
                </c:pt>
                <c:pt idx="101326">
                  <c:v>-167.81049999999999</c:v>
                </c:pt>
                <c:pt idx="101327">
                  <c:v>-167.80849999999998</c:v>
                </c:pt>
                <c:pt idx="101328">
                  <c:v>-167.80649999999997</c:v>
                </c:pt>
                <c:pt idx="101329">
                  <c:v>-167.80449999999999</c:v>
                </c:pt>
                <c:pt idx="101330">
                  <c:v>-167.80249999999998</c:v>
                </c:pt>
                <c:pt idx="101331">
                  <c:v>-167.80049999999997</c:v>
                </c:pt>
                <c:pt idx="101332">
                  <c:v>-167.79849999999999</c:v>
                </c:pt>
                <c:pt idx="101333">
                  <c:v>-167.79649999999998</c:v>
                </c:pt>
                <c:pt idx="101334">
                  <c:v>-167.79449999999997</c:v>
                </c:pt>
                <c:pt idx="101335">
                  <c:v>-167.79249999999999</c:v>
                </c:pt>
                <c:pt idx="101336">
                  <c:v>-167.79049999999998</c:v>
                </c:pt>
                <c:pt idx="101337">
                  <c:v>-167.78849999999997</c:v>
                </c:pt>
                <c:pt idx="101338">
                  <c:v>-167.78649999999999</c:v>
                </c:pt>
                <c:pt idx="101339">
                  <c:v>-167.78449999999998</c:v>
                </c:pt>
                <c:pt idx="101340">
                  <c:v>-167.78249999999997</c:v>
                </c:pt>
                <c:pt idx="101341">
                  <c:v>-167.78049999999999</c:v>
                </c:pt>
                <c:pt idx="101342">
                  <c:v>-167.77849999999998</c:v>
                </c:pt>
                <c:pt idx="101343">
                  <c:v>-167.77649999999997</c:v>
                </c:pt>
                <c:pt idx="101344">
                  <c:v>-167.77449999999999</c:v>
                </c:pt>
                <c:pt idx="101345">
                  <c:v>-167.77249999999998</c:v>
                </c:pt>
                <c:pt idx="101346">
                  <c:v>-167.77049999999997</c:v>
                </c:pt>
                <c:pt idx="101347">
                  <c:v>-167.76849999999999</c:v>
                </c:pt>
                <c:pt idx="101348">
                  <c:v>-167.76649999999998</c:v>
                </c:pt>
                <c:pt idx="101349">
                  <c:v>-167.76449999999997</c:v>
                </c:pt>
                <c:pt idx="101350">
                  <c:v>-167.76249999999999</c:v>
                </c:pt>
                <c:pt idx="101351">
                  <c:v>-167.76049999999998</c:v>
                </c:pt>
                <c:pt idx="101352">
                  <c:v>-167.75849999999997</c:v>
                </c:pt>
                <c:pt idx="101353">
                  <c:v>-167.75649999999999</c:v>
                </c:pt>
                <c:pt idx="101354">
                  <c:v>-167.75449999999998</c:v>
                </c:pt>
                <c:pt idx="101355">
                  <c:v>-167.75249999999997</c:v>
                </c:pt>
                <c:pt idx="101356">
                  <c:v>-167.75049999999999</c:v>
                </c:pt>
                <c:pt idx="101357">
                  <c:v>-167.74849999999998</c:v>
                </c:pt>
                <c:pt idx="101358">
                  <c:v>-167.74649999999997</c:v>
                </c:pt>
                <c:pt idx="101359">
                  <c:v>-167.74449999999999</c:v>
                </c:pt>
                <c:pt idx="101360">
                  <c:v>-167.74249999999998</c:v>
                </c:pt>
                <c:pt idx="101361">
                  <c:v>-167.74049999999997</c:v>
                </c:pt>
                <c:pt idx="101362">
                  <c:v>-167.73849999999999</c:v>
                </c:pt>
                <c:pt idx="101363">
                  <c:v>-167.73649999999998</c:v>
                </c:pt>
                <c:pt idx="101364">
                  <c:v>-167.73449999999997</c:v>
                </c:pt>
                <c:pt idx="101365">
                  <c:v>-167.73249999999999</c:v>
                </c:pt>
                <c:pt idx="101366">
                  <c:v>-167.73049999999998</c:v>
                </c:pt>
                <c:pt idx="101367">
                  <c:v>-167.72849999999997</c:v>
                </c:pt>
                <c:pt idx="101368">
                  <c:v>-167.72649999999999</c:v>
                </c:pt>
                <c:pt idx="101369">
                  <c:v>-167.72449999999998</c:v>
                </c:pt>
                <c:pt idx="101370">
                  <c:v>-167.72249999999997</c:v>
                </c:pt>
                <c:pt idx="101371">
                  <c:v>-167.72049999999999</c:v>
                </c:pt>
                <c:pt idx="101372">
                  <c:v>-167.71849999999998</c:v>
                </c:pt>
                <c:pt idx="101373">
                  <c:v>-167.71649999999997</c:v>
                </c:pt>
                <c:pt idx="101374">
                  <c:v>-167.71449999999999</c:v>
                </c:pt>
                <c:pt idx="101375">
                  <c:v>-167.71249999999998</c:v>
                </c:pt>
                <c:pt idx="101376">
                  <c:v>-167.71049999999997</c:v>
                </c:pt>
                <c:pt idx="101377">
                  <c:v>-167.70849999999999</c:v>
                </c:pt>
                <c:pt idx="101378">
                  <c:v>-167.70649999999998</c:v>
                </c:pt>
                <c:pt idx="101379">
                  <c:v>-167.70449999999997</c:v>
                </c:pt>
                <c:pt idx="101380">
                  <c:v>-167.70249999999999</c:v>
                </c:pt>
                <c:pt idx="101381">
                  <c:v>-167.70049999999998</c:v>
                </c:pt>
                <c:pt idx="101382">
                  <c:v>-167.69849999999997</c:v>
                </c:pt>
                <c:pt idx="101383">
                  <c:v>-167.69649999999999</c:v>
                </c:pt>
                <c:pt idx="101384">
                  <c:v>-167.69449999999998</c:v>
                </c:pt>
                <c:pt idx="101385">
                  <c:v>-167.69249999999997</c:v>
                </c:pt>
                <c:pt idx="101386">
                  <c:v>-167.69049999999999</c:v>
                </c:pt>
                <c:pt idx="101387">
                  <c:v>-167.68849999999998</c:v>
                </c:pt>
                <c:pt idx="101388">
                  <c:v>-167.68649999999997</c:v>
                </c:pt>
                <c:pt idx="101389">
                  <c:v>-167.68449999999999</c:v>
                </c:pt>
                <c:pt idx="101390">
                  <c:v>-167.68249999999998</c:v>
                </c:pt>
                <c:pt idx="101391">
                  <c:v>-167.68049999999997</c:v>
                </c:pt>
                <c:pt idx="101392">
                  <c:v>-167.67849999999999</c:v>
                </c:pt>
                <c:pt idx="101393">
                  <c:v>-167.67649999999998</c:v>
                </c:pt>
                <c:pt idx="101394">
                  <c:v>-167.67449999999997</c:v>
                </c:pt>
                <c:pt idx="101395">
                  <c:v>-167.67249999999999</c:v>
                </c:pt>
                <c:pt idx="101396">
                  <c:v>-167.67049999999998</c:v>
                </c:pt>
                <c:pt idx="101397">
                  <c:v>-167.66849999999997</c:v>
                </c:pt>
                <c:pt idx="101398">
                  <c:v>-167.66649999999998</c:v>
                </c:pt>
                <c:pt idx="101399">
                  <c:v>-167.66449999999998</c:v>
                </c:pt>
                <c:pt idx="101400">
                  <c:v>-167.66249999999997</c:v>
                </c:pt>
                <c:pt idx="101401">
                  <c:v>-167.66049999999998</c:v>
                </c:pt>
                <c:pt idx="101402">
                  <c:v>-167.65849999999998</c:v>
                </c:pt>
                <c:pt idx="101403">
                  <c:v>-167.65649999999997</c:v>
                </c:pt>
                <c:pt idx="101404">
                  <c:v>-167.65449999999998</c:v>
                </c:pt>
                <c:pt idx="101405">
                  <c:v>-167.65249999999997</c:v>
                </c:pt>
                <c:pt idx="101406">
                  <c:v>-167.65049999999997</c:v>
                </c:pt>
                <c:pt idx="101407">
                  <c:v>-167.64849999999998</c:v>
                </c:pt>
                <c:pt idx="101408">
                  <c:v>-167.64649999999997</c:v>
                </c:pt>
                <c:pt idx="101409">
                  <c:v>-167.64449999999997</c:v>
                </c:pt>
                <c:pt idx="101410">
                  <c:v>-167.64249999999998</c:v>
                </c:pt>
                <c:pt idx="101411">
                  <c:v>-167.64049999999997</c:v>
                </c:pt>
                <c:pt idx="101412">
                  <c:v>-167.63849999999996</c:v>
                </c:pt>
                <c:pt idx="101413">
                  <c:v>-167.63649999999998</c:v>
                </c:pt>
                <c:pt idx="101414">
                  <c:v>-167.63449999999997</c:v>
                </c:pt>
                <c:pt idx="101415">
                  <c:v>-167.63249999999996</c:v>
                </c:pt>
                <c:pt idx="101416">
                  <c:v>-167.63049999999998</c:v>
                </c:pt>
                <c:pt idx="101417">
                  <c:v>-167.62849999999997</c:v>
                </c:pt>
                <c:pt idx="101418">
                  <c:v>-167.62649999999996</c:v>
                </c:pt>
                <c:pt idx="101419">
                  <c:v>-167.62449999999998</c:v>
                </c:pt>
                <c:pt idx="101420">
                  <c:v>-167.62249999999997</c:v>
                </c:pt>
                <c:pt idx="101421">
                  <c:v>-167.62049999999996</c:v>
                </c:pt>
                <c:pt idx="101422">
                  <c:v>-167.61849999999998</c:v>
                </c:pt>
                <c:pt idx="101423">
                  <c:v>-167.61649999999997</c:v>
                </c:pt>
                <c:pt idx="101424">
                  <c:v>-167.61449999999996</c:v>
                </c:pt>
                <c:pt idx="101425">
                  <c:v>-167.61249999999998</c:v>
                </c:pt>
                <c:pt idx="101426">
                  <c:v>-167.61049999999997</c:v>
                </c:pt>
                <c:pt idx="101427">
                  <c:v>-167.60849999999996</c:v>
                </c:pt>
                <c:pt idx="101428">
                  <c:v>-167.60649999999998</c:v>
                </c:pt>
                <c:pt idx="101429">
                  <c:v>-167.60449999999997</c:v>
                </c:pt>
                <c:pt idx="101430">
                  <c:v>-167.60249999999996</c:v>
                </c:pt>
                <c:pt idx="101431">
                  <c:v>-167.60049999999998</c:v>
                </c:pt>
                <c:pt idx="101432">
                  <c:v>-167.59849999999997</c:v>
                </c:pt>
                <c:pt idx="101433">
                  <c:v>-167.59649999999996</c:v>
                </c:pt>
                <c:pt idx="101434">
                  <c:v>-167.59449999999998</c:v>
                </c:pt>
                <c:pt idx="101435">
                  <c:v>-167.59249999999997</c:v>
                </c:pt>
                <c:pt idx="101436">
                  <c:v>-167.59049999999996</c:v>
                </c:pt>
                <c:pt idx="101437">
                  <c:v>-167.58849999999998</c:v>
                </c:pt>
                <c:pt idx="101438">
                  <c:v>-167.58649999999997</c:v>
                </c:pt>
                <c:pt idx="101439">
                  <c:v>-167.58449999999999</c:v>
                </c:pt>
                <c:pt idx="101440">
                  <c:v>-167.58249999999998</c:v>
                </c:pt>
                <c:pt idx="101441">
                  <c:v>-167.58049999999997</c:v>
                </c:pt>
                <c:pt idx="101442">
                  <c:v>-167.57849999999999</c:v>
                </c:pt>
                <c:pt idx="101443">
                  <c:v>-167.57649999999998</c:v>
                </c:pt>
                <c:pt idx="101444">
                  <c:v>-167.57449999999997</c:v>
                </c:pt>
                <c:pt idx="101445">
                  <c:v>-167.57249999999999</c:v>
                </c:pt>
                <c:pt idx="101446">
                  <c:v>-167.57049999999998</c:v>
                </c:pt>
                <c:pt idx="101447">
                  <c:v>-167.56849999999997</c:v>
                </c:pt>
                <c:pt idx="101448">
                  <c:v>-167.56649999999999</c:v>
                </c:pt>
                <c:pt idx="101449">
                  <c:v>-167.56449999999998</c:v>
                </c:pt>
                <c:pt idx="101450">
                  <c:v>-167.56249999999997</c:v>
                </c:pt>
                <c:pt idx="101451">
                  <c:v>-167.56049999999999</c:v>
                </c:pt>
                <c:pt idx="101452">
                  <c:v>-167.55849999999998</c:v>
                </c:pt>
                <c:pt idx="101453">
                  <c:v>-167.55649999999997</c:v>
                </c:pt>
                <c:pt idx="101454">
                  <c:v>-167.55449999999999</c:v>
                </c:pt>
                <c:pt idx="101455">
                  <c:v>-167.55249999999998</c:v>
                </c:pt>
                <c:pt idx="101456">
                  <c:v>-167.55049999999997</c:v>
                </c:pt>
                <c:pt idx="101457">
                  <c:v>-167.54849999999999</c:v>
                </c:pt>
                <c:pt idx="101458">
                  <c:v>-167.54649999999998</c:v>
                </c:pt>
                <c:pt idx="101459">
                  <c:v>-167.54449999999997</c:v>
                </c:pt>
                <c:pt idx="101460">
                  <c:v>-167.54249999999999</c:v>
                </c:pt>
                <c:pt idx="101461">
                  <c:v>-167.54049999999998</c:v>
                </c:pt>
                <c:pt idx="101462">
                  <c:v>-167.53849999999997</c:v>
                </c:pt>
                <c:pt idx="101463">
                  <c:v>-167.53649999999999</c:v>
                </c:pt>
                <c:pt idx="101464">
                  <c:v>-167.53449999999998</c:v>
                </c:pt>
                <c:pt idx="101465">
                  <c:v>-167.53249999999997</c:v>
                </c:pt>
                <c:pt idx="101466">
                  <c:v>-167.53049999999999</c:v>
                </c:pt>
                <c:pt idx="101467">
                  <c:v>-167.52849999999998</c:v>
                </c:pt>
                <c:pt idx="101468">
                  <c:v>-167.52649999999997</c:v>
                </c:pt>
                <c:pt idx="101469">
                  <c:v>-167.52449999999999</c:v>
                </c:pt>
                <c:pt idx="101470">
                  <c:v>-167.52249999999998</c:v>
                </c:pt>
                <c:pt idx="101471">
                  <c:v>-167.52049999999997</c:v>
                </c:pt>
                <c:pt idx="101472">
                  <c:v>-167.51849999999999</c:v>
                </c:pt>
                <c:pt idx="101473">
                  <c:v>-167.51649999999998</c:v>
                </c:pt>
                <c:pt idx="101474">
                  <c:v>-167.51449999999997</c:v>
                </c:pt>
                <c:pt idx="101475">
                  <c:v>-167.51249999999999</c:v>
                </c:pt>
                <c:pt idx="101476">
                  <c:v>-167.51049999999998</c:v>
                </c:pt>
                <c:pt idx="101477">
                  <c:v>-167.50849999999997</c:v>
                </c:pt>
                <c:pt idx="101478">
                  <c:v>-167.50649999999999</c:v>
                </c:pt>
                <c:pt idx="101479">
                  <c:v>-167.50449999999998</c:v>
                </c:pt>
                <c:pt idx="101480">
                  <c:v>-167.50249999999997</c:v>
                </c:pt>
                <c:pt idx="101481">
                  <c:v>-167.50049999999999</c:v>
                </c:pt>
                <c:pt idx="101482">
                  <c:v>-167.49849999999998</c:v>
                </c:pt>
                <c:pt idx="101483">
                  <c:v>-167.49649999999997</c:v>
                </c:pt>
                <c:pt idx="101484">
                  <c:v>-167.49449999999999</c:v>
                </c:pt>
                <c:pt idx="101485">
                  <c:v>-167.49249999999998</c:v>
                </c:pt>
                <c:pt idx="101486">
                  <c:v>-167.49049999999997</c:v>
                </c:pt>
                <c:pt idx="101487">
                  <c:v>-167.48849999999999</c:v>
                </c:pt>
                <c:pt idx="101488">
                  <c:v>-167.48649999999998</c:v>
                </c:pt>
                <c:pt idx="101489">
                  <c:v>-167.48449999999997</c:v>
                </c:pt>
                <c:pt idx="101490">
                  <c:v>-167.48249999999999</c:v>
                </c:pt>
                <c:pt idx="101491">
                  <c:v>-167.48049999999998</c:v>
                </c:pt>
                <c:pt idx="101492">
                  <c:v>-167.47849999999997</c:v>
                </c:pt>
                <c:pt idx="101493">
                  <c:v>-167.47649999999999</c:v>
                </c:pt>
                <c:pt idx="101494">
                  <c:v>-167.47449999999998</c:v>
                </c:pt>
                <c:pt idx="101495">
                  <c:v>-167.47249999999997</c:v>
                </c:pt>
                <c:pt idx="101496">
                  <c:v>-167.47049999999999</c:v>
                </c:pt>
                <c:pt idx="101497">
                  <c:v>-167.46849999999998</c:v>
                </c:pt>
                <c:pt idx="101498">
                  <c:v>-167.46649999999997</c:v>
                </c:pt>
                <c:pt idx="101499">
                  <c:v>-167.46449999999999</c:v>
                </c:pt>
                <c:pt idx="101500">
                  <c:v>-167.46249999999998</c:v>
                </c:pt>
                <c:pt idx="101501">
                  <c:v>-167.46049999999997</c:v>
                </c:pt>
                <c:pt idx="101502">
                  <c:v>-167.45849999999999</c:v>
                </c:pt>
                <c:pt idx="101503">
                  <c:v>-167.45649999999998</c:v>
                </c:pt>
                <c:pt idx="101504">
                  <c:v>-167.45449999999997</c:v>
                </c:pt>
                <c:pt idx="101505">
                  <c:v>-167.45249999999999</c:v>
                </c:pt>
                <c:pt idx="101506">
                  <c:v>-167.45049999999998</c:v>
                </c:pt>
                <c:pt idx="101507">
                  <c:v>-167.44849999999997</c:v>
                </c:pt>
                <c:pt idx="101508">
                  <c:v>-167.44649999999999</c:v>
                </c:pt>
                <c:pt idx="101509">
                  <c:v>-167.44449999999998</c:v>
                </c:pt>
                <c:pt idx="101510">
                  <c:v>-167.44249999999997</c:v>
                </c:pt>
                <c:pt idx="101511">
                  <c:v>-167.44049999999999</c:v>
                </c:pt>
                <c:pt idx="101512">
                  <c:v>-167.43849999999998</c:v>
                </c:pt>
                <c:pt idx="101513">
                  <c:v>-167.43649999999997</c:v>
                </c:pt>
                <c:pt idx="101514">
                  <c:v>-167.43449999999999</c:v>
                </c:pt>
                <c:pt idx="101515">
                  <c:v>-167.43249999999998</c:v>
                </c:pt>
                <c:pt idx="101516">
                  <c:v>-167.43049999999997</c:v>
                </c:pt>
                <c:pt idx="101517">
                  <c:v>-167.42849999999999</c:v>
                </c:pt>
                <c:pt idx="101518">
                  <c:v>-167.42649999999998</c:v>
                </c:pt>
                <c:pt idx="101519">
                  <c:v>-167.42449999999997</c:v>
                </c:pt>
                <c:pt idx="101520">
                  <c:v>-167.42249999999999</c:v>
                </c:pt>
                <c:pt idx="101521">
                  <c:v>-167.42049999999998</c:v>
                </c:pt>
                <c:pt idx="101522">
                  <c:v>-167.41849999999997</c:v>
                </c:pt>
                <c:pt idx="101523">
                  <c:v>-167.41649999999998</c:v>
                </c:pt>
                <c:pt idx="101524">
                  <c:v>-167.41449999999998</c:v>
                </c:pt>
                <c:pt idx="101525">
                  <c:v>-167.41249999999997</c:v>
                </c:pt>
                <c:pt idx="101526">
                  <c:v>-167.41049999999998</c:v>
                </c:pt>
                <c:pt idx="101527">
                  <c:v>-167.40849999999998</c:v>
                </c:pt>
                <c:pt idx="101528">
                  <c:v>-167.40649999999997</c:v>
                </c:pt>
                <c:pt idx="101529">
                  <c:v>-167.40449999999998</c:v>
                </c:pt>
                <c:pt idx="101530">
                  <c:v>-167.40249999999997</c:v>
                </c:pt>
                <c:pt idx="101531">
                  <c:v>-167.40049999999997</c:v>
                </c:pt>
                <c:pt idx="101532">
                  <c:v>-167.39849999999998</c:v>
                </c:pt>
                <c:pt idx="101533">
                  <c:v>-167.39649999999997</c:v>
                </c:pt>
                <c:pt idx="101534">
                  <c:v>-167.39449999999997</c:v>
                </c:pt>
                <c:pt idx="101535">
                  <c:v>-167.39249999999998</c:v>
                </c:pt>
                <c:pt idx="101536">
                  <c:v>-167.39049999999997</c:v>
                </c:pt>
                <c:pt idx="101537">
                  <c:v>-167.38849999999996</c:v>
                </c:pt>
                <c:pt idx="101538">
                  <c:v>-167.38649999999998</c:v>
                </c:pt>
                <c:pt idx="101539">
                  <c:v>-167.38449999999997</c:v>
                </c:pt>
                <c:pt idx="101540">
                  <c:v>-167.38249999999996</c:v>
                </c:pt>
                <c:pt idx="101541">
                  <c:v>-167.38049999999998</c:v>
                </c:pt>
                <c:pt idx="101542">
                  <c:v>-167.37849999999997</c:v>
                </c:pt>
                <c:pt idx="101543">
                  <c:v>-167.37649999999996</c:v>
                </c:pt>
                <c:pt idx="101544">
                  <c:v>-167.37449999999998</c:v>
                </c:pt>
                <c:pt idx="101545">
                  <c:v>-167.37249999999997</c:v>
                </c:pt>
                <c:pt idx="101546">
                  <c:v>-167.37049999999996</c:v>
                </c:pt>
                <c:pt idx="101547">
                  <c:v>-167.36849999999998</c:v>
                </c:pt>
                <c:pt idx="101548">
                  <c:v>-167.36649999999997</c:v>
                </c:pt>
                <c:pt idx="101549">
                  <c:v>-167.36449999999996</c:v>
                </c:pt>
                <c:pt idx="101550">
                  <c:v>-167.36249999999998</c:v>
                </c:pt>
                <c:pt idx="101551">
                  <c:v>-167.36049999999997</c:v>
                </c:pt>
                <c:pt idx="101552">
                  <c:v>-167.35849999999996</c:v>
                </c:pt>
                <c:pt idx="101553">
                  <c:v>-167.35649999999998</c:v>
                </c:pt>
                <c:pt idx="101554">
                  <c:v>-167.35449999999997</c:v>
                </c:pt>
                <c:pt idx="101555">
                  <c:v>-167.35249999999996</c:v>
                </c:pt>
                <c:pt idx="101556">
                  <c:v>-167.35049999999998</c:v>
                </c:pt>
                <c:pt idx="101557">
                  <c:v>-167.34849999999997</c:v>
                </c:pt>
                <c:pt idx="101558">
                  <c:v>-167.34649999999996</c:v>
                </c:pt>
                <c:pt idx="101559">
                  <c:v>-167.34449999999998</c:v>
                </c:pt>
                <c:pt idx="101560">
                  <c:v>-167.34249999999997</c:v>
                </c:pt>
                <c:pt idx="101561">
                  <c:v>-167.34049999999996</c:v>
                </c:pt>
                <c:pt idx="101562">
                  <c:v>-167.33849999999998</c:v>
                </c:pt>
                <c:pt idx="101563">
                  <c:v>-167.33649999999997</c:v>
                </c:pt>
                <c:pt idx="101564">
                  <c:v>-167.33449999999999</c:v>
                </c:pt>
                <c:pt idx="101565">
                  <c:v>-167.33249999999998</c:v>
                </c:pt>
                <c:pt idx="101566">
                  <c:v>-167.33049999999997</c:v>
                </c:pt>
                <c:pt idx="101567">
                  <c:v>-167.32849999999999</c:v>
                </c:pt>
                <c:pt idx="101568">
                  <c:v>-167.32649999999998</c:v>
                </c:pt>
                <c:pt idx="101569">
                  <c:v>-167.32449999999997</c:v>
                </c:pt>
                <c:pt idx="101570">
                  <c:v>-167.32249999999999</c:v>
                </c:pt>
                <c:pt idx="101571">
                  <c:v>-167.32049999999998</c:v>
                </c:pt>
                <c:pt idx="101572">
                  <c:v>-167.31849999999997</c:v>
                </c:pt>
                <c:pt idx="101573">
                  <c:v>-167.31649999999999</c:v>
                </c:pt>
                <c:pt idx="101574">
                  <c:v>-167.31449999999998</c:v>
                </c:pt>
                <c:pt idx="101575">
                  <c:v>-167.31249999999997</c:v>
                </c:pt>
                <c:pt idx="101576">
                  <c:v>-167.31049999999999</c:v>
                </c:pt>
                <c:pt idx="101577">
                  <c:v>-167.30849999999998</c:v>
                </c:pt>
                <c:pt idx="101578">
                  <c:v>-167.30649999999997</c:v>
                </c:pt>
                <c:pt idx="101579">
                  <c:v>-167.30449999999999</c:v>
                </c:pt>
                <c:pt idx="101580">
                  <c:v>-167.30249999999998</c:v>
                </c:pt>
                <c:pt idx="101581">
                  <c:v>-167.30049999999997</c:v>
                </c:pt>
                <c:pt idx="101582">
                  <c:v>-167.29849999999999</c:v>
                </c:pt>
                <c:pt idx="101583">
                  <c:v>-167.29649999999998</c:v>
                </c:pt>
                <c:pt idx="101584">
                  <c:v>-167.29449999999997</c:v>
                </c:pt>
                <c:pt idx="101585">
                  <c:v>-167.29249999999999</c:v>
                </c:pt>
                <c:pt idx="101586">
                  <c:v>-167.29049999999998</c:v>
                </c:pt>
                <c:pt idx="101587">
                  <c:v>-167.28849999999997</c:v>
                </c:pt>
                <c:pt idx="101588">
                  <c:v>-167.28649999999999</c:v>
                </c:pt>
                <c:pt idx="101589">
                  <c:v>-167.28449999999998</c:v>
                </c:pt>
                <c:pt idx="101590">
                  <c:v>-167.28249999999997</c:v>
                </c:pt>
                <c:pt idx="101591">
                  <c:v>-167.28049999999999</c:v>
                </c:pt>
                <c:pt idx="101592">
                  <c:v>-167.27849999999998</c:v>
                </c:pt>
                <c:pt idx="101593">
                  <c:v>-167.27649999999997</c:v>
                </c:pt>
                <c:pt idx="101594">
                  <c:v>-167.27449999999999</c:v>
                </c:pt>
                <c:pt idx="101595">
                  <c:v>-167.27249999999998</c:v>
                </c:pt>
                <c:pt idx="101596">
                  <c:v>-167.27049999999997</c:v>
                </c:pt>
                <c:pt idx="101597">
                  <c:v>-167.26849999999999</c:v>
                </c:pt>
                <c:pt idx="101598">
                  <c:v>-167.26649999999998</c:v>
                </c:pt>
                <c:pt idx="101599">
                  <c:v>-167.26449999999997</c:v>
                </c:pt>
                <c:pt idx="101600">
                  <c:v>-167.26249999999999</c:v>
                </c:pt>
                <c:pt idx="101601">
                  <c:v>-167.26049999999998</c:v>
                </c:pt>
                <c:pt idx="101602">
                  <c:v>-167.25849999999997</c:v>
                </c:pt>
                <c:pt idx="101603">
                  <c:v>-167.25649999999999</c:v>
                </c:pt>
                <c:pt idx="101604">
                  <c:v>-167.25449999999998</c:v>
                </c:pt>
                <c:pt idx="101605">
                  <c:v>-167.25249999999997</c:v>
                </c:pt>
                <c:pt idx="101606">
                  <c:v>-167.25049999999999</c:v>
                </c:pt>
                <c:pt idx="101607">
                  <c:v>-167.24849999999998</c:v>
                </c:pt>
                <c:pt idx="101608">
                  <c:v>-167.24649999999997</c:v>
                </c:pt>
                <c:pt idx="101609">
                  <c:v>-167.24449999999999</c:v>
                </c:pt>
                <c:pt idx="101610">
                  <c:v>-167.24249999999998</c:v>
                </c:pt>
                <c:pt idx="101611">
                  <c:v>-167.24049999999997</c:v>
                </c:pt>
                <c:pt idx="101612">
                  <c:v>-167.23849999999999</c:v>
                </c:pt>
                <c:pt idx="101613">
                  <c:v>-167.23649999999998</c:v>
                </c:pt>
                <c:pt idx="101614">
                  <c:v>-167.23449999999997</c:v>
                </c:pt>
                <c:pt idx="101615">
                  <c:v>-167.23249999999999</c:v>
                </c:pt>
                <c:pt idx="101616">
                  <c:v>-167.23049999999998</c:v>
                </c:pt>
                <c:pt idx="101617">
                  <c:v>-167.22849999999997</c:v>
                </c:pt>
                <c:pt idx="101618">
                  <c:v>-167.22649999999999</c:v>
                </c:pt>
                <c:pt idx="101619">
                  <c:v>-167.22449999999998</c:v>
                </c:pt>
                <c:pt idx="101620">
                  <c:v>-167.22249999999997</c:v>
                </c:pt>
                <c:pt idx="101621">
                  <c:v>-167.22049999999999</c:v>
                </c:pt>
                <c:pt idx="101622">
                  <c:v>-167.21849999999998</c:v>
                </c:pt>
                <c:pt idx="101623">
                  <c:v>-167.21649999999997</c:v>
                </c:pt>
                <c:pt idx="101624">
                  <c:v>-167.21449999999999</c:v>
                </c:pt>
                <c:pt idx="101625">
                  <c:v>-167.21249999999998</c:v>
                </c:pt>
                <c:pt idx="101626">
                  <c:v>-167.21049999999997</c:v>
                </c:pt>
                <c:pt idx="101627">
                  <c:v>-167.20849999999999</c:v>
                </c:pt>
                <c:pt idx="101628">
                  <c:v>-167.20649999999998</c:v>
                </c:pt>
                <c:pt idx="101629">
                  <c:v>-167.20449999999997</c:v>
                </c:pt>
                <c:pt idx="101630">
                  <c:v>-167.20249999999999</c:v>
                </c:pt>
                <c:pt idx="101631">
                  <c:v>-167.20049999999998</c:v>
                </c:pt>
                <c:pt idx="101632">
                  <c:v>-167.19849999999997</c:v>
                </c:pt>
                <c:pt idx="101633">
                  <c:v>-167.19649999999999</c:v>
                </c:pt>
                <c:pt idx="101634">
                  <c:v>-167.19449999999998</c:v>
                </c:pt>
                <c:pt idx="101635">
                  <c:v>-167.19249999999997</c:v>
                </c:pt>
                <c:pt idx="101636">
                  <c:v>-167.19049999999999</c:v>
                </c:pt>
                <c:pt idx="101637">
                  <c:v>-167.18849999999998</c:v>
                </c:pt>
                <c:pt idx="101638">
                  <c:v>-167.18649999999997</c:v>
                </c:pt>
                <c:pt idx="101639">
                  <c:v>-167.18449999999999</c:v>
                </c:pt>
                <c:pt idx="101640">
                  <c:v>-167.18249999999998</c:v>
                </c:pt>
                <c:pt idx="101641">
                  <c:v>-167.18049999999997</c:v>
                </c:pt>
                <c:pt idx="101642">
                  <c:v>-167.17849999999999</c:v>
                </c:pt>
                <c:pt idx="101643">
                  <c:v>-167.17649999999998</c:v>
                </c:pt>
                <c:pt idx="101644">
                  <c:v>-167.17449999999997</c:v>
                </c:pt>
                <c:pt idx="101645">
                  <c:v>-167.17249999999999</c:v>
                </c:pt>
                <c:pt idx="101646">
                  <c:v>-167.17049999999998</c:v>
                </c:pt>
                <c:pt idx="101647">
                  <c:v>-167.16849999999997</c:v>
                </c:pt>
                <c:pt idx="101648">
                  <c:v>-167.16649999999998</c:v>
                </c:pt>
                <c:pt idx="101649">
                  <c:v>-167.16449999999998</c:v>
                </c:pt>
                <c:pt idx="101650">
                  <c:v>-167.16249999999997</c:v>
                </c:pt>
                <c:pt idx="101651">
                  <c:v>-167.16049999999998</c:v>
                </c:pt>
                <c:pt idx="101652">
                  <c:v>-167.15849999999998</c:v>
                </c:pt>
                <c:pt idx="101653">
                  <c:v>-167.15649999999997</c:v>
                </c:pt>
                <c:pt idx="101654">
                  <c:v>-167.15449999999998</c:v>
                </c:pt>
                <c:pt idx="101655">
                  <c:v>-167.15249999999997</c:v>
                </c:pt>
                <c:pt idx="101656">
                  <c:v>-167.15049999999997</c:v>
                </c:pt>
                <c:pt idx="101657">
                  <c:v>-167.14849999999998</c:v>
                </c:pt>
                <c:pt idx="101658">
                  <c:v>-167.14649999999997</c:v>
                </c:pt>
                <c:pt idx="101659">
                  <c:v>-167.14449999999997</c:v>
                </c:pt>
                <c:pt idx="101660">
                  <c:v>-167.14249999999998</c:v>
                </c:pt>
                <c:pt idx="101661">
                  <c:v>-167.14049999999997</c:v>
                </c:pt>
                <c:pt idx="101662">
                  <c:v>-167.13849999999996</c:v>
                </c:pt>
                <c:pt idx="101663">
                  <c:v>-167.13649999999998</c:v>
                </c:pt>
                <c:pt idx="101664">
                  <c:v>-167.13449999999997</c:v>
                </c:pt>
                <c:pt idx="101665">
                  <c:v>-167.13249999999996</c:v>
                </c:pt>
                <c:pt idx="101666">
                  <c:v>-167.13049999999998</c:v>
                </c:pt>
                <c:pt idx="101667">
                  <c:v>-167.12849999999997</c:v>
                </c:pt>
                <c:pt idx="101668">
                  <c:v>-167.12649999999996</c:v>
                </c:pt>
                <c:pt idx="101669">
                  <c:v>-167.12449999999998</c:v>
                </c:pt>
                <c:pt idx="101670">
                  <c:v>-167.12249999999997</c:v>
                </c:pt>
                <c:pt idx="101671">
                  <c:v>-167.12049999999996</c:v>
                </c:pt>
                <c:pt idx="101672">
                  <c:v>-167.11849999999998</c:v>
                </c:pt>
                <c:pt idx="101673">
                  <c:v>-167.11649999999997</c:v>
                </c:pt>
                <c:pt idx="101674">
                  <c:v>-167.11449999999996</c:v>
                </c:pt>
                <c:pt idx="101675">
                  <c:v>-167.11249999999998</c:v>
                </c:pt>
                <c:pt idx="101676">
                  <c:v>-167.11049999999997</c:v>
                </c:pt>
                <c:pt idx="101677">
                  <c:v>-167.10849999999996</c:v>
                </c:pt>
                <c:pt idx="101678">
                  <c:v>-167.10649999999998</c:v>
                </c:pt>
                <c:pt idx="101679">
                  <c:v>-167.10449999999997</c:v>
                </c:pt>
                <c:pt idx="101680">
                  <c:v>-167.10249999999996</c:v>
                </c:pt>
                <c:pt idx="101681">
                  <c:v>-167.10049999999998</c:v>
                </c:pt>
                <c:pt idx="101682">
                  <c:v>-167.09849999999997</c:v>
                </c:pt>
                <c:pt idx="101683">
                  <c:v>-167.09649999999996</c:v>
                </c:pt>
                <c:pt idx="101684">
                  <c:v>-167.09449999999998</c:v>
                </c:pt>
                <c:pt idx="101685">
                  <c:v>-167.09249999999997</c:v>
                </c:pt>
                <c:pt idx="101686">
                  <c:v>-167.09049999999996</c:v>
                </c:pt>
                <c:pt idx="101687">
                  <c:v>-167.08849999999998</c:v>
                </c:pt>
                <c:pt idx="101688">
                  <c:v>-167.08649999999997</c:v>
                </c:pt>
                <c:pt idx="101689">
                  <c:v>-167.08449999999999</c:v>
                </c:pt>
                <c:pt idx="101690">
                  <c:v>-167.08249999999998</c:v>
                </c:pt>
                <c:pt idx="101691">
                  <c:v>-167.08049999999997</c:v>
                </c:pt>
                <c:pt idx="101692">
                  <c:v>-167.07849999999999</c:v>
                </c:pt>
                <c:pt idx="101693">
                  <c:v>-167.07649999999998</c:v>
                </c:pt>
                <c:pt idx="101694">
                  <c:v>-167.07449999999997</c:v>
                </c:pt>
                <c:pt idx="101695">
                  <c:v>-167.07249999999999</c:v>
                </c:pt>
                <c:pt idx="101696">
                  <c:v>-167.07049999999998</c:v>
                </c:pt>
                <c:pt idx="101697">
                  <c:v>-167.06849999999997</c:v>
                </c:pt>
                <c:pt idx="101698">
                  <c:v>-167.06649999999999</c:v>
                </c:pt>
                <c:pt idx="101699">
                  <c:v>-167.06449999999998</c:v>
                </c:pt>
                <c:pt idx="101700">
                  <c:v>-167.06249999999997</c:v>
                </c:pt>
                <c:pt idx="101701">
                  <c:v>-167.06049999999999</c:v>
                </c:pt>
                <c:pt idx="101702">
                  <c:v>-167.05849999999998</c:v>
                </c:pt>
                <c:pt idx="101703">
                  <c:v>-167.05649999999997</c:v>
                </c:pt>
                <c:pt idx="101704">
                  <c:v>-167.05449999999999</c:v>
                </c:pt>
                <c:pt idx="101705">
                  <c:v>-167.05249999999998</c:v>
                </c:pt>
                <c:pt idx="101706">
                  <c:v>-167.05049999999997</c:v>
                </c:pt>
                <c:pt idx="101707">
                  <c:v>-167.04849999999999</c:v>
                </c:pt>
                <c:pt idx="101708">
                  <c:v>-167.04649999999998</c:v>
                </c:pt>
                <c:pt idx="101709">
                  <c:v>-167.04449999999997</c:v>
                </c:pt>
                <c:pt idx="101710">
                  <c:v>-167.04249999999999</c:v>
                </c:pt>
                <c:pt idx="101711">
                  <c:v>-167.04049999999998</c:v>
                </c:pt>
                <c:pt idx="101712">
                  <c:v>-167.03849999999997</c:v>
                </c:pt>
                <c:pt idx="101713">
                  <c:v>-167.03649999999999</c:v>
                </c:pt>
                <c:pt idx="101714">
                  <c:v>-167.03449999999998</c:v>
                </c:pt>
                <c:pt idx="101715">
                  <c:v>-167.03249999999997</c:v>
                </c:pt>
                <c:pt idx="101716">
                  <c:v>-167.03049999999999</c:v>
                </c:pt>
                <c:pt idx="101717">
                  <c:v>-167.02849999999998</c:v>
                </c:pt>
                <c:pt idx="101718">
                  <c:v>-167.02649999999997</c:v>
                </c:pt>
                <c:pt idx="101719">
                  <c:v>-167.02449999999999</c:v>
                </c:pt>
                <c:pt idx="101720">
                  <c:v>-167.02249999999998</c:v>
                </c:pt>
                <c:pt idx="101721">
                  <c:v>-167.02049999999997</c:v>
                </c:pt>
                <c:pt idx="101722">
                  <c:v>-167.01849999999999</c:v>
                </c:pt>
                <c:pt idx="101723">
                  <c:v>-167.01649999999998</c:v>
                </c:pt>
                <c:pt idx="101724">
                  <c:v>-167.01449999999997</c:v>
                </c:pt>
                <c:pt idx="101725">
                  <c:v>-167.01249999999999</c:v>
                </c:pt>
                <c:pt idx="101726">
                  <c:v>-167.01049999999998</c:v>
                </c:pt>
                <c:pt idx="101727">
                  <c:v>-167.00849999999997</c:v>
                </c:pt>
                <c:pt idx="101728">
                  <c:v>-167.00649999999999</c:v>
                </c:pt>
                <c:pt idx="101729">
                  <c:v>-167.00449999999998</c:v>
                </c:pt>
                <c:pt idx="101730">
                  <c:v>-167.00249999999997</c:v>
                </c:pt>
                <c:pt idx="101731">
                  <c:v>-167.00049999999999</c:v>
                </c:pt>
                <c:pt idx="101732">
                  <c:v>-166.99849999999998</c:v>
                </c:pt>
                <c:pt idx="101733">
                  <c:v>-166.99649999999997</c:v>
                </c:pt>
                <c:pt idx="101734">
                  <c:v>-166.99449999999999</c:v>
                </c:pt>
                <c:pt idx="101735">
                  <c:v>-166.99249999999998</c:v>
                </c:pt>
                <c:pt idx="101736">
                  <c:v>-166.99049999999997</c:v>
                </c:pt>
                <c:pt idx="101737">
                  <c:v>-166.98849999999999</c:v>
                </c:pt>
                <c:pt idx="101738">
                  <c:v>-166.98649999999998</c:v>
                </c:pt>
                <c:pt idx="101739">
                  <c:v>-166.98449999999997</c:v>
                </c:pt>
                <c:pt idx="101740">
                  <c:v>-166.98249999999999</c:v>
                </c:pt>
                <c:pt idx="101741">
                  <c:v>-166.98049999999998</c:v>
                </c:pt>
                <c:pt idx="101742">
                  <c:v>-166.97849999999997</c:v>
                </c:pt>
                <c:pt idx="101743">
                  <c:v>-166.97649999999999</c:v>
                </c:pt>
                <c:pt idx="101744">
                  <c:v>-166.97449999999998</c:v>
                </c:pt>
                <c:pt idx="101745">
                  <c:v>-166.97249999999997</c:v>
                </c:pt>
                <c:pt idx="101746">
                  <c:v>-166.97049999999999</c:v>
                </c:pt>
                <c:pt idx="101747">
                  <c:v>-166.96849999999998</c:v>
                </c:pt>
                <c:pt idx="101748">
                  <c:v>-166.96649999999997</c:v>
                </c:pt>
                <c:pt idx="101749">
                  <c:v>-166.96449999999999</c:v>
                </c:pt>
                <c:pt idx="101750">
                  <c:v>-166.96249999999998</c:v>
                </c:pt>
                <c:pt idx="101751">
                  <c:v>-166.96049999999997</c:v>
                </c:pt>
                <c:pt idx="101752">
                  <c:v>-166.95849999999999</c:v>
                </c:pt>
                <c:pt idx="101753">
                  <c:v>-166.95649999999998</c:v>
                </c:pt>
                <c:pt idx="101754">
                  <c:v>-166.95449999999997</c:v>
                </c:pt>
                <c:pt idx="101755">
                  <c:v>-166.95249999999999</c:v>
                </c:pt>
                <c:pt idx="101756">
                  <c:v>-166.95049999999998</c:v>
                </c:pt>
                <c:pt idx="101757">
                  <c:v>-166.94849999999997</c:v>
                </c:pt>
                <c:pt idx="101758">
                  <c:v>-166.94649999999999</c:v>
                </c:pt>
                <c:pt idx="101759">
                  <c:v>-166.94449999999998</c:v>
                </c:pt>
                <c:pt idx="101760">
                  <c:v>-166.94249999999997</c:v>
                </c:pt>
                <c:pt idx="101761">
                  <c:v>-166.94049999999999</c:v>
                </c:pt>
                <c:pt idx="101762">
                  <c:v>-166.93849999999998</c:v>
                </c:pt>
                <c:pt idx="101763">
                  <c:v>-166.93649999999997</c:v>
                </c:pt>
                <c:pt idx="101764">
                  <c:v>-166.93449999999999</c:v>
                </c:pt>
                <c:pt idx="101765">
                  <c:v>-166.93249999999998</c:v>
                </c:pt>
                <c:pt idx="101766">
                  <c:v>-166.93049999999997</c:v>
                </c:pt>
                <c:pt idx="101767">
                  <c:v>-166.92849999999999</c:v>
                </c:pt>
                <c:pt idx="101768">
                  <c:v>-166.92649999999998</c:v>
                </c:pt>
                <c:pt idx="101769">
                  <c:v>-166.92449999999997</c:v>
                </c:pt>
                <c:pt idx="101770">
                  <c:v>-166.92249999999999</c:v>
                </c:pt>
                <c:pt idx="101771">
                  <c:v>-166.92049999999998</c:v>
                </c:pt>
                <c:pt idx="101772">
                  <c:v>-166.91849999999997</c:v>
                </c:pt>
                <c:pt idx="101773">
                  <c:v>-166.91649999999998</c:v>
                </c:pt>
                <c:pt idx="101774">
                  <c:v>-166.91449999999998</c:v>
                </c:pt>
                <c:pt idx="101775">
                  <c:v>-166.91249999999997</c:v>
                </c:pt>
                <c:pt idx="101776">
                  <c:v>-166.91049999999998</c:v>
                </c:pt>
                <c:pt idx="101777">
                  <c:v>-166.90849999999998</c:v>
                </c:pt>
                <c:pt idx="101778">
                  <c:v>-166.90649999999997</c:v>
                </c:pt>
                <c:pt idx="101779">
                  <c:v>-166.90449999999998</c:v>
                </c:pt>
                <c:pt idx="101780">
                  <c:v>-166.90249999999997</c:v>
                </c:pt>
                <c:pt idx="101781">
                  <c:v>-166.90049999999997</c:v>
                </c:pt>
                <c:pt idx="101782">
                  <c:v>-166.89849999999998</c:v>
                </c:pt>
                <c:pt idx="101783">
                  <c:v>-166.89649999999997</c:v>
                </c:pt>
                <c:pt idx="101784">
                  <c:v>-166.89449999999997</c:v>
                </c:pt>
                <c:pt idx="101785">
                  <c:v>-166.89249999999998</c:v>
                </c:pt>
                <c:pt idx="101786">
                  <c:v>-166.89049999999997</c:v>
                </c:pt>
                <c:pt idx="101787">
                  <c:v>-166.88849999999996</c:v>
                </c:pt>
                <c:pt idx="101788">
                  <c:v>-166.88649999999998</c:v>
                </c:pt>
                <c:pt idx="101789">
                  <c:v>-166.88449999999997</c:v>
                </c:pt>
                <c:pt idx="101790">
                  <c:v>-166.88249999999996</c:v>
                </c:pt>
                <c:pt idx="101791">
                  <c:v>-166.88049999999998</c:v>
                </c:pt>
                <c:pt idx="101792">
                  <c:v>-166.87849999999997</c:v>
                </c:pt>
                <c:pt idx="101793">
                  <c:v>-166.87649999999996</c:v>
                </c:pt>
                <c:pt idx="101794">
                  <c:v>-166.87449999999998</c:v>
                </c:pt>
                <c:pt idx="101795">
                  <c:v>-166.87249999999997</c:v>
                </c:pt>
                <c:pt idx="101796">
                  <c:v>-166.87049999999996</c:v>
                </c:pt>
                <c:pt idx="101797">
                  <c:v>-166.86849999999998</c:v>
                </c:pt>
                <c:pt idx="101798">
                  <c:v>-166.86649999999997</c:v>
                </c:pt>
                <c:pt idx="101799">
                  <c:v>-166.86449999999996</c:v>
                </c:pt>
                <c:pt idx="101800">
                  <c:v>-166.86249999999998</c:v>
                </c:pt>
                <c:pt idx="101801">
                  <c:v>-166.86049999999997</c:v>
                </c:pt>
                <c:pt idx="101802">
                  <c:v>-166.85849999999996</c:v>
                </c:pt>
                <c:pt idx="101803">
                  <c:v>-166.85649999999998</c:v>
                </c:pt>
                <c:pt idx="101804">
                  <c:v>-166.85449999999997</c:v>
                </c:pt>
                <c:pt idx="101805">
                  <c:v>-166.85249999999996</c:v>
                </c:pt>
                <c:pt idx="101806">
                  <c:v>-166.85049999999998</c:v>
                </c:pt>
                <c:pt idx="101807">
                  <c:v>-166.84849999999997</c:v>
                </c:pt>
                <c:pt idx="101808">
                  <c:v>-166.84649999999996</c:v>
                </c:pt>
                <c:pt idx="101809">
                  <c:v>-166.84449999999998</c:v>
                </c:pt>
                <c:pt idx="101810">
                  <c:v>-166.84249999999997</c:v>
                </c:pt>
                <c:pt idx="101811">
                  <c:v>-166.84049999999996</c:v>
                </c:pt>
                <c:pt idx="101812">
                  <c:v>-166.83849999999998</c:v>
                </c:pt>
                <c:pt idx="101813">
                  <c:v>-166.83649999999997</c:v>
                </c:pt>
                <c:pt idx="101814">
                  <c:v>-166.83449999999999</c:v>
                </c:pt>
                <c:pt idx="101815">
                  <c:v>-166.83249999999998</c:v>
                </c:pt>
                <c:pt idx="101816">
                  <c:v>-166.83049999999997</c:v>
                </c:pt>
                <c:pt idx="101817">
                  <c:v>-166.82849999999999</c:v>
                </c:pt>
                <c:pt idx="101818">
                  <c:v>-166.82649999999998</c:v>
                </c:pt>
                <c:pt idx="101819">
                  <c:v>-166.82449999999997</c:v>
                </c:pt>
                <c:pt idx="101820">
                  <c:v>-166.82249999999999</c:v>
                </c:pt>
                <c:pt idx="101821">
                  <c:v>-166.82049999999998</c:v>
                </c:pt>
                <c:pt idx="101822">
                  <c:v>-166.81849999999997</c:v>
                </c:pt>
                <c:pt idx="101823">
                  <c:v>-166.81649999999999</c:v>
                </c:pt>
                <c:pt idx="101824">
                  <c:v>-166.81449999999998</c:v>
                </c:pt>
                <c:pt idx="101825">
                  <c:v>-166.81249999999997</c:v>
                </c:pt>
                <c:pt idx="101826">
                  <c:v>-166.81049999999999</c:v>
                </c:pt>
                <c:pt idx="101827">
                  <c:v>-166.80849999999998</c:v>
                </c:pt>
                <c:pt idx="101828">
                  <c:v>-166.80649999999997</c:v>
                </c:pt>
                <c:pt idx="101829">
                  <c:v>-166.80449999999999</c:v>
                </c:pt>
                <c:pt idx="101830">
                  <c:v>-166.80249999999998</c:v>
                </c:pt>
                <c:pt idx="101831">
                  <c:v>-166.80049999999997</c:v>
                </c:pt>
                <c:pt idx="101832">
                  <c:v>-166.79849999999999</c:v>
                </c:pt>
                <c:pt idx="101833">
                  <c:v>-166.79649999999998</c:v>
                </c:pt>
                <c:pt idx="101834">
                  <c:v>-166.79449999999997</c:v>
                </c:pt>
                <c:pt idx="101835">
                  <c:v>-166.79249999999999</c:v>
                </c:pt>
                <c:pt idx="101836">
                  <c:v>-166.79049999999998</c:v>
                </c:pt>
                <c:pt idx="101837">
                  <c:v>-166.78849999999997</c:v>
                </c:pt>
                <c:pt idx="101838">
                  <c:v>-166.78649999999999</c:v>
                </c:pt>
                <c:pt idx="101839">
                  <c:v>-166.78449999999998</c:v>
                </c:pt>
                <c:pt idx="101840">
                  <c:v>-166.78249999999997</c:v>
                </c:pt>
                <c:pt idx="101841">
                  <c:v>-166.78049999999999</c:v>
                </c:pt>
                <c:pt idx="101842">
                  <c:v>-166.77849999999998</c:v>
                </c:pt>
                <c:pt idx="101843">
                  <c:v>-166.77649999999997</c:v>
                </c:pt>
                <c:pt idx="101844">
                  <c:v>-166.77449999999999</c:v>
                </c:pt>
                <c:pt idx="101845">
                  <c:v>-166.77249999999998</c:v>
                </c:pt>
                <c:pt idx="101846">
                  <c:v>-166.77049999999997</c:v>
                </c:pt>
                <c:pt idx="101847">
                  <c:v>-166.76849999999999</c:v>
                </c:pt>
                <c:pt idx="101848">
                  <c:v>-166.76649999999998</c:v>
                </c:pt>
                <c:pt idx="101849">
                  <c:v>-166.76449999999997</c:v>
                </c:pt>
                <c:pt idx="101850">
                  <c:v>-166.76249999999999</c:v>
                </c:pt>
                <c:pt idx="101851">
                  <c:v>-166.76049999999998</c:v>
                </c:pt>
                <c:pt idx="101852">
                  <c:v>-166.75849999999997</c:v>
                </c:pt>
                <c:pt idx="101853">
                  <c:v>-166.75649999999999</c:v>
                </c:pt>
                <c:pt idx="101854">
                  <c:v>-166.75449999999998</c:v>
                </c:pt>
                <c:pt idx="101855">
                  <c:v>-166.75249999999997</c:v>
                </c:pt>
                <c:pt idx="101856">
                  <c:v>-166.75049999999999</c:v>
                </c:pt>
                <c:pt idx="101857">
                  <c:v>-166.74849999999998</c:v>
                </c:pt>
                <c:pt idx="101858">
                  <c:v>-166.74649999999997</c:v>
                </c:pt>
                <c:pt idx="101859">
                  <c:v>-166.74449999999999</c:v>
                </c:pt>
                <c:pt idx="101860">
                  <c:v>-166.74249999999998</c:v>
                </c:pt>
                <c:pt idx="101861">
                  <c:v>-166.74049999999997</c:v>
                </c:pt>
                <c:pt idx="101862">
                  <c:v>-166.73849999999999</c:v>
                </c:pt>
                <c:pt idx="101863">
                  <c:v>-166.73649999999998</c:v>
                </c:pt>
                <c:pt idx="101864">
                  <c:v>-166.73449999999997</c:v>
                </c:pt>
                <c:pt idx="101865">
                  <c:v>-166.73249999999999</c:v>
                </c:pt>
                <c:pt idx="101866">
                  <c:v>-166.73049999999998</c:v>
                </c:pt>
                <c:pt idx="101867">
                  <c:v>-166.72849999999997</c:v>
                </c:pt>
                <c:pt idx="101868">
                  <c:v>-166.72649999999999</c:v>
                </c:pt>
                <c:pt idx="101869">
                  <c:v>-166.72449999999998</c:v>
                </c:pt>
                <c:pt idx="101870">
                  <c:v>-166.72249999999997</c:v>
                </c:pt>
                <c:pt idx="101871">
                  <c:v>-166.72049999999999</c:v>
                </c:pt>
                <c:pt idx="101872">
                  <c:v>-166.71849999999998</c:v>
                </c:pt>
                <c:pt idx="101873">
                  <c:v>-166.71649999999997</c:v>
                </c:pt>
                <c:pt idx="101874">
                  <c:v>-166.71449999999999</c:v>
                </c:pt>
                <c:pt idx="101875">
                  <c:v>-166.71249999999998</c:v>
                </c:pt>
                <c:pt idx="101876">
                  <c:v>-166.71049999999997</c:v>
                </c:pt>
                <c:pt idx="101877">
                  <c:v>-166.70849999999999</c:v>
                </c:pt>
                <c:pt idx="101878">
                  <c:v>-166.70649999999998</c:v>
                </c:pt>
                <c:pt idx="101879">
                  <c:v>-166.70449999999997</c:v>
                </c:pt>
                <c:pt idx="101880">
                  <c:v>-166.70249999999999</c:v>
                </c:pt>
                <c:pt idx="101881">
                  <c:v>-166.70049999999998</c:v>
                </c:pt>
                <c:pt idx="101882">
                  <c:v>-166.69849999999997</c:v>
                </c:pt>
                <c:pt idx="101883">
                  <c:v>-166.69649999999999</c:v>
                </c:pt>
                <c:pt idx="101884">
                  <c:v>-166.69449999999998</c:v>
                </c:pt>
                <c:pt idx="101885">
                  <c:v>-166.69249999999997</c:v>
                </c:pt>
                <c:pt idx="101886">
                  <c:v>-166.69049999999999</c:v>
                </c:pt>
                <c:pt idx="101887">
                  <c:v>-166.68849999999998</c:v>
                </c:pt>
                <c:pt idx="101888">
                  <c:v>-166.68649999999997</c:v>
                </c:pt>
                <c:pt idx="101889">
                  <c:v>-166.68449999999999</c:v>
                </c:pt>
                <c:pt idx="101890">
                  <c:v>-166.68249999999998</c:v>
                </c:pt>
                <c:pt idx="101891">
                  <c:v>-166.68049999999997</c:v>
                </c:pt>
                <c:pt idx="101892">
                  <c:v>-166.67849999999999</c:v>
                </c:pt>
                <c:pt idx="101893">
                  <c:v>-166.67649999999998</c:v>
                </c:pt>
                <c:pt idx="101894">
                  <c:v>-166.67449999999997</c:v>
                </c:pt>
                <c:pt idx="101895">
                  <c:v>-166.67249999999999</c:v>
                </c:pt>
                <c:pt idx="101896">
                  <c:v>-166.67049999999998</c:v>
                </c:pt>
                <c:pt idx="101897">
                  <c:v>-166.66849999999997</c:v>
                </c:pt>
                <c:pt idx="101898">
                  <c:v>-166.66649999999998</c:v>
                </c:pt>
                <c:pt idx="101899">
                  <c:v>-166.66449999999998</c:v>
                </c:pt>
                <c:pt idx="101900">
                  <c:v>-166.66249999999997</c:v>
                </c:pt>
                <c:pt idx="101901">
                  <c:v>-166.66049999999998</c:v>
                </c:pt>
                <c:pt idx="101902">
                  <c:v>-166.65849999999998</c:v>
                </c:pt>
                <c:pt idx="101903">
                  <c:v>-166.65649999999997</c:v>
                </c:pt>
                <c:pt idx="101904">
                  <c:v>-166.65449999999998</c:v>
                </c:pt>
                <c:pt idx="101905">
                  <c:v>-166.65249999999997</c:v>
                </c:pt>
                <c:pt idx="101906">
                  <c:v>-166.65049999999997</c:v>
                </c:pt>
                <c:pt idx="101907">
                  <c:v>-166.64849999999998</c:v>
                </c:pt>
                <c:pt idx="101908">
                  <c:v>-166.64649999999997</c:v>
                </c:pt>
                <c:pt idx="101909">
                  <c:v>-166.64449999999997</c:v>
                </c:pt>
                <c:pt idx="101910">
                  <c:v>-166.64249999999998</c:v>
                </c:pt>
                <c:pt idx="101911">
                  <c:v>-166.64049999999997</c:v>
                </c:pt>
                <c:pt idx="101912">
                  <c:v>-166.63849999999996</c:v>
                </c:pt>
                <c:pt idx="101913">
                  <c:v>-166.63649999999998</c:v>
                </c:pt>
                <c:pt idx="101914">
                  <c:v>-166.63449999999997</c:v>
                </c:pt>
                <c:pt idx="101915">
                  <c:v>-166.63249999999996</c:v>
                </c:pt>
                <c:pt idx="101916">
                  <c:v>-166.63049999999998</c:v>
                </c:pt>
                <c:pt idx="101917">
                  <c:v>-166.62849999999997</c:v>
                </c:pt>
                <c:pt idx="101918">
                  <c:v>-166.62649999999996</c:v>
                </c:pt>
                <c:pt idx="101919">
                  <c:v>-166.62449999999998</c:v>
                </c:pt>
                <c:pt idx="101920">
                  <c:v>-166.62249999999997</c:v>
                </c:pt>
                <c:pt idx="101921">
                  <c:v>-166.62049999999996</c:v>
                </c:pt>
                <c:pt idx="101922">
                  <c:v>-166.61849999999998</c:v>
                </c:pt>
                <c:pt idx="101923">
                  <c:v>-166.61649999999997</c:v>
                </c:pt>
                <c:pt idx="101924">
                  <c:v>-166.61449999999996</c:v>
                </c:pt>
                <c:pt idx="101925">
                  <c:v>-166.61249999999998</c:v>
                </c:pt>
                <c:pt idx="101926">
                  <c:v>-166.61049999999997</c:v>
                </c:pt>
                <c:pt idx="101927">
                  <c:v>-166.60849999999996</c:v>
                </c:pt>
                <c:pt idx="101928">
                  <c:v>-166.60649999999998</c:v>
                </c:pt>
                <c:pt idx="101929">
                  <c:v>-166.60449999999997</c:v>
                </c:pt>
                <c:pt idx="101930">
                  <c:v>-166.60249999999996</c:v>
                </c:pt>
                <c:pt idx="101931">
                  <c:v>-166.60049999999998</c:v>
                </c:pt>
                <c:pt idx="101932">
                  <c:v>-166.59849999999997</c:v>
                </c:pt>
                <c:pt idx="101933">
                  <c:v>-166.59649999999996</c:v>
                </c:pt>
                <c:pt idx="101934">
                  <c:v>-166.59449999999998</c:v>
                </c:pt>
                <c:pt idx="101935">
                  <c:v>-166.59249999999997</c:v>
                </c:pt>
                <c:pt idx="101936">
                  <c:v>-166.59049999999996</c:v>
                </c:pt>
                <c:pt idx="101937">
                  <c:v>-166.58849999999998</c:v>
                </c:pt>
                <c:pt idx="101938">
                  <c:v>-166.58649999999997</c:v>
                </c:pt>
                <c:pt idx="101939">
                  <c:v>-166.58449999999999</c:v>
                </c:pt>
                <c:pt idx="101940">
                  <c:v>-166.58249999999998</c:v>
                </c:pt>
                <c:pt idx="101941">
                  <c:v>-166.58049999999997</c:v>
                </c:pt>
                <c:pt idx="101942">
                  <c:v>-166.57849999999999</c:v>
                </c:pt>
                <c:pt idx="101943">
                  <c:v>-166.57649999999998</c:v>
                </c:pt>
                <c:pt idx="101944">
                  <c:v>-166.57449999999997</c:v>
                </c:pt>
                <c:pt idx="101945">
                  <c:v>-166.57249999999999</c:v>
                </c:pt>
                <c:pt idx="101946">
                  <c:v>-166.57049999999998</c:v>
                </c:pt>
                <c:pt idx="101947">
                  <c:v>-166.56849999999997</c:v>
                </c:pt>
                <c:pt idx="101948">
                  <c:v>-166.56649999999999</c:v>
                </c:pt>
                <c:pt idx="101949">
                  <c:v>-166.56449999999998</c:v>
                </c:pt>
                <c:pt idx="101950">
                  <c:v>-166.56249999999997</c:v>
                </c:pt>
                <c:pt idx="101951">
                  <c:v>-166.56049999999999</c:v>
                </c:pt>
                <c:pt idx="101952">
                  <c:v>-166.55849999999998</c:v>
                </c:pt>
                <c:pt idx="101953">
                  <c:v>-166.55649999999997</c:v>
                </c:pt>
                <c:pt idx="101954">
                  <c:v>-166.55449999999999</c:v>
                </c:pt>
                <c:pt idx="101955">
                  <c:v>-166.55249999999998</c:v>
                </c:pt>
                <c:pt idx="101956">
                  <c:v>-166.55049999999997</c:v>
                </c:pt>
                <c:pt idx="101957">
                  <c:v>-166.54849999999999</c:v>
                </c:pt>
                <c:pt idx="101958">
                  <c:v>-166.54649999999998</c:v>
                </c:pt>
                <c:pt idx="101959">
                  <c:v>-166.54449999999997</c:v>
                </c:pt>
                <c:pt idx="101960">
                  <c:v>-166.54249999999999</c:v>
                </c:pt>
                <c:pt idx="101961">
                  <c:v>-166.54049999999998</c:v>
                </c:pt>
                <c:pt idx="101962">
                  <c:v>-166.53849999999997</c:v>
                </c:pt>
                <c:pt idx="101963">
                  <c:v>-166.53649999999999</c:v>
                </c:pt>
                <c:pt idx="101964">
                  <c:v>-166.53449999999998</c:v>
                </c:pt>
                <c:pt idx="101965">
                  <c:v>-166.53249999999997</c:v>
                </c:pt>
                <c:pt idx="101966">
                  <c:v>-166.53049999999999</c:v>
                </c:pt>
                <c:pt idx="101967">
                  <c:v>-166.52849999999998</c:v>
                </c:pt>
                <c:pt idx="101968">
                  <c:v>-166.52649999999997</c:v>
                </c:pt>
                <c:pt idx="101969">
                  <c:v>-166.52449999999999</c:v>
                </c:pt>
                <c:pt idx="101970">
                  <c:v>-166.52249999999998</c:v>
                </c:pt>
                <c:pt idx="101971">
                  <c:v>-166.52049999999997</c:v>
                </c:pt>
                <c:pt idx="101972">
                  <c:v>-166.51849999999999</c:v>
                </c:pt>
                <c:pt idx="101973">
                  <c:v>-166.51649999999998</c:v>
                </c:pt>
                <c:pt idx="101974">
                  <c:v>-166.51449999999997</c:v>
                </c:pt>
                <c:pt idx="101975">
                  <c:v>-166.51249999999999</c:v>
                </c:pt>
                <c:pt idx="101976">
                  <c:v>-166.51049999999998</c:v>
                </c:pt>
                <c:pt idx="101977">
                  <c:v>-166.50849999999997</c:v>
                </c:pt>
                <c:pt idx="101978">
                  <c:v>-166.50649999999999</c:v>
                </c:pt>
                <c:pt idx="101979">
                  <c:v>-166.50449999999998</c:v>
                </c:pt>
                <c:pt idx="101980">
                  <c:v>-166.50249999999997</c:v>
                </c:pt>
                <c:pt idx="101981">
                  <c:v>-166.50049999999999</c:v>
                </c:pt>
                <c:pt idx="101982">
                  <c:v>-166.49849999999998</c:v>
                </c:pt>
                <c:pt idx="101983">
                  <c:v>-166.49649999999997</c:v>
                </c:pt>
                <c:pt idx="101984">
                  <c:v>-166.49449999999999</c:v>
                </c:pt>
                <c:pt idx="101985">
                  <c:v>-166.49249999999998</c:v>
                </c:pt>
                <c:pt idx="101986">
                  <c:v>-166.49049999999997</c:v>
                </c:pt>
                <c:pt idx="101987">
                  <c:v>-166.48849999999999</c:v>
                </c:pt>
                <c:pt idx="101988">
                  <c:v>-166.48649999999998</c:v>
                </c:pt>
                <c:pt idx="101989">
                  <c:v>-166.48449999999997</c:v>
                </c:pt>
                <c:pt idx="101990">
                  <c:v>-166.48249999999999</c:v>
                </c:pt>
                <c:pt idx="101991">
                  <c:v>-166.48049999999998</c:v>
                </c:pt>
                <c:pt idx="101992">
                  <c:v>-166.47849999999997</c:v>
                </c:pt>
                <c:pt idx="101993">
                  <c:v>-166.47649999999999</c:v>
                </c:pt>
                <c:pt idx="101994">
                  <c:v>-166.47449999999998</c:v>
                </c:pt>
                <c:pt idx="101995">
                  <c:v>-166.47249999999997</c:v>
                </c:pt>
                <c:pt idx="101996">
                  <c:v>-166.47049999999999</c:v>
                </c:pt>
                <c:pt idx="101997">
                  <c:v>-166.46849999999998</c:v>
                </c:pt>
                <c:pt idx="101998">
                  <c:v>-166.46649999999997</c:v>
                </c:pt>
                <c:pt idx="101999">
                  <c:v>-166.46449999999999</c:v>
                </c:pt>
                <c:pt idx="102000">
                  <c:v>-166.46249999999998</c:v>
                </c:pt>
                <c:pt idx="102001">
                  <c:v>-166.46049999999997</c:v>
                </c:pt>
                <c:pt idx="102002">
                  <c:v>-166.45849999999999</c:v>
                </c:pt>
                <c:pt idx="102003">
                  <c:v>-166.45649999999998</c:v>
                </c:pt>
                <c:pt idx="102004">
                  <c:v>-166.45449999999997</c:v>
                </c:pt>
                <c:pt idx="102005">
                  <c:v>-166.45249999999999</c:v>
                </c:pt>
                <c:pt idx="102006">
                  <c:v>-166.45049999999998</c:v>
                </c:pt>
                <c:pt idx="102007">
                  <c:v>-166.44849999999997</c:v>
                </c:pt>
                <c:pt idx="102008">
                  <c:v>-166.44649999999999</c:v>
                </c:pt>
                <c:pt idx="102009">
                  <c:v>-166.44449999999998</c:v>
                </c:pt>
                <c:pt idx="102010">
                  <c:v>-166.44249999999997</c:v>
                </c:pt>
                <c:pt idx="102011">
                  <c:v>-166.44049999999999</c:v>
                </c:pt>
                <c:pt idx="102012">
                  <c:v>-166.43849999999998</c:v>
                </c:pt>
                <c:pt idx="102013">
                  <c:v>-166.43649999999997</c:v>
                </c:pt>
                <c:pt idx="102014">
                  <c:v>-166.43449999999999</c:v>
                </c:pt>
                <c:pt idx="102015">
                  <c:v>-166.43249999999998</c:v>
                </c:pt>
                <c:pt idx="102016">
                  <c:v>-166.43049999999997</c:v>
                </c:pt>
                <c:pt idx="102017">
                  <c:v>-166.42849999999999</c:v>
                </c:pt>
                <c:pt idx="102018">
                  <c:v>-166.42649999999998</c:v>
                </c:pt>
                <c:pt idx="102019">
                  <c:v>-166.42449999999997</c:v>
                </c:pt>
                <c:pt idx="102020">
                  <c:v>-166.42249999999999</c:v>
                </c:pt>
                <c:pt idx="102021">
                  <c:v>-166.42049999999998</c:v>
                </c:pt>
                <c:pt idx="102022">
                  <c:v>-166.41849999999997</c:v>
                </c:pt>
                <c:pt idx="102023">
                  <c:v>-166.41649999999998</c:v>
                </c:pt>
                <c:pt idx="102024">
                  <c:v>-166.41449999999998</c:v>
                </c:pt>
                <c:pt idx="102025">
                  <c:v>-166.41249999999997</c:v>
                </c:pt>
                <c:pt idx="102026">
                  <c:v>-166.41049999999998</c:v>
                </c:pt>
                <c:pt idx="102027">
                  <c:v>-166.40849999999998</c:v>
                </c:pt>
                <c:pt idx="102028">
                  <c:v>-166.40649999999997</c:v>
                </c:pt>
                <c:pt idx="102029">
                  <c:v>-166.40449999999998</c:v>
                </c:pt>
                <c:pt idx="102030">
                  <c:v>-166.40249999999997</c:v>
                </c:pt>
                <c:pt idx="102031">
                  <c:v>-166.40049999999997</c:v>
                </c:pt>
                <c:pt idx="102032">
                  <c:v>-166.39849999999998</c:v>
                </c:pt>
                <c:pt idx="102033">
                  <c:v>-166.39649999999997</c:v>
                </c:pt>
                <c:pt idx="102034">
                  <c:v>-166.39449999999997</c:v>
                </c:pt>
                <c:pt idx="102035">
                  <c:v>-166.39249999999998</c:v>
                </c:pt>
                <c:pt idx="102036">
                  <c:v>-166.39049999999997</c:v>
                </c:pt>
                <c:pt idx="102037">
                  <c:v>-166.38849999999996</c:v>
                </c:pt>
                <c:pt idx="102038">
                  <c:v>-166.38649999999998</c:v>
                </c:pt>
                <c:pt idx="102039">
                  <c:v>-166.38449999999997</c:v>
                </c:pt>
                <c:pt idx="102040">
                  <c:v>-166.38249999999996</c:v>
                </c:pt>
                <c:pt idx="102041">
                  <c:v>-166.38049999999998</c:v>
                </c:pt>
                <c:pt idx="102042">
                  <c:v>-166.37849999999997</c:v>
                </c:pt>
                <c:pt idx="102043">
                  <c:v>-166.37649999999996</c:v>
                </c:pt>
                <c:pt idx="102044">
                  <c:v>-166.37449999999998</c:v>
                </c:pt>
                <c:pt idx="102045">
                  <c:v>-166.37249999999997</c:v>
                </c:pt>
                <c:pt idx="102046">
                  <c:v>-166.37049999999996</c:v>
                </c:pt>
                <c:pt idx="102047">
                  <c:v>-166.36849999999998</c:v>
                </c:pt>
                <c:pt idx="102048">
                  <c:v>-166.36649999999997</c:v>
                </c:pt>
                <c:pt idx="102049">
                  <c:v>-166.36449999999996</c:v>
                </c:pt>
                <c:pt idx="102050">
                  <c:v>-166.36249999999998</c:v>
                </c:pt>
                <c:pt idx="102051">
                  <c:v>-166.36049999999997</c:v>
                </c:pt>
                <c:pt idx="102052">
                  <c:v>-166.35849999999996</c:v>
                </c:pt>
                <c:pt idx="102053">
                  <c:v>-166.35649999999998</c:v>
                </c:pt>
                <c:pt idx="102054">
                  <c:v>-166.35449999999997</c:v>
                </c:pt>
                <c:pt idx="102055">
                  <c:v>-166.35249999999996</c:v>
                </c:pt>
                <c:pt idx="102056">
                  <c:v>-166.35049999999998</c:v>
                </c:pt>
                <c:pt idx="102057">
                  <c:v>-166.34849999999997</c:v>
                </c:pt>
                <c:pt idx="102058">
                  <c:v>-166.34649999999996</c:v>
                </c:pt>
                <c:pt idx="102059">
                  <c:v>-166.34449999999998</c:v>
                </c:pt>
                <c:pt idx="102060">
                  <c:v>-166.34249999999997</c:v>
                </c:pt>
                <c:pt idx="102061">
                  <c:v>-166.34049999999996</c:v>
                </c:pt>
                <c:pt idx="102062">
                  <c:v>-166.33849999999998</c:v>
                </c:pt>
                <c:pt idx="102063">
                  <c:v>-166.33649999999997</c:v>
                </c:pt>
                <c:pt idx="102064">
                  <c:v>-166.33449999999999</c:v>
                </c:pt>
                <c:pt idx="102065">
                  <c:v>-166.33249999999998</c:v>
                </c:pt>
                <c:pt idx="102066">
                  <c:v>-166.33049999999997</c:v>
                </c:pt>
                <c:pt idx="102067">
                  <c:v>-166.32849999999999</c:v>
                </c:pt>
                <c:pt idx="102068">
                  <c:v>-166.32649999999998</c:v>
                </c:pt>
                <c:pt idx="102069">
                  <c:v>-166.32449999999997</c:v>
                </c:pt>
                <c:pt idx="102070">
                  <c:v>-166.32249999999999</c:v>
                </c:pt>
                <c:pt idx="102071">
                  <c:v>-166.32049999999998</c:v>
                </c:pt>
                <c:pt idx="102072">
                  <c:v>-166.31849999999997</c:v>
                </c:pt>
                <c:pt idx="102073">
                  <c:v>-166.31649999999999</c:v>
                </c:pt>
                <c:pt idx="102074">
                  <c:v>-166.31449999999998</c:v>
                </c:pt>
                <c:pt idx="102075">
                  <c:v>-166.31249999999997</c:v>
                </c:pt>
                <c:pt idx="102076">
                  <c:v>-166.31049999999999</c:v>
                </c:pt>
                <c:pt idx="102077">
                  <c:v>-166.30849999999998</c:v>
                </c:pt>
                <c:pt idx="102078">
                  <c:v>-166.30649999999997</c:v>
                </c:pt>
                <c:pt idx="102079">
                  <c:v>-166.30449999999999</c:v>
                </c:pt>
                <c:pt idx="102080">
                  <c:v>-166.30249999999998</c:v>
                </c:pt>
                <c:pt idx="102081">
                  <c:v>-166.30049999999997</c:v>
                </c:pt>
                <c:pt idx="102082">
                  <c:v>-166.29849999999999</c:v>
                </c:pt>
                <c:pt idx="102083">
                  <c:v>-166.29649999999998</c:v>
                </c:pt>
                <c:pt idx="102084">
                  <c:v>-166.29449999999997</c:v>
                </c:pt>
                <c:pt idx="102085">
                  <c:v>-166.29249999999999</c:v>
                </c:pt>
                <c:pt idx="102086">
                  <c:v>-166.29049999999998</c:v>
                </c:pt>
                <c:pt idx="102087">
                  <c:v>-166.28849999999997</c:v>
                </c:pt>
                <c:pt idx="102088">
                  <c:v>-166.28649999999999</c:v>
                </c:pt>
                <c:pt idx="102089">
                  <c:v>-166.28449999999998</c:v>
                </c:pt>
                <c:pt idx="102090">
                  <c:v>-166.28249999999997</c:v>
                </c:pt>
                <c:pt idx="102091">
                  <c:v>-166.28049999999999</c:v>
                </c:pt>
                <c:pt idx="102092">
                  <c:v>-166.27849999999998</c:v>
                </c:pt>
                <c:pt idx="102093">
                  <c:v>-166.27649999999997</c:v>
                </c:pt>
                <c:pt idx="102094">
                  <c:v>-166.27449999999999</c:v>
                </c:pt>
                <c:pt idx="102095">
                  <c:v>-166.27249999999998</c:v>
                </c:pt>
                <c:pt idx="102096">
                  <c:v>-166.27049999999997</c:v>
                </c:pt>
                <c:pt idx="102097">
                  <c:v>-166.26849999999999</c:v>
                </c:pt>
                <c:pt idx="102098">
                  <c:v>-166.26649999999998</c:v>
                </c:pt>
                <c:pt idx="102099">
                  <c:v>-166.26449999999997</c:v>
                </c:pt>
                <c:pt idx="102100">
                  <c:v>-166.26249999999999</c:v>
                </c:pt>
                <c:pt idx="102101">
                  <c:v>-166.26049999999998</c:v>
                </c:pt>
                <c:pt idx="102102">
                  <c:v>-166.25849999999997</c:v>
                </c:pt>
                <c:pt idx="102103">
                  <c:v>-166.25649999999999</c:v>
                </c:pt>
                <c:pt idx="102104">
                  <c:v>-166.25449999999998</c:v>
                </c:pt>
                <c:pt idx="102105">
                  <c:v>-166.25249999999997</c:v>
                </c:pt>
                <c:pt idx="102106">
                  <c:v>-166.25049999999999</c:v>
                </c:pt>
                <c:pt idx="102107">
                  <c:v>-166.24849999999998</c:v>
                </c:pt>
                <c:pt idx="102108">
                  <c:v>-166.24649999999997</c:v>
                </c:pt>
                <c:pt idx="102109">
                  <c:v>-166.24449999999999</c:v>
                </c:pt>
                <c:pt idx="102110">
                  <c:v>-166.24249999999998</c:v>
                </c:pt>
                <c:pt idx="102111">
                  <c:v>-166.24049999999997</c:v>
                </c:pt>
                <c:pt idx="102112">
                  <c:v>-166.23849999999999</c:v>
                </c:pt>
                <c:pt idx="102113">
                  <c:v>-166.23649999999998</c:v>
                </c:pt>
                <c:pt idx="102114">
                  <c:v>-166.23449999999997</c:v>
                </c:pt>
                <c:pt idx="102115">
                  <c:v>-166.23249999999999</c:v>
                </c:pt>
                <c:pt idx="102116">
                  <c:v>-166.23049999999998</c:v>
                </c:pt>
                <c:pt idx="102117">
                  <c:v>-166.22849999999997</c:v>
                </c:pt>
                <c:pt idx="102118">
                  <c:v>-166.22649999999999</c:v>
                </c:pt>
                <c:pt idx="102119">
                  <c:v>-166.22449999999998</c:v>
                </c:pt>
                <c:pt idx="102120">
                  <c:v>-166.22249999999997</c:v>
                </c:pt>
                <c:pt idx="102121">
                  <c:v>-166.22049999999999</c:v>
                </c:pt>
                <c:pt idx="102122">
                  <c:v>-166.21849999999998</c:v>
                </c:pt>
                <c:pt idx="102123">
                  <c:v>-166.21649999999997</c:v>
                </c:pt>
                <c:pt idx="102124">
                  <c:v>-166.21449999999999</c:v>
                </c:pt>
                <c:pt idx="102125">
                  <c:v>-166.21249999999998</c:v>
                </c:pt>
                <c:pt idx="102126">
                  <c:v>-166.21049999999997</c:v>
                </c:pt>
                <c:pt idx="102127">
                  <c:v>-166.20849999999999</c:v>
                </c:pt>
                <c:pt idx="102128">
                  <c:v>-166.20649999999998</c:v>
                </c:pt>
                <c:pt idx="102129">
                  <c:v>-166.20449999999997</c:v>
                </c:pt>
                <c:pt idx="102130">
                  <c:v>-166.20249999999999</c:v>
                </c:pt>
                <c:pt idx="102131">
                  <c:v>-166.20049999999998</c:v>
                </c:pt>
                <c:pt idx="102132">
                  <c:v>-166.19849999999997</c:v>
                </c:pt>
                <c:pt idx="102133">
                  <c:v>-166.19649999999999</c:v>
                </c:pt>
                <c:pt idx="102134">
                  <c:v>-166.19449999999998</c:v>
                </c:pt>
                <c:pt idx="102135">
                  <c:v>-166.19249999999997</c:v>
                </c:pt>
                <c:pt idx="102136">
                  <c:v>-166.19049999999999</c:v>
                </c:pt>
                <c:pt idx="102137">
                  <c:v>-166.18849999999998</c:v>
                </c:pt>
                <c:pt idx="102138">
                  <c:v>-166.18649999999997</c:v>
                </c:pt>
                <c:pt idx="102139">
                  <c:v>-166.18449999999999</c:v>
                </c:pt>
                <c:pt idx="102140">
                  <c:v>-166.18249999999998</c:v>
                </c:pt>
                <c:pt idx="102141">
                  <c:v>-166.18049999999997</c:v>
                </c:pt>
                <c:pt idx="102142">
                  <c:v>-166.17849999999999</c:v>
                </c:pt>
                <c:pt idx="102143">
                  <c:v>-166.17649999999998</c:v>
                </c:pt>
                <c:pt idx="102144">
                  <c:v>-166.17449999999997</c:v>
                </c:pt>
                <c:pt idx="102145">
                  <c:v>-166.17249999999999</c:v>
                </c:pt>
                <c:pt idx="102146">
                  <c:v>-166.17049999999998</c:v>
                </c:pt>
                <c:pt idx="102147">
                  <c:v>-166.16849999999997</c:v>
                </c:pt>
                <c:pt idx="102148">
                  <c:v>-166.16649999999998</c:v>
                </c:pt>
                <c:pt idx="102149">
                  <c:v>-166.16449999999998</c:v>
                </c:pt>
                <c:pt idx="102150">
                  <c:v>-166.16249999999997</c:v>
                </c:pt>
                <c:pt idx="102151">
                  <c:v>-166.16049999999998</c:v>
                </c:pt>
                <c:pt idx="102152">
                  <c:v>-166.15849999999998</c:v>
                </c:pt>
                <c:pt idx="102153">
                  <c:v>-166.15649999999997</c:v>
                </c:pt>
                <c:pt idx="102154">
                  <c:v>-166.15449999999998</c:v>
                </c:pt>
                <c:pt idx="102155">
                  <c:v>-166.15249999999997</c:v>
                </c:pt>
                <c:pt idx="102156">
                  <c:v>-166.15049999999997</c:v>
                </c:pt>
                <c:pt idx="102157">
                  <c:v>-166.14849999999998</c:v>
                </c:pt>
                <c:pt idx="102158">
                  <c:v>-166.14649999999997</c:v>
                </c:pt>
                <c:pt idx="102159">
                  <c:v>-166.14449999999997</c:v>
                </c:pt>
                <c:pt idx="102160">
                  <c:v>-166.14249999999998</c:v>
                </c:pt>
                <c:pt idx="102161">
                  <c:v>-166.14049999999997</c:v>
                </c:pt>
                <c:pt idx="102162">
                  <c:v>-166.13849999999996</c:v>
                </c:pt>
                <c:pt idx="102163">
                  <c:v>-166.13649999999998</c:v>
                </c:pt>
                <c:pt idx="102164">
                  <c:v>-166.13449999999997</c:v>
                </c:pt>
                <c:pt idx="102165">
                  <c:v>-166.13249999999996</c:v>
                </c:pt>
                <c:pt idx="102166">
                  <c:v>-166.13049999999998</c:v>
                </c:pt>
                <c:pt idx="102167">
                  <c:v>-166.12849999999997</c:v>
                </c:pt>
                <c:pt idx="102168">
                  <c:v>-166.12649999999996</c:v>
                </c:pt>
                <c:pt idx="102169">
                  <c:v>-166.12449999999998</c:v>
                </c:pt>
                <c:pt idx="102170">
                  <c:v>-166.12249999999997</c:v>
                </c:pt>
                <c:pt idx="102171">
                  <c:v>-166.12049999999996</c:v>
                </c:pt>
                <c:pt idx="102172">
                  <c:v>-166.11849999999998</c:v>
                </c:pt>
                <c:pt idx="102173">
                  <c:v>-166.11649999999997</c:v>
                </c:pt>
                <c:pt idx="102174">
                  <c:v>-166.11449999999996</c:v>
                </c:pt>
                <c:pt idx="102175">
                  <c:v>-166.11249999999998</c:v>
                </c:pt>
                <c:pt idx="102176">
                  <c:v>-166.11049999999997</c:v>
                </c:pt>
                <c:pt idx="102177">
                  <c:v>-166.10849999999996</c:v>
                </c:pt>
                <c:pt idx="102178">
                  <c:v>-166.10649999999998</c:v>
                </c:pt>
                <c:pt idx="102179">
                  <c:v>-166.10449999999997</c:v>
                </c:pt>
                <c:pt idx="102180">
                  <c:v>-166.10249999999996</c:v>
                </c:pt>
                <c:pt idx="102181">
                  <c:v>-166.10049999999998</c:v>
                </c:pt>
                <c:pt idx="102182">
                  <c:v>-166.09849999999997</c:v>
                </c:pt>
                <c:pt idx="102183">
                  <c:v>-166.09649999999996</c:v>
                </c:pt>
                <c:pt idx="102184">
                  <c:v>-166.09449999999998</c:v>
                </c:pt>
                <c:pt idx="102185">
                  <c:v>-166.09249999999997</c:v>
                </c:pt>
                <c:pt idx="102186">
                  <c:v>-166.09049999999996</c:v>
                </c:pt>
                <c:pt idx="102187">
                  <c:v>-166.08849999999998</c:v>
                </c:pt>
                <c:pt idx="102188">
                  <c:v>-166.08649999999997</c:v>
                </c:pt>
                <c:pt idx="102189">
                  <c:v>-166.08449999999999</c:v>
                </c:pt>
                <c:pt idx="102190">
                  <c:v>-166.08249999999998</c:v>
                </c:pt>
                <c:pt idx="102191">
                  <c:v>-166.08049999999997</c:v>
                </c:pt>
                <c:pt idx="102192">
                  <c:v>-166.07849999999999</c:v>
                </c:pt>
                <c:pt idx="102193">
                  <c:v>-166.07649999999998</c:v>
                </c:pt>
                <c:pt idx="102194">
                  <c:v>-166.07449999999997</c:v>
                </c:pt>
                <c:pt idx="102195">
                  <c:v>-166.07249999999999</c:v>
                </c:pt>
                <c:pt idx="102196">
                  <c:v>-166.07049999999998</c:v>
                </c:pt>
                <c:pt idx="102197">
                  <c:v>-166.06849999999997</c:v>
                </c:pt>
                <c:pt idx="102198">
                  <c:v>-166.06649999999999</c:v>
                </c:pt>
                <c:pt idx="102199">
                  <c:v>-166.06449999999998</c:v>
                </c:pt>
                <c:pt idx="102200">
                  <c:v>-166.06249999999997</c:v>
                </c:pt>
                <c:pt idx="102201">
                  <c:v>-166.06049999999999</c:v>
                </c:pt>
                <c:pt idx="102202">
                  <c:v>-166.05849999999998</c:v>
                </c:pt>
                <c:pt idx="102203">
                  <c:v>-166.05649999999997</c:v>
                </c:pt>
                <c:pt idx="102204">
                  <c:v>-166.05449999999999</c:v>
                </c:pt>
                <c:pt idx="102205">
                  <c:v>-166.05249999999998</c:v>
                </c:pt>
                <c:pt idx="102206">
                  <c:v>-166.05049999999997</c:v>
                </c:pt>
                <c:pt idx="102207">
                  <c:v>-166.04849999999999</c:v>
                </c:pt>
                <c:pt idx="102208">
                  <c:v>-166.04649999999998</c:v>
                </c:pt>
                <c:pt idx="102209">
                  <c:v>-166.04449999999997</c:v>
                </c:pt>
                <c:pt idx="102210">
                  <c:v>-166.04249999999999</c:v>
                </c:pt>
                <c:pt idx="102211">
                  <c:v>-166.04049999999998</c:v>
                </c:pt>
                <c:pt idx="102212">
                  <c:v>-166.03849999999997</c:v>
                </c:pt>
                <c:pt idx="102213">
                  <c:v>-166.03649999999999</c:v>
                </c:pt>
                <c:pt idx="102214">
                  <c:v>-166.03449999999998</c:v>
                </c:pt>
                <c:pt idx="102215">
                  <c:v>-166.03249999999997</c:v>
                </c:pt>
                <c:pt idx="102216">
                  <c:v>-166.03049999999999</c:v>
                </c:pt>
                <c:pt idx="102217">
                  <c:v>-166.02849999999998</c:v>
                </c:pt>
                <c:pt idx="102218">
                  <c:v>-166.02649999999997</c:v>
                </c:pt>
                <c:pt idx="102219">
                  <c:v>-166.02449999999999</c:v>
                </c:pt>
                <c:pt idx="102220">
                  <c:v>-166.02249999999998</c:v>
                </c:pt>
                <c:pt idx="102221">
                  <c:v>-166.02049999999997</c:v>
                </c:pt>
                <c:pt idx="102222">
                  <c:v>-166.01849999999999</c:v>
                </c:pt>
                <c:pt idx="102223">
                  <c:v>-166.01649999999998</c:v>
                </c:pt>
                <c:pt idx="102224">
                  <c:v>-166.01449999999997</c:v>
                </c:pt>
                <c:pt idx="102225">
                  <c:v>-166.01249999999999</c:v>
                </c:pt>
                <c:pt idx="102226">
                  <c:v>-166.01049999999998</c:v>
                </c:pt>
                <c:pt idx="102227">
                  <c:v>-166.00849999999997</c:v>
                </c:pt>
                <c:pt idx="102228">
                  <c:v>-166.00649999999999</c:v>
                </c:pt>
                <c:pt idx="102229">
                  <c:v>-166.00449999999998</c:v>
                </c:pt>
                <c:pt idx="102230">
                  <c:v>-166.00249999999997</c:v>
                </c:pt>
                <c:pt idx="102231">
                  <c:v>-166.00049999999999</c:v>
                </c:pt>
                <c:pt idx="102232">
                  <c:v>-165.99849999999998</c:v>
                </c:pt>
                <c:pt idx="102233">
                  <c:v>-165.99649999999997</c:v>
                </c:pt>
                <c:pt idx="102234">
                  <c:v>-165.99449999999999</c:v>
                </c:pt>
                <c:pt idx="102235">
                  <c:v>-165.99249999999998</c:v>
                </c:pt>
                <c:pt idx="102236">
                  <c:v>-165.99049999999997</c:v>
                </c:pt>
                <c:pt idx="102237">
                  <c:v>-165.98849999999999</c:v>
                </c:pt>
                <c:pt idx="102238">
                  <c:v>-165.98649999999998</c:v>
                </c:pt>
                <c:pt idx="102239">
                  <c:v>-165.98449999999997</c:v>
                </c:pt>
                <c:pt idx="102240">
                  <c:v>-165.98249999999999</c:v>
                </c:pt>
                <c:pt idx="102241">
                  <c:v>-165.98049999999998</c:v>
                </c:pt>
                <c:pt idx="102242">
                  <c:v>-165.97849999999997</c:v>
                </c:pt>
                <c:pt idx="102243">
                  <c:v>-165.97649999999999</c:v>
                </c:pt>
                <c:pt idx="102244">
                  <c:v>-165.97449999999998</c:v>
                </c:pt>
                <c:pt idx="102245">
                  <c:v>-165.97249999999997</c:v>
                </c:pt>
                <c:pt idx="102246">
                  <c:v>-165.97049999999999</c:v>
                </c:pt>
                <c:pt idx="102247">
                  <c:v>-165.96849999999998</c:v>
                </c:pt>
                <c:pt idx="102248">
                  <c:v>-165.96649999999997</c:v>
                </c:pt>
                <c:pt idx="102249">
                  <c:v>-165.96449999999999</c:v>
                </c:pt>
                <c:pt idx="102250">
                  <c:v>-165.96249999999998</c:v>
                </c:pt>
                <c:pt idx="102251">
                  <c:v>-165.96049999999997</c:v>
                </c:pt>
                <c:pt idx="102252">
                  <c:v>-165.95849999999999</c:v>
                </c:pt>
                <c:pt idx="102253">
                  <c:v>-165.95649999999998</c:v>
                </c:pt>
                <c:pt idx="102254">
                  <c:v>-165.95449999999997</c:v>
                </c:pt>
                <c:pt idx="102255">
                  <c:v>-165.95249999999999</c:v>
                </c:pt>
                <c:pt idx="102256">
                  <c:v>-165.95049999999998</c:v>
                </c:pt>
                <c:pt idx="102257">
                  <c:v>-165.94849999999997</c:v>
                </c:pt>
                <c:pt idx="102258">
                  <c:v>-165.94649999999999</c:v>
                </c:pt>
                <c:pt idx="102259">
                  <c:v>-165.94449999999998</c:v>
                </c:pt>
                <c:pt idx="102260">
                  <c:v>-165.94249999999997</c:v>
                </c:pt>
                <c:pt idx="102261">
                  <c:v>-165.94049999999999</c:v>
                </c:pt>
                <c:pt idx="102262">
                  <c:v>-165.93849999999998</c:v>
                </c:pt>
                <c:pt idx="102263">
                  <c:v>-165.93649999999997</c:v>
                </c:pt>
                <c:pt idx="102264">
                  <c:v>-165.93449999999999</c:v>
                </c:pt>
                <c:pt idx="102265">
                  <c:v>-165.93249999999998</c:v>
                </c:pt>
                <c:pt idx="102266">
                  <c:v>-165.93049999999997</c:v>
                </c:pt>
                <c:pt idx="102267">
                  <c:v>-165.92849999999999</c:v>
                </c:pt>
                <c:pt idx="102268">
                  <c:v>-165.92649999999998</c:v>
                </c:pt>
                <c:pt idx="102269">
                  <c:v>-165.92449999999997</c:v>
                </c:pt>
                <c:pt idx="102270">
                  <c:v>-165.92249999999999</c:v>
                </c:pt>
                <c:pt idx="102271">
                  <c:v>-165.92049999999998</c:v>
                </c:pt>
                <c:pt idx="102272">
                  <c:v>-165.91849999999997</c:v>
                </c:pt>
                <c:pt idx="102273">
                  <c:v>-165.91649999999998</c:v>
                </c:pt>
                <c:pt idx="102274">
                  <c:v>-165.91449999999998</c:v>
                </c:pt>
                <c:pt idx="102275">
                  <c:v>-165.91249999999997</c:v>
                </c:pt>
                <c:pt idx="102276">
                  <c:v>-165.91049999999998</c:v>
                </c:pt>
                <c:pt idx="102277">
                  <c:v>-165.90849999999998</c:v>
                </c:pt>
                <c:pt idx="102278">
                  <c:v>-165.90649999999997</c:v>
                </c:pt>
                <c:pt idx="102279">
                  <c:v>-165.90449999999998</c:v>
                </c:pt>
                <c:pt idx="102280">
                  <c:v>-165.90249999999997</c:v>
                </c:pt>
                <c:pt idx="102281">
                  <c:v>-165.90049999999997</c:v>
                </c:pt>
                <c:pt idx="102282">
                  <c:v>-165.89849999999998</c:v>
                </c:pt>
                <c:pt idx="102283">
                  <c:v>-165.89649999999997</c:v>
                </c:pt>
                <c:pt idx="102284">
                  <c:v>-165.89449999999997</c:v>
                </c:pt>
                <c:pt idx="102285">
                  <c:v>-165.89249999999998</c:v>
                </c:pt>
                <c:pt idx="102286">
                  <c:v>-165.89049999999997</c:v>
                </c:pt>
                <c:pt idx="102287">
                  <c:v>-165.88849999999996</c:v>
                </c:pt>
                <c:pt idx="102288">
                  <c:v>-165.88649999999998</c:v>
                </c:pt>
                <c:pt idx="102289">
                  <c:v>-165.88449999999997</c:v>
                </c:pt>
                <c:pt idx="102290">
                  <c:v>-165.88249999999996</c:v>
                </c:pt>
                <c:pt idx="102291">
                  <c:v>-165.88049999999998</c:v>
                </c:pt>
                <c:pt idx="102292">
                  <c:v>-165.87849999999997</c:v>
                </c:pt>
                <c:pt idx="102293">
                  <c:v>-165.87649999999996</c:v>
                </c:pt>
                <c:pt idx="102294">
                  <c:v>-165.87449999999998</c:v>
                </c:pt>
                <c:pt idx="102295">
                  <c:v>-165.87249999999997</c:v>
                </c:pt>
                <c:pt idx="102296">
                  <c:v>-165.87049999999996</c:v>
                </c:pt>
                <c:pt idx="102297">
                  <c:v>-165.86849999999998</c:v>
                </c:pt>
                <c:pt idx="102298">
                  <c:v>-165.86649999999997</c:v>
                </c:pt>
                <c:pt idx="102299">
                  <c:v>-165.86449999999996</c:v>
                </c:pt>
                <c:pt idx="102300">
                  <c:v>-165.86249999999998</c:v>
                </c:pt>
                <c:pt idx="102301">
                  <c:v>-165.86049999999997</c:v>
                </c:pt>
                <c:pt idx="102302">
                  <c:v>-165.85849999999996</c:v>
                </c:pt>
                <c:pt idx="102303">
                  <c:v>-165.85649999999998</c:v>
                </c:pt>
                <c:pt idx="102304">
                  <c:v>-165.85449999999997</c:v>
                </c:pt>
                <c:pt idx="102305">
                  <c:v>-165.85249999999996</c:v>
                </c:pt>
                <c:pt idx="102306">
                  <c:v>-165.85049999999998</c:v>
                </c:pt>
                <c:pt idx="102307">
                  <c:v>-165.84849999999997</c:v>
                </c:pt>
                <c:pt idx="102308">
                  <c:v>-165.84649999999996</c:v>
                </c:pt>
                <c:pt idx="102309">
                  <c:v>-165.84449999999998</c:v>
                </c:pt>
                <c:pt idx="102310">
                  <c:v>-165.84249999999997</c:v>
                </c:pt>
                <c:pt idx="102311">
                  <c:v>-165.84049999999996</c:v>
                </c:pt>
                <c:pt idx="102312">
                  <c:v>-165.83849999999998</c:v>
                </c:pt>
                <c:pt idx="102313">
                  <c:v>-165.83649999999997</c:v>
                </c:pt>
                <c:pt idx="102314">
                  <c:v>-165.83449999999999</c:v>
                </c:pt>
                <c:pt idx="102315">
                  <c:v>-165.83249999999998</c:v>
                </c:pt>
                <c:pt idx="102316">
                  <c:v>-165.83049999999997</c:v>
                </c:pt>
                <c:pt idx="102317">
                  <c:v>-165.82849999999999</c:v>
                </c:pt>
                <c:pt idx="102318">
                  <c:v>-165.82649999999998</c:v>
                </c:pt>
                <c:pt idx="102319">
                  <c:v>-165.82449999999997</c:v>
                </c:pt>
                <c:pt idx="102320">
                  <c:v>-165.82249999999999</c:v>
                </c:pt>
                <c:pt idx="102321">
                  <c:v>-165.82049999999998</c:v>
                </c:pt>
                <c:pt idx="102322">
                  <c:v>-165.81849999999997</c:v>
                </c:pt>
                <c:pt idx="102323">
                  <c:v>-165.81649999999999</c:v>
                </c:pt>
                <c:pt idx="102324">
                  <c:v>-165.81449999999998</c:v>
                </c:pt>
                <c:pt idx="102325">
                  <c:v>-165.81249999999997</c:v>
                </c:pt>
                <c:pt idx="102326">
                  <c:v>-165.81049999999999</c:v>
                </c:pt>
                <c:pt idx="102327">
                  <c:v>-165.80849999999998</c:v>
                </c:pt>
                <c:pt idx="102328">
                  <c:v>-165.80649999999997</c:v>
                </c:pt>
                <c:pt idx="102329">
                  <c:v>-165.80449999999999</c:v>
                </c:pt>
                <c:pt idx="102330">
                  <c:v>-165.80249999999998</c:v>
                </c:pt>
                <c:pt idx="102331">
                  <c:v>-165.80049999999997</c:v>
                </c:pt>
                <c:pt idx="102332">
                  <c:v>-165.79849999999999</c:v>
                </c:pt>
                <c:pt idx="102333">
                  <c:v>-165.79649999999998</c:v>
                </c:pt>
                <c:pt idx="102334">
                  <c:v>-165.79449999999997</c:v>
                </c:pt>
                <c:pt idx="102335">
                  <c:v>-165.79249999999999</c:v>
                </c:pt>
                <c:pt idx="102336">
                  <c:v>-165.79049999999998</c:v>
                </c:pt>
                <c:pt idx="102337">
                  <c:v>-165.78849999999997</c:v>
                </c:pt>
                <c:pt idx="102338">
                  <c:v>-165.78649999999999</c:v>
                </c:pt>
                <c:pt idx="102339">
                  <c:v>-165.78449999999998</c:v>
                </c:pt>
                <c:pt idx="102340">
                  <c:v>-165.78249999999997</c:v>
                </c:pt>
                <c:pt idx="102341">
                  <c:v>-165.78049999999999</c:v>
                </c:pt>
                <c:pt idx="102342">
                  <c:v>-165.77849999999998</c:v>
                </c:pt>
                <c:pt idx="102343">
                  <c:v>-165.77649999999997</c:v>
                </c:pt>
                <c:pt idx="102344">
                  <c:v>-165.77449999999999</c:v>
                </c:pt>
                <c:pt idx="102345">
                  <c:v>-165.77249999999998</c:v>
                </c:pt>
                <c:pt idx="102346">
                  <c:v>-165.77049999999997</c:v>
                </c:pt>
                <c:pt idx="102347">
                  <c:v>-165.76849999999999</c:v>
                </c:pt>
                <c:pt idx="102348">
                  <c:v>-165.76649999999998</c:v>
                </c:pt>
                <c:pt idx="102349">
                  <c:v>-165.76449999999997</c:v>
                </c:pt>
                <c:pt idx="102350">
                  <c:v>-165.76249999999999</c:v>
                </c:pt>
                <c:pt idx="102351">
                  <c:v>-165.76049999999998</c:v>
                </c:pt>
                <c:pt idx="102352">
                  <c:v>-165.75849999999997</c:v>
                </c:pt>
                <c:pt idx="102353">
                  <c:v>-165.75649999999999</c:v>
                </c:pt>
                <c:pt idx="102354">
                  <c:v>-165.75449999999998</c:v>
                </c:pt>
                <c:pt idx="102355">
                  <c:v>-165.75249999999997</c:v>
                </c:pt>
                <c:pt idx="102356">
                  <c:v>-165.75049999999999</c:v>
                </c:pt>
                <c:pt idx="102357">
                  <c:v>-165.74849999999998</c:v>
                </c:pt>
                <c:pt idx="102358">
                  <c:v>-165.74649999999997</c:v>
                </c:pt>
                <c:pt idx="102359">
                  <c:v>-165.74449999999999</c:v>
                </c:pt>
                <c:pt idx="102360">
                  <c:v>-165.74249999999998</c:v>
                </c:pt>
                <c:pt idx="102361">
                  <c:v>-165.74049999999997</c:v>
                </c:pt>
                <c:pt idx="102362">
                  <c:v>-165.73849999999999</c:v>
                </c:pt>
                <c:pt idx="102363">
                  <c:v>-165.73649999999998</c:v>
                </c:pt>
                <c:pt idx="102364">
                  <c:v>-165.73449999999997</c:v>
                </c:pt>
                <c:pt idx="102365">
                  <c:v>-165.73249999999999</c:v>
                </c:pt>
                <c:pt idx="102366">
                  <c:v>-165.73049999999998</c:v>
                </c:pt>
                <c:pt idx="102367">
                  <c:v>-165.72849999999997</c:v>
                </c:pt>
                <c:pt idx="102368">
                  <c:v>-165.72649999999999</c:v>
                </c:pt>
                <c:pt idx="102369">
                  <c:v>-165.72449999999998</c:v>
                </c:pt>
                <c:pt idx="102370">
                  <c:v>-165.72249999999997</c:v>
                </c:pt>
                <c:pt idx="102371">
                  <c:v>-165.72049999999999</c:v>
                </c:pt>
                <c:pt idx="102372">
                  <c:v>-165.71849999999998</c:v>
                </c:pt>
                <c:pt idx="102373">
                  <c:v>-165.71649999999997</c:v>
                </c:pt>
                <c:pt idx="102374">
                  <c:v>-165.71449999999999</c:v>
                </c:pt>
                <c:pt idx="102375">
                  <c:v>-165.71249999999998</c:v>
                </c:pt>
                <c:pt idx="102376">
                  <c:v>-165.71049999999997</c:v>
                </c:pt>
                <c:pt idx="102377">
                  <c:v>-165.70849999999999</c:v>
                </c:pt>
                <c:pt idx="102378">
                  <c:v>-165.70649999999998</c:v>
                </c:pt>
                <c:pt idx="102379">
                  <c:v>-165.70449999999997</c:v>
                </c:pt>
                <c:pt idx="102380">
                  <c:v>-165.70249999999999</c:v>
                </c:pt>
                <c:pt idx="102381">
                  <c:v>-165.70049999999998</c:v>
                </c:pt>
                <c:pt idx="102382">
                  <c:v>-165.69849999999997</c:v>
                </c:pt>
                <c:pt idx="102383">
                  <c:v>-165.69649999999999</c:v>
                </c:pt>
                <c:pt idx="102384">
                  <c:v>-165.69449999999998</c:v>
                </c:pt>
                <c:pt idx="102385">
                  <c:v>-165.69249999999997</c:v>
                </c:pt>
                <c:pt idx="102386">
                  <c:v>-165.69049999999999</c:v>
                </c:pt>
                <c:pt idx="102387">
                  <c:v>-165.68849999999998</c:v>
                </c:pt>
                <c:pt idx="102388">
                  <c:v>-165.68649999999997</c:v>
                </c:pt>
                <c:pt idx="102389">
                  <c:v>-165.68449999999999</c:v>
                </c:pt>
                <c:pt idx="102390">
                  <c:v>-165.68249999999998</c:v>
                </c:pt>
                <c:pt idx="102391">
                  <c:v>-165.68049999999997</c:v>
                </c:pt>
                <c:pt idx="102392">
                  <c:v>-165.67849999999999</c:v>
                </c:pt>
                <c:pt idx="102393">
                  <c:v>-165.67649999999998</c:v>
                </c:pt>
                <c:pt idx="102394">
                  <c:v>-165.67449999999997</c:v>
                </c:pt>
                <c:pt idx="102395">
                  <c:v>-165.67249999999999</c:v>
                </c:pt>
                <c:pt idx="102396">
                  <c:v>-165.67049999999998</c:v>
                </c:pt>
                <c:pt idx="102397">
                  <c:v>-165.66849999999997</c:v>
                </c:pt>
                <c:pt idx="102398">
                  <c:v>-165.66649999999998</c:v>
                </c:pt>
                <c:pt idx="102399">
                  <c:v>-165.66449999999998</c:v>
                </c:pt>
                <c:pt idx="102400">
                  <c:v>-165.66249999999997</c:v>
                </c:pt>
                <c:pt idx="102401">
                  <c:v>-165.66049999999998</c:v>
                </c:pt>
                <c:pt idx="102402">
                  <c:v>-165.65849999999998</c:v>
                </c:pt>
                <c:pt idx="102403">
                  <c:v>-165.65649999999997</c:v>
                </c:pt>
                <c:pt idx="102404">
                  <c:v>-165.65449999999998</c:v>
                </c:pt>
                <c:pt idx="102405">
                  <c:v>-165.65249999999997</c:v>
                </c:pt>
                <c:pt idx="102406">
                  <c:v>-165.65049999999997</c:v>
                </c:pt>
                <c:pt idx="102407">
                  <c:v>-165.64849999999998</c:v>
                </c:pt>
                <c:pt idx="102408">
                  <c:v>-165.64649999999997</c:v>
                </c:pt>
                <c:pt idx="102409">
                  <c:v>-165.64449999999997</c:v>
                </c:pt>
                <c:pt idx="102410">
                  <c:v>-165.64249999999998</c:v>
                </c:pt>
                <c:pt idx="102411">
                  <c:v>-165.64049999999997</c:v>
                </c:pt>
                <c:pt idx="102412">
                  <c:v>-165.63849999999996</c:v>
                </c:pt>
                <c:pt idx="102413">
                  <c:v>-165.63649999999998</c:v>
                </c:pt>
                <c:pt idx="102414">
                  <c:v>-165.63449999999997</c:v>
                </c:pt>
                <c:pt idx="102415">
                  <c:v>-165.63249999999996</c:v>
                </c:pt>
                <c:pt idx="102416">
                  <c:v>-165.63049999999998</c:v>
                </c:pt>
                <c:pt idx="102417">
                  <c:v>-165.62849999999997</c:v>
                </c:pt>
                <c:pt idx="102418">
                  <c:v>-165.62649999999996</c:v>
                </c:pt>
                <c:pt idx="102419">
                  <c:v>-165.62449999999998</c:v>
                </c:pt>
                <c:pt idx="102420">
                  <c:v>-165.62249999999997</c:v>
                </c:pt>
                <c:pt idx="102421">
                  <c:v>-165.62049999999996</c:v>
                </c:pt>
                <c:pt idx="102422">
                  <c:v>-165.61849999999998</c:v>
                </c:pt>
                <c:pt idx="102423">
                  <c:v>-165.61649999999997</c:v>
                </c:pt>
                <c:pt idx="102424">
                  <c:v>-165.61449999999996</c:v>
                </c:pt>
                <c:pt idx="102425">
                  <c:v>-165.61249999999998</c:v>
                </c:pt>
                <c:pt idx="102426">
                  <c:v>-165.61049999999997</c:v>
                </c:pt>
                <c:pt idx="102427">
                  <c:v>-165.60849999999996</c:v>
                </c:pt>
                <c:pt idx="102428">
                  <c:v>-165.60649999999998</c:v>
                </c:pt>
                <c:pt idx="102429">
                  <c:v>-165.60449999999997</c:v>
                </c:pt>
                <c:pt idx="102430">
                  <c:v>-165.60249999999996</c:v>
                </c:pt>
                <c:pt idx="102431">
                  <c:v>-165.60049999999998</c:v>
                </c:pt>
                <c:pt idx="102432">
                  <c:v>-165.59849999999997</c:v>
                </c:pt>
                <c:pt idx="102433">
                  <c:v>-165.59649999999996</c:v>
                </c:pt>
                <c:pt idx="102434">
                  <c:v>-165.59449999999998</c:v>
                </c:pt>
                <c:pt idx="102435">
                  <c:v>-165.59249999999997</c:v>
                </c:pt>
                <c:pt idx="102436">
                  <c:v>-165.59049999999996</c:v>
                </c:pt>
                <c:pt idx="102437">
                  <c:v>-165.58849999999998</c:v>
                </c:pt>
                <c:pt idx="102438">
                  <c:v>-165.58649999999997</c:v>
                </c:pt>
                <c:pt idx="102439">
                  <c:v>-165.58449999999999</c:v>
                </c:pt>
                <c:pt idx="102440">
                  <c:v>-165.58249999999998</c:v>
                </c:pt>
                <c:pt idx="102441">
                  <c:v>-165.58049999999997</c:v>
                </c:pt>
                <c:pt idx="102442">
                  <c:v>-165.57849999999999</c:v>
                </c:pt>
                <c:pt idx="102443">
                  <c:v>-165.57649999999998</c:v>
                </c:pt>
                <c:pt idx="102444">
                  <c:v>-165.57449999999997</c:v>
                </c:pt>
                <c:pt idx="102445">
                  <c:v>-165.57249999999999</c:v>
                </c:pt>
                <c:pt idx="102446">
                  <c:v>-165.57049999999998</c:v>
                </c:pt>
                <c:pt idx="102447">
                  <c:v>-165.56849999999997</c:v>
                </c:pt>
                <c:pt idx="102448">
                  <c:v>-165.56649999999999</c:v>
                </c:pt>
                <c:pt idx="102449">
                  <c:v>-165.56449999999998</c:v>
                </c:pt>
                <c:pt idx="102450">
                  <c:v>-165.56249999999997</c:v>
                </c:pt>
                <c:pt idx="102451">
                  <c:v>-165.56049999999999</c:v>
                </c:pt>
                <c:pt idx="102452">
                  <c:v>-165.55849999999998</c:v>
                </c:pt>
                <c:pt idx="102453">
                  <c:v>-165.55649999999997</c:v>
                </c:pt>
                <c:pt idx="102454">
                  <c:v>-165.55449999999999</c:v>
                </c:pt>
                <c:pt idx="102455">
                  <c:v>-165.55249999999998</c:v>
                </c:pt>
                <c:pt idx="102456">
                  <c:v>-165.55049999999997</c:v>
                </c:pt>
                <c:pt idx="102457">
                  <c:v>-165.54849999999999</c:v>
                </c:pt>
                <c:pt idx="102458">
                  <c:v>-165.54649999999998</c:v>
                </c:pt>
                <c:pt idx="102459">
                  <c:v>-165.54449999999997</c:v>
                </c:pt>
                <c:pt idx="102460">
                  <c:v>-165.54249999999999</c:v>
                </c:pt>
                <c:pt idx="102461">
                  <c:v>-165.54049999999998</c:v>
                </c:pt>
                <c:pt idx="102462">
                  <c:v>-165.53849999999997</c:v>
                </c:pt>
                <c:pt idx="102463">
                  <c:v>-165.53649999999999</c:v>
                </c:pt>
                <c:pt idx="102464">
                  <c:v>-165.53449999999998</c:v>
                </c:pt>
                <c:pt idx="102465">
                  <c:v>-165.53249999999997</c:v>
                </c:pt>
                <c:pt idx="102466">
                  <c:v>-165.53049999999999</c:v>
                </c:pt>
                <c:pt idx="102467">
                  <c:v>-165.52849999999998</c:v>
                </c:pt>
                <c:pt idx="102468">
                  <c:v>-165.52649999999997</c:v>
                </c:pt>
                <c:pt idx="102469">
                  <c:v>-165.52449999999999</c:v>
                </c:pt>
                <c:pt idx="102470">
                  <c:v>-165.52249999999998</c:v>
                </c:pt>
                <c:pt idx="102471">
                  <c:v>-165.52049999999997</c:v>
                </c:pt>
                <c:pt idx="102472">
                  <c:v>-165.51849999999999</c:v>
                </c:pt>
                <c:pt idx="102473">
                  <c:v>-165.51649999999998</c:v>
                </c:pt>
                <c:pt idx="102474">
                  <c:v>-165.51449999999997</c:v>
                </c:pt>
                <c:pt idx="102475">
                  <c:v>-165.51249999999999</c:v>
                </c:pt>
                <c:pt idx="102476">
                  <c:v>-165.51049999999998</c:v>
                </c:pt>
                <c:pt idx="102477">
                  <c:v>-165.50849999999997</c:v>
                </c:pt>
                <c:pt idx="102478">
                  <c:v>-165.50649999999999</c:v>
                </c:pt>
                <c:pt idx="102479">
                  <c:v>-165.50449999999998</c:v>
                </c:pt>
                <c:pt idx="102480">
                  <c:v>-165.50249999999997</c:v>
                </c:pt>
                <c:pt idx="102481">
                  <c:v>-165.50049999999999</c:v>
                </c:pt>
                <c:pt idx="102482">
                  <c:v>-165.49849999999998</c:v>
                </c:pt>
                <c:pt idx="102483">
                  <c:v>-165.49649999999997</c:v>
                </c:pt>
                <c:pt idx="102484">
                  <c:v>-165.49449999999999</c:v>
                </c:pt>
                <c:pt idx="102485">
                  <c:v>-165.49249999999998</c:v>
                </c:pt>
                <c:pt idx="102486">
                  <c:v>-165.49049999999997</c:v>
                </c:pt>
                <c:pt idx="102487">
                  <c:v>-165.48849999999999</c:v>
                </c:pt>
                <c:pt idx="102488">
                  <c:v>-165.48649999999998</c:v>
                </c:pt>
                <c:pt idx="102489">
                  <c:v>-165.48449999999997</c:v>
                </c:pt>
                <c:pt idx="102490">
                  <c:v>-165.48249999999999</c:v>
                </c:pt>
                <c:pt idx="102491">
                  <c:v>-165.48049999999998</c:v>
                </c:pt>
                <c:pt idx="102492">
                  <c:v>-165.47849999999997</c:v>
                </c:pt>
                <c:pt idx="102493">
                  <c:v>-165.47649999999999</c:v>
                </c:pt>
                <c:pt idx="102494">
                  <c:v>-165.47449999999998</c:v>
                </c:pt>
                <c:pt idx="102495">
                  <c:v>-165.47249999999997</c:v>
                </c:pt>
                <c:pt idx="102496">
                  <c:v>-165.47049999999999</c:v>
                </c:pt>
                <c:pt idx="102497">
                  <c:v>-165.46849999999998</c:v>
                </c:pt>
                <c:pt idx="102498">
                  <c:v>-165.46649999999997</c:v>
                </c:pt>
                <c:pt idx="102499">
                  <c:v>-165.46449999999999</c:v>
                </c:pt>
                <c:pt idx="102500">
                  <c:v>-165.46249999999998</c:v>
                </c:pt>
                <c:pt idx="102501">
                  <c:v>-165.46049999999997</c:v>
                </c:pt>
                <c:pt idx="102502">
                  <c:v>-165.45849999999999</c:v>
                </c:pt>
                <c:pt idx="102503">
                  <c:v>-165.45649999999998</c:v>
                </c:pt>
                <c:pt idx="102504">
                  <c:v>-165.45449999999997</c:v>
                </c:pt>
                <c:pt idx="102505">
                  <c:v>-165.45249999999999</c:v>
                </c:pt>
                <c:pt idx="102506">
                  <c:v>-165.45049999999998</c:v>
                </c:pt>
                <c:pt idx="102507">
                  <c:v>-165.44849999999997</c:v>
                </c:pt>
                <c:pt idx="102508">
                  <c:v>-165.44649999999999</c:v>
                </c:pt>
                <c:pt idx="102509">
                  <c:v>-165.44449999999998</c:v>
                </c:pt>
                <c:pt idx="102510">
                  <c:v>-165.44249999999997</c:v>
                </c:pt>
                <c:pt idx="102511">
                  <c:v>-165.44049999999999</c:v>
                </c:pt>
                <c:pt idx="102512">
                  <c:v>-165.43849999999998</c:v>
                </c:pt>
                <c:pt idx="102513">
                  <c:v>-165.43649999999997</c:v>
                </c:pt>
                <c:pt idx="102514">
                  <c:v>-165.43449999999999</c:v>
                </c:pt>
                <c:pt idx="102515">
                  <c:v>-165.43249999999998</c:v>
                </c:pt>
                <c:pt idx="102516">
                  <c:v>-165.43049999999997</c:v>
                </c:pt>
                <c:pt idx="102517">
                  <c:v>-165.42849999999999</c:v>
                </c:pt>
                <c:pt idx="102518">
                  <c:v>-165.42649999999998</c:v>
                </c:pt>
                <c:pt idx="102519">
                  <c:v>-165.42449999999997</c:v>
                </c:pt>
                <c:pt idx="102520">
                  <c:v>-165.42249999999999</c:v>
                </c:pt>
                <c:pt idx="102521">
                  <c:v>-165.42049999999998</c:v>
                </c:pt>
                <c:pt idx="102522">
                  <c:v>-165.41849999999997</c:v>
                </c:pt>
                <c:pt idx="102523">
                  <c:v>-165.41649999999998</c:v>
                </c:pt>
                <c:pt idx="102524">
                  <c:v>-165.41449999999998</c:v>
                </c:pt>
                <c:pt idx="102525">
                  <c:v>-165.41249999999997</c:v>
                </c:pt>
                <c:pt idx="102526">
                  <c:v>-165.41049999999998</c:v>
                </c:pt>
                <c:pt idx="102527">
                  <c:v>-165.40849999999998</c:v>
                </c:pt>
                <c:pt idx="102528">
                  <c:v>-165.40649999999997</c:v>
                </c:pt>
                <c:pt idx="102529">
                  <c:v>-165.40449999999998</c:v>
                </c:pt>
                <c:pt idx="102530">
                  <c:v>-165.40249999999997</c:v>
                </c:pt>
                <c:pt idx="102531">
                  <c:v>-165.40049999999997</c:v>
                </c:pt>
                <c:pt idx="102532">
                  <c:v>-165.39849999999998</c:v>
                </c:pt>
                <c:pt idx="102533">
                  <c:v>-165.39649999999997</c:v>
                </c:pt>
                <c:pt idx="102534">
                  <c:v>-165.39449999999997</c:v>
                </c:pt>
                <c:pt idx="102535">
                  <c:v>-165.39249999999998</c:v>
                </c:pt>
                <c:pt idx="102536">
                  <c:v>-165.39049999999997</c:v>
                </c:pt>
                <c:pt idx="102537">
                  <c:v>-165.38849999999996</c:v>
                </c:pt>
                <c:pt idx="102538">
                  <c:v>-165.38649999999998</c:v>
                </c:pt>
                <c:pt idx="102539">
                  <c:v>-165.38449999999997</c:v>
                </c:pt>
                <c:pt idx="102540">
                  <c:v>-165.38249999999996</c:v>
                </c:pt>
                <c:pt idx="102541">
                  <c:v>-165.38049999999998</c:v>
                </c:pt>
                <c:pt idx="102542">
                  <c:v>-165.37849999999997</c:v>
                </c:pt>
                <c:pt idx="102543">
                  <c:v>-165.37649999999996</c:v>
                </c:pt>
                <c:pt idx="102544">
                  <c:v>-165.37449999999998</c:v>
                </c:pt>
                <c:pt idx="102545">
                  <c:v>-165.37249999999997</c:v>
                </c:pt>
                <c:pt idx="102546">
                  <c:v>-165.37049999999996</c:v>
                </c:pt>
                <c:pt idx="102547">
                  <c:v>-165.36849999999998</c:v>
                </c:pt>
                <c:pt idx="102548">
                  <c:v>-165.36649999999997</c:v>
                </c:pt>
                <c:pt idx="102549">
                  <c:v>-165.36449999999996</c:v>
                </c:pt>
                <c:pt idx="102550">
                  <c:v>-165.36249999999998</c:v>
                </c:pt>
                <c:pt idx="102551">
                  <c:v>-165.36049999999997</c:v>
                </c:pt>
                <c:pt idx="102552">
                  <c:v>-165.35849999999996</c:v>
                </c:pt>
                <c:pt idx="102553">
                  <c:v>-165.35649999999998</c:v>
                </c:pt>
                <c:pt idx="102554">
                  <c:v>-165.35449999999997</c:v>
                </c:pt>
                <c:pt idx="102555">
                  <c:v>-165.35249999999996</c:v>
                </c:pt>
                <c:pt idx="102556">
                  <c:v>-165.35049999999998</c:v>
                </c:pt>
                <c:pt idx="102557">
                  <c:v>-165.34849999999997</c:v>
                </c:pt>
                <c:pt idx="102558">
                  <c:v>-165.34649999999996</c:v>
                </c:pt>
                <c:pt idx="102559">
                  <c:v>-165.34449999999998</c:v>
                </c:pt>
                <c:pt idx="102560">
                  <c:v>-165.34249999999997</c:v>
                </c:pt>
                <c:pt idx="102561">
                  <c:v>-165.34049999999996</c:v>
                </c:pt>
                <c:pt idx="102562">
                  <c:v>-165.33849999999998</c:v>
                </c:pt>
                <c:pt idx="102563">
                  <c:v>-165.33649999999997</c:v>
                </c:pt>
                <c:pt idx="102564">
                  <c:v>-165.33449999999999</c:v>
                </c:pt>
                <c:pt idx="102565">
                  <c:v>-165.33249999999998</c:v>
                </c:pt>
                <c:pt idx="102566">
                  <c:v>-165.33049999999997</c:v>
                </c:pt>
                <c:pt idx="102567">
                  <c:v>-165.32849999999999</c:v>
                </c:pt>
                <c:pt idx="102568">
                  <c:v>-165.32649999999998</c:v>
                </c:pt>
                <c:pt idx="102569">
                  <c:v>-165.32449999999997</c:v>
                </c:pt>
                <c:pt idx="102570">
                  <c:v>-165.32249999999999</c:v>
                </c:pt>
                <c:pt idx="102571">
                  <c:v>-165.32049999999998</c:v>
                </c:pt>
                <c:pt idx="102572">
                  <c:v>-165.31849999999997</c:v>
                </c:pt>
                <c:pt idx="102573">
                  <c:v>-165.31649999999999</c:v>
                </c:pt>
                <c:pt idx="102574">
                  <c:v>-165.31449999999998</c:v>
                </c:pt>
                <c:pt idx="102575">
                  <c:v>-165.31249999999997</c:v>
                </c:pt>
                <c:pt idx="102576">
                  <c:v>-165.31049999999999</c:v>
                </c:pt>
                <c:pt idx="102577">
                  <c:v>-165.30849999999998</c:v>
                </c:pt>
                <c:pt idx="102578">
                  <c:v>-165.30649999999997</c:v>
                </c:pt>
                <c:pt idx="102579">
                  <c:v>-165.30449999999999</c:v>
                </c:pt>
                <c:pt idx="102580">
                  <c:v>-165.30249999999998</c:v>
                </c:pt>
                <c:pt idx="102581">
                  <c:v>-165.30049999999997</c:v>
                </c:pt>
                <c:pt idx="102582">
                  <c:v>-165.29849999999999</c:v>
                </c:pt>
                <c:pt idx="102583">
                  <c:v>-165.29649999999998</c:v>
                </c:pt>
                <c:pt idx="102584">
                  <c:v>-165.29449999999997</c:v>
                </c:pt>
                <c:pt idx="102585">
                  <c:v>-165.29249999999999</c:v>
                </c:pt>
                <c:pt idx="102586">
                  <c:v>-165.29049999999998</c:v>
                </c:pt>
                <c:pt idx="102587">
                  <c:v>-165.28849999999997</c:v>
                </c:pt>
                <c:pt idx="102588">
                  <c:v>-165.28649999999999</c:v>
                </c:pt>
                <c:pt idx="102589">
                  <c:v>-165.28449999999998</c:v>
                </c:pt>
                <c:pt idx="102590">
                  <c:v>-165.28249999999997</c:v>
                </c:pt>
                <c:pt idx="102591">
                  <c:v>-165.28049999999999</c:v>
                </c:pt>
                <c:pt idx="102592">
                  <c:v>-165.27849999999998</c:v>
                </c:pt>
                <c:pt idx="102593">
                  <c:v>-165.27649999999997</c:v>
                </c:pt>
                <c:pt idx="102594">
                  <c:v>-165.27449999999999</c:v>
                </c:pt>
                <c:pt idx="102595">
                  <c:v>-165.27249999999998</c:v>
                </c:pt>
                <c:pt idx="102596">
                  <c:v>-165.27049999999997</c:v>
                </c:pt>
                <c:pt idx="102597">
                  <c:v>-165.26849999999999</c:v>
                </c:pt>
                <c:pt idx="102598">
                  <c:v>-165.26649999999998</c:v>
                </c:pt>
                <c:pt idx="102599">
                  <c:v>-165.26449999999997</c:v>
                </c:pt>
                <c:pt idx="102600">
                  <c:v>-165.26249999999999</c:v>
                </c:pt>
                <c:pt idx="102601">
                  <c:v>-165.26049999999998</c:v>
                </c:pt>
                <c:pt idx="102602">
                  <c:v>-165.25849999999997</c:v>
                </c:pt>
                <c:pt idx="102603">
                  <c:v>-165.25649999999999</c:v>
                </c:pt>
                <c:pt idx="102604">
                  <c:v>-165.25449999999998</c:v>
                </c:pt>
                <c:pt idx="102605">
                  <c:v>-165.25249999999997</c:v>
                </c:pt>
                <c:pt idx="102606">
                  <c:v>-165.25049999999999</c:v>
                </c:pt>
                <c:pt idx="102607">
                  <c:v>-165.24849999999998</c:v>
                </c:pt>
                <c:pt idx="102608">
                  <c:v>-165.24649999999997</c:v>
                </c:pt>
                <c:pt idx="102609">
                  <c:v>-165.24449999999999</c:v>
                </c:pt>
                <c:pt idx="102610">
                  <c:v>-165.24249999999998</c:v>
                </c:pt>
                <c:pt idx="102611">
                  <c:v>-165.24049999999997</c:v>
                </c:pt>
                <c:pt idx="102612">
                  <c:v>-165.23849999999999</c:v>
                </c:pt>
                <c:pt idx="102613">
                  <c:v>-165.23649999999998</c:v>
                </c:pt>
                <c:pt idx="102614">
                  <c:v>-165.23449999999997</c:v>
                </c:pt>
                <c:pt idx="102615">
                  <c:v>-165.23249999999999</c:v>
                </c:pt>
                <c:pt idx="102616">
                  <c:v>-165.23049999999998</c:v>
                </c:pt>
                <c:pt idx="102617">
                  <c:v>-165.22849999999997</c:v>
                </c:pt>
                <c:pt idx="102618">
                  <c:v>-165.22649999999999</c:v>
                </c:pt>
                <c:pt idx="102619">
                  <c:v>-165.22449999999998</c:v>
                </c:pt>
                <c:pt idx="102620">
                  <c:v>-165.22249999999997</c:v>
                </c:pt>
                <c:pt idx="102621">
                  <c:v>-165.22049999999999</c:v>
                </c:pt>
                <c:pt idx="102622">
                  <c:v>-165.21849999999998</c:v>
                </c:pt>
                <c:pt idx="102623">
                  <c:v>-165.21649999999997</c:v>
                </c:pt>
                <c:pt idx="102624">
                  <c:v>-165.21449999999999</c:v>
                </c:pt>
                <c:pt idx="102625">
                  <c:v>-165.21249999999998</c:v>
                </c:pt>
                <c:pt idx="102626">
                  <c:v>-165.21049999999997</c:v>
                </c:pt>
                <c:pt idx="102627">
                  <c:v>-165.20849999999999</c:v>
                </c:pt>
                <c:pt idx="102628">
                  <c:v>-165.20649999999998</c:v>
                </c:pt>
                <c:pt idx="102629">
                  <c:v>-165.20449999999997</c:v>
                </c:pt>
                <c:pt idx="102630">
                  <c:v>-165.20249999999999</c:v>
                </c:pt>
                <c:pt idx="102631">
                  <c:v>-165.20049999999998</c:v>
                </c:pt>
                <c:pt idx="102632">
                  <c:v>-165.19849999999997</c:v>
                </c:pt>
                <c:pt idx="102633">
                  <c:v>-165.19649999999999</c:v>
                </c:pt>
                <c:pt idx="102634">
                  <c:v>-165.19449999999998</c:v>
                </c:pt>
                <c:pt idx="102635">
                  <c:v>-165.19249999999997</c:v>
                </c:pt>
                <c:pt idx="102636">
                  <c:v>-165.19049999999999</c:v>
                </c:pt>
                <c:pt idx="102637">
                  <c:v>-165.18849999999998</c:v>
                </c:pt>
                <c:pt idx="102638">
                  <c:v>-165.18649999999997</c:v>
                </c:pt>
                <c:pt idx="102639">
                  <c:v>-165.18449999999999</c:v>
                </c:pt>
                <c:pt idx="102640">
                  <c:v>-165.18249999999998</c:v>
                </c:pt>
                <c:pt idx="102641">
                  <c:v>-165.18049999999997</c:v>
                </c:pt>
                <c:pt idx="102642">
                  <c:v>-165.17849999999999</c:v>
                </c:pt>
                <c:pt idx="102643">
                  <c:v>-165.17649999999998</c:v>
                </c:pt>
                <c:pt idx="102644">
                  <c:v>-165.17449999999997</c:v>
                </c:pt>
                <c:pt idx="102645">
                  <c:v>-165.17249999999999</c:v>
                </c:pt>
                <c:pt idx="102646">
                  <c:v>-165.17049999999998</c:v>
                </c:pt>
                <c:pt idx="102647">
                  <c:v>-165.16849999999997</c:v>
                </c:pt>
                <c:pt idx="102648">
                  <c:v>-165.16649999999998</c:v>
                </c:pt>
                <c:pt idx="102649">
                  <c:v>-165.16449999999998</c:v>
                </c:pt>
                <c:pt idx="102650">
                  <c:v>-165.16249999999997</c:v>
                </c:pt>
                <c:pt idx="102651">
                  <c:v>-165.16049999999998</c:v>
                </c:pt>
                <c:pt idx="102652">
                  <c:v>-165.15849999999998</c:v>
                </c:pt>
                <c:pt idx="102653">
                  <c:v>-165.15649999999997</c:v>
                </c:pt>
                <c:pt idx="102654">
                  <c:v>-165.15449999999998</c:v>
                </c:pt>
                <c:pt idx="102655">
                  <c:v>-165.15249999999997</c:v>
                </c:pt>
                <c:pt idx="102656">
                  <c:v>-165.15049999999997</c:v>
                </c:pt>
                <c:pt idx="102657">
                  <c:v>-165.14849999999998</c:v>
                </c:pt>
                <c:pt idx="102658">
                  <c:v>-165.14649999999997</c:v>
                </c:pt>
                <c:pt idx="102659">
                  <c:v>-165.14449999999997</c:v>
                </c:pt>
                <c:pt idx="102660">
                  <c:v>-165.14249999999998</c:v>
                </c:pt>
                <c:pt idx="102661">
                  <c:v>-165.14049999999997</c:v>
                </c:pt>
                <c:pt idx="102662">
                  <c:v>-165.13849999999996</c:v>
                </c:pt>
                <c:pt idx="102663">
                  <c:v>-165.13649999999998</c:v>
                </c:pt>
                <c:pt idx="102664">
                  <c:v>-165.13449999999997</c:v>
                </c:pt>
                <c:pt idx="102665">
                  <c:v>-165.13249999999996</c:v>
                </c:pt>
                <c:pt idx="102666">
                  <c:v>-165.13049999999998</c:v>
                </c:pt>
                <c:pt idx="102667">
                  <c:v>-165.12849999999997</c:v>
                </c:pt>
                <c:pt idx="102668">
                  <c:v>-165.12649999999996</c:v>
                </c:pt>
                <c:pt idx="102669">
                  <c:v>-165.12449999999998</c:v>
                </c:pt>
                <c:pt idx="102670">
                  <c:v>-165.12249999999997</c:v>
                </c:pt>
                <c:pt idx="102671">
                  <c:v>-165.12049999999996</c:v>
                </c:pt>
                <c:pt idx="102672">
                  <c:v>-165.11849999999998</c:v>
                </c:pt>
                <c:pt idx="102673">
                  <c:v>-165.11649999999997</c:v>
                </c:pt>
                <c:pt idx="102674">
                  <c:v>-165.11449999999996</c:v>
                </c:pt>
                <c:pt idx="102675">
                  <c:v>-165.11249999999998</c:v>
                </c:pt>
                <c:pt idx="102676">
                  <c:v>-165.11049999999997</c:v>
                </c:pt>
                <c:pt idx="102677">
                  <c:v>-165.10849999999996</c:v>
                </c:pt>
                <c:pt idx="102678">
                  <c:v>-165.10649999999998</c:v>
                </c:pt>
                <c:pt idx="102679">
                  <c:v>-165.10449999999997</c:v>
                </c:pt>
                <c:pt idx="102680">
                  <c:v>-165.10249999999996</c:v>
                </c:pt>
                <c:pt idx="102681">
                  <c:v>-165.10049999999998</c:v>
                </c:pt>
                <c:pt idx="102682">
                  <c:v>-165.09849999999997</c:v>
                </c:pt>
                <c:pt idx="102683">
                  <c:v>-165.09649999999996</c:v>
                </c:pt>
                <c:pt idx="102684">
                  <c:v>-165.09449999999998</c:v>
                </c:pt>
                <c:pt idx="102685">
                  <c:v>-165.09249999999997</c:v>
                </c:pt>
                <c:pt idx="102686">
                  <c:v>-165.09049999999996</c:v>
                </c:pt>
                <c:pt idx="102687">
                  <c:v>-165.08849999999998</c:v>
                </c:pt>
                <c:pt idx="102688">
                  <c:v>-165.08649999999997</c:v>
                </c:pt>
                <c:pt idx="102689">
                  <c:v>-165.08449999999999</c:v>
                </c:pt>
                <c:pt idx="102690">
                  <c:v>-165.08249999999998</c:v>
                </c:pt>
                <c:pt idx="102691">
                  <c:v>-165.08049999999997</c:v>
                </c:pt>
                <c:pt idx="102692">
                  <c:v>-165.07849999999999</c:v>
                </c:pt>
                <c:pt idx="102693">
                  <c:v>-165.07649999999998</c:v>
                </c:pt>
                <c:pt idx="102694">
                  <c:v>-165.07449999999997</c:v>
                </c:pt>
                <c:pt idx="102695">
                  <c:v>-165.07249999999999</c:v>
                </c:pt>
                <c:pt idx="102696">
                  <c:v>-165.07049999999998</c:v>
                </c:pt>
                <c:pt idx="102697">
                  <c:v>-165.06849999999997</c:v>
                </c:pt>
                <c:pt idx="102698">
                  <c:v>-165.06649999999999</c:v>
                </c:pt>
                <c:pt idx="102699">
                  <c:v>-165.06449999999998</c:v>
                </c:pt>
                <c:pt idx="102700">
                  <c:v>-165.06249999999997</c:v>
                </c:pt>
                <c:pt idx="102701">
                  <c:v>-165.06049999999999</c:v>
                </c:pt>
                <c:pt idx="102702">
                  <c:v>-165.05849999999998</c:v>
                </c:pt>
                <c:pt idx="102703">
                  <c:v>-165.05649999999997</c:v>
                </c:pt>
                <c:pt idx="102704">
                  <c:v>-165.05449999999999</c:v>
                </c:pt>
                <c:pt idx="102705">
                  <c:v>-165.05249999999998</c:v>
                </c:pt>
                <c:pt idx="102706">
                  <c:v>-165.05049999999997</c:v>
                </c:pt>
                <c:pt idx="102707">
                  <c:v>-165.04849999999999</c:v>
                </c:pt>
                <c:pt idx="102708">
                  <c:v>-165.04649999999998</c:v>
                </c:pt>
                <c:pt idx="102709">
                  <c:v>-165.04449999999997</c:v>
                </c:pt>
                <c:pt idx="102710">
                  <c:v>-165.04249999999999</c:v>
                </c:pt>
                <c:pt idx="102711">
                  <c:v>-165.04049999999998</c:v>
                </c:pt>
                <c:pt idx="102712">
                  <c:v>-165.03849999999997</c:v>
                </c:pt>
                <c:pt idx="102713">
                  <c:v>-165.03649999999999</c:v>
                </c:pt>
                <c:pt idx="102714">
                  <c:v>-165.03449999999998</c:v>
                </c:pt>
                <c:pt idx="102715">
                  <c:v>-165.03249999999997</c:v>
                </c:pt>
                <c:pt idx="102716">
                  <c:v>-165.03049999999999</c:v>
                </c:pt>
                <c:pt idx="102717">
                  <c:v>-165.02849999999998</c:v>
                </c:pt>
                <c:pt idx="102718">
                  <c:v>-165.02649999999997</c:v>
                </c:pt>
                <c:pt idx="102719">
                  <c:v>-165.02449999999999</c:v>
                </c:pt>
                <c:pt idx="102720">
                  <c:v>-165.02249999999998</c:v>
                </c:pt>
                <c:pt idx="102721">
                  <c:v>-165.02049999999997</c:v>
                </c:pt>
                <c:pt idx="102722">
                  <c:v>-165.01849999999999</c:v>
                </c:pt>
                <c:pt idx="102723">
                  <c:v>-165.01649999999998</c:v>
                </c:pt>
                <c:pt idx="102724">
                  <c:v>-165.01449999999997</c:v>
                </c:pt>
                <c:pt idx="102725">
                  <c:v>-165.01249999999999</c:v>
                </c:pt>
                <c:pt idx="102726">
                  <c:v>-165.01049999999998</c:v>
                </c:pt>
                <c:pt idx="102727">
                  <c:v>-165.00849999999997</c:v>
                </c:pt>
                <c:pt idx="102728">
                  <c:v>-165.00649999999999</c:v>
                </c:pt>
                <c:pt idx="102729">
                  <c:v>-165.00449999999998</c:v>
                </c:pt>
                <c:pt idx="102730">
                  <c:v>-165.00249999999997</c:v>
                </c:pt>
                <c:pt idx="102731">
                  <c:v>-165.00049999999999</c:v>
                </c:pt>
                <c:pt idx="102732">
                  <c:v>-164.99849999999998</c:v>
                </c:pt>
                <c:pt idx="102733">
                  <c:v>-164.99649999999997</c:v>
                </c:pt>
                <c:pt idx="102734">
                  <c:v>-164.99449999999999</c:v>
                </c:pt>
                <c:pt idx="102735">
                  <c:v>-164.99249999999998</c:v>
                </c:pt>
                <c:pt idx="102736">
                  <c:v>-164.99049999999997</c:v>
                </c:pt>
                <c:pt idx="102737">
                  <c:v>-164.98849999999999</c:v>
                </c:pt>
                <c:pt idx="102738">
                  <c:v>-164.98649999999998</c:v>
                </c:pt>
                <c:pt idx="102739">
                  <c:v>-164.98449999999997</c:v>
                </c:pt>
                <c:pt idx="102740">
                  <c:v>-164.98249999999999</c:v>
                </c:pt>
                <c:pt idx="102741">
                  <c:v>-164.98049999999998</c:v>
                </c:pt>
                <c:pt idx="102742">
                  <c:v>-164.97849999999997</c:v>
                </c:pt>
                <c:pt idx="102743">
                  <c:v>-164.97649999999999</c:v>
                </c:pt>
                <c:pt idx="102744">
                  <c:v>-164.97449999999998</c:v>
                </c:pt>
                <c:pt idx="102745">
                  <c:v>-164.97249999999997</c:v>
                </c:pt>
                <c:pt idx="102746">
                  <c:v>-164.97049999999999</c:v>
                </c:pt>
                <c:pt idx="102747">
                  <c:v>-164.96849999999998</c:v>
                </c:pt>
                <c:pt idx="102748">
                  <c:v>-164.96649999999997</c:v>
                </c:pt>
                <c:pt idx="102749">
                  <c:v>-164.96449999999999</c:v>
                </c:pt>
                <c:pt idx="102750">
                  <c:v>-164.96249999999998</c:v>
                </c:pt>
                <c:pt idx="102751">
                  <c:v>-164.96049999999997</c:v>
                </c:pt>
                <c:pt idx="102752">
                  <c:v>-164.95849999999999</c:v>
                </c:pt>
                <c:pt idx="102753">
                  <c:v>-164.95649999999998</c:v>
                </c:pt>
                <c:pt idx="102754">
                  <c:v>-164.95449999999997</c:v>
                </c:pt>
                <c:pt idx="102755">
                  <c:v>-164.95249999999999</c:v>
                </c:pt>
                <c:pt idx="102756">
                  <c:v>-164.95049999999998</c:v>
                </c:pt>
                <c:pt idx="102757">
                  <c:v>-164.94849999999997</c:v>
                </c:pt>
                <c:pt idx="102758">
                  <c:v>-164.94649999999999</c:v>
                </c:pt>
                <c:pt idx="102759">
                  <c:v>-164.94449999999998</c:v>
                </c:pt>
                <c:pt idx="102760">
                  <c:v>-164.94249999999997</c:v>
                </c:pt>
                <c:pt idx="102761">
                  <c:v>-164.94049999999999</c:v>
                </c:pt>
                <c:pt idx="102762">
                  <c:v>-164.93849999999998</c:v>
                </c:pt>
                <c:pt idx="102763">
                  <c:v>-164.93649999999997</c:v>
                </c:pt>
                <c:pt idx="102764">
                  <c:v>-164.93449999999999</c:v>
                </c:pt>
                <c:pt idx="102765">
                  <c:v>-164.93249999999998</c:v>
                </c:pt>
                <c:pt idx="102766">
                  <c:v>-164.93049999999997</c:v>
                </c:pt>
                <c:pt idx="102767">
                  <c:v>-164.92849999999999</c:v>
                </c:pt>
                <c:pt idx="102768">
                  <c:v>-164.92649999999998</c:v>
                </c:pt>
                <c:pt idx="102769">
                  <c:v>-164.92449999999997</c:v>
                </c:pt>
                <c:pt idx="102770">
                  <c:v>-164.92249999999999</c:v>
                </c:pt>
                <c:pt idx="102771">
                  <c:v>-164.92049999999998</c:v>
                </c:pt>
                <c:pt idx="102772">
                  <c:v>-164.91849999999997</c:v>
                </c:pt>
                <c:pt idx="102773">
                  <c:v>-164.91649999999998</c:v>
                </c:pt>
                <c:pt idx="102774">
                  <c:v>-164.91449999999998</c:v>
                </c:pt>
                <c:pt idx="102775">
                  <c:v>-164.91249999999997</c:v>
                </c:pt>
                <c:pt idx="102776">
                  <c:v>-164.91049999999998</c:v>
                </c:pt>
                <c:pt idx="102777">
                  <c:v>-164.90849999999998</c:v>
                </c:pt>
                <c:pt idx="102778">
                  <c:v>-164.90649999999997</c:v>
                </c:pt>
                <c:pt idx="102779">
                  <c:v>-164.90449999999998</c:v>
                </c:pt>
                <c:pt idx="102780">
                  <c:v>-164.90249999999997</c:v>
                </c:pt>
                <c:pt idx="102781">
                  <c:v>-164.90049999999997</c:v>
                </c:pt>
                <c:pt idx="102782">
                  <c:v>-164.89849999999998</c:v>
                </c:pt>
                <c:pt idx="102783">
                  <c:v>-164.89649999999997</c:v>
                </c:pt>
                <c:pt idx="102784">
                  <c:v>-164.89449999999997</c:v>
                </c:pt>
                <c:pt idx="102785">
                  <c:v>-164.89249999999998</c:v>
                </c:pt>
                <c:pt idx="102786">
                  <c:v>-164.89049999999997</c:v>
                </c:pt>
                <c:pt idx="102787">
                  <c:v>-164.88849999999996</c:v>
                </c:pt>
                <c:pt idx="102788">
                  <c:v>-164.88649999999998</c:v>
                </c:pt>
                <c:pt idx="102789">
                  <c:v>-164.88449999999997</c:v>
                </c:pt>
                <c:pt idx="102790">
                  <c:v>-164.88249999999996</c:v>
                </c:pt>
                <c:pt idx="102791">
                  <c:v>-164.88049999999998</c:v>
                </c:pt>
                <c:pt idx="102792">
                  <c:v>-164.87849999999997</c:v>
                </c:pt>
                <c:pt idx="102793">
                  <c:v>-164.87649999999996</c:v>
                </c:pt>
                <c:pt idx="102794">
                  <c:v>-164.87449999999998</c:v>
                </c:pt>
                <c:pt idx="102795">
                  <c:v>-164.87249999999997</c:v>
                </c:pt>
                <c:pt idx="102796">
                  <c:v>-164.87049999999996</c:v>
                </c:pt>
                <c:pt idx="102797">
                  <c:v>-164.86849999999998</c:v>
                </c:pt>
                <c:pt idx="102798">
                  <c:v>-164.86649999999997</c:v>
                </c:pt>
                <c:pt idx="102799">
                  <c:v>-164.86449999999996</c:v>
                </c:pt>
                <c:pt idx="102800">
                  <c:v>-164.86249999999998</c:v>
                </c:pt>
                <c:pt idx="102801">
                  <c:v>-164.86049999999997</c:v>
                </c:pt>
                <c:pt idx="102802">
                  <c:v>-164.85849999999996</c:v>
                </c:pt>
                <c:pt idx="102803">
                  <c:v>-164.85649999999998</c:v>
                </c:pt>
                <c:pt idx="102804">
                  <c:v>-164.85449999999997</c:v>
                </c:pt>
                <c:pt idx="102805">
                  <c:v>-164.85249999999996</c:v>
                </c:pt>
                <c:pt idx="102806">
                  <c:v>-164.85049999999998</c:v>
                </c:pt>
                <c:pt idx="102807">
                  <c:v>-164.84849999999997</c:v>
                </c:pt>
                <c:pt idx="102808">
                  <c:v>-164.84649999999996</c:v>
                </c:pt>
                <c:pt idx="102809">
                  <c:v>-164.84449999999998</c:v>
                </c:pt>
                <c:pt idx="102810">
                  <c:v>-164.84249999999997</c:v>
                </c:pt>
                <c:pt idx="102811">
                  <c:v>-164.84049999999996</c:v>
                </c:pt>
                <c:pt idx="102812">
                  <c:v>-164.83849999999998</c:v>
                </c:pt>
                <c:pt idx="102813">
                  <c:v>-164.83649999999997</c:v>
                </c:pt>
                <c:pt idx="102814">
                  <c:v>-164.83449999999999</c:v>
                </c:pt>
                <c:pt idx="102815">
                  <c:v>-164.83249999999998</c:v>
                </c:pt>
                <c:pt idx="102816">
                  <c:v>-164.83049999999997</c:v>
                </c:pt>
                <c:pt idx="102817">
                  <c:v>-164.82849999999999</c:v>
                </c:pt>
                <c:pt idx="102818">
                  <c:v>-164.82649999999998</c:v>
                </c:pt>
                <c:pt idx="102819">
                  <c:v>-164.82449999999997</c:v>
                </c:pt>
                <c:pt idx="102820">
                  <c:v>-164.82249999999999</c:v>
                </c:pt>
                <c:pt idx="102821">
                  <c:v>-164.82049999999998</c:v>
                </c:pt>
                <c:pt idx="102822">
                  <c:v>-164.81849999999997</c:v>
                </c:pt>
                <c:pt idx="102823">
                  <c:v>-164.81649999999999</c:v>
                </c:pt>
                <c:pt idx="102824">
                  <c:v>-164.81449999999998</c:v>
                </c:pt>
                <c:pt idx="102825">
                  <c:v>-164.81249999999997</c:v>
                </c:pt>
                <c:pt idx="102826">
                  <c:v>-164.81049999999999</c:v>
                </c:pt>
                <c:pt idx="102827">
                  <c:v>-164.80849999999998</c:v>
                </c:pt>
                <c:pt idx="102828">
                  <c:v>-164.80649999999997</c:v>
                </c:pt>
                <c:pt idx="102829">
                  <c:v>-164.80449999999999</c:v>
                </c:pt>
                <c:pt idx="102830">
                  <c:v>-164.80249999999998</c:v>
                </c:pt>
                <c:pt idx="102831">
                  <c:v>-164.80049999999997</c:v>
                </c:pt>
                <c:pt idx="102832">
                  <c:v>-164.79849999999999</c:v>
                </c:pt>
                <c:pt idx="102833">
                  <c:v>-164.79649999999998</c:v>
                </c:pt>
                <c:pt idx="102834">
                  <c:v>-164.79449999999997</c:v>
                </c:pt>
                <c:pt idx="102835">
                  <c:v>-164.79249999999999</c:v>
                </c:pt>
                <c:pt idx="102836">
                  <c:v>-164.79049999999998</c:v>
                </c:pt>
                <c:pt idx="102837">
                  <c:v>-164.78849999999997</c:v>
                </c:pt>
                <c:pt idx="102838">
                  <c:v>-164.78649999999999</c:v>
                </c:pt>
                <c:pt idx="102839">
                  <c:v>-164.78449999999998</c:v>
                </c:pt>
                <c:pt idx="102840">
                  <c:v>-164.78249999999997</c:v>
                </c:pt>
                <c:pt idx="102841">
                  <c:v>-164.78049999999999</c:v>
                </c:pt>
                <c:pt idx="102842">
                  <c:v>-164.77849999999998</c:v>
                </c:pt>
                <c:pt idx="102843">
                  <c:v>-164.77649999999997</c:v>
                </c:pt>
                <c:pt idx="102844">
                  <c:v>-164.77449999999999</c:v>
                </c:pt>
                <c:pt idx="102845">
                  <c:v>-164.77249999999998</c:v>
                </c:pt>
                <c:pt idx="102846">
                  <c:v>-164.77049999999997</c:v>
                </c:pt>
                <c:pt idx="102847">
                  <c:v>-164.76849999999999</c:v>
                </c:pt>
                <c:pt idx="102848">
                  <c:v>-164.76649999999998</c:v>
                </c:pt>
                <c:pt idx="102849">
                  <c:v>-164.76449999999997</c:v>
                </c:pt>
                <c:pt idx="102850">
                  <c:v>-164.76249999999999</c:v>
                </c:pt>
                <c:pt idx="102851">
                  <c:v>-164.76049999999998</c:v>
                </c:pt>
                <c:pt idx="102852">
                  <c:v>-164.75849999999997</c:v>
                </c:pt>
                <c:pt idx="102853">
                  <c:v>-164.75649999999999</c:v>
                </c:pt>
                <c:pt idx="102854">
                  <c:v>-164.75449999999998</c:v>
                </c:pt>
                <c:pt idx="102855">
                  <c:v>-164.75249999999997</c:v>
                </c:pt>
                <c:pt idx="102856">
                  <c:v>-164.75049999999999</c:v>
                </c:pt>
                <c:pt idx="102857">
                  <c:v>-164.74849999999998</c:v>
                </c:pt>
                <c:pt idx="102858">
                  <c:v>-164.74649999999997</c:v>
                </c:pt>
                <c:pt idx="102859">
                  <c:v>-164.74449999999999</c:v>
                </c:pt>
                <c:pt idx="102860">
                  <c:v>-164.74249999999998</c:v>
                </c:pt>
                <c:pt idx="102861">
                  <c:v>-164.74049999999997</c:v>
                </c:pt>
                <c:pt idx="102862">
                  <c:v>-164.73849999999999</c:v>
                </c:pt>
                <c:pt idx="102863">
                  <c:v>-164.73649999999998</c:v>
                </c:pt>
                <c:pt idx="102864">
                  <c:v>-164.73449999999997</c:v>
                </c:pt>
                <c:pt idx="102865">
                  <c:v>-164.73249999999999</c:v>
                </c:pt>
                <c:pt idx="102866">
                  <c:v>-164.73049999999998</c:v>
                </c:pt>
                <c:pt idx="102867">
                  <c:v>-164.72849999999997</c:v>
                </c:pt>
                <c:pt idx="102868">
                  <c:v>-164.72649999999999</c:v>
                </c:pt>
                <c:pt idx="102869">
                  <c:v>-164.72449999999998</c:v>
                </c:pt>
                <c:pt idx="102870">
                  <c:v>-164.72249999999997</c:v>
                </c:pt>
                <c:pt idx="102871">
                  <c:v>-164.72049999999999</c:v>
                </c:pt>
                <c:pt idx="102872">
                  <c:v>-164.71849999999998</c:v>
                </c:pt>
                <c:pt idx="102873">
                  <c:v>-164.71649999999997</c:v>
                </c:pt>
                <c:pt idx="102874">
                  <c:v>-164.71449999999999</c:v>
                </c:pt>
                <c:pt idx="102875">
                  <c:v>-164.71249999999998</c:v>
                </c:pt>
                <c:pt idx="102876">
                  <c:v>-164.71049999999997</c:v>
                </c:pt>
                <c:pt idx="102877">
                  <c:v>-164.70849999999999</c:v>
                </c:pt>
                <c:pt idx="102878">
                  <c:v>-164.70649999999998</c:v>
                </c:pt>
                <c:pt idx="102879">
                  <c:v>-164.70449999999997</c:v>
                </c:pt>
                <c:pt idx="102880">
                  <c:v>-164.70249999999999</c:v>
                </c:pt>
                <c:pt idx="102881">
                  <c:v>-164.70049999999998</c:v>
                </c:pt>
                <c:pt idx="102882">
                  <c:v>-164.69849999999997</c:v>
                </c:pt>
                <c:pt idx="102883">
                  <c:v>-164.69649999999999</c:v>
                </c:pt>
                <c:pt idx="102884">
                  <c:v>-164.69449999999998</c:v>
                </c:pt>
                <c:pt idx="102885">
                  <c:v>-164.69249999999997</c:v>
                </c:pt>
                <c:pt idx="102886">
                  <c:v>-164.69049999999999</c:v>
                </c:pt>
                <c:pt idx="102887">
                  <c:v>-164.68849999999998</c:v>
                </c:pt>
                <c:pt idx="102888">
                  <c:v>-164.68649999999997</c:v>
                </c:pt>
                <c:pt idx="102889">
                  <c:v>-164.68449999999999</c:v>
                </c:pt>
                <c:pt idx="102890">
                  <c:v>-164.68249999999998</c:v>
                </c:pt>
                <c:pt idx="102891">
                  <c:v>-164.68049999999997</c:v>
                </c:pt>
                <c:pt idx="102892">
                  <c:v>-164.67849999999999</c:v>
                </c:pt>
                <c:pt idx="102893">
                  <c:v>-164.67649999999998</c:v>
                </c:pt>
                <c:pt idx="102894">
                  <c:v>-164.67449999999997</c:v>
                </c:pt>
                <c:pt idx="102895">
                  <c:v>-164.67249999999999</c:v>
                </c:pt>
                <c:pt idx="102896">
                  <c:v>-164.67049999999998</c:v>
                </c:pt>
                <c:pt idx="102897">
                  <c:v>-164.66849999999997</c:v>
                </c:pt>
                <c:pt idx="102898">
                  <c:v>-164.66649999999998</c:v>
                </c:pt>
                <c:pt idx="102899">
                  <c:v>-164.66449999999998</c:v>
                </c:pt>
                <c:pt idx="102900">
                  <c:v>-164.66249999999997</c:v>
                </c:pt>
                <c:pt idx="102901">
                  <c:v>-164.66049999999998</c:v>
                </c:pt>
                <c:pt idx="102902">
                  <c:v>-164.65849999999998</c:v>
                </c:pt>
                <c:pt idx="102903">
                  <c:v>-164.65649999999997</c:v>
                </c:pt>
                <c:pt idx="102904">
                  <c:v>-164.65449999999998</c:v>
                </c:pt>
                <c:pt idx="102905">
                  <c:v>-164.65249999999997</c:v>
                </c:pt>
                <c:pt idx="102906">
                  <c:v>-164.65049999999997</c:v>
                </c:pt>
                <c:pt idx="102907">
                  <c:v>-164.64849999999998</c:v>
                </c:pt>
                <c:pt idx="102908">
                  <c:v>-164.64649999999997</c:v>
                </c:pt>
                <c:pt idx="102909">
                  <c:v>-164.64449999999997</c:v>
                </c:pt>
                <c:pt idx="102910">
                  <c:v>-164.64249999999998</c:v>
                </c:pt>
                <c:pt idx="102911">
                  <c:v>-164.64049999999997</c:v>
                </c:pt>
                <c:pt idx="102912">
                  <c:v>-164.63849999999996</c:v>
                </c:pt>
                <c:pt idx="102913">
                  <c:v>-164.63649999999998</c:v>
                </c:pt>
                <c:pt idx="102914">
                  <c:v>-164.63449999999997</c:v>
                </c:pt>
                <c:pt idx="102915">
                  <c:v>-164.63249999999996</c:v>
                </c:pt>
                <c:pt idx="102916">
                  <c:v>-164.63049999999998</c:v>
                </c:pt>
                <c:pt idx="102917">
                  <c:v>-164.62849999999997</c:v>
                </c:pt>
                <c:pt idx="102918">
                  <c:v>-164.62649999999996</c:v>
                </c:pt>
                <c:pt idx="102919">
                  <c:v>-164.62449999999998</c:v>
                </c:pt>
                <c:pt idx="102920">
                  <c:v>-164.62249999999997</c:v>
                </c:pt>
                <c:pt idx="102921">
                  <c:v>-164.62049999999996</c:v>
                </c:pt>
                <c:pt idx="102922">
                  <c:v>-164.61849999999998</c:v>
                </c:pt>
                <c:pt idx="102923">
                  <c:v>-164.61649999999997</c:v>
                </c:pt>
                <c:pt idx="102924">
                  <c:v>-164.61449999999996</c:v>
                </c:pt>
                <c:pt idx="102925">
                  <c:v>-164.61249999999998</c:v>
                </c:pt>
                <c:pt idx="102926">
                  <c:v>-164.61049999999997</c:v>
                </c:pt>
                <c:pt idx="102927">
                  <c:v>-164.60849999999996</c:v>
                </c:pt>
                <c:pt idx="102928">
                  <c:v>-164.60649999999998</c:v>
                </c:pt>
                <c:pt idx="102929">
                  <c:v>-164.60449999999997</c:v>
                </c:pt>
                <c:pt idx="102930">
                  <c:v>-164.60249999999996</c:v>
                </c:pt>
                <c:pt idx="102931">
                  <c:v>-164.60049999999998</c:v>
                </c:pt>
                <c:pt idx="102932">
                  <c:v>-164.59849999999997</c:v>
                </c:pt>
                <c:pt idx="102933">
                  <c:v>-164.59649999999996</c:v>
                </c:pt>
                <c:pt idx="102934">
                  <c:v>-164.59449999999998</c:v>
                </c:pt>
                <c:pt idx="102935">
                  <c:v>-164.59249999999997</c:v>
                </c:pt>
                <c:pt idx="102936">
                  <c:v>-164.59049999999996</c:v>
                </c:pt>
                <c:pt idx="102937">
                  <c:v>-164.58849999999998</c:v>
                </c:pt>
                <c:pt idx="102938">
                  <c:v>-164.58649999999997</c:v>
                </c:pt>
                <c:pt idx="102939">
                  <c:v>-164.58449999999999</c:v>
                </c:pt>
                <c:pt idx="102940">
                  <c:v>-164.58249999999998</c:v>
                </c:pt>
                <c:pt idx="102941">
                  <c:v>-164.58049999999997</c:v>
                </c:pt>
                <c:pt idx="102942">
                  <c:v>-164.57849999999999</c:v>
                </c:pt>
                <c:pt idx="102943">
                  <c:v>-164.57649999999998</c:v>
                </c:pt>
                <c:pt idx="102944">
                  <c:v>-164.57449999999997</c:v>
                </c:pt>
                <c:pt idx="102945">
                  <c:v>-164.57249999999999</c:v>
                </c:pt>
                <c:pt idx="102946">
                  <c:v>-164.57049999999998</c:v>
                </c:pt>
                <c:pt idx="102947">
                  <c:v>-164.56849999999997</c:v>
                </c:pt>
                <c:pt idx="102948">
                  <c:v>-164.56649999999999</c:v>
                </c:pt>
                <c:pt idx="102949">
                  <c:v>-164.56449999999998</c:v>
                </c:pt>
                <c:pt idx="102950">
                  <c:v>-164.56249999999997</c:v>
                </c:pt>
                <c:pt idx="102951">
                  <c:v>-164.56049999999999</c:v>
                </c:pt>
                <c:pt idx="102952">
                  <c:v>-164.55849999999998</c:v>
                </c:pt>
                <c:pt idx="102953">
                  <c:v>-164.55649999999997</c:v>
                </c:pt>
                <c:pt idx="102954">
                  <c:v>-164.55449999999999</c:v>
                </c:pt>
                <c:pt idx="102955">
                  <c:v>-164.55249999999998</c:v>
                </c:pt>
                <c:pt idx="102956">
                  <c:v>-164.55049999999997</c:v>
                </c:pt>
                <c:pt idx="102957">
                  <c:v>-164.54849999999999</c:v>
                </c:pt>
                <c:pt idx="102958">
                  <c:v>-164.54649999999998</c:v>
                </c:pt>
                <c:pt idx="102959">
                  <c:v>-164.54449999999997</c:v>
                </c:pt>
                <c:pt idx="102960">
                  <c:v>-164.54249999999999</c:v>
                </c:pt>
                <c:pt idx="102961">
                  <c:v>-164.54049999999998</c:v>
                </c:pt>
                <c:pt idx="102962">
                  <c:v>-164.53849999999997</c:v>
                </c:pt>
                <c:pt idx="102963">
                  <c:v>-164.53649999999999</c:v>
                </c:pt>
                <c:pt idx="102964">
                  <c:v>-164.53449999999998</c:v>
                </c:pt>
                <c:pt idx="102965">
                  <c:v>-164.53249999999997</c:v>
                </c:pt>
                <c:pt idx="102966">
                  <c:v>-164.53049999999999</c:v>
                </c:pt>
                <c:pt idx="102967">
                  <c:v>-164.52849999999998</c:v>
                </c:pt>
                <c:pt idx="102968">
                  <c:v>-164.52649999999997</c:v>
                </c:pt>
                <c:pt idx="102969">
                  <c:v>-164.52449999999999</c:v>
                </c:pt>
                <c:pt idx="102970">
                  <c:v>-164.52249999999998</c:v>
                </c:pt>
                <c:pt idx="102971">
                  <c:v>-164.52049999999997</c:v>
                </c:pt>
                <c:pt idx="102972">
                  <c:v>-164.51849999999999</c:v>
                </c:pt>
                <c:pt idx="102973">
                  <c:v>-164.51649999999998</c:v>
                </c:pt>
                <c:pt idx="102974">
                  <c:v>-164.51449999999997</c:v>
                </c:pt>
                <c:pt idx="102975">
                  <c:v>-164.51249999999999</c:v>
                </c:pt>
                <c:pt idx="102976">
                  <c:v>-164.51049999999998</c:v>
                </c:pt>
                <c:pt idx="102977">
                  <c:v>-164.50849999999997</c:v>
                </c:pt>
                <c:pt idx="102978">
                  <c:v>-164.50649999999999</c:v>
                </c:pt>
                <c:pt idx="102979">
                  <c:v>-164.50449999999998</c:v>
                </c:pt>
                <c:pt idx="102980">
                  <c:v>-164.50249999999997</c:v>
                </c:pt>
                <c:pt idx="102981">
                  <c:v>-164.50049999999999</c:v>
                </c:pt>
                <c:pt idx="102982">
                  <c:v>-164.49849999999998</c:v>
                </c:pt>
                <c:pt idx="102983">
                  <c:v>-164.49649999999997</c:v>
                </c:pt>
                <c:pt idx="102984">
                  <c:v>-164.49449999999999</c:v>
                </c:pt>
                <c:pt idx="102985">
                  <c:v>-164.49249999999998</c:v>
                </c:pt>
                <c:pt idx="102986">
                  <c:v>-164.49049999999997</c:v>
                </c:pt>
                <c:pt idx="102987">
                  <c:v>-164.48849999999999</c:v>
                </c:pt>
                <c:pt idx="102988">
                  <c:v>-164.48649999999998</c:v>
                </c:pt>
                <c:pt idx="102989">
                  <c:v>-164.48449999999997</c:v>
                </c:pt>
                <c:pt idx="102990">
                  <c:v>-164.48249999999999</c:v>
                </c:pt>
                <c:pt idx="102991">
                  <c:v>-164.48049999999998</c:v>
                </c:pt>
                <c:pt idx="102992">
                  <c:v>-164.47849999999997</c:v>
                </c:pt>
                <c:pt idx="102993">
                  <c:v>-164.47649999999999</c:v>
                </c:pt>
                <c:pt idx="102994">
                  <c:v>-164.47449999999998</c:v>
                </c:pt>
                <c:pt idx="102995">
                  <c:v>-164.47249999999997</c:v>
                </c:pt>
                <c:pt idx="102996">
                  <c:v>-164.47049999999999</c:v>
                </c:pt>
                <c:pt idx="102997">
                  <c:v>-164.46849999999998</c:v>
                </c:pt>
                <c:pt idx="102998">
                  <c:v>-164.46649999999997</c:v>
                </c:pt>
                <c:pt idx="102999">
                  <c:v>-164.46449999999999</c:v>
                </c:pt>
                <c:pt idx="103000">
                  <c:v>-164.46249999999998</c:v>
                </c:pt>
                <c:pt idx="103001">
                  <c:v>-164.46049999999997</c:v>
                </c:pt>
                <c:pt idx="103002">
                  <c:v>-164.45849999999999</c:v>
                </c:pt>
                <c:pt idx="103003">
                  <c:v>-164.45649999999998</c:v>
                </c:pt>
                <c:pt idx="103004">
                  <c:v>-164.45449999999997</c:v>
                </c:pt>
                <c:pt idx="103005">
                  <c:v>-164.45249999999999</c:v>
                </c:pt>
                <c:pt idx="103006">
                  <c:v>-164.45049999999998</c:v>
                </c:pt>
                <c:pt idx="103007">
                  <c:v>-164.44849999999997</c:v>
                </c:pt>
                <c:pt idx="103008">
                  <c:v>-164.44649999999999</c:v>
                </c:pt>
                <c:pt idx="103009">
                  <c:v>-164.44449999999998</c:v>
                </c:pt>
                <c:pt idx="103010">
                  <c:v>-164.44249999999997</c:v>
                </c:pt>
                <c:pt idx="103011">
                  <c:v>-164.44049999999999</c:v>
                </c:pt>
                <c:pt idx="103012">
                  <c:v>-164.43849999999998</c:v>
                </c:pt>
                <c:pt idx="103013">
                  <c:v>-164.43649999999997</c:v>
                </c:pt>
                <c:pt idx="103014">
                  <c:v>-164.43449999999999</c:v>
                </c:pt>
                <c:pt idx="103015">
                  <c:v>-164.43249999999998</c:v>
                </c:pt>
                <c:pt idx="103016">
                  <c:v>-164.43049999999997</c:v>
                </c:pt>
                <c:pt idx="103017">
                  <c:v>-164.42849999999999</c:v>
                </c:pt>
                <c:pt idx="103018">
                  <c:v>-164.42649999999998</c:v>
                </c:pt>
                <c:pt idx="103019">
                  <c:v>-164.42449999999997</c:v>
                </c:pt>
                <c:pt idx="103020">
                  <c:v>-164.42249999999999</c:v>
                </c:pt>
                <c:pt idx="103021">
                  <c:v>-164.42049999999998</c:v>
                </c:pt>
                <c:pt idx="103022">
                  <c:v>-164.41849999999997</c:v>
                </c:pt>
                <c:pt idx="103023">
                  <c:v>-164.41649999999998</c:v>
                </c:pt>
                <c:pt idx="103024">
                  <c:v>-164.41449999999998</c:v>
                </c:pt>
                <c:pt idx="103025">
                  <c:v>-164.41249999999997</c:v>
                </c:pt>
                <c:pt idx="103026">
                  <c:v>-164.41049999999998</c:v>
                </c:pt>
                <c:pt idx="103027">
                  <c:v>-164.40849999999998</c:v>
                </c:pt>
                <c:pt idx="103028">
                  <c:v>-164.40649999999997</c:v>
                </c:pt>
                <c:pt idx="103029">
                  <c:v>-164.40449999999998</c:v>
                </c:pt>
                <c:pt idx="103030">
                  <c:v>-164.40249999999997</c:v>
                </c:pt>
                <c:pt idx="103031">
                  <c:v>-164.40049999999997</c:v>
                </c:pt>
                <c:pt idx="103032">
                  <c:v>-164.39849999999998</c:v>
                </c:pt>
                <c:pt idx="103033">
                  <c:v>-164.39649999999997</c:v>
                </c:pt>
                <c:pt idx="103034">
                  <c:v>-164.39449999999997</c:v>
                </c:pt>
                <c:pt idx="103035">
                  <c:v>-164.39249999999998</c:v>
                </c:pt>
                <c:pt idx="103036">
                  <c:v>-164.39049999999997</c:v>
                </c:pt>
                <c:pt idx="103037">
                  <c:v>-164.38849999999996</c:v>
                </c:pt>
                <c:pt idx="103038">
                  <c:v>-164.38649999999998</c:v>
                </c:pt>
                <c:pt idx="103039">
                  <c:v>-164.38449999999997</c:v>
                </c:pt>
                <c:pt idx="103040">
                  <c:v>-164.38249999999996</c:v>
                </c:pt>
                <c:pt idx="103041">
                  <c:v>-164.38049999999998</c:v>
                </c:pt>
                <c:pt idx="103042">
                  <c:v>-164.37849999999997</c:v>
                </c:pt>
                <c:pt idx="103043">
                  <c:v>-164.37649999999996</c:v>
                </c:pt>
                <c:pt idx="103044">
                  <c:v>-164.37449999999998</c:v>
                </c:pt>
                <c:pt idx="103045">
                  <c:v>-164.37249999999997</c:v>
                </c:pt>
                <c:pt idx="103046">
                  <c:v>-164.37049999999996</c:v>
                </c:pt>
                <c:pt idx="103047">
                  <c:v>-164.36849999999998</c:v>
                </c:pt>
                <c:pt idx="103048">
                  <c:v>-164.36649999999997</c:v>
                </c:pt>
                <c:pt idx="103049">
                  <c:v>-164.36449999999996</c:v>
                </c:pt>
                <c:pt idx="103050">
                  <c:v>-164.36249999999998</c:v>
                </c:pt>
                <c:pt idx="103051">
                  <c:v>-164.36049999999997</c:v>
                </c:pt>
                <c:pt idx="103052">
                  <c:v>-164.35849999999996</c:v>
                </c:pt>
                <c:pt idx="103053">
                  <c:v>-164.35649999999998</c:v>
                </c:pt>
                <c:pt idx="103054">
                  <c:v>-164.35449999999997</c:v>
                </c:pt>
                <c:pt idx="103055">
                  <c:v>-164.35249999999996</c:v>
                </c:pt>
                <c:pt idx="103056">
                  <c:v>-164.35049999999998</c:v>
                </c:pt>
                <c:pt idx="103057">
                  <c:v>-164.34849999999997</c:v>
                </c:pt>
                <c:pt idx="103058">
                  <c:v>-164.34649999999996</c:v>
                </c:pt>
                <c:pt idx="103059">
                  <c:v>-164.34449999999998</c:v>
                </c:pt>
                <c:pt idx="103060">
                  <c:v>-164.34249999999997</c:v>
                </c:pt>
                <c:pt idx="103061">
                  <c:v>-164.34049999999996</c:v>
                </c:pt>
                <c:pt idx="103062">
                  <c:v>-164.33849999999998</c:v>
                </c:pt>
                <c:pt idx="103063">
                  <c:v>-164.33649999999997</c:v>
                </c:pt>
                <c:pt idx="103064">
                  <c:v>-164.33449999999999</c:v>
                </c:pt>
                <c:pt idx="103065">
                  <c:v>-164.33249999999998</c:v>
                </c:pt>
                <c:pt idx="103066">
                  <c:v>-164.33049999999997</c:v>
                </c:pt>
                <c:pt idx="103067">
                  <c:v>-164.32849999999999</c:v>
                </c:pt>
                <c:pt idx="103068">
                  <c:v>-164.32649999999998</c:v>
                </c:pt>
                <c:pt idx="103069">
                  <c:v>-164.32449999999997</c:v>
                </c:pt>
                <c:pt idx="103070">
                  <c:v>-164.32249999999999</c:v>
                </c:pt>
                <c:pt idx="103071">
                  <c:v>-164.32049999999998</c:v>
                </c:pt>
                <c:pt idx="103072">
                  <c:v>-164.31849999999997</c:v>
                </c:pt>
                <c:pt idx="103073">
                  <c:v>-164.31649999999999</c:v>
                </c:pt>
                <c:pt idx="103074">
                  <c:v>-164.31449999999998</c:v>
                </c:pt>
                <c:pt idx="103075">
                  <c:v>-164.31249999999997</c:v>
                </c:pt>
                <c:pt idx="103076">
                  <c:v>-164.31049999999999</c:v>
                </c:pt>
                <c:pt idx="103077">
                  <c:v>-164.30849999999998</c:v>
                </c:pt>
                <c:pt idx="103078">
                  <c:v>-164.30649999999997</c:v>
                </c:pt>
                <c:pt idx="103079">
                  <c:v>-164.30449999999999</c:v>
                </c:pt>
                <c:pt idx="103080">
                  <c:v>-164.30249999999998</c:v>
                </c:pt>
                <c:pt idx="103081">
                  <c:v>-164.30049999999997</c:v>
                </c:pt>
                <c:pt idx="103082">
                  <c:v>-164.29849999999999</c:v>
                </c:pt>
                <c:pt idx="103083">
                  <c:v>-164.29649999999998</c:v>
                </c:pt>
                <c:pt idx="103084">
                  <c:v>-164.29449999999997</c:v>
                </c:pt>
                <c:pt idx="103085">
                  <c:v>-164.29249999999999</c:v>
                </c:pt>
                <c:pt idx="103086">
                  <c:v>-164.29049999999998</c:v>
                </c:pt>
                <c:pt idx="103087">
                  <c:v>-164.28849999999997</c:v>
                </c:pt>
                <c:pt idx="103088">
                  <c:v>-164.28649999999999</c:v>
                </c:pt>
                <c:pt idx="103089">
                  <c:v>-164.28449999999998</c:v>
                </c:pt>
                <c:pt idx="103090">
                  <c:v>-164.28249999999997</c:v>
                </c:pt>
                <c:pt idx="103091">
                  <c:v>-164.28049999999999</c:v>
                </c:pt>
                <c:pt idx="103092">
                  <c:v>-164.27849999999998</c:v>
                </c:pt>
                <c:pt idx="103093">
                  <c:v>-164.27649999999997</c:v>
                </c:pt>
                <c:pt idx="103094">
                  <c:v>-164.27449999999999</c:v>
                </c:pt>
                <c:pt idx="103095">
                  <c:v>-164.27249999999998</c:v>
                </c:pt>
                <c:pt idx="103096">
                  <c:v>-164.27049999999997</c:v>
                </c:pt>
                <c:pt idx="103097">
                  <c:v>-164.26849999999999</c:v>
                </c:pt>
                <c:pt idx="103098">
                  <c:v>-164.26649999999998</c:v>
                </c:pt>
                <c:pt idx="103099">
                  <c:v>-164.26449999999997</c:v>
                </c:pt>
                <c:pt idx="103100">
                  <c:v>-164.26249999999999</c:v>
                </c:pt>
                <c:pt idx="103101">
                  <c:v>-164.26049999999998</c:v>
                </c:pt>
                <c:pt idx="103102">
                  <c:v>-164.25849999999997</c:v>
                </c:pt>
                <c:pt idx="103103">
                  <c:v>-164.25649999999999</c:v>
                </c:pt>
                <c:pt idx="103104">
                  <c:v>-164.25449999999998</c:v>
                </c:pt>
                <c:pt idx="103105">
                  <c:v>-164.25249999999997</c:v>
                </c:pt>
                <c:pt idx="103106">
                  <c:v>-164.25049999999999</c:v>
                </c:pt>
                <c:pt idx="103107">
                  <c:v>-164.24849999999998</c:v>
                </c:pt>
                <c:pt idx="103108">
                  <c:v>-164.24649999999997</c:v>
                </c:pt>
                <c:pt idx="103109">
                  <c:v>-164.24449999999999</c:v>
                </c:pt>
                <c:pt idx="103110">
                  <c:v>-164.24249999999998</c:v>
                </c:pt>
                <c:pt idx="103111">
                  <c:v>-164.24049999999997</c:v>
                </c:pt>
                <c:pt idx="103112">
                  <c:v>-164.23849999999999</c:v>
                </c:pt>
                <c:pt idx="103113">
                  <c:v>-164.23649999999998</c:v>
                </c:pt>
                <c:pt idx="103114">
                  <c:v>-164.23449999999997</c:v>
                </c:pt>
                <c:pt idx="103115">
                  <c:v>-164.23249999999999</c:v>
                </c:pt>
                <c:pt idx="103116">
                  <c:v>-164.23049999999998</c:v>
                </c:pt>
                <c:pt idx="103117">
                  <c:v>-164.22849999999997</c:v>
                </c:pt>
                <c:pt idx="103118">
                  <c:v>-164.22649999999999</c:v>
                </c:pt>
                <c:pt idx="103119">
                  <c:v>-164.22449999999998</c:v>
                </c:pt>
                <c:pt idx="103120">
                  <c:v>-164.22249999999997</c:v>
                </c:pt>
                <c:pt idx="103121">
                  <c:v>-164.22049999999999</c:v>
                </c:pt>
                <c:pt idx="103122">
                  <c:v>-164.21849999999998</c:v>
                </c:pt>
                <c:pt idx="103123">
                  <c:v>-164.21649999999997</c:v>
                </c:pt>
                <c:pt idx="103124">
                  <c:v>-164.21449999999999</c:v>
                </c:pt>
                <c:pt idx="103125">
                  <c:v>-164.21249999999998</c:v>
                </c:pt>
                <c:pt idx="103126">
                  <c:v>-164.21049999999997</c:v>
                </c:pt>
                <c:pt idx="103127">
                  <c:v>-164.20849999999999</c:v>
                </c:pt>
                <c:pt idx="103128">
                  <c:v>-164.20649999999998</c:v>
                </c:pt>
                <c:pt idx="103129">
                  <c:v>-164.20449999999997</c:v>
                </c:pt>
                <c:pt idx="103130">
                  <c:v>-164.20249999999999</c:v>
                </c:pt>
                <c:pt idx="103131">
                  <c:v>-164.20049999999998</c:v>
                </c:pt>
                <c:pt idx="103132">
                  <c:v>-164.19849999999997</c:v>
                </c:pt>
                <c:pt idx="103133">
                  <c:v>-164.19649999999999</c:v>
                </c:pt>
                <c:pt idx="103134">
                  <c:v>-164.19449999999998</c:v>
                </c:pt>
                <c:pt idx="103135">
                  <c:v>-164.19249999999997</c:v>
                </c:pt>
                <c:pt idx="103136">
                  <c:v>-164.19049999999999</c:v>
                </c:pt>
                <c:pt idx="103137">
                  <c:v>-164.18849999999998</c:v>
                </c:pt>
                <c:pt idx="103138">
                  <c:v>-164.18649999999997</c:v>
                </c:pt>
                <c:pt idx="103139">
                  <c:v>-164.18449999999999</c:v>
                </c:pt>
                <c:pt idx="103140">
                  <c:v>-164.18249999999998</c:v>
                </c:pt>
                <c:pt idx="103141">
                  <c:v>-164.18049999999997</c:v>
                </c:pt>
                <c:pt idx="103142">
                  <c:v>-164.17849999999999</c:v>
                </c:pt>
                <c:pt idx="103143">
                  <c:v>-164.17649999999998</c:v>
                </c:pt>
                <c:pt idx="103144">
                  <c:v>-164.17449999999997</c:v>
                </c:pt>
                <c:pt idx="103145">
                  <c:v>-164.17249999999999</c:v>
                </c:pt>
                <c:pt idx="103146">
                  <c:v>-164.17049999999998</c:v>
                </c:pt>
                <c:pt idx="103147">
                  <c:v>-164.16849999999997</c:v>
                </c:pt>
                <c:pt idx="103148">
                  <c:v>-164.16649999999998</c:v>
                </c:pt>
                <c:pt idx="103149">
                  <c:v>-164.16449999999998</c:v>
                </c:pt>
                <c:pt idx="103150">
                  <c:v>-164.16249999999997</c:v>
                </c:pt>
                <c:pt idx="103151">
                  <c:v>-164.16049999999998</c:v>
                </c:pt>
                <c:pt idx="103152">
                  <c:v>-164.15849999999998</c:v>
                </c:pt>
                <c:pt idx="103153">
                  <c:v>-164.15649999999997</c:v>
                </c:pt>
                <c:pt idx="103154">
                  <c:v>-164.15449999999998</c:v>
                </c:pt>
                <c:pt idx="103155">
                  <c:v>-164.15249999999997</c:v>
                </c:pt>
                <c:pt idx="103156">
                  <c:v>-164.15049999999997</c:v>
                </c:pt>
                <c:pt idx="103157">
                  <c:v>-164.14849999999998</c:v>
                </c:pt>
                <c:pt idx="103158">
                  <c:v>-164.14649999999997</c:v>
                </c:pt>
                <c:pt idx="103159">
                  <c:v>-164.14449999999997</c:v>
                </c:pt>
                <c:pt idx="103160">
                  <c:v>-164.14249999999998</c:v>
                </c:pt>
                <c:pt idx="103161">
                  <c:v>-164.14049999999997</c:v>
                </c:pt>
                <c:pt idx="103162">
                  <c:v>-164.13849999999996</c:v>
                </c:pt>
                <c:pt idx="103163">
                  <c:v>-164.13649999999998</c:v>
                </c:pt>
                <c:pt idx="103164">
                  <c:v>-164.13449999999997</c:v>
                </c:pt>
                <c:pt idx="103165">
                  <c:v>-164.13249999999996</c:v>
                </c:pt>
                <c:pt idx="103166">
                  <c:v>-164.13049999999998</c:v>
                </c:pt>
                <c:pt idx="103167">
                  <c:v>-164.12849999999997</c:v>
                </c:pt>
                <c:pt idx="103168">
                  <c:v>-164.12649999999996</c:v>
                </c:pt>
                <c:pt idx="103169">
                  <c:v>-164.12449999999998</c:v>
                </c:pt>
                <c:pt idx="103170">
                  <c:v>-164.12249999999997</c:v>
                </c:pt>
                <c:pt idx="103171">
                  <c:v>-164.12049999999996</c:v>
                </c:pt>
                <c:pt idx="103172">
                  <c:v>-164.11849999999998</c:v>
                </c:pt>
                <c:pt idx="103173">
                  <c:v>-164.11649999999997</c:v>
                </c:pt>
                <c:pt idx="103174">
                  <c:v>-164.11449999999996</c:v>
                </c:pt>
                <c:pt idx="103175">
                  <c:v>-164.11249999999998</c:v>
                </c:pt>
                <c:pt idx="103176">
                  <c:v>-164.11049999999997</c:v>
                </c:pt>
                <c:pt idx="103177">
                  <c:v>-164.10849999999996</c:v>
                </c:pt>
                <c:pt idx="103178">
                  <c:v>-164.10649999999998</c:v>
                </c:pt>
                <c:pt idx="103179">
                  <c:v>-164.10449999999997</c:v>
                </c:pt>
                <c:pt idx="103180">
                  <c:v>-164.10249999999996</c:v>
                </c:pt>
                <c:pt idx="103181">
                  <c:v>-164.10049999999998</c:v>
                </c:pt>
                <c:pt idx="103182">
                  <c:v>-164.09849999999997</c:v>
                </c:pt>
                <c:pt idx="103183">
                  <c:v>-164.09649999999996</c:v>
                </c:pt>
                <c:pt idx="103184">
                  <c:v>-164.09449999999998</c:v>
                </c:pt>
                <c:pt idx="103185">
                  <c:v>-164.09249999999997</c:v>
                </c:pt>
                <c:pt idx="103186">
                  <c:v>-164.09049999999996</c:v>
                </c:pt>
                <c:pt idx="103187">
                  <c:v>-164.08849999999998</c:v>
                </c:pt>
                <c:pt idx="103188">
                  <c:v>-164.08649999999997</c:v>
                </c:pt>
                <c:pt idx="103189">
                  <c:v>-164.08449999999999</c:v>
                </c:pt>
                <c:pt idx="103190">
                  <c:v>-164.08249999999998</c:v>
                </c:pt>
                <c:pt idx="103191">
                  <c:v>-164.08049999999997</c:v>
                </c:pt>
                <c:pt idx="103192">
                  <c:v>-164.07849999999999</c:v>
                </c:pt>
                <c:pt idx="103193">
                  <c:v>-164.07649999999998</c:v>
                </c:pt>
                <c:pt idx="103194">
                  <c:v>-164.07449999999997</c:v>
                </c:pt>
                <c:pt idx="103195">
                  <c:v>-164.07249999999999</c:v>
                </c:pt>
                <c:pt idx="103196">
                  <c:v>-164.07049999999998</c:v>
                </c:pt>
                <c:pt idx="103197">
                  <c:v>-164.06849999999997</c:v>
                </c:pt>
                <c:pt idx="103198">
                  <c:v>-164.06649999999999</c:v>
                </c:pt>
                <c:pt idx="103199">
                  <c:v>-164.06449999999998</c:v>
                </c:pt>
                <c:pt idx="103200">
                  <c:v>-164.06249999999997</c:v>
                </c:pt>
                <c:pt idx="103201">
                  <c:v>-164.06049999999999</c:v>
                </c:pt>
                <c:pt idx="103202">
                  <c:v>-164.05849999999998</c:v>
                </c:pt>
                <c:pt idx="103203">
                  <c:v>-164.05649999999997</c:v>
                </c:pt>
                <c:pt idx="103204">
                  <c:v>-164.05449999999999</c:v>
                </c:pt>
                <c:pt idx="103205">
                  <c:v>-164.05249999999998</c:v>
                </c:pt>
                <c:pt idx="103206">
                  <c:v>-164.05049999999997</c:v>
                </c:pt>
                <c:pt idx="103207">
                  <c:v>-164.04849999999999</c:v>
                </c:pt>
                <c:pt idx="103208">
                  <c:v>-164.04649999999998</c:v>
                </c:pt>
                <c:pt idx="103209">
                  <c:v>-164.04449999999997</c:v>
                </c:pt>
                <c:pt idx="103210">
                  <c:v>-164.04249999999999</c:v>
                </c:pt>
                <c:pt idx="103211">
                  <c:v>-164.04049999999998</c:v>
                </c:pt>
                <c:pt idx="103212">
                  <c:v>-164.03849999999997</c:v>
                </c:pt>
                <c:pt idx="103213">
                  <c:v>-164.03649999999999</c:v>
                </c:pt>
                <c:pt idx="103214">
                  <c:v>-164.03449999999998</c:v>
                </c:pt>
                <c:pt idx="103215">
                  <c:v>-164.03249999999997</c:v>
                </c:pt>
                <c:pt idx="103216">
                  <c:v>-164.03049999999999</c:v>
                </c:pt>
                <c:pt idx="103217">
                  <c:v>-164.02849999999998</c:v>
                </c:pt>
                <c:pt idx="103218">
                  <c:v>-164.02649999999997</c:v>
                </c:pt>
                <c:pt idx="103219">
                  <c:v>-164.02449999999999</c:v>
                </c:pt>
                <c:pt idx="103220">
                  <c:v>-164.02249999999998</c:v>
                </c:pt>
                <c:pt idx="103221">
                  <c:v>-164.02049999999997</c:v>
                </c:pt>
                <c:pt idx="103222">
                  <c:v>-164.01849999999999</c:v>
                </c:pt>
                <c:pt idx="103223">
                  <c:v>-164.01649999999998</c:v>
                </c:pt>
                <c:pt idx="103224">
                  <c:v>-164.01449999999997</c:v>
                </c:pt>
                <c:pt idx="103225">
                  <c:v>-164.01249999999999</c:v>
                </c:pt>
                <c:pt idx="103226">
                  <c:v>-164.01049999999998</c:v>
                </c:pt>
                <c:pt idx="103227">
                  <c:v>-164.00849999999997</c:v>
                </c:pt>
                <c:pt idx="103228">
                  <c:v>-164.00649999999999</c:v>
                </c:pt>
                <c:pt idx="103229">
                  <c:v>-164.00449999999998</c:v>
                </c:pt>
                <c:pt idx="103230">
                  <c:v>-164.00249999999997</c:v>
                </c:pt>
                <c:pt idx="103231">
                  <c:v>-164.00049999999999</c:v>
                </c:pt>
                <c:pt idx="103232">
                  <c:v>-163.99849999999998</c:v>
                </c:pt>
                <c:pt idx="103233">
                  <c:v>-163.99649999999997</c:v>
                </c:pt>
                <c:pt idx="103234">
                  <c:v>-163.99449999999999</c:v>
                </c:pt>
                <c:pt idx="103235">
                  <c:v>-163.99249999999998</c:v>
                </c:pt>
                <c:pt idx="103236">
                  <c:v>-163.99049999999997</c:v>
                </c:pt>
                <c:pt idx="103237">
                  <c:v>-163.98849999999999</c:v>
                </c:pt>
                <c:pt idx="103238">
                  <c:v>-163.98649999999998</c:v>
                </c:pt>
                <c:pt idx="103239">
                  <c:v>-163.98449999999997</c:v>
                </c:pt>
                <c:pt idx="103240">
                  <c:v>-163.98249999999999</c:v>
                </c:pt>
                <c:pt idx="103241">
                  <c:v>-163.98049999999998</c:v>
                </c:pt>
                <c:pt idx="103242">
                  <c:v>-163.97849999999997</c:v>
                </c:pt>
                <c:pt idx="103243">
                  <c:v>-163.97649999999999</c:v>
                </c:pt>
                <c:pt idx="103244">
                  <c:v>-163.97449999999998</c:v>
                </c:pt>
                <c:pt idx="103245">
                  <c:v>-163.97249999999997</c:v>
                </c:pt>
                <c:pt idx="103246">
                  <c:v>-163.97049999999999</c:v>
                </c:pt>
                <c:pt idx="103247">
                  <c:v>-163.96849999999998</c:v>
                </c:pt>
                <c:pt idx="103248">
                  <c:v>-163.96649999999997</c:v>
                </c:pt>
                <c:pt idx="103249">
                  <c:v>-163.96449999999999</c:v>
                </c:pt>
                <c:pt idx="103250">
                  <c:v>-163.96249999999998</c:v>
                </c:pt>
                <c:pt idx="103251">
                  <c:v>-163.96049999999997</c:v>
                </c:pt>
                <c:pt idx="103252">
                  <c:v>-163.95849999999999</c:v>
                </c:pt>
                <c:pt idx="103253">
                  <c:v>-163.95649999999998</c:v>
                </c:pt>
                <c:pt idx="103254">
                  <c:v>-163.95449999999997</c:v>
                </c:pt>
                <c:pt idx="103255">
                  <c:v>-163.95249999999999</c:v>
                </c:pt>
                <c:pt idx="103256">
                  <c:v>-163.95049999999998</c:v>
                </c:pt>
                <c:pt idx="103257">
                  <c:v>-163.94849999999997</c:v>
                </c:pt>
                <c:pt idx="103258">
                  <c:v>-163.94649999999999</c:v>
                </c:pt>
                <c:pt idx="103259">
                  <c:v>-163.94449999999998</c:v>
                </c:pt>
                <c:pt idx="103260">
                  <c:v>-163.94249999999997</c:v>
                </c:pt>
                <c:pt idx="103261">
                  <c:v>-163.94049999999999</c:v>
                </c:pt>
                <c:pt idx="103262">
                  <c:v>-163.93849999999998</c:v>
                </c:pt>
                <c:pt idx="103263">
                  <c:v>-163.93649999999997</c:v>
                </c:pt>
                <c:pt idx="103264">
                  <c:v>-163.93449999999999</c:v>
                </c:pt>
                <c:pt idx="103265">
                  <c:v>-163.93249999999998</c:v>
                </c:pt>
                <c:pt idx="103266">
                  <c:v>-163.93049999999997</c:v>
                </c:pt>
                <c:pt idx="103267">
                  <c:v>-163.92849999999999</c:v>
                </c:pt>
                <c:pt idx="103268">
                  <c:v>-163.92649999999998</c:v>
                </c:pt>
                <c:pt idx="103269">
                  <c:v>-163.92449999999997</c:v>
                </c:pt>
                <c:pt idx="103270">
                  <c:v>-163.92249999999999</c:v>
                </c:pt>
                <c:pt idx="103271">
                  <c:v>-163.92049999999998</c:v>
                </c:pt>
                <c:pt idx="103272">
                  <c:v>-163.91849999999997</c:v>
                </c:pt>
                <c:pt idx="103273">
                  <c:v>-163.91649999999998</c:v>
                </c:pt>
                <c:pt idx="103274">
                  <c:v>-163.91449999999998</c:v>
                </c:pt>
                <c:pt idx="103275">
                  <c:v>-163.91249999999997</c:v>
                </c:pt>
                <c:pt idx="103276">
                  <c:v>-163.91049999999998</c:v>
                </c:pt>
                <c:pt idx="103277">
                  <c:v>-163.90849999999998</c:v>
                </c:pt>
                <c:pt idx="103278">
                  <c:v>-163.90649999999997</c:v>
                </c:pt>
                <c:pt idx="103279">
                  <c:v>-163.90449999999998</c:v>
                </c:pt>
                <c:pt idx="103280">
                  <c:v>-163.90249999999997</c:v>
                </c:pt>
                <c:pt idx="103281">
                  <c:v>-163.90049999999997</c:v>
                </c:pt>
                <c:pt idx="103282">
                  <c:v>-163.89849999999998</c:v>
                </c:pt>
                <c:pt idx="103283">
                  <c:v>-163.89649999999997</c:v>
                </c:pt>
                <c:pt idx="103284">
                  <c:v>-163.89449999999997</c:v>
                </c:pt>
                <c:pt idx="103285">
                  <c:v>-163.89249999999998</c:v>
                </c:pt>
                <c:pt idx="103286">
                  <c:v>-163.89049999999997</c:v>
                </c:pt>
                <c:pt idx="103287">
                  <c:v>-163.88849999999996</c:v>
                </c:pt>
                <c:pt idx="103288">
                  <c:v>-163.88649999999998</c:v>
                </c:pt>
                <c:pt idx="103289">
                  <c:v>-163.88449999999997</c:v>
                </c:pt>
                <c:pt idx="103290">
                  <c:v>-163.88249999999996</c:v>
                </c:pt>
                <c:pt idx="103291">
                  <c:v>-163.88049999999998</c:v>
                </c:pt>
                <c:pt idx="103292">
                  <c:v>-163.87849999999997</c:v>
                </c:pt>
                <c:pt idx="103293">
                  <c:v>-163.87649999999996</c:v>
                </c:pt>
                <c:pt idx="103294">
                  <c:v>-163.87449999999998</c:v>
                </c:pt>
                <c:pt idx="103295">
                  <c:v>-163.87249999999997</c:v>
                </c:pt>
                <c:pt idx="103296">
                  <c:v>-163.87049999999996</c:v>
                </c:pt>
                <c:pt idx="103297">
                  <c:v>-163.86849999999998</c:v>
                </c:pt>
                <c:pt idx="103298">
                  <c:v>-163.86649999999997</c:v>
                </c:pt>
                <c:pt idx="103299">
                  <c:v>-163.86449999999996</c:v>
                </c:pt>
                <c:pt idx="103300">
                  <c:v>-163.86249999999998</c:v>
                </c:pt>
                <c:pt idx="103301">
                  <c:v>-163.86049999999997</c:v>
                </c:pt>
                <c:pt idx="103302">
                  <c:v>-163.85849999999996</c:v>
                </c:pt>
                <c:pt idx="103303">
                  <c:v>-163.85649999999998</c:v>
                </c:pt>
                <c:pt idx="103304">
                  <c:v>-163.85449999999997</c:v>
                </c:pt>
                <c:pt idx="103305">
                  <c:v>-163.85249999999996</c:v>
                </c:pt>
                <c:pt idx="103306">
                  <c:v>-163.85049999999998</c:v>
                </c:pt>
                <c:pt idx="103307">
                  <c:v>-163.84849999999997</c:v>
                </c:pt>
                <c:pt idx="103308">
                  <c:v>-163.84649999999996</c:v>
                </c:pt>
                <c:pt idx="103309">
                  <c:v>-163.84449999999998</c:v>
                </c:pt>
                <c:pt idx="103310">
                  <c:v>-163.84249999999997</c:v>
                </c:pt>
                <c:pt idx="103311">
                  <c:v>-163.84049999999996</c:v>
                </c:pt>
                <c:pt idx="103312">
                  <c:v>-163.83849999999998</c:v>
                </c:pt>
                <c:pt idx="103313">
                  <c:v>-163.83649999999997</c:v>
                </c:pt>
                <c:pt idx="103314">
                  <c:v>-163.83449999999999</c:v>
                </c:pt>
                <c:pt idx="103315">
                  <c:v>-163.83249999999998</c:v>
                </c:pt>
                <c:pt idx="103316">
                  <c:v>-163.83049999999997</c:v>
                </c:pt>
                <c:pt idx="103317">
                  <c:v>-163.82849999999999</c:v>
                </c:pt>
                <c:pt idx="103318">
                  <c:v>-163.82649999999998</c:v>
                </c:pt>
                <c:pt idx="103319">
                  <c:v>-163.82449999999997</c:v>
                </c:pt>
                <c:pt idx="103320">
                  <c:v>-163.82249999999999</c:v>
                </c:pt>
                <c:pt idx="103321">
                  <c:v>-163.82049999999998</c:v>
                </c:pt>
                <c:pt idx="103322">
                  <c:v>-163.81849999999997</c:v>
                </c:pt>
                <c:pt idx="103323">
                  <c:v>-163.81649999999999</c:v>
                </c:pt>
                <c:pt idx="103324">
                  <c:v>-163.81449999999998</c:v>
                </c:pt>
                <c:pt idx="103325">
                  <c:v>-163.81249999999997</c:v>
                </c:pt>
                <c:pt idx="103326">
                  <c:v>-163.81049999999999</c:v>
                </c:pt>
                <c:pt idx="103327">
                  <c:v>-163.80849999999998</c:v>
                </c:pt>
                <c:pt idx="103328">
                  <c:v>-163.80649999999997</c:v>
                </c:pt>
                <c:pt idx="103329">
                  <c:v>-163.80449999999999</c:v>
                </c:pt>
                <c:pt idx="103330">
                  <c:v>-163.80249999999998</c:v>
                </c:pt>
                <c:pt idx="103331">
                  <c:v>-163.80049999999997</c:v>
                </c:pt>
                <c:pt idx="103332">
                  <c:v>-163.79849999999999</c:v>
                </c:pt>
                <c:pt idx="103333">
                  <c:v>-163.79649999999998</c:v>
                </c:pt>
                <c:pt idx="103334">
                  <c:v>-163.79449999999997</c:v>
                </c:pt>
                <c:pt idx="103335">
                  <c:v>-163.79249999999999</c:v>
                </c:pt>
                <c:pt idx="103336">
                  <c:v>-163.79049999999998</c:v>
                </c:pt>
                <c:pt idx="103337">
                  <c:v>-163.78849999999997</c:v>
                </c:pt>
                <c:pt idx="103338">
                  <c:v>-163.78649999999999</c:v>
                </c:pt>
                <c:pt idx="103339">
                  <c:v>-163.78449999999998</c:v>
                </c:pt>
                <c:pt idx="103340">
                  <c:v>-163.78249999999997</c:v>
                </c:pt>
                <c:pt idx="103341">
                  <c:v>-163.78049999999999</c:v>
                </c:pt>
                <c:pt idx="103342">
                  <c:v>-163.77849999999998</c:v>
                </c:pt>
                <c:pt idx="103343">
                  <c:v>-163.77649999999997</c:v>
                </c:pt>
                <c:pt idx="103344">
                  <c:v>-163.77449999999999</c:v>
                </c:pt>
                <c:pt idx="103345">
                  <c:v>-163.77249999999998</c:v>
                </c:pt>
                <c:pt idx="103346">
                  <c:v>-163.77049999999997</c:v>
                </c:pt>
                <c:pt idx="103347">
                  <c:v>-163.76849999999999</c:v>
                </c:pt>
                <c:pt idx="103348">
                  <c:v>-163.76649999999998</c:v>
                </c:pt>
                <c:pt idx="103349">
                  <c:v>-163.76449999999997</c:v>
                </c:pt>
                <c:pt idx="103350">
                  <c:v>-163.76249999999999</c:v>
                </c:pt>
                <c:pt idx="103351">
                  <c:v>-163.76049999999998</c:v>
                </c:pt>
                <c:pt idx="103352">
                  <c:v>-163.75849999999997</c:v>
                </c:pt>
                <c:pt idx="103353">
                  <c:v>-163.75649999999999</c:v>
                </c:pt>
                <c:pt idx="103354">
                  <c:v>-163.75449999999998</c:v>
                </c:pt>
                <c:pt idx="103355">
                  <c:v>-163.75249999999997</c:v>
                </c:pt>
                <c:pt idx="103356">
                  <c:v>-163.75049999999999</c:v>
                </c:pt>
                <c:pt idx="103357">
                  <c:v>-163.74849999999998</c:v>
                </c:pt>
                <c:pt idx="103358">
                  <c:v>-163.74649999999997</c:v>
                </c:pt>
                <c:pt idx="103359">
                  <c:v>-163.74449999999999</c:v>
                </c:pt>
                <c:pt idx="103360">
                  <c:v>-163.74249999999998</c:v>
                </c:pt>
                <c:pt idx="103361">
                  <c:v>-163.74049999999997</c:v>
                </c:pt>
                <c:pt idx="103362">
                  <c:v>-163.73849999999999</c:v>
                </c:pt>
                <c:pt idx="103363">
                  <c:v>-163.73649999999998</c:v>
                </c:pt>
                <c:pt idx="103364">
                  <c:v>-163.73449999999997</c:v>
                </c:pt>
                <c:pt idx="103365">
                  <c:v>-163.73249999999999</c:v>
                </c:pt>
                <c:pt idx="103366">
                  <c:v>-163.73049999999998</c:v>
                </c:pt>
                <c:pt idx="103367">
                  <c:v>-163.72849999999997</c:v>
                </c:pt>
                <c:pt idx="103368">
                  <c:v>-163.72649999999999</c:v>
                </c:pt>
                <c:pt idx="103369">
                  <c:v>-163.72449999999998</c:v>
                </c:pt>
                <c:pt idx="103370">
                  <c:v>-163.72249999999997</c:v>
                </c:pt>
                <c:pt idx="103371">
                  <c:v>-163.72049999999999</c:v>
                </c:pt>
                <c:pt idx="103372">
                  <c:v>-163.71849999999998</c:v>
                </c:pt>
                <c:pt idx="103373">
                  <c:v>-163.71649999999997</c:v>
                </c:pt>
                <c:pt idx="103374">
                  <c:v>-163.71449999999999</c:v>
                </c:pt>
                <c:pt idx="103375">
                  <c:v>-163.71249999999998</c:v>
                </c:pt>
                <c:pt idx="103376">
                  <c:v>-163.71049999999997</c:v>
                </c:pt>
                <c:pt idx="103377">
                  <c:v>-163.70849999999999</c:v>
                </c:pt>
                <c:pt idx="103378">
                  <c:v>-163.70649999999998</c:v>
                </c:pt>
                <c:pt idx="103379">
                  <c:v>-163.70449999999997</c:v>
                </c:pt>
                <c:pt idx="103380">
                  <c:v>-163.70249999999999</c:v>
                </c:pt>
                <c:pt idx="103381">
                  <c:v>-163.70049999999998</c:v>
                </c:pt>
                <c:pt idx="103382">
                  <c:v>-163.69849999999997</c:v>
                </c:pt>
                <c:pt idx="103383">
                  <c:v>-163.69649999999999</c:v>
                </c:pt>
                <c:pt idx="103384">
                  <c:v>-163.69449999999998</c:v>
                </c:pt>
                <c:pt idx="103385">
                  <c:v>-163.69249999999997</c:v>
                </c:pt>
                <c:pt idx="103386">
                  <c:v>-163.69049999999999</c:v>
                </c:pt>
                <c:pt idx="103387">
                  <c:v>-163.68849999999998</c:v>
                </c:pt>
                <c:pt idx="103388">
                  <c:v>-163.68649999999997</c:v>
                </c:pt>
                <c:pt idx="103389">
                  <c:v>-163.68449999999999</c:v>
                </c:pt>
                <c:pt idx="103390">
                  <c:v>-163.68249999999998</c:v>
                </c:pt>
                <c:pt idx="103391">
                  <c:v>-163.68049999999997</c:v>
                </c:pt>
                <c:pt idx="103392">
                  <c:v>-163.67849999999999</c:v>
                </c:pt>
                <c:pt idx="103393">
                  <c:v>-163.67649999999998</c:v>
                </c:pt>
                <c:pt idx="103394">
                  <c:v>-163.67449999999997</c:v>
                </c:pt>
                <c:pt idx="103395">
                  <c:v>-163.67249999999999</c:v>
                </c:pt>
                <c:pt idx="103396">
                  <c:v>-163.67049999999998</c:v>
                </c:pt>
                <c:pt idx="103397">
                  <c:v>-163.66849999999997</c:v>
                </c:pt>
                <c:pt idx="103398">
                  <c:v>-163.66649999999998</c:v>
                </c:pt>
                <c:pt idx="103399">
                  <c:v>-163.66449999999998</c:v>
                </c:pt>
                <c:pt idx="103400">
                  <c:v>-163.66249999999997</c:v>
                </c:pt>
                <c:pt idx="103401">
                  <c:v>-163.66049999999998</c:v>
                </c:pt>
                <c:pt idx="103402">
                  <c:v>-163.65849999999998</c:v>
                </c:pt>
                <c:pt idx="103403">
                  <c:v>-163.65649999999997</c:v>
                </c:pt>
                <c:pt idx="103404">
                  <c:v>-163.65449999999998</c:v>
                </c:pt>
                <c:pt idx="103405">
                  <c:v>-163.65249999999997</c:v>
                </c:pt>
                <c:pt idx="103406">
                  <c:v>-163.65049999999997</c:v>
                </c:pt>
                <c:pt idx="103407">
                  <c:v>-163.64849999999998</c:v>
                </c:pt>
                <c:pt idx="103408">
                  <c:v>-163.64649999999997</c:v>
                </c:pt>
                <c:pt idx="103409">
                  <c:v>-163.64449999999997</c:v>
                </c:pt>
                <c:pt idx="103410">
                  <c:v>-163.64249999999998</c:v>
                </c:pt>
                <c:pt idx="103411">
                  <c:v>-163.64049999999997</c:v>
                </c:pt>
                <c:pt idx="103412">
                  <c:v>-163.63849999999996</c:v>
                </c:pt>
                <c:pt idx="103413">
                  <c:v>-163.63649999999998</c:v>
                </c:pt>
                <c:pt idx="103414">
                  <c:v>-163.63449999999997</c:v>
                </c:pt>
                <c:pt idx="103415">
                  <c:v>-163.63249999999996</c:v>
                </c:pt>
                <c:pt idx="103416">
                  <c:v>-163.63049999999998</c:v>
                </c:pt>
                <c:pt idx="103417">
                  <c:v>-163.62849999999997</c:v>
                </c:pt>
                <c:pt idx="103418">
                  <c:v>-163.62649999999996</c:v>
                </c:pt>
                <c:pt idx="103419">
                  <c:v>-163.62449999999998</c:v>
                </c:pt>
                <c:pt idx="103420">
                  <c:v>-163.62249999999997</c:v>
                </c:pt>
                <c:pt idx="103421">
                  <c:v>-163.62049999999996</c:v>
                </c:pt>
                <c:pt idx="103422">
                  <c:v>-163.61849999999998</c:v>
                </c:pt>
                <c:pt idx="103423">
                  <c:v>-163.61649999999997</c:v>
                </c:pt>
                <c:pt idx="103424">
                  <c:v>-163.61449999999996</c:v>
                </c:pt>
                <c:pt idx="103425">
                  <c:v>-163.61249999999998</c:v>
                </c:pt>
                <c:pt idx="103426">
                  <c:v>-163.61049999999997</c:v>
                </c:pt>
                <c:pt idx="103427">
                  <c:v>-163.60849999999996</c:v>
                </c:pt>
                <c:pt idx="103428">
                  <c:v>-163.60649999999998</c:v>
                </c:pt>
                <c:pt idx="103429">
                  <c:v>-163.60449999999997</c:v>
                </c:pt>
                <c:pt idx="103430">
                  <c:v>-163.60249999999996</c:v>
                </c:pt>
                <c:pt idx="103431">
                  <c:v>-163.60049999999998</c:v>
                </c:pt>
                <c:pt idx="103432">
                  <c:v>-163.59849999999997</c:v>
                </c:pt>
                <c:pt idx="103433">
                  <c:v>-163.59649999999996</c:v>
                </c:pt>
                <c:pt idx="103434">
                  <c:v>-163.59449999999998</c:v>
                </c:pt>
                <c:pt idx="103435">
                  <c:v>-163.59249999999997</c:v>
                </c:pt>
                <c:pt idx="103436">
                  <c:v>-163.59049999999996</c:v>
                </c:pt>
                <c:pt idx="103437">
                  <c:v>-163.58849999999998</c:v>
                </c:pt>
                <c:pt idx="103438">
                  <c:v>-163.58649999999997</c:v>
                </c:pt>
                <c:pt idx="103439">
                  <c:v>-163.58449999999999</c:v>
                </c:pt>
                <c:pt idx="103440">
                  <c:v>-163.58249999999998</c:v>
                </c:pt>
                <c:pt idx="103441">
                  <c:v>-163.58049999999997</c:v>
                </c:pt>
                <c:pt idx="103442">
                  <c:v>-163.57849999999999</c:v>
                </c:pt>
                <c:pt idx="103443">
                  <c:v>-163.57649999999998</c:v>
                </c:pt>
                <c:pt idx="103444">
                  <c:v>-163.57449999999997</c:v>
                </c:pt>
                <c:pt idx="103445">
                  <c:v>-163.57249999999999</c:v>
                </c:pt>
                <c:pt idx="103446">
                  <c:v>-163.57049999999998</c:v>
                </c:pt>
                <c:pt idx="103447">
                  <c:v>-163.56849999999997</c:v>
                </c:pt>
                <c:pt idx="103448">
                  <c:v>-163.56649999999999</c:v>
                </c:pt>
                <c:pt idx="103449">
                  <c:v>-163.56449999999998</c:v>
                </c:pt>
                <c:pt idx="103450">
                  <c:v>-163.56249999999997</c:v>
                </c:pt>
                <c:pt idx="103451">
                  <c:v>-163.56049999999999</c:v>
                </c:pt>
                <c:pt idx="103452">
                  <c:v>-163.55849999999998</c:v>
                </c:pt>
                <c:pt idx="103453">
                  <c:v>-163.55649999999997</c:v>
                </c:pt>
                <c:pt idx="103454">
                  <c:v>-163.55449999999999</c:v>
                </c:pt>
                <c:pt idx="103455">
                  <c:v>-163.55249999999998</c:v>
                </c:pt>
                <c:pt idx="103456">
                  <c:v>-163.55049999999997</c:v>
                </c:pt>
                <c:pt idx="103457">
                  <c:v>-163.54849999999999</c:v>
                </c:pt>
                <c:pt idx="103458">
                  <c:v>-163.54649999999998</c:v>
                </c:pt>
                <c:pt idx="103459">
                  <c:v>-163.54449999999997</c:v>
                </c:pt>
                <c:pt idx="103460">
                  <c:v>-163.54249999999999</c:v>
                </c:pt>
                <c:pt idx="103461">
                  <c:v>-163.54049999999998</c:v>
                </c:pt>
                <c:pt idx="103462">
                  <c:v>-163.53849999999997</c:v>
                </c:pt>
                <c:pt idx="103463">
                  <c:v>-163.53649999999999</c:v>
                </c:pt>
                <c:pt idx="103464">
                  <c:v>-163.53449999999998</c:v>
                </c:pt>
                <c:pt idx="103465">
                  <c:v>-163.53249999999997</c:v>
                </c:pt>
                <c:pt idx="103466">
                  <c:v>-163.53049999999999</c:v>
                </c:pt>
                <c:pt idx="103467">
                  <c:v>-163.52849999999998</c:v>
                </c:pt>
                <c:pt idx="103468">
                  <c:v>-163.52649999999997</c:v>
                </c:pt>
                <c:pt idx="103469">
                  <c:v>-163.52449999999999</c:v>
                </c:pt>
                <c:pt idx="103470">
                  <c:v>-163.52249999999998</c:v>
                </c:pt>
                <c:pt idx="103471">
                  <c:v>-163.52049999999997</c:v>
                </c:pt>
                <c:pt idx="103472">
                  <c:v>-163.51849999999999</c:v>
                </c:pt>
                <c:pt idx="103473">
                  <c:v>-163.51649999999998</c:v>
                </c:pt>
                <c:pt idx="103474">
                  <c:v>-163.51449999999997</c:v>
                </c:pt>
                <c:pt idx="103475">
                  <c:v>-163.51249999999999</c:v>
                </c:pt>
                <c:pt idx="103476">
                  <c:v>-163.51049999999998</c:v>
                </c:pt>
                <c:pt idx="103477">
                  <c:v>-163.50849999999997</c:v>
                </c:pt>
                <c:pt idx="103478">
                  <c:v>-163.50649999999999</c:v>
                </c:pt>
                <c:pt idx="103479">
                  <c:v>-163.50449999999998</c:v>
                </c:pt>
                <c:pt idx="103480">
                  <c:v>-163.50249999999997</c:v>
                </c:pt>
                <c:pt idx="103481">
                  <c:v>-163.50049999999999</c:v>
                </c:pt>
                <c:pt idx="103482">
                  <c:v>-163.49849999999998</c:v>
                </c:pt>
                <c:pt idx="103483">
                  <c:v>-163.49649999999997</c:v>
                </c:pt>
                <c:pt idx="103484">
                  <c:v>-163.49449999999999</c:v>
                </c:pt>
                <c:pt idx="103485">
                  <c:v>-163.49249999999998</c:v>
                </c:pt>
                <c:pt idx="103486">
                  <c:v>-163.49049999999997</c:v>
                </c:pt>
                <c:pt idx="103487">
                  <c:v>-163.48849999999999</c:v>
                </c:pt>
                <c:pt idx="103488">
                  <c:v>-163.48649999999998</c:v>
                </c:pt>
                <c:pt idx="103489">
                  <c:v>-163.48449999999997</c:v>
                </c:pt>
                <c:pt idx="103490">
                  <c:v>-163.48249999999999</c:v>
                </c:pt>
                <c:pt idx="103491">
                  <c:v>-163.48049999999998</c:v>
                </c:pt>
                <c:pt idx="103492">
                  <c:v>-163.47849999999997</c:v>
                </c:pt>
                <c:pt idx="103493">
                  <c:v>-163.47649999999999</c:v>
                </c:pt>
                <c:pt idx="103494">
                  <c:v>-163.47449999999998</c:v>
                </c:pt>
                <c:pt idx="103495">
                  <c:v>-163.47249999999997</c:v>
                </c:pt>
                <c:pt idx="103496">
                  <c:v>-163.47049999999999</c:v>
                </c:pt>
                <c:pt idx="103497">
                  <c:v>-163.46849999999998</c:v>
                </c:pt>
                <c:pt idx="103498">
                  <c:v>-163.46649999999997</c:v>
                </c:pt>
                <c:pt idx="103499">
                  <c:v>-163.46449999999999</c:v>
                </c:pt>
                <c:pt idx="103500">
                  <c:v>-163.46249999999998</c:v>
                </c:pt>
                <c:pt idx="103501">
                  <c:v>-163.46049999999997</c:v>
                </c:pt>
                <c:pt idx="103502">
                  <c:v>-163.45849999999999</c:v>
                </c:pt>
                <c:pt idx="103503">
                  <c:v>-163.45649999999998</c:v>
                </c:pt>
                <c:pt idx="103504">
                  <c:v>-163.45449999999997</c:v>
                </c:pt>
                <c:pt idx="103505">
                  <c:v>-163.45249999999999</c:v>
                </c:pt>
                <c:pt idx="103506">
                  <c:v>-163.45049999999998</c:v>
                </c:pt>
                <c:pt idx="103507">
                  <c:v>-163.44849999999997</c:v>
                </c:pt>
                <c:pt idx="103508">
                  <c:v>-163.44649999999999</c:v>
                </c:pt>
                <c:pt idx="103509">
                  <c:v>-163.44449999999998</c:v>
                </c:pt>
                <c:pt idx="103510">
                  <c:v>-163.44249999999997</c:v>
                </c:pt>
                <c:pt idx="103511">
                  <c:v>-163.44049999999999</c:v>
                </c:pt>
                <c:pt idx="103512">
                  <c:v>-163.43849999999998</c:v>
                </c:pt>
                <c:pt idx="103513">
                  <c:v>-163.43649999999997</c:v>
                </c:pt>
                <c:pt idx="103514">
                  <c:v>-163.43449999999999</c:v>
                </c:pt>
                <c:pt idx="103515">
                  <c:v>-163.43249999999998</c:v>
                </c:pt>
                <c:pt idx="103516">
                  <c:v>-163.43049999999997</c:v>
                </c:pt>
                <c:pt idx="103517">
                  <c:v>-163.42849999999999</c:v>
                </c:pt>
                <c:pt idx="103518">
                  <c:v>-163.42649999999998</c:v>
                </c:pt>
                <c:pt idx="103519">
                  <c:v>-163.42449999999997</c:v>
                </c:pt>
                <c:pt idx="103520">
                  <c:v>-163.42249999999999</c:v>
                </c:pt>
                <c:pt idx="103521">
                  <c:v>-163.42049999999998</c:v>
                </c:pt>
                <c:pt idx="103522">
                  <c:v>-163.41849999999997</c:v>
                </c:pt>
                <c:pt idx="103523">
                  <c:v>-163.41649999999998</c:v>
                </c:pt>
                <c:pt idx="103524">
                  <c:v>-163.41449999999998</c:v>
                </c:pt>
                <c:pt idx="103525">
                  <c:v>-163.41249999999997</c:v>
                </c:pt>
                <c:pt idx="103526">
                  <c:v>-163.41049999999998</c:v>
                </c:pt>
                <c:pt idx="103527">
                  <c:v>-163.40849999999998</c:v>
                </c:pt>
                <c:pt idx="103528">
                  <c:v>-163.40649999999997</c:v>
                </c:pt>
                <c:pt idx="103529">
                  <c:v>-163.40449999999998</c:v>
                </c:pt>
                <c:pt idx="103530">
                  <c:v>-163.40249999999997</c:v>
                </c:pt>
                <c:pt idx="103531">
                  <c:v>-163.40049999999997</c:v>
                </c:pt>
                <c:pt idx="103532">
                  <c:v>-163.39849999999998</c:v>
                </c:pt>
                <c:pt idx="103533">
                  <c:v>-163.39649999999997</c:v>
                </c:pt>
                <c:pt idx="103534">
                  <c:v>-163.39449999999997</c:v>
                </c:pt>
                <c:pt idx="103535">
                  <c:v>-163.39249999999998</c:v>
                </c:pt>
                <c:pt idx="103536">
                  <c:v>-163.39049999999997</c:v>
                </c:pt>
                <c:pt idx="103537">
                  <c:v>-163.38849999999996</c:v>
                </c:pt>
                <c:pt idx="103538">
                  <c:v>-163.38649999999998</c:v>
                </c:pt>
                <c:pt idx="103539">
                  <c:v>-163.38449999999997</c:v>
                </c:pt>
                <c:pt idx="103540">
                  <c:v>-163.38249999999996</c:v>
                </c:pt>
                <c:pt idx="103541">
                  <c:v>-163.38049999999998</c:v>
                </c:pt>
                <c:pt idx="103542">
                  <c:v>-163.37849999999997</c:v>
                </c:pt>
                <c:pt idx="103543">
                  <c:v>-163.37649999999996</c:v>
                </c:pt>
                <c:pt idx="103544">
                  <c:v>-163.37449999999998</c:v>
                </c:pt>
                <c:pt idx="103545">
                  <c:v>-163.37249999999997</c:v>
                </c:pt>
                <c:pt idx="103546">
                  <c:v>-163.37049999999996</c:v>
                </c:pt>
                <c:pt idx="103547">
                  <c:v>-163.36849999999998</c:v>
                </c:pt>
                <c:pt idx="103548">
                  <c:v>-163.36649999999997</c:v>
                </c:pt>
                <c:pt idx="103549">
                  <c:v>-163.36449999999996</c:v>
                </c:pt>
                <c:pt idx="103550">
                  <c:v>-163.36249999999998</c:v>
                </c:pt>
                <c:pt idx="103551">
                  <c:v>-163.36049999999997</c:v>
                </c:pt>
                <c:pt idx="103552">
                  <c:v>-163.35849999999996</c:v>
                </c:pt>
                <c:pt idx="103553">
                  <c:v>-163.35649999999998</c:v>
                </c:pt>
                <c:pt idx="103554">
                  <c:v>-163.35449999999997</c:v>
                </c:pt>
                <c:pt idx="103555">
                  <c:v>-163.35249999999996</c:v>
                </c:pt>
                <c:pt idx="103556">
                  <c:v>-163.35049999999998</c:v>
                </c:pt>
                <c:pt idx="103557">
                  <c:v>-163.34849999999997</c:v>
                </c:pt>
                <c:pt idx="103558">
                  <c:v>-163.34649999999996</c:v>
                </c:pt>
                <c:pt idx="103559">
                  <c:v>-163.34449999999998</c:v>
                </c:pt>
                <c:pt idx="103560">
                  <c:v>-163.34249999999997</c:v>
                </c:pt>
                <c:pt idx="103561">
                  <c:v>-163.34049999999996</c:v>
                </c:pt>
                <c:pt idx="103562">
                  <c:v>-163.33849999999998</c:v>
                </c:pt>
                <c:pt idx="103563">
                  <c:v>-163.33649999999997</c:v>
                </c:pt>
                <c:pt idx="103564">
                  <c:v>-163.33449999999999</c:v>
                </c:pt>
                <c:pt idx="103565">
                  <c:v>-163.33249999999998</c:v>
                </c:pt>
                <c:pt idx="103566">
                  <c:v>-163.33049999999997</c:v>
                </c:pt>
                <c:pt idx="103567">
                  <c:v>-163.32849999999999</c:v>
                </c:pt>
                <c:pt idx="103568">
                  <c:v>-163.32649999999998</c:v>
                </c:pt>
                <c:pt idx="103569">
                  <c:v>-163.32449999999997</c:v>
                </c:pt>
                <c:pt idx="103570">
                  <c:v>-163.32249999999999</c:v>
                </c:pt>
                <c:pt idx="103571">
                  <c:v>-163.32049999999998</c:v>
                </c:pt>
                <c:pt idx="103572">
                  <c:v>-163.31849999999997</c:v>
                </c:pt>
                <c:pt idx="103573">
                  <c:v>-163.31649999999999</c:v>
                </c:pt>
                <c:pt idx="103574">
                  <c:v>-163.31449999999998</c:v>
                </c:pt>
                <c:pt idx="103575">
                  <c:v>-163.31249999999997</c:v>
                </c:pt>
                <c:pt idx="103576">
                  <c:v>-163.31049999999999</c:v>
                </c:pt>
                <c:pt idx="103577">
                  <c:v>-163.30849999999998</c:v>
                </c:pt>
                <c:pt idx="103578">
                  <c:v>-163.30649999999997</c:v>
                </c:pt>
                <c:pt idx="103579">
                  <c:v>-163.30449999999999</c:v>
                </c:pt>
                <c:pt idx="103580">
                  <c:v>-163.30249999999998</c:v>
                </c:pt>
                <c:pt idx="103581">
                  <c:v>-163.30049999999997</c:v>
                </c:pt>
                <c:pt idx="103582">
                  <c:v>-163.29849999999999</c:v>
                </c:pt>
                <c:pt idx="103583">
                  <c:v>-163.29649999999998</c:v>
                </c:pt>
                <c:pt idx="103584">
                  <c:v>-163.29449999999997</c:v>
                </c:pt>
                <c:pt idx="103585">
                  <c:v>-163.29249999999999</c:v>
                </c:pt>
                <c:pt idx="103586">
                  <c:v>-163.29049999999998</c:v>
                </c:pt>
                <c:pt idx="103587">
                  <c:v>-163.28849999999997</c:v>
                </c:pt>
                <c:pt idx="103588">
                  <c:v>-163.28649999999999</c:v>
                </c:pt>
                <c:pt idx="103589">
                  <c:v>-163.28449999999998</c:v>
                </c:pt>
                <c:pt idx="103590">
                  <c:v>-163.28249999999997</c:v>
                </c:pt>
                <c:pt idx="103591">
                  <c:v>-163.28049999999999</c:v>
                </c:pt>
                <c:pt idx="103592">
                  <c:v>-163.27849999999998</c:v>
                </c:pt>
                <c:pt idx="103593">
                  <c:v>-163.27649999999997</c:v>
                </c:pt>
                <c:pt idx="103594">
                  <c:v>-163.27449999999999</c:v>
                </c:pt>
                <c:pt idx="103595">
                  <c:v>-163.27249999999998</c:v>
                </c:pt>
                <c:pt idx="103596">
                  <c:v>-163.27049999999997</c:v>
                </c:pt>
                <c:pt idx="103597">
                  <c:v>-163.26849999999999</c:v>
                </c:pt>
                <c:pt idx="103598">
                  <c:v>-163.26649999999998</c:v>
                </c:pt>
                <c:pt idx="103599">
                  <c:v>-163.26449999999997</c:v>
                </c:pt>
                <c:pt idx="103600">
                  <c:v>-163.26249999999999</c:v>
                </c:pt>
                <c:pt idx="103601">
                  <c:v>-163.26049999999998</c:v>
                </c:pt>
                <c:pt idx="103602">
                  <c:v>-163.25849999999997</c:v>
                </c:pt>
                <c:pt idx="103603">
                  <c:v>-163.25649999999999</c:v>
                </c:pt>
                <c:pt idx="103604">
                  <c:v>-163.25449999999998</c:v>
                </c:pt>
                <c:pt idx="103605">
                  <c:v>-163.25249999999997</c:v>
                </c:pt>
                <c:pt idx="103606">
                  <c:v>-163.25049999999999</c:v>
                </c:pt>
                <c:pt idx="103607">
                  <c:v>-163.24849999999998</c:v>
                </c:pt>
                <c:pt idx="103608">
                  <c:v>-163.24649999999997</c:v>
                </c:pt>
                <c:pt idx="103609">
                  <c:v>-163.24449999999999</c:v>
                </c:pt>
                <c:pt idx="103610">
                  <c:v>-163.24249999999998</c:v>
                </c:pt>
                <c:pt idx="103611">
                  <c:v>-163.24049999999997</c:v>
                </c:pt>
                <c:pt idx="103612">
                  <c:v>-163.23849999999999</c:v>
                </c:pt>
                <c:pt idx="103613">
                  <c:v>-163.23649999999998</c:v>
                </c:pt>
                <c:pt idx="103614">
                  <c:v>-163.23449999999997</c:v>
                </c:pt>
                <c:pt idx="103615">
                  <c:v>-163.23249999999999</c:v>
                </c:pt>
                <c:pt idx="103616">
                  <c:v>-163.23049999999998</c:v>
                </c:pt>
                <c:pt idx="103617">
                  <c:v>-163.22849999999997</c:v>
                </c:pt>
                <c:pt idx="103618">
                  <c:v>-163.22649999999999</c:v>
                </c:pt>
                <c:pt idx="103619">
                  <c:v>-163.22449999999998</c:v>
                </c:pt>
                <c:pt idx="103620">
                  <c:v>-163.22249999999997</c:v>
                </c:pt>
                <c:pt idx="103621">
                  <c:v>-163.22049999999999</c:v>
                </c:pt>
                <c:pt idx="103622">
                  <c:v>-163.21849999999998</c:v>
                </c:pt>
                <c:pt idx="103623">
                  <c:v>-163.21649999999997</c:v>
                </c:pt>
                <c:pt idx="103624">
                  <c:v>-163.21449999999999</c:v>
                </c:pt>
                <c:pt idx="103625">
                  <c:v>-163.21249999999998</c:v>
                </c:pt>
                <c:pt idx="103626">
                  <c:v>-163.21049999999997</c:v>
                </c:pt>
                <c:pt idx="103627">
                  <c:v>-163.20849999999999</c:v>
                </c:pt>
                <c:pt idx="103628">
                  <c:v>-163.20649999999998</c:v>
                </c:pt>
                <c:pt idx="103629">
                  <c:v>-163.20449999999997</c:v>
                </c:pt>
                <c:pt idx="103630">
                  <c:v>-163.20249999999999</c:v>
                </c:pt>
                <c:pt idx="103631">
                  <c:v>-163.20049999999998</c:v>
                </c:pt>
                <c:pt idx="103632">
                  <c:v>-163.19849999999997</c:v>
                </c:pt>
                <c:pt idx="103633">
                  <c:v>-163.19649999999999</c:v>
                </c:pt>
                <c:pt idx="103634">
                  <c:v>-163.19449999999998</c:v>
                </c:pt>
                <c:pt idx="103635">
                  <c:v>-163.19249999999997</c:v>
                </c:pt>
                <c:pt idx="103636">
                  <c:v>-163.19049999999999</c:v>
                </c:pt>
                <c:pt idx="103637">
                  <c:v>-163.18849999999998</c:v>
                </c:pt>
                <c:pt idx="103638">
                  <c:v>-163.18649999999997</c:v>
                </c:pt>
                <c:pt idx="103639">
                  <c:v>-163.18449999999999</c:v>
                </c:pt>
                <c:pt idx="103640">
                  <c:v>-163.18249999999998</c:v>
                </c:pt>
                <c:pt idx="103641">
                  <c:v>-163.18049999999997</c:v>
                </c:pt>
                <c:pt idx="103642">
                  <c:v>-163.17849999999999</c:v>
                </c:pt>
                <c:pt idx="103643">
                  <c:v>-163.17649999999998</c:v>
                </c:pt>
                <c:pt idx="103644">
                  <c:v>-163.17449999999997</c:v>
                </c:pt>
                <c:pt idx="103645">
                  <c:v>-163.17249999999999</c:v>
                </c:pt>
                <c:pt idx="103646">
                  <c:v>-163.17049999999998</c:v>
                </c:pt>
                <c:pt idx="103647">
                  <c:v>-163.16849999999997</c:v>
                </c:pt>
                <c:pt idx="103648">
                  <c:v>-163.16649999999998</c:v>
                </c:pt>
                <c:pt idx="103649">
                  <c:v>-163.16449999999998</c:v>
                </c:pt>
                <c:pt idx="103650">
                  <c:v>-163.16249999999997</c:v>
                </c:pt>
                <c:pt idx="103651">
                  <c:v>-163.16049999999998</c:v>
                </c:pt>
                <c:pt idx="103652">
                  <c:v>-163.15849999999998</c:v>
                </c:pt>
                <c:pt idx="103653">
                  <c:v>-163.15649999999997</c:v>
                </c:pt>
                <c:pt idx="103654">
                  <c:v>-163.15449999999998</c:v>
                </c:pt>
                <c:pt idx="103655">
                  <c:v>-163.15249999999997</c:v>
                </c:pt>
                <c:pt idx="103656">
                  <c:v>-163.15049999999997</c:v>
                </c:pt>
                <c:pt idx="103657">
                  <c:v>-163.14849999999998</c:v>
                </c:pt>
                <c:pt idx="103658">
                  <c:v>-163.14649999999997</c:v>
                </c:pt>
                <c:pt idx="103659">
                  <c:v>-163.14449999999997</c:v>
                </c:pt>
                <c:pt idx="103660">
                  <c:v>-163.14249999999998</c:v>
                </c:pt>
                <c:pt idx="103661">
                  <c:v>-163.14049999999997</c:v>
                </c:pt>
                <c:pt idx="103662">
                  <c:v>-163.13849999999996</c:v>
                </c:pt>
                <c:pt idx="103663">
                  <c:v>-163.13649999999998</c:v>
                </c:pt>
                <c:pt idx="103664">
                  <c:v>-163.13449999999997</c:v>
                </c:pt>
                <c:pt idx="103665">
                  <c:v>-163.13249999999996</c:v>
                </c:pt>
                <c:pt idx="103666">
                  <c:v>-163.13049999999998</c:v>
                </c:pt>
                <c:pt idx="103667">
                  <c:v>-163.12849999999997</c:v>
                </c:pt>
                <c:pt idx="103668">
                  <c:v>-163.12649999999996</c:v>
                </c:pt>
                <c:pt idx="103669">
                  <c:v>-163.12449999999998</c:v>
                </c:pt>
                <c:pt idx="103670">
                  <c:v>-163.12249999999997</c:v>
                </c:pt>
                <c:pt idx="103671">
                  <c:v>-163.12049999999996</c:v>
                </c:pt>
                <c:pt idx="103672">
                  <c:v>-163.11849999999998</c:v>
                </c:pt>
                <c:pt idx="103673">
                  <c:v>-163.11649999999997</c:v>
                </c:pt>
                <c:pt idx="103674">
                  <c:v>-163.11449999999996</c:v>
                </c:pt>
                <c:pt idx="103675">
                  <c:v>-163.11249999999998</c:v>
                </c:pt>
                <c:pt idx="103676">
                  <c:v>-163.11049999999997</c:v>
                </c:pt>
                <c:pt idx="103677">
                  <c:v>-163.10849999999996</c:v>
                </c:pt>
                <c:pt idx="103678">
                  <c:v>-163.10649999999998</c:v>
                </c:pt>
                <c:pt idx="103679">
                  <c:v>-163.10449999999997</c:v>
                </c:pt>
                <c:pt idx="103680">
                  <c:v>-163.10249999999996</c:v>
                </c:pt>
                <c:pt idx="103681">
                  <c:v>-163.10049999999998</c:v>
                </c:pt>
                <c:pt idx="103682">
                  <c:v>-163.09849999999997</c:v>
                </c:pt>
                <c:pt idx="103683">
                  <c:v>-163.09649999999996</c:v>
                </c:pt>
                <c:pt idx="103684">
                  <c:v>-163.09449999999998</c:v>
                </c:pt>
                <c:pt idx="103685">
                  <c:v>-163.09249999999997</c:v>
                </c:pt>
                <c:pt idx="103686">
                  <c:v>-163.09049999999996</c:v>
                </c:pt>
                <c:pt idx="103687">
                  <c:v>-163.08849999999998</c:v>
                </c:pt>
                <c:pt idx="103688">
                  <c:v>-163.08649999999997</c:v>
                </c:pt>
                <c:pt idx="103689">
                  <c:v>-163.08449999999999</c:v>
                </c:pt>
                <c:pt idx="103690">
                  <c:v>-163.08249999999998</c:v>
                </c:pt>
                <c:pt idx="103691">
                  <c:v>-163.08049999999997</c:v>
                </c:pt>
                <c:pt idx="103692">
                  <c:v>-163.07849999999999</c:v>
                </c:pt>
                <c:pt idx="103693">
                  <c:v>-163.07649999999998</c:v>
                </c:pt>
                <c:pt idx="103694">
                  <c:v>-163.07449999999997</c:v>
                </c:pt>
                <c:pt idx="103695">
                  <c:v>-163.07249999999999</c:v>
                </c:pt>
                <c:pt idx="103696">
                  <c:v>-163.07049999999998</c:v>
                </c:pt>
                <c:pt idx="103697">
                  <c:v>-163.06849999999997</c:v>
                </c:pt>
                <c:pt idx="103698">
                  <c:v>-163.06649999999999</c:v>
                </c:pt>
                <c:pt idx="103699">
                  <c:v>-163.06449999999998</c:v>
                </c:pt>
                <c:pt idx="103700">
                  <c:v>-163.06249999999997</c:v>
                </c:pt>
                <c:pt idx="103701">
                  <c:v>-163.06049999999999</c:v>
                </c:pt>
                <c:pt idx="103702">
                  <c:v>-163.05849999999998</c:v>
                </c:pt>
                <c:pt idx="103703">
                  <c:v>-163.05649999999997</c:v>
                </c:pt>
                <c:pt idx="103704">
                  <c:v>-163.05449999999999</c:v>
                </c:pt>
                <c:pt idx="103705">
                  <c:v>-163.05249999999998</c:v>
                </c:pt>
                <c:pt idx="103706">
                  <c:v>-163.05049999999997</c:v>
                </c:pt>
                <c:pt idx="103707">
                  <c:v>-163.04849999999999</c:v>
                </c:pt>
                <c:pt idx="103708">
                  <c:v>-163.04649999999998</c:v>
                </c:pt>
                <c:pt idx="103709">
                  <c:v>-163.04449999999997</c:v>
                </c:pt>
                <c:pt idx="103710">
                  <c:v>-163.04249999999999</c:v>
                </c:pt>
                <c:pt idx="103711">
                  <c:v>-163.04049999999998</c:v>
                </c:pt>
                <c:pt idx="103712">
                  <c:v>-163.03849999999997</c:v>
                </c:pt>
                <c:pt idx="103713">
                  <c:v>-163.03649999999999</c:v>
                </c:pt>
                <c:pt idx="103714">
                  <c:v>-163.03449999999998</c:v>
                </c:pt>
                <c:pt idx="103715">
                  <c:v>-163.03249999999997</c:v>
                </c:pt>
                <c:pt idx="103716">
                  <c:v>-163.03049999999999</c:v>
                </c:pt>
                <c:pt idx="103717">
                  <c:v>-163.02849999999998</c:v>
                </c:pt>
                <c:pt idx="103718">
                  <c:v>-163.02649999999997</c:v>
                </c:pt>
                <c:pt idx="103719">
                  <c:v>-163.02449999999999</c:v>
                </c:pt>
                <c:pt idx="103720">
                  <c:v>-163.02249999999998</c:v>
                </c:pt>
                <c:pt idx="103721">
                  <c:v>-163.02049999999997</c:v>
                </c:pt>
                <c:pt idx="103722">
                  <c:v>-163.01849999999999</c:v>
                </c:pt>
                <c:pt idx="103723">
                  <c:v>-163.01649999999998</c:v>
                </c:pt>
                <c:pt idx="103724">
                  <c:v>-163.01449999999997</c:v>
                </c:pt>
                <c:pt idx="103725">
                  <c:v>-163.01249999999999</c:v>
                </c:pt>
                <c:pt idx="103726">
                  <c:v>-163.01049999999998</c:v>
                </c:pt>
                <c:pt idx="103727">
                  <c:v>-163.00849999999997</c:v>
                </c:pt>
                <c:pt idx="103728">
                  <c:v>-163.00649999999999</c:v>
                </c:pt>
                <c:pt idx="103729">
                  <c:v>-163.00449999999998</c:v>
                </c:pt>
                <c:pt idx="103730">
                  <c:v>-163.00249999999997</c:v>
                </c:pt>
                <c:pt idx="103731">
                  <c:v>-163.00049999999999</c:v>
                </c:pt>
                <c:pt idx="103732">
                  <c:v>-162.99849999999998</c:v>
                </c:pt>
                <c:pt idx="103733">
                  <c:v>-162.99649999999997</c:v>
                </c:pt>
                <c:pt idx="103734">
                  <c:v>-162.99449999999999</c:v>
                </c:pt>
                <c:pt idx="103735">
                  <c:v>-162.99249999999998</c:v>
                </c:pt>
                <c:pt idx="103736">
                  <c:v>-162.99049999999997</c:v>
                </c:pt>
                <c:pt idx="103737">
                  <c:v>-162.98849999999999</c:v>
                </c:pt>
                <c:pt idx="103738">
                  <c:v>-162.98649999999998</c:v>
                </c:pt>
                <c:pt idx="103739">
                  <c:v>-162.98449999999997</c:v>
                </c:pt>
                <c:pt idx="103740">
                  <c:v>-162.98249999999999</c:v>
                </c:pt>
                <c:pt idx="103741">
                  <c:v>-162.98049999999998</c:v>
                </c:pt>
                <c:pt idx="103742">
                  <c:v>-162.97849999999997</c:v>
                </c:pt>
                <c:pt idx="103743">
                  <c:v>-162.97649999999999</c:v>
                </c:pt>
                <c:pt idx="103744">
                  <c:v>-162.97449999999998</c:v>
                </c:pt>
                <c:pt idx="103745">
                  <c:v>-162.97249999999997</c:v>
                </c:pt>
                <c:pt idx="103746">
                  <c:v>-162.97049999999999</c:v>
                </c:pt>
                <c:pt idx="103747">
                  <c:v>-162.96849999999998</c:v>
                </c:pt>
                <c:pt idx="103748">
                  <c:v>-162.96649999999997</c:v>
                </c:pt>
                <c:pt idx="103749">
                  <c:v>-162.96449999999999</c:v>
                </c:pt>
                <c:pt idx="103750">
                  <c:v>-162.96249999999998</c:v>
                </c:pt>
                <c:pt idx="103751">
                  <c:v>-162.96049999999997</c:v>
                </c:pt>
                <c:pt idx="103752">
                  <c:v>-162.95849999999999</c:v>
                </c:pt>
                <c:pt idx="103753">
                  <c:v>-162.95649999999998</c:v>
                </c:pt>
                <c:pt idx="103754">
                  <c:v>-162.95449999999997</c:v>
                </c:pt>
                <c:pt idx="103755">
                  <c:v>-162.95249999999999</c:v>
                </c:pt>
                <c:pt idx="103756">
                  <c:v>-162.95049999999998</c:v>
                </c:pt>
                <c:pt idx="103757">
                  <c:v>-162.94849999999997</c:v>
                </c:pt>
                <c:pt idx="103758">
                  <c:v>-162.94649999999999</c:v>
                </c:pt>
                <c:pt idx="103759">
                  <c:v>-162.94449999999998</c:v>
                </c:pt>
                <c:pt idx="103760">
                  <c:v>-162.94249999999997</c:v>
                </c:pt>
                <c:pt idx="103761">
                  <c:v>-162.94049999999999</c:v>
                </c:pt>
                <c:pt idx="103762">
                  <c:v>-162.93849999999998</c:v>
                </c:pt>
                <c:pt idx="103763">
                  <c:v>-162.93649999999997</c:v>
                </c:pt>
                <c:pt idx="103764">
                  <c:v>-162.93449999999999</c:v>
                </c:pt>
                <c:pt idx="103765">
                  <c:v>-162.93249999999998</c:v>
                </c:pt>
                <c:pt idx="103766">
                  <c:v>-162.93049999999997</c:v>
                </c:pt>
                <c:pt idx="103767">
                  <c:v>-162.92849999999999</c:v>
                </c:pt>
                <c:pt idx="103768">
                  <c:v>-162.92649999999998</c:v>
                </c:pt>
                <c:pt idx="103769">
                  <c:v>-162.92449999999997</c:v>
                </c:pt>
                <c:pt idx="103770">
                  <c:v>-162.92249999999999</c:v>
                </c:pt>
                <c:pt idx="103771">
                  <c:v>-162.92049999999998</c:v>
                </c:pt>
                <c:pt idx="103772">
                  <c:v>-162.91849999999997</c:v>
                </c:pt>
                <c:pt idx="103773">
                  <c:v>-162.91649999999998</c:v>
                </c:pt>
                <c:pt idx="103774">
                  <c:v>-162.91449999999998</c:v>
                </c:pt>
                <c:pt idx="103775">
                  <c:v>-162.91249999999997</c:v>
                </c:pt>
                <c:pt idx="103776">
                  <c:v>-162.91049999999998</c:v>
                </c:pt>
                <c:pt idx="103777">
                  <c:v>-162.90849999999998</c:v>
                </c:pt>
                <c:pt idx="103778">
                  <c:v>-162.90649999999997</c:v>
                </c:pt>
                <c:pt idx="103779">
                  <c:v>-162.90449999999998</c:v>
                </c:pt>
                <c:pt idx="103780">
                  <c:v>-162.90249999999997</c:v>
                </c:pt>
                <c:pt idx="103781">
                  <c:v>-162.90049999999997</c:v>
                </c:pt>
                <c:pt idx="103782">
                  <c:v>-162.89849999999998</c:v>
                </c:pt>
                <c:pt idx="103783">
                  <c:v>-162.89649999999997</c:v>
                </c:pt>
                <c:pt idx="103784">
                  <c:v>-162.89449999999997</c:v>
                </c:pt>
                <c:pt idx="103785">
                  <c:v>-162.89249999999998</c:v>
                </c:pt>
                <c:pt idx="103786">
                  <c:v>-162.89049999999997</c:v>
                </c:pt>
                <c:pt idx="103787">
                  <c:v>-162.88849999999996</c:v>
                </c:pt>
                <c:pt idx="103788">
                  <c:v>-162.88649999999998</c:v>
                </c:pt>
                <c:pt idx="103789">
                  <c:v>-162.88449999999997</c:v>
                </c:pt>
                <c:pt idx="103790">
                  <c:v>-162.88249999999996</c:v>
                </c:pt>
                <c:pt idx="103791">
                  <c:v>-162.88049999999998</c:v>
                </c:pt>
                <c:pt idx="103792">
                  <c:v>-162.87849999999997</c:v>
                </c:pt>
                <c:pt idx="103793">
                  <c:v>-162.87649999999996</c:v>
                </c:pt>
                <c:pt idx="103794">
                  <c:v>-162.87449999999998</c:v>
                </c:pt>
                <c:pt idx="103795">
                  <c:v>-162.87249999999997</c:v>
                </c:pt>
                <c:pt idx="103796">
                  <c:v>-162.87049999999996</c:v>
                </c:pt>
                <c:pt idx="103797">
                  <c:v>-162.86849999999998</c:v>
                </c:pt>
                <c:pt idx="103798">
                  <c:v>-162.86649999999997</c:v>
                </c:pt>
                <c:pt idx="103799">
                  <c:v>-162.86449999999996</c:v>
                </c:pt>
                <c:pt idx="103800">
                  <c:v>-162.86249999999998</c:v>
                </c:pt>
                <c:pt idx="103801">
                  <c:v>-162.86049999999997</c:v>
                </c:pt>
                <c:pt idx="103802">
                  <c:v>-162.85849999999996</c:v>
                </c:pt>
                <c:pt idx="103803">
                  <c:v>-162.85649999999998</c:v>
                </c:pt>
                <c:pt idx="103804">
                  <c:v>-162.85449999999997</c:v>
                </c:pt>
                <c:pt idx="103805">
                  <c:v>-162.85249999999996</c:v>
                </c:pt>
                <c:pt idx="103806">
                  <c:v>-162.85049999999998</c:v>
                </c:pt>
                <c:pt idx="103807">
                  <c:v>-162.84849999999997</c:v>
                </c:pt>
                <c:pt idx="103808">
                  <c:v>-162.84649999999996</c:v>
                </c:pt>
                <c:pt idx="103809">
                  <c:v>-162.84449999999998</c:v>
                </c:pt>
                <c:pt idx="103810">
                  <c:v>-162.84249999999997</c:v>
                </c:pt>
                <c:pt idx="103811">
                  <c:v>-162.84049999999996</c:v>
                </c:pt>
                <c:pt idx="103812">
                  <c:v>-162.83849999999998</c:v>
                </c:pt>
                <c:pt idx="103813">
                  <c:v>-162.83649999999997</c:v>
                </c:pt>
                <c:pt idx="103814">
                  <c:v>-162.83449999999999</c:v>
                </c:pt>
                <c:pt idx="103815">
                  <c:v>-162.83249999999998</c:v>
                </c:pt>
                <c:pt idx="103816">
                  <c:v>-162.83049999999997</c:v>
                </c:pt>
                <c:pt idx="103817">
                  <c:v>-162.82849999999999</c:v>
                </c:pt>
                <c:pt idx="103818">
                  <c:v>-162.82649999999998</c:v>
                </c:pt>
                <c:pt idx="103819">
                  <c:v>-162.82449999999997</c:v>
                </c:pt>
                <c:pt idx="103820">
                  <c:v>-162.82249999999999</c:v>
                </c:pt>
                <c:pt idx="103821">
                  <c:v>-162.82049999999998</c:v>
                </c:pt>
                <c:pt idx="103822">
                  <c:v>-162.81849999999997</c:v>
                </c:pt>
                <c:pt idx="103823">
                  <c:v>-162.81649999999999</c:v>
                </c:pt>
                <c:pt idx="103824">
                  <c:v>-162.81449999999998</c:v>
                </c:pt>
                <c:pt idx="103825">
                  <c:v>-162.81249999999997</c:v>
                </c:pt>
                <c:pt idx="103826">
                  <c:v>-162.81049999999999</c:v>
                </c:pt>
                <c:pt idx="103827">
                  <c:v>-162.80849999999998</c:v>
                </c:pt>
                <c:pt idx="103828">
                  <c:v>-162.80649999999997</c:v>
                </c:pt>
                <c:pt idx="103829">
                  <c:v>-162.80449999999999</c:v>
                </c:pt>
                <c:pt idx="103830">
                  <c:v>-162.80249999999998</c:v>
                </c:pt>
                <c:pt idx="103831">
                  <c:v>-162.80049999999997</c:v>
                </c:pt>
                <c:pt idx="103832">
                  <c:v>-162.79849999999999</c:v>
                </c:pt>
                <c:pt idx="103833">
                  <c:v>-162.79649999999998</c:v>
                </c:pt>
                <c:pt idx="103834">
                  <c:v>-162.79449999999997</c:v>
                </c:pt>
                <c:pt idx="103835">
                  <c:v>-162.79249999999999</c:v>
                </c:pt>
                <c:pt idx="103836">
                  <c:v>-162.79049999999998</c:v>
                </c:pt>
                <c:pt idx="103837">
                  <c:v>-162.78849999999997</c:v>
                </c:pt>
                <c:pt idx="103838">
                  <c:v>-162.78649999999999</c:v>
                </c:pt>
                <c:pt idx="103839">
                  <c:v>-162.78449999999998</c:v>
                </c:pt>
                <c:pt idx="103840">
                  <c:v>-162.78249999999997</c:v>
                </c:pt>
                <c:pt idx="103841">
                  <c:v>-162.78049999999999</c:v>
                </c:pt>
                <c:pt idx="103842">
                  <c:v>-162.77849999999998</c:v>
                </c:pt>
                <c:pt idx="103843">
                  <c:v>-162.77649999999997</c:v>
                </c:pt>
                <c:pt idx="103844">
                  <c:v>-162.77449999999999</c:v>
                </c:pt>
                <c:pt idx="103845">
                  <c:v>-162.77249999999998</c:v>
                </c:pt>
                <c:pt idx="103846">
                  <c:v>-162.77049999999997</c:v>
                </c:pt>
                <c:pt idx="103847">
                  <c:v>-162.76849999999999</c:v>
                </c:pt>
                <c:pt idx="103848">
                  <c:v>-162.76649999999998</c:v>
                </c:pt>
                <c:pt idx="103849">
                  <c:v>-162.76449999999997</c:v>
                </c:pt>
                <c:pt idx="103850">
                  <c:v>-162.76249999999999</c:v>
                </c:pt>
                <c:pt idx="103851">
                  <c:v>-162.76049999999998</c:v>
                </c:pt>
                <c:pt idx="103852">
                  <c:v>-162.75849999999997</c:v>
                </c:pt>
                <c:pt idx="103853">
                  <c:v>-162.75649999999999</c:v>
                </c:pt>
                <c:pt idx="103854">
                  <c:v>-162.75449999999998</c:v>
                </c:pt>
                <c:pt idx="103855">
                  <c:v>-162.75249999999997</c:v>
                </c:pt>
                <c:pt idx="103856">
                  <c:v>-162.75049999999999</c:v>
                </c:pt>
                <c:pt idx="103857">
                  <c:v>-162.74849999999998</c:v>
                </c:pt>
                <c:pt idx="103858">
                  <c:v>-162.74649999999997</c:v>
                </c:pt>
                <c:pt idx="103859">
                  <c:v>-162.74449999999999</c:v>
                </c:pt>
                <c:pt idx="103860">
                  <c:v>-162.74249999999998</c:v>
                </c:pt>
                <c:pt idx="103861">
                  <c:v>-162.74049999999997</c:v>
                </c:pt>
                <c:pt idx="103862">
                  <c:v>-162.73849999999999</c:v>
                </c:pt>
                <c:pt idx="103863">
                  <c:v>-162.73649999999998</c:v>
                </c:pt>
                <c:pt idx="103864">
                  <c:v>-162.73449999999997</c:v>
                </c:pt>
                <c:pt idx="103865">
                  <c:v>-162.73249999999999</c:v>
                </c:pt>
                <c:pt idx="103866">
                  <c:v>-162.73049999999998</c:v>
                </c:pt>
                <c:pt idx="103867">
                  <c:v>-162.72849999999997</c:v>
                </c:pt>
                <c:pt idx="103868">
                  <c:v>-162.72649999999999</c:v>
                </c:pt>
                <c:pt idx="103869">
                  <c:v>-162.72449999999998</c:v>
                </c:pt>
                <c:pt idx="103870">
                  <c:v>-162.72249999999997</c:v>
                </c:pt>
                <c:pt idx="103871">
                  <c:v>-162.72049999999999</c:v>
                </c:pt>
                <c:pt idx="103872">
                  <c:v>-162.71849999999998</c:v>
                </c:pt>
                <c:pt idx="103873">
                  <c:v>-162.71649999999997</c:v>
                </c:pt>
                <c:pt idx="103874">
                  <c:v>-162.71449999999999</c:v>
                </c:pt>
                <c:pt idx="103875">
                  <c:v>-162.71249999999998</c:v>
                </c:pt>
                <c:pt idx="103876">
                  <c:v>-162.71049999999997</c:v>
                </c:pt>
                <c:pt idx="103877">
                  <c:v>-162.70849999999999</c:v>
                </c:pt>
                <c:pt idx="103878">
                  <c:v>-162.70649999999998</c:v>
                </c:pt>
                <c:pt idx="103879">
                  <c:v>-162.70449999999997</c:v>
                </c:pt>
                <c:pt idx="103880">
                  <c:v>-162.70249999999999</c:v>
                </c:pt>
                <c:pt idx="103881">
                  <c:v>-162.70049999999998</c:v>
                </c:pt>
                <c:pt idx="103882">
                  <c:v>-162.69849999999997</c:v>
                </c:pt>
                <c:pt idx="103883">
                  <c:v>-162.69649999999999</c:v>
                </c:pt>
                <c:pt idx="103884">
                  <c:v>-162.69449999999998</c:v>
                </c:pt>
                <c:pt idx="103885">
                  <c:v>-162.69249999999997</c:v>
                </c:pt>
                <c:pt idx="103886">
                  <c:v>-162.69049999999999</c:v>
                </c:pt>
                <c:pt idx="103887">
                  <c:v>-162.68849999999998</c:v>
                </c:pt>
                <c:pt idx="103888">
                  <c:v>-162.68649999999997</c:v>
                </c:pt>
                <c:pt idx="103889">
                  <c:v>-162.68449999999999</c:v>
                </c:pt>
                <c:pt idx="103890">
                  <c:v>-162.68249999999998</c:v>
                </c:pt>
                <c:pt idx="103891">
                  <c:v>-162.68049999999997</c:v>
                </c:pt>
                <c:pt idx="103892">
                  <c:v>-162.67849999999999</c:v>
                </c:pt>
                <c:pt idx="103893">
                  <c:v>-162.67649999999998</c:v>
                </c:pt>
                <c:pt idx="103894">
                  <c:v>-162.67449999999997</c:v>
                </c:pt>
                <c:pt idx="103895">
                  <c:v>-162.67249999999999</c:v>
                </c:pt>
                <c:pt idx="103896">
                  <c:v>-162.67049999999998</c:v>
                </c:pt>
                <c:pt idx="103897">
                  <c:v>-162.66849999999997</c:v>
                </c:pt>
                <c:pt idx="103898">
                  <c:v>-162.66649999999998</c:v>
                </c:pt>
                <c:pt idx="103899">
                  <c:v>-162.66449999999998</c:v>
                </c:pt>
                <c:pt idx="103900">
                  <c:v>-162.66249999999997</c:v>
                </c:pt>
                <c:pt idx="103901">
                  <c:v>-162.66049999999998</c:v>
                </c:pt>
                <c:pt idx="103902">
                  <c:v>-162.65849999999998</c:v>
                </c:pt>
                <c:pt idx="103903">
                  <c:v>-162.65649999999997</c:v>
                </c:pt>
                <c:pt idx="103904">
                  <c:v>-162.65449999999998</c:v>
                </c:pt>
                <c:pt idx="103905">
                  <c:v>-162.65249999999997</c:v>
                </c:pt>
                <c:pt idx="103906">
                  <c:v>-162.65049999999997</c:v>
                </c:pt>
                <c:pt idx="103907">
                  <c:v>-162.64849999999998</c:v>
                </c:pt>
                <c:pt idx="103908">
                  <c:v>-162.64649999999997</c:v>
                </c:pt>
                <c:pt idx="103909">
                  <c:v>-162.64449999999997</c:v>
                </c:pt>
                <c:pt idx="103910">
                  <c:v>-162.64249999999998</c:v>
                </c:pt>
                <c:pt idx="103911">
                  <c:v>-162.64049999999997</c:v>
                </c:pt>
                <c:pt idx="103912">
                  <c:v>-162.63849999999996</c:v>
                </c:pt>
                <c:pt idx="103913">
                  <c:v>-162.63649999999998</c:v>
                </c:pt>
                <c:pt idx="103914">
                  <c:v>-162.63449999999997</c:v>
                </c:pt>
                <c:pt idx="103915">
                  <c:v>-162.63249999999996</c:v>
                </c:pt>
                <c:pt idx="103916">
                  <c:v>-162.63049999999998</c:v>
                </c:pt>
                <c:pt idx="103917">
                  <c:v>-162.62849999999997</c:v>
                </c:pt>
                <c:pt idx="103918">
                  <c:v>-162.62649999999996</c:v>
                </c:pt>
                <c:pt idx="103919">
                  <c:v>-162.62449999999998</c:v>
                </c:pt>
                <c:pt idx="103920">
                  <c:v>-162.62249999999997</c:v>
                </c:pt>
                <c:pt idx="103921">
                  <c:v>-162.62049999999996</c:v>
                </c:pt>
                <c:pt idx="103922">
                  <c:v>-162.61849999999998</c:v>
                </c:pt>
                <c:pt idx="103923">
                  <c:v>-162.61649999999997</c:v>
                </c:pt>
                <c:pt idx="103924">
                  <c:v>-162.61449999999996</c:v>
                </c:pt>
                <c:pt idx="103925">
                  <c:v>-162.61249999999998</c:v>
                </c:pt>
                <c:pt idx="103926">
                  <c:v>-162.61049999999997</c:v>
                </c:pt>
                <c:pt idx="103927">
                  <c:v>-162.60849999999996</c:v>
                </c:pt>
                <c:pt idx="103928">
                  <c:v>-162.60649999999998</c:v>
                </c:pt>
                <c:pt idx="103929">
                  <c:v>-162.60449999999997</c:v>
                </c:pt>
                <c:pt idx="103930">
                  <c:v>-162.60249999999996</c:v>
                </c:pt>
                <c:pt idx="103931">
                  <c:v>-162.60049999999998</c:v>
                </c:pt>
                <c:pt idx="103932">
                  <c:v>-162.59849999999997</c:v>
                </c:pt>
                <c:pt idx="103933">
                  <c:v>-162.59649999999996</c:v>
                </c:pt>
                <c:pt idx="103934">
                  <c:v>-162.59449999999998</c:v>
                </c:pt>
                <c:pt idx="103935">
                  <c:v>-162.59249999999997</c:v>
                </c:pt>
                <c:pt idx="103936">
                  <c:v>-162.59049999999996</c:v>
                </c:pt>
                <c:pt idx="103937">
                  <c:v>-162.58849999999998</c:v>
                </c:pt>
                <c:pt idx="103938">
                  <c:v>-162.58649999999997</c:v>
                </c:pt>
                <c:pt idx="103939">
                  <c:v>-162.58449999999999</c:v>
                </c:pt>
                <c:pt idx="103940">
                  <c:v>-162.58249999999998</c:v>
                </c:pt>
                <c:pt idx="103941">
                  <c:v>-162.58049999999997</c:v>
                </c:pt>
                <c:pt idx="103942">
                  <c:v>-162.57849999999999</c:v>
                </c:pt>
                <c:pt idx="103943">
                  <c:v>-162.57649999999998</c:v>
                </c:pt>
                <c:pt idx="103944">
                  <c:v>-162.57449999999997</c:v>
                </c:pt>
                <c:pt idx="103945">
                  <c:v>-162.57249999999999</c:v>
                </c:pt>
                <c:pt idx="103946">
                  <c:v>-162.57049999999998</c:v>
                </c:pt>
                <c:pt idx="103947">
                  <c:v>-162.56849999999997</c:v>
                </c:pt>
                <c:pt idx="103948">
                  <c:v>-162.56649999999999</c:v>
                </c:pt>
                <c:pt idx="103949">
                  <c:v>-162.56449999999998</c:v>
                </c:pt>
                <c:pt idx="103950">
                  <c:v>-162.56249999999997</c:v>
                </c:pt>
                <c:pt idx="103951">
                  <c:v>-162.56049999999999</c:v>
                </c:pt>
                <c:pt idx="103952">
                  <c:v>-162.55849999999998</c:v>
                </c:pt>
                <c:pt idx="103953">
                  <c:v>-162.55649999999997</c:v>
                </c:pt>
                <c:pt idx="103954">
                  <c:v>-162.55449999999999</c:v>
                </c:pt>
                <c:pt idx="103955">
                  <c:v>-162.55249999999998</c:v>
                </c:pt>
                <c:pt idx="103956">
                  <c:v>-162.55049999999997</c:v>
                </c:pt>
                <c:pt idx="103957">
                  <c:v>-162.54849999999999</c:v>
                </c:pt>
                <c:pt idx="103958">
                  <c:v>-162.54649999999998</c:v>
                </c:pt>
                <c:pt idx="103959">
                  <c:v>-162.54449999999997</c:v>
                </c:pt>
                <c:pt idx="103960">
                  <c:v>-162.54249999999999</c:v>
                </c:pt>
                <c:pt idx="103961">
                  <c:v>-162.54049999999998</c:v>
                </c:pt>
                <c:pt idx="103962">
                  <c:v>-162.53849999999997</c:v>
                </c:pt>
                <c:pt idx="103963">
                  <c:v>-162.53649999999999</c:v>
                </c:pt>
                <c:pt idx="103964">
                  <c:v>-162.53449999999998</c:v>
                </c:pt>
                <c:pt idx="103965">
                  <c:v>-162.53249999999997</c:v>
                </c:pt>
                <c:pt idx="103966">
                  <c:v>-162.53049999999999</c:v>
                </c:pt>
                <c:pt idx="103967">
                  <c:v>-162.52849999999998</c:v>
                </c:pt>
                <c:pt idx="103968">
                  <c:v>-162.52649999999997</c:v>
                </c:pt>
                <c:pt idx="103969">
                  <c:v>-162.52449999999999</c:v>
                </c:pt>
                <c:pt idx="103970">
                  <c:v>-162.52249999999998</c:v>
                </c:pt>
                <c:pt idx="103971">
                  <c:v>-162.52049999999997</c:v>
                </c:pt>
                <c:pt idx="103972">
                  <c:v>-162.51849999999999</c:v>
                </c:pt>
                <c:pt idx="103973">
                  <c:v>-162.51649999999998</c:v>
                </c:pt>
                <c:pt idx="103974">
                  <c:v>-162.51449999999997</c:v>
                </c:pt>
                <c:pt idx="103975">
                  <c:v>-162.51249999999999</c:v>
                </c:pt>
                <c:pt idx="103976">
                  <c:v>-162.51049999999998</c:v>
                </c:pt>
                <c:pt idx="103977">
                  <c:v>-162.50849999999997</c:v>
                </c:pt>
                <c:pt idx="103978">
                  <c:v>-162.50649999999999</c:v>
                </c:pt>
                <c:pt idx="103979">
                  <c:v>-162.50449999999998</c:v>
                </c:pt>
                <c:pt idx="103980">
                  <c:v>-162.50249999999997</c:v>
                </c:pt>
                <c:pt idx="103981">
                  <c:v>-162.50049999999999</c:v>
                </c:pt>
                <c:pt idx="103982">
                  <c:v>-162.49849999999998</c:v>
                </c:pt>
                <c:pt idx="103983">
                  <c:v>-162.49649999999997</c:v>
                </c:pt>
                <c:pt idx="103984">
                  <c:v>-162.49449999999999</c:v>
                </c:pt>
                <c:pt idx="103985">
                  <c:v>-162.49249999999998</c:v>
                </c:pt>
                <c:pt idx="103986">
                  <c:v>-162.49049999999997</c:v>
                </c:pt>
                <c:pt idx="103987">
                  <c:v>-162.48849999999999</c:v>
                </c:pt>
                <c:pt idx="103988">
                  <c:v>-162.48649999999998</c:v>
                </c:pt>
                <c:pt idx="103989">
                  <c:v>-162.48449999999997</c:v>
                </c:pt>
                <c:pt idx="103990">
                  <c:v>-162.48249999999999</c:v>
                </c:pt>
                <c:pt idx="103991">
                  <c:v>-162.48049999999998</c:v>
                </c:pt>
                <c:pt idx="103992">
                  <c:v>-162.47849999999997</c:v>
                </c:pt>
                <c:pt idx="103993">
                  <c:v>-162.47649999999999</c:v>
                </c:pt>
                <c:pt idx="103994">
                  <c:v>-162.47449999999998</c:v>
                </c:pt>
                <c:pt idx="103995">
                  <c:v>-162.47249999999997</c:v>
                </c:pt>
                <c:pt idx="103996">
                  <c:v>-162.47049999999999</c:v>
                </c:pt>
                <c:pt idx="103997">
                  <c:v>-162.46849999999998</c:v>
                </c:pt>
                <c:pt idx="103998">
                  <c:v>-162.46649999999997</c:v>
                </c:pt>
                <c:pt idx="103999">
                  <c:v>-162.46449999999999</c:v>
                </c:pt>
                <c:pt idx="104000">
                  <c:v>-162.46249999999998</c:v>
                </c:pt>
                <c:pt idx="104001">
                  <c:v>-162.46049999999997</c:v>
                </c:pt>
                <c:pt idx="104002">
                  <c:v>-162.45849999999999</c:v>
                </c:pt>
                <c:pt idx="104003">
                  <c:v>-162.45649999999998</c:v>
                </c:pt>
                <c:pt idx="104004">
                  <c:v>-162.45449999999997</c:v>
                </c:pt>
                <c:pt idx="104005">
                  <c:v>-162.45249999999999</c:v>
                </c:pt>
                <c:pt idx="104006">
                  <c:v>-162.45049999999998</c:v>
                </c:pt>
                <c:pt idx="104007">
                  <c:v>-162.44849999999997</c:v>
                </c:pt>
                <c:pt idx="104008">
                  <c:v>-162.44649999999999</c:v>
                </c:pt>
                <c:pt idx="104009">
                  <c:v>-162.44449999999998</c:v>
                </c:pt>
                <c:pt idx="104010">
                  <c:v>-162.44249999999997</c:v>
                </c:pt>
                <c:pt idx="104011">
                  <c:v>-162.44049999999999</c:v>
                </c:pt>
                <c:pt idx="104012">
                  <c:v>-162.43849999999998</c:v>
                </c:pt>
                <c:pt idx="104013">
                  <c:v>-162.43649999999997</c:v>
                </c:pt>
                <c:pt idx="104014">
                  <c:v>-162.43449999999999</c:v>
                </c:pt>
                <c:pt idx="104015">
                  <c:v>-162.43249999999998</c:v>
                </c:pt>
                <c:pt idx="104016">
                  <c:v>-162.43049999999997</c:v>
                </c:pt>
                <c:pt idx="104017">
                  <c:v>-162.42849999999999</c:v>
                </c:pt>
                <c:pt idx="104018">
                  <c:v>-162.42649999999998</c:v>
                </c:pt>
                <c:pt idx="104019">
                  <c:v>-162.42449999999997</c:v>
                </c:pt>
                <c:pt idx="104020">
                  <c:v>-162.42249999999999</c:v>
                </c:pt>
                <c:pt idx="104021">
                  <c:v>-162.42049999999998</c:v>
                </c:pt>
                <c:pt idx="104022">
                  <c:v>-162.41849999999997</c:v>
                </c:pt>
                <c:pt idx="104023">
                  <c:v>-162.41649999999998</c:v>
                </c:pt>
                <c:pt idx="104024">
                  <c:v>-162.41449999999998</c:v>
                </c:pt>
                <c:pt idx="104025">
                  <c:v>-162.41249999999997</c:v>
                </c:pt>
                <c:pt idx="104026">
                  <c:v>-162.41049999999998</c:v>
                </c:pt>
                <c:pt idx="104027">
                  <c:v>-162.40849999999998</c:v>
                </c:pt>
                <c:pt idx="104028">
                  <c:v>-162.40649999999997</c:v>
                </c:pt>
                <c:pt idx="104029">
                  <c:v>-162.40449999999998</c:v>
                </c:pt>
                <c:pt idx="104030">
                  <c:v>-162.40249999999997</c:v>
                </c:pt>
                <c:pt idx="104031">
                  <c:v>-162.40049999999997</c:v>
                </c:pt>
                <c:pt idx="104032">
                  <c:v>-162.39849999999998</c:v>
                </c:pt>
                <c:pt idx="104033">
                  <c:v>-162.39649999999997</c:v>
                </c:pt>
                <c:pt idx="104034">
                  <c:v>-162.39449999999997</c:v>
                </c:pt>
                <c:pt idx="104035">
                  <c:v>-162.39249999999998</c:v>
                </c:pt>
                <c:pt idx="104036">
                  <c:v>-162.39049999999997</c:v>
                </c:pt>
                <c:pt idx="104037">
                  <c:v>-162.38849999999996</c:v>
                </c:pt>
                <c:pt idx="104038">
                  <c:v>-162.38649999999998</c:v>
                </c:pt>
                <c:pt idx="104039">
                  <c:v>-162.38449999999997</c:v>
                </c:pt>
                <c:pt idx="104040">
                  <c:v>-162.38249999999996</c:v>
                </c:pt>
                <c:pt idx="104041">
                  <c:v>-162.38049999999998</c:v>
                </c:pt>
                <c:pt idx="104042">
                  <c:v>-162.37849999999997</c:v>
                </c:pt>
                <c:pt idx="104043">
                  <c:v>-162.37649999999996</c:v>
                </c:pt>
                <c:pt idx="104044">
                  <c:v>-162.37449999999998</c:v>
                </c:pt>
                <c:pt idx="104045">
                  <c:v>-162.37249999999997</c:v>
                </c:pt>
                <c:pt idx="104046">
                  <c:v>-162.37049999999996</c:v>
                </c:pt>
                <c:pt idx="104047">
                  <c:v>-162.36849999999998</c:v>
                </c:pt>
                <c:pt idx="104048">
                  <c:v>-162.36649999999997</c:v>
                </c:pt>
                <c:pt idx="104049">
                  <c:v>-162.36449999999996</c:v>
                </c:pt>
                <c:pt idx="104050">
                  <c:v>-162.36249999999998</c:v>
                </c:pt>
                <c:pt idx="104051">
                  <c:v>-162.36049999999997</c:v>
                </c:pt>
                <c:pt idx="104052">
                  <c:v>-162.35849999999996</c:v>
                </c:pt>
                <c:pt idx="104053">
                  <c:v>-162.35649999999998</c:v>
                </c:pt>
                <c:pt idx="104054">
                  <c:v>-162.35449999999997</c:v>
                </c:pt>
                <c:pt idx="104055">
                  <c:v>-162.35249999999996</c:v>
                </c:pt>
                <c:pt idx="104056">
                  <c:v>-162.35049999999998</c:v>
                </c:pt>
                <c:pt idx="104057">
                  <c:v>-162.34849999999997</c:v>
                </c:pt>
                <c:pt idx="104058">
                  <c:v>-162.34649999999996</c:v>
                </c:pt>
                <c:pt idx="104059">
                  <c:v>-162.34449999999998</c:v>
                </c:pt>
                <c:pt idx="104060">
                  <c:v>-162.34249999999997</c:v>
                </c:pt>
                <c:pt idx="104061">
                  <c:v>-162.34049999999996</c:v>
                </c:pt>
                <c:pt idx="104062">
                  <c:v>-162.33849999999998</c:v>
                </c:pt>
                <c:pt idx="104063">
                  <c:v>-162.33649999999997</c:v>
                </c:pt>
                <c:pt idx="104064">
                  <c:v>-162.33449999999999</c:v>
                </c:pt>
                <c:pt idx="104065">
                  <c:v>-162.33249999999998</c:v>
                </c:pt>
                <c:pt idx="104066">
                  <c:v>-162.33049999999997</c:v>
                </c:pt>
                <c:pt idx="104067">
                  <c:v>-162.32849999999999</c:v>
                </c:pt>
                <c:pt idx="104068">
                  <c:v>-162.32649999999998</c:v>
                </c:pt>
                <c:pt idx="104069">
                  <c:v>-162.32449999999997</c:v>
                </c:pt>
                <c:pt idx="104070">
                  <c:v>-162.32249999999999</c:v>
                </c:pt>
                <c:pt idx="104071">
                  <c:v>-162.32049999999998</c:v>
                </c:pt>
                <c:pt idx="104072">
                  <c:v>-162.31849999999997</c:v>
                </c:pt>
                <c:pt idx="104073">
                  <c:v>-162.31649999999999</c:v>
                </c:pt>
                <c:pt idx="104074">
                  <c:v>-162.31449999999998</c:v>
                </c:pt>
                <c:pt idx="104075">
                  <c:v>-162.31249999999997</c:v>
                </c:pt>
                <c:pt idx="104076">
                  <c:v>-162.31049999999999</c:v>
                </c:pt>
                <c:pt idx="104077">
                  <c:v>-162.30849999999998</c:v>
                </c:pt>
                <c:pt idx="104078">
                  <c:v>-162.30649999999997</c:v>
                </c:pt>
                <c:pt idx="104079">
                  <c:v>-162.30449999999999</c:v>
                </c:pt>
                <c:pt idx="104080">
                  <c:v>-162.30249999999998</c:v>
                </c:pt>
                <c:pt idx="104081">
                  <c:v>-162.30049999999997</c:v>
                </c:pt>
                <c:pt idx="104082">
                  <c:v>-162.29849999999999</c:v>
                </c:pt>
                <c:pt idx="104083">
                  <c:v>-162.29649999999998</c:v>
                </c:pt>
                <c:pt idx="104084">
                  <c:v>-162.29449999999997</c:v>
                </c:pt>
                <c:pt idx="104085">
                  <c:v>-162.29249999999999</c:v>
                </c:pt>
                <c:pt idx="104086">
                  <c:v>-162.29049999999998</c:v>
                </c:pt>
                <c:pt idx="104087">
                  <c:v>-162.28849999999997</c:v>
                </c:pt>
                <c:pt idx="104088">
                  <c:v>-162.28649999999999</c:v>
                </c:pt>
                <c:pt idx="104089">
                  <c:v>-162.28449999999998</c:v>
                </c:pt>
                <c:pt idx="104090">
                  <c:v>-162.28249999999997</c:v>
                </c:pt>
                <c:pt idx="104091">
                  <c:v>-162.28049999999999</c:v>
                </c:pt>
                <c:pt idx="104092">
                  <c:v>-162.27849999999998</c:v>
                </c:pt>
                <c:pt idx="104093">
                  <c:v>-162.27649999999997</c:v>
                </c:pt>
                <c:pt idx="104094">
                  <c:v>-162.27449999999999</c:v>
                </c:pt>
                <c:pt idx="104095">
                  <c:v>-162.27249999999998</c:v>
                </c:pt>
                <c:pt idx="104096">
                  <c:v>-162.27049999999997</c:v>
                </c:pt>
                <c:pt idx="104097">
                  <c:v>-162.26849999999999</c:v>
                </c:pt>
                <c:pt idx="104098">
                  <c:v>-162.26649999999998</c:v>
                </c:pt>
                <c:pt idx="104099">
                  <c:v>-162.26449999999997</c:v>
                </c:pt>
                <c:pt idx="104100">
                  <c:v>-162.26249999999999</c:v>
                </c:pt>
                <c:pt idx="104101">
                  <c:v>-162.26049999999998</c:v>
                </c:pt>
                <c:pt idx="104102">
                  <c:v>-162.25849999999997</c:v>
                </c:pt>
                <c:pt idx="104103">
                  <c:v>-162.25649999999999</c:v>
                </c:pt>
                <c:pt idx="104104">
                  <c:v>-162.25449999999998</c:v>
                </c:pt>
                <c:pt idx="104105">
                  <c:v>-162.25249999999997</c:v>
                </c:pt>
                <c:pt idx="104106">
                  <c:v>-162.25049999999999</c:v>
                </c:pt>
                <c:pt idx="104107">
                  <c:v>-162.24849999999998</c:v>
                </c:pt>
                <c:pt idx="104108">
                  <c:v>-162.24649999999997</c:v>
                </c:pt>
                <c:pt idx="104109">
                  <c:v>-162.24449999999999</c:v>
                </c:pt>
                <c:pt idx="104110">
                  <c:v>-162.24249999999998</c:v>
                </c:pt>
                <c:pt idx="104111">
                  <c:v>-162.24049999999997</c:v>
                </c:pt>
                <c:pt idx="104112">
                  <c:v>-162.23849999999999</c:v>
                </c:pt>
                <c:pt idx="104113">
                  <c:v>-162.23649999999998</c:v>
                </c:pt>
                <c:pt idx="104114">
                  <c:v>-162.23449999999997</c:v>
                </c:pt>
                <c:pt idx="104115">
                  <c:v>-162.23249999999999</c:v>
                </c:pt>
                <c:pt idx="104116">
                  <c:v>-162.23049999999998</c:v>
                </c:pt>
                <c:pt idx="104117">
                  <c:v>-162.22849999999997</c:v>
                </c:pt>
                <c:pt idx="104118">
                  <c:v>-162.22649999999999</c:v>
                </c:pt>
                <c:pt idx="104119">
                  <c:v>-162.22449999999998</c:v>
                </c:pt>
                <c:pt idx="104120">
                  <c:v>-162.22249999999997</c:v>
                </c:pt>
                <c:pt idx="104121">
                  <c:v>-162.22049999999999</c:v>
                </c:pt>
                <c:pt idx="104122">
                  <c:v>-162.21849999999998</c:v>
                </c:pt>
                <c:pt idx="104123">
                  <c:v>-162.21649999999997</c:v>
                </c:pt>
                <c:pt idx="104124">
                  <c:v>-162.21449999999999</c:v>
                </c:pt>
                <c:pt idx="104125">
                  <c:v>-162.21249999999998</c:v>
                </c:pt>
                <c:pt idx="104126">
                  <c:v>-162.21049999999997</c:v>
                </c:pt>
                <c:pt idx="104127">
                  <c:v>-162.20849999999999</c:v>
                </c:pt>
                <c:pt idx="104128">
                  <c:v>-162.20649999999998</c:v>
                </c:pt>
                <c:pt idx="104129">
                  <c:v>-162.20449999999997</c:v>
                </c:pt>
                <c:pt idx="104130">
                  <c:v>-162.20249999999999</c:v>
                </c:pt>
                <c:pt idx="104131">
                  <c:v>-162.20049999999998</c:v>
                </c:pt>
                <c:pt idx="104132">
                  <c:v>-162.19849999999997</c:v>
                </c:pt>
                <c:pt idx="104133">
                  <c:v>-162.19649999999999</c:v>
                </c:pt>
                <c:pt idx="104134">
                  <c:v>-162.19449999999998</c:v>
                </c:pt>
                <c:pt idx="104135">
                  <c:v>-162.19249999999997</c:v>
                </c:pt>
                <c:pt idx="104136">
                  <c:v>-162.19049999999999</c:v>
                </c:pt>
                <c:pt idx="104137">
                  <c:v>-162.18849999999998</c:v>
                </c:pt>
                <c:pt idx="104138">
                  <c:v>-162.18649999999997</c:v>
                </c:pt>
                <c:pt idx="104139">
                  <c:v>-162.18449999999999</c:v>
                </c:pt>
                <c:pt idx="104140">
                  <c:v>-162.18249999999998</c:v>
                </c:pt>
                <c:pt idx="104141">
                  <c:v>-162.18049999999997</c:v>
                </c:pt>
                <c:pt idx="104142">
                  <c:v>-162.17849999999999</c:v>
                </c:pt>
                <c:pt idx="104143">
                  <c:v>-162.17649999999998</c:v>
                </c:pt>
                <c:pt idx="104144">
                  <c:v>-162.17449999999997</c:v>
                </c:pt>
                <c:pt idx="104145">
                  <c:v>-162.17249999999999</c:v>
                </c:pt>
                <c:pt idx="104146">
                  <c:v>-162.17049999999998</c:v>
                </c:pt>
                <c:pt idx="104147">
                  <c:v>-162.16849999999997</c:v>
                </c:pt>
                <c:pt idx="104148">
                  <c:v>-162.16649999999998</c:v>
                </c:pt>
                <c:pt idx="104149">
                  <c:v>-162.16449999999998</c:v>
                </c:pt>
                <c:pt idx="104150">
                  <c:v>-162.16249999999997</c:v>
                </c:pt>
                <c:pt idx="104151">
                  <c:v>-162.16049999999998</c:v>
                </c:pt>
                <c:pt idx="104152">
                  <c:v>-162.15849999999998</c:v>
                </c:pt>
                <c:pt idx="104153">
                  <c:v>-162.15649999999997</c:v>
                </c:pt>
                <c:pt idx="104154">
                  <c:v>-162.15449999999998</c:v>
                </c:pt>
                <c:pt idx="104155">
                  <c:v>-162.15249999999997</c:v>
                </c:pt>
                <c:pt idx="104156">
                  <c:v>-162.15049999999997</c:v>
                </c:pt>
                <c:pt idx="104157">
                  <c:v>-162.14849999999998</c:v>
                </c:pt>
                <c:pt idx="104158">
                  <c:v>-162.14649999999997</c:v>
                </c:pt>
                <c:pt idx="104159">
                  <c:v>-162.14449999999997</c:v>
                </c:pt>
                <c:pt idx="104160">
                  <c:v>-162.14249999999998</c:v>
                </c:pt>
                <c:pt idx="104161">
                  <c:v>-162.14049999999997</c:v>
                </c:pt>
                <c:pt idx="104162">
                  <c:v>-162.13849999999996</c:v>
                </c:pt>
                <c:pt idx="104163">
                  <c:v>-162.13649999999998</c:v>
                </c:pt>
                <c:pt idx="104164">
                  <c:v>-162.13449999999997</c:v>
                </c:pt>
                <c:pt idx="104165">
                  <c:v>-162.13249999999996</c:v>
                </c:pt>
                <c:pt idx="104166">
                  <c:v>-162.13049999999998</c:v>
                </c:pt>
                <c:pt idx="104167">
                  <c:v>-162.12849999999997</c:v>
                </c:pt>
                <c:pt idx="104168">
                  <c:v>-162.12649999999996</c:v>
                </c:pt>
                <c:pt idx="104169">
                  <c:v>-162.12449999999998</c:v>
                </c:pt>
                <c:pt idx="104170">
                  <c:v>-162.12249999999997</c:v>
                </c:pt>
                <c:pt idx="104171">
                  <c:v>-162.12049999999996</c:v>
                </c:pt>
                <c:pt idx="104172">
                  <c:v>-162.11849999999998</c:v>
                </c:pt>
                <c:pt idx="104173">
                  <c:v>-162.11649999999997</c:v>
                </c:pt>
                <c:pt idx="104174">
                  <c:v>-162.11449999999996</c:v>
                </c:pt>
                <c:pt idx="104175">
                  <c:v>-162.11249999999998</c:v>
                </c:pt>
                <c:pt idx="104176">
                  <c:v>-162.11049999999997</c:v>
                </c:pt>
                <c:pt idx="104177">
                  <c:v>-162.10849999999996</c:v>
                </c:pt>
                <c:pt idx="104178">
                  <c:v>-162.10649999999998</c:v>
                </c:pt>
                <c:pt idx="104179">
                  <c:v>-162.10449999999997</c:v>
                </c:pt>
                <c:pt idx="104180">
                  <c:v>-162.10249999999996</c:v>
                </c:pt>
                <c:pt idx="104181">
                  <c:v>-162.10049999999998</c:v>
                </c:pt>
                <c:pt idx="104182">
                  <c:v>-162.09849999999997</c:v>
                </c:pt>
                <c:pt idx="104183">
                  <c:v>-162.09649999999996</c:v>
                </c:pt>
                <c:pt idx="104184">
                  <c:v>-162.09449999999998</c:v>
                </c:pt>
                <c:pt idx="104185">
                  <c:v>-162.09249999999997</c:v>
                </c:pt>
                <c:pt idx="104186">
                  <c:v>-162.09049999999996</c:v>
                </c:pt>
                <c:pt idx="104187">
                  <c:v>-162.08849999999998</c:v>
                </c:pt>
                <c:pt idx="104188">
                  <c:v>-162.08649999999997</c:v>
                </c:pt>
                <c:pt idx="104189">
                  <c:v>-162.08449999999999</c:v>
                </c:pt>
                <c:pt idx="104190">
                  <c:v>-162.08249999999998</c:v>
                </c:pt>
                <c:pt idx="104191">
                  <c:v>-162.08049999999997</c:v>
                </c:pt>
                <c:pt idx="104192">
                  <c:v>-162.07849999999999</c:v>
                </c:pt>
                <c:pt idx="104193">
                  <c:v>-162.07649999999998</c:v>
                </c:pt>
                <c:pt idx="104194">
                  <c:v>-162.07449999999997</c:v>
                </c:pt>
                <c:pt idx="104195">
                  <c:v>-162.07249999999999</c:v>
                </c:pt>
                <c:pt idx="104196">
                  <c:v>-162.07049999999998</c:v>
                </c:pt>
                <c:pt idx="104197">
                  <c:v>-162.06849999999997</c:v>
                </c:pt>
                <c:pt idx="104198">
                  <c:v>-162.06649999999999</c:v>
                </c:pt>
                <c:pt idx="104199">
                  <c:v>-162.06449999999998</c:v>
                </c:pt>
                <c:pt idx="104200">
                  <c:v>-162.06249999999997</c:v>
                </c:pt>
                <c:pt idx="104201">
                  <c:v>-162.06049999999999</c:v>
                </c:pt>
                <c:pt idx="104202">
                  <c:v>-162.05849999999998</c:v>
                </c:pt>
                <c:pt idx="104203">
                  <c:v>-162.05649999999997</c:v>
                </c:pt>
                <c:pt idx="104204">
                  <c:v>-162.05449999999999</c:v>
                </c:pt>
                <c:pt idx="104205">
                  <c:v>-162.05249999999998</c:v>
                </c:pt>
                <c:pt idx="104206">
                  <c:v>-162.05049999999997</c:v>
                </c:pt>
                <c:pt idx="104207">
                  <c:v>-162.04849999999999</c:v>
                </c:pt>
                <c:pt idx="104208">
                  <c:v>-162.04649999999998</c:v>
                </c:pt>
                <c:pt idx="104209">
                  <c:v>-162.04449999999997</c:v>
                </c:pt>
                <c:pt idx="104210">
                  <c:v>-162.04249999999999</c:v>
                </c:pt>
                <c:pt idx="104211">
                  <c:v>-162.04049999999998</c:v>
                </c:pt>
                <c:pt idx="104212">
                  <c:v>-162.03849999999997</c:v>
                </c:pt>
                <c:pt idx="104213">
                  <c:v>-162.03649999999999</c:v>
                </c:pt>
                <c:pt idx="104214">
                  <c:v>-162.03449999999998</c:v>
                </c:pt>
                <c:pt idx="104215">
                  <c:v>-162.03249999999997</c:v>
                </c:pt>
                <c:pt idx="104216">
                  <c:v>-162.03049999999999</c:v>
                </c:pt>
                <c:pt idx="104217">
                  <c:v>-162.02849999999998</c:v>
                </c:pt>
                <c:pt idx="104218">
                  <c:v>-162.02649999999997</c:v>
                </c:pt>
                <c:pt idx="104219">
                  <c:v>-162.02449999999999</c:v>
                </c:pt>
                <c:pt idx="104220">
                  <c:v>-162.02249999999998</c:v>
                </c:pt>
                <c:pt idx="104221">
                  <c:v>-162.02049999999997</c:v>
                </c:pt>
                <c:pt idx="104222">
                  <c:v>-162.01849999999999</c:v>
                </c:pt>
                <c:pt idx="104223">
                  <c:v>-162.01649999999998</c:v>
                </c:pt>
                <c:pt idx="104224">
                  <c:v>-162.01449999999997</c:v>
                </c:pt>
                <c:pt idx="104225">
                  <c:v>-162.01249999999999</c:v>
                </c:pt>
                <c:pt idx="104226">
                  <c:v>-162.01049999999998</c:v>
                </c:pt>
                <c:pt idx="104227">
                  <c:v>-162.00849999999997</c:v>
                </c:pt>
                <c:pt idx="104228">
                  <c:v>-162.00649999999999</c:v>
                </c:pt>
                <c:pt idx="104229">
                  <c:v>-162.00449999999998</c:v>
                </c:pt>
                <c:pt idx="104230">
                  <c:v>-162.00249999999997</c:v>
                </c:pt>
                <c:pt idx="104231">
                  <c:v>-162.00049999999999</c:v>
                </c:pt>
                <c:pt idx="104232">
                  <c:v>-161.99849999999998</c:v>
                </c:pt>
                <c:pt idx="104233">
                  <c:v>-161.99649999999997</c:v>
                </c:pt>
                <c:pt idx="104234">
                  <c:v>-161.99449999999999</c:v>
                </c:pt>
                <c:pt idx="104235">
                  <c:v>-161.99249999999998</c:v>
                </c:pt>
                <c:pt idx="104236">
                  <c:v>-161.99049999999997</c:v>
                </c:pt>
                <c:pt idx="104237">
                  <c:v>-161.98849999999999</c:v>
                </c:pt>
                <c:pt idx="104238">
                  <c:v>-161.98649999999998</c:v>
                </c:pt>
                <c:pt idx="104239">
                  <c:v>-161.98449999999997</c:v>
                </c:pt>
                <c:pt idx="104240">
                  <c:v>-161.98249999999999</c:v>
                </c:pt>
                <c:pt idx="104241">
                  <c:v>-161.98049999999998</c:v>
                </c:pt>
                <c:pt idx="104242">
                  <c:v>-161.97849999999997</c:v>
                </c:pt>
                <c:pt idx="104243">
                  <c:v>-161.97649999999999</c:v>
                </c:pt>
                <c:pt idx="104244">
                  <c:v>-161.97449999999998</c:v>
                </c:pt>
                <c:pt idx="104245">
                  <c:v>-161.97249999999997</c:v>
                </c:pt>
                <c:pt idx="104246">
                  <c:v>-161.97049999999999</c:v>
                </c:pt>
                <c:pt idx="104247">
                  <c:v>-161.96849999999998</c:v>
                </c:pt>
                <c:pt idx="104248">
                  <c:v>-161.96649999999997</c:v>
                </c:pt>
                <c:pt idx="104249">
                  <c:v>-161.96449999999999</c:v>
                </c:pt>
                <c:pt idx="104250">
                  <c:v>-161.96249999999998</c:v>
                </c:pt>
                <c:pt idx="104251">
                  <c:v>-161.96049999999997</c:v>
                </c:pt>
                <c:pt idx="104252">
                  <c:v>-161.95849999999999</c:v>
                </c:pt>
                <c:pt idx="104253">
                  <c:v>-161.95649999999998</c:v>
                </c:pt>
                <c:pt idx="104254">
                  <c:v>-161.95449999999997</c:v>
                </c:pt>
                <c:pt idx="104255">
                  <c:v>-161.95249999999999</c:v>
                </c:pt>
                <c:pt idx="104256">
                  <c:v>-161.95049999999998</c:v>
                </c:pt>
                <c:pt idx="104257">
                  <c:v>-161.94849999999997</c:v>
                </c:pt>
                <c:pt idx="104258">
                  <c:v>-161.94649999999999</c:v>
                </c:pt>
                <c:pt idx="104259">
                  <c:v>-161.94449999999998</c:v>
                </c:pt>
                <c:pt idx="104260">
                  <c:v>-161.94249999999997</c:v>
                </c:pt>
                <c:pt idx="104261">
                  <c:v>-161.94049999999999</c:v>
                </c:pt>
                <c:pt idx="104262">
                  <c:v>-161.93849999999998</c:v>
                </c:pt>
                <c:pt idx="104263">
                  <c:v>-161.93649999999997</c:v>
                </c:pt>
                <c:pt idx="104264">
                  <c:v>-161.93449999999999</c:v>
                </c:pt>
                <c:pt idx="104265">
                  <c:v>-161.93249999999998</c:v>
                </c:pt>
                <c:pt idx="104266">
                  <c:v>-161.93049999999997</c:v>
                </c:pt>
                <c:pt idx="104267">
                  <c:v>-161.92849999999999</c:v>
                </c:pt>
                <c:pt idx="104268">
                  <c:v>-161.92649999999998</c:v>
                </c:pt>
                <c:pt idx="104269">
                  <c:v>-161.92449999999997</c:v>
                </c:pt>
                <c:pt idx="104270">
                  <c:v>-161.92249999999999</c:v>
                </c:pt>
                <c:pt idx="104271">
                  <c:v>-161.92049999999998</c:v>
                </c:pt>
                <c:pt idx="104272">
                  <c:v>-161.91849999999997</c:v>
                </c:pt>
                <c:pt idx="104273">
                  <c:v>-161.91649999999998</c:v>
                </c:pt>
                <c:pt idx="104274">
                  <c:v>-161.91449999999998</c:v>
                </c:pt>
                <c:pt idx="104275">
                  <c:v>-161.91249999999997</c:v>
                </c:pt>
                <c:pt idx="104276">
                  <c:v>-161.91049999999998</c:v>
                </c:pt>
                <c:pt idx="104277">
                  <c:v>-161.90849999999998</c:v>
                </c:pt>
                <c:pt idx="104278">
                  <c:v>-161.90649999999997</c:v>
                </c:pt>
                <c:pt idx="104279">
                  <c:v>-161.90449999999998</c:v>
                </c:pt>
                <c:pt idx="104280">
                  <c:v>-161.90249999999997</c:v>
                </c:pt>
                <c:pt idx="104281">
                  <c:v>-161.90049999999997</c:v>
                </c:pt>
                <c:pt idx="104282">
                  <c:v>-161.89849999999998</c:v>
                </c:pt>
                <c:pt idx="104283">
                  <c:v>-161.89649999999997</c:v>
                </c:pt>
                <c:pt idx="104284">
                  <c:v>-161.89449999999997</c:v>
                </c:pt>
                <c:pt idx="104285">
                  <c:v>-161.89249999999998</c:v>
                </c:pt>
                <c:pt idx="104286">
                  <c:v>-161.89049999999997</c:v>
                </c:pt>
                <c:pt idx="104287">
                  <c:v>-161.88849999999996</c:v>
                </c:pt>
                <c:pt idx="104288">
                  <c:v>-161.88649999999998</c:v>
                </c:pt>
                <c:pt idx="104289">
                  <c:v>-161.88449999999997</c:v>
                </c:pt>
                <c:pt idx="104290">
                  <c:v>-161.88249999999996</c:v>
                </c:pt>
                <c:pt idx="104291">
                  <c:v>-161.88049999999998</c:v>
                </c:pt>
                <c:pt idx="104292">
                  <c:v>-161.87849999999997</c:v>
                </c:pt>
                <c:pt idx="104293">
                  <c:v>-161.87649999999996</c:v>
                </c:pt>
                <c:pt idx="104294">
                  <c:v>-161.87449999999998</c:v>
                </c:pt>
                <c:pt idx="104295">
                  <c:v>-161.87249999999997</c:v>
                </c:pt>
                <c:pt idx="104296">
                  <c:v>-161.87049999999996</c:v>
                </c:pt>
                <c:pt idx="104297">
                  <c:v>-161.86849999999998</c:v>
                </c:pt>
                <c:pt idx="104298">
                  <c:v>-161.86649999999997</c:v>
                </c:pt>
                <c:pt idx="104299">
                  <c:v>-161.86449999999996</c:v>
                </c:pt>
                <c:pt idx="104300">
                  <c:v>-161.86249999999998</c:v>
                </c:pt>
                <c:pt idx="104301">
                  <c:v>-161.86049999999997</c:v>
                </c:pt>
                <c:pt idx="104302">
                  <c:v>-161.85849999999996</c:v>
                </c:pt>
                <c:pt idx="104303">
                  <c:v>-161.85649999999998</c:v>
                </c:pt>
                <c:pt idx="104304">
                  <c:v>-161.85449999999997</c:v>
                </c:pt>
                <c:pt idx="104305">
                  <c:v>-161.85249999999996</c:v>
                </c:pt>
                <c:pt idx="104306">
                  <c:v>-161.85049999999998</c:v>
                </c:pt>
                <c:pt idx="104307">
                  <c:v>-161.84849999999997</c:v>
                </c:pt>
                <c:pt idx="104308">
                  <c:v>-161.84649999999996</c:v>
                </c:pt>
                <c:pt idx="104309">
                  <c:v>-161.84449999999998</c:v>
                </c:pt>
                <c:pt idx="104310">
                  <c:v>-161.84249999999997</c:v>
                </c:pt>
                <c:pt idx="104311">
                  <c:v>-161.84049999999996</c:v>
                </c:pt>
                <c:pt idx="104312">
                  <c:v>-161.83849999999998</c:v>
                </c:pt>
                <c:pt idx="104313">
                  <c:v>-161.83649999999997</c:v>
                </c:pt>
                <c:pt idx="104314">
                  <c:v>-161.83449999999999</c:v>
                </c:pt>
                <c:pt idx="104315">
                  <c:v>-161.83249999999998</c:v>
                </c:pt>
                <c:pt idx="104316">
                  <c:v>-161.83049999999997</c:v>
                </c:pt>
                <c:pt idx="104317">
                  <c:v>-161.82849999999999</c:v>
                </c:pt>
                <c:pt idx="104318">
                  <c:v>-161.82649999999998</c:v>
                </c:pt>
                <c:pt idx="104319">
                  <c:v>-161.82449999999997</c:v>
                </c:pt>
                <c:pt idx="104320">
                  <c:v>-161.82249999999999</c:v>
                </c:pt>
                <c:pt idx="104321">
                  <c:v>-161.82049999999998</c:v>
                </c:pt>
                <c:pt idx="104322">
                  <c:v>-161.81849999999997</c:v>
                </c:pt>
                <c:pt idx="104323">
                  <c:v>-161.81649999999999</c:v>
                </c:pt>
                <c:pt idx="104324">
                  <c:v>-161.81449999999998</c:v>
                </c:pt>
                <c:pt idx="104325">
                  <c:v>-161.81249999999997</c:v>
                </c:pt>
                <c:pt idx="104326">
                  <c:v>-161.81049999999999</c:v>
                </c:pt>
                <c:pt idx="104327">
                  <c:v>-161.80849999999998</c:v>
                </c:pt>
                <c:pt idx="104328">
                  <c:v>-161.80649999999997</c:v>
                </c:pt>
                <c:pt idx="104329">
                  <c:v>-161.80449999999999</c:v>
                </c:pt>
                <c:pt idx="104330">
                  <c:v>-161.80249999999998</c:v>
                </c:pt>
                <c:pt idx="104331">
                  <c:v>-161.80049999999997</c:v>
                </c:pt>
                <c:pt idx="104332">
                  <c:v>-161.79849999999999</c:v>
                </c:pt>
                <c:pt idx="104333">
                  <c:v>-161.79649999999998</c:v>
                </c:pt>
                <c:pt idx="104334">
                  <c:v>-161.79449999999997</c:v>
                </c:pt>
                <c:pt idx="104335">
                  <c:v>-161.79249999999999</c:v>
                </c:pt>
                <c:pt idx="104336">
                  <c:v>-161.79049999999998</c:v>
                </c:pt>
                <c:pt idx="104337">
                  <c:v>-161.78849999999997</c:v>
                </c:pt>
                <c:pt idx="104338">
                  <c:v>-161.78649999999999</c:v>
                </c:pt>
                <c:pt idx="104339">
                  <c:v>-161.78449999999998</c:v>
                </c:pt>
                <c:pt idx="104340">
                  <c:v>-161.78249999999997</c:v>
                </c:pt>
                <c:pt idx="104341">
                  <c:v>-161.78049999999999</c:v>
                </c:pt>
                <c:pt idx="104342">
                  <c:v>-161.77849999999998</c:v>
                </c:pt>
                <c:pt idx="104343">
                  <c:v>-161.77649999999997</c:v>
                </c:pt>
                <c:pt idx="104344">
                  <c:v>-161.77449999999999</c:v>
                </c:pt>
                <c:pt idx="104345">
                  <c:v>-161.77249999999998</c:v>
                </c:pt>
                <c:pt idx="104346">
                  <c:v>-161.77049999999997</c:v>
                </c:pt>
                <c:pt idx="104347">
                  <c:v>-161.76849999999999</c:v>
                </c:pt>
                <c:pt idx="104348">
                  <c:v>-161.76649999999998</c:v>
                </c:pt>
                <c:pt idx="104349">
                  <c:v>-161.76449999999997</c:v>
                </c:pt>
                <c:pt idx="104350">
                  <c:v>-161.76249999999999</c:v>
                </c:pt>
                <c:pt idx="104351">
                  <c:v>-161.76049999999998</c:v>
                </c:pt>
                <c:pt idx="104352">
                  <c:v>-161.75849999999997</c:v>
                </c:pt>
                <c:pt idx="104353">
                  <c:v>-161.75649999999999</c:v>
                </c:pt>
                <c:pt idx="104354">
                  <c:v>-161.75449999999998</c:v>
                </c:pt>
                <c:pt idx="104355">
                  <c:v>-161.75249999999997</c:v>
                </c:pt>
                <c:pt idx="104356">
                  <c:v>-161.75049999999999</c:v>
                </c:pt>
                <c:pt idx="104357">
                  <c:v>-161.74849999999998</c:v>
                </c:pt>
                <c:pt idx="104358">
                  <c:v>-161.74649999999997</c:v>
                </c:pt>
                <c:pt idx="104359">
                  <c:v>-161.74449999999999</c:v>
                </c:pt>
                <c:pt idx="104360">
                  <c:v>-161.74249999999998</c:v>
                </c:pt>
                <c:pt idx="104361">
                  <c:v>-161.74049999999997</c:v>
                </c:pt>
                <c:pt idx="104362">
                  <c:v>-161.73849999999999</c:v>
                </c:pt>
                <c:pt idx="104363">
                  <c:v>-161.73649999999998</c:v>
                </c:pt>
                <c:pt idx="104364">
                  <c:v>-161.73449999999997</c:v>
                </c:pt>
                <c:pt idx="104365">
                  <c:v>-161.73249999999999</c:v>
                </c:pt>
                <c:pt idx="104366">
                  <c:v>-161.73049999999998</c:v>
                </c:pt>
                <c:pt idx="104367">
                  <c:v>-161.72849999999997</c:v>
                </c:pt>
                <c:pt idx="104368">
                  <c:v>-161.72649999999999</c:v>
                </c:pt>
                <c:pt idx="104369">
                  <c:v>-161.72449999999998</c:v>
                </c:pt>
                <c:pt idx="104370">
                  <c:v>-161.72249999999997</c:v>
                </c:pt>
                <c:pt idx="104371">
                  <c:v>-161.72049999999999</c:v>
                </c:pt>
                <c:pt idx="104372">
                  <c:v>-161.71849999999998</c:v>
                </c:pt>
                <c:pt idx="104373">
                  <c:v>-161.71649999999997</c:v>
                </c:pt>
                <c:pt idx="104374">
                  <c:v>-161.71449999999999</c:v>
                </c:pt>
                <c:pt idx="104375">
                  <c:v>-161.71249999999998</c:v>
                </c:pt>
                <c:pt idx="104376">
                  <c:v>-161.71049999999997</c:v>
                </c:pt>
                <c:pt idx="104377">
                  <c:v>-161.70849999999999</c:v>
                </c:pt>
                <c:pt idx="104378">
                  <c:v>-161.70649999999998</c:v>
                </c:pt>
                <c:pt idx="104379">
                  <c:v>-161.70449999999997</c:v>
                </c:pt>
                <c:pt idx="104380">
                  <c:v>-161.70249999999999</c:v>
                </c:pt>
                <c:pt idx="104381">
                  <c:v>-161.70049999999998</c:v>
                </c:pt>
                <c:pt idx="104382">
                  <c:v>-161.69849999999997</c:v>
                </c:pt>
                <c:pt idx="104383">
                  <c:v>-161.69649999999999</c:v>
                </c:pt>
                <c:pt idx="104384">
                  <c:v>-161.69449999999998</c:v>
                </c:pt>
                <c:pt idx="104385">
                  <c:v>-161.69249999999997</c:v>
                </c:pt>
                <c:pt idx="104386">
                  <c:v>-161.69049999999999</c:v>
                </c:pt>
                <c:pt idx="104387">
                  <c:v>-161.68849999999998</c:v>
                </c:pt>
                <c:pt idx="104388">
                  <c:v>-161.68649999999997</c:v>
                </c:pt>
                <c:pt idx="104389">
                  <c:v>-161.68449999999999</c:v>
                </c:pt>
                <c:pt idx="104390">
                  <c:v>-161.68249999999998</c:v>
                </c:pt>
                <c:pt idx="104391">
                  <c:v>-161.68049999999997</c:v>
                </c:pt>
                <c:pt idx="104392">
                  <c:v>-161.67849999999999</c:v>
                </c:pt>
                <c:pt idx="104393">
                  <c:v>-161.67649999999998</c:v>
                </c:pt>
                <c:pt idx="104394">
                  <c:v>-161.67449999999997</c:v>
                </c:pt>
                <c:pt idx="104395">
                  <c:v>-161.67249999999999</c:v>
                </c:pt>
                <c:pt idx="104396">
                  <c:v>-161.67049999999998</c:v>
                </c:pt>
                <c:pt idx="104397">
                  <c:v>-161.66849999999997</c:v>
                </c:pt>
                <c:pt idx="104398">
                  <c:v>-161.66649999999998</c:v>
                </c:pt>
                <c:pt idx="104399">
                  <c:v>-161.66449999999998</c:v>
                </c:pt>
                <c:pt idx="104400">
                  <c:v>-161.66249999999997</c:v>
                </c:pt>
                <c:pt idx="104401">
                  <c:v>-161.66049999999998</c:v>
                </c:pt>
                <c:pt idx="104402">
                  <c:v>-161.65849999999998</c:v>
                </c:pt>
                <c:pt idx="104403">
                  <c:v>-161.65649999999997</c:v>
                </c:pt>
                <c:pt idx="104404">
                  <c:v>-161.65449999999998</c:v>
                </c:pt>
                <c:pt idx="104405">
                  <c:v>-161.65249999999997</c:v>
                </c:pt>
                <c:pt idx="104406">
                  <c:v>-161.65049999999997</c:v>
                </c:pt>
                <c:pt idx="104407">
                  <c:v>-161.64849999999998</c:v>
                </c:pt>
                <c:pt idx="104408">
                  <c:v>-161.64649999999997</c:v>
                </c:pt>
                <c:pt idx="104409">
                  <c:v>-161.64449999999997</c:v>
                </c:pt>
                <c:pt idx="104410">
                  <c:v>-161.64249999999998</c:v>
                </c:pt>
                <c:pt idx="104411">
                  <c:v>-161.64049999999997</c:v>
                </c:pt>
                <c:pt idx="104412">
                  <c:v>-161.63849999999996</c:v>
                </c:pt>
                <c:pt idx="104413">
                  <c:v>-161.63649999999998</c:v>
                </c:pt>
                <c:pt idx="104414">
                  <c:v>-161.63449999999997</c:v>
                </c:pt>
                <c:pt idx="104415">
                  <c:v>-161.63249999999996</c:v>
                </c:pt>
                <c:pt idx="104416">
                  <c:v>-161.63049999999998</c:v>
                </c:pt>
                <c:pt idx="104417">
                  <c:v>-161.62849999999997</c:v>
                </c:pt>
                <c:pt idx="104418">
                  <c:v>-161.62649999999996</c:v>
                </c:pt>
                <c:pt idx="104419">
                  <c:v>-161.62449999999998</c:v>
                </c:pt>
                <c:pt idx="104420">
                  <c:v>-161.62249999999997</c:v>
                </c:pt>
                <c:pt idx="104421">
                  <c:v>-161.62049999999996</c:v>
                </c:pt>
                <c:pt idx="104422">
                  <c:v>-161.61849999999998</c:v>
                </c:pt>
                <c:pt idx="104423">
                  <c:v>-161.61649999999997</c:v>
                </c:pt>
                <c:pt idx="104424">
                  <c:v>-161.61449999999996</c:v>
                </c:pt>
                <c:pt idx="104425">
                  <c:v>-161.61249999999998</c:v>
                </c:pt>
                <c:pt idx="104426">
                  <c:v>-161.61049999999997</c:v>
                </c:pt>
                <c:pt idx="104427">
                  <c:v>-161.60849999999996</c:v>
                </c:pt>
                <c:pt idx="104428">
                  <c:v>-161.60649999999998</c:v>
                </c:pt>
                <c:pt idx="104429">
                  <c:v>-161.60449999999997</c:v>
                </c:pt>
                <c:pt idx="104430">
                  <c:v>-161.60249999999996</c:v>
                </c:pt>
                <c:pt idx="104431">
                  <c:v>-161.60049999999998</c:v>
                </c:pt>
                <c:pt idx="104432">
                  <c:v>-161.59849999999997</c:v>
                </c:pt>
                <c:pt idx="104433">
                  <c:v>-161.59649999999996</c:v>
                </c:pt>
                <c:pt idx="104434">
                  <c:v>-161.59449999999998</c:v>
                </c:pt>
                <c:pt idx="104435">
                  <c:v>-161.59249999999997</c:v>
                </c:pt>
                <c:pt idx="104436">
                  <c:v>-161.59049999999996</c:v>
                </c:pt>
                <c:pt idx="104437">
                  <c:v>-161.58849999999998</c:v>
                </c:pt>
                <c:pt idx="104438">
                  <c:v>-161.58649999999997</c:v>
                </c:pt>
                <c:pt idx="104439">
                  <c:v>-161.58449999999999</c:v>
                </c:pt>
                <c:pt idx="104440">
                  <c:v>-161.58249999999998</c:v>
                </c:pt>
                <c:pt idx="104441">
                  <c:v>-161.58049999999997</c:v>
                </c:pt>
                <c:pt idx="104442">
                  <c:v>-161.57849999999999</c:v>
                </c:pt>
                <c:pt idx="104443">
                  <c:v>-161.57649999999998</c:v>
                </c:pt>
                <c:pt idx="104444">
                  <c:v>-161.57449999999997</c:v>
                </c:pt>
                <c:pt idx="104445">
                  <c:v>-161.57249999999999</c:v>
                </c:pt>
                <c:pt idx="104446">
                  <c:v>-161.57049999999998</c:v>
                </c:pt>
                <c:pt idx="104447">
                  <c:v>-161.56849999999997</c:v>
                </c:pt>
                <c:pt idx="104448">
                  <c:v>-161.56649999999999</c:v>
                </c:pt>
                <c:pt idx="104449">
                  <c:v>-161.56449999999998</c:v>
                </c:pt>
                <c:pt idx="104450">
                  <c:v>-161.56249999999997</c:v>
                </c:pt>
                <c:pt idx="104451">
                  <c:v>-161.56049999999999</c:v>
                </c:pt>
                <c:pt idx="104452">
                  <c:v>-161.55849999999998</c:v>
                </c:pt>
                <c:pt idx="104453">
                  <c:v>-161.55649999999997</c:v>
                </c:pt>
                <c:pt idx="104454">
                  <c:v>-161.55449999999999</c:v>
                </c:pt>
                <c:pt idx="104455">
                  <c:v>-161.55249999999998</c:v>
                </c:pt>
                <c:pt idx="104456">
                  <c:v>-161.55049999999997</c:v>
                </c:pt>
                <c:pt idx="104457">
                  <c:v>-161.54849999999999</c:v>
                </c:pt>
                <c:pt idx="104458">
                  <c:v>-161.54649999999998</c:v>
                </c:pt>
                <c:pt idx="104459">
                  <c:v>-161.54449999999997</c:v>
                </c:pt>
                <c:pt idx="104460">
                  <c:v>-161.54249999999999</c:v>
                </c:pt>
                <c:pt idx="104461">
                  <c:v>-161.54049999999998</c:v>
                </c:pt>
                <c:pt idx="104462">
                  <c:v>-161.53849999999997</c:v>
                </c:pt>
                <c:pt idx="104463">
                  <c:v>-161.53649999999999</c:v>
                </c:pt>
                <c:pt idx="104464">
                  <c:v>-161.53449999999998</c:v>
                </c:pt>
                <c:pt idx="104465">
                  <c:v>-161.53249999999997</c:v>
                </c:pt>
                <c:pt idx="104466">
                  <c:v>-161.53049999999999</c:v>
                </c:pt>
                <c:pt idx="104467">
                  <c:v>-161.52849999999998</c:v>
                </c:pt>
                <c:pt idx="104468">
                  <c:v>-161.52649999999997</c:v>
                </c:pt>
                <c:pt idx="104469">
                  <c:v>-161.52449999999999</c:v>
                </c:pt>
                <c:pt idx="104470">
                  <c:v>-161.52249999999998</c:v>
                </c:pt>
                <c:pt idx="104471">
                  <c:v>-161.52049999999997</c:v>
                </c:pt>
                <c:pt idx="104472">
                  <c:v>-161.51849999999999</c:v>
                </c:pt>
                <c:pt idx="104473">
                  <c:v>-161.51649999999998</c:v>
                </c:pt>
                <c:pt idx="104474">
                  <c:v>-161.51449999999997</c:v>
                </c:pt>
                <c:pt idx="104475">
                  <c:v>-161.51249999999999</c:v>
                </c:pt>
                <c:pt idx="104476">
                  <c:v>-161.51049999999998</c:v>
                </c:pt>
                <c:pt idx="104477">
                  <c:v>-161.50849999999997</c:v>
                </c:pt>
                <c:pt idx="104478">
                  <c:v>-161.50649999999999</c:v>
                </c:pt>
                <c:pt idx="104479">
                  <c:v>-161.50449999999998</c:v>
                </c:pt>
                <c:pt idx="104480">
                  <c:v>-161.50249999999997</c:v>
                </c:pt>
                <c:pt idx="104481">
                  <c:v>-161.50049999999999</c:v>
                </c:pt>
                <c:pt idx="104482">
                  <c:v>-161.49849999999998</c:v>
                </c:pt>
                <c:pt idx="104483">
                  <c:v>-161.49649999999997</c:v>
                </c:pt>
                <c:pt idx="104484">
                  <c:v>-161.49449999999999</c:v>
                </c:pt>
                <c:pt idx="104485">
                  <c:v>-161.49249999999998</c:v>
                </c:pt>
                <c:pt idx="104486">
                  <c:v>-161.49049999999997</c:v>
                </c:pt>
                <c:pt idx="104487">
                  <c:v>-161.48849999999999</c:v>
                </c:pt>
                <c:pt idx="104488">
                  <c:v>-161.48649999999998</c:v>
                </c:pt>
                <c:pt idx="104489">
                  <c:v>-161.48449999999997</c:v>
                </c:pt>
                <c:pt idx="104490">
                  <c:v>-161.48249999999999</c:v>
                </c:pt>
                <c:pt idx="104491">
                  <c:v>-161.48049999999998</c:v>
                </c:pt>
                <c:pt idx="104492">
                  <c:v>-161.47849999999997</c:v>
                </c:pt>
                <c:pt idx="104493">
                  <c:v>-161.47649999999999</c:v>
                </c:pt>
                <c:pt idx="104494">
                  <c:v>-161.47449999999998</c:v>
                </c:pt>
                <c:pt idx="104495">
                  <c:v>-161.47249999999997</c:v>
                </c:pt>
                <c:pt idx="104496">
                  <c:v>-161.47049999999999</c:v>
                </c:pt>
                <c:pt idx="104497">
                  <c:v>-161.46849999999998</c:v>
                </c:pt>
                <c:pt idx="104498">
                  <c:v>-161.46649999999997</c:v>
                </c:pt>
                <c:pt idx="104499">
                  <c:v>-161.46449999999999</c:v>
                </c:pt>
                <c:pt idx="104500">
                  <c:v>-161.46249999999998</c:v>
                </c:pt>
                <c:pt idx="104501">
                  <c:v>-161.46049999999997</c:v>
                </c:pt>
                <c:pt idx="104502">
                  <c:v>-161.45849999999999</c:v>
                </c:pt>
                <c:pt idx="104503">
                  <c:v>-161.45649999999998</c:v>
                </c:pt>
                <c:pt idx="104504">
                  <c:v>-161.45449999999997</c:v>
                </c:pt>
                <c:pt idx="104505">
                  <c:v>-161.45249999999999</c:v>
                </c:pt>
                <c:pt idx="104506">
                  <c:v>-161.45049999999998</c:v>
                </c:pt>
                <c:pt idx="104507">
                  <c:v>-161.44849999999997</c:v>
                </c:pt>
                <c:pt idx="104508">
                  <c:v>-161.44649999999999</c:v>
                </c:pt>
                <c:pt idx="104509">
                  <c:v>-161.44449999999998</c:v>
                </c:pt>
                <c:pt idx="104510">
                  <c:v>-161.44249999999997</c:v>
                </c:pt>
                <c:pt idx="104511">
                  <c:v>-161.44049999999999</c:v>
                </c:pt>
                <c:pt idx="104512">
                  <c:v>-161.43849999999998</c:v>
                </c:pt>
                <c:pt idx="104513">
                  <c:v>-161.43649999999997</c:v>
                </c:pt>
                <c:pt idx="104514">
                  <c:v>-161.43449999999999</c:v>
                </c:pt>
                <c:pt idx="104515">
                  <c:v>-161.43249999999998</c:v>
                </c:pt>
                <c:pt idx="104516">
                  <c:v>-161.43049999999997</c:v>
                </c:pt>
                <c:pt idx="104517">
                  <c:v>-161.42849999999999</c:v>
                </c:pt>
                <c:pt idx="104518">
                  <c:v>-161.42649999999998</c:v>
                </c:pt>
                <c:pt idx="104519">
                  <c:v>-161.42449999999997</c:v>
                </c:pt>
                <c:pt idx="104520">
                  <c:v>-161.42249999999999</c:v>
                </c:pt>
                <c:pt idx="104521">
                  <c:v>-161.42049999999998</c:v>
                </c:pt>
                <c:pt idx="104522">
                  <c:v>-161.41849999999997</c:v>
                </c:pt>
                <c:pt idx="104523">
                  <c:v>-161.41649999999998</c:v>
                </c:pt>
                <c:pt idx="104524">
                  <c:v>-161.41449999999998</c:v>
                </c:pt>
                <c:pt idx="104525">
                  <c:v>-161.41249999999997</c:v>
                </c:pt>
                <c:pt idx="104526">
                  <c:v>-161.41049999999998</c:v>
                </c:pt>
                <c:pt idx="104527">
                  <c:v>-161.40849999999998</c:v>
                </c:pt>
                <c:pt idx="104528">
                  <c:v>-161.40649999999997</c:v>
                </c:pt>
                <c:pt idx="104529">
                  <c:v>-161.40449999999998</c:v>
                </c:pt>
                <c:pt idx="104530">
                  <c:v>-161.40249999999997</c:v>
                </c:pt>
                <c:pt idx="104531">
                  <c:v>-161.40049999999997</c:v>
                </c:pt>
                <c:pt idx="104532">
                  <c:v>-161.39849999999998</c:v>
                </c:pt>
                <c:pt idx="104533">
                  <c:v>-161.39649999999997</c:v>
                </c:pt>
                <c:pt idx="104534">
                  <c:v>-161.39449999999997</c:v>
                </c:pt>
                <c:pt idx="104535">
                  <c:v>-161.39249999999998</c:v>
                </c:pt>
                <c:pt idx="104536">
                  <c:v>-161.39049999999997</c:v>
                </c:pt>
                <c:pt idx="104537">
                  <c:v>-161.38849999999996</c:v>
                </c:pt>
                <c:pt idx="104538">
                  <c:v>-161.38649999999998</c:v>
                </c:pt>
                <c:pt idx="104539">
                  <c:v>-161.38449999999997</c:v>
                </c:pt>
                <c:pt idx="104540">
                  <c:v>-161.38249999999996</c:v>
                </c:pt>
                <c:pt idx="104541">
                  <c:v>-161.38049999999998</c:v>
                </c:pt>
                <c:pt idx="104542">
                  <c:v>-161.37849999999997</c:v>
                </c:pt>
                <c:pt idx="104543">
                  <c:v>-161.37649999999996</c:v>
                </c:pt>
                <c:pt idx="104544">
                  <c:v>-161.37449999999998</c:v>
                </c:pt>
                <c:pt idx="104545">
                  <c:v>-161.37249999999997</c:v>
                </c:pt>
                <c:pt idx="104546">
                  <c:v>-161.37049999999996</c:v>
                </c:pt>
                <c:pt idx="104547">
                  <c:v>-161.36849999999998</c:v>
                </c:pt>
                <c:pt idx="104548">
                  <c:v>-161.36649999999997</c:v>
                </c:pt>
                <c:pt idx="104549">
                  <c:v>-161.36449999999996</c:v>
                </c:pt>
                <c:pt idx="104550">
                  <c:v>-161.36249999999998</c:v>
                </c:pt>
                <c:pt idx="104551">
                  <c:v>-161.36049999999997</c:v>
                </c:pt>
                <c:pt idx="104552">
                  <c:v>-161.35849999999996</c:v>
                </c:pt>
                <c:pt idx="104553">
                  <c:v>-161.35649999999998</c:v>
                </c:pt>
                <c:pt idx="104554">
                  <c:v>-161.35449999999997</c:v>
                </c:pt>
                <c:pt idx="104555">
                  <c:v>-161.35249999999996</c:v>
                </c:pt>
                <c:pt idx="104556">
                  <c:v>-161.35049999999998</c:v>
                </c:pt>
                <c:pt idx="104557">
                  <c:v>-161.34849999999997</c:v>
                </c:pt>
                <c:pt idx="104558">
                  <c:v>-161.34649999999996</c:v>
                </c:pt>
                <c:pt idx="104559">
                  <c:v>-161.34449999999998</c:v>
                </c:pt>
                <c:pt idx="104560">
                  <c:v>-161.34249999999997</c:v>
                </c:pt>
                <c:pt idx="104561">
                  <c:v>-161.34049999999996</c:v>
                </c:pt>
                <c:pt idx="104562">
                  <c:v>-161.33849999999998</c:v>
                </c:pt>
                <c:pt idx="104563">
                  <c:v>-161.33649999999997</c:v>
                </c:pt>
                <c:pt idx="104564">
                  <c:v>-161.33449999999999</c:v>
                </c:pt>
                <c:pt idx="104565">
                  <c:v>-161.33249999999998</c:v>
                </c:pt>
                <c:pt idx="104566">
                  <c:v>-161.33049999999997</c:v>
                </c:pt>
                <c:pt idx="104567">
                  <c:v>-161.32849999999999</c:v>
                </c:pt>
                <c:pt idx="104568">
                  <c:v>-161.32649999999998</c:v>
                </c:pt>
                <c:pt idx="104569">
                  <c:v>-161.32449999999997</c:v>
                </c:pt>
                <c:pt idx="104570">
                  <c:v>-161.32249999999999</c:v>
                </c:pt>
                <c:pt idx="104571">
                  <c:v>-161.32049999999998</c:v>
                </c:pt>
                <c:pt idx="104572">
                  <c:v>-161.31849999999997</c:v>
                </c:pt>
                <c:pt idx="104573">
                  <c:v>-161.31649999999999</c:v>
                </c:pt>
                <c:pt idx="104574">
                  <c:v>-161.31449999999998</c:v>
                </c:pt>
                <c:pt idx="104575">
                  <c:v>-161.31249999999997</c:v>
                </c:pt>
                <c:pt idx="104576">
                  <c:v>-161.31049999999999</c:v>
                </c:pt>
                <c:pt idx="104577">
                  <c:v>-161.30849999999998</c:v>
                </c:pt>
                <c:pt idx="104578">
                  <c:v>-161.30649999999997</c:v>
                </c:pt>
                <c:pt idx="104579">
                  <c:v>-161.30449999999999</c:v>
                </c:pt>
                <c:pt idx="104580">
                  <c:v>-161.30249999999998</c:v>
                </c:pt>
                <c:pt idx="104581">
                  <c:v>-161.30049999999997</c:v>
                </c:pt>
                <c:pt idx="104582">
                  <c:v>-161.29849999999999</c:v>
                </c:pt>
                <c:pt idx="104583">
                  <c:v>-161.29649999999998</c:v>
                </c:pt>
                <c:pt idx="104584">
                  <c:v>-161.29449999999997</c:v>
                </c:pt>
                <c:pt idx="104585">
                  <c:v>-161.29249999999999</c:v>
                </c:pt>
                <c:pt idx="104586">
                  <c:v>-161.29049999999998</c:v>
                </c:pt>
                <c:pt idx="104587">
                  <c:v>-161.28849999999997</c:v>
                </c:pt>
                <c:pt idx="104588">
                  <c:v>-161.28649999999999</c:v>
                </c:pt>
                <c:pt idx="104589">
                  <c:v>-161.28449999999998</c:v>
                </c:pt>
                <c:pt idx="104590">
                  <c:v>-161.28249999999997</c:v>
                </c:pt>
                <c:pt idx="104591">
                  <c:v>-161.28049999999999</c:v>
                </c:pt>
                <c:pt idx="104592">
                  <c:v>-161.27849999999998</c:v>
                </c:pt>
                <c:pt idx="104593">
                  <c:v>-161.27649999999997</c:v>
                </c:pt>
                <c:pt idx="104594">
                  <c:v>-161.27449999999999</c:v>
                </c:pt>
                <c:pt idx="104595">
                  <c:v>-161.27249999999998</c:v>
                </c:pt>
                <c:pt idx="104596">
                  <c:v>-161.27049999999997</c:v>
                </c:pt>
                <c:pt idx="104597">
                  <c:v>-161.26849999999999</c:v>
                </c:pt>
                <c:pt idx="104598">
                  <c:v>-161.26649999999998</c:v>
                </c:pt>
                <c:pt idx="104599">
                  <c:v>-161.26449999999997</c:v>
                </c:pt>
                <c:pt idx="104600">
                  <c:v>-161.26249999999999</c:v>
                </c:pt>
                <c:pt idx="104601">
                  <c:v>-161.26049999999998</c:v>
                </c:pt>
                <c:pt idx="104602">
                  <c:v>-161.25849999999997</c:v>
                </c:pt>
                <c:pt idx="104603">
                  <c:v>-161.25649999999999</c:v>
                </c:pt>
                <c:pt idx="104604">
                  <c:v>-161.25449999999998</c:v>
                </c:pt>
                <c:pt idx="104605">
                  <c:v>-161.25249999999997</c:v>
                </c:pt>
                <c:pt idx="104606">
                  <c:v>-161.25049999999999</c:v>
                </c:pt>
                <c:pt idx="104607">
                  <c:v>-161.24849999999998</c:v>
                </c:pt>
                <c:pt idx="104608">
                  <c:v>-161.24649999999997</c:v>
                </c:pt>
                <c:pt idx="104609">
                  <c:v>-161.24449999999999</c:v>
                </c:pt>
                <c:pt idx="104610">
                  <c:v>-161.24249999999998</c:v>
                </c:pt>
                <c:pt idx="104611">
                  <c:v>-161.24049999999997</c:v>
                </c:pt>
                <c:pt idx="104612">
                  <c:v>-161.23849999999999</c:v>
                </c:pt>
                <c:pt idx="104613">
                  <c:v>-161.23649999999998</c:v>
                </c:pt>
                <c:pt idx="104614">
                  <c:v>-161.23449999999997</c:v>
                </c:pt>
                <c:pt idx="104615">
                  <c:v>-161.23249999999999</c:v>
                </c:pt>
                <c:pt idx="104616">
                  <c:v>-161.23049999999998</c:v>
                </c:pt>
                <c:pt idx="104617">
                  <c:v>-161.22849999999997</c:v>
                </c:pt>
                <c:pt idx="104618">
                  <c:v>-161.22649999999999</c:v>
                </c:pt>
                <c:pt idx="104619">
                  <c:v>-161.22449999999998</c:v>
                </c:pt>
                <c:pt idx="104620">
                  <c:v>-161.22249999999997</c:v>
                </c:pt>
                <c:pt idx="104621">
                  <c:v>-161.22049999999999</c:v>
                </c:pt>
                <c:pt idx="104622">
                  <c:v>-161.21849999999998</c:v>
                </c:pt>
                <c:pt idx="104623">
                  <c:v>-161.21649999999997</c:v>
                </c:pt>
                <c:pt idx="104624">
                  <c:v>-161.21449999999999</c:v>
                </c:pt>
                <c:pt idx="104625">
                  <c:v>-161.21249999999998</c:v>
                </c:pt>
                <c:pt idx="104626">
                  <c:v>-161.21049999999997</c:v>
                </c:pt>
                <c:pt idx="104627">
                  <c:v>-161.20849999999999</c:v>
                </c:pt>
                <c:pt idx="104628">
                  <c:v>-161.20649999999998</c:v>
                </c:pt>
                <c:pt idx="104629">
                  <c:v>-161.20449999999997</c:v>
                </c:pt>
                <c:pt idx="104630">
                  <c:v>-161.20249999999999</c:v>
                </c:pt>
                <c:pt idx="104631">
                  <c:v>-161.20049999999998</c:v>
                </c:pt>
                <c:pt idx="104632">
                  <c:v>-161.19849999999997</c:v>
                </c:pt>
                <c:pt idx="104633">
                  <c:v>-161.19649999999999</c:v>
                </c:pt>
                <c:pt idx="104634">
                  <c:v>-161.19449999999998</c:v>
                </c:pt>
                <c:pt idx="104635">
                  <c:v>-161.19249999999997</c:v>
                </c:pt>
                <c:pt idx="104636">
                  <c:v>-161.19049999999999</c:v>
                </c:pt>
                <c:pt idx="104637">
                  <c:v>-161.18849999999998</c:v>
                </c:pt>
                <c:pt idx="104638">
                  <c:v>-161.18649999999997</c:v>
                </c:pt>
                <c:pt idx="104639">
                  <c:v>-161.18449999999999</c:v>
                </c:pt>
                <c:pt idx="104640">
                  <c:v>-161.18249999999998</c:v>
                </c:pt>
                <c:pt idx="104641">
                  <c:v>-161.18049999999997</c:v>
                </c:pt>
                <c:pt idx="104642">
                  <c:v>-161.17849999999999</c:v>
                </c:pt>
                <c:pt idx="104643">
                  <c:v>-161.17649999999998</c:v>
                </c:pt>
                <c:pt idx="104644">
                  <c:v>-161.17449999999997</c:v>
                </c:pt>
                <c:pt idx="104645">
                  <c:v>-161.17249999999999</c:v>
                </c:pt>
                <c:pt idx="104646">
                  <c:v>-161.17049999999998</c:v>
                </c:pt>
                <c:pt idx="104647">
                  <c:v>-161.16849999999997</c:v>
                </c:pt>
                <c:pt idx="104648">
                  <c:v>-161.16649999999998</c:v>
                </c:pt>
                <c:pt idx="104649">
                  <c:v>-161.16449999999998</c:v>
                </c:pt>
                <c:pt idx="104650">
                  <c:v>-161.16249999999997</c:v>
                </c:pt>
                <c:pt idx="104651">
                  <c:v>-161.16049999999998</c:v>
                </c:pt>
                <c:pt idx="104652">
                  <c:v>-161.15849999999998</c:v>
                </c:pt>
                <c:pt idx="104653">
                  <c:v>-161.15649999999997</c:v>
                </c:pt>
                <c:pt idx="104654">
                  <c:v>-161.15449999999998</c:v>
                </c:pt>
                <c:pt idx="104655">
                  <c:v>-161.15249999999997</c:v>
                </c:pt>
                <c:pt idx="104656">
                  <c:v>-161.15049999999997</c:v>
                </c:pt>
                <c:pt idx="104657">
                  <c:v>-161.14849999999998</c:v>
                </c:pt>
                <c:pt idx="104658">
                  <c:v>-161.14649999999997</c:v>
                </c:pt>
                <c:pt idx="104659">
                  <c:v>-161.14449999999997</c:v>
                </c:pt>
                <c:pt idx="104660">
                  <c:v>-161.14249999999998</c:v>
                </c:pt>
                <c:pt idx="104661">
                  <c:v>-161.14049999999997</c:v>
                </c:pt>
                <c:pt idx="104662">
                  <c:v>-161.13849999999996</c:v>
                </c:pt>
                <c:pt idx="104663">
                  <c:v>-161.13649999999998</c:v>
                </c:pt>
                <c:pt idx="104664">
                  <c:v>-161.13449999999997</c:v>
                </c:pt>
                <c:pt idx="104665">
                  <c:v>-161.13249999999996</c:v>
                </c:pt>
                <c:pt idx="104666">
                  <c:v>-161.13049999999998</c:v>
                </c:pt>
                <c:pt idx="104667">
                  <c:v>-161.12849999999997</c:v>
                </c:pt>
                <c:pt idx="104668">
                  <c:v>-161.12649999999996</c:v>
                </c:pt>
                <c:pt idx="104669">
                  <c:v>-161.12449999999998</c:v>
                </c:pt>
                <c:pt idx="104670">
                  <c:v>-161.12249999999997</c:v>
                </c:pt>
                <c:pt idx="104671">
                  <c:v>-161.12049999999996</c:v>
                </c:pt>
                <c:pt idx="104672">
                  <c:v>-161.11849999999998</c:v>
                </c:pt>
                <c:pt idx="104673">
                  <c:v>-161.11649999999997</c:v>
                </c:pt>
                <c:pt idx="104674">
                  <c:v>-161.11449999999996</c:v>
                </c:pt>
                <c:pt idx="104675">
                  <c:v>-161.11249999999998</c:v>
                </c:pt>
                <c:pt idx="104676">
                  <c:v>-161.11049999999997</c:v>
                </c:pt>
                <c:pt idx="104677">
                  <c:v>-161.10849999999996</c:v>
                </c:pt>
                <c:pt idx="104678">
                  <c:v>-161.10649999999998</c:v>
                </c:pt>
                <c:pt idx="104679">
                  <c:v>-161.10449999999997</c:v>
                </c:pt>
                <c:pt idx="104680">
                  <c:v>-161.10249999999996</c:v>
                </c:pt>
                <c:pt idx="104681">
                  <c:v>-161.10049999999998</c:v>
                </c:pt>
                <c:pt idx="104682">
                  <c:v>-161.09849999999997</c:v>
                </c:pt>
                <c:pt idx="104683">
                  <c:v>-161.09649999999996</c:v>
                </c:pt>
                <c:pt idx="104684">
                  <c:v>-161.09449999999998</c:v>
                </c:pt>
                <c:pt idx="104685">
                  <c:v>-161.09249999999997</c:v>
                </c:pt>
                <c:pt idx="104686">
                  <c:v>-161.09049999999996</c:v>
                </c:pt>
                <c:pt idx="104687">
                  <c:v>-161.08849999999998</c:v>
                </c:pt>
                <c:pt idx="104688">
                  <c:v>-161.08649999999997</c:v>
                </c:pt>
                <c:pt idx="104689">
                  <c:v>-161.08449999999999</c:v>
                </c:pt>
                <c:pt idx="104690">
                  <c:v>-161.08249999999998</c:v>
                </c:pt>
                <c:pt idx="104691">
                  <c:v>-161.08049999999997</c:v>
                </c:pt>
                <c:pt idx="104692">
                  <c:v>-161.07849999999999</c:v>
                </c:pt>
                <c:pt idx="104693">
                  <c:v>-161.07649999999998</c:v>
                </c:pt>
                <c:pt idx="104694">
                  <c:v>-161.07449999999997</c:v>
                </c:pt>
                <c:pt idx="104695">
                  <c:v>-161.07249999999999</c:v>
                </c:pt>
                <c:pt idx="104696">
                  <c:v>-161.07049999999998</c:v>
                </c:pt>
                <c:pt idx="104697">
                  <c:v>-161.06849999999997</c:v>
                </c:pt>
                <c:pt idx="104698">
                  <c:v>-161.06649999999999</c:v>
                </c:pt>
                <c:pt idx="104699">
                  <c:v>-161.06449999999998</c:v>
                </c:pt>
                <c:pt idx="104700">
                  <c:v>-161.06249999999997</c:v>
                </c:pt>
                <c:pt idx="104701">
                  <c:v>-161.06049999999999</c:v>
                </c:pt>
                <c:pt idx="104702">
                  <c:v>-161.05849999999998</c:v>
                </c:pt>
                <c:pt idx="104703">
                  <c:v>-161.05649999999997</c:v>
                </c:pt>
                <c:pt idx="104704">
                  <c:v>-161.05449999999999</c:v>
                </c:pt>
                <c:pt idx="104705">
                  <c:v>-161.05249999999998</c:v>
                </c:pt>
                <c:pt idx="104706">
                  <c:v>-161.05049999999997</c:v>
                </c:pt>
                <c:pt idx="104707">
                  <c:v>-161.04849999999999</c:v>
                </c:pt>
                <c:pt idx="104708">
                  <c:v>-161.04649999999998</c:v>
                </c:pt>
                <c:pt idx="104709">
                  <c:v>-161.04449999999997</c:v>
                </c:pt>
                <c:pt idx="104710">
                  <c:v>-161.04249999999999</c:v>
                </c:pt>
                <c:pt idx="104711">
                  <c:v>-161.04049999999998</c:v>
                </c:pt>
                <c:pt idx="104712">
                  <c:v>-161.03849999999997</c:v>
                </c:pt>
                <c:pt idx="104713">
                  <c:v>-161.03649999999999</c:v>
                </c:pt>
                <c:pt idx="104714">
                  <c:v>-161.03449999999998</c:v>
                </c:pt>
                <c:pt idx="104715">
                  <c:v>-161.03249999999997</c:v>
                </c:pt>
                <c:pt idx="104716">
                  <c:v>-161.03049999999999</c:v>
                </c:pt>
                <c:pt idx="104717">
                  <c:v>-161.02849999999998</c:v>
                </c:pt>
                <c:pt idx="104718">
                  <c:v>-161.02649999999997</c:v>
                </c:pt>
                <c:pt idx="104719">
                  <c:v>-161.02449999999999</c:v>
                </c:pt>
                <c:pt idx="104720">
                  <c:v>-161.02249999999998</c:v>
                </c:pt>
                <c:pt idx="104721">
                  <c:v>-161.02049999999997</c:v>
                </c:pt>
                <c:pt idx="104722">
                  <c:v>-161.01849999999999</c:v>
                </c:pt>
                <c:pt idx="104723">
                  <c:v>-161.01649999999998</c:v>
                </c:pt>
                <c:pt idx="104724">
                  <c:v>-161.01449999999997</c:v>
                </c:pt>
                <c:pt idx="104725">
                  <c:v>-161.01249999999999</c:v>
                </c:pt>
                <c:pt idx="104726">
                  <c:v>-161.01049999999998</c:v>
                </c:pt>
                <c:pt idx="104727">
                  <c:v>-161.00849999999997</c:v>
                </c:pt>
                <c:pt idx="104728">
                  <c:v>-161.00649999999999</c:v>
                </c:pt>
                <c:pt idx="104729">
                  <c:v>-161.00449999999998</c:v>
                </c:pt>
                <c:pt idx="104730">
                  <c:v>-161.00249999999997</c:v>
                </c:pt>
                <c:pt idx="104731">
                  <c:v>-161.00049999999999</c:v>
                </c:pt>
                <c:pt idx="104732">
                  <c:v>-160.99849999999998</c:v>
                </c:pt>
                <c:pt idx="104733">
                  <c:v>-160.99649999999997</c:v>
                </c:pt>
                <c:pt idx="104734">
                  <c:v>-160.99449999999999</c:v>
                </c:pt>
                <c:pt idx="104735">
                  <c:v>-160.99249999999998</c:v>
                </c:pt>
                <c:pt idx="104736">
                  <c:v>-160.99049999999997</c:v>
                </c:pt>
                <c:pt idx="104737">
                  <c:v>-160.98849999999999</c:v>
                </c:pt>
                <c:pt idx="104738">
                  <c:v>-160.98649999999998</c:v>
                </c:pt>
                <c:pt idx="104739">
                  <c:v>-160.98449999999997</c:v>
                </c:pt>
                <c:pt idx="104740">
                  <c:v>-160.98249999999999</c:v>
                </c:pt>
                <c:pt idx="104741">
                  <c:v>-160.98049999999998</c:v>
                </c:pt>
                <c:pt idx="104742">
                  <c:v>-160.97849999999997</c:v>
                </c:pt>
                <c:pt idx="104743">
                  <c:v>-160.97649999999999</c:v>
                </c:pt>
                <c:pt idx="104744">
                  <c:v>-160.97449999999998</c:v>
                </c:pt>
                <c:pt idx="104745">
                  <c:v>-160.97249999999997</c:v>
                </c:pt>
                <c:pt idx="104746">
                  <c:v>-160.97049999999999</c:v>
                </c:pt>
                <c:pt idx="104747">
                  <c:v>-160.96849999999998</c:v>
                </c:pt>
                <c:pt idx="104748">
                  <c:v>-160.96649999999997</c:v>
                </c:pt>
                <c:pt idx="104749">
                  <c:v>-160.96449999999999</c:v>
                </c:pt>
                <c:pt idx="104750">
                  <c:v>-160.96249999999998</c:v>
                </c:pt>
                <c:pt idx="104751">
                  <c:v>-160.96049999999997</c:v>
                </c:pt>
                <c:pt idx="104752">
                  <c:v>-160.95849999999999</c:v>
                </c:pt>
                <c:pt idx="104753">
                  <c:v>-160.95649999999998</c:v>
                </c:pt>
                <c:pt idx="104754">
                  <c:v>-160.95449999999997</c:v>
                </c:pt>
                <c:pt idx="104755">
                  <c:v>-160.95249999999999</c:v>
                </c:pt>
                <c:pt idx="104756">
                  <c:v>-160.95049999999998</c:v>
                </c:pt>
                <c:pt idx="104757">
                  <c:v>-160.94849999999997</c:v>
                </c:pt>
                <c:pt idx="104758">
                  <c:v>-160.94649999999999</c:v>
                </c:pt>
                <c:pt idx="104759">
                  <c:v>-160.94449999999998</c:v>
                </c:pt>
                <c:pt idx="104760">
                  <c:v>-160.94249999999997</c:v>
                </c:pt>
                <c:pt idx="104761">
                  <c:v>-160.94049999999999</c:v>
                </c:pt>
                <c:pt idx="104762">
                  <c:v>-160.93849999999998</c:v>
                </c:pt>
                <c:pt idx="104763">
                  <c:v>-160.93649999999997</c:v>
                </c:pt>
                <c:pt idx="104764">
                  <c:v>-160.93449999999999</c:v>
                </c:pt>
                <c:pt idx="104765">
                  <c:v>-160.93249999999998</c:v>
                </c:pt>
                <c:pt idx="104766">
                  <c:v>-160.93049999999997</c:v>
                </c:pt>
                <c:pt idx="104767">
                  <c:v>-160.92849999999999</c:v>
                </c:pt>
                <c:pt idx="104768">
                  <c:v>-160.92649999999998</c:v>
                </c:pt>
                <c:pt idx="104769">
                  <c:v>-160.92449999999997</c:v>
                </c:pt>
                <c:pt idx="104770">
                  <c:v>-160.92249999999999</c:v>
                </c:pt>
                <c:pt idx="104771">
                  <c:v>-160.92049999999998</c:v>
                </c:pt>
                <c:pt idx="104772">
                  <c:v>-160.91849999999997</c:v>
                </c:pt>
                <c:pt idx="104773">
                  <c:v>-160.91649999999998</c:v>
                </c:pt>
                <c:pt idx="104774">
                  <c:v>-160.91449999999998</c:v>
                </c:pt>
                <c:pt idx="104775">
                  <c:v>-160.91249999999997</c:v>
                </c:pt>
                <c:pt idx="104776">
                  <c:v>-160.91049999999998</c:v>
                </c:pt>
                <c:pt idx="104777">
                  <c:v>-160.90849999999998</c:v>
                </c:pt>
                <c:pt idx="104778">
                  <c:v>-160.90649999999997</c:v>
                </c:pt>
                <c:pt idx="104779">
                  <c:v>-160.90449999999998</c:v>
                </c:pt>
                <c:pt idx="104780">
                  <c:v>-160.90249999999997</c:v>
                </c:pt>
                <c:pt idx="104781">
                  <c:v>-160.90049999999997</c:v>
                </c:pt>
                <c:pt idx="104782">
                  <c:v>-160.89849999999998</c:v>
                </c:pt>
                <c:pt idx="104783">
                  <c:v>-160.89649999999997</c:v>
                </c:pt>
                <c:pt idx="104784">
                  <c:v>-160.89449999999997</c:v>
                </c:pt>
                <c:pt idx="104785">
                  <c:v>-160.89249999999998</c:v>
                </c:pt>
                <c:pt idx="104786">
                  <c:v>-160.89049999999997</c:v>
                </c:pt>
                <c:pt idx="104787">
                  <c:v>-160.88849999999996</c:v>
                </c:pt>
                <c:pt idx="104788">
                  <c:v>-160.88649999999998</c:v>
                </c:pt>
                <c:pt idx="104789">
                  <c:v>-160.88449999999997</c:v>
                </c:pt>
                <c:pt idx="104790">
                  <c:v>-160.88249999999996</c:v>
                </c:pt>
                <c:pt idx="104791">
                  <c:v>-160.88049999999998</c:v>
                </c:pt>
                <c:pt idx="104792">
                  <c:v>-160.87849999999997</c:v>
                </c:pt>
                <c:pt idx="104793">
                  <c:v>-160.87649999999996</c:v>
                </c:pt>
                <c:pt idx="104794">
                  <c:v>-160.87449999999998</c:v>
                </c:pt>
                <c:pt idx="104795">
                  <c:v>-160.87249999999997</c:v>
                </c:pt>
                <c:pt idx="104796">
                  <c:v>-160.87049999999996</c:v>
                </c:pt>
                <c:pt idx="104797">
                  <c:v>-160.86849999999998</c:v>
                </c:pt>
                <c:pt idx="104798">
                  <c:v>-160.86649999999997</c:v>
                </c:pt>
                <c:pt idx="104799">
                  <c:v>-160.86449999999996</c:v>
                </c:pt>
                <c:pt idx="104800">
                  <c:v>-160.86249999999998</c:v>
                </c:pt>
                <c:pt idx="104801">
                  <c:v>-160.86049999999997</c:v>
                </c:pt>
                <c:pt idx="104802">
                  <c:v>-160.85849999999996</c:v>
                </c:pt>
                <c:pt idx="104803">
                  <c:v>-160.85649999999998</c:v>
                </c:pt>
                <c:pt idx="104804">
                  <c:v>-160.85449999999997</c:v>
                </c:pt>
                <c:pt idx="104805">
                  <c:v>-160.85249999999996</c:v>
                </c:pt>
                <c:pt idx="104806">
                  <c:v>-160.85049999999998</c:v>
                </c:pt>
                <c:pt idx="104807">
                  <c:v>-160.84849999999997</c:v>
                </c:pt>
                <c:pt idx="104808">
                  <c:v>-160.84649999999996</c:v>
                </c:pt>
                <c:pt idx="104809">
                  <c:v>-160.84449999999998</c:v>
                </c:pt>
                <c:pt idx="104810">
                  <c:v>-160.84249999999997</c:v>
                </c:pt>
                <c:pt idx="104811">
                  <c:v>-160.84049999999996</c:v>
                </c:pt>
                <c:pt idx="104812">
                  <c:v>-160.83849999999998</c:v>
                </c:pt>
                <c:pt idx="104813">
                  <c:v>-160.83649999999997</c:v>
                </c:pt>
                <c:pt idx="104814">
                  <c:v>-160.83449999999999</c:v>
                </c:pt>
                <c:pt idx="104815">
                  <c:v>-160.83249999999998</c:v>
                </c:pt>
                <c:pt idx="104816">
                  <c:v>-160.83049999999997</c:v>
                </c:pt>
                <c:pt idx="104817">
                  <c:v>-160.82849999999999</c:v>
                </c:pt>
                <c:pt idx="104818">
                  <c:v>-160.82649999999998</c:v>
                </c:pt>
                <c:pt idx="104819">
                  <c:v>-160.82449999999997</c:v>
                </c:pt>
                <c:pt idx="104820">
                  <c:v>-160.82249999999999</c:v>
                </c:pt>
                <c:pt idx="104821">
                  <c:v>-160.82049999999998</c:v>
                </c:pt>
                <c:pt idx="104822">
                  <c:v>-160.81849999999997</c:v>
                </c:pt>
                <c:pt idx="104823">
                  <c:v>-160.81649999999999</c:v>
                </c:pt>
                <c:pt idx="104824">
                  <c:v>-160.81449999999998</c:v>
                </c:pt>
                <c:pt idx="104825">
                  <c:v>-160.81249999999997</c:v>
                </c:pt>
                <c:pt idx="104826">
                  <c:v>-160.81049999999999</c:v>
                </c:pt>
                <c:pt idx="104827">
                  <c:v>-160.80849999999998</c:v>
                </c:pt>
                <c:pt idx="104828">
                  <c:v>-160.80649999999997</c:v>
                </c:pt>
                <c:pt idx="104829">
                  <c:v>-160.80449999999999</c:v>
                </c:pt>
                <c:pt idx="104830">
                  <c:v>-160.80249999999998</c:v>
                </c:pt>
                <c:pt idx="104831">
                  <c:v>-160.80049999999997</c:v>
                </c:pt>
                <c:pt idx="104832">
                  <c:v>-160.79849999999999</c:v>
                </c:pt>
                <c:pt idx="104833">
                  <c:v>-160.79649999999998</c:v>
                </c:pt>
                <c:pt idx="104834">
                  <c:v>-160.79449999999997</c:v>
                </c:pt>
                <c:pt idx="104835">
                  <c:v>-160.79249999999999</c:v>
                </c:pt>
                <c:pt idx="104836">
                  <c:v>-160.79049999999998</c:v>
                </c:pt>
                <c:pt idx="104837">
                  <c:v>-160.78849999999997</c:v>
                </c:pt>
                <c:pt idx="104838">
                  <c:v>-160.78649999999999</c:v>
                </c:pt>
                <c:pt idx="104839">
                  <c:v>-160.78449999999998</c:v>
                </c:pt>
                <c:pt idx="104840">
                  <c:v>-160.78249999999997</c:v>
                </c:pt>
                <c:pt idx="104841">
                  <c:v>-160.78049999999999</c:v>
                </c:pt>
                <c:pt idx="104842">
                  <c:v>-160.77849999999998</c:v>
                </c:pt>
                <c:pt idx="104843">
                  <c:v>-160.77649999999997</c:v>
                </c:pt>
                <c:pt idx="104844">
                  <c:v>-160.77449999999999</c:v>
                </c:pt>
                <c:pt idx="104845">
                  <c:v>-160.77249999999998</c:v>
                </c:pt>
                <c:pt idx="104846">
                  <c:v>-160.77049999999997</c:v>
                </c:pt>
                <c:pt idx="104847">
                  <c:v>-160.76849999999999</c:v>
                </c:pt>
                <c:pt idx="104848">
                  <c:v>-160.76649999999998</c:v>
                </c:pt>
                <c:pt idx="104849">
                  <c:v>-160.76449999999997</c:v>
                </c:pt>
                <c:pt idx="104850">
                  <c:v>-160.76249999999999</c:v>
                </c:pt>
                <c:pt idx="104851">
                  <c:v>-160.76049999999998</c:v>
                </c:pt>
                <c:pt idx="104852">
                  <c:v>-160.75849999999997</c:v>
                </c:pt>
                <c:pt idx="104853">
                  <c:v>-160.75649999999999</c:v>
                </c:pt>
                <c:pt idx="104854">
                  <c:v>-160.75449999999998</c:v>
                </c:pt>
                <c:pt idx="104855">
                  <c:v>-160.75249999999997</c:v>
                </c:pt>
                <c:pt idx="104856">
                  <c:v>-160.75049999999999</c:v>
                </c:pt>
                <c:pt idx="104857">
                  <c:v>-160.74849999999998</c:v>
                </c:pt>
                <c:pt idx="104858">
                  <c:v>-160.74649999999997</c:v>
                </c:pt>
                <c:pt idx="104859">
                  <c:v>-160.74449999999999</c:v>
                </c:pt>
                <c:pt idx="104860">
                  <c:v>-160.74249999999998</c:v>
                </c:pt>
                <c:pt idx="104861">
                  <c:v>-160.74049999999997</c:v>
                </c:pt>
                <c:pt idx="104862">
                  <c:v>-160.73849999999999</c:v>
                </c:pt>
                <c:pt idx="104863">
                  <c:v>-160.73649999999998</c:v>
                </c:pt>
                <c:pt idx="104864">
                  <c:v>-160.73449999999997</c:v>
                </c:pt>
                <c:pt idx="104865">
                  <c:v>-160.73249999999999</c:v>
                </c:pt>
                <c:pt idx="104866">
                  <c:v>-160.73049999999998</c:v>
                </c:pt>
                <c:pt idx="104867">
                  <c:v>-160.72849999999997</c:v>
                </c:pt>
                <c:pt idx="104868">
                  <c:v>-160.72649999999999</c:v>
                </c:pt>
                <c:pt idx="104869">
                  <c:v>-160.72449999999998</c:v>
                </c:pt>
                <c:pt idx="104870">
                  <c:v>-160.72249999999997</c:v>
                </c:pt>
                <c:pt idx="104871">
                  <c:v>-160.72049999999999</c:v>
                </c:pt>
                <c:pt idx="104872">
                  <c:v>-160.71849999999998</c:v>
                </c:pt>
                <c:pt idx="104873">
                  <c:v>-160.71649999999997</c:v>
                </c:pt>
                <c:pt idx="104874">
                  <c:v>-160.71449999999999</c:v>
                </c:pt>
                <c:pt idx="104875">
                  <c:v>-160.71249999999998</c:v>
                </c:pt>
                <c:pt idx="104876">
                  <c:v>-160.71049999999997</c:v>
                </c:pt>
                <c:pt idx="104877">
                  <c:v>-160.70849999999999</c:v>
                </c:pt>
                <c:pt idx="104878">
                  <c:v>-160.70649999999998</c:v>
                </c:pt>
                <c:pt idx="104879">
                  <c:v>-160.70449999999997</c:v>
                </c:pt>
                <c:pt idx="104880">
                  <c:v>-160.70249999999999</c:v>
                </c:pt>
                <c:pt idx="104881">
                  <c:v>-160.70049999999998</c:v>
                </c:pt>
                <c:pt idx="104882">
                  <c:v>-160.69849999999997</c:v>
                </c:pt>
                <c:pt idx="104883">
                  <c:v>-160.69649999999999</c:v>
                </c:pt>
                <c:pt idx="104884">
                  <c:v>-160.69449999999998</c:v>
                </c:pt>
                <c:pt idx="104885">
                  <c:v>-160.69249999999997</c:v>
                </c:pt>
                <c:pt idx="104886">
                  <c:v>-160.69049999999999</c:v>
                </c:pt>
                <c:pt idx="104887">
                  <c:v>-160.68849999999998</c:v>
                </c:pt>
                <c:pt idx="104888">
                  <c:v>-160.68649999999997</c:v>
                </c:pt>
                <c:pt idx="104889">
                  <c:v>-160.68449999999999</c:v>
                </c:pt>
                <c:pt idx="104890">
                  <c:v>-160.68249999999998</c:v>
                </c:pt>
                <c:pt idx="104891">
                  <c:v>-160.68049999999997</c:v>
                </c:pt>
                <c:pt idx="104892">
                  <c:v>-160.67849999999999</c:v>
                </c:pt>
                <c:pt idx="104893">
                  <c:v>-160.67649999999998</c:v>
                </c:pt>
                <c:pt idx="104894">
                  <c:v>-160.67449999999997</c:v>
                </c:pt>
                <c:pt idx="104895">
                  <c:v>-160.67249999999999</c:v>
                </c:pt>
                <c:pt idx="104896">
                  <c:v>-160.67049999999998</c:v>
                </c:pt>
                <c:pt idx="104897">
                  <c:v>-160.66849999999997</c:v>
                </c:pt>
                <c:pt idx="104898">
                  <c:v>-160.66649999999998</c:v>
                </c:pt>
                <c:pt idx="104899">
                  <c:v>-160.66449999999998</c:v>
                </c:pt>
                <c:pt idx="104900">
                  <c:v>-160.66249999999997</c:v>
                </c:pt>
                <c:pt idx="104901">
                  <c:v>-160.66049999999998</c:v>
                </c:pt>
                <c:pt idx="104902">
                  <c:v>-160.65849999999998</c:v>
                </c:pt>
                <c:pt idx="104903">
                  <c:v>-160.65649999999997</c:v>
                </c:pt>
                <c:pt idx="104904">
                  <c:v>-160.65449999999998</c:v>
                </c:pt>
                <c:pt idx="104905">
                  <c:v>-160.65249999999997</c:v>
                </c:pt>
                <c:pt idx="104906">
                  <c:v>-160.65049999999997</c:v>
                </c:pt>
                <c:pt idx="104907">
                  <c:v>-160.64849999999998</c:v>
                </c:pt>
                <c:pt idx="104908">
                  <c:v>-160.64649999999997</c:v>
                </c:pt>
                <c:pt idx="104909">
                  <c:v>-160.64449999999997</c:v>
                </c:pt>
                <c:pt idx="104910">
                  <c:v>-160.64249999999998</c:v>
                </c:pt>
                <c:pt idx="104911">
                  <c:v>-160.64049999999997</c:v>
                </c:pt>
                <c:pt idx="104912">
                  <c:v>-160.63849999999996</c:v>
                </c:pt>
                <c:pt idx="104913">
                  <c:v>-160.63649999999998</c:v>
                </c:pt>
                <c:pt idx="104914">
                  <c:v>-160.63449999999997</c:v>
                </c:pt>
                <c:pt idx="104915">
                  <c:v>-160.63249999999996</c:v>
                </c:pt>
                <c:pt idx="104916">
                  <c:v>-160.63049999999998</c:v>
                </c:pt>
                <c:pt idx="104917">
                  <c:v>-160.62849999999997</c:v>
                </c:pt>
                <c:pt idx="104918">
                  <c:v>-160.62649999999996</c:v>
                </c:pt>
                <c:pt idx="104919">
                  <c:v>-160.62449999999998</c:v>
                </c:pt>
                <c:pt idx="104920">
                  <c:v>-160.62249999999997</c:v>
                </c:pt>
                <c:pt idx="104921">
                  <c:v>-160.62049999999996</c:v>
                </c:pt>
                <c:pt idx="104922">
                  <c:v>-160.61849999999998</c:v>
                </c:pt>
                <c:pt idx="104923">
                  <c:v>-160.61649999999997</c:v>
                </c:pt>
                <c:pt idx="104924">
                  <c:v>-160.61449999999996</c:v>
                </c:pt>
                <c:pt idx="104925">
                  <c:v>-160.61249999999998</c:v>
                </c:pt>
                <c:pt idx="104926">
                  <c:v>-160.61049999999997</c:v>
                </c:pt>
                <c:pt idx="104927">
                  <c:v>-160.60849999999996</c:v>
                </c:pt>
                <c:pt idx="104928">
                  <c:v>-160.60649999999998</c:v>
                </c:pt>
                <c:pt idx="104929">
                  <c:v>-160.60449999999997</c:v>
                </c:pt>
                <c:pt idx="104930">
                  <c:v>-160.60249999999996</c:v>
                </c:pt>
                <c:pt idx="104931">
                  <c:v>-160.60049999999998</c:v>
                </c:pt>
                <c:pt idx="104932">
                  <c:v>-160.59849999999997</c:v>
                </c:pt>
                <c:pt idx="104933">
                  <c:v>-160.59649999999996</c:v>
                </c:pt>
                <c:pt idx="104934">
                  <c:v>-160.59449999999998</c:v>
                </c:pt>
                <c:pt idx="104935">
                  <c:v>-160.59249999999997</c:v>
                </c:pt>
                <c:pt idx="104936">
                  <c:v>-160.59049999999996</c:v>
                </c:pt>
                <c:pt idx="104937">
                  <c:v>-160.58849999999998</c:v>
                </c:pt>
                <c:pt idx="104938">
                  <c:v>-160.58649999999997</c:v>
                </c:pt>
                <c:pt idx="104939">
                  <c:v>-160.58449999999999</c:v>
                </c:pt>
                <c:pt idx="104940">
                  <c:v>-160.58249999999998</c:v>
                </c:pt>
                <c:pt idx="104941">
                  <c:v>-160.58049999999997</c:v>
                </c:pt>
                <c:pt idx="104942">
                  <c:v>-160.57849999999999</c:v>
                </c:pt>
                <c:pt idx="104943">
                  <c:v>-160.57649999999998</c:v>
                </c:pt>
                <c:pt idx="104944">
                  <c:v>-160.57449999999997</c:v>
                </c:pt>
                <c:pt idx="104945">
                  <c:v>-160.57249999999999</c:v>
                </c:pt>
                <c:pt idx="104946">
                  <c:v>-160.57049999999998</c:v>
                </c:pt>
                <c:pt idx="104947">
                  <c:v>-160.56849999999997</c:v>
                </c:pt>
                <c:pt idx="104948">
                  <c:v>-160.56649999999999</c:v>
                </c:pt>
                <c:pt idx="104949">
                  <c:v>-160.56449999999998</c:v>
                </c:pt>
                <c:pt idx="104950">
                  <c:v>-160.56249999999997</c:v>
                </c:pt>
                <c:pt idx="104951">
                  <c:v>-160.56049999999999</c:v>
                </c:pt>
                <c:pt idx="104952">
                  <c:v>-160.55849999999998</c:v>
                </c:pt>
                <c:pt idx="104953">
                  <c:v>-160.55649999999997</c:v>
                </c:pt>
                <c:pt idx="104954">
                  <c:v>-160.55449999999999</c:v>
                </c:pt>
                <c:pt idx="104955">
                  <c:v>-160.55249999999998</c:v>
                </c:pt>
                <c:pt idx="104956">
                  <c:v>-160.55049999999997</c:v>
                </c:pt>
                <c:pt idx="104957">
                  <c:v>-160.54849999999999</c:v>
                </c:pt>
                <c:pt idx="104958">
                  <c:v>-160.54649999999998</c:v>
                </c:pt>
                <c:pt idx="104959">
                  <c:v>-160.54449999999997</c:v>
                </c:pt>
                <c:pt idx="104960">
                  <c:v>-160.54249999999999</c:v>
                </c:pt>
                <c:pt idx="104961">
                  <c:v>-160.54049999999998</c:v>
                </c:pt>
                <c:pt idx="104962">
                  <c:v>-160.53849999999997</c:v>
                </c:pt>
                <c:pt idx="104963">
                  <c:v>-160.53649999999999</c:v>
                </c:pt>
                <c:pt idx="104964">
                  <c:v>-160.53449999999998</c:v>
                </c:pt>
                <c:pt idx="104965">
                  <c:v>-160.53249999999997</c:v>
                </c:pt>
                <c:pt idx="104966">
                  <c:v>-160.53049999999999</c:v>
                </c:pt>
                <c:pt idx="104967">
                  <c:v>-160.52849999999998</c:v>
                </c:pt>
                <c:pt idx="104968">
                  <c:v>-160.52649999999997</c:v>
                </c:pt>
                <c:pt idx="104969">
                  <c:v>-160.52449999999999</c:v>
                </c:pt>
                <c:pt idx="104970">
                  <c:v>-160.52249999999998</c:v>
                </c:pt>
                <c:pt idx="104971">
                  <c:v>-160.52049999999997</c:v>
                </c:pt>
                <c:pt idx="104972">
                  <c:v>-160.51849999999999</c:v>
                </c:pt>
                <c:pt idx="104973">
                  <c:v>-160.51649999999998</c:v>
                </c:pt>
                <c:pt idx="104974">
                  <c:v>-160.51449999999997</c:v>
                </c:pt>
                <c:pt idx="104975">
                  <c:v>-160.51249999999999</c:v>
                </c:pt>
                <c:pt idx="104976">
                  <c:v>-160.51049999999998</c:v>
                </c:pt>
                <c:pt idx="104977">
                  <c:v>-160.50849999999997</c:v>
                </c:pt>
                <c:pt idx="104978">
                  <c:v>-160.50649999999999</c:v>
                </c:pt>
                <c:pt idx="104979">
                  <c:v>-160.50449999999998</c:v>
                </c:pt>
                <c:pt idx="104980">
                  <c:v>-160.50249999999997</c:v>
                </c:pt>
                <c:pt idx="104981">
                  <c:v>-160.50049999999999</c:v>
                </c:pt>
                <c:pt idx="104982">
                  <c:v>-160.49849999999998</c:v>
                </c:pt>
                <c:pt idx="104983">
                  <c:v>-160.49649999999997</c:v>
                </c:pt>
                <c:pt idx="104984">
                  <c:v>-160.49449999999999</c:v>
                </c:pt>
                <c:pt idx="104985">
                  <c:v>-160.49249999999998</c:v>
                </c:pt>
                <c:pt idx="104986">
                  <c:v>-160.49049999999997</c:v>
                </c:pt>
                <c:pt idx="104987">
                  <c:v>-160.48849999999999</c:v>
                </c:pt>
                <c:pt idx="104988">
                  <c:v>-160.48649999999998</c:v>
                </c:pt>
                <c:pt idx="104989">
                  <c:v>-160.48449999999997</c:v>
                </c:pt>
                <c:pt idx="104990">
                  <c:v>-160.48249999999999</c:v>
                </c:pt>
                <c:pt idx="104991">
                  <c:v>-160.48049999999998</c:v>
                </c:pt>
                <c:pt idx="104992">
                  <c:v>-160.47849999999997</c:v>
                </c:pt>
                <c:pt idx="104993">
                  <c:v>-160.47649999999999</c:v>
                </c:pt>
                <c:pt idx="104994">
                  <c:v>-160.47449999999998</c:v>
                </c:pt>
                <c:pt idx="104995">
                  <c:v>-160.47249999999997</c:v>
                </c:pt>
                <c:pt idx="104996">
                  <c:v>-160.47049999999999</c:v>
                </c:pt>
                <c:pt idx="104997">
                  <c:v>-160.46849999999998</c:v>
                </c:pt>
                <c:pt idx="104998">
                  <c:v>-160.46649999999997</c:v>
                </c:pt>
                <c:pt idx="104999">
                  <c:v>-160.46449999999999</c:v>
                </c:pt>
                <c:pt idx="105000">
                  <c:v>-160.46249999999998</c:v>
                </c:pt>
                <c:pt idx="105001">
                  <c:v>-160.46049999999997</c:v>
                </c:pt>
                <c:pt idx="105002">
                  <c:v>-160.45849999999999</c:v>
                </c:pt>
                <c:pt idx="105003">
                  <c:v>-160.45649999999998</c:v>
                </c:pt>
                <c:pt idx="105004">
                  <c:v>-160.45449999999997</c:v>
                </c:pt>
                <c:pt idx="105005">
                  <c:v>-160.45249999999999</c:v>
                </c:pt>
                <c:pt idx="105006">
                  <c:v>-160.45049999999998</c:v>
                </c:pt>
                <c:pt idx="105007">
                  <c:v>-160.44849999999997</c:v>
                </c:pt>
                <c:pt idx="105008">
                  <c:v>-160.44649999999999</c:v>
                </c:pt>
                <c:pt idx="105009">
                  <c:v>-160.44449999999998</c:v>
                </c:pt>
                <c:pt idx="105010">
                  <c:v>-160.44249999999997</c:v>
                </c:pt>
                <c:pt idx="105011">
                  <c:v>-160.44049999999999</c:v>
                </c:pt>
                <c:pt idx="105012">
                  <c:v>-160.43849999999998</c:v>
                </c:pt>
                <c:pt idx="105013">
                  <c:v>-160.43649999999997</c:v>
                </c:pt>
                <c:pt idx="105014">
                  <c:v>-160.43449999999999</c:v>
                </c:pt>
                <c:pt idx="105015">
                  <c:v>-160.43249999999998</c:v>
                </c:pt>
                <c:pt idx="105016">
                  <c:v>-160.43049999999997</c:v>
                </c:pt>
                <c:pt idx="105017">
                  <c:v>-160.42849999999999</c:v>
                </c:pt>
                <c:pt idx="105018">
                  <c:v>-160.42649999999998</c:v>
                </c:pt>
                <c:pt idx="105019">
                  <c:v>-160.42449999999997</c:v>
                </c:pt>
                <c:pt idx="105020">
                  <c:v>-160.42249999999999</c:v>
                </c:pt>
                <c:pt idx="105021">
                  <c:v>-160.42049999999998</c:v>
                </c:pt>
                <c:pt idx="105022">
                  <c:v>-160.41849999999997</c:v>
                </c:pt>
                <c:pt idx="105023">
                  <c:v>-160.41649999999998</c:v>
                </c:pt>
                <c:pt idx="105024">
                  <c:v>-160.41449999999998</c:v>
                </c:pt>
                <c:pt idx="105025">
                  <c:v>-160.41249999999997</c:v>
                </c:pt>
                <c:pt idx="105026">
                  <c:v>-160.41049999999998</c:v>
                </c:pt>
                <c:pt idx="105027">
                  <c:v>-160.40849999999998</c:v>
                </c:pt>
                <c:pt idx="105028">
                  <c:v>-160.40649999999997</c:v>
                </c:pt>
                <c:pt idx="105029">
                  <c:v>-160.40449999999998</c:v>
                </c:pt>
                <c:pt idx="105030">
                  <c:v>-160.40249999999997</c:v>
                </c:pt>
                <c:pt idx="105031">
                  <c:v>-160.40049999999997</c:v>
                </c:pt>
                <c:pt idx="105032">
                  <c:v>-160.39849999999998</c:v>
                </c:pt>
                <c:pt idx="105033">
                  <c:v>-160.39649999999997</c:v>
                </c:pt>
                <c:pt idx="105034">
                  <c:v>-160.39449999999997</c:v>
                </c:pt>
                <c:pt idx="105035">
                  <c:v>-160.39249999999998</c:v>
                </c:pt>
                <c:pt idx="105036">
                  <c:v>-160.39049999999997</c:v>
                </c:pt>
                <c:pt idx="105037">
                  <c:v>-160.38849999999996</c:v>
                </c:pt>
                <c:pt idx="105038">
                  <c:v>-160.38649999999998</c:v>
                </c:pt>
                <c:pt idx="105039">
                  <c:v>-160.38449999999997</c:v>
                </c:pt>
                <c:pt idx="105040">
                  <c:v>-160.38249999999996</c:v>
                </c:pt>
                <c:pt idx="105041">
                  <c:v>-160.38049999999998</c:v>
                </c:pt>
                <c:pt idx="105042">
                  <c:v>-160.37849999999997</c:v>
                </c:pt>
                <c:pt idx="105043">
                  <c:v>-160.37649999999996</c:v>
                </c:pt>
                <c:pt idx="105044">
                  <c:v>-160.37449999999998</c:v>
                </c:pt>
                <c:pt idx="105045">
                  <c:v>-160.37249999999997</c:v>
                </c:pt>
                <c:pt idx="105046">
                  <c:v>-160.37049999999996</c:v>
                </c:pt>
                <c:pt idx="105047">
                  <c:v>-160.36849999999998</c:v>
                </c:pt>
                <c:pt idx="105048">
                  <c:v>-160.36649999999997</c:v>
                </c:pt>
                <c:pt idx="105049">
                  <c:v>-160.36449999999996</c:v>
                </c:pt>
                <c:pt idx="105050">
                  <c:v>-160.36249999999998</c:v>
                </c:pt>
                <c:pt idx="105051">
                  <c:v>-160.36049999999997</c:v>
                </c:pt>
                <c:pt idx="105052">
                  <c:v>-160.35849999999996</c:v>
                </c:pt>
                <c:pt idx="105053">
                  <c:v>-160.35649999999998</c:v>
                </c:pt>
                <c:pt idx="105054">
                  <c:v>-160.35449999999997</c:v>
                </c:pt>
                <c:pt idx="105055">
                  <c:v>-160.35249999999996</c:v>
                </c:pt>
                <c:pt idx="105056">
                  <c:v>-160.35049999999998</c:v>
                </c:pt>
                <c:pt idx="105057">
                  <c:v>-160.34849999999997</c:v>
                </c:pt>
                <c:pt idx="105058">
                  <c:v>-160.34649999999996</c:v>
                </c:pt>
                <c:pt idx="105059">
                  <c:v>-160.34449999999998</c:v>
                </c:pt>
                <c:pt idx="105060">
                  <c:v>-160.34249999999997</c:v>
                </c:pt>
                <c:pt idx="105061">
                  <c:v>-160.34049999999996</c:v>
                </c:pt>
                <c:pt idx="105062">
                  <c:v>-160.33849999999998</c:v>
                </c:pt>
                <c:pt idx="105063">
                  <c:v>-160.33649999999997</c:v>
                </c:pt>
                <c:pt idx="105064">
                  <c:v>-160.33449999999999</c:v>
                </c:pt>
                <c:pt idx="105065">
                  <c:v>-160.33249999999998</c:v>
                </c:pt>
                <c:pt idx="105066">
                  <c:v>-160.33049999999997</c:v>
                </c:pt>
                <c:pt idx="105067">
                  <c:v>-160.32849999999999</c:v>
                </c:pt>
                <c:pt idx="105068">
                  <c:v>-160.32649999999998</c:v>
                </c:pt>
                <c:pt idx="105069">
                  <c:v>-160.32449999999997</c:v>
                </c:pt>
                <c:pt idx="105070">
                  <c:v>-160.32249999999999</c:v>
                </c:pt>
                <c:pt idx="105071">
                  <c:v>-160.32049999999998</c:v>
                </c:pt>
                <c:pt idx="105072">
                  <c:v>-160.31849999999997</c:v>
                </c:pt>
                <c:pt idx="105073">
                  <c:v>-160.31649999999999</c:v>
                </c:pt>
                <c:pt idx="105074">
                  <c:v>-160.31449999999998</c:v>
                </c:pt>
                <c:pt idx="105075">
                  <c:v>-160.31249999999997</c:v>
                </c:pt>
                <c:pt idx="105076">
                  <c:v>-160.31049999999999</c:v>
                </c:pt>
                <c:pt idx="105077">
                  <c:v>-160.30849999999998</c:v>
                </c:pt>
                <c:pt idx="105078">
                  <c:v>-160.30649999999997</c:v>
                </c:pt>
                <c:pt idx="105079">
                  <c:v>-160.30449999999999</c:v>
                </c:pt>
                <c:pt idx="105080">
                  <c:v>-160.30249999999998</c:v>
                </c:pt>
                <c:pt idx="105081">
                  <c:v>-160.30049999999997</c:v>
                </c:pt>
                <c:pt idx="105082">
                  <c:v>-160.29849999999999</c:v>
                </c:pt>
                <c:pt idx="105083">
                  <c:v>-160.29649999999998</c:v>
                </c:pt>
                <c:pt idx="105084">
                  <c:v>-160.29449999999997</c:v>
                </c:pt>
                <c:pt idx="105085">
                  <c:v>-160.29249999999999</c:v>
                </c:pt>
                <c:pt idx="105086">
                  <c:v>-160.29049999999998</c:v>
                </c:pt>
                <c:pt idx="105087">
                  <c:v>-160.28849999999997</c:v>
                </c:pt>
                <c:pt idx="105088">
                  <c:v>-160.28649999999999</c:v>
                </c:pt>
                <c:pt idx="105089">
                  <c:v>-160.28449999999998</c:v>
                </c:pt>
                <c:pt idx="105090">
                  <c:v>-160.28249999999997</c:v>
                </c:pt>
                <c:pt idx="105091">
                  <c:v>-160.28049999999999</c:v>
                </c:pt>
                <c:pt idx="105092">
                  <c:v>-160.27849999999998</c:v>
                </c:pt>
                <c:pt idx="105093">
                  <c:v>-160.27649999999997</c:v>
                </c:pt>
                <c:pt idx="105094">
                  <c:v>-160.27449999999999</c:v>
                </c:pt>
                <c:pt idx="105095">
                  <c:v>-160.27249999999998</c:v>
                </c:pt>
                <c:pt idx="105096">
                  <c:v>-160.27049999999997</c:v>
                </c:pt>
                <c:pt idx="105097">
                  <c:v>-160.26849999999999</c:v>
                </c:pt>
                <c:pt idx="105098">
                  <c:v>-160.26649999999998</c:v>
                </c:pt>
                <c:pt idx="105099">
                  <c:v>-160.26449999999997</c:v>
                </c:pt>
                <c:pt idx="105100">
                  <c:v>-160.26249999999999</c:v>
                </c:pt>
                <c:pt idx="105101">
                  <c:v>-160.26049999999998</c:v>
                </c:pt>
                <c:pt idx="105102">
                  <c:v>-160.25849999999997</c:v>
                </c:pt>
                <c:pt idx="105103">
                  <c:v>-160.25649999999999</c:v>
                </c:pt>
                <c:pt idx="105104">
                  <c:v>-160.25449999999998</c:v>
                </c:pt>
                <c:pt idx="105105">
                  <c:v>-160.25249999999997</c:v>
                </c:pt>
                <c:pt idx="105106">
                  <c:v>-160.25049999999999</c:v>
                </c:pt>
                <c:pt idx="105107">
                  <c:v>-160.24849999999998</c:v>
                </c:pt>
                <c:pt idx="105108">
                  <c:v>-160.24649999999997</c:v>
                </c:pt>
                <c:pt idx="105109">
                  <c:v>-160.24449999999999</c:v>
                </c:pt>
                <c:pt idx="105110">
                  <c:v>-160.24249999999998</c:v>
                </c:pt>
                <c:pt idx="105111">
                  <c:v>-160.24049999999997</c:v>
                </c:pt>
                <c:pt idx="105112">
                  <c:v>-160.23849999999999</c:v>
                </c:pt>
                <c:pt idx="105113">
                  <c:v>-160.23649999999998</c:v>
                </c:pt>
                <c:pt idx="105114">
                  <c:v>-160.23449999999997</c:v>
                </c:pt>
                <c:pt idx="105115">
                  <c:v>-160.23249999999999</c:v>
                </c:pt>
                <c:pt idx="105116">
                  <c:v>-160.23049999999998</c:v>
                </c:pt>
                <c:pt idx="105117">
                  <c:v>-160.22849999999997</c:v>
                </c:pt>
                <c:pt idx="105118">
                  <c:v>-160.22649999999999</c:v>
                </c:pt>
                <c:pt idx="105119">
                  <c:v>-160.22449999999998</c:v>
                </c:pt>
                <c:pt idx="105120">
                  <c:v>-160.22249999999997</c:v>
                </c:pt>
                <c:pt idx="105121">
                  <c:v>-160.22049999999999</c:v>
                </c:pt>
                <c:pt idx="105122">
                  <c:v>-160.21849999999998</c:v>
                </c:pt>
                <c:pt idx="105123">
                  <c:v>-160.21649999999997</c:v>
                </c:pt>
                <c:pt idx="105124">
                  <c:v>-160.21449999999999</c:v>
                </c:pt>
                <c:pt idx="105125">
                  <c:v>-160.21249999999998</c:v>
                </c:pt>
                <c:pt idx="105126">
                  <c:v>-160.21049999999997</c:v>
                </c:pt>
                <c:pt idx="105127">
                  <c:v>-160.20849999999999</c:v>
                </c:pt>
                <c:pt idx="105128">
                  <c:v>-160.20649999999998</c:v>
                </c:pt>
                <c:pt idx="105129">
                  <c:v>-160.20449999999997</c:v>
                </c:pt>
                <c:pt idx="105130">
                  <c:v>-160.20249999999999</c:v>
                </c:pt>
                <c:pt idx="105131">
                  <c:v>-160.20049999999998</c:v>
                </c:pt>
                <c:pt idx="105132">
                  <c:v>-160.19849999999997</c:v>
                </c:pt>
                <c:pt idx="105133">
                  <c:v>-160.19649999999999</c:v>
                </c:pt>
                <c:pt idx="105134">
                  <c:v>-160.19449999999998</c:v>
                </c:pt>
                <c:pt idx="105135">
                  <c:v>-160.19249999999997</c:v>
                </c:pt>
                <c:pt idx="105136">
                  <c:v>-160.19049999999999</c:v>
                </c:pt>
                <c:pt idx="105137">
                  <c:v>-160.18849999999998</c:v>
                </c:pt>
                <c:pt idx="105138">
                  <c:v>-160.18649999999997</c:v>
                </c:pt>
                <c:pt idx="105139">
                  <c:v>-160.18449999999999</c:v>
                </c:pt>
                <c:pt idx="105140">
                  <c:v>-160.18249999999998</c:v>
                </c:pt>
                <c:pt idx="105141">
                  <c:v>-160.18049999999997</c:v>
                </c:pt>
                <c:pt idx="105142">
                  <c:v>-160.17849999999999</c:v>
                </c:pt>
                <c:pt idx="105143">
                  <c:v>-160.17649999999998</c:v>
                </c:pt>
                <c:pt idx="105144">
                  <c:v>-160.17449999999997</c:v>
                </c:pt>
                <c:pt idx="105145">
                  <c:v>-160.17249999999999</c:v>
                </c:pt>
                <c:pt idx="105146">
                  <c:v>-160.17049999999998</c:v>
                </c:pt>
                <c:pt idx="105147">
                  <c:v>-160.16849999999997</c:v>
                </c:pt>
                <c:pt idx="105148">
                  <c:v>-160.16649999999998</c:v>
                </c:pt>
                <c:pt idx="105149">
                  <c:v>-160.16449999999998</c:v>
                </c:pt>
                <c:pt idx="105150">
                  <c:v>-160.16249999999997</c:v>
                </c:pt>
                <c:pt idx="105151">
                  <c:v>-160.16049999999998</c:v>
                </c:pt>
                <c:pt idx="105152">
                  <c:v>-160.15849999999998</c:v>
                </c:pt>
                <c:pt idx="105153">
                  <c:v>-160.15649999999997</c:v>
                </c:pt>
                <c:pt idx="105154">
                  <c:v>-160.15449999999998</c:v>
                </c:pt>
                <c:pt idx="105155">
                  <c:v>-160.15249999999997</c:v>
                </c:pt>
                <c:pt idx="105156">
                  <c:v>-160.15049999999997</c:v>
                </c:pt>
                <c:pt idx="105157">
                  <c:v>-160.14849999999998</c:v>
                </c:pt>
                <c:pt idx="105158">
                  <c:v>-160.14649999999997</c:v>
                </c:pt>
                <c:pt idx="105159">
                  <c:v>-160.14449999999997</c:v>
                </c:pt>
                <c:pt idx="105160">
                  <c:v>-160.14249999999998</c:v>
                </c:pt>
                <c:pt idx="105161">
                  <c:v>-160.14049999999997</c:v>
                </c:pt>
                <c:pt idx="105162">
                  <c:v>-160.13849999999996</c:v>
                </c:pt>
                <c:pt idx="105163">
                  <c:v>-160.13649999999998</c:v>
                </c:pt>
                <c:pt idx="105164">
                  <c:v>-160.13449999999997</c:v>
                </c:pt>
                <c:pt idx="105165">
                  <c:v>-160.13249999999996</c:v>
                </c:pt>
                <c:pt idx="105166">
                  <c:v>-160.13049999999998</c:v>
                </c:pt>
                <c:pt idx="105167">
                  <c:v>-160.12849999999997</c:v>
                </c:pt>
                <c:pt idx="105168">
                  <c:v>-160.12649999999996</c:v>
                </c:pt>
                <c:pt idx="105169">
                  <c:v>-160.12449999999998</c:v>
                </c:pt>
                <c:pt idx="105170">
                  <c:v>-160.12249999999997</c:v>
                </c:pt>
                <c:pt idx="105171">
                  <c:v>-160.12049999999996</c:v>
                </c:pt>
                <c:pt idx="105172">
                  <c:v>-160.11849999999998</c:v>
                </c:pt>
                <c:pt idx="105173">
                  <c:v>-160.11649999999997</c:v>
                </c:pt>
                <c:pt idx="105174">
                  <c:v>-160.11449999999996</c:v>
                </c:pt>
                <c:pt idx="105175">
                  <c:v>-160.11249999999998</c:v>
                </c:pt>
                <c:pt idx="105176">
                  <c:v>-160.11049999999997</c:v>
                </c:pt>
                <c:pt idx="105177">
                  <c:v>-160.10849999999996</c:v>
                </c:pt>
                <c:pt idx="105178">
                  <c:v>-160.10649999999998</c:v>
                </c:pt>
                <c:pt idx="105179">
                  <c:v>-160.10449999999997</c:v>
                </c:pt>
                <c:pt idx="105180">
                  <c:v>-160.10249999999996</c:v>
                </c:pt>
                <c:pt idx="105181">
                  <c:v>-160.10049999999998</c:v>
                </c:pt>
                <c:pt idx="105182">
                  <c:v>-160.09849999999997</c:v>
                </c:pt>
                <c:pt idx="105183">
                  <c:v>-160.09649999999996</c:v>
                </c:pt>
                <c:pt idx="105184">
                  <c:v>-160.09449999999998</c:v>
                </c:pt>
                <c:pt idx="105185">
                  <c:v>-160.09249999999997</c:v>
                </c:pt>
                <c:pt idx="105186">
                  <c:v>-160.09049999999996</c:v>
                </c:pt>
                <c:pt idx="105187">
                  <c:v>-160.08849999999998</c:v>
                </c:pt>
                <c:pt idx="105188">
                  <c:v>-160.08649999999997</c:v>
                </c:pt>
                <c:pt idx="105189">
                  <c:v>-160.08449999999999</c:v>
                </c:pt>
                <c:pt idx="105190">
                  <c:v>-160.08249999999998</c:v>
                </c:pt>
                <c:pt idx="105191">
                  <c:v>-160.08049999999997</c:v>
                </c:pt>
                <c:pt idx="105192">
                  <c:v>-160.07849999999999</c:v>
                </c:pt>
                <c:pt idx="105193">
                  <c:v>-160.07649999999998</c:v>
                </c:pt>
                <c:pt idx="105194">
                  <c:v>-160.07449999999997</c:v>
                </c:pt>
                <c:pt idx="105195">
                  <c:v>-160.07249999999999</c:v>
                </c:pt>
                <c:pt idx="105196">
                  <c:v>-160.07049999999998</c:v>
                </c:pt>
                <c:pt idx="105197">
                  <c:v>-160.06849999999997</c:v>
                </c:pt>
                <c:pt idx="105198">
                  <c:v>-160.06649999999999</c:v>
                </c:pt>
                <c:pt idx="105199">
                  <c:v>-160.06449999999998</c:v>
                </c:pt>
                <c:pt idx="105200">
                  <c:v>-160.06249999999997</c:v>
                </c:pt>
                <c:pt idx="105201">
                  <c:v>-160.06049999999999</c:v>
                </c:pt>
                <c:pt idx="105202">
                  <c:v>-160.05849999999998</c:v>
                </c:pt>
                <c:pt idx="105203">
                  <c:v>-160.05649999999997</c:v>
                </c:pt>
                <c:pt idx="105204">
                  <c:v>-160.05449999999999</c:v>
                </c:pt>
                <c:pt idx="105205">
                  <c:v>-160.05249999999998</c:v>
                </c:pt>
                <c:pt idx="105206">
                  <c:v>-160.05049999999997</c:v>
                </c:pt>
                <c:pt idx="105207">
                  <c:v>-160.04849999999999</c:v>
                </c:pt>
                <c:pt idx="105208">
                  <c:v>-160.04649999999998</c:v>
                </c:pt>
                <c:pt idx="105209">
                  <c:v>-160.04449999999997</c:v>
                </c:pt>
                <c:pt idx="105210">
                  <c:v>-160.04249999999999</c:v>
                </c:pt>
                <c:pt idx="105211">
                  <c:v>-160.04049999999998</c:v>
                </c:pt>
                <c:pt idx="105212">
                  <c:v>-160.03849999999997</c:v>
                </c:pt>
                <c:pt idx="105213">
                  <c:v>-160.03649999999999</c:v>
                </c:pt>
                <c:pt idx="105214">
                  <c:v>-160.03449999999998</c:v>
                </c:pt>
                <c:pt idx="105215">
                  <c:v>-160.03249999999997</c:v>
                </c:pt>
                <c:pt idx="105216">
                  <c:v>-160.03049999999999</c:v>
                </c:pt>
                <c:pt idx="105217">
                  <c:v>-160.02849999999998</c:v>
                </c:pt>
                <c:pt idx="105218">
                  <c:v>-160.02649999999997</c:v>
                </c:pt>
                <c:pt idx="105219">
                  <c:v>-160.02449999999999</c:v>
                </c:pt>
                <c:pt idx="105220">
                  <c:v>-160.02249999999998</c:v>
                </c:pt>
                <c:pt idx="105221">
                  <c:v>-160.02049999999997</c:v>
                </c:pt>
                <c:pt idx="105222">
                  <c:v>-160.01849999999999</c:v>
                </c:pt>
                <c:pt idx="105223">
                  <c:v>-160.01649999999998</c:v>
                </c:pt>
                <c:pt idx="105224">
                  <c:v>-160.01449999999997</c:v>
                </c:pt>
                <c:pt idx="105225">
                  <c:v>-160.01249999999999</c:v>
                </c:pt>
                <c:pt idx="105226">
                  <c:v>-160.01049999999998</c:v>
                </c:pt>
                <c:pt idx="105227">
                  <c:v>-160.00849999999997</c:v>
                </c:pt>
                <c:pt idx="105228">
                  <c:v>-160.00649999999999</c:v>
                </c:pt>
                <c:pt idx="105229">
                  <c:v>-160.00449999999998</c:v>
                </c:pt>
                <c:pt idx="105230">
                  <c:v>-160.00249999999997</c:v>
                </c:pt>
                <c:pt idx="105231">
                  <c:v>-160.00049999999999</c:v>
                </c:pt>
                <c:pt idx="105232">
                  <c:v>-159.99849999999998</c:v>
                </c:pt>
                <c:pt idx="105233">
                  <c:v>-159.99649999999997</c:v>
                </c:pt>
                <c:pt idx="105234">
                  <c:v>-159.99449999999999</c:v>
                </c:pt>
                <c:pt idx="105235">
                  <c:v>-159.99249999999998</c:v>
                </c:pt>
                <c:pt idx="105236">
                  <c:v>-159.99049999999997</c:v>
                </c:pt>
                <c:pt idx="105237">
                  <c:v>-159.98849999999999</c:v>
                </c:pt>
                <c:pt idx="105238">
                  <c:v>-159.98649999999998</c:v>
                </c:pt>
                <c:pt idx="105239">
                  <c:v>-159.98449999999997</c:v>
                </c:pt>
                <c:pt idx="105240">
                  <c:v>-159.98249999999999</c:v>
                </c:pt>
                <c:pt idx="105241">
                  <c:v>-159.98049999999998</c:v>
                </c:pt>
                <c:pt idx="105242">
                  <c:v>-159.97849999999997</c:v>
                </c:pt>
                <c:pt idx="105243">
                  <c:v>-159.97649999999999</c:v>
                </c:pt>
                <c:pt idx="105244">
                  <c:v>-159.97449999999998</c:v>
                </c:pt>
                <c:pt idx="105245">
                  <c:v>-159.97249999999997</c:v>
                </c:pt>
                <c:pt idx="105246">
                  <c:v>-159.97049999999999</c:v>
                </c:pt>
                <c:pt idx="105247">
                  <c:v>-159.96849999999998</c:v>
                </c:pt>
                <c:pt idx="105248">
                  <c:v>-159.96649999999997</c:v>
                </c:pt>
                <c:pt idx="105249">
                  <c:v>-159.96449999999999</c:v>
                </c:pt>
                <c:pt idx="105250">
                  <c:v>-159.96249999999998</c:v>
                </c:pt>
                <c:pt idx="105251">
                  <c:v>-159.96049999999997</c:v>
                </c:pt>
                <c:pt idx="105252">
                  <c:v>-159.95849999999999</c:v>
                </c:pt>
                <c:pt idx="105253">
                  <c:v>-159.95649999999998</c:v>
                </c:pt>
                <c:pt idx="105254">
                  <c:v>-159.95449999999997</c:v>
                </c:pt>
                <c:pt idx="105255">
                  <c:v>-159.95249999999999</c:v>
                </c:pt>
                <c:pt idx="105256">
                  <c:v>-159.95049999999998</c:v>
                </c:pt>
                <c:pt idx="105257">
                  <c:v>-159.94849999999997</c:v>
                </c:pt>
                <c:pt idx="105258">
                  <c:v>-159.94649999999999</c:v>
                </c:pt>
                <c:pt idx="105259">
                  <c:v>-159.94449999999998</c:v>
                </c:pt>
                <c:pt idx="105260">
                  <c:v>-159.94249999999997</c:v>
                </c:pt>
                <c:pt idx="105261">
                  <c:v>-159.94049999999999</c:v>
                </c:pt>
                <c:pt idx="105262">
                  <c:v>-159.93849999999998</c:v>
                </c:pt>
                <c:pt idx="105263">
                  <c:v>-159.93649999999997</c:v>
                </c:pt>
                <c:pt idx="105264">
                  <c:v>-159.93449999999999</c:v>
                </c:pt>
                <c:pt idx="105265">
                  <c:v>-159.93249999999998</c:v>
                </c:pt>
                <c:pt idx="105266">
                  <c:v>-159.93049999999997</c:v>
                </c:pt>
                <c:pt idx="105267">
                  <c:v>-159.92849999999999</c:v>
                </c:pt>
                <c:pt idx="105268">
                  <c:v>-159.92649999999998</c:v>
                </c:pt>
                <c:pt idx="105269">
                  <c:v>-159.92449999999997</c:v>
                </c:pt>
                <c:pt idx="105270">
                  <c:v>-159.92249999999999</c:v>
                </c:pt>
                <c:pt idx="105271">
                  <c:v>-159.92049999999998</c:v>
                </c:pt>
                <c:pt idx="105272">
                  <c:v>-159.91849999999997</c:v>
                </c:pt>
                <c:pt idx="105273">
                  <c:v>-159.91649999999998</c:v>
                </c:pt>
                <c:pt idx="105274">
                  <c:v>-159.91449999999998</c:v>
                </c:pt>
                <c:pt idx="105275">
                  <c:v>-159.91249999999997</c:v>
                </c:pt>
                <c:pt idx="105276">
                  <c:v>-159.91049999999998</c:v>
                </c:pt>
                <c:pt idx="105277">
                  <c:v>-159.90849999999998</c:v>
                </c:pt>
                <c:pt idx="105278">
                  <c:v>-159.90649999999997</c:v>
                </c:pt>
                <c:pt idx="105279">
                  <c:v>-159.90449999999998</c:v>
                </c:pt>
                <c:pt idx="105280">
                  <c:v>-159.90249999999997</c:v>
                </c:pt>
                <c:pt idx="105281">
                  <c:v>-159.90049999999997</c:v>
                </c:pt>
                <c:pt idx="105282">
                  <c:v>-159.89849999999998</c:v>
                </c:pt>
                <c:pt idx="105283">
                  <c:v>-159.89649999999997</c:v>
                </c:pt>
                <c:pt idx="105284">
                  <c:v>-159.89449999999997</c:v>
                </c:pt>
                <c:pt idx="105285">
                  <c:v>-159.89249999999998</c:v>
                </c:pt>
                <c:pt idx="105286">
                  <c:v>-159.89049999999997</c:v>
                </c:pt>
                <c:pt idx="105287">
                  <c:v>-159.88849999999996</c:v>
                </c:pt>
                <c:pt idx="105288">
                  <c:v>-159.88649999999998</c:v>
                </c:pt>
                <c:pt idx="105289">
                  <c:v>-159.88449999999997</c:v>
                </c:pt>
                <c:pt idx="105290">
                  <c:v>-159.88249999999996</c:v>
                </c:pt>
                <c:pt idx="105291">
                  <c:v>-159.88049999999998</c:v>
                </c:pt>
                <c:pt idx="105292">
                  <c:v>-159.87849999999997</c:v>
                </c:pt>
                <c:pt idx="105293">
                  <c:v>-159.87649999999996</c:v>
                </c:pt>
                <c:pt idx="105294">
                  <c:v>-159.87449999999998</c:v>
                </c:pt>
                <c:pt idx="105295">
                  <c:v>-159.87249999999997</c:v>
                </c:pt>
                <c:pt idx="105296">
                  <c:v>-159.87049999999996</c:v>
                </c:pt>
                <c:pt idx="105297">
                  <c:v>-159.86849999999998</c:v>
                </c:pt>
                <c:pt idx="105298">
                  <c:v>-159.86649999999997</c:v>
                </c:pt>
                <c:pt idx="105299">
                  <c:v>-159.86449999999996</c:v>
                </c:pt>
                <c:pt idx="105300">
                  <c:v>-159.86249999999998</c:v>
                </c:pt>
                <c:pt idx="105301">
                  <c:v>-159.86049999999997</c:v>
                </c:pt>
                <c:pt idx="105302">
                  <c:v>-159.85849999999996</c:v>
                </c:pt>
                <c:pt idx="105303">
                  <c:v>-159.85649999999998</c:v>
                </c:pt>
                <c:pt idx="105304">
                  <c:v>-159.85449999999997</c:v>
                </c:pt>
                <c:pt idx="105305">
                  <c:v>-159.85249999999996</c:v>
                </c:pt>
                <c:pt idx="105306">
                  <c:v>-159.85049999999998</c:v>
                </c:pt>
                <c:pt idx="105307">
                  <c:v>-159.84849999999997</c:v>
                </c:pt>
                <c:pt idx="105308">
                  <c:v>-159.84649999999996</c:v>
                </c:pt>
                <c:pt idx="105309">
                  <c:v>-159.84449999999998</c:v>
                </c:pt>
                <c:pt idx="105310">
                  <c:v>-159.84249999999997</c:v>
                </c:pt>
                <c:pt idx="105311">
                  <c:v>-159.84049999999996</c:v>
                </c:pt>
                <c:pt idx="105312">
                  <c:v>-159.83849999999998</c:v>
                </c:pt>
                <c:pt idx="105313">
                  <c:v>-159.83649999999997</c:v>
                </c:pt>
                <c:pt idx="105314">
                  <c:v>-159.83449999999999</c:v>
                </c:pt>
                <c:pt idx="105315">
                  <c:v>-159.83249999999998</c:v>
                </c:pt>
                <c:pt idx="105316">
                  <c:v>-159.83049999999997</c:v>
                </c:pt>
                <c:pt idx="105317">
                  <c:v>-159.82849999999999</c:v>
                </c:pt>
                <c:pt idx="105318">
                  <c:v>-159.82649999999998</c:v>
                </c:pt>
                <c:pt idx="105319">
                  <c:v>-159.82449999999997</c:v>
                </c:pt>
                <c:pt idx="105320">
                  <c:v>-159.82249999999999</c:v>
                </c:pt>
                <c:pt idx="105321">
                  <c:v>-159.82049999999998</c:v>
                </c:pt>
                <c:pt idx="105322">
                  <c:v>-159.81849999999997</c:v>
                </c:pt>
                <c:pt idx="105323">
                  <c:v>-159.81649999999999</c:v>
                </c:pt>
                <c:pt idx="105324">
                  <c:v>-159.81449999999998</c:v>
                </c:pt>
                <c:pt idx="105325">
                  <c:v>-159.81249999999997</c:v>
                </c:pt>
                <c:pt idx="105326">
                  <c:v>-159.81049999999999</c:v>
                </c:pt>
                <c:pt idx="105327">
                  <c:v>-159.80849999999998</c:v>
                </c:pt>
                <c:pt idx="105328">
                  <c:v>-159.80649999999997</c:v>
                </c:pt>
                <c:pt idx="105329">
                  <c:v>-159.80449999999999</c:v>
                </c:pt>
                <c:pt idx="105330">
                  <c:v>-159.80249999999998</c:v>
                </c:pt>
                <c:pt idx="105331">
                  <c:v>-159.80049999999997</c:v>
                </c:pt>
                <c:pt idx="105332">
                  <c:v>-159.79849999999999</c:v>
                </c:pt>
                <c:pt idx="105333">
                  <c:v>-159.79649999999998</c:v>
                </c:pt>
                <c:pt idx="105334">
                  <c:v>-159.79449999999997</c:v>
                </c:pt>
                <c:pt idx="105335">
                  <c:v>-159.79249999999999</c:v>
                </c:pt>
                <c:pt idx="105336">
                  <c:v>-159.79049999999998</c:v>
                </c:pt>
                <c:pt idx="105337">
                  <c:v>-159.78849999999997</c:v>
                </c:pt>
                <c:pt idx="105338">
                  <c:v>-159.78649999999999</c:v>
                </c:pt>
                <c:pt idx="105339">
                  <c:v>-159.78449999999998</c:v>
                </c:pt>
                <c:pt idx="105340">
                  <c:v>-159.78249999999997</c:v>
                </c:pt>
                <c:pt idx="105341">
                  <c:v>-159.78049999999999</c:v>
                </c:pt>
                <c:pt idx="105342">
                  <c:v>-159.77849999999998</c:v>
                </c:pt>
                <c:pt idx="105343">
                  <c:v>-159.77649999999997</c:v>
                </c:pt>
                <c:pt idx="105344">
                  <c:v>-159.77449999999999</c:v>
                </c:pt>
                <c:pt idx="105345">
                  <c:v>-159.77249999999998</c:v>
                </c:pt>
                <c:pt idx="105346">
                  <c:v>-159.77049999999997</c:v>
                </c:pt>
                <c:pt idx="105347">
                  <c:v>-159.76849999999999</c:v>
                </c:pt>
                <c:pt idx="105348">
                  <c:v>-159.76649999999998</c:v>
                </c:pt>
                <c:pt idx="105349">
                  <c:v>-159.76449999999997</c:v>
                </c:pt>
                <c:pt idx="105350">
                  <c:v>-159.76249999999999</c:v>
                </c:pt>
                <c:pt idx="105351">
                  <c:v>-159.76049999999998</c:v>
                </c:pt>
                <c:pt idx="105352">
                  <c:v>-159.75849999999997</c:v>
                </c:pt>
                <c:pt idx="105353">
                  <c:v>-159.75649999999999</c:v>
                </c:pt>
                <c:pt idx="105354">
                  <c:v>-159.75449999999998</c:v>
                </c:pt>
                <c:pt idx="105355">
                  <c:v>-159.75249999999997</c:v>
                </c:pt>
                <c:pt idx="105356">
                  <c:v>-159.75049999999999</c:v>
                </c:pt>
                <c:pt idx="105357">
                  <c:v>-159.74849999999998</c:v>
                </c:pt>
                <c:pt idx="105358">
                  <c:v>-159.74649999999997</c:v>
                </c:pt>
                <c:pt idx="105359">
                  <c:v>-159.74449999999999</c:v>
                </c:pt>
                <c:pt idx="105360">
                  <c:v>-159.74249999999998</c:v>
                </c:pt>
                <c:pt idx="105361">
                  <c:v>-159.74049999999997</c:v>
                </c:pt>
                <c:pt idx="105362">
                  <c:v>-159.73849999999999</c:v>
                </c:pt>
                <c:pt idx="105363">
                  <c:v>-159.73649999999998</c:v>
                </c:pt>
                <c:pt idx="105364">
                  <c:v>-159.73449999999997</c:v>
                </c:pt>
                <c:pt idx="105365">
                  <c:v>-159.73249999999999</c:v>
                </c:pt>
                <c:pt idx="105366">
                  <c:v>-159.73049999999998</c:v>
                </c:pt>
                <c:pt idx="105367">
                  <c:v>-159.72849999999997</c:v>
                </c:pt>
                <c:pt idx="105368">
                  <c:v>-159.72649999999999</c:v>
                </c:pt>
                <c:pt idx="105369">
                  <c:v>-159.72449999999998</c:v>
                </c:pt>
                <c:pt idx="105370">
                  <c:v>-159.72249999999997</c:v>
                </c:pt>
                <c:pt idx="105371">
                  <c:v>-159.72049999999999</c:v>
                </c:pt>
                <c:pt idx="105372">
                  <c:v>-159.71849999999998</c:v>
                </c:pt>
                <c:pt idx="105373">
                  <c:v>-159.71649999999997</c:v>
                </c:pt>
                <c:pt idx="105374">
                  <c:v>-159.71449999999999</c:v>
                </c:pt>
                <c:pt idx="105375">
                  <c:v>-159.71249999999998</c:v>
                </c:pt>
                <c:pt idx="105376">
                  <c:v>-159.71049999999997</c:v>
                </c:pt>
                <c:pt idx="105377">
                  <c:v>-159.70849999999999</c:v>
                </c:pt>
                <c:pt idx="105378">
                  <c:v>-159.70649999999998</c:v>
                </c:pt>
                <c:pt idx="105379">
                  <c:v>-159.70449999999997</c:v>
                </c:pt>
                <c:pt idx="105380">
                  <c:v>-159.70249999999999</c:v>
                </c:pt>
                <c:pt idx="105381">
                  <c:v>-159.70049999999998</c:v>
                </c:pt>
                <c:pt idx="105382">
                  <c:v>-159.69849999999997</c:v>
                </c:pt>
                <c:pt idx="105383">
                  <c:v>-159.69649999999999</c:v>
                </c:pt>
                <c:pt idx="105384">
                  <c:v>-159.69449999999998</c:v>
                </c:pt>
                <c:pt idx="105385">
                  <c:v>-159.69249999999997</c:v>
                </c:pt>
                <c:pt idx="105386">
                  <c:v>-159.69049999999999</c:v>
                </c:pt>
                <c:pt idx="105387">
                  <c:v>-159.68849999999998</c:v>
                </c:pt>
                <c:pt idx="105388">
                  <c:v>-159.68649999999997</c:v>
                </c:pt>
                <c:pt idx="105389">
                  <c:v>-159.68449999999999</c:v>
                </c:pt>
                <c:pt idx="105390">
                  <c:v>-159.68249999999998</c:v>
                </c:pt>
                <c:pt idx="105391">
                  <c:v>-159.68049999999997</c:v>
                </c:pt>
                <c:pt idx="105392">
                  <c:v>-159.67849999999999</c:v>
                </c:pt>
                <c:pt idx="105393">
                  <c:v>-159.67649999999998</c:v>
                </c:pt>
                <c:pt idx="105394">
                  <c:v>-159.67449999999997</c:v>
                </c:pt>
                <c:pt idx="105395">
                  <c:v>-159.67249999999999</c:v>
                </c:pt>
                <c:pt idx="105396">
                  <c:v>-159.67049999999998</c:v>
                </c:pt>
                <c:pt idx="105397">
                  <c:v>-159.66849999999997</c:v>
                </c:pt>
                <c:pt idx="105398">
                  <c:v>-159.66649999999998</c:v>
                </c:pt>
                <c:pt idx="105399">
                  <c:v>-159.66449999999998</c:v>
                </c:pt>
                <c:pt idx="105400">
                  <c:v>-159.66249999999997</c:v>
                </c:pt>
                <c:pt idx="105401">
                  <c:v>-159.66049999999998</c:v>
                </c:pt>
                <c:pt idx="105402">
                  <c:v>-159.65849999999998</c:v>
                </c:pt>
                <c:pt idx="105403">
                  <c:v>-159.65649999999997</c:v>
                </c:pt>
                <c:pt idx="105404">
                  <c:v>-159.65449999999998</c:v>
                </c:pt>
                <c:pt idx="105405">
                  <c:v>-159.65249999999997</c:v>
                </c:pt>
                <c:pt idx="105406">
                  <c:v>-159.65049999999997</c:v>
                </c:pt>
                <c:pt idx="105407">
                  <c:v>-159.64849999999998</c:v>
                </c:pt>
                <c:pt idx="105408">
                  <c:v>-159.64649999999997</c:v>
                </c:pt>
                <c:pt idx="105409">
                  <c:v>-159.64449999999997</c:v>
                </c:pt>
                <c:pt idx="105410">
                  <c:v>-159.64249999999998</c:v>
                </c:pt>
                <c:pt idx="105411">
                  <c:v>-159.64049999999997</c:v>
                </c:pt>
                <c:pt idx="105412">
                  <c:v>-159.63849999999996</c:v>
                </c:pt>
                <c:pt idx="105413">
                  <c:v>-159.63649999999998</c:v>
                </c:pt>
                <c:pt idx="105414">
                  <c:v>-159.63449999999997</c:v>
                </c:pt>
                <c:pt idx="105415">
                  <c:v>-159.63249999999996</c:v>
                </c:pt>
                <c:pt idx="105416">
                  <c:v>-159.63049999999998</c:v>
                </c:pt>
                <c:pt idx="105417">
                  <c:v>-159.62849999999997</c:v>
                </c:pt>
                <c:pt idx="105418">
                  <c:v>-159.62649999999996</c:v>
                </c:pt>
                <c:pt idx="105419">
                  <c:v>-159.62449999999998</c:v>
                </c:pt>
                <c:pt idx="105420">
                  <c:v>-159.62249999999997</c:v>
                </c:pt>
                <c:pt idx="105421">
                  <c:v>-159.62049999999996</c:v>
                </c:pt>
                <c:pt idx="105422">
                  <c:v>-159.61849999999998</c:v>
                </c:pt>
                <c:pt idx="105423">
                  <c:v>-159.61649999999997</c:v>
                </c:pt>
                <c:pt idx="105424">
                  <c:v>-159.61449999999996</c:v>
                </c:pt>
                <c:pt idx="105425">
                  <c:v>-159.61249999999998</c:v>
                </c:pt>
                <c:pt idx="105426">
                  <c:v>-159.61049999999997</c:v>
                </c:pt>
                <c:pt idx="105427">
                  <c:v>-159.60849999999996</c:v>
                </c:pt>
                <c:pt idx="105428">
                  <c:v>-159.60649999999998</c:v>
                </c:pt>
                <c:pt idx="105429">
                  <c:v>-159.60449999999997</c:v>
                </c:pt>
                <c:pt idx="105430">
                  <c:v>-159.60249999999996</c:v>
                </c:pt>
                <c:pt idx="105431">
                  <c:v>-159.60049999999998</c:v>
                </c:pt>
                <c:pt idx="105432">
                  <c:v>-159.59849999999997</c:v>
                </c:pt>
                <c:pt idx="105433">
                  <c:v>-159.59649999999996</c:v>
                </c:pt>
                <c:pt idx="105434">
                  <c:v>-159.59449999999998</c:v>
                </c:pt>
                <c:pt idx="105435">
                  <c:v>-159.59249999999997</c:v>
                </c:pt>
                <c:pt idx="105436">
                  <c:v>-159.59049999999996</c:v>
                </c:pt>
                <c:pt idx="105437">
                  <c:v>-159.58849999999998</c:v>
                </c:pt>
                <c:pt idx="105438">
                  <c:v>-159.58649999999997</c:v>
                </c:pt>
                <c:pt idx="105439">
                  <c:v>-159.58449999999999</c:v>
                </c:pt>
                <c:pt idx="105440">
                  <c:v>-159.58249999999998</c:v>
                </c:pt>
                <c:pt idx="105441">
                  <c:v>-159.58049999999997</c:v>
                </c:pt>
                <c:pt idx="105442">
                  <c:v>-159.57849999999999</c:v>
                </c:pt>
                <c:pt idx="105443">
                  <c:v>-159.57649999999998</c:v>
                </c:pt>
                <c:pt idx="105444">
                  <c:v>-159.57449999999997</c:v>
                </c:pt>
                <c:pt idx="105445">
                  <c:v>-159.57249999999999</c:v>
                </c:pt>
                <c:pt idx="105446">
                  <c:v>-159.57049999999998</c:v>
                </c:pt>
                <c:pt idx="105447">
                  <c:v>-159.56849999999997</c:v>
                </c:pt>
                <c:pt idx="105448">
                  <c:v>-159.56649999999999</c:v>
                </c:pt>
                <c:pt idx="105449">
                  <c:v>-159.56449999999998</c:v>
                </c:pt>
                <c:pt idx="105450">
                  <c:v>-159.56249999999997</c:v>
                </c:pt>
                <c:pt idx="105451">
                  <c:v>-159.56049999999999</c:v>
                </c:pt>
                <c:pt idx="105452">
                  <c:v>-159.55849999999998</c:v>
                </c:pt>
                <c:pt idx="105453">
                  <c:v>-159.55649999999997</c:v>
                </c:pt>
                <c:pt idx="105454">
                  <c:v>-159.55449999999999</c:v>
                </c:pt>
                <c:pt idx="105455">
                  <c:v>-159.55249999999998</c:v>
                </c:pt>
                <c:pt idx="105456">
                  <c:v>-159.55049999999997</c:v>
                </c:pt>
                <c:pt idx="105457">
                  <c:v>-159.54849999999999</c:v>
                </c:pt>
                <c:pt idx="105458">
                  <c:v>-159.54649999999998</c:v>
                </c:pt>
                <c:pt idx="105459">
                  <c:v>-159.54449999999997</c:v>
                </c:pt>
                <c:pt idx="105460">
                  <c:v>-159.54249999999999</c:v>
                </c:pt>
                <c:pt idx="105461">
                  <c:v>-159.54049999999998</c:v>
                </c:pt>
                <c:pt idx="105462">
                  <c:v>-159.53849999999997</c:v>
                </c:pt>
                <c:pt idx="105463">
                  <c:v>-159.53649999999999</c:v>
                </c:pt>
                <c:pt idx="105464">
                  <c:v>-159.53449999999998</c:v>
                </c:pt>
                <c:pt idx="105465">
                  <c:v>-159.53249999999997</c:v>
                </c:pt>
                <c:pt idx="105466">
                  <c:v>-159.53049999999999</c:v>
                </c:pt>
                <c:pt idx="105467">
                  <c:v>-159.52849999999998</c:v>
                </c:pt>
                <c:pt idx="105468">
                  <c:v>-159.52649999999997</c:v>
                </c:pt>
                <c:pt idx="105469">
                  <c:v>-159.52449999999999</c:v>
                </c:pt>
                <c:pt idx="105470">
                  <c:v>-159.52249999999998</c:v>
                </c:pt>
                <c:pt idx="105471">
                  <c:v>-159.52049999999997</c:v>
                </c:pt>
                <c:pt idx="105472">
                  <c:v>-159.51849999999999</c:v>
                </c:pt>
                <c:pt idx="105473">
                  <c:v>-159.51649999999998</c:v>
                </c:pt>
                <c:pt idx="105474">
                  <c:v>-159.51449999999997</c:v>
                </c:pt>
                <c:pt idx="105475">
                  <c:v>-159.51249999999999</c:v>
                </c:pt>
                <c:pt idx="105476">
                  <c:v>-159.51049999999998</c:v>
                </c:pt>
                <c:pt idx="105477">
                  <c:v>-159.50849999999997</c:v>
                </c:pt>
                <c:pt idx="105478">
                  <c:v>-159.50649999999999</c:v>
                </c:pt>
                <c:pt idx="105479">
                  <c:v>-159.50449999999998</c:v>
                </c:pt>
                <c:pt idx="105480">
                  <c:v>-159.50249999999997</c:v>
                </c:pt>
                <c:pt idx="105481">
                  <c:v>-159.50049999999999</c:v>
                </c:pt>
                <c:pt idx="105482">
                  <c:v>-159.49849999999998</c:v>
                </c:pt>
                <c:pt idx="105483">
                  <c:v>-159.49649999999997</c:v>
                </c:pt>
                <c:pt idx="105484">
                  <c:v>-159.49449999999999</c:v>
                </c:pt>
                <c:pt idx="105485">
                  <c:v>-159.49249999999998</c:v>
                </c:pt>
                <c:pt idx="105486">
                  <c:v>-159.49049999999997</c:v>
                </c:pt>
                <c:pt idx="105487">
                  <c:v>-159.48849999999999</c:v>
                </c:pt>
                <c:pt idx="105488">
                  <c:v>-159.48649999999998</c:v>
                </c:pt>
                <c:pt idx="105489">
                  <c:v>-159.48449999999997</c:v>
                </c:pt>
                <c:pt idx="105490">
                  <c:v>-159.48249999999999</c:v>
                </c:pt>
                <c:pt idx="105491">
                  <c:v>-159.48049999999998</c:v>
                </c:pt>
                <c:pt idx="105492">
                  <c:v>-159.47849999999997</c:v>
                </c:pt>
                <c:pt idx="105493">
                  <c:v>-159.47649999999999</c:v>
                </c:pt>
                <c:pt idx="105494">
                  <c:v>-159.47449999999998</c:v>
                </c:pt>
                <c:pt idx="105495">
                  <c:v>-159.47249999999997</c:v>
                </c:pt>
                <c:pt idx="105496">
                  <c:v>-159.47049999999999</c:v>
                </c:pt>
                <c:pt idx="105497">
                  <c:v>-159.46849999999998</c:v>
                </c:pt>
                <c:pt idx="105498">
                  <c:v>-159.46649999999997</c:v>
                </c:pt>
                <c:pt idx="105499">
                  <c:v>-159.46449999999999</c:v>
                </c:pt>
                <c:pt idx="105500">
                  <c:v>-159.46249999999998</c:v>
                </c:pt>
                <c:pt idx="105501">
                  <c:v>-159.46049999999997</c:v>
                </c:pt>
                <c:pt idx="105502">
                  <c:v>-159.45849999999999</c:v>
                </c:pt>
                <c:pt idx="105503">
                  <c:v>-159.45649999999998</c:v>
                </c:pt>
                <c:pt idx="105504">
                  <c:v>-159.45449999999997</c:v>
                </c:pt>
                <c:pt idx="105505">
                  <c:v>-159.45249999999999</c:v>
                </c:pt>
                <c:pt idx="105506">
                  <c:v>-159.45049999999998</c:v>
                </c:pt>
                <c:pt idx="105507">
                  <c:v>-159.44849999999997</c:v>
                </c:pt>
                <c:pt idx="105508">
                  <c:v>-159.44649999999999</c:v>
                </c:pt>
                <c:pt idx="105509">
                  <c:v>-159.44449999999998</c:v>
                </c:pt>
                <c:pt idx="105510">
                  <c:v>-159.44249999999997</c:v>
                </c:pt>
                <c:pt idx="105511">
                  <c:v>-159.44049999999999</c:v>
                </c:pt>
                <c:pt idx="105512">
                  <c:v>-159.43849999999998</c:v>
                </c:pt>
                <c:pt idx="105513">
                  <c:v>-159.43649999999997</c:v>
                </c:pt>
                <c:pt idx="105514">
                  <c:v>-159.43449999999999</c:v>
                </c:pt>
                <c:pt idx="105515">
                  <c:v>-159.43249999999998</c:v>
                </c:pt>
                <c:pt idx="105516">
                  <c:v>-159.43049999999997</c:v>
                </c:pt>
                <c:pt idx="105517">
                  <c:v>-159.42849999999999</c:v>
                </c:pt>
                <c:pt idx="105518">
                  <c:v>-159.42649999999998</c:v>
                </c:pt>
                <c:pt idx="105519">
                  <c:v>-159.42449999999997</c:v>
                </c:pt>
                <c:pt idx="105520">
                  <c:v>-159.42249999999999</c:v>
                </c:pt>
                <c:pt idx="105521">
                  <c:v>-159.42049999999998</c:v>
                </c:pt>
                <c:pt idx="105522">
                  <c:v>-159.41849999999997</c:v>
                </c:pt>
                <c:pt idx="105523">
                  <c:v>-159.41649999999998</c:v>
                </c:pt>
                <c:pt idx="105524">
                  <c:v>-159.41449999999998</c:v>
                </c:pt>
                <c:pt idx="105525">
                  <c:v>-159.41249999999997</c:v>
                </c:pt>
                <c:pt idx="105526">
                  <c:v>-159.41049999999998</c:v>
                </c:pt>
                <c:pt idx="105527">
                  <c:v>-159.40849999999998</c:v>
                </c:pt>
                <c:pt idx="105528">
                  <c:v>-159.40649999999997</c:v>
                </c:pt>
                <c:pt idx="105529">
                  <c:v>-159.40449999999998</c:v>
                </c:pt>
                <c:pt idx="105530">
                  <c:v>-159.40249999999997</c:v>
                </c:pt>
                <c:pt idx="105531">
                  <c:v>-159.40049999999997</c:v>
                </c:pt>
                <c:pt idx="105532">
                  <c:v>-159.39849999999998</c:v>
                </c:pt>
                <c:pt idx="105533">
                  <c:v>-159.39649999999997</c:v>
                </c:pt>
                <c:pt idx="105534">
                  <c:v>-159.39449999999997</c:v>
                </c:pt>
                <c:pt idx="105535">
                  <c:v>-159.39249999999998</c:v>
                </c:pt>
                <c:pt idx="105536">
                  <c:v>-159.39049999999997</c:v>
                </c:pt>
                <c:pt idx="105537">
                  <c:v>-159.38849999999996</c:v>
                </c:pt>
                <c:pt idx="105538">
                  <c:v>-159.38649999999998</c:v>
                </c:pt>
                <c:pt idx="105539">
                  <c:v>-159.38449999999997</c:v>
                </c:pt>
                <c:pt idx="105540">
                  <c:v>-159.38249999999996</c:v>
                </c:pt>
                <c:pt idx="105541">
                  <c:v>-159.38049999999998</c:v>
                </c:pt>
                <c:pt idx="105542">
                  <c:v>-159.37849999999997</c:v>
                </c:pt>
                <c:pt idx="105543">
                  <c:v>-159.37649999999996</c:v>
                </c:pt>
                <c:pt idx="105544">
                  <c:v>-159.37449999999998</c:v>
                </c:pt>
                <c:pt idx="105545">
                  <c:v>-159.37249999999997</c:v>
                </c:pt>
                <c:pt idx="105546">
                  <c:v>-159.37049999999996</c:v>
                </c:pt>
                <c:pt idx="105547">
                  <c:v>-159.36849999999998</c:v>
                </c:pt>
                <c:pt idx="105548">
                  <c:v>-159.36649999999997</c:v>
                </c:pt>
                <c:pt idx="105549">
                  <c:v>-159.36449999999996</c:v>
                </c:pt>
                <c:pt idx="105550">
                  <c:v>-159.36249999999998</c:v>
                </c:pt>
                <c:pt idx="105551">
                  <c:v>-159.36049999999997</c:v>
                </c:pt>
                <c:pt idx="105552">
                  <c:v>-159.35849999999996</c:v>
                </c:pt>
                <c:pt idx="105553">
                  <c:v>-159.35649999999998</c:v>
                </c:pt>
                <c:pt idx="105554">
                  <c:v>-159.35449999999997</c:v>
                </c:pt>
                <c:pt idx="105555">
                  <c:v>-159.35249999999996</c:v>
                </c:pt>
                <c:pt idx="105556">
                  <c:v>-159.35049999999998</c:v>
                </c:pt>
                <c:pt idx="105557">
                  <c:v>-159.34849999999997</c:v>
                </c:pt>
                <c:pt idx="105558">
                  <c:v>-159.34649999999996</c:v>
                </c:pt>
                <c:pt idx="105559">
                  <c:v>-159.34449999999998</c:v>
                </c:pt>
                <c:pt idx="105560">
                  <c:v>-159.34249999999997</c:v>
                </c:pt>
                <c:pt idx="105561">
                  <c:v>-159.34049999999996</c:v>
                </c:pt>
                <c:pt idx="105562">
                  <c:v>-159.33849999999998</c:v>
                </c:pt>
                <c:pt idx="105563">
                  <c:v>-159.33649999999997</c:v>
                </c:pt>
                <c:pt idx="105564">
                  <c:v>-159.33449999999999</c:v>
                </c:pt>
                <c:pt idx="105565">
                  <c:v>-159.33249999999998</c:v>
                </c:pt>
                <c:pt idx="105566">
                  <c:v>-159.33049999999997</c:v>
                </c:pt>
                <c:pt idx="105567">
                  <c:v>-159.32849999999999</c:v>
                </c:pt>
                <c:pt idx="105568">
                  <c:v>-159.32649999999998</c:v>
                </c:pt>
                <c:pt idx="105569">
                  <c:v>-159.32449999999997</c:v>
                </c:pt>
                <c:pt idx="105570">
                  <c:v>-159.32249999999999</c:v>
                </c:pt>
                <c:pt idx="105571">
                  <c:v>-159.32049999999998</c:v>
                </c:pt>
                <c:pt idx="105572">
                  <c:v>-159.31849999999997</c:v>
                </c:pt>
                <c:pt idx="105573">
                  <c:v>-159.31649999999999</c:v>
                </c:pt>
                <c:pt idx="105574">
                  <c:v>-159.31449999999998</c:v>
                </c:pt>
                <c:pt idx="105575">
                  <c:v>-159.31249999999997</c:v>
                </c:pt>
                <c:pt idx="105576">
                  <c:v>-159.31049999999999</c:v>
                </c:pt>
                <c:pt idx="105577">
                  <c:v>-159.30849999999998</c:v>
                </c:pt>
                <c:pt idx="105578">
                  <c:v>-159.30649999999997</c:v>
                </c:pt>
                <c:pt idx="105579">
                  <c:v>-159.30449999999999</c:v>
                </c:pt>
                <c:pt idx="105580">
                  <c:v>-159.30249999999998</c:v>
                </c:pt>
                <c:pt idx="105581">
                  <c:v>-159.30049999999997</c:v>
                </c:pt>
                <c:pt idx="105582">
                  <c:v>-159.29849999999999</c:v>
                </c:pt>
                <c:pt idx="105583">
                  <c:v>-159.29649999999998</c:v>
                </c:pt>
                <c:pt idx="105584">
                  <c:v>-159.29449999999997</c:v>
                </c:pt>
                <c:pt idx="105585">
                  <c:v>-159.29249999999999</c:v>
                </c:pt>
                <c:pt idx="105586">
                  <c:v>-159.29049999999998</c:v>
                </c:pt>
                <c:pt idx="105587">
                  <c:v>-159.28849999999997</c:v>
                </c:pt>
                <c:pt idx="105588">
                  <c:v>-159.28649999999999</c:v>
                </c:pt>
                <c:pt idx="105589">
                  <c:v>-159.28449999999998</c:v>
                </c:pt>
                <c:pt idx="105590">
                  <c:v>-159.28249999999997</c:v>
                </c:pt>
                <c:pt idx="105591">
                  <c:v>-159.28049999999999</c:v>
                </c:pt>
                <c:pt idx="105592">
                  <c:v>-159.27849999999998</c:v>
                </c:pt>
                <c:pt idx="105593">
                  <c:v>-159.27649999999997</c:v>
                </c:pt>
                <c:pt idx="105594">
                  <c:v>-159.27449999999999</c:v>
                </c:pt>
                <c:pt idx="105595">
                  <c:v>-159.27249999999998</c:v>
                </c:pt>
                <c:pt idx="105596">
                  <c:v>-159.27049999999997</c:v>
                </c:pt>
                <c:pt idx="105597">
                  <c:v>-159.26849999999999</c:v>
                </c:pt>
                <c:pt idx="105598">
                  <c:v>-159.26649999999998</c:v>
                </c:pt>
                <c:pt idx="105599">
                  <c:v>-159.26449999999997</c:v>
                </c:pt>
                <c:pt idx="105600">
                  <c:v>-159.26249999999999</c:v>
                </c:pt>
                <c:pt idx="105601">
                  <c:v>-159.26049999999998</c:v>
                </c:pt>
                <c:pt idx="105602">
                  <c:v>-159.25849999999997</c:v>
                </c:pt>
                <c:pt idx="105603">
                  <c:v>-159.25649999999999</c:v>
                </c:pt>
                <c:pt idx="105604">
                  <c:v>-159.25449999999998</c:v>
                </c:pt>
                <c:pt idx="105605">
                  <c:v>-159.25249999999997</c:v>
                </c:pt>
                <c:pt idx="105606">
                  <c:v>-159.25049999999999</c:v>
                </c:pt>
                <c:pt idx="105607">
                  <c:v>-159.24849999999998</c:v>
                </c:pt>
                <c:pt idx="105608">
                  <c:v>-159.24649999999997</c:v>
                </c:pt>
                <c:pt idx="105609">
                  <c:v>-159.24449999999999</c:v>
                </c:pt>
                <c:pt idx="105610">
                  <c:v>-159.24249999999998</c:v>
                </c:pt>
                <c:pt idx="105611">
                  <c:v>-159.24049999999997</c:v>
                </c:pt>
                <c:pt idx="105612">
                  <c:v>-159.23849999999999</c:v>
                </c:pt>
                <c:pt idx="105613">
                  <c:v>-159.23649999999998</c:v>
                </c:pt>
                <c:pt idx="105614">
                  <c:v>-159.23449999999997</c:v>
                </c:pt>
                <c:pt idx="105615">
                  <c:v>-159.23249999999999</c:v>
                </c:pt>
                <c:pt idx="105616">
                  <c:v>-159.23049999999998</c:v>
                </c:pt>
                <c:pt idx="105617">
                  <c:v>-159.22849999999997</c:v>
                </c:pt>
                <c:pt idx="105618">
                  <c:v>-159.22649999999999</c:v>
                </c:pt>
                <c:pt idx="105619">
                  <c:v>-159.22449999999998</c:v>
                </c:pt>
                <c:pt idx="105620">
                  <c:v>-159.22249999999997</c:v>
                </c:pt>
                <c:pt idx="105621">
                  <c:v>-159.22049999999999</c:v>
                </c:pt>
                <c:pt idx="105622">
                  <c:v>-159.21849999999998</c:v>
                </c:pt>
                <c:pt idx="105623">
                  <c:v>-159.21649999999997</c:v>
                </c:pt>
                <c:pt idx="105624">
                  <c:v>-159.21449999999999</c:v>
                </c:pt>
                <c:pt idx="105625">
                  <c:v>-159.21249999999998</c:v>
                </c:pt>
                <c:pt idx="105626">
                  <c:v>-159.21049999999997</c:v>
                </c:pt>
                <c:pt idx="105627">
                  <c:v>-159.20849999999999</c:v>
                </c:pt>
                <c:pt idx="105628">
                  <c:v>-159.20649999999998</c:v>
                </c:pt>
                <c:pt idx="105629">
                  <c:v>-159.20449999999997</c:v>
                </c:pt>
                <c:pt idx="105630">
                  <c:v>-159.20249999999999</c:v>
                </c:pt>
                <c:pt idx="105631">
                  <c:v>-159.20049999999998</c:v>
                </c:pt>
                <c:pt idx="105632">
                  <c:v>-159.19849999999997</c:v>
                </c:pt>
                <c:pt idx="105633">
                  <c:v>-159.19649999999999</c:v>
                </c:pt>
                <c:pt idx="105634">
                  <c:v>-159.19449999999998</c:v>
                </c:pt>
                <c:pt idx="105635">
                  <c:v>-159.19249999999997</c:v>
                </c:pt>
                <c:pt idx="105636">
                  <c:v>-159.19049999999999</c:v>
                </c:pt>
                <c:pt idx="105637">
                  <c:v>-159.18849999999998</c:v>
                </c:pt>
                <c:pt idx="105638">
                  <c:v>-159.18649999999997</c:v>
                </c:pt>
                <c:pt idx="105639">
                  <c:v>-159.18449999999999</c:v>
                </c:pt>
                <c:pt idx="105640">
                  <c:v>-159.18249999999998</c:v>
                </c:pt>
                <c:pt idx="105641">
                  <c:v>-159.18049999999997</c:v>
                </c:pt>
                <c:pt idx="105642">
                  <c:v>-159.17849999999999</c:v>
                </c:pt>
                <c:pt idx="105643">
                  <c:v>-159.17649999999998</c:v>
                </c:pt>
                <c:pt idx="105644">
                  <c:v>-159.17449999999997</c:v>
                </c:pt>
                <c:pt idx="105645">
                  <c:v>-159.17249999999999</c:v>
                </c:pt>
                <c:pt idx="105646">
                  <c:v>-159.17049999999998</c:v>
                </c:pt>
                <c:pt idx="105647">
                  <c:v>-159.16849999999997</c:v>
                </c:pt>
                <c:pt idx="105648">
                  <c:v>-159.16649999999998</c:v>
                </c:pt>
                <c:pt idx="105649">
                  <c:v>-159.16449999999998</c:v>
                </c:pt>
                <c:pt idx="105650">
                  <c:v>-159.16249999999997</c:v>
                </c:pt>
                <c:pt idx="105651">
                  <c:v>-159.16049999999998</c:v>
                </c:pt>
                <c:pt idx="105652">
                  <c:v>-159.15849999999998</c:v>
                </c:pt>
                <c:pt idx="105653">
                  <c:v>-159.15649999999997</c:v>
                </c:pt>
                <c:pt idx="105654">
                  <c:v>-159.15449999999998</c:v>
                </c:pt>
                <c:pt idx="105655">
                  <c:v>-159.15249999999997</c:v>
                </c:pt>
                <c:pt idx="105656">
                  <c:v>-159.15049999999997</c:v>
                </c:pt>
                <c:pt idx="105657">
                  <c:v>-159.14849999999998</c:v>
                </c:pt>
                <c:pt idx="105658">
                  <c:v>-159.14649999999997</c:v>
                </c:pt>
                <c:pt idx="105659">
                  <c:v>-159.14449999999997</c:v>
                </c:pt>
                <c:pt idx="105660">
                  <c:v>-159.14249999999998</c:v>
                </c:pt>
                <c:pt idx="105661">
                  <c:v>-159.14049999999997</c:v>
                </c:pt>
                <c:pt idx="105662">
                  <c:v>-159.13849999999996</c:v>
                </c:pt>
                <c:pt idx="105663">
                  <c:v>-159.13649999999998</c:v>
                </c:pt>
                <c:pt idx="105664">
                  <c:v>-159.13449999999997</c:v>
                </c:pt>
                <c:pt idx="105665">
                  <c:v>-159.13249999999996</c:v>
                </c:pt>
                <c:pt idx="105666">
                  <c:v>-159.13049999999998</c:v>
                </c:pt>
                <c:pt idx="105667">
                  <c:v>-159.12849999999997</c:v>
                </c:pt>
                <c:pt idx="105668">
                  <c:v>-159.12649999999996</c:v>
                </c:pt>
                <c:pt idx="105669">
                  <c:v>-159.12449999999998</c:v>
                </c:pt>
                <c:pt idx="105670">
                  <c:v>-159.12249999999997</c:v>
                </c:pt>
                <c:pt idx="105671">
                  <c:v>-159.12049999999996</c:v>
                </c:pt>
                <c:pt idx="105672">
                  <c:v>-159.11849999999998</c:v>
                </c:pt>
                <c:pt idx="105673">
                  <c:v>-159.11649999999997</c:v>
                </c:pt>
                <c:pt idx="105674">
                  <c:v>-159.11449999999996</c:v>
                </c:pt>
                <c:pt idx="105675">
                  <c:v>-159.11249999999998</c:v>
                </c:pt>
                <c:pt idx="105676">
                  <c:v>-159.11049999999997</c:v>
                </c:pt>
                <c:pt idx="105677">
                  <c:v>-159.10849999999996</c:v>
                </c:pt>
                <c:pt idx="105678">
                  <c:v>-159.10649999999998</c:v>
                </c:pt>
                <c:pt idx="105679">
                  <c:v>-159.10449999999997</c:v>
                </c:pt>
                <c:pt idx="105680">
                  <c:v>-159.10249999999996</c:v>
                </c:pt>
                <c:pt idx="105681">
                  <c:v>-159.10049999999998</c:v>
                </c:pt>
                <c:pt idx="105682">
                  <c:v>-159.09849999999997</c:v>
                </c:pt>
                <c:pt idx="105683">
                  <c:v>-159.09649999999996</c:v>
                </c:pt>
                <c:pt idx="105684">
                  <c:v>-159.09449999999998</c:v>
                </c:pt>
                <c:pt idx="105685">
                  <c:v>-159.09249999999997</c:v>
                </c:pt>
                <c:pt idx="105686">
                  <c:v>-159.09049999999996</c:v>
                </c:pt>
                <c:pt idx="105687">
                  <c:v>-159.08849999999998</c:v>
                </c:pt>
                <c:pt idx="105688">
                  <c:v>-159.08649999999997</c:v>
                </c:pt>
                <c:pt idx="105689">
                  <c:v>-159.08449999999999</c:v>
                </c:pt>
                <c:pt idx="105690">
                  <c:v>-159.08249999999998</c:v>
                </c:pt>
                <c:pt idx="105691">
                  <c:v>-159.08049999999997</c:v>
                </c:pt>
                <c:pt idx="105692">
                  <c:v>-159.07849999999999</c:v>
                </c:pt>
                <c:pt idx="105693">
                  <c:v>-159.07649999999998</c:v>
                </c:pt>
                <c:pt idx="105694">
                  <c:v>-159.07449999999997</c:v>
                </c:pt>
                <c:pt idx="105695">
                  <c:v>-159.07249999999999</c:v>
                </c:pt>
                <c:pt idx="105696">
                  <c:v>-159.07049999999998</c:v>
                </c:pt>
                <c:pt idx="105697">
                  <c:v>-159.06849999999997</c:v>
                </c:pt>
                <c:pt idx="105698">
                  <c:v>-159.06649999999999</c:v>
                </c:pt>
                <c:pt idx="105699">
                  <c:v>-159.06449999999998</c:v>
                </c:pt>
                <c:pt idx="105700">
                  <c:v>-159.06249999999997</c:v>
                </c:pt>
                <c:pt idx="105701">
                  <c:v>-159.06049999999999</c:v>
                </c:pt>
                <c:pt idx="105702">
                  <c:v>-159.05849999999998</c:v>
                </c:pt>
                <c:pt idx="105703">
                  <c:v>-159.05649999999997</c:v>
                </c:pt>
                <c:pt idx="105704">
                  <c:v>-159.05449999999999</c:v>
                </c:pt>
                <c:pt idx="105705">
                  <c:v>-159.05249999999998</c:v>
                </c:pt>
                <c:pt idx="105706">
                  <c:v>-159.05049999999997</c:v>
                </c:pt>
                <c:pt idx="105707">
                  <c:v>-159.04849999999999</c:v>
                </c:pt>
                <c:pt idx="105708">
                  <c:v>-159.04649999999998</c:v>
                </c:pt>
                <c:pt idx="105709">
                  <c:v>-159.04449999999997</c:v>
                </c:pt>
                <c:pt idx="105710">
                  <c:v>-159.04249999999999</c:v>
                </c:pt>
                <c:pt idx="105711">
                  <c:v>-159.04049999999998</c:v>
                </c:pt>
                <c:pt idx="105712">
                  <c:v>-159.03849999999997</c:v>
                </c:pt>
                <c:pt idx="105713">
                  <c:v>-159.03649999999999</c:v>
                </c:pt>
                <c:pt idx="105714">
                  <c:v>-159.03449999999998</c:v>
                </c:pt>
                <c:pt idx="105715">
                  <c:v>-159.03249999999997</c:v>
                </c:pt>
                <c:pt idx="105716">
                  <c:v>-159.03049999999999</c:v>
                </c:pt>
                <c:pt idx="105717">
                  <c:v>-159.02849999999998</c:v>
                </c:pt>
                <c:pt idx="105718">
                  <c:v>-159.02649999999997</c:v>
                </c:pt>
                <c:pt idx="105719">
                  <c:v>-159.02449999999999</c:v>
                </c:pt>
                <c:pt idx="105720">
                  <c:v>-159.02249999999998</c:v>
                </c:pt>
                <c:pt idx="105721">
                  <c:v>-159.02049999999997</c:v>
                </c:pt>
                <c:pt idx="105722">
                  <c:v>-159.01849999999999</c:v>
                </c:pt>
                <c:pt idx="105723">
                  <c:v>-159.01649999999998</c:v>
                </c:pt>
                <c:pt idx="105724">
                  <c:v>-159.01449999999997</c:v>
                </c:pt>
                <c:pt idx="105725">
                  <c:v>-159.01249999999999</c:v>
                </c:pt>
                <c:pt idx="105726">
                  <c:v>-159.01049999999998</c:v>
                </c:pt>
                <c:pt idx="105727">
                  <c:v>-159.00849999999997</c:v>
                </c:pt>
                <c:pt idx="105728">
                  <c:v>-159.00649999999999</c:v>
                </c:pt>
                <c:pt idx="105729">
                  <c:v>-159.00449999999998</c:v>
                </c:pt>
                <c:pt idx="105730">
                  <c:v>-159.00249999999997</c:v>
                </c:pt>
                <c:pt idx="105731">
                  <c:v>-159.00049999999999</c:v>
                </c:pt>
                <c:pt idx="105732">
                  <c:v>-158.99849999999998</c:v>
                </c:pt>
                <c:pt idx="105733">
                  <c:v>-158.99649999999997</c:v>
                </c:pt>
                <c:pt idx="105734">
                  <c:v>-158.99449999999999</c:v>
                </c:pt>
                <c:pt idx="105735">
                  <c:v>-158.99249999999998</c:v>
                </c:pt>
                <c:pt idx="105736">
                  <c:v>-158.99049999999997</c:v>
                </c:pt>
                <c:pt idx="105737">
                  <c:v>-158.98849999999999</c:v>
                </c:pt>
                <c:pt idx="105738">
                  <c:v>-158.98649999999998</c:v>
                </c:pt>
                <c:pt idx="105739">
                  <c:v>-158.98449999999997</c:v>
                </c:pt>
                <c:pt idx="105740">
                  <c:v>-158.98249999999999</c:v>
                </c:pt>
                <c:pt idx="105741">
                  <c:v>-158.98049999999998</c:v>
                </c:pt>
                <c:pt idx="105742">
                  <c:v>-158.97849999999997</c:v>
                </c:pt>
                <c:pt idx="105743">
                  <c:v>-158.97649999999999</c:v>
                </c:pt>
                <c:pt idx="105744">
                  <c:v>-158.97449999999998</c:v>
                </c:pt>
                <c:pt idx="105745">
                  <c:v>-158.97249999999997</c:v>
                </c:pt>
                <c:pt idx="105746">
                  <c:v>-158.97049999999999</c:v>
                </c:pt>
                <c:pt idx="105747">
                  <c:v>-158.96849999999998</c:v>
                </c:pt>
                <c:pt idx="105748">
                  <c:v>-158.96649999999997</c:v>
                </c:pt>
                <c:pt idx="105749">
                  <c:v>-158.96449999999999</c:v>
                </c:pt>
                <c:pt idx="105750">
                  <c:v>-158.96249999999998</c:v>
                </c:pt>
                <c:pt idx="105751">
                  <c:v>-158.96049999999997</c:v>
                </c:pt>
                <c:pt idx="105752">
                  <c:v>-158.95849999999999</c:v>
                </c:pt>
                <c:pt idx="105753">
                  <c:v>-158.95649999999998</c:v>
                </c:pt>
                <c:pt idx="105754">
                  <c:v>-158.95449999999997</c:v>
                </c:pt>
                <c:pt idx="105755">
                  <c:v>-158.95249999999999</c:v>
                </c:pt>
                <c:pt idx="105756">
                  <c:v>-158.95049999999998</c:v>
                </c:pt>
                <c:pt idx="105757">
                  <c:v>-158.94849999999997</c:v>
                </c:pt>
                <c:pt idx="105758">
                  <c:v>-158.94649999999999</c:v>
                </c:pt>
                <c:pt idx="105759">
                  <c:v>-158.94449999999998</c:v>
                </c:pt>
                <c:pt idx="105760">
                  <c:v>-158.94249999999997</c:v>
                </c:pt>
                <c:pt idx="105761">
                  <c:v>-158.94049999999999</c:v>
                </c:pt>
                <c:pt idx="105762">
                  <c:v>-158.93849999999998</c:v>
                </c:pt>
                <c:pt idx="105763">
                  <c:v>-158.93649999999997</c:v>
                </c:pt>
                <c:pt idx="105764">
                  <c:v>-158.93449999999999</c:v>
                </c:pt>
                <c:pt idx="105765">
                  <c:v>-158.93249999999998</c:v>
                </c:pt>
                <c:pt idx="105766">
                  <c:v>-158.93049999999997</c:v>
                </c:pt>
                <c:pt idx="105767">
                  <c:v>-158.92849999999999</c:v>
                </c:pt>
                <c:pt idx="105768">
                  <c:v>-158.92649999999998</c:v>
                </c:pt>
                <c:pt idx="105769">
                  <c:v>-158.92449999999997</c:v>
                </c:pt>
                <c:pt idx="105770">
                  <c:v>-158.92249999999999</c:v>
                </c:pt>
                <c:pt idx="105771">
                  <c:v>-158.92049999999998</c:v>
                </c:pt>
                <c:pt idx="105772">
                  <c:v>-158.91849999999997</c:v>
                </c:pt>
                <c:pt idx="105773">
                  <c:v>-158.91649999999998</c:v>
                </c:pt>
                <c:pt idx="105774">
                  <c:v>-158.91449999999998</c:v>
                </c:pt>
                <c:pt idx="105775">
                  <c:v>-158.91249999999997</c:v>
                </c:pt>
                <c:pt idx="105776">
                  <c:v>-158.91049999999998</c:v>
                </c:pt>
                <c:pt idx="105777">
                  <c:v>-158.90849999999998</c:v>
                </c:pt>
                <c:pt idx="105778">
                  <c:v>-158.90649999999997</c:v>
                </c:pt>
                <c:pt idx="105779">
                  <c:v>-158.90449999999998</c:v>
                </c:pt>
                <c:pt idx="105780">
                  <c:v>-158.90249999999997</c:v>
                </c:pt>
                <c:pt idx="105781">
                  <c:v>-158.90049999999997</c:v>
                </c:pt>
                <c:pt idx="105782">
                  <c:v>-158.89849999999998</c:v>
                </c:pt>
                <c:pt idx="105783">
                  <c:v>-158.89649999999997</c:v>
                </c:pt>
                <c:pt idx="105784">
                  <c:v>-158.89449999999997</c:v>
                </c:pt>
                <c:pt idx="105785">
                  <c:v>-158.89249999999998</c:v>
                </c:pt>
                <c:pt idx="105786">
                  <c:v>-158.89049999999997</c:v>
                </c:pt>
                <c:pt idx="105787">
                  <c:v>-158.88849999999996</c:v>
                </c:pt>
                <c:pt idx="105788">
                  <c:v>-158.88649999999998</c:v>
                </c:pt>
                <c:pt idx="105789">
                  <c:v>-158.88449999999997</c:v>
                </c:pt>
                <c:pt idx="105790">
                  <c:v>-158.88249999999996</c:v>
                </c:pt>
                <c:pt idx="105791">
                  <c:v>-158.88049999999998</c:v>
                </c:pt>
                <c:pt idx="105792">
                  <c:v>-158.87849999999997</c:v>
                </c:pt>
                <c:pt idx="105793">
                  <c:v>-158.87649999999996</c:v>
                </c:pt>
                <c:pt idx="105794">
                  <c:v>-158.87449999999998</c:v>
                </c:pt>
                <c:pt idx="105795">
                  <c:v>-158.87249999999997</c:v>
                </c:pt>
                <c:pt idx="105796">
                  <c:v>-158.87049999999996</c:v>
                </c:pt>
                <c:pt idx="105797">
                  <c:v>-158.86849999999998</c:v>
                </c:pt>
                <c:pt idx="105798">
                  <c:v>-158.86649999999997</c:v>
                </c:pt>
                <c:pt idx="105799">
                  <c:v>-158.86449999999996</c:v>
                </c:pt>
                <c:pt idx="105800">
                  <c:v>-158.86249999999998</c:v>
                </c:pt>
                <c:pt idx="105801">
                  <c:v>-158.86049999999997</c:v>
                </c:pt>
                <c:pt idx="105802">
                  <c:v>-158.85849999999996</c:v>
                </c:pt>
                <c:pt idx="105803">
                  <c:v>-158.85649999999998</c:v>
                </c:pt>
                <c:pt idx="105804">
                  <c:v>-158.85449999999997</c:v>
                </c:pt>
                <c:pt idx="105805">
                  <c:v>-158.85249999999996</c:v>
                </c:pt>
                <c:pt idx="105806">
                  <c:v>-158.85049999999998</c:v>
                </c:pt>
                <c:pt idx="105807">
                  <c:v>-158.84849999999997</c:v>
                </c:pt>
                <c:pt idx="105808">
                  <c:v>-158.84649999999996</c:v>
                </c:pt>
                <c:pt idx="105809">
                  <c:v>-158.84449999999998</c:v>
                </c:pt>
                <c:pt idx="105810">
                  <c:v>-158.84249999999997</c:v>
                </c:pt>
                <c:pt idx="105811">
                  <c:v>-158.84049999999996</c:v>
                </c:pt>
                <c:pt idx="105812">
                  <c:v>-158.83849999999998</c:v>
                </c:pt>
                <c:pt idx="105813">
                  <c:v>-158.83649999999997</c:v>
                </c:pt>
                <c:pt idx="105814">
                  <c:v>-158.83449999999999</c:v>
                </c:pt>
                <c:pt idx="105815">
                  <c:v>-158.83249999999998</c:v>
                </c:pt>
                <c:pt idx="105816">
                  <c:v>-158.83049999999997</c:v>
                </c:pt>
                <c:pt idx="105817">
                  <c:v>-158.82849999999999</c:v>
                </c:pt>
                <c:pt idx="105818">
                  <c:v>-158.82649999999998</c:v>
                </c:pt>
                <c:pt idx="105819">
                  <c:v>-158.82449999999997</c:v>
                </c:pt>
                <c:pt idx="105820">
                  <c:v>-158.82249999999999</c:v>
                </c:pt>
                <c:pt idx="105821">
                  <c:v>-158.82049999999998</c:v>
                </c:pt>
                <c:pt idx="105822">
                  <c:v>-158.81849999999997</c:v>
                </c:pt>
                <c:pt idx="105823">
                  <c:v>-158.81649999999999</c:v>
                </c:pt>
                <c:pt idx="105824">
                  <c:v>-158.81449999999998</c:v>
                </c:pt>
                <c:pt idx="105825">
                  <c:v>-158.81249999999997</c:v>
                </c:pt>
                <c:pt idx="105826">
                  <c:v>-158.81049999999999</c:v>
                </c:pt>
                <c:pt idx="105827">
                  <c:v>-158.80849999999998</c:v>
                </c:pt>
                <c:pt idx="105828">
                  <c:v>-158.80649999999997</c:v>
                </c:pt>
                <c:pt idx="105829">
                  <c:v>-158.80449999999999</c:v>
                </c:pt>
                <c:pt idx="105830">
                  <c:v>-158.80249999999998</c:v>
                </c:pt>
                <c:pt idx="105831">
                  <c:v>-158.80049999999997</c:v>
                </c:pt>
                <c:pt idx="105832">
                  <c:v>-158.79849999999999</c:v>
                </c:pt>
                <c:pt idx="105833">
                  <c:v>-158.79649999999998</c:v>
                </c:pt>
                <c:pt idx="105834">
                  <c:v>-158.79449999999997</c:v>
                </c:pt>
                <c:pt idx="105835">
                  <c:v>-158.79249999999999</c:v>
                </c:pt>
                <c:pt idx="105836">
                  <c:v>-158.79049999999998</c:v>
                </c:pt>
                <c:pt idx="105837">
                  <c:v>-158.78849999999997</c:v>
                </c:pt>
                <c:pt idx="105838">
                  <c:v>-158.78649999999999</c:v>
                </c:pt>
                <c:pt idx="105839">
                  <c:v>-158.78449999999998</c:v>
                </c:pt>
                <c:pt idx="105840">
                  <c:v>-158.78249999999997</c:v>
                </c:pt>
                <c:pt idx="105841">
                  <c:v>-158.78049999999999</c:v>
                </c:pt>
                <c:pt idx="105842">
                  <c:v>-158.77849999999998</c:v>
                </c:pt>
                <c:pt idx="105843">
                  <c:v>-158.77649999999997</c:v>
                </c:pt>
                <c:pt idx="105844">
                  <c:v>-158.77449999999999</c:v>
                </c:pt>
                <c:pt idx="105845">
                  <c:v>-158.77249999999998</c:v>
                </c:pt>
                <c:pt idx="105846">
                  <c:v>-158.77049999999997</c:v>
                </c:pt>
                <c:pt idx="105847">
                  <c:v>-158.76849999999999</c:v>
                </c:pt>
                <c:pt idx="105848">
                  <c:v>-158.76649999999998</c:v>
                </c:pt>
                <c:pt idx="105849">
                  <c:v>-158.76449999999997</c:v>
                </c:pt>
                <c:pt idx="105850">
                  <c:v>-158.76249999999999</c:v>
                </c:pt>
                <c:pt idx="105851">
                  <c:v>-158.76049999999998</c:v>
                </c:pt>
                <c:pt idx="105852">
                  <c:v>-158.75849999999997</c:v>
                </c:pt>
                <c:pt idx="105853">
                  <c:v>-158.75649999999999</c:v>
                </c:pt>
                <c:pt idx="105854">
                  <c:v>-158.75449999999998</c:v>
                </c:pt>
                <c:pt idx="105855">
                  <c:v>-158.75249999999997</c:v>
                </c:pt>
                <c:pt idx="105856">
                  <c:v>-158.75049999999999</c:v>
                </c:pt>
                <c:pt idx="105857">
                  <c:v>-158.74849999999998</c:v>
                </c:pt>
                <c:pt idx="105858">
                  <c:v>-158.74649999999997</c:v>
                </c:pt>
                <c:pt idx="105859">
                  <c:v>-158.74449999999999</c:v>
                </c:pt>
                <c:pt idx="105860">
                  <c:v>-158.74249999999998</c:v>
                </c:pt>
                <c:pt idx="105861">
                  <c:v>-158.74049999999997</c:v>
                </c:pt>
                <c:pt idx="105862">
                  <c:v>-158.73849999999999</c:v>
                </c:pt>
                <c:pt idx="105863">
                  <c:v>-158.73649999999998</c:v>
                </c:pt>
                <c:pt idx="105864">
                  <c:v>-158.73449999999997</c:v>
                </c:pt>
                <c:pt idx="105865">
                  <c:v>-158.73249999999999</c:v>
                </c:pt>
                <c:pt idx="105866">
                  <c:v>-158.73049999999998</c:v>
                </c:pt>
                <c:pt idx="105867">
                  <c:v>-158.72849999999997</c:v>
                </c:pt>
                <c:pt idx="105868">
                  <c:v>-158.72649999999999</c:v>
                </c:pt>
                <c:pt idx="105869">
                  <c:v>-158.72449999999998</c:v>
                </c:pt>
                <c:pt idx="105870">
                  <c:v>-158.72249999999997</c:v>
                </c:pt>
                <c:pt idx="105871">
                  <c:v>-158.72049999999999</c:v>
                </c:pt>
                <c:pt idx="105872">
                  <c:v>-158.71849999999998</c:v>
                </c:pt>
                <c:pt idx="105873">
                  <c:v>-158.71649999999997</c:v>
                </c:pt>
                <c:pt idx="105874">
                  <c:v>-158.71449999999999</c:v>
                </c:pt>
                <c:pt idx="105875">
                  <c:v>-158.71249999999998</c:v>
                </c:pt>
                <c:pt idx="105876">
                  <c:v>-158.71049999999997</c:v>
                </c:pt>
                <c:pt idx="105877">
                  <c:v>-158.70849999999999</c:v>
                </c:pt>
                <c:pt idx="105878">
                  <c:v>-158.70649999999998</c:v>
                </c:pt>
                <c:pt idx="105879">
                  <c:v>-158.70449999999997</c:v>
                </c:pt>
                <c:pt idx="105880">
                  <c:v>-158.70249999999999</c:v>
                </c:pt>
                <c:pt idx="105881">
                  <c:v>-158.70049999999998</c:v>
                </c:pt>
                <c:pt idx="105882">
                  <c:v>-158.69849999999997</c:v>
                </c:pt>
                <c:pt idx="105883">
                  <c:v>-158.69649999999999</c:v>
                </c:pt>
                <c:pt idx="105884">
                  <c:v>-158.69449999999998</c:v>
                </c:pt>
                <c:pt idx="105885">
                  <c:v>-158.69249999999997</c:v>
                </c:pt>
                <c:pt idx="105886">
                  <c:v>-158.69049999999999</c:v>
                </c:pt>
                <c:pt idx="105887">
                  <c:v>-158.68849999999998</c:v>
                </c:pt>
                <c:pt idx="105888">
                  <c:v>-158.68649999999997</c:v>
                </c:pt>
                <c:pt idx="105889">
                  <c:v>-158.68449999999999</c:v>
                </c:pt>
                <c:pt idx="105890">
                  <c:v>-158.68249999999998</c:v>
                </c:pt>
                <c:pt idx="105891">
                  <c:v>-158.68049999999997</c:v>
                </c:pt>
                <c:pt idx="105892">
                  <c:v>-158.67849999999999</c:v>
                </c:pt>
                <c:pt idx="105893">
                  <c:v>-158.67649999999998</c:v>
                </c:pt>
                <c:pt idx="105894">
                  <c:v>-158.67449999999997</c:v>
                </c:pt>
                <c:pt idx="105895">
                  <c:v>-158.67249999999999</c:v>
                </c:pt>
                <c:pt idx="105896">
                  <c:v>-158.67049999999998</c:v>
                </c:pt>
                <c:pt idx="105897">
                  <c:v>-158.66849999999997</c:v>
                </c:pt>
                <c:pt idx="105898">
                  <c:v>-158.66649999999998</c:v>
                </c:pt>
                <c:pt idx="105899">
                  <c:v>-158.66449999999998</c:v>
                </c:pt>
                <c:pt idx="105900">
                  <c:v>-158.66249999999997</c:v>
                </c:pt>
                <c:pt idx="105901">
                  <c:v>-158.66049999999998</c:v>
                </c:pt>
                <c:pt idx="105902">
                  <c:v>-158.65849999999998</c:v>
                </c:pt>
                <c:pt idx="105903">
                  <c:v>-158.65649999999997</c:v>
                </c:pt>
                <c:pt idx="105904">
                  <c:v>-158.65449999999998</c:v>
                </c:pt>
                <c:pt idx="105905">
                  <c:v>-158.65249999999997</c:v>
                </c:pt>
                <c:pt idx="105906">
                  <c:v>-158.65049999999997</c:v>
                </c:pt>
                <c:pt idx="105907">
                  <c:v>-158.64849999999998</c:v>
                </c:pt>
                <c:pt idx="105908">
                  <c:v>-158.64649999999997</c:v>
                </c:pt>
                <c:pt idx="105909">
                  <c:v>-158.64449999999997</c:v>
                </c:pt>
                <c:pt idx="105910">
                  <c:v>-158.64249999999998</c:v>
                </c:pt>
                <c:pt idx="105911">
                  <c:v>-158.64049999999997</c:v>
                </c:pt>
                <c:pt idx="105912">
                  <c:v>-158.63849999999996</c:v>
                </c:pt>
                <c:pt idx="105913">
                  <c:v>-158.63649999999998</c:v>
                </c:pt>
                <c:pt idx="105914">
                  <c:v>-158.63449999999997</c:v>
                </c:pt>
                <c:pt idx="105915">
                  <c:v>-158.63249999999996</c:v>
                </c:pt>
                <c:pt idx="105916">
                  <c:v>-158.63049999999998</c:v>
                </c:pt>
                <c:pt idx="105917">
                  <c:v>-158.62849999999997</c:v>
                </c:pt>
                <c:pt idx="105918">
                  <c:v>-158.62649999999996</c:v>
                </c:pt>
                <c:pt idx="105919">
                  <c:v>-158.62449999999998</c:v>
                </c:pt>
                <c:pt idx="105920">
                  <c:v>-158.62249999999997</c:v>
                </c:pt>
                <c:pt idx="105921">
                  <c:v>-158.62049999999996</c:v>
                </c:pt>
                <c:pt idx="105922">
                  <c:v>-158.61849999999998</c:v>
                </c:pt>
                <c:pt idx="105923">
                  <c:v>-158.61649999999997</c:v>
                </c:pt>
                <c:pt idx="105924">
                  <c:v>-158.61449999999996</c:v>
                </c:pt>
                <c:pt idx="105925">
                  <c:v>-158.61249999999998</c:v>
                </c:pt>
                <c:pt idx="105926">
                  <c:v>-158.61049999999997</c:v>
                </c:pt>
                <c:pt idx="105927">
                  <c:v>-158.60849999999996</c:v>
                </c:pt>
                <c:pt idx="105928">
                  <c:v>-158.60649999999998</c:v>
                </c:pt>
                <c:pt idx="105929">
                  <c:v>-158.60449999999997</c:v>
                </c:pt>
                <c:pt idx="105930">
                  <c:v>-158.60249999999996</c:v>
                </c:pt>
                <c:pt idx="105931">
                  <c:v>-158.60049999999998</c:v>
                </c:pt>
                <c:pt idx="105932">
                  <c:v>-158.59849999999997</c:v>
                </c:pt>
                <c:pt idx="105933">
                  <c:v>-158.59649999999996</c:v>
                </c:pt>
                <c:pt idx="105934">
                  <c:v>-158.59449999999998</c:v>
                </c:pt>
                <c:pt idx="105935">
                  <c:v>-158.59249999999997</c:v>
                </c:pt>
                <c:pt idx="105936">
                  <c:v>-158.59049999999996</c:v>
                </c:pt>
                <c:pt idx="105937">
                  <c:v>-158.58849999999998</c:v>
                </c:pt>
                <c:pt idx="105938">
                  <c:v>-158.58649999999997</c:v>
                </c:pt>
                <c:pt idx="105939">
                  <c:v>-158.58449999999999</c:v>
                </c:pt>
                <c:pt idx="105940">
                  <c:v>-158.58249999999998</c:v>
                </c:pt>
                <c:pt idx="105941">
                  <c:v>-158.58049999999997</c:v>
                </c:pt>
                <c:pt idx="105942">
                  <c:v>-158.57849999999999</c:v>
                </c:pt>
                <c:pt idx="105943">
                  <c:v>-158.57649999999998</c:v>
                </c:pt>
                <c:pt idx="105944">
                  <c:v>-158.57449999999997</c:v>
                </c:pt>
                <c:pt idx="105945">
                  <c:v>-158.57249999999999</c:v>
                </c:pt>
                <c:pt idx="105946">
                  <c:v>-158.57049999999998</c:v>
                </c:pt>
                <c:pt idx="105947">
                  <c:v>-158.56849999999997</c:v>
                </c:pt>
                <c:pt idx="105948">
                  <c:v>-158.56649999999999</c:v>
                </c:pt>
                <c:pt idx="105949">
                  <c:v>-158.56449999999998</c:v>
                </c:pt>
                <c:pt idx="105950">
                  <c:v>-158.56249999999997</c:v>
                </c:pt>
                <c:pt idx="105951">
                  <c:v>-158.56049999999999</c:v>
                </c:pt>
                <c:pt idx="105952">
                  <c:v>-158.55849999999998</c:v>
                </c:pt>
                <c:pt idx="105953">
                  <c:v>-158.55649999999997</c:v>
                </c:pt>
                <c:pt idx="105954">
                  <c:v>-158.55449999999999</c:v>
                </c:pt>
                <c:pt idx="105955">
                  <c:v>-158.55249999999998</c:v>
                </c:pt>
                <c:pt idx="105956">
                  <c:v>-158.55049999999997</c:v>
                </c:pt>
                <c:pt idx="105957">
                  <c:v>-158.54849999999999</c:v>
                </c:pt>
                <c:pt idx="105958">
                  <c:v>-158.54649999999998</c:v>
                </c:pt>
                <c:pt idx="105959">
                  <c:v>-158.54449999999997</c:v>
                </c:pt>
                <c:pt idx="105960">
                  <c:v>-158.54249999999999</c:v>
                </c:pt>
                <c:pt idx="105961">
                  <c:v>-158.54049999999998</c:v>
                </c:pt>
                <c:pt idx="105962">
                  <c:v>-158.53849999999997</c:v>
                </c:pt>
                <c:pt idx="105963">
                  <c:v>-158.53649999999999</c:v>
                </c:pt>
                <c:pt idx="105964">
                  <c:v>-158.53449999999998</c:v>
                </c:pt>
                <c:pt idx="105965">
                  <c:v>-158.53249999999997</c:v>
                </c:pt>
                <c:pt idx="105966">
                  <c:v>-158.53049999999999</c:v>
                </c:pt>
                <c:pt idx="105967">
                  <c:v>-158.52849999999998</c:v>
                </c:pt>
                <c:pt idx="105968">
                  <c:v>-158.52649999999997</c:v>
                </c:pt>
                <c:pt idx="105969">
                  <c:v>-158.52449999999999</c:v>
                </c:pt>
                <c:pt idx="105970">
                  <c:v>-158.52249999999998</c:v>
                </c:pt>
                <c:pt idx="105971">
                  <c:v>-158.52049999999997</c:v>
                </c:pt>
                <c:pt idx="105972">
                  <c:v>-158.51849999999999</c:v>
                </c:pt>
                <c:pt idx="105973">
                  <c:v>-158.51649999999998</c:v>
                </c:pt>
                <c:pt idx="105974">
                  <c:v>-158.51449999999997</c:v>
                </c:pt>
                <c:pt idx="105975">
                  <c:v>-158.51249999999999</c:v>
                </c:pt>
                <c:pt idx="105976">
                  <c:v>-158.51049999999998</c:v>
                </c:pt>
                <c:pt idx="105977">
                  <c:v>-158.50849999999997</c:v>
                </c:pt>
                <c:pt idx="105978">
                  <c:v>-158.50649999999999</c:v>
                </c:pt>
                <c:pt idx="105979">
                  <c:v>-158.50449999999998</c:v>
                </c:pt>
                <c:pt idx="105980">
                  <c:v>-158.50249999999997</c:v>
                </c:pt>
                <c:pt idx="105981">
                  <c:v>-158.50049999999999</c:v>
                </c:pt>
                <c:pt idx="105982">
                  <c:v>-158.49849999999998</c:v>
                </c:pt>
                <c:pt idx="105983">
                  <c:v>-158.49649999999997</c:v>
                </c:pt>
                <c:pt idx="105984">
                  <c:v>-158.49449999999999</c:v>
                </c:pt>
                <c:pt idx="105985">
                  <c:v>-158.49249999999998</c:v>
                </c:pt>
                <c:pt idx="105986">
                  <c:v>-158.49049999999997</c:v>
                </c:pt>
                <c:pt idx="105987">
                  <c:v>-158.48849999999999</c:v>
                </c:pt>
                <c:pt idx="105988">
                  <c:v>-158.48649999999998</c:v>
                </c:pt>
                <c:pt idx="105989">
                  <c:v>-158.48449999999997</c:v>
                </c:pt>
                <c:pt idx="105990">
                  <c:v>-158.48249999999999</c:v>
                </c:pt>
                <c:pt idx="105991">
                  <c:v>-158.48049999999998</c:v>
                </c:pt>
                <c:pt idx="105992">
                  <c:v>-158.47849999999997</c:v>
                </c:pt>
                <c:pt idx="105993">
                  <c:v>-158.47649999999999</c:v>
                </c:pt>
                <c:pt idx="105994">
                  <c:v>-158.47449999999998</c:v>
                </c:pt>
                <c:pt idx="105995">
                  <c:v>-158.47249999999997</c:v>
                </c:pt>
                <c:pt idx="105996">
                  <c:v>-158.47049999999999</c:v>
                </c:pt>
                <c:pt idx="105997">
                  <c:v>-158.46849999999998</c:v>
                </c:pt>
                <c:pt idx="105998">
                  <c:v>-158.46649999999997</c:v>
                </c:pt>
                <c:pt idx="105999">
                  <c:v>-158.46449999999999</c:v>
                </c:pt>
                <c:pt idx="106000">
                  <c:v>-158.46249999999998</c:v>
                </c:pt>
                <c:pt idx="106001">
                  <c:v>-158.46049999999997</c:v>
                </c:pt>
                <c:pt idx="106002">
                  <c:v>-158.45849999999999</c:v>
                </c:pt>
                <c:pt idx="106003">
                  <c:v>-158.45649999999998</c:v>
                </c:pt>
                <c:pt idx="106004">
                  <c:v>-158.45449999999997</c:v>
                </c:pt>
                <c:pt idx="106005">
                  <c:v>-158.45249999999999</c:v>
                </c:pt>
                <c:pt idx="106006">
                  <c:v>-158.45049999999998</c:v>
                </c:pt>
                <c:pt idx="106007">
                  <c:v>-158.44849999999997</c:v>
                </c:pt>
                <c:pt idx="106008">
                  <c:v>-158.44649999999999</c:v>
                </c:pt>
                <c:pt idx="106009">
                  <c:v>-158.44449999999998</c:v>
                </c:pt>
                <c:pt idx="106010">
                  <c:v>-158.44249999999997</c:v>
                </c:pt>
                <c:pt idx="106011">
                  <c:v>-158.44049999999999</c:v>
                </c:pt>
                <c:pt idx="106012">
                  <c:v>-158.43849999999998</c:v>
                </c:pt>
                <c:pt idx="106013">
                  <c:v>-158.43649999999997</c:v>
                </c:pt>
                <c:pt idx="106014">
                  <c:v>-158.43449999999999</c:v>
                </c:pt>
                <c:pt idx="106015">
                  <c:v>-158.43249999999998</c:v>
                </c:pt>
                <c:pt idx="106016">
                  <c:v>-158.43049999999997</c:v>
                </c:pt>
                <c:pt idx="106017">
                  <c:v>-158.42849999999999</c:v>
                </c:pt>
                <c:pt idx="106018">
                  <c:v>-158.42649999999998</c:v>
                </c:pt>
                <c:pt idx="106019">
                  <c:v>-158.42449999999997</c:v>
                </c:pt>
                <c:pt idx="106020">
                  <c:v>-158.42249999999999</c:v>
                </c:pt>
                <c:pt idx="106021">
                  <c:v>-158.42049999999998</c:v>
                </c:pt>
                <c:pt idx="106022">
                  <c:v>-158.41849999999997</c:v>
                </c:pt>
                <c:pt idx="106023">
                  <c:v>-158.41649999999998</c:v>
                </c:pt>
                <c:pt idx="106024">
                  <c:v>-158.41449999999998</c:v>
                </c:pt>
                <c:pt idx="106025">
                  <c:v>-158.41249999999997</c:v>
                </c:pt>
                <c:pt idx="106026">
                  <c:v>-158.41049999999998</c:v>
                </c:pt>
                <c:pt idx="106027">
                  <c:v>-158.40849999999998</c:v>
                </c:pt>
                <c:pt idx="106028">
                  <c:v>-158.40649999999997</c:v>
                </c:pt>
                <c:pt idx="106029">
                  <c:v>-158.40449999999998</c:v>
                </c:pt>
                <c:pt idx="106030">
                  <c:v>-158.40249999999997</c:v>
                </c:pt>
                <c:pt idx="106031">
                  <c:v>-158.40049999999997</c:v>
                </c:pt>
                <c:pt idx="106032">
                  <c:v>-158.39849999999998</c:v>
                </c:pt>
                <c:pt idx="106033">
                  <c:v>-158.39649999999997</c:v>
                </c:pt>
                <c:pt idx="106034">
                  <c:v>-158.39449999999997</c:v>
                </c:pt>
                <c:pt idx="106035">
                  <c:v>-158.39249999999998</c:v>
                </c:pt>
                <c:pt idx="106036">
                  <c:v>-158.39049999999997</c:v>
                </c:pt>
                <c:pt idx="106037">
                  <c:v>-158.38849999999996</c:v>
                </c:pt>
                <c:pt idx="106038">
                  <c:v>-158.38649999999998</c:v>
                </c:pt>
                <c:pt idx="106039">
                  <c:v>-158.38449999999997</c:v>
                </c:pt>
                <c:pt idx="106040">
                  <c:v>-158.38249999999996</c:v>
                </c:pt>
                <c:pt idx="106041">
                  <c:v>-158.38049999999998</c:v>
                </c:pt>
                <c:pt idx="106042">
                  <c:v>-158.37849999999997</c:v>
                </c:pt>
                <c:pt idx="106043">
                  <c:v>-158.37649999999996</c:v>
                </c:pt>
                <c:pt idx="106044">
                  <c:v>-158.37449999999998</c:v>
                </c:pt>
                <c:pt idx="106045">
                  <c:v>-158.37249999999997</c:v>
                </c:pt>
                <c:pt idx="106046">
                  <c:v>-158.37049999999996</c:v>
                </c:pt>
                <c:pt idx="106047">
                  <c:v>-158.36849999999998</c:v>
                </c:pt>
                <c:pt idx="106048">
                  <c:v>-158.36649999999997</c:v>
                </c:pt>
                <c:pt idx="106049">
                  <c:v>-158.36449999999996</c:v>
                </c:pt>
                <c:pt idx="106050">
                  <c:v>-158.36249999999998</c:v>
                </c:pt>
                <c:pt idx="106051">
                  <c:v>-158.36049999999997</c:v>
                </c:pt>
                <c:pt idx="106052">
                  <c:v>-158.35849999999996</c:v>
                </c:pt>
                <c:pt idx="106053">
                  <c:v>-158.35649999999998</c:v>
                </c:pt>
                <c:pt idx="106054">
                  <c:v>-158.35449999999997</c:v>
                </c:pt>
                <c:pt idx="106055">
                  <c:v>-158.35249999999996</c:v>
                </c:pt>
                <c:pt idx="106056">
                  <c:v>-158.35049999999998</c:v>
                </c:pt>
                <c:pt idx="106057">
                  <c:v>-158.34849999999997</c:v>
                </c:pt>
                <c:pt idx="106058">
                  <c:v>-158.34649999999996</c:v>
                </c:pt>
                <c:pt idx="106059">
                  <c:v>-158.34449999999998</c:v>
                </c:pt>
                <c:pt idx="106060">
                  <c:v>-158.34249999999997</c:v>
                </c:pt>
                <c:pt idx="106061">
                  <c:v>-158.34049999999996</c:v>
                </c:pt>
                <c:pt idx="106062">
                  <c:v>-158.33849999999998</c:v>
                </c:pt>
                <c:pt idx="106063">
                  <c:v>-158.33649999999997</c:v>
                </c:pt>
                <c:pt idx="106064">
                  <c:v>-158.33449999999999</c:v>
                </c:pt>
                <c:pt idx="106065">
                  <c:v>-158.33249999999998</c:v>
                </c:pt>
                <c:pt idx="106066">
                  <c:v>-158.33049999999997</c:v>
                </c:pt>
                <c:pt idx="106067">
                  <c:v>-158.32849999999999</c:v>
                </c:pt>
                <c:pt idx="106068">
                  <c:v>-158.32649999999998</c:v>
                </c:pt>
                <c:pt idx="106069">
                  <c:v>-158.32449999999997</c:v>
                </c:pt>
                <c:pt idx="106070">
                  <c:v>-158.32249999999999</c:v>
                </c:pt>
                <c:pt idx="106071">
                  <c:v>-158.32049999999998</c:v>
                </c:pt>
                <c:pt idx="106072">
                  <c:v>-158.31849999999997</c:v>
                </c:pt>
                <c:pt idx="106073">
                  <c:v>-158.31649999999999</c:v>
                </c:pt>
                <c:pt idx="106074">
                  <c:v>-158.31449999999998</c:v>
                </c:pt>
                <c:pt idx="106075">
                  <c:v>-158.31249999999997</c:v>
                </c:pt>
                <c:pt idx="106076">
                  <c:v>-158.31049999999999</c:v>
                </c:pt>
                <c:pt idx="106077">
                  <c:v>-158.30849999999998</c:v>
                </c:pt>
                <c:pt idx="106078">
                  <c:v>-158.30649999999997</c:v>
                </c:pt>
                <c:pt idx="106079">
                  <c:v>-158.30449999999999</c:v>
                </c:pt>
                <c:pt idx="106080">
                  <c:v>-158.30249999999998</c:v>
                </c:pt>
                <c:pt idx="106081">
                  <c:v>-158.30049999999997</c:v>
                </c:pt>
                <c:pt idx="106082">
                  <c:v>-158.29849999999999</c:v>
                </c:pt>
                <c:pt idx="106083">
                  <c:v>-158.29649999999998</c:v>
                </c:pt>
                <c:pt idx="106084">
                  <c:v>-158.29449999999997</c:v>
                </c:pt>
                <c:pt idx="106085">
                  <c:v>-158.29249999999999</c:v>
                </c:pt>
                <c:pt idx="106086">
                  <c:v>-158.29049999999998</c:v>
                </c:pt>
                <c:pt idx="106087">
                  <c:v>-158.28849999999997</c:v>
                </c:pt>
                <c:pt idx="106088">
                  <c:v>-158.28649999999999</c:v>
                </c:pt>
                <c:pt idx="106089">
                  <c:v>-158.28449999999998</c:v>
                </c:pt>
                <c:pt idx="106090">
                  <c:v>-158.28249999999997</c:v>
                </c:pt>
                <c:pt idx="106091">
                  <c:v>-158.28049999999999</c:v>
                </c:pt>
                <c:pt idx="106092">
                  <c:v>-158.27849999999998</c:v>
                </c:pt>
                <c:pt idx="106093">
                  <c:v>-158.27649999999997</c:v>
                </c:pt>
                <c:pt idx="106094">
                  <c:v>-158.27449999999999</c:v>
                </c:pt>
                <c:pt idx="106095">
                  <c:v>-158.27249999999998</c:v>
                </c:pt>
                <c:pt idx="106096">
                  <c:v>-158.27049999999997</c:v>
                </c:pt>
                <c:pt idx="106097">
                  <c:v>-158.26849999999999</c:v>
                </c:pt>
                <c:pt idx="106098">
                  <c:v>-158.26649999999998</c:v>
                </c:pt>
                <c:pt idx="106099">
                  <c:v>-158.26449999999997</c:v>
                </c:pt>
                <c:pt idx="106100">
                  <c:v>-158.26249999999999</c:v>
                </c:pt>
                <c:pt idx="106101">
                  <c:v>-158.26049999999998</c:v>
                </c:pt>
                <c:pt idx="106102">
                  <c:v>-158.25849999999997</c:v>
                </c:pt>
                <c:pt idx="106103">
                  <c:v>-158.25649999999999</c:v>
                </c:pt>
                <c:pt idx="106104">
                  <c:v>-158.25449999999998</c:v>
                </c:pt>
                <c:pt idx="106105">
                  <c:v>-158.25249999999997</c:v>
                </c:pt>
                <c:pt idx="106106">
                  <c:v>-158.25049999999999</c:v>
                </c:pt>
                <c:pt idx="106107">
                  <c:v>-158.24849999999998</c:v>
                </c:pt>
                <c:pt idx="106108">
                  <c:v>-158.24649999999997</c:v>
                </c:pt>
                <c:pt idx="106109">
                  <c:v>-158.24449999999999</c:v>
                </c:pt>
                <c:pt idx="106110">
                  <c:v>-158.24249999999998</c:v>
                </c:pt>
                <c:pt idx="106111">
                  <c:v>-158.24049999999997</c:v>
                </c:pt>
                <c:pt idx="106112">
                  <c:v>-158.23849999999999</c:v>
                </c:pt>
                <c:pt idx="106113">
                  <c:v>-158.23649999999998</c:v>
                </c:pt>
                <c:pt idx="106114">
                  <c:v>-158.23449999999997</c:v>
                </c:pt>
                <c:pt idx="106115">
                  <c:v>-158.23249999999999</c:v>
                </c:pt>
                <c:pt idx="106116">
                  <c:v>-158.23049999999998</c:v>
                </c:pt>
                <c:pt idx="106117">
                  <c:v>-158.22849999999997</c:v>
                </c:pt>
                <c:pt idx="106118">
                  <c:v>-158.22649999999999</c:v>
                </c:pt>
                <c:pt idx="106119">
                  <c:v>-158.22449999999998</c:v>
                </c:pt>
                <c:pt idx="106120">
                  <c:v>-158.22249999999997</c:v>
                </c:pt>
                <c:pt idx="106121">
                  <c:v>-158.22049999999999</c:v>
                </c:pt>
                <c:pt idx="106122">
                  <c:v>-158.21849999999998</c:v>
                </c:pt>
                <c:pt idx="106123">
                  <c:v>-158.21649999999997</c:v>
                </c:pt>
                <c:pt idx="106124">
                  <c:v>-158.21449999999999</c:v>
                </c:pt>
                <c:pt idx="106125">
                  <c:v>-158.21249999999998</c:v>
                </c:pt>
                <c:pt idx="106126">
                  <c:v>-158.21049999999997</c:v>
                </c:pt>
                <c:pt idx="106127">
                  <c:v>-158.20849999999999</c:v>
                </c:pt>
                <c:pt idx="106128">
                  <c:v>-158.20649999999998</c:v>
                </c:pt>
                <c:pt idx="106129">
                  <c:v>-158.20449999999997</c:v>
                </c:pt>
                <c:pt idx="106130">
                  <c:v>-158.20249999999999</c:v>
                </c:pt>
                <c:pt idx="106131">
                  <c:v>-158.20049999999998</c:v>
                </c:pt>
                <c:pt idx="106132">
                  <c:v>-158.19849999999997</c:v>
                </c:pt>
                <c:pt idx="106133">
                  <c:v>-158.19649999999999</c:v>
                </c:pt>
                <c:pt idx="106134">
                  <c:v>-158.19449999999998</c:v>
                </c:pt>
                <c:pt idx="106135">
                  <c:v>-158.19249999999997</c:v>
                </c:pt>
                <c:pt idx="106136">
                  <c:v>-158.19049999999999</c:v>
                </c:pt>
                <c:pt idx="106137">
                  <c:v>-158.18849999999998</c:v>
                </c:pt>
                <c:pt idx="106138">
                  <c:v>-158.18649999999997</c:v>
                </c:pt>
                <c:pt idx="106139">
                  <c:v>-158.18449999999999</c:v>
                </c:pt>
                <c:pt idx="106140">
                  <c:v>-158.18249999999998</c:v>
                </c:pt>
                <c:pt idx="106141">
                  <c:v>-158.18049999999997</c:v>
                </c:pt>
                <c:pt idx="106142">
                  <c:v>-158.17849999999999</c:v>
                </c:pt>
                <c:pt idx="106143">
                  <c:v>-158.17649999999998</c:v>
                </c:pt>
                <c:pt idx="106144">
                  <c:v>-158.17449999999997</c:v>
                </c:pt>
                <c:pt idx="106145">
                  <c:v>-158.17249999999999</c:v>
                </c:pt>
                <c:pt idx="106146">
                  <c:v>-158.17049999999998</c:v>
                </c:pt>
                <c:pt idx="106147">
                  <c:v>-158.16849999999997</c:v>
                </c:pt>
                <c:pt idx="106148">
                  <c:v>-158.16649999999998</c:v>
                </c:pt>
                <c:pt idx="106149">
                  <c:v>-158.16449999999998</c:v>
                </c:pt>
                <c:pt idx="106150">
                  <c:v>-158.16249999999997</c:v>
                </c:pt>
                <c:pt idx="106151">
                  <c:v>-158.16049999999998</c:v>
                </c:pt>
                <c:pt idx="106152">
                  <c:v>-158.15849999999998</c:v>
                </c:pt>
                <c:pt idx="106153">
                  <c:v>-158.15649999999997</c:v>
                </c:pt>
                <c:pt idx="106154">
                  <c:v>-158.15449999999998</c:v>
                </c:pt>
                <c:pt idx="106155">
                  <c:v>-158.15249999999997</c:v>
                </c:pt>
                <c:pt idx="106156">
                  <c:v>-158.15049999999997</c:v>
                </c:pt>
                <c:pt idx="106157">
                  <c:v>-158.14849999999998</c:v>
                </c:pt>
                <c:pt idx="106158">
                  <c:v>-158.14649999999997</c:v>
                </c:pt>
                <c:pt idx="106159">
                  <c:v>-158.14449999999997</c:v>
                </c:pt>
                <c:pt idx="106160">
                  <c:v>-158.14249999999998</c:v>
                </c:pt>
                <c:pt idx="106161">
                  <c:v>-158.14049999999997</c:v>
                </c:pt>
                <c:pt idx="106162">
                  <c:v>-158.13849999999996</c:v>
                </c:pt>
                <c:pt idx="106163">
                  <c:v>-158.13649999999998</c:v>
                </c:pt>
                <c:pt idx="106164">
                  <c:v>-158.13449999999997</c:v>
                </c:pt>
                <c:pt idx="106165">
                  <c:v>-158.13249999999996</c:v>
                </c:pt>
                <c:pt idx="106166">
                  <c:v>-158.13049999999998</c:v>
                </c:pt>
                <c:pt idx="106167">
                  <c:v>-158.12849999999997</c:v>
                </c:pt>
                <c:pt idx="106168">
                  <c:v>-158.12649999999996</c:v>
                </c:pt>
                <c:pt idx="106169">
                  <c:v>-158.12449999999998</c:v>
                </c:pt>
                <c:pt idx="106170">
                  <c:v>-158.12249999999997</c:v>
                </c:pt>
                <c:pt idx="106171">
                  <c:v>-158.12049999999996</c:v>
                </c:pt>
                <c:pt idx="106172">
                  <c:v>-158.11849999999998</c:v>
                </c:pt>
                <c:pt idx="106173">
                  <c:v>-158.11649999999997</c:v>
                </c:pt>
                <c:pt idx="106174">
                  <c:v>-158.11449999999996</c:v>
                </c:pt>
                <c:pt idx="106175">
                  <c:v>-158.11249999999998</c:v>
                </c:pt>
                <c:pt idx="106176">
                  <c:v>-158.11049999999997</c:v>
                </c:pt>
                <c:pt idx="106177">
                  <c:v>-158.10849999999996</c:v>
                </c:pt>
                <c:pt idx="106178">
                  <c:v>-158.10649999999998</c:v>
                </c:pt>
                <c:pt idx="106179">
                  <c:v>-158.10449999999997</c:v>
                </c:pt>
                <c:pt idx="106180">
                  <c:v>-158.10249999999996</c:v>
                </c:pt>
                <c:pt idx="106181">
                  <c:v>-158.10049999999998</c:v>
                </c:pt>
                <c:pt idx="106182">
                  <c:v>-158.09849999999997</c:v>
                </c:pt>
                <c:pt idx="106183">
                  <c:v>-158.09649999999996</c:v>
                </c:pt>
                <c:pt idx="106184">
                  <c:v>-158.09449999999998</c:v>
                </c:pt>
                <c:pt idx="106185">
                  <c:v>-158.09249999999997</c:v>
                </c:pt>
                <c:pt idx="106186">
                  <c:v>-158.09049999999996</c:v>
                </c:pt>
                <c:pt idx="106187">
                  <c:v>-158.08849999999998</c:v>
                </c:pt>
                <c:pt idx="106188">
                  <c:v>-158.08649999999997</c:v>
                </c:pt>
                <c:pt idx="106189">
                  <c:v>-158.08449999999999</c:v>
                </c:pt>
                <c:pt idx="106190">
                  <c:v>-158.08249999999998</c:v>
                </c:pt>
                <c:pt idx="106191">
                  <c:v>-158.08049999999997</c:v>
                </c:pt>
                <c:pt idx="106192">
                  <c:v>-158.07849999999999</c:v>
                </c:pt>
                <c:pt idx="106193">
                  <c:v>-158.07649999999998</c:v>
                </c:pt>
                <c:pt idx="106194">
                  <c:v>-158.07449999999997</c:v>
                </c:pt>
                <c:pt idx="106195">
                  <c:v>-158.07249999999999</c:v>
                </c:pt>
                <c:pt idx="106196">
                  <c:v>-158.07049999999998</c:v>
                </c:pt>
                <c:pt idx="106197">
                  <c:v>-158.06849999999997</c:v>
                </c:pt>
                <c:pt idx="106198">
                  <c:v>-158.06649999999999</c:v>
                </c:pt>
                <c:pt idx="106199">
                  <c:v>-158.06449999999998</c:v>
                </c:pt>
                <c:pt idx="106200">
                  <c:v>-158.06249999999997</c:v>
                </c:pt>
                <c:pt idx="106201">
                  <c:v>-158.06049999999999</c:v>
                </c:pt>
                <c:pt idx="106202">
                  <c:v>-158.05849999999998</c:v>
                </c:pt>
                <c:pt idx="106203">
                  <c:v>-158.05649999999997</c:v>
                </c:pt>
                <c:pt idx="106204">
                  <c:v>-158.05449999999999</c:v>
                </c:pt>
                <c:pt idx="106205">
                  <c:v>-158.05249999999998</c:v>
                </c:pt>
                <c:pt idx="106206">
                  <c:v>-158.05049999999997</c:v>
                </c:pt>
                <c:pt idx="106207">
                  <c:v>-158.04849999999999</c:v>
                </c:pt>
                <c:pt idx="106208">
                  <c:v>-158.04649999999998</c:v>
                </c:pt>
                <c:pt idx="106209">
                  <c:v>-158.04449999999997</c:v>
                </c:pt>
                <c:pt idx="106210">
                  <c:v>-158.04249999999999</c:v>
                </c:pt>
                <c:pt idx="106211">
                  <c:v>-158.04049999999998</c:v>
                </c:pt>
                <c:pt idx="106212">
                  <c:v>-158.03849999999997</c:v>
                </c:pt>
                <c:pt idx="106213">
                  <c:v>-158.03649999999999</c:v>
                </c:pt>
                <c:pt idx="106214">
                  <c:v>-158.03449999999998</c:v>
                </c:pt>
                <c:pt idx="106215">
                  <c:v>-158.03249999999997</c:v>
                </c:pt>
                <c:pt idx="106216">
                  <c:v>-158.03049999999999</c:v>
                </c:pt>
                <c:pt idx="106217">
                  <c:v>-158.02849999999998</c:v>
                </c:pt>
                <c:pt idx="106218">
                  <c:v>-158.02649999999997</c:v>
                </c:pt>
                <c:pt idx="106219">
                  <c:v>-158.02449999999999</c:v>
                </c:pt>
                <c:pt idx="106220">
                  <c:v>-158.02249999999998</c:v>
                </c:pt>
                <c:pt idx="106221">
                  <c:v>-158.02049999999997</c:v>
                </c:pt>
                <c:pt idx="106222">
                  <c:v>-158.01849999999999</c:v>
                </c:pt>
                <c:pt idx="106223">
                  <c:v>-158.01649999999998</c:v>
                </c:pt>
                <c:pt idx="106224">
                  <c:v>-158.01449999999997</c:v>
                </c:pt>
                <c:pt idx="106225">
                  <c:v>-158.01249999999999</c:v>
                </c:pt>
                <c:pt idx="106226">
                  <c:v>-158.01049999999998</c:v>
                </c:pt>
                <c:pt idx="106227">
                  <c:v>-158.00849999999997</c:v>
                </c:pt>
                <c:pt idx="106228">
                  <c:v>-158.00649999999999</c:v>
                </c:pt>
                <c:pt idx="106229">
                  <c:v>-158.00449999999998</c:v>
                </c:pt>
                <c:pt idx="106230">
                  <c:v>-158.00249999999997</c:v>
                </c:pt>
                <c:pt idx="106231">
                  <c:v>-158.00049999999999</c:v>
                </c:pt>
                <c:pt idx="106232">
                  <c:v>-157.99849999999998</c:v>
                </c:pt>
                <c:pt idx="106233">
                  <c:v>-157.99649999999997</c:v>
                </c:pt>
                <c:pt idx="106234">
                  <c:v>-157.99449999999999</c:v>
                </c:pt>
                <c:pt idx="106235">
                  <c:v>-157.99249999999998</c:v>
                </c:pt>
                <c:pt idx="106236">
                  <c:v>-157.99049999999997</c:v>
                </c:pt>
                <c:pt idx="106237">
                  <c:v>-157.98849999999999</c:v>
                </c:pt>
                <c:pt idx="106238">
                  <c:v>-157.98649999999998</c:v>
                </c:pt>
                <c:pt idx="106239">
                  <c:v>-157.98449999999997</c:v>
                </c:pt>
                <c:pt idx="106240">
                  <c:v>-157.98249999999999</c:v>
                </c:pt>
                <c:pt idx="106241">
                  <c:v>-157.98049999999998</c:v>
                </c:pt>
                <c:pt idx="106242">
                  <c:v>-157.97849999999997</c:v>
                </c:pt>
                <c:pt idx="106243">
                  <c:v>-157.97649999999999</c:v>
                </c:pt>
                <c:pt idx="106244">
                  <c:v>-157.97449999999998</c:v>
                </c:pt>
                <c:pt idx="106245">
                  <c:v>-157.97249999999997</c:v>
                </c:pt>
                <c:pt idx="106246">
                  <c:v>-157.97049999999999</c:v>
                </c:pt>
                <c:pt idx="106247">
                  <c:v>-157.96849999999998</c:v>
                </c:pt>
                <c:pt idx="106248">
                  <c:v>-157.96649999999997</c:v>
                </c:pt>
                <c:pt idx="106249">
                  <c:v>-157.96449999999999</c:v>
                </c:pt>
                <c:pt idx="106250">
                  <c:v>-157.96249999999998</c:v>
                </c:pt>
                <c:pt idx="106251">
                  <c:v>-157.96049999999997</c:v>
                </c:pt>
                <c:pt idx="106252">
                  <c:v>-157.95849999999999</c:v>
                </c:pt>
                <c:pt idx="106253">
                  <c:v>-157.95649999999998</c:v>
                </c:pt>
                <c:pt idx="106254">
                  <c:v>-157.95449999999997</c:v>
                </c:pt>
                <c:pt idx="106255">
                  <c:v>-157.95249999999999</c:v>
                </c:pt>
                <c:pt idx="106256">
                  <c:v>-157.95049999999998</c:v>
                </c:pt>
                <c:pt idx="106257">
                  <c:v>-157.94849999999997</c:v>
                </c:pt>
                <c:pt idx="106258">
                  <c:v>-157.94649999999999</c:v>
                </c:pt>
                <c:pt idx="106259">
                  <c:v>-157.94449999999998</c:v>
                </c:pt>
                <c:pt idx="106260">
                  <c:v>-157.94249999999997</c:v>
                </c:pt>
                <c:pt idx="106261">
                  <c:v>-157.94049999999999</c:v>
                </c:pt>
                <c:pt idx="106262">
                  <c:v>-157.93849999999998</c:v>
                </c:pt>
                <c:pt idx="106263">
                  <c:v>-157.93649999999997</c:v>
                </c:pt>
                <c:pt idx="106264">
                  <c:v>-157.93449999999999</c:v>
                </c:pt>
                <c:pt idx="106265">
                  <c:v>-157.93249999999998</c:v>
                </c:pt>
                <c:pt idx="106266">
                  <c:v>-157.93049999999997</c:v>
                </c:pt>
                <c:pt idx="106267">
                  <c:v>-157.92849999999999</c:v>
                </c:pt>
                <c:pt idx="106268">
                  <c:v>-157.92649999999998</c:v>
                </c:pt>
                <c:pt idx="106269">
                  <c:v>-157.92449999999997</c:v>
                </c:pt>
                <c:pt idx="106270">
                  <c:v>-157.92249999999999</c:v>
                </c:pt>
                <c:pt idx="106271">
                  <c:v>-157.92049999999998</c:v>
                </c:pt>
                <c:pt idx="106272">
                  <c:v>-157.91849999999997</c:v>
                </c:pt>
                <c:pt idx="106273">
                  <c:v>-157.91649999999998</c:v>
                </c:pt>
                <c:pt idx="106274">
                  <c:v>-157.91449999999998</c:v>
                </c:pt>
                <c:pt idx="106275">
                  <c:v>-157.91249999999997</c:v>
                </c:pt>
                <c:pt idx="106276">
                  <c:v>-157.91049999999998</c:v>
                </c:pt>
                <c:pt idx="106277">
                  <c:v>-157.90849999999998</c:v>
                </c:pt>
                <c:pt idx="106278">
                  <c:v>-157.90649999999997</c:v>
                </c:pt>
                <c:pt idx="106279">
                  <c:v>-157.90449999999998</c:v>
                </c:pt>
                <c:pt idx="106280">
                  <c:v>-157.90249999999997</c:v>
                </c:pt>
                <c:pt idx="106281">
                  <c:v>-157.90049999999997</c:v>
                </c:pt>
                <c:pt idx="106282">
                  <c:v>-157.89849999999998</c:v>
                </c:pt>
                <c:pt idx="106283">
                  <c:v>-157.89649999999997</c:v>
                </c:pt>
                <c:pt idx="106284">
                  <c:v>-157.89449999999997</c:v>
                </c:pt>
                <c:pt idx="106285">
                  <c:v>-157.89249999999998</c:v>
                </c:pt>
                <c:pt idx="106286">
                  <c:v>-157.89049999999997</c:v>
                </c:pt>
                <c:pt idx="106287">
                  <c:v>-157.88849999999996</c:v>
                </c:pt>
                <c:pt idx="106288">
                  <c:v>-157.88649999999998</c:v>
                </c:pt>
                <c:pt idx="106289">
                  <c:v>-157.88449999999997</c:v>
                </c:pt>
                <c:pt idx="106290">
                  <c:v>-157.88249999999996</c:v>
                </c:pt>
                <c:pt idx="106291">
                  <c:v>-157.88049999999998</c:v>
                </c:pt>
                <c:pt idx="106292">
                  <c:v>-157.87849999999997</c:v>
                </c:pt>
                <c:pt idx="106293">
                  <c:v>-157.87649999999996</c:v>
                </c:pt>
                <c:pt idx="106294">
                  <c:v>-157.87449999999998</c:v>
                </c:pt>
                <c:pt idx="106295">
                  <c:v>-157.87249999999997</c:v>
                </c:pt>
                <c:pt idx="106296">
                  <c:v>-157.87049999999996</c:v>
                </c:pt>
                <c:pt idx="106297">
                  <c:v>-157.86849999999998</c:v>
                </c:pt>
                <c:pt idx="106298">
                  <c:v>-157.86649999999997</c:v>
                </c:pt>
                <c:pt idx="106299">
                  <c:v>-157.86449999999996</c:v>
                </c:pt>
                <c:pt idx="106300">
                  <c:v>-157.86249999999998</c:v>
                </c:pt>
                <c:pt idx="106301">
                  <c:v>-157.86049999999997</c:v>
                </c:pt>
                <c:pt idx="106302">
                  <c:v>-157.85849999999996</c:v>
                </c:pt>
                <c:pt idx="106303">
                  <c:v>-157.85649999999998</c:v>
                </c:pt>
                <c:pt idx="106304">
                  <c:v>-157.85449999999997</c:v>
                </c:pt>
                <c:pt idx="106305">
                  <c:v>-157.85249999999996</c:v>
                </c:pt>
                <c:pt idx="106306">
                  <c:v>-157.85049999999998</c:v>
                </c:pt>
                <c:pt idx="106307">
                  <c:v>-157.84849999999997</c:v>
                </c:pt>
                <c:pt idx="106308">
                  <c:v>-157.84649999999996</c:v>
                </c:pt>
                <c:pt idx="106309">
                  <c:v>-157.84449999999998</c:v>
                </c:pt>
                <c:pt idx="106310">
                  <c:v>-157.84249999999997</c:v>
                </c:pt>
                <c:pt idx="106311">
                  <c:v>-157.84049999999996</c:v>
                </c:pt>
                <c:pt idx="106312">
                  <c:v>-157.83849999999998</c:v>
                </c:pt>
                <c:pt idx="106313">
                  <c:v>-157.83649999999997</c:v>
                </c:pt>
                <c:pt idx="106314">
                  <c:v>-157.83449999999999</c:v>
                </c:pt>
                <c:pt idx="106315">
                  <c:v>-157.83249999999998</c:v>
                </c:pt>
                <c:pt idx="106316">
                  <c:v>-157.83049999999997</c:v>
                </c:pt>
                <c:pt idx="106317">
                  <c:v>-157.82849999999999</c:v>
                </c:pt>
                <c:pt idx="106318">
                  <c:v>-157.82649999999998</c:v>
                </c:pt>
                <c:pt idx="106319">
                  <c:v>-157.82449999999997</c:v>
                </c:pt>
                <c:pt idx="106320">
                  <c:v>-157.82249999999999</c:v>
                </c:pt>
                <c:pt idx="106321">
                  <c:v>-157.82049999999998</c:v>
                </c:pt>
                <c:pt idx="106322">
                  <c:v>-157.81849999999997</c:v>
                </c:pt>
                <c:pt idx="106323">
                  <c:v>-157.81649999999999</c:v>
                </c:pt>
                <c:pt idx="106324">
                  <c:v>-157.81449999999998</c:v>
                </c:pt>
                <c:pt idx="106325">
                  <c:v>-157.81249999999997</c:v>
                </c:pt>
                <c:pt idx="106326">
                  <c:v>-157.81049999999999</c:v>
                </c:pt>
                <c:pt idx="106327">
                  <c:v>-157.80849999999998</c:v>
                </c:pt>
                <c:pt idx="106328">
                  <c:v>-157.80649999999997</c:v>
                </c:pt>
                <c:pt idx="106329">
                  <c:v>-157.80449999999999</c:v>
                </c:pt>
                <c:pt idx="106330">
                  <c:v>-157.80249999999998</c:v>
                </c:pt>
                <c:pt idx="106331">
                  <c:v>-157.80049999999997</c:v>
                </c:pt>
                <c:pt idx="106332">
                  <c:v>-157.79849999999999</c:v>
                </c:pt>
                <c:pt idx="106333">
                  <c:v>-157.79649999999998</c:v>
                </c:pt>
                <c:pt idx="106334">
                  <c:v>-157.79449999999997</c:v>
                </c:pt>
                <c:pt idx="106335">
                  <c:v>-157.79249999999999</c:v>
                </c:pt>
                <c:pt idx="106336">
                  <c:v>-157.79049999999998</c:v>
                </c:pt>
                <c:pt idx="106337">
                  <c:v>-157.78849999999997</c:v>
                </c:pt>
                <c:pt idx="106338">
                  <c:v>-157.78649999999999</c:v>
                </c:pt>
                <c:pt idx="106339">
                  <c:v>-157.78449999999998</c:v>
                </c:pt>
                <c:pt idx="106340">
                  <c:v>-157.78249999999997</c:v>
                </c:pt>
                <c:pt idx="106341">
                  <c:v>-157.78049999999999</c:v>
                </c:pt>
                <c:pt idx="106342">
                  <c:v>-157.77849999999998</c:v>
                </c:pt>
                <c:pt idx="106343">
                  <c:v>-157.77649999999997</c:v>
                </c:pt>
                <c:pt idx="106344">
                  <c:v>-157.77449999999999</c:v>
                </c:pt>
                <c:pt idx="106345">
                  <c:v>-157.77249999999998</c:v>
                </c:pt>
                <c:pt idx="106346">
                  <c:v>-157.77049999999997</c:v>
                </c:pt>
                <c:pt idx="106347">
                  <c:v>-157.76849999999999</c:v>
                </c:pt>
                <c:pt idx="106348">
                  <c:v>-157.76649999999998</c:v>
                </c:pt>
                <c:pt idx="106349">
                  <c:v>-157.76449999999997</c:v>
                </c:pt>
                <c:pt idx="106350">
                  <c:v>-157.76249999999999</c:v>
                </c:pt>
                <c:pt idx="106351">
                  <c:v>-157.76049999999998</c:v>
                </c:pt>
                <c:pt idx="106352">
                  <c:v>-157.75849999999997</c:v>
                </c:pt>
                <c:pt idx="106353">
                  <c:v>-157.75649999999999</c:v>
                </c:pt>
                <c:pt idx="106354">
                  <c:v>-157.75449999999998</c:v>
                </c:pt>
                <c:pt idx="106355">
                  <c:v>-157.75249999999997</c:v>
                </c:pt>
                <c:pt idx="106356">
                  <c:v>-157.75049999999999</c:v>
                </c:pt>
                <c:pt idx="106357">
                  <c:v>-157.74849999999998</c:v>
                </c:pt>
                <c:pt idx="106358">
                  <c:v>-157.74649999999997</c:v>
                </c:pt>
                <c:pt idx="106359">
                  <c:v>-157.74449999999999</c:v>
                </c:pt>
                <c:pt idx="106360">
                  <c:v>-157.74249999999998</c:v>
                </c:pt>
                <c:pt idx="106361">
                  <c:v>-157.74049999999997</c:v>
                </c:pt>
                <c:pt idx="106362">
                  <c:v>-157.73849999999999</c:v>
                </c:pt>
                <c:pt idx="106363">
                  <c:v>-157.73649999999998</c:v>
                </c:pt>
                <c:pt idx="106364">
                  <c:v>-157.73449999999997</c:v>
                </c:pt>
                <c:pt idx="106365">
                  <c:v>-157.73249999999999</c:v>
                </c:pt>
                <c:pt idx="106366">
                  <c:v>-157.73049999999998</c:v>
                </c:pt>
                <c:pt idx="106367">
                  <c:v>-157.72849999999997</c:v>
                </c:pt>
                <c:pt idx="106368">
                  <c:v>-157.72649999999999</c:v>
                </c:pt>
                <c:pt idx="106369">
                  <c:v>-157.72449999999998</c:v>
                </c:pt>
                <c:pt idx="106370">
                  <c:v>-157.72249999999997</c:v>
                </c:pt>
                <c:pt idx="106371">
                  <c:v>-157.72049999999999</c:v>
                </c:pt>
                <c:pt idx="106372">
                  <c:v>-157.71849999999998</c:v>
                </c:pt>
                <c:pt idx="106373">
                  <c:v>-157.71649999999997</c:v>
                </c:pt>
                <c:pt idx="106374">
                  <c:v>-157.71449999999999</c:v>
                </c:pt>
                <c:pt idx="106375">
                  <c:v>-157.71249999999998</c:v>
                </c:pt>
                <c:pt idx="106376">
                  <c:v>-157.71049999999997</c:v>
                </c:pt>
                <c:pt idx="106377">
                  <c:v>-157.70849999999999</c:v>
                </c:pt>
                <c:pt idx="106378">
                  <c:v>-157.70649999999998</c:v>
                </c:pt>
                <c:pt idx="106379">
                  <c:v>-157.70449999999997</c:v>
                </c:pt>
                <c:pt idx="106380">
                  <c:v>-157.70249999999999</c:v>
                </c:pt>
                <c:pt idx="106381">
                  <c:v>-157.70049999999998</c:v>
                </c:pt>
                <c:pt idx="106382">
                  <c:v>-157.69849999999997</c:v>
                </c:pt>
                <c:pt idx="106383">
                  <c:v>-157.69649999999999</c:v>
                </c:pt>
                <c:pt idx="106384">
                  <c:v>-157.69449999999998</c:v>
                </c:pt>
                <c:pt idx="106385">
                  <c:v>-157.69249999999997</c:v>
                </c:pt>
                <c:pt idx="106386">
                  <c:v>-157.69049999999999</c:v>
                </c:pt>
                <c:pt idx="106387">
                  <c:v>-157.68849999999998</c:v>
                </c:pt>
                <c:pt idx="106388">
                  <c:v>-157.68649999999997</c:v>
                </c:pt>
                <c:pt idx="106389">
                  <c:v>-157.68449999999999</c:v>
                </c:pt>
                <c:pt idx="106390">
                  <c:v>-157.68249999999998</c:v>
                </c:pt>
                <c:pt idx="106391">
                  <c:v>-157.68049999999997</c:v>
                </c:pt>
                <c:pt idx="106392">
                  <c:v>-157.67849999999999</c:v>
                </c:pt>
                <c:pt idx="106393">
                  <c:v>-157.67649999999998</c:v>
                </c:pt>
                <c:pt idx="106394">
                  <c:v>-157.67449999999997</c:v>
                </c:pt>
                <c:pt idx="106395">
                  <c:v>-157.67249999999999</c:v>
                </c:pt>
                <c:pt idx="106396">
                  <c:v>-157.67049999999998</c:v>
                </c:pt>
                <c:pt idx="106397">
                  <c:v>-157.66849999999997</c:v>
                </c:pt>
                <c:pt idx="106398">
                  <c:v>-157.66649999999998</c:v>
                </c:pt>
                <c:pt idx="106399">
                  <c:v>-157.66449999999998</c:v>
                </c:pt>
                <c:pt idx="106400">
                  <c:v>-157.66249999999997</c:v>
                </c:pt>
                <c:pt idx="106401">
                  <c:v>-157.66049999999998</c:v>
                </c:pt>
                <c:pt idx="106402">
                  <c:v>-157.65849999999998</c:v>
                </c:pt>
                <c:pt idx="106403">
                  <c:v>-157.65649999999997</c:v>
                </c:pt>
                <c:pt idx="106404">
                  <c:v>-157.65449999999998</c:v>
                </c:pt>
                <c:pt idx="106405">
                  <c:v>-157.65249999999997</c:v>
                </c:pt>
                <c:pt idx="106406">
                  <c:v>-157.65049999999997</c:v>
                </c:pt>
                <c:pt idx="106407">
                  <c:v>-157.64849999999998</c:v>
                </c:pt>
                <c:pt idx="106408">
                  <c:v>-157.64649999999997</c:v>
                </c:pt>
                <c:pt idx="106409">
                  <c:v>-157.64449999999997</c:v>
                </c:pt>
                <c:pt idx="106410">
                  <c:v>-157.64249999999998</c:v>
                </c:pt>
                <c:pt idx="106411">
                  <c:v>-157.64049999999997</c:v>
                </c:pt>
                <c:pt idx="106412">
                  <c:v>-157.63849999999996</c:v>
                </c:pt>
                <c:pt idx="106413">
                  <c:v>-157.63649999999998</c:v>
                </c:pt>
                <c:pt idx="106414">
                  <c:v>-157.63449999999997</c:v>
                </c:pt>
                <c:pt idx="106415">
                  <c:v>-157.63249999999996</c:v>
                </c:pt>
                <c:pt idx="106416">
                  <c:v>-157.63049999999998</c:v>
                </c:pt>
                <c:pt idx="106417">
                  <c:v>-157.62849999999997</c:v>
                </c:pt>
                <c:pt idx="106418">
                  <c:v>-157.62649999999996</c:v>
                </c:pt>
                <c:pt idx="106419">
                  <c:v>-157.62449999999998</c:v>
                </c:pt>
                <c:pt idx="106420">
                  <c:v>-157.62249999999997</c:v>
                </c:pt>
                <c:pt idx="106421">
                  <c:v>-157.62049999999996</c:v>
                </c:pt>
                <c:pt idx="106422">
                  <c:v>-157.61849999999998</c:v>
                </c:pt>
                <c:pt idx="106423">
                  <c:v>-157.61649999999997</c:v>
                </c:pt>
                <c:pt idx="106424">
                  <c:v>-157.61449999999996</c:v>
                </c:pt>
                <c:pt idx="106425">
                  <c:v>-157.61249999999998</c:v>
                </c:pt>
                <c:pt idx="106426">
                  <c:v>-157.61049999999997</c:v>
                </c:pt>
                <c:pt idx="106427">
                  <c:v>-157.60849999999996</c:v>
                </c:pt>
                <c:pt idx="106428">
                  <c:v>-157.60649999999998</c:v>
                </c:pt>
                <c:pt idx="106429">
                  <c:v>-157.60449999999997</c:v>
                </c:pt>
                <c:pt idx="106430">
                  <c:v>-157.60249999999996</c:v>
                </c:pt>
                <c:pt idx="106431">
                  <c:v>-157.60049999999998</c:v>
                </c:pt>
                <c:pt idx="106432">
                  <c:v>-157.59849999999997</c:v>
                </c:pt>
                <c:pt idx="106433">
                  <c:v>-157.59649999999996</c:v>
                </c:pt>
                <c:pt idx="106434">
                  <c:v>-157.59449999999998</c:v>
                </c:pt>
                <c:pt idx="106435">
                  <c:v>-157.59249999999997</c:v>
                </c:pt>
                <c:pt idx="106436">
                  <c:v>-157.59049999999996</c:v>
                </c:pt>
                <c:pt idx="106437">
                  <c:v>-157.58849999999998</c:v>
                </c:pt>
                <c:pt idx="106438">
                  <c:v>-157.58649999999997</c:v>
                </c:pt>
                <c:pt idx="106439">
                  <c:v>-157.58449999999999</c:v>
                </c:pt>
                <c:pt idx="106440">
                  <c:v>-157.58249999999998</c:v>
                </c:pt>
                <c:pt idx="106441">
                  <c:v>-157.58049999999997</c:v>
                </c:pt>
                <c:pt idx="106442">
                  <c:v>-157.57849999999999</c:v>
                </c:pt>
                <c:pt idx="106443">
                  <c:v>-157.57649999999998</c:v>
                </c:pt>
                <c:pt idx="106444">
                  <c:v>-157.57449999999997</c:v>
                </c:pt>
                <c:pt idx="106445">
                  <c:v>-157.57249999999999</c:v>
                </c:pt>
                <c:pt idx="106446">
                  <c:v>-157.57049999999998</c:v>
                </c:pt>
                <c:pt idx="106447">
                  <c:v>-157.56849999999997</c:v>
                </c:pt>
                <c:pt idx="106448">
                  <c:v>-157.56649999999999</c:v>
                </c:pt>
                <c:pt idx="106449">
                  <c:v>-157.56449999999998</c:v>
                </c:pt>
                <c:pt idx="106450">
                  <c:v>-157.56249999999997</c:v>
                </c:pt>
                <c:pt idx="106451">
                  <c:v>-157.56049999999999</c:v>
                </c:pt>
                <c:pt idx="106452">
                  <c:v>-157.55849999999998</c:v>
                </c:pt>
                <c:pt idx="106453">
                  <c:v>-157.55649999999997</c:v>
                </c:pt>
                <c:pt idx="106454">
                  <c:v>-157.55449999999999</c:v>
                </c:pt>
                <c:pt idx="106455">
                  <c:v>-157.55249999999998</c:v>
                </c:pt>
                <c:pt idx="106456">
                  <c:v>-157.55049999999997</c:v>
                </c:pt>
                <c:pt idx="106457">
                  <c:v>-157.54849999999999</c:v>
                </c:pt>
                <c:pt idx="106458">
                  <c:v>-157.54649999999998</c:v>
                </c:pt>
                <c:pt idx="106459">
                  <c:v>-157.54449999999997</c:v>
                </c:pt>
                <c:pt idx="106460">
                  <c:v>-157.54249999999999</c:v>
                </c:pt>
                <c:pt idx="106461">
                  <c:v>-157.54049999999998</c:v>
                </c:pt>
                <c:pt idx="106462">
                  <c:v>-157.53849999999997</c:v>
                </c:pt>
                <c:pt idx="106463">
                  <c:v>-157.53649999999999</c:v>
                </c:pt>
                <c:pt idx="106464">
                  <c:v>-157.53449999999998</c:v>
                </c:pt>
                <c:pt idx="106465">
                  <c:v>-157.53249999999997</c:v>
                </c:pt>
                <c:pt idx="106466">
                  <c:v>-157.53049999999999</c:v>
                </c:pt>
                <c:pt idx="106467">
                  <c:v>-157.52849999999998</c:v>
                </c:pt>
                <c:pt idx="106468">
                  <c:v>-157.52649999999997</c:v>
                </c:pt>
                <c:pt idx="106469">
                  <c:v>-157.52449999999999</c:v>
                </c:pt>
                <c:pt idx="106470">
                  <c:v>-157.52249999999998</c:v>
                </c:pt>
                <c:pt idx="106471">
                  <c:v>-157.52049999999997</c:v>
                </c:pt>
                <c:pt idx="106472">
                  <c:v>-157.51849999999999</c:v>
                </c:pt>
                <c:pt idx="106473">
                  <c:v>-157.51649999999998</c:v>
                </c:pt>
                <c:pt idx="106474">
                  <c:v>-157.51449999999997</c:v>
                </c:pt>
                <c:pt idx="106475">
                  <c:v>-157.51249999999999</c:v>
                </c:pt>
                <c:pt idx="106476">
                  <c:v>-157.51049999999998</c:v>
                </c:pt>
                <c:pt idx="106477">
                  <c:v>-157.50849999999997</c:v>
                </c:pt>
                <c:pt idx="106478">
                  <c:v>-157.50649999999999</c:v>
                </c:pt>
                <c:pt idx="106479">
                  <c:v>-157.50449999999998</c:v>
                </c:pt>
                <c:pt idx="106480">
                  <c:v>-157.50249999999997</c:v>
                </c:pt>
                <c:pt idx="106481">
                  <c:v>-157.50049999999999</c:v>
                </c:pt>
                <c:pt idx="106482">
                  <c:v>-157.49849999999998</c:v>
                </c:pt>
                <c:pt idx="106483">
                  <c:v>-157.49649999999997</c:v>
                </c:pt>
                <c:pt idx="106484">
                  <c:v>-157.49449999999999</c:v>
                </c:pt>
                <c:pt idx="106485">
                  <c:v>-157.49249999999998</c:v>
                </c:pt>
                <c:pt idx="106486">
                  <c:v>-157.49049999999997</c:v>
                </c:pt>
                <c:pt idx="106487">
                  <c:v>-157.48849999999999</c:v>
                </c:pt>
                <c:pt idx="106488">
                  <c:v>-157.48649999999998</c:v>
                </c:pt>
                <c:pt idx="106489">
                  <c:v>-157.48449999999997</c:v>
                </c:pt>
                <c:pt idx="106490">
                  <c:v>-157.48249999999999</c:v>
                </c:pt>
                <c:pt idx="106491">
                  <c:v>-157.48049999999998</c:v>
                </c:pt>
                <c:pt idx="106492">
                  <c:v>-157.47849999999997</c:v>
                </c:pt>
                <c:pt idx="106493">
                  <c:v>-157.47649999999999</c:v>
                </c:pt>
                <c:pt idx="106494">
                  <c:v>-157.47449999999998</c:v>
                </c:pt>
                <c:pt idx="106495">
                  <c:v>-157.47249999999997</c:v>
                </c:pt>
                <c:pt idx="106496">
                  <c:v>-157.47049999999999</c:v>
                </c:pt>
                <c:pt idx="106497">
                  <c:v>-157.46849999999998</c:v>
                </c:pt>
                <c:pt idx="106498">
                  <c:v>-157.46649999999997</c:v>
                </c:pt>
                <c:pt idx="106499">
                  <c:v>-157.46449999999999</c:v>
                </c:pt>
                <c:pt idx="106500">
                  <c:v>-157.46249999999998</c:v>
                </c:pt>
                <c:pt idx="106501">
                  <c:v>-157.46049999999997</c:v>
                </c:pt>
                <c:pt idx="106502">
                  <c:v>-157.45849999999999</c:v>
                </c:pt>
                <c:pt idx="106503">
                  <c:v>-157.45649999999998</c:v>
                </c:pt>
                <c:pt idx="106504">
                  <c:v>-157.45449999999997</c:v>
                </c:pt>
                <c:pt idx="106505">
                  <c:v>-157.45249999999999</c:v>
                </c:pt>
                <c:pt idx="106506">
                  <c:v>-157.45049999999998</c:v>
                </c:pt>
                <c:pt idx="106507">
                  <c:v>-157.44849999999997</c:v>
                </c:pt>
                <c:pt idx="106508">
                  <c:v>-157.44649999999999</c:v>
                </c:pt>
                <c:pt idx="106509">
                  <c:v>-157.44449999999998</c:v>
                </c:pt>
                <c:pt idx="106510">
                  <c:v>-157.44249999999997</c:v>
                </c:pt>
                <c:pt idx="106511">
                  <c:v>-157.44049999999999</c:v>
                </c:pt>
                <c:pt idx="106512">
                  <c:v>-157.43849999999998</c:v>
                </c:pt>
                <c:pt idx="106513">
                  <c:v>-157.43649999999997</c:v>
                </c:pt>
                <c:pt idx="106514">
                  <c:v>-157.43449999999999</c:v>
                </c:pt>
                <c:pt idx="106515">
                  <c:v>-157.43249999999998</c:v>
                </c:pt>
                <c:pt idx="106516">
                  <c:v>-157.43049999999997</c:v>
                </c:pt>
                <c:pt idx="106517">
                  <c:v>-157.42849999999999</c:v>
                </c:pt>
                <c:pt idx="106518">
                  <c:v>-157.42649999999998</c:v>
                </c:pt>
                <c:pt idx="106519">
                  <c:v>-157.42449999999997</c:v>
                </c:pt>
                <c:pt idx="106520">
                  <c:v>-157.42249999999999</c:v>
                </c:pt>
                <c:pt idx="106521">
                  <c:v>-157.42049999999998</c:v>
                </c:pt>
                <c:pt idx="106522">
                  <c:v>-157.41849999999997</c:v>
                </c:pt>
                <c:pt idx="106523">
                  <c:v>-157.41649999999998</c:v>
                </c:pt>
                <c:pt idx="106524">
                  <c:v>-157.41449999999998</c:v>
                </c:pt>
                <c:pt idx="106525">
                  <c:v>-157.41249999999997</c:v>
                </c:pt>
                <c:pt idx="106526">
                  <c:v>-157.41049999999998</c:v>
                </c:pt>
                <c:pt idx="106527">
                  <c:v>-157.40849999999998</c:v>
                </c:pt>
                <c:pt idx="106528">
                  <c:v>-157.40649999999997</c:v>
                </c:pt>
                <c:pt idx="106529">
                  <c:v>-157.40449999999998</c:v>
                </c:pt>
                <c:pt idx="106530">
                  <c:v>-157.40249999999997</c:v>
                </c:pt>
                <c:pt idx="106531">
                  <c:v>-157.40049999999997</c:v>
                </c:pt>
                <c:pt idx="106532">
                  <c:v>-157.39849999999998</c:v>
                </c:pt>
                <c:pt idx="106533">
                  <c:v>-157.39649999999997</c:v>
                </c:pt>
                <c:pt idx="106534">
                  <c:v>-157.39449999999997</c:v>
                </c:pt>
                <c:pt idx="106535">
                  <c:v>-157.39249999999998</c:v>
                </c:pt>
                <c:pt idx="106536">
                  <c:v>-157.39049999999997</c:v>
                </c:pt>
                <c:pt idx="106537">
                  <c:v>-157.38849999999996</c:v>
                </c:pt>
                <c:pt idx="106538">
                  <c:v>-157.38649999999998</c:v>
                </c:pt>
                <c:pt idx="106539">
                  <c:v>-157.38449999999997</c:v>
                </c:pt>
                <c:pt idx="106540">
                  <c:v>-157.38249999999996</c:v>
                </c:pt>
                <c:pt idx="106541">
                  <c:v>-157.38049999999998</c:v>
                </c:pt>
                <c:pt idx="106542">
                  <c:v>-157.37849999999997</c:v>
                </c:pt>
                <c:pt idx="106543">
                  <c:v>-157.37649999999996</c:v>
                </c:pt>
                <c:pt idx="106544">
                  <c:v>-157.37449999999998</c:v>
                </c:pt>
                <c:pt idx="106545">
                  <c:v>-157.37249999999997</c:v>
                </c:pt>
                <c:pt idx="106546">
                  <c:v>-157.37049999999996</c:v>
                </c:pt>
                <c:pt idx="106547">
                  <c:v>-157.36849999999998</c:v>
                </c:pt>
                <c:pt idx="106548">
                  <c:v>-157.36649999999997</c:v>
                </c:pt>
                <c:pt idx="106549">
                  <c:v>-157.36449999999996</c:v>
                </c:pt>
                <c:pt idx="106550">
                  <c:v>-157.36249999999998</c:v>
                </c:pt>
                <c:pt idx="106551">
                  <c:v>-157.36049999999997</c:v>
                </c:pt>
                <c:pt idx="106552">
                  <c:v>-157.35849999999996</c:v>
                </c:pt>
                <c:pt idx="106553">
                  <c:v>-157.35649999999998</c:v>
                </c:pt>
                <c:pt idx="106554">
                  <c:v>-157.35449999999997</c:v>
                </c:pt>
                <c:pt idx="106555">
                  <c:v>-157.35249999999996</c:v>
                </c:pt>
                <c:pt idx="106556">
                  <c:v>-157.35049999999998</c:v>
                </c:pt>
                <c:pt idx="106557">
                  <c:v>-157.34849999999997</c:v>
                </c:pt>
                <c:pt idx="106558">
                  <c:v>-157.34649999999996</c:v>
                </c:pt>
                <c:pt idx="106559">
                  <c:v>-157.34449999999998</c:v>
                </c:pt>
                <c:pt idx="106560">
                  <c:v>-157.34249999999997</c:v>
                </c:pt>
                <c:pt idx="106561">
                  <c:v>-157.34049999999996</c:v>
                </c:pt>
                <c:pt idx="106562">
                  <c:v>-157.33849999999998</c:v>
                </c:pt>
                <c:pt idx="106563">
                  <c:v>-157.33649999999997</c:v>
                </c:pt>
                <c:pt idx="106564">
                  <c:v>-157.33449999999999</c:v>
                </c:pt>
                <c:pt idx="106565">
                  <c:v>-157.33249999999998</c:v>
                </c:pt>
                <c:pt idx="106566">
                  <c:v>-157.33049999999997</c:v>
                </c:pt>
                <c:pt idx="106567">
                  <c:v>-157.32849999999999</c:v>
                </c:pt>
                <c:pt idx="106568">
                  <c:v>-157.32649999999998</c:v>
                </c:pt>
                <c:pt idx="106569">
                  <c:v>-157.32449999999997</c:v>
                </c:pt>
                <c:pt idx="106570">
                  <c:v>-157.32249999999999</c:v>
                </c:pt>
                <c:pt idx="106571">
                  <c:v>-157.32049999999998</c:v>
                </c:pt>
                <c:pt idx="106572">
                  <c:v>-157.31849999999997</c:v>
                </c:pt>
                <c:pt idx="106573">
                  <c:v>-157.31649999999999</c:v>
                </c:pt>
                <c:pt idx="106574">
                  <c:v>-157.31449999999998</c:v>
                </c:pt>
                <c:pt idx="106575">
                  <c:v>-157.31249999999997</c:v>
                </c:pt>
                <c:pt idx="106576">
                  <c:v>-157.31049999999999</c:v>
                </c:pt>
                <c:pt idx="106577">
                  <c:v>-157.30849999999998</c:v>
                </c:pt>
                <c:pt idx="106578">
                  <c:v>-157.30649999999997</c:v>
                </c:pt>
                <c:pt idx="106579">
                  <c:v>-157.30449999999999</c:v>
                </c:pt>
                <c:pt idx="106580">
                  <c:v>-157.30249999999998</c:v>
                </c:pt>
                <c:pt idx="106581">
                  <c:v>-157.30049999999997</c:v>
                </c:pt>
                <c:pt idx="106582">
                  <c:v>-157.29849999999999</c:v>
                </c:pt>
                <c:pt idx="106583">
                  <c:v>-157.29649999999998</c:v>
                </c:pt>
                <c:pt idx="106584">
                  <c:v>-157.29449999999997</c:v>
                </c:pt>
                <c:pt idx="106585">
                  <c:v>-157.29249999999999</c:v>
                </c:pt>
                <c:pt idx="106586">
                  <c:v>-157.29049999999998</c:v>
                </c:pt>
                <c:pt idx="106587">
                  <c:v>-157.28849999999997</c:v>
                </c:pt>
                <c:pt idx="106588">
                  <c:v>-157.28649999999999</c:v>
                </c:pt>
                <c:pt idx="106589">
                  <c:v>-157.28449999999998</c:v>
                </c:pt>
                <c:pt idx="106590">
                  <c:v>-157.28249999999997</c:v>
                </c:pt>
                <c:pt idx="106591">
                  <c:v>-157.28049999999999</c:v>
                </c:pt>
                <c:pt idx="106592">
                  <c:v>-157.27849999999998</c:v>
                </c:pt>
                <c:pt idx="106593">
                  <c:v>-157.27649999999997</c:v>
                </c:pt>
                <c:pt idx="106594">
                  <c:v>-157.27449999999999</c:v>
                </c:pt>
                <c:pt idx="106595">
                  <c:v>-157.27249999999998</c:v>
                </c:pt>
                <c:pt idx="106596">
                  <c:v>-157.27049999999997</c:v>
                </c:pt>
                <c:pt idx="106597">
                  <c:v>-157.26849999999999</c:v>
                </c:pt>
                <c:pt idx="106598">
                  <c:v>-157.26649999999998</c:v>
                </c:pt>
                <c:pt idx="106599">
                  <c:v>-157.26449999999997</c:v>
                </c:pt>
                <c:pt idx="106600">
                  <c:v>-157.26249999999999</c:v>
                </c:pt>
                <c:pt idx="106601">
                  <c:v>-157.26049999999998</c:v>
                </c:pt>
                <c:pt idx="106602">
                  <c:v>-157.25849999999997</c:v>
                </c:pt>
                <c:pt idx="106603">
                  <c:v>-157.25649999999999</c:v>
                </c:pt>
                <c:pt idx="106604">
                  <c:v>-157.25449999999998</c:v>
                </c:pt>
                <c:pt idx="106605">
                  <c:v>-157.25249999999997</c:v>
                </c:pt>
                <c:pt idx="106606">
                  <c:v>-157.25049999999999</c:v>
                </c:pt>
                <c:pt idx="106607">
                  <c:v>-157.24849999999998</c:v>
                </c:pt>
                <c:pt idx="106608">
                  <c:v>-157.24649999999997</c:v>
                </c:pt>
                <c:pt idx="106609">
                  <c:v>-157.24449999999999</c:v>
                </c:pt>
                <c:pt idx="106610">
                  <c:v>-157.24249999999998</c:v>
                </c:pt>
                <c:pt idx="106611">
                  <c:v>-157.24049999999997</c:v>
                </c:pt>
                <c:pt idx="106612">
                  <c:v>-157.23849999999999</c:v>
                </c:pt>
                <c:pt idx="106613">
                  <c:v>-157.23649999999998</c:v>
                </c:pt>
                <c:pt idx="106614">
                  <c:v>-157.23449999999997</c:v>
                </c:pt>
                <c:pt idx="106615">
                  <c:v>-157.23249999999999</c:v>
                </c:pt>
                <c:pt idx="106616">
                  <c:v>-157.23049999999998</c:v>
                </c:pt>
                <c:pt idx="106617">
                  <c:v>-157.22849999999997</c:v>
                </c:pt>
                <c:pt idx="106618">
                  <c:v>-157.22649999999999</c:v>
                </c:pt>
                <c:pt idx="106619">
                  <c:v>-157.22449999999998</c:v>
                </c:pt>
                <c:pt idx="106620">
                  <c:v>-157.22249999999997</c:v>
                </c:pt>
                <c:pt idx="106621">
                  <c:v>-157.22049999999999</c:v>
                </c:pt>
                <c:pt idx="106622">
                  <c:v>-157.21849999999998</c:v>
                </c:pt>
                <c:pt idx="106623">
                  <c:v>-157.21649999999997</c:v>
                </c:pt>
                <c:pt idx="106624">
                  <c:v>-157.21449999999999</c:v>
                </c:pt>
                <c:pt idx="106625">
                  <c:v>-157.21249999999998</c:v>
                </c:pt>
                <c:pt idx="106626">
                  <c:v>-157.21049999999997</c:v>
                </c:pt>
                <c:pt idx="106627">
                  <c:v>-157.20849999999999</c:v>
                </c:pt>
                <c:pt idx="106628">
                  <c:v>-157.20649999999998</c:v>
                </c:pt>
                <c:pt idx="106629">
                  <c:v>-157.20449999999997</c:v>
                </c:pt>
                <c:pt idx="106630">
                  <c:v>-157.20249999999999</c:v>
                </c:pt>
                <c:pt idx="106631">
                  <c:v>-157.20049999999998</c:v>
                </c:pt>
                <c:pt idx="106632">
                  <c:v>-157.19849999999997</c:v>
                </c:pt>
                <c:pt idx="106633">
                  <c:v>-157.19649999999999</c:v>
                </c:pt>
                <c:pt idx="106634">
                  <c:v>-157.19449999999998</c:v>
                </c:pt>
                <c:pt idx="106635">
                  <c:v>-157.19249999999997</c:v>
                </c:pt>
                <c:pt idx="106636">
                  <c:v>-157.19049999999999</c:v>
                </c:pt>
                <c:pt idx="106637">
                  <c:v>-157.18849999999998</c:v>
                </c:pt>
                <c:pt idx="106638">
                  <c:v>-157.18649999999997</c:v>
                </c:pt>
                <c:pt idx="106639">
                  <c:v>-157.18449999999999</c:v>
                </c:pt>
                <c:pt idx="106640">
                  <c:v>-157.18249999999998</c:v>
                </c:pt>
                <c:pt idx="106641">
                  <c:v>-157.18049999999997</c:v>
                </c:pt>
                <c:pt idx="106642">
                  <c:v>-157.17849999999999</c:v>
                </c:pt>
                <c:pt idx="106643">
                  <c:v>-157.17649999999998</c:v>
                </c:pt>
                <c:pt idx="106644">
                  <c:v>-157.17449999999997</c:v>
                </c:pt>
                <c:pt idx="106645">
                  <c:v>-157.17249999999999</c:v>
                </c:pt>
                <c:pt idx="106646">
                  <c:v>-157.17049999999998</c:v>
                </c:pt>
                <c:pt idx="106647">
                  <c:v>-157.16849999999997</c:v>
                </c:pt>
                <c:pt idx="106648">
                  <c:v>-157.16649999999998</c:v>
                </c:pt>
                <c:pt idx="106649">
                  <c:v>-157.16449999999998</c:v>
                </c:pt>
                <c:pt idx="106650">
                  <c:v>-157.16249999999997</c:v>
                </c:pt>
                <c:pt idx="106651">
                  <c:v>-157.16049999999998</c:v>
                </c:pt>
                <c:pt idx="106652">
                  <c:v>-157.15849999999998</c:v>
                </c:pt>
                <c:pt idx="106653">
                  <c:v>-157.15649999999997</c:v>
                </c:pt>
                <c:pt idx="106654">
                  <c:v>-157.15449999999998</c:v>
                </c:pt>
                <c:pt idx="106655">
                  <c:v>-157.15249999999997</c:v>
                </c:pt>
                <c:pt idx="106656">
                  <c:v>-157.15049999999997</c:v>
                </c:pt>
                <c:pt idx="106657">
                  <c:v>-157.14849999999998</c:v>
                </c:pt>
                <c:pt idx="106658">
                  <c:v>-157.14649999999997</c:v>
                </c:pt>
                <c:pt idx="106659">
                  <c:v>-157.14449999999997</c:v>
                </c:pt>
                <c:pt idx="106660">
                  <c:v>-157.14249999999998</c:v>
                </c:pt>
                <c:pt idx="106661">
                  <c:v>-157.14049999999997</c:v>
                </c:pt>
                <c:pt idx="106662">
                  <c:v>-157.13849999999996</c:v>
                </c:pt>
                <c:pt idx="106663">
                  <c:v>-157.13649999999998</c:v>
                </c:pt>
                <c:pt idx="106664">
                  <c:v>-157.13449999999997</c:v>
                </c:pt>
                <c:pt idx="106665">
                  <c:v>-157.13249999999996</c:v>
                </c:pt>
                <c:pt idx="106666">
                  <c:v>-157.13049999999998</c:v>
                </c:pt>
                <c:pt idx="106667">
                  <c:v>-157.12849999999997</c:v>
                </c:pt>
                <c:pt idx="106668">
                  <c:v>-157.12649999999996</c:v>
                </c:pt>
                <c:pt idx="106669">
                  <c:v>-157.12449999999998</c:v>
                </c:pt>
                <c:pt idx="106670">
                  <c:v>-157.12249999999997</c:v>
                </c:pt>
                <c:pt idx="106671">
                  <c:v>-157.12049999999996</c:v>
                </c:pt>
                <c:pt idx="106672">
                  <c:v>-157.11849999999998</c:v>
                </c:pt>
                <c:pt idx="106673">
                  <c:v>-157.11649999999997</c:v>
                </c:pt>
                <c:pt idx="106674">
                  <c:v>-157.11449999999996</c:v>
                </c:pt>
                <c:pt idx="106675">
                  <c:v>-157.11249999999998</c:v>
                </c:pt>
                <c:pt idx="106676">
                  <c:v>-157.11049999999997</c:v>
                </c:pt>
                <c:pt idx="106677">
                  <c:v>-157.10849999999996</c:v>
                </c:pt>
                <c:pt idx="106678">
                  <c:v>-157.10649999999998</c:v>
                </c:pt>
                <c:pt idx="106679">
                  <c:v>-157.10449999999997</c:v>
                </c:pt>
                <c:pt idx="106680">
                  <c:v>-157.10249999999996</c:v>
                </c:pt>
                <c:pt idx="106681">
                  <c:v>-157.10049999999998</c:v>
                </c:pt>
                <c:pt idx="106682">
                  <c:v>-157.09849999999997</c:v>
                </c:pt>
                <c:pt idx="106683">
                  <c:v>-157.09649999999996</c:v>
                </c:pt>
                <c:pt idx="106684">
                  <c:v>-157.09449999999998</c:v>
                </c:pt>
                <c:pt idx="106685">
                  <c:v>-157.09249999999997</c:v>
                </c:pt>
                <c:pt idx="106686">
                  <c:v>-157.09049999999996</c:v>
                </c:pt>
                <c:pt idx="106687">
                  <c:v>-157.08849999999998</c:v>
                </c:pt>
                <c:pt idx="106688">
                  <c:v>-157.08649999999997</c:v>
                </c:pt>
                <c:pt idx="106689">
                  <c:v>-157.08449999999999</c:v>
                </c:pt>
                <c:pt idx="106690">
                  <c:v>-157.08249999999998</c:v>
                </c:pt>
                <c:pt idx="106691">
                  <c:v>-157.08049999999997</c:v>
                </c:pt>
                <c:pt idx="106692">
                  <c:v>-157.07849999999999</c:v>
                </c:pt>
                <c:pt idx="106693">
                  <c:v>-157.07649999999998</c:v>
                </c:pt>
                <c:pt idx="106694">
                  <c:v>-157.07449999999997</c:v>
                </c:pt>
                <c:pt idx="106695">
                  <c:v>-157.07249999999999</c:v>
                </c:pt>
                <c:pt idx="106696">
                  <c:v>-157.07049999999998</c:v>
                </c:pt>
                <c:pt idx="106697">
                  <c:v>-157.06849999999997</c:v>
                </c:pt>
                <c:pt idx="106698">
                  <c:v>-157.06649999999999</c:v>
                </c:pt>
                <c:pt idx="106699">
                  <c:v>-157.06449999999998</c:v>
                </c:pt>
                <c:pt idx="106700">
                  <c:v>-157.06249999999997</c:v>
                </c:pt>
                <c:pt idx="106701">
                  <c:v>-157.06049999999999</c:v>
                </c:pt>
                <c:pt idx="106702">
                  <c:v>-157.05849999999998</c:v>
                </c:pt>
                <c:pt idx="106703">
                  <c:v>-157.05649999999997</c:v>
                </c:pt>
                <c:pt idx="106704">
                  <c:v>-157.05449999999999</c:v>
                </c:pt>
                <c:pt idx="106705">
                  <c:v>-157.05249999999998</c:v>
                </c:pt>
                <c:pt idx="106706">
                  <c:v>-157.05049999999997</c:v>
                </c:pt>
                <c:pt idx="106707">
                  <c:v>-157.04849999999999</c:v>
                </c:pt>
                <c:pt idx="106708">
                  <c:v>-157.04649999999998</c:v>
                </c:pt>
                <c:pt idx="106709">
                  <c:v>-157.04449999999997</c:v>
                </c:pt>
                <c:pt idx="106710">
                  <c:v>-157.04249999999999</c:v>
                </c:pt>
                <c:pt idx="106711">
                  <c:v>-157.04049999999998</c:v>
                </c:pt>
                <c:pt idx="106712">
                  <c:v>-157.03849999999997</c:v>
                </c:pt>
                <c:pt idx="106713">
                  <c:v>-157.03649999999999</c:v>
                </c:pt>
                <c:pt idx="106714">
                  <c:v>-157.03449999999998</c:v>
                </c:pt>
                <c:pt idx="106715">
                  <c:v>-157.03249999999997</c:v>
                </c:pt>
                <c:pt idx="106716">
                  <c:v>-157.03049999999999</c:v>
                </c:pt>
                <c:pt idx="106717">
                  <c:v>-157.02849999999998</c:v>
                </c:pt>
                <c:pt idx="106718">
                  <c:v>-157.02649999999997</c:v>
                </c:pt>
                <c:pt idx="106719">
                  <c:v>-157.02449999999999</c:v>
                </c:pt>
                <c:pt idx="106720">
                  <c:v>-157.02249999999998</c:v>
                </c:pt>
                <c:pt idx="106721">
                  <c:v>-157.02049999999997</c:v>
                </c:pt>
                <c:pt idx="106722">
                  <c:v>-157.01849999999999</c:v>
                </c:pt>
                <c:pt idx="106723">
                  <c:v>-157.01649999999998</c:v>
                </c:pt>
                <c:pt idx="106724">
                  <c:v>-157.01449999999997</c:v>
                </c:pt>
                <c:pt idx="106725">
                  <c:v>-157.01249999999999</c:v>
                </c:pt>
                <c:pt idx="106726">
                  <c:v>-157.01049999999998</c:v>
                </c:pt>
                <c:pt idx="106727">
                  <c:v>-157.00849999999997</c:v>
                </c:pt>
                <c:pt idx="106728">
                  <c:v>-157.00649999999999</c:v>
                </c:pt>
                <c:pt idx="106729">
                  <c:v>-157.00449999999998</c:v>
                </c:pt>
                <c:pt idx="106730">
                  <c:v>-157.00249999999997</c:v>
                </c:pt>
                <c:pt idx="106731">
                  <c:v>-157.00049999999999</c:v>
                </c:pt>
                <c:pt idx="106732">
                  <c:v>-156.99849999999998</c:v>
                </c:pt>
                <c:pt idx="106733">
                  <c:v>-156.99649999999997</c:v>
                </c:pt>
                <c:pt idx="106734">
                  <c:v>-156.99449999999999</c:v>
                </c:pt>
                <c:pt idx="106735">
                  <c:v>-156.99249999999998</c:v>
                </c:pt>
                <c:pt idx="106736">
                  <c:v>-156.99049999999997</c:v>
                </c:pt>
                <c:pt idx="106737">
                  <c:v>-156.98849999999999</c:v>
                </c:pt>
                <c:pt idx="106738">
                  <c:v>-156.98649999999998</c:v>
                </c:pt>
                <c:pt idx="106739">
                  <c:v>-156.98449999999997</c:v>
                </c:pt>
                <c:pt idx="106740">
                  <c:v>-156.98249999999999</c:v>
                </c:pt>
                <c:pt idx="106741">
                  <c:v>-156.98049999999998</c:v>
                </c:pt>
                <c:pt idx="106742">
                  <c:v>-156.97849999999997</c:v>
                </c:pt>
                <c:pt idx="106743">
                  <c:v>-156.97649999999999</c:v>
                </c:pt>
                <c:pt idx="106744">
                  <c:v>-156.97449999999998</c:v>
                </c:pt>
                <c:pt idx="106745">
                  <c:v>-156.97249999999997</c:v>
                </c:pt>
                <c:pt idx="106746">
                  <c:v>-156.97049999999999</c:v>
                </c:pt>
                <c:pt idx="106747">
                  <c:v>-156.96849999999998</c:v>
                </c:pt>
                <c:pt idx="106748">
                  <c:v>-156.96649999999997</c:v>
                </c:pt>
                <c:pt idx="106749">
                  <c:v>-156.96449999999999</c:v>
                </c:pt>
                <c:pt idx="106750">
                  <c:v>-156.96249999999998</c:v>
                </c:pt>
                <c:pt idx="106751">
                  <c:v>-156.96049999999997</c:v>
                </c:pt>
                <c:pt idx="106752">
                  <c:v>-156.95849999999999</c:v>
                </c:pt>
                <c:pt idx="106753">
                  <c:v>-156.95649999999998</c:v>
                </c:pt>
                <c:pt idx="106754">
                  <c:v>-156.95449999999997</c:v>
                </c:pt>
                <c:pt idx="106755">
                  <c:v>-156.95249999999999</c:v>
                </c:pt>
                <c:pt idx="106756">
                  <c:v>-156.95049999999998</c:v>
                </c:pt>
                <c:pt idx="106757">
                  <c:v>-156.94849999999997</c:v>
                </c:pt>
                <c:pt idx="106758">
                  <c:v>-156.94649999999999</c:v>
                </c:pt>
                <c:pt idx="106759">
                  <c:v>-156.94449999999998</c:v>
                </c:pt>
                <c:pt idx="106760">
                  <c:v>-156.94249999999997</c:v>
                </c:pt>
                <c:pt idx="106761">
                  <c:v>-156.94049999999999</c:v>
                </c:pt>
                <c:pt idx="106762">
                  <c:v>-156.93849999999998</c:v>
                </c:pt>
                <c:pt idx="106763">
                  <c:v>-156.93649999999997</c:v>
                </c:pt>
                <c:pt idx="106764">
                  <c:v>-156.93449999999999</c:v>
                </c:pt>
                <c:pt idx="106765">
                  <c:v>-156.93249999999998</c:v>
                </c:pt>
                <c:pt idx="106766">
                  <c:v>-156.93049999999997</c:v>
                </c:pt>
                <c:pt idx="106767">
                  <c:v>-156.92849999999999</c:v>
                </c:pt>
                <c:pt idx="106768">
                  <c:v>-156.92649999999998</c:v>
                </c:pt>
                <c:pt idx="106769">
                  <c:v>-156.92449999999997</c:v>
                </c:pt>
                <c:pt idx="106770">
                  <c:v>-156.92249999999999</c:v>
                </c:pt>
                <c:pt idx="106771">
                  <c:v>-156.92049999999998</c:v>
                </c:pt>
                <c:pt idx="106772">
                  <c:v>-156.91849999999997</c:v>
                </c:pt>
                <c:pt idx="106773">
                  <c:v>-156.91649999999998</c:v>
                </c:pt>
                <c:pt idx="106774">
                  <c:v>-156.91449999999998</c:v>
                </c:pt>
                <c:pt idx="106775">
                  <c:v>-156.91249999999997</c:v>
                </c:pt>
                <c:pt idx="106776">
                  <c:v>-156.91049999999998</c:v>
                </c:pt>
                <c:pt idx="106777">
                  <c:v>-156.90849999999998</c:v>
                </c:pt>
                <c:pt idx="106778">
                  <c:v>-156.90649999999997</c:v>
                </c:pt>
                <c:pt idx="106779">
                  <c:v>-156.90449999999998</c:v>
                </c:pt>
                <c:pt idx="106780">
                  <c:v>-156.90249999999997</c:v>
                </c:pt>
                <c:pt idx="106781">
                  <c:v>-156.90049999999997</c:v>
                </c:pt>
                <c:pt idx="106782">
                  <c:v>-156.89849999999998</c:v>
                </c:pt>
                <c:pt idx="106783">
                  <c:v>-156.89649999999997</c:v>
                </c:pt>
                <c:pt idx="106784">
                  <c:v>-156.89449999999997</c:v>
                </c:pt>
                <c:pt idx="106785">
                  <c:v>-156.89249999999998</c:v>
                </c:pt>
                <c:pt idx="106786">
                  <c:v>-156.89049999999997</c:v>
                </c:pt>
                <c:pt idx="106787">
                  <c:v>-156.88849999999996</c:v>
                </c:pt>
                <c:pt idx="106788">
                  <c:v>-156.88649999999998</c:v>
                </c:pt>
                <c:pt idx="106789">
                  <c:v>-156.88449999999997</c:v>
                </c:pt>
                <c:pt idx="106790">
                  <c:v>-156.88249999999996</c:v>
                </c:pt>
                <c:pt idx="106791">
                  <c:v>-156.88049999999998</c:v>
                </c:pt>
                <c:pt idx="106792">
                  <c:v>-156.87849999999997</c:v>
                </c:pt>
                <c:pt idx="106793">
                  <c:v>-156.87649999999996</c:v>
                </c:pt>
                <c:pt idx="106794">
                  <c:v>-156.87449999999998</c:v>
                </c:pt>
                <c:pt idx="106795">
                  <c:v>-156.87249999999997</c:v>
                </c:pt>
                <c:pt idx="106796">
                  <c:v>-156.87049999999996</c:v>
                </c:pt>
                <c:pt idx="106797">
                  <c:v>-156.86849999999998</c:v>
                </c:pt>
                <c:pt idx="106798">
                  <c:v>-156.86649999999997</c:v>
                </c:pt>
                <c:pt idx="106799">
                  <c:v>-156.86449999999996</c:v>
                </c:pt>
                <c:pt idx="106800">
                  <c:v>-156.86249999999998</c:v>
                </c:pt>
                <c:pt idx="106801">
                  <c:v>-156.86049999999997</c:v>
                </c:pt>
                <c:pt idx="106802">
                  <c:v>-156.85849999999996</c:v>
                </c:pt>
                <c:pt idx="106803">
                  <c:v>-156.85649999999998</c:v>
                </c:pt>
                <c:pt idx="106804">
                  <c:v>-156.85449999999997</c:v>
                </c:pt>
                <c:pt idx="106805">
                  <c:v>-156.85249999999996</c:v>
                </c:pt>
                <c:pt idx="106806">
                  <c:v>-156.85049999999998</c:v>
                </c:pt>
                <c:pt idx="106807">
                  <c:v>-156.84849999999997</c:v>
                </c:pt>
                <c:pt idx="106808">
                  <c:v>-156.84649999999996</c:v>
                </c:pt>
                <c:pt idx="106809">
                  <c:v>-156.84449999999998</c:v>
                </c:pt>
                <c:pt idx="106810">
                  <c:v>-156.84249999999997</c:v>
                </c:pt>
                <c:pt idx="106811">
                  <c:v>-156.84049999999996</c:v>
                </c:pt>
                <c:pt idx="106812">
                  <c:v>-156.83849999999998</c:v>
                </c:pt>
                <c:pt idx="106813">
                  <c:v>-156.83649999999997</c:v>
                </c:pt>
                <c:pt idx="106814">
                  <c:v>-156.83449999999999</c:v>
                </c:pt>
                <c:pt idx="106815">
                  <c:v>-156.83249999999998</c:v>
                </c:pt>
                <c:pt idx="106816">
                  <c:v>-156.83049999999997</c:v>
                </c:pt>
                <c:pt idx="106817">
                  <c:v>-156.82849999999999</c:v>
                </c:pt>
                <c:pt idx="106818">
                  <c:v>-156.82649999999998</c:v>
                </c:pt>
                <c:pt idx="106819">
                  <c:v>-156.82449999999997</c:v>
                </c:pt>
                <c:pt idx="106820">
                  <c:v>-156.82249999999999</c:v>
                </c:pt>
                <c:pt idx="106821">
                  <c:v>-156.82049999999998</c:v>
                </c:pt>
                <c:pt idx="106822">
                  <c:v>-156.81849999999997</c:v>
                </c:pt>
                <c:pt idx="106823">
                  <c:v>-156.81649999999999</c:v>
                </c:pt>
                <c:pt idx="106824">
                  <c:v>-156.81449999999998</c:v>
                </c:pt>
                <c:pt idx="106825">
                  <c:v>-156.81249999999997</c:v>
                </c:pt>
                <c:pt idx="106826">
                  <c:v>-156.81049999999999</c:v>
                </c:pt>
                <c:pt idx="106827">
                  <c:v>-156.80849999999998</c:v>
                </c:pt>
                <c:pt idx="106828">
                  <c:v>-156.80649999999997</c:v>
                </c:pt>
                <c:pt idx="106829">
                  <c:v>-156.80449999999999</c:v>
                </c:pt>
                <c:pt idx="106830">
                  <c:v>-156.80249999999998</c:v>
                </c:pt>
                <c:pt idx="106831">
                  <c:v>-156.80049999999997</c:v>
                </c:pt>
                <c:pt idx="106832">
                  <c:v>-156.79849999999999</c:v>
                </c:pt>
                <c:pt idx="106833">
                  <c:v>-156.79649999999998</c:v>
                </c:pt>
                <c:pt idx="106834">
                  <c:v>-156.79449999999997</c:v>
                </c:pt>
                <c:pt idx="106835">
                  <c:v>-156.79249999999999</c:v>
                </c:pt>
                <c:pt idx="106836">
                  <c:v>-156.79049999999998</c:v>
                </c:pt>
                <c:pt idx="106837">
                  <c:v>-156.78849999999997</c:v>
                </c:pt>
                <c:pt idx="106838">
                  <c:v>-156.78649999999999</c:v>
                </c:pt>
                <c:pt idx="106839">
                  <c:v>-156.78449999999998</c:v>
                </c:pt>
                <c:pt idx="106840">
                  <c:v>-156.78249999999997</c:v>
                </c:pt>
                <c:pt idx="106841">
                  <c:v>-156.78049999999999</c:v>
                </c:pt>
                <c:pt idx="106842">
                  <c:v>-156.77849999999998</c:v>
                </c:pt>
                <c:pt idx="106843">
                  <c:v>-156.77649999999997</c:v>
                </c:pt>
                <c:pt idx="106844">
                  <c:v>-156.77449999999999</c:v>
                </c:pt>
                <c:pt idx="106845">
                  <c:v>-156.77249999999998</c:v>
                </c:pt>
                <c:pt idx="106846">
                  <c:v>-156.77049999999997</c:v>
                </c:pt>
                <c:pt idx="106847">
                  <c:v>-156.76849999999999</c:v>
                </c:pt>
                <c:pt idx="106848">
                  <c:v>-156.76649999999998</c:v>
                </c:pt>
                <c:pt idx="106849">
                  <c:v>-156.76449999999997</c:v>
                </c:pt>
                <c:pt idx="106850">
                  <c:v>-156.76249999999999</c:v>
                </c:pt>
                <c:pt idx="106851">
                  <c:v>-156.76049999999998</c:v>
                </c:pt>
                <c:pt idx="106852">
                  <c:v>-156.75849999999997</c:v>
                </c:pt>
                <c:pt idx="106853">
                  <c:v>-156.75649999999999</c:v>
                </c:pt>
                <c:pt idx="106854">
                  <c:v>-156.75449999999998</c:v>
                </c:pt>
                <c:pt idx="106855">
                  <c:v>-156.75249999999997</c:v>
                </c:pt>
                <c:pt idx="106856">
                  <c:v>-156.75049999999999</c:v>
                </c:pt>
                <c:pt idx="106857">
                  <c:v>-156.74849999999998</c:v>
                </c:pt>
                <c:pt idx="106858">
                  <c:v>-156.74649999999997</c:v>
                </c:pt>
                <c:pt idx="106859">
                  <c:v>-156.74449999999999</c:v>
                </c:pt>
                <c:pt idx="106860">
                  <c:v>-156.74249999999998</c:v>
                </c:pt>
                <c:pt idx="106861">
                  <c:v>-156.74049999999997</c:v>
                </c:pt>
                <c:pt idx="106862">
                  <c:v>-156.73849999999999</c:v>
                </c:pt>
                <c:pt idx="106863">
                  <c:v>-156.73649999999998</c:v>
                </c:pt>
                <c:pt idx="106864">
                  <c:v>-156.73449999999997</c:v>
                </c:pt>
                <c:pt idx="106865">
                  <c:v>-156.73249999999999</c:v>
                </c:pt>
                <c:pt idx="106866">
                  <c:v>-156.73049999999998</c:v>
                </c:pt>
                <c:pt idx="106867">
                  <c:v>-156.72849999999997</c:v>
                </c:pt>
                <c:pt idx="106868">
                  <c:v>-156.72649999999999</c:v>
                </c:pt>
                <c:pt idx="106869">
                  <c:v>-156.72449999999998</c:v>
                </c:pt>
                <c:pt idx="106870">
                  <c:v>-156.72249999999997</c:v>
                </c:pt>
                <c:pt idx="106871">
                  <c:v>-156.72049999999999</c:v>
                </c:pt>
                <c:pt idx="106872">
                  <c:v>-156.71849999999998</c:v>
                </c:pt>
                <c:pt idx="106873">
                  <c:v>-156.71649999999997</c:v>
                </c:pt>
                <c:pt idx="106874">
                  <c:v>-156.71449999999999</c:v>
                </c:pt>
                <c:pt idx="106875">
                  <c:v>-156.71249999999998</c:v>
                </c:pt>
                <c:pt idx="106876">
                  <c:v>-156.71049999999997</c:v>
                </c:pt>
                <c:pt idx="106877">
                  <c:v>-156.70849999999999</c:v>
                </c:pt>
                <c:pt idx="106878">
                  <c:v>-156.70649999999998</c:v>
                </c:pt>
                <c:pt idx="106879">
                  <c:v>-156.70449999999997</c:v>
                </c:pt>
                <c:pt idx="106880">
                  <c:v>-156.70249999999999</c:v>
                </c:pt>
                <c:pt idx="106881">
                  <c:v>-156.70049999999998</c:v>
                </c:pt>
                <c:pt idx="106882">
                  <c:v>-156.69849999999997</c:v>
                </c:pt>
                <c:pt idx="106883">
                  <c:v>-156.69649999999999</c:v>
                </c:pt>
                <c:pt idx="106884">
                  <c:v>-156.69449999999998</c:v>
                </c:pt>
                <c:pt idx="106885">
                  <c:v>-156.69249999999997</c:v>
                </c:pt>
                <c:pt idx="106886">
                  <c:v>-156.69049999999999</c:v>
                </c:pt>
                <c:pt idx="106887">
                  <c:v>-156.68849999999998</c:v>
                </c:pt>
                <c:pt idx="106888">
                  <c:v>-156.68649999999997</c:v>
                </c:pt>
                <c:pt idx="106889">
                  <c:v>-156.68449999999999</c:v>
                </c:pt>
                <c:pt idx="106890">
                  <c:v>-156.68249999999998</c:v>
                </c:pt>
                <c:pt idx="106891">
                  <c:v>-156.68049999999997</c:v>
                </c:pt>
                <c:pt idx="106892">
                  <c:v>-156.67849999999999</c:v>
                </c:pt>
                <c:pt idx="106893">
                  <c:v>-156.67649999999998</c:v>
                </c:pt>
                <c:pt idx="106894">
                  <c:v>-156.67449999999997</c:v>
                </c:pt>
                <c:pt idx="106895">
                  <c:v>-156.67249999999999</c:v>
                </c:pt>
                <c:pt idx="106896">
                  <c:v>-156.67049999999998</c:v>
                </c:pt>
                <c:pt idx="106897">
                  <c:v>-156.66849999999997</c:v>
                </c:pt>
                <c:pt idx="106898">
                  <c:v>-156.66649999999998</c:v>
                </c:pt>
                <c:pt idx="106899">
                  <c:v>-156.66449999999998</c:v>
                </c:pt>
                <c:pt idx="106900">
                  <c:v>-156.66249999999997</c:v>
                </c:pt>
                <c:pt idx="106901">
                  <c:v>-156.66049999999998</c:v>
                </c:pt>
                <c:pt idx="106902">
                  <c:v>-156.65849999999998</c:v>
                </c:pt>
                <c:pt idx="106903">
                  <c:v>-156.65649999999997</c:v>
                </c:pt>
                <c:pt idx="106904">
                  <c:v>-156.65449999999998</c:v>
                </c:pt>
                <c:pt idx="106905">
                  <c:v>-156.65249999999997</c:v>
                </c:pt>
                <c:pt idx="106906">
                  <c:v>-156.65049999999997</c:v>
                </c:pt>
                <c:pt idx="106907">
                  <c:v>-156.64849999999998</c:v>
                </c:pt>
                <c:pt idx="106908">
                  <c:v>-156.64649999999997</c:v>
                </c:pt>
                <c:pt idx="106909">
                  <c:v>-156.64449999999997</c:v>
                </c:pt>
                <c:pt idx="106910">
                  <c:v>-156.64249999999998</c:v>
                </c:pt>
                <c:pt idx="106911">
                  <c:v>-156.64049999999997</c:v>
                </c:pt>
                <c:pt idx="106912">
                  <c:v>-156.63849999999996</c:v>
                </c:pt>
                <c:pt idx="106913">
                  <c:v>-156.63649999999998</c:v>
                </c:pt>
                <c:pt idx="106914">
                  <c:v>-156.63449999999997</c:v>
                </c:pt>
                <c:pt idx="106915">
                  <c:v>-156.63249999999996</c:v>
                </c:pt>
                <c:pt idx="106916">
                  <c:v>-156.63049999999998</c:v>
                </c:pt>
                <c:pt idx="106917">
                  <c:v>-156.62849999999997</c:v>
                </c:pt>
                <c:pt idx="106918">
                  <c:v>-156.62649999999996</c:v>
                </c:pt>
                <c:pt idx="106919">
                  <c:v>-156.62449999999998</c:v>
                </c:pt>
                <c:pt idx="106920">
                  <c:v>-156.62249999999997</c:v>
                </c:pt>
                <c:pt idx="106921">
                  <c:v>-156.62049999999996</c:v>
                </c:pt>
                <c:pt idx="106922">
                  <c:v>-156.61849999999998</c:v>
                </c:pt>
                <c:pt idx="106923">
                  <c:v>-156.61649999999997</c:v>
                </c:pt>
                <c:pt idx="106924">
                  <c:v>-156.61449999999996</c:v>
                </c:pt>
                <c:pt idx="106925">
                  <c:v>-156.61249999999998</c:v>
                </c:pt>
                <c:pt idx="106926">
                  <c:v>-156.61049999999997</c:v>
                </c:pt>
                <c:pt idx="106927">
                  <c:v>-156.60849999999996</c:v>
                </c:pt>
                <c:pt idx="106928">
                  <c:v>-156.60649999999998</c:v>
                </c:pt>
                <c:pt idx="106929">
                  <c:v>-156.60449999999997</c:v>
                </c:pt>
                <c:pt idx="106930">
                  <c:v>-156.60249999999996</c:v>
                </c:pt>
                <c:pt idx="106931">
                  <c:v>-156.60049999999998</c:v>
                </c:pt>
                <c:pt idx="106932">
                  <c:v>-156.59849999999997</c:v>
                </c:pt>
                <c:pt idx="106933">
                  <c:v>-156.59649999999996</c:v>
                </c:pt>
                <c:pt idx="106934">
                  <c:v>-156.59449999999998</c:v>
                </c:pt>
                <c:pt idx="106935">
                  <c:v>-156.59249999999997</c:v>
                </c:pt>
                <c:pt idx="106936">
                  <c:v>-156.59049999999996</c:v>
                </c:pt>
                <c:pt idx="106937">
                  <c:v>-156.58849999999998</c:v>
                </c:pt>
                <c:pt idx="106938">
                  <c:v>-156.58649999999997</c:v>
                </c:pt>
                <c:pt idx="106939">
                  <c:v>-156.58449999999999</c:v>
                </c:pt>
                <c:pt idx="106940">
                  <c:v>-156.58249999999998</c:v>
                </c:pt>
                <c:pt idx="106941">
                  <c:v>-156.58049999999997</c:v>
                </c:pt>
                <c:pt idx="106942">
                  <c:v>-156.57849999999999</c:v>
                </c:pt>
                <c:pt idx="106943">
                  <c:v>-156.57649999999998</c:v>
                </c:pt>
                <c:pt idx="106944">
                  <c:v>-156.57449999999997</c:v>
                </c:pt>
                <c:pt idx="106945">
                  <c:v>-156.57249999999999</c:v>
                </c:pt>
                <c:pt idx="106946">
                  <c:v>-156.57049999999998</c:v>
                </c:pt>
                <c:pt idx="106947">
                  <c:v>-156.56849999999997</c:v>
                </c:pt>
                <c:pt idx="106948">
                  <c:v>-156.56649999999999</c:v>
                </c:pt>
                <c:pt idx="106949">
                  <c:v>-156.56449999999998</c:v>
                </c:pt>
                <c:pt idx="106950">
                  <c:v>-156.56249999999997</c:v>
                </c:pt>
                <c:pt idx="106951">
                  <c:v>-156.56049999999999</c:v>
                </c:pt>
                <c:pt idx="106952">
                  <c:v>-156.55849999999998</c:v>
                </c:pt>
                <c:pt idx="106953">
                  <c:v>-156.55649999999997</c:v>
                </c:pt>
                <c:pt idx="106954">
                  <c:v>-156.55449999999999</c:v>
                </c:pt>
                <c:pt idx="106955">
                  <c:v>-156.55249999999998</c:v>
                </c:pt>
                <c:pt idx="106956">
                  <c:v>-156.55049999999997</c:v>
                </c:pt>
                <c:pt idx="106957">
                  <c:v>-156.54849999999999</c:v>
                </c:pt>
                <c:pt idx="106958">
                  <c:v>-156.54649999999998</c:v>
                </c:pt>
                <c:pt idx="106959">
                  <c:v>-156.54449999999997</c:v>
                </c:pt>
                <c:pt idx="106960">
                  <c:v>-156.54249999999999</c:v>
                </c:pt>
                <c:pt idx="106961">
                  <c:v>-156.54049999999998</c:v>
                </c:pt>
                <c:pt idx="106962">
                  <c:v>-156.53849999999997</c:v>
                </c:pt>
                <c:pt idx="106963">
                  <c:v>-156.53649999999999</c:v>
                </c:pt>
                <c:pt idx="106964">
                  <c:v>-156.53449999999998</c:v>
                </c:pt>
                <c:pt idx="106965">
                  <c:v>-156.53249999999997</c:v>
                </c:pt>
                <c:pt idx="106966">
                  <c:v>-156.53049999999999</c:v>
                </c:pt>
                <c:pt idx="106967">
                  <c:v>-156.52849999999998</c:v>
                </c:pt>
                <c:pt idx="106968">
                  <c:v>-156.52649999999997</c:v>
                </c:pt>
                <c:pt idx="106969">
                  <c:v>-156.52449999999999</c:v>
                </c:pt>
                <c:pt idx="106970">
                  <c:v>-156.52249999999998</c:v>
                </c:pt>
                <c:pt idx="106971">
                  <c:v>-156.52049999999997</c:v>
                </c:pt>
                <c:pt idx="106972">
                  <c:v>-156.51849999999999</c:v>
                </c:pt>
                <c:pt idx="106973">
                  <c:v>-156.51649999999998</c:v>
                </c:pt>
                <c:pt idx="106974">
                  <c:v>-156.51449999999997</c:v>
                </c:pt>
                <c:pt idx="106975">
                  <c:v>-156.51249999999999</c:v>
                </c:pt>
                <c:pt idx="106976">
                  <c:v>-156.51049999999998</c:v>
                </c:pt>
                <c:pt idx="106977">
                  <c:v>-156.50849999999997</c:v>
                </c:pt>
                <c:pt idx="106978">
                  <c:v>-156.50649999999999</c:v>
                </c:pt>
                <c:pt idx="106979">
                  <c:v>-156.50449999999998</c:v>
                </c:pt>
                <c:pt idx="106980">
                  <c:v>-156.50249999999997</c:v>
                </c:pt>
                <c:pt idx="106981">
                  <c:v>-156.50049999999999</c:v>
                </c:pt>
                <c:pt idx="106982">
                  <c:v>-156.49849999999998</c:v>
                </c:pt>
                <c:pt idx="106983">
                  <c:v>-156.49649999999997</c:v>
                </c:pt>
                <c:pt idx="106984">
                  <c:v>-156.49449999999999</c:v>
                </c:pt>
                <c:pt idx="106985">
                  <c:v>-156.49249999999998</c:v>
                </c:pt>
                <c:pt idx="106986">
                  <c:v>-156.49049999999997</c:v>
                </c:pt>
                <c:pt idx="106987">
                  <c:v>-156.48849999999999</c:v>
                </c:pt>
                <c:pt idx="106988">
                  <c:v>-156.48649999999998</c:v>
                </c:pt>
                <c:pt idx="106989">
                  <c:v>-156.48449999999997</c:v>
                </c:pt>
                <c:pt idx="106990">
                  <c:v>-156.48249999999999</c:v>
                </c:pt>
                <c:pt idx="106991">
                  <c:v>-156.48049999999998</c:v>
                </c:pt>
                <c:pt idx="106992">
                  <c:v>-156.47849999999997</c:v>
                </c:pt>
                <c:pt idx="106993">
                  <c:v>-156.47649999999999</c:v>
                </c:pt>
                <c:pt idx="106994">
                  <c:v>-156.47449999999998</c:v>
                </c:pt>
                <c:pt idx="106995">
                  <c:v>-156.47249999999997</c:v>
                </c:pt>
                <c:pt idx="106996">
                  <c:v>-156.47049999999999</c:v>
                </c:pt>
                <c:pt idx="106997">
                  <c:v>-156.46849999999998</c:v>
                </c:pt>
                <c:pt idx="106998">
                  <c:v>-156.46649999999997</c:v>
                </c:pt>
                <c:pt idx="106999">
                  <c:v>-156.46449999999999</c:v>
                </c:pt>
                <c:pt idx="107000">
                  <c:v>-156.46249999999998</c:v>
                </c:pt>
                <c:pt idx="107001">
                  <c:v>-156.46049999999997</c:v>
                </c:pt>
                <c:pt idx="107002">
                  <c:v>-156.45849999999999</c:v>
                </c:pt>
                <c:pt idx="107003">
                  <c:v>-156.45649999999998</c:v>
                </c:pt>
                <c:pt idx="107004">
                  <c:v>-156.45449999999997</c:v>
                </c:pt>
                <c:pt idx="107005">
                  <c:v>-156.45249999999999</c:v>
                </c:pt>
                <c:pt idx="107006">
                  <c:v>-156.45049999999998</c:v>
                </c:pt>
                <c:pt idx="107007">
                  <c:v>-156.44849999999997</c:v>
                </c:pt>
                <c:pt idx="107008">
                  <c:v>-156.44649999999999</c:v>
                </c:pt>
                <c:pt idx="107009">
                  <c:v>-156.44449999999998</c:v>
                </c:pt>
                <c:pt idx="107010">
                  <c:v>-156.44249999999997</c:v>
                </c:pt>
                <c:pt idx="107011">
                  <c:v>-156.44049999999999</c:v>
                </c:pt>
                <c:pt idx="107012">
                  <c:v>-156.43849999999998</c:v>
                </c:pt>
                <c:pt idx="107013">
                  <c:v>-156.43649999999997</c:v>
                </c:pt>
                <c:pt idx="107014">
                  <c:v>-156.43449999999999</c:v>
                </c:pt>
                <c:pt idx="107015">
                  <c:v>-156.43249999999998</c:v>
                </c:pt>
                <c:pt idx="107016">
                  <c:v>-156.43049999999997</c:v>
                </c:pt>
                <c:pt idx="107017">
                  <c:v>-156.42849999999999</c:v>
                </c:pt>
                <c:pt idx="107018">
                  <c:v>-156.42649999999998</c:v>
                </c:pt>
                <c:pt idx="107019">
                  <c:v>-156.42449999999997</c:v>
                </c:pt>
                <c:pt idx="107020">
                  <c:v>-156.42249999999999</c:v>
                </c:pt>
                <c:pt idx="107021">
                  <c:v>-156.42049999999998</c:v>
                </c:pt>
                <c:pt idx="107022">
                  <c:v>-156.41849999999997</c:v>
                </c:pt>
                <c:pt idx="107023">
                  <c:v>-156.41649999999998</c:v>
                </c:pt>
                <c:pt idx="107024">
                  <c:v>-156.41449999999998</c:v>
                </c:pt>
                <c:pt idx="107025">
                  <c:v>-156.41249999999997</c:v>
                </c:pt>
                <c:pt idx="107026">
                  <c:v>-156.41049999999998</c:v>
                </c:pt>
                <c:pt idx="107027">
                  <c:v>-156.40849999999998</c:v>
                </c:pt>
                <c:pt idx="107028">
                  <c:v>-156.40649999999997</c:v>
                </c:pt>
                <c:pt idx="107029">
                  <c:v>-156.40449999999998</c:v>
                </c:pt>
                <c:pt idx="107030">
                  <c:v>-156.40249999999997</c:v>
                </c:pt>
                <c:pt idx="107031">
                  <c:v>-156.40049999999997</c:v>
                </c:pt>
                <c:pt idx="107032">
                  <c:v>-156.39849999999998</c:v>
                </c:pt>
                <c:pt idx="107033">
                  <c:v>-156.39649999999997</c:v>
                </c:pt>
                <c:pt idx="107034">
                  <c:v>-156.39449999999997</c:v>
                </c:pt>
                <c:pt idx="107035">
                  <c:v>-156.39249999999998</c:v>
                </c:pt>
                <c:pt idx="107036">
                  <c:v>-156.39049999999997</c:v>
                </c:pt>
                <c:pt idx="107037">
                  <c:v>-156.38849999999996</c:v>
                </c:pt>
                <c:pt idx="107038">
                  <c:v>-156.38649999999998</c:v>
                </c:pt>
                <c:pt idx="107039">
                  <c:v>-156.38449999999997</c:v>
                </c:pt>
                <c:pt idx="107040">
                  <c:v>-156.38249999999996</c:v>
                </c:pt>
                <c:pt idx="107041">
                  <c:v>-156.38049999999998</c:v>
                </c:pt>
                <c:pt idx="107042">
                  <c:v>-156.37849999999997</c:v>
                </c:pt>
                <c:pt idx="107043">
                  <c:v>-156.37649999999996</c:v>
                </c:pt>
                <c:pt idx="107044">
                  <c:v>-156.37449999999998</c:v>
                </c:pt>
                <c:pt idx="107045">
                  <c:v>-156.37249999999997</c:v>
                </c:pt>
                <c:pt idx="107046">
                  <c:v>-156.37049999999996</c:v>
                </c:pt>
                <c:pt idx="107047">
                  <c:v>-156.36849999999998</c:v>
                </c:pt>
                <c:pt idx="107048">
                  <c:v>-156.36649999999997</c:v>
                </c:pt>
                <c:pt idx="107049">
                  <c:v>-156.36449999999996</c:v>
                </c:pt>
                <c:pt idx="107050">
                  <c:v>-156.36249999999998</c:v>
                </c:pt>
                <c:pt idx="107051">
                  <c:v>-156.36049999999997</c:v>
                </c:pt>
                <c:pt idx="107052">
                  <c:v>-156.35849999999996</c:v>
                </c:pt>
                <c:pt idx="107053">
                  <c:v>-156.35649999999998</c:v>
                </c:pt>
                <c:pt idx="107054">
                  <c:v>-156.35449999999997</c:v>
                </c:pt>
                <c:pt idx="107055">
                  <c:v>-156.35249999999996</c:v>
                </c:pt>
                <c:pt idx="107056">
                  <c:v>-156.35049999999998</c:v>
                </c:pt>
                <c:pt idx="107057">
                  <c:v>-156.34849999999997</c:v>
                </c:pt>
                <c:pt idx="107058">
                  <c:v>-156.34649999999996</c:v>
                </c:pt>
                <c:pt idx="107059">
                  <c:v>-156.34449999999998</c:v>
                </c:pt>
                <c:pt idx="107060">
                  <c:v>-156.34249999999997</c:v>
                </c:pt>
                <c:pt idx="107061">
                  <c:v>-156.34049999999996</c:v>
                </c:pt>
                <c:pt idx="107062">
                  <c:v>-156.33849999999998</c:v>
                </c:pt>
                <c:pt idx="107063">
                  <c:v>-156.33649999999997</c:v>
                </c:pt>
                <c:pt idx="107064">
                  <c:v>-156.33449999999999</c:v>
                </c:pt>
                <c:pt idx="107065">
                  <c:v>-156.33249999999998</c:v>
                </c:pt>
                <c:pt idx="107066">
                  <c:v>-156.33049999999997</c:v>
                </c:pt>
                <c:pt idx="107067">
                  <c:v>-156.32849999999999</c:v>
                </c:pt>
                <c:pt idx="107068">
                  <c:v>-156.32649999999998</c:v>
                </c:pt>
                <c:pt idx="107069">
                  <c:v>-156.32449999999997</c:v>
                </c:pt>
                <c:pt idx="107070">
                  <c:v>-156.32249999999999</c:v>
                </c:pt>
                <c:pt idx="107071">
                  <c:v>-156.32049999999998</c:v>
                </c:pt>
                <c:pt idx="107072">
                  <c:v>-156.31849999999997</c:v>
                </c:pt>
                <c:pt idx="107073">
                  <c:v>-156.31649999999999</c:v>
                </c:pt>
                <c:pt idx="107074">
                  <c:v>-156.31449999999998</c:v>
                </c:pt>
                <c:pt idx="107075">
                  <c:v>-156.31249999999997</c:v>
                </c:pt>
                <c:pt idx="107076">
                  <c:v>-156.31049999999999</c:v>
                </c:pt>
                <c:pt idx="107077">
                  <c:v>-156.30849999999998</c:v>
                </c:pt>
                <c:pt idx="107078">
                  <c:v>-156.30649999999997</c:v>
                </c:pt>
                <c:pt idx="107079">
                  <c:v>-156.30449999999999</c:v>
                </c:pt>
                <c:pt idx="107080">
                  <c:v>-156.30249999999998</c:v>
                </c:pt>
                <c:pt idx="107081">
                  <c:v>-156.30049999999997</c:v>
                </c:pt>
                <c:pt idx="107082">
                  <c:v>-156.29849999999999</c:v>
                </c:pt>
                <c:pt idx="107083">
                  <c:v>-156.29649999999998</c:v>
                </c:pt>
                <c:pt idx="107084">
                  <c:v>-156.29449999999997</c:v>
                </c:pt>
                <c:pt idx="107085">
                  <c:v>-156.29249999999999</c:v>
                </c:pt>
                <c:pt idx="107086">
                  <c:v>-156.29049999999998</c:v>
                </c:pt>
                <c:pt idx="107087">
                  <c:v>-156.28849999999997</c:v>
                </c:pt>
                <c:pt idx="107088">
                  <c:v>-156.28649999999999</c:v>
                </c:pt>
                <c:pt idx="107089">
                  <c:v>-156.28449999999998</c:v>
                </c:pt>
                <c:pt idx="107090">
                  <c:v>-156.28249999999997</c:v>
                </c:pt>
                <c:pt idx="107091">
                  <c:v>-156.28049999999999</c:v>
                </c:pt>
                <c:pt idx="107092">
                  <c:v>-156.27849999999998</c:v>
                </c:pt>
                <c:pt idx="107093">
                  <c:v>-156.27649999999997</c:v>
                </c:pt>
                <c:pt idx="107094">
                  <c:v>-156.27449999999999</c:v>
                </c:pt>
                <c:pt idx="107095">
                  <c:v>-156.27249999999998</c:v>
                </c:pt>
                <c:pt idx="107096">
                  <c:v>-156.27049999999997</c:v>
                </c:pt>
                <c:pt idx="107097">
                  <c:v>-156.26849999999999</c:v>
                </c:pt>
                <c:pt idx="107098">
                  <c:v>-156.26649999999998</c:v>
                </c:pt>
                <c:pt idx="107099">
                  <c:v>-156.26449999999997</c:v>
                </c:pt>
                <c:pt idx="107100">
                  <c:v>-156.26249999999999</c:v>
                </c:pt>
                <c:pt idx="107101">
                  <c:v>-156.26049999999998</c:v>
                </c:pt>
                <c:pt idx="107102">
                  <c:v>-156.25849999999997</c:v>
                </c:pt>
                <c:pt idx="107103">
                  <c:v>-156.25649999999999</c:v>
                </c:pt>
                <c:pt idx="107104">
                  <c:v>-156.25449999999998</c:v>
                </c:pt>
                <c:pt idx="107105">
                  <c:v>-156.25249999999997</c:v>
                </c:pt>
                <c:pt idx="107106">
                  <c:v>-156.25049999999999</c:v>
                </c:pt>
                <c:pt idx="107107">
                  <c:v>-156.24849999999998</c:v>
                </c:pt>
                <c:pt idx="107108">
                  <c:v>-156.24649999999997</c:v>
                </c:pt>
                <c:pt idx="107109">
                  <c:v>-156.24449999999999</c:v>
                </c:pt>
                <c:pt idx="107110">
                  <c:v>-156.24249999999998</c:v>
                </c:pt>
                <c:pt idx="107111">
                  <c:v>-156.24049999999997</c:v>
                </c:pt>
                <c:pt idx="107112">
                  <c:v>-156.23849999999999</c:v>
                </c:pt>
                <c:pt idx="107113">
                  <c:v>-156.23649999999998</c:v>
                </c:pt>
                <c:pt idx="107114">
                  <c:v>-156.23449999999997</c:v>
                </c:pt>
                <c:pt idx="107115">
                  <c:v>-156.23249999999999</c:v>
                </c:pt>
                <c:pt idx="107116">
                  <c:v>-156.23049999999998</c:v>
                </c:pt>
                <c:pt idx="107117">
                  <c:v>-156.22849999999997</c:v>
                </c:pt>
                <c:pt idx="107118">
                  <c:v>-156.22649999999999</c:v>
                </c:pt>
                <c:pt idx="107119">
                  <c:v>-156.22449999999998</c:v>
                </c:pt>
                <c:pt idx="107120">
                  <c:v>-156.22249999999997</c:v>
                </c:pt>
                <c:pt idx="107121">
                  <c:v>-156.22049999999999</c:v>
                </c:pt>
                <c:pt idx="107122">
                  <c:v>-156.21849999999998</c:v>
                </c:pt>
                <c:pt idx="107123">
                  <c:v>-156.21649999999997</c:v>
                </c:pt>
                <c:pt idx="107124">
                  <c:v>-156.21449999999999</c:v>
                </c:pt>
                <c:pt idx="107125">
                  <c:v>-156.21249999999998</c:v>
                </c:pt>
                <c:pt idx="107126">
                  <c:v>-156.21049999999997</c:v>
                </c:pt>
                <c:pt idx="107127">
                  <c:v>-156.20849999999999</c:v>
                </c:pt>
                <c:pt idx="107128">
                  <c:v>-156.20649999999998</c:v>
                </c:pt>
                <c:pt idx="107129">
                  <c:v>-156.20449999999997</c:v>
                </c:pt>
                <c:pt idx="107130">
                  <c:v>-156.20249999999999</c:v>
                </c:pt>
                <c:pt idx="107131">
                  <c:v>-156.20049999999998</c:v>
                </c:pt>
                <c:pt idx="107132">
                  <c:v>-156.19849999999997</c:v>
                </c:pt>
                <c:pt idx="107133">
                  <c:v>-156.19649999999999</c:v>
                </c:pt>
                <c:pt idx="107134">
                  <c:v>-156.19449999999998</c:v>
                </c:pt>
                <c:pt idx="107135">
                  <c:v>-156.19249999999997</c:v>
                </c:pt>
                <c:pt idx="107136">
                  <c:v>-156.19049999999999</c:v>
                </c:pt>
                <c:pt idx="107137">
                  <c:v>-156.18849999999998</c:v>
                </c:pt>
                <c:pt idx="107138">
                  <c:v>-156.18649999999997</c:v>
                </c:pt>
                <c:pt idx="107139">
                  <c:v>-156.18449999999999</c:v>
                </c:pt>
                <c:pt idx="107140">
                  <c:v>-156.18249999999998</c:v>
                </c:pt>
                <c:pt idx="107141">
                  <c:v>-156.18049999999997</c:v>
                </c:pt>
                <c:pt idx="107142">
                  <c:v>-156.17849999999999</c:v>
                </c:pt>
                <c:pt idx="107143">
                  <c:v>-156.17649999999998</c:v>
                </c:pt>
                <c:pt idx="107144">
                  <c:v>-156.17449999999997</c:v>
                </c:pt>
                <c:pt idx="107145">
                  <c:v>-156.17249999999999</c:v>
                </c:pt>
                <c:pt idx="107146">
                  <c:v>-156.17049999999998</c:v>
                </c:pt>
                <c:pt idx="107147">
                  <c:v>-156.16849999999997</c:v>
                </c:pt>
                <c:pt idx="107148">
                  <c:v>-156.16649999999998</c:v>
                </c:pt>
                <c:pt idx="107149">
                  <c:v>-156.16449999999998</c:v>
                </c:pt>
                <c:pt idx="107150">
                  <c:v>-156.16249999999997</c:v>
                </c:pt>
                <c:pt idx="107151">
                  <c:v>-156.16049999999998</c:v>
                </c:pt>
                <c:pt idx="107152">
                  <c:v>-156.15849999999998</c:v>
                </c:pt>
                <c:pt idx="107153">
                  <c:v>-156.15649999999997</c:v>
                </c:pt>
                <c:pt idx="107154">
                  <c:v>-156.15449999999998</c:v>
                </c:pt>
                <c:pt idx="107155">
                  <c:v>-156.15249999999997</c:v>
                </c:pt>
                <c:pt idx="107156">
                  <c:v>-156.15049999999997</c:v>
                </c:pt>
                <c:pt idx="107157">
                  <c:v>-156.14849999999998</c:v>
                </c:pt>
                <c:pt idx="107158">
                  <c:v>-156.14649999999997</c:v>
                </c:pt>
                <c:pt idx="107159">
                  <c:v>-156.14449999999997</c:v>
                </c:pt>
                <c:pt idx="107160">
                  <c:v>-156.14249999999998</c:v>
                </c:pt>
                <c:pt idx="107161">
                  <c:v>-156.14049999999997</c:v>
                </c:pt>
                <c:pt idx="107162">
                  <c:v>-156.13849999999996</c:v>
                </c:pt>
                <c:pt idx="107163">
                  <c:v>-156.13649999999998</c:v>
                </c:pt>
                <c:pt idx="107164">
                  <c:v>-156.13449999999997</c:v>
                </c:pt>
                <c:pt idx="107165">
                  <c:v>-156.13249999999996</c:v>
                </c:pt>
                <c:pt idx="107166">
                  <c:v>-156.13049999999998</c:v>
                </c:pt>
                <c:pt idx="107167">
                  <c:v>-156.12849999999997</c:v>
                </c:pt>
                <c:pt idx="107168">
                  <c:v>-156.12649999999996</c:v>
                </c:pt>
                <c:pt idx="107169">
                  <c:v>-156.12449999999998</c:v>
                </c:pt>
                <c:pt idx="107170">
                  <c:v>-156.12249999999997</c:v>
                </c:pt>
                <c:pt idx="107171">
                  <c:v>-156.12049999999996</c:v>
                </c:pt>
                <c:pt idx="107172">
                  <c:v>-156.11849999999998</c:v>
                </c:pt>
                <c:pt idx="107173">
                  <c:v>-156.11649999999997</c:v>
                </c:pt>
                <c:pt idx="107174">
                  <c:v>-156.11449999999996</c:v>
                </c:pt>
                <c:pt idx="107175">
                  <c:v>-156.11249999999998</c:v>
                </c:pt>
                <c:pt idx="107176">
                  <c:v>-156.11049999999997</c:v>
                </c:pt>
                <c:pt idx="107177">
                  <c:v>-156.10849999999996</c:v>
                </c:pt>
                <c:pt idx="107178">
                  <c:v>-156.10649999999998</c:v>
                </c:pt>
                <c:pt idx="107179">
                  <c:v>-156.10449999999997</c:v>
                </c:pt>
                <c:pt idx="107180">
                  <c:v>-156.10249999999996</c:v>
                </c:pt>
                <c:pt idx="107181">
                  <c:v>-156.10049999999998</c:v>
                </c:pt>
                <c:pt idx="107182">
                  <c:v>-156.09849999999997</c:v>
                </c:pt>
                <c:pt idx="107183">
                  <c:v>-156.09649999999996</c:v>
                </c:pt>
                <c:pt idx="107184">
                  <c:v>-156.09449999999998</c:v>
                </c:pt>
                <c:pt idx="107185">
                  <c:v>-156.09249999999997</c:v>
                </c:pt>
                <c:pt idx="107186">
                  <c:v>-156.09049999999996</c:v>
                </c:pt>
                <c:pt idx="107187">
                  <c:v>-156.08849999999998</c:v>
                </c:pt>
                <c:pt idx="107188">
                  <c:v>-156.08649999999997</c:v>
                </c:pt>
                <c:pt idx="107189">
                  <c:v>-156.08449999999999</c:v>
                </c:pt>
                <c:pt idx="107190">
                  <c:v>-156.08249999999998</c:v>
                </c:pt>
                <c:pt idx="107191">
                  <c:v>-156.08049999999997</c:v>
                </c:pt>
                <c:pt idx="107192">
                  <c:v>-156.07849999999999</c:v>
                </c:pt>
                <c:pt idx="107193">
                  <c:v>-156.07649999999998</c:v>
                </c:pt>
                <c:pt idx="107194">
                  <c:v>-156.07449999999997</c:v>
                </c:pt>
                <c:pt idx="107195">
                  <c:v>-156.07249999999999</c:v>
                </c:pt>
                <c:pt idx="107196">
                  <c:v>-156.07049999999998</c:v>
                </c:pt>
                <c:pt idx="107197">
                  <c:v>-156.06849999999997</c:v>
                </c:pt>
                <c:pt idx="107198">
                  <c:v>-156.06649999999999</c:v>
                </c:pt>
                <c:pt idx="107199">
                  <c:v>-156.06449999999998</c:v>
                </c:pt>
                <c:pt idx="107200">
                  <c:v>-156.06249999999997</c:v>
                </c:pt>
                <c:pt idx="107201">
                  <c:v>-156.06049999999999</c:v>
                </c:pt>
                <c:pt idx="107202">
                  <c:v>-156.05849999999998</c:v>
                </c:pt>
                <c:pt idx="107203">
                  <c:v>-156.05649999999997</c:v>
                </c:pt>
                <c:pt idx="107204">
                  <c:v>-156.05449999999999</c:v>
                </c:pt>
                <c:pt idx="107205">
                  <c:v>-156.05249999999998</c:v>
                </c:pt>
                <c:pt idx="107206">
                  <c:v>-156.05049999999997</c:v>
                </c:pt>
                <c:pt idx="107207">
                  <c:v>-156.04849999999999</c:v>
                </c:pt>
                <c:pt idx="107208">
                  <c:v>-156.04649999999998</c:v>
                </c:pt>
                <c:pt idx="107209">
                  <c:v>-156.04449999999997</c:v>
                </c:pt>
                <c:pt idx="107210">
                  <c:v>-156.04249999999999</c:v>
                </c:pt>
                <c:pt idx="107211">
                  <c:v>-156.04049999999998</c:v>
                </c:pt>
                <c:pt idx="107212">
                  <c:v>-156.03849999999997</c:v>
                </c:pt>
                <c:pt idx="107213">
                  <c:v>-156.03649999999999</c:v>
                </c:pt>
                <c:pt idx="107214">
                  <c:v>-156.03449999999998</c:v>
                </c:pt>
                <c:pt idx="107215">
                  <c:v>-156.03249999999997</c:v>
                </c:pt>
                <c:pt idx="107216">
                  <c:v>-156.03049999999999</c:v>
                </c:pt>
                <c:pt idx="107217">
                  <c:v>-156.02849999999998</c:v>
                </c:pt>
                <c:pt idx="107218">
                  <c:v>-156.02649999999997</c:v>
                </c:pt>
                <c:pt idx="107219">
                  <c:v>-156.02449999999999</c:v>
                </c:pt>
                <c:pt idx="107220">
                  <c:v>-156.02249999999998</c:v>
                </c:pt>
                <c:pt idx="107221">
                  <c:v>-156.02049999999997</c:v>
                </c:pt>
                <c:pt idx="107222">
                  <c:v>-156.01849999999999</c:v>
                </c:pt>
                <c:pt idx="107223">
                  <c:v>-156.01649999999998</c:v>
                </c:pt>
                <c:pt idx="107224">
                  <c:v>-156.01449999999997</c:v>
                </c:pt>
                <c:pt idx="107225">
                  <c:v>-156.01249999999999</c:v>
                </c:pt>
                <c:pt idx="107226">
                  <c:v>-156.01049999999998</c:v>
                </c:pt>
                <c:pt idx="107227">
                  <c:v>-156.00849999999997</c:v>
                </c:pt>
                <c:pt idx="107228">
                  <c:v>-156.00649999999999</c:v>
                </c:pt>
                <c:pt idx="107229">
                  <c:v>-156.00449999999998</c:v>
                </c:pt>
                <c:pt idx="107230">
                  <c:v>-156.00249999999997</c:v>
                </c:pt>
                <c:pt idx="107231">
                  <c:v>-156.00049999999999</c:v>
                </c:pt>
                <c:pt idx="107232">
                  <c:v>-155.99849999999998</c:v>
                </c:pt>
                <c:pt idx="107233">
                  <c:v>-155.99649999999997</c:v>
                </c:pt>
                <c:pt idx="107234">
                  <c:v>-155.99449999999999</c:v>
                </c:pt>
                <c:pt idx="107235">
                  <c:v>-155.99249999999998</c:v>
                </c:pt>
                <c:pt idx="107236">
                  <c:v>-155.99049999999997</c:v>
                </c:pt>
                <c:pt idx="107237">
                  <c:v>-155.98849999999999</c:v>
                </c:pt>
                <c:pt idx="107238">
                  <c:v>-155.98649999999998</c:v>
                </c:pt>
                <c:pt idx="107239">
                  <c:v>-155.98449999999997</c:v>
                </c:pt>
                <c:pt idx="107240">
                  <c:v>-155.98249999999999</c:v>
                </c:pt>
                <c:pt idx="107241">
                  <c:v>-155.98049999999998</c:v>
                </c:pt>
                <c:pt idx="107242">
                  <c:v>-155.97849999999997</c:v>
                </c:pt>
                <c:pt idx="107243">
                  <c:v>-155.97649999999999</c:v>
                </c:pt>
                <c:pt idx="107244">
                  <c:v>-155.97449999999998</c:v>
                </c:pt>
                <c:pt idx="107245">
                  <c:v>-155.97249999999997</c:v>
                </c:pt>
                <c:pt idx="107246">
                  <c:v>-155.97049999999999</c:v>
                </c:pt>
                <c:pt idx="107247">
                  <c:v>-155.96849999999998</c:v>
                </c:pt>
                <c:pt idx="107248">
                  <c:v>-155.96649999999997</c:v>
                </c:pt>
                <c:pt idx="107249">
                  <c:v>-155.96449999999999</c:v>
                </c:pt>
                <c:pt idx="107250">
                  <c:v>-155.96249999999998</c:v>
                </c:pt>
                <c:pt idx="107251">
                  <c:v>-155.96049999999997</c:v>
                </c:pt>
                <c:pt idx="107252">
                  <c:v>-155.95849999999999</c:v>
                </c:pt>
                <c:pt idx="107253">
                  <c:v>-155.95649999999998</c:v>
                </c:pt>
                <c:pt idx="107254">
                  <c:v>-155.95449999999997</c:v>
                </c:pt>
                <c:pt idx="107255">
                  <c:v>-155.95249999999999</c:v>
                </c:pt>
                <c:pt idx="107256">
                  <c:v>-155.95049999999998</c:v>
                </c:pt>
                <c:pt idx="107257">
                  <c:v>-155.94849999999997</c:v>
                </c:pt>
                <c:pt idx="107258">
                  <c:v>-155.94649999999999</c:v>
                </c:pt>
                <c:pt idx="107259">
                  <c:v>-155.94449999999998</c:v>
                </c:pt>
                <c:pt idx="107260">
                  <c:v>-155.94249999999997</c:v>
                </c:pt>
                <c:pt idx="107261">
                  <c:v>-155.94049999999999</c:v>
                </c:pt>
                <c:pt idx="107262">
                  <c:v>-155.93849999999998</c:v>
                </c:pt>
                <c:pt idx="107263">
                  <c:v>-155.93649999999997</c:v>
                </c:pt>
                <c:pt idx="107264">
                  <c:v>-155.93449999999999</c:v>
                </c:pt>
                <c:pt idx="107265">
                  <c:v>-155.93249999999998</c:v>
                </c:pt>
                <c:pt idx="107266">
                  <c:v>-155.93049999999997</c:v>
                </c:pt>
                <c:pt idx="107267">
                  <c:v>-155.92849999999999</c:v>
                </c:pt>
                <c:pt idx="107268">
                  <c:v>-155.92649999999998</c:v>
                </c:pt>
                <c:pt idx="107269">
                  <c:v>-155.92449999999997</c:v>
                </c:pt>
                <c:pt idx="107270">
                  <c:v>-155.92249999999999</c:v>
                </c:pt>
                <c:pt idx="107271">
                  <c:v>-155.92049999999998</c:v>
                </c:pt>
                <c:pt idx="107272">
                  <c:v>-155.91849999999997</c:v>
                </c:pt>
                <c:pt idx="107273">
                  <c:v>-155.91649999999998</c:v>
                </c:pt>
                <c:pt idx="107274">
                  <c:v>-155.91449999999998</c:v>
                </c:pt>
                <c:pt idx="107275">
                  <c:v>-155.91249999999997</c:v>
                </c:pt>
                <c:pt idx="107276">
                  <c:v>-155.91049999999998</c:v>
                </c:pt>
                <c:pt idx="107277">
                  <c:v>-155.90849999999998</c:v>
                </c:pt>
                <c:pt idx="107278">
                  <c:v>-155.90649999999997</c:v>
                </c:pt>
                <c:pt idx="107279">
                  <c:v>-155.90449999999998</c:v>
                </c:pt>
                <c:pt idx="107280">
                  <c:v>-155.90249999999997</c:v>
                </c:pt>
                <c:pt idx="107281">
                  <c:v>-155.90049999999997</c:v>
                </c:pt>
                <c:pt idx="107282">
                  <c:v>-155.89849999999998</c:v>
                </c:pt>
                <c:pt idx="107283">
                  <c:v>-155.89649999999997</c:v>
                </c:pt>
                <c:pt idx="107284">
                  <c:v>-155.89449999999997</c:v>
                </c:pt>
                <c:pt idx="107285">
                  <c:v>-155.89249999999998</c:v>
                </c:pt>
                <c:pt idx="107286">
                  <c:v>-155.89049999999997</c:v>
                </c:pt>
                <c:pt idx="107287">
                  <c:v>-155.88849999999996</c:v>
                </c:pt>
                <c:pt idx="107288">
                  <c:v>-155.88649999999998</c:v>
                </c:pt>
                <c:pt idx="107289">
                  <c:v>-155.88449999999997</c:v>
                </c:pt>
                <c:pt idx="107290">
                  <c:v>-155.88249999999996</c:v>
                </c:pt>
                <c:pt idx="107291">
                  <c:v>-155.88049999999998</c:v>
                </c:pt>
                <c:pt idx="107292">
                  <c:v>-155.87849999999997</c:v>
                </c:pt>
                <c:pt idx="107293">
                  <c:v>-155.87649999999996</c:v>
                </c:pt>
                <c:pt idx="107294">
                  <c:v>-155.87449999999998</c:v>
                </c:pt>
                <c:pt idx="107295">
                  <c:v>-155.87249999999997</c:v>
                </c:pt>
                <c:pt idx="107296">
                  <c:v>-155.87049999999996</c:v>
                </c:pt>
                <c:pt idx="107297">
                  <c:v>-155.86849999999998</c:v>
                </c:pt>
                <c:pt idx="107298">
                  <c:v>-155.86649999999997</c:v>
                </c:pt>
                <c:pt idx="107299">
                  <c:v>-155.86449999999996</c:v>
                </c:pt>
                <c:pt idx="107300">
                  <c:v>-155.86249999999998</c:v>
                </c:pt>
                <c:pt idx="107301">
                  <c:v>-155.86049999999997</c:v>
                </c:pt>
                <c:pt idx="107302">
                  <c:v>-155.85849999999996</c:v>
                </c:pt>
                <c:pt idx="107303">
                  <c:v>-155.85649999999998</c:v>
                </c:pt>
                <c:pt idx="107304">
                  <c:v>-155.85449999999997</c:v>
                </c:pt>
                <c:pt idx="107305">
                  <c:v>-155.85249999999996</c:v>
                </c:pt>
                <c:pt idx="107306">
                  <c:v>-155.85049999999998</c:v>
                </c:pt>
                <c:pt idx="107307">
                  <c:v>-155.84849999999997</c:v>
                </c:pt>
                <c:pt idx="107308">
                  <c:v>-155.84649999999996</c:v>
                </c:pt>
                <c:pt idx="107309">
                  <c:v>-155.84449999999998</c:v>
                </c:pt>
                <c:pt idx="107310">
                  <c:v>-155.84249999999997</c:v>
                </c:pt>
                <c:pt idx="107311">
                  <c:v>-155.84049999999996</c:v>
                </c:pt>
                <c:pt idx="107312">
                  <c:v>-155.83849999999998</c:v>
                </c:pt>
                <c:pt idx="107313">
                  <c:v>-155.83649999999997</c:v>
                </c:pt>
                <c:pt idx="107314">
                  <c:v>-155.83449999999999</c:v>
                </c:pt>
                <c:pt idx="107315">
                  <c:v>-155.83249999999998</c:v>
                </c:pt>
                <c:pt idx="107316">
                  <c:v>-155.83049999999997</c:v>
                </c:pt>
                <c:pt idx="107317">
                  <c:v>-155.82849999999999</c:v>
                </c:pt>
                <c:pt idx="107318">
                  <c:v>-155.82649999999998</c:v>
                </c:pt>
                <c:pt idx="107319">
                  <c:v>-155.82449999999997</c:v>
                </c:pt>
                <c:pt idx="107320">
                  <c:v>-155.82249999999999</c:v>
                </c:pt>
                <c:pt idx="107321">
                  <c:v>-155.82049999999998</c:v>
                </c:pt>
                <c:pt idx="107322">
                  <c:v>-155.81849999999997</c:v>
                </c:pt>
                <c:pt idx="107323">
                  <c:v>-155.81649999999999</c:v>
                </c:pt>
                <c:pt idx="107324">
                  <c:v>-155.81449999999998</c:v>
                </c:pt>
                <c:pt idx="107325">
                  <c:v>-155.81249999999997</c:v>
                </c:pt>
                <c:pt idx="107326">
                  <c:v>-155.81049999999999</c:v>
                </c:pt>
                <c:pt idx="107327">
                  <c:v>-155.80849999999998</c:v>
                </c:pt>
                <c:pt idx="107328">
                  <c:v>-155.80649999999997</c:v>
                </c:pt>
                <c:pt idx="107329">
                  <c:v>-155.80449999999999</c:v>
                </c:pt>
                <c:pt idx="107330">
                  <c:v>-155.80249999999998</c:v>
                </c:pt>
                <c:pt idx="107331">
                  <c:v>-155.80049999999997</c:v>
                </c:pt>
                <c:pt idx="107332">
                  <c:v>-155.79849999999999</c:v>
                </c:pt>
                <c:pt idx="107333">
                  <c:v>-155.79649999999998</c:v>
                </c:pt>
                <c:pt idx="107334">
                  <c:v>-155.79449999999997</c:v>
                </c:pt>
                <c:pt idx="107335">
                  <c:v>-155.79249999999999</c:v>
                </c:pt>
                <c:pt idx="107336">
                  <c:v>-155.79049999999998</c:v>
                </c:pt>
                <c:pt idx="107337">
                  <c:v>-155.78849999999997</c:v>
                </c:pt>
                <c:pt idx="107338">
                  <c:v>-155.78649999999999</c:v>
                </c:pt>
                <c:pt idx="107339">
                  <c:v>-155.78449999999998</c:v>
                </c:pt>
                <c:pt idx="107340">
                  <c:v>-155.78249999999997</c:v>
                </c:pt>
                <c:pt idx="107341">
                  <c:v>-155.78049999999999</c:v>
                </c:pt>
                <c:pt idx="107342">
                  <c:v>-155.77849999999998</c:v>
                </c:pt>
                <c:pt idx="107343">
                  <c:v>-155.77649999999997</c:v>
                </c:pt>
                <c:pt idx="107344">
                  <c:v>-155.77449999999999</c:v>
                </c:pt>
                <c:pt idx="107345">
                  <c:v>-155.77249999999998</c:v>
                </c:pt>
                <c:pt idx="107346">
                  <c:v>-155.77049999999997</c:v>
                </c:pt>
                <c:pt idx="107347">
                  <c:v>-155.76849999999999</c:v>
                </c:pt>
                <c:pt idx="107348">
                  <c:v>-155.76649999999998</c:v>
                </c:pt>
                <c:pt idx="107349">
                  <c:v>-155.76449999999997</c:v>
                </c:pt>
                <c:pt idx="107350">
                  <c:v>-155.76249999999999</c:v>
                </c:pt>
                <c:pt idx="107351">
                  <c:v>-155.76049999999998</c:v>
                </c:pt>
                <c:pt idx="107352">
                  <c:v>-155.75849999999997</c:v>
                </c:pt>
                <c:pt idx="107353">
                  <c:v>-155.75649999999999</c:v>
                </c:pt>
                <c:pt idx="107354">
                  <c:v>-155.75449999999998</c:v>
                </c:pt>
                <c:pt idx="107355">
                  <c:v>-155.75249999999997</c:v>
                </c:pt>
                <c:pt idx="107356">
                  <c:v>-155.75049999999999</c:v>
                </c:pt>
                <c:pt idx="107357">
                  <c:v>-155.74849999999998</c:v>
                </c:pt>
                <c:pt idx="107358">
                  <c:v>-155.74649999999997</c:v>
                </c:pt>
                <c:pt idx="107359">
                  <c:v>-155.74449999999999</c:v>
                </c:pt>
                <c:pt idx="107360">
                  <c:v>-155.74249999999998</c:v>
                </c:pt>
                <c:pt idx="107361">
                  <c:v>-155.74049999999997</c:v>
                </c:pt>
                <c:pt idx="107362">
                  <c:v>-155.73849999999999</c:v>
                </c:pt>
                <c:pt idx="107363">
                  <c:v>-155.73649999999998</c:v>
                </c:pt>
                <c:pt idx="107364">
                  <c:v>-155.73449999999997</c:v>
                </c:pt>
                <c:pt idx="107365">
                  <c:v>-155.73249999999999</c:v>
                </c:pt>
                <c:pt idx="107366">
                  <c:v>-155.73049999999998</c:v>
                </c:pt>
                <c:pt idx="107367">
                  <c:v>-155.72849999999997</c:v>
                </c:pt>
                <c:pt idx="107368">
                  <c:v>-155.72649999999999</c:v>
                </c:pt>
                <c:pt idx="107369">
                  <c:v>-155.72449999999998</c:v>
                </c:pt>
                <c:pt idx="107370">
                  <c:v>-155.72249999999997</c:v>
                </c:pt>
                <c:pt idx="107371">
                  <c:v>-155.72049999999999</c:v>
                </c:pt>
                <c:pt idx="107372">
                  <c:v>-155.71849999999998</c:v>
                </c:pt>
                <c:pt idx="107373">
                  <c:v>-155.71649999999997</c:v>
                </c:pt>
                <c:pt idx="107374">
                  <c:v>-155.71449999999999</c:v>
                </c:pt>
                <c:pt idx="107375">
                  <c:v>-155.71249999999998</c:v>
                </c:pt>
                <c:pt idx="107376">
                  <c:v>-155.71049999999997</c:v>
                </c:pt>
                <c:pt idx="107377">
                  <c:v>-155.70849999999999</c:v>
                </c:pt>
                <c:pt idx="107378">
                  <c:v>-155.70649999999998</c:v>
                </c:pt>
                <c:pt idx="107379">
                  <c:v>-155.70449999999997</c:v>
                </c:pt>
                <c:pt idx="107380">
                  <c:v>-155.70249999999999</c:v>
                </c:pt>
                <c:pt idx="107381">
                  <c:v>-155.70049999999998</c:v>
                </c:pt>
                <c:pt idx="107382">
                  <c:v>-155.69849999999997</c:v>
                </c:pt>
                <c:pt idx="107383">
                  <c:v>-155.69649999999999</c:v>
                </c:pt>
                <c:pt idx="107384">
                  <c:v>-155.69449999999998</c:v>
                </c:pt>
                <c:pt idx="107385">
                  <c:v>-155.69249999999997</c:v>
                </c:pt>
                <c:pt idx="107386">
                  <c:v>-155.69049999999999</c:v>
                </c:pt>
                <c:pt idx="107387">
                  <c:v>-155.68849999999998</c:v>
                </c:pt>
                <c:pt idx="107388">
                  <c:v>-155.68649999999997</c:v>
                </c:pt>
                <c:pt idx="107389">
                  <c:v>-155.68449999999999</c:v>
                </c:pt>
                <c:pt idx="107390">
                  <c:v>-155.68249999999998</c:v>
                </c:pt>
                <c:pt idx="107391">
                  <c:v>-155.68049999999997</c:v>
                </c:pt>
                <c:pt idx="107392">
                  <c:v>-155.67849999999999</c:v>
                </c:pt>
                <c:pt idx="107393">
                  <c:v>-155.67649999999998</c:v>
                </c:pt>
                <c:pt idx="107394">
                  <c:v>-155.67449999999997</c:v>
                </c:pt>
                <c:pt idx="107395">
                  <c:v>-155.67249999999999</c:v>
                </c:pt>
                <c:pt idx="107396">
                  <c:v>-155.67049999999998</c:v>
                </c:pt>
                <c:pt idx="107397">
                  <c:v>-155.66849999999997</c:v>
                </c:pt>
                <c:pt idx="107398">
                  <c:v>-155.66649999999998</c:v>
                </c:pt>
                <c:pt idx="107399">
                  <c:v>-155.66449999999998</c:v>
                </c:pt>
                <c:pt idx="107400">
                  <c:v>-155.66249999999997</c:v>
                </c:pt>
                <c:pt idx="107401">
                  <c:v>-155.66049999999998</c:v>
                </c:pt>
                <c:pt idx="107402">
                  <c:v>-155.65849999999998</c:v>
                </c:pt>
                <c:pt idx="107403">
                  <c:v>-155.65649999999997</c:v>
                </c:pt>
                <c:pt idx="107404">
                  <c:v>-155.65449999999998</c:v>
                </c:pt>
                <c:pt idx="107405">
                  <c:v>-155.65249999999997</c:v>
                </c:pt>
                <c:pt idx="107406">
                  <c:v>-155.65049999999997</c:v>
                </c:pt>
                <c:pt idx="107407">
                  <c:v>-155.64849999999998</c:v>
                </c:pt>
                <c:pt idx="107408">
                  <c:v>-155.64649999999997</c:v>
                </c:pt>
                <c:pt idx="107409">
                  <c:v>-155.64449999999997</c:v>
                </c:pt>
                <c:pt idx="107410">
                  <c:v>-155.64249999999998</c:v>
                </c:pt>
                <c:pt idx="107411">
                  <c:v>-155.64049999999997</c:v>
                </c:pt>
                <c:pt idx="107412">
                  <c:v>-155.63849999999996</c:v>
                </c:pt>
                <c:pt idx="107413">
                  <c:v>-155.63649999999998</c:v>
                </c:pt>
                <c:pt idx="107414">
                  <c:v>-155.63449999999997</c:v>
                </c:pt>
                <c:pt idx="107415">
                  <c:v>-155.63249999999996</c:v>
                </c:pt>
                <c:pt idx="107416">
                  <c:v>-155.63049999999998</c:v>
                </c:pt>
                <c:pt idx="107417">
                  <c:v>-155.62849999999997</c:v>
                </c:pt>
                <c:pt idx="107418">
                  <c:v>-155.62649999999996</c:v>
                </c:pt>
                <c:pt idx="107419">
                  <c:v>-155.62449999999998</c:v>
                </c:pt>
                <c:pt idx="107420">
                  <c:v>-155.62249999999997</c:v>
                </c:pt>
                <c:pt idx="107421">
                  <c:v>-155.62049999999996</c:v>
                </c:pt>
                <c:pt idx="107422">
                  <c:v>-155.61849999999998</c:v>
                </c:pt>
                <c:pt idx="107423">
                  <c:v>-155.61649999999997</c:v>
                </c:pt>
                <c:pt idx="107424">
                  <c:v>-155.61449999999996</c:v>
                </c:pt>
                <c:pt idx="107425">
                  <c:v>-155.61249999999998</c:v>
                </c:pt>
                <c:pt idx="107426">
                  <c:v>-155.61049999999997</c:v>
                </c:pt>
                <c:pt idx="107427">
                  <c:v>-155.60849999999996</c:v>
                </c:pt>
                <c:pt idx="107428">
                  <c:v>-155.60649999999998</c:v>
                </c:pt>
                <c:pt idx="107429">
                  <c:v>-155.60449999999997</c:v>
                </c:pt>
                <c:pt idx="107430">
                  <c:v>-155.60249999999996</c:v>
                </c:pt>
                <c:pt idx="107431">
                  <c:v>-155.60049999999998</c:v>
                </c:pt>
                <c:pt idx="107432">
                  <c:v>-155.59849999999997</c:v>
                </c:pt>
                <c:pt idx="107433">
                  <c:v>-155.59649999999996</c:v>
                </c:pt>
                <c:pt idx="107434">
                  <c:v>-155.59449999999998</c:v>
                </c:pt>
                <c:pt idx="107435">
                  <c:v>-155.59249999999997</c:v>
                </c:pt>
                <c:pt idx="107436">
                  <c:v>-155.59049999999996</c:v>
                </c:pt>
                <c:pt idx="107437">
                  <c:v>-155.58849999999998</c:v>
                </c:pt>
                <c:pt idx="107438">
                  <c:v>-155.58649999999997</c:v>
                </c:pt>
                <c:pt idx="107439">
                  <c:v>-155.58449999999999</c:v>
                </c:pt>
                <c:pt idx="107440">
                  <c:v>-155.58249999999998</c:v>
                </c:pt>
                <c:pt idx="107441">
                  <c:v>-155.58049999999997</c:v>
                </c:pt>
                <c:pt idx="107442">
                  <c:v>-155.57849999999999</c:v>
                </c:pt>
                <c:pt idx="107443">
                  <c:v>-155.57649999999998</c:v>
                </c:pt>
                <c:pt idx="107444">
                  <c:v>-155.57449999999997</c:v>
                </c:pt>
                <c:pt idx="107445">
                  <c:v>-155.57249999999999</c:v>
                </c:pt>
                <c:pt idx="107446">
                  <c:v>-155.57049999999998</c:v>
                </c:pt>
                <c:pt idx="107447">
                  <c:v>-155.56849999999997</c:v>
                </c:pt>
                <c:pt idx="107448">
                  <c:v>-155.56649999999999</c:v>
                </c:pt>
                <c:pt idx="107449">
                  <c:v>-155.56449999999998</c:v>
                </c:pt>
                <c:pt idx="107450">
                  <c:v>-155.56249999999997</c:v>
                </c:pt>
                <c:pt idx="107451">
                  <c:v>-155.56049999999999</c:v>
                </c:pt>
                <c:pt idx="107452">
                  <c:v>-155.55849999999998</c:v>
                </c:pt>
                <c:pt idx="107453">
                  <c:v>-155.55649999999997</c:v>
                </c:pt>
                <c:pt idx="107454">
                  <c:v>-155.55449999999999</c:v>
                </c:pt>
                <c:pt idx="107455">
                  <c:v>-155.55249999999998</c:v>
                </c:pt>
                <c:pt idx="107456">
                  <c:v>-155.55049999999997</c:v>
                </c:pt>
                <c:pt idx="107457">
                  <c:v>-155.54849999999999</c:v>
                </c:pt>
                <c:pt idx="107458">
                  <c:v>-155.54649999999998</c:v>
                </c:pt>
                <c:pt idx="107459">
                  <c:v>-155.54449999999997</c:v>
                </c:pt>
                <c:pt idx="107460">
                  <c:v>-155.54249999999999</c:v>
                </c:pt>
                <c:pt idx="107461">
                  <c:v>-155.54049999999998</c:v>
                </c:pt>
                <c:pt idx="107462">
                  <c:v>-155.53849999999997</c:v>
                </c:pt>
                <c:pt idx="107463">
                  <c:v>-155.53649999999999</c:v>
                </c:pt>
                <c:pt idx="107464">
                  <c:v>-155.53449999999998</c:v>
                </c:pt>
                <c:pt idx="107465">
                  <c:v>-155.53249999999997</c:v>
                </c:pt>
                <c:pt idx="107466">
                  <c:v>-155.53049999999999</c:v>
                </c:pt>
                <c:pt idx="107467">
                  <c:v>-155.52849999999998</c:v>
                </c:pt>
                <c:pt idx="107468">
                  <c:v>-155.52649999999997</c:v>
                </c:pt>
                <c:pt idx="107469">
                  <c:v>-155.52449999999999</c:v>
                </c:pt>
                <c:pt idx="107470">
                  <c:v>-155.52249999999998</c:v>
                </c:pt>
                <c:pt idx="107471">
                  <c:v>-155.52049999999997</c:v>
                </c:pt>
                <c:pt idx="107472">
                  <c:v>-155.51849999999999</c:v>
                </c:pt>
                <c:pt idx="107473">
                  <c:v>-155.51649999999998</c:v>
                </c:pt>
                <c:pt idx="107474">
                  <c:v>-155.51449999999997</c:v>
                </c:pt>
                <c:pt idx="107475">
                  <c:v>-155.51249999999999</c:v>
                </c:pt>
                <c:pt idx="107476">
                  <c:v>-155.51049999999998</c:v>
                </c:pt>
                <c:pt idx="107477">
                  <c:v>-155.50849999999997</c:v>
                </c:pt>
                <c:pt idx="107478">
                  <c:v>-155.50649999999999</c:v>
                </c:pt>
                <c:pt idx="107479">
                  <c:v>-155.50449999999998</c:v>
                </c:pt>
                <c:pt idx="107480">
                  <c:v>-155.50249999999997</c:v>
                </c:pt>
                <c:pt idx="107481">
                  <c:v>-155.50049999999999</c:v>
                </c:pt>
                <c:pt idx="107482">
                  <c:v>-155.49849999999998</c:v>
                </c:pt>
                <c:pt idx="107483">
                  <c:v>-155.49649999999997</c:v>
                </c:pt>
                <c:pt idx="107484">
                  <c:v>-155.49449999999999</c:v>
                </c:pt>
                <c:pt idx="107485">
                  <c:v>-155.49249999999998</c:v>
                </c:pt>
                <c:pt idx="107486">
                  <c:v>-155.49049999999997</c:v>
                </c:pt>
                <c:pt idx="107487">
                  <c:v>-155.48849999999999</c:v>
                </c:pt>
                <c:pt idx="107488">
                  <c:v>-155.48649999999998</c:v>
                </c:pt>
                <c:pt idx="107489">
                  <c:v>-155.48449999999997</c:v>
                </c:pt>
                <c:pt idx="107490">
                  <c:v>-155.48249999999999</c:v>
                </c:pt>
                <c:pt idx="107491">
                  <c:v>-155.48049999999998</c:v>
                </c:pt>
                <c:pt idx="107492">
                  <c:v>-155.47849999999997</c:v>
                </c:pt>
                <c:pt idx="107493">
                  <c:v>-155.47649999999999</c:v>
                </c:pt>
                <c:pt idx="107494">
                  <c:v>-155.47449999999998</c:v>
                </c:pt>
                <c:pt idx="107495">
                  <c:v>-155.47249999999997</c:v>
                </c:pt>
                <c:pt idx="107496">
                  <c:v>-155.47049999999999</c:v>
                </c:pt>
                <c:pt idx="107497">
                  <c:v>-155.46849999999998</c:v>
                </c:pt>
                <c:pt idx="107498">
                  <c:v>-155.46649999999997</c:v>
                </c:pt>
                <c:pt idx="107499">
                  <c:v>-155.46449999999999</c:v>
                </c:pt>
                <c:pt idx="107500">
                  <c:v>-155.46249999999998</c:v>
                </c:pt>
                <c:pt idx="107501">
                  <c:v>-155.46049999999997</c:v>
                </c:pt>
                <c:pt idx="107502">
                  <c:v>-155.45849999999999</c:v>
                </c:pt>
                <c:pt idx="107503">
                  <c:v>-155.45649999999998</c:v>
                </c:pt>
                <c:pt idx="107504">
                  <c:v>-155.45449999999997</c:v>
                </c:pt>
                <c:pt idx="107505">
                  <c:v>-155.45249999999999</c:v>
                </c:pt>
                <c:pt idx="107506">
                  <c:v>-155.45049999999998</c:v>
                </c:pt>
                <c:pt idx="107507">
                  <c:v>-155.44849999999997</c:v>
                </c:pt>
                <c:pt idx="107508">
                  <c:v>-155.44649999999999</c:v>
                </c:pt>
                <c:pt idx="107509">
                  <c:v>-155.44449999999998</c:v>
                </c:pt>
                <c:pt idx="107510">
                  <c:v>-155.44249999999997</c:v>
                </c:pt>
                <c:pt idx="107511">
                  <c:v>-155.44049999999999</c:v>
                </c:pt>
                <c:pt idx="107512">
                  <c:v>-155.43849999999998</c:v>
                </c:pt>
                <c:pt idx="107513">
                  <c:v>-155.43649999999997</c:v>
                </c:pt>
                <c:pt idx="107514">
                  <c:v>-155.43449999999999</c:v>
                </c:pt>
                <c:pt idx="107515">
                  <c:v>-155.43249999999998</c:v>
                </c:pt>
                <c:pt idx="107516">
                  <c:v>-155.43049999999997</c:v>
                </c:pt>
                <c:pt idx="107517">
                  <c:v>-155.42849999999999</c:v>
                </c:pt>
                <c:pt idx="107518">
                  <c:v>-155.42649999999998</c:v>
                </c:pt>
                <c:pt idx="107519">
                  <c:v>-155.42449999999997</c:v>
                </c:pt>
                <c:pt idx="107520">
                  <c:v>-155.42249999999999</c:v>
                </c:pt>
                <c:pt idx="107521">
                  <c:v>-155.42049999999998</c:v>
                </c:pt>
                <c:pt idx="107522">
                  <c:v>-155.41849999999997</c:v>
                </c:pt>
                <c:pt idx="107523">
                  <c:v>-155.41649999999998</c:v>
                </c:pt>
                <c:pt idx="107524">
                  <c:v>-155.41449999999998</c:v>
                </c:pt>
                <c:pt idx="107525">
                  <c:v>-155.41249999999997</c:v>
                </c:pt>
                <c:pt idx="107526">
                  <c:v>-155.41049999999998</c:v>
                </c:pt>
                <c:pt idx="107527">
                  <c:v>-155.40849999999998</c:v>
                </c:pt>
                <c:pt idx="107528">
                  <c:v>-155.40649999999997</c:v>
                </c:pt>
                <c:pt idx="107529">
                  <c:v>-155.40449999999998</c:v>
                </c:pt>
                <c:pt idx="107530">
                  <c:v>-155.40249999999997</c:v>
                </c:pt>
                <c:pt idx="107531">
                  <c:v>-155.40049999999997</c:v>
                </c:pt>
                <c:pt idx="107532">
                  <c:v>-155.39849999999998</c:v>
                </c:pt>
                <c:pt idx="107533">
                  <c:v>-155.39649999999997</c:v>
                </c:pt>
                <c:pt idx="107534">
                  <c:v>-155.39449999999997</c:v>
                </c:pt>
                <c:pt idx="107535">
                  <c:v>-155.39249999999998</c:v>
                </c:pt>
                <c:pt idx="107536">
                  <c:v>-155.39049999999997</c:v>
                </c:pt>
                <c:pt idx="107537">
                  <c:v>-155.38849999999996</c:v>
                </c:pt>
                <c:pt idx="107538">
                  <c:v>-155.38649999999998</c:v>
                </c:pt>
                <c:pt idx="107539">
                  <c:v>-155.38449999999997</c:v>
                </c:pt>
                <c:pt idx="107540">
                  <c:v>-155.38249999999996</c:v>
                </c:pt>
                <c:pt idx="107541">
                  <c:v>-155.38049999999998</c:v>
                </c:pt>
                <c:pt idx="107542">
                  <c:v>-155.37849999999997</c:v>
                </c:pt>
                <c:pt idx="107543">
                  <c:v>-155.37649999999996</c:v>
                </c:pt>
                <c:pt idx="107544">
                  <c:v>-155.37449999999998</c:v>
                </c:pt>
                <c:pt idx="107545">
                  <c:v>-155.37249999999997</c:v>
                </c:pt>
                <c:pt idx="107546">
                  <c:v>-155.37049999999996</c:v>
                </c:pt>
                <c:pt idx="107547">
                  <c:v>-155.36849999999998</c:v>
                </c:pt>
                <c:pt idx="107548">
                  <c:v>-155.36649999999997</c:v>
                </c:pt>
                <c:pt idx="107549">
                  <c:v>-155.36449999999996</c:v>
                </c:pt>
                <c:pt idx="107550">
                  <c:v>-155.36249999999998</c:v>
                </c:pt>
                <c:pt idx="107551">
                  <c:v>-155.36049999999997</c:v>
                </c:pt>
                <c:pt idx="107552">
                  <c:v>-155.35849999999996</c:v>
                </c:pt>
                <c:pt idx="107553">
                  <c:v>-155.35649999999998</c:v>
                </c:pt>
                <c:pt idx="107554">
                  <c:v>-155.35449999999997</c:v>
                </c:pt>
                <c:pt idx="107555">
                  <c:v>-155.35249999999996</c:v>
                </c:pt>
                <c:pt idx="107556">
                  <c:v>-155.35049999999998</c:v>
                </c:pt>
                <c:pt idx="107557">
                  <c:v>-155.34849999999997</c:v>
                </c:pt>
                <c:pt idx="107558">
                  <c:v>-155.34649999999996</c:v>
                </c:pt>
                <c:pt idx="107559">
                  <c:v>-155.34449999999998</c:v>
                </c:pt>
                <c:pt idx="107560">
                  <c:v>-155.34249999999997</c:v>
                </c:pt>
                <c:pt idx="107561">
                  <c:v>-155.34049999999996</c:v>
                </c:pt>
                <c:pt idx="107562">
                  <c:v>-155.33849999999998</c:v>
                </c:pt>
                <c:pt idx="107563">
                  <c:v>-155.33649999999997</c:v>
                </c:pt>
                <c:pt idx="107564">
                  <c:v>-155.33449999999999</c:v>
                </c:pt>
                <c:pt idx="107565">
                  <c:v>-155.33249999999998</c:v>
                </c:pt>
                <c:pt idx="107566">
                  <c:v>-155.33049999999997</c:v>
                </c:pt>
                <c:pt idx="107567">
                  <c:v>-155.32849999999999</c:v>
                </c:pt>
                <c:pt idx="107568">
                  <c:v>-155.32649999999998</c:v>
                </c:pt>
                <c:pt idx="107569">
                  <c:v>-155.32449999999997</c:v>
                </c:pt>
                <c:pt idx="107570">
                  <c:v>-155.32249999999999</c:v>
                </c:pt>
                <c:pt idx="107571">
                  <c:v>-155.32049999999998</c:v>
                </c:pt>
                <c:pt idx="107572">
                  <c:v>-155.31849999999997</c:v>
                </c:pt>
                <c:pt idx="107573">
                  <c:v>-155.31649999999999</c:v>
                </c:pt>
                <c:pt idx="107574">
                  <c:v>-155.31449999999998</c:v>
                </c:pt>
                <c:pt idx="107575">
                  <c:v>-155.31249999999997</c:v>
                </c:pt>
                <c:pt idx="107576">
                  <c:v>-155.31049999999999</c:v>
                </c:pt>
                <c:pt idx="107577">
                  <c:v>-155.30849999999998</c:v>
                </c:pt>
                <c:pt idx="107578">
                  <c:v>-155.30649999999997</c:v>
                </c:pt>
                <c:pt idx="107579">
                  <c:v>-155.30449999999999</c:v>
                </c:pt>
                <c:pt idx="107580">
                  <c:v>-155.30249999999998</c:v>
                </c:pt>
                <c:pt idx="107581">
                  <c:v>-155.30049999999997</c:v>
                </c:pt>
                <c:pt idx="107582">
                  <c:v>-155.29849999999999</c:v>
                </c:pt>
                <c:pt idx="107583">
                  <c:v>-155.29649999999998</c:v>
                </c:pt>
                <c:pt idx="107584">
                  <c:v>-155.29449999999997</c:v>
                </c:pt>
                <c:pt idx="107585">
                  <c:v>-155.29249999999999</c:v>
                </c:pt>
                <c:pt idx="107586">
                  <c:v>-155.29049999999998</c:v>
                </c:pt>
                <c:pt idx="107587">
                  <c:v>-155.28849999999997</c:v>
                </c:pt>
                <c:pt idx="107588">
                  <c:v>-155.28649999999999</c:v>
                </c:pt>
                <c:pt idx="107589">
                  <c:v>-155.28449999999998</c:v>
                </c:pt>
                <c:pt idx="107590">
                  <c:v>-155.28249999999997</c:v>
                </c:pt>
                <c:pt idx="107591">
                  <c:v>-155.28049999999999</c:v>
                </c:pt>
                <c:pt idx="107592">
                  <c:v>-155.27849999999998</c:v>
                </c:pt>
                <c:pt idx="107593">
                  <c:v>-155.27649999999997</c:v>
                </c:pt>
                <c:pt idx="107594">
                  <c:v>-155.27449999999999</c:v>
                </c:pt>
                <c:pt idx="107595">
                  <c:v>-155.27249999999998</c:v>
                </c:pt>
                <c:pt idx="107596">
                  <c:v>-155.27049999999997</c:v>
                </c:pt>
                <c:pt idx="107597">
                  <c:v>-155.26849999999999</c:v>
                </c:pt>
                <c:pt idx="107598">
                  <c:v>-155.26649999999998</c:v>
                </c:pt>
                <c:pt idx="107599">
                  <c:v>-155.26449999999997</c:v>
                </c:pt>
                <c:pt idx="107600">
                  <c:v>-155.26249999999999</c:v>
                </c:pt>
                <c:pt idx="107601">
                  <c:v>-155.26049999999998</c:v>
                </c:pt>
                <c:pt idx="107602">
                  <c:v>-155.25849999999997</c:v>
                </c:pt>
                <c:pt idx="107603">
                  <c:v>-155.25649999999999</c:v>
                </c:pt>
                <c:pt idx="107604">
                  <c:v>-155.25449999999998</c:v>
                </c:pt>
                <c:pt idx="107605">
                  <c:v>-155.25249999999997</c:v>
                </c:pt>
                <c:pt idx="107606">
                  <c:v>-155.25049999999999</c:v>
                </c:pt>
                <c:pt idx="107607">
                  <c:v>-155.24849999999998</c:v>
                </c:pt>
                <c:pt idx="107608">
                  <c:v>-155.24649999999997</c:v>
                </c:pt>
                <c:pt idx="107609">
                  <c:v>-155.24449999999999</c:v>
                </c:pt>
                <c:pt idx="107610">
                  <c:v>-155.24249999999998</c:v>
                </c:pt>
                <c:pt idx="107611">
                  <c:v>-155.24049999999997</c:v>
                </c:pt>
                <c:pt idx="107612">
                  <c:v>-155.23849999999999</c:v>
                </c:pt>
                <c:pt idx="107613">
                  <c:v>-155.23649999999998</c:v>
                </c:pt>
                <c:pt idx="107614">
                  <c:v>-155.23449999999997</c:v>
                </c:pt>
                <c:pt idx="107615">
                  <c:v>-155.23249999999999</c:v>
                </c:pt>
                <c:pt idx="107616">
                  <c:v>-155.23049999999998</c:v>
                </c:pt>
                <c:pt idx="107617">
                  <c:v>-155.22849999999997</c:v>
                </c:pt>
                <c:pt idx="107618">
                  <c:v>-155.22649999999999</c:v>
                </c:pt>
                <c:pt idx="107619">
                  <c:v>-155.22449999999998</c:v>
                </c:pt>
                <c:pt idx="107620">
                  <c:v>-155.22249999999997</c:v>
                </c:pt>
                <c:pt idx="107621">
                  <c:v>-155.22049999999999</c:v>
                </c:pt>
                <c:pt idx="107622">
                  <c:v>-155.21849999999998</c:v>
                </c:pt>
                <c:pt idx="107623">
                  <c:v>-155.21649999999997</c:v>
                </c:pt>
                <c:pt idx="107624">
                  <c:v>-155.21449999999999</c:v>
                </c:pt>
                <c:pt idx="107625">
                  <c:v>-155.21249999999998</c:v>
                </c:pt>
                <c:pt idx="107626">
                  <c:v>-155.21049999999997</c:v>
                </c:pt>
                <c:pt idx="107627">
                  <c:v>-155.20849999999999</c:v>
                </c:pt>
                <c:pt idx="107628">
                  <c:v>-155.20649999999998</c:v>
                </c:pt>
                <c:pt idx="107629">
                  <c:v>-155.20449999999997</c:v>
                </c:pt>
                <c:pt idx="107630">
                  <c:v>-155.20249999999999</c:v>
                </c:pt>
                <c:pt idx="107631">
                  <c:v>-155.20049999999998</c:v>
                </c:pt>
                <c:pt idx="107632">
                  <c:v>-155.19849999999997</c:v>
                </c:pt>
                <c:pt idx="107633">
                  <c:v>-155.19649999999999</c:v>
                </c:pt>
                <c:pt idx="107634">
                  <c:v>-155.19449999999998</c:v>
                </c:pt>
                <c:pt idx="107635">
                  <c:v>-155.19249999999997</c:v>
                </c:pt>
                <c:pt idx="107636">
                  <c:v>-155.19049999999999</c:v>
                </c:pt>
                <c:pt idx="107637">
                  <c:v>-155.18849999999998</c:v>
                </c:pt>
                <c:pt idx="107638">
                  <c:v>-155.18649999999997</c:v>
                </c:pt>
                <c:pt idx="107639">
                  <c:v>-155.18449999999999</c:v>
                </c:pt>
                <c:pt idx="107640">
                  <c:v>-155.18249999999998</c:v>
                </c:pt>
                <c:pt idx="107641">
                  <c:v>-155.18049999999997</c:v>
                </c:pt>
                <c:pt idx="107642">
                  <c:v>-155.17849999999999</c:v>
                </c:pt>
                <c:pt idx="107643">
                  <c:v>-155.17649999999998</c:v>
                </c:pt>
                <c:pt idx="107644">
                  <c:v>-155.17449999999997</c:v>
                </c:pt>
                <c:pt idx="107645">
                  <c:v>-155.17249999999999</c:v>
                </c:pt>
                <c:pt idx="107646">
                  <c:v>-155.17049999999998</c:v>
                </c:pt>
                <c:pt idx="107647">
                  <c:v>-155.16849999999997</c:v>
                </c:pt>
                <c:pt idx="107648">
                  <c:v>-155.16649999999998</c:v>
                </c:pt>
                <c:pt idx="107649">
                  <c:v>-155.16449999999998</c:v>
                </c:pt>
                <c:pt idx="107650">
                  <c:v>-155.16249999999997</c:v>
                </c:pt>
                <c:pt idx="107651">
                  <c:v>-155.16049999999998</c:v>
                </c:pt>
                <c:pt idx="107652">
                  <c:v>-155.15849999999998</c:v>
                </c:pt>
                <c:pt idx="107653">
                  <c:v>-155.15649999999997</c:v>
                </c:pt>
                <c:pt idx="107654">
                  <c:v>-155.15449999999998</c:v>
                </c:pt>
                <c:pt idx="107655">
                  <c:v>-155.15249999999997</c:v>
                </c:pt>
                <c:pt idx="107656">
                  <c:v>-155.15049999999997</c:v>
                </c:pt>
                <c:pt idx="107657">
                  <c:v>-155.14849999999998</c:v>
                </c:pt>
                <c:pt idx="107658">
                  <c:v>-155.14649999999997</c:v>
                </c:pt>
                <c:pt idx="107659">
                  <c:v>-155.14449999999997</c:v>
                </c:pt>
                <c:pt idx="107660">
                  <c:v>-155.14249999999998</c:v>
                </c:pt>
                <c:pt idx="107661">
                  <c:v>-155.14049999999997</c:v>
                </c:pt>
                <c:pt idx="107662">
                  <c:v>-155.13849999999996</c:v>
                </c:pt>
                <c:pt idx="107663">
                  <c:v>-155.13649999999998</c:v>
                </c:pt>
                <c:pt idx="107664">
                  <c:v>-155.13449999999997</c:v>
                </c:pt>
                <c:pt idx="107665">
                  <c:v>-155.13249999999996</c:v>
                </c:pt>
                <c:pt idx="107666">
                  <c:v>-155.13049999999998</c:v>
                </c:pt>
                <c:pt idx="107667">
                  <c:v>-155.12849999999997</c:v>
                </c:pt>
                <c:pt idx="107668">
                  <c:v>-155.12649999999996</c:v>
                </c:pt>
                <c:pt idx="107669">
                  <c:v>-155.12449999999998</c:v>
                </c:pt>
                <c:pt idx="107670">
                  <c:v>-155.12249999999997</c:v>
                </c:pt>
                <c:pt idx="107671">
                  <c:v>-155.12049999999996</c:v>
                </c:pt>
                <c:pt idx="107672">
                  <c:v>-155.11849999999998</c:v>
                </c:pt>
                <c:pt idx="107673">
                  <c:v>-155.11649999999997</c:v>
                </c:pt>
                <c:pt idx="107674">
                  <c:v>-155.11449999999996</c:v>
                </c:pt>
                <c:pt idx="107675">
                  <c:v>-155.11249999999998</c:v>
                </c:pt>
                <c:pt idx="107676">
                  <c:v>-155.11049999999997</c:v>
                </c:pt>
                <c:pt idx="107677">
                  <c:v>-155.10849999999996</c:v>
                </c:pt>
                <c:pt idx="107678">
                  <c:v>-155.10649999999998</c:v>
                </c:pt>
                <c:pt idx="107679">
                  <c:v>-155.10449999999997</c:v>
                </c:pt>
                <c:pt idx="107680">
                  <c:v>-155.10249999999996</c:v>
                </c:pt>
                <c:pt idx="107681">
                  <c:v>-155.10049999999998</c:v>
                </c:pt>
                <c:pt idx="107682">
                  <c:v>-155.09849999999997</c:v>
                </c:pt>
                <c:pt idx="107683">
                  <c:v>-155.09649999999996</c:v>
                </c:pt>
                <c:pt idx="107684">
                  <c:v>-155.09449999999998</c:v>
                </c:pt>
                <c:pt idx="107685">
                  <c:v>-155.09249999999997</c:v>
                </c:pt>
                <c:pt idx="107686">
                  <c:v>-155.09049999999996</c:v>
                </c:pt>
                <c:pt idx="107687">
                  <c:v>-155.08849999999998</c:v>
                </c:pt>
                <c:pt idx="107688">
                  <c:v>-155.08649999999997</c:v>
                </c:pt>
                <c:pt idx="107689">
                  <c:v>-155.08449999999999</c:v>
                </c:pt>
                <c:pt idx="107690">
                  <c:v>-155.08249999999998</c:v>
                </c:pt>
                <c:pt idx="107691">
                  <c:v>-155.08049999999997</c:v>
                </c:pt>
                <c:pt idx="107692">
                  <c:v>-155.07849999999999</c:v>
                </c:pt>
                <c:pt idx="107693">
                  <c:v>-155.07649999999998</c:v>
                </c:pt>
                <c:pt idx="107694">
                  <c:v>-155.07449999999997</c:v>
                </c:pt>
                <c:pt idx="107695">
                  <c:v>-155.07249999999999</c:v>
                </c:pt>
                <c:pt idx="107696">
                  <c:v>-155.07049999999998</c:v>
                </c:pt>
                <c:pt idx="107697">
                  <c:v>-155.06849999999997</c:v>
                </c:pt>
                <c:pt idx="107698">
                  <c:v>-155.06649999999999</c:v>
                </c:pt>
                <c:pt idx="107699">
                  <c:v>-155.06449999999998</c:v>
                </c:pt>
                <c:pt idx="107700">
                  <c:v>-155.06249999999997</c:v>
                </c:pt>
                <c:pt idx="107701">
                  <c:v>-155.06049999999999</c:v>
                </c:pt>
                <c:pt idx="107702">
                  <c:v>-155.05849999999998</c:v>
                </c:pt>
                <c:pt idx="107703">
                  <c:v>-155.05649999999997</c:v>
                </c:pt>
                <c:pt idx="107704">
                  <c:v>-155.05449999999999</c:v>
                </c:pt>
                <c:pt idx="107705">
                  <c:v>-155.05249999999998</c:v>
                </c:pt>
                <c:pt idx="107706">
                  <c:v>-155.05049999999997</c:v>
                </c:pt>
                <c:pt idx="107707">
                  <c:v>-155.04849999999999</c:v>
                </c:pt>
                <c:pt idx="107708">
                  <c:v>-155.04649999999998</c:v>
                </c:pt>
                <c:pt idx="107709">
                  <c:v>-155.04449999999997</c:v>
                </c:pt>
                <c:pt idx="107710">
                  <c:v>-155.04249999999999</c:v>
                </c:pt>
                <c:pt idx="107711">
                  <c:v>-155.04049999999998</c:v>
                </c:pt>
                <c:pt idx="107712">
                  <c:v>-155.03849999999997</c:v>
                </c:pt>
                <c:pt idx="107713">
                  <c:v>-155.03649999999999</c:v>
                </c:pt>
                <c:pt idx="107714">
                  <c:v>-155.03449999999998</c:v>
                </c:pt>
                <c:pt idx="107715">
                  <c:v>-155.03249999999997</c:v>
                </c:pt>
                <c:pt idx="107716">
                  <c:v>-155.03049999999999</c:v>
                </c:pt>
                <c:pt idx="107717">
                  <c:v>-155.02849999999998</c:v>
                </c:pt>
                <c:pt idx="107718">
                  <c:v>-155.02649999999997</c:v>
                </c:pt>
                <c:pt idx="107719">
                  <c:v>-155.02449999999999</c:v>
                </c:pt>
                <c:pt idx="107720">
                  <c:v>-155.02249999999998</c:v>
                </c:pt>
                <c:pt idx="107721">
                  <c:v>-155.02049999999997</c:v>
                </c:pt>
                <c:pt idx="107722">
                  <c:v>-155.01849999999999</c:v>
                </c:pt>
                <c:pt idx="107723">
                  <c:v>-155.01649999999998</c:v>
                </c:pt>
                <c:pt idx="107724">
                  <c:v>-155.01449999999997</c:v>
                </c:pt>
                <c:pt idx="107725">
                  <c:v>-155.01249999999999</c:v>
                </c:pt>
                <c:pt idx="107726">
                  <c:v>-155.01049999999998</c:v>
                </c:pt>
                <c:pt idx="107727">
                  <c:v>-155.00849999999997</c:v>
                </c:pt>
                <c:pt idx="107728">
                  <c:v>-155.00649999999999</c:v>
                </c:pt>
                <c:pt idx="107729">
                  <c:v>-155.00449999999998</c:v>
                </c:pt>
                <c:pt idx="107730">
                  <c:v>-155.00249999999997</c:v>
                </c:pt>
                <c:pt idx="107731">
                  <c:v>-155.00049999999999</c:v>
                </c:pt>
                <c:pt idx="107732">
                  <c:v>-154.99849999999998</c:v>
                </c:pt>
                <c:pt idx="107733">
                  <c:v>-154.99649999999997</c:v>
                </c:pt>
                <c:pt idx="107734">
                  <c:v>-154.99449999999999</c:v>
                </c:pt>
                <c:pt idx="107735">
                  <c:v>-154.99249999999998</c:v>
                </c:pt>
                <c:pt idx="107736">
                  <c:v>-154.99049999999997</c:v>
                </c:pt>
                <c:pt idx="107737">
                  <c:v>-154.98849999999999</c:v>
                </c:pt>
                <c:pt idx="107738">
                  <c:v>-154.98649999999998</c:v>
                </c:pt>
                <c:pt idx="107739">
                  <c:v>-154.98449999999997</c:v>
                </c:pt>
                <c:pt idx="107740">
                  <c:v>-154.98249999999999</c:v>
                </c:pt>
                <c:pt idx="107741">
                  <c:v>-154.98049999999998</c:v>
                </c:pt>
                <c:pt idx="107742">
                  <c:v>-154.97849999999997</c:v>
                </c:pt>
                <c:pt idx="107743">
                  <c:v>-154.97649999999999</c:v>
                </c:pt>
                <c:pt idx="107744">
                  <c:v>-154.97449999999998</c:v>
                </c:pt>
                <c:pt idx="107745">
                  <c:v>-154.97249999999997</c:v>
                </c:pt>
                <c:pt idx="107746">
                  <c:v>-154.97049999999999</c:v>
                </c:pt>
                <c:pt idx="107747">
                  <c:v>-154.96849999999998</c:v>
                </c:pt>
                <c:pt idx="107748">
                  <c:v>-154.96649999999997</c:v>
                </c:pt>
                <c:pt idx="107749">
                  <c:v>-154.96449999999999</c:v>
                </c:pt>
                <c:pt idx="107750">
                  <c:v>-154.96249999999998</c:v>
                </c:pt>
                <c:pt idx="107751">
                  <c:v>-154.96049999999997</c:v>
                </c:pt>
                <c:pt idx="107752">
                  <c:v>-154.95849999999999</c:v>
                </c:pt>
                <c:pt idx="107753">
                  <c:v>-154.95649999999998</c:v>
                </c:pt>
                <c:pt idx="107754">
                  <c:v>-154.95449999999997</c:v>
                </c:pt>
                <c:pt idx="107755">
                  <c:v>-154.95249999999999</c:v>
                </c:pt>
                <c:pt idx="107756">
                  <c:v>-154.95049999999998</c:v>
                </c:pt>
                <c:pt idx="107757">
                  <c:v>-154.94849999999997</c:v>
                </c:pt>
                <c:pt idx="107758">
                  <c:v>-154.94649999999999</c:v>
                </c:pt>
                <c:pt idx="107759">
                  <c:v>-154.94449999999998</c:v>
                </c:pt>
                <c:pt idx="107760">
                  <c:v>-154.94249999999997</c:v>
                </c:pt>
                <c:pt idx="107761">
                  <c:v>-154.94049999999999</c:v>
                </c:pt>
                <c:pt idx="107762">
                  <c:v>-154.93849999999998</c:v>
                </c:pt>
                <c:pt idx="107763">
                  <c:v>-154.93649999999997</c:v>
                </c:pt>
                <c:pt idx="107764">
                  <c:v>-154.93449999999999</c:v>
                </c:pt>
                <c:pt idx="107765">
                  <c:v>-154.93249999999998</c:v>
                </c:pt>
                <c:pt idx="107766">
                  <c:v>-154.93049999999997</c:v>
                </c:pt>
                <c:pt idx="107767">
                  <c:v>-154.92849999999999</c:v>
                </c:pt>
                <c:pt idx="107768">
                  <c:v>-154.92649999999998</c:v>
                </c:pt>
                <c:pt idx="107769">
                  <c:v>-154.92449999999997</c:v>
                </c:pt>
                <c:pt idx="107770">
                  <c:v>-154.92249999999999</c:v>
                </c:pt>
                <c:pt idx="107771">
                  <c:v>-154.92049999999998</c:v>
                </c:pt>
                <c:pt idx="107772">
                  <c:v>-154.91849999999997</c:v>
                </c:pt>
                <c:pt idx="107773">
                  <c:v>-154.91649999999998</c:v>
                </c:pt>
                <c:pt idx="107774">
                  <c:v>-154.91449999999998</c:v>
                </c:pt>
                <c:pt idx="107775">
                  <c:v>-154.91249999999997</c:v>
                </c:pt>
                <c:pt idx="107776">
                  <c:v>-154.91049999999998</c:v>
                </c:pt>
                <c:pt idx="107777">
                  <c:v>-154.90849999999998</c:v>
                </c:pt>
                <c:pt idx="107778">
                  <c:v>-154.90649999999997</c:v>
                </c:pt>
                <c:pt idx="107779">
                  <c:v>-154.90449999999998</c:v>
                </c:pt>
                <c:pt idx="107780">
                  <c:v>-154.90249999999997</c:v>
                </c:pt>
                <c:pt idx="107781">
                  <c:v>-154.90049999999997</c:v>
                </c:pt>
                <c:pt idx="107782">
                  <c:v>-154.89849999999998</c:v>
                </c:pt>
                <c:pt idx="107783">
                  <c:v>-154.89649999999997</c:v>
                </c:pt>
                <c:pt idx="107784">
                  <c:v>-154.89449999999997</c:v>
                </c:pt>
                <c:pt idx="107785">
                  <c:v>-154.89249999999998</c:v>
                </c:pt>
                <c:pt idx="107786">
                  <c:v>-154.89049999999997</c:v>
                </c:pt>
                <c:pt idx="107787">
                  <c:v>-154.88849999999996</c:v>
                </c:pt>
                <c:pt idx="107788">
                  <c:v>-154.88649999999998</c:v>
                </c:pt>
                <c:pt idx="107789">
                  <c:v>-154.88449999999997</c:v>
                </c:pt>
                <c:pt idx="107790">
                  <c:v>-154.88249999999996</c:v>
                </c:pt>
                <c:pt idx="107791">
                  <c:v>-154.88049999999998</c:v>
                </c:pt>
                <c:pt idx="107792">
                  <c:v>-154.87849999999997</c:v>
                </c:pt>
                <c:pt idx="107793">
                  <c:v>-154.87649999999996</c:v>
                </c:pt>
                <c:pt idx="107794">
                  <c:v>-154.87449999999998</c:v>
                </c:pt>
                <c:pt idx="107795">
                  <c:v>-154.87249999999997</c:v>
                </c:pt>
                <c:pt idx="107796">
                  <c:v>-154.87049999999996</c:v>
                </c:pt>
                <c:pt idx="107797">
                  <c:v>-154.86849999999998</c:v>
                </c:pt>
                <c:pt idx="107798">
                  <c:v>-154.86649999999997</c:v>
                </c:pt>
                <c:pt idx="107799">
                  <c:v>-154.86449999999996</c:v>
                </c:pt>
                <c:pt idx="107800">
                  <c:v>-154.86249999999998</c:v>
                </c:pt>
                <c:pt idx="107801">
                  <c:v>-154.86049999999997</c:v>
                </c:pt>
                <c:pt idx="107802">
                  <c:v>-154.85849999999996</c:v>
                </c:pt>
                <c:pt idx="107803">
                  <c:v>-154.85649999999998</c:v>
                </c:pt>
                <c:pt idx="107804">
                  <c:v>-154.85449999999997</c:v>
                </c:pt>
                <c:pt idx="107805">
                  <c:v>-154.85249999999996</c:v>
                </c:pt>
                <c:pt idx="107806">
                  <c:v>-154.85049999999998</c:v>
                </c:pt>
                <c:pt idx="107807">
                  <c:v>-154.84849999999997</c:v>
                </c:pt>
                <c:pt idx="107808">
                  <c:v>-154.84649999999996</c:v>
                </c:pt>
                <c:pt idx="107809">
                  <c:v>-154.84449999999998</c:v>
                </c:pt>
                <c:pt idx="107810">
                  <c:v>-154.84249999999997</c:v>
                </c:pt>
                <c:pt idx="107811">
                  <c:v>-154.84049999999996</c:v>
                </c:pt>
                <c:pt idx="107812">
                  <c:v>-154.83849999999998</c:v>
                </c:pt>
                <c:pt idx="107813">
                  <c:v>-154.83649999999997</c:v>
                </c:pt>
                <c:pt idx="107814">
                  <c:v>-154.83449999999999</c:v>
                </c:pt>
                <c:pt idx="107815">
                  <c:v>-154.83249999999998</c:v>
                </c:pt>
                <c:pt idx="107816">
                  <c:v>-154.83049999999997</c:v>
                </c:pt>
                <c:pt idx="107817">
                  <c:v>-154.82849999999999</c:v>
                </c:pt>
                <c:pt idx="107818">
                  <c:v>-154.82649999999998</c:v>
                </c:pt>
                <c:pt idx="107819">
                  <c:v>-154.82449999999997</c:v>
                </c:pt>
                <c:pt idx="107820">
                  <c:v>-154.82249999999999</c:v>
                </c:pt>
                <c:pt idx="107821">
                  <c:v>-154.82049999999998</c:v>
                </c:pt>
                <c:pt idx="107822">
                  <c:v>-154.81849999999997</c:v>
                </c:pt>
                <c:pt idx="107823">
                  <c:v>-154.81649999999999</c:v>
                </c:pt>
                <c:pt idx="107824">
                  <c:v>-154.81449999999998</c:v>
                </c:pt>
                <c:pt idx="107825">
                  <c:v>-154.81249999999997</c:v>
                </c:pt>
                <c:pt idx="107826">
                  <c:v>-154.81049999999999</c:v>
                </c:pt>
                <c:pt idx="107827">
                  <c:v>-154.80849999999998</c:v>
                </c:pt>
                <c:pt idx="107828">
                  <c:v>-154.80649999999997</c:v>
                </c:pt>
                <c:pt idx="107829">
                  <c:v>-154.80449999999999</c:v>
                </c:pt>
                <c:pt idx="107830">
                  <c:v>-154.80249999999998</c:v>
                </c:pt>
                <c:pt idx="107831">
                  <c:v>-154.80049999999997</c:v>
                </c:pt>
                <c:pt idx="107832">
                  <c:v>-154.79849999999999</c:v>
                </c:pt>
                <c:pt idx="107833">
                  <c:v>-154.79649999999998</c:v>
                </c:pt>
                <c:pt idx="107834">
                  <c:v>-154.79449999999997</c:v>
                </c:pt>
                <c:pt idx="107835">
                  <c:v>-154.79249999999999</c:v>
                </c:pt>
                <c:pt idx="107836">
                  <c:v>-154.79049999999998</c:v>
                </c:pt>
                <c:pt idx="107837">
                  <c:v>-154.78849999999997</c:v>
                </c:pt>
                <c:pt idx="107838">
                  <c:v>-154.78649999999999</c:v>
                </c:pt>
                <c:pt idx="107839">
                  <c:v>-154.78449999999998</c:v>
                </c:pt>
                <c:pt idx="107840">
                  <c:v>-154.78249999999997</c:v>
                </c:pt>
                <c:pt idx="107841">
                  <c:v>-154.78049999999999</c:v>
                </c:pt>
                <c:pt idx="107842">
                  <c:v>-154.77849999999998</c:v>
                </c:pt>
                <c:pt idx="107843">
                  <c:v>-154.77649999999997</c:v>
                </c:pt>
                <c:pt idx="107844">
                  <c:v>-154.77449999999999</c:v>
                </c:pt>
                <c:pt idx="107845">
                  <c:v>-154.77249999999998</c:v>
                </c:pt>
                <c:pt idx="107846">
                  <c:v>-154.77049999999997</c:v>
                </c:pt>
                <c:pt idx="107847">
                  <c:v>-154.76849999999999</c:v>
                </c:pt>
                <c:pt idx="107848">
                  <c:v>-154.76649999999998</c:v>
                </c:pt>
                <c:pt idx="107849">
                  <c:v>-154.76449999999997</c:v>
                </c:pt>
                <c:pt idx="107850">
                  <c:v>-154.76249999999999</c:v>
                </c:pt>
                <c:pt idx="107851">
                  <c:v>-154.76049999999998</c:v>
                </c:pt>
                <c:pt idx="107852">
                  <c:v>-154.75849999999997</c:v>
                </c:pt>
                <c:pt idx="107853">
                  <c:v>-154.75649999999999</c:v>
                </c:pt>
                <c:pt idx="107854">
                  <c:v>-154.75449999999998</c:v>
                </c:pt>
                <c:pt idx="107855">
                  <c:v>-154.75249999999997</c:v>
                </c:pt>
                <c:pt idx="107856">
                  <c:v>-154.75049999999999</c:v>
                </c:pt>
                <c:pt idx="107857">
                  <c:v>-154.74849999999998</c:v>
                </c:pt>
                <c:pt idx="107858">
                  <c:v>-154.74649999999997</c:v>
                </c:pt>
                <c:pt idx="107859">
                  <c:v>-154.74449999999999</c:v>
                </c:pt>
                <c:pt idx="107860">
                  <c:v>-154.74249999999998</c:v>
                </c:pt>
                <c:pt idx="107861">
                  <c:v>-154.74049999999997</c:v>
                </c:pt>
                <c:pt idx="107862">
                  <c:v>-154.73849999999999</c:v>
                </c:pt>
                <c:pt idx="107863">
                  <c:v>-154.73649999999998</c:v>
                </c:pt>
                <c:pt idx="107864">
                  <c:v>-154.73449999999997</c:v>
                </c:pt>
                <c:pt idx="107865">
                  <c:v>-154.73249999999999</c:v>
                </c:pt>
                <c:pt idx="107866">
                  <c:v>-154.73049999999998</c:v>
                </c:pt>
                <c:pt idx="107867">
                  <c:v>-154.72849999999997</c:v>
                </c:pt>
                <c:pt idx="107868">
                  <c:v>-154.72649999999999</c:v>
                </c:pt>
                <c:pt idx="107869">
                  <c:v>-154.72449999999998</c:v>
                </c:pt>
                <c:pt idx="107870">
                  <c:v>-154.72249999999997</c:v>
                </c:pt>
                <c:pt idx="107871">
                  <c:v>-154.72049999999999</c:v>
                </c:pt>
                <c:pt idx="107872">
                  <c:v>-154.71849999999998</c:v>
                </c:pt>
                <c:pt idx="107873">
                  <c:v>-154.71649999999997</c:v>
                </c:pt>
                <c:pt idx="107874">
                  <c:v>-154.71449999999999</c:v>
                </c:pt>
                <c:pt idx="107875">
                  <c:v>-154.71249999999998</c:v>
                </c:pt>
                <c:pt idx="107876">
                  <c:v>-154.71049999999997</c:v>
                </c:pt>
                <c:pt idx="107877">
                  <c:v>-154.70849999999999</c:v>
                </c:pt>
                <c:pt idx="107878">
                  <c:v>-154.70649999999998</c:v>
                </c:pt>
                <c:pt idx="107879">
                  <c:v>-154.70449999999997</c:v>
                </c:pt>
                <c:pt idx="107880">
                  <c:v>-154.70249999999999</c:v>
                </c:pt>
                <c:pt idx="107881">
                  <c:v>-154.70049999999998</c:v>
                </c:pt>
                <c:pt idx="107882">
                  <c:v>-154.69849999999997</c:v>
                </c:pt>
                <c:pt idx="107883">
                  <c:v>-154.69649999999999</c:v>
                </c:pt>
                <c:pt idx="107884">
                  <c:v>-154.69449999999998</c:v>
                </c:pt>
                <c:pt idx="107885">
                  <c:v>-154.69249999999997</c:v>
                </c:pt>
                <c:pt idx="107886">
                  <c:v>-154.69049999999999</c:v>
                </c:pt>
                <c:pt idx="107887">
                  <c:v>-154.68849999999998</c:v>
                </c:pt>
                <c:pt idx="107888">
                  <c:v>-154.68649999999997</c:v>
                </c:pt>
                <c:pt idx="107889">
                  <c:v>-154.68449999999999</c:v>
                </c:pt>
                <c:pt idx="107890">
                  <c:v>-154.68249999999998</c:v>
                </c:pt>
                <c:pt idx="107891">
                  <c:v>-154.68049999999997</c:v>
                </c:pt>
                <c:pt idx="107892">
                  <c:v>-154.67849999999999</c:v>
                </c:pt>
                <c:pt idx="107893">
                  <c:v>-154.67649999999998</c:v>
                </c:pt>
                <c:pt idx="107894">
                  <c:v>-154.67449999999997</c:v>
                </c:pt>
                <c:pt idx="107895">
                  <c:v>-154.67249999999999</c:v>
                </c:pt>
                <c:pt idx="107896">
                  <c:v>-154.67049999999998</c:v>
                </c:pt>
                <c:pt idx="107897">
                  <c:v>-154.66849999999997</c:v>
                </c:pt>
                <c:pt idx="107898">
                  <c:v>-154.66649999999998</c:v>
                </c:pt>
                <c:pt idx="107899">
                  <c:v>-154.66449999999998</c:v>
                </c:pt>
                <c:pt idx="107900">
                  <c:v>-154.66249999999997</c:v>
                </c:pt>
                <c:pt idx="107901">
                  <c:v>-154.66049999999998</c:v>
                </c:pt>
                <c:pt idx="107902">
                  <c:v>-154.65849999999998</c:v>
                </c:pt>
                <c:pt idx="107903">
                  <c:v>-154.65649999999997</c:v>
                </c:pt>
                <c:pt idx="107904">
                  <c:v>-154.65449999999998</c:v>
                </c:pt>
                <c:pt idx="107905">
                  <c:v>-154.65249999999997</c:v>
                </c:pt>
                <c:pt idx="107906">
                  <c:v>-154.65049999999997</c:v>
                </c:pt>
                <c:pt idx="107907">
                  <c:v>-154.64849999999998</c:v>
                </c:pt>
                <c:pt idx="107908">
                  <c:v>-154.64649999999997</c:v>
                </c:pt>
                <c:pt idx="107909">
                  <c:v>-154.64449999999997</c:v>
                </c:pt>
                <c:pt idx="107910">
                  <c:v>-154.64249999999998</c:v>
                </c:pt>
                <c:pt idx="107911">
                  <c:v>-154.64049999999997</c:v>
                </c:pt>
                <c:pt idx="107912">
                  <c:v>-154.63849999999996</c:v>
                </c:pt>
                <c:pt idx="107913">
                  <c:v>-154.63649999999998</c:v>
                </c:pt>
                <c:pt idx="107914">
                  <c:v>-154.63449999999997</c:v>
                </c:pt>
                <c:pt idx="107915">
                  <c:v>-154.63249999999996</c:v>
                </c:pt>
                <c:pt idx="107916">
                  <c:v>-154.63049999999998</c:v>
                </c:pt>
                <c:pt idx="107917">
                  <c:v>-154.62849999999997</c:v>
                </c:pt>
                <c:pt idx="107918">
                  <c:v>-154.62649999999996</c:v>
                </c:pt>
                <c:pt idx="107919">
                  <c:v>-154.62449999999998</c:v>
                </c:pt>
                <c:pt idx="107920">
                  <c:v>-154.62249999999997</c:v>
                </c:pt>
                <c:pt idx="107921">
                  <c:v>-154.62049999999996</c:v>
                </c:pt>
                <c:pt idx="107922">
                  <c:v>-154.61849999999998</c:v>
                </c:pt>
                <c:pt idx="107923">
                  <c:v>-154.61649999999997</c:v>
                </c:pt>
                <c:pt idx="107924">
                  <c:v>-154.61449999999996</c:v>
                </c:pt>
                <c:pt idx="107925">
                  <c:v>-154.61249999999998</c:v>
                </c:pt>
                <c:pt idx="107926">
                  <c:v>-154.61049999999997</c:v>
                </c:pt>
                <c:pt idx="107927">
                  <c:v>-154.60849999999996</c:v>
                </c:pt>
                <c:pt idx="107928">
                  <c:v>-154.60649999999998</c:v>
                </c:pt>
                <c:pt idx="107929">
                  <c:v>-154.60449999999997</c:v>
                </c:pt>
                <c:pt idx="107930">
                  <c:v>-154.60249999999996</c:v>
                </c:pt>
                <c:pt idx="107931">
                  <c:v>-154.60049999999998</c:v>
                </c:pt>
                <c:pt idx="107932">
                  <c:v>-154.59849999999997</c:v>
                </c:pt>
                <c:pt idx="107933">
                  <c:v>-154.59649999999996</c:v>
                </c:pt>
                <c:pt idx="107934">
                  <c:v>-154.59449999999998</c:v>
                </c:pt>
                <c:pt idx="107935">
                  <c:v>-154.59249999999997</c:v>
                </c:pt>
                <c:pt idx="107936">
                  <c:v>-154.59049999999996</c:v>
                </c:pt>
                <c:pt idx="107937">
                  <c:v>-154.58849999999998</c:v>
                </c:pt>
                <c:pt idx="107938">
                  <c:v>-154.58649999999997</c:v>
                </c:pt>
                <c:pt idx="107939">
                  <c:v>-154.58449999999999</c:v>
                </c:pt>
                <c:pt idx="107940">
                  <c:v>-154.58249999999998</c:v>
                </c:pt>
                <c:pt idx="107941">
                  <c:v>-154.58049999999997</c:v>
                </c:pt>
                <c:pt idx="107942">
                  <c:v>-154.57849999999999</c:v>
                </c:pt>
                <c:pt idx="107943">
                  <c:v>-154.57649999999998</c:v>
                </c:pt>
                <c:pt idx="107944">
                  <c:v>-154.57449999999997</c:v>
                </c:pt>
                <c:pt idx="107945">
                  <c:v>-154.57249999999999</c:v>
                </c:pt>
                <c:pt idx="107946">
                  <c:v>-154.57049999999998</c:v>
                </c:pt>
                <c:pt idx="107947">
                  <c:v>-154.56849999999997</c:v>
                </c:pt>
                <c:pt idx="107948">
                  <c:v>-154.56649999999999</c:v>
                </c:pt>
                <c:pt idx="107949">
                  <c:v>-154.56449999999998</c:v>
                </c:pt>
                <c:pt idx="107950">
                  <c:v>-154.56249999999997</c:v>
                </c:pt>
                <c:pt idx="107951">
                  <c:v>-154.56049999999999</c:v>
                </c:pt>
                <c:pt idx="107952">
                  <c:v>-154.55849999999998</c:v>
                </c:pt>
                <c:pt idx="107953">
                  <c:v>-154.55649999999997</c:v>
                </c:pt>
                <c:pt idx="107954">
                  <c:v>-154.55449999999999</c:v>
                </c:pt>
                <c:pt idx="107955">
                  <c:v>-154.55249999999998</c:v>
                </c:pt>
                <c:pt idx="107956">
                  <c:v>-154.55049999999997</c:v>
                </c:pt>
                <c:pt idx="107957">
                  <c:v>-154.54849999999999</c:v>
                </c:pt>
                <c:pt idx="107958">
                  <c:v>-154.54649999999998</c:v>
                </c:pt>
                <c:pt idx="107959">
                  <c:v>-154.54449999999997</c:v>
                </c:pt>
                <c:pt idx="107960">
                  <c:v>-154.54249999999999</c:v>
                </c:pt>
                <c:pt idx="107961">
                  <c:v>-154.54049999999998</c:v>
                </c:pt>
                <c:pt idx="107962">
                  <c:v>-154.53849999999997</c:v>
                </c:pt>
                <c:pt idx="107963">
                  <c:v>-154.53649999999999</c:v>
                </c:pt>
                <c:pt idx="107964">
                  <c:v>-154.53449999999998</c:v>
                </c:pt>
                <c:pt idx="107965">
                  <c:v>-154.53249999999997</c:v>
                </c:pt>
                <c:pt idx="107966">
                  <c:v>-154.53049999999999</c:v>
                </c:pt>
                <c:pt idx="107967">
                  <c:v>-154.52849999999998</c:v>
                </c:pt>
                <c:pt idx="107968">
                  <c:v>-154.52649999999997</c:v>
                </c:pt>
                <c:pt idx="107969">
                  <c:v>-154.52449999999999</c:v>
                </c:pt>
                <c:pt idx="107970">
                  <c:v>-154.52249999999998</c:v>
                </c:pt>
                <c:pt idx="107971">
                  <c:v>-154.52049999999997</c:v>
                </c:pt>
                <c:pt idx="107972">
                  <c:v>-154.51849999999999</c:v>
                </c:pt>
                <c:pt idx="107973">
                  <c:v>-154.51649999999998</c:v>
                </c:pt>
                <c:pt idx="107974">
                  <c:v>-154.51449999999997</c:v>
                </c:pt>
                <c:pt idx="107975">
                  <c:v>-154.51249999999999</c:v>
                </c:pt>
                <c:pt idx="107976">
                  <c:v>-154.51049999999998</c:v>
                </c:pt>
                <c:pt idx="107977">
                  <c:v>-154.50849999999997</c:v>
                </c:pt>
                <c:pt idx="107978">
                  <c:v>-154.50649999999999</c:v>
                </c:pt>
                <c:pt idx="107979">
                  <c:v>-154.50449999999998</c:v>
                </c:pt>
                <c:pt idx="107980">
                  <c:v>-154.50249999999997</c:v>
                </c:pt>
                <c:pt idx="107981">
                  <c:v>-154.50049999999999</c:v>
                </c:pt>
                <c:pt idx="107982">
                  <c:v>-154.49849999999998</c:v>
                </c:pt>
                <c:pt idx="107983">
                  <c:v>-154.49649999999997</c:v>
                </c:pt>
                <c:pt idx="107984">
                  <c:v>-154.49449999999999</c:v>
                </c:pt>
                <c:pt idx="107985">
                  <c:v>-154.49249999999998</c:v>
                </c:pt>
                <c:pt idx="107986">
                  <c:v>-154.49049999999997</c:v>
                </c:pt>
                <c:pt idx="107987">
                  <c:v>-154.48849999999999</c:v>
                </c:pt>
                <c:pt idx="107988">
                  <c:v>-154.48649999999998</c:v>
                </c:pt>
                <c:pt idx="107989">
                  <c:v>-154.48449999999997</c:v>
                </c:pt>
                <c:pt idx="107990">
                  <c:v>-154.48249999999999</c:v>
                </c:pt>
                <c:pt idx="107991">
                  <c:v>-154.48049999999998</c:v>
                </c:pt>
                <c:pt idx="107992">
                  <c:v>-154.47849999999997</c:v>
                </c:pt>
                <c:pt idx="107993">
                  <c:v>-154.47649999999999</c:v>
                </c:pt>
                <c:pt idx="107994">
                  <c:v>-154.47449999999998</c:v>
                </c:pt>
                <c:pt idx="107995">
                  <c:v>-154.47249999999997</c:v>
                </c:pt>
                <c:pt idx="107996">
                  <c:v>-154.47049999999999</c:v>
                </c:pt>
                <c:pt idx="107997">
                  <c:v>-154.46849999999998</c:v>
                </c:pt>
                <c:pt idx="107998">
                  <c:v>-154.46649999999997</c:v>
                </c:pt>
                <c:pt idx="107999">
                  <c:v>-154.46449999999999</c:v>
                </c:pt>
                <c:pt idx="108000">
                  <c:v>-154.46249999999998</c:v>
                </c:pt>
                <c:pt idx="108001">
                  <c:v>-154.46049999999997</c:v>
                </c:pt>
                <c:pt idx="108002">
                  <c:v>-154.45849999999999</c:v>
                </c:pt>
                <c:pt idx="108003">
                  <c:v>-154.45649999999998</c:v>
                </c:pt>
                <c:pt idx="108004">
                  <c:v>-154.45449999999997</c:v>
                </c:pt>
                <c:pt idx="108005">
                  <c:v>-154.45249999999999</c:v>
                </c:pt>
                <c:pt idx="108006">
                  <c:v>-154.45049999999998</c:v>
                </c:pt>
                <c:pt idx="108007">
                  <c:v>-154.44849999999997</c:v>
                </c:pt>
                <c:pt idx="108008">
                  <c:v>-154.44649999999999</c:v>
                </c:pt>
                <c:pt idx="108009">
                  <c:v>-154.44449999999998</c:v>
                </c:pt>
                <c:pt idx="108010">
                  <c:v>-154.44249999999997</c:v>
                </c:pt>
                <c:pt idx="108011">
                  <c:v>-154.44049999999999</c:v>
                </c:pt>
                <c:pt idx="108012">
                  <c:v>-154.43849999999998</c:v>
                </c:pt>
                <c:pt idx="108013">
                  <c:v>-154.43649999999997</c:v>
                </c:pt>
                <c:pt idx="108014">
                  <c:v>-154.43449999999999</c:v>
                </c:pt>
                <c:pt idx="108015">
                  <c:v>-154.43249999999998</c:v>
                </c:pt>
                <c:pt idx="108016">
                  <c:v>-154.43049999999997</c:v>
                </c:pt>
                <c:pt idx="108017">
                  <c:v>-154.42849999999999</c:v>
                </c:pt>
                <c:pt idx="108018">
                  <c:v>-154.42649999999998</c:v>
                </c:pt>
                <c:pt idx="108019">
                  <c:v>-154.42449999999997</c:v>
                </c:pt>
                <c:pt idx="108020">
                  <c:v>-154.42249999999999</c:v>
                </c:pt>
                <c:pt idx="108021">
                  <c:v>-154.42049999999998</c:v>
                </c:pt>
                <c:pt idx="108022">
                  <c:v>-154.41849999999997</c:v>
                </c:pt>
                <c:pt idx="108023">
                  <c:v>-154.41649999999998</c:v>
                </c:pt>
                <c:pt idx="108024">
                  <c:v>-154.41449999999998</c:v>
                </c:pt>
                <c:pt idx="108025">
                  <c:v>-154.41249999999997</c:v>
                </c:pt>
                <c:pt idx="108026">
                  <c:v>-154.41049999999998</c:v>
                </c:pt>
                <c:pt idx="108027">
                  <c:v>-154.40849999999998</c:v>
                </c:pt>
                <c:pt idx="108028">
                  <c:v>-154.40649999999997</c:v>
                </c:pt>
                <c:pt idx="108029">
                  <c:v>-154.40449999999998</c:v>
                </c:pt>
                <c:pt idx="108030">
                  <c:v>-154.40249999999997</c:v>
                </c:pt>
                <c:pt idx="108031">
                  <c:v>-154.40049999999997</c:v>
                </c:pt>
                <c:pt idx="108032">
                  <c:v>-154.39849999999998</c:v>
                </c:pt>
                <c:pt idx="108033">
                  <c:v>-154.39649999999997</c:v>
                </c:pt>
                <c:pt idx="108034">
                  <c:v>-154.39449999999997</c:v>
                </c:pt>
                <c:pt idx="108035">
                  <c:v>-154.39249999999998</c:v>
                </c:pt>
                <c:pt idx="108036">
                  <c:v>-154.39049999999997</c:v>
                </c:pt>
                <c:pt idx="108037">
                  <c:v>-154.38849999999996</c:v>
                </c:pt>
                <c:pt idx="108038">
                  <c:v>-154.38649999999998</c:v>
                </c:pt>
                <c:pt idx="108039">
                  <c:v>-154.38449999999997</c:v>
                </c:pt>
                <c:pt idx="108040">
                  <c:v>-154.38249999999996</c:v>
                </c:pt>
                <c:pt idx="108041">
                  <c:v>-154.38049999999998</c:v>
                </c:pt>
                <c:pt idx="108042">
                  <c:v>-154.37849999999997</c:v>
                </c:pt>
                <c:pt idx="108043">
                  <c:v>-154.37649999999996</c:v>
                </c:pt>
                <c:pt idx="108044">
                  <c:v>-154.37449999999998</c:v>
                </c:pt>
                <c:pt idx="108045">
                  <c:v>-154.37249999999997</c:v>
                </c:pt>
                <c:pt idx="108046">
                  <c:v>-154.37049999999996</c:v>
                </c:pt>
                <c:pt idx="108047">
                  <c:v>-154.36849999999998</c:v>
                </c:pt>
                <c:pt idx="108048">
                  <c:v>-154.36649999999997</c:v>
                </c:pt>
                <c:pt idx="108049">
                  <c:v>-154.36449999999996</c:v>
                </c:pt>
                <c:pt idx="108050">
                  <c:v>-154.36249999999998</c:v>
                </c:pt>
                <c:pt idx="108051">
                  <c:v>-154.36049999999997</c:v>
                </c:pt>
                <c:pt idx="108052">
                  <c:v>-154.35849999999996</c:v>
                </c:pt>
                <c:pt idx="108053">
                  <c:v>-154.35649999999998</c:v>
                </c:pt>
                <c:pt idx="108054">
                  <c:v>-154.35449999999997</c:v>
                </c:pt>
                <c:pt idx="108055">
                  <c:v>-154.35249999999996</c:v>
                </c:pt>
                <c:pt idx="108056">
                  <c:v>-154.35049999999998</c:v>
                </c:pt>
                <c:pt idx="108057">
                  <c:v>-154.34849999999997</c:v>
                </c:pt>
                <c:pt idx="108058">
                  <c:v>-154.34649999999996</c:v>
                </c:pt>
                <c:pt idx="108059">
                  <c:v>-154.34449999999998</c:v>
                </c:pt>
                <c:pt idx="108060">
                  <c:v>-154.34249999999997</c:v>
                </c:pt>
                <c:pt idx="108061">
                  <c:v>-154.34049999999996</c:v>
                </c:pt>
                <c:pt idx="108062">
                  <c:v>-154.33849999999998</c:v>
                </c:pt>
                <c:pt idx="108063">
                  <c:v>-154.33649999999997</c:v>
                </c:pt>
                <c:pt idx="108064">
                  <c:v>-154.33449999999999</c:v>
                </c:pt>
                <c:pt idx="108065">
                  <c:v>-154.33249999999998</c:v>
                </c:pt>
                <c:pt idx="108066">
                  <c:v>-154.33049999999997</c:v>
                </c:pt>
                <c:pt idx="108067">
                  <c:v>-154.32849999999999</c:v>
                </c:pt>
                <c:pt idx="108068">
                  <c:v>-154.32649999999998</c:v>
                </c:pt>
                <c:pt idx="108069">
                  <c:v>-154.32449999999997</c:v>
                </c:pt>
                <c:pt idx="108070">
                  <c:v>-154.32249999999999</c:v>
                </c:pt>
                <c:pt idx="108071">
                  <c:v>-154.32049999999998</c:v>
                </c:pt>
                <c:pt idx="108072">
                  <c:v>-154.31849999999997</c:v>
                </c:pt>
                <c:pt idx="108073">
                  <c:v>-154.31649999999999</c:v>
                </c:pt>
                <c:pt idx="108074">
                  <c:v>-154.31449999999998</c:v>
                </c:pt>
                <c:pt idx="108075">
                  <c:v>-154.31249999999997</c:v>
                </c:pt>
                <c:pt idx="108076">
                  <c:v>-154.31049999999999</c:v>
                </c:pt>
                <c:pt idx="108077">
                  <c:v>-154.30849999999998</c:v>
                </c:pt>
                <c:pt idx="108078">
                  <c:v>-154.30649999999997</c:v>
                </c:pt>
                <c:pt idx="108079">
                  <c:v>-154.30449999999999</c:v>
                </c:pt>
                <c:pt idx="108080">
                  <c:v>-154.30249999999998</c:v>
                </c:pt>
                <c:pt idx="108081">
                  <c:v>-154.30049999999997</c:v>
                </c:pt>
                <c:pt idx="108082">
                  <c:v>-154.29849999999999</c:v>
                </c:pt>
                <c:pt idx="108083">
                  <c:v>-154.29649999999998</c:v>
                </c:pt>
                <c:pt idx="108084">
                  <c:v>-154.29449999999997</c:v>
                </c:pt>
                <c:pt idx="108085">
                  <c:v>-154.29249999999999</c:v>
                </c:pt>
                <c:pt idx="108086">
                  <c:v>-154.29049999999998</c:v>
                </c:pt>
                <c:pt idx="108087">
                  <c:v>-154.28849999999997</c:v>
                </c:pt>
                <c:pt idx="108088">
                  <c:v>-154.28649999999999</c:v>
                </c:pt>
                <c:pt idx="108089">
                  <c:v>-154.28449999999998</c:v>
                </c:pt>
                <c:pt idx="108090">
                  <c:v>-154.28249999999997</c:v>
                </c:pt>
                <c:pt idx="108091">
                  <c:v>-154.28049999999999</c:v>
                </c:pt>
                <c:pt idx="108092">
                  <c:v>-154.27849999999998</c:v>
                </c:pt>
                <c:pt idx="108093">
                  <c:v>-154.27649999999997</c:v>
                </c:pt>
                <c:pt idx="108094">
                  <c:v>-154.27449999999999</c:v>
                </c:pt>
                <c:pt idx="108095">
                  <c:v>-154.27249999999998</c:v>
                </c:pt>
                <c:pt idx="108096">
                  <c:v>-154.27049999999997</c:v>
                </c:pt>
                <c:pt idx="108097">
                  <c:v>-154.26849999999999</c:v>
                </c:pt>
                <c:pt idx="108098">
                  <c:v>-154.26649999999998</c:v>
                </c:pt>
                <c:pt idx="108099">
                  <c:v>-154.26449999999997</c:v>
                </c:pt>
                <c:pt idx="108100">
                  <c:v>-154.26249999999999</c:v>
                </c:pt>
                <c:pt idx="108101">
                  <c:v>-154.26049999999998</c:v>
                </c:pt>
                <c:pt idx="108102">
                  <c:v>-154.25849999999997</c:v>
                </c:pt>
                <c:pt idx="108103">
                  <c:v>-154.25649999999999</c:v>
                </c:pt>
                <c:pt idx="108104">
                  <c:v>-154.25449999999998</c:v>
                </c:pt>
                <c:pt idx="108105">
                  <c:v>-154.25249999999997</c:v>
                </c:pt>
                <c:pt idx="108106">
                  <c:v>-154.25049999999999</c:v>
                </c:pt>
                <c:pt idx="108107">
                  <c:v>-154.24849999999998</c:v>
                </c:pt>
                <c:pt idx="108108">
                  <c:v>-154.24649999999997</c:v>
                </c:pt>
                <c:pt idx="108109">
                  <c:v>-154.24449999999999</c:v>
                </c:pt>
                <c:pt idx="108110">
                  <c:v>-154.24249999999998</c:v>
                </c:pt>
                <c:pt idx="108111">
                  <c:v>-154.24049999999997</c:v>
                </c:pt>
                <c:pt idx="108112">
                  <c:v>-154.23849999999999</c:v>
                </c:pt>
                <c:pt idx="108113">
                  <c:v>-154.23649999999998</c:v>
                </c:pt>
                <c:pt idx="108114">
                  <c:v>-154.23449999999997</c:v>
                </c:pt>
                <c:pt idx="108115">
                  <c:v>-154.23249999999999</c:v>
                </c:pt>
                <c:pt idx="108116">
                  <c:v>-154.23049999999998</c:v>
                </c:pt>
                <c:pt idx="108117">
                  <c:v>-154.22849999999997</c:v>
                </c:pt>
                <c:pt idx="108118">
                  <c:v>-154.22649999999999</c:v>
                </c:pt>
                <c:pt idx="108119">
                  <c:v>-154.22449999999998</c:v>
                </c:pt>
                <c:pt idx="108120">
                  <c:v>-154.22249999999997</c:v>
                </c:pt>
                <c:pt idx="108121">
                  <c:v>-154.22049999999999</c:v>
                </c:pt>
                <c:pt idx="108122">
                  <c:v>-154.21849999999998</c:v>
                </c:pt>
                <c:pt idx="108123">
                  <c:v>-154.21649999999997</c:v>
                </c:pt>
                <c:pt idx="108124">
                  <c:v>-154.21449999999999</c:v>
                </c:pt>
                <c:pt idx="108125">
                  <c:v>-154.21249999999998</c:v>
                </c:pt>
                <c:pt idx="108126">
                  <c:v>-154.21049999999997</c:v>
                </c:pt>
                <c:pt idx="108127">
                  <c:v>-154.20849999999999</c:v>
                </c:pt>
                <c:pt idx="108128">
                  <c:v>-154.20649999999998</c:v>
                </c:pt>
                <c:pt idx="108129">
                  <c:v>-154.20449999999997</c:v>
                </c:pt>
                <c:pt idx="108130">
                  <c:v>-154.20249999999999</c:v>
                </c:pt>
                <c:pt idx="108131">
                  <c:v>-154.20049999999998</c:v>
                </c:pt>
                <c:pt idx="108132">
                  <c:v>-154.19849999999997</c:v>
                </c:pt>
                <c:pt idx="108133">
                  <c:v>-154.19649999999999</c:v>
                </c:pt>
                <c:pt idx="108134">
                  <c:v>-154.19449999999998</c:v>
                </c:pt>
                <c:pt idx="108135">
                  <c:v>-154.19249999999997</c:v>
                </c:pt>
                <c:pt idx="108136">
                  <c:v>-154.19049999999999</c:v>
                </c:pt>
                <c:pt idx="108137">
                  <c:v>-154.18849999999998</c:v>
                </c:pt>
                <c:pt idx="108138">
                  <c:v>-154.18649999999997</c:v>
                </c:pt>
                <c:pt idx="108139">
                  <c:v>-154.18449999999999</c:v>
                </c:pt>
                <c:pt idx="108140">
                  <c:v>-154.18249999999998</c:v>
                </c:pt>
                <c:pt idx="108141">
                  <c:v>-154.18049999999997</c:v>
                </c:pt>
                <c:pt idx="108142">
                  <c:v>-154.17849999999999</c:v>
                </c:pt>
                <c:pt idx="108143">
                  <c:v>-154.17649999999998</c:v>
                </c:pt>
                <c:pt idx="108144">
                  <c:v>-154.17449999999997</c:v>
                </c:pt>
                <c:pt idx="108145">
                  <c:v>-154.17249999999999</c:v>
                </c:pt>
                <c:pt idx="108146">
                  <c:v>-154.17049999999998</c:v>
                </c:pt>
                <c:pt idx="108147">
                  <c:v>-154.16849999999997</c:v>
                </c:pt>
                <c:pt idx="108148">
                  <c:v>-154.16649999999998</c:v>
                </c:pt>
                <c:pt idx="108149">
                  <c:v>-154.16449999999998</c:v>
                </c:pt>
                <c:pt idx="108150">
                  <c:v>-154.16249999999997</c:v>
                </c:pt>
                <c:pt idx="108151">
                  <c:v>-154.16049999999998</c:v>
                </c:pt>
                <c:pt idx="108152">
                  <c:v>-154.15849999999998</c:v>
                </c:pt>
                <c:pt idx="108153">
                  <c:v>-154.15649999999997</c:v>
                </c:pt>
                <c:pt idx="108154">
                  <c:v>-154.15449999999998</c:v>
                </c:pt>
                <c:pt idx="108155">
                  <c:v>-154.15249999999997</c:v>
                </c:pt>
                <c:pt idx="108156">
                  <c:v>-154.15049999999997</c:v>
                </c:pt>
                <c:pt idx="108157">
                  <c:v>-154.14849999999998</c:v>
                </c:pt>
                <c:pt idx="108158">
                  <c:v>-154.14649999999997</c:v>
                </c:pt>
                <c:pt idx="108159">
                  <c:v>-154.14449999999997</c:v>
                </c:pt>
                <c:pt idx="108160">
                  <c:v>-154.14249999999998</c:v>
                </c:pt>
                <c:pt idx="108161">
                  <c:v>-154.14049999999997</c:v>
                </c:pt>
                <c:pt idx="108162">
                  <c:v>-154.13849999999996</c:v>
                </c:pt>
                <c:pt idx="108163">
                  <c:v>-154.13649999999998</c:v>
                </c:pt>
                <c:pt idx="108164">
                  <c:v>-154.13449999999997</c:v>
                </c:pt>
                <c:pt idx="108165">
                  <c:v>-154.13249999999996</c:v>
                </c:pt>
                <c:pt idx="108166">
                  <c:v>-154.13049999999998</c:v>
                </c:pt>
                <c:pt idx="108167">
                  <c:v>-154.12849999999997</c:v>
                </c:pt>
                <c:pt idx="108168">
                  <c:v>-154.12649999999996</c:v>
                </c:pt>
                <c:pt idx="108169">
                  <c:v>-154.12449999999998</c:v>
                </c:pt>
                <c:pt idx="108170">
                  <c:v>-154.12249999999997</c:v>
                </c:pt>
                <c:pt idx="108171">
                  <c:v>-154.12049999999996</c:v>
                </c:pt>
                <c:pt idx="108172">
                  <c:v>-154.11849999999998</c:v>
                </c:pt>
                <c:pt idx="108173">
                  <c:v>-154.11649999999997</c:v>
                </c:pt>
                <c:pt idx="108174">
                  <c:v>-154.11449999999996</c:v>
                </c:pt>
                <c:pt idx="108175">
                  <c:v>-154.11249999999998</c:v>
                </c:pt>
                <c:pt idx="108176">
                  <c:v>-154.11049999999997</c:v>
                </c:pt>
                <c:pt idx="108177">
                  <c:v>-154.10849999999996</c:v>
                </c:pt>
                <c:pt idx="108178">
                  <c:v>-154.10649999999998</c:v>
                </c:pt>
                <c:pt idx="108179">
                  <c:v>-154.10449999999997</c:v>
                </c:pt>
                <c:pt idx="108180">
                  <c:v>-154.10249999999996</c:v>
                </c:pt>
                <c:pt idx="108181">
                  <c:v>-154.10049999999998</c:v>
                </c:pt>
                <c:pt idx="108182">
                  <c:v>-154.09849999999997</c:v>
                </c:pt>
                <c:pt idx="108183">
                  <c:v>-154.09649999999996</c:v>
                </c:pt>
                <c:pt idx="108184">
                  <c:v>-154.09449999999998</c:v>
                </c:pt>
                <c:pt idx="108185">
                  <c:v>-154.09249999999997</c:v>
                </c:pt>
                <c:pt idx="108186">
                  <c:v>-154.09049999999996</c:v>
                </c:pt>
                <c:pt idx="108187">
                  <c:v>-154.08849999999998</c:v>
                </c:pt>
                <c:pt idx="108188">
                  <c:v>-154.08649999999997</c:v>
                </c:pt>
                <c:pt idx="108189">
                  <c:v>-154.08449999999999</c:v>
                </c:pt>
                <c:pt idx="108190">
                  <c:v>-154.08249999999998</c:v>
                </c:pt>
                <c:pt idx="108191">
                  <c:v>-154.08049999999997</c:v>
                </c:pt>
                <c:pt idx="108192">
                  <c:v>-154.07849999999999</c:v>
                </c:pt>
                <c:pt idx="108193">
                  <c:v>-154.07649999999998</c:v>
                </c:pt>
                <c:pt idx="108194">
                  <c:v>-154.07449999999997</c:v>
                </c:pt>
                <c:pt idx="108195">
                  <c:v>-154.07249999999999</c:v>
                </c:pt>
                <c:pt idx="108196">
                  <c:v>-154.07049999999998</c:v>
                </c:pt>
                <c:pt idx="108197">
                  <c:v>-154.06849999999997</c:v>
                </c:pt>
                <c:pt idx="108198">
                  <c:v>-154.06649999999999</c:v>
                </c:pt>
                <c:pt idx="108199">
                  <c:v>-154.06449999999998</c:v>
                </c:pt>
                <c:pt idx="108200">
                  <c:v>-154.06249999999997</c:v>
                </c:pt>
                <c:pt idx="108201">
                  <c:v>-154.06049999999999</c:v>
                </c:pt>
                <c:pt idx="108202">
                  <c:v>-154.05849999999998</c:v>
                </c:pt>
                <c:pt idx="108203">
                  <c:v>-154.05649999999997</c:v>
                </c:pt>
                <c:pt idx="108204">
                  <c:v>-154.05449999999999</c:v>
                </c:pt>
                <c:pt idx="108205">
                  <c:v>-154.05249999999998</c:v>
                </c:pt>
                <c:pt idx="108206">
                  <c:v>-154.05049999999997</c:v>
                </c:pt>
                <c:pt idx="108207">
                  <c:v>-154.04849999999999</c:v>
                </c:pt>
                <c:pt idx="108208">
                  <c:v>-154.04649999999998</c:v>
                </c:pt>
                <c:pt idx="108209">
                  <c:v>-154.04449999999997</c:v>
                </c:pt>
                <c:pt idx="108210">
                  <c:v>-154.04249999999999</c:v>
                </c:pt>
                <c:pt idx="108211">
                  <c:v>-154.04049999999998</c:v>
                </c:pt>
                <c:pt idx="108212">
                  <c:v>-154.03849999999997</c:v>
                </c:pt>
                <c:pt idx="108213">
                  <c:v>-154.03649999999999</c:v>
                </c:pt>
                <c:pt idx="108214">
                  <c:v>-154.03449999999998</c:v>
                </c:pt>
                <c:pt idx="108215">
                  <c:v>-154.03249999999997</c:v>
                </c:pt>
                <c:pt idx="108216">
                  <c:v>-154.03049999999999</c:v>
                </c:pt>
                <c:pt idx="108217">
                  <c:v>-154.02849999999998</c:v>
                </c:pt>
                <c:pt idx="108218">
                  <c:v>-154.02649999999997</c:v>
                </c:pt>
                <c:pt idx="108219">
                  <c:v>-154.02449999999999</c:v>
                </c:pt>
                <c:pt idx="108220">
                  <c:v>-154.02249999999998</c:v>
                </c:pt>
                <c:pt idx="108221">
                  <c:v>-154.02049999999997</c:v>
                </c:pt>
                <c:pt idx="108222">
                  <c:v>-154.01849999999999</c:v>
                </c:pt>
                <c:pt idx="108223">
                  <c:v>-154.01649999999998</c:v>
                </c:pt>
                <c:pt idx="108224">
                  <c:v>-154.01449999999997</c:v>
                </c:pt>
                <c:pt idx="108225">
                  <c:v>-154.01249999999999</c:v>
                </c:pt>
                <c:pt idx="108226">
                  <c:v>-154.01049999999998</c:v>
                </c:pt>
                <c:pt idx="108227">
                  <c:v>-154.00849999999997</c:v>
                </c:pt>
                <c:pt idx="108228">
                  <c:v>-154.00649999999999</c:v>
                </c:pt>
                <c:pt idx="108229">
                  <c:v>-154.00449999999998</c:v>
                </c:pt>
                <c:pt idx="108230">
                  <c:v>-154.00249999999997</c:v>
                </c:pt>
                <c:pt idx="108231">
                  <c:v>-154.00049999999999</c:v>
                </c:pt>
                <c:pt idx="108232">
                  <c:v>-153.99849999999998</c:v>
                </c:pt>
                <c:pt idx="108233">
                  <c:v>-153.99649999999997</c:v>
                </c:pt>
                <c:pt idx="108234">
                  <c:v>-153.99449999999999</c:v>
                </c:pt>
                <c:pt idx="108235">
                  <c:v>-153.99249999999998</c:v>
                </c:pt>
                <c:pt idx="108236">
                  <c:v>-153.99049999999997</c:v>
                </c:pt>
                <c:pt idx="108237">
                  <c:v>-153.98849999999999</c:v>
                </c:pt>
                <c:pt idx="108238">
                  <c:v>-153.98649999999998</c:v>
                </c:pt>
                <c:pt idx="108239">
                  <c:v>-153.98449999999997</c:v>
                </c:pt>
                <c:pt idx="108240">
                  <c:v>-153.98249999999999</c:v>
                </c:pt>
                <c:pt idx="108241">
                  <c:v>-153.98049999999998</c:v>
                </c:pt>
                <c:pt idx="108242">
                  <c:v>-153.97849999999997</c:v>
                </c:pt>
                <c:pt idx="108243">
                  <c:v>-153.97649999999999</c:v>
                </c:pt>
                <c:pt idx="108244">
                  <c:v>-153.97449999999998</c:v>
                </c:pt>
                <c:pt idx="108245">
                  <c:v>-153.97249999999997</c:v>
                </c:pt>
                <c:pt idx="108246">
                  <c:v>-153.97049999999999</c:v>
                </c:pt>
                <c:pt idx="108247">
                  <c:v>-153.96849999999998</c:v>
                </c:pt>
                <c:pt idx="108248">
                  <c:v>-153.96649999999997</c:v>
                </c:pt>
                <c:pt idx="108249">
                  <c:v>-153.96449999999999</c:v>
                </c:pt>
                <c:pt idx="108250">
                  <c:v>-153.96249999999998</c:v>
                </c:pt>
                <c:pt idx="108251">
                  <c:v>-153.96049999999997</c:v>
                </c:pt>
                <c:pt idx="108252">
                  <c:v>-153.95849999999999</c:v>
                </c:pt>
                <c:pt idx="108253">
                  <c:v>-153.95649999999998</c:v>
                </c:pt>
                <c:pt idx="108254">
                  <c:v>-153.95449999999997</c:v>
                </c:pt>
                <c:pt idx="108255">
                  <c:v>-153.95249999999999</c:v>
                </c:pt>
                <c:pt idx="108256">
                  <c:v>-153.95049999999998</c:v>
                </c:pt>
                <c:pt idx="108257">
                  <c:v>-153.94849999999997</c:v>
                </c:pt>
                <c:pt idx="108258">
                  <c:v>-153.94649999999999</c:v>
                </c:pt>
                <c:pt idx="108259">
                  <c:v>-153.94449999999998</c:v>
                </c:pt>
                <c:pt idx="108260">
                  <c:v>-153.94249999999997</c:v>
                </c:pt>
                <c:pt idx="108261">
                  <c:v>-153.94049999999999</c:v>
                </c:pt>
                <c:pt idx="108262">
                  <c:v>-153.93849999999998</c:v>
                </c:pt>
                <c:pt idx="108263">
                  <c:v>-153.93649999999997</c:v>
                </c:pt>
                <c:pt idx="108264">
                  <c:v>-153.93449999999999</c:v>
                </c:pt>
                <c:pt idx="108265">
                  <c:v>-153.93249999999998</c:v>
                </c:pt>
                <c:pt idx="108266">
                  <c:v>-153.93049999999997</c:v>
                </c:pt>
                <c:pt idx="108267">
                  <c:v>-153.92849999999999</c:v>
                </c:pt>
                <c:pt idx="108268">
                  <c:v>-153.92649999999998</c:v>
                </c:pt>
                <c:pt idx="108269">
                  <c:v>-153.92449999999997</c:v>
                </c:pt>
                <c:pt idx="108270">
                  <c:v>-153.92249999999999</c:v>
                </c:pt>
                <c:pt idx="108271">
                  <c:v>-153.92049999999998</c:v>
                </c:pt>
                <c:pt idx="108272">
                  <c:v>-153.91849999999997</c:v>
                </c:pt>
                <c:pt idx="108273">
                  <c:v>-153.91649999999998</c:v>
                </c:pt>
                <c:pt idx="108274">
                  <c:v>-153.91449999999998</c:v>
                </c:pt>
                <c:pt idx="108275">
                  <c:v>-153.91249999999997</c:v>
                </c:pt>
                <c:pt idx="108276">
                  <c:v>-153.91049999999998</c:v>
                </c:pt>
                <c:pt idx="108277">
                  <c:v>-153.90849999999998</c:v>
                </c:pt>
                <c:pt idx="108278">
                  <c:v>-153.90649999999997</c:v>
                </c:pt>
                <c:pt idx="108279">
                  <c:v>-153.90449999999998</c:v>
                </c:pt>
                <c:pt idx="108280">
                  <c:v>-153.90249999999997</c:v>
                </c:pt>
                <c:pt idx="108281">
                  <c:v>-153.90049999999997</c:v>
                </c:pt>
                <c:pt idx="108282">
                  <c:v>-153.89849999999998</c:v>
                </c:pt>
                <c:pt idx="108283">
                  <c:v>-153.89649999999997</c:v>
                </c:pt>
                <c:pt idx="108284">
                  <c:v>-153.89449999999997</c:v>
                </c:pt>
                <c:pt idx="108285">
                  <c:v>-153.89249999999998</c:v>
                </c:pt>
                <c:pt idx="108286">
                  <c:v>-153.89049999999997</c:v>
                </c:pt>
                <c:pt idx="108287">
                  <c:v>-153.88849999999996</c:v>
                </c:pt>
                <c:pt idx="108288">
                  <c:v>-153.88649999999998</c:v>
                </c:pt>
                <c:pt idx="108289">
                  <c:v>-153.88449999999997</c:v>
                </c:pt>
                <c:pt idx="108290">
                  <c:v>-153.88249999999996</c:v>
                </c:pt>
                <c:pt idx="108291">
                  <c:v>-153.88049999999998</c:v>
                </c:pt>
                <c:pt idx="108292">
                  <c:v>-153.87849999999997</c:v>
                </c:pt>
                <c:pt idx="108293">
                  <c:v>-153.87649999999996</c:v>
                </c:pt>
                <c:pt idx="108294">
                  <c:v>-153.87449999999998</c:v>
                </c:pt>
                <c:pt idx="108295">
                  <c:v>-153.87249999999997</c:v>
                </c:pt>
                <c:pt idx="108296">
                  <c:v>-153.87049999999996</c:v>
                </c:pt>
                <c:pt idx="108297">
                  <c:v>-153.86849999999998</c:v>
                </c:pt>
                <c:pt idx="108298">
                  <c:v>-153.86649999999997</c:v>
                </c:pt>
                <c:pt idx="108299">
                  <c:v>-153.86449999999996</c:v>
                </c:pt>
                <c:pt idx="108300">
                  <c:v>-153.86249999999998</c:v>
                </c:pt>
                <c:pt idx="108301">
                  <c:v>-153.86049999999997</c:v>
                </c:pt>
                <c:pt idx="108302">
                  <c:v>-153.85849999999996</c:v>
                </c:pt>
                <c:pt idx="108303">
                  <c:v>-153.85649999999998</c:v>
                </c:pt>
                <c:pt idx="108304">
                  <c:v>-153.85449999999997</c:v>
                </c:pt>
                <c:pt idx="108305">
                  <c:v>-153.85249999999996</c:v>
                </c:pt>
                <c:pt idx="108306">
                  <c:v>-153.85049999999998</c:v>
                </c:pt>
                <c:pt idx="108307">
                  <c:v>-153.84849999999997</c:v>
                </c:pt>
                <c:pt idx="108308">
                  <c:v>-153.84649999999996</c:v>
                </c:pt>
                <c:pt idx="108309">
                  <c:v>-153.84449999999998</c:v>
                </c:pt>
                <c:pt idx="108310">
                  <c:v>-153.84249999999997</c:v>
                </c:pt>
                <c:pt idx="108311">
                  <c:v>-153.84049999999996</c:v>
                </c:pt>
                <c:pt idx="108312">
                  <c:v>-153.83849999999998</c:v>
                </c:pt>
                <c:pt idx="108313">
                  <c:v>-153.83649999999997</c:v>
                </c:pt>
                <c:pt idx="108314">
                  <c:v>-153.83449999999999</c:v>
                </c:pt>
                <c:pt idx="108315">
                  <c:v>-153.83249999999998</c:v>
                </c:pt>
                <c:pt idx="108316">
                  <c:v>-153.83049999999997</c:v>
                </c:pt>
                <c:pt idx="108317">
                  <c:v>-153.82849999999999</c:v>
                </c:pt>
                <c:pt idx="108318">
                  <c:v>-153.82649999999998</c:v>
                </c:pt>
                <c:pt idx="108319">
                  <c:v>-153.82449999999997</c:v>
                </c:pt>
                <c:pt idx="108320">
                  <c:v>-153.82249999999999</c:v>
                </c:pt>
                <c:pt idx="108321">
                  <c:v>-153.82049999999998</c:v>
                </c:pt>
                <c:pt idx="108322">
                  <c:v>-153.81849999999997</c:v>
                </c:pt>
                <c:pt idx="108323">
                  <c:v>-153.81649999999999</c:v>
                </c:pt>
                <c:pt idx="108324">
                  <c:v>-153.81449999999998</c:v>
                </c:pt>
                <c:pt idx="108325">
                  <c:v>-153.81249999999997</c:v>
                </c:pt>
                <c:pt idx="108326">
                  <c:v>-153.81049999999999</c:v>
                </c:pt>
                <c:pt idx="108327">
                  <c:v>-153.80849999999998</c:v>
                </c:pt>
                <c:pt idx="108328">
                  <c:v>-153.80649999999997</c:v>
                </c:pt>
                <c:pt idx="108329">
                  <c:v>-153.80449999999999</c:v>
                </c:pt>
                <c:pt idx="108330">
                  <c:v>-153.80249999999998</c:v>
                </c:pt>
                <c:pt idx="108331">
                  <c:v>-153.80049999999997</c:v>
                </c:pt>
                <c:pt idx="108332">
                  <c:v>-153.79849999999999</c:v>
                </c:pt>
                <c:pt idx="108333">
                  <c:v>-153.79649999999998</c:v>
                </c:pt>
                <c:pt idx="108334">
                  <c:v>-153.79449999999997</c:v>
                </c:pt>
                <c:pt idx="108335">
                  <c:v>-153.79249999999999</c:v>
                </c:pt>
                <c:pt idx="108336">
                  <c:v>-153.79049999999998</c:v>
                </c:pt>
                <c:pt idx="108337">
                  <c:v>-153.78849999999997</c:v>
                </c:pt>
                <c:pt idx="108338">
                  <c:v>-153.78649999999999</c:v>
                </c:pt>
                <c:pt idx="108339">
                  <c:v>-153.78449999999998</c:v>
                </c:pt>
                <c:pt idx="108340">
                  <c:v>-153.78249999999997</c:v>
                </c:pt>
                <c:pt idx="108341">
                  <c:v>-153.78049999999999</c:v>
                </c:pt>
                <c:pt idx="108342">
                  <c:v>-153.77849999999998</c:v>
                </c:pt>
                <c:pt idx="108343">
                  <c:v>-153.77649999999997</c:v>
                </c:pt>
                <c:pt idx="108344">
                  <c:v>-153.77449999999999</c:v>
                </c:pt>
                <c:pt idx="108345">
                  <c:v>-153.77249999999998</c:v>
                </c:pt>
                <c:pt idx="108346">
                  <c:v>-153.77049999999997</c:v>
                </c:pt>
                <c:pt idx="108347">
                  <c:v>-153.76849999999999</c:v>
                </c:pt>
                <c:pt idx="108348">
                  <c:v>-153.76649999999998</c:v>
                </c:pt>
                <c:pt idx="108349">
                  <c:v>-153.76449999999997</c:v>
                </c:pt>
                <c:pt idx="108350">
                  <c:v>-153.76249999999999</c:v>
                </c:pt>
                <c:pt idx="108351">
                  <c:v>-153.76049999999998</c:v>
                </c:pt>
                <c:pt idx="108352">
                  <c:v>-153.75849999999997</c:v>
                </c:pt>
                <c:pt idx="108353">
                  <c:v>-153.75649999999999</c:v>
                </c:pt>
                <c:pt idx="108354">
                  <c:v>-153.75449999999998</c:v>
                </c:pt>
                <c:pt idx="108355">
                  <c:v>-153.75249999999997</c:v>
                </c:pt>
                <c:pt idx="108356">
                  <c:v>-153.75049999999999</c:v>
                </c:pt>
                <c:pt idx="108357">
                  <c:v>-153.74849999999998</c:v>
                </c:pt>
                <c:pt idx="108358">
                  <c:v>-153.74649999999997</c:v>
                </c:pt>
                <c:pt idx="108359">
                  <c:v>-153.74449999999999</c:v>
                </c:pt>
                <c:pt idx="108360">
                  <c:v>-153.74249999999998</c:v>
                </c:pt>
                <c:pt idx="108361">
                  <c:v>-153.74049999999997</c:v>
                </c:pt>
                <c:pt idx="108362">
                  <c:v>-153.73849999999999</c:v>
                </c:pt>
                <c:pt idx="108363">
                  <c:v>-153.73649999999998</c:v>
                </c:pt>
                <c:pt idx="108364">
                  <c:v>-153.73449999999997</c:v>
                </c:pt>
                <c:pt idx="108365">
                  <c:v>-153.73249999999999</c:v>
                </c:pt>
                <c:pt idx="108366">
                  <c:v>-153.73049999999998</c:v>
                </c:pt>
                <c:pt idx="108367">
                  <c:v>-153.72849999999997</c:v>
                </c:pt>
                <c:pt idx="108368">
                  <c:v>-153.72649999999999</c:v>
                </c:pt>
                <c:pt idx="108369">
                  <c:v>-153.72449999999998</c:v>
                </c:pt>
                <c:pt idx="108370">
                  <c:v>-153.72249999999997</c:v>
                </c:pt>
                <c:pt idx="108371">
                  <c:v>-153.72049999999999</c:v>
                </c:pt>
                <c:pt idx="108372">
                  <c:v>-153.71849999999998</c:v>
                </c:pt>
                <c:pt idx="108373">
                  <c:v>-153.71649999999997</c:v>
                </c:pt>
                <c:pt idx="108374">
                  <c:v>-153.71449999999999</c:v>
                </c:pt>
                <c:pt idx="108375">
                  <c:v>-153.71249999999998</c:v>
                </c:pt>
                <c:pt idx="108376">
                  <c:v>-153.71049999999997</c:v>
                </c:pt>
                <c:pt idx="108377">
                  <c:v>-153.70849999999999</c:v>
                </c:pt>
                <c:pt idx="108378">
                  <c:v>-153.70649999999998</c:v>
                </c:pt>
                <c:pt idx="108379">
                  <c:v>-153.70449999999997</c:v>
                </c:pt>
                <c:pt idx="108380">
                  <c:v>-153.70249999999999</c:v>
                </c:pt>
                <c:pt idx="108381">
                  <c:v>-153.70049999999998</c:v>
                </c:pt>
                <c:pt idx="108382">
                  <c:v>-153.69849999999997</c:v>
                </c:pt>
                <c:pt idx="108383">
                  <c:v>-153.69649999999999</c:v>
                </c:pt>
                <c:pt idx="108384">
                  <c:v>-153.69449999999998</c:v>
                </c:pt>
                <c:pt idx="108385">
                  <c:v>-153.69249999999997</c:v>
                </c:pt>
                <c:pt idx="108386">
                  <c:v>-153.69049999999999</c:v>
                </c:pt>
                <c:pt idx="108387">
                  <c:v>-153.68849999999998</c:v>
                </c:pt>
                <c:pt idx="108388">
                  <c:v>-153.68649999999997</c:v>
                </c:pt>
                <c:pt idx="108389">
                  <c:v>-153.68449999999999</c:v>
                </c:pt>
                <c:pt idx="108390">
                  <c:v>-153.68249999999998</c:v>
                </c:pt>
                <c:pt idx="108391">
                  <c:v>-153.68049999999997</c:v>
                </c:pt>
                <c:pt idx="108392">
                  <c:v>-153.67849999999999</c:v>
                </c:pt>
                <c:pt idx="108393">
                  <c:v>-153.67649999999998</c:v>
                </c:pt>
                <c:pt idx="108394">
                  <c:v>-153.67449999999997</c:v>
                </c:pt>
                <c:pt idx="108395">
                  <c:v>-153.67249999999999</c:v>
                </c:pt>
                <c:pt idx="108396">
                  <c:v>-153.67049999999998</c:v>
                </c:pt>
                <c:pt idx="108397">
                  <c:v>-153.66849999999997</c:v>
                </c:pt>
                <c:pt idx="108398">
                  <c:v>-153.66649999999998</c:v>
                </c:pt>
                <c:pt idx="108399">
                  <c:v>-153.66449999999998</c:v>
                </c:pt>
                <c:pt idx="108400">
                  <c:v>-153.66249999999997</c:v>
                </c:pt>
                <c:pt idx="108401">
                  <c:v>-153.66049999999998</c:v>
                </c:pt>
                <c:pt idx="108402">
                  <c:v>-153.65849999999998</c:v>
                </c:pt>
                <c:pt idx="108403">
                  <c:v>-153.65649999999997</c:v>
                </c:pt>
                <c:pt idx="108404">
                  <c:v>-153.65449999999998</c:v>
                </c:pt>
                <c:pt idx="108405">
                  <c:v>-153.65249999999997</c:v>
                </c:pt>
                <c:pt idx="108406">
                  <c:v>-153.65049999999997</c:v>
                </c:pt>
                <c:pt idx="108407">
                  <c:v>-153.64849999999998</c:v>
                </c:pt>
                <c:pt idx="108408">
                  <c:v>-153.64649999999997</c:v>
                </c:pt>
                <c:pt idx="108409">
                  <c:v>-153.64449999999997</c:v>
                </c:pt>
                <c:pt idx="108410">
                  <c:v>-153.64249999999998</c:v>
                </c:pt>
                <c:pt idx="108411">
                  <c:v>-153.64049999999997</c:v>
                </c:pt>
                <c:pt idx="108412">
                  <c:v>-153.63849999999996</c:v>
                </c:pt>
                <c:pt idx="108413">
                  <c:v>-153.63649999999998</c:v>
                </c:pt>
                <c:pt idx="108414">
                  <c:v>-153.63449999999997</c:v>
                </c:pt>
                <c:pt idx="108415">
                  <c:v>-153.63249999999996</c:v>
                </c:pt>
                <c:pt idx="108416">
                  <c:v>-153.63049999999998</c:v>
                </c:pt>
                <c:pt idx="108417">
                  <c:v>-153.62849999999997</c:v>
                </c:pt>
                <c:pt idx="108418">
                  <c:v>-153.62649999999996</c:v>
                </c:pt>
                <c:pt idx="108419">
                  <c:v>-153.62449999999998</c:v>
                </c:pt>
                <c:pt idx="108420">
                  <c:v>-153.62249999999997</c:v>
                </c:pt>
                <c:pt idx="108421">
                  <c:v>-153.62049999999996</c:v>
                </c:pt>
                <c:pt idx="108422">
                  <c:v>-153.61849999999998</c:v>
                </c:pt>
                <c:pt idx="108423">
                  <c:v>-153.61649999999997</c:v>
                </c:pt>
                <c:pt idx="108424">
                  <c:v>-153.61449999999996</c:v>
                </c:pt>
                <c:pt idx="108425">
                  <c:v>-153.61249999999998</c:v>
                </c:pt>
                <c:pt idx="108426">
                  <c:v>-153.61049999999997</c:v>
                </c:pt>
                <c:pt idx="108427">
                  <c:v>-153.60849999999996</c:v>
                </c:pt>
                <c:pt idx="108428">
                  <c:v>-153.60649999999998</c:v>
                </c:pt>
                <c:pt idx="108429">
                  <c:v>-153.60449999999997</c:v>
                </c:pt>
                <c:pt idx="108430">
                  <c:v>-153.60249999999996</c:v>
                </c:pt>
                <c:pt idx="108431">
                  <c:v>-153.60049999999998</c:v>
                </c:pt>
                <c:pt idx="108432">
                  <c:v>-153.59849999999997</c:v>
                </c:pt>
                <c:pt idx="108433">
                  <c:v>-153.59649999999996</c:v>
                </c:pt>
                <c:pt idx="108434">
                  <c:v>-153.59449999999998</c:v>
                </c:pt>
                <c:pt idx="108435">
                  <c:v>-153.59249999999997</c:v>
                </c:pt>
                <c:pt idx="108436">
                  <c:v>-153.59049999999996</c:v>
                </c:pt>
                <c:pt idx="108437">
                  <c:v>-153.58849999999998</c:v>
                </c:pt>
                <c:pt idx="108438">
                  <c:v>-153.58649999999997</c:v>
                </c:pt>
                <c:pt idx="108439">
                  <c:v>-153.58449999999999</c:v>
                </c:pt>
                <c:pt idx="108440">
                  <c:v>-153.58249999999998</c:v>
                </c:pt>
                <c:pt idx="108441">
                  <c:v>-153.58049999999997</c:v>
                </c:pt>
                <c:pt idx="108442">
                  <c:v>-153.57849999999999</c:v>
                </c:pt>
                <c:pt idx="108443">
                  <c:v>-153.57649999999998</c:v>
                </c:pt>
                <c:pt idx="108444">
                  <c:v>-153.57449999999997</c:v>
                </c:pt>
                <c:pt idx="108445">
                  <c:v>-153.57249999999999</c:v>
                </c:pt>
                <c:pt idx="108446">
                  <c:v>-153.57049999999998</c:v>
                </c:pt>
                <c:pt idx="108447">
                  <c:v>-153.56849999999997</c:v>
                </c:pt>
                <c:pt idx="108448">
                  <c:v>-153.56649999999999</c:v>
                </c:pt>
                <c:pt idx="108449">
                  <c:v>-153.56449999999998</c:v>
                </c:pt>
                <c:pt idx="108450">
                  <c:v>-153.56249999999997</c:v>
                </c:pt>
                <c:pt idx="108451">
                  <c:v>-153.56049999999999</c:v>
                </c:pt>
                <c:pt idx="108452">
                  <c:v>-153.55849999999998</c:v>
                </c:pt>
                <c:pt idx="108453">
                  <c:v>-153.55649999999997</c:v>
                </c:pt>
                <c:pt idx="108454">
                  <c:v>-153.55449999999999</c:v>
                </c:pt>
                <c:pt idx="108455">
                  <c:v>-153.55249999999998</c:v>
                </c:pt>
                <c:pt idx="108456">
                  <c:v>-153.55049999999997</c:v>
                </c:pt>
                <c:pt idx="108457">
                  <c:v>-153.54849999999999</c:v>
                </c:pt>
                <c:pt idx="108458">
                  <c:v>-153.54649999999998</c:v>
                </c:pt>
                <c:pt idx="108459">
                  <c:v>-153.54449999999997</c:v>
                </c:pt>
                <c:pt idx="108460">
                  <c:v>-153.54249999999999</c:v>
                </c:pt>
                <c:pt idx="108461">
                  <c:v>-153.54049999999998</c:v>
                </c:pt>
                <c:pt idx="108462">
                  <c:v>-153.53849999999997</c:v>
                </c:pt>
                <c:pt idx="108463">
                  <c:v>-153.53649999999999</c:v>
                </c:pt>
                <c:pt idx="108464">
                  <c:v>-153.53449999999998</c:v>
                </c:pt>
                <c:pt idx="108465">
                  <c:v>-153.53249999999997</c:v>
                </c:pt>
                <c:pt idx="108466">
                  <c:v>-153.53049999999999</c:v>
                </c:pt>
                <c:pt idx="108467">
                  <c:v>-153.52849999999998</c:v>
                </c:pt>
                <c:pt idx="108468">
                  <c:v>-153.52649999999997</c:v>
                </c:pt>
                <c:pt idx="108469">
                  <c:v>-153.52449999999999</c:v>
                </c:pt>
                <c:pt idx="108470">
                  <c:v>-153.52249999999998</c:v>
                </c:pt>
                <c:pt idx="108471">
                  <c:v>-153.52049999999997</c:v>
                </c:pt>
                <c:pt idx="108472">
                  <c:v>-153.51849999999999</c:v>
                </c:pt>
                <c:pt idx="108473">
                  <c:v>-153.51649999999998</c:v>
                </c:pt>
                <c:pt idx="108474">
                  <c:v>-153.51449999999997</c:v>
                </c:pt>
                <c:pt idx="108475">
                  <c:v>-153.51249999999999</c:v>
                </c:pt>
                <c:pt idx="108476">
                  <c:v>-153.51049999999998</c:v>
                </c:pt>
                <c:pt idx="108477">
                  <c:v>-153.50849999999997</c:v>
                </c:pt>
                <c:pt idx="108478">
                  <c:v>-153.50649999999999</c:v>
                </c:pt>
                <c:pt idx="108479">
                  <c:v>-153.50449999999998</c:v>
                </c:pt>
                <c:pt idx="108480">
                  <c:v>-153.50249999999997</c:v>
                </c:pt>
                <c:pt idx="108481">
                  <c:v>-153.50049999999999</c:v>
                </c:pt>
                <c:pt idx="108482">
                  <c:v>-153.49849999999998</c:v>
                </c:pt>
                <c:pt idx="108483">
                  <c:v>-153.49649999999997</c:v>
                </c:pt>
                <c:pt idx="108484">
                  <c:v>-153.49449999999999</c:v>
                </c:pt>
                <c:pt idx="108485">
                  <c:v>-153.49249999999998</c:v>
                </c:pt>
                <c:pt idx="108486">
                  <c:v>-153.49049999999997</c:v>
                </c:pt>
                <c:pt idx="108487">
                  <c:v>-153.48849999999999</c:v>
                </c:pt>
                <c:pt idx="108488">
                  <c:v>-153.48649999999998</c:v>
                </c:pt>
                <c:pt idx="108489">
                  <c:v>-153.48449999999997</c:v>
                </c:pt>
                <c:pt idx="108490">
                  <c:v>-153.48249999999999</c:v>
                </c:pt>
                <c:pt idx="108491">
                  <c:v>-153.48049999999998</c:v>
                </c:pt>
                <c:pt idx="108492">
                  <c:v>-153.47849999999997</c:v>
                </c:pt>
                <c:pt idx="108493">
                  <c:v>-153.47649999999999</c:v>
                </c:pt>
                <c:pt idx="108494">
                  <c:v>-153.47449999999998</c:v>
                </c:pt>
                <c:pt idx="108495">
                  <c:v>-153.47249999999997</c:v>
                </c:pt>
                <c:pt idx="108496">
                  <c:v>-153.47049999999999</c:v>
                </c:pt>
                <c:pt idx="108497">
                  <c:v>-153.46849999999998</c:v>
                </c:pt>
                <c:pt idx="108498">
                  <c:v>-153.46649999999997</c:v>
                </c:pt>
                <c:pt idx="108499">
                  <c:v>-153.46449999999999</c:v>
                </c:pt>
                <c:pt idx="108500">
                  <c:v>-153.46249999999998</c:v>
                </c:pt>
                <c:pt idx="108501">
                  <c:v>-153.46049999999997</c:v>
                </c:pt>
                <c:pt idx="108502">
                  <c:v>-153.45849999999999</c:v>
                </c:pt>
                <c:pt idx="108503">
                  <c:v>-153.45649999999998</c:v>
                </c:pt>
                <c:pt idx="108504">
                  <c:v>-153.45449999999997</c:v>
                </c:pt>
                <c:pt idx="108505">
                  <c:v>-153.45249999999999</c:v>
                </c:pt>
                <c:pt idx="108506">
                  <c:v>-153.45049999999998</c:v>
                </c:pt>
                <c:pt idx="108507">
                  <c:v>-153.44849999999997</c:v>
                </c:pt>
                <c:pt idx="108508">
                  <c:v>-153.44649999999999</c:v>
                </c:pt>
                <c:pt idx="108509">
                  <c:v>-153.44449999999998</c:v>
                </c:pt>
                <c:pt idx="108510">
                  <c:v>-153.44249999999997</c:v>
                </c:pt>
                <c:pt idx="108511">
                  <c:v>-153.44049999999999</c:v>
                </c:pt>
                <c:pt idx="108512">
                  <c:v>-153.43849999999998</c:v>
                </c:pt>
                <c:pt idx="108513">
                  <c:v>-153.43649999999997</c:v>
                </c:pt>
                <c:pt idx="108514">
                  <c:v>-153.43449999999999</c:v>
                </c:pt>
                <c:pt idx="108515">
                  <c:v>-153.43249999999998</c:v>
                </c:pt>
                <c:pt idx="108516">
                  <c:v>-153.43049999999997</c:v>
                </c:pt>
                <c:pt idx="108517">
                  <c:v>-153.42849999999999</c:v>
                </c:pt>
                <c:pt idx="108518">
                  <c:v>-153.42649999999998</c:v>
                </c:pt>
                <c:pt idx="108519">
                  <c:v>-153.42449999999997</c:v>
                </c:pt>
                <c:pt idx="108520">
                  <c:v>-153.42249999999999</c:v>
                </c:pt>
                <c:pt idx="108521">
                  <c:v>-153.42049999999998</c:v>
                </c:pt>
                <c:pt idx="108522">
                  <c:v>-153.41849999999997</c:v>
                </c:pt>
                <c:pt idx="108523">
                  <c:v>-153.41649999999998</c:v>
                </c:pt>
                <c:pt idx="108524">
                  <c:v>-153.41449999999998</c:v>
                </c:pt>
                <c:pt idx="108525">
                  <c:v>-153.41249999999997</c:v>
                </c:pt>
                <c:pt idx="108526">
                  <c:v>-153.41049999999998</c:v>
                </c:pt>
                <c:pt idx="108527">
                  <c:v>-153.40849999999998</c:v>
                </c:pt>
                <c:pt idx="108528">
                  <c:v>-153.40649999999997</c:v>
                </c:pt>
                <c:pt idx="108529">
                  <c:v>-153.40449999999998</c:v>
                </c:pt>
                <c:pt idx="108530">
                  <c:v>-153.40249999999997</c:v>
                </c:pt>
                <c:pt idx="108531">
                  <c:v>-153.40049999999997</c:v>
                </c:pt>
                <c:pt idx="108532">
                  <c:v>-153.39849999999998</c:v>
                </c:pt>
                <c:pt idx="108533">
                  <c:v>-153.39649999999997</c:v>
                </c:pt>
                <c:pt idx="108534">
                  <c:v>-153.39449999999997</c:v>
                </c:pt>
                <c:pt idx="108535">
                  <c:v>-153.39249999999998</c:v>
                </c:pt>
                <c:pt idx="108536">
                  <c:v>-153.39049999999997</c:v>
                </c:pt>
                <c:pt idx="108537">
                  <c:v>-153.38849999999996</c:v>
                </c:pt>
                <c:pt idx="108538">
                  <c:v>-153.38649999999998</c:v>
                </c:pt>
                <c:pt idx="108539">
                  <c:v>-153.38449999999997</c:v>
                </c:pt>
                <c:pt idx="108540">
                  <c:v>-153.38249999999996</c:v>
                </c:pt>
                <c:pt idx="108541">
                  <c:v>-153.38049999999998</c:v>
                </c:pt>
                <c:pt idx="108542">
                  <c:v>-153.37849999999997</c:v>
                </c:pt>
                <c:pt idx="108543">
                  <c:v>-153.37649999999996</c:v>
                </c:pt>
                <c:pt idx="108544">
                  <c:v>-153.37449999999998</c:v>
                </c:pt>
                <c:pt idx="108545">
                  <c:v>-153.37249999999997</c:v>
                </c:pt>
                <c:pt idx="108546">
                  <c:v>-153.37049999999996</c:v>
                </c:pt>
                <c:pt idx="108547">
                  <c:v>-153.36849999999998</c:v>
                </c:pt>
                <c:pt idx="108548">
                  <c:v>-153.36649999999997</c:v>
                </c:pt>
                <c:pt idx="108549">
                  <c:v>-153.36449999999996</c:v>
                </c:pt>
                <c:pt idx="108550">
                  <c:v>-153.36249999999998</c:v>
                </c:pt>
                <c:pt idx="108551">
                  <c:v>-153.36049999999997</c:v>
                </c:pt>
                <c:pt idx="108552">
                  <c:v>-153.35849999999996</c:v>
                </c:pt>
                <c:pt idx="108553">
                  <c:v>-153.35649999999998</c:v>
                </c:pt>
                <c:pt idx="108554">
                  <c:v>-153.35449999999997</c:v>
                </c:pt>
                <c:pt idx="108555">
                  <c:v>-153.35249999999996</c:v>
                </c:pt>
                <c:pt idx="108556">
                  <c:v>-153.35049999999998</c:v>
                </c:pt>
                <c:pt idx="108557">
                  <c:v>-153.34849999999997</c:v>
                </c:pt>
                <c:pt idx="108558">
                  <c:v>-153.34649999999996</c:v>
                </c:pt>
                <c:pt idx="108559">
                  <c:v>-153.34449999999998</c:v>
                </c:pt>
                <c:pt idx="108560">
                  <c:v>-153.34249999999997</c:v>
                </c:pt>
                <c:pt idx="108561">
                  <c:v>-153.34049999999996</c:v>
                </c:pt>
                <c:pt idx="108562">
                  <c:v>-153.33849999999998</c:v>
                </c:pt>
                <c:pt idx="108563">
                  <c:v>-153.33649999999997</c:v>
                </c:pt>
                <c:pt idx="108564">
                  <c:v>-153.33449999999999</c:v>
                </c:pt>
                <c:pt idx="108565">
                  <c:v>-153.33249999999998</c:v>
                </c:pt>
                <c:pt idx="108566">
                  <c:v>-153.33049999999997</c:v>
                </c:pt>
                <c:pt idx="108567">
                  <c:v>-153.32849999999999</c:v>
                </c:pt>
                <c:pt idx="108568">
                  <c:v>-153.32649999999998</c:v>
                </c:pt>
                <c:pt idx="108569">
                  <c:v>-153.32449999999997</c:v>
                </c:pt>
                <c:pt idx="108570">
                  <c:v>-153.32249999999999</c:v>
                </c:pt>
                <c:pt idx="108571">
                  <c:v>-153.32049999999998</c:v>
                </c:pt>
                <c:pt idx="108572">
                  <c:v>-153.31849999999997</c:v>
                </c:pt>
                <c:pt idx="108573">
                  <c:v>-153.31649999999999</c:v>
                </c:pt>
                <c:pt idx="108574">
                  <c:v>-153.31449999999998</c:v>
                </c:pt>
                <c:pt idx="108575">
                  <c:v>-153.31249999999997</c:v>
                </c:pt>
                <c:pt idx="108576">
                  <c:v>-153.31049999999999</c:v>
                </c:pt>
                <c:pt idx="108577">
                  <c:v>-153.30849999999998</c:v>
                </c:pt>
                <c:pt idx="108578">
                  <c:v>-153.30649999999997</c:v>
                </c:pt>
                <c:pt idx="108579">
                  <c:v>-153.30449999999999</c:v>
                </c:pt>
                <c:pt idx="108580">
                  <c:v>-153.30249999999998</c:v>
                </c:pt>
                <c:pt idx="108581">
                  <c:v>-153.30049999999997</c:v>
                </c:pt>
                <c:pt idx="108582">
                  <c:v>-153.29849999999999</c:v>
                </c:pt>
                <c:pt idx="108583">
                  <c:v>-153.29649999999998</c:v>
                </c:pt>
                <c:pt idx="108584">
                  <c:v>-153.29449999999997</c:v>
                </c:pt>
                <c:pt idx="108585">
                  <c:v>-153.29249999999999</c:v>
                </c:pt>
                <c:pt idx="108586">
                  <c:v>-153.29049999999998</c:v>
                </c:pt>
                <c:pt idx="108587">
                  <c:v>-153.28849999999997</c:v>
                </c:pt>
                <c:pt idx="108588">
                  <c:v>-153.28649999999999</c:v>
                </c:pt>
                <c:pt idx="108589">
                  <c:v>-153.28449999999998</c:v>
                </c:pt>
                <c:pt idx="108590">
                  <c:v>-153.28249999999997</c:v>
                </c:pt>
                <c:pt idx="108591">
                  <c:v>-153.28049999999999</c:v>
                </c:pt>
                <c:pt idx="108592">
                  <c:v>-153.27849999999998</c:v>
                </c:pt>
                <c:pt idx="108593">
                  <c:v>-153.27649999999997</c:v>
                </c:pt>
                <c:pt idx="108594">
                  <c:v>-153.27449999999999</c:v>
                </c:pt>
                <c:pt idx="108595">
                  <c:v>-153.27249999999998</c:v>
                </c:pt>
                <c:pt idx="108596">
                  <c:v>-153.27049999999997</c:v>
                </c:pt>
                <c:pt idx="108597">
                  <c:v>-153.26849999999999</c:v>
                </c:pt>
                <c:pt idx="108598">
                  <c:v>-153.26649999999998</c:v>
                </c:pt>
                <c:pt idx="108599">
                  <c:v>-153.26449999999997</c:v>
                </c:pt>
                <c:pt idx="108600">
                  <c:v>-153.26249999999999</c:v>
                </c:pt>
                <c:pt idx="108601">
                  <c:v>-153.26049999999998</c:v>
                </c:pt>
                <c:pt idx="108602">
                  <c:v>-153.25849999999997</c:v>
                </c:pt>
                <c:pt idx="108603">
                  <c:v>-153.25649999999999</c:v>
                </c:pt>
                <c:pt idx="108604">
                  <c:v>-153.25449999999998</c:v>
                </c:pt>
                <c:pt idx="108605">
                  <c:v>-153.25249999999997</c:v>
                </c:pt>
                <c:pt idx="108606">
                  <c:v>-153.25049999999999</c:v>
                </c:pt>
                <c:pt idx="108607">
                  <c:v>-153.24849999999998</c:v>
                </c:pt>
                <c:pt idx="108608">
                  <c:v>-153.24649999999997</c:v>
                </c:pt>
                <c:pt idx="108609">
                  <c:v>-153.24449999999999</c:v>
                </c:pt>
                <c:pt idx="108610">
                  <c:v>-153.24249999999998</c:v>
                </c:pt>
                <c:pt idx="108611">
                  <c:v>-153.24049999999997</c:v>
                </c:pt>
                <c:pt idx="108612">
                  <c:v>-153.23849999999999</c:v>
                </c:pt>
                <c:pt idx="108613">
                  <c:v>-153.23649999999998</c:v>
                </c:pt>
                <c:pt idx="108614">
                  <c:v>-153.23449999999997</c:v>
                </c:pt>
                <c:pt idx="108615">
                  <c:v>-153.23249999999999</c:v>
                </c:pt>
                <c:pt idx="108616">
                  <c:v>-153.23049999999998</c:v>
                </c:pt>
                <c:pt idx="108617">
                  <c:v>-153.22849999999997</c:v>
                </c:pt>
                <c:pt idx="108618">
                  <c:v>-153.22649999999999</c:v>
                </c:pt>
                <c:pt idx="108619">
                  <c:v>-153.22449999999998</c:v>
                </c:pt>
                <c:pt idx="108620">
                  <c:v>-153.22249999999997</c:v>
                </c:pt>
                <c:pt idx="108621">
                  <c:v>-153.22049999999999</c:v>
                </c:pt>
                <c:pt idx="108622">
                  <c:v>-153.21849999999998</c:v>
                </c:pt>
                <c:pt idx="108623">
                  <c:v>-153.21649999999997</c:v>
                </c:pt>
                <c:pt idx="108624">
                  <c:v>-153.21449999999999</c:v>
                </c:pt>
                <c:pt idx="108625">
                  <c:v>-153.21249999999998</c:v>
                </c:pt>
                <c:pt idx="108626">
                  <c:v>-153.21049999999997</c:v>
                </c:pt>
                <c:pt idx="108627">
                  <c:v>-153.20849999999999</c:v>
                </c:pt>
                <c:pt idx="108628">
                  <c:v>-153.20649999999998</c:v>
                </c:pt>
                <c:pt idx="108629">
                  <c:v>-153.20449999999997</c:v>
                </c:pt>
                <c:pt idx="108630">
                  <c:v>-153.20249999999999</c:v>
                </c:pt>
                <c:pt idx="108631">
                  <c:v>-153.20049999999998</c:v>
                </c:pt>
                <c:pt idx="108632">
                  <c:v>-153.19849999999997</c:v>
                </c:pt>
                <c:pt idx="108633">
                  <c:v>-153.19649999999999</c:v>
                </c:pt>
                <c:pt idx="108634">
                  <c:v>-153.19449999999998</c:v>
                </c:pt>
                <c:pt idx="108635">
                  <c:v>-153.19249999999997</c:v>
                </c:pt>
                <c:pt idx="108636">
                  <c:v>-153.19049999999999</c:v>
                </c:pt>
                <c:pt idx="108637">
                  <c:v>-153.18849999999998</c:v>
                </c:pt>
                <c:pt idx="108638">
                  <c:v>-153.18649999999997</c:v>
                </c:pt>
                <c:pt idx="108639">
                  <c:v>-153.18449999999999</c:v>
                </c:pt>
                <c:pt idx="108640">
                  <c:v>-153.18249999999998</c:v>
                </c:pt>
                <c:pt idx="108641">
                  <c:v>-153.18049999999997</c:v>
                </c:pt>
                <c:pt idx="108642">
                  <c:v>-153.17849999999999</c:v>
                </c:pt>
                <c:pt idx="108643">
                  <c:v>-153.17649999999998</c:v>
                </c:pt>
                <c:pt idx="108644">
                  <c:v>-153.17449999999997</c:v>
                </c:pt>
                <c:pt idx="108645">
                  <c:v>-153.17249999999999</c:v>
                </c:pt>
                <c:pt idx="108646">
                  <c:v>-153.17049999999998</c:v>
                </c:pt>
                <c:pt idx="108647">
                  <c:v>-153.16849999999997</c:v>
                </c:pt>
                <c:pt idx="108648">
                  <c:v>-153.16649999999998</c:v>
                </c:pt>
                <c:pt idx="108649">
                  <c:v>-153.16449999999998</c:v>
                </c:pt>
                <c:pt idx="108650">
                  <c:v>-153.16249999999997</c:v>
                </c:pt>
                <c:pt idx="108651">
                  <c:v>-153.16049999999998</c:v>
                </c:pt>
                <c:pt idx="108652">
                  <c:v>-153.15849999999998</c:v>
                </c:pt>
                <c:pt idx="108653">
                  <c:v>-153.15649999999997</c:v>
                </c:pt>
                <c:pt idx="108654">
                  <c:v>-153.15449999999998</c:v>
                </c:pt>
                <c:pt idx="108655">
                  <c:v>-153.15249999999997</c:v>
                </c:pt>
                <c:pt idx="108656">
                  <c:v>-153.15049999999997</c:v>
                </c:pt>
                <c:pt idx="108657">
                  <c:v>-153.14849999999998</c:v>
                </c:pt>
                <c:pt idx="108658">
                  <c:v>-153.14649999999997</c:v>
                </c:pt>
                <c:pt idx="108659">
                  <c:v>-153.14449999999997</c:v>
                </c:pt>
                <c:pt idx="108660">
                  <c:v>-153.14249999999998</c:v>
                </c:pt>
                <c:pt idx="108661">
                  <c:v>-153.14049999999997</c:v>
                </c:pt>
                <c:pt idx="108662">
                  <c:v>-153.13849999999996</c:v>
                </c:pt>
                <c:pt idx="108663">
                  <c:v>-153.13649999999998</c:v>
                </c:pt>
                <c:pt idx="108664">
                  <c:v>-153.13449999999997</c:v>
                </c:pt>
                <c:pt idx="108665">
                  <c:v>-153.13249999999996</c:v>
                </c:pt>
                <c:pt idx="108666">
                  <c:v>-153.13049999999998</c:v>
                </c:pt>
                <c:pt idx="108667">
                  <c:v>-153.12849999999997</c:v>
                </c:pt>
                <c:pt idx="108668">
                  <c:v>-153.12649999999996</c:v>
                </c:pt>
                <c:pt idx="108669">
                  <c:v>-153.12449999999998</c:v>
                </c:pt>
                <c:pt idx="108670">
                  <c:v>-153.12249999999997</c:v>
                </c:pt>
                <c:pt idx="108671">
                  <c:v>-153.12049999999996</c:v>
                </c:pt>
                <c:pt idx="108672">
                  <c:v>-153.11849999999998</c:v>
                </c:pt>
                <c:pt idx="108673">
                  <c:v>-153.11649999999997</c:v>
                </c:pt>
                <c:pt idx="108674">
                  <c:v>-153.11449999999996</c:v>
                </c:pt>
                <c:pt idx="108675">
                  <c:v>-153.11249999999998</c:v>
                </c:pt>
                <c:pt idx="108676">
                  <c:v>-153.11049999999997</c:v>
                </c:pt>
                <c:pt idx="108677">
                  <c:v>-153.10849999999996</c:v>
                </c:pt>
                <c:pt idx="108678">
                  <c:v>-153.10649999999998</c:v>
                </c:pt>
                <c:pt idx="108679">
                  <c:v>-153.10449999999997</c:v>
                </c:pt>
                <c:pt idx="108680">
                  <c:v>-153.10249999999996</c:v>
                </c:pt>
                <c:pt idx="108681">
                  <c:v>-153.10049999999998</c:v>
                </c:pt>
                <c:pt idx="108682">
                  <c:v>-153.09849999999997</c:v>
                </c:pt>
                <c:pt idx="108683">
                  <c:v>-153.09649999999996</c:v>
                </c:pt>
                <c:pt idx="108684">
                  <c:v>-153.09449999999998</c:v>
                </c:pt>
                <c:pt idx="108685">
                  <c:v>-153.09249999999997</c:v>
                </c:pt>
                <c:pt idx="108686">
                  <c:v>-153.09049999999996</c:v>
                </c:pt>
                <c:pt idx="108687">
                  <c:v>-153.08849999999998</c:v>
                </c:pt>
                <c:pt idx="108688">
                  <c:v>-153.08649999999997</c:v>
                </c:pt>
                <c:pt idx="108689">
                  <c:v>-153.08449999999999</c:v>
                </c:pt>
                <c:pt idx="108690">
                  <c:v>-153.08249999999998</c:v>
                </c:pt>
                <c:pt idx="108691">
                  <c:v>-153.08049999999997</c:v>
                </c:pt>
                <c:pt idx="108692">
                  <c:v>-153.07849999999999</c:v>
                </c:pt>
                <c:pt idx="108693">
                  <c:v>-153.07649999999998</c:v>
                </c:pt>
                <c:pt idx="108694">
                  <c:v>-153.07449999999997</c:v>
                </c:pt>
                <c:pt idx="108695">
                  <c:v>-153.07249999999999</c:v>
                </c:pt>
                <c:pt idx="108696">
                  <c:v>-153.07049999999998</c:v>
                </c:pt>
                <c:pt idx="108697">
                  <c:v>-153.06849999999997</c:v>
                </c:pt>
                <c:pt idx="108698">
                  <c:v>-153.06649999999999</c:v>
                </c:pt>
                <c:pt idx="108699">
                  <c:v>-153.06449999999998</c:v>
                </c:pt>
                <c:pt idx="108700">
                  <c:v>-153.06249999999997</c:v>
                </c:pt>
                <c:pt idx="108701">
                  <c:v>-153.06049999999999</c:v>
                </c:pt>
                <c:pt idx="108702">
                  <c:v>-153.05849999999998</c:v>
                </c:pt>
                <c:pt idx="108703">
                  <c:v>-153.05649999999997</c:v>
                </c:pt>
                <c:pt idx="108704">
                  <c:v>-153.05449999999999</c:v>
                </c:pt>
                <c:pt idx="108705">
                  <c:v>-153.05249999999998</c:v>
                </c:pt>
                <c:pt idx="108706">
                  <c:v>-153.05049999999997</c:v>
                </c:pt>
                <c:pt idx="108707">
                  <c:v>-153.04849999999999</c:v>
                </c:pt>
                <c:pt idx="108708">
                  <c:v>-153.04649999999998</c:v>
                </c:pt>
                <c:pt idx="108709">
                  <c:v>-153.04449999999997</c:v>
                </c:pt>
                <c:pt idx="108710">
                  <c:v>-153.04249999999999</c:v>
                </c:pt>
                <c:pt idx="108711">
                  <c:v>-153.04049999999998</c:v>
                </c:pt>
                <c:pt idx="108712">
                  <c:v>-153.03849999999997</c:v>
                </c:pt>
                <c:pt idx="108713">
                  <c:v>-153.03649999999999</c:v>
                </c:pt>
                <c:pt idx="108714">
                  <c:v>-153.03449999999998</c:v>
                </c:pt>
                <c:pt idx="108715">
                  <c:v>-153.03249999999997</c:v>
                </c:pt>
                <c:pt idx="108716">
                  <c:v>-153.03049999999999</c:v>
                </c:pt>
                <c:pt idx="108717">
                  <c:v>-153.02849999999998</c:v>
                </c:pt>
                <c:pt idx="108718">
                  <c:v>-153.02649999999997</c:v>
                </c:pt>
                <c:pt idx="108719">
                  <c:v>-153.02449999999999</c:v>
                </c:pt>
                <c:pt idx="108720">
                  <c:v>-153.02249999999998</c:v>
                </c:pt>
                <c:pt idx="108721">
                  <c:v>-153.02049999999997</c:v>
                </c:pt>
                <c:pt idx="108722">
                  <c:v>-153.01849999999999</c:v>
                </c:pt>
                <c:pt idx="108723">
                  <c:v>-153.01649999999998</c:v>
                </c:pt>
                <c:pt idx="108724">
                  <c:v>-153.01449999999997</c:v>
                </c:pt>
                <c:pt idx="108725">
                  <c:v>-153.01249999999999</c:v>
                </c:pt>
                <c:pt idx="108726">
                  <c:v>-153.01049999999998</c:v>
                </c:pt>
                <c:pt idx="108727">
                  <c:v>-153.00849999999997</c:v>
                </c:pt>
                <c:pt idx="108728">
                  <c:v>-153.00649999999999</c:v>
                </c:pt>
                <c:pt idx="108729">
                  <c:v>-153.00449999999998</c:v>
                </c:pt>
                <c:pt idx="108730">
                  <c:v>-153.00249999999997</c:v>
                </c:pt>
                <c:pt idx="108731">
                  <c:v>-153.00049999999999</c:v>
                </c:pt>
                <c:pt idx="108732">
                  <c:v>-152.99849999999998</c:v>
                </c:pt>
                <c:pt idx="108733">
                  <c:v>-152.99649999999997</c:v>
                </c:pt>
                <c:pt idx="108734">
                  <c:v>-152.99449999999999</c:v>
                </c:pt>
                <c:pt idx="108735">
                  <c:v>-152.99249999999998</c:v>
                </c:pt>
                <c:pt idx="108736">
                  <c:v>-152.99049999999997</c:v>
                </c:pt>
                <c:pt idx="108737">
                  <c:v>-152.98849999999999</c:v>
                </c:pt>
                <c:pt idx="108738">
                  <c:v>-152.98649999999998</c:v>
                </c:pt>
                <c:pt idx="108739">
                  <c:v>-152.98449999999997</c:v>
                </c:pt>
                <c:pt idx="108740">
                  <c:v>-152.98249999999999</c:v>
                </c:pt>
                <c:pt idx="108741">
                  <c:v>-152.98049999999998</c:v>
                </c:pt>
                <c:pt idx="108742">
                  <c:v>-152.97849999999997</c:v>
                </c:pt>
                <c:pt idx="108743">
                  <c:v>-152.97649999999999</c:v>
                </c:pt>
                <c:pt idx="108744">
                  <c:v>-152.97449999999998</c:v>
                </c:pt>
                <c:pt idx="108745">
                  <c:v>-152.97249999999997</c:v>
                </c:pt>
                <c:pt idx="108746">
                  <c:v>-152.97049999999999</c:v>
                </c:pt>
                <c:pt idx="108747">
                  <c:v>-152.96849999999998</c:v>
                </c:pt>
                <c:pt idx="108748">
                  <c:v>-152.96649999999997</c:v>
                </c:pt>
                <c:pt idx="108749">
                  <c:v>-152.96449999999999</c:v>
                </c:pt>
                <c:pt idx="108750">
                  <c:v>-152.96249999999998</c:v>
                </c:pt>
                <c:pt idx="108751">
                  <c:v>-152.96049999999997</c:v>
                </c:pt>
                <c:pt idx="108752">
                  <c:v>-152.95849999999999</c:v>
                </c:pt>
                <c:pt idx="108753">
                  <c:v>-152.95649999999998</c:v>
                </c:pt>
                <c:pt idx="108754">
                  <c:v>-152.95449999999997</c:v>
                </c:pt>
                <c:pt idx="108755">
                  <c:v>-152.95249999999999</c:v>
                </c:pt>
                <c:pt idx="108756">
                  <c:v>-152.95049999999998</c:v>
                </c:pt>
                <c:pt idx="108757">
                  <c:v>-152.94849999999997</c:v>
                </c:pt>
                <c:pt idx="108758">
                  <c:v>-152.94649999999999</c:v>
                </c:pt>
                <c:pt idx="108759">
                  <c:v>-152.94449999999998</c:v>
                </c:pt>
                <c:pt idx="108760">
                  <c:v>-152.94249999999997</c:v>
                </c:pt>
                <c:pt idx="108761">
                  <c:v>-152.94049999999999</c:v>
                </c:pt>
                <c:pt idx="108762">
                  <c:v>-152.93849999999998</c:v>
                </c:pt>
                <c:pt idx="108763">
                  <c:v>-152.93649999999997</c:v>
                </c:pt>
                <c:pt idx="108764">
                  <c:v>-152.93449999999999</c:v>
                </c:pt>
                <c:pt idx="108765">
                  <c:v>-152.93249999999998</c:v>
                </c:pt>
                <c:pt idx="108766">
                  <c:v>-152.93049999999997</c:v>
                </c:pt>
                <c:pt idx="108767">
                  <c:v>-152.92849999999999</c:v>
                </c:pt>
                <c:pt idx="108768">
                  <c:v>-152.92649999999998</c:v>
                </c:pt>
                <c:pt idx="108769">
                  <c:v>-152.92449999999997</c:v>
                </c:pt>
                <c:pt idx="108770">
                  <c:v>-152.92249999999999</c:v>
                </c:pt>
                <c:pt idx="108771">
                  <c:v>-152.92049999999998</c:v>
                </c:pt>
                <c:pt idx="108772">
                  <c:v>-152.91849999999997</c:v>
                </c:pt>
                <c:pt idx="108773">
                  <c:v>-152.91649999999998</c:v>
                </c:pt>
                <c:pt idx="108774">
                  <c:v>-152.91449999999998</c:v>
                </c:pt>
                <c:pt idx="108775">
                  <c:v>-152.91249999999997</c:v>
                </c:pt>
                <c:pt idx="108776">
                  <c:v>-152.91049999999998</c:v>
                </c:pt>
                <c:pt idx="108777">
                  <c:v>-152.90849999999998</c:v>
                </c:pt>
                <c:pt idx="108778">
                  <c:v>-152.90649999999997</c:v>
                </c:pt>
                <c:pt idx="108779">
                  <c:v>-152.90449999999998</c:v>
                </c:pt>
                <c:pt idx="108780">
                  <c:v>-152.90249999999997</c:v>
                </c:pt>
                <c:pt idx="108781">
                  <c:v>-152.90049999999997</c:v>
                </c:pt>
                <c:pt idx="108782">
                  <c:v>-152.89849999999998</c:v>
                </c:pt>
                <c:pt idx="108783">
                  <c:v>-152.89649999999997</c:v>
                </c:pt>
                <c:pt idx="108784">
                  <c:v>-152.89449999999997</c:v>
                </c:pt>
                <c:pt idx="108785">
                  <c:v>-152.89249999999998</c:v>
                </c:pt>
                <c:pt idx="108786">
                  <c:v>-152.89049999999997</c:v>
                </c:pt>
                <c:pt idx="108787">
                  <c:v>-152.88849999999996</c:v>
                </c:pt>
                <c:pt idx="108788">
                  <c:v>-152.88649999999998</c:v>
                </c:pt>
                <c:pt idx="108789">
                  <c:v>-152.88449999999997</c:v>
                </c:pt>
                <c:pt idx="108790">
                  <c:v>-152.88249999999996</c:v>
                </c:pt>
                <c:pt idx="108791">
                  <c:v>-152.88049999999998</c:v>
                </c:pt>
                <c:pt idx="108792">
                  <c:v>-152.87849999999997</c:v>
                </c:pt>
                <c:pt idx="108793">
                  <c:v>-152.87649999999996</c:v>
                </c:pt>
                <c:pt idx="108794">
                  <c:v>-152.87449999999998</c:v>
                </c:pt>
                <c:pt idx="108795">
                  <c:v>-152.87249999999997</c:v>
                </c:pt>
                <c:pt idx="108796">
                  <c:v>-152.87049999999996</c:v>
                </c:pt>
                <c:pt idx="108797">
                  <c:v>-152.86849999999998</c:v>
                </c:pt>
                <c:pt idx="108798">
                  <c:v>-152.86649999999997</c:v>
                </c:pt>
                <c:pt idx="108799">
                  <c:v>-152.86449999999996</c:v>
                </c:pt>
                <c:pt idx="108800">
                  <c:v>-152.86249999999998</c:v>
                </c:pt>
                <c:pt idx="108801">
                  <c:v>-152.86049999999997</c:v>
                </c:pt>
                <c:pt idx="108802">
                  <c:v>-152.85849999999996</c:v>
                </c:pt>
                <c:pt idx="108803">
                  <c:v>-152.85649999999998</c:v>
                </c:pt>
                <c:pt idx="108804">
                  <c:v>-152.85449999999997</c:v>
                </c:pt>
                <c:pt idx="108805">
                  <c:v>-152.85249999999996</c:v>
                </c:pt>
                <c:pt idx="108806">
                  <c:v>-152.85049999999998</c:v>
                </c:pt>
                <c:pt idx="108807">
                  <c:v>-152.84849999999997</c:v>
                </c:pt>
                <c:pt idx="108808">
                  <c:v>-152.84649999999996</c:v>
                </c:pt>
                <c:pt idx="108809">
                  <c:v>-152.84449999999998</c:v>
                </c:pt>
                <c:pt idx="108810">
                  <c:v>-152.84249999999997</c:v>
                </c:pt>
                <c:pt idx="108811">
                  <c:v>-152.84049999999996</c:v>
                </c:pt>
                <c:pt idx="108812">
                  <c:v>-152.83849999999998</c:v>
                </c:pt>
                <c:pt idx="108813">
                  <c:v>-152.83649999999997</c:v>
                </c:pt>
                <c:pt idx="108814">
                  <c:v>-152.83449999999999</c:v>
                </c:pt>
                <c:pt idx="108815">
                  <c:v>-152.83249999999998</c:v>
                </c:pt>
                <c:pt idx="108816">
                  <c:v>-152.83049999999997</c:v>
                </c:pt>
                <c:pt idx="108817">
                  <c:v>-152.82849999999999</c:v>
                </c:pt>
                <c:pt idx="108818">
                  <c:v>-152.82649999999998</c:v>
                </c:pt>
                <c:pt idx="108819">
                  <c:v>-152.82449999999997</c:v>
                </c:pt>
                <c:pt idx="108820">
                  <c:v>-152.82249999999999</c:v>
                </c:pt>
                <c:pt idx="108821">
                  <c:v>-152.82049999999998</c:v>
                </c:pt>
                <c:pt idx="108822">
                  <c:v>-152.81849999999997</c:v>
                </c:pt>
                <c:pt idx="108823">
                  <c:v>-152.81649999999999</c:v>
                </c:pt>
                <c:pt idx="108824">
                  <c:v>-152.81449999999998</c:v>
                </c:pt>
                <c:pt idx="108825">
                  <c:v>-152.81249999999997</c:v>
                </c:pt>
                <c:pt idx="108826">
                  <c:v>-152.81049999999999</c:v>
                </c:pt>
                <c:pt idx="108827">
                  <c:v>-152.80849999999998</c:v>
                </c:pt>
                <c:pt idx="108828">
                  <c:v>-152.80649999999997</c:v>
                </c:pt>
                <c:pt idx="108829">
                  <c:v>-152.80449999999999</c:v>
                </c:pt>
                <c:pt idx="108830">
                  <c:v>-152.80249999999998</c:v>
                </c:pt>
                <c:pt idx="108831">
                  <c:v>-152.80049999999997</c:v>
                </c:pt>
                <c:pt idx="108832">
                  <c:v>-152.79849999999999</c:v>
                </c:pt>
                <c:pt idx="108833">
                  <c:v>-152.79649999999998</c:v>
                </c:pt>
                <c:pt idx="108834">
                  <c:v>-152.79449999999997</c:v>
                </c:pt>
                <c:pt idx="108835">
                  <c:v>-152.79249999999999</c:v>
                </c:pt>
                <c:pt idx="108836">
                  <c:v>-152.79049999999998</c:v>
                </c:pt>
                <c:pt idx="108837">
                  <c:v>-152.78849999999997</c:v>
                </c:pt>
                <c:pt idx="108838">
                  <c:v>-152.78649999999999</c:v>
                </c:pt>
                <c:pt idx="108839">
                  <c:v>-152.78449999999998</c:v>
                </c:pt>
                <c:pt idx="108840">
                  <c:v>-152.78249999999997</c:v>
                </c:pt>
                <c:pt idx="108841">
                  <c:v>-152.78049999999999</c:v>
                </c:pt>
                <c:pt idx="108842">
                  <c:v>-152.77849999999998</c:v>
                </c:pt>
                <c:pt idx="108843">
                  <c:v>-152.77649999999997</c:v>
                </c:pt>
                <c:pt idx="108844">
                  <c:v>-152.77449999999999</c:v>
                </c:pt>
                <c:pt idx="108845">
                  <c:v>-152.77249999999998</c:v>
                </c:pt>
                <c:pt idx="108846">
                  <c:v>-152.77049999999997</c:v>
                </c:pt>
                <c:pt idx="108847">
                  <c:v>-152.76849999999999</c:v>
                </c:pt>
                <c:pt idx="108848">
                  <c:v>-152.76649999999998</c:v>
                </c:pt>
                <c:pt idx="108849">
                  <c:v>-152.76449999999997</c:v>
                </c:pt>
                <c:pt idx="108850">
                  <c:v>-152.76249999999999</c:v>
                </c:pt>
                <c:pt idx="108851">
                  <c:v>-152.76049999999998</c:v>
                </c:pt>
                <c:pt idx="108852">
                  <c:v>-152.75849999999997</c:v>
                </c:pt>
                <c:pt idx="108853">
                  <c:v>-152.75649999999999</c:v>
                </c:pt>
                <c:pt idx="108854">
                  <c:v>-152.75449999999998</c:v>
                </c:pt>
                <c:pt idx="108855">
                  <c:v>-152.75249999999997</c:v>
                </c:pt>
                <c:pt idx="108856">
                  <c:v>-152.75049999999999</c:v>
                </c:pt>
                <c:pt idx="108857">
                  <c:v>-152.74849999999998</c:v>
                </c:pt>
                <c:pt idx="108858">
                  <c:v>-152.74649999999997</c:v>
                </c:pt>
                <c:pt idx="108859">
                  <c:v>-152.74449999999999</c:v>
                </c:pt>
                <c:pt idx="108860">
                  <c:v>-152.74249999999998</c:v>
                </c:pt>
                <c:pt idx="108861">
                  <c:v>-152.74049999999997</c:v>
                </c:pt>
                <c:pt idx="108862">
                  <c:v>-152.73849999999999</c:v>
                </c:pt>
                <c:pt idx="108863">
                  <c:v>-152.73649999999998</c:v>
                </c:pt>
                <c:pt idx="108864">
                  <c:v>-152.73449999999997</c:v>
                </c:pt>
                <c:pt idx="108865">
                  <c:v>-152.73249999999999</c:v>
                </c:pt>
                <c:pt idx="108866">
                  <c:v>-152.73049999999998</c:v>
                </c:pt>
                <c:pt idx="108867">
                  <c:v>-152.72849999999997</c:v>
                </c:pt>
                <c:pt idx="108868">
                  <c:v>-152.72649999999999</c:v>
                </c:pt>
                <c:pt idx="108869">
                  <c:v>-152.72449999999998</c:v>
                </c:pt>
                <c:pt idx="108870">
                  <c:v>-152.72249999999997</c:v>
                </c:pt>
                <c:pt idx="108871">
                  <c:v>-152.72049999999999</c:v>
                </c:pt>
                <c:pt idx="108872">
                  <c:v>-152.71849999999998</c:v>
                </c:pt>
                <c:pt idx="108873">
                  <c:v>-152.71649999999997</c:v>
                </c:pt>
                <c:pt idx="108874">
                  <c:v>-152.71449999999999</c:v>
                </c:pt>
                <c:pt idx="108875">
                  <c:v>-152.71249999999998</c:v>
                </c:pt>
                <c:pt idx="108876">
                  <c:v>-152.71049999999997</c:v>
                </c:pt>
                <c:pt idx="108877">
                  <c:v>-152.70849999999999</c:v>
                </c:pt>
                <c:pt idx="108878">
                  <c:v>-152.70649999999998</c:v>
                </c:pt>
                <c:pt idx="108879">
                  <c:v>-152.70449999999997</c:v>
                </c:pt>
                <c:pt idx="108880">
                  <c:v>-152.70249999999999</c:v>
                </c:pt>
                <c:pt idx="108881">
                  <c:v>-152.70049999999998</c:v>
                </c:pt>
                <c:pt idx="108882">
                  <c:v>-152.69849999999997</c:v>
                </c:pt>
                <c:pt idx="108883">
                  <c:v>-152.69649999999999</c:v>
                </c:pt>
                <c:pt idx="108884">
                  <c:v>-152.69449999999998</c:v>
                </c:pt>
                <c:pt idx="108885">
                  <c:v>-152.69249999999997</c:v>
                </c:pt>
                <c:pt idx="108886">
                  <c:v>-152.69049999999999</c:v>
                </c:pt>
                <c:pt idx="108887">
                  <c:v>-152.68849999999998</c:v>
                </c:pt>
                <c:pt idx="108888">
                  <c:v>-152.68649999999997</c:v>
                </c:pt>
                <c:pt idx="108889">
                  <c:v>-152.68449999999999</c:v>
                </c:pt>
                <c:pt idx="108890">
                  <c:v>-152.68249999999998</c:v>
                </c:pt>
                <c:pt idx="108891">
                  <c:v>-152.68049999999997</c:v>
                </c:pt>
                <c:pt idx="108892">
                  <c:v>-152.67849999999999</c:v>
                </c:pt>
                <c:pt idx="108893">
                  <c:v>-152.67649999999998</c:v>
                </c:pt>
                <c:pt idx="108894">
                  <c:v>-152.67449999999997</c:v>
                </c:pt>
                <c:pt idx="108895">
                  <c:v>-152.67249999999999</c:v>
                </c:pt>
                <c:pt idx="108896">
                  <c:v>-152.67049999999998</c:v>
                </c:pt>
                <c:pt idx="108897">
                  <c:v>-152.66849999999997</c:v>
                </c:pt>
                <c:pt idx="108898">
                  <c:v>-152.66649999999998</c:v>
                </c:pt>
                <c:pt idx="108899">
                  <c:v>-152.66449999999998</c:v>
                </c:pt>
                <c:pt idx="108900">
                  <c:v>-152.66249999999997</c:v>
                </c:pt>
                <c:pt idx="108901">
                  <c:v>-152.66049999999998</c:v>
                </c:pt>
                <c:pt idx="108902">
                  <c:v>-152.65849999999998</c:v>
                </c:pt>
                <c:pt idx="108903">
                  <c:v>-152.65649999999997</c:v>
                </c:pt>
                <c:pt idx="108904">
                  <c:v>-152.65449999999998</c:v>
                </c:pt>
                <c:pt idx="108905">
                  <c:v>-152.65249999999997</c:v>
                </c:pt>
                <c:pt idx="108906">
                  <c:v>-152.65049999999997</c:v>
                </c:pt>
                <c:pt idx="108907">
                  <c:v>-152.64849999999998</c:v>
                </c:pt>
                <c:pt idx="108908">
                  <c:v>-152.64649999999997</c:v>
                </c:pt>
                <c:pt idx="108909">
                  <c:v>-152.64449999999997</c:v>
                </c:pt>
                <c:pt idx="108910">
                  <c:v>-152.64249999999998</c:v>
                </c:pt>
                <c:pt idx="108911">
                  <c:v>-152.64049999999997</c:v>
                </c:pt>
                <c:pt idx="108912">
                  <c:v>-152.63849999999996</c:v>
                </c:pt>
                <c:pt idx="108913">
                  <c:v>-152.63649999999998</c:v>
                </c:pt>
                <c:pt idx="108914">
                  <c:v>-152.63449999999997</c:v>
                </c:pt>
                <c:pt idx="108915">
                  <c:v>-152.63249999999996</c:v>
                </c:pt>
                <c:pt idx="108916">
                  <c:v>-152.63049999999998</c:v>
                </c:pt>
                <c:pt idx="108917">
                  <c:v>-152.62849999999997</c:v>
                </c:pt>
                <c:pt idx="108918">
                  <c:v>-152.62649999999996</c:v>
                </c:pt>
                <c:pt idx="108919">
                  <c:v>-152.62449999999998</c:v>
                </c:pt>
                <c:pt idx="108920">
                  <c:v>-152.62249999999997</c:v>
                </c:pt>
                <c:pt idx="108921">
                  <c:v>-152.62049999999996</c:v>
                </c:pt>
                <c:pt idx="108922">
                  <c:v>-152.61849999999998</c:v>
                </c:pt>
                <c:pt idx="108923">
                  <c:v>-152.61649999999997</c:v>
                </c:pt>
                <c:pt idx="108924">
                  <c:v>-152.61449999999996</c:v>
                </c:pt>
                <c:pt idx="108925">
                  <c:v>-152.61249999999998</c:v>
                </c:pt>
                <c:pt idx="108926">
                  <c:v>-152.61049999999997</c:v>
                </c:pt>
                <c:pt idx="108927">
                  <c:v>-152.60849999999996</c:v>
                </c:pt>
                <c:pt idx="108928">
                  <c:v>-152.60649999999998</c:v>
                </c:pt>
                <c:pt idx="108929">
                  <c:v>-152.60449999999997</c:v>
                </c:pt>
                <c:pt idx="108930">
                  <c:v>-152.60249999999996</c:v>
                </c:pt>
                <c:pt idx="108931">
                  <c:v>-152.60049999999998</c:v>
                </c:pt>
                <c:pt idx="108932">
                  <c:v>-152.59849999999997</c:v>
                </c:pt>
                <c:pt idx="108933">
                  <c:v>-152.59649999999996</c:v>
                </c:pt>
                <c:pt idx="108934">
                  <c:v>-152.59449999999998</c:v>
                </c:pt>
                <c:pt idx="108935">
                  <c:v>-152.59249999999997</c:v>
                </c:pt>
                <c:pt idx="108936">
                  <c:v>-152.59049999999996</c:v>
                </c:pt>
                <c:pt idx="108937">
                  <c:v>-152.58849999999998</c:v>
                </c:pt>
                <c:pt idx="108938">
                  <c:v>-152.58649999999997</c:v>
                </c:pt>
                <c:pt idx="108939">
                  <c:v>-152.58449999999999</c:v>
                </c:pt>
                <c:pt idx="108940">
                  <c:v>-152.58249999999998</c:v>
                </c:pt>
                <c:pt idx="108941">
                  <c:v>-152.58049999999997</c:v>
                </c:pt>
                <c:pt idx="108942">
                  <c:v>-152.57849999999999</c:v>
                </c:pt>
                <c:pt idx="108943">
                  <c:v>-152.57649999999998</c:v>
                </c:pt>
                <c:pt idx="108944">
                  <c:v>-152.57449999999997</c:v>
                </c:pt>
                <c:pt idx="108945">
                  <c:v>-152.57249999999999</c:v>
                </c:pt>
                <c:pt idx="108946">
                  <c:v>-152.57049999999998</c:v>
                </c:pt>
                <c:pt idx="108947">
                  <c:v>-152.56849999999997</c:v>
                </c:pt>
                <c:pt idx="108948">
                  <c:v>-152.56649999999999</c:v>
                </c:pt>
                <c:pt idx="108949">
                  <c:v>-152.56449999999998</c:v>
                </c:pt>
                <c:pt idx="108950">
                  <c:v>-152.56249999999997</c:v>
                </c:pt>
                <c:pt idx="108951">
                  <c:v>-152.56049999999999</c:v>
                </c:pt>
                <c:pt idx="108952">
                  <c:v>-152.55849999999998</c:v>
                </c:pt>
                <c:pt idx="108953">
                  <c:v>-152.55649999999997</c:v>
                </c:pt>
                <c:pt idx="108954">
                  <c:v>-152.55449999999999</c:v>
                </c:pt>
                <c:pt idx="108955">
                  <c:v>-152.55249999999998</c:v>
                </c:pt>
                <c:pt idx="108956">
                  <c:v>-152.55049999999997</c:v>
                </c:pt>
                <c:pt idx="108957">
                  <c:v>-152.54849999999999</c:v>
                </c:pt>
                <c:pt idx="108958">
                  <c:v>-152.54649999999998</c:v>
                </c:pt>
                <c:pt idx="108959">
                  <c:v>-152.54449999999997</c:v>
                </c:pt>
                <c:pt idx="108960">
                  <c:v>-152.54249999999999</c:v>
                </c:pt>
                <c:pt idx="108961">
                  <c:v>-152.54049999999998</c:v>
                </c:pt>
                <c:pt idx="108962">
                  <c:v>-152.53849999999997</c:v>
                </c:pt>
                <c:pt idx="108963">
                  <c:v>-152.53649999999999</c:v>
                </c:pt>
                <c:pt idx="108964">
                  <c:v>-152.53449999999998</c:v>
                </c:pt>
                <c:pt idx="108965">
                  <c:v>-152.53249999999997</c:v>
                </c:pt>
                <c:pt idx="108966">
                  <c:v>-152.53049999999999</c:v>
                </c:pt>
                <c:pt idx="108967">
                  <c:v>-152.52849999999998</c:v>
                </c:pt>
                <c:pt idx="108968">
                  <c:v>-152.52649999999997</c:v>
                </c:pt>
                <c:pt idx="108969">
                  <c:v>-152.52449999999999</c:v>
                </c:pt>
                <c:pt idx="108970">
                  <c:v>-152.52249999999998</c:v>
                </c:pt>
                <c:pt idx="108971">
                  <c:v>-152.52049999999997</c:v>
                </c:pt>
                <c:pt idx="108972">
                  <c:v>-152.51849999999999</c:v>
                </c:pt>
                <c:pt idx="108973">
                  <c:v>-152.51649999999998</c:v>
                </c:pt>
                <c:pt idx="108974">
                  <c:v>-152.51449999999997</c:v>
                </c:pt>
                <c:pt idx="108975">
                  <c:v>-152.51249999999999</c:v>
                </c:pt>
                <c:pt idx="108976">
                  <c:v>-152.51049999999998</c:v>
                </c:pt>
                <c:pt idx="108977">
                  <c:v>-152.50849999999997</c:v>
                </c:pt>
                <c:pt idx="108978">
                  <c:v>-152.50649999999999</c:v>
                </c:pt>
                <c:pt idx="108979">
                  <c:v>-152.50449999999998</c:v>
                </c:pt>
                <c:pt idx="108980">
                  <c:v>-152.50249999999997</c:v>
                </c:pt>
                <c:pt idx="108981">
                  <c:v>-152.50049999999999</c:v>
                </c:pt>
                <c:pt idx="108982">
                  <c:v>-152.49849999999998</c:v>
                </c:pt>
                <c:pt idx="108983">
                  <c:v>-152.49649999999997</c:v>
                </c:pt>
                <c:pt idx="108984">
                  <c:v>-152.49449999999999</c:v>
                </c:pt>
                <c:pt idx="108985">
                  <c:v>-152.49249999999998</c:v>
                </c:pt>
                <c:pt idx="108986">
                  <c:v>-152.49049999999997</c:v>
                </c:pt>
                <c:pt idx="108987">
                  <c:v>-152.48849999999999</c:v>
                </c:pt>
                <c:pt idx="108988">
                  <c:v>-152.48649999999998</c:v>
                </c:pt>
                <c:pt idx="108989">
                  <c:v>-152.48449999999997</c:v>
                </c:pt>
                <c:pt idx="108990">
                  <c:v>-152.48249999999999</c:v>
                </c:pt>
                <c:pt idx="108991">
                  <c:v>-152.48049999999998</c:v>
                </c:pt>
                <c:pt idx="108992">
                  <c:v>-152.47849999999997</c:v>
                </c:pt>
                <c:pt idx="108993">
                  <c:v>-152.47649999999999</c:v>
                </c:pt>
                <c:pt idx="108994">
                  <c:v>-152.47449999999998</c:v>
                </c:pt>
                <c:pt idx="108995">
                  <c:v>-152.47249999999997</c:v>
                </c:pt>
                <c:pt idx="108996">
                  <c:v>-152.47049999999999</c:v>
                </c:pt>
                <c:pt idx="108997">
                  <c:v>-152.46849999999998</c:v>
                </c:pt>
                <c:pt idx="108998">
                  <c:v>-152.46649999999997</c:v>
                </c:pt>
                <c:pt idx="108999">
                  <c:v>-152.46449999999999</c:v>
                </c:pt>
                <c:pt idx="109000">
                  <c:v>-152.46249999999998</c:v>
                </c:pt>
                <c:pt idx="109001">
                  <c:v>-152.46049999999997</c:v>
                </c:pt>
                <c:pt idx="109002">
                  <c:v>-152.45849999999999</c:v>
                </c:pt>
                <c:pt idx="109003">
                  <c:v>-152.45649999999998</c:v>
                </c:pt>
                <c:pt idx="109004">
                  <c:v>-152.45449999999997</c:v>
                </c:pt>
                <c:pt idx="109005">
                  <c:v>-152.45249999999999</c:v>
                </c:pt>
                <c:pt idx="109006">
                  <c:v>-152.45049999999998</c:v>
                </c:pt>
                <c:pt idx="109007">
                  <c:v>-152.44849999999997</c:v>
                </c:pt>
                <c:pt idx="109008">
                  <c:v>-152.44649999999999</c:v>
                </c:pt>
                <c:pt idx="109009">
                  <c:v>-152.44449999999998</c:v>
                </c:pt>
                <c:pt idx="109010">
                  <c:v>-152.44249999999997</c:v>
                </c:pt>
                <c:pt idx="109011">
                  <c:v>-152.44049999999999</c:v>
                </c:pt>
                <c:pt idx="109012">
                  <c:v>-152.43849999999998</c:v>
                </c:pt>
                <c:pt idx="109013">
                  <c:v>-152.43649999999997</c:v>
                </c:pt>
                <c:pt idx="109014">
                  <c:v>-152.43449999999999</c:v>
                </c:pt>
                <c:pt idx="109015">
                  <c:v>-152.43249999999998</c:v>
                </c:pt>
                <c:pt idx="109016">
                  <c:v>-152.43049999999997</c:v>
                </c:pt>
                <c:pt idx="109017">
                  <c:v>-152.42849999999999</c:v>
                </c:pt>
                <c:pt idx="109018">
                  <c:v>-152.42649999999998</c:v>
                </c:pt>
                <c:pt idx="109019">
                  <c:v>-152.42449999999997</c:v>
                </c:pt>
                <c:pt idx="109020">
                  <c:v>-152.42249999999999</c:v>
                </c:pt>
                <c:pt idx="109021">
                  <c:v>-152.42049999999998</c:v>
                </c:pt>
                <c:pt idx="109022">
                  <c:v>-152.41849999999997</c:v>
                </c:pt>
                <c:pt idx="109023">
                  <c:v>-152.41649999999998</c:v>
                </c:pt>
                <c:pt idx="109024">
                  <c:v>-152.41449999999998</c:v>
                </c:pt>
                <c:pt idx="109025">
                  <c:v>-152.41249999999997</c:v>
                </c:pt>
                <c:pt idx="109026">
                  <c:v>-152.41049999999998</c:v>
                </c:pt>
                <c:pt idx="109027">
                  <c:v>-152.40849999999998</c:v>
                </c:pt>
                <c:pt idx="109028">
                  <c:v>-152.40649999999997</c:v>
                </c:pt>
                <c:pt idx="109029">
                  <c:v>-152.40449999999998</c:v>
                </c:pt>
                <c:pt idx="109030">
                  <c:v>-152.40249999999997</c:v>
                </c:pt>
                <c:pt idx="109031">
                  <c:v>-152.40049999999997</c:v>
                </c:pt>
                <c:pt idx="109032">
                  <c:v>-152.39849999999998</c:v>
                </c:pt>
                <c:pt idx="109033">
                  <c:v>-152.39649999999997</c:v>
                </c:pt>
                <c:pt idx="109034">
                  <c:v>-152.39449999999997</c:v>
                </c:pt>
                <c:pt idx="109035">
                  <c:v>-152.39249999999998</c:v>
                </c:pt>
                <c:pt idx="109036">
                  <c:v>-152.39049999999997</c:v>
                </c:pt>
                <c:pt idx="109037">
                  <c:v>-152.38849999999996</c:v>
                </c:pt>
                <c:pt idx="109038">
                  <c:v>-152.38649999999998</c:v>
                </c:pt>
                <c:pt idx="109039">
                  <c:v>-152.38449999999997</c:v>
                </c:pt>
                <c:pt idx="109040">
                  <c:v>-152.38249999999996</c:v>
                </c:pt>
                <c:pt idx="109041">
                  <c:v>-152.38049999999998</c:v>
                </c:pt>
                <c:pt idx="109042">
                  <c:v>-152.37849999999997</c:v>
                </c:pt>
                <c:pt idx="109043">
                  <c:v>-152.37649999999996</c:v>
                </c:pt>
                <c:pt idx="109044">
                  <c:v>-152.37449999999998</c:v>
                </c:pt>
                <c:pt idx="109045">
                  <c:v>-152.37249999999997</c:v>
                </c:pt>
                <c:pt idx="109046">
                  <c:v>-152.37049999999996</c:v>
                </c:pt>
                <c:pt idx="109047">
                  <c:v>-152.36849999999998</c:v>
                </c:pt>
                <c:pt idx="109048">
                  <c:v>-152.36649999999997</c:v>
                </c:pt>
                <c:pt idx="109049">
                  <c:v>-152.36449999999996</c:v>
                </c:pt>
                <c:pt idx="109050">
                  <c:v>-152.36249999999998</c:v>
                </c:pt>
                <c:pt idx="109051">
                  <c:v>-152.36049999999997</c:v>
                </c:pt>
                <c:pt idx="109052">
                  <c:v>-152.35849999999996</c:v>
                </c:pt>
                <c:pt idx="109053">
                  <c:v>-152.35649999999998</c:v>
                </c:pt>
                <c:pt idx="109054">
                  <c:v>-152.35449999999997</c:v>
                </c:pt>
                <c:pt idx="109055">
                  <c:v>-152.35249999999996</c:v>
                </c:pt>
                <c:pt idx="109056">
                  <c:v>-152.35049999999998</c:v>
                </c:pt>
                <c:pt idx="109057">
                  <c:v>-152.34849999999997</c:v>
                </c:pt>
                <c:pt idx="109058">
                  <c:v>-152.34649999999996</c:v>
                </c:pt>
                <c:pt idx="109059">
                  <c:v>-152.34449999999998</c:v>
                </c:pt>
                <c:pt idx="109060">
                  <c:v>-152.34249999999997</c:v>
                </c:pt>
                <c:pt idx="109061">
                  <c:v>-152.34049999999996</c:v>
                </c:pt>
                <c:pt idx="109062">
                  <c:v>-152.33849999999998</c:v>
                </c:pt>
                <c:pt idx="109063">
                  <c:v>-152.33649999999997</c:v>
                </c:pt>
                <c:pt idx="109064">
                  <c:v>-152.33449999999999</c:v>
                </c:pt>
                <c:pt idx="109065">
                  <c:v>-152.33249999999998</c:v>
                </c:pt>
                <c:pt idx="109066">
                  <c:v>-152.33049999999997</c:v>
                </c:pt>
                <c:pt idx="109067">
                  <c:v>-152.32849999999999</c:v>
                </c:pt>
                <c:pt idx="109068">
                  <c:v>-152.32649999999998</c:v>
                </c:pt>
                <c:pt idx="109069">
                  <c:v>-152.32449999999997</c:v>
                </c:pt>
                <c:pt idx="109070">
                  <c:v>-152.32249999999999</c:v>
                </c:pt>
                <c:pt idx="109071">
                  <c:v>-152.32049999999998</c:v>
                </c:pt>
                <c:pt idx="109072">
                  <c:v>-152.31849999999997</c:v>
                </c:pt>
                <c:pt idx="109073">
                  <c:v>-152.31649999999999</c:v>
                </c:pt>
                <c:pt idx="109074">
                  <c:v>-152.31449999999998</c:v>
                </c:pt>
                <c:pt idx="109075">
                  <c:v>-152.31249999999997</c:v>
                </c:pt>
                <c:pt idx="109076">
                  <c:v>-152.31049999999999</c:v>
                </c:pt>
                <c:pt idx="109077">
                  <c:v>-152.30849999999998</c:v>
                </c:pt>
                <c:pt idx="109078">
                  <c:v>-152.30649999999997</c:v>
                </c:pt>
                <c:pt idx="109079">
                  <c:v>-152.30449999999999</c:v>
                </c:pt>
                <c:pt idx="109080">
                  <c:v>-152.30249999999998</c:v>
                </c:pt>
                <c:pt idx="109081">
                  <c:v>-152.30049999999997</c:v>
                </c:pt>
                <c:pt idx="109082">
                  <c:v>-152.29849999999999</c:v>
                </c:pt>
                <c:pt idx="109083">
                  <c:v>-152.29649999999998</c:v>
                </c:pt>
                <c:pt idx="109084">
                  <c:v>-152.29449999999997</c:v>
                </c:pt>
                <c:pt idx="109085">
                  <c:v>-152.29249999999999</c:v>
                </c:pt>
                <c:pt idx="109086">
                  <c:v>-152.29049999999998</c:v>
                </c:pt>
                <c:pt idx="109087">
                  <c:v>-152.28849999999997</c:v>
                </c:pt>
                <c:pt idx="109088">
                  <c:v>-152.28649999999999</c:v>
                </c:pt>
                <c:pt idx="109089">
                  <c:v>-152.28449999999998</c:v>
                </c:pt>
                <c:pt idx="109090">
                  <c:v>-152.28249999999997</c:v>
                </c:pt>
                <c:pt idx="109091">
                  <c:v>-152.28049999999999</c:v>
                </c:pt>
                <c:pt idx="109092">
                  <c:v>-152.27849999999998</c:v>
                </c:pt>
                <c:pt idx="109093">
                  <c:v>-152.27649999999997</c:v>
                </c:pt>
                <c:pt idx="109094">
                  <c:v>-152.27449999999999</c:v>
                </c:pt>
                <c:pt idx="109095">
                  <c:v>-152.27249999999998</c:v>
                </c:pt>
                <c:pt idx="109096">
                  <c:v>-152.27049999999997</c:v>
                </c:pt>
                <c:pt idx="109097">
                  <c:v>-152.26849999999999</c:v>
                </c:pt>
                <c:pt idx="109098">
                  <c:v>-152.26649999999998</c:v>
                </c:pt>
                <c:pt idx="109099">
                  <c:v>-152.26449999999997</c:v>
                </c:pt>
                <c:pt idx="109100">
                  <c:v>-152.26249999999999</c:v>
                </c:pt>
                <c:pt idx="109101">
                  <c:v>-152.26049999999998</c:v>
                </c:pt>
                <c:pt idx="109102">
                  <c:v>-152.25849999999997</c:v>
                </c:pt>
                <c:pt idx="109103">
                  <c:v>-152.25649999999999</c:v>
                </c:pt>
                <c:pt idx="109104">
                  <c:v>-152.25449999999998</c:v>
                </c:pt>
                <c:pt idx="109105">
                  <c:v>-152.25249999999997</c:v>
                </c:pt>
                <c:pt idx="109106">
                  <c:v>-152.25049999999999</c:v>
                </c:pt>
                <c:pt idx="109107">
                  <c:v>-152.24849999999998</c:v>
                </c:pt>
                <c:pt idx="109108">
                  <c:v>-152.24649999999997</c:v>
                </c:pt>
                <c:pt idx="109109">
                  <c:v>-152.24449999999999</c:v>
                </c:pt>
                <c:pt idx="109110">
                  <c:v>-152.24249999999998</c:v>
                </c:pt>
                <c:pt idx="109111">
                  <c:v>-152.24049999999997</c:v>
                </c:pt>
                <c:pt idx="109112">
                  <c:v>-152.23849999999999</c:v>
                </c:pt>
                <c:pt idx="109113">
                  <c:v>-152.23649999999998</c:v>
                </c:pt>
                <c:pt idx="109114">
                  <c:v>-152.23449999999997</c:v>
                </c:pt>
                <c:pt idx="109115">
                  <c:v>-152.23249999999999</c:v>
                </c:pt>
                <c:pt idx="109116">
                  <c:v>-152.23049999999998</c:v>
                </c:pt>
                <c:pt idx="109117">
                  <c:v>-152.22849999999997</c:v>
                </c:pt>
                <c:pt idx="109118">
                  <c:v>-152.22649999999999</c:v>
                </c:pt>
                <c:pt idx="109119">
                  <c:v>-152.22449999999998</c:v>
                </c:pt>
                <c:pt idx="109120">
                  <c:v>-152.22249999999997</c:v>
                </c:pt>
                <c:pt idx="109121">
                  <c:v>-152.22049999999999</c:v>
                </c:pt>
                <c:pt idx="109122">
                  <c:v>-152.21849999999998</c:v>
                </c:pt>
                <c:pt idx="109123">
                  <c:v>-152.21649999999997</c:v>
                </c:pt>
                <c:pt idx="109124">
                  <c:v>-152.21449999999999</c:v>
                </c:pt>
                <c:pt idx="109125">
                  <c:v>-152.21249999999998</c:v>
                </c:pt>
                <c:pt idx="109126">
                  <c:v>-152.21049999999997</c:v>
                </c:pt>
                <c:pt idx="109127">
                  <c:v>-152.20849999999999</c:v>
                </c:pt>
                <c:pt idx="109128">
                  <c:v>-152.20649999999998</c:v>
                </c:pt>
                <c:pt idx="109129">
                  <c:v>-152.20449999999997</c:v>
                </c:pt>
                <c:pt idx="109130">
                  <c:v>-152.20249999999999</c:v>
                </c:pt>
                <c:pt idx="109131">
                  <c:v>-152.20049999999998</c:v>
                </c:pt>
                <c:pt idx="109132">
                  <c:v>-152.19849999999997</c:v>
                </c:pt>
                <c:pt idx="109133">
                  <c:v>-152.19649999999999</c:v>
                </c:pt>
                <c:pt idx="109134">
                  <c:v>-152.19449999999998</c:v>
                </c:pt>
                <c:pt idx="109135">
                  <c:v>-152.19249999999997</c:v>
                </c:pt>
                <c:pt idx="109136">
                  <c:v>-152.19049999999999</c:v>
                </c:pt>
                <c:pt idx="109137">
                  <c:v>-152.18849999999998</c:v>
                </c:pt>
                <c:pt idx="109138">
                  <c:v>-152.18649999999997</c:v>
                </c:pt>
                <c:pt idx="109139">
                  <c:v>-152.18449999999999</c:v>
                </c:pt>
                <c:pt idx="109140">
                  <c:v>-152.18249999999998</c:v>
                </c:pt>
                <c:pt idx="109141">
                  <c:v>-152.18049999999997</c:v>
                </c:pt>
                <c:pt idx="109142">
                  <c:v>-152.17849999999999</c:v>
                </c:pt>
                <c:pt idx="109143">
                  <c:v>-152.17649999999998</c:v>
                </c:pt>
                <c:pt idx="109144">
                  <c:v>-152.17449999999997</c:v>
                </c:pt>
                <c:pt idx="109145">
                  <c:v>-152.17249999999999</c:v>
                </c:pt>
                <c:pt idx="109146">
                  <c:v>-152.17049999999998</c:v>
                </c:pt>
                <c:pt idx="109147">
                  <c:v>-152.16849999999997</c:v>
                </c:pt>
                <c:pt idx="109148">
                  <c:v>-152.16649999999998</c:v>
                </c:pt>
                <c:pt idx="109149">
                  <c:v>-152.16449999999998</c:v>
                </c:pt>
                <c:pt idx="109150">
                  <c:v>-152.16249999999997</c:v>
                </c:pt>
                <c:pt idx="109151">
                  <c:v>-152.16049999999998</c:v>
                </c:pt>
                <c:pt idx="109152">
                  <c:v>-152.15849999999998</c:v>
                </c:pt>
                <c:pt idx="109153">
                  <c:v>-152.15649999999997</c:v>
                </c:pt>
                <c:pt idx="109154">
                  <c:v>-152.15449999999998</c:v>
                </c:pt>
                <c:pt idx="109155">
                  <c:v>-152.15249999999997</c:v>
                </c:pt>
                <c:pt idx="109156">
                  <c:v>-152.15049999999997</c:v>
                </c:pt>
                <c:pt idx="109157">
                  <c:v>-152.14849999999998</c:v>
                </c:pt>
                <c:pt idx="109158">
                  <c:v>-152.14649999999997</c:v>
                </c:pt>
                <c:pt idx="109159">
                  <c:v>-152.14449999999997</c:v>
                </c:pt>
                <c:pt idx="109160">
                  <c:v>-152.14249999999998</c:v>
                </c:pt>
                <c:pt idx="109161">
                  <c:v>-152.14049999999997</c:v>
                </c:pt>
                <c:pt idx="109162">
                  <c:v>-152.13849999999996</c:v>
                </c:pt>
                <c:pt idx="109163">
                  <c:v>-152.13649999999998</c:v>
                </c:pt>
                <c:pt idx="109164">
                  <c:v>-152.13449999999997</c:v>
                </c:pt>
                <c:pt idx="109165">
                  <c:v>-152.13249999999996</c:v>
                </c:pt>
                <c:pt idx="109166">
                  <c:v>-152.13049999999998</c:v>
                </c:pt>
                <c:pt idx="109167">
                  <c:v>-152.12849999999997</c:v>
                </c:pt>
                <c:pt idx="109168">
                  <c:v>-152.12649999999996</c:v>
                </c:pt>
                <c:pt idx="109169">
                  <c:v>-152.12449999999998</c:v>
                </c:pt>
                <c:pt idx="109170">
                  <c:v>-152.12249999999997</c:v>
                </c:pt>
                <c:pt idx="109171">
                  <c:v>-152.12049999999996</c:v>
                </c:pt>
                <c:pt idx="109172">
                  <c:v>-152.11849999999998</c:v>
                </c:pt>
                <c:pt idx="109173">
                  <c:v>-152.11649999999997</c:v>
                </c:pt>
                <c:pt idx="109174">
                  <c:v>-152.11449999999996</c:v>
                </c:pt>
                <c:pt idx="109175">
                  <c:v>-152.11249999999998</c:v>
                </c:pt>
                <c:pt idx="109176">
                  <c:v>-152.11049999999997</c:v>
                </c:pt>
                <c:pt idx="109177">
                  <c:v>-152.10849999999996</c:v>
                </c:pt>
                <c:pt idx="109178">
                  <c:v>-152.10649999999998</c:v>
                </c:pt>
                <c:pt idx="109179">
                  <c:v>-152.10449999999997</c:v>
                </c:pt>
                <c:pt idx="109180">
                  <c:v>-152.10249999999996</c:v>
                </c:pt>
                <c:pt idx="109181">
                  <c:v>-152.10049999999998</c:v>
                </c:pt>
                <c:pt idx="109182">
                  <c:v>-152.09849999999997</c:v>
                </c:pt>
                <c:pt idx="109183">
                  <c:v>-152.09649999999996</c:v>
                </c:pt>
                <c:pt idx="109184">
                  <c:v>-152.09449999999998</c:v>
                </c:pt>
                <c:pt idx="109185">
                  <c:v>-152.09249999999997</c:v>
                </c:pt>
                <c:pt idx="109186">
                  <c:v>-152.09049999999996</c:v>
                </c:pt>
                <c:pt idx="109187">
                  <c:v>-152.08849999999998</c:v>
                </c:pt>
                <c:pt idx="109188">
                  <c:v>-152.08649999999997</c:v>
                </c:pt>
                <c:pt idx="109189">
                  <c:v>-152.08449999999999</c:v>
                </c:pt>
                <c:pt idx="109190">
                  <c:v>-152.08249999999998</c:v>
                </c:pt>
                <c:pt idx="109191">
                  <c:v>-152.08049999999997</c:v>
                </c:pt>
                <c:pt idx="109192">
                  <c:v>-152.07849999999999</c:v>
                </c:pt>
                <c:pt idx="109193">
                  <c:v>-152.07649999999998</c:v>
                </c:pt>
                <c:pt idx="109194">
                  <c:v>-152.07449999999997</c:v>
                </c:pt>
                <c:pt idx="109195">
                  <c:v>-152.07249999999999</c:v>
                </c:pt>
                <c:pt idx="109196">
                  <c:v>-152.07049999999998</c:v>
                </c:pt>
                <c:pt idx="109197">
                  <c:v>-152.06849999999997</c:v>
                </c:pt>
                <c:pt idx="109198">
                  <c:v>-152.06649999999999</c:v>
                </c:pt>
                <c:pt idx="109199">
                  <c:v>-152.06449999999998</c:v>
                </c:pt>
                <c:pt idx="109200">
                  <c:v>-152.06249999999997</c:v>
                </c:pt>
                <c:pt idx="109201">
                  <c:v>-152.06049999999999</c:v>
                </c:pt>
                <c:pt idx="109202">
                  <c:v>-152.05849999999998</c:v>
                </c:pt>
                <c:pt idx="109203">
                  <c:v>-152.05649999999997</c:v>
                </c:pt>
                <c:pt idx="109204">
                  <c:v>-152.05449999999999</c:v>
                </c:pt>
                <c:pt idx="109205">
                  <c:v>-152.05249999999998</c:v>
                </c:pt>
                <c:pt idx="109206">
                  <c:v>-152.05049999999997</c:v>
                </c:pt>
                <c:pt idx="109207">
                  <c:v>-152.04849999999999</c:v>
                </c:pt>
                <c:pt idx="109208">
                  <c:v>-152.04649999999998</c:v>
                </c:pt>
                <c:pt idx="109209">
                  <c:v>-152.04449999999997</c:v>
                </c:pt>
                <c:pt idx="109210">
                  <c:v>-152.04249999999999</c:v>
                </c:pt>
                <c:pt idx="109211">
                  <c:v>-152.04049999999998</c:v>
                </c:pt>
                <c:pt idx="109212">
                  <c:v>-152.03849999999997</c:v>
                </c:pt>
                <c:pt idx="109213">
                  <c:v>-152.03649999999999</c:v>
                </c:pt>
                <c:pt idx="109214">
                  <c:v>-152.03449999999998</c:v>
                </c:pt>
                <c:pt idx="109215">
                  <c:v>-152.03249999999997</c:v>
                </c:pt>
                <c:pt idx="109216">
                  <c:v>-152.03049999999999</c:v>
                </c:pt>
                <c:pt idx="109217">
                  <c:v>-152.02849999999998</c:v>
                </c:pt>
                <c:pt idx="109218">
                  <c:v>-152.02649999999997</c:v>
                </c:pt>
                <c:pt idx="109219">
                  <c:v>-152.02449999999999</c:v>
                </c:pt>
                <c:pt idx="109220">
                  <c:v>-152.02249999999998</c:v>
                </c:pt>
                <c:pt idx="109221">
                  <c:v>-152.02049999999997</c:v>
                </c:pt>
                <c:pt idx="109222">
                  <c:v>-152.01849999999999</c:v>
                </c:pt>
                <c:pt idx="109223">
                  <c:v>-152.01649999999998</c:v>
                </c:pt>
                <c:pt idx="109224">
                  <c:v>-152.01449999999997</c:v>
                </c:pt>
                <c:pt idx="109225">
                  <c:v>-152.01249999999999</c:v>
                </c:pt>
                <c:pt idx="109226">
                  <c:v>-152.01049999999998</c:v>
                </c:pt>
                <c:pt idx="109227">
                  <c:v>-152.00849999999997</c:v>
                </c:pt>
                <c:pt idx="109228">
                  <c:v>-152.00649999999999</c:v>
                </c:pt>
                <c:pt idx="109229">
                  <c:v>-152.00449999999998</c:v>
                </c:pt>
                <c:pt idx="109230">
                  <c:v>-152.00249999999997</c:v>
                </c:pt>
                <c:pt idx="109231">
                  <c:v>-152.00049999999999</c:v>
                </c:pt>
                <c:pt idx="109232">
                  <c:v>-151.99849999999998</c:v>
                </c:pt>
                <c:pt idx="109233">
                  <c:v>-151.99649999999997</c:v>
                </c:pt>
                <c:pt idx="109234">
                  <c:v>-151.99449999999999</c:v>
                </c:pt>
                <c:pt idx="109235">
                  <c:v>-151.99249999999998</c:v>
                </c:pt>
                <c:pt idx="109236">
                  <c:v>-151.99049999999997</c:v>
                </c:pt>
                <c:pt idx="109237">
                  <c:v>-151.98849999999999</c:v>
                </c:pt>
                <c:pt idx="109238">
                  <c:v>-151.98649999999998</c:v>
                </c:pt>
                <c:pt idx="109239">
                  <c:v>-151.98449999999997</c:v>
                </c:pt>
                <c:pt idx="109240">
                  <c:v>-151.98249999999999</c:v>
                </c:pt>
                <c:pt idx="109241">
                  <c:v>-151.98049999999998</c:v>
                </c:pt>
                <c:pt idx="109242">
                  <c:v>-151.97849999999997</c:v>
                </c:pt>
                <c:pt idx="109243">
                  <c:v>-151.97649999999999</c:v>
                </c:pt>
                <c:pt idx="109244">
                  <c:v>-151.97449999999998</c:v>
                </c:pt>
                <c:pt idx="109245">
                  <c:v>-151.97249999999997</c:v>
                </c:pt>
                <c:pt idx="109246">
                  <c:v>-151.97049999999999</c:v>
                </c:pt>
                <c:pt idx="109247">
                  <c:v>-151.96849999999998</c:v>
                </c:pt>
                <c:pt idx="109248">
                  <c:v>-151.96649999999997</c:v>
                </c:pt>
                <c:pt idx="109249">
                  <c:v>-151.96449999999999</c:v>
                </c:pt>
                <c:pt idx="109250">
                  <c:v>-151.96249999999998</c:v>
                </c:pt>
                <c:pt idx="109251">
                  <c:v>-151.96049999999997</c:v>
                </c:pt>
                <c:pt idx="109252">
                  <c:v>-151.95849999999999</c:v>
                </c:pt>
                <c:pt idx="109253">
                  <c:v>-151.95649999999998</c:v>
                </c:pt>
                <c:pt idx="109254">
                  <c:v>-151.95449999999997</c:v>
                </c:pt>
                <c:pt idx="109255">
                  <c:v>-151.95249999999999</c:v>
                </c:pt>
                <c:pt idx="109256">
                  <c:v>-151.95049999999998</c:v>
                </c:pt>
                <c:pt idx="109257">
                  <c:v>-151.94849999999997</c:v>
                </c:pt>
                <c:pt idx="109258">
                  <c:v>-151.94649999999999</c:v>
                </c:pt>
                <c:pt idx="109259">
                  <c:v>-151.94449999999998</c:v>
                </c:pt>
                <c:pt idx="109260">
                  <c:v>-151.94249999999997</c:v>
                </c:pt>
                <c:pt idx="109261">
                  <c:v>-151.94049999999999</c:v>
                </c:pt>
                <c:pt idx="109262">
                  <c:v>-151.93849999999998</c:v>
                </c:pt>
                <c:pt idx="109263">
                  <c:v>-151.93649999999997</c:v>
                </c:pt>
                <c:pt idx="109264">
                  <c:v>-151.93449999999999</c:v>
                </c:pt>
                <c:pt idx="109265">
                  <c:v>-151.93249999999998</c:v>
                </c:pt>
                <c:pt idx="109266">
                  <c:v>-151.93049999999997</c:v>
                </c:pt>
                <c:pt idx="109267">
                  <c:v>-151.92849999999999</c:v>
                </c:pt>
                <c:pt idx="109268">
                  <c:v>-151.92649999999998</c:v>
                </c:pt>
                <c:pt idx="109269">
                  <c:v>-151.92449999999997</c:v>
                </c:pt>
                <c:pt idx="109270">
                  <c:v>-151.92249999999999</c:v>
                </c:pt>
                <c:pt idx="109271">
                  <c:v>-151.92049999999998</c:v>
                </c:pt>
                <c:pt idx="109272">
                  <c:v>-151.91849999999997</c:v>
                </c:pt>
                <c:pt idx="109273">
                  <c:v>-151.91649999999998</c:v>
                </c:pt>
                <c:pt idx="109274">
                  <c:v>-151.91449999999998</c:v>
                </c:pt>
                <c:pt idx="109275">
                  <c:v>-151.91249999999997</c:v>
                </c:pt>
                <c:pt idx="109276">
                  <c:v>-151.91049999999998</c:v>
                </c:pt>
                <c:pt idx="109277">
                  <c:v>-151.90849999999998</c:v>
                </c:pt>
                <c:pt idx="109278">
                  <c:v>-151.90649999999997</c:v>
                </c:pt>
                <c:pt idx="109279">
                  <c:v>-151.90449999999998</c:v>
                </c:pt>
                <c:pt idx="109280">
                  <c:v>-151.90249999999997</c:v>
                </c:pt>
                <c:pt idx="109281">
                  <c:v>-151.90049999999997</c:v>
                </c:pt>
                <c:pt idx="109282">
                  <c:v>-151.89849999999998</c:v>
                </c:pt>
                <c:pt idx="109283">
                  <c:v>-151.89649999999997</c:v>
                </c:pt>
                <c:pt idx="109284">
                  <c:v>-151.89449999999997</c:v>
                </c:pt>
                <c:pt idx="109285">
                  <c:v>-151.89249999999998</c:v>
                </c:pt>
                <c:pt idx="109286">
                  <c:v>-151.89049999999997</c:v>
                </c:pt>
                <c:pt idx="109287">
                  <c:v>-151.88849999999996</c:v>
                </c:pt>
                <c:pt idx="109288">
                  <c:v>-151.88649999999998</c:v>
                </c:pt>
                <c:pt idx="109289">
                  <c:v>-151.88449999999997</c:v>
                </c:pt>
                <c:pt idx="109290">
                  <c:v>-151.88249999999996</c:v>
                </c:pt>
                <c:pt idx="109291">
                  <c:v>-151.88049999999998</c:v>
                </c:pt>
                <c:pt idx="109292">
                  <c:v>-151.87849999999997</c:v>
                </c:pt>
                <c:pt idx="109293">
                  <c:v>-151.87649999999996</c:v>
                </c:pt>
                <c:pt idx="109294">
                  <c:v>-151.87449999999998</c:v>
                </c:pt>
                <c:pt idx="109295">
                  <c:v>-151.87249999999997</c:v>
                </c:pt>
                <c:pt idx="109296">
                  <c:v>-151.87049999999996</c:v>
                </c:pt>
                <c:pt idx="109297">
                  <c:v>-151.86849999999998</c:v>
                </c:pt>
                <c:pt idx="109298">
                  <c:v>-151.86649999999997</c:v>
                </c:pt>
                <c:pt idx="109299">
                  <c:v>-151.86449999999996</c:v>
                </c:pt>
                <c:pt idx="109300">
                  <c:v>-151.86249999999998</c:v>
                </c:pt>
                <c:pt idx="109301">
                  <c:v>-151.86049999999997</c:v>
                </c:pt>
                <c:pt idx="109302">
                  <c:v>-151.85849999999996</c:v>
                </c:pt>
                <c:pt idx="109303">
                  <c:v>-151.85649999999998</c:v>
                </c:pt>
                <c:pt idx="109304">
                  <c:v>-151.85449999999997</c:v>
                </c:pt>
                <c:pt idx="109305">
                  <c:v>-151.85249999999996</c:v>
                </c:pt>
                <c:pt idx="109306">
                  <c:v>-151.85049999999998</c:v>
                </c:pt>
                <c:pt idx="109307">
                  <c:v>-151.84849999999997</c:v>
                </c:pt>
                <c:pt idx="109308">
                  <c:v>-151.84649999999996</c:v>
                </c:pt>
                <c:pt idx="109309">
                  <c:v>-151.84449999999998</c:v>
                </c:pt>
                <c:pt idx="109310">
                  <c:v>-151.84249999999997</c:v>
                </c:pt>
                <c:pt idx="109311">
                  <c:v>-151.84049999999996</c:v>
                </c:pt>
                <c:pt idx="109312">
                  <c:v>-151.83849999999998</c:v>
                </c:pt>
                <c:pt idx="109313">
                  <c:v>-151.83649999999997</c:v>
                </c:pt>
                <c:pt idx="109314">
                  <c:v>-151.83449999999999</c:v>
                </c:pt>
                <c:pt idx="109315">
                  <c:v>-151.83249999999998</c:v>
                </c:pt>
                <c:pt idx="109316">
                  <c:v>-151.83049999999997</c:v>
                </c:pt>
                <c:pt idx="109317">
                  <c:v>-151.82849999999999</c:v>
                </c:pt>
                <c:pt idx="109318">
                  <c:v>-151.82649999999998</c:v>
                </c:pt>
                <c:pt idx="109319">
                  <c:v>-151.82449999999997</c:v>
                </c:pt>
                <c:pt idx="109320">
                  <c:v>-151.82249999999999</c:v>
                </c:pt>
                <c:pt idx="109321">
                  <c:v>-151.82049999999998</c:v>
                </c:pt>
                <c:pt idx="109322">
                  <c:v>-151.81849999999997</c:v>
                </c:pt>
                <c:pt idx="109323">
                  <c:v>-151.81649999999999</c:v>
                </c:pt>
                <c:pt idx="109324">
                  <c:v>-151.81449999999998</c:v>
                </c:pt>
                <c:pt idx="109325">
                  <c:v>-151.81249999999997</c:v>
                </c:pt>
                <c:pt idx="109326">
                  <c:v>-151.81049999999999</c:v>
                </c:pt>
                <c:pt idx="109327">
                  <c:v>-151.80849999999998</c:v>
                </c:pt>
                <c:pt idx="109328">
                  <c:v>-151.80649999999997</c:v>
                </c:pt>
                <c:pt idx="109329">
                  <c:v>-151.80449999999999</c:v>
                </c:pt>
                <c:pt idx="109330">
                  <c:v>-151.80249999999998</c:v>
                </c:pt>
                <c:pt idx="109331">
                  <c:v>-151.80049999999997</c:v>
                </c:pt>
                <c:pt idx="109332">
                  <c:v>-151.79849999999999</c:v>
                </c:pt>
                <c:pt idx="109333">
                  <c:v>-151.79649999999998</c:v>
                </c:pt>
                <c:pt idx="109334">
                  <c:v>-151.79449999999997</c:v>
                </c:pt>
                <c:pt idx="109335">
                  <c:v>-151.79249999999999</c:v>
                </c:pt>
                <c:pt idx="109336">
                  <c:v>-151.79049999999998</c:v>
                </c:pt>
                <c:pt idx="109337">
                  <c:v>-151.78849999999997</c:v>
                </c:pt>
                <c:pt idx="109338">
                  <c:v>-151.78649999999999</c:v>
                </c:pt>
                <c:pt idx="109339">
                  <c:v>-151.78449999999998</c:v>
                </c:pt>
                <c:pt idx="109340">
                  <c:v>-151.78249999999997</c:v>
                </c:pt>
                <c:pt idx="109341">
                  <c:v>-151.78049999999999</c:v>
                </c:pt>
                <c:pt idx="109342">
                  <c:v>-151.77849999999998</c:v>
                </c:pt>
                <c:pt idx="109343">
                  <c:v>-151.77649999999997</c:v>
                </c:pt>
                <c:pt idx="109344">
                  <c:v>-151.77449999999999</c:v>
                </c:pt>
                <c:pt idx="109345">
                  <c:v>-151.77249999999998</c:v>
                </c:pt>
                <c:pt idx="109346">
                  <c:v>-151.77049999999997</c:v>
                </c:pt>
                <c:pt idx="109347">
                  <c:v>-151.76849999999999</c:v>
                </c:pt>
                <c:pt idx="109348">
                  <c:v>-151.76649999999998</c:v>
                </c:pt>
                <c:pt idx="109349">
                  <c:v>-151.76449999999997</c:v>
                </c:pt>
                <c:pt idx="109350">
                  <c:v>-151.76249999999999</c:v>
                </c:pt>
                <c:pt idx="109351">
                  <c:v>-151.76049999999998</c:v>
                </c:pt>
                <c:pt idx="109352">
                  <c:v>-151.75849999999997</c:v>
                </c:pt>
                <c:pt idx="109353">
                  <c:v>-151.75649999999999</c:v>
                </c:pt>
                <c:pt idx="109354">
                  <c:v>-151.75449999999998</c:v>
                </c:pt>
                <c:pt idx="109355">
                  <c:v>-151.75249999999997</c:v>
                </c:pt>
                <c:pt idx="109356">
                  <c:v>-151.75049999999999</c:v>
                </c:pt>
                <c:pt idx="109357">
                  <c:v>-151.74849999999998</c:v>
                </c:pt>
                <c:pt idx="109358">
                  <c:v>-151.74649999999997</c:v>
                </c:pt>
                <c:pt idx="109359">
                  <c:v>-151.74449999999999</c:v>
                </c:pt>
                <c:pt idx="109360">
                  <c:v>-151.74249999999998</c:v>
                </c:pt>
                <c:pt idx="109361">
                  <c:v>-151.74049999999997</c:v>
                </c:pt>
                <c:pt idx="109362">
                  <c:v>-151.73849999999999</c:v>
                </c:pt>
                <c:pt idx="109363">
                  <c:v>-151.73649999999998</c:v>
                </c:pt>
                <c:pt idx="109364">
                  <c:v>-151.73449999999997</c:v>
                </c:pt>
                <c:pt idx="109365">
                  <c:v>-151.73249999999999</c:v>
                </c:pt>
                <c:pt idx="109366">
                  <c:v>-151.73049999999998</c:v>
                </c:pt>
                <c:pt idx="109367">
                  <c:v>-151.72849999999997</c:v>
                </c:pt>
                <c:pt idx="109368">
                  <c:v>-151.72649999999999</c:v>
                </c:pt>
                <c:pt idx="109369">
                  <c:v>-151.72449999999998</c:v>
                </c:pt>
                <c:pt idx="109370">
                  <c:v>-151.72249999999997</c:v>
                </c:pt>
                <c:pt idx="109371">
                  <c:v>-151.72049999999999</c:v>
                </c:pt>
                <c:pt idx="109372">
                  <c:v>-151.71849999999998</c:v>
                </c:pt>
                <c:pt idx="109373">
                  <c:v>-151.71649999999997</c:v>
                </c:pt>
                <c:pt idx="109374">
                  <c:v>-151.71449999999999</c:v>
                </c:pt>
                <c:pt idx="109375">
                  <c:v>-151.71249999999998</c:v>
                </c:pt>
                <c:pt idx="109376">
                  <c:v>-151.71049999999997</c:v>
                </c:pt>
                <c:pt idx="109377">
                  <c:v>-151.70849999999999</c:v>
                </c:pt>
                <c:pt idx="109378">
                  <c:v>-151.70649999999998</c:v>
                </c:pt>
                <c:pt idx="109379">
                  <c:v>-151.70449999999997</c:v>
                </c:pt>
                <c:pt idx="109380">
                  <c:v>-151.70249999999999</c:v>
                </c:pt>
                <c:pt idx="109381">
                  <c:v>-151.70049999999998</c:v>
                </c:pt>
                <c:pt idx="109382">
                  <c:v>-151.69849999999997</c:v>
                </c:pt>
                <c:pt idx="109383">
                  <c:v>-151.69649999999999</c:v>
                </c:pt>
                <c:pt idx="109384">
                  <c:v>-151.69449999999998</c:v>
                </c:pt>
                <c:pt idx="109385">
                  <c:v>-151.69249999999997</c:v>
                </c:pt>
                <c:pt idx="109386">
                  <c:v>-151.69049999999999</c:v>
                </c:pt>
                <c:pt idx="109387">
                  <c:v>-151.68849999999998</c:v>
                </c:pt>
                <c:pt idx="109388">
                  <c:v>-151.68649999999997</c:v>
                </c:pt>
                <c:pt idx="109389">
                  <c:v>-151.68449999999999</c:v>
                </c:pt>
                <c:pt idx="109390">
                  <c:v>-151.68249999999998</c:v>
                </c:pt>
                <c:pt idx="109391">
                  <c:v>-151.68049999999997</c:v>
                </c:pt>
                <c:pt idx="109392">
                  <c:v>-151.67849999999999</c:v>
                </c:pt>
                <c:pt idx="109393">
                  <c:v>-151.67649999999998</c:v>
                </c:pt>
                <c:pt idx="109394">
                  <c:v>-151.67449999999997</c:v>
                </c:pt>
                <c:pt idx="109395">
                  <c:v>-151.67249999999999</c:v>
                </c:pt>
                <c:pt idx="109396">
                  <c:v>-151.67049999999998</c:v>
                </c:pt>
                <c:pt idx="109397">
                  <c:v>-151.66849999999997</c:v>
                </c:pt>
                <c:pt idx="109398">
                  <c:v>-151.66649999999998</c:v>
                </c:pt>
                <c:pt idx="109399">
                  <c:v>-151.66449999999998</c:v>
                </c:pt>
                <c:pt idx="109400">
                  <c:v>-151.66249999999997</c:v>
                </c:pt>
                <c:pt idx="109401">
                  <c:v>-151.66049999999998</c:v>
                </c:pt>
                <c:pt idx="109402">
                  <c:v>-151.65849999999998</c:v>
                </c:pt>
                <c:pt idx="109403">
                  <c:v>-151.65649999999997</c:v>
                </c:pt>
                <c:pt idx="109404">
                  <c:v>-151.65449999999998</c:v>
                </c:pt>
                <c:pt idx="109405">
                  <c:v>-151.65249999999997</c:v>
                </c:pt>
                <c:pt idx="109406">
                  <c:v>-151.65049999999997</c:v>
                </c:pt>
                <c:pt idx="109407">
                  <c:v>-151.64849999999998</c:v>
                </c:pt>
                <c:pt idx="109408">
                  <c:v>-151.64649999999997</c:v>
                </c:pt>
                <c:pt idx="109409">
                  <c:v>-151.64449999999997</c:v>
                </c:pt>
                <c:pt idx="109410">
                  <c:v>-151.64249999999998</c:v>
                </c:pt>
                <c:pt idx="109411">
                  <c:v>-151.64049999999997</c:v>
                </c:pt>
                <c:pt idx="109412">
                  <c:v>-151.63849999999996</c:v>
                </c:pt>
                <c:pt idx="109413">
                  <c:v>-151.63649999999998</c:v>
                </c:pt>
                <c:pt idx="109414">
                  <c:v>-151.63449999999997</c:v>
                </c:pt>
                <c:pt idx="109415">
                  <c:v>-151.63249999999996</c:v>
                </c:pt>
                <c:pt idx="109416">
                  <c:v>-151.63049999999998</c:v>
                </c:pt>
                <c:pt idx="109417">
                  <c:v>-151.62849999999997</c:v>
                </c:pt>
                <c:pt idx="109418">
                  <c:v>-151.62649999999996</c:v>
                </c:pt>
                <c:pt idx="109419">
                  <c:v>-151.62449999999998</c:v>
                </c:pt>
                <c:pt idx="109420">
                  <c:v>-151.62249999999997</c:v>
                </c:pt>
                <c:pt idx="109421">
                  <c:v>-151.62049999999996</c:v>
                </c:pt>
                <c:pt idx="109422">
                  <c:v>-151.61849999999998</c:v>
                </c:pt>
                <c:pt idx="109423">
                  <c:v>-151.61649999999997</c:v>
                </c:pt>
                <c:pt idx="109424">
                  <c:v>-151.61449999999996</c:v>
                </c:pt>
                <c:pt idx="109425">
                  <c:v>-151.61249999999998</c:v>
                </c:pt>
                <c:pt idx="109426">
                  <c:v>-151.61049999999997</c:v>
                </c:pt>
                <c:pt idx="109427">
                  <c:v>-151.60849999999996</c:v>
                </c:pt>
                <c:pt idx="109428">
                  <c:v>-151.60649999999998</c:v>
                </c:pt>
                <c:pt idx="109429">
                  <c:v>-151.60449999999997</c:v>
                </c:pt>
                <c:pt idx="109430">
                  <c:v>-151.60249999999996</c:v>
                </c:pt>
                <c:pt idx="109431">
                  <c:v>-151.60049999999998</c:v>
                </c:pt>
                <c:pt idx="109432">
                  <c:v>-151.59849999999997</c:v>
                </c:pt>
                <c:pt idx="109433">
                  <c:v>-151.59649999999996</c:v>
                </c:pt>
                <c:pt idx="109434">
                  <c:v>-151.59449999999998</c:v>
                </c:pt>
                <c:pt idx="109435">
                  <c:v>-151.59249999999997</c:v>
                </c:pt>
                <c:pt idx="109436">
                  <c:v>-151.59049999999996</c:v>
                </c:pt>
                <c:pt idx="109437">
                  <c:v>-151.58849999999998</c:v>
                </c:pt>
                <c:pt idx="109438">
                  <c:v>-151.58649999999997</c:v>
                </c:pt>
                <c:pt idx="109439">
                  <c:v>-151.58449999999999</c:v>
                </c:pt>
                <c:pt idx="109440">
                  <c:v>-151.58249999999998</c:v>
                </c:pt>
                <c:pt idx="109441">
                  <c:v>-151.58049999999997</c:v>
                </c:pt>
                <c:pt idx="109442">
                  <c:v>-151.57849999999999</c:v>
                </c:pt>
                <c:pt idx="109443">
                  <c:v>-151.57649999999998</c:v>
                </c:pt>
                <c:pt idx="109444">
                  <c:v>-151.57449999999997</c:v>
                </c:pt>
                <c:pt idx="109445">
                  <c:v>-151.57249999999999</c:v>
                </c:pt>
                <c:pt idx="109446">
                  <c:v>-151.57049999999998</c:v>
                </c:pt>
                <c:pt idx="109447">
                  <c:v>-151.56849999999997</c:v>
                </c:pt>
                <c:pt idx="109448">
                  <c:v>-151.56649999999999</c:v>
                </c:pt>
                <c:pt idx="109449">
                  <c:v>-151.56449999999998</c:v>
                </c:pt>
                <c:pt idx="109450">
                  <c:v>-151.56249999999997</c:v>
                </c:pt>
                <c:pt idx="109451">
                  <c:v>-151.56049999999999</c:v>
                </c:pt>
                <c:pt idx="109452">
                  <c:v>-151.55849999999998</c:v>
                </c:pt>
                <c:pt idx="109453">
                  <c:v>-151.55649999999997</c:v>
                </c:pt>
                <c:pt idx="109454">
                  <c:v>-151.55449999999999</c:v>
                </c:pt>
                <c:pt idx="109455">
                  <c:v>-151.55249999999998</c:v>
                </c:pt>
                <c:pt idx="109456">
                  <c:v>-151.55049999999997</c:v>
                </c:pt>
                <c:pt idx="109457">
                  <c:v>-151.54849999999999</c:v>
                </c:pt>
                <c:pt idx="109458">
                  <c:v>-151.54649999999998</c:v>
                </c:pt>
                <c:pt idx="109459">
                  <c:v>-151.54449999999997</c:v>
                </c:pt>
                <c:pt idx="109460">
                  <c:v>-151.54249999999999</c:v>
                </c:pt>
                <c:pt idx="109461">
                  <c:v>-151.54049999999998</c:v>
                </c:pt>
                <c:pt idx="109462">
                  <c:v>-151.53849999999997</c:v>
                </c:pt>
                <c:pt idx="109463">
                  <c:v>-151.53649999999999</c:v>
                </c:pt>
                <c:pt idx="109464">
                  <c:v>-151.53449999999998</c:v>
                </c:pt>
                <c:pt idx="109465">
                  <c:v>-151.53249999999997</c:v>
                </c:pt>
                <c:pt idx="109466">
                  <c:v>-151.53049999999999</c:v>
                </c:pt>
                <c:pt idx="109467">
                  <c:v>-151.52849999999998</c:v>
                </c:pt>
                <c:pt idx="109468">
                  <c:v>-151.52649999999997</c:v>
                </c:pt>
                <c:pt idx="109469">
                  <c:v>-151.52449999999999</c:v>
                </c:pt>
                <c:pt idx="109470">
                  <c:v>-151.52249999999998</c:v>
                </c:pt>
                <c:pt idx="109471">
                  <c:v>-151.52049999999997</c:v>
                </c:pt>
                <c:pt idx="109472">
                  <c:v>-151.51849999999999</c:v>
                </c:pt>
                <c:pt idx="109473">
                  <c:v>-151.51649999999998</c:v>
                </c:pt>
                <c:pt idx="109474">
                  <c:v>-151.51449999999997</c:v>
                </c:pt>
                <c:pt idx="109475">
                  <c:v>-151.51249999999999</c:v>
                </c:pt>
                <c:pt idx="109476">
                  <c:v>-151.51049999999998</c:v>
                </c:pt>
                <c:pt idx="109477">
                  <c:v>-151.50849999999997</c:v>
                </c:pt>
                <c:pt idx="109478">
                  <c:v>-151.50649999999999</c:v>
                </c:pt>
                <c:pt idx="109479">
                  <c:v>-151.50449999999998</c:v>
                </c:pt>
                <c:pt idx="109480">
                  <c:v>-151.50249999999997</c:v>
                </c:pt>
                <c:pt idx="109481">
                  <c:v>-151.50049999999999</c:v>
                </c:pt>
                <c:pt idx="109482">
                  <c:v>-151.49849999999998</c:v>
                </c:pt>
                <c:pt idx="109483">
                  <c:v>-151.49649999999997</c:v>
                </c:pt>
                <c:pt idx="109484">
                  <c:v>-151.49449999999999</c:v>
                </c:pt>
                <c:pt idx="109485">
                  <c:v>-151.49249999999998</c:v>
                </c:pt>
                <c:pt idx="109486">
                  <c:v>-151.49049999999997</c:v>
                </c:pt>
                <c:pt idx="109487">
                  <c:v>-151.48849999999999</c:v>
                </c:pt>
                <c:pt idx="109488">
                  <c:v>-151.48649999999998</c:v>
                </c:pt>
                <c:pt idx="109489">
                  <c:v>-151.48449999999997</c:v>
                </c:pt>
                <c:pt idx="109490">
                  <c:v>-151.48249999999999</c:v>
                </c:pt>
                <c:pt idx="109491">
                  <c:v>-151.48049999999998</c:v>
                </c:pt>
                <c:pt idx="109492">
                  <c:v>-151.47849999999997</c:v>
                </c:pt>
                <c:pt idx="109493">
                  <c:v>-151.47649999999999</c:v>
                </c:pt>
                <c:pt idx="109494">
                  <c:v>-151.47449999999998</c:v>
                </c:pt>
                <c:pt idx="109495">
                  <c:v>-151.47249999999997</c:v>
                </c:pt>
                <c:pt idx="109496">
                  <c:v>-151.47049999999999</c:v>
                </c:pt>
                <c:pt idx="109497">
                  <c:v>-151.46849999999998</c:v>
                </c:pt>
                <c:pt idx="109498">
                  <c:v>-151.46649999999997</c:v>
                </c:pt>
                <c:pt idx="109499">
                  <c:v>-151.46449999999999</c:v>
                </c:pt>
                <c:pt idx="109500">
                  <c:v>-151.46249999999998</c:v>
                </c:pt>
                <c:pt idx="109501">
                  <c:v>-151.46049999999997</c:v>
                </c:pt>
                <c:pt idx="109502">
                  <c:v>-151.45849999999999</c:v>
                </c:pt>
                <c:pt idx="109503">
                  <c:v>-151.45649999999998</c:v>
                </c:pt>
                <c:pt idx="109504">
                  <c:v>-151.45449999999997</c:v>
                </c:pt>
                <c:pt idx="109505">
                  <c:v>-151.45249999999999</c:v>
                </c:pt>
                <c:pt idx="109506">
                  <c:v>-151.45049999999998</c:v>
                </c:pt>
                <c:pt idx="109507">
                  <c:v>-151.44849999999997</c:v>
                </c:pt>
                <c:pt idx="109508">
                  <c:v>-151.44649999999999</c:v>
                </c:pt>
                <c:pt idx="109509">
                  <c:v>-151.44449999999998</c:v>
                </c:pt>
                <c:pt idx="109510">
                  <c:v>-151.44249999999997</c:v>
                </c:pt>
                <c:pt idx="109511">
                  <c:v>-151.44049999999999</c:v>
                </c:pt>
                <c:pt idx="109512">
                  <c:v>-151.43849999999998</c:v>
                </c:pt>
                <c:pt idx="109513">
                  <c:v>-151.43649999999997</c:v>
                </c:pt>
                <c:pt idx="109514">
                  <c:v>-151.43449999999999</c:v>
                </c:pt>
                <c:pt idx="109515">
                  <c:v>-151.43249999999998</c:v>
                </c:pt>
                <c:pt idx="109516">
                  <c:v>-151.43049999999997</c:v>
                </c:pt>
                <c:pt idx="109517">
                  <c:v>-151.42849999999999</c:v>
                </c:pt>
                <c:pt idx="109518">
                  <c:v>-151.42649999999998</c:v>
                </c:pt>
                <c:pt idx="109519">
                  <c:v>-151.42449999999997</c:v>
                </c:pt>
                <c:pt idx="109520">
                  <c:v>-151.42249999999999</c:v>
                </c:pt>
                <c:pt idx="109521">
                  <c:v>-151.42049999999998</c:v>
                </c:pt>
                <c:pt idx="109522">
                  <c:v>-151.41849999999997</c:v>
                </c:pt>
                <c:pt idx="109523">
                  <c:v>-151.41649999999998</c:v>
                </c:pt>
                <c:pt idx="109524">
                  <c:v>-151.41449999999998</c:v>
                </c:pt>
                <c:pt idx="109525">
                  <c:v>-151.41249999999997</c:v>
                </c:pt>
                <c:pt idx="109526">
                  <c:v>-151.41049999999998</c:v>
                </c:pt>
                <c:pt idx="109527">
                  <c:v>-151.40849999999998</c:v>
                </c:pt>
                <c:pt idx="109528">
                  <c:v>-151.40649999999997</c:v>
                </c:pt>
                <c:pt idx="109529">
                  <c:v>-151.40449999999998</c:v>
                </c:pt>
                <c:pt idx="109530">
                  <c:v>-151.40249999999997</c:v>
                </c:pt>
                <c:pt idx="109531">
                  <c:v>-151.40049999999997</c:v>
                </c:pt>
                <c:pt idx="109532">
                  <c:v>-151.39849999999998</c:v>
                </c:pt>
                <c:pt idx="109533">
                  <c:v>-151.39649999999997</c:v>
                </c:pt>
                <c:pt idx="109534">
                  <c:v>-151.39449999999997</c:v>
                </c:pt>
                <c:pt idx="109535">
                  <c:v>-151.39249999999998</c:v>
                </c:pt>
                <c:pt idx="109536">
                  <c:v>-151.39049999999997</c:v>
                </c:pt>
                <c:pt idx="109537">
                  <c:v>-151.38849999999996</c:v>
                </c:pt>
                <c:pt idx="109538">
                  <c:v>-151.38649999999998</c:v>
                </c:pt>
                <c:pt idx="109539">
                  <c:v>-151.38449999999997</c:v>
                </c:pt>
                <c:pt idx="109540">
                  <c:v>-151.38249999999996</c:v>
                </c:pt>
                <c:pt idx="109541">
                  <c:v>-151.38049999999998</c:v>
                </c:pt>
                <c:pt idx="109542">
                  <c:v>-151.37849999999997</c:v>
                </c:pt>
                <c:pt idx="109543">
                  <c:v>-151.37649999999996</c:v>
                </c:pt>
                <c:pt idx="109544">
                  <c:v>-151.37449999999998</c:v>
                </c:pt>
                <c:pt idx="109545">
                  <c:v>-151.37249999999997</c:v>
                </c:pt>
                <c:pt idx="109546">
                  <c:v>-151.37049999999996</c:v>
                </c:pt>
                <c:pt idx="109547">
                  <c:v>-151.36849999999998</c:v>
                </c:pt>
                <c:pt idx="109548">
                  <c:v>-151.36649999999997</c:v>
                </c:pt>
                <c:pt idx="109549">
                  <c:v>-151.36449999999996</c:v>
                </c:pt>
                <c:pt idx="109550">
                  <c:v>-151.36249999999998</c:v>
                </c:pt>
                <c:pt idx="109551">
                  <c:v>-151.36049999999997</c:v>
                </c:pt>
                <c:pt idx="109552">
                  <c:v>-151.35849999999996</c:v>
                </c:pt>
                <c:pt idx="109553">
                  <c:v>-151.35649999999998</c:v>
                </c:pt>
                <c:pt idx="109554">
                  <c:v>-151.35449999999997</c:v>
                </c:pt>
                <c:pt idx="109555">
                  <c:v>-151.35249999999996</c:v>
                </c:pt>
                <c:pt idx="109556">
                  <c:v>-151.35049999999998</c:v>
                </c:pt>
                <c:pt idx="109557">
                  <c:v>-151.34849999999997</c:v>
                </c:pt>
                <c:pt idx="109558">
                  <c:v>-151.34649999999996</c:v>
                </c:pt>
                <c:pt idx="109559">
                  <c:v>-151.34449999999998</c:v>
                </c:pt>
                <c:pt idx="109560">
                  <c:v>-151.34249999999997</c:v>
                </c:pt>
                <c:pt idx="109561">
                  <c:v>-151.34049999999996</c:v>
                </c:pt>
                <c:pt idx="109562">
                  <c:v>-151.33849999999998</c:v>
                </c:pt>
                <c:pt idx="109563">
                  <c:v>-151.33649999999997</c:v>
                </c:pt>
                <c:pt idx="109564">
                  <c:v>-151.33449999999999</c:v>
                </c:pt>
                <c:pt idx="109565">
                  <c:v>-151.33249999999998</c:v>
                </c:pt>
                <c:pt idx="109566">
                  <c:v>-151.33049999999997</c:v>
                </c:pt>
                <c:pt idx="109567">
                  <c:v>-151.32849999999999</c:v>
                </c:pt>
                <c:pt idx="109568">
                  <c:v>-151.32649999999998</c:v>
                </c:pt>
                <c:pt idx="109569">
                  <c:v>-151.32449999999997</c:v>
                </c:pt>
                <c:pt idx="109570">
                  <c:v>-151.32249999999999</c:v>
                </c:pt>
                <c:pt idx="109571">
                  <c:v>-151.32049999999998</c:v>
                </c:pt>
                <c:pt idx="109572">
                  <c:v>-151.31849999999997</c:v>
                </c:pt>
                <c:pt idx="109573">
                  <c:v>-151.31649999999999</c:v>
                </c:pt>
                <c:pt idx="109574">
                  <c:v>-151.31449999999998</c:v>
                </c:pt>
                <c:pt idx="109575">
                  <c:v>-151.31249999999997</c:v>
                </c:pt>
                <c:pt idx="109576">
                  <c:v>-151.31049999999999</c:v>
                </c:pt>
                <c:pt idx="109577">
                  <c:v>-151.30849999999998</c:v>
                </c:pt>
                <c:pt idx="109578">
                  <c:v>-151.30649999999997</c:v>
                </c:pt>
                <c:pt idx="109579">
                  <c:v>-151.30449999999999</c:v>
                </c:pt>
                <c:pt idx="109580">
                  <c:v>-151.30249999999998</c:v>
                </c:pt>
                <c:pt idx="109581">
                  <c:v>-151.30049999999997</c:v>
                </c:pt>
                <c:pt idx="109582">
                  <c:v>-151.29849999999999</c:v>
                </c:pt>
                <c:pt idx="109583">
                  <c:v>-151.29649999999998</c:v>
                </c:pt>
                <c:pt idx="109584">
                  <c:v>-151.29449999999997</c:v>
                </c:pt>
                <c:pt idx="109585">
                  <c:v>-151.29249999999999</c:v>
                </c:pt>
                <c:pt idx="109586">
                  <c:v>-151.29049999999998</c:v>
                </c:pt>
                <c:pt idx="109587">
                  <c:v>-151.28849999999997</c:v>
                </c:pt>
                <c:pt idx="109588">
                  <c:v>-151.28649999999999</c:v>
                </c:pt>
                <c:pt idx="109589">
                  <c:v>-151.28449999999998</c:v>
                </c:pt>
                <c:pt idx="109590">
                  <c:v>-151.28249999999997</c:v>
                </c:pt>
                <c:pt idx="109591">
                  <c:v>-151.28049999999999</c:v>
                </c:pt>
                <c:pt idx="109592">
                  <c:v>-151.27849999999998</c:v>
                </c:pt>
                <c:pt idx="109593">
                  <c:v>-151.27649999999997</c:v>
                </c:pt>
                <c:pt idx="109594">
                  <c:v>-151.27449999999999</c:v>
                </c:pt>
                <c:pt idx="109595">
                  <c:v>-151.27249999999998</c:v>
                </c:pt>
                <c:pt idx="109596">
                  <c:v>-151.27049999999997</c:v>
                </c:pt>
                <c:pt idx="109597">
                  <c:v>-151.26849999999999</c:v>
                </c:pt>
                <c:pt idx="109598">
                  <c:v>-151.26649999999998</c:v>
                </c:pt>
                <c:pt idx="109599">
                  <c:v>-151.26449999999997</c:v>
                </c:pt>
                <c:pt idx="109600">
                  <c:v>-151.26249999999999</c:v>
                </c:pt>
                <c:pt idx="109601">
                  <c:v>-151.26049999999998</c:v>
                </c:pt>
                <c:pt idx="109602">
                  <c:v>-151.25849999999997</c:v>
                </c:pt>
                <c:pt idx="109603">
                  <c:v>-151.25649999999999</c:v>
                </c:pt>
                <c:pt idx="109604">
                  <c:v>-151.25449999999998</c:v>
                </c:pt>
                <c:pt idx="109605">
                  <c:v>-151.25249999999997</c:v>
                </c:pt>
                <c:pt idx="109606">
                  <c:v>-151.25049999999999</c:v>
                </c:pt>
                <c:pt idx="109607">
                  <c:v>-151.24849999999998</c:v>
                </c:pt>
                <c:pt idx="109608">
                  <c:v>-151.24649999999997</c:v>
                </c:pt>
                <c:pt idx="109609">
                  <c:v>-151.24449999999999</c:v>
                </c:pt>
                <c:pt idx="109610">
                  <c:v>-151.24249999999998</c:v>
                </c:pt>
                <c:pt idx="109611">
                  <c:v>-151.24049999999997</c:v>
                </c:pt>
                <c:pt idx="109612">
                  <c:v>-151.23849999999999</c:v>
                </c:pt>
                <c:pt idx="109613">
                  <c:v>-151.23649999999998</c:v>
                </c:pt>
                <c:pt idx="109614">
                  <c:v>-151.23449999999997</c:v>
                </c:pt>
                <c:pt idx="109615">
                  <c:v>-151.23249999999999</c:v>
                </c:pt>
                <c:pt idx="109616">
                  <c:v>-151.23049999999998</c:v>
                </c:pt>
                <c:pt idx="109617">
                  <c:v>-151.22849999999997</c:v>
                </c:pt>
                <c:pt idx="109618">
                  <c:v>-151.22649999999999</c:v>
                </c:pt>
                <c:pt idx="109619">
                  <c:v>-151.22449999999998</c:v>
                </c:pt>
                <c:pt idx="109620">
                  <c:v>-151.22249999999997</c:v>
                </c:pt>
                <c:pt idx="109621">
                  <c:v>-151.22049999999999</c:v>
                </c:pt>
                <c:pt idx="109622">
                  <c:v>-151.21849999999998</c:v>
                </c:pt>
                <c:pt idx="109623">
                  <c:v>-151.21649999999997</c:v>
                </c:pt>
                <c:pt idx="109624">
                  <c:v>-151.21449999999999</c:v>
                </c:pt>
                <c:pt idx="109625">
                  <c:v>-151.21249999999998</c:v>
                </c:pt>
                <c:pt idx="109626">
                  <c:v>-151.21049999999997</c:v>
                </c:pt>
                <c:pt idx="109627">
                  <c:v>-151.20849999999999</c:v>
                </c:pt>
                <c:pt idx="109628">
                  <c:v>-151.20649999999998</c:v>
                </c:pt>
                <c:pt idx="109629">
                  <c:v>-151.20449999999997</c:v>
                </c:pt>
                <c:pt idx="109630">
                  <c:v>-151.20249999999999</c:v>
                </c:pt>
                <c:pt idx="109631">
                  <c:v>-151.20049999999998</c:v>
                </c:pt>
                <c:pt idx="109632">
                  <c:v>-151.19849999999997</c:v>
                </c:pt>
                <c:pt idx="109633">
                  <c:v>-151.19649999999999</c:v>
                </c:pt>
                <c:pt idx="109634">
                  <c:v>-151.19449999999998</c:v>
                </c:pt>
                <c:pt idx="109635">
                  <c:v>-151.19249999999997</c:v>
                </c:pt>
                <c:pt idx="109636">
                  <c:v>-151.19049999999999</c:v>
                </c:pt>
                <c:pt idx="109637">
                  <c:v>-151.18849999999998</c:v>
                </c:pt>
                <c:pt idx="109638">
                  <c:v>-151.18649999999997</c:v>
                </c:pt>
                <c:pt idx="109639">
                  <c:v>-151.18449999999999</c:v>
                </c:pt>
                <c:pt idx="109640">
                  <c:v>-151.18249999999998</c:v>
                </c:pt>
                <c:pt idx="109641">
                  <c:v>-151.18049999999997</c:v>
                </c:pt>
                <c:pt idx="109642">
                  <c:v>-151.17849999999999</c:v>
                </c:pt>
                <c:pt idx="109643">
                  <c:v>-151.17649999999998</c:v>
                </c:pt>
                <c:pt idx="109644">
                  <c:v>-151.17449999999997</c:v>
                </c:pt>
                <c:pt idx="109645">
                  <c:v>-151.17249999999999</c:v>
                </c:pt>
                <c:pt idx="109646">
                  <c:v>-151.17049999999998</c:v>
                </c:pt>
                <c:pt idx="109647">
                  <c:v>-151.16849999999997</c:v>
                </c:pt>
                <c:pt idx="109648">
                  <c:v>-151.16649999999998</c:v>
                </c:pt>
                <c:pt idx="109649">
                  <c:v>-151.16449999999998</c:v>
                </c:pt>
                <c:pt idx="109650">
                  <c:v>-151.16249999999997</c:v>
                </c:pt>
                <c:pt idx="109651">
                  <c:v>-151.16049999999998</c:v>
                </c:pt>
                <c:pt idx="109652">
                  <c:v>-151.15849999999998</c:v>
                </c:pt>
                <c:pt idx="109653">
                  <c:v>-151.15649999999997</c:v>
                </c:pt>
                <c:pt idx="109654">
                  <c:v>-151.15449999999998</c:v>
                </c:pt>
                <c:pt idx="109655">
                  <c:v>-151.15249999999997</c:v>
                </c:pt>
                <c:pt idx="109656">
                  <c:v>-151.15049999999997</c:v>
                </c:pt>
                <c:pt idx="109657">
                  <c:v>-151.14849999999998</c:v>
                </c:pt>
                <c:pt idx="109658">
                  <c:v>-151.14649999999997</c:v>
                </c:pt>
                <c:pt idx="109659">
                  <c:v>-151.14449999999997</c:v>
                </c:pt>
                <c:pt idx="109660">
                  <c:v>-151.14249999999998</c:v>
                </c:pt>
                <c:pt idx="109661">
                  <c:v>-151.14049999999997</c:v>
                </c:pt>
                <c:pt idx="109662">
                  <c:v>-151.13849999999996</c:v>
                </c:pt>
                <c:pt idx="109663">
                  <c:v>-151.13649999999998</c:v>
                </c:pt>
                <c:pt idx="109664">
                  <c:v>-151.13449999999997</c:v>
                </c:pt>
                <c:pt idx="109665">
                  <c:v>-151.13249999999996</c:v>
                </c:pt>
                <c:pt idx="109666">
                  <c:v>-151.13049999999998</c:v>
                </c:pt>
                <c:pt idx="109667">
                  <c:v>-151.12849999999997</c:v>
                </c:pt>
                <c:pt idx="109668">
                  <c:v>-151.12649999999996</c:v>
                </c:pt>
                <c:pt idx="109669">
                  <c:v>-151.12449999999998</c:v>
                </c:pt>
                <c:pt idx="109670">
                  <c:v>-151.12249999999997</c:v>
                </c:pt>
                <c:pt idx="109671">
                  <c:v>-151.12049999999996</c:v>
                </c:pt>
                <c:pt idx="109672">
                  <c:v>-151.11849999999998</c:v>
                </c:pt>
                <c:pt idx="109673">
                  <c:v>-151.11649999999997</c:v>
                </c:pt>
                <c:pt idx="109674">
                  <c:v>-151.11449999999996</c:v>
                </c:pt>
                <c:pt idx="109675">
                  <c:v>-151.11249999999998</c:v>
                </c:pt>
                <c:pt idx="109676">
                  <c:v>-151.11049999999997</c:v>
                </c:pt>
                <c:pt idx="109677">
                  <c:v>-151.10849999999996</c:v>
                </c:pt>
                <c:pt idx="109678">
                  <c:v>-151.10649999999998</c:v>
                </c:pt>
                <c:pt idx="109679">
                  <c:v>-151.10449999999997</c:v>
                </c:pt>
                <c:pt idx="109680">
                  <c:v>-151.10249999999996</c:v>
                </c:pt>
                <c:pt idx="109681">
                  <c:v>-151.10049999999998</c:v>
                </c:pt>
                <c:pt idx="109682">
                  <c:v>-151.09849999999997</c:v>
                </c:pt>
                <c:pt idx="109683">
                  <c:v>-151.09649999999996</c:v>
                </c:pt>
                <c:pt idx="109684">
                  <c:v>-151.09449999999998</c:v>
                </c:pt>
                <c:pt idx="109685">
                  <c:v>-151.09249999999997</c:v>
                </c:pt>
                <c:pt idx="109686">
                  <c:v>-151.09049999999996</c:v>
                </c:pt>
                <c:pt idx="109687">
                  <c:v>-151.08849999999998</c:v>
                </c:pt>
                <c:pt idx="109688">
                  <c:v>-151.08649999999997</c:v>
                </c:pt>
                <c:pt idx="109689">
                  <c:v>-151.08449999999999</c:v>
                </c:pt>
                <c:pt idx="109690">
                  <c:v>-151.08249999999998</c:v>
                </c:pt>
                <c:pt idx="109691">
                  <c:v>-151.08049999999997</c:v>
                </c:pt>
                <c:pt idx="109692">
                  <c:v>-151.07849999999999</c:v>
                </c:pt>
                <c:pt idx="109693">
                  <c:v>-151.07649999999998</c:v>
                </c:pt>
                <c:pt idx="109694">
                  <c:v>-151.07449999999997</c:v>
                </c:pt>
                <c:pt idx="109695">
                  <c:v>-151.07249999999999</c:v>
                </c:pt>
                <c:pt idx="109696">
                  <c:v>-151.07049999999998</c:v>
                </c:pt>
                <c:pt idx="109697">
                  <c:v>-151.06849999999997</c:v>
                </c:pt>
                <c:pt idx="109698">
                  <c:v>-151.06649999999999</c:v>
                </c:pt>
                <c:pt idx="109699">
                  <c:v>-151.06449999999998</c:v>
                </c:pt>
                <c:pt idx="109700">
                  <c:v>-151.06249999999997</c:v>
                </c:pt>
                <c:pt idx="109701">
                  <c:v>-151.06049999999999</c:v>
                </c:pt>
                <c:pt idx="109702">
                  <c:v>-151.05849999999998</c:v>
                </c:pt>
                <c:pt idx="109703">
                  <c:v>-151.05649999999997</c:v>
                </c:pt>
                <c:pt idx="109704">
                  <c:v>-151.05449999999999</c:v>
                </c:pt>
                <c:pt idx="109705">
                  <c:v>-151.05249999999998</c:v>
                </c:pt>
                <c:pt idx="109706">
                  <c:v>-151.05049999999997</c:v>
                </c:pt>
                <c:pt idx="109707">
                  <c:v>-151.04849999999999</c:v>
                </c:pt>
                <c:pt idx="109708">
                  <c:v>-151.04649999999998</c:v>
                </c:pt>
                <c:pt idx="109709">
                  <c:v>-151.04449999999997</c:v>
                </c:pt>
                <c:pt idx="109710">
                  <c:v>-151.04249999999999</c:v>
                </c:pt>
                <c:pt idx="109711">
                  <c:v>-151.04049999999998</c:v>
                </c:pt>
                <c:pt idx="109712">
                  <c:v>-151.03849999999997</c:v>
                </c:pt>
                <c:pt idx="109713">
                  <c:v>-151.03649999999999</c:v>
                </c:pt>
                <c:pt idx="109714">
                  <c:v>-151.03449999999998</c:v>
                </c:pt>
                <c:pt idx="109715">
                  <c:v>-151.03249999999997</c:v>
                </c:pt>
                <c:pt idx="109716">
                  <c:v>-151.03049999999999</c:v>
                </c:pt>
                <c:pt idx="109717">
                  <c:v>-151.02849999999998</c:v>
                </c:pt>
                <c:pt idx="109718">
                  <c:v>-151.02649999999997</c:v>
                </c:pt>
                <c:pt idx="109719">
                  <c:v>-151.02449999999999</c:v>
                </c:pt>
                <c:pt idx="109720">
                  <c:v>-151.02249999999998</c:v>
                </c:pt>
                <c:pt idx="109721">
                  <c:v>-151.02049999999997</c:v>
                </c:pt>
                <c:pt idx="109722">
                  <c:v>-151.01849999999999</c:v>
                </c:pt>
                <c:pt idx="109723">
                  <c:v>-151.01649999999998</c:v>
                </c:pt>
                <c:pt idx="109724">
                  <c:v>-151.01449999999997</c:v>
                </c:pt>
                <c:pt idx="109725">
                  <c:v>-151.01249999999999</c:v>
                </c:pt>
                <c:pt idx="109726">
                  <c:v>-151.01049999999998</c:v>
                </c:pt>
                <c:pt idx="109727">
                  <c:v>-151.00849999999997</c:v>
                </c:pt>
                <c:pt idx="109728">
                  <c:v>-151.00649999999999</c:v>
                </c:pt>
                <c:pt idx="109729">
                  <c:v>-151.00449999999998</c:v>
                </c:pt>
                <c:pt idx="109730">
                  <c:v>-151.00249999999997</c:v>
                </c:pt>
                <c:pt idx="109731">
                  <c:v>-151.00049999999999</c:v>
                </c:pt>
                <c:pt idx="109732">
                  <c:v>-150.99849999999998</c:v>
                </c:pt>
                <c:pt idx="109733">
                  <c:v>-150.99649999999997</c:v>
                </c:pt>
                <c:pt idx="109734">
                  <c:v>-150.99449999999999</c:v>
                </c:pt>
                <c:pt idx="109735">
                  <c:v>-150.99249999999998</c:v>
                </c:pt>
                <c:pt idx="109736">
                  <c:v>-150.99049999999997</c:v>
                </c:pt>
                <c:pt idx="109737">
                  <c:v>-150.98849999999999</c:v>
                </c:pt>
                <c:pt idx="109738">
                  <c:v>-150.98649999999998</c:v>
                </c:pt>
                <c:pt idx="109739">
                  <c:v>-150.98449999999997</c:v>
                </c:pt>
                <c:pt idx="109740">
                  <c:v>-150.98249999999999</c:v>
                </c:pt>
                <c:pt idx="109741">
                  <c:v>-150.98049999999998</c:v>
                </c:pt>
                <c:pt idx="109742">
                  <c:v>-150.97849999999997</c:v>
                </c:pt>
                <c:pt idx="109743">
                  <c:v>-150.97649999999999</c:v>
                </c:pt>
                <c:pt idx="109744">
                  <c:v>-150.97449999999998</c:v>
                </c:pt>
                <c:pt idx="109745">
                  <c:v>-150.97249999999997</c:v>
                </c:pt>
                <c:pt idx="109746">
                  <c:v>-150.97049999999999</c:v>
                </c:pt>
                <c:pt idx="109747">
                  <c:v>-150.96849999999998</c:v>
                </c:pt>
                <c:pt idx="109748">
                  <c:v>-150.96649999999997</c:v>
                </c:pt>
                <c:pt idx="109749">
                  <c:v>-150.96449999999999</c:v>
                </c:pt>
                <c:pt idx="109750">
                  <c:v>-150.96249999999998</c:v>
                </c:pt>
                <c:pt idx="109751">
                  <c:v>-150.96049999999997</c:v>
                </c:pt>
                <c:pt idx="109752">
                  <c:v>-150.95849999999999</c:v>
                </c:pt>
                <c:pt idx="109753">
                  <c:v>-150.95649999999998</c:v>
                </c:pt>
                <c:pt idx="109754">
                  <c:v>-150.95449999999997</c:v>
                </c:pt>
                <c:pt idx="109755">
                  <c:v>-150.95249999999999</c:v>
                </c:pt>
                <c:pt idx="109756">
                  <c:v>-150.95049999999998</c:v>
                </c:pt>
                <c:pt idx="109757">
                  <c:v>-150.94849999999997</c:v>
                </c:pt>
                <c:pt idx="109758">
                  <c:v>-150.94649999999999</c:v>
                </c:pt>
                <c:pt idx="109759">
                  <c:v>-150.94449999999998</c:v>
                </c:pt>
                <c:pt idx="109760">
                  <c:v>-150.94249999999997</c:v>
                </c:pt>
                <c:pt idx="109761">
                  <c:v>-150.94049999999999</c:v>
                </c:pt>
                <c:pt idx="109762">
                  <c:v>-150.93849999999998</c:v>
                </c:pt>
                <c:pt idx="109763">
                  <c:v>-150.93649999999997</c:v>
                </c:pt>
                <c:pt idx="109764">
                  <c:v>-150.93449999999999</c:v>
                </c:pt>
                <c:pt idx="109765">
                  <c:v>-150.93249999999998</c:v>
                </c:pt>
                <c:pt idx="109766">
                  <c:v>-150.93049999999997</c:v>
                </c:pt>
                <c:pt idx="109767">
                  <c:v>-150.92849999999999</c:v>
                </c:pt>
                <c:pt idx="109768">
                  <c:v>-150.92649999999998</c:v>
                </c:pt>
                <c:pt idx="109769">
                  <c:v>-150.92449999999997</c:v>
                </c:pt>
                <c:pt idx="109770">
                  <c:v>-150.92249999999999</c:v>
                </c:pt>
                <c:pt idx="109771">
                  <c:v>-150.92049999999998</c:v>
                </c:pt>
                <c:pt idx="109772">
                  <c:v>-150.91849999999997</c:v>
                </c:pt>
                <c:pt idx="109773">
                  <c:v>-150.91649999999998</c:v>
                </c:pt>
                <c:pt idx="109774">
                  <c:v>-150.91449999999998</c:v>
                </c:pt>
                <c:pt idx="109775">
                  <c:v>-150.91249999999997</c:v>
                </c:pt>
                <c:pt idx="109776">
                  <c:v>-150.91049999999998</c:v>
                </c:pt>
                <c:pt idx="109777">
                  <c:v>-150.90849999999998</c:v>
                </c:pt>
                <c:pt idx="109778">
                  <c:v>-150.90649999999997</c:v>
                </c:pt>
                <c:pt idx="109779">
                  <c:v>-150.90449999999998</c:v>
                </c:pt>
                <c:pt idx="109780">
                  <c:v>-150.90249999999997</c:v>
                </c:pt>
                <c:pt idx="109781">
                  <c:v>-150.90049999999997</c:v>
                </c:pt>
                <c:pt idx="109782">
                  <c:v>-150.89849999999998</c:v>
                </c:pt>
                <c:pt idx="109783">
                  <c:v>-150.89649999999997</c:v>
                </c:pt>
                <c:pt idx="109784">
                  <c:v>-150.89449999999997</c:v>
                </c:pt>
                <c:pt idx="109785">
                  <c:v>-150.89249999999998</c:v>
                </c:pt>
                <c:pt idx="109786">
                  <c:v>-150.89049999999997</c:v>
                </c:pt>
                <c:pt idx="109787">
                  <c:v>-150.88849999999996</c:v>
                </c:pt>
                <c:pt idx="109788">
                  <c:v>-150.88649999999998</c:v>
                </c:pt>
                <c:pt idx="109789">
                  <c:v>-150.88449999999997</c:v>
                </c:pt>
                <c:pt idx="109790">
                  <c:v>-150.88249999999996</c:v>
                </c:pt>
                <c:pt idx="109791">
                  <c:v>-150.88049999999998</c:v>
                </c:pt>
                <c:pt idx="109792">
                  <c:v>-150.87849999999997</c:v>
                </c:pt>
                <c:pt idx="109793">
                  <c:v>-150.87649999999996</c:v>
                </c:pt>
                <c:pt idx="109794">
                  <c:v>-150.87449999999998</c:v>
                </c:pt>
                <c:pt idx="109795">
                  <c:v>-150.87249999999997</c:v>
                </c:pt>
                <c:pt idx="109796">
                  <c:v>-150.87049999999996</c:v>
                </c:pt>
                <c:pt idx="109797">
                  <c:v>-150.86849999999998</c:v>
                </c:pt>
                <c:pt idx="109798">
                  <c:v>-150.86649999999997</c:v>
                </c:pt>
                <c:pt idx="109799">
                  <c:v>-150.86449999999996</c:v>
                </c:pt>
                <c:pt idx="109800">
                  <c:v>-150.86249999999998</c:v>
                </c:pt>
                <c:pt idx="109801">
                  <c:v>-150.86049999999997</c:v>
                </c:pt>
                <c:pt idx="109802">
                  <c:v>-150.85849999999996</c:v>
                </c:pt>
                <c:pt idx="109803">
                  <c:v>-150.85649999999998</c:v>
                </c:pt>
                <c:pt idx="109804">
                  <c:v>-150.85449999999997</c:v>
                </c:pt>
                <c:pt idx="109805">
                  <c:v>-150.85249999999996</c:v>
                </c:pt>
                <c:pt idx="109806">
                  <c:v>-150.85049999999998</c:v>
                </c:pt>
                <c:pt idx="109807">
                  <c:v>-150.84849999999997</c:v>
                </c:pt>
                <c:pt idx="109808">
                  <c:v>-150.84649999999996</c:v>
                </c:pt>
                <c:pt idx="109809">
                  <c:v>-150.84449999999998</c:v>
                </c:pt>
                <c:pt idx="109810">
                  <c:v>-150.84249999999997</c:v>
                </c:pt>
                <c:pt idx="109811">
                  <c:v>-150.84049999999996</c:v>
                </c:pt>
                <c:pt idx="109812">
                  <c:v>-150.83849999999998</c:v>
                </c:pt>
                <c:pt idx="109813">
                  <c:v>-150.83649999999997</c:v>
                </c:pt>
                <c:pt idx="109814">
                  <c:v>-150.83449999999999</c:v>
                </c:pt>
                <c:pt idx="109815">
                  <c:v>-150.83249999999998</c:v>
                </c:pt>
                <c:pt idx="109816">
                  <c:v>-150.83049999999997</c:v>
                </c:pt>
                <c:pt idx="109817">
                  <c:v>-150.82849999999999</c:v>
                </c:pt>
                <c:pt idx="109818">
                  <c:v>-150.82649999999998</c:v>
                </c:pt>
                <c:pt idx="109819">
                  <c:v>-150.82449999999997</c:v>
                </c:pt>
                <c:pt idx="109820">
                  <c:v>-150.82249999999999</c:v>
                </c:pt>
                <c:pt idx="109821">
                  <c:v>-150.82049999999998</c:v>
                </c:pt>
                <c:pt idx="109822">
                  <c:v>-150.81849999999997</c:v>
                </c:pt>
                <c:pt idx="109823">
                  <c:v>-150.81649999999999</c:v>
                </c:pt>
                <c:pt idx="109824">
                  <c:v>-150.81449999999998</c:v>
                </c:pt>
                <c:pt idx="109825">
                  <c:v>-150.81249999999997</c:v>
                </c:pt>
                <c:pt idx="109826">
                  <c:v>-150.81049999999999</c:v>
                </c:pt>
                <c:pt idx="109827">
                  <c:v>-150.80849999999998</c:v>
                </c:pt>
                <c:pt idx="109828">
                  <c:v>-150.80649999999997</c:v>
                </c:pt>
                <c:pt idx="109829">
                  <c:v>-150.80449999999999</c:v>
                </c:pt>
                <c:pt idx="109830">
                  <c:v>-150.80249999999998</c:v>
                </c:pt>
                <c:pt idx="109831">
                  <c:v>-150.80049999999997</c:v>
                </c:pt>
                <c:pt idx="109832">
                  <c:v>-150.79849999999999</c:v>
                </c:pt>
                <c:pt idx="109833">
                  <c:v>-150.79649999999998</c:v>
                </c:pt>
                <c:pt idx="109834">
                  <c:v>-150.79449999999997</c:v>
                </c:pt>
                <c:pt idx="109835">
                  <c:v>-150.79249999999999</c:v>
                </c:pt>
                <c:pt idx="109836">
                  <c:v>-150.79049999999998</c:v>
                </c:pt>
                <c:pt idx="109837">
                  <c:v>-150.78849999999997</c:v>
                </c:pt>
                <c:pt idx="109838">
                  <c:v>-150.78649999999999</c:v>
                </c:pt>
                <c:pt idx="109839">
                  <c:v>-150.78449999999998</c:v>
                </c:pt>
                <c:pt idx="109840">
                  <c:v>-150.78249999999997</c:v>
                </c:pt>
                <c:pt idx="109841">
                  <c:v>-150.78049999999999</c:v>
                </c:pt>
                <c:pt idx="109842">
                  <c:v>-150.77849999999998</c:v>
                </c:pt>
                <c:pt idx="109843">
                  <c:v>-150.77649999999997</c:v>
                </c:pt>
                <c:pt idx="109844">
                  <c:v>-150.77449999999999</c:v>
                </c:pt>
                <c:pt idx="109845">
                  <c:v>-150.77249999999998</c:v>
                </c:pt>
                <c:pt idx="109846">
                  <c:v>-150.77049999999997</c:v>
                </c:pt>
                <c:pt idx="109847">
                  <c:v>-150.76849999999999</c:v>
                </c:pt>
                <c:pt idx="109848">
                  <c:v>-150.76649999999998</c:v>
                </c:pt>
                <c:pt idx="109849">
                  <c:v>-150.76449999999997</c:v>
                </c:pt>
                <c:pt idx="109850">
                  <c:v>-150.76249999999999</c:v>
                </c:pt>
                <c:pt idx="109851">
                  <c:v>-150.76049999999998</c:v>
                </c:pt>
                <c:pt idx="109852">
                  <c:v>-150.75849999999997</c:v>
                </c:pt>
                <c:pt idx="109853">
                  <c:v>-150.75649999999999</c:v>
                </c:pt>
                <c:pt idx="109854">
                  <c:v>-150.75449999999998</c:v>
                </c:pt>
                <c:pt idx="109855">
                  <c:v>-150.75249999999997</c:v>
                </c:pt>
                <c:pt idx="109856">
                  <c:v>-150.75049999999999</c:v>
                </c:pt>
                <c:pt idx="109857">
                  <c:v>-150.74849999999998</c:v>
                </c:pt>
                <c:pt idx="109858">
                  <c:v>-150.74649999999997</c:v>
                </c:pt>
                <c:pt idx="109859">
                  <c:v>-150.74449999999999</c:v>
                </c:pt>
                <c:pt idx="109860">
                  <c:v>-150.74249999999998</c:v>
                </c:pt>
                <c:pt idx="109861">
                  <c:v>-150.74049999999997</c:v>
                </c:pt>
                <c:pt idx="109862">
                  <c:v>-150.73849999999999</c:v>
                </c:pt>
                <c:pt idx="109863">
                  <c:v>-150.73649999999998</c:v>
                </c:pt>
                <c:pt idx="109864">
                  <c:v>-150.73449999999997</c:v>
                </c:pt>
                <c:pt idx="109865">
                  <c:v>-150.73249999999999</c:v>
                </c:pt>
                <c:pt idx="109866">
                  <c:v>-150.73049999999998</c:v>
                </c:pt>
                <c:pt idx="109867">
                  <c:v>-150.72849999999997</c:v>
                </c:pt>
                <c:pt idx="109868">
                  <c:v>-150.72649999999999</c:v>
                </c:pt>
                <c:pt idx="109869">
                  <c:v>-150.72449999999998</c:v>
                </c:pt>
                <c:pt idx="109870">
                  <c:v>-150.72249999999997</c:v>
                </c:pt>
                <c:pt idx="109871">
                  <c:v>-150.72049999999999</c:v>
                </c:pt>
                <c:pt idx="109872">
                  <c:v>-150.71849999999998</c:v>
                </c:pt>
                <c:pt idx="109873">
                  <c:v>-150.71649999999997</c:v>
                </c:pt>
                <c:pt idx="109874">
                  <c:v>-150.71449999999999</c:v>
                </c:pt>
                <c:pt idx="109875">
                  <c:v>-150.71249999999998</c:v>
                </c:pt>
                <c:pt idx="109876">
                  <c:v>-150.71049999999997</c:v>
                </c:pt>
                <c:pt idx="109877">
                  <c:v>-150.70849999999999</c:v>
                </c:pt>
                <c:pt idx="109878">
                  <c:v>-150.70649999999998</c:v>
                </c:pt>
                <c:pt idx="109879">
                  <c:v>-150.70449999999997</c:v>
                </c:pt>
                <c:pt idx="109880">
                  <c:v>-150.70249999999999</c:v>
                </c:pt>
                <c:pt idx="109881">
                  <c:v>-150.70049999999998</c:v>
                </c:pt>
                <c:pt idx="109882">
                  <c:v>-150.69849999999997</c:v>
                </c:pt>
                <c:pt idx="109883">
                  <c:v>-150.69649999999999</c:v>
                </c:pt>
                <c:pt idx="109884">
                  <c:v>-150.69449999999998</c:v>
                </c:pt>
                <c:pt idx="109885">
                  <c:v>-150.69249999999997</c:v>
                </c:pt>
                <c:pt idx="109886">
                  <c:v>-150.69049999999999</c:v>
                </c:pt>
                <c:pt idx="109887">
                  <c:v>-150.68849999999998</c:v>
                </c:pt>
                <c:pt idx="109888">
                  <c:v>-150.68649999999997</c:v>
                </c:pt>
                <c:pt idx="109889">
                  <c:v>-150.68449999999999</c:v>
                </c:pt>
                <c:pt idx="109890">
                  <c:v>-150.68249999999998</c:v>
                </c:pt>
                <c:pt idx="109891">
                  <c:v>-150.68049999999997</c:v>
                </c:pt>
                <c:pt idx="109892">
                  <c:v>-150.67849999999999</c:v>
                </c:pt>
                <c:pt idx="109893">
                  <c:v>-150.67649999999998</c:v>
                </c:pt>
                <c:pt idx="109894">
                  <c:v>-150.67449999999997</c:v>
                </c:pt>
                <c:pt idx="109895">
                  <c:v>-150.67249999999999</c:v>
                </c:pt>
                <c:pt idx="109896">
                  <c:v>-150.67049999999998</c:v>
                </c:pt>
                <c:pt idx="109897">
                  <c:v>-150.66849999999997</c:v>
                </c:pt>
                <c:pt idx="109898">
                  <c:v>-150.66649999999998</c:v>
                </c:pt>
                <c:pt idx="109899">
                  <c:v>-150.66449999999998</c:v>
                </c:pt>
                <c:pt idx="109900">
                  <c:v>-150.66249999999997</c:v>
                </c:pt>
                <c:pt idx="109901">
                  <c:v>-150.66049999999998</c:v>
                </c:pt>
                <c:pt idx="109902">
                  <c:v>-150.65849999999998</c:v>
                </c:pt>
                <c:pt idx="109903">
                  <c:v>-150.65649999999997</c:v>
                </c:pt>
                <c:pt idx="109904">
                  <c:v>-150.65449999999998</c:v>
                </c:pt>
                <c:pt idx="109905">
                  <c:v>-150.65249999999997</c:v>
                </c:pt>
                <c:pt idx="109906">
                  <c:v>-150.65049999999997</c:v>
                </c:pt>
                <c:pt idx="109907">
                  <c:v>-150.64849999999998</c:v>
                </c:pt>
                <c:pt idx="109908">
                  <c:v>-150.64649999999997</c:v>
                </c:pt>
                <c:pt idx="109909">
                  <c:v>-150.64449999999997</c:v>
                </c:pt>
                <c:pt idx="109910">
                  <c:v>-150.64249999999998</c:v>
                </c:pt>
                <c:pt idx="109911">
                  <c:v>-150.64049999999997</c:v>
                </c:pt>
                <c:pt idx="109912">
                  <c:v>-150.63849999999996</c:v>
                </c:pt>
                <c:pt idx="109913">
                  <c:v>-150.63649999999998</c:v>
                </c:pt>
                <c:pt idx="109914">
                  <c:v>-150.63449999999997</c:v>
                </c:pt>
                <c:pt idx="109915">
                  <c:v>-150.63249999999996</c:v>
                </c:pt>
                <c:pt idx="109916">
                  <c:v>-150.63049999999998</c:v>
                </c:pt>
                <c:pt idx="109917">
                  <c:v>-150.62849999999997</c:v>
                </c:pt>
                <c:pt idx="109918">
                  <c:v>-150.62649999999996</c:v>
                </c:pt>
                <c:pt idx="109919">
                  <c:v>-150.62449999999998</c:v>
                </c:pt>
                <c:pt idx="109920">
                  <c:v>-150.62249999999997</c:v>
                </c:pt>
                <c:pt idx="109921">
                  <c:v>-150.62049999999996</c:v>
                </c:pt>
                <c:pt idx="109922">
                  <c:v>-150.61849999999998</c:v>
                </c:pt>
                <c:pt idx="109923">
                  <c:v>-150.61649999999997</c:v>
                </c:pt>
                <c:pt idx="109924">
                  <c:v>-150.61449999999996</c:v>
                </c:pt>
                <c:pt idx="109925">
                  <c:v>-150.61249999999998</c:v>
                </c:pt>
                <c:pt idx="109926">
                  <c:v>-150.61049999999997</c:v>
                </c:pt>
                <c:pt idx="109927">
                  <c:v>-150.60849999999996</c:v>
                </c:pt>
                <c:pt idx="109928">
                  <c:v>-150.60649999999998</c:v>
                </c:pt>
                <c:pt idx="109929">
                  <c:v>-150.60449999999997</c:v>
                </c:pt>
                <c:pt idx="109930">
                  <c:v>-150.60249999999996</c:v>
                </c:pt>
                <c:pt idx="109931">
                  <c:v>-150.60049999999998</c:v>
                </c:pt>
                <c:pt idx="109932">
                  <c:v>-150.59849999999997</c:v>
                </c:pt>
                <c:pt idx="109933">
                  <c:v>-150.59649999999996</c:v>
                </c:pt>
                <c:pt idx="109934">
                  <c:v>-150.59449999999998</c:v>
                </c:pt>
                <c:pt idx="109935">
                  <c:v>-150.59249999999997</c:v>
                </c:pt>
                <c:pt idx="109936">
                  <c:v>-150.59049999999996</c:v>
                </c:pt>
                <c:pt idx="109937">
                  <c:v>-150.58849999999998</c:v>
                </c:pt>
                <c:pt idx="109938">
                  <c:v>-150.58649999999997</c:v>
                </c:pt>
                <c:pt idx="109939">
                  <c:v>-150.58449999999999</c:v>
                </c:pt>
                <c:pt idx="109940">
                  <c:v>-150.58249999999998</c:v>
                </c:pt>
                <c:pt idx="109941">
                  <c:v>-150.58049999999997</c:v>
                </c:pt>
                <c:pt idx="109942">
                  <c:v>-150.57849999999999</c:v>
                </c:pt>
                <c:pt idx="109943">
                  <c:v>-150.57649999999998</c:v>
                </c:pt>
                <c:pt idx="109944">
                  <c:v>-150.57449999999997</c:v>
                </c:pt>
                <c:pt idx="109945">
                  <c:v>-150.57249999999999</c:v>
                </c:pt>
                <c:pt idx="109946">
                  <c:v>-150.57049999999998</c:v>
                </c:pt>
                <c:pt idx="109947">
                  <c:v>-150.56849999999997</c:v>
                </c:pt>
                <c:pt idx="109948">
                  <c:v>-150.56649999999999</c:v>
                </c:pt>
                <c:pt idx="109949">
                  <c:v>-150.56449999999998</c:v>
                </c:pt>
                <c:pt idx="109950">
                  <c:v>-150.56249999999997</c:v>
                </c:pt>
                <c:pt idx="109951">
                  <c:v>-150.56049999999999</c:v>
                </c:pt>
                <c:pt idx="109952">
                  <c:v>-150.55849999999998</c:v>
                </c:pt>
                <c:pt idx="109953">
                  <c:v>-150.55649999999997</c:v>
                </c:pt>
                <c:pt idx="109954">
                  <c:v>-150.55449999999999</c:v>
                </c:pt>
                <c:pt idx="109955">
                  <c:v>-150.55249999999998</c:v>
                </c:pt>
                <c:pt idx="109956">
                  <c:v>-150.55049999999997</c:v>
                </c:pt>
                <c:pt idx="109957">
                  <c:v>-150.54849999999999</c:v>
                </c:pt>
                <c:pt idx="109958">
                  <c:v>-150.54649999999998</c:v>
                </c:pt>
                <c:pt idx="109959">
                  <c:v>-150.54449999999997</c:v>
                </c:pt>
                <c:pt idx="109960">
                  <c:v>-150.54249999999999</c:v>
                </c:pt>
                <c:pt idx="109961">
                  <c:v>-150.54049999999998</c:v>
                </c:pt>
                <c:pt idx="109962">
                  <c:v>-150.53849999999997</c:v>
                </c:pt>
                <c:pt idx="109963">
                  <c:v>-150.53649999999999</c:v>
                </c:pt>
                <c:pt idx="109964">
                  <c:v>-150.53449999999998</c:v>
                </c:pt>
                <c:pt idx="109965">
                  <c:v>-150.53249999999997</c:v>
                </c:pt>
                <c:pt idx="109966">
                  <c:v>-150.53049999999999</c:v>
                </c:pt>
                <c:pt idx="109967">
                  <c:v>-150.52849999999998</c:v>
                </c:pt>
                <c:pt idx="109968">
                  <c:v>-150.52649999999997</c:v>
                </c:pt>
                <c:pt idx="109969">
                  <c:v>-150.52449999999999</c:v>
                </c:pt>
                <c:pt idx="109970">
                  <c:v>-150.52249999999998</c:v>
                </c:pt>
                <c:pt idx="109971">
                  <c:v>-150.52049999999997</c:v>
                </c:pt>
                <c:pt idx="109972">
                  <c:v>-150.51849999999999</c:v>
                </c:pt>
                <c:pt idx="109973">
                  <c:v>-150.51649999999998</c:v>
                </c:pt>
                <c:pt idx="109974">
                  <c:v>-150.51449999999997</c:v>
                </c:pt>
                <c:pt idx="109975">
                  <c:v>-150.51249999999999</c:v>
                </c:pt>
                <c:pt idx="109976">
                  <c:v>-150.51049999999998</c:v>
                </c:pt>
                <c:pt idx="109977">
                  <c:v>-150.50849999999997</c:v>
                </c:pt>
                <c:pt idx="109978">
                  <c:v>-150.50649999999999</c:v>
                </c:pt>
                <c:pt idx="109979">
                  <c:v>-150.50449999999998</c:v>
                </c:pt>
                <c:pt idx="109980">
                  <c:v>-150.50249999999997</c:v>
                </c:pt>
                <c:pt idx="109981">
                  <c:v>-150.50049999999999</c:v>
                </c:pt>
                <c:pt idx="109982">
                  <c:v>-150.49849999999998</c:v>
                </c:pt>
                <c:pt idx="109983">
                  <c:v>-150.49649999999997</c:v>
                </c:pt>
                <c:pt idx="109984">
                  <c:v>-150.49449999999999</c:v>
                </c:pt>
                <c:pt idx="109985">
                  <c:v>-150.49249999999998</c:v>
                </c:pt>
                <c:pt idx="109986">
                  <c:v>-150.49049999999997</c:v>
                </c:pt>
                <c:pt idx="109987">
                  <c:v>-150.48849999999999</c:v>
                </c:pt>
                <c:pt idx="109988">
                  <c:v>-150.48649999999998</c:v>
                </c:pt>
                <c:pt idx="109989">
                  <c:v>-150.48449999999997</c:v>
                </c:pt>
                <c:pt idx="109990">
                  <c:v>-150.48249999999999</c:v>
                </c:pt>
                <c:pt idx="109991">
                  <c:v>-150.48049999999998</c:v>
                </c:pt>
                <c:pt idx="109992">
                  <c:v>-150.47849999999997</c:v>
                </c:pt>
                <c:pt idx="109993">
                  <c:v>-150.47649999999999</c:v>
                </c:pt>
                <c:pt idx="109994">
                  <c:v>-150.47449999999998</c:v>
                </c:pt>
                <c:pt idx="109995">
                  <c:v>-150.47249999999997</c:v>
                </c:pt>
                <c:pt idx="109996">
                  <c:v>-150.47049999999999</c:v>
                </c:pt>
                <c:pt idx="109997">
                  <c:v>-150.46849999999998</c:v>
                </c:pt>
                <c:pt idx="109998">
                  <c:v>-150.46649999999997</c:v>
                </c:pt>
                <c:pt idx="109999">
                  <c:v>-150.46449999999999</c:v>
                </c:pt>
                <c:pt idx="110000">
                  <c:v>-150.46249999999998</c:v>
                </c:pt>
                <c:pt idx="110001">
                  <c:v>-150.46049999999997</c:v>
                </c:pt>
                <c:pt idx="110002">
                  <c:v>-150.45849999999999</c:v>
                </c:pt>
                <c:pt idx="110003">
                  <c:v>-150.45649999999998</c:v>
                </c:pt>
                <c:pt idx="110004">
                  <c:v>-150.45449999999997</c:v>
                </c:pt>
                <c:pt idx="110005">
                  <c:v>-150.45249999999999</c:v>
                </c:pt>
                <c:pt idx="110006">
                  <c:v>-150.45049999999998</c:v>
                </c:pt>
                <c:pt idx="110007">
                  <c:v>-150.44849999999997</c:v>
                </c:pt>
                <c:pt idx="110008">
                  <c:v>-150.44649999999999</c:v>
                </c:pt>
                <c:pt idx="110009">
                  <c:v>-150.44449999999998</c:v>
                </c:pt>
                <c:pt idx="110010">
                  <c:v>-150.44249999999997</c:v>
                </c:pt>
                <c:pt idx="110011">
                  <c:v>-150.44049999999999</c:v>
                </c:pt>
                <c:pt idx="110012">
                  <c:v>-150.43849999999998</c:v>
                </c:pt>
                <c:pt idx="110013">
                  <c:v>-150.43649999999997</c:v>
                </c:pt>
                <c:pt idx="110014">
                  <c:v>-150.43449999999999</c:v>
                </c:pt>
                <c:pt idx="110015">
                  <c:v>-150.43249999999998</c:v>
                </c:pt>
                <c:pt idx="110016">
                  <c:v>-150.43049999999997</c:v>
                </c:pt>
                <c:pt idx="110017">
                  <c:v>-150.42849999999999</c:v>
                </c:pt>
                <c:pt idx="110018">
                  <c:v>-150.42649999999998</c:v>
                </c:pt>
                <c:pt idx="110019">
                  <c:v>-150.42449999999997</c:v>
                </c:pt>
                <c:pt idx="110020">
                  <c:v>-150.42249999999999</c:v>
                </c:pt>
                <c:pt idx="110021">
                  <c:v>-150.42049999999998</c:v>
                </c:pt>
                <c:pt idx="110022">
                  <c:v>-150.41849999999997</c:v>
                </c:pt>
                <c:pt idx="110023">
                  <c:v>-150.41649999999998</c:v>
                </c:pt>
                <c:pt idx="110024">
                  <c:v>-150.41449999999998</c:v>
                </c:pt>
                <c:pt idx="110025">
                  <c:v>-150.41249999999997</c:v>
                </c:pt>
                <c:pt idx="110026">
                  <c:v>-150.41049999999998</c:v>
                </c:pt>
                <c:pt idx="110027">
                  <c:v>-150.40849999999998</c:v>
                </c:pt>
                <c:pt idx="110028">
                  <c:v>-150.40649999999997</c:v>
                </c:pt>
                <c:pt idx="110029">
                  <c:v>-150.40449999999998</c:v>
                </c:pt>
                <c:pt idx="110030">
                  <c:v>-150.40249999999997</c:v>
                </c:pt>
                <c:pt idx="110031">
                  <c:v>-150.40049999999997</c:v>
                </c:pt>
                <c:pt idx="110032">
                  <c:v>-150.39849999999998</c:v>
                </c:pt>
                <c:pt idx="110033">
                  <c:v>-150.39649999999997</c:v>
                </c:pt>
                <c:pt idx="110034">
                  <c:v>-150.39449999999997</c:v>
                </c:pt>
                <c:pt idx="110035">
                  <c:v>-150.39249999999998</c:v>
                </c:pt>
                <c:pt idx="110036">
                  <c:v>-150.39049999999997</c:v>
                </c:pt>
                <c:pt idx="110037">
                  <c:v>-150.38849999999996</c:v>
                </c:pt>
                <c:pt idx="110038">
                  <c:v>-150.38649999999998</c:v>
                </c:pt>
                <c:pt idx="110039">
                  <c:v>-150.38449999999997</c:v>
                </c:pt>
                <c:pt idx="110040">
                  <c:v>-150.38249999999996</c:v>
                </c:pt>
                <c:pt idx="110041">
                  <c:v>-150.38049999999998</c:v>
                </c:pt>
                <c:pt idx="110042">
                  <c:v>-150.37849999999997</c:v>
                </c:pt>
                <c:pt idx="110043">
                  <c:v>-150.37649999999996</c:v>
                </c:pt>
                <c:pt idx="110044">
                  <c:v>-150.37449999999998</c:v>
                </c:pt>
                <c:pt idx="110045">
                  <c:v>-150.37249999999997</c:v>
                </c:pt>
                <c:pt idx="110046">
                  <c:v>-150.37049999999996</c:v>
                </c:pt>
                <c:pt idx="110047">
                  <c:v>-150.36849999999998</c:v>
                </c:pt>
                <c:pt idx="110048">
                  <c:v>-150.36649999999997</c:v>
                </c:pt>
                <c:pt idx="110049">
                  <c:v>-150.36449999999996</c:v>
                </c:pt>
                <c:pt idx="110050">
                  <c:v>-150.36249999999998</c:v>
                </c:pt>
                <c:pt idx="110051">
                  <c:v>-150.36049999999997</c:v>
                </c:pt>
                <c:pt idx="110052">
                  <c:v>-150.35849999999996</c:v>
                </c:pt>
                <c:pt idx="110053">
                  <c:v>-150.35649999999998</c:v>
                </c:pt>
                <c:pt idx="110054">
                  <c:v>-150.35449999999997</c:v>
                </c:pt>
                <c:pt idx="110055">
                  <c:v>-150.35249999999996</c:v>
                </c:pt>
                <c:pt idx="110056">
                  <c:v>-150.35049999999998</c:v>
                </c:pt>
                <c:pt idx="110057">
                  <c:v>-150.34849999999997</c:v>
                </c:pt>
                <c:pt idx="110058">
                  <c:v>-150.34649999999996</c:v>
                </c:pt>
                <c:pt idx="110059">
                  <c:v>-150.34449999999998</c:v>
                </c:pt>
                <c:pt idx="110060">
                  <c:v>-150.34249999999997</c:v>
                </c:pt>
                <c:pt idx="110061">
                  <c:v>-150.34049999999996</c:v>
                </c:pt>
                <c:pt idx="110062">
                  <c:v>-150.33849999999998</c:v>
                </c:pt>
                <c:pt idx="110063">
                  <c:v>-150.33649999999997</c:v>
                </c:pt>
                <c:pt idx="110064">
                  <c:v>-150.33449999999999</c:v>
                </c:pt>
                <c:pt idx="110065">
                  <c:v>-150.33249999999998</c:v>
                </c:pt>
                <c:pt idx="110066">
                  <c:v>-150.33049999999997</c:v>
                </c:pt>
                <c:pt idx="110067">
                  <c:v>-150.32849999999999</c:v>
                </c:pt>
                <c:pt idx="110068">
                  <c:v>-150.32649999999998</c:v>
                </c:pt>
                <c:pt idx="110069">
                  <c:v>-150.32449999999997</c:v>
                </c:pt>
                <c:pt idx="110070">
                  <c:v>-150.32249999999999</c:v>
                </c:pt>
                <c:pt idx="110071">
                  <c:v>-150.32049999999998</c:v>
                </c:pt>
                <c:pt idx="110072">
                  <c:v>-150.31849999999997</c:v>
                </c:pt>
                <c:pt idx="110073">
                  <c:v>-150.31649999999999</c:v>
                </c:pt>
                <c:pt idx="110074">
                  <c:v>-150.31449999999998</c:v>
                </c:pt>
                <c:pt idx="110075">
                  <c:v>-150.31249999999997</c:v>
                </c:pt>
                <c:pt idx="110076">
                  <c:v>-150.31049999999999</c:v>
                </c:pt>
                <c:pt idx="110077">
                  <c:v>-150.30849999999998</c:v>
                </c:pt>
                <c:pt idx="110078">
                  <c:v>-150.30649999999997</c:v>
                </c:pt>
                <c:pt idx="110079">
                  <c:v>-150.30449999999999</c:v>
                </c:pt>
                <c:pt idx="110080">
                  <c:v>-150.30249999999998</c:v>
                </c:pt>
                <c:pt idx="110081">
                  <c:v>-150.30049999999997</c:v>
                </c:pt>
                <c:pt idx="110082">
                  <c:v>-150.29849999999999</c:v>
                </c:pt>
                <c:pt idx="110083">
                  <c:v>-150.29649999999998</c:v>
                </c:pt>
                <c:pt idx="110084">
                  <c:v>-150.29449999999997</c:v>
                </c:pt>
                <c:pt idx="110085">
                  <c:v>-150.29249999999999</c:v>
                </c:pt>
                <c:pt idx="110086">
                  <c:v>-150.29049999999998</c:v>
                </c:pt>
                <c:pt idx="110087">
                  <c:v>-150.28849999999997</c:v>
                </c:pt>
                <c:pt idx="110088">
                  <c:v>-150.28649999999999</c:v>
                </c:pt>
                <c:pt idx="110089">
                  <c:v>-150.28449999999998</c:v>
                </c:pt>
                <c:pt idx="110090">
                  <c:v>-150.28249999999997</c:v>
                </c:pt>
                <c:pt idx="110091">
                  <c:v>-150.28049999999999</c:v>
                </c:pt>
                <c:pt idx="110092">
                  <c:v>-150.27849999999998</c:v>
                </c:pt>
                <c:pt idx="110093">
                  <c:v>-150.27649999999997</c:v>
                </c:pt>
                <c:pt idx="110094">
                  <c:v>-150.27449999999999</c:v>
                </c:pt>
                <c:pt idx="110095">
                  <c:v>-150.27249999999998</c:v>
                </c:pt>
                <c:pt idx="110096">
                  <c:v>-150.27049999999997</c:v>
                </c:pt>
                <c:pt idx="110097">
                  <c:v>-150.26849999999999</c:v>
                </c:pt>
                <c:pt idx="110098">
                  <c:v>-150.26649999999998</c:v>
                </c:pt>
                <c:pt idx="110099">
                  <c:v>-150.26449999999997</c:v>
                </c:pt>
                <c:pt idx="110100">
                  <c:v>-150.26249999999999</c:v>
                </c:pt>
                <c:pt idx="110101">
                  <c:v>-150.26049999999998</c:v>
                </c:pt>
                <c:pt idx="110102">
                  <c:v>-150.25849999999997</c:v>
                </c:pt>
                <c:pt idx="110103">
                  <c:v>-150.25649999999999</c:v>
                </c:pt>
                <c:pt idx="110104">
                  <c:v>-150.25449999999998</c:v>
                </c:pt>
                <c:pt idx="110105">
                  <c:v>-150.25249999999997</c:v>
                </c:pt>
                <c:pt idx="110106">
                  <c:v>-150.25049999999999</c:v>
                </c:pt>
                <c:pt idx="110107">
                  <c:v>-150.24849999999998</c:v>
                </c:pt>
                <c:pt idx="110108">
                  <c:v>-150.24649999999997</c:v>
                </c:pt>
                <c:pt idx="110109">
                  <c:v>-150.24449999999999</c:v>
                </c:pt>
                <c:pt idx="110110">
                  <c:v>-150.24249999999998</c:v>
                </c:pt>
                <c:pt idx="110111">
                  <c:v>-150.24049999999997</c:v>
                </c:pt>
                <c:pt idx="110112">
                  <c:v>-150.23849999999999</c:v>
                </c:pt>
                <c:pt idx="110113">
                  <c:v>-150.23649999999998</c:v>
                </c:pt>
                <c:pt idx="110114">
                  <c:v>-150.23449999999997</c:v>
                </c:pt>
                <c:pt idx="110115">
                  <c:v>-150.23249999999999</c:v>
                </c:pt>
                <c:pt idx="110116">
                  <c:v>-150.23049999999998</c:v>
                </c:pt>
                <c:pt idx="110117">
                  <c:v>-150.22849999999997</c:v>
                </c:pt>
                <c:pt idx="110118">
                  <c:v>-150.22649999999999</c:v>
                </c:pt>
                <c:pt idx="110119">
                  <c:v>-150.22449999999998</c:v>
                </c:pt>
                <c:pt idx="110120">
                  <c:v>-150.22249999999997</c:v>
                </c:pt>
                <c:pt idx="110121">
                  <c:v>-150.22049999999999</c:v>
                </c:pt>
                <c:pt idx="110122">
                  <c:v>-150.21849999999998</c:v>
                </c:pt>
                <c:pt idx="110123">
                  <c:v>-150.21649999999997</c:v>
                </c:pt>
                <c:pt idx="110124">
                  <c:v>-150.21449999999999</c:v>
                </c:pt>
                <c:pt idx="110125">
                  <c:v>-150.21249999999998</c:v>
                </c:pt>
                <c:pt idx="110126">
                  <c:v>-150.21049999999997</c:v>
                </c:pt>
                <c:pt idx="110127">
                  <c:v>-150.20849999999999</c:v>
                </c:pt>
                <c:pt idx="110128">
                  <c:v>-150.20649999999998</c:v>
                </c:pt>
                <c:pt idx="110129">
                  <c:v>-150.20449999999997</c:v>
                </c:pt>
                <c:pt idx="110130">
                  <c:v>-150.20249999999999</c:v>
                </c:pt>
                <c:pt idx="110131">
                  <c:v>-150.20049999999998</c:v>
                </c:pt>
                <c:pt idx="110132">
                  <c:v>-150.19849999999997</c:v>
                </c:pt>
                <c:pt idx="110133">
                  <c:v>-150.19649999999999</c:v>
                </c:pt>
                <c:pt idx="110134">
                  <c:v>-150.19449999999998</c:v>
                </c:pt>
                <c:pt idx="110135">
                  <c:v>-150.19249999999997</c:v>
                </c:pt>
                <c:pt idx="110136">
                  <c:v>-150.19049999999999</c:v>
                </c:pt>
                <c:pt idx="110137">
                  <c:v>-150.18849999999998</c:v>
                </c:pt>
                <c:pt idx="110138">
                  <c:v>-150.18649999999997</c:v>
                </c:pt>
                <c:pt idx="110139">
                  <c:v>-150.18449999999999</c:v>
                </c:pt>
                <c:pt idx="110140">
                  <c:v>-150.18249999999998</c:v>
                </c:pt>
                <c:pt idx="110141">
                  <c:v>-150.18049999999997</c:v>
                </c:pt>
                <c:pt idx="110142">
                  <c:v>-150.17849999999999</c:v>
                </c:pt>
                <c:pt idx="110143">
                  <c:v>-150.17649999999998</c:v>
                </c:pt>
                <c:pt idx="110144">
                  <c:v>-150.17449999999997</c:v>
                </c:pt>
                <c:pt idx="110145">
                  <c:v>-150.17249999999999</c:v>
                </c:pt>
                <c:pt idx="110146">
                  <c:v>-150.17049999999998</c:v>
                </c:pt>
                <c:pt idx="110147">
                  <c:v>-150.16849999999997</c:v>
                </c:pt>
                <c:pt idx="110148">
                  <c:v>-150.16649999999998</c:v>
                </c:pt>
                <c:pt idx="110149">
                  <c:v>-150.16449999999998</c:v>
                </c:pt>
                <c:pt idx="110150">
                  <c:v>-150.16249999999997</c:v>
                </c:pt>
                <c:pt idx="110151">
                  <c:v>-150.16049999999998</c:v>
                </c:pt>
                <c:pt idx="110152">
                  <c:v>-150.15849999999998</c:v>
                </c:pt>
                <c:pt idx="110153">
                  <c:v>-150.15649999999997</c:v>
                </c:pt>
                <c:pt idx="110154">
                  <c:v>-150.15449999999998</c:v>
                </c:pt>
                <c:pt idx="110155">
                  <c:v>-150.15249999999997</c:v>
                </c:pt>
                <c:pt idx="110156">
                  <c:v>-150.15049999999997</c:v>
                </c:pt>
                <c:pt idx="110157">
                  <c:v>-150.14849999999998</c:v>
                </c:pt>
                <c:pt idx="110158">
                  <c:v>-150.14649999999997</c:v>
                </c:pt>
                <c:pt idx="110159">
                  <c:v>-150.14449999999997</c:v>
                </c:pt>
                <c:pt idx="110160">
                  <c:v>-150.14249999999998</c:v>
                </c:pt>
                <c:pt idx="110161">
                  <c:v>-150.14049999999997</c:v>
                </c:pt>
                <c:pt idx="110162">
                  <c:v>-150.13849999999996</c:v>
                </c:pt>
                <c:pt idx="110163">
                  <c:v>-150.13649999999998</c:v>
                </c:pt>
                <c:pt idx="110164">
                  <c:v>-150.13449999999997</c:v>
                </c:pt>
                <c:pt idx="110165">
                  <c:v>-150.13249999999996</c:v>
                </c:pt>
                <c:pt idx="110166">
                  <c:v>-150.13049999999998</c:v>
                </c:pt>
                <c:pt idx="110167">
                  <c:v>-150.12849999999997</c:v>
                </c:pt>
                <c:pt idx="110168">
                  <c:v>-150.12649999999996</c:v>
                </c:pt>
                <c:pt idx="110169">
                  <c:v>-150.12449999999998</c:v>
                </c:pt>
                <c:pt idx="110170">
                  <c:v>-150.12249999999997</c:v>
                </c:pt>
                <c:pt idx="110171">
                  <c:v>-150.12049999999996</c:v>
                </c:pt>
                <c:pt idx="110172">
                  <c:v>-150.11849999999998</c:v>
                </c:pt>
                <c:pt idx="110173">
                  <c:v>-150.11649999999997</c:v>
                </c:pt>
                <c:pt idx="110174">
                  <c:v>-150.11449999999996</c:v>
                </c:pt>
                <c:pt idx="110175">
                  <c:v>-150.11249999999998</c:v>
                </c:pt>
                <c:pt idx="110176">
                  <c:v>-150.11049999999997</c:v>
                </c:pt>
                <c:pt idx="110177">
                  <c:v>-150.10849999999996</c:v>
                </c:pt>
                <c:pt idx="110178">
                  <c:v>-150.10649999999998</c:v>
                </c:pt>
                <c:pt idx="110179">
                  <c:v>-150.10449999999997</c:v>
                </c:pt>
                <c:pt idx="110180">
                  <c:v>-150.10249999999996</c:v>
                </c:pt>
                <c:pt idx="110181">
                  <c:v>-150.10049999999998</c:v>
                </c:pt>
                <c:pt idx="110182">
                  <c:v>-150.09849999999997</c:v>
                </c:pt>
                <c:pt idx="110183">
                  <c:v>-150.09649999999996</c:v>
                </c:pt>
                <c:pt idx="110184">
                  <c:v>-150.09449999999998</c:v>
                </c:pt>
                <c:pt idx="110185">
                  <c:v>-150.09249999999997</c:v>
                </c:pt>
                <c:pt idx="110186">
                  <c:v>-150.09049999999996</c:v>
                </c:pt>
                <c:pt idx="110187">
                  <c:v>-150.08849999999998</c:v>
                </c:pt>
                <c:pt idx="110188">
                  <c:v>-150.08649999999997</c:v>
                </c:pt>
                <c:pt idx="110189">
                  <c:v>-150.08449999999999</c:v>
                </c:pt>
                <c:pt idx="110190">
                  <c:v>-150.08249999999998</c:v>
                </c:pt>
                <c:pt idx="110191">
                  <c:v>-150.08049999999997</c:v>
                </c:pt>
                <c:pt idx="110192">
                  <c:v>-150.07849999999999</c:v>
                </c:pt>
                <c:pt idx="110193">
                  <c:v>-150.07649999999998</c:v>
                </c:pt>
                <c:pt idx="110194">
                  <c:v>-150.07449999999997</c:v>
                </c:pt>
                <c:pt idx="110195">
                  <c:v>-150.07249999999999</c:v>
                </c:pt>
                <c:pt idx="110196">
                  <c:v>-150.07049999999998</c:v>
                </c:pt>
                <c:pt idx="110197">
                  <c:v>-150.06849999999997</c:v>
                </c:pt>
                <c:pt idx="110198">
                  <c:v>-150.06649999999999</c:v>
                </c:pt>
                <c:pt idx="110199">
                  <c:v>-150.06449999999998</c:v>
                </c:pt>
                <c:pt idx="110200">
                  <c:v>-150.06249999999997</c:v>
                </c:pt>
                <c:pt idx="110201">
                  <c:v>-150.06049999999999</c:v>
                </c:pt>
                <c:pt idx="110202">
                  <c:v>-150.05849999999998</c:v>
                </c:pt>
                <c:pt idx="110203">
                  <c:v>-150.05649999999997</c:v>
                </c:pt>
                <c:pt idx="110204">
                  <c:v>-150.05449999999999</c:v>
                </c:pt>
                <c:pt idx="110205">
                  <c:v>-150.05249999999998</c:v>
                </c:pt>
                <c:pt idx="110206">
                  <c:v>-150.05049999999997</c:v>
                </c:pt>
                <c:pt idx="110207">
                  <c:v>-150.04849999999999</c:v>
                </c:pt>
                <c:pt idx="110208">
                  <c:v>-150.04649999999998</c:v>
                </c:pt>
                <c:pt idx="110209">
                  <c:v>-150.04449999999997</c:v>
                </c:pt>
                <c:pt idx="110210">
                  <c:v>-150.04249999999999</c:v>
                </c:pt>
                <c:pt idx="110211">
                  <c:v>-150.04049999999998</c:v>
                </c:pt>
                <c:pt idx="110212">
                  <c:v>-150.03849999999997</c:v>
                </c:pt>
                <c:pt idx="110213">
                  <c:v>-150.03649999999999</c:v>
                </c:pt>
                <c:pt idx="110214">
                  <c:v>-150.03449999999998</c:v>
                </c:pt>
                <c:pt idx="110215">
                  <c:v>-150.03249999999997</c:v>
                </c:pt>
                <c:pt idx="110216">
                  <c:v>-150.03049999999999</c:v>
                </c:pt>
                <c:pt idx="110217">
                  <c:v>-150.02849999999998</c:v>
                </c:pt>
                <c:pt idx="110218">
                  <c:v>-150.02649999999997</c:v>
                </c:pt>
                <c:pt idx="110219">
                  <c:v>-150.02449999999999</c:v>
                </c:pt>
                <c:pt idx="110220">
                  <c:v>-150.02249999999998</c:v>
                </c:pt>
                <c:pt idx="110221">
                  <c:v>-150.02049999999997</c:v>
                </c:pt>
                <c:pt idx="110222">
                  <c:v>-150.01849999999999</c:v>
                </c:pt>
                <c:pt idx="110223">
                  <c:v>-150.01649999999998</c:v>
                </c:pt>
                <c:pt idx="110224">
                  <c:v>-150.01449999999997</c:v>
                </c:pt>
                <c:pt idx="110225">
                  <c:v>-150.01249999999999</c:v>
                </c:pt>
                <c:pt idx="110226">
                  <c:v>-150.01049999999998</c:v>
                </c:pt>
                <c:pt idx="110227">
                  <c:v>-150.00849999999997</c:v>
                </c:pt>
                <c:pt idx="110228">
                  <c:v>-150.00649999999999</c:v>
                </c:pt>
                <c:pt idx="110229">
                  <c:v>-150.00449999999998</c:v>
                </c:pt>
                <c:pt idx="110230">
                  <c:v>-150.00249999999997</c:v>
                </c:pt>
                <c:pt idx="110231">
                  <c:v>-150.00049999999999</c:v>
                </c:pt>
                <c:pt idx="110232">
                  <c:v>-149.99849999999998</c:v>
                </c:pt>
                <c:pt idx="110233">
                  <c:v>-149.99649999999997</c:v>
                </c:pt>
                <c:pt idx="110234">
                  <c:v>-149.99449999999999</c:v>
                </c:pt>
                <c:pt idx="110235">
                  <c:v>-149.99249999999998</c:v>
                </c:pt>
                <c:pt idx="110236">
                  <c:v>-149.99049999999997</c:v>
                </c:pt>
                <c:pt idx="110237">
                  <c:v>-149.98849999999999</c:v>
                </c:pt>
                <c:pt idx="110238">
                  <c:v>-149.98649999999998</c:v>
                </c:pt>
                <c:pt idx="110239">
                  <c:v>-149.98449999999997</c:v>
                </c:pt>
                <c:pt idx="110240">
                  <c:v>-149.98249999999999</c:v>
                </c:pt>
                <c:pt idx="110241">
                  <c:v>-149.98049999999998</c:v>
                </c:pt>
                <c:pt idx="110242">
                  <c:v>-149.97849999999997</c:v>
                </c:pt>
                <c:pt idx="110243">
                  <c:v>-149.97649999999999</c:v>
                </c:pt>
                <c:pt idx="110244">
                  <c:v>-149.97449999999998</c:v>
                </c:pt>
                <c:pt idx="110245">
                  <c:v>-149.97249999999997</c:v>
                </c:pt>
                <c:pt idx="110246">
                  <c:v>-149.97049999999999</c:v>
                </c:pt>
                <c:pt idx="110247">
                  <c:v>-149.96849999999998</c:v>
                </c:pt>
                <c:pt idx="110248">
                  <c:v>-149.96649999999997</c:v>
                </c:pt>
                <c:pt idx="110249">
                  <c:v>-149.96449999999999</c:v>
                </c:pt>
                <c:pt idx="110250">
                  <c:v>-149.96249999999998</c:v>
                </c:pt>
                <c:pt idx="110251">
                  <c:v>-149.96049999999997</c:v>
                </c:pt>
                <c:pt idx="110252">
                  <c:v>-149.95849999999999</c:v>
                </c:pt>
                <c:pt idx="110253">
                  <c:v>-149.95649999999998</c:v>
                </c:pt>
                <c:pt idx="110254">
                  <c:v>-149.95449999999997</c:v>
                </c:pt>
                <c:pt idx="110255">
                  <c:v>-149.95249999999999</c:v>
                </c:pt>
                <c:pt idx="110256">
                  <c:v>-149.95049999999998</c:v>
                </c:pt>
                <c:pt idx="110257">
                  <c:v>-149.94849999999997</c:v>
                </c:pt>
                <c:pt idx="110258">
                  <c:v>-149.94649999999999</c:v>
                </c:pt>
                <c:pt idx="110259">
                  <c:v>-149.94449999999998</c:v>
                </c:pt>
                <c:pt idx="110260">
                  <c:v>-149.94249999999997</c:v>
                </c:pt>
                <c:pt idx="110261">
                  <c:v>-149.94049999999999</c:v>
                </c:pt>
                <c:pt idx="110262">
                  <c:v>-149.93849999999998</c:v>
                </c:pt>
                <c:pt idx="110263">
                  <c:v>-149.93649999999997</c:v>
                </c:pt>
                <c:pt idx="110264">
                  <c:v>-149.93449999999999</c:v>
                </c:pt>
                <c:pt idx="110265">
                  <c:v>-149.93249999999998</c:v>
                </c:pt>
                <c:pt idx="110266">
                  <c:v>-149.93049999999997</c:v>
                </c:pt>
                <c:pt idx="110267">
                  <c:v>-149.92849999999999</c:v>
                </c:pt>
                <c:pt idx="110268">
                  <c:v>-149.92649999999998</c:v>
                </c:pt>
                <c:pt idx="110269">
                  <c:v>-149.92449999999997</c:v>
                </c:pt>
                <c:pt idx="110270">
                  <c:v>-149.92249999999999</c:v>
                </c:pt>
                <c:pt idx="110271">
                  <c:v>-149.92049999999998</c:v>
                </c:pt>
                <c:pt idx="110272">
                  <c:v>-149.91849999999997</c:v>
                </c:pt>
                <c:pt idx="110273">
                  <c:v>-149.91649999999998</c:v>
                </c:pt>
                <c:pt idx="110274">
                  <c:v>-149.91449999999998</c:v>
                </c:pt>
                <c:pt idx="110275">
                  <c:v>-149.91249999999997</c:v>
                </c:pt>
                <c:pt idx="110276">
                  <c:v>-149.91049999999998</c:v>
                </c:pt>
                <c:pt idx="110277">
                  <c:v>-149.90849999999998</c:v>
                </c:pt>
                <c:pt idx="110278">
                  <c:v>-149.90649999999997</c:v>
                </c:pt>
                <c:pt idx="110279">
                  <c:v>-149.90449999999998</c:v>
                </c:pt>
                <c:pt idx="110280">
                  <c:v>-149.90249999999997</c:v>
                </c:pt>
                <c:pt idx="110281">
                  <c:v>-149.90049999999997</c:v>
                </c:pt>
                <c:pt idx="110282">
                  <c:v>-149.89849999999998</c:v>
                </c:pt>
                <c:pt idx="110283">
                  <c:v>-149.89649999999997</c:v>
                </c:pt>
                <c:pt idx="110284">
                  <c:v>-149.89449999999997</c:v>
                </c:pt>
                <c:pt idx="110285">
                  <c:v>-149.89249999999998</c:v>
                </c:pt>
                <c:pt idx="110286">
                  <c:v>-149.89049999999997</c:v>
                </c:pt>
                <c:pt idx="110287">
                  <c:v>-149.88849999999996</c:v>
                </c:pt>
                <c:pt idx="110288">
                  <c:v>-149.88649999999998</c:v>
                </c:pt>
                <c:pt idx="110289">
                  <c:v>-149.88449999999997</c:v>
                </c:pt>
                <c:pt idx="110290">
                  <c:v>-149.88249999999996</c:v>
                </c:pt>
                <c:pt idx="110291">
                  <c:v>-149.88049999999998</c:v>
                </c:pt>
                <c:pt idx="110292">
                  <c:v>-149.87849999999997</c:v>
                </c:pt>
                <c:pt idx="110293">
                  <c:v>-149.87649999999996</c:v>
                </c:pt>
                <c:pt idx="110294">
                  <c:v>-149.87449999999998</c:v>
                </c:pt>
                <c:pt idx="110295">
                  <c:v>-149.87249999999997</c:v>
                </c:pt>
                <c:pt idx="110296">
                  <c:v>-149.87049999999996</c:v>
                </c:pt>
                <c:pt idx="110297">
                  <c:v>-149.86849999999998</c:v>
                </c:pt>
                <c:pt idx="110298">
                  <c:v>-149.86649999999997</c:v>
                </c:pt>
                <c:pt idx="110299">
                  <c:v>-149.86449999999996</c:v>
                </c:pt>
                <c:pt idx="110300">
                  <c:v>-149.86249999999998</c:v>
                </c:pt>
                <c:pt idx="110301">
                  <c:v>-149.86049999999997</c:v>
                </c:pt>
                <c:pt idx="110302">
                  <c:v>-149.85849999999996</c:v>
                </c:pt>
                <c:pt idx="110303">
                  <c:v>-149.85649999999998</c:v>
                </c:pt>
                <c:pt idx="110304">
                  <c:v>-149.85449999999997</c:v>
                </c:pt>
                <c:pt idx="110305">
                  <c:v>-149.85249999999996</c:v>
                </c:pt>
                <c:pt idx="110306">
                  <c:v>-149.85049999999998</c:v>
                </c:pt>
                <c:pt idx="110307">
                  <c:v>-149.84849999999997</c:v>
                </c:pt>
                <c:pt idx="110308">
                  <c:v>-149.84649999999996</c:v>
                </c:pt>
                <c:pt idx="110309">
                  <c:v>-149.84449999999998</c:v>
                </c:pt>
                <c:pt idx="110310">
                  <c:v>-149.84249999999997</c:v>
                </c:pt>
                <c:pt idx="110311">
                  <c:v>-149.84049999999996</c:v>
                </c:pt>
                <c:pt idx="110312">
                  <c:v>-149.83849999999998</c:v>
                </c:pt>
                <c:pt idx="110313">
                  <c:v>-149.83649999999997</c:v>
                </c:pt>
                <c:pt idx="110314">
                  <c:v>-149.83449999999999</c:v>
                </c:pt>
                <c:pt idx="110315">
                  <c:v>-149.83249999999998</c:v>
                </c:pt>
                <c:pt idx="110316">
                  <c:v>-149.83049999999997</c:v>
                </c:pt>
                <c:pt idx="110317">
                  <c:v>-149.82849999999999</c:v>
                </c:pt>
                <c:pt idx="110318">
                  <c:v>-149.82649999999998</c:v>
                </c:pt>
                <c:pt idx="110319">
                  <c:v>-149.82449999999997</c:v>
                </c:pt>
                <c:pt idx="110320">
                  <c:v>-149.82249999999999</c:v>
                </c:pt>
                <c:pt idx="110321">
                  <c:v>-149.82049999999998</c:v>
                </c:pt>
                <c:pt idx="110322">
                  <c:v>-149.81849999999997</c:v>
                </c:pt>
                <c:pt idx="110323">
                  <c:v>-149.81649999999999</c:v>
                </c:pt>
                <c:pt idx="110324">
                  <c:v>-149.81449999999998</c:v>
                </c:pt>
                <c:pt idx="110325">
                  <c:v>-149.81249999999997</c:v>
                </c:pt>
                <c:pt idx="110326">
                  <c:v>-149.81049999999999</c:v>
                </c:pt>
                <c:pt idx="110327">
                  <c:v>-149.80849999999998</c:v>
                </c:pt>
                <c:pt idx="110328">
                  <c:v>-149.80649999999997</c:v>
                </c:pt>
                <c:pt idx="110329">
                  <c:v>-149.80449999999999</c:v>
                </c:pt>
                <c:pt idx="110330">
                  <c:v>-149.80249999999998</c:v>
                </c:pt>
                <c:pt idx="110331">
                  <c:v>-149.80049999999997</c:v>
                </c:pt>
                <c:pt idx="110332">
                  <c:v>-149.79849999999999</c:v>
                </c:pt>
                <c:pt idx="110333">
                  <c:v>-149.79649999999998</c:v>
                </c:pt>
                <c:pt idx="110334">
                  <c:v>-149.79449999999997</c:v>
                </c:pt>
                <c:pt idx="110335">
                  <c:v>-149.79249999999999</c:v>
                </c:pt>
                <c:pt idx="110336">
                  <c:v>-149.79049999999998</c:v>
                </c:pt>
                <c:pt idx="110337">
                  <c:v>-149.78849999999997</c:v>
                </c:pt>
                <c:pt idx="110338">
                  <c:v>-149.78649999999999</c:v>
                </c:pt>
                <c:pt idx="110339">
                  <c:v>-149.78449999999998</c:v>
                </c:pt>
                <c:pt idx="110340">
                  <c:v>-149.78249999999997</c:v>
                </c:pt>
                <c:pt idx="110341">
                  <c:v>-149.78049999999999</c:v>
                </c:pt>
                <c:pt idx="110342">
                  <c:v>-149.77849999999998</c:v>
                </c:pt>
                <c:pt idx="110343">
                  <c:v>-149.77649999999997</c:v>
                </c:pt>
                <c:pt idx="110344">
                  <c:v>-149.77449999999999</c:v>
                </c:pt>
                <c:pt idx="110345">
                  <c:v>-149.77249999999998</c:v>
                </c:pt>
                <c:pt idx="110346">
                  <c:v>-149.77049999999997</c:v>
                </c:pt>
                <c:pt idx="110347">
                  <c:v>-149.76849999999999</c:v>
                </c:pt>
                <c:pt idx="110348">
                  <c:v>-149.76649999999998</c:v>
                </c:pt>
                <c:pt idx="110349">
                  <c:v>-149.76449999999997</c:v>
                </c:pt>
                <c:pt idx="110350">
                  <c:v>-149.76249999999999</c:v>
                </c:pt>
                <c:pt idx="110351">
                  <c:v>-149.76049999999998</c:v>
                </c:pt>
                <c:pt idx="110352">
                  <c:v>-149.75849999999997</c:v>
                </c:pt>
                <c:pt idx="110353">
                  <c:v>-149.75649999999999</c:v>
                </c:pt>
                <c:pt idx="110354">
                  <c:v>-149.75449999999998</c:v>
                </c:pt>
                <c:pt idx="110355">
                  <c:v>-149.75249999999997</c:v>
                </c:pt>
                <c:pt idx="110356">
                  <c:v>-149.75049999999999</c:v>
                </c:pt>
                <c:pt idx="110357">
                  <c:v>-149.74849999999998</c:v>
                </c:pt>
                <c:pt idx="110358">
                  <c:v>-149.74649999999997</c:v>
                </c:pt>
                <c:pt idx="110359">
                  <c:v>-149.74449999999999</c:v>
                </c:pt>
                <c:pt idx="110360">
                  <c:v>-149.74249999999998</c:v>
                </c:pt>
                <c:pt idx="110361">
                  <c:v>-149.74049999999997</c:v>
                </c:pt>
                <c:pt idx="110362">
                  <c:v>-149.73849999999999</c:v>
                </c:pt>
                <c:pt idx="110363">
                  <c:v>-149.73649999999998</c:v>
                </c:pt>
                <c:pt idx="110364">
                  <c:v>-149.73449999999997</c:v>
                </c:pt>
                <c:pt idx="110365">
                  <c:v>-149.73249999999999</c:v>
                </c:pt>
                <c:pt idx="110366">
                  <c:v>-149.73049999999998</c:v>
                </c:pt>
                <c:pt idx="110367">
                  <c:v>-149.72849999999997</c:v>
                </c:pt>
                <c:pt idx="110368">
                  <c:v>-149.72649999999999</c:v>
                </c:pt>
                <c:pt idx="110369">
                  <c:v>-149.72449999999998</c:v>
                </c:pt>
                <c:pt idx="110370">
                  <c:v>-149.72249999999997</c:v>
                </c:pt>
                <c:pt idx="110371">
                  <c:v>-149.72049999999999</c:v>
                </c:pt>
                <c:pt idx="110372">
                  <c:v>-149.71849999999998</c:v>
                </c:pt>
                <c:pt idx="110373">
                  <c:v>-149.71649999999997</c:v>
                </c:pt>
                <c:pt idx="110374">
                  <c:v>-149.71449999999999</c:v>
                </c:pt>
                <c:pt idx="110375">
                  <c:v>-149.71249999999998</c:v>
                </c:pt>
                <c:pt idx="110376">
                  <c:v>-149.71049999999997</c:v>
                </c:pt>
                <c:pt idx="110377">
                  <c:v>-149.70849999999999</c:v>
                </c:pt>
                <c:pt idx="110378">
                  <c:v>-149.70649999999998</c:v>
                </c:pt>
                <c:pt idx="110379">
                  <c:v>-149.70449999999997</c:v>
                </c:pt>
                <c:pt idx="110380">
                  <c:v>-149.70249999999999</c:v>
                </c:pt>
                <c:pt idx="110381">
                  <c:v>-149.70049999999998</c:v>
                </c:pt>
                <c:pt idx="110382">
                  <c:v>-149.69849999999997</c:v>
                </c:pt>
                <c:pt idx="110383">
                  <c:v>-149.69649999999999</c:v>
                </c:pt>
                <c:pt idx="110384">
                  <c:v>-149.69449999999998</c:v>
                </c:pt>
                <c:pt idx="110385">
                  <c:v>-149.69249999999997</c:v>
                </c:pt>
                <c:pt idx="110386">
                  <c:v>-149.69049999999999</c:v>
                </c:pt>
                <c:pt idx="110387">
                  <c:v>-149.68849999999998</c:v>
                </c:pt>
                <c:pt idx="110388">
                  <c:v>-149.68649999999997</c:v>
                </c:pt>
                <c:pt idx="110389">
                  <c:v>-149.68449999999999</c:v>
                </c:pt>
                <c:pt idx="110390">
                  <c:v>-149.68249999999998</c:v>
                </c:pt>
                <c:pt idx="110391">
                  <c:v>-149.68049999999997</c:v>
                </c:pt>
                <c:pt idx="110392">
                  <c:v>-149.67849999999999</c:v>
                </c:pt>
                <c:pt idx="110393">
                  <c:v>-149.67649999999998</c:v>
                </c:pt>
                <c:pt idx="110394">
                  <c:v>-149.67449999999997</c:v>
                </c:pt>
                <c:pt idx="110395">
                  <c:v>-149.67249999999999</c:v>
                </c:pt>
                <c:pt idx="110396">
                  <c:v>-149.67049999999998</c:v>
                </c:pt>
                <c:pt idx="110397">
                  <c:v>-149.66849999999997</c:v>
                </c:pt>
                <c:pt idx="110398">
                  <c:v>-149.66649999999998</c:v>
                </c:pt>
                <c:pt idx="110399">
                  <c:v>-149.66449999999998</c:v>
                </c:pt>
                <c:pt idx="110400">
                  <c:v>-149.66249999999997</c:v>
                </c:pt>
                <c:pt idx="110401">
                  <c:v>-149.66049999999998</c:v>
                </c:pt>
                <c:pt idx="110402">
                  <c:v>-149.65849999999998</c:v>
                </c:pt>
                <c:pt idx="110403">
                  <c:v>-149.65649999999997</c:v>
                </c:pt>
                <c:pt idx="110404">
                  <c:v>-149.65449999999998</c:v>
                </c:pt>
                <c:pt idx="110405">
                  <c:v>-149.65249999999997</c:v>
                </c:pt>
                <c:pt idx="110406">
                  <c:v>-149.65049999999997</c:v>
                </c:pt>
                <c:pt idx="110407">
                  <c:v>-149.64849999999998</c:v>
                </c:pt>
                <c:pt idx="110408">
                  <c:v>-149.64649999999997</c:v>
                </c:pt>
                <c:pt idx="110409">
                  <c:v>-149.64449999999997</c:v>
                </c:pt>
                <c:pt idx="110410">
                  <c:v>-149.64249999999998</c:v>
                </c:pt>
                <c:pt idx="110411">
                  <c:v>-149.64049999999997</c:v>
                </c:pt>
                <c:pt idx="110412">
                  <c:v>-149.63849999999996</c:v>
                </c:pt>
                <c:pt idx="110413">
                  <c:v>-149.63649999999998</c:v>
                </c:pt>
                <c:pt idx="110414">
                  <c:v>-149.63449999999997</c:v>
                </c:pt>
                <c:pt idx="110415">
                  <c:v>-149.63249999999996</c:v>
                </c:pt>
                <c:pt idx="110416">
                  <c:v>-149.63049999999998</c:v>
                </c:pt>
                <c:pt idx="110417">
                  <c:v>-149.62849999999997</c:v>
                </c:pt>
                <c:pt idx="110418">
                  <c:v>-149.62649999999996</c:v>
                </c:pt>
                <c:pt idx="110419">
                  <c:v>-149.62449999999998</c:v>
                </c:pt>
                <c:pt idx="110420">
                  <c:v>-149.62249999999997</c:v>
                </c:pt>
                <c:pt idx="110421">
                  <c:v>-149.62049999999996</c:v>
                </c:pt>
                <c:pt idx="110422">
                  <c:v>-149.61849999999998</c:v>
                </c:pt>
                <c:pt idx="110423">
                  <c:v>-149.61649999999997</c:v>
                </c:pt>
                <c:pt idx="110424">
                  <c:v>-149.61449999999996</c:v>
                </c:pt>
                <c:pt idx="110425">
                  <c:v>-149.61249999999998</c:v>
                </c:pt>
                <c:pt idx="110426">
                  <c:v>-149.61049999999997</c:v>
                </c:pt>
                <c:pt idx="110427">
                  <c:v>-149.60849999999996</c:v>
                </c:pt>
                <c:pt idx="110428">
                  <c:v>-149.60649999999998</c:v>
                </c:pt>
                <c:pt idx="110429">
                  <c:v>-149.60449999999997</c:v>
                </c:pt>
                <c:pt idx="110430">
                  <c:v>-149.60249999999996</c:v>
                </c:pt>
                <c:pt idx="110431">
                  <c:v>-149.60049999999998</c:v>
                </c:pt>
                <c:pt idx="110432">
                  <c:v>-149.59849999999997</c:v>
                </c:pt>
                <c:pt idx="110433">
                  <c:v>-149.59649999999996</c:v>
                </c:pt>
                <c:pt idx="110434">
                  <c:v>-149.59449999999998</c:v>
                </c:pt>
                <c:pt idx="110435">
                  <c:v>-149.59249999999997</c:v>
                </c:pt>
                <c:pt idx="110436">
                  <c:v>-149.59049999999996</c:v>
                </c:pt>
                <c:pt idx="110437">
                  <c:v>-149.58849999999998</c:v>
                </c:pt>
                <c:pt idx="110438">
                  <c:v>-149.58649999999997</c:v>
                </c:pt>
                <c:pt idx="110439">
                  <c:v>-149.58449999999999</c:v>
                </c:pt>
                <c:pt idx="110440">
                  <c:v>-149.58249999999998</c:v>
                </c:pt>
                <c:pt idx="110441">
                  <c:v>-149.58049999999997</c:v>
                </c:pt>
                <c:pt idx="110442">
                  <c:v>-149.57849999999999</c:v>
                </c:pt>
                <c:pt idx="110443">
                  <c:v>-149.57649999999998</c:v>
                </c:pt>
                <c:pt idx="110444">
                  <c:v>-149.57449999999997</c:v>
                </c:pt>
                <c:pt idx="110445">
                  <c:v>-149.57249999999999</c:v>
                </c:pt>
                <c:pt idx="110446">
                  <c:v>-149.57049999999998</c:v>
                </c:pt>
                <c:pt idx="110447">
                  <c:v>-149.56849999999997</c:v>
                </c:pt>
                <c:pt idx="110448">
                  <c:v>-149.56649999999999</c:v>
                </c:pt>
                <c:pt idx="110449">
                  <c:v>-149.56449999999998</c:v>
                </c:pt>
                <c:pt idx="110450">
                  <c:v>-149.56249999999997</c:v>
                </c:pt>
                <c:pt idx="110451">
                  <c:v>-149.56049999999999</c:v>
                </c:pt>
                <c:pt idx="110452">
                  <c:v>-149.55849999999998</c:v>
                </c:pt>
                <c:pt idx="110453">
                  <c:v>-149.55649999999997</c:v>
                </c:pt>
                <c:pt idx="110454">
                  <c:v>-149.55449999999999</c:v>
                </c:pt>
                <c:pt idx="110455">
                  <c:v>-149.55249999999998</c:v>
                </c:pt>
                <c:pt idx="110456">
                  <c:v>-149.55049999999997</c:v>
                </c:pt>
                <c:pt idx="110457">
                  <c:v>-149.54849999999999</c:v>
                </c:pt>
                <c:pt idx="110458">
                  <c:v>-149.54649999999998</c:v>
                </c:pt>
                <c:pt idx="110459">
                  <c:v>-149.54449999999997</c:v>
                </c:pt>
                <c:pt idx="110460">
                  <c:v>-149.54249999999999</c:v>
                </c:pt>
                <c:pt idx="110461">
                  <c:v>-149.54049999999998</c:v>
                </c:pt>
                <c:pt idx="110462">
                  <c:v>-149.53849999999997</c:v>
                </c:pt>
                <c:pt idx="110463">
                  <c:v>-149.53649999999999</c:v>
                </c:pt>
                <c:pt idx="110464">
                  <c:v>-149.53449999999998</c:v>
                </c:pt>
                <c:pt idx="110465">
                  <c:v>-149.53249999999997</c:v>
                </c:pt>
                <c:pt idx="110466">
                  <c:v>-149.53049999999999</c:v>
                </c:pt>
                <c:pt idx="110467">
                  <c:v>-149.52849999999998</c:v>
                </c:pt>
                <c:pt idx="110468">
                  <c:v>-149.52649999999997</c:v>
                </c:pt>
                <c:pt idx="110469">
                  <c:v>-149.52449999999999</c:v>
                </c:pt>
                <c:pt idx="110470">
                  <c:v>-149.52249999999998</c:v>
                </c:pt>
                <c:pt idx="110471">
                  <c:v>-149.52049999999997</c:v>
                </c:pt>
                <c:pt idx="110472">
                  <c:v>-149.51849999999999</c:v>
                </c:pt>
                <c:pt idx="110473">
                  <c:v>-149.51649999999998</c:v>
                </c:pt>
                <c:pt idx="110474">
                  <c:v>-149.51449999999997</c:v>
                </c:pt>
                <c:pt idx="110475">
                  <c:v>-149.51249999999999</c:v>
                </c:pt>
                <c:pt idx="110476">
                  <c:v>-149.51049999999998</c:v>
                </c:pt>
                <c:pt idx="110477">
                  <c:v>-149.50849999999997</c:v>
                </c:pt>
                <c:pt idx="110478">
                  <c:v>-149.50649999999999</c:v>
                </c:pt>
                <c:pt idx="110479">
                  <c:v>-149.50449999999998</c:v>
                </c:pt>
                <c:pt idx="110480">
                  <c:v>-149.50249999999997</c:v>
                </c:pt>
                <c:pt idx="110481">
                  <c:v>-149.50049999999999</c:v>
                </c:pt>
                <c:pt idx="110482">
                  <c:v>-149.49849999999998</c:v>
                </c:pt>
                <c:pt idx="110483">
                  <c:v>-149.49649999999997</c:v>
                </c:pt>
                <c:pt idx="110484">
                  <c:v>-149.49449999999999</c:v>
                </c:pt>
                <c:pt idx="110485">
                  <c:v>-149.49249999999998</c:v>
                </c:pt>
                <c:pt idx="110486">
                  <c:v>-149.49049999999997</c:v>
                </c:pt>
                <c:pt idx="110487">
                  <c:v>-149.48849999999999</c:v>
                </c:pt>
                <c:pt idx="110488">
                  <c:v>-149.48649999999998</c:v>
                </c:pt>
                <c:pt idx="110489">
                  <c:v>-149.48449999999997</c:v>
                </c:pt>
                <c:pt idx="110490">
                  <c:v>-149.48249999999999</c:v>
                </c:pt>
                <c:pt idx="110491">
                  <c:v>-149.48049999999998</c:v>
                </c:pt>
                <c:pt idx="110492">
                  <c:v>-149.47849999999997</c:v>
                </c:pt>
                <c:pt idx="110493">
                  <c:v>-149.47649999999999</c:v>
                </c:pt>
                <c:pt idx="110494">
                  <c:v>-149.47449999999998</c:v>
                </c:pt>
                <c:pt idx="110495">
                  <c:v>-149.47249999999997</c:v>
                </c:pt>
                <c:pt idx="110496">
                  <c:v>-149.47049999999999</c:v>
                </c:pt>
                <c:pt idx="110497">
                  <c:v>-149.46849999999998</c:v>
                </c:pt>
                <c:pt idx="110498">
                  <c:v>-149.46649999999997</c:v>
                </c:pt>
                <c:pt idx="110499">
                  <c:v>-149.46449999999999</c:v>
                </c:pt>
                <c:pt idx="110500">
                  <c:v>-149.46249999999998</c:v>
                </c:pt>
                <c:pt idx="110501">
                  <c:v>-149.46049999999997</c:v>
                </c:pt>
                <c:pt idx="110502">
                  <c:v>-149.45849999999999</c:v>
                </c:pt>
                <c:pt idx="110503">
                  <c:v>-149.45649999999998</c:v>
                </c:pt>
                <c:pt idx="110504">
                  <c:v>-149.45449999999997</c:v>
                </c:pt>
                <c:pt idx="110505">
                  <c:v>-149.45249999999999</c:v>
                </c:pt>
                <c:pt idx="110506">
                  <c:v>-149.45049999999998</c:v>
                </c:pt>
                <c:pt idx="110507">
                  <c:v>-149.44849999999997</c:v>
                </c:pt>
                <c:pt idx="110508">
                  <c:v>-149.44649999999999</c:v>
                </c:pt>
                <c:pt idx="110509">
                  <c:v>-149.44449999999998</c:v>
                </c:pt>
                <c:pt idx="110510">
                  <c:v>-149.44249999999997</c:v>
                </c:pt>
                <c:pt idx="110511">
                  <c:v>-149.44049999999999</c:v>
                </c:pt>
                <c:pt idx="110512">
                  <c:v>-149.43849999999998</c:v>
                </c:pt>
                <c:pt idx="110513">
                  <c:v>-149.43649999999997</c:v>
                </c:pt>
                <c:pt idx="110514">
                  <c:v>-149.43449999999999</c:v>
                </c:pt>
                <c:pt idx="110515">
                  <c:v>-149.43249999999998</c:v>
                </c:pt>
                <c:pt idx="110516">
                  <c:v>-149.43049999999997</c:v>
                </c:pt>
                <c:pt idx="110517">
                  <c:v>-149.42849999999999</c:v>
                </c:pt>
                <c:pt idx="110518">
                  <c:v>-149.42649999999998</c:v>
                </c:pt>
                <c:pt idx="110519">
                  <c:v>-149.42449999999997</c:v>
                </c:pt>
                <c:pt idx="110520">
                  <c:v>-149.42249999999999</c:v>
                </c:pt>
                <c:pt idx="110521">
                  <c:v>-149.42049999999998</c:v>
                </c:pt>
                <c:pt idx="110522">
                  <c:v>-149.41849999999997</c:v>
                </c:pt>
                <c:pt idx="110523">
                  <c:v>-149.41649999999998</c:v>
                </c:pt>
                <c:pt idx="110524">
                  <c:v>-149.41449999999998</c:v>
                </c:pt>
                <c:pt idx="110525">
                  <c:v>-149.41249999999997</c:v>
                </c:pt>
                <c:pt idx="110526">
                  <c:v>-149.41049999999998</c:v>
                </c:pt>
                <c:pt idx="110527">
                  <c:v>-149.40849999999998</c:v>
                </c:pt>
                <c:pt idx="110528">
                  <c:v>-149.40649999999997</c:v>
                </c:pt>
                <c:pt idx="110529">
                  <c:v>-149.40449999999998</c:v>
                </c:pt>
                <c:pt idx="110530">
                  <c:v>-149.40249999999997</c:v>
                </c:pt>
                <c:pt idx="110531">
                  <c:v>-149.40049999999997</c:v>
                </c:pt>
                <c:pt idx="110532">
                  <c:v>-149.39849999999998</c:v>
                </c:pt>
                <c:pt idx="110533">
                  <c:v>-149.39649999999997</c:v>
                </c:pt>
                <c:pt idx="110534">
                  <c:v>-149.39449999999997</c:v>
                </c:pt>
                <c:pt idx="110535">
                  <c:v>-149.39249999999998</c:v>
                </c:pt>
                <c:pt idx="110536">
                  <c:v>-149.39049999999997</c:v>
                </c:pt>
                <c:pt idx="110537">
                  <c:v>-149.38849999999996</c:v>
                </c:pt>
                <c:pt idx="110538">
                  <c:v>-149.38649999999998</c:v>
                </c:pt>
                <c:pt idx="110539">
                  <c:v>-149.38449999999997</c:v>
                </c:pt>
                <c:pt idx="110540">
                  <c:v>-149.38249999999996</c:v>
                </c:pt>
                <c:pt idx="110541">
                  <c:v>-149.38049999999998</c:v>
                </c:pt>
                <c:pt idx="110542">
                  <c:v>-149.37849999999997</c:v>
                </c:pt>
                <c:pt idx="110543">
                  <c:v>-149.37649999999996</c:v>
                </c:pt>
                <c:pt idx="110544">
                  <c:v>-149.37449999999998</c:v>
                </c:pt>
                <c:pt idx="110545">
                  <c:v>-149.37249999999997</c:v>
                </c:pt>
                <c:pt idx="110546">
                  <c:v>-149.37049999999996</c:v>
                </c:pt>
                <c:pt idx="110547">
                  <c:v>-149.36849999999998</c:v>
                </c:pt>
                <c:pt idx="110548">
                  <c:v>-149.36649999999997</c:v>
                </c:pt>
                <c:pt idx="110549">
                  <c:v>-149.36449999999996</c:v>
                </c:pt>
                <c:pt idx="110550">
                  <c:v>-149.36249999999998</c:v>
                </c:pt>
                <c:pt idx="110551">
                  <c:v>-149.36049999999997</c:v>
                </c:pt>
                <c:pt idx="110552">
                  <c:v>-149.35849999999996</c:v>
                </c:pt>
                <c:pt idx="110553">
                  <c:v>-149.35649999999998</c:v>
                </c:pt>
                <c:pt idx="110554">
                  <c:v>-149.35449999999997</c:v>
                </c:pt>
                <c:pt idx="110555">
                  <c:v>-149.35249999999996</c:v>
                </c:pt>
                <c:pt idx="110556">
                  <c:v>-149.35049999999998</c:v>
                </c:pt>
                <c:pt idx="110557">
                  <c:v>-149.34849999999997</c:v>
                </c:pt>
                <c:pt idx="110558">
                  <c:v>-149.34649999999996</c:v>
                </c:pt>
                <c:pt idx="110559">
                  <c:v>-149.34449999999998</c:v>
                </c:pt>
                <c:pt idx="110560">
                  <c:v>-149.34249999999997</c:v>
                </c:pt>
                <c:pt idx="110561">
                  <c:v>-149.34049999999996</c:v>
                </c:pt>
                <c:pt idx="110562">
                  <c:v>-149.33849999999998</c:v>
                </c:pt>
                <c:pt idx="110563">
                  <c:v>-149.33649999999997</c:v>
                </c:pt>
                <c:pt idx="110564">
                  <c:v>-149.33449999999999</c:v>
                </c:pt>
                <c:pt idx="110565">
                  <c:v>-149.33249999999998</c:v>
                </c:pt>
                <c:pt idx="110566">
                  <c:v>-149.33049999999997</c:v>
                </c:pt>
                <c:pt idx="110567">
                  <c:v>-149.32849999999999</c:v>
                </c:pt>
                <c:pt idx="110568">
                  <c:v>-149.32649999999998</c:v>
                </c:pt>
                <c:pt idx="110569">
                  <c:v>-149.32449999999997</c:v>
                </c:pt>
                <c:pt idx="110570">
                  <c:v>-149.32249999999999</c:v>
                </c:pt>
                <c:pt idx="110571">
                  <c:v>-149.32049999999998</c:v>
                </c:pt>
                <c:pt idx="110572">
                  <c:v>-149.31849999999997</c:v>
                </c:pt>
                <c:pt idx="110573">
                  <c:v>-149.31649999999999</c:v>
                </c:pt>
                <c:pt idx="110574">
                  <c:v>-149.31449999999998</c:v>
                </c:pt>
                <c:pt idx="110575">
                  <c:v>-149.31249999999997</c:v>
                </c:pt>
                <c:pt idx="110576">
                  <c:v>-149.31049999999999</c:v>
                </c:pt>
                <c:pt idx="110577">
                  <c:v>-149.30849999999998</c:v>
                </c:pt>
                <c:pt idx="110578">
                  <c:v>-149.30649999999997</c:v>
                </c:pt>
                <c:pt idx="110579">
                  <c:v>-149.30449999999999</c:v>
                </c:pt>
                <c:pt idx="110580">
                  <c:v>-149.30249999999998</c:v>
                </c:pt>
                <c:pt idx="110581">
                  <c:v>-149.30049999999997</c:v>
                </c:pt>
                <c:pt idx="110582">
                  <c:v>-149.29849999999999</c:v>
                </c:pt>
                <c:pt idx="110583">
                  <c:v>-149.29649999999998</c:v>
                </c:pt>
                <c:pt idx="110584">
                  <c:v>-149.29449999999997</c:v>
                </c:pt>
                <c:pt idx="110585">
                  <c:v>-149.29249999999999</c:v>
                </c:pt>
                <c:pt idx="110586">
                  <c:v>-149.29049999999998</c:v>
                </c:pt>
                <c:pt idx="110587">
                  <c:v>-149.28849999999997</c:v>
                </c:pt>
                <c:pt idx="110588">
                  <c:v>-149.28649999999999</c:v>
                </c:pt>
                <c:pt idx="110589">
                  <c:v>-149.28449999999998</c:v>
                </c:pt>
                <c:pt idx="110590">
                  <c:v>-149.28249999999997</c:v>
                </c:pt>
                <c:pt idx="110591">
                  <c:v>-149.28049999999999</c:v>
                </c:pt>
                <c:pt idx="110592">
                  <c:v>-149.27849999999998</c:v>
                </c:pt>
                <c:pt idx="110593">
                  <c:v>-149.27649999999997</c:v>
                </c:pt>
                <c:pt idx="110594">
                  <c:v>-149.27449999999999</c:v>
                </c:pt>
                <c:pt idx="110595">
                  <c:v>-149.27249999999998</c:v>
                </c:pt>
                <c:pt idx="110596">
                  <c:v>-149.27049999999997</c:v>
                </c:pt>
                <c:pt idx="110597">
                  <c:v>-149.26849999999999</c:v>
                </c:pt>
                <c:pt idx="110598">
                  <c:v>-149.26649999999998</c:v>
                </c:pt>
                <c:pt idx="110599">
                  <c:v>-149.26449999999997</c:v>
                </c:pt>
                <c:pt idx="110600">
                  <c:v>-149.26249999999999</c:v>
                </c:pt>
                <c:pt idx="110601">
                  <c:v>-149.26049999999998</c:v>
                </c:pt>
                <c:pt idx="110602">
                  <c:v>-149.25849999999997</c:v>
                </c:pt>
                <c:pt idx="110603">
                  <c:v>-149.25649999999999</c:v>
                </c:pt>
                <c:pt idx="110604">
                  <c:v>-149.25449999999998</c:v>
                </c:pt>
                <c:pt idx="110605">
                  <c:v>-149.25249999999997</c:v>
                </c:pt>
                <c:pt idx="110606">
                  <c:v>-149.25049999999999</c:v>
                </c:pt>
                <c:pt idx="110607">
                  <c:v>-149.24849999999998</c:v>
                </c:pt>
                <c:pt idx="110608">
                  <c:v>-149.24649999999997</c:v>
                </c:pt>
                <c:pt idx="110609">
                  <c:v>-149.24449999999999</c:v>
                </c:pt>
                <c:pt idx="110610">
                  <c:v>-149.24249999999998</c:v>
                </c:pt>
                <c:pt idx="110611">
                  <c:v>-149.24049999999997</c:v>
                </c:pt>
                <c:pt idx="110612">
                  <c:v>-149.23849999999999</c:v>
                </c:pt>
                <c:pt idx="110613">
                  <c:v>-149.23649999999998</c:v>
                </c:pt>
                <c:pt idx="110614">
                  <c:v>-149.23449999999997</c:v>
                </c:pt>
                <c:pt idx="110615">
                  <c:v>-149.23249999999999</c:v>
                </c:pt>
                <c:pt idx="110616">
                  <c:v>-149.23049999999998</c:v>
                </c:pt>
                <c:pt idx="110617">
                  <c:v>-149.22849999999997</c:v>
                </c:pt>
                <c:pt idx="110618">
                  <c:v>-149.22649999999999</c:v>
                </c:pt>
                <c:pt idx="110619">
                  <c:v>-149.22449999999998</c:v>
                </c:pt>
                <c:pt idx="110620">
                  <c:v>-149.22249999999997</c:v>
                </c:pt>
                <c:pt idx="110621">
                  <c:v>-149.22049999999999</c:v>
                </c:pt>
                <c:pt idx="110622">
                  <c:v>-149.21849999999998</c:v>
                </c:pt>
                <c:pt idx="110623">
                  <c:v>-149.21649999999997</c:v>
                </c:pt>
                <c:pt idx="110624">
                  <c:v>-149.21449999999999</c:v>
                </c:pt>
                <c:pt idx="110625">
                  <c:v>-149.21249999999998</c:v>
                </c:pt>
                <c:pt idx="110626">
                  <c:v>-149.21049999999997</c:v>
                </c:pt>
                <c:pt idx="110627">
                  <c:v>-149.20849999999999</c:v>
                </c:pt>
                <c:pt idx="110628">
                  <c:v>-149.20649999999998</c:v>
                </c:pt>
                <c:pt idx="110629">
                  <c:v>-149.20449999999997</c:v>
                </c:pt>
                <c:pt idx="110630">
                  <c:v>-149.20249999999999</c:v>
                </c:pt>
                <c:pt idx="110631">
                  <c:v>-149.20049999999998</c:v>
                </c:pt>
                <c:pt idx="110632">
                  <c:v>-149.19849999999997</c:v>
                </c:pt>
                <c:pt idx="110633">
                  <c:v>-149.19649999999999</c:v>
                </c:pt>
                <c:pt idx="110634">
                  <c:v>-149.19449999999998</c:v>
                </c:pt>
                <c:pt idx="110635">
                  <c:v>-149.19249999999997</c:v>
                </c:pt>
                <c:pt idx="110636">
                  <c:v>-149.19049999999999</c:v>
                </c:pt>
                <c:pt idx="110637">
                  <c:v>-149.18849999999998</c:v>
                </c:pt>
                <c:pt idx="110638">
                  <c:v>-149.18649999999997</c:v>
                </c:pt>
                <c:pt idx="110639">
                  <c:v>-149.18449999999999</c:v>
                </c:pt>
                <c:pt idx="110640">
                  <c:v>-149.18249999999998</c:v>
                </c:pt>
                <c:pt idx="110641">
                  <c:v>-149.18049999999997</c:v>
                </c:pt>
                <c:pt idx="110642">
                  <c:v>-149.17849999999999</c:v>
                </c:pt>
                <c:pt idx="110643">
                  <c:v>-149.17649999999998</c:v>
                </c:pt>
                <c:pt idx="110644">
                  <c:v>-149.17449999999997</c:v>
                </c:pt>
                <c:pt idx="110645">
                  <c:v>-149.17249999999999</c:v>
                </c:pt>
                <c:pt idx="110646">
                  <c:v>-149.17049999999998</c:v>
                </c:pt>
                <c:pt idx="110647">
                  <c:v>-149.16849999999997</c:v>
                </c:pt>
                <c:pt idx="110648">
                  <c:v>-149.16649999999998</c:v>
                </c:pt>
                <c:pt idx="110649">
                  <c:v>-149.16449999999998</c:v>
                </c:pt>
                <c:pt idx="110650">
                  <c:v>-149.16249999999997</c:v>
                </c:pt>
                <c:pt idx="110651">
                  <c:v>-149.16049999999998</c:v>
                </c:pt>
                <c:pt idx="110652">
                  <c:v>-149.15849999999998</c:v>
                </c:pt>
                <c:pt idx="110653">
                  <c:v>-149.15649999999997</c:v>
                </c:pt>
                <c:pt idx="110654">
                  <c:v>-149.15449999999998</c:v>
                </c:pt>
                <c:pt idx="110655">
                  <c:v>-149.15249999999997</c:v>
                </c:pt>
                <c:pt idx="110656">
                  <c:v>-149.15049999999997</c:v>
                </c:pt>
                <c:pt idx="110657">
                  <c:v>-149.14849999999998</c:v>
                </c:pt>
                <c:pt idx="110658">
                  <c:v>-149.14649999999997</c:v>
                </c:pt>
                <c:pt idx="110659">
                  <c:v>-149.14449999999997</c:v>
                </c:pt>
                <c:pt idx="110660">
                  <c:v>-149.14249999999998</c:v>
                </c:pt>
                <c:pt idx="110661">
                  <c:v>-149.14049999999997</c:v>
                </c:pt>
                <c:pt idx="110662">
                  <c:v>-149.13849999999996</c:v>
                </c:pt>
                <c:pt idx="110663">
                  <c:v>-149.13649999999998</c:v>
                </c:pt>
                <c:pt idx="110664">
                  <c:v>-149.13449999999997</c:v>
                </c:pt>
                <c:pt idx="110665">
                  <c:v>-149.13249999999996</c:v>
                </c:pt>
                <c:pt idx="110666">
                  <c:v>-149.13049999999998</c:v>
                </c:pt>
                <c:pt idx="110667">
                  <c:v>-149.12849999999997</c:v>
                </c:pt>
                <c:pt idx="110668">
                  <c:v>-149.12649999999996</c:v>
                </c:pt>
                <c:pt idx="110669">
                  <c:v>-149.12449999999998</c:v>
                </c:pt>
                <c:pt idx="110670">
                  <c:v>-149.12249999999997</c:v>
                </c:pt>
                <c:pt idx="110671">
                  <c:v>-149.12049999999996</c:v>
                </c:pt>
                <c:pt idx="110672">
                  <c:v>-149.11849999999998</c:v>
                </c:pt>
                <c:pt idx="110673">
                  <c:v>-149.11649999999997</c:v>
                </c:pt>
                <c:pt idx="110674">
                  <c:v>-149.11449999999996</c:v>
                </c:pt>
                <c:pt idx="110675">
                  <c:v>-149.11249999999998</c:v>
                </c:pt>
                <c:pt idx="110676">
                  <c:v>-149.11049999999997</c:v>
                </c:pt>
                <c:pt idx="110677">
                  <c:v>-149.10849999999996</c:v>
                </c:pt>
                <c:pt idx="110678">
                  <c:v>-149.10649999999998</c:v>
                </c:pt>
                <c:pt idx="110679">
                  <c:v>-149.10449999999997</c:v>
                </c:pt>
                <c:pt idx="110680">
                  <c:v>-149.10249999999996</c:v>
                </c:pt>
                <c:pt idx="110681">
                  <c:v>-149.10049999999998</c:v>
                </c:pt>
                <c:pt idx="110682">
                  <c:v>-149.09849999999997</c:v>
                </c:pt>
                <c:pt idx="110683">
                  <c:v>-149.09649999999996</c:v>
                </c:pt>
                <c:pt idx="110684">
                  <c:v>-149.09449999999998</c:v>
                </c:pt>
                <c:pt idx="110685">
                  <c:v>-149.09249999999997</c:v>
                </c:pt>
                <c:pt idx="110686">
                  <c:v>-149.09049999999996</c:v>
                </c:pt>
                <c:pt idx="110687">
                  <c:v>-149.08849999999998</c:v>
                </c:pt>
                <c:pt idx="110688">
                  <c:v>-149.08649999999997</c:v>
                </c:pt>
                <c:pt idx="110689">
                  <c:v>-149.08449999999999</c:v>
                </c:pt>
                <c:pt idx="110690">
                  <c:v>-149.08249999999998</c:v>
                </c:pt>
                <c:pt idx="110691">
                  <c:v>-149.08049999999997</c:v>
                </c:pt>
                <c:pt idx="110692">
                  <c:v>-149.07849999999999</c:v>
                </c:pt>
                <c:pt idx="110693">
                  <c:v>-149.07649999999998</c:v>
                </c:pt>
                <c:pt idx="110694">
                  <c:v>-149.07449999999997</c:v>
                </c:pt>
                <c:pt idx="110695">
                  <c:v>-149.07249999999999</c:v>
                </c:pt>
                <c:pt idx="110696">
                  <c:v>-149.07049999999998</c:v>
                </c:pt>
                <c:pt idx="110697">
                  <c:v>-149.06849999999997</c:v>
                </c:pt>
                <c:pt idx="110698">
                  <c:v>-149.06649999999999</c:v>
                </c:pt>
                <c:pt idx="110699">
                  <c:v>-149.06449999999998</c:v>
                </c:pt>
                <c:pt idx="110700">
                  <c:v>-149.06249999999997</c:v>
                </c:pt>
                <c:pt idx="110701">
                  <c:v>-149.06049999999999</c:v>
                </c:pt>
                <c:pt idx="110702">
                  <c:v>-149.05849999999998</c:v>
                </c:pt>
                <c:pt idx="110703">
                  <c:v>-149.05649999999997</c:v>
                </c:pt>
                <c:pt idx="110704">
                  <c:v>-149.05449999999999</c:v>
                </c:pt>
                <c:pt idx="110705">
                  <c:v>-149.05249999999998</c:v>
                </c:pt>
                <c:pt idx="110706">
                  <c:v>-149.05049999999997</c:v>
                </c:pt>
                <c:pt idx="110707">
                  <c:v>-149.04849999999999</c:v>
                </c:pt>
                <c:pt idx="110708">
                  <c:v>-149.04649999999998</c:v>
                </c:pt>
                <c:pt idx="110709">
                  <c:v>-149.04449999999997</c:v>
                </c:pt>
                <c:pt idx="110710">
                  <c:v>-149.04249999999999</c:v>
                </c:pt>
                <c:pt idx="110711">
                  <c:v>-149.04049999999998</c:v>
                </c:pt>
                <c:pt idx="110712">
                  <c:v>-149.03849999999997</c:v>
                </c:pt>
                <c:pt idx="110713">
                  <c:v>-149.03649999999999</c:v>
                </c:pt>
                <c:pt idx="110714">
                  <c:v>-149.03449999999998</c:v>
                </c:pt>
                <c:pt idx="110715">
                  <c:v>-149.03249999999997</c:v>
                </c:pt>
                <c:pt idx="110716">
                  <c:v>-149.03049999999999</c:v>
                </c:pt>
                <c:pt idx="110717">
                  <c:v>-149.02849999999998</c:v>
                </c:pt>
                <c:pt idx="110718">
                  <c:v>-149.02649999999997</c:v>
                </c:pt>
                <c:pt idx="110719">
                  <c:v>-149.02449999999999</c:v>
                </c:pt>
                <c:pt idx="110720">
                  <c:v>-149.02249999999998</c:v>
                </c:pt>
                <c:pt idx="110721">
                  <c:v>-149.02049999999997</c:v>
                </c:pt>
                <c:pt idx="110722">
                  <c:v>-149.01849999999999</c:v>
                </c:pt>
                <c:pt idx="110723">
                  <c:v>-149.01649999999998</c:v>
                </c:pt>
                <c:pt idx="110724">
                  <c:v>-149.01449999999997</c:v>
                </c:pt>
                <c:pt idx="110725">
                  <c:v>-149.01249999999999</c:v>
                </c:pt>
                <c:pt idx="110726">
                  <c:v>-149.01049999999998</c:v>
                </c:pt>
                <c:pt idx="110727">
                  <c:v>-149.00849999999997</c:v>
                </c:pt>
                <c:pt idx="110728">
                  <c:v>-149.00649999999999</c:v>
                </c:pt>
                <c:pt idx="110729">
                  <c:v>-149.00449999999998</c:v>
                </c:pt>
                <c:pt idx="110730">
                  <c:v>-149.00249999999997</c:v>
                </c:pt>
                <c:pt idx="110731">
                  <c:v>-149.00049999999999</c:v>
                </c:pt>
                <c:pt idx="110732">
                  <c:v>-148.99849999999998</c:v>
                </c:pt>
                <c:pt idx="110733">
                  <c:v>-148.99649999999997</c:v>
                </c:pt>
                <c:pt idx="110734">
                  <c:v>-148.99449999999999</c:v>
                </c:pt>
                <c:pt idx="110735">
                  <c:v>-148.99249999999998</c:v>
                </c:pt>
                <c:pt idx="110736">
                  <c:v>-148.99049999999997</c:v>
                </c:pt>
                <c:pt idx="110737">
                  <c:v>-148.98849999999999</c:v>
                </c:pt>
                <c:pt idx="110738">
                  <c:v>-148.98649999999998</c:v>
                </c:pt>
                <c:pt idx="110739">
                  <c:v>-148.98449999999997</c:v>
                </c:pt>
                <c:pt idx="110740">
                  <c:v>-148.98249999999999</c:v>
                </c:pt>
                <c:pt idx="110741">
                  <c:v>-148.98049999999998</c:v>
                </c:pt>
                <c:pt idx="110742">
                  <c:v>-148.97849999999997</c:v>
                </c:pt>
                <c:pt idx="110743">
                  <c:v>-148.97649999999999</c:v>
                </c:pt>
                <c:pt idx="110744">
                  <c:v>-148.97449999999998</c:v>
                </c:pt>
                <c:pt idx="110745">
                  <c:v>-148.97249999999997</c:v>
                </c:pt>
                <c:pt idx="110746">
                  <c:v>-148.97049999999999</c:v>
                </c:pt>
                <c:pt idx="110747">
                  <c:v>-148.96849999999998</c:v>
                </c:pt>
                <c:pt idx="110748">
                  <c:v>-148.96649999999997</c:v>
                </c:pt>
                <c:pt idx="110749">
                  <c:v>-148.96449999999999</c:v>
                </c:pt>
                <c:pt idx="110750">
                  <c:v>-148.96249999999998</c:v>
                </c:pt>
                <c:pt idx="110751">
                  <c:v>-148.96049999999997</c:v>
                </c:pt>
                <c:pt idx="110752">
                  <c:v>-148.95849999999999</c:v>
                </c:pt>
                <c:pt idx="110753">
                  <c:v>-148.95649999999998</c:v>
                </c:pt>
                <c:pt idx="110754">
                  <c:v>-148.95449999999997</c:v>
                </c:pt>
                <c:pt idx="110755">
                  <c:v>-148.95249999999999</c:v>
                </c:pt>
                <c:pt idx="110756">
                  <c:v>-148.95049999999998</c:v>
                </c:pt>
                <c:pt idx="110757">
                  <c:v>-148.94849999999997</c:v>
                </c:pt>
                <c:pt idx="110758">
                  <c:v>-148.94649999999999</c:v>
                </c:pt>
                <c:pt idx="110759">
                  <c:v>-148.94449999999998</c:v>
                </c:pt>
                <c:pt idx="110760">
                  <c:v>-148.94249999999997</c:v>
                </c:pt>
                <c:pt idx="110761">
                  <c:v>-148.94049999999999</c:v>
                </c:pt>
                <c:pt idx="110762">
                  <c:v>-148.93849999999998</c:v>
                </c:pt>
                <c:pt idx="110763">
                  <c:v>-148.93649999999997</c:v>
                </c:pt>
                <c:pt idx="110764">
                  <c:v>-148.93449999999999</c:v>
                </c:pt>
                <c:pt idx="110765">
                  <c:v>-148.93249999999998</c:v>
                </c:pt>
                <c:pt idx="110766">
                  <c:v>-148.93049999999997</c:v>
                </c:pt>
                <c:pt idx="110767">
                  <c:v>-148.92849999999999</c:v>
                </c:pt>
                <c:pt idx="110768">
                  <c:v>-148.92649999999998</c:v>
                </c:pt>
                <c:pt idx="110769">
                  <c:v>-148.92449999999997</c:v>
                </c:pt>
                <c:pt idx="110770">
                  <c:v>-148.92249999999999</c:v>
                </c:pt>
                <c:pt idx="110771">
                  <c:v>-148.92049999999998</c:v>
                </c:pt>
                <c:pt idx="110772">
                  <c:v>-148.91849999999997</c:v>
                </c:pt>
                <c:pt idx="110773">
                  <c:v>-148.91649999999998</c:v>
                </c:pt>
                <c:pt idx="110774">
                  <c:v>-148.91449999999998</c:v>
                </c:pt>
                <c:pt idx="110775">
                  <c:v>-148.91249999999997</c:v>
                </c:pt>
                <c:pt idx="110776">
                  <c:v>-148.91049999999998</c:v>
                </c:pt>
                <c:pt idx="110777">
                  <c:v>-148.90849999999998</c:v>
                </c:pt>
                <c:pt idx="110778">
                  <c:v>-148.90649999999997</c:v>
                </c:pt>
                <c:pt idx="110779">
                  <c:v>-148.90449999999998</c:v>
                </c:pt>
                <c:pt idx="110780">
                  <c:v>-148.90249999999997</c:v>
                </c:pt>
                <c:pt idx="110781">
                  <c:v>-148.90049999999997</c:v>
                </c:pt>
                <c:pt idx="110782">
                  <c:v>-148.89849999999998</c:v>
                </c:pt>
                <c:pt idx="110783">
                  <c:v>-148.89649999999997</c:v>
                </c:pt>
                <c:pt idx="110784">
                  <c:v>-148.89449999999997</c:v>
                </c:pt>
                <c:pt idx="110785">
                  <c:v>-148.89249999999998</c:v>
                </c:pt>
                <c:pt idx="110786">
                  <c:v>-148.89049999999997</c:v>
                </c:pt>
                <c:pt idx="110787">
                  <c:v>-148.88849999999996</c:v>
                </c:pt>
                <c:pt idx="110788">
                  <c:v>-148.88649999999998</c:v>
                </c:pt>
                <c:pt idx="110789">
                  <c:v>-148.88449999999997</c:v>
                </c:pt>
                <c:pt idx="110790">
                  <c:v>-148.88249999999996</c:v>
                </c:pt>
                <c:pt idx="110791">
                  <c:v>-148.88049999999998</c:v>
                </c:pt>
                <c:pt idx="110792">
                  <c:v>-148.87849999999997</c:v>
                </c:pt>
                <c:pt idx="110793">
                  <c:v>-148.87649999999996</c:v>
                </c:pt>
                <c:pt idx="110794">
                  <c:v>-148.87449999999998</c:v>
                </c:pt>
                <c:pt idx="110795">
                  <c:v>-148.87249999999997</c:v>
                </c:pt>
                <c:pt idx="110796">
                  <c:v>-148.87049999999996</c:v>
                </c:pt>
                <c:pt idx="110797">
                  <c:v>-148.86849999999998</c:v>
                </c:pt>
                <c:pt idx="110798">
                  <c:v>-148.86649999999997</c:v>
                </c:pt>
                <c:pt idx="110799">
                  <c:v>-148.86449999999996</c:v>
                </c:pt>
                <c:pt idx="110800">
                  <c:v>-148.86249999999998</c:v>
                </c:pt>
                <c:pt idx="110801">
                  <c:v>-148.86049999999997</c:v>
                </c:pt>
                <c:pt idx="110802">
                  <c:v>-148.85849999999996</c:v>
                </c:pt>
                <c:pt idx="110803">
                  <c:v>-148.85649999999998</c:v>
                </c:pt>
                <c:pt idx="110804">
                  <c:v>-148.85449999999997</c:v>
                </c:pt>
                <c:pt idx="110805">
                  <c:v>-148.85249999999996</c:v>
                </c:pt>
                <c:pt idx="110806">
                  <c:v>-148.85049999999998</c:v>
                </c:pt>
                <c:pt idx="110807">
                  <c:v>-148.84849999999997</c:v>
                </c:pt>
                <c:pt idx="110808">
                  <c:v>-148.84649999999996</c:v>
                </c:pt>
                <c:pt idx="110809">
                  <c:v>-148.84449999999998</c:v>
                </c:pt>
                <c:pt idx="110810">
                  <c:v>-148.84249999999997</c:v>
                </c:pt>
                <c:pt idx="110811">
                  <c:v>-148.84049999999996</c:v>
                </c:pt>
                <c:pt idx="110812">
                  <c:v>-148.83849999999998</c:v>
                </c:pt>
                <c:pt idx="110813">
                  <c:v>-148.83649999999997</c:v>
                </c:pt>
                <c:pt idx="110814">
                  <c:v>-148.83449999999999</c:v>
                </c:pt>
                <c:pt idx="110815">
                  <c:v>-148.83249999999998</c:v>
                </c:pt>
                <c:pt idx="110816">
                  <c:v>-148.83049999999997</c:v>
                </c:pt>
                <c:pt idx="110817">
                  <c:v>-148.82849999999999</c:v>
                </c:pt>
                <c:pt idx="110818">
                  <c:v>-148.82649999999998</c:v>
                </c:pt>
                <c:pt idx="110819">
                  <c:v>-148.82449999999997</c:v>
                </c:pt>
                <c:pt idx="110820">
                  <c:v>-148.82249999999999</c:v>
                </c:pt>
                <c:pt idx="110821">
                  <c:v>-148.82049999999998</c:v>
                </c:pt>
                <c:pt idx="110822">
                  <c:v>-148.81849999999997</c:v>
                </c:pt>
                <c:pt idx="110823">
                  <c:v>-148.81649999999999</c:v>
                </c:pt>
                <c:pt idx="110824">
                  <c:v>-148.81449999999998</c:v>
                </c:pt>
                <c:pt idx="110825">
                  <c:v>-148.81249999999997</c:v>
                </c:pt>
                <c:pt idx="110826">
                  <c:v>-148.81049999999999</c:v>
                </c:pt>
                <c:pt idx="110827">
                  <c:v>-148.80849999999998</c:v>
                </c:pt>
                <c:pt idx="110828">
                  <c:v>-148.80649999999997</c:v>
                </c:pt>
                <c:pt idx="110829">
                  <c:v>-148.80449999999999</c:v>
                </c:pt>
                <c:pt idx="110830">
                  <c:v>-148.80249999999998</c:v>
                </c:pt>
                <c:pt idx="110831">
                  <c:v>-148.80049999999997</c:v>
                </c:pt>
                <c:pt idx="110832">
                  <c:v>-148.79849999999999</c:v>
                </c:pt>
                <c:pt idx="110833">
                  <c:v>-148.79649999999998</c:v>
                </c:pt>
                <c:pt idx="110834">
                  <c:v>-148.79449999999997</c:v>
                </c:pt>
                <c:pt idx="110835">
                  <c:v>-148.79249999999999</c:v>
                </c:pt>
                <c:pt idx="110836">
                  <c:v>-148.79049999999998</c:v>
                </c:pt>
                <c:pt idx="110837">
                  <c:v>-148.78849999999997</c:v>
                </c:pt>
                <c:pt idx="110838">
                  <c:v>-148.78649999999999</c:v>
                </c:pt>
                <c:pt idx="110839">
                  <c:v>-148.78449999999998</c:v>
                </c:pt>
                <c:pt idx="110840">
                  <c:v>-148.78249999999997</c:v>
                </c:pt>
                <c:pt idx="110841">
                  <c:v>-148.78049999999999</c:v>
                </c:pt>
                <c:pt idx="110842">
                  <c:v>-148.77849999999998</c:v>
                </c:pt>
                <c:pt idx="110843">
                  <c:v>-148.77649999999997</c:v>
                </c:pt>
                <c:pt idx="110844">
                  <c:v>-148.77449999999999</c:v>
                </c:pt>
                <c:pt idx="110845">
                  <c:v>-148.77249999999998</c:v>
                </c:pt>
                <c:pt idx="110846">
                  <c:v>-148.77049999999997</c:v>
                </c:pt>
                <c:pt idx="110847">
                  <c:v>-148.76849999999999</c:v>
                </c:pt>
                <c:pt idx="110848">
                  <c:v>-148.76649999999998</c:v>
                </c:pt>
                <c:pt idx="110849">
                  <c:v>-148.76449999999997</c:v>
                </c:pt>
                <c:pt idx="110850">
                  <c:v>-148.76249999999999</c:v>
                </c:pt>
                <c:pt idx="110851">
                  <c:v>-148.76049999999998</c:v>
                </c:pt>
                <c:pt idx="110852">
                  <c:v>-148.75849999999997</c:v>
                </c:pt>
                <c:pt idx="110853">
                  <c:v>-148.75649999999999</c:v>
                </c:pt>
                <c:pt idx="110854">
                  <c:v>-148.75449999999998</c:v>
                </c:pt>
                <c:pt idx="110855">
                  <c:v>-148.75249999999997</c:v>
                </c:pt>
                <c:pt idx="110856">
                  <c:v>-148.75049999999999</c:v>
                </c:pt>
                <c:pt idx="110857">
                  <c:v>-148.74849999999998</c:v>
                </c:pt>
                <c:pt idx="110858">
                  <c:v>-148.74649999999997</c:v>
                </c:pt>
                <c:pt idx="110859">
                  <c:v>-148.74449999999999</c:v>
                </c:pt>
                <c:pt idx="110860">
                  <c:v>-148.74249999999998</c:v>
                </c:pt>
                <c:pt idx="110861">
                  <c:v>-148.74049999999997</c:v>
                </c:pt>
                <c:pt idx="110862">
                  <c:v>-148.73849999999999</c:v>
                </c:pt>
                <c:pt idx="110863">
                  <c:v>-148.73649999999998</c:v>
                </c:pt>
                <c:pt idx="110864">
                  <c:v>-148.73449999999997</c:v>
                </c:pt>
                <c:pt idx="110865">
                  <c:v>-148.73249999999999</c:v>
                </c:pt>
                <c:pt idx="110866">
                  <c:v>-148.73049999999998</c:v>
                </c:pt>
                <c:pt idx="110867">
                  <c:v>-148.72849999999997</c:v>
                </c:pt>
                <c:pt idx="110868">
                  <c:v>-148.72649999999999</c:v>
                </c:pt>
                <c:pt idx="110869">
                  <c:v>-148.72449999999998</c:v>
                </c:pt>
                <c:pt idx="110870">
                  <c:v>-148.72249999999997</c:v>
                </c:pt>
                <c:pt idx="110871">
                  <c:v>-148.72049999999999</c:v>
                </c:pt>
                <c:pt idx="110872">
                  <c:v>-148.71849999999998</c:v>
                </c:pt>
                <c:pt idx="110873">
                  <c:v>-148.71649999999997</c:v>
                </c:pt>
                <c:pt idx="110874">
                  <c:v>-148.71449999999999</c:v>
                </c:pt>
                <c:pt idx="110875">
                  <c:v>-148.71249999999998</c:v>
                </c:pt>
                <c:pt idx="110876">
                  <c:v>-148.71049999999997</c:v>
                </c:pt>
                <c:pt idx="110877">
                  <c:v>-148.70849999999999</c:v>
                </c:pt>
                <c:pt idx="110878">
                  <c:v>-148.70649999999998</c:v>
                </c:pt>
                <c:pt idx="110879">
                  <c:v>-148.70449999999997</c:v>
                </c:pt>
                <c:pt idx="110880">
                  <c:v>-148.70249999999999</c:v>
                </c:pt>
                <c:pt idx="110881">
                  <c:v>-148.70049999999998</c:v>
                </c:pt>
                <c:pt idx="110882">
                  <c:v>-148.69849999999997</c:v>
                </c:pt>
                <c:pt idx="110883">
                  <c:v>-148.69649999999999</c:v>
                </c:pt>
                <c:pt idx="110884">
                  <c:v>-148.69449999999998</c:v>
                </c:pt>
                <c:pt idx="110885">
                  <c:v>-148.69249999999997</c:v>
                </c:pt>
                <c:pt idx="110886">
                  <c:v>-148.69049999999999</c:v>
                </c:pt>
                <c:pt idx="110887">
                  <c:v>-148.68849999999998</c:v>
                </c:pt>
                <c:pt idx="110888">
                  <c:v>-148.68649999999997</c:v>
                </c:pt>
                <c:pt idx="110889">
                  <c:v>-148.68449999999999</c:v>
                </c:pt>
                <c:pt idx="110890">
                  <c:v>-148.68249999999998</c:v>
                </c:pt>
                <c:pt idx="110891">
                  <c:v>-148.68049999999997</c:v>
                </c:pt>
                <c:pt idx="110892">
                  <c:v>-148.67849999999999</c:v>
                </c:pt>
                <c:pt idx="110893">
                  <c:v>-148.67649999999998</c:v>
                </c:pt>
                <c:pt idx="110894">
                  <c:v>-148.67449999999997</c:v>
                </c:pt>
                <c:pt idx="110895">
                  <c:v>-148.67249999999999</c:v>
                </c:pt>
                <c:pt idx="110896">
                  <c:v>-148.67049999999998</c:v>
                </c:pt>
                <c:pt idx="110897">
                  <c:v>-148.66849999999997</c:v>
                </c:pt>
                <c:pt idx="110898">
                  <c:v>-148.66649999999998</c:v>
                </c:pt>
                <c:pt idx="110899">
                  <c:v>-148.66449999999998</c:v>
                </c:pt>
                <c:pt idx="110900">
                  <c:v>-148.66249999999997</c:v>
                </c:pt>
                <c:pt idx="110901">
                  <c:v>-148.66049999999998</c:v>
                </c:pt>
                <c:pt idx="110902">
                  <c:v>-148.65849999999998</c:v>
                </c:pt>
                <c:pt idx="110903">
                  <c:v>-148.65649999999997</c:v>
                </c:pt>
                <c:pt idx="110904">
                  <c:v>-148.65449999999998</c:v>
                </c:pt>
                <c:pt idx="110905">
                  <c:v>-148.65249999999997</c:v>
                </c:pt>
                <c:pt idx="110906">
                  <c:v>-148.65049999999997</c:v>
                </c:pt>
                <c:pt idx="110907">
                  <c:v>-148.64849999999998</c:v>
                </c:pt>
                <c:pt idx="110908">
                  <c:v>-148.64649999999997</c:v>
                </c:pt>
                <c:pt idx="110909">
                  <c:v>-148.64449999999997</c:v>
                </c:pt>
                <c:pt idx="110910">
                  <c:v>-148.64249999999998</c:v>
                </c:pt>
                <c:pt idx="110911">
                  <c:v>-148.64049999999997</c:v>
                </c:pt>
                <c:pt idx="110912">
                  <c:v>-148.63849999999996</c:v>
                </c:pt>
                <c:pt idx="110913">
                  <c:v>-148.63649999999998</c:v>
                </c:pt>
                <c:pt idx="110914">
                  <c:v>-148.63449999999997</c:v>
                </c:pt>
                <c:pt idx="110915">
                  <c:v>-148.63249999999996</c:v>
                </c:pt>
                <c:pt idx="110916">
                  <c:v>-148.63049999999998</c:v>
                </c:pt>
                <c:pt idx="110917">
                  <c:v>-148.62849999999997</c:v>
                </c:pt>
                <c:pt idx="110918">
                  <c:v>-148.62649999999996</c:v>
                </c:pt>
                <c:pt idx="110919">
                  <c:v>-148.62449999999998</c:v>
                </c:pt>
                <c:pt idx="110920">
                  <c:v>-148.62249999999997</c:v>
                </c:pt>
                <c:pt idx="110921">
                  <c:v>-148.62049999999996</c:v>
                </c:pt>
                <c:pt idx="110922">
                  <c:v>-148.61849999999998</c:v>
                </c:pt>
                <c:pt idx="110923">
                  <c:v>-148.61649999999997</c:v>
                </c:pt>
                <c:pt idx="110924">
                  <c:v>-148.61449999999996</c:v>
                </c:pt>
                <c:pt idx="110925">
                  <c:v>-148.61249999999998</c:v>
                </c:pt>
                <c:pt idx="110926">
                  <c:v>-148.61049999999997</c:v>
                </c:pt>
                <c:pt idx="110927">
                  <c:v>-148.60849999999996</c:v>
                </c:pt>
                <c:pt idx="110928">
                  <c:v>-148.60649999999998</c:v>
                </c:pt>
                <c:pt idx="110929">
                  <c:v>-148.60449999999997</c:v>
                </c:pt>
                <c:pt idx="110930">
                  <c:v>-148.60249999999996</c:v>
                </c:pt>
                <c:pt idx="110931">
                  <c:v>-148.60049999999998</c:v>
                </c:pt>
                <c:pt idx="110932">
                  <c:v>-148.59849999999997</c:v>
                </c:pt>
                <c:pt idx="110933">
                  <c:v>-148.59649999999996</c:v>
                </c:pt>
                <c:pt idx="110934">
                  <c:v>-148.59449999999998</c:v>
                </c:pt>
                <c:pt idx="110935">
                  <c:v>-148.59249999999997</c:v>
                </c:pt>
                <c:pt idx="110936">
                  <c:v>-148.59049999999996</c:v>
                </c:pt>
                <c:pt idx="110937">
                  <c:v>-148.58849999999998</c:v>
                </c:pt>
                <c:pt idx="110938">
                  <c:v>-148.58649999999997</c:v>
                </c:pt>
                <c:pt idx="110939">
                  <c:v>-148.58449999999999</c:v>
                </c:pt>
                <c:pt idx="110940">
                  <c:v>-148.58249999999998</c:v>
                </c:pt>
                <c:pt idx="110941">
                  <c:v>-148.58049999999997</c:v>
                </c:pt>
                <c:pt idx="110942">
                  <c:v>-148.57849999999999</c:v>
                </c:pt>
                <c:pt idx="110943">
                  <c:v>-148.57649999999998</c:v>
                </c:pt>
                <c:pt idx="110944">
                  <c:v>-148.57449999999997</c:v>
                </c:pt>
                <c:pt idx="110945">
                  <c:v>-148.57249999999999</c:v>
                </c:pt>
                <c:pt idx="110946">
                  <c:v>-148.57049999999998</c:v>
                </c:pt>
                <c:pt idx="110947">
                  <c:v>-148.56849999999997</c:v>
                </c:pt>
                <c:pt idx="110948">
                  <c:v>-148.56649999999999</c:v>
                </c:pt>
                <c:pt idx="110949">
                  <c:v>-148.56449999999998</c:v>
                </c:pt>
                <c:pt idx="110950">
                  <c:v>-148.56249999999997</c:v>
                </c:pt>
                <c:pt idx="110951">
                  <c:v>-148.56049999999999</c:v>
                </c:pt>
                <c:pt idx="110952">
                  <c:v>-148.55849999999998</c:v>
                </c:pt>
                <c:pt idx="110953">
                  <c:v>-148.55649999999997</c:v>
                </c:pt>
                <c:pt idx="110954">
                  <c:v>-148.55449999999999</c:v>
                </c:pt>
                <c:pt idx="110955">
                  <c:v>-148.55249999999998</c:v>
                </c:pt>
                <c:pt idx="110956">
                  <c:v>-148.55049999999997</c:v>
                </c:pt>
                <c:pt idx="110957">
                  <c:v>-148.54849999999999</c:v>
                </c:pt>
                <c:pt idx="110958">
                  <c:v>-148.54649999999998</c:v>
                </c:pt>
                <c:pt idx="110959">
                  <c:v>-148.54449999999997</c:v>
                </c:pt>
                <c:pt idx="110960">
                  <c:v>-148.54249999999999</c:v>
                </c:pt>
                <c:pt idx="110961">
                  <c:v>-148.54049999999998</c:v>
                </c:pt>
                <c:pt idx="110962">
                  <c:v>-148.53849999999997</c:v>
                </c:pt>
                <c:pt idx="110963">
                  <c:v>-148.53649999999999</c:v>
                </c:pt>
                <c:pt idx="110964">
                  <c:v>-148.53449999999998</c:v>
                </c:pt>
                <c:pt idx="110965">
                  <c:v>-148.53249999999997</c:v>
                </c:pt>
                <c:pt idx="110966">
                  <c:v>-148.53049999999999</c:v>
                </c:pt>
                <c:pt idx="110967">
                  <c:v>-148.52849999999998</c:v>
                </c:pt>
                <c:pt idx="110968">
                  <c:v>-148.52649999999997</c:v>
                </c:pt>
                <c:pt idx="110969">
                  <c:v>-148.52449999999999</c:v>
                </c:pt>
                <c:pt idx="110970">
                  <c:v>-148.52249999999998</c:v>
                </c:pt>
                <c:pt idx="110971">
                  <c:v>-148.52049999999997</c:v>
                </c:pt>
                <c:pt idx="110972">
                  <c:v>-148.51849999999999</c:v>
                </c:pt>
                <c:pt idx="110973">
                  <c:v>-148.51649999999998</c:v>
                </c:pt>
                <c:pt idx="110974">
                  <c:v>-148.51449999999997</c:v>
                </c:pt>
                <c:pt idx="110975">
                  <c:v>-148.51249999999999</c:v>
                </c:pt>
                <c:pt idx="110976">
                  <c:v>-148.51049999999998</c:v>
                </c:pt>
                <c:pt idx="110977">
                  <c:v>-148.50849999999997</c:v>
                </c:pt>
                <c:pt idx="110978">
                  <c:v>-148.50649999999999</c:v>
                </c:pt>
                <c:pt idx="110979">
                  <c:v>-148.50449999999998</c:v>
                </c:pt>
                <c:pt idx="110980">
                  <c:v>-148.50249999999997</c:v>
                </c:pt>
                <c:pt idx="110981">
                  <c:v>-148.50049999999999</c:v>
                </c:pt>
                <c:pt idx="110982">
                  <c:v>-148.49849999999998</c:v>
                </c:pt>
                <c:pt idx="110983">
                  <c:v>-148.49649999999997</c:v>
                </c:pt>
                <c:pt idx="110984">
                  <c:v>-148.49449999999999</c:v>
                </c:pt>
                <c:pt idx="110985">
                  <c:v>-148.49249999999998</c:v>
                </c:pt>
                <c:pt idx="110986">
                  <c:v>-148.49049999999997</c:v>
                </c:pt>
                <c:pt idx="110987">
                  <c:v>-148.48849999999999</c:v>
                </c:pt>
                <c:pt idx="110988">
                  <c:v>-148.48649999999998</c:v>
                </c:pt>
                <c:pt idx="110989">
                  <c:v>-148.48449999999997</c:v>
                </c:pt>
                <c:pt idx="110990">
                  <c:v>-148.48249999999999</c:v>
                </c:pt>
                <c:pt idx="110991">
                  <c:v>-148.48049999999998</c:v>
                </c:pt>
                <c:pt idx="110992">
                  <c:v>-148.47849999999997</c:v>
                </c:pt>
                <c:pt idx="110993">
                  <c:v>-148.47649999999999</c:v>
                </c:pt>
                <c:pt idx="110994">
                  <c:v>-148.47449999999998</c:v>
                </c:pt>
                <c:pt idx="110995">
                  <c:v>-148.47249999999997</c:v>
                </c:pt>
                <c:pt idx="110996">
                  <c:v>-148.47049999999999</c:v>
                </c:pt>
                <c:pt idx="110997">
                  <c:v>-148.46849999999998</c:v>
                </c:pt>
                <c:pt idx="110998">
                  <c:v>-148.46649999999997</c:v>
                </c:pt>
                <c:pt idx="110999">
                  <c:v>-148.46449999999999</c:v>
                </c:pt>
                <c:pt idx="111000">
                  <c:v>-148.46249999999998</c:v>
                </c:pt>
                <c:pt idx="111001">
                  <c:v>-148.46049999999997</c:v>
                </c:pt>
                <c:pt idx="111002">
                  <c:v>-148.45849999999999</c:v>
                </c:pt>
                <c:pt idx="111003">
                  <c:v>-148.45649999999998</c:v>
                </c:pt>
                <c:pt idx="111004">
                  <c:v>-148.45449999999997</c:v>
                </c:pt>
                <c:pt idx="111005">
                  <c:v>-148.45249999999999</c:v>
                </c:pt>
                <c:pt idx="111006">
                  <c:v>-148.45049999999998</c:v>
                </c:pt>
                <c:pt idx="111007">
                  <c:v>-148.44849999999997</c:v>
                </c:pt>
                <c:pt idx="111008">
                  <c:v>-148.44649999999999</c:v>
                </c:pt>
                <c:pt idx="111009">
                  <c:v>-148.44449999999998</c:v>
                </c:pt>
                <c:pt idx="111010">
                  <c:v>-148.44249999999997</c:v>
                </c:pt>
                <c:pt idx="111011">
                  <c:v>-148.44049999999999</c:v>
                </c:pt>
                <c:pt idx="111012">
                  <c:v>-148.43849999999998</c:v>
                </c:pt>
                <c:pt idx="111013">
                  <c:v>-148.43649999999997</c:v>
                </c:pt>
                <c:pt idx="111014">
                  <c:v>-148.43449999999999</c:v>
                </c:pt>
                <c:pt idx="111015">
                  <c:v>-148.43249999999998</c:v>
                </c:pt>
                <c:pt idx="111016">
                  <c:v>-148.43049999999997</c:v>
                </c:pt>
                <c:pt idx="111017">
                  <c:v>-148.42849999999999</c:v>
                </c:pt>
                <c:pt idx="111018">
                  <c:v>-148.42649999999998</c:v>
                </c:pt>
                <c:pt idx="111019">
                  <c:v>-148.42449999999997</c:v>
                </c:pt>
                <c:pt idx="111020">
                  <c:v>-148.42249999999999</c:v>
                </c:pt>
                <c:pt idx="111021">
                  <c:v>-148.42049999999998</c:v>
                </c:pt>
                <c:pt idx="111022">
                  <c:v>-148.41849999999997</c:v>
                </c:pt>
                <c:pt idx="111023">
                  <c:v>-148.41649999999998</c:v>
                </c:pt>
                <c:pt idx="111024">
                  <c:v>-148.41449999999998</c:v>
                </c:pt>
                <c:pt idx="111025">
                  <c:v>-148.41249999999997</c:v>
                </c:pt>
                <c:pt idx="111026">
                  <c:v>-148.41049999999998</c:v>
                </c:pt>
                <c:pt idx="111027">
                  <c:v>-148.40849999999998</c:v>
                </c:pt>
                <c:pt idx="111028">
                  <c:v>-148.40649999999997</c:v>
                </c:pt>
                <c:pt idx="111029">
                  <c:v>-148.40449999999998</c:v>
                </c:pt>
                <c:pt idx="111030">
                  <c:v>-148.40249999999997</c:v>
                </c:pt>
                <c:pt idx="111031">
                  <c:v>-148.40049999999997</c:v>
                </c:pt>
                <c:pt idx="111032">
                  <c:v>-148.39849999999998</c:v>
                </c:pt>
                <c:pt idx="111033">
                  <c:v>-148.39649999999997</c:v>
                </c:pt>
                <c:pt idx="111034">
                  <c:v>-148.39449999999997</c:v>
                </c:pt>
                <c:pt idx="111035">
                  <c:v>-148.39249999999998</c:v>
                </c:pt>
                <c:pt idx="111036">
                  <c:v>-148.39049999999997</c:v>
                </c:pt>
                <c:pt idx="111037">
                  <c:v>-148.38849999999996</c:v>
                </c:pt>
                <c:pt idx="111038">
                  <c:v>-148.38649999999998</c:v>
                </c:pt>
                <c:pt idx="111039">
                  <c:v>-148.38449999999997</c:v>
                </c:pt>
                <c:pt idx="111040">
                  <c:v>-148.38249999999996</c:v>
                </c:pt>
                <c:pt idx="111041">
                  <c:v>-148.38049999999998</c:v>
                </c:pt>
                <c:pt idx="111042">
                  <c:v>-148.37849999999997</c:v>
                </c:pt>
                <c:pt idx="111043">
                  <c:v>-148.37649999999996</c:v>
                </c:pt>
                <c:pt idx="111044">
                  <c:v>-148.37449999999998</c:v>
                </c:pt>
                <c:pt idx="111045">
                  <c:v>-148.37249999999997</c:v>
                </c:pt>
                <c:pt idx="111046">
                  <c:v>-148.37049999999996</c:v>
                </c:pt>
                <c:pt idx="111047">
                  <c:v>-148.36849999999998</c:v>
                </c:pt>
                <c:pt idx="111048">
                  <c:v>-148.36649999999997</c:v>
                </c:pt>
                <c:pt idx="111049">
                  <c:v>-148.36449999999996</c:v>
                </c:pt>
                <c:pt idx="111050">
                  <c:v>-148.36249999999998</c:v>
                </c:pt>
                <c:pt idx="111051">
                  <c:v>-148.36049999999997</c:v>
                </c:pt>
                <c:pt idx="111052">
                  <c:v>-148.35849999999996</c:v>
                </c:pt>
                <c:pt idx="111053">
                  <c:v>-148.35649999999998</c:v>
                </c:pt>
                <c:pt idx="111054">
                  <c:v>-148.35449999999997</c:v>
                </c:pt>
                <c:pt idx="111055">
                  <c:v>-148.35249999999996</c:v>
                </c:pt>
                <c:pt idx="111056">
                  <c:v>-148.35049999999998</c:v>
                </c:pt>
                <c:pt idx="111057">
                  <c:v>-148.34849999999997</c:v>
                </c:pt>
                <c:pt idx="111058">
                  <c:v>-148.34649999999996</c:v>
                </c:pt>
                <c:pt idx="111059">
                  <c:v>-148.34449999999998</c:v>
                </c:pt>
                <c:pt idx="111060">
                  <c:v>-148.34249999999997</c:v>
                </c:pt>
                <c:pt idx="111061">
                  <c:v>-148.34049999999996</c:v>
                </c:pt>
                <c:pt idx="111062">
                  <c:v>-148.33849999999998</c:v>
                </c:pt>
                <c:pt idx="111063">
                  <c:v>-148.33649999999997</c:v>
                </c:pt>
                <c:pt idx="111064">
                  <c:v>-148.33449999999999</c:v>
                </c:pt>
                <c:pt idx="111065">
                  <c:v>-148.33249999999998</c:v>
                </c:pt>
                <c:pt idx="111066">
                  <c:v>-148.33049999999997</c:v>
                </c:pt>
                <c:pt idx="111067">
                  <c:v>-148.32849999999999</c:v>
                </c:pt>
                <c:pt idx="111068">
                  <c:v>-148.32649999999998</c:v>
                </c:pt>
                <c:pt idx="111069">
                  <c:v>-148.32449999999997</c:v>
                </c:pt>
                <c:pt idx="111070">
                  <c:v>-148.32249999999999</c:v>
                </c:pt>
                <c:pt idx="111071">
                  <c:v>-148.32049999999998</c:v>
                </c:pt>
                <c:pt idx="111072">
                  <c:v>-148.31849999999997</c:v>
                </c:pt>
                <c:pt idx="111073">
                  <c:v>-148.31649999999999</c:v>
                </c:pt>
                <c:pt idx="111074">
                  <c:v>-148.31449999999998</c:v>
                </c:pt>
                <c:pt idx="111075">
                  <c:v>-148.31249999999997</c:v>
                </c:pt>
                <c:pt idx="111076">
                  <c:v>-148.31049999999999</c:v>
                </c:pt>
                <c:pt idx="111077">
                  <c:v>-148.30849999999998</c:v>
                </c:pt>
                <c:pt idx="111078">
                  <c:v>-148.30649999999997</c:v>
                </c:pt>
                <c:pt idx="111079">
                  <c:v>-148.30449999999999</c:v>
                </c:pt>
                <c:pt idx="111080">
                  <c:v>-148.30249999999998</c:v>
                </c:pt>
                <c:pt idx="111081">
                  <c:v>-148.30049999999997</c:v>
                </c:pt>
                <c:pt idx="111082">
                  <c:v>-148.29849999999999</c:v>
                </c:pt>
                <c:pt idx="111083">
                  <c:v>-148.29649999999998</c:v>
                </c:pt>
                <c:pt idx="111084">
                  <c:v>-148.29449999999997</c:v>
                </c:pt>
                <c:pt idx="111085">
                  <c:v>-148.29249999999999</c:v>
                </c:pt>
                <c:pt idx="111086">
                  <c:v>-148.29049999999998</c:v>
                </c:pt>
                <c:pt idx="111087">
                  <c:v>-148.28849999999997</c:v>
                </c:pt>
                <c:pt idx="111088">
                  <c:v>-148.28649999999999</c:v>
                </c:pt>
                <c:pt idx="111089">
                  <c:v>-148.28449999999998</c:v>
                </c:pt>
                <c:pt idx="111090">
                  <c:v>-148.28249999999997</c:v>
                </c:pt>
                <c:pt idx="111091">
                  <c:v>-148.28049999999999</c:v>
                </c:pt>
                <c:pt idx="111092">
                  <c:v>-148.27849999999998</c:v>
                </c:pt>
                <c:pt idx="111093">
                  <c:v>-148.27649999999997</c:v>
                </c:pt>
                <c:pt idx="111094">
                  <c:v>-148.27449999999999</c:v>
                </c:pt>
                <c:pt idx="111095">
                  <c:v>-148.27249999999998</c:v>
                </c:pt>
                <c:pt idx="111096">
                  <c:v>-148.27049999999997</c:v>
                </c:pt>
                <c:pt idx="111097">
                  <c:v>-148.26849999999999</c:v>
                </c:pt>
                <c:pt idx="111098">
                  <c:v>-148.26649999999998</c:v>
                </c:pt>
                <c:pt idx="111099">
                  <c:v>-148.26449999999997</c:v>
                </c:pt>
                <c:pt idx="111100">
                  <c:v>-148.26249999999999</c:v>
                </c:pt>
                <c:pt idx="111101">
                  <c:v>-148.26049999999998</c:v>
                </c:pt>
                <c:pt idx="111102">
                  <c:v>-148.25849999999997</c:v>
                </c:pt>
                <c:pt idx="111103">
                  <c:v>-148.25649999999999</c:v>
                </c:pt>
                <c:pt idx="111104">
                  <c:v>-148.25449999999998</c:v>
                </c:pt>
                <c:pt idx="111105">
                  <c:v>-148.25249999999997</c:v>
                </c:pt>
                <c:pt idx="111106">
                  <c:v>-148.25049999999999</c:v>
                </c:pt>
                <c:pt idx="111107">
                  <c:v>-148.24849999999998</c:v>
                </c:pt>
                <c:pt idx="111108">
                  <c:v>-148.24649999999997</c:v>
                </c:pt>
                <c:pt idx="111109">
                  <c:v>-148.24449999999999</c:v>
                </c:pt>
                <c:pt idx="111110">
                  <c:v>-148.24249999999998</c:v>
                </c:pt>
                <c:pt idx="111111">
                  <c:v>-148.24049999999997</c:v>
                </c:pt>
                <c:pt idx="111112">
                  <c:v>-148.23849999999999</c:v>
                </c:pt>
                <c:pt idx="111113">
                  <c:v>-148.23649999999998</c:v>
                </c:pt>
                <c:pt idx="111114">
                  <c:v>-148.23449999999997</c:v>
                </c:pt>
                <c:pt idx="111115">
                  <c:v>-148.23249999999999</c:v>
                </c:pt>
                <c:pt idx="111116">
                  <c:v>-148.23049999999998</c:v>
                </c:pt>
                <c:pt idx="111117">
                  <c:v>-148.22849999999997</c:v>
                </c:pt>
                <c:pt idx="111118">
                  <c:v>-148.22649999999999</c:v>
                </c:pt>
                <c:pt idx="111119">
                  <c:v>-148.22449999999998</c:v>
                </c:pt>
                <c:pt idx="111120">
                  <c:v>-148.22249999999997</c:v>
                </c:pt>
                <c:pt idx="111121">
                  <c:v>-148.22049999999999</c:v>
                </c:pt>
                <c:pt idx="111122">
                  <c:v>-148.21849999999998</c:v>
                </c:pt>
                <c:pt idx="111123">
                  <c:v>-148.21649999999997</c:v>
                </c:pt>
                <c:pt idx="111124">
                  <c:v>-148.21449999999999</c:v>
                </c:pt>
                <c:pt idx="111125">
                  <c:v>-148.21249999999998</c:v>
                </c:pt>
                <c:pt idx="111126">
                  <c:v>-148.21049999999997</c:v>
                </c:pt>
                <c:pt idx="111127">
                  <c:v>-148.20849999999999</c:v>
                </c:pt>
                <c:pt idx="111128">
                  <c:v>-148.20649999999998</c:v>
                </c:pt>
                <c:pt idx="111129">
                  <c:v>-148.20449999999997</c:v>
                </c:pt>
                <c:pt idx="111130">
                  <c:v>-148.20249999999999</c:v>
                </c:pt>
                <c:pt idx="111131">
                  <c:v>-148.20049999999998</c:v>
                </c:pt>
                <c:pt idx="111132">
                  <c:v>-148.19849999999997</c:v>
                </c:pt>
                <c:pt idx="111133">
                  <c:v>-148.19649999999999</c:v>
                </c:pt>
                <c:pt idx="111134">
                  <c:v>-148.19449999999998</c:v>
                </c:pt>
                <c:pt idx="111135">
                  <c:v>-148.19249999999997</c:v>
                </c:pt>
                <c:pt idx="111136">
                  <c:v>-148.19049999999999</c:v>
                </c:pt>
                <c:pt idx="111137">
                  <c:v>-148.18849999999998</c:v>
                </c:pt>
                <c:pt idx="111138">
                  <c:v>-148.18649999999997</c:v>
                </c:pt>
                <c:pt idx="111139">
                  <c:v>-148.18449999999999</c:v>
                </c:pt>
                <c:pt idx="111140">
                  <c:v>-148.18249999999998</c:v>
                </c:pt>
                <c:pt idx="111141">
                  <c:v>-148.18049999999997</c:v>
                </c:pt>
                <c:pt idx="111142">
                  <c:v>-148.17849999999999</c:v>
                </c:pt>
                <c:pt idx="111143">
                  <c:v>-148.17649999999998</c:v>
                </c:pt>
                <c:pt idx="111144">
                  <c:v>-148.17449999999997</c:v>
                </c:pt>
                <c:pt idx="111145">
                  <c:v>-148.17249999999999</c:v>
                </c:pt>
                <c:pt idx="111146">
                  <c:v>-148.17049999999998</c:v>
                </c:pt>
                <c:pt idx="111147">
                  <c:v>-148.16849999999997</c:v>
                </c:pt>
                <c:pt idx="111148">
                  <c:v>-148.16649999999998</c:v>
                </c:pt>
                <c:pt idx="111149">
                  <c:v>-148.16449999999998</c:v>
                </c:pt>
                <c:pt idx="111150">
                  <c:v>-148.16249999999997</c:v>
                </c:pt>
                <c:pt idx="111151">
                  <c:v>-148.16049999999998</c:v>
                </c:pt>
                <c:pt idx="111152">
                  <c:v>-148.15849999999998</c:v>
                </c:pt>
                <c:pt idx="111153">
                  <c:v>-148.15649999999997</c:v>
                </c:pt>
                <c:pt idx="111154">
                  <c:v>-148.15449999999998</c:v>
                </c:pt>
                <c:pt idx="111155">
                  <c:v>-148.15249999999997</c:v>
                </c:pt>
                <c:pt idx="111156">
                  <c:v>-148.15049999999997</c:v>
                </c:pt>
                <c:pt idx="111157">
                  <c:v>-148.14849999999998</c:v>
                </c:pt>
                <c:pt idx="111158">
                  <c:v>-148.14649999999997</c:v>
                </c:pt>
                <c:pt idx="111159">
                  <c:v>-148.14449999999997</c:v>
                </c:pt>
                <c:pt idx="111160">
                  <c:v>-148.14249999999998</c:v>
                </c:pt>
                <c:pt idx="111161">
                  <c:v>-148.14049999999997</c:v>
                </c:pt>
                <c:pt idx="111162">
                  <c:v>-148.13849999999996</c:v>
                </c:pt>
                <c:pt idx="111163">
                  <c:v>-148.13649999999998</c:v>
                </c:pt>
                <c:pt idx="111164">
                  <c:v>-148.13449999999997</c:v>
                </c:pt>
                <c:pt idx="111165">
                  <c:v>-148.13249999999996</c:v>
                </c:pt>
                <c:pt idx="111166">
                  <c:v>-148.13049999999998</c:v>
                </c:pt>
                <c:pt idx="111167">
                  <c:v>-148.12849999999997</c:v>
                </c:pt>
                <c:pt idx="111168">
                  <c:v>-148.12649999999996</c:v>
                </c:pt>
                <c:pt idx="111169">
                  <c:v>-148.12449999999998</c:v>
                </c:pt>
                <c:pt idx="111170">
                  <c:v>-148.12249999999997</c:v>
                </c:pt>
                <c:pt idx="111171">
                  <c:v>-148.12049999999996</c:v>
                </c:pt>
                <c:pt idx="111172">
                  <c:v>-148.11849999999998</c:v>
                </c:pt>
                <c:pt idx="111173">
                  <c:v>-148.11649999999997</c:v>
                </c:pt>
                <c:pt idx="111174">
                  <c:v>-148.11449999999996</c:v>
                </c:pt>
                <c:pt idx="111175">
                  <c:v>-148.11249999999998</c:v>
                </c:pt>
                <c:pt idx="111176">
                  <c:v>-148.11049999999997</c:v>
                </c:pt>
                <c:pt idx="111177">
                  <c:v>-148.10849999999996</c:v>
                </c:pt>
                <c:pt idx="111178">
                  <c:v>-148.10649999999998</c:v>
                </c:pt>
                <c:pt idx="111179">
                  <c:v>-148.10449999999997</c:v>
                </c:pt>
                <c:pt idx="111180">
                  <c:v>-148.10249999999996</c:v>
                </c:pt>
                <c:pt idx="111181">
                  <c:v>-148.10049999999998</c:v>
                </c:pt>
                <c:pt idx="111182">
                  <c:v>-148.09849999999997</c:v>
                </c:pt>
                <c:pt idx="111183">
                  <c:v>-148.09649999999996</c:v>
                </c:pt>
                <c:pt idx="111184">
                  <c:v>-148.09449999999998</c:v>
                </c:pt>
                <c:pt idx="111185">
                  <c:v>-148.09249999999997</c:v>
                </c:pt>
                <c:pt idx="111186">
                  <c:v>-148.09049999999996</c:v>
                </c:pt>
                <c:pt idx="111187">
                  <c:v>-148.08849999999998</c:v>
                </c:pt>
                <c:pt idx="111188">
                  <c:v>-148.08649999999997</c:v>
                </c:pt>
                <c:pt idx="111189">
                  <c:v>-148.08449999999999</c:v>
                </c:pt>
                <c:pt idx="111190">
                  <c:v>-148.08249999999998</c:v>
                </c:pt>
                <c:pt idx="111191">
                  <c:v>-148.08049999999997</c:v>
                </c:pt>
                <c:pt idx="111192">
                  <c:v>-148.07849999999999</c:v>
                </c:pt>
                <c:pt idx="111193">
                  <c:v>-148.07649999999998</c:v>
                </c:pt>
                <c:pt idx="111194">
                  <c:v>-148.07449999999997</c:v>
                </c:pt>
                <c:pt idx="111195">
                  <c:v>-148.07249999999999</c:v>
                </c:pt>
                <c:pt idx="111196">
                  <c:v>-148.07049999999998</c:v>
                </c:pt>
                <c:pt idx="111197">
                  <c:v>-148.06849999999997</c:v>
                </c:pt>
                <c:pt idx="111198">
                  <c:v>-148.06649999999999</c:v>
                </c:pt>
                <c:pt idx="111199">
                  <c:v>-148.06449999999998</c:v>
                </c:pt>
                <c:pt idx="111200">
                  <c:v>-148.06249999999997</c:v>
                </c:pt>
                <c:pt idx="111201">
                  <c:v>-148.06049999999999</c:v>
                </c:pt>
                <c:pt idx="111202">
                  <c:v>-148.05849999999998</c:v>
                </c:pt>
                <c:pt idx="111203">
                  <c:v>-148.05649999999997</c:v>
                </c:pt>
                <c:pt idx="111204">
                  <c:v>-148.05449999999999</c:v>
                </c:pt>
                <c:pt idx="111205">
                  <c:v>-148.05249999999998</c:v>
                </c:pt>
                <c:pt idx="111206">
                  <c:v>-148.05049999999997</c:v>
                </c:pt>
                <c:pt idx="111207">
                  <c:v>-148.04849999999999</c:v>
                </c:pt>
                <c:pt idx="111208">
                  <c:v>-148.04649999999998</c:v>
                </c:pt>
                <c:pt idx="111209">
                  <c:v>-148.04449999999997</c:v>
                </c:pt>
                <c:pt idx="111210">
                  <c:v>-148.04249999999999</c:v>
                </c:pt>
                <c:pt idx="111211">
                  <c:v>-148.04049999999998</c:v>
                </c:pt>
                <c:pt idx="111212">
                  <c:v>-148.03849999999997</c:v>
                </c:pt>
                <c:pt idx="111213">
                  <c:v>-148.03649999999999</c:v>
                </c:pt>
                <c:pt idx="111214">
                  <c:v>-148.03449999999998</c:v>
                </c:pt>
                <c:pt idx="111215">
                  <c:v>-148.03249999999997</c:v>
                </c:pt>
                <c:pt idx="111216">
                  <c:v>-148.03049999999999</c:v>
                </c:pt>
                <c:pt idx="111217">
                  <c:v>-148.02849999999998</c:v>
                </c:pt>
                <c:pt idx="111218">
                  <c:v>-148.02649999999997</c:v>
                </c:pt>
                <c:pt idx="111219">
                  <c:v>-148.02449999999999</c:v>
                </c:pt>
                <c:pt idx="111220">
                  <c:v>-148.02249999999998</c:v>
                </c:pt>
                <c:pt idx="111221">
                  <c:v>-148.02049999999997</c:v>
                </c:pt>
                <c:pt idx="111222">
                  <c:v>-148.01849999999999</c:v>
                </c:pt>
                <c:pt idx="111223">
                  <c:v>-148.01649999999998</c:v>
                </c:pt>
                <c:pt idx="111224">
                  <c:v>-148.01449999999997</c:v>
                </c:pt>
                <c:pt idx="111225">
                  <c:v>-148.01249999999999</c:v>
                </c:pt>
                <c:pt idx="111226">
                  <c:v>-148.01049999999998</c:v>
                </c:pt>
                <c:pt idx="111227">
                  <c:v>-148.00849999999997</c:v>
                </c:pt>
                <c:pt idx="111228">
                  <c:v>-148.00649999999999</c:v>
                </c:pt>
                <c:pt idx="111229">
                  <c:v>-148.00449999999998</c:v>
                </c:pt>
                <c:pt idx="111230">
                  <c:v>-148.00249999999997</c:v>
                </c:pt>
                <c:pt idx="111231">
                  <c:v>-148.00049999999999</c:v>
                </c:pt>
                <c:pt idx="111232">
                  <c:v>-147.99849999999998</c:v>
                </c:pt>
                <c:pt idx="111233">
                  <c:v>-147.99649999999997</c:v>
                </c:pt>
                <c:pt idx="111234">
                  <c:v>-147.99449999999999</c:v>
                </c:pt>
                <c:pt idx="111235">
                  <c:v>-147.99249999999998</c:v>
                </c:pt>
                <c:pt idx="111236">
                  <c:v>-147.99049999999997</c:v>
                </c:pt>
                <c:pt idx="111237">
                  <c:v>-147.98849999999999</c:v>
                </c:pt>
                <c:pt idx="111238">
                  <c:v>-147.98649999999998</c:v>
                </c:pt>
                <c:pt idx="111239">
                  <c:v>-147.98449999999997</c:v>
                </c:pt>
                <c:pt idx="111240">
                  <c:v>-147.98249999999999</c:v>
                </c:pt>
                <c:pt idx="111241">
                  <c:v>-147.98049999999998</c:v>
                </c:pt>
                <c:pt idx="111242">
                  <c:v>-147.97849999999997</c:v>
                </c:pt>
                <c:pt idx="111243">
                  <c:v>-147.97649999999999</c:v>
                </c:pt>
                <c:pt idx="111244">
                  <c:v>-147.97449999999998</c:v>
                </c:pt>
                <c:pt idx="111245">
                  <c:v>-147.97249999999997</c:v>
                </c:pt>
                <c:pt idx="111246">
                  <c:v>-147.97049999999999</c:v>
                </c:pt>
                <c:pt idx="111247">
                  <c:v>-147.96849999999998</c:v>
                </c:pt>
                <c:pt idx="111248">
                  <c:v>-147.96649999999997</c:v>
                </c:pt>
                <c:pt idx="111249">
                  <c:v>-147.96449999999999</c:v>
                </c:pt>
                <c:pt idx="111250">
                  <c:v>-147.96249999999998</c:v>
                </c:pt>
                <c:pt idx="111251">
                  <c:v>-147.96049999999997</c:v>
                </c:pt>
                <c:pt idx="111252">
                  <c:v>-147.95849999999999</c:v>
                </c:pt>
                <c:pt idx="111253">
                  <c:v>-147.95649999999998</c:v>
                </c:pt>
                <c:pt idx="111254">
                  <c:v>-147.95449999999997</c:v>
                </c:pt>
                <c:pt idx="111255">
                  <c:v>-147.95249999999999</c:v>
                </c:pt>
                <c:pt idx="111256">
                  <c:v>-147.95049999999998</c:v>
                </c:pt>
                <c:pt idx="111257">
                  <c:v>-147.94849999999997</c:v>
                </c:pt>
                <c:pt idx="111258">
                  <c:v>-147.94649999999999</c:v>
                </c:pt>
                <c:pt idx="111259">
                  <c:v>-147.94449999999998</c:v>
                </c:pt>
                <c:pt idx="111260">
                  <c:v>-147.94249999999997</c:v>
                </c:pt>
                <c:pt idx="111261">
                  <c:v>-147.94049999999999</c:v>
                </c:pt>
                <c:pt idx="111262">
                  <c:v>-147.93849999999998</c:v>
                </c:pt>
                <c:pt idx="111263">
                  <c:v>-147.93649999999997</c:v>
                </c:pt>
                <c:pt idx="111264">
                  <c:v>-147.93449999999999</c:v>
                </c:pt>
                <c:pt idx="111265">
                  <c:v>-147.93249999999998</c:v>
                </c:pt>
                <c:pt idx="111266">
                  <c:v>-147.93049999999997</c:v>
                </c:pt>
                <c:pt idx="111267">
                  <c:v>-147.92849999999999</c:v>
                </c:pt>
                <c:pt idx="111268">
                  <c:v>-147.92649999999998</c:v>
                </c:pt>
                <c:pt idx="111269">
                  <c:v>-147.92449999999997</c:v>
                </c:pt>
                <c:pt idx="111270">
                  <c:v>-147.92249999999999</c:v>
                </c:pt>
                <c:pt idx="111271">
                  <c:v>-147.92049999999998</c:v>
                </c:pt>
                <c:pt idx="111272">
                  <c:v>-147.91849999999997</c:v>
                </c:pt>
                <c:pt idx="111273">
                  <c:v>-147.91649999999998</c:v>
                </c:pt>
                <c:pt idx="111274">
                  <c:v>-147.91449999999998</c:v>
                </c:pt>
                <c:pt idx="111275">
                  <c:v>-147.91249999999997</c:v>
                </c:pt>
                <c:pt idx="111276">
                  <c:v>-147.91049999999998</c:v>
                </c:pt>
                <c:pt idx="111277">
                  <c:v>-147.90849999999998</c:v>
                </c:pt>
                <c:pt idx="111278">
                  <c:v>-147.90649999999997</c:v>
                </c:pt>
                <c:pt idx="111279">
                  <c:v>-147.90449999999998</c:v>
                </c:pt>
                <c:pt idx="111280">
                  <c:v>-147.90249999999997</c:v>
                </c:pt>
                <c:pt idx="111281">
                  <c:v>-147.90049999999997</c:v>
                </c:pt>
                <c:pt idx="111282">
                  <c:v>-147.89849999999998</c:v>
                </c:pt>
                <c:pt idx="111283">
                  <c:v>-147.89649999999997</c:v>
                </c:pt>
                <c:pt idx="111284">
                  <c:v>-147.89449999999997</c:v>
                </c:pt>
                <c:pt idx="111285">
                  <c:v>-147.89249999999998</c:v>
                </c:pt>
                <c:pt idx="111286">
                  <c:v>-147.89049999999997</c:v>
                </c:pt>
                <c:pt idx="111287">
                  <c:v>-147.88849999999996</c:v>
                </c:pt>
                <c:pt idx="111288">
                  <c:v>-147.88649999999998</c:v>
                </c:pt>
                <c:pt idx="111289">
                  <c:v>-147.88449999999997</c:v>
                </c:pt>
                <c:pt idx="111290">
                  <c:v>-147.88249999999996</c:v>
                </c:pt>
                <c:pt idx="111291">
                  <c:v>-147.88049999999998</c:v>
                </c:pt>
                <c:pt idx="111292">
                  <c:v>-147.87849999999997</c:v>
                </c:pt>
                <c:pt idx="111293">
                  <c:v>-147.87649999999996</c:v>
                </c:pt>
                <c:pt idx="111294">
                  <c:v>-147.87449999999998</c:v>
                </c:pt>
                <c:pt idx="111295">
                  <c:v>-147.87249999999997</c:v>
                </c:pt>
                <c:pt idx="111296">
                  <c:v>-147.87049999999996</c:v>
                </c:pt>
                <c:pt idx="111297">
                  <c:v>-147.86849999999998</c:v>
                </c:pt>
                <c:pt idx="111298">
                  <c:v>-147.86649999999997</c:v>
                </c:pt>
                <c:pt idx="111299">
                  <c:v>-147.86449999999996</c:v>
                </c:pt>
                <c:pt idx="111300">
                  <c:v>-147.86249999999998</c:v>
                </c:pt>
                <c:pt idx="111301">
                  <c:v>-147.86049999999997</c:v>
                </c:pt>
                <c:pt idx="111302">
                  <c:v>-147.85849999999996</c:v>
                </c:pt>
                <c:pt idx="111303">
                  <c:v>-147.85649999999998</c:v>
                </c:pt>
                <c:pt idx="111304">
                  <c:v>-147.85449999999997</c:v>
                </c:pt>
                <c:pt idx="111305">
                  <c:v>-147.85249999999996</c:v>
                </c:pt>
                <c:pt idx="111306">
                  <c:v>-147.85049999999998</c:v>
                </c:pt>
                <c:pt idx="111307">
                  <c:v>-147.84849999999997</c:v>
                </c:pt>
                <c:pt idx="111308">
                  <c:v>-147.84649999999996</c:v>
                </c:pt>
                <c:pt idx="111309">
                  <c:v>-147.84449999999998</c:v>
                </c:pt>
                <c:pt idx="111310">
                  <c:v>-147.84249999999997</c:v>
                </c:pt>
                <c:pt idx="111311">
                  <c:v>-147.84049999999996</c:v>
                </c:pt>
                <c:pt idx="111312">
                  <c:v>-147.83849999999998</c:v>
                </c:pt>
                <c:pt idx="111313">
                  <c:v>-147.83649999999997</c:v>
                </c:pt>
                <c:pt idx="111314">
                  <c:v>-147.83449999999999</c:v>
                </c:pt>
                <c:pt idx="111315">
                  <c:v>-147.83249999999998</c:v>
                </c:pt>
                <c:pt idx="111316">
                  <c:v>-147.83049999999997</c:v>
                </c:pt>
                <c:pt idx="111317">
                  <c:v>-147.82849999999999</c:v>
                </c:pt>
                <c:pt idx="111318">
                  <c:v>-147.82649999999998</c:v>
                </c:pt>
                <c:pt idx="111319">
                  <c:v>-147.82449999999997</c:v>
                </c:pt>
                <c:pt idx="111320">
                  <c:v>-147.82249999999999</c:v>
                </c:pt>
                <c:pt idx="111321">
                  <c:v>-147.82049999999998</c:v>
                </c:pt>
                <c:pt idx="111322">
                  <c:v>-147.81849999999997</c:v>
                </c:pt>
                <c:pt idx="111323">
                  <c:v>-147.81649999999999</c:v>
                </c:pt>
                <c:pt idx="111324">
                  <c:v>-147.81449999999998</c:v>
                </c:pt>
                <c:pt idx="111325">
                  <c:v>-147.81249999999997</c:v>
                </c:pt>
                <c:pt idx="111326">
                  <c:v>-147.81049999999999</c:v>
                </c:pt>
                <c:pt idx="111327">
                  <c:v>-147.80849999999998</c:v>
                </c:pt>
                <c:pt idx="111328">
                  <c:v>-147.80649999999997</c:v>
                </c:pt>
                <c:pt idx="111329">
                  <c:v>-147.80449999999999</c:v>
                </c:pt>
                <c:pt idx="111330">
                  <c:v>-147.80249999999998</c:v>
                </c:pt>
                <c:pt idx="111331">
                  <c:v>-147.80049999999997</c:v>
                </c:pt>
                <c:pt idx="111332">
                  <c:v>-147.79849999999999</c:v>
                </c:pt>
                <c:pt idx="111333">
                  <c:v>-147.79649999999998</c:v>
                </c:pt>
                <c:pt idx="111334">
                  <c:v>-147.79449999999997</c:v>
                </c:pt>
                <c:pt idx="111335">
                  <c:v>-147.79249999999999</c:v>
                </c:pt>
                <c:pt idx="111336">
                  <c:v>-147.79049999999998</c:v>
                </c:pt>
                <c:pt idx="111337">
                  <c:v>-147.78849999999997</c:v>
                </c:pt>
                <c:pt idx="111338">
                  <c:v>-147.78649999999999</c:v>
                </c:pt>
                <c:pt idx="111339">
                  <c:v>-147.78449999999998</c:v>
                </c:pt>
                <c:pt idx="111340">
                  <c:v>-147.78249999999997</c:v>
                </c:pt>
                <c:pt idx="111341">
                  <c:v>-147.78049999999999</c:v>
                </c:pt>
                <c:pt idx="111342">
                  <c:v>-147.77849999999998</c:v>
                </c:pt>
                <c:pt idx="111343">
                  <c:v>-147.77649999999997</c:v>
                </c:pt>
                <c:pt idx="111344">
                  <c:v>-147.77449999999999</c:v>
                </c:pt>
                <c:pt idx="111345">
                  <c:v>-147.77249999999998</c:v>
                </c:pt>
                <c:pt idx="111346">
                  <c:v>-147.77049999999997</c:v>
                </c:pt>
                <c:pt idx="111347">
                  <c:v>-147.76849999999999</c:v>
                </c:pt>
                <c:pt idx="111348">
                  <c:v>-147.76649999999998</c:v>
                </c:pt>
                <c:pt idx="111349">
                  <c:v>-147.76449999999997</c:v>
                </c:pt>
                <c:pt idx="111350">
                  <c:v>-147.76249999999999</c:v>
                </c:pt>
                <c:pt idx="111351">
                  <c:v>-147.76049999999998</c:v>
                </c:pt>
                <c:pt idx="111352">
                  <c:v>-147.75849999999997</c:v>
                </c:pt>
                <c:pt idx="111353">
                  <c:v>-147.75649999999999</c:v>
                </c:pt>
                <c:pt idx="111354">
                  <c:v>-147.75449999999998</c:v>
                </c:pt>
                <c:pt idx="111355">
                  <c:v>-147.75249999999997</c:v>
                </c:pt>
                <c:pt idx="111356">
                  <c:v>-147.75049999999999</c:v>
                </c:pt>
                <c:pt idx="111357">
                  <c:v>-147.74849999999998</c:v>
                </c:pt>
                <c:pt idx="111358">
                  <c:v>-147.74649999999997</c:v>
                </c:pt>
                <c:pt idx="111359">
                  <c:v>-147.74449999999999</c:v>
                </c:pt>
                <c:pt idx="111360">
                  <c:v>-147.74249999999998</c:v>
                </c:pt>
                <c:pt idx="111361">
                  <c:v>-147.74049999999997</c:v>
                </c:pt>
                <c:pt idx="111362">
                  <c:v>-147.73849999999999</c:v>
                </c:pt>
                <c:pt idx="111363">
                  <c:v>-147.73649999999998</c:v>
                </c:pt>
                <c:pt idx="111364">
                  <c:v>-147.73449999999997</c:v>
                </c:pt>
                <c:pt idx="111365">
                  <c:v>-147.73249999999999</c:v>
                </c:pt>
                <c:pt idx="111366">
                  <c:v>-147.73049999999998</c:v>
                </c:pt>
                <c:pt idx="111367">
                  <c:v>-147.72849999999997</c:v>
                </c:pt>
                <c:pt idx="111368">
                  <c:v>-147.72649999999999</c:v>
                </c:pt>
                <c:pt idx="111369">
                  <c:v>-147.72449999999998</c:v>
                </c:pt>
                <c:pt idx="111370">
                  <c:v>-147.72249999999997</c:v>
                </c:pt>
                <c:pt idx="111371">
                  <c:v>-147.72049999999999</c:v>
                </c:pt>
                <c:pt idx="111372">
                  <c:v>-147.71849999999998</c:v>
                </c:pt>
                <c:pt idx="111373">
                  <c:v>-147.71649999999997</c:v>
                </c:pt>
                <c:pt idx="111374">
                  <c:v>-147.71449999999999</c:v>
                </c:pt>
                <c:pt idx="111375">
                  <c:v>-147.71249999999998</c:v>
                </c:pt>
                <c:pt idx="111376">
                  <c:v>-147.71049999999997</c:v>
                </c:pt>
                <c:pt idx="111377">
                  <c:v>-147.70849999999999</c:v>
                </c:pt>
                <c:pt idx="111378">
                  <c:v>-147.70649999999998</c:v>
                </c:pt>
                <c:pt idx="111379">
                  <c:v>-147.70449999999997</c:v>
                </c:pt>
                <c:pt idx="111380">
                  <c:v>-147.70249999999999</c:v>
                </c:pt>
                <c:pt idx="111381">
                  <c:v>-147.70049999999998</c:v>
                </c:pt>
                <c:pt idx="111382">
                  <c:v>-147.69849999999997</c:v>
                </c:pt>
                <c:pt idx="111383">
                  <c:v>-147.69649999999999</c:v>
                </c:pt>
                <c:pt idx="111384">
                  <c:v>-147.69449999999998</c:v>
                </c:pt>
                <c:pt idx="111385">
                  <c:v>-147.69249999999997</c:v>
                </c:pt>
                <c:pt idx="111386">
                  <c:v>-147.69049999999999</c:v>
                </c:pt>
                <c:pt idx="111387">
                  <c:v>-147.68849999999998</c:v>
                </c:pt>
                <c:pt idx="111388">
                  <c:v>-147.68649999999997</c:v>
                </c:pt>
                <c:pt idx="111389">
                  <c:v>-147.68449999999999</c:v>
                </c:pt>
                <c:pt idx="111390">
                  <c:v>-147.68249999999998</c:v>
                </c:pt>
                <c:pt idx="111391">
                  <c:v>-147.68049999999997</c:v>
                </c:pt>
                <c:pt idx="111392">
                  <c:v>-147.67849999999999</c:v>
                </c:pt>
                <c:pt idx="111393">
                  <c:v>-147.67649999999998</c:v>
                </c:pt>
                <c:pt idx="111394">
                  <c:v>-147.67449999999997</c:v>
                </c:pt>
                <c:pt idx="111395">
                  <c:v>-147.67249999999999</c:v>
                </c:pt>
                <c:pt idx="111396">
                  <c:v>-147.67049999999998</c:v>
                </c:pt>
                <c:pt idx="111397">
                  <c:v>-147.66849999999997</c:v>
                </c:pt>
                <c:pt idx="111398">
                  <c:v>-147.66649999999998</c:v>
                </c:pt>
                <c:pt idx="111399">
                  <c:v>-147.66449999999998</c:v>
                </c:pt>
                <c:pt idx="111400">
                  <c:v>-147.66249999999997</c:v>
                </c:pt>
                <c:pt idx="111401">
                  <c:v>-147.66049999999998</c:v>
                </c:pt>
                <c:pt idx="111402">
                  <c:v>-147.65849999999998</c:v>
                </c:pt>
                <c:pt idx="111403">
                  <c:v>-147.65649999999997</c:v>
                </c:pt>
                <c:pt idx="111404">
                  <c:v>-147.65449999999998</c:v>
                </c:pt>
                <c:pt idx="111405">
                  <c:v>-147.65249999999997</c:v>
                </c:pt>
                <c:pt idx="111406">
                  <c:v>-147.65049999999997</c:v>
                </c:pt>
                <c:pt idx="111407">
                  <c:v>-147.64849999999998</c:v>
                </c:pt>
                <c:pt idx="111408">
                  <c:v>-147.64649999999997</c:v>
                </c:pt>
                <c:pt idx="111409">
                  <c:v>-147.64449999999997</c:v>
                </c:pt>
                <c:pt idx="111410">
                  <c:v>-147.64249999999998</c:v>
                </c:pt>
                <c:pt idx="111411">
                  <c:v>-147.64049999999997</c:v>
                </c:pt>
                <c:pt idx="111412">
                  <c:v>-147.63849999999996</c:v>
                </c:pt>
                <c:pt idx="111413">
                  <c:v>-147.63649999999998</c:v>
                </c:pt>
                <c:pt idx="111414">
                  <c:v>-147.63449999999997</c:v>
                </c:pt>
                <c:pt idx="111415">
                  <c:v>-147.63249999999996</c:v>
                </c:pt>
                <c:pt idx="111416">
                  <c:v>-147.63049999999998</c:v>
                </c:pt>
                <c:pt idx="111417">
                  <c:v>-147.62849999999997</c:v>
                </c:pt>
                <c:pt idx="111418">
                  <c:v>-147.62649999999996</c:v>
                </c:pt>
                <c:pt idx="111419">
                  <c:v>-147.62449999999998</c:v>
                </c:pt>
                <c:pt idx="111420">
                  <c:v>-147.62249999999997</c:v>
                </c:pt>
                <c:pt idx="111421">
                  <c:v>-147.62049999999996</c:v>
                </c:pt>
                <c:pt idx="111422">
                  <c:v>-147.61849999999998</c:v>
                </c:pt>
                <c:pt idx="111423">
                  <c:v>-147.61649999999997</c:v>
                </c:pt>
                <c:pt idx="111424">
                  <c:v>-147.61449999999996</c:v>
                </c:pt>
                <c:pt idx="111425">
                  <c:v>-147.61249999999998</c:v>
                </c:pt>
                <c:pt idx="111426">
                  <c:v>-147.61049999999997</c:v>
                </c:pt>
                <c:pt idx="111427">
                  <c:v>-147.60849999999996</c:v>
                </c:pt>
                <c:pt idx="111428">
                  <c:v>-147.60649999999998</c:v>
                </c:pt>
                <c:pt idx="111429">
                  <c:v>-147.60449999999997</c:v>
                </c:pt>
                <c:pt idx="111430">
                  <c:v>-147.60249999999996</c:v>
                </c:pt>
                <c:pt idx="111431">
                  <c:v>-147.60049999999998</c:v>
                </c:pt>
                <c:pt idx="111432">
                  <c:v>-147.59849999999997</c:v>
                </c:pt>
                <c:pt idx="111433">
                  <c:v>-147.59649999999996</c:v>
                </c:pt>
                <c:pt idx="111434">
                  <c:v>-147.59449999999998</c:v>
                </c:pt>
                <c:pt idx="111435">
                  <c:v>-147.59249999999997</c:v>
                </c:pt>
                <c:pt idx="111436">
                  <c:v>-147.59049999999996</c:v>
                </c:pt>
                <c:pt idx="111437">
                  <c:v>-147.58849999999998</c:v>
                </c:pt>
                <c:pt idx="111438">
                  <c:v>-147.58649999999997</c:v>
                </c:pt>
                <c:pt idx="111439">
                  <c:v>-147.58449999999999</c:v>
                </c:pt>
                <c:pt idx="111440">
                  <c:v>-147.58249999999998</c:v>
                </c:pt>
                <c:pt idx="111441">
                  <c:v>-147.58049999999997</c:v>
                </c:pt>
                <c:pt idx="111442">
                  <c:v>-147.57849999999999</c:v>
                </c:pt>
                <c:pt idx="111443">
                  <c:v>-147.57649999999998</c:v>
                </c:pt>
                <c:pt idx="111444">
                  <c:v>-147.57449999999997</c:v>
                </c:pt>
                <c:pt idx="111445">
                  <c:v>-147.57249999999999</c:v>
                </c:pt>
                <c:pt idx="111446">
                  <c:v>-147.57049999999998</c:v>
                </c:pt>
                <c:pt idx="111447">
                  <c:v>-147.56849999999997</c:v>
                </c:pt>
                <c:pt idx="111448">
                  <c:v>-147.56649999999999</c:v>
                </c:pt>
                <c:pt idx="111449">
                  <c:v>-147.56449999999998</c:v>
                </c:pt>
                <c:pt idx="111450">
                  <c:v>-147.56249999999997</c:v>
                </c:pt>
                <c:pt idx="111451">
                  <c:v>-147.56049999999999</c:v>
                </c:pt>
                <c:pt idx="111452">
                  <c:v>-147.55849999999998</c:v>
                </c:pt>
                <c:pt idx="111453">
                  <c:v>-147.55649999999997</c:v>
                </c:pt>
                <c:pt idx="111454">
                  <c:v>-147.55449999999999</c:v>
                </c:pt>
                <c:pt idx="111455">
                  <c:v>-147.55249999999998</c:v>
                </c:pt>
                <c:pt idx="111456">
                  <c:v>-147.55049999999997</c:v>
                </c:pt>
                <c:pt idx="111457">
                  <c:v>-147.54849999999999</c:v>
                </c:pt>
                <c:pt idx="111458">
                  <c:v>-147.54649999999998</c:v>
                </c:pt>
                <c:pt idx="111459">
                  <c:v>-147.54449999999997</c:v>
                </c:pt>
                <c:pt idx="111460">
                  <c:v>-147.54249999999999</c:v>
                </c:pt>
                <c:pt idx="111461">
                  <c:v>-147.54049999999998</c:v>
                </c:pt>
                <c:pt idx="111462">
                  <c:v>-147.53849999999997</c:v>
                </c:pt>
                <c:pt idx="111463">
                  <c:v>-147.53649999999999</c:v>
                </c:pt>
                <c:pt idx="111464">
                  <c:v>-147.53449999999998</c:v>
                </c:pt>
                <c:pt idx="111465">
                  <c:v>-147.53249999999997</c:v>
                </c:pt>
                <c:pt idx="111466">
                  <c:v>-147.53049999999999</c:v>
                </c:pt>
                <c:pt idx="111467">
                  <c:v>-147.52849999999998</c:v>
                </c:pt>
                <c:pt idx="111468">
                  <c:v>-147.52649999999997</c:v>
                </c:pt>
                <c:pt idx="111469">
                  <c:v>-147.52449999999999</c:v>
                </c:pt>
                <c:pt idx="111470">
                  <c:v>-147.52249999999998</c:v>
                </c:pt>
                <c:pt idx="111471">
                  <c:v>-147.52049999999997</c:v>
                </c:pt>
                <c:pt idx="111472">
                  <c:v>-147.51849999999999</c:v>
                </c:pt>
                <c:pt idx="111473">
                  <c:v>-147.51649999999998</c:v>
                </c:pt>
                <c:pt idx="111474">
                  <c:v>-147.51449999999997</c:v>
                </c:pt>
                <c:pt idx="111475">
                  <c:v>-147.51249999999999</c:v>
                </c:pt>
                <c:pt idx="111476">
                  <c:v>-147.51049999999998</c:v>
                </c:pt>
                <c:pt idx="111477">
                  <c:v>-147.50849999999997</c:v>
                </c:pt>
                <c:pt idx="111478">
                  <c:v>-147.50649999999999</c:v>
                </c:pt>
                <c:pt idx="111479">
                  <c:v>-147.50449999999998</c:v>
                </c:pt>
                <c:pt idx="111480">
                  <c:v>-147.50249999999997</c:v>
                </c:pt>
                <c:pt idx="111481">
                  <c:v>-147.50049999999999</c:v>
                </c:pt>
                <c:pt idx="111482">
                  <c:v>-147.49849999999998</c:v>
                </c:pt>
                <c:pt idx="111483">
                  <c:v>-147.49649999999997</c:v>
                </c:pt>
                <c:pt idx="111484">
                  <c:v>-147.49449999999999</c:v>
                </c:pt>
                <c:pt idx="111485">
                  <c:v>-147.49249999999998</c:v>
                </c:pt>
                <c:pt idx="111486">
                  <c:v>-147.49049999999997</c:v>
                </c:pt>
                <c:pt idx="111487">
                  <c:v>-147.48849999999999</c:v>
                </c:pt>
                <c:pt idx="111488">
                  <c:v>-147.48649999999998</c:v>
                </c:pt>
                <c:pt idx="111489">
                  <c:v>-147.48449999999997</c:v>
                </c:pt>
                <c:pt idx="111490">
                  <c:v>-147.48249999999999</c:v>
                </c:pt>
                <c:pt idx="111491">
                  <c:v>-147.48049999999998</c:v>
                </c:pt>
                <c:pt idx="111492">
                  <c:v>-147.47849999999997</c:v>
                </c:pt>
                <c:pt idx="111493">
                  <c:v>-147.47649999999999</c:v>
                </c:pt>
                <c:pt idx="111494">
                  <c:v>-147.47449999999998</c:v>
                </c:pt>
                <c:pt idx="111495">
                  <c:v>-147.47249999999997</c:v>
                </c:pt>
                <c:pt idx="111496">
                  <c:v>-147.47049999999999</c:v>
                </c:pt>
                <c:pt idx="111497">
                  <c:v>-147.46849999999998</c:v>
                </c:pt>
                <c:pt idx="111498">
                  <c:v>-147.46649999999997</c:v>
                </c:pt>
                <c:pt idx="111499">
                  <c:v>-147.46449999999999</c:v>
                </c:pt>
                <c:pt idx="111500">
                  <c:v>-147.46249999999998</c:v>
                </c:pt>
                <c:pt idx="111501">
                  <c:v>-147.46049999999997</c:v>
                </c:pt>
                <c:pt idx="111502">
                  <c:v>-147.45849999999999</c:v>
                </c:pt>
                <c:pt idx="111503">
                  <c:v>-147.45649999999998</c:v>
                </c:pt>
                <c:pt idx="111504">
                  <c:v>-147.45449999999997</c:v>
                </c:pt>
                <c:pt idx="111505">
                  <c:v>-147.45249999999999</c:v>
                </c:pt>
                <c:pt idx="111506">
                  <c:v>-147.45049999999998</c:v>
                </c:pt>
                <c:pt idx="111507">
                  <c:v>-147.44849999999997</c:v>
                </c:pt>
                <c:pt idx="111508">
                  <c:v>-147.44649999999999</c:v>
                </c:pt>
                <c:pt idx="111509">
                  <c:v>-147.44449999999998</c:v>
                </c:pt>
                <c:pt idx="111510">
                  <c:v>-147.44249999999997</c:v>
                </c:pt>
                <c:pt idx="111511">
                  <c:v>-147.44049999999999</c:v>
                </c:pt>
                <c:pt idx="111512">
                  <c:v>-147.43849999999998</c:v>
                </c:pt>
                <c:pt idx="111513">
                  <c:v>-147.43649999999997</c:v>
                </c:pt>
                <c:pt idx="111514">
                  <c:v>-147.43449999999999</c:v>
                </c:pt>
                <c:pt idx="111515">
                  <c:v>-147.43249999999998</c:v>
                </c:pt>
                <c:pt idx="111516">
                  <c:v>-147.43049999999997</c:v>
                </c:pt>
                <c:pt idx="111517">
                  <c:v>-147.42849999999999</c:v>
                </c:pt>
                <c:pt idx="111518">
                  <c:v>-147.42649999999998</c:v>
                </c:pt>
                <c:pt idx="111519">
                  <c:v>-147.42449999999997</c:v>
                </c:pt>
                <c:pt idx="111520">
                  <c:v>-147.42249999999999</c:v>
                </c:pt>
                <c:pt idx="111521">
                  <c:v>-147.42049999999998</c:v>
                </c:pt>
                <c:pt idx="111522">
                  <c:v>-147.41849999999997</c:v>
                </c:pt>
                <c:pt idx="111523">
                  <c:v>-147.41649999999998</c:v>
                </c:pt>
                <c:pt idx="111524">
                  <c:v>-147.41449999999998</c:v>
                </c:pt>
                <c:pt idx="111525">
                  <c:v>-147.41249999999997</c:v>
                </c:pt>
                <c:pt idx="111526">
                  <c:v>-147.41049999999998</c:v>
                </c:pt>
                <c:pt idx="111527">
                  <c:v>-147.40849999999998</c:v>
                </c:pt>
                <c:pt idx="111528">
                  <c:v>-147.40649999999997</c:v>
                </c:pt>
                <c:pt idx="111529">
                  <c:v>-147.40449999999998</c:v>
                </c:pt>
                <c:pt idx="111530">
                  <c:v>-147.40249999999997</c:v>
                </c:pt>
                <c:pt idx="111531">
                  <c:v>-147.40049999999997</c:v>
                </c:pt>
                <c:pt idx="111532">
                  <c:v>-147.39849999999998</c:v>
                </c:pt>
                <c:pt idx="111533">
                  <c:v>-147.39649999999997</c:v>
                </c:pt>
                <c:pt idx="111534">
                  <c:v>-147.39449999999997</c:v>
                </c:pt>
                <c:pt idx="111535">
                  <c:v>-147.39249999999998</c:v>
                </c:pt>
                <c:pt idx="111536">
                  <c:v>-147.39049999999997</c:v>
                </c:pt>
                <c:pt idx="111537">
                  <c:v>-147.38849999999996</c:v>
                </c:pt>
                <c:pt idx="111538">
                  <c:v>-147.38649999999998</c:v>
                </c:pt>
                <c:pt idx="111539">
                  <c:v>-147.38449999999997</c:v>
                </c:pt>
                <c:pt idx="111540">
                  <c:v>-147.38249999999996</c:v>
                </c:pt>
                <c:pt idx="111541">
                  <c:v>-147.38049999999998</c:v>
                </c:pt>
                <c:pt idx="111542">
                  <c:v>-147.37849999999997</c:v>
                </c:pt>
                <c:pt idx="111543">
                  <c:v>-147.37649999999996</c:v>
                </c:pt>
                <c:pt idx="111544">
                  <c:v>-147.37449999999998</c:v>
                </c:pt>
                <c:pt idx="111545">
                  <c:v>-147.37249999999997</c:v>
                </c:pt>
                <c:pt idx="111546">
                  <c:v>-147.37049999999996</c:v>
                </c:pt>
                <c:pt idx="111547">
                  <c:v>-147.36849999999998</c:v>
                </c:pt>
                <c:pt idx="111548">
                  <c:v>-147.36649999999997</c:v>
                </c:pt>
                <c:pt idx="111549">
                  <c:v>-147.36449999999996</c:v>
                </c:pt>
                <c:pt idx="111550">
                  <c:v>-147.36249999999998</c:v>
                </c:pt>
                <c:pt idx="111551">
                  <c:v>-147.36049999999997</c:v>
                </c:pt>
                <c:pt idx="111552">
                  <c:v>-147.35849999999996</c:v>
                </c:pt>
                <c:pt idx="111553">
                  <c:v>-147.35649999999998</c:v>
                </c:pt>
                <c:pt idx="111554">
                  <c:v>-147.35449999999997</c:v>
                </c:pt>
                <c:pt idx="111555">
                  <c:v>-147.35249999999996</c:v>
                </c:pt>
                <c:pt idx="111556">
                  <c:v>-147.35049999999998</c:v>
                </c:pt>
                <c:pt idx="111557">
                  <c:v>-147.34849999999997</c:v>
                </c:pt>
                <c:pt idx="111558">
                  <c:v>-147.34649999999996</c:v>
                </c:pt>
                <c:pt idx="111559">
                  <c:v>-147.34449999999998</c:v>
                </c:pt>
                <c:pt idx="111560">
                  <c:v>-147.34249999999997</c:v>
                </c:pt>
                <c:pt idx="111561">
                  <c:v>-147.34049999999996</c:v>
                </c:pt>
                <c:pt idx="111562">
                  <c:v>-147.33849999999998</c:v>
                </c:pt>
                <c:pt idx="111563">
                  <c:v>-147.33649999999997</c:v>
                </c:pt>
                <c:pt idx="111564">
                  <c:v>-147.33449999999999</c:v>
                </c:pt>
                <c:pt idx="111565">
                  <c:v>-147.33249999999998</c:v>
                </c:pt>
                <c:pt idx="111566">
                  <c:v>-147.33049999999997</c:v>
                </c:pt>
                <c:pt idx="111567">
                  <c:v>-147.32849999999999</c:v>
                </c:pt>
                <c:pt idx="111568">
                  <c:v>-147.32649999999998</c:v>
                </c:pt>
                <c:pt idx="111569">
                  <c:v>-147.32449999999997</c:v>
                </c:pt>
                <c:pt idx="111570">
                  <c:v>-147.32249999999999</c:v>
                </c:pt>
                <c:pt idx="111571">
                  <c:v>-147.32049999999998</c:v>
                </c:pt>
                <c:pt idx="111572">
                  <c:v>-147.31849999999997</c:v>
                </c:pt>
                <c:pt idx="111573">
                  <c:v>-147.31649999999999</c:v>
                </c:pt>
                <c:pt idx="111574">
                  <c:v>-147.31449999999998</c:v>
                </c:pt>
                <c:pt idx="111575">
                  <c:v>-147.31249999999997</c:v>
                </c:pt>
                <c:pt idx="111576">
                  <c:v>-147.31049999999999</c:v>
                </c:pt>
                <c:pt idx="111577">
                  <c:v>-147.30849999999998</c:v>
                </c:pt>
                <c:pt idx="111578">
                  <c:v>-147.30649999999997</c:v>
                </c:pt>
                <c:pt idx="111579">
                  <c:v>-147.30449999999999</c:v>
                </c:pt>
                <c:pt idx="111580">
                  <c:v>-147.30249999999998</c:v>
                </c:pt>
                <c:pt idx="111581">
                  <c:v>-147.30049999999997</c:v>
                </c:pt>
                <c:pt idx="111582">
                  <c:v>-147.29849999999999</c:v>
                </c:pt>
                <c:pt idx="111583">
                  <c:v>-147.29649999999998</c:v>
                </c:pt>
                <c:pt idx="111584">
                  <c:v>-147.29449999999997</c:v>
                </c:pt>
                <c:pt idx="111585">
                  <c:v>-147.29249999999999</c:v>
                </c:pt>
                <c:pt idx="111586">
                  <c:v>-147.29049999999998</c:v>
                </c:pt>
                <c:pt idx="111587">
                  <c:v>-147.28849999999997</c:v>
                </c:pt>
                <c:pt idx="111588">
                  <c:v>-147.28649999999999</c:v>
                </c:pt>
                <c:pt idx="111589">
                  <c:v>-147.28449999999998</c:v>
                </c:pt>
                <c:pt idx="111590">
                  <c:v>-147.28249999999997</c:v>
                </c:pt>
                <c:pt idx="111591">
                  <c:v>-147.28049999999999</c:v>
                </c:pt>
                <c:pt idx="111592">
                  <c:v>-147.27849999999998</c:v>
                </c:pt>
                <c:pt idx="111593">
                  <c:v>-147.27649999999997</c:v>
                </c:pt>
                <c:pt idx="111594">
                  <c:v>-147.27449999999999</c:v>
                </c:pt>
                <c:pt idx="111595">
                  <c:v>-147.27249999999998</c:v>
                </c:pt>
                <c:pt idx="111596">
                  <c:v>-147.27049999999997</c:v>
                </c:pt>
                <c:pt idx="111597">
                  <c:v>-147.26849999999999</c:v>
                </c:pt>
                <c:pt idx="111598">
                  <c:v>-147.26649999999998</c:v>
                </c:pt>
                <c:pt idx="111599">
                  <c:v>-147.26449999999997</c:v>
                </c:pt>
                <c:pt idx="111600">
                  <c:v>-147.26249999999999</c:v>
                </c:pt>
                <c:pt idx="111601">
                  <c:v>-147.26049999999998</c:v>
                </c:pt>
                <c:pt idx="111602">
                  <c:v>-147.25849999999997</c:v>
                </c:pt>
                <c:pt idx="111603">
                  <c:v>-147.25649999999999</c:v>
                </c:pt>
                <c:pt idx="111604">
                  <c:v>-147.25449999999998</c:v>
                </c:pt>
                <c:pt idx="111605">
                  <c:v>-147.25249999999997</c:v>
                </c:pt>
                <c:pt idx="111606">
                  <c:v>-147.25049999999999</c:v>
                </c:pt>
                <c:pt idx="111607">
                  <c:v>-147.24849999999998</c:v>
                </c:pt>
                <c:pt idx="111608">
                  <c:v>-147.24649999999997</c:v>
                </c:pt>
                <c:pt idx="111609">
                  <c:v>-147.24449999999999</c:v>
                </c:pt>
                <c:pt idx="111610">
                  <c:v>-147.24249999999998</c:v>
                </c:pt>
                <c:pt idx="111611">
                  <c:v>-147.24049999999997</c:v>
                </c:pt>
                <c:pt idx="111612">
                  <c:v>-147.23849999999999</c:v>
                </c:pt>
                <c:pt idx="111613">
                  <c:v>-147.23649999999998</c:v>
                </c:pt>
                <c:pt idx="111614">
                  <c:v>-147.23449999999997</c:v>
                </c:pt>
                <c:pt idx="111615">
                  <c:v>-147.23249999999999</c:v>
                </c:pt>
                <c:pt idx="111616">
                  <c:v>-147.23049999999998</c:v>
                </c:pt>
                <c:pt idx="111617">
                  <c:v>-147.22849999999997</c:v>
                </c:pt>
                <c:pt idx="111618">
                  <c:v>-147.22649999999999</c:v>
                </c:pt>
                <c:pt idx="111619">
                  <c:v>-147.22449999999998</c:v>
                </c:pt>
                <c:pt idx="111620">
                  <c:v>-147.22249999999997</c:v>
                </c:pt>
                <c:pt idx="111621">
                  <c:v>-147.22049999999999</c:v>
                </c:pt>
                <c:pt idx="111622">
                  <c:v>-147.21849999999998</c:v>
                </c:pt>
                <c:pt idx="111623">
                  <c:v>-147.21649999999997</c:v>
                </c:pt>
                <c:pt idx="111624">
                  <c:v>-147.21449999999999</c:v>
                </c:pt>
                <c:pt idx="111625">
                  <c:v>-147.21249999999998</c:v>
                </c:pt>
                <c:pt idx="111626">
                  <c:v>-147.21049999999997</c:v>
                </c:pt>
                <c:pt idx="111627">
                  <c:v>-147.20849999999999</c:v>
                </c:pt>
                <c:pt idx="111628">
                  <c:v>-147.20649999999998</c:v>
                </c:pt>
                <c:pt idx="111629">
                  <c:v>-147.20449999999997</c:v>
                </c:pt>
                <c:pt idx="111630">
                  <c:v>-147.20249999999999</c:v>
                </c:pt>
                <c:pt idx="111631">
                  <c:v>-147.20049999999998</c:v>
                </c:pt>
                <c:pt idx="111632">
                  <c:v>-147.19849999999997</c:v>
                </c:pt>
                <c:pt idx="111633">
                  <c:v>-147.19649999999999</c:v>
                </c:pt>
                <c:pt idx="111634">
                  <c:v>-147.19449999999998</c:v>
                </c:pt>
                <c:pt idx="111635">
                  <c:v>-147.19249999999997</c:v>
                </c:pt>
                <c:pt idx="111636">
                  <c:v>-147.19049999999999</c:v>
                </c:pt>
                <c:pt idx="111637">
                  <c:v>-147.18849999999998</c:v>
                </c:pt>
                <c:pt idx="111638">
                  <c:v>-147.18649999999997</c:v>
                </c:pt>
                <c:pt idx="111639">
                  <c:v>-147.18449999999999</c:v>
                </c:pt>
                <c:pt idx="111640">
                  <c:v>-147.18249999999998</c:v>
                </c:pt>
                <c:pt idx="111641">
                  <c:v>-147.18049999999997</c:v>
                </c:pt>
                <c:pt idx="111642">
                  <c:v>-147.17849999999999</c:v>
                </c:pt>
                <c:pt idx="111643">
                  <c:v>-147.17649999999998</c:v>
                </c:pt>
                <c:pt idx="111644">
                  <c:v>-147.17449999999997</c:v>
                </c:pt>
                <c:pt idx="111645">
                  <c:v>-147.17249999999999</c:v>
                </c:pt>
                <c:pt idx="111646">
                  <c:v>-147.17049999999998</c:v>
                </c:pt>
                <c:pt idx="111647">
                  <c:v>-147.16849999999997</c:v>
                </c:pt>
                <c:pt idx="111648">
                  <c:v>-147.16649999999998</c:v>
                </c:pt>
                <c:pt idx="111649">
                  <c:v>-147.16449999999998</c:v>
                </c:pt>
                <c:pt idx="111650">
                  <c:v>-147.16249999999997</c:v>
                </c:pt>
                <c:pt idx="111651">
                  <c:v>-147.16049999999998</c:v>
                </c:pt>
                <c:pt idx="111652">
                  <c:v>-147.15849999999998</c:v>
                </c:pt>
                <c:pt idx="111653">
                  <c:v>-147.15649999999997</c:v>
                </c:pt>
                <c:pt idx="111654">
                  <c:v>-147.15449999999998</c:v>
                </c:pt>
                <c:pt idx="111655">
                  <c:v>-147.15249999999997</c:v>
                </c:pt>
                <c:pt idx="111656">
                  <c:v>-147.15049999999997</c:v>
                </c:pt>
                <c:pt idx="111657">
                  <c:v>-147.14849999999998</c:v>
                </c:pt>
                <c:pt idx="111658">
                  <c:v>-147.14649999999997</c:v>
                </c:pt>
                <c:pt idx="111659">
                  <c:v>-147.14449999999997</c:v>
                </c:pt>
                <c:pt idx="111660">
                  <c:v>-147.14249999999998</c:v>
                </c:pt>
                <c:pt idx="111661">
                  <c:v>-147.14049999999997</c:v>
                </c:pt>
                <c:pt idx="111662">
                  <c:v>-147.13849999999996</c:v>
                </c:pt>
                <c:pt idx="111663">
                  <c:v>-147.13649999999998</c:v>
                </c:pt>
                <c:pt idx="111664">
                  <c:v>-147.13449999999997</c:v>
                </c:pt>
                <c:pt idx="111665">
                  <c:v>-147.13249999999996</c:v>
                </c:pt>
                <c:pt idx="111666">
                  <c:v>-147.13049999999998</c:v>
                </c:pt>
                <c:pt idx="111667">
                  <c:v>-147.12849999999997</c:v>
                </c:pt>
                <c:pt idx="111668">
                  <c:v>-147.12649999999996</c:v>
                </c:pt>
                <c:pt idx="111669">
                  <c:v>-147.12449999999998</c:v>
                </c:pt>
                <c:pt idx="111670">
                  <c:v>-147.12249999999997</c:v>
                </c:pt>
                <c:pt idx="111671">
                  <c:v>-147.12049999999996</c:v>
                </c:pt>
                <c:pt idx="111672">
                  <c:v>-147.11849999999998</c:v>
                </c:pt>
                <c:pt idx="111673">
                  <c:v>-147.11649999999997</c:v>
                </c:pt>
                <c:pt idx="111674">
                  <c:v>-147.11449999999996</c:v>
                </c:pt>
                <c:pt idx="111675">
                  <c:v>-147.11249999999998</c:v>
                </c:pt>
                <c:pt idx="111676">
                  <c:v>-147.11049999999997</c:v>
                </c:pt>
                <c:pt idx="111677">
                  <c:v>-147.10849999999996</c:v>
                </c:pt>
                <c:pt idx="111678">
                  <c:v>-147.10649999999998</c:v>
                </c:pt>
                <c:pt idx="111679">
                  <c:v>-147.10449999999997</c:v>
                </c:pt>
                <c:pt idx="111680">
                  <c:v>-147.10249999999996</c:v>
                </c:pt>
                <c:pt idx="111681">
                  <c:v>-147.10049999999998</c:v>
                </c:pt>
                <c:pt idx="111682">
                  <c:v>-147.09849999999997</c:v>
                </c:pt>
                <c:pt idx="111683">
                  <c:v>-147.09649999999996</c:v>
                </c:pt>
                <c:pt idx="111684">
                  <c:v>-147.09449999999998</c:v>
                </c:pt>
                <c:pt idx="111685">
                  <c:v>-147.09249999999997</c:v>
                </c:pt>
                <c:pt idx="111686">
                  <c:v>-147.09049999999996</c:v>
                </c:pt>
                <c:pt idx="111687">
                  <c:v>-147.08849999999998</c:v>
                </c:pt>
                <c:pt idx="111688">
                  <c:v>-147.08649999999997</c:v>
                </c:pt>
                <c:pt idx="111689">
                  <c:v>-147.08449999999999</c:v>
                </c:pt>
                <c:pt idx="111690">
                  <c:v>-147.08249999999998</c:v>
                </c:pt>
                <c:pt idx="111691">
                  <c:v>-147.08049999999997</c:v>
                </c:pt>
                <c:pt idx="111692">
                  <c:v>-147.07849999999999</c:v>
                </c:pt>
                <c:pt idx="111693">
                  <c:v>-147.07649999999998</c:v>
                </c:pt>
                <c:pt idx="111694">
                  <c:v>-147.07449999999997</c:v>
                </c:pt>
                <c:pt idx="111695">
                  <c:v>-147.07249999999999</c:v>
                </c:pt>
                <c:pt idx="111696">
                  <c:v>-147.07049999999998</c:v>
                </c:pt>
                <c:pt idx="111697">
                  <c:v>-147.06849999999997</c:v>
                </c:pt>
                <c:pt idx="111698">
                  <c:v>-147.06649999999999</c:v>
                </c:pt>
                <c:pt idx="111699">
                  <c:v>-147.06449999999998</c:v>
                </c:pt>
                <c:pt idx="111700">
                  <c:v>-147.06249999999997</c:v>
                </c:pt>
                <c:pt idx="111701">
                  <c:v>-147.06049999999999</c:v>
                </c:pt>
                <c:pt idx="111702">
                  <c:v>-147.05849999999998</c:v>
                </c:pt>
                <c:pt idx="111703">
                  <c:v>-147.05649999999997</c:v>
                </c:pt>
                <c:pt idx="111704">
                  <c:v>-147.05449999999999</c:v>
                </c:pt>
                <c:pt idx="111705">
                  <c:v>-147.05249999999998</c:v>
                </c:pt>
                <c:pt idx="111706">
                  <c:v>-147.05049999999997</c:v>
                </c:pt>
                <c:pt idx="111707">
                  <c:v>-147.04849999999999</c:v>
                </c:pt>
                <c:pt idx="111708">
                  <c:v>-147.04649999999998</c:v>
                </c:pt>
                <c:pt idx="111709">
                  <c:v>-147.04449999999997</c:v>
                </c:pt>
                <c:pt idx="111710">
                  <c:v>-147.04249999999999</c:v>
                </c:pt>
                <c:pt idx="111711">
                  <c:v>-147.04049999999998</c:v>
                </c:pt>
                <c:pt idx="111712">
                  <c:v>-147.03849999999997</c:v>
                </c:pt>
                <c:pt idx="111713">
                  <c:v>-147.03649999999999</c:v>
                </c:pt>
                <c:pt idx="111714">
                  <c:v>-147.03449999999998</c:v>
                </c:pt>
                <c:pt idx="111715">
                  <c:v>-147.03249999999997</c:v>
                </c:pt>
                <c:pt idx="111716">
                  <c:v>-147.03049999999999</c:v>
                </c:pt>
                <c:pt idx="111717">
                  <c:v>-147.02849999999998</c:v>
                </c:pt>
                <c:pt idx="111718">
                  <c:v>-147.02649999999997</c:v>
                </c:pt>
                <c:pt idx="111719">
                  <c:v>-147.02449999999999</c:v>
                </c:pt>
                <c:pt idx="111720">
                  <c:v>-147.02249999999998</c:v>
                </c:pt>
                <c:pt idx="111721">
                  <c:v>-147.02049999999997</c:v>
                </c:pt>
                <c:pt idx="111722">
                  <c:v>-147.01849999999999</c:v>
                </c:pt>
                <c:pt idx="111723">
                  <c:v>-147.01649999999998</c:v>
                </c:pt>
                <c:pt idx="111724">
                  <c:v>-147.01449999999997</c:v>
                </c:pt>
                <c:pt idx="111725">
                  <c:v>-147.01249999999999</c:v>
                </c:pt>
                <c:pt idx="111726">
                  <c:v>-147.01049999999998</c:v>
                </c:pt>
                <c:pt idx="111727">
                  <c:v>-147.00849999999997</c:v>
                </c:pt>
                <c:pt idx="111728">
                  <c:v>-147.00649999999999</c:v>
                </c:pt>
                <c:pt idx="111729">
                  <c:v>-147.00449999999998</c:v>
                </c:pt>
                <c:pt idx="111730">
                  <c:v>-147.00249999999997</c:v>
                </c:pt>
                <c:pt idx="111731">
                  <c:v>-147.00049999999999</c:v>
                </c:pt>
                <c:pt idx="111732">
                  <c:v>-146.99849999999998</c:v>
                </c:pt>
                <c:pt idx="111733">
                  <c:v>-146.99649999999997</c:v>
                </c:pt>
                <c:pt idx="111734">
                  <c:v>-146.99449999999999</c:v>
                </c:pt>
                <c:pt idx="111735">
                  <c:v>-146.99249999999998</c:v>
                </c:pt>
                <c:pt idx="111736">
                  <c:v>-146.99049999999997</c:v>
                </c:pt>
                <c:pt idx="111737">
                  <c:v>-146.98849999999999</c:v>
                </c:pt>
                <c:pt idx="111738">
                  <c:v>-146.98649999999998</c:v>
                </c:pt>
                <c:pt idx="111739">
                  <c:v>-146.98449999999997</c:v>
                </c:pt>
                <c:pt idx="111740">
                  <c:v>-146.98249999999999</c:v>
                </c:pt>
                <c:pt idx="111741">
                  <c:v>-146.98049999999998</c:v>
                </c:pt>
                <c:pt idx="111742">
                  <c:v>-146.97849999999997</c:v>
                </c:pt>
                <c:pt idx="111743">
                  <c:v>-146.97649999999999</c:v>
                </c:pt>
                <c:pt idx="111744">
                  <c:v>-146.97449999999998</c:v>
                </c:pt>
                <c:pt idx="111745">
                  <c:v>-146.97249999999997</c:v>
                </c:pt>
                <c:pt idx="111746">
                  <c:v>-146.97049999999999</c:v>
                </c:pt>
                <c:pt idx="111747">
                  <c:v>-146.96849999999998</c:v>
                </c:pt>
                <c:pt idx="111748">
                  <c:v>-146.96649999999997</c:v>
                </c:pt>
                <c:pt idx="111749">
                  <c:v>-146.96449999999999</c:v>
                </c:pt>
                <c:pt idx="111750">
                  <c:v>-146.96249999999998</c:v>
                </c:pt>
                <c:pt idx="111751">
                  <c:v>-146.96049999999997</c:v>
                </c:pt>
                <c:pt idx="111752">
                  <c:v>-146.95849999999999</c:v>
                </c:pt>
                <c:pt idx="111753">
                  <c:v>-146.95649999999998</c:v>
                </c:pt>
                <c:pt idx="111754">
                  <c:v>-146.95449999999997</c:v>
                </c:pt>
                <c:pt idx="111755">
                  <c:v>-146.95249999999999</c:v>
                </c:pt>
                <c:pt idx="111756">
                  <c:v>-146.95049999999998</c:v>
                </c:pt>
                <c:pt idx="111757">
                  <c:v>-146.94849999999997</c:v>
                </c:pt>
                <c:pt idx="111758">
                  <c:v>-146.94649999999999</c:v>
                </c:pt>
                <c:pt idx="111759">
                  <c:v>-146.94449999999998</c:v>
                </c:pt>
                <c:pt idx="111760">
                  <c:v>-146.94249999999997</c:v>
                </c:pt>
                <c:pt idx="111761">
                  <c:v>-146.94049999999999</c:v>
                </c:pt>
                <c:pt idx="111762">
                  <c:v>-146.93849999999998</c:v>
                </c:pt>
                <c:pt idx="111763">
                  <c:v>-146.93649999999997</c:v>
                </c:pt>
                <c:pt idx="111764">
                  <c:v>-146.93449999999999</c:v>
                </c:pt>
                <c:pt idx="111765">
                  <c:v>-146.93249999999998</c:v>
                </c:pt>
                <c:pt idx="111766">
                  <c:v>-146.93049999999997</c:v>
                </c:pt>
                <c:pt idx="111767">
                  <c:v>-146.92849999999999</c:v>
                </c:pt>
                <c:pt idx="111768">
                  <c:v>-146.92649999999998</c:v>
                </c:pt>
                <c:pt idx="111769">
                  <c:v>-146.92449999999997</c:v>
                </c:pt>
                <c:pt idx="111770">
                  <c:v>-146.92249999999999</c:v>
                </c:pt>
                <c:pt idx="111771">
                  <c:v>-146.92049999999998</c:v>
                </c:pt>
                <c:pt idx="111772">
                  <c:v>-146.91849999999997</c:v>
                </c:pt>
                <c:pt idx="111773">
                  <c:v>-146.91649999999998</c:v>
                </c:pt>
                <c:pt idx="111774">
                  <c:v>-146.91449999999998</c:v>
                </c:pt>
                <c:pt idx="111775">
                  <c:v>-146.91249999999997</c:v>
                </c:pt>
                <c:pt idx="111776">
                  <c:v>-146.91049999999998</c:v>
                </c:pt>
                <c:pt idx="111777">
                  <c:v>-146.90849999999998</c:v>
                </c:pt>
                <c:pt idx="111778">
                  <c:v>-146.90649999999997</c:v>
                </c:pt>
                <c:pt idx="111779">
                  <c:v>-146.90449999999998</c:v>
                </c:pt>
                <c:pt idx="111780">
                  <c:v>-146.90249999999997</c:v>
                </c:pt>
                <c:pt idx="111781">
                  <c:v>-146.90049999999997</c:v>
                </c:pt>
                <c:pt idx="111782">
                  <c:v>-146.89849999999998</c:v>
                </c:pt>
                <c:pt idx="111783">
                  <c:v>-146.89649999999997</c:v>
                </c:pt>
                <c:pt idx="111784">
                  <c:v>-146.89449999999997</c:v>
                </c:pt>
                <c:pt idx="111785">
                  <c:v>-146.89249999999998</c:v>
                </c:pt>
                <c:pt idx="111786">
                  <c:v>-146.89049999999997</c:v>
                </c:pt>
                <c:pt idx="111787">
                  <c:v>-146.88849999999996</c:v>
                </c:pt>
                <c:pt idx="111788">
                  <c:v>-146.88649999999998</c:v>
                </c:pt>
                <c:pt idx="111789">
                  <c:v>-146.88449999999997</c:v>
                </c:pt>
                <c:pt idx="111790">
                  <c:v>-146.88249999999996</c:v>
                </c:pt>
                <c:pt idx="111791">
                  <c:v>-146.88049999999998</c:v>
                </c:pt>
                <c:pt idx="111792">
                  <c:v>-146.87849999999997</c:v>
                </c:pt>
                <c:pt idx="111793">
                  <c:v>-146.87649999999996</c:v>
                </c:pt>
                <c:pt idx="111794">
                  <c:v>-146.87449999999998</c:v>
                </c:pt>
                <c:pt idx="111795">
                  <c:v>-146.87249999999997</c:v>
                </c:pt>
                <c:pt idx="111796">
                  <c:v>-146.87049999999996</c:v>
                </c:pt>
                <c:pt idx="111797">
                  <c:v>-146.86849999999998</c:v>
                </c:pt>
                <c:pt idx="111798">
                  <c:v>-146.86649999999997</c:v>
                </c:pt>
                <c:pt idx="111799">
                  <c:v>-146.86449999999996</c:v>
                </c:pt>
                <c:pt idx="111800">
                  <c:v>-146.86249999999998</c:v>
                </c:pt>
                <c:pt idx="111801">
                  <c:v>-146.86049999999997</c:v>
                </c:pt>
                <c:pt idx="111802">
                  <c:v>-146.85849999999996</c:v>
                </c:pt>
                <c:pt idx="111803">
                  <c:v>-146.85649999999998</c:v>
                </c:pt>
                <c:pt idx="111804">
                  <c:v>-146.85449999999997</c:v>
                </c:pt>
                <c:pt idx="111805">
                  <c:v>-146.85249999999996</c:v>
                </c:pt>
                <c:pt idx="111806">
                  <c:v>-146.85049999999998</c:v>
                </c:pt>
                <c:pt idx="111807">
                  <c:v>-146.84849999999997</c:v>
                </c:pt>
                <c:pt idx="111808">
                  <c:v>-146.84649999999996</c:v>
                </c:pt>
                <c:pt idx="111809">
                  <c:v>-146.84449999999998</c:v>
                </c:pt>
                <c:pt idx="111810">
                  <c:v>-146.84249999999997</c:v>
                </c:pt>
                <c:pt idx="111811">
                  <c:v>-146.84049999999996</c:v>
                </c:pt>
                <c:pt idx="111812">
                  <c:v>-146.83849999999998</c:v>
                </c:pt>
                <c:pt idx="111813">
                  <c:v>-146.83649999999997</c:v>
                </c:pt>
                <c:pt idx="111814">
                  <c:v>-146.83449999999999</c:v>
                </c:pt>
                <c:pt idx="111815">
                  <c:v>-146.83249999999998</c:v>
                </c:pt>
                <c:pt idx="111816">
                  <c:v>-146.83049999999997</c:v>
                </c:pt>
                <c:pt idx="111817">
                  <c:v>-146.82849999999999</c:v>
                </c:pt>
                <c:pt idx="111818">
                  <c:v>-146.82649999999998</c:v>
                </c:pt>
                <c:pt idx="111819">
                  <c:v>-146.82449999999997</c:v>
                </c:pt>
                <c:pt idx="111820">
                  <c:v>-146.82249999999999</c:v>
                </c:pt>
                <c:pt idx="111821">
                  <c:v>-146.82049999999998</c:v>
                </c:pt>
                <c:pt idx="111822">
                  <c:v>-146.81849999999997</c:v>
                </c:pt>
                <c:pt idx="111823">
                  <c:v>-146.81649999999999</c:v>
                </c:pt>
                <c:pt idx="111824">
                  <c:v>-146.81449999999998</c:v>
                </c:pt>
                <c:pt idx="111825">
                  <c:v>-146.81249999999997</c:v>
                </c:pt>
                <c:pt idx="111826">
                  <c:v>-146.81049999999999</c:v>
                </c:pt>
                <c:pt idx="111827">
                  <c:v>-146.80849999999998</c:v>
                </c:pt>
                <c:pt idx="111828">
                  <c:v>-146.80649999999997</c:v>
                </c:pt>
                <c:pt idx="111829">
                  <c:v>-146.80449999999999</c:v>
                </c:pt>
                <c:pt idx="111830">
                  <c:v>-146.80249999999998</c:v>
                </c:pt>
                <c:pt idx="111831">
                  <c:v>-146.80049999999997</c:v>
                </c:pt>
                <c:pt idx="111832">
                  <c:v>-146.79849999999999</c:v>
                </c:pt>
                <c:pt idx="111833">
                  <c:v>-146.79649999999998</c:v>
                </c:pt>
                <c:pt idx="111834">
                  <c:v>-146.79449999999997</c:v>
                </c:pt>
                <c:pt idx="111835">
                  <c:v>-146.79249999999999</c:v>
                </c:pt>
                <c:pt idx="111836">
                  <c:v>-146.79049999999998</c:v>
                </c:pt>
                <c:pt idx="111837">
                  <c:v>-146.78849999999997</c:v>
                </c:pt>
                <c:pt idx="111838">
                  <c:v>-146.78649999999999</c:v>
                </c:pt>
                <c:pt idx="111839">
                  <c:v>-146.78449999999998</c:v>
                </c:pt>
                <c:pt idx="111840">
                  <c:v>-146.78249999999997</c:v>
                </c:pt>
                <c:pt idx="111841">
                  <c:v>-146.78049999999999</c:v>
                </c:pt>
                <c:pt idx="111842">
                  <c:v>-146.77849999999998</c:v>
                </c:pt>
                <c:pt idx="111843">
                  <c:v>-146.77649999999997</c:v>
                </c:pt>
                <c:pt idx="111844">
                  <c:v>-146.77449999999999</c:v>
                </c:pt>
                <c:pt idx="111845">
                  <c:v>-146.77249999999998</c:v>
                </c:pt>
                <c:pt idx="111846">
                  <c:v>-146.77049999999997</c:v>
                </c:pt>
                <c:pt idx="111847">
                  <c:v>-146.76849999999999</c:v>
                </c:pt>
                <c:pt idx="111848">
                  <c:v>-146.76649999999998</c:v>
                </c:pt>
                <c:pt idx="111849">
                  <c:v>-146.76449999999997</c:v>
                </c:pt>
                <c:pt idx="111850">
                  <c:v>-146.76249999999999</c:v>
                </c:pt>
                <c:pt idx="111851">
                  <c:v>-146.76049999999998</c:v>
                </c:pt>
                <c:pt idx="111852">
                  <c:v>-146.75849999999997</c:v>
                </c:pt>
                <c:pt idx="111853">
                  <c:v>-146.75649999999999</c:v>
                </c:pt>
                <c:pt idx="111854">
                  <c:v>-146.75449999999998</c:v>
                </c:pt>
                <c:pt idx="111855">
                  <c:v>-146.75249999999997</c:v>
                </c:pt>
                <c:pt idx="111856">
                  <c:v>-146.75049999999999</c:v>
                </c:pt>
                <c:pt idx="111857">
                  <c:v>-146.74849999999998</c:v>
                </c:pt>
                <c:pt idx="111858">
                  <c:v>-146.74649999999997</c:v>
                </c:pt>
                <c:pt idx="111859">
                  <c:v>-146.74449999999999</c:v>
                </c:pt>
                <c:pt idx="111860">
                  <c:v>-146.74249999999998</c:v>
                </c:pt>
                <c:pt idx="111861">
                  <c:v>-146.74049999999997</c:v>
                </c:pt>
                <c:pt idx="111862">
                  <c:v>-146.73849999999999</c:v>
                </c:pt>
                <c:pt idx="111863">
                  <c:v>-146.73649999999998</c:v>
                </c:pt>
                <c:pt idx="111864">
                  <c:v>-146.73449999999997</c:v>
                </c:pt>
                <c:pt idx="111865">
                  <c:v>-146.73249999999999</c:v>
                </c:pt>
                <c:pt idx="111866">
                  <c:v>-146.73049999999998</c:v>
                </c:pt>
                <c:pt idx="111867">
                  <c:v>-146.72849999999997</c:v>
                </c:pt>
                <c:pt idx="111868">
                  <c:v>-146.72649999999999</c:v>
                </c:pt>
                <c:pt idx="111869">
                  <c:v>-146.72449999999998</c:v>
                </c:pt>
                <c:pt idx="111870">
                  <c:v>-146.72249999999997</c:v>
                </c:pt>
                <c:pt idx="111871">
                  <c:v>-146.72049999999999</c:v>
                </c:pt>
                <c:pt idx="111872">
                  <c:v>-146.71849999999998</c:v>
                </c:pt>
                <c:pt idx="111873">
                  <c:v>-146.71649999999997</c:v>
                </c:pt>
                <c:pt idx="111874">
                  <c:v>-146.71449999999999</c:v>
                </c:pt>
                <c:pt idx="111875">
                  <c:v>-146.71249999999998</c:v>
                </c:pt>
                <c:pt idx="111876">
                  <c:v>-146.71049999999997</c:v>
                </c:pt>
                <c:pt idx="111877">
                  <c:v>-146.70849999999999</c:v>
                </c:pt>
                <c:pt idx="111878">
                  <c:v>-146.70649999999998</c:v>
                </c:pt>
                <c:pt idx="111879">
                  <c:v>-146.70449999999997</c:v>
                </c:pt>
                <c:pt idx="111880">
                  <c:v>-146.70249999999999</c:v>
                </c:pt>
                <c:pt idx="111881">
                  <c:v>-146.70049999999998</c:v>
                </c:pt>
                <c:pt idx="111882">
                  <c:v>-146.69849999999997</c:v>
                </c:pt>
                <c:pt idx="111883">
                  <c:v>-146.69649999999999</c:v>
                </c:pt>
                <c:pt idx="111884">
                  <c:v>-146.69449999999998</c:v>
                </c:pt>
                <c:pt idx="111885">
                  <c:v>-146.69249999999997</c:v>
                </c:pt>
                <c:pt idx="111886">
                  <c:v>-146.69049999999999</c:v>
                </c:pt>
                <c:pt idx="111887">
                  <c:v>-146.68849999999998</c:v>
                </c:pt>
                <c:pt idx="111888">
                  <c:v>-146.68649999999997</c:v>
                </c:pt>
                <c:pt idx="111889">
                  <c:v>-146.68449999999999</c:v>
                </c:pt>
                <c:pt idx="111890">
                  <c:v>-146.68249999999998</c:v>
                </c:pt>
                <c:pt idx="111891">
                  <c:v>-146.68049999999997</c:v>
                </c:pt>
                <c:pt idx="111892">
                  <c:v>-146.67849999999999</c:v>
                </c:pt>
                <c:pt idx="111893">
                  <c:v>-146.67649999999998</c:v>
                </c:pt>
                <c:pt idx="111894">
                  <c:v>-146.67449999999997</c:v>
                </c:pt>
                <c:pt idx="111895">
                  <c:v>-146.67249999999999</c:v>
                </c:pt>
                <c:pt idx="111896">
                  <c:v>-146.67049999999998</c:v>
                </c:pt>
                <c:pt idx="111897">
                  <c:v>-146.66849999999997</c:v>
                </c:pt>
                <c:pt idx="111898">
                  <c:v>-146.66649999999998</c:v>
                </c:pt>
                <c:pt idx="111899">
                  <c:v>-146.66449999999998</c:v>
                </c:pt>
                <c:pt idx="111900">
                  <c:v>-146.66249999999997</c:v>
                </c:pt>
                <c:pt idx="111901">
                  <c:v>-146.66049999999998</c:v>
                </c:pt>
                <c:pt idx="111902">
                  <c:v>-146.65849999999998</c:v>
                </c:pt>
                <c:pt idx="111903">
                  <c:v>-146.65649999999997</c:v>
                </c:pt>
                <c:pt idx="111904">
                  <c:v>-146.65449999999998</c:v>
                </c:pt>
                <c:pt idx="111905">
                  <c:v>-146.65249999999997</c:v>
                </c:pt>
                <c:pt idx="111906">
                  <c:v>-146.65049999999997</c:v>
                </c:pt>
                <c:pt idx="111907">
                  <c:v>-146.64849999999998</c:v>
                </c:pt>
                <c:pt idx="111908">
                  <c:v>-146.64649999999997</c:v>
                </c:pt>
                <c:pt idx="111909">
                  <c:v>-146.64449999999997</c:v>
                </c:pt>
                <c:pt idx="111910">
                  <c:v>-146.64249999999998</c:v>
                </c:pt>
                <c:pt idx="111911">
                  <c:v>-146.64049999999997</c:v>
                </c:pt>
                <c:pt idx="111912">
                  <c:v>-146.63849999999996</c:v>
                </c:pt>
                <c:pt idx="111913">
                  <c:v>-146.63649999999998</c:v>
                </c:pt>
                <c:pt idx="111914">
                  <c:v>-146.63449999999997</c:v>
                </c:pt>
                <c:pt idx="111915">
                  <c:v>-146.63249999999996</c:v>
                </c:pt>
                <c:pt idx="111916">
                  <c:v>-146.63049999999998</c:v>
                </c:pt>
                <c:pt idx="111917">
                  <c:v>-146.62849999999997</c:v>
                </c:pt>
                <c:pt idx="111918">
                  <c:v>-146.62649999999996</c:v>
                </c:pt>
                <c:pt idx="111919">
                  <c:v>-146.62449999999998</c:v>
                </c:pt>
                <c:pt idx="111920">
                  <c:v>-146.62249999999997</c:v>
                </c:pt>
                <c:pt idx="111921">
                  <c:v>-146.62049999999996</c:v>
                </c:pt>
                <c:pt idx="111922">
                  <c:v>-146.61849999999998</c:v>
                </c:pt>
                <c:pt idx="111923">
                  <c:v>-146.61649999999997</c:v>
                </c:pt>
                <c:pt idx="111924">
                  <c:v>-146.61449999999996</c:v>
                </c:pt>
                <c:pt idx="111925">
                  <c:v>-146.61249999999998</c:v>
                </c:pt>
                <c:pt idx="111926">
                  <c:v>-146.61049999999997</c:v>
                </c:pt>
                <c:pt idx="111927">
                  <c:v>-146.60849999999996</c:v>
                </c:pt>
                <c:pt idx="111928">
                  <c:v>-146.60649999999998</c:v>
                </c:pt>
                <c:pt idx="111929">
                  <c:v>-146.60449999999997</c:v>
                </c:pt>
                <c:pt idx="111930">
                  <c:v>-146.60249999999996</c:v>
                </c:pt>
                <c:pt idx="111931">
                  <c:v>-146.60049999999998</c:v>
                </c:pt>
                <c:pt idx="111932">
                  <c:v>-146.59849999999997</c:v>
                </c:pt>
                <c:pt idx="111933">
                  <c:v>-146.59649999999996</c:v>
                </c:pt>
                <c:pt idx="111934">
                  <c:v>-146.59449999999998</c:v>
                </c:pt>
                <c:pt idx="111935">
                  <c:v>-146.59249999999997</c:v>
                </c:pt>
                <c:pt idx="111936">
                  <c:v>-146.59049999999996</c:v>
                </c:pt>
                <c:pt idx="111937">
                  <c:v>-146.58849999999998</c:v>
                </c:pt>
                <c:pt idx="111938">
                  <c:v>-146.58649999999997</c:v>
                </c:pt>
                <c:pt idx="111939">
                  <c:v>-146.58449999999999</c:v>
                </c:pt>
                <c:pt idx="111940">
                  <c:v>-146.58249999999998</c:v>
                </c:pt>
                <c:pt idx="111941">
                  <c:v>-146.58049999999997</c:v>
                </c:pt>
                <c:pt idx="111942">
                  <c:v>-146.57849999999999</c:v>
                </c:pt>
                <c:pt idx="111943">
                  <c:v>-146.57649999999998</c:v>
                </c:pt>
                <c:pt idx="111944">
                  <c:v>-146.57449999999997</c:v>
                </c:pt>
                <c:pt idx="111945">
                  <c:v>-146.57249999999999</c:v>
                </c:pt>
                <c:pt idx="111946">
                  <c:v>-146.57049999999998</c:v>
                </c:pt>
                <c:pt idx="111947">
                  <c:v>-146.56849999999997</c:v>
                </c:pt>
                <c:pt idx="111948">
                  <c:v>-146.56649999999999</c:v>
                </c:pt>
                <c:pt idx="111949">
                  <c:v>-146.56449999999998</c:v>
                </c:pt>
                <c:pt idx="111950">
                  <c:v>-146.56249999999997</c:v>
                </c:pt>
                <c:pt idx="111951">
                  <c:v>-146.56049999999999</c:v>
                </c:pt>
                <c:pt idx="111952">
                  <c:v>-146.55849999999998</c:v>
                </c:pt>
                <c:pt idx="111953">
                  <c:v>-146.55649999999997</c:v>
                </c:pt>
                <c:pt idx="111954">
                  <c:v>-146.55449999999999</c:v>
                </c:pt>
                <c:pt idx="111955">
                  <c:v>-146.55249999999998</c:v>
                </c:pt>
                <c:pt idx="111956">
                  <c:v>-146.55049999999997</c:v>
                </c:pt>
                <c:pt idx="111957">
                  <c:v>-146.54849999999999</c:v>
                </c:pt>
                <c:pt idx="111958">
                  <c:v>-146.54649999999998</c:v>
                </c:pt>
                <c:pt idx="111959">
                  <c:v>-146.54449999999997</c:v>
                </c:pt>
                <c:pt idx="111960">
                  <c:v>-146.54249999999999</c:v>
                </c:pt>
                <c:pt idx="111961">
                  <c:v>-146.54049999999998</c:v>
                </c:pt>
                <c:pt idx="111962">
                  <c:v>-146.53849999999997</c:v>
                </c:pt>
                <c:pt idx="111963">
                  <c:v>-146.53649999999999</c:v>
                </c:pt>
                <c:pt idx="111964">
                  <c:v>-146.53449999999998</c:v>
                </c:pt>
                <c:pt idx="111965">
                  <c:v>-146.53249999999997</c:v>
                </c:pt>
                <c:pt idx="111966">
                  <c:v>-146.53049999999999</c:v>
                </c:pt>
                <c:pt idx="111967">
                  <c:v>-146.52849999999998</c:v>
                </c:pt>
                <c:pt idx="111968">
                  <c:v>-146.52649999999997</c:v>
                </c:pt>
                <c:pt idx="111969">
                  <c:v>-146.52449999999999</c:v>
                </c:pt>
                <c:pt idx="111970">
                  <c:v>-146.52249999999998</c:v>
                </c:pt>
                <c:pt idx="111971">
                  <c:v>-146.52049999999997</c:v>
                </c:pt>
                <c:pt idx="111972">
                  <c:v>-146.51849999999999</c:v>
                </c:pt>
                <c:pt idx="111973">
                  <c:v>-146.51649999999998</c:v>
                </c:pt>
                <c:pt idx="111974">
                  <c:v>-146.51449999999997</c:v>
                </c:pt>
                <c:pt idx="111975">
                  <c:v>-146.51249999999999</c:v>
                </c:pt>
                <c:pt idx="111976">
                  <c:v>-146.51049999999998</c:v>
                </c:pt>
                <c:pt idx="111977">
                  <c:v>-146.50849999999997</c:v>
                </c:pt>
                <c:pt idx="111978">
                  <c:v>-146.50649999999999</c:v>
                </c:pt>
                <c:pt idx="111979">
                  <c:v>-146.50449999999998</c:v>
                </c:pt>
                <c:pt idx="111980">
                  <c:v>-146.50249999999997</c:v>
                </c:pt>
                <c:pt idx="111981">
                  <c:v>-146.50049999999999</c:v>
                </c:pt>
                <c:pt idx="111982">
                  <c:v>-146.49849999999998</c:v>
                </c:pt>
                <c:pt idx="111983">
                  <c:v>-146.49649999999997</c:v>
                </c:pt>
                <c:pt idx="111984">
                  <c:v>-146.49449999999999</c:v>
                </c:pt>
                <c:pt idx="111985">
                  <c:v>-146.49249999999998</c:v>
                </c:pt>
                <c:pt idx="111986">
                  <c:v>-146.49049999999997</c:v>
                </c:pt>
                <c:pt idx="111987">
                  <c:v>-146.48849999999999</c:v>
                </c:pt>
                <c:pt idx="111988">
                  <c:v>-146.48649999999998</c:v>
                </c:pt>
                <c:pt idx="111989">
                  <c:v>-146.48449999999997</c:v>
                </c:pt>
                <c:pt idx="111990">
                  <c:v>-146.48249999999999</c:v>
                </c:pt>
                <c:pt idx="111991">
                  <c:v>-146.48049999999998</c:v>
                </c:pt>
                <c:pt idx="111992">
                  <c:v>-146.47849999999997</c:v>
                </c:pt>
                <c:pt idx="111993">
                  <c:v>-146.47649999999999</c:v>
                </c:pt>
                <c:pt idx="111994">
                  <c:v>-146.47449999999998</c:v>
                </c:pt>
                <c:pt idx="111995">
                  <c:v>-146.47249999999997</c:v>
                </c:pt>
                <c:pt idx="111996">
                  <c:v>-146.47049999999999</c:v>
                </c:pt>
                <c:pt idx="111997">
                  <c:v>-146.46849999999998</c:v>
                </c:pt>
                <c:pt idx="111998">
                  <c:v>-146.46649999999997</c:v>
                </c:pt>
                <c:pt idx="111999">
                  <c:v>-146.46449999999999</c:v>
                </c:pt>
                <c:pt idx="112000">
                  <c:v>-146.46249999999998</c:v>
                </c:pt>
                <c:pt idx="112001">
                  <c:v>-146.46049999999997</c:v>
                </c:pt>
                <c:pt idx="112002">
                  <c:v>-146.45849999999999</c:v>
                </c:pt>
                <c:pt idx="112003">
                  <c:v>-146.45649999999998</c:v>
                </c:pt>
                <c:pt idx="112004">
                  <c:v>-146.45449999999997</c:v>
                </c:pt>
                <c:pt idx="112005">
                  <c:v>-146.45249999999999</c:v>
                </c:pt>
                <c:pt idx="112006">
                  <c:v>-146.45049999999998</c:v>
                </c:pt>
                <c:pt idx="112007">
                  <c:v>-146.44849999999997</c:v>
                </c:pt>
                <c:pt idx="112008">
                  <c:v>-146.44649999999999</c:v>
                </c:pt>
                <c:pt idx="112009">
                  <c:v>-146.44449999999998</c:v>
                </c:pt>
                <c:pt idx="112010">
                  <c:v>-146.44249999999997</c:v>
                </c:pt>
                <c:pt idx="112011">
                  <c:v>-146.44049999999999</c:v>
                </c:pt>
                <c:pt idx="112012">
                  <c:v>-146.43849999999998</c:v>
                </c:pt>
                <c:pt idx="112013">
                  <c:v>-146.43649999999997</c:v>
                </c:pt>
                <c:pt idx="112014">
                  <c:v>-146.43449999999999</c:v>
                </c:pt>
                <c:pt idx="112015">
                  <c:v>-146.43249999999998</c:v>
                </c:pt>
                <c:pt idx="112016">
                  <c:v>-146.43049999999997</c:v>
                </c:pt>
                <c:pt idx="112017">
                  <c:v>-146.42849999999999</c:v>
                </c:pt>
                <c:pt idx="112018">
                  <c:v>-146.42649999999998</c:v>
                </c:pt>
                <c:pt idx="112019">
                  <c:v>-146.42449999999997</c:v>
                </c:pt>
                <c:pt idx="112020">
                  <c:v>-146.42249999999999</c:v>
                </c:pt>
                <c:pt idx="112021">
                  <c:v>-146.42049999999998</c:v>
                </c:pt>
                <c:pt idx="112022">
                  <c:v>-146.41849999999997</c:v>
                </c:pt>
                <c:pt idx="112023">
                  <c:v>-146.41649999999998</c:v>
                </c:pt>
                <c:pt idx="112024">
                  <c:v>-146.41449999999998</c:v>
                </c:pt>
                <c:pt idx="112025">
                  <c:v>-146.41249999999997</c:v>
                </c:pt>
                <c:pt idx="112026">
                  <c:v>-146.41049999999998</c:v>
                </c:pt>
                <c:pt idx="112027">
                  <c:v>-146.40849999999998</c:v>
                </c:pt>
                <c:pt idx="112028">
                  <c:v>-146.40649999999997</c:v>
                </c:pt>
                <c:pt idx="112029">
                  <c:v>-146.40449999999998</c:v>
                </c:pt>
                <c:pt idx="112030">
                  <c:v>-146.40249999999997</c:v>
                </c:pt>
                <c:pt idx="112031">
                  <c:v>-146.40049999999997</c:v>
                </c:pt>
                <c:pt idx="112032">
                  <c:v>-146.39849999999998</c:v>
                </c:pt>
                <c:pt idx="112033">
                  <c:v>-146.39649999999997</c:v>
                </c:pt>
                <c:pt idx="112034">
                  <c:v>-146.39449999999997</c:v>
                </c:pt>
                <c:pt idx="112035">
                  <c:v>-146.39249999999998</c:v>
                </c:pt>
                <c:pt idx="112036">
                  <c:v>-146.39049999999997</c:v>
                </c:pt>
                <c:pt idx="112037">
                  <c:v>-146.38849999999996</c:v>
                </c:pt>
                <c:pt idx="112038">
                  <c:v>-146.38649999999998</c:v>
                </c:pt>
                <c:pt idx="112039">
                  <c:v>-146.38449999999997</c:v>
                </c:pt>
                <c:pt idx="112040">
                  <c:v>-146.38249999999996</c:v>
                </c:pt>
                <c:pt idx="112041">
                  <c:v>-146.38049999999998</c:v>
                </c:pt>
                <c:pt idx="112042">
                  <c:v>-146.37849999999997</c:v>
                </c:pt>
                <c:pt idx="112043">
                  <c:v>-146.37649999999996</c:v>
                </c:pt>
                <c:pt idx="112044">
                  <c:v>-146.37449999999998</c:v>
                </c:pt>
                <c:pt idx="112045">
                  <c:v>-146.37249999999997</c:v>
                </c:pt>
                <c:pt idx="112046">
                  <c:v>-146.37049999999996</c:v>
                </c:pt>
                <c:pt idx="112047">
                  <c:v>-146.36849999999998</c:v>
                </c:pt>
                <c:pt idx="112048">
                  <c:v>-146.36649999999997</c:v>
                </c:pt>
                <c:pt idx="112049">
                  <c:v>-146.36449999999996</c:v>
                </c:pt>
                <c:pt idx="112050">
                  <c:v>-146.36249999999998</c:v>
                </c:pt>
                <c:pt idx="112051">
                  <c:v>-146.36049999999997</c:v>
                </c:pt>
                <c:pt idx="112052">
                  <c:v>-146.35849999999996</c:v>
                </c:pt>
                <c:pt idx="112053">
                  <c:v>-146.35649999999998</c:v>
                </c:pt>
                <c:pt idx="112054">
                  <c:v>-146.35449999999997</c:v>
                </c:pt>
                <c:pt idx="112055">
                  <c:v>-146.35249999999996</c:v>
                </c:pt>
                <c:pt idx="112056">
                  <c:v>-146.35049999999998</c:v>
                </c:pt>
                <c:pt idx="112057">
                  <c:v>-146.34849999999997</c:v>
                </c:pt>
                <c:pt idx="112058">
                  <c:v>-146.34649999999996</c:v>
                </c:pt>
                <c:pt idx="112059">
                  <c:v>-146.34449999999998</c:v>
                </c:pt>
                <c:pt idx="112060">
                  <c:v>-146.34249999999997</c:v>
                </c:pt>
                <c:pt idx="112061">
                  <c:v>-146.34049999999996</c:v>
                </c:pt>
                <c:pt idx="112062">
                  <c:v>-146.33849999999998</c:v>
                </c:pt>
                <c:pt idx="112063">
                  <c:v>-146.33649999999997</c:v>
                </c:pt>
                <c:pt idx="112064">
                  <c:v>-146.33449999999999</c:v>
                </c:pt>
                <c:pt idx="112065">
                  <c:v>-146.33249999999998</c:v>
                </c:pt>
                <c:pt idx="112066">
                  <c:v>-146.33049999999997</c:v>
                </c:pt>
                <c:pt idx="112067">
                  <c:v>-146.32849999999999</c:v>
                </c:pt>
                <c:pt idx="112068">
                  <c:v>-146.32649999999998</c:v>
                </c:pt>
                <c:pt idx="112069">
                  <c:v>-146.32449999999997</c:v>
                </c:pt>
                <c:pt idx="112070">
                  <c:v>-146.32249999999999</c:v>
                </c:pt>
                <c:pt idx="112071">
                  <c:v>-146.32049999999998</c:v>
                </c:pt>
                <c:pt idx="112072">
                  <c:v>-146.31849999999997</c:v>
                </c:pt>
                <c:pt idx="112073">
                  <c:v>-146.31649999999999</c:v>
                </c:pt>
                <c:pt idx="112074">
                  <c:v>-146.31449999999998</c:v>
                </c:pt>
                <c:pt idx="112075">
                  <c:v>-146.31249999999997</c:v>
                </c:pt>
                <c:pt idx="112076">
                  <c:v>-146.31049999999999</c:v>
                </c:pt>
                <c:pt idx="112077">
                  <c:v>-146.30849999999998</c:v>
                </c:pt>
                <c:pt idx="112078">
                  <c:v>-146.30649999999997</c:v>
                </c:pt>
                <c:pt idx="112079">
                  <c:v>-146.30449999999999</c:v>
                </c:pt>
                <c:pt idx="112080">
                  <c:v>-146.30249999999998</c:v>
                </c:pt>
                <c:pt idx="112081">
                  <c:v>-146.30049999999997</c:v>
                </c:pt>
                <c:pt idx="112082">
                  <c:v>-146.29849999999999</c:v>
                </c:pt>
                <c:pt idx="112083">
                  <c:v>-146.29649999999998</c:v>
                </c:pt>
                <c:pt idx="112084">
                  <c:v>-146.29449999999997</c:v>
                </c:pt>
                <c:pt idx="112085">
                  <c:v>-146.29249999999999</c:v>
                </c:pt>
                <c:pt idx="112086">
                  <c:v>-146.29049999999998</c:v>
                </c:pt>
                <c:pt idx="112087">
                  <c:v>-146.28849999999997</c:v>
                </c:pt>
                <c:pt idx="112088">
                  <c:v>-146.28649999999999</c:v>
                </c:pt>
                <c:pt idx="112089">
                  <c:v>-146.28449999999998</c:v>
                </c:pt>
                <c:pt idx="112090">
                  <c:v>-146.28249999999997</c:v>
                </c:pt>
                <c:pt idx="112091">
                  <c:v>-146.28049999999999</c:v>
                </c:pt>
                <c:pt idx="112092">
                  <c:v>-146.27849999999998</c:v>
                </c:pt>
                <c:pt idx="112093">
                  <c:v>-146.27649999999997</c:v>
                </c:pt>
                <c:pt idx="112094">
                  <c:v>-146.27449999999999</c:v>
                </c:pt>
                <c:pt idx="112095">
                  <c:v>-146.27249999999998</c:v>
                </c:pt>
                <c:pt idx="112096">
                  <c:v>-146.27049999999997</c:v>
                </c:pt>
                <c:pt idx="112097">
                  <c:v>-146.26849999999999</c:v>
                </c:pt>
                <c:pt idx="112098">
                  <c:v>-146.26649999999998</c:v>
                </c:pt>
                <c:pt idx="112099">
                  <c:v>-146.26449999999997</c:v>
                </c:pt>
                <c:pt idx="112100">
                  <c:v>-146.26249999999999</c:v>
                </c:pt>
                <c:pt idx="112101">
                  <c:v>-146.26049999999998</c:v>
                </c:pt>
                <c:pt idx="112102">
                  <c:v>-146.25849999999997</c:v>
                </c:pt>
                <c:pt idx="112103">
                  <c:v>-146.25649999999999</c:v>
                </c:pt>
                <c:pt idx="112104">
                  <c:v>-146.25449999999998</c:v>
                </c:pt>
                <c:pt idx="112105">
                  <c:v>-146.25249999999997</c:v>
                </c:pt>
                <c:pt idx="112106">
                  <c:v>-146.25049999999999</c:v>
                </c:pt>
                <c:pt idx="112107">
                  <c:v>-146.24849999999998</c:v>
                </c:pt>
                <c:pt idx="112108">
                  <c:v>-146.24649999999997</c:v>
                </c:pt>
                <c:pt idx="112109">
                  <c:v>-146.24449999999999</c:v>
                </c:pt>
                <c:pt idx="112110">
                  <c:v>-146.24249999999998</c:v>
                </c:pt>
                <c:pt idx="112111">
                  <c:v>-146.24049999999997</c:v>
                </c:pt>
                <c:pt idx="112112">
                  <c:v>-146.23849999999999</c:v>
                </c:pt>
                <c:pt idx="112113">
                  <c:v>-146.23649999999998</c:v>
                </c:pt>
                <c:pt idx="112114">
                  <c:v>-146.23449999999997</c:v>
                </c:pt>
                <c:pt idx="112115">
                  <c:v>-146.23249999999999</c:v>
                </c:pt>
                <c:pt idx="112116">
                  <c:v>-146.23049999999998</c:v>
                </c:pt>
                <c:pt idx="112117">
                  <c:v>-146.22849999999997</c:v>
                </c:pt>
                <c:pt idx="112118">
                  <c:v>-146.22649999999999</c:v>
                </c:pt>
                <c:pt idx="112119">
                  <c:v>-146.22449999999998</c:v>
                </c:pt>
                <c:pt idx="112120">
                  <c:v>-146.22249999999997</c:v>
                </c:pt>
                <c:pt idx="112121">
                  <c:v>-146.22049999999999</c:v>
                </c:pt>
                <c:pt idx="112122">
                  <c:v>-146.21849999999998</c:v>
                </c:pt>
                <c:pt idx="112123">
                  <c:v>-146.21649999999997</c:v>
                </c:pt>
                <c:pt idx="112124">
                  <c:v>-146.21449999999999</c:v>
                </c:pt>
                <c:pt idx="112125">
                  <c:v>-146.21249999999998</c:v>
                </c:pt>
                <c:pt idx="112126">
                  <c:v>-146.21049999999997</c:v>
                </c:pt>
                <c:pt idx="112127">
                  <c:v>-146.20849999999999</c:v>
                </c:pt>
                <c:pt idx="112128">
                  <c:v>-146.20649999999998</c:v>
                </c:pt>
                <c:pt idx="112129">
                  <c:v>-146.20449999999997</c:v>
                </c:pt>
                <c:pt idx="112130">
                  <c:v>-146.20249999999999</c:v>
                </c:pt>
                <c:pt idx="112131">
                  <c:v>-146.20049999999998</c:v>
                </c:pt>
                <c:pt idx="112132">
                  <c:v>-146.19849999999997</c:v>
                </c:pt>
                <c:pt idx="112133">
                  <c:v>-146.19649999999999</c:v>
                </c:pt>
                <c:pt idx="112134">
                  <c:v>-146.19449999999998</c:v>
                </c:pt>
                <c:pt idx="112135">
                  <c:v>-146.19249999999997</c:v>
                </c:pt>
                <c:pt idx="112136">
                  <c:v>-146.19049999999999</c:v>
                </c:pt>
                <c:pt idx="112137">
                  <c:v>-146.18849999999998</c:v>
                </c:pt>
                <c:pt idx="112138">
                  <c:v>-146.18649999999997</c:v>
                </c:pt>
                <c:pt idx="112139">
                  <c:v>-146.18449999999999</c:v>
                </c:pt>
                <c:pt idx="112140">
                  <c:v>-146.18249999999998</c:v>
                </c:pt>
                <c:pt idx="112141">
                  <c:v>-146.18049999999997</c:v>
                </c:pt>
                <c:pt idx="112142">
                  <c:v>-146.17849999999999</c:v>
                </c:pt>
                <c:pt idx="112143">
                  <c:v>-146.17649999999998</c:v>
                </c:pt>
                <c:pt idx="112144">
                  <c:v>-146.17449999999997</c:v>
                </c:pt>
                <c:pt idx="112145">
                  <c:v>-146.17249999999999</c:v>
                </c:pt>
                <c:pt idx="112146">
                  <c:v>-146.17049999999998</c:v>
                </c:pt>
                <c:pt idx="112147">
                  <c:v>-146.16849999999997</c:v>
                </c:pt>
                <c:pt idx="112148">
                  <c:v>-146.16649999999998</c:v>
                </c:pt>
                <c:pt idx="112149">
                  <c:v>-146.16449999999998</c:v>
                </c:pt>
                <c:pt idx="112150">
                  <c:v>-146.16249999999997</c:v>
                </c:pt>
                <c:pt idx="112151">
                  <c:v>-146.16049999999998</c:v>
                </c:pt>
                <c:pt idx="112152">
                  <c:v>-146.15849999999998</c:v>
                </c:pt>
                <c:pt idx="112153">
                  <c:v>-146.15649999999997</c:v>
                </c:pt>
                <c:pt idx="112154">
                  <c:v>-146.15449999999998</c:v>
                </c:pt>
                <c:pt idx="112155">
                  <c:v>-146.15249999999997</c:v>
                </c:pt>
                <c:pt idx="112156">
                  <c:v>-146.15049999999997</c:v>
                </c:pt>
                <c:pt idx="112157">
                  <c:v>-146.14849999999998</c:v>
                </c:pt>
                <c:pt idx="112158">
                  <c:v>-146.14649999999997</c:v>
                </c:pt>
                <c:pt idx="112159">
                  <c:v>-146.14449999999997</c:v>
                </c:pt>
                <c:pt idx="112160">
                  <c:v>-146.14249999999998</c:v>
                </c:pt>
                <c:pt idx="112161">
                  <c:v>-146.14049999999997</c:v>
                </c:pt>
                <c:pt idx="112162">
                  <c:v>-146.13849999999996</c:v>
                </c:pt>
                <c:pt idx="112163">
                  <c:v>-146.13649999999998</c:v>
                </c:pt>
                <c:pt idx="112164">
                  <c:v>-146.13449999999997</c:v>
                </c:pt>
                <c:pt idx="112165">
                  <c:v>-146.13249999999996</c:v>
                </c:pt>
                <c:pt idx="112166">
                  <c:v>-146.13049999999998</c:v>
                </c:pt>
                <c:pt idx="112167">
                  <c:v>-146.12849999999997</c:v>
                </c:pt>
                <c:pt idx="112168">
                  <c:v>-146.12649999999996</c:v>
                </c:pt>
                <c:pt idx="112169">
                  <c:v>-146.12449999999998</c:v>
                </c:pt>
                <c:pt idx="112170">
                  <c:v>-146.12249999999997</c:v>
                </c:pt>
                <c:pt idx="112171">
                  <c:v>-146.12049999999996</c:v>
                </c:pt>
                <c:pt idx="112172">
                  <c:v>-146.11849999999998</c:v>
                </c:pt>
                <c:pt idx="112173">
                  <c:v>-146.11649999999997</c:v>
                </c:pt>
                <c:pt idx="112174">
                  <c:v>-146.11449999999996</c:v>
                </c:pt>
                <c:pt idx="112175">
                  <c:v>-146.11249999999998</c:v>
                </c:pt>
                <c:pt idx="112176">
                  <c:v>-146.11049999999997</c:v>
                </c:pt>
                <c:pt idx="112177">
                  <c:v>-146.10849999999996</c:v>
                </c:pt>
                <c:pt idx="112178">
                  <c:v>-146.10649999999998</c:v>
                </c:pt>
                <c:pt idx="112179">
                  <c:v>-146.10449999999997</c:v>
                </c:pt>
                <c:pt idx="112180">
                  <c:v>-146.10249999999996</c:v>
                </c:pt>
                <c:pt idx="112181">
                  <c:v>-146.10049999999998</c:v>
                </c:pt>
                <c:pt idx="112182">
                  <c:v>-146.09849999999997</c:v>
                </c:pt>
                <c:pt idx="112183">
                  <c:v>-146.09649999999996</c:v>
                </c:pt>
                <c:pt idx="112184">
                  <c:v>-146.09449999999998</c:v>
                </c:pt>
                <c:pt idx="112185">
                  <c:v>-146.09249999999997</c:v>
                </c:pt>
                <c:pt idx="112186">
                  <c:v>-146.09049999999996</c:v>
                </c:pt>
                <c:pt idx="112187">
                  <c:v>-146.08849999999998</c:v>
                </c:pt>
                <c:pt idx="112188">
                  <c:v>-146.08649999999997</c:v>
                </c:pt>
                <c:pt idx="112189">
                  <c:v>-146.08449999999999</c:v>
                </c:pt>
                <c:pt idx="112190">
                  <c:v>-146.08249999999998</c:v>
                </c:pt>
                <c:pt idx="112191">
                  <c:v>-146.08049999999997</c:v>
                </c:pt>
                <c:pt idx="112192">
                  <c:v>-146.07849999999999</c:v>
                </c:pt>
                <c:pt idx="112193">
                  <c:v>-146.07649999999998</c:v>
                </c:pt>
                <c:pt idx="112194">
                  <c:v>-146.07449999999997</c:v>
                </c:pt>
                <c:pt idx="112195">
                  <c:v>-146.07249999999999</c:v>
                </c:pt>
                <c:pt idx="112196">
                  <c:v>-146.07049999999998</c:v>
                </c:pt>
                <c:pt idx="112197">
                  <c:v>-146.06849999999997</c:v>
                </c:pt>
                <c:pt idx="112198">
                  <c:v>-146.06649999999999</c:v>
                </c:pt>
                <c:pt idx="112199">
                  <c:v>-146.06449999999998</c:v>
                </c:pt>
                <c:pt idx="112200">
                  <c:v>-146.06249999999997</c:v>
                </c:pt>
                <c:pt idx="112201">
                  <c:v>-146.06049999999999</c:v>
                </c:pt>
                <c:pt idx="112202">
                  <c:v>-146.05849999999998</c:v>
                </c:pt>
                <c:pt idx="112203">
                  <c:v>-146.05649999999997</c:v>
                </c:pt>
                <c:pt idx="112204">
                  <c:v>-146.05449999999999</c:v>
                </c:pt>
                <c:pt idx="112205">
                  <c:v>-146.05249999999998</c:v>
                </c:pt>
                <c:pt idx="112206">
                  <c:v>-146.05049999999997</c:v>
                </c:pt>
                <c:pt idx="112207">
                  <c:v>-146.04849999999999</c:v>
                </c:pt>
                <c:pt idx="112208">
                  <c:v>-146.04649999999998</c:v>
                </c:pt>
                <c:pt idx="112209">
                  <c:v>-146.04449999999997</c:v>
                </c:pt>
                <c:pt idx="112210">
                  <c:v>-146.04249999999999</c:v>
                </c:pt>
                <c:pt idx="112211">
                  <c:v>-146.04049999999998</c:v>
                </c:pt>
                <c:pt idx="112212">
                  <c:v>-146.03849999999997</c:v>
                </c:pt>
                <c:pt idx="112213">
                  <c:v>-146.03649999999999</c:v>
                </c:pt>
                <c:pt idx="112214">
                  <c:v>-146.03449999999998</c:v>
                </c:pt>
                <c:pt idx="112215">
                  <c:v>-146.03249999999997</c:v>
                </c:pt>
                <c:pt idx="112216">
                  <c:v>-146.03049999999999</c:v>
                </c:pt>
                <c:pt idx="112217">
                  <c:v>-146.02849999999998</c:v>
                </c:pt>
                <c:pt idx="112218">
                  <c:v>-146.02649999999997</c:v>
                </c:pt>
                <c:pt idx="112219">
                  <c:v>-146.02449999999999</c:v>
                </c:pt>
                <c:pt idx="112220">
                  <c:v>-146.02249999999998</c:v>
                </c:pt>
                <c:pt idx="112221">
                  <c:v>-146.02049999999997</c:v>
                </c:pt>
                <c:pt idx="112222">
                  <c:v>-146.01849999999999</c:v>
                </c:pt>
                <c:pt idx="112223">
                  <c:v>-146.01649999999998</c:v>
                </c:pt>
                <c:pt idx="112224">
                  <c:v>-146.01449999999997</c:v>
                </c:pt>
                <c:pt idx="112225">
                  <c:v>-146.01249999999999</c:v>
                </c:pt>
                <c:pt idx="112226">
                  <c:v>-146.01049999999998</c:v>
                </c:pt>
                <c:pt idx="112227">
                  <c:v>-146.00849999999997</c:v>
                </c:pt>
                <c:pt idx="112228">
                  <c:v>-146.00649999999999</c:v>
                </c:pt>
                <c:pt idx="112229">
                  <c:v>-146.00449999999998</c:v>
                </c:pt>
                <c:pt idx="112230">
                  <c:v>-146.00249999999997</c:v>
                </c:pt>
                <c:pt idx="112231">
                  <c:v>-146.00049999999999</c:v>
                </c:pt>
                <c:pt idx="112232">
                  <c:v>-145.99849999999998</c:v>
                </c:pt>
                <c:pt idx="112233">
                  <c:v>-145.99649999999997</c:v>
                </c:pt>
                <c:pt idx="112234">
                  <c:v>-145.99449999999999</c:v>
                </c:pt>
                <c:pt idx="112235">
                  <c:v>-145.99249999999998</c:v>
                </c:pt>
                <c:pt idx="112236">
                  <c:v>-145.99049999999997</c:v>
                </c:pt>
                <c:pt idx="112237">
                  <c:v>-145.98849999999999</c:v>
                </c:pt>
                <c:pt idx="112238">
                  <c:v>-145.98649999999998</c:v>
                </c:pt>
                <c:pt idx="112239">
                  <c:v>-145.98449999999997</c:v>
                </c:pt>
                <c:pt idx="112240">
                  <c:v>-145.98249999999999</c:v>
                </c:pt>
                <c:pt idx="112241">
                  <c:v>-145.98049999999998</c:v>
                </c:pt>
                <c:pt idx="112242">
                  <c:v>-145.97849999999997</c:v>
                </c:pt>
                <c:pt idx="112243">
                  <c:v>-145.97649999999999</c:v>
                </c:pt>
                <c:pt idx="112244">
                  <c:v>-145.97449999999998</c:v>
                </c:pt>
                <c:pt idx="112245">
                  <c:v>-145.97249999999997</c:v>
                </c:pt>
                <c:pt idx="112246">
                  <c:v>-145.97049999999999</c:v>
                </c:pt>
                <c:pt idx="112247">
                  <c:v>-145.96849999999998</c:v>
                </c:pt>
                <c:pt idx="112248">
                  <c:v>-145.96649999999997</c:v>
                </c:pt>
                <c:pt idx="112249">
                  <c:v>-145.96449999999999</c:v>
                </c:pt>
                <c:pt idx="112250">
                  <c:v>-145.96249999999998</c:v>
                </c:pt>
                <c:pt idx="112251">
                  <c:v>-145.96049999999997</c:v>
                </c:pt>
                <c:pt idx="112252">
                  <c:v>-145.95849999999999</c:v>
                </c:pt>
                <c:pt idx="112253">
                  <c:v>-145.95649999999998</c:v>
                </c:pt>
                <c:pt idx="112254">
                  <c:v>-145.95449999999997</c:v>
                </c:pt>
                <c:pt idx="112255">
                  <c:v>-145.95249999999999</c:v>
                </c:pt>
                <c:pt idx="112256">
                  <c:v>-145.95049999999998</c:v>
                </c:pt>
                <c:pt idx="112257">
                  <c:v>-145.94849999999997</c:v>
                </c:pt>
                <c:pt idx="112258">
                  <c:v>-145.94649999999999</c:v>
                </c:pt>
                <c:pt idx="112259">
                  <c:v>-145.94449999999998</c:v>
                </c:pt>
                <c:pt idx="112260">
                  <c:v>-145.94249999999997</c:v>
                </c:pt>
                <c:pt idx="112261">
                  <c:v>-145.94049999999999</c:v>
                </c:pt>
                <c:pt idx="112262">
                  <c:v>-145.93849999999998</c:v>
                </c:pt>
                <c:pt idx="112263">
                  <c:v>-145.93649999999997</c:v>
                </c:pt>
                <c:pt idx="112264">
                  <c:v>-145.93449999999999</c:v>
                </c:pt>
                <c:pt idx="112265">
                  <c:v>-145.93249999999998</c:v>
                </c:pt>
                <c:pt idx="112266">
                  <c:v>-145.93049999999997</c:v>
                </c:pt>
                <c:pt idx="112267">
                  <c:v>-145.92849999999999</c:v>
                </c:pt>
                <c:pt idx="112268">
                  <c:v>-145.92649999999998</c:v>
                </c:pt>
                <c:pt idx="112269">
                  <c:v>-145.92449999999997</c:v>
                </c:pt>
                <c:pt idx="112270">
                  <c:v>-145.92249999999999</c:v>
                </c:pt>
                <c:pt idx="112271">
                  <c:v>-145.92049999999998</c:v>
                </c:pt>
                <c:pt idx="112272">
                  <c:v>-145.91849999999997</c:v>
                </c:pt>
                <c:pt idx="112273">
                  <c:v>-145.91649999999998</c:v>
                </c:pt>
                <c:pt idx="112274">
                  <c:v>-145.91449999999998</c:v>
                </c:pt>
                <c:pt idx="112275">
                  <c:v>-145.91249999999997</c:v>
                </c:pt>
                <c:pt idx="112276">
                  <c:v>-145.91049999999998</c:v>
                </c:pt>
                <c:pt idx="112277">
                  <c:v>-145.90849999999998</c:v>
                </c:pt>
                <c:pt idx="112278">
                  <c:v>-145.90649999999997</c:v>
                </c:pt>
                <c:pt idx="112279">
                  <c:v>-145.90449999999998</c:v>
                </c:pt>
                <c:pt idx="112280">
                  <c:v>-145.90249999999997</c:v>
                </c:pt>
                <c:pt idx="112281">
                  <c:v>-145.90049999999997</c:v>
                </c:pt>
                <c:pt idx="112282">
                  <c:v>-145.89849999999998</c:v>
                </c:pt>
                <c:pt idx="112283">
                  <c:v>-145.89649999999997</c:v>
                </c:pt>
                <c:pt idx="112284">
                  <c:v>-145.89449999999997</c:v>
                </c:pt>
                <c:pt idx="112285">
                  <c:v>-145.89249999999998</c:v>
                </c:pt>
                <c:pt idx="112286">
                  <c:v>-145.89049999999997</c:v>
                </c:pt>
                <c:pt idx="112287">
                  <c:v>-145.88849999999996</c:v>
                </c:pt>
                <c:pt idx="112288">
                  <c:v>-145.88649999999998</c:v>
                </c:pt>
                <c:pt idx="112289">
                  <c:v>-145.88449999999997</c:v>
                </c:pt>
                <c:pt idx="112290">
                  <c:v>-145.88249999999996</c:v>
                </c:pt>
                <c:pt idx="112291">
                  <c:v>-145.88049999999998</c:v>
                </c:pt>
                <c:pt idx="112292">
                  <c:v>-145.87849999999997</c:v>
                </c:pt>
                <c:pt idx="112293">
                  <c:v>-145.87649999999996</c:v>
                </c:pt>
                <c:pt idx="112294">
                  <c:v>-145.87449999999998</c:v>
                </c:pt>
                <c:pt idx="112295">
                  <c:v>-145.87249999999997</c:v>
                </c:pt>
                <c:pt idx="112296">
                  <c:v>-145.87049999999996</c:v>
                </c:pt>
                <c:pt idx="112297">
                  <c:v>-145.86849999999998</c:v>
                </c:pt>
                <c:pt idx="112298">
                  <c:v>-145.86649999999997</c:v>
                </c:pt>
                <c:pt idx="112299">
                  <c:v>-145.86449999999996</c:v>
                </c:pt>
                <c:pt idx="112300">
                  <c:v>-145.86249999999998</c:v>
                </c:pt>
                <c:pt idx="112301">
                  <c:v>-145.86049999999997</c:v>
                </c:pt>
                <c:pt idx="112302">
                  <c:v>-145.85849999999996</c:v>
                </c:pt>
                <c:pt idx="112303">
                  <c:v>-145.85649999999998</c:v>
                </c:pt>
                <c:pt idx="112304">
                  <c:v>-145.85449999999997</c:v>
                </c:pt>
                <c:pt idx="112305">
                  <c:v>-145.85249999999996</c:v>
                </c:pt>
                <c:pt idx="112306">
                  <c:v>-145.85049999999998</c:v>
                </c:pt>
                <c:pt idx="112307">
                  <c:v>-145.84849999999997</c:v>
                </c:pt>
                <c:pt idx="112308">
                  <c:v>-145.84649999999996</c:v>
                </c:pt>
                <c:pt idx="112309">
                  <c:v>-145.84449999999998</c:v>
                </c:pt>
                <c:pt idx="112310">
                  <c:v>-145.84249999999997</c:v>
                </c:pt>
                <c:pt idx="112311">
                  <c:v>-145.84049999999996</c:v>
                </c:pt>
                <c:pt idx="112312">
                  <c:v>-145.83849999999998</c:v>
                </c:pt>
                <c:pt idx="112313">
                  <c:v>-145.83649999999997</c:v>
                </c:pt>
                <c:pt idx="112314">
                  <c:v>-145.83449999999999</c:v>
                </c:pt>
                <c:pt idx="112315">
                  <c:v>-145.83249999999998</c:v>
                </c:pt>
                <c:pt idx="112316">
                  <c:v>-145.83049999999997</c:v>
                </c:pt>
                <c:pt idx="112317">
                  <c:v>-145.82849999999999</c:v>
                </c:pt>
                <c:pt idx="112318">
                  <c:v>-145.82649999999998</c:v>
                </c:pt>
                <c:pt idx="112319">
                  <c:v>-145.82449999999997</c:v>
                </c:pt>
                <c:pt idx="112320">
                  <c:v>-145.82249999999999</c:v>
                </c:pt>
                <c:pt idx="112321">
                  <c:v>-145.82049999999998</c:v>
                </c:pt>
                <c:pt idx="112322">
                  <c:v>-145.81849999999997</c:v>
                </c:pt>
                <c:pt idx="112323">
                  <c:v>-145.81649999999999</c:v>
                </c:pt>
                <c:pt idx="112324">
                  <c:v>-145.81449999999998</c:v>
                </c:pt>
                <c:pt idx="112325">
                  <c:v>-145.81249999999997</c:v>
                </c:pt>
                <c:pt idx="112326">
                  <c:v>-145.81049999999999</c:v>
                </c:pt>
                <c:pt idx="112327">
                  <c:v>-145.80849999999998</c:v>
                </c:pt>
                <c:pt idx="112328">
                  <c:v>-145.80649999999997</c:v>
                </c:pt>
                <c:pt idx="112329">
                  <c:v>-145.80449999999999</c:v>
                </c:pt>
                <c:pt idx="112330">
                  <c:v>-145.80249999999998</c:v>
                </c:pt>
                <c:pt idx="112331">
                  <c:v>-145.80049999999997</c:v>
                </c:pt>
                <c:pt idx="112332">
                  <c:v>-145.79849999999999</c:v>
                </c:pt>
                <c:pt idx="112333">
                  <c:v>-145.79649999999998</c:v>
                </c:pt>
                <c:pt idx="112334">
                  <c:v>-145.79449999999997</c:v>
                </c:pt>
                <c:pt idx="112335">
                  <c:v>-145.79249999999999</c:v>
                </c:pt>
                <c:pt idx="112336">
                  <c:v>-145.79049999999998</c:v>
                </c:pt>
                <c:pt idx="112337">
                  <c:v>-145.78849999999997</c:v>
                </c:pt>
                <c:pt idx="112338">
                  <c:v>-145.78649999999999</c:v>
                </c:pt>
                <c:pt idx="112339">
                  <c:v>-145.78449999999998</c:v>
                </c:pt>
                <c:pt idx="112340">
                  <c:v>-145.78249999999997</c:v>
                </c:pt>
                <c:pt idx="112341">
                  <c:v>-145.78049999999999</c:v>
                </c:pt>
                <c:pt idx="112342">
                  <c:v>-145.77849999999998</c:v>
                </c:pt>
                <c:pt idx="112343">
                  <c:v>-145.77649999999997</c:v>
                </c:pt>
                <c:pt idx="112344">
                  <c:v>-145.77449999999999</c:v>
                </c:pt>
                <c:pt idx="112345">
                  <c:v>-145.77249999999998</c:v>
                </c:pt>
                <c:pt idx="112346">
                  <c:v>-145.77049999999997</c:v>
                </c:pt>
                <c:pt idx="112347">
                  <c:v>-145.76849999999999</c:v>
                </c:pt>
                <c:pt idx="112348">
                  <c:v>-145.76649999999998</c:v>
                </c:pt>
                <c:pt idx="112349">
                  <c:v>-145.76449999999997</c:v>
                </c:pt>
                <c:pt idx="112350">
                  <c:v>-145.76249999999999</c:v>
                </c:pt>
                <c:pt idx="112351">
                  <c:v>-145.76049999999998</c:v>
                </c:pt>
                <c:pt idx="112352">
                  <c:v>-145.75849999999997</c:v>
                </c:pt>
                <c:pt idx="112353">
                  <c:v>-145.75649999999999</c:v>
                </c:pt>
                <c:pt idx="112354">
                  <c:v>-145.75449999999998</c:v>
                </c:pt>
                <c:pt idx="112355">
                  <c:v>-145.75249999999997</c:v>
                </c:pt>
                <c:pt idx="112356">
                  <c:v>-145.75049999999999</c:v>
                </c:pt>
                <c:pt idx="112357">
                  <c:v>-145.74849999999998</c:v>
                </c:pt>
                <c:pt idx="112358">
                  <c:v>-145.74649999999997</c:v>
                </c:pt>
                <c:pt idx="112359">
                  <c:v>-145.74449999999999</c:v>
                </c:pt>
                <c:pt idx="112360">
                  <c:v>-145.74249999999998</c:v>
                </c:pt>
                <c:pt idx="112361">
                  <c:v>-145.74049999999997</c:v>
                </c:pt>
                <c:pt idx="112362">
                  <c:v>-145.73849999999999</c:v>
                </c:pt>
                <c:pt idx="112363">
                  <c:v>-145.73649999999998</c:v>
                </c:pt>
                <c:pt idx="112364">
                  <c:v>-145.73449999999997</c:v>
                </c:pt>
                <c:pt idx="112365">
                  <c:v>-145.73249999999999</c:v>
                </c:pt>
                <c:pt idx="112366">
                  <c:v>-145.73049999999998</c:v>
                </c:pt>
                <c:pt idx="112367">
                  <c:v>-145.72849999999997</c:v>
                </c:pt>
                <c:pt idx="112368">
                  <c:v>-145.72649999999999</c:v>
                </c:pt>
                <c:pt idx="112369">
                  <c:v>-145.72449999999998</c:v>
                </c:pt>
                <c:pt idx="112370">
                  <c:v>-145.72249999999997</c:v>
                </c:pt>
                <c:pt idx="112371">
                  <c:v>-145.72049999999999</c:v>
                </c:pt>
                <c:pt idx="112372">
                  <c:v>-145.71849999999998</c:v>
                </c:pt>
                <c:pt idx="112373">
                  <c:v>-145.71649999999997</c:v>
                </c:pt>
                <c:pt idx="112374">
                  <c:v>-145.71449999999999</c:v>
                </c:pt>
                <c:pt idx="112375">
                  <c:v>-145.71249999999998</c:v>
                </c:pt>
                <c:pt idx="112376">
                  <c:v>-145.71049999999997</c:v>
                </c:pt>
                <c:pt idx="112377">
                  <c:v>-145.70849999999999</c:v>
                </c:pt>
                <c:pt idx="112378">
                  <c:v>-145.70649999999998</c:v>
                </c:pt>
                <c:pt idx="112379">
                  <c:v>-145.70449999999997</c:v>
                </c:pt>
                <c:pt idx="112380">
                  <c:v>-145.70249999999999</c:v>
                </c:pt>
                <c:pt idx="112381">
                  <c:v>-145.70049999999998</c:v>
                </c:pt>
                <c:pt idx="112382">
                  <c:v>-145.69849999999997</c:v>
                </c:pt>
                <c:pt idx="112383">
                  <c:v>-145.69649999999999</c:v>
                </c:pt>
                <c:pt idx="112384">
                  <c:v>-145.69449999999998</c:v>
                </c:pt>
                <c:pt idx="112385">
                  <c:v>-145.69249999999997</c:v>
                </c:pt>
                <c:pt idx="112386">
                  <c:v>-145.69049999999999</c:v>
                </c:pt>
                <c:pt idx="112387">
                  <c:v>-145.68849999999998</c:v>
                </c:pt>
                <c:pt idx="112388">
                  <c:v>-145.68649999999997</c:v>
                </c:pt>
                <c:pt idx="112389">
                  <c:v>-145.68449999999999</c:v>
                </c:pt>
                <c:pt idx="112390">
                  <c:v>-145.68249999999998</c:v>
                </c:pt>
                <c:pt idx="112391">
                  <c:v>-145.68049999999997</c:v>
                </c:pt>
                <c:pt idx="112392">
                  <c:v>-145.67849999999999</c:v>
                </c:pt>
                <c:pt idx="112393">
                  <c:v>-145.67649999999998</c:v>
                </c:pt>
                <c:pt idx="112394">
                  <c:v>-145.67449999999997</c:v>
                </c:pt>
                <c:pt idx="112395">
                  <c:v>-145.67249999999999</c:v>
                </c:pt>
                <c:pt idx="112396">
                  <c:v>-145.67049999999998</c:v>
                </c:pt>
                <c:pt idx="112397">
                  <c:v>-145.66849999999997</c:v>
                </c:pt>
                <c:pt idx="112398">
                  <c:v>-145.66649999999998</c:v>
                </c:pt>
                <c:pt idx="112399">
                  <c:v>-145.66449999999998</c:v>
                </c:pt>
                <c:pt idx="112400">
                  <c:v>-145.66249999999997</c:v>
                </c:pt>
                <c:pt idx="112401">
                  <c:v>-145.66049999999998</c:v>
                </c:pt>
                <c:pt idx="112402">
                  <c:v>-145.65849999999998</c:v>
                </c:pt>
                <c:pt idx="112403">
                  <c:v>-145.65649999999997</c:v>
                </c:pt>
                <c:pt idx="112404">
                  <c:v>-145.65449999999998</c:v>
                </c:pt>
                <c:pt idx="112405">
                  <c:v>-145.65249999999997</c:v>
                </c:pt>
                <c:pt idx="112406">
                  <c:v>-145.65049999999997</c:v>
                </c:pt>
                <c:pt idx="112407">
                  <c:v>-145.64849999999998</c:v>
                </c:pt>
                <c:pt idx="112408">
                  <c:v>-145.64649999999997</c:v>
                </c:pt>
                <c:pt idx="112409">
                  <c:v>-145.64449999999997</c:v>
                </c:pt>
                <c:pt idx="112410">
                  <c:v>-145.64249999999998</c:v>
                </c:pt>
                <c:pt idx="112411">
                  <c:v>-145.64049999999997</c:v>
                </c:pt>
                <c:pt idx="112412">
                  <c:v>-145.63849999999996</c:v>
                </c:pt>
                <c:pt idx="112413">
                  <c:v>-145.63649999999998</c:v>
                </c:pt>
                <c:pt idx="112414">
                  <c:v>-145.63449999999997</c:v>
                </c:pt>
                <c:pt idx="112415">
                  <c:v>-145.63249999999996</c:v>
                </c:pt>
                <c:pt idx="112416">
                  <c:v>-145.63049999999998</c:v>
                </c:pt>
                <c:pt idx="112417">
                  <c:v>-145.62849999999997</c:v>
                </c:pt>
                <c:pt idx="112418">
                  <c:v>-145.62649999999996</c:v>
                </c:pt>
                <c:pt idx="112419">
                  <c:v>-145.62449999999998</c:v>
                </c:pt>
                <c:pt idx="112420">
                  <c:v>-145.62249999999997</c:v>
                </c:pt>
                <c:pt idx="112421">
                  <c:v>-145.62049999999996</c:v>
                </c:pt>
                <c:pt idx="112422">
                  <c:v>-145.61849999999998</c:v>
                </c:pt>
                <c:pt idx="112423">
                  <c:v>-145.61649999999997</c:v>
                </c:pt>
                <c:pt idx="112424">
                  <c:v>-145.61449999999996</c:v>
                </c:pt>
                <c:pt idx="112425">
                  <c:v>-145.61249999999998</c:v>
                </c:pt>
                <c:pt idx="112426">
                  <c:v>-145.61049999999997</c:v>
                </c:pt>
                <c:pt idx="112427">
                  <c:v>-145.60849999999996</c:v>
                </c:pt>
                <c:pt idx="112428">
                  <c:v>-145.60649999999998</c:v>
                </c:pt>
                <c:pt idx="112429">
                  <c:v>-145.60449999999997</c:v>
                </c:pt>
                <c:pt idx="112430">
                  <c:v>-145.60249999999996</c:v>
                </c:pt>
                <c:pt idx="112431">
                  <c:v>-145.60049999999998</c:v>
                </c:pt>
                <c:pt idx="112432">
                  <c:v>-145.59849999999997</c:v>
                </c:pt>
                <c:pt idx="112433">
                  <c:v>-145.59649999999996</c:v>
                </c:pt>
                <c:pt idx="112434">
                  <c:v>-145.59449999999998</c:v>
                </c:pt>
                <c:pt idx="112435">
                  <c:v>-145.59249999999997</c:v>
                </c:pt>
                <c:pt idx="112436">
                  <c:v>-145.59049999999996</c:v>
                </c:pt>
                <c:pt idx="112437">
                  <c:v>-145.58849999999998</c:v>
                </c:pt>
                <c:pt idx="112438">
                  <c:v>-145.58649999999997</c:v>
                </c:pt>
                <c:pt idx="112439">
                  <c:v>-145.58449999999999</c:v>
                </c:pt>
                <c:pt idx="112440">
                  <c:v>-145.58249999999998</c:v>
                </c:pt>
                <c:pt idx="112441">
                  <c:v>-145.58049999999997</c:v>
                </c:pt>
                <c:pt idx="112442">
                  <c:v>-145.57849999999999</c:v>
                </c:pt>
                <c:pt idx="112443">
                  <c:v>-145.57649999999998</c:v>
                </c:pt>
                <c:pt idx="112444">
                  <c:v>-145.57449999999997</c:v>
                </c:pt>
                <c:pt idx="112445">
                  <c:v>-145.57249999999999</c:v>
                </c:pt>
                <c:pt idx="112446">
                  <c:v>-145.57049999999998</c:v>
                </c:pt>
                <c:pt idx="112447">
                  <c:v>-145.56849999999997</c:v>
                </c:pt>
                <c:pt idx="112448">
                  <c:v>-145.56649999999999</c:v>
                </c:pt>
                <c:pt idx="112449">
                  <c:v>-145.56449999999998</c:v>
                </c:pt>
                <c:pt idx="112450">
                  <c:v>-145.56249999999997</c:v>
                </c:pt>
                <c:pt idx="112451">
                  <c:v>-145.56049999999999</c:v>
                </c:pt>
                <c:pt idx="112452">
                  <c:v>-145.55849999999998</c:v>
                </c:pt>
                <c:pt idx="112453">
                  <c:v>-145.55649999999997</c:v>
                </c:pt>
                <c:pt idx="112454">
                  <c:v>-145.55449999999999</c:v>
                </c:pt>
                <c:pt idx="112455">
                  <c:v>-145.55249999999998</c:v>
                </c:pt>
                <c:pt idx="112456">
                  <c:v>-145.55049999999997</c:v>
                </c:pt>
                <c:pt idx="112457">
                  <c:v>-145.54849999999999</c:v>
                </c:pt>
                <c:pt idx="112458">
                  <c:v>-145.54649999999998</c:v>
                </c:pt>
                <c:pt idx="112459">
                  <c:v>-145.54449999999997</c:v>
                </c:pt>
                <c:pt idx="112460">
                  <c:v>-145.54249999999999</c:v>
                </c:pt>
                <c:pt idx="112461">
                  <c:v>-145.54049999999998</c:v>
                </c:pt>
                <c:pt idx="112462">
                  <c:v>-145.53849999999997</c:v>
                </c:pt>
                <c:pt idx="112463">
                  <c:v>-145.53649999999999</c:v>
                </c:pt>
                <c:pt idx="112464">
                  <c:v>-145.53449999999998</c:v>
                </c:pt>
                <c:pt idx="112465">
                  <c:v>-145.53249999999997</c:v>
                </c:pt>
                <c:pt idx="112466">
                  <c:v>-145.53049999999999</c:v>
                </c:pt>
                <c:pt idx="112467">
                  <c:v>-145.52849999999998</c:v>
                </c:pt>
                <c:pt idx="112468">
                  <c:v>-145.52649999999997</c:v>
                </c:pt>
                <c:pt idx="112469">
                  <c:v>-145.52449999999999</c:v>
                </c:pt>
                <c:pt idx="112470">
                  <c:v>-145.52249999999998</c:v>
                </c:pt>
                <c:pt idx="112471">
                  <c:v>-145.52049999999997</c:v>
                </c:pt>
                <c:pt idx="112472">
                  <c:v>-145.51849999999999</c:v>
                </c:pt>
                <c:pt idx="112473">
                  <c:v>-145.51649999999998</c:v>
                </c:pt>
                <c:pt idx="112474">
                  <c:v>-145.51449999999997</c:v>
                </c:pt>
                <c:pt idx="112475">
                  <c:v>-145.51249999999999</c:v>
                </c:pt>
                <c:pt idx="112476">
                  <c:v>-145.51049999999998</c:v>
                </c:pt>
                <c:pt idx="112477">
                  <c:v>-145.50849999999997</c:v>
                </c:pt>
                <c:pt idx="112478">
                  <c:v>-145.50649999999999</c:v>
                </c:pt>
                <c:pt idx="112479">
                  <c:v>-145.50449999999998</c:v>
                </c:pt>
                <c:pt idx="112480">
                  <c:v>-145.50249999999997</c:v>
                </c:pt>
                <c:pt idx="112481">
                  <c:v>-145.50049999999999</c:v>
                </c:pt>
                <c:pt idx="112482">
                  <c:v>-145.49849999999998</c:v>
                </c:pt>
                <c:pt idx="112483">
                  <c:v>-145.49649999999997</c:v>
                </c:pt>
                <c:pt idx="112484">
                  <c:v>-145.49449999999999</c:v>
                </c:pt>
                <c:pt idx="112485">
                  <c:v>-145.49249999999998</c:v>
                </c:pt>
                <c:pt idx="112486">
                  <c:v>-145.49049999999997</c:v>
                </c:pt>
                <c:pt idx="112487">
                  <c:v>-145.48849999999999</c:v>
                </c:pt>
                <c:pt idx="112488">
                  <c:v>-145.48649999999998</c:v>
                </c:pt>
                <c:pt idx="112489">
                  <c:v>-145.48449999999997</c:v>
                </c:pt>
                <c:pt idx="112490">
                  <c:v>-145.48249999999999</c:v>
                </c:pt>
                <c:pt idx="112491">
                  <c:v>-145.48049999999998</c:v>
                </c:pt>
                <c:pt idx="112492">
                  <c:v>-145.47849999999997</c:v>
                </c:pt>
                <c:pt idx="112493">
                  <c:v>-145.47649999999999</c:v>
                </c:pt>
                <c:pt idx="112494">
                  <c:v>-145.47449999999998</c:v>
                </c:pt>
                <c:pt idx="112495">
                  <c:v>-145.47249999999997</c:v>
                </c:pt>
                <c:pt idx="112496">
                  <c:v>-145.47049999999999</c:v>
                </c:pt>
                <c:pt idx="112497">
                  <c:v>-145.46849999999998</c:v>
                </c:pt>
                <c:pt idx="112498">
                  <c:v>-145.46649999999997</c:v>
                </c:pt>
                <c:pt idx="112499">
                  <c:v>-145.46449999999999</c:v>
                </c:pt>
                <c:pt idx="112500">
                  <c:v>-145.46249999999998</c:v>
                </c:pt>
                <c:pt idx="112501">
                  <c:v>-145.46049999999997</c:v>
                </c:pt>
                <c:pt idx="112502">
                  <c:v>-145.45849999999999</c:v>
                </c:pt>
                <c:pt idx="112503">
                  <c:v>-145.45649999999998</c:v>
                </c:pt>
                <c:pt idx="112504">
                  <c:v>-145.45449999999997</c:v>
                </c:pt>
                <c:pt idx="112505">
                  <c:v>-145.45249999999999</c:v>
                </c:pt>
                <c:pt idx="112506">
                  <c:v>-145.45049999999998</c:v>
                </c:pt>
                <c:pt idx="112507">
                  <c:v>-145.44849999999997</c:v>
                </c:pt>
                <c:pt idx="112508">
                  <c:v>-145.44649999999999</c:v>
                </c:pt>
                <c:pt idx="112509">
                  <c:v>-145.44449999999998</c:v>
                </c:pt>
                <c:pt idx="112510">
                  <c:v>-145.44249999999997</c:v>
                </c:pt>
                <c:pt idx="112511">
                  <c:v>-145.44049999999999</c:v>
                </c:pt>
                <c:pt idx="112512">
                  <c:v>-145.43849999999998</c:v>
                </c:pt>
                <c:pt idx="112513">
                  <c:v>-145.43649999999997</c:v>
                </c:pt>
                <c:pt idx="112514">
                  <c:v>-145.43449999999999</c:v>
                </c:pt>
                <c:pt idx="112515">
                  <c:v>-145.43249999999998</c:v>
                </c:pt>
                <c:pt idx="112516">
                  <c:v>-145.43049999999997</c:v>
                </c:pt>
                <c:pt idx="112517">
                  <c:v>-145.42849999999999</c:v>
                </c:pt>
                <c:pt idx="112518">
                  <c:v>-145.42649999999998</c:v>
                </c:pt>
                <c:pt idx="112519">
                  <c:v>-145.42449999999997</c:v>
                </c:pt>
                <c:pt idx="112520">
                  <c:v>-145.42249999999999</c:v>
                </c:pt>
                <c:pt idx="112521">
                  <c:v>-145.42049999999998</c:v>
                </c:pt>
                <c:pt idx="112522">
                  <c:v>-145.41849999999997</c:v>
                </c:pt>
                <c:pt idx="112523">
                  <c:v>-145.41649999999998</c:v>
                </c:pt>
                <c:pt idx="112524">
                  <c:v>-145.41449999999998</c:v>
                </c:pt>
                <c:pt idx="112525">
                  <c:v>-145.41249999999997</c:v>
                </c:pt>
                <c:pt idx="112526">
                  <c:v>-145.41049999999998</c:v>
                </c:pt>
                <c:pt idx="112527">
                  <c:v>-145.40849999999998</c:v>
                </c:pt>
                <c:pt idx="112528">
                  <c:v>-145.40649999999997</c:v>
                </c:pt>
                <c:pt idx="112529">
                  <c:v>-145.40449999999998</c:v>
                </c:pt>
                <c:pt idx="112530">
                  <c:v>-145.40249999999997</c:v>
                </c:pt>
                <c:pt idx="112531">
                  <c:v>-145.40049999999997</c:v>
                </c:pt>
                <c:pt idx="112532">
                  <c:v>-145.39849999999998</c:v>
                </c:pt>
                <c:pt idx="112533">
                  <c:v>-145.39649999999997</c:v>
                </c:pt>
                <c:pt idx="112534">
                  <c:v>-145.39449999999997</c:v>
                </c:pt>
                <c:pt idx="112535">
                  <c:v>-145.39249999999998</c:v>
                </c:pt>
                <c:pt idx="112536">
                  <c:v>-145.39049999999997</c:v>
                </c:pt>
                <c:pt idx="112537">
                  <c:v>-145.38849999999996</c:v>
                </c:pt>
                <c:pt idx="112538">
                  <c:v>-145.38649999999998</c:v>
                </c:pt>
                <c:pt idx="112539">
                  <c:v>-145.38449999999997</c:v>
                </c:pt>
                <c:pt idx="112540">
                  <c:v>-145.38249999999996</c:v>
                </c:pt>
                <c:pt idx="112541">
                  <c:v>-145.38049999999998</c:v>
                </c:pt>
                <c:pt idx="112542">
                  <c:v>-145.37849999999997</c:v>
                </c:pt>
                <c:pt idx="112543">
                  <c:v>-145.37649999999996</c:v>
                </c:pt>
                <c:pt idx="112544">
                  <c:v>-145.37449999999998</c:v>
                </c:pt>
                <c:pt idx="112545">
                  <c:v>-145.37249999999997</c:v>
                </c:pt>
                <c:pt idx="112546">
                  <c:v>-145.37049999999996</c:v>
                </c:pt>
                <c:pt idx="112547">
                  <c:v>-145.36849999999998</c:v>
                </c:pt>
                <c:pt idx="112548">
                  <c:v>-145.36649999999997</c:v>
                </c:pt>
                <c:pt idx="112549">
                  <c:v>-145.36449999999996</c:v>
                </c:pt>
                <c:pt idx="112550">
                  <c:v>-145.36249999999998</c:v>
                </c:pt>
                <c:pt idx="112551">
                  <c:v>-145.36049999999997</c:v>
                </c:pt>
                <c:pt idx="112552">
                  <c:v>-145.35849999999996</c:v>
                </c:pt>
                <c:pt idx="112553">
                  <c:v>-145.35649999999998</c:v>
                </c:pt>
                <c:pt idx="112554">
                  <c:v>-145.35449999999997</c:v>
                </c:pt>
                <c:pt idx="112555">
                  <c:v>-145.35249999999996</c:v>
                </c:pt>
                <c:pt idx="112556">
                  <c:v>-145.35049999999998</c:v>
                </c:pt>
                <c:pt idx="112557">
                  <c:v>-145.34849999999997</c:v>
                </c:pt>
                <c:pt idx="112558">
                  <c:v>-145.34649999999996</c:v>
                </c:pt>
                <c:pt idx="112559">
                  <c:v>-145.34449999999998</c:v>
                </c:pt>
                <c:pt idx="112560">
                  <c:v>-145.34249999999997</c:v>
                </c:pt>
                <c:pt idx="112561">
                  <c:v>-145.34049999999996</c:v>
                </c:pt>
                <c:pt idx="112562">
                  <c:v>-145.33849999999998</c:v>
                </c:pt>
                <c:pt idx="112563">
                  <c:v>-145.33649999999997</c:v>
                </c:pt>
                <c:pt idx="112564">
                  <c:v>-145.33449999999999</c:v>
                </c:pt>
                <c:pt idx="112565">
                  <c:v>-145.33249999999998</c:v>
                </c:pt>
                <c:pt idx="112566">
                  <c:v>-145.33049999999997</c:v>
                </c:pt>
                <c:pt idx="112567">
                  <c:v>-145.32849999999999</c:v>
                </c:pt>
                <c:pt idx="112568">
                  <c:v>-145.32649999999998</c:v>
                </c:pt>
                <c:pt idx="112569">
                  <c:v>-145.32449999999997</c:v>
                </c:pt>
                <c:pt idx="112570">
                  <c:v>-145.32249999999999</c:v>
                </c:pt>
                <c:pt idx="112571">
                  <c:v>-145.32049999999998</c:v>
                </c:pt>
                <c:pt idx="112572">
                  <c:v>-145.31849999999997</c:v>
                </c:pt>
                <c:pt idx="112573">
                  <c:v>-145.31649999999999</c:v>
                </c:pt>
                <c:pt idx="112574">
                  <c:v>-145.31449999999998</c:v>
                </c:pt>
                <c:pt idx="112575">
                  <c:v>-145.31249999999997</c:v>
                </c:pt>
                <c:pt idx="112576">
                  <c:v>-145.31049999999999</c:v>
                </c:pt>
                <c:pt idx="112577">
                  <c:v>-145.30849999999998</c:v>
                </c:pt>
                <c:pt idx="112578">
                  <c:v>-145.30649999999997</c:v>
                </c:pt>
                <c:pt idx="112579">
                  <c:v>-145.30449999999999</c:v>
                </c:pt>
                <c:pt idx="112580">
                  <c:v>-145.30249999999998</c:v>
                </c:pt>
                <c:pt idx="112581">
                  <c:v>-145.30049999999997</c:v>
                </c:pt>
                <c:pt idx="112582">
                  <c:v>-145.29849999999999</c:v>
                </c:pt>
                <c:pt idx="112583">
                  <c:v>-145.29649999999998</c:v>
                </c:pt>
                <c:pt idx="112584">
                  <c:v>-145.29449999999997</c:v>
                </c:pt>
                <c:pt idx="112585">
                  <c:v>-145.29249999999999</c:v>
                </c:pt>
                <c:pt idx="112586">
                  <c:v>-145.29049999999998</c:v>
                </c:pt>
                <c:pt idx="112587">
                  <c:v>-145.28849999999997</c:v>
                </c:pt>
                <c:pt idx="112588">
                  <c:v>-145.28649999999999</c:v>
                </c:pt>
                <c:pt idx="112589">
                  <c:v>-145.28449999999998</c:v>
                </c:pt>
                <c:pt idx="112590">
                  <c:v>-145.28249999999997</c:v>
                </c:pt>
                <c:pt idx="112591">
                  <c:v>-145.28049999999999</c:v>
                </c:pt>
                <c:pt idx="112592">
                  <c:v>-145.27849999999998</c:v>
                </c:pt>
                <c:pt idx="112593">
                  <c:v>-145.27649999999997</c:v>
                </c:pt>
                <c:pt idx="112594">
                  <c:v>-145.27449999999999</c:v>
                </c:pt>
                <c:pt idx="112595">
                  <c:v>-145.27249999999998</c:v>
                </c:pt>
                <c:pt idx="112596">
                  <c:v>-145.27049999999997</c:v>
                </c:pt>
                <c:pt idx="112597">
                  <c:v>-145.26849999999999</c:v>
                </c:pt>
                <c:pt idx="112598">
                  <c:v>-145.26649999999998</c:v>
                </c:pt>
                <c:pt idx="112599">
                  <c:v>-145.26449999999997</c:v>
                </c:pt>
                <c:pt idx="112600">
                  <c:v>-145.26249999999999</c:v>
                </c:pt>
                <c:pt idx="112601">
                  <c:v>-145.26049999999998</c:v>
                </c:pt>
                <c:pt idx="112602">
                  <c:v>-145.25849999999997</c:v>
                </c:pt>
                <c:pt idx="112603">
                  <c:v>-145.25649999999999</c:v>
                </c:pt>
                <c:pt idx="112604">
                  <c:v>-145.25449999999998</c:v>
                </c:pt>
                <c:pt idx="112605">
                  <c:v>-145.25249999999997</c:v>
                </c:pt>
                <c:pt idx="112606">
                  <c:v>-145.25049999999999</c:v>
                </c:pt>
                <c:pt idx="112607">
                  <c:v>-145.24849999999998</c:v>
                </c:pt>
                <c:pt idx="112608">
                  <c:v>-145.24649999999997</c:v>
                </c:pt>
                <c:pt idx="112609">
                  <c:v>-145.24449999999999</c:v>
                </c:pt>
                <c:pt idx="112610">
                  <c:v>-145.24249999999998</c:v>
                </c:pt>
                <c:pt idx="112611">
                  <c:v>-145.24049999999997</c:v>
                </c:pt>
                <c:pt idx="112612">
                  <c:v>-145.23849999999999</c:v>
                </c:pt>
                <c:pt idx="112613">
                  <c:v>-145.23649999999998</c:v>
                </c:pt>
                <c:pt idx="112614">
                  <c:v>-145.23449999999997</c:v>
                </c:pt>
                <c:pt idx="112615">
                  <c:v>-145.23249999999999</c:v>
                </c:pt>
                <c:pt idx="112616">
                  <c:v>-145.23049999999998</c:v>
                </c:pt>
                <c:pt idx="112617">
                  <c:v>-145.22849999999997</c:v>
                </c:pt>
                <c:pt idx="112618">
                  <c:v>-145.22649999999999</c:v>
                </c:pt>
                <c:pt idx="112619">
                  <c:v>-145.22449999999998</c:v>
                </c:pt>
                <c:pt idx="112620">
                  <c:v>-145.22249999999997</c:v>
                </c:pt>
                <c:pt idx="112621">
                  <c:v>-145.22049999999999</c:v>
                </c:pt>
                <c:pt idx="112622">
                  <c:v>-145.21849999999998</c:v>
                </c:pt>
                <c:pt idx="112623">
                  <c:v>-145.21649999999997</c:v>
                </c:pt>
                <c:pt idx="112624">
                  <c:v>-145.21449999999999</c:v>
                </c:pt>
                <c:pt idx="112625">
                  <c:v>-145.21249999999998</c:v>
                </c:pt>
                <c:pt idx="112626">
                  <c:v>-145.21049999999997</c:v>
                </c:pt>
                <c:pt idx="112627">
                  <c:v>-145.20849999999999</c:v>
                </c:pt>
                <c:pt idx="112628">
                  <c:v>-145.20649999999998</c:v>
                </c:pt>
                <c:pt idx="112629">
                  <c:v>-145.20449999999997</c:v>
                </c:pt>
                <c:pt idx="112630">
                  <c:v>-145.20249999999999</c:v>
                </c:pt>
                <c:pt idx="112631">
                  <c:v>-145.20049999999998</c:v>
                </c:pt>
                <c:pt idx="112632">
                  <c:v>-145.19849999999997</c:v>
                </c:pt>
                <c:pt idx="112633">
                  <c:v>-145.19649999999999</c:v>
                </c:pt>
                <c:pt idx="112634">
                  <c:v>-145.19449999999998</c:v>
                </c:pt>
                <c:pt idx="112635">
                  <c:v>-145.19249999999997</c:v>
                </c:pt>
                <c:pt idx="112636">
                  <c:v>-145.19049999999999</c:v>
                </c:pt>
                <c:pt idx="112637">
                  <c:v>-145.18849999999998</c:v>
                </c:pt>
                <c:pt idx="112638">
                  <c:v>-145.18649999999997</c:v>
                </c:pt>
                <c:pt idx="112639">
                  <c:v>-145.18449999999999</c:v>
                </c:pt>
                <c:pt idx="112640">
                  <c:v>-145.18249999999998</c:v>
                </c:pt>
                <c:pt idx="112641">
                  <c:v>-145.18049999999997</c:v>
                </c:pt>
                <c:pt idx="112642">
                  <c:v>-145.17849999999999</c:v>
                </c:pt>
                <c:pt idx="112643">
                  <c:v>-145.17649999999998</c:v>
                </c:pt>
                <c:pt idx="112644">
                  <c:v>-145.17449999999997</c:v>
                </c:pt>
                <c:pt idx="112645">
                  <c:v>-145.17249999999999</c:v>
                </c:pt>
                <c:pt idx="112646">
                  <c:v>-145.17049999999998</c:v>
                </c:pt>
                <c:pt idx="112647">
                  <c:v>-145.16849999999997</c:v>
                </c:pt>
                <c:pt idx="112648">
                  <c:v>-145.16649999999998</c:v>
                </c:pt>
                <c:pt idx="112649">
                  <c:v>-145.16449999999998</c:v>
                </c:pt>
                <c:pt idx="112650">
                  <c:v>-145.16249999999997</c:v>
                </c:pt>
                <c:pt idx="112651">
                  <c:v>-145.16049999999998</c:v>
                </c:pt>
                <c:pt idx="112652">
                  <c:v>-145.15849999999998</c:v>
                </c:pt>
                <c:pt idx="112653">
                  <c:v>-145.15649999999997</c:v>
                </c:pt>
                <c:pt idx="112654">
                  <c:v>-145.15449999999998</c:v>
                </c:pt>
                <c:pt idx="112655">
                  <c:v>-145.15249999999997</c:v>
                </c:pt>
                <c:pt idx="112656">
                  <c:v>-145.15049999999997</c:v>
                </c:pt>
                <c:pt idx="112657">
                  <c:v>-145.14849999999998</c:v>
                </c:pt>
                <c:pt idx="112658">
                  <c:v>-145.14649999999997</c:v>
                </c:pt>
                <c:pt idx="112659">
                  <c:v>-145.14449999999997</c:v>
                </c:pt>
                <c:pt idx="112660">
                  <c:v>-145.14249999999998</c:v>
                </c:pt>
                <c:pt idx="112661">
                  <c:v>-145.14049999999997</c:v>
                </c:pt>
                <c:pt idx="112662">
                  <c:v>-145.13849999999996</c:v>
                </c:pt>
                <c:pt idx="112663">
                  <c:v>-145.13649999999998</c:v>
                </c:pt>
                <c:pt idx="112664">
                  <c:v>-145.13449999999997</c:v>
                </c:pt>
                <c:pt idx="112665">
                  <c:v>-145.13249999999996</c:v>
                </c:pt>
                <c:pt idx="112666">
                  <c:v>-145.13049999999998</c:v>
                </c:pt>
                <c:pt idx="112667">
                  <c:v>-145.12849999999997</c:v>
                </c:pt>
                <c:pt idx="112668">
                  <c:v>-145.12649999999996</c:v>
                </c:pt>
                <c:pt idx="112669">
                  <c:v>-145.12449999999998</c:v>
                </c:pt>
                <c:pt idx="112670">
                  <c:v>-145.12249999999997</c:v>
                </c:pt>
                <c:pt idx="112671">
                  <c:v>-145.12049999999996</c:v>
                </c:pt>
                <c:pt idx="112672">
                  <c:v>-145.11849999999998</c:v>
                </c:pt>
                <c:pt idx="112673">
                  <c:v>-145.11649999999997</c:v>
                </c:pt>
                <c:pt idx="112674">
                  <c:v>-145.11449999999996</c:v>
                </c:pt>
                <c:pt idx="112675">
                  <c:v>-145.11249999999998</c:v>
                </c:pt>
                <c:pt idx="112676">
                  <c:v>-145.11049999999997</c:v>
                </c:pt>
                <c:pt idx="112677">
                  <c:v>-145.10849999999996</c:v>
                </c:pt>
                <c:pt idx="112678">
                  <c:v>-145.10649999999998</c:v>
                </c:pt>
                <c:pt idx="112679">
                  <c:v>-145.10449999999997</c:v>
                </c:pt>
                <c:pt idx="112680">
                  <c:v>-145.10249999999996</c:v>
                </c:pt>
                <c:pt idx="112681">
                  <c:v>-145.10049999999998</c:v>
                </c:pt>
                <c:pt idx="112682">
                  <c:v>-145.09849999999997</c:v>
                </c:pt>
                <c:pt idx="112683">
                  <c:v>-145.09649999999996</c:v>
                </c:pt>
                <c:pt idx="112684">
                  <c:v>-145.09449999999998</c:v>
                </c:pt>
                <c:pt idx="112685">
                  <c:v>-145.09249999999997</c:v>
                </c:pt>
                <c:pt idx="112686">
                  <c:v>-145.09049999999996</c:v>
                </c:pt>
                <c:pt idx="112687">
                  <c:v>-145.08849999999998</c:v>
                </c:pt>
                <c:pt idx="112688">
                  <c:v>-145.08649999999997</c:v>
                </c:pt>
                <c:pt idx="112689">
                  <c:v>-145.08449999999999</c:v>
                </c:pt>
                <c:pt idx="112690">
                  <c:v>-145.08249999999998</c:v>
                </c:pt>
                <c:pt idx="112691">
                  <c:v>-145.08049999999997</c:v>
                </c:pt>
                <c:pt idx="112692">
                  <c:v>-145.07849999999999</c:v>
                </c:pt>
                <c:pt idx="112693">
                  <c:v>-145.07649999999998</c:v>
                </c:pt>
                <c:pt idx="112694">
                  <c:v>-145.07449999999997</c:v>
                </c:pt>
                <c:pt idx="112695">
                  <c:v>-145.07249999999999</c:v>
                </c:pt>
                <c:pt idx="112696">
                  <c:v>-145.07049999999998</c:v>
                </c:pt>
                <c:pt idx="112697">
                  <c:v>-145.06849999999997</c:v>
                </c:pt>
                <c:pt idx="112698">
                  <c:v>-145.06649999999999</c:v>
                </c:pt>
                <c:pt idx="112699">
                  <c:v>-145.06449999999998</c:v>
                </c:pt>
                <c:pt idx="112700">
                  <c:v>-145.06249999999997</c:v>
                </c:pt>
                <c:pt idx="112701">
                  <c:v>-145.06049999999999</c:v>
                </c:pt>
                <c:pt idx="112702">
                  <c:v>-145.05849999999998</c:v>
                </c:pt>
                <c:pt idx="112703">
                  <c:v>-145.05649999999997</c:v>
                </c:pt>
                <c:pt idx="112704">
                  <c:v>-145.05449999999999</c:v>
                </c:pt>
                <c:pt idx="112705">
                  <c:v>-145.05249999999998</c:v>
                </c:pt>
                <c:pt idx="112706">
                  <c:v>-145.05049999999997</c:v>
                </c:pt>
                <c:pt idx="112707">
                  <c:v>-145.04849999999999</c:v>
                </c:pt>
                <c:pt idx="112708">
                  <c:v>-145.04649999999998</c:v>
                </c:pt>
                <c:pt idx="112709">
                  <c:v>-145.04449999999997</c:v>
                </c:pt>
                <c:pt idx="112710">
                  <c:v>-145.04249999999999</c:v>
                </c:pt>
                <c:pt idx="112711">
                  <c:v>-145.04049999999998</c:v>
                </c:pt>
                <c:pt idx="112712">
                  <c:v>-145.03849999999997</c:v>
                </c:pt>
                <c:pt idx="112713">
                  <c:v>-145.03649999999999</c:v>
                </c:pt>
                <c:pt idx="112714">
                  <c:v>-145.03449999999998</c:v>
                </c:pt>
                <c:pt idx="112715">
                  <c:v>-145.03249999999997</c:v>
                </c:pt>
                <c:pt idx="112716">
                  <c:v>-145.03049999999999</c:v>
                </c:pt>
                <c:pt idx="112717">
                  <c:v>-145.02849999999998</c:v>
                </c:pt>
                <c:pt idx="112718">
                  <c:v>-145.02649999999997</c:v>
                </c:pt>
                <c:pt idx="112719">
                  <c:v>-145.02449999999999</c:v>
                </c:pt>
                <c:pt idx="112720">
                  <c:v>-145.02249999999998</c:v>
                </c:pt>
                <c:pt idx="112721">
                  <c:v>-145.02049999999997</c:v>
                </c:pt>
                <c:pt idx="112722">
                  <c:v>-145.01849999999999</c:v>
                </c:pt>
                <c:pt idx="112723">
                  <c:v>-145.01649999999998</c:v>
                </c:pt>
                <c:pt idx="112724">
                  <c:v>-145.01449999999997</c:v>
                </c:pt>
                <c:pt idx="112725">
                  <c:v>-145.01249999999999</c:v>
                </c:pt>
                <c:pt idx="112726">
                  <c:v>-145.01049999999998</c:v>
                </c:pt>
                <c:pt idx="112727">
                  <c:v>-145.00849999999997</c:v>
                </c:pt>
                <c:pt idx="112728">
                  <c:v>-145.00649999999999</c:v>
                </c:pt>
                <c:pt idx="112729">
                  <c:v>-145.00449999999998</c:v>
                </c:pt>
                <c:pt idx="112730">
                  <c:v>-145.00249999999997</c:v>
                </c:pt>
                <c:pt idx="112731">
                  <c:v>-145.00049999999999</c:v>
                </c:pt>
                <c:pt idx="112732">
                  <c:v>-144.99849999999998</c:v>
                </c:pt>
                <c:pt idx="112733">
                  <c:v>-144.99649999999997</c:v>
                </c:pt>
                <c:pt idx="112734">
                  <c:v>-144.99449999999999</c:v>
                </c:pt>
                <c:pt idx="112735">
                  <c:v>-144.99249999999998</c:v>
                </c:pt>
                <c:pt idx="112736">
                  <c:v>-144.99049999999997</c:v>
                </c:pt>
                <c:pt idx="112737">
                  <c:v>-144.98849999999999</c:v>
                </c:pt>
                <c:pt idx="112738">
                  <c:v>-144.98649999999998</c:v>
                </c:pt>
                <c:pt idx="112739">
                  <c:v>-144.98449999999997</c:v>
                </c:pt>
                <c:pt idx="112740">
                  <c:v>-144.98249999999999</c:v>
                </c:pt>
                <c:pt idx="112741">
                  <c:v>-144.98049999999998</c:v>
                </c:pt>
                <c:pt idx="112742">
                  <c:v>-144.97849999999997</c:v>
                </c:pt>
                <c:pt idx="112743">
                  <c:v>-144.97649999999999</c:v>
                </c:pt>
                <c:pt idx="112744">
                  <c:v>-144.97449999999998</c:v>
                </c:pt>
                <c:pt idx="112745">
                  <c:v>-144.97249999999997</c:v>
                </c:pt>
                <c:pt idx="112746">
                  <c:v>-144.97049999999999</c:v>
                </c:pt>
                <c:pt idx="112747">
                  <c:v>-144.96849999999998</c:v>
                </c:pt>
                <c:pt idx="112748">
                  <c:v>-144.96649999999997</c:v>
                </c:pt>
                <c:pt idx="112749">
                  <c:v>-144.96449999999999</c:v>
                </c:pt>
                <c:pt idx="112750">
                  <c:v>-144.96249999999998</c:v>
                </c:pt>
                <c:pt idx="112751">
                  <c:v>-144.96049999999997</c:v>
                </c:pt>
                <c:pt idx="112752">
                  <c:v>-144.95849999999999</c:v>
                </c:pt>
                <c:pt idx="112753">
                  <c:v>-144.95649999999998</c:v>
                </c:pt>
                <c:pt idx="112754">
                  <c:v>-144.95449999999997</c:v>
                </c:pt>
                <c:pt idx="112755">
                  <c:v>-144.95249999999999</c:v>
                </c:pt>
                <c:pt idx="112756">
                  <c:v>-144.95049999999998</c:v>
                </c:pt>
                <c:pt idx="112757">
                  <c:v>-144.94849999999997</c:v>
                </c:pt>
                <c:pt idx="112758">
                  <c:v>-144.94649999999999</c:v>
                </c:pt>
                <c:pt idx="112759">
                  <c:v>-144.94449999999998</c:v>
                </c:pt>
                <c:pt idx="112760">
                  <c:v>-144.94249999999997</c:v>
                </c:pt>
                <c:pt idx="112761">
                  <c:v>-144.94049999999999</c:v>
                </c:pt>
                <c:pt idx="112762">
                  <c:v>-144.93849999999998</c:v>
                </c:pt>
                <c:pt idx="112763">
                  <c:v>-144.93649999999997</c:v>
                </c:pt>
                <c:pt idx="112764">
                  <c:v>-144.93449999999999</c:v>
                </c:pt>
                <c:pt idx="112765">
                  <c:v>-144.93249999999998</c:v>
                </c:pt>
                <c:pt idx="112766">
                  <c:v>-144.93049999999997</c:v>
                </c:pt>
                <c:pt idx="112767">
                  <c:v>-144.92849999999999</c:v>
                </c:pt>
                <c:pt idx="112768">
                  <c:v>-144.92649999999998</c:v>
                </c:pt>
                <c:pt idx="112769">
                  <c:v>-144.92449999999997</c:v>
                </c:pt>
                <c:pt idx="112770">
                  <c:v>-144.92249999999999</c:v>
                </c:pt>
                <c:pt idx="112771">
                  <c:v>-144.92049999999998</c:v>
                </c:pt>
                <c:pt idx="112772">
                  <c:v>-144.91849999999997</c:v>
                </c:pt>
                <c:pt idx="112773">
                  <c:v>-144.91649999999998</c:v>
                </c:pt>
                <c:pt idx="112774">
                  <c:v>-144.91449999999998</c:v>
                </c:pt>
                <c:pt idx="112775">
                  <c:v>-144.91249999999997</c:v>
                </c:pt>
                <c:pt idx="112776">
                  <c:v>-144.91049999999998</c:v>
                </c:pt>
                <c:pt idx="112777">
                  <c:v>-144.90849999999998</c:v>
                </c:pt>
                <c:pt idx="112778">
                  <c:v>-144.90649999999997</c:v>
                </c:pt>
                <c:pt idx="112779">
                  <c:v>-144.90449999999998</c:v>
                </c:pt>
                <c:pt idx="112780">
                  <c:v>-144.90249999999997</c:v>
                </c:pt>
                <c:pt idx="112781">
                  <c:v>-144.90049999999997</c:v>
                </c:pt>
                <c:pt idx="112782">
                  <c:v>-144.89849999999998</c:v>
                </c:pt>
                <c:pt idx="112783">
                  <c:v>-144.89649999999997</c:v>
                </c:pt>
                <c:pt idx="112784">
                  <c:v>-144.89449999999997</c:v>
                </c:pt>
                <c:pt idx="112785">
                  <c:v>-144.89249999999998</c:v>
                </c:pt>
                <c:pt idx="112786">
                  <c:v>-144.89049999999997</c:v>
                </c:pt>
                <c:pt idx="112787">
                  <c:v>-144.88849999999996</c:v>
                </c:pt>
                <c:pt idx="112788">
                  <c:v>-144.88649999999998</c:v>
                </c:pt>
                <c:pt idx="112789">
                  <c:v>-144.88449999999997</c:v>
                </c:pt>
                <c:pt idx="112790">
                  <c:v>-144.88249999999996</c:v>
                </c:pt>
                <c:pt idx="112791">
                  <c:v>-144.88049999999998</c:v>
                </c:pt>
                <c:pt idx="112792">
                  <c:v>-144.87849999999997</c:v>
                </c:pt>
                <c:pt idx="112793">
                  <c:v>-144.87649999999996</c:v>
                </c:pt>
                <c:pt idx="112794">
                  <c:v>-144.87449999999998</c:v>
                </c:pt>
                <c:pt idx="112795">
                  <c:v>-144.87249999999997</c:v>
                </c:pt>
                <c:pt idx="112796">
                  <c:v>-144.87049999999996</c:v>
                </c:pt>
                <c:pt idx="112797">
                  <c:v>-144.86849999999998</c:v>
                </c:pt>
                <c:pt idx="112798">
                  <c:v>-144.86649999999997</c:v>
                </c:pt>
                <c:pt idx="112799">
                  <c:v>-144.86449999999996</c:v>
                </c:pt>
                <c:pt idx="112800">
                  <c:v>-144.86249999999998</c:v>
                </c:pt>
                <c:pt idx="112801">
                  <c:v>-144.86049999999997</c:v>
                </c:pt>
                <c:pt idx="112802">
                  <c:v>-144.85849999999996</c:v>
                </c:pt>
                <c:pt idx="112803">
                  <c:v>-144.85649999999998</c:v>
                </c:pt>
                <c:pt idx="112804">
                  <c:v>-144.85449999999997</c:v>
                </c:pt>
                <c:pt idx="112805">
                  <c:v>-144.85249999999996</c:v>
                </c:pt>
                <c:pt idx="112806">
                  <c:v>-144.85049999999998</c:v>
                </c:pt>
                <c:pt idx="112807">
                  <c:v>-144.84849999999997</c:v>
                </c:pt>
                <c:pt idx="112808">
                  <c:v>-144.84649999999996</c:v>
                </c:pt>
                <c:pt idx="112809">
                  <c:v>-144.84449999999998</c:v>
                </c:pt>
                <c:pt idx="112810">
                  <c:v>-144.84249999999997</c:v>
                </c:pt>
                <c:pt idx="112811">
                  <c:v>-144.84049999999996</c:v>
                </c:pt>
                <c:pt idx="112812">
                  <c:v>-144.83849999999998</c:v>
                </c:pt>
                <c:pt idx="112813">
                  <c:v>-144.83649999999997</c:v>
                </c:pt>
                <c:pt idx="112814">
                  <c:v>-144.83449999999999</c:v>
                </c:pt>
                <c:pt idx="112815">
                  <c:v>-144.83249999999998</c:v>
                </c:pt>
                <c:pt idx="112816">
                  <c:v>-144.83049999999997</c:v>
                </c:pt>
                <c:pt idx="112817">
                  <c:v>-144.82849999999999</c:v>
                </c:pt>
                <c:pt idx="112818">
                  <c:v>-144.82649999999998</c:v>
                </c:pt>
                <c:pt idx="112819">
                  <c:v>-144.82449999999997</c:v>
                </c:pt>
                <c:pt idx="112820">
                  <c:v>-144.82249999999999</c:v>
                </c:pt>
                <c:pt idx="112821">
                  <c:v>-144.82049999999998</c:v>
                </c:pt>
                <c:pt idx="112822">
                  <c:v>-144.81849999999997</c:v>
                </c:pt>
                <c:pt idx="112823">
                  <c:v>-144.81649999999999</c:v>
                </c:pt>
                <c:pt idx="112824">
                  <c:v>-144.81449999999998</c:v>
                </c:pt>
                <c:pt idx="112825">
                  <c:v>-144.81249999999997</c:v>
                </c:pt>
                <c:pt idx="112826">
                  <c:v>-144.81049999999999</c:v>
                </c:pt>
                <c:pt idx="112827">
                  <c:v>-144.80849999999998</c:v>
                </c:pt>
                <c:pt idx="112828">
                  <c:v>-144.80649999999997</c:v>
                </c:pt>
                <c:pt idx="112829">
                  <c:v>-144.80449999999999</c:v>
                </c:pt>
                <c:pt idx="112830">
                  <c:v>-144.80249999999998</c:v>
                </c:pt>
                <c:pt idx="112831">
                  <c:v>-144.80049999999997</c:v>
                </c:pt>
                <c:pt idx="112832">
                  <c:v>-144.79849999999999</c:v>
                </c:pt>
                <c:pt idx="112833">
                  <c:v>-144.79649999999998</c:v>
                </c:pt>
                <c:pt idx="112834">
                  <c:v>-144.79449999999997</c:v>
                </c:pt>
                <c:pt idx="112835">
                  <c:v>-144.79249999999999</c:v>
                </c:pt>
                <c:pt idx="112836">
                  <c:v>-144.79049999999998</c:v>
                </c:pt>
                <c:pt idx="112837">
                  <c:v>-144.78849999999997</c:v>
                </c:pt>
                <c:pt idx="112838">
                  <c:v>-144.78649999999999</c:v>
                </c:pt>
                <c:pt idx="112839">
                  <c:v>-144.78449999999998</c:v>
                </c:pt>
                <c:pt idx="112840">
                  <c:v>-144.78249999999997</c:v>
                </c:pt>
                <c:pt idx="112841">
                  <c:v>-144.78049999999999</c:v>
                </c:pt>
                <c:pt idx="112842">
                  <c:v>-144.77849999999998</c:v>
                </c:pt>
                <c:pt idx="112843">
                  <c:v>-144.77649999999997</c:v>
                </c:pt>
                <c:pt idx="112844">
                  <c:v>-144.77449999999999</c:v>
                </c:pt>
                <c:pt idx="112845">
                  <c:v>-144.77249999999998</c:v>
                </c:pt>
                <c:pt idx="112846">
                  <c:v>-144.77049999999997</c:v>
                </c:pt>
                <c:pt idx="112847">
                  <c:v>-144.76849999999999</c:v>
                </c:pt>
                <c:pt idx="112848">
                  <c:v>-144.76649999999998</c:v>
                </c:pt>
                <c:pt idx="112849">
                  <c:v>-144.76449999999997</c:v>
                </c:pt>
                <c:pt idx="112850">
                  <c:v>-144.76249999999999</c:v>
                </c:pt>
                <c:pt idx="112851">
                  <c:v>-144.76049999999998</c:v>
                </c:pt>
                <c:pt idx="112852">
                  <c:v>-144.75849999999997</c:v>
                </c:pt>
                <c:pt idx="112853">
                  <c:v>-144.75649999999999</c:v>
                </c:pt>
                <c:pt idx="112854">
                  <c:v>-144.75449999999998</c:v>
                </c:pt>
                <c:pt idx="112855">
                  <c:v>-144.75249999999997</c:v>
                </c:pt>
                <c:pt idx="112856">
                  <c:v>-144.75049999999999</c:v>
                </c:pt>
                <c:pt idx="112857">
                  <c:v>-144.74849999999998</c:v>
                </c:pt>
                <c:pt idx="112858">
                  <c:v>-144.74649999999997</c:v>
                </c:pt>
                <c:pt idx="112859">
                  <c:v>-144.74449999999999</c:v>
                </c:pt>
                <c:pt idx="112860">
                  <c:v>-144.74249999999998</c:v>
                </c:pt>
                <c:pt idx="112861">
                  <c:v>-144.74049999999997</c:v>
                </c:pt>
                <c:pt idx="112862">
                  <c:v>-144.73849999999999</c:v>
                </c:pt>
                <c:pt idx="112863">
                  <c:v>-144.73649999999998</c:v>
                </c:pt>
                <c:pt idx="112864">
                  <c:v>-144.73449999999997</c:v>
                </c:pt>
                <c:pt idx="112865">
                  <c:v>-144.73249999999999</c:v>
                </c:pt>
                <c:pt idx="112866">
                  <c:v>-144.73049999999998</c:v>
                </c:pt>
                <c:pt idx="112867">
                  <c:v>-144.72849999999997</c:v>
                </c:pt>
                <c:pt idx="112868">
                  <c:v>-144.72649999999999</c:v>
                </c:pt>
                <c:pt idx="112869">
                  <c:v>-144.72449999999998</c:v>
                </c:pt>
                <c:pt idx="112870">
                  <c:v>-144.72249999999997</c:v>
                </c:pt>
                <c:pt idx="112871">
                  <c:v>-144.72049999999999</c:v>
                </c:pt>
                <c:pt idx="112872">
                  <c:v>-144.71849999999998</c:v>
                </c:pt>
                <c:pt idx="112873">
                  <c:v>-144.71649999999997</c:v>
                </c:pt>
                <c:pt idx="112874">
                  <c:v>-144.71449999999999</c:v>
                </c:pt>
                <c:pt idx="112875">
                  <c:v>-144.71249999999998</c:v>
                </c:pt>
                <c:pt idx="112876">
                  <c:v>-144.71049999999997</c:v>
                </c:pt>
                <c:pt idx="112877">
                  <c:v>-144.70849999999999</c:v>
                </c:pt>
                <c:pt idx="112878">
                  <c:v>-144.70649999999998</c:v>
                </c:pt>
                <c:pt idx="112879">
                  <c:v>-144.70449999999997</c:v>
                </c:pt>
                <c:pt idx="112880">
                  <c:v>-144.70249999999999</c:v>
                </c:pt>
                <c:pt idx="112881">
                  <c:v>-144.70049999999998</c:v>
                </c:pt>
                <c:pt idx="112882">
                  <c:v>-144.69849999999997</c:v>
                </c:pt>
                <c:pt idx="112883">
                  <c:v>-144.69649999999999</c:v>
                </c:pt>
                <c:pt idx="112884">
                  <c:v>-144.69449999999998</c:v>
                </c:pt>
                <c:pt idx="112885">
                  <c:v>-144.69249999999997</c:v>
                </c:pt>
                <c:pt idx="112886">
                  <c:v>-144.69049999999999</c:v>
                </c:pt>
                <c:pt idx="112887">
                  <c:v>-144.68849999999998</c:v>
                </c:pt>
                <c:pt idx="112888">
                  <c:v>-144.68649999999997</c:v>
                </c:pt>
                <c:pt idx="112889">
                  <c:v>-144.68449999999999</c:v>
                </c:pt>
                <c:pt idx="112890">
                  <c:v>-144.68249999999998</c:v>
                </c:pt>
                <c:pt idx="112891">
                  <c:v>-144.68049999999997</c:v>
                </c:pt>
                <c:pt idx="112892">
                  <c:v>-144.67849999999999</c:v>
                </c:pt>
                <c:pt idx="112893">
                  <c:v>-144.67649999999998</c:v>
                </c:pt>
                <c:pt idx="112894">
                  <c:v>-144.67449999999997</c:v>
                </c:pt>
                <c:pt idx="112895">
                  <c:v>-144.67249999999999</c:v>
                </c:pt>
                <c:pt idx="112896">
                  <c:v>-144.67049999999998</c:v>
                </c:pt>
                <c:pt idx="112897">
                  <c:v>-144.66849999999997</c:v>
                </c:pt>
                <c:pt idx="112898">
                  <c:v>-144.66649999999998</c:v>
                </c:pt>
                <c:pt idx="112899">
                  <c:v>-144.66449999999998</c:v>
                </c:pt>
                <c:pt idx="112900">
                  <c:v>-144.66249999999997</c:v>
                </c:pt>
                <c:pt idx="112901">
                  <c:v>-144.66049999999998</c:v>
                </c:pt>
                <c:pt idx="112902">
                  <c:v>-144.65849999999998</c:v>
                </c:pt>
                <c:pt idx="112903">
                  <c:v>-144.65649999999997</c:v>
                </c:pt>
                <c:pt idx="112904">
                  <c:v>-144.65449999999998</c:v>
                </c:pt>
                <c:pt idx="112905">
                  <c:v>-144.65249999999997</c:v>
                </c:pt>
                <c:pt idx="112906">
                  <c:v>-144.65049999999997</c:v>
                </c:pt>
                <c:pt idx="112907">
                  <c:v>-144.64849999999998</c:v>
                </c:pt>
                <c:pt idx="112908">
                  <c:v>-144.64649999999997</c:v>
                </c:pt>
                <c:pt idx="112909">
                  <c:v>-144.64449999999997</c:v>
                </c:pt>
                <c:pt idx="112910">
                  <c:v>-144.64249999999998</c:v>
                </c:pt>
                <c:pt idx="112911">
                  <c:v>-144.64049999999997</c:v>
                </c:pt>
                <c:pt idx="112912">
                  <c:v>-144.63849999999996</c:v>
                </c:pt>
                <c:pt idx="112913">
                  <c:v>-144.63649999999998</c:v>
                </c:pt>
                <c:pt idx="112914">
                  <c:v>-144.63449999999997</c:v>
                </c:pt>
                <c:pt idx="112915">
                  <c:v>-144.63249999999996</c:v>
                </c:pt>
                <c:pt idx="112916">
                  <c:v>-144.63049999999998</c:v>
                </c:pt>
                <c:pt idx="112917">
                  <c:v>-144.62849999999997</c:v>
                </c:pt>
                <c:pt idx="112918">
                  <c:v>-144.62649999999996</c:v>
                </c:pt>
                <c:pt idx="112919">
                  <c:v>-144.62449999999998</c:v>
                </c:pt>
                <c:pt idx="112920">
                  <c:v>-144.62249999999997</c:v>
                </c:pt>
                <c:pt idx="112921">
                  <c:v>-144.62049999999996</c:v>
                </c:pt>
                <c:pt idx="112922">
                  <c:v>-144.61849999999998</c:v>
                </c:pt>
                <c:pt idx="112923">
                  <c:v>-144.61649999999997</c:v>
                </c:pt>
                <c:pt idx="112924">
                  <c:v>-144.61449999999996</c:v>
                </c:pt>
                <c:pt idx="112925">
                  <c:v>-144.61249999999998</c:v>
                </c:pt>
                <c:pt idx="112926">
                  <c:v>-144.61049999999997</c:v>
                </c:pt>
                <c:pt idx="112927">
                  <c:v>-144.60849999999996</c:v>
                </c:pt>
                <c:pt idx="112928">
                  <c:v>-144.60649999999998</c:v>
                </c:pt>
                <c:pt idx="112929">
                  <c:v>-144.60449999999997</c:v>
                </c:pt>
                <c:pt idx="112930">
                  <c:v>-144.60249999999996</c:v>
                </c:pt>
                <c:pt idx="112931">
                  <c:v>-144.60049999999998</c:v>
                </c:pt>
                <c:pt idx="112932">
                  <c:v>-144.59849999999997</c:v>
                </c:pt>
                <c:pt idx="112933">
                  <c:v>-144.59649999999996</c:v>
                </c:pt>
                <c:pt idx="112934">
                  <c:v>-144.59449999999998</c:v>
                </c:pt>
                <c:pt idx="112935">
                  <c:v>-144.59249999999997</c:v>
                </c:pt>
                <c:pt idx="112936">
                  <c:v>-144.59049999999996</c:v>
                </c:pt>
                <c:pt idx="112937">
                  <c:v>-144.58849999999998</c:v>
                </c:pt>
                <c:pt idx="112938">
                  <c:v>-144.58649999999997</c:v>
                </c:pt>
                <c:pt idx="112939">
                  <c:v>-144.58449999999999</c:v>
                </c:pt>
                <c:pt idx="112940">
                  <c:v>-144.58249999999998</c:v>
                </c:pt>
                <c:pt idx="112941">
                  <c:v>-144.58049999999997</c:v>
                </c:pt>
                <c:pt idx="112942">
                  <c:v>-144.57849999999999</c:v>
                </c:pt>
                <c:pt idx="112943">
                  <c:v>-144.57649999999998</c:v>
                </c:pt>
                <c:pt idx="112944">
                  <c:v>-144.57449999999997</c:v>
                </c:pt>
                <c:pt idx="112945">
                  <c:v>-144.57249999999999</c:v>
                </c:pt>
                <c:pt idx="112946">
                  <c:v>-144.57049999999998</c:v>
                </c:pt>
                <c:pt idx="112947">
                  <c:v>-144.56849999999997</c:v>
                </c:pt>
                <c:pt idx="112948">
                  <c:v>-144.56649999999999</c:v>
                </c:pt>
                <c:pt idx="112949">
                  <c:v>-144.56449999999998</c:v>
                </c:pt>
                <c:pt idx="112950">
                  <c:v>-144.56249999999997</c:v>
                </c:pt>
                <c:pt idx="112951">
                  <c:v>-144.56049999999999</c:v>
                </c:pt>
                <c:pt idx="112952">
                  <c:v>-144.55849999999998</c:v>
                </c:pt>
                <c:pt idx="112953">
                  <c:v>-144.55649999999997</c:v>
                </c:pt>
                <c:pt idx="112954">
                  <c:v>-144.55449999999999</c:v>
                </c:pt>
                <c:pt idx="112955">
                  <c:v>-144.55249999999998</c:v>
                </c:pt>
                <c:pt idx="112956">
                  <c:v>-144.55049999999997</c:v>
                </c:pt>
                <c:pt idx="112957">
                  <c:v>-144.54849999999999</c:v>
                </c:pt>
                <c:pt idx="112958">
                  <c:v>-144.54649999999998</c:v>
                </c:pt>
                <c:pt idx="112959">
                  <c:v>-144.54449999999997</c:v>
                </c:pt>
                <c:pt idx="112960">
                  <c:v>-144.54249999999999</c:v>
                </c:pt>
                <c:pt idx="112961">
                  <c:v>-144.54049999999998</c:v>
                </c:pt>
                <c:pt idx="112962">
                  <c:v>-144.53849999999997</c:v>
                </c:pt>
                <c:pt idx="112963">
                  <c:v>-144.53649999999999</c:v>
                </c:pt>
                <c:pt idx="112964">
                  <c:v>-144.53449999999998</c:v>
                </c:pt>
                <c:pt idx="112965">
                  <c:v>-144.53249999999997</c:v>
                </c:pt>
                <c:pt idx="112966">
                  <c:v>-144.53049999999999</c:v>
                </c:pt>
                <c:pt idx="112967">
                  <c:v>-144.52849999999998</c:v>
                </c:pt>
                <c:pt idx="112968">
                  <c:v>-144.52649999999997</c:v>
                </c:pt>
                <c:pt idx="112969">
                  <c:v>-144.52449999999999</c:v>
                </c:pt>
                <c:pt idx="112970">
                  <c:v>-144.52249999999998</c:v>
                </c:pt>
                <c:pt idx="112971">
                  <c:v>-144.52049999999997</c:v>
                </c:pt>
                <c:pt idx="112972">
                  <c:v>-144.51849999999999</c:v>
                </c:pt>
                <c:pt idx="112973">
                  <c:v>-144.51649999999998</c:v>
                </c:pt>
                <c:pt idx="112974">
                  <c:v>-144.51449999999997</c:v>
                </c:pt>
                <c:pt idx="112975">
                  <c:v>-144.51249999999999</c:v>
                </c:pt>
                <c:pt idx="112976">
                  <c:v>-144.51049999999998</c:v>
                </c:pt>
                <c:pt idx="112977">
                  <c:v>-144.50849999999997</c:v>
                </c:pt>
                <c:pt idx="112978">
                  <c:v>-144.50649999999999</c:v>
                </c:pt>
                <c:pt idx="112979">
                  <c:v>-144.50449999999998</c:v>
                </c:pt>
                <c:pt idx="112980">
                  <c:v>-144.50249999999997</c:v>
                </c:pt>
                <c:pt idx="112981">
                  <c:v>-144.50049999999999</c:v>
                </c:pt>
                <c:pt idx="112982">
                  <c:v>-144.49849999999998</c:v>
                </c:pt>
                <c:pt idx="112983">
                  <c:v>-144.49649999999997</c:v>
                </c:pt>
                <c:pt idx="112984">
                  <c:v>-144.49449999999999</c:v>
                </c:pt>
                <c:pt idx="112985">
                  <c:v>-144.49249999999998</c:v>
                </c:pt>
                <c:pt idx="112986">
                  <c:v>-144.49049999999997</c:v>
                </c:pt>
                <c:pt idx="112987">
                  <c:v>-144.48849999999999</c:v>
                </c:pt>
                <c:pt idx="112988">
                  <c:v>-144.48649999999998</c:v>
                </c:pt>
                <c:pt idx="112989">
                  <c:v>-144.48449999999997</c:v>
                </c:pt>
                <c:pt idx="112990">
                  <c:v>-144.48249999999999</c:v>
                </c:pt>
                <c:pt idx="112991">
                  <c:v>-144.48049999999998</c:v>
                </c:pt>
                <c:pt idx="112992">
                  <c:v>-144.47849999999997</c:v>
                </c:pt>
                <c:pt idx="112993">
                  <c:v>-144.47649999999999</c:v>
                </c:pt>
                <c:pt idx="112994">
                  <c:v>-144.47449999999998</c:v>
                </c:pt>
                <c:pt idx="112995">
                  <c:v>-144.47249999999997</c:v>
                </c:pt>
                <c:pt idx="112996">
                  <c:v>-144.47049999999999</c:v>
                </c:pt>
                <c:pt idx="112997">
                  <c:v>-144.46849999999998</c:v>
                </c:pt>
                <c:pt idx="112998">
                  <c:v>-144.46649999999997</c:v>
                </c:pt>
                <c:pt idx="112999">
                  <c:v>-144.46449999999999</c:v>
                </c:pt>
                <c:pt idx="113000">
                  <c:v>-144.46249999999998</c:v>
                </c:pt>
                <c:pt idx="113001">
                  <c:v>-144.46049999999997</c:v>
                </c:pt>
                <c:pt idx="113002">
                  <c:v>-144.45849999999999</c:v>
                </c:pt>
                <c:pt idx="113003">
                  <c:v>-144.45649999999998</c:v>
                </c:pt>
                <c:pt idx="113004">
                  <c:v>-144.45449999999997</c:v>
                </c:pt>
                <c:pt idx="113005">
                  <c:v>-144.45249999999999</c:v>
                </c:pt>
                <c:pt idx="113006">
                  <c:v>-144.45049999999998</c:v>
                </c:pt>
                <c:pt idx="113007">
                  <c:v>-144.44849999999997</c:v>
                </c:pt>
                <c:pt idx="113008">
                  <c:v>-144.44649999999999</c:v>
                </c:pt>
                <c:pt idx="113009">
                  <c:v>-144.44449999999998</c:v>
                </c:pt>
                <c:pt idx="113010">
                  <c:v>-144.44249999999997</c:v>
                </c:pt>
                <c:pt idx="113011">
                  <c:v>-144.44049999999999</c:v>
                </c:pt>
                <c:pt idx="113012">
                  <c:v>-144.43849999999998</c:v>
                </c:pt>
                <c:pt idx="113013">
                  <c:v>-144.43649999999997</c:v>
                </c:pt>
                <c:pt idx="113014">
                  <c:v>-144.43449999999999</c:v>
                </c:pt>
                <c:pt idx="113015">
                  <c:v>-144.43249999999998</c:v>
                </c:pt>
                <c:pt idx="113016">
                  <c:v>-144.43049999999997</c:v>
                </c:pt>
                <c:pt idx="113017">
                  <c:v>-144.42849999999999</c:v>
                </c:pt>
                <c:pt idx="113018">
                  <c:v>-144.42649999999998</c:v>
                </c:pt>
                <c:pt idx="113019">
                  <c:v>-144.42449999999997</c:v>
                </c:pt>
                <c:pt idx="113020">
                  <c:v>-144.42249999999999</c:v>
                </c:pt>
                <c:pt idx="113021">
                  <c:v>-144.42049999999998</c:v>
                </c:pt>
                <c:pt idx="113022">
                  <c:v>-144.41849999999997</c:v>
                </c:pt>
                <c:pt idx="113023">
                  <c:v>-144.41649999999998</c:v>
                </c:pt>
                <c:pt idx="113024">
                  <c:v>-144.41449999999998</c:v>
                </c:pt>
                <c:pt idx="113025">
                  <c:v>-144.41249999999997</c:v>
                </c:pt>
                <c:pt idx="113026">
                  <c:v>-144.41049999999998</c:v>
                </c:pt>
                <c:pt idx="113027">
                  <c:v>-144.40849999999998</c:v>
                </c:pt>
                <c:pt idx="113028">
                  <c:v>-144.40649999999997</c:v>
                </c:pt>
                <c:pt idx="113029">
                  <c:v>-144.40449999999998</c:v>
                </c:pt>
                <c:pt idx="113030">
                  <c:v>-144.40249999999997</c:v>
                </c:pt>
                <c:pt idx="113031">
                  <c:v>-144.40049999999997</c:v>
                </c:pt>
                <c:pt idx="113032">
                  <c:v>-144.39849999999998</c:v>
                </c:pt>
                <c:pt idx="113033">
                  <c:v>-144.39649999999997</c:v>
                </c:pt>
                <c:pt idx="113034">
                  <c:v>-144.39449999999997</c:v>
                </c:pt>
                <c:pt idx="113035">
                  <c:v>-144.39249999999998</c:v>
                </c:pt>
                <c:pt idx="113036">
                  <c:v>-144.39049999999997</c:v>
                </c:pt>
                <c:pt idx="113037">
                  <c:v>-144.38849999999996</c:v>
                </c:pt>
                <c:pt idx="113038">
                  <c:v>-144.38649999999998</c:v>
                </c:pt>
                <c:pt idx="113039">
                  <c:v>-144.38449999999997</c:v>
                </c:pt>
                <c:pt idx="113040">
                  <c:v>-144.38249999999996</c:v>
                </c:pt>
                <c:pt idx="113041">
                  <c:v>-144.38049999999998</c:v>
                </c:pt>
                <c:pt idx="113042">
                  <c:v>-144.37849999999997</c:v>
                </c:pt>
                <c:pt idx="113043">
                  <c:v>-144.37649999999996</c:v>
                </c:pt>
                <c:pt idx="113044">
                  <c:v>-144.37449999999998</c:v>
                </c:pt>
                <c:pt idx="113045">
                  <c:v>-144.37249999999997</c:v>
                </c:pt>
                <c:pt idx="113046">
                  <c:v>-144.37049999999996</c:v>
                </c:pt>
                <c:pt idx="113047">
                  <c:v>-144.36849999999998</c:v>
                </c:pt>
                <c:pt idx="113048">
                  <c:v>-144.36649999999997</c:v>
                </c:pt>
                <c:pt idx="113049">
                  <c:v>-144.36449999999996</c:v>
                </c:pt>
                <c:pt idx="113050">
                  <c:v>-144.36249999999998</c:v>
                </c:pt>
                <c:pt idx="113051">
                  <c:v>-144.36049999999997</c:v>
                </c:pt>
                <c:pt idx="113052">
                  <c:v>-144.35849999999996</c:v>
                </c:pt>
                <c:pt idx="113053">
                  <c:v>-144.35649999999998</c:v>
                </c:pt>
                <c:pt idx="113054">
                  <c:v>-144.35449999999997</c:v>
                </c:pt>
                <c:pt idx="113055">
                  <c:v>-144.35249999999996</c:v>
                </c:pt>
                <c:pt idx="113056">
                  <c:v>-144.35049999999998</c:v>
                </c:pt>
                <c:pt idx="113057">
                  <c:v>-144.34849999999997</c:v>
                </c:pt>
                <c:pt idx="113058">
                  <c:v>-144.34649999999996</c:v>
                </c:pt>
                <c:pt idx="113059">
                  <c:v>-144.34449999999998</c:v>
                </c:pt>
                <c:pt idx="113060">
                  <c:v>-144.34249999999997</c:v>
                </c:pt>
                <c:pt idx="113061">
                  <c:v>-144.34049999999996</c:v>
                </c:pt>
                <c:pt idx="113062">
                  <c:v>-144.33849999999998</c:v>
                </c:pt>
                <c:pt idx="113063">
                  <c:v>-144.33649999999997</c:v>
                </c:pt>
                <c:pt idx="113064">
                  <c:v>-144.33449999999999</c:v>
                </c:pt>
                <c:pt idx="113065">
                  <c:v>-144.33249999999998</c:v>
                </c:pt>
                <c:pt idx="113066">
                  <c:v>-144.33049999999997</c:v>
                </c:pt>
                <c:pt idx="113067">
                  <c:v>-144.32849999999999</c:v>
                </c:pt>
                <c:pt idx="113068">
                  <c:v>-144.32649999999998</c:v>
                </c:pt>
                <c:pt idx="113069">
                  <c:v>-144.32449999999997</c:v>
                </c:pt>
                <c:pt idx="113070">
                  <c:v>-144.32249999999999</c:v>
                </c:pt>
                <c:pt idx="113071">
                  <c:v>-144.32049999999998</c:v>
                </c:pt>
                <c:pt idx="113072">
                  <c:v>-144.31849999999997</c:v>
                </c:pt>
                <c:pt idx="113073">
                  <c:v>-144.31649999999999</c:v>
                </c:pt>
                <c:pt idx="113074">
                  <c:v>-144.31449999999998</c:v>
                </c:pt>
                <c:pt idx="113075">
                  <c:v>-144.31249999999997</c:v>
                </c:pt>
                <c:pt idx="113076">
                  <c:v>-144.31049999999999</c:v>
                </c:pt>
                <c:pt idx="113077">
                  <c:v>-144.30849999999998</c:v>
                </c:pt>
                <c:pt idx="113078">
                  <c:v>-144.30649999999997</c:v>
                </c:pt>
                <c:pt idx="113079">
                  <c:v>-144.30449999999999</c:v>
                </c:pt>
                <c:pt idx="113080">
                  <c:v>-144.30249999999998</c:v>
                </c:pt>
                <c:pt idx="113081">
                  <c:v>-144.30049999999997</c:v>
                </c:pt>
                <c:pt idx="113082">
                  <c:v>-144.29849999999999</c:v>
                </c:pt>
                <c:pt idx="113083">
                  <c:v>-144.29649999999998</c:v>
                </c:pt>
                <c:pt idx="113084">
                  <c:v>-144.29449999999997</c:v>
                </c:pt>
                <c:pt idx="113085">
                  <c:v>-144.29249999999999</c:v>
                </c:pt>
                <c:pt idx="113086">
                  <c:v>-144.29049999999998</c:v>
                </c:pt>
                <c:pt idx="113087">
                  <c:v>-144.28849999999997</c:v>
                </c:pt>
                <c:pt idx="113088">
                  <c:v>-144.28649999999999</c:v>
                </c:pt>
                <c:pt idx="113089">
                  <c:v>-144.28449999999998</c:v>
                </c:pt>
                <c:pt idx="113090">
                  <c:v>-144.28249999999997</c:v>
                </c:pt>
                <c:pt idx="113091">
                  <c:v>-144.28049999999999</c:v>
                </c:pt>
                <c:pt idx="113092">
                  <c:v>-144.27849999999998</c:v>
                </c:pt>
                <c:pt idx="113093">
                  <c:v>-144.27649999999997</c:v>
                </c:pt>
                <c:pt idx="113094">
                  <c:v>-144.27449999999999</c:v>
                </c:pt>
                <c:pt idx="113095">
                  <c:v>-144.27249999999998</c:v>
                </c:pt>
                <c:pt idx="113096">
                  <c:v>-144.27049999999997</c:v>
                </c:pt>
                <c:pt idx="113097">
                  <c:v>-144.26849999999999</c:v>
                </c:pt>
                <c:pt idx="113098">
                  <c:v>-144.26649999999998</c:v>
                </c:pt>
                <c:pt idx="113099">
                  <c:v>-144.26449999999997</c:v>
                </c:pt>
                <c:pt idx="113100">
                  <c:v>-144.26249999999999</c:v>
                </c:pt>
                <c:pt idx="113101">
                  <c:v>-144.26049999999998</c:v>
                </c:pt>
                <c:pt idx="113102">
                  <c:v>-144.25849999999997</c:v>
                </c:pt>
                <c:pt idx="113103">
                  <c:v>-144.25649999999999</c:v>
                </c:pt>
                <c:pt idx="113104">
                  <c:v>-144.25449999999998</c:v>
                </c:pt>
                <c:pt idx="113105">
                  <c:v>-144.25249999999997</c:v>
                </c:pt>
                <c:pt idx="113106">
                  <c:v>-144.25049999999999</c:v>
                </c:pt>
                <c:pt idx="113107">
                  <c:v>-144.24849999999998</c:v>
                </c:pt>
                <c:pt idx="113108">
                  <c:v>-144.24649999999997</c:v>
                </c:pt>
                <c:pt idx="113109">
                  <c:v>-144.24449999999999</c:v>
                </c:pt>
                <c:pt idx="113110">
                  <c:v>-144.24249999999998</c:v>
                </c:pt>
                <c:pt idx="113111">
                  <c:v>-144.24049999999997</c:v>
                </c:pt>
                <c:pt idx="113112">
                  <c:v>-144.23849999999999</c:v>
                </c:pt>
                <c:pt idx="113113">
                  <c:v>-144.23649999999998</c:v>
                </c:pt>
                <c:pt idx="113114">
                  <c:v>-144.23449999999997</c:v>
                </c:pt>
                <c:pt idx="113115">
                  <c:v>-144.23249999999999</c:v>
                </c:pt>
                <c:pt idx="113116">
                  <c:v>-144.23049999999998</c:v>
                </c:pt>
                <c:pt idx="113117">
                  <c:v>-144.22849999999997</c:v>
                </c:pt>
                <c:pt idx="113118">
                  <c:v>-144.22649999999999</c:v>
                </c:pt>
                <c:pt idx="113119">
                  <c:v>-144.22449999999998</c:v>
                </c:pt>
                <c:pt idx="113120">
                  <c:v>-144.22249999999997</c:v>
                </c:pt>
                <c:pt idx="113121">
                  <c:v>-144.22049999999999</c:v>
                </c:pt>
                <c:pt idx="113122">
                  <c:v>-144.21849999999998</c:v>
                </c:pt>
                <c:pt idx="113123">
                  <c:v>-144.21649999999997</c:v>
                </c:pt>
                <c:pt idx="113124">
                  <c:v>-144.21449999999999</c:v>
                </c:pt>
                <c:pt idx="113125">
                  <c:v>-144.21249999999998</c:v>
                </c:pt>
                <c:pt idx="113126">
                  <c:v>-144.21049999999997</c:v>
                </c:pt>
                <c:pt idx="113127">
                  <c:v>-144.20849999999999</c:v>
                </c:pt>
                <c:pt idx="113128">
                  <c:v>-144.20649999999998</c:v>
                </c:pt>
                <c:pt idx="113129">
                  <c:v>-144.20449999999997</c:v>
                </c:pt>
                <c:pt idx="113130">
                  <c:v>-144.20249999999999</c:v>
                </c:pt>
                <c:pt idx="113131">
                  <c:v>-144.20049999999998</c:v>
                </c:pt>
                <c:pt idx="113132">
                  <c:v>-144.19849999999997</c:v>
                </c:pt>
                <c:pt idx="113133">
                  <c:v>-144.19649999999999</c:v>
                </c:pt>
                <c:pt idx="113134">
                  <c:v>-144.19449999999998</c:v>
                </c:pt>
                <c:pt idx="113135">
                  <c:v>-144.19249999999997</c:v>
                </c:pt>
                <c:pt idx="113136">
                  <c:v>-144.19049999999999</c:v>
                </c:pt>
                <c:pt idx="113137">
                  <c:v>-144.18849999999998</c:v>
                </c:pt>
                <c:pt idx="113138">
                  <c:v>-144.18649999999997</c:v>
                </c:pt>
                <c:pt idx="113139">
                  <c:v>-144.18449999999999</c:v>
                </c:pt>
                <c:pt idx="113140">
                  <c:v>-144.18249999999998</c:v>
                </c:pt>
                <c:pt idx="113141">
                  <c:v>-144.18049999999997</c:v>
                </c:pt>
                <c:pt idx="113142">
                  <c:v>-144.17849999999999</c:v>
                </c:pt>
                <c:pt idx="113143">
                  <c:v>-144.17649999999998</c:v>
                </c:pt>
                <c:pt idx="113144">
                  <c:v>-144.17449999999997</c:v>
                </c:pt>
                <c:pt idx="113145">
                  <c:v>-144.17249999999999</c:v>
                </c:pt>
                <c:pt idx="113146">
                  <c:v>-144.17049999999998</c:v>
                </c:pt>
                <c:pt idx="113147">
                  <c:v>-144.16849999999997</c:v>
                </c:pt>
                <c:pt idx="113148">
                  <c:v>-144.16649999999998</c:v>
                </c:pt>
                <c:pt idx="113149">
                  <c:v>-144.16449999999998</c:v>
                </c:pt>
                <c:pt idx="113150">
                  <c:v>-144.16249999999997</c:v>
                </c:pt>
                <c:pt idx="113151">
                  <c:v>-144.16049999999998</c:v>
                </c:pt>
                <c:pt idx="113152">
                  <c:v>-144.15849999999998</c:v>
                </c:pt>
                <c:pt idx="113153">
                  <c:v>-144.15649999999997</c:v>
                </c:pt>
                <c:pt idx="113154">
                  <c:v>-144.15449999999998</c:v>
                </c:pt>
                <c:pt idx="113155">
                  <c:v>-144.15249999999997</c:v>
                </c:pt>
                <c:pt idx="113156">
                  <c:v>-144.15049999999997</c:v>
                </c:pt>
                <c:pt idx="113157">
                  <c:v>-144.14849999999998</c:v>
                </c:pt>
                <c:pt idx="113158">
                  <c:v>-144.14649999999997</c:v>
                </c:pt>
                <c:pt idx="113159">
                  <c:v>-144.14449999999997</c:v>
                </c:pt>
                <c:pt idx="113160">
                  <c:v>-144.14249999999998</c:v>
                </c:pt>
                <c:pt idx="113161">
                  <c:v>-144.14049999999997</c:v>
                </c:pt>
                <c:pt idx="113162">
                  <c:v>-144.13849999999996</c:v>
                </c:pt>
                <c:pt idx="113163">
                  <c:v>-144.13649999999998</c:v>
                </c:pt>
                <c:pt idx="113164">
                  <c:v>-144.13449999999997</c:v>
                </c:pt>
                <c:pt idx="113165">
                  <c:v>-144.13249999999996</c:v>
                </c:pt>
                <c:pt idx="113166">
                  <c:v>-144.13049999999998</c:v>
                </c:pt>
                <c:pt idx="113167">
                  <c:v>-144.12849999999997</c:v>
                </c:pt>
                <c:pt idx="113168">
                  <c:v>-144.12649999999996</c:v>
                </c:pt>
                <c:pt idx="113169">
                  <c:v>-144.12449999999998</c:v>
                </c:pt>
                <c:pt idx="113170">
                  <c:v>-144.12249999999997</c:v>
                </c:pt>
                <c:pt idx="113171">
                  <c:v>-144.12049999999996</c:v>
                </c:pt>
                <c:pt idx="113172">
                  <c:v>-144.11849999999998</c:v>
                </c:pt>
                <c:pt idx="113173">
                  <c:v>-144.11649999999997</c:v>
                </c:pt>
                <c:pt idx="113174">
                  <c:v>-144.11449999999996</c:v>
                </c:pt>
                <c:pt idx="113175">
                  <c:v>-144.11249999999998</c:v>
                </c:pt>
                <c:pt idx="113176">
                  <c:v>-144.11049999999997</c:v>
                </c:pt>
                <c:pt idx="113177">
                  <c:v>-144.10849999999996</c:v>
                </c:pt>
                <c:pt idx="113178">
                  <c:v>-144.10649999999998</c:v>
                </c:pt>
                <c:pt idx="113179">
                  <c:v>-144.10449999999997</c:v>
                </c:pt>
                <c:pt idx="113180">
                  <c:v>-144.10249999999996</c:v>
                </c:pt>
                <c:pt idx="113181">
                  <c:v>-144.10049999999998</c:v>
                </c:pt>
                <c:pt idx="113182">
                  <c:v>-144.09849999999997</c:v>
                </c:pt>
                <c:pt idx="113183">
                  <c:v>-144.09649999999996</c:v>
                </c:pt>
                <c:pt idx="113184">
                  <c:v>-144.09449999999998</c:v>
                </c:pt>
                <c:pt idx="113185">
                  <c:v>-144.09249999999997</c:v>
                </c:pt>
                <c:pt idx="113186">
                  <c:v>-144.09049999999996</c:v>
                </c:pt>
                <c:pt idx="113187">
                  <c:v>-144.08849999999998</c:v>
                </c:pt>
                <c:pt idx="113188">
                  <c:v>-144.08649999999997</c:v>
                </c:pt>
                <c:pt idx="113189">
                  <c:v>-144.08449999999999</c:v>
                </c:pt>
                <c:pt idx="113190">
                  <c:v>-144.08249999999998</c:v>
                </c:pt>
                <c:pt idx="113191">
                  <c:v>-144.08049999999997</c:v>
                </c:pt>
                <c:pt idx="113192">
                  <c:v>-144.07849999999999</c:v>
                </c:pt>
                <c:pt idx="113193">
                  <c:v>-144.07649999999998</c:v>
                </c:pt>
                <c:pt idx="113194">
                  <c:v>-144.07449999999997</c:v>
                </c:pt>
                <c:pt idx="113195">
                  <c:v>-144.07249999999999</c:v>
                </c:pt>
                <c:pt idx="113196">
                  <c:v>-144.07049999999998</c:v>
                </c:pt>
                <c:pt idx="113197">
                  <c:v>-144.06849999999997</c:v>
                </c:pt>
                <c:pt idx="113198">
                  <c:v>-144.06649999999999</c:v>
                </c:pt>
                <c:pt idx="113199">
                  <c:v>-144.06449999999998</c:v>
                </c:pt>
                <c:pt idx="113200">
                  <c:v>-144.06249999999997</c:v>
                </c:pt>
                <c:pt idx="113201">
                  <c:v>-144.06049999999999</c:v>
                </c:pt>
                <c:pt idx="113202">
                  <c:v>-144.05849999999998</c:v>
                </c:pt>
                <c:pt idx="113203">
                  <c:v>-144.05649999999997</c:v>
                </c:pt>
                <c:pt idx="113204">
                  <c:v>-144.05449999999999</c:v>
                </c:pt>
                <c:pt idx="113205">
                  <c:v>-144.05249999999998</c:v>
                </c:pt>
                <c:pt idx="113206">
                  <c:v>-144.05049999999997</c:v>
                </c:pt>
                <c:pt idx="113207">
                  <c:v>-144.04849999999999</c:v>
                </c:pt>
                <c:pt idx="113208">
                  <c:v>-144.04649999999998</c:v>
                </c:pt>
                <c:pt idx="113209">
                  <c:v>-144.04449999999997</c:v>
                </c:pt>
                <c:pt idx="113210">
                  <c:v>-144.04249999999999</c:v>
                </c:pt>
                <c:pt idx="113211">
                  <c:v>-144.04049999999998</c:v>
                </c:pt>
                <c:pt idx="113212">
                  <c:v>-144.03849999999997</c:v>
                </c:pt>
                <c:pt idx="113213">
                  <c:v>-144.03649999999999</c:v>
                </c:pt>
                <c:pt idx="113214">
                  <c:v>-144.03449999999998</c:v>
                </c:pt>
                <c:pt idx="113215">
                  <c:v>-144.03249999999997</c:v>
                </c:pt>
                <c:pt idx="113216">
                  <c:v>-144.03049999999999</c:v>
                </c:pt>
                <c:pt idx="113217">
                  <c:v>-144.02849999999998</c:v>
                </c:pt>
                <c:pt idx="113218">
                  <c:v>-144.02649999999997</c:v>
                </c:pt>
                <c:pt idx="113219">
                  <c:v>-144.02449999999999</c:v>
                </c:pt>
                <c:pt idx="113220">
                  <c:v>-144.02249999999998</c:v>
                </c:pt>
                <c:pt idx="113221">
                  <c:v>-144.02049999999997</c:v>
                </c:pt>
                <c:pt idx="113222">
                  <c:v>-144.01849999999999</c:v>
                </c:pt>
                <c:pt idx="113223">
                  <c:v>-144.01649999999998</c:v>
                </c:pt>
                <c:pt idx="113224">
                  <c:v>-144.01449999999997</c:v>
                </c:pt>
                <c:pt idx="113225">
                  <c:v>-144.01249999999999</c:v>
                </c:pt>
                <c:pt idx="113226">
                  <c:v>-144.01049999999998</c:v>
                </c:pt>
                <c:pt idx="113227">
                  <c:v>-144.00849999999997</c:v>
                </c:pt>
                <c:pt idx="113228">
                  <c:v>-144.00649999999999</c:v>
                </c:pt>
                <c:pt idx="113229">
                  <c:v>-144.00449999999998</c:v>
                </c:pt>
                <c:pt idx="113230">
                  <c:v>-144.00249999999997</c:v>
                </c:pt>
                <c:pt idx="113231">
                  <c:v>-144.00049999999999</c:v>
                </c:pt>
                <c:pt idx="113232">
                  <c:v>-143.99849999999998</c:v>
                </c:pt>
                <c:pt idx="113233">
                  <c:v>-143.99649999999997</c:v>
                </c:pt>
                <c:pt idx="113234">
                  <c:v>-143.99449999999999</c:v>
                </c:pt>
                <c:pt idx="113235">
                  <c:v>-143.99249999999998</c:v>
                </c:pt>
                <c:pt idx="113236">
                  <c:v>-143.99049999999997</c:v>
                </c:pt>
                <c:pt idx="113237">
                  <c:v>-143.98849999999999</c:v>
                </c:pt>
                <c:pt idx="113238">
                  <c:v>-143.98649999999998</c:v>
                </c:pt>
                <c:pt idx="113239">
                  <c:v>-143.98449999999997</c:v>
                </c:pt>
                <c:pt idx="113240">
                  <c:v>-143.98249999999999</c:v>
                </c:pt>
                <c:pt idx="113241">
                  <c:v>-143.98049999999998</c:v>
                </c:pt>
                <c:pt idx="113242">
                  <c:v>-143.97849999999997</c:v>
                </c:pt>
                <c:pt idx="113243">
                  <c:v>-143.97649999999999</c:v>
                </c:pt>
                <c:pt idx="113244">
                  <c:v>-143.97449999999998</c:v>
                </c:pt>
                <c:pt idx="113245">
                  <c:v>-143.97249999999997</c:v>
                </c:pt>
                <c:pt idx="113246">
                  <c:v>-143.97049999999999</c:v>
                </c:pt>
                <c:pt idx="113247">
                  <c:v>-143.96849999999998</c:v>
                </c:pt>
                <c:pt idx="113248">
                  <c:v>-143.96649999999997</c:v>
                </c:pt>
                <c:pt idx="113249">
                  <c:v>-143.96449999999999</c:v>
                </c:pt>
                <c:pt idx="113250">
                  <c:v>-143.96249999999998</c:v>
                </c:pt>
                <c:pt idx="113251">
                  <c:v>-143.96049999999997</c:v>
                </c:pt>
                <c:pt idx="113252">
                  <c:v>-143.95849999999999</c:v>
                </c:pt>
                <c:pt idx="113253">
                  <c:v>-143.95649999999998</c:v>
                </c:pt>
                <c:pt idx="113254">
                  <c:v>-143.95449999999997</c:v>
                </c:pt>
                <c:pt idx="113255">
                  <c:v>-143.95249999999999</c:v>
                </c:pt>
                <c:pt idx="113256">
                  <c:v>-143.95049999999998</c:v>
                </c:pt>
                <c:pt idx="113257">
                  <c:v>-143.94849999999997</c:v>
                </c:pt>
                <c:pt idx="113258">
                  <c:v>-143.94649999999999</c:v>
                </c:pt>
                <c:pt idx="113259">
                  <c:v>-143.94449999999998</c:v>
                </c:pt>
                <c:pt idx="113260">
                  <c:v>-143.94249999999997</c:v>
                </c:pt>
                <c:pt idx="113261">
                  <c:v>-143.94049999999999</c:v>
                </c:pt>
                <c:pt idx="113262">
                  <c:v>-143.93849999999998</c:v>
                </c:pt>
                <c:pt idx="113263">
                  <c:v>-143.93649999999997</c:v>
                </c:pt>
                <c:pt idx="113264">
                  <c:v>-143.93449999999999</c:v>
                </c:pt>
                <c:pt idx="113265">
                  <c:v>-143.93249999999998</c:v>
                </c:pt>
                <c:pt idx="113266">
                  <c:v>-143.93049999999997</c:v>
                </c:pt>
                <c:pt idx="113267">
                  <c:v>-143.92849999999999</c:v>
                </c:pt>
                <c:pt idx="113268">
                  <c:v>-143.92649999999998</c:v>
                </c:pt>
                <c:pt idx="113269">
                  <c:v>-143.92449999999997</c:v>
                </c:pt>
                <c:pt idx="113270">
                  <c:v>-143.92249999999999</c:v>
                </c:pt>
                <c:pt idx="113271">
                  <c:v>-143.92049999999998</c:v>
                </c:pt>
                <c:pt idx="113272">
                  <c:v>-143.91849999999997</c:v>
                </c:pt>
                <c:pt idx="113273">
                  <c:v>-143.91649999999998</c:v>
                </c:pt>
                <c:pt idx="113274">
                  <c:v>-143.91449999999998</c:v>
                </c:pt>
                <c:pt idx="113275">
                  <c:v>-143.91249999999997</c:v>
                </c:pt>
                <c:pt idx="113276">
                  <c:v>-143.91049999999998</c:v>
                </c:pt>
                <c:pt idx="113277">
                  <c:v>-143.90849999999998</c:v>
                </c:pt>
                <c:pt idx="113278">
                  <c:v>-143.90649999999997</c:v>
                </c:pt>
                <c:pt idx="113279">
                  <c:v>-143.90449999999998</c:v>
                </c:pt>
                <c:pt idx="113280">
                  <c:v>-143.90249999999997</c:v>
                </c:pt>
                <c:pt idx="113281">
                  <c:v>-143.90049999999997</c:v>
                </c:pt>
                <c:pt idx="113282">
                  <c:v>-143.89849999999998</c:v>
                </c:pt>
                <c:pt idx="113283">
                  <c:v>-143.89649999999997</c:v>
                </c:pt>
                <c:pt idx="113284">
                  <c:v>-143.89449999999997</c:v>
                </c:pt>
                <c:pt idx="113285">
                  <c:v>-143.89249999999998</c:v>
                </c:pt>
                <c:pt idx="113286">
                  <c:v>-143.89049999999997</c:v>
                </c:pt>
                <c:pt idx="113287">
                  <c:v>-143.88849999999996</c:v>
                </c:pt>
                <c:pt idx="113288">
                  <c:v>-143.88649999999998</c:v>
                </c:pt>
                <c:pt idx="113289">
                  <c:v>-143.88449999999997</c:v>
                </c:pt>
                <c:pt idx="113290">
                  <c:v>-143.88249999999996</c:v>
                </c:pt>
                <c:pt idx="113291">
                  <c:v>-143.88049999999998</c:v>
                </c:pt>
                <c:pt idx="113292">
                  <c:v>-143.87849999999997</c:v>
                </c:pt>
                <c:pt idx="113293">
                  <c:v>-143.87649999999996</c:v>
                </c:pt>
                <c:pt idx="113294">
                  <c:v>-143.87449999999998</c:v>
                </c:pt>
                <c:pt idx="113295">
                  <c:v>-143.87249999999997</c:v>
                </c:pt>
                <c:pt idx="113296">
                  <c:v>-143.87049999999996</c:v>
                </c:pt>
                <c:pt idx="113297">
                  <c:v>-143.86849999999998</c:v>
                </c:pt>
                <c:pt idx="113298">
                  <c:v>-143.86649999999997</c:v>
                </c:pt>
                <c:pt idx="113299">
                  <c:v>-143.86449999999996</c:v>
                </c:pt>
                <c:pt idx="113300">
                  <c:v>-143.86249999999998</c:v>
                </c:pt>
                <c:pt idx="113301">
                  <c:v>-143.86049999999997</c:v>
                </c:pt>
                <c:pt idx="113302">
                  <c:v>-143.85849999999996</c:v>
                </c:pt>
                <c:pt idx="113303">
                  <c:v>-143.85649999999998</c:v>
                </c:pt>
                <c:pt idx="113304">
                  <c:v>-143.85449999999997</c:v>
                </c:pt>
                <c:pt idx="113305">
                  <c:v>-143.85249999999996</c:v>
                </c:pt>
                <c:pt idx="113306">
                  <c:v>-143.85049999999998</c:v>
                </c:pt>
                <c:pt idx="113307">
                  <c:v>-143.84849999999997</c:v>
                </c:pt>
                <c:pt idx="113308">
                  <c:v>-143.84649999999996</c:v>
                </c:pt>
                <c:pt idx="113309">
                  <c:v>-143.84449999999998</c:v>
                </c:pt>
                <c:pt idx="113310">
                  <c:v>-143.84249999999997</c:v>
                </c:pt>
                <c:pt idx="113311">
                  <c:v>-143.84049999999996</c:v>
                </c:pt>
                <c:pt idx="113312">
                  <c:v>-143.83849999999998</c:v>
                </c:pt>
                <c:pt idx="113313">
                  <c:v>-143.83649999999997</c:v>
                </c:pt>
                <c:pt idx="113314">
                  <c:v>-143.83449999999999</c:v>
                </c:pt>
                <c:pt idx="113315">
                  <c:v>-143.83249999999998</c:v>
                </c:pt>
                <c:pt idx="113316">
                  <c:v>-143.83049999999997</c:v>
                </c:pt>
                <c:pt idx="113317">
                  <c:v>-143.82849999999999</c:v>
                </c:pt>
                <c:pt idx="113318">
                  <c:v>-143.82649999999998</c:v>
                </c:pt>
                <c:pt idx="113319">
                  <c:v>-143.82449999999997</c:v>
                </c:pt>
                <c:pt idx="113320">
                  <c:v>-143.82249999999999</c:v>
                </c:pt>
                <c:pt idx="113321">
                  <c:v>-143.82049999999998</c:v>
                </c:pt>
                <c:pt idx="113322">
                  <c:v>-143.81849999999997</c:v>
                </c:pt>
                <c:pt idx="113323">
                  <c:v>-143.81649999999999</c:v>
                </c:pt>
                <c:pt idx="113324">
                  <c:v>-143.81449999999998</c:v>
                </c:pt>
                <c:pt idx="113325">
                  <c:v>-143.81249999999997</c:v>
                </c:pt>
                <c:pt idx="113326">
                  <c:v>-143.81049999999999</c:v>
                </c:pt>
                <c:pt idx="113327">
                  <c:v>-143.80849999999998</c:v>
                </c:pt>
                <c:pt idx="113328">
                  <c:v>-143.80649999999997</c:v>
                </c:pt>
                <c:pt idx="113329">
                  <c:v>-143.80449999999999</c:v>
                </c:pt>
                <c:pt idx="113330">
                  <c:v>-143.80249999999998</c:v>
                </c:pt>
                <c:pt idx="113331">
                  <c:v>-143.80049999999997</c:v>
                </c:pt>
                <c:pt idx="113332">
                  <c:v>-143.79849999999999</c:v>
                </c:pt>
                <c:pt idx="113333">
                  <c:v>-143.79649999999998</c:v>
                </c:pt>
                <c:pt idx="113334">
                  <c:v>-143.79449999999997</c:v>
                </c:pt>
                <c:pt idx="113335">
                  <c:v>-143.79249999999999</c:v>
                </c:pt>
                <c:pt idx="113336">
                  <c:v>-143.79049999999998</c:v>
                </c:pt>
                <c:pt idx="113337">
                  <c:v>-143.78849999999997</c:v>
                </c:pt>
                <c:pt idx="113338">
                  <c:v>-143.78649999999999</c:v>
                </c:pt>
                <c:pt idx="113339">
                  <c:v>-143.78449999999998</c:v>
                </c:pt>
                <c:pt idx="113340">
                  <c:v>-143.78249999999997</c:v>
                </c:pt>
                <c:pt idx="113341">
                  <c:v>-143.78049999999999</c:v>
                </c:pt>
                <c:pt idx="113342">
                  <c:v>-143.77849999999998</c:v>
                </c:pt>
                <c:pt idx="113343">
                  <c:v>-143.77649999999997</c:v>
                </c:pt>
                <c:pt idx="113344">
                  <c:v>-143.77449999999999</c:v>
                </c:pt>
                <c:pt idx="113345">
                  <c:v>-143.77249999999998</c:v>
                </c:pt>
                <c:pt idx="113346">
                  <c:v>-143.77049999999997</c:v>
                </c:pt>
                <c:pt idx="113347">
                  <c:v>-143.76849999999999</c:v>
                </c:pt>
                <c:pt idx="113348">
                  <c:v>-143.76649999999998</c:v>
                </c:pt>
                <c:pt idx="113349">
                  <c:v>-143.76449999999997</c:v>
                </c:pt>
                <c:pt idx="113350">
                  <c:v>-143.76249999999999</c:v>
                </c:pt>
                <c:pt idx="113351">
                  <c:v>-143.76049999999998</c:v>
                </c:pt>
                <c:pt idx="113352">
                  <c:v>-143.75849999999997</c:v>
                </c:pt>
                <c:pt idx="113353">
                  <c:v>-143.75649999999999</c:v>
                </c:pt>
                <c:pt idx="113354">
                  <c:v>-143.75449999999998</c:v>
                </c:pt>
                <c:pt idx="113355">
                  <c:v>-143.75249999999997</c:v>
                </c:pt>
                <c:pt idx="113356">
                  <c:v>-143.75049999999999</c:v>
                </c:pt>
                <c:pt idx="113357">
                  <c:v>-143.74849999999998</c:v>
                </c:pt>
                <c:pt idx="113358">
                  <c:v>-143.74649999999997</c:v>
                </c:pt>
                <c:pt idx="113359">
                  <c:v>-143.74449999999999</c:v>
                </c:pt>
                <c:pt idx="113360">
                  <c:v>-143.74249999999998</c:v>
                </c:pt>
                <c:pt idx="113361">
                  <c:v>-143.74049999999997</c:v>
                </c:pt>
                <c:pt idx="113362">
                  <c:v>-143.73849999999999</c:v>
                </c:pt>
                <c:pt idx="113363">
                  <c:v>-143.73649999999998</c:v>
                </c:pt>
                <c:pt idx="113364">
                  <c:v>-143.73449999999997</c:v>
                </c:pt>
                <c:pt idx="113365">
                  <c:v>-143.73249999999999</c:v>
                </c:pt>
                <c:pt idx="113366">
                  <c:v>-143.73049999999998</c:v>
                </c:pt>
                <c:pt idx="113367">
                  <c:v>-143.72849999999997</c:v>
                </c:pt>
                <c:pt idx="113368">
                  <c:v>-143.72649999999999</c:v>
                </c:pt>
                <c:pt idx="113369">
                  <c:v>-143.72449999999998</c:v>
                </c:pt>
                <c:pt idx="113370">
                  <c:v>-143.72249999999997</c:v>
                </c:pt>
                <c:pt idx="113371">
                  <c:v>-143.72049999999999</c:v>
                </c:pt>
                <c:pt idx="113372">
                  <c:v>-143.71849999999998</c:v>
                </c:pt>
                <c:pt idx="113373">
                  <c:v>-143.71649999999997</c:v>
                </c:pt>
                <c:pt idx="113374">
                  <c:v>-143.71449999999999</c:v>
                </c:pt>
                <c:pt idx="113375">
                  <c:v>-143.71249999999998</c:v>
                </c:pt>
                <c:pt idx="113376">
                  <c:v>-143.71049999999997</c:v>
                </c:pt>
                <c:pt idx="113377">
                  <c:v>-143.70849999999999</c:v>
                </c:pt>
                <c:pt idx="113378">
                  <c:v>-143.70649999999998</c:v>
                </c:pt>
                <c:pt idx="113379">
                  <c:v>-143.70449999999997</c:v>
                </c:pt>
                <c:pt idx="113380">
                  <c:v>-143.70249999999999</c:v>
                </c:pt>
                <c:pt idx="113381">
                  <c:v>-143.70049999999998</c:v>
                </c:pt>
                <c:pt idx="113382">
                  <c:v>-143.69849999999997</c:v>
                </c:pt>
                <c:pt idx="113383">
                  <c:v>-143.69649999999999</c:v>
                </c:pt>
                <c:pt idx="113384">
                  <c:v>-143.69449999999998</c:v>
                </c:pt>
                <c:pt idx="113385">
                  <c:v>-143.69249999999997</c:v>
                </c:pt>
                <c:pt idx="113386">
                  <c:v>-143.69049999999999</c:v>
                </c:pt>
                <c:pt idx="113387">
                  <c:v>-143.68849999999998</c:v>
                </c:pt>
                <c:pt idx="113388">
                  <c:v>-143.68649999999997</c:v>
                </c:pt>
                <c:pt idx="113389">
                  <c:v>-143.68449999999999</c:v>
                </c:pt>
                <c:pt idx="113390">
                  <c:v>-143.68249999999998</c:v>
                </c:pt>
                <c:pt idx="113391">
                  <c:v>-143.68049999999997</c:v>
                </c:pt>
                <c:pt idx="113392">
                  <c:v>-143.67849999999999</c:v>
                </c:pt>
                <c:pt idx="113393">
                  <c:v>-143.67649999999998</c:v>
                </c:pt>
                <c:pt idx="113394">
                  <c:v>-143.67449999999997</c:v>
                </c:pt>
                <c:pt idx="113395">
                  <c:v>-143.67249999999999</c:v>
                </c:pt>
                <c:pt idx="113396">
                  <c:v>-143.67049999999998</c:v>
                </c:pt>
                <c:pt idx="113397">
                  <c:v>-143.66849999999997</c:v>
                </c:pt>
                <c:pt idx="113398">
                  <c:v>-143.66649999999998</c:v>
                </c:pt>
                <c:pt idx="113399">
                  <c:v>-143.66449999999998</c:v>
                </c:pt>
                <c:pt idx="113400">
                  <c:v>-143.66249999999997</c:v>
                </c:pt>
                <c:pt idx="113401">
                  <c:v>-143.66049999999998</c:v>
                </c:pt>
                <c:pt idx="113402">
                  <c:v>-143.65849999999998</c:v>
                </c:pt>
                <c:pt idx="113403">
                  <c:v>-143.65649999999997</c:v>
                </c:pt>
                <c:pt idx="113404">
                  <c:v>-143.65449999999998</c:v>
                </c:pt>
                <c:pt idx="113405">
                  <c:v>-143.65249999999997</c:v>
                </c:pt>
                <c:pt idx="113406">
                  <c:v>-143.65049999999997</c:v>
                </c:pt>
                <c:pt idx="113407">
                  <c:v>-143.64849999999998</c:v>
                </c:pt>
                <c:pt idx="113408">
                  <c:v>-143.64649999999997</c:v>
                </c:pt>
                <c:pt idx="113409">
                  <c:v>-143.64449999999997</c:v>
                </c:pt>
                <c:pt idx="113410">
                  <c:v>-143.64249999999998</c:v>
                </c:pt>
                <c:pt idx="113411">
                  <c:v>-143.64049999999997</c:v>
                </c:pt>
                <c:pt idx="113412">
                  <c:v>-143.63849999999996</c:v>
                </c:pt>
                <c:pt idx="113413">
                  <c:v>-143.63649999999998</c:v>
                </c:pt>
                <c:pt idx="113414">
                  <c:v>-143.63449999999997</c:v>
                </c:pt>
                <c:pt idx="113415">
                  <c:v>-143.63249999999996</c:v>
                </c:pt>
                <c:pt idx="113416">
                  <c:v>-143.63049999999998</c:v>
                </c:pt>
                <c:pt idx="113417">
                  <c:v>-143.62849999999997</c:v>
                </c:pt>
                <c:pt idx="113418">
                  <c:v>-143.62649999999996</c:v>
                </c:pt>
                <c:pt idx="113419">
                  <c:v>-143.62449999999998</c:v>
                </c:pt>
                <c:pt idx="113420">
                  <c:v>-143.62249999999997</c:v>
                </c:pt>
                <c:pt idx="113421">
                  <c:v>-143.62049999999996</c:v>
                </c:pt>
                <c:pt idx="113422">
                  <c:v>-143.61849999999998</c:v>
                </c:pt>
                <c:pt idx="113423">
                  <c:v>-143.61649999999997</c:v>
                </c:pt>
                <c:pt idx="113424">
                  <c:v>-143.61449999999996</c:v>
                </c:pt>
                <c:pt idx="113425">
                  <c:v>-143.61249999999998</c:v>
                </c:pt>
                <c:pt idx="113426">
                  <c:v>-143.61049999999997</c:v>
                </c:pt>
                <c:pt idx="113427">
                  <c:v>-143.60849999999996</c:v>
                </c:pt>
                <c:pt idx="113428">
                  <c:v>-143.60649999999998</c:v>
                </c:pt>
                <c:pt idx="113429">
                  <c:v>-143.60449999999997</c:v>
                </c:pt>
                <c:pt idx="113430">
                  <c:v>-143.60249999999996</c:v>
                </c:pt>
                <c:pt idx="113431">
                  <c:v>-143.60049999999998</c:v>
                </c:pt>
                <c:pt idx="113432">
                  <c:v>-143.59849999999997</c:v>
                </c:pt>
                <c:pt idx="113433">
                  <c:v>-143.59649999999996</c:v>
                </c:pt>
                <c:pt idx="113434">
                  <c:v>-143.59449999999998</c:v>
                </c:pt>
                <c:pt idx="113435">
                  <c:v>-143.59249999999997</c:v>
                </c:pt>
                <c:pt idx="113436">
                  <c:v>-143.59049999999996</c:v>
                </c:pt>
                <c:pt idx="113437">
                  <c:v>-143.58849999999998</c:v>
                </c:pt>
                <c:pt idx="113438">
                  <c:v>-143.58649999999997</c:v>
                </c:pt>
                <c:pt idx="113439">
                  <c:v>-143.58449999999999</c:v>
                </c:pt>
                <c:pt idx="113440">
                  <c:v>-143.58249999999998</c:v>
                </c:pt>
                <c:pt idx="113441">
                  <c:v>-143.58049999999997</c:v>
                </c:pt>
                <c:pt idx="113442">
                  <c:v>-143.57849999999999</c:v>
                </c:pt>
                <c:pt idx="113443">
                  <c:v>-143.57649999999998</c:v>
                </c:pt>
                <c:pt idx="113444">
                  <c:v>-143.57449999999997</c:v>
                </c:pt>
                <c:pt idx="113445">
                  <c:v>-143.57249999999999</c:v>
                </c:pt>
                <c:pt idx="113446">
                  <c:v>-143.57049999999998</c:v>
                </c:pt>
                <c:pt idx="113447">
                  <c:v>-143.56849999999997</c:v>
                </c:pt>
                <c:pt idx="113448">
                  <c:v>-143.56649999999999</c:v>
                </c:pt>
                <c:pt idx="113449">
                  <c:v>-143.56449999999998</c:v>
                </c:pt>
                <c:pt idx="113450">
                  <c:v>-143.56249999999997</c:v>
                </c:pt>
                <c:pt idx="113451">
                  <c:v>-143.56049999999999</c:v>
                </c:pt>
                <c:pt idx="113452">
                  <c:v>-143.55849999999998</c:v>
                </c:pt>
                <c:pt idx="113453">
                  <c:v>-143.55649999999997</c:v>
                </c:pt>
                <c:pt idx="113454">
                  <c:v>-143.55449999999999</c:v>
                </c:pt>
                <c:pt idx="113455">
                  <c:v>-143.55249999999998</c:v>
                </c:pt>
                <c:pt idx="113456">
                  <c:v>-143.55049999999997</c:v>
                </c:pt>
                <c:pt idx="113457">
                  <c:v>-143.54849999999999</c:v>
                </c:pt>
                <c:pt idx="113458">
                  <c:v>-143.54649999999998</c:v>
                </c:pt>
                <c:pt idx="113459">
                  <c:v>-143.54449999999997</c:v>
                </c:pt>
                <c:pt idx="113460">
                  <c:v>-143.54249999999999</c:v>
                </c:pt>
                <c:pt idx="113461">
                  <c:v>-143.54049999999998</c:v>
                </c:pt>
                <c:pt idx="113462">
                  <c:v>-143.53849999999997</c:v>
                </c:pt>
                <c:pt idx="113463">
                  <c:v>-143.53649999999999</c:v>
                </c:pt>
                <c:pt idx="113464">
                  <c:v>-143.53449999999998</c:v>
                </c:pt>
                <c:pt idx="113465">
                  <c:v>-143.53249999999997</c:v>
                </c:pt>
                <c:pt idx="113466">
                  <c:v>-143.53049999999999</c:v>
                </c:pt>
                <c:pt idx="113467">
                  <c:v>-143.52849999999998</c:v>
                </c:pt>
                <c:pt idx="113468">
                  <c:v>-143.52649999999997</c:v>
                </c:pt>
                <c:pt idx="113469">
                  <c:v>-143.52449999999999</c:v>
                </c:pt>
                <c:pt idx="113470">
                  <c:v>-143.52249999999998</c:v>
                </c:pt>
                <c:pt idx="113471">
                  <c:v>-143.52049999999997</c:v>
                </c:pt>
                <c:pt idx="113472">
                  <c:v>-143.51849999999999</c:v>
                </c:pt>
                <c:pt idx="113473">
                  <c:v>-143.51649999999998</c:v>
                </c:pt>
                <c:pt idx="113474">
                  <c:v>-143.51449999999997</c:v>
                </c:pt>
                <c:pt idx="113475">
                  <c:v>-143.51249999999999</c:v>
                </c:pt>
                <c:pt idx="113476">
                  <c:v>-143.51049999999998</c:v>
                </c:pt>
                <c:pt idx="113477">
                  <c:v>-143.50849999999997</c:v>
                </c:pt>
                <c:pt idx="113478">
                  <c:v>-143.50649999999999</c:v>
                </c:pt>
                <c:pt idx="113479">
                  <c:v>-143.50449999999998</c:v>
                </c:pt>
                <c:pt idx="113480">
                  <c:v>-143.50249999999997</c:v>
                </c:pt>
                <c:pt idx="113481">
                  <c:v>-143.50049999999999</c:v>
                </c:pt>
                <c:pt idx="113482">
                  <c:v>-143.49849999999998</c:v>
                </c:pt>
                <c:pt idx="113483">
                  <c:v>-143.49649999999997</c:v>
                </c:pt>
                <c:pt idx="113484">
                  <c:v>-143.49449999999999</c:v>
                </c:pt>
                <c:pt idx="113485">
                  <c:v>-143.49249999999998</c:v>
                </c:pt>
                <c:pt idx="113486">
                  <c:v>-143.49049999999997</c:v>
                </c:pt>
                <c:pt idx="113487">
                  <c:v>-143.48849999999999</c:v>
                </c:pt>
                <c:pt idx="113488">
                  <c:v>-143.48649999999998</c:v>
                </c:pt>
                <c:pt idx="113489">
                  <c:v>-143.48449999999997</c:v>
                </c:pt>
                <c:pt idx="113490">
                  <c:v>-143.48249999999999</c:v>
                </c:pt>
                <c:pt idx="113491">
                  <c:v>-143.48049999999998</c:v>
                </c:pt>
                <c:pt idx="113492">
                  <c:v>-143.47849999999997</c:v>
                </c:pt>
                <c:pt idx="113493">
                  <c:v>-143.47649999999999</c:v>
                </c:pt>
                <c:pt idx="113494">
                  <c:v>-143.47449999999998</c:v>
                </c:pt>
                <c:pt idx="113495">
                  <c:v>-143.47249999999997</c:v>
                </c:pt>
                <c:pt idx="113496">
                  <c:v>-143.47049999999999</c:v>
                </c:pt>
                <c:pt idx="113497">
                  <c:v>-143.46849999999998</c:v>
                </c:pt>
                <c:pt idx="113498">
                  <c:v>-143.46649999999997</c:v>
                </c:pt>
                <c:pt idx="113499">
                  <c:v>-143.46449999999999</c:v>
                </c:pt>
                <c:pt idx="113500">
                  <c:v>-143.46249999999998</c:v>
                </c:pt>
                <c:pt idx="113501">
                  <c:v>-143.46049999999997</c:v>
                </c:pt>
                <c:pt idx="113502">
                  <c:v>-143.45849999999999</c:v>
                </c:pt>
                <c:pt idx="113503">
                  <c:v>-143.45649999999998</c:v>
                </c:pt>
                <c:pt idx="113504">
                  <c:v>-143.45449999999997</c:v>
                </c:pt>
                <c:pt idx="113505">
                  <c:v>-143.45249999999999</c:v>
                </c:pt>
                <c:pt idx="113506">
                  <c:v>-143.45049999999998</c:v>
                </c:pt>
                <c:pt idx="113507">
                  <c:v>-143.44849999999997</c:v>
                </c:pt>
                <c:pt idx="113508">
                  <c:v>-143.44649999999999</c:v>
                </c:pt>
                <c:pt idx="113509">
                  <c:v>-143.44449999999998</c:v>
                </c:pt>
                <c:pt idx="113510">
                  <c:v>-143.44249999999997</c:v>
                </c:pt>
                <c:pt idx="113511">
                  <c:v>-143.44049999999999</c:v>
                </c:pt>
                <c:pt idx="113512">
                  <c:v>-143.43849999999998</c:v>
                </c:pt>
                <c:pt idx="113513">
                  <c:v>-143.43649999999997</c:v>
                </c:pt>
                <c:pt idx="113514">
                  <c:v>-143.43449999999999</c:v>
                </c:pt>
                <c:pt idx="113515">
                  <c:v>-143.43249999999998</c:v>
                </c:pt>
                <c:pt idx="113516">
                  <c:v>-143.43049999999997</c:v>
                </c:pt>
                <c:pt idx="113517">
                  <c:v>-143.42849999999999</c:v>
                </c:pt>
                <c:pt idx="113518">
                  <c:v>-143.42649999999998</c:v>
                </c:pt>
                <c:pt idx="113519">
                  <c:v>-143.42449999999997</c:v>
                </c:pt>
                <c:pt idx="113520">
                  <c:v>-143.42249999999999</c:v>
                </c:pt>
                <c:pt idx="113521">
                  <c:v>-143.42049999999998</c:v>
                </c:pt>
                <c:pt idx="113522">
                  <c:v>-143.41849999999997</c:v>
                </c:pt>
                <c:pt idx="113523">
                  <c:v>-143.41649999999998</c:v>
                </c:pt>
                <c:pt idx="113524">
                  <c:v>-143.41449999999998</c:v>
                </c:pt>
                <c:pt idx="113525">
                  <c:v>-143.41249999999997</c:v>
                </c:pt>
                <c:pt idx="113526">
                  <c:v>-143.41049999999998</c:v>
                </c:pt>
                <c:pt idx="113527">
                  <c:v>-143.40849999999998</c:v>
                </c:pt>
                <c:pt idx="113528">
                  <c:v>-143.40649999999997</c:v>
                </c:pt>
                <c:pt idx="113529">
                  <c:v>-143.40449999999998</c:v>
                </c:pt>
                <c:pt idx="113530">
                  <c:v>-143.40249999999997</c:v>
                </c:pt>
                <c:pt idx="113531">
                  <c:v>-143.40049999999997</c:v>
                </c:pt>
                <c:pt idx="113532">
                  <c:v>-143.39849999999998</c:v>
                </c:pt>
                <c:pt idx="113533">
                  <c:v>-143.39649999999997</c:v>
                </c:pt>
                <c:pt idx="113534">
                  <c:v>-143.39449999999997</c:v>
                </c:pt>
                <c:pt idx="113535">
                  <c:v>-143.39249999999998</c:v>
                </c:pt>
                <c:pt idx="113536">
                  <c:v>-143.39049999999997</c:v>
                </c:pt>
                <c:pt idx="113537">
                  <c:v>-143.38849999999996</c:v>
                </c:pt>
                <c:pt idx="113538">
                  <c:v>-143.38649999999998</c:v>
                </c:pt>
                <c:pt idx="113539">
                  <c:v>-143.38449999999997</c:v>
                </c:pt>
                <c:pt idx="113540">
                  <c:v>-143.38249999999996</c:v>
                </c:pt>
                <c:pt idx="113541">
                  <c:v>-143.38049999999998</c:v>
                </c:pt>
                <c:pt idx="113542">
                  <c:v>-143.37849999999997</c:v>
                </c:pt>
                <c:pt idx="113543">
                  <c:v>-143.37649999999996</c:v>
                </c:pt>
                <c:pt idx="113544">
                  <c:v>-143.37449999999998</c:v>
                </c:pt>
                <c:pt idx="113545">
                  <c:v>-143.37249999999997</c:v>
                </c:pt>
                <c:pt idx="113546">
                  <c:v>-143.37049999999996</c:v>
                </c:pt>
                <c:pt idx="113547">
                  <c:v>-143.36849999999998</c:v>
                </c:pt>
                <c:pt idx="113548">
                  <c:v>-143.36649999999997</c:v>
                </c:pt>
                <c:pt idx="113549">
                  <c:v>-143.36449999999996</c:v>
                </c:pt>
                <c:pt idx="113550">
                  <c:v>-143.36249999999998</c:v>
                </c:pt>
                <c:pt idx="113551">
                  <c:v>-143.36049999999997</c:v>
                </c:pt>
                <c:pt idx="113552">
                  <c:v>-143.35849999999996</c:v>
                </c:pt>
                <c:pt idx="113553">
                  <c:v>-143.35649999999998</c:v>
                </c:pt>
                <c:pt idx="113554">
                  <c:v>-143.35449999999997</c:v>
                </c:pt>
                <c:pt idx="113555">
                  <c:v>-143.35249999999996</c:v>
                </c:pt>
                <c:pt idx="113556">
                  <c:v>-143.35049999999998</c:v>
                </c:pt>
                <c:pt idx="113557">
                  <c:v>-143.34849999999997</c:v>
                </c:pt>
                <c:pt idx="113558">
                  <c:v>-143.34649999999996</c:v>
                </c:pt>
                <c:pt idx="113559">
                  <c:v>-143.34449999999998</c:v>
                </c:pt>
                <c:pt idx="113560">
                  <c:v>-143.34249999999997</c:v>
                </c:pt>
                <c:pt idx="113561">
                  <c:v>-143.34049999999996</c:v>
                </c:pt>
                <c:pt idx="113562">
                  <c:v>-143.33849999999998</c:v>
                </c:pt>
                <c:pt idx="113563">
                  <c:v>-143.33649999999997</c:v>
                </c:pt>
                <c:pt idx="113564">
                  <c:v>-143.33449999999999</c:v>
                </c:pt>
                <c:pt idx="113565">
                  <c:v>-143.33249999999998</c:v>
                </c:pt>
                <c:pt idx="113566">
                  <c:v>-143.33049999999997</c:v>
                </c:pt>
                <c:pt idx="113567">
                  <c:v>-143.32849999999999</c:v>
                </c:pt>
                <c:pt idx="113568">
                  <c:v>-143.32649999999998</c:v>
                </c:pt>
                <c:pt idx="113569">
                  <c:v>-143.32449999999997</c:v>
                </c:pt>
                <c:pt idx="113570">
                  <c:v>-143.32249999999999</c:v>
                </c:pt>
                <c:pt idx="113571">
                  <c:v>-143.32049999999998</c:v>
                </c:pt>
                <c:pt idx="113572">
                  <c:v>-143.31849999999997</c:v>
                </c:pt>
                <c:pt idx="113573">
                  <c:v>-143.31649999999999</c:v>
                </c:pt>
                <c:pt idx="113574">
                  <c:v>-143.31449999999998</c:v>
                </c:pt>
                <c:pt idx="113575">
                  <c:v>-143.31249999999997</c:v>
                </c:pt>
                <c:pt idx="113576">
                  <c:v>-143.31049999999999</c:v>
                </c:pt>
                <c:pt idx="113577">
                  <c:v>-143.30849999999998</c:v>
                </c:pt>
                <c:pt idx="113578">
                  <c:v>-143.30649999999997</c:v>
                </c:pt>
                <c:pt idx="113579">
                  <c:v>-143.30449999999999</c:v>
                </c:pt>
                <c:pt idx="113580">
                  <c:v>-143.30249999999998</c:v>
                </c:pt>
                <c:pt idx="113581">
                  <c:v>-143.30049999999997</c:v>
                </c:pt>
                <c:pt idx="113582">
                  <c:v>-143.29849999999999</c:v>
                </c:pt>
                <c:pt idx="113583">
                  <c:v>-143.29649999999998</c:v>
                </c:pt>
                <c:pt idx="113584">
                  <c:v>-143.29449999999997</c:v>
                </c:pt>
                <c:pt idx="113585">
                  <c:v>-143.29249999999999</c:v>
                </c:pt>
                <c:pt idx="113586">
                  <c:v>-143.29049999999998</c:v>
                </c:pt>
                <c:pt idx="113587">
                  <c:v>-143.28849999999997</c:v>
                </c:pt>
                <c:pt idx="113588">
                  <c:v>-143.28649999999999</c:v>
                </c:pt>
                <c:pt idx="113589">
                  <c:v>-143.28449999999998</c:v>
                </c:pt>
                <c:pt idx="113590">
                  <c:v>-143.28249999999997</c:v>
                </c:pt>
                <c:pt idx="113591">
                  <c:v>-143.28049999999999</c:v>
                </c:pt>
                <c:pt idx="113592">
                  <c:v>-143.27849999999998</c:v>
                </c:pt>
                <c:pt idx="113593">
                  <c:v>-143.27649999999997</c:v>
                </c:pt>
                <c:pt idx="113594">
                  <c:v>-143.27449999999999</c:v>
                </c:pt>
                <c:pt idx="113595">
                  <c:v>-143.27249999999998</c:v>
                </c:pt>
                <c:pt idx="113596">
                  <c:v>-143.27049999999997</c:v>
                </c:pt>
                <c:pt idx="113597">
                  <c:v>-143.26849999999999</c:v>
                </c:pt>
                <c:pt idx="113598">
                  <c:v>-143.26649999999998</c:v>
                </c:pt>
                <c:pt idx="113599">
                  <c:v>-143.26449999999997</c:v>
                </c:pt>
                <c:pt idx="113600">
                  <c:v>-143.26249999999999</c:v>
                </c:pt>
                <c:pt idx="113601">
                  <c:v>-143.26049999999998</c:v>
                </c:pt>
                <c:pt idx="113602">
                  <c:v>-143.25849999999997</c:v>
                </c:pt>
                <c:pt idx="113603">
                  <c:v>-143.25649999999999</c:v>
                </c:pt>
                <c:pt idx="113604">
                  <c:v>-143.25449999999998</c:v>
                </c:pt>
                <c:pt idx="113605">
                  <c:v>-143.25249999999997</c:v>
                </c:pt>
                <c:pt idx="113606">
                  <c:v>-143.25049999999999</c:v>
                </c:pt>
                <c:pt idx="113607">
                  <c:v>-143.24849999999998</c:v>
                </c:pt>
                <c:pt idx="113608">
                  <c:v>-143.24649999999997</c:v>
                </c:pt>
                <c:pt idx="113609">
                  <c:v>-143.24449999999999</c:v>
                </c:pt>
                <c:pt idx="113610">
                  <c:v>-143.24249999999998</c:v>
                </c:pt>
                <c:pt idx="113611">
                  <c:v>-143.24049999999997</c:v>
                </c:pt>
                <c:pt idx="113612">
                  <c:v>-143.23849999999999</c:v>
                </c:pt>
                <c:pt idx="113613">
                  <c:v>-143.23649999999998</c:v>
                </c:pt>
                <c:pt idx="113614">
                  <c:v>-143.23449999999997</c:v>
                </c:pt>
                <c:pt idx="113615">
                  <c:v>-143.23249999999999</c:v>
                </c:pt>
                <c:pt idx="113616">
                  <c:v>-143.23049999999998</c:v>
                </c:pt>
                <c:pt idx="113617">
                  <c:v>-143.22849999999997</c:v>
                </c:pt>
                <c:pt idx="113618">
                  <c:v>-143.22649999999999</c:v>
                </c:pt>
                <c:pt idx="113619">
                  <c:v>-143.22449999999998</c:v>
                </c:pt>
                <c:pt idx="113620">
                  <c:v>-143.22249999999997</c:v>
                </c:pt>
                <c:pt idx="113621">
                  <c:v>-143.22049999999999</c:v>
                </c:pt>
                <c:pt idx="113622">
                  <c:v>-143.21849999999998</c:v>
                </c:pt>
                <c:pt idx="113623">
                  <c:v>-143.21649999999997</c:v>
                </c:pt>
                <c:pt idx="113624">
                  <c:v>-143.21449999999999</c:v>
                </c:pt>
                <c:pt idx="113625">
                  <c:v>-143.21249999999998</c:v>
                </c:pt>
                <c:pt idx="113626">
                  <c:v>-143.21049999999997</c:v>
                </c:pt>
                <c:pt idx="113627">
                  <c:v>-143.20849999999999</c:v>
                </c:pt>
                <c:pt idx="113628">
                  <c:v>-143.20649999999998</c:v>
                </c:pt>
                <c:pt idx="113629">
                  <c:v>-143.20449999999997</c:v>
                </c:pt>
                <c:pt idx="113630">
                  <c:v>-143.20249999999999</c:v>
                </c:pt>
                <c:pt idx="113631">
                  <c:v>-143.20049999999998</c:v>
                </c:pt>
                <c:pt idx="113632">
                  <c:v>-143.19849999999997</c:v>
                </c:pt>
                <c:pt idx="113633">
                  <c:v>-143.19649999999999</c:v>
                </c:pt>
                <c:pt idx="113634">
                  <c:v>-143.19449999999998</c:v>
                </c:pt>
                <c:pt idx="113635">
                  <c:v>-143.19249999999997</c:v>
                </c:pt>
                <c:pt idx="113636">
                  <c:v>-143.19049999999999</c:v>
                </c:pt>
                <c:pt idx="113637">
                  <c:v>-143.18849999999998</c:v>
                </c:pt>
                <c:pt idx="113638">
                  <c:v>-143.18649999999997</c:v>
                </c:pt>
                <c:pt idx="113639">
                  <c:v>-143.18449999999999</c:v>
                </c:pt>
                <c:pt idx="113640">
                  <c:v>-143.18249999999998</c:v>
                </c:pt>
                <c:pt idx="113641">
                  <c:v>-143.18049999999997</c:v>
                </c:pt>
                <c:pt idx="113642">
                  <c:v>-143.17849999999999</c:v>
                </c:pt>
                <c:pt idx="113643">
                  <c:v>-143.17649999999998</c:v>
                </c:pt>
                <c:pt idx="113644">
                  <c:v>-143.17449999999997</c:v>
                </c:pt>
                <c:pt idx="113645">
                  <c:v>-143.17249999999999</c:v>
                </c:pt>
                <c:pt idx="113646">
                  <c:v>-143.17049999999998</c:v>
                </c:pt>
                <c:pt idx="113647">
                  <c:v>-143.16849999999997</c:v>
                </c:pt>
                <c:pt idx="113648">
                  <c:v>-143.16649999999998</c:v>
                </c:pt>
                <c:pt idx="113649">
                  <c:v>-143.16449999999998</c:v>
                </c:pt>
                <c:pt idx="113650">
                  <c:v>-143.16249999999997</c:v>
                </c:pt>
                <c:pt idx="113651">
                  <c:v>-143.16049999999998</c:v>
                </c:pt>
                <c:pt idx="113652">
                  <c:v>-143.15849999999998</c:v>
                </c:pt>
                <c:pt idx="113653">
                  <c:v>-143.15649999999997</c:v>
                </c:pt>
                <c:pt idx="113654">
                  <c:v>-143.15449999999998</c:v>
                </c:pt>
                <c:pt idx="113655">
                  <c:v>-143.15249999999997</c:v>
                </c:pt>
                <c:pt idx="113656">
                  <c:v>-143.15049999999997</c:v>
                </c:pt>
                <c:pt idx="113657">
                  <c:v>-143.14849999999998</c:v>
                </c:pt>
                <c:pt idx="113658">
                  <c:v>-143.14649999999997</c:v>
                </c:pt>
                <c:pt idx="113659">
                  <c:v>-143.14449999999997</c:v>
                </c:pt>
                <c:pt idx="113660">
                  <c:v>-143.14249999999998</c:v>
                </c:pt>
                <c:pt idx="113661">
                  <c:v>-143.14049999999997</c:v>
                </c:pt>
                <c:pt idx="113662">
                  <c:v>-143.13849999999996</c:v>
                </c:pt>
                <c:pt idx="113663">
                  <c:v>-143.13649999999998</c:v>
                </c:pt>
                <c:pt idx="113664">
                  <c:v>-143.13449999999997</c:v>
                </c:pt>
                <c:pt idx="113665">
                  <c:v>-143.13249999999996</c:v>
                </c:pt>
                <c:pt idx="113666">
                  <c:v>-143.13049999999998</c:v>
                </c:pt>
                <c:pt idx="113667">
                  <c:v>-143.12849999999997</c:v>
                </c:pt>
                <c:pt idx="113668">
                  <c:v>-143.12649999999996</c:v>
                </c:pt>
                <c:pt idx="113669">
                  <c:v>-143.12449999999998</c:v>
                </c:pt>
                <c:pt idx="113670">
                  <c:v>-143.12249999999997</c:v>
                </c:pt>
                <c:pt idx="113671">
                  <c:v>-143.12049999999996</c:v>
                </c:pt>
                <c:pt idx="113672">
                  <c:v>-143.11849999999998</c:v>
                </c:pt>
                <c:pt idx="113673">
                  <c:v>-143.11649999999997</c:v>
                </c:pt>
                <c:pt idx="113674">
                  <c:v>-143.11449999999996</c:v>
                </c:pt>
                <c:pt idx="113675">
                  <c:v>-143.11249999999998</c:v>
                </c:pt>
                <c:pt idx="113676">
                  <c:v>-143.11049999999997</c:v>
                </c:pt>
                <c:pt idx="113677">
                  <c:v>-143.10849999999996</c:v>
                </c:pt>
                <c:pt idx="113678">
                  <c:v>-143.10649999999998</c:v>
                </c:pt>
                <c:pt idx="113679">
                  <c:v>-143.10449999999997</c:v>
                </c:pt>
                <c:pt idx="113680">
                  <c:v>-143.10249999999996</c:v>
                </c:pt>
                <c:pt idx="113681">
                  <c:v>-143.10049999999998</c:v>
                </c:pt>
                <c:pt idx="113682">
                  <c:v>-143.09849999999997</c:v>
                </c:pt>
                <c:pt idx="113683">
                  <c:v>-143.09649999999996</c:v>
                </c:pt>
                <c:pt idx="113684">
                  <c:v>-143.09449999999998</c:v>
                </c:pt>
                <c:pt idx="113685">
                  <c:v>-143.09249999999997</c:v>
                </c:pt>
                <c:pt idx="113686">
                  <c:v>-143.09049999999996</c:v>
                </c:pt>
                <c:pt idx="113687">
                  <c:v>-143.08849999999998</c:v>
                </c:pt>
                <c:pt idx="113688">
                  <c:v>-143.08649999999997</c:v>
                </c:pt>
                <c:pt idx="113689">
                  <c:v>-143.08449999999999</c:v>
                </c:pt>
                <c:pt idx="113690">
                  <c:v>-143.08249999999998</c:v>
                </c:pt>
                <c:pt idx="113691">
                  <c:v>-143.08049999999997</c:v>
                </c:pt>
                <c:pt idx="113692">
                  <c:v>-143.07849999999999</c:v>
                </c:pt>
                <c:pt idx="113693">
                  <c:v>-143.07649999999998</c:v>
                </c:pt>
                <c:pt idx="113694">
                  <c:v>-143.07449999999997</c:v>
                </c:pt>
                <c:pt idx="113695">
                  <c:v>-143.07249999999999</c:v>
                </c:pt>
                <c:pt idx="113696">
                  <c:v>-143.07049999999998</c:v>
                </c:pt>
                <c:pt idx="113697">
                  <c:v>-143.06849999999997</c:v>
                </c:pt>
                <c:pt idx="113698">
                  <c:v>-143.06649999999999</c:v>
                </c:pt>
                <c:pt idx="113699">
                  <c:v>-143.06449999999998</c:v>
                </c:pt>
                <c:pt idx="113700">
                  <c:v>-143.06249999999997</c:v>
                </c:pt>
                <c:pt idx="113701">
                  <c:v>-143.06049999999999</c:v>
                </c:pt>
                <c:pt idx="113702">
                  <c:v>-143.05849999999998</c:v>
                </c:pt>
                <c:pt idx="113703">
                  <c:v>-143.05649999999997</c:v>
                </c:pt>
                <c:pt idx="113704">
                  <c:v>-143.05449999999999</c:v>
                </c:pt>
                <c:pt idx="113705">
                  <c:v>-143.05249999999998</c:v>
                </c:pt>
                <c:pt idx="113706">
                  <c:v>-143.05049999999997</c:v>
                </c:pt>
                <c:pt idx="113707">
                  <c:v>-143.04849999999999</c:v>
                </c:pt>
                <c:pt idx="113708">
                  <c:v>-143.04649999999998</c:v>
                </c:pt>
                <c:pt idx="113709">
                  <c:v>-143.04449999999997</c:v>
                </c:pt>
                <c:pt idx="113710">
                  <c:v>-143.04249999999999</c:v>
                </c:pt>
                <c:pt idx="113711">
                  <c:v>-143.04049999999998</c:v>
                </c:pt>
                <c:pt idx="113712">
                  <c:v>-143.03849999999997</c:v>
                </c:pt>
                <c:pt idx="113713">
                  <c:v>-143.03649999999999</c:v>
                </c:pt>
                <c:pt idx="113714">
                  <c:v>-143.03449999999998</c:v>
                </c:pt>
                <c:pt idx="113715">
                  <c:v>-143.03249999999997</c:v>
                </c:pt>
                <c:pt idx="113716">
                  <c:v>-143.03049999999999</c:v>
                </c:pt>
                <c:pt idx="113717">
                  <c:v>-143.02849999999998</c:v>
                </c:pt>
                <c:pt idx="113718">
                  <c:v>-143.02649999999997</c:v>
                </c:pt>
                <c:pt idx="113719">
                  <c:v>-143.02449999999999</c:v>
                </c:pt>
                <c:pt idx="113720">
                  <c:v>-143.02249999999998</c:v>
                </c:pt>
                <c:pt idx="113721">
                  <c:v>-143.02049999999997</c:v>
                </c:pt>
                <c:pt idx="113722">
                  <c:v>-143.01849999999999</c:v>
                </c:pt>
                <c:pt idx="113723">
                  <c:v>-143.01649999999998</c:v>
                </c:pt>
                <c:pt idx="113724">
                  <c:v>-143.01449999999997</c:v>
                </c:pt>
                <c:pt idx="113725">
                  <c:v>-143.01249999999999</c:v>
                </c:pt>
                <c:pt idx="113726">
                  <c:v>-143.01049999999998</c:v>
                </c:pt>
                <c:pt idx="113727">
                  <c:v>-143.00849999999997</c:v>
                </c:pt>
                <c:pt idx="113728">
                  <c:v>-143.00649999999999</c:v>
                </c:pt>
                <c:pt idx="113729">
                  <c:v>-143.00449999999998</c:v>
                </c:pt>
                <c:pt idx="113730">
                  <c:v>-143.00249999999997</c:v>
                </c:pt>
                <c:pt idx="113731">
                  <c:v>-143.00049999999999</c:v>
                </c:pt>
                <c:pt idx="113732">
                  <c:v>-142.99849999999998</c:v>
                </c:pt>
                <c:pt idx="113733">
                  <c:v>-142.99649999999997</c:v>
                </c:pt>
                <c:pt idx="113734">
                  <c:v>-142.99449999999999</c:v>
                </c:pt>
                <c:pt idx="113735">
                  <c:v>-142.99249999999998</c:v>
                </c:pt>
                <c:pt idx="113736">
                  <c:v>-142.99049999999997</c:v>
                </c:pt>
                <c:pt idx="113737">
                  <c:v>-142.98849999999999</c:v>
                </c:pt>
                <c:pt idx="113738">
                  <c:v>-142.98649999999998</c:v>
                </c:pt>
                <c:pt idx="113739">
                  <c:v>-142.98449999999997</c:v>
                </c:pt>
                <c:pt idx="113740">
                  <c:v>-142.98249999999999</c:v>
                </c:pt>
                <c:pt idx="113741">
                  <c:v>-142.98049999999998</c:v>
                </c:pt>
                <c:pt idx="113742">
                  <c:v>-142.97849999999997</c:v>
                </c:pt>
                <c:pt idx="113743">
                  <c:v>-142.97649999999999</c:v>
                </c:pt>
                <c:pt idx="113744">
                  <c:v>-142.97449999999998</c:v>
                </c:pt>
                <c:pt idx="113745">
                  <c:v>-142.97249999999997</c:v>
                </c:pt>
                <c:pt idx="113746">
                  <c:v>-142.97049999999999</c:v>
                </c:pt>
                <c:pt idx="113747">
                  <c:v>-142.96849999999998</c:v>
                </c:pt>
                <c:pt idx="113748">
                  <c:v>-142.96649999999997</c:v>
                </c:pt>
                <c:pt idx="113749">
                  <c:v>-142.96449999999999</c:v>
                </c:pt>
                <c:pt idx="113750">
                  <c:v>-142.96249999999998</c:v>
                </c:pt>
                <c:pt idx="113751">
                  <c:v>-142.96049999999997</c:v>
                </c:pt>
                <c:pt idx="113752">
                  <c:v>-142.95849999999999</c:v>
                </c:pt>
                <c:pt idx="113753">
                  <c:v>-142.95649999999998</c:v>
                </c:pt>
                <c:pt idx="113754">
                  <c:v>-142.95449999999997</c:v>
                </c:pt>
                <c:pt idx="113755">
                  <c:v>-142.95249999999999</c:v>
                </c:pt>
                <c:pt idx="113756">
                  <c:v>-142.95049999999998</c:v>
                </c:pt>
                <c:pt idx="113757">
                  <c:v>-142.94849999999997</c:v>
                </c:pt>
                <c:pt idx="113758">
                  <c:v>-142.94649999999999</c:v>
                </c:pt>
                <c:pt idx="113759">
                  <c:v>-142.94449999999998</c:v>
                </c:pt>
                <c:pt idx="113760">
                  <c:v>-142.94249999999997</c:v>
                </c:pt>
                <c:pt idx="113761">
                  <c:v>-142.94049999999999</c:v>
                </c:pt>
                <c:pt idx="113762">
                  <c:v>-142.93849999999998</c:v>
                </c:pt>
                <c:pt idx="113763">
                  <c:v>-142.93649999999997</c:v>
                </c:pt>
                <c:pt idx="113764">
                  <c:v>-142.93449999999999</c:v>
                </c:pt>
                <c:pt idx="113765">
                  <c:v>-142.93249999999998</c:v>
                </c:pt>
                <c:pt idx="113766">
                  <c:v>-142.93049999999997</c:v>
                </c:pt>
                <c:pt idx="113767">
                  <c:v>-142.92849999999999</c:v>
                </c:pt>
                <c:pt idx="113768">
                  <c:v>-142.92649999999998</c:v>
                </c:pt>
                <c:pt idx="113769">
                  <c:v>-142.92449999999997</c:v>
                </c:pt>
                <c:pt idx="113770">
                  <c:v>-142.92249999999999</c:v>
                </c:pt>
                <c:pt idx="113771">
                  <c:v>-142.92049999999998</c:v>
                </c:pt>
                <c:pt idx="113772">
                  <c:v>-142.91849999999997</c:v>
                </c:pt>
                <c:pt idx="113773">
                  <c:v>-142.91649999999998</c:v>
                </c:pt>
                <c:pt idx="113774">
                  <c:v>-142.91449999999998</c:v>
                </c:pt>
                <c:pt idx="113775">
                  <c:v>-142.91249999999997</c:v>
                </c:pt>
                <c:pt idx="113776">
                  <c:v>-142.91049999999998</c:v>
                </c:pt>
                <c:pt idx="113777">
                  <c:v>-142.90849999999998</c:v>
                </c:pt>
                <c:pt idx="113778">
                  <c:v>-142.90649999999997</c:v>
                </c:pt>
                <c:pt idx="113779">
                  <c:v>-142.90449999999998</c:v>
                </c:pt>
                <c:pt idx="113780">
                  <c:v>-142.90249999999997</c:v>
                </c:pt>
                <c:pt idx="113781">
                  <c:v>-142.90049999999997</c:v>
                </c:pt>
                <c:pt idx="113782">
                  <c:v>-142.89849999999998</c:v>
                </c:pt>
                <c:pt idx="113783">
                  <c:v>-142.89649999999997</c:v>
                </c:pt>
                <c:pt idx="113784">
                  <c:v>-142.89449999999997</c:v>
                </c:pt>
                <c:pt idx="113785">
                  <c:v>-142.89249999999998</c:v>
                </c:pt>
                <c:pt idx="113786">
                  <c:v>-142.89049999999997</c:v>
                </c:pt>
                <c:pt idx="113787">
                  <c:v>-142.88849999999996</c:v>
                </c:pt>
                <c:pt idx="113788">
                  <c:v>-142.88649999999998</c:v>
                </c:pt>
                <c:pt idx="113789">
                  <c:v>-142.88449999999997</c:v>
                </c:pt>
                <c:pt idx="113790">
                  <c:v>-142.88249999999996</c:v>
                </c:pt>
                <c:pt idx="113791">
                  <c:v>-142.88049999999998</c:v>
                </c:pt>
                <c:pt idx="113792">
                  <c:v>-142.87849999999997</c:v>
                </c:pt>
                <c:pt idx="113793">
                  <c:v>-142.87649999999996</c:v>
                </c:pt>
                <c:pt idx="113794">
                  <c:v>-142.87449999999998</c:v>
                </c:pt>
                <c:pt idx="113795">
                  <c:v>-142.87249999999997</c:v>
                </c:pt>
                <c:pt idx="113796">
                  <c:v>-142.87049999999996</c:v>
                </c:pt>
                <c:pt idx="113797">
                  <c:v>-142.86849999999998</c:v>
                </c:pt>
                <c:pt idx="113798">
                  <c:v>-142.86649999999997</c:v>
                </c:pt>
                <c:pt idx="113799">
                  <c:v>-142.86449999999996</c:v>
                </c:pt>
                <c:pt idx="113800">
                  <c:v>-142.86249999999998</c:v>
                </c:pt>
                <c:pt idx="113801">
                  <c:v>-142.86049999999997</c:v>
                </c:pt>
                <c:pt idx="113802">
                  <c:v>-142.85849999999996</c:v>
                </c:pt>
                <c:pt idx="113803">
                  <c:v>-142.85649999999998</c:v>
                </c:pt>
                <c:pt idx="113804">
                  <c:v>-142.85449999999997</c:v>
                </c:pt>
                <c:pt idx="113805">
                  <c:v>-142.85249999999996</c:v>
                </c:pt>
                <c:pt idx="113806">
                  <c:v>-142.85049999999998</c:v>
                </c:pt>
                <c:pt idx="113807">
                  <c:v>-142.84849999999997</c:v>
                </c:pt>
                <c:pt idx="113808">
                  <c:v>-142.84649999999996</c:v>
                </c:pt>
                <c:pt idx="113809">
                  <c:v>-142.84449999999998</c:v>
                </c:pt>
                <c:pt idx="113810">
                  <c:v>-142.84249999999997</c:v>
                </c:pt>
                <c:pt idx="113811">
                  <c:v>-142.84049999999996</c:v>
                </c:pt>
                <c:pt idx="113812">
                  <c:v>-142.83849999999998</c:v>
                </c:pt>
                <c:pt idx="113813">
                  <c:v>-142.83649999999997</c:v>
                </c:pt>
                <c:pt idx="113814">
                  <c:v>-142.83449999999999</c:v>
                </c:pt>
                <c:pt idx="113815">
                  <c:v>-142.83249999999998</c:v>
                </c:pt>
                <c:pt idx="113816">
                  <c:v>-142.83049999999997</c:v>
                </c:pt>
                <c:pt idx="113817">
                  <c:v>-142.82849999999999</c:v>
                </c:pt>
                <c:pt idx="113818">
                  <c:v>-142.82649999999998</c:v>
                </c:pt>
                <c:pt idx="113819">
                  <c:v>-142.82449999999997</c:v>
                </c:pt>
                <c:pt idx="113820">
                  <c:v>-142.82249999999999</c:v>
                </c:pt>
                <c:pt idx="113821">
                  <c:v>-142.82049999999998</c:v>
                </c:pt>
                <c:pt idx="113822">
                  <c:v>-142.81849999999997</c:v>
                </c:pt>
                <c:pt idx="113823">
                  <c:v>-142.81649999999999</c:v>
                </c:pt>
                <c:pt idx="113824">
                  <c:v>-142.81449999999998</c:v>
                </c:pt>
                <c:pt idx="113825">
                  <c:v>-142.81249999999997</c:v>
                </c:pt>
                <c:pt idx="113826">
                  <c:v>-142.81049999999999</c:v>
                </c:pt>
                <c:pt idx="113827">
                  <c:v>-142.80849999999998</c:v>
                </c:pt>
                <c:pt idx="113828">
                  <c:v>-142.80649999999997</c:v>
                </c:pt>
                <c:pt idx="113829">
                  <c:v>-142.80449999999999</c:v>
                </c:pt>
                <c:pt idx="113830">
                  <c:v>-142.80249999999998</c:v>
                </c:pt>
                <c:pt idx="113831">
                  <c:v>-142.80049999999997</c:v>
                </c:pt>
                <c:pt idx="113832">
                  <c:v>-142.79849999999999</c:v>
                </c:pt>
                <c:pt idx="113833">
                  <c:v>-142.79649999999998</c:v>
                </c:pt>
                <c:pt idx="113834">
                  <c:v>-142.79449999999997</c:v>
                </c:pt>
                <c:pt idx="113835">
                  <c:v>-142.79249999999999</c:v>
                </c:pt>
                <c:pt idx="113836">
                  <c:v>-142.79049999999998</c:v>
                </c:pt>
                <c:pt idx="113837">
                  <c:v>-142.78849999999997</c:v>
                </c:pt>
                <c:pt idx="113838">
                  <c:v>-142.78649999999999</c:v>
                </c:pt>
                <c:pt idx="113839">
                  <c:v>-142.78449999999998</c:v>
                </c:pt>
                <c:pt idx="113840">
                  <c:v>-142.78249999999997</c:v>
                </c:pt>
                <c:pt idx="113841">
                  <c:v>-142.78049999999999</c:v>
                </c:pt>
                <c:pt idx="113842">
                  <c:v>-142.77849999999998</c:v>
                </c:pt>
                <c:pt idx="113843">
                  <c:v>-142.77649999999997</c:v>
                </c:pt>
                <c:pt idx="113844">
                  <c:v>-142.77449999999999</c:v>
                </c:pt>
                <c:pt idx="113845">
                  <c:v>-142.77249999999998</c:v>
                </c:pt>
                <c:pt idx="113846">
                  <c:v>-142.77049999999997</c:v>
                </c:pt>
                <c:pt idx="113847">
                  <c:v>-142.76849999999999</c:v>
                </c:pt>
                <c:pt idx="113848">
                  <c:v>-142.76649999999998</c:v>
                </c:pt>
                <c:pt idx="113849">
                  <c:v>-142.76449999999997</c:v>
                </c:pt>
                <c:pt idx="113850">
                  <c:v>-142.76249999999999</c:v>
                </c:pt>
                <c:pt idx="113851">
                  <c:v>-142.76049999999998</c:v>
                </c:pt>
                <c:pt idx="113852">
                  <c:v>-142.75849999999997</c:v>
                </c:pt>
                <c:pt idx="113853">
                  <c:v>-142.75649999999999</c:v>
                </c:pt>
                <c:pt idx="113854">
                  <c:v>-142.75449999999998</c:v>
                </c:pt>
                <c:pt idx="113855">
                  <c:v>-142.75249999999997</c:v>
                </c:pt>
                <c:pt idx="113856">
                  <c:v>-142.75049999999999</c:v>
                </c:pt>
                <c:pt idx="113857">
                  <c:v>-142.74849999999998</c:v>
                </c:pt>
                <c:pt idx="113858">
                  <c:v>-142.74649999999997</c:v>
                </c:pt>
                <c:pt idx="113859">
                  <c:v>-142.74449999999999</c:v>
                </c:pt>
                <c:pt idx="113860">
                  <c:v>-142.74249999999998</c:v>
                </c:pt>
                <c:pt idx="113861">
                  <c:v>-142.74049999999997</c:v>
                </c:pt>
                <c:pt idx="113862">
                  <c:v>-142.73849999999999</c:v>
                </c:pt>
                <c:pt idx="113863">
                  <c:v>-142.73649999999998</c:v>
                </c:pt>
                <c:pt idx="113864">
                  <c:v>-142.73449999999997</c:v>
                </c:pt>
                <c:pt idx="113865">
                  <c:v>-142.73249999999999</c:v>
                </c:pt>
                <c:pt idx="113866">
                  <c:v>-142.73049999999998</c:v>
                </c:pt>
                <c:pt idx="113867">
                  <c:v>-142.72849999999997</c:v>
                </c:pt>
                <c:pt idx="113868">
                  <c:v>-142.72649999999999</c:v>
                </c:pt>
                <c:pt idx="113869">
                  <c:v>-142.72449999999998</c:v>
                </c:pt>
                <c:pt idx="113870">
                  <c:v>-142.72249999999997</c:v>
                </c:pt>
                <c:pt idx="113871">
                  <c:v>-142.72049999999999</c:v>
                </c:pt>
                <c:pt idx="113872">
                  <c:v>-142.71849999999998</c:v>
                </c:pt>
                <c:pt idx="113873">
                  <c:v>-142.71649999999997</c:v>
                </c:pt>
                <c:pt idx="113874">
                  <c:v>-142.71449999999999</c:v>
                </c:pt>
                <c:pt idx="113875">
                  <c:v>-142.71249999999998</c:v>
                </c:pt>
                <c:pt idx="113876">
                  <c:v>-142.71049999999997</c:v>
                </c:pt>
                <c:pt idx="113877">
                  <c:v>-142.70849999999999</c:v>
                </c:pt>
                <c:pt idx="113878">
                  <c:v>-142.70649999999998</c:v>
                </c:pt>
                <c:pt idx="113879">
                  <c:v>-142.70449999999997</c:v>
                </c:pt>
                <c:pt idx="113880">
                  <c:v>-142.70249999999999</c:v>
                </c:pt>
                <c:pt idx="113881">
                  <c:v>-142.70049999999998</c:v>
                </c:pt>
                <c:pt idx="113882">
                  <c:v>-142.69849999999997</c:v>
                </c:pt>
                <c:pt idx="113883">
                  <c:v>-142.69649999999999</c:v>
                </c:pt>
                <c:pt idx="113884">
                  <c:v>-142.69449999999998</c:v>
                </c:pt>
                <c:pt idx="113885">
                  <c:v>-142.69249999999997</c:v>
                </c:pt>
                <c:pt idx="113886">
                  <c:v>-142.69049999999999</c:v>
                </c:pt>
                <c:pt idx="113887">
                  <c:v>-142.68849999999998</c:v>
                </c:pt>
                <c:pt idx="113888">
                  <c:v>-142.68649999999997</c:v>
                </c:pt>
                <c:pt idx="113889">
                  <c:v>-142.68449999999999</c:v>
                </c:pt>
                <c:pt idx="113890">
                  <c:v>-142.68249999999998</c:v>
                </c:pt>
                <c:pt idx="113891">
                  <c:v>-142.68049999999997</c:v>
                </c:pt>
                <c:pt idx="113892">
                  <c:v>-142.67849999999999</c:v>
                </c:pt>
                <c:pt idx="113893">
                  <c:v>-142.67649999999998</c:v>
                </c:pt>
                <c:pt idx="113894">
                  <c:v>-142.67449999999997</c:v>
                </c:pt>
                <c:pt idx="113895">
                  <c:v>-142.67249999999999</c:v>
                </c:pt>
                <c:pt idx="113896">
                  <c:v>-142.67049999999998</c:v>
                </c:pt>
                <c:pt idx="113897">
                  <c:v>-142.66849999999997</c:v>
                </c:pt>
                <c:pt idx="113898">
                  <c:v>-142.66649999999998</c:v>
                </c:pt>
                <c:pt idx="113899">
                  <c:v>-142.66449999999998</c:v>
                </c:pt>
                <c:pt idx="113900">
                  <c:v>-142.66249999999997</c:v>
                </c:pt>
                <c:pt idx="113901">
                  <c:v>-142.66049999999998</c:v>
                </c:pt>
                <c:pt idx="113902">
                  <c:v>-142.65849999999998</c:v>
                </c:pt>
                <c:pt idx="113903">
                  <c:v>-142.65649999999997</c:v>
                </c:pt>
                <c:pt idx="113904">
                  <c:v>-142.65449999999998</c:v>
                </c:pt>
                <c:pt idx="113905">
                  <c:v>-142.65249999999997</c:v>
                </c:pt>
                <c:pt idx="113906">
                  <c:v>-142.65049999999997</c:v>
                </c:pt>
                <c:pt idx="113907">
                  <c:v>-142.64849999999998</c:v>
                </c:pt>
                <c:pt idx="113908">
                  <c:v>-142.64649999999997</c:v>
                </c:pt>
                <c:pt idx="113909">
                  <c:v>-142.64449999999997</c:v>
                </c:pt>
                <c:pt idx="113910">
                  <c:v>-142.64249999999998</c:v>
                </c:pt>
                <c:pt idx="113911">
                  <c:v>-142.64049999999997</c:v>
                </c:pt>
                <c:pt idx="113912">
                  <c:v>-142.63849999999996</c:v>
                </c:pt>
                <c:pt idx="113913">
                  <c:v>-142.63649999999998</c:v>
                </c:pt>
                <c:pt idx="113914">
                  <c:v>-142.63449999999997</c:v>
                </c:pt>
                <c:pt idx="113915">
                  <c:v>-142.63249999999996</c:v>
                </c:pt>
                <c:pt idx="113916">
                  <c:v>-142.63049999999998</c:v>
                </c:pt>
                <c:pt idx="113917">
                  <c:v>-142.62849999999997</c:v>
                </c:pt>
                <c:pt idx="113918">
                  <c:v>-142.62649999999996</c:v>
                </c:pt>
                <c:pt idx="113919">
                  <c:v>-142.62449999999998</c:v>
                </c:pt>
                <c:pt idx="113920">
                  <c:v>-142.62249999999997</c:v>
                </c:pt>
                <c:pt idx="113921">
                  <c:v>-142.62049999999996</c:v>
                </c:pt>
                <c:pt idx="113922">
                  <c:v>-142.61849999999998</c:v>
                </c:pt>
                <c:pt idx="113923">
                  <c:v>-142.61649999999997</c:v>
                </c:pt>
                <c:pt idx="113924">
                  <c:v>-142.61449999999996</c:v>
                </c:pt>
                <c:pt idx="113925">
                  <c:v>-142.61249999999998</c:v>
                </c:pt>
                <c:pt idx="113926">
                  <c:v>-142.61049999999997</c:v>
                </c:pt>
                <c:pt idx="113927">
                  <c:v>-142.60849999999996</c:v>
                </c:pt>
                <c:pt idx="113928">
                  <c:v>-142.60649999999998</c:v>
                </c:pt>
                <c:pt idx="113929">
                  <c:v>-142.60449999999997</c:v>
                </c:pt>
                <c:pt idx="113930">
                  <c:v>-142.60249999999996</c:v>
                </c:pt>
                <c:pt idx="113931">
                  <c:v>-142.60049999999998</c:v>
                </c:pt>
                <c:pt idx="113932">
                  <c:v>-142.59849999999997</c:v>
                </c:pt>
                <c:pt idx="113933">
                  <c:v>-142.59649999999996</c:v>
                </c:pt>
                <c:pt idx="113934">
                  <c:v>-142.59449999999998</c:v>
                </c:pt>
                <c:pt idx="113935">
                  <c:v>-142.59249999999997</c:v>
                </c:pt>
                <c:pt idx="113936">
                  <c:v>-142.59049999999996</c:v>
                </c:pt>
                <c:pt idx="113937">
                  <c:v>-142.58849999999998</c:v>
                </c:pt>
                <c:pt idx="113938">
                  <c:v>-142.58649999999997</c:v>
                </c:pt>
                <c:pt idx="113939">
                  <c:v>-142.58449999999999</c:v>
                </c:pt>
                <c:pt idx="113940">
                  <c:v>-142.58249999999998</c:v>
                </c:pt>
                <c:pt idx="113941">
                  <c:v>-142.58049999999997</c:v>
                </c:pt>
                <c:pt idx="113942">
                  <c:v>-142.57849999999999</c:v>
                </c:pt>
                <c:pt idx="113943">
                  <c:v>-142.57649999999998</c:v>
                </c:pt>
                <c:pt idx="113944">
                  <c:v>-142.57449999999997</c:v>
                </c:pt>
                <c:pt idx="113945">
                  <c:v>-142.57249999999999</c:v>
                </c:pt>
                <c:pt idx="113946">
                  <c:v>-142.57049999999998</c:v>
                </c:pt>
                <c:pt idx="113947">
                  <c:v>-142.56849999999997</c:v>
                </c:pt>
                <c:pt idx="113948">
                  <c:v>-142.56649999999999</c:v>
                </c:pt>
                <c:pt idx="113949">
                  <c:v>-142.56449999999998</c:v>
                </c:pt>
                <c:pt idx="113950">
                  <c:v>-142.56249999999997</c:v>
                </c:pt>
                <c:pt idx="113951">
                  <c:v>-142.56049999999999</c:v>
                </c:pt>
                <c:pt idx="113952">
                  <c:v>-142.55849999999998</c:v>
                </c:pt>
                <c:pt idx="113953">
                  <c:v>-142.55649999999997</c:v>
                </c:pt>
                <c:pt idx="113954">
                  <c:v>-142.55449999999999</c:v>
                </c:pt>
                <c:pt idx="113955">
                  <c:v>-142.55249999999998</c:v>
                </c:pt>
                <c:pt idx="113956">
                  <c:v>-142.55049999999997</c:v>
                </c:pt>
                <c:pt idx="113957">
                  <c:v>-142.54849999999999</c:v>
                </c:pt>
                <c:pt idx="113958">
                  <c:v>-142.54649999999998</c:v>
                </c:pt>
                <c:pt idx="113959">
                  <c:v>-142.54449999999997</c:v>
                </c:pt>
                <c:pt idx="113960">
                  <c:v>-142.54249999999999</c:v>
                </c:pt>
                <c:pt idx="113961">
                  <c:v>-142.54049999999998</c:v>
                </c:pt>
                <c:pt idx="113962">
                  <c:v>-142.53849999999997</c:v>
                </c:pt>
                <c:pt idx="113963">
                  <c:v>-142.53649999999999</c:v>
                </c:pt>
                <c:pt idx="113964">
                  <c:v>-142.53449999999998</c:v>
                </c:pt>
                <c:pt idx="113965">
                  <c:v>-142.53249999999997</c:v>
                </c:pt>
                <c:pt idx="113966">
                  <c:v>-142.53049999999999</c:v>
                </c:pt>
                <c:pt idx="113967">
                  <c:v>-142.52849999999998</c:v>
                </c:pt>
                <c:pt idx="113968">
                  <c:v>-142.52649999999997</c:v>
                </c:pt>
                <c:pt idx="113969">
                  <c:v>-142.52449999999999</c:v>
                </c:pt>
                <c:pt idx="113970">
                  <c:v>-142.52249999999998</c:v>
                </c:pt>
                <c:pt idx="113971">
                  <c:v>-142.52049999999997</c:v>
                </c:pt>
                <c:pt idx="113972">
                  <c:v>-142.51849999999999</c:v>
                </c:pt>
                <c:pt idx="113973">
                  <c:v>-142.51649999999998</c:v>
                </c:pt>
                <c:pt idx="113974">
                  <c:v>-142.51449999999997</c:v>
                </c:pt>
                <c:pt idx="113975">
                  <c:v>-142.51249999999999</c:v>
                </c:pt>
                <c:pt idx="113976">
                  <c:v>-142.51049999999998</c:v>
                </c:pt>
                <c:pt idx="113977">
                  <c:v>-142.50849999999997</c:v>
                </c:pt>
                <c:pt idx="113978">
                  <c:v>-142.50649999999999</c:v>
                </c:pt>
                <c:pt idx="113979">
                  <c:v>-142.50449999999998</c:v>
                </c:pt>
                <c:pt idx="113980">
                  <c:v>-142.50249999999997</c:v>
                </c:pt>
                <c:pt idx="113981">
                  <c:v>-142.50049999999999</c:v>
                </c:pt>
                <c:pt idx="113982">
                  <c:v>-142.49849999999998</c:v>
                </c:pt>
                <c:pt idx="113983">
                  <c:v>-142.49649999999997</c:v>
                </c:pt>
                <c:pt idx="113984">
                  <c:v>-142.49449999999999</c:v>
                </c:pt>
                <c:pt idx="113985">
                  <c:v>-142.49249999999998</c:v>
                </c:pt>
                <c:pt idx="113986">
                  <c:v>-142.49049999999997</c:v>
                </c:pt>
                <c:pt idx="113987">
                  <c:v>-142.48849999999999</c:v>
                </c:pt>
                <c:pt idx="113988">
                  <c:v>-142.48649999999998</c:v>
                </c:pt>
                <c:pt idx="113989">
                  <c:v>-142.48449999999997</c:v>
                </c:pt>
                <c:pt idx="113990">
                  <c:v>-142.48249999999999</c:v>
                </c:pt>
                <c:pt idx="113991">
                  <c:v>-142.48049999999998</c:v>
                </c:pt>
                <c:pt idx="113992">
                  <c:v>-142.47849999999997</c:v>
                </c:pt>
                <c:pt idx="113993">
                  <c:v>-142.47649999999999</c:v>
                </c:pt>
                <c:pt idx="113994">
                  <c:v>-142.47449999999998</c:v>
                </c:pt>
                <c:pt idx="113995">
                  <c:v>-142.47249999999997</c:v>
                </c:pt>
                <c:pt idx="113996">
                  <c:v>-142.47049999999999</c:v>
                </c:pt>
                <c:pt idx="113997">
                  <c:v>-142.46849999999998</c:v>
                </c:pt>
                <c:pt idx="113998">
                  <c:v>-142.46649999999997</c:v>
                </c:pt>
                <c:pt idx="113999">
                  <c:v>-142.46449999999999</c:v>
                </c:pt>
                <c:pt idx="114000">
                  <c:v>-142.46249999999998</c:v>
                </c:pt>
                <c:pt idx="114001">
                  <c:v>-142.46049999999997</c:v>
                </c:pt>
                <c:pt idx="114002">
                  <c:v>-142.45849999999999</c:v>
                </c:pt>
                <c:pt idx="114003">
                  <c:v>-142.45649999999998</c:v>
                </c:pt>
                <c:pt idx="114004">
                  <c:v>-142.45449999999997</c:v>
                </c:pt>
                <c:pt idx="114005">
                  <c:v>-142.45249999999999</c:v>
                </c:pt>
                <c:pt idx="114006">
                  <c:v>-142.45049999999998</c:v>
                </c:pt>
                <c:pt idx="114007">
                  <c:v>-142.44849999999997</c:v>
                </c:pt>
                <c:pt idx="114008">
                  <c:v>-142.44649999999999</c:v>
                </c:pt>
                <c:pt idx="114009">
                  <c:v>-142.44449999999998</c:v>
                </c:pt>
                <c:pt idx="114010">
                  <c:v>-142.44249999999997</c:v>
                </c:pt>
                <c:pt idx="114011">
                  <c:v>-142.44049999999999</c:v>
                </c:pt>
                <c:pt idx="114012">
                  <c:v>-142.43849999999998</c:v>
                </c:pt>
                <c:pt idx="114013">
                  <c:v>-142.43649999999997</c:v>
                </c:pt>
                <c:pt idx="114014">
                  <c:v>-142.43449999999999</c:v>
                </c:pt>
                <c:pt idx="114015">
                  <c:v>-142.43249999999998</c:v>
                </c:pt>
                <c:pt idx="114016">
                  <c:v>-142.43049999999997</c:v>
                </c:pt>
                <c:pt idx="114017">
                  <c:v>-142.42849999999999</c:v>
                </c:pt>
                <c:pt idx="114018">
                  <c:v>-142.42649999999998</c:v>
                </c:pt>
                <c:pt idx="114019">
                  <c:v>-142.42449999999997</c:v>
                </c:pt>
                <c:pt idx="114020">
                  <c:v>-142.42249999999999</c:v>
                </c:pt>
                <c:pt idx="114021">
                  <c:v>-142.42049999999998</c:v>
                </c:pt>
                <c:pt idx="114022">
                  <c:v>-142.41849999999997</c:v>
                </c:pt>
                <c:pt idx="114023">
                  <c:v>-142.41649999999998</c:v>
                </c:pt>
                <c:pt idx="114024">
                  <c:v>-142.41449999999998</c:v>
                </c:pt>
                <c:pt idx="114025">
                  <c:v>-142.41249999999997</c:v>
                </c:pt>
                <c:pt idx="114026">
                  <c:v>-142.41049999999998</c:v>
                </c:pt>
                <c:pt idx="114027">
                  <c:v>-142.40849999999998</c:v>
                </c:pt>
                <c:pt idx="114028">
                  <c:v>-142.40649999999997</c:v>
                </c:pt>
                <c:pt idx="114029">
                  <c:v>-142.40449999999998</c:v>
                </c:pt>
                <c:pt idx="114030">
                  <c:v>-142.40249999999997</c:v>
                </c:pt>
                <c:pt idx="114031">
                  <c:v>-142.40049999999997</c:v>
                </c:pt>
                <c:pt idx="114032">
                  <c:v>-142.39849999999998</c:v>
                </c:pt>
                <c:pt idx="114033">
                  <c:v>-142.39649999999997</c:v>
                </c:pt>
                <c:pt idx="114034">
                  <c:v>-142.39449999999997</c:v>
                </c:pt>
                <c:pt idx="114035">
                  <c:v>-142.39249999999998</c:v>
                </c:pt>
                <c:pt idx="114036">
                  <c:v>-142.39049999999997</c:v>
                </c:pt>
                <c:pt idx="114037">
                  <c:v>-142.38849999999996</c:v>
                </c:pt>
                <c:pt idx="114038">
                  <c:v>-142.38649999999998</c:v>
                </c:pt>
                <c:pt idx="114039">
                  <c:v>-142.38449999999997</c:v>
                </c:pt>
                <c:pt idx="114040">
                  <c:v>-142.38249999999996</c:v>
                </c:pt>
                <c:pt idx="114041">
                  <c:v>-142.38049999999998</c:v>
                </c:pt>
                <c:pt idx="114042">
                  <c:v>-142.37849999999997</c:v>
                </c:pt>
                <c:pt idx="114043">
                  <c:v>-142.37649999999996</c:v>
                </c:pt>
                <c:pt idx="114044">
                  <c:v>-142.37449999999998</c:v>
                </c:pt>
                <c:pt idx="114045">
                  <c:v>-142.37249999999997</c:v>
                </c:pt>
                <c:pt idx="114046">
                  <c:v>-142.37049999999996</c:v>
                </c:pt>
                <c:pt idx="114047">
                  <c:v>-142.36849999999998</c:v>
                </c:pt>
                <c:pt idx="114048">
                  <c:v>-142.36649999999997</c:v>
                </c:pt>
                <c:pt idx="114049">
                  <c:v>-142.36449999999996</c:v>
                </c:pt>
                <c:pt idx="114050">
                  <c:v>-142.36249999999998</c:v>
                </c:pt>
                <c:pt idx="114051">
                  <c:v>-142.36049999999997</c:v>
                </c:pt>
                <c:pt idx="114052">
                  <c:v>-142.35849999999996</c:v>
                </c:pt>
                <c:pt idx="114053">
                  <c:v>-142.35649999999998</c:v>
                </c:pt>
                <c:pt idx="114054">
                  <c:v>-142.35449999999997</c:v>
                </c:pt>
                <c:pt idx="114055">
                  <c:v>-142.35249999999996</c:v>
                </c:pt>
                <c:pt idx="114056">
                  <c:v>-142.35049999999998</c:v>
                </c:pt>
                <c:pt idx="114057">
                  <c:v>-142.34849999999997</c:v>
                </c:pt>
                <c:pt idx="114058">
                  <c:v>-142.34649999999996</c:v>
                </c:pt>
                <c:pt idx="114059">
                  <c:v>-142.34449999999998</c:v>
                </c:pt>
                <c:pt idx="114060">
                  <c:v>-142.34249999999997</c:v>
                </c:pt>
                <c:pt idx="114061">
                  <c:v>-142.34049999999996</c:v>
                </c:pt>
                <c:pt idx="114062">
                  <c:v>-142.33849999999998</c:v>
                </c:pt>
                <c:pt idx="114063">
                  <c:v>-142.33649999999997</c:v>
                </c:pt>
                <c:pt idx="114064">
                  <c:v>-142.33449999999999</c:v>
                </c:pt>
                <c:pt idx="114065">
                  <c:v>-142.33249999999998</c:v>
                </c:pt>
                <c:pt idx="114066">
                  <c:v>-142.33049999999997</c:v>
                </c:pt>
                <c:pt idx="114067">
                  <c:v>-142.32849999999999</c:v>
                </c:pt>
                <c:pt idx="114068">
                  <c:v>-142.32649999999998</c:v>
                </c:pt>
                <c:pt idx="114069">
                  <c:v>-142.32449999999997</c:v>
                </c:pt>
                <c:pt idx="114070">
                  <c:v>-142.32249999999999</c:v>
                </c:pt>
                <c:pt idx="114071">
                  <c:v>-142.32049999999998</c:v>
                </c:pt>
                <c:pt idx="114072">
                  <c:v>-142.31849999999997</c:v>
                </c:pt>
                <c:pt idx="114073">
                  <c:v>-142.31649999999999</c:v>
                </c:pt>
                <c:pt idx="114074">
                  <c:v>-142.31449999999998</c:v>
                </c:pt>
                <c:pt idx="114075">
                  <c:v>-142.31249999999997</c:v>
                </c:pt>
                <c:pt idx="114076">
                  <c:v>-142.31049999999999</c:v>
                </c:pt>
                <c:pt idx="114077">
                  <c:v>-142.30849999999998</c:v>
                </c:pt>
                <c:pt idx="114078">
                  <c:v>-142.30649999999997</c:v>
                </c:pt>
                <c:pt idx="114079">
                  <c:v>-142.30449999999999</c:v>
                </c:pt>
                <c:pt idx="114080">
                  <c:v>-142.30249999999998</c:v>
                </c:pt>
                <c:pt idx="114081">
                  <c:v>-142.30049999999997</c:v>
                </c:pt>
                <c:pt idx="114082">
                  <c:v>-142.29849999999999</c:v>
                </c:pt>
                <c:pt idx="114083">
                  <c:v>-142.29649999999998</c:v>
                </c:pt>
                <c:pt idx="114084">
                  <c:v>-142.29449999999997</c:v>
                </c:pt>
                <c:pt idx="114085">
                  <c:v>-142.29249999999999</c:v>
                </c:pt>
                <c:pt idx="114086">
                  <c:v>-142.29049999999998</c:v>
                </c:pt>
                <c:pt idx="114087">
                  <c:v>-142.28849999999997</c:v>
                </c:pt>
                <c:pt idx="114088">
                  <c:v>-142.28649999999999</c:v>
                </c:pt>
                <c:pt idx="114089">
                  <c:v>-142.28449999999998</c:v>
                </c:pt>
                <c:pt idx="114090">
                  <c:v>-142.28249999999997</c:v>
                </c:pt>
                <c:pt idx="114091">
                  <c:v>-142.28049999999999</c:v>
                </c:pt>
                <c:pt idx="114092">
                  <c:v>-142.27849999999998</c:v>
                </c:pt>
                <c:pt idx="114093">
                  <c:v>-142.27649999999997</c:v>
                </c:pt>
                <c:pt idx="114094">
                  <c:v>-142.27449999999999</c:v>
                </c:pt>
                <c:pt idx="114095">
                  <c:v>-142.27249999999998</c:v>
                </c:pt>
                <c:pt idx="114096">
                  <c:v>-142.27049999999997</c:v>
                </c:pt>
                <c:pt idx="114097">
                  <c:v>-142.26849999999999</c:v>
                </c:pt>
                <c:pt idx="114098">
                  <c:v>-142.26649999999998</c:v>
                </c:pt>
                <c:pt idx="114099">
                  <c:v>-142.26449999999997</c:v>
                </c:pt>
                <c:pt idx="114100">
                  <c:v>-142.26249999999999</c:v>
                </c:pt>
                <c:pt idx="114101">
                  <c:v>-142.26049999999998</c:v>
                </c:pt>
                <c:pt idx="114102">
                  <c:v>-142.25849999999997</c:v>
                </c:pt>
                <c:pt idx="114103">
                  <c:v>-142.25649999999999</c:v>
                </c:pt>
                <c:pt idx="114104">
                  <c:v>-142.25449999999998</c:v>
                </c:pt>
                <c:pt idx="114105">
                  <c:v>-142.25249999999997</c:v>
                </c:pt>
                <c:pt idx="114106">
                  <c:v>-142.25049999999999</c:v>
                </c:pt>
                <c:pt idx="114107">
                  <c:v>-142.24849999999998</c:v>
                </c:pt>
                <c:pt idx="114108">
                  <c:v>-142.24649999999997</c:v>
                </c:pt>
                <c:pt idx="114109">
                  <c:v>-142.24449999999999</c:v>
                </c:pt>
                <c:pt idx="114110">
                  <c:v>-142.24249999999998</c:v>
                </c:pt>
                <c:pt idx="114111">
                  <c:v>-142.24049999999997</c:v>
                </c:pt>
                <c:pt idx="114112">
                  <c:v>-142.23849999999999</c:v>
                </c:pt>
                <c:pt idx="114113">
                  <c:v>-142.23649999999998</c:v>
                </c:pt>
                <c:pt idx="114114">
                  <c:v>-142.23449999999997</c:v>
                </c:pt>
                <c:pt idx="114115">
                  <c:v>-142.23249999999999</c:v>
                </c:pt>
                <c:pt idx="114116">
                  <c:v>-142.23049999999998</c:v>
                </c:pt>
                <c:pt idx="114117">
                  <c:v>-142.22849999999997</c:v>
                </c:pt>
                <c:pt idx="114118">
                  <c:v>-142.22649999999999</c:v>
                </c:pt>
                <c:pt idx="114119">
                  <c:v>-142.22449999999998</c:v>
                </c:pt>
                <c:pt idx="114120">
                  <c:v>-142.22249999999997</c:v>
                </c:pt>
                <c:pt idx="114121">
                  <c:v>-142.22049999999999</c:v>
                </c:pt>
                <c:pt idx="114122">
                  <c:v>-142.21849999999998</c:v>
                </c:pt>
                <c:pt idx="114123">
                  <c:v>-142.21649999999997</c:v>
                </c:pt>
                <c:pt idx="114124">
                  <c:v>-142.21449999999999</c:v>
                </c:pt>
                <c:pt idx="114125">
                  <c:v>-142.21249999999998</c:v>
                </c:pt>
                <c:pt idx="114126">
                  <c:v>-142.21049999999997</c:v>
                </c:pt>
                <c:pt idx="114127">
                  <c:v>-142.20849999999999</c:v>
                </c:pt>
                <c:pt idx="114128">
                  <c:v>-142.20649999999998</c:v>
                </c:pt>
                <c:pt idx="114129">
                  <c:v>-142.20449999999997</c:v>
                </c:pt>
                <c:pt idx="114130">
                  <c:v>-142.20249999999999</c:v>
                </c:pt>
                <c:pt idx="114131">
                  <c:v>-142.20049999999998</c:v>
                </c:pt>
                <c:pt idx="114132">
                  <c:v>-142.19849999999997</c:v>
                </c:pt>
                <c:pt idx="114133">
                  <c:v>-142.19649999999999</c:v>
                </c:pt>
                <c:pt idx="114134">
                  <c:v>-142.19449999999998</c:v>
                </c:pt>
                <c:pt idx="114135">
                  <c:v>-142.19249999999997</c:v>
                </c:pt>
                <c:pt idx="114136">
                  <c:v>-142.19049999999999</c:v>
                </c:pt>
                <c:pt idx="114137">
                  <c:v>-142.18849999999998</c:v>
                </c:pt>
                <c:pt idx="114138">
                  <c:v>-142.18649999999997</c:v>
                </c:pt>
                <c:pt idx="114139">
                  <c:v>-142.18449999999999</c:v>
                </c:pt>
                <c:pt idx="114140">
                  <c:v>-142.18249999999998</c:v>
                </c:pt>
                <c:pt idx="114141">
                  <c:v>-142.18049999999997</c:v>
                </c:pt>
                <c:pt idx="114142">
                  <c:v>-142.17849999999999</c:v>
                </c:pt>
                <c:pt idx="114143">
                  <c:v>-142.17649999999998</c:v>
                </c:pt>
                <c:pt idx="114144">
                  <c:v>-142.17449999999997</c:v>
                </c:pt>
                <c:pt idx="114145">
                  <c:v>-142.17249999999999</c:v>
                </c:pt>
                <c:pt idx="114146">
                  <c:v>-142.17049999999998</c:v>
                </c:pt>
                <c:pt idx="114147">
                  <c:v>-142.16849999999997</c:v>
                </c:pt>
                <c:pt idx="114148">
                  <c:v>-142.16649999999998</c:v>
                </c:pt>
                <c:pt idx="114149">
                  <c:v>-142.16449999999998</c:v>
                </c:pt>
                <c:pt idx="114150">
                  <c:v>-142.16249999999997</c:v>
                </c:pt>
                <c:pt idx="114151">
                  <c:v>-142.16049999999998</c:v>
                </c:pt>
                <c:pt idx="114152">
                  <c:v>-142.15849999999998</c:v>
                </c:pt>
                <c:pt idx="114153">
                  <c:v>-142.15649999999997</c:v>
                </c:pt>
                <c:pt idx="114154">
                  <c:v>-142.15449999999998</c:v>
                </c:pt>
                <c:pt idx="114155">
                  <c:v>-142.15249999999997</c:v>
                </c:pt>
                <c:pt idx="114156">
                  <c:v>-142.15049999999997</c:v>
                </c:pt>
                <c:pt idx="114157">
                  <c:v>-142.14849999999998</c:v>
                </c:pt>
                <c:pt idx="114158">
                  <c:v>-142.14649999999997</c:v>
                </c:pt>
                <c:pt idx="114159">
                  <c:v>-142.14449999999997</c:v>
                </c:pt>
                <c:pt idx="114160">
                  <c:v>-142.14249999999998</c:v>
                </c:pt>
                <c:pt idx="114161">
                  <c:v>-142.14049999999997</c:v>
                </c:pt>
                <c:pt idx="114162">
                  <c:v>-142.13849999999996</c:v>
                </c:pt>
                <c:pt idx="114163">
                  <c:v>-142.13649999999998</c:v>
                </c:pt>
                <c:pt idx="114164">
                  <c:v>-142.13449999999997</c:v>
                </c:pt>
                <c:pt idx="114165">
                  <c:v>-142.13249999999996</c:v>
                </c:pt>
                <c:pt idx="114166">
                  <c:v>-142.13049999999998</c:v>
                </c:pt>
                <c:pt idx="114167">
                  <c:v>-142.12849999999997</c:v>
                </c:pt>
                <c:pt idx="114168">
                  <c:v>-142.12649999999996</c:v>
                </c:pt>
                <c:pt idx="114169">
                  <c:v>-142.12449999999998</c:v>
                </c:pt>
                <c:pt idx="114170">
                  <c:v>-142.12249999999997</c:v>
                </c:pt>
                <c:pt idx="114171">
                  <c:v>-142.12049999999996</c:v>
                </c:pt>
                <c:pt idx="114172">
                  <c:v>-142.11849999999998</c:v>
                </c:pt>
                <c:pt idx="114173">
                  <c:v>-142.11649999999997</c:v>
                </c:pt>
                <c:pt idx="114174">
                  <c:v>-142.11449999999996</c:v>
                </c:pt>
                <c:pt idx="114175">
                  <c:v>-142.11249999999998</c:v>
                </c:pt>
                <c:pt idx="114176">
                  <c:v>-142.11049999999997</c:v>
                </c:pt>
                <c:pt idx="114177">
                  <c:v>-142.10849999999996</c:v>
                </c:pt>
                <c:pt idx="114178">
                  <c:v>-142.10649999999998</c:v>
                </c:pt>
                <c:pt idx="114179">
                  <c:v>-142.10449999999997</c:v>
                </c:pt>
                <c:pt idx="114180">
                  <c:v>-142.10249999999996</c:v>
                </c:pt>
                <c:pt idx="114181">
                  <c:v>-142.10049999999998</c:v>
                </c:pt>
                <c:pt idx="114182">
                  <c:v>-142.09849999999997</c:v>
                </c:pt>
                <c:pt idx="114183">
                  <c:v>-142.09649999999996</c:v>
                </c:pt>
                <c:pt idx="114184">
                  <c:v>-142.09449999999998</c:v>
                </c:pt>
                <c:pt idx="114185">
                  <c:v>-142.09249999999997</c:v>
                </c:pt>
                <c:pt idx="114186">
                  <c:v>-142.09049999999996</c:v>
                </c:pt>
                <c:pt idx="114187">
                  <c:v>-142.08849999999998</c:v>
                </c:pt>
                <c:pt idx="114188">
                  <c:v>-142.08649999999997</c:v>
                </c:pt>
                <c:pt idx="114189">
                  <c:v>-142.08449999999999</c:v>
                </c:pt>
                <c:pt idx="114190">
                  <c:v>-142.08249999999998</c:v>
                </c:pt>
                <c:pt idx="114191">
                  <c:v>-142.08049999999997</c:v>
                </c:pt>
                <c:pt idx="114192">
                  <c:v>-142.07849999999999</c:v>
                </c:pt>
                <c:pt idx="114193">
                  <c:v>-142.07649999999998</c:v>
                </c:pt>
                <c:pt idx="114194">
                  <c:v>-142.07449999999997</c:v>
                </c:pt>
                <c:pt idx="114195">
                  <c:v>-142.07249999999999</c:v>
                </c:pt>
                <c:pt idx="114196">
                  <c:v>-142.07049999999998</c:v>
                </c:pt>
                <c:pt idx="114197">
                  <c:v>-142.06849999999997</c:v>
                </c:pt>
                <c:pt idx="114198">
                  <c:v>-142.06649999999999</c:v>
                </c:pt>
                <c:pt idx="114199">
                  <c:v>-142.06449999999998</c:v>
                </c:pt>
                <c:pt idx="114200">
                  <c:v>-142.06249999999997</c:v>
                </c:pt>
                <c:pt idx="114201">
                  <c:v>-142.06049999999999</c:v>
                </c:pt>
                <c:pt idx="114202">
                  <c:v>-142.05849999999998</c:v>
                </c:pt>
                <c:pt idx="114203">
                  <c:v>-142.05649999999997</c:v>
                </c:pt>
                <c:pt idx="114204">
                  <c:v>-142.05449999999999</c:v>
                </c:pt>
                <c:pt idx="114205">
                  <c:v>-142.05249999999998</c:v>
                </c:pt>
                <c:pt idx="114206">
                  <c:v>-142.05049999999997</c:v>
                </c:pt>
                <c:pt idx="114207">
                  <c:v>-142.04849999999999</c:v>
                </c:pt>
                <c:pt idx="114208">
                  <c:v>-142.04649999999998</c:v>
                </c:pt>
                <c:pt idx="114209">
                  <c:v>-142.04449999999997</c:v>
                </c:pt>
                <c:pt idx="114210">
                  <c:v>-142.04249999999999</c:v>
                </c:pt>
                <c:pt idx="114211">
                  <c:v>-142.04049999999998</c:v>
                </c:pt>
                <c:pt idx="114212">
                  <c:v>-142.03849999999997</c:v>
                </c:pt>
                <c:pt idx="114213">
                  <c:v>-142.03649999999999</c:v>
                </c:pt>
                <c:pt idx="114214">
                  <c:v>-142.03449999999998</c:v>
                </c:pt>
                <c:pt idx="114215">
                  <c:v>-142.03249999999997</c:v>
                </c:pt>
                <c:pt idx="114216">
                  <c:v>-142.03049999999999</c:v>
                </c:pt>
                <c:pt idx="114217">
                  <c:v>-142.02849999999998</c:v>
                </c:pt>
                <c:pt idx="114218">
                  <c:v>-142.02649999999997</c:v>
                </c:pt>
                <c:pt idx="114219">
                  <c:v>-142.02449999999999</c:v>
                </c:pt>
                <c:pt idx="114220">
                  <c:v>-142.02249999999998</c:v>
                </c:pt>
                <c:pt idx="114221">
                  <c:v>-142.02049999999997</c:v>
                </c:pt>
                <c:pt idx="114222">
                  <c:v>-142.01849999999999</c:v>
                </c:pt>
                <c:pt idx="114223">
                  <c:v>-142.01649999999998</c:v>
                </c:pt>
                <c:pt idx="114224">
                  <c:v>-142.01449999999997</c:v>
                </c:pt>
                <c:pt idx="114225">
                  <c:v>-142.01249999999999</c:v>
                </c:pt>
                <c:pt idx="114226">
                  <c:v>-142.01049999999998</c:v>
                </c:pt>
                <c:pt idx="114227">
                  <c:v>-142.00849999999997</c:v>
                </c:pt>
                <c:pt idx="114228">
                  <c:v>-142.00649999999999</c:v>
                </c:pt>
                <c:pt idx="114229">
                  <c:v>-142.00449999999998</c:v>
                </c:pt>
                <c:pt idx="114230">
                  <c:v>-142.00249999999997</c:v>
                </c:pt>
                <c:pt idx="114231">
                  <c:v>-142.00049999999999</c:v>
                </c:pt>
                <c:pt idx="114232">
                  <c:v>-141.99849999999998</c:v>
                </c:pt>
                <c:pt idx="114233">
                  <c:v>-141.99649999999997</c:v>
                </c:pt>
                <c:pt idx="114234">
                  <c:v>-141.99449999999999</c:v>
                </c:pt>
                <c:pt idx="114235">
                  <c:v>-141.99249999999998</c:v>
                </c:pt>
                <c:pt idx="114236">
                  <c:v>-141.99049999999997</c:v>
                </c:pt>
                <c:pt idx="114237">
                  <c:v>-141.98849999999999</c:v>
                </c:pt>
                <c:pt idx="114238">
                  <c:v>-141.98649999999998</c:v>
                </c:pt>
                <c:pt idx="114239">
                  <c:v>-141.98449999999997</c:v>
                </c:pt>
                <c:pt idx="114240">
                  <c:v>-141.98249999999999</c:v>
                </c:pt>
                <c:pt idx="114241">
                  <c:v>-141.98049999999998</c:v>
                </c:pt>
                <c:pt idx="114242">
                  <c:v>-141.97849999999997</c:v>
                </c:pt>
                <c:pt idx="114243">
                  <c:v>-141.97649999999999</c:v>
                </c:pt>
                <c:pt idx="114244">
                  <c:v>-141.97449999999998</c:v>
                </c:pt>
                <c:pt idx="114245">
                  <c:v>-141.97249999999997</c:v>
                </c:pt>
                <c:pt idx="114246">
                  <c:v>-141.97049999999999</c:v>
                </c:pt>
                <c:pt idx="114247">
                  <c:v>-141.96849999999998</c:v>
                </c:pt>
                <c:pt idx="114248">
                  <c:v>-141.96649999999997</c:v>
                </c:pt>
                <c:pt idx="114249">
                  <c:v>-141.96449999999999</c:v>
                </c:pt>
                <c:pt idx="114250">
                  <c:v>-141.96249999999998</c:v>
                </c:pt>
                <c:pt idx="114251">
                  <c:v>-141.96049999999997</c:v>
                </c:pt>
                <c:pt idx="114252">
                  <c:v>-141.95849999999999</c:v>
                </c:pt>
                <c:pt idx="114253">
                  <c:v>-141.95649999999998</c:v>
                </c:pt>
                <c:pt idx="114254">
                  <c:v>-141.95449999999997</c:v>
                </c:pt>
                <c:pt idx="114255">
                  <c:v>-141.95249999999999</c:v>
                </c:pt>
                <c:pt idx="114256">
                  <c:v>-141.95049999999998</c:v>
                </c:pt>
                <c:pt idx="114257">
                  <c:v>-141.94849999999997</c:v>
                </c:pt>
                <c:pt idx="114258">
                  <c:v>-141.94649999999999</c:v>
                </c:pt>
                <c:pt idx="114259">
                  <c:v>-141.94449999999998</c:v>
                </c:pt>
                <c:pt idx="114260">
                  <c:v>-141.94249999999997</c:v>
                </c:pt>
                <c:pt idx="114261">
                  <c:v>-141.94049999999999</c:v>
                </c:pt>
                <c:pt idx="114262">
                  <c:v>-141.93849999999998</c:v>
                </c:pt>
                <c:pt idx="114263">
                  <c:v>-141.93649999999997</c:v>
                </c:pt>
                <c:pt idx="114264">
                  <c:v>-141.93449999999999</c:v>
                </c:pt>
                <c:pt idx="114265">
                  <c:v>-141.93249999999998</c:v>
                </c:pt>
                <c:pt idx="114266">
                  <c:v>-141.93049999999997</c:v>
                </c:pt>
                <c:pt idx="114267">
                  <c:v>-141.92849999999999</c:v>
                </c:pt>
                <c:pt idx="114268">
                  <c:v>-141.92649999999998</c:v>
                </c:pt>
                <c:pt idx="114269">
                  <c:v>-141.92449999999997</c:v>
                </c:pt>
                <c:pt idx="114270">
                  <c:v>-141.92249999999999</c:v>
                </c:pt>
                <c:pt idx="114271">
                  <c:v>-141.92049999999998</c:v>
                </c:pt>
                <c:pt idx="114272">
                  <c:v>-141.91849999999997</c:v>
                </c:pt>
                <c:pt idx="114273">
                  <c:v>-141.91649999999998</c:v>
                </c:pt>
                <c:pt idx="114274">
                  <c:v>-141.91449999999998</c:v>
                </c:pt>
                <c:pt idx="114275">
                  <c:v>-141.91249999999997</c:v>
                </c:pt>
                <c:pt idx="114276">
                  <c:v>-141.91049999999998</c:v>
                </c:pt>
                <c:pt idx="114277">
                  <c:v>-141.90849999999998</c:v>
                </c:pt>
                <c:pt idx="114278">
                  <c:v>-141.90649999999997</c:v>
                </c:pt>
                <c:pt idx="114279">
                  <c:v>-141.90449999999998</c:v>
                </c:pt>
                <c:pt idx="114280">
                  <c:v>-141.90249999999997</c:v>
                </c:pt>
                <c:pt idx="114281">
                  <c:v>-141.90049999999997</c:v>
                </c:pt>
                <c:pt idx="114282">
                  <c:v>-141.89849999999998</c:v>
                </c:pt>
                <c:pt idx="114283">
                  <c:v>-141.89649999999997</c:v>
                </c:pt>
                <c:pt idx="114284">
                  <c:v>-141.89449999999997</c:v>
                </c:pt>
                <c:pt idx="114285">
                  <c:v>-141.89249999999998</c:v>
                </c:pt>
                <c:pt idx="114286">
                  <c:v>-141.89049999999997</c:v>
                </c:pt>
                <c:pt idx="114287">
                  <c:v>-141.88849999999996</c:v>
                </c:pt>
                <c:pt idx="114288">
                  <c:v>-141.88649999999998</c:v>
                </c:pt>
                <c:pt idx="114289">
                  <c:v>-141.88449999999997</c:v>
                </c:pt>
                <c:pt idx="114290">
                  <c:v>-141.88249999999996</c:v>
                </c:pt>
                <c:pt idx="114291">
                  <c:v>-141.88049999999998</c:v>
                </c:pt>
                <c:pt idx="114292">
                  <c:v>-141.87849999999997</c:v>
                </c:pt>
                <c:pt idx="114293">
                  <c:v>-141.87649999999996</c:v>
                </c:pt>
                <c:pt idx="114294">
                  <c:v>-141.87449999999998</c:v>
                </c:pt>
                <c:pt idx="114295">
                  <c:v>-141.87249999999997</c:v>
                </c:pt>
                <c:pt idx="114296">
                  <c:v>-141.87049999999996</c:v>
                </c:pt>
                <c:pt idx="114297">
                  <c:v>-141.86849999999998</c:v>
                </c:pt>
                <c:pt idx="114298">
                  <c:v>-141.86649999999997</c:v>
                </c:pt>
                <c:pt idx="114299">
                  <c:v>-141.86449999999996</c:v>
                </c:pt>
                <c:pt idx="114300">
                  <c:v>-141.86249999999998</c:v>
                </c:pt>
                <c:pt idx="114301">
                  <c:v>-141.86049999999997</c:v>
                </c:pt>
                <c:pt idx="114302">
                  <c:v>-141.85849999999996</c:v>
                </c:pt>
                <c:pt idx="114303">
                  <c:v>-141.85649999999998</c:v>
                </c:pt>
                <c:pt idx="114304">
                  <c:v>-141.85449999999997</c:v>
                </c:pt>
                <c:pt idx="114305">
                  <c:v>-141.85249999999996</c:v>
                </c:pt>
                <c:pt idx="114306">
                  <c:v>-141.85049999999998</c:v>
                </c:pt>
                <c:pt idx="114307">
                  <c:v>-141.84849999999997</c:v>
                </c:pt>
                <c:pt idx="114308">
                  <c:v>-141.84649999999996</c:v>
                </c:pt>
                <c:pt idx="114309">
                  <c:v>-141.84449999999998</c:v>
                </c:pt>
                <c:pt idx="114310">
                  <c:v>-141.84249999999997</c:v>
                </c:pt>
                <c:pt idx="114311">
                  <c:v>-141.84049999999996</c:v>
                </c:pt>
                <c:pt idx="114312">
                  <c:v>-141.83849999999998</c:v>
                </c:pt>
                <c:pt idx="114313">
                  <c:v>-141.83649999999997</c:v>
                </c:pt>
                <c:pt idx="114314">
                  <c:v>-141.83449999999999</c:v>
                </c:pt>
                <c:pt idx="114315">
                  <c:v>-141.83249999999998</c:v>
                </c:pt>
                <c:pt idx="114316">
                  <c:v>-141.83049999999997</c:v>
                </c:pt>
                <c:pt idx="114317">
                  <c:v>-141.82849999999999</c:v>
                </c:pt>
                <c:pt idx="114318">
                  <c:v>-141.82649999999998</c:v>
                </c:pt>
                <c:pt idx="114319">
                  <c:v>-141.82449999999997</c:v>
                </c:pt>
                <c:pt idx="114320">
                  <c:v>-141.82249999999999</c:v>
                </c:pt>
                <c:pt idx="114321">
                  <c:v>-141.82049999999998</c:v>
                </c:pt>
                <c:pt idx="114322">
                  <c:v>-141.81849999999997</c:v>
                </c:pt>
                <c:pt idx="114323">
                  <c:v>-141.81649999999999</c:v>
                </c:pt>
                <c:pt idx="114324">
                  <c:v>-141.81449999999998</c:v>
                </c:pt>
                <c:pt idx="114325">
                  <c:v>-141.81249999999997</c:v>
                </c:pt>
                <c:pt idx="114326">
                  <c:v>-141.81049999999999</c:v>
                </c:pt>
                <c:pt idx="114327">
                  <c:v>-141.80849999999998</c:v>
                </c:pt>
                <c:pt idx="114328">
                  <c:v>-141.80649999999997</c:v>
                </c:pt>
                <c:pt idx="114329">
                  <c:v>-141.80449999999999</c:v>
                </c:pt>
                <c:pt idx="114330">
                  <c:v>-141.80249999999998</c:v>
                </c:pt>
                <c:pt idx="114331">
                  <c:v>-141.80049999999997</c:v>
                </c:pt>
                <c:pt idx="114332">
                  <c:v>-141.79849999999999</c:v>
                </c:pt>
                <c:pt idx="114333">
                  <c:v>-141.79649999999998</c:v>
                </c:pt>
                <c:pt idx="114334">
                  <c:v>-141.79449999999997</c:v>
                </c:pt>
                <c:pt idx="114335">
                  <c:v>-141.79249999999999</c:v>
                </c:pt>
                <c:pt idx="114336">
                  <c:v>-141.79049999999998</c:v>
                </c:pt>
                <c:pt idx="114337">
                  <c:v>-141.78849999999997</c:v>
                </c:pt>
                <c:pt idx="114338">
                  <c:v>-141.78649999999999</c:v>
                </c:pt>
                <c:pt idx="114339">
                  <c:v>-141.78449999999998</c:v>
                </c:pt>
                <c:pt idx="114340">
                  <c:v>-141.78249999999997</c:v>
                </c:pt>
                <c:pt idx="114341">
                  <c:v>-141.78049999999999</c:v>
                </c:pt>
                <c:pt idx="114342">
                  <c:v>-141.77849999999998</c:v>
                </c:pt>
                <c:pt idx="114343">
                  <c:v>-141.77649999999997</c:v>
                </c:pt>
                <c:pt idx="114344">
                  <c:v>-141.77449999999999</c:v>
                </c:pt>
                <c:pt idx="114345">
                  <c:v>-141.77249999999998</c:v>
                </c:pt>
                <c:pt idx="114346">
                  <c:v>-141.77049999999997</c:v>
                </c:pt>
                <c:pt idx="114347">
                  <c:v>-141.76849999999999</c:v>
                </c:pt>
                <c:pt idx="114348">
                  <c:v>-141.76649999999998</c:v>
                </c:pt>
                <c:pt idx="114349">
                  <c:v>-141.76449999999997</c:v>
                </c:pt>
                <c:pt idx="114350">
                  <c:v>-141.76249999999999</c:v>
                </c:pt>
                <c:pt idx="114351">
                  <c:v>-141.76049999999998</c:v>
                </c:pt>
                <c:pt idx="114352">
                  <c:v>-141.75849999999997</c:v>
                </c:pt>
                <c:pt idx="114353">
                  <c:v>-141.75649999999999</c:v>
                </c:pt>
                <c:pt idx="114354">
                  <c:v>-141.75449999999998</c:v>
                </c:pt>
                <c:pt idx="114355">
                  <c:v>-141.75249999999997</c:v>
                </c:pt>
                <c:pt idx="114356">
                  <c:v>-141.75049999999999</c:v>
                </c:pt>
                <c:pt idx="114357">
                  <c:v>-141.74849999999998</c:v>
                </c:pt>
                <c:pt idx="114358">
                  <c:v>-141.74649999999997</c:v>
                </c:pt>
                <c:pt idx="114359">
                  <c:v>-141.74449999999999</c:v>
                </c:pt>
                <c:pt idx="114360">
                  <c:v>-141.74249999999998</c:v>
                </c:pt>
                <c:pt idx="114361">
                  <c:v>-141.74049999999997</c:v>
                </c:pt>
                <c:pt idx="114362">
                  <c:v>-141.73849999999999</c:v>
                </c:pt>
                <c:pt idx="114363">
                  <c:v>-141.73649999999998</c:v>
                </c:pt>
                <c:pt idx="114364">
                  <c:v>-141.73449999999997</c:v>
                </c:pt>
                <c:pt idx="114365">
                  <c:v>-141.73249999999999</c:v>
                </c:pt>
                <c:pt idx="114366">
                  <c:v>-141.73049999999998</c:v>
                </c:pt>
                <c:pt idx="114367">
                  <c:v>-141.72849999999997</c:v>
                </c:pt>
                <c:pt idx="114368">
                  <c:v>-141.72649999999999</c:v>
                </c:pt>
                <c:pt idx="114369">
                  <c:v>-141.72449999999998</c:v>
                </c:pt>
                <c:pt idx="114370">
                  <c:v>-141.72249999999997</c:v>
                </c:pt>
                <c:pt idx="114371">
                  <c:v>-141.72049999999999</c:v>
                </c:pt>
                <c:pt idx="114372">
                  <c:v>-141.71849999999998</c:v>
                </c:pt>
                <c:pt idx="114373">
                  <c:v>-141.71649999999997</c:v>
                </c:pt>
                <c:pt idx="114374">
                  <c:v>-141.71449999999999</c:v>
                </c:pt>
                <c:pt idx="114375">
                  <c:v>-141.71249999999998</c:v>
                </c:pt>
                <c:pt idx="114376">
                  <c:v>-141.71049999999997</c:v>
                </c:pt>
                <c:pt idx="114377">
                  <c:v>-141.70849999999999</c:v>
                </c:pt>
                <c:pt idx="114378">
                  <c:v>-141.70649999999998</c:v>
                </c:pt>
                <c:pt idx="114379">
                  <c:v>-141.70449999999997</c:v>
                </c:pt>
                <c:pt idx="114380">
                  <c:v>-141.70249999999999</c:v>
                </c:pt>
                <c:pt idx="114381">
                  <c:v>-141.70049999999998</c:v>
                </c:pt>
                <c:pt idx="114382">
                  <c:v>-141.69849999999997</c:v>
                </c:pt>
                <c:pt idx="114383">
                  <c:v>-141.69649999999999</c:v>
                </c:pt>
                <c:pt idx="114384">
                  <c:v>-141.69449999999998</c:v>
                </c:pt>
                <c:pt idx="114385">
                  <c:v>-141.69249999999997</c:v>
                </c:pt>
                <c:pt idx="114386">
                  <c:v>-141.69049999999999</c:v>
                </c:pt>
                <c:pt idx="114387">
                  <c:v>-141.68849999999998</c:v>
                </c:pt>
                <c:pt idx="114388">
                  <c:v>-141.68649999999997</c:v>
                </c:pt>
                <c:pt idx="114389">
                  <c:v>-141.68449999999999</c:v>
                </c:pt>
                <c:pt idx="114390">
                  <c:v>-141.68249999999998</c:v>
                </c:pt>
                <c:pt idx="114391">
                  <c:v>-141.68049999999997</c:v>
                </c:pt>
                <c:pt idx="114392">
                  <c:v>-141.67849999999999</c:v>
                </c:pt>
                <c:pt idx="114393">
                  <c:v>-141.67649999999998</c:v>
                </c:pt>
                <c:pt idx="114394">
                  <c:v>-141.67449999999997</c:v>
                </c:pt>
                <c:pt idx="114395">
                  <c:v>-141.67249999999999</c:v>
                </c:pt>
                <c:pt idx="114396">
                  <c:v>-141.67049999999998</c:v>
                </c:pt>
                <c:pt idx="114397">
                  <c:v>-141.66849999999997</c:v>
                </c:pt>
                <c:pt idx="114398">
                  <c:v>-141.66649999999998</c:v>
                </c:pt>
                <c:pt idx="114399">
                  <c:v>-141.66449999999998</c:v>
                </c:pt>
                <c:pt idx="114400">
                  <c:v>-141.66249999999997</c:v>
                </c:pt>
                <c:pt idx="114401">
                  <c:v>-141.66049999999998</c:v>
                </c:pt>
                <c:pt idx="114402">
                  <c:v>-141.65849999999998</c:v>
                </c:pt>
                <c:pt idx="114403">
                  <c:v>-141.65649999999997</c:v>
                </c:pt>
                <c:pt idx="114404">
                  <c:v>-141.65449999999998</c:v>
                </c:pt>
                <c:pt idx="114405">
                  <c:v>-141.65249999999997</c:v>
                </c:pt>
                <c:pt idx="114406">
                  <c:v>-141.65049999999997</c:v>
                </c:pt>
                <c:pt idx="114407">
                  <c:v>-141.64849999999998</c:v>
                </c:pt>
                <c:pt idx="114408">
                  <c:v>-141.64649999999997</c:v>
                </c:pt>
                <c:pt idx="114409">
                  <c:v>-141.64449999999997</c:v>
                </c:pt>
                <c:pt idx="114410">
                  <c:v>-141.64249999999998</c:v>
                </c:pt>
                <c:pt idx="114411">
                  <c:v>-141.64049999999997</c:v>
                </c:pt>
                <c:pt idx="114412">
                  <c:v>-141.63849999999996</c:v>
                </c:pt>
                <c:pt idx="114413">
                  <c:v>-141.63649999999998</c:v>
                </c:pt>
                <c:pt idx="114414">
                  <c:v>-141.63449999999997</c:v>
                </c:pt>
                <c:pt idx="114415">
                  <c:v>-141.63249999999996</c:v>
                </c:pt>
                <c:pt idx="114416">
                  <c:v>-141.63049999999998</c:v>
                </c:pt>
                <c:pt idx="114417">
                  <c:v>-141.62849999999997</c:v>
                </c:pt>
                <c:pt idx="114418">
                  <c:v>-141.62649999999996</c:v>
                </c:pt>
                <c:pt idx="114419">
                  <c:v>-141.62449999999998</c:v>
                </c:pt>
                <c:pt idx="114420">
                  <c:v>-141.62249999999997</c:v>
                </c:pt>
                <c:pt idx="114421">
                  <c:v>-141.62049999999996</c:v>
                </c:pt>
                <c:pt idx="114422">
                  <c:v>-141.61849999999998</c:v>
                </c:pt>
                <c:pt idx="114423">
                  <c:v>-141.61649999999997</c:v>
                </c:pt>
                <c:pt idx="114424">
                  <c:v>-141.61449999999996</c:v>
                </c:pt>
                <c:pt idx="114425">
                  <c:v>-141.61249999999998</c:v>
                </c:pt>
                <c:pt idx="114426">
                  <c:v>-141.61049999999997</c:v>
                </c:pt>
                <c:pt idx="114427">
                  <c:v>-141.60849999999996</c:v>
                </c:pt>
                <c:pt idx="114428">
                  <c:v>-141.60649999999998</c:v>
                </c:pt>
                <c:pt idx="114429">
                  <c:v>-141.60449999999997</c:v>
                </c:pt>
                <c:pt idx="114430">
                  <c:v>-141.60249999999996</c:v>
                </c:pt>
                <c:pt idx="114431">
                  <c:v>-141.60049999999998</c:v>
                </c:pt>
                <c:pt idx="114432">
                  <c:v>-141.59849999999997</c:v>
                </c:pt>
                <c:pt idx="114433">
                  <c:v>-141.59649999999996</c:v>
                </c:pt>
                <c:pt idx="114434">
                  <c:v>-141.59449999999998</c:v>
                </c:pt>
                <c:pt idx="114435">
                  <c:v>-141.59249999999997</c:v>
                </c:pt>
                <c:pt idx="114436">
                  <c:v>-141.59049999999996</c:v>
                </c:pt>
                <c:pt idx="114437">
                  <c:v>-141.58849999999998</c:v>
                </c:pt>
                <c:pt idx="114438">
                  <c:v>-141.58649999999997</c:v>
                </c:pt>
                <c:pt idx="114439">
                  <c:v>-141.58449999999999</c:v>
                </c:pt>
                <c:pt idx="114440">
                  <c:v>-141.58249999999998</c:v>
                </c:pt>
                <c:pt idx="114441">
                  <c:v>-141.58049999999997</c:v>
                </c:pt>
                <c:pt idx="114442">
                  <c:v>-141.57849999999999</c:v>
                </c:pt>
                <c:pt idx="114443">
                  <c:v>-141.57649999999998</c:v>
                </c:pt>
                <c:pt idx="114444">
                  <c:v>-141.57449999999997</c:v>
                </c:pt>
                <c:pt idx="114445">
                  <c:v>-141.57249999999999</c:v>
                </c:pt>
                <c:pt idx="114446">
                  <c:v>-141.57049999999998</c:v>
                </c:pt>
                <c:pt idx="114447">
                  <c:v>-141.56849999999997</c:v>
                </c:pt>
                <c:pt idx="114448">
                  <c:v>-141.56649999999999</c:v>
                </c:pt>
                <c:pt idx="114449">
                  <c:v>-141.56449999999998</c:v>
                </c:pt>
                <c:pt idx="114450">
                  <c:v>-141.56249999999997</c:v>
                </c:pt>
                <c:pt idx="114451">
                  <c:v>-141.56049999999999</c:v>
                </c:pt>
                <c:pt idx="114452">
                  <c:v>-141.55849999999998</c:v>
                </c:pt>
                <c:pt idx="114453">
                  <c:v>-141.55649999999997</c:v>
                </c:pt>
                <c:pt idx="114454">
                  <c:v>-141.55449999999999</c:v>
                </c:pt>
                <c:pt idx="114455">
                  <c:v>-141.55249999999998</c:v>
                </c:pt>
                <c:pt idx="114456">
                  <c:v>-141.55049999999997</c:v>
                </c:pt>
                <c:pt idx="114457">
                  <c:v>-141.54849999999999</c:v>
                </c:pt>
                <c:pt idx="114458">
                  <c:v>-141.54649999999998</c:v>
                </c:pt>
                <c:pt idx="114459">
                  <c:v>-141.54449999999997</c:v>
                </c:pt>
                <c:pt idx="114460">
                  <c:v>-141.54249999999999</c:v>
                </c:pt>
                <c:pt idx="114461">
                  <c:v>-141.54049999999998</c:v>
                </c:pt>
                <c:pt idx="114462">
                  <c:v>-141.53849999999997</c:v>
                </c:pt>
                <c:pt idx="114463">
                  <c:v>-141.53649999999999</c:v>
                </c:pt>
                <c:pt idx="114464">
                  <c:v>-141.53449999999998</c:v>
                </c:pt>
                <c:pt idx="114465">
                  <c:v>-141.53249999999997</c:v>
                </c:pt>
                <c:pt idx="114466">
                  <c:v>-141.53049999999999</c:v>
                </c:pt>
                <c:pt idx="114467">
                  <c:v>-141.52849999999998</c:v>
                </c:pt>
                <c:pt idx="114468">
                  <c:v>-141.52649999999997</c:v>
                </c:pt>
                <c:pt idx="114469">
                  <c:v>-141.52449999999999</c:v>
                </c:pt>
                <c:pt idx="114470">
                  <c:v>-141.52249999999998</c:v>
                </c:pt>
                <c:pt idx="114471">
                  <c:v>-141.52049999999997</c:v>
                </c:pt>
                <c:pt idx="114472">
                  <c:v>-141.51849999999999</c:v>
                </c:pt>
                <c:pt idx="114473">
                  <c:v>-141.51649999999998</c:v>
                </c:pt>
                <c:pt idx="114474">
                  <c:v>-141.51449999999997</c:v>
                </c:pt>
                <c:pt idx="114475">
                  <c:v>-141.51249999999999</c:v>
                </c:pt>
                <c:pt idx="114476">
                  <c:v>-141.51049999999998</c:v>
                </c:pt>
                <c:pt idx="114477">
                  <c:v>-141.50849999999997</c:v>
                </c:pt>
                <c:pt idx="114478">
                  <c:v>-141.50649999999999</c:v>
                </c:pt>
                <c:pt idx="114479">
                  <c:v>-141.50449999999998</c:v>
                </c:pt>
                <c:pt idx="114480">
                  <c:v>-141.50249999999997</c:v>
                </c:pt>
                <c:pt idx="114481">
                  <c:v>-141.50049999999999</c:v>
                </c:pt>
                <c:pt idx="114482">
                  <c:v>-141.49849999999998</c:v>
                </c:pt>
                <c:pt idx="114483">
                  <c:v>-141.49649999999997</c:v>
                </c:pt>
                <c:pt idx="114484">
                  <c:v>-141.49449999999999</c:v>
                </c:pt>
                <c:pt idx="114485">
                  <c:v>-141.49249999999998</c:v>
                </c:pt>
                <c:pt idx="114486">
                  <c:v>-141.49049999999997</c:v>
                </c:pt>
                <c:pt idx="114487">
                  <c:v>-141.48849999999999</c:v>
                </c:pt>
                <c:pt idx="114488">
                  <c:v>-141.48649999999998</c:v>
                </c:pt>
                <c:pt idx="114489">
                  <c:v>-141.48449999999997</c:v>
                </c:pt>
                <c:pt idx="114490">
                  <c:v>-141.48249999999999</c:v>
                </c:pt>
                <c:pt idx="114491">
                  <c:v>-141.48049999999998</c:v>
                </c:pt>
                <c:pt idx="114492">
                  <c:v>-141.47849999999997</c:v>
                </c:pt>
                <c:pt idx="114493">
                  <c:v>-141.47649999999999</c:v>
                </c:pt>
                <c:pt idx="114494">
                  <c:v>-141.47449999999998</c:v>
                </c:pt>
                <c:pt idx="114495">
                  <c:v>-141.47249999999997</c:v>
                </c:pt>
                <c:pt idx="114496">
                  <c:v>-141.47049999999999</c:v>
                </c:pt>
                <c:pt idx="114497">
                  <c:v>-141.46849999999998</c:v>
                </c:pt>
                <c:pt idx="114498">
                  <c:v>-141.46649999999997</c:v>
                </c:pt>
                <c:pt idx="114499">
                  <c:v>-141.46449999999999</c:v>
                </c:pt>
                <c:pt idx="114500">
                  <c:v>-141.46249999999998</c:v>
                </c:pt>
                <c:pt idx="114501">
                  <c:v>-141.46049999999997</c:v>
                </c:pt>
                <c:pt idx="114502">
                  <c:v>-141.45849999999999</c:v>
                </c:pt>
                <c:pt idx="114503">
                  <c:v>-141.45649999999998</c:v>
                </c:pt>
                <c:pt idx="114504">
                  <c:v>-141.45449999999997</c:v>
                </c:pt>
                <c:pt idx="114505">
                  <c:v>-141.45249999999999</c:v>
                </c:pt>
                <c:pt idx="114506">
                  <c:v>-141.45049999999998</c:v>
                </c:pt>
                <c:pt idx="114507">
                  <c:v>-141.44849999999997</c:v>
                </c:pt>
                <c:pt idx="114508">
                  <c:v>-141.44649999999999</c:v>
                </c:pt>
                <c:pt idx="114509">
                  <c:v>-141.44449999999998</c:v>
                </c:pt>
                <c:pt idx="114510">
                  <c:v>-141.44249999999997</c:v>
                </c:pt>
                <c:pt idx="114511">
                  <c:v>-141.44049999999999</c:v>
                </c:pt>
                <c:pt idx="114512">
                  <c:v>-141.43849999999998</c:v>
                </c:pt>
                <c:pt idx="114513">
                  <c:v>-141.43649999999997</c:v>
                </c:pt>
                <c:pt idx="114514">
                  <c:v>-141.43449999999999</c:v>
                </c:pt>
                <c:pt idx="114515">
                  <c:v>-141.43249999999998</c:v>
                </c:pt>
                <c:pt idx="114516">
                  <c:v>-141.43049999999997</c:v>
                </c:pt>
                <c:pt idx="114517">
                  <c:v>-141.42849999999999</c:v>
                </c:pt>
                <c:pt idx="114518">
                  <c:v>-141.42649999999998</c:v>
                </c:pt>
                <c:pt idx="114519">
                  <c:v>-141.42449999999997</c:v>
                </c:pt>
                <c:pt idx="114520">
                  <c:v>-141.42249999999999</c:v>
                </c:pt>
                <c:pt idx="114521">
                  <c:v>-141.42049999999998</c:v>
                </c:pt>
                <c:pt idx="114522">
                  <c:v>-141.41849999999997</c:v>
                </c:pt>
                <c:pt idx="114523">
                  <c:v>-141.41649999999998</c:v>
                </c:pt>
                <c:pt idx="114524">
                  <c:v>-141.41449999999998</c:v>
                </c:pt>
                <c:pt idx="114525">
                  <c:v>-141.41249999999997</c:v>
                </c:pt>
                <c:pt idx="114526">
                  <c:v>-141.41049999999998</c:v>
                </c:pt>
                <c:pt idx="114527">
                  <c:v>-141.40849999999998</c:v>
                </c:pt>
                <c:pt idx="114528">
                  <c:v>-141.40649999999997</c:v>
                </c:pt>
                <c:pt idx="114529">
                  <c:v>-141.40449999999998</c:v>
                </c:pt>
                <c:pt idx="114530">
                  <c:v>-141.40249999999997</c:v>
                </c:pt>
                <c:pt idx="114531">
                  <c:v>-141.40049999999997</c:v>
                </c:pt>
                <c:pt idx="114532">
                  <c:v>-141.39849999999998</c:v>
                </c:pt>
                <c:pt idx="114533">
                  <c:v>-141.39649999999997</c:v>
                </c:pt>
                <c:pt idx="114534">
                  <c:v>-141.39449999999997</c:v>
                </c:pt>
                <c:pt idx="114535">
                  <c:v>-141.39249999999998</c:v>
                </c:pt>
                <c:pt idx="114536">
                  <c:v>-141.39049999999997</c:v>
                </c:pt>
                <c:pt idx="114537">
                  <c:v>-141.38849999999996</c:v>
                </c:pt>
                <c:pt idx="114538">
                  <c:v>-141.38649999999998</c:v>
                </c:pt>
                <c:pt idx="114539">
                  <c:v>-141.38449999999997</c:v>
                </c:pt>
                <c:pt idx="114540">
                  <c:v>-141.38249999999996</c:v>
                </c:pt>
                <c:pt idx="114541">
                  <c:v>-141.38049999999998</c:v>
                </c:pt>
                <c:pt idx="114542">
                  <c:v>-141.37849999999997</c:v>
                </c:pt>
                <c:pt idx="114543">
                  <c:v>-141.37649999999996</c:v>
                </c:pt>
                <c:pt idx="114544">
                  <c:v>-141.37449999999998</c:v>
                </c:pt>
                <c:pt idx="114545">
                  <c:v>-141.37249999999997</c:v>
                </c:pt>
                <c:pt idx="114546">
                  <c:v>-141.37049999999996</c:v>
                </c:pt>
                <c:pt idx="114547">
                  <c:v>-141.36849999999998</c:v>
                </c:pt>
                <c:pt idx="114548">
                  <c:v>-141.36649999999997</c:v>
                </c:pt>
                <c:pt idx="114549">
                  <c:v>-141.36449999999996</c:v>
                </c:pt>
                <c:pt idx="114550">
                  <c:v>-141.36249999999998</c:v>
                </c:pt>
                <c:pt idx="114551">
                  <c:v>-141.36049999999997</c:v>
                </c:pt>
                <c:pt idx="114552">
                  <c:v>-141.35849999999996</c:v>
                </c:pt>
                <c:pt idx="114553">
                  <c:v>-141.35649999999998</c:v>
                </c:pt>
                <c:pt idx="114554">
                  <c:v>-141.35449999999997</c:v>
                </c:pt>
                <c:pt idx="114555">
                  <c:v>-141.35249999999996</c:v>
                </c:pt>
                <c:pt idx="114556">
                  <c:v>-141.35049999999998</c:v>
                </c:pt>
                <c:pt idx="114557">
                  <c:v>-141.34849999999997</c:v>
                </c:pt>
                <c:pt idx="114558">
                  <c:v>-141.34649999999996</c:v>
                </c:pt>
                <c:pt idx="114559">
                  <c:v>-141.34449999999998</c:v>
                </c:pt>
                <c:pt idx="114560">
                  <c:v>-141.34249999999997</c:v>
                </c:pt>
                <c:pt idx="114561">
                  <c:v>-141.34049999999996</c:v>
                </c:pt>
                <c:pt idx="114562">
                  <c:v>-141.33849999999998</c:v>
                </c:pt>
                <c:pt idx="114563">
                  <c:v>-141.33649999999997</c:v>
                </c:pt>
                <c:pt idx="114564">
                  <c:v>-141.33449999999999</c:v>
                </c:pt>
                <c:pt idx="114565">
                  <c:v>-141.33249999999998</c:v>
                </c:pt>
                <c:pt idx="114566">
                  <c:v>-141.33049999999997</c:v>
                </c:pt>
                <c:pt idx="114567">
                  <c:v>-141.32849999999999</c:v>
                </c:pt>
                <c:pt idx="114568">
                  <c:v>-141.32649999999998</c:v>
                </c:pt>
                <c:pt idx="114569">
                  <c:v>-141.32449999999997</c:v>
                </c:pt>
                <c:pt idx="114570">
                  <c:v>-141.32249999999999</c:v>
                </c:pt>
                <c:pt idx="114571">
                  <c:v>-141.32049999999998</c:v>
                </c:pt>
                <c:pt idx="114572">
                  <c:v>-141.31849999999997</c:v>
                </c:pt>
                <c:pt idx="114573">
                  <c:v>-141.31649999999999</c:v>
                </c:pt>
                <c:pt idx="114574">
                  <c:v>-141.31449999999998</c:v>
                </c:pt>
                <c:pt idx="114575">
                  <c:v>-141.31249999999997</c:v>
                </c:pt>
                <c:pt idx="114576">
                  <c:v>-141.31049999999999</c:v>
                </c:pt>
                <c:pt idx="114577">
                  <c:v>-141.30849999999998</c:v>
                </c:pt>
                <c:pt idx="114578">
                  <c:v>-141.30649999999997</c:v>
                </c:pt>
                <c:pt idx="114579">
                  <c:v>-141.30449999999999</c:v>
                </c:pt>
                <c:pt idx="114580">
                  <c:v>-141.30249999999998</c:v>
                </c:pt>
                <c:pt idx="114581">
                  <c:v>-141.30049999999997</c:v>
                </c:pt>
                <c:pt idx="114582">
                  <c:v>-141.29849999999999</c:v>
                </c:pt>
                <c:pt idx="114583">
                  <c:v>-141.29649999999998</c:v>
                </c:pt>
                <c:pt idx="114584">
                  <c:v>-141.29449999999997</c:v>
                </c:pt>
                <c:pt idx="114585">
                  <c:v>-141.29249999999999</c:v>
                </c:pt>
                <c:pt idx="114586">
                  <c:v>-141.29049999999998</c:v>
                </c:pt>
                <c:pt idx="114587">
                  <c:v>-141.28849999999997</c:v>
                </c:pt>
                <c:pt idx="114588">
                  <c:v>-141.28649999999999</c:v>
                </c:pt>
                <c:pt idx="114589">
                  <c:v>-141.28449999999998</c:v>
                </c:pt>
                <c:pt idx="114590">
                  <c:v>-141.28249999999997</c:v>
                </c:pt>
                <c:pt idx="114591">
                  <c:v>-141.28049999999999</c:v>
                </c:pt>
                <c:pt idx="114592">
                  <c:v>-141.27849999999998</c:v>
                </c:pt>
                <c:pt idx="114593">
                  <c:v>-141.27649999999997</c:v>
                </c:pt>
                <c:pt idx="114594">
                  <c:v>-141.27449999999999</c:v>
                </c:pt>
                <c:pt idx="114595">
                  <c:v>-141.27249999999998</c:v>
                </c:pt>
                <c:pt idx="114596">
                  <c:v>-141.27049999999997</c:v>
                </c:pt>
                <c:pt idx="114597">
                  <c:v>-141.26849999999999</c:v>
                </c:pt>
                <c:pt idx="114598">
                  <c:v>-141.26649999999998</c:v>
                </c:pt>
                <c:pt idx="114599">
                  <c:v>-141.26449999999997</c:v>
                </c:pt>
                <c:pt idx="114600">
                  <c:v>-141.26249999999999</c:v>
                </c:pt>
                <c:pt idx="114601">
                  <c:v>-141.26049999999998</c:v>
                </c:pt>
                <c:pt idx="114602">
                  <c:v>-141.25849999999997</c:v>
                </c:pt>
                <c:pt idx="114603">
                  <c:v>-141.25649999999999</c:v>
                </c:pt>
                <c:pt idx="114604">
                  <c:v>-141.25449999999998</c:v>
                </c:pt>
                <c:pt idx="114605">
                  <c:v>-141.25249999999997</c:v>
                </c:pt>
                <c:pt idx="114606">
                  <c:v>-141.25049999999999</c:v>
                </c:pt>
                <c:pt idx="114607">
                  <c:v>-141.24849999999998</c:v>
                </c:pt>
                <c:pt idx="114608">
                  <c:v>-141.24649999999997</c:v>
                </c:pt>
                <c:pt idx="114609">
                  <c:v>-141.24449999999999</c:v>
                </c:pt>
                <c:pt idx="114610">
                  <c:v>-141.24249999999998</c:v>
                </c:pt>
                <c:pt idx="114611">
                  <c:v>-141.24049999999997</c:v>
                </c:pt>
                <c:pt idx="114612">
                  <c:v>-141.23849999999999</c:v>
                </c:pt>
                <c:pt idx="114613">
                  <c:v>-141.23649999999998</c:v>
                </c:pt>
                <c:pt idx="114614">
                  <c:v>-141.23449999999997</c:v>
                </c:pt>
                <c:pt idx="114615">
                  <c:v>-141.23249999999999</c:v>
                </c:pt>
                <c:pt idx="114616">
                  <c:v>-141.23049999999998</c:v>
                </c:pt>
                <c:pt idx="114617">
                  <c:v>-141.22849999999997</c:v>
                </c:pt>
                <c:pt idx="114618">
                  <c:v>-141.22649999999999</c:v>
                </c:pt>
                <c:pt idx="114619">
                  <c:v>-141.22449999999998</c:v>
                </c:pt>
                <c:pt idx="114620">
                  <c:v>-141.22249999999997</c:v>
                </c:pt>
                <c:pt idx="114621">
                  <c:v>-141.22049999999999</c:v>
                </c:pt>
                <c:pt idx="114622">
                  <c:v>-141.21849999999998</c:v>
                </c:pt>
                <c:pt idx="114623">
                  <c:v>-141.21649999999997</c:v>
                </c:pt>
                <c:pt idx="114624">
                  <c:v>-141.21449999999999</c:v>
                </c:pt>
                <c:pt idx="114625">
                  <c:v>-141.21249999999998</c:v>
                </c:pt>
                <c:pt idx="114626">
                  <c:v>-141.21049999999997</c:v>
                </c:pt>
                <c:pt idx="114627">
                  <c:v>-141.20849999999999</c:v>
                </c:pt>
                <c:pt idx="114628">
                  <c:v>-141.20649999999998</c:v>
                </c:pt>
                <c:pt idx="114629">
                  <c:v>-141.20449999999997</c:v>
                </c:pt>
                <c:pt idx="114630">
                  <c:v>-141.20249999999999</c:v>
                </c:pt>
                <c:pt idx="114631">
                  <c:v>-141.20049999999998</c:v>
                </c:pt>
                <c:pt idx="114632">
                  <c:v>-141.19849999999997</c:v>
                </c:pt>
                <c:pt idx="114633">
                  <c:v>-141.19649999999999</c:v>
                </c:pt>
                <c:pt idx="114634">
                  <c:v>-141.19449999999998</c:v>
                </c:pt>
                <c:pt idx="114635">
                  <c:v>-141.19249999999997</c:v>
                </c:pt>
                <c:pt idx="114636">
                  <c:v>-141.19049999999999</c:v>
                </c:pt>
                <c:pt idx="114637">
                  <c:v>-141.18849999999998</c:v>
                </c:pt>
                <c:pt idx="114638">
                  <c:v>-141.18649999999997</c:v>
                </c:pt>
                <c:pt idx="114639">
                  <c:v>-141.18449999999999</c:v>
                </c:pt>
                <c:pt idx="114640">
                  <c:v>-141.18249999999998</c:v>
                </c:pt>
                <c:pt idx="114641">
                  <c:v>-141.18049999999997</c:v>
                </c:pt>
                <c:pt idx="114642">
                  <c:v>-141.17849999999999</c:v>
                </c:pt>
                <c:pt idx="114643">
                  <c:v>-141.17649999999998</c:v>
                </c:pt>
                <c:pt idx="114644">
                  <c:v>-141.17449999999997</c:v>
                </c:pt>
                <c:pt idx="114645">
                  <c:v>-141.17249999999999</c:v>
                </c:pt>
                <c:pt idx="114646">
                  <c:v>-141.17049999999998</c:v>
                </c:pt>
                <c:pt idx="114647">
                  <c:v>-141.16849999999997</c:v>
                </c:pt>
                <c:pt idx="114648">
                  <c:v>-141.16649999999998</c:v>
                </c:pt>
                <c:pt idx="114649">
                  <c:v>-141.16449999999998</c:v>
                </c:pt>
                <c:pt idx="114650">
                  <c:v>-141.16249999999997</c:v>
                </c:pt>
                <c:pt idx="114651">
                  <c:v>-141.16049999999998</c:v>
                </c:pt>
                <c:pt idx="114652">
                  <c:v>-141.15849999999998</c:v>
                </c:pt>
                <c:pt idx="114653">
                  <c:v>-141.15649999999997</c:v>
                </c:pt>
                <c:pt idx="114654">
                  <c:v>-141.15449999999998</c:v>
                </c:pt>
                <c:pt idx="114655">
                  <c:v>-141.15249999999997</c:v>
                </c:pt>
                <c:pt idx="114656">
                  <c:v>-141.15049999999997</c:v>
                </c:pt>
                <c:pt idx="114657">
                  <c:v>-141.14849999999998</c:v>
                </c:pt>
                <c:pt idx="114658">
                  <c:v>-141.14649999999997</c:v>
                </c:pt>
                <c:pt idx="114659">
                  <c:v>-141.14449999999997</c:v>
                </c:pt>
                <c:pt idx="114660">
                  <c:v>-141.14249999999998</c:v>
                </c:pt>
                <c:pt idx="114661">
                  <c:v>-141.14049999999997</c:v>
                </c:pt>
                <c:pt idx="114662">
                  <c:v>-141.13849999999996</c:v>
                </c:pt>
                <c:pt idx="114663">
                  <c:v>-141.13649999999998</c:v>
                </c:pt>
                <c:pt idx="114664">
                  <c:v>-141.13449999999997</c:v>
                </c:pt>
                <c:pt idx="114665">
                  <c:v>-141.13249999999996</c:v>
                </c:pt>
                <c:pt idx="114666">
                  <c:v>-141.13049999999998</c:v>
                </c:pt>
                <c:pt idx="114667">
                  <c:v>-141.12849999999997</c:v>
                </c:pt>
                <c:pt idx="114668">
                  <c:v>-141.12649999999996</c:v>
                </c:pt>
                <c:pt idx="114669">
                  <c:v>-141.12449999999998</c:v>
                </c:pt>
                <c:pt idx="114670">
                  <c:v>-141.12249999999997</c:v>
                </c:pt>
                <c:pt idx="114671">
                  <c:v>-141.12049999999996</c:v>
                </c:pt>
                <c:pt idx="114672">
                  <c:v>-141.11849999999998</c:v>
                </c:pt>
                <c:pt idx="114673">
                  <c:v>-141.11649999999997</c:v>
                </c:pt>
                <c:pt idx="114674">
                  <c:v>-141.11449999999996</c:v>
                </c:pt>
                <c:pt idx="114675">
                  <c:v>-141.11249999999998</c:v>
                </c:pt>
                <c:pt idx="114676">
                  <c:v>-141.11049999999997</c:v>
                </c:pt>
                <c:pt idx="114677">
                  <c:v>-141.10849999999996</c:v>
                </c:pt>
                <c:pt idx="114678">
                  <c:v>-141.10649999999998</c:v>
                </c:pt>
                <c:pt idx="114679">
                  <c:v>-141.10449999999997</c:v>
                </c:pt>
                <c:pt idx="114680">
                  <c:v>-141.10249999999996</c:v>
                </c:pt>
                <c:pt idx="114681">
                  <c:v>-141.10049999999998</c:v>
                </c:pt>
                <c:pt idx="114682">
                  <c:v>-141.09849999999997</c:v>
                </c:pt>
                <c:pt idx="114683">
                  <c:v>-141.09649999999996</c:v>
                </c:pt>
                <c:pt idx="114684">
                  <c:v>-141.09449999999998</c:v>
                </c:pt>
                <c:pt idx="114685">
                  <c:v>-141.09249999999997</c:v>
                </c:pt>
                <c:pt idx="114686">
                  <c:v>-141.09049999999996</c:v>
                </c:pt>
                <c:pt idx="114687">
                  <c:v>-141.08849999999998</c:v>
                </c:pt>
                <c:pt idx="114688">
                  <c:v>-141.08649999999997</c:v>
                </c:pt>
                <c:pt idx="114689">
                  <c:v>-141.08449999999999</c:v>
                </c:pt>
                <c:pt idx="114690">
                  <c:v>-141.08249999999998</c:v>
                </c:pt>
                <c:pt idx="114691">
                  <c:v>-141.08049999999997</c:v>
                </c:pt>
                <c:pt idx="114692">
                  <c:v>-141.07849999999999</c:v>
                </c:pt>
                <c:pt idx="114693">
                  <c:v>-141.07649999999998</c:v>
                </c:pt>
                <c:pt idx="114694">
                  <c:v>-141.07449999999997</c:v>
                </c:pt>
                <c:pt idx="114695">
                  <c:v>-141.07249999999999</c:v>
                </c:pt>
                <c:pt idx="114696">
                  <c:v>-141.07049999999998</c:v>
                </c:pt>
                <c:pt idx="114697">
                  <c:v>-141.06849999999997</c:v>
                </c:pt>
                <c:pt idx="114698">
                  <c:v>-141.06649999999999</c:v>
                </c:pt>
                <c:pt idx="114699">
                  <c:v>-141.06449999999998</c:v>
                </c:pt>
                <c:pt idx="114700">
                  <c:v>-141.06249999999997</c:v>
                </c:pt>
                <c:pt idx="114701">
                  <c:v>-141.06049999999999</c:v>
                </c:pt>
                <c:pt idx="114702">
                  <c:v>-141.05849999999998</c:v>
                </c:pt>
                <c:pt idx="114703">
                  <c:v>-141.05649999999997</c:v>
                </c:pt>
                <c:pt idx="114704">
                  <c:v>-141.05449999999999</c:v>
                </c:pt>
                <c:pt idx="114705">
                  <c:v>-141.05249999999998</c:v>
                </c:pt>
                <c:pt idx="114706">
                  <c:v>-141.05049999999997</c:v>
                </c:pt>
                <c:pt idx="114707">
                  <c:v>-141.04849999999999</c:v>
                </c:pt>
                <c:pt idx="114708">
                  <c:v>-141.04649999999998</c:v>
                </c:pt>
                <c:pt idx="114709">
                  <c:v>-141.04449999999997</c:v>
                </c:pt>
                <c:pt idx="114710">
                  <c:v>-141.04249999999999</c:v>
                </c:pt>
                <c:pt idx="114711">
                  <c:v>-141.04049999999998</c:v>
                </c:pt>
                <c:pt idx="114712">
                  <c:v>-141.03849999999997</c:v>
                </c:pt>
                <c:pt idx="114713">
                  <c:v>-141.03649999999999</c:v>
                </c:pt>
                <c:pt idx="114714">
                  <c:v>-141.03449999999998</c:v>
                </c:pt>
                <c:pt idx="114715">
                  <c:v>-141.03249999999997</c:v>
                </c:pt>
                <c:pt idx="114716">
                  <c:v>-141.03049999999999</c:v>
                </c:pt>
                <c:pt idx="114717">
                  <c:v>-141.02849999999998</c:v>
                </c:pt>
                <c:pt idx="114718">
                  <c:v>-141.02649999999997</c:v>
                </c:pt>
                <c:pt idx="114719">
                  <c:v>-141.02449999999999</c:v>
                </c:pt>
                <c:pt idx="114720">
                  <c:v>-141.02249999999998</c:v>
                </c:pt>
                <c:pt idx="114721">
                  <c:v>-141.02049999999997</c:v>
                </c:pt>
                <c:pt idx="114722">
                  <c:v>-141.01849999999999</c:v>
                </c:pt>
                <c:pt idx="114723">
                  <c:v>-141.01649999999998</c:v>
                </c:pt>
                <c:pt idx="114724">
                  <c:v>-141.01449999999997</c:v>
                </c:pt>
                <c:pt idx="114725">
                  <c:v>-141.01249999999999</c:v>
                </c:pt>
                <c:pt idx="114726">
                  <c:v>-141.01049999999998</c:v>
                </c:pt>
                <c:pt idx="114727">
                  <c:v>-141.00849999999997</c:v>
                </c:pt>
                <c:pt idx="114728">
                  <c:v>-141.00649999999999</c:v>
                </c:pt>
                <c:pt idx="114729">
                  <c:v>-141.00449999999998</c:v>
                </c:pt>
                <c:pt idx="114730">
                  <c:v>-141.00249999999997</c:v>
                </c:pt>
                <c:pt idx="114731">
                  <c:v>-141.00049999999999</c:v>
                </c:pt>
                <c:pt idx="114732">
                  <c:v>-140.99849999999998</c:v>
                </c:pt>
                <c:pt idx="114733">
                  <c:v>-140.99649999999997</c:v>
                </c:pt>
                <c:pt idx="114734">
                  <c:v>-140.99449999999999</c:v>
                </c:pt>
                <c:pt idx="114735">
                  <c:v>-140.99249999999998</c:v>
                </c:pt>
                <c:pt idx="114736">
                  <c:v>-140.99049999999997</c:v>
                </c:pt>
                <c:pt idx="114737">
                  <c:v>-140.98849999999999</c:v>
                </c:pt>
                <c:pt idx="114738">
                  <c:v>-140.98649999999998</c:v>
                </c:pt>
                <c:pt idx="114739">
                  <c:v>-140.98449999999997</c:v>
                </c:pt>
                <c:pt idx="114740">
                  <c:v>-140.98249999999999</c:v>
                </c:pt>
                <c:pt idx="114741">
                  <c:v>-140.98049999999998</c:v>
                </c:pt>
                <c:pt idx="114742">
                  <c:v>-140.97849999999997</c:v>
                </c:pt>
                <c:pt idx="114743">
                  <c:v>-140.97649999999999</c:v>
                </c:pt>
                <c:pt idx="114744">
                  <c:v>-140.97449999999998</c:v>
                </c:pt>
                <c:pt idx="114745">
                  <c:v>-140.97249999999997</c:v>
                </c:pt>
                <c:pt idx="114746">
                  <c:v>-140.97049999999999</c:v>
                </c:pt>
                <c:pt idx="114747">
                  <c:v>-140.96849999999998</c:v>
                </c:pt>
                <c:pt idx="114748">
                  <c:v>-140.96649999999997</c:v>
                </c:pt>
                <c:pt idx="114749">
                  <c:v>-140.96449999999999</c:v>
                </c:pt>
                <c:pt idx="114750">
                  <c:v>-140.96249999999998</c:v>
                </c:pt>
                <c:pt idx="114751">
                  <c:v>-140.96049999999997</c:v>
                </c:pt>
                <c:pt idx="114752">
                  <c:v>-140.95849999999999</c:v>
                </c:pt>
                <c:pt idx="114753">
                  <c:v>-140.95649999999998</c:v>
                </c:pt>
                <c:pt idx="114754">
                  <c:v>-140.95449999999997</c:v>
                </c:pt>
                <c:pt idx="114755">
                  <c:v>-140.95249999999999</c:v>
                </c:pt>
                <c:pt idx="114756">
                  <c:v>-140.95049999999998</c:v>
                </c:pt>
                <c:pt idx="114757">
                  <c:v>-140.94849999999997</c:v>
                </c:pt>
                <c:pt idx="114758">
                  <c:v>-140.94649999999999</c:v>
                </c:pt>
                <c:pt idx="114759">
                  <c:v>-140.94449999999998</c:v>
                </c:pt>
                <c:pt idx="114760">
                  <c:v>-140.94249999999997</c:v>
                </c:pt>
                <c:pt idx="114761">
                  <c:v>-140.94049999999999</c:v>
                </c:pt>
                <c:pt idx="114762">
                  <c:v>-140.93849999999998</c:v>
                </c:pt>
                <c:pt idx="114763">
                  <c:v>-140.93649999999997</c:v>
                </c:pt>
                <c:pt idx="114764">
                  <c:v>-140.93449999999999</c:v>
                </c:pt>
                <c:pt idx="114765">
                  <c:v>-140.93249999999998</c:v>
                </c:pt>
                <c:pt idx="114766">
                  <c:v>-140.93049999999997</c:v>
                </c:pt>
                <c:pt idx="114767">
                  <c:v>-140.92849999999999</c:v>
                </c:pt>
                <c:pt idx="114768">
                  <c:v>-140.92649999999998</c:v>
                </c:pt>
                <c:pt idx="114769">
                  <c:v>-140.92449999999997</c:v>
                </c:pt>
                <c:pt idx="114770">
                  <c:v>-140.92249999999999</c:v>
                </c:pt>
                <c:pt idx="114771">
                  <c:v>-140.92049999999998</c:v>
                </c:pt>
                <c:pt idx="114772">
                  <c:v>-140.91849999999997</c:v>
                </c:pt>
                <c:pt idx="114773">
                  <c:v>-140.91649999999998</c:v>
                </c:pt>
                <c:pt idx="114774">
                  <c:v>-140.91449999999998</c:v>
                </c:pt>
                <c:pt idx="114775">
                  <c:v>-140.91249999999997</c:v>
                </c:pt>
                <c:pt idx="114776">
                  <c:v>-140.91049999999998</c:v>
                </c:pt>
                <c:pt idx="114777">
                  <c:v>-140.90849999999998</c:v>
                </c:pt>
                <c:pt idx="114778">
                  <c:v>-140.90649999999997</c:v>
                </c:pt>
                <c:pt idx="114779">
                  <c:v>-140.90449999999998</c:v>
                </c:pt>
                <c:pt idx="114780">
                  <c:v>-140.90249999999997</c:v>
                </c:pt>
                <c:pt idx="114781">
                  <c:v>-140.90049999999997</c:v>
                </c:pt>
                <c:pt idx="114782">
                  <c:v>-140.89849999999998</c:v>
                </c:pt>
                <c:pt idx="114783">
                  <c:v>-140.89649999999997</c:v>
                </c:pt>
                <c:pt idx="114784">
                  <c:v>-140.89449999999997</c:v>
                </c:pt>
                <c:pt idx="114785">
                  <c:v>-140.89249999999998</c:v>
                </c:pt>
                <c:pt idx="114786">
                  <c:v>-140.89049999999997</c:v>
                </c:pt>
                <c:pt idx="114787">
                  <c:v>-140.88849999999996</c:v>
                </c:pt>
                <c:pt idx="114788">
                  <c:v>-140.88649999999998</c:v>
                </c:pt>
                <c:pt idx="114789">
                  <c:v>-140.88449999999997</c:v>
                </c:pt>
                <c:pt idx="114790">
                  <c:v>-140.88249999999996</c:v>
                </c:pt>
                <c:pt idx="114791">
                  <c:v>-140.88049999999998</c:v>
                </c:pt>
                <c:pt idx="114792">
                  <c:v>-140.87849999999997</c:v>
                </c:pt>
                <c:pt idx="114793">
                  <c:v>-140.87649999999996</c:v>
                </c:pt>
                <c:pt idx="114794">
                  <c:v>-140.87449999999998</c:v>
                </c:pt>
                <c:pt idx="114795">
                  <c:v>-140.87249999999997</c:v>
                </c:pt>
                <c:pt idx="114796">
                  <c:v>-140.87049999999996</c:v>
                </c:pt>
                <c:pt idx="114797">
                  <c:v>-140.86849999999998</c:v>
                </c:pt>
                <c:pt idx="114798">
                  <c:v>-140.86649999999997</c:v>
                </c:pt>
                <c:pt idx="114799">
                  <c:v>-140.86449999999996</c:v>
                </c:pt>
                <c:pt idx="114800">
                  <c:v>-140.86249999999998</c:v>
                </c:pt>
                <c:pt idx="114801">
                  <c:v>-140.86049999999997</c:v>
                </c:pt>
                <c:pt idx="114802">
                  <c:v>-140.85849999999996</c:v>
                </c:pt>
                <c:pt idx="114803">
                  <c:v>-140.85649999999998</c:v>
                </c:pt>
                <c:pt idx="114804">
                  <c:v>-140.85449999999997</c:v>
                </c:pt>
                <c:pt idx="114805">
                  <c:v>-140.85249999999996</c:v>
                </c:pt>
                <c:pt idx="114806">
                  <c:v>-140.85049999999998</c:v>
                </c:pt>
                <c:pt idx="114807">
                  <c:v>-140.84849999999997</c:v>
                </c:pt>
                <c:pt idx="114808">
                  <c:v>-140.84649999999996</c:v>
                </c:pt>
                <c:pt idx="114809">
                  <c:v>-140.84449999999998</c:v>
                </c:pt>
                <c:pt idx="114810">
                  <c:v>-140.84249999999997</c:v>
                </c:pt>
                <c:pt idx="114811">
                  <c:v>-140.84049999999996</c:v>
                </c:pt>
                <c:pt idx="114812">
                  <c:v>-140.83849999999998</c:v>
                </c:pt>
                <c:pt idx="114813">
                  <c:v>-140.83649999999997</c:v>
                </c:pt>
                <c:pt idx="114814">
                  <c:v>-140.83449999999999</c:v>
                </c:pt>
                <c:pt idx="114815">
                  <c:v>-140.83249999999998</c:v>
                </c:pt>
                <c:pt idx="114816">
                  <c:v>-140.83049999999997</c:v>
                </c:pt>
                <c:pt idx="114817">
                  <c:v>-140.82849999999999</c:v>
                </c:pt>
                <c:pt idx="114818">
                  <c:v>-140.82649999999998</c:v>
                </c:pt>
                <c:pt idx="114819">
                  <c:v>-140.82449999999997</c:v>
                </c:pt>
                <c:pt idx="114820">
                  <c:v>-140.82249999999999</c:v>
                </c:pt>
                <c:pt idx="114821">
                  <c:v>-140.82049999999998</c:v>
                </c:pt>
                <c:pt idx="114822">
                  <c:v>-140.81849999999997</c:v>
                </c:pt>
                <c:pt idx="114823">
                  <c:v>-140.81649999999999</c:v>
                </c:pt>
                <c:pt idx="114824">
                  <c:v>-140.81449999999998</c:v>
                </c:pt>
                <c:pt idx="114825">
                  <c:v>-140.81249999999997</c:v>
                </c:pt>
                <c:pt idx="114826">
                  <c:v>-140.81049999999999</c:v>
                </c:pt>
                <c:pt idx="114827">
                  <c:v>-140.80849999999998</c:v>
                </c:pt>
                <c:pt idx="114828">
                  <c:v>-140.80649999999997</c:v>
                </c:pt>
                <c:pt idx="114829">
                  <c:v>-140.80449999999999</c:v>
                </c:pt>
                <c:pt idx="114830">
                  <c:v>-140.80249999999998</c:v>
                </c:pt>
                <c:pt idx="114831">
                  <c:v>-140.80049999999997</c:v>
                </c:pt>
                <c:pt idx="114832">
                  <c:v>-140.79849999999999</c:v>
                </c:pt>
                <c:pt idx="114833">
                  <c:v>-140.79649999999998</c:v>
                </c:pt>
                <c:pt idx="114834">
                  <c:v>-140.79449999999997</c:v>
                </c:pt>
                <c:pt idx="114835">
                  <c:v>-140.79249999999999</c:v>
                </c:pt>
                <c:pt idx="114836">
                  <c:v>-140.79049999999998</c:v>
                </c:pt>
                <c:pt idx="114837">
                  <c:v>-140.78849999999997</c:v>
                </c:pt>
                <c:pt idx="114838">
                  <c:v>-140.78649999999999</c:v>
                </c:pt>
                <c:pt idx="114839">
                  <c:v>-140.78449999999998</c:v>
                </c:pt>
                <c:pt idx="114840">
                  <c:v>-140.78249999999997</c:v>
                </c:pt>
                <c:pt idx="114841">
                  <c:v>-140.78049999999999</c:v>
                </c:pt>
                <c:pt idx="114842">
                  <c:v>-140.77849999999998</c:v>
                </c:pt>
                <c:pt idx="114843">
                  <c:v>-140.77649999999997</c:v>
                </c:pt>
                <c:pt idx="114844">
                  <c:v>-140.77449999999999</c:v>
                </c:pt>
                <c:pt idx="114845">
                  <c:v>-140.77249999999998</c:v>
                </c:pt>
                <c:pt idx="114846">
                  <c:v>-140.77049999999997</c:v>
                </c:pt>
                <c:pt idx="114847">
                  <c:v>-140.76849999999999</c:v>
                </c:pt>
                <c:pt idx="114848">
                  <c:v>-140.76649999999998</c:v>
                </c:pt>
                <c:pt idx="114849">
                  <c:v>-140.76449999999997</c:v>
                </c:pt>
                <c:pt idx="114850">
                  <c:v>-140.76249999999999</c:v>
                </c:pt>
                <c:pt idx="114851">
                  <c:v>-140.76049999999998</c:v>
                </c:pt>
                <c:pt idx="114852">
                  <c:v>-140.75849999999997</c:v>
                </c:pt>
                <c:pt idx="114853">
                  <c:v>-140.75649999999999</c:v>
                </c:pt>
                <c:pt idx="114854">
                  <c:v>-140.75449999999998</c:v>
                </c:pt>
                <c:pt idx="114855">
                  <c:v>-140.75249999999997</c:v>
                </c:pt>
                <c:pt idx="114856">
                  <c:v>-140.75049999999999</c:v>
                </c:pt>
                <c:pt idx="114857">
                  <c:v>-140.74849999999998</c:v>
                </c:pt>
                <c:pt idx="114858">
                  <c:v>-140.74649999999997</c:v>
                </c:pt>
                <c:pt idx="114859">
                  <c:v>-140.74449999999999</c:v>
                </c:pt>
                <c:pt idx="114860">
                  <c:v>-140.74249999999998</c:v>
                </c:pt>
                <c:pt idx="114861">
                  <c:v>-140.74049999999997</c:v>
                </c:pt>
                <c:pt idx="114862">
                  <c:v>-140.73849999999999</c:v>
                </c:pt>
                <c:pt idx="114863">
                  <c:v>-140.73649999999998</c:v>
                </c:pt>
                <c:pt idx="114864">
                  <c:v>-140.73449999999997</c:v>
                </c:pt>
                <c:pt idx="114865">
                  <c:v>-140.73249999999999</c:v>
                </c:pt>
                <c:pt idx="114866">
                  <c:v>-140.73049999999998</c:v>
                </c:pt>
                <c:pt idx="114867">
                  <c:v>-140.72849999999997</c:v>
                </c:pt>
                <c:pt idx="114868">
                  <c:v>-140.72649999999999</c:v>
                </c:pt>
                <c:pt idx="114869">
                  <c:v>-140.72449999999998</c:v>
                </c:pt>
                <c:pt idx="114870">
                  <c:v>-140.72249999999997</c:v>
                </c:pt>
                <c:pt idx="114871">
                  <c:v>-140.72049999999999</c:v>
                </c:pt>
                <c:pt idx="114872">
                  <c:v>-140.71849999999998</c:v>
                </c:pt>
                <c:pt idx="114873">
                  <c:v>-140.71649999999997</c:v>
                </c:pt>
                <c:pt idx="114874">
                  <c:v>-140.71449999999999</c:v>
                </c:pt>
                <c:pt idx="114875">
                  <c:v>-140.71249999999998</c:v>
                </c:pt>
                <c:pt idx="114876">
                  <c:v>-140.71049999999997</c:v>
                </c:pt>
                <c:pt idx="114877">
                  <c:v>-140.70849999999999</c:v>
                </c:pt>
                <c:pt idx="114878">
                  <c:v>-140.70649999999998</c:v>
                </c:pt>
                <c:pt idx="114879">
                  <c:v>-140.70449999999997</c:v>
                </c:pt>
                <c:pt idx="114880">
                  <c:v>-140.70249999999999</c:v>
                </c:pt>
                <c:pt idx="114881">
                  <c:v>-140.70049999999998</c:v>
                </c:pt>
                <c:pt idx="114882">
                  <c:v>-140.69849999999997</c:v>
                </c:pt>
                <c:pt idx="114883">
                  <c:v>-140.69649999999999</c:v>
                </c:pt>
                <c:pt idx="114884">
                  <c:v>-140.69449999999998</c:v>
                </c:pt>
                <c:pt idx="114885">
                  <c:v>-140.69249999999997</c:v>
                </c:pt>
                <c:pt idx="114886">
                  <c:v>-140.69049999999999</c:v>
                </c:pt>
                <c:pt idx="114887">
                  <c:v>-140.68849999999998</c:v>
                </c:pt>
                <c:pt idx="114888">
                  <c:v>-140.68649999999997</c:v>
                </c:pt>
                <c:pt idx="114889">
                  <c:v>-140.68449999999999</c:v>
                </c:pt>
                <c:pt idx="114890">
                  <c:v>-140.68249999999998</c:v>
                </c:pt>
                <c:pt idx="114891">
                  <c:v>-140.68049999999997</c:v>
                </c:pt>
                <c:pt idx="114892">
                  <c:v>-140.67849999999999</c:v>
                </c:pt>
                <c:pt idx="114893">
                  <c:v>-140.67649999999998</c:v>
                </c:pt>
                <c:pt idx="114894">
                  <c:v>-140.67449999999997</c:v>
                </c:pt>
                <c:pt idx="114895">
                  <c:v>-140.67249999999999</c:v>
                </c:pt>
                <c:pt idx="114896">
                  <c:v>-140.67049999999998</c:v>
                </c:pt>
                <c:pt idx="114897">
                  <c:v>-140.66849999999997</c:v>
                </c:pt>
                <c:pt idx="114898">
                  <c:v>-140.66649999999998</c:v>
                </c:pt>
                <c:pt idx="114899">
                  <c:v>-140.66449999999998</c:v>
                </c:pt>
                <c:pt idx="114900">
                  <c:v>-140.66249999999997</c:v>
                </c:pt>
                <c:pt idx="114901">
                  <c:v>-140.66049999999998</c:v>
                </c:pt>
                <c:pt idx="114902">
                  <c:v>-140.65849999999998</c:v>
                </c:pt>
                <c:pt idx="114903">
                  <c:v>-140.65649999999997</c:v>
                </c:pt>
                <c:pt idx="114904">
                  <c:v>-140.65449999999998</c:v>
                </c:pt>
                <c:pt idx="114905">
                  <c:v>-140.65249999999997</c:v>
                </c:pt>
                <c:pt idx="114906">
                  <c:v>-140.65049999999997</c:v>
                </c:pt>
                <c:pt idx="114907">
                  <c:v>-140.64849999999998</c:v>
                </c:pt>
                <c:pt idx="114908">
                  <c:v>-140.64649999999997</c:v>
                </c:pt>
                <c:pt idx="114909">
                  <c:v>-140.64449999999997</c:v>
                </c:pt>
                <c:pt idx="114910">
                  <c:v>-140.64249999999998</c:v>
                </c:pt>
                <c:pt idx="114911">
                  <c:v>-140.64049999999997</c:v>
                </c:pt>
                <c:pt idx="114912">
                  <c:v>-140.63849999999996</c:v>
                </c:pt>
                <c:pt idx="114913">
                  <c:v>-140.63649999999998</c:v>
                </c:pt>
                <c:pt idx="114914">
                  <c:v>-140.63449999999997</c:v>
                </c:pt>
                <c:pt idx="114915">
                  <c:v>-140.63249999999996</c:v>
                </c:pt>
                <c:pt idx="114916">
                  <c:v>-140.63049999999998</c:v>
                </c:pt>
                <c:pt idx="114917">
                  <c:v>-140.62849999999997</c:v>
                </c:pt>
                <c:pt idx="114918">
                  <c:v>-140.62649999999996</c:v>
                </c:pt>
                <c:pt idx="114919">
                  <c:v>-140.62449999999998</c:v>
                </c:pt>
                <c:pt idx="114920">
                  <c:v>-140.62249999999997</c:v>
                </c:pt>
                <c:pt idx="114921">
                  <c:v>-140.62049999999996</c:v>
                </c:pt>
                <c:pt idx="114922">
                  <c:v>-140.61849999999998</c:v>
                </c:pt>
                <c:pt idx="114923">
                  <c:v>-140.61649999999997</c:v>
                </c:pt>
                <c:pt idx="114924">
                  <c:v>-140.61449999999996</c:v>
                </c:pt>
                <c:pt idx="114925">
                  <c:v>-140.61249999999998</c:v>
                </c:pt>
                <c:pt idx="114926">
                  <c:v>-140.61049999999997</c:v>
                </c:pt>
                <c:pt idx="114927">
                  <c:v>-140.60849999999996</c:v>
                </c:pt>
                <c:pt idx="114928">
                  <c:v>-140.60649999999998</c:v>
                </c:pt>
                <c:pt idx="114929">
                  <c:v>-140.60449999999997</c:v>
                </c:pt>
                <c:pt idx="114930">
                  <c:v>-140.60249999999996</c:v>
                </c:pt>
                <c:pt idx="114931">
                  <c:v>-140.60049999999998</c:v>
                </c:pt>
                <c:pt idx="114932">
                  <c:v>-140.59849999999997</c:v>
                </c:pt>
                <c:pt idx="114933">
                  <c:v>-140.59649999999996</c:v>
                </c:pt>
                <c:pt idx="114934">
                  <c:v>-140.59449999999998</c:v>
                </c:pt>
                <c:pt idx="114935">
                  <c:v>-140.59249999999997</c:v>
                </c:pt>
                <c:pt idx="114936">
                  <c:v>-140.59049999999996</c:v>
                </c:pt>
                <c:pt idx="114937">
                  <c:v>-140.58849999999998</c:v>
                </c:pt>
                <c:pt idx="114938">
                  <c:v>-140.58649999999997</c:v>
                </c:pt>
                <c:pt idx="114939">
                  <c:v>-140.58449999999999</c:v>
                </c:pt>
                <c:pt idx="114940">
                  <c:v>-140.58249999999998</c:v>
                </c:pt>
                <c:pt idx="114941">
                  <c:v>-140.58049999999997</c:v>
                </c:pt>
                <c:pt idx="114942">
                  <c:v>-140.57849999999999</c:v>
                </c:pt>
                <c:pt idx="114943">
                  <c:v>-140.57649999999998</c:v>
                </c:pt>
                <c:pt idx="114944">
                  <c:v>-140.57449999999997</c:v>
                </c:pt>
                <c:pt idx="114945">
                  <c:v>-140.57249999999999</c:v>
                </c:pt>
                <c:pt idx="114946">
                  <c:v>-140.57049999999998</c:v>
                </c:pt>
                <c:pt idx="114947">
                  <c:v>-140.56849999999997</c:v>
                </c:pt>
                <c:pt idx="114948">
                  <c:v>-140.56649999999999</c:v>
                </c:pt>
                <c:pt idx="114949">
                  <c:v>-140.56449999999998</c:v>
                </c:pt>
                <c:pt idx="114950">
                  <c:v>-140.56249999999997</c:v>
                </c:pt>
                <c:pt idx="114951">
                  <c:v>-140.56049999999999</c:v>
                </c:pt>
                <c:pt idx="114952">
                  <c:v>-140.55849999999998</c:v>
                </c:pt>
                <c:pt idx="114953">
                  <c:v>-140.55649999999997</c:v>
                </c:pt>
                <c:pt idx="114954">
                  <c:v>-140.55449999999999</c:v>
                </c:pt>
                <c:pt idx="114955">
                  <c:v>-140.55249999999998</c:v>
                </c:pt>
                <c:pt idx="114956">
                  <c:v>-140.55049999999997</c:v>
                </c:pt>
                <c:pt idx="114957">
                  <c:v>-140.54849999999999</c:v>
                </c:pt>
                <c:pt idx="114958">
                  <c:v>-140.54649999999998</c:v>
                </c:pt>
                <c:pt idx="114959">
                  <c:v>-140.54449999999997</c:v>
                </c:pt>
                <c:pt idx="114960">
                  <c:v>-140.54249999999999</c:v>
                </c:pt>
                <c:pt idx="114961">
                  <c:v>-140.54049999999998</c:v>
                </c:pt>
                <c:pt idx="114962">
                  <c:v>-140.53849999999997</c:v>
                </c:pt>
                <c:pt idx="114963">
                  <c:v>-140.53649999999999</c:v>
                </c:pt>
                <c:pt idx="114964">
                  <c:v>-140.53449999999998</c:v>
                </c:pt>
                <c:pt idx="114965">
                  <c:v>-140.53249999999997</c:v>
                </c:pt>
                <c:pt idx="114966">
                  <c:v>-140.53049999999999</c:v>
                </c:pt>
                <c:pt idx="114967">
                  <c:v>-140.52849999999998</c:v>
                </c:pt>
                <c:pt idx="114968">
                  <c:v>-140.52649999999997</c:v>
                </c:pt>
                <c:pt idx="114969">
                  <c:v>-140.52449999999999</c:v>
                </c:pt>
                <c:pt idx="114970">
                  <c:v>-140.52249999999998</c:v>
                </c:pt>
                <c:pt idx="114971">
                  <c:v>-140.52049999999997</c:v>
                </c:pt>
                <c:pt idx="114972">
                  <c:v>-140.51849999999999</c:v>
                </c:pt>
                <c:pt idx="114973">
                  <c:v>-140.51649999999998</c:v>
                </c:pt>
                <c:pt idx="114974">
                  <c:v>-140.51449999999997</c:v>
                </c:pt>
                <c:pt idx="114975">
                  <c:v>-140.51249999999999</c:v>
                </c:pt>
                <c:pt idx="114976">
                  <c:v>-140.51049999999998</c:v>
                </c:pt>
                <c:pt idx="114977">
                  <c:v>-140.50849999999997</c:v>
                </c:pt>
                <c:pt idx="114978">
                  <c:v>-140.50649999999999</c:v>
                </c:pt>
                <c:pt idx="114979">
                  <c:v>-140.50449999999998</c:v>
                </c:pt>
                <c:pt idx="114980">
                  <c:v>-140.50249999999997</c:v>
                </c:pt>
                <c:pt idx="114981">
                  <c:v>-140.50049999999999</c:v>
                </c:pt>
                <c:pt idx="114982">
                  <c:v>-140.49849999999998</c:v>
                </c:pt>
                <c:pt idx="114983">
                  <c:v>-140.49649999999997</c:v>
                </c:pt>
                <c:pt idx="114984">
                  <c:v>-140.49449999999999</c:v>
                </c:pt>
                <c:pt idx="114985">
                  <c:v>-140.49249999999998</c:v>
                </c:pt>
                <c:pt idx="114986">
                  <c:v>-140.49049999999997</c:v>
                </c:pt>
                <c:pt idx="114987">
                  <c:v>-140.48849999999999</c:v>
                </c:pt>
                <c:pt idx="114988">
                  <c:v>-140.48649999999998</c:v>
                </c:pt>
                <c:pt idx="114989">
                  <c:v>-140.48449999999997</c:v>
                </c:pt>
                <c:pt idx="114990">
                  <c:v>-140.48249999999999</c:v>
                </c:pt>
                <c:pt idx="114991">
                  <c:v>-140.48049999999998</c:v>
                </c:pt>
                <c:pt idx="114992">
                  <c:v>-140.47849999999997</c:v>
                </c:pt>
                <c:pt idx="114993">
                  <c:v>-140.47649999999999</c:v>
                </c:pt>
                <c:pt idx="114994">
                  <c:v>-140.47449999999998</c:v>
                </c:pt>
                <c:pt idx="114995">
                  <c:v>-140.47249999999997</c:v>
                </c:pt>
                <c:pt idx="114996">
                  <c:v>-140.47049999999999</c:v>
                </c:pt>
                <c:pt idx="114997">
                  <c:v>-140.46849999999998</c:v>
                </c:pt>
                <c:pt idx="114998">
                  <c:v>-140.46649999999997</c:v>
                </c:pt>
                <c:pt idx="114999">
                  <c:v>-140.46449999999999</c:v>
                </c:pt>
                <c:pt idx="115000">
                  <c:v>-140.46249999999998</c:v>
                </c:pt>
                <c:pt idx="115001">
                  <c:v>-140.46049999999997</c:v>
                </c:pt>
                <c:pt idx="115002">
                  <c:v>-140.45849999999999</c:v>
                </c:pt>
                <c:pt idx="115003">
                  <c:v>-140.45649999999998</c:v>
                </c:pt>
                <c:pt idx="115004">
                  <c:v>-140.45449999999997</c:v>
                </c:pt>
                <c:pt idx="115005">
                  <c:v>-140.45249999999999</c:v>
                </c:pt>
                <c:pt idx="115006">
                  <c:v>-140.45049999999998</c:v>
                </c:pt>
                <c:pt idx="115007">
                  <c:v>-140.44849999999997</c:v>
                </c:pt>
                <c:pt idx="115008">
                  <c:v>-140.44649999999999</c:v>
                </c:pt>
                <c:pt idx="115009">
                  <c:v>-140.44449999999998</c:v>
                </c:pt>
                <c:pt idx="115010">
                  <c:v>-140.44249999999997</c:v>
                </c:pt>
                <c:pt idx="115011">
                  <c:v>-140.44049999999999</c:v>
                </c:pt>
                <c:pt idx="115012">
                  <c:v>-140.43849999999998</c:v>
                </c:pt>
                <c:pt idx="115013">
                  <c:v>-140.43649999999997</c:v>
                </c:pt>
                <c:pt idx="115014">
                  <c:v>-140.43449999999999</c:v>
                </c:pt>
                <c:pt idx="115015">
                  <c:v>-140.43249999999998</c:v>
                </c:pt>
                <c:pt idx="115016">
                  <c:v>-140.43049999999997</c:v>
                </c:pt>
                <c:pt idx="115017">
                  <c:v>-140.42849999999999</c:v>
                </c:pt>
                <c:pt idx="115018">
                  <c:v>-140.42649999999998</c:v>
                </c:pt>
                <c:pt idx="115019">
                  <c:v>-140.42449999999997</c:v>
                </c:pt>
                <c:pt idx="115020">
                  <c:v>-140.42249999999999</c:v>
                </c:pt>
                <c:pt idx="115021">
                  <c:v>-140.42049999999998</c:v>
                </c:pt>
                <c:pt idx="115022">
                  <c:v>-140.41849999999997</c:v>
                </c:pt>
                <c:pt idx="115023">
                  <c:v>-140.41649999999998</c:v>
                </c:pt>
                <c:pt idx="115024">
                  <c:v>-140.41449999999998</c:v>
                </c:pt>
                <c:pt idx="115025">
                  <c:v>-140.41249999999997</c:v>
                </c:pt>
                <c:pt idx="115026">
                  <c:v>-140.41049999999998</c:v>
                </c:pt>
                <c:pt idx="115027">
                  <c:v>-140.40849999999998</c:v>
                </c:pt>
                <c:pt idx="115028">
                  <c:v>-140.40649999999997</c:v>
                </c:pt>
                <c:pt idx="115029">
                  <c:v>-140.40449999999998</c:v>
                </c:pt>
                <c:pt idx="115030">
                  <c:v>-140.40249999999997</c:v>
                </c:pt>
                <c:pt idx="115031">
                  <c:v>-140.40049999999997</c:v>
                </c:pt>
                <c:pt idx="115032">
                  <c:v>-140.39849999999998</c:v>
                </c:pt>
                <c:pt idx="115033">
                  <c:v>-140.39649999999997</c:v>
                </c:pt>
                <c:pt idx="115034">
                  <c:v>-140.39449999999997</c:v>
                </c:pt>
                <c:pt idx="115035">
                  <c:v>-140.39249999999998</c:v>
                </c:pt>
                <c:pt idx="115036">
                  <c:v>-140.39049999999997</c:v>
                </c:pt>
                <c:pt idx="115037">
                  <c:v>-140.38849999999996</c:v>
                </c:pt>
                <c:pt idx="115038">
                  <c:v>-140.38649999999998</c:v>
                </c:pt>
                <c:pt idx="115039">
                  <c:v>-140.38449999999997</c:v>
                </c:pt>
                <c:pt idx="115040">
                  <c:v>-140.38249999999996</c:v>
                </c:pt>
                <c:pt idx="115041">
                  <c:v>-140.38049999999998</c:v>
                </c:pt>
                <c:pt idx="115042">
                  <c:v>-140.37849999999997</c:v>
                </c:pt>
                <c:pt idx="115043">
                  <c:v>-140.37649999999996</c:v>
                </c:pt>
                <c:pt idx="115044">
                  <c:v>-140.37449999999998</c:v>
                </c:pt>
                <c:pt idx="115045">
                  <c:v>-140.37249999999997</c:v>
                </c:pt>
                <c:pt idx="115046">
                  <c:v>-140.37049999999996</c:v>
                </c:pt>
                <c:pt idx="115047">
                  <c:v>-140.36849999999998</c:v>
                </c:pt>
                <c:pt idx="115048">
                  <c:v>-140.36649999999997</c:v>
                </c:pt>
                <c:pt idx="115049">
                  <c:v>-140.36449999999996</c:v>
                </c:pt>
                <c:pt idx="115050">
                  <c:v>-140.36249999999998</c:v>
                </c:pt>
                <c:pt idx="115051">
                  <c:v>-140.36049999999997</c:v>
                </c:pt>
                <c:pt idx="115052">
                  <c:v>-140.35849999999996</c:v>
                </c:pt>
                <c:pt idx="115053">
                  <c:v>-140.35649999999998</c:v>
                </c:pt>
                <c:pt idx="115054">
                  <c:v>-140.35449999999997</c:v>
                </c:pt>
                <c:pt idx="115055">
                  <c:v>-140.35249999999996</c:v>
                </c:pt>
                <c:pt idx="115056">
                  <c:v>-140.35049999999998</c:v>
                </c:pt>
                <c:pt idx="115057">
                  <c:v>-140.34849999999997</c:v>
                </c:pt>
                <c:pt idx="115058">
                  <c:v>-140.34649999999996</c:v>
                </c:pt>
                <c:pt idx="115059">
                  <c:v>-140.34449999999998</c:v>
                </c:pt>
                <c:pt idx="115060">
                  <c:v>-140.34249999999997</c:v>
                </c:pt>
                <c:pt idx="115061">
                  <c:v>-140.34049999999996</c:v>
                </c:pt>
                <c:pt idx="115062">
                  <c:v>-140.33849999999998</c:v>
                </c:pt>
                <c:pt idx="115063">
                  <c:v>-140.33649999999997</c:v>
                </c:pt>
                <c:pt idx="115064">
                  <c:v>-140.33449999999999</c:v>
                </c:pt>
                <c:pt idx="115065">
                  <c:v>-140.33249999999998</c:v>
                </c:pt>
                <c:pt idx="115066">
                  <c:v>-140.33049999999997</c:v>
                </c:pt>
                <c:pt idx="115067">
                  <c:v>-140.32849999999999</c:v>
                </c:pt>
                <c:pt idx="115068">
                  <c:v>-140.32649999999998</c:v>
                </c:pt>
                <c:pt idx="115069">
                  <c:v>-140.32449999999997</c:v>
                </c:pt>
                <c:pt idx="115070">
                  <c:v>-140.32249999999999</c:v>
                </c:pt>
                <c:pt idx="115071">
                  <c:v>-140.32049999999998</c:v>
                </c:pt>
                <c:pt idx="115072">
                  <c:v>-140.31849999999997</c:v>
                </c:pt>
                <c:pt idx="115073">
                  <c:v>-140.31649999999999</c:v>
                </c:pt>
                <c:pt idx="115074">
                  <c:v>-140.31449999999998</c:v>
                </c:pt>
                <c:pt idx="115075">
                  <c:v>-140.31249999999997</c:v>
                </c:pt>
                <c:pt idx="115076">
                  <c:v>-140.31049999999999</c:v>
                </c:pt>
                <c:pt idx="115077">
                  <c:v>-140.30849999999998</c:v>
                </c:pt>
                <c:pt idx="115078">
                  <c:v>-140.30649999999997</c:v>
                </c:pt>
                <c:pt idx="115079">
                  <c:v>-140.30449999999999</c:v>
                </c:pt>
                <c:pt idx="115080">
                  <c:v>-140.30249999999998</c:v>
                </c:pt>
                <c:pt idx="115081">
                  <c:v>-140.30049999999997</c:v>
                </c:pt>
                <c:pt idx="115082">
                  <c:v>-140.29849999999999</c:v>
                </c:pt>
                <c:pt idx="115083">
                  <c:v>-140.29649999999998</c:v>
                </c:pt>
                <c:pt idx="115084">
                  <c:v>-140.29449999999997</c:v>
                </c:pt>
                <c:pt idx="115085">
                  <c:v>-140.29249999999999</c:v>
                </c:pt>
                <c:pt idx="115086">
                  <c:v>-140.29049999999998</c:v>
                </c:pt>
                <c:pt idx="115087">
                  <c:v>-140.28849999999997</c:v>
                </c:pt>
                <c:pt idx="115088">
                  <c:v>-140.28649999999999</c:v>
                </c:pt>
                <c:pt idx="115089">
                  <c:v>-140.28449999999998</c:v>
                </c:pt>
                <c:pt idx="115090">
                  <c:v>-140.28249999999997</c:v>
                </c:pt>
                <c:pt idx="115091">
                  <c:v>-140.28049999999999</c:v>
                </c:pt>
                <c:pt idx="115092">
                  <c:v>-140.27849999999998</c:v>
                </c:pt>
                <c:pt idx="115093">
                  <c:v>-140.27649999999997</c:v>
                </c:pt>
                <c:pt idx="115094">
                  <c:v>-140.27449999999999</c:v>
                </c:pt>
                <c:pt idx="115095">
                  <c:v>-140.27249999999998</c:v>
                </c:pt>
                <c:pt idx="115096">
                  <c:v>-140.27049999999997</c:v>
                </c:pt>
                <c:pt idx="115097">
                  <c:v>-140.26849999999999</c:v>
                </c:pt>
                <c:pt idx="115098">
                  <c:v>-140.26649999999998</c:v>
                </c:pt>
                <c:pt idx="115099">
                  <c:v>-140.26449999999997</c:v>
                </c:pt>
                <c:pt idx="115100">
                  <c:v>-140.26249999999999</c:v>
                </c:pt>
                <c:pt idx="115101">
                  <c:v>-140.26049999999998</c:v>
                </c:pt>
                <c:pt idx="115102">
                  <c:v>-140.25849999999997</c:v>
                </c:pt>
                <c:pt idx="115103">
                  <c:v>-140.25649999999999</c:v>
                </c:pt>
                <c:pt idx="115104">
                  <c:v>-140.25449999999998</c:v>
                </c:pt>
                <c:pt idx="115105">
                  <c:v>-140.25249999999997</c:v>
                </c:pt>
                <c:pt idx="115106">
                  <c:v>-140.25049999999999</c:v>
                </c:pt>
                <c:pt idx="115107">
                  <c:v>-140.24849999999998</c:v>
                </c:pt>
                <c:pt idx="115108">
                  <c:v>-140.24649999999997</c:v>
                </c:pt>
                <c:pt idx="115109">
                  <c:v>-140.24449999999999</c:v>
                </c:pt>
                <c:pt idx="115110">
                  <c:v>-140.24249999999998</c:v>
                </c:pt>
                <c:pt idx="115111">
                  <c:v>-140.24049999999997</c:v>
                </c:pt>
                <c:pt idx="115112">
                  <c:v>-140.23849999999999</c:v>
                </c:pt>
                <c:pt idx="115113">
                  <c:v>-140.23649999999998</c:v>
                </c:pt>
                <c:pt idx="115114">
                  <c:v>-140.23449999999997</c:v>
                </c:pt>
                <c:pt idx="115115">
                  <c:v>-140.23249999999999</c:v>
                </c:pt>
                <c:pt idx="115116">
                  <c:v>-140.23049999999998</c:v>
                </c:pt>
                <c:pt idx="115117">
                  <c:v>-140.22849999999997</c:v>
                </c:pt>
                <c:pt idx="115118">
                  <c:v>-140.22649999999999</c:v>
                </c:pt>
                <c:pt idx="115119">
                  <c:v>-140.22449999999998</c:v>
                </c:pt>
                <c:pt idx="115120">
                  <c:v>-140.22249999999997</c:v>
                </c:pt>
                <c:pt idx="115121">
                  <c:v>-140.22049999999999</c:v>
                </c:pt>
                <c:pt idx="115122">
                  <c:v>-140.21849999999998</c:v>
                </c:pt>
                <c:pt idx="115123">
                  <c:v>-140.21649999999997</c:v>
                </c:pt>
                <c:pt idx="115124">
                  <c:v>-140.21449999999999</c:v>
                </c:pt>
                <c:pt idx="115125">
                  <c:v>-140.21249999999998</c:v>
                </c:pt>
                <c:pt idx="115126">
                  <c:v>-140.21049999999997</c:v>
                </c:pt>
                <c:pt idx="115127">
                  <c:v>-140.20849999999999</c:v>
                </c:pt>
                <c:pt idx="115128">
                  <c:v>-140.20649999999998</c:v>
                </c:pt>
                <c:pt idx="115129">
                  <c:v>-140.20449999999997</c:v>
                </c:pt>
                <c:pt idx="115130">
                  <c:v>-140.20249999999999</c:v>
                </c:pt>
                <c:pt idx="115131">
                  <c:v>-140.20049999999998</c:v>
                </c:pt>
                <c:pt idx="115132">
                  <c:v>-140.19849999999997</c:v>
                </c:pt>
                <c:pt idx="115133">
                  <c:v>-140.19649999999999</c:v>
                </c:pt>
                <c:pt idx="115134">
                  <c:v>-140.19449999999998</c:v>
                </c:pt>
                <c:pt idx="115135">
                  <c:v>-140.19249999999997</c:v>
                </c:pt>
                <c:pt idx="115136">
                  <c:v>-140.19049999999999</c:v>
                </c:pt>
                <c:pt idx="115137">
                  <c:v>-140.18849999999998</c:v>
                </c:pt>
                <c:pt idx="115138">
                  <c:v>-140.18649999999997</c:v>
                </c:pt>
                <c:pt idx="115139">
                  <c:v>-140.18449999999999</c:v>
                </c:pt>
                <c:pt idx="115140">
                  <c:v>-140.18249999999998</c:v>
                </c:pt>
                <c:pt idx="115141">
                  <c:v>-140.18049999999997</c:v>
                </c:pt>
                <c:pt idx="115142">
                  <c:v>-140.17849999999999</c:v>
                </c:pt>
                <c:pt idx="115143">
                  <c:v>-140.17649999999998</c:v>
                </c:pt>
                <c:pt idx="115144">
                  <c:v>-140.17449999999997</c:v>
                </c:pt>
                <c:pt idx="115145">
                  <c:v>-140.17249999999999</c:v>
                </c:pt>
                <c:pt idx="115146">
                  <c:v>-140.17049999999998</c:v>
                </c:pt>
                <c:pt idx="115147">
                  <c:v>-140.16849999999997</c:v>
                </c:pt>
                <c:pt idx="115148">
                  <c:v>-140.16649999999998</c:v>
                </c:pt>
                <c:pt idx="115149">
                  <c:v>-140.16449999999998</c:v>
                </c:pt>
                <c:pt idx="115150">
                  <c:v>-140.16249999999997</c:v>
                </c:pt>
                <c:pt idx="115151">
                  <c:v>-140.16049999999998</c:v>
                </c:pt>
                <c:pt idx="115152">
                  <c:v>-140.15849999999998</c:v>
                </c:pt>
                <c:pt idx="115153">
                  <c:v>-140.15649999999997</c:v>
                </c:pt>
                <c:pt idx="115154">
                  <c:v>-140.15449999999998</c:v>
                </c:pt>
                <c:pt idx="115155">
                  <c:v>-140.15249999999997</c:v>
                </c:pt>
                <c:pt idx="115156">
                  <c:v>-140.15049999999997</c:v>
                </c:pt>
                <c:pt idx="115157">
                  <c:v>-140.14849999999998</c:v>
                </c:pt>
                <c:pt idx="115158">
                  <c:v>-140.14649999999997</c:v>
                </c:pt>
                <c:pt idx="115159">
                  <c:v>-140.14449999999997</c:v>
                </c:pt>
                <c:pt idx="115160">
                  <c:v>-140.14249999999998</c:v>
                </c:pt>
                <c:pt idx="115161">
                  <c:v>-140.14049999999997</c:v>
                </c:pt>
                <c:pt idx="115162">
                  <c:v>-140.13849999999996</c:v>
                </c:pt>
                <c:pt idx="115163">
                  <c:v>-140.13649999999998</c:v>
                </c:pt>
                <c:pt idx="115164">
                  <c:v>-140.13449999999997</c:v>
                </c:pt>
                <c:pt idx="115165">
                  <c:v>-140.13249999999996</c:v>
                </c:pt>
                <c:pt idx="115166">
                  <c:v>-140.13049999999998</c:v>
                </c:pt>
                <c:pt idx="115167">
                  <c:v>-140.12849999999997</c:v>
                </c:pt>
                <c:pt idx="115168">
                  <c:v>-140.12649999999996</c:v>
                </c:pt>
                <c:pt idx="115169">
                  <c:v>-140.12449999999998</c:v>
                </c:pt>
                <c:pt idx="115170">
                  <c:v>-140.12249999999997</c:v>
                </c:pt>
                <c:pt idx="115171">
                  <c:v>-140.12049999999996</c:v>
                </c:pt>
                <c:pt idx="115172">
                  <c:v>-140.11849999999998</c:v>
                </c:pt>
                <c:pt idx="115173">
                  <c:v>-140.11649999999997</c:v>
                </c:pt>
                <c:pt idx="115174">
                  <c:v>-140.11449999999996</c:v>
                </c:pt>
                <c:pt idx="115175">
                  <c:v>-140.11249999999998</c:v>
                </c:pt>
                <c:pt idx="115176">
                  <c:v>-140.11049999999997</c:v>
                </c:pt>
                <c:pt idx="115177">
                  <c:v>-140.10849999999996</c:v>
                </c:pt>
                <c:pt idx="115178">
                  <c:v>-140.10649999999998</c:v>
                </c:pt>
                <c:pt idx="115179">
                  <c:v>-140.10449999999997</c:v>
                </c:pt>
                <c:pt idx="115180">
                  <c:v>-140.10249999999996</c:v>
                </c:pt>
                <c:pt idx="115181">
                  <c:v>-140.10049999999998</c:v>
                </c:pt>
                <c:pt idx="115182">
                  <c:v>-140.09849999999997</c:v>
                </c:pt>
                <c:pt idx="115183">
                  <c:v>-140.09649999999996</c:v>
                </c:pt>
                <c:pt idx="115184">
                  <c:v>-140.09449999999998</c:v>
                </c:pt>
                <c:pt idx="115185">
                  <c:v>-140.09249999999997</c:v>
                </c:pt>
                <c:pt idx="115186">
                  <c:v>-140.09049999999996</c:v>
                </c:pt>
                <c:pt idx="115187">
                  <c:v>-140.08849999999998</c:v>
                </c:pt>
                <c:pt idx="115188">
                  <c:v>-140.08649999999997</c:v>
                </c:pt>
                <c:pt idx="115189">
                  <c:v>-140.08449999999999</c:v>
                </c:pt>
                <c:pt idx="115190">
                  <c:v>-140.08249999999998</c:v>
                </c:pt>
                <c:pt idx="115191">
                  <c:v>-140.08049999999997</c:v>
                </c:pt>
                <c:pt idx="115192">
                  <c:v>-140.07849999999999</c:v>
                </c:pt>
                <c:pt idx="115193">
                  <c:v>-140.07649999999998</c:v>
                </c:pt>
                <c:pt idx="115194">
                  <c:v>-140.07449999999997</c:v>
                </c:pt>
                <c:pt idx="115195">
                  <c:v>-140.07249999999999</c:v>
                </c:pt>
                <c:pt idx="115196">
                  <c:v>-140.07049999999998</c:v>
                </c:pt>
                <c:pt idx="115197">
                  <c:v>-140.06849999999997</c:v>
                </c:pt>
                <c:pt idx="115198">
                  <c:v>-140.06649999999999</c:v>
                </c:pt>
                <c:pt idx="115199">
                  <c:v>-140.06449999999998</c:v>
                </c:pt>
                <c:pt idx="115200">
                  <c:v>-140.06249999999997</c:v>
                </c:pt>
                <c:pt idx="115201">
                  <c:v>-140.06049999999999</c:v>
                </c:pt>
                <c:pt idx="115202">
                  <c:v>-140.05849999999998</c:v>
                </c:pt>
                <c:pt idx="115203">
                  <c:v>-140.05649999999997</c:v>
                </c:pt>
                <c:pt idx="115204">
                  <c:v>-140.05449999999999</c:v>
                </c:pt>
                <c:pt idx="115205">
                  <c:v>-140.05249999999998</c:v>
                </c:pt>
                <c:pt idx="115206">
                  <c:v>-140.05049999999997</c:v>
                </c:pt>
                <c:pt idx="115207">
                  <c:v>-140.04849999999999</c:v>
                </c:pt>
                <c:pt idx="115208">
                  <c:v>-140.04649999999998</c:v>
                </c:pt>
                <c:pt idx="115209">
                  <c:v>-140.04449999999997</c:v>
                </c:pt>
                <c:pt idx="115210">
                  <c:v>-140.04249999999999</c:v>
                </c:pt>
                <c:pt idx="115211">
                  <c:v>-140.04049999999998</c:v>
                </c:pt>
                <c:pt idx="115212">
                  <c:v>-140.03849999999997</c:v>
                </c:pt>
                <c:pt idx="115213">
                  <c:v>-140.03649999999999</c:v>
                </c:pt>
                <c:pt idx="115214">
                  <c:v>-140.03449999999998</c:v>
                </c:pt>
                <c:pt idx="115215">
                  <c:v>-140.03249999999997</c:v>
                </c:pt>
                <c:pt idx="115216">
                  <c:v>-140.03049999999999</c:v>
                </c:pt>
                <c:pt idx="115217">
                  <c:v>-140.02849999999998</c:v>
                </c:pt>
                <c:pt idx="115218">
                  <c:v>-140.02649999999997</c:v>
                </c:pt>
                <c:pt idx="115219">
                  <c:v>-140.02449999999999</c:v>
                </c:pt>
                <c:pt idx="115220">
                  <c:v>-140.02249999999998</c:v>
                </c:pt>
                <c:pt idx="115221">
                  <c:v>-140.02049999999997</c:v>
                </c:pt>
                <c:pt idx="115222">
                  <c:v>-140.01849999999999</c:v>
                </c:pt>
                <c:pt idx="115223">
                  <c:v>-140.01649999999998</c:v>
                </c:pt>
                <c:pt idx="115224">
                  <c:v>-140.01449999999997</c:v>
                </c:pt>
                <c:pt idx="115225">
                  <c:v>-140.01249999999999</c:v>
                </c:pt>
                <c:pt idx="115226">
                  <c:v>-140.01049999999998</c:v>
                </c:pt>
                <c:pt idx="115227">
                  <c:v>-140.00849999999997</c:v>
                </c:pt>
                <c:pt idx="115228">
                  <c:v>-140.00649999999999</c:v>
                </c:pt>
                <c:pt idx="115229">
                  <c:v>-140.00449999999998</c:v>
                </c:pt>
                <c:pt idx="115230">
                  <c:v>-140.00249999999997</c:v>
                </c:pt>
                <c:pt idx="115231">
                  <c:v>-140.00049999999999</c:v>
                </c:pt>
                <c:pt idx="115232">
                  <c:v>-139.99849999999998</c:v>
                </c:pt>
                <c:pt idx="115233">
                  <c:v>-139.99649999999997</c:v>
                </c:pt>
                <c:pt idx="115234">
                  <c:v>-139.99449999999999</c:v>
                </c:pt>
                <c:pt idx="115235">
                  <c:v>-139.99249999999998</c:v>
                </c:pt>
                <c:pt idx="115236">
                  <c:v>-139.99049999999997</c:v>
                </c:pt>
                <c:pt idx="115237">
                  <c:v>-139.98849999999999</c:v>
                </c:pt>
                <c:pt idx="115238">
                  <c:v>-139.98649999999998</c:v>
                </c:pt>
                <c:pt idx="115239">
                  <c:v>-139.98449999999997</c:v>
                </c:pt>
                <c:pt idx="115240">
                  <c:v>-139.98249999999999</c:v>
                </c:pt>
                <c:pt idx="115241">
                  <c:v>-139.98049999999998</c:v>
                </c:pt>
                <c:pt idx="115242">
                  <c:v>-139.97849999999997</c:v>
                </c:pt>
                <c:pt idx="115243">
                  <c:v>-139.97649999999999</c:v>
                </c:pt>
                <c:pt idx="115244">
                  <c:v>-139.97449999999998</c:v>
                </c:pt>
                <c:pt idx="115245">
                  <c:v>-139.97249999999997</c:v>
                </c:pt>
                <c:pt idx="115246">
                  <c:v>-139.97049999999999</c:v>
                </c:pt>
                <c:pt idx="115247">
                  <c:v>-139.96849999999998</c:v>
                </c:pt>
                <c:pt idx="115248">
                  <c:v>-139.96649999999997</c:v>
                </c:pt>
                <c:pt idx="115249">
                  <c:v>-139.96449999999999</c:v>
                </c:pt>
                <c:pt idx="115250">
                  <c:v>-139.96249999999998</c:v>
                </c:pt>
                <c:pt idx="115251">
                  <c:v>-139.96049999999997</c:v>
                </c:pt>
                <c:pt idx="115252">
                  <c:v>-139.95849999999999</c:v>
                </c:pt>
                <c:pt idx="115253">
                  <c:v>-139.95649999999998</c:v>
                </c:pt>
                <c:pt idx="115254">
                  <c:v>-139.95449999999997</c:v>
                </c:pt>
                <c:pt idx="115255">
                  <c:v>-139.95249999999999</c:v>
                </c:pt>
                <c:pt idx="115256">
                  <c:v>-139.95049999999998</c:v>
                </c:pt>
                <c:pt idx="115257">
                  <c:v>-139.94849999999997</c:v>
                </c:pt>
                <c:pt idx="115258">
                  <c:v>-139.94649999999999</c:v>
                </c:pt>
                <c:pt idx="115259">
                  <c:v>-139.94449999999998</c:v>
                </c:pt>
                <c:pt idx="115260">
                  <c:v>-139.94249999999997</c:v>
                </c:pt>
                <c:pt idx="115261">
                  <c:v>-139.94049999999999</c:v>
                </c:pt>
                <c:pt idx="115262">
                  <c:v>-139.93849999999998</c:v>
                </c:pt>
                <c:pt idx="115263">
                  <c:v>-139.93649999999997</c:v>
                </c:pt>
                <c:pt idx="115264">
                  <c:v>-139.93449999999999</c:v>
                </c:pt>
                <c:pt idx="115265">
                  <c:v>-139.93249999999998</c:v>
                </c:pt>
                <c:pt idx="115266">
                  <c:v>-139.93049999999997</c:v>
                </c:pt>
                <c:pt idx="115267">
                  <c:v>-139.92849999999999</c:v>
                </c:pt>
                <c:pt idx="115268">
                  <c:v>-139.92649999999998</c:v>
                </c:pt>
                <c:pt idx="115269">
                  <c:v>-139.92449999999997</c:v>
                </c:pt>
                <c:pt idx="115270">
                  <c:v>-139.92249999999999</c:v>
                </c:pt>
                <c:pt idx="115271">
                  <c:v>-139.92049999999998</c:v>
                </c:pt>
                <c:pt idx="115272">
                  <c:v>-139.91849999999997</c:v>
                </c:pt>
                <c:pt idx="115273">
                  <c:v>-139.91649999999998</c:v>
                </c:pt>
                <c:pt idx="115274">
                  <c:v>-139.91449999999998</c:v>
                </c:pt>
                <c:pt idx="115275">
                  <c:v>-139.91249999999997</c:v>
                </c:pt>
                <c:pt idx="115276">
                  <c:v>-139.91049999999998</c:v>
                </c:pt>
                <c:pt idx="115277">
                  <c:v>-139.90849999999998</c:v>
                </c:pt>
                <c:pt idx="115278">
                  <c:v>-139.90649999999997</c:v>
                </c:pt>
                <c:pt idx="115279">
                  <c:v>-139.90449999999998</c:v>
                </c:pt>
                <c:pt idx="115280">
                  <c:v>-139.90249999999997</c:v>
                </c:pt>
                <c:pt idx="115281">
                  <c:v>-139.90049999999997</c:v>
                </c:pt>
                <c:pt idx="115282">
                  <c:v>-139.89849999999998</c:v>
                </c:pt>
                <c:pt idx="115283">
                  <c:v>-139.89649999999997</c:v>
                </c:pt>
                <c:pt idx="115284">
                  <c:v>-139.89449999999997</c:v>
                </c:pt>
                <c:pt idx="115285">
                  <c:v>-139.89249999999998</c:v>
                </c:pt>
                <c:pt idx="115286">
                  <c:v>-139.89049999999997</c:v>
                </c:pt>
                <c:pt idx="115287">
                  <c:v>-139.88849999999996</c:v>
                </c:pt>
                <c:pt idx="115288">
                  <c:v>-139.88649999999998</c:v>
                </c:pt>
                <c:pt idx="115289">
                  <c:v>-139.88449999999997</c:v>
                </c:pt>
                <c:pt idx="115290">
                  <c:v>-139.88249999999996</c:v>
                </c:pt>
                <c:pt idx="115291">
                  <c:v>-139.88049999999998</c:v>
                </c:pt>
                <c:pt idx="115292">
                  <c:v>-139.87849999999997</c:v>
                </c:pt>
                <c:pt idx="115293">
                  <c:v>-139.87649999999996</c:v>
                </c:pt>
                <c:pt idx="115294">
                  <c:v>-139.87449999999998</c:v>
                </c:pt>
                <c:pt idx="115295">
                  <c:v>-139.87249999999997</c:v>
                </c:pt>
                <c:pt idx="115296">
                  <c:v>-139.87049999999996</c:v>
                </c:pt>
                <c:pt idx="115297">
                  <c:v>-139.86849999999998</c:v>
                </c:pt>
                <c:pt idx="115298">
                  <c:v>-139.86649999999997</c:v>
                </c:pt>
                <c:pt idx="115299">
                  <c:v>-139.86449999999996</c:v>
                </c:pt>
                <c:pt idx="115300">
                  <c:v>-139.86249999999998</c:v>
                </c:pt>
                <c:pt idx="115301">
                  <c:v>-139.86049999999997</c:v>
                </c:pt>
                <c:pt idx="115302">
                  <c:v>-139.85849999999996</c:v>
                </c:pt>
                <c:pt idx="115303">
                  <c:v>-139.85649999999998</c:v>
                </c:pt>
                <c:pt idx="115304">
                  <c:v>-139.85449999999997</c:v>
                </c:pt>
                <c:pt idx="115305">
                  <c:v>-139.85249999999996</c:v>
                </c:pt>
                <c:pt idx="115306">
                  <c:v>-139.85049999999998</c:v>
                </c:pt>
                <c:pt idx="115307">
                  <c:v>-139.84849999999997</c:v>
                </c:pt>
                <c:pt idx="115308">
                  <c:v>-139.84649999999996</c:v>
                </c:pt>
                <c:pt idx="115309">
                  <c:v>-139.84449999999998</c:v>
                </c:pt>
                <c:pt idx="115310">
                  <c:v>-139.84249999999997</c:v>
                </c:pt>
                <c:pt idx="115311">
                  <c:v>-139.84049999999996</c:v>
                </c:pt>
                <c:pt idx="115312">
                  <c:v>-139.83849999999998</c:v>
                </c:pt>
                <c:pt idx="115313">
                  <c:v>-139.83649999999997</c:v>
                </c:pt>
                <c:pt idx="115314">
                  <c:v>-139.83449999999999</c:v>
                </c:pt>
                <c:pt idx="115315">
                  <c:v>-139.83249999999998</c:v>
                </c:pt>
                <c:pt idx="115316">
                  <c:v>-139.83049999999997</c:v>
                </c:pt>
                <c:pt idx="115317">
                  <c:v>-139.82849999999999</c:v>
                </c:pt>
                <c:pt idx="115318">
                  <c:v>-139.82649999999998</c:v>
                </c:pt>
                <c:pt idx="115319">
                  <c:v>-139.82449999999997</c:v>
                </c:pt>
                <c:pt idx="115320">
                  <c:v>-139.82249999999999</c:v>
                </c:pt>
                <c:pt idx="115321">
                  <c:v>-139.82049999999998</c:v>
                </c:pt>
                <c:pt idx="115322">
                  <c:v>-139.81849999999997</c:v>
                </c:pt>
                <c:pt idx="115323">
                  <c:v>-139.81649999999999</c:v>
                </c:pt>
                <c:pt idx="115324">
                  <c:v>-139.81449999999998</c:v>
                </c:pt>
                <c:pt idx="115325">
                  <c:v>-139.81249999999997</c:v>
                </c:pt>
                <c:pt idx="115326">
                  <c:v>-139.81049999999999</c:v>
                </c:pt>
                <c:pt idx="115327">
                  <c:v>-139.80849999999998</c:v>
                </c:pt>
                <c:pt idx="115328">
                  <c:v>-139.80649999999997</c:v>
                </c:pt>
                <c:pt idx="115329">
                  <c:v>-139.80449999999999</c:v>
                </c:pt>
                <c:pt idx="115330">
                  <c:v>-139.80249999999998</c:v>
                </c:pt>
                <c:pt idx="115331">
                  <c:v>-139.80049999999997</c:v>
                </c:pt>
                <c:pt idx="115332">
                  <c:v>-139.79849999999999</c:v>
                </c:pt>
                <c:pt idx="115333">
                  <c:v>-139.79649999999998</c:v>
                </c:pt>
                <c:pt idx="115334">
                  <c:v>-139.79449999999997</c:v>
                </c:pt>
                <c:pt idx="115335">
                  <c:v>-139.79249999999999</c:v>
                </c:pt>
                <c:pt idx="115336">
                  <c:v>-139.79049999999998</c:v>
                </c:pt>
                <c:pt idx="115337">
                  <c:v>-139.78849999999997</c:v>
                </c:pt>
                <c:pt idx="115338">
                  <c:v>-139.78649999999999</c:v>
                </c:pt>
                <c:pt idx="115339">
                  <c:v>-139.78449999999998</c:v>
                </c:pt>
                <c:pt idx="115340">
                  <c:v>-139.78249999999997</c:v>
                </c:pt>
                <c:pt idx="115341">
                  <c:v>-139.78049999999999</c:v>
                </c:pt>
                <c:pt idx="115342">
                  <c:v>-139.77849999999998</c:v>
                </c:pt>
                <c:pt idx="115343">
                  <c:v>-139.77649999999997</c:v>
                </c:pt>
                <c:pt idx="115344">
                  <c:v>-139.77449999999999</c:v>
                </c:pt>
                <c:pt idx="115345">
                  <c:v>-139.77249999999998</c:v>
                </c:pt>
                <c:pt idx="115346">
                  <c:v>-139.77049999999997</c:v>
                </c:pt>
                <c:pt idx="115347">
                  <c:v>-139.76849999999999</c:v>
                </c:pt>
                <c:pt idx="115348">
                  <c:v>-139.76649999999998</c:v>
                </c:pt>
                <c:pt idx="115349">
                  <c:v>-139.76449999999997</c:v>
                </c:pt>
                <c:pt idx="115350">
                  <c:v>-139.76249999999999</c:v>
                </c:pt>
                <c:pt idx="115351">
                  <c:v>-139.76049999999998</c:v>
                </c:pt>
                <c:pt idx="115352">
                  <c:v>-139.75849999999997</c:v>
                </c:pt>
                <c:pt idx="115353">
                  <c:v>-139.75649999999999</c:v>
                </c:pt>
                <c:pt idx="115354">
                  <c:v>-139.75449999999998</c:v>
                </c:pt>
                <c:pt idx="115355">
                  <c:v>-139.75249999999997</c:v>
                </c:pt>
                <c:pt idx="115356">
                  <c:v>-139.75049999999999</c:v>
                </c:pt>
                <c:pt idx="115357">
                  <c:v>-139.74849999999998</c:v>
                </c:pt>
                <c:pt idx="115358">
                  <c:v>-139.74649999999997</c:v>
                </c:pt>
                <c:pt idx="115359">
                  <c:v>-139.74449999999999</c:v>
                </c:pt>
                <c:pt idx="115360">
                  <c:v>-139.74249999999998</c:v>
                </c:pt>
                <c:pt idx="115361">
                  <c:v>-139.74049999999997</c:v>
                </c:pt>
                <c:pt idx="115362">
                  <c:v>-139.73849999999999</c:v>
                </c:pt>
                <c:pt idx="115363">
                  <c:v>-139.73649999999998</c:v>
                </c:pt>
                <c:pt idx="115364">
                  <c:v>-139.73449999999997</c:v>
                </c:pt>
                <c:pt idx="115365">
                  <c:v>-139.73249999999999</c:v>
                </c:pt>
                <c:pt idx="115366">
                  <c:v>-139.73049999999998</c:v>
                </c:pt>
                <c:pt idx="115367">
                  <c:v>-139.72849999999997</c:v>
                </c:pt>
                <c:pt idx="115368">
                  <c:v>-139.72649999999999</c:v>
                </c:pt>
                <c:pt idx="115369">
                  <c:v>-139.72449999999998</c:v>
                </c:pt>
                <c:pt idx="115370">
                  <c:v>-139.72249999999997</c:v>
                </c:pt>
                <c:pt idx="115371">
                  <c:v>-139.72049999999999</c:v>
                </c:pt>
                <c:pt idx="115372">
                  <c:v>-139.71849999999998</c:v>
                </c:pt>
                <c:pt idx="115373">
                  <c:v>-139.71649999999997</c:v>
                </c:pt>
                <c:pt idx="115374">
                  <c:v>-139.71449999999999</c:v>
                </c:pt>
                <c:pt idx="115375">
                  <c:v>-139.71249999999998</c:v>
                </c:pt>
                <c:pt idx="115376">
                  <c:v>-139.71049999999997</c:v>
                </c:pt>
                <c:pt idx="115377">
                  <c:v>-139.70849999999999</c:v>
                </c:pt>
                <c:pt idx="115378">
                  <c:v>-139.70649999999998</c:v>
                </c:pt>
                <c:pt idx="115379">
                  <c:v>-139.70449999999997</c:v>
                </c:pt>
                <c:pt idx="115380">
                  <c:v>-139.70249999999999</c:v>
                </c:pt>
                <c:pt idx="115381">
                  <c:v>-139.70049999999998</c:v>
                </c:pt>
                <c:pt idx="115382">
                  <c:v>-139.69849999999997</c:v>
                </c:pt>
                <c:pt idx="115383">
                  <c:v>-139.69649999999999</c:v>
                </c:pt>
                <c:pt idx="115384">
                  <c:v>-139.69449999999998</c:v>
                </c:pt>
                <c:pt idx="115385">
                  <c:v>-139.69249999999997</c:v>
                </c:pt>
                <c:pt idx="115386">
                  <c:v>-139.69049999999999</c:v>
                </c:pt>
                <c:pt idx="115387">
                  <c:v>-139.68849999999998</c:v>
                </c:pt>
                <c:pt idx="115388">
                  <c:v>-139.68649999999997</c:v>
                </c:pt>
                <c:pt idx="115389">
                  <c:v>-139.68449999999999</c:v>
                </c:pt>
                <c:pt idx="115390">
                  <c:v>-139.68249999999998</c:v>
                </c:pt>
                <c:pt idx="115391">
                  <c:v>-139.68049999999997</c:v>
                </c:pt>
                <c:pt idx="115392">
                  <c:v>-139.67849999999999</c:v>
                </c:pt>
                <c:pt idx="115393">
                  <c:v>-139.67649999999998</c:v>
                </c:pt>
                <c:pt idx="115394">
                  <c:v>-139.67449999999997</c:v>
                </c:pt>
                <c:pt idx="115395">
                  <c:v>-139.67249999999999</c:v>
                </c:pt>
                <c:pt idx="115396">
                  <c:v>-139.67049999999998</c:v>
                </c:pt>
                <c:pt idx="115397">
                  <c:v>-139.66849999999997</c:v>
                </c:pt>
                <c:pt idx="115398">
                  <c:v>-139.66649999999998</c:v>
                </c:pt>
                <c:pt idx="115399">
                  <c:v>-139.66449999999998</c:v>
                </c:pt>
                <c:pt idx="115400">
                  <c:v>-139.66249999999997</c:v>
                </c:pt>
                <c:pt idx="115401">
                  <c:v>-139.66049999999998</c:v>
                </c:pt>
                <c:pt idx="115402">
                  <c:v>-139.65849999999998</c:v>
                </c:pt>
                <c:pt idx="115403">
                  <c:v>-139.65649999999997</c:v>
                </c:pt>
                <c:pt idx="115404">
                  <c:v>-139.65449999999998</c:v>
                </c:pt>
                <c:pt idx="115405">
                  <c:v>-139.65249999999997</c:v>
                </c:pt>
                <c:pt idx="115406">
                  <c:v>-139.65049999999997</c:v>
                </c:pt>
                <c:pt idx="115407">
                  <c:v>-139.64849999999998</c:v>
                </c:pt>
                <c:pt idx="115408">
                  <c:v>-139.64649999999997</c:v>
                </c:pt>
                <c:pt idx="115409">
                  <c:v>-139.64449999999997</c:v>
                </c:pt>
                <c:pt idx="115410">
                  <c:v>-139.64249999999998</c:v>
                </c:pt>
                <c:pt idx="115411">
                  <c:v>-139.64049999999997</c:v>
                </c:pt>
                <c:pt idx="115412">
                  <c:v>-139.63849999999996</c:v>
                </c:pt>
                <c:pt idx="115413">
                  <c:v>-139.63649999999998</c:v>
                </c:pt>
                <c:pt idx="115414">
                  <c:v>-139.63449999999997</c:v>
                </c:pt>
                <c:pt idx="115415">
                  <c:v>-139.63249999999996</c:v>
                </c:pt>
                <c:pt idx="115416">
                  <c:v>-139.63049999999998</c:v>
                </c:pt>
                <c:pt idx="115417">
                  <c:v>-139.62849999999997</c:v>
                </c:pt>
                <c:pt idx="115418">
                  <c:v>-139.62649999999996</c:v>
                </c:pt>
                <c:pt idx="115419">
                  <c:v>-139.62449999999998</c:v>
                </c:pt>
                <c:pt idx="115420">
                  <c:v>-139.62249999999997</c:v>
                </c:pt>
                <c:pt idx="115421">
                  <c:v>-139.62049999999996</c:v>
                </c:pt>
                <c:pt idx="115422">
                  <c:v>-139.61849999999998</c:v>
                </c:pt>
                <c:pt idx="115423">
                  <c:v>-139.61649999999997</c:v>
                </c:pt>
                <c:pt idx="115424">
                  <c:v>-139.61449999999996</c:v>
                </c:pt>
                <c:pt idx="115425">
                  <c:v>-139.61249999999998</c:v>
                </c:pt>
                <c:pt idx="115426">
                  <c:v>-139.61049999999997</c:v>
                </c:pt>
                <c:pt idx="115427">
                  <c:v>-139.60849999999996</c:v>
                </c:pt>
                <c:pt idx="115428">
                  <c:v>-139.60649999999998</c:v>
                </c:pt>
                <c:pt idx="115429">
                  <c:v>-139.60449999999997</c:v>
                </c:pt>
                <c:pt idx="115430">
                  <c:v>-139.60249999999996</c:v>
                </c:pt>
                <c:pt idx="115431">
                  <c:v>-139.60049999999998</c:v>
                </c:pt>
                <c:pt idx="115432">
                  <c:v>-139.59849999999997</c:v>
                </c:pt>
                <c:pt idx="115433">
                  <c:v>-139.59649999999996</c:v>
                </c:pt>
                <c:pt idx="115434">
                  <c:v>-139.59449999999998</c:v>
                </c:pt>
                <c:pt idx="115435">
                  <c:v>-139.59249999999997</c:v>
                </c:pt>
                <c:pt idx="115436">
                  <c:v>-139.59049999999996</c:v>
                </c:pt>
                <c:pt idx="115437">
                  <c:v>-139.58849999999998</c:v>
                </c:pt>
                <c:pt idx="115438">
                  <c:v>-139.58649999999997</c:v>
                </c:pt>
                <c:pt idx="115439">
                  <c:v>-139.58449999999999</c:v>
                </c:pt>
                <c:pt idx="115440">
                  <c:v>-139.58249999999998</c:v>
                </c:pt>
                <c:pt idx="115441">
                  <c:v>-139.58049999999997</c:v>
                </c:pt>
                <c:pt idx="115442">
                  <c:v>-139.57849999999999</c:v>
                </c:pt>
                <c:pt idx="115443">
                  <c:v>-139.57649999999998</c:v>
                </c:pt>
                <c:pt idx="115444">
                  <c:v>-139.57449999999997</c:v>
                </c:pt>
                <c:pt idx="115445">
                  <c:v>-139.57249999999999</c:v>
                </c:pt>
                <c:pt idx="115446">
                  <c:v>-139.57049999999998</c:v>
                </c:pt>
                <c:pt idx="115447">
                  <c:v>-139.56849999999997</c:v>
                </c:pt>
                <c:pt idx="115448">
                  <c:v>-139.56649999999999</c:v>
                </c:pt>
                <c:pt idx="115449">
                  <c:v>-139.56449999999998</c:v>
                </c:pt>
                <c:pt idx="115450">
                  <c:v>-139.56249999999997</c:v>
                </c:pt>
                <c:pt idx="115451">
                  <c:v>-139.56049999999999</c:v>
                </c:pt>
                <c:pt idx="115452">
                  <c:v>-139.55849999999998</c:v>
                </c:pt>
                <c:pt idx="115453">
                  <c:v>-139.55649999999997</c:v>
                </c:pt>
                <c:pt idx="115454">
                  <c:v>-139.55449999999999</c:v>
                </c:pt>
                <c:pt idx="115455">
                  <c:v>-139.55249999999998</c:v>
                </c:pt>
                <c:pt idx="115456">
                  <c:v>-139.55049999999997</c:v>
                </c:pt>
                <c:pt idx="115457">
                  <c:v>-139.54849999999999</c:v>
                </c:pt>
                <c:pt idx="115458">
                  <c:v>-139.54649999999998</c:v>
                </c:pt>
                <c:pt idx="115459">
                  <c:v>-139.54449999999997</c:v>
                </c:pt>
                <c:pt idx="115460">
                  <c:v>-139.54249999999999</c:v>
                </c:pt>
                <c:pt idx="115461">
                  <c:v>-139.54049999999998</c:v>
                </c:pt>
                <c:pt idx="115462">
                  <c:v>-139.53849999999997</c:v>
                </c:pt>
                <c:pt idx="115463">
                  <c:v>-139.53649999999999</c:v>
                </c:pt>
                <c:pt idx="115464">
                  <c:v>-139.53449999999998</c:v>
                </c:pt>
                <c:pt idx="115465">
                  <c:v>-139.53249999999997</c:v>
                </c:pt>
                <c:pt idx="115466">
                  <c:v>-139.53049999999999</c:v>
                </c:pt>
                <c:pt idx="115467">
                  <c:v>-139.52849999999998</c:v>
                </c:pt>
                <c:pt idx="115468">
                  <c:v>-139.52649999999997</c:v>
                </c:pt>
                <c:pt idx="115469">
                  <c:v>-139.52449999999999</c:v>
                </c:pt>
                <c:pt idx="115470">
                  <c:v>-139.52249999999998</c:v>
                </c:pt>
                <c:pt idx="115471">
                  <c:v>-139.52049999999997</c:v>
                </c:pt>
                <c:pt idx="115472">
                  <c:v>-139.51849999999999</c:v>
                </c:pt>
                <c:pt idx="115473">
                  <c:v>-139.51649999999998</c:v>
                </c:pt>
                <c:pt idx="115474">
                  <c:v>-139.51449999999997</c:v>
                </c:pt>
                <c:pt idx="115475">
                  <c:v>-139.51249999999999</c:v>
                </c:pt>
                <c:pt idx="115476">
                  <c:v>-139.51049999999998</c:v>
                </c:pt>
                <c:pt idx="115477">
                  <c:v>-139.50849999999997</c:v>
                </c:pt>
                <c:pt idx="115478">
                  <c:v>-139.50649999999999</c:v>
                </c:pt>
                <c:pt idx="115479">
                  <c:v>-139.50449999999998</c:v>
                </c:pt>
                <c:pt idx="115480">
                  <c:v>-139.50249999999997</c:v>
                </c:pt>
                <c:pt idx="115481">
                  <c:v>-139.50049999999999</c:v>
                </c:pt>
                <c:pt idx="115482">
                  <c:v>-139.49849999999998</c:v>
                </c:pt>
                <c:pt idx="115483">
                  <c:v>-139.49649999999997</c:v>
                </c:pt>
                <c:pt idx="115484">
                  <c:v>-139.49449999999999</c:v>
                </c:pt>
                <c:pt idx="115485">
                  <c:v>-139.49249999999998</c:v>
                </c:pt>
                <c:pt idx="115486">
                  <c:v>-139.49049999999997</c:v>
                </c:pt>
                <c:pt idx="115487">
                  <c:v>-139.48849999999999</c:v>
                </c:pt>
                <c:pt idx="115488">
                  <c:v>-139.48649999999998</c:v>
                </c:pt>
                <c:pt idx="115489">
                  <c:v>-139.48449999999997</c:v>
                </c:pt>
                <c:pt idx="115490">
                  <c:v>-139.48249999999999</c:v>
                </c:pt>
                <c:pt idx="115491">
                  <c:v>-139.48049999999998</c:v>
                </c:pt>
                <c:pt idx="115492">
                  <c:v>-139.47849999999997</c:v>
                </c:pt>
                <c:pt idx="115493">
                  <c:v>-139.47649999999999</c:v>
                </c:pt>
                <c:pt idx="115494">
                  <c:v>-139.47449999999998</c:v>
                </c:pt>
                <c:pt idx="115495">
                  <c:v>-139.47249999999997</c:v>
                </c:pt>
                <c:pt idx="115496">
                  <c:v>-139.47049999999999</c:v>
                </c:pt>
                <c:pt idx="115497">
                  <c:v>-139.46849999999998</c:v>
                </c:pt>
                <c:pt idx="115498">
                  <c:v>-139.46649999999997</c:v>
                </c:pt>
                <c:pt idx="115499">
                  <c:v>-139.46449999999999</c:v>
                </c:pt>
                <c:pt idx="115500">
                  <c:v>-139.46249999999998</c:v>
                </c:pt>
                <c:pt idx="115501">
                  <c:v>-139.46049999999997</c:v>
                </c:pt>
                <c:pt idx="115502">
                  <c:v>-139.45849999999999</c:v>
                </c:pt>
                <c:pt idx="115503">
                  <c:v>-139.45649999999998</c:v>
                </c:pt>
                <c:pt idx="115504">
                  <c:v>-139.45449999999997</c:v>
                </c:pt>
                <c:pt idx="115505">
                  <c:v>-139.45249999999999</c:v>
                </c:pt>
                <c:pt idx="115506">
                  <c:v>-139.45049999999998</c:v>
                </c:pt>
                <c:pt idx="115507">
                  <c:v>-139.44849999999997</c:v>
                </c:pt>
                <c:pt idx="115508">
                  <c:v>-139.44649999999999</c:v>
                </c:pt>
                <c:pt idx="115509">
                  <c:v>-139.44449999999998</c:v>
                </c:pt>
                <c:pt idx="115510">
                  <c:v>-139.44249999999997</c:v>
                </c:pt>
                <c:pt idx="115511">
                  <c:v>-139.44049999999999</c:v>
                </c:pt>
                <c:pt idx="115512">
                  <c:v>-139.43849999999998</c:v>
                </c:pt>
                <c:pt idx="115513">
                  <c:v>-139.43649999999997</c:v>
                </c:pt>
                <c:pt idx="115514">
                  <c:v>-139.43449999999999</c:v>
                </c:pt>
                <c:pt idx="115515">
                  <c:v>-139.43249999999998</c:v>
                </c:pt>
                <c:pt idx="115516">
                  <c:v>-139.43049999999997</c:v>
                </c:pt>
                <c:pt idx="115517">
                  <c:v>-139.42849999999999</c:v>
                </c:pt>
                <c:pt idx="115518">
                  <c:v>-139.42649999999998</c:v>
                </c:pt>
                <c:pt idx="115519">
                  <c:v>-139.42449999999997</c:v>
                </c:pt>
                <c:pt idx="115520">
                  <c:v>-139.42249999999999</c:v>
                </c:pt>
                <c:pt idx="115521">
                  <c:v>-139.42049999999998</c:v>
                </c:pt>
                <c:pt idx="115522">
                  <c:v>-139.41849999999997</c:v>
                </c:pt>
                <c:pt idx="115523">
                  <c:v>-139.41649999999998</c:v>
                </c:pt>
                <c:pt idx="115524">
                  <c:v>-139.41449999999998</c:v>
                </c:pt>
                <c:pt idx="115525">
                  <c:v>-139.41249999999997</c:v>
                </c:pt>
                <c:pt idx="115526">
                  <c:v>-139.41049999999998</c:v>
                </c:pt>
                <c:pt idx="115527">
                  <c:v>-139.40849999999998</c:v>
                </c:pt>
                <c:pt idx="115528">
                  <c:v>-139.40649999999997</c:v>
                </c:pt>
                <c:pt idx="115529">
                  <c:v>-139.40449999999998</c:v>
                </c:pt>
                <c:pt idx="115530">
                  <c:v>-139.40249999999997</c:v>
                </c:pt>
                <c:pt idx="115531">
                  <c:v>-139.40049999999997</c:v>
                </c:pt>
                <c:pt idx="115532">
                  <c:v>-139.39849999999998</c:v>
                </c:pt>
                <c:pt idx="115533">
                  <c:v>-139.39649999999997</c:v>
                </c:pt>
                <c:pt idx="115534">
                  <c:v>-139.39449999999997</c:v>
                </c:pt>
                <c:pt idx="115535">
                  <c:v>-139.39249999999998</c:v>
                </c:pt>
                <c:pt idx="115536">
                  <c:v>-139.39049999999997</c:v>
                </c:pt>
                <c:pt idx="115537">
                  <c:v>-139.38849999999996</c:v>
                </c:pt>
                <c:pt idx="115538">
                  <c:v>-139.38649999999998</c:v>
                </c:pt>
                <c:pt idx="115539">
                  <c:v>-139.38449999999997</c:v>
                </c:pt>
                <c:pt idx="115540">
                  <c:v>-139.38249999999996</c:v>
                </c:pt>
                <c:pt idx="115541">
                  <c:v>-139.38049999999998</c:v>
                </c:pt>
                <c:pt idx="115542">
                  <c:v>-139.37849999999997</c:v>
                </c:pt>
                <c:pt idx="115543">
                  <c:v>-139.37649999999996</c:v>
                </c:pt>
                <c:pt idx="115544">
                  <c:v>-139.37449999999998</c:v>
                </c:pt>
                <c:pt idx="115545">
                  <c:v>-139.37249999999997</c:v>
                </c:pt>
                <c:pt idx="115546">
                  <c:v>-139.37049999999996</c:v>
                </c:pt>
                <c:pt idx="115547">
                  <c:v>-139.36849999999998</c:v>
                </c:pt>
                <c:pt idx="115548">
                  <c:v>-139.36649999999997</c:v>
                </c:pt>
                <c:pt idx="115549">
                  <c:v>-139.36449999999996</c:v>
                </c:pt>
                <c:pt idx="115550">
                  <c:v>-139.36249999999998</c:v>
                </c:pt>
                <c:pt idx="115551">
                  <c:v>-139.36049999999997</c:v>
                </c:pt>
                <c:pt idx="115552">
                  <c:v>-139.35849999999996</c:v>
                </c:pt>
                <c:pt idx="115553">
                  <c:v>-139.35649999999998</c:v>
                </c:pt>
                <c:pt idx="115554">
                  <c:v>-139.35449999999997</c:v>
                </c:pt>
                <c:pt idx="115555">
                  <c:v>-139.35249999999996</c:v>
                </c:pt>
                <c:pt idx="115556">
                  <c:v>-139.35049999999998</c:v>
                </c:pt>
                <c:pt idx="115557">
                  <c:v>-139.34849999999997</c:v>
                </c:pt>
                <c:pt idx="115558">
                  <c:v>-139.34649999999996</c:v>
                </c:pt>
                <c:pt idx="115559">
                  <c:v>-139.34449999999998</c:v>
                </c:pt>
                <c:pt idx="115560">
                  <c:v>-139.34249999999997</c:v>
                </c:pt>
                <c:pt idx="115561">
                  <c:v>-139.34049999999996</c:v>
                </c:pt>
                <c:pt idx="115562">
                  <c:v>-139.33849999999998</c:v>
                </c:pt>
                <c:pt idx="115563">
                  <c:v>-139.33649999999997</c:v>
                </c:pt>
                <c:pt idx="115564">
                  <c:v>-139.33449999999999</c:v>
                </c:pt>
                <c:pt idx="115565">
                  <c:v>-139.33249999999998</c:v>
                </c:pt>
                <c:pt idx="115566">
                  <c:v>-139.33049999999997</c:v>
                </c:pt>
                <c:pt idx="115567">
                  <c:v>-139.32849999999999</c:v>
                </c:pt>
                <c:pt idx="115568">
                  <c:v>-139.32649999999998</c:v>
                </c:pt>
                <c:pt idx="115569">
                  <c:v>-139.32449999999997</c:v>
                </c:pt>
                <c:pt idx="115570">
                  <c:v>-139.32249999999999</c:v>
                </c:pt>
                <c:pt idx="115571">
                  <c:v>-139.32049999999998</c:v>
                </c:pt>
                <c:pt idx="115572">
                  <c:v>-139.31849999999997</c:v>
                </c:pt>
                <c:pt idx="115573">
                  <c:v>-139.31649999999999</c:v>
                </c:pt>
                <c:pt idx="115574">
                  <c:v>-139.31449999999998</c:v>
                </c:pt>
                <c:pt idx="115575">
                  <c:v>-139.31249999999997</c:v>
                </c:pt>
                <c:pt idx="115576">
                  <c:v>-139.31049999999999</c:v>
                </c:pt>
                <c:pt idx="115577">
                  <c:v>-139.30849999999998</c:v>
                </c:pt>
                <c:pt idx="115578">
                  <c:v>-139.30649999999997</c:v>
                </c:pt>
                <c:pt idx="115579">
                  <c:v>-139.30449999999999</c:v>
                </c:pt>
                <c:pt idx="115580">
                  <c:v>-139.30249999999998</c:v>
                </c:pt>
                <c:pt idx="115581">
                  <c:v>-139.30049999999997</c:v>
                </c:pt>
                <c:pt idx="115582">
                  <c:v>-139.29849999999999</c:v>
                </c:pt>
                <c:pt idx="115583">
                  <c:v>-139.29649999999998</c:v>
                </c:pt>
                <c:pt idx="115584">
                  <c:v>-139.29449999999997</c:v>
                </c:pt>
                <c:pt idx="115585">
                  <c:v>-139.29249999999999</c:v>
                </c:pt>
                <c:pt idx="115586">
                  <c:v>-139.29049999999998</c:v>
                </c:pt>
                <c:pt idx="115587">
                  <c:v>-139.28849999999997</c:v>
                </c:pt>
                <c:pt idx="115588">
                  <c:v>-139.28649999999999</c:v>
                </c:pt>
                <c:pt idx="115589">
                  <c:v>-139.28449999999998</c:v>
                </c:pt>
                <c:pt idx="115590">
                  <c:v>-139.28249999999997</c:v>
                </c:pt>
                <c:pt idx="115591">
                  <c:v>-139.28049999999999</c:v>
                </c:pt>
                <c:pt idx="115592">
                  <c:v>-139.27849999999998</c:v>
                </c:pt>
                <c:pt idx="115593">
                  <c:v>-139.27649999999997</c:v>
                </c:pt>
                <c:pt idx="115594">
                  <c:v>-139.27449999999999</c:v>
                </c:pt>
                <c:pt idx="115595">
                  <c:v>-139.27249999999998</c:v>
                </c:pt>
                <c:pt idx="115596">
                  <c:v>-139.27049999999997</c:v>
                </c:pt>
                <c:pt idx="115597">
                  <c:v>-139.26849999999999</c:v>
                </c:pt>
                <c:pt idx="115598">
                  <c:v>-139.26649999999998</c:v>
                </c:pt>
                <c:pt idx="115599">
                  <c:v>-139.26449999999997</c:v>
                </c:pt>
                <c:pt idx="115600">
                  <c:v>-139.26249999999999</c:v>
                </c:pt>
                <c:pt idx="115601">
                  <c:v>-139.26049999999998</c:v>
                </c:pt>
                <c:pt idx="115602">
                  <c:v>-139.25849999999997</c:v>
                </c:pt>
                <c:pt idx="115603">
                  <c:v>-139.25649999999999</c:v>
                </c:pt>
                <c:pt idx="115604">
                  <c:v>-139.25449999999998</c:v>
                </c:pt>
                <c:pt idx="115605">
                  <c:v>-139.25249999999997</c:v>
                </c:pt>
                <c:pt idx="115606">
                  <c:v>-139.25049999999999</c:v>
                </c:pt>
                <c:pt idx="115607">
                  <c:v>-139.24849999999998</c:v>
                </c:pt>
                <c:pt idx="115608">
                  <c:v>-139.24649999999997</c:v>
                </c:pt>
                <c:pt idx="115609">
                  <c:v>-139.24449999999999</c:v>
                </c:pt>
                <c:pt idx="115610">
                  <c:v>-139.24249999999998</c:v>
                </c:pt>
                <c:pt idx="115611">
                  <c:v>-139.24049999999997</c:v>
                </c:pt>
                <c:pt idx="115612">
                  <c:v>-139.23849999999999</c:v>
                </c:pt>
                <c:pt idx="115613">
                  <c:v>-139.23649999999998</c:v>
                </c:pt>
                <c:pt idx="115614">
                  <c:v>-139.23449999999997</c:v>
                </c:pt>
                <c:pt idx="115615">
                  <c:v>-139.23249999999999</c:v>
                </c:pt>
                <c:pt idx="115616">
                  <c:v>-139.23049999999998</c:v>
                </c:pt>
                <c:pt idx="115617">
                  <c:v>-139.22849999999997</c:v>
                </c:pt>
                <c:pt idx="115618">
                  <c:v>-139.22649999999999</c:v>
                </c:pt>
                <c:pt idx="115619">
                  <c:v>-139.22449999999998</c:v>
                </c:pt>
                <c:pt idx="115620">
                  <c:v>-139.22249999999997</c:v>
                </c:pt>
                <c:pt idx="115621">
                  <c:v>-139.22049999999999</c:v>
                </c:pt>
                <c:pt idx="115622">
                  <c:v>-139.21849999999998</c:v>
                </c:pt>
                <c:pt idx="115623">
                  <c:v>-139.21649999999997</c:v>
                </c:pt>
                <c:pt idx="115624">
                  <c:v>-139.21449999999999</c:v>
                </c:pt>
                <c:pt idx="115625">
                  <c:v>-139.21249999999998</c:v>
                </c:pt>
                <c:pt idx="115626">
                  <c:v>-139.21049999999997</c:v>
                </c:pt>
                <c:pt idx="115627">
                  <c:v>-139.20849999999999</c:v>
                </c:pt>
                <c:pt idx="115628">
                  <c:v>-139.20649999999998</c:v>
                </c:pt>
                <c:pt idx="115629">
                  <c:v>-139.20449999999997</c:v>
                </c:pt>
                <c:pt idx="115630">
                  <c:v>-139.20249999999999</c:v>
                </c:pt>
                <c:pt idx="115631">
                  <c:v>-139.20049999999998</c:v>
                </c:pt>
                <c:pt idx="115632">
                  <c:v>-139.19849999999997</c:v>
                </c:pt>
                <c:pt idx="115633">
                  <c:v>-139.19649999999999</c:v>
                </c:pt>
                <c:pt idx="115634">
                  <c:v>-139.19449999999998</c:v>
                </c:pt>
                <c:pt idx="115635">
                  <c:v>-139.19249999999997</c:v>
                </c:pt>
                <c:pt idx="115636">
                  <c:v>-139.19049999999999</c:v>
                </c:pt>
                <c:pt idx="115637">
                  <c:v>-139.18849999999998</c:v>
                </c:pt>
                <c:pt idx="115638">
                  <c:v>-139.18649999999997</c:v>
                </c:pt>
                <c:pt idx="115639">
                  <c:v>-139.18449999999999</c:v>
                </c:pt>
                <c:pt idx="115640">
                  <c:v>-139.18249999999998</c:v>
                </c:pt>
                <c:pt idx="115641">
                  <c:v>-139.18049999999997</c:v>
                </c:pt>
                <c:pt idx="115642">
                  <c:v>-139.17849999999999</c:v>
                </c:pt>
                <c:pt idx="115643">
                  <c:v>-139.17649999999998</c:v>
                </c:pt>
                <c:pt idx="115644">
                  <c:v>-139.17449999999997</c:v>
                </c:pt>
                <c:pt idx="115645">
                  <c:v>-139.17249999999999</c:v>
                </c:pt>
                <c:pt idx="115646">
                  <c:v>-139.17049999999998</c:v>
                </c:pt>
                <c:pt idx="115647">
                  <c:v>-139.16849999999997</c:v>
                </c:pt>
                <c:pt idx="115648">
                  <c:v>-139.16649999999998</c:v>
                </c:pt>
                <c:pt idx="115649">
                  <c:v>-139.16449999999998</c:v>
                </c:pt>
                <c:pt idx="115650">
                  <c:v>-139.16249999999997</c:v>
                </c:pt>
                <c:pt idx="115651">
                  <c:v>-139.16049999999998</c:v>
                </c:pt>
                <c:pt idx="115652">
                  <c:v>-139.15849999999998</c:v>
                </c:pt>
                <c:pt idx="115653">
                  <c:v>-139.15649999999997</c:v>
                </c:pt>
                <c:pt idx="115654">
                  <c:v>-139.15449999999998</c:v>
                </c:pt>
                <c:pt idx="115655">
                  <c:v>-139.15249999999997</c:v>
                </c:pt>
                <c:pt idx="115656">
                  <c:v>-139.15049999999997</c:v>
                </c:pt>
                <c:pt idx="115657">
                  <c:v>-139.14849999999998</c:v>
                </c:pt>
                <c:pt idx="115658">
                  <c:v>-139.14649999999997</c:v>
                </c:pt>
                <c:pt idx="115659">
                  <c:v>-139.14449999999997</c:v>
                </c:pt>
                <c:pt idx="115660">
                  <c:v>-139.14249999999998</c:v>
                </c:pt>
                <c:pt idx="115661">
                  <c:v>-139.14049999999997</c:v>
                </c:pt>
                <c:pt idx="115662">
                  <c:v>-139.13849999999996</c:v>
                </c:pt>
                <c:pt idx="115663">
                  <c:v>-139.13649999999998</c:v>
                </c:pt>
                <c:pt idx="115664">
                  <c:v>-139.13449999999997</c:v>
                </c:pt>
                <c:pt idx="115665">
                  <c:v>-139.13249999999996</c:v>
                </c:pt>
                <c:pt idx="115666">
                  <c:v>-139.13049999999998</c:v>
                </c:pt>
                <c:pt idx="115667">
                  <c:v>-139.12849999999997</c:v>
                </c:pt>
                <c:pt idx="115668">
                  <c:v>-139.12649999999996</c:v>
                </c:pt>
                <c:pt idx="115669">
                  <c:v>-139.12449999999998</c:v>
                </c:pt>
                <c:pt idx="115670">
                  <c:v>-139.12249999999997</c:v>
                </c:pt>
                <c:pt idx="115671">
                  <c:v>-139.12049999999996</c:v>
                </c:pt>
                <c:pt idx="115672">
                  <c:v>-139.11849999999998</c:v>
                </c:pt>
                <c:pt idx="115673">
                  <c:v>-139.11649999999997</c:v>
                </c:pt>
                <c:pt idx="115674">
                  <c:v>-139.11449999999996</c:v>
                </c:pt>
                <c:pt idx="115675">
                  <c:v>-139.11249999999998</c:v>
                </c:pt>
                <c:pt idx="115676">
                  <c:v>-139.11049999999997</c:v>
                </c:pt>
                <c:pt idx="115677">
                  <c:v>-139.10849999999996</c:v>
                </c:pt>
                <c:pt idx="115678">
                  <c:v>-139.10649999999998</c:v>
                </c:pt>
                <c:pt idx="115679">
                  <c:v>-139.10449999999997</c:v>
                </c:pt>
                <c:pt idx="115680">
                  <c:v>-139.10249999999996</c:v>
                </c:pt>
                <c:pt idx="115681">
                  <c:v>-139.10049999999998</c:v>
                </c:pt>
                <c:pt idx="115682">
                  <c:v>-139.09849999999997</c:v>
                </c:pt>
                <c:pt idx="115683">
                  <c:v>-139.09649999999996</c:v>
                </c:pt>
                <c:pt idx="115684">
                  <c:v>-139.09449999999998</c:v>
                </c:pt>
                <c:pt idx="115685">
                  <c:v>-139.09249999999997</c:v>
                </c:pt>
                <c:pt idx="115686">
                  <c:v>-139.09049999999996</c:v>
                </c:pt>
                <c:pt idx="115687">
                  <c:v>-139.08849999999998</c:v>
                </c:pt>
                <c:pt idx="115688">
                  <c:v>-139.08649999999997</c:v>
                </c:pt>
                <c:pt idx="115689">
                  <c:v>-139.08449999999999</c:v>
                </c:pt>
                <c:pt idx="115690">
                  <c:v>-139.08249999999998</c:v>
                </c:pt>
                <c:pt idx="115691">
                  <c:v>-139.08049999999997</c:v>
                </c:pt>
                <c:pt idx="115692">
                  <c:v>-139.07849999999999</c:v>
                </c:pt>
                <c:pt idx="115693">
                  <c:v>-139.07649999999998</c:v>
                </c:pt>
                <c:pt idx="115694">
                  <c:v>-139.07449999999997</c:v>
                </c:pt>
                <c:pt idx="115695">
                  <c:v>-139.07249999999999</c:v>
                </c:pt>
                <c:pt idx="115696">
                  <c:v>-139.07049999999998</c:v>
                </c:pt>
                <c:pt idx="115697">
                  <c:v>-139.06849999999997</c:v>
                </c:pt>
                <c:pt idx="115698">
                  <c:v>-139.06649999999999</c:v>
                </c:pt>
                <c:pt idx="115699">
                  <c:v>-139.06449999999998</c:v>
                </c:pt>
                <c:pt idx="115700">
                  <c:v>-139.06249999999997</c:v>
                </c:pt>
                <c:pt idx="115701">
                  <c:v>-139.06049999999999</c:v>
                </c:pt>
                <c:pt idx="115702">
                  <c:v>-139.05849999999998</c:v>
                </c:pt>
                <c:pt idx="115703">
                  <c:v>-139.05649999999997</c:v>
                </c:pt>
                <c:pt idx="115704">
                  <c:v>-139.05449999999999</c:v>
                </c:pt>
                <c:pt idx="115705">
                  <c:v>-139.05249999999998</c:v>
                </c:pt>
                <c:pt idx="115706">
                  <c:v>-139.05049999999997</c:v>
                </c:pt>
                <c:pt idx="115707">
                  <c:v>-139.04849999999999</c:v>
                </c:pt>
                <c:pt idx="115708">
                  <c:v>-139.04649999999998</c:v>
                </c:pt>
                <c:pt idx="115709">
                  <c:v>-139.04449999999997</c:v>
                </c:pt>
                <c:pt idx="115710">
                  <c:v>-139.04249999999999</c:v>
                </c:pt>
                <c:pt idx="115711">
                  <c:v>-139.04049999999998</c:v>
                </c:pt>
                <c:pt idx="115712">
                  <c:v>-139.03849999999997</c:v>
                </c:pt>
                <c:pt idx="115713">
                  <c:v>-139.03649999999999</c:v>
                </c:pt>
                <c:pt idx="115714">
                  <c:v>-139.03449999999998</c:v>
                </c:pt>
                <c:pt idx="115715">
                  <c:v>-139.03249999999997</c:v>
                </c:pt>
                <c:pt idx="115716">
                  <c:v>-139.03049999999999</c:v>
                </c:pt>
                <c:pt idx="115717">
                  <c:v>-139.02849999999998</c:v>
                </c:pt>
                <c:pt idx="115718">
                  <c:v>-139.02649999999997</c:v>
                </c:pt>
                <c:pt idx="115719">
                  <c:v>-139.02449999999999</c:v>
                </c:pt>
                <c:pt idx="115720">
                  <c:v>-139.02249999999998</c:v>
                </c:pt>
                <c:pt idx="115721">
                  <c:v>-139.02049999999997</c:v>
                </c:pt>
                <c:pt idx="115722">
                  <c:v>-139.01849999999999</c:v>
                </c:pt>
                <c:pt idx="115723">
                  <c:v>-139.01649999999998</c:v>
                </c:pt>
                <c:pt idx="115724">
                  <c:v>-139.01449999999997</c:v>
                </c:pt>
                <c:pt idx="115725">
                  <c:v>-139.01249999999999</c:v>
                </c:pt>
                <c:pt idx="115726">
                  <c:v>-139.01049999999998</c:v>
                </c:pt>
                <c:pt idx="115727">
                  <c:v>-139.00849999999997</c:v>
                </c:pt>
                <c:pt idx="115728">
                  <c:v>-139.00649999999999</c:v>
                </c:pt>
                <c:pt idx="115729">
                  <c:v>-139.00449999999998</c:v>
                </c:pt>
                <c:pt idx="115730">
                  <c:v>-139.00249999999997</c:v>
                </c:pt>
                <c:pt idx="115731">
                  <c:v>-139.00049999999999</c:v>
                </c:pt>
                <c:pt idx="115732">
                  <c:v>-138.99849999999998</c:v>
                </c:pt>
                <c:pt idx="115733">
                  <c:v>-138.99649999999997</c:v>
                </c:pt>
                <c:pt idx="115734">
                  <c:v>-138.99449999999999</c:v>
                </c:pt>
                <c:pt idx="115735">
                  <c:v>-138.99249999999998</c:v>
                </c:pt>
                <c:pt idx="115736">
                  <c:v>-138.99049999999997</c:v>
                </c:pt>
                <c:pt idx="115737">
                  <c:v>-138.98849999999999</c:v>
                </c:pt>
                <c:pt idx="115738">
                  <c:v>-138.98649999999998</c:v>
                </c:pt>
                <c:pt idx="115739">
                  <c:v>-138.98449999999997</c:v>
                </c:pt>
                <c:pt idx="115740">
                  <c:v>-138.98249999999999</c:v>
                </c:pt>
                <c:pt idx="115741">
                  <c:v>-138.98049999999998</c:v>
                </c:pt>
                <c:pt idx="115742">
                  <c:v>-138.97849999999997</c:v>
                </c:pt>
                <c:pt idx="115743">
                  <c:v>-138.97649999999999</c:v>
                </c:pt>
                <c:pt idx="115744">
                  <c:v>-138.97449999999998</c:v>
                </c:pt>
                <c:pt idx="115745">
                  <c:v>-138.97249999999997</c:v>
                </c:pt>
                <c:pt idx="115746">
                  <c:v>-138.97049999999999</c:v>
                </c:pt>
                <c:pt idx="115747">
                  <c:v>-138.96849999999998</c:v>
                </c:pt>
                <c:pt idx="115748">
                  <c:v>-138.96649999999997</c:v>
                </c:pt>
                <c:pt idx="115749">
                  <c:v>-138.96449999999999</c:v>
                </c:pt>
                <c:pt idx="115750">
                  <c:v>-138.96249999999998</c:v>
                </c:pt>
                <c:pt idx="115751">
                  <c:v>-138.96049999999997</c:v>
                </c:pt>
                <c:pt idx="115752">
                  <c:v>-138.95849999999999</c:v>
                </c:pt>
                <c:pt idx="115753">
                  <c:v>-138.95649999999998</c:v>
                </c:pt>
                <c:pt idx="115754">
                  <c:v>-138.95449999999997</c:v>
                </c:pt>
                <c:pt idx="115755">
                  <c:v>-138.95249999999999</c:v>
                </c:pt>
                <c:pt idx="115756">
                  <c:v>-138.95049999999998</c:v>
                </c:pt>
                <c:pt idx="115757">
                  <c:v>-138.94849999999997</c:v>
                </c:pt>
                <c:pt idx="115758">
                  <c:v>-138.94649999999999</c:v>
                </c:pt>
                <c:pt idx="115759">
                  <c:v>-138.94449999999998</c:v>
                </c:pt>
                <c:pt idx="115760">
                  <c:v>-138.94249999999997</c:v>
                </c:pt>
                <c:pt idx="115761">
                  <c:v>-138.94049999999999</c:v>
                </c:pt>
                <c:pt idx="115762">
                  <c:v>-138.93849999999998</c:v>
                </c:pt>
                <c:pt idx="115763">
                  <c:v>-138.93649999999997</c:v>
                </c:pt>
                <c:pt idx="115764">
                  <c:v>-138.93449999999999</c:v>
                </c:pt>
                <c:pt idx="115765">
                  <c:v>-138.93249999999998</c:v>
                </c:pt>
                <c:pt idx="115766">
                  <c:v>-138.93049999999997</c:v>
                </c:pt>
                <c:pt idx="115767">
                  <c:v>-138.92849999999999</c:v>
                </c:pt>
                <c:pt idx="115768">
                  <c:v>-138.92649999999998</c:v>
                </c:pt>
                <c:pt idx="115769">
                  <c:v>-138.92449999999997</c:v>
                </c:pt>
                <c:pt idx="115770">
                  <c:v>-138.92249999999999</c:v>
                </c:pt>
                <c:pt idx="115771">
                  <c:v>-138.92049999999998</c:v>
                </c:pt>
                <c:pt idx="115772">
                  <c:v>-138.91849999999997</c:v>
                </c:pt>
                <c:pt idx="115773">
                  <c:v>-138.91649999999998</c:v>
                </c:pt>
                <c:pt idx="115774">
                  <c:v>-138.91449999999998</c:v>
                </c:pt>
                <c:pt idx="115775">
                  <c:v>-138.91249999999997</c:v>
                </c:pt>
                <c:pt idx="115776">
                  <c:v>-138.91049999999998</c:v>
                </c:pt>
                <c:pt idx="115777">
                  <c:v>-138.90849999999998</c:v>
                </c:pt>
                <c:pt idx="115778">
                  <c:v>-138.90649999999997</c:v>
                </c:pt>
                <c:pt idx="115779">
                  <c:v>-138.90449999999998</c:v>
                </c:pt>
                <c:pt idx="115780">
                  <c:v>-138.90249999999997</c:v>
                </c:pt>
                <c:pt idx="115781">
                  <c:v>-138.90049999999997</c:v>
                </c:pt>
                <c:pt idx="115782">
                  <c:v>-138.89849999999998</c:v>
                </c:pt>
                <c:pt idx="115783">
                  <c:v>-138.89649999999997</c:v>
                </c:pt>
                <c:pt idx="115784">
                  <c:v>-138.89449999999997</c:v>
                </c:pt>
                <c:pt idx="115785">
                  <c:v>-138.89249999999998</c:v>
                </c:pt>
                <c:pt idx="115786">
                  <c:v>-138.89049999999997</c:v>
                </c:pt>
                <c:pt idx="115787">
                  <c:v>-138.88849999999996</c:v>
                </c:pt>
                <c:pt idx="115788">
                  <c:v>-138.88649999999998</c:v>
                </c:pt>
                <c:pt idx="115789">
                  <c:v>-138.88449999999997</c:v>
                </c:pt>
                <c:pt idx="115790">
                  <c:v>-138.88249999999996</c:v>
                </c:pt>
                <c:pt idx="115791">
                  <c:v>-138.88049999999998</c:v>
                </c:pt>
                <c:pt idx="115792">
                  <c:v>-138.87849999999997</c:v>
                </c:pt>
                <c:pt idx="115793">
                  <c:v>-138.87649999999996</c:v>
                </c:pt>
                <c:pt idx="115794">
                  <c:v>-138.87449999999998</c:v>
                </c:pt>
                <c:pt idx="115795">
                  <c:v>-138.87249999999997</c:v>
                </c:pt>
                <c:pt idx="115796">
                  <c:v>-138.87049999999996</c:v>
                </c:pt>
                <c:pt idx="115797">
                  <c:v>-138.86849999999998</c:v>
                </c:pt>
                <c:pt idx="115798">
                  <c:v>-138.86649999999997</c:v>
                </c:pt>
                <c:pt idx="115799">
                  <c:v>-138.86449999999996</c:v>
                </c:pt>
                <c:pt idx="115800">
                  <c:v>-138.86249999999998</c:v>
                </c:pt>
                <c:pt idx="115801">
                  <c:v>-138.86049999999997</c:v>
                </c:pt>
                <c:pt idx="115802">
                  <c:v>-138.85849999999996</c:v>
                </c:pt>
                <c:pt idx="115803">
                  <c:v>-138.85649999999998</c:v>
                </c:pt>
                <c:pt idx="115804">
                  <c:v>-138.85449999999997</c:v>
                </c:pt>
                <c:pt idx="115805">
                  <c:v>-138.85249999999996</c:v>
                </c:pt>
                <c:pt idx="115806">
                  <c:v>-138.85049999999998</c:v>
                </c:pt>
                <c:pt idx="115807">
                  <c:v>-138.84849999999997</c:v>
                </c:pt>
                <c:pt idx="115808">
                  <c:v>-138.84649999999996</c:v>
                </c:pt>
                <c:pt idx="115809">
                  <c:v>-138.84449999999998</c:v>
                </c:pt>
                <c:pt idx="115810">
                  <c:v>-138.84249999999997</c:v>
                </c:pt>
                <c:pt idx="115811">
                  <c:v>-138.84049999999996</c:v>
                </c:pt>
                <c:pt idx="115812">
                  <c:v>-138.83849999999998</c:v>
                </c:pt>
                <c:pt idx="115813">
                  <c:v>-138.83649999999997</c:v>
                </c:pt>
                <c:pt idx="115814">
                  <c:v>-138.83449999999999</c:v>
                </c:pt>
                <c:pt idx="115815">
                  <c:v>-138.83249999999998</c:v>
                </c:pt>
                <c:pt idx="115816">
                  <c:v>-138.83049999999997</c:v>
                </c:pt>
                <c:pt idx="115817">
                  <c:v>-138.82849999999999</c:v>
                </c:pt>
                <c:pt idx="115818">
                  <c:v>-138.82649999999998</c:v>
                </c:pt>
                <c:pt idx="115819">
                  <c:v>-138.82449999999997</c:v>
                </c:pt>
                <c:pt idx="115820">
                  <c:v>-138.82249999999999</c:v>
                </c:pt>
                <c:pt idx="115821">
                  <c:v>-138.82049999999998</c:v>
                </c:pt>
                <c:pt idx="115822">
                  <c:v>-138.81849999999997</c:v>
                </c:pt>
                <c:pt idx="115823">
                  <c:v>-138.81649999999999</c:v>
                </c:pt>
                <c:pt idx="115824">
                  <c:v>-138.81449999999998</c:v>
                </c:pt>
                <c:pt idx="115825">
                  <c:v>-138.81249999999997</c:v>
                </c:pt>
                <c:pt idx="115826">
                  <c:v>-138.81049999999999</c:v>
                </c:pt>
                <c:pt idx="115827">
                  <c:v>-138.80849999999998</c:v>
                </c:pt>
                <c:pt idx="115828">
                  <c:v>-138.80649999999997</c:v>
                </c:pt>
                <c:pt idx="115829">
                  <c:v>-138.80449999999999</c:v>
                </c:pt>
                <c:pt idx="115830">
                  <c:v>-138.80249999999998</c:v>
                </c:pt>
                <c:pt idx="115831">
                  <c:v>-138.80049999999997</c:v>
                </c:pt>
                <c:pt idx="115832">
                  <c:v>-138.79849999999999</c:v>
                </c:pt>
                <c:pt idx="115833">
                  <c:v>-138.79649999999998</c:v>
                </c:pt>
                <c:pt idx="115834">
                  <c:v>-138.79449999999997</c:v>
                </c:pt>
                <c:pt idx="115835">
                  <c:v>-138.79249999999999</c:v>
                </c:pt>
                <c:pt idx="115836">
                  <c:v>-138.79049999999998</c:v>
                </c:pt>
                <c:pt idx="115837">
                  <c:v>-138.78849999999997</c:v>
                </c:pt>
                <c:pt idx="115838">
                  <c:v>-138.78649999999999</c:v>
                </c:pt>
                <c:pt idx="115839">
                  <c:v>-138.78449999999998</c:v>
                </c:pt>
                <c:pt idx="115840">
                  <c:v>-138.78249999999997</c:v>
                </c:pt>
                <c:pt idx="115841">
                  <c:v>-138.78049999999999</c:v>
                </c:pt>
                <c:pt idx="115842">
                  <c:v>-138.77849999999998</c:v>
                </c:pt>
                <c:pt idx="115843">
                  <c:v>-138.77649999999997</c:v>
                </c:pt>
                <c:pt idx="115844">
                  <c:v>-138.77449999999999</c:v>
                </c:pt>
                <c:pt idx="115845">
                  <c:v>-138.77249999999998</c:v>
                </c:pt>
                <c:pt idx="115846">
                  <c:v>-138.77049999999997</c:v>
                </c:pt>
                <c:pt idx="115847">
                  <c:v>-138.76849999999999</c:v>
                </c:pt>
                <c:pt idx="115848">
                  <c:v>-138.76649999999998</c:v>
                </c:pt>
                <c:pt idx="115849">
                  <c:v>-138.76449999999997</c:v>
                </c:pt>
                <c:pt idx="115850">
                  <c:v>-138.76249999999999</c:v>
                </c:pt>
                <c:pt idx="115851">
                  <c:v>-138.76049999999998</c:v>
                </c:pt>
                <c:pt idx="115852">
                  <c:v>-138.75849999999997</c:v>
                </c:pt>
                <c:pt idx="115853">
                  <c:v>-138.75649999999999</c:v>
                </c:pt>
                <c:pt idx="115854">
                  <c:v>-138.75449999999998</c:v>
                </c:pt>
                <c:pt idx="115855">
                  <c:v>-138.75249999999997</c:v>
                </c:pt>
                <c:pt idx="115856">
                  <c:v>-138.75049999999999</c:v>
                </c:pt>
                <c:pt idx="115857">
                  <c:v>-138.74849999999998</c:v>
                </c:pt>
                <c:pt idx="115858">
                  <c:v>-138.74649999999997</c:v>
                </c:pt>
                <c:pt idx="115859">
                  <c:v>-138.74449999999999</c:v>
                </c:pt>
                <c:pt idx="115860">
                  <c:v>-138.74249999999998</c:v>
                </c:pt>
                <c:pt idx="115861">
                  <c:v>-138.74049999999997</c:v>
                </c:pt>
                <c:pt idx="115862">
                  <c:v>-138.73849999999999</c:v>
                </c:pt>
                <c:pt idx="115863">
                  <c:v>-138.73649999999998</c:v>
                </c:pt>
                <c:pt idx="115864">
                  <c:v>-138.73449999999997</c:v>
                </c:pt>
                <c:pt idx="115865">
                  <c:v>-138.73249999999999</c:v>
                </c:pt>
                <c:pt idx="115866">
                  <c:v>-138.73049999999998</c:v>
                </c:pt>
                <c:pt idx="115867">
                  <c:v>-138.72849999999997</c:v>
                </c:pt>
                <c:pt idx="115868">
                  <c:v>-138.72649999999999</c:v>
                </c:pt>
                <c:pt idx="115869">
                  <c:v>-138.72449999999998</c:v>
                </c:pt>
                <c:pt idx="115870">
                  <c:v>-138.72249999999997</c:v>
                </c:pt>
                <c:pt idx="115871">
                  <c:v>-138.72049999999999</c:v>
                </c:pt>
                <c:pt idx="115872">
                  <c:v>-138.71849999999998</c:v>
                </c:pt>
                <c:pt idx="115873">
                  <c:v>-138.71649999999997</c:v>
                </c:pt>
                <c:pt idx="115874">
                  <c:v>-138.71449999999999</c:v>
                </c:pt>
                <c:pt idx="115875">
                  <c:v>-138.71249999999998</c:v>
                </c:pt>
                <c:pt idx="115876">
                  <c:v>-138.71049999999997</c:v>
                </c:pt>
                <c:pt idx="115877">
                  <c:v>-138.70849999999999</c:v>
                </c:pt>
                <c:pt idx="115878">
                  <c:v>-138.70649999999998</c:v>
                </c:pt>
                <c:pt idx="115879">
                  <c:v>-138.70449999999997</c:v>
                </c:pt>
                <c:pt idx="115880">
                  <c:v>-138.70249999999999</c:v>
                </c:pt>
                <c:pt idx="115881">
                  <c:v>-138.70049999999998</c:v>
                </c:pt>
                <c:pt idx="115882">
                  <c:v>-138.69849999999997</c:v>
                </c:pt>
                <c:pt idx="115883">
                  <c:v>-138.69649999999999</c:v>
                </c:pt>
                <c:pt idx="115884">
                  <c:v>-138.69449999999998</c:v>
                </c:pt>
                <c:pt idx="115885">
                  <c:v>-138.69249999999997</c:v>
                </c:pt>
                <c:pt idx="115886">
                  <c:v>-138.69049999999999</c:v>
                </c:pt>
                <c:pt idx="115887">
                  <c:v>-138.68849999999998</c:v>
                </c:pt>
                <c:pt idx="115888">
                  <c:v>-138.68649999999997</c:v>
                </c:pt>
                <c:pt idx="115889">
                  <c:v>-138.68449999999999</c:v>
                </c:pt>
                <c:pt idx="115890">
                  <c:v>-138.68249999999998</c:v>
                </c:pt>
                <c:pt idx="115891">
                  <c:v>-138.68049999999997</c:v>
                </c:pt>
                <c:pt idx="115892">
                  <c:v>-138.67849999999999</c:v>
                </c:pt>
                <c:pt idx="115893">
                  <c:v>-138.67649999999998</c:v>
                </c:pt>
                <c:pt idx="115894">
                  <c:v>-138.67449999999997</c:v>
                </c:pt>
                <c:pt idx="115895">
                  <c:v>-138.67249999999999</c:v>
                </c:pt>
                <c:pt idx="115896">
                  <c:v>-138.67049999999998</c:v>
                </c:pt>
                <c:pt idx="115897">
                  <c:v>-138.66849999999997</c:v>
                </c:pt>
                <c:pt idx="115898">
                  <c:v>-138.66649999999998</c:v>
                </c:pt>
                <c:pt idx="115899">
                  <c:v>-138.66449999999998</c:v>
                </c:pt>
                <c:pt idx="115900">
                  <c:v>-138.66249999999997</c:v>
                </c:pt>
                <c:pt idx="115901">
                  <c:v>-138.66049999999998</c:v>
                </c:pt>
                <c:pt idx="115902">
                  <c:v>-138.65849999999998</c:v>
                </c:pt>
                <c:pt idx="115903">
                  <c:v>-138.65649999999997</c:v>
                </c:pt>
                <c:pt idx="115904">
                  <c:v>-138.65449999999998</c:v>
                </c:pt>
                <c:pt idx="115905">
                  <c:v>-138.65249999999997</c:v>
                </c:pt>
                <c:pt idx="115906">
                  <c:v>-138.65049999999997</c:v>
                </c:pt>
                <c:pt idx="115907">
                  <c:v>-138.64849999999998</c:v>
                </c:pt>
                <c:pt idx="115908">
                  <c:v>-138.64649999999997</c:v>
                </c:pt>
                <c:pt idx="115909">
                  <c:v>-138.64449999999997</c:v>
                </c:pt>
                <c:pt idx="115910">
                  <c:v>-138.64249999999998</c:v>
                </c:pt>
                <c:pt idx="115911">
                  <c:v>-138.64049999999997</c:v>
                </c:pt>
                <c:pt idx="115912">
                  <c:v>-138.63849999999996</c:v>
                </c:pt>
                <c:pt idx="115913">
                  <c:v>-138.63649999999998</c:v>
                </c:pt>
                <c:pt idx="115914">
                  <c:v>-138.63449999999997</c:v>
                </c:pt>
                <c:pt idx="115915">
                  <c:v>-138.63249999999996</c:v>
                </c:pt>
                <c:pt idx="115916">
                  <c:v>-138.63049999999998</c:v>
                </c:pt>
                <c:pt idx="115917">
                  <c:v>-138.62849999999997</c:v>
                </c:pt>
                <c:pt idx="115918">
                  <c:v>-138.62649999999996</c:v>
                </c:pt>
                <c:pt idx="115919">
                  <c:v>-138.62449999999998</c:v>
                </c:pt>
                <c:pt idx="115920">
                  <c:v>-138.62249999999997</c:v>
                </c:pt>
                <c:pt idx="115921">
                  <c:v>-138.62049999999996</c:v>
                </c:pt>
                <c:pt idx="115922">
                  <c:v>-138.61849999999998</c:v>
                </c:pt>
                <c:pt idx="115923">
                  <c:v>-138.61649999999997</c:v>
                </c:pt>
                <c:pt idx="115924">
                  <c:v>-138.61449999999996</c:v>
                </c:pt>
                <c:pt idx="115925">
                  <c:v>-138.61249999999998</c:v>
                </c:pt>
                <c:pt idx="115926">
                  <c:v>-138.61049999999997</c:v>
                </c:pt>
                <c:pt idx="115927">
                  <c:v>-138.60849999999996</c:v>
                </c:pt>
                <c:pt idx="115928">
                  <c:v>-138.60649999999998</c:v>
                </c:pt>
                <c:pt idx="115929">
                  <c:v>-138.60449999999997</c:v>
                </c:pt>
                <c:pt idx="115930">
                  <c:v>-138.60249999999996</c:v>
                </c:pt>
                <c:pt idx="115931">
                  <c:v>-138.60049999999998</c:v>
                </c:pt>
                <c:pt idx="115932">
                  <c:v>-138.59849999999997</c:v>
                </c:pt>
                <c:pt idx="115933">
                  <c:v>-138.59649999999996</c:v>
                </c:pt>
                <c:pt idx="115934">
                  <c:v>-138.59449999999998</c:v>
                </c:pt>
                <c:pt idx="115935">
                  <c:v>-138.59249999999997</c:v>
                </c:pt>
                <c:pt idx="115936">
                  <c:v>-138.59049999999996</c:v>
                </c:pt>
                <c:pt idx="115937">
                  <c:v>-138.58849999999998</c:v>
                </c:pt>
                <c:pt idx="115938">
                  <c:v>-138.58649999999997</c:v>
                </c:pt>
                <c:pt idx="115939">
                  <c:v>-138.58449999999999</c:v>
                </c:pt>
                <c:pt idx="115940">
                  <c:v>-138.58249999999998</c:v>
                </c:pt>
                <c:pt idx="115941">
                  <c:v>-138.58049999999997</c:v>
                </c:pt>
                <c:pt idx="115942">
                  <c:v>-138.57849999999999</c:v>
                </c:pt>
                <c:pt idx="115943">
                  <c:v>-138.57649999999998</c:v>
                </c:pt>
                <c:pt idx="115944">
                  <c:v>-138.57449999999997</c:v>
                </c:pt>
                <c:pt idx="115945">
                  <c:v>-138.57249999999999</c:v>
                </c:pt>
                <c:pt idx="115946">
                  <c:v>-138.57049999999998</c:v>
                </c:pt>
                <c:pt idx="115947">
                  <c:v>-138.56849999999997</c:v>
                </c:pt>
                <c:pt idx="115948">
                  <c:v>-138.56649999999999</c:v>
                </c:pt>
                <c:pt idx="115949">
                  <c:v>-138.56449999999998</c:v>
                </c:pt>
                <c:pt idx="115950">
                  <c:v>-138.56249999999997</c:v>
                </c:pt>
                <c:pt idx="115951">
                  <c:v>-138.56049999999999</c:v>
                </c:pt>
                <c:pt idx="115952">
                  <c:v>-138.55849999999998</c:v>
                </c:pt>
                <c:pt idx="115953">
                  <c:v>-138.55649999999997</c:v>
                </c:pt>
                <c:pt idx="115954">
                  <c:v>-138.55449999999999</c:v>
                </c:pt>
                <c:pt idx="115955">
                  <c:v>-138.55249999999998</c:v>
                </c:pt>
                <c:pt idx="115956">
                  <c:v>-138.55049999999997</c:v>
                </c:pt>
                <c:pt idx="115957">
                  <c:v>-138.54849999999999</c:v>
                </c:pt>
                <c:pt idx="115958">
                  <c:v>-138.54649999999998</c:v>
                </c:pt>
                <c:pt idx="115959">
                  <c:v>-138.54449999999997</c:v>
                </c:pt>
                <c:pt idx="115960">
                  <c:v>-138.54249999999999</c:v>
                </c:pt>
                <c:pt idx="115961">
                  <c:v>-138.54049999999998</c:v>
                </c:pt>
                <c:pt idx="115962">
                  <c:v>-138.53849999999997</c:v>
                </c:pt>
                <c:pt idx="115963">
                  <c:v>-138.53649999999999</c:v>
                </c:pt>
                <c:pt idx="115964">
                  <c:v>-138.53449999999998</c:v>
                </c:pt>
                <c:pt idx="115965">
                  <c:v>-138.53249999999997</c:v>
                </c:pt>
                <c:pt idx="115966">
                  <c:v>-138.53049999999999</c:v>
                </c:pt>
                <c:pt idx="115967">
                  <c:v>-138.52849999999998</c:v>
                </c:pt>
                <c:pt idx="115968">
                  <c:v>-138.52649999999997</c:v>
                </c:pt>
                <c:pt idx="115969">
                  <c:v>-138.52449999999999</c:v>
                </c:pt>
                <c:pt idx="115970">
                  <c:v>-138.52249999999998</c:v>
                </c:pt>
                <c:pt idx="115971">
                  <c:v>-138.52049999999997</c:v>
                </c:pt>
                <c:pt idx="115972">
                  <c:v>-138.51849999999999</c:v>
                </c:pt>
                <c:pt idx="115973">
                  <c:v>-138.51649999999998</c:v>
                </c:pt>
                <c:pt idx="115974">
                  <c:v>-138.51449999999997</c:v>
                </c:pt>
                <c:pt idx="115975">
                  <c:v>-138.51249999999999</c:v>
                </c:pt>
                <c:pt idx="115976">
                  <c:v>-138.51049999999998</c:v>
                </c:pt>
                <c:pt idx="115977">
                  <c:v>-138.50849999999997</c:v>
                </c:pt>
                <c:pt idx="115978">
                  <c:v>-138.50649999999999</c:v>
                </c:pt>
                <c:pt idx="115979">
                  <c:v>-138.50449999999998</c:v>
                </c:pt>
                <c:pt idx="115980">
                  <c:v>-138.50249999999997</c:v>
                </c:pt>
                <c:pt idx="115981">
                  <c:v>-138.50049999999999</c:v>
                </c:pt>
                <c:pt idx="115982">
                  <c:v>-138.49849999999998</c:v>
                </c:pt>
                <c:pt idx="115983">
                  <c:v>-138.49649999999997</c:v>
                </c:pt>
                <c:pt idx="115984">
                  <c:v>-138.49449999999999</c:v>
                </c:pt>
                <c:pt idx="115985">
                  <c:v>-138.49249999999998</c:v>
                </c:pt>
                <c:pt idx="115986">
                  <c:v>-138.49049999999997</c:v>
                </c:pt>
                <c:pt idx="115987">
                  <c:v>-138.48849999999999</c:v>
                </c:pt>
                <c:pt idx="115988">
                  <c:v>-138.48649999999998</c:v>
                </c:pt>
                <c:pt idx="115989">
                  <c:v>-138.48449999999997</c:v>
                </c:pt>
                <c:pt idx="115990">
                  <c:v>-138.48249999999999</c:v>
                </c:pt>
                <c:pt idx="115991">
                  <c:v>-138.48049999999998</c:v>
                </c:pt>
                <c:pt idx="115992">
                  <c:v>-138.47849999999997</c:v>
                </c:pt>
                <c:pt idx="115993">
                  <c:v>-138.47649999999999</c:v>
                </c:pt>
                <c:pt idx="115994">
                  <c:v>-138.47449999999998</c:v>
                </c:pt>
                <c:pt idx="115995">
                  <c:v>-138.47249999999997</c:v>
                </c:pt>
                <c:pt idx="115996">
                  <c:v>-138.47049999999999</c:v>
                </c:pt>
                <c:pt idx="115997">
                  <c:v>-138.46849999999998</c:v>
                </c:pt>
                <c:pt idx="115998">
                  <c:v>-138.46649999999997</c:v>
                </c:pt>
                <c:pt idx="115999">
                  <c:v>-138.46449999999999</c:v>
                </c:pt>
                <c:pt idx="116000">
                  <c:v>-138.46249999999998</c:v>
                </c:pt>
                <c:pt idx="116001">
                  <c:v>-138.46049999999997</c:v>
                </c:pt>
                <c:pt idx="116002">
                  <c:v>-138.45849999999999</c:v>
                </c:pt>
                <c:pt idx="116003">
                  <c:v>-138.45649999999998</c:v>
                </c:pt>
                <c:pt idx="116004">
                  <c:v>-138.45449999999997</c:v>
                </c:pt>
                <c:pt idx="116005">
                  <c:v>-138.45249999999999</c:v>
                </c:pt>
                <c:pt idx="116006">
                  <c:v>-138.45049999999998</c:v>
                </c:pt>
                <c:pt idx="116007">
                  <c:v>-138.44849999999997</c:v>
                </c:pt>
                <c:pt idx="116008">
                  <c:v>-138.44649999999999</c:v>
                </c:pt>
                <c:pt idx="116009">
                  <c:v>-138.44449999999998</c:v>
                </c:pt>
                <c:pt idx="116010">
                  <c:v>-138.44249999999997</c:v>
                </c:pt>
                <c:pt idx="116011">
                  <c:v>-138.44049999999999</c:v>
                </c:pt>
                <c:pt idx="116012">
                  <c:v>-138.43849999999998</c:v>
                </c:pt>
                <c:pt idx="116013">
                  <c:v>-138.43649999999997</c:v>
                </c:pt>
                <c:pt idx="116014">
                  <c:v>-138.43449999999999</c:v>
                </c:pt>
                <c:pt idx="116015">
                  <c:v>-138.43249999999998</c:v>
                </c:pt>
                <c:pt idx="116016">
                  <c:v>-138.43049999999997</c:v>
                </c:pt>
                <c:pt idx="116017">
                  <c:v>-138.42849999999999</c:v>
                </c:pt>
                <c:pt idx="116018">
                  <c:v>-138.42649999999998</c:v>
                </c:pt>
                <c:pt idx="116019">
                  <c:v>-138.42449999999997</c:v>
                </c:pt>
                <c:pt idx="116020">
                  <c:v>-138.42249999999999</c:v>
                </c:pt>
                <c:pt idx="116021">
                  <c:v>-138.42049999999998</c:v>
                </c:pt>
                <c:pt idx="116022">
                  <c:v>-138.41849999999997</c:v>
                </c:pt>
                <c:pt idx="116023">
                  <c:v>-138.41649999999998</c:v>
                </c:pt>
                <c:pt idx="116024">
                  <c:v>-138.41449999999998</c:v>
                </c:pt>
                <c:pt idx="116025">
                  <c:v>-138.41249999999997</c:v>
                </c:pt>
                <c:pt idx="116026">
                  <c:v>-138.41049999999998</c:v>
                </c:pt>
                <c:pt idx="116027">
                  <c:v>-138.40849999999998</c:v>
                </c:pt>
                <c:pt idx="116028">
                  <c:v>-138.40649999999997</c:v>
                </c:pt>
                <c:pt idx="116029">
                  <c:v>-138.40449999999998</c:v>
                </c:pt>
                <c:pt idx="116030">
                  <c:v>-138.40249999999997</c:v>
                </c:pt>
                <c:pt idx="116031">
                  <c:v>-138.40049999999997</c:v>
                </c:pt>
                <c:pt idx="116032">
                  <c:v>-138.39849999999998</c:v>
                </c:pt>
                <c:pt idx="116033">
                  <c:v>-138.39649999999997</c:v>
                </c:pt>
                <c:pt idx="116034">
                  <c:v>-138.39449999999997</c:v>
                </c:pt>
                <c:pt idx="116035">
                  <c:v>-138.39249999999998</c:v>
                </c:pt>
                <c:pt idx="116036">
                  <c:v>-138.39049999999997</c:v>
                </c:pt>
                <c:pt idx="116037">
                  <c:v>-138.38849999999996</c:v>
                </c:pt>
                <c:pt idx="116038">
                  <c:v>-138.38649999999998</c:v>
                </c:pt>
                <c:pt idx="116039">
                  <c:v>-138.38449999999997</c:v>
                </c:pt>
                <c:pt idx="116040">
                  <c:v>-138.38249999999996</c:v>
                </c:pt>
                <c:pt idx="116041">
                  <c:v>-138.38049999999998</c:v>
                </c:pt>
                <c:pt idx="116042">
                  <c:v>-138.37849999999997</c:v>
                </c:pt>
                <c:pt idx="116043">
                  <c:v>-138.37649999999996</c:v>
                </c:pt>
                <c:pt idx="116044">
                  <c:v>-138.37449999999998</c:v>
                </c:pt>
                <c:pt idx="116045">
                  <c:v>-138.37249999999997</c:v>
                </c:pt>
                <c:pt idx="116046">
                  <c:v>-138.37049999999996</c:v>
                </c:pt>
                <c:pt idx="116047">
                  <c:v>-138.36849999999998</c:v>
                </c:pt>
                <c:pt idx="116048">
                  <c:v>-138.36649999999997</c:v>
                </c:pt>
                <c:pt idx="116049">
                  <c:v>-138.36449999999996</c:v>
                </c:pt>
                <c:pt idx="116050">
                  <c:v>-138.36249999999998</c:v>
                </c:pt>
                <c:pt idx="116051">
                  <c:v>-138.36049999999997</c:v>
                </c:pt>
                <c:pt idx="116052">
                  <c:v>-138.35849999999996</c:v>
                </c:pt>
                <c:pt idx="116053">
                  <c:v>-138.35649999999998</c:v>
                </c:pt>
                <c:pt idx="116054">
                  <c:v>-138.35449999999997</c:v>
                </c:pt>
                <c:pt idx="116055">
                  <c:v>-138.35249999999996</c:v>
                </c:pt>
                <c:pt idx="116056">
                  <c:v>-138.35049999999998</c:v>
                </c:pt>
                <c:pt idx="116057">
                  <c:v>-138.34849999999997</c:v>
                </c:pt>
                <c:pt idx="116058">
                  <c:v>-138.34649999999996</c:v>
                </c:pt>
                <c:pt idx="116059">
                  <c:v>-138.34449999999998</c:v>
                </c:pt>
                <c:pt idx="116060">
                  <c:v>-138.34249999999997</c:v>
                </c:pt>
                <c:pt idx="116061">
                  <c:v>-138.34049999999996</c:v>
                </c:pt>
                <c:pt idx="116062">
                  <c:v>-138.33849999999998</c:v>
                </c:pt>
                <c:pt idx="116063">
                  <c:v>-138.33649999999997</c:v>
                </c:pt>
                <c:pt idx="116064">
                  <c:v>-138.33449999999999</c:v>
                </c:pt>
                <c:pt idx="116065">
                  <c:v>-138.33249999999998</c:v>
                </c:pt>
                <c:pt idx="116066">
                  <c:v>-138.33049999999997</c:v>
                </c:pt>
                <c:pt idx="116067">
                  <c:v>-138.32849999999999</c:v>
                </c:pt>
                <c:pt idx="116068">
                  <c:v>-138.32649999999998</c:v>
                </c:pt>
                <c:pt idx="116069">
                  <c:v>-138.32449999999997</c:v>
                </c:pt>
                <c:pt idx="116070">
                  <c:v>-138.32249999999999</c:v>
                </c:pt>
                <c:pt idx="116071">
                  <c:v>-138.32049999999998</c:v>
                </c:pt>
                <c:pt idx="116072">
                  <c:v>-138.31849999999997</c:v>
                </c:pt>
                <c:pt idx="116073">
                  <c:v>-138.31649999999999</c:v>
                </c:pt>
                <c:pt idx="116074">
                  <c:v>-138.31449999999998</c:v>
                </c:pt>
                <c:pt idx="116075">
                  <c:v>-138.31249999999997</c:v>
                </c:pt>
                <c:pt idx="116076">
                  <c:v>-138.31049999999999</c:v>
                </c:pt>
                <c:pt idx="116077">
                  <c:v>-138.30849999999998</c:v>
                </c:pt>
                <c:pt idx="116078">
                  <c:v>-138.30649999999997</c:v>
                </c:pt>
                <c:pt idx="116079">
                  <c:v>-138.30449999999999</c:v>
                </c:pt>
                <c:pt idx="116080">
                  <c:v>-138.30249999999998</c:v>
                </c:pt>
                <c:pt idx="116081">
                  <c:v>-138.30049999999997</c:v>
                </c:pt>
                <c:pt idx="116082">
                  <c:v>-138.29849999999999</c:v>
                </c:pt>
                <c:pt idx="116083">
                  <c:v>-138.29649999999998</c:v>
                </c:pt>
                <c:pt idx="116084">
                  <c:v>-138.29449999999997</c:v>
                </c:pt>
                <c:pt idx="116085">
                  <c:v>-138.29249999999999</c:v>
                </c:pt>
                <c:pt idx="116086">
                  <c:v>-138.29049999999998</c:v>
                </c:pt>
                <c:pt idx="116087">
                  <c:v>-138.28849999999997</c:v>
                </c:pt>
                <c:pt idx="116088">
                  <c:v>-138.28649999999999</c:v>
                </c:pt>
                <c:pt idx="116089">
                  <c:v>-138.28449999999998</c:v>
                </c:pt>
                <c:pt idx="116090">
                  <c:v>-138.28249999999997</c:v>
                </c:pt>
                <c:pt idx="116091">
                  <c:v>-138.28049999999999</c:v>
                </c:pt>
                <c:pt idx="116092">
                  <c:v>-138.27849999999998</c:v>
                </c:pt>
                <c:pt idx="116093">
                  <c:v>-138.27649999999997</c:v>
                </c:pt>
                <c:pt idx="116094">
                  <c:v>-138.27449999999999</c:v>
                </c:pt>
                <c:pt idx="116095">
                  <c:v>-138.27249999999998</c:v>
                </c:pt>
                <c:pt idx="116096">
                  <c:v>-138.27049999999997</c:v>
                </c:pt>
                <c:pt idx="116097">
                  <c:v>-138.26849999999999</c:v>
                </c:pt>
                <c:pt idx="116098">
                  <c:v>-138.26649999999998</c:v>
                </c:pt>
                <c:pt idx="116099">
                  <c:v>-138.26449999999997</c:v>
                </c:pt>
                <c:pt idx="116100">
                  <c:v>-138.26249999999999</c:v>
                </c:pt>
                <c:pt idx="116101">
                  <c:v>-138.26049999999998</c:v>
                </c:pt>
                <c:pt idx="116102">
                  <c:v>-138.25849999999997</c:v>
                </c:pt>
                <c:pt idx="116103">
                  <c:v>-138.25649999999999</c:v>
                </c:pt>
                <c:pt idx="116104">
                  <c:v>-138.25449999999998</c:v>
                </c:pt>
                <c:pt idx="116105">
                  <c:v>-138.25249999999997</c:v>
                </c:pt>
                <c:pt idx="116106">
                  <c:v>-138.25049999999999</c:v>
                </c:pt>
                <c:pt idx="116107">
                  <c:v>-138.24849999999998</c:v>
                </c:pt>
                <c:pt idx="116108">
                  <c:v>-138.24649999999997</c:v>
                </c:pt>
                <c:pt idx="116109">
                  <c:v>-138.24449999999999</c:v>
                </c:pt>
                <c:pt idx="116110">
                  <c:v>-138.24249999999998</c:v>
                </c:pt>
                <c:pt idx="116111">
                  <c:v>-138.24049999999997</c:v>
                </c:pt>
                <c:pt idx="116112">
                  <c:v>-138.23849999999999</c:v>
                </c:pt>
                <c:pt idx="116113">
                  <c:v>-138.23649999999998</c:v>
                </c:pt>
                <c:pt idx="116114">
                  <c:v>-138.23449999999997</c:v>
                </c:pt>
                <c:pt idx="116115">
                  <c:v>-138.23249999999999</c:v>
                </c:pt>
                <c:pt idx="116116">
                  <c:v>-138.23049999999998</c:v>
                </c:pt>
                <c:pt idx="116117">
                  <c:v>-138.22849999999997</c:v>
                </c:pt>
                <c:pt idx="116118">
                  <c:v>-138.22649999999999</c:v>
                </c:pt>
                <c:pt idx="116119">
                  <c:v>-138.22449999999998</c:v>
                </c:pt>
                <c:pt idx="116120">
                  <c:v>-138.22249999999997</c:v>
                </c:pt>
                <c:pt idx="116121">
                  <c:v>-138.22049999999999</c:v>
                </c:pt>
                <c:pt idx="116122">
                  <c:v>-138.21849999999998</c:v>
                </c:pt>
                <c:pt idx="116123">
                  <c:v>-138.21649999999997</c:v>
                </c:pt>
                <c:pt idx="116124">
                  <c:v>-138.21449999999999</c:v>
                </c:pt>
                <c:pt idx="116125">
                  <c:v>-138.21249999999998</c:v>
                </c:pt>
                <c:pt idx="116126">
                  <c:v>-138.21049999999997</c:v>
                </c:pt>
                <c:pt idx="116127">
                  <c:v>-138.20849999999999</c:v>
                </c:pt>
                <c:pt idx="116128">
                  <c:v>-138.20649999999998</c:v>
                </c:pt>
                <c:pt idx="116129">
                  <c:v>-138.20449999999997</c:v>
                </c:pt>
                <c:pt idx="116130">
                  <c:v>-138.20249999999999</c:v>
                </c:pt>
                <c:pt idx="116131">
                  <c:v>-138.20049999999998</c:v>
                </c:pt>
                <c:pt idx="116132">
                  <c:v>-138.19849999999997</c:v>
                </c:pt>
                <c:pt idx="116133">
                  <c:v>-138.19649999999999</c:v>
                </c:pt>
                <c:pt idx="116134">
                  <c:v>-138.19449999999998</c:v>
                </c:pt>
                <c:pt idx="116135">
                  <c:v>-138.19249999999997</c:v>
                </c:pt>
                <c:pt idx="116136">
                  <c:v>-138.19049999999999</c:v>
                </c:pt>
                <c:pt idx="116137">
                  <c:v>-138.18849999999998</c:v>
                </c:pt>
                <c:pt idx="116138">
                  <c:v>-138.18649999999997</c:v>
                </c:pt>
                <c:pt idx="116139">
                  <c:v>-138.18449999999999</c:v>
                </c:pt>
                <c:pt idx="116140">
                  <c:v>-138.18249999999998</c:v>
                </c:pt>
                <c:pt idx="116141">
                  <c:v>-138.18049999999997</c:v>
                </c:pt>
                <c:pt idx="116142">
                  <c:v>-138.17849999999999</c:v>
                </c:pt>
                <c:pt idx="116143">
                  <c:v>-138.17649999999998</c:v>
                </c:pt>
                <c:pt idx="116144">
                  <c:v>-138.17449999999997</c:v>
                </c:pt>
                <c:pt idx="116145">
                  <c:v>-138.17249999999999</c:v>
                </c:pt>
                <c:pt idx="116146">
                  <c:v>-138.17049999999998</c:v>
                </c:pt>
                <c:pt idx="116147">
                  <c:v>-138.16849999999997</c:v>
                </c:pt>
                <c:pt idx="116148">
                  <c:v>-138.16649999999998</c:v>
                </c:pt>
                <c:pt idx="116149">
                  <c:v>-138.16449999999998</c:v>
                </c:pt>
                <c:pt idx="116150">
                  <c:v>-138.16249999999997</c:v>
                </c:pt>
                <c:pt idx="116151">
                  <c:v>-138.16049999999998</c:v>
                </c:pt>
                <c:pt idx="116152">
                  <c:v>-138.15849999999998</c:v>
                </c:pt>
                <c:pt idx="116153">
                  <c:v>-138.15649999999997</c:v>
                </c:pt>
                <c:pt idx="116154">
                  <c:v>-138.15449999999998</c:v>
                </c:pt>
                <c:pt idx="116155">
                  <c:v>-138.15249999999997</c:v>
                </c:pt>
                <c:pt idx="116156">
                  <c:v>-138.15049999999997</c:v>
                </c:pt>
                <c:pt idx="116157">
                  <c:v>-138.14849999999998</c:v>
                </c:pt>
                <c:pt idx="116158">
                  <c:v>-138.14649999999997</c:v>
                </c:pt>
                <c:pt idx="116159">
                  <c:v>-138.14449999999997</c:v>
                </c:pt>
                <c:pt idx="116160">
                  <c:v>-138.14249999999998</c:v>
                </c:pt>
                <c:pt idx="116161">
                  <c:v>-138.14049999999997</c:v>
                </c:pt>
                <c:pt idx="116162">
                  <c:v>-138.13849999999996</c:v>
                </c:pt>
                <c:pt idx="116163">
                  <c:v>-138.13649999999998</c:v>
                </c:pt>
                <c:pt idx="116164">
                  <c:v>-138.13449999999997</c:v>
                </c:pt>
                <c:pt idx="116165">
                  <c:v>-138.13249999999996</c:v>
                </c:pt>
                <c:pt idx="116166">
                  <c:v>-138.13049999999998</c:v>
                </c:pt>
                <c:pt idx="116167">
                  <c:v>-138.12849999999997</c:v>
                </c:pt>
                <c:pt idx="116168">
                  <c:v>-138.12649999999996</c:v>
                </c:pt>
                <c:pt idx="116169">
                  <c:v>-138.12449999999998</c:v>
                </c:pt>
                <c:pt idx="116170">
                  <c:v>-138.12249999999997</c:v>
                </c:pt>
                <c:pt idx="116171">
                  <c:v>-138.12049999999996</c:v>
                </c:pt>
                <c:pt idx="116172">
                  <c:v>-138.11849999999998</c:v>
                </c:pt>
                <c:pt idx="116173">
                  <c:v>-138.11649999999997</c:v>
                </c:pt>
                <c:pt idx="116174">
                  <c:v>-138.11449999999996</c:v>
                </c:pt>
                <c:pt idx="116175">
                  <c:v>-138.11249999999998</c:v>
                </c:pt>
                <c:pt idx="116176">
                  <c:v>-138.11049999999997</c:v>
                </c:pt>
                <c:pt idx="116177">
                  <c:v>-138.10849999999996</c:v>
                </c:pt>
                <c:pt idx="116178">
                  <c:v>-138.10649999999998</c:v>
                </c:pt>
                <c:pt idx="116179">
                  <c:v>-138.10449999999997</c:v>
                </c:pt>
                <c:pt idx="116180">
                  <c:v>-138.10249999999996</c:v>
                </c:pt>
                <c:pt idx="116181">
                  <c:v>-138.10049999999998</c:v>
                </c:pt>
                <c:pt idx="116182">
                  <c:v>-138.09849999999997</c:v>
                </c:pt>
                <c:pt idx="116183">
                  <c:v>-138.09649999999996</c:v>
                </c:pt>
                <c:pt idx="116184">
                  <c:v>-138.09449999999998</c:v>
                </c:pt>
                <c:pt idx="116185">
                  <c:v>-138.09249999999997</c:v>
                </c:pt>
                <c:pt idx="116186">
                  <c:v>-138.09049999999996</c:v>
                </c:pt>
                <c:pt idx="116187">
                  <c:v>-138.08849999999998</c:v>
                </c:pt>
                <c:pt idx="116188">
                  <c:v>-138.08649999999997</c:v>
                </c:pt>
                <c:pt idx="116189">
                  <c:v>-138.08449999999999</c:v>
                </c:pt>
                <c:pt idx="116190">
                  <c:v>-138.08249999999998</c:v>
                </c:pt>
                <c:pt idx="116191">
                  <c:v>-138.08049999999997</c:v>
                </c:pt>
                <c:pt idx="116192">
                  <c:v>-138.07849999999999</c:v>
                </c:pt>
                <c:pt idx="116193">
                  <c:v>-138.07649999999998</c:v>
                </c:pt>
                <c:pt idx="116194">
                  <c:v>-138.07449999999997</c:v>
                </c:pt>
                <c:pt idx="116195">
                  <c:v>-138.07249999999999</c:v>
                </c:pt>
                <c:pt idx="116196">
                  <c:v>-138.07049999999998</c:v>
                </c:pt>
                <c:pt idx="116197">
                  <c:v>-138.06849999999997</c:v>
                </c:pt>
                <c:pt idx="116198">
                  <c:v>-138.06649999999999</c:v>
                </c:pt>
                <c:pt idx="116199">
                  <c:v>-138.06449999999998</c:v>
                </c:pt>
                <c:pt idx="116200">
                  <c:v>-138.06249999999997</c:v>
                </c:pt>
                <c:pt idx="116201">
                  <c:v>-138.06049999999999</c:v>
                </c:pt>
                <c:pt idx="116202">
                  <c:v>-138.05849999999998</c:v>
                </c:pt>
                <c:pt idx="116203">
                  <c:v>-138.05649999999997</c:v>
                </c:pt>
                <c:pt idx="116204">
                  <c:v>-138.05449999999999</c:v>
                </c:pt>
                <c:pt idx="116205">
                  <c:v>-138.05249999999998</c:v>
                </c:pt>
                <c:pt idx="116206">
                  <c:v>-138.05049999999997</c:v>
                </c:pt>
                <c:pt idx="116207">
                  <c:v>-138.04849999999999</c:v>
                </c:pt>
                <c:pt idx="116208">
                  <c:v>-138.04649999999998</c:v>
                </c:pt>
                <c:pt idx="116209">
                  <c:v>-138.04449999999997</c:v>
                </c:pt>
                <c:pt idx="116210">
                  <c:v>-138.04249999999999</c:v>
                </c:pt>
                <c:pt idx="116211">
                  <c:v>-138.04049999999998</c:v>
                </c:pt>
                <c:pt idx="116212">
                  <c:v>-138.03849999999997</c:v>
                </c:pt>
                <c:pt idx="116213">
                  <c:v>-138.03649999999999</c:v>
                </c:pt>
                <c:pt idx="116214">
                  <c:v>-138.03449999999998</c:v>
                </c:pt>
                <c:pt idx="116215">
                  <c:v>-138.03249999999997</c:v>
                </c:pt>
                <c:pt idx="116216">
                  <c:v>-138.03049999999999</c:v>
                </c:pt>
                <c:pt idx="116217">
                  <c:v>-138.02849999999998</c:v>
                </c:pt>
                <c:pt idx="116218">
                  <c:v>-138.02649999999997</c:v>
                </c:pt>
                <c:pt idx="116219">
                  <c:v>-138.02449999999999</c:v>
                </c:pt>
                <c:pt idx="116220">
                  <c:v>-138.02249999999998</c:v>
                </c:pt>
                <c:pt idx="116221">
                  <c:v>-138.02049999999997</c:v>
                </c:pt>
                <c:pt idx="116222">
                  <c:v>-138.01849999999999</c:v>
                </c:pt>
                <c:pt idx="116223">
                  <c:v>-138.01649999999998</c:v>
                </c:pt>
                <c:pt idx="116224">
                  <c:v>-138.01449999999997</c:v>
                </c:pt>
                <c:pt idx="116225">
                  <c:v>-138.01249999999999</c:v>
                </c:pt>
                <c:pt idx="116226">
                  <c:v>-138.01049999999998</c:v>
                </c:pt>
                <c:pt idx="116227">
                  <c:v>-138.00849999999997</c:v>
                </c:pt>
                <c:pt idx="116228">
                  <c:v>-138.00649999999999</c:v>
                </c:pt>
                <c:pt idx="116229">
                  <c:v>-138.00449999999998</c:v>
                </c:pt>
                <c:pt idx="116230">
                  <c:v>-138.00249999999997</c:v>
                </c:pt>
                <c:pt idx="116231">
                  <c:v>-138.00049999999999</c:v>
                </c:pt>
                <c:pt idx="116232">
                  <c:v>-137.99849999999998</c:v>
                </c:pt>
                <c:pt idx="116233">
                  <c:v>-137.99649999999997</c:v>
                </c:pt>
                <c:pt idx="116234">
                  <c:v>-137.99449999999999</c:v>
                </c:pt>
                <c:pt idx="116235">
                  <c:v>-137.99249999999998</c:v>
                </c:pt>
                <c:pt idx="116236">
                  <c:v>-137.99049999999997</c:v>
                </c:pt>
                <c:pt idx="116237">
                  <c:v>-137.98849999999999</c:v>
                </c:pt>
                <c:pt idx="116238">
                  <c:v>-137.98649999999998</c:v>
                </c:pt>
                <c:pt idx="116239">
                  <c:v>-137.98449999999997</c:v>
                </c:pt>
                <c:pt idx="116240">
                  <c:v>-137.98249999999999</c:v>
                </c:pt>
                <c:pt idx="116241">
                  <c:v>-137.98049999999998</c:v>
                </c:pt>
                <c:pt idx="116242">
                  <c:v>-137.97849999999997</c:v>
                </c:pt>
                <c:pt idx="116243">
                  <c:v>-137.97649999999999</c:v>
                </c:pt>
                <c:pt idx="116244">
                  <c:v>-137.97449999999998</c:v>
                </c:pt>
                <c:pt idx="116245">
                  <c:v>-137.97249999999997</c:v>
                </c:pt>
                <c:pt idx="116246">
                  <c:v>-137.97049999999999</c:v>
                </c:pt>
                <c:pt idx="116247">
                  <c:v>-137.96849999999998</c:v>
                </c:pt>
                <c:pt idx="116248">
                  <c:v>-137.96649999999997</c:v>
                </c:pt>
                <c:pt idx="116249">
                  <c:v>-137.96449999999999</c:v>
                </c:pt>
                <c:pt idx="116250">
                  <c:v>-137.96249999999998</c:v>
                </c:pt>
                <c:pt idx="116251">
                  <c:v>-137.96049999999997</c:v>
                </c:pt>
                <c:pt idx="116252">
                  <c:v>-137.95849999999999</c:v>
                </c:pt>
                <c:pt idx="116253">
                  <c:v>-137.95649999999998</c:v>
                </c:pt>
                <c:pt idx="116254">
                  <c:v>-137.95449999999997</c:v>
                </c:pt>
                <c:pt idx="116255">
                  <c:v>-137.95249999999999</c:v>
                </c:pt>
                <c:pt idx="116256">
                  <c:v>-137.95049999999998</c:v>
                </c:pt>
                <c:pt idx="116257">
                  <c:v>-137.94849999999997</c:v>
                </c:pt>
                <c:pt idx="116258">
                  <c:v>-137.94649999999999</c:v>
                </c:pt>
                <c:pt idx="116259">
                  <c:v>-137.94449999999998</c:v>
                </c:pt>
                <c:pt idx="116260">
                  <c:v>-137.94249999999997</c:v>
                </c:pt>
                <c:pt idx="116261">
                  <c:v>-137.94049999999999</c:v>
                </c:pt>
                <c:pt idx="116262">
                  <c:v>-137.93849999999998</c:v>
                </c:pt>
                <c:pt idx="116263">
                  <c:v>-137.93649999999997</c:v>
                </c:pt>
                <c:pt idx="116264">
                  <c:v>-137.93449999999999</c:v>
                </c:pt>
                <c:pt idx="116265">
                  <c:v>-137.93249999999998</c:v>
                </c:pt>
                <c:pt idx="116266">
                  <c:v>-137.93049999999997</c:v>
                </c:pt>
                <c:pt idx="116267">
                  <c:v>-137.92849999999999</c:v>
                </c:pt>
                <c:pt idx="116268">
                  <c:v>-137.92649999999998</c:v>
                </c:pt>
                <c:pt idx="116269">
                  <c:v>-137.92449999999997</c:v>
                </c:pt>
                <c:pt idx="116270">
                  <c:v>-137.92249999999999</c:v>
                </c:pt>
                <c:pt idx="116271">
                  <c:v>-137.92049999999998</c:v>
                </c:pt>
                <c:pt idx="116272">
                  <c:v>-137.91849999999997</c:v>
                </c:pt>
                <c:pt idx="116273">
                  <c:v>-137.91649999999998</c:v>
                </c:pt>
                <c:pt idx="116274">
                  <c:v>-137.91449999999998</c:v>
                </c:pt>
                <c:pt idx="116275">
                  <c:v>-137.91249999999997</c:v>
                </c:pt>
                <c:pt idx="116276">
                  <c:v>-137.91049999999998</c:v>
                </c:pt>
                <c:pt idx="116277">
                  <c:v>-137.90849999999998</c:v>
                </c:pt>
                <c:pt idx="116278">
                  <c:v>-137.90649999999997</c:v>
                </c:pt>
                <c:pt idx="116279">
                  <c:v>-137.90449999999998</c:v>
                </c:pt>
                <c:pt idx="116280">
                  <c:v>-137.90249999999997</c:v>
                </c:pt>
                <c:pt idx="116281">
                  <c:v>-137.90049999999997</c:v>
                </c:pt>
                <c:pt idx="116282">
                  <c:v>-137.89849999999998</c:v>
                </c:pt>
                <c:pt idx="116283">
                  <c:v>-137.89649999999997</c:v>
                </c:pt>
                <c:pt idx="116284">
                  <c:v>-137.89449999999997</c:v>
                </c:pt>
                <c:pt idx="116285">
                  <c:v>-137.89249999999998</c:v>
                </c:pt>
                <c:pt idx="116286">
                  <c:v>-137.89049999999997</c:v>
                </c:pt>
                <c:pt idx="116287">
                  <c:v>-137.88849999999996</c:v>
                </c:pt>
                <c:pt idx="116288">
                  <c:v>-137.88649999999998</c:v>
                </c:pt>
                <c:pt idx="116289">
                  <c:v>-137.88449999999997</c:v>
                </c:pt>
                <c:pt idx="116290">
                  <c:v>-137.88249999999996</c:v>
                </c:pt>
                <c:pt idx="116291">
                  <c:v>-137.88049999999998</c:v>
                </c:pt>
                <c:pt idx="116292">
                  <c:v>-137.87849999999997</c:v>
                </c:pt>
                <c:pt idx="116293">
                  <c:v>-137.87649999999996</c:v>
                </c:pt>
                <c:pt idx="116294">
                  <c:v>-137.87449999999998</c:v>
                </c:pt>
                <c:pt idx="116295">
                  <c:v>-137.87249999999997</c:v>
                </c:pt>
                <c:pt idx="116296">
                  <c:v>-137.87049999999996</c:v>
                </c:pt>
                <c:pt idx="116297">
                  <c:v>-137.86849999999998</c:v>
                </c:pt>
                <c:pt idx="116298">
                  <c:v>-137.86649999999997</c:v>
                </c:pt>
                <c:pt idx="116299">
                  <c:v>-137.86449999999996</c:v>
                </c:pt>
                <c:pt idx="116300">
                  <c:v>-137.86249999999998</c:v>
                </c:pt>
                <c:pt idx="116301">
                  <c:v>-137.86049999999997</c:v>
                </c:pt>
                <c:pt idx="116302">
                  <c:v>-137.85849999999996</c:v>
                </c:pt>
                <c:pt idx="116303">
                  <c:v>-137.85649999999998</c:v>
                </c:pt>
                <c:pt idx="116304">
                  <c:v>-137.85449999999997</c:v>
                </c:pt>
                <c:pt idx="116305">
                  <c:v>-137.85249999999996</c:v>
                </c:pt>
                <c:pt idx="116306">
                  <c:v>-137.85049999999998</c:v>
                </c:pt>
                <c:pt idx="116307">
                  <c:v>-137.84849999999997</c:v>
                </c:pt>
                <c:pt idx="116308">
                  <c:v>-137.84649999999996</c:v>
                </c:pt>
                <c:pt idx="116309">
                  <c:v>-137.84449999999998</c:v>
                </c:pt>
                <c:pt idx="116310">
                  <c:v>-137.84249999999997</c:v>
                </c:pt>
                <c:pt idx="116311">
                  <c:v>-137.84049999999996</c:v>
                </c:pt>
                <c:pt idx="116312">
                  <c:v>-137.83849999999998</c:v>
                </c:pt>
                <c:pt idx="116313">
                  <c:v>-137.83649999999997</c:v>
                </c:pt>
                <c:pt idx="116314">
                  <c:v>-137.83449999999999</c:v>
                </c:pt>
                <c:pt idx="116315">
                  <c:v>-137.83249999999998</c:v>
                </c:pt>
                <c:pt idx="116316">
                  <c:v>-137.83049999999997</c:v>
                </c:pt>
                <c:pt idx="116317">
                  <c:v>-137.82849999999999</c:v>
                </c:pt>
                <c:pt idx="116318">
                  <c:v>-137.82649999999998</c:v>
                </c:pt>
                <c:pt idx="116319">
                  <c:v>-137.82449999999997</c:v>
                </c:pt>
                <c:pt idx="116320">
                  <c:v>-137.82249999999999</c:v>
                </c:pt>
                <c:pt idx="116321">
                  <c:v>-137.82049999999998</c:v>
                </c:pt>
                <c:pt idx="116322">
                  <c:v>-137.81849999999997</c:v>
                </c:pt>
                <c:pt idx="116323">
                  <c:v>-137.81649999999999</c:v>
                </c:pt>
                <c:pt idx="116324">
                  <c:v>-137.81449999999998</c:v>
                </c:pt>
                <c:pt idx="116325">
                  <c:v>-137.81249999999997</c:v>
                </c:pt>
                <c:pt idx="116326">
                  <c:v>-137.81049999999999</c:v>
                </c:pt>
                <c:pt idx="116327">
                  <c:v>-137.80849999999998</c:v>
                </c:pt>
                <c:pt idx="116328">
                  <c:v>-137.80649999999997</c:v>
                </c:pt>
                <c:pt idx="116329">
                  <c:v>-137.80449999999999</c:v>
                </c:pt>
                <c:pt idx="116330">
                  <c:v>-137.80249999999998</c:v>
                </c:pt>
                <c:pt idx="116331">
                  <c:v>-137.80049999999997</c:v>
                </c:pt>
                <c:pt idx="116332">
                  <c:v>-137.79849999999999</c:v>
                </c:pt>
                <c:pt idx="116333">
                  <c:v>-137.79649999999998</c:v>
                </c:pt>
                <c:pt idx="116334">
                  <c:v>-137.79449999999997</c:v>
                </c:pt>
                <c:pt idx="116335">
                  <c:v>-137.79249999999999</c:v>
                </c:pt>
                <c:pt idx="116336">
                  <c:v>-137.79049999999998</c:v>
                </c:pt>
                <c:pt idx="116337">
                  <c:v>-137.78849999999997</c:v>
                </c:pt>
                <c:pt idx="116338">
                  <c:v>-137.78649999999999</c:v>
                </c:pt>
                <c:pt idx="116339">
                  <c:v>-137.78449999999998</c:v>
                </c:pt>
                <c:pt idx="116340">
                  <c:v>-137.78249999999997</c:v>
                </c:pt>
                <c:pt idx="116341">
                  <c:v>-137.78049999999999</c:v>
                </c:pt>
                <c:pt idx="116342">
                  <c:v>-137.77849999999998</c:v>
                </c:pt>
                <c:pt idx="116343">
                  <c:v>-137.77649999999997</c:v>
                </c:pt>
                <c:pt idx="116344">
                  <c:v>-137.77449999999999</c:v>
                </c:pt>
                <c:pt idx="116345">
                  <c:v>-137.77249999999998</c:v>
                </c:pt>
                <c:pt idx="116346">
                  <c:v>-137.77049999999997</c:v>
                </c:pt>
                <c:pt idx="116347">
                  <c:v>-137.76849999999999</c:v>
                </c:pt>
                <c:pt idx="116348">
                  <c:v>-137.76649999999998</c:v>
                </c:pt>
                <c:pt idx="116349">
                  <c:v>-137.76449999999997</c:v>
                </c:pt>
                <c:pt idx="116350">
                  <c:v>-137.76249999999999</c:v>
                </c:pt>
                <c:pt idx="116351">
                  <c:v>-137.76049999999998</c:v>
                </c:pt>
                <c:pt idx="116352">
                  <c:v>-137.75849999999997</c:v>
                </c:pt>
                <c:pt idx="116353">
                  <c:v>-137.75649999999999</c:v>
                </c:pt>
                <c:pt idx="116354">
                  <c:v>-137.75449999999998</c:v>
                </c:pt>
                <c:pt idx="116355">
                  <c:v>-137.75249999999997</c:v>
                </c:pt>
                <c:pt idx="116356">
                  <c:v>-137.75049999999999</c:v>
                </c:pt>
                <c:pt idx="116357">
                  <c:v>-137.74849999999998</c:v>
                </c:pt>
                <c:pt idx="116358">
                  <c:v>-137.74649999999997</c:v>
                </c:pt>
                <c:pt idx="116359">
                  <c:v>-137.74449999999999</c:v>
                </c:pt>
                <c:pt idx="116360">
                  <c:v>-137.74249999999998</c:v>
                </c:pt>
                <c:pt idx="116361">
                  <c:v>-137.74049999999997</c:v>
                </c:pt>
                <c:pt idx="116362">
                  <c:v>-137.73849999999999</c:v>
                </c:pt>
                <c:pt idx="116363">
                  <c:v>-137.73649999999998</c:v>
                </c:pt>
                <c:pt idx="116364">
                  <c:v>-137.73449999999997</c:v>
                </c:pt>
                <c:pt idx="116365">
                  <c:v>-137.73249999999999</c:v>
                </c:pt>
                <c:pt idx="116366">
                  <c:v>-137.73049999999998</c:v>
                </c:pt>
                <c:pt idx="116367">
                  <c:v>-137.72849999999997</c:v>
                </c:pt>
                <c:pt idx="116368">
                  <c:v>-137.72649999999999</c:v>
                </c:pt>
                <c:pt idx="116369">
                  <c:v>-137.72449999999998</c:v>
                </c:pt>
                <c:pt idx="116370">
                  <c:v>-137.72249999999997</c:v>
                </c:pt>
                <c:pt idx="116371">
                  <c:v>-137.72049999999999</c:v>
                </c:pt>
                <c:pt idx="116372">
                  <c:v>-137.71849999999998</c:v>
                </c:pt>
                <c:pt idx="116373">
                  <c:v>-137.71649999999997</c:v>
                </c:pt>
                <c:pt idx="116374">
                  <c:v>-137.71449999999999</c:v>
                </c:pt>
                <c:pt idx="116375">
                  <c:v>-137.71249999999998</c:v>
                </c:pt>
                <c:pt idx="116376">
                  <c:v>-137.71049999999997</c:v>
                </c:pt>
                <c:pt idx="116377">
                  <c:v>-137.70849999999999</c:v>
                </c:pt>
                <c:pt idx="116378">
                  <c:v>-137.70649999999998</c:v>
                </c:pt>
                <c:pt idx="116379">
                  <c:v>-137.70449999999997</c:v>
                </c:pt>
                <c:pt idx="116380">
                  <c:v>-137.70249999999999</c:v>
                </c:pt>
                <c:pt idx="116381">
                  <c:v>-137.70049999999998</c:v>
                </c:pt>
                <c:pt idx="116382">
                  <c:v>-137.69849999999997</c:v>
                </c:pt>
                <c:pt idx="116383">
                  <c:v>-137.69649999999999</c:v>
                </c:pt>
                <c:pt idx="116384">
                  <c:v>-137.69449999999998</c:v>
                </c:pt>
                <c:pt idx="116385">
                  <c:v>-137.69249999999997</c:v>
                </c:pt>
                <c:pt idx="116386">
                  <c:v>-137.69049999999999</c:v>
                </c:pt>
                <c:pt idx="116387">
                  <c:v>-137.68849999999998</c:v>
                </c:pt>
                <c:pt idx="116388">
                  <c:v>-137.68649999999997</c:v>
                </c:pt>
                <c:pt idx="116389">
                  <c:v>-137.68449999999999</c:v>
                </c:pt>
                <c:pt idx="116390">
                  <c:v>-137.68249999999998</c:v>
                </c:pt>
                <c:pt idx="116391">
                  <c:v>-137.68049999999997</c:v>
                </c:pt>
                <c:pt idx="116392">
                  <c:v>-137.67849999999999</c:v>
                </c:pt>
                <c:pt idx="116393">
                  <c:v>-137.67649999999998</c:v>
                </c:pt>
                <c:pt idx="116394">
                  <c:v>-137.67449999999997</c:v>
                </c:pt>
                <c:pt idx="116395">
                  <c:v>-137.67249999999999</c:v>
                </c:pt>
                <c:pt idx="116396">
                  <c:v>-137.67049999999998</c:v>
                </c:pt>
                <c:pt idx="116397">
                  <c:v>-137.66849999999997</c:v>
                </c:pt>
                <c:pt idx="116398">
                  <c:v>-137.66649999999998</c:v>
                </c:pt>
                <c:pt idx="116399">
                  <c:v>-137.66449999999998</c:v>
                </c:pt>
                <c:pt idx="116400">
                  <c:v>-137.66249999999997</c:v>
                </c:pt>
                <c:pt idx="116401">
                  <c:v>-137.66049999999998</c:v>
                </c:pt>
                <c:pt idx="116402">
                  <c:v>-137.65849999999998</c:v>
                </c:pt>
                <c:pt idx="116403">
                  <c:v>-137.65649999999997</c:v>
                </c:pt>
                <c:pt idx="116404">
                  <c:v>-137.65449999999998</c:v>
                </c:pt>
                <c:pt idx="116405">
                  <c:v>-137.65249999999997</c:v>
                </c:pt>
                <c:pt idx="116406">
                  <c:v>-137.65049999999997</c:v>
                </c:pt>
                <c:pt idx="116407">
                  <c:v>-137.64849999999998</c:v>
                </c:pt>
                <c:pt idx="116408">
                  <c:v>-137.64649999999997</c:v>
                </c:pt>
                <c:pt idx="116409">
                  <c:v>-137.64449999999997</c:v>
                </c:pt>
                <c:pt idx="116410">
                  <c:v>-137.64249999999998</c:v>
                </c:pt>
                <c:pt idx="116411">
                  <c:v>-137.64049999999997</c:v>
                </c:pt>
                <c:pt idx="116412">
                  <c:v>-137.63849999999996</c:v>
                </c:pt>
                <c:pt idx="116413">
                  <c:v>-137.63649999999998</c:v>
                </c:pt>
                <c:pt idx="116414">
                  <c:v>-137.63449999999997</c:v>
                </c:pt>
                <c:pt idx="116415">
                  <c:v>-137.63249999999996</c:v>
                </c:pt>
                <c:pt idx="116416">
                  <c:v>-137.63049999999998</c:v>
                </c:pt>
                <c:pt idx="116417">
                  <c:v>-137.62849999999997</c:v>
                </c:pt>
                <c:pt idx="116418">
                  <c:v>-137.62649999999996</c:v>
                </c:pt>
                <c:pt idx="116419">
                  <c:v>-137.62449999999998</c:v>
                </c:pt>
                <c:pt idx="116420">
                  <c:v>-137.62249999999997</c:v>
                </c:pt>
                <c:pt idx="116421">
                  <c:v>-137.62049999999996</c:v>
                </c:pt>
                <c:pt idx="116422">
                  <c:v>-137.61849999999998</c:v>
                </c:pt>
                <c:pt idx="116423">
                  <c:v>-137.61649999999997</c:v>
                </c:pt>
                <c:pt idx="116424">
                  <c:v>-137.61449999999996</c:v>
                </c:pt>
                <c:pt idx="116425">
                  <c:v>-137.61249999999998</c:v>
                </c:pt>
                <c:pt idx="116426">
                  <c:v>-137.61049999999997</c:v>
                </c:pt>
                <c:pt idx="116427">
                  <c:v>-137.60849999999996</c:v>
                </c:pt>
                <c:pt idx="116428">
                  <c:v>-137.60649999999998</c:v>
                </c:pt>
                <c:pt idx="116429">
                  <c:v>-137.60449999999997</c:v>
                </c:pt>
                <c:pt idx="116430">
                  <c:v>-137.60249999999996</c:v>
                </c:pt>
                <c:pt idx="116431">
                  <c:v>-137.60049999999998</c:v>
                </c:pt>
                <c:pt idx="116432">
                  <c:v>-137.59849999999997</c:v>
                </c:pt>
                <c:pt idx="116433">
                  <c:v>-137.59649999999996</c:v>
                </c:pt>
                <c:pt idx="116434">
                  <c:v>-137.59449999999998</c:v>
                </c:pt>
                <c:pt idx="116435">
                  <c:v>-137.59249999999997</c:v>
                </c:pt>
                <c:pt idx="116436">
                  <c:v>-137.59049999999996</c:v>
                </c:pt>
                <c:pt idx="116437">
                  <c:v>-137.58849999999998</c:v>
                </c:pt>
                <c:pt idx="116438">
                  <c:v>-137.58649999999997</c:v>
                </c:pt>
                <c:pt idx="116439">
                  <c:v>-137.58449999999999</c:v>
                </c:pt>
                <c:pt idx="116440">
                  <c:v>-137.58249999999998</c:v>
                </c:pt>
                <c:pt idx="116441">
                  <c:v>-137.58049999999997</c:v>
                </c:pt>
                <c:pt idx="116442">
                  <c:v>-137.57849999999999</c:v>
                </c:pt>
                <c:pt idx="116443">
                  <c:v>-137.57649999999998</c:v>
                </c:pt>
                <c:pt idx="116444">
                  <c:v>-137.57449999999997</c:v>
                </c:pt>
                <c:pt idx="116445">
                  <c:v>-137.57249999999999</c:v>
                </c:pt>
                <c:pt idx="116446">
                  <c:v>-137.57049999999998</c:v>
                </c:pt>
                <c:pt idx="116447">
                  <c:v>-137.56849999999997</c:v>
                </c:pt>
                <c:pt idx="116448">
                  <c:v>-137.56649999999999</c:v>
                </c:pt>
                <c:pt idx="116449">
                  <c:v>-137.56449999999998</c:v>
                </c:pt>
                <c:pt idx="116450">
                  <c:v>-137.56249999999997</c:v>
                </c:pt>
                <c:pt idx="116451">
                  <c:v>-137.56049999999999</c:v>
                </c:pt>
                <c:pt idx="116452">
                  <c:v>-137.55849999999998</c:v>
                </c:pt>
                <c:pt idx="116453">
                  <c:v>-137.55649999999997</c:v>
                </c:pt>
                <c:pt idx="116454">
                  <c:v>-137.55449999999999</c:v>
                </c:pt>
                <c:pt idx="116455">
                  <c:v>-137.55249999999998</c:v>
                </c:pt>
                <c:pt idx="116456">
                  <c:v>-137.55049999999997</c:v>
                </c:pt>
                <c:pt idx="116457">
                  <c:v>-137.54849999999999</c:v>
                </c:pt>
                <c:pt idx="116458">
                  <c:v>-137.54649999999998</c:v>
                </c:pt>
                <c:pt idx="116459">
                  <c:v>-137.54449999999997</c:v>
                </c:pt>
                <c:pt idx="116460">
                  <c:v>-137.54249999999999</c:v>
                </c:pt>
                <c:pt idx="116461">
                  <c:v>-137.54049999999998</c:v>
                </c:pt>
                <c:pt idx="116462">
                  <c:v>-137.53849999999997</c:v>
                </c:pt>
                <c:pt idx="116463">
                  <c:v>-137.53649999999999</c:v>
                </c:pt>
                <c:pt idx="116464">
                  <c:v>-137.53449999999998</c:v>
                </c:pt>
                <c:pt idx="116465">
                  <c:v>-137.53249999999997</c:v>
                </c:pt>
                <c:pt idx="116466">
                  <c:v>-137.53049999999999</c:v>
                </c:pt>
                <c:pt idx="116467">
                  <c:v>-137.52849999999998</c:v>
                </c:pt>
                <c:pt idx="116468">
                  <c:v>-137.52649999999997</c:v>
                </c:pt>
                <c:pt idx="116469">
                  <c:v>-137.52449999999999</c:v>
                </c:pt>
                <c:pt idx="116470">
                  <c:v>-137.52249999999998</c:v>
                </c:pt>
                <c:pt idx="116471">
                  <c:v>-137.52049999999997</c:v>
                </c:pt>
                <c:pt idx="116472">
                  <c:v>-137.51849999999999</c:v>
                </c:pt>
                <c:pt idx="116473">
                  <c:v>-137.51649999999998</c:v>
                </c:pt>
                <c:pt idx="116474">
                  <c:v>-137.51449999999997</c:v>
                </c:pt>
                <c:pt idx="116475">
                  <c:v>-137.51249999999999</c:v>
                </c:pt>
                <c:pt idx="116476">
                  <c:v>-137.51049999999998</c:v>
                </c:pt>
                <c:pt idx="116477">
                  <c:v>-137.50849999999997</c:v>
                </c:pt>
                <c:pt idx="116478">
                  <c:v>-137.50649999999999</c:v>
                </c:pt>
                <c:pt idx="116479">
                  <c:v>-137.50449999999998</c:v>
                </c:pt>
                <c:pt idx="116480">
                  <c:v>-137.50249999999997</c:v>
                </c:pt>
                <c:pt idx="116481">
                  <c:v>-137.50049999999999</c:v>
                </c:pt>
                <c:pt idx="116482">
                  <c:v>-137.49849999999998</c:v>
                </c:pt>
                <c:pt idx="116483">
                  <c:v>-137.49649999999997</c:v>
                </c:pt>
                <c:pt idx="116484">
                  <c:v>-137.49449999999999</c:v>
                </c:pt>
                <c:pt idx="116485">
                  <c:v>-137.49249999999998</c:v>
                </c:pt>
                <c:pt idx="116486">
                  <c:v>-137.49049999999997</c:v>
                </c:pt>
                <c:pt idx="116487">
                  <c:v>-137.48849999999999</c:v>
                </c:pt>
                <c:pt idx="116488">
                  <c:v>-137.48649999999998</c:v>
                </c:pt>
                <c:pt idx="116489">
                  <c:v>-137.48449999999997</c:v>
                </c:pt>
                <c:pt idx="116490">
                  <c:v>-137.48249999999999</c:v>
                </c:pt>
                <c:pt idx="116491">
                  <c:v>-137.48049999999998</c:v>
                </c:pt>
                <c:pt idx="116492">
                  <c:v>-137.47849999999997</c:v>
                </c:pt>
                <c:pt idx="116493">
                  <c:v>-137.47649999999999</c:v>
                </c:pt>
                <c:pt idx="116494">
                  <c:v>-137.47449999999998</c:v>
                </c:pt>
                <c:pt idx="116495">
                  <c:v>-137.47249999999997</c:v>
                </c:pt>
                <c:pt idx="116496">
                  <c:v>-137.47049999999999</c:v>
                </c:pt>
                <c:pt idx="116497">
                  <c:v>-137.46849999999998</c:v>
                </c:pt>
                <c:pt idx="116498">
                  <c:v>-137.46649999999997</c:v>
                </c:pt>
                <c:pt idx="116499">
                  <c:v>-137.46449999999999</c:v>
                </c:pt>
                <c:pt idx="116500">
                  <c:v>-137.46249999999998</c:v>
                </c:pt>
                <c:pt idx="116501">
                  <c:v>-137.46049999999997</c:v>
                </c:pt>
                <c:pt idx="116502">
                  <c:v>-137.45849999999999</c:v>
                </c:pt>
                <c:pt idx="116503">
                  <c:v>-137.45649999999998</c:v>
                </c:pt>
                <c:pt idx="116504">
                  <c:v>-137.45449999999997</c:v>
                </c:pt>
                <c:pt idx="116505">
                  <c:v>-137.45249999999999</c:v>
                </c:pt>
                <c:pt idx="116506">
                  <c:v>-137.45049999999998</c:v>
                </c:pt>
                <c:pt idx="116507">
                  <c:v>-137.44849999999997</c:v>
                </c:pt>
                <c:pt idx="116508">
                  <c:v>-137.44649999999999</c:v>
                </c:pt>
                <c:pt idx="116509">
                  <c:v>-137.44449999999998</c:v>
                </c:pt>
                <c:pt idx="116510">
                  <c:v>-137.44249999999997</c:v>
                </c:pt>
                <c:pt idx="116511">
                  <c:v>-137.44049999999999</c:v>
                </c:pt>
                <c:pt idx="116512">
                  <c:v>-137.43849999999998</c:v>
                </c:pt>
                <c:pt idx="116513">
                  <c:v>-137.43649999999997</c:v>
                </c:pt>
                <c:pt idx="116514">
                  <c:v>-137.43449999999999</c:v>
                </c:pt>
                <c:pt idx="116515">
                  <c:v>-137.43249999999998</c:v>
                </c:pt>
                <c:pt idx="116516">
                  <c:v>-137.43049999999997</c:v>
                </c:pt>
                <c:pt idx="116517">
                  <c:v>-137.42849999999999</c:v>
                </c:pt>
                <c:pt idx="116518">
                  <c:v>-137.42649999999998</c:v>
                </c:pt>
                <c:pt idx="116519">
                  <c:v>-137.42449999999997</c:v>
                </c:pt>
                <c:pt idx="116520">
                  <c:v>-137.42249999999999</c:v>
                </c:pt>
                <c:pt idx="116521">
                  <c:v>-137.42049999999998</c:v>
                </c:pt>
                <c:pt idx="116522">
                  <c:v>-137.41849999999997</c:v>
                </c:pt>
                <c:pt idx="116523">
                  <c:v>-137.41649999999998</c:v>
                </c:pt>
                <c:pt idx="116524">
                  <c:v>-137.41449999999998</c:v>
                </c:pt>
                <c:pt idx="116525">
                  <c:v>-137.41249999999997</c:v>
                </c:pt>
                <c:pt idx="116526">
                  <c:v>-137.41049999999998</c:v>
                </c:pt>
                <c:pt idx="116527">
                  <c:v>-137.40849999999998</c:v>
                </c:pt>
                <c:pt idx="116528">
                  <c:v>-137.40649999999997</c:v>
                </c:pt>
                <c:pt idx="116529">
                  <c:v>-137.40449999999998</c:v>
                </c:pt>
                <c:pt idx="116530">
                  <c:v>-137.40249999999997</c:v>
                </c:pt>
                <c:pt idx="116531">
                  <c:v>-137.40049999999997</c:v>
                </c:pt>
                <c:pt idx="116532">
                  <c:v>-137.39849999999998</c:v>
                </c:pt>
                <c:pt idx="116533">
                  <c:v>-137.39649999999997</c:v>
                </c:pt>
                <c:pt idx="116534">
                  <c:v>-137.39449999999997</c:v>
                </c:pt>
                <c:pt idx="116535">
                  <c:v>-137.39249999999998</c:v>
                </c:pt>
                <c:pt idx="116536">
                  <c:v>-137.39049999999997</c:v>
                </c:pt>
                <c:pt idx="116537">
                  <c:v>-137.38849999999996</c:v>
                </c:pt>
                <c:pt idx="116538">
                  <c:v>-137.38649999999998</c:v>
                </c:pt>
                <c:pt idx="116539">
                  <c:v>-137.38449999999997</c:v>
                </c:pt>
                <c:pt idx="116540">
                  <c:v>-137.38249999999996</c:v>
                </c:pt>
                <c:pt idx="116541">
                  <c:v>-137.38049999999998</c:v>
                </c:pt>
                <c:pt idx="116542">
                  <c:v>-137.37849999999997</c:v>
                </c:pt>
                <c:pt idx="116543">
                  <c:v>-137.37649999999996</c:v>
                </c:pt>
                <c:pt idx="116544">
                  <c:v>-137.37449999999998</c:v>
                </c:pt>
                <c:pt idx="116545">
                  <c:v>-137.37249999999997</c:v>
                </c:pt>
                <c:pt idx="116546">
                  <c:v>-137.37049999999996</c:v>
                </c:pt>
                <c:pt idx="116547">
                  <c:v>-137.36849999999998</c:v>
                </c:pt>
                <c:pt idx="116548">
                  <c:v>-137.36649999999997</c:v>
                </c:pt>
                <c:pt idx="116549">
                  <c:v>-137.36449999999996</c:v>
                </c:pt>
                <c:pt idx="116550">
                  <c:v>-137.36249999999998</c:v>
                </c:pt>
                <c:pt idx="116551">
                  <c:v>-137.36049999999997</c:v>
                </c:pt>
                <c:pt idx="116552">
                  <c:v>-137.35849999999996</c:v>
                </c:pt>
                <c:pt idx="116553">
                  <c:v>-137.35649999999998</c:v>
                </c:pt>
                <c:pt idx="116554">
                  <c:v>-137.35449999999997</c:v>
                </c:pt>
                <c:pt idx="116555">
                  <c:v>-137.35249999999996</c:v>
                </c:pt>
                <c:pt idx="116556">
                  <c:v>-137.35049999999998</c:v>
                </c:pt>
                <c:pt idx="116557">
                  <c:v>-137.34849999999997</c:v>
                </c:pt>
                <c:pt idx="116558">
                  <c:v>-137.34649999999996</c:v>
                </c:pt>
                <c:pt idx="116559">
                  <c:v>-137.34449999999998</c:v>
                </c:pt>
                <c:pt idx="116560">
                  <c:v>-137.34249999999997</c:v>
                </c:pt>
                <c:pt idx="116561">
                  <c:v>-137.34049999999996</c:v>
                </c:pt>
                <c:pt idx="116562">
                  <c:v>-137.33849999999998</c:v>
                </c:pt>
                <c:pt idx="116563">
                  <c:v>-137.33649999999997</c:v>
                </c:pt>
                <c:pt idx="116564">
                  <c:v>-137.33449999999999</c:v>
                </c:pt>
                <c:pt idx="116565">
                  <c:v>-137.33249999999998</c:v>
                </c:pt>
                <c:pt idx="116566">
                  <c:v>-137.33049999999997</c:v>
                </c:pt>
                <c:pt idx="116567">
                  <c:v>-137.32849999999999</c:v>
                </c:pt>
                <c:pt idx="116568">
                  <c:v>-137.32649999999998</c:v>
                </c:pt>
                <c:pt idx="116569">
                  <c:v>-137.32449999999997</c:v>
                </c:pt>
                <c:pt idx="116570">
                  <c:v>-137.32249999999999</c:v>
                </c:pt>
                <c:pt idx="116571">
                  <c:v>-137.32049999999998</c:v>
                </c:pt>
                <c:pt idx="116572">
                  <c:v>-137.31849999999997</c:v>
                </c:pt>
                <c:pt idx="116573">
                  <c:v>-137.31649999999999</c:v>
                </c:pt>
                <c:pt idx="116574">
                  <c:v>-137.31449999999998</c:v>
                </c:pt>
                <c:pt idx="116575">
                  <c:v>-137.31249999999997</c:v>
                </c:pt>
                <c:pt idx="116576">
                  <c:v>-137.31049999999999</c:v>
                </c:pt>
                <c:pt idx="116577">
                  <c:v>-137.30849999999998</c:v>
                </c:pt>
                <c:pt idx="116578">
                  <c:v>-137.30649999999997</c:v>
                </c:pt>
                <c:pt idx="116579">
                  <c:v>-137.30449999999999</c:v>
                </c:pt>
                <c:pt idx="116580">
                  <c:v>-137.30249999999998</c:v>
                </c:pt>
                <c:pt idx="116581">
                  <c:v>-137.30049999999997</c:v>
                </c:pt>
                <c:pt idx="116582">
                  <c:v>-137.29849999999999</c:v>
                </c:pt>
                <c:pt idx="116583">
                  <c:v>-137.29649999999998</c:v>
                </c:pt>
                <c:pt idx="116584">
                  <c:v>-137.29449999999997</c:v>
                </c:pt>
                <c:pt idx="116585">
                  <c:v>-137.29249999999999</c:v>
                </c:pt>
                <c:pt idx="116586">
                  <c:v>-137.29049999999998</c:v>
                </c:pt>
                <c:pt idx="116587">
                  <c:v>-137.28849999999997</c:v>
                </c:pt>
                <c:pt idx="116588">
                  <c:v>-137.28649999999999</c:v>
                </c:pt>
                <c:pt idx="116589">
                  <c:v>-137.28449999999998</c:v>
                </c:pt>
                <c:pt idx="116590">
                  <c:v>-137.28249999999997</c:v>
                </c:pt>
                <c:pt idx="116591">
                  <c:v>-137.28049999999999</c:v>
                </c:pt>
                <c:pt idx="116592">
                  <c:v>-137.27849999999998</c:v>
                </c:pt>
                <c:pt idx="116593">
                  <c:v>-137.27649999999997</c:v>
                </c:pt>
                <c:pt idx="116594">
                  <c:v>-137.27449999999999</c:v>
                </c:pt>
                <c:pt idx="116595">
                  <c:v>-137.27249999999998</c:v>
                </c:pt>
                <c:pt idx="116596">
                  <c:v>-137.27049999999997</c:v>
                </c:pt>
                <c:pt idx="116597">
                  <c:v>-137.26849999999999</c:v>
                </c:pt>
                <c:pt idx="116598">
                  <c:v>-137.26649999999998</c:v>
                </c:pt>
                <c:pt idx="116599">
                  <c:v>-137.26449999999997</c:v>
                </c:pt>
                <c:pt idx="116600">
                  <c:v>-137.26249999999999</c:v>
                </c:pt>
                <c:pt idx="116601">
                  <c:v>-137.26049999999998</c:v>
                </c:pt>
                <c:pt idx="116602">
                  <c:v>-137.25849999999997</c:v>
                </c:pt>
                <c:pt idx="116603">
                  <c:v>-137.25649999999999</c:v>
                </c:pt>
                <c:pt idx="116604">
                  <c:v>-137.25449999999998</c:v>
                </c:pt>
                <c:pt idx="116605">
                  <c:v>-137.25249999999997</c:v>
                </c:pt>
                <c:pt idx="116606">
                  <c:v>-137.25049999999999</c:v>
                </c:pt>
                <c:pt idx="116607">
                  <c:v>-137.24849999999998</c:v>
                </c:pt>
                <c:pt idx="116608">
                  <c:v>-137.24649999999997</c:v>
                </c:pt>
                <c:pt idx="116609">
                  <c:v>-137.24449999999999</c:v>
                </c:pt>
                <c:pt idx="116610">
                  <c:v>-137.24249999999998</c:v>
                </c:pt>
                <c:pt idx="116611">
                  <c:v>-137.24049999999997</c:v>
                </c:pt>
                <c:pt idx="116612">
                  <c:v>-137.23849999999999</c:v>
                </c:pt>
                <c:pt idx="116613">
                  <c:v>-137.23649999999998</c:v>
                </c:pt>
                <c:pt idx="116614">
                  <c:v>-137.23449999999997</c:v>
                </c:pt>
                <c:pt idx="116615">
                  <c:v>-137.23249999999999</c:v>
                </c:pt>
                <c:pt idx="116616">
                  <c:v>-137.23049999999998</c:v>
                </c:pt>
                <c:pt idx="116617">
                  <c:v>-137.22849999999997</c:v>
                </c:pt>
                <c:pt idx="116618">
                  <c:v>-137.22649999999999</c:v>
                </c:pt>
                <c:pt idx="116619">
                  <c:v>-137.22449999999998</c:v>
                </c:pt>
                <c:pt idx="116620">
                  <c:v>-137.22249999999997</c:v>
                </c:pt>
                <c:pt idx="116621">
                  <c:v>-137.22049999999999</c:v>
                </c:pt>
                <c:pt idx="116622">
                  <c:v>-137.21849999999998</c:v>
                </c:pt>
                <c:pt idx="116623">
                  <c:v>-137.21649999999997</c:v>
                </c:pt>
                <c:pt idx="116624">
                  <c:v>-137.21449999999999</c:v>
                </c:pt>
                <c:pt idx="116625">
                  <c:v>-137.21249999999998</c:v>
                </c:pt>
                <c:pt idx="116626">
                  <c:v>-137.21049999999997</c:v>
                </c:pt>
                <c:pt idx="116627">
                  <c:v>-137.20849999999999</c:v>
                </c:pt>
                <c:pt idx="116628">
                  <c:v>-137.20649999999998</c:v>
                </c:pt>
                <c:pt idx="116629">
                  <c:v>-137.20449999999997</c:v>
                </c:pt>
                <c:pt idx="116630">
                  <c:v>-137.20249999999999</c:v>
                </c:pt>
                <c:pt idx="116631">
                  <c:v>-137.20049999999998</c:v>
                </c:pt>
                <c:pt idx="116632">
                  <c:v>-137.19849999999997</c:v>
                </c:pt>
                <c:pt idx="116633">
                  <c:v>-137.19649999999999</c:v>
                </c:pt>
                <c:pt idx="116634">
                  <c:v>-137.19449999999998</c:v>
                </c:pt>
                <c:pt idx="116635">
                  <c:v>-137.19249999999997</c:v>
                </c:pt>
                <c:pt idx="116636">
                  <c:v>-137.19049999999999</c:v>
                </c:pt>
                <c:pt idx="116637">
                  <c:v>-137.18849999999998</c:v>
                </c:pt>
                <c:pt idx="116638">
                  <c:v>-137.18649999999997</c:v>
                </c:pt>
                <c:pt idx="116639">
                  <c:v>-137.18449999999999</c:v>
                </c:pt>
                <c:pt idx="116640">
                  <c:v>-137.18249999999998</c:v>
                </c:pt>
                <c:pt idx="116641">
                  <c:v>-137.18049999999997</c:v>
                </c:pt>
                <c:pt idx="116642">
                  <c:v>-137.17849999999999</c:v>
                </c:pt>
                <c:pt idx="116643">
                  <c:v>-137.17649999999998</c:v>
                </c:pt>
                <c:pt idx="116644">
                  <c:v>-137.17449999999997</c:v>
                </c:pt>
                <c:pt idx="116645">
                  <c:v>-137.17249999999999</c:v>
                </c:pt>
                <c:pt idx="116646">
                  <c:v>-137.17049999999998</c:v>
                </c:pt>
                <c:pt idx="116647">
                  <c:v>-137.16849999999997</c:v>
                </c:pt>
                <c:pt idx="116648">
                  <c:v>-137.16649999999998</c:v>
                </c:pt>
                <c:pt idx="116649">
                  <c:v>-137.16449999999998</c:v>
                </c:pt>
                <c:pt idx="116650">
                  <c:v>-137.16249999999997</c:v>
                </c:pt>
                <c:pt idx="116651">
                  <c:v>-137.16049999999998</c:v>
                </c:pt>
                <c:pt idx="116652">
                  <c:v>-137.15849999999998</c:v>
                </c:pt>
                <c:pt idx="116653">
                  <c:v>-137.15649999999997</c:v>
                </c:pt>
                <c:pt idx="116654">
                  <c:v>-137.15449999999998</c:v>
                </c:pt>
                <c:pt idx="116655">
                  <c:v>-137.15249999999997</c:v>
                </c:pt>
                <c:pt idx="116656">
                  <c:v>-137.15049999999997</c:v>
                </c:pt>
                <c:pt idx="116657">
                  <c:v>-137.14849999999998</c:v>
                </c:pt>
                <c:pt idx="116658">
                  <c:v>-137.14649999999997</c:v>
                </c:pt>
                <c:pt idx="116659">
                  <c:v>-137.14449999999997</c:v>
                </c:pt>
                <c:pt idx="116660">
                  <c:v>-137.14249999999998</c:v>
                </c:pt>
                <c:pt idx="116661">
                  <c:v>-137.14049999999997</c:v>
                </c:pt>
                <c:pt idx="116662">
                  <c:v>-137.13849999999996</c:v>
                </c:pt>
                <c:pt idx="116663">
                  <c:v>-137.13649999999998</c:v>
                </c:pt>
                <c:pt idx="116664">
                  <c:v>-137.13449999999997</c:v>
                </c:pt>
                <c:pt idx="116665">
                  <c:v>-137.13249999999996</c:v>
                </c:pt>
                <c:pt idx="116666">
                  <c:v>-137.13049999999998</c:v>
                </c:pt>
                <c:pt idx="116667">
                  <c:v>-137.12849999999997</c:v>
                </c:pt>
                <c:pt idx="116668">
                  <c:v>-137.12649999999996</c:v>
                </c:pt>
                <c:pt idx="116669">
                  <c:v>-137.12449999999998</c:v>
                </c:pt>
                <c:pt idx="116670">
                  <c:v>-137.12249999999997</c:v>
                </c:pt>
                <c:pt idx="116671">
                  <c:v>-137.12049999999996</c:v>
                </c:pt>
                <c:pt idx="116672">
                  <c:v>-137.11849999999998</c:v>
                </c:pt>
                <c:pt idx="116673">
                  <c:v>-137.11649999999997</c:v>
                </c:pt>
                <c:pt idx="116674">
                  <c:v>-137.11449999999996</c:v>
                </c:pt>
                <c:pt idx="116675">
                  <c:v>-137.11249999999998</c:v>
                </c:pt>
                <c:pt idx="116676">
                  <c:v>-137.11049999999997</c:v>
                </c:pt>
                <c:pt idx="116677">
                  <c:v>-137.10849999999996</c:v>
                </c:pt>
                <c:pt idx="116678">
                  <c:v>-137.10649999999998</c:v>
                </c:pt>
                <c:pt idx="116679">
                  <c:v>-137.10449999999997</c:v>
                </c:pt>
                <c:pt idx="116680">
                  <c:v>-137.10249999999996</c:v>
                </c:pt>
                <c:pt idx="116681">
                  <c:v>-137.10049999999998</c:v>
                </c:pt>
                <c:pt idx="116682">
                  <c:v>-137.09849999999997</c:v>
                </c:pt>
                <c:pt idx="116683">
                  <c:v>-137.09649999999996</c:v>
                </c:pt>
                <c:pt idx="116684">
                  <c:v>-137.09449999999998</c:v>
                </c:pt>
                <c:pt idx="116685">
                  <c:v>-137.09249999999997</c:v>
                </c:pt>
                <c:pt idx="116686">
                  <c:v>-137.09049999999996</c:v>
                </c:pt>
                <c:pt idx="116687">
                  <c:v>-137.08849999999998</c:v>
                </c:pt>
                <c:pt idx="116688">
                  <c:v>-137.08649999999997</c:v>
                </c:pt>
                <c:pt idx="116689">
                  <c:v>-137.08449999999999</c:v>
                </c:pt>
                <c:pt idx="116690">
                  <c:v>-137.08249999999998</c:v>
                </c:pt>
                <c:pt idx="116691">
                  <c:v>-137.08049999999997</c:v>
                </c:pt>
                <c:pt idx="116692">
                  <c:v>-137.07849999999999</c:v>
                </c:pt>
                <c:pt idx="116693">
                  <c:v>-137.07649999999998</c:v>
                </c:pt>
                <c:pt idx="116694">
                  <c:v>-137.07449999999997</c:v>
                </c:pt>
                <c:pt idx="116695">
                  <c:v>-137.07249999999999</c:v>
                </c:pt>
                <c:pt idx="116696">
                  <c:v>-137.07049999999998</c:v>
                </c:pt>
                <c:pt idx="116697">
                  <c:v>-137.06849999999997</c:v>
                </c:pt>
                <c:pt idx="116698">
                  <c:v>-137.06649999999999</c:v>
                </c:pt>
                <c:pt idx="116699">
                  <c:v>-137.06449999999998</c:v>
                </c:pt>
                <c:pt idx="116700">
                  <c:v>-137.06249999999997</c:v>
                </c:pt>
                <c:pt idx="116701">
                  <c:v>-137.06049999999999</c:v>
                </c:pt>
                <c:pt idx="116702">
                  <c:v>-137.05849999999998</c:v>
                </c:pt>
                <c:pt idx="116703">
                  <c:v>-137.05649999999997</c:v>
                </c:pt>
                <c:pt idx="116704">
                  <c:v>-137.05449999999999</c:v>
                </c:pt>
                <c:pt idx="116705">
                  <c:v>-137.05249999999998</c:v>
                </c:pt>
                <c:pt idx="116706">
                  <c:v>-137.05049999999997</c:v>
                </c:pt>
                <c:pt idx="116707">
                  <c:v>-137.04849999999999</c:v>
                </c:pt>
                <c:pt idx="116708">
                  <c:v>-137.04649999999998</c:v>
                </c:pt>
                <c:pt idx="116709">
                  <c:v>-137.04449999999997</c:v>
                </c:pt>
                <c:pt idx="116710">
                  <c:v>-137.04249999999999</c:v>
                </c:pt>
                <c:pt idx="116711">
                  <c:v>-137.04049999999998</c:v>
                </c:pt>
                <c:pt idx="116712">
                  <c:v>-137.03849999999997</c:v>
                </c:pt>
                <c:pt idx="116713">
                  <c:v>-137.03649999999999</c:v>
                </c:pt>
                <c:pt idx="116714">
                  <c:v>-137.03449999999998</c:v>
                </c:pt>
                <c:pt idx="116715">
                  <c:v>-137.03249999999997</c:v>
                </c:pt>
                <c:pt idx="116716">
                  <c:v>-137.03049999999999</c:v>
                </c:pt>
                <c:pt idx="116717">
                  <c:v>-137.02849999999998</c:v>
                </c:pt>
                <c:pt idx="116718">
                  <c:v>-137.02649999999997</c:v>
                </c:pt>
                <c:pt idx="116719">
                  <c:v>-137.02449999999999</c:v>
                </c:pt>
                <c:pt idx="116720">
                  <c:v>-137.02249999999998</c:v>
                </c:pt>
                <c:pt idx="116721">
                  <c:v>-137.02049999999997</c:v>
                </c:pt>
                <c:pt idx="116722">
                  <c:v>-137.01849999999999</c:v>
                </c:pt>
                <c:pt idx="116723">
                  <c:v>-137.01649999999998</c:v>
                </c:pt>
                <c:pt idx="116724">
                  <c:v>-137.01449999999997</c:v>
                </c:pt>
                <c:pt idx="116725">
                  <c:v>-137.01249999999999</c:v>
                </c:pt>
                <c:pt idx="116726">
                  <c:v>-137.01049999999998</c:v>
                </c:pt>
                <c:pt idx="116727">
                  <c:v>-137.00849999999997</c:v>
                </c:pt>
                <c:pt idx="116728">
                  <c:v>-137.00649999999999</c:v>
                </c:pt>
                <c:pt idx="116729">
                  <c:v>-137.00449999999998</c:v>
                </c:pt>
                <c:pt idx="116730">
                  <c:v>-137.00249999999997</c:v>
                </c:pt>
                <c:pt idx="116731">
                  <c:v>-137.00049999999999</c:v>
                </c:pt>
                <c:pt idx="116732">
                  <c:v>-136.99849999999998</c:v>
                </c:pt>
                <c:pt idx="116733">
                  <c:v>-136.99649999999997</c:v>
                </c:pt>
                <c:pt idx="116734">
                  <c:v>-136.99449999999999</c:v>
                </c:pt>
                <c:pt idx="116735">
                  <c:v>-136.99249999999998</c:v>
                </c:pt>
                <c:pt idx="116736">
                  <c:v>-136.99049999999997</c:v>
                </c:pt>
                <c:pt idx="116737">
                  <c:v>-136.98849999999999</c:v>
                </c:pt>
                <c:pt idx="116738">
                  <c:v>-136.98649999999998</c:v>
                </c:pt>
                <c:pt idx="116739">
                  <c:v>-136.98449999999997</c:v>
                </c:pt>
                <c:pt idx="116740">
                  <c:v>-136.98249999999999</c:v>
                </c:pt>
                <c:pt idx="116741">
                  <c:v>-136.98049999999998</c:v>
                </c:pt>
                <c:pt idx="116742">
                  <c:v>-136.97849999999997</c:v>
                </c:pt>
                <c:pt idx="116743">
                  <c:v>-136.97649999999999</c:v>
                </c:pt>
                <c:pt idx="116744">
                  <c:v>-136.97449999999998</c:v>
                </c:pt>
                <c:pt idx="116745">
                  <c:v>-136.97249999999997</c:v>
                </c:pt>
                <c:pt idx="116746">
                  <c:v>-136.97049999999999</c:v>
                </c:pt>
                <c:pt idx="116747">
                  <c:v>-136.96849999999998</c:v>
                </c:pt>
                <c:pt idx="116748">
                  <c:v>-136.96649999999997</c:v>
                </c:pt>
                <c:pt idx="116749">
                  <c:v>-136.96449999999999</c:v>
                </c:pt>
                <c:pt idx="116750">
                  <c:v>-136.96249999999998</c:v>
                </c:pt>
                <c:pt idx="116751">
                  <c:v>-136.96049999999997</c:v>
                </c:pt>
                <c:pt idx="116752">
                  <c:v>-136.95849999999999</c:v>
                </c:pt>
                <c:pt idx="116753">
                  <c:v>-136.95649999999998</c:v>
                </c:pt>
                <c:pt idx="116754">
                  <c:v>-136.95449999999997</c:v>
                </c:pt>
                <c:pt idx="116755">
                  <c:v>-136.95249999999999</c:v>
                </c:pt>
                <c:pt idx="116756">
                  <c:v>-136.95049999999998</c:v>
                </c:pt>
                <c:pt idx="116757">
                  <c:v>-136.94849999999997</c:v>
                </c:pt>
                <c:pt idx="116758">
                  <c:v>-136.94649999999999</c:v>
                </c:pt>
                <c:pt idx="116759">
                  <c:v>-136.94449999999998</c:v>
                </c:pt>
                <c:pt idx="116760">
                  <c:v>-136.94249999999997</c:v>
                </c:pt>
                <c:pt idx="116761">
                  <c:v>-136.94049999999999</c:v>
                </c:pt>
                <c:pt idx="116762">
                  <c:v>-136.93849999999998</c:v>
                </c:pt>
                <c:pt idx="116763">
                  <c:v>-136.93649999999997</c:v>
                </c:pt>
                <c:pt idx="116764">
                  <c:v>-136.93449999999999</c:v>
                </c:pt>
                <c:pt idx="116765">
                  <c:v>-136.93249999999998</c:v>
                </c:pt>
                <c:pt idx="116766">
                  <c:v>-136.93049999999997</c:v>
                </c:pt>
                <c:pt idx="116767">
                  <c:v>-136.92849999999999</c:v>
                </c:pt>
                <c:pt idx="116768">
                  <c:v>-136.92649999999998</c:v>
                </c:pt>
                <c:pt idx="116769">
                  <c:v>-136.92449999999997</c:v>
                </c:pt>
                <c:pt idx="116770">
                  <c:v>-136.92249999999999</c:v>
                </c:pt>
                <c:pt idx="116771">
                  <c:v>-136.92049999999998</c:v>
                </c:pt>
                <c:pt idx="116772">
                  <c:v>-136.91849999999997</c:v>
                </c:pt>
                <c:pt idx="116773">
                  <c:v>-136.91649999999998</c:v>
                </c:pt>
                <c:pt idx="116774">
                  <c:v>-136.91449999999998</c:v>
                </c:pt>
                <c:pt idx="116775">
                  <c:v>-136.91249999999997</c:v>
                </c:pt>
                <c:pt idx="116776">
                  <c:v>-136.91049999999998</c:v>
                </c:pt>
                <c:pt idx="116777">
                  <c:v>-136.90849999999998</c:v>
                </c:pt>
                <c:pt idx="116778">
                  <c:v>-136.90649999999997</c:v>
                </c:pt>
                <c:pt idx="116779">
                  <c:v>-136.90449999999998</c:v>
                </c:pt>
                <c:pt idx="116780">
                  <c:v>-136.90249999999997</c:v>
                </c:pt>
                <c:pt idx="116781">
                  <c:v>-136.90049999999997</c:v>
                </c:pt>
                <c:pt idx="116782">
                  <c:v>-136.89849999999998</c:v>
                </c:pt>
                <c:pt idx="116783">
                  <c:v>-136.89649999999997</c:v>
                </c:pt>
                <c:pt idx="116784">
                  <c:v>-136.89449999999997</c:v>
                </c:pt>
                <c:pt idx="116785">
                  <c:v>-136.89249999999998</c:v>
                </c:pt>
                <c:pt idx="116786">
                  <c:v>-136.89049999999997</c:v>
                </c:pt>
                <c:pt idx="116787">
                  <c:v>-136.88849999999996</c:v>
                </c:pt>
                <c:pt idx="116788">
                  <c:v>-136.88649999999998</c:v>
                </c:pt>
                <c:pt idx="116789">
                  <c:v>-136.88449999999997</c:v>
                </c:pt>
                <c:pt idx="116790">
                  <c:v>-136.88249999999996</c:v>
                </c:pt>
                <c:pt idx="116791">
                  <c:v>-136.88049999999998</c:v>
                </c:pt>
                <c:pt idx="116792">
                  <c:v>-136.87849999999997</c:v>
                </c:pt>
                <c:pt idx="116793">
                  <c:v>-136.87649999999996</c:v>
                </c:pt>
                <c:pt idx="116794">
                  <c:v>-136.87449999999998</c:v>
                </c:pt>
                <c:pt idx="116795">
                  <c:v>-136.87249999999997</c:v>
                </c:pt>
                <c:pt idx="116796">
                  <c:v>-136.87049999999996</c:v>
                </c:pt>
                <c:pt idx="116797">
                  <c:v>-136.86849999999998</c:v>
                </c:pt>
                <c:pt idx="116798">
                  <c:v>-136.86649999999997</c:v>
                </c:pt>
                <c:pt idx="116799">
                  <c:v>-136.86449999999996</c:v>
                </c:pt>
                <c:pt idx="116800">
                  <c:v>-136.86249999999998</c:v>
                </c:pt>
                <c:pt idx="116801">
                  <c:v>-136.86049999999997</c:v>
                </c:pt>
                <c:pt idx="116802">
                  <c:v>-136.85849999999996</c:v>
                </c:pt>
                <c:pt idx="116803">
                  <c:v>-136.85649999999998</c:v>
                </c:pt>
                <c:pt idx="116804">
                  <c:v>-136.85449999999997</c:v>
                </c:pt>
                <c:pt idx="116805">
                  <c:v>-136.85249999999996</c:v>
                </c:pt>
                <c:pt idx="116806">
                  <c:v>-136.85049999999998</c:v>
                </c:pt>
                <c:pt idx="116807">
                  <c:v>-136.84849999999997</c:v>
                </c:pt>
                <c:pt idx="116808">
                  <c:v>-136.84649999999996</c:v>
                </c:pt>
                <c:pt idx="116809">
                  <c:v>-136.84449999999998</c:v>
                </c:pt>
                <c:pt idx="116810">
                  <c:v>-136.84249999999997</c:v>
                </c:pt>
                <c:pt idx="116811">
                  <c:v>-136.84049999999996</c:v>
                </c:pt>
                <c:pt idx="116812">
                  <c:v>-136.83849999999998</c:v>
                </c:pt>
                <c:pt idx="116813">
                  <c:v>-136.83649999999997</c:v>
                </c:pt>
                <c:pt idx="116814">
                  <c:v>-136.83449999999999</c:v>
                </c:pt>
                <c:pt idx="116815">
                  <c:v>-136.83249999999998</c:v>
                </c:pt>
                <c:pt idx="116816">
                  <c:v>-136.83049999999997</c:v>
                </c:pt>
                <c:pt idx="116817">
                  <c:v>-136.82849999999999</c:v>
                </c:pt>
                <c:pt idx="116818">
                  <c:v>-136.82649999999998</c:v>
                </c:pt>
                <c:pt idx="116819">
                  <c:v>-136.82449999999997</c:v>
                </c:pt>
                <c:pt idx="116820">
                  <c:v>-136.82249999999999</c:v>
                </c:pt>
                <c:pt idx="116821">
                  <c:v>-136.82049999999998</c:v>
                </c:pt>
                <c:pt idx="116822">
                  <c:v>-136.81849999999997</c:v>
                </c:pt>
                <c:pt idx="116823">
                  <c:v>-136.81649999999999</c:v>
                </c:pt>
                <c:pt idx="116824">
                  <c:v>-136.81449999999998</c:v>
                </c:pt>
                <c:pt idx="116825">
                  <c:v>-136.81249999999997</c:v>
                </c:pt>
                <c:pt idx="116826">
                  <c:v>-136.81049999999999</c:v>
                </c:pt>
                <c:pt idx="116827">
                  <c:v>-136.80849999999998</c:v>
                </c:pt>
                <c:pt idx="116828">
                  <c:v>-136.80649999999997</c:v>
                </c:pt>
                <c:pt idx="116829">
                  <c:v>-136.80449999999999</c:v>
                </c:pt>
                <c:pt idx="116830">
                  <c:v>-136.80249999999998</c:v>
                </c:pt>
                <c:pt idx="116831">
                  <c:v>-136.80049999999997</c:v>
                </c:pt>
                <c:pt idx="116832">
                  <c:v>-136.79849999999999</c:v>
                </c:pt>
                <c:pt idx="116833">
                  <c:v>-136.79649999999998</c:v>
                </c:pt>
                <c:pt idx="116834">
                  <c:v>-136.79449999999997</c:v>
                </c:pt>
                <c:pt idx="116835">
                  <c:v>-136.79249999999999</c:v>
                </c:pt>
                <c:pt idx="116836">
                  <c:v>-136.79049999999998</c:v>
                </c:pt>
                <c:pt idx="116837">
                  <c:v>-136.78849999999997</c:v>
                </c:pt>
                <c:pt idx="116838">
                  <c:v>-136.78649999999999</c:v>
                </c:pt>
                <c:pt idx="116839">
                  <c:v>-136.78449999999998</c:v>
                </c:pt>
                <c:pt idx="116840">
                  <c:v>-136.78249999999997</c:v>
                </c:pt>
                <c:pt idx="116841">
                  <c:v>-136.78049999999999</c:v>
                </c:pt>
                <c:pt idx="116842">
                  <c:v>-136.77849999999998</c:v>
                </c:pt>
                <c:pt idx="116843">
                  <c:v>-136.77649999999997</c:v>
                </c:pt>
                <c:pt idx="116844">
                  <c:v>-136.77449999999999</c:v>
                </c:pt>
                <c:pt idx="116845">
                  <c:v>-136.77249999999998</c:v>
                </c:pt>
                <c:pt idx="116846">
                  <c:v>-136.77049999999997</c:v>
                </c:pt>
                <c:pt idx="116847">
                  <c:v>-136.76849999999999</c:v>
                </c:pt>
                <c:pt idx="116848">
                  <c:v>-136.76649999999998</c:v>
                </c:pt>
                <c:pt idx="116849">
                  <c:v>-136.76449999999997</c:v>
                </c:pt>
                <c:pt idx="116850">
                  <c:v>-136.76249999999999</c:v>
                </c:pt>
                <c:pt idx="116851">
                  <c:v>-136.76049999999998</c:v>
                </c:pt>
                <c:pt idx="116852">
                  <c:v>-136.75849999999997</c:v>
                </c:pt>
                <c:pt idx="116853">
                  <c:v>-136.75649999999999</c:v>
                </c:pt>
                <c:pt idx="116854">
                  <c:v>-136.75449999999998</c:v>
                </c:pt>
                <c:pt idx="116855">
                  <c:v>-136.75249999999997</c:v>
                </c:pt>
                <c:pt idx="116856">
                  <c:v>-136.75049999999999</c:v>
                </c:pt>
                <c:pt idx="116857">
                  <c:v>-136.74849999999998</c:v>
                </c:pt>
                <c:pt idx="116858">
                  <c:v>-136.74649999999997</c:v>
                </c:pt>
                <c:pt idx="116859">
                  <c:v>-136.74449999999999</c:v>
                </c:pt>
                <c:pt idx="116860">
                  <c:v>-136.74249999999998</c:v>
                </c:pt>
                <c:pt idx="116861">
                  <c:v>-136.74049999999997</c:v>
                </c:pt>
                <c:pt idx="116862">
                  <c:v>-136.73849999999999</c:v>
                </c:pt>
                <c:pt idx="116863">
                  <c:v>-136.73649999999998</c:v>
                </c:pt>
                <c:pt idx="116864">
                  <c:v>-136.73449999999997</c:v>
                </c:pt>
                <c:pt idx="116865">
                  <c:v>-136.73249999999999</c:v>
                </c:pt>
                <c:pt idx="116866">
                  <c:v>-136.73049999999998</c:v>
                </c:pt>
                <c:pt idx="116867">
                  <c:v>-136.72849999999997</c:v>
                </c:pt>
                <c:pt idx="116868">
                  <c:v>-136.72649999999999</c:v>
                </c:pt>
                <c:pt idx="116869">
                  <c:v>-136.72449999999998</c:v>
                </c:pt>
                <c:pt idx="116870">
                  <c:v>-136.72249999999997</c:v>
                </c:pt>
                <c:pt idx="116871">
                  <c:v>-136.72049999999999</c:v>
                </c:pt>
                <c:pt idx="116872">
                  <c:v>-136.71849999999998</c:v>
                </c:pt>
                <c:pt idx="116873">
                  <c:v>-136.71649999999997</c:v>
                </c:pt>
                <c:pt idx="116874">
                  <c:v>-136.71449999999999</c:v>
                </c:pt>
                <c:pt idx="116875">
                  <c:v>-136.71249999999998</c:v>
                </c:pt>
                <c:pt idx="116876">
                  <c:v>-136.71049999999997</c:v>
                </c:pt>
                <c:pt idx="116877">
                  <c:v>-136.70849999999999</c:v>
                </c:pt>
                <c:pt idx="116878">
                  <c:v>-136.70649999999998</c:v>
                </c:pt>
                <c:pt idx="116879">
                  <c:v>-136.70449999999997</c:v>
                </c:pt>
                <c:pt idx="116880">
                  <c:v>-136.70249999999999</c:v>
                </c:pt>
                <c:pt idx="116881">
                  <c:v>-136.70049999999998</c:v>
                </c:pt>
                <c:pt idx="116882">
                  <c:v>-136.69849999999997</c:v>
                </c:pt>
                <c:pt idx="116883">
                  <c:v>-136.69649999999999</c:v>
                </c:pt>
                <c:pt idx="116884">
                  <c:v>-136.69449999999998</c:v>
                </c:pt>
                <c:pt idx="116885">
                  <c:v>-136.69249999999997</c:v>
                </c:pt>
                <c:pt idx="116886">
                  <c:v>-136.69049999999999</c:v>
                </c:pt>
                <c:pt idx="116887">
                  <c:v>-136.68849999999998</c:v>
                </c:pt>
                <c:pt idx="116888">
                  <c:v>-136.68649999999997</c:v>
                </c:pt>
                <c:pt idx="116889">
                  <c:v>-136.68449999999999</c:v>
                </c:pt>
                <c:pt idx="116890">
                  <c:v>-136.68249999999998</c:v>
                </c:pt>
                <c:pt idx="116891">
                  <c:v>-136.68049999999997</c:v>
                </c:pt>
                <c:pt idx="116892">
                  <c:v>-136.67849999999999</c:v>
                </c:pt>
                <c:pt idx="116893">
                  <c:v>-136.67649999999998</c:v>
                </c:pt>
                <c:pt idx="116894">
                  <c:v>-136.67449999999997</c:v>
                </c:pt>
                <c:pt idx="116895">
                  <c:v>-136.67249999999999</c:v>
                </c:pt>
                <c:pt idx="116896">
                  <c:v>-136.67049999999998</c:v>
                </c:pt>
                <c:pt idx="116897">
                  <c:v>-136.66849999999997</c:v>
                </c:pt>
                <c:pt idx="116898">
                  <c:v>-136.66649999999998</c:v>
                </c:pt>
                <c:pt idx="116899">
                  <c:v>-136.66449999999998</c:v>
                </c:pt>
                <c:pt idx="116900">
                  <c:v>-136.66249999999997</c:v>
                </c:pt>
                <c:pt idx="116901">
                  <c:v>-136.66049999999998</c:v>
                </c:pt>
                <c:pt idx="116902">
                  <c:v>-136.65849999999998</c:v>
                </c:pt>
                <c:pt idx="116903">
                  <c:v>-136.65649999999997</c:v>
                </c:pt>
                <c:pt idx="116904">
                  <c:v>-136.65449999999998</c:v>
                </c:pt>
                <c:pt idx="116905">
                  <c:v>-136.65249999999997</c:v>
                </c:pt>
                <c:pt idx="116906">
                  <c:v>-136.65049999999997</c:v>
                </c:pt>
                <c:pt idx="116907">
                  <c:v>-136.64849999999998</c:v>
                </c:pt>
                <c:pt idx="116908">
                  <c:v>-136.64649999999997</c:v>
                </c:pt>
                <c:pt idx="116909">
                  <c:v>-136.64449999999997</c:v>
                </c:pt>
                <c:pt idx="116910">
                  <c:v>-136.64249999999998</c:v>
                </c:pt>
                <c:pt idx="116911">
                  <c:v>-136.64049999999997</c:v>
                </c:pt>
                <c:pt idx="116912">
                  <c:v>-136.63849999999996</c:v>
                </c:pt>
                <c:pt idx="116913">
                  <c:v>-136.63649999999998</c:v>
                </c:pt>
                <c:pt idx="116914">
                  <c:v>-136.63449999999997</c:v>
                </c:pt>
                <c:pt idx="116915">
                  <c:v>-136.63249999999996</c:v>
                </c:pt>
                <c:pt idx="116916">
                  <c:v>-136.63049999999998</c:v>
                </c:pt>
                <c:pt idx="116917">
                  <c:v>-136.62849999999997</c:v>
                </c:pt>
                <c:pt idx="116918">
                  <c:v>-136.62649999999996</c:v>
                </c:pt>
                <c:pt idx="116919">
                  <c:v>-136.62449999999998</c:v>
                </c:pt>
                <c:pt idx="116920">
                  <c:v>-136.62249999999997</c:v>
                </c:pt>
                <c:pt idx="116921">
                  <c:v>-136.62049999999996</c:v>
                </c:pt>
                <c:pt idx="116922">
                  <c:v>-136.61849999999998</c:v>
                </c:pt>
                <c:pt idx="116923">
                  <c:v>-136.61649999999997</c:v>
                </c:pt>
                <c:pt idx="116924">
                  <c:v>-136.61449999999996</c:v>
                </c:pt>
                <c:pt idx="116925">
                  <c:v>-136.61249999999998</c:v>
                </c:pt>
                <c:pt idx="116926">
                  <c:v>-136.61049999999997</c:v>
                </c:pt>
                <c:pt idx="116927">
                  <c:v>-136.60849999999996</c:v>
                </c:pt>
                <c:pt idx="116928">
                  <c:v>-136.60649999999998</c:v>
                </c:pt>
                <c:pt idx="116929">
                  <c:v>-136.60449999999997</c:v>
                </c:pt>
                <c:pt idx="116930">
                  <c:v>-136.60249999999996</c:v>
                </c:pt>
                <c:pt idx="116931">
                  <c:v>-136.60049999999998</c:v>
                </c:pt>
                <c:pt idx="116932">
                  <c:v>-136.59849999999997</c:v>
                </c:pt>
                <c:pt idx="116933">
                  <c:v>-136.59649999999996</c:v>
                </c:pt>
                <c:pt idx="116934">
                  <c:v>-136.59449999999998</c:v>
                </c:pt>
                <c:pt idx="116935">
                  <c:v>-136.59249999999997</c:v>
                </c:pt>
                <c:pt idx="116936">
                  <c:v>-136.59049999999996</c:v>
                </c:pt>
                <c:pt idx="116937">
                  <c:v>-136.58849999999998</c:v>
                </c:pt>
                <c:pt idx="116938">
                  <c:v>-136.58649999999997</c:v>
                </c:pt>
                <c:pt idx="116939">
                  <c:v>-136.58449999999999</c:v>
                </c:pt>
                <c:pt idx="116940">
                  <c:v>-136.58249999999998</c:v>
                </c:pt>
                <c:pt idx="116941">
                  <c:v>-136.58049999999997</c:v>
                </c:pt>
                <c:pt idx="116942">
                  <c:v>-136.57849999999999</c:v>
                </c:pt>
                <c:pt idx="116943">
                  <c:v>-136.57649999999998</c:v>
                </c:pt>
                <c:pt idx="116944">
                  <c:v>-136.57449999999997</c:v>
                </c:pt>
                <c:pt idx="116945">
                  <c:v>-136.57249999999999</c:v>
                </c:pt>
                <c:pt idx="116946">
                  <c:v>-136.57049999999998</c:v>
                </c:pt>
                <c:pt idx="116947">
                  <c:v>-136.56849999999997</c:v>
                </c:pt>
                <c:pt idx="116948">
                  <c:v>-136.56649999999999</c:v>
                </c:pt>
                <c:pt idx="116949">
                  <c:v>-136.56449999999998</c:v>
                </c:pt>
                <c:pt idx="116950">
                  <c:v>-136.56249999999997</c:v>
                </c:pt>
                <c:pt idx="116951">
                  <c:v>-136.56049999999999</c:v>
                </c:pt>
                <c:pt idx="116952">
                  <c:v>-136.55849999999998</c:v>
                </c:pt>
                <c:pt idx="116953">
                  <c:v>-136.55649999999997</c:v>
                </c:pt>
                <c:pt idx="116954">
                  <c:v>-136.55449999999999</c:v>
                </c:pt>
                <c:pt idx="116955">
                  <c:v>-136.55249999999998</c:v>
                </c:pt>
                <c:pt idx="116956">
                  <c:v>-136.55049999999997</c:v>
                </c:pt>
                <c:pt idx="116957">
                  <c:v>-136.54849999999999</c:v>
                </c:pt>
                <c:pt idx="116958">
                  <c:v>-136.54649999999998</c:v>
                </c:pt>
                <c:pt idx="116959">
                  <c:v>-136.54449999999997</c:v>
                </c:pt>
                <c:pt idx="116960">
                  <c:v>-136.54249999999999</c:v>
                </c:pt>
                <c:pt idx="116961">
                  <c:v>-136.54049999999998</c:v>
                </c:pt>
                <c:pt idx="116962">
                  <c:v>-136.53849999999997</c:v>
                </c:pt>
                <c:pt idx="116963">
                  <c:v>-136.53649999999999</c:v>
                </c:pt>
                <c:pt idx="116964">
                  <c:v>-136.53449999999998</c:v>
                </c:pt>
                <c:pt idx="116965">
                  <c:v>-136.53249999999997</c:v>
                </c:pt>
                <c:pt idx="116966">
                  <c:v>-136.53049999999999</c:v>
                </c:pt>
                <c:pt idx="116967">
                  <c:v>-136.52849999999998</c:v>
                </c:pt>
                <c:pt idx="116968">
                  <c:v>-136.52649999999997</c:v>
                </c:pt>
                <c:pt idx="116969">
                  <c:v>-136.52449999999999</c:v>
                </c:pt>
                <c:pt idx="116970">
                  <c:v>-136.52249999999998</c:v>
                </c:pt>
                <c:pt idx="116971">
                  <c:v>-136.52049999999997</c:v>
                </c:pt>
                <c:pt idx="116972">
                  <c:v>-136.51849999999999</c:v>
                </c:pt>
                <c:pt idx="116973">
                  <c:v>-136.51649999999998</c:v>
                </c:pt>
                <c:pt idx="116974">
                  <c:v>-136.51449999999997</c:v>
                </c:pt>
                <c:pt idx="116975">
                  <c:v>-136.51249999999999</c:v>
                </c:pt>
                <c:pt idx="116976">
                  <c:v>-136.51049999999998</c:v>
                </c:pt>
                <c:pt idx="116977">
                  <c:v>-136.50849999999997</c:v>
                </c:pt>
                <c:pt idx="116978">
                  <c:v>-136.50649999999999</c:v>
                </c:pt>
                <c:pt idx="116979">
                  <c:v>-136.50449999999998</c:v>
                </c:pt>
                <c:pt idx="116980">
                  <c:v>-136.50249999999997</c:v>
                </c:pt>
                <c:pt idx="116981">
                  <c:v>-136.50049999999999</c:v>
                </c:pt>
                <c:pt idx="116982">
                  <c:v>-136.49849999999998</c:v>
                </c:pt>
                <c:pt idx="116983">
                  <c:v>-136.49649999999997</c:v>
                </c:pt>
                <c:pt idx="116984">
                  <c:v>-136.49449999999999</c:v>
                </c:pt>
                <c:pt idx="116985">
                  <c:v>-136.49249999999998</c:v>
                </c:pt>
                <c:pt idx="116986">
                  <c:v>-136.49049999999997</c:v>
                </c:pt>
                <c:pt idx="116987">
                  <c:v>-136.48849999999999</c:v>
                </c:pt>
                <c:pt idx="116988">
                  <c:v>-136.48649999999998</c:v>
                </c:pt>
                <c:pt idx="116989">
                  <c:v>-136.48449999999997</c:v>
                </c:pt>
                <c:pt idx="116990">
                  <c:v>-136.48249999999999</c:v>
                </c:pt>
                <c:pt idx="116991">
                  <c:v>-136.48049999999998</c:v>
                </c:pt>
                <c:pt idx="116992">
                  <c:v>-136.47849999999997</c:v>
                </c:pt>
                <c:pt idx="116993">
                  <c:v>-136.47649999999999</c:v>
                </c:pt>
                <c:pt idx="116994">
                  <c:v>-136.47449999999998</c:v>
                </c:pt>
                <c:pt idx="116995">
                  <c:v>-136.47249999999997</c:v>
                </c:pt>
                <c:pt idx="116996">
                  <c:v>-136.47049999999999</c:v>
                </c:pt>
                <c:pt idx="116997">
                  <c:v>-136.46849999999998</c:v>
                </c:pt>
                <c:pt idx="116998">
                  <c:v>-136.46649999999997</c:v>
                </c:pt>
                <c:pt idx="116999">
                  <c:v>-136.46449999999999</c:v>
                </c:pt>
                <c:pt idx="117000">
                  <c:v>-136.46249999999998</c:v>
                </c:pt>
                <c:pt idx="117001">
                  <c:v>-136.46049999999997</c:v>
                </c:pt>
                <c:pt idx="117002">
                  <c:v>-136.45849999999999</c:v>
                </c:pt>
                <c:pt idx="117003">
                  <c:v>-136.45649999999998</c:v>
                </c:pt>
                <c:pt idx="117004">
                  <c:v>-136.45449999999997</c:v>
                </c:pt>
                <c:pt idx="117005">
                  <c:v>-136.45249999999999</c:v>
                </c:pt>
                <c:pt idx="117006">
                  <c:v>-136.45049999999998</c:v>
                </c:pt>
                <c:pt idx="117007">
                  <c:v>-136.44849999999997</c:v>
                </c:pt>
                <c:pt idx="117008">
                  <c:v>-136.44649999999999</c:v>
                </c:pt>
                <c:pt idx="117009">
                  <c:v>-136.44449999999998</c:v>
                </c:pt>
                <c:pt idx="117010">
                  <c:v>-136.44249999999997</c:v>
                </c:pt>
                <c:pt idx="117011">
                  <c:v>-136.44049999999999</c:v>
                </c:pt>
                <c:pt idx="117012">
                  <c:v>-136.43849999999998</c:v>
                </c:pt>
                <c:pt idx="117013">
                  <c:v>-136.43649999999997</c:v>
                </c:pt>
                <c:pt idx="117014">
                  <c:v>-136.43449999999999</c:v>
                </c:pt>
                <c:pt idx="117015">
                  <c:v>-136.43249999999998</c:v>
                </c:pt>
                <c:pt idx="117016">
                  <c:v>-136.43049999999997</c:v>
                </c:pt>
                <c:pt idx="117017">
                  <c:v>-136.42849999999999</c:v>
                </c:pt>
                <c:pt idx="117018">
                  <c:v>-136.42649999999998</c:v>
                </c:pt>
                <c:pt idx="117019">
                  <c:v>-136.42449999999997</c:v>
                </c:pt>
                <c:pt idx="117020">
                  <c:v>-136.42249999999999</c:v>
                </c:pt>
                <c:pt idx="117021">
                  <c:v>-136.42049999999998</c:v>
                </c:pt>
                <c:pt idx="117022">
                  <c:v>-136.41849999999997</c:v>
                </c:pt>
                <c:pt idx="117023">
                  <c:v>-136.41649999999998</c:v>
                </c:pt>
                <c:pt idx="117024">
                  <c:v>-136.41449999999998</c:v>
                </c:pt>
                <c:pt idx="117025">
                  <c:v>-136.41249999999997</c:v>
                </c:pt>
                <c:pt idx="117026">
                  <c:v>-136.41049999999998</c:v>
                </c:pt>
                <c:pt idx="117027">
                  <c:v>-136.40849999999998</c:v>
                </c:pt>
                <c:pt idx="117028">
                  <c:v>-136.40649999999997</c:v>
                </c:pt>
                <c:pt idx="117029">
                  <c:v>-136.40449999999998</c:v>
                </c:pt>
                <c:pt idx="117030">
                  <c:v>-136.40249999999997</c:v>
                </c:pt>
                <c:pt idx="117031">
                  <c:v>-136.40049999999997</c:v>
                </c:pt>
                <c:pt idx="117032">
                  <c:v>-136.39849999999998</c:v>
                </c:pt>
                <c:pt idx="117033">
                  <c:v>-136.39649999999997</c:v>
                </c:pt>
                <c:pt idx="117034">
                  <c:v>-136.39449999999997</c:v>
                </c:pt>
                <c:pt idx="117035">
                  <c:v>-136.39249999999998</c:v>
                </c:pt>
                <c:pt idx="117036">
                  <c:v>-136.39049999999997</c:v>
                </c:pt>
                <c:pt idx="117037">
                  <c:v>-136.38849999999996</c:v>
                </c:pt>
                <c:pt idx="117038">
                  <c:v>-136.38649999999998</c:v>
                </c:pt>
                <c:pt idx="117039">
                  <c:v>-136.38449999999997</c:v>
                </c:pt>
                <c:pt idx="117040">
                  <c:v>-136.38249999999996</c:v>
                </c:pt>
                <c:pt idx="117041">
                  <c:v>-136.38049999999998</c:v>
                </c:pt>
                <c:pt idx="117042">
                  <c:v>-136.37849999999997</c:v>
                </c:pt>
                <c:pt idx="117043">
                  <c:v>-136.37649999999996</c:v>
                </c:pt>
                <c:pt idx="117044">
                  <c:v>-136.37449999999998</c:v>
                </c:pt>
                <c:pt idx="117045">
                  <c:v>-136.37249999999997</c:v>
                </c:pt>
                <c:pt idx="117046">
                  <c:v>-136.37049999999996</c:v>
                </c:pt>
                <c:pt idx="117047">
                  <c:v>-136.36849999999998</c:v>
                </c:pt>
                <c:pt idx="117048">
                  <c:v>-136.36649999999997</c:v>
                </c:pt>
                <c:pt idx="117049">
                  <c:v>-136.36449999999996</c:v>
                </c:pt>
                <c:pt idx="117050">
                  <c:v>-136.36249999999998</c:v>
                </c:pt>
                <c:pt idx="117051">
                  <c:v>-136.36049999999997</c:v>
                </c:pt>
                <c:pt idx="117052">
                  <c:v>-136.35849999999996</c:v>
                </c:pt>
                <c:pt idx="117053">
                  <c:v>-136.35649999999998</c:v>
                </c:pt>
                <c:pt idx="117054">
                  <c:v>-136.35449999999997</c:v>
                </c:pt>
                <c:pt idx="117055">
                  <c:v>-136.35249999999996</c:v>
                </c:pt>
                <c:pt idx="117056">
                  <c:v>-136.35049999999998</c:v>
                </c:pt>
                <c:pt idx="117057">
                  <c:v>-136.34849999999997</c:v>
                </c:pt>
                <c:pt idx="117058">
                  <c:v>-136.34649999999996</c:v>
                </c:pt>
                <c:pt idx="117059">
                  <c:v>-136.34449999999998</c:v>
                </c:pt>
                <c:pt idx="117060">
                  <c:v>-136.34249999999997</c:v>
                </c:pt>
                <c:pt idx="117061">
                  <c:v>-136.34049999999996</c:v>
                </c:pt>
                <c:pt idx="117062">
                  <c:v>-136.33849999999998</c:v>
                </c:pt>
                <c:pt idx="117063">
                  <c:v>-136.33649999999997</c:v>
                </c:pt>
                <c:pt idx="117064">
                  <c:v>-136.33449999999999</c:v>
                </c:pt>
                <c:pt idx="117065">
                  <c:v>-136.33249999999998</c:v>
                </c:pt>
                <c:pt idx="117066">
                  <c:v>-136.33049999999997</c:v>
                </c:pt>
                <c:pt idx="117067">
                  <c:v>-136.32849999999999</c:v>
                </c:pt>
                <c:pt idx="117068">
                  <c:v>-136.32649999999998</c:v>
                </c:pt>
                <c:pt idx="117069">
                  <c:v>-136.32449999999997</c:v>
                </c:pt>
                <c:pt idx="117070">
                  <c:v>-136.32249999999999</c:v>
                </c:pt>
                <c:pt idx="117071">
                  <c:v>-136.32049999999998</c:v>
                </c:pt>
                <c:pt idx="117072">
                  <c:v>-136.31849999999997</c:v>
                </c:pt>
                <c:pt idx="117073">
                  <c:v>-136.31649999999999</c:v>
                </c:pt>
                <c:pt idx="117074">
                  <c:v>-136.31449999999998</c:v>
                </c:pt>
                <c:pt idx="117075">
                  <c:v>-136.31249999999997</c:v>
                </c:pt>
                <c:pt idx="117076">
                  <c:v>-136.31049999999999</c:v>
                </c:pt>
                <c:pt idx="117077">
                  <c:v>-136.30849999999998</c:v>
                </c:pt>
                <c:pt idx="117078">
                  <c:v>-136.30649999999997</c:v>
                </c:pt>
                <c:pt idx="117079">
                  <c:v>-136.30449999999999</c:v>
                </c:pt>
                <c:pt idx="117080">
                  <c:v>-136.30249999999998</c:v>
                </c:pt>
                <c:pt idx="117081">
                  <c:v>-136.30049999999997</c:v>
                </c:pt>
                <c:pt idx="117082">
                  <c:v>-136.29849999999999</c:v>
                </c:pt>
                <c:pt idx="117083">
                  <c:v>-136.29649999999998</c:v>
                </c:pt>
                <c:pt idx="117084">
                  <c:v>-136.29449999999997</c:v>
                </c:pt>
                <c:pt idx="117085">
                  <c:v>-136.29249999999999</c:v>
                </c:pt>
                <c:pt idx="117086">
                  <c:v>-136.29049999999998</c:v>
                </c:pt>
                <c:pt idx="117087">
                  <c:v>-136.28849999999997</c:v>
                </c:pt>
                <c:pt idx="117088">
                  <c:v>-136.28649999999999</c:v>
                </c:pt>
                <c:pt idx="117089">
                  <c:v>-136.28449999999998</c:v>
                </c:pt>
                <c:pt idx="117090">
                  <c:v>-136.28249999999997</c:v>
                </c:pt>
                <c:pt idx="117091">
                  <c:v>-136.28049999999999</c:v>
                </c:pt>
                <c:pt idx="117092">
                  <c:v>-136.27849999999998</c:v>
                </c:pt>
                <c:pt idx="117093">
                  <c:v>-136.27649999999997</c:v>
                </c:pt>
                <c:pt idx="117094">
                  <c:v>-136.27449999999999</c:v>
                </c:pt>
                <c:pt idx="117095">
                  <c:v>-136.27249999999998</c:v>
                </c:pt>
                <c:pt idx="117096">
                  <c:v>-136.27049999999997</c:v>
                </c:pt>
                <c:pt idx="117097">
                  <c:v>-136.26849999999999</c:v>
                </c:pt>
                <c:pt idx="117098">
                  <c:v>-136.26649999999998</c:v>
                </c:pt>
                <c:pt idx="117099">
                  <c:v>-136.26449999999997</c:v>
                </c:pt>
                <c:pt idx="117100">
                  <c:v>-136.26249999999999</c:v>
                </c:pt>
                <c:pt idx="117101">
                  <c:v>-136.26049999999998</c:v>
                </c:pt>
                <c:pt idx="117102">
                  <c:v>-136.25849999999997</c:v>
                </c:pt>
                <c:pt idx="117103">
                  <c:v>-136.25649999999999</c:v>
                </c:pt>
                <c:pt idx="117104">
                  <c:v>-136.25449999999998</c:v>
                </c:pt>
                <c:pt idx="117105">
                  <c:v>-136.25249999999997</c:v>
                </c:pt>
                <c:pt idx="117106">
                  <c:v>-136.25049999999999</c:v>
                </c:pt>
                <c:pt idx="117107">
                  <c:v>-136.24849999999998</c:v>
                </c:pt>
                <c:pt idx="117108">
                  <c:v>-136.24649999999997</c:v>
                </c:pt>
                <c:pt idx="117109">
                  <c:v>-136.24449999999999</c:v>
                </c:pt>
                <c:pt idx="117110">
                  <c:v>-136.24249999999998</c:v>
                </c:pt>
                <c:pt idx="117111">
                  <c:v>-136.24049999999997</c:v>
                </c:pt>
                <c:pt idx="117112">
                  <c:v>-136.23849999999999</c:v>
                </c:pt>
                <c:pt idx="117113">
                  <c:v>-136.23649999999998</c:v>
                </c:pt>
                <c:pt idx="117114">
                  <c:v>-136.23449999999997</c:v>
                </c:pt>
                <c:pt idx="117115">
                  <c:v>-136.23249999999999</c:v>
                </c:pt>
                <c:pt idx="117116">
                  <c:v>-136.23049999999998</c:v>
                </c:pt>
                <c:pt idx="117117">
                  <c:v>-136.22849999999997</c:v>
                </c:pt>
                <c:pt idx="117118">
                  <c:v>-136.22649999999999</c:v>
                </c:pt>
                <c:pt idx="117119">
                  <c:v>-136.22449999999998</c:v>
                </c:pt>
                <c:pt idx="117120">
                  <c:v>-136.22249999999997</c:v>
                </c:pt>
                <c:pt idx="117121">
                  <c:v>-136.22049999999999</c:v>
                </c:pt>
                <c:pt idx="117122">
                  <c:v>-136.21849999999998</c:v>
                </c:pt>
                <c:pt idx="117123">
                  <c:v>-136.21649999999997</c:v>
                </c:pt>
                <c:pt idx="117124">
                  <c:v>-136.21449999999999</c:v>
                </c:pt>
                <c:pt idx="117125">
                  <c:v>-136.21249999999998</c:v>
                </c:pt>
                <c:pt idx="117126">
                  <c:v>-136.21049999999997</c:v>
                </c:pt>
                <c:pt idx="117127">
                  <c:v>-136.20849999999999</c:v>
                </c:pt>
                <c:pt idx="117128">
                  <c:v>-136.20649999999998</c:v>
                </c:pt>
                <c:pt idx="117129">
                  <c:v>-136.20449999999997</c:v>
                </c:pt>
                <c:pt idx="117130">
                  <c:v>-136.20249999999999</c:v>
                </c:pt>
                <c:pt idx="117131">
                  <c:v>-136.20049999999998</c:v>
                </c:pt>
                <c:pt idx="117132">
                  <c:v>-136.19849999999997</c:v>
                </c:pt>
                <c:pt idx="117133">
                  <c:v>-136.19649999999999</c:v>
                </c:pt>
                <c:pt idx="117134">
                  <c:v>-136.19449999999998</c:v>
                </c:pt>
                <c:pt idx="117135">
                  <c:v>-136.19249999999997</c:v>
                </c:pt>
                <c:pt idx="117136">
                  <c:v>-136.19049999999999</c:v>
                </c:pt>
                <c:pt idx="117137">
                  <c:v>-136.18849999999998</c:v>
                </c:pt>
                <c:pt idx="117138">
                  <c:v>-136.18649999999997</c:v>
                </c:pt>
                <c:pt idx="117139">
                  <c:v>-136.18449999999999</c:v>
                </c:pt>
                <c:pt idx="117140">
                  <c:v>-136.18249999999998</c:v>
                </c:pt>
                <c:pt idx="117141">
                  <c:v>-136.18049999999997</c:v>
                </c:pt>
                <c:pt idx="117142">
                  <c:v>-136.17849999999999</c:v>
                </c:pt>
                <c:pt idx="117143">
                  <c:v>-136.17649999999998</c:v>
                </c:pt>
                <c:pt idx="117144">
                  <c:v>-136.17449999999997</c:v>
                </c:pt>
                <c:pt idx="117145">
                  <c:v>-136.17249999999999</c:v>
                </c:pt>
                <c:pt idx="117146">
                  <c:v>-136.17049999999998</c:v>
                </c:pt>
                <c:pt idx="117147">
                  <c:v>-136.16849999999997</c:v>
                </c:pt>
                <c:pt idx="117148">
                  <c:v>-136.16649999999998</c:v>
                </c:pt>
                <c:pt idx="117149">
                  <c:v>-136.16449999999998</c:v>
                </c:pt>
                <c:pt idx="117150">
                  <c:v>-136.16249999999997</c:v>
                </c:pt>
                <c:pt idx="117151">
                  <c:v>-136.16049999999998</c:v>
                </c:pt>
                <c:pt idx="117152">
                  <c:v>-136.15849999999998</c:v>
                </c:pt>
                <c:pt idx="117153">
                  <c:v>-136.15649999999997</c:v>
                </c:pt>
                <c:pt idx="117154">
                  <c:v>-136.15449999999998</c:v>
                </c:pt>
                <c:pt idx="117155">
                  <c:v>-136.15249999999997</c:v>
                </c:pt>
                <c:pt idx="117156">
                  <c:v>-136.15049999999997</c:v>
                </c:pt>
                <c:pt idx="117157">
                  <c:v>-136.14849999999998</c:v>
                </c:pt>
                <c:pt idx="117158">
                  <c:v>-136.14649999999997</c:v>
                </c:pt>
                <c:pt idx="117159">
                  <c:v>-136.14449999999997</c:v>
                </c:pt>
                <c:pt idx="117160">
                  <c:v>-136.14249999999998</c:v>
                </c:pt>
                <c:pt idx="117161">
                  <c:v>-136.14049999999997</c:v>
                </c:pt>
                <c:pt idx="117162">
                  <c:v>-136.13849999999996</c:v>
                </c:pt>
                <c:pt idx="117163">
                  <c:v>-136.13649999999998</c:v>
                </c:pt>
                <c:pt idx="117164">
                  <c:v>-136.13449999999997</c:v>
                </c:pt>
                <c:pt idx="117165">
                  <c:v>-136.13249999999996</c:v>
                </c:pt>
                <c:pt idx="117166">
                  <c:v>-136.13049999999998</c:v>
                </c:pt>
                <c:pt idx="117167">
                  <c:v>-136.12849999999997</c:v>
                </c:pt>
                <c:pt idx="117168">
                  <c:v>-136.12649999999996</c:v>
                </c:pt>
                <c:pt idx="117169">
                  <c:v>-136.12449999999998</c:v>
                </c:pt>
                <c:pt idx="117170">
                  <c:v>-136.12249999999997</c:v>
                </c:pt>
                <c:pt idx="117171">
                  <c:v>-136.12049999999996</c:v>
                </c:pt>
                <c:pt idx="117172">
                  <c:v>-136.11849999999998</c:v>
                </c:pt>
                <c:pt idx="117173">
                  <c:v>-136.11649999999997</c:v>
                </c:pt>
                <c:pt idx="117174">
                  <c:v>-136.11449999999996</c:v>
                </c:pt>
                <c:pt idx="117175">
                  <c:v>-136.11249999999998</c:v>
                </c:pt>
                <c:pt idx="117176">
                  <c:v>-136.11049999999997</c:v>
                </c:pt>
                <c:pt idx="117177">
                  <c:v>-136.10849999999996</c:v>
                </c:pt>
                <c:pt idx="117178">
                  <c:v>-136.10649999999998</c:v>
                </c:pt>
                <c:pt idx="117179">
                  <c:v>-136.10449999999997</c:v>
                </c:pt>
                <c:pt idx="117180">
                  <c:v>-136.10249999999996</c:v>
                </c:pt>
                <c:pt idx="117181">
                  <c:v>-136.10049999999998</c:v>
                </c:pt>
                <c:pt idx="117182">
                  <c:v>-136.09849999999997</c:v>
                </c:pt>
                <c:pt idx="117183">
                  <c:v>-136.09649999999996</c:v>
                </c:pt>
                <c:pt idx="117184">
                  <c:v>-136.09449999999998</c:v>
                </c:pt>
                <c:pt idx="117185">
                  <c:v>-136.09249999999997</c:v>
                </c:pt>
                <c:pt idx="117186">
                  <c:v>-136.09049999999996</c:v>
                </c:pt>
                <c:pt idx="117187">
                  <c:v>-136.08849999999998</c:v>
                </c:pt>
                <c:pt idx="117188">
                  <c:v>-136.08649999999997</c:v>
                </c:pt>
                <c:pt idx="117189">
                  <c:v>-136.08449999999999</c:v>
                </c:pt>
                <c:pt idx="117190">
                  <c:v>-136.08249999999998</c:v>
                </c:pt>
                <c:pt idx="117191">
                  <c:v>-136.08049999999997</c:v>
                </c:pt>
                <c:pt idx="117192">
                  <c:v>-136.07849999999999</c:v>
                </c:pt>
                <c:pt idx="117193">
                  <c:v>-136.07649999999998</c:v>
                </c:pt>
                <c:pt idx="117194">
                  <c:v>-136.07449999999997</c:v>
                </c:pt>
                <c:pt idx="117195">
                  <c:v>-136.07249999999999</c:v>
                </c:pt>
                <c:pt idx="117196">
                  <c:v>-136.07049999999998</c:v>
                </c:pt>
                <c:pt idx="117197">
                  <c:v>-136.06849999999997</c:v>
                </c:pt>
                <c:pt idx="117198">
                  <c:v>-136.06649999999999</c:v>
                </c:pt>
                <c:pt idx="117199">
                  <c:v>-136.06449999999998</c:v>
                </c:pt>
                <c:pt idx="117200">
                  <c:v>-136.06249999999997</c:v>
                </c:pt>
                <c:pt idx="117201">
                  <c:v>-136.06049999999999</c:v>
                </c:pt>
                <c:pt idx="117202">
                  <c:v>-136.05849999999998</c:v>
                </c:pt>
                <c:pt idx="117203">
                  <c:v>-136.05649999999997</c:v>
                </c:pt>
                <c:pt idx="117204">
                  <c:v>-136.05449999999999</c:v>
                </c:pt>
                <c:pt idx="117205">
                  <c:v>-136.05249999999998</c:v>
                </c:pt>
                <c:pt idx="117206">
                  <c:v>-136.05049999999997</c:v>
                </c:pt>
                <c:pt idx="117207">
                  <c:v>-136.04849999999999</c:v>
                </c:pt>
                <c:pt idx="117208">
                  <c:v>-136.04649999999998</c:v>
                </c:pt>
                <c:pt idx="117209">
                  <c:v>-136.04449999999997</c:v>
                </c:pt>
                <c:pt idx="117210">
                  <c:v>-136.04249999999999</c:v>
                </c:pt>
                <c:pt idx="117211">
                  <c:v>-136.04049999999998</c:v>
                </c:pt>
                <c:pt idx="117212">
                  <c:v>-136.03849999999997</c:v>
                </c:pt>
                <c:pt idx="117213">
                  <c:v>-136.03649999999999</c:v>
                </c:pt>
                <c:pt idx="117214">
                  <c:v>-136.03449999999998</c:v>
                </c:pt>
                <c:pt idx="117215">
                  <c:v>-136.03249999999997</c:v>
                </c:pt>
                <c:pt idx="117216">
                  <c:v>-136.03049999999999</c:v>
                </c:pt>
                <c:pt idx="117217">
                  <c:v>-136.02849999999998</c:v>
                </c:pt>
                <c:pt idx="117218">
                  <c:v>-136.02649999999997</c:v>
                </c:pt>
                <c:pt idx="117219">
                  <c:v>-136.02449999999999</c:v>
                </c:pt>
                <c:pt idx="117220">
                  <c:v>-136.02249999999998</c:v>
                </c:pt>
                <c:pt idx="117221">
                  <c:v>-136.02049999999997</c:v>
                </c:pt>
                <c:pt idx="117222">
                  <c:v>-136.01849999999999</c:v>
                </c:pt>
                <c:pt idx="117223">
                  <c:v>-136.01649999999998</c:v>
                </c:pt>
                <c:pt idx="117224">
                  <c:v>-136.01449999999997</c:v>
                </c:pt>
                <c:pt idx="117225">
                  <c:v>-136.01249999999999</c:v>
                </c:pt>
                <c:pt idx="117226">
                  <c:v>-136.01049999999998</c:v>
                </c:pt>
                <c:pt idx="117227">
                  <c:v>-136.00849999999997</c:v>
                </c:pt>
                <c:pt idx="117228">
                  <c:v>-136.00649999999999</c:v>
                </c:pt>
                <c:pt idx="117229">
                  <c:v>-136.00449999999998</c:v>
                </c:pt>
                <c:pt idx="117230">
                  <c:v>-136.00249999999997</c:v>
                </c:pt>
                <c:pt idx="117231">
                  <c:v>-136.00049999999999</c:v>
                </c:pt>
                <c:pt idx="117232">
                  <c:v>-135.99849999999998</c:v>
                </c:pt>
                <c:pt idx="117233">
                  <c:v>-135.99649999999997</c:v>
                </c:pt>
                <c:pt idx="117234">
                  <c:v>-135.99449999999999</c:v>
                </c:pt>
                <c:pt idx="117235">
                  <c:v>-135.99249999999998</c:v>
                </c:pt>
                <c:pt idx="117236">
                  <c:v>-135.99049999999997</c:v>
                </c:pt>
                <c:pt idx="117237">
                  <c:v>-135.98849999999999</c:v>
                </c:pt>
                <c:pt idx="117238">
                  <c:v>-135.98649999999998</c:v>
                </c:pt>
                <c:pt idx="117239">
                  <c:v>-135.98449999999997</c:v>
                </c:pt>
                <c:pt idx="117240">
                  <c:v>-135.98249999999999</c:v>
                </c:pt>
                <c:pt idx="117241">
                  <c:v>-135.98049999999998</c:v>
                </c:pt>
                <c:pt idx="117242">
                  <c:v>-135.97849999999997</c:v>
                </c:pt>
                <c:pt idx="117243">
                  <c:v>-135.97649999999999</c:v>
                </c:pt>
                <c:pt idx="117244">
                  <c:v>-135.97449999999998</c:v>
                </c:pt>
                <c:pt idx="117245">
                  <c:v>-135.97249999999997</c:v>
                </c:pt>
                <c:pt idx="117246">
                  <c:v>-135.97049999999999</c:v>
                </c:pt>
                <c:pt idx="117247">
                  <c:v>-135.96849999999998</c:v>
                </c:pt>
                <c:pt idx="117248">
                  <c:v>-135.96649999999997</c:v>
                </c:pt>
                <c:pt idx="117249">
                  <c:v>-135.96449999999999</c:v>
                </c:pt>
                <c:pt idx="117250">
                  <c:v>-135.96249999999998</c:v>
                </c:pt>
                <c:pt idx="117251">
                  <c:v>-135.96049999999997</c:v>
                </c:pt>
                <c:pt idx="117252">
                  <c:v>-135.95849999999999</c:v>
                </c:pt>
                <c:pt idx="117253">
                  <c:v>-135.95649999999998</c:v>
                </c:pt>
                <c:pt idx="117254">
                  <c:v>-135.95449999999997</c:v>
                </c:pt>
                <c:pt idx="117255">
                  <c:v>-135.95249999999999</c:v>
                </c:pt>
                <c:pt idx="117256">
                  <c:v>-135.95049999999998</c:v>
                </c:pt>
                <c:pt idx="117257">
                  <c:v>-135.94849999999997</c:v>
                </c:pt>
                <c:pt idx="117258">
                  <c:v>-135.94649999999999</c:v>
                </c:pt>
                <c:pt idx="117259">
                  <c:v>-135.94449999999998</c:v>
                </c:pt>
                <c:pt idx="117260">
                  <c:v>-135.94249999999997</c:v>
                </c:pt>
                <c:pt idx="117261">
                  <c:v>-135.94049999999999</c:v>
                </c:pt>
                <c:pt idx="117262">
                  <c:v>-135.93849999999998</c:v>
                </c:pt>
                <c:pt idx="117263">
                  <c:v>-135.93649999999997</c:v>
                </c:pt>
                <c:pt idx="117264">
                  <c:v>-135.93449999999999</c:v>
                </c:pt>
                <c:pt idx="117265">
                  <c:v>-135.93249999999998</c:v>
                </c:pt>
                <c:pt idx="117266">
                  <c:v>-135.93049999999997</c:v>
                </c:pt>
                <c:pt idx="117267">
                  <c:v>-135.92849999999999</c:v>
                </c:pt>
                <c:pt idx="117268">
                  <c:v>-135.92649999999998</c:v>
                </c:pt>
                <c:pt idx="117269">
                  <c:v>-135.92449999999997</c:v>
                </c:pt>
                <c:pt idx="117270">
                  <c:v>-135.92249999999999</c:v>
                </c:pt>
                <c:pt idx="117271">
                  <c:v>-135.92049999999998</c:v>
                </c:pt>
                <c:pt idx="117272">
                  <c:v>-135.91849999999997</c:v>
                </c:pt>
                <c:pt idx="117273">
                  <c:v>-135.91649999999998</c:v>
                </c:pt>
                <c:pt idx="117274">
                  <c:v>-135.91449999999998</c:v>
                </c:pt>
                <c:pt idx="117275">
                  <c:v>-135.91249999999997</c:v>
                </c:pt>
                <c:pt idx="117276">
                  <c:v>-135.91049999999998</c:v>
                </c:pt>
                <c:pt idx="117277">
                  <c:v>-135.90849999999998</c:v>
                </c:pt>
                <c:pt idx="117278">
                  <c:v>-135.90649999999997</c:v>
                </c:pt>
                <c:pt idx="117279">
                  <c:v>-135.90449999999998</c:v>
                </c:pt>
                <c:pt idx="117280">
                  <c:v>-135.90249999999997</c:v>
                </c:pt>
                <c:pt idx="117281">
                  <c:v>-135.90049999999997</c:v>
                </c:pt>
                <c:pt idx="117282">
                  <c:v>-135.89849999999998</c:v>
                </c:pt>
                <c:pt idx="117283">
                  <c:v>-135.89649999999997</c:v>
                </c:pt>
                <c:pt idx="117284">
                  <c:v>-135.89449999999997</c:v>
                </c:pt>
                <c:pt idx="117285">
                  <c:v>-135.89249999999998</c:v>
                </c:pt>
                <c:pt idx="117286">
                  <c:v>-135.89049999999997</c:v>
                </c:pt>
                <c:pt idx="117287">
                  <c:v>-135.88849999999996</c:v>
                </c:pt>
                <c:pt idx="117288">
                  <c:v>-135.88649999999998</c:v>
                </c:pt>
                <c:pt idx="117289">
                  <c:v>-135.88449999999997</c:v>
                </c:pt>
                <c:pt idx="117290">
                  <c:v>-135.88249999999996</c:v>
                </c:pt>
                <c:pt idx="117291">
                  <c:v>-135.88049999999998</c:v>
                </c:pt>
                <c:pt idx="117292">
                  <c:v>-135.87849999999997</c:v>
                </c:pt>
                <c:pt idx="117293">
                  <c:v>-135.87649999999996</c:v>
                </c:pt>
                <c:pt idx="117294">
                  <c:v>-135.87449999999998</c:v>
                </c:pt>
                <c:pt idx="117295">
                  <c:v>-135.87249999999997</c:v>
                </c:pt>
                <c:pt idx="117296">
                  <c:v>-135.87049999999996</c:v>
                </c:pt>
                <c:pt idx="117297">
                  <c:v>-135.86849999999998</c:v>
                </c:pt>
                <c:pt idx="117298">
                  <c:v>-135.86649999999997</c:v>
                </c:pt>
                <c:pt idx="117299">
                  <c:v>-135.86449999999996</c:v>
                </c:pt>
                <c:pt idx="117300">
                  <c:v>-135.86249999999998</c:v>
                </c:pt>
                <c:pt idx="117301">
                  <c:v>-135.86049999999997</c:v>
                </c:pt>
                <c:pt idx="117302">
                  <c:v>-135.85849999999996</c:v>
                </c:pt>
                <c:pt idx="117303">
                  <c:v>-135.85649999999998</c:v>
                </c:pt>
                <c:pt idx="117304">
                  <c:v>-135.85449999999997</c:v>
                </c:pt>
                <c:pt idx="117305">
                  <c:v>-135.85249999999996</c:v>
                </c:pt>
                <c:pt idx="117306">
                  <c:v>-135.85049999999998</c:v>
                </c:pt>
                <c:pt idx="117307">
                  <c:v>-135.84849999999997</c:v>
                </c:pt>
                <c:pt idx="117308">
                  <c:v>-135.84649999999996</c:v>
                </c:pt>
                <c:pt idx="117309">
                  <c:v>-135.84449999999998</c:v>
                </c:pt>
                <c:pt idx="117310">
                  <c:v>-135.84249999999997</c:v>
                </c:pt>
                <c:pt idx="117311">
                  <c:v>-135.84049999999996</c:v>
                </c:pt>
                <c:pt idx="117312">
                  <c:v>-135.83849999999998</c:v>
                </c:pt>
                <c:pt idx="117313">
                  <c:v>-135.83649999999997</c:v>
                </c:pt>
                <c:pt idx="117314">
                  <c:v>-135.83449999999999</c:v>
                </c:pt>
                <c:pt idx="117315">
                  <c:v>-135.83249999999998</c:v>
                </c:pt>
                <c:pt idx="117316">
                  <c:v>-135.83049999999997</c:v>
                </c:pt>
                <c:pt idx="117317">
                  <c:v>-135.82849999999999</c:v>
                </c:pt>
                <c:pt idx="117318">
                  <c:v>-135.82649999999998</c:v>
                </c:pt>
                <c:pt idx="117319">
                  <c:v>-135.82449999999997</c:v>
                </c:pt>
                <c:pt idx="117320">
                  <c:v>-135.82249999999999</c:v>
                </c:pt>
                <c:pt idx="117321">
                  <c:v>-135.82049999999998</c:v>
                </c:pt>
                <c:pt idx="117322">
                  <c:v>-135.81849999999997</c:v>
                </c:pt>
                <c:pt idx="117323">
                  <c:v>-135.81649999999999</c:v>
                </c:pt>
                <c:pt idx="117324">
                  <c:v>-135.81449999999998</c:v>
                </c:pt>
                <c:pt idx="117325">
                  <c:v>-135.81249999999997</c:v>
                </c:pt>
                <c:pt idx="117326">
                  <c:v>-135.81049999999999</c:v>
                </c:pt>
                <c:pt idx="117327">
                  <c:v>-135.80849999999998</c:v>
                </c:pt>
                <c:pt idx="117328">
                  <c:v>-135.80649999999997</c:v>
                </c:pt>
                <c:pt idx="117329">
                  <c:v>-135.80449999999999</c:v>
                </c:pt>
                <c:pt idx="117330">
                  <c:v>-135.80249999999998</c:v>
                </c:pt>
                <c:pt idx="117331">
                  <c:v>-135.80049999999997</c:v>
                </c:pt>
                <c:pt idx="117332">
                  <c:v>-135.79849999999999</c:v>
                </c:pt>
                <c:pt idx="117333">
                  <c:v>-135.79649999999998</c:v>
                </c:pt>
                <c:pt idx="117334">
                  <c:v>-135.79449999999997</c:v>
                </c:pt>
                <c:pt idx="117335">
                  <c:v>-135.79249999999999</c:v>
                </c:pt>
                <c:pt idx="117336">
                  <c:v>-135.79049999999998</c:v>
                </c:pt>
                <c:pt idx="117337">
                  <c:v>-135.78849999999997</c:v>
                </c:pt>
                <c:pt idx="117338">
                  <c:v>-135.78649999999999</c:v>
                </c:pt>
                <c:pt idx="117339">
                  <c:v>-135.78449999999998</c:v>
                </c:pt>
                <c:pt idx="117340">
                  <c:v>-135.78249999999997</c:v>
                </c:pt>
                <c:pt idx="117341">
                  <c:v>-135.78049999999999</c:v>
                </c:pt>
                <c:pt idx="117342">
                  <c:v>-135.77849999999998</c:v>
                </c:pt>
                <c:pt idx="117343">
                  <c:v>-135.77649999999997</c:v>
                </c:pt>
                <c:pt idx="117344">
                  <c:v>-135.77449999999999</c:v>
                </c:pt>
                <c:pt idx="117345">
                  <c:v>-135.77249999999998</c:v>
                </c:pt>
                <c:pt idx="117346">
                  <c:v>-135.77049999999997</c:v>
                </c:pt>
                <c:pt idx="117347">
                  <c:v>-135.76849999999999</c:v>
                </c:pt>
                <c:pt idx="117348">
                  <c:v>-135.76649999999998</c:v>
                </c:pt>
                <c:pt idx="117349">
                  <c:v>-135.76449999999997</c:v>
                </c:pt>
                <c:pt idx="117350">
                  <c:v>-135.76249999999999</c:v>
                </c:pt>
                <c:pt idx="117351">
                  <c:v>-135.76049999999998</c:v>
                </c:pt>
                <c:pt idx="117352">
                  <c:v>-135.75849999999997</c:v>
                </c:pt>
                <c:pt idx="117353">
                  <c:v>-135.75649999999999</c:v>
                </c:pt>
                <c:pt idx="117354">
                  <c:v>-135.75449999999998</c:v>
                </c:pt>
                <c:pt idx="117355">
                  <c:v>-135.75249999999997</c:v>
                </c:pt>
                <c:pt idx="117356">
                  <c:v>-135.75049999999999</c:v>
                </c:pt>
                <c:pt idx="117357">
                  <c:v>-135.74849999999998</c:v>
                </c:pt>
                <c:pt idx="117358">
                  <c:v>-135.74649999999997</c:v>
                </c:pt>
                <c:pt idx="117359">
                  <c:v>-135.74449999999999</c:v>
                </c:pt>
                <c:pt idx="117360">
                  <c:v>-135.74249999999998</c:v>
                </c:pt>
                <c:pt idx="117361">
                  <c:v>-135.74049999999997</c:v>
                </c:pt>
                <c:pt idx="117362">
                  <c:v>-135.73849999999999</c:v>
                </c:pt>
                <c:pt idx="117363">
                  <c:v>-135.73649999999998</c:v>
                </c:pt>
                <c:pt idx="117364">
                  <c:v>-135.73449999999997</c:v>
                </c:pt>
                <c:pt idx="117365">
                  <c:v>-135.73249999999999</c:v>
                </c:pt>
                <c:pt idx="117366">
                  <c:v>-135.73049999999998</c:v>
                </c:pt>
                <c:pt idx="117367">
                  <c:v>-135.72849999999997</c:v>
                </c:pt>
                <c:pt idx="117368">
                  <c:v>-135.72649999999999</c:v>
                </c:pt>
                <c:pt idx="117369">
                  <c:v>-135.72449999999998</c:v>
                </c:pt>
                <c:pt idx="117370">
                  <c:v>-135.72249999999997</c:v>
                </c:pt>
                <c:pt idx="117371">
                  <c:v>-135.72049999999999</c:v>
                </c:pt>
                <c:pt idx="117372">
                  <c:v>-135.71849999999998</c:v>
                </c:pt>
                <c:pt idx="117373">
                  <c:v>-135.71649999999997</c:v>
                </c:pt>
                <c:pt idx="117374">
                  <c:v>-135.71449999999999</c:v>
                </c:pt>
                <c:pt idx="117375">
                  <c:v>-135.71249999999998</c:v>
                </c:pt>
                <c:pt idx="117376">
                  <c:v>-135.71049999999997</c:v>
                </c:pt>
                <c:pt idx="117377">
                  <c:v>-135.70849999999999</c:v>
                </c:pt>
                <c:pt idx="117378">
                  <c:v>-135.70649999999998</c:v>
                </c:pt>
                <c:pt idx="117379">
                  <c:v>-135.70449999999997</c:v>
                </c:pt>
                <c:pt idx="117380">
                  <c:v>-135.70249999999999</c:v>
                </c:pt>
                <c:pt idx="117381">
                  <c:v>-135.70049999999998</c:v>
                </c:pt>
                <c:pt idx="117382">
                  <c:v>-135.69849999999997</c:v>
                </c:pt>
                <c:pt idx="117383">
                  <c:v>-135.69649999999999</c:v>
                </c:pt>
                <c:pt idx="117384">
                  <c:v>-135.69449999999998</c:v>
                </c:pt>
                <c:pt idx="117385">
                  <c:v>-135.69249999999997</c:v>
                </c:pt>
                <c:pt idx="117386">
                  <c:v>-135.69049999999999</c:v>
                </c:pt>
                <c:pt idx="117387">
                  <c:v>-135.68849999999998</c:v>
                </c:pt>
                <c:pt idx="117388">
                  <c:v>-135.68649999999997</c:v>
                </c:pt>
                <c:pt idx="117389">
                  <c:v>-135.68449999999999</c:v>
                </c:pt>
                <c:pt idx="117390">
                  <c:v>-135.68249999999998</c:v>
                </c:pt>
                <c:pt idx="117391">
                  <c:v>-135.68049999999997</c:v>
                </c:pt>
                <c:pt idx="117392">
                  <c:v>-135.67849999999999</c:v>
                </c:pt>
                <c:pt idx="117393">
                  <c:v>-135.67649999999998</c:v>
                </c:pt>
                <c:pt idx="117394">
                  <c:v>-135.67449999999997</c:v>
                </c:pt>
                <c:pt idx="117395">
                  <c:v>-135.67249999999999</c:v>
                </c:pt>
                <c:pt idx="117396">
                  <c:v>-135.67049999999998</c:v>
                </c:pt>
                <c:pt idx="117397">
                  <c:v>-135.66849999999997</c:v>
                </c:pt>
                <c:pt idx="117398">
                  <c:v>-135.66649999999998</c:v>
                </c:pt>
                <c:pt idx="117399">
                  <c:v>-135.66449999999998</c:v>
                </c:pt>
                <c:pt idx="117400">
                  <c:v>-135.66249999999997</c:v>
                </c:pt>
                <c:pt idx="117401">
                  <c:v>-135.66049999999998</c:v>
                </c:pt>
                <c:pt idx="117402">
                  <c:v>-135.65849999999998</c:v>
                </c:pt>
                <c:pt idx="117403">
                  <c:v>-135.65649999999997</c:v>
                </c:pt>
                <c:pt idx="117404">
                  <c:v>-135.65449999999998</c:v>
                </c:pt>
                <c:pt idx="117405">
                  <c:v>-135.65249999999997</c:v>
                </c:pt>
                <c:pt idx="117406">
                  <c:v>-135.65049999999997</c:v>
                </c:pt>
                <c:pt idx="117407">
                  <c:v>-135.64849999999998</c:v>
                </c:pt>
                <c:pt idx="117408">
                  <c:v>-135.64649999999997</c:v>
                </c:pt>
                <c:pt idx="117409">
                  <c:v>-135.64449999999997</c:v>
                </c:pt>
                <c:pt idx="117410">
                  <c:v>-135.64249999999998</c:v>
                </c:pt>
                <c:pt idx="117411">
                  <c:v>-135.64049999999997</c:v>
                </c:pt>
                <c:pt idx="117412">
                  <c:v>-135.63849999999996</c:v>
                </c:pt>
                <c:pt idx="117413">
                  <c:v>-135.63649999999998</c:v>
                </c:pt>
                <c:pt idx="117414">
                  <c:v>-135.63449999999997</c:v>
                </c:pt>
                <c:pt idx="117415">
                  <c:v>-135.63249999999996</c:v>
                </c:pt>
                <c:pt idx="117416">
                  <c:v>-135.63049999999998</c:v>
                </c:pt>
                <c:pt idx="117417">
                  <c:v>-135.62849999999997</c:v>
                </c:pt>
                <c:pt idx="117418">
                  <c:v>-135.62649999999996</c:v>
                </c:pt>
                <c:pt idx="117419">
                  <c:v>-135.62449999999998</c:v>
                </c:pt>
                <c:pt idx="117420">
                  <c:v>-135.62249999999997</c:v>
                </c:pt>
                <c:pt idx="117421">
                  <c:v>-135.62049999999996</c:v>
                </c:pt>
                <c:pt idx="117422">
                  <c:v>-135.61849999999998</c:v>
                </c:pt>
                <c:pt idx="117423">
                  <c:v>-135.61649999999997</c:v>
                </c:pt>
                <c:pt idx="117424">
                  <c:v>-135.61449999999996</c:v>
                </c:pt>
                <c:pt idx="117425">
                  <c:v>-135.61249999999998</c:v>
                </c:pt>
                <c:pt idx="117426">
                  <c:v>-135.61049999999997</c:v>
                </c:pt>
                <c:pt idx="117427">
                  <c:v>-135.60849999999996</c:v>
                </c:pt>
                <c:pt idx="117428">
                  <c:v>-135.60649999999998</c:v>
                </c:pt>
                <c:pt idx="117429">
                  <c:v>-135.60449999999997</c:v>
                </c:pt>
                <c:pt idx="117430">
                  <c:v>-135.60249999999996</c:v>
                </c:pt>
                <c:pt idx="117431">
                  <c:v>-135.60049999999998</c:v>
                </c:pt>
                <c:pt idx="117432">
                  <c:v>-135.59849999999997</c:v>
                </c:pt>
                <c:pt idx="117433">
                  <c:v>-135.59649999999996</c:v>
                </c:pt>
                <c:pt idx="117434">
                  <c:v>-135.59449999999998</c:v>
                </c:pt>
                <c:pt idx="117435">
                  <c:v>-135.59249999999997</c:v>
                </c:pt>
                <c:pt idx="117436">
                  <c:v>-135.59049999999996</c:v>
                </c:pt>
                <c:pt idx="117437">
                  <c:v>-135.58849999999998</c:v>
                </c:pt>
                <c:pt idx="117438">
                  <c:v>-135.58649999999997</c:v>
                </c:pt>
                <c:pt idx="117439">
                  <c:v>-135.58449999999999</c:v>
                </c:pt>
                <c:pt idx="117440">
                  <c:v>-135.58249999999998</c:v>
                </c:pt>
                <c:pt idx="117441">
                  <c:v>-135.58049999999997</c:v>
                </c:pt>
                <c:pt idx="117442">
                  <c:v>-135.57849999999999</c:v>
                </c:pt>
                <c:pt idx="117443">
                  <c:v>-135.57649999999998</c:v>
                </c:pt>
                <c:pt idx="117444">
                  <c:v>-135.57449999999997</c:v>
                </c:pt>
                <c:pt idx="117445">
                  <c:v>-135.57249999999999</c:v>
                </c:pt>
                <c:pt idx="117446">
                  <c:v>-135.57049999999998</c:v>
                </c:pt>
                <c:pt idx="117447">
                  <c:v>-135.56849999999997</c:v>
                </c:pt>
                <c:pt idx="117448">
                  <c:v>-135.56649999999999</c:v>
                </c:pt>
                <c:pt idx="117449">
                  <c:v>-135.56449999999998</c:v>
                </c:pt>
                <c:pt idx="117450">
                  <c:v>-135.56249999999997</c:v>
                </c:pt>
                <c:pt idx="117451">
                  <c:v>-135.56049999999999</c:v>
                </c:pt>
                <c:pt idx="117452">
                  <c:v>-135.55849999999998</c:v>
                </c:pt>
                <c:pt idx="117453">
                  <c:v>-135.55649999999997</c:v>
                </c:pt>
                <c:pt idx="117454">
                  <c:v>-135.55449999999999</c:v>
                </c:pt>
                <c:pt idx="117455">
                  <c:v>-135.55249999999998</c:v>
                </c:pt>
                <c:pt idx="117456">
                  <c:v>-135.55049999999997</c:v>
                </c:pt>
                <c:pt idx="117457">
                  <c:v>-135.54849999999999</c:v>
                </c:pt>
                <c:pt idx="117458">
                  <c:v>-135.54649999999998</c:v>
                </c:pt>
                <c:pt idx="117459">
                  <c:v>-135.54449999999997</c:v>
                </c:pt>
                <c:pt idx="117460">
                  <c:v>-135.54249999999999</c:v>
                </c:pt>
                <c:pt idx="117461">
                  <c:v>-135.54049999999998</c:v>
                </c:pt>
                <c:pt idx="117462">
                  <c:v>-135.53849999999997</c:v>
                </c:pt>
                <c:pt idx="117463">
                  <c:v>-135.53649999999999</c:v>
                </c:pt>
                <c:pt idx="117464">
                  <c:v>-135.53449999999998</c:v>
                </c:pt>
                <c:pt idx="117465">
                  <c:v>-135.53249999999997</c:v>
                </c:pt>
                <c:pt idx="117466">
                  <c:v>-135.53049999999999</c:v>
                </c:pt>
                <c:pt idx="117467">
                  <c:v>-135.52849999999998</c:v>
                </c:pt>
                <c:pt idx="117468">
                  <c:v>-135.52649999999997</c:v>
                </c:pt>
                <c:pt idx="117469">
                  <c:v>-135.52449999999999</c:v>
                </c:pt>
                <c:pt idx="117470">
                  <c:v>-135.52249999999998</c:v>
                </c:pt>
                <c:pt idx="117471">
                  <c:v>-135.52049999999997</c:v>
                </c:pt>
                <c:pt idx="117472">
                  <c:v>-135.51849999999999</c:v>
                </c:pt>
                <c:pt idx="117473">
                  <c:v>-135.51649999999998</c:v>
                </c:pt>
                <c:pt idx="117474">
                  <c:v>-135.51449999999997</c:v>
                </c:pt>
                <c:pt idx="117475">
                  <c:v>-135.51249999999999</c:v>
                </c:pt>
                <c:pt idx="117476">
                  <c:v>-135.51049999999998</c:v>
                </c:pt>
                <c:pt idx="117477">
                  <c:v>-135.50849999999997</c:v>
                </c:pt>
                <c:pt idx="117478">
                  <c:v>-135.50649999999999</c:v>
                </c:pt>
                <c:pt idx="117479">
                  <c:v>-135.50449999999998</c:v>
                </c:pt>
                <c:pt idx="117480">
                  <c:v>-135.50249999999997</c:v>
                </c:pt>
                <c:pt idx="117481">
                  <c:v>-135.50049999999999</c:v>
                </c:pt>
                <c:pt idx="117482">
                  <c:v>-135.49849999999998</c:v>
                </c:pt>
                <c:pt idx="117483">
                  <c:v>-135.49649999999997</c:v>
                </c:pt>
                <c:pt idx="117484">
                  <c:v>-135.49449999999999</c:v>
                </c:pt>
                <c:pt idx="117485">
                  <c:v>-135.49249999999998</c:v>
                </c:pt>
                <c:pt idx="117486">
                  <c:v>-135.49049999999997</c:v>
                </c:pt>
                <c:pt idx="117487">
                  <c:v>-135.48849999999999</c:v>
                </c:pt>
                <c:pt idx="117488">
                  <c:v>-135.48649999999998</c:v>
                </c:pt>
                <c:pt idx="117489">
                  <c:v>-135.48449999999997</c:v>
                </c:pt>
                <c:pt idx="117490">
                  <c:v>-135.48249999999999</c:v>
                </c:pt>
                <c:pt idx="117491">
                  <c:v>-135.48049999999998</c:v>
                </c:pt>
                <c:pt idx="117492">
                  <c:v>-135.47849999999997</c:v>
                </c:pt>
                <c:pt idx="117493">
                  <c:v>-135.47649999999999</c:v>
                </c:pt>
                <c:pt idx="117494">
                  <c:v>-135.47449999999998</c:v>
                </c:pt>
                <c:pt idx="117495">
                  <c:v>-135.47249999999997</c:v>
                </c:pt>
                <c:pt idx="117496">
                  <c:v>-135.47049999999999</c:v>
                </c:pt>
                <c:pt idx="117497">
                  <c:v>-135.46849999999998</c:v>
                </c:pt>
                <c:pt idx="117498">
                  <c:v>-135.46649999999997</c:v>
                </c:pt>
                <c:pt idx="117499">
                  <c:v>-135.46449999999999</c:v>
                </c:pt>
                <c:pt idx="117500">
                  <c:v>-135.46249999999998</c:v>
                </c:pt>
                <c:pt idx="117501">
                  <c:v>-135.46049999999997</c:v>
                </c:pt>
                <c:pt idx="117502">
                  <c:v>-135.45849999999999</c:v>
                </c:pt>
                <c:pt idx="117503">
                  <c:v>-135.45649999999998</c:v>
                </c:pt>
                <c:pt idx="117504">
                  <c:v>-135.45449999999997</c:v>
                </c:pt>
                <c:pt idx="117505">
                  <c:v>-135.45249999999999</c:v>
                </c:pt>
                <c:pt idx="117506">
                  <c:v>-135.45049999999998</c:v>
                </c:pt>
                <c:pt idx="117507">
                  <c:v>-135.44849999999997</c:v>
                </c:pt>
                <c:pt idx="117508">
                  <c:v>-135.44649999999999</c:v>
                </c:pt>
                <c:pt idx="117509">
                  <c:v>-135.44449999999998</c:v>
                </c:pt>
                <c:pt idx="117510">
                  <c:v>-135.44249999999997</c:v>
                </c:pt>
                <c:pt idx="117511">
                  <c:v>-135.44049999999999</c:v>
                </c:pt>
                <c:pt idx="117512">
                  <c:v>-135.43849999999998</c:v>
                </c:pt>
                <c:pt idx="117513">
                  <c:v>-135.43649999999997</c:v>
                </c:pt>
                <c:pt idx="117514">
                  <c:v>-135.43449999999999</c:v>
                </c:pt>
                <c:pt idx="117515">
                  <c:v>-135.43249999999998</c:v>
                </c:pt>
                <c:pt idx="117516">
                  <c:v>-135.43049999999997</c:v>
                </c:pt>
                <c:pt idx="117517">
                  <c:v>-135.42849999999999</c:v>
                </c:pt>
                <c:pt idx="117518">
                  <c:v>-135.42649999999998</c:v>
                </c:pt>
                <c:pt idx="117519">
                  <c:v>-135.42449999999997</c:v>
                </c:pt>
                <c:pt idx="117520">
                  <c:v>-135.42249999999999</c:v>
                </c:pt>
                <c:pt idx="117521">
                  <c:v>-135.42049999999998</c:v>
                </c:pt>
                <c:pt idx="117522">
                  <c:v>-135.41849999999997</c:v>
                </c:pt>
                <c:pt idx="117523">
                  <c:v>-135.41649999999998</c:v>
                </c:pt>
                <c:pt idx="117524">
                  <c:v>-135.41449999999998</c:v>
                </c:pt>
                <c:pt idx="117525">
                  <c:v>-135.41249999999997</c:v>
                </c:pt>
                <c:pt idx="117526">
                  <c:v>-135.41049999999998</c:v>
                </c:pt>
                <c:pt idx="117527">
                  <c:v>-135.40849999999998</c:v>
                </c:pt>
                <c:pt idx="117528">
                  <c:v>-135.40649999999997</c:v>
                </c:pt>
                <c:pt idx="117529">
                  <c:v>-135.40449999999998</c:v>
                </c:pt>
                <c:pt idx="117530">
                  <c:v>-135.40249999999997</c:v>
                </c:pt>
                <c:pt idx="117531">
                  <c:v>-135.40049999999997</c:v>
                </c:pt>
                <c:pt idx="117532">
                  <c:v>-135.39849999999998</c:v>
                </c:pt>
                <c:pt idx="117533">
                  <c:v>-135.39649999999997</c:v>
                </c:pt>
                <c:pt idx="117534">
                  <c:v>-135.39449999999997</c:v>
                </c:pt>
                <c:pt idx="117535">
                  <c:v>-135.39249999999998</c:v>
                </c:pt>
                <c:pt idx="117536">
                  <c:v>-135.39049999999997</c:v>
                </c:pt>
                <c:pt idx="117537">
                  <c:v>-135.38849999999996</c:v>
                </c:pt>
                <c:pt idx="117538">
                  <c:v>-135.38649999999998</c:v>
                </c:pt>
                <c:pt idx="117539">
                  <c:v>-135.38449999999997</c:v>
                </c:pt>
                <c:pt idx="117540">
                  <c:v>-135.38249999999996</c:v>
                </c:pt>
                <c:pt idx="117541">
                  <c:v>-135.38049999999998</c:v>
                </c:pt>
                <c:pt idx="117542">
                  <c:v>-135.37849999999997</c:v>
                </c:pt>
                <c:pt idx="117543">
                  <c:v>-135.37649999999996</c:v>
                </c:pt>
                <c:pt idx="117544">
                  <c:v>-135.37449999999998</c:v>
                </c:pt>
                <c:pt idx="117545">
                  <c:v>-135.37249999999997</c:v>
                </c:pt>
                <c:pt idx="117546">
                  <c:v>-135.37049999999996</c:v>
                </c:pt>
                <c:pt idx="117547">
                  <c:v>-135.36849999999998</c:v>
                </c:pt>
                <c:pt idx="117548">
                  <c:v>-135.36649999999997</c:v>
                </c:pt>
                <c:pt idx="117549">
                  <c:v>-135.36449999999996</c:v>
                </c:pt>
                <c:pt idx="117550">
                  <c:v>-135.36249999999998</c:v>
                </c:pt>
                <c:pt idx="117551">
                  <c:v>-135.36049999999997</c:v>
                </c:pt>
                <c:pt idx="117552">
                  <c:v>-135.35849999999996</c:v>
                </c:pt>
                <c:pt idx="117553">
                  <c:v>-135.35649999999998</c:v>
                </c:pt>
                <c:pt idx="117554">
                  <c:v>-135.35449999999997</c:v>
                </c:pt>
                <c:pt idx="117555">
                  <c:v>-135.35249999999996</c:v>
                </c:pt>
                <c:pt idx="117556">
                  <c:v>-135.35049999999998</c:v>
                </c:pt>
                <c:pt idx="117557">
                  <c:v>-135.34849999999997</c:v>
                </c:pt>
                <c:pt idx="117558">
                  <c:v>-135.34649999999996</c:v>
                </c:pt>
                <c:pt idx="117559">
                  <c:v>-135.34449999999998</c:v>
                </c:pt>
                <c:pt idx="117560">
                  <c:v>-135.34249999999997</c:v>
                </c:pt>
                <c:pt idx="117561">
                  <c:v>-135.34049999999996</c:v>
                </c:pt>
                <c:pt idx="117562">
                  <c:v>-135.33849999999998</c:v>
                </c:pt>
                <c:pt idx="117563">
                  <c:v>-135.33649999999997</c:v>
                </c:pt>
                <c:pt idx="117564">
                  <c:v>-135.33449999999999</c:v>
                </c:pt>
                <c:pt idx="117565">
                  <c:v>-135.33249999999998</c:v>
                </c:pt>
                <c:pt idx="117566">
                  <c:v>-135.33049999999997</c:v>
                </c:pt>
                <c:pt idx="117567">
                  <c:v>-135.32849999999999</c:v>
                </c:pt>
                <c:pt idx="117568">
                  <c:v>-135.32649999999998</c:v>
                </c:pt>
                <c:pt idx="117569">
                  <c:v>-135.32449999999997</c:v>
                </c:pt>
                <c:pt idx="117570">
                  <c:v>-135.32249999999999</c:v>
                </c:pt>
                <c:pt idx="117571">
                  <c:v>-135.32049999999998</c:v>
                </c:pt>
                <c:pt idx="117572">
                  <c:v>-135.31849999999997</c:v>
                </c:pt>
                <c:pt idx="117573">
                  <c:v>-135.31649999999999</c:v>
                </c:pt>
                <c:pt idx="117574">
                  <c:v>-135.31449999999998</c:v>
                </c:pt>
                <c:pt idx="117575">
                  <c:v>-135.31249999999997</c:v>
                </c:pt>
                <c:pt idx="117576">
                  <c:v>-135.31049999999999</c:v>
                </c:pt>
                <c:pt idx="117577">
                  <c:v>-135.30849999999998</c:v>
                </c:pt>
                <c:pt idx="117578">
                  <c:v>-135.30649999999997</c:v>
                </c:pt>
                <c:pt idx="117579">
                  <c:v>-135.30449999999999</c:v>
                </c:pt>
                <c:pt idx="117580">
                  <c:v>-135.30249999999998</c:v>
                </c:pt>
                <c:pt idx="117581">
                  <c:v>-135.30049999999997</c:v>
                </c:pt>
                <c:pt idx="117582">
                  <c:v>-135.29849999999999</c:v>
                </c:pt>
                <c:pt idx="117583">
                  <c:v>-135.29649999999998</c:v>
                </c:pt>
                <c:pt idx="117584">
                  <c:v>-135.29449999999997</c:v>
                </c:pt>
                <c:pt idx="117585">
                  <c:v>-135.29249999999999</c:v>
                </c:pt>
                <c:pt idx="117586">
                  <c:v>-135.29049999999998</c:v>
                </c:pt>
                <c:pt idx="117587">
                  <c:v>-135.28849999999997</c:v>
                </c:pt>
                <c:pt idx="117588">
                  <c:v>-135.28649999999999</c:v>
                </c:pt>
                <c:pt idx="117589">
                  <c:v>-135.28449999999998</c:v>
                </c:pt>
                <c:pt idx="117590">
                  <c:v>-135.28249999999997</c:v>
                </c:pt>
                <c:pt idx="117591">
                  <c:v>-135.28049999999999</c:v>
                </c:pt>
                <c:pt idx="117592">
                  <c:v>-135.27849999999998</c:v>
                </c:pt>
                <c:pt idx="117593">
                  <c:v>-135.27649999999997</c:v>
                </c:pt>
                <c:pt idx="117594">
                  <c:v>-135.27449999999999</c:v>
                </c:pt>
                <c:pt idx="117595">
                  <c:v>-135.27249999999998</c:v>
                </c:pt>
                <c:pt idx="117596">
                  <c:v>-135.27049999999997</c:v>
                </c:pt>
                <c:pt idx="117597">
                  <c:v>-135.26849999999999</c:v>
                </c:pt>
                <c:pt idx="117598">
                  <c:v>-135.26649999999998</c:v>
                </c:pt>
                <c:pt idx="117599">
                  <c:v>-135.26449999999997</c:v>
                </c:pt>
                <c:pt idx="117600">
                  <c:v>-135.26249999999999</c:v>
                </c:pt>
                <c:pt idx="117601">
                  <c:v>-135.26049999999998</c:v>
                </c:pt>
                <c:pt idx="117602">
                  <c:v>-135.25849999999997</c:v>
                </c:pt>
                <c:pt idx="117603">
                  <c:v>-135.25649999999999</c:v>
                </c:pt>
                <c:pt idx="117604">
                  <c:v>-135.25449999999998</c:v>
                </c:pt>
                <c:pt idx="117605">
                  <c:v>-135.25249999999997</c:v>
                </c:pt>
                <c:pt idx="117606">
                  <c:v>-135.25049999999999</c:v>
                </c:pt>
                <c:pt idx="117607">
                  <c:v>-135.24849999999998</c:v>
                </c:pt>
                <c:pt idx="117608">
                  <c:v>-135.24649999999997</c:v>
                </c:pt>
                <c:pt idx="117609">
                  <c:v>-135.24449999999999</c:v>
                </c:pt>
                <c:pt idx="117610">
                  <c:v>-135.24249999999998</c:v>
                </c:pt>
                <c:pt idx="117611">
                  <c:v>-135.24049999999997</c:v>
                </c:pt>
                <c:pt idx="117612">
                  <c:v>-135.23849999999999</c:v>
                </c:pt>
                <c:pt idx="117613">
                  <c:v>-135.23649999999998</c:v>
                </c:pt>
                <c:pt idx="117614">
                  <c:v>-135.23449999999997</c:v>
                </c:pt>
                <c:pt idx="117615">
                  <c:v>-135.23249999999999</c:v>
                </c:pt>
                <c:pt idx="117616">
                  <c:v>-135.23049999999998</c:v>
                </c:pt>
                <c:pt idx="117617">
                  <c:v>-135.22849999999997</c:v>
                </c:pt>
                <c:pt idx="117618">
                  <c:v>-135.22649999999999</c:v>
                </c:pt>
                <c:pt idx="117619">
                  <c:v>-135.22449999999998</c:v>
                </c:pt>
                <c:pt idx="117620">
                  <c:v>-135.22249999999997</c:v>
                </c:pt>
                <c:pt idx="117621">
                  <c:v>-135.22049999999999</c:v>
                </c:pt>
                <c:pt idx="117622">
                  <c:v>-135.21849999999998</c:v>
                </c:pt>
                <c:pt idx="117623">
                  <c:v>-135.21649999999997</c:v>
                </c:pt>
                <c:pt idx="117624">
                  <c:v>-135.21449999999999</c:v>
                </c:pt>
                <c:pt idx="117625">
                  <c:v>-135.21249999999998</c:v>
                </c:pt>
                <c:pt idx="117626">
                  <c:v>-135.21049999999997</c:v>
                </c:pt>
                <c:pt idx="117627">
                  <c:v>-135.20849999999999</c:v>
                </c:pt>
                <c:pt idx="117628">
                  <c:v>-135.20649999999998</c:v>
                </c:pt>
                <c:pt idx="117629">
                  <c:v>-135.20449999999997</c:v>
                </c:pt>
                <c:pt idx="117630">
                  <c:v>-135.20249999999999</c:v>
                </c:pt>
                <c:pt idx="117631">
                  <c:v>-135.20049999999998</c:v>
                </c:pt>
                <c:pt idx="117632">
                  <c:v>-135.19849999999997</c:v>
                </c:pt>
                <c:pt idx="117633">
                  <c:v>-135.19649999999999</c:v>
                </c:pt>
                <c:pt idx="117634">
                  <c:v>-135.19449999999998</c:v>
                </c:pt>
                <c:pt idx="117635">
                  <c:v>-135.19249999999997</c:v>
                </c:pt>
                <c:pt idx="117636">
                  <c:v>-135.19049999999999</c:v>
                </c:pt>
                <c:pt idx="117637">
                  <c:v>-135.18849999999998</c:v>
                </c:pt>
                <c:pt idx="117638">
                  <c:v>-135.18649999999997</c:v>
                </c:pt>
                <c:pt idx="117639">
                  <c:v>-135.18449999999999</c:v>
                </c:pt>
                <c:pt idx="117640">
                  <c:v>-135.18249999999998</c:v>
                </c:pt>
                <c:pt idx="117641">
                  <c:v>-135.18049999999997</c:v>
                </c:pt>
                <c:pt idx="117642">
                  <c:v>-135.17849999999999</c:v>
                </c:pt>
                <c:pt idx="117643">
                  <c:v>-135.17649999999998</c:v>
                </c:pt>
                <c:pt idx="117644">
                  <c:v>-135.17449999999997</c:v>
                </c:pt>
                <c:pt idx="117645">
                  <c:v>-135.17249999999999</c:v>
                </c:pt>
                <c:pt idx="117646">
                  <c:v>-135.17049999999998</c:v>
                </c:pt>
                <c:pt idx="117647">
                  <c:v>-135.16849999999997</c:v>
                </c:pt>
                <c:pt idx="117648">
                  <c:v>-135.16649999999998</c:v>
                </c:pt>
                <c:pt idx="117649">
                  <c:v>-135.16449999999998</c:v>
                </c:pt>
                <c:pt idx="117650">
                  <c:v>-135.16249999999997</c:v>
                </c:pt>
                <c:pt idx="117651">
                  <c:v>-135.16049999999998</c:v>
                </c:pt>
                <c:pt idx="117652">
                  <c:v>-135.15849999999998</c:v>
                </c:pt>
                <c:pt idx="117653">
                  <c:v>-135.15649999999997</c:v>
                </c:pt>
                <c:pt idx="117654">
                  <c:v>-135.15449999999998</c:v>
                </c:pt>
                <c:pt idx="117655">
                  <c:v>-135.15249999999997</c:v>
                </c:pt>
                <c:pt idx="117656">
                  <c:v>-135.15049999999997</c:v>
                </c:pt>
                <c:pt idx="117657">
                  <c:v>-135.14849999999998</c:v>
                </c:pt>
                <c:pt idx="117658">
                  <c:v>-135.14649999999997</c:v>
                </c:pt>
                <c:pt idx="117659">
                  <c:v>-135.14449999999997</c:v>
                </c:pt>
                <c:pt idx="117660">
                  <c:v>-135.14249999999998</c:v>
                </c:pt>
                <c:pt idx="117661">
                  <c:v>-135.14049999999997</c:v>
                </c:pt>
                <c:pt idx="117662">
                  <c:v>-135.13849999999996</c:v>
                </c:pt>
                <c:pt idx="117663">
                  <c:v>-135.13649999999998</c:v>
                </c:pt>
                <c:pt idx="117664">
                  <c:v>-135.13449999999997</c:v>
                </c:pt>
                <c:pt idx="117665">
                  <c:v>-135.13249999999996</c:v>
                </c:pt>
                <c:pt idx="117666">
                  <c:v>-135.13049999999998</c:v>
                </c:pt>
                <c:pt idx="117667">
                  <c:v>-135.12849999999997</c:v>
                </c:pt>
                <c:pt idx="117668">
                  <c:v>-135.12649999999996</c:v>
                </c:pt>
                <c:pt idx="117669">
                  <c:v>-135.12449999999998</c:v>
                </c:pt>
                <c:pt idx="117670">
                  <c:v>-135.12249999999997</c:v>
                </c:pt>
                <c:pt idx="117671">
                  <c:v>-135.12049999999996</c:v>
                </c:pt>
                <c:pt idx="117672">
                  <c:v>-135.11849999999998</c:v>
                </c:pt>
                <c:pt idx="117673">
                  <c:v>-135.11649999999997</c:v>
                </c:pt>
                <c:pt idx="117674">
                  <c:v>-135.11449999999996</c:v>
                </c:pt>
                <c:pt idx="117675">
                  <c:v>-135.11249999999998</c:v>
                </c:pt>
                <c:pt idx="117676">
                  <c:v>-135.11049999999997</c:v>
                </c:pt>
                <c:pt idx="117677">
                  <c:v>-135.10849999999996</c:v>
                </c:pt>
                <c:pt idx="117678">
                  <c:v>-135.10649999999998</c:v>
                </c:pt>
                <c:pt idx="117679">
                  <c:v>-135.10449999999997</c:v>
                </c:pt>
                <c:pt idx="117680">
                  <c:v>-135.10249999999996</c:v>
                </c:pt>
                <c:pt idx="117681">
                  <c:v>-135.10049999999998</c:v>
                </c:pt>
                <c:pt idx="117682">
                  <c:v>-135.09849999999997</c:v>
                </c:pt>
                <c:pt idx="117683">
                  <c:v>-135.09649999999996</c:v>
                </c:pt>
                <c:pt idx="117684">
                  <c:v>-135.09449999999998</c:v>
                </c:pt>
                <c:pt idx="117685">
                  <c:v>-135.09249999999997</c:v>
                </c:pt>
                <c:pt idx="117686">
                  <c:v>-135.09049999999996</c:v>
                </c:pt>
                <c:pt idx="117687">
                  <c:v>-135.08849999999998</c:v>
                </c:pt>
                <c:pt idx="117688">
                  <c:v>-135.08649999999997</c:v>
                </c:pt>
                <c:pt idx="117689">
                  <c:v>-135.08449999999999</c:v>
                </c:pt>
                <c:pt idx="117690">
                  <c:v>-135.08249999999998</c:v>
                </c:pt>
                <c:pt idx="117691">
                  <c:v>-135.08049999999997</c:v>
                </c:pt>
                <c:pt idx="117692">
                  <c:v>-135.07849999999999</c:v>
                </c:pt>
                <c:pt idx="117693">
                  <c:v>-135.07649999999998</c:v>
                </c:pt>
                <c:pt idx="117694">
                  <c:v>-135.07449999999997</c:v>
                </c:pt>
                <c:pt idx="117695">
                  <c:v>-135.07249999999999</c:v>
                </c:pt>
                <c:pt idx="117696">
                  <c:v>-135.07049999999998</c:v>
                </c:pt>
                <c:pt idx="117697">
                  <c:v>-135.06849999999997</c:v>
                </c:pt>
                <c:pt idx="117698">
                  <c:v>-135.06649999999999</c:v>
                </c:pt>
                <c:pt idx="117699">
                  <c:v>-135.06449999999998</c:v>
                </c:pt>
                <c:pt idx="117700">
                  <c:v>-135.06249999999997</c:v>
                </c:pt>
                <c:pt idx="117701">
                  <c:v>-135.06049999999999</c:v>
                </c:pt>
                <c:pt idx="117702">
                  <c:v>-135.05849999999998</c:v>
                </c:pt>
                <c:pt idx="117703">
                  <c:v>-135.05649999999997</c:v>
                </c:pt>
                <c:pt idx="117704">
                  <c:v>-135.05449999999999</c:v>
                </c:pt>
                <c:pt idx="117705">
                  <c:v>-135.05249999999998</c:v>
                </c:pt>
                <c:pt idx="117706">
                  <c:v>-135.05049999999997</c:v>
                </c:pt>
                <c:pt idx="117707">
                  <c:v>-135.04849999999999</c:v>
                </c:pt>
                <c:pt idx="117708">
                  <c:v>-135.04649999999998</c:v>
                </c:pt>
                <c:pt idx="117709">
                  <c:v>-135.04449999999997</c:v>
                </c:pt>
                <c:pt idx="117710">
                  <c:v>-135.04249999999999</c:v>
                </c:pt>
                <c:pt idx="117711">
                  <c:v>-135.04049999999998</c:v>
                </c:pt>
                <c:pt idx="117712">
                  <c:v>-135.03849999999997</c:v>
                </c:pt>
                <c:pt idx="117713">
                  <c:v>-135.03649999999999</c:v>
                </c:pt>
                <c:pt idx="117714">
                  <c:v>-135.03449999999998</c:v>
                </c:pt>
                <c:pt idx="117715">
                  <c:v>-135.03249999999997</c:v>
                </c:pt>
                <c:pt idx="117716">
                  <c:v>-135.03049999999999</c:v>
                </c:pt>
                <c:pt idx="117717">
                  <c:v>-135.02849999999998</c:v>
                </c:pt>
                <c:pt idx="117718">
                  <c:v>-135.02649999999997</c:v>
                </c:pt>
                <c:pt idx="117719">
                  <c:v>-135.02449999999999</c:v>
                </c:pt>
                <c:pt idx="117720">
                  <c:v>-135.02249999999998</c:v>
                </c:pt>
                <c:pt idx="117721">
                  <c:v>-135.02049999999997</c:v>
                </c:pt>
                <c:pt idx="117722">
                  <c:v>-135.01849999999999</c:v>
                </c:pt>
                <c:pt idx="117723">
                  <c:v>-135.01649999999998</c:v>
                </c:pt>
                <c:pt idx="117724">
                  <c:v>-135.01449999999997</c:v>
                </c:pt>
                <c:pt idx="117725">
                  <c:v>-135.01249999999999</c:v>
                </c:pt>
                <c:pt idx="117726">
                  <c:v>-135.01049999999998</c:v>
                </c:pt>
                <c:pt idx="117727">
                  <c:v>-135.00849999999997</c:v>
                </c:pt>
                <c:pt idx="117728">
                  <c:v>-135.00649999999999</c:v>
                </c:pt>
                <c:pt idx="117729">
                  <c:v>-135.00449999999998</c:v>
                </c:pt>
                <c:pt idx="117730">
                  <c:v>-135.00249999999997</c:v>
                </c:pt>
                <c:pt idx="117731">
                  <c:v>-135.00049999999999</c:v>
                </c:pt>
                <c:pt idx="117732">
                  <c:v>-134.99849999999998</c:v>
                </c:pt>
                <c:pt idx="117733">
                  <c:v>-134.99649999999997</c:v>
                </c:pt>
                <c:pt idx="117734">
                  <c:v>-134.99449999999999</c:v>
                </c:pt>
                <c:pt idx="117735">
                  <c:v>-134.99249999999998</c:v>
                </c:pt>
                <c:pt idx="117736">
                  <c:v>-134.99049999999997</c:v>
                </c:pt>
                <c:pt idx="117737">
                  <c:v>-134.98849999999999</c:v>
                </c:pt>
                <c:pt idx="117738">
                  <c:v>-134.98649999999998</c:v>
                </c:pt>
                <c:pt idx="117739">
                  <c:v>-134.98449999999997</c:v>
                </c:pt>
                <c:pt idx="117740">
                  <c:v>-134.98249999999999</c:v>
                </c:pt>
                <c:pt idx="117741">
                  <c:v>-134.98049999999998</c:v>
                </c:pt>
                <c:pt idx="117742">
                  <c:v>-134.97849999999997</c:v>
                </c:pt>
                <c:pt idx="117743">
                  <c:v>-134.97649999999999</c:v>
                </c:pt>
                <c:pt idx="117744">
                  <c:v>-134.97449999999998</c:v>
                </c:pt>
                <c:pt idx="117745">
                  <c:v>-134.97249999999997</c:v>
                </c:pt>
                <c:pt idx="117746">
                  <c:v>-134.97049999999999</c:v>
                </c:pt>
                <c:pt idx="117747">
                  <c:v>-134.96849999999998</c:v>
                </c:pt>
                <c:pt idx="117748">
                  <c:v>-134.96649999999997</c:v>
                </c:pt>
                <c:pt idx="117749">
                  <c:v>-134.96449999999999</c:v>
                </c:pt>
                <c:pt idx="117750">
                  <c:v>-134.96249999999998</c:v>
                </c:pt>
                <c:pt idx="117751">
                  <c:v>-134.96049999999997</c:v>
                </c:pt>
                <c:pt idx="117752">
                  <c:v>-134.95849999999999</c:v>
                </c:pt>
                <c:pt idx="117753">
                  <c:v>-134.95649999999998</c:v>
                </c:pt>
                <c:pt idx="117754">
                  <c:v>-134.95449999999997</c:v>
                </c:pt>
                <c:pt idx="117755">
                  <c:v>-134.95249999999999</c:v>
                </c:pt>
                <c:pt idx="117756">
                  <c:v>-134.95049999999998</c:v>
                </c:pt>
                <c:pt idx="117757">
                  <c:v>-134.94849999999997</c:v>
                </c:pt>
                <c:pt idx="117758">
                  <c:v>-134.94649999999999</c:v>
                </c:pt>
                <c:pt idx="117759">
                  <c:v>-134.94449999999998</c:v>
                </c:pt>
                <c:pt idx="117760">
                  <c:v>-134.94249999999997</c:v>
                </c:pt>
                <c:pt idx="117761">
                  <c:v>-134.94049999999999</c:v>
                </c:pt>
                <c:pt idx="117762">
                  <c:v>-134.93849999999998</c:v>
                </c:pt>
                <c:pt idx="117763">
                  <c:v>-134.93649999999997</c:v>
                </c:pt>
                <c:pt idx="117764">
                  <c:v>-134.93449999999999</c:v>
                </c:pt>
                <c:pt idx="117765">
                  <c:v>-134.93249999999998</c:v>
                </c:pt>
                <c:pt idx="117766">
                  <c:v>-134.93049999999997</c:v>
                </c:pt>
                <c:pt idx="117767">
                  <c:v>-134.92849999999999</c:v>
                </c:pt>
                <c:pt idx="117768">
                  <c:v>-134.92649999999998</c:v>
                </c:pt>
                <c:pt idx="117769">
                  <c:v>-134.92449999999997</c:v>
                </c:pt>
                <c:pt idx="117770">
                  <c:v>-134.92249999999999</c:v>
                </c:pt>
                <c:pt idx="117771">
                  <c:v>-134.92049999999998</c:v>
                </c:pt>
                <c:pt idx="117772">
                  <c:v>-134.91849999999997</c:v>
                </c:pt>
                <c:pt idx="117773">
                  <c:v>-134.91649999999998</c:v>
                </c:pt>
                <c:pt idx="117774">
                  <c:v>-134.91449999999998</c:v>
                </c:pt>
                <c:pt idx="117775">
                  <c:v>-134.91249999999997</c:v>
                </c:pt>
                <c:pt idx="117776">
                  <c:v>-134.91049999999998</c:v>
                </c:pt>
                <c:pt idx="117777">
                  <c:v>-134.90849999999998</c:v>
                </c:pt>
                <c:pt idx="117778">
                  <c:v>-134.90649999999997</c:v>
                </c:pt>
                <c:pt idx="117779">
                  <c:v>-134.90449999999998</c:v>
                </c:pt>
                <c:pt idx="117780">
                  <c:v>-134.90249999999997</c:v>
                </c:pt>
                <c:pt idx="117781">
                  <c:v>-134.90049999999997</c:v>
                </c:pt>
                <c:pt idx="117782">
                  <c:v>-134.89849999999998</c:v>
                </c:pt>
                <c:pt idx="117783">
                  <c:v>-134.89649999999997</c:v>
                </c:pt>
                <c:pt idx="117784">
                  <c:v>-134.89449999999997</c:v>
                </c:pt>
                <c:pt idx="117785">
                  <c:v>-134.89249999999998</c:v>
                </c:pt>
                <c:pt idx="117786">
                  <c:v>-134.89049999999997</c:v>
                </c:pt>
                <c:pt idx="117787">
                  <c:v>-134.88849999999996</c:v>
                </c:pt>
                <c:pt idx="117788">
                  <c:v>-134.88649999999998</c:v>
                </c:pt>
                <c:pt idx="117789">
                  <c:v>-134.88449999999997</c:v>
                </c:pt>
                <c:pt idx="117790">
                  <c:v>-134.88249999999996</c:v>
                </c:pt>
                <c:pt idx="117791">
                  <c:v>-134.88049999999998</c:v>
                </c:pt>
                <c:pt idx="117792">
                  <c:v>-134.87849999999997</c:v>
                </c:pt>
                <c:pt idx="117793">
                  <c:v>-134.87649999999996</c:v>
                </c:pt>
                <c:pt idx="117794">
                  <c:v>-134.87449999999998</c:v>
                </c:pt>
                <c:pt idx="117795">
                  <c:v>-134.87249999999997</c:v>
                </c:pt>
                <c:pt idx="117796">
                  <c:v>-134.87049999999996</c:v>
                </c:pt>
                <c:pt idx="117797">
                  <c:v>-134.86849999999998</c:v>
                </c:pt>
                <c:pt idx="117798">
                  <c:v>-134.86649999999997</c:v>
                </c:pt>
                <c:pt idx="117799">
                  <c:v>-134.86449999999996</c:v>
                </c:pt>
                <c:pt idx="117800">
                  <c:v>-134.86249999999998</c:v>
                </c:pt>
                <c:pt idx="117801">
                  <c:v>-134.86049999999997</c:v>
                </c:pt>
                <c:pt idx="117802">
                  <c:v>-134.85849999999996</c:v>
                </c:pt>
                <c:pt idx="117803">
                  <c:v>-134.85649999999998</c:v>
                </c:pt>
                <c:pt idx="117804">
                  <c:v>-134.85449999999997</c:v>
                </c:pt>
                <c:pt idx="117805">
                  <c:v>-134.85249999999996</c:v>
                </c:pt>
                <c:pt idx="117806">
                  <c:v>-134.85049999999998</c:v>
                </c:pt>
                <c:pt idx="117807">
                  <c:v>-134.84849999999997</c:v>
                </c:pt>
                <c:pt idx="117808">
                  <c:v>-134.84649999999996</c:v>
                </c:pt>
                <c:pt idx="117809">
                  <c:v>-134.84449999999998</c:v>
                </c:pt>
                <c:pt idx="117810">
                  <c:v>-134.84249999999997</c:v>
                </c:pt>
                <c:pt idx="117811">
                  <c:v>-134.84049999999996</c:v>
                </c:pt>
                <c:pt idx="117812">
                  <c:v>-134.83849999999998</c:v>
                </c:pt>
                <c:pt idx="117813">
                  <c:v>-134.83649999999997</c:v>
                </c:pt>
                <c:pt idx="117814">
                  <c:v>-134.83449999999999</c:v>
                </c:pt>
                <c:pt idx="117815">
                  <c:v>-134.83249999999998</c:v>
                </c:pt>
                <c:pt idx="117816">
                  <c:v>-134.83049999999997</c:v>
                </c:pt>
                <c:pt idx="117817">
                  <c:v>-134.82849999999999</c:v>
                </c:pt>
                <c:pt idx="117818">
                  <c:v>-134.82649999999998</c:v>
                </c:pt>
                <c:pt idx="117819">
                  <c:v>-134.82449999999997</c:v>
                </c:pt>
                <c:pt idx="117820">
                  <c:v>-134.82249999999999</c:v>
                </c:pt>
                <c:pt idx="117821">
                  <c:v>-134.82049999999998</c:v>
                </c:pt>
                <c:pt idx="117822">
                  <c:v>-134.81849999999997</c:v>
                </c:pt>
                <c:pt idx="117823">
                  <c:v>-134.81649999999999</c:v>
                </c:pt>
                <c:pt idx="117824">
                  <c:v>-134.81449999999998</c:v>
                </c:pt>
                <c:pt idx="117825">
                  <c:v>-134.81249999999997</c:v>
                </c:pt>
                <c:pt idx="117826">
                  <c:v>-134.81049999999999</c:v>
                </c:pt>
                <c:pt idx="117827">
                  <c:v>-134.80849999999998</c:v>
                </c:pt>
                <c:pt idx="117828">
                  <c:v>-134.80649999999997</c:v>
                </c:pt>
                <c:pt idx="117829">
                  <c:v>-134.80449999999999</c:v>
                </c:pt>
                <c:pt idx="117830">
                  <c:v>-134.80249999999998</c:v>
                </c:pt>
                <c:pt idx="117831">
                  <c:v>-134.80049999999997</c:v>
                </c:pt>
                <c:pt idx="117832">
                  <c:v>-134.79849999999999</c:v>
                </c:pt>
                <c:pt idx="117833">
                  <c:v>-134.79649999999998</c:v>
                </c:pt>
                <c:pt idx="117834">
                  <c:v>-134.79449999999997</c:v>
                </c:pt>
                <c:pt idx="117835">
                  <c:v>-134.79249999999999</c:v>
                </c:pt>
                <c:pt idx="117836">
                  <c:v>-134.79049999999998</c:v>
                </c:pt>
                <c:pt idx="117837">
                  <c:v>-134.78849999999997</c:v>
                </c:pt>
                <c:pt idx="117838">
                  <c:v>-134.78649999999999</c:v>
                </c:pt>
                <c:pt idx="117839">
                  <c:v>-134.78449999999998</c:v>
                </c:pt>
                <c:pt idx="117840">
                  <c:v>-134.78249999999997</c:v>
                </c:pt>
                <c:pt idx="117841">
                  <c:v>-134.78049999999999</c:v>
                </c:pt>
                <c:pt idx="117842">
                  <c:v>-134.77849999999998</c:v>
                </c:pt>
                <c:pt idx="117843">
                  <c:v>-134.77649999999997</c:v>
                </c:pt>
                <c:pt idx="117844">
                  <c:v>-134.77449999999999</c:v>
                </c:pt>
                <c:pt idx="117845">
                  <c:v>-134.77249999999998</c:v>
                </c:pt>
                <c:pt idx="117846">
                  <c:v>-134.77049999999997</c:v>
                </c:pt>
                <c:pt idx="117847">
                  <c:v>-134.76849999999999</c:v>
                </c:pt>
                <c:pt idx="117848">
                  <c:v>-134.76649999999998</c:v>
                </c:pt>
                <c:pt idx="117849">
                  <c:v>-134.76449999999997</c:v>
                </c:pt>
                <c:pt idx="117850">
                  <c:v>-134.76249999999999</c:v>
                </c:pt>
                <c:pt idx="117851">
                  <c:v>-134.76049999999998</c:v>
                </c:pt>
                <c:pt idx="117852">
                  <c:v>-134.75849999999997</c:v>
                </c:pt>
                <c:pt idx="117853">
                  <c:v>-134.75649999999999</c:v>
                </c:pt>
                <c:pt idx="117854">
                  <c:v>-134.75449999999998</c:v>
                </c:pt>
                <c:pt idx="117855">
                  <c:v>-134.75249999999997</c:v>
                </c:pt>
                <c:pt idx="117856">
                  <c:v>-134.75049999999999</c:v>
                </c:pt>
                <c:pt idx="117857">
                  <c:v>-134.74849999999998</c:v>
                </c:pt>
                <c:pt idx="117858">
                  <c:v>-134.74649999999997</c:v>
                </c:pt>
                <c:pt idx="117859">
                  <c:v>-134.74449999999999</c:v>
                </c:pt>
                <c:pt idx="117860">
                  <c:v>-134.74249999999998</c:v>
                </c:pt>
                <c:pt idx="117861">
                  <c:v>-134.74049999999997</c:v>
                </c:pt>
                <c:pt idx="117862">
                  <c:v>-134.73849999999999</c:v>
                </c:pt>
                <c:pt idx="117863">
                  <c:v>-134.73649999999998</c:v>
                </c:pt>
                <c:pt idx="117864">
                  <c:v>-134.73449999999997</c:v>
                </c:pt>
                <c:pt idx="117865">
                  <c:v>-134.73249999999999</c:v>
                </c:pt>
                <c:pt idx="117866">
                  <c:v>-134.73049999999998</c:v>
                </c:pt>
                <c:pt idx="117867">
                  <c:v>-134.72849999999997</c:v>
                </c:pt>
                <c:pt idx="117868">
                  <c:v>-134.72649999999999</c:v>
                </c:pt>
                <c:pt idx="117869">
                  <c:v>-134.72449999999998</c:v>
                </c:pt>
                <c:pt idx="117870">
                  <c:v>-134.72249999999997</c:v>
                </c:pt>
                <c:pt idx="117871">
                  <c:v>-134.72049999999999</c:v>
                </c:pt>
                <c:pt idx="117872">
                  <c:v>-134.71849999999998</c:v>
                </c:pt>
                <c:pt idx="117873">
                  <c:v>-134.71649999999997</c:v>
                </c:pt>
                <c:pt idx="117874">
                  <c:v>-134.71449999999999</c:v>
                </c:pt>
                <c:pt idx="117875">
                  <c:v>-134.71249999999998</c:v>
                </c:pt>
                <c:pt idx="117876">
                  <c:v>-134.71049999999997</c:v>
                </c:pt>
                <c:pt idx="117877">
                  <c:v>-134.70849999999999</c:v>
                </c:pt>
                <c:pt idx="117878">
                  <c:v>-134.70649999999998</c:v>
                </c:pt>
                <c:pt idx="117879">
                  <c:v>-134.70449999999997</c:v>
                </c:pt>
                <c:pt idx="117880">
                  <c:v>-134.70249999999999</c:v>
                </c:pt>
                <c:pt idx="117881">
                  <c:v>-134.70049999999998</c:v>
                </c:pt>
                <c:pt idx="117882">
                  <c:v>-134.69849999999997</c:v>
                </c:pt>
                <c:pt idx="117883">
                  <c:v>-134.69649999999999</c:v>
                </c:pt>
                <c:pt idx="117884">
                  <c:v>-134.69449999999998</c:v>
                </c:pt>
                <c:pt idx="117885">
                  <c:v>-134.69249999999997</c:v>
                </c:pt>
                <c:pt idx="117886">
                  <c:v>-134.69049999999999</c:v>
                </c:pt>
                <c:pt idx="117887">
                  <c:v>-134.68849999999998</c:v>
                </c:pt>
                <c:pt idx="117888">
                  <c:v>-134.68649999999997</c:v>
                </c:pt>
                <c:pt idx="117889">
                  <c:v>-134.68449999999999</c:v>
                </c:pt>
                <c:pt idx="117890">
                  <c:v>-134.68249999999998</c:v>
                </c:pt>
                <c:pt idx="117891">
                  <c:v>-134.68049999999997</c:v>
                </c:pt>
                <c:pt idx="117892">
                  <c:v>-134.67849999999999</c:v>
                </c:pt>
                <c:pt idx="117893">
                  <c:v>-134.67649999999998</c:v>
                </c:pt>
                <c:pt idx="117894">
                  <c:v>-134.67449999999997</c:v>
                </c:pt>
                <c:pt idx="117895">
                  <c:v>-134.67249999999999</c:v>
                </c:pt>
                <c:pt idx="117896">
                  <c:v>-134.67049999999998</c:v>
                </c:pt>
                <c:pt idx="117897">
                  <c:v>-134.66849999999997</c:v>
                </c:pt>
                <c:pt idx="117898">
                  <c:v>-134.66649999999998</c:v>
                </c:pt>
                <c:pt idx="117899">
                  <c:v>-134.66449999999998</c:v>
                </c:pt>
                <c:pt idx="117900">
                  <c:v>-134.66249999999997</c:v>
                </c:pt>
                <c:pt idx="117901">
                  <c:v>-134.66049999999998</c:v>
                </c:pt>
                <c:pt idx="117902">
                  <c:v>-134.65849999999998</c:v>
                </c:pt>
                <c:pt idx="117903">
                  <c:v>-134.65649999999997</c:v>
                </c:pt>
                <c:pt idx="117904">
                  <c:v>-134.65449999999998</c:v>
                </c:pt>
                <c:pt idx="117905">
                  <c:v>-134.65249999999997</c:v>
                </c:pt>
                <c:pt idx="117906">
                  <c:v>-134.65049999999997</c:v>
                </c:pt>
                <c:pt idx="117907">
                  <c:v>-134.64849999999998</c:v>
                </c:pt>
                <c:pt idx="117908">
                  <c:v>-134.64649999999997</c:v>
                </c:pt>
                <c:pt idx="117909">
                  <c:v>-134.64449999999997</c:v>
                </c:pt>
                <c:pt idx="117910">
                  <c:v>-134.64249999999998</c:v>
                </c:pt>
                <c:pt idx="117911">
                  <c:v>-134.64049999999997</c:v>
                </c:pt>
                <c:pt idx="117912">
                  <c:v>-134.63849999999996</c:v>
                </c:pt>
                <c:pt idx="117913">
                  <c:v>-134.63649999999998</c:v>
                </c:pt>
                <c:pt idx="117914">
                  <c:v>-134.63449999999997</c:v>
                </c:pt>
                <c:pt idx="117915">
                  <c:v>-134.63249999999996</c:v>
                </c:pt>
                <c:pt idx="117916">
                  <c:v>-134.63049999999998</c:v>
                </c:pt>
                <c:pt idx="117917">
                  <c:v>-134.62849999999997</c:v>
                </c:pt>
                <c:pt idx="117918">
                  <c:v>-134.62649999999996</c:v>
                </c:pt>
                <c:pt idx="117919">
                  <c:v>-134.62449999999998</c:v>
                </c:pt>
                <c:pt idx="117920">
                  <c:v>-134.62249999999997</c:v>
                </c:pt>
                <c:pt idx="117921">
                  <c:v>-134.62049999999996</c:v>
                </c:pt>
                <c:pt idx="117922">
                  <c:v>-134.61849999999998</c:v>
                </c:pt>
                <c:pt idx="117923">
                  <c:v>-134.61649999999997</c:v>
                </c:pt>
                <c:pt idx="117924">
                  <c:v>-134.61449999999996</c:v>
                </c:pt>
                <c:pt idx="117925">
                  <c:v>-134.61249999999998</c:v>
                </c:pt>
                <c:pt idx="117926">
                  <c:v>-134.61049999999997</c:v>
                </c:pt>
                <c:pt idx="117927">
                  <c:v>-134.60849999999996</c:v>
                </c:pt>
                <c:pt idx="117928">
                  <c:v>-134.60649999999998</c:v>
                </c:pt>
                <c:pt idx="117929">
                  <c:v>-134.60449999999997</c:v>
                </c:pt>
                <c:pt idx="117930">
                  <c:v>-134.60249999999996</c:v>
                </c:pt>
                <c:pt idx="117931">
                  <c:v>-134.60049999999998</c:v>
                </c:pt>
                <c:pt idx="117932">
                  <c:v>-134.59849999999997</c:v>
                </c:pt>
                <c:pt idx="117933">
                  <c:v>-134.59649999999996</c:v>
                </c:pt>
                <c:pt idx="117934">
                  <c:v>-134.59449999999998</c:v>
                </c:pt>
                <c:pt idx="117935">
                  <c:v>-134.59249999999997</c:v>
                </c:pt>
                <c:pt idx="117936">
                  <c:v>-134.59049999999996</c:v>
                </c:pt>
                <c:pt idx="117937">
                  <c:v>-134.58849999999998</c:v>
                </c:pt>
                <c:pt idx="117938">
                  <c:v>-134.58649999999997</c:v>
                </c:pt>
                <c:pt idx="117939">
                  <c:v>-134.58449999999999</c:v>
                </c:pt>
                <c:pt idx="117940">
                  <c:v>-134.58249999999998</c:v>
                </c:pt>
                <c:pt idx="117941">
                  <c:v>-134.58049999999997</c:v>
                </c:pt>
                <c:pt idx="117942">
                  <c:v>-134.57849999999999</c:v>
                </c:pt>
                <c:pt idx="117943">
                  <c:v>-134.57649999999998</c:v>
                </c:pt>
                <c:pt idx="117944">
                  <c:v>-134.57449999999997</c:v>
                </c:pt>
                <c:pt idx="117945">
                  <c:v>-134.57249999999999</c:v>
                </c:pt>
                <c:pt idx="117946">
                  <c:v>-134.57049999999998</c:v>
                </c:pt>
                <c:pt idx="117947">
                  <c:v>-134.56849999999997</c:v>
                </c:pt>
                <c:pt idx="117948">
                  <c:v>-134.56649999999999</c:v>
                </c:pt>
                <c:pt idx="117949">
                  <c:v>-134.56449999999998</c:v>
                </c:pt>
                <c:pt idx="117950">
                  <c:v>-134.56249999999997</c:v>
                </c:pt>
                <c:pt idx="117951">
                  <c:v>-134.56049999999999</c:v>
                </c:pt>
                <c:pt idx="117952">
                  <c:v>-134.55849999999998</c:v>
                </c:pt>
                <c:pt idx="117953">
                  <c:v>-134.55649999999997</c:v>
                </c:pt>
                <c:pt idx="117954">
                  <c:v>-134.55449999999999</c:v>
                </c:pt>
                <c:pt idx="117955">
                  <c:v>-134.55249999999998</c:v>
                </c:pt>
                <c:pt idx="117956">
                  <c:v>-134.55049999999997</c:v>
                </c:pt>
                <c:pt idx="117957">
                  <c:v>-134.54849999999999</c:v>
                </c:pt>
                <c:pt idx="117958">
                  <c:v>-134.54649999999998</c:v>
                </c:pt>
                <c:pt idx="117959">
                  <c:v>-134.54449999999997</c:v>
                </c:pt>
                <c:pt idx="117960">
                  <c:v>-134.54249999999999</c:v>
                </c:pt>
                <c:pt idx="117961">
                  <c:v>-134.54049999999998</c:v>
                </c:pt>
                <c:pt idx="117962">
                  <c:v>-134.53849999999997</c:v>
                </c:pt>
                <c:pt idx="117963">
                  <c:v>-134.53649999999999</c:v>
                </c:pt>
                <c:pt idx="117964">
                  <c:v>-134.53449999999998</c:v>
                </c:pt>
                <c:pt idx="117965">
                  <c:v>-134.53249999999997</c:v>
                </c:pt>
                <c:pt idx="117966">
                  <c:v>-134.53049999999999</c:v>
                </c:pt>
                <c:pt idx="117967">
                  <c:v>-134.52849999999998</c:v>
                </c:pt>
                <c:pt idx="117968">
                  <c:v>-134.52649999999997</c:v>
                </c:pt>
                <c:pt idx="117969">
                  <c:v>-134.52449999999999</c:v>
                </c:pt>
                <c:pt idx="117970">
                  <c:v>-134.52249999999998</c:v>
                </c:pt>
                <c:pt idx="117971">
                  <c:v>-134.52049999999997</c:v>
                </c:pt>
                <c:pt idx="117972">
                  <c:v>-134.51849999999999</c:v>
                </c:pt>
                <c:pt idx="117973">
                  <c:v>-134.51649999999998</c:v>
                </c:pt>
                <c:pt idx="117974">
                  <c:v>-134.51449999999997</c:v>
                </c:pt>
                <c:pt idx="117975">
                  <c:v>-134.51249999999999</c:v>
                </c:pt>
                <c:pt idx="117976">
                  <c:v>-134.51049999999998</c:v>
                </c:pt>
                <c:pt idx="117977">
                  <c:v>-134.50849999999997</c:v>
                </c:pt>
                <c:pt idx="117978">
                  <c:v>-134.50649999999999</c:v>
                </c:pt>
                <c:pt idx="117979">
                  <c:v>-134.50449999999998</c:v>
                </c:pt>
                <c:pt idx="117980">
                  <c:v>-134.50249999999997</c:v>
                </c:pt>
                <c:pt idx="117981">
                  <c:v>-134.50049999999999</c:v>
                </c:pt>
                <c:pt idx="117982">
                  <c:v>-134.49849999999998</c:v>
                </c:pt>
                <c:pt idx="117983">
                  <c:v>-134.49649999999997</c:v>
                </c:pt>
                <c:pt idx="117984">
                  <c:v>-134.49449999999999</c:v>
                </c:pt>
                <c:pt idx="117985">
                  <c:v>-134.49249999999998</c:v>
                </c:pt>
                <c:pt idx="117986">
                  <c:v>-134.49049999999997</c:v>
                </c:pt>
                <c:pt idx="117987">
                  <c:v>-134.48849999999999</c:v>
                </c:pt>
                <c:pt idx="117988">
                  <c:v>-134.48649999999998</c:v>
                </c:pt>
                <c:pt idx="117989">
                  <c:v>-134.48449999999997</c:v>
                </c:pt>
                <c:pt idx="117990">
                  <c:v>-134.48249999999999</c:v>
                </c:pt>
                <c:pt idx="117991">
                  <c:v>-134.48049999999998</c:v>
                </c:pt>
                <c:pt idx="117992">
                  <c:v>-134.47849999999997</c:v>
                </c:pt>
                <c:pt idx="117993">
                  <c:v>-134.47649999999999</c:v>
                </c:pt>
                <c:pt idx="117994">
                  <c:v>-134.47449999999998</c:v>
                </c:pt>
                <c:pt idx="117995">
                  <c:v>-134.47249999999997</c:v>
                </c:pt>
                <c:pt idx="117996">
                  <c:v>-134.47049999999999</c:v>
                </c:pt>
                <c:pt idx="117997">
                  <c:v>-134.46849999999998</c:v>
                </c:pt>
                <c:pt idx="117998">
                  <c:v>-134.46649999999997</c:v>
                </c:pt>
                <c:pt idx="117999">
                  <c:v>-134.46449999999999</c:v>
                </c:pt>
                <c:pt idx="118000">
                  <c:v>-134.46249999999998</c:v>
                </c:pt>
                <c:pt idx="118001">
                  <c:v>-134.46049999999997</c:v>
                </c:pt>
                <c:pt idx="118002">
                  <c:v>-134.45849999999999</c:v>
                </c:pt>
                <c:pt idx="118003">
                  <c:v>-134.45649999999998</c:v>
                </c:pt>
                <c:pt idx="118004">
                  <c:v>-134.45449999999997</c:v>
                </c:pt>
                <c:pt idx="118005">
                  <c:v>-134.45249999999999</c:v>
                </c:pt>
                <c:pt idx="118006">
                  <c:v>-134.45049999999998</c:v>
                </c:pt>
                <c:pt idx="118007">
                  <c:v>-134.44849999999997</c:v>
                </c:pt>
                <c:pt idx="118008">
                  <c:v>-134.44649999999999</c:v>
                </c:pt>
                <c:pt idx="118009">
                  <c:v>-134.44449999999998</c:v>
                </c:pt>
                <c:pt idx="118010">
                  <c:v>-134.44249999999997</c:v>
                </c:pt>
                <c:pt idx="118011">
                  <c:v>-134.44049999999999</c:v>
                </c:pt>
                <c:pt idx="118012">
                  <c:v>-134.43849999999998</c:v>
                </c:pt>
                <c:pt idx="118013">
                  <c:v>-134.43649999999997</c:v>
                </c:pt>
                <c:pt idx="118014">
                  <c:v>-134.43449999999999</c:v>
                </c:pt>
                <c:pt idx="118015">
                  <c:v>-134.43249999999998</c:v>
                </c:pt>
                <c:pt idx="118016">
                  <c:v>-134.43049999999997</c:v>
                </c:pt>
                <c:pt idx="118017">
                  <c:v>-134.42849999999999</c:v>
                </c:pt>
                <c:pt idx="118018">
                  <c:v>-134.42649999999998</c:v>
                </c:pt>
                <c:pt idx="118019">
                  <c:v>-134.42449999999997</c:v>
                </c:pt>
                <c:pt idx="118020">
                  <c:v>-134.42249999999999</c:v>
                </c:pt>
                <c:pt idx="118021">
                  <c:v>-134.42049999999998</c:v>
                </c:pt>
                <c:pt idx="118022">
                  <c:v>-134.41849999999997</c:v>
                </c:pt>
                <c:pt idx="118023">
                  <c:v>-134.41649999999998</c:v>
                </c:pt>
                <c:pt idx="118024">
                  <c:v>-134.41449999999998</c:v>
                </c:pt>
                <c:pt idx="118025">
                  <c:v>-134.41249999999997</c:v>
                </c:pt>
                <c:pt idx="118026">
                  <c:v>-134.41049999999998</c:v>
                </c:pt>
                <c:pt idx="118027">
                  <c:v>-134.40849999999998</c:v>
                </c:pt>
                <c:pt idx="118028">
                  <c:v>-134.40649999999997</c:v>
                </c:pt>
                <c:pt idx="118029">
                  <c:v>-134.40449999999998</c:v>
                </c:pt>
                <c:pt idx="118030">
                  <c:v>-134.40249999999997</c:v>
                </c:pt>
                <c:pt idx="118031">
                  <c:v>-134.40049999999997</c:v>
                </c:pt>
                <c:pt idx="118032">
                  <c:v>-134.39849999999998</c:v>
                </c:pt>
                <c:pt idx="118033">
                  <c:v>-134.39649999999997</c:v>
                </c:pt>
                <c:pt idx="118034">
                  <c:v>-134.39449999999997</c:v>
                </c:pt>
                <c:pt idx="118035">
                  <c:v>-134.39249999999998</c:v>
                </c:pt>
                <c:pt idx="118036">
                  <c:v>-134.39049999999997</c:v>
                </c:pt>
                <c:pt idx="118037">
                  <c:v>-134.38849999999996</c:v>
                </c:pt>
                <c:pt idx="118038">
                  <c:v>-134.38649999999998</c:v>
                </c:pt>
                <c:pt idx="118039">
                  <c:v>-134.38449999999997</c:v>
                </c:pt>
                <c:pt idx="118040">
                  <c:v>-134.38249999999996</c:v>
                </c:pt>
                <c:pt idx="118041">
                  <c:v>-134.38049999999998</c:v>
                </c:pt>
                <c:pt idx="118042">
                  <c:v>-134.37849999999997</c:v>
                </c:pt>
                <c:pt idx="118043">
                  <c:v>-134.37649999999996</c:v>
                </c:pt>
                <c:pt idx="118044">
                  <c:v>-134.37449999999998</c:v>
                </c:pt>
                <c:pt idx="118045">
                  <c:v>-134.37249999999997</c:v>
                </c:pt>
                <c:pt idx="118046">
                  <c:v>-134.37049999999996</c:v>
                </c:pt>
                <c:pt idx="118047">
                  <c:v>-134.36849999999998</c:v>
                </c:pt>
                <c:pt idx="118048">
                  <c:v>-134.36649999999997</c:v>
                </c:pt>
                <c:pt idx="118049">
                  <c:v>-134.36449999999996</c:v>
                </c:pt>
                <c:pt idx="118050">
                  <c:v>-134.36249999999998</c:v>
                </c:pt>
                <c:pt idx="118051">
                  <c:v>-134.36049999999997</c:v>
                </c:pt>
                <c:pt idx="118052">
                  <c:v>-134.35849999999996</c:v>
                </c:pt>
                <c:pt idx="118053">
                  <c:v>-134.35649999999998</c:v>
                </c:pt>
                <c:pt idx="118054">
                  <c:v>-134.35449999999997</c:v>
                </c:pt>
                <c:pt idx="118055">
                  <c:v>-134.35249999999996</c:v>
                </c:pt>
                <c:pt idx="118056">
                  <c:v>-134.35049999999998</c:v>
                </c:pt>
                <c:pt idx="118057">
                  <c:v>-134.34849999999997</c:v>
                </c:pt>
                <c:pt idx="118058">
                  <c:v>-134.34649999999996</c:v>
                </c:pt>
                <c:pt idx="118059">
                  <c:v>-134.34449999999998</c:v>
                </c:pt>
                <c:pt idx="118060">
                  <c:v>-134.34249999999997</c:v>
                </c:pt>
                <c:pt idx="118061">
                  <c:v>-134.34049999999996</c:v>
                </c:pt>
                <c:pt idx="118062">
                  <c:v>-134.33849999999998</c:v>
                </c:pt>
                <c:pt idx="118063">
                  <c:v>-134.33649999999997</c:v>
                </c:pt>
                <c:pt idx="118064">
                  <c:v>-134.33449999999999</c:v>
                </c:pt>
                <c:pt idx="118065">
                  <c:v>-134.33249999999998</c:v>
                </c:pt>
                <c:pt idx="118066">
                  <c:v>-134.33049999999997</c:v>
                </c:pt>
                <c:pt idx="118067">
                  <c:v>-134.32849999999999</c:v>
                </c:pt>
                <c:pt idx="118068">
                  <c:v>-134.32649999999998</c:v>
                </c:pt>
                <c:pt idx="118069">
                  <c:v>-134.32449999999997</c:v>
                </c:pt>
                <c:pt idx="118070">
                  <c:v>-134.32249999999999</c:v>
                </c:pt>
                <c:pt idx="118071">
                  <c:v>-134.32049999999998</c:v>
                </c:pt>
                <c:pt idx="118072">
                  <c:v>-134.31849999999997</c:v>
                </c:pt>
                <c:pt idx="118073">
                  <c:v>-134.31649999999999</c:v>
                </c:pt>
                <c:pt idx="118074">
                  <c:v>-134.31449999999998</c:v>
                </c:pt>
                <c:pt idx="118075">
                  <c:v>-134.31249999999997</c:v>
                </c:pt>
                <c:pt idx="118076">
                  <c:v>-134.31049999999999</c:v>
                </c:pt>
                <c:pt idx="118077">
                  <c:v>-134.30849999999998</c:v>
                </c:pt>
                <c:pt idx="118078">
                  <c:v>-134.30649999999997</c:v>
                </c:pt>
                <c:pt idx="118079">
                  <c:v>-134.30449999999999</c:v>
                </c:pt>
                <c:pt idx="118080">
                  <c:v>-134.30249999999998</c:v>
                </c:pt>
                <c:pt idx="118081">
                  <c:v>-134.30049999999997</c:v>
                </c:pt>
                <c:pt idx="118082">
                  <c:v>-134.29849999999999</c:v>
                </c:pt>
                <c:pt idx="118083">
                  <c:v>-134.29649999999998</c:v>
                </c:pt>
                <c:pt idx="118084">
                  <c:v>-134.29449999999997</c:v>
                </c:pt>
                <c:pt idx="118085">
                  <c:v>-134.29249999999999</c:v>
                </c:pt>
                <c:pt idx="118086">
                  <c:v>-134.29049999999998</c:v>
                </c:pt>
                <c:pt idx="118087">
                  <c:v>-134.28849999999997</c:v>
                </c:pt>
                <c:pt idx="118088">
                  <c:v>-134.28649999999999</c:v>
                </c:pt>
                <c:pt idx="118089">
                  <c:v>-134.28449999999998</c:v>
                </c:pt>
                <c:pt idx="118090">
                  <c:v>-134.28249999999997</c:v>
                </c:pt>
                <c:pt idx="118091">
                  <c:v>-134.28049999999999</c:v>
                </c:pt>
                <c:pt idx="118092">
                  <c:v>-134.27849999999998</c:v>
                </c:pt>
                <c:pt idx="118093">
                  <c:v>-134.27649999999997</c:v>
                </c:pt>
                <c:pt idx="118094">
                  <c:v>-134.27449999999999</c:v>
                </c:pt>
                <c:pt idx="118095">
                  <c:v>-134.27249999999998</c:v>
                </c:pt>
                <c:pt idx="118096">
                  <c:v>-134.27049999999997</c:v>
                </c:pt>
                <c:pt idx="118097">
                  <c:v>-134.26849999999999</c:v>
                </c:pt>
                <c:pt idx="118098">
                  <c:v>-134.26649999999998</c:v>
                </c:pt>
                <c:pt idx="118099">
                  <c:v>-134.26449999999997</c:v>
                </c:pt>
                <c:pt idx="118100">
                  <c:v>-134.26249999999999</c:v>
                </c:pt>
                <c:pt idx="118101">
                  <c:v>-134.26049999999998</c:v>
                </c:pt>
                <c:pt idx="118102">
                  <c:v>-134.25849999999997</c:v>
                </c:pt>
                <c:pt idx="118103">
                  <c:v>-134.25649999999999</c:v>
                </c:pt>
                <c:pt idx="118104">
                  <c:v>-134.25449999999998</c:v>
                </c:pt>
                <c:pt idx="118105">
                  <c:v>-134.25249999999997</c:v>
                </c:pt>
                <c:pt idx="118106">
                  <c:v>-134.25049999999999</c:v>
                </c:pt>
                <c:pt idx="118107">
                  <c:v>-134.24849999999998</c:v>
                </c:pt>
                <c:pt idx="118108">
                  <c:v>-134.24649999999997</c:v>
                </c:pt>
                <c:pt idx="118109">
                  <c:v>-134.24449999999999</c:v>
                </c:pt>
                <c:pt idx="118110">
                  <c:v>-134.24249999999998</c:v>
                </c:pt>
                <c:pt idx="118111">
                  <c:v>-134.24049999999997</c:v>
                </c:pt>
                <c:pt idx="118112">
                  <c:v>-134.23849999999999</c:v>
                </c:pt>
                <c:pt idx="118113">
                  <c:v>-134.23649999999998</c:v>
                </c:pt>
                <c:pt idx="118114">
                  <c:v>-134.23449999999997</c:v>
                </c:pt>
                <c:pt idx="118115">
                  <c:v>-134.23249999999999</c:v>
                </c:pt>
                <c:pt idx="118116">
                  <c:v>-134.23049999999998</c:v>
                </c:pt>
                <c:pt idx="118117">
                  <c:v>-134.22849999999997</c:v>
                </c:pt>
                <c:pt idx="118118">
                  <c:v>-134.22649999999999</c:v>
                </c:pt>
                <c:pt idx="118119">
                  <c:v>-134.22449999999998</c:v>
                </c:pt>
                <c:pt idx="118120">
                  <c:v>-134.22249999999997</c:v>
                </c:pt>
                <c:pt idx="118121">
                  <c:v>-134.22049999999999</c:v>
                </c:pt>
                <c:pt idx="118122">
                  <c:v>-134.21849999999998</c:v>
                </c:pt>
                <c:pt idx="118123">
                  <c:v>-134.21649999999997</c:v>
                </c:pt>
                <c:pt idx="118124">
                  <c:v>-134.21449999999999</c:v>
                </c:pt>
                <c:pt idx="118125">
                  <c:v>-134.21249999999998</c:v>
                </c:pt>
                <c:pt idx="118126">
                  <c:v>-134.21049999999997</c:v>
                </c:pt>
                <c:pt idx="118127">
                  <c:v>-134.20849999999999</c:v>
                </c:pt>
                <c:pt idx="118128">
                  <c:v>-134.20649999999998</c:v>
                </c:pt>
                <c:pt idx="118129">
                  <c:v>-134.20449999999997</c:v>
                </c:pt>
                <c:pt idx="118130">
                  <c:v>-134.20249999999999</c:v>
                </c:pt>
                <c:pt idx="118131">
                  <c:v>-134.20049999999998</c:v>
                </c:pt>
                <c:pt idx="118132">
                  <c:v>-134.19849999999997</c:v>
                </c:pt>
                <c:pt idx="118133">
                  <c:v>-134.19649999999999</c:v>
                </c:pt>
                <c:pt idx="118134">
                  <c:v>-134.19449999999998</c:v>
                </c:pt>
                <c:pt idx="118135">
                  <c:v>-134.19249999999997</c:v>
                </c:pt>
                <c:pt idx="118136">
                  <c:v>-134.19049999999999</c:v>
                </c:pt>
                <c:pt idx="118137">
                  <c:v>-134.18849999999998</c:v>
                </c:pt>
                <c:pt idx="118138">
                  <c:v>-134.18649999999997</c:v>
                </c:pt>
                <c:pt idx="118139">
                  <c:v>-134.18449999999999</c:v>
                </c:pt>
                <c:pt idx="118140">
                  <c:v>-134.18249999999998</c:v>
                </c:pt>
                <c:pt idx="118141">
                  <c:v>-134.18049999999997</c:v>
                </c:pt>
                <c:pt idx="118142">
                  <c:v>-134.17849999999999</c:v>
                </c:pt>
                <c:pt idx="118143">
                  <c:v>-134.17649999999998</c:v>
                </c:pt>
                <c:pt idx="118144">
                  <c:v>-134.17449999999997</c:v>
                </c:pt>
                <c:pt idx="118145">
                  <c:v>-134.17249999999999</c:v>
                </c:pt>
                <c:pt idx="118146">
                  <c:v>-134.17049999999998</c:v>
                </c:pt>
                <c:pt idx="118147">
                  <c:v>-134.16849999999997</c:v>
                </c:pt>
                <c:pt idx="118148">
                  <c:v>-134.16649999999998</c:v>
                </c:pt>
                <c:pt idx="118149">
                  <c:v>-134.16449999999998</c:v>
                </c:pt>
                <c:pt idx="118150">
                  <c:v>-134.16249999999997</c:v>
                </c:pt>
                <c:pt idx="118151">
                  <c:v>-134.16049999999998</c:v>
                </c:pt>
                <c:pt idx="118152">
                  <c:v>-134.15849999999998</c:v>
                </c:pt>
                <c:pt idx="118153">
                  <c:v>-134.15649999999997</c:v>
                </c:pt>
                <c:pt idx="118154">
                  <c:v>-134.15449999999998</c:v>
                </c:pt>
                <c:pt idx="118155">
                  <c:v>-134.15249999999997</c:v>
                </c:pt>
                <c:pt idx="118156">
                  <c:v>-134.15049999999997</c:v>
                </c:pt>
                <c:pt idx="118157">
                  <c:v>-134.14849999999998</c:v>
                </c:pt>
                <c:pt idx="118158">
                  <c:v>-134.14649999999997</c:v>
                </c:pt>
                <c:pt idx="118159">
                  <c:v>-134.14449999999997</c:v>
                </c:pt>
                <c:pt idx="118160">
                  <c:v>-134.14249999999998</c:v>
                </c:pt>
                <c:pt idx="118161">
                  <c:v>-134.14049999999997</c:v>
                </c:pt>
                <c:pt idx="118162">
                  <c:v>-134.13849999999996</c:v>
                </c:pt>
                <c:pt idx="118163">
                  <c:v>-134.13649999999998</c:v>
                </c:pt>
                <c:pt idx="118164">
                  <c:v>-134.13449999999997</c:v>
                </c:pt>
                <c:pt idx="118165">
                  <c:v>-134.13249999999996</c:v>
                </c:pt>
                <c:pt idx="118166">
                  <c:v>-134.13049999999998</c:v>
                </c:pt>
                <c:pt idx="118167">
                  <c:v>-134.12849999999997</c:v>
                </c:pt>
                <c:pt idx="118168">
                  <c:v>-134.12649999999996</c:v>
                </c:pt>
                <c:pt idx="118169">
                  <c:v>-134.12449999999998</c:v>
                </c:pt>
                <c:pt idx="118170">
                  <c:v>-134.12249999999997</c:v>
                </c:pt>
                <c:pt idx="118171">
                  <c:v>-134.12049999999996</c:v>
                </c:pt>
                <c:pt idx="118172">
                  <c:v>-134.11849999999998</c:v>
                </c:pt>
                <c:pt idx="118173">
                  <c:v>-134.11649999999997</c:v>
                </c:pt>
                <c:pt idx="118174">
                  <c:v>-134.11449999999996</c:v>
                </c:pt>
                <c:pt idx="118175">
                  <c:v>-134.11249999999998</c:v>
                </c:pt>
                <c:pt idx="118176">
                  <c:v>-134.11049999999997</c:v>
                </c:pt>
                <c:pt idx="118177">
                  <c:v>-134.10849999999996</c:v>
                </c:pt>
                <c:pt idx="118178">
                  <c:v>-134.10649999999998</c:v>
                </c:pt>
                <c:pt idx="118179">
                  <c:v>-134.10449999999997</c:v>
                </c:pt>
                <c:pt idx="118180">
                  <c:v>-134.10249999999996</c:v>
                </c:pt>
                <c:pt idx="118181">
                  <c:v>-134.10049999999998</c:v>
                </c:pt>
                <c:pt idx="118182">
                  <c:v>-134.09849999999997</c:v>
                </c:pt>
                <c:pt idx="118183">
                  <c:v>-134.09649999999996</c:v>
                </c:pt>
                <c:pt idx="118184">
                  <c:v>-134.09449999999998</c:v>
                </c:pt>
                <c:pt idx="118185">
                  <c:v>-134.09249999999997</c:v>
                </c:pt>
                <c:pt idx="118186">
                  <c:v>-134.09049999999996</c:v>
                </c:pt>
                <c:pt idx="118187">
                  <c:v>-134.08849999999998</c:v>
                </c:pt>
                <c:pt idx="118188">
                  <c:v>-134.08649999999997</c:v>
                </c:pt>
                <c:pt idx="118189">
                  <c:v>-134.08449999999999</c:v>
                </c:pt>
                <c:pt idx="118190">
                  <c:v>-134.08249999999998</c:v>
                </c:pt>
                <c:pt idx="118191">
                  <c:v>-134.08049999999997</c:v>
                </c:pt>
                <c:pt idx="118192">
                  <c:v>-134.07849999999999</c:v>
                </c:pt>
                <c:pt idx="118193">
                  <c:v>-134.07649999999998</c:v>
                </c:pt>
                <c:pt idx="118194">
                  <c:v>-134.07449999999997</c:v>
                </c:pt>
                <c:pt idx="118195">
                  <c:v>-134.07249999999999</c:v>
                </c:pt>
                <c:pt idx="118196">
                  <c:v>-134.07049999999998</c:v>
                </c:pt>
                <c:pt idx="118197">
                  <c:v>-134.06849999999997</c:v>
                </c:pt>
                <c:pt idx="118198">
                  <c:v>-134.06649999999999</c:v>
                </c:pt>
                <c:pt idx="118199">
                  <c:v>-134.06449999999998</c:v>
                </c:pt>
                <c:pt idx="118200">
                  <c:v>-134.06249999999997</c:v>
                </c:pt>
                <c:pt idx="118201">
                  <c:v>-134.06049999999999</c:v>
                </c:pt>
                <c:pt idx="118202">
                  <c:v>-134.05849999999998</c:v>
                </c:pt>
                <c:pt idx="118203">
                  <c:v>-134.05649999999997</c:v>
                </c:pt>
                <c:pt idx="118204">
                  <c:v>-134.05449999999999</c:v>
                </c:pt>
                <c:pt idx="118205">
                  <c:v>-134.05249999999998</c:v>
                </c:pt>
                <c:pt idx="118206">
                  <c:v>-134.05049999999997</c:v>
                </c:pt>
                <c:pt idx="118207">
                  <c:v>-134.04849999999999</c:v>
                </c:pt>
                <c:pt idx="118208">
                  <c:v>-134.04649999999998</c:v>
                </c:pt>
                <c:pt idx="118209">
                  <c:v>-134.04449999999997</c:v>
                </c:pt>
                <c:pt idx="118210">
                  <c:v>-134.04249999999999</c:v>
                </c:pt>
                <c:pt idx="118211">
                  <c:v>-134.04049999999998</c:v>
                </c:pt>
                <c:pt idx="118212">
                  <c:v>-134.03849999999997</c:v>
                </c:pt>
                <c:pt idx="118213">
                  <c:v>-134.03649999999999</c:v>
                </c:pt>
                <c:pt idx="118214">
                  <c:v>-134.03449999999998</c:v>
                </c:pt>
                <c:pt idx="118215">
                  <c:v>-134.03249999999997</c:v>
                </c:pt>
                <c:pt idx="118216">
                  <c:v>-134.03049999999999</c:v>
                </c:pt>
                <c:pt idx="118217">
                  <c:v>-134.02849999999998</c:v>
                </c:pt>
                <c:pt idx="118218">
                  <c:v>-134.02649999999997</c:v>
                </c:pt>
                <c:pt idx="118219">
                  <c:v>-134.02449999999999</c:v>
                </c:pt>
                <c:pt idx="118220">
                  <c:v>-134.02249999999998</c:v>
                </c:pt>
                <c:pt idx="118221">
                  <c:v>-134.02049999999997</c:v>
                </c:pt>
                <c:pt idx="118222">
                  <c:v>-134.01849999999999</c:v>
                </c:pt>
                <c:pt idx="118223">
                  <c:v>-134.01649999999998</c:v>
                </c:pt>
                <c:pt idx="118224">
                  <c:v>-134.01449999999997</c:v>
                </c:pt>
                <c:pt idx="118225">
                  <c:v>-134.01249999999999</c:v>
                </c:pt>
                <c:pt idx="118226">
                  <c:v>-134.01049999999998</c:v>
                </c:pt>
                <c:pt idx="118227">
                  <c:v>-134.00849999999997</c:v>
                </c:pt>
                <c:pt idx="118228">
                  <c:v>-134.00649999999999</c:v>
                </c:pt>
                <c:pt idx="118229">
                  <c:v>-134.00449999999998</c:v>
                </c:pt>
                <c:pt idx="118230">
                  <c:v>-134.00249999999997</c:v>
                </c:pt>
                <c:pt idx="118231">
                  <c:v>-134.00049999999999</c:v>
                </c:pt>
                <c:pt idx="118232">
                  <c:v>-133.99849999999998</c:v>
                </c:pt>
                <c:pt idx="118233">
                  <c:v>-133.99649999999997</c:v>
                </c:pt>
                <c:pt idx="118234">
                  <c:v>-133.99449999999999</c:v>
                </c:pt>
                <c:pt idx="118235">
                  <c:v>-133.99249999999998</c:v>
                </c:pt>
                <c:pt idx="118236">
                  <c:v>-133.99049999999997</c:v>
                </c:pt>
                <c:pt idx="118237">
                  <c:v>-133.98849999999999</c:v>
                </c:pt>
                <c:pt idx="118238">
                  <c:v>-133.98649999999998</c:v>
                </c:pt>
                <c:pt idx="118239">
                  <c:v>-133.98449999999997</c:v>
                </c:pt>
                <c:pt idx="118240">
                  <c:v>-133.98249999999999</c:v>
                </c:pt>
                <c:pt idx="118241">
                  <c:v>-133.98049999999998</c:v>
                </c:pt>
                <c:pt idx="118242">
                  <c:v>-133.97849999999997</c:v>
                </c:pt>
                <c:pt idx="118243">
                  <c:v>-133.97649999999999</c:v>
                </c:pt>
                <c:pt idx="118244">
                  <c:v>-133.97449999999998</c:v>
                </c:pt>
                <c:pt idx="118245">
                  <c:v>-133.97249999999997</c:v>
                </c:pt>
                <c:pt idx="118246">
                  <c:v>-133.97049999999999</c:v>
                </c:pt>
                <c:pt idx="118247">
                  <c:v>-133.96849999999998</c:v>
                </c:pt>
                <c:pt idx="118248">
                  <c:v>-133.96649999999997</c:v>
                </c:pt>
                <c:pt idx="118249">
                  <c:v>-133.96449999999999</c:v>
                </c:pt>
                <c:pt idx="118250">
                  <c:v>-133.96249999999998</c:v>
                </c:pt>
                <c:pt idx="118251">
                  <c:v>-133.96049999999997</c:v>
                </c:pt>
                <c:pt idx="118252">
                  <c:v>-133.95849999999999</c:v>
                </c:pt>
                <c:pt idx="118253">
                  <c:v>-133.95649999999998</c:v>
                </c:pt>
                <c:pt idx="118254">
                  <c:v>-133.95449999999997</c:v>
                </c:pt>
                <c:pt idx="118255">
                  <c:v>-133.95249999999999</c:v>
                </c:pt>
                <c:pt idx="118256">
                  <c:v>-133.95049999999998</c:v>
                </c:pt>
                <c:pt idx="118257">
                  <c:v>-133.94849999999997</c:v>
                </c:pt>
                <c:pt idx="118258">
                  <c:v>-133.94649999999999</c:v>
                </c:pt>
                <c:pt idx="118259">
                  <c:v>-133.94449999999998</c:v>
                </c:pt>
                <c:pt idx="118260">
                  <c:v>-133.94249999999997</c:v>
                </c:pt>
                <c:pt idx="118261">
                  <c:v>-133.94049999999999</c:v>
                </c:pt>
                <c:pt idx="118262">
                  <c:v>-133.93849999999998</c:v>
                </c:pt>
                <c:pt idx="118263">
                  <c:v>-133.93649999999997</c:v>
                </c:pt>
                <c:pt idx="118264">
                  <c:v>-133.93449999999999</c:v>
                </c:pt>
                <c:pt idx="118265">
                  <c:v>-133.93249999999998</c:v>
                </c:pt>
                <c:pt idx="118266">
                  <c:v>-133.93049999999997</c:v>
                </c:pt>
                <c:pt idx="118267">
                  <c:v>-133.92849999999999</c:v>
                </c:pt>
                <c:pt idx="118268">
                  <c:v>-133.92649999999998</c:v>
                </c:pt>
                <c:pt idx="118269">
                  <c:v>-133.92449999999997</c:v>
                </c:pt>
                <c:pt idx="118270">
                  <c:v>-133.92249999999999</c:v>
                </c:pt>
                <c:pt idx="118271">
                  <c:v>-133.92049999999998</c:v>
                </c:pt>
                <c:pt idx="118272">
                  <c:v>-133.91849999999997</c:v>
                </c:pt>
                <c:pt idx="118273">
                  <c:v>-133.91649999999998</c:v>
                </c:pt>
                <c:pt idx="118274">
                  <c:v>-133.91449999999998</c:v>
                </c:pt>
                <c:pt idx="118275">
                  <c:v>-133.91249999999997</c:v>
                </c:pt>
                <c:pt idx="118276">
                  <c:v>-133.91049999999998</c:v>
                </c:pt>
                <c:pt idx="118277">
                  <c:v>-133.90849999999998</c:v>
                </c:pt>
                <c:pt idx="118278">
                  <c:v>-133.90649999999997</c:v>
                </c:pt>
                <c:pt idx="118279">
                  <c:v>-133.90449999999998</c:v>
                </c:pt>
                <c:pt idx="118280">
                  <c:v>-133.90249999999997</c:v>
                </c:pt>
                <c:pt idx="118281">
                  <c:v>-133.90049999999997</c:v>
                </c:pt>
                <c:pt idx="118282">
                  <c:v>-133.89849999999998</c:v>
                </c:pt>
                <c:pt idx="118283">
                  <c:v>-133.89649999999997</c:v>
                </c:pt>
                <c:pt idx="118284">
                  <c:v>-133.89449999999997</c:v>
                </c:pt>
                <c:pt idx="118285">
                  <c:v>-133.89249999999998</c:v>
                </c:pt>
                <c:pt idx="118286">
                  <c:v>-133.89049999999997</c:v>
                </c:pt>
                <c:pt idx="118287">
                  <c:v>-133.88849999999996</c:v>
                </c:pt>
                <c:pt idx="118288">
                  <c:v>-133.88649999999998</c:v>
                </c:pt>
                <c:pt idx="118289">
                  <c:v>-133.88449999999997</c:v>
                </c:pt>
                <c:pt idx="118290">
                  <c:v>-133.88249999999996</c:v>
                </c:pt>
                <c:pt idx="118291">
                  <c:v>-133.88049999999998</c:v>
                </c:pt>
                <c:pt idx="118292">
                  <c:v>-133.87849999999997</c:v>
                </c:pt>
                <c:pt idx="118293">
                  <c:v>-133.87649999999996</c:v>
                </c:pt>
                <c:pt idx="118294">
                  <c:v>-133.87449999999998</c:v>
                </c:pt>
                <c:pt idx="118295">
                  <c:v>-133.87249999999997</c:v>
                </c:pt>
                <c:pt idx="118296">
                  <c:v>-133.87049999999996</c:v>
                </c:pt>
                <c:pt idx="118297">
                  <c:v>-133.86849999999998</c:v>
                </c:pt>
                <c:pt idx="118298">
                  <c:v>-133.86649999999997</c:v>
                </c:pt>
                <c:pt idx="118299">
                  <c:v>-133.86449999999996</c:v>
                </c:pt>
                <c:pt idx="118300">
                  <c:v>-133.86249999999998</c:v>
                </c:pt>
                <c:pt idx="118301">
                  <c:v>-133.86049999999997</c:v>
                </c:pt>
                <c:pt idx="118302">
                  <c:v>-133.85849999999996</c:v>
                </c:pt>
                <c:pt idx="118303">
                  <c:v>-133.85649999999998</c:v>
                </c:pt>
                <c:pt idx="118304">
                  <c:v>-133.85449999999997</c:v>
                </c:pt>
                <c:pt idx="118305">
                  <c:v>-133.85249999999996</c:v>
                </c:pt>
                <c:pt idx="118306">
                  <c:v>-133.85049999999998</c:v>
                </c:pt>
                <c:pt idx="118307">
                  <c:v>-133.84849999999997</c:v>
                </c:pt>
                <c:pt idx="118308">
                  <c:v>-133.84649999999996</c:v>
                </c:pt>
                <c:pt idx="118309">
                  <c:v>-133.84449999999998</c:v>
                </c:pt>
                <c:pt idx="118310">
                  <c:v>-133.84249999999997</c:v>
                </c:pt>
                <c:pt idx="118311">
                  <c:v>-133.84049999999996</c:v>
                </c:pt>
                <c:pt idx="118312">
                  <c:v>-133.83849999999998</c:v>
                </c:pt>
                <c:pt idx="118313">
                  <c:v>-133.83649999999997</c:v>
                </c:pt>
                <c:pt idx="118314">
                  <c:v>-133.83449999999999</c:v>
                </c:pt>
                <c:pt idx="118315">
                  <c:v>-133.83249999999998</c:v>
                </c:pt>
                <c:pt idx="118316">
                  <c:v>-133.83049999999997</c:v>
                </c:pt>
                <c:pt idx="118317">
                  <c:v>-133.82849999999999</c:v>
                </c:pt>
                <c:pt idx="118318">
                  <c:v>-133.82649999999998</c:v>
                </c:pt>
                <c:pt idx="118319">
                  <c:v>-133.82449999999997</c:v>
                </c:pt>
                <c:pt idx="118320">
                  <c:v>-133.82249999999999</c:v>
                </c:pt>
                <c:pt idx="118321">
                  <c:v>-133.82049999999998</c:v>
                </c:pt>
                <c:pt idx="118322">
                  <c:v>-133.81849999999997</c:v>
                </c:pt>
                <c:pt idx="118323">
                  <c:v>-133.81649999999999</c:v>
                </c:pt>
                <c:pt idx="118324">
                  <c:v>-133.81449999999998</c:v>
                </c:pt>
                <c:pt idx="118325">
                  <c:v>-133.81249999999997</c:v>
                </c:pt>
                <c:pt idx="118326">
                  <c:v>-133.81049999999999</c:v>
                </c:pt>
                <c:pt idx="118327">
                  <c:v>-133.80849999999998</c:v>
                </c:pt>
                <c:pt idx="118328">
                  <c:v>-133.80649999999997</c:v>
                </c:pt>
                <c:pt idx="118329">
                  <c:v>-133.80449999999999</c:v>
                </c:pt>
                <c:pt idx="118330">
                  <c:v>-133.80249999999998</c:v>
                </c:pt>
                <c:pt idx="118331">
                  <c:v>-133.80049999999997</c:v>
                </c:pt>
                <c:pt idx="118332">
                  <c:v>-133.79849999999999</c:v>
                </c:pt>
                <c:pt idx="118333">
                  <c:v>-133.79649999999998</c:v>
                </c:pt>
                <c:pt idx="118334">
                  <c:v>-133.79449999999997</c:v>
                </c:pt>
                <c:pt idx="118335">
                  <c:v>-133.79249999999999</c:v>
                </c:pt>
                <c:pt idx="118336">
                  <c:v>-133.79049999999998</c:v>
                </c:pt>
                <c:pt idx="118337">
                  <c:v>-133.78849999999997</c:v>
                </c:pt>
                <c:pt idx="118338">
                  <c:v>-133.78649999999999</c:v>
                </c:pt>
                <c:pt idx="118339">
                  <c:v>-133.78449999999998</c:v>
                </c:pt>
                <c:pt idx="118340">
                  <c:v>-133.78249999999997</c:v>
                </c:pt>
                <c:pt idx="118341">
                  <c:v>-133.78049999999999</c:v>
                </c:pt>
                <c:pt idx="118342">
                  <c:v>-133.77849999999998</c:v>
                </c:pt>
                <c:pt idx="118343">
                  <c:v>-133.77649999999997</c:v>
                </c:pt>
                <c:pt idx="118344">
                  <c:v>-133.77449999999999</c:v>
                </c:pt>
                <c:pt idx="118345">
                  <c:v>-133.77249999999998</c:v>
                </c:pt>
                <c:pt idx="118346">
                  <c:v>-133.77049999999997</c:v>
                </c:pt>
                <c:pt idx="118347">
                  <c:v>-133.76849999999999</c:v>
                </c:pt>
                <c:pt idx="118348">
                  <c:v>-133.76649999999998</c:v>
                </c:pt>
                <c:pt idx="118349">
                  <c:v>-133.76449999999997</c:v>
                </c:pt>
                <c:pt idx="118350">
                  <c:v>-133.76249999999999</c:v>
                </c:pt>
                <c:pt idx="118351">
                  <c:v>-133.76049999999998</c:v>
                </c:pt>
                <c:pt idx="118352">
                  <c:v>-133.75849999999997</c:v>
                </c:pt>
                <c:pt idx="118353">
                  <c:v>-133.75649999999999</c:v>
                </c:pt>
                <c:pt idx="118354">
                  <c:v>-133.75449999999998</c:v>
                </c:pt>
                <c:pt idx="118355">
                  <c:v>-133.75249999999997</c:v>
                </c:pt>
                <c:pt idx="118356">
                  <c:v>-133.75049999999999</c:v>
                </c:pt>
                <c:pt idx="118357">
                  <c:v>-133.74849999999998</c:v>
                </c:pt>
                <c:pt idx="118358">
                  <c:v>-133.74649999999997</c:v>
                </c:pt>
                <c:pt idx="118359">
                  <c:v>-133.74449999999999</c:v>
                </c:pt>
                <c:pt idx="118360">
                  <c:v>-133.74249999999998</c:v>
                </c:pt>
                <c:pt idx="118361">
                  <c:v>-133.74049999999997</c:v>
                </c:pt>
                <c:pt idx="118362">
                  <c:v>-133.73849999999999</c:v>
                </c:pt>
                <c:pt idx="118363">
                  <c:v>-133.73649999999998</c:v>
                </c:pt>
                <c:pt idx="118364">
                  <c:v>-133.73449999999997</c:v>
                </c:pt>
                <c:pt idx="118365">
                  <c:v>-133.73249999999999</c:v>
                </c:pt>
                <c:pt idx="118366">
                  <c:v>-133.73049999999998</c:v>
                </c:pt>
                <c:pt idx="118367">
                  <c:v>-133.72849999999997</c:v>
                </c:pt>
                <c:pt idx="118368">
                  <c:v>-133.72649999999999</c:v>
                </c:pt>
                <c:pt idx="118369">
                  <c:v>-133.72449999999998</c:v>
                </c:pt>
                <c:pt idx="118370">
                  <c:v>-133.72249999999997</c:v>
                </c:pt>
                <c:pt idx="118371">
                  <c:v>-133.72049999999999</c:v>
                </c:pt>
                <c:pt idx="118372">
                  <c:v>-133.71849999999998</c:v>
                </c:pt>
                <c:pt idx="118373">
                  <c:v>-133.71649999999997</c:v>
                </c:pt>
                <c:pt idx="118374">
                  <c:v>-133.71449999999999</c:v>
                </c:pt>
                <c:pt idx="118375">
                  <c:v>-133.71249999999998</c:v>
                </c:pt>
                <c:pt idx="118376">
                  <c:v>-133.71049999999997</c:v>
                </c:pt>
                <c:pt idx="118377">
                  <c:v>-133.70849999999999</c:v>
                </c:pt>
                <c:pt idx="118378">
                  <c:v>-133.70649999999998</c:v>
                </c:pt>
                <c:pt idx="118379">
                  <c:v>-133.70449999999997</c:v>
                </c:pt>
                <c:pt idx="118380">
                  <c:v>-133.70249999999999</c:v>
                </c:pt>
                <c:pt idx="118381">
                  <c:v>-133.70049999999998</c:v>
                </c:pt>
                <c:pt idx="118382">
                  <c:v>-133.69849999999997</c:v>
                </c:pt>
                <c:pt idx="118383">
                  <c:v>-133.69649999999999</c:v>
                </c:pt>
                <c:pt idx="118384">
                  <c:v>-133.69449999999998</c:v>
                </c:pt>
                <c:pt idx="118385">
                  <c:v>-133.69249999999997</c:v>
                </c:pt>
                <c:pt idx="118386">
                  <c:v>-133.69049999999999</c:v>
                </c:pt>
                <c:pt idx="118387">
                  <c:v>-133.68849999999998</c:v>
                </c:pt>
                <c:pt idx="118388">
                  <c:v>-133.68649999999997</c:v>
                </c:pt>
                <c:pt idx="118389">
                  <c:v>-133.68449999999999</c:v>
                </c:pt>
                <c:pt idx="118390">
                  <c:v>-133.68249999999998</c:v>
                </c:pt>
                <c:pt idx="118391">
                  <c:v>-133.68049999999997</c:v>
                </c:pt>
                <c:pt idx="118392">
                  <c:v>-133.67849999999999</c:v>
                </c:pt>
                <c:pt idx="118393">
                  <c:v>-133.67649999999998</c:v>
                </c:pt>
                <c:pt idx="118394">
                  <c:v>-133.67449999999997</c:v>
                </c:pt>
                <c:pt idx="118395">
                  <c:v>-133.67249999999999</c:v>
                </c:pt>
                <c:pt idx="118396">
                  <c:v>-133.67049999999998</c:v>
                </c:pt>
                <c:pt idx="118397">
                  <c:v>-133.66849999999997</c:v>
                </c:pt>
                <c:pt idx="118398">
                  <c:v>-133.66649999999998</c:v>
                </c:pt>
                <c:pt idx="118399">
                  <c:v>-133.66449999999998</c:v>
                </c:pt>
                <c:pt idx="118400">
                  <c:v>-133.66249999999997</c:v>
                </c:pt>
                <c:pt idx="118401">
                  <c:v>-133.66049999999998</c:v>
                </c:pt>
                <c:pt idx="118402">
                  <c:v>-133.65849999999998</c:v>
                </c:pt>
                <c:pt idx="118403">
                  <c:v>-133.65649999999997</c:v>
                </c:pt>
                <c:pt idx="118404">
                  <c:v>-133.65449999999998</c:v>
                </c:pt>
                <c:pt idx="118405">
                  <c:v>-133.65249999999997</c:v>
                </c:pt>
                <c:pt idx="118406">
                  <c:v>-133.65049999999997</c:v>
                </c:pt>
                <c:pt idx="118407">
                  <c:v>-133.64849999999998</c:v>
                </c:pt>
                <c:pt idx="118408">
                  <c:v>-133.64649999999997</c:v>
                </c:pt>
                <c:pt idx="118409">
                  <c:v>-133.64449999999997</c:v>
                </c:pt>
                <c:pt idx="118410">
                  <c:v>-133.64249999999998</c:v>
                </c:pt>
                <c:pt idx="118411">
                  <c:v>-133.64049999999997</c:v>
                </c:pt>
                <c:pt idx="118412">
                  <c:v>-133.63849999999996</c:v>
                </c:pt>
                <c:pt idx="118413">
                  <c:v>-133.63649999999998</c:v>
                </c:pt>
                <c:pt idx="118414">
                  <c:v>-133.63449999999997</c:v>
                </c:pt>
                <c:pt idx="118415">
                  <c:v>-133.63249999999996</c:v>
                </c:pt>
                <c:pt idx="118416">
                  <c:v>-133.63049999999998</c:v>
                </c:pt>
                <c:pt idx="118417">
                  <c:v>-133.62849999999997</c:v>
                </c:pt>
                <c:pt idx="118418">
                  <c:v>-133.62649999999996</c:v>
                </c:pt>
                <c:pt idx="118419">
                  <c:v>-133.62449999999998</c:v>
                </c:pt>
                <c:pt idx="118420">
                  <c:v>-133.62249999999997</c:v>
                </c:pt>
                <c:pt idx="118421">
                  <c:v>-133.62049999999996</c:v>
                </c:pt>
                <c:pt idx="118422">
                  <c:v>-133.61849999999998</c:v>
                </c:pt>
                <c:pt idx="118423">
                  <c:v>-133.61649999999997</c:v>
                </c:pt>
                <c:pt idx="118424">
                  <c:v>-133.61449999999996</c:v>
                </c:pt>
                <c:pt idx="118425">
                  <c:v>-133.61249999999998</c:v>
                </c:pt>
                <c:pt idx="118426">
                  <c:v>-133.61049999999997</c:v>
                </c:pt>
                <c:pt idx="118427">
                  <c:v>-133.60849999999996</c:v>
                </c:pt>
                <c:pt idx="118428">
                  <c:v>-133.60649999999998</c:v>
                </c:pt>
                <c:pt idx="118429">
                  <c:v>-133.60449999999997</c:v>
                </c:pt>
                <c:pt idx="118430">
                  <c:v>-133.60249999999996</c:v>
                </c:pt>
                <c:pt idx="118431">
                  <c:v>-133.60049999999998</c:v>
                </c:pt>
                <c:pt idx="118432">
                  <c:v>-133.59849999999997</c:v>
                </c:pt>
                <c:pt idx="118433">
                  <c:v>-133.59649999999996</c:v>
                </c:pt>
                <c:pt idx="118434">
                  <c:v>-133.59449999999998</c:v>
                </c:pt>
                <c:pt idx="118435">
                  <c:v>-133.59249999999997</c:v>
                </c:pt>
                <c:pt idx="118436">
                  <c:v>-133.59049999999996</c:v>
                </c:pt>
                <c:pt idx="118437">
                  <c:v>-133.58849999999998</c:v>
                </c:pt>
                <c:pt idx="118438">
                  <c:v>-133.58649999999997</c:v>
                </c:pt>
                <c:pt idx="118439">
                  <c:v>-133.58449999999999</c:v>
                </c:pt>
                <c:pt idx="118440">
                  <c:v>-133.58249999999998</c:v>
                </c:pt>
                <c:pt idx="118441">
                  <c:v>-133.58049999999997</c:v>
                </c:pt>
                <c:pt idx="118442">
                  <c:v>-133.57849999999999</c:v>
                </c:pt>
                <c:pt idx="118443">
                  <c:v>-133.57649999999998</c:v>
                </c:pt>
                <c:pt idx="118444">
                  <c:v>-133.57449999999997</c:v>
                </c:pt>
                <c:pt idx="118445">
                  <c:v>-133.57249999999999</c:v>
                </c:pt>
                <c:pt idx="118446">
                  <c:v>-133.57049999999998</c:v>
                </c:pt>
                <c:pt idx="118447">
                  <c:v>-133.56849999999997</c:v>
                </c:pt>
                <c:pt idx="118448">
                  <c:v>-133.56649999999999</c:v>
                </c:pt>
                <c:pt idx="118449">
                  <c:v>-133.56449999999998</c:v>
                </c:pt>
                <c:pt idx="118450">
                  <c:v>-133.56249999999997</c:v>
                </c:pt>
                <c:pt idx="118451">
                  <c:v>-133.56049999999999</c:v>
                </c:pt>
                <c:pt idx="118452">
                  <c:v>-133.55849999999998</c:v>
                </c:pt>
                <c:pt idx="118453">
                  <c:v>-133.55649999999997</c:v>
                </c:pt>
                <c:pt idx="118454">
                  <c:v>-133.55449999999999</c:v>
                </c:pt>
                <c:pt idx="118455">
                  <c:v>-133.55249999999998</c:v>
                </c:pt>
                <c:pt idx="118456">
                  <c:v>-133.55049999999997</c:v>
                </c:pt>
                <c:pt idx="118457">
                  <c:v>-133.54849999999999</c:v>
                </c:pt>
                <c:pt idx="118458">
                  <c:v>-133.54649999999998</c:v>
                </c:pt>
                <c:pt idx="118459">
                  <c:v>-133.54449999999997</c:v>
                </c:pt>
                <c:pt idx="118460">
                  <c:v>-133.54249999999999</c:v>
                </c:pt>
                <c:pt idx="118461">
                  <c:v>-133.54049999999998</c:v>
                </c:pt>
                <c:pt idx="118462">
                  <c:v>-133.53849999999997</c:v>
                </c:pt>
                <c:pt idx="118463">
                  <c:v>-133.53649999999999</c:v>
                </c:pt>
                <c:pt idx="118464">
                  <c:v>-133.53449999999998</c:v>
                </c:pt>
                <c:pt idx="118465">
                  <c:v>-133.53249999999997</c:v>
                </c:pt>
                <c:pt idx="118466">
                  <c:v>-133.53049999999999</c:v>
                </c:pt>
                <c:pt idx="118467">
                  <c:v>-133.52849999999998</c:v>
                </c:pt>
                <c:pt idx="118468">
                  <c:v>-133.52649999999997</c:v>
                </c:pt>
                <c:pt idx="118469">
                  <c:v>-133.52449999999999</c:v>
                </c:pt>
                <c:pt idx="118470">
                  <c:v>-133.52249999999998</c:v>
                </c:pt>
                <c:pt idx="118471">
                  <c:v>-133.52049999999997</c:v>
                </c:pt>
                <c:pt idx="118472">
                  <c:v>-133.51849999999999</c:v>
                </c:pt>
                <c:pt idx="118473">
                  <c:v>-133.51649999999998</c:v>
                </c:pt>
                <c:pt idx="118474">
                  <c:v>-133.51449999999997</c:v>
                </c:pt>
                <c:pt idx="118475">
                  <c:v>-133.51249999999999</c:v>
                </c:pt>
                <c:pt idx="118476">
                  <c:v>-133.51049999999998</c:v>
                </c:pt>
                <c:pt idx="118477">
                  <c:v>-133.50849999999997</c:v>
                </c:pt>
                <c:pt idx="118478">
                  <c:v>-133.50649999999999</c:v>
                </c:pt>
                <c:pt idx="118479">
                  <c:v>-133.50449999999998</c:v>
                </c:pt>
                <c:pt idx="118480">
                  <c:v>-133.50249999999997</c:v>
                </c:pt>
                <c:pt idx="118481">
                  <c:v>-133.50049999999999</c:v>
                </c:pt>
                <c:pt idx="118482">
                  <c:v>-133.49849999999998</c:v>
                </c:pt>
                <c:pt idx="118483">
                  <c:v>-133.49649999999997</c:v>
                </c:pt>
                <c:pt idx="118484">
                  <c:v>-133.49449999999999</c:v>
                </c:pt>
                <c:pt idx="118485">
                  <c:v>-133.49249999999998</c:v>
                </c:pt>
                <c:pt idx="118486">
                  <c:v>-133.49049999999997</c:v>
                </c:pt>
                <c:pt idx="118487">
                  <c:v>-133.48849999999999</c:v>
                </c:pt>
                <c:pt idx="118488">
                  <c:v>-133.48649999999998</c:v>
                </c:pt>
                <c:pt idx="118489">
                  <c:v>-133.48449999999997</c:v>
                </c:pt>
                <c:pt idx="118490">
                  <c:v>-133.48249999999999</c:v>
                </c:pt>
                <c:pt idx="118491">
                  <c:v>-133.48049999999998</c:v>
                </c:pt>
                <c:pt idx="118492">
                  <c:v>-133.47849999999997</c:v>
                </c:pt>
                <c:pt idx="118493">
                  <c:v>-133.47649999999999</c:v>
                </c:pt>
                <c:pt idx="118494">
                  <c:v>-133.47449999999998</c:v>
                </c:pt>
                <c:pt idx="118495">
                  <c:v>-133.47249999999997</c:v>
                </c:pt>
                <c:pt idx="118496">
                  <c:v>-133.47049999999999</c:v>
                </c:pt>
                <c:pt idx="118497">
                  <c:v>-133.46849999999998</c:v>
                </c:pt>
                <c:pt idx="118498">
                  <c:v>-133.46649999999997</c:v>
                </c:pt>
                <c:pt idx="118499">
                  <c:v>-133.46449999999999</c:v>
                </c:pt>
                <c:pt idx="118500">
                  <c:v>-133.46249999999998</c:v>
                </c:pt>
                <c:pt idx="118501">
                  <c:v>-133.46049999999997</c:v>
                </c:pt>
                <c:pt idx="118502">
                  <c:v>-133.45849999999999</c:v>
                </c:pt>
                <c:pt idx="118503">
                  <c:v>-133.45649999999998</c:v>
                </c:pt>
                <c:pt idx="118504">
                  <c:v>-133.45449999999997</c:v>
                </c:pt>
                <c:pt idx="118505">
                  <c:v>-133.45249999999999</c:v>
                </c:pt>
                <c:pt idx="118506">
                  <c:v>-133.45049999999998</c:v>
                </c:pt>
                <c:pt idx="118507">
                  <c:v>-133.44849999999997</c:v>
                </c:pt>
                <c:pt idx="118508">
                  <c:v>-133.44649999999999</c:v>
                </c:pt>
                <c:pt idx="118509">
                  <c:v>-133.44449999999998</c:v>
                </c:pt>
                <c:pt idx="118510">
                  <c:v>-133.44249999999997</c:v>
                </c:pt>
                <c:pt idx="118511">
                  <c:v>-133.44049999999999</c:v>
                </c:pt>
                <c:pt idx="118512">
                  <c:v>-133.43849999999998</c:v>
                </c:pt>
                <c:pt idx="118513">
                  <c:v>-133.43649999999997</c:v>
                </c:pt>
                <c:pt idx="118514">
                  <c:v>-133.43449999999999</c:v>
                </c:pt>
                <c:pt idx="118515">
                  <c:v>-133.43249999999998</c:v>
                </c:pt>
                <c:pt idx="118516">
                  <c:v>-133.43049999999997</c:v>
                </c:pt>
                <c:pt idx="118517">
                  <c:v>-133.42849999999999</c:v>
                </c:pt>
                <c:pt idx="118518">
                  <c:v>-133.42649999999998</c:v>
                </c:pt>
                <c:pt idx="118519">
                  <c:v>-133.42449999999997</c:v>
                </c:pt>
                <c:pt idx="118520">
                  <c:v>-133.42249999999999</c:v>
                </c:pt>
                <c:pt idx="118521">
                  <c:v>-133.42049999999998</c:v>
                </c:pt>
                <c:pt idx="118522">
                  <c:v>-133.41849999999997</c:v>
                </c:pt>
                <c:pt idx="118523">
                  <c:v>-133.41649999999998</c:v>
                </c:pt>
                <c:pt idx="118524">
                  <c:v>-133.41449999999998</c:v>
                </c:pt>
                <c:pt idx="118525">
                  <c:v>-133.41249999999997</c:v>
                </c:pt>
                <c:pt idx="118526">
                  <c:v>-133.41049999999998</c:v>
                </c:pt>
                <c:pt idx="118527">
                  <c:v>-133.40849999999998</c:v>
                </c:pt>
                <c:pt idx="118528">
                  <c:v>-133.40649999999997</c:v>
                </c:pt>
                <c:pt idx="118529">
                  <c:v>-133.40449999999998</c:v>
                </c:pt>
                <c:pt idx="118530">
                  <c:v>-133.40249999999997</c:v>
                </c:pt>
                <c:pt idx="118531">
                  <c:v>-133.40049999999997</c:v>
                </c:pt>
                <c:pt idx="118532">
                  <c:v>-133.39849999999998</c:v>
                </c:pt>
                <c:pt idx="118533">
                  <c:v>-133.39649999999997</c:v>
                </c:pt>
                <c:pt idx="118534">
                  <c:v>-133.39449999999997</c:v>
                </c:pt>
                <c:pt idx="118535">
                  <c:v>-133.39249999999998</c:v>
                </c:pt>
                <c:pt idx="118536">
                  <c:v>-133.39049999999997</c:v>
                </c:pt>
                <c:pt idx="118537">
                  <c:v>-133.38849999999996</c:v>
                </c:pt>
                <c:pt idx="118538">
                  <c:v>-133.38649999999998</c:v>
                </c:pt>
                <c:pt idx="118539">
                  <c:v>-133.38449999999997</c:v>
                </c:pt>
                <c:pt idx="118540">
                  <c:v>-133.38249999999996</c:v>
                </c:pt>
                <c:pt idx="118541">
                  <c:v>-133.38049999999998</c:v>
                </c:pt>
                <c:pt idx="118542">
                  <c:v>-133.37849999999997</c:v>
                </c:pt>
                <c:pt idx="118543">
                  <c:v>-133.37649999999996</c:v>
                </c:pt>
                <c:pt idx="118544">
                  <c:v>-133.37449999999998</c:v>
                </c:pt>
                <c:pt idx="118545">
                  <c:v>-133.37249999999997</c:v>
                </c:pt>
                <c:pt idx="118546">
                  <c:v>-133.37049999999996</c:v>
                </c:pt>
                <c:pt idx="118547">
                  <c:v>-133.36849999999998</c:v>
                </c:pt>
                <c:pt idx="118548">
                  <c:v>-133.36649999999997</c:v>
                </c:pt>
                <c:pt idx="118549">
                  <c:v>-133.36449999999996</c:v>
                </c:pt>
                <c:pt idx="118550">
                  <c:v>-133.36249999999998</c:v>
                </c:pt>
                <c:pt idx="118551">
                  <c:v>-133.36049999999997</c:v>
                </c:pt>
                <c:pt idx="118552">
                  <c:v>-133.35849999999996</c:v>
                </c:pt>
                <c:pt idx="118553">
                  <c:v>-133.35649999999998</c:v>
                </c:pt>
                <c:pt idx="118554">
                  <c:v>-133.35449999999997</c:v>
                </c:pt>
                <c:pt idx="118555">
                  <c:v>-133.35249999999996</c:v>
                </c:pt>
                <c:pt idx="118556">
                  <c:v>-133.35049999999998</c:v>
                </c:pt>
                <c:pt idx="118557">
                  <c:v>-133.34849999999997</c:v>
                </c:pt>
                <c:pt idx="118558">
                  <c:v>-133.34649999999996</c:v>
                </c:pt>
                <c:pt idx="118559">
                  <c:v>-133.34449999999998</c:v>
                </c:pt>
                <c:pt idx="118560">
                  <c:v>-133.34249999999997</c:v>
                </c:pt>
                <c:pt idx="118561">
                  <c:v>-133.34049999999996</c:v>
                </c:pt>
                <c:pt idx="118562">
                  <c:v>-133.33849999999998</c:v>
                </c:pt>
                <c:pt idx="118563">
                  <c:v>-133.33649999999997</c:v>
                </c:pt>
                <c:pt idx="118564">
                  <c:v>-133.33449999999999</c:v>
                </c:pt>
                <c:pt idx="118565">
                  <c:v>-133.33249999999998</c:v>
                </c:pt>
                <c:pt idx="118566">
                  <c:v>-133.33049999999997</c:v>
                </c:pt>
                <c:pt idx="118567">
                  <c:v>-133.32849999999999</c:v>
                </c:pt>
                <c:pt idx="118568">
                  <c:v>-133.32649999999998</c:v>
                </c:pt>
                <c:pt idx="118569">
                  <c:v>-133.32449999999997</c:v>
                </c:pt>
                <c:pt idx="118570">
                  <c:v>-133.32249999999999</c:v>
                </c:pt>
                <c:pt idx="118571">
                  <c:v>-133.32049999999998</c:v>
                </c:pt>
                <c:pt idx="118572">
                  <c:v>-133.31849999999997</c:v>
                </c:pt>
                <c:pt idx="118573">
                  <c:v>-133.31649999999999</c:v>
                </c:pt>
                <c:pt idx="118574">
                  <c:v>-133.31449999999998</c:v>
                </c:pt>
                <c:pt idx="118575">
                  <c:v>-133.31249999999997</c:v>
                </c:pt>
                <c:pt idx="118576">
                  <c:v>-133.31049999999999</c:v>
                </c:pt>
                <c:pt idx="118577">
                  <c:v>-133.30849999999998</c:v>
                </c:pt>
                <c:pt idx="118578">
                  <c:v>-133.30649999999997</c:v>
                </c:pt>
                <c:pt idx="118579">
                  <c:v>-133.30449999999999</c:v>
                </c:pt>
                <c:pt idx="118580">
                  <c:v>-133.30249999999998</c:v>
                </c:pt>
                <c:pt idx="118581">
                  <c:v>-133.30049999999997</c:v>
                </c:pt>
                <c:pt idx="118582">
                  <c:v>-133.29849999999999</c:v>
                </c:pt>
                <c:pt idx="118583">
                  <c:v>-133.29649999999998</c:v>
                </c:pt>
                <c:pt idx="118584">
                  <c:v>-133.29449999999997</c:v>
                </c:pt>
                <c:pt idx="118585">
                  <c:v>-133.29249999999999</c:v>
                </c:pt>
                <c:pt idx="118586">
                  <c:v>-133.29049999999998</c:v>
                </c:pt>
                <c:pt idx="118587">
                  <c:v>-133.28849999999997</c:v>
                </c:pt>
                <c:pt idx="118588">
                  <c:v>-133.28649999999999</c:v>
                </c:pt>
                <c:pt idx="118589">
                  <c:v>-133.28449999999998</c:v>
                </c:pt>
                <c:pt idx="118590">
                  <c:v>-133.28249999999997</c:v>
                </c:pt>
                <c:pt idx="118591">
                  <c:v>-133.28049999999999</c:v>
                </c:pt>
                <c:pt idx="118592">
                  <c:v>-133.27849999999998</c:v>
                </c:pt>
                <c:pt idx="118593">
                  <c:v>-133.27649999999997</c:v>
                </c:pt>
                <c:pt idx="118594">
                  <c:v>-133.27449999999999</c:v>
                </c:pt>
                <c:pt idx="118595">
                  <c:v>-133.27249999999998</c:v>
                </c:pt>
                <c:pt idx="118596">
                  <c:v>-133.27049999999997</c:v>
                </c:pt>
                <c:pt idx="118597">
                  <c:v>-133.26849999999999</c:v>
                </c:pt>
                <c:pt idx="118598">
                  <c:v>-133.26649999999998</c:v>
                </c:pt>
                <c:pt idx="118599">
                  <c:v>-133.26449999999997</c:v>
                </c:pt>
                <c:pt idx="118600">
                  <c:v>-133.26249999999999</c:v>
                </c:pt>
                <c:pt idx="118601">
                  <c:v>-133.26049999999998</c:v>
                </c:pt>
                <c:pt idx="118602">
                  <c:v>-133.25849999999997</c:v>
                </c:pt>
                <c:pt idx="118603">
                  <c:v>-133.25649999999999</c:v>
                </c:pt>
                <c:pt idx="118604">
                  <c:v>-133.25449999999998</c:v>
                </c:pt>
                <c:pt idx="118605">
                  <c:v>-133.25249999999997</c:v>
                </c:pt>
                <c:pt idx="118606">
                  <c:v>-133.25049999999999</c:v>
                </c:pt>
                <c:pt idx="118607">
                  <c:v>-133.24849999999998</c:v>
                </c:pt>
                <c:pt idx="118608">
                  <c:v>-133.24649999999997</c:v>
                </c:pt>
                <c:pt idx="118609">
                  <c:v>-133.24449999999999</c:v>
                </c:pt>
                <c:pt idx="118610">
                  <c:v>-133.24249999999998</c:v>
                </c:pt>
                <c:pt idx="118611">
                  <c:v>-133.24049999999997</c:v>
                </c:pt>
                <c:pt idx="118612">
                  <c:v>-133.23849999999999</c:v>
                </c:pt>
                <c:pt idx="118613">
                  <c:v>-133.23649999999998</c:v>
                </c:pt>
                <c:pt idx="118614">
                  <c:v>-133.23449999999997</c:v>
                </c:pt>
                <c:pt idx="118615">
                  <c:v>-133.23249999999999</c:v>
                </c:pt>
                <c:pt idx="118616">
                  <c:v>-133.23049999999998</c:v>
                </c:pt>
                <c:pt idx="118617">
                  <c:v>-133.22849999999997</c:v>
                </c:pt>
                <c:pt idx="118618">
                  <c:v>-133.22649999999999</c:v>
                </c:pt>
                <c:pt idx="118619">
                  <c:v>-133.22449999999998</c:v>
                </c:pt>
                <c:pt idx="118620">
                  <c:v>-133.22249999999997</c:v>
                </c:pt>
                <c:pt idx="118621">
                  <c:v>-133.22049999999999</c:v>
                </c:pt>
                <c:pt idx="118622">
                  <c:v>-133.21849999999998</c:v>
                </c:pt>
                <c:pt idx="118623">
                  <c:v>-133.21649999999997</c:v>
                </c:pt>
                <c:pt idx="118624">
                  <c:v>-133.21449999999999</c:v>
                </c:pt>
                <c:pt idx="118625">
                  <c:v>-133.21249999999998</c:v>
                </c:pt>
                <c:pt idx="118626">
                  <c:v>-133.21049999999997</c:v>
                </c:pt>
                <c:pt idx="118627">
                  <c:v>-133.20849999999999</c:v>
                </c:pt>
                <c:pt idx="118628">
                  <c:v>-133.20649999999998</c:v>
                </c:pt>
                <c:pt idx="118629">
                  <c:v>-133.20449999999997</c:v>
                </c:pt>
                <c:pt idx="118630">
                  <c:v>-133.20249999999999</c:v>
                </c:pt>
                <c:pt idx="118631">
                  <c:v>-133.20049999999998</c:v>
                </c:pt>
                <c:pt idx="118632">
                  <c:v>-133.19849999999997</c:v>
                </c:pt>
                <c:pt idx="118633">
                  <c:v>-133.19649999999999</c:v>
                </c:pt>
                <c:pt idx="118634">
                  <c:v>-133.19449999999998</c:v>
                </c:pt>
                <c:pt idx="118635">
                  <c:v>-133.19249999999997</c:v>
                </c:pt>
                <c:pt idx="118636">
                  <c:v>-133.19049999999999</c:v>
                </c:pt>
                <c:pt idx="118637">
                  <c:v>-133.18849999999998</c:v>
                </c:pt>
                <c:pt idx="118638">
                  <c:v>-133.18649999999997</c:v>
                </c:pt>
                <c:pt idx="118639">
                  <c:v>-133.18449999999999</c:v>
                </c:pt>
                <c:pt idx="118640">
                  <c:v>-133.18249999999998</c:v>
                </c:pt>
                <c:pt idx="118641">
                  <c:v>-133.18049999999997</c:v>
                </c:pt>
                <c:pt idx="118642">
                  <c:v>-133.17849999999999</c:v>
                </c:pt>
                <c:pt idx="118643">
                  <c:v>-133.17649999999998</c:v>
                </c:pt>
                <c:pt idx="118644">
                  <c:v>-133.17449999999997</c:v>
                </c:pt>
                <c:pt idx="118645">
                  <c:v>-133.17249999999999</c:v>
                </c:pt>
                <c:pt idx="118646">
                  <c:v>-133.17049999999998</c:v>
                </c:pt>
                <c:pt idx="118647">
                  <c:v>-133.16849999999997</c:v>
                </c:pt>
                <c:pt idx="118648">
                  <c:v>-133.16649999999998</c:v>
                </c:pt>
                <c:pt idx="118649">
                  <c:v>-133.16449999999998</c:v>
                </c:pt>
                <c:pt idx="118650">
                  <c:v>-133.16249999999997</c:v>
                </c:pt>
                <c:pt idx="118651">
                  <c:v>-133.16049999999998</c:v>
                </c:pt>
                <c:pt idx="118652">
                  <c:v>-133.15849999999998</c:v>
                </c:pt>
                <c:pt idx="118653">
                  <c:v>-133.15649999999997</c:v>
                </c:pt>
                <c:pt idx="118654">
                  <c:v>-133.15449999999998</c:v>
                </c:pt>
                <c:pt idx="118655">
                  <c:v>-133.15249999999997</c:v>
                </c:pt>
                <c:pt idx="118656">
                  <c:v>-133.15049999999997</c:v>
                </c:pt>
                <c:pt idx="118657">
                  <c:v>-133.14849999999998</c:v>
                </c:pt>
                <c:pt idx="118658">
                  <c:v>-133.14649999999997</c:v>
                </c:pt>
                <c:pt idx="118659">
                  <c:v>-133.14449999999997</c:v>
                </c:pt>
                <c:pt idx="118660">
                  <c:v>-133.14249999999998</c:v>
                </c:pt>
                <c:pt idx="118661">
                  <c:v>-133.14049999999997</c:v>
                </c:pt>
                <c:pt idx="118662">
                  <c:v>-133.13849999999996</c:v>
                </c:pt>
                <c:pt idx="118663">
                  <c:v>-133.13649999999998</c:v>
                </c:pt>
                <c:pt idx="118664">
                  <c:v>-133.13449999999997</c:v>
                </c:pt>
                <c:pt idx="118665">
                  <c:v>-133.13249999999996</c:v>
                </c:pt>
                <c:pt idx="118666">
                  <c:v>-133.13049999999998</c:v>
                </c:pt>
                <c:pt idx="118667">
                  <c:v>-133.12849999999997</c:v>
                </c:pt>
                <c:pt idx="118668">
                  <c:v>-133.12649999999996</c:v>
                </c:pt>
                <c:pt idx="118669">
                  <c:v>-133.12449999999998</c:v>
                </c:pt>
                <c:pt idx="118670">
                  <c:v>-133.12249999999997</c:v>
                </c:pt>
                <c:pt idx="118671">
                  <c:v>-133.12049999999996</c:v>
                </c:pt>
                <c:pt idx="118672">
                  <c:v>-133.11849999999998</c:v>
                </c:pt>
                <c:pt idx="118673">
                  <c:v>-133.11649999999997</c:v>
                </c:pt>
                <c:pt idx="118674">
                  <c:v>-133.11449999999996</c:v>
                </c:pt>
                <c:pt idx="118675">
                  <c:v>-133.11249999999998</c:v>
                </c:pt>
                <c:pt idx="118676">
                  <c:v>-133.11049999999997</c:v>
                </c:pt>
                <c:pt idx="118677">
                  <c:v>-133.10849999999996</c:v>
                </c:pt>
                <c:pt idx="118678">
                  <c:v>-133.10649999999998</c:v>
                </c:pt>
                <c:pt idx="118679">
                  <c:v>-133.10449999999997</c:v>
                </c:pt>
                <c:pt idx="118680">
                  <c:v>-133.10249999999996</c:v>
                </c:pt>
                <c:pt idx="118681">
                  <c:v>-133.10049999999998</c:v>
                </c:pt>
                <c:pt idx="118682">
                  <c:v>-133.09849999999997</c:v>
                </c:pt>
                <c:pt idx="118683">
                  <c:v>-133.09649999999996</c:v>
                </c:pt>
                <c:pt idx="118684">
                  <c:v>-133.09449999999998</c:v>
                </c:pt>
                <c:pt idx="118685">
                  <c:v>-133.09249999999997</c:v>
                </c:pt>
                <c:pt idx="118686">
                  <c:v>-133.09049999999996</c:v>
                </c:pt>
                <c:pt idx="118687">
                  <c:v>-133.08849999999998</c:v>
                </c:pt>
                <c:pt idx="118688">
                  <c:v>-133.08649999999997</c:v>
                </c:pt>
                <c:pt idx="118689">
                  <c:v>-133.08449999999999</c:v>
                </c:pt>
                <c:pt idx="118690">
                  <c:v>-133.08249999999998</c:v>
                </c:pt>
                <c:pt idx="118691">
                  <c:v>-133.08049999999997</c:v>
                </c:pt>
                <c:pt idx="118692">
                  <c:v>-133.07849999999999</c:v>
                </c:pt>
                <c:pt idx="118693">
                  <c:v>-133.07649999999998</c:v>
                </c:pt>
                <c:pt idx="118694">
                  <c:v>-133.07449999999997</c:v>
                </c:pt>
                <c:pt idx="118695">
                  <c:v>-133.07249999999999</c:v>
                </c:pt>
                <c:pt idx="118696">
                  <c:v>-133.07049999999998</c:v>
                </c:pt>
                <c:pt idx="118697">
                  <c:v>-133.06849999999997</c:v>
                </c:pt>
                <c:pt idx="118698">
                  <c:v>-133.06649999999999</c:v>
                </c:pt>
                <c:pt idx="118699">
                  <c:v>-133.06449999999998</c:v>
                </c:pt>
                <c:pt idx="118700">
                  <c:v>-133.06249999999997</c:v>
                </c:pt>
                <c:pt idx="118701">
                  <c:v>-133.06049999999999</c:v>
                </c:pt>
                <c:pt idx="118702">
                  <c:v>-133.05849999999998</c:v>
                </c:pt>
                <c:pt idx="118703">
                  <c:v>-133.05649999999997</c:v>
                </c:pt>
                <c:pt idx="118704">
                  <c:v>-133.05449999999999</c:v>
                </c:pt>
                <c:pt idx="118705">
                  <c:v>-133.05249999999998</c:v>
                </c:pt>
                <c:pt idx="118706">
                  <c:v>-133.05049999999997</c:v>
                </c:pt>
                <c:pt idx="118707">
                  <c:v>-133.04849999999999</c:v>
                </c:pt>
                <c:pt idx="118708">
                  <c:v>-133.04649999999998</c:v>
                </c:pt>
                <c:pt idx="118709">
                  <c:v>-133.04449999999997</c:v>
                </c:pt>
                <c:pt idx="118710">
                  <c:v>-133.04249999999999</c:v>
                </c:pt>
                <c:pt idx="118711">
                  <c:v>-133.04049999999998</c:v>
                </c:pt>
                <c:pt idx="118712">
                  <c:v>-133.03849999999997</c:v>
                </c:pt>
                <c:pt idx="118713">
                  <c:v>-133.03649999999999</c:v>
                </c:pt>
                <c:pt idx="118714">
                  <c:v>-133.03449999999998</c:v>
                </c:pt>
                <c:pt idx="118715">
                  <c:v>-133.03249999999997</c:v>
                </c:pt>
                <c:pt idx="118716">
                  <c:v>-133.03049999999999</c:v>
                </c:pt>
                <c:pt idx="118717">
                  <c:v>-133.02849999999998</c:v>
                </c:pt>
                <c:pt idx="118718">
                  <c:v>-133.02649999999997</c:v>
                </c:pt>
                <c:pt idx="118719">
                  <c:v>-133.02449999999999</c:v>
                </c:pt>
                <c:pt idx="118720">
                  <c:v>-133.02249999999998</c:v>
                </c:pt>
                <c:pt idx="118721">
                  <c:v>-133.02049999999997</c:v>
                </c:pt>
                <c:pt idx="118722">
                  <c:v>-133.01849999999999</c:v>
                </c:pt>
                <c:pt idx="118723">
                  <c:v>-133.01649999999998</c:v>
                </c:pt>
                <c:pt idx="118724">
                  <c:v>-133.01449999999997</c:v>
                </c:pt>
                <c:pt idx="118725">
                  <c:v>-133.01249999999999</c:v>
                </c:pt>
                <c:pt idx="118726">
                  <c:v>-133.01049999999998</c:v>
                </c:pt>
                <c:pt idx="118727">
                  <c:v>-133.00849999999997</c:v>
                </c:pt>
                <c:pt idx="118728">
                  <c:v>-133.00649999999999</c:v>
                </c:pt>
                <c:pt idx="118729">
                  <c:v>-133.00449999999998</c:v>
                </c:pt>
                <c:pt idx="118730">
                  <c:v>-133.00249999999997</c:v>
                </c:pt>
                <c:pt idx="118731">
                  <c:v>-133.00049999999999</c:v>
                </c:pt>
                <c:pt idx="118732">
                  <c:v>-132.99849999999998</c:v>
                </c:pt>
                <c:pt idx="118733">
                  <c:v>-132.99649999999997</c:v>
                </c:pt>
                <c:pt idx="118734">
                  <c:v>-132.99449999999999</c:v>
                </c:pt>
                <c:pt idx="118735">
                  <c:v>-132.99249999999998</c:v>
                </c:pt>
                <c:pt idx="118736">
                  <c:v>-132.99049999999997</c:v>
                </c:pt>
                <c:pt idx="118737">
                  <c:v>-132.98849999999999</c:v>
                </c:pt>
                <c:pt idx="118738">
                  <c:v>-132.98649999999998</c:v>
                </c:pt>
                <c:pt idx="118739">
                  <c:v>-132.98449999999997</c:v>
                </c:pt>
                <c:pt idx="118740">
                  <c:v>-132.98249999999999</c:v>
                </c:pt>
                <c:pt idx="118741">
                  <c:v>-132.98049999999998</c:v>
                </c:pt>
                <c:pt idx="118742">
                  <c:v>-132.97849999999997</c:v>
                </c:pt>
                <c:pt idx="118743">
                  <c:v>-132.97649999999999</c:v>
                </c:pt>
                <c:pt idx="118744">
                  <c:v>-132.97449999999998</c:v>
                </c:pt>
                <c:pt idx="118745">
                  <c:v>-132.97249999999997</c:v>
                </c:pt>
                <c:pt idx="118746">
                  <c:v>-132.97049999999999</c:v>
                </c:pt>
                <c:pt idx="118747">
                  <c:v>-132.96849999999998</c:v>
                </c:pt>
                <c:pt idx="118748">
                  <c:v>-132.96649999999997</c:v>
                </c:pt>
                <c:pt idx="118749">
                  <c:v>-132.96449999999999</c:v>
                </c:pt>
                <c:pt idx="118750">
                  <c:v>-132.96249999999998</c:v>
                </c:pt>
                <c:pt idx="118751">
                  <c:v>-132.96049999999997</c:v>
                </c:pt>
                <c:pt idx="118752">
                  <c:v>-132.95849999999999</c:v>
                </c:pt>
                <c:pt idx="118753">
                  <c:v>-132.95649999999998</c:v>
                </c:pt>
                <c:pt idx="118754">
                  <c:v>-132.95449999999997</c:v>
                </c:pt>
                <c:pt idx="118755">
                  <c:v>-132.95249999999999</c:v>
                </c:pt>
                <c:pt idx="118756">
                  <c:v>-132.95049999999998</c:v>
                </c:pt>
                <c:pt idx="118757">
                  <c:v>-132.94849999999997</c:v>
                </c:pt>
                <c:pt idx="118758">
                  <c:v>-132.94649999999999</c:v>
                </c:pt>
                <c:pt idx="118759">
                  <c:v>-132.94449999999998</c:v>
                </c:pt>
                <c:pt idx="118760">
                  <c:v>-132.94249999999997</c:v>
                </c:pt>
                <c:pt idx="118761">
                  <c:v>-132.94049999999999</c:v>
                </c:pt>
                <c:pt idx="118762">
                  <c:v>-132.93849999999998</c:v>
                </c:pt>
                <c:pt idx="118763">
                  <c:v>-132.93649999999997</c:v>
                </c:pt>
                <c:pt idx="118764">
                  <c:v>-132.93449999999999</c:v>
                </c:pt>
                <c:pt idx="118765">
                  <c:v>-132.93249999999998</c:v>
                </c:pt>
                <c:pt idx="118766">
                  <c:v>-132.93049999999997</c:v>
                </c:pt>
                <c:pt idx="118767">
                  <c:v>-132.92849999999999</c:v>
                </c:pt>
                <c:pt idx="118768">
                  <c:v>-132.92649999999998</c:v>
                </c:pt>
                <c:pt idx="118769">
                  <c:v>-132.92449999999997</c:v>
                </c:pt>
                <c:pt idx="118770">
                  <c:v>-132.92249999999999</c:v>
                </c:pt>
                <c:pt idx="118771">
                  <c:v>-132.92049999999998</c:v>
                </c:pt>
                <c:pt idx="118772">
                  <c:v>-132.91849999999997</c:v>
                </c:pt>
                <c:pt idx="118773">
                  <c:v>-132.91649999999998</c:v>
                </c:pt>
                <c:pt idx="118774">
                  <c:v>-132.91449999999998</c:v>
                </c:pt>
                <c:pt idx="118775">
                  <c:v>-132.91249999999997</c:v>
                </c:pt>
                <c:pt idx="118776">
                  <c:v>-132.91049999999998</c:v>
                </c:pt>
                <c:pt idx="118777">
                  <c:v>-132.90849999999998</c:v>
                </c:pt>
                <c:pt idx="118778">
                  <c:v>-132.90649999999997</c:v>
                </c:pt>
                <c:pt idx="118779">
                  <c:v>-132.90449999999998</c:v>
                </c:pt>
                <c:pt idx="118780">
                  <c:v>-132.90249999999997</c:v>
                </c:pt>
                <c:pt idx="118781">
                  <c:v>-132.90049999999997</c:v>
                </c:pt>
                <c:pt idx="118782">
                  <c:v>-132.89849999999998</c:v>
                </c:pt>
                <c:pt idx="118783">
                  <c:v>-132.89649999999997</c:v>
                </c:pt>
                <c:pt idx="118784">
                  <c:v>-132.89449999999997</c:v>
                </c:pt>
                <c:pt idx="118785">
                  <c:v>-132.89249999999998</c:v>
                </c:pt>
                <c:pt idx="118786">
                  <c:v>-132.89049999999997</c:v>
                </c:pt>
                <c:pt idx="118787">
                  <c:v>-132.88849999999996</c:v>
                </c:pt>
                <c:pt idx="118788">
                  <c:v>-132.88649999999998</c:v>
                </c:pt>
                <c:pt idx="118789">
                  <c:v>-132.88449999999997</c:v>
                </c:pt>
                <c:pt idx="118790">
                  <c:v>-132.88249999999996</c:v>
                </c:pt>
                <c:pt idx="118791">
                  <c:v>-132.88049999999998</c:v>
                </c:pt>
                <c:pt idx="118792">
                  <c:v>-132.87849999999997</c:v>
                </c:pt>
                <c:pt idx="118793">
                  <c:v>-132.87649999999996</c:v>
                </c:pt>
                <c:pt idx="118794">
                  <c:v>-132.87449999999998</c:v>
                </c:pt>
                <c:pt idx="118795">
                  <c:v>-132.87249999999997</c:v>
                </c:pt>
                <c:pt idx="118796">
                  <c:v>-132.87049999999996</c:v>
                </c:pt>
                <c:pt idx="118797">
                  <c:v>-132.86849999999998</c:v>
                </c:pt>
                <c:pt idx="118798">
                  <c:v>-132.86649999999997</c:v>
                </c:pt>
                <c:pt idx="118799">
                  <c:v>-132.86449999999996</c:v>
                </c:pt>
                <c:pt idx="118800">
                  <c:v>-132.86249999999998</c:v>
                </c:pt>
                <c:pt idx="118801">
                  <c:v>-132.86049999999997</c:v>
                </c:pt>
                <c:pt idx="118802">
                  <c:v>-132.85849999999996</c:v>
                </c:pt>
                <c:pt idx="118803">
                  <c:v>-132.85649999999998</c:v>
                </c:pt>
                <c:pt idx="118804">
                  <c:v>-132.85449999999997</c:v>
                </c:pt>
                <c:pt idx="118805">
                  <c:v>-132.85249999999996</c:v>
                </c:pt>
                <c:pt idx="118806">
                  <c:v>-132.85049999999998</c:v>
                </c:pt>
                <c:pt idx="118807">
                  <c:v>-132.84849999999997</c:v>
                </c:pt>
                <c:pt idx="118808">
                  <c:v>-132.84649999999996</c:v>
                </c:pt>
                <c:pt idx="118809">
                  <c:v>-132.84449999999998</c:v>
                </c:pt>
                <c:pt idx="118810">
                  <c:v>-132.84249999999997</c:v>
                </c:pt>
                <c:pt idx="118811">
                  <c:v>-132.84049999999996</c:v>
                </c:pt>
                <c:pt idx="118812">
                  <c:v>-132.83849999999998</c:v>
                </c:pt>
                <c:pt idx="118813">
                  <c:v>-132.83649999999997</c:v>
                </c:pt>
                <c:pt idx="118814">
                  <c:v>-132.83449999999999</c:v>
                </c:pt>
                <c:pt idx="118815">
                  <c:v>-132.83249999999998</c:v>
                </c:pt>
                <c:pt idx="118816">
                  <c:v>-132.83049999999997</c:v>
                </c:pt>
                <c:pt idx="118817">
                  <c:v>-132.82849999999999</c:v>
                </c:pt>
                <c:pt idx="118818">
                  <c:v>-132.82649999999998</c:v>
                </c:pt>
                <c:pt idx="118819">
                  <c:v>-132.82449999999997</c:v>
                </c:pt>
                <c:pt idx="118820">
                  <c:v>-132.82249999999999</c:v>
                </c:pt>
                <c:pt idx="118821">
                  <c:v>-132.82049999999998</c:v>
                </c:pt>
                <c:pt idx="118822">
                  <c:v>-132.81849999999997</c:v>
                </c:pt>
                <c:pt idx="118823">
                  <c:v>-132.81649999999999</c:v>
                </c:pt>
                <c:pt idx="118824">
                  <c:v>-132.81449999999998</c:v>
                </c:pt>
                <c:pt idx="118825">
                  <c:v>-132.81249999999997</c:v>
                </c:pt>
                <c:pt idx="118826">
                  <c:v>-132.81049999999999</c:v>
                </c:pt>
                <c:pt idx="118827">
                  <c:v>-132.80849999999998</c:v>
                </c:pt>
                <c:pt idx="118828">
                  <c:v>-132.80649999999997</c:v>
                </c:pt>
                <c:pt idx="118829">
                  <c:v>-132.80449999999999</c:v>
                </c:pt>
                <c:pt idx="118830">
                  <c:v>-132.80249999999998</c:v>
                </c:pt>
                <c:pt idx="118831">
                  <c:v>-132.80049999999997</c:v>
                </c:pt>
                <c:pt idx="118832">
                  <c:v>-132.79849999999999</c:v>
                </c:pt>
                <c:pt idx="118833">
                  <c:v>-132.79649999999998</c:v>
                </c:pt>
                <c:pt idx="118834">
                  <c:v>-132.79449999999997</c:v>
                </c:pt>
                <c:pt idx="118835">
                  <c:v>-132.79249999999999</c:v>
                </c:pt>
                <c:pt idx="118836">
                  <c:v>-132.79049999999998</c:v>
                </c:pt>
                <c:pt idx="118837">
                  <c:v>-132.78849999999997</c:v>
                </c:pt>
                <c:pt idx="118838">
                  <c:v>-132.78649999999999</c:v>
                </c:pt>
                <c:pt idx="118839">
                  <c:v>-132.78449999999998</c:v>
                </c:pt>
                <c:pt idx="118840">
                  <c:v>-132.78249999999997</c:v>
                </c:pt>
                <c:pt idx="118841">
                  <c:v>-132.78049999999999</c:v>
                </c:pt>
                <c:pt idx="118842">
                  <c:v>-132.77849999999998</c:v>
                </c:pt>
                <c:pt idx="118843">
                  <c:v>-132.77649999999997</c:v>
                </c:pt>
                <c:pt idx="118844">
                  <c:v>-132.77449999999999</c:v>
                </c:pt>
                <c:pt idx="118845">
                  <c:v>-132.77249999999998</c:v>
                </c:pt>
                <c:pt idx="118846">
                  <c:v>-132.77049999999997</c:v>
                </c:pt>
                <c:pt idx="118847">
                  <c:v>-132.76849999999999</c:v>
                </c:pt>
                <c:pt idx="118848">
                  <c:v>-132.76649999999998</c:v>
                </c:pt>
                <c:pt idx="118849">
                  <c:v>-132.76449999999997</c:v>
                </c:pt>
                <c:pt idx="118850">
                  <c:v>-132.76249999999999</c:v>
                </c:pt>
                <c:pt idx="118851">
                  <c:v>-132.76049999999998</c:v>
                </c:pt>
                <c:pt idx="118852">
                  <c:v>-132.75849999999997</c:v>
                </c:pt>
                <c:pt idx="118853">
                  <c:v>-132.75649999999999</c:v>
                </c:pt>
                <c:pt idx="118854">
                  <c:v>-132.75449999999998</c:v>
                </c:pt>
                <c:pt idx="118855">
                  <c:v>-132.75249999999997</c:v>
                </c:pt>
                <c:pt idx="118856">
                  <c:v>-132.75049999999999</c:v>
                </c:pt>
                <c:pt idx="118857">
                  <c:v>-132.74849999999998</c:v>
                </c:pt>
                <c:pt idx="118858">
                  <c:v>-132.74649999999997</c:v>
                </c:pt>
                <c:pt idx="118859">
                  <c:v>-132.74449999999999</c:v>
                </c:pt>
                <c:pt idx="118860">
                  <c:v>-132.74249999999998</c:v>
                </c:pt>
                <c:pt idx="118861">
                  <c:v>-132.74049999999997</c:v>
                </c:pt>
                <c:pt idx="118862">
                  <c:v>-132.73849999999999</c:v>
                </c:pt>
                <c:pt idx="118863">
                  <c:v>-132.73649999999998</c:v>
                </c:pt>
                <c:pt idx="118864">
                  <c:v>-132.73449999999997</c:v>
                </c:pt>
                <c:pt idx="118865">
                  <c:v>-132.73249999999999</c:v>
                </c:pt>
                <c:pt idx="118866">
                  <c:v>-132.73049999999998</c:v>
                </c:pt>
                <c:pt idx="118867">
                  <c:v>-132.72849999999997</c:v>
                </c:pt>
                <c:pt idx="118868">
                  <c:v>-132.72649999999999</c:v>
                </c:pt>
                <c:pt idx="118869">
                  <c:v>-132.72449999999998</c:v>
                </c:pt>
                <c:pt idx="118870">
                  <c:v>-132.72249999999997</c:v>
                </c:pt>
                <c:pt idx="118871">
                  <c:v>-132.72049999999999</c:v>
                </c:pt>
                <c:pt idx="118872">
                  <c:v>-132.71849999999998</c:v>
                </c:pt>
                <c:pt idx="118873">
                  <c:v>-132.71649999999997</c:v>
                </c:pt>
                <c:pt idx="118874">
                  <c:v>-132.71449999999999</c:v>
                </c:pt>
                <c:pt idx="118875">
                  <c:v>-132.71249999999998</c:v>
                </c:pt>
                <c:pt idx="118876">
                  <c:v>-132.71049999999997</c:v>
                </c:pt>
                <c:pt idx="118877">
                  <c:v>-132.70849999999999</c:v>
                </c:pt>
                <c:pt idx="118878">
                  <c:v>-132.70649999999998</c:v>
                </c:pt>
                <c:pt idx="118879">
                  <c:v>-132.70449999999997</c:v>
                </c:pt>
                <c:pt idx="118880">
                  <c:v>-132.70249999999999</c:v>
                </c:pt>
                <c:pt idx="118881">
                  <c:v>-132.70049999999998</c:v>
                </c:pt>
                <c:pt idx="118882">
                  <c:v>-132.69849999999997</c:v>
                </c:pt>
                <c:pt idx="118883">
                  <c:v>-132.69649999999999</c:v>
                </c:pt>
                <c:pt idx="118884">
                  <c:v>-132.69449999999998</c:v>
                </c:pt>
                <c:pt idx="118885">
                  <c:v>-132.69249999999997</c:v>
                </c:pt>
                <c:pt idx="118886">
                  <c:v>-132.69049999999999</c:v>
                </c:pt>
                <c:pt idx="118887">
                  <c:v>-132.68849999999998</c:v>
                </c:pt>
                <c:pt idx="118888">
                  <c:v>-132.68649999999997</c:v>
                </c:pt>
                <c:pt idx="118889">
                  <c:v>-132.68449999999999</c:v>
                </c:pt>
                <c:pt idx="118890">
                  <c:v>-132.68249999999998</c:v>
                </c:pt>
                <c:pt idx="118891">
                  <c:v>-132.68049999999997</c:v>
                </c:pt>
                <c:pt idx="118892">
                  <c:v>-132.67849999999999</c:v>
                </c:pt>
                <c:pt idx="118893">
                  <c:v>-132.67649999999998</c:v>
                </c:pt>
                <c:pt idx="118894">
                  <c:v>-132.67449999999997</c:v>
                </c:pt>
                <c:pt idx="118895">
                  <c:v>-132.67249999999999</c:v>
                </c:pt>
                <c:pt idx="118896">
                  <c:v>-132.67049999999998</c:v>
                </c:pt>
                <c:pt idx="118897">
                  <c:v>-132.66849999999997</c:v>
                </c:pt>
                <c:pt idx="118898">
                  <c:v>-132.66649999999998</c:v>
                </c:pt>
                <c:pt idx="118899">
                  <c:v>-132.66449999999998</c:v>
                </c:pt>
                <c:pt idx="118900">
                  <c:v>-132.66249999999997</c:v>
                </c:pt>
                <c:pt idx="118901">
                  <c:v>-132.66049999999998</c:v>
                </c:pt>
                <c:pt idx="118902">
                  <c:v>-132.65849999999998</c:v>
                </c:pt>
                <c:pt idx="118903">
                  <c:v>-132.65649999999997</c:v>
                </c:pt>
                <c:pt idx="118904">
                  <c:v>-132.65449999999998</c:v>
                </c:pt>
                <c:pt idx="118905">
                  <c:v>-132.65249999999997</c:v>
                </c:pt>
                <c:pt idx="118906">
                  <c:v>-132.65049999999997</c:v>
                </c:pt>
                <c:pt idx="118907">
                  <c:v>-132.64849999999998</c:v>
                </c:pt>
                <c:pt idx="118908">
                  <c:v>-132.64649999999997</c:v>
                </c:pt>
                <c:pt idx="118909">
                  <c:v>-132.64449999999997</c:v>
                </c:pt>
                <c:pt idx="118910">
                  <c:v>-132.64249999999998</c:v>
                </c:pt>
                <c:pt idx="118911">
                  <c:v>-132.64049999999997</c:v>
                </c:pt>
                <c:pt idx="118912">
                  <c:v>-132.63849999999996</c:v>
                </c:pt>
                <c:pt idx="118913">
                  <c:v>-132.63649999999998</c:v>
                </c:pt>
                <c:pt idx="118914">
                  <c:v>-132.63449999999997</c:v>
                </c:pt>
                <c:pt idx="118915">
                  <c:v>-132.63249999999996</c:v>
                </c:pt>
                <c:pt idx="118916">
                  <c:v>-132.63049999999998</c:v>
                </c:pt>
                <c:pt idx="118917">
                  <c:v>-132.62849999999997</c:v>
                </c:pt>
                <c:pt idx="118918">
                  <c:v>-132.62649999999996</c:v>
                </c:pt>
                <c:pt idx="118919">
                  <c:v>-132.62449999999998</c:v>
                </c:pt>
                <c:pt idx="118920">
                  <c:v>-132.62249999999997</c:v>
                </c:pt>
                <c:pt idx="118921">
                  <c:v>-132.62049999999996</c:v>
                </c:pt>
                <c:pt idx="118922">
                  <c:v>-132.61849999999998</c:v>
                </c:pt>
                <c:pt idx="118923">
                  <c:v>-132.61649999999997</c:v>
                </c:pt>
                <c:pt idx="118924">
                  <c:v>-132.61449999999996</c:v>
                </c:pt>
                <c:pt idx="118925">
                  <c:v>-132.61249999999998</c:v>
                </c:pt>
                <c:pt idx="118926">
                  <c:v>-132.61049999999997</c:v>
                </c:pt>
                <c:pt idx="118927">
                  <c:v>-132.60849999999996</c:v>
                </c:pt>
                <c:pt idx="118928">
                  <c:v>-132.60649999999998</c:v>
                </c:pt>
                <c:pt idx="118929">
                  <c:v>-132.60449999999997</c:v>
                </c:pt>
                <c:pt idx="118930">
                  <c:v>-132.60249999999996</c:v>
                </c:pt>
                <c:pt idx="118931">
                  <c:v>-132.60049999999998</c:v>
                </c:pt>
                <c:pt idx="118932">
                  <c:v>-132.59849999999997</c:v>
                </c:pt>
                <c:pt idx="118933">
                  <c:v>-132.59649999999996</c:v>
                </c:pt>
                <c:pt idx="118934">
                  <c:v>-132.59449999999998</c:v>
                </c:pt>
                <c:pt idx="118935">
                  <c:v>-132.59249999999997</c:v>
                </c:pt>
                <c:pt idx="118936">
                  <c:v>-132.59049999999996</c:v>
                </c:pt>
                <c:pt idx="118937">
                  <c:v>-132.58849999999998</c:v>
                </c:pt>
                <c:pt idx="118938">
                  <c:v>-132.58649999999997</c:v>
                </c:pt>
                <c:pt idx="118939">
                  <c:v>-132.58449999999999</c:v>
                </c:pt>
                <c:pt idx="118940">
                  <c:v>-132.58249999999998</c:v>
                </c:pt>
                <c:pt idx="118941">
                  <c:v>-132.58049999999997</c:v>
                </c:pt>
                <c:pt idx="118942">
                  <c:v>-132.57849999999999</c:v>
                </c:pt>
                <c:pt idx="118943">
                  <c:v>-132.57649999999998</c:v>
                </c:pt>
                <c:pt idx="118944">
                  <c:v>-132.57449999999997</c:v>
                </c:pt>
                <c:pt idx="118945">
                  <c:v>-132.57249999999999</c:v>
                </c:pt>
                <c:pt idx="118946">
                  <c:v>-132.57049999999998</c:v>
                </c:pt>
                <c:pt idx="118947">
                  <c:v>-132.56849999999997</c:v>
                </c:pt>
                <c:pt idx="118948">
                  <c:v>-132.56649999999999</c:v>
                </c:pt>
                <c:pt idx="118949">
                  <c:v>-132.56449999999998</c:v>
                </c:pt>
                <c:pt idx="118950">
                  <c:v>-132.56249999999997</c:v>
                </c:pt>
                <c:pt idx="118951">
                  <c:v>-132.56049999999999</c:v>
                </c:pt>
                <c:pt idx="118952">
                  <c:v>-132.55849999999998</c:v>
                </c:pt>
                <c:pt idx="118953">
                  <c:v>-132.55649999999997</c:v>
                </c:pt>
                <c:pt idx="118954">
                  <c:v>-132.55449999999999</c:v>
                </c:pt>
                <c:pt idx="118955">
                  <c:v>-132.55249999999998</c:v>
                </c:pt>
                <c:pt idx="118956">
                  <c:v>-132.55049999999997</c:v>
                </c:pt>
                <c:pt idx="118957">
                  <c:v>-132.54849999999999</c:v>
                </c:pt>
                <c:pt idx="118958">
                  <c:v>-132.54649999999998</c:v>
                </c:pt>
                <c:pt idx="118959">
                  <c:v>-132.54449999999997</c:v>
                </c:pt>
                <c:pt idx="118960">
                  <c:v>-132.54249999999999</c:v>
                </c:pt>
                <c:pt idx="118961">
                  <c:v>-132.54049999999998</c:v>
                </c:pt>
                <c:pt idx="118962">
                  <c:v>-132.53849999999997</c:v>
                </c:pt>
                <c:pt idx="118963">
                  <c:v>-132.53649999999999</c:v>
                </c:pt>
                <c:pt idx="118964">
                  <c:v>-132.53449999999998</c:v>
                </c:pt>
                <c:pt idx="118965">
                  <c:v>-132.53249999999997</c:v>
                </c:pt>
                <c:pt idx="118966">
                  <c:v>-132.53049999999999</c:v>
                </c:pt>
                <c:pt idx="118967">
                  <c:v>-132.52849999999998</c:v>
                </c:pt>
                <c:pt idx="118968">
                  <c:v>-132.52649999999997</c:v>
                </c:pt>
                <c:pt idx="118969">
                  <c:v>-132.52449999999999</c:v>
                </c:pt>
                <c:pt idx="118970">
                  <c:v>-132.52249999999998</c:v>
                </c:pt>
                <c:pt idx="118971">
                  <c:v>-132.52049999999997</c:v>
                </c:pt>
                <c:pt idx="118972">
                  <c:v>-132.51849999999999</c:v>
                </c:pt>
                <c:pt idx="118973">
                  <c:v>-132.51649999999998</c:v>
                </c:pt>
                <c:pt idx="118974">
                  <c:v>-132.51449999999997</c:v>
                </c:pt>
                <c:pt idx="118975">
                  <c:v>-132.51249999999999</c:v>
                </c:pt>
                <c:pt idx="118976">
                  <c:v>-132.51049999999998</c:v>
                </c:pt>
                <c:pt idx="118977">
                  <c:v>-132.50849999999997</c:v>
                </c:pt>
                <c:pt idx="118978">
                  <c:v>-132.50649999999999</c:v>
                </c:pt>
                <c:pt idx="118979">
                  <c:v>-132.50449999999998</c:v>
                </c:pt>
                <c:pt idx="118980">
                  <c:v>-132.50249999999997</c:v>
                </c:pt>
                <c:pt idx="118981">
                  <c:v>-132.50049999999999</c:v>
                </c:pt>
                <c:pt idx="118982">
                  <c:v>-132.49849999999998</c:v>
                </c:pt>
                <c:pt idx="118983">
                  <c:v>-132.49649999999997</c:v>
                </c:pt>
                <c:pt idx="118984">
                  <c:v>-132.49449999999999</c:v>
                </c:pt>
                <c:pt idx="118985">
                  <c:v>-132.49249999999998</c:v>
                </c:pt>
                <c:pt idx="118986">
                  <c:v>-132.49049999999997</c:v>
                </c:pt>
                <c:pt idx="118987">
                  <c:v>-132.48849999999999</c:v>
                </c:pt>
                <c:pt idx="118988">
                  <c:v>-132.48649999999998</c:v>
                </c:pt>
                <c:pt idx="118989">
                  <c:v>-132.48449999999997</c:v>
                </c:pt>
                <c:pt idx="118990">
                  <c:v>-132.48249999999999</c:v>
                </c:pt>
                <c:pt idx="118991">
                  <c:v>-132.48049999999998</c:v>
                </c:pt>
                <c:pt idx="118992">
                  <c:v>-132.47849999999997</c:v>
                </c:pt>
                <c:pt idx="118993">
                  <c:v>-132.47649999999999</c:v>
                </c:pt>
                <c:pt idx="118994">
                  <c:v>-132.47449999999998</c:v>
                </c:pt>
                <c:pt idx="118995">
                  <c:v>-132.47249999999997</c:v>
                </c:pt>
                <c:pt idx="118996">
                  <c:v>-132.47049999999999</c:v>
                </c:pt>
                <c:pt idx="118997">
                  <c:v>-132.46849999999998</c:v>
                </c:pt>
                <c:pt idx="118998">
                  <c:v>-132.46649999999997</c:v>
                </c:pt>
                <c:pt idx="118999">
                  <c:v>-132.46449999999999</c:v>
                </c:pt>
                <c:pt idx="119000">
                  <c:v>-132.46249999999998</c:v>
                </c:pt>
                <c:pt idx="119001">
                  <c:v>-132.46049999999997</c:v>
                </c:pt>
                <c:pt idx="119002">
                  <c:v>-132.45849999999999</c:v>
                </c:pt>
                <c:pt idx="119003">
                  <c:v>-132.45649999999998</c:v>
                </c:pt>
                <c:pt idx="119004">
                  <c:v>-132.45449999999997</c:v>
                </c:pt>
                <c:pt idx="119005">
                  <c:v>-132.45249999999999</c:v>
                </c:pt>
                <c:pt idx="119006">
                  <c:v>-132.45049999999998</c:v>
                </c:pt>
                <c:pt idx="119007">
                  <c:v>-132.44849999999997</c:v>
                </c:pt>
                <c:pt idx="119008">
                  <c:v>-132.44649999999999</c:v>
                </c:pt>
                <c:pt idx="119009">
                  <c:v>-132.44449999999998</c:v>
                </c:pt>
                <c:pt idx="119010">
                  <c:v>-132.44249999999997</c:v>
                </c:pt>
                <c:pt idx="119011">
                  <c:v>-132.44049999999999</c:v>
                </c:pt>
                <c:pt idx="119012">
                  <c:v>-132.43849999999998</c:v>
                </c:pt>
                <c:pt idx="119013">
                  <c:v>-132.43649999999997</c:v>
                </c:pt>
                <c:pt idx="119014">
                  <c:v>-132.43449999999999</c:v>
                </c:pt>
                <c:pt idx="119015">
                  <c:v>-132.43249999999998</c:v>
                </c:pt>
                <c:pt idx="119016">
                  <c:v>-132.43049999999997</c:v>
                </c:pt>
                <c:pt idx="119017">
                  <c:v>-132.42849999999999</c:v>
                </c:pt>
                <c:pt idx="119018">
                  <c:v>-132.42649999999998</c:v>
                </c:pt>
                <c:pt idx="119019">
                  <c:v>-132.42449999999997</c:v>
                </c:pt>
                <c:pt idx="119020">
                  <c:v>-132.42249999999999</c:v>
                </c:pt>
                <c:pt idx="119021">
                  <c:v>-132.42049999999998</c:v>
                </c:pt>
                <c:pt idx="119022">
                  <c:v>-132.41849999999997</c:v>
                </c:pt>
                <c:pt idx="119023">
                  <c:v>-132.41649999999998</c:v>
                </c:pt>
                <c:pt idx="119024">
                  <c:v>-132.41449999999998</c:v>
                </c:pt>
                <c:pt idx="119025">
                  <c:v>-132.41249999999997</c:v>
                </c:pt>
                <c:pt idx="119026">
                  <c:v>-132.41049999999998</c:v>
                </c:pt>
                <c:pt idx="119027">
                  <c:v>-132.40849999999998</c:v>
                </c:pt>
                <c:pt idx="119028">
                  <c:v>-132.40649999999997</c:v>
                </c:pt>
                <c:pt idx="119029">
                  <c:v>-132.40449999999998</c:v>
                </c:pt>
                <c:pt idx="119030">
                  <c:v>-132.40249999999997</c:v>
                </c:pt>
                <c:pt idx="119031">
                  <c:v>-132.40049999999997</c:v>
                </c:pt>
                <c:pt idx="119032">
                  <c:v>-132.39849999999998</c:v>
                </c:pt>
                <c:pt idx="119033">
                  <c:v>-132.39649999999997</c:v>
                </c:pt>
                <c:pt idx="119034">
                  <c:v>-132.39449999999997</c:v>
                </c:pt>
                <c:pt idx="119035">
                  <c:v>-132.39249999999998</c:v>
                </c:pt>
                <c:pt idx="119036">
                  <c:v>-132.39049999999997</c:v>
                </c:pt>
                <c:pt idx="119037">
                  <c:v>-132.38849999999996</c:v>
                </c:pt>
                <c:pt idx="119038">
                  <c:v>-132.38649999999998</c:v>
                </c:pt>
                <c:pt idx="119039">
                  <c:v>-132.38449999999997</c:v>
                </c:pt>
                <c:pt idx="119040">
                  <c:v>-132.38249999999996</c:v>
                </c:pt>
                <c:pt idx="119041">
                  <c:v>-132.38049999999998</c:v>
                </c:pt>
                <c:pt idx="119042">
                  <c:v>-132.37849999999997</c:v>
                </c:pt>
                <c:pt idx="119043">
                  <c:v>-132.37649999999996</c:v>
                </c:pt>
                <c:pt idx="119044">
                  <c:v>-132.37449999999998</c:v>
                </c:pt>
                <c:pt idx="119045">
                  <c:v>-132.37249999999997</c:v>
                </c:pt>
                <c:pt idx="119046">
                  <c:v>-132.37049999999996</c:v>
                </c:pt>
                <c:pt idx="119047">
                  <c:v>-132.36849999999998</c:v>
                </c:pt>
                <c:pt idx="119048">
                  <c:v>-132.36649999999997</c:v>
                </c:pt>
                <c:pt idx="119049">
                  <c:v>-132.36449999999996</c:v>
                </c:pt>
                <c:pt idx="119050">
                  <c:v>-132.36249999999998</c:v>
                </c:pt>
                <c:pt idx="119051">
                  <c:v>-132.36049999999997</c:v>
                </c:pt>
                <c:pt idx="119052">
                  <c:v>-132.35849999999996</c:v>
                </c:pt>
                <c:pt idx="119053">
                  <c:v>-132.35649999999998</c:v>
                </c:pt>
                <c:pt idx="119054">
                  <c:v>-132.35449999999997</c:v>
                </c:pt>
                <c:pt idx="119055">
                  <c:v>-132.35249999999996</c:v>
                </c:pt>
                <c:pt idx="119056">
                  <c:v>-132.35049999999998</c:v>
                </c:pt>
                <c:pt idx="119057">
                  <c:v>-132.34849999999997</c:v>
                </c:pt>
                <c:pt idx="119058">
                  <c:v>-132.34649999999996</c:v>
                </c:pt>
                <c:pt idx="119059">
                  <c:v>-132.34449999999998</c:v>
                </c:pt>
                <c:pt idx="119060">
                  <c:v>-132.34249999999997</c:v>
                </c:pt>
                <c:pt idx="119061">
                  <c:v>-132.34049999999996</c:v>
                </c:pt>
                <c:pt idx="119062">
                  <c:v>-132.33849999999998</c:v>
                </c:pt>
                <c:pt idx="119063">
                  <c:v>-132.33649999999997</c:v>
                </c:pt>
                <c:pt idx="119064">
                  <c:v>-132.33449999999999</c:v>
                </c:pt>
                <c:pt idx="119065">
                  <c:v>-132.33249999999998</c:v>
                </c:pt>
                <c:pt idx="119066">
                  <c:v>-132.33049999999997</c:v>
                </c:pt>
                <c:pt idx="119067">
                  <c:v>-132.32849999999999</c:v>
                </c:pt>
                <c:pt idx="119068">
                  <c:v>-132.32649999999998</c:v>
                </c:pt>
                <c:pt idx="119069">
                  <c:v>-132.32449999999997</c:v>
                </c:pt>
                <c:pt idx="119070">
                  <c:v>-132.32249999999999</c:v>
                </c:pt>
                <c:pt idx="119071">
                  <c:v>-132.32049999999998</c:v>
                </c:pt>
                <c:pt idx="119072">
                  <c:v>-132.31849999999997</c:v>
                </c:pt>
                <c:pt idx="119073">
                  <c:v>-132.31649999999999</c:v>
                </c:pt>
                <c:pt idx="119074">
                  <c:v>-132.31449999999998</c:v>
                </c:pt>
                <c:pt idx="119075">
                  <c:v>-132.31249999999997</c:v>
                </c:pt>
                <c:pt idx="119076">
                  <c:v>-132.31049999999999</c:v>
                </c:pt>
                <c:pt idx="119077">
                  <c:v>-132.30849999999998</c:v>
                </c:pt>
                <c:pt idx="119078">
                  <c:v>-132.30649999999997</c:v>
                </c:pt>
                <c:pt idx="119079">
                  <c:v>-132.30449999999999</c:v>
                </c:pt>
                <c:pt idx="119080">
                  <c:v>-132.30249999999998</c:v>
                </c:pt>
                <c:pt idx="119081">
                  <c:v>-132.30049999999997</c:v>
                </c:pt>
                <c:pt idx="119082">
                  <c:v>-132.29849999999999</c:v>
                </c:pt>
                <c:pt idx="119083">
                  <c:v>-132.29649999999998</c:v>
                </c:pt>
                <c:pt idx="119084">
                  <c:v>-132.29449999999997</c:v>
                </c:pt>
                <c:pt idx="119085">
                  <c:v>-132.29249999999999</c:v>
                </c:pt>
                <c:pt idx="119086">
                  <c:v>-132.29049999999998</c:v>
                </c:pt>
                <c:pt idx="119087">
                  <c:v>-132.28849999999997</c:v>
                </c:pt>
                <c:pt idx="119088">
                  <c:v>-132.28649999999999</c:v>
                </c:pt>
                <c:pt idx="119089">
                  <c:v>-132.28449999999998</c:v>
                </c:pt>
                <c:pt idx="119090">
                  <c:v>-132.28249999999997</c:v>
                </c:pt>
                <c:pt idx="119091">
                  <c:v>-132.28049999999999</c:v>
                </c:pt>
                <c:pt idx="119092">
                  <c:v>-132.27849999999998</c:v>
                </c:pt>
                <c:pt idx="119093">
                  <c:v>-132.27649999999997</c:v>
                </c:pt>
                <c:pt idx="119094">
                  <c:v>-132.27449999999999</c:v>
                </c:pt>
                <c:pt idx="119095">
                  <c:v>-132.27249999999998</c:v>
                </c:pt>
                <c:pt idx="119096">
                  <c:v>-132.27049999999997</c:v>
                </c:pt>
                <c:pt idx="119097">
                  <c:v>-132.26849999999999</c:v>
                </c:pt>
                <c:pt idx="119098">
                  <c:v>-132.26649999999998</c:v>
                </c:pt>
                <c:pt idx="119099">
                  <c:v>-132.26449999999997</c:v>
                </c:pt>
                <c:pt idx="119100">
                  <c:v>-132.26249999999999</c:v>
                </c:pt>
                <c:pt idx="119101">
                  <c:v>-132.26049999999998</c:v>
                </c:pt>
                <c:pt idx="119102">
                  <c:v>-132.25849999999997</c:v>
                </c:pt>
                <c:pt idx="119103">
                  <c:v>-132.25649999999999</c:v>
                </c:pt>
                <c:pt idx="119104">
                  <c:v>-132.25449999999998</c:v>
                </c:pt>
                <c:pt idx="119105">
                  <c:v>-132.25249999999997</c:v>
                </c:pt>
                <c:pt idx="119106">
                  <c:v>-132.25049999999999</c:v>
                </c:pt>
                <c:pt idx="119107">
                  <c:v>-132.24849999999998</c:v>
                </c:pt>
                <c:pt idx="119108">
                  <c:v>-132.24649999999997</c:v>
                </c:pt>
                <c:pt idx="119109">
                  <c:v>-132.24449999999999</c:v>
                </c:pt>
                <c:pt idx="119110">
                  <c:v>-132.24249999999998</c:v>
                </c:pt>
                <c:pt idx="119111">
                  <c:v>-132.24049999999997</c:v>
                </c:pt>
                <c:pt idx="119112">
                  <c:v>-132.23849999999999</c:v>
                </c:pt>
                <c:pt idx="119113">
                  <c:v>-132.23649999999998</c:v>
                </c:pt>
                <c:pt idx="119114">
                  <c:v>-132.23449999999997</c:v>
                </c:pt>
                <c:pt idx="119115">
                  <c:v>-132.23249999999999</c:v>
                </c:pt>
                <c:pt idx="119116">
                  <c:v>-132.23049999999998</c:v>
                </c:pt>
                <c:pt idx="119117">
                  <c:v>-132.22849999999997</c:v>
                </c:pt>
                <c:pt idx="119118">
                  <c:v>-132.22649999999999</c:v>
                </c:pt>
                <c:pt idx="119119">
                  <c:v>-132.22449999999998</c:v>
                </c:pt>
                <c:pt idx="119120">
                  <c:v>-132.22249999999997</c:v>
                </c:pt>
                <c:pt idx="119121">
                  <c:v>-132.22049999999999</c:v>
                </c:pt>
                <c:pt idx="119122">
                  <c:v>-132.21849999999998</c:v>
                </c:pt>
                <c:pt idx="119123">
                  <c:v>-132.21649999999997</c:v>
                </c:pt>
                <c:pt idx="119124">
                  <c:v>-132.21449999999999</c:v>
                </c:pt>
                <c:pt idx="119125">
                  <c:v>-132.21249999999998</c:v>
                </c:pt>
                <c:pt idx="119126">
                  <c:v>-132.21049999999997</c:v>
                </c:pt>
                <c:pt idx="119127">
                  <c:v>-132.20849999999999</c:v>
                </c:pt>
                <c:pt idx="119128">
                  <c:v>-132.20649999999998</c:v>
                </c:pt>
                <c:pt idx="119129">
                  <c:v>-132.20449999999997</c:v>
                </c:pt>
                <c:pt idx="119130">
                  <c:v>-132.20249999999999</c:v>
                </c:pt>
                <c:pt idx="119131">
                  <c:v>-132.20049999999998</c:v>
                </c:pt>
                <c:pt idx="119132">
                  <c:v>-132.19849999999997</c:v>
                </c:pt>
                <c:pt idx="119133">
                  <c:v>-132.19649999999999</c:v>
                </c:pt>
                <c:pt idx="119134">
                  <c:v>-132.19449999999998</c:v>
                </c:pt>
                <c:pt idx="119135">
                  <c:v>-132.19249999999997</c:v>
                </c:pt>
                <c:pt idx="119136">
                  <c:v>-132.19049999999999</c:v>
                </c:pt>
                <c:pt idx="119137">
                  <c:v>-132.18849999999998</c:v>
                </c:pt>
                <c:pt idx="119138">
                  <c:v>-132.18649999999997</c:v>
                </c:pt>
                <c:pt idx="119139">
                  <c:v>-132.18449999999999</c:v>
                </c:pt>
                <c:pt idx="119140">
                  <c:v>-132.18249999999998</c:v>
                </c:pt>
                <c:pt idx="119141">
                  <c:v>-132.18049999999997</c:v>
                </c:pt>
                <c:pt idx="119142">
                  <c:v>-132.17849999999999</c:v>
                </c:pt>
                <c:pt idx="119143">
                  <c:v>-132.17649999999998</c:v>
                </c:pt>
                <c:pt idx="119144">
                  <c:v>-132.17449999999997</c:v>
                </c:pt>
                <c:pt idx="119145">
                  <c:v>-132.17249999999999</c:v>
                </c:pt>
                <c:pt idx="119146">
                  <c:v>-132.17049999999998</c:v>
                </c:pt>
                <c:pt idx="119147">
                  <c:v>-132.16849999999997</c:v>
                </c:pt>
                <c:pt idx="119148">
                  <c:v>-132.16649999999998</c:v>
                </c:pt>
                <c:pt idx="119149">
                  <c:v>-132.16449999999998</c:v>
                </c:pt>
                <c:pt idx="119150">
                  <c:v>-132.16249999999997</c:v>
                </c:pt>
                <c:pt idx="119151">
                  <c:v>-132.16049999999998</c:v>
                </c:pt>
                <c:pt idx="119152">
                  <c:v>-132.15849999999998</c:v>
                </c:pt>
                <c:pt idx="119153">
                  <c:v>-132.15649999999997</c:v>
                </c:pt>
                <c:pt idx="119154">
                  <c:v>-132.15449999999998</c:v>
                </c:pt>
                <c:pt idx="119155">
                  <c:v>-132.15249999999997</c:v>
                </c:pt>
                <c:pt idx="119156">
                  <c:v>-132.15049999999997</c:v>
                </c:pt>
                <c:pt idx="119157">
                  <c:v>-132.14849999999998</c:v>
                </c:pt>
                <c:pt idx="119158">
                  <c:v>-132.14649999999997</c:v>
                </c:pt>
                <c:pt idx="119159">
                  <c:v>-132.14449999999997</c:v>
                </c:pt>
                <c:pt idx="119160">
                  <c:v>-132.14249999999998</c:v>
                </c:pt>
                <c:pt idx="119161">
                  <c:v>-132.14049999999997</c:v>
                </c:pt>
                <c:pt idx="119162">
                  <c:v>-132.13849999999996</c:v>
                </c:pt>
                <c:pt idx="119163">
                  <c:v>-132.13649999999998</c:v>
                </c:pt>
                <c:pt idx="119164">
                  <c:v>-132.13449999999997</c:v>
                </c:pt>
                <c:pt idx="119165">
                  <c:v>-132.13249999999996</c:v>
                </c:pt>
                <c:pt idx="119166">
                  <c:v>-132.13049999999998</c:v>
                </c:pt>
                <c:pt idx="119167">
                  <c:v>-132.12849999999997</c:v>
                </c:pt>
                <c:pt idx="119168">
                  <c:v>-132.12649999999996</c:v>
                </c:pt>
                <c:pt idx="119169">
                  <c:v>-132.12449999999998</c:v>
                </c:pt>
                <c:pt idx="119170">
                  <c:v>-132.12249999999997</c:v>
                </c:pt>
                <c:pt idx="119171">
                  <c:v>-132.12049999999996</c:v>
                </c:pt>
                <c:pt idx="119172">
                  <c:v>-132.11849999999998</c:v>
                </c:pt>
                <c:pt idx="119173">
                  <c:v>-132.11649999999997</c:v>
                </c:pt>
                <c:pt idx="119174">
                  <c:v>-132.11449999999996</c:v>
                </c:pt>
                <c:pt idx="119175">
                  <c:v>-132.11249999999998</c:v>
                </c:pt>
                <c:pt idx="119176">
                  <c:v>-132.11049999999997</c:v>
                </c:pt>
                <c:pt idx="119177">
                  <c:v>-132.10849999999996</c:v>
                </c:pt>
                <c:pt idx="119178">
                  <c:v>-132.10649999999998</c:v>
                </c:pt>
                <c:pt idx="119179">
                  <c:v>-132.10449999999997</c:v>
                </c:pt>
                <c:pt idx="119180">
                  <c:v>-132.10249999999996</c:v>
                </c:pt>
                <c:pt idx="119181">
                  <c:v>-132.10049999999998</c:v>
                </c:pt>
                <c:pt idx="119182">
                  <c:v>-132.09849999999997</c:v>
                </c:pt>
                <c:pt idx="119183">
                  <c:v>-132.09649999999996</c:v>
                </c:pt>
                <c:pt idx="119184">
                  <c:v>-132.09449999999998</c:v>
                </c:pt>
                <c:pt idx="119185">
                  <c:v>-132.09249999999997</c:v>
                </c:pt>
                <c:pt idx="119186">
                  <c:v>-132.09049999999996</c:v>
                </c:pt>
                <c:pt idx="119187">
                  <c:v>-132.08849999999998</c:v>
                </c:pt>
                <c:pt idx="119188">
                  <c:v>-132.08649999999997</c:v>
                </c:pt>
                <c:pt idx="119189">
                  <c:v>-132.08449999999999</c:v>
                </c:pt>
                <c:pt idx="119190">
                  <c:v>-132.08249999999998</c:v>
                </c:pt>
                <c:pt idx="119191">
                  <c:v>-132.08049999999997</c:v>
                </c:pt>
                <c:pt idx="119192">
                  <c:v>-132.07849999999999</c:v>
                </c:pt>
                <c:pt idx="119193">
                  <c:v>-132.07649999999998</c:v>
                </c:pt>
                <c:pt idx="119194">
                  <c:v>-132.07449999999997</c:v>
                </c:pt>
                <c:pt idx="119195">
                  <c:v>-132.07249999999999</c:v>
                </c:pt>
                <c:pt idx="119196">
                  <c:v>-132.07049999999998</c:v>
                </c:pt>
                <c:pt idx="119197">
                  <c:v>-132.06849999999997</c:v>
                </c:pt>
                <c:pt idx="119198">
                  <c:v>-132.06649999999999</c:v>
                </c:pt>
                <c:pt idx="119199">
                  <c:v>-132.06449999999998</c:v>
                </c:pt>
                <c:pt idx="119200">
                  <c:v>-132.06249999999997</c:v>
                </c:pt>
                <c:pt idx="119201">
                  <c:v>-132.06049999999999</c:v>
                </c:pt>
                <c:pt idx="119202">
                  <c:v>-132.05849999999998</c:v>
                </c:pt>
                <c:pt idx="119203">
                  <c:v>-132.05649999999997</c:v>
                </c:pt>
                <c:pt idx="119204">
                  <c:v>-132.05449999999999</c:v>
                </c:pt>
                <c:pt idx="119205">
                  <c:v>-132.05249999999998</c:v>
                </c:pt>
                <c:pt idx="119206">
                  <c:v>-132.05049999999997</c:v>
                </c:pt>
                <c:pt idx="119207">
                  <c:v>-132.04849999999999</c:v>
                </c:pt>
                <c:pt idx="119208">
                  <c:v>-132.04649999999998</c:v>
                </c:pt>
                <c:pt idx="119209">
                  <c:v>-132.04449999999997</c:v>
                </c:pt>
                <c:pt idx="119210">
                  <c:v>-132.04249999999999</c:v>
                </c:pt>
                <c:pt idx="119211">
                  <c:v>-132.04049999999998</c:v>
                </c:pt>
                <c:pt idx="119212">
                  <c:v>-132.03849999999997</c:v>
                </c:pt>
                <c:pt idx="119213">
                  <c:v>-132.03649999999999</c:v>
                </c:pt>
                <c:pt idx="119214">
                  <c:v>-132.03449999999998</c:v>
                </c:pt>
                <c:pt idx="119215">
                  <c:v>-132.03249999999997</c:v>
                </c:pt>
                <c:pt idx="119216">
                  <c:v>-132.03049999999999</c:v>
                </c:pt>
                <c:pt idx="119217">
                  <c:v>-132.02849999999998</c:v>
                </c:pt>
                <c:pt idx="119218">
                  <c:v>-132.02649999999997</c:v>
                </c:pt>
                <c:pt idx="119219">
                  <c:v>-132.02449999999999</c:v>
                </c:pt>
                <c:pt idx="119220">
                  <c:v>-132.02249999999998</c:v>
                </c:pt>
                <c:pt idx="119221">
                  <c:v>-132.02049999999997</c:v>
                </c:pt>
                <c:pt idx="119222">
                  <c:v>-132.01849999999999</c:v>
                </c:pt>
                <c:pt idx="119223">
                  <c:v>-132.01649999999998</c:v>
                </c:pt>
                <c:pt idx="119224">
                  <c:v>-132.01449999999997</c:v>
                </c:pt>
                <c:pt idx="119225">
                  <c:v>-132.01249999999999</c:v>
                </c:pt>
                <c:pt idx="119226">
                  <c:v>-132.01049999999998</c:v>
                </c:pt>
                <c:pt idx="119227">
                  <c:v>-132.00849999999997</c:v>
                </c:pt>
                <c:pt idx="119228">
                  <c:v>-132.00649999999999</c:v>
                </c:pt>
                <c:pt idx="119229">
                  <c:v>-132.00449999999998</c:v>
                </c:pt>
                <c:pt idx="119230">
                  <c:v>-132.00249999999997</c:v>
                </c:pt>
                <c:pt idx="119231">
                  <c:v>-132.00049999999999</c:v>
                </c:pt>
                <c:pt idx="119232">
                  <c:v>-131.99849999999998</c:v>
                </c:pt>
                <c:pt idx="119233">
                  <c:v>-131.99649999999997</c:v>
                </c:pt>
                <c:pt idx="119234">
                  <c:v>-131.99449999999999</c:v>
                </c:pt>
                <c:pt idx="119235">
                  <c:v>-131.99249999999998</c:v>
                </c:pt>
                <c:pt idx="119236">
                  <c:v>-131.99049999999997</c:v>
                </c:pt>
                <c:pt idx="119237">
                  <c:v>-131.98849999999999</c:v>
                </c:pt>
                <c:pt idx="119238">
                  <c:v>-131.98649999999998</c:v>
                </c:pt>
                <c:pt idx="119239">
                  <c:v>-131.98449999999997</c:v>
                </c:pt>
                <c:pt idx="119240">
                  <c:v>-131.98249999999999</c:v>
                </c:pt>
                <c:pt idx="119241">
                  <c:v>-131.98049999999998</c:v>
                </c:pt>
                <c:pt idx="119242">
                  <c:v>-131.97849999999997</c:v>
                </c:pt>
                <c:pt idx="119243">
                  <c:v>-131.97649999999999</c:v>
                </c:pt>
                <c:pt idx="119244">
                  <c:v>-131.97449999999998</c:v>
                </c:pt>
                <c:pt idx="119245">
                  <c:v>-131.97249999999997</c:v>
                </c:pt>
                <c:pt idx="119246">
                  <c:v>-131.97049999999999</c:v>
                </c:pt>
                <c:pt idx="119247">
                  <c:v>-131.96849999999998</c:v>
                </c:pt>
                <c:pt idx="119248">
                  <c:v>-131.96649999999997</c:v>
                </c:pt>
                <c:pt idx="119249">
                  <c:v>-131.96449999999999</c:v>
                </c:pt>
                <c:pt idx="119250">
                  <c:v>-131.96249999999998</c:v>
                </c:pt>
                <c:pt idx="119251">
                  <c:v>-131.96049999999997</c:v>
                </c:pt>
                <c:pt idx="119252">
                  <c:v>-131.95849999999999</c:v>
                </c:pt>
                <c:pt idx="119253">
                  <c:v>-131.95649999999998</c:v>
                </c:pt>
                <c:pt idx="119254">
                  <c:v>-131.95449999999997</c:v>
                </c:pt>
                <c:pt idx="119255">
                  <c:v>-131.95249999999999</c:v>
                </c:pt>
                <c:pt idx="119256">
                  <c:v>-131.95049999999998</c:v>
                </c:pt>
                <c:pt idx="119257">
                  <c:v>-131.94849999999997</c:v>
                </c:pt>
                <c:pt idx="119258">
                  <c:v>-131.94649999999999</c:v>
                </c:pt>
                <c:pt idx="119259">
                  <c:v>-131.94449999999998</c:v>
                </c:pt>
                <c:pt idx="119260">
                  <c:v>-131.94249999999997</c:v>
                </c:pt>
                <c:pt idx="119261">
                  <c:v>-131.94049999999999</c:v>
                </c:pt>
                <c:pt idx="119262">
                  <c:v>-131.93849999999998</c:v>
                </c:pt>
                <c:pt idx="119263">
                  <c:v>-131.93649999999997</c:v>
                </c:pt>
                <c:pt idx="119264">
                  <c:v>-131.93449999999999</c:v>
                </c:pt>
                <c:pt idx="119265">
                  <c:v>-131.93249999999998</c:v>
                </c:pt>
                <c:pt idx="119266">
                  <c:v>-131.93049999999997</c:v>
                </c:pt>
                <c:pt idx="119267">
                  <c:v>-131.92849999999999</c:v>
                </c:pt>
                <c:pt idx="119268">
                  <c:v>-131.92649999999998</c:v>
                </c:pt>
                <c:pt idx="119269">
                  <c:v>-131.92449999999997</c:v>
                </c:pt>
                <c:pt idx="119270">
                  <c:v>-131.92249999999999</c:v>
                </c:pt>
                <c:pt idx="119271">
                  <c:v>-131.92049999999998</c:v>
                </c:pt>
                <c:pt idx="119272">
                  <c:v>-131.91849999999997</c:v>
                </c:pt>
                <c:pt idx="119273">
                  <c:v>-131.91649999999998</c:v>
                </c:pt>
                <c:pt idx="119274">
                  <c:v>-131.91449999999998</c:v>
                </c:pt>
                <c:pt idx="119275">
                  <c:v>-131.91249999999997</c:v>
                </c:pt>
                <c:pt idx="119276">
                  <c:v>-131.91049999999998</c:v>
                </c:pt>
                <c:pt idx="119277">
                  <c:v>-131.90849999999998</c:v>
                </c:pt>
                <c:pt idx="119278">
                  <c:v>-131.90649999999997</c:v>
                </c:pt>
                <c:pt idx="119279">
                  <c:v>-131.90449999999998</c:v>
                </c:pt>
                <c:pt idx="119280">
                  <c:v>-131.90249999999997</c:v>
                </c:pt>
                <c:pt idx="119281">
                  <c:v>-131.90049999999997</c:v>
                </c:pt>
                <c:pt idx="119282">
                  <c:v>-131.89849999999998</c:v>
                </c:pt>
                <c:pt idx="119283">
                  <c:v>-131.89649999999997</c:v>
                </c:pt>
                <c:pt idx="119284">
                  <c:v>-131.89449999999997</c:v>
                </c:pt>
                <c:pt idx="119285">
                  <c:v>-131.89249999999998</c:v>
                </c:pt>
                <c:pt idx="119286">
                  <c:v>-131.89049999999997</c:v>
                </c:pt>
                <c:pt idx="119287">
                  <c:v>-131.88849999999996</c:v>
                </c:pt>
                <c:pt idx="119288">
                  <c:v>-131.88649999999998</c:v>
                </c:pt>
                <c:pt idx="119289">
                  <c:v>-131.88449999999997</c:v>
                </c:pt>
                <c:pt idx="119290">
                  <c:v>-131.88249999999996</c:v>
                </c:pt>
                <c:pt idx="119291">
                  <c:v>-131.88049999999998</c:v>
                </c:pt>
                <c:pt idx="119292">
                  <c:v>-131.87849999999997</c:v>
                </c:pt>
                <c:pt idx="119293">
                  <c:v>-131.87649999999996</c:v>
                </c:pt>
                <c:pt idx="119294">
                  <c:v>-131.87449999999998</c:v>
                </c:pt>
                <c:pt idx="119295">
                  <c:v>-131.87249999999997</c:v>
                </c:pt>
                <c:pt idx="119296">
                  <c:v>-131.87049999999996</c:v>
                </c:pt>
                <c:pt idx="119297">
                  <c:v>-131.86849999999998</c:v>
                </c:pt>
                <c:pt idx="119298">
                  <c:v>-131.86649999999997</c:v>
                </c:pt>
                <c:pt idx="119299">
                  <c:v>-131.86449999999996</c:v>
                </c:pt>
                <c:pt idx="119300">
                  <c:v>-131.86249999999998</c:v>
                </c:pt>
                <c:pt idx="119301">
                  <c:v>-131.86049999999997</c:v>
                </c:pt>
                <c:pt idx="119302">
                  <c:v>-131.85849999999996</c:v>
                </c:pt>
                <c:pt idx="119303">
                  <c:v>-131.85649999999998</c:v>
                </c:pt>
                <c:pt idx="119304">
                  <c:v>-131.85449999999997</c:v>
                </c:pt>
                <c:pt idx="119305">
                  <c:v>-131.85249999999996</c:v>
                </c:pt>
                <c:pt idx="119306">
                  <c:v>-131.85049999999998</c:v>
                </c:pt>
                <c:pt idx="119307">
                  <c:v>-131.84849999999997</c:v>
                </c:pt>
                <c:pt idx="119308">
                  <c:v>-131.84649999999996</c:v>
                </c:pt>
                <c:pt idx="119309">
                  <c:v>-131.84449999999998</c:v>
                </c:pt>
                <c:pt idx="119310">
                  <c:v>-131.84249999999997</c:v>
                </c:pt>
                <c:pt idx="119311">
                  <c:v>-131.84049999999996</c:v>
                </c:pt>
                <c:pt idx="119312">
                  <c:v>-131.83849999999998</c:v>
                </c:pt>
                <c:pt idx="119313">
                  <c:v>-131.83649999999997</c:v>
                </c:pt>
                <c:pt idx="119314">
                  <c:v>-131.83449999999999</c:v>
                </c:pt>
                <c:pt idx="119315">
                  <c:v>-131.83249999999998</c:v>
                </c:pt>
                <c:pt idx="119316">
                  <c:v>-131.83049999999997</c:v>
                </c:pt>
                <c:pt idx="119317">
                  <c:v>-131.82849999999999</c:v>
                </c:pt>
                <c:pt idx="119318">
                  <c:v>-131.82649999999998</c:v>
                </c:pt>
                <c:pt idx="119319">
                  <c:v>-131.82449999999997</c:v>
                </c:pt>
                <c:pt idx="119320">
                  <c:v>-131.82249999999999</c:v>
                </c:pt>
                <c:pt idx="119321">
                  <c:v>-131.82049999999998</c:v>
                </c:pt>
                <c:pt idx="119322">
                  <c:v>-131.81849999999997</c:v>
                </c:pt>
                <c:pt idx="119323">
                  <c:v>-131.81649999999999</c:v>
                </c:pt>
                <c:pt idx="119324">
                  <c:v>-131.81449999999998</c:v>
                </c:pt>
                <c:pt idx="119325">
                  <c:v>-131.81249999999997</c:v>
                </c:pt>
                <c:pt idx="119326">
                  <c:v>-131.81049999999999</c:v>
                </c:pt>
                <c:pt idx="119327">
                  <c:v>-131.80849999999998</c:v>
                </c:pt>
                <c:pt idx="119328">
                  <c:v>-131.80649999999997</c:v>
                </c:pt>
                <c:pt idx="119329">
                  <c:v>-131.80449999999999</c:v>
                </c:pt>
                <c:pt idx="119330">
                  <c:v>-131.80249999999998</c:v>
                </c:pt>
                <c:pt idx="119331">
                  <c:v>-131.80049999999997</c:v>
                </c:pt>
                <c:pt idx="119332">
                  <c:v>-131.79849999999999</c:v>
                </c:pt>
                <c:pt idx="119333">
                  <c:v>-131.79649999999998</c:v>
                </c:pt>
                <c:pt idx="119334">
                  <c:v>-131.79449999999997</c:v>
                </c:pt>
                <c:pt idx="119335">
                  <c:v>-131.79249999999999</c:v>
                </c:pt>
                <c:pt idx="119336">
                  <c:v>-131.79049999999998</c:v>
                </c:pt>
                <c:pt idx="119337">
                  <c:v>-131.78849999999997</c:v>
                </c:pt>
                <c:pt idx="119338">
                  <c:v>-131.78649999999999</c:v>
                </c:pt>
                <c:pt idx="119339">
                  <c:v>-131.78449999999998</c:v>
                </c:pt>
                <c:pt idx="119340">
                  <c:v>-131.78249999999997</c:v>
                </c:pt>
                <c:pt idx="119341">
                  <c:v>-131.78049999999999</c:v>
                </c:pt>
                <c:pt idx="119342">
                  <c:v>-131.77849999999998</c:v>
                </c:pt>
                <c:pt idx="119343">
                  <c:v>-131.77649999999997</c:v>
                </c:pt>
                <c:pt idx="119344">
                  <c:v>-131.77449999999999</c:v>
                </c:pt>
                <c:pt idx="119345">
                  <c:v>-131.77249999999998</c:v>
                </c:pt>
                <c:pt idx="119346">
                  <c:v>-131.77049999999997</c:v>
                </c:pt>
                <c:pt idx="119347">
                  <c:v>-131.76849999999999</c:v>
                </c:pt>
                <c:pt idx="119348">
                  <c:v>-131.76649999999998</c:v>
                </c:pt>
                <c:pt idx="119349">
                  <c:v>-131.76449999999997</c:v>
                </c:pt>
                <c:pt idx="119350">
                  <c:v>-131.76249999999999</c:v>
                </c:pt>
                <c:pt idx="119351">
                  <c:v>-131.76049999999998</c:v>
                </c:pt>
                <c:pt idx="119352">
                  <c:v>-131.75849999999997</c:v>
                </c:pt>
                <c:pt idx="119353">
                  <c:v>-131.75649999999999</c:v>
                </c:pt>
                <c:pt idx="119354">
                  <c:v>-131.75449999999998</c:v>
                </c:pt>
                <c:pt idx="119355">
                  <c:v>-131.75249999999997</c:v>
                </c:pt>
                <c:pt idx="119356">
                  <c:v>-131.75049999999999</c:v>
                </c:pt>
                <c:pt idx="119357">
                  <c:v>-131.74849999999998</c:v>
                </c:pt>
                <c:pt idx="119358">
                  <c:v>-131.74649999999997</c:v>
                </c:pt>
                <c:pt idx="119359">
                  <c:v>-131.74449999999999</c:v>
                </c:pt>
                <c:pt idx="119360">
                  <c:v>-131.74249999999998</c:v>
                </c:pt>
                <c:pt idx="119361">
                  <c:v>-131.74049999999997</c:v>
                </c:pt>
                <c:pt idx="119362">
                  <c:v>-131.73849999999999</c:v>
                </c:pt>
                <c:pt idx="119363">
                  <c:v>-131.73649999999998</c:v>
                </c:pt>
                <c:pt idx="119364">
                  <c:v>-131.73449999999997</c:v>
                </c:pt>
                <c:pt idx="119365">
                  <c:v>-131.73249999999999</c:v>
                </c:pt>
                <c:pt idx="119366">
                  <c:v>-131.73049999999998</c:v>
                </c:pt>
                <c:pt idx="119367">
                  <c:v>-131.72849999999997</c:v>
                </c:pt>
                <c:pt idx="119368">
                  <c:v>-131.72649999999999</c:v>
                </c:pt>
                <c:pt idx="119369">
                  <c:v>-131.72449999999998</c:v>
                </c:pt>
                <c:pt idx="119370">
                  <c:v>-131.72249999999997</c:v>
                </c:pt>
                <c:pt idx="119371">
                  <c:v>-131.72049999999999</c:v>
                </c:pt>
                <c:pt idx="119372">
                  <c:v>-131.71849999999998</c:v>
                </c:pt>
                <c:pt idx="119373">
                  <c:v>-131.71649999999997</c:v>
                </c:pt>
                <c:pt idx="119374">
                  <c:v>-131.71449999999999</c:v>
                </c:pt>
                <c:pt idx="119375">
                  <c:v>-131.71249999999998</c:v>
                </c:pt>
                <c:pt idx="119376">
                  <c:v>-131.71049999999997</c:v>
                </c:pt>
                <c:pt idx="119377">
                  <c:v>-131.70849999999999</c:v>
                </c:pt>
                <c:pt idx="119378">
                  <c:v>-131.70649999999998</c:v>
                </c:pt>
                <c:pt idx="119379">
                  <c:v>-131.70449999999997</c:v>
                </c:pt>
                <c:pt idx="119380">
                  <c:v>-131.70249999999999</c:v>
                </c:pt>
                <c:pt idx="119381">
                  <c:v>-131.70049999999998</c:v>
                </c:pt>
                <c:pt idx="119382">
                  <c:v>-131.69849999999997</c:v>
                </c:pt>
                <c:pt idx="119383">
                  <c:v>-131.69649999999999</c:v>
                </c:pt>
                <c:pt idx="119384">
                  <c:v>-131.69449999999998</c:v>
                </c:pt>
                <c:pt idx="119385">
                  <c:v>-131.69249999999997</c:v>
                </c:pt>
                <c:pt idx="119386">
                  <c:v>-131.69049999999999</c:v>
                </c:pt>
                <c:pt idx="119387">
                  <c:v>-131.68849999999998</c:v>
                </c:pt>
                <c:pt idx="119388">
                  <c:v>-131.68649999999997</c:v>
                </c:pt>
                <c:pt idx="119389">
                  <c:v>-131.68449999999999</c:v>
                </c:pt>
                <c:pt idx="119390">
                  <c:v>-131.68249999999998</c:v>
                </c:pt>
                <c:pt idx="119391">
                  <c:v>-131.68049999999997</c:v>
                </c:pt>
                <c:pt idx="119392">
                  <c:v>-131.67849999999999</c:v>
                </c:pt>
                <c:pt idx="119393">
                  <c:v>-131.67649999999998</c:v>
                </c:pt>
                <c:pt idx="119394">
                  <c:v>-131.67449999999997</c:v>
                </c:pt>
                <c:pt idx="119395">
                  <c:v>-131.67249999999999</c:v>
                </c:pt>
                <c:pt idx="119396">
                  <c:v>-131.67049999999998</c:v>
                </c:pt>
                <c:pt idx="119397">
                  <c:v>-131.66849999999997</c:v>
                </c:pt>
                <c:pt idx="119398">
                  <c:v>-131.66649999999998</c:v>
                </c:pt>
                <c:pt idx="119399">
                  <c:v>-131.66449999999998</c:v>
                </c:pt>
                <c:pt idx="119400">
                  <c:v>-131.66249999999997</c:v>
                </c:pt>
                <c:pt idx="119401">
                  <c:v>-131.66049999999998</c:v>
                </c:pt>
                <c:pt idx="119402">
                  <c:v>-131.65849999999998</c:v>
                </c:pt>
                <c:pt idx="119403">
                  <c:v>-131.65649999999997</c:v>
                </c:pt>
                <c:pt idx="119404">
                  <c:v>-131.65449999999998</c:v>
                </c:pt>
                <c:pt idx="119405">
                  <c:v>-131.65249999999997</c:v>
                </c:pt>
                <c:pt idx="119406">
                  <c:v>-131.65049999999997</c:v>
                </c:pt>
                <c:pt idx="119407">
                  <c:v>-131.64849999999998</c:v>
                </c:pt>
                <c:pt idx="119408">
                  <c:v>-131.64649999999997</c:v>
                </c:pt>
                <c:pt idx="119409">
                  <c:v>-131.64449999999997</c:v>
                </c:pt>
                <c:pt idx="119410">
                  <c:v>-131.64249999999998</c:v>
                </c:pt>
                <c:pt idx="119411">
                  <c:v>-131.64049999999997</c:v>
                </c:pt>
                <c:pt idx="119412">
                  <c:v>-131.63849999999996</c:v>
                </c:pt>
                <c:pt idx="119413">
                  <c:v>-131.63649999999998</c:v>
                </c:pt>
                <c:pt idx="119414">
                  <c:v>-131.63449999999997</c:v>
                </c:pt>
                <c:pt idx="119415">
                  <c:v>-131.63249999999996</c:v>
                </c:pt>
                <c:pt idx="119416">
                  <c:v>-131.63049999999998</c:v>
                </c:pt>
                <c:pt idx="119417">
                  <c:v>-131.62849999999997</c:v>
                </c:pt>
                <c:pt idx="119418">
                  <c:v>-131.62649999999996</c:v>
                </c:pt>
                <c:pt idx="119419">
                  <c:v>-131.62449999999998</c:v>
                </c:pt>
                <c:pt idx="119420">
                  <c:v>-131.62249999999997</c:v>
                </c:pt>
                <c:pt idx="119421">
                  <c:v>-131.62049999999996</c:v>
                </c:pt>
                <c:pt idx="119422">
                  <c:v>-131.61849999999998</c:v>
                </c:pt>
                <c:pt idx="119423">
                  <c:v>-131.61649999999997</c:v>
                </c:pt>
                <c:pt idx="119424">
                  <c:v>-131.61449999999996</c:v>
                </c:pt>
                <c:pt idx="119425">
                  <c:v>-131.61249999999998</c:v>
                </c:pt>
                <c:pt idx="119426">
                  <c:v>-131.61049999999997</c:v>
                </c:pt>
                <c:pt idx="119427">
                  <c:v>-131.60849999999996</c:v>
                </c:pt>
                <c:pt idx="119428">
                  <c:v>-131.60649999999998</c:v>
                </c:pt>
                <c:pt idx="119429">
                  <c:v>-131.60449999999997</c:v>
                </c:pt>
                <c:pt idx="119430">
                  <c:v>-131.60249999999996</c:v>
                </c:pt>
                <c:pt idx="119431">
                  <c:v>-131.60049999999998</c:v>
                </c:pt>
                <c:pt idx="119432">
                  <c:v>-131.59849999999997</c:v>
                </c:pt>
                <c:pt idx="119433">
                  <c:v>-131.59649999999996</c:v>
                </c:pt>
                <c:pt idx="119434">
                  <c:v>-131.59449999999998</c:v>
                </c:pt>
                <c:pt idx="119435">
                  <c:v>-131.59249999999997</c:v>
                </c:pt>
                <c:pt idx="119436">
                  <c:v>-131.59049999999996</c:v>
                </c:pt>
                <c:pt idx="119437">
                  <c:v>-131.58849999999998</c:v>
                </c:pt>
                <c:pt idx="119438">
                  <c:v>-131.58649999999997</c:v>
                </c:pt>
                <c:pt idx="119439">
                  <c:v>-131.58449999999999</c:v>
                </c:pt>
                <c:pt idx="119440">
                  <c:v>-131.58249999999998</c:v>
                </c:pt>
                <c:pt idx="119441">
                  <c:v>-131.58049999999997</c:v>
                </c:pt>
                <c:pt idx="119442">
                  <c:v>-131.57849999999999</c:v>
                </c:pt>
                <c:pt idx="119443">
                  <c:v>-131.57649999999998</c:v>
                </c:pt>
                <c:pt idx="119444">
                  <c:v>-131.57449999999997</c:v>
                </c:pt>
                <c:pt idx="119445">
                  <c:v>-131.57249999999999</c:v>
                </c:pt>
                <c:pt idx="119446">
                  <c:v>-131.57049999999998</c:v>
                </c:pt>
                <c:pt idx="119447">
                  <c:v>-131.56849999999997</c:v>
                </c:pt>
                <c:pt idx="119448">
                  <c:v>-131.56649999999999</c:v>
                </c:pt>
                <c:pt idx="119449">
                  <c:v>-131.56449999999998</c:v>
                </c:pt>
                <c:pt idx="119450">
                  <c:v>-131.56249999999997</c:v>
                </c:pt>
                <c:pt idx="119451">
                  <c:v>-131.56049999999999</c:v>
                </c:pt>
                <c:pt idx="119452">
                  <c:v>-131.55849999999998</c:v>
                </c:pt>
                <c:pt idx="119453">
                  <c:v>-131.55649999999997</c:v>
                </c:pt>
                <c:pt idx="119454">
                  <c:v>-131.55449999999999</c:v>
                </c:pt>
                <c:pt idx="119455">
                  <c:v>-131.55249999999998</c:v>
                </c:pt>
                <c:pt idx="119456">
                  <c:v>-131.55049999999997</c:v>
                </c:pt>
                <c:pt idx="119457">
                  <c:v>-131.54849999999999</c:v>
                </c:pt>
                <c:pt idx="119458">
                  <c:v>-131.54649999999998</c:v>
                </c:pt>
                <c:pt idx="119459">
                  <c:v>-131.54449999999997</c:v>
                </c:pt>
                <c:pt idx="119460">
                  <c:v>-131.54249999999999</c:v>
                </c:pt>
                <c:pt idx="119461">
                  <c:v>-131.54049999999998</c:v>
                </c:pt>
                <c:pt idx="119462">
                  <c:v>-131.53849999999997</c:v>
                </c:pt>
                <c:pt idx="119463">
                  <c:v>-131.53649999999999</c:v>
                </c:pt>
                <c:pt idx="119464">
                  <c:v>-131.53449999999998</c:v>
                </c:pt>
                <c:pt idx="119465">
                  <c:v>-131.53249999999997</c:v>
                </c:pt>
                <c:pt idx="119466">
                  <c:v>-131.53049999999999</c:v>
                </c:pt>
                <c:pt idx="119467">
                  <c:v>-131.52849999999998</c:v>
                </c:pt>
                <c:pt idx="119468">
                  <c:v>-131.52649999999997</c:v>
                </c:pt>
                <c:pt idx="119469">
                  <c:v>-131.52449999999999</c:v>
                </c:pt>
                <c:pt idx="119470">
                  <c:v>-131.52249999999998</c:v>
                </c:pt>
                <c:pt idx="119471">
                  <c:v>-131.52049999999997</c:v>
                </c:pt>
                <c:pt idx="119472">
                  <c:v>-131.51849999999999</c:v>
                </c:pt>
                <c:pt idx="119473">
                  <c:v>-131.51649999999998</c:v>
                </c:pt>
                <c:pt idx="119474">
                  <c:v>-131.51449999999997</c:v>
                </c:pt>
                <c:pt idx="119475">
                  <c:v>-131.51249999999999</c:v>
                </c:pt>
                <c:pt idx="119476">
                  <c:v>-131.51049999999998</c:v>
                </c:pt>
                <c:pt idx="119477">
                  <c:v>-131.50849999999997</c:v>
                </c:pt>
                <c:pt idx="119478">
                  <c:v>-131.50649999999999</c:v>
                </c:pt>
                <c:pt idx="119479">
                  <c:v>-131.50449999999998</c:v>
                </c:pt>
                <c:pt idx="119480">
                  <c:v>-131.50249999999997</c:v>
                </c:pt>
                <c:pt idx="119481">
                  <c:v>-131.50049999999999</c:v>
                </c:pt>
                <c:pt idx="119482">
                  <c:v>-131.49849999999998</c:v>
                </c:pt>
                <c:pt idx="119483">
                  <c:v>-131.49649999999997</c:v>
                </c:pt>
                <c:pt idx="119484">
                  <c:v>-131.49449999999999</c:v>
                </c:pt>
                <c:pt idx="119485">
                  <c:v>-131.49249999999998</c:v>
                </c:pt>
                <c:pt idx="119486">
                  <c:v>-131.49049999999997</c:v>
                </c:pt>
                <c:pt idx="119487">
                  <c:v>-131.48849999999999</c:v>
                </c:pt>
                <c:pt idx="119488">
                  <c:v>-131.48649999999998</c:v>
                </c:pt>
                <c:pt idx="119489">
                  <c:v>-131.48449999999997</c:v>
                </c:pt>
                <c:pt idx="119490">
                  <c:v>-131.48249999999999</c:v>
                </c:pt>
                <c:pt idx="119491">
                  <c:v>-131.48049999999998</c:v>
                </c:pt>
                <c:pt idx="119492">
                  <c:v>-131.47849999999997</c:v>
                </c:pt>
                <c:pt idx="119493">
                  <c:v>-131.47649999999999</c:v>
                </c:pt>
                <c:pt idx="119494">
                  <c:v>-131.47449999999998</c:v>
                </c:pt>
                <c:pt idx="119495">
                  <c:v>-131.47249999999997</c:v>
                </c:pt>
                <c:pt idx="119496">
                  <c:v>-131.47049999999999</c:v>
                </c:pt>
                <c:pt idx="119497">
                  <c:v>-131.46849999999998</c:v>
                </c:pt>
                <c:pt idx="119498">
                  <c:v>-131.46649999999997</c:v>
                </c:pt>
                <c:pt idx="119499">
                  <c:v>-131.46449999999999</c:v>
                </c:pt>
                <c:pt idx="119500">
                  <c:v>-131.46249999999998</c:v>
                </c:pt>
                <c:pt idx="119501">
                  <c:v>-131.46049999999997</c:v>
                </c:pt>
                <c:pt idx="119502">
                  <c:v>-131.45849999999999</c:v>
                </c:pt>
                <c:pt idx="119503">
                  <c:v>-131.45649999999998</c:v>
                </c:pt>
                <c:pt idx="119504">
                  <c:v>-131.45449999999997</c:v>
                </c:pt>
                <c:pt idx="119505">
                  <c:v>-131.45249999999999</c:v>
                </c:pt>
                <c:pt idx="119506">
                  <c:v>-131.45049999999998</c:v>
                </c:pt>
                <c:pt idx="119507">
                  <c:v>-131.44849999999997</c:v>
                </c:pt>
                <c:pt idx="119508">
                  <c:v>-131.44649999999999</c:v>
                </c:pt>
                <c:pt idx="119509">
                  <c:v>-131.44449999999998</c:v>
                </c:pt>
                <c:pt idx="119510">
                  <c:v>-131.44249999999997</c:v>
                </c:pt>
                <c:pt idx="119511">
                  <c:v>-131.44049999999999</c:v>
                </c:pt>
                <c:pt idx="119512">
                  <c:v>-131.43849999999998</c:v>
                </c:pt>
                <c:pt idx="119513">
                  <c:v>-131.43649999999997</c:v>
                </c:pt>
                <c:pt idx="119514">
                  <c:v>-131.43449999999999</c:v>
                </c:pt>
                <c:pt idx="119515">
                  <c:v>-131.43249999999998</c:v>
                </c:pt>
                <c:pt idx="119516">
                  <c:v>-131.43049999999997</c:v>
                </c:pt>
                <c:pt idx="119517">
                  <c:v>-131.42849999999999</c:v>
                </c:pt>
                <c:pt idx="119518">
                  <c:v>-131.42649999999998</c:v>
                </c:pt>
                <c:pt idx="119519">
                  <c:v>-131.42449999999997</c:v>
                </c:pt>
                <c:pt idx="119520">
                  <c:v>-131.42249999999999</c:v>
                </c:pt>
                <c:pt idx="119521">
                  <c:v>-131.42049999999998</c:v>
                </c:pt>
                <c:pt idx="119522">
                  <c:v>-131.41849999999997</c:v>
                </c:pt>
                <c:pt idx="119523">
                  <c:v>-131.41649999999998</c:v>
                </c:pt>
                <c:pt idx="119524">
                  <c:v>-131.41449999999998</c:v>
                </c:pt>
                <c:pt idx="119525">
                  <c:v>-131.41249999999997</c:v>
                </c:pt>
                <c:pt idx="119526">
                  <c:v>-131.41049999999998</c:v>
                </c:pt>
                <c:pt idx="119527">
                  <c:v>-131.40849999999998</c:v>
                </c:pt>
                <c:pt idx="119528">
                  <c:v>-131.40649999999997</c:v>
                </c:pt>
                <c:pt idx="119529">
                  <c:v>-131.40449999999998</c:v>
                </c:pt>
                <c:pt idx="119530">
                  <c:v>-131.40249999999997</c:v>
                </c:pt>
                <c:pt idx="119531">
                  <c:v>-131.40049999999997</c:v>
                </c:pt>
                <c:pt idx="119532">
                  <c:v>-131.39849999999998</c:v>
                </c:pt>
                <c:pt idx="119533">
                  <c:v>-131.39649999999997</c:v>
                </c:pt>
                <c:pt idx="119534">
                  <c:v>-131.39449999999997</c:v>
                </c:pt>
                <c:pt idx="119535">
                  <c:v>-131.39249999999998</c:v>
                </c:pt>
                <c:pt idx="119536">
                  <c:v>-131.39049999999997</c:v>
                </c:pt>
                <c:pt idx="119537">
                  <c:v>-131.38849999999996</c:v>
                </c:pt>
                <c:pt idx="119538">
                  <c:v>-131.38649999999998</c:v>
                </c:pt>
                <c:pt idx="119539">
                  <c:v>-131.38449999999997</c:v>
                </c:pt>
                <c:pt idx="119540">
                  <c:v>-131.38249999999996</c:v>
                </c:pt>
                <c:pt idx="119541">
                  <c:v>-131.38049999999998</c:v>
                </c:pt>
                <c:pt idx="119542">
                  <c:v>-131.37849999999997</c:v>
                </c:pt>
                <c:pt idx="119543">
                  <c:v>-131.37649999999996</c:v>
                </c:pt>
                <c:pt idx="119544">
                  <c:v>-131.37449999999998</c:v>
                </c:pt>
                <c:pt idx="119545">
                  <c:v>-131.37249999999997</c:v>
                </c:pt>
                <c:pt idx="119546">
                  <c:v>-131.37049999999996</c:v>
                </c:pt>
                <c:pt idx="119547">
                  <c:v>-131.36849999999998</c:v>
                </c:pt>
                <c:pt idx="119548">
                  <c:v>-131.36649999999997</c:v>
                </c:pt>
                <c:pt idx="119549">
                  <c:v>-131.36449999999996</c:v>
                </c:pt>
                <c:pt idx="119550">
                  <c:v>-131.36249999999998</c:v>
                </c:pt>
                <c:pt idx="119551">
                  <c:v>-131.36049999999997</c:v>
                </c:pt>
                <c:pt idx="119552">
                  <c:v>-131.35849999999996</c:v>
                </c:pt>
                <c:pt idx="119553">
                  <c:v>-131.35649999999998</c:v>
                </c:pt>
                <c:pt idx="119554">
                  <c:v>-131.35449999999997</c:v>
                </c:pt>
                <c:pt idx="119555">
                  <c:v>-131.35249999999996</c:v>
                </c:pt>
                <c:pt idx="119556">
                  <c:v>-131.35049999999998</c:v>
                </c:pt>
                <c:pt idx="119557">
                  <c:v>-131.34849999999997</c:v>
                </c:pt>
                <c:pt idx="119558">
                  <c:v>-131.34649999999996</c:v>
                </c:pt>
                <c:pt idx="119559">
                  <c:v>-131.34449999999998</c:v>
                </c:pt>
                <c:pt idx="119560">
                  <c:v>-131.34249999999997</c:v>
                </c:pt>
                <c:pt idx="119561">
                  <c:v>-131.34049999999996</c:v>
                </c:pt>
                <c:pt idx="119562">
                  <c:v>-131.33849999999998</c:v>
                </c:pt>
                <c:pt idx="119563">
                  <c:v>-131.33649999999997</c:v>
                </c:pt>
                <c:pt idx="119564">
                  <c:v>-131.33449999999999</c:v>
                </c:pt>
                <c:pt idx="119565">
                  <c:v>-131.33249999999998</c:v>
                </c:pt>
                <c:pt idx="119566">
                  <c:v>-131.33049999999997</c:v>
                </c:pt>
                <c:pt idx="119567">
                  <c:v>-131.32849999999999</c:v>
                </c:pt>
                <c:pt idx="119568">
                  <c:v>-131.32649999999998</c:v>
                </c:pt>
                <c:pt idx="119569">
                  <c:v>-131.32449999999997</c:v>
                </c:pt>
                <c:pt idx="119570">
                  <c:v>-131.32249999999999</c:v>
                </c:pt>
                <c:pt idx="119571">
                  <c:v>-131.32049999999998</c:v>
                </c:pt>
                <c:pt idx="119572">
                  <c:v>-131.31849999999997</c:v>
                </c:pt>
                <c:pt idx="119573">
                  <c:v>-131.31649999999999</c:v>
                </c:pt>
                <c:pt idx="119574">
                  <c:v>-131.31449999999998</c:v>
                </c:pt>
                <c:pt idx="119575">
                  <c:v>-131.31249999999997</c:v>
                </c:pt>
                <c:pt idx="119576">
                  <c:v>-131.31049999999999</c:v>
                </c:pt>
                <c:pt idx="119577">
                  <c:v>-131.30849999999998</c:v>
                </c:pt>
                <c:pt idx="119578">
                  <c:v>-131.30649999999997</c:v>
                </c:pt>
                <c:pt idx="119579">
                  <c:v>-131.30449999999999</c:v>
                </c:pt>
                <c:pt idx="119580">
                  <c:v>-131.30249999999998</c:v>
                </c:pt>
                <c:pt idx="119581">
                  <c:v>-131.30049999999997</c:v>
                </c:pt>
                <c:pt idx="119582">
                  <c:v>-131.29849999999999</c:v>
                </c:pt>
                <c:pt idx="119583">
                  <c:v>-131.29649999999998</c:v>
                </c:pt>
                <c:pt idx="119584">
                  <c:v>-131.29449999999997</c:v>
                </c:pt>
                <c:pt idx="119585">
                  <c:v>-131.29249999999999</c:v>
                </c:pt>
                <c:pt idx="119586">
                  <c:v>-131.29049999999998</c:v>
                </c:pt>
                <c:pt idx="119587">
                  <c:v>-131.28849999999997</c:v>
                </c:pt>
                <c:pt idx="119588">
                  <c:v>-131.28649999999999</c:v>
                </c:pt>
                <c:pt idx="119589">
                  <c:v>-131.28449999999998</c:v>
                </c:pt>
                <c:pt idx="119590">
                  <c:v>-131.28249999999997</c:v>
                </c:pt>
                <c:pt idx="119591">
                  <c:v>-131.28049999999999</c:v>
                </c:pt>
                <c:pt idx="119592">
                  <c:v>-131.27849999999998</c:v>
                </c:pt>
                <c:pt idx="119593">
                  <c:v>-131.27649999999997</c:v>
                </c:pt>
                <c:pt idx="119594">
                  <c:v>-131.27449999999999</c:v>
                </c:pt>
                <c:pt idx="119595">
                  <c:v>-131.27249999999998</c:v>
                </c:pt>
                <c:pt idx="119596">
                  <c:v>-131.27049999999997</c:v>
                </c:pt>
                <c:pt idx="119597">
                  <c:v>-131.26849999999999</c:v>
                </c:pt>
                <c:pt idx="119598">
                  <c:v>-131.26649999999998</c:v>
                </c:pt>
                <c:pt idx="119599">
                  <c:v>-131.26449999999997</c:v>
                </c:pt>
                <c:pt idx="119600">
                  <c:v>-131.26249999999999</c:v>
                </c:pt>
                <c:pt idx="119601">
                  <c:v>-131.26049999999998</c:v>
                </c:pt>
                <c:pt idx="119602">
                  <c:v>-131.25849999999997</c:v>
                </c:pt>
                <c:pt idx="119603">
                  <c:v>-131.25649999999999</c:v>
                </c:pt>
                <c:pt idx="119604">
                  <c:v>-131.25449999999998</c:v>
                </c:pt>
                <c:pt idx="119605">
                  <c:v>-131.25249999999997</c:v>
                </c:pt>
                <c:pt idx="119606">
                  <c:v>-131.25049999999999</c:v>
                </c:pt>
                <c:pt idx="119607">
                  <c:v>-131.24849999999998</c:v>
                </c:pt>
                <c:pt idx="119608">
                  <c:v>-131.24649999999997</c:v>
                </c:pt>
                <c:pt idx="119609">
                  <c:v>-131.24449999999999</c:v>
                </c:pt>
                <c:pt idx="119610">
                  <c:v>-131.24249999999998</c:v>
                </c:pt>
                <c:pt idx="119611">
                  <c:v>-131.24049999999997</c:v>
                </c:pt>
                <c:pt idx="119612">
                  <c:v>-131.23849999999999</c:v>
                </c:pt>
                <c:pt idx="119613">
                  <c:v>-131.23649999999998</c:v>
                </c:pt>
                <c:pt idx="119614">
                  <c:v>-131.23449999999997</c:v>
                </c:pt>
                <c:pt idx="119615">
                  <c:v>-131.23249999999999</c:v>
                </c:pt>
                <c:pt idx="119616">
                  <c:v>-131.23049999999998</c:v>
                </c:pt>
                <c:pt idx="119617">
                  <c:v>-131.22849999999997</c:v>
                </c:pt>
                <c:pt idx="119618">
                  <c:v>-131.22649999999999</c:v>
                </c:pt>
                <c:pt idx="119619">
                  <c:v>-131.22449999999998</c:v>
                </c:pt>
                <c:pt idx="119620">
                  <c:v>-131.22249999999997</c:v>
                </c:pt>
                <c:pt idx="119621">
                  <c:v>-131.22049999999999</c:v>
                </c:pt>
                <c:pt idx="119622">
                  <c:v>-131.21849999999998</c:v>
                </c:pt>
                <c:pt idx="119623">
                  <c:v>-131.21649999999997</c:v>
                </c:pt>
                <c:pt idx="119624">
                  <c:v>-131.21449999999999</c:v>
                </c:pt>
                <c:pt idx="119625">
                  <c:v>-131.21249999999998</c:v>
                </c:pt>
                <c:pt idx="119626">
                  <c:v>-131.21049999999997</c:v>
                </c:pt>
                <c:pt idx="119627">
                  <c:v>-131.20849999999999</c:v>
                </c:pt>
                <c:pt idx="119628">
                  <c:v>-131.20649999999998</c:v>
                </c:pt>
                <c:pt idx="119629">
                  <c:v>-131.20449999999997</c:v>
                </c:pt>
                <c:pt idx="119630">
                  <c:v>-131.20249999999999</c:v>
                </c:pt>
                <c:pt idx="119631">
                  <c:v>-131.20049999999998</c:v>
                </c:pt>
                <c:pt idx="119632">
                  <c:v>-131.19849999999997</c:v>
                </c:pt>
                <c:pt idx="119633">
                  <c:v>-131.19649999999999</c:v>
                </c:pt>
                <c:pt idx="119634">
                  <c:v>-131.19449999999998</c:v>
                </c:pt>
                <c:pt idx="119635">
                  <c:v>-131.19249999999997</c:v>
                </c:pt>
                <c:pt idx="119636">
                  <c:v>-131.19049999999999</c:v>
                </c:pt>
                <c:pt idx="119637">
                  <c:v>-131.18849999999998</c:v>
                </c:pt>
                <c:pt idx="119638">
                  <c:v>-131.18649999999997</c:v>
                </c:pt>
                <c:pt idx="119639">
                  <c:v>-131.18449999999999</c:v>
                </c:pt>
                <c:pt idx="119640">
                  <c:v>-131.18249999999998</c:v>
                </c:pt>
                <c:pt idx="119641">
                  <c:v>-131.18049999999997</c:v>
                </c:pt>
                <c:pt idx="119642">
                  <c:v>-131.17849999999999</c:v>
                </c:pt>
                <c:pt idx="119643">
                  <c:v>-131.17649999999998</c:v>
                </c:pt>
                <c:pt idx="119644">
                  <c:v>-131.17449999999997</c:v>
                </c:pt>
                <c:pt idx="119645">
                  <c:v>-131.17249999999999</c:v>
                </c:pt>
                <c:pt idx="119646">
                  <c:v>-131.17049999999998</c:v>
                </c:pt>
                <c:pt idx="119647">
                  <c:v>-131.16849999999997</c:v>
                </c:pt>
                <c:pt idx="119648">
                  <c:v>-131.16649999999998</c:v>
                </c:pt>
                <c:pt idx="119649">
                  <c:v>-131.16449999999998</c:v>
                </c:pt>
                <c:pt idx="119650">
                  <c:v>-131.16249999999997</c:v>
                </c:pt>
                <c:pt idx="119651">
                  <c:v>-131.16049999999998</c:v>
                </c:pt>
                <c:pt idx="119652">
                  <c:v>-131.15849999999998</c:v>
                </c:pt>
                <c:pt idx="119653">
                  <c:v>-131.15649999999997</c:v>
                </c:pt>
                <c:pt idx="119654">
                  <c:v>-131.15449999999998</c:v>
                </c:pt>
                <c:pt idx="119655">
                  <c:v>-131.15249999999997</c:v>
                </c:pt>
                <c:pt idx="119656">
                  <c:v>-131.15049999999997</c:v>
                </c:pt>
                <c:pt idx="119657">
                  <c:v>-131.14849999999998</c:v>
                </c:pt>
                <c:pt idx="119658">
                  <c:v>-131.14649999999997</c:v>
                </c:pt>
                <c:pt idx="119659">
                  <c:v>-131.14449999999997</c:v>
                </c:pt>
                <c:pt idx="119660">
                  <c:v>-131.14249999999998</c:v>
                </c:pt>
                <c:pt idx="119661">
                  <c:v>-131.14049999999997</c:v>
                </c:pt>
                <c:pt idx="119662">
                  <c:v>-131.13849999999996</c:v>
                </c:pt>
                <c:pt idx="119663">
                  <c:v>-131.13649999999998</c:v>
                </c:pt>
                <c:pt idx="119664">
                  <c:v>-131.13449999999997</c:v>
                </c:pt>
                <c:pt idx="119665">
                  <c:v>-131.13249999999996</c:v>
                </c:pt>
                <c:pt idx="119666">
                  <c:v>-131.13049999999998</c:v>
                </c:pt>
                <c:pt idx="119667">
                  <c:v>-131.12849999999997</c:v>
                </c:pt>
                <c:pt idx="119668">
                  <c:v>-131.12649999999996</c:v>
                </c:pt>
                <c:pt idx="119669">
                  <c:v>-131.12449999999998</c:v>
                </c:pt>
                <c:pt idx="119670">
                  <c:v>-131.12249999999997</c:v>
                </c:pt>
                <c:pt idx="119671">
                  <c:v>-131.12049999999996</c:v>
                </c:pt>
                <c:pt idx="119672">
                  <c:v>-131.11849999999998</c:v>
                </c:pt>
                <c:pt idx="119673">
                  <c:v>-131.11649999999997</c:v>
                </c:pt>
                <c:pt idx="119674">
                  <c:v>-131.11449999999996</c:v>
                </c:pt>
                <c:pt idx="119675">
                  <c:v>-131.11249999999998</c:v>
                </c:pt>
                <c:pt idx="119676">
                  <c:v>-131.11049999999997</c:v>
                </c:pt>
                <c:pt idx="119677">
                  <c:v>-131.10849999999996</c:v>
                </c:pt>
                <c:pt idx="119678">
                  <c:v>-131.10649999999998</c:v>
                </c:pt>
                <c:pt idx="119679">
                  <c:v>-131.10449999999997</c:v>
                </c:pt>
                <c:pt idx="119680">
                  <c:v>-131.10249999999996</c:v>
                </c:pt>
                <c:pt idx="119681">
                  <c:v>-131.10049999999998</c:v>
                </c:pt>
                <c:pt idx="119682">
                  <c:v>-131.09849999999997</c:v>
                </c:pt>
                <c:pt idx="119683">
                  <c:v>-131.09649999999996</c:v>
                </c:pt>
                <c:pt idx="119684">
                  <c:v>-131.09449999999998</c:v>
                </c:pt>
                <c:pt idx="119685">
                  <c:v>-131.09249999999997</c:v>
                </c:pt>
                <c:pt idx="119686">
                  <c:v>-131.09049999999996</c:v>
                </c:pt>
                <c:pt idx="119687">
                  <c:v>-131.08849999999998</c:v>
                </c:pt>
                <c:pt idx="119688">
                  <c:v>-131.08649999999997</c:v>
                </c:pt>
                <c:pt idx="119689">
                  <c:v>-131.08449999999999</c:v>
                </c:pt>
                <c:pt idx="119690">
                  <c:v>-131.08249999999998</c:v>
                </c:pt>
                <c:pt idx="119691">
                  <c:v>-131.08049999999997</c:v>
                </c:pt>
                <c:pt idx="119692">
                  <c:v>-131.07849999999999</c:v>
                </c:pt>
                <c:pt idx="119693">
                  <c:v>-131.07649999999998</c:v>
                </c:pt>
                <c:pt idx="119694">
                  <c:v>-131.07449999999997</c:v>
                </c:pt>
                <c:pt idx="119695">
                  <c:v>-131.07249999999999</c:v>
                </c:pt>
                <c:pt idx="119696">
                  <c:v>-131.07049999999998</c:v>
                </c:pt>
                <c:pt idx="119697">
                  <c:v>-131.06849999999997</c:v>
                </c:pt>
                <c:pt idx="119698">
                  <c:v>-131.06649999999999</c:v>
                </c:pt>
                <c:pt idx="119699">
                  <c:v>-131.06449999999998</c:v>
                </c:pt>
                <c:pt idx="119700">
                  <c:v>-131.06249999999997</c:v>
                </c:pt>
                <c:pt idx="119701">
                  <c:v>-131.06049999999999</c:v>
                </c:pt>
                <c:pt idx="119702">
                  <c:v>-131.05849999999998</c:v>
                </c:pt>
                <c:pt idx="119703">
                  <c:v>-131.05649999999997</c:v>
                </c:pt>
                <c:pt idx="119704">
                  <c:v>-131.05449999999999</c:v>
                </c:pt>
                <c:pt idx="119705">
                  <c:v>-131.05249999999998</c:v>
                </c:pt>
                <c:pt idx="119706">
                  <c:v>-131.05049999999997</c:v>
                </c:pt>
                <c:pt idx="119707">
                  <c:v>-131.04849999999999</c:v>
                </c:pt>
                <c:pt idx="119708">
                  <c:v>-131.04649999999998</c:v>
                </c:pt>
                <c:pt idx="119709">
                  <c:v>-131.04449999999997</c:v>
                </c:pt>
                <c:pt idx="119710">
                  <c:v>-131.04249999999999</c:v>
                </c:pt>
                <c:pt idx="119711">
                  <c:v>-131.04049999999998</c:v>
                </c:pt>
                <c:pt idx="119712">
                  <c:v>-131.03849999999997</c:v>
                </c:pt>
                <c:pt idx="119713">
                  <c:v>-131.03649999999999</c:v>
                </c:pt>
                <c:pt idx="119714">
                  <c:v>-131.03449999999998</c:v>
                </c:pt>
                <c:pt idx="119715">
                  <c:v>-131.03249999999997</c:v>
                </c:pt>
                <c:pt idx="119716">
                  <c:v>-131.03049999999999</c:v>
                </c:pt>
                <c:pt idx="119717">
                  <c:v>-131.02849999999998</c:v>
                </c:pt>
                <c:pt idx="119718">
                  <c:v>-131.02649999999997</c:v>
                </c:pt>
                <c:pt idx="119719">
                  <c:v>-131.02449999999999</c:v>
                </c:pt>
                <c:pt idx="119720">
                  <c:v>-131.02249999999998</c:v>
                </c:pt>
                <c:pt idx="119721">
                  <c:v>-131.02049999999997</c:v>
                </c:pt>
                <c:pt idx="119722">
                  <c:v>-131.01849999999999</c:v>
                </c:pt>
                <c:pt idx="119723">
                  <c:v>-131.01649999999998</c:v>
                </c:pt>
                <c:pt idx="119724">
                  <c:v>-131.01449999999997</c:v>
                </c:pt>
                <c:pt idx="119725">
                  <c:v>-131.01249999999999</c:v>
                </c:pt>
                <c:pt idx="119726">
                  <c:v>-131.01049999999998</c:v>
                </c:pt>
                <c:pt idx="119727">
                  <c:v>-131.00849999999997</c:v>
                </c:pt>
                <c:pt idx="119728">
                  <c:v>-131.00649999999999</c:v>
                </c:pt>
                <c:pt idx="119729">
                  <c:v>-131.00449999999998</c:v>
                </c:pt>
                <c:pt idx="119730">
                  <c:v>-131.00249999999997</c:v>
                </c:pt>
                <c:pt idx="119731">
                  <c:v>-131.00049999999999</c:v>
                </c:pt>
                <c:pt idx="119732">
                  <c:v>-130.99849999999998</c:v>
                </c:pt>
                <c:pt idx="119733">
                  <c:v>-130.99649999999997</c:v>
                </c:pt>
                <c:pt idx="119734">
                  <c:v>-130.99449999999999</c:v>
                </c:pt>
                <c:pt idx="119735">
                  <c:v>-130.99249999999998</c:v>
                </c:pt>
                <c:pt idx="119736">
                  <c:v>-130.99049999999997</c:v>
                </c:pt>
                <c:pt idx="119737">
                  <c:v>-130.98849999999999</c:v>
                </c:pt>
                <c:pt idx="119738">
                  <c:v>-130.98649999999998</c:v>
                </c:pt>
                <c:pt idx="119739">
                  <c:v>-130.98449999999997</c:v>
                </c:pt>
                <c:pt idx="119740">
                  <c:v>-130.98249999999999</c:v>
                </c:pt>
                <c:pt idx="119741">
                  <c:v>-130.98049999999998</c:v>
                </c:pt>
                <c:pt idx="119742">
                  <c:v>-130.97849999999997</c:v>
                </c:pt>
                <c:pt idx="119743">
                  <c:v>-130.97649999999999</c:v>
                </c:pt>
                <c:pt idx="119744">
                  <c:v>-130.97449999999998</c:v>
                </c:pt>
                <c:pt idx="119745">
                  <c:v>-130.97249999999997</c:v>
                </c:pt>
                <c:pt idx="119746">
                  <c:v>-130.97049999999999</c:v>
                </c:pt>
                <c:pt idx="119747">
                  <c:v>-130.96849999999998</c:v>
                </c:pt>
                <c:pt idx="119748">
                  <c:v>-130.96649999999997</c:v>
                </c:pt>
                <c:pt idx="119749">
                  <c:v>-130.96449999999999</c:v>
                </c:pt>
                <c:pt idx="119750">
                  <c:v>-130.96249999999998</c:v>
                </c:pt>
                <c:pt idx="119751">
                  <c:v>-130.96049999999997</c:v>
                </c:pt>
                <c:pt idx="119752">
                  <c:v>-130.95849999999999</c:v>
                </c:pt>
                <c:pt idx="119753">
                  <c:v>-130.95649999999998</c:v>
                </c:pt>
                <c:pt idx="119754">
                  <c:v>-130.95449999999997</c:v>
                </c:pt>
                <c:pt idx="119755">
                  <c:v>-130.95249999999999</c:v>
                </c:pt>
                <c:pt idx="119756">
                  <c:v>-130.95049999999998</c:v>
                </c:pt>
                <c:pt idx="119757">
                  <c:v>-130.94849999999997</c:v>
                </c:pt>
                <c:pt idx="119758">
                  <c:v>-130.94649999999999</c:v>
                </c:pt>
                <c:pt idx="119759">
                  <c:v>-130.94449999999998</c:v>
                </c:pt>
                <c:pt idx="119760">
                  <c:v>-130.94249999999997</c:v>
                </c:pt>
                <c:pt idx="119761">
                  <c:v>-130.94049999999999</c:v>
                </c:pt>
                <c:pt idx="119762">
                  <c:v>-130.93849999999998</c:v>
                </c:pt>
                <c:pt idx="119763">
                  <c:v>-130.93649999999997</c:v>
                </c:pt>
                <c:pt idx="119764">
                  <c:v>-130.93449999999999</c:v>
                </c:pt>
                <c:pt idx="119765">
                  <c:v>-130.93249999999998</c:v>
                </c:pt>
                <c:pt idx="119766">
                  <c:v>-130.93049999999997</c:v>
                </c:pt>
                <c:pt idx="119767">
                  <c:v>-130.92849999999999</c:v>
                </c:pt>
                <c:pt idx="119768">
                  <c:v>-130.92649999999998</c:v>
                </c:pt>
                <c:pt idx="119769">
                  <c:v>-130.92449999999997</c:v>
                </c:pt>
                <c:pt idx="119770">
                  <c:v>-130.92249999999999</c:v>
                </c:pt>
                <c:pt idx="119771">
                  <c:v>-130.92049999999998</c:v>
                </c:pt>
                <c:pt idx="119772">
                  <c:v>-130.91849999999997</c:v>
                </c:pt>
                <c:pt idx="119773">
                  <c:v>-130.91649999999998</c:v>
                </c:pt>
                <c:pt idx="119774">
                  <c:v>-130.91449999999998</c:v>
                </c:pt>
                <c:pt idx="119775">
                  <c:v>-130.91249999999997</c:v>
                </c:pt>
                <c:pt idx="119776">
                  <c:v>-130.91049999999998</c:v>
                </c:pt>
                <c:pt idx="119777">
                  <c:v>-130.90849999999998</c:v>
                </c:pt>
                <c:pt idx="119778">
                  <c:v>-130.90649999999997</c:v>
                </c:pt>
                <c:pt idx="119779">
                  <c:v>-130.90449999999998</c:v>
                </c:pt>
                <c:pt idx="119780">
                  <c:v>-130.90249999999997</c:v>
                </c:pt>
                <c:pt idx="119781">
                  <c:v>-130.90049999999997</c:v>
                </c:pt>
                <c:pt idx="119782">
                  <c:v>-130.89849999999998</c:v>
                </c:pt>
                <c:pt idx="119783">
                  <c:v>-130.89649999999997</c:v>
                </c:pt>
                <c:pt idx="119784">
                  <c:v>-130.89449999999997</c:v>
                </c:pt>
                <c:pt idx="119785">
                  <c:v>-130.89249999999998</c:v>
                </c:pt>
                <c:pt idx="119786">
                  <c:v>-130.89049999999997</c:v>
                </c:pt>
                <c:pt idx="119787">
                  <c:v>-130.88849999999996</c:v>
                </c:pt>
                <c:pt idx="119788">
                  <c:v>-130.88649999999998</c:v>
                </c:pt>
                <c:pt idx="119789">
                  <c:v>-130.88449999999997</c:v>
                </c:pt>
                <c:pt idx="119790">
                  <c:v>-130.88249999999996</c:v>
                </c:pt>
                <c:pt idx="119791">
                  <c:v>-130.88049999999998</c:v>
                </c:pt>
                <c:pt idx="119792">
                  <c:v>-130.87849999999997</c:v>
                </c:pt>
                <c:pt idx="119793">
                  <c:v>-130.87649999999996</c:v>
                </c:pt>
                <c:pt idx="119794">
                  <c:v>-130.87449999999998</c:v>
                </c:pt>
                <c:pt idx="119795">
                  <c:v>-130.87249999999997</c:v>
                </c:pt>
                <c:pt idx="119796">
                  <c:v>-130.87049999999996</c:v>
                </c:pt>
                <c:pt idx="119797">
                  <c:v>-130.86849999999998</c:v>
                </c:pt>
                <c:pt idx="119798">
                  <c:v>-130.86649999999997</c:v>
                </c:pt>
                <c:pt idx="119799">
                  <c:v>-130.86449999999996</c:v>
                </c:pt>
                <c:pt idx="119800">
                  <c:v>-130.86249999999998</c:v>
                </c:pt>
                <c:pt idx="119801">
                  <c:v>-130.86049999999997</c:v>
                </c:pt>
                <c:pt idx="119802">
                  <c:v>-130.85849999999996</c:v>
                </c:pt>
                <c:pt idx="119803">
                  <c:v>-130.85649999999998</c:v>
                </c:pt>
                <c:pt idx="119804">
                  <c:v>-130.85449999999997</c:v>
                </c:pt>
                <c:pt idx="119805">
                  <c:v>-130.85249999999996</c:v>
                </c:pt>
                <c:pt idx="119806">
                  <c:v>-130.85049999999998</c:v>
                </c:pt>
                <c:pt idx="119807">
                  <c:v>-130.84849999999997</c:v>
                </c:pt>
                <c:pt idx="119808">
                  <c:v>-130.84649999999996</c:v>
                </c:pt>
                <c:pt idx="119809">
                  <c:v>-130.84449999999998</c:v>
                </c:pt>
                <c:pt idx="119810">
                  <c:v>-130.84249999999997</c:v>
                </c:pt>
                <c:pt idx="119811">
                  <c:v>-130.84049999999996</c:v>
                </c:pt>
                <c:pt idx="119812">
                  <c:v>-130.83849999999998</c:v>
                </c:pt>
                <c:pt idx="119813">
                  <c:v>-130.83649999999997</c:v>
                </c:pt>
                <c:pt idx="119814">
                  <c:v>-130.83449999999999</c:v>
                </c:pt>
                <c:pt idx="119815">
                  <c:v>-130.83249999999998</c:v>
                </c:pt>
                <c:pt idx="119816">
                  <c:v>-130.83049999999997</c:v>
                </c:pt>
                <c:pt idx="119817">
                  <c:v>-130.82849999999999</c:v>
                </c:pt>
                <c:pt idx="119818">
                  <c:v>-130.82649999999998</c:v>
                </c:pt>
                <c:pt idx="119819">
                  <c:v>-130.82449999999997</c:v>
                </c:pt>
                <c:pt idx="119820">
                  <c:v>-130.82249999999999</c:v>
                </c:pt>
                <c:pt idx="119821">
                  <c:v>-130.82049999999998</c:v>
                </c:pt>
                <c:pt idx="119822">
                  <c:v>-130.81849999999997</c:v>
                </c:pt>
                <c:pt idx="119823">
                  <c:v>-130.81649999999999</c:v>
                </c:pt>
                <c:pt idx="119824">
                  <c:v>-130.81449999999998</c:v>
                </c:pt>
                <c:pt idx="119825">
                  <c:v>-130.81249999999997</c:v>
                </c:pt>
                <c:pt idx="119826">
                  <c:v>-130.81049999999999</c:v>
                </c:pt>
                <c:pt idx="119827">
                  <c:v>-130.80849999999998</c:v>
                </c:pt>
                <c:pt idx="119828">
                  <c:v>-130.80649999999997</c:v>
                </c:pt>
                <c:pt idx="119829">
                  <c:v>-130.80449999999999</c:v>
                </c:pt>
                <c:pt idx="119830">
                  <c:v>-130.80249999999998</c:v>
                </c:pt>
                <c:pt idx="119831">
                  <c:v>-130.80049999999997</c:v>
                </c:pt>
                <c:pt idx="119832">
                  <c:v>-130.79849999999999</c:v>
                </c:pt>
                <c:pt idx="119833">
                  <c:v>-130.79649999999998</c:v>
                </c:pt>
                <c:pt idx="119834">
                  <c:v>-130.79449999999997</c:v>
                </c:pt>
                <c:pt idx="119835">
                  <c:v>-130.79249999999999</c:v>
                </c:pt>
                <c:pt idx="119836">
                  <c:v>-130.79049999999998</c:v>
                </c:pt>
                <c:pt idx="119837">
                  <c:v>-130.78849999999997</c:v>
                </c:pt>
                <c:pt idx="119838">
                  <c:v>-130.78649999999999</c:v>
                </c:pt>
                <c:pt idx="119839">
                  <c:v>-130.78449999999998</c:v>
                </c:pt>
                <c:pt idx="119840">
                  <c:v>-130.78249999999997</c:v>
                </c:pt>
                <c:pt idx="119841">
                  <c:v>-130.78049999999999</c:v>
                </c:pt>
                <c:pt idx="119842">
                  <c:v>-130.77849999999998</c:v>
                </c:pt>
                <c:pt idx="119843">
                  <c:v>-130.77649999999997</c:v>
                </c:pt>
                <c:pt idx="119844">
                  <c:v>-130.77449999999999</c:v>
                </c:pt>
                <c:pt idx="119845">
                  <c:v>-130.77249999999998</c:v>
                </c:pt>
                <c:pt idx="119846">
                  <c:v>-130.77049999999997</c:v>
                </c:pt>
                <c:pt idx="119847">
                  <c:v>-130.76849999999999</c:v>
                </c:pt>
                <c:pt idx="119848">
                  <c:v>-130.76649999999998</c:v>
                </c:pt>
                <c:pt idx="119849">
                  <c:v>-130.76449999999997</c:v>
                </c:pt>
                <c:pt idx="119850">
                  <c:v>-130.76249999999999</c:v>
                </c:pt>
                <c:pt idx="119851">
                  <c:v>-130.76049999999998</c:v>
                </c:pt>
                <c:pt idx="119852">
                  <c:v>-130.75849999999997</c:v>
                </c:pt>
                <c:pt idx="119853">
                  <c:v>-130.75649999999999</c:v>
                </c:pt>
                <c:pt idx="119854">
                  <c:v>-130.75449999999998</c:v>
                </c:pt>
                <c:pt idx="119855">
                  <c:v>-130.75249999999997</c:v>
                </c:pt>
                <c:pt idx="119856">
                  <c:v>-130.75049999999999</c:v>
                </c:pt>
                <c:pt idx="119857">
                  <c:v>-130.74849999999998</c:v>
                </c:pt>
                <c:pt idx="119858">
                  <c:v>-130.74649999999997</c:v>
                </c:pt>
                <c:pt idx="119859">
                  <c:v>-130.74449999999999</c:v>
                </c:pt>
                <c:pt idx="119860">
                  <c:v>-130.74249999999998</c:v>
                </c:pt>
                <c:pt idx="119861">
                  <c:v>-130.74049999999997</c:v>
                </c:pt>
                <c:pt idx="119862">
                  <c:v>-130.73849999999999</c:v>
                </c:pt>
                <c:pt idx="119863">
                  <c:v>-130.73649999999998</c:v>
                </c:pt>
                <c:pt idx="119864">
                  <c:v>-130.73449999999997</c:v>
                </c:pt>
                <c:pt idx="119865">
                  <c:v>-130.73249999999999</c:v>
                </c:pt>
                <c:pt idx="119866">
                  <c:v>-130.73049999999998</c:v>
                </c:pt>
                <c:pt idx="119867">
                  <c:v>-130.72849999999997</c:v>
                </c:pt>
                <c:pt idx="119868">
                  <c:v>-130.72649999999999</c:v>
                </c:pt>
                <c:pt idx="119869">
                  <c:v>-130.72449999999998</c:v>
                </c:pt>
                <c:pt idx="119870">
                  <c:v>-130.72249999999997</c:v>
                </c:pt>
                <c:pt idx="119871">
                  <c:v>-130.72049999999999</c:v>
                </c:pt>
                <c:pt idx="119872">
                  <c:v>-130.71849999999998</c:v>
                </c:pt>
                <c:pt idx="119873">
                  <c:v>-130.71649999999997</c:v>
                </c:pt>
                <c:pt idx="119874">
                  <c:v>-130.71449999999999</c:v>
                </c:pt>
                <c:pt idx="119875">
                  <c:v>-130.71249999999998</c:v>
                </c:pt>
                <c:pt idx="119876">
                  <c:v>-130.71049999999997</c:v>
                </c:pt>
                <c:pt idx="119877">
                  <c:v>-130.70849999999999</c:v>
                </c:pt>
                <c:pt idx="119878">
                  <c:v>-130.70649999999998</c:v>
                </c:pt>
                <c:pt idx="119879">
                  <c:v>-130.70449999999997</c:v>
                </c:pt>
                <c:pt idx="119880">
                  <c:v>-130.70249999999999</c:v>
                </c:pt>
                <c:pt idx="119881">
                  <c:v>-130.70049999999998</c:v>
                </c:pt>
                <c:pt idx="119882">
                  <c:v>-130.69849999999997</c:v>
                </c:pt>
                <c:pt idx="119883">
                  <c:v>-130.69649999999999</c:v>
                </c:pt>
                <c:pt idx="119884">
                  <c:v>-130.69449999999998</c:v>
                </c:pt>
                <c:pt idx="119885">
                  <c:v>-130.69249999999997</c:v>
                </c:pt>
                <c:pt idx="119886">
                  <c:v>-130.69049999999999</c:v>
                </c:pt>
                <c:pt idx="119887">
                  <c:v>-130.68849999999998</c:v>
                </c:pt>
                <c:pt idx="119888">
                  <c:v>-130.68649999999997</c:v>
                </c:pt>
                <c:pt idx="119889">
                  <c:v>-130.68449999999999</c:v>
                </c:pt>
                <c:pt idx="119890">
                  <c:v>-130.68249999999998</c:v>
                </c:pt>
                <c:pt idx="119891">
                  <c:v>-130.68049999999997</c:v>
                </c:pt>
                <c:pt idx="119892">
                  <c:v>-130.67849999999999</c:v>
                </c:pt>
                <c:pt idx="119893">
                  <c:v>-130.67649999999998</c:v>
                </c:pt>
                <c:pt idx="119894">
                  <c:v>-130.67449999999997</c:v>
                </c:pt>
                <c:pt idx="119895">
                  <c:v>-130.67249999999999</c:v>
                </c:pt>
                <c:pt idx="119896">
                  <c:v>-130.67049999999998</c:v>
                </c:pt>
                <c:pt idx="119897">
                  <c:v>-130.66849999999997</c:v>
                </c:pt>
                <c:pt idx="119898">
                  <c:v>-130.66649999999998</c:v>
                </c:pt>
                <c:pt idx="119899">
                  <c:v>-130.66449999999998</c:v>
                </c:pt>
                <c:pt idx="119900">
                  <c:v>-130.66249999999997</c:v>
                </c:pt>
                <c:pt idx="119901">
                  <c:v>-130.66049999999998</c:v>
                </c:pt>
                <c:pt idx="119902">
                  <c:v>-130.65849999999998</c:v>
                </c:pt>
                <c:pt idx="119903">
                  <c:v>-130.65649999999997</c:v>
                </c:pt>
                <c:pt idx="119904">
                  <c:v>-130.65449999999998</c:v>
                </c:pt>
                <c:pt idx="119905">
                  <c:v>-130.65249999999997</c:v>
                </c:pt>
                <c:pt idx="119906">
                  <c:v>-130.65049999999997</c:v>
                </c:pt>
                <c:pt idx="119907">
                  <c:v>-130.64849999999998</c:v>
                </c:pt>
                <c:pt idx="119908">
                  <c:v>-130.64649999999997</c:v>
                </c:pt>
                <c:pt idx="119909">
                  <c:v>-130.64449999999997</c:v>
                </c:pt>
                <c:pt idx="119910">
                  <c:v>-130.64249999999998</c:v>
                </c:pt>
                <c:pt idx="119911">
                  <c:v>-130.64049999999997</c:v>
                </c:pt>
                <c:pt idx="119912">
                  <c:v>-130.63849999999996</c:v>
                </c:pt>
                <c:pt idx="119913">
                  <c:v>-130.63649999999998</c:v>
                </c:pt>
                <c:pt idx="119914">
                  <c:v>-130.63449999999997</c:v>
                </c:pt>
                <c:pt idx="119915">
                  <c:v>-130.63249999999996</c:v>
                </c:pt>
                <c:pt idx="119916">
                  <c:v>-130.63049999999998</c:v>
                </c:pt>
                <c:pt idx="119917">
                  <c:v>-130.62849999999997</c:v>
                </c:pt>
                <c:pt idx="119918">
                  <c:v>-130.62649999999996</c:v>
                </c:pt>
                <c:pt idx="119919">
                  <c:v>-130.62449999999998</c:v>
                </c:pt>
                <c:pt idx="119920">
                  <c:v>-130.62249999999997</c:v>
                </c:pt>
                <c:pt idx="119921">
                  <c:v>-130.62049999999996</c:v>
                </c:pt>
                <c:pt idx="119922">
                  <c:v>-130.61849999999998</c:v>
                </c:pt>
                <c:pt idx="119923">
                  <c:v>-130.61649999999997</c:v>
                </c:pt>
                <c:pt idx="119924">
                  <c:v>-130.61449999999996</c:v>
                </c:pt>
                <c:pt idx="119925">
                  <c:v>-130.61249999999998</c:v>
                </c:pt>
                <c:pt idx="119926">
                  <c:v>-130.61049999999997</c:v>
                </c:pt>
                <c:pt idx="119927">
                  <c:v>-130.60849999999996</c:v>
                </c:pt>
                <c:pt idx="119928">
                  <c:v>-130.60649999999998</c:v>
                </c:pt>
                <c:pt idx="119929">
                  <c:v>-130.60449999999997</c:v>
                </c:pt>
                <c:pt idx="119930">
                  <c:v>-130.60249999999996</c:v>
                </c:pt>
                <c:pt idx="119931">
                  <c:v>-130.60049999999998</c:v>
                </c:pt>
                <c:pt idx="119932">
                  <c:v>-130.59849999999997</c:v>
                </c:pt>
                <c:pt idx="119933">
                  <c:v>-130.59649999999996</c:v>
                </c:pt>
                <c:pt idx="119934">
                  <c:v>-130.59449999999998</c:v>
                </c:pt>
                <c:pt idx="119935">
                  <c:v>-130.59249999999997</c:v>
                </c:pt>
                <c:pt idx="119936">
                  <c:v>-130.59049999999996</c:v>
                </c:pt>
                <c:pt idx="119937">
                  <c:v>-130.58849999999998</c:v>
                </c:pt>
                <c:pt idx="119938">
                  <c:v>-130.58649999999997</c:v>
                </c:pt>
                <c:pt idx="119939">
                  <c:v>-130.58449999999999</c:v>
                </c:pt>
                <c:pt idx="119940">
                  <c:v>-130.58249999999998</c:v>
                </c:pt>
                <c:pt idx="119941">
                  <c:v>-130.58049999999997</c:v>
                </c:pt>
                <c:pt idx="119942">
                  <c:v>-130.57849999999999</c:v>
                </c:pt>
                <c:pt idx="119943">
                  <c:v>-130.57649999999998</c:v>
                </c:pt>
                <c:pt idx="119944">
                  <c:v>-130.57449999999997</c:v>
                </c:pt>
                <c:pt idx="119945">
                  <c:v>-130.57249999999999</c:v>
                </c:pt>
                <c:pt idx="119946">
                  <c:v>-130.57049999999998</c:v>
                </c:pt>
                <c:pt idx="119947">
                  <c:v>-130.56849999999997</c:v>
                </c:pt>
                <c:pt idx="119948">
                  <c:v>-130.56649999999999</c:v>
                </c:pt>
                <c:pt idx="119949">
                  <c:v>-130.56449999999998</c:v>
                </c:pt>
                <c:pt idx="119950">
                  <c:v>-130.56249999999997</c:v>
                </c:pt>
                <c:pt idx="119951">
                  <c:v>-130.56049999999999</c:v>
                </c:pt>
                <c:pt idx="119952">
                  <c:v>-130.55849999999998</c:v>
                </c:pt>
                <c:pt idx="119953">
                  <c:v>-130.55649999999997</c:v>
                </c:pt>
                <c:pt idx="119954">
                  <c:v>-130.55449999999999</c:v>
                </c:pt>
                <c:pt idx="119955">
                  <c:v>-130.55249999999998</c:v>
                </c:pt>
                <c:pt idx="119956">
                  <c:v>-130.55049999999997</c:v>
                </c:pt>
                <c:pt idx="119957">
                  <c:v>-130.54849999999999</c:v>
                </c:pt>
                <c:pt idx="119958">
                  <c:v>-130.54649999999998</c:v>
                </c:pt>
                <c:pt idx="119959">
                  <c:v>-130.54449999999997</c:v>
                </c:pt>
                <c:pt idx="119960">
                  <c:v>-130.54249999999999</c:v>
                </c:pt>
                <c:pt idx="119961">
                  <c:v>-130.54049999999998</c:v>
                </c:pt>
                <c:pt idx="119962">
                  <c:v>-130.53849999999997</c:v>
                </c:pt>
                <c:pt idx="119963">
                  <c:v>-130.53649999999999</c:v>
                </c:pt>
                <c:pt idx="119964">
                  <c:v>-130.53449999999998</c:v>
                </c:pt>
                <c:pt idx="119965">
                  <c:v>-130.53249999999997</c:v>
                </c:pt>
                <c:pt idx="119966">
                  <c:v>-130.53049999999999</c:v>
                </c:pt>
                <c:pt idx="119967">
                  <c:v>-130.52849999999998</c:v>
                </c:pt>
                <c:pt idx="119968">
                  <c:v>-130.52649999999997</c:v>
                </c:pt>
                <c:pt idx="119969">
                  <c:v>-130.52449999999999</c:v>
                </c:pt>
                <c:pt idx="119970">
                  <c:v>-130.52249999999998</c:v>
                </c:pt>
                <c:pt idx="119971">
                  <c:v>-130.52049999999997</c:v>
                </c:pt>
                <c:pt idx="119972">
                  <c:v>-130.51849999999999</c:v>
                </c:pt>
                <c:pt idx="119973">
                  <c:v>-130.51649999999998</c:v>
                </c:pt>
                <c:pt idx="119974">
                  <c:v>-130.51449999999997</c:v>
                </c:pt>
                <c:pt idx="119975">
                  <c:v>-130.51249999999999</c:v>
                </c:pt>
                <c:pt idx="119976">
                  <c:v>-130.51049999999998</c:v>
                </c:pt>
                <c:pt idx="119977">
                  <c:v>-130.50849999999997</c:v>
                </c:pt>
                <c:pt idx="119978">
                  <c:v>-130.50649999999999</c:v>
                </c:pt>
                <c:pt idx="119979">
                  <c:v>-130.50449999999998</c:v>
                </c:pt>
                <c:pt idx="119980">
                  <c:v>-130.50249999999997</c:v>
                </c:pt>
                <c:pt idx="119981">
                  <c:v>-130.50049999999999</c:v>
                </c:pt>
                <c:pt idx="119982">
                  <c:v>-130.49849999999998</c:v>
                </c:pt>
                <c:pt idx="119983">
                  <c:v>-130.49649999999997</c:v>
                </c:pt>
                <c:pt idx="119984">
                  <c:v>-130.49449999999999</c:v>
                </c:pt>
                <c:pt idx="119985">
                  <c:v>-130.49249999999998</c:v>
                </c:pt>
                <c:pt idx="119986">
                  <c:v>-130.49049999999997</c:v>
                </c:pt>
                <c:pt idx="119987">
                  <c:v>-130.48849999999999</c:v>
                </c:pt>
                <c:pt idx="119988">
                  <c:v>-130.48649999999998</c:v>
                </c:pt>
                <c:pt idx="119989">
                  <c:v>-130.48449999999997</c:v>
                </c:pt>
                <c:pt idx="119990">
                  <c:v>-130.48249999999999</c:v>
                </c:pt>
                <c:pt idx="119991">
                  <c:v>-130.48049999999998</c:v>
                </c:pt>
                <c:pt idx="119992">
                  <c:v>-130.47849999999997</c:v>
                </c:pt>
                <c:pt idx="119993">
                  <c:v>-130.47649999999999</c:v>
                </c:pt>
                <c:pt idx="119994">
                  <c:v>-130.47449999999998</c:v>
                </c:pt>
                <c:pt idx="119995">
                  <c:v>-130.47249999999997</c:v>
                </c:pt>
                <c:pt idx="119996">
                  <c:v>-130.47049999999999</c:v>
                </c:pt>
                <c:pt idx="119997">
                  <c:v>-130.46849999999998</c:v>
                </c:pt>
                <c:pt idx="119998">
                  <c:v>-130.46649999999997</c:v>
                </c:pt>
                <c:pt idx="119999">
                  <c:v>-130.46449999999999</c:v>
                </c:pt>
                <c:pt idx="120000">
                  <c:v>-130.46249999999998</c:v>
                </c:pt>
                <c:pt idx="120001">
                  <c:v>-130.46049999999997</c:v>
                </c:pt>
                <c:pt idx="120002">
                  <c:v>-130.45849999999999</c:v>
                </c:pt>
                <c:pt idx="120003">
                  <c:v>-130.45649999999998</c:v>
                </c:pt>
                <c:pt idx="120004">
                  <c:v>-130.45449999999997</c:v>
                </c:pt>
                <c:pt idx="120005">
                  <c:v>-130.45249999999999</c:v>
                </c:pt>
                <c:pt idx="120006">
                  <c:v>-130.45049999999998</c:v>
                </c:pt>
                <c:pt idx="120007">
                  <c:v>-130.44849999999997</c:v>
                </c:pt>
                <c:pt idx="120008">
                  <c:v>-130.44649999999999</c:v>
                </c:pt>
                <c:pt idx="120009">
                  <c:v>-130.44449999999998</c:v>
                </c:pt>
                <c:pt idx="120010">
                  <c:v>-130.44249999999997</c:v>
                </c:pt>
                <c:pt idx="120011">
                  <c:v>-130.44049999999999</c:v>
                </c:pt>
                <c:pt idx="120012">
                  <c:v>-130.43849999999998</c:v>
                </c:pt>
                <c:pt idx="120013">
                  <c:v>-130.43649999999997</c:v>
                </c:pt>
                <c:pt idx="120014">
                  <c:v>-130.43449999999999</c:v>
                </c:pt>
                <c:pt idx="120015">
                  <c:v>-130.43249999999998</c:v>
                </c:pt>
                <c:pt idx="120016">
                  <c:v>-130.43049999999997</c:v>
                </c:pt>
                <c:pt idx="120017">
                  <c:v>-130.42849999999999</c:v>
                </c:pt>
                <c:pt idx="120018">
                  <c:v>-130.42649999999998</c:v>
                </c:pt>
                <c:pt idx="120019">
                  <c:v>-130.42449999999997</c:v>
                </c:pt>
                <c:pt idx="120020">
                  <c:v>-130.42249999999999</c:v>
                </c:pt>
                <c:pt idx="120021">
                  <c:v>-130.42049999999998</c:v>
                </c:pt>
                <c:pt idx="120022">
                  <c:v>-130.41849999999997</c:v>
                </c:pt>
                <c:pt idx="120023">
                  <c:v>-130.41649999999998</c:v>
                </c:pt>
                <c:pt idx="120024">
                  <c:v>-130.41449999999998</c:v>
                </c:pt>
                <c:pt idx="120025">
                  <c:v>-130.41249999999997</c:v>
                </c:pt>
                <c:pt idx="120026">
                  <c:v>-130.41049999999998</c:v>
                </c:pt>
                <c:pt idx="120027">
                  <c:v>-130.40849999999998</c:v>
                </c:pt>
                <c:pt idx="120028">
                  <c:v>-130.40649999999997</c:v>
                </c:pt>
                <c:pt idx="120029">
                  <c:v>-130.40449999999998</c:v>
                </c:pt>
                <c:pt idx="120030">
                  <c:v>-130.40249999999997</c:v>
                </c:pt>
                <c:pt idx="120031">
                  <c:v>-130.40049999999997</c:v>
                </c:pt>
                <c:pt idx="120032">
                  <c:v>-130.39849999999998</c:v>
                </c:pt>
                <c:pt idx="120033">
                  <c:v>-130.39649999999997</c:v>
                </c:pt>
                <c:pt idx="120034">
                  <c:v>-130.39449999999997</c:v>
                </c:pt>
                <c:pt idx="120035">
                  <c:v>-130.39249999999998</c:v>
                </c:pt>
                <c:pt idx="120036">
                  <c:v>-130.39049999999997</c:v>
                </c:pt>
                <c:pt idx="120037">
                  <c:v>-130.38849999999996</c:v>
                </c:pt>
                <c:pt idx="120038">
                  <c:v>-130.38649999999998</c:v>
                </c:pt>
                <c:pt idx="120039">
                  <c:v>-130.38449999999997</c:v>
                </c:pt>
                <c:pt idx="120040">
                  <c:v>-130.38249999999996</c:v>
                </c:pt>
                <c:pt idx="120041">
                  <c:v>-130.38049999999998</c:v>
                </c:pt>
                <c:pt idx="120042">
                  <c:v>-130.37849999999997</c:v>
                </c:pt>
                <c:pt idx="120043">
                  <c:v>-130.37649999999996</c:v>
                </c:pt>
                <c:pt idx="120044">
                  <c:v>-130.37449999999998</c:v>
                </c:pt>
                <c:pt idx="120045">
                  <c:v>-130.37249999999997</c:v>
                </c:pt>
                <c:pt idx="120046">
                  <c:v>-130.37049999999996</c:v>
                </c:pt>
                <c:pt idx="120047">
                  <c:v>-130.36849999999998</c:v>
                </c:pt>
                <c:pt idx="120048">
                  <c:v>-130.36649999999997</c:v>
                </c:pt>
                <c:pt idx="120049">
                  <c:v>-130.36449999999996</c:v>
                </c:pt>
                <c:pt idx="120050">
                  <c:v>-130.36249999999998</c:v>
                </c:pt>
                <c:pt idx="120051">
                  <c:v>-130.36049999999997</c:v>
                </c:pt>
                <c:pt idx="120052">
                  <c:v>-130.35849999999996</c:v>
                </c:pt>
                <c:pt idx="120053">
                  <c:v>-130.35649999999998</c:v>
                </c:pt>
                <c:pt idx="120054">
                  <c:v>-130.35449999999997</c:v>
                </c:pt>
                <c:pt idx="120055">
                  <c:v>-130.35249999999996</c:v>
                </c:pt>
                <c:pt idx="120056">
                  <c:v>-130.35049999999998</c:v>
                </c:pt>
                <c:pt idx="120057">
                  <c:v>-130.34849999999997</c:v>
                </c:pt>
                <c:pt idx="120058">
                  <c:v>-130.34649999999996</c:v>
                </c:pt>
                <c:pt idx="120059">
                  <c:v>-130.34449999999998</c:v>
                </c:pt>
                <c:pt idx="120060">
                  <c:v>-130.34249999999997</c:v>
                </c:pt>
                <c:pt idx="120061">
                  <c:v>-130.34049999999996</c:v>
                </c:pt>
                <c:pt idx="120062">
                  <c:v>-130.33849999999998</c:v>
                </c:pt>
                <c:pt idx="120063">
                  <c:v>-130.33649999999997</c:v>
                </c:pt>
                <c:pt idx="120064">
                  <c:v>-130.33449999999999</c:v>
                </c:pt>
                <c:pt idx="120065">
                  <c:v>-130.33249999999998</c:v>
                </c:pt>
                <c:pt idx="120066">
                  <c:v>-130.33049999999997</c:v>
                </c:pt>
                <c:pt idx="120067">
                  <c:v>-130.32849999999999</c:v>
                </c:pt>
                <c:pt idx="120068">
                  <c:v>-130.32649999999998</c:v>
                </c:pt>
                <c:pt idx="120069">
                  <c:v>-130.32449999999997</c:v>
                </c:pt>
                <c:pt idx="120070">
                  <c:v>-130.32249999999999</c:v>
                </c:pt>
                <c:pt idx="120071">
                  <c:v>-130.32049999999998</c:v>
                </c:pt>
                <c:pt idx="120072">
                  <c:v>-130.31849999999997</c:v>
                </c:pt>
                <c:pt idx="120073">
                  <c:v>-130.31649999999999</c:v>
                </c:pt>
                <c:pt idx="120074">
                  <c:v>-130.31449999999998</c:v>
                </c:pt>
                <c:pt idx="120075">
                  <c:v>-130.31249999999997</c:v>
                </c:pt>
                <c:pt idx="120076">
                  <c:v>-130.31049999999999</c:v>
                </c:pt>
                <c:pt idx="120077">
                  <c:v>-130.30849999999998</c:v>
                </c:pt>
                <c:pt idx="120078">
                  <c:v>-130.30649999999997</c:v>
                </c:pt>
                <c:pt idx="120079">
                  <c:v>-130.30449999999999</c:v>
                </c:pt>
                <c:pt idx="120080">
                  <c:v>-130.30249999999998</c:v>
                </c:pt>
                <c:pt idx="120081">
                  <c:v>-130.30049999999997</c:v>
                </c:pt>
                <c:pt idx="120082">
                  <c:v>-130.29849999999999</c:v>
                </c:pt>
                <c:pt idx="120083">
                  <c:v>-130.29649999999998</c:v>
                </c:pt>
                <c:pt idx="120084">
                  <c:v>-130.29449999999997</c:v>
                </c:pt>
                <c:pt idx="120085">
                  <c:v>-130.29249999999999</c:v>
                </c:pt>
                <c:pt idx="120086">
                  <c:v>-130.29049999999998</c:v>
                </c:pt>
                <c:pt idx="120087">
                  <c:v>-130.28849999999997</c:v>
                </c:pt>
                <c:pt idx="120088">
                  <c:v>-130.28649999999999</c:v>
                </c:pt>
                <c:pt idx="120089">
                  <c:v>-130.28449999999998</c:v>
                </c:pt>
                <c:pt idx="120090">
                  <c:v>-130.28249999999997</c:v>
                </c:pt>
                <c:pt idx="120091">
                  <c:v>-130.28049999999999</c:v>
                </c:pt>
                <c:pt idx="120092">
                  <c:v>-130.27849999999998</c:v>
                </c:pt>
                <c:pt idx="120093">
                  <c:v>-130.27649999999997</c:v>
                </c:pt>
                <c:pt idx="120094">
                  <c:v>-130.27449999999999</c:v>
                </c:pt>
                <c:pt idx="120095">
                  <c:v>-130.27249999999998</c:v>
                </c:pt>
                <c:pt idx="120096">
                  <c:v>-130.27049999999997</c:v>
                </c:pt>
                <c:pt idx="120097">
                  <c:v>-130.26849999999999</c:v>
                </c:pt>
                <c:pt idx="120098">
                  <c:v>-130.26649999999998</c:v>
                </c:pt>
                <c:pt idx="120099">
                  <c:v>-130.26449999999997</c:v>
                </c:pt>
                <c:pt idx="120100">
                  <c:v>-130.26249999999999</c:v>
                </c:pt>
                <c:pt idx="120101">
                  <c:v>-130.26049999999998</c:v>
                </c:pt>
                <c:pt idx="120102">
                  <c:v>-130.25849999999997</c:v>
                </c:pt>
                <c:pt idx="120103">
                  <c:v>-130.25649999999999</c:v>
                </c:pt>
                <c:pt idx="120104">
                  <c:v>-130.25449999999998</c:v>
                </c:pt>
                <c:pt idx="120105">
                  <c:v>-130.25249999999997</c:v>
                </c:pt>
                <c:pt idx="120106">
                  <c:v>-130.25049999999999</c:v>
                </c:pt>
                <c:pt idx="120107">
                  <c:v>-130.24849999999998</c:v>
                </c:pt>
                <c:pt idx="120108">
                  <c:v>-130.24649999999997</c:v>
                </c:pt>
                <c:pt idx="120109">
                  <c:v>-130.24449999999999</c:v>
                </c:pt>
                <c:pt idx="120110">
                  <c:v>-130.24249999999998</c:v>
                </c:pt>
                <c:pt idx="120111">
                  <c:v>-130.24049999999997</c:v>
                </c:pt>
                <c:pt idx="120112">
                  <c:v>-130.23849999999999</c:v>
                </c:pt>
                <c:pt idx="120113">
                  <c:v>-130.23649999999998</c:v>
                </c:pt>
                <c:pt idx="120114">
                  <c:v>-130.23449999999997</c:v>
                </c:pt>
                <c:pt idx="120115">
                  <c:v>-130.23249999999999</c:v>
                </c:pt>
                <c:pt idx="120116">
                  <c:v>-130.23049999999998</c:v>
                </c:pt>
                <c:pt idx="120117">
                  <c:v>-130.22849999999997</c:v>
                </c:pt>
                <c:pt idx="120118">
                  <c:v>-130.22649999999999</c:v>
                </c:pt>
                <c:pt idx="120119">
                  <c:v>-130.22449999999998</c:v>
                </c:pt>
                <c:pt idx="120120">
                  <c:v>-130.22249999999997</c:v>
                </c:pt>
                <c:pt idx="120121">
                  <c:v>-130.22049999999999</c:v>
                </c:pt>
                <c:pt idx="120122">
                  <c:v>-130.21849999999998</c:v>
                </c:pt>
                <c:pt idx="120123">
                  <c:v>-130.21649999999997</c:v>
                </c:pt>
                <c:pt idx="120124">
                  <c:v>-130.21449999999999</c:v>
                </c:pt>
                <c:pt idx="120125">
                  <c:v>-130.21249999999998</c:v>
                </c:pt>
                <c:pt idx="120126">
                  <c:v>-130.21049999999997</c:v>
                </c:pt>
                <c:pt idx="120127">
                  <c:v>-130.20849999999999</c:v>
                </c:pt>
                <c:pt idx="120128">
                  <c:v>-130.20649999999998</c:v>
                </c:pt>
                <c:pt idx="120129">
                  <c:v>-130.20449999999997</c:v>
                </c:pt>
                <c:pt idx="120130">
                  <c:v>-130.20249999999999</c:v>
                </c:pt>
                <c:pt idx="120131">
                  <c:v>-130.20049999999998</c:v>
                </c:pt>
                <c:pt idx="120132">
                  <c:v>-130.19849999999997</c:v>
                </c:pt>
                <c:pt idx="120133">
                  <c:v>-130.19649999999999</c:v>
                </c:pt>
                <c:pt idx="120134">
                  <c:v>-130.19449999999998</c:v>
                </c:pt>
                <c:pt idx="120135">
                  <c:v>-130.19249999999997</c:v>
                </c:pt>
                <c:pt idx="120136">
                  <c:v>-130.19049999999999</c:v>
                </c:pt>
                <c:pt idx="120137">
                  <c:v>-130.18849999999998</c:v>
                </c:pt>
                <c:pt idx="120138">
                  <c:v>-130.18649999999997</c:v>
                </c:pt>
                <c:pt idx="120139">
                  <c:v>-130.18449999999999</c:v>
                </c:pt>
                <c:pt idx="120140">
                  <c:v>-130.18249999999998</c:v>
                </c:pt>
                <c:pt idx="120141">
                  <c:v>-130.18049999999997</c:v>
                </c:pt>
                <c:pt idx="120142">
                  <c:v>-130.17849999999999</c:v>
                </c:pt>
                <c:pt idx="120143">
                  <c:v>-130.17649999999998</c:v>
                </c:pt>
                <c:pt idx="120144">
                  <c:v>-130.17449999999997</c:v>
                </c:pt>
                <c:pt idx="120145">
                  <c:v>-130.17249999999999</c:v>
                </c:pt>
                <c:pt idx="120146">
                  <c:v>-130.17049999999998</c:v>
                </c:pt>
                <c:pt idx="120147">
                  <c:v>-130.16849999999997</c:v>
                </c:pt>
                <c:pt idx="120148">
                  <c:v>-130.16649999999998</c:v>
                </c:pt>
                <c:pt idx="120149">
                  <c:v>-130.16449999999998</c:v>
                </c:pt>
                <c:pt idx="120150">
                  <c:v>-130.16249999999997</c:v>
                </c:pt>
                <c:pt idx="120151">
                  <c:v>-130.16049999999998</c:v>
                </c:pt>
                <c:pt idx="120152">
                  <c:v>-130.15849999999998</c:v>
                </c:pt>
                <c:pt idx="120153">
                  <c:v>-130.15649999999997</c:v>
                </c:pt>
                <c:pt idx="120154">
                  <c:v>-130.15449999999998</c:v>
                </c:pt>
                <c:pt idx="120155">
                  <c:v>-130.15249999999997</c:v>
                </c:pt>
                <c:pt idx="120156">
                  <c:v>-130.15049999999997</c:v>
                </c:pt>
                <c:pt idx="120157">
                  <c:v>-130.14849999999998</c:v>
                </c:pt>
                <c:pt idx="120158">
                  <c:v>-130.14649999999997</c:v>
                </c:pt>
                <c:pt idx="120159">
                  <c:v>-130.14449999999997</c:v>
                </c:pt>
                <c:pt idx="120160">
                  <c:v>-130.14249999999998</c:v>
                </c:pt>
                <c:pt idx="120161">
                  <c:v>-130.14049999999997</c:v>
                </c:pt>
                <c:pt idx="120162">
                  <c:v>-130.13849999999996</c:v>
                </c:pt>
                <c:pt idx="120163">
                  <c:v>-130.13649999999998</c:v>
                </c:pt>
                <c:pt idx="120164">
                  <c:v>-130.13449999999997</c:v>
                </c:pt>
                <c:pt idx="120165">
                  <c:v>-130.13249999999996</c:v>
                </c:pt>
                <c:pt idx="120166">
                  <c:v>-130.13049999999998</c:v>
                </c:pt>
                <c:pt idx="120167">
                  <c:v>-130.12849999999997</c:v>
                </c:pt>
                <c:pt idx="120168">
                  <c:v>-130.12649999999996</c:v>
                </c:pt>
                <c:pt idx="120169">
                  <c:v>-130.12449999999998</c:v>
                </c:pt>
                <c:pt idx="120170">
                  <c:v>-130.12249999999997</c:v>
                </c:pt>
                <c:pt idx="120171">
                  <c:v>-130.12049999999996</c:v>
                </c:pt>
                <c:pt idx="120172">
                  <c:v>-130.11849999999998</c:v>
                </c:pt>
                <c:pt idx="120173">
                  <c:v>-130.11649999999997</c:v>
                </c:pt>
                <c:pt idx="120174">
                  <c:v>-130.11449999999996</c:v>
                </c:pt>
                <c:pt idx="120175">
                  <c:v>-130.11249999999998</c:v>
                </c:pt>
                <c:pt idx="120176">
                  <c:v>-130.11049999999997</c:v>
                </c:pt>
                <c:pt idx="120177">
                  <c:v>-130.10849999999996</c:v>
                </c:pt>
                <c:pt idx="120178">
                  <c:v>-130.10649999999998</c:v>
                </c:pt>
                <c:pt idx="120179">
                  <c:v>-130.10449999999997</c:v>
                </c:pt>
                <c:pt idx="120180">
                  <c:v>-130.10249999999996</c:v>
                </c:pt>
                <c:pt idx="120181">
                  <c:v>-130.10049999999998</c:v>
                </c:pt>
                <c:pt idx="120182">
                  <c:v>-130.09849999999997</c:v>
                </c:pt>
                <c:pt idx="120183">
                  <c:v>-130.09649999999996</c:v>
                </c:pt>
                <c:pt idx="120184">
                  <c:v>-130.09449999999998</c:v>
                </c:pt>
                <c:pt idx="120185">
                  <c:v>-130.09249999999997</c:v>
                </c:pt>
                <c:pt idx="120186">
                  <c:v>-130.09049999999996</c:v>
                </c:pt>
                <c:pt idx="120187">
                  <c:v>-130.08849999999998</c:v>
                </c:pt>
                <c:pt idx="120188">
                  <c:v>-130.08649999999997</c:v>
                </c:pt>
                <c:pt idx="120189">
                  <c:v>-130.08449999999999</c:v>
                </c:pt>
                <c:pt idx="120190">
                  <c:v>-130.08249999999998</c:v>
                </c:pt>
                <c:pt idx="120191">
                  <c:v>-130.08049999999997</c:v>
                </c:pt>
                <c:pt idx="120192">
                  <c:v>-130.07849999999999</c:v>
                </c:pt>
                <c:pt idx="120193">
                  <c:v>-130.07649999999998</c:v>
                </c:pt>
                <c:pt idx="120194">
                  <c:v>-130.07449999999997</c:v>
                </c:pt>
                <c:pt idx="120195">
                  <c:v>-130.07249999999999</c:v>
                </c:pt>
                <c:pt idx="120196">
                  <c:v>-130.07049999999998</c:v>
                </c:pt>
                <c:pt idx="120197">
                  <c:v>-130.06849999999997</c:v>
                </c:pt>
                <c:pt idx="120198">
                  <c:v>-130.06649999999999</c:v>
                </c:pt>
                <c:pt idx="120199">
                  <c:v>-130.06449999999998</c:v>
                </c:pt>
                <c:pt idx="120200">
                  <c:v>-130.06249999999997</c:v>
                </c:pt>
                <c:pt idx="120201">
                  <c:v>-130.06049999999999</c:v>
                </c:pt>
                <c:pt idx="120202">
                  <c:v>-130.05849999999998</c:v>
                </c:pt>
                <c:pt idx="120203">
                  <c:v>-130.05649999999997</c:v>
                </c:pt>
                <c:pt idx="120204">
                  <c:v>-130.05449999999999</c:v>
                </c:pt>
                <c:pt idx="120205">
                  <c:v>-130.05249999999998</c:v>
                </c:pt>
                <c:pt idx="120206">
                  <c:v>-130.05049999999997</c:v>
                </c:pt>
                <c:pt idx="120207">
                  <c:v>-130.04849999999999</c:v>
                </c:pt>
                <c:pt idx="120208">
                  <c:v>-130.04649999999998</c:v>
                </c:pt>
                <c:pt idx="120209">
                  <c:v>-130.04449999999997</c:v>
                </c:pt>
                <c:pt idx="120210">
                  <c:v>-130.04249999999999</c:v>
                </c:pt>
                <c:pt idx="120211">
                  <c:v>-130.04049999999998</c:v>
                </c:pt>
                <c:pt idx="120212">
                  <c:v>-130.03849999999997</c:v>
                </c:pt>
                <c:pt idx="120213">
                  <c:v>-130.03649999999999</c:v>
                </c:pt>
                <c:pt idx="120214">
                  <c:v>-130.03449999999998</c:v>
                </c:pt>
                <c:pt idx="120215">
                  <c:v>-130.03249999999997</c:v>
                </c:pt>
                <c:pt idx="120216">
                  <c:v>-130.03049999999999</c:v>
                </c:pt>
                <c:pt idx="120217">
                  <c:v>-130.02849999999998</c:v>
                </c:pt>
                <c:pt idx="120218">
                  <c:v>-130.02649999999997</c:v>
                </c:pt>
                <c:pt idx="120219">
                  <c:v>-130.02449999999999</c:v>
                </c:pt>
                <c:pt idx="120220">
                  <c:v>-130.02249999999998</c:v>
                </c:pt>
                <c:pt idx="120221">
                  <c:v>-130.02049999999997</c:v>
                </c:pt>
                <c:pt idx="120222">
                  <c:v>-130.01849999999999</c:v>
                </c:pt>
                <c:pt idx="120223">
                  <c:v>-130.01649999999998</c:v>
                </c:pt>
                <c:pt idx="120224">
                  <c:v>-130.01449999999997</c:v>
                </c:pt>
                <c:pt idx="120225">
                  <c:v>-130.01249999999999</c:v>
                </c:pt>
                <c:pt idx="120226">
                  <c:v>-130.01049999999998</c:v>
                </c:pt>
                <c:pt idx="120227">
                  <c:v>-130.00849999999997</c:v>
                </c:pt>
                <c:pt idx="120228">
                  <c:v>-130.00649999999999</c:v>
                </c:pt>
                <c:pt idx="120229">
                  <c:v>-130.00449999999998</c:v>
                </c:pt>
                <c:pt idx="120230">
                  <c:v>-130.00249999999997</c:v>
                </c:pt>
                <c:pt idx="120231">
                  <c:v>-130.00049999999999</c:v>
                </c:pt>
                <c:pt idx="120232">
                  <c:v>-129.99849999999998</c:v>
                </c:pt>
                <c:pt idx="120233">
                  <c:v>-129.99649999999997</c:v>
                </c:pt>
                <c:pt idx="120234">
                  <c:v>-129.99449999999999</c:v>
                </c:pt>
                <c:pt idx="120235">
                  <c:v>-129.99249999999998</c:v>
                </c:pt>
                <c:pt idx="120236">
                  <c:v>-129.99049999999997</c:v>
                </c:pt>
                <c:pt idx="120237">
                  <c:v>-129.98849999999999</c:v>
                </c:pt>
                <c:pt idx="120238">
                  <c:v>-129.98649999999998</c:v>
                </c:pt>
                <c:pt idx="120239">
                  <c:v>-129.98449999999997</c:v>
                </c:pt>
                <c:pt idx="120240">
                  <c:v>-129.98249999999999</c:v>
                </c:pt>
                <c:pt idx="120241">
                  <c:v>-129.98049999999998</c:v>
                </c:pt>
                <c:pt idx="120242">
                  <c:v>-129.97849999999997</c:v>
                </c:pt>
                <c:pt idx="120243">
                  <c:v>-129.97649999999999</c:v>
                </c:pt>
                <c:pt idx="120244">
                  <c:v>-129.97449999999998</c:v>
                </c:pt>
                <c:pt idx="120245">
                  <c:v>-129.97249999999997</c:v>
                </c:pt>
                <c:pt idx="120246">
                  <c:v>-129.97049999999999</c:v>
                </c:pt>
                <c:pt idx="120247">
                  <c:v>-129.96849999999998</c:v>
                </c:pt>
                <c:pt idx="120248">
                  <c:v>-129.96649999999997</c:v>
                </c:pt>
                <c:pt idx="120249">
                  <c:v>-129.96449999999999</c:v>
                </c:pt>
                <c:pt idx="120250">
                  <c:v>-129.96249999999998</c:v>
                </c:pt>
                <c:pt idx="120251">
                  <c:v>-129.96049999999997</c:v>
                </c:pt>
                <c:pt idx="120252">
                  <c:v>-129.95849999999999</c:v>
                </c:pt>
                <c:pt idx="120253">
                  <c:v>-129.95649999999998</c:v>
                </c:pt>
                <c:pt idx="120254">
                  <c:v>-129.95449999999997</c:v>
                </c:pt>
                <c:pt idx="120255">
                  <c:v>-129.95249999999999</c:v>
                </c:pt>
                <c:pt idx="120256">
                  <c:v>-129.95049999999998</c:v>
                </c:pt>
                <c:pt idx="120257">
                  <c:v>-129.94849999999997</c:v>
                </c:pt>
                <c:pt idx="120258">
                  <c:v>-129.94649999999999</c:v>
                </c:pt>
                <c:pt idx="120259">
                  <c:v>-129.94449999999998</c:v>
                </c:pt>
                <c:pt idx="120260">
                  <c:v>-129.94249999999997</c:v>
                </c:pt>
                <c:pt idx="120261">
                  <c:v>-129.94049999999999</c:v>
                </c:pt>
                <c:pt idx="120262">
                  <c:v>-129.93849999999998</c:v>
                </c:pt>
                <c:pt idx="120263">
                  <c:v>-129.93649999999997</c:v>
                </c:pt>
                <c:pt idx="120264">
                  <c:v>-129.93449999999999</c:v>
                </c:pt>
                <c:pt idx="120265">
                  <c:v>-129.93249999999998</c:v>
                </c:pt>
                <c:pt idx="120266">
                  <c:v>-129.93049999999997</c:v>
                </c:pt>
                <c:pt idx="120267">
                  <c:v>-129.92849999999999</c:v>
                </c:pt>
                <c:pt idx="120268">
                  <c:v>-129.92649999999998</c:v>
                </c:pt>
                <c:pt idx="120269">
                  <c:v>-129.92449999999997</c:v>
                </c:pt>
                <c:pt idx="120270">
                  <c:v>-129.92249999999999</c:v>
                </c:pt>
                <c:pt idx="120271">
                  <c:v>-129.92049999999998</c:v>
                </c:pt>
                <c:pt idx="120272">
                  <c:v>-129.91849999999997</c:v>
                </c:pt>
                <c:pt idx="120273">
                  <c:v>-129.91649999999998</c:v>
                </c:pt>
                <c:pt idx="120274">
                  <c:v>-129.91449999999998</c:v>
                </c:pt>
                <c:pt idx="120275">
                  <c:v>-129.91249999999997</c:v>
                </c:pt>
                <c:pt idx="120276">
                  <c:v>-129.91049999999998</c:v>
                </c:pt>
                <c:pt idx="120277">
                  <c:v>-129.90849999999998</c:v>
                </c:pt>
                <c:pt idx="120278">
                  <c:v>-129.90649999999997</c:v>
                </c:pt>
                <c:pt idx="120279">
                  <c:v>-129.90449999999998</c:v>
                </c:pt>
                <c:pt idx="120280">
                  <c:v>-129.90249999999997</c:v>
                </c:pt>
                <c:pt idx="120281">
                  <c:v>-129.90049999999997</c:v>
                </c:pt>
                <c:pt idx="120282">
                  <c:v>-129.89849999999998</c:v>
                </c:pt>
                <c:pt idx="120283">
                  <c:v>-129.89649999999997</c:v>
                </c:pt>
                <c:pt idx="120284">
                  <c:v>-129.89449999999997</c:v>
                </c:pt>
                <c:pt idx="120285">
                  <c:v>-129.89249999999998</c:v>
                </c:pt>
                <c:pt idx="120286">
                  <c:v>-129.89049999999997</c:v>
                </c:pt>
                <c:pt idx="120287">
                  <c:v>-129.88849999999996</c:v>
                </c:pt>
                <c:pt idx="120288">
                  <c:v>-129.88649999999998</c:v>
                </c:pt>
                <c:pt idx="120289">
                  <c:v>-129.88449999999997</c:v>
                </c:pt>
                <c:pt idx="120290">
                  <c:v>-129.88249999999996</c:v>
                </c:pt>
                <c:pt idx="120291">
                  <c:v>-129.88049999999998</c:v>
                </c:pt>
                <c:pt idx="120292">
                  <c:v>-129.87849999999997</c:v>
                </c:pt>
                <c:pt idx="120293">
                  <c:v>-129.87649999999996</c:v>
                </c:pt>
                <c:pt idx="120294">
                  <c:v>-129.87449999999998</c:v>
                </c:pt>
                <c:pt idx="120295">
                  <c:v>-129.87249999999997</c:v>
                </c:pt>
                <c:pt idx="120296">
                  <c:v>-129.87049999999996</c:v>
                </c:pt>
                <c:pt idx="120297">
                  <c:v>-129.86849999999998</c:v>
                </c:pt>
                <c:pt idx="120298">
                  <c:v>-129.86649999999997</c:v>
                </c:pt>
                <c:pt idx="120299">
                  <c:v>-129.86449999999996</c:v>
                </c:pt>
                <c:pt idx="120300">
                  <c:v>-129.86249999999998</c:v>
                </c:pt>
                <c:pt idx="120301">
                  <c:v>-129.86049999999997</c:v>
                </c:pt>
                <c:pt idx="120302">
                  <c:v>-129.85849999999996</c:v>
                </c:pt>
                <c:pt idx="120303">
                  <c:v>-129.85649999999998</c:v>
                </c:pt>
                <c:pt idx="120304">
                  <c:v>-129.85449999999997</c:v>
                </c:pt>
                <c:pt idx="120305">
                  <c:v>-129.85249999999996</c:v>
                </c:pt>
                <c:pt idx="120306">
                  <c:v>-129.85049999999998</c:v>
                </c:pt>
                <c:pt idx="120307">
                  <c:v>-129.84849999999997</c:v>
                </c:pt>
                <c:pt idx="120308">
                  <c:v>-129.84649999999996</c:v>
                </c:pt>
                <c:pt idx="120309">
                  <c:v>-129.84449999999998</c:v>
                </c:pt>
                <c:pt idx="120310">
                  <c:v>-129.84249999999997</c:v>
                </c:pt>
                <c:pt idx="120311">
                  <c:v>-129.84049999999996</c:v>
                </c:pt>
                <c:pt idx="120312">
                  <c:v>-129.83849999999998</c:v>
                </c:pt>
                <c:pt idx="120313">
                  <c:v>-129.83649999999997</c:v>
                </c:pt>
                <c:pt idx="120314">
                  <c:v>-129.83449999999999</c:v>
                </c:pt>
                <c:pt idx="120315">
                  <c:v>-129.83249999999998</c:v>
                </c:pt>
                <c:pt idx="120316">
                  <c:v>-129.83049999999997</c:v>
                </c:pt>
                <c:pt idx="120317">
                  <c:v>-129.82849999999999</c:v>
                </c:pt>
                <c:pt idx="120318">
                  <c:v>-129.82649999999998</c:v>
                </c:pt>
                <c:pt idx="120319">
                  <c:v>-129.82449999999997</c:v>
                </c:pt>
                <c:pt idx="120320">
                  <c:v>-129.82249999999999</c:v>
                </c:pt>
                <c:pt idx="120321">
                  <c:v>-129.82049999999998</c:v>
                </c:pt>
                <c:pt idx="120322">
                  <c:v>-129.81849999999997</c:v>
                </c:pt>
                <c:pt idx="120323">
                  <c:v>-129.81649999999999</c:v>
                </c:pt>
                <c:pt idx="120324">
                  <c:v>-129.81449999999998</c:v>
                </c:pt>
                <c:pt idx="120325">
                  <c:v>-129.81249999999997</c:v>
                </c:pt>
                <c:pt idx="120326">
                  <c:v>-129.81049999999999</c:v>
                </c:pt>
                <c:pt idx="120327">
                  <c:v>-129.80849999999998</c:v>
                </c:pt>
                <c:pt idx="120328">
                  <c:v>-129.80649999999997</c:v>
                </c:pt>
                <c:pt idx="120329">
                  <c:v>-129.80449999999999</c:v>
                </c:pt>
                <c:pt idx="120330">
                  <c:v>-129.80249999999998</c:v>
                </c:pt>
                <c:pt idx="120331">
                  <c:v>-129.80049999999997</c:v>
                </c:pt>
                <c:pt idx="120332">
                  <c:v>-129.79849999999999</c:v>
                </c:pt>
                <c:pt idx="120333">
                  <c:v>-129.79649999999998</c:v>
                </c:pt>
                <c:pt idx="120334">
                  <c:v>-129.79449999999997</c:v>
                </c:pt>
                <c:pt idx="120335">
                  <c:v>-129.79249999999999</c:v>
                </c:pt>
                <c:pt idx="120336">
                  <c:v>-129.79049999999998</c:v>
                </c:pt>
                <c:pt idx="120337">
                  <c:v>-129.78849999999997</c:v>
                </c:pt>
                <c:pt idx="120338">
                  <c:v>-129.78649999999999</c:v>
                </c:pt>
                <c:pt idx="120339">
                  <c:v>-129.78449999999998</c:v>
                </c:pt>
                <c:pt idx="120340">
                  <c:v>-129.78249999999997</c:v>
                </c:pt>
                <c:pt idx="120341">
                  <c:v>-129.78049999999999</c:v>
                </c:pt>
                <c:pt idx="120342">
                  <c:v>-129.77849999999998</c:v>
                </c:pt>
                <c:pt idx="120343">
                  <c:v>-129.77649999999997</c:v>
                </c:pt>
                <c:pt idx="120344">
                  <c:v>-129.77449999999999</c:v>
                </c:pt>
                <c:pt idx="120345">
                  <c:v>-129.77249999999998</c:v>
                </c:pt>
                <c:pt idx="120346">
                  <c:v>-129.77049999999997</c:v>
                </c:pt>
                <c:pt idx="120347">
                  <c:v>-129.76849999999999</c:v>
                </c:pt>
                <c:pt idx="120348">
                  <c:v>-129.76649999999998</c:v>
                </c:pt>
                <c:pt idx="120349">
                  <c:v>-129.76449999999997</c:v>
                </c:pt>
                <c:pt idx="120350">
                  <c:v>-129.76249999999999</c:v>
                </c:pt>
                <c:pt idx="120351">
                  <c:v>-129.76049999999998</c:v>
                </c:pt>
                <c:pt idx="120352">
                  <c:v>-129.75849999999997</c:v>
                </c:pt>
                <c:pt idx="120353">
                  <c:v>-129.75649999999999</c:v>
                </c:pt>
                <c:pt idx="120354">
                  <c:v>-129.75449999999998</c:v>
                </c:pt>
                <c:pt idx="120355">
                  <c:v>-129.75249999999997</c:v>
                </c:pt>
                <c:pt idx="120356">
                  <c:v>-129.75049999999999</c:v>
                </c:pt>
                <c:pt idx="120357">
                  <c:v>-129.74849999999998</c:v>
                </c:pt>
                <c:pt idx="120358">
                  <c:v>-129.74649999999997</c:v>
                </c:pt>
                <c:pt idx="120359">
                  <c:v>-129.74449999999999</c:v>
                </c:pt>
                <c:pt idx="120360">
                  <c:v>-129.74249999999998</c:v>
                </c:pt>
                <c:pt idx="120361">
                  <c:v>-129.74049999999997</c:v>
                </c:pt>
                <c:pt idx="120362">
                  <c:v>-129.73849999999999</c:v>
                </c:pt>
                <c:pt idx="120363">
                  <c:v>-129.73649999999998</c:v>
                </c:pt>
                <c:pt idx="120364">
                  <c:v>-129.73449999999997</c:v>
                </c:pt>
                <c:pt idx="120365">
                  <c:v>-129.73249999999999</c:v>
                </c:pt>
                <c:pt idx="120366">
                  <c:v>-129.73049999999998</c:v>
                </c:pt>
                <c:pt idx="120367">
                  <c:v>-129.72849999999997</c:v>
                </c:pt>
                <c:pt idx="120368">
                  <c:v>-129.72649999999999</c:v>
                </c:pt>
                <c:pt idx="120369">
                  <c:v>-129.72449999999998</c:v>
                </c:pt>
                <c:pt idx="120370">
                  <c:v>-129.72249999999997</c:v>
                </c:pt>
                <c:pt idx="120371">
                  <c:v>-129.72049999999999</c:v>
                </c:pt>
                <c:pt idx="120372">
                  <c:v>-129.71849999999998</c:v>
                </c:pt>
                <c:pt idx="120373">
                  <c:v>-129.71649999999997</c:v>
                </c:pt>
                <c:pt idx="120374">
                  <c:v>-129.71449999999999</c:v>
                </c:pt>
                <c:pt idx="120375">
                  <c:v>-129.71249999999998</c:v>
                </c:pt>
                <c:pt idx="120376">
                  <c:v>-129.71049999999997</c:v>
                </c:pt>
                <c:pt idx="120377">
                  <c:v>-129.70849999999999</c:v>
                </c:pt>
                <c:pt idx="120378">
                  <c:v>-129.70649999999998</c:v>
                </c:pt>
                <c:pt idx="120379">
                  <c:v>-129.70449999999997</c:v>
                </c:pt>
                <c:pt idx="120380">
                  <c:v>-129.70249999999999</c:v>
                </c:pt>
                <c:pt idx="120381">
                  <c:v>-129.70049999999998</c:v>
                </c:pt>
                <c:pt idx="120382">
                  <c:v>-129.69849999999997</c:v>
                </c:pt>
                <c:pt idx="120383">
                  <c:v>-129.69649999999999</c:v>
                </c:pt>
                <c:pt idx="120384">
                  <c:v>-129.69449999999998</c:v>
                </c:pt>
                <c:pt idx="120385">
                  <c:v>-129.69249999999997</c:v>
                </c:pt>
                <c:pt idx="120386">
                  <c:v>-129.69049999999999</c:v>
                </c:pt>
                <c:pt idx="120387">
                  <c:v>-129.68849999999998</c:v>
                </c:pt>
                <c:pt idx="120388">
                  <c:v>-129.68649999999997</c:v>
                </c:pt>
                <c:pt idx="120389">
                  <c:v>-129.68449999999999</c:v>
                </c:pt>
                <c:pt idx="120390">
                  <c:v>-129.68249999999998</c:v>
                </c:pt>
                <c:pt idx="120391">
                  <c:v>-129.68049999999997</c:v>
                </c:pt>
                <c:pt idx="120392">
                  <c:v>-129.67849999999999</c:v>
                </c:pt>
                <c:pt idx="120393">
                  <c:v>-129.67649999999998</c:v>
                </c:pt>
                <c:pt idx="120394">
                  <c:v>-129.67449999999997</c:v>
                </c:pt>
                <c:pt idx="120395">
                  <c:v>-129.67249999999999</c:v>
                </c:pt>
                <c:pt idx="120396">
                  <c:v>-129.67049999999998</c:v>
                </c:pt>
                <c:pt idx="120397">
                  <c:v>-129.66849999999997</c:v>
                </c:pt>
                <c:pt idx="120398">
                  <c:v>-129.66649999999998</c:v>
                </c:pt>
                <c:pt idx="120399">
                  <c:v>-129.66449999999998</c:v>
                </c:pt>
                <c:pt idx="120400">
                  <c:v>-129.66249999999997</c:v>
                </c:pt>
                <c:pt idx="120401">
                  <c:v>-129.66049999999998</c:v>
                </c:pt>
                <c:pt idx="120402">
                  <c:v>-129.65849999999998</c:v>
                </c:pt>
                <c:pt idx="120403">
                  <c:v>-129.65649999999997</c:v>
                </c:pt>
                <c:pt idx="120404">
                  <c:v>-129.65449999999998</c:v>
                </c:pt>
                <c:pt idx="120405">
                  <c:v>-129.65249999999997</c:v>
                </c:pt>
                <c:pt idx="120406">
                  <c:v>-129.65049999999997</c:v>
                </c:pt>
                <c:pt idx="120407">
                  <c:v>-129.64849999999998</c:v>
                </c:pt>
                <c:pt idx="120408">
                  <c:v>-129.64649999999997</c:v>
                </c:pt>
                <c:pt idx="120409">
                  <c:v>-129.64449999999997</c:v>
                </c:pt>
                <c:pt idx="120410">
                  <c:v>-129.64249999999998</c:v>
                </c:pt>
                <c:pt idx="120411">
                  <c:v>-129.64049999999997</c:v>
                </c:pt>
                <c:pt idx="120412">
                  <c:v>-129.63849999999996</c:v>
                </c:pt>
                <c:pt idx="120413">
                  <c:v>-129.63649999999998</c:v>
                </c:pt>
                <c:pt idx="120414">
                  <c:v>-129.63449999999997</c:v>
                </c:pt>
                <c:pt idx="120415">
                  <c:v>-129.63249999999996</c:v>
                </c:pt>
                <c:pt idx="120416">
                  <c:v>-129.63049999999998</c:v>
                </c:pt>
                <c:pt idx="120417">
                  <c:v>-129.62849999999997</c:v>
                </c:pt>
                <c:pt idx="120418">
                  <c:v>-129.62649999999996</c:v>
                </c:pt>
                <c:pt idx="120419">
                  <c:v>-129.62449999999998</c:v>
                </c:pt>
                <c:pt idx="120420">
                  <c:v>-129.62249999999997</c:v>
                </c:pt>
                <c:pt idx="120421">
                  <c:v>-129.62049999999996</c:v>
                </c:pt>
                <c:pt idx="120422">
                  <c:v>-129.61849999999998</c:v>
                </c:pt>
                <c:pt idx="120423">
                  <c:v>-129.61649999999997</c:v>
                </c:pt>
                <c:pt idx="120424">
                  <c:v>-129.61449999999996</c:v>
                </c:pt>
                <c:pt idx="120425">
                  <c:v>-129.61249999999998</c:v>
                </c:pt>
                <c:pt idx="120426">
                  <c:v>-129.61049999999997</c:v>
                </c:pt>
                <c:pt idx="120427">
                  <c:v>-129.60849999999996</c:v>
                </c:pt>
                <c:pt idx="120428">
                  <c:v>-129.60649999999998</c:v>
                </c:pt>
                <c:pt idx="120429">
                  <c:v>-129.60449999999997</c:v>
                </c:pt>
                <c:pt idx="120430">
                  <c:v>-129.60249999999996</c:v>
                </c:pt>
                <c:pt idx="120431">
                  <c:v>-129.60049999999998</c:v>
                </c:pt>
                <c:pt idx="120432">
                  <c:v>-129.59849999999997</c:v>
                </c:pt>
                <c:pt idx="120433">
                  <c:v>-129.59649999999996</c:v>
                </c:pt>
                <c:pt idx="120434">
                  <c:v>-129.59449999999998</c:v>
                </c:pt>
                <c:pt idx="120435">
                  <c:v>-129.59249999999997</c:v>
                </c:pt>
                <c:pt idx="120436">
                  <c:v>-129.59049999999996</c:v>
                </c:pt>
                <c:pt idx="120437">
                  <c:v>-129.58849999999998</c:v>
                </c:pt>
                <c:pt idx="120438">
                  <c:v>-129.58649999999997</c:v>
                </c:pt>
                <c:pt idx="120439">
                  <c:v>-129.58449999999999</c:v>
                </c:pt>
                <c:pt idx="120440">
                  <c:v>-129.58249999999998</c:v>
                </c:pt>
                <c:pt idx="120441">
                  <c:v>-129.58049999999997</c:v>
                </c:pt>
                <c:pt idx="120442">
                  <c:v>-129.57849999999999</c:v>
                </c:pt>
                <c:pt idx="120443">
                  <c:v>-129.57649999999998</c:v>
                </c:pt>
                <c:pt idx="120444">
                  <c:v>-129.57449999999997</c:v>
                </c:pt>
                <c:pt idx="120445">
                  <c:v>-129.57249999999999</c:v>
                </c:pt>
                <c:pt idx="120446">
                  <c:v>-129.57049999999998</c:v>
                </c:pt>
                <c:pt idx="120447">
                  <c:v>-129.56849999999997</c:v>
                </c:pt>
                <c:pt idx="120448">
                  <c:v>-129.56649999999999</c:v>
                </c:pt>
                <c:pt idx="120449">
                  <c:v>-129.56449999999998</c:v>
                </c:pt>
                <c:pt idx="120450">
                  <c:v>-129.56249999999997</c:v>
                </c:pt>
                <c:pt idx="120451">
                  <c:v>-129.56049999999999</c:v>
                </c:pt>
                <c:pt idx="120452">
                  <c:v>-129.55849999999998</c:v>
                </c:pt>
                <c:pt idx="120453">
                  <c:v>-129.55649999999997</c:v>
                </c:pt>
                <c:pt idx="120454">
                  <c:v>-129.55449999999999</c:v>
                </c:pt>
                <c:pt idx="120455">
                  <c:v>-129.55249999999998</c:v>
                </c:pt>
                <c:pt idx="120456">
                  <c:v>-129.55049999999997</c:v>
                </c:pt>
                <c:pt idx="120457">
                  <c:v>-129.54849999999999</c:v>
                </c:pt>
                <c:pt idx="120458">
                  <c:v>-129.54649999999998</c:v>
                </c:pt>
                <c:pt idx="120459">
                  <c:v>-129.54449999999997</c:v>
                </c:pt>
                <c:pt idx="120460">
                  <c:v>-129.54249999999999</c:v>
                </c:pt>
                <c:pt idx="120461">
                  <c:v>-129.54049999999998</c:v>
                </c:pt>
                <c:pt idx="120462">
                  <c:v>-129.53849999999997</c:v>
                </c:pt>
                <c:pt idx="120463">
                  <c:v>-129.53649999999999</c:v>
                </c:pt>
                <c:pt idx="120464">
                  <c:v>-129.53449999999998</c:v>
                </c:pt>
                <c:pt idx="120465">
                  <c:v>-129.53249999999997</c:v>
                </c:pt>
                <c:pt idx="120466">
                  <c:v>-129.53049999999999</c:v>
                </c:pt>
                <c:pt idx="120467">
                  <c:v>-129.52849999999998</c:v>
                </c:pt>
                <c:pt idx="120468">
                  <c:v>-129.52649999999997</c:v>
                </c:pt>
                <c:pt idx="120469">
                  <c:v>-129.52449999999999</c:v>
                </c:pt>
                <c:pt idx="120470">
                  <c:v>-129.52249999999998</c:v>
                </c:pt>
                <c:pt idx="120471">
                  <c:v>-129.52049999999997</c:v>
                </c:pt>
                <c:pt idx="120472">
                  <c:v>-129.51849999999999</c:v>
                </c:pt>
                <c:pt idx="120473">
                  <c:v>-129.51649999999998</c:v>
                </c:pt>
                <c:pt idx="120474">
                  <c:v>-129.51449999999997</c:v>
                </c:pt>
                <c:pt idx="120475">
                  <c:v>-129.51249999999999</c:v>
                </c:pt>
                <c:pt idx="120476">
                  <c:v>-129.51049999999998</c:v>
                </c:pt>
                <c:pt idx="120477">
                  <c:v>-129.50849999999997</c:v>
                </c:pt>
                <c:pt idx="120478">
                  <c:v>-129.50649999999999</c:v>
                </c:pt>
                <c:pt idx="120479">
                  <c:v>-129.50449999999998</c:v>
                </c:pt>
                <c:pt idx="120480">
                  <c:v>-129.50249999999997</c:v>
                </c:pt>
                <c:pt idx="120481">
                  <c:v>-129.50049999999999</c:v>
                </c:pt>
                <c:pt idx="120482">
                  <c:v>-129.49849999999998</c:v>
                </c:pt>
                <c:pt idx="120483">
                  <c:v>-129.49649999999997</c:v>
                </c:pt>
                <c:pt idx="120484">
                  <c:v>-129.49449999999999</c:v>
                </c:pt>
                <c:pt idx="120485">
                  <c:v>-129.49249999999998</c:v>
                </c:pt>
                <c:pt idx="120486">
                  <c:v>-129.49049999999997</c:v>
                </c:pt>
                <c:pt idx="120487">
                  <c:v>-129.48849999999999</c:v>
                </c:pt>
                <c:pt idx="120488">
                  <c:v>-129.48649999999998</c:v>
                </c:pt>
                <c:pt idx="120489">
                  <c:v>-129.48449999999997</c:v>
                </c:pt>
                <c:pt idx="120490">
                  <c:v>-129.48249999999999</c:v>
                </c:pt>
                <c:pt idx="120491">
                  <c:v>-129.48049999999998</c:v>
                </c:pt>
                <c:pt idx="120492">
                  <c:v>-129.47849999999997</c:v>
                </c:pt>
                <c:pt idx="120493">
                  <c:v>-129.47649999999999</c:v>
                </c:pt>
                <c:pt idx="120494">
                  <c:v>-129.47449999999998</c:v>
                </c:pt>
                <c:pt idx="120495">
                  <c:v>-129.47249999999997</c:v>
                </c:pt>
                <c:pt idx="120496">
                  <c:v>-129.47049999999999</c:v>
                </c:pt>
                <c:pt idx="120497">
                  <c:v>-129.46849999999998</c:v>
                </c:pt>
                <c:pt idx="120498">
                  <c:v>-129.46649999999997</c:v>
                </c:pt>
                <c:pt idx="120499">
                  <c:v>-129.46449999999999</c:v>
                </c:pt>
                <c:pt idx="120500">
                  <c:v>-129.46249999999998</c:v>
                </c:pt>
                <c:pt idx="120501">
                  <c:v>-129.46049999999997</c:v>
                </c:pt>
                <c:pt idx="120502">
                  <c:v>-129.45849999999999</c:v>
                </c:pt>
                <c:pt idx="120503">
                  <c:v>-129.45649999999998</c:v>
                </c:pt>
                <c:pt idx="120504">
                  <c:v>-129.45449999999997</c:v>
                </c:pt>
                <c:pt idx="120505">
                  <c:v>-129.45249999999999</c:v>
                </c:pt>
                <c:pt idx="120506">
                  <c:v>-129.45049999999998</c:v>
                </c:pt>
                <c:pt idx="120507">
                  <c:v>-129.44849999999997</c:v>
                </c:pt>
                <c:pt idx="120508">
                  <c:v>-129.44649999999999</c:v>
                </c:pt>
                <c:pt idx="120509">
                  <c:v>-129.44449999999998</c:v>
                </c:pt>
                <c:pt idx="120510">
                  <c:v>-129.44249999999997</c:v>
                </c:pt>
                <c:pt idx="120511">
                  <c:v>-129.44049999999999</c:v>
                </c:pt>
                <c:pt idx="120512">
                  <c:v>-129.43849999999998</c:v>
                </c:pt>
                <c:pt idx="120513">
                  <c:v>-129.43649999999997</c:v>
                </c:pt>
                <c:pt idx="120514">
                  <c:v>-129.43449999999999</c:v>
                </c:pt>
                <c:pt idx="120515">
                  <c:v>-129.43249999999998</c:v>
                </c:pt>
                <c:pt idx="120516">
                  <c:v>-129.43049999999997</c:v>
                </c:pt>
                <c:pt idx="120517">
                  <c:v>-129.42849999999999</c:v>
                </c:pt>
                <c:pt idx="120518">
                  <c:v>-129.42649999999998</c:v>
                </c:pt>
                <c:pt idx="120519">
                  <c:v>-129.42449999999997</c:v>
                </c:pt>
                <c:pt idx="120520">
                  <c:v>-129.42249999999999</c:v>
                </c:pt>
                <c:pt idx="120521">
                  <c:v>-129.42049999999998</c:v>
                </c:pt>
                <c:pt idx="120522">
                  <c:v>-129.41849999999997</c:v>
                </c:pt>
                <c:pt idx="120523">
                  <c:v>-129.41649999999998</c:v>
                </c:pt>
                <c:pt idx="120524">
                  <c:v>-129.41449999999998</c:v>
                </c:pt>
                <c:pt idx="120525">
                  <c:v>-129.41249999999997</c:v>
                </c:pt>
                <c:pt idx="120526">
                  <c:v>-129.41049999999998</c:v>
                </c:pt>
                <c:pt idx="120527">
                  <c:v>-129.40849999999998</c:v>
                </c:pt>
                <c:pt idx="120528">
                  <c:v>-129.40649999999997</c:v>
                </c:pt>
                <c:pt idx="120529">
                  <c:v>-129.40449999999998</c:v>
                </c:pt>
                <c:pt idx="120530">
                  <c:v>-129.40249999999997</c:v>
                </c:pt>
                <c:pt idx="120531">
                  <c:v>-129.40049999999997</c:v>
                </c:pt>
                <c:pt idx="120532">
                  <c:v>-129.39849999999998</c:v>
                </c:pt>
                <c:pt idx="120533">
                  <c:v>-129.39649999999997</c:v>
                </c:pt>
                <c:pt idx="120534">
                  <c:v>-129.39449999999997</c:v>
                </c:pt>
                <c:pt idx="120535">
                  <c:v>-129.39249999999998</c:v>
                </c:pt>
                <c:pt idx="120536">
                  <c:v>-129.39049999999997</c:v>
                </c:pt>
                <c:pt idx="120537">
                  <c:v>-129.38849999999996</c:v>
                </c:pt>
                <c:pt idx="120538">
                  <c:v>-129.38649999999998</c:v>
                </c:pt>
                <c:pt idx="120539">
                  <c:v>-129.38449999999997</c:v>
                </c:pt>
                <c:pt idx="120540">
                  <c:v>-129.38249999999996</c:v>
                </c:pt>
                <c:pt idx="120541">
                  <c:v>-129.38049999999998</c:v>
                </c:pt>
                <c:pt idx="120542">
                  <c:v>-129.37849999999997</c:v>
                </c:pt>
                <c:pt idx="120543">
                  <c:v>-129.37649999999996</c:v>
                </c:pt>
                <c:pt idx="120544">
                  <c:v>-129.37449999999998</c:v>
                </c:pt>
                <c:pt idx="120545">
                  <c:v>-129.37249999999997</c:v>
                </c:pt>
                <c:pt idx="120546">
                  <c:v>-129.37049999999996</c:v>
                </c:pt>
                <c:pt idx="120547">
                  <c:v>-129.36849999999998</c:v>
                </c:pt>
                <c:pt idx="120548">
                  <c:v>-129.36649999999997</c:v>
                </c:pt>
                <c:pt idx="120549">
                  <c:v>-129.36449999999996</c:v>
                </c:pt>
                <c:pt idx="120550">
                  <c:v>-129.36249999999998</c:v>
                </c:pt>
                <c:pt idx="120551">
                  <c:v>-129.36049999999997</c:v>
                </c:pt>
                <c:pt idx="120552">
                  <c:v>-129.35849999999996</c:v>
                </c:pt>
                <c:pt idx="120553">
                  <c:v>-129.35649999999998</c:v>
                </c:pt>
                <c:pt idx="120554">
                  <c:v>-129.35449999999997</c:v>
                </c:pt>
                <c:pt idx="120555">
                  <c:v>-129.35249999999996</c:v>
                </c:pt>
                <c:pt idx="120556">
                  <c:v>-129.35049999999998</c:v>
                </c:pt>
                <c:pt idx="120557">
                  <c:v>-129.34849999999997</c:v>
                </c:pt>
                <c:pt idx="120558">
                  <c:v>-129.34649999999996</c:v>
                </c:pt>
                <c:pt idx="120559">
                  <c:v>-129.34449999999998</c:v>
                </c:pt>
                <c:pt idx="120560">
                  <c:v>-129.34249999999997</c:v>
                </c:pt>
                <c:pt idx="120561">
                  <c:v>-129.34049999999996</c:v>
                </c:pt>
                <c:pt idx="120562">
                  <c:v>-129.33849999999998</c:v>
                </c:pt>
                <c:pt idx="120563">
                  <c:v>-129.33649999999997</c:v>
                </c:pt>
                <c:pt idx="120564">
                  <c:v>-129.33449999999999</c:v>
                </c:pt>
                <c:pt idx="120565">
                  <c:v>-129.33249999999998</c:v>
                </c:pt>
                <c:pt idx="120566">
                  <c:v>-129.33049999999997</c:v>
                </c:pt>
                <c:pt idx="120567">
                  <c:v>-129.32849999999999</c:v>
                </c:pt>
                <c:pt idx="120568">
                  <c:v>-129.32649999999998</c:v>
                </c:pt>
                <c:pt idx="120569">
                  <c:v>-129.32449999999997</c:v>
                </c:pt>
                <c:pt idx="120570">
                  <c:v>-129.32249999999999</c:v>
                </c:pt>
                <c:pt idx="120571">
                  <c:v>-129.32049999999998</c:v>
                </c:pt>
                <c:pt idx="120572">
                  <c:v>-129.31849999999997</c:v>
                </c:pt>
                <c:pt idx="120573">
                  <c:v>-129.31649999999999</c:v>
                </c:pt>
                <c:pt idx="120574">
                  <c:v>-129.31449999999998</c:v>
                </c:pt>
                <c:pt idx="120575">
                  <c:v>-129.31249999999997</c:v>
                </c:pt>
                <c:pt idx="120576">
                  <c:v>-129.31049999999999</c:v>
                </c:pt>
                <c:pt idx="120577">
                  <c:v>-129.30849999999998</c:v>
                </c:pt>
                <c:pt idx="120578">
                  <c:v>-129.30649999999997</c:v>
                </c:pt>
                <c:pt idx="120579">
                  <c:v>-129.30449999999999</c:v>
                </c:pt>
                <c:pt idx="120580">
                  <c:v>-129.30249999999998</c:v>
                </c:pt>
                <c:pt idx="120581">
                  <c:v>-129.30049999999997</c:v>
                </c:pt>
                <c:pt idx="120582">
                  <c:v>-129.29849999999999</c:v>
                </c:pt>
                <c:pt idx="120583">
                  <c:v>-129.29649999999998</c:v>
                </c:pt>
                <c:pt idx="120584">
                  <c:v>-129.29449999999997</c:v>
                </c:pt>
                <c:pt idx="120585">
                  <c:v>-129.29249999999999</c:v>
                </c:pt>
                <c:pt idx="120586">
                  <c:v>-129.29049999999998</c:v>
                </c:pt>
                <c:pt idx="120587">
                  <c:v>-129.28849999999997</c:v>
                </c:pt>
                <c:pt idx="120588">
                  <c:v>-129.28649999999999</c:v>
                </c:pt>
                <c:pt idx="120589">
                  <c:v>-129.28449999999998</c:v>
                </c:pt>
                <c:pt idx="120590">
                  <c:v>-129.28249999999997</c:v>
                </c:pt>
                <c:pt idx="120591">
                  <c:v>-129.28049999999999</c:v>
                </c:pt>
                <c:pt idx="120592">
                  <c:v>-129.27849999999998</c:v>
                </c:pt>
                <c:pt idx="120593">
                  <c:v>-129.27649999999997</c:v>
                </c:pt>
                <c:pt idx="120594">
                  <c:v>-129.27449999999999</c:v>
                </c:pt>
                <c:pt idx="120595">
                  <c:v>-129.27249999999998</c:v>
                </c:pt>
                <c:pt idx="120596">
                  <c:v>-129.27049999999997</c:v>
                </c:pt>
                <c:pt idx="120597">
                  <c:v>-129.26849999999999</c:v>
                </c:pt>
                <c:pt idx="120598">
                  <c:v>-129.26649999999998</c:v>
                </c:pt>
                <c:pt idx="120599">
                  <c:v>-129.26449999999997</c:v>
                </c:pt>
                <c:pt idx="120600">
                  <c:v>-129.26249999999999</c:v>
                </c:pt>
                <c:pt idx="120601">
                  <c:v>-129.26049999999998</c:v>
                </c:pt>
                <c:pt idx="120602">
                  <c:v>-129.25849999999997</c:v>
                </c:pt>
                <c:pt idx="120603">
                  <c:v>-129.25649999999999</c:v>
                </c:pt>
                <c:pt idx="120604">
                  <c:v>-129.25449999999998</c:v>
                </c:pt>
                <c:pt idx="120605">
                  <c:v>-129.25249999999997</c:v>
                </c:pt>
                <c:pt idx="120606">
                  <c:v>-129.25049999999999</c:v>
                </c:pt>
                <c:pt idx="120607">
                  <c:v>-129.24849999999998</c:v>
                </c:pt>
                <c:pt idx="120608">
                  <c:v>-129.24649999999997</c:v>
                </c:pt>
                <c:pt idx="120609">
                  <c:v>-129.24449999999999</c:v>
                </c:pt>
                <c:pt idx="120610">
                  <c:v>-129.24249999999998</c:v>
                </c:pt>
                <c:pt idx="120611">
                  <c:v>-129.24049999999997</c:v>
                </c:pt>
                <c:pt idx="120612">
                  <c:v>-129.23849999999999</c:v>
                </c:pt>
                <c:pt idx="120613">
                  <c:v>-129.23649999999998</c:v>
                </c:pt>
                <c:pt idx="120614">
                  <c:v>-129.23449999999997</c:v>
                </c:pt>
                <c:pt idx="120615">
                  <c:v>-129.23249999999999</c:v>
                </c:pt>
                <c:pt idx="120616">
                  <c:v>-129.23049999999998</c:v>
                </c:pt>
                <c:pt idx="120617">
                  <c:v>-129.22849999999997</c:v>
                </c:pt>
                <c:pt idx="120618">
                  <c:v>-129.22649999999999</c:v>
                </c:pt>
                <c:pt idx="120619">
                  <c:v>-129.22449999999998</c:v>
                </c:pt>
                <c:pt idx="120620">
                  <c:v>-129.22249999999997</c:v>
                </c:pt>
                <c:pt idx="120621">
                  <c:v>-129.22049999999999</c:v>
                </c:pt>
                <c:pt idx="120622">
                  <c:v>-129.21849999999998</c:v>
                </c:pt>
                <c:pt idx="120623">
                  <c:v>-129.21649999999997</c:v>
                </c:pt>
                <c:pt idx="120624">
                  <c:v>-129.21449999999999</c:v>
                </c:pt>
                <c:pt idx="120625">
                  <c:v>-129.21249999999998</c:v>
                </c:pt>
                <c:pt idx="120626">
                  <c:v>-129.21049999999997</c:v>
                </c:pt>
                <c:pt idx="120627">
                  <c:v>-129.20849999999999</c:v>
                </c:pt>
                <c:pt idx="120628">
                  <c:v>-129.20649999999998</c:v>
                </c:pt>
                <c:pt idx="120629">
                  <c:v>-129.20449999999997</c:v>
                </c:pt>
                <c:pt idx="120630">
                  <c:v>-129.20249999999999</c:v>
                </c:pt>
                <c:pt idx="120631">
                  <c:v>-129.20049999999998</c:v>
                </c:pt>
                <c:pt idx="120632">
                  <c:v>-129.19849999999997</c:v>
                </c:pt>
                <c:pt idx="120633">
                  <c:v>-129.19649999999999</c:v>
                </c:pt>
                <c:pt idx="120634">
                  <c:v>-129.19449999999998</c:v>
                </c:pt>
                <c:pt idx="120635">
                  <c:v>-129.19249999999997</c:v>
                </c:pt>
                <c:pt idx="120636">
                  <c:v>-129.19049999999999</c:v>
                </c:pt>
                <c:pt idx="120637">
                  <c:v>-129.18849999999998</c:v>
                </c:pt>
                <c:pt idx="120638">
                  <c:v>-129.18649999999997</c:v>
                </c:pt>
                <c:pt idx="120639">
                  <c:v>-129.18449999999999</c:v>
                </c:pt>
                <c:pt idx="120640">
                  <c:v>-129.18249999999998</c:v>
                </c:pt>
                <c:pt idx="120641">
                  <c:v>-129.18049999999997</c:v>
                </c:pt>
                <c:pt idx="120642">
                  <c:v>-129.17849999999999</c:v>
                </c:pt>
                <c:pt idx="120643">
                  <c:v>-129.17649999999998</c:v>
                </c:pt>
                <c:pt idx="120644">
                  <c:v>-129.17449999999997</c:v>
                </c:pt>
                <c:pt idx="120645">
                  <c:v>-129.17249999999999</c:v>
                </c:pt>
                <c:pt idx="120646">
                  <c:v>-129.17049999999998</c:v>
                </c:pt>
                <c:pt idx="120647">
                  <c:v>-129.16849999999997</c:v>
                </c:pt>
                <c:pt idx="120648">
                  <c:v>-129.16649999999998</c:v>
                </c:pt>
                <c:pt idx="120649">
                  <c:v>-129.16449999999998</c:v>
                </c:pt>
                <c:pt idx="120650">
                  <c:v>-129.16249999999997</c:v>
                </c:pt>
                <c:pt idx="120651">
                  <c:v>-129.16049999999998</c:v>
                </c:pt>
                <c:pt idx="120652">
                  <c:v>-129.15849999999998</c:v>
                </c:pt>
                <c:pt idx="120653">
                  <c:v>-129.15649999999997</c:v>
                </c:pt>
                <c:pt idx="120654">
                  <c:v>-129.15449999999998</c:v>
                </c:pt>
                <c:pt idx="120655">
                  <c:v>-129.15249999999997</c:v>
                </c:pt>
                <c:pt idx="120656">
                  <c:v>-129.15049999999997</c:v>
                </c:pt>
                <c:pt idx="120657">
                  <c:v>-129.14849999999998</c:v>
                </c:pt>
                <c:pt idx="120658">
                  <c:v>-129.14649999999997</c:v>
                </c:pt>
                <c:pt idx="120659">
                  <c:v>-129.14449999999997</c:v>
                </c:pt>
                <c:pt idx="120660">
                  <c:v>-129.14249999999998</c:v>
                </c:pt>
                <c:pt idx="120661">
                  <c:v>-129.14049999999997</c:v>
                </c:pt>
                <c:pt idx="120662">
                  <c:v>-129.13849999999996</c:v>
                </c:pt>
                <c:pt idx="120663">
                  <c:v>-129.13649999999998</c:v>
                </c:pt>
                <c:pt idx="120664">
                  <c:v>-129.13449999999997</c:v>
                </c:pt>
                <c:pt idx="120665">
                  <c:v>-129.13249999999996</c:v>
                </c:pt>
                <c:pt idx="120666">
                  <c:v>-129.13049999999998</c:v>
                </c:pt>
                <c:pt idx="120667">
                  <c:v>-129.12849999999997</c:v>
                </c:pt>
                <c:pt idx="120668">
                  <c:v>-129.12649999999996</c:v>
                </c:pt>
                <c:pt idx="120669">
                  <c:v>-129.12449999999998</c:v>
                </c:pt>
                <c:pt idx="120670">
                  <c:v>-129.12249999999997</c:v>
                </c:pt>
                <c:pt idx="120671">
                  <c:v>-129.12049999999996</c:v>
                </c:pt>
                <c:pt idx="120672">
                  <c:v>-129.11849999999998</c:v>
                </c:pt>
                <c:pt idx="120673">
                  <c:v>-129.11649999999997</c:v>
                </c:pt>
                <c:pt idx="120674">
                  <c:v>-129.11449999999996</c:v>
                </c:pt>
                <c:pt idx="120675">
                  <c:v>-129.11249999999998</c:v>
                </c:pt>
                <c:pt idx="120676">
                  <c:v>-129.11049999999997</c:v>
                </c:pt>
                <c:pt idx="120677">
                  <c:v>-129.10849999999996</c:v>
                </c:pt>
                <c:pt idx="120678">
                  <c:v>-129.10649999999998</c:v>
                </c:pt>
                <c:pt idx="120679">
                  <c:v>-129.10449999999997</c:v>
                </c:pt>
                <c:pt idx="120680">
                  <c:v>-129.10249999999996</c:v>
                </c:pt>
                <c:pt idx="120681">
                  <c:v>-129.10049999999998</c:v>
                </c:pt>
                <c:pt idx="120682">
                  <c:v>-129.09849999999997</c:v>
                </c:pt>
                <c:pt idx="120683">
                  <c:v>-129.09649999999996</c:v>
                </c:pt>
                <c:pt idx="120684">
                  <c:v>-129.09449999999998</c:v>
                </c:pt>
                <c:pt idx="120685">
                  <c:v>-129.09249999999997</c:v>
                </c:pt>
                <c:pt idx="120686">
                  <c:v>-129.09049999999996</c:v>
                </c:pt>
                <c:pt idx="120687">
                  <c:v>-129.08849999999998</c:v>
                </c:pt>
                <c:pt idx="120688">
                  <c:v>-129.08649999999997</c:v>
                </c:pt>
                <c:pt idx="120689">
                  <c:v>-129.08449999999999</c:v>
                </c:pt>
                <c:pt idx="120690">
                  <c:v>-129.08249999999998</c:v>
                </c:pt>
                <c:pt idx="120691">
                  <c:v>-129.08049999999997</c:v>
                </c:pt>
                <c:pt idx="120692">
                  <c:v>-129.07849999999999</c:v>
                </c:pt>
                <c:pt idx="120693">
                  <c:v>-129.07649999999998</c:v>
                </c:pt>
                <c:pt idx="120694">
                  <c:v>-129.07449999999997</c:v>
                </c:pt>
                <c:pt idx="120695">
                  <c:v>-129.07249999999999</c:v>
                </c:pt>
                <c:pt idx="120696">
                  <c:v>-129.07049999999998</c:v>
                </c:pt>
                <c:pt idx="120697">
                  <c:v>-129.06849999999997</c:v>
                </c:pt>
                <c:pt idx="120698">
                  <c:v>-129.06649999999999</c:v>
                </c:pt>
                <c:pt idx="120699">
                  <c:v>-129.06449999999998</c:v>
                </c:pt>
                <c:pt idx="120700">
                  <c:v>-129.06249999999997</c:v>
                </c:pt>
                <c:pt idx="120701">
                  <c:v>-129.06049999999999</c:v>
                </c:pt>
                <c:pt idx="120702">
                  <c:v>-129.05849999999998</c:v>
                </c:pt>
                <c:pt idx="120703">
                  <c:v>-129.05649999999997</c:v>
                </c:pt>
                <c:pt idx="120704">
                  <c:v>-129.05449999999999</c:v>
                </c:pt>
                <c:pt idx="120705">
                  <c:v>-129.05249999999998</c:v>
                </c:pt>
                <c:pt idx="120706">
                  <c:v>-129.05049999999997</c:v>
                </c:pt>
                <c:pt idx="120707">
                  <c:v>-129.04849999999999</c:v>
                </c:pt>
                <c:pt idx="120708">
                  <c:v>-129.04649999999998</c:v>
                </c:pt>
                <c:pt idx="120709">
                  <c:v>-129.04449999999997</c:v>
                </c:pt>
                <c:pt idx="120710">
                  <c:v>-129.04249999999999</c:v>
                </c:pt>
                <c:pt idx="120711">
                  <c:v>-129.04049999999998</c:v>
                </c:pt>
                <c:pt idx="120712">
                  <c:v>-129.03849999999997</c:v>
                </c:pt>
                <c:pt idx="120713">
                  <c:v>-129.03649999999999</c:v>
                </c:pt>
                <c:pt idx="120714">
                  <c:v>-129.03449999999998</c:v>
                </c:pt>
                <c:pt idx="120715">
                  <c:v>-129.03249999999997</c:v>
                </c:pt>
                <c:pt idx="120716">
                  <c:v>-129.03049999999999</c:v>
                </c:pt>
                <c:pt idx="120717">
                  <c:v>-129.02849999999998</c:v>
                </c:pt>
                <c:pt idx="120718">
                  <c:v>-129.02649999999997</c:v>
                </c:pt>
                <c:pt idx="120719">
                  <c:v>-129.02449999999999</c:v>
                </c:pt>
                <c:pt idx="120720">
                  <c:v>-129.02249999999998</c:v>
                </c:pt>
                <c:pt idx="120721">
                  <c:v>-129.02049999999997</c:v>
                </c:pt>
                <c:pt idx="120722">
                  <c:v>-129.01849999999999</c:v>
                </c:pt>
                <c:pt idx="120723">
                  <c:v>-129.01649999999998</c:v>
                </c:pt>
                <c:pt idx="120724">
                  <c:v>-129.01449999999997</c:v>
                </c:pt>
                <c:pt idx="120725">
                  <c:v>-129.01249999999999</c:v>
                </c:pt>
                <c:pt idx="120726">
                  <c:v>-129.01049999999998</c:v>
                </c:pt>
                <c:pt idx="120727">
                  <c:v>-129.00849999999997</c:v>
                </c:pt>
                <c:pt idx="120728">
                  <c:v>-129.00649999999999</c:v>
                </c:pt>
                <c:pt idx="120729">
                  <c:v>-129.00449999999998</c:v>
                </c:pt>
                <c:pt idx="120730">
                  <c:v>-129.00249999999997</c:v>
                </c:pt>
                <c:pt idx="120731">
                  <c:v>-129.00049999999999</c:v>
                </c:pt>
                <c:pt idx="120732">
                  <c:v>-128.99849999999998</c:v>
                </c:pt>
                <c:pt idx="120733">
                  <c:v>-128.99649999999997</c:v>
                </c:pt>
                <c:pt idx="120734">
                  <c:v>-128.99449999999999</c:v>
                </c:pt>
                <c:pt idx="120735">
                  <c:v>-128.99249999999998</c:v>
                </c:pt>
                <c:pt idx="120736">
                  <c:v>-128.99049999999997</c:v>
                </c:pt>
                <c:pt idx="120737">
                  <c:v>-128.98849999999999</c:v>
                </c:pt>
                <c:pt idx="120738">
                  <c:v>-128.98649999999998</c:v>
                </c:pt>
                <c:pt idx="120739">
                  <c:v>-128.98449999999997</c:v>
                </c:pt>
                <c:pt idx="120740">
                  <c:v>-128.98249999999999</c:v>
                </c:pt>
                <c:pt idx="120741">
                  <c:v>-128.98049999999998</c:v>
                </c:pt>
                <c:pt idx="120742">
                  <c:v>-128.97849999999997</c:v>
                </c:pt>
                <c:pt idx="120743">
                  <c:v>-128.97649999999999</c:v>
                </c:pt>
                <c:pt idx="120744">
                  <c:v>-128.97449999999998</c:v>
                </c:pt>
                <c:pt idx="120745">
                  <c:v>-128.97249999999997</c:v>
                </c:pt>
                <c:pt idx="120746">
                  <c:v>-128.97049999999999</c:v>
                </c:pt>
                <c:pt idx="120747">
                  <c:v>-128.96849999999998</c:v>
                </c:pt>
                <c:pt idx="120748">
                  <c:v>-128.96649999999997</c:v>
                </c:pt>
                <c:pt idx="120749">
                  <c:v>-128.96449999999999</c:v>
                </c:pt>
                <c:pt idx="120750">
                  <c:v>-128.96249999999998</c:v>
                </c:pt>
                <c:pt idx="120751">
                  <c:v>-128.96049999999997</c:v>
                </c:pt>
                <c:pt idx="120752">
                  <c:v>-128.95849999999999</c:v>
                </c:pt>
                <c:pt idx="120753">
                  <c:v>-128.95649999999998</c:v>
                </c:pt>
                <c:pt idx="120754">
                  <c:v>-128.95449999999997</c:v>
                </c:pt>
                <c:pt idx="120755">
                  <c:v>-128.95249999999999</c:v>
                </c:pt>
                <c:pt idx="120756">
                  <c:v>-128.95049999999998</c:v>
                </c:pt>
                <c:pt idx="120757">
                  <c:v>-128.94849999999997</c:v>
                </c:pt>
                <c:pt idx="120758">
                  <c:v>-128.94649999999999</c:v>
                </c:pt>
                <c:pt idx="120759">
                  <c:v>-128.94449999999998</c:v>
                </c:pt>
                <c:pt idx="120760">
                  <c:v>-128.94249999999997</c:v>
                </c:pt>
                <c:pt idx="120761">
                  <c:v>-128.94049999999999</c:v>
                </c:pt>
                <c:pt idx="120762">
                  <c:v>-128.93849999999998</c:v>
                </c:pt>
                <c:pt idx="120763">
                  <c:v>-128.93649999999997</c:v>
                </c:pt>
                <c:pt idx="120764">
                  <c:v>-128.93449999999999</c:v>
                </c:pt>
                <c:pt idx="120765">
                  <c:v>-128.93249999999998</c:v>
                </c:pt>
                <c:pt idx="120766">
                  <c:v>-128.93049999999997</c:v>
                </c:pt>
                <c:pt idx="120767">
                  <c:v>-128.92849999999999</c:v>
                </c:pt>
                <c:pt idx="120768">
                  <c:v>-128.92649999999998</c:v>
                </c:pt>
                <c:pt idx="120769">
                  <c:v>-128.92449999999997</c:v>
                </c:pt>
                <c:pt idx="120770">
                  <c:v>-128.92249999999999</c:v>
                </c:pt>
                <c:pt idx="120771">
                  <c:v>-128.92049999999998</c:v>
                </c:pt>
                <c:pt idx="120772">
                  <c:v>-128.91849999999997</c:v>
                </c:pt>
                <c:pt idx="120773">
                  <c:v>-128.91649999999998</c:v>
                </c:pt>
                <c:pt idx="120774">
                  <c:v>-128.91449999999998</c:v>
                </c:pt>
                <c:pt idx="120775">
                  <c:v>-128.91249999999997</c:v>
                </c:pt>
                <c:pt idx="120776">
                  <c:v>-128.91049999999998</c:v>
                </c:pt>
                <c:pt idx="120777">
                  <c:v>-128.90849999999998</c:v>
                </c:pt>
                <c:pt idx="120778">
                  <c:v>-128.90649999999997</c:v>
                </c:pt>
                <c:pt idx="120779">
                  <c:v>-128.90449999999998</c:v>
                </c:pt>
                <c:pt idx="120780">
                  <c:v>-128.90249999999997</c:v>
                </c:pt>
                <c:pt idx="120781">
                  <c:v>-128.90049999999997</c:v>
                </c:pt>
                <c:pt idx="120782">
                  <c:v>-128.89849999999998</c:v>
                </c:pt>
                <c:pt idx="120783">
                  <c:v>-128.89649999999997</c:v>
                </c:pt>
                <c:pt idx="120784">
                  <c:v>-128.89449999999997</c:v>
                </c:pt>
                <c:pt idx="120785">
                  <c:v>-128.89249999999998</c:v>
                </c:pt>
                <c:pt idx="120786">
                  <c:v>-128.89049999999997</c:v>
                </c:pt>
                <c:pt idx="120787">
                  <c:v>-128.88849999999996</c:v>
                </c:pt>
                <c:pt idx="120788">
                  <c:v>-128.88649999999998</c:v>
                </c:pt>
                <c:pt idx="120789">
                  <c:v>-128.88449999999997</c:v>
                </c:pt>
                <c:pt idx="120790">
                  <c:v>-128.88249999999996</c:v>
                </c:pt>
                <c:pt idx="120791">
                  <c:v>-128.88049999999998</c:v>
                </c:pt>
                <c:pt idx="120792">
                  <c:v>-128.87849999999997</c:v>
                </c:pt>
                <c:pt idx="120793">
                  <c:v>-128.87649999999996</c:v>
                </c:pt>
                <c:pt idx="120794">
                  <c:v>-128.87449999999998</c:v>
                </c:pt>
                <c:pt idx="120795">
                  <c:v>-128.87249999999997</c:v>
                </c:pt>
                <c:pt idx="120796">
                  <c:v>-128.87049999999996</c:v>
                </c:pt>
                <c:pt idx="120797">
                  <c:v>-128.86849999999998</c:v>
                </c:pt>
                <c:pt idx="120798">
                  <c:v>-128.86649999999997</c:v>
                </c:pt>
                <c:pt idx="120799">
                  <c:v>-128.86449999999996</c:v>
                </c:pt>
                <c:pt idx="120800">
                  <c:v>-128.86249999999998</c:v>
                </c:pt>
                <c:pt idx="120801">
                  <c:v>-128.86049999999997</c:v>
                </c:pt>
                <c:pt idx="120802">
                  <c:v>-128.85849999999996</c:v>
                </c:pt>
                <c:pt idx="120803">
                  <c:v>-128.85649999999998</c:v>
                </c:pt>
                <c:pt idx="120804">
                  <c:v>-128.85449999999997</c:v>
                </c:pt>
                <c:pt idx="120805">
                  <c:v>-128.85249999999996</c:v>
                </c:pt>
                <c:pt idx="120806">
                  <c:v>-128.85049999999998</c:v>
                </c:pt>
                <c:pt idx="120807">
                  <c:v>-128.84849999999997</c:v>
                </c:pt>
                <c:pt idx="120808">
                  <c:v>-128.84649999999996</c:v>
                </c:pt>
                <c:pt idx="120809">
                  <c:v>-128.84449999999998</c:v>
                </c:pt>
                <c:pt idx="120810">
                  <c:v>-128.84249999999997</c:v>
                </c:pt>
                <c:pt idx="120811">
                  <c:v>-128.84049999999996</c:v>
                </c:pt>
                <c:pt idx="120812">
                  <c:v>-128.83849999999998</c:v>
                </c:pt>
                <c:pt idx="120813">
                  <c:v>-128.83649999999997</c:v>
                </c:pt>
                <c:pt idx="120814">
                  <c:v>-128.83449999999999</c:v>
                </c:pt>
                <c:pt idx="120815">
                  <c:v>-128.83249999999998</c:v>
                </c:pt>
                <c:pt idx="120816">
                  <c:v>-128.83049999999997</c:v>
                </c:pt>
                <c:pt idx="120817">
                  <c:v>-128.82849999999999</c:v>
                </c:pt>
                <c:pt idx="120818">
                  <c:v>-128.82649999999998</c:v>
                </c:pt>
                <c:pt idx="120819">
                  <c:v>-128.82449999999997</c:v>
                </c:pt>
                <c:pt idx="120820">
                  <c:v>-128.82249999999999</c:v>
                </c:pt>
                <c:pt idx="120821">
                  <c:v>-128.82049999999998</c:v>
                </c:pt>
                <c:pt idx="120822">
                  <c:v>-128.81849999999997</c:v>
                </c:pt>
                <c:pt idx="120823">
                  <c:v>-128.81649999999999</c:v>
                </c:pt>
                <c:pt idx="120824">
                  <c:v>-128.81449999999998</c:v>
                </c:pt>
                <c:pt idx="120825">
                  <c:v>-128.81249999999997</c:v>
                </c:pt>
                <c:pt idx="120826">
                  <c:v>-128.81049999999999</c:v>
                </c:pt>
                <c:pt idx="120827">
                  <c:v>-128.80849999999998</c:v>
                </c:pt>
                <c:pt idx="120828">
                  <c:v>-128.80649999999997</c:v>
                </c:pt>
                <c:pt idx="120829">
                  <c:v>-128.80449999999999</c:v>
                </c:pt>
                <c:pt idx="120830">
                  <c:v>-128.80249999999998</c:v>
                </c:pt>
                <c:pt idx="120831">
                  <c:v>-128.80049999999997</c:v>
                </c:pt>
                <c:pt idx="120832">
                  <c:v>-128.79849999999999</c:v>
                </c:pt>
                <c:pt idx="120833">
                  <c:v>-128.79649999999998</c:v>
                </c:pt>
                <c:pt idx="120834">
                  <c:v>-128.79449999999997</c:v>
                </c:pt>
                <c:pt idx="120835">
                  <c:v>-128.79249999999999</c:v>
                </c:pt>
                <c:pt idx="120836">
                  <c:v>-128.79049999999998</c:v>
                </c:pt>
                <c:pt idx="120837">
                  <c:v>-128.78849999999997</c:v>
                </c:pt>
                <c:pt idx="120838">
                  <c:v>-128.78649999999999</c:v>
                </c:pt>
                <c:pt idx="120839">
                  <c:v>-128.78449999999998</c:v>
                </c:pt>
                <c:pt idx="120840">
                  <c:v>-128.78249999999997</c:v>
                </c:pt>
                <c:pt idx="120841">
                  <c:v>-128.78049999999999</c:v>
                </c:pt>
                <c:pt idx="120842">
                  <c:v>-128.77849999999998</c:v>
                </c:pt>
                <c:pt idx="120843">
                  <c:v>-128.77649999999997</c:v>
                </c:pt>
                <c:pt idx="120844">
                  <c:v>-128.77449999999999</c:v>
                </c:pt>
                <c:pt idx="120845">
                  <c:v>-128.77249999999998</c:v>
                </c:pt>
                <c:pt idx="120846">
                  <c:v>-128.77049999999997</c:v>
                </c:pt>
                <c:pt idx="120847">
                  <c:v>-128.76849999999999</c:v>
                </c:pt>
                <c:pt idx="120848">
                  <c:v>-128.76649999999998</c:v>
                </c:pt>
                <c:pt idx="120849">
                  <c:v>-128.76449999999997</c:v>
                </c:pt>
                <c:pt idx="120850">
                  <c:v>-128.76249999999999</c:v>
                </c:pt>
                <c:pt idx="120851">
                  <c:v>-128.76049999999998</c:v>
                </c:pt>
                <c:pt idx="120852">
                  <c:v>-128.75849999999997</c:v>
                </c:pt>
                <c:pt idx="120853">
                  <c:v>-128.75649999999999</c:v>
                </c:pt>
                <c:pt idx="120854">
                  <c:v>-128.75449999999998</c:v>
                </c:pt>
                <c:pt idx="120855">
                  <c:v>-128.75249999999997</c:v>
                </c:pt>
                <c:pt idx="120856">
                  <c:v>-128.75049999999999</c:v>
                </c:pt>
                <c:pt idx="120857">
                  <c:v>-128.74849999999998</c:v>
                </c:pt>
                <c:pt idx="120858">
                  <c:v>-128.74649999999997</c:v>
                </c:pt>
                <c:pt idx="120859">
                  <c:v>-128.74449999999999</c:v>
                </c:pt>
                <c:pt idx="120860">
                  <c:v>-128.74249999999998</c:v>
                </c:pt>
                <c:pt idx="120861">
                  <c:v>-128.74049999999997</c:v>
                </c:pt>
                <c:pt idx="120862">
                  <c:v>-128.73849999999999</c:v>
                </c:pt>
                <c:pt idx="120863">
                  <c:v>-128.73649999999998</c:v>
                </c:pt>
                <c:pt idx="120864">
                  <c:v>-128.73449999999997</c:v>
                </c:pt>
                <c:pt idx="120865">
                  <c:v>-128.73249999999999</c:v>
                </c:pt>
                <c:pt idx="120866">
                  <c:v>-128.73049999999998</c:v>
                </c:pt>
                <c:pt idx="120867">
                  <c:v>-128.72849999999997</c:v>
                </c:pt>
                <c:pt idx="120868">
                  <c:v>-128.72649999999999</c:v>
                </c:pt>
                <c:pt idx="120869">
                  <c:v>-128.72449999999998</c:v>
                </c:pt>
                <c:pt idx="120870">
                  <c:v>-128.72249999999997</c:v>
                </c:pt>
                <c:pt idx="120871">
                  <c:v>-128.72049999999999</c:v>
                </c:pt>
                <c:pt idx="120872">
                  <c:v>-128.71849999999998</c:v>
                </c:pt>
                <c:pt idx="120873">
                  <c:v>-128.71649999999997</c:v>
                </c:pt>
                <c:pt idx="120874">
                  <c:v>-128.71449999999999</c:v>
                </c:pt>
                <c:pt idx="120875">
                  <c:v>-128.71249999999998</c:v>
                </c:pt>
                <c:pt idx="120876">
                  <c:v>-128.71049999999997</c:v>
                </c:pt>
                <c:pt idx="120877">
                  <c:v>-128.70849999999999</c:v>
                </c:pt>
                <c:pt idx="120878">
                  <c:v>-128.70649999999998</c:v>
                </c:pt>
                <c:pt idx="120879">
                  <c:v>-128.70449999999997</c:v>
                </c:pt>
                <c:pt idx="120880">
                  <c:v>-128.70249999999999</c:v>
                </c:pt>
                <c:pt idx="120881">
                  <c:v>-128.70049999999998</c:v>
                </c:pt>
                <c:pt idx="120882">
                  <c:v>-128.69849999999997</c:v>
                </c:pt>
                <c:pt idx="120883">
                  <c:v>-128.69649999999999</c:v>
                </c:pt>
                <c:pt idx="120884">
                  <c:v>-128.69449999999998</c:v>
                </c:pt>
                <c:pt idx="120885">
                  <c:v>-128.69249999999997</c:v>
                </c:pt>
                <c:pt idx="120886">
                  <c:v>-128.69049999999999</c:v>
                </c:pt>
                <c:pt idx="120887">
                  <c:v>-128.68849999999998</c:v>
                </c:pt>
                <c:pt idx="120888">
                  <c:v>-128.68649999999997</c:v>
                </c:pt>
                <c:pt idx="120889">
                  <c:v>-128.68449999999999</c:v>
                </c:pt>
                <c:pt idx="120890">
                  <c:v>-128.68249999999998</c:v>
                </c:pt>
                <c:pt idx="120891">
                  <c:v>-128.68049999999997</c:v>
                </c:pt>
                <c:pt idx="120892">
                  <c:v>-128.67849999999999</c:v>
                </c:pt>
                <c:pt idx="120893">
                  <c:v>-128.67649999999998</c:v>
                </c:pt>
                <c:pt idx="120894">
                  <c:v>-128.67449999999997</c:v>
                </c:pt>
                <c:pt idx="120895">
                  <c:v>-128.67249999999999</c:v>
                </c:pt>
                <c:pt idx="120896">
                  <c:v>-128.67049999999998</c:v>
                </c:pt>
                <c:pt idx="120897">
                  <c:v>-128.66849999999997</c:v>
                </c:pt>
                <c:pt idx="120898">
                  <c:v>-128.66649999999998</c:v>
                </c:pt>
                <c:pt idx="120899">
                  <c:v>-128.66449999999998</c:v>
                </c:pt>
                <c:pt idx="120900">
                  <c:v>-128.66249999999997</c:v>
                </c:pt>
                <c:pt idx="120901">
                  <c:v>-128.66049999999998</c:v>
                </c:pt>
                <c:pt idx="120902">
                  <c:v>-128.65849999999998</c:v>
                </c:pt>
                <c:pt idx="120903">
                  <c:v>-128.65649999999997</c:v>
                </c:pt>
                <c:pt idx="120904">
                  <c:v>-128.65449999999998</c:v>
                </c:pt>
                <c:pt idx="120905">
                  <c:v>-128.65249999999997</c:v>
                </c:pt>
                <c:pt idx="120906">
                  <c:v>-128.65049999999997</c:v>
                </c:pt>
                <c:pt idx="120907">
                  <c:v>-128.64849999999998</c:v>
                </c:pt>
                <c:pt idx="120908">
                  <c:v>-128.64649999999997</c:v>
                </c:pt>
                <c:pt idx="120909">
                  <c:v>-128.64449999999997</c:v>
                </c:pt>
                <c:pt idx="120910">
                  <c:v>-128.64249999999998</c:v>
                </c:pt>
                <c:pt idx="120911">
                  <c:v>-128.64049999999997</c:v>
                </c:pt>
                <c:pt idx="120912">
                  <c:v>-128.63849999999996</c:v>
                </c:pt>
                <c:pt idx="120913">
                  <c:v>-128.63649999999998</c:v>
                </c:pt>
                <c:pt idx="120914">
                  <c:v>-128.63449999999997</c:v>
                </c:pt>
                <c:pt idx="120915">
                  <c:v>-128.63249999999996</c:v>
                </c:pt>
                <c:pt idx="120916">
                  <c:v>-128.63049999999998</c:v>
                </c:pt>
                <c:pt idx="120917">
                  <c:v>-128.62849999999997</c:v>
                </c:pt>
                <c:pt idx="120918">
                  <c:v>-128.62649999999996</c:v>
                </c:pt>
                <c:pt idx="120919">
                  <c:v>-128.62449999999998</c:v>
                </c:pt>
                <c:pt idx="120920">
                  <c:v>-128.62249999999997</c:v>
                </c:pt>
                <c:pt idx="120921">
                  <c:v>-128.62049999999996</c:v>
                </c:pt>
                <c:pt idx="120922">
                  <c:v>-128.61849999999998</c:v>
                </c:pt>
                <c:pt idx="120923">
                  <c:v>-128.61649999999997</c:v>
                </c:pt>
                <c:pt idx="120924">
                  <c:v>-128.61449999999996</c:v>
                </c:pt>
                <c:pt idx="120925">
                  <c:v>-128.61249999999998</c:v>
                </c:pt>
                <c:pt idx="120926">
                  <c:v>-128.61049999999997</c:v>
                </c:pt>
                <c:pt idx="120927">
                  <c:v>-128.60849999999996</c:v>
                </c:pt>
                <c:pt idx="120928">
                  <c:v>-128.60649999999998</c:v>
                </c:pt>
                <c:pt idx="120929">
                  <c:v>-128.60449999999997</c:v>
                </c:pt>
                <c:pt idx="120930">
                  <c:v>-128.60249999999996</c:v>
                </c:pt>
                <c:pt idx="120931">
                  <c:v>-128.60049999999998</c:v>
                </c:pt>
                <c:pt idx="120932">
                  <c:v>-128.59849999999997</c:v>
                </c:pt>
                <c:pt idx="120933">
                  <c:v>-128.59649999999996</c:v>
                </c:pt>
                <c:pt idx="120934">
                  <c:v>-128.59449999999998</c:v>
                </c:pt>
                <c:pt idx="120935">
                  <c:v>-128.59249999999997</c:v>
                </c:pt>
                <c:pt idx="120936">
                  <c:v>-128.59049999999996</c:v>
                </c:pt>
                <c:pt idx="120937">
                  <c:v>-128.58849999999998</c:v>
                </c:pt>
                <c:pt idx="120938">
                  <c:v>-128.58649999999997</c:v>
                </c:pt>
                <c:pt idx="120939">
                  <c:v>-128.58449999999999</c:v>
                </c:pt>
                <c:pt idx="120940">
                  <c:v>-128.58249999999998</c:v>
                </c:pt>
                <c:pt idx="120941">
                  <c:v>-128.58049999999997</c:v>
                </c:pt>
                <c:pt idx="120942">
                  <c:v>-128.57849999999999</c:v>
                </c:pt>
                <c:pt idx="120943">
                  <c:v>-128.57649999999998</c:v>
                </c:pt>
                <c:pt idx="120944">
                  <c:v>-128.57449999999997</c:v>
                </c:pt>
                <c:pt idx="120945">
                  <c:v>-128.57249999999999</c:v>
                </c:pt>
                <c:pt idx="120946">
                  <c:v>-128.57049999999998</c:v>
                </c:pt>
                <c:pt idx="120947">
                  <c:v>-128.56849999999997</c:v>
                </c:pt>
                <c:pt idx="120948">
                  <c:v>-128.56649999999999</c:v>
                </c:pt>
                <c:pt idx="120949">
                  <c:v>-128.56449999999998</c:v>
                </c:pt>
                <c:pt idx="120950">
                  <c:v>-128.56249999999997</c:v>
                </c:pt>
                <c:pt idx="120951">
                  <c:v>-128.56049999999999</c:v>
                </c:pt>
                <c:pt idx="120952">
                  <c:v>-128.55849999999998</c:v>
                </c:pt>
                <c:pt idx="120953">
                  <c:v>-128.55649999999997</c:v>
                </c:pt>
                <c:pt idx="120954">
                  <c:v>-128.55449999999999</c:v>
                </c:pt>
                <c:pt idx="120955">
                  <c:v>-128.55249999999998</c:v>
                </c:pt>
                <c:pt idx="120956">
                  <c:v>-128.55049999999997</c:v>
                </c:pt>
                <c:pt idx="120957">
                  <c:v>-128.54849999999999</c:v>
                </c:pt>
                <c:pt idx="120958">
                  <c:v>-128.54649999999998</c:v>
                </c:pt>
                <c:pt idx="120959">
                  <c:v>-128.54449999999997</c:v>
                </c:pt>
                <c:pt idx="120960">
                  <c:v>-128.54249999999999</c:v>
                </c:pt>
                <c:pt idx="120961">
                  <c:v>-128.54049999999998</c:v>
                </c:pt>
                <c:pt idx="120962">
                  <c:v>-128.53849999999997</c:v>
                </c:pt>
                <c:pt idx="120963">
                  <c:v>-128.53649999999999</c:v>
                </c:pt>
                <c:pt idx="120964">
                  <c:v>-128.53449999999998</c:v>
                </c:pt>
                <c:pt idx="120965">
                  <c:v>-128.53249999999997</c:v>
                </c:pt>
                <c:pt idx="120966">
                  <c:v>-128.53049999999999</c:v>
                </c:pt>
                <c:pt idx="120967">
                  <c:v>-128.52849999999998</c:v>
                </c:pt>
                <c:pt idx="120968">
                  <c:v>-128.52649999999997</c:v>
                </c:pt>
                <c:pt idx="120969">
                  <c:v>-128.52449999999999</c:v>
                </c:pt>
                <c:pt idx="120970">
                  <c:v>-128.52249999999998</c:v>
                </c:pt>
                <c:pt idx="120971">
                  <c:v>-128.52049999999997</c:v>
                </c:pt>
                <c:pt idx="120972">
                  <c:v>-128.51849999999999</c:v>
                </c:pt>
                <c:pt idx="120973">
                  <c:v>-128.51649999999998</c:v>
                </c:pt>
                <c:pt idx="120974">
                  <c:v>-128.51449999999997</c:v>
                </c:pt>
                <c:pt idx="120975">
                  <c:v>-128.51249999999999</c:v>
                </c:pt>
                <c:pt idx="120976">
                  <c:v>-128.51049999999998</c:v>
                </c:pt>
                <c:pt idx="120977">
                  <c:v>-128.50849999999997</c:v>
                </c:pt>
                <c:pt idx="120978">
                  <c:v>-128.50649999999999</c:v>
                </c:pt>
                <c:pt idx="120979">
                  <c:v>-128.50449999999998</c:v>
                </c:pt>
                <c:pt idx="120980">
                  <c:v>-128.50249999999997</c:v>
                </c:pt>
                <c:pt idx="120981">
                  <c:v>-128.50049999999999</c:v>
                </c:pt>
                <c:pt idx="120982">
                  <c:v>-128.49849999999998</c:v>
                </c:pt>
                <c:pt idx="120983">
                  <c:v>-128.49649999999997</c:v>
                </c:pt>
                <c:pt idx="120984">
                  <c:v>-128.49449999999999</c:v>
                </c:pt>
                <c:pt idx="120985">
                  <c:v>-128.49249999999998</c:v>
                </c:pt>
                <c:pt idx="120986">
                  <c:v>-128.49049999999997</c:v>
                </c:pt>
                <c:pt idx="120987">
                  <c:v>-128.48849999999999</c:v>
                </c:pt>
                <c:pt idx="120988">
                  <c:v>-128.48649999999998</c:v>
                </c:pt>
                <c:pt idx="120989">
                  <c:v>-128.48449999999997</c:v>
                </c:pt>
                <c:pt idx="120990">
                  <c:v>-128.48249999999999</c:v>
                </c:pt>
                <c:pt idx="120991">
                  <c:v>-128.48049999999998</c:v>
                </c:pt>
                <c:pt idx="120992">
                  <c:v>-128.47849999999997</c:v>
                </c:pt>
                <c:pt idx="120993">
                  <c:v>-128.47649999999999</c:v>
                </c:pt>
                <c:pt idx="120994">
                  <c:v>-128.47449999999998</c:v>
                </c:pt>
                <c:pt idx="120995">
                  <c:v>-128.47249999999997</c:v>
                </c:pt>
                <c:pt idx="120996">
                  <c:v>-128.47049999999999</c:v>
                </c:pt>
                <c:pt idx="120997">
                  <c:v>-128.46849999999998</c:v>
                </c:pt>
                <c:pt idx="120998">
                  <c:v>-128.46649999999997</c:v>
                </c:pt>
                <c:pt idx="120999">
                  <c:v>-128.46449999999999</c:v>
                </c:pt>
                <c:pt idx="121000">
                  <c:v>-128.46249999999998</c:v>
                </c:pt>
                <c:pt idx="121001">
                  <c:v>-128.46049999999997</c:v>
                </c:pt>
                <c:pt idx="121002">
                  <c:v>-128.45849999999999</c:v>
                </c:pt>
                <c:pt idx="121003">
                  <c:v>-128.45649999999998</c:v>
                </c:pt>
                <c:pt idx="121004">
                  <c:v>-128.45449999999997</c:v>
                </c:pt>
                <c:pt idx="121005">
                  <c:v>-128.45249999999999</c:v>
                </c:pt>
                <c:pt idx="121006">
                  <c:v>-128.45049999999998</c:v>
                </c:pt>
                <c:pt idx="121007">
                  <c:v>-128.44849999999997</c:v>
                </c:pt>
                <c:pt idx="121008">
                  <c:v>-128.44649999999999</c:v>
                </c:pt>
                <c:pt idx="121009">
                  <c:v>-128.44449999999998</c:v>
                </c:pt>
                <c:pt idx="121010">
                  <c:v>-128.44249999999997</c:v>
                </c:pt>
                <c:pt idx="121011">
                  <c:v>-128.44049999999999</c:v>
                </c:pt>
                <c:pt idx="121012">
                  <c:v>-128.43849999999998</c:v>
                </c:pt>
                <c:pt idx="121013">
                  <c:v>-128.43649999999997</c:v>
                </c:pt>
                <c:pt idx="121014">
                  <c:v>-128.43449999999999</c:v>
                </c:pt>
                <c:pt idx="121015">
                  <c:v>-128.43249999999998</c:v>
                </c:pt>
                <c:pt idx="121016">
                  <c:v>-128.43049999999997</c:v>
                </c:pt>
                <c:pt idx="121017">
                  <c:v>-128.42849999999999</c:v>
                </c:pt>
                <c:pt idx="121018">
                  <c:v>-128.42649999999998</c:v>
                </c:pt>
                <c:pt idx="121019">
                  <c:v>-128.42449999999997</c:v>
                </c:pt>
                <c:pt idx="121020">
                  <c:v>-128.42249999999999</c:v>
                </c:pt>
                <c:pt idx="121021">
                  <c:v>-128.42049999999998</c:v>
                </c:pt>
                <c:pt idx="121022">
                  <c:v>-128.41849999999997</c:v>
                </c:pt>
                <c:pt idx="121023">
                  <c:v>-128.41649999999998</c:v>
                </c:pt>
                <c:pt idx="121024">
                  <c:v>-128.41449999999998</c:v>
                </c:pt>
                <c:pt idx="121025">
                  <c:v>-128.41249999999997</c:v>
                </c:pt>
                <c:pt idx="121026">
                  <c:v>-128.41049999999998</c:v>
                </c:pt>
                <c:pt idx="121027">
                  <c:v>-128.40849999999998</c:v>
                </c:pt>
                <c:pt idx="121028">
                  <c:v>-128.40649999999997</c:v>
                </c:pt>
                <c:pt idx="121029">
                  <c:v>-128.40449999999998</c:v>
                </c:pt>
                <c:pt idx="121030">
                  <c:v>-128.40249999999997</c:v>
                </c:pt>
                <c:pt idx="121031">
                  <c:v>-128.40049999999997</c:v>
                </c:pt>
                <c:pt idx="121032">
                  <c:v>-128.39849999999998</c:v>
                </c:pt>
                <c:pt idx="121033">
                  <c:v>-128.39649999999997</c:v>
                </c:pt>
                <c:pt idx="121034">
                  <c:v>-128.39449999999997</c:v>
                </c:pt>
                <c:pt idx="121035">
                  <c:v>-128.39249999999998</c:v>
                </c:pt>
                <c:pt idx="121036">
                  <c:v>-128.39049999999997</c:v>
                </c:pt>
                <c:pt idx="121037">
                  <c:v>-128.38849999999996</c:v>
                </c:pt>
                <c:pt idx="121038">
                  <c:v>-128.38649999999998</c:v>
                </c:pt>
                <c:pt idx="121039">
                  <c:v>-128.38449999999997</c:v>
                </c:pt>
                <c:pt idx="121040">
                  <c:v>-128.38249999999996</c:v>
                </c:pt>
                <c:pt idx="121041">
                  <c:v>-128.38049999999998</c:v>
                </c:pt>
                <c:pt idx="121042">
                  <c:v>-128.37849999999997</c:v>
                </c:pt>
                <c:pt idx="121043">
                  <c:v>-128.37649999999996</c:v>
                </c:pt>
                <c:pt idx="121044">
                  <c:v>-128.37449999999998</c:v>
                </c:pt>
                <c:pt idx="121045">
                  <c:v>-128.37249999999997</c:v>
                </c:pt>
                <c:pt idx="121046">
                  <c:v>-128.37049999999996</c:v>
                </c:pt>
                <c:pt idx="121047">
                  <c:v>-128.36849999999998</c:v>
                </c:pt>
                <c:pt idx="121048">
                  <c:v>-128.36649999999997</c:v>
                </c:pt>
                <c:pt idx="121049">
                  <c:v>-128.36449999999996</c:v>
                </c:pt>
                <c:pt idx="121050">
                  <c:v>-128.36249999999998</c:v>
                </c:pt>
                <c:pt idx="121051">
                  <c:v>-128.36049999999997</c:v>
                </c:pt>
                <c:pt idx="121052">
                  <c:v>-128.35849999999996</c:v>
                </c:pt>
                <c:pt idx="121053">
                  <c:v>-128.35649999999998</c:v>
                </c:pt>
                <c:pt idx="121054">
                  <c:v>-128.35449999999997</c:v>
                </c:pt>
                <c:pt idx="121055">
                  <c:v>-128.35249999999996</c:v>
                </c:pt>
                <c:pt idx="121056">
                  <c:v>-128.35049999999998</c:v>
                </c:pt>
                <c:pt idx="121057">
                  <c:v>-128.34849999999997</c:v>
                </c:pt>
                <c:pt idx="121058">
                  <c:v>-128.34649999999996</c:v>
                </c:pt>
                <c:pt idx="121059">
                  <c:v>-128.34449999999998</c:v>
                </c:pt>
                <c:pt idx="121060">
                  <c:v>-128.34249999999997</c:v>
                </c:pt>
                <c:pt idx="121061">
                  <c:v>-128.34049999999996</c:v>
                </c:pt>
                <c:pt idx="121062">
                  <c:v>-128.33849999999998</c:v>
                </c:pt>
                <c:pt idx="121063">
                  <c:v>-128.33649999999997</c:v>
                </c:pt>
                <c:pt idx="121064">
                  <c:v>-128.33449999999999</c:v>
                </c:pt>
                <c:pt idx="121065">
                  <c:v>-128.33249999999998</c:v>
                </c:pt>
                <c:pt idx="121066">
                  <c:v>-128.33049999999997</c:v>
                </c:pt>
                <c:pt idx="121067">
                  <c:v>-128.32849999999999</c:v>
                </c:pt>
                <c:pt idx="121068">
                  <c:v>-128.32649999999998</c:v>
                </c:pt>
                <c:pt idx="121069">
                  <c:v>-128.32449999999997</c:v>
                </c:pt>
                <c:pt idx="121070">
                  <c:v>-128.32249999999999</c:v>
                </c:pt>
                <c:pt idx="121071">
                  <c:v>-128.32049999999998</c:v>
                </c:pt>
                <c:pt idx="121072">
                  <c:v>-128.31849999999997</c:v>
                </c:pt>
                <c:pt idx="121073">
                  <c:v>-128.31649999999999</c:v>
                </c:pt>
                <c:pt idx="121074">
                  <c:v>-128.31449999999998</c:v>
                </c:pt>
                <c:pt idx="121075">
                  <c:v>-128.31249999999997</c:v>
                </c:pt>
                <c:pt idx="121076">
                  <c:v>-128.31049999999999</c:v>
                </c:pt>
                <c:pt idx="121077">
                  <c:v>-128.30849999999998</c:v>
                </c:pt>
                <c:pt idx="121078">
                  <c:v>-128.30649999999997</c:v>
                </c:pt>
                <c:pt idx="121079">
                  <c:v>-128.30449999999999</c:v>
                </c:pt>
                <c:pt idx="121080">
                  <c:v>-128.30249999999998</c:v>
                </c:pt>
                <c:pt idx="121081">
                  <c:v>-128.30049999999997</c:v>
                </c:pt>
                <c:pt idx="121082">
                  <c:v>-128.29849999999999</c:v>
                </c:pt>
                <c:pt idx="121083">
                  <c:v>-128.29649999999998</c:v>
                </c:pt>
                <c:pt idx="121084">
                  <c:v>-128.29449999999997</c:v>
                </c:pt>
                <c:pt idx="121085">
                  <c:v>-128.29249999999999</c:v>
                </c:pt>
                <c:pt idx="121086">
                  <c:v>-128.29049999999998</c:v>
                </c:pt>
                <c:pt idx="121087">
                  <c:v>-128.28849999999997</c:v>
                </c:pt>
                <c:pt idx="121088">
                  <c:v>-128.28649999999999</c:v>
                </c:pt>
                <c:pt idx="121089">
                  <c:v>-128.28449999999998</c:v>
                </c:pt>
                <c:pt idx="121090">
                  <c:v>-128.28249999999997</c:v>
                </c:pt>
                <c:pt idx="121091">
                  <c:v>-128.28049999999999</c:v>
                </c:pt>
                <c:pt idx="121092">
                  <c:v>-128.27849999999998</c:v>
                </c:pt>
                <c:pt idx="121093">
                  <c:v>-128.27649999999997</c:v>
                </c:pt>
                <c:pt idx="121094">
                  <c:v>-128.27449999999999</c:v>
                </c:pt>
                <c:pt idx="121095">
                  <c:v>-128.27249999999998</c:v>
                </c:pt>
                <c:pt idx="121096">
                  <c:v>-128.27049999999997</c:v>
                </c:pt>
                <c:pt idx="121097">
                  <c:v>-128.26849999999999</c:v>
                </c:pt>
                <c:pt idx="121098">
                  <c:v>-128.26649999999998</c:v>
                </c:pt>
                <c:pt idx="121099">
                  <c:v>-128.26449999999997</c:v>
                </c:pt>
                <c:pt idx="121100">
                  <c:v>-128.26249999999999</c:v>
                </c:pt>
                <c:pt idx="121101">
                  <c:v>-128.26049999999998</c:v>
                </c:pt>
                <c:pt idx="121102">
                  <c:v>-128.25849999999997</c:v>
                </c:pt>
                <c:pt idx="121103">
                  <c:v>-128.25649999999999</c:v>
                </c:pt>
                <c:pt idx="121104">
                  <c:v>-128.25449999999998</c:v>
                </c:pt>
                <c:pt idx="121105">
                  <c:v>-128.25249999999997</c:v>
                </c:pt>
                <c:pt idx="121106">
                  <c:v>-128.25049999999999</c:v>
                </c:pt>
                <c:pt idx="121107">
                  <c:v>-128.24849999999998</c:v>
                </c:pt>
                <c:pt idx="121108">
                  <c:v>-128.24649999999997</c:v>
                </c:pt>
                <c:pt idx="121109">
                  <c:v>-128.24449999999999</c:v>
                </c:pt>
                <c:pt idx="121110">
                  <c:v>-128.24249999999998</c:v>
                </c:pt>
                <c:pt idx="121111">
                  <c:v>-128.24049999999997</c:v>
                </c:pt>
                <c:pt idx="121112">
                  <c:v>-128.23849999999999</c:v>
                </c:pt>
                <c:pt idx="121113">
                  <c:v>-128.23649999999998</c:v>
                </c:pt>
                <c:pt idx="121114">
                  <c:v>-128.23449999999997</c:v>
                </c:pt>
                <c:pt idx="121115">
                  <c:v>-128.23249999999999</c:v>
                </c:pt>
                <c:pt idx="121116">
                  <c:v>-128.23049999999998</c:v>
                </c:pt>
                <c:pt idx="121117">
                  <c:v>-128.22849999999997</c:v>
                </c:pt>
                <c:pt idx="121118">
                  <c:v>-128.22649999999999</c:v>
                </c:pt>
                <c:pt idx="121119">
                  <c:v>-128.22449999999998</c:v>
                </c:pt>
                <c:pt idx="121120">
                  <c:v>-128.22249999999997</c:v>
                </c:pt>
                <c:pt idx="121121">
                  <c:v>-128.22049999999999</c:v>
                </c:pt>
                <c:pt idx="121122">
                  <c:v>-128.21849999999998</c:v>
                </c:pt>
                <c:pt idx="121123">
                  <c:v>-128.21649999999997</c:v>
                </c:pt>
                <c:pt idx="121124">
                  <c:v>-128.21449999999999</c:v>
                </c:pt>
                <c:pt idx="121125">
                  <c:v>-128.21249999999998</c:v>
                </c:pt>
                <c:pt idx="121126">
                  <c:v>-128.21049999999997</c:v>
                </c:pt>
                <c:pt idx="121127">
                  <c:v>-128.20849999999999</c:v>
                </c:pt>
                <c:pt idx="121128">
                  <c:v>-128.20649999999998</c:v>
                </c:pt>
                <c:pt idx="121129">
                  <c:v>-128.20449999999997</c:v>
                </c:pt>
                <c:pt idx="121130">
                  <c:v>-128.20249999999999</c:v>
                </c:pt>
                <c:pt idx="121131">
                  <c:v>-128.20049999999998</c:v>
                </c:pt>
                <c:pt idx="121132">
                  <c:v>-128.19849999999997</c:v>
                </c:pt>
                <c:pt idx="121133">
                  <c:v>-128.19649999999999</c:v>
                </c:pt>
                <c:pt idx="121134">
                  <c:v>-128.19449999999998</c:v>
                </c:pt>
                <c:pt idx="121135">
                  <c:v>-128.19249999999997</c:v>
                </c:pt>
                <c:pt idx="121136">
                  <c:v>-128.19049999999999</c:v>
                </c:pt>
                <c:pt idx="121137">
                  <c:v>-128.18849999999998</c:v>
                </c:pt>
                <c:pt idx="121138">
                  <c:v>-128.18649999999997</c:v>
                </c:pt>
                <c:pt idx="121139">
                  <c:v>-128.18449999999999</c:v>
                </c:pt>
                <c:pt idx="121140">
                  <c:v>-128.18249999999998</c:v>
                </c:pt>
                <c:pt idx="121141">
                  <c:v>-128.18049999999997</c:v>
                </c:pt>
                <c:pt idx="121142">
                  <c:v>-128.17849999999999</c:v>
                </c:pt>
                <c:pt idx="121143">
                  <c:v>-128.17649999999998</c:v>
                </c:pt>
                <c:pt idx="121144">
                  <c:v>-128.17449999999997</c:v>
                </c:pt>
                <c:pt idx="121145">
                  <c:v>-128.17249999999999</c:v>
                </c:pt>
                <c:pt idx="121146">
                  <c:v>-128.17049999999998</c:v>
                </c:pt>
                <c:pt idx="121147">
                  <c:v>-128.16849999999997</c:v>
                </c:pt>
                <c:pt idx="121148">
                  <c:v>-128.16649999999998</c:v>
                </c:pt>
                <c:pt idx="121149">
                  <c:v>-128.16449999999998</c:v>
                </c:pt>
                <c:pt idx="121150">
                  <c:v>-128.16249999999997</c:v>
                </c:pt>
                <c:pt idx="121151">
                  <c:v>-128.16049999999998</c:v>
                </c:pt>
                <c:pt idx="121152">
                  <c:v>-128.15849999999998</c:v>
                </c:pt>
                <c:pt idx="121153">
                  <c:v>-128.15649999999997</c:v>
                </c:pt>
                <c:pt idx="121154">
                  <c:v>-128.15449999999998</c:v>
                </c:pt>
                <c:pt idx="121155">
                  <c:v>-128.15249999999997</c:v>
                </c:pt>
                <c:pt idx="121156">
                  <c:v>-128.15049999999997</c:v>
                </c:pt>
                <c:pt idx="121157">
                  <c:v>-128.14849999999998</c:v>
                </c:pt>
                <c:pt idx="121158">
                  <c:v>-128.14649999999997</c:v>
                </c:pt>
                <c:pt idx="121159">
                  <c:v>-128.14449999999997</c:v>
                </c:pt>
                <c:pt idx="121160">
                  <c:v>-128.14249999999998</c:v>
                </c:pt>
                <c:pt idx="121161">
                  <c:v>-128.14049999999997</c:v>
                </c:pt>
                <c:pt idx="121162">
                  <c:v>-128.13849999999996</c:v>
                </c:pt>
                <c:pt idx="121163">
                  <c:v>-128.13649999999998</c:v>
                </c:pt>
                <c:pt idx="121164">
                  <c:v>-128.13449999999997</c:v>
                </c:pt>
                <c:pt idx="121165">
                  <c:v>-128.13249999999996</c:v>
                </c:pt>
                <c:pt idx="121166">
                  <c:v>-128.13049999999998</c:v>
                </c:pt>
                <c:pt idx="121167">
                  <c:v>-128.12849999999997</c:v>
                </c:pt>
                <c:pt idx="121168">
                  <c:v>-128.12649999999996</c:v>
                </c:pt>
                <c:pt idx="121169">
                  <c:v>-128.12449999999998</c:v>
                </c:pt>
                <c:pt idx="121170">
                  <c:v>-128.12249999999997</c:v>
                </c:pt>
                <c:pt idx="121171">
                  <c:v>-128.12049999999996</c:v>
                </c:pt>
                <c:pt idx="121172">
                  <c:v>-128.11849999999998</c:v>
                </c:pt>
                <c:pt idx="121173">
                  <c:v>-128.11649999999997</c:v>
                </c:pt>
                <c:pt idx="121174">
                  <c:v>-128.11449999999996</c:v>
                </c:pt>
                <c:pt idx="121175">
                  <c:v>-128.11249999999998</c:v>
                </c:pt>
                <c:pt idx="121176">
                  <c:v>-128.11049999999997</c:v>
                </c:pt>
                <c:pt idx="121177">
                  <c:v>-128.10849999999996</c:v>
                </c:pt>
                <c:pt idx="121178">
                  <c:v>-128.10649999999998</c:v>
                </c:pt>
                <c:pt idx="121179">
                  <c:v>-128.10449999999997</c:v>
                </c:pt>
                <c:pt idx="121180">
                  <c:v>-128.10249999999996</c:v>
                </c:pt>
                <c:pt idx="121181">
                  <c:v>-128.10049999999998</c:v>
                </c:pt>
                <c:pt idx="121182">
                  <c:v>-128.09849999999997</c:v>
                </c:pt>
                <c:pt idx="121183">
                  <c:v>-128.09649999999996</c:v>
                </c:pt>
                <c:pt idx="121184">
                  <c:v>-128.09449999999998</c:v>
                </c:pt>
                <c:pt idx="121185">
                  <c:v>-128.09249999999997</c:v>
                </c:pt>
                <c:pt idx="121186">
                  <c:v>-128.09049999999996</c:v>
                </c:pt>
                <c:pt idx="121187">
                  <c:v>-128.08849999999998</c:v>
                </c:pt>
                <c:pt idx="121188">
                  <c:v>-128.08649999999997</c:v>
                </c:pt>
                <c:pt idx="121189">
                  <c:v>-128.08449999999999</c:v>
                </c:pt>
                <c:pt idx="121190">
                  <c:v>-128.08249999999998</c:v>
                </c:pt>
                <c:pt idx="121191">
                  <c:v>-128.08049999999997</c:v>
                </c:pt>
                <c:pt idx="121192">
                  <c:v>-128.07849999999999</c:v>
                </c:pt>
                <c:pt idx="121193">
                  <c:v>-128.07649999999998</c:v>
                </c:pt>
                <c:pt idx="121194">
                  <c:v>-128.07449999999997</c:v>
                </c:pt>
                <c:pt idx="121195">
                  <c:v>-128.07249999999999</c:v>
                </c:pt>
                <c:pt idx="121196">
                  <c:v>-128.07049999999998</c:v>
                </c:pt>
                <c:pt idx="121197">
                  <c:v>-128.06849999999997</c:v>
                </c:pt>
                <c:pt idx="121198">
                  <c:v>-128.06649999999999</c:v>
                </c:pt>
                <c:pt idx="121199">
                  <c:v>-128.06449999999998</c:v>
                </c:pt>
                <c:pt idx="121200">
                  <c:v>-128.06249999999997</c:v>
                </c:pt>
                <c:pt idx="121201">
                  <c:v>-128.06049999999999</c:v>
                </c:pt>
                <c:pt idx="121202">
                  <c:v>-128.05849999999998</c:v>
                </c:pt>
                <c:pt idx="121203">
                  <c:v>-128.05649999999997</c:v>
                </c:pt>
                <c:pt idx="121204">
                  <c:v>-128.05449999999999</c:v>
                </c:pt>
                <c:pt idx="121205">
                  <c:v>-128.05249999999998</c:v>
                </c:pt>
                <c:pt idx="121206">
                  <c:v>-128.05049999999997</c:v>
                </c:pt>
                <c:pt idx="121207">
                  <c:v>-128.04849999999999</c:v>
                </c:pt>
                <c:pt idx="121208">
                  <c:v>-128.04649999999998</c:v>
                </c:pt>
                <c:pt idx="121209">
                  <c:v>-128.04449999999997</c:v>
                </c:pt>
                <c:pt idx="121210">
                  <c:v>-128.04249999999999</c:v>
                </c:pt>
                <c:pt idx="121211">
                  <c:v>-128.04049999999998</c:v>
                </c:pt>
                <c:pt idx="121212">
                  <c:v>-128.03849999999997</c:v>
                </c:pt>
                <c:pt idx="121213">
                  <c:v>-128.03649999999999</c:v>
                </c:pt>
                <c:pt idx="121214">
                  <c:v>-128.03449999999998</c:v>
                </c:pt>
                <c:pt idx="121215">
                  <c:v>-128.03249999999997</c:v>
                </c:pt>
                <c:pt idx="121216">
                  <c:v>-128.03049999999999</c:v>
                </c:pt>
                <c:pt idx="121217">
                  <c:v>-128.02849999999998</c:v>
                </c:pt>
                <c:pt idx="121218">
                  <c:v>-128.02649999999997</c:v>
                </c:pt>
                <c:pt idx="121219">
                  <c:v>-128.02449999999999</c:v>
                </c:pt>
                <c:pt idx="121220">
                  <c:v>-128.02249999999998</c:v>
                </c:pt>
                <c:pt idx="121221">
                  <c:v>-128.02049999999997</c:v>
                </c:pt>
                <c:pt idx="121222">
                  <c:v>-128.01849999999999</c:v>
                </c:pt>
                <c:pt idx="121223">
                  <c:v>-128.01649999999998</c:v>
                </c:pt>
                <c:pt idx="121224">
                  <c:v>-128.01449999999997</c:v>
                </c:pt>
                <c:pt idx="121225">
                  <c:v>-128.01249999999999</c:v>
                </c:pt>
                <c:pt idx="121226">
                  <c:v>-128.01049999999998</c:v>
                </c:pt>
                <c:pt idx="121227">
                  <c:v>-128.00849999999997</c:v>
                </c:pt>
                <c:pt idx="121228">
                  <c:v>-128.00649999999999</c:v>
                </c:pt>
                <c:pt idx="121229">
                  <c:v>-128.00449999999998</c:v>
                </c:pt>
                <c:pt idx="121230">
                  <c:v>-128.00249999999997</c:v>
                </c:pt>
                <c:pt idx="121231">
                  <c:v>-128.00049999999999</c:v>
                </c:pt>
                <c:pt idx="121232">
                  <c:v>-127.99849999999998</c:v>
                </c:pt>
                <c:pt idx="121233">
                  <c:v>-127.99649999999997</c:v>
                </c:pt>
                <c:pt idx="121234">
                  <c:v>-127.99449999999999</c:v>
                </c:pt>
                <c:pt idx="121235">
                  <c:v>-127.99249999999998</c:v>
                </c:pt>
                <c:pt idx="121236">
                  <c:v>-127.99049999999997</c:v>
                </c:pt>
                <c:pt idx="121237">
                  <c:v>-127.98849999999999</c:v>
                </c:pt>
                <c:pt idx="121238">
                  <c:v>-127.98649999999998</c:v>
                </c:pt>
                <c:pt idx="121239">
                  <c:v>-127.98449999999997</c:v>
                </c:pt>
                <c:pt idx="121240">
                  <c:v>-127.98249999999999</c:v>
                </c:pt>
                <c:pt idx="121241">
                  <c:v>-127.98049999999998</c:v>
                </c:pt>
                <c:pt idx="121242">
                  <c:v>-127.97849999999997</c:v>
                </c:pt>
                <c:pt idx="121243">
                  <c:v>-127.97649999999999</c:v>
                </c:pt>
                <c:pt idx="121244">
                  <c:v>-127.97449999999998</c:v>
                </c:pt>
                <c:pt idx="121245">
                  <c:v>-127.97249999999997</c:v>
                </c:pt>
                <c:pt idx="121246">
                  <c:v>-127.97049999999999</c:v>
                </c:pt>
                <c:pt idx="121247">
                  <c:v>-127.96849999999998</c:v>
                </c:pt>
                <c:pt idx="121248">
                  <c:v>-127.96649999999997</c:v>
                </c:pt>
                <c:pt idx="121249">
                  <c:v>-127.96449999999999</c:v>
                </c:pt>
                <c:pt idx="121250">
                  <c:v>-127.96249999999998</c:v>
                </c:pt>
                <c:pt idx="121251">
                  <c:v>-127.96049999999997</c:v>
                </c:pt>
                <c:pt idx="121252">
                  <c:v>-127.95849999999999</c:v>
                </c:pt>
                <c:pt idx="121253">
                  <c:v>-127.95649999999998</c:v>
                </c:pt>
                <c:pt idx="121254">
                  <c:v>-127.95449999999997</c:v>
                </c:pt>
                <c:pt idx="121255">
                  <c:v>-127.95249999999999</c:v>
                </c:pt>
                <c:pt idx="121256">
                  <c:v>-127.95049999999998</c:v>
                </c:pt>
                <c:pt idx="121257">
                  <c:v>-127.94849999999997</c:v>
                </c:pt>
                <c:pt idx="121258">
                  <c:v>-127.94649999999999</c:v>
                </c:pt>
                <c:pt idx="121259">
                  <c:v>-127.94449999999998</c:v>
                </c:pt>
                <c:pt idx="121260">
                  <c:v>-127.94249999999997</c:v>
                </c:pt>
                <c:pt idx="121261">
                  <c:v>-127.94049999999999</c:v>
                </c:pt>
                <c:pt idx="121262">
                  <c:v>-127.93849999999998</c:v>
                </c:pt>
                <c:pt idx="121263">
                  <c:v>-127.93649999999997</c:v>
                </c:pt>
                <c:pt idx="121264">
                  <c:v>-127.93449999999999</c:v>
                </c:pt>
                <c:pt idx="121265">
                  <c:v>-127.93249999999998</c:v>
                </c:pt>
                <c:pt idx="121266">
                  <c:v>-127.93049999999997</c:v>
                </c:pt>
                <c:pt idx="121267">
                  <c:v>-127.92849999999999</c:v>
                </c:pt>
                <c:pt idx="121268">
                  <c:v>-127.92649999999998</c:v>
                </c:pt>
                <c:pt idx="121269">
                  <c:v>-127.92449999999997</c:v>
                </c:pt>
                <c:pt idx="121270">
                  <c:v>-127.92249999999999</c:v>
                </c:pt>
                <c:pt idx="121271">
                  <c:v>-127.92049999999998</c:v>
                </c:pt>
                <c:pt idx="121272">
                  <c:v>-127.91849999999997</c:v>
                </c:pt>
                <c:pt idx="121273">
                  <c:v>-127.91649999999998</c:v>
                </c:pt>
                <c:pt idx="121274">
                  <c:v>-127.91449999999998</c:v>
                </c:pt>
                <c:pt idx="121275">
                  <c:v>-127.91249999999997</c:v>
                </c:pt>
                <c:pt idx="121276">
                  <c:v>-127.91049999999998</c:v>
                </c:pt>
                <c:pt idx="121277">
                  <c:v>-127.90849999999998</c:v>
                </c:pt>
                <c:pt idx="121278">
                  <c:v>-127.90649999999997</c:v>
                </c:pt>
                <c:pt idx="121279">
                  <c:v>-127.90449999999998</c:v>
                </c:pt>
                <c:pt idx="121280">
                  <c:v>-127.90249999999997</c:v>
                </c:pt>
                <c:pt idx="121281">
                  <c:v>-127.90049999999997</c:v>
                </c:pt>
                <c:pt idx="121282">
                  <c:v>-127.89849999999998</c:v>
                </c:pt>
                <c:pt idx="121283">
                  <c:v>-127.89649999999997</c:v>
                </c:pt>
                <c:pt idx="121284">
                  <c:v>-127.89449999999997</c:v>
                </c:pt>
                <c:pt idx="121285">
                  <c:v>-127.89249999999998</c:v>
                </c:pt>
                <c:pt idx="121286">
                  <c:v>-127.89049999999997</c:v>
                </c:pt>
                <c:pt idx="121287">
                  <c:v>-127.88849999999996</c:v>
                </c:pt>
                <c:pt idx="121288">
                  <c:v>-127.88649999999998</c:v>
                </c:pt>
                <c:pt idx="121289">
                  <c:v>-127.88449999999997</c:v>
                </c:pt>
                <c:pt idx="121290">
                  <c:v>-127.88249999999996</c:v>
                </c:pt>
                <c:pt idx="121291">
                  <c:v>-127.88049999999998</c:v>
                </c:pt>
                <c:pt idx="121292">
                  <c:v>-127.87849999999997</c:v>
                </c:pt>
                <c:pt idx="121293">
                  <c:v>-127.87649999999996</c:v>
                </c:pt>
                <c:pt idx="121294">
                  <c:v>-127.87449999999998</c:v>
                </c:pt>
                <c:pt idx="121295">
                  <c:v>-127.87249999999997</c:v>
                </c:pt>
                <c:pt idx="121296">
                  <c:v>-127.87049999999996</c:v>
                </c:pt>
                <c:pt idx="121297">
                  <c:v>-127.86849999999998</c:v>
                </c:pt>
                <c:pt idx="121298">
                  <c:v>-127.86649999999997</c:v>
                </c:pt>
                <c:pt idx="121299">
                  <c:v>-127.86449999999996</c:v>
                </c:pt>
                <c:pt idx="121300">
                  <c:v>-127.86249999999998</c:v>
                </c:pt>
                <c:pt idx="121301">
                  <c:v>-127.86049999999997</c:v>
                </c:pt>
                <c:pt idx="121302">
                  <c:v>-127.85849999999996</c:v>
                </c:pt>
                <c:pt idx="121303">
                  <c:v>-127.85649999999998</c:v>
                </c:pt>
                <c:pt idx="121304">
                  <c:v>-127.85449999999997</c:v>
                </c:pt>
                <c:pt idx="121305">
                  <c:v>-127.85249999999996</c:v>
                </c:pt>
                <c:pt idx="121306">
                  <c:v>-127.85049999999998</c:v>
                </c:pt>
                <c:pt idx="121307">
                  <c:v>-127.84849999999997</c:v>
                </c:pt>
                <c:pt idx="121308">
                  <c:v>-127.84649999999996</c:v>
                </c:pt>
                <c:pt idx="121309">
                  <c:v>-127.84449999999998</c:v>
                </c:pt>
                <c:pt idx="121310">
                  <c:v>-127.84249999999997</c:v>
                </c:pt>
                <c:pt idx="121311">
                  <c:v>-127.84049999999996</c:v>
                </c:pt>
                <c:pt idx="121312">
                  <c:v>-127.83849999999998</c:v>
                </c:pt>
                <c:pt idx="121313">
                  <c:v>-127.83649999999997</c:v>
                </c:pt>
                <c:pt idx="121314">
                  <c:v>-127.83449999999999</c:v>
                </c:pt>
                <c:pt idx="121315">
                  <c:v>-127.83249999999998</c:v>
                </c:pt>
                <c:pt idx="121316">
                  <c:v>-127.83049999999997</c:v>
                </c:pt>
                <c:pt idx="121317">
                  <c:v>-127.82849999999999</c:v>
                </c:pt>
                <c:pt idx="121318">
                  <c:v>-127.82649999999998</c:v>
                </c:pt>
                <c:pt idx="121319">
                  <c:v>-127.82449999999997</c:v>
                </c:pt>
                <c:pt idx="121320">
                  <c:v>-127.82249999999999</c:v>
                </c:pt>
                <c:pt idx="121321">
                  <c:v>-127.82049999999998</c:v>
                </c:pt>
                <c:pt idx="121322">
                  <c:v>-127.81849999999997</c:v>
                </c:pt>
                <c:pt idx="121323">
                  <c:v>-127.81649999999999</c:v>
                </c:pt>
                <c:pt idx="121324">
                  <c:v>-127.81449999999998</c:v>
                </c:pt>
                <c:pt idx="121325">
                  <c:v>-127.81249999999997</c:v>
                </c:pt>
                <c:pt idx="121326">
                  <c:v>-127.81049999999999</c:v>
                </c:pt>
                <c:pt idx="121327">
                  <c:v>-127.80849999999998</c:v>
                </c:pt>
                <c:pt idx="121328">
                  <c:v>-127.80649999999997</c:v>
                </c:pt>
                <c:pt idx="121329">
                  <c:v>-127.80449999999999</c:v>
                </c:pt>
                <c:pt idx="121330">
                  <c:v>-127.80249999999998</c:v>
                </c:pt>
                <c:pt idx="121331">
                  <c:v>-127.80049999999997</c:v>
                </c:pt>
                <c:pt idx="121332">
                  <c:v>-127.79849999999999</c:v>
                </c:pt>
                <c:pt idx="121333">
                  <c:v>-127.79649999999998</c:v>
                </c:pt>
                <c:pt idx="121334">
                  <c:v>-127.79449999999997</c:v>
                </c:pt>
                <c:pt idx="121335">
                  <c:v>-127.79249999999999</c:v>
                </c:pt>
                <c:pt idx="121336">
                  <c:v>-127.79049999999998</c:v>
                </c:pt>
                <c:pt idx="121337">
                  <c:v>-127.78849999999997</c:v>
                </c:pt>
                <c:pt idx="121338">
                  <c:v>-127.78649999999999</c:v>
                </c:pt>
                <c:pt idx="121339">
                  <c:v>-127.78449999999998</c:v>
                </c:pt>
                <c:pt idx="121340">
                  <c:v>-127.78249999999997</c:v>
                </c:pt>
                <c:pt idx="121341">
                  <c:v>-127.78049999999999</c:v>
                </c:pt>
                <c:pt idx="121342">
                  <c:v>-127.77849999999998</c:v>
                </c:pt>
                <c:pt idx="121343">
                  <c:v>-127.77649999999997</c:v>
                </c:pt>
                <c:pt idx="121344">
                  <c:v>-127.77449999999999</c:v>
                </c:pt>
                <c:pt idx="121345">
                  <c:v>-127.77249999999998</c:v>
                </c:pt>
                <c:pt idx="121346">
                  <c:v>-127.77049999999997</c:v>
                </c:pt>
                <c:pt idx="121347">
                  <c:v>-127.76849999999999</c:v>
                </c:pt>
                <c:pt idx="121348">
                  <c:v>-127.76649999999998</c:v>
                </c:pt>
                <c:pt idx="121349">
                  <c:v>-127.76449999999997</c:v>
                </c:pt>
                <c:pt idx="121350">
                  <c:v>-127.76249999999999</c:v>
                </c:pt>
                <c:pt idx="121351">
                  <c:v>-127.76049999999998</c:v>
                </c:pt>
                <c:pt idx="121352">
                  <c:v>-127.75849999999997</c:v>
                </c:pt>
                <c:pt idx="121353">
                  <c:v>-127.75649999999999</c:v>
                </c:pt>
                <c:pt idx="121354">
                  <c:v>-127.75449999999998</c:v>
                </c:pt>
                <c:pt idx="121355">
                  <c:v>-127.75249999999997</c:v>
                </c:pt>
                <c:pt idx="121356">
                  <c:v>-127.75049999999999</c:v>
                </c:pt>
                <c:pt idx="121357">
                  <c:v>-127.74849999999998</c:v>
                </c:pt>
                <c:pt idx="121358">
                  <c:v>-127.74649999999997</c:v>
                </c:pt>
                <c:pt idx="121359">
                  <c:v>-127.74449999999999</c:v>
                </c:pt>
                <c:pt idx="121360">
                  <c:v>-127.74249999999998</c:v>
                </c:pt>
                <c:pt idx="121361">
                  <c:v>-127.74049999999997</c:v>
                </c:pt>
                <c:pt idx="121362">
                  <c:v>-127.73849999999999</c:v>
                </c:pt>
                <c:pt idx="121363">
                  <c:v>-127.73649999999998</c:v>
                </c:pt>
                <c:pt idx="121364">
                  <c:v>-127.73449999999997</c:v>
                </c:pt>
                <c:pt idx="121365">
                  <c:v>-127.73249999999999</c:v>
                </c:pt>
                <c:pt idx="121366">
                  <c:v>-127.73049999999998</c:v>
                </c:pt>
                <c:pt idx="121367">
                  <c:v>-127.72849999999997</c:v>
                </c:pt>
                <c:pt idx="121368">
                  <c:v>-127.72649999999999</c:v>
                </c:pt>
                <c:pt idx="121369">
                  <c:v>-127.72449999999998</c:v>
                </c:pt>
                <c:pt idx="121370">
                  <c:v>-127.72249999999997</c:v>
                </c:pt>
                <c:pt idx="121371">
                  <c:v>-127.72049999999999</c:v>
                </c:pt>
                <c:pt idx="121372">
                  <c:v>-127.71849999999998</c:v>
                </c:pt>
                <c:pt idx="121373">
                  <c:v>-127.71649999999997</c:v>
                </c:pt>
                <c:pt idx="121374">
                  <c:v>-127.71449999999999</c:v>
                </c:pt>
                <c:pt idx="121375">
                  <c:v>-127.71249999999998</c:v>
                </c:pt>
                <c:pt idx="121376">
                  <c:v>-127.71049999999997</c:v>
                </c:pt>
                <c:pt idx="121377">
                  <c:v>-127.70849999999999</c:v>
                </c:pt>
                <c:pt idx="121378">
                  <c:v>-127.70649999999998</c:v>
                </c:pt>
                <c:pt idx="121379">
                  <c:v>-127.70449999999997</c:v>
                </c:pt>
                <c:pt idx="121380">
                  <c:v>-127.70249999999999</c:v>
                </c:pt>
                <c:pt idx="121381">
                  <c:v>-127.70049999999998</c:v>
                </c:pt>
                <c:pt idx="121382">
                  <c:v>-127.69849999999997</c:v>
                </c:pt>
                <c:pt idx="121383">
                  <c:v>-127.69649999999999</c:v>
                </c:pt>
                <c:pt idx="121384">
                  <c:v>-127.69449999999998</c:v>
                </c:pt>
                <c:pt idx="121385">
                  <c:v>-127.69249999999997</c:v>
                </c:pt>
                <c:pt idx="121386">
                  <c:v>-127.69049999999999</c:v>
                </c:pt>
                <c:pt idx="121387">
                  <c:v>-127.68849999999998</c:v>
                </c:pt>
                <c:pt idx="121388">
                  <c:v>-127.68649999999997</c:v>
                </c:pt>
                <c:pt idx="121389">
                  <c:v>-127.68449999999999</c:v>
                </c:pt>
                <c:pt idx="121390">
                  <c:v>-127.68249999999998</c:v>
                </c:pt>
                <c:pt idx="121391">
                  <c:v>-127.68049999999997</c:v>
                </c:pt>
                <c:pt idx="121392">
                  <c:v>-127.67849999999999</c:v>
                </c:pt>
                <c:pt idx="121393">
                  <c:v>-127.67649999999998</c:v>
                </c:pt>
                <c:pt idx="121394">
                  <c:v>-127.67449999999997</c:v>
                </c:pt>
                <c:pt idx="121395">
                  <c:v>-127.67249999999999</c:v>
                </c:pt>
                <c:pt idx="121396">
                  <c:v>-127.67049999999998</c:v>
                </c:pt>
                <c:pt idx="121397">
                  <c:v>-127.66849999999997</c:v>
                </c:pt>
                <c:pt idx="121398">
                  <c:v>-127.66649999999998</c:v>
                </c:pt>
                <c:pt idx="121399">
                  <c:v>-127.66449999999998</c:v>
                </c:pt>
                <c:pt idx="121400">
                  <c:v>-127.66249999999997</c:v>
                </c:pt>
                <c:pt idx="121401">
                  <c:v>-127.66049999999998</c:v>
                </c:pt>
                <c:pt idx="121402">
                  <c:v>-127.65849999999998</c:v>
                </c:pt>
                <c:pt idx="121403">
                  <c:v>-127.65649999999997</c:v>
                </c:pt>
                <c:pt idx="121404">
                  <c:v>-127.65449999999998</c:v>
                </c:pt>
                <c:pt idx="121405">
                  <c:v>-127.65249999999997</c:v>
                </c:pt>
                <c:pt idx="121406">
                  <c:v>-127.65049999999997</c:v>
                </c:pt>
                <c:pt idx="121407">
                  <c:v>-127.64849999999998</c:v>
                </c:pt>
                <c:pt idx="121408">
                  <c:v>-127.64649999999997</c:v>
                </c:pt>
                <c:pt idx="121409">
                  <c:v>-127.64449999999997</c:v>
                </c:pt>
                <c:pt idx="121410">
                  <c:v>-127.64249999999998</c:v>
                </c:pt>
                <c:pt idx="121411">
                  <c:v>-127.64049999999997</c:v>
                </c:pt>
                <c:pt idx="121412">
                  <c:v>-127.63849999999996</c:v>
                </c:pt>
                <c:pt idx="121413">
                  <c:v>-127.63649999999998</c:v>
                </c:pt>
                <c:pt idx="121414">
                  <c:v>-127.63449999999997</c:v>
                </c:pt>
                <c:pt idx="121415">
                  <c:v>-127.63249999999996</c:v>
                </c:pt>
                <c:pt idx="121416">
                  <c:v>-127.63049999999998</c:v>
                </c:pt>
                <c:pt idx="121417">
                  <c:v>-127.62849999999997</c:v>
                </c:pt>
                <c:pt idx="121418">
                  <c:v>-127.62649999999996</c:v>
                </c:pt>
                <c:pt idx="121419">
                  <c:v>-127.62449999999998</c:v>
                </c:pt>
                <c:pt idx="121420">
                  <c:v>-127.62249999999997</c:v>
                </c:pt>
                <c:pt idx="121421">
                  <c:v>-127.62049999999996</c:v>
                </c:pt>
                <c:pt idx="121422">
                  <c:v>-127.61849999999998</c:v>
                </c:pt>
                <c:pt idx="121423">
                  <c:v>-127.61649999999997</c:v>
                </c:pt>
                <c:pt idx="121424">
                  <c:v>-127.61449999999996</c:v>
                </c:pt>
                <c:pt idx="121425">
                  <c:v>-127.61249999999998</c:v>
                </c:pt>
                <c:pt idx="121426">
                  <c:v>-127.61049999999997</c:v>
                </c:pt>
                <c:pt idx="121427">
                  <c:v>-127.60849999999996</c:v>
                </c:pt>
                <c:pt idx="121428">
                  <c:v>-127.60649999999998</c:v>
                </c:pt>
                <c:pt idx="121429">
                  <c:v>-127.60449999999997</c:v>
                </c:pt>
                <c:pt idx="121430">
                  <c:v>-127.60249999999996</c:v>
                </c:pt>
                <c:pt idx="121431">
                  <c:v>-127.60049999999998</c:v>
                </c:pt>
                <c:pt idx="121432">
                  <c:v>-127.59849999999997</c:v>
                </c:pt>
                <c:pt idx="121433">
                  <c:v>-127.59649999999996</c:v>
                </c:pt>
                <c:pt idx="121434">
                  <c:v>-127.59449999999998</c:v>
                </c:pt>
                <c:pt idx="121435">
                  <c:v>-127.59249999999997</c:v>
                </c:pt>
                <c:pt idx="121436">
                  <c:v>-127.59049999999996</c:v>
                </c:pt>
                <c:pt idx="121437">
                  <c:v>-127.58849999999998</c:v>
                </c:pt>
                <c:pt idx="121438">
                  <c:v>-127.58649999999997</c:v>
                </c:pt>
                <c:pt idx="121439">
                  <c:v>-127.58449999999999</c:v>
                </c:pt>
                <c:pt idx="121440">
                  <c:v>-127.58249999999998</c:v>
                </c:pt>
                <c:pt idx="121441">
                  <c:v>-127.58049999999997</c:v>
                </c:pt>
                <c:pt idx="121442">
                  <c:v>-127.57849999999999</c:v>
                </c:pt>
                <c:pt idx="121443">
                  <c:v>-127.57649999999998</c:v>
                </c:pt>
                <c:pt idx="121444">
                  <c:v>-127.57449999999997</c:v>
                </c:pt>
                <c:pt idx="121445">
                  <c:v>-127.57249999999999</c:v>
                </c:pt>
                <c:pt idx="121446">
                  <c:v>-127.57049999999998</c:v>
                </c:pt>
                <c:pt idx="121447">
                  <c:v>-127.56849999999997</c:v>
                </c:pt>
                <c:pt idx="121448">
                  <c:v>-127.56649999999999</c:v>
                </c:pt>
                <c:pt idx="121449">
                  <c:v>-127.56449999999998</c:v>
                </c:pt>
                <c:pt idx="121450">
                  <c:v>-127.56249999999997</c:v>
                </c:pt>
                <c:pt idx="121451">
                  <c:v>-127.56049999999999</c:v>
                </c:pt>
                <c:pt idx="121452">
                  <c:v>-127.55849999999998</c:v>
                </c:pt>
                <c:pt idx="121453">
                  <c:v>-127.55649999999997</c:v>
                </c:pt>
                <c:pt idx="121454">
                  <c:v>-127.55449999999999</c:v>
                </c:pt>
                <c:pt idx="121455">
                  <c:v>-127.55249999999998</c:v>
                </c:pt>
                <c:pt idx="121456">
                  <c:v>-127.55049999999997</c:v>
                </c:pt>
                <c:pt idx="121457">
                  <c:v>-127.54849999999999</c:v>
                </c:pt>
                <c:pt idx="121458">
                  <c:v>-127.54649999999998</c:v>
                </c:pt>
                <c:pt idx="121459">
                  <c:v>-127.54449999999997</c:v>
                </c:pt>
                <c:pt idx="121460">
                  <c:v>-127.54249999999999</c:v>
                </c:pt>
                <c:pt idx="121461">
                  <c:v>-127.54049999999998</c:v>
                </c:pt>
                <c:pt idx="121462">
                  <c:v>-127.53849999999997</c:v>
                </c:pt>
                <c:pt idx="121463">
                  <c:v>-127.53649999999999</c:v>
                </c:pt>
                <c:pt idx="121464">
                  <c:v>-127.53449999999998</c:v>
                </c:pt>
                <c:pt idx="121465">
                  <c:v>-127.53249999999997</c:v>
                </c:pt>
                <c:pt idx="121466">
                  <c:v>-127.53049999999999</c:v>
                </c:pt>
                <c:pt idx="121467">
                  <c:v>-127.52849999999998</c:v>
                </c:pt>
                <c:pt idx="121468">
                  <c:v>-127.52649999999997</c:v>
                </c:pt>
                <c:pt idx="121469">
                  <c:v>-127.52449999999999</c:v>
                </c:pt>
                <c:pt idx="121470">
                  <c:v>-127.52249999999998</c:v>
                </c:pt>
                <c:pt idx="121471">
                  <c:v>-127.52049999999997</c:v>
                </c:pt>
                <c:pt idx="121472">
                  <c:v>-127.51849999999999</c:v>
                </c:pt>
                <c:pt idx="121473">
                  <c:v>-127.51649999999998</c:v>
                </c:pt>
                <c:pt idx="121474">
                  <c:v>-127.51449999999997</c:v>
                </c:pt>
                <c:pt idx="121475">
                  <c:v>-127.51249999999999</c:v>
                </c:pt>
                <c:pt idx="121476">
                  <c:v>-127.51049999999998</c:v>
                </c:pt>
                <c:pt idx="121477">
                  <c:v>-127.50849999999997</c:v>
                </c:pt>
                <c:pt idx="121478">
                  <c:v>-127.50649999999999</c:v>
                </c:pt>
                <c:pt idx="121479">
                  <c:v>-127.50449999999998</c:v>
                </c:pt>
                <c:pt idx="121480">
                  <c:v>-127.50249999999997</c:v>
                </c:pt>
                <c:pt idx="121481">
                  <c:v>-127.50049999999999</c:v>
                </c:pt>
                <c:pt idx="121482">
                  <c:v>-127.49849999999998</c:v>
                </c:pt>
                <c:pt idx="121483">
                  <c:v>-127.49649999999997</c:v>
                </c:pt>
                <c:pt idx="121484">
                  <c:v>-127.49449999999999</c:v>
                </c:pt>
                <c:pt idx="121485">
                  <c:v>-127.49249999999998</c:v>
                </c:pt>
                <c:pt idx="121486">
                  <c:v>-127.49049999999997</c:v>
                </c:pt>
                <c:pt idx="121487">
                  <c:v>-127.48849999999999</c:v>
                </c:pt>
                <c:pt idx="121488">
                  <c:v>-127.48649999999998</c:v>
                </c:pt>
                <c:pt idx="121489">
                  <c:v>-127.48449999999997</c:v>
                </c:pt>
                <c:pt idx="121490">
                  <c:v>-127.48249999999999</c:v>
                </c:pt>
                <c:pt idx="121491">
                  <c:v>-127.48049999999998</c:v>
                </c:pt>
                <c:pt idx="121492">
                  <c:v>-127.47849999999997</c:v>
                </c:pt>
                <c:pt idx="121493">
                  <c:v>-127.47649999999999</c:v>
                </c:pt>
                <c:pt idx="121494">
                  <c:v>-127.47449999999998</c:v>
                </c:pt>
                <c:pt idx="121495">
                  <c:v>-127.47249999999997</c:v>
                </c:pt>
                <c:pt idx="121496">
                  <c:v>-127.47049999999999</c:v>
                </c:pt>
                <c:pt idx="121497">
                  <c:v>-127.46849999999998</c:v>
                </c:pt>
                <c:pt idx="121498">
                  <c:v>-127.46649999999997</c:v>
                </c:pt>
                <c:pt idx="121499">
                  <c:v>-127.46449999999999</c:v>
                </c:pt>
                <c:pt idx="121500">
                  <c:v>-127.46249999999998</c:v>
                </c:pt>
                <c:pt idx="121501">
                  <c:v>-127.46049999999997</c:v>
                </c:pt>
                <c:pt idx="121502">
                  <c:v>-127.45849999999999</c:v>
                </c:pt>
                <c:pt idx="121503">
                  <c:v>-127.45649999999998</c:v>
                </c:pt>
                <c:pt idx="121504">
                  <c:v>-127.45449999999997</c:v>
                </c:pt>
                <c:pt idx="121505">
                  <c:v>-127.45249999999999</c:v>
                </c:pt>
                <c:pt idx="121506">
                  <c:v>-127.45049999999998</c:v>
                </c:pt>
                <c:pt idx="121507">
                  <c:v>-127.44849999999997</c:v>
                </c:pt>
                <c:pt idx="121508">
                  <c:v>-127.44649999999999</c:v>
                </c:pt>
                <c:pt idx="121509">
                  <c:v>-127.44449999999998</c:v>
                </c:pt>
                <c:pt idx="121510">
                  <c:v>-127.44249999999997</c:v>
                </c:pt>
                <c:pt idx="121511">
                  <c:v>-127.44049999999999</c:v>
                </c:pt>
                <c:pt idx="121512">
                  <c:v>-127.43849999999998</c:v>
                </c:pt>
                <c:pt idx="121513">
                  <c:v>-127.43649999999997</c:v>
                </c:pt>
                <c:pt idx="121514">
                  <c:v>-127.43449999999999</c:v>
                </c:pt>
                <c:pt idx="121515">
                  <c:v>-127.43249999999998</c:v>
                </c:pt>
                <c:pt idx="121516">
                  <c:v>-127.43049999999997</c:v>
                </c:pt>
                <c:pt idx="121517">
                  <c:v>-127.42849999999999</c:v>
                </c:pt>
                <c:pt idx="121518">
                  <c:v>-127.42649999999998</c:v>
                </c:pt>
                <c:pt idx="121519">
                  <c:v>-127.42449999999997</c:v>
                </c:pt>
                <c:pt idx="121520">
                  <c:v>-127.42249999999999</c:v>
                </c:pt>
                <c:pt idx="121521">
                  <c:v>-127.42049999999998</c:v>
                </c:pt>
                <c:pt idx="121522">
                  <c:v>-127.41849999999997</c:v>
                </c:pt>
                <c:pt idx="121523">
                  <c:v>-127.41649999999998</c:v>
                </c:pt>
                <c:pt idx="121524">
                  <c:v>-127.41449999999998</c:v>
                </c:pt>
                <c:pt idx="121525">
                  <c:v>-127.41249999999997</c:v>
                </c:pt>
                <c:pt idx="121526">
                  <c:v>-127.41049999999998</c:v>
                </c:pt>
                <c:pt idx="121527">
                  <c:v>-127.40849999999998</c:v>
                </c:pt>
                <c:pt idx="121528">
                  <c:v>-127.40649999999997</c:v>
                </c:pt>
                <c:pt idx="121529">
                  <c:v>-127.40449999999998</c:v>
                </c:pt>
                <c:pt idx="121530">
                  <c:v>-127.40249999999997</c:v>
                </c:pt>
                <c:pt idx="121531">
                  <c:v>-127.40049999999997</c:v>
                </c:pt>
                <c:pt idx="121532">
                  <c:v>-127.39849999999998</c:v>
                </c:pt>
                <c:pt idx="121533">
                  <c:v>-127.39649999999997</c:v>
                </c:pt>
                <c:pt idx="121534">
                  <c:v>-127.39449999999997</c:v>
                </c:pt>
                <c:pt idx="121535">
                  <c:v>-127.39249999999998</c:v>
                </c:pt>
                <c:pt idx="121536">
                  <c:v>-127.39049999999997</c:v>
                </c:pt>
                <c:pt idx="121537">
                  <c:v>-127.38849999999996</c:v>
                </c:pt>
                <c:pt idx="121538">
                  <c:v>-127.38649999999998</c:v>
                </c:pt>
                <c:pt idx="121539">
                  <c:v>-127.38449999999997</c:v>
                </c:pt>
                <c:pt idx="121540">
                  <c:v>-127.38249999999996</c:v>
                </c:pt>
                <c:pt idx="121541">
                  <c:v>-127.38049999999998</c:v>
                </c:pt>
                <c:pt idx="121542">
                  <c:v>-127.37849999999997</c:v>
                </c:pt>
                <c:pt idx="121543">
                  <c:v>-127.37649999999996</c:v>
                </c:pt>
                <c:pt idx="121544">
                  <c:v>-127.37449999999998</c:v>
                </c:pt>
                <c:pt idx="121545">
                  <c:v>-127.37249999999997</c:v>
                </c:pt>
                <c:pt idx="121546">
                  <c:v>-127.37049999999996</c:v>
                </c:pt>
                <c:pt idx="121547">
                  <c:v>-127.36849999999998</c:v>
                </c:pt>
                <c:pt idx="121548">
                  <c:v>-127.36649999999997</c:v>
                </c:pt>
                <c:pt idx="121549">
                  <c:v>-127.36449999999996</c:v>
                </c:pt>
                <c:pt idx="121550">
                  <c:v>-127.36249999999998</c:v>
                </c:pt>
                <c:pt idx="121551">
                  <c:v>-127.36049999999997</c:v>
                </c:pt>
                <c:pt idx="121552">
                  <c:v>-127.35849999999996</c:v>
                </c:pt>
                <c:pt idx="121553">
                  <c:v>-127.35649999999998</c:v>
                </c:pt>
                <c:pt idx="121554">
                  <c:v>-127.35449999999997</c:v>
                </c:pt>
                <c:pt idx="121555">
                  <c:v>-127.35249999999996</c:v>
                </c:pt>
                <c:pt idx="121556">
                  <c:v>-127.35049999999998</c:v>
                </c:pt>
                <c:pt idx="121557">
                  <c:v>-127.34849999999997</c:v>
                </c:pt>
                <c:pt idx="121558">
                  <c:v>-127.34649999999996</c:v>
                </c:pt>
                <c:pt idx="121559">
                  <c:v>-127.34449999999998</c:v>
                </c:pt>
                <c:pt idx="121560">
                  <c:v>-127.34249999999997</c:v>
                </c:pt>
                <c:pt idx="121561">
                  <c:v>-127.34049999999996</c:v>
                </c:pt>
                <c:pt idx="121562">
                  <c:v>-127.33849999999998</c:v>
                </c:pt>
                <c:pt idx="121563">
                  <c:v>-127.33649999999997</c:v>
                </c:pt>
                <c:pt idx="121564">
                  <c:v>-127.33449999999999</c:v>
                </c:pt>
                <c:pt idx="121565">
                  <c:v>-127.33249999999998</c:v>
                </c:pt>
                <c:pt idx="121566">
                  <c:v>-127.33049999999997</c:v>
                </c:pt>
                <c:pt idx="121567">
                  <c:v>-127.32849999999999</c:v>
                </c:pt>
                <c:pt idx="121568">
                  <c:v>-127.32649999999998</c:v>
                </c:pt>
                <c:pt idx="121569">
                  <c:v>-127.32449999999997</c:v>
                </c:pt>
                <c:pt idx="121570">
                  <c:v>-127.32249999999999</c:v>
                </c:pt>
                <c:pt idx="121571">
                  <c:v>-127.32049999999998</c:v>
                </c:pt>
                <c:pt idx="121572">
                  <c:v>-127.31849999999997</c:v>
                </c:pt>
                <c:pt idx="121573">
                  <c:v>-127.31649999999999</c:v>
                </c:pt>
                <c:pt idx="121574">
                  <c:v>-127.31449999999998</c:v>
                </c:pt>
                <c:pt idx="121575">
                  <c:v>-127.31249999999997</c:v>
                </c:pt>
                <c:pt idx="121576">
                  <c:v>-127.31049999999999</c:v>
                </c:pt>
                <c:pt idx="121577">
                  <c:v>-127.30849999999998</c:v>
                </c:pt>
                <c:pt idx="121578">
                  <c:v>-127.30649999999997</c:v>
                </c:pt>
                <c:pt idx="121579">
                  <c:v>-127.30449999999999</c:v>
                </c:pt>
                <c:pt idx="121580">
                  <c:v>-127.30249999999998</c:v>
                </c:pt>
                <c:pt idx="121581">
                  <c:v>-127.30049999999997</c:v>
                </c:pt>
                <c:pt idx="121582">
                  <c:v>-127.29849999999999</c:v>
                </c:pt>
                <c:pt idx="121583">
                  <c:v>-127.29649999999998</c:v>
                </c:pt>
                <c:pt idx="121584">
                  <c:v>-127.29449999999997</c:v>
                </c:pt>
                <c:pt idx="121585">
                  <c:v>-127.29249999999999</c:v>
                </c:pt>
                <c:pt idx="121586">
                  <c:v>-127.29049999999998</c:v>
                </c:pt>
                <c:pt idx="121587">
                  <c:v>-127.28849999999997</c:v>
                </c:pt>
                <c:pt idx="121588">
                  <c:v>-127.28649999999999</c:v>
                </c:pt>
                <c:pt idx="121589">
                  <c:v>-127.28449999999998</c:v>
                </c:pt>
                <c:pt idx="121590">
                  <c:v>-127.28249999999997</c:v>
                </c:pt>
                <c:pt idx="121591">
                  <c:v>-127.28049999999999</c:v>
                </c:pt>
                <c:pt idx="121592">
                  <c:v>-127.27849999999998</c:v>
                </c:pt>
                <c:pt idx="121593">
                  <c:v>-127.27649999999997</c:v>
                </c:pt>
                <c:pt idx="121594">
                  <c:v>-127.27449999999999</c:v>
                </c:pt>
                <c:pt idx="121595">
                  <c:v>-127.27249999999998</c:v>
                </c:pt>
                <c:pt idx="121596">
                  <c:v>-127.27049999999997</c:v>
                </c:pt>
                <c:pt idx="121597">
                  <c:v>-127.26849999999999</c:v>
                </c:pt>
                <c:pt idx="121598">
                  <c:v>-127.26649999999998</c:v>
                </c:pt>
                <c:pt idx="121599">
                  <c:v>-127.26449999999997</c:v>
                </c:pt>
                <c:pt idx="121600">
                  <c:v>-127.26249999999999</c:v>
                </c:pt>
                <c:pt idx="121601">
                  <c:v>-127.26049999999998</c:v>
                </c:pt>
                <c:pt idx="121602">
                  <c:v>-127.25849999999997</c:v>
                </c:pt>
                <c:pt idx="121603">
                  <c:v>-127.25649999999999</c:v>
                </c:pt>
                <c:pt idx="121604">
                  <c:v>-127.25449999999998</c:v>
                </c:pt>
                <c:pt idx="121605">
                  <c:v>-127.25249999999997</c:v>
                </c:pt>
                <c:pt idx="121606">
                  <c:v>-127.25049999999999</c:v>
                </c:pt>
                <c:pt idx="121607">
                  <c:v>-127.24849999999998</c:v>
                </c:pt>
                <c:pt idx="121608">
                  <c:v>-127.24649999999997</c:v>
                </c:pt>
                <c:pt idx="121609">
                  <c:v>-127.24449999999999</c:v>
                </c:pt>
                <c:pt idx="121610">
                  <c:v>-127.24249999999998</c:v>
                </c:pt>
                <c:pt idx="121611">
                  <c:v>-127.24049999999997</c:v>
                </c:pt>
                <c:pt idx="121612">
                  <c:v>-127.23849999999999</c:v>
                </c:pt>
                <c:pt idx="121613">
                  <c:v>-127.23649999999998</c:v>
                </c:pt>
                <c:pt idx="121614">
                  <c:v>-127.23449999999997</c:v>
                </c:pt>
                <c:pt idx="121615">
                  <c:v>-127.23249999999999</c:v>
                </c:pt>
                <c:pt idx="121616">
                  <c:v>-127.23049999999998</c:v>
                </c:pt>
                <c:pt idx="121617">
                  <c:v>-127.22849999999997</c:v>
                </c:pt>
                <c:pt idx="121618">
                  <c:v>-127.22649999999999</c:v>
                </c:pt>
                <c:pt idx="121619">
                  <c:v>-127.22449999999998</c:v>
                </c:pt>
                <c:pt idx="121620">
                  <c:v>-127.22249999999997</c:v>
                </c:pt>
                <c:pt idx="121621">
                  <c:v>-127.22049999999999</c:v>
                </c:pt>
                <c:pt idx="121622">
                  <c:v>-127.21849999999998</c:v>
                </c:pt>
                <c:pt idx="121623">
                  <c:v>-127.21649999999997</c:v>
                </c:pt>
                <c:pt idx="121624">
                  <c:v>-127.21449999999999</c:v>
                </c:pt>
                <c:pt idx="121625">
                  <c:v>-127.21249999999998</c:v>
                </c:pt>
                <c:pt idx="121626">
                  <c:v>-127.21049999999997</c:v>
                </c:pt>
                <c:pt idx="121627">
                  <c:v>-127.20849999999999</c:v>
                </c:pt>
                <c:pt idx="121628">
                  <c:v>-127.20649999999998</c:v>
                </c:pt>
                <c:pt idx="121629">
                  <c:v>-127.20449999999997</c:v>
                </c:pt>
                <c:pt idx="121630">
                  <c:v>-127.20249999999999</c:v>
                </c:pt>
                <c:pt idx="121631">
                  <c:v>-127.20049999999998</c:v>
                </c:pt>
                <c:pt idx="121632">
                  <c:v>-127.19849999999997</c:v>
                </c:pt>
                <c:pt idx="121633">
                  <c:v>-127.19649999999999</c:v>
                </c:pt>
                <c:pt idx="121634">
                  <c:v>-127.19449999999998</c:v>
                </c:pt>
                <c:pt idx="121635">
                  <c:v>-127.19249999999997</c:v>
                </c:pt>
                <c:pt idx="121636">
                  <c:v>-127.19049999999999</c:v>
                </c:pt>
                <c:pt idx="121637">
                  <c:v>-127.18849999999998</c:v>
                </c:pt>
                <c:pt idx="121638">
                  <c:v>-127.18649999999997</c:v>
                </c:pt>
                <c:pt idx="121639">
                  <c:v>-127.18449999999999</c:v>
                </c:pt>
                <c:pt idx="121640">
                  <c:v>-127.18249999999998</c:v>
                </c:pt>
                <c:pt idx="121641">
                  <c:v>-127.18049999999997</c:v>
                </c:pt>
                <c:pt idx="121642">
                  <c:v>-127.17849999999999</c:v>
                </c:pt>
                <c:pt idx="121643">
                  <c:v>-127.17649999999998</c:v>
                </c:pt>
                <c:pt idx="121644">
                  <c:v>-127.17449999999997</c:v>
                </c:pt>
                <c:pt idx="121645">
                  <c:v>-127.17249999999999</c:v>
                </c:pt>
                <c:pt idx="121646">
                  <c:v>-127.17049999999998</c:v>
                </c:pt>
                <c:pt idx="121647">
                  <c:v>-127.16849999999997</c:v>
                </c:pt>
                <c:pt idx="121648">
                  <c:v>-127.16649999999998</c:v>
                </c:pt>
                <c:pt idx="121649">
                  <c:v>-127.16449999999998</c:v>
                </c:pt>
                <c:pt idx="121650">
                  <c:v>-127.16249999999997</c:v>
                </c:pt>
                <c:pt idx="121651">
                  <c:v>-127.16049999999998</c:v>
                </c:pt>
                <c:pt idx="121652">
                  <c:v>-127.15849999999998</c:v>
                </c:pt>
                <c:pt idx="121653">
                  <c:v>-127.15649999999997</c:v>
                </c:pt>
                <c:pt idx="121654">
                  <c:v>-127.15449999999998</c:v>
                </c:pt>
                <c:pt idx="121655">
                  <c:v>-127.15249999999997</c:v>
                </c:pt>
                <c:pt idx="121656">
                  <c:v>-127.15049999999997</c:v>
                </c:pt>
                <c:pt idx="121657">
                  <c:v>-127.14849999999998</c:v>
                </c:pt>
                <c:pt idx="121658">
                  <c:v>-127.14649999999997</c:v>
                </c:pt>
                <c:pt idx="121659">
                  <c:v>-127.14449999999997</c:v>
                </c:pt>
                <c:pt idx="121660">
                  <c:v>-127.14249999999998</c:v>
                </c:pt>
                <c:pt idx="121661">
                  <c:v>-127.14049999999997</c:v>
                </c:pt>
                <c:pt idx="121662">
                  <c:v>-127.13849999999996</c:v>
                </c:pt>
                <c:pt idx="121663">
                  <c:v>-127.13649999999998</c:v>
                </c:pt>
                <c:pt idx="121664">
                  <c:v>-127.13449999999997</c:v>
                </c:pt>
                <c:pt idx="121665">
                  <c:v>-127.13249999999996</c:v>
                </c:pt>
                <c:pt idx="121666">
                  <c:v>-127.13049999999998</c:v>
                </c:pt>
                <c:pt idx="121667">
                  <c:v>-127.12849999999997</c:v>
                </c:pt>
                <c:pt idx="121668">
                  <c:v>-127.12649999999996</c:v>
                </c:pt>
                <c:pt idx="121669">
                  <c:v>-127.12449999999998</c:v>
                </c:pt>
                <c:pt idx="121670">
                  <c:v>-127.12249999999997</c:v>
                </c:pt>
                <c:pt idx="121671">
                  <c:v>-127.12049999999996</c:v>
                </c:pt>
                <c:pt idx="121672">
                  <c:v>-127.11849999999998</c:v>
                </c:pt>
                <c:pt idx="121673">
                  <c:v>-127.11649999999997</c:v>
                </c:pt>
                <c:pt idx="121674">
                  <c:v>-127.11449999999996</c:v>
                </c:pt>
                <c:pt idx="121675">
                  <c:v>-127.11249999999998</c:v>
                </c:pt>
                <c:pt idx="121676">
                  <c:v>-127.11049999999997</c:v>
                </c:pt>
                <c:pt idx="121677">
                  <c:v>-127.10849999999996</c:v>
                </c:pt>
                <c:pt idx="121678">
                  <c:v>-127.10649999999998</c:v>
                </c:pt>
                <c:pt idx="121679">
                  <c:v>-127.10449999999997</c:v>
                </c:pt>
                <c:pt idx="121680">
                  <c:v>-127.10249999999996</c:v>
                </c:pt>
                <c:pt idx="121681">
                  <c:v>-127.10049999999998</c:v>
                </c:pt>
                <c:pt idx="121682">
                  <c:v>-127.09849999999997</c:v>
                </c:pt>
                <c:pt idx="121683">
                  <c:v>-127.09649999999996</c:v>
                </c:pt>
                <c:pt idx="121684">
                  <c:v>-127.09449999999998</c:v>
                </c:pt>
                <c:pt idx="121685">
                  <c:v>-127.09249999999997</c:v>
                </c:pt>
                <c:pt idx="121686">
                  <c:v>-127.09049999999996</c:v>
                </c:pt>
                <c:pt idx="121687">
                  <c:v>-127.08849999999998</c:v>
                </c:pt>
                <c:pt idx="121688">
                  <c:v>-127.08649999999997</c:v>
                </c:pt>
                <c:pt idx="121689">
                  <c:v>-127.08449999999999</c:v>
                </c:pt>
                <c:pt idx="121690">
                  <c:v>-127.08249999999998</c:v>
                </c:pt>
                <c:pt idx="121691">
                  <c:v>-127.08049999999997</c:v>
                </c:pt>
                <c:pt idx="121692">
                  <c:v>-127.07849999999999</c:v>
                </c:pt>
                <c:pt idx="121693">
                  <c:v>-127.07649999999998</c:v>
                </c:pt>
                <c:pt idx="121694">
                  <c:v>-127.07449999999997</c:v>
                </c:pt>
                <c:pt idx="121695">
                  <c:v>-127.07249999999999</c:v>
                </c:pt>
                <c:pt idx="121696">
                  <c:v>-127.07049999999998</c:v>
                </c:pt>
                <c:pt idx="121697">
                  <c:v>-127.06849999999997</c:v>
                </c:pt>
                <c:pt idx="121698">
                  <c:v>-127.06649999999999</c:v>
                </c:pt>
                <c:pt idx="121699">
                  <c:v>-127.06449999999998</c:v>
                </c:pt>
                <c:pt idx="121700">
                  <c:v>-127.06249999999997</c:v>
                </c:pt>
                <c:pt idx="121701">
                  <c:v>-127.06049999999999</c:v>
                </c:pt>
                <c:pt idx="121702">
                  <c:v>-127.05849999999998</c:v>
                </c:pt>
                <c:pt idx="121703">
                  <c:v>-127.05649999999997</c:v>
                </c:pt>
                <c:pt idx="121704">
                  <c:v>-127.05449999999999</c:v>
                </c:pt>
                <c:pt idx="121705">
                  <c:v>-127.05249999999998</c:v>
                </c:pt>
                <c:pt idx="121706">
                  <c:v>-127.05049999999997</c:v>
                </c:pt>
                <c:pt idx="121707">
                  <c:v>-127.04849999999999</c:v>
                </c:pt>
                <c:pt idx="121708">
                  <c:v>-127.04649999999998</c:v>
                </c:pt>
                <c:pt idx="121709">
                  <c:v>-127.04449999999997</c:v>
                </c:pt>
                <c:pt idx="121710">
                  <c:v>-127.04249999999999</c:v>
                </c:pt>
                <c:pt idx="121711">
                  <c:v>-127.04049999999998</c:v>
                </c:pt>
                <c:pt idx="121712">
                  <c:v>-127.03849999999997</c:v>
                </c:pt>
                <c:pt idx="121713">
                  <c:v>-127.03649999999999</c:v>
                </c:pt>
                <c:pt idx="121714">
                  <c:v>-127.03449999999998</c:v>
                </c:pt>
                <c:pt idx="121715">
                  <c:v>-127.03249999999997</c:v>
                </c:pt>
                <c:pt idx="121716">
                  <c:v>-127.03049999999999</c:v>
                </c:pt>
                <c:pt idx="121717">
                  <c:v>-127.02849999999998</c:v>
                </c:pt>
                <c:pt idx="121718">
                  <c:v>-127.02649999999997</c:v>
                </c:pt>
                <c:pt idx="121719">
                  <c:v>-127.02449999999999</c:v>
                </c:pt>
                <c:pt idx="121720">
                  <c:v>-127.02249999999998</c:v>
                </c:pt>
                <c:pt idx="121721">
                  <c:v>-127.02049999999997</c:v>
                </c:pt>
                <c:pt idx="121722">
                  <c:v>-127.01849999999999</c:v>
                </c:pt>
                <c:pt idx="121723">
                  <c:v>-127.01649999999998</c:v>
                </c:pt>
                <c:pt idx="121724">
                  <c:v>-127.01449999999997</c:v>
                </c:pt>
                <c:pt idx="121725">
                  <c:v>-127.01249999999999</c:v>
                </c:pt>
                <c:pt idx="121726">
                  <c:v>-127.01049999999998</c:v>
                </c:pt>
                <c:pt idx="121727">
                  <c:v>-127.00849999999997</c:v>
                </c:pt>
                <c:pt idx="121728">
                  <c:v>-127.00649999999999</c:v>
                </c:pt>
                <c:pt idx="121729">
                  <c:v>-127.00449999999998</c:v>
                </c:pt>
                <c:pt idx="121730">
                  <c:v>-127.00249999999997</c:v>
                </c:pt>
                <c:pt idx="121731">
                  <c:v>-127.00049999999999</c:v>
                </c:pt>
                <c:pt idx="121732">
                  <c:v>-126.99849999999998</c:v>
                </c:pt>
                <c:pt idx="121733">
                  <c:v>-126.99649999999997</c:v>
                </c:pt>
                <c:pt idx="121734">
                  <c:v>-126.99449999999999</c:v>
                </c:pt>
                <c:pt idx="121735">
                  <c:v>-126.99249999999998</c:v>
                </c:pt>
                <c:pt idx="121736">
                  <c:v>-126.99049999999997</c:v>
                </c:pt>
                <c:pt idx="121737">
                  <c:v>-126.98849999999999</c:v>
                </c:pt>
                <c:pt idx="121738">
                  <c:v>-126.98649999999998</c:v>
                </c:pt>
                <c:pt idx="121739">
                  <c:v>-126.98449999999997</c:v>
                </c:pt>
                <c:pt idx="121740">
                  <c:v>-126.98249999999999</c:v>
                </c:pt>
                <c:pt idx="121741">
                  <c:v>-126.98049999999998</c:v>
                </c:pt>
                <c:pt idx="121742">
                  <c:v>-126.97849999999997</c:v>
                </c:pt>
                <c:pt idx="121743">
                  <c:v>-126.97649999999999</c:v>
                </c:pt>
                <c:pt idx="121744">
                  <c:v>-126.97449999999998</c:v>
                </c:pt>
                <c:pt idx="121745">
                  <c:v>-126.97249999999997</c:v>
                </c:pt>
                <c:pt idx="121746">
                  <c:v>-126.97049999999999</c:v>
                </c:pt>
                <c:pt idx="121747">
                  <c:v>-126.96849999999998</c:v>
                </c:pt>
                <c:pt idx="121748">
                  <c:v>-126.96649999999997</c:v>
                </c:pt>
                <c:pt idx="121749">
                  <c:v>-126.96449999999999</c:v>
                </c:pt>
                <c:pt idx="121750">
                  <c:v>-126.96249999999998</c:v>
                </c:pt>
                <c:pt idx="121751">
                  <c:v>-126.96049999999997</c:v>
                </c:pt>
                <c:pt idx="121752">
                  <c:v>-126.95849999999999</c:v>
                </c:pt>
                <c:pt idx="121753">
                  <c:v>-126.95649999999998</c:v>
                </c:pt>
                <c:pt idx="121754">
                  <c:v>-126.95449999999997</c:v>
                </c:pt>
                <c:pt idx="121755">
                  <c:v>-126.95249999999999</c:v>
                </c:pt>
                <c:pt idx="121756">
                  <c:v>-126.95049999999998</c:v>
                </c:pt>
                <c:pt idx="121757">
                  <c:v>-126.94849999999997</c:v>
                </c:pt>
                <c:pt idx="121758">
                  <c:v>-126.94649999999999</c:v>
                </c:pt>
                <c:pt idx="121759">
                  <c:v>-126.94449999999998</c:v>
                </c:pt>
                <c:pt idx="121760">
                  <c:v>-126.94249999999997</c:v>
                </c:pt>
                <c:pt idx="121761">
                  <c:v>-126.94049999999999</c:v>
                </c:pt>
                <c:pt idx="121762">
                  <c:v>-126.93849999999998</c:v>
                </c:pt>
                <c:pt idx="121763">
                  <c:v>-126.93649999999997</c:v>
                </c:pt>
                <c:pt idx="121764">
                  <c:v>-126.93449999999999</c:v>
                </c:pt>
                <c:pt idx="121765">
                  <c:v>-126.93249999999998</c:v>
                </c:pt>
                <c:pt idx="121766">
                  <c:v>-126.93049999999997</c:v>
                </c:pt>
                <c:pt idx="121767">
                  <c:v>-126.92849999999999</c:v>
                </c:pt>
                <c:pt idx="121768">
                  <c:v>-126.92649999999998</c:v>
                </c:pt>
                <c:pt idx="121769">
                  <c:v>-126.92449999999997</c:v>
                </c:pt>
                <c:pt idx="121770">
                  <c:v>-126.92249999999999</c:v>
                </c:pt>
                <c:pt idx="121771">
                  <c:v>-126.92049999999998</c:v>
                </c:pt>
                <c:pt idx="121772">
                  <c:v>-126.91849999999997</c:v>
                </c:pt>
                <c:pt idx="121773">
                  <c:v>-126.91649999999998</c:v>
                </c:pt>
                <c:pt idx="121774">
                  <c:v>-126.91449999999998</c:v>
                </c:pt>
                <c:pt idx="121775">
                  <c:v>-126.91249999999997</c:v>
                </c:pt>
                <c:pt idx="121776">
                  <c:v>-126.91049999999998</c:v>
                </c:pt>
                <c:pt idx="121777">
                  <c:v>-126.90849999999998</c:v>
                </c:pt>
                <c:pt idx="121778">
                  <c:v>-126.90649999999997</c:v>
                </c:pt>
                <c:pt idx="121779">
                  <c:v>-126.90449999999998</c:v>
                </c:pt>
                <c:pt idx="121780">
                  <c:v>-126.90249999999997</c:v>
                </c:pt>
                <c:pt idx="121781">
                  <c:v>-126.90049999999997</c:v>
                </c:pt>
                <c:pt idx="121782">
                  <c:v>-126.89849999999998</c:v>
                </c:pt>
                <c:pt idx="121783">
                  <c:v>-126.89649999999997</c:v>
                </c:pt>
                <c:pt idx="121784">
                  <c:v>-126.89449999999997</c:v>
                </c:pt>
                <c:pt idx="121785">
                  <c:v>-126.89249999999998</c:v>
                </c:pt>
                <c:pt idx="121786">
                  <c:v>-126.89049999999997</c:v>
                </c:pt>
                <c:pt idx="121787">
                  <c:v>-126.88849999999996</c:v>
                </c:pt>
                <c:pt idx="121788">
                  <c:v>-126.88649999999998</c:v>
                </c:pt>
                <c:pt idx="121789">
                  <c:v>-126.88449999999997</c:v>
                </c:pt>
                <c:pt idx="121790">
                  <c:v>-126.88249999999996</c:v>
                </c:pt>
                <c:pt idx="121791">
                  <c:v>-126.88049999999998</c:v>
                </c:pt>
                <c:pt idx="121792">
                  <c:v>-126.87849999999997</c:v>
                </c:pt>
                <c:pt idx="121793">
                  <c:v>-126.87649999999996</c:v>
                </c:pt>
                <c:pt idx="121794">
                  <c:v>-126.87449999999998</c:v>
                </c:pt>
                <c:pt idx="121795">
                  <c:v>-126.87249999999997</c:v>
                </c:pt>
                <c:pt idx="121796">
                  <c:v>-126.87049999999996</c:v>
                </c:pt>
                <c:pt idx="121797">
                  <c:v>-126.86849999999998</c:v>
                </c:pt>
                <c:pt idx="121798">
                  <c:v>-126.86649999999997</c:v>
                </c:pt>
                <c:pt idx="121799">
                  <c:v>-126.86449999999996</c:v>
                </c:pt>
                <c:pt idx="121800">
                  <c:v>-126.86249999999998</c:v>
                </c:pt>
                <c:pt idx="121801">
                  <c:v>-126.86049999999997</c:v>
                </c:pt>
                <c:pt idx="121802">
                  <c:v>-126.85849999999996</c:v>
                </c:pt>
                <c:pt idx="121803">
                  <c:v>-126.85649999999998</c:v>
                </c:pt>
                <c:pt idx="121804">
                  <c:v>-126.85449999999997</c:v>
                </c:pt>
                <c:pt idx="121805">
                  <c:v>-126.85249999999996</c:v>
                </c:pt>
                <c:pt idx="121806">
                  <c:v>-126.85049999999998</c:v>
                </c:pt>
                <c:pt idx="121807">
                  <c:v>-126.84849999999997</c:v>
                </c:pt>
                <c:pt idx="121808">
                  <c:v>-126.84649999999996</c:v>
                </c:pt>
                <c:pt idx="121809">
                  <c:v>-126.84449999999998</c:v>
                </c:pt>
                <c:pt idx="121810">
                  <c:v>-126.84249999999997</c:v>
                </c:pt>
                <c:pt idx="121811">
                  <c:v>-126.84049999999996</c:v>
                </c:pt>
                <c:pt idx="121812">
                  <c:v>-126.83849999999998</c:v>
                </c:pt>
                <c:pt idx="121813">
                  <c:v>-126.83649999999997</c:v>
                </c:pt>
                <c:pt idx="121814">
                  <c:v>-126.83449999999999</c:v>
                </c:pt>
                <c:pt idx="121815">
                  <c:v>-126.83249999999998</c:v>
                </c:pt>
                <c:pt idx="121816">
                  <c:v>-126.83049999999997</c:v>
                </c:pt>
                <c:pt idx="121817">
                  <c:v>-126.82849999999999</c:v>
                </c:pt>
                <c:pt idx="121818">
                  <c:v>-126.82649999999998</c:v>
                </c:pt>
                <c:pt idx="121819">
                  <c:v>-126.82449999999997</c:v>
                </c:pt>
                <c:pt idx="121820">
                  <c:v>-126.82249999999999</c:v>
                </c:pt>
                <c:pt idx="121821">
                  <c:v>-126.82049999999998</c:v>
                </c:pt>
                <c:pt idx="121822">
                  <c:v>-126.81849999999997</c:v>
                </c:pt>
                <c:pt idx="121823">
                  <c:v>-126.81649999999999</c:v>
                </c:pt>
                <c:pt idx="121824">
                  <c:v>-126.81449999999998</c:v>
                </c:pt>
                <c:pt idx="121825">
                  <c:v>-126.81249999999997</c:v>
                </c:pt>
                <c:pt idx="121826">
                  <c:v>-126.81049999999999</c:v>
                </c:pt>
                <c:pt idx="121827">
                  <c:v>-126.80849999999998</c:v>
                </c:pt>
                <c:pt idx="121828">
                  <c:v>-126.80649999999997</c:v>
                </c:pt>
                <c:pt idx="121829">
                  <c:v>-126.80449999999999</c:v>
                </c:pt>
                <c:pt idx="121830">
                  <c:v>-126.80249999999998</c:v>
                </c:pt>
                <c:pt idx="121831">
                  <c:v>-126.80049999999997</c:v>
                </c:pt>
                <c:pt idx="121832">
                  <c:v>-126.79849999999999</c:v>
                </c:pt>
                <c:pt idx="121833">
                  <c:v>-126.79649999999998</c:v>
                </c:pt>
                <c:pt idx="121834">
                  <c:v>-126.79449999999997</c:v>
                </c:pt>
                <c:pt idx="121835">
                  <c:v>-126.79249999999999</c:v>
                </c:pt>
                <c:pt idx="121836">
                  <c:v>-126.79049999999998</c:v>
                </c:pt>
                <c:pt idx="121837">
                  <c:v>-126.78849999999997</c:v>
                </c:pt>
                <c:pt idx="121838">
                  <c:v>-126.78649999999999</c:v>
                </c:pt>
                <c:pt idx="121839">
                  <c:v>-126.78449999999998</c:v>
                </c:pt>
                <c:pt idx="121840">
                  <c:v>-126.78249999999997</c:v>
                </c:pt>
                <c:pt idx="121841">
                  <c:v>-126.78049999999999</c:v>
                </c:pt>
                <c:pt idx="121842">
                  <c:v>-126.77849999999998</c:v>
                </c:pt>
                <c:pt idx="121843">
                  <c:v>-126.77649999999997</c:v>
                </c:pt>
                <c:pt idx="121844">
                  <c:v>-126.77449999999999</c:v>
                </c:pt>
                <c:pt idx="121845">
                  <c:v>-126.77249999999998</c:v>
                </c:pt>
                <c:pt idx="121846">
                  <c:v>-126.77049999999997</c:v>
                </c:pt>
                <c:pt idx="121847">
                  <c:v>-126.76849999999999</c:v>
                </c:pt>
                <c:pt idx="121848">
                  <c:v>-126.76649999999998</c:v>
                </c:pt>
                <c:pt idx="121849">
                  <c:v>-126.76449999999997</c:v>
                </c:pt>
                <c:pt idx="121850">
                  <c:v>-126.76249999999999</c:v>
                </c:pt>
                <c:pt idx="121851">
                  <c:v>-126.76049999999998</c:v>
                </c:pt>
                <c:pt idx="121852">
                  <c:v>-126.75849999999997</c:v>
                </c:pt>
                <c:pt idx="121853">
                  <c:v>-126.75649999999999</c:v>
                </c:pt>
                <c:pt idx="121854">
                  <c:v>-126.75449999999998</c:v>
                </c:pt>
                <c:pt idx="121855">
                  <c:v>-126.75249999999997</c:v>
                </c:pt>
                <c:pt idx="121856">
                  <c:v>-126.75049999999999</c:v>
                </c:pt>
                <c:pt idx="121857">
                  <c:v>-126.74849999999998</c:v>
                </c:pt>
                <c:pt idx="121858">
                  <c:v>-126.74649999999997</c:v>
                </c:pt>
                <c:pt idx="121859">
                  <c:v>-126.74449999999999</c:v>
                </c:pt>
                <c:pt idx="121860">
                  <c:v>-126.74249999999998</c:v>
                </c:pt>
                <c:pt idx="121861">
                  <c:v>-126.74049999999997</c:v>
                </c:pt>
                <c:pt idx="121862">
                  <c:v>-126.73849999999999</c:v>
                </c:pt>
                <c:pt idx="121863">
                  <c:v>-126.73649999999998</c:v>
                </c:pt>
                <c:pt idx="121864">
                  <c:v>-126.73449999999997</c:v>
                </c:pt>
                <c:pt idx="121865">
                  <c:v>-126.73249999999999</c:v>
                </c:pt>
                <c:pt idx="121866">
                  <c:v>-126.73049999999998</c:v>
                </c:pt>
                <c:pt idx="121867">
                  <c:v>-126.72849999999997</c:v>
                </c:pt>
                <c:pt idx="121868">
                  <c:v>-126.72649999999999</c:v>
                </c:pt>
                <c:pt idx="121869">
                  <c:v>-126.72449999999998</c:v>
                </c:pt>
                <c:pt idx="121870">
                  <c:v>-126.72249999999997</c:v>
                </c:pt>
                <c:pt idx="121871">
                  <c:v>-126.72049999999999</c:v>
                </c:pt>
                <c:pt idx="121872">
                  <c:v>-126.71849999999998</c:v>
                </c:pt>
                <c:pt idx="121873">
                  <c:v>-126.71649999999997</c:v>
                </c:pt>
                <c:pt idx="121874">
                  <c:v>-126.71449999999999</c:v>
                </c:pt>
                <c:pt idx="121875">
                  <c:v>-126.71249999999998</c:v>
                </c:pt>
                <c:pt idx="121876">
                  <c:v>-126.71049999999997</c:v>
                </c:pt>
                <c:pt idx="121877">
                  <c:v>-126.70849999999999</c:v>
                </c:pt>
                <c:pt idx="121878">
                  <c:v>-126.70649999999998</c:v>
                </c:pt>
                <c:pt idx="121879">
                  <c:v>-126.70449999999997</c:v>
                </c:pt>
                <c:pt idx="121880">
                  <c:v>-126.70249999999999</c:v>
                </c:pt>
                <c:pt idx="121881">
                  <c:v>-126.70049999999998</c:v>
                </c:pt>
                <c:pt idx="121882">
                  <c:v>-126.69849999999997</c:v>
                </c:pt>
                <c:pt idx="121883">
                  <c:v>-126.69649999999999</c:v>
                </c:pt>
                <c:pt idx="121884">
                  <c:v>-126.69449999999998</c:v>
                </c:pt>
                <c:pt idx="121885">
                  <c:v>-126.69249999999997</c:v>
                </c:pt>
                <c:pt idx="121886">
                  <c:v>-126.69049999999999</c:v>
                </c:pt>
                <c:pt idx="121887">
                  <c:v>-126.68849999999998</c:v>
                </c:pt>
                <c:pt idx="121888">
                  <c:v>-126.68649999999997</c:v>
                </c:pt>
                <c:pt idx="121889">
                  <c:v>-126.68449999999999</c:v>
                </c:pt>
                <c:pt idx="121890">
                  <c:v>-126.68249999999998</c:v>
                </c:pt>
                <c:pt idx="121891">
                  <c:v>-126.68049999999997</c:v>
                </c:pt>
                <c:pt idx="121892">
                  <c:v>-126.67849999999999</c:v>
                </c:pt>
                <c:pt idx="121893">
                  <c:v>-126.67649999999998</c:v>
                </c:pt>
                <c:pt idx="121894">
                  <c:v>-126.67449999999997</c:v>
                </c:pt>
                <c:pt idx="121895">
                  <c:v>-126.67249999999999</c:v>
                </c:pt>
                <c:pt idx="121896">
                  <c:v>-126.67049999999998</c:v>
                </c:pt>
                <c:pt idx="121897">
                  <c:v>-126.66849999999997</c:v>
                </c:pt>
                <c:pt idx="121898">
                  <c:v>-126.66649999999998</c:v>
                </c:pt>
                <c:pt idx="121899">
                  <c:v>-126.66449999999998</c:v>
                </c:pt>
                <c:pt idx="121900">
                  <c:v>-126.66249999999997</c:v>
                </c:pt>
                <c:pt idx="121901">
                  <c:v>-126.66049999999998</c:v>
                </c:pt>
                <c:pt idx="121902">
                  <c:v>-126.65849999999998</c:v>
                </c:pt>
                <c:pt idx="121903">
                  <c:v>-126.65649999999997</c:v>
                </c:pt>
                <c:pt idx="121904">
                  <c:v>-126.65449999999998</c:v>
                </c:pt>
                <c:pt idx="121905">
                  <c:v>-126.65249999999997</c:v>
                </c:pt>
                <c:pt idx="121906">
                  <c:v>-126.65049999999997</c:v>
                </c:pt>
                <c:pt idx="121907">
                  <c:v>-126.64849999999998</c:v>
                </c:pt>
                <c:pt idx="121908">
                  <c:v>-126.64649999999997</c:v>
                </c:pt>
                <c:pt idx="121909">
                  <c:v>-126.64449999999997</c:v>
                </c:pt>
                <c:pt idx="121910">
                  <c:v>-126.64249999999998</c:v>
                </c:pt>
                <c:pt idx="121911">
                  <c:v>-126.64049999999997</c:v>
                </c:pt>
                <c:pt idx="121912">
                  <c:v>-126.63849999999996</c:v>
                </c:pt>
                <c:pt idx="121913">
                  <c:v>-126.63649999999998</c:v>
                </c:pt>
                <c:pt idx="121914">
                  <c:v>-126.63449999999997</c:v>
                </c:pt>
                <c:pt idx="121915">
                  <c:v>-126.63249999999996</c:v>
                </c:pt>
                <c:pt idx="121916">
                  <c:v>-126.63049999999998</c:v>
                </c:pt>
                <c:pt idx="121917">
                  <c:v>-126.62849999999997</c:v>
                </c:pt>
                <c:pt idx="121918">
                  <c:v>-126.62649999999996</c:v>
                </c:pt>
                <c:pt idx="121919">
                  <c:v>-126.62449999999998</c:v>
                </c:pt>
                <c:pt idx="121920">
                  <c:v>-126.62249999999997</c:v>
                </c:pt>
                <c:pt idx="121921">
                  <c:v>-126.62049999999996</c:v>
                </c:pt>
                <c:pt idx="121922">
                  <c:v>-126.61849999999998</c:v>
                </c:pt>
                <c:pt idx="121923">
                  <c:v>-126.61649999999997</c:v>
                </c:pt>
                <c:pt idx="121924">
                  <c:v>-126.61449999999996</c:v>
                </c:pt>
                <c:pt idx="121925">
                  <c:v>-126.61249999999998</c:v>
                </c:pt>
                <c:pt idx="121926">
                  <c:v>-126.61049999999997</c:v>
                </c:pt>
                <c:pt idx="121927">
                  <c:v>-126.60849999999996</c:v>
                </c:pt>
                <c:pt idx="121928">
                  <c:v>-126.60649999999998</c:v>
                </c:pt>
                <c:pt idx="121929">
                  <c:v>-126.60449999999997</c:v>
                </c:pt>
                <c:pt idx="121930">
                  <c:v>-126.60249999999996</c:v>
                </c:pt>
                <c:pt idx="121931">
                  <c:v>-126.60049999999998</c:v>
                </c:pt>
                <c:pt idx="121932">
                  <c:v>-126.59849999999997</c:v>
                </c:pt>
                <c:pt idx="121933">
                  <c:v>-126.59649999999996</c:v>
                </c:pt>
                <c:pt idx="121934">
                  <c:v>-126.59449999999998</c:v>
                </c:pt>
                <c:pt idx="121935">
                  <c:v>-126.59249999999997</c:v>
                </c:pt>
                <c:pt idx="121936">
                  <c:v>-126.59049999999996</c:v>
                </c:pt>
                <c:pt idx="121937">
                  <c:v>-126.58849999999998</c:v>
                </c:pt>
                <c:pt idx="121938">
                  <c:v>-126.58649999999997</c:v>
                </c:pt>
                <c:pt idx="121939">
                  <c:v>-126.58449999999999</c:v>
                </c:pt>
                <c:pt idx="121940">
                  <c:v>-126.58249999999998</c:v>
                </c:pt>
                <c:pt idx="121941">
                  <c:v>-126.58049999999997</c:v>
                </c:pt>
                <c:pt idx="121942">
                  <c:v>-126.57849999999999</c:v>
                </c:pt>
                <c:pt idx="121943">
                  <c:v>-126.57649999999998</c:v>
                </c:pt>
                <c:pt idx="121944">
                  <c:v>-126.57449999999997</c:v>
                </c:pt>
                <c:pt idx="121945">
                  <c:v>-126.57249999999999</c:v>
                </c:pt>
                <c:pt idx="121946">
                  <c:v>-126.57049999999998</c:v>
                </c:pt>
                <c:pt idx="121947">
                  <c:v>-126.56849999999997</c:v>
                </c:pt>
                <c:pt idx="121948">
                  <c:v>-126.56649999999999</c:v>
                </c:pt>
                <c:pt idx="121949">
                  <c:v>-126.56449999999998</c:v>
                </c:pt>
                <c:pt idx="121950">
                  <c:v>-126.56249999999997</c:v>
                </c:pt>
                <c:pt idx="121951">
                  <c:v>-126.56049999999999</c:v>
                </c:pt>
                <c:pt idx="121952">
                  <c:v>-126.55849999999998</c:v>
                </c:pt>
                <c:pt idx="121953">
                  <c:v>-126.55649999999997</c:v>
                </c:pt>
                <c:pt idx="121954">
                  <c:v>-126.55449999999999</c:v>
                </c:pt>
                <c:pt idx="121955">
                  <c:v>-126.55249999999998</c:v>
                </c:pt>
                <c:pt idx="121956">
                  <c:v>-126.55049999999997</c:v>
                </c:pt>
                <c:pt idx="121957">
                  <c:v>-126.54849999999999</c:v>
                </c:pt>
                <c:pt idx="121958">
                  <c:v>-126.54649999999998</c:v>
                </c:pt>
                <c:pt idx="121959">
                  <c:v>-126.54449999999997</c:v>
                </c:pt>
                <c:pt idx="121960">
                  <c:v>-126.54249999999999</c:v>
                </c:pt>
                <c:pt idx="121961">
                  <c:v>-126.54049999999998</c:v>
                </c:pt>
                <c:pt idx="121962">
                  <c:v>-126.53849999999997</c:v>
                </c:pt>
                <c:pt idx="121963">
                  <c:v>-126.53649999999999</c:v>
                </c:pt>
                <c:pt idx="121964">
                  <c:v>-126.53449999999998</c:v>
                </c:pt>
                <c:pt idx="121965">
                  <c:v>-126.53249999999997</c:v>
                </c:pt>
                <c:pt idx="121966">
                  <c:v>-126.53049999999999</c:v>
                </c:pt>
                <c:pt idx="121967">
                  <c:v>-126.52849999999998</c:v>
                </c:pt>
                <c:pt idx="121968">
                  <c:v>-126.52649999999997</c:v>
                </c:pt>
                <c:pt idx="121969">
                  <c:v>-126.52449999999999</c:v>
                </c:pt>
                <c:pt idx="121970">
                  <c:v>-126.52249999999998</c:v>
                </c:pt>
                <c:pt idx="121971">
                  <c:v>-126.52049999999997</c:v>
                </c:pt>
                <c:pt idx="121972">
                  <c:v>-126.51849999999999</c:v>
                </c:pt>
                <c:pt idx="121973">
                  <c:v>-126.51649999999998</c:v>
                </c:pt>
                <c:pt idx="121974">
                  <c:v>-126.51449999999997</c:v>
                </c:pt>
                <c:pt idx="121975">
                  <c:v>-126.51249999999999</c:v>
                </c:pt>
                <c:pt idx="121976">
                  <c:v>-126.51049999999998</c:v>
                </c:pt>
                <c:pt idx="121977">
                  <c:v>-126.50849999999997</c:v>
                </c:pt>
                <c:pt idx="121978">
                  <c:v>-126.50649999999999</c:v>
                </c:pt>
                <c:pt idx="121979">
                  <c:v>-126.50449999999998</c:v>
                </c:pt>
                <c:pt idx="121980">
                  <c:v>-126.50249999999997</c:v>
                </c:pt>
                <c:pt idx="121981">
                  <c:v>-126.50049999999999</c:v>
                </c:pt>
                <c:pt idx="121982">
                  <c:v>-126.49849999999998</c:v>
                </c:pt>
                <c:pt idx="121983">
                  <c:v>-126.49649999999997</c:v>
                </c:pt>
                <c:pt idx="121984">
                  <c:v>-126.49449999999999</c:v>
                </c:pt>
                <c:pt idx="121985">
                  <c:v>-126.49249999999998</c:v>
                </c:pt>
                <c:pt idx="121986">
                  <c:v>-126.49049999999997</c:v>
                </c:pt>
                <c:pt idx="121987">
                  <c:v>-126.48849999999999</c:v>
                </c:pt>
                <c:pt idx="121988">
                  <c:v>-126.48649999999998</c:v>
                </c:pt>
                <c:pt idx="121989">
                  <c:v>-126.48449999999997</c:v>
                </c:pt>
                <c:pt idx="121990">
                  <c:v>-126.48249999999999</c:v>
                </c:pt>
                <c:pt idx="121991">
                  <c:v>-126.48049999999998</c:v>
                </c:pt>
                <c:pt idx="121992">
                  <c:v>-126.47849999999997</c:v>
                </c:pt>
                <c:pt idx="121993">
                  <c:v>-126.47649999999999</c:v>
                </c:pt>
                <c:pt idx="121994">
                  <c:v>-126.47449999999998</c:v>
                </c:pt>
                <c:pt idx="121995">
                  <c:v>-126.47249999999997</c:v>
                </c:pt>
                <c:pt idx="121996">
                  <c:v>-126.47049999999999</c:v>
                </c:pt>
                <c:pt idx="121997">
                  <c:v>-126.46849999999998</c:v>
                </c:pt>
                <c:pt idx="121998">
                  <c:v>-126.46649999999997</c:v>
                </c:pt>
                <c:pt idx="121999">
                  <c:v>-126.46449999999999</c:v>
                </c:pt>
                <c:pt idx="122000">
                  <c:v>-126.46249999999998</c:v>
                </c:pt>
                <c:pt idx="122001">
                  <c:v>-126.46049999999997</c:v>
                </c:pt>
                <c:pt idx="122002">
                  <c:v>-126.45849999999999</c:v>
                </c:pt>
                <c:pt idx="122003">
                  <c:v>-126.45649999999998</c:v>
                </c:pt>
                <c:pt idx="122004">
                  <c:v>-126.45449999999997</c:v>
                </c:pt>
                <c:pt idx="122005">
                  <c:v>-126.45249999999999</c:v>
                </c:pt>
                <c:pt idx="122006">
                  <c:v>-126.45049999999998</c:v>
                </c:pt>
                <c:pt idx="122007">
                  <c:v>-126.44849999999997</c:v>
                </c:pt>
                <c:pt idx="122008">
                  <c:v>-126.44649999999999</c:v>
                </c:pt>
                <c:pt idx="122009">
                  <c:v>-126.44449999999998</c:v>
                </c:pt>
                <c:pt idx="122010">
                  <c:v>-126.44249999999997</c:v>
                </c:pt>
                <c:pt idx="122011">
                  <c:v>-126.44049999999999</c:v>
                </c:pt>
                <c:pt idx="122012">
                  <c:v>-126.43849999999998</c:v>
                </c:pt>
                <c:pt idx="122013">
                  <c:v>-126.43649999999997</c:v>
                </c:pt>
                <c:pt idx="122014">
                  <c:v>-126.43449999999999</c:v>
                </c:pt>
                <c:pt idx="122015">
                  <c:v>-126.43249999999998</c:v>
                </c:pt>
                <c:pt idx="122016">
                  <c:v>-126.43049999999997</c:v>
                </c:pt>
                <c:pt idx="122017">
                  <c:v>-126.42849999999999</c:v>
                </c:pt>
                <c:pt idx="122018">
                  <c:v>-126.42649999999998</c:v>
                </c:pt>
                <c:pt idx="122019">
                  <c:v>-126.42449999999997</c:v>
                </c:pt>
                <c:pt idx="122020">
                  <c:v>-126.42249999999999</c:v>
                </c:pt>
                <c:pt idx="122021">
                  <c:v>-126.42049999999998</c:v>
                </c:pt>
                <c:pt idx="122022">
                  <c:v>-126.41849999999997</c:v>
                </c:pt>
                <c:pt idx="122023">
                  <c:v>-126.41649999999998</c:v>
                </c:pt>
                <c:pt idx="122024">
                  <c:v>-126.41449999999998</c:v>
                </c:pt>
                <c:pt idx="122025">
                  <c:v>-126.41249999999997</c:v>
                </c:pt>
                <c:pt idx="122026">
                  <c:v>-126.41049999999998</c:v>
                </c:pt>
                <c:pt idx="122027">
                  <c:v>-126.40849999999998</c:v>
                </c:pt>
                <c:pt idx="122028">
                  <c:v>-126.40649999999997</c:v>
                </c:pt>
                <c:pt idx="122029">
                  <c:v>-126.40449999999998</c:v>
                </c:pt>
                <c:pt idx="122030">
                  <c:v>-126.40249999999997</c:v>
                </c:pt>
                <c:pt idx="122031">
                  <c:v>-126.40049999999997</c:v>
                </c:pt>
                <c:pt idx="122032">
                  <c:v>-126.39849999999998</c:v>
                </c:pt>
                <c:pt idx="122033">
                  <c:v>-126.39649999999997</c:v>
                </c:pt>
                <c:pt idx="122034">
                  <c:v>-126.39449999999997</c:v>
                </c:pt>
                <c:pt idx="122035">
                  <c:v>-126.39249999999998</c:v>
                </c:pt>
                <c:pt idx="122036">
                  <c:v>-126.39049999999997</c:v>
                </c:pt>
                <c:pt idx="122037">
                  <c:v>-126.38849999999996</c:v>
                </c:pt>
                <c:pt idx="122038">
                  <c:v>-126.38649999999998</c:v>
                </c:pt>
                <c:pt idx="122039">
                  <c:v>-126.38449999999997</c:v>
                </c:pt>
                <c:pt idx="122040">
                  <c:v>-126.38249999999996</c:v>
                </c:pt>
                <c:pt idx="122041">
                  <c:v>-126.38049999999998</c:v>
                </c:pt>
                <c:pt idx="122042">
                  <c:v>-126.37849999999997</c:v>
                </c:pt>
                <c:pt idx="122043">
                  <c:v>-126.37649999999996</c:v>
                </c:pt>
                <c:pt idx="122044">
                  <c:v>-126.37449999999998</c:v>
                </c:pt>
                <c:pt idx="122045">
                  <c:v>-126.37249999999997</c:v>
                </c:pt>
                <c:pt idx="122046">
                  <c:v>-126.37049999999996</c:v>
                </c:pt>
                <c:pt idx="122047">
                  <c:v>-126.36849999999998</c:v>
                </c:pt>
                <c:pt idx="122048">
                  <c:v>-126.36649999999997</c:v>
                </c:pt>
                <c:pt idx="122049">
                  <c:v>-126.36449999999996</c:v>
                </c:pt>
                <c:pt idx="122050">
                  <c:v>-126.36249999999998</c:v>
                </c:pt>
                <c:pt idx="122051">
                  <c:v>-126.36049999999997</c:v>
                </c:pt>
                <c:pt idx="122052">
                  <c:v>-126.35849999999996</c:v>
                </c:pt>
                <c:pt idx="122053">
                  <c:v>-126.35649999999998</c:v>
                </c:pt>
                <c:pt idx="122054">
                  <c:v>-126.35449999999997</c:v>
                </c:pt>
                <c:pt idx="122055">
                  <c:v>-126.35249999999996</c:v>
                </c:pt>
                <c:pt idx="122056">
                  <c:v>-126.35049999999998</c:v>
                </c:pt>
                <c:pt idx="122057">
                  <c:v>-126.34849999999997</c:v>
                </c:pt>
                <c:pt idx="122058">
                  <c:v>-126.34649999999996</c:v>
                </c:pt>
                <c:pt idx="122059">
                  <c:v>-126.34449999999998</c:v>
                </c:pt>
                <c:pt idx="122060">
                  <c:v>-126.34249999999997</c:v>
                </c:pt>
                <c:pt idx="122061">
                  <c:v>-126.34049999999996</c:v>
                </c:pt>
                <c:pt idx="122062">
                  <c:v>-126.33849999999998</c:v>
                </c:pt>
                <c:pt idx="122063">
                  <c:v>-126.33649999999997</c:v>
                </c:pt>
                <c:pt idx="122064">
                  <c:v>-126.33449999999999</c:v>
                </c:pt>
                <c:pt idx="122065">
                  <c:v>-126.33249999999998</c:v>
                </c:pt>
                <c:pt idx="122066">
                  <c:v>-126.33049999999997</c:v>
                </c:pt>
                <c:pt idx="122067">
                  <c:v>-126.32849999999999</c:v>
                </c:pt>
                <c:pt idx="122068">
                  <c:v>-126.32649999999998</c:v>
                </c:pt>
                <c:pt idx="122069">
                  <c:v>-126.32449999999997</c:v>
                </c:pt>
                <c:pt idx="122070">
                  <c:v>-126.32249999999999</c:v>
                </c:pt>
                <c:pt idx="122071">
                  <c:v>-126.32049999999998</c:v>
                </c:pt>
                <c:pt idx="122072">
                  <c:v>-126.31849999999997</c:v>
                </c:pt>
                <c:pt idx="122073">
                  <c:v>-126.31649999999999</c:v>
                </c:pt>
                <c:pt idx="122074">
                  <c:v>-126.31449999999998</c:v>
                </c:pt>
                <c:pt idx="122075">
                  <c:v>-126.31249999999997</c:v>
                </c:pt>
                <c:pt idx="122076">
                  <c:v>-126.31049999999999</c:v>
                </c:pt>
                <c:pt idx="122077">
                  <c:v>-126.30849999999998</c:v>
                </c:pt>
                <c:pt idx="122078">
                  <c:v>-126.30649999999997</c:v>
                </c:pt>
                <c:pt idx="122079">
                  <c:v>-126.30449999999999</c:v>
                </c:pt>
                <c:pt idx="122080">
                  <c:v>-126.30249999999998</c:v>
                </c:pt>
                <c:pt idx="122081">
                  <c:v>-126.30049999999997</c:v>
                </c:pt>
                <c:pt idx="122082">
                  <c:v>-126.29849999999999</c:v>
                </c:pt>
                <c:pt idx="122083">
                  <c:v>-126.29649999999998</c:v>
                </c:pt>
                <c:pt idx="122084">
                  <c:v>-126.29449999999997</c:v>
                </c:pt>
                <c:pt idx="122085">
                  <c:v>-126.29249999999999</c:v>
                </c:pt>
                <c:pt idx="122086">
                  <c:v>-126.29049999999998</c:v>
                </c:pt>
                <c:pt idx="122087">
                  <c:v>-126.28849999999997</c:v>
                </c:pt>
                <c:pt idx="122088">
                  <c:v>-126.28649999999999</c:v>
                </c:pt>
                <c:pt idx="122089">
                  <c:v>-126.28449999999998</c:v>
                </c:pt>
                <c:pt idx="122090">
                  <c:v>-126.28249999999997</c:v>
                </c:pt>
                <c:pt idx="122091">
                  <c:v>-126.28049999999999</c:v>
                </c:pt>
                <c:pt idx="122092">
                  <c:v>-126.27849999999998</c:v>
                </c:pt>
                <c:pt idx="122093">
                  <c:v>-126.27649999999997</c:v>
                </c:pt>
                <c:pt idx="122094">
                  <c:v>-126.27449999999999</c:v>
                </c:pt>
                <c:pt idx="122095">
                  <c:v>-126.27249999999998</c:v>
                </c:pt>
                <c:pt idx="122096">
                  <c:v>-126.27049999999997</c:v>
                </c:pt>
                <c:pt idx="122097">
                  <c:v>-126.26849999999999</c:v>
                </c:pt>
                <c:pt idx="122098">
                  <c:v>-126.26649999999998</c:v>
                </c:pt>
                <c:pt idx="122099">
                  <c:v>-126.26449999999997</c:v>
                </c:pt>
                <c:pt idx="122100">
                  <c:v>-126.26249999999999</c:v>
                </c:pt>
                <c:pt idx="122101">
                  <c:v>-126.26049999999998</c:v>
                </c:pt>
                <c:pt idx="122102">
                  <c:v>-126.25849999999997</c:v>
                </c:pt>
                <c:pt idx="122103">
                  <c:v>-126.25649999999999</c:v>
                </c:pt>
                <c:pt idx="122104">
                  <c:v>-126.25449999999998</c:v>
                </c:pt>
                <c:pt idx="122105">
                  <c:v>-126.25249999999997</c:v>
                </c:pt>
                <c:pt idx="122106">
                  <c:v>-126.25049999999999</c:v>
                </c:pt>
                <c:pt idx="122107">
                  <c:v>-126.24849999999998</c:v>
                </c:pt>
                <c:pt idx="122108">
                  <c:v>-126.24649999999997</c:v>
                </c:pt>
                <c:pt idx="122109">
                  <c:v>-126.24449999999999</c:v>
                </c:pt>
                <c:pt idx="122110">
                  <c:v>-126.24249999999998</c:v>
                </c:pt>
                <c:pt idx="122111">
                  <c:v>-126.24049999999997</c:v>
                </c:pt>
                <c:pt idx="122112">
                  <c:v>-126.23849999999999</c:v>
                </c:pt>
                <c:pt idx="122113">
                  <c:v>-126.23649999999998</c:v>
                </c:pt>
                <c:pt idx="122114">
                  <c:v>-126.23449999999997</c:v>
                </c:pt>
                <c:pt idx="122115">
                  <c:v>-126.23249999999999</c:v>
                </c:pt>
                <c:pt idx="122116">
                  <c:v>-126.23049999999998</c:v>
                </c:pt>
                <c:pt idx="122117">
                  <c:v>-126.22849999999997</c:v>
                </c:pt>
                <c:pt idx="122118">
                  <c:v>-126.22649999999999</c:v>
                </c:pt>
                <c:pt idx="122119">
                  <c:v>-126.22449999999998</c:v>
                </c:pt>
                <c:pt idx="122120">
                  <c:v>-126.22249999999997</c:v>
                </c:pt>
                <c:pt idx="122121">
                  <c:v>-126.22049999999999</c:v>
                </c:pt>
                <c:pt idx="122122">
                  <c:v>-126.21849999999998</c:v>
                </c:pt>
                <c:pt idx="122123">
                  <c:v>-126.21649999999997</c:v>
                </c:pt>
                <c:pt idx="122124">
                  <c:v>-126.21449999999999</c:v>
                </c:pt>
                <c:pt idx="122125">
                  <c:v>-126.21249999999998</c:v>
                </c:pt>
                <c:pt idx="122126">
                  <c:v>-126.21049999999997</c:v>
                </c:pt>
                <c:pt idx="122127">
                  <c:v>-126.20849999999999</c:v>
                </c:pt>
                <c:pt idx="122128">
                  <c:v>-126.20649999999998</c:v>
                </c:pt>
                <c:pt idx="122129">
                  <c:v>-126.20449999999997</c:v>
                </c:pt>
                <c:pt idx="122130">
                  <c:v>-126.20249999999999</c:v>
                </c:pt>
                <c:pt idx="122131">
                  <c:v>-126.20049999999998</c:v>
                </c:pt>
                <c:pt idx="122132">
                  <c:v>-126.19849999999997</c:v>
                </c:pt>
                <c:pt idx="122133">
                  <c:v>-126.19649999999999</c:v>
                </c:pt>
                <c:pt idx="122134">
                  <c:v>-126.19449999999998</c:v>
                </c:pt>
                <c:pt idx="122135">
                  <c:v>-126.19249999999997</c:v>
                </c:pt>
                <c:pt idx="122136">
                  <c:v>-126.19049999999999</c:v>
                </c:pt>
                <c:pt idx="122137">
                  <c:v>-126.18849999999998</c:v>
                </c:pt>
                <c:pt idx="122138">
                  <c:v>-126.18649999999997</c:v>
                </c:pt>
                <c:pt idx="122139">
                  <c:v>-126.18449999999999</c:v>
                </c:pt>
                <c:pt idx="122140">
                  <c:v>-126.18249999999998</c:v>
                </c:pt>
                <c:pt idx="122141">
                  <c:v>-126.18049999999997</c:v>
                </c:pt>
                <c:pt idx="122142">
                  <c:v>-126.17849999999999</c:v>
                </c:pt>
                <c:pt idx="122143">
                  <c:v>-126.17649999999998</c:v>
                </c:pt>
                <c:pt idx="122144">
                  <c:v>-126.17449999999997</c:v>
                </c:pt>
                <c:pt idx="122145">
                  <c:v>-126.17249999999999</c:v>
                </c:pt>
                <c:pt idx="122146">
                  <c:v>-126.17049999999998</c:v>
                </c:pt>
                <c:pt idx="122147">
                  <c:v>-126.16849999999997</c:v>
                </c:pt>
                <c:pt idx="122148">
                  <c:v>-126.16649999999998</c:v>
                </c:pt>
                <c:pt idx="122149">
                  <c:v>-126.16449999999998</c:v>
                </c:pt>
                <c:pt idx="122150">
                  <c:v>-126.16249999999997</c:v>
                </c:pt>
                <c:pt idx="122151">
                  <c:v>-126.16049999999998</c:v>
                </c:pt>
                <c:pt idx="122152">
                  <c:v>-126.15849999999998</c:v>
                </c:pt>
                <c:pt idx="122153">
                  <c:v>-126.15649999999997</c:v>
                </c:pt>
                <c:pt idx="122154">
                  <c:v>-126.15449999999998</c:v>
                </c:pt>
                <c:pt idx="122155">
                  <c:v>-126.15249999999997</c:v>
                </c:pt>
                <c:pt idx="122156">
                  <c:v>-126.15049999999997</c:v>
                </c:pt>
                <c:pt idx="122157">
                  <c:v>-126.14849999999998</c:v>
                </c:pt>
                <c:pt idx="122158">
                  <c:v>-126.14649999999997</c:v>
                </c:pt>
                <c:pt idx="122159">
                  <c:v>-126.14449999999997</c:v>
                </c:pt>
                <c:pt idx="122160">
                  <c:v>-126.14249999999998</c:v>
                </c:pt>
                <c:pt idx="122161">
                  <c:v>-126.14049999999997</c:v>
                </c:pt>
                <c:pt idx="122162">
                  <c:v>-126.13849999999996</c:v>
                </c:pt>
                <c:pt idx="122163">
                  <c:v>-126.13649999999998</c:v>
                </c:pt>
                <c:pt idx="122164">
                  <c:v>-126.13449999999997</c:v>
                </c:pt>
                <c:pt idx="122165">
                  <c:v>-126.13249999999996</c:v>
                </c:pt>
                <c:pt idx="122166">
                  <c:v>-126.13049999999998</c:v>
                </c:pt>
                <c:pt idx="122167">
                  <c:v>-126.12849999999997</c:v>
                </c:pt>
                <c:pt idx="122168">
                  <c:v>-126.12649999999996</c:v>
                </c:pt>
                <c:pt idx="122169">
                  <c:v>-126.12449999999998</c:v>
                </c:pt>
                <c:pt idx="122170">
                  <c:v>-126.12249999999997</c:v>
                </c:pt>
                <c:pt idx="122171">
                  <c:v>-126.12049999999996</c:v>
                </c:pt>
                <c:pt idx="122172">
                  <c:v>-126.11849999999998</c:v>
                </c:pt>
                <c:pt idx="122173">
                  <c:v>-126.11649999999997</c:v>
                </c:pt>
                <c:pt idx="122174">
                  <c:v>-126.11449999999996</c:v>
                </c:pt>
                <c:pt idx="122175">
                  <c:v>-126.11249999999998</c:v>
                </c:pt>
                <c:pt idx="122176">
                  <c:v>-126.11049999999997</c:v>
                </c:pt>
                <c:pt idx="122177">
                  <c:v>-126.10849999999996</c:v>
                </c:pt>
                <c:pt idx="122178">
                  <c:v>-126.10649999999998</c:v>
                </c:pt>
                <c:pt idx="122179">
                  <c:v>-126.10449999999997</c:v>
                </c:pt>
                <c:pt idx="122180">
                  <c:v>-126.10249999999996</c:v>
                </c:pt>
                <c:pt idx="122181">
                  <c:v>-126.10049999999998</c:v>
                </c:pt>
                <c:pt idx="122182">
                  <c:v>-126.09849999999997</c:v>
                </c:pt>
                <c:pt idx="122183">
                  <c:v>-126.09649999999996</c:v>
                </c:pt>
                <c:pt idx="122184">
                  <c:v>-126.09449999999998</c:v>
                </c:pt>
                <c:pt idx="122185">
                  <c:v>-126.09249999999997</c:v>
                </c:pt>
                <c:pt idx="122186">
                  <c:v>-126.09049999999996</c:v>
                </c:pt>
                <c:pt idx="122187">
                  <c:v>-126.08849999999998</c:v>
                </c:pt>
                <c:pt idx="122188">
                  <c:v>-126.08649999999997</c:v>
                </c:pt>
                <c:pt idx="122189">
                  <c:v>-126.08449999999999</c:v>
                </c:pt>
                <c:pt idx="122190">
                  <c:v>-126.08249999999998</c:v>
                </c:pt>
                <c:pt idx="122191">
                  <c:v>-126.08049999999997</c:v>
                </c:pt>
                <c:pt idx="122192">
                  <c:v>-126.07849999999999</c:v>
                </c:pt>
                <c:pt idx="122193">
                  <c:v>-126.07649999999998</c:v>
                </c:pt>
                <c:pt idx="122194">
                  <c:v>-126.07449999999997</c:v>
                </c:pt>
                <c:pt idx="122195">
                  <c:v>-126.07249999999999</c:v>
                </c:pt>
                <c:pt idx="122196">
                  <c:v>-126.07049999999998</c:v>
                </c:pt>
                <c:pt idx="122197">
                  <c:v>-126.06849999999997</c:v>
                </c:pt>
                <c:pt idx="122198">
                  <c:v>-126.06649999999999</c:v>
                </c:pt>
                <c:pt idx="122199">
                  <c:v>-126.06449999999998</c:v>
                </c:pt>
                <c:pt idx="122200">
                  <c:v>-126.06249999999997</c:v>
                </c:pt>
                <c:pt idx="122201">
                  <c:v>-126.06049999999999</c:v>
                </c:pt>
                <c:pt idx="122202">
                  <c:v>-126.05849999999998</c:v>
                </c:pt>
                <c:pt idx="122203">
                  <c:v>-126.05649999999997</c:v>
                </c:pt>
                <c:pt idx="122204">
                  <c:v>-126.05449999999999</c:v>
                </c:pt>
                <c:pt idx="122205">
                  <c:v>-126.05249999999998</c:v>
                </c:pt>
                <c:pt idx="122206">
                  <c:v>-126.05049999999997</c:v>
                </c:pt>
                <c:pt idx="122207">
                  <c:v>-126.04849999999999</c:v>
                </c:pt>
                <c:pt idx="122208">
                  <c:v>-126.04649999999998</c:v>
                </c:pt>
                <c:pt idx="122209">
                  <c:v>-126.04449999999997</c:v>
                </c:pt>
                <c:pt idx="122210">
                  <c:v>-126.04249999999999</c:v>
                </c:pt>
                <c:pt idx="122211">
                  <c:v>-126.04049999999998</c:v>
                </c:pt>
                <c:pt idx="122212">
                  <c:v>-126.03849999999997</c:v>
                </c:pt>
                <c:pt idx="122213">
                  <c:v>-126.03649999999999</c:v>
                </c:pt>
                <c:pt idx="122214">
                  <c:v>-126.03449999999998</c:v>
                </c:pt>
                <c:pt idx="122215">
                  <c:v>-126.03249999999997</c:v>
                </c:pt>
                <c:pt idx="122216">
                  <c:v>-126.03049999999999</c:v>
                </c:pt>
                <c:pt idx="122217">
                  <c:v>-126.02849999999998</c:v>
                </c:pt>
                <c:pt idx="122218">
                  <c:v>-126.02649999999997</c:v>
                </c:pt>
                <c:pt idx="122219">
                  <c:v>-126.02449999999999</c:v>
                </c:pt>
                <c:pt idx="122220">
                  <c:v>-126.02249999999998</c:v>
                </c:pt>
                <c:pt idx="122221">
                  <c:v>-126.02049999999997</c:v>
                </c:pt>
                <c:pt idx="122222">
                  <c:v>-126.01849999999999</c:v>
                </c:pt>
                <c:pt idx="122223">
                  <c:v>-126.01649999999998</c:v>
                </c:pt>
                <c:pt idx="122224">
                  <c:v>-126.01449999999997</c:v>
                </c:pt>
                <c:pt idx="122225">
                  <c:v>-126.01249999999999</c:v>
                </c:pt>
                <c:pt idx="122226">
                  <c:v>-126.01049999999998</c:v>
                </c:pt>
                <c:pt idx="122227">
                  <c:v>-126.00849999999997</c:v>
                </c:pt>
                <c:pt idx="122228">
                  <c:v>-126.00649999999999</c:v>
                </c:pt>
                <c:pt idx="122229">
                  <c:v>-126.00449999999998</c:v>
                </c:pt>
                <c:pt idx="122230">
                  <c:v>-126.00249999999997</c:v>
                </c:pt>
                <c:pt idx="122231">
                  <c:v>-126.00049999999999</c:v>
                </c:pt>
                <c:pt idx="122232">
                  <c:v>-125.99849999999998</c:v>
                </c:pt>
                <c:pt idx="122233">
                  <c:v>-125.99649999999997</c:v>
                </c:pt>
                <c:pt idx="122234">
                  <c:v>-125.99449999999999</c:v>
                </c:pt>
                <c:pt idx="122235">
                  <c:v>-125.99249999999998</c:v>
                </c:pt>
                <c:pt idx="122236">
                  <c:v>-125.99049999999997</c:v>
                </c:pt>
                <c:pt idx="122237">
                  <c:v>-125.98849999999999</c:v>
                </c:pt>
                <c:pt idx="122238">
                  <c:v>-125.98649999999998</c:v>
                </c:pt>
                <c:pt idx="122239">
                  <c:v>-125.98449999999997</c:v>
                </c:pt>
                <c:pt idx="122240">
                  <c:v>-125.98249999999999</c:v>
                </c:pt>
                <c:pt idx="122241">
                  <c:v>-125.98049999999998</c:v>
                </c:pt>
                <c:pt idx="122242">
                  <c:v>-125.97849999999997</c:v>
                </c:pt>
                <c:pt idx="122243">
                  <c:v>-125.97649999999999</c:v>
                </c:pt>
                <c:pt idx="122244">
                  <c:v>-125.97449999999998</c:v>
                </c:pt>
                <c:pt idx="122245">
                  <c:v>-125.97249999999997</c:v>
                </c:pt>
                <c:pt idx="122246">
                  <c:v>-125.97049999999999</c:v>
                </c:pt>
                <c:pt idx="122247">
                  <c:v>-125.96849999999998</c:v>
                </c:pt>
                <c:pt idx="122248">
                  <c:v>-125.96649999999997</c:v>
                </c:pt>
                <c:pt idx="122249">
                  <c:v>-125.96449999999999</c:v>
                </c:pt>
                <c:pt idx="122250">
                  <c:v>-125.96249999999998</c:v>
                </c:pt>
                <c:pt idx="122251">
                  <c:v>-125.96049999999997</c:v>
                </c:pt>
                <c:pt idx="122252">
                  <c:v>-125.95849999999999</c:v>
                </c:pt>
                <c:pt idx="122253">
                  <c:v>-125.95649999999998</c:v>
                </c:pt>
                <c:pt idx="122254">
                  <c:v>-125.95449999999997</c:v>
                </c:pt>
                <c:pt idx="122255">
                  <c:v>-125.95249999999999</c:v>
                </c:pt>
                <c:pt idx="122256">
                  <c:v>-125.95049999999998</c:v>
                </c:pt>
                <c:pt idx="122257">
                  <c:v>-125.94849999999997</c:v>
                </c:pt>
                <c:pt idx="122258">
                  <c:v>-125.94649999999999</c:v>
                </c:pt>
                <c:pt idx="122259">
                  <c:v>-125.94449999999998</c:v>
                </c:pt>
                <c:pt idx="122260">
                  <c:v>-125.94249999999997</c:v>
                </c:pt>
                <c:pt idx="122261">
                  <c:v>-125.94049999999999</c:v>
                </c:pt>
                <c:pt idx="122262">
                  <c:v>-125.93849999999998</c:v>
                </c:pt>
                <c:pt idx="122263">
                  <c:v>-125.93649999999997</c:v>
                </c:pt>
                <c:pt idx="122264">
                  <c:v>-125.93449999999999</c:v>
                </c:pt>
                <c:pt idx="122265">
                  <c:v>-125.93249999999998</c:v>
                </c:pt>
                <c:pt idx="122266">
                  <c:v>-125.93049999999997</c:v>
                </c:pt>
                <c:pt idx="122267">
                  <c:v>-125.92849999999999</c:v>
                </c:pt>
                <c:pt idx="122268">
                  <c:v>-125.92649999999998</c:v>
                </c:pt>
                <c:pt idx="122269">
                  <c:v>-125.92449999999997</c:v>
                </c:pt>
                <c:pt idx="122270">
                  <c:v>-125.92249999999999</c:v>
                </c:pt>
                <c:pt idx="122271">
                  <c:v>-125.92049999999998</c:v>
                </c:pt>
                <c:pt idx="122272">
                  <c:v>-125.91849999999997</c:v>
                </c:pt>
                <c:pt idx="122273">
                  <c:v>-125.91649999999998</c:v>
                </c:pt>
                <c:pt idx="122274">
                  <c:v>-125.91449999999998</c:v>
                </c:pt>
                <c:pt idx="122275">
                  <c:v>-125.91249999999997</c:v>
                </c:pt>
                <c:pt idx="122276">
                  <c:v>-125.91049999999998</c:v>
                </c:pt>
                <c:pt idx="122277">
                  <c:v>-125.90849999999998</c:v>
                </c:pt>
                <c:pt idx="122278">
                  <c:v>-125.90649999999997</c:v>
                </c:pt>
                <c:pt idx="122279">
                  <c:v>-125.90449999999998</c:v>
                </c:pt>
                <c:pt idx="122280">
                  <c:v>-125.90249999999997</c:v>
                </c:pt>
                <c:pt idx="122281">
                  <c:v>-125.90049999999997</c:v>
                </c:pt>
                <c:pt idx="122282">
                  <c:v>-125.89849999999998</c:v>
                </c:pt>
                <c:pt idx="122283">
                  <c:v>-125.89649999999997</c:v>
                </c:pt>
                <c:pt idx="122284">
                  <c:v>-125.89449999999997</c:v>
                </c:pt>
                <c:pt idx="122285">
                  <c:v>-125.89249999999998</c:v>
                </c:pt>
                <c:pt idx="122286">
                  <c:v>-125.89049999999997</c:v>
                </c:pt>
                <c:pt idx="122287">
                  <c:v>-125.88849999999996</c:v>
                </c:pt>
                <c:pt idx="122288">
                  <c:v>-125.88649999999998</c:v>
                </c:pt>
                <c:pt idx="122289">
                  <c:v>-125.88449999999997</c:v>
                </c:pt>
                <c:pt idx="122290">
                  <c:v>-125.88249999999996</c:v>
                </c:pt>
                <c:pt idx="122291">
                  <c:v>-125.88049999999998</c:v>
                </c:pt>
                <c:pt idx="122292">
                  <c:v>-125.87849999999997</c:v>
                </c:pt>
                <c:pt idx="122293">
                  <c:v>-125.87649999999996</c:v>
                </c:pt>
                <c:pt idx="122294">
                  <c:v>-125.87449999999998</c:v>
                </c:pt>
                <c:pt idx="122295">
                  <c:v>-125.87249999999997</c:v>
                </c:pt>
                <c:pt idx="122296">
                  <c:v>-125.87049999999996</c:v>
                </c:pt>
                <c:pt idx="122297">
                  <c:v>-125.86849999999998</c:v>
                </c:pt>
                <c:pt idx="122298">
                  <c:v>-125.86649999999997</c:v>
                </c:pt>
                <c:pt idx="122299">
                  <c:v>-125.86449999999996</c:v>
                </c:pt>
                <c:pt idx="122300">
                  <c:v>-125.86249999999998</c:v>
                </c:pt>
                <c:pt idx="122301">
                  <c:v>-125.86049999999997</c:v>
                </c:pt>
                <c:pt idx="122302">
                  <c:v>-125.85849999999996</c:v>
                </c:pt>
                <c:pt idx="122303">
                  <c:v>-125.85649999999998</c:v>
                </c:pt>
                <c:pt idx="122304">
                  <c:v>-125.85449999999997</c:v>
                </c:pt>
                <c:pt idx="122305">
                  <c:v>-125.85249999999996</c:v>
                </c:pt>
                <c:pt idx="122306">
                  <c:v>-125.85049999999998</c:v>
                </c:pt>
                <c:pt idx="122307">
                  <c:v>-125.84849999999997</c:v>
                </c:pt>
                <c:pt idx="122308">
                  <c:v>-125.84649999999996</c:v>
                </c:pt>
                <c:pt idx="122309">
                  <c:v>-125.84449999999998</c:v>
                </c:pt>
                <c:pt idx="122310">
                  <c:v>-125.84249999999997</c:v>
                </c:pt>
                <c:pt idx="122311">
                  <c:v>-125.84049999999996</c:v>
                </c:pt>
                <c:pt idx="122312">
                  <c:v>-125.83849999999998</c:v>
                </c:pt>
                <c:pt idx="122313">
                  <c:v>-125.83649999999997</c:v>
                </c:pt>
                <c:pt idx="122314">
                  <c:v>-125.83449999999999</c:v>
                </c:pt>
                <c:pt idx="122315">
                  <c:v>-125.83249999999998</c:v>
                </c:pt>
                <c:pt idx="122316">
                  <c:v>-125.83049999999997</c:v>
                </c:pt>
                <c:pt idx="122317">
                  <c:v>-125.82849999999999</c:v>
                </c:pt>
                <c:pt idx="122318">
                  <c:v>-125.82649999999998</c:v>
                </c:pt>
                <c:pt idx="122319">
                  <c:v>-125.82449999999997</c:v>
                </c:pt>
                <c:pt idx="122320">
                  <c:v>-125.82249999999999</c:v>
                </c:pt>
                <c:pt idx="122321">
                  <c:v>-125.82049999999998</c:v>
                </c:pt>
                <c:pt idx="122322">
                  <c:v>-125.81849999999997</c:v>
                </c:pt>
                <c:pt idx="122323">
                  <c:v>-125.81649999999999</c:v>
                </c:pt>
                <c:pt idx="122324">
                  <c:v>-125.81449999999998</c:v>
                </c:pt>
                <c:pt idx="122325">
                  <c:v>-125.81249999999997</c:v>
                </c:pt>
                <c:pt idx="122326">
                  <c:v>-125.81049999999999</c:v>
                </c:pt>
                <c:pt idx="122327">
                  <c:v>-125.80849999999998</c:v>
                </c:pt>
                <c:pt idx="122328">
                  <c:v>-125.80649999999997</c:v>
                </c:pt>
                <c:pt idx="122329">
                  <c:v>-125.80449999999999</c:v>
                </c:pt>
                <c:pt idx="122330">
                  <c:v>-125.80249999999998</c:v>
                </c:pt>
                <c:pt idx="122331">
                  <c:v>-125.80049999999997</c:v>
                </c:pt>
                <c:pt idx="122332">
                  <c:v>-125.79849999999999</c:v>
                </c:pt>
                <c:pt idx="122333">
                  <c:v>-125.79649999999998</c:v>
                </c:pt>
                <c:pt idx="122334">
                  <c:v>-125.79449999999997</c:v>
                </c:pt>
                <c:pt idx="122335">
                  <c:v>-125.79249999999999</c:v>
                </c:pt>
                <c:pt idx="122336">
                  <c:v>-125.79049999999998</c:v>
                </c:pt>
                <c:pt idx="122337">
                  <c:v>-125.78849999999997</c:v>
                </c:pt>
                <c:pt idx="122338">
                  <c:v>-125.78649999999999</c:v>
                </c:pt>
                <c:pt idx="122339">
                  <c:v>-125.78449999999998</c:v>
                </c:pt>
                <c:pt idx="122340">
                  <c:v>-125.78249999999997</c:v>
                </c:pt>
                <c:pt idx="122341">
                  <c:v>-125.78049999999999</c:v>
                </c:pt>
                <c:pt idx="122342">
                  <c:v>-125.77849999999998</c:v>
                </c:pt>
                <c:pt idx="122343">
                  <c:v>-125.77649999999997</c:v>
                </c:pt>
                <c:pt idx="122344">
                  <c:v>-125.77449999999999</c:v>
                </c:pt>
                <c:pt idx="122345">
                  <c:v>-125.77249999999998</c:v>
                </c:pt>
                <c:pt idx="122346">
                  <c:v>-125.77049999999997</c:v>
                </c:pt>
                <c:pt idx="122347">
                  <c:v>-125.76849999999999</c:v>
                </c:pt>
                <c:pt idx="122348">
                  <c:v>-125.76649999999998</c:v>
                </c:pt>
                <c:pt idx="122349">
                  <c:v>-125.76449999999997</c:v>
                </c:pt>
                <c:pt idx="122350">
                  <c:v>-125.76249999999999</c:v>
                </c:pt>
                <c:pt idx="122351">
                  <c:v>-125.76049999999998</c:v>
                </c:pt>
                <c:pt idx="122352">
                  <c:v>-125.75849999999997</c:v>
                </c:pt>
                <c:pt idx="122353">
                  <c:v>-125.75649999999999</c:v>
                </c:pt>
                <c:pt idx="122354">
                  <c:v>-125.75449999999998</c:v>
                </c:pt>
                <c:pt idx="122355">
                  <c:v>-125.75249999999997</c:v>
                </c:pt>
                <c:pt idx="122356">
                  <c:v>-125.75049999999999</c:v>
                </c:pt>
                <c:pt idx="122357">
                  <c:v>-125.74849999999998</c:v>
                </c:pt>
                <c:pt idx="122358">
                  <c:v>-125.74649999999997</c:v>
                </c:pt>
                <c:pt idx="122359">
                  <c:v>-125.74449999999999</c:v>
                </c:pt>
                <c:pt idx="122360">
                  <c:v>-125.74249999999998</c:v>
                </c:pt>
                <c:pt idx="122361">
                  <c:v>-125.74049999999997</c:v>
                </c:pt>
                <c:pt idx="122362">
                  <c:v>-125.73849999999999</c:v>
                </c:pt>
                <c:pt idx="122363">
                  <c:v>-125.73649999999998</c:v>
                </c:pt>
                <c:pt idx="122364">
                  <c:v>-125.73449999999997</c:v>
                </c:pt>
                <c:pt idx="122365">
                  <c:v>-125.73249999999999</c:v>
                </c:pt>
                <c:pt idx="122366">
                  <c:v>-125.73049999999998</c:v>
                </c:pt>
                <c:pt idx="122367">
                  <c:v>-125.72849999999997</c:v>
                </c:pt>
                <c:pt idx="122368">
                  <c:v>-125.72649999999999</c:v>
                </c:pt>
                <c:pt idx="122369">
                  <c:v>-125.72449999999998</c:v>
                </c:pt>
                <c:pt idx="122370">
                  <c:v>-125.72249999999997</c:v>
                </c:pt>
                <c:pt idx="122371">
                  <c:v>-125.72049999999999</c:v>
                </c:pt>
                <c:pt idx="122372">
                  <c:v>-125.71849999999998</c:v>
                </c:pt>
                <c:pt idx="122373">
                  <c:v>-125.71649999999997</c:v>
                </c:pt>
                <c:pt idx="122374">
                  <c:v>-125.71449999999999</c:v>
                </c:pt>
                <c:pt idx="122375">
                  <c:v>-125.71249999999998</c:v>
                </c:pt>
                <c:pt idx="122376">
                  <c:v>-125.71049999999997</c:v>
                </c:pt>
                <c:pt idx="122377">
                  <c:v>-125.70849999999999</c:v>
                </c:pt>
                <c:pt idx="122378">
                  <c:v>-125.70649999999998</c:v>
                </c:pt>
                <c:pt idx="122379">
                  <c:v>-125.70449999999997</c:v>
                </c:pt>
                <c:pt idx="122380">
                  <c:v>-125.70249999999999</c:v>
                </c:pt>
                <c:pt idx="122381">
                  <c:v>-125.70049999999998</c:v>
                </c:pt>
                <c:pt idx="122382">
                  <c:v>-125.69849999999997</c:v>
                </c:pt>
                <c:pt idx="122383">
                  <c:v>-125.69649999999999</c:v>
                </c:pt>
                <c:pt idx="122384">
                  <c:v>-125.69449999999998</c:v>
                </c:pt>
                <c:pt idx="122385">
                  <c:v>-125.69249999999997</c:v>
                </c:pt>
                <c:pt idx="122386">
                  <c:v>-125.69049999999999</c:v>
                </c:pt>
                <c:pt idx="122387">
                  <c:v>-125.68849999999998</c:v>
                </c:pt>
                <c:pt idx="122388">
                  <c:v>-125.68649999999997</c:v>
                </c:pt>
                <c:pt idx="122389">
                  <c:v>-125.68449999999999</c:v>
                </c:pt>
                <c:pt idx="122390">
                  <c:v>-125.68249999999998</c:v>
                </c:pt>
                <c:pt idx="122391">
                  <c:v>-125.68049999999997</c:v>
                </c:pt>
                <c:pt idx="122392">
                  <c:v>-125.67849999999999</c:v>
                </c:pt>
                <c:pt idx="122393">
                  <c:v>-125.67649999999998</c:v>
                </c:pt>
                <c:pt idx="122394">
                  <c:v>-125.67449999999997</c:v>
                </c:pt>
                <c:pt idx="122395">
                  <c:v>-125.67249999999999</c:v>
                </c:pt>
                <c:pt idx="122396">
                  <c:v>-125.67049999999998</c:v>
                </c:pt>
                <c:pt idx="122397">
                  <c:v>-125.66849999999997</c:v>
                </c:pt>
                <c:pt idx="122398">
                  <c:v>-125.66649999999998</c:v>
                </c:pt>
                <c:pt idx="122399">
                  <c:v>-125.66449999999998</c:v>
                </c:pt>
                <c:pt idx="122400">
                  <c:v>-125.66249999999997</c:v>
                </c:pt>
                <c:pt idx="122401">
                  <c:v>-125.66049999999998</c:v>
                </c:pt>
                <c:pt idx="122402">
                  <c:v>-125.65849999999998</c:v>
                </c:pt>
                <c:pt idx="122403">
                  <c:v>-125.65649999999997</c:v>
                </c:pt>
                <c:pt idx="122404">
                  <c:v>-125.65449999999998</c:v>
                </c:pt>
                <c:pt idx="122405">
                  <c:v>-125.65249999999997</c:v>
                </c:pt>
                <c:pt idx="122406">
                  <c:v>-125.65049999999997</c:v>
                </c:pt>
                <c:pt idx="122407">
                  <c:v>-125.64849999999998</c:v>
                </c:pt>
                <c:pt idx="122408">
                  <c:v>-125.64649999999997</c:v>
                </c:pt>
                <c:pt idx="122409">
                  <c:v>-125.64449999999997</c:v>
                </c:pt>
                <c:pt idx="122410">
                  <c:v>-125.64249999999998</c:v>
                </c:pt>
                <c:pt idx="122411">
                  <c:v>-125.64049999999997</c:v>
                </c:pt>
                <c:pt idx="122412">
                  <c:v>-125.63849999999996</c:v>
                </c:pt>
                <c:pt idx="122413">
                  <c:v>-125.63649999999998</c:v>
                </c:pt>
                <c:pt idx="122414">
                  <c:v>-125.63449999999997</c:v>
                </c:pt>
                <c:pt idx="122415">
                  <c:v>-125.63249999999996</c:v>
                </c:pt>
                <c:pt idx="122416">
                  <c:v>-125.63049999999998</c:v>
                </c:pt>
                <c:pt idx="122417">
                  <c:v>-125.62849999999997</c:v>
                </c:pt>
                <c:pt idx="122418">
                  <c:v>-125.62649999999996</c:v>
                </c:pt>
                <c:pt idx="122419">
                  <c:v>-125.62449999999998</c:v>
                </c:pt>
                <c:pt idx="122420">
                  <c:v>-125.62249999999997</c:v>
                </c:pt>
                <c:pt idx="122421">
                  <c:v>-125.62049999999996</c:v>
                </c:pt>
                <c:pt idx="122422">
                  <c:v>-125.61849999999998</c:v>
                </c:pt>
                <c:pt idx="122423">
                  <c:v>-125.61649999999997</c:v>
                </c:pt>
                <c:pt idx="122424">
                  <c:v>-125.61449999999996</c:v>
                </c:pt>
                <c:pt idx="122425">
                  <c:v>-125.61249999999998</c:v>
                </c:pt>
                <c:pt idx="122426">
                  <c:v>-125.61049999999997</c:v>
                </c:pt>
                <c:pt idx="122427">
                  <c:v>-125.60849999999996</c:v>
                </c:pt>
                <c:pt idx="122428">
                  <c:v>-125.60649999999998</c:v>
                </c:pt>
                <c:pt idx="122429">
                  <c:v>-125.60449999999997</c:v>
                </c:pt>
                <c:pt idx="122430">
                  <c:v>-125.60249999999996</c:v>
                </c:pt>
                <c:pt idx="122431">
                  <c:v>-125.60049999999998</c:v>
                </c:pt>
                <c:pt idx="122432">
                  <c:v>-125.59849999999997</c:v>
                </c:pt>
                <c:pt idx="122433">
                  <c:v>-125.59649999999996</c:v>
                </c:pt>
                <c:pt idx="122434">
                  <c:v>-125.59449999999998</c:v>
                </c:pt>
                <c:pt idx="122435">
                  <c:v>-125.59249999999997</c:v>
                </c:pt>
                <c:pt idx="122436">
                  <c:v>-125.59049999999996</c:v>
                </c:pt>
                <c:pt idx="122437">
                  <c:v>-125.58849999999998</c:v>
                </c:pt>
                <c:pt idx="122438">
                  <c:v>-125.58649999999997</c:v>
                </c:pt>
                <c:pt idx="122439">
                  <c:v>-125.58449999999999</c:v>
                </c:pt>
                <c:pt idx="122440">
                  <c:v>-125.58249999999998</c:v>
                </c:pt>
                <c:pt idx="122441">
                  <c:v>-125.58049999999997</c:v>
                </c:pt>
                <c:pt idx="122442">
                  <c:v>-125.57849999999999</c:v>
                </c:pt>
                <c:pt idx="122443">
                  <c:v>-125.57649999999998</c:v>
                </c:pt>
                <c:pt idx="122444">
                  <c:v>-125.57449999999997</c:v>
                </c:pt>
                <c:pt idx="122445">
                  <c:v>-125.57249999999999</c:v>
                </c:pt>
                <c:pt idx="122446">
                  <c:v>-125.57049999999998</c:v>
                </c:pt>
                <c:pt idx="122447">
                  <c:v>-125.56849999999997</c:v>
                </c:pt>
                <c:pt idx="122448">
                  <c:v>-125.56649999999999</c:v>
                </c:pt>
                <c:pt idx="122449">
                  <c:v>-125.56449999999998</c:v>
                </c:pt>
                <c:pt idx="122450">
                  <c:v>-125.56249999999997</c:v>
                </c:pt>
                <c:pt idx="122451">
                  <c:v>-125.56049999999999</c:v>
                </c:pt>
                <c:pt idx="122452">
                  <c:v>-125.55849999999998</c:v>
                </c:pt>
                <c:pt idx="122453">
                  <c:v>-125.55649999999997</c:v>
                </c:pt>
                <c:pt idx="122454">
                  <c:v>-125.55449999999999</c:v>
                </c:pt>
                <c:pt idx="122455">
                  <c:v>-125.55249999999998</c:v>
                </c:pt>
                <c:pt idx="122456">
                  <c:v>-125.55049999999997</c:v>
                </c:pt>
                <c:pt idx="122457">
                  <c:v>-125.54849999999999</c:v>
                </c:pt>
                <c:pt idx="122458">
                  <c:v>-125.54649999999998</c:v>
                </c:pt>
                <c:pt idx="122459">
                  <c:v>-125.54449999999997</c:v>
                </c:pt>
                <c:pt idx="122460">
                  <c:v>-125.54249999999999</c:v>
                </c:pt>
                <c:pt idx="122461">
                  <c:v>-125.54049999999998</c:v>
                </c:pt>
                <c:pt idx="122462">
                  <c:v>-125.53849999999997</c:v>
                </c:pt>
                <c:pt idx="122463">
                  <c:v>-125.53649999999999</c:v>
                </c:pt>
                <c:pt idx="122464">
                  <c:v>-125.53449999999998</c:v>
                </c:pt>
                <c:pt idx="122465">
                  <c:v>-125.53249999999997</c:v>
                </c:pt>
                <c:pt idx="122466">
                  <c:v>-125.53049999999999</c:v>
                </c:pt>
                <c:pt idx="122467">
                  <c:v>-125.52849999999998</c:v>
                </c:pt>
                <c:pt idx="122468">
                  <c:v>-125.52649999999997</c:v>
                </c:pt>
                <c:pt idx="122469">
                  <c:v>-125.52449999999999</c:v>
                </c:pt>
                <c:pt idx="122470">
                  <c:v>-125.52249999999998</c:v>
                </c:pt>
                <c:pt idx="122471">
                  <c:v>-125.52049999999997</c:v>
                </c:pt>
                <c:pt idx="122472">
                  <c:v>-125.51849999999999</c:v>
                </c:pt>
                <c:pt idx="122473">
                  <c:v>-125.51649999999998</c:v>
                </c:pt>
                <c:pt idx="122474">
                  <c:v>-125.51449999999997</c:v>
                </c:pt>
                <c:pt idx="122475">
                  <c:v>-125.51249999999999</c:v>
                </c:pt>
                <c:pt idx="122476">
                  <c:v>-125.51049999999998</c:v>
                </c:pt>
                <c:pt idx="122477">
                  <c:v>-125.50849999999997</c:v>
                </c:pt>
                <c:pt idx="122478">
                  <c:v>-125.50649999999999</c:v>
                </c:pt>
                <c:pt idx="122479">
                  <c:v>-125.50449999999998</c:v>
                </c:pt>
                <c:pt idx="122480">
                  <c:v>-125.50249999999997</c:v>
                </c:pt>
                <c:pt idx="122481">
                  <c:v>-125.50049999999999</c:v>
                </c:pt>
                <c:pt idx="122482">
                  <c:v>-125.49849999999998</c:v>
                </c:pt>
                <c:pt idx="122483">
                  <c:v>-125.49649999999997</c:v>
                </c:pt>
                <c:pt idx="122484">
                  <c:v>-125.49449999999999</c:v>
                </c:pt>
                <c:pt idx="122485">
                  <c:v>-125.49249999999998</c:v>
                </c:pt>
                <c:pt idx="122486">
                  <c:v>-125.49049999999997</c:v>
                </c:pt>
                <c:pt idx="122487">
                  <c:v>-125.48849999999999</c:v>
                </c:pt>
                <c:pt idx="122488">
                  <c:v>-125.48649999999998</c:v>
                </c:pt>
                <c:pt idx="122489">
                  <c:v>-125.48449999999997</c:v>
                </c:pt>
                <c:pt idx="122490">
                  <c:v>-125.48249999999999</c:v>
                </c:pt>
                <c:pt idx="122491">
                  <c:v>-125.48049999999998</c:v>
                </c:pt>
                <c:pt idx="122492">
                  <c:v>-125.47849999999997</c:v>
                </c:pt>
                <c:pt idx="122493">
                  <c:v>-125.47649999999999</c:v>
                </c:pt>
                <c:pt idx="122494">
                  <c:v>-125.47449999999998</c:v>
                </c:pt>
                <c:pt idx="122495">
                  <c:v>-125.47249999999997</c:v>
                </c:pt>
                <c:pt idx="122496">
                  <c:v>-125.47049999999999</c:v>
                </c:pt>
                <c:pt idx="122497">
                  <c:v>-125.46849999999998</c:v>
                </c:pt>
                <c:pt idx="122498">
                  <c:v>-125.46649999999997</c:v>
                </c:pt>
                <c:pt idx="122499">
                  <c:v>-125.46449999999999</c:v>
                </c:pt>
                <c:pt idx="122500">
                  <c:v>-125.46249999999998</c:v>
                </c:pt>
                <c:pt idx="122501">
                  <c:v>-125.46049999999997</c:v>
                </c:pt>
                <c:pt idx="122502">
                  <c:v>-125.45849999999999</c:v>
                </c:pt>
                <c:pt idx="122503">
                  <c:v>-125.45649999999998</c:v>
                </c:pt>
                <c:pt idx="122504">
                  <c:v>-125.45449999999997</c:v>
                </c:pt>
                <c:pt idx="122505">
                  <c:v>-125.45249999999999</c:v>
                </c:pt>
                <c:pt idx="122506">
                  <c:v>-125.45049999999998</c:v>
                </c:pt>
                <c:pt idx="122507">
                  <c:v>-125.44849999999997</c:v>
                </c:pt>
                <c:pt idx="122508">
                  <c:v>-125.44649999999999</c:v>
                </c:pt>
                <c:pt idx="122509">
                  <c:v>-125.44449999999998</c:v>
                </c:pt>
                <c:pt idx="122510">
                  <c:v>-125.44249999999997</c:v>
                </c:pt>
                <c:pt idx="122511">
                  <c:v>-125.44049999999999</c:v>
                </c:pt>
                <c:pt idx="122512">
                  <c:v>-125.43849999999998</c:v>
                </c:pt>
                <c:pt idx="122513">
                  <c:v>-125.43649999999997</c:v>
                </c:pt>
                <c:pt idx="122514">
                  <c:v>-125.43449999999999</c:v>
                </c:pt>
                <c:pt idx="122515">
                  <c:v>-125.43249999999998</c:v>
                </c:pt>
                <c:pt idx="122516">
                  <c:v>-125.43049999999997</c:v>
                </c:pt>
                <c:pt idx="122517">
                  <c:v>-125.42849999999999</c:v>
                </c:pt>
                <c:pt idx="122518">
                  <c:v>-125.42649999999998</c:v>
                </c:pt>
                <c:pt idx="122519">
                  <c:v>-125.42449999999997</c:v>
                </c:pt>
                <c:pt idx="122520">
                  <c:v>-125.42249999999999</c:v>
                </c:pt>
                <c:pt idx="122521">
                  <c:v>-125.42049999999998</c:v>
                </c:pt>
                <c:pt idx="122522">
                  <c:v>-125.41849999999997</c:v>
                </c:pt>
                <c:pt idx="122523">
                  <c:v>-125.41649999999998</c:v>
                </c:pt>
                <c:pt idx="122524">
                  <c:v>-125.41449999999998</c:v>
                </c:pt>
                <c:pt idx="122525">
                  <c:v>-125.41249999999997</c:v>
                </c:pt>
                <c:pt idx="122526">
                  <c:v>-125.41049999999998</c:v>
                </c:pt>
                <c:pt idx="122527">
                  <c:v>-125.40849999999998</c:v>
                </c:pt>
                <c:pt idx="122528">
                  <c:v>-125.40649999999997</c:v>
                </c:pt>
                <c:pt idx="122529">
                  <c:v>-125.40449999999998</c:v>
                </c:pt>
                <c:pt idx="122530">
                  <c:v>-125.40249999999997</c:v>
                </c:pt>
                <c:pt idx="122531">
                  <c:v>-125.40049999999997</c:v>
                </c:pt>
                <c:pt idx="122532">
                  <c:v>-125.39849999999998</c:v>
                </c:pt>
                <c:pt idx="122533">
                  <c:v>-125.39649999999997</c:v>
                </c:pt>
                <c:pt idx="122534">
                  <c:v>-125.39449999999997</c:v>
                </c:pt>
                <c:pt idx="122535">
                  <c:v>-125.39249999999998</c:v>
                </c:pt>
                <c:pt idx="122536">
                  <c:v>-125.39049999999997</c:v>
                </c:pt>
                <c:pt idx="122537">
                  <c:v>-125.38849999999996</c:v>
                </c:pt>
                <c:pt idx="122538">
                  <c:v>-125.38649999999998</c:v>
                </c:pt>
                <c:pt idx="122539">
                  <c:v>-125.38449999999997</c:v>
                </c:pt>
                <c:pt idx="122540">
                  <c:v>-125.38249999999996</c:v>
                </c:pt>
                <c:pt idx="122541">
                  <c:v>-125.38049999999998</c:v>
                </c:pt>
                <c:pt idx="122542">
                  <c:v>-125.37849999999997</c:v>
                </c:pt>
                <c:pt idx="122543">
                  <c:v>-125.37649999999996</c:v>
                </c:pt>
                <c:pt idx="122544">
                  <c:v>-125.37449999999998</c:v>
                </c:pt>
                <c:pt idx="122545">
                  <c:v>-125.37249999999997</c:v>
                </c:pt>
                <c:pt idx="122546">
                  <c:v>-125.37049999999996</c:v>
                </c:pt>
                <c:pt idx="122547">
                  <c:v>-125.36849999999998</c:v>
                </c:pt>
                <c:pt idx="122548">
                  <c:v>-125.36649999999997</c:v>
                </c:pt>
                <c:pt idx="122549">
                  <c:v>-125.36449999999996</c:v>
                </c:pt>
                <c:pt idx="122550">
                  <c:v>-125.36249999999998</c:v>
                </c:pt>
                <c:pt idx="122551">
                  <c:v>-125.36049999999997</c:v>
                </c:pt>
                <c:pt idx="122552">
                  <c:v>-125.35849999999996</c:v>
                </c:pt>
                <c:pt idx="122553">
                  <c:v>-125.35649999999998</c:v>
                </c:pt>
                <c:pt idx="122554">
                  <c:v>-125.35449999999997</c:v>
                </c:pt>
                <c:pt idx="122555">
                  <c:v>-125.35249999999996</c:v>
                </c:pt>
                <c:pt idx="122556">
                  <c:v>-125.35049999999998</c:v>
                </c:pt>
                <c:pt idx="122557">
                  <c:v>-125.34849999999997</c:v>
                </c:pt>
                <c:pt idx="122558">
                  <c:v>-125.34649999999996</c:v>
                </c:pt>
                <c:pt idx="122559">
                  <c:v>-125.34449999999998</c:v>
                </c:pt>
                <c:pt idx="122560">
                  <c:v>-125.34249999999997</c:v>
                </c:pt>
                <c:pt idx="122561">
                  <c:v>-125.34049999999996</c:v>
                </c:pt>
                <c:pt idx="122562">
                  <c:v>-125.33849999999998</c:v>
                </c:pt>
                <c:pt idx="122563">
                  <c:v>-125.33649999999997</c:v>
                </c:pt>
                <c:pt idx="122564">
                  <c:v>-125.33449999999999</c:v>
                </c:pt>
                <c:pt idx="122565">
                  <c:v>-125.33249999999998</c:v>
                </c:pt>
                <c:pt idx="122566">
                  <c:v>-125.33049999999997</c:v>
                </c:pt>
                <c:pt idx="122567">
                  <c:v>-125.32849999999999</c:v>
                </c:pt>
                <c:pt idx="122568">
                  <c:v>-125.32649999999998</c:v>
                </c:pt>
                <c:pt idx="122569">
                  <c:v>-125.32449999999997</c:v>
                </c:pt>
                <c:pt idx="122570">
                  <c:v>-125.32249999999999</c:v>
                </c:pt>
                <c:pt idx="122571">
                  <c:v>-125.32049999999998</c:v>
                </c:pt>
                <c:pt idx="122572">
                  <c:v>-125.31849999999997</c:v>
                </c:pt>
                <c:pt idx="122573">
                  <c:v>-125.31649999999999</c:v>
                </c:pt>
                <c:pt idx="122574">
                  <c:v>-125.31449999999998</c:v>
                </c:pt>
                <c:pt idx="122575">
                  <c:v>-125.31249999999997</c:v>
                </c:pt>
                <c:pt idx="122576">
                  <c:v>-125.31049999999999</c:v>
                </c:pt>
                <c:pt idx="122577">
                  <c:v>-125.30849999999998</c:v>
                </c:pt>
                <c:pt idx="122578">
                  <c:v>-125.30649999999997</c:v>
                </c:pt>
                <c:pt idx="122579">
                  <c:v>-125.30449999999999</c:v>
                </c:pt>
                <c:pt idx="122580">
                  <c:v>-125.30249999999998</c:v>
                </c:pt>
                <c:pt idx="122581">
                  <c:v>-125.30049999999997</c:v>
                </c:pt>
                <c:pt idx="122582">
                  <c:v>-125.29849999999999</c:v>
                </c:pt>
                <c:pt idx="122583">
                  <c:v>-125.29649999999998</c:v>
                </c:pt>
                <c:pt idx="122584">
                  <c:v>-125.29449999999997</c:v>
                </c:pt>
                <c:pt idx="122585">
                  <c:v>-125.29249999999999</c:v>
                </c:pt>
                <c:pt idx="122586">
                  <c:v>-125.29049999999998</c:v>
                </c:pt>
                <c:pt idx="122587">
                  <c:v>-125.28849999999997</c:v>
                </c:pt>
                <c:pt idx="122588">
                  <c:v>-125.28649999999999</c:v>
                </c:pt>
                <c:pt idx="122589">
                  <c:v>-125.28449999999998</c:v>
                </c:pt>
                <c:pt idx="122590">
                  <c:v>-125.28249999999997</c:v>
                </c:pt>
                <c:pt idx="122591">
                  <c:v>-125.28049999999999</c:v>
                </c:pt>
                <c:pt idx="122592">
                  <c:v>-125.27849999999998</c:v>
                </c:pt>
                <c:pt idx="122593">
                  <c:v>-125.27649999999997</c:v>
                </c:pt>
                <c:pt idx="122594">
                  <c:v>-125.27449999999999</c:v>
                </c:pt>
                <c:pt idx="122595">
                  <c:v>-125.27249999999998</c:v>
                </c:pt>
                <c:pt idx="122596">
                  <c:v>-125.27049999999997</c:v>
                </c:pt>
                <c:pt idx="122597">
                  <c:v>-125.26849999999999</c:v>
                </c:pt>
                <c:pt idx="122598">
                  <c:v>-125.26649999999998</c:v>
                </c:pt>
                <c:pt idx="122599">
                  <c:v>-125.26449999999997</c:v>
                </c:pt>
                <c:pt idx="122600">
                  <c:v>-125.26249999999999</c:v>
                </c:pt>
                <c:pt idx="122601">
                  <c:v>-125.26049999999998</c:v>
                </c:pt>
                <c:pt idx="122602">
                  <c:v>-125.25849999999997</c:v>
                </c:pt>
                <c:pt idx="122603">
                  <c:v>-125.25649999999999</c:v>
                </c:pt>
                <c:pt idx="122604">
                  <c:v>-125.25449999999998</c:v>
                </c:pt>
                <c:pt idx="122605">
                  <c:v>-125.25249999999997</c:v>
                </c:pt>
                <c:pt idx="122606">
                  <c:v>-125.25049999999999</c:v>
                </c:pt>
                <c:pt idx="122607">
                  <c:v>-125.24849999999998</c:v>
                </c:pt>
                <c:pt idx="122608">
                  <c:v>-125.24649999999997</c:v>
                </c:pt>
                <c:pt idx="122609">
                  <c:v>-125.24449999999999</c:v>
                </c:pt>
                <c:pt idx="122610">
                  <c:v>-125.24249999999998</c:v>
                </c:pt>
                <c:pt idx="122611">
                  <c:v>-125.24049999999997</c:v>
                </c:pt>
                <c:pt idx="122612">
                  <c:v>-125.23849999999999</c:v>
                </c:pt>
                <c:pt idx="122613">
                  <c:v>-125.23649999999998</c:v>
                </c:pt>
                <c:pt idx="122614">
                  <c:v>-125.23449999999997</c:v>
                </c:pt>
                <c:pt idx="122615">
                  <c:v>-125.23249999999999</c:v>
                </c:pt>
                <c:pt idx="122616">
                  <c:v>-125.23049999999998</c:v>
                </c:pt>
                <c:pt idx="122617">
                  <c:v>-125.22849999999997</c:v>
                </c:pt>
                <c:pt idx="122618">
                  <c:v>-125.22649999999999</c:v>
                </c:pt>
                <c:pt idx="122619">
                  <c:v>-125.22449999999998</c:v>
                </c:pt>
                <c:pt idx="122620">
                  <c:v>-125.22249999999997</c:v>
                </c:pt>
                <c:pt idx="122621">
                  <c:v>-125.22049999999999</c:v>
                </c:pt>
                <c:pt idx="122622">
                  <c:v>-125.21849999999998</c:v>
                </c:pt>
                <c:pt idx="122623">
                  <c:v>-125.21649999999997</c:v>
                </c:pt>
                <c:pt idx="122624">
                  <c:v>-125.21449999999999</c:v>
                </c:pt>
                <c:pt idx="122625">
                  <c:v>-125.21249999999998</c:v>
                </c:pt>
                <c:pt idx="122626">
                  <c:v>-125.21049999999997</c:v>
                </c:pt>
                <c:pt idx="122627">
                  <c:v>-125.20849999999999</c:v>
                </c:pt>
                <c:pt idx="122628">
                  <c:v>-125.20649999999998</c:v>
                </c:pt>
                <c:pt idx="122629">
                  <c:v>-125.20449999999997</c:v>
                </c:pt>
                <c:pt idx="122630">
                  <c:v>-125.20249999999999</c:v>
                </c:pt>
                <c:pt idx="122631">
                  <c:v>-125.20049999999998</c:v>
                </c:pt>
                <c:pt idx="122632">
                  <c:v>-125.19849999999997</c:v>
                </c:pt>
                <c:pt idx="122633">
                  <c:v>-125.19649999999999</c:v>
                </c:pt>
                <c:pt idx="122634">
                  <c:v>-125.19449999999998</c:v>
                </c:pt>
                <c:pt idx="122635">
                  <c:v>-125.19249999999997</c:v>
                </c:pt>
                <c:pt idx="122636">
                  <c:v>-125.19049999999999</c:v>
                </c:pt>
                <c:pt idx="122637">
                  <c:v>-125.18849999999998</c:v>
                </c:pt>
                <c:pt idx="122638">
                  <c:v>-125.18649999999997</c:v>
                </c:pt>
                <c:pt idx="122639">
                  <c:v>-125.18449999999999</c:v>
                </c:pt>
                <c:pt idx="122640">
                  <c:v>-125.18249999999998</c:v>
                </c:pt>
                <c:pt idx="122641">
                  <c:v>-125.18049999999997</c:v>
                </c:pt>
                <c:pt idx="122642">
                  <c:v>-125.17849999999999</c:v>
                </c:pt>
                <c:pt idx="122643">
                  <c:v>-125.17649999999998</c:v>
                </c:pt>
                <c:pt idx="122644">
                  <c:v>-125.17449999999997</c:v>
                </c:pt>
                <c:pt idx="122645">
                  <c:v>-125.17249999999999</c:v>
                </c:pt>
                <c:pt idx="122646">
                  <c:v>-125.17049999999998</c:v>
                </c:pt>
                <c:pt idx="122647">
                  <c:v>-125.16849999999997</c:v>
                </c:pt>
                <c:pt idx="122648">
                  <c:v>-125.16649999999998</c:v>
                </c:pt>
                <c:pt idx="122649">
                  <c:v>-125.16449999999998</c:v>
                </c:pt>
                <c:pt idx="122650">
                  <c:v>-125.16249999999997</c:v>
                </c:pt>
                <c:pt idx="122651">
                  <c:v>-125.16049999999998</c:v>
                </c:pt>
                <c:pt idx="122652">
                  <c:v>-125.15849999999998</c:v>
                </c:pt>
                <c:pt idx="122653">
                  <c:v>-125.15649999999997</c:v>
                </c:pt>
                <c:pt idx="122654">
                  <c:v>-125.15449999999998</c:v>
                </c:pt>
                <c:pt idx="122655">
                  <c:v>-125.15249999999997</c:v>
                </c:pt>
                <c:pt idx="122656">
                  <c:v>-125.15049999999997</c:v>
                </c:pt>
                <c:pt idx="122657">
                  <c:v>-125.14849999999998</c:v>
                </c:pt>
                <c:pt idx="122658">
                  <c:v>-125.14649999999997</c:v>
                </c:pt>
                <c:pt idx="122659">
                  <c:v>-125.14449999999997</c:v>
                </c:pt>
                <c:pt idx="122660">
                  <c:v>-125.14249999999998</c:v>
                </c:pt>
                <c:pt idx="122661">
                  <c:v>-125.14049999999997</c:v>
                </c:pt>
                <c:pt idx="122662">
                  <c:v>-125.13849999999996</c:v>
                </c:pt>
                <c:pt idx="122663">
                  <c:v>-125.13649999999998</c:v>
                </c:pt>
                <c:pt idx="122664">
                  <c:v>-125.13449999999997</c:v>
                </c:pt>
                <c:pt idx="122665">
                  <c:v>-125.13249999999996</c:v>
                </c:pt>
                <c:pt idx="122666">
                  <c:v>-125.13049999999998</c:v>
                </c:pt>
                <c:pt idx="122667">
                  <c:v>-125.12849999999997</c:v>
                </c:pt>
                <c:pt idx="122668">
                  <c:v>-125.12649999999996</c:v>
                </c:pt>
                <c:pt idx="122669">
                  <c:v>-125.12449999999998</c:v>
                </c:pt>
                <c:pt idx="122670">
                  <c:v>-125.12249999999997</c:v>
                </c:pt>
                <c:pt idx="122671">
                  <c:v>-125.12049999999996</c:v>
                </c:pt>
                <c:pt idx="122672">
                  <c:v>-125.11849999999998</c:v>
                </c:pt>
                <c:pt idx="122673">
                  <c:v>-125.11649999999997</c:v>
                </c:pt>
                <c:pt idx="122674">
                  <c:v>-125.11449999999996</c:v>
                </c:pt>
                <c:pt idx="122675">
                  <c:v>-125.11249999999998</c:v>
                </c:pt>
                <c:pt idx="122676">
                  <c:v>-125.11049999999997</c:v>
                </c:pt>
                <c:pt idx="122677">
                  <c:v>-125.10849999999996</c:v>
                </c:pt>
                <c:pt idx="122678">
                  <c:v>-125.10649999999998</c:v>
                </c:pt>
                <c:pt idx="122679">
                  <c:v>-125.10449999999997</c:v>
                </c:pt>
                <c:pt idx="122680">
                  <c:v>-125.10249999999996</c:v>
                </c:pt>
                <c:pt idx="122681">
                  <c:v>-125.10049999999998</c:v>
                </c:pt>
                <c:pt idx="122682">
                  <c:v>-125.09849999999997</c:v>
                </c:pt>
                <c:pt idx="122683">
                  <c:v>-125.09649999999996</c:v>
                </c:pt>
                <c:pt idx="122684">
                  <c:v>-125.09449999999998</c:v>
                </c:pt>
                <c:pt idx="122685">
                  <c:v>-125.09249999999997</c:v>
                </c:pt>
                <c:pt idx="122686">
                  <c:v>-125.09049999999996</c:v>
                </c:pt>
                <c:pt idx="122687">
                  <c:v>-125.08849999999998</c:v>
                </c:pt>
                <c:pt idx="122688">
                  <c:v>-125.08649999999997</c:v>
                </c:pt>
                <c:pt idx="122689">
                  <c:v>-125.08449999999999</c:v>
                </c:pt>
                <c:pt idx="122690">
                  <c:v>-125.08249999999998</c:v>
                </c:pt>
                <c:pt idx="122691">
                  <c:v>-125.08049999999997</c:v>
                </c:pt>
                <c:pt idx="122692">
                  <c:v>-125.07849999999999</c:v>
                </c:pt>
                <c:pt idx="122693">
                  <c:v>-125.07649999999998</c:v>
                </c:pt>
                <c:pt idx="122694">
                  <c:v>-125.07449999999997</c:v>
                </c:pt>
                <c:pt idx="122695">
                  <c:v>-125.07249999999999</c:v>
                </c:pt>
                <c:pt idx="122696">
                  <c:v>-125.07049999999998</c:v>
                </c:pt>
                <c:pt idx="122697">
                  <c:v>-125.06849999999997</c:v>
                </c:pt>
                <c:pt idx="122698">
                  <c:v>-125.06649999999999</c:v>
                </c:pt>
                <c:pt idx="122699">
                  <c:v>-125.06449999999998</c:v>
                </c:pt>
                <c:pt idx="122700">
                  <c:v>-125.06249999999997</c:v>
                </c:pt>
                <c:pt idx="122701">
                  <c:v>-125.06049999999999</c:v>
                </c:pt>
                <c:pt idx="122702">
                  <c:v>-125.05849999999998</c:v>
                </c:pt>
                <c:pt idx="122703">
                  <c:v>-125.05649999999997</c:v>
                </c:pt>
                <c:pt idx="122704">
                  <c:v>-125.05449999999999</c:v>
                </c:pt>
                <c:pt idx="122705">
                  <c:v>-125.05249999999998</c:v>
                </c:pt>
                <c:pt idx="122706">
                  <c:v>-125.05049999999997</c:v>
                </c:pt>
                <c:pt idx="122707">
                  <c:v>-125.04849999999999</c:v>
                </c:pt>
                <c:pt idx="122708">
                  <c:v>-125.04649999999998</c:v>
                </c:pt>
                <c:pt idx="122709">
                  <c:v>-125.04449999999997</c:v>
                </c:pt>
                <c:pt idx="122710">
                  <c:v>-125.04249999999999</c:v>
                </c:pt>
                <c:pt idx="122711">
                  <c:v>-125.04049999999998</c:v>
                </c:pt>
                <c:pt idx="122712">
                  <c:v>-125.03849999999997</c:v>
                </c:pt>
                <c:pt idx="122713">
                  <c:v>-125.03649999999999</c:v>
                </c:pt>
                <c:pt idx="122714">
                  <c:v>-125.03449999999998</c:v>
                </c:pt>
                <c:pt idx="122715">
                  <c:v>-125.03249999999997</c:v>
                </c:pt>
                <c:pt idx="122716">
                  <c:v>-125.03049999999999</c:v>
                </c:pt>
                <c:pt idx="122717">
                  <c:v>-125.02849999999998</c:v>
                </c:pt>
                <c:pt idx="122718">
                  <c:v>-125.02649999999997</c:v>
                </c:pt>
                <c:pt idx="122719">
                  <c:v>-125.02449999999999</c:v>
                </c:pt>
                <c:pt idx="122720">
                  <c:v>-125.02249999999998</c:v>
                </c:pt>
                <c:pt idx="122721">
                  <c:v>-125.02049999999997</c:v>
                </c:pt>
                <c:pt idx="122722">
                  <c:v>-125.01849999999999</c:v>
                </c:pt>
                <c:pt idx="122723">
                  <c:v>-125.01649999999998</c:v>
                </c:pt>
                <c:pt idx="122724">
                  <c:v>-125.01449999999997</c:v>
                </c:pt>
                <c:pt idx="122725">
                  <c:v>-125.01249999999999</c:v>
                </c:pt>
                <c:pt idx="122726">
                  <c:v>-125.01049999999998</c:v>
                </c:pt>
                <c:pt idx="122727">
                  <c:v>-125.00849999999997</c:v>
                </c:pt>
                <c:pt idx="122728">
                  <c:v>-125.00649999999999</c:v>
                </c:pt>
                <c:pt idx="122729">
                  <c:v>-125.00449999999998</c:v>
                </c:pt>
                <c:pt idx="122730">
                  <c:v>-125.00249999999997</c:v>
                </c:pt>
                <c:pt idx="122731">
                  <c:v>-125.00049999999999</c:v>
                </c:pt>
                <c:pt idx="122732">
                  <c:v>-124.99849999999998</c:v>
                </c:pt>
                <c:pt idx="122733">
                  <c:v>-124.99649999999997</c:v>
                </c:pt>
                <c:pt idx="122734">
                  <c:v>-124.99449999999999</c:v>
                </c:pt>
                <c:pt idx="122735">
                  <c:v>-124.99249999999998</c:v>
                </c:pt>
                <c:pt idx="122736">
                  <c:v>-124.99049999999997</c:v>
                </c:pt>
                <c:pt idx="122737">
                  <c:v>-124.98849999999999</c:v>
                </c:pt>
                <c:pt idx="122738">
                  <c:v>-124.98649999999998</c:v>
                </c:pt>
                <c:pt idx="122739">
                  <c:v>-124.98449999999997</c:v>
                </c:pt>
                <c:pt idx="122740">
                  <c:v>-124.98249999999999</c:v>
                </c:pt>
                <c:pt idx="122741">
                  <c:v>-124.98049999999998</c:v>
                </c:pt>
                <c:pt idx="122742">
                  <c:v>-124.97849999999997</c:v>
                </c:pt>
                <c:pt idx="122743">
                  <c:v>-124.97649999999999</c:v>
                </c:pt>
                <c:pt idx="122744">
                  <c:v>-124.97449999999998</c:v>
                </c:pt>
                <c:pt idx="122745">
                  <c:v>-124.97249999999997</c:v>
                </c:pt>
                <c:pt idx="122746">
                  <c:v>-124.97049999999999</c:v>
                </c:pt>
                <c:pt idx="122747">
                  <c:v>-124.96849999999998</c:v>
                </c:pt>
                <c:pt idx="122748">
                  <c:v>-124.96649999999997</c:v>
                </c:pt>
                <c:pt idx="122749">
                  <c:v>-124.96449999999999</c:v>
                </c:pt>
                <c:pt idx="122750">
                  <c:v>-124.96249999999998</c:v>
                </c:pt>
                <c:pt idx="122751">
                  <c:v>-124.96049999999997</c:v>
                </c:pt>
                <c:pt idx="122752">
                  <c:v>-124.95849999999999</c:v>
                </c:pt>
                <c:pt idx="122753">
                  <c:v>-124.95649999999998</c:v>
                </c:pt>
                <c:pt idx="122754">
                  <c:v>-124.95449999999997</c:v>
                </c:pt>
                <c:pt idx="122755">
                  <c:v>-124.95249999999999</c:v>
                </c:pt>
                <c:pt idx="122756">
                  <c:v>-124.95049999999998</c:v>
                </c:pt>
                <c:pt idx="122757">
                  <c:v>-124.94849999999997</c:v>
                </c:pt>
                <c:pt idx="122758">
                  <c:v>-124.94649999999999</c:v>
                </c:pt>
                <c:pt idx="122759">
                  <c:v>-124.94449999999998</c:v>
                </c:pt>
                <c:pt idx="122760">
                  <c:v>-124.94249999999997</c:v>
                </c:pt>
                <c:pt idx="122761">
                  <c:v>-124.94049999999999</c:v>
                </c:pt>
                <c:pt idx="122762">
                  <c:v>-124.93849999999998</c:v>
                </c:pt>
                <c:pt idx="122763">
                  <c:v>-124.93649999999997</c:v>
                </c:pt>
                <c:pt idx="122764">
                  <c:v>-124.93449999999999</c:v>
                </c:pt>
                <c:pt idx="122765">
                  <c:v>-124.93249999999998</c:v>
                </c:pt>
                <c:pt idx="122766">
                  <c:v>-124.93049999999997</c:v>
                </c:pt>
                <c:pt idx="122767">
                  <c:v>-124.92849999999999</c:v>
                </c:pt>
                <c:pt idx="122768">
                  <c:v>-124.92649999999998</c:v>
                </c:pt>
                <c:pt idx="122769">
                  <c:v>-124.92449999999997</c:v>
                </c:pt>
                <c:pt idx="122770">
                  <c:v>-124.92249999999999</c:v>
                </c:pt>
                <c:pt idx="122771">
                  <c:v>-124.92049999999998</c:v>
                </c:pt>
                <c:pt idx="122772">
                  <c:v>-124.91849999999997</c:v>
                </c:pt>
                <c:pt idx="122773">
                  <c:v>-124.91649999999998</c:v>
                </c:pt>
                <c:pt idx="122774">
                  <c:v>-124.91449999999998</c:v>
                </c:pt>
                <c:pt idx="122775">
                  <c:v>-124.91249999999997</c:v>
                </c:pt>
                <c:pt idx="122776">
                  <c:v>-124.91049999999998</c:v>
                </c:pt>
                <c:pt idx="122777">
                  <c:v>-124.90849999999998</c:v>
                </c:pt>
                <c:pt idx="122778">
                  <c:v>-124.90649999999997</c:v>
                </c:pt>
                <c:pt idx="122779">
                  <c:v>-124.90449999999998</c:v>
                </c:pt>
                <c:pt idx="122780">
                  <c:v>-124.90249999999997</c:v>
                </c:pt>
                <c:pt idx="122781">
                  <c:v>-124.90049999999997</c:v>
                </c:pt>
                <c:pt idx="122782">
                  <c:v>-124.89849999999998</c:v>
                </c:pt>
                <c:pt idx="122783">
                  <c:v>-124.89649999999997</c:v>
                </c:pt>
                <c:pt idx="122784">
                  <c:v>-124.89449999999997</c:v>
                </c:pt>
                <c:pt idx="122785">
                  <c:v>-124.89249999999998</c:v>
                </c:pt>
                <c:pt idx="122786">
                  <c:v>-124.89049999999997</c:v>
                </c:pt>
                <c:pt idx="122787">
                  <c:v>-124.88849999999996</c:v>
                </c:pt>
                <c:pt idx="122788">
                  <c:v>-124.88649999999998</c:v>
                </c:pt>
                <c:pt idx="122789">
                  <c:v>-124.88449999999997</c:v>
                </c:pt>
                <c:pt idx="122790">
                  <c:v>-124.88249999999996</c:v>
                </c:pt>
                <c:pt idx="122791">
                  <c:v>-124.88049999999998</c:v>
                </c:pt>
                <c:pt idx="122792">
                  <c:v>-124.87849999999997</c:v>
                </c:pt>
                <c:pt idx="122793">
                  <c:v>-124.87649999999996</c:v>
                </c:pt>
                <c:pt idx="122794">
                  <c:v>-124.87449999999998</c:v>
                </c:pt>
                <c:pt idx="122795">
                  <c:v>-124.87249999999997</c:v>
                </c:pt>
                <c:pt idx="122796">
                  <c:v>-124.87049999999996</c:v>
                </c:pt>
                <c:pt idx="122797">
                  <c:v>-124.86849999999998</c:v>
                </c:pt>
                <c:pt idx="122798">
                  <c:v>-124.86649999999997</c:v>
                </c:pt>
                <c:pt idx="122799">
                  <c:v>-124.86449999999996</c:v>
                </c:pt>
                <c:pt idx="122800">
                  <c:v>-124.86249999999998</c:v>
                </c:pt>
                <c:pt idx="122801">
                  <c:v>-124.86049999999997</c:v>
                </c:pt>
                <c:pt idx="122802">
                  <c:v>-124.85849999999996</c:v>
                </c:pt>
                <c:pt idx="122803">
                  <c:v>-124.85649999999998</c:v>
                </c:pt>
                <c:pt idx="122804">
                  <c:v>-124.85449999999997</c:v>
                </c:pt>
                <c:pt idx="122805">
                  <c:v>-124.85249999999996</c:v>
                </c:pt>
                <c:pt idx="122806">
                  <c:v>-124.85049999999998</c:v>
                </c:pt>
                <c:pt idx="122807">
                  <c:v>-124.84849999999997</c:v>
                </c:pt>
                <c:pt idx="122808">
                  <c:v>-124.84649999999996</c:v>
                </c:pt>
                <c:pt idx="122809">
                  <c:v>-124.84449999999998</c:v>
                </c:pt>
                <c:pt idx="122810">
                  <c:v>-124.84249999999997</c:v>
                </c:pt>
                <c:pt idx="122811">
                  <c:v>-124.84049999999996</c:v>
                </c:pt>
                <c:pt idx="122812">
                  <c:v>-124.83849999999998</c:v>
                </c:pt>
                <c:pt idx="122813">
                  <c:v>-124.83649999999997</c:v>
                </c:pt>
                <c:pt idx="122814">
                  <c:v>-124.83449999999999</c:v>
                </c:pt>
                <c:pt idx="122815">
                  <c:v>-124.83249999999998</c:v>
                </c:pt>
                <c:pt idx="122816">
                  <c:v>-124.83049999999997</c:v>
                </c:pt>
                <c:pt idx="122817">
                  <c:v>-124.82849999999999</c:v>
                </c:pt>
                <c:pt idx="122818">
                  <c:v>-124.82649999999998</c:v>
                </c:pt>
                <c:pt idx="122819">
                  <c:v>-124.82449999999997</c:v>
                </c:pt>
                <c:pt idx="122820">
                  <c:v>-124.82249999999999</c:v>
                </c:pt>
                <c:pt idx="122821">
                  <c:v>-124.82049999999998</c:v>
                </c:pt>
                <c:pt idx="122822">
                  <c:v>-124.81849999999997</c:v>
                </c:pt>
                <c:pt idx="122823">
                  <c:v>-124.81649999999999</c:v>
                </c:pt>
                <c:pt idx="122824">
                  <c:v>-124.81449999999998</c:v>
                </c:pt>
                <c:pt idx="122825">
                  <c:v>-124.81249999999997</c:v>
                </c:pt>
                <c:pt idx="122826">
                  <c:v>-124.81049999999999</c:v>
                </c:pt>
                <c:pt idx="122827">
                  <c:v>-124.80849999999998</c:v>
                </c:pt>
                <c:pt idx="122828">
                  <c:v>-124.80649999999997</c:v>
                </c:pt>
                <c:pt idx="122829">
                  <c:v>-124.80449999999999</c:v>
                </c:pt>
                <c:pt idx="122830">
                  <c:v>-124.80249999999998</c:v>
                </c:pt>
                <c:pt idx="122831">
                  <c:v>-124.80049999999997</c:v>
                </c:pt>
                <c:pt idx="122832">
                  <c:v>-124.79849999999999</c:v>
                </c:pt>
                <c:pt idx="122833">
                  <c:v>-124.79649999999998</c:v>
                </c:pt>
                <c:pt idx="122834">
                  <c:v>-124.79449999999997</c:v>
                </c:pt>
                <c:pt idx="122835">
                  <c:v>-124.79249999999999</c:v>
                </c:pt>
                <c:pt idx="122836">
                  <c:v>-124.79049999999998</c:v>
                </c:pt>
                <c:pt idx="122837">
                  <c:v>-124.78849999999997</c:v>
                </c:pt>
                <c:pt idx="122838">
                  <c:v>-124.78649999999999</c:v>
                </c:pt>
                <c:pt idx="122839">
                  <c:v>-124.78449999999998</c:v>
                </c:pt>
                <c:pt idx="122840">
                  <c:v>-124.78249999999997</c:v>
                </c:pt>
                <c:pt idx="122841">
                  <c:v>-124.78049999999999</c:v>
                </c:pt>
                <c:pt idx="122842">
                  <c:v>-124.77849999999998</c:v>
                </c:pt>
                <c:pt idx="122843">
                  <c:v>-124.77649999999997</c:v>
                </c:pt>
                <c:pt idx="122844">
                  <c:v>-124.77449999999999</c:v>
                </c:pt>
                <c:pt idx="122845">
                  <c:v>-124.77249999999998</c:v>
                </c:pt>
                <c:pt idx="122846">
                  <c:v>-124.77049999999997</c:v>
                </c:pt>
                <c:pt idx="122847">
                  <c:v>-124.76849999999999</c:v>
                </c:pt>
                <c:pt idx="122848">
                  <c:v>-124.76649999999998</c:v>
                </c:pt>
                <c:pt idx="122849">
                  <c:v>-124.76449999999997</c:v>
                </c:pt>
                <c:pt idx="122850">
                  <c:v>-124.76249999999999</c:v>
                </c:pt>
                <c:pt idx="122851">
                  <c:v>-124.76049999999998</c:v>
                </c:pt>
                <c:pt idx="122852">
                  <c:v>-124.75849999999997</c:v>
                </c:pt>
                <c:pt idx="122853">
                  <c:v>-124.75649999999999</c:v>
                </c:pt>
                <c:pt idx="122854">
                  <c:v>-124.75449999999998</c:v>
                </c:pt>
                <c:pt idx="122855">
                  <c:v>-124.75249999999997</c:v>
                </c:pt>
                <c:pt idx="122856">
                  <c:v>-124.75049999999999</c:v>
                </c:pt>
                <c:pt idx="122857">
                  <c:v>-124.74849999999998</c:v>
                </c:pt>
                <c:pt idx="122858">
                  <c:v>-124.74649999999997</c:v>
                </c:pt>
                <c:pt idx="122859">
                  <c:v>-124.74449999999999</c:v>
                </c:pt>
                <c:pt idx="122860">
                  <c:v>-124.74249999999998</c:v>
                </c:pt>
                <c:pt idx="122861">
                  <c:v>-124.74049999999997</c:v>
                </c:pt>
                <c:pt idx="122862">
                  <c:v>-124.73849999999999</c:v>
                </c:pt>
                <c:pt idx="122863">
                  <c:v>-124.73649999999998</c:v>
                </c:pt>
                <c:pt idx="122864">
                  <c:v>-124.73449999999997</c:v>
                </c:pt>
                <c:pt idx="122865">
                  <c:v>-124.73249999999999</c:v>
                </c:pt>
                <c:pt idx="122866">
                  <c:v>-124.73049999999998</c:v>
                </c:pt>
                <c:pt idx="122867">
                  <c:v>-124.72849999999997</c:v>
                </c:pt>
                <c:pt idx="122868">
                  <c:v>-124.72649999999999</c:v>
                </c:pt>
                <c:pt idx="122869">
                  <c:v>-124.72449999999998</c:v>
                </c:pt>
                <c:pt idx="122870">
                  <c:v>-124.72249999999997</c:v>
                </c:pt>
                <c:pt idx="122871">
                  <c:v>-124.72049999999999</c:v>
                </c:pt>
                <c:pt idx="122872">
                  <c:v>-124.71849999999998</c:v>
                </c:pt>
                <c:pt idx="122873">
                  <c:v>-124.71649999999997</c:v>
                </c:pt>
                <c:pt idx="122874">
                  <c:v>-124.71449999999999</c:v>
                </c:pt>
                <c:pt idx="122875">
                  <c:v>-124.71249999999998</c:v>
                </c:pt>
                <c:pt idx="122876">
                  <c:v>-124.71049999999997</c:v>
                </c:pt>
                <c:pt idx="122877">
                  <c:v>-124.70849999999999</c:v>
                </c:pt>
                <c:pt idx="122878">
                  <c:v>-124.70649999999998</c:v>
                </c:pt>
                <c:pt idx="122879">
                  <c:v>-124.70449999999997</c:v>
                </c:pt>
                <c:pt idx="122880">
                  <c:v>-124.70249999999999</c:v>
                </c:pt>
                <c:pt idx="122881">
                  <c:v>-124.70049999999998</c:v>
                </c:pt>
                <c:pt idx="122882">
                  <c:v>-124.69849999999997</c:v>
                </c:pt>
                <c:pt idx="122883">
                  <c:v>-124.69649999999999</c:v>
                </c:pt>
                <c:pt idx="122884">
                  <c:v>-124.69449999999998</c:v>
                </c:pt>
                <c:pt idx="122885">
                  <c:v>-124.69249999999997</c:v>
                </c:pt>
                <c:pt idx="122886">
                  <c:v>-124.69049999999999</c:v>
                </c:pt>
                <c:pt idx="122887">
                  <c:v>-124.68849999999998</c:v>
                </c:pt>
                <c:pt idx="122888">
                  <c:v>-124.68649999999997</c:v>
                </c:pt>
                <c:pt idx="122889">
                  <c:v>-124.68449999999999</c:v>
                </c:pt>
                <c:pt idx="122890">
                  <c:v>-124.68249999999998</c:v>
                </c:pt>
                <c:pt idx="122891">
                  <c:v>-124.68049999999997</c:v>
                </c:pt>
                <c:pt idx="122892">
                  <c:v>-124.67849999999999</c:v>
                </c:pt>
                <c:pt idx="122893">
                  <c:v>-124.67649999999998</c:v>
                </c:pt>
                <c:pt idx="122894">
                  <c:v>-124.67449999999997</c:v>
                </c:pt>
                <c:pt idx="122895">
                  <c:v>-124.67249999999999</c:v>
                </c:pt>
                <c:pt idx="122896">
                  <c:v>-124.67049999999998</c:v>
                </c:pt>
                <c:pt idx="122897">
                  <c:v>-124.66849999999997</c:v>
                </c:pt>
                <c:pt idx="122898">
                  <c:v>-124.66649999999998</c:v>
                </c:pt>
                <c:pt idx="122899">
                  <c:v>-124.66449999999998</c:v>
                </c:pt>
                <c:pt idx="122900">
                  <c:v>-124.66249999999997</c:v>
                </c:pt>
                <c:pt idx="122901">
                  <c:v>-124.66049999999998</c:v>
                </c:pt>
                <c:pt idx="122902">
                  <c:v>-124.65849999999998</c:v>
                </c:pt>
                <c:pt idx="122903">
                  <c:v>-124.65649999999997</c:v>
                </c:pt>
                <c:pt idx="122904">
                  <c:v>-124.65449999999998</c:v>
                </c:pt>
                <c:pt idx="122905">
                  <c:v>-124.65249999999997</c:v>
                </c:pt>
                <c:pt idx="122906">
                  <c:v>-124.65049999999997</c:v>
                </c:pt>
                <c:pt idx="122907">
                  <c:v>-124.64849999999998</c:v>
                </c:pt>
                <c:pt idx="122908">
                  <c:v>-124.64649999999997</c:v>
                </c:pt>
                <c:pt idx="122909">
                  <c:v>-124.64449999999997</c:v>
                </c:pt>
                <c:pt idx="122910">
                  <c:v>-124.64249999999998</c:v>
                </c:pt>
                <c:pt idx="122911">
                  <c:v>-124.64049999999997</c:v>
                </c:pt>
                <c:pt idx="122912">
                  <c:v>-124.63849999999996</c:v>
                </c:pt>
                <c:pt idx="122913">
                  <c:v>-124.63649999999998</c:v>
                </c:pt>
                <c:pt idx="122914">
                  <c:v>-124.63449999999997</c:v>
                </c:pt>
                <c:pt idx="122915">
                  <c:v>-124.63249999999996</c:v>
                </c:pt>
                <c:pt idx="122916">
                  <c:v>-124.63049999999998</c:v>
                </c:pt>
                <c:pt idx="122917">
                  <c:v>-124.62849999999997</c:v>
                </c:pt>
                <c:pt idx="122918">
                  <c:v>-124.62649999999996</c:v>
                </c:pt>
                <c:pt idx="122919">
                  <c:v>-124.62449999999998</c:v>
                </c:pt>
                <c:pt idx="122920">
                  <c:v>-124.62249999999997</c:v>
                </c:pt>
                <c:pt idx="122921">
                  <c:v>-124.62049999999996</c:v>
                </c:pt>
                <c:pt idx="122922">
                  <c:v>-124.61849999999998</c:v>
                </c:pt>
                <c:pt idx="122923">
                  <c:v>-124.61649999999997</c:v>
                </c:pt>
                <c:pt idx="122924">
                  <c:v>-124.61449999999996</c:v>
                </c:pt>
                <c:pt idx="122925">
                  <c:v>-124.61249999999998</c:v>
                </c:pt>
                <c:pt idx="122926">
                  <c:v>-124.61049999999997</c:v>
                </c:pt>
                <c:pt idx="122927">
                  <c:v>-124.60849999999996</c:v>
                </c:pt>
                <c:pt idx="122928">
                  <c:v>-124.60649999999998</c:v>
                </c:pt>
                <c:pt idx="122929">
                  <c:v>-124.60449999999997</c:v>
                </c:pt>
                <c:pt idx="122930">
                  <c:v>-124.60249999999996</c:v>
                </c:pt>
                <c:pt idx="122931">
                  <c:v>-124.60049999999998</c:v>
                </c:pt>
                <c:pt idx="122932">
                  <c:v>-124.59849999999997</c:v>
                </c:pt>
                <c:pt idx="122933">
                  <c:v>-124.59649999999996</c:v>
                </c:pt>
                <c:pt idx="122934">
                  <c:v>-124.59449999999998</c:v>
                </c:pt>
                <c:pt idx="122935">
                  <c:v>-124.59249999999997</c:v>
                </c:pt>
                <c:pt idx="122936">
                  <c:v>-124.59049999999996</c:v>
                </c:pt>
                <c:pt idx="122937">
                  <c:v>-124.58849999999998</c:v>
                </c:pt>
                <c:pt idx="122938">
                  <c:v>-124.58649999999997</c:v>
                </c:pt>
                <c:pt idx="122939">
                  <c:v>-124.58449999999999</c:v>
                </c:pt>
                <c:pt idx="122940">
                  <c:v>-124.58249999999998</c:v>
                </c:pt>
                <c:pt idx="122941">
                  <c:v>-124.58049999999997</c:v>
                </c:pt>
                <c:pt idx="122942">
                  <c:v>-124.57849999999999</c:v>
                </c:pt>
                <c:pt idx="122943">
                  <c:v>-124.57649999999998</c:v>
                </c:pt>
                <c:pt idx="122944">
                  <c:v>-124.57449999999997</c:v>
                </c:pt>
                <c:pt idx="122945">
                  <c:v>-124.57249999999999</c:v>
                </c:pt>
                <c:pt idx="122946">
                  <c:v>-124.57049999999998</c:v>
                </c:pt>
                <c:pt idx="122947">
                  <c:v>-124.56849999999997</c:v>
                </c:pt>
                <c:pt idx="122948">
                  <c:v>-124.56649999999999</c:v>
                </c:pt>
                <c:pt idx="122949">
                  <c:v>-124.56449999999998</c:v>
                </c:pt>
                <c:pt idx="122950">
                  <c:v>-124.56249999999997</c:v>
                </c:pt>
                <c:pt idx="122951">
                  <c:v>-124.56049999999999</c:v>
                </c:pt>
                <c:pt idx="122952">
                  <c:v>-124.55849999999998</c:v>
                </c:pt>
                <c:pt idx="122953">
                  <c:v>-124.55649999999997</c:v>
                </c:pt>
                <c:pt idx="122954">
                  <c:v>-124.55449999999999</c:v>
                </c:pt>
                <c:pt idx="122955">
                  <c:v>-124.55249999999998</c:v>
                </c:pt>
                <c:pt idx="122956">
                  <c:v>-124.55049999999997</c:v>
                </c:pt>
                <c:pt idx="122957">
                  <c:v>-124.54849999999999</c:v>
                </c:pt>
                <c:pt idx="122958">
                  <c:v>-124.54649999999998</c:v>
                </c:pt>
                <c:pt idx="122959">
                  <c:v>-124.54449999999997</c:v>
                </c:pt>
                <c:pt idx="122960">
                  <c:v>-124.54249999999999</c:v>
                </c:pt>
                <c:pt idx="122961">
                  <c:v>-124.54049999999998</c:v>
                </c:pt>
                <c:pt idx="122962">
                  <c:v>-124.53849999999997</c:v>
                </c:pt>
                <c:pt idx="122963">
                  <c:v>-124.53649999999999</c:v>
                </c:pt>
                <c:pt idx="122964">
                  <c:v>-124.53449999999998</c:v>
                </c:pt>
                <c:pt idx="122965">
                  <c:v>-124.53249999999997</c:v>
                </c:pt>
                <c:pt idx="122966">
                  <c:v>-124.53049999999999</c:v>
                </c:pt>
                <c:pt idx="122967">
                  <c:v>-124.52849999999998</c:v>
                </c:pt>
                <c:pt idx="122968">
                  <c:v>-124.52649999999997</c:v>
                </c:pt>
                <c:pt idx="122969">
                  <c:v>-124.52449999999999</c:v>
                </c:pt>
                <c:pt idx="122970">
                  <c:v>-124.52249999999998</c:v>
                </c:pt>
                <c:pt idx="122971">
                  <c:v>-124.52049999999997</c:v>
                </c:pt>
                <c:pt idx="122972">
                  <c:v>-124.51849999999999</c:v>
                </c:pt>
                <c:pt idx="122973">
                  <c:v>-124.51649999999998</c:v>
                </c:pt>
                <c:pt idx="122974">
                  <c:v>-124.51449999999997</c:v>
                </c:pt>
                <c:pt idx="122975">
                  <c:v>-124.51249999999999</c:v>
                </c:pt>
                <c:pt idx="122976">
                  <c:v>-124.51049999999998</c:v>
                </c:pt>
                <c:pt idx="122977">
                  <c:v>-124.50849999999997</c:v>
                </c:pt>
                <c:pt idx="122978">
                  <c:v>-124.50649999999999</c:v>
                </c:pt>
                <c:pt idx="122979">
                  <c:v>-124.50449999999998</c:v>
                </c:pt>
                <c:pt idx="122980">
                  <c:v>-124.50249999999997</c:v>
                </c:pt>
                <c:pt idx="122981">
                  <c:v>-124.50049999999999</c:v>
                </c:pt>
                <c:pt idx="122982">
                  <c:v>-124.49849999999998</c:v>
                </c:pt>
                <c:pt idx="122983">
                  <c:v>-124.49649999999997</c:v>
                </c:pt>
                <c:pt idx="122984">
                  <c:v>-124.49449999999999</c:v>
                </c:pt>
                <c:pt idx="122985">
                  <c:v>-124.49249999999998</c:v>
                </c:pt>
                <c:pt idx="122986">
                  <c:v>-124.49049999999997</c:v>
                </c:pt>
                <c:pt idx="122987">
                  <c:v>-124.48849999999999</c:v>
                </c:pt>
                <c:pt idx="122988">
                  <c:v>-124.48649999999998</c:v>
                </c:pt>
                <c:pt idx="122989">
                  <c:v>-124.48449999999997</c:v>
                </c:pt>
                <c:pt idx="122990">
                  <c:v>-124.48249999999999</c:v>
                </c:pt>
                <c:pt idx="122991">
                  <c:v>-124.48049999999998</c:v>
                </c:pt>
                <c:pt idx="122992">
                  <c:v>-124.47849999999997</c:v>
                </c:pt>
                <c:pt idx="122993">
                  <c:v>-124.47649999999999</c:v>
                </c:pt>
                <c:pt idx="122994">
                  <c:v>-124.47449999999998</c:v>
                </c:pt>
                <c:pt idx="122995">
                  <c:v>-124.47249999999997</c:v>
                </c:pt>
                <c:pt idx="122996">
                  <c:v>-124.47049999999999</c:v>
                </c:pt>
                <c:pt idx="122997">
                  <c:v>-124.46849999999998</c:v>
                </c:pt>
                <c:pt idx="122998">
                  <c:v>-124.46649999999997</c:v>
                </c:pt>
                <c:pt idx="122999">
                  <c:v>-124.46449999999999</c:v>
                </c:pt>
                <c:pt idx="123000">
                  <c:v>-124.46249999999998</c:v>
                </c:pt>
                <c:pt idx="123001">
                  <c:v>-124.46049999999997</c:v>
                </c:pt>
                <c:pt idx="123002">
                  <c:v>-124.45849999999999</c:v>
                </c:pt>
                <c:pt idx="123003">
                  <c:v>-124.45649999999998</c:v>
                </c:pt>
                <c:pt idx="123004">
                  <c:v>-124.45449999999997</c:v>
                </c:pt>
                <c:pt idx="123005">
                  <c:v>-124.45249999999999</c:v>
                </c:pt>
                <c:pt idx="123006">
                  <c:v>-124.45049999999998</c:v>
                </c:pt>
                <c:pt idx="123007">
                  <c:v>-124.44849999999997</c:v>
                </c:pt>
                <c:pt idx="123008">
                  <c:v>-124.44649999999999</c:v>
                </c:pt>
                <c:pt idx="123009">
                  <c:v>-124.44449999999998</c:v>
                </c:pt>
                <c:pt idx="123010">
                  <c:v>-124.44249999999997</c:v>
                </c:pt>
                <c:pt idx="123011">
                  <c:v>-124.44049999999999</c:v>
                </c:pt>
                <c:pt idx="123012">
                  <c:v>-124.43849999999998</c:v>
                </c:pt>
                <c:pt idx="123013">
                  <c:v>-124.43649999999997</c:v>
                </c:pt>
                <c:pt idx="123014">
                  <c:v>-124.43449999999999</c:v>
                </c:pt>
                <c:pt idx="123015">
                  <c:v>-124.43249999999998</c:v>
                </c:pt>
                <c:pt idx="123016">
                  <c:v>-124.43049999999997</c:v>
                </c:pt>
                <c:pt idx="123017">
                  <c:v>-124.42849999999999</c:v>
                </c:pt>
                <c:pt idx="123018">
                  <c:v>-124.42649999999998</c:v>
                </c:pt>
                <c:pt idx="123019">
                  <c:v>-124.42449999999997</c:v>
                </c:pt>
                <c:pt idx="123020">
                  <c:v>-124.42249999999999</c:v>
                </c:pt>
                <c:pt idx="123021">
                  <c:v>-124.42049999999998</c:v>
                </c:pt>
                <c:pt idx="123022">
                  <c:v>-124.41849999999997</c:v>
                </c:pt>
                <c:pt idx="123023">
                  <c:v>-124.41649999999998</c:v>
                </c:pt>
                <c:pt idx="123024">
                  <c:v>-124.41449999999998</c:v>
                </c:pt>
                <c:pt idx="123025">
                  <c:v>-124.41249999999997</c:v>
                </c:pt>
                <c:pt idx="123026">
                  <c:v>-124.41049999999998</c:v>
                </c:pt>
                <c:pt idx="123027">
                  <c:v>-124.40849999999998</c:v>
                </c:pt>
                <c:pt idx="123028">
                  <c:v>-124.40649999999997</c:v>
                </c:pt>
                <c:pt idx="123029">
                  <c:v>-124.40449999999998</c:v>
                </c:pt>
                <c:pt idx="123030">
                  <c:v>-124.40249999999997</c:v>
                </c:pt>
                <c:pt idx="123031">
                  <c:v>-124.40049999999997</c:v>
                </c:pt>
                <c:pt idx="123032">
                  <c:v>-124.39849999999998</c:v>
                </c:pt>
                <c:pt idx="123033">
                  <c:v>-124.39649999999997</c:v>
                </c:pt>
                <c:pt idx="123034">
                  <c:v>-124.39449999999997</c:v>
                </c:pt>
                <c:pt idx="123035">
                  <c:v>-124.39249999999998</c:v>
                </c:pt>
                <c:pt idx="123036">
                  <c:v>-124.39049999999997</c:v>
                </c:pt>
                <c:pt idx="123037">
                  <c:v>-124.38849999999996</c:v>
                </c:pt>
                <c:pt idx="123038">
                  <c:v>-124.38649999999998</c:v>
                </c:pt>
                <c:pt idx="123039">
                  <c:v>-124.38449999999997</c:v>
                </c:pt>
                <c:pt idx="123040">
                  <c:v>-124.38249999999996</c:v>
                </c:pt>
                <c:pt idx="123041">
                  <c:v>-124.38049999999998</c:v>
                </c:pt>
                <c:pt idx="123042">
                  <c:v>-124.37849999999997</c:v>
                </c:pt>
                <c:pt idx="123043">
                  <c:v>-124.37649999999996</c:v>
                </c:pt>
                <c:pt idx="123044">
                  <c:v>-124.37449999999998</c:v>
                </c:pt>
                <c:pt idx="123045">
                  <c:v>-124.37249999999997</c:v>
                </c:pt>
                <c:pt idx="123046">
                  <c:v>-124.37049999999996</c:v>
                </c:pt>
                <c:pt idx="123047">
                  <c:v>-124.36849999999998</c:v>
                </c:pt>
                <c:pt idx="123048">
                  <c:v>-124.36649999999997</c:v>
                </c:pt>
                <c:pt idx="123049">
                  <c:v>-124.36449999999996</c:v>
                </c:pt>
                <c:pt idx="123050">
                  <c:v>-124.36249999999998</c:v>
                </c:pt>
                <c:pt idx="123051">
                  <c:v>-124.36049999999997</c:v>
                </c:pt>
                <c:pt idx="123052">
                  <c:v>-124.35849999999996</c:v>
                </c:pt>
                <c:pt idx="123053">
                  <c:v>-124.35649999999998</c:v>
                </c:pt>
                <c:pt idx="123054">
                  <c:v>-124.35449999999997</c:v>
                </c:pt>
                <c:pt idx="123055">
                  <c:v>-124.35249999999996</c:v>
                </c:pt>
                <c:pt idx="123056">
                  <c:v>-124.35049999999998</c:v>
                </c:pt>
                <c:pt idx="123057">
                  <c:v>-124.34849999999997</c:v>
                </c:pt>
                <c:pt idx="123058">
                  <c:v>-124.34649999999996</c:v>
                </c:pt>
                <c:pt idx="123059">
                  <c:v>-124.34449999999998</c:v>
                </c:pt>
                <c:pt idx="123060">
                  <c:v>-124.34249999999997</c:v>
                </c:pt>
                <c:pt idx="123061">
                  <c:v>-124.34049999999996</c:v>
                </c:pt>
                <c:pt idx="123062">
                  <c:v>-124.33849999999998</c:v>
                </c:pt>
                <c:pt idx="123063">
                  <c:v>-124.33649999999997</c:v>
                </c:pt>
                <c:pt idx="123064">
                  <c:v>-124.33449999999999</c:v>
                </c:pt>
                <c:pt idx="123065">
                  <c:v>-124.33249999999998</c:v>
                </c:pt>
                <c:pt idx="123066">
                  <c:v>-124.33049999999997</c:v>
                </c:pt>
                <c:pt idx="123067">
                  <c:v>-124.32849999999999</c:v>
                </c:pt>
                <c:pt idx="123068">
                  <c:v>-124.32649999999998</c:v>
                </c:pt>
                <c:pt idx="123069">
                  <c:v>-124.32449999999997</c:v>
                </c:pt>
                <c:pt idx="123070">
                  <c:v>-124.32249999999999</c:v>
                </c:pt>
                <c:pt idx="123071">
                  <c:v>-124.32049999999998</c:v>
                </c:pt>
                <c:pt idx="123072">
                  <c:v>-124.31849999999997</c:v>
                </c:pt>
                <c:pt idx="123073">
                  <c:v>-124.31649999999999</c:v>
                </c:pt>
                <c:pt idx="123074">
                  <c:v>-124.31449999999998</c:v>
                </c:pt>
                <c:pt idx="123075">
                  <c:v>-124.31249999999997</c:v>
                </c:pt>
                <c:pt idx="123076">
                  <c:v>-124.31049999999999</c:v>
                </c:pt>
                <c:pt idx="123077">
                  <c:v>-124.30849999999998</c:v>
                </c:pt>
                <c:pt idx="123078">
                  <c:v>-124.30649999999997</c:v>
                </c:pt>
                <c:pt idx="123079">
                  <c:v>-124.30449999999999</c:v>
                </c:pt>
                <c:pt idx="123080">
                  <c:v>-124.30249999999998</c:v>
                </c:pt>
                <c:pt idx="123081">
                  <c:v>-124.30049999999997</c:v>
                </c:pt>
                <c:pt idx="123082">
                  <c:v>-124.29849999999999</c:v>
                </c:pt>
                <c:pt idx="123083">
                  <c:v>-124.29649999999998</c:v>
                </c:pt>
                <c:pt idx="123084">
                  <c:v>-124.29449999999997</c:v>
                </c:pt>
                <c:pt idx="123085">
                  <c:v>-124.29249999999999</c:v>
                </c:pt>
                <c:pt idx="123086">
                  <c:v>-124.29049999999998</c:v>
                </c:pt>
                <c:pt idx="123087">
                  <c:v>-124.28849999999997</c:v>
                </c:pt>
                <c:pt idx="123088">
                  <c:v>-124.28649999999999</c:v>
                </c:pt>
                <c:pt idx="123089">
                  <c:v>-124.28449999999998</c:v>
                </c:pt>
                <c:pt idx="123090">
                  <c:v>-124.28249999999997</c:v>
                </c:pt>
                <c:pt idx="123091">
                  <c:v>-124.28049999999999</c:v>
                </c:pt>
                <c:pt idx="123092">
                  <c:v>-124.27849999999998</c:v>
                </c:pt>
                <c:pt idx="123093">
                  <c:v>-124.27649999999997</c:v>
                </c:pt>
                <c:pt idx="123094">
                  <c:v>-124.27449999999999</c:v>
                </c:pt>
                <c:pt idx="123095">
                  <c:v>-124.27249999999998</c:v>
                </c:pt>
                <c:pt idx="123096">
                  <c:v>-124.27049999999997</c:v>
                </c:pt>
                <c:pt idx="123097">
                  <c:v>-124.26849999999999</c:v>
                </c:pt>
                <c:pt idx="123098">
                  <c:v>-124.26649999999998</c:v>
                </c:pt>
                <c:pt idx="123099">
                  <c:v>-124.26449999999997</c:v>
                </c:pt>
                <c:pt idx="123100">
                  <c:v>-124.26249999999999</c:v>
                </c:pt>
                <c:pt idx="123101">
                  <c:v>-124.26049999999998</c:v>
                </c:pt>
                <c:pt idx="123102">
                  <c:v>-124.25849999999997</c:v>
                </c:pt>
                <c:pt idx="123103">
                  <c:v>-124.25649999999999</c:v>
                </c:pt>
                <c:pt idx="123104">
                  <c:v>-124.25449999999998</c:v>
                </c:pt>
                <c:pt idx="123105">
                  <c:v>-124.25249999999997</c:v>
                </c:pt>
                <c:pt idx="123106">
                  <c:v>-124.25049999999999</c:v>
                </c:pt>
                <c:pt idx="123107">
                  <c:v>-124.24849999999998</c:v>
                </c:pt>
                <c:pt idx="123108">
                  <c:v>-124.24649999999997</c:v>
                </c:pt>
                <c:pt idx="123109">
                  <c:v>-124.24449999999999</c:v>
                </c:pt>
                <c:pt idx="123110">
                  <c:v>-124.24249999999998</c:v>
                </c:pt>
                <c:pt idx="123111">
                  <c:v>-124.24049999999997</c:v>
                </c:pt>
                <c:pt idx="123112">
                  <c:v>-124.23849999999999</c:v>
                </c:pt>
                <c:pt idx="123113">
                  <c:v>-124.23649999999998</c:v>
                </c:pt>
                <c:pt idx="123114">
                  <c:v>-124.23449999999997</c:v>
                </c:pt>
                <c:pt idx="123115">
                  <c:v>-124.23249999999999</c:v>
                </c:pt>
                <c:pt idx="123116">
                  <c:v>-124.23049999999998</c:v>
                </c:pt>
                <c:pt idx="123117">
                  <c:v>-124.22849999999997</c:v>
                </c:pt>
                <c:pt idx="123118">
                  <c:v>-124.22649999999999</c:v>
                </c:pt>
                <c:pt idx="123119">
                  <c:v>-124.22449999999998</c:v>
                </c:pt>
                <c:pt idx="123120">
                  <c:v>-124.22249999999997</c:v>
                </c:pt>
                <c:pt idx="123121">
                  <c:v>-124.22049999999999</c:v>
                </c:pt>
                <c:pt idx="123122">
                  <c:v>-124.21849999999998</c:v>
                </c:pt>
                <c:pt idx="123123">
                  <c:v>-124.21649999999997</c:v>
                </c:pt>
                <c:pt idx="123124">
                  <c:v>-124.21449999999999</c:v>
                </c:pt>
                <c:pt idx="123125">
                  <c:v>-124.21249999999998</c:v>
                </c:pt>
                <c:pt idx="123126">
                  <c:v>-124.21049999999997</c:v>
                </c:pt>
                <c:pt idx="123127">
                  <c:v>-124.20849999999999</c:v>
                </c:pt>
                <c:pt idx="123128">
                  <c:v>-124.20649999999998</c:v>
                </c:pt>
                <c:pt idx="123129">
                  <c:v>-124.20449999999997</c:v>
                </c:pt>
                <c:pt idx="123130">
                  <c:v>-124.20249999999999</c:v>
                </c:pt>
                <c:pt idx="123131">
                  <c:v>-124.20049999999998</c:v>
                </c:pt>
                <c:pt idx="123132">
                  <c:v>-124.19849999999997</c:v>
                </c:pt>
                <c:pt idx="123133">
                  <c:v>-124.19649999999999</c:v>
                </c:pt>
                <c:pt idx="123134">
                  <c:v>-124.19449999999998</c:v>
                </c:pt>
                <c:pt idx="123135">
                  <c:v>-124.19249999999997</c:v>
                </c:pt>
                <c:pt idx="123136">
                  <c:v>-124.19049999999999</c:v>
                </c:pt>
                <c:pt idx="123137">
                  <c:v>-124.18849999999998</c:v>
                </c:pt>
                <c:pt idx="123138">
                  <c:v>-124.18649999999997</c:v>
                </c:pt>
                <c:pt idx="123139">
                  <c:v>-124.18449999999999</c:v>
                </c:pt>
                <c:pt idx="123140">
                  <c:v>-124.18249999999998</c:v>
                </c:pt>
                <c:pt idx="123141">
                  <c:v>-124.18049999999997</c:v>
                </c:pt>
                <c:pt idx="123142">
                  <c:v>-124.17849999999999</c:v>
                </c:pt>
                <c:pt idx="123143">
                  <c:v>-124.17649999999998</c:v>
                </c:pt>
                <c:pt idx="123144">
                  <c:v>-124.17449999999997</c:v>
                </c:pt>
                <c:pt idx="123145">
                  <c:v>-124.17249999999999</c:v>
                </c:pt>
                <c:pt idx="123146">
                  <c:v>-124.17049999999998</c:v>
                </c:pt>
                <c:pt idx="123147">
                  <c:v>-124.16849999999997</c:v>
                </c:pt>
                <c:pt idx="123148">
                  <c:v>-124.16649999999998</c:v>
                </c:pt>
                <c:pt idx="123149">
                  <c:v>-124.16449999999998</c:v>
                </c:pt>
                <c:pt idx="123150">
                  <c:v>-124.16249999999997</c:v>
                </c:pt>
                <c:pt idx="123151">
                  <c:v>-124.16049999999998</c:v>
                </c:pt>
                <c:pt idx="123152">
                  <c:v>-124.15849999999998</c:v>
                </c:pt>
                <c:pt idx="123153">
                  <c:v>-124.15649999999997</c:v>
                </c:pt>
                <c:pt idx="123154">
                  <c:v>-124.15449999999998</c:v>
                </c:pt>
                <c:pt idx="123155">
                  <c:v>-124.15249999999997</c:v>
                </c:pt>
                <c:pt idx="123156">
                  <c:v>-124.15049999999997</c:v>
                </c:pt>
                <c:pt idx="123157">
                  <c:v>-124.14849999999998</c:v>
                </c:pt>
                <c:pt idx="123158">
                  <c:v>-124.14649999999997</c:v>
                </c:pt>
                <c:pt idx="123159">
                  <c:v>-124.14449999999997</c:v>
                </c:pt>
                <c:pt idx="123160">
                  <c:v>-124.14249999999998</c:v>
                </c:pt>
                <c:pt idx="123161">
                  <c:v>-124.14049999999997</c:v>
                </c:pt>
                <c:pt idx="123162">
                  <c:v>-124.13849999999996</c:v>
                </c:pt>
                <c:pt idx="123163">
                  <c:v>-124.13649999999998</c:v>
                </c:pt>
                <c:pt idx="123164">
                  <c:v>-124.13449999999997</c:v>
                </c:pt>
                <c:pt idx="123165">
                  <c:v>-124.13249999999996</c:v>
                </c:pt>
                <c:pt idx="123166">
                  <c:v>-124.13049999999998</c:v>
                </c:pt>
                <c:pt idx="123167">
                  <c:v>-124.12849999999997</c:v>
                </c:pt>
                <c:pt idx="123168">
                  <c:v>-124.12649999999996</c:v>
                </c:pt>
                <c:pt idx="123169">
                  <c:v>-124.12449999999998</c:v>
                </c:pt>
                <c:pt idx="123170">
                  <c:v>-124.12249999999997</c:v>
                </c:pt>
                <c:pt idx="123171">
                  <c:v>-124.12049999999996</c:v>
                </c:pt>
                <c:pt idx="123172">
                  <c:v>-124.11849999999998</c:v>
                </c:pt>
                <c:pt idx="123173">
                  <c:v>-124.11649999999997</c:v>
                </c:pt>
                <c:pt idx="123174">
                  <c:v>-124.11449999999996</c:v>
                </c:pt>
                <c:pt idx="123175">
                  <c:v>-124.11249999999998</c:v>
                </c:pt>
                <c:pt idx="123176">
                  <c:v>-124.11049999999997</c:v>
                </c:pt>
                <c:pt idx="123177">
                  <c:v>-124.10849999999996</c:v>
                </c:pt>
                <c:pt idx="123178">
                  <c:v>-124.10649999999998</c:v>
                </c:pt>
                <c:pt idx="123179">
                  <c:v>-124.10449999999997</c:v>
                </c:pt>
                <c:pt idx="123180">
                  <c:v>-124.10249999999996</c:v>
                </c:pt>
                <c:pt idx="123181">
                  <c:v>-124.10049999999998</c:v>
                </c:pt>
                <c:pt idx="123182">
                  <c:v>-124.09849999999997</c:v>
                </c:pt>
                <c:pt idx="123183">
                  <c:v>-124.09649999999996</c:v>
                </c:pt>
                <c:pt idx="123184">
                  <c:v>-124.09449999999998</c:v>
                </c:pt>
                <c:pt idx="123185">
                  <c:v>-124.09249999999997</c:v>
                </c:pt>
                <c:pt idx="123186">
                  <c:v>-124.09049999999996</c:v>
                </c:pt>
                <c:pt idx="123187">
                  <c:v>-124.08849999999998</c:v>
                </c:pt>
                <c:pt idx="123188">
                  <c:v>-124.08649999999997</c:v>
                </c:pt>
                <c:pt idx="123189">
                  <c:v>-124.08449999999999</c:v>
                </c:pt>
                <c:pt idx="123190">
                  <c:v>-124.08249999999998</c:v>
                </c:pt>
                <c:pt idx="123191">
                  <c:v>-124.08049999999997</c:v>
                </c:pt>
                <c:pt idx="123192">
                  <c:v>-124.07849999999999</c:v>
                </c:pt>
                <c:pt idx="123193">
                  <c:v>-124.07649999999998</c:v>
                </c:pt>
                <c:pt idx="123194">
                  <c:v>-124.07449999999997</c:v>
                </c:pt>
                <c:pt idx="123195">
                  <c:v>-124.07249999999999</c:v>
                </c:pt>
                <c:pt idx="123196">
                  <c:v>-124.07049999999998</c:v>
                </c:pt>
                <c:pt idx="123197">
                  <c:v>-124.06849999999997</c:v>
                </c:pt>
                <c:pt idx="123198">
                  <c:v>-124.06649999999999</c:v>
                </c:pt>
                <c:pt idx="123199">
                  <c:v>-124.06449999999998</c:v>
                </c:pt>
                <c:pt idx="123200">
                  <c:v>-124.06249999999997</c:v>
                </c:pt>
                <c:pt idx="123201">
                  <c:v>-124.06049999999999</c:v>
                </c:pt>
                <c:pt idx="123202">
                  <c:v>-124.05849999999998</c:v>
                </c:pt>
                <c:pt idx="123203">
                  <c:v>-124.05649999999997</c:v>
                </c:pt>
                <c:pt idx="123204">
                  <c:v>-124.05449999999999</c:v>
                </c:pt>
                <c:pt idx="123205">
                  <c:v>-124.05249999999998</c:v>
                </c:pt>
                <c:pt idx="123206">
                  <c:v>-124.05049999999997</c:v>
                </c:pt>
                <c:pt idx="123207">
                  <c:v>-124.04849999999999</c:v>
                </c:pt>
                <c:pt idx="123208">
                  <c:v>-124.04649999999998</c:v>
                </c:pt>
                <c:pt idx="123209">
                  <c:v>-124.04449999999997</c:v>
                </c:pt>
                <c:pt idx="123210">
                  <c:v>-124.04249999999999</c:v>
                </c:pt>
                <c:pt idx="123211">
                  <c:v>-124.04049999999998</c:v>
                </c:pt>
                <c:pt idx="123212">
                  <c:v>-124.03849999999997</c:v>
                </c:pt>
                <c:pt idx="123213">
                  <c:v>-124.03649999999999</c:v>
                </c:pt>
                <c:pt idx="123214">
                  <c:v>-124.03449999999998</c:v>
                </c:pt>
                <c:pt idx="123215">
                  <c:v>-124.03249999999997</c:v>
                </c:pt>
                <c:pt idx="123216">
                  <c:v>-124.03049999999999</c:v>
                </c:pt>
                <c:pt idx="123217">
                  <c:v>-124.02849999999998</c:v>
                </c:pt>
                <c:pt idx="123218">
                  <c:v>-124.02649999999997</c:v>
                </c:pt>
                <c:pt idx="123219">
                  <c:v>-124.02449999999999</c:v>
                </c:pt>
                <c:pt idx="123220">
                  <c:v>-124.02249999999998</c:v>
                </c:pt>
                <c:pt idx="123221">
                  <c:v>-124.02049999999997</c:v>
                </c:pt>
                <c:pt idx="123222">
                  <c:v>-124.01849999999999</c:v>
                </c:pt>
                <c:pt idx="123223">
                  <c:v>-124.01649999999998</c:v>
                </c:pt>
                <c:pt idx="123224">
                  <c:v>-124.01449999999997</c:v>
                </c:pt>
                <c:pt idx="123225">
                  <c:v>-124.01249999999999</c:v>
                </c:pt>
                <c:pt idx="123226">
                  <c:v>-124.01049999999998</c:v>
                </c:pt>
                <c:pt idx="123227">
                  <c:v>-124.00849999999997</c:v>
                </c:pt>
                <c:pt idx="123228">
                  <c:v>-124.00649999999999</c:v>
                </c:pt>
                <c:pt idx="123229">
                  <c:v>-124.00449999999998</c:v>
                </c:pt>
                <c:pt idx="123230">
                  <c:v>-124.00249999999997</c:v>
                </c:pt>
                <c:pt idx="123231">
                  <c:v>-124.00049999999999</c:v>
                </c:pt>
                <c:pt idx="123232">
                  <c:v>-123.99849999999998</c:v>
                </c:pt>
                <c:pt idx="123233">
                  <c:v>-123.99649999999997</c:v>
                </c:pt>
                <c:pt idx="123234">
                  <c:v>-123.99449999999999</c:v>
                </c:pt>
                <c:pt idx="123235">
                  <c:v>-123.99249999999998</c:v>
                </c:pt>
                <c:pt idx="123236">
                  <c:v>-123.99049999999997</c:v>
                </c:pt>
                <c:pt idx="123237">
                  <c:v>-123.98849999999999</c:v>
                </c:pt>
                <c:pt idx="123238">
                  <c:v>-123.98649999999998</c:v>
                </c:pt>
                <c:pt idx="123239">
                  <c:v>-123.98449999999997</c:v>
                </c:pt>
                <c:pt idx="123240">
                  <c:v>-123.98249999999999</c:v>
                </c:pt>
                <c:pt idx="123241">
                  <c:v>-123.98049999999998</c:v>
                </c:pt>
                <c:pt idx="123242">
                  <c:v>-123.97849999999997</c:v>
                </c:pt>
                <c:pt idx="123243">
                  <c:v>-123.97649999999999</c:v>
                </c:pt>
                <c:pt idx="123244">
                  <c:v>-123.97449999999998</c:v>
                </c:pt>
                <c:pt idx="123245">
                  <c:v>-123.97249999999997</c:v>
                </c:pt>
                <c:pt idx="123246">
                  <c:v>-123.97049999999999</c:v>
                </c:pt>
                <c:pt idx="123247">
                  <c:v>-123.96849999999998</c:v>
                </c:pt>
                <c:pt idx="123248">
                  <c:v>-123.96649999999997</c:v>
                </c:pt>
                <c:pt idx="123249">
                  <c:v>-123.96449999999999</c:v>
                </c:pt>
                <c:pt idx="123250">
                  <c:v>-123.96249999999998</c:v>
                </c:pt>
                <c:pt idx="123251">
                  <c:v>-123.96049999999997</c:v>
                </c:pt>
                <c:pt idx="123252">
                  <c:v>-123.95849999999999</c:v>
                </c:pt>
                <c:pt idx="123253">
                  <c:v>-123.95649999999998</c:v>
                </c:pt>
                <c:pt idx="123254">
                  <c:v>-123.95449999999997</c:v>
                </c:pt>
                <c:pt idx="123255">
                  <c:v>-123.95249999999999</c:v>
                </c:pt>
                <c:pt idx="123256">
                  <c:v>-123.95049999999998</c:v>
                </c:pt>
                <c:pt idx="123257">
                  <c:v>-123.94849999999997</c:v>
                </c:pt>
                <c:pt idx="123258">
                  <c:v>-123.94649999999999</c:v>
                </c:pt>
                <c:pt idx="123259">
                  <c:v>-123.94449999999998</c:v>
                </c:pt>
                <c:pt idx="123260">
                  <c:v>-123.94249999999997</c:v>
                </c:pt>
                <c:pt idx="123261">
                  <c:v>-123.94049999999999</c:v>
                </c:pt>
                <c:pt idx="123262">
                  <c:v>-123.93849999999998</c:v>
                </c:pt>
                <c:pt idx="123263">
                  <c:v>-123.93649999999997</c:v>
                </c:pt>
                <c:pt idx="123264">
                  <c:v>-123.93449999999999</c:v>
                </c:pt>
                <c:pt idx="123265">
                  <c:v>-123.93249999999998</c:v>
                </c:pt>
                <c:pt idx="123266">
                  <c:v>-123.93049999999997</c:v>
                </c:pt>
                <c:pt idx="123267">
                  <c:v>-123.92849999999999</c:v>
                </c:pt>
                <c:pt idx="123268">
                  <c:v>-123.92649999999998</c:v>
                </c:pt>
                <c:pt idx="123269">
                  <c:v>-123.92449999999997</c:v>
                </c:pt>
                <c:pt idx="123270">
                  <c:v>-123.92249999999999</c:v>
                </c:pt>
                <c:pt idx="123271">
                  <c:v>-123.92049999999998</c:v>
                </c:pt>
                <c:pt idx="123272">
                  <c:v>-123.91849999999997</c:v>
                </c:pt>
                <c:pt idx="123273">
                  <c:v>-123.91649999999998</c:v>
                </c:pt>
                <c:pt idx="123274">
                  <c:v>-123.91449999999998</c:v>
                </c:pt>
                <c:pt idx="123275">
                  <c:v>-123.91249999999997</c:v>
                </c:pt>
                <c:pt idx="123276">
                  <c:v>-123.91049999999998</c:v>
                </c:pt>
                <c:pt idx="123277">
                  <c:v>-123.90849999999998</c:v>
                </c:pt>
                <c:pt idx="123278">
                  <c:v>-123.90649999999997</c:v>
                </c:pt>
                <c:pt idx="123279">
                  <c:v>-123.90449999999998</c:v>
                </c:pt>
                <c:pt idx="123280">
                  <c:v>-123.90249999999997</c:v>
                </c:pt>
                <c:pt idx="123281">
                  <c:v>-123.90049999999997</c:v>
                </c:pt>
                <c:pt idx="123282">
                  <c:v>-123.89849999999998</c:v>
                </c:pt>
                <c:pt idx="123283">
                  <c:v>-123.89649999999997</c:v>
                </c:pt>
                <c:pt idx="123284">
                  <c:v>-123.89449999999997</c:v>
                </c:pt>
                <c:pt idx="123285">
                  <c:v>-123.89249999999998</c:v>
                </c:pt>
                <c:pt idx="123286">
                  <c:v>-123.89049999999997</c:v>
                </c:pt>
                <c:pt idx="123287">
                  <c:v>-123.88849999999996</c:v>
                </c:pt>
                <c:pt idx="123288">
                  <c:v>-123.88649999999998</c:v>
                </c:pt>
                <c:pt idx="123289">
                  <c:v>-123.88449999999997</c:v>
                </c:pt>
                <c:pt idx="123290">
                  <c:v>-123.88249999999996</c:v>
                </c:pt>
                <c:pt idx="123291">
                  <c:v>-123.88049999999998</c:v>
                </c:pt>
                <c:pt idx="123292">
                  <c:v>-123.87849999999997</c:v>
                </c:pt>
                <c:pt idx="123293">
                  <c:v>-123.87649999999996</c:v>
                </c:pt>
                <c:pt idx="123294">
                  <c:v>-123.87449999999998</c:v>
                </c:pt>
                <c:pt idx="123295">
                  <c:v>-123.87249999999997</c:v>
                </c:pt>
                <c:pt idx="123296">
                  <c:v>-123.87049999999996</c:v>
                </c:pt>
                <c:pt idx="123297">
                  <c:v>-123.86849999999998</c:v>
                </c:pt>
                <c:pt idx="123298">
                  <c:v>-123.86649999999997</c:v>
                </c:pt>
                <c:pt idx="123299">
                  <c:v>-123.86449999999996</c:v>
                </c:pt>
                <c:pt idx="123300">
                  <c:v>-123.86249999999998</c:v>
                </c:pt>
                <c:pt idx="123301">
                  <c:v>-123.86049999999997</c:v>
                </c:pt>
                <c:pt idx="123302">
                  <c:v>-123.85849999999996</c:v>
                </c:pt>
                <c:pt idx="123303">
                  <c:v>-123.85649999999998</c:v>
                </c:pt>
                <c:pt idx="123304">
                  <c:v>-123.85449999999997</c:v>
                </c:pt>
                <c:pt idx="123305">
                  <c:v>-123.85249999999996</c:v>
                </c:pt>
                <c:pt idx="123306">
                  <c:v>-123.85049999999998</c:v>
                </c:pt>
                <c:pt idx="123307">
                  <c:v>-123.84849999999997</c:v>
                </c:pt>
                <c:pt idx="123308">
                  <c:v>-123.84649999999996</c:v>
                </c:pt>
                <c:pt idx="123309">
                  <c:v>-123.84449999999998</c:v>
                </c:pt>
                <c:pt idx="123310">
                  <c:v>-123.84249999999997</c:v>
                </c:pt>
                <c:pt idx="123311">
                  <c:v>-123.84049999999996</c:v>
                </c:pt>
                <c:pt idx="123312">
                  <c:v>-123.83849999999998</c:v>
                </c:pt>
                <c:pt idx="123313">
                  <c:v>-123.83649999999997</c:v>
                </c:pt>
                <c:pt idx="123314">
                  <c:v>-123.83449999999999</c:v>
                </c:pt>
                <c:pt idx="123315">
                  <c:v>-123.83249999999998</c:v>
                </c:pt>
                <c:pt idx="123316">
                  <c:v>-123.83049999999997</c:v>
                </c:pt>
                <c:pt idx="123317">
                  <c:v>-123.82849999999999</c:v>
                </c:pt>
                <c:pt idx="123318">
                  <c:v>-123.82649999999998</c:v>
                </c:pt>
                <c:pt idx="123319">
                  <c:v>-123.82449999999997</c:v>
                </c:pt>
                <c:pt idx="123320">
                  <c:v>-123.82249999999999</c:v>
                </c:pt>
                <c:pt idx="123321">
                  <c:v>-123.82049999999998</c:v>
                </c:pt>
                <c:pt idx="123322">
                  <c:v>-123.81849999999997</c:v>
                </c:pt>
                <c:pt idx="123323">
                  <c:v>-123.81649999999999</c:v>
                </c:pt>
                <c:pt idx="123324">
                  <c:v>-123.81449999999998</c:v>
                </c:pt>
                <c:pt idx="123325">
                  <c:v>-123.81249999999997</c:v>
                </c:pt>
                <c:pt idx="123326">
                  <c:v>-123.81049999999999</c:v>
                </c:pt>
                <c:pt idx="123327">
                  <c:v>-123.80849999999998</c:v>
                </c:pt>
                <c:pt idx="123328">
                  <c:v>-123.80649999999997</c:v>
                </c:pt>
                <c:pt idx="123329">
                  <c:v>-123.80449999999999</c:v>
                </c:pt>
                <c:pt idx="123330">
                  <c:v>-123.80249999999998</c:v>
                </c:pt>
                <c:pt idx="123331">
                  <c:v>-123.80049999999997</c:v>
                </c:pt>
                <c:pt idx="123332">
                  <c:v>-123.79849999999999</c:v>
                </c:pt>
                <c:pt idx="123333">
                  <c:v>-123.79649999999998</c:v>
                </c:pt>
                <c:pt idx="123334">
                  <c:v>-123.79449999999997</c:v>
                </c:pt>
                <c:pt idx="123335">
                  <c:v>-123.79249999999999</c:v>
                </c:pt>
                <c:pt idx="123336">
                  <c:v>-123.79049999999998</c:v>
                </c:pt>
                <c:pt idx="123337">
                  <c:v>-123.78849999999997</c:v>
                </c:pt>
                <c:pt idx="123338">
                  <c:v>-123.78649999999999</c:v>
                </c:pt>
                <c:pt idx="123339">
                  <c:v>-123.78449999999998</c:v>
                </c:pt>
                <c:pt idx="123340">
                  <c:v>-123.78249999999997</c:v>
                </c:pt>
                <c:pt idx="123341">
                  <c:v>-123.78049999999999</c:v>
                </c:pt>
                <c:pt idx="123342">
                  <c:v>-123.77849999999998</c:v>
                </c:pt>
                <c:pt idx="123343">
                  <c:v>-123.77649999999997</c:v>
                </c:pt>
                <c:pt idx="123344">
                  <c:v>-123.77449999999999</c:v>
                </c:pt>
                <c:pt idx="123345">
                  <c:v>-123.77249999999998</c:v>
                </c:pt>
                <c:pt idx="123346">
                  <c:v>-123.77049999999997</c:v>
                </c:pt>
                <c:pt idx="123347">
                  <c:v>-123.76849999999999</c:v>
                </c:pt>
                <c:pt idx="123348">
                  <c:v>-123.76649999999998</c:v>
                </c:pt>
                <c:pt idx="123349">
                  <c:v>-123.76449999999997</c:v>
                </c:pt>
                <c:pt idx="123350">
                  <c:v>-123.76249999999999</c:v>
                </c:pt>
                <c:pt idx="123351">
                  <c:v>-123.76049999999998</c:v>
                </c:pt>
                <c:pt idx="123352">
                  <c:v>-123.75849999999997</c:v>
                </c:pt>
                <c:pt idx="123353">
                  <c:v>-123.75649999999999</c:v>
                </c:pt>
                <c:pt idx="123354">
                  <c:v>-123.75449999999998</c:v>
                </c:pt>
                <c:pt idx="123355">
                  <c:v>-123.75249999999997</c:v>
                </c:pt>
                <c:pt idx="123356">
                  <c:v>-123.75049999999999</c:v>
                </c:pt>
                <c:pt idx="123357">
                  <c:v>-123.74849999999998</c:v>
                </c:pt>
                <c:pt idx="123358">
                  <c:v>-123.74649999999997</c:v>
                </c:pt>
                <c:pt idx="123359">
                  <c:v>-123.74449999999999</c:v>
                </c:pt>
                <c:pt idx="123360">
                  <c:v>-123.74249999999998</c:v>
                </c:pt>
                <c:pt idx="123361">
                  <c:v>-123.74049999999997</c:v>
                </c:pt>
                <c:pt idx="123362">
                  <c:v>-123.73849999999999</c:v>
                </c:pt>
                <c:pt idx="123363">
                  <c:v>-123.73649999999998</c:v>
                </c:pt>
                <c:pt idx="123364">
                  <c:v>-123.73449999999997</c:v>
                </c:pt>
                <c:pt idx="123365">
                  <c:v>-123.73249999999999</c:v>
                </c:pt>
                <c:pt idx="123366">
                  <c:v>-123.73049999999998</c:v>
                </c:pt>
                <c:pt idx="123367">
                  <c:v>-123.72849999999997</c:v>
                </c:pt>
                <c:pt idx="123368">
                  <c:v>-123.72649999999999</c:v>
                </c:pt>
                <c:pt idx="123369">
                  <c:v>-123.72449999999998</c:v>
                </c:pt>
                <c:pt idx="123370">
                  <c:v>-123.72249999999997</c:v>
                </c:pt>
                <c:pt idx="123371">
                  <c:v>-123.72049999999999</c:v>
                </c:pt>
                <c:pt idx="123372">
                  <c:v>-123.71849999999998</c:v>
                </c:pt>
                <c:pt idx="123373">
                  <c:v>-123.71649999999997</c:v>
                </c:pt>
                <c:pt idx="123374">
                  <c:v>-123.71449999999999</c:v>
                </c:pt>
                <c:pt idx="123375">
                  <c:v>-123.71249999999998</c:v>
                </c:pt>
                <c:pt idx="123376">
                  <c:v>-123.71049999999997</c:v>
                </c:pt>
                <c:pt idx="123377">
                  <c:v>-123.70849999999999</c:v>
                </c:pt>
                <c:pt idx="123378">
                  <c:v>-123.70649999999998</c:v>
                </c:pt>
                <c:pt idx="123379">
                  <c:v>-123.70449999999997</c:v>
                </c:pt>
                <c:pt idx="123380">
                  <c:v>-123.70249999999999</c:v>
                </c:pt>
                <c:pt idx="123381">
                  <c:v>-123.70049999999998</c:v>
                </c:pt>
                <c:pt idx="123382">
                  <c:v>-123.69849999999997</c:v>
                </c:pt>
                <c:pt idx="123383">
                  <c:v>-123.69649999999999</c:v>
                </c:pt>
                <c:pt idx="123384">
                  <c:v>-123.69449999999998</c:v>
                </c:pt>
                <c:pt idx="123385">
                  <c:v>-123.69249999999997</c:v>
                </c:pt>
                <c:pt idx="123386">
                  <c:v>-123.69049999999999</c:v>
                </c:pt>
                <c:pt idx="123387">
                  <c:v>-123.68849999999998</c:v>
                </c:pt>
                <c:pt idx="123388">
                  <c:v>-123.68649999999997</c:v>
                </c:pt>
                <c:pt idx="123389">
                  <c:v>-123.68449999999999</c:v>
                </c:pt>
                <c:pt idx="123390">
                  <c:v>-123.68249999999998</c:v>
                </c:pt>
                <c:pt idx="123391">
                  <c:v>-123.68049999999997</c:v>
                </c:pt>
                <c:pt idx="123392">
                  <c:v>-123.67849999999999</c:v>
                </c:pt>
                <c:pt idx="123393">
                  <c:v>-123.67649999999998</c:v>
                </c:pt>
                <c:pt idx="123394">
                  <c:v>-123.67449999999997</c:v>
                </c:pt>
                <c:pt idx="123395">
                  <c:v>-123.67249999999999</c:v>
                </c:pt>
                <c:pt idx="123396">
                  <c:v>-123.67049999999998</c:v>
                </c:pt>
                <c:pt idx="123397">
                  <c:v>-123.66849999999997</c:v>
                </c:pt>
                <c:pt idx="123398">
                  <c:v>-123.66649999999998</c:v>
                </c:pt>
                <c:pt idx="123399">
                  <c:v>-123.66449999999998</c:v>
                </c:pt>
                <c:pt idx="123400">
                  <c:v>-123.66249999999997</c:v>
                </c:pt>
                <c:pt idx="123401">
                  <c:v>-123.66049999999998</c:v>
                </c:pt>
                <c:pt idx="123402">
                  <c:v>-123.65849999999998</c:v>
                </c:pt>
                <c:pt idx="123403">
                  <c:v>-123.65649999999997</c:v>
                </c:pt>
                <c:pt idx="123404">
                  <c:v>-123.65449999999998</c:v>
                </c:pt>
                <c:pt idx="123405">
                  <c:v>-123.65249999999997</c:v>
                </c:pt>
                <c:pt idx="123406">
                  <c:v>-123.65049999999997</c:v>
                </c:pt>
                <c:pt idx="123407">
                  <c:v>-123.64849999999998</c:v>
                </c:pt>
                <c:pt idx="123408">
                  <c:v>-123.64649999999997</c:v>
                </c:pt>
                <c:pt idx="123409">
                  <c:v>-123.64449999999997</c:v>
                </c:pt>
                <c:pt idx="123410">
                  <c:v>-123.64249999999998</c:v>
                </c:pt>
                <c:pt idx="123411">
                  <c:v>-123.64049999999997</c:v>
                </c:pt>
                <c:pt idx="123412">
                  <c:v>-123.63849999999996</c:v>
                </c:pt>
                <c:pt idx="123413">
                  <c:v>-123.63649999999998</c:v>
                </c:pt>
                <c:pt idx="123414">
                  <c:v>-123.63449999999997</c:v>
                </c:pt>
                <c:pt idx="123415">
                  <c:v>-123.63249999999996</c:v>
                </c:pt>
                <c:pt idx="123416">
                  <c:v>-123.63049999999998</c:v>
                </c:pt>
                <c:pt idx="123417">
                  <c:v>-123.62849999999997</c:v>
                </c:pt>
                <c:pt idx="123418">
                  <c:v>-123.62649999999996</c:v>
                </c:pt>
                <c:pt idx="123419">
                  <c:v>-123.62449999999998</c:v>
                </c:pt>
                <c:pt idx="123420">
                  <c:v>-123.62249999999997</c:v>
                </c:pt>
                <c:pt idx="123421">
                  <c:v>-123.62049999999996</c:v>
                </c:pt>
                <c:pt idx="123422">
                  <c:v>-123.61849999999998</c:v>
                </c:pt>
                <c:pt idx="123423">
                  <c:v>-123.61649999999997</c:v>
                </c:pt>
                <c:pt idx="123424">
                  <c:v>-123.61449999999996</c:v>
                </c:pt>
                <c:pt idx="123425">
                  <c:v>-123.61249999999998</c:v>
                </c:pt>
                <c:pt idx="123426">
                  <c:v>-123.61049999999997</c:v>
                </c:pt>
                <c:pt idx="123427">
                  <c:v>-123.60849999999996</c:v>
                </c:pt>
                <c:pt idx="123428">
                  <c:v>-123.60649999999998</c:v>
                </c:pt>
                <c:pt idx="123429">
                  <c:v>-123.60449999999997</c:v>
                </c:pt>
                <c:pt idx="123430">
                  <c:v>-123.60249999999996</c:v>
                </c:pt>
                <c:pt idx="123431">
                  <c:v>-123.60049999999998</c:v>
                </c:pt>
                <c:pt idx="123432">
                  <c:v>-123.59849999999997</c:v>
                </c:pt>
                <c:pt idx="123433">
                  <c:v>-123.59649999999996</c:v>
                </c:pt>
                <c:pt idx="123434">
                  <c:v>-123.59449999999998</c:v>
                </c:pt>
                <c:pt idx="123435">
                  <c:v>-123.59249999999997</c:v>
                </c:pt>
                <c:pt idx="123436">
                  <c:v>-123.59049999999996</c:v>
                </c:pt>
                <c:pt idx="123437">
                  <c:v>-123.58849999999998</c:v>
                </c:pt>
                <c:pt idx="123438">
                  <c:v>-123.58649999999997</c:v>
                </c:pt>
                <c:pt idx="123439">
                  <c:v>-123.58449999999999</c:v>
                </c:pt>
                <c:pt idx="123440">
                  <c:v>-123.58249999999998</c:v>
                </c:pt>
                <c:pt idx="123441">
                  <c:v>-123.58049999999997</c:v>
                </c:pt>
                <c:pt idx="123442">
                  <c:v>-123.57849999999999</c:v>
                </c:pt>
                <c:pt idx="123443">
                  <c:v>-123.57649999999998</c:v>
                </c:pt>
                <c:pt idx="123444">
                  <c:v>-123.57449999999997</c:v>
                </c:pt>
                <c:pt idx="123445">
                  <c:v>-123.57249999999999</c:v>
                </c:pt>
                <c:pt idx="123446">
                  <c:v>-123.57049999999998</c:v>
                </c:pt>
                <c:pt idx="123447">
                  <c:v>-123.56849999999997</c:v>
                </c:pt>
                <c:pt idx="123448">
                  <c:v>-123.56649999999999</c:v>
                </c:pt>
                <c:pt idx="123449">
                  <c:v>-123.56449999999998</c:v>
                </c:pt>
                <c:pt idx="123450">
                  <c:v>-123.56249999999997</c:v>
                </c:pt>
                <c:pt idx="123451">
                  <c:v>-123.56049999999999</c:v>
                </c:pt>
                <c:pt idx="123452">
                  <c:v>-123.55849999999998</c:v>
                </c:pt>
                <c:pt idx="123453">
                  <c:v>-123.55649999999997</c:v>
                </c:pt>
                <c:pt idx="123454">
                  <c:v>-123.55449999999999</c:v>
                </c:pt>
                <c:pt idx="123455">
                  <c:v>-123.55249999999998</c:v>
                </c:pt>
                <c:pt idx="123456">
                  <c:v>-123.55049999999997</c:v>
                </c:pt>
                <c:pt idx="123457">
                  <c:v>-123.54849999999999</c:v>
                </c:pt>
                <c:pt idx="123458">
                  <c:v>-123.54649999999998</c:v>
                </c:pt>
                <c:pt idx="123459">
                  <c:v>-123.54449999999997</c:v>
                </c:pt>
                <c:pt idx="123460">
                  <c:v>-123.54249999999999</c:v>
                </c:pt>
                <c:pt idx="123461">
                  <c:v>-123.54049999999998</c:v>
                </c:pt>
                <c:pt idx="123462">
                  <c:v>-123.53849999999997</c:v>
                </c:pt>
                <c:pt idx="123463">
                  <c:v>-123.53649999999999</c:v>
                </c:pt>
                <c:pt idx="123464">
                  <c:v>-123.53449999999998</c:v>
                </c:pt>
                <c:pt idx="123465">
                  <c:v>-123.53249999999997</c:v>
                </c:pt>
                <c:pt idx="123466">
                  <c:v>-123.53049999999999</c:v>
                </c:pt>
                <c:pt idx="123467">
                  <c:v>-123.52849999999998</c:v>
                </c:pt>
                <c:pt idx="123468">
                  <c:v>-123.52649999999997</c:v>
                </c:pt>
                <c:pt idx="123469">
                  <c:v>-123.52449999999999</c:v>
                </c:pt>
                <c:pt idx="123470">
                  <c:v>-123.52249999999998</c:v>
                </c:pt>
                <c:pt idx="123471">
                  <c:v>-123.52049999999997</c:v>
                </c:pt>
                <c:pt idx="123472">
                  <c:v>-123.51849999999999</c:v>
                </c:pt>
                <c:pt idx="123473">
                  <c:v>-123.51649999999998</c:v>
                </c:pt>
                <c:pt idx="123474">
                  <c:v>-123.51449999999997</c:v>
                </c:pt>
                <c:pt idx="123475">
                  <c:v>-123.51249999999999</c:v>
                </c:pt>
                <c:pt idx="123476">
                  <c:v>-123.51049999999998</c:v>
                </c:pt>
                <c:pt idx="123477">
                  <c:v>-123.50849999999997</c:v>
                </c:pt>
                <c:pt idx="123478">
                  <c:v>-123.50649999999999</c:v>
                </c:pt>
                <c:pt idx="123479">
                  <c:v>-123.50449999999998</c:v>
                </c:pt>
                <c:pt idx="123480">
                  <c:v>-123.50249999999997</c:v>
                </c:pt>
                <c:pt idx="123481">
                  <c:v>-123.50049999999999</c:v>
                </c:pt>
                <c:pt idx="123482">
                  <c:v>-123.49849999999998</c:v>
                </c:pt>
                <c:pt idx="123483">
                  <c:v>-123.49649999999997</c:v>
                </c:pt>
                <c:pt idx="123484">
                  <c:v>-123.49449999999999</c:v>
                </c:pt>
                <c:pt idx="123485">
                  <c:v>-123.49249999999998</c:v>
                </c:pt>
                <c:pt idx="123486">
                  <c:v>-123.49049999999997</c:v>
                </c:pt>
                <c:pt idx="123487">
                  <c:v>-123.48849999999999</c:v>
                </c:pt>
                <c:pt idx="123488">
                  <c:v>-123.48649999999998</c:v>
                </c:pt>
                <c:pt idx="123489">
                  <c:v>-123.48449999999997</c:v>
                </c:pt>
                <c:pt idx="123490">
                  <c:v>-123.48249999999999</c:v>
                </c:pt>
                <c:pt idx="123491">
                  <c:v>-123.48049999999998</c:v>
                </c:pt>
                <c:pt idx="123492">
                  <c:v>-123.47849999999997</c:v>
                </c:pt>
                <c:pt idx="123493">
                  <c:v>-123.47649999999999</c:v>
                </c:pt>
                <c:pt idx="123494">
                  <c:v>-123.47449999999998</c:v>
                </c:pt>
                <c:pt idx="123495">
                  <c:v>-123.47249999999997</c:v>
                </c:pt>
                <c:pt idx="123496">
                  <c:v>-123.47049999999999</c:v>
                </c:pt>
                <c:pt idx="123497">
                  <c:v>-123.46849999999998</c:v>
                </c:pt>
                <c:pt idx="123498">
                  <c:v>-123.46649999999997</c:v>
                </c:pt>
                <c:pt idx="123499">
                  <c:v>-123.46449999999999</c:v>
                </c:pt>
                <c:pt idx="123500">
                  <c:v>-123.46249999999998</c:v>
                </c:pt>
                <c:pt idx="123501">
                  <c:v>-123.46049999999997</c:v>
                </c:pt>
                <c:pt idx="123502">
                  <c:v>-123.45849999999999</c:v>
                </c:pt>
                <c:pt idx="123503">
                  <c:v>-123.45649999999998</c:v>
                </c:pt>
                <c:pt idx="123504">
                  <c:v>-123.45449999999997</c:v>
                </c:pt>
                <c:pt idx="123505">
                  <c:v>-123.45249999999999</c:v>
                </c:pt>
                <c:pt idx="123506">
                  <c:v>-123.45049999999998</c:v>
                </c:pt>
                <c:pt idx="123507">
                  <c:v>-123.44849999999997</c:v>
                </c:pt>
                <c:pt idx="123508">
                  <c:v>-123.44649999999999</c:v>
                </c:pt>
                <c:pt idx="123509">
                  <c:v>-123.44449999999998</c:v>
                </c:pt>
                <c:pt idx="123510">
                  <c:v>-123.44249999999997</c:v>
                </c:pt>
                <c:pt idx="123511">
                  <c:v>-123.44049999999999</c:v>
                </c:pt>
                <c:pt idx="123512">
                  <c:v>-123.43849999999998</c:v>
                </c:pt>
                <c:pt idx="123513">
                  <c:v>-123.43649999999997</c:v>
                </c:pt>
                <c:pt idx="123514">
                  <c:v>-123.43449999999999</c:v>
                </c:pt>
                <c:pt idx="123515">
                  <c:v>-123.43249999999998</c:v>
                </c:pt>
                <c:pt idx="123516">
                  <c:v>-123.43049999999997</c:v>
                </c:pt>
                <c:pt idx="123517">
                  <c:v>-123.42849999999999</c:v>
                </c:pt>
                <c:pt idx="123518">
                  <c:v>-123.42649999999998</c:v>
                </c:pt>
                <c:pt idx="123519">
                  <c:v>-123.42449999999997</c:v>
                </c:pt>
                <c:pt idx="123520">
                  <c:v>-123.42249999999999</c:v>
                </c:pt>
                <c:pt idx="123521">
                  <c:v>-123.42049999999998</c:v>
                </c:pt>
                <c:pt idx="123522">
                  <c:v>-123.41849999999997</c:v>
                </c:pt>
                <c:pt idx="123523">
                  <c:v>-123.41649999999998</c:v>
                </c:pt>
                <c:pt idx="123524">
                  <c:v>-123.41449999999998</c:v>
                </c:pt>
                <c:pt idx="123525">
                  <c:v>-123.41249999999997</c:v>
                </c:pt>
                <c:pt idx="123526">
                  <c:v>-123.41049999999998</c:v>
                </c:pt>
                <c:pt idx="123527">
                  <c:v>-123.40849999999998</c:v>
                </c:pt>
                <c:pt idx="123528">
                  <c:v>-123.40649999999997</c:v>
                </c:pt>
                <c:pt idx="123529">
                  <c:v>-123.40449999999998</c:v>
                </c:pt>
                <c:pt idx="123530">
                  <c:v>-123.40249999999997</c:v>
                </c:pt>
                <c:pt idx="123531">
                  <c:v>-123.40049999999997</c:v>
                </c:pt>
                <c:pt idx="123532">
                  <c:v>-123.39849999999998</c:v>
                </c:pt>
                <c:pt idx="123533">
                  <c:v>-123.39649999999997</c:v>
                </c:pt>
                <c:pt idx="123534">
                  <c:v>-123.39449999999997</c:v>
                </c:pt>
                <c:pt idx="123535">
                  <c:v>-123.39249999999998</c:v>
                </c:pt>
                <c:pt idx="123536">
                  <c:v>-123.39049999999997</c:v>
                </c:pt>
                <c:pt idx="123537">
                  <c:v>-123.38849999999996</c:v>
                </c:pt>
                <c:pt idx="123538">
                  <c:v>-123.38649999999998</c:v>
                </c:pt>
                <c:pt idx="123539">
                  <c:v>-123.38449999999997</c:v>
                </c:pt>
                <c:pt idx="123540">
                  <c:v>-123.38249999999996</c:v>
                </c:pt>
                <c:pt idx="123541">
                  <c:v>-123.38049999999998</c:v>
                </c:pt>
                <c:pt idx="123542">
                  <c:v>-123.37849999999997</c:v>
                </c:pt>
                <c:pt idx="123543">
                  <c:v>-123.37649999999996</c:v>
                </c:pt>
                <c:pt idx="123544">
                  <c:v>-123.37449999999998</c:v>
                </c:pt>
                <c:pt idx="123545">
                  <c:v>-123.37249999999997</c:v>
                </c:pt>
                <c:pt idx="123546">
                  <c:v>-123.37049999999996</c:v>
                </c:pt>
                <c:pt idx="123547">
                  <c:v>-123.36849999999998</c:v>
                </c:pt>
                <c:pt idx="123548">
                  <c:v>-123.36649999999997</c:v>
                </c:pt>
                <c:pt idx="123549">
                  <c:v>-123.36449999999996</c:v>
                </c:pt>
                <c:pt idx="123550">
                  <c:v>-123.36249999999998</c:v>
                </c:pt>
                <c:pt idx="123551">
                  <c:v>-123.36049999999997</c:v>
                </c:pt>
                <c:pt idx="123552">
                  <c:v>-123.35849999999996</c:v>
                </c:pt>
                <c:pt idx="123553">
                  <c:v>-123.35649999999998</c:v>
                </c:pt>
                <c:pt idx="123554">
                  <c:v>-123.35449999999997</c:v>
                </c:pt>
                <c:pt idx="123555">
                  <c:v>-123.35249999999996</c:v>
                </c:pt>
                <c:pt idx="123556">
                  <c:v>-123.35049999999998</c:v>
                </c:pt>
                <c:pt idx="123557">
                  <c:v>-123.34849999999997</c:v>
                </c:pt>
                <c:pt idx="123558">
                  <c:v>-123.34649999999996</c:v>
                </c:pt>
                <c:pt idx="123559">
                  <c:v>-123.34449999999998</c:v>
                </c:pt>
                <c:pt idx="123560">
                  <c:v>-123.34249999999997</c:v>
                </c:pt>
                <c:pt idx="123561">
                  <c:v>-123.34049999999996</c:v>
                </c:pt>
                <c:pt idx="123562">
                  <c:v>-123.33849999999998</c:v>
                </c:pt>
                <c:pt idx="123563">
                  <c:v>-123.33649999999997</c:v>
                </c:pt>
                <c:pt idx="123564">
                  <c:v>-123.33449999999999</c:v>
                </c:pt>
                <c:pt idx="123565">
                  <c:v>-123.33249999999998</c:v>
                </c:pt>
                <c:pt idx="123566">
                  <c:v>-123.33049999999997</c:v>
                </c:pt>
                <c:pt idx="123567">
                  <c:v>-123.32849999999999</c:v>
                </c:pt>
                <c:pt idx="123568">
                  <c:v>-123.32649999999998</c:v>
                </c:pt>
                <c:pt idx="123569">
                  <c:v>-123.32449999999997</c:v>
                </c:pt>
                <c:pt idx="123570">
                  <c:v>-123.32249999999999</c:v>
                </c:pt>
                <c:pt idx="123571">
                  <c:v>-123.32049999999998</c:v>
                </c:pt>
                <c:pt idx="123572">
                  <c:v>-123.31849999999997</c:v>
                </c:pt>
                <c:pt idx="123573">
                  <c:v>-123.31649999999999</c:v>
                </c:pt>
                <c:pt idx="123574">
                  <c:v>-123.31449999999998</c:v>
                </c:pt>
                <c:pt idx="123575">
                  <c:v>-123.31249999999997</c:v>
                </c:pt>
                <c:pt idx="123576">
                  <c:v>-123.31049999999999</c:v>
                </c:pt>
                <c:pt idx="123577">
                  <c:v>-123.30849999999998</c:v>
                </c:pt>
                <c:pt idx="123578">
                  <c:v>-123.30649999999997</c:v>
                </c:pt>
                <c:pt idx="123579">
                  <c:v>-123.30449999999999</c:v>
                </c:pt>
                <c:pt idx="123580">
                  <c:v>-123.30249999999998</c:v>
                </c:pt>
                <c:pt idx="123581">
                  <c:v>-123.30049999999997</c:v>
                </c:pt>
                <c:pt idx="123582">
                  <c:v>-123.29849999999999</c:v>
                </c:pt>
                <c:pt idx="123583">
                  <c:v>-123.29649999999998</c:v>
                </c:pt>
                <c:pt idx="123584">
                  <c:v>-123.29449999999997</c:v>
                </c:pt>
                <c:pt idx="123585">
                  <c:v>-123.29249999999999</c:v>
                </c:pt>
                <c:pt idx="123586">
                  <c:v>-123.29049999999998</c:v>
                </c:pt>
                <c:pt idx="123587">
                  <c:v>-123.28849999999997</c:v>
                </c:pt>
                <c:pt idx="123588">
                  <c:v>-123.28649999999999</c:v>
                </c:pt>
                <c:pt idx="123589">
                  <c:v>-123.28449999999998</c:v>
                </c:pt>
                <c:pt idx="123590">
                  <c:v>-123.28249999999997</c:v>
                </c:pt>
                <c:pt idx="123591">
                  <c:v>-123.28049999999999</c:v>
                </c:pt>
                <c:pt idx="123592">
                  <c:v>-123.27849999999998</c:v>
                </c:pt>
                <c:pt idx="123593">
                  <c:v>-123.27649999999997</c:v>
                </c:pt>
                <c:pt idx="123594">
                  <c:v>-123.27449999999999</c:v>
                </c:pt>
                <c:pt idx="123595">
                  <c:v>-123.27249999999998</c:v>
                </c:pt>
                <c:pt idx="123596">
                  <c:v>-123.27049999999997</c:v>
                </c:pt>
                <c:pt idx="123597">
                  <c:v>-123.26849999999999</c:v>
                </c:pt>
                <c:pt idx="123598">
                  <c:v>-123.26649999999998</c:v>
                </c:pt>
                <c:pt idx="123599">
                  <c:v>-123.26449999999997</c:v>
                </c:pt>
                <c:pt idx="123600">
                  <c:v>-123.26249999999999</c:v>
                </c:pt>
                <c:pt idx="123601">
                  <c:v>-123.26049999999998</c:v>
                </c:pt>
                <c:pt idx="123602">
                  <c:v>-123.25849999999997</c:v>
                </c:pt>
                <c:pt idx="123603">
                  <c:v>-123.25649999999999</c:v>
                </c:pt>
                <c:pt idx="123604">
                  <c:v>-123.25449999999998</c:v>
                </c:pt>
                <c:pt idx="123605">
                  <c:v>-123.25249999999997</c:v>
                </c:pt>
                <c:pt idx="123606">
                  <c:v>-123.25049999999999</c:v>
                </c:pt>
                <c:pt idx="123607">
                  <c:v>-123.24849999999998</c:v>
                </c:pt>
                <c:pt idx="123608">
                  <c:v>-123.24649999999997</c:v>
                </c:pt>
                <c:pt idx="123609">
                  <c:v>-123.24449999999999</c:v>
                </c:pt>
                <c:pt idx="123610">
                  <c:v>-123.24249999999998</c:v>
                </c:pt>
                <c:pt idx="123611">
                  <c:v>-123.24049999999997</c:v>
                </c:pt>
                <c:pt idx="123612">
                  <c:v>-123.23849999999999</c:v>
                </c:pt>
                <c:pt idx="123613">
                  <c:v>-123.23649999999998</c:v>
                </c:pt>
                <c:pt idx="123614">
                  <c:v>-123.23449999999997</c:v>
                </c:pt>
                <c:pt idx="123615">
                  <c:v>-123.23249999999999</c:v>
                </c:pt>
                <c:pt idx="123616">
                  <c:v>-123.23049999999998</c:v>
                </c:pt>
                <c:pt idx="123617">
                  <c:v>-123.22849999999997</c:v>
                </c:pt>
                <c:pt idx="123618">
                  <c:v>-123.22649999999999</c:v>
                </c:pt>
                <c:pt idx="123619">
                  <c:v>-123.22449999999998</c:v>
                </c:pt>
                <c:pt idx="123620">
                  <c:v>-123.22249999999997</c:v>
                </c:pt>
                <c:pt idx="123621">
                  <c:v>-123.22049999999999</c:v>
                </c:pt>
                <c:pt idx="123622">
                  <c:v>-123.21849999999998</c:v>
                </c:pt>
                <c:pt idx="123623">
                  <c:v>-123.21649999999997</c:v>
                </c:pt>
                <c:pt idx="123624">
                  <c:v>-123.21449999999999</c:v>
                </c:pt>
                <c:pt idx="123625">
                  <c:v>-123.21249999999998</c:v>
                </c:pt>
                <c:pt idx="123626">
                  <c:v>-123.21049999999997</c:v>
                </c:pt>
                <c:pt idx="123627">
                  <c:v>-123.20849999999999</c:v>
                </c:pt>
                <c:pt idx="123628">
                  <c:v>-123.20649999999998</c:v>
                </c:pt>
                <c:pt idx="123629">
                  <c:v>-123.20449999999997</c:v>
                </c:pt>
                <c:pt idx="123630">
                  <c:v>-123.20249999999999</c:v>
                </c:pt>
                <c:pt idx="123631">
                  <c:v>-123.20049999999998</c:v>
                </c:pt>
                <c:pt idx="123632">
                  <c:v>-123.19849999999997</c:v>
                </c:pt>
                <c:pt idx="123633">
                  <c:v>-123.19649999999999</c:v>
                </c:pt>
                <c:pt idx="123634">
                  <c:v>-123.19449999999998</c:v>
                </c:pt>
                <c:pt idx="123635">
                  <c:v>-123.19249999999997</c:v>
                </c:pt>
                <c:pt idx="123636">
                  <c:v>-123.19049999999999</c:v>
                </c:pt>
                <c:pt idx="123637">
                  <c:v>-123.18849999999998</c:v>
                </c:pt>
                <c:pt idx="123638">
                  <c:v>-123.18649999999997</c:v>
                </c:pt>
                <c:pt idx="123639">
                  <c:v>-123.18449999999999</c:v>
                </c:pt>
                <c:pt idx="123640">
                  <c:v>-123.18249999999998</c:v>
                </c:pt>
                <c:pt idx="123641">
                  <c:v>-123.18049999999997</c:v>
                </c:pt>
                <c:pt idx="123642">
                  <c:v>-123.17849999999999</c:v>
                </c:pt>
                <c:pt idx="123643">
                  <c:v>-123.17649999999998</c:v>
                </c:pt>
                <c:pt idx="123644">
                  <c:v>-123.17449999999997</c:v>
                </c:pt>
                <c:pt idx="123645">
                  <c:v>-123.17249999999999</c:v>
                </c:pt>
                <c:pt idx="123646">
                  <c:v>-123.17049999999998</c:v>
                </c:pt>
                <c:pt idx="123647">
                  <c:v>-123.16849999999997</c:v>
                </c:pt>
                <c:pt idx="123648">
                  <c:v>-123.16649999999998</c:v>
                </c:pt>
                <c:pt idx="123649">
                  <c:v>-123.16449999999998</c:v>
                </c:pt>
                <c:pt idx="123650">
                  <c:v>-123.16249999999997</c:v>
                </c:pt>
                <c:pt idx="123651">
                  <c:v>-123.16049999999998</c:v>
                </c:pt>
                <c:pt idx="123652">
                  <c:v>-123.15849999999998</c:v>
                </c:pt>
                <c:pt idx="123653">
                  <c:v>-123.15649999999997</c:v>
                </c:pt>
                <c:pt idx="123654">
                  <c:v>-123.15449999999998</c:v>
                </c:pt>
                <c:pt idx="123655">
                  <c:v>-123.15249999999997</c:v>
                </c:pt>
                <c:pt idx="123656">
                  <c:v>-123.15049999999997</c:v>
                </c:pt>
                <c:pt idx="123657">
                  <c:v>-123.14849999999998</c:v>
                </c:pt>
                <c:pt idx="123658">
                  <c:v>-123.14649999999997</c:v>
                </c:pt>
                <c:pt idx="123659">
                  <c:v>-123.14449999999997</c:v>
                </c:pt>
                <c:pt idx="123660">
                  <c:v>-123.14249999999998</c:v>
                </c:pt>
                <c:pt idx="123661">
                  <c:v>-123.14049999999997</c:v>
                </c:pt>
                <c:pt idx="123662">
                  <c:v>-123.13849999999996</c:v>
                </c:pt>
                <c:pt idx="123663">
                  <c:v>-123.13649999999998</c:v>
                </c:pt>
                <c:pt idx="123664">
                  <c:v>-123.13449999999997</c:v>
                </c:pt>
                <c:pt idx="123665">
                  <c:v>-123.13249999999996</c:v>
                </c:pt>
                <c:pt idx="123666">
                  <c:v>-123.13049999999998</c:v>
                </c:pt>
                <c:pt idx="123667">
                  <c:v>-123.12849999999997</c:v>
                </c:pt>
                <c:pt idx="123668">
                  <c:v>-123.12649999999996</c:v>
                </c:pt>
                <c:pt idx="123669">
                  <c:v>-123.12449999999998</c:v>
                </c:pt>
                <c:pt idx="123670">
                  <c:v>-123.12249999999997</c:v>
                </c:pt>
                <c:pt idx="123671">
                  <c:v>-123.12049999999996</c:v>
                </c:pt>
                <c:pt idx="123672">
                  <c:v>-123.11849999999998</c:v>
                </c:pt>
                <c:pt idx="123673">
                  <c:v>-123.11649999999997</c:v>
                </c:pt>
                <c:pt idx="123674">
                  <c:v>-123.11449999999996</c:v>
                </c:pt>
                <c:pt idx="123675">
                  <c:v>-123.11249999999998</c:v>
                </c:pt>
                <c:pt idx="123676">
                  <c:v>-123.11049999999997</c:v>
                </c:pt>
                <c:pt idx="123677">
                  <c:v>-123.10849999999996</c:v>
                </c:pt>
                <c:pt idx="123678">
                  <c:v>-123.10649999999998</c:v>
                </c:pt>
                <c:pt idx="123679">
                  <c:v>-123.10449999999997</c:v>
                </c:pt>
                <c:pt idx="123680">
                  <c:v>-123.10249999999996</c:v>
                </c:pt>
                <c:pt idx="123681">
                  <c:v>-123.10049999999998</c:v>
                </c:pt>
                <c:pt idx="123682">
                  <c:v>-123.09849999999997</c:v>
                </c:pt>
                <c:pt idx="123683">
                  <c:v>-123.09649999999996</c:v>
                </c:pt>
                <c:pt idx="123684">
                  <c:v>-123.09449999999998</c:v>
                </c:pt>
                <c:pt idx="123685">
                  <c:v>-123.09249999999997</c:v>
                </c:pt>
                <c:pt idx="123686">
                  <c:v>-123.09049999999996</c:v>
                </c:pt>
                <c:pt idx="123687">
                  <c:v>-123.08849999999998</c:v>
                </c:pt>
                <c:pt idx="123688">
                  <c:v>-123.08649999999997</c:v>
                </c:pt>
                <c:pt idx="123689">
                  <c:v>-123.08449999999999</c:v>
                </c:pt>
                <c:pt idx="123690">
                  <c:v>-123.08249999999998</c:v>
                </c:pt>
                <c:pt idx="123691">
                  <c:v>-123.08049999999997</c:v>
                </c:pt>
                <c:pt idx="123692">
                  <c:v>-123.07849999999999</c:v>
                </c:pt>
                <c:pt idx="123693">
                  <c:v>-123.07649999999998</c:v>
                </c:pt>
                <c:pt idx="123694">
                  <c:v>-123.07449999999997</c:v>
                </c:pt>
                <c:pt idx="123695">
                  <c:v>-123.07249999999999</c:v>
                </c:pt>
                <c:pt idx="123696">
                  <c:v>-123.07049999999998</c:v>
                </c:pt>
                <c:pt idx="123697">
                  <c:v>-123.06849999999997</c:v>
                </c:pt>
                <c:pt idx="123698">
                  <c:v>-123.06649999999999</c:v>
                </c:pt>
                <c:pt idx="123699">
                  <c:v>-123.06449999999998</c:v>
                </c:pt>
                <c:pt idx="123700">
                  <c:v>-123.06249999999997</c:v>
                </c:pt>
                <c:pt idx="123701">
                  <c:v>-123.06049999999999</c:v>
                </c:pt>
                <c:pt idx="123702">
                  <c:v>-123.05849999999998</c:v>
                </c:pt>
                <c:pt idx="123703">
                  <c:v>-123.05649999999997</c:v>
                </c:pt>
                <c:pt idx="123704">
                  <c:v>-123.05449999999999</c:v>
                </c:pt>
                <c:pt idx="123705">
                  <c:v>-123.05249999999998</c:v>
                </c:pt>
                <c:pt idx="123706">
                  <c:v>-123.05049999999997</c:v>
                </c:pt>
                <c:pt idx="123707">
                  <c:v>-123.04849999999999</c:v>
                </c:pt>
                <c:pt idx="123708">
                  <c:v>-123.04649999999998</c:v>
                </c:pt>
                <c:pt idx="123709">
                  <c:v>-123.04449999999997</c:v>
                </c:pt>
                <c:pt idx="123710">
                  <c:v>-123.04249999999999</c:v>
                </c:pt>
                <c:pt idx="123711">
                  <c:v>-123.04049999999998</c:v>
                </c:pt>
                <c:pt idx="123712">
                  <c:v>-123.03849999999997</c:v>
                </c:pt>
                <c:pt idx="123713">
                  <c:v>-123.03649999999999</c:v>
                </c:pt>
                <c:pt idx="123714">
                  <c:v>-123.03449999999998</c:v>
                </c:pt>
                <c:pt idx="123715">
                  <c:v>-123.03249999999997</c:v>
                </c:pt>
                <c:pt idx="123716">
                  <c:v>-123.03049999999999</c:v>
                </c:pt>
                <c:pt idx="123717">
                  <c:v>-123.02849999999998</c:v>
                </c:pt>
                <c:pt idx="123718">
                  <c:v>-123.02649999999997</c:v>
                </c:pt>
                <c:pt idx="123719">
                  <c:v>-123.02449999999999</c:v>
                </c:pt>
                <c:pt idx="123720">
                  <c:v>-123.02249999999998</c:v>
                </c:pt>
                <c:pt idx="123721">
                  <c:v>-123.02049999999997</c:v>
                </c:pt>
                <c:pt idx="123722">
                  <c:v>-123.01849999999999</c:v>
                </c:pt>
                <c:pt idx="123723">
                  <c:v>-123.01649999999998</c:v>
                </c:pt>
                <c:pt idx="123724">
                  <c:v>-123.01449999999997</c:v>
                </c:pt>
                <c:pt idx="123725">
                  <c:v>-123.01249999999999</c:v>
                </c:pt>
                <c:pt idx="123726">
                  <c:v>-123.01049999999998</c:v>
                </c:pt>
                <c:pt idx="123727">
                  <c:v>-123.00849999999997</c:v>
                </c:pt>
                <c:pt idx="123728">
                  <c:v>-123.00649999999999</c:v>
                </c:pt>
                <c:pt idx="123729">
                  <c:v>-123.00449999999998</c:v>
                </c:pt>
                <c:pt idx="123730">
                  <c:v>-123.00249999999997</c:v>
                </c:pt>
                <c:pt idx="123731">
                  <c:v>-123.00049999999999</c:v>
                </c:pt>
                <c:pt idx="123732">
                  <c:v>-122.99849999999998</c:v>
                </c:pt>
                <c:pt idx="123733">
                  <c:v>-122.99649999999997</c:v>
                </c:pt>
                <c:pt idx="123734">
                  <c:v>-122.99449999999999</c:v>
                </c:pt>
                <c:pt idx="123735">
                  <c:v>-122.99249999999998</c:v>
                </c:pt>
                <c:pt idx="123736">
                  <c:v>-122.99049999999997</c:v>
                </c:pt>
                <c:pt idx="123737">
                  <c:v>-122.98849999999999</c:v>
                </c:pt>
                <c:pt idx="123738">
                  <c:v>-122.98649999999998</c:v>
                </c:pt>
                <c:pt idx="123739">
                  <c:v>-122.98449999999997</c:v>
                </c:pt>
                <c:pt idx="123740">
                  <c:v>-122.98249999999999</c:v>
                </c:pt>
                <c:pt idx="123741">
                  <c:v>-122.98049999999998</c:v>
                </c:pt>
                <c:pt idx="123742">
                  <c:v>-122.97849999999997</c:v>
                </c:pt>
                <c:pt idx="123743">
                  <c:v>-122.97649999999999</c:v>
                </c:pt>
                <c:pt idx="123744">
                  <c:v>-122.97449999999998</c:v>
                </c:pt>
                <c:pt idx="123745">
                  <c:v>-122.97249999999997</c:v>
                </c:pt>
                <c:pt idx="123746">
                  <c:v>-122.97049999999999</c:v>
                </c:pt>
                <c:pt idx="123747">
                  <c:v>-122.96849999999998</c:v>
                </c:pt>
                <c:pt idx="123748">
                  <c:v>-122.96649999999997</c:v>
                </c:pt>
                <c:pt idx="123749">
                  <c:v>-122.96449999999999</c:v>
                </c:pt>
                <c:pt idx="123750">
                  <c:v>-122.96249999999998</c:v>
                </c:pt>
                <c:pt idx="123751">
                  <c:v>-122.96049999999997</c:v>
                </c:pt>
                <c:pt idx="123752">
                  <c:v>-122.95849999999999</c:v>
                </c:pt>
                <c:pt idx="123753">
                  <c:v>-122.95649999999998</c:v>
                </c:pt>
                <c:pt idx="123754">
                  <c:v>-122.95449999999997</c:v>
                </c:pt>
                <c:pt idx="123755">
                  <c:v>-122.95249999999999</c:v>
                </c:pt>
                <c:pt idx="123756">
                  <c:v>-122.95049999999998</c:v>
                </c:pt>
                <c:pt idx="123757">
                  <c:v>-122.94849999999997</c:v>
                </c:pt>
                <c:pt idx="123758">
                  <c:v>-122.94649999999999</c:v>
                </c:pt>
                <c:pt idx="123759">
                  <c:v>-122.94449999999998</c:v>
                </c:pt>
                <c:pt idx="123760">
                  <c:v>-122.94249999999997</c:v>
                </c:pt>
                <c:pt idx="123761">
                  <c:v>-122.94049999999999</c:v>
                </c:pt>
                <c:pt idx="123762">
                  <c:v>-122.93849999999998</c:v>
                </c:pt>
                <c:pt idx="123763">
                  <c:v>-122.93649999999997</c:v>
                </c:pt>
                <c:pt idx="123764">
                  <c:v>-122.93449999999999</c:v>
                </c:pt>
                <c:pt idx="123765">
                  <c:v>-122.93249999999998</c:v>
                </c:pt>
                <c:pt idx="123766">
                  <c:v>-122.93049999999997</c:v>
                </c:pt>
                <c:pt idx="123767">
                  <c:v>-122.92849999999999</c:v>
                </c:pt>
                <c:pt idx="123768">
                  <c:v>-122.92649999999998</c:v>
                </c:pt>
                <c:pt idx="123769">
                  <c:v>-122.92449999999997</c:v>
                </c:pt>
                <c:pt idx="123770">
                  <c:v>-122.92249999999999</c:v>
                </c:pt>
                <c:pt idx="123771">
                  <c:v>-122.92049999999998</c:v>
                </c:pt>
                <c:pt idx="123772">
                  <c:v>-122.91849999999997</c:v>
                </c:pt>
                <c:pt idx="123773">
                  <c:v>-122.91649999999998</c:v>
                </c:pt>
                <c:pt idx="123774">
                  <c:v>-122.91449999999998</c:v>
                </c:pt>
                <c:pt idx="123775">
                  <c:v>-122.91249999999997</c:v>
                </c:pt>
                <c:pt idx="123776">
                  <c:v>-122.91049999999998</c:v>
                </c:pt>
                <c:pt idx="123777">
                  <c:v>-122.90849999999998</c:v>
                </c:pt>
                <c:pt idx="123778">
                  <c:v>-122.90649999999997</c:v>
                </c:pt>
                <c:pt idx="123779">
                  <c:v>-122.90449999999998</c:v>
                </c:pt>
                <c:pt idx="123780">
                  <c:v>-122.90249999999997</c:v>
                </c:pt>
                <c:pt idx="123781">
                  <c:v>-122.90049999999997</c:v>
                </c:pt>
                <c:pt idx="123782">
                  <c:v>-122.89849999999998</c:v>
                </c:pt>
                <c:pt idx="123783">
                  <c:v>-122.89649999999997</c:v>
                </c:pt>
                <c:pt idx="123784">
                  <c:v>-122.89449999999997</c:v>
                </c:pt>
                <c:pt idx="123785">
                  <c:v>-122.89249999999998</c:v>
                </c:pt>
                <c:pt idx="123786">
                  <c:v>-122.89049999999997</c:v>
                </c:pt>
                <c:pt idx="123787">
                  <c:v>-122.88849999999996</c:v>
                </c:pt>
                <c:pt idx="123788">
                  <c:v>-122.88649999999998</c:v>
                </c:pt>
                <c:pt idx="123789">
                  <c:v>-122.88449999999997</c:v>
                </c:pt>
                <c:pt idx="123790">
                  <c:v>-122.88249999999996</c:v>
                </c:pt>
                <c:pt idx="123791">
                  <c:v>-122.88049999999998</c:v>
                </c:pt>
                <c:pt idx="123792">
                  <c:v>-122.87849999999997</c:v>
                </c:pt>
                <c:pt idx="123793">
                  <c:v>-122.87649999999996</c:v>
                </c:pt>
                <c:pt idx="123794">
                  <c:v>-122.87449999999998</c:v>
                </c:pt>
                <c:pt idx="123795">
                  <c:v>-122.87249999999997</c:v>
                </c:pt>
                <c:pt idx="123796">
                  <c:v>-122.87049999999996</c:v>
                </c:pt>
                <c:pt idx="123797">
                  <c:v>-122.86849999999998</c:v>
                </c:pt>
                <c:pt idx="123798">
                  <c:v>-122.86649999999997</c:v>
                </c:pt>
                <c:pt idx="123799">
                  <c:v>-122.86449999999996</c:v>
                </c:pt>
                <c:pt idx="123800">
                  <c:v>-122.86249999999998</c:v>
                </c:pt>
                <c:pt idx="123801">
                  <c:v>-122.86049999999997</c:v>
                </c:pt>
                <c:pt idx="123802">
                  <c:v>-122.85849999999996</c:v>
                </c:pt>
                <c:pt idx="123803">
                  <c:v>-122.85649999999998</c:v>
                </c:pt>
                <c:pt idx="123804">
                  <c:v>-122.85449999999997</c:v>
                </c:pt>
                <c:pt idx="123805">
                  <c:v>-122.85249999999996</c:v>
                </c:pt>
                <c:pt idx="123806">
                  <c:v>-122.85049999999998</c:v>
                </c:pt>
                <c:pt idx="123807">
                  <c:v>-122.84849999999997</c:v>
                </c:pt>
                <c:pt idx="123808">
                  <c:v>-122.84649999999996</c:v>
                </c:pt>
                <c:pt idx="123809">
                  <c:v>-122.84449999999998</c:v>
                </c:pt>
                <c:pt idx="123810">
                  <c:v>-122.84249999999997</c:v>
                </c:pt>
                <c:pt idx="123811">
                  <c:v>-122.84049999999996</c:v>
                </c:pt>
                <c:pt idx="123812">
                  <c:v>-122.83849999999998</c:v>
                </c:pt>
                <c:pt idx="123813">
                  <c:v>-122.83649999999997</c:v>
                </c:pt>
                <c:pt idx="123814">
                  <c:v>-122.83449999999999</c:v>
                </c:pt>
                <c:pt idx="123815">
                  <c:v>-122.83249999999998</c:v>
                </c:pt>
                <c:pt idx="123816">
                  <c:v>-122.83049999999997</c:v>
                </c:pt>
                <c:pt idx="123817">
                  <c:v>-122.82849999999999</c:v>
                </c:pt>
                <c:pt idx="123818">
                  <c:v>-122.82649999999998</c:v>
                </c:pt>
                <c:pt idx="123819">
                  <c:v>-122.82449999999997</c:v>
                </c:pt>
                <c:pt idx="123820">
                  <c:v>-122.82249999999999</c:v>
                </c:pt>
                <c:pt idx="123821">
                  <c:v>-122.82049999999998</c:v>
                </c:pt>
                <c:pt idx="123822">
                  <c:v>-122.81849999999997</c:v>
                </c:pt>
                <c:pt idx="123823">
                  <c:v>-122.81649999999999</c:v>
                </c:pt>
                <c:pt idx="123824">
                  <c:v>-122.81449999999998</c:v>
                </c:pt>
                <c:pt idx="123825">
                  <c:v>-122.81249999999997</c:v>
                </c:pt>
                <c:pt idx="123826">
                  <c:v>-122.81049999999999</c:v>
                </c:pt>
                <c:pt idx="123827">
                  <c:v>-122.80849999999998</c:v>
                </c:pt>
                <c:pt idx="123828">
                  <c:v>-122.80649999999997</c:v>
                </c:pt>
                <c:pt idx="123829">
                  <c:v>-122.80449999999999</c:v>
                </c:pt>
                <c:pt idx="123830">
                  <c:v>-122.80249999999998</c:v>
                </c:pt>
                <c:pt idx="123831">
                  <c:v>-122.80049999999997</c:v>
                </c:pt>
                <c:pt idx="123832">
                  <c:v>-122.79849999999999</c:v>
                </c:pt>
                <c:pt idx="123833">
                  <c:v>-122.79649999999998</c:v>
                </c:pt>
                <c:pt idx="123834">
                  <c:v>-122.79449999999997</c:v>
                </c:pt>
                <c:pt idx="123835">
                  <c:v>-122.79249999999999</c:v>
                </c:pt>
                <c:pt idx="123836">
                  <c:v>-122.79049999999998</c:v>
                </c:pt>
                <c:pt idx="123837">
                  <c:v>-122.78849999999997</c:v>
                </c:pt>
                <c:pt idx="123838">
                  <c:v>-122.78649999999999</c:v>
                </c:pt>
                <c:pt idx="123839">
                  <c:v>-122.78449999999998</c:v>
                </c:pt>
                <c:pt idx="123840">
                  <c:v>-122.78249999999997</c:v>
                </c:pt>
                <c:pt idx="123841">
                  <c:v>-122.78049999999999</c:v>
                </c:pt>
                <c:pt idx="123842">
                  <c:v>-122.77849999999998</c:v>
                </c:pt>
                <c:pt idx="123843">
                  <c:v>-122.77649999999997</c:v>
                </c:pt>
                <c:pt idx="123844">
                  <c:v>-122.77449999999999</c:v>
                </c:pt>
                <c:pt idx="123845">
                  <c:v>-122.77249999999998</c:v>
                </c:pt>
                <c:pt idx="123846">
                  <c:v>-122.77049999999997</c:v>
                </c:pt>
                <c:pt idx="123847">
                  <c:v>-122.76849999999999</c:v>
                </c:pt>
                <c:pt idx="123848">
                  <c:v>-122.76649999999998</c:v>
                </c:pt>
                <c:pt idx="123849">
                  <c:v>-122.76449999999997</c:v>
                </c:pt>
                <c:pt idx="123850">
                  <c:v>-122.76249999999999</c:v>
                </c:pt>
                <c:pt idx="123851">
                  <c:v>-122.76049999999998</c:v>
                </c:pt>
                <c:pt idx="123852">
                  <c:v>-122.75849999999997</c:v>
                </c:pt>
                <c:pt idx="123853">
                  <c:v>-122.75649999999999</c:v>
                </c:pt>
                <c:pt idx="123854">
                  <c:v>-122.75449999999998</c:v>
                </c:pt>
                <c:pt idx="123855">
                  <c:v>-122.75249999999997</c:v>
                </c:pt>
                <c:pt idx="123856">
                  <c:v>-122.75049999999999</c:v>
                </c:pt>
                <c:pt idx="123857">
                  <c:v>-122.74849999999998</c:v>
                </c:pt>
                <c:pt idx="123858">
                  <c:v>-122.74649999999997</c:v>
                </c:pt>
                <c:pt idx="123859">
                  <c:v>-122.74449999999999</c:v>
                </c:pt>
                <c:pt idx="123860">
                  <c:v>-122.74249999999998</c:v>
                </c:pt>
                <c:pt idx="123861">
                  <c:v>-122.74049999999997</c:v>
                </c:pt>
                <c:pt idx="123862">
                  <c:v>-122.73849999999999</c:v>
                </c:pt>
                <c:pt idx="123863">
                  <c:v>-122.73649999999998</c:v>
                </c:pt>
                <c:pt idx="123864">
                  <c:v>-122.73449999999997</c:v>
                </c:pt>
                <c:pt idx="123865">
                  <c:v>-122.73249999999999</c:v>
                </c:pt>
                <c:pt idx="123866">
                  <c:v>-122.73049999999998</c:v>
                </c:pt>
                <c:pt idx="123867">
                  <c:v>-122.72849999999997</c:v>
                </c:pt>
                <c:pt idx="123868">
                  <c:v>-122.72649999999999</c:v>
                </c:pt>
                <c:pt idx="123869">
                  <c:v>-122.72449999999998</c:v>
                </c:pt>
                <c:pt idx="123870">
                  <c:v>-122.72249999999997</c:v>
                </c:pt>
                <c:pt idx="123871">
                  <c:v>-122.72049999999999</c:v>
                </c:pt>
                <c:pt idx="123872">
                  <c:v>-122.71849999999998</c:v>
                </c:pt>
                <c:pt idx="123873">
                  <c:v>-122.71649999999997</c:v>
                </c:pt>
                <c:pt idx="123874">
                  <c:v>-122.71449999999999</c:v>
                </c:pt>
                <c:pt idx="123875">
                  <c:v>-122.71249999999998</c:v>
                </c:pt>
                <c:pt idx="123876">
                  <c:v>-122.71049999999997</c:v>
                </c:pt>
                <c:pt idx="123877">
                  <c:v>-122.70849999999999</c:v>
                </c:pt>
                <c:pt idx="123878">
                  <c:v>-122.70649999999998</c:v>
                </c:pt>
                <c:pt idx="123879">
                  <c:v>-122.70449999999997</c:v>
                </c:pt>
                <c:pt idx="123880">
                  <c:v>-122.70249999999999</c:v>
                </c:pt>
                <c:pt idx="123881">
                  <c:v>-122.70049999999998</c:v>
                </c:pt>
                <c:pt idx="123882">
                  <c:v>-122.69849999999997</c:v>
                </c:pt>
                <c:pt idx="123883">
                  <c:v>-122.69649999999999</c:v>
                </c:pt>
                <c:pt idx="123884">
                  <c:v>-122.69449999999998</c:v>
                </c:pt>
                <c:pt idx="123885">
                  <c:v>-122.69249999999997</c:v>
                </c:pt>
                <c:pt idx="123886">
                  <c:v>-122.69049999999999</c:v>
                </c:pt>
                <c:pt idx="123887">
                  <c:v>-122.68849999999998</c:v>
                </c:pt>
                <c:pt idx="123888">
                  <c:v>-122.68649999999997</c:v>
                </c:pt>
                <c:pt idx="123889">
                  <c:v>-122.68449999999999</c:v>
                </c:pt>
                <c:pt idx="123890">
                  <c:v>-122.68249999999998</c:v>
                </c:pt>
                <c:pt idx="123891">
                  <c:v>-122.68049999999997</c:v>
                </c:pt>
                <c:pt idx="123892">
                  <c:v>-122.67849999999999</c:v>
                </c:pt>
                <c:pt idx="123893">
                  <c:v>-122.67649999999998</c:v>
                </c:pt>
                <c:pt idx="123894">
                  <c:v>-122.67449999999997</c:v>
                </c:pt>
                <c:pt idx="123895">
                  <c:v>-122.67249999999999</c:v>
                </c:pt>
                <c:pt idx="123896">
                  <c:v>-122.67049999999998</c:v>
                </c:pt>
                <c:pt idx="123897">
                  <c:v>-122.66849999999997</c:v>
                </c:pt>
                <c:pt idx="123898">
                  <c:v>-122.66649999999998</c:v>
                </c:pt>
                <c:pt idx="123899">
                  <c:v>-122.66449999999998</c:v>
                </c:pt>
                <c:pt idx="123900">
                  <c:v>-122.66249999999997</c:v>
                </c:pt>
                <c:pt idx="123901">
                  <c:v>-122.66049999999998</c:v>
                </c:pt>
                <c:pt idx="123902">
                  <c:v>-122.65849999999998</c:v>
                </c:pt>
                <c:pt idx="123903">
                  <c:v>-122.65649999999997</c:v>
                </c:pt>
                <c:pt idx="123904">
                  <c:v>-122.65449999999998</c:v>
                </c:pt>
                <c:pt idx="123905">
                  <c:v>-122.65249999999997</c:v>
                </c:pt>
                <c:pt idx="123906">
                  <c:v>-122.65049999999997</c:v>
                </c:pt>
                <c:pt idx="123907">
                  <c:v>-122.64849999999998</c:v>
                </c:pt>
                <c:pt idx="123908">
                  <c:v>-122.64649999999997</c:v>
                </c:pt>
                <c:pt idx="123909">
                  <c:v>-122.64449999999997</c:v>
                </c:pt>
                <c:pt idx="123910">
                  <c:v>-122.64249999999998</c:v>
                </c:pt>
                <c:pt idx="123911">
                  <c:v>-122.64049999999997</c:v>
                </c:pt>
                <c:pt idx="123912">
                  <c:v>-122.63849999999996</c:v>
                </c:pt>
                <c:pt idx="123913">
                  <c:v>-122.63649999999998</c:v>
                </c:pt>
                <c:pt idx="123914">
                  <c:v>-122.63449999999997</c:v>
                </c:pt>
                <c:pt idx="123915">
                  <c:v>-122.63249999999996</c:v>
                </c:pt>
                <c:pt idx="123916">
                  <c:v>-122.63049999999998</c:v>
                </c:pt>
                <c:pt idx="123917">
                  <c:v>-122.62849999999997</c:v>
                </c:pt>
                <c:pt idx="123918">
                  <c:v>-122.62649999999996</c:v>
                </c:pt>
                <c:pt idx="123919">
                  <c:v>-122.62449999999998</c:v>
                </c:pt>
                <c:pt idx="123920">
                  <c:v>-122.62249999999997</c:v>
                </c:pt>
                <c:pt idx="123921">
                  <c:v>-122.62049999999996</c:v>
                </c:pt>
                <c:pt idx="123922">
                  <c:v>-122.61849999999998</c:v>
                </c:pt>
                <c:pt idx="123923">
                  <c:v>-122.61649999999997</c:v>
                </c:pt>
                <c:pt idx="123924">
                  <c:v>-122.61449999999996</c:v>
                </c:pt>
                <c:pt idx="123925">
                  <c:v>-122.61249999999998</c:v>
                </c:pt>
                <c:pt idx="123926">
                  <c:v>-122.61049999999997</c:v>
                </c:pt>
                <c:pt idx="123927">
                  <c:v>-122.60849999999996</c:v>
                </c:pt>
                <c:pt idx="123928">
                  <c:v>-122.60649999999998</c:v>
                </c:pt>
                <c:pt idx="123929">
                  <c:v>-122.60449999999997</c:v>
                </c:pt>
                <c:pt idx="123930">
                  <c:v>-122.60249999999996</c:v>
                </c:pt>
                <c:pt idx="123931">
                  <c:v>-122.60049999999998</c:v>
                </c:pt>
                <c:pt idx="123932">
                  <c:v>-122.59849999999997</c:v>
                </c:pt>
                <c:pt idx="123933">
                  <c:v>-122.59649999999996</c:v>
                </c:pt>
                <c:pt idx="123934">
                  <c:v>-122.59449999999998</c:v>
                </c:pt>
                <c:pt idx="123935">
                  <c:v>-122.59249999999997</c:v>
                </c:pt>
                <c:pt idx="123936">
                  <c:v>-122.59049999999996</c:v>
                </c:pt>
                <c:pt idx="123937">
                  <c:v>-122.58849999999998</c:v>
                </c:pt>
                <c:pt idx="123938">
                  <c:v>-122.58649999999997</c:v>
                </c:pt>
                <c:pt idx="123939">
                  <c:v>-122.58449999999999</c:v>
                </c:pt>
                <c:pt idx="123940">
                  <c:v>-122.58249999999998</c:v>
                </c:pt>
                <c:pt idx="123941">
                  <c:v>-122.58049999999997</c:v>
                </c:pt>
                <c:pt idx="123942">
                  <c:v>-122.57849999999999</c:v>
                </c:pt>
                <c:pt idx="123943">
                  <c:v>-122.57649999999998</c:v>
                </c:pt>
                <c:pt idx="123944">
                  <c:v>-122.57449999999997</c:v>
                </c:pt>
                <c:pt idx="123945">
                  <c:v>-122.57249999999999</c:v>
                </c:pt>
                <c:pt idx="123946">
                  <c:v>-122.57049999999998</c:v>
                </c:pt>
                <c:pt idx="123947">
                  <c:v>-122.56849999999997</c:v>
                </c:pt>
                <c:pt idx="123948">
                  <c:v>-122.56649999999999</c:v>
                </c:pt>
                <c:pt idx="123949">
                  <c:v>-122.56449999999998</c:v>
                </c:pt>
                <c:pt idx="123950">
                  <c:v>-122.56249999999997</c:v>
                </c:pt>
                <c:pt idx="123951">
                  <c:v>-122.56049999999999</c:v>
                </c:pt>
                <c:pt idx="123952">
                  <c:v>-122.55849999999998</c:v>
                </c:pt>
                <c:pt idx="123953">
                  <c:v>-122.55649999999997</c:v>
                </c:pt>
                <c:pt idx="123954">
                  <c:v>-122.55449999999999</c:v>
                </c:pt>
                <c:pt idx="123955">
                  <c:v>-122.55249999999998</c:v>
                </c:pt>
                <c:pt idx="123956">
                  <c:v>-122.55049999999997</c:v>
                </c:pt>
                <c:pt idx="123957">
                  <c:v>-122.54849999999999</c:v>
                </c:pt>
                <c:pt idx="123958">
                  <c:v>-122.54649999999998</c:v>
                </c:pt>
                <c:pt idx="123959">
                  <c:v>-122.54449999999997</c:v>
                </c:pt>
                <c:pt idx="123960">
                  <c:v>-122.54249999999999</c:v>
                </c:pt>
                <c:pt idx="123961">
                  <c:v>-122.54049999999998</c:v>
                </c:pt>
                <c:pt idx="123962">
                  <c:v>-122.53849999999997</c:v>
                </c:pt>
                <c:pt idx="123963">
                  <c:v>-122.53649999999999</c:v>
                </c:pt>
                <c:pt idx="123964">
                  <c:v>-122.53449999999998</c:v>
                </c:pt>
                <c:pt idx="123965">
                  <c:v>-122.53249999999997</c:v>
                </c:pt>
                <c:pt idx="123966">
                  <c:v>-122.53049999999999</c:v>
                </c:pt>
                <c:pt idx="123967">
                  <c:v>-122.52849999999998</c:v>
                </c:pt>
                <c:pt idx="123968">
                  <c:v>-122.52649999999997</c:v>
                </c:pt>
                <c:pt idx="123969">
                  <c:v>-122.52449999999999</c:v>
                </c:pt>
                <c:pt idx="123970">
                  <c:v>-122.52249999999998</c:v>
                </c:pt>
                <c:pt idx="123971">
                  <c:v>-122.52049999999997</c:v>
                </c:pt>
                <c:pt idx="123972">
                  <c:v>-122.51849999999999</c:v>
                </c:pt>
                <c:pt idx="123973">
                  <c:v>-122.51649999999998</c:v>
                </c:pt>
                <c:pt idx="123974">
                  <c:v>-122.51449999999997</c:v>
                </c:pt>
                <c:pt idx="123975">
                  <c:v>-122.51249999999999</c:v>
                </c:pt>
                <c:pt idx="123976">
                  <c:v>-122.51049999999998</c:v>
                </c:pt>
                <c:pt idx="123977">
                  <c:v>-122.50849999999997</c:v>
                </c:pt>
                <c:pt idx="123978">
                  <c:v>-122.50649999999999</c:v>
                </c:pt>
                <c:pt idx="123979">
                  <c:v>-122.50449999999998</c:v>
                </c:pt>
                <c:pt idx="123980">
                  <c:v>-122.50249999999997</c:v>
                </c:pt>
                <c:pt idx="123981">
                  <c:v>-122.50049999999999</c:v>
                </c:pt>
                <c:pt idx="123982">
                  <c:v>-122.49849999999998</c:v>
                </c:pt>
                <c:pt idx="123983">
                  <c:v>-122.49649999999997</c:v>
                </c:pt>
                <c:pt idx="123984">
                  <c:v>-122.49449999999999</c:v>
                </c:pt>
                <c:pt idx="123985">
                  <c:v>-122.49249999999998</c:v>
                </c:pt>
                <c:pt idx="123986">
                  <c:v>-122.49049999999997</c:v>
                </c:pt>
                <c:pt idx="123987">
                  <c:v>-122.48849999999999</c:v>
                </c:pt>
                <c:pt idx="123988">
                  <c:v>-122.48649999999998</c:v>
                </c:pt>
                <c:pt idx="123989">
                  <c:v>-122.48449999999997</c:v>
                </c:pt>
                <c:pt idx="123990">
                  <c:v>-122.48249999999999</c:v>
                </c:pt>
                <c:pt idx="123991">
                  <c:v>-122.48049999999998</c:v>
                </c:pt>
                <c:pt idx="123992">
                  <c:v>-122.47849999999997</c:v>
                </c:pt>
                <c:pt idx="123993">
                  <c:v>-122.47649999999999</c:v>
                </c:pt>
                <c:pt idx="123994">
                  <c:v>-122.47449999999998</c:v>
                </c:pt>
                <c:pt idx="123995">
                  <c:v>-122.47249999999997</c:v>
                </c:pt>
                <c:pt idx="123996">
                  <c:v>-122.47049999999999</c:v>
                </c:pt>
                <c:pt idx="123997">
                  <c:v>-122.46849999999998</c:v>
                </c:pt>
                <c:pt idx="123998">
                  <c:v>-122.46649999999997</c:v>
                </c:pt>
                <c:pt idx="123999">
                  <c:v>-122.46449999999999</c:v>
                </c:pt>
                <c:pt idx="124000">
                  <c:v>-122.46249999999998</c:v>
                </c:pt>
                <c:pt idx="124001">
                  <c:v>-122.46049999999997</c:v>
                </c:pt>
                <c:pt idx="124002">
                  <c:v>-122.45849999999999</c:v>
                </c:pt>
                <c:pt idx="124003">
                  <c:v>-122.45649999999998</c:v>
                </c:pt>
                <c:pt idx="124004">
                  <c:v>-122.45449999999997</c:v>
                </c:pt>
                <c:pt idx="124005">
                  <c:v>-122.45249999999999</c:v>
                </c:pt>
                <c:pt idx="124006">
                  <c:v>-122.45049999999998</c:v>
                </c:pt>
                <c:pt idx="124007">
                  <c:v>-122.44849999999997</c:v>
                </c:pt>
                <c:pt idx="124008">
                  <c:v>-122.44649999999999</c:v>
                </c:pt>
                <c:pt idx="124009">
                  <c:v>-122.44449999999998</c:v>
                </c:pt>
                <c:pt idx="124010">
                  <c:v>-122.44249999999997</c:v>
                </c:pt>
                <c:pt idx="124011">
                  <c:v>-122.44049999999999</c:v>
                </c:pt>
                <c:pt idx="124012">
                  <c:v>-122.43849999999998</c:v>
                </c:pt>
                <c:pt idx="124013">
                  <c:v>-122.43649999999997</c:v>
                </c:pt>
                <c:pt idx="124014">
                  <c:v>-122.43449999999999</c:v>
                </c:pt>
                <c:pt idx="124015">
                  <c:v>-122.43249999999998</c:v>
                </c:pt>
                <c:pt idx="124016">
                  <c:v>-122.43049999999997</c:v>
                </c:pt>
                <c:pt idx="124017">
                  <c:v>-122.42849999999999</c:v>
                </c:pt>
                <c:pt idx="124018">
                  <c:v>-122.42649999999998</c:v>
                </c:pt>
                <c:pt idx="124019">
                  <c:v>-122.42449999999997</c:v>
                </c:pt>
                <c:pt idx="124020">
                  <c:v>-122.42249999999999</c:v>
                </c:pt>
                <c:pt idx="124021">
                  <c:v>-122.42049999999998</c:v>
                </c:pt>
                <c:pt idx="124022">
                  <c:v>-122.41849999999997</c:v>
                </c:pt>
                <c:pt idx="124023">
                  <c:v>-122.41649999999998</c:v>
                </c:pt>
                <c:pt idx="124024">
                  <c:v>-122.41449999999998</c:v>
                </c:pt>
                <c:pt idx="124025">
                  <c:v>-122.41249999999997</c:v>
                </c:pt>
                <c:pt idx="124026">
                  <c:v>-122.41049999999998</c:v>
                </c:pt>
                <c:pt idx="124027">
                  <c:v>-122.40849999999998</c:v>
                </c:pt>
                <c:pt idx="124028">
                  <c:v>-122.40649999999997</c:v>
                </c:pt>
                <c:pt idx="124029">
                  <c:v>-122.40449999999998</c:v>
                </c:pt>
                <c:pt idx="124030">
                  <c:v>-122.40249999999997</c:v>
                </c:pt>
                <c:pt idx="124031">
                  <c:v>-122.40049999999997</c:v>
                </c:pt>
                <c:pt idx="124032">
                  <c:v>-122.39849999999998</c:v>
                </c:pt>
                <c:pt idx="124033">
                  <c:v>-122.39649999999997</c:v>
                </c:pt>
                <c:pt idx="124034">
                  <c:v>-122.39449999999997</c:v>
                </c:pt>
                <c:pt idx="124035">
                  <c:v>-122.39249999999998</c:v>
                </c:pt>
                <c:pt idx="124036">
                  <c:v>-122.39049999999997</c:v>
                </c:pt>
                <c:pt idx="124037">
                  <c:v>-122.38849999999996</c:v>
                </c:pt>
                <c:pt idx="124038">
                  <c:v>-122.38649999999998</c:v>
                </c:pt>
                <c:pt idx="124039">
                  <c:v>-122.38449999999997</c:v>
                </c:pt>
                <c:pt idx="124040">
                  <c:v>-122.38249999999996</c:v>
                </c:pt>
                <c:pt idx="124041">
                  <c:v>-122.38049999999998</c:v>
                </c:pt>
                <c:pt idx="124042">
                  <c:v>-122.37849999999997</c:v>
                </c:pt>
                <c:pt idx="124043">
                  <c:v>-122.37649999999996</c:v>
                </c:pt>
                <c:pt idx="124044">
                  <c:v>-122.37449999999998</c:v>
                </c:pt>
                <c:pt idx="124045">
                  <c:v>-122.37249999999997</c:v>
                </c:pt>
                <c:pt idx="124046">
                  <c:v>-122.37049999999996</c:v>
                </c:pt>
                <c:pt idx="124047">
                  <c:v>-122.36849999999998</c:v>
                </c:pt>
                <c:pt idx="124048">
                  <c:v>-122.36649999999997</c:v>
                </c:pt>
                <c:pt idx="124049">
                  <c:v>-122.36449999999996</c:v>
                </c:pt>
                <c:pt idx="124050">
                  <c:v>-122.36249999999998</c:v>
                </c:pt>
                <c:pt idx="124051">
                  <c:v>-122.36049999999997</c:v>
                </c:pt>
                <c:pt idx="124052">
                  <c:v>-122.35849999999996</c:v>
                </c:pt>
                <c:pt idx="124053">
                  <c:v>-122.35649999999998</c:v>
                </c:pt>
                <c:pt idx="124054">
                  <c:v>-122.35449999999997</c:v>
                </c:pt>
                <c:pt idx="124055">
                  <c:v>-122.35249999999996</c:v>
                </c:pt>
                <c:pt idx="124056">
                  <c:v>-122.35049999999998</c:v>
                </c:pt>
                <c:pt idx="124057">
                  <c:v>-122.34849999999997</c:v>
                </c:pt>
                <c:pt idx="124058">
                  <c:v>-122.34649999999996</c:v>
                </c:pt>
                <c:pt idx="124059">
                  <c:v>-122.34449999999998</c:v>
                </c:pt>
                <c:pt idx="124060">
                  <c:v>-122.34249999999997</c:v>
                </c:pt>
                <c:pt idx="124061">
                  <c:v>-122.34049999999996</c:v>
                </c:pt>
                <c:pt idx="124062">
                  <c:v>-122.33849999999998</c:v>
                </c:pt>
                <c:pt idx="124063">
                  <c:v>-122.33649999999997</c:v>
                </c:pt>
                <c:pt idx="124064">
                  <c:v>-122.33449999999999</c:v>
                </c:pt>
                <c:pt idx="124065">
                  <c:v>-122.33249999999998</c:v>
                </c:pt>
                <c:pt idx="124066">
                  <c:v>-122.33049999999997</c:v>
                </c:pt>
                <c:pt idx="124067">
                  <c:v>-122.32849999999999</c:v>
                </c:pt>
                <c:pt idx="124068">
                  <c:v>-122.32649999999998</c:v>
                </c:pt>
                <c:pt idx="124069">
                  <c:v>-122.32449999999997</c:v>
                </c:pt>
                <c:pt idx="124070">
                  <c:v>-122.32249999999999</c:v>
                </c:pt>
                <c:pt idx="124071">
                  <c:v>-122.32049999999998</c:v>
                </c:pt>
                <c:pt idx="124072">
                  <c:v>-122.31849999999997</c:v>
                </c:pt>
                <c:pt idx="124073">
                  <c:v>-122.31649999999999</c:v>
                </c:pt>
                <c:pt idx="124074">
                  <c:v>-122.31449999999998</c:v>
                </c:pt>
                <c:pt idx="124075">
                  <c:v>-122.31249999999997</c:v>
                </c:pt>
                <c:pt idx="124076">
                  <c:v>-122.31049999999999</c:v>
                </c:pt>
                <c:pt idx="124077">
                  <c:v>-122.30849999999998</c:v>
                </c:pt>
                <c:pt idx="124078">
                  <c:v>-122.30649999999997</c:v>
                </c:pt>
                <c:pt idx="124079">
                  <c:v>-122.30449999999999</c:v>
                </c:pt>
                <c:pt idx="124080">
                  <c:v>-122.30249999999998</c:v>
                </c:pt>
                <c:pt idx="124081">
                  <c:v>-122.30049999999997</c:v>
                </c:pt>
                <c:pt idx="124082">
                  <c:v>-122.29849999999999</c:v>
                </c:pt>
                <c:pt idx="124083">
                  <c:v>-122.29649999999998</c:v>
                </c:pt>
                <c:pt idx="124084">
                  <c:v>-122.29449999999997</c:v>
                </c:pt>
                <c:pt idx="124085">
                  <c:v>-122.29249999999999</c:v>
                </c:pt>
                <c:pt idx="124086">
                  <c:v>-122.29049999999998</c:v>
                </c:pt>
                <c:pt idx="124087">
                  <c:v>-122.28849999999997</c:v>
                </c:pt>
                <c:pt idx="124088">
                  <c:v>-122.28649999999999</c:v>
                </c:pt>
                <c:pt idx="124089">
                  <c:v>-122.28449999999998</c:v>
                </c:pt>
                <c:pt idx="124090">
                  <c:v>-122.28249999999997</c:v>
                </c:pt>
                <c:pt idx="124091">
                  <c:v>-122.28049999999999</c:v>
                </c:pt>
                <c:pt idx="124092">
                  <c:v>-122.27849999999998</c:v>
                </c:pt>
                <c:pt idx="124093">
                  <c:v>-122.27649999999997</c:v>
                </c:pt>
                <c:pt idx="124094">
                  <c:v>-122.27449999999999</c:v>
                </c:pt>
                <c:pt idx="124095">
                  <c:v>-122.27249999999998</c:v>
                </c:pt>
                <c:pt idx="124096">
                  <c:v>-122.27049999999997</c:v>
                </c:pt>
                <c:pt idx="124097">
                  <c:v>-122.26849999999999</c:v>
                </c:pt>
                <c:pt idx="124098">
                  <c:v>-122.26649999999998</c:v>
                </c:pt>
                <c:pt idx="124099">
                  <c:v>-122.26449999999997</c:v>
                </c:pt>
                <c:pt idx="124100">
                  <c:v>-122.26249999999999</c:v>
                </c:pt>
                <c:pt idx="124101">
                  <c:v>-122.26049999999998</c:v>
                </c:pt>
                <c:pt idx="124102">
                  <c:v>-122.25849999999997</c:v>
                </c:pt>
                <c:pt idx="124103">
                  <c:v>-122.25649999999999</c:v>
                </c:pt>
                <c:pt idx="124104">
                  <c:v>-122.25449999999998</c:v>
                </c:pt>
                <c:pt idx="124105">
                  <c:v>-122.25249999999997</c:v>
                </c:pt>
                <c:pt idx="124106">
                  <c:v>-122.25049999999999</c:v>
                </c:pt>
                <c:pt idx="124107">
                  <c:v>-122.24849999999998</c:v>
                </c:pt>
                <c:pt idx="124108">
                  <c:v>-122.24649999999997</c:v>
                </c:pt>
                <c:pt idx="124109">
                  <c:v>-122.24449999999999</c:v>
                </c:pt>
                <c:pt idx="124110">
                  <c:v>-122.24249999999998</c:v>
                </c:pt>
                <c:pt idx="124111">
                  <c:v>-122.24049999999997</c:v>
                </c:pt>
                <c:pt idx="124112">
                  <c:v>-122.23849999999999</c:v>
                </c:pt>
                <c:pt idx="124113">
                  <c:v>-122.23649999999998</c:v>
                </c:pt>
                <c:pt idx="124114">
                  <c:v>-122.23449999999997</c:v>
                </c:pt>
                <c:pt idx="124115">
                  <c:v>-122.23249999999999</c:v>
                </c:pt>
                <c:pt idx="124116">
                  <c:v>-122.23049999999998</c:v>
                </c:pt>
                <c:pt idx="124117">
                  <c:v>-122.22849999999997</c:v>
                </c:pt>
                <c:pt idx="124118">
                  <c:v>-122.22649999999999</c:v>
                </c:pt>
                <c:pt idx="124119">
                  <c:v>-122.22449999999998</c:v>
                </c:pt>
                <c:pt idx="124120">
                  <c:v>-122.22249999999997</c:v>
                </c:pt>
                <c:pt idx="124121">
                  <c:v>-122.22049999999999</c:v>
                </c:pt>
                <c:pt idx="124122">
                  <c:v>-122.21849999999998</c:v>
                </c:pt>
                <c:pt idx="124123">
                  <c:v>-122.21649999999997</c:v>
                </c:pt>
                <c:pt idx="124124">
                  <c:v>-122.21449999999999</c:v>
                </c:pt>
                <c:pt idx="124125">
                  <c:v>-122.21249999999998</c:v>
                </c:pt>
                <c:pt idx="124126">
                  <c:v>-122.21049999999997</c:v>
                </c:pt>
                <c:pt idx="124127">
                  <c:v>-122.20849999999999</c:v>
                </c:pt>
                <c:pt idx="124128">
                  <c:v>-122.20649999999998</c:v>
                </c:pt>
                <c:pt idx="124129">
                  <c:v>-122.20449999999997</c:v>
                </c:pt>
                <c:pt idx="124130">
                  <c:v>-122.20249999999999</c:v>
                </c:pt>
                <c:pt idx="124131">
                  <c:v>-122.20049999999998</c:v>
                </c:pt>
                <c:pt idx="124132">
                  <c:v>-122.19849999999997</c:v>
                </c:pt>
                <c:pt idx="124133">
                  <c:v>-122.19649999999999</c:v>
                </c:pt>
                <c:pt idx="124134">
                  <c:v>-122.19449999999998</c:v>
                </c:pt>
                <c:pt idx="124135">
                  <c:v>-122.19249999999997</c:v>
                </c:pt>
                <c:pt idx="124136">
                  <c:v>-122.19049999999999</c:v>
                </c:pt>
                <c:pt idx="124137">
                  <c:v>-122.18849999999998</c:v>
                </c:pt>
                <c:pt idx="124138">
                  <c:v>-122.18649999999997</c:v>
                </c:pt>
                <c:pt idx="124139">
                  <c:v>-122.18449999999999</c:v>
                </c:pt>
                <c:pt idx="124140">
                  <c:v>-122.18249999999998</c:v>
                </c:pt>
                <c:pt idx="124141">
                  <c:v>-122.18049999999997</c:v>
                </c:pt>
                <c:pt idx="124142">
                  <c:v>-122.17849999999999</c:v>
                </c:pt>
                <c:pt idx="124143">
                  <c:v>-122.17649999999998</c:v>
                </c:pt>
                <c:pt idx="124144">
                  <c:v>-122.17449999999997</c:v>
                </c:pt>
                <c:pt idx="124145">
                  <c:v>-122.17249999999999</c:v>
                </c:pt>
                <c:pt idx="124146">
                  <c:v>-122.17049999999998</c:v>
                </c:pt>
                <c:pt idx="124147">
                  <c:v>-122.16849999999997</c:v>
                </c:pt>
                <c:pt idx="124148">
                  <c:v>-122.16649999999998</c:v>
                </c:pt>
                <c:pt idx="124149">
                  <c:v>-122.16449999999998</c:v>
                </c:pt>
                <c:pt idx="124150">
                  <c:v>-122.16249999999997</c:v>
                </c:pt>
                <c:pt idx="124151">
                  <c:v>-122.16049999999998</c:v>
                </c:pt>
                <c:pt idx="124152">
                  <c:v>-122.15849999999998</c:v>
                </c:pt>
                <c:pt idx="124153">
                  <c:v>-122.15649999999997</c:v>
                </c:pt>
                <c:pt idx="124154">
                  <c:v>-122.15449999999998</c:v>
                </c:pt>
                <c:pt idx="124155">
                  <c:v>-122.15249999999997</c:v>
                </c:pt>
                <c:pt idx="124156">
                  <c:v>-122.15049999999997</c:v>
                </c:pt>
                <c:pt idx="124157">
                  <c:v>-122.14849999999998</c:v>
                </c:pt>
                <c:pt idx="124158">
                  <c:v>-122.14649999999997</c:v>
                </c:pt>
                <c:pt idx="124159">
                  <c:v>-122.14449999999997</c:v>
                </c:pt>
                <c:pt idx="124160">
                  <c:v>-122.14249999999998</c:v>
                </c:pt>
                <c:pt idx="124161">
                  <c:v>-122.14049999999997</c:v>
                </c:pt>
                <c:pt idx="124162">
                  <c:v>-122.13849999999996</c:v>
                </c:pt>
                <c:pt idx="124163">
                  <c:v>-122.13649999999998</c:v>
                </c:pt>
                <c:pt idx="124164">
                  <c:v>-122.13449999999997</c:v>
                </c:pt>
                <c:pt idx="124165">
                  <c:v>-122.13249999999996</c:v>
                </c:pt>
                <c:pt idx="124166">
                  <c:v>-122.13049999999998</c:v>
                </c:pt>
                <c:pt idx="124167">
                  <c:v>-122.12849999999997</c:v>
                </c:pt>
                <c:pt idx="124168">
                  <c:v>-122.12649999999996</c:v>
                </c:pt>
                <c:pt idx="124169">
                  <c:v>-122.12449999999998</c:v>
                </c:pt>
                <c:pt idx="124170">
                  <c:v>-122.12249999999997</c:v>
                </c:pt>
                <c:pt idx="124171">
                  <c:v>-122.12049999999996</c:v>
                </c:pt>
                <c:pt idx="124172">
                  <c:v>-122.11849999999998</c:v>
                </c:pt>
                <c:pt idx="124173">
                  <c:v>-122.11649999999997</c:v>
                </c:pt>
                <c:pt idx="124174">
                  <c:v>-122.11449999999996</c:v>
                </c:pt>
                <c:pt idx="124175">
                  <c:v>-122.11249999999998</c:v>
                </c:pt>
                <c:pt idx="124176">
                  <c:v>-122.11049999999997</c:v>
                </c:pt>
                <c:pt idx="124177">
                  <c:v>-122.10849999999996</c:v>
                </c:pt>
                <c:pt idx="124178">
                  <c:v>-122.10649999999998</c:v>
                </c:pt>
                <c:pt idx="124179">
                  <c:v>-122.10449999999997</c:v>
                </c:pt>
                <c:pt idx="124180">
                  <c:v>-122.10249999999996</c:v>
                </c:pt>
                <c:pt idx="124181">
                  <c:v>-122.10049999999998</c:v>
                </c:pt>
                <c:pt idx="124182">
                  <c:v>-122.09849999999997</c:v>
                </c:pt>
                <c:pt idx="124183">
                  <c:v>-122.09649999999996</c:v>
                </c:pt>
                <c:pt idx="124184">
                  <c:v>-122.09449999999998</c:v>
                </c:pt>
                <c:pt idx="124185">
                  <c:v>-122.09249999999997</c:v>
                </c:pt>
                <c:pt idx="124186">
                  <c:v>-122.09049999999996</c:v>
                </c:pt>
                <c:pt idx="124187">
                  <c:v>-122.08849999999998</c:v>
                </c:pt>
                <c:pt idx="124188">
                  <c:v>-122.08649999999997</c:v>
                </c:pt>
                <c:pt idx="124189">
                  <c:v>-122.08449999999999</c:v>
                </c:pt>
                <c:pt idx="124190">
                  <c:v>-122.08249999999998</c:v>
                </c:pt>
                <c:pt idx="124191">
                  <c:v>-122.08049999999997</c:v>
                </c:pt>
                <c:pt idx="124192">
                  <c:v>-122.07849999999999</c:v>
                </c:pt>
                <c:pt idx="124193">
                  <c:v>-122.07649999999998</c:v>
                </c:pt>
                <c:pt idx="124194">
                  <c:v>-122.07449999999997</c:v>
                </c:pt>
                <c:pt idx="124195">
                  <c:v>-122.07249999999999</c:v>
                </c:pt>
                <c:pt idx="124196">
                  <c:v>-122.07049999999998</c:v>
                </c:pt>
                <c:pt idx="124197">
                  <c:v>-122.06849999999997</c:v>
                </c:pt>
                <c:pt idx="124198">
                  <c:v>-122.06649999999999</c:v>
                </c:pt>
                <c:pt idx="124199">
                  <c:v>-122.06449999999998</c:v>
                </c:pt>
                <c:pt idx="124200">
                  <c:v>-122.06249999999997</c:v>
                </c:pt>
                <c:pt idx="124201">
                  <c:v>-122.06049999999999</c:v>
                </c:pt>
                <c:pt idx="124202">
                  <c:v>-122.05849999999998</c:v>
                </c:pt>
                <c:pt idx="124203">
                  <c:v>-122.05649999999997</c:v>
                </c:pt>
                <c:pt idx="124204">
                  <c:v>-122.05449999999999</c:v>
                </c:pt>
                <c:pt idx="124205">
                  <c:v>-122.05249999999998</c:v>
                </c:pt>
                <c:pt idx="124206">
                  <c:v>-122.05049999999997</c:v>
                </c:pt>
                <c:pt idx="124207">
                  <c:v>-122.04849999999999</c:v>
                </c:pt>
                <c:pt idx="124208">
                  <c:v>-122.04649999999998</c:v>
                </c:pt>
                <c:pt idx="124209">
                  <c:v>-122.04449999999997</c:v>
                </c:pt>
                <c:pt idx="124210">
                  <c:v>-122.04249999999999</c:v>
                </c:pt>
                <c:pt idx="124211">
                  <c:v>-122.04049999999998</c:v>
                </c:pt>
                <c:pt idx="124212">
                  <c:v>-122.03849999999997</c:v>
                </c:pt>
                <c:pt idx="124213">
                  <c:v>-122.03649999999999</c:v>
                </c:pt>
                <c:pt idx="124214">
                  <c:v>-122.03449999999998</c:v>
                </c:pt>
                <c:pt idx="124215">
                  <c:v>-122.03249999999997</c:v>
                </c:pt>
                <c:pt idx="124216">
                  <c:v>-122.03049999999999</c:v>
                </c:pt>
                <c:pt idx="124217">
                  <c:v>-122.02849999999998</c:v>
                </c:pt>
                <c:pt idx="124218">
                  <c:v>-122.02649999999997</c:v>
                </c:pt>
                <c:pt idx="124219">
                  <c:v>-122.02449999999999</c:v>
                </c:pt>
                <c:pt idx="124220">
                  <c:v>-122.02249999999998</c:v>
                </c:pt>
                <c:pt idx="124221">
                  <c:v>-122.02049999999997</c:v>
                </c:pt>
                <c:pt idx="124222">
                  <c:v>-122.01849999999999</c:v>
                </c:pt>
                <c:pt idx="124223">
                  <c:v>-122.01649999999998</c:v>
                </c:pt>
                <c:pt idx="124224">
                  <c:v>-122.01449999999997</c:v>
                </c:pt>
                <c:pt idx="124225">
                  <c:v>-122.01249999999999</c:v>
                </c:pt>
                <c:pt idx="124226">
                  <c:v>-122.01049999999998</c:v>
                </c:pt>
                <c:pt idx="124227">
                  <c:v>-122.00849999999997</c:v>
                </c:pt>
                <c:pt idx="124228">
                  <c:v>-122.00649999999999</c:v>
                </c:pt>
                <c:pt idx="124229">
                  <c:v>-122.00449999999998</c:v>
                </c:pt>
                <c:pt idx="124230">
                  <c:v>-122.00249999999997</c:v>
                </c:pt>
                <c:pt idx="124231">
                  <c:v>-122.00049999999999</c:v>
                </c:pt>
                <c:pt idx="124232">
                  <c:v>-121.99849999999998</c:v>
                </c:pt>
                <c:pt idx="124233">
                  <c:v>-121.99649999999997</c:v>
                </c:pt>
                <c:pt idx="124234">
                  <c:v>-121.99449999999999</c:v>
                </c:pt>
                <c:pt idx="124235">
                  <c:v>-121.99249999999998</c:v>
                </c:pt>
                <c:pt idx="124236">
                  <c:v>-121.99049999999997</c:v>
                </c:pt>
                <c:pt idx="124237">
                  <c:v>-121.98849999999999</c:v>
                </c:pt>
                <c:pt idx="124238">
                  <c:v>-121.98649999999998</c:v>
                </c:pt>
                <c:pt idx="124239">
                  <c:v>-121.98449999999997</c:v>
                </c:pt>
                <c:pt idx="124240">
                  <c:v>-121.98249999999999</c:v>
                </c:pt>
                <c:pt idx="124241">
                  <c:v>-121.98049999999998</c:v>
                </c:pt>
                <c:pt idx="124242">
                  <c:v>-121.97849999999997</c:v>
                </c:pt>
                <c:pt idx="124243">
                  <c:v>-121.97649999999999</c:v>
                </c:pt>
                <c:pt idx="124244">
                  <c:v>-121.97449999999998</c:v>
                </c:pt>
                <c:pt idx="124245">
                  <c:v>-121.97249999999997</c:v>
                </c:pt>
                <c:pt idx="124246">
                  <c:v>-121.97049999999999</c:v>
                </c:pt>
                <c:pt idx="124247">
                  <c:v>-121.96849999999998</c:v>
                </c:pt>
                <c:pt idx="124248">
                  <c:v>-121.96649999999997</c:v>
                </c:pt>
                <c:pt idx="124249">
                  <c:v>-121.96449999999999</c:v>
                </c:pt>
                <c:pt idx="124250">
                  <c:v>-121.96249999999998</c:v>
                </c:pt>
                <c:pt idx="124251">
                  <c:v>-121.96049999999997</c:v>
                </c:pt>
                <c:pt idx="124252">
                  <c:v>-121.95849999999999</c:v>
                </c:pt>
                <c:pt idx="124253">
                  <c:v>-121.95649999999998</c:v>
                </c:pt>
                <c:pt idx="124254">
                  <c:v>-121.95449999999997</c:v>
                </c:pt>
                <c:pt idx="124255">
                  <c:v>-121.95249999999999</c:v>
                </c:pt>
                <c:pt idx="124256">
                  <c:v>-121.95049999999998</c:v>
                </c:pt>
                <c:pt idx="124257">
                  <c:v>-121.94849999999997</c:v>
                </c:pt>
                <c:pt idx="124258">
                  <c:v>-121.94649999999999</c:v>
                </c:pt>
                <c:pt idx="124259">
                  <c:v>-121.94449999999998</c:v>
                </c:pt>
                <c:pt idx="124260">
                  <c:v>-121.94249999999997</c:v>
                </c:pt>
                <c:pt idx="124261">
                  <c:v>-121.94049999999999</c:v>
                </c:pt>
                <c:pt idx="124262">
                  <c:v>-121.93849999999998</c:v>
                </c:pt>
                <c:pt idx="124263">
                  <c:v>-121.93649999999997</c:v>
                </c:pt>
                <c:pt idx="124264">
                  <c:v>-121.93449999999999</c:v>
                </c:pt>
                <c:pt idx="124265">
                  <c:v>-121.93249999999998</c:v>
                </c:pt>
                <c:pt idx="124266">
                  <c:v>-121.93049999999997</c:v>
                </c:pt>
                <c:pt idx="124267">
                  <c:v>-121.92849999999999</c:v>
                </c:pt>
                <c:pt idx="124268">
                  <c:v>-121.92649999999998</c:v>
                </c:pt>
                <c:pt idx="124269">
                  <c:v>-121.92449999999997</c:v>
                </c:pt>
                <c:pt idx="124270">
                  <c:v>-121.92249999999999</c:v>
                </c:pt>
                <c:pt idx="124271">
                  <c:v>-121.92049999999998</c:v>
                </c:pt>
                <c:pt idx="124272">
                  <c:v>-121.91849999999997</c:v>
                </c:pt>
                <c:pt idx="124273">
                  <c:v>-121.91649999999998</c:v>
                </c:pt>
                <c:pt idx="124274">
                  <c:v>-121.91449999999998</c:v>
                </c:pt>
                <c:pt idx="124275">
                  <c:v>-121.91249999999997</c:v>
                </c:pt>
                <c:pt idx="124276">
                  <c:v>-121.91049999999998</c:v>
                </c:pt>
                <c:pt idx="124277">
                  <c:v>-121.90849999999998</c:v>
                </c:pt>
                <c:pt idx="124278">
                  <c:v>-121.90649999999997</c:v>
                </c:pt>
                <c:pt idx="124279">
                  <c:v>-121.90449999999998</c:v>
                </c:pt>
                <c:pt idx="124280">
                  <c:v>-121.90249999999997</c:v>
                </c:pt>
                <c:pt idx="124281">
                  <c:v>-121.90049999999997</c:v>
                </c:pt>
                <c:pt idx="124282">
                  <c:v>-121.89849999999998</c:v>
                </c:pt>
                <c:pt idx="124283">
                  <c:v>-121.89649999999997</c:v>
                </c:pt>
                <c:pt idx="124284">
                  <c:v>-121.89449999999997</c:v>
                </c:pt>
                <c:pt idx="124285">
                  <c:v>-121.89249999999998</c:v>
                </c:pt>
                <c:pt idx="124286">
                  <c:v>-121.89049999999997</c:v>
                </c:pt>
                <c:pt idx="124287">
                  <c:v>-121.88849999999996</c:v>
                </c:pt>
                <c:pt idx="124288">
                  <c:v>-121.88649999999998</c:v>
                </c:pt>
                <c:pt idx="124289">
                  <c:v>-121.88449999999997</c:v>
                </c:pt>
                <c:pt idx="124290">
                  <c:v>-121.88249999999996</c:v>
                </c:pt>
                <c:pt idx="124291">
                  <c:v>-121.88049999999998</c:v>
                </c:pt>
                <c:pt idx="124292">
                  <c:v>-121.87849999999997</c:v>
                </c:pt>
                <c:pt idx="124293">
                  <c:v>-121.87649999999996</c:v>
                </c:pt>
                <c:pt idx="124294">
                  <c:v>-121.87449999999998</c:v>
                </c:pt>
                <c:pt idx="124295">
                  <c:v>-121.87249999999997</c:v>
                </c:pt>
                <c:pt idx="124296">
                  <c:v>-121.87049999999996</c:v>
                </c:pt>
                <c:pt idx="124297">
                  <c:v>-121.86849999999998</c:v>
                </c:pt>
                <c:pt idx="124298">
                  <c:v>-121.86649999999997</c:v>
                </c:pt>
                <c:pt idx="124299">
                  <c:v>-121.86449999999996</c:v>
                </c:pt>
                <c:pt idx="124300">
                  <c:v>-121.86249999999998</c:v>
                </c:pt>
                <c:pt idx="124301">
                  <c:v>-121.86049999999997</c:v>
                </c:pt>
                <c:pt idx="124302">
                  <c:v>-121.85849999999996</c:v>
                </c:pt>
                <c:pt idx="124303">
                  <c:v>-121.85649999999998</c:v>
                </c:pt>
                <c:pt idx="124304">
                  <c:v>-121.85449999999997</c:v>
                </c:pt>
                <c:pt idx="124305">
                  <c:v>-121.85249999999996</c:v>
                </c:pt>
                <c:pt idx="124306">
                  <c:v>-121.85049999999998</c:v>
                </c:pt>
                <c:pt idx="124307">
                  <c:v>-121.84849999999997</c:v>
                </c:pt>
                <c:pt idx="124308">
                  <c:v>-121.84649999999996</c:v>
                </c:pt>
                <c:pt idx="124309">
                  <c:v>-121.84449999999998</c:v>
                </c:pt>
                <c:pt idx="124310">
                  <c:v>-121.84249999999997</c:v>
                </c:pt>
                <c:pt idx="124311">
                  <c:v>-121.84049999999996</c:v>
                </c:pt>
                <c:pt idx="124312">
                  <c:v>-121.83849999999998</c:v>
                </c:pt>
                <c:pt idx="124313">
                  <c:v>-121.83649999999997</c:v>
                </c:pt>
                <c:pt idx="124314">
                  <c:v>-121.83449999999999</c:v>
                </c:pt>
                <c:pt idx="124315">
                  <c:v>-121.83249999999998</c:v>
                </c:pt>
                <c:pt idx="124316">
                  <c:v>-121.83049999999997</c:v>
                </c:pt>
                <c:pt idx="124317">
                  <c:v>-121.82849999999999</c:v>
                </c:pt>
                <c:pt idx="124318">
                  <c:v>-121.82649999999998</c:v>
                </c:pt>
                <c:pt idx="124319">
                  <c:v>-121.82449999999997</c:v>
                </c:pt>
                <c:pt idx="124320">
                  <c:v>-121.82249999999999</c:v>
                </c:pt>
                <c:pt idx="124321">
                  <c:v>-121.82049999999998</c:v>
                </c:pt>
                <c:pt idx="124322">
                  <c:v>-121.81849999999997</c:v>
                </c:pt>
                <c:pt idx="124323">
                  <c:v>-121.81649999999999</c:v>
                </c:pt>
                <c:pt idx="124324">
                  <c:v>-121.81449999999998</c:v>
                </c:pt>
                <c:pt idx="124325">
                  <c:v>-121.81249999999997</c:v>
                </c:pt>
                <c:pt idx="124326">
                  <c:v>-121.81049999999999</c:v>
                </c:pt>
                <c:pt idx="124327">
                  <c:v>-121.80849999999998</c:v>
                </c:pt>
                <c:pt idx="124328">
                  <c:v>-121.80649999999997</c:v>
                </c:pt>
                <c:pt idx="124329">
                  <c:v>-121.80449999999999</c:v>
                </c:pt>
                <c:pt idx="124330">
                  <c:v>-121.80249999999998</c:v>
                </c:pt>
                <c:pt idx="124331">
                  <c:v>-121.80049999999997</c:v>
                </c:pt>
                <c:pt idx="124332">
                  <c:v>-121.79849999999999</c:v>
                </c:pt>
                <c:pt idx="124333">
                  <c:v>-121.79649999999998</c:v>
                </c:pt>
                <c:pt idx="124334">
                  <c:v>-121.79449999999997</c:v>
                </c:pt>
                <c:pt idx="124335">
                  <c:v>-121.79249999999999</c:v>
                </c:pt>
                <c:pt idx="124336">
                  <c:v>-121.79049999999998</c:v>
                </c:pt>
                <c:pt idx="124337">
                  <c:v>-121.78849999999997</c:v>
                </c:pt>
                <c:pt idx="124338">
                  <c:v>-121.78649999999999</c:v>
                </c:pt>
                <c:pt idx="124339">
                  <c:v>-121.78449999999998</c:v>
                </c:pt>
                <c:pt idx="124340">
                  <c:v>-121.78249999999997</c:v>
                </c:pt>
                <c:pt idx="124341">
                  <c:v>-121.78049999999999</c:v>
                </c:pt>
                <c:pt idx="124342">
                  <c:v>-121.77849999999998</c:v>
                </c:pt>
                <c:pt idx="124343">
                  <c:v>-121.77649999999997</c:v>
                </c:pt>
                <c:pt idx="124344">
                  <c:v>-121.77449999999999</c:v>
                </c:pt>
                <c:pt idx="124345">
                  <c:v>-121.77249999999998</c:v>
                </c:pt>
                <c:pt idx="124346">
                  <c:v>-121.77049999999997</c:v>
                </c:pt>
                <c:pt idx="124347">
                  <c:v>-121.76849999999999</c:v>
                </c:pt>
                <c:pt idx="124348">
                  <c:v>-121.76649999999998</c:v>
                </c:pt>
                <c:pt idx="124349">
                  <c:v>-121.76449999999997</c:v>
                </c:pt>
                <c:pt idx="124350">
                  <c:v>-121.76249999999999</c:v>
                </c:pt>
                <c:pt idx="124351">
                  <c:v>-121.76049999999998</c:v>
                </c:pt>
                <c:pt idx="124352">
                  <c:v>-121.75849999999997</c:v>
                </c:pt>
                <c:pt idx="124353">
                  <c:v>-121.75649999999999</c:v>
                </c:pt>
                <c:pt idx="124354">
                  <c:v>-121.75449999999998</c:v>
                </c:pt>
                <c:pt idx="124355">
                  <c:v>-121.75249999999997</c:v>
                </c:pt>
                <c:pt idx="124356">
                  <c:v>-121.75049999999999</c:v>
                </c:pt>
                <c:pt idx="124357">
                  <c:v>-121.74849999999998</c:v>
                </c:pt>
                <c:pt idx="124358">
                  <c:v>-121.74649999999997</c:v>
                </c:pt>
                <c:pt idx="124359">
                  <c:v>-121.74449999999999</c:v>
                </c:pt>
                <c:pt idx="124360">
                  <c:v>-121.74249999999998</c:v>
                </c:pt>
                <c:pt idx="124361">
                  <c:v>-121.74049999999997</c:v>
                </c:pt>
                <c:pt idx="124362">
                  <c:v>-121.73849999999999</c:v>
                </c:pt>
                <c:pt idx="124363">
                  <c:v>-121.73649999999998</c:v>
                </c:pt>
                <c:pt idx="124364">
                  <c:v>-121.73449999999997</c:v>
                </c:pt>
                <c:pt idx="124365">
                  <c:v>-121.73249999999999</c:v>
                </c:pt>
                <c:pt idx="124366">
                  <c:v>-121.73049999999998</c:v>
                </c:pt>
                <c:pt idx="124367">
                  <c:v>-121.72849999999997</c:v>
                </c:pt>
                <c:pt idx="124368">
                  <c:v>-121.72649999999999</c:v>
                </c:pt>
                <c:pt idx="124369">
                  <c:v>-121.72449999999998</c:v>
                </c:pt>
                <c:pt idx="124370">
                  <c:v>-121.72249999999997</c:v>
                </c:pt>
                <c:pt idx="124371">
                  <c:v>-121.72049999999999</c:v>
                </c:pt>
                <c:pt idx="124372">
                  <c:v>-121.71849999999998</c:v>
                </c:pt>
                <c:pt idx="124373">
                  <c:v>-121.71649999999997</c:v>
                </c:pt>
                <c:pt idx="124374">
                  <c:v>-121.71449999999999</c:v>
                </c:pt>
                <c:pt idx="124375">
                  <c:v>-121.71249999999998</c:v>
                </c:pt>
                <c:pt idx="124376">
                  <c:v>-121.71049999999997</c:v>
                </c:pt>
                <c:pt idx="124377">
                  <c:v>-121.70849999999999</c:v>
                </c:pt>
                <c:pt idx="124378">
                  <c:v>-121.70649999999998</c:v>
                </c:pt>
                <c:pt idx="124379">
                  <c:v>-121.70449999999997</c:v>
                </c:pt>
                <c:pt idx="124380">
                  <c:v>-121.70249999999999</c:v>
                </c:pt>
                <c:pt idx="124381">
                  <c:v>-121.70049999999998</c:v>
                </c:pt>
                <c:pt idx="124382">
                  <c:v>-121.69849999999997</c:v>
                </c:pt>
                <c:pt idx="124383">
                  <c:v>-121.69649999999999</c:v>
                </c:pt>
                <c:pt idx="124384">
                  <c:v>-121.69449999999998</c:v>
                </c:pt>
                <c:pt idx="124385">
                  <c:v>-121.69249999999997</c:v>
                </c:pt>
                <c:pt idx="124386">
                  <c:v>-121.69049999999999</c:v>
                </c:pt>
                <c:pt idx="124387">
                  <c:v>-121.68849999999998</c:v>
                </c:pt>
                <c:pt idx="124388">
                  <c:v>-121.68649999999997</c:v>
                </c:pt>
                <c:pt idx="124389">
                  <c:v>-121.68449999999999</c:v>
                </c:pt>
                <c:pt idx="124390">
                  <c:v>-121.68249999999998</c:v>
                </c:pt>
                <c:pt idx="124391">
                  <c:v>-121.68049999999997</c:v>
                </c:pt>
                <c:pt idx="124392">
                  <c:v>-121.67849999999999</c:v>
                </c:pt>
                <c:pt idx="124393">
                  <c:v>-121.67649999999998</c:v>
                </c:pt>
                <c:pt idx="124394">
                  <c:v>-121.67449999999997</c:v>
                </c:pt>
                <c:pt idx="124395">
                  <c:v>-121.67249999999999</c:v>
                </c:pt>
                <c:pt idx="124396">
                  <c:v>-121.67049999999998</c:v>
                </c:pt>
                <c:pt idx="124397">
                  <c:v>-121.66849999999997</c:v>
                </c:pt>
                <c:pt idx="124398">
                  <c:v>-121.66649999999998</c:v>
                </c:pt>
                <c:pt idx="124399">
                  <c:v>-121.66449999999998</c:v>
                </c:pt>
                <c:pt idx="124400">
                  <c:v>-121.66249999999997</c:v>
                </c:pt>
                <c:pt idx="124401">
                  <c:v>-121.66049999999998</c:v>
                </c:pt>
                <c:pt idx="124402">
                  <c:v>-121.65849999999998</c:v>
                </c:pt>
                <c:pt idx="124403">
                  <c:v>-121.65649999999997</c:v>
                </c:pt>
                <c:pt idx="124404">
                  <c:v>-121.65449999999998</c:v>
                </c:pt>
                <c:pt idx="124405">
                  <c:v>-121.65249999999997</c:v>
                </c:pt>
                <c:pt idx="124406">
                  <c:v>-121.65049999999997</c:v>
                </c:pt>
                <c:pt idx="124407">
                  <c:v>-121.64849999999998</c:v>
                </c:pt>
                <c:pt idx="124408">
                  <c:v>-121.64649999999997</c:v>
                </c:pt>
                <c:pt idx="124409">
                  <c:v>-121.64449999999997</c:v>
                </c:pt>
                <c:pt idx="124410">
                  <c:v>-121.64249999999998</c:v>
                </c:pt>
                <c:pt idx="124411">
                  <c:v>-121.64049999999997</c:v>
                </c:pt>
                <c:pt idx="124412">
                  <c:v>-121.63849999999996</c:v>
                </c:pt>
                <c:pt idx="124413">
                  <c:v>-121.63649999999998</c:v>
                </c:pt>
                <c:pt idx="124414">
                  <c:v>-121.63449999999997</c:v>
                </c:pt>
                <c:pt idx="124415">
                  <c:v>-121.63249999999996</c:v>
                </c:pt>
                <c:pt idx="124416">
                  <c:v>-121.63049999999998</c:v>
                </c:pt>
                <c:pt idx="124417">
                  <c:v>-121.62849999999997</c:v>
                </c:pt>
                <c:pt idx="124418">
                  <c:v>-121.62649999999996</c:v>
                </c:pt>
                <c:pt idx="124419">
                  <c:v>-121.62449999999998</c:v>
                </c:pt>
                <c:pt idx="124420">
                  <c:v>-121.62249999999997</c:v>
                </c:pt>
                <c:pt idx="124421">
                  <c:v>-121.62049999999996</c:v>
                </c:pt>
                <c:pt idx="124422">
                  <c:v>-121.61849999999998</c:v>
                </c:pt>
                <c:pt idx="124423">
                  <c:v>-121.61649999999997</c:v>
                </c:pt>
                <c:pt idx="124424">
                  <c:v>-121.61449999999996</c:v>
                </c:pt>
                <c:pt idx="124425">
                  <c:v>-121.61249999999998</c:v>
                </c:pt>
                <c:pt idx="124426">
                  <c:v>-121.61049999999997</c:v>
                </c:pt>
                <c:pt idx="124427">
                  <c:v>-121.60849999999996</c:v>
                </c:pt>
                <c:pt idx="124428">
                  <c:v>-121.60649999999998</c:v>
                </c:pt>
                <c:pt idx="124429">
                  <c:v>-121.60449999999997</c:v>
                </c:pt>
                <c:pt idx="124430">
                  <c:v>-121.60249999999996</c:v>
                </c:pt>
                <c:pt idx="124431">
                  <c:v>-121.60049999999998</c:v>
                </c:pt>
                <c:pt idx="124432">
                  <c:v>-121.59849999999997</c:v>
                </c:pt>
                <c:pt idx="124433">
                  <c:v>-121.59649999999996</c:v>
                </c:pt>
                <c:pt idx="124434">
                  <c:v>-121.59449999999998</c:v>
                </c:pt>
                <c:pt idx="124435">
                  <c:v>-121.59249999999997</c:v>
                </c:pt>
                <c:pt idx="124436">
                  <c:v>-121.59049999999996</c:v>
                </c:pt>
                <c:pt idx="124437">
                  <c:v>-121.58849999999998</c:v>
                </c:pt>
                <c:pt idx="124438">
                  <c:v>-121.58649999999997</c:v>
                </c:pt>
                <c:pt idx="124439">
                  <c:v>-121.58449999999999</c:v>
                </c:pt>
                <c:pt idx="124440">
                  <c:v>-121.58249999999998</c:v>
                </c:pt>
                <c:pt idx="124441">
                  <c:v>-121.58049999999997</c:v>
                </c:pt>
                <c:pt idx="124442">
                  <c:v>-121.57849999999999</c:v>
                </c:pt>
                <c:pt idx="124443">
                  <c:v>-121.57649999999998</c:v>
                </c:pt>
                <c:pt idx="124444">
                  <c:v>-121.57449999999997</c:v>
                </c:pt>
                <c:pt idx="124445">
                  <c:v>-121.57249999999999</c:v>
                </c:pt>
                <c:pt idx="124446">
                  <c:v>-121.57049999999998</c:v>
                </c:pt>
                <c:pt idx="124447">
                  <c:v>-121.56849999999997</c:v>
                </c:pt>
                <c:pt idx="124448">
                  <c:v>-121.56649999999999</c:v>
                </c:pt>
                <c:pt idx="124449">
                  <c:v>-121.56449999999998</c:v>
                </c:pt>
                <c:pt idx="124450">
                  <c:v>-121.56249999999997</c:v>
                </c:pt>
                <c:pt idx="124451">
                  <c:v>-121.56049999999999</c:v>
                </c:pt>
                <c:pt idx="124452">
                  <c:v>-121.55849999999998</c:v>
                </c:pt>
                <c:pt idx="124453">
                  <c:v>-121.55649999999997</c:v>
                </c:pt>
                <c:pt idx="124454">
                  <c:v>-121.55449999999999</c:v>
                </c:pt>
                <c:pt idx="124455">
                  <c:v>-121.55249999999998</c:v>
                </c:pt>
                <c:pt idx="124456">
                  <c:v>-121.55049999999997</c:v>
                </c:pt>
                <c:pt idx="124457">
                  <c:v>-121.54849999999999</c:v>
                </c:pt>
                <c:pt idx="124458">
                  <c:v>-121.54649999999998</c:v>
                </c:pt>
                <c:pt idx="124459">
                  <c:v>-121.54449999999997</c:v>
                </c:pt>
                <c:pt idx="124460">
                  <c:v>-121.54249999999999</c:v>
                </c:pt>
                <c:pt idx="124461">
                  <c:v>-121.54049999999998</c:v>
                </c:pt>
                <c:pt idx="124462">
                  <c:v>-121.53849999999997</c:v>
                </c:pt>
                <c:pt idx="124463">
                  <c:v>-121.53649999999999</c:v>
                </c:pt>
                <c:pt idx="124464">
                  <c:v>-121.53449999999998</c:v>
                </c:pt>
                <c:pt idx="124465">
                  <c:v>-121.53249999999997</c:v>
                </c:pt>
                <c:pt idx="124466">
                  <c:v>-121.53049999999999</c:v>
                </c:pt>
                <c:pt idx="124467">
                  <c:v>-121.52849999999998</c:v>
                </c:pt>
                <c:pt idx="124468">
                  <c:v>-121.52649999999997</c:v>
                </c:pt>
                <c:pt idx="124469">
                  <c:v>-121.52449999999999</c:v>
                </c:pt>
                <c:pt idx="124470">
                  <c:v>-121.52249999999998</c:v>
                </c:pt>
                <c:pt idx="124471">
                  <c:v>-121.52049999999997</c:v>
                </c:pt>
                <c:pt idx="124472">
                  <c:v>-121.51849999999999</c:v>
                </c:pt>
                <c:pt idx="124473">
                  <c:v>-121.51649999999998</c:v>
                </c:pt>
                <c:pt idx="124474">
                  <c:v>-121.51449999999997</c:v>
                </c:pt>
                <c:pt idx="124475">
                  <c:v>-121.51249999999999</c:v>
                </c:pt>
                <c:pt idx="124476">
                  <c:v>-121.51049999999998</c:v>
                </c:pt>
                <c:pt idx="124477">
                  <c:v>-121.50849999999997</c:v>
                </c:pt>
                <c:pt idx="124478">
                  <c:v>-121.50649999999999</c:v>
                </c:pt>
                <c:pt idx="124479">
                  <c:v>-121.50449999999998</c:v>
                </c:pt>
                <c:pt idx="124480">
                  <c:v>-121.50249999999997</c:v>
                </c:pt>
                <c:pt idx="124481">
                  <c:v>-121.50049999999999</c:v>
                </c:pt>
                <c:pt idx="124482">
                  <c:v>-121.49849999999998</c:v>
                </c:pt>
                <c:pt idx="124483">
                  <c:v>-121.49649999999997</c:v>
                </c:pt>
                <c:pt idx="124484">
                  <c:v>-121.49449999999999</c:v>
                </c:pt>
                <c:pt idx="124485">
                  <c:v>-121.49249999999998</c:v>
                </c:pt>
                <c:pt idx="124486">
                  <c:v>-121.49049999999997</c:v>
                </c:pt>
                <c:pt idx="124487">
                  <c:v>-121.48849999999999</c:v>
                </c:pt>
                <c:pt idx="124488">
                  <c:v>-121.48649999999998</c:v>
                </c:pt>
                <c:pt idx="124489">
                  <c:v>-121.48449999999997</c:v>
                </c:pt>
                <c:pt idx="124490">
                  <c:v>-121.48249999999999</c:v>
                </c:pt>
                <c:pt idx="124491">
                  <c:v>-121.48049999999998</c:v>
                </c:pt>
                <c:pt idx="124492">
                  <c:v>-121.47849999999997</c:v>
                </c:pt>
                <c:pt idx="124493">
                  <c:v>-121.47649999999999</c:v>
                </c:pt>
                <c:pt idx="124494">
                  <c:v>-121.47449999999998</c:v>
                </c:pt>
                <c:pt idx="124495">
                  <c:v>-121.47249999999997</c:v>
                </c:pt>
                <c:pt idx="124496">
                  <c:v>-121.47049999999999</c:v>
                </c:pt>
                <c:pt idx="124497">
                  <c:v>-121.46849999999998</c:v>
                </c:pt>
                <c:pt idx="124498">
                  <c:v>-121.46649999999997</c:v>
                </c:pt>
                <c:pt idx="124499">
                  <c:v>-121.46449999999999</c:v>
                </c:pt>
                <c:pt idx="124500">
                  <c:v>-121.46249999999998</c:v>
                </c:pt>
                <c:pt idx="124501">
                  <c:v>-121.46049999999997</c:v>
                </c:pt>
                <c:pt idx="124502">
                  <c:v>-121.45849999999999</c:v>
                </c:pt>
                <c:pt idx="124503">
                  <c:v>-121.45649999999998</c:v>
                </c:pt>
                <c:pt idx="124504">
                  <c:v>-121.45449999999997</c:v>
                </c:pt>
                <c:pt idx="124505">
                  <c:v>-121.45249999999999</c:v>
                </c:pt>
                <c:pt idx="124506">
                  <c:v>-121.45049999999998</c:v>
                </c:pt>
                <c:pt idx="124507">
                  <c:v>-121.44849999999997</c:v>
                </c:pt>
                <c:pt idx="124508">
                  <c:v>-121.44649999999999</c:v>
                </c:pt>
                <c:pt idx="124509">
                  <c:v>-121.44449999999998</c:v>
                </c:pt>
                <c:pt idx="124510">
                  <c:v>-121.44249999999997</c:v>
                </c:pt>
                <c:pt idx="124511">
                  <c:v>-121.44049999999999</c:v>
                </c:pt>
                <c:pt idx="124512">
                  <c:v>-121.43849999999998</c:v>
                </c:pt>
                <c:pt idx="124513">
                  <c:v>-121.43649999999997</c:v>
                </c:pt>
                <c:pt idx="124514">
                  <c:v>-121.43449999999999</c:v>
                </c:pt>
                <c:pt idx="124515">
                  <c:v>-121.43249999999998</c:v>
                </c:pt>
                <c:pt idx="124516">
                  <c:v>-121.43049999999997</c:v>
                </c:pt>
                <c:pt idx="124517">
                  <c:v>-121.42849999999999</c:v>
                </c:pt>
                <c:pt idx="124518">
                  <c:v>-121.42649999999998</c:v>
                </c:pt>
                <c:pt idx="124519">
                  <c:v>-121.42449999999997</c:v>
                </c:pt>
                <c:pt idx="124520">
                  <c:v>-121.42249999999999</c:v>
                </c:pt>
                <c:pt idx="124521">
                  <c:v>-121.42049999999998</c:v>
                </c:pt>
                <c:pt idx="124522">
                  <c:v>-121.41849999999997</c:v>
                </c:pt>
                <c:pt idx="124523">
                  <c:v>-121.41649999999998</c:v>
                </c:pt>
                <c:pt idx="124524">
                  <c:v>-121.41449999999998</c:v>
                </c:pt>
                <c:pt idx="124525">
                  <c:v>-121.41249999999997</c:v>
                </c:pt>
                <c:pt idx="124526">
                  <c:v>-121.41049999999998</c:v>
                </c:pt>
                <c:pt idx="124527">
                  <c:v>-121.40849999999998</c:v>
                </c:pt>
                <c:pt idx="124528">
                  <c:v>-121.40649999999997</c:v>
                </c:pt>
                <c:pt idx="124529">
                  <c:v>-121.40449999999998</c:v>
                </c:pt>
                <c:pt idx="124530">
                  <c:v>-121.40249999999997</c:v>
                </c:pt>
                <c:pt idx="124531">
                  <c:v>-121.40049999999997</c:v>
                </c:pt>
                <c:pt idx="124532">
                  <c:v>-121.39849999999998</c:v>
                </c:pt>
                <c:pt idx="124533">
                  <c:v>-121.39649999999997</c:v>
                </c:pt>
                <c:pt idx="124534">
                  <c:v>-121.39449999999997</c:v>
                </c:pt>
                <c:pt idx="124535">
                  <c:v>-121.39249999999998</c:v>
                </c:pt>
                <c:pt idx="124536">
                  <c:v>-121.39049999999997</c:v>
                </c:pt>
                <c:pt idx="124537">
                  <c:v>-121.38849999999996</c:v>
                </c:pt>
                <c:pt idx="124538">
                  <c:v>-121.38649999999998</c:v>
                </c:pt>
                <c:pt idx="124539">
                  <c:v>-121.38449999999997</c:v>
                </c:pt>
                <c:pt idx="124540">
                  <c:v>-121.38249999999996</c:v>
                </c:pt>
                <c:pt idx="124541">
                  <c:v>-121.38049999999998</c:v>
                </c:pt>
                <c:pt idx="124542">
                  <c:v>-121.37849999999997</c:v>
                </c:pt>
                <c:pt idx="124543">
                  <c:v>-121.37649999999996</c:v>
                </c:pt>
                <c:pt idx="124544">
                  <c:v>-121.37449999999998</c:v>
                </c:pt>
                <c:pt idx="124545">
                  <c:v>-121.37249999999997</c:v>
                </c:pt>
                <c:pt idx="124546">
                  <c:v>-121.37049999999996</c:v>
                </c:pt>
                <c:pt idx="124547">
                  <c:v>-121.36849999999998</c:v>
                </c:pt>
                <c:pt idx="124548">
                  <c:v>-121.36649999999997</c:v>
                </c:pt>
                <c:pt idx="124549">
                  <c:v>-121.36449999999996</c:v>
                </c:pt>
                <c:pt idx="124550">
                  <c:v>-121.36249999999998</c:v>
                </c:pt>
                <c:pt idx="124551">
                  <c:v>-121.36049999999997</c:v>
                </c:pt>
                <c:pt idx="124552">
                  <c:v>-121.35849999999996</c:v>
                </c:pt>
                <c:pt idx="124553">
                  <c:v>-121.35649999999998</c:v>
                </c:pt>
                <c:pt idx="124554">
                  <c:v>-121.35449999999997</c:v>
                </c:pt>
                <c:pt idx="124555">
                  <c:v>-121.35249999999996</c:v>
                </c:pt>
                <c:pt idx="124556">
                  <c:v>-121.35049999999998</c:v>
                </c:pt>
                <c:pt idx="124557">
                  <c:v>-121.34849999999997</c:v>
                </c:pt>
                <c:pt idx="124558">
                  <c:v>-121.34649999999996</c:v>
                </c:pt>
                <c:pt idx="124559">
                  <c:v>-121.34449999999998</c:v>
                </c:pt>
                <c:pt idx="124560">
                  <c:v>-121.34249999999997</c:v>
                </c:pt>
                <c:pt idx="124561">
                  <c:v>-121.34049999999996</c:v>
                </c:pt>
                <c:pt idx="124562">
                  <c:v>-121.33849999999998</c:v>
                </c:pt>
                <c:pt idx="124563">
                  <c:v>-121.33649999999997</c:v>
                </c:pt>
                <c:pt idx="124564">
                  <c:v>-121.33449999999999</c:v>
                </c:pt>
                <c:pt idx="124565">
                  <c:v>-121.33249999999998</c:v>
                </c:pt>
                <c:pt idx="124566">
                  <c:v>-121.33049999999997</c:v>
                </c:pt>
                <c:pt idx="124567">
                  <c:v>-121.32849999999999</c:v>
                </c:pt>
                <c:pt idx="124568">
                  <c:v>-121.32649999999998</c:v>
                </c:pt>
                <c:pt idx="124569">
                  <c:v>-121.32449999999997</c:v>
                </c:pt>
                <c:pt idx="124570">
                  <c:v>-121.32249999999999</c:v>
                </c:pt>
                <c:pt idx="124571">
                  <c:v>-121.32049999999998</c:v>
                </c:pt>
                <c:pt idx="124572">
                  <c:v>-121.31849999999997</c:v>
                </c:pt>
                <c:pt idx="124573">
                  <c:v>-121.31649999999999</c:v>
                </c:pt>
                <c:pt idx="124574">
                  <c:v>-121.31449999999998</c:v>
                </c:pt>
                <c:pt idx="124575">
                  <c:v>-121.31249999999997</c:v>
                </c:pt>
                <c:pt idx="124576">
                  <c:v>-121.31049999999999</c:v>
                </c:pt>
                <c:pt idx="124577">
                  <c:v>-121.30849999999998</c:v>
                </c:pt>
                <c:pt idx="124578">
                  <c:v>-121.30649999999997</c:v>
                </c:pt>
                <c:pt idx="124579">
                  <c:v>-121.30449999999999</c:v>
                </c:pt>
                <c:pt idx="124580">
                  <c:v>-121.30249999999998</c:v>
                </c:pt>
                <c:pt idx="124581">
                  <c:v>-121.30049999999997</c:v>
                </c:pt>
                <c:pt idx="124582">
                  <c:v>-121.29849999999999</c:v>
                </c:pt>
                <c:pt idx="124583">
                  <c:v>-121.29649999999998</c:v>
                </c:pt>
                <c:pt idx="124584">
                  <c:v>-121.29449999999997</c:v>
                </c:pt>
                <c:pt idx="124585">
                  <c:v>-121.29249999999999</c:v>
                </c:pt>
                <c:pt idx="124586">
                  <c:v>-121.29049999999998</c:v>
                </c:pt>
                <c:pt idx="124587">
                  <c:v>-121.28849999999997</c:v>
                </c:pt>
                <c:pt idx="124588">
                  <c:v>-121.28649999999999</c:v>
                </c:pt>
                <c:pt idx="124589">
                  <c:v>-121.28449999999998</c:v>
                </c:pt>
                <c:pt idx="124590">
                  <c:v>-121.28249999999997</c:v>
                </c:pt>
                <c:pt idx="124591">
                  <c:v>-121.28049999999999</c:v>
                </c:pt>
                <c:pt idx="124592">
                  <c:v>-121.27849999999998</c:v>
                </c:pt>
                <c:pt idx="124593">
                  <c:v>-121.27649999999997</c:v>
                </c:pt>
                <c:pt idx="124594">
                  <c:v>-121.27449999999999</c:v>
                </c:pt>
                <c:pt idx="124595">
                  <c:v>-121.27249999999998</c:v>
                </c:pt>
                <c:pt idx="124596">
                  <c:v>-121.27049999999997</c:v>
                </c:pt>
                <c:pt idx="124597">
                  <c:v>-121.26849999999999</c:v>
                </c:pt>
                <c:pt idx="124598">
                  <c:v>-121.26649999999998</c:v>
                </c:pt>
                <c:pt idx="124599">
                  <c:v>-121.26449999999997</c:v>
                </c:pt>
                <c:pt idx="124600">
                  <c:v>-121.26249999999999</c:v>
                </c:pt>
                <c:pt idx="124601">
                  <c:v>-121.26049999999998</c:v>
                </c:pt>
                <c:pt idx="124602">
                  <c:v>-121.25849999999997</c:v>
                </c:pt>
                <c:pt idx="124603">
                  <c:v>-121.25649999999999</c:v>
                </c:pt>
                <c:pt idx="124604">
                  <c:v>-121.25449999999998</c:v>
                </c:pt>
                <c:pt idx="124605">
                  <c:v>-121.25249999999997</c:v>
                </c:pt>
                <c:pt idx="124606">
                  <c:v>-121.25049999999999</c:v>
                </c:pt>
                <c:pt idx="124607">
                  <c:v>-121.24849999999998</c:v>
                </c:pt>
                <c:pt idx="124608">
                  <c:v>-121.24649999999997</c:v>
                </c:pt>
                <c:pt idx="124609">
                  <c:v>-121.24449999999999</c:v>
                </c:pt>
                <c:pt idx="124610">
                  <c:v>-121.24249999999998</c:v>
                </c:pt>
                <c:pt idx="124611">
                  <c:v>-121.24049999999997</c:v>
                </c:pt>
                <c:pt idx="124612">
                  <c:v>-121.23849999999999</c:v>
                </c:pt>
                <c:pt idx="124613">
                  <c:v>-121.23649999999998</c:v>
                </c:pt>
                <c:pt idx="124614">
                  <c:v>-121.23449999999997</c:v>
                </c:pt>
                <c:pt idx="124615">
                  <c:v>-121.23249999999999</c:v>
                </c:pt>
                <c:pt idx="124616">
                  <c:v>-121.23049999999998</c:v>
                </c:pt>
                <c:pt idx="124617">
                  <c:v>-121.22849999999997</c:v>
                </c:pt>
                <c:pt idx="124618">
                  <c:v>-121.22649999999999</c:v>
                </c:pt>
                <c:pt idx="124619">
                  <c:v>-121.22449999999998</c:v>
                </c:pt>
                <c:pt idx="124620">
                  <c:v>-121.22249999999997</c:v>
                </c:pt>
                <c:pt idx="124621">
                  <c:v>-121.22049999999999</c:v>
                </c:pt>
                <c:pt idx="124622">
                  <c:v>-121.21849999999998</c:v>
                </c:pt>
                <c:pt idx="124623">
                  <c:v>-121.21649999999997</c:v>
                </c:pt>
                <c:pt idx="124624">
                  <c:v>-121.21449999999999</c:v>
                </c:pt>
                <c:pt idx="124625">
                  <c:v>-121.21249999999998</c:v>
                </c:pt>
                <c:pt idx="124626">
                  <c:v>-121.21049999999997</c:v>
                </c:pt>
                <c:pt idx="124627">
                  <c:v>-121.20849999999999</c:v>
                </c:pt>
                <c:pt idx="124628">
                  <c:v>-121.20649999999998</c:v>
                </c:pt>
                <c:pt idx="124629">
                  <c:v>-121.20449999999997</c:v>
                </c:pt>
                <c:pt idx="124630">
                  <c:v>-121.20249999999999</c:v>
                </c:pt>
                <c:pt idx="124631">
                  <c:v>-121.20049999999998</c:v>
                </c:pt>
                <c:pt idx="124632">
                  <c:v>-121.19849999999997</c:v>
                </c:pt>
                <c:pt idx="124633">
                  <c:v>-121.19649999999999</c:v>
                </c:pt>
                <c:pt idx="124634">
                  <c:v>-121.19449999999998</c:v>
                </c:pt>
                <c:pt idx="124635">
                  <c:v>-121.19249999999997</c:v>
                </c:pt>
                <c:pt idx="124636">
                  <c:v>-121.19049999999999</c:v>
                </c:pt>
                <c:pt idx="124637">
                  <c:v>-121.18849999999998</c:v>
                </c:pt>
                <c:pt idx="124638">
                  <c:v>-121.18649999999997</c:v>
                </c:pt>
                <c:pt idx="124639">
                  <c:v>-121.18449999999999</c:v>
                </c:pt>
                <c:pt idx="124640">
                  <c:v>-121.18249999999998</c:v>
                </c:pt>
                <c:pt idx="124641">
                  <c:v>-121.18049999999997</c:v>
                </c:pt>
                <c:pt idx="124642">
                  <c:v>-121.17849999999999</c:v>
                </c:pt>
                <c:pt idx="124643">
                  <c:v>-121.17649999999998</c:v>
                </c:pt>
                <c:pt idx="124644">
                  <c:v>-121.17449999999997</c:v>
                </c:pt>
                <c:pt idx="124645">
                  <c:v>-121.17249999999999</c:v>
                </c:pt>
                <c:pt idx="124646">
                  <c:v>-121.17049999999998</c:v>
                </c:pt>
                <c:pt idx="124647">
                  <c:v>-121.16849999999997</c:v>
                </c:pt>
                <c:pt idx="124648">
                  <c:v>-121.16649999999998</c:v>
                </c:pt>
                <c:pt idx="124649">
                  <c:v>-121.16449999999998</c:v>
                </c:pt>
                <c:pt idx="124650">
                  <c:v>-121.16249999999997</c:v>
                </c:pt>
                <c:pt idx="124651">
                  <c:v>-121.16049999999998</c:v>
                </c:pt>
                <c:pt idx="124652">
                  <c:v>-121.15849999999998</c:v>
                </c:pt>
                <c:pt idx="124653">
                  <c:v>-121.15649999999997</c:v>
                </c:pt>
                <c:pt idx="124654">
                  <c:v>-121.15449999999998</c:v>
                </c:pt>
                <c:pt idx="124655">
                  <c:v>-121.15249999999997</c:v>
                </c:pt>
                <c:pt idx="124656">
                  <c:v>-121.15049999999997</c:v>
                </c:pt>
                <c:pt idx="124657">
                  <c:v>-121.14849999999998</c:v>
                </c:pt>
                <c:pt idx="124658">
                  <c:v>-121.14649999999997</c:v>
                </c:pt>
                <c:pt idx="124659">
                  <c:v>-121.14449999999997</c:v>
                </c:pt>
                <c:pt idx="124660">
                  <c:v>-121.14249999999998</c:v>
                </c:pt>
                <c:pt idx="124661">
                  <c:v>-121.14049999999997</c:v>
                </c:pt>
                <c:pt idx="124662">
                  <c:v>-121.13849999999996</c:v>
                </c:pt>
                <c:pt idx="124663">
                  <c:v>-121.13649999999998</c:v>
                </c:pt>
                <c:pt idx="124664">
                  <c:v>-121.13449999999997</c:v>
                </c:pt>
                <c:pt idx="124665">
                  <c:v>-121.13249999999996</c:v>
                </c:pt>
                <c:pt idx="124666">
                  <c:v>-121.13049999999998</c:v>
                </c:pt>
                <c:pt idx="124667">
                  <c:v>-121.12849999999997</c:v>
                </c:pt>
                <c:pt idx="124668">
                  <c:v>-121.12649999999996</c:v>
                </c:pt>
                <c:pt idx="124669">
                  <c:v>-121.12449999999998</c:v>
                </c:pt>
                <c:pt idx="124670">
                  <c:v>-121.12249999999997</c:v>
                </c:pt>
                <c:pt idx="124671">
                  <c:v>-121.12049999999996</c:v>
                </c:pt>
                <c:pt idx="124672">
                  <c:v>-121.11849999999998</c:v>
                </c:pt>
                <c:pt idx="124673">
                  <c:v>-121.11649999999997</c:v>
                </c:pt>
                <c:pt idx="124674">
                  <c:v>-121.11449999999996</c:v>
                </c:pt>
                <c:pt idx="124675">
                  <c:v>-121.11249999999998</c:v>
                </c:pt>
                <c:pt idx="124676">
                  <c:v>-121.11049999999997</c:v>
                </c:pt>
                <c:pt idx="124677">
                  <c:v>-121.10849999999996</c:v>
                </c:pt>
                <c:pt idx="124678">
                  <c:v>-121.10649999999998</c:v>
                </c:pt>
                <c:pt idx="124679">
                  <c:v>-121.10449999999997</c:v>
                </c:pt>
                <c:pt idx="124680">
                  <c:v>-121.10249999999996</c:v>
                </c:pt>
                <c:pt idx="124681">
                  <c:v>-121.10049999999998</c:v>
                </c:pt>
                <c:pt idx="124682">
                  <c:v>-121.09849999999997</c:v>
                </c:pt>
                <c:pt idx="124683">
                  <c:v>-121.09649999999996</c:v>
                </c:pt>
                <c:pt idx="124684">
                  <c:v>-121.09449999999998</c:v>
                </c:pt>
                <c:pt idx="124685">
                  <c:v>-121.09249999999997</c:v>
                </c:pt>
                <c:pt idx="124686">
                  <c:v>-121.09049999999996</c:v>
                </c:pt>
                <c:pt idx="124687">
                  <c:v>-121.08849999999998</c:v>
                </c:pt>
                <c:pt idx="124688">
                  <c:v>-121.08649999999997</c:v>
                </c:pt>
                <c:pt idx="124689">
                  <c:v>-121.08449999999999</c:v>
                </c:pt>
                <c:pt idx="124690">
                  <c:v>-121.08249999999998</c:v>
                </c:pt>
                <c:pt idx="124691">
                  <c:v>-121.08049999999997</c:v>
                </c:pt>
                <c:pt idx="124692">
                  <c:v>-121.07849999999999</c:v>
                </c:pt>
                <c:pt idx="124693">
                  <c:v>-121.07649999999998</c:v>
                </c:pt>
                <c:pt idx="124694">
                  <c:v>-121.07449999999997</c:v>
                </c:pt>
                <c:pt idx="124695">
                  <c:v>-121.07249999999999</c:v>
                </c:pt>
                <c:pt idx="124696">
                  <c:v>-121.07049999999998</c:v>
                </c:pt>
                <c:pt idx="124697">
                  <c:v>-121.06849999999997</c:v>
                </c:pt>
                <c:pt idx="124698">
                  <c:v>-121.06649999999999</c:v>
                </c:pt>
                <c:pt idx="124699">
                  <c:v>-121.06449999999998</c:v>
                </c:pt>
                <c:pt idx="124700">
                  <c:v>-121.06249999999997</c:v>
                </c:pt>
                <c:pt idx="124701">
                  <c:v>-121.06049999999999</c:v>
                </c:pt>
                <c:pt idx="124702">
                  <c:v>-121.05849999999998</c:v>
                </c:pt>
                <c:pt idx="124703">
                  <c:v>-121.05649999999997</c:v>
                </c:pt>
                <c:pt idx="124704">
                  <c:v>-121.05449999999999</c:v>
                </c:pt>
                <c:pt idx="124705">
                  <c:v>-121.05249999999998</c:v>
                </c:pt>
                <c:pt idx="124706">
                  <c:v>-121.05049999999997</c:v>
                </c:pt>
                <c:pt idx="124707">
                  <c:v>-121.04849999999999</c:v>
                </c:pt>
                <c:pt idx="124708">
                  <c:v>-121.04649999999998</c:v>
                </c:pt>
                <c:pt idx="124709">
                  <c:v>-121.04449999999997</c:v>
                </c:pt>
                <c:pt idx="124710">
                  <c:v>-121.04249999999999</c:v>
                </c:pt>
                <c:pt idx="124711">
                  <c:v>-121.04049999999998</c:v>
                </c:pt>
                <c:pt idx="124712">
                  <c:v>-121.03849999999997</c:v>
                </c:pt>
                <c:pt idx="124713">
                  <c:v>-121.03649999999999</c:v>
                </c:pt>
                <c:pt idx="124714">
                  <c:v>-121.03449999999998</c:v>
                </c:pt>
                <c:pt idx="124715">
                  <c:v>-121.03249999999997</c:v>
                </c:pt>
                <c:pt idx="124716">
                  <c:v>-121.03049999999999</c:v>
                </c:pt>
                <c:pt idx="124717">
                  <c:v>-121.02849999999998</c:v>
                </c:pt>
                <c:pt idx="124718">
                  <c:v>-121.02649999999997</c:v>
                </c:pt>
                <c:pt idx="124719">
                  <c:v>-121.02449999999999</c:v>
                </c:pt>
                <c:pt idx="124720">
                  <c:v>-121.02249999999998</c:v>
                </c:pt>
                <c:pt idx="124721">
                  <c:v>-121.02049999999997</c:v>
                </c:pt>
                <c:pt idx="124722">
                  <c:v>-121.01849999999999</c:v>
                </c:pt>
                <c:pt idx="124723">
                  <c:v>-121.01649999999998</c:v>
                </c:pt>
                <c:pt idx="124724">
                  <c:v>-121.01449999999997</c:v>
                </c:pt>
                <c:pt idx="124725">
                  <c:v>-121.01249999999999</c:v>
                </c:pt>
                <c:pt idx="124726">
                  <c:v>-121.01049999999998</c:v>
                </c:pt>
                <c:pt idx="124727">
                  <c:v>-121.00849999999997</c:v>
                </c:pt>
                <c:pt idx="124728">
                  <c:v>-121.00649999999999</c:v>
                </c:pt>
                <c:pt idx="124729">
                  <c:v>-121.00449999999998</c:v>
                </c:pt>
                <c:pt idx="124730">
                  <c:v>-121.00249999999997</c:v>
                </c:pt>
                <c:pt idx="124731">
                  <c:v>-121.00049999999999</c:v>
                </c:pt>
                <c:pt idx="124732">
                  <c:v>-120.99849999999998</c:v>
                </c:pt>
                <c:pt idx="124733">
                  <c:v>-120.99649999999997</c:v>
                </c:pt>
                <c:pt idx="124734">
                  <c:v>-120.99449999999999</c:v>
                </c:pt>
                <c:pt idx="124735">
                  <c:v>-120.99249999999998</c:v>
                </c:pt>
                <c:pt idx="124736">
                  <c:v>-120.99049999999997</c:v>
                </c:pt>
                <c:pt idx="124737">
                  <c:v>-120.98849999999999</c:v>
                </c:pt>
                <c:pt idx="124738">
                  <c:v>-120.98649999999998</c:v>
                </c:pt>
                <c:pt idx="124739">
                  <c:v>-120.98449999999997</c:v>
                </c:pt>
                <c:pt idx="124740">
                  <c:v>-120.98249999999999</c:v>
                </c:pt>
                <c:pt idx="124741">
                  <c:v>-120.98049999999998</c:v>
                </c:pt>
                <c:pt idx="124742">
                  <c:v>-120.97849999999997</c:v>
                </c:pt>
                <c:pt idx="124743">
                  <c:v>-120.97649999999999</c:v>
                </c:pt>
                <c:pt idx="124744">
                  <c:v>-120.97449999999998</c:v>
                </c:pt>
                <c:pt idx="124745">
                  <c:v>-120.97249999999997</c:v>
                </c:pt>
                <c:pt idx="124746">
                  <c:v>-120.97049999999999</c:v>
                </c:pt>
                <c:pt idx="124747">
                  <c:v>-120.96849999999998</c:v>
                </c:pt>
                <c:pt idx="124748">
                  <c:v>-120.96649999999997</c:v>
                </c:pt>
                <c:pt idx="124749">
                  <c:v>-120.96449999999999</c:v>
                </c:pt>
                <c:pt idx="124750">
                  <c:v>-120.96249999999998</c:v>
                </c:pt>
                <c:pt idx="124751">
                  <c:v>-120.96049999999997</c:v>
                </c:pt>
                <c:pt idx="124752">
                  <c:v>-120.95849999999999</c:v>
                </c:pt>
                <c:pt idx="124753">
                  <c:v>-120.95649999999998</c:v>
                </c:pt>
                <c:pt idx="124754">
                  <c:v>-120.95449999999997</c:v>
                </c:pt>
                <c:pt idx="124755">
                  <c:v>-120.95249999999999</c:v>
                </c:pt>
                <c:pt idx="124756">
                  <c:v>-120.95049999999998</c:v>
                </c:pt>
                <c:pt idx="124757">
                  <c:v>-120.94849999999997</c:v>
                </c:pt>
                <c:pt idx="124758">
                  <c:v>-120.94649999999999</c:v>
                </c:pt>
                <c:pt idx="124759">
                  <c:v>-120.94449999999998</c:v>
                </c:pt>
                <c:pt idx="124760">
                  <c:v>-120.94249999999997</c:v>
                </c:pt>
                <c:pt idx="124761">
                  <c:v>-120.94049999999999</c:v>
                </c:pt>
                <c:pt idx="124762">
                  <c:v>-120.93849999999998</c:v>
                </c:pt>
                <c:pt idx="124763">
                  <c:v>-120.93649999999997</c:v>
                </c:pt>
                <c:pt idx="124764">
                  <c:v>-120.93449999999999</c:v>
                </c:pt>
                <c:pt idx="124765">
                  <c:v>-120.93249999999998</c:v>
                </c:pt>
                <c:pt idx="124766">
                  <c:v>-120.93049999999997</c:v>
                </c:pt>
                <c:pt idx="124767">
                  <c:v>-120.92849999999999</c:v>
                </c:pt>
                <c:pt idx="124768">
                  <c:v>-120.92649999999998</c:v>
                </c:pt>
                <c:pt idx="124769">
                  <c:v>-120.92449999999997</c:v>
                </c:pt>
                <c:pt idx="124770">
                  <c:v>-120.92249999999999</c:v>
                </c:pt>
                <c:pt idx="124771">
                  <c:v>-120.92049999999998</c:v>
                </c:pt>
                <c:pt idx="124772">
                  <c:v>-120.91849999999997</c:v>
                </c:pt>
                <c:pt idx="124773">
                  <c:v>-120.91649999999998</c:v>
                </c:pt>
                <c:pt idx="124774">
                  <c:v>-120.91449999999998</c:v>
                </c:pt>
                <c:pt idx="124775">
                  <c:v>-120.91249999999997</c:v>
                </c:pt>
                <c:pt idx="124776">
                  <c:v>-120.91049999999998</c:v>
                </c:pt>
                <c:pt idx="124777">
                  <c:v>-120.90849999999998</c:v>
                </c:pt>
                <c:pt idx="124778">
                  <c:v>-120.90649999999997</c:v>
                </c:pt>
                <c:pt idx="124779">
                  <c:v>-120.90449999999998</c:v>
                </c:pt>
                <c:pt idx="124780">
                  <c:v>-120.90249999999997</c:v>
                </c:pt>
                <c:pt idx="124781">
                  <c:v>-120.90049999999997</c:v>
                </c:pt>
                <c:pt idx="124782">
                  <c:v>-120.89849999999998</c:v>
                </c:pt>
                <c:pt idx="124783">
                  <c:v>-120.89649999999997</c:v>
                </c:pt>
                <c:pt idx="124784">
                  <c:v>-120.89449999999997</c:v>
                </c:pt>
                <c:pt idx="124785">
                  <c:v>-120.89249999999998</c:v>
                </c:pt>
                <c:pt idx="124786">
                  <c:v>-120.89049999999997</c:v>
                </c:pt>
                <c:pt idx="124787">
                  <c:v>-120.88849999999996</c:v>
                </c:pt>
                <c:pt idx="124788">
                  <c:v>-120.88649999999998</c:v>
                </c:pt>
                <c:pt idx="124789">
                  <c:v>-120.88449999999997</c:v>
                </c:pt>
                <c:pt idx="124790">
                  <c:v>-120.88249999999996</c:v>
                </c:pt>
                <c:pt idx="124791">
                  <c:v>-120.88049999999998</c:v>
                </c:pt>
                <c:pt idx="124792">
                  <c:v>-120.87849999999997</c:v>
                </c:pt>
                <c:pt idx="124793">
                  <c:v>-120.87649999999996</c:v>
                </c:pt>
                <c:pt idx="124794">
                  <c:v>-120.87449999999998</c:v>
                </c:pt>
                <c:pt idx="124795">
                  <c:v>-120.87249999999997</c:v>
                </c:pt>
                <c:pt idx="124796">
                  <c:v>-120.87049999999996</c:v>
                </c:pt>
                <c:pt idx="124797">
                  <c:v>-120.86849999999998</c:v>
                </c:pt>
                <c:pt idx="124798">
                  <c:v>-120.86649999999997</c:v>
                </c:pt>
                <c:pt idx="124799">
                  <c:v>-120.86449999999996</c:v>
                </c:pt>
                <c:pt idx="124800">
                  <c:v>-120.86249999999998</c:v>
                </c:pt>
                <c:pt idx="124801">
                  <c:v>-120.86049999999997</c:v>
                </c:pt>
                <c:pt idx="124802">
                  <c:v>-120.85849999999996</c:v>
                </c:pt>
                <c:pt idx="124803">
                  <c:v>-120.85649999999998</c:v>
                </c:pt>
                <c:pt idx="124804">
                  <c:v>-120.85449999999997</c:v>
                </c:pt>
                <c:pt idx="124805">
                  <c:v>-120.85249999999996</c:v>
                </c:pt>
                <c:pt idx="124806">
                  <c:v>-120.85049999999998</c:v>
                </c:pt>
                <c:pt idx="124807">
                  <c:v>-120.84849999999997</c:v>
                </c:pt>
                <c:pt idx="124808">
                  <c:v>-120.84649999999996</c:v>
                </c:pt>
                <c:pt idx="124809">
                  <c:v>-120.84449999999998</c:v>
                </c:pt>
                <c:pt idx="124810">
                  <c:v>-120.84249999999997</c:v>
                </c:pt>
                <c:pt idx="124811">
                  <c:v>-120.84049999999996</c:v>
                </c:pt>
                <c:pt idx="124812">
                  <c:v>-120.83849999999998</c:v>
                </c:pt>
                <c:pt idx="124813">
                  <c:v>-120.83649999999997</c:v>
                </c:pt>
                <c:pt idx="124814">
                  <c:v>-120.83449999999999</c:v>
                </c:pt>
                <c:pt idx="124815">
                  <c:v>-120.83249999999998</c:v>
                </c:pt>
                <c:pt idx="124816">
                  <c:v>-120.83049999999997</c:v>
                </c:pt>
                <c:pt idx="124817">
                  <c:v>-120.82849999999999</c:v>
                </c:pt>
                <c:pt idx="124818">
                  <c:v>-120.82649999999998</c:v>
                </c:pt>
                <c:pt idx="124819">
                  <c:v>-120.82449999999997</c:v>
                </c:pt>
                <c:pt idx="124820">
                  <c:v>-120.82249999999999</c:v>
                </c:pt>
                <c:pt idx="124821">
                  <c:v>-120.82049999999998</c:v>
                </c:pt>
                <c:pt idx="124822">
                  <c:v>-120.81849999999997</c:v>
                </c:pt>
                <c:pt idx="124823">
                  <c:v>-120.81649999999999</c:v>
                </c:pt>
                <c:pt idx="124824">
                  <c:v>-120.81449999999998</c:v>
                </c:pt>
                <c:pt idx="124825">
                  <c:v>-120.81249999999997</c:v>
                </c:pt>
                <c:pt idx="124826">
                  <c:v>-120.81049999999999</c:v>
                </c:pt>
                <c:pt idx="124827">
                  <c:v>-120.80849999999998</c:v>
                </c:pt>
                <c:pt idx="124828">
                  <c:v>-120.80649999999997</c:v>
                </c:pt>
                <c:pt idx="124829">
                  <c:v>-120.80449999999999</c:v>
                </c:pt>
                <c:pt idx="124830">
                  <c:v>-120.80249999999998</c:v>
                </c:pt>
                <c:pt idx="124831">
                  <c:v>-120.80049999999997</c:v>
                </c:pt>
                <c:pt idx="124832">
                  <c:v>-120.79849999999999</c:v>
                </c:pt>
                <c:pt idx="124833">
                  <c:v>-120.79649999999998</c:v>
                </c:pt>
                <c:pt idx="124834">
                  <c:v>-120.79449999999997</c:v>
                </c:pt>
                <c:pt idx="124835">
                  <c:v>-120.79249999999999</c:v>
                </c:pt>
                <c:pt idx="124836">
                  <c:v>-120.79049999999998</c:v>
                </c:pt>
                <c:pt idx="124837">
                  <c:v>-120.78849999999997</c:v>
                </c:pt>
                <c:pt idx="124838">
                  <c:v>-120.78649999999999</c:v>
                </c:pt>
                <c:pt idx="124839">
                  <c:v>-120.78449999999998</c:v>
                </c:pt>
                <c:pt idx="124840">
                  <c:v>-120.78249999999997</c:v>
                </c:pt>
                <c:pt idx="124841">
                  <c:v>-120.78049999999999</c:v>
                </c:pt>
                <c:pt idx="124842">
                  <c:v>-120.77849999999998</c:v>
                </c:pt>
                <c:pt idx="124843">
                  <c:v>-120.77649999999997</c:v>
                </c:pt>
                <c:pt idx="124844">
                  <c:v>-120.77449999999999</c:v>
                </c:pt>
                <c:pt idx="124845">
                  <c:v>-120.77249999999998</c:v>
                </c:pt>
                <c:pt idx="124846">
                  <c:v>-120.77049999999997</c:v>
                </c:pt>
                <c:pt idx="124847">
                  <c:v>-120.76849999999999</c:v>
                </c:pt>
                <c:pt idx="124848">
                  <c:v>-120.76649999999998</c:v>
                </c:pt>
                <c:pt idx="124849">
                  <c:v>-120.76449999999997</c:v>
                </c:pt>
                <c:pt idx="124850">
                  <c:v>-120.76249999999999</c:v>
                </c:pt>
                <c:pt idx="124851">
                  <c:v>-120.76049999999998</c:v>
                </c:pt>
                <c:pt idx="124852">
                  <c:v>-120.75849999999997</c:v>
                </c:pt>
                <c:pt idx="124853">
                  <c:v>-120.75649999999999</c:v>
                </c:pt>
                <c:pt idx="124854">
                  <c:v>-120.75449999999998</c:v>
                </c:pt>
                <c:pt idx="124855">
                  <c:v>-120.75249999999997</c:v>
                </c:pt>
                <c:pt idx="124856">
                  <c:v>-120.75049999999999</c:v>
                </c:pt>
                <c:pt idx="124857">
                  <c:v>-120.74849999999998</c:v>
                </c:pt>
                <c:pt idx="124858">
                  <c:v>-120.74649999999997</c:v>
                </c:pt>
                <c:pt idx="124859">
                  <c:v>-120.74449999999999</c:v>
                </c:pt>
                <c:pt idx="124860">
                  <c:v>-120.74249999999998</c:v>
                </c:pt>
                <c:pt idx="124861">
                  <c:v>-120.74049999999997</c:v>
                </c:pt>
                <c:pt idx="124862">
                  <c:v>-120.73849999999999</c:v>
                </c:pt>
                <c:pt idx="124863">
                  <c:v>-120.73649999999998</c:v>
                </c:pt>
                <c:pt idx="124864">
                  <c:v>-120.73449999999997</c:v>
                </c:pt>
                <c:pt idx="124865">
                  <c:v>-120.73249999999999</c:v>
                </c:pt>
                <c:pt idx="124866">
                  <c:v>-120.73049999999998</c:v>
                </c:pt>
                <c:pt idx="124867">
                  <c:v>-120.72849999999997</c:v>
                </c:pt>
                <c:pt idx="124868">
                  <c:v>-120.72649999999999</c:v>
                </c:pt>
                <c:pt idx="124869">
                  <c:v>-120.72449999999998</c:v>
                </c:pt>
                <c:pt idx="124870">
                  <c:v>-120.72249999999997</c:v>
                </c:pt>
                <c:pt idx="124871">
                  <c:v>-120.72049999999999</c:v>
                </c:pt>
                <c:pt idx="124872">
                  <c:v>-120.71849999999998</c:v>
                </c:pt>
                <c:pt idx="124873">
                  <c:v>-120.71649999999997</c:v>
                </c:pt>
                <c:pt idx="124874">
                  <c:v>-120.71449999999999</c:v>
                </c:pt>
                <c:pt idx="124875">
                  <c:v>-120.71249999999998</c:v>
                </c:pt>
                <c:pt idx="124876">
                  <c:v>-120.71049999999997</c:v>
                </c:pt>
                <c:pt idx="124877">
                  <c:v>-120.70849999999999</c:v>
                </c:pt>
                <c:pt idx="124878">
                  <c:v>-120.70649999999998</c:v>
                </c:pt>
                <c:pt idx="124879">
                  <c:v>-120.70449999999997</c:v>
                </c:pt>
                <c:pt idx="124880">
                  <c:v>-120.70249999999999</c:v>
                </c:pt>
                <c:pt idx="124881">
                  <c:v>-120.70049999999998</c:v>
                </c:pt>
                <c:pt idx="124882">
                  <c:v>-120.69849999999997</c:v>
                </c:pt>
                <c:pt idx="124883">
                  <c:v>-120.69649999999999</c:v>
                </c:pt>
                <c:pt idx="124884">
                  <c:v>-120.69449999999998</c:v>
                </c:pt>
                <c:pt idx="124885">
                  <c:v>-120.69249999999997</c:v>
                </c:pt>
                <c:pt idx="124886">
                  <c:v>-120.69049999999999</c:v>
                </c:pt>
                <c:pt idx="124887">
                  <c:v>-120.68849999999998</c:v>
                </c:pt>
                <c:pt idx="124888">
                  <c:v>-120.68649999999997</c:v>
                </c:pt>
                <c:pt idx="124889">
                  <c:v>-120.68449999999999</c:v>
                </c:pt>
                <c:pt idx="124890">
                  <c:v>-120.68249999999998</c:v>
                </c:pt>
                <c:pt idx="124891">
                  <c:v>-120.68049999999997</c:v>
                </c:pt>
                <c:pt idx="124892">
                  <c:v>-120.67849999999999</c:v>
                </c:pt>
                <c:pt idx="124893">
                  <c:v>-120.67649999999998</c:v>
                </c:pt>
                <c:pt idx="124894">
                  <c:v>-120.67449999999997</c:v>
                </c:pt>
                <c:pt idx="124895">
                  <c:v>-120.67249999999999</c:v>
                </c:pt>
                <c:pt idx="124896">
                  <c:v>-120.67049999999998</c:v>
                </c:pt>
                <c:pt idx="124897">
                  <c:v>-120.66849999999997</c:v>
                </c:pt>
                <c:pt idx="124898">
                  <c:v>-120.66649999999998</c:v>
                </c:pt>
                <c:pt idx="124899">
                  <c:v>-120.66449999999998</c:v>
                </c:pt>
                <c:pt idx="124900">
                  <c:v>-120.66249999999997</c:v>
                </c:pt>
                <c:pt idx="124901">
                  <c:v>-120.66049999999998</c:v>
                </c:pt>
                <c:pt idx="124902">
                  <c:v>-120.65849999999998</c:v>
                </c:pt>
                <c:pt idx="124903">
                  <c:v>-120.65649999999997</c:v>
                </c:pt>
                <c:pt idx="124904">
                  <c:v>-120.65449999999998</c:v>
                </c:pt>
                <c:pt idx="124905">
                  <c:v>-120.65249999999997</c:v>
                </c:pt>
                <c:pt idx="124906">
                  <c:v>-120.65049999999997</c:v>
                </c:pt>
                <c:pt idx="124907">
                  <c:v>-120.64849999999998</c:v>
                </c:pt>
                <c:pt idx="124908">
                  <c:v>-120.64649999999997</c:v>
                </c:pt>
                <c:pt idx="124909">
                  <c:v>-120.64449999999997</c:v>
                </c:pt>
                <c:pt idx="124910">
                  <c:v>-120.64249999999998</c:v>
                </c:pt>
                <c:pt idx="124911">
                  <c:v>-120.64049999999997</c:v>
                </c:pt>
                <c:pt idx="124912">
                  <c:v>-120.63849999999996</c:v>
                </c:pt>
                <c:pt idx="124913">
                  <c:v>-120.63649999999998</c:v>
                </c:pt>
                <c:pt idx="124914">
                  <c:v>-120.63449999999997</c:v>
                </c:pt>
                <c:pt idx="124915">
                  <c:v>-120.63249999999996</c:v>
                </c:pt>
                <c:pt idx="124916">
                  <c:v>-120.63049999999998</c:v>
                </c:pt>
                <c:pt idx="124917">
                  <c:v>-120.62849999999997</c:v>
                </c:pt>
                <c:pt idx="124918">
                  <c:v>-120.62649999999996</c:v>
                </c:pt>
                <c:pt idx="124919">
                  <c:v>-120.62449999999998</c:v>
                </c:pt>
                <c:pt idx="124920">
                  <c:v>-120.62249999999997</c:v>
                </c:pt>
                <c:pt idx="124921">
                  <c:v>-120.62049999999996</c:v>
                </c:pt>
                <c:pt idx="124922">
                  <c:v>-120.61849999999998</c:v>
                </c:pt>
                <c:pt idx="124923">
                  <c:v>-120.61649999999997</c:v>
                </c:pt>
                <c:pt idx="124924">
                  <c:v>-120.61449999999996</c:v>
                </c:pt>
                <c:pt idx="124925">
                  <c:v>-120.61249999999998</c:v>
                </c:pt>
                <c:pt idx="124926">
                  <c:v>-120.61049999999997</c:v>
                </c:pt>
                <c:pt idx="124927">
                  <c:v>-120.60849999999996</c:v>
                </c:pt>
                <c:pt idx="124928">
                  <c:v>-120.60649999999998</c:v>
                </c:pt>
                <c:pt idx="124929">
                  <c:v>-120.60449999999997</c:v>
                </c:pt>
                <c:pt idx="124930">
                  <c:v>-120.60249999999996</c:v>
                </c:pt>
                <c:pt idx="124931">
                  <c:v>-120.60049999999998</c:v>
                </c:pt>
                <c:pt idx="124932">
                  <c:v>-120.59849999999997</c:v>
                </c:pt>
                <c:pt idx="124933">
                  <c:v>-120.59649999999996</c:v>
                </c:pt>
                <c:pt idx="124934">
                  <c:v>-120.59449999999998</c:v>
                </c:pt>
                <c:pt idx="124935">
                  <c:v>-120.59249999999997</c:v>
                </c:pt>
                <c:pt idx="124936">
                  <c:v>-120.59049999999996</c:v>
                </c:pt>
                <c:pt idx="124937">
                  <c:v>-120.58849999999998</c:v>
                </c:pt>
                <c:pt idx="124938">
                  <c:v>-120.58649999999997</c:v>
                </c:pt>
                <c:pt idx="124939">
                  <c:v>-120.58449999999999</c:v>
                </c:pt>
                <c:pt idx="124940">
                  <c:v>-120.58249999999998</c:v>
                </c:pt>
                <c:pt idx="124941">
                  <c:v>-120.58049999999997</c:v>
                </c:pt>
                <c:pt idx="124942">
                  <c:v>-120.57849999999999</c:v>
                </c:pt>
                <c:pt idx="124943">
                  <c:v>-120.57649999999998</c:v>
                </c:pt>
                <c:pt idx="124944">
                  <c:v>-120.57449999999997</c:v>
                </c:pt>
                <c:pt idx="124945">
                  <c:v>-120.57249999999999</c:v>
                </c:pt>
                <c:pt idx="124946">
                  <c:v>-120.57049999999998</c:v>
                </c:pt>
                <c:pt idx="124947">
                  <c:v>-120.56849999999997</c:v>
                </c:pt>
                <c:pt idx="124948">
                  <c:v>-120.56649999999999</c:v>
                </c:pt>
                <c:pt idx="124949">
                  <c:v>-120.56449999999998</c:v>
                </c:pt>
                <c:pt idx="124950">
                  <c:v>-120.56249999999997</c:v>
                </c:pt>
                <c:pt idx="124951">
                  <c:v>-120.56049999999999</c:v>
                </c:pt>
                <c:pt idx="124952">
                  <c:v>-120.55849999999998</c:v>
                </c:pt>
                <c:pt idx="124953">
                  <c:v>-120.55649999999997</c:v>
                </c:pt>
                <c:pt idx="124954">
                  <c:v>-120.55449999999999</c:v>
                </c:pt>
                <c:pt idx="124955">
                  <c:v>-120.55249999999998</c:v>
                </c:pt>
                <c:pt idx="124956">
                  <c:v>-120.55049999999997</c:v>
                </c:pt>
                <c:pt idx="124957">
                  <c:v>-120.54849999999999</c:v>
                </c:pt>
                <c:pt idx="124958">
                  <c:v>-120.54649999999998</c:v>
                </c:pt>
                <c:pt idx="124959">
                  <c:v>-120.54449999999997</c:v>
                </c:pt>
                <c:pt idx="124960">
                  <c:v>-120.54249999999999</c:v>
                </c:pt>
                <c:pt idx="124961">
                  <c:v>-120.54049999999998</c:v>
                </c:pt>
                <c:pt idx="124962">
                  <c:v>-120.53849999999997</c:v>
                </c:pt>
                <c:pt idx="124963">
                  <c:v>-120.53649999999999</c:v>
                </c:pt>
                <c:pt idx="124964">
                  <c:v>-120.53449999999998</c:v>
                </c:pt>
                <c:pt idx="124965">
                  <c:v>-120.53249999999997</c:v>
                </c:pt>
                <c:pt idx="124966">
                  <c:v>-120.53049999999999</c:v>
                </c:pt>
                <c:pt idx="124967">
                  <c:v>-120.52849999999998</c:v>
                </c:pt>
                <c:pt idx="124968">
                  <c:v>-120.52649999999997</c:v>
                </c:pt>
                <c:pt idx="124969">
                  <c:v>-120.52449999999999</c:v>
                </c:pt>
                <c:pt idx="124970">
                  <c:v>-120.52249999999998</c:v>
                </c:pt>
                <c:pt idx="124971">
                  <c:v>-120.52049999999997</c:v>
                </c:pt>
                <c:pt idx="124972">
                  <c:v>-120.51849999999999</c:v>
                </c:pt>
                <c:pt idx="124973">
                  <c:v>-120.51649999999998</c:v>
                </c:pt>
                <c:pt idx="124974">
                  <c:v>-120.51449999999997</c:v>
                </c:pt>
                <c:pt idx="124975">
                  <c:v>-120.51249999999999</c:v>
                </c:pt>
                <c:pt idx="124976">
                  <c:v>-120.51049999999998</c:v>
                </c:pt>
                <c:pt idx="124977">
                  <c:v>-120.50849999999997</c:v>
                </c:pt>
                <c:pt idx="124978">
                  <c:v>-120.50649999999999</c:v>
                </c:pt>
                <c:pt idx="124979">
                  <c:v>-120.50449999999998</c:v>
                </c:pt>
                <c:pt idx="124980">
                  <c:v>-120.50249999999997</c:v>
                </c:pt>
                <c:pt idx="124981">
                  <c:v>-120.50049999999999</c:v>
                </c:pt>
                <c:pt idx="124982">
                  <c:v>-120.49849999999998</c:v>
                </c:pt>
                <c:pt idx="124983">
                  <c:v>-120.49649999999997</c:v>
                </c:pt>
                <c:pt idx="124984">
                  <c:v>-120.49449999999999</c:v>
                </c:pt>
                <c:pt idx="124985">
                  <c:v>-120.49249999999998</c:v>
                </c:pt>
                <c:pt idx="124986">
                  <c:v>-120.49049999999997</c:v>
                </c:pt>
                <c:pt idx="124987">
                  <c:v>-120.48849999999999</c:v>
                </c:pt>
                <c:pt idx="124988">
                  <c:v>-120.48649999999998</c:v>
                </c:pt>
                <c:pt idx="124989">
                  <c:v>-120.48449999999997</c:v>
                </c:pt>
                <c:pt idx="124990">
                  <c:v>-120.48249999999999</c:v>
                </c:pt>
                <c:pt idx="124991">
                  <c:v>-120.48049999999998</c:v>
                </c:pt>
                <c:pt idx="124992">
                  <c:v>-120.47849999999997</c:v>
                </c:pt>
                <c:pt idx="124993">
                  <c:v>-120.47649999999999</c:v>
                </c:pt>
                <c:pt idx="124994">
                  <c:v>-120.47449999999998</c:v>
                </c:pt>
                <c:pt idx="124995">
                  <c:v>-120.47249999999997</c:v>
                </c:pt>
                <c:pt idx="124996">
                  <c:v>-120.47049999999999</c:v>
                </c:pt>
                <c:pt idx="124997">
                  <c:v>-120.46849999999998</c:v>
                </c:pt>
                <c:pt idx="124998">
                  <c:v>-120.46649999999997</c:v>
                </c:pt>
                <c:pt idx="124999">
                  <c:v>-120.46449999999999</c:v>
                </c:pt>
                <c:pt idx="125000">
                  <c:v>-120.46249999999998</c:v>
                </c:pt>
                <c:pt idx="125001">
                  <c:v>-120.46049999999997</c:v>
                </c:pt>
                <c:pt idx="125002">
                  <c:v>-120.45849999999999</c:v>
                </c:pt>
                <c:pt idx="125003">
                  <c:v>-120.45649999999998</c:v>
                </c:pt>
                <c:pt idx="125004">
                  <c:v>-120.45449999999997</c:v>
                </c:pt>
                <c:pt idx="125005">
                  <c:v>-120.45249999999999</c:v>
                </c:pt>
                <c:pt idx="125006">
                  <c:v>-120.45049999999998</c:v>
                </c:pt>
                <c:pt idx="125007">
                  <c:v>-120.44849999999997</c:v>
                </c:pt>
                <c:pt idx="125008">
                  <c:v>-120.44649999999999</c:v>
                </c:pt>
                <c:pt idx="125009">
                  <c:v>-120.44449999999998</c:v>
                </c:pt>
                <c:pt idx="125010">
                  <c:v>-120.44249999999997</c:v>
                </c:pt>
                <c:pt idx="125011">
                  <c:v>-120.44049999999999</c:v>
                </c:pt>
                <c:pt idx="125012">
                  <c:v>-120.43849999999998</c:v>
                </c:pt>
                <c:pt idx="125013">
                  <c:v>-120.43649999999997</c:v>
                </c:pt>
                <c:pt idx="125014">
                  <c:v>-120.43449999999999</c:v>
                </c:pt>
                <c:pt idx="125015">
                  <c:v>-120.43249999999998</c:v>
                </c:pt>
                <c:pt idx="125016">
                  <c:v>-120.43049999999997</c:v>
                </c:pt>
                <c:pt idx="125017">
                  <c:v>-120.42849999999999</c:v>
                </c:pt>
                <c:pt idx="125018">
                  <c:v>-120.42649999999998</c:v>
                </c:pt>
                <c:pt idx="125019">
                  <c:v>-120.42449999999997</c:v>
                </c:pt>
                <c:pt idx="125020">
                  <c:v>-120.42249999999999</c:v>
                </c:pt>
                <c:pt idx="125021">
                  <c:v>-120.42049999999998</c:v>
                </c:pt>
                <c:pt idx="125022">
                  <c:v>-120.41849999999997</c:v>
                </c:pt>
                <c:pt idx="125023">
                  <c:v>-120.41649999999998</c:v>
                </c:pt>
                <c:pt idx="125024">
                  <c:v>-120.41449999999998</c:v>
                </c:pt>
                <c:pt idx="125025">
                  <c:v>-120.41249999999997</c:v>
                </c:pt>
                <c:pt idx="125026">
                  <c:v>-120.41049999999998</c:v>
                </c:pt>
                <c:pt idx="125027">
                  <c:v>-120.40849999999998</c:v>
                </c:pt>
                <c:pt idx="125028">
                  <c:v>-120.40649999999997</c:v>
                </c:pt>
                <c:pt idx="125029">
                  <c:v>-120.40449999999998</c:v>
                </c:pt>
                <c:pt idx="125030">
                  <c:v>-120.40249999999997</c:v>
                </c:pt>
                <c:pt idx="125031">
                  <c:v>-120.40049999999997</c:v>
                </c:pt>
                <c:pt idx="125032">
                  <c:v>-120.39849999999998</c:v>
                </c:pt>
                <c:pt idx="125033">
                  <c:v>-120.39649999999997</c:v>
                </c:pt>
                <c:pt idx="125034">
                  <c:v>-120.39449999999997</c:v>
                </c:pt>
                <c:pt idx="125035">
                  <c:v>-120.39249999999998</c:v>
                </c:pt>
                <c:pt idx="125036">
                  <c:v>-120.39049999999997</c:v>
                </c:pt>
                <c:pt idx="125037">
                  <c:v>-120.38849999999996</c:v>
                </c:pt>
                <c:pt idx="125038">
                  <c:v>-120.38649999999998</c:v>
                </c:pt>
                <c:pt idx="125039">
                  <c:v>-120.38449999999997</c:v>
                </c:pt>
                <c:pt idx="125040">
                  <c:v>-120.38249999999996</c:v>
                </c:pt>
                <c:pt idx="125041">
                  <c:v>-120.38049999999998</c:v>
                </c:pt>
                <c:pt idx="125042">
                  <c:v>-120.37849999999997</c:v>
                </c:pt>
                <c:pt idx="125043">
                  <c:v>-120.37649999999996</c:v>
                </c:pt>
                <c:pt idx="125044">
                  <c:v>-120.37449999999998</c:v>
                </c:pt>
                <c:pt idx="125045">
                  <c:v>-120.37249999999997</c:v>
                </c:pt>
                <c:pt idx="125046">
                  <c:v>-120.37049999999996</c:v>
                </c:pt>
                <c:pt idx="125047">
                  <c:v>-120.36849999999998</c:v>
                </c:pt>
                <c:pt idx="125048">
                  <c:v>-120.36649999999997</c:v>
                </c:pt>
                <c:pt idx="125049">
                  <c:v>-120.36449999999996</c:v>
                </c:pt>
                <c:pt idx="125050">
                  <c:v>-120.36249999999998</c:v>
                </c:pt>
                <c:pt idx="125051">
                  <c:v>-120.36049999999997</c:v>
                </c:pt>
                <c:pt idx="125052">
                  <c:v>-120.35849999999996</c:v>
                </c:pt>
                <c:pt idx="125053">
                  <c:v>-120.35649999999998</c:v>
                </c:pt>
                <c:pt idx="125054">
                  <c:v>-120.35449999999997</c:v>
                </c:pt>
                <c:pt idx="125055">
                  <c:v>-120.35249999999996</c:v>
                </c:pt>
                <c:pt idx="125056">
                  <c:v>-120.35049999999998</c:v>
                </c:pt>
                <c:pt idx="125057">
                  <c:v>-120.34849999999997</c:v>
                </c:pt>
                <c:pt idx="125058">
                  <c:v>-120.34649999999996</c:v>
                </c:pt>
                <c:pt idx="125059">
                  <c:v>-120.34449999999998</c:v>
                </c:pt>
                <c:pt idx="125060">
                  <c:v>-120.34249999999997</c:v>
                </c:pt>
                <c:pt idx="125061">
                  <c:v>-120.34049999999996</c:v>
                </c:pt>
                <c:pt idx="125062">
                  <c:v>-120.33849999999998</c:v>
                </c:pt>
                <c:pt idx="125063">
                  <c:v>-120.33649999999997</c:v>
                </c:pt>
                <c:pt idx="125064">
                  <c:v>-120.33449999999999</c:v>
                </c:pt>
                <c:pt idx="125065">
                  <c:v>-120.33249999999998</c:v>
                </c:pt>
                <c:pt idx="125066">
                  <c:v>-120.33049999999997</c:v>
                </c:pt>
                <c:pt idx="125067">
                  <c:v>-120.32849999999999</c:v>
                </c:pt>
                <c:pt idx="125068">
                  <c:v>-120.32649999999998</c:v>
                </c:pt>
                <c:pt idx="125069">
                  <c:v>-120.32449999999997</c:v>
                </c:pt>
                <c:pt idx="125070">
                  <c:v>-120.32249999999999</c:v>
                </c:pt>
                <c:pt idx="125071">
                  <c:v>-120.32049999999998</c:v>
                </c:pt>
                <c:pt idx="125072">
                  <c:v>-120.31849999999997</c:v>
                </c:pt>
                <c:pt idx="125073">
                  <c:v>-120.31649999999999</c:v>
                </c:pt>
                <c:pt idx="125074">
                  <c:v>-120.31449999999998</c:v>
                </c:pt>
                <c:pt idx="125075">
                  <c:v>-120.31249999999997</c:v>
                </c:pt>
                <c:pt idx="125076">
                  <c:v>-120.31049999999999</c:v>
                </c:pt>
                <c:pt idx="125077">
                  <c:v>-120.30849999999998</c:v>
                </c:pt>
                <c:pt idx="125078">
                  <c:v>-120.30649999999997</c:v>
                </c:pt>
                <c:pt idx="125079">
                  <c:v>-120.30449999999999</c:v>
                </c:pt>
                <c:pt idx="125080">
                  <c:v>-120.30249999999998</c:v>
                </c:pt>
                <c:pt idx="125081">
                  <c:v>-120.30049999999997</c:v>
                </c:pt>
                <c:pt idx="125082">
                  <c:v>-120.29849999999999</c:v>
                </c:pt>
                <c:pt idx="125083">
                  <c:v>-120.29649999999998</c:v>
                </c:pt>
                <c:pt idx="125084">
                  <c:v>-120.29449999999997</c:v>
                </c:pt>
                <c:pt idx="125085">
                  <c:v>-120.29249999999999</c:v>
                </c:pt>
                <c:pt idx="125086">
                  <c:v>-120.29049999999998</c:v>
                </c:pt>
                <c:pt idx="125087">
                  <c:v>-120.28849999999997</c:v>
                </c:pt>
                <c:pt idx="125088">
                  <c:v>-120.28649999999999</c:v>
                </c:pt>
                <c:pt idx="125089">
                  <c:v>-120.28449999999998</c:v>
                </c:pt>
                <c:pt idx="125090">
                  <c:v>-120.28249999999997</c:v>
                </c:pt>
                <c:pt idx="125091">
                  <c:v>-120.28049999999999</c:v>
                </c:pt>
                <c:pt idx="125092">
                  <c:v>-120.27849999999998</c:v>
                </c:pt>
                <c:pt idx="125093">
                  <c:v>-120.27649999999997</c:v>
                </c:pt>
                <c:pt idx="125094">
                  <c:v>-120.27449999999999</c:v>
                </c:pt>
                <c:pt idx="125095">
                  <c:v>-120.27249999999998</c:v>
                </c:pt>
                <c:pt idx="125096">
                  <c:v>-120.27049999999997</c:v>
                </c:pt>
                <c:pt idx="125097">
                  <c:v>-120.26849999999999</c:v>
                </c:pt>
                <c:pt idx="125098">
                  <c:v>-120.26649999999998</c:v>
                </c:pt>
                <c:pt idx="125099">
                  <c:v>-120.26449999999997</c:v>
                </c:pt>
                <c:pt idx="125100">
                  <c:v>-120.26249999999999</c:v>
                </c:pt>
                <c:pt idx="125101">
                  <c:v>-120.26049999999998</c:v>
                </c:pt>
                <c:pt idx="125102">
                  <c:v>-120.25849999999997</c:v>
                </c:pt>
                <c:pt idx="125103">
                  <c:v>-120.25649999999999</c:v>
                </c:pt>
                <c:pt idx="125104">
                  <c:v>-120.25449999999998</c:v>
                </c:pt>
                <c:pt idx="125105">
                  <c:v>-120.25249999999997</c:v>
                </c:pt>
                <c:pt idx="125106">
                  <c:v>-120.25049999999999</c:v>
                </c:pt>
                <c:pt idx="125107">
                  <c:v>-120.24849999999998</c:v>
                </c:pt>
                <c:pt idx="125108">
                  <c:v>-120.24649999999997</c:v>
                </c:pt>
                <c:pt idx="125109">
                  <c:v>-120.24449999999999</c:v>
                </c:pt>
                <c:pt idx="125110">
                  <c:v>-120.24249999999998</c:v>
                </c:pt>
                <c:pt idx="125111">
                  <c:v>-120.24049999999997</c:v>
                </c:pt>
                <c:pt idx="125112">
                  <c:v>-120.23849999999999</c:v>
                </c:pt>
                <c:pt idx="125113">
                  <c:v>-120.23649999999998</c:v>
                </c:pt>
                <c:pt idx="125114">
                  <c:v>-120.23449999999997</c:v>
                </c:pt>
                <c:pt idx="125115">
                  <c:v>-120.23249999999999</c:v>
                </c:pt>
                <c:pt idx="125116">
                  <c:v>-120.23049999999998</c:v>
                </c:pt>
                <c:pt idx="125117">
                  <c:v>-120.22849999999997</c:v>
                </c:pt>
                <c:pt idx="125118">
                  <c:v>-120.22649999999999</c:v>
                </c:pt>
                <c:pt idx="125119">
                  <c:v>-120.22449999999998</c:v>
                </c:pt>
                <c:pt idx="125120">
                  <c:v>-120.22249999999997</c:v>
                </c:pt>
                <c:pt idx="125121">
                  <c:v>-120.22049999999999</c:v>
                </c:pt>
                <c:pt idx="125122">
                  <c:v>-120.21849999999998</c:v>
                </c:pt>
                <c:pt idx="125123">
                  <c:v>-120.21649999999997</c:v>
                </c:pt>
                <c:pt idx="125124">
                  <c:v>-120.21449999999999</c:v>
                </c:pt>
                <c:pt idx="125125">
                  <c:v>-120.21249999999998</c:v>
                </c:pt>
                <c:pt idx="125126">
                  <c:v>-120.21049999999997</c:v>
                </c:pt>
                <c:pt idx="125127">
                  <c:v>-120.20849999999999</c:v>
                </c:pt>
                <c:pt idx="125128">
                  <c:v>-120.20649999999998</c:v>
                </c:pt>
                <c:pt idx="125129">
                  <c:v>-120.20449999999997</c:v>
                </c:pt>
                <c:pt idx="125130">
                  <c:v>-120.20249999999999</c:v>
                </c:pt>
                <c:pt idx="125131">
                  <c:v>-120.20049999999998</c:v>
                </c:pt>
                <c:pt idx="125132">
                  <c:v>-120.19849999999997</c:v>
                </c:pt>
                <c:pt idx="125133">
                  <c:v>-120.19649999999999</c:v>
                </c:pt>
                <c:pt idx="125134">
                  <c:v>-120.19449999999998</c:v>
                </c:pt>
                <c:pt idx="125135">
                  <c:v>-120.19249999999997</c:v>
                </c:pt>
                <c:pt idx="125136">
                  <c:v>-120.19049999999999</c:v>
                </c:pt>
                <c:pt idx="125137">
                  <c:v>-120.18849999999998</c:v>
                </c:pt>
                <c:pt idx="125138">
                  <c:v>-120.18649999999997</c:v>
                </c:pt>
                <c:pt idx="125139">
                  <c:v>-120.18449999999999</c:v>
                </c:pt>
                <c:pt idx="125140">
                  <c:v>-120.18249999999998</c:v>
                </c:pt>
                <c:pt idx="125141">
                  <c:v>-120.18049999999997</c:v>
                </c:pt>
                <c:pt idx="125142">
                  <c:v>-120.17849999999999</c:v>
                </c:pt>
                <c:pt idx="125143">
                  <c:v>-120.17649999999998</c:v>
                </c:pt>
                <c:pt idx="125144">
                  <c:v>-120.17449999999997</c:v>
                </c:pt>
                <c:pt idx="125145">
                  <c:v>-120.17249999999999</c:v>
                </c:pt>
                <c:pt idx="125146">
                  <c:v>-120.17049999999998</c:v>
                </c:pt>
                <c:pt idx="125147">
                  <c:v>-120.16849999999997</c:v>
                </c:pt>
                <c:pt idx="125148">
                  <c:v>-120.16649999999998</c:v>
                </c:pt>
                <c:pt idx="125149">
                  <c:v>-120.16449999999998</c:v>
                </c:pt>
                <c:pt idx="125150">
                  <c:v>-120.16249999999997</c:v>
                </c:pt>
                <c:pt idx="125151">
                  <c:v>-120.16049999999998</c:v>
                </c:pt>
                <c:pt idx="125152">
                  <c:v>-120.15849999999998</c:v>
                </c:pt>
                <c:pt idx="125153">
                  <c:v>-120.15649999999997</c:v>
                </c:pt>
                <c:pt idx="125154">
                  <c:v>-120.15449999999998</c:v>
                </c:pt>
                <c:pt idx="125155">
                  <c:v>-120.15249999999997</c:v>
                </c:pt>
                <c:pt idx="125156">
                  <c:v>-120.15049999999997</c:v>
                </c:pt>
                <c:pt idx="125157">
                  <c:v>-120.14849999999998</c:v>
                </c:pt>
                <c:pt idx="125158">
                  <c:v>-120.14649999999997</c:v>
                </c:pt>
                <c:pt idx="125159">
                  <c:v>-120.14449999999997</c:v>
                </c:pt>
                <c:pt idx="125160">
                  <c:v>-120.14249999999998</c:v>
                </c:pt>
                <c:pt idx="125161">
                  <c:v>-120.14049999999997</c:v>
                </c:pt>
                <c:pt idx="125162">
                  <c:v>-120.13849999999996</c:v>
                </c:pt>
                <c:pt idx="125163">
                  <c:v>-120.13649999999998</c:v>
                </c:pt>
                <c:pt idx="125164">
                  <c:v>-120.13449999999997</c:v>
                </c:pt>
                <c:pt idx="125165">
                  <c:v>-120.13249999999996</c:v>
                </c:pt>
                <c:pt idx="125166">
                  <c:v>-120.13049999999998</c:v>
                </c:pt>
                <c:pt idx="125167">
                  <c:v>-120.12849999999997</c:v>
                </c:pt>
                <c:pt idx="125168">
                  <c:v>-120.12649999999996</c:v>
                </c:pt>
                <c:pt idx="125169">
                  <c:v>-120.12449999999998</c:v>
                </c:pt>
                <c:pt idx="125170">
                  <c:v>-120.12249999999997</c:v>
                </c:pt>
                <c:pt idx="125171">
                  <c:v>-120.12049999999996</c:v>
                </c:pt>
                <c:pt idx="125172">
                  <c:v>-120.11849999999998</c:v>
                </c:pt>
                <c:pt idx="125173">
                  <c:v>-120.11649999999997</c:v>
                </c:pt>
                <c:pt idx="125174">
                  <c:v>-120.11449999999996</c:v>
                </c:pt>
                <c:pt idx="125175">
                  <c:v>-120.11249999999998</c:v>
                </c:pt>
                <c:pt idx="125176">
                  <c:v>-120.11049999999997</c:v>
                </c:pt>
                <c:pt idx="125177">
                  <c:v>-120.10849999999996</c:v>
                </c:pt>
                <c:pt idx="125178">
                  <c:v>-120.10649999999998</c:v>
                </c:pt>
                <c:pt idx="125179">
                  <c:v>-120.10449999999997</c:v>
                </c:pt>
                <c:pt idx="125180">
                  <c:v>-120.10249999999996</c:v>
                </c:pt>
                <c:pt idx="125181">
                  <c:v>-120.10049999999998</c:v>
                </c:pt>
                <c:pt idx="125182">
                  <c:v>-120.09849999999997</c:v>
                </c:pt>
                <c:pt idx="125183">
                  <c:v>-120.09649999999996</c:v>
                </c:pt>
                <c:pt idx="125184">
                  <c:v>-120.09449999999998</c:v>
                </c:pt>
                <c:pt idx="125185">
                  <c:v>-120.09249999999997</c:v>
                </c:pt>
                <c:pt idx="125186">
                  <c:v>-120.09049999999996</c:v>
                </c:pt>
                <c:pt idx="125187">
                  <c:v>-120.08849999999998</c:v>
                </c:pt>
                <c:pt idx="125188">
                  <c:v>-120.08649999999997</c:v>
                </c:pt>
                <c:pt idx="125189">
                  <c:v>-120.08449999999999</c:v>
                </c:pt>
                <c:pt idx="125190">
                  <c:v>-120.08249999999998</c:v>
                </c:pt>
                <c:pt idx="125191">
                  <c:v>-120.08049999999997</c:v>
                </c:pt>
                <c:pt idx="125192">
                  <c:v>-120.07849999999999</c:v>
                </c:pt>
                <c:pt idx="125193">
                  <c:v>-120.07649999999998</c:v>
                </c:pt>
                <c:pt idx="125194">
                  <c:v>-120.07449999999997</c:v>
                </c:pt>
                <c:pt idx="125195">
                  <c:v>-120.07249999999999</c:v>
                </c:pt>
                <c:pt idx="125196">
                  <c:v>-120.07049999999998</c:v>
                </c:pt>
                <c:pt idx="125197">
                  <c:v>-120.06849999999997</c:v>
                </c:pt>
                <c:pt idx="125198">
                  <c:v>-120.06649999999999</c:v>
                </c:pt>
                <c:pt idx="125199">
                  <c:v>-120.06449999999998</c:v>
                </c:pt>
                <c:pt idx="125200">
                  <c:v>-120.06249999999997</c:v>
                </c:pt>
                <c:pt idx="125201">
                  <c:v>-120.06049999999999</c:v>
                </c:pt>
                <c:pt idx="125202">
                  <c:v>-120.05849999999998</c:v>
                </c:pt>
                <c:pt idx="125203">
                  <c:v>-120.05649999999997</c:v>
                </c:pt>
                <c:pt idx="125204">
                  <c:v>-120.05449999999999</c:v>
                </c:pt>
                <c:pt idx="125205">
                  <c:v>-120.05249999999998</c:v>
                </c:pt>
                <c:pt idx="125206">
                  <c:v>-120.05049999999997</c:v>
                </c:pt>
                <c:pt idx="125207">
                  <c:v>-120.04849999999999</c:v>
                </c:pt>
                <c:pt idx="125208">
                  <c:v>-120.04649999999998</c:v>
                </c:pt>
                <c:pt idx="125209">
                  <c:v>-120.04449999999997</c:v>
                </c:pt>
                <c:pt idx="125210">
                  <c:v>-120.04249999999999</c:v>
                </c:pt>
                <c:pt idx="125211">
                  <c:v>-120.04049999999998</c:v>
                </c:pt>
                <c:pt idx="125212">
                  <c:v>-120.03849999999997</c:v>
                </c:pt>
                <c:pt idx="125213">
                  <c:v>-120.03649999999999</c:v>
                </c:pt>
                <c:pt idx="125214">
                  <c:v>-120.03449999999998</c:v>
                </c:pt>
                <c:pt idx="125215">
                  <c:v>-120.03249999999997</c:v>
                </c:pt>
                <c:pt idx="125216">
                  <c:v>-120.03049999999999</c:v>
                </c:pt>
                <c:pt idx="125217">
                  <c:v>-120.02849999999998</c:v>
                </c:pt>
                <c:pt idx="125218">
                  <c:v>-120.02649999999997</c:v>
                </c:pt>
                <c:pt idx="125219">
                  <c:v>-120.02449999999999</c:v>
                </c:pt>
                <c:pt idx="125220">
                  <c:v>-120.02249999999998</c:v>
                </c:pt>
                <c:pt idx="125221">
                  <c:v>-120.02049999999997</c:v>
                </c:pt>
                <c:pt idx="125222">
                  <c:v>-120.01849999999999</c:v>
                </c:pt>
                <c:pt idx="125223">
                  <c:v>-120.01649999999998</c:v>
                </c:pt>
                <c:pt idx="125224">
                  <c:v>-120.01449999999997</c:v>
                </c:pt>
                <c:pt idx="125225">
                  <c:v>-120.01249999999999</c:v>
                </c:pt>
                <c:pt idx="125226">
                  <c:v>-120.01049999999998</c:v>
                </c:pt>
                <c:pt idx="125227">
                  <c:v>-120.00849999999997</c:v>
                </c:pt>
                <c:pt idx="125228">
                  <c:v>-120.00649999999999</c:v>
                </c:pt>
                <c:pt idx="125229">
                  <c:v>-120.00449999999998</c:v>
                </c:pt>
                <c:pt idx="125230">
                  <c:v>-120.00249999999997</c:v>
                </c:pt>
                <c:pt idx="125231">
                  <c:v>-120.00049999999999</c:v>
                </c:pt>
                <c:pt idx="125232">
                  <c:v>-119.99849999999998</c:v>
                </c:pt>
                <c:pt idx="125233">
                  <c:v>-119.99649999999997</c:v>
                </c:pt>
                <c:pt idx="125234">
                  <c:v>-119.99449999999999</c:v>
                </c:pt>
                <c:pt idx="125235">
                  <c:v>-119.99249999999998</c:v>
                </c:pt>
                <c:pt idx="125236">
                  <c:v>-119.99049999999997</c:v>
                </c:pt>
                <c:pt idx="125237">
                  <c:v>-119.98849999999999</c:v>
                </c:pt>
                <c:pt idx="125238">
                  <c:v>-119.98649999999998</c:v>
                </c:pt>
                <c:pt idx="125239">
                  <c:v>-119.98449999999997</c:v>
                </c:pt>
                <c:pt idx="125240">
                  <c:v>-119.98249999999999</c:v>
                </c:pt>
                <c:pt idx="125241">
                  <c:v>-119.98049999999998</c:v>
                </c:pt>
                <c:pt idx="125242">
                  <c:v>-119.97849999999997</c:v>
                </c:pt>
                <c:pt idx="125243">
                  <c:v>-119.97649999999999</c:v>
                </c:pt>
                <c:pt idx="125244">
                  <c:v>-119.97449999999998</c:v>
                </c:pt>
                <c:pt idx="125245">
                  <c:v>-119.97249999999997</c:v>
                </c:pt>
                <c:pt idx="125246">
                  <c:v>-119.97049999999999</c:v>
                </c:pt>
                <c:pt idx="125247">
                  <c:v>-119.96849999999998</c:v>
                </c:pt>
                <c:pt idx="125248">
                  <c:v>-119.96649999999997</c:v>
                </c:pt>
                <c:pt idx="125249">
                  <c:v>-119.96449999999999</c:v>
                </c:pt>
                <c:pt idx="125250">
                  <c:v>-119.96249999999998</c:v>
                </c:pt>
                <c:pt idx="125251">
                  <c:v>-119.96049999999997</c:v>
                </c:pt>
                <c:pt idx="125252">
                  <c:v>-119.95849999999999</c:v>
                </c:pt>
                <c:pt idx="125253">
                  <c:v>-119.95649999999998</c:v>
                </c:pt>
                <c:pt idx="125254">
                  <c:v>-119.95449999999997</c:v>
                </c:pt>
                <c:pt idx="125255">
                  <c:v>-119.95249999999999</c:v>
                </c:pt>
                <c:pt idx="125256">
                  <c:v>-119.95049999999998</c:v>
                </c:pt>
                <c:pt idx="125257">
                  <c:v>-119.94849999999997</c:v>
                </c:pt>
                <c:pt idx="125258">
                  <c:v>-119.94649999999999</c:v>
                </c:pt>
                <c:pt idx="125259">
                  <c:v>-119.94449999999998</c:v>
                </c:pt>
                <c:pt idx="125260">
                  <c:v>-119.94249999999997</c:v>
                </c:pt>
                <c:pt idx="125261">
                  <c:v>-119.94049999999999</c:v>
                </c:pt>
                <c:pt idx="125262">
                  <c:v>-119.93849999999998</c:v>
                </c:pt>
                <c:pt idx="125263">
                  <c:v>-119.93649999999997</c:v>
                </c:pt>
                <c:pt idx="125264">
                  <c:v>-119.93449999999999</c:v>
                </c:pt>
                <c:pt idx="125265">
                  <c:v>-119.93249999999998</c:v>
                </c:pt>
                <c:pt idx="125266">
                  <c:v>-119.93049999999997</c:v>
                </c:pt>
                <c:pt idx="125267">
                  <c:v>-119.92849999999999</c:v>
                </c:pt>
                <c:pt idx="125268">
                  <c:v>-119.92649999999998</c:v>
                </c:pt>
                <c:pt idx="125269">
                  <c:v>-119.92449999999997</c:v>
                </c:pt>
                <c:pt idx="125270">
                  <c:v>-119.92249999999999</c:v>
                </c:pt>
                <c:pt idx="125271">
                  <c:v>-119.92049999999998</c:v>
                </c:pt>
                <c:pt idx="125272">
                  <c:v>-119.91849999999997</c:v>
                </c:pt>
                <c:pt idx="125273">
                  <c:v>-119.91649999999998</c:v>
                </c:pt>
                <c:pt idx="125274">
                  <c:v>-119.91449999999998</c:v>
                </c:pt>
                <c:pt idx="125275">
                  <c:v>-119.91249999999997</c:v>
                </c:pt>
                <c:pt idx="125276">
                  <c:v>-119.91049999999998</c:v>
                </c:pt>
                <c:pt idx="125277">
                  <c:v>-119.90849999999998</c:v>
                </c:pt>
                <c:pt idx="125278">
                  <c:v>-119.90649999999997</c:v>
                </c:pt>
                <c:pt idx="125279">
                  <c:v>-119.90449999999998</c:v>
                </c:pt>
                <c:pt idx="125280">
                  <c:v>-119.90249999999997</c:v>
                </c:pt>
                <c:pt idx="125281">
                  <c:v>-119.90049999999997</c:v>
                </c:pt>
                <c:pt idx="125282">
                  <c:v>-119.89849999999998</c:v>
                </c:pt>
                <c:pt idx="125283">
                  <c:v>-119.89649999999997</c:v>
                </c:pt>
                <c:pt idx="125284">
                  <c:v>-119.89449999999997</c:v>
                </c:pt>
                <c:pt idx="125285">
                  <c:v>-119.89249999999998</c:v>
                </c:pt>
                <c:pt idx="125286">
                  <c:v>-119.89049999999997</c:v>
                </c:pt>
                <c:pt idx="125287">
                  <c:v>-119.88849999999996</c:v>
                </c:pt>
                <c:pt idx="125288">
                  <c:v>-119.88649999999998</c:v>
                </c:pt>
                <c:pt idx="125289">
                  <c:v>-119.88449999999997</c:v>
                </c:pt>
                <c:pt idx="125290">
                  <c:v>-119.88249999999996</c:v>
                </c:pt>
                <c:pt idx="125291">
                  <c:v>-119.88049999999998</c:v>
                </c:pt>
                <c:pt idx="125292">
                  <c:v>-119.87849999999997</c:v>
                </c:pt>
                <c:pt idx="125293">
                  <c:v>-119.87649999999996</c:v>
                </c:pt>
                <c:pt idx="125294">
                  <c:v>-119.87449999999998</c:v>
                </c:pt>
                <c:pt idx="125295">
                  <c:v>-119.87249999999997</c:v>
                </c:pt>
                <c:pt idx="125296">
                  <c:v>-119.87049999999996</c:v>
                </c:pt>
                <c:pt idx="125297">
                  <c:v>-119.86849999999998</c:v>
                </c:pt>
                <c:pt idx="125298">
                  <c:v>-119.86649999999997</c:v>
                </c:pt>
                <c:pt idx="125299">
                  <c:v>-119.86449999999996</c:v>
                </c:pt>
                <c:pt idx="125300">
                  <c:v>-119.86249999999998</c:v>
                </c:pt>
                <c:pt idx="125301">
                  <c:v>-119.86049999999997</c:v>
                </c:pt>
                <c:pt idx="125302">
                  <c:v>-119.85849999999996</c:v>
                </c:pt>
                <c:pt idx="125303">
                  <c:v>-119.85649999999998</c:v>
                </c:pt>
                <c:pt idx="125304">
                  <c:v>-119.85449999999997</c:v>
                </c:pt>
                <c:pt idx="125305">
                  <c:v>-119.85249999999996</c:v>
                </c:pt>
                <c:pt idx="125306">
                  <c:v>-119.85049999999998</c:v>
                </c:pt>
                <c:pt idx="125307">
                  <c:v>-119.84849999999997</c:v>
                </c:pt>
                <c:pt idx="125308">
                  <c:v>-119.84649999999996</c:v>
                </c:pt>
                <c:pt idx="125309">
                  <c:v>-119.84449999999998</c:v>
                </c:pt>
                <c:pt idx="125310">
                  <c:v>-119.84249999999997</c:v>
                </c:pt>
                <c:pt idx="125311">
                  <c:v>-119.84049999999996</c:v>
                </c:pt>
                <c:pt idx="125312">
                  <c:v>-119.83849999999998</c:v>
                </c:pt>
                <c:pt idx="125313">
                  <c:v>-119.83649999999997</c:v>
                </c:pt>
                <c:pt idx="125314">
                  <c:v>-119.83449999999999</c:v>
                </c:pt>
                <c:pt idx="125315">
                  <c:v>-119.83249999999998</c:v>
                </c:pt>
                <c:pt idx="125316">
                  <c:v>-119.83049999999997</c:v>
                </c:pt>
                <c:pt idx="125317">
                  <c:v>-119.82849999999999</c:v>
                </c:pt>
                <c:pt idx="125318">
                  <c:v>-119.82649999999998</c:v>
                </c:pt>
                <c:pt idx="125319">
                  <c:v>-119.82449999999997</c:v>
                </c:pt>
                <c:pt idx="125320">
                  <c:v>-119.82249999999999</c:v>
                </c:pt>
                <c:pt idx="125321">
                  <c:v>-119.82049999999998</c:v>
                </c:pt>
                <c:pt idx="125322">
                  <c:v>-119.81849999999997</c:v>
                </c:pt>
                <c:pt idx="125323">
                  <c:v>-119.81649999999999</c:v>
                </c:pt>
                <c:pt idx="125324">
                  <c:v>-119.81449999999998</c:v>
                </c:pt>
                <c:pt idx="125325">
                  <c:v>-119.81249999999997</c:v>
                </c:pt>
                <c:pt idx="125326">
                  <c:v>-119.81049999999999</c:v>
                </c:pt>
                <c:pt idx="125327">
                  <c:v>-119.80849999999998</c:v>
                </c:pt>
                <c:pt idx="125328">
                  <c:v>-119.80649999999997</c:v>
                </c:pt>
                <c:pt idx="125329">
                  <c:v>-119.80449999999999</c:v>
                </c:pt>
                <c:pt idx="125330">
                  <c:v>-119.80249999999998</c:v>
                </c:pt>
                <c:pt idx="125331">
                  <c:v>-119.80049999999997</c:v>
                </c:pt>
                <c:pt idx="125332">
                  <c:v>-119.79849999999999</c:v>
                </c:pt>
                <c:pt idx="125333">
                  <c:v>-119.79649999999998</c:v>
                </c:pt>
                <c:pt idx="125334">
                  <c:v>-119.79449999999997</c:v>
                </c:pt>
                <c:pt idx="125335">
                  <c:v>-119.79249999999999</c:v>
                </c:pt>
                <c:pt idx="125336">
                  <c:v>-119.79049999999998</c:v>
                </c:pt>
                <c:pt idx="125337">
                  <c:v>-119.78849999999997</c:v>
                </c:pt>
                <c:pt idx="125338">
                  <c:v>-119.78649999999999</c:v>
                </c:pt>
                <c:pt idx="125339">
                  <c:v>-119.78449999999998</c:v>
                </c:pt>
                <c:pt idx="125340">
                  <c:v>-119.78249999999997</c:v>
                </c:pt>
                <c:pt idx="125341">
                  <c:v>-119.78049999999999</c:v>
                </c:pt>
                <c:pt idx="125342">
                  <c:v>-119.77849999999998</c:v>
                </c:pt>
                <c:pt idx="125343">
                  <c:v>-119.77649999999997</c:v>
                </c:pt>
                <c:pt idx="125344">
                  <c:v>-119.77449999999999</c:v>
                </c:pt>
                <c:pt idx="125345">
                  <c:v>-119.77249999999998</c:v>
                </c:pt>
                <c:pt idx="125346">
                  <c:v>-119.77049999999997</c:v>
                </c:pt>
                <c:pt idx="125347">
                  <c:v>-119.76849999999999</c:v>
                </c:pt>
                <c:pt idx="125348">
                  <c:v>-119.76649999999998</c:v>
                </c:pt>
                <c:pt idx="125349">
                  <c:v>-119.76449999999997</c:v>
                </c:pt>
                <c:pt idx="125350">
                  <c:v>-119.76249999999999</c:v>
                </c:pt>
                <c:pt idx="125351">
                  <c:v>-119.76049999999998</c:v>
                </c:pt>
                <c:pt idx="125352">
                  <c:v>-119.75849999999997</c:v>
                </c:pt>
                <c:pt idx="125353">
                  <c:v>-119.75649999999999</c:v>
                </c:pt>
                <c:pt idx="125354">
                  <c:v>-119.75449999999998</c:v>
                </c:pt>
                <c:pt idx="125355">
                  <c:v>-119.75249999999997</c:v>
                </c:pt>
                <c:pt idx="125356">
                  <c:v>-119.75049999999999</c:v>
                </c:pt>
                <c:pt idx="125357">
                  <c:v>-119.74849999999998</c:v>
                </c:pt>
                <c:pt idx="125358">
                  <c:v>-119.74649999999997</c:v>
                </c:pt>
                <c:pt idx="125359">
                  <c:v>-119.74449999999999</c:v>
                </c:pt>
                <c:pt idx="125360">
                  <c:v>-119.74249999999998</c:v>
                </c:pt>
                <c:pt idx="125361">
                  <c:v>-119.74049999999997</c:v>
                </c:pt>
                <c:pt idx="125362">
                  <c:v>-119.73849999999999</c:v>
                </c:pt>
                <c:pt idx="125363">
                  <c:v>-119.73649999999998</c:v>
                </c:pt>
                <c:pt idx="125364">
                  <c:v>-119.73449999999997</c:v>
                </c:pt>
                <c:pt idx="125365">
                  <c:v>-119.73249999999999</c:v>
                </c:pt>
                <c:pt idx="125366">
                  <c:v>-119.73049999999998</c:v>
                </c:pt>
                <c:pt idx="125367">
                  <c:v>-119.72849999999997</c:v>
                </c:pt>
                <c:pt idx="125368">
                  <c:v>-119.72649999999999</c:v>
                </c:pt>
                <c:pt idx="125369">
                  <c:v>-119.72449999999998</c:v>
                </c:pt>
                <c:pt idx="125370">
                  <c:v>-119.72249999999997</c:v>
                </c:pt>
                <c:pt idx="125371">
                  <c:v>-119.72049999999999</c:v>
                </c:pt>
                <c:pt idx="125372">
                  <c:v>-119.71849999999998</c:v>
                </c:pt>
                <c:pt idx="125373">
                  <c:v>-119.71649999999997</c:v>
                </c:pt>
                <c:pt idx="125374">
                  <c:v>-119.71449999999999</c:v>
                </c:pt>
                <c:pt idx="125375">
                  <c:v>-119.71249999999998</c:v>
                </c:pt>
                <c:pt idx="125376">
                  <c:v>-119.71049999999997</c:v>
                </c:pt>
                <c:pt idx="125377">
                  <c:v>-119.70849999999999</c:v>
                </c:pt>
                <c:pt idx="125378">
                  <c:v>-119.70649999999998</c:v>
                </c:pt>
                <c:pt idx="125379">
                  <c:v>-119.70449999999997</c:v>
                </c:pt>
                <c:pt idx="125380">
                  <c:v>-119.70249999999999</c:v>
                </c:pt>
                <c:pt idx="125381">
                  <c:v>-119.70049999999998</c:v>
                </c:pt>
                <c:pt idx="125382">
                  <c:v>-119.69849999999997</c:v>
                </c:pt>
                <c:pt idx="125383">
                  <c:v>-119.69649999999999</c:v>
                </c:pt>
                <c:pt idx="125384">
                  <c:v>-119.69449999999998</c:v>
                </c:pt>
                <c:pt idx="125385">
                  <c:v>-119.69249999999997</c:v>
                </c:pt>
                <c:pt idx="125386">
                  <c:v>-119.69049999999999</c:v>
                </c:pt>
                <c:pt idx="125387">
                  <c:v>-119.68849999999998</c:v>
                </c:pt>
                <c:pt idx="125388">
                  <c:v>-119.68649999999997</c:v>
                </c:pt>
                <c:pt idx="125389">
                  <c:v>-119.68449999999999</c:v>
                </c:pt>
                <c:pt idx="125390">
                  <c:v>-119.68249999999998</c:v>
                </c:pt>
                <c:pt idx="125391">
                  <c:v>-119.68049999999997</c:v>
                </c:pt>
                <c:pt idx="125392">
                  <c:v>-119.67849999999999</c:v>
                </c:pt>
                <c:pt idx="125393">
                  <c:v>-119.67649999999998</c:v>
                </c:pt>
                <c:pt idx="125394">
                  <c:v>-119.67449999999997</c:v>
                </c:pt>
                <c:pt idx="125395">
                  <c:v>-119.67249999999999</c:v>
                </c:pt>
                <c:pt idx="125396">
                  <c:v>-119.67049999999998</c:v>
                </c:pt>
                <c:pt idx="125397">
                  <c:v>-119.66849999999997</c:v>
                </c:pt>
                <c:pt idx="125398">
                  <c:v>-119.66649999999998</c:v>
                </c:pt>
                <c:pt idx="125399">
                  <c:v>-119.66449999999998</c:v>
                </c:pt>
                <c:pt idx="125400">
                  <c:v>-119.66249999999997</c:v>
                </c:pt>
                <c:pt idx="125401">
                  <c:v>-119.66049999999998</c:v>
                </c:pt>
                <c:pt idx="125402">
                  <c:v>-119.65849999999998</c:v>
                </c:pt>
                <c:pt idx="125403">
                  <c:v>-119.65649999999997</c:v>
                </c:pt>
                <c:pt idx="125404">
                  <c:v>-119.65449999999998</c:v>
                </c:pt>
                <c:pt idx="125405">
                  <c:v>-119.65249999999997</c:v>
                </c:pt>
                <c:pt idx="125406">
                  <c:v>-119.65049999999997</c:v>
                </c:pt>
                <c:pt idx="125407">
                  <c:v>-119.64849999999998</c:v>
                </c:pt>
                <c:pt idx="125408">
                  <c:v>-119.64649999999997</c:v>
                </c:pt>
                <c:pt idx="125409">
                  <c:v>-119.64449999999997</c:v>
                </c:pt>
                <c:pt idx="125410">
                  <c:v>-119.64249999999998</c:v>
                </c:pt>
                <c:pt idx="125411">
                  <c:v>-119.64049999999997</c:v>
                </c:pt>
                <c:pt idx="125412">
                  <c:v>-119.63849999999996</c:v>
                </c:pt>
                <c:pt idx="125413">
                  <c:v>-119.63649999999998</c:v>
                </c:pt>
                <c:pt idx="125414">
                  <c:v>-119.63449999999997</c:v>
                </c:pt>
                <c:pt idx="125415">
                  <c:v>-119.63249999999996</c:v>
                </c:pt>
                <c:pt idx="125416">
                  <c:v>-119.63049999999998</c:v>
                </c:pt>
                <c:pt idx="125417">
                  <c:v>-119.62849999999997</c:v>
                </c:pt>
                <c:pt idx="125418">
                  <c:v>-119.62649999999996</c:v>
                </c:pt>
                <c:pt idx="125419">
                  <c:v>-119.62449999999998</c:v>
                </c:pt>
                <c:pt idx="125420">
                  <c:v>-119.62249999999997</c:v>
                </c:pt>
                <c:pt idx="125421">
                  <c:v>-119.62049999999996</c:v>
                </c:pt>
                <c:pt idx="125422">
                  <c:v>-119.61849999999998</c:v>
                </c:pt>
                <c:pt idx="125423">
                  <c:v>-119.61649999999997</c:v>
                </c:pt>
                <c:pt idx="125424">
                  <c:v>-119.61449999999996</c:v>
                </c:pt>
                <c:pt idx="125425">
                  <c:v>-119.61249999999998</c:v>
                </c:pt>
                <c:pt idx="125426">
                  <c:v>-119.61049999999997</c:v>
                </c:pt>
                <c:pt idx="125427">
                  <c:v>-119.60849999999996</c:v>
                </c:pt>
                <c:pt idx="125428">
                  <c:v>-119.60649999999998</c:v>
                </c:pt>
                <c:pt idx="125429">
                  <c:v>-119.60449999999997</c:v>
                </c:pt>
                <c:pt idx="125430">
                  <c:v>-119.60249999999996</c:v>
                </c:pt>
                <c:pt idx="125431">
                  <c:v>-119.60049999999998</c:v>
                </c:pt>
                <c:pt idx="125432">
                  <c:v>-119.59849999999997</c:v>
                </c:pt>
                <c:pt idx="125433">
                  <c:v>-119.59649999999996</c:v>
                </c:pt>
                <c:pt idx="125434">
                  <c:v>-119.59449999999998</c:v>
                </c:pt>
                <c:pt idx="125435">
                  <c:v>-119.59249999999997</c:v>
                </c:pt>
                <c:pt idx="125436">
                  <c:v>-119.59049999999996</c:v>
                </c:pt>
                <c:pt idx="125437">
                  <c:v>-119.58849999999998</c:v>
                </c:pt>
                <c:pt idx="125438">
                  <c:v>-119.58649999999997</c:v>
                </c:pt>
                <c:pt idx="125439">
                  <c:v>-119.58449999999999</c:v>
                </c:pt>
                <c:pt idx="125440">
                  <c:v>-119.58249999999998</c:v>
                </c:pt>
                <c:pt idx="125441">
                  <c:v>-119.58049999999997</c:v>
                </c:pt>
                <c:pt idx="125442">
                  <c:v>-119.57849999999999</c:v>
                </c:pt>
                <c:pt idx="125443">
                  <c:v>-119.57649999999998</c:v>
                </c:pt>
                <c:pt idx="125444">
                  <c:v>-119.57449999999997</c:v>
                </c:pt>
                <c:pt idx="125445">
                  <c:v>-119.57249999999999</c:v>
                </c:pt>
                <c:pt idx="125446">
                  <c:v>-119.57049999999998</c:v>
                </c:pt>
                <c:pt idx="125447">
                  <c:v>-119.56849999999997</c:v>
                </c:pt>
                <c:pt idx="125448">
                  <c:v>-119.56649999999999</c:v>
                </c:pt>
                <c:pt idx="125449">
                  <c:v>-119.56449999999998</c:v>
                </c:pt>
                <c:pt idx="125450">
                  <c:v>-119.56249999999997</c:v>
                </c:pt>
                <c:pt idx="125451">
                  <c:v>-119.56049999999999</c:v>
                </c:pt>
                <c:pt idx="125452">
                  <c:v>-119.55849999999998</c:v>
                </c:pt>
                <c:pt idx="125453">
                  <c:v>-119.55649999999997</c:v>
                </c:pt>
                <c:pt idx="125454">
                  <c:v>-119.55449999999999</c:v>
                </c:pt>
                <c:pt idx="125455">
                  <c:v>-119.55249999999998</c:v>
                </c:pt>
                <c:pt idx="125456">
                  <c:v>-119.55049999999997</c:v>
                </c:pt>
                <c:pt idx="125457">
                  <c:v>-119.54849999999999</c:v>
                </c:pt>
                <c:pt idx="125458">
                  <c:v>-119.54649999999998</c:v>
                </c:pt>
                <c:pt idx="125459">
                  <c:v>-119.54449999999997</c:v>
                </c:pt>
                <c:pt idx="125460">
                  <c:v>-119.54249999999999</c:v>
                </c:pt>
                <c:pt idx="125461">
                  <c:v>-119.54049999999998</c:v>
                </c:pt>
                <c:pt idx="125462">
                  <c:v>-119.53849999999997</c:v>
                </c:pt>
                <c:pt idx="125463">
                  <c:v>-119.53649999999999</c:v>
                </c:pt>
                <c:pt idx="125464">
                  <c:v>-119.53449999999998</c:v>
                </c:pt>
                <c:pt idx="125465">
                  <c:v>-119.53249999999997</c:v>
                </c:pt>
                <c:pt idx="125466">
                  <c:v>-119.53049999999999</c:v>
                </c:pt>
                <c:pt idx="125467">
                  <c:v>-119.52849999999998</c:v>
                </c:pt>
                <c:pt idx="125468">
                  <c:v>-119.52649999999997</c:v>
                </c:pt>
                <c:pt idx="125469">
                  <c:v>-119.52449999999999</c:v>
                </c:pt>
                <c:pt idx="125470">
                  <c:v>-119.52249999999998</c:v>
                </c:pt>
                <c:pt idx="125471">
                  <c:v>-119.52049999999997</c:v>
                </c:pt>
                <c:pt idx="125472">
                  <c:v>-119.51849999999999</c:v>
                </c:pt>
                <c:pt idx="125473">
                  <c:v>-119.51649999999998</c:v>
                </c:pt>
                <c:pt idx="125474">
                  <c:v>-119.51449999999997</c:v>
                </c:pt>
                <c:pt idx="125475">
                  <c:v>-119.51249999999999</c:v>
                </c:pt>
                <c:pt idx="125476">
                  <c:v>-119.51049999999998</c:v>
                </c:pt>
                <c:pt idx="125477">
                  <c:v>-119.50849999999997</c:v>
                </c:pt>
                <c:pt idx="125478">
                  <c:v>-119.50649999999999</c:v>
                </c:pt>
                <c:pt idx="125479">
                  <c:v>-119.50449999999998</c:v>
                </c:pt>
                <c:pt idx="125480">
                  <c:v>-119.50249999999997</c:v>
                </c:pt>
                <c:pt idx="125481">
                  <c:v>-119.50049999999999</c:v>
                </c:pt>
                <c:pt idx="125482">
                  <c:v>-119.49849999999998</c:v>
                </c:pt>
                <c:pt idx="125483">
                  <c:v>-119.49649999999997</c:v>
                </c:pt>
                <c:pt idx="125484">
                  <c:v>-119.49449999999999</c:v>
                </c:pt>
                <c:pt idx="125485">
                  <c:v>-119.49249999999998</c:v>
                </c:pt>
                <c:pt idx="125486">
                  <c:v>-119.49049999999997</c:v>
                </c:pt>
                <c:pt idx="125487">
                  <c:v>-119.48849999999999</c:v>
                </c:pt>
                <c:pt idx="125488">
                  <c:v>-119.48649999999998</c:v>
                </c:pt>
                <c:pt idx="125489">
                  <c:v>-119.48449999999997</c:v>
                </c:pt>
                <c:pt idx="125490">
                  <c:v>-119.48249999999999</c:v>
                </c:pt>
                <c:pt idx="125491">
                  <c:v>-119.48049999999998</c:v>
                </c:pt>
                <c:pt idx="125492">
                  <c:v>-119.47849999999997</c:v>
                </c:pt>
                <c:pt idx="125493">
                  <c:v>-119.47649999999999</c:v>
                </c:pt>
                <c:pt idx="125494">
                  <c:v>-119.47449999999998</c:v>
                </c:pt>
                <c:pt idx="125495">
                  <c:v>-119.47249999999997</c:v>
                </c:pt>
                <c:pt idx="125496">
                  <c:v>-119.47049999999999</c:v>
                </c:pt>
                <c:pt idx="125497">
                  <c:v>-119.46849999999998</c:v>
                </c:pt>
                <c:pt idx="125498">
                  <c:v>-119.46649999999997</c:v>
                </c:pt>
                <c:pt idx="125499">
                  <c:v>-119.46449999999999</c:v>
                </c:pt>
                <c:pt idx="125500">
                  <c:v>-119.46249999999998</c:v>
                </c:pt>
                <c:pt idx="125501">
                  <c:v>-119.46049999999997</c:v>
                </c:pt>
                <c:pt idx="125502">
                  <c:v>-119.45849999999999</c:v>
                </c:pt>
                <c:pt idx="125503">
                  <c:v>-119.45649999999998</c:v>
                </c:pt>
                <c:pt idx="125504">
                  <c:v>-119.45449999999997</c:v>
                </c:pt>
                <c:pt idx="125505">
                  <c:v>-119.45249999999999</c:v>
                </c:pt>
                <c:pt idx="125506">
                  <c:v>-119.45049999999998</c:v>
                </c:pt>
                <c:pt idx="125507">
                  <c:v>-119.44849999999997</c:v>
                </c:pt>
                <c:pt idx="125508">
                  <c:v>-119.44649999999999</c:v>
                </c:pt>
                <c:pt idx="125509">
                  <c:v>-119.44449999999998</c:v>
                </c:pt>
                <c:pt idx="125510">
                  <c:v>-119.44249999999997</c:v>
                </c:pt>
                <c:pt idx="125511">
                  <c:v>-119.44049999999999</c:v>
                </c:pt>
                <c:pt idx="125512">
                  <c:v>-119.43849999999998</c:v>
                </c:pt>
                <c:pt idx="125513">
                  <c:v>-119.43649999999997</c:v>
                </c:pt>
                <c:pt idx="125514">
                  <c:v>-119.43449999999999</c:v>
                </c:pt>
                <c:pt idx="125515">
                  <c:v>-119.43249999999998</c:v>
                </c:pt>
                <c:pt idx="125516">
                  <c:v>-119.43049999999997</c:v>
                </c:pt>
                <c:pt idx="125517">
                  <c:v>-119.42849999999999</c:v>
                </c:pt>
                <c:pt idx="125518">
                  <c:v>-119.42649999999998</c:v>
                </c:pt>
                <c:pt idx="125519">
                  <c:v>-119.42449999999997</c:v>
                </c:pt>
                <c:pt idx="125520">
                  <c:v>-119.42249999999999</c:v>
                </c:pt>
                <c:pt idx="125521">
                  <c:v>-119.42049999999998</c:v>
                </c:pt>
                <c:pt idx="125522">
                  <c:v>-119.41849999999997</c:v>
                </c:pt>
                <c:pt idx="125523">
                  <c:v>-119.41649999999998</c:v>
                </c:pt>
                <c:pt idx="125524">
                  <c:v>-119.41449999999998</c:v>
                </c:pt>
                <c:pt idx="125525">
                  <c:v>-119.41249999999997</c:v>
                </c:pt>
                <c:pt idx="125526">
                  <c:v>-119.41049999999998</c:v>
                </c:pt>
                <c:pt idx="125527">
                  <c:v>-119.40849999999998</c:v>
                </c:pt>
                <c:pt idx="125528">
                  <c:v>-119.40649999999997</c:v>
                </c:pt>
                <c:pt idx="125529">
                  <c:v>-119.40449999999998</c:v>
                </c:pt>
                <c:pt idx="125530">
                  <c:v>-119.40249999999997</c:v>
                </c:pt>
                <c:pt idx="125531">
                  <c:v>-119.40049999999997</c:v>
                </c:pt>
                <c:pt idx="125532">
                  <c:v>-119.39849999999998</c:v>
                </c:pt>
                <c:pt idx="125533">
                  <c:v>-119.39649999999997</c:v>
                </c:pt>
                <c:pt idx="125534">
                  <c:v>-119.39449999999997</c:v>
                </c:pt>
                <c:pt idx="125535">
                  <c:v>-119.39249999999998</c:v>
                </c:pt>
                <c:pt idx="125536">
                  <c:v>-119.39049999999997</c:v>
                </c:pt>
                <c:pt idx="125537">
                  <c:v>-119.38849999999996</c:v>
                </c:pt>
                <c:pt idx="125538">
                  <c:v>-119.38649999999998</c:v>
                </c:pt>
                <c:pt idx="125539">
                  <c:v>-119.38449999999997</c:v>
                </c:pt>
                <c:pt idx="125540">
                  <c:v>-119.38249999999996</c:v>
                </c:pt>
                <c:pt idx="125541">
                  <c:v>-119.38049999999998</c:v>
                </c:pt>
                <c:pt idx="125542">
                  <c:v>-119.37849999999997</c:v>
                </c:pt>
                <c:pt idx="125543">
                  <c:v>-119.37649999999996</c:v>
                </c:pt>
                <c:pt idx="125544">
                  <c:v>-119.37449999999998</c:v>
                </c:pt>
                <c:pt idx="125545">
                  <c:v>-119.37249999999997</c:v>
                </c:pt>
                <c:pt idx="125546">
                  <c:v>-119.37049999999996</c:v>
                </c:pt>
                <c:pt idx="125547">
                  <c:v>-119.36849999999998</c:v>
                </c:pt>
                <c:pt idx="125548">
                  <c:v>-119.36649999999997</c:v>
                </c:pt>
                <c:pt idx="125549">
                  <c:v>-119.36449999999996</c:v>
                </c:pt>
                <c:pt idx="125550">
                  <c:v>-119.36249999999998</c:v>
                </c:pt>
                <c:pt idx="125551">
                  <c:v>-119.36049999999997</c:v>
                </c:pt>
                <c:pt idx="125552">
                  <c:v>-119.35849999999996</c:v>
                </c:pt>
                <c:pt idx="125553">
                  <c:v>-119.35649999999998</c:v>
                </c:pt>
                <c:pt idx="125554">
                  <c:v>-119.35449999999997</c:v>
                </c:pt>
                <c:pt idx="125555">
                  <c:v>-119.35249999999996</c:v>
                </c:pt>
                <c:pt idx="125556">
                  <c:v>-119.35049999999998</c:v>
                </c:pt>
                <c:pt idx="125557">
                  <c:v>-119.34849999999997</c:v>
                </c:pt>
                <c:pt idx="125558">
                  <c:v>-119.34649999999996</c:v>
                </c:pt>
                <c:pt idx="125559">
                  <c:v>-119.34449999999998</c:v>
                </c:pt>
                <c:pt idx="125560">
                  <c:v>-119.34249999999997</c:v>
                </c:pt>
                <c:pt idx="125561">
                  <c:v>-119.34049999999996</c:v>
                </c:pt>
                <c:pt idx="125562">
                  <c:v>-119.33849999999998</c:v>
                </c:pt>
                <c:pt idx="125563">
                  <c:v>-119.33649999999997</c:v>
                </c:pt>
                <c:pt idx="125564">
                  <c:v>-119.33449999999999</c:v>
                </c:pt>
                <c:pt idx="125565">
                  <c:v>-119.33249999999998</c:v>
                </c:pt>
                <c:pt idx="125566">
                  <c:v>-119.33049999999997</c:v>
                </c:pt>
                <c:pt idx="125567">
                  <c:v>-119.32849999999999</c:v>
                </c:pt>
                <c:pt idx="125568">
                  <c:v>-119.32649999999998</c:v>
                </c:pt>
                <c:pt idx="125569">
                  <c:v>-119.32449999999997</c:v>
                </c:pt>
                <c:pt idx="125570">
                  <c:v>-119.32249999999999</c:v>
                </c:pt>
                <c:pt idx="125571">
                  <c:v>-119.32049999999998</c:v>
                </c:pt>
                <c:pt idx="125572">
                  <c:v>-119.31849999999997</c:v>
                </c:pt>
                <c:pt idx="125573">
                  <c:v>-119.31649999999999</c:v>
                </c:pt>
                <c:pt idx="125574">
                  <c:v>-119.31449999999998</c:v>
                </c:pt>
                <c:pt idx="125575">
                  <c:v>-119.31249999999997</c:v>
                </c:pt>
                <c:pt idx="125576">
                  <c:v>-119.31049999999999</c:v>
                </c:pt>
                <c:pt idx="125577">
                  <c:v>-119.30849999999998</c:v>
                </c:pt>
                <c:pt idx="125578">
                  <c:v>-119.30649999999997</c:v>
                </c:pt>
                <c:pt idx="125579">
                  <c:v>-119.30449999999999</c:v>
                </c:pt>
                <c:pt idx="125580">
                  <c:v>-119.30249999999998</c:v>
                </c:pt>
                <c:pt idx="125581">
                  <c:v>-119.30049999999997</c:v>
                </c:pt>
                <c:pt idx="125582">
                  <c:v>-119.29849999999999</c:v>
                </c:pt>
                <c:pt idx="125583">
                  <c:v>-119.29649999999998</c:v>
                </c:pt>
                <c:pt idx="125584">
                  <c:v>-119.29449999999997</c:v>
                </c:pt>
                <c:pt idx="125585">
                  <c:v>-119.29249999999999</c:v>
                </c:pt>
                <c:pt idx="125586">
                  <c:v>-119.29049999999998</c:v>
                </c:pt>
                <c:pt idx="125587">
                  <c:v>-119.28849999999997</c:v>
                </c:pt>
                <c:pt idx="125588">
                  <c:v>-119.28649999999999</c:v>
                </c:pt>
                <c:pt idx="125589">
                  <c:v>-119.28449999999998</c:v>
                </c:pt>
                <c:pt idx="125590">
                  <c:v>-119.28249999999997</c:v>
                </c:pt>
                <c:pt idx="125591">
                  <c:v>-119.28049999999999</c:v>
                </c:pt>
                <c:pt idx="125592">
                  <c:v>-119.27849999999998</c:v>
                </c:pt>
                <c:pt idx="125593">
                  <c:v>-119.27649999999997</c:v>
                </c:pt>
                <c:pt idx="125594">
                  <c:v>-119.27449999999999</c:v>
                </c:pt>
                <c:pt idx="125595">
                  <c:v>-119.27249999999998</c:v>
                </c:pt>
                <c:pt idx="125596">
                  <c:v>-119.27049999999997</c:v>
                </c:pt>
                <c:pt idx="125597">
                  <c:v>-119.26849999999999</c:v>
                </c:pt>
                <c:pt idx="125598">
                  <c:v>-119.26649999999998</c:v>
                </c:pt>
                <c:pt idx="125599">
                  <c:v>-119.26449999999997</c:v>
                </c:pt>
                <c:pt idx="125600">
                  <c:v>-119.26249999999999</c:v>
                </c:pt>
                <c:pt idx="125601">
                  <c:v>-119.26049999999998</c:v>
                </c:pt>
                <c:pt idx="125602">
                  <c:v>-119.25849999999997</c:v>
                </c:pt>
                <c:pt idx="125603">
                  <c:v>-119.25649999999999</c:v>
                </c:pt>
                <c:pt idx="125604">
                  <c:v>-119.25449999999998</c:v>
                </c:pt>
                <c:pt idx="125605">
                  <c:v>-119.25249999999997</c:v>
                </c:pt>
                <c:pt idx="125606">
                  <c:v>-119.25049999999999</c:v>
                </c:pt>
                <c:pt idx="125607">
                  <c:v>-119.24849999999998</c:v>
                </c:pt>
                <c:pt idx="125608">
                  <c:v>-119.24649999999997</c:v>
                </c:pt>
                <c:pt idx="125609">
                  <c:v>-119.24449999999999</c:v>
                </c:pt>
                <c:pt idx="125610">
                  <c:v>-119.24249999999998</c:v>
                </c:pt>
                <c:pt idx="125611">
                  <c:v>-119.24049999999997</c:v>
                </c:pt>
                <c:pt idx="125612">
                  <c:v>-119.23849999999999</c:v>
                </c:pt>
                <c:pt idx="125613">
                  <c:v>-119.23649999999998</c:v>
                </c:pt>
                <c:pt idx="125614">
                  <c:v>-119.23449999999997</c:v>
                </c:pt>
                <c:pt idx="125615">
                  <c:v>-119.23249999999999</c:v>
                </c:pt>
                <c:pt idx="125616">
                  <c:v>-119.23049999999998</c:v>
                </c:pt>
                <c:pt idx="125617">
                  <c:v>-119.22849999999997</c:v>
                </c:pt>
                <c:pt idx="125618">
                  <c:v>-119.22649999999999</c:v>
                </c:pt>
                <c:pt idx="125619">
                  <c:v>-119.22449999999998</c:v>
                </c:pt>
                <c:pt idx="125620">
                  <c:v>-119.22249999999997</c:v>
                </c:pt>
                <c:pt idx="125621">
                  <c:v>-119.22049999999999</c:v>
                </c:pt>
                <c:pt idx="125622">
                  <c:v>-119.21849999999998</c:v>
                </c:pt>
                <c:pt idx="125623">
                  <c:v>-119.21649999999997</c:v>
                </c:pt>
                <c:pt idx="125624">
                  <c:v>-119.21449999999999</c:v>
                </c:pt>
                <c:pt idx="125625">
                  <c:v>-119.21249999999998</c:v>
                </c:pt>
                <c:pt idx="125626">
                  <c:v>-119.21049999999997</c:v>
                </c:pt>
                <c:pt idx="125627">
                  <c:v>-119.20849999999999</c:v>
                </c:pt>
                <c:pt idx="125628">
                  <c:v>-119.20649999999998</c:v>
                </c:pt>
                <c:pt idx="125629">
                  <c:v>-119.20449999999997</c:v>
                </c:pt>
                <c:pt idx="125630">
                  <c:v>-119.20249999999999</c:v>
                </c:pt>
                <c:pt idx="125631">
                  <c:v>-119.20049999999998</c:v>
                </c:pt>
                <c:pt idx="125632">
                  <c:v>-119.19849999999997</c:v>
                </c:pt>
                <c:pt idx="125633">
                  <c:v>-119.19649999999999</c:v>
                </c:pt>
                <c:pt idx="125634">
                  <c:v>-119.19449999999998</c:v>
                </c:pt>
                <c:pt idx="125635">
                  <c:v>-119.19249999999997</c:v>
                </c:pt>
                <c:pt idx="125636">
                  <c:v>-119.19049999999999</c:v>
                </c:pt>
                <c:pt idx="125637">
                  <c:v>-119.18849999999998</c:v>
                </c:pt>
                <c:pt idx="125638">
                  <c:v>-119.18649999999997</c:v>
                </c:pt>
                <c:pt idx="125639">
                  <c:v>-119.18449999999999</c:v>
                </c:pt>
                <c:pt idx="125640">
                  <c:v>-119.18249999999998</c:v>
                </c:pt>
                <c:pt idx="125641">
                  <c:v>-119.18049999999997</c:v>
                </c:pt>
                <c:pt idx="125642">
                  <c:v>-119.17849999999999</c:v>
                </c:pt>
                <c:pt idx="125643">
                  <c:v>-119.17649999999998</c:v>
                </c:pt>
                <c:pt idx="125644">
                  <c:v>-119.17449999999997</c:v>
                </c:pt>
                <c:pt idx="125645">
                  <c:v>-119.17249999999999</c:v>
                </c:pt>
                <c:pt idx="125646">
                  <c:v>-119.17049999999998</c:v>
                </c:pt>
                <c:pt idx="125647">
                  <c:v>-119.16849999999997</c:v>
                </c:pt>
                <c:pt idx="125648">
                  <c:v>-119.16649999999998</c:v>
                </c:pt>
                <c:pt idx="125649">
                  <c:v>-119.16449999999998</c:v>
                </c:pt>
                <c:pt idx="125650">
                  <c:v>-119.16249999999997</c:v>
                </c:pt>
                <c:pt idx="125651">
                  <c:v>-119.16049999999998</c:v>
                </c:pt>
                <c:pt idx="125652">
                  <c:v>-119.15849999999998</c:v>
                </c:pt>
                <c:pt idx="125653">
                  <c:v>-119.15649999999997</c:v>
                </c:pt>
                <c:pt idx="125654">
                  <c:v>-119.15449999999998</c:v>
                </c:pt>
                <c:pt idx="125655">
                  <c:v>-119.15249999999997</c:v>
                </c:pt>
                <c:pt idx="125656">
                  <c:v>-119.15049999999997</c:v>
                </c:pt>
                <c:pt idx="125657">
                  <c:v>-119.14849999999998</c:v>
                </c:pt>
                <c:pt idx="125658">
                  <c:v>-119.14649999999997</c:v>
                </c:pt>
                <c:pt idx="125659">
                  <c:v>-119.14449999999997</c:v>
                </c:pt>
                <c:pt idx="125660">
                  <c:v>-119.14249999999998</c:v>
                </c:pt>
                <c:pt idx="125661">
                  <c:v>-119.14049999999997</c:v>
                </c:pt>
                <c:pt idx="125662">
                  <c:v>-119.13849999999996</c:v>
                </c:pt>
                <c:pt idx="125663">
                  <c:v>-119.13649999999998</c:v>
                </c:pt>
                <c:pt idx="125664">
                  <c:v>-119.13449999999997</c:v>
                </c:pt>
                <c:pt idx="125665">
                  <c:v>-119.13249999999996</c:v>
                </c:pt>
                <c:pt idx="125666">
                  <c:v>-119.13049999999998</c:v>
                </c:pt>
                <c:pt idx="125667">
                  <c:v>-119.12849999999997</c:v>
                </c:pt>
                <c:pt idx="125668">
                  <c:v>-119.12649999999996</c:v>
                </c:pt>
                <c:pt idx="125669">
                  <c:v>-119.12449999999998</c:v>
                </c:pt>
                <c:pt idx="125670">
                  <c:v>-119.12249999999997</c:v>
                </c:pt>
                <c:pt idx="125671">
                  <c:v>-119.12049999999996</c:v>
                </c:pt>
                <c:pt idx="125672">
                  <c:v>-119.11849999999998</c:v>
                </c:pt>
                <c:pt idx="125673">
                  <c:v>-119.11649999999997</c:v>
                </c:pt>
                <c:pt idx="125674">
                  <c:v>-119.11449999999996</c:v>
                </c:pt>
                <c:pt idx="125675">
                  <c:v>-119.11249999999998</c:v>
                </c:pt>
                <c:pt idx="125676">
                  <c:v>-119.11049999999997</c:v>
                </c:pt>
                <c:pt idx="125677">
                  <c:v>-119.10849999999996</c:v>
                </c:pt>
                <c:pt idx="125678">
                  <c:v>-119.10649999999998</c:v>
                </c:pt>
                <c:pt idx="125679">
                  <c:v>-119.10449999999997</c:v>
                </c:pt>
                <c:pt idx="125680">
                  <c:v>-119.10249999999996</c:v>
                </c:pt>
                <c:pt idx="125681">
                  <c:v>-119.10049999999998</c:v>
                </c:pt>
                <c:pt idx="125682">
                  <c:v>-119.09849999999997</c:v>
                </c:pt>
                <c:pt idx="125683">
                  <c:v>-119.09649999999996</c:v>
                </c:pt>
                <c:pt idx="125684">
                  <c:v>-119.09449999999998</c:v>
                </c:pt>
                <c:pt idx="125685">
                  <c:v>-119.09249999999997</c:v>
                </c:pt>
                <c:pt idx="125686">
                  <c:v>-119.09049999999996</c:v>
                </c:pt>
                <c:pt idx="125687">
                  <c:v>-119.08849999999998</c:v>
                </c:pt>
                <c:pt idx="125688">
                  <c:v>-119.08649999999997</c:v>
                </c:pt>
                <c:pt idx="125689">
                  <c:v>-119.08449999999999</c:v>
                </c:pt>
                <c:pt idx="125690">
                  <c:v>-119.08249999999998</c:v>
                </c:pt>
                <c:pt idx="125691">
                  <c:v>-119.08049999999997</c:v>
                </c:pt>
                <c:pt idx="125692">
                  <c:v>-119.07849999999999</c:v>
                </c:pt>
                <c:pt idx="125693">
                  <c:v>-119.07649999999998</c:v>
                </c:pt>
                <c:pt idx="125694">
                  <c:v>-119.07449999999997</c:v>
                </c:pt>
                <c:pt idx="125695">
                  <c:v>-119.07249999999999</c:v>
                </c:pt>
                <c:pt idx="125696">
                  <c:v>-119.07049999999998</c:v>
                </c:pt>
                <c:pt idx="125697">
                  <c:v>-119.06849999999997</c:v>
                </c:pt>
                <c:pt idx="125698">
                  <c:v>-119.06649999999999</c:v>
                </c:pt>
                <c:pt idx="125699">
                  <c:v>-119.06449999999998</c:v>
                </c:pt>
                <c:pt idx="125700">
                  <c:v>-119.06249999999997</c:v>
                </c:pt>
                <c:pt idx="125701">
                  <c:v>-119.06049999999999</c:v>
                </c:pt>
                <c:pt idx="125702">
                  <c:v>-119.05849999999998</c:v>
                </c:pt>
                <c:pt idx="125703">
                  <c:v>-119.05649999999997</c:v>
                </c:pt>
                <c:pt idx="125704">
                  <c:v>-119.05449999999999</c:v>
                </c:pt>
                <c:pt idx="125705">
                  <c:v>-119.05249999999998</c:v>
                </c:pt>
                <c:pt idx="125706">
                  <c:v>-119.05049999999997</c:v>
                </c:pt>
                <c:pt idx="125707">
                  <c:v>-119.04849999999999</c:v>
                </c:pt>
                <c:pt idx="125708">
                  <c:v>-119.04649999999998</c:v>
                </c:pt>
                <c:pt idx="125709">
                  <c:v>-119.04449999999997</c:v>
                </c:pt>
                <c:pt idx="125710">
                  <c:v>-119.04249999999999</c:v>
                </c:pt>
                <c:pt idx="125711">
                  <c:v>-119.04049999999998</c:v>
                </c:pt>
                <c:pt idx="125712">
                  <c:v>-119.03849999999997</c:v>
                </c:pt>
                <c:pt idx="125713">
                  <c:v>-119.03649999999999</c:v>
                </c:pt>
                <c:pt idx="125714">
                  <c:v>-119.03449999999998</c:v>
                </c:pt>
                <c:pt idx="125715">
                  <c:v>-119.03249999999997</c:v>
                </c:pt>
                <c:pt idx="125716">
                  <c:v>-119.03049999999999</c:v>
                </c:pt>
                <c:pt idx="125717">
                  <c:v>-119.02849999999998</c:v>
                </c:pt>
                <c:pt idx="125718">
                  <c:v>-119.02649999999997</c:v>
                </c:pt>
                <c:pt idx="125719">
                  <c:v>-119.02449999999999</c:v>
                </c:pt>
                <c:pt idx="125720">
                  <c:v>-119.02249999999998</c:v>
                </c:pt>
                <c:pt idx="125721">
                  <c:v>-119.02049999999997</c:v>
                </c:pt>
                <c:pt idx="125722">
                  <c:v>-119.01849999999999</c:v>
                </c:pt>
                <c:pt idx="125723">
                  <c:v>-119.01649999999998</c:v>
                </c:pt>
                <c:pt idx="125724">
                  <c:v>-119.01449999999997</c:v>
                </c:pt>
                <c:pt idx="125725">
                  <c:v>-119.01249999999999</c:v>
                </c:pt>
                <c:pt idx="125726">
                  <c:v>-119.01049999999998</c:v>
                </c:pt>
                <c:pt idx="125727">
                  <c:v>-119.00849999999997</c:v>
                </c:pt>
                <c:pt idx="125728">
                  <c:v>-119.00649999999999</c:v>
                </c:pt>
                <c:pt idx="125729">
                  <c:v>-119.00449999999998</c:v>
                </c:pt>
                <c:pt idx="125730">
                  <c:v>-119.00249999999997</c:v>
                </c:pt>
                <c:pt idx="125731">
                  <c:v>-119.00049999999999</c:v>
                </c:pt>
                <c:pt idx="125732">
                  <c:v>-118.99849999999998</c:v>
                </c:pt>
                <c:pt idx="125733">
                  <c:v>-118.99649999999997</c:v>
                </c:pt>
                <c:pt idx="125734">
                  <c:v>-118.99449999999999</c:v>
                </c:pt>
                <c:pt idx="125735">
                  <c:v>-118.99249999999998</c:v>
                </c:pt>
                <c:pt idx="125736">
                  <c:v>-118.99049999999997</c:v>
                </c:pt>
                <c:pt idx="125737">
                  <c:v>-118.98849999999999</c:v>
                </c:pt>
                <c:pt idx="125738">
                  <c:v>-118.98649999999998</c:v>
                </c:pt>
                <c:pt idx="125739">
                  <c:v>-118.98449999999997</c:v>
                </c:pt>
                <c:pt idx="125740">
                  <c:v>-118.98249999999999</c:v>
                </c:pt>
                <c:pt idx="125741">
                  <c:v>-118.98049999999998</c:v>
                </c:pt>
                <c:pt idx="125742">
                  <c:v>-118.97849999999997</c:v>
                </c:pt>
                <c:pt idx="125743">
                  <c:v>-118.97649999999999</c:v>
                </c:pt>
                <c:pt idx="125744">
                  <c:v>-118.97449999999998</c:v>
                </c:pt>
                <c:pt idx="125745">
                  <c:v>-118.97249999999997</c:v>
                </c:pt>
                <c:pt idx="125746">
                  <c:v>-118.97049999999999</c:v>
                </c:pt>
                <c:pt idx="125747">
                  <c:v>-118.96849999999998</c:v>
                </c:pt>
                <c:pt idx="125748">
                  <c:v>-118.96649999999997</c:v>
                </c:pt>
                <c:pt idx="125749">
                  <c:v>-118.96449999999999</c:v>
                </c:pt>
                <c:pt idx="125750">
                  <c:v>-118.96249999999998</c:v>
                </c:pt>
                <c:pt idx="125751">
                  <c:v>-118.96049999999997</c:v>
                </c:pt>
                <c:pt idx="125752">
                  <c:v>-118.95849999999999</c:v>
                </c:pt>
                <c:pt idx="125753">
                  <c:v>-118.95649999999998</c:v>
                </c:pt>
                <c:pt idx="125754">
                  <c:v>-118.95449999999997</c:v>
                </c:pt>
                <c:pt idx="125755">
                  <c:v>-118.95249999999999</c:v>
                </c:pt>
                <c:pt idx="125756">
                  <c:v>-118.95049999999998</c:v>
                </c:pt>
                <c:pt idx="125757">
                  <c:v>-118.94849999999997</c:v>
                </c:pt>
                <c:pt idx="125758">
                  <c:v>-118.94649999999999</c:v>
                </c:pt>
                <c:pt idx="125759">
                  <c:v>-118.94449999999998</c:v>
                </c:pt>
                <c:pt idx="125760">
                  <c:v>-118.94249999999997</c:v>
                </c:pt>
                <c:pt idx="125761">
                  <c:v>-118.94049999999999</c:v>
                </c:pt>
                <c:pt idx="125762">
                  <c:v>-118.93849999999998</c:v>
                </c:pt>
                <c:pt idx="125763">
                  <c:v>-118.93649999999997</c:v>
                </c:pt>
                <c:pt idx="125764">
                  <c:v>-118.93449999999999</c:v>
                </c:pt>
                <c:pt idx="125765">
                  <c:v>-118.93249999999998</c:v>
                </c:pt>
                <c:pt idx="125766">
                  <c:v>-118.93049999999997</c:v>
                </c:pt>
                <c:pt idx="125767">
                  <c:v>-118.92849999999999</c:v>
                </c:pt>
                <c:pt idx="125768">
                  <c:v>-118.92649999999998</c:v>
                </c:pt>
                <c:pt idx="125769">
                  <c:v>-118.92449999999997</c:v>
                </c:pt>
                <c:pt idx="125770">
                  <c:v>-118.92249999999999</c:v>
                </c:pt>
                <c:pt idx="125771">
                  <c:v>-118.92049999999998</c:v>
                </c:pt>
                <c:pt idx="125772">
                  <c:v>-118.91849999999997</c:v>
                </c:pt>
                <c:pt idx="125773">
                  <c:v>-118.91649999999998</c:v>
                </c:pt>
                <c:pt idx="125774">
                  <c:v>-118.91449999999998</c:v>
                </c:pt>
                <c:pt idx="125775">
                  <c:v>-118.91249999999997</c:v>
                </c:pt>
                <c:pt idx="125776">
                  <c:v>-118.91049999999998</c:v>
                </c:pt>
                <c:pt idx="125777">
                  <c:v>-118.90849999999998</c:v>
                </c:pt>
                <c:pt idx="125778">
                  <c:v>-118.90649999999997</c:v>
                </c:pt>
                <c:pt idx="125779">
                  <c:v>-118.90449999999998</c:v>
                </c:pt>
                <c:pt idx="125780">
                  <c:v>-118.90249999999997</c:v>
                </c:pt>
                <c:pt idx="125781">
                  <c:v>-118.90049999999997</c:v>
                </c:pt>
                <c:pt idx="125782">
                  <c:v>-118.89849999999998</c:v>
                </c:pt>
                <c:pt idx="125783">
                  <c:v>-118.89649999999997</c:v>
                </c:pt>
                <c:pt idx="125784">
                  <c:v>-118.89449999999997</c:v>
                </c:pt>
                <c:pt idx="125785">
                  <c:v>-118.89249999999998</c:v>
                </c:pt>
                <c:pt idx="125786">
                  <c:v>-118.89049999999997</c:v>
                </c:pt>
                <c:pt idx="125787">
                  <c:v>-118.88849999999996</c:v>
                </c:pt>
                <c:pt idx="125788">
                  <c:v>-118.88649999999998</c:v>
                </c:pt>
                <c:pt idx="125789">
                  <c:v>-118.88449999999997</c:v>
                </c:pt>
                <c:pt idx="125790">
                  <c:v>-118.88249999999996</c:v>
                </c:pt>
                <c:pt idx="125791">
                  <c:v>-118.88049999999998</c:v>
                </c:pt>
                <c:pt idx="125792">
                  <c:v>-118.87849999999997</c:v>
                </c:pt>
                <c:pt idx="125793">
                  <c:v>-118.87649999999996</c:v>
                </c:pt>
                <c:pt idx="125794">
                  <c:v>-118.87449999999998</c:v>
                </c:pt>
                <c:pt idx="125795">
                  <c:v>-118.87249999999997</c:v>
                </c:pt>
                <c:pt idx="125796">
                  <c:v>-118.87049999999996</c:v>
                </c:pt>
                <c:pt idx="125797">
                  <c:v>-118.86849999999998</c:v>
                </c:pt>
                <c:pt idx="125798">
                  <c:v>-118.86649999999997</c:v>
                </c:pt>
                <c:pt idx="125799">
                  <c:v>-118.86449999999996</c:v>
                </c:pt>
                <c:pt idx="125800">
                  <c:v>-118.86249999999998</c:v>
                </c:pt>
                <c:pt idx="125801">
                  <c:v>-118.86049999999997</c:v>
                </c:pt>
                <c:pt idx="125802">
                  <c:v>-118.85849999999996</c:v>
                </c:pt>
                <c:pt idx="125803">
                  <c:v>-118.85649999999998</c:v>
                </c:pt>
                <c:pt idx="125804">
                  <c:v>-118.85449999999997</c:v>
                </c:pt>
                <c:pt idx="125805">
                  <c:v>-118.85249999999996</c:v>
                </c:pt>
                <c:pt idx="125806">
                  <c:v>-118.85049999999998</c:v>
                </c:pt>
                <c:pt idx="125807">
                  <c:v>-118.84849999999997</c:v>
                </c:pt>
                <c:pt idx="125808">
                  <c:v>-118.84649999999996</c:v>
                </c:pt>
                <c:pt idx="125809">
                  <c:v>-118.84449999999998</c:v>
                </c:pt>
                <c:pt idx="125810">
                  <c:v>-118.84249999999997</c:v>
                </c:pt>
                <c:pt idx="125811">
                  <c:v>-118.84049999999996</c:v>
                </c:pt>
                <c:pt idx="125812">
                  <c:v>-118.83849999999998</c:v>
                </c:pt>
                <c:pt idx="125813">
                  <c:v>-118.83649999999997</c:v>
                </c:pt>
                <c:pt idx="125814">
                  <c:v>-118.83449999999999</c:v>
                </c:pt>
                <c:pt idx="125815">
                  <c:v>-118.83249999999998</c:v>
                </c:pt>
                <c:pt idx="125816">
                  <c:v>-118.83049999999997</c:v>
                </c:pt>
                <c:pt idx="125817">
                  <c:v>-118.82849999999999</c:v>
                </c:pt>
                <c:pt idx="125818">
                  <c:v>-118.82649999999998</c:v>
                </c:pt>
                <c:pt idx="125819">
                  <c:v>-118.82449999999997</c:v>
                </c:pt>
                <c:pt idx="125820">
                  <c:v>-118.82249999999999</c:v>
                </c:pt>
                <c:pt idx="125821">
                  <c:v>-118.82049999999998</c:v>
                </c:pt>
                <c:pt idx="125822">
                  <c:v>-118.81849999999997</c:v>
                </c:pt>
                <c:pt idx="125823">
                  <c:v>-118.81649999999999</c:v>
                </c:pt>
                <c:pt idx="125824">
                  <c:v>-118.81449999999998</c:v>
                </c:pt>
                <c:pt idx="125825">
                  <c:v>-118.81249999999997</c:v>
                </c:pt>
                <c:pt idx="125826">
                  <c:v>-118.81049999999999</c:v>
                </c:pt>
                <c:pt idx="125827">
                  <c:v>-118.80849999999998</c:v>
                </c:pt>
                <c:pt idx="125828">
                  <c:v>-118.80649999999997</c:v>
                </c:pt>
                <c:pt idx="125829">
                  <c:v>-118.80449999999999</c:v>
                </c:pt>
                <c:pt idx="125830">
                  <c:v>-118.80249999999998</c:v>
                </c:pt>
                <c:pt idx="125831">
                  <c:v>-118.80049999999997</c:v>
                </c:pt>
                <c:pt idx="125832">
                  <c:v>-118.79849999999999</c:v>
                </c:pt>
                <c:pt idx="125833">
                  <c:v>-118.79649999999998</c:v>
                </c:pt>
                <c:pt idx="125834">
                  <c:v>-118.79449999999997</c:v>
                </c:pt>
                <c:pt idx="125835">
                  <c:v>-118.79249999999999</c:v>
                </c:pt>
                <c:pt idx="125836">
                  <c:v>-118.79049999999998</c:v>
                </c:pt>
                <c:pt idx="125837">
                  <c:v>-118.78849999999997</c:v>
                </c:pt>
                <c:pt idx="125838">
                  <c:v>-118.78649999999999</c:v>
                </c:pt>
                <c:pt idx="125839">
                  <c:v>-118.78449999999998</c:v>
                </c:pt>
                <c:pt idx="125840">
                  <c:v>-118.78249999999997</c:v>
                </c:pt>
                <c:pt idx="125841">
                  <c:v>-118.78049999999999</c:v>
                </c:pt>
                <c:pt idx="125842">
                  <c:v>-118.77849999999998</c:v>
                </c:pt>
                <c:pt idx="125843">
                  <c:v>-118.77649999999997</c:v>
                </c:pt>
                <c:pt idx="125844">
                  <c:v>-118.77449999999999</c:v>
                </c:pt>
                <c:pt idx="125845">
                  <c:v>-118.77249999999998</c:v>
                </c:pt>
                <c:pt idx="125846">
                  <c:v>-118.77049999999997</c:v>
                </c:pt>
                <c:pt idx="125847">
                  <c:v>-118.76849999999999</c:v>
                </c:pt>
                <c:pt idx="125848">
                  <c:v>-118.76649999999998</c:v>
                </c:pt>
                <c:pt idx="125849">
                  <c:v>-118.76449999999997</c:v>
                </c:pt>
                <c:pt idx="125850">
                  <c:v>-118.76249999999999</c:v>
                </c:pt>
                <c:pt idx="125851">
                  <c:v>-118.76049999999998</c:v>
                </c:pt>
                <c:pt idx="125852">
                  <c:v>-118.75849999999997</c:v>
                </c:pt>
                <c:pt idx="125853">
                  <c:v>-118.75649999999999</c:v>
                </c:pt>
                <c:pt idx="125854">
                  <c:v>-118.75449999999998</c:v>
                </c:pt>
                <c:pt idx="125855">
                  <c:v>-118.75249999999997</c:v>
                </c:pt>
                <c:pt idx="125856">
                  <c:v>-118.75049999999999</c:v>
                </c:pt>
                <c:pt idx="125857">
                  <c:v>-118.74849999999998</c:v>
                </c:pt>
                <c:pt idx="125858">
                  <c:v>-118.74649999999997</c:v>
                </c:pt>
                <c:pt idx="125859">
                  <c:v>-118.74449999999999</c:v>
                </c:pt>
                <c:pt idx="125860">
                  <c:v>-118.74249999999998</c:v>
                </c:pt>
                <c:pt idx="125861">
                  <c:v>-118.74049999999997</c:v>
                </c:pt>
                <c:pt idx="125862">
                  <c:v>-118.73849999999999</c:v>
                </c:pt>
                <c:pt idx="125863">
                  <c:v>-118.73649999999998</c:v>
                </c:pt>
                <c:pt idx="125864">
                  <c:v>-118.73449999999997</c:v>
                </c:pt>
                <c:pt idx="125865">
                  <c:v>-118.73249999999999</c:v>
                </c:pt>
                <c:pt idx="125866">
                  <c:v>-118.73049999999998</c:v>
                </c:pt>
                <c:pt idx="125867">
                  <c:v>-118.72849999999997</c:v>
                </c:pt>
                <c:pt idx="125868">
                  <c:v>-118.72649999999999</c:v>
                </c:pt>
                <c:pt idx="125869">
                  <c:v>-118.72449999999998</c:v>
                </c:pt>
                <c:pt idx="125870">
                  <c:v>-118.72249999999997</c:v>
                </c:pt>
                <c:pt idx="125871">
                  <c:v>-118.72049999999999</c:v>
                </c:pt>
                <c:pt idx="125872">
                  <c:v>-118.71849999999998</c:v>
                </c:pt>
                <c:pt idx="125873">
                  <c:v>-118.71649999999997</c:v>
                </c:pt>
                <c:pt idx="125874">
                  <c:v>-118.71449999999999</c:v>
                </c:pt>
                <c:pt idx="125875">
                  <c:v>-118.71249999999998</c:v>
                </c:pt>
                <c:pt idx="125876">
                  <c:v>-118.71049999999997</c:v>
                </c:pt>
                <c:pt idx="125877">
                  <c:v>-118.70849999999999</c:v>
                </c:pt>
                <c:pt idx="125878">
                  <c:v>-118.70649999999998</c:v>
                </c:pt>
                <c:pt idx="125879">
                  <c:v>-118.70449999999997</c:v>
                </c:pt>
                <c:pt idx="125880">
                  <c:v>-118.70249999999999</c:v>
                </c:pt>
                <c:pt idx="125881">
                  <c:v>-118.70049999999998</c:v>
                </c:pt>
                <c:pt idx="125882">
                  <c:v>-118.69849999999997</c:v>
                </c:pt>
                <c:pt idx="125883">
                  <c:v>-118.69649999999999</c:v>
                </c:pt>
                <c:pt idx="125884">
                  <c:v>-118.69449999999998</c:v>
                </c:pt>
                <c:pt idx="125885">
                  <c:v>-118.69249999999997</c:v>
                </c:pt>
                <c:pt idx="125886">
                  <c:v>-118.69049999999999</c:v>
                </c:pt>
                <c:pt idx="125887">
                  <c:v>-118.68849999999998</c:v>
                </c:pt>
                <c:pt idx="125888">
                  <c:v>-118.68649999999997</c:v>
                </c:pt>
                <c:pt idx="125889">
                  <c:v>-118.68449999999999</c:v>
                </c:pt>
                <c:pt idx="125890">
                  <c:v>-118.68249999999998</c:v>
                </c:pt>
                <c:pt idx="125891">
                  <c:v>-118.68049999999997</c:v>
                </c:pt>
                <c:pt idx="125892">
                  <c:v>-118.67849999999999</c:v>
                </c:pt>
                <c:pt idx="125893">
                  <c:v>-118.67649999999998</c:v>
                </c:pt>
                <c:pt idx="125894">
                  <c:v>-118.67449999999997</c:v>
                </c:pt>
                <c:pt idx="125895">
                  <c:v>-118.67249999999999</c:v>
                </c:pt>
                <c:pt idx="125896">
                  <c:v>-118.67049999999998</c:v>
                </c:pt>
                <c:pt idx="125897">
                  <c:v>-118.66849999999997</c:v>
                </c:pt>
                <c:pt idx="125898">
                  <c:v>-118.66649999999998</c:v>
                </c:pt>
                <c:pt idx="125899">
                  <c:v>-118.66449999999998</c:v>
                </c:pt>
                <c:pt idx="125900">
                  <c:v>-118.66249999999997</c:v>
                </c:pt>
                <c:pt idx="125901">
                  <c:v>-118.66049999999998</c:v>
                </c:pt>
                <c:pt idx="125902">
                  <c:v>-118.65849999999998</c:v>
                </c:pt>
                <c:pt idx="125903">
                  <c:v>-118.65649999999997</c:v>
                </c:pt>
                <c:pt idx="125904">
                  <c:v>-118.65449999999998</c:v>
                </c:pt>
                <c:pt idx="125905">
                  <c:v>-118.65249999999997</c:v>
                </c:pt>
                <c:pt idx="125906">
                  <c:v>-118.65049999999997</c:v>
                </c:pt>
                <c:pt idx="125907">
                  <c:v>-118.64849999999998</c:v>
                </c:pt>
                <c:pt idx="125908">
                  <c:v>-118.64649999999997</c:v>
                </c:pt>
                <c:pt idx="125909">
                  <c:v>-118.64449999999997</c:v>
                </c:pt>
                <c:pt idx="125910">
                  <c:v>-118.64249999999998</c:v>
                </c:pt>
                <c:pt idx="125911">
                  <c:v>-118.64049999999997</c:v>
                </c:pt>
                <c:pt idx="125912">
                  <c:v>-118.63849999999996</c:v>
                </c:pt>
                <c:pt idx="125913">
                  <c:v>-118.63649999999998</c:v>
                </c:pt>
                <c:pt idx="125914">
                  <c:v>-118.63449999999997</c:v>
                </c:pt>
                <c:pt idx="125915">
                  <c:v>-118.63249999999996</c:v>
                </c:pt>
                <c:pt idx="125916">
                  <c:v>-118.63049999999998</c:v>
                </c:pt>
                <c:pt idx="125917">
                  <c:v>-118.62849999999997</c:v>
                </c:pt>
                <c:pt idx="125918">
                  <c:v>-118.62649999999996</c:v>
                </c:pt>
                <c:pt idx="125919">
                  <c:v>-118.62449999999998</c:v>
                </c:pt>
                <c:pt idx="125920">
                  <c:v>-118.62249999999997</c:v>
                </c:pt>
                <c:pt idx="125921">
                  <c:v>-118.62049999999996</c:v>
                </c:pt>
                <c:pt idx="125922">
                  <c:v>-118.61849999999998</c:v>
                </c:pt>
                <c:pt idx="125923">
                  <c:v>-118.61649999999997</c:v>
                </c:pt>
                <c:pt idx="125924">
                  <c:v>-118.61449999999996</c:v>
                </c:pt>
                <c:pt idx="125925">
                  <c:v>-118.61249999999998</c:v>
                </c:pt>
                <c:pt idx="125926">
                  <c:v>-118.61049999999997</c:v>
                </c:pt>
                <c:pt idx="125927">
                  <c:v>-118.60849999999996</c:v>
                </c:pt>
                <c:pt idx="125928">
                  <c:v>-118.60649999999998</c:v>
                </c:pt>
                <c:pt idx="125929">
                  <c:v>-118.60449999999997</c:v>
                </c:pt>
                <c:pt idx="125930">
                  <c:v>-118.60249999999996</c:v>
                </c:pt>
                <c:pt idx="125931">
                  <c:v>-118.60049999999998</c:v>
                </c:pt>
                <c:pt idx="125932">
                  <c:v>-118.59849999999997</c:v>
                </c:pt>
                <c:pt idx="125933">
                  <c:v>-118.59649999999996</c:v>
                </c:pt>
                <c:pt idx="125934">
                  <c:v>-118.59449999999998</c:v>
                </c:pt>
                <c:pt idx="125935">
                  <c:v>-118.59249999999997</c:v>
                </c:pt>
                <c:pt idx="125936">
                  <c:v>-118.59049999999996</c:v>
                </c:pt>
                <c:pt idx="125937">
                  <c:v>-118.58849999999998</c:v>
                </c:pt>
                <c:pt idx="125938">
                  <c:v>-118.58649999999997</c:v>
                </c:pt>
                <c:pt idx="125939">
                  <c:v>-118.58449999999999</c:v>
                </c:pt>
                <c:pt idx="125940">
                  <c:v>-118.58249999999998</c:v>
                </c:pt>
                <c:pt idx="125941">
                  <c:v>-118.58049999999997</c:v>
                </c:pt>
                <c:pt idx="125942">
                  <c:v>-118.57849999999999</c:v>
                </c:pt>
                <c:pt idx="125943">
                  <c:v>-118.57649999999998</c:v>
                </c:pt>
                <c:pt idx="125944">
                  <c:v>-118.57449999999997</c:v>
                </c:pt>
                <c:pt idx="125945">
                  <c:v>-118.57249999999999</c:v>
                </c:pt>
                <c:pt idx="125946">
                  <c:v>-118.57049999999998</c:v>
                </c:pt>
                <c:pt idx="125947">
                  <c:v>-118.56849999999997</c:v>
                </c:pt>
                <c:pt idx="125948">
                  <c:v>-118.56649999999999</c:v>
                </c:pt>
                <c:pt idx="125949">
                  <c:v>-118.56449999999998</c:v>
                </c:pt>
                <c:pt idx="125950">
                  <c:v>-118.56249999999997</c:v>
                </c:pt>
                <c:pt idx="125951">
                  <c:v>-118.56049999999999</c:v>
                </c:pt>
                <c:pt idx="125952">
                  <c:v>-118.55849999999998</c:v>
                </c:pt>
                <c:pt idx="125953">
                  <c:v>-118.55649999999997</c:v>
                </c:pt>
                <c:pt idx="125954">
                  <c:v>-118.55449999999999</c:v>
                </c:pt>
                <c:pt idx="125955">
                  <c:v>-118.55249999999998</c:v>
                </c:pt>
                <c:pt idx="125956">
                  <c:v>-118.55049999999997</c:v>
                </c:pt>
                <c:pt idx="125957">
                  <c:v>-118.54849999999999</c:v>
                </c:pt>
                <c:pt idx="125958">
                  <c:v>-118.54649999999998</c:v>
                </c:pt>
                <c:pt idx="125959">
                  <c:v>-118.54449999999997</c:v>
                </c:pt>
                <c:pt idx="125960">
                  <c:v>-118.54249999999999</c:v>
                </c:pt>
                <c:pt idx="125961">
                  <c:v>-118.54049999999998</c:v>
                </c:pt>
                <c:pt idx="125962">
                  <c:v>-118.53849999999997</c:v>
                </c:pt>
                <c:pt idx="125963">
                  <c:v>-118.53649999999999</c:v>
                </c:pt>
                <c:pt idx="125964">
                  <c:v>-118.53449999999998</c:v>
                </c:pt>
                <c:pt idx="125965">
                  <c:v>-118.53249999999997</c:v>
                </c:pt>
                <c:pt idx="125966">
                  <c:v>-118.53049999999999</c:v>
                </c:pt>
                <c:pt idx="125967">
                  <c:v>-118.52849999999998</c:v>
                </c:pt>
                <c:pt idx="125968">
                  <c:v>-118.52649999999997</c:v>
                </c:pt>
                <c:pt idx="125969">
                  <c:v>-118.52449999999999</c:v>
                </c:pt>
                <c:pt idx="125970">
                  <c:v>-118.52249999999998</c:v>
                </c:pt>
                <c:pt idx="125971">
                  <c:v>-118.52049999999997</c:v>
                </c:pt>
                <c:pt idx="125972">
                  <c:v>-118.51849999999999</c:v>
                </c:pt>
                <c:pt idx="125973">
                  <c:v>-118.51649999999998</c:v>
                </c:pt>
                <c:pt idx="125974">
                  <c:v>-118.51449999999997</c:v>
                </c:pt>
                <c:pt idx="125975">
                  <c:v>-118.51249999999999</c:v>
                </c:pt>
                <c:pt idx="125976">
                  <c:v>-118.51049999999998</c:v>
                </c:pt>
                <c:pt idx="125977">
                  <c:v>-118.50849999999997</c:v>
                </c:pt>
                <c:pt idx="125978">
                  <c:v>-118.50649999999999</c:v>
                </c:pt>
                <c:pt idx="125979">
                  <c:v>-118.50449999999998</c:v>
                </c:pt>
                <c:pt idx="125980">
                  <c:v>-118.50249999999997</c:v>
                </c:pt>
                <c:pt idx="125981">
                  <c:v>-118.50049999999999</c:v>
                </c:pt>
                <c:pt idx="125982">
                  <c:v>-118.49849999999998</c:v>
                </c:pt>
                <c:pt idx="125983">
                  <c:v>-118.49649999999997</c:v>
                </c:pt>
                <c:pt idx="125984">
                  <c:v>-118.49449999999999</c:v>
                </c:pt>
                <c:pt idx="125985">
                  <c:v>-118.49249999999998</c:v>
                </c:pt>
                <c:pt idx="125986">
                  <c:v>-118.49049999999997</c:v>
                </c:pt>
                <c:pt idx="125987">
                  <c:v>-118.48849999999999</c:v>
                </c:pt>
                <c:pt idx="125988">
                  <c:v>-118.48649999999998</c:v>
                </c:pt>
                <c:pt idx="125989">
                  <c:v>-118.48449999999997</c:v>
                </c:pt>
                <c:pt idx="125990">
                  <c:v>-118.48249999999999</c:v>
                </c:pt>
                <c:pt idx="125991">
                  <c:v>-118.48049999999998</c:v>
                </c:pt>
                <c:pt idx="125992">
                  <c:v>-118.47849999999997</c:v>
                </c:pt>
                <c:pt idx="125993">
                  <c:v>-118.47649999999999</c:v>
                </c:pt>
                <c:pt idx="125994">
                  <c:v>-118.47449999999998</c:v>
                </c:pt>
                <c:pt idx="125995">
                  <c:v>-118.47249999999997</c:v>
                </c:pt>
                <c:pt idx="125996">
                  <c:v>-118.47049999999999</c:v>
                </c:pt>
                <c:pt idx="125997">
                  <c:v>-118.46849999999998</c:v>
                </c:pt>
                <c:pt idx="125998">
                  <c:v>-118.46649999999997</c:v>
                </c:pt>
                <c:pt idx="125999">
                  <c:v>-118.46449999999999</c:v>
                </c:pt>
                <c:pt idx="126000">
                  <c:v>-118.46249999999998</c:v>
                </c:pt>
                <c:pt idx="126001">
                  <c:v>-118.46049999999997</c:v>
                </c:pt>
                <c:pt idx="126002">
                  <c:v>-118.45849999999999</c:v>
                </c:pt>
                <c:pt idx="126003">
                  <c:v>-118.45649999999998</c:v>
                </c:pt>
                <c:pt idx="126004">
                  <c:v>-118.45449999999997</c:v>
                </c:pt>
                <c:pt idx="126005">
                  <c:v>-118.45249999999999</c:v>
                </c:pt>
                <c:pt idx="126006">
                  <c:v>-118.45049999999998</c:v>
                </c:pt>
                <c:pt idx="126007">
                  <c:v>-118.44849999999997</c:v>
                </c:pt>
                <c:pt idx="126008">
                  <c:v>-118.44649999999999</c:v>
                </c:pt>
                <c:pt idx="126009">
                  <c:v>-118.44449999999998</c:v>
                </c:pt>
                <c:pt idx="126010">
                  <c:v>-118.44249999999997</c:v>
                </c:pt>
                <c:pt idx="126011">
                  <c:v>-118.44049999999999</c:v>
                </c:pt>
                <c:pt idx="126012">
                  <c:v>-118.43849999999998</c:v>
                </c:pt>
                <c:pt idx="126013">
                  <c:v>-118.43649999999997</c:v>
                </c:pt>
                <c:pt idx="126014">
                  <c:v>-118.43449999999999</c:v>
                </c:pt>
                <c:pt idx="126015">
                  <c:v>-118.43249999999998</c:v>
                </c:pt>
                <c:pt idx="126016">
                  <c:v>-118.43049999999997</c:v>
                </c:pt>
                <c:pt idx="126017">
                  <c:v>-118.42849999999999</c:v>
                </c:pt>
                <c:pt idx="126018">
                  <c:v>-118.42649999999998</c:v>
                </c:pt>
                <c:pt idx="126019">
                  <c:v>-118.42449999999997</c:v>
                </c:pt>
                <c:pt idx="126020">
                  <c:v>-118.42249999999999</c:v>
                </c:pt>
                <c:pt idx="126021">
                  <c:v>-118.42049999999998</c:v>
                </c:pt>
                <c:pt idx="126022">
                  <c:v>-118.41849999999997</c:v>
                </c:pt>
                <c:pt idx="126023">
                  <c:v>-118.41649999999998</c:v>
                </c:pt>
                <c:pt idx="126024">
                  <c:v>-118.41449999999998</c:v>
                </c:pt>
                <c:pt idx="126025">
                  <c:v>-118.41249999999997</c:v>
                </c:pt>
                <c:pt idx="126026">
                  <c:v>-118.41049999999998</c:v>
                </c:pt>
                <c:pt idx="126027">
                  <c:v>-118.40849999999998</c:v>
                </c:pt>
                <c:pt idx="126028">
                  <c:v>-118.40649999999997</c:v>
                </c:pt>
                <c:pt idx="126029">
                  <c:v>-118.40449999999998</c:v>
                </c:pt>
                <c:pt idx="126030">
                  <c:v>-118.40249999999997</c:v>
                </c:pt>
                <c:pt idx="126031">
                  <c:v>-118.40049999999997</c:v>
                </c:pt>
                <c:pt idx="126032">
                  <c:v>-118.39849999999998</c:v>
                </c:pt>
                <c:pt idx="126033">
                  <c:v>-118.39649999999997</c:v>
                </c:pt>
                <c:pt idx="126034">
                  <c:v>-118.39449999999997</c:v>
                </c:pt>
                <c:pt idx="126035">
                  <c:v>-118.39249999999998</c:v>
                </c:pt>
                <c:pt idx="126036">
                  <c:v>-118.39049999999997</c:v>
                </c:pt>
                <c:pt idx="126037">
                  <c:v>-118.38849999999996</c:v>
                </c:pt>
                <c:pt idx="126038">
                  <c:v>-118.38649999999998</c:v>
                </c:pt>
                <c:pt idx="126039">
                  <c:v>-118.38449999999997</c:v>
                </c:pt>
                <c:pt idx="126040">
                  <c:v>-118.38249999999996</c:v>
                </c:pt>
                <c:pt idx="126041">
                  <c:v>-118.38049999999998</c:v>
                </c:pt>
                <c:pt idx="126042">
                  <c:v>-118.37849999999997</c:v>
                </c:pt>
                <c:pt idx="126043">
                  <c:v>-118.37649999999996</c:v>
                </c:pt>
                <c:pt idx="126044">
                  <c:v>-118.37449999999998</c:v>
                </c:pt>
                <c:pt idx="126045">
                  <c:v>-118.37249999999997</c:v>
                </c:pt>
                <c:pt idx="126046">
                  <c:v>-118.37049999999996</c:v>
                </c:pt>
                <c:pt idx="126047">
                  <c:v>-118.36849999999998</c:v>
                </c:pt>
                <c:pt idx="126048">
                  <c:v>-118.36649999999997</c:v>
                </c:pt>
                <c:pt idx="126049">
                  <c:v>-118.36449999999996</c:v>
                </c:pt>
                <c:pt idx="126050">
                  <c:v>-118.36249999999998</c:v>
                </c:pt>
                <c:pt idx="126051">
                  <c:v>-118.36049999999997</c:v>
                </c:pt>
                <c:pt idx="126052">
                  <c:v>-118.35849999999996</c:v>
                </c:pt>
                <c:pt idx="126053">
                  <c:v>-118.35649999999998</c:v>
                </c:pt>
                <c:pt idx="126054">
                  <c:v>-118.35449999999997</c:v>
                </c:pt>
                <c:pt idx="126055">
                  <c:v>-118.35249999999996</c:v>
                </c:pt>
                <c:pt idx="126056">
                  <c:v>-118.35049999999998</c:v>
                </c:pt>
                <c:pt idx="126057">
                  <c:v>-118.34849999999997</c:v>
                </c:pt>
                <c:pt idx="126058">
                  <c:v>-118.34649999999996</c:v>
                </c:pt>
                <c:pt idx="126059">
                  <c:v>-118.34449999999998</c:v>
                </c:pt>
                <c:pt idx="126060">
                  <c:v>-118.34249999999997</c:v>
                </c:pt>
                <c:pt idx="126061">
                  <c:v>-118.34049999999996</c:v>
                </c:pt>
                <c:pt idx="126062">
                  <c:v>-118.33849999999998</c:v>
                </c:pt>
                <c:pt idx="126063">
                  <c:v>-118.33649999999997</c:v>
                </c:pt>
                <c:pt idx="126064">
                  <c:v>-118.33449999999999</c:v>
                </c:pt>
                <c:pt idx="126065">
                  <c:v>-118.33249999999998</c:v>
                </c:pt>
                <c:pt idx="126066">
                  <c:v>-118.33049999999997</c:v>
                </c:pt>
                <c:pt idx="126067">
                  <c:v>-118.32849999999999</c:v>
                </c:pt>
                <c:pt idx="126068">
                  <c:v>-118.32649999999998</c:v>
                </c:pt>
                <c:pt idx="126069">
                  <c:v>-118.32449999999997</c:v>
                </c:pt>
                <c:pt idx="126070">
                  <c:v>-118.32249999999999</c:v>
                </c:pt>
                <c:pt idx="126071">
                  <c:v>-118.32049999999998</c:v>
                </c:pt>
                <c:pt idx="126072">
                  <c:v>-118.31849999999997</c:v>
                </c:pt>
                <c:pt idx="126073">
                  <c:v>-118.31649999999999</c:v>
                </c:pt>
                <c:pt idx="126074">
                  <c:v>-118.31449999999998</c:v>
                </c:pt>
                <c:pt idx="126075">
                  <c:v>-118.31249999999997</c:v>
                </c:pt>
                <c:pt idx="126076">
                  <c:v>-118.31049999999999</c:v>
                </c:pt>
                <c:pt idx="126077">
                  <c:v>-118.30849999999998</c:v>
                </c:pt>
                <c:pt idx="126078">
                  <c:v>-118.30649999999997</c:v>
                </c:pt>
                <c:pt idx="126079">
                  <c:v>-118.30449999999999</c:v>
                </c:pt>
                <c:pt idx="126080">
                  <c:v>-118.30249999999998</c:v>
                </c:pt>
                <c:pt idx="126081">
                  <c:v>-118.30049999999997</c:v>
                </c:pt>
                <c:pt idx="126082">
                  <c:v>-118.29849999999999</c:v>
                </c:pt>
                <c:pt idx="126083">
                  <c:v>-118.29649999999998</c:v>
                </c:pt>
                <c:pt idx="126084">
                  <c:v>-118.29449999999997</c:v>
                </c:pt>
                <c:pt idx="126085">
                  <c:v>-118.29249999999999</c:v>
                </c:pt>
                <c:pt idx="126086">
                  <c:v>-118.29049999999998</c:v>
                </c:pt>
                <c:pt idx="126087">
                  <c:v>-118.28849999999997</c:v>
                </c:pt>
                <c:pt idx="126088">
                  <c:v>-118.28649999999999</c:v>
                </c:pt>
                <c:pt idx="126089">
                  <c:v>-118.28449999999998</c:v>
                </c:pt>
                <c:pt idx="126090">
                  <c:v>-118.28249999999997</c:v>
                </c:pt>
                <c:pt idx="126091">
                  <c:v>-118.28049999999999</c:v>
                </c:pt>
                <c:pt idx="126092">
                  <c:v>-118.27849999999998</c:v>
                </c:pt>
                <c:pt idx="126093">
                  <c:v>-118.27649999999997</c:v>
                </c:pt>
                <c:pt idx="126094">
                  <c:v>-118.27449999999999</c:v>
                </c:pt>
                <c:pt idx="126095">
                  <c:v>-118.27249999999998</c:v>
                </c:pt>
                <c:pt idx="126096">
                  <c:v>-118.27049999999997</c:v>
                </c:pt>
                <c:pt idx="126097">
                  <c:v>-118.26849999999999</c:v>
                </c:pt>
                <c:pt idx="126098">
                  <c:v>-118.26649999999998</c:v>
                </c:pt>
                <c:pt idx="126099">
                  <c:v>-118.26449999999997</c:v>
                </c:pt>
                <c:pt idx="126100">
                  <c:v>-118.26249999999999</c:v>
                </c:pt>
                <c:pt idx="126101">
                  <c:v>-118.26049999999998</c:v>
                </c:pt>
                <c:pt idx="126102">
                  <c:v>-118.25849999999997</c:v>
                </c:pt>
                <c:pt idx="126103">
                  <c:v>-118.25649999999999</c:v>
                </c:pt>
                <c:pt idx="126104">
                  <c:v>-118.25449999999998</c:v>
                </c:pt>
                <c:pt idx="126105">
                  <c:v>-118.25249999999997</c:v>
                </c:pt>
                <c:pt idx="126106">
                  <c:v>-118.25049999999999</c:v>
                </c:pt>
                <c:pt idx="126107">
                  <c:v>-118.24849999999998</c:v>
                </c:pt>
                <c:pt idx="126108">
                  <c:v>-118.24649999999997</c:v>
                </c:pt>
                <c:pt idx="126109">
                  <c:v>-118.24449999999999</c:v>
                </c:pt>
                <c:pt idx="126110">
                  <c:v>-118.24249999999998</c:v>
                </c:pt>
                <c:pt idx="126111">
                  <c:v>-118.24049999999997</c:v>
                </c:pt>
                <c:pt idx="126112">
                  <c:v>-118.23849999999999</c:v>
                </c:pt>
                <c:pt idx="126113">
                  <c:v>-118.23649999999998</c:v>
                </c:pt>
                <c:pt idx="126114">
                  <c:v>-118.23449999999997</c:v>
                </c:pt>
                <c:pt idx="126115">
                  <c:v>-118.23249999999999</c:v>
                </c:pt>
                <c:pt idx="126116">
                  <c:v>-118.23049999999998</c:v>
                </c:pt>
                <c:pt idx="126117">
                  <c:v>-118.22849999999997</c:v>
                </c:pt>
                <c:pt idx="126118">
                  <c:v>-118.22649999999999</c:v>
                </c:pt>
                <c:pt idx="126119">
                  <c:v>-118.22449999999998</c:v>
                </c:pt>
                <c:pt idx="126120">
                  <c:v>-118.22249999999997</c:v>
                </c:pt>
                <c:pt idx="126121">
                  <c:v>-118.22049999999999</c:v>
                </c:pt>
                <c:pt idx="126122">
                  <c:v>-118.21849999999998</c:v>
                </c:pt>
                <c:pt idx="126123">
                  <c:v>-118.21649999999997</c:v>
                </c:pt>
                <c:pt idx="126124">
                  <c:v>-118.21449999999999</c:v>
                </c:pt>
                <c:pt idx="126125">
                  <c:v>-118.21249999999998</c:v>
                </c:pt>
                <c:pt idx="126126">
                  <c:v>-118.21049999999997</c:v>
                </c:pt>
                <c:pt idx="126127">
                  <c:v>-118.20849999999999</c:v>
                </c:pt>
                <c:pt idx="126128">
                  <c:v>-118.20649999999998</c:v>
                </c:pt>
                <c:pt idx="126129">
                  <c:v>-118.20449999999997</c:v>
                </c:pt>
                <c:pt idx="126130">
                  <c:v>-118.20249999999999</c:v>
                </c:pt>
                <c:pt idx="126131">
                  <c:v>-118.20049999999998</c:v>
                </c:pt>
                <c:pt idx="126132">
                  <c:v>-118.19849999999997</c:v>
                </c:pt>
                <c:pt idx="126133">
                  <c:v>-118.19649999999999</c:v>
                </c:pt>
                <c:pt idx="126134">
                  <c:v>-118.19449999999998</c:v>
                </c:pt>
                <c:pt idx="126135">
                  <c:v>-118.19249999999997</c:v>
                </c:pt>
                <c:pt idx="126136">
                  <c:v>-118.19049999999999</c:v>
                </c:pt>
                <c:pt idx="126137">
                  <c:v>-118.18849999999998</c:v>
                </c:pt>
                <c:pt idx="126138">
                  <c:v>-118.18649999999997</c:v>
                </c:pt>
                <c:pt idx="126139">
                  <c:v>-118.18449999999999</c:v>
                </c:pt>
                <c:pt idx="126140">
                  <c:v>-118.18249999999998</c:v>
                </c:pt>
                <c:pt idx="126141">
                  <c:v>-118.18049999999997</c:v>
                </c:pt>
                <c:pt idx="126142">
                  <c:v>-118.17849999999999</c:v>
                </c:pt>
                <c:pt idx="126143">
                  <c:v>-118.17649999999998</c:v>
                </c:pt>
                <c:pt idx="126144">
                  <c:v>-118.17449999999997</c:v>
                </c:pt>
                <c:pt idx="126145">
                  <c:v>-118.17249999999999</c:v>
                </c:pt>
                <c:pt idx="126146">
                  <c:v>-118.17049999999998</c:v>
                </c:pt>
                <c:pt idx="126147">
                  <c:v>-118.16849999999997</c:v>
                </c:pt>
                <c:pt idx="126148">
                  <c:v>-118.16649999999998</c:v>
                </c:pt>
                <c:pt idx="126149">
                  <c:v>-118.16449999999998</c:v>
                </c:pt>
                <c:pt idx="126150">
                  <c:v>-118.16249999999997</c:v>
                </c:pt>
                <c:pt idx="126151">
                  <c:v>-118.16049999999998</c:v>
                </c:pt>
                <c:pt idx="126152">
                  <c:v>-118.15849999999998</c:v>
                </c:pt>
                <c:pt idx="126153">
                  <c:v>-118.15649999999997</c:v>
                </c:pt>
                <c:pt idx="126154">
                  <c:v>-118.15449999999998</c:v>
                </c:pt>
                <c:pt idx="126155">
                  <c:v>-118.15249999999997</c:v>
                </c:pt>
                <c:pt idx="126156">
                  <c:v>-118.15049999999997</c:v>
                </c:pt>
                <c:pt idx="126157">
                  <c:v>-118.14849999999998</c:v>
                </c:pt>
                <c:pt idx="126158">
                  <c:v>-118.14649999999997</c:v>
                </c:pt>
                <c:pt idx="126159">
                  <c:v>-118.14449999999997</c:v>
                </c:pt>
                <c:pt idx="126160">
                  <c:v>-118.14249999999998</c:v>
                </c:pt>
                <c:pt idx="126161">
                  <c:v>-118.14049999999997</c:v>
                </c:pt>
                <c:pt idx="126162">
                  <c:v>-118.13849999999996</c:v>
                </c:pt>
                <c:pt idx="126163">
                  <c:v>-118.13649999999998</c:v>
                </c:pt>
                <c:pt idx="126164">
                  <c:v>-118.13449999999997</c:v>
                </c:pt>
                <c:pt idx="126165">
                  <c:v>-118.13249999999996</c:v>
                </c:pt>
                <c:pt idx="126166">
                  <c:v>-118.13049999999998</c:v>
                </c:pt>
                <c:pt idx="126167">
                  <c:v>-118.12849999999997</c:v>
                </c:pt>
                <c:pt idx="126168">
                  <c:v>-118.12649999999996</c:v>
                </c:pt>
                <c:pt idx="126169">
                  <c:v>-118.12449999999998</c:v>
                </c:pt>
                <c:pt idx="126170">
                  <c:v>-118.12249999999997</c:v>
                </c:pt>
                <c:pt idx="126171">
                  <c:v>-118.12049999999996</c:v>
                </c:pt>
                <c:pt idx="126172">
                  <c:v>-118.11849999999998</c:v>
                </c:pt>
                <c:pt idx="126173">
                  <c:v>-118.11649999999997</c:v>
                </c:pt>
                <c:pt idx="126174">
                  <c:v>-118.11449999999996</c:v>
                </c:pt>
                <c:pt idx="126175">
                  <c:v>-118.11249999999998</c:v>
                </c:pt>
                <c:pt idx="126176">
                  <c:v>-118.11049999999997</c:v>
                </c:pt>
                <c:pt idx="126177">
                  <c:v>-118.10849999999996</c:v>
                </c:pt>
                <c:pt idx="126178">
                  <c:v>-118.10649999999998</c:v>
                </c:pt>
                <c:pt idx="126179">
                  <c:v>-118.10449999999997</c:v>
                </c:pt>
                <c:pt idx="126180">
                  <c:v>-118.10249999999996</c:v>
                </c:pt>
                <c:pt idx="126181">
                  <c:v>-118.10049999999998</c:v>
                </c:pt>
                <c:pt idx="126182">
                  <c:v>-118.09849999999997</c:v>
                </c:pt>
                <c:pt idx="126183">
                  <c:v>-118.09649999999996</c:v>
                </c:pt>
                <c:pt idx="126184">
                  <c:v>-118.09449999999998</c:v>
                </c:pt>
                <c:pt idx="126185">
                  <c:v>-118.09249999999997</c:v>
                </c:pt>
                <c:pt idx="126186">
                  <c:v>-118.09049999999996</c:v>
                </c:pt>
                <c:pt idx="126187">
                  <c:v>-118.08849999999998</c:v>
                </c:pt>
                <c:pt idx="126188">
                  <c:v>-118.08649999999997</c:v>
                </c:pt>
                <c:pt idx="126189">
                  <c:v>-118.08449999999999</c:v>
                </c:pt>
                <c:pt idx="126190">
                  <c:v>-118.08249999999998</c:v>
                </c:pt>
                <c:pt idx="126191">
                  <c:v>-118.08049999999997</c:v>
                </c:pt>
                <c:pt idx="126192">
                  <c:v>-118.07849999999999</c:v>
                </c:pt>
                <c:pt idx="126193">
                  <c:v>-118.07649999999998</c:v>
                </c:pt>
                <c:pt idx="126194">
                  <c:v>-118.07449999999997</c:v>
                </c:pt>
                <c:pt idx="126195">
                  <c:v>-118.07249999999999</c:v>
                </c:pt>
                <c:pt idx="126196">
                  <c:v>-118.07049999999998</c:v>
                </c:pt>
                <c:pt idx="126197">
                  <c:v>-118.06849999999997</c:v>
                </c:pt>
                <c:pt idx="126198">
                  <c:v>-118.06649999999999</c:v>
                </c:pt>
                <c:pt idx="126199">
                  <c:v>-118.06449999999998</c:v>
                </c:pt>
                <c:pt idx="126200">
                  <c:v>-118.06249999999997</c:v>
                </c:pt>
                <c:pt idx="126201">
                  <c:v>-118.06049999999999</c:v>
                </c:pt>
                <c:pt idx="126202">
                  <c:v>-118.05849999999998</c:v>
                </c:pt>
                <c:pt idx="126203">
                  <c:v>-118.05649999999997</c:v>
                </c:pt>
                <c:pt idx="126204">
                  <c:v>-118.05449999999999</c:v>
                </c:pt>
                <c:pt idx="126205">
                  <c:v>-118.05249999999998</c:v>
                </c:pt>
                <c:pt idx="126206">
                  <c:v>-118.05049999999997</c:v>
                </c:pt>
                <c:pt idx="126207">
                  <c:v>-118.04849999999999</c:v>
                </c:pt>
                <c:pt idx="126208">
                  <c:v>-118.04649999999998</c:v>
                </c:pt>
                <c:pt idx="126209">
                  <c:v>-118.04449999999997</c:v>
                </c:pt>
                <c:pt idx="126210">
                  <c:v>-118.04249999999999</c:v>
                </c:pt>
                <c:pt idx="126211">
                  <c:v>-118.04049999999998</c:v>
                </c:pt>
                <c:pt idx="126212">
                  <c:v>-118.03849999999997</c:v>
                </c:pt>
                <c:pt idx="126213">
                  <c:v>-118.03649999999999</c:v>
                </c:pt>
                <c:pt idx="126214">
                  <c:v>-118.03449999999998</c:v>
                </c:pt>
                <c:pt idx="126215">
                  <c:v>-118.03249999999997</c:v>
                </c:pt>
                <c:pt idx="126216">
                  <c:v>-118.03049999999999</c:v>
                </c:pt>
                <c:pt idx="126217">
                  <c:v>-118.02849999999998</c:v>
                </c:pt>
                <c:pt idx="126218">
                  <c:v>-118.02649999999997</c:v>
                </c:pt>
                <c:pt idx="126219">
                  <c:v>-118.02449999999999</c:v>
                </c:pt>
                <c:pt idx="126220">
                  <c:v>-118.02249999999998</c:v>
                </c:pt>
                <c:pt idx="126221">
                  <c:v>-118.02049999999997</c:v>
                </c:pt>
                <c:pt idx="126222">
                  <c:v>-118.01849999999999</c:v>
                </c:pt>
                <c:pt idx="126223">
                  <c:v>-118.01649999999998</c:v>
                </c:pt>
                <c:pt idx="126224">
                  <c:v>-118.01449999999997</c:v>
                </c:pt>
                <c:pt idx="126225">
                  <c:v>-118.01249999999999</c:v>
                </c:pt>
                <c:pt idx="126226">
                  <c:v>-118.01049999999998</c:v>
                </c:pt>
                <c:pt idx="126227">
                  <c:v>-118.00849999999997</c:v>
                </c:pt>
                <c:pt idx="126228">
                  <c:v>-118.00649999999999</c:v>
                </c:pt>
                <c:pt idx="126229">
                  <c:v>-118.00449999999998</c:v>
                </c:pt>
                <c:pt idx="126230">
                  <c:v>-118.00249999999997</c:v>
                </c:pt>
                <c:pt idx="126231">
                  <c:v>-118.00049999999999</c:v>
                </c:pt>
                <c:pt idx="126232">
                  <c:v>-117.99849999999998</c:v>
                </c:pt>
                <c:pt idx="126233">
                  <c:v>-117.99649999999997</c:v>
                </c:pt>
                <c:pt idx="126234">
                  <c:v>-117.99449999999999</c:v>
                </c:pt>
                <c:pt idx="126235">
                  <c:v>-117.99249999999998</c:v>
                </c:pt>
                <c:pt idx="126236">
                  <c:v>-117.99049999999997</c:v>
                </c:pt>
                <c:pt idx="126237">
                  <c:v>-117.98849999999999</c:v>
                </c:pt>
                <c:pt idx="126238">
                  <c:v>-117.98649999999998</c:v>
                </c:pt>
                <c:pt idx="126239">
                  <c:v>-117.98449999999997</c:v>
                </c:pt>
                <c:pt idx="126240">
                  <c:v>-117.98249999999999</c:v>
                </c:pt>
                <c:pt idx="126241">
                  <c:v>-117.98049999999998</c:v>
                </c:pt>
                <c:pt idx="126242">
                  <c:v>-117.97849999999997</c:v>
                </c:pt>
                <c:pt idx="126243">
                  <c:v>-117.97649999999999</c:v>
                </c:pt>
                <c:pt idx="126244">
                  <c:v>-117.97449999999998</c:v>
                </c:pt>
                <c:pt idx="126245">
                  <c:v>-117.97249999999997</c:v>
                </c:pt>
                <c:pt idx="126246">
                  <c:v>-117.97049999999999</c:v>
                </c:pt>
                <c:pt idx="126247">
                  <c:v>-117.96849999999998</c:v>
                </c:pt>
                <c:pt idx="126248">
                  <c:v>-117.96649999999997</c:v>
                </c:pt>
                <c:pt idx="126249">
                  <c:v>-117.96449999999999</c:v>
                </c:pt>
                <c:pt idx="126250">
                  <c:v>-117.96249999999998</c:v>
                </c:pt>
                <c:pt idx="126251">
                  <c:v>-117.96049999999997</c:v>
                </c:pt>
                <c:pt idx="126252">
                  <c:v>-117.95849999999999</c:v>
                </c:pt>
                <c:pt idx="126253">
                  <c:v>-117.95649999999998</c:v>
                </c:pt>
                <c:pt idx="126254">
                  <c:v>-117.95449999999997</c:v>
                </c:pt>
                <c:pt idx="126255">
                  <c:v>-117.95249999999999</c:v>
                </c:pt>
                <c:pt idx="126256">
                  <c:v>-117.95049999999998</c:v>
                </c:pt>
                <c:pt idx="126257">
                  <c:v>-117.94849999999997</c:v>
                </c:pt>
                <c:pt idx="126258">
                  <c:v>-117.94649999999999</c:v>
                </c:pt>
                <c:pt idx="126259">
                  <c:v>-117.94449999999998</c:v>
                </c:pt>
                <c:pt idx="126260">
                  <c:v>-117.94249999999997</c:v>
                </c:pt>
                <c:pt idx="126261">
                  <c:v>-117.94049999999999</c:v>
                </c:pt>
                <c:pt idx="126262">
                  <c:v>-117.93849999999998</c:v>
                </c:pt>
                <c:pt idx="126263">
                  <c:v>-117.93649999999997</c:v>
                </c:pt>
                <c:pt idx="126264">
                  <c:v>-117.93449999999999</c:v>
                </c:pt>
                <c:pt idx="126265">
                  <c:v>-117.93249999999998</c:v>
                </c:pt>
                <c:pt idx="126266">
                  <c:v>-117.93049999999997</c:v>
                </c:pt>
                <c:pt idx="126267">
                  <c:v>-117.92849999999999</c:v>
                </c:pt>
                <c:pt idx="126268">
                  <c:v>-117.92649999999998</c:v>
                </c:pt>
                <c:pt idx="126269">
                  <c:v>-117.92449999999997</c:v>
                </c:pt>
                <c:pt idx="126270">
                  <c:v>-117.92249999999999</c:v>
                </c:pt>
                <c:pt idx="126271">
                  <c:v>-117.92049999999998</c:v>
                </c:pt>
                <c:pt idx="126272">
                  <c:v>-117.91849999999997</c:v>
                </c:pt>
                <c:pt idx="126273">
                  <c:v>-117.91649999999998</c:v>
                </c:pt>
                <c:pt idx="126274">
                  <c:v>-117.91449999999998</c:v>
                </c:pt>
                <c:pt idx="126275">
                  <c:v>-117.91249999999997</c:v>
                </c:pt>
                <c:pt idx="126276">
                  <c:v>-117.91049999999998</c:v>
                </c:pt>
                <c:pt idx="126277">
                  <c:v>-117.90849999999998</c:v>
                </c:pt>
                <c:pt idx="126278">
                  <c:v>-117.90649999999997</c:v>
                </c:pt>
                <c:pt idx="126279">
                  <c:v>-117.90449999999998</c:v>
                </c:pt>
                <c:pt idx="126280">
                  <c:v>-117.90249999999997</c:v>
                </c:pt>
                <c:pt idx="126281">
                  <c:v>-117.90049999999997</c:v>
                </c:pt>
                <c:pt idx="126282">
                  <c:v>-117.89849999999998</c:v>
                </c:pt>
                <c:pt idx="126283">
                  <c:v>-117.89649999999997</c:v>
                </c:pt>
                <c:pt idx="126284">
                  <c:v>-117.89449999999997</c:v>
                </c:pt>
                <c:pt idx="126285">
                  <c:v>-117.89249999999998</c:v>
                </c:pt>
                <c:pt idx="126286">
                  <c:v>-117.89049999999997</c:v>
                </c:pt>
                <c:pt idx="126287">
                  <c:v>-117.88849999999996</c:v>
                </c:pt>
                <c:pt idx="126288">
                  <c:v>-117.88649999999998</c:v>
                </c:pt>
                <c:pt idx="126289">
                  <c:v>-117.88449999999997</c:v>
                </c:pt>
                <c:pt idx="126290">
                  <c:v>-117.88249999999996</c:v>
                </c:pt>
                <c:pt idx="126291">
                  <c:v>-117.88049999999998</c:v>
                </c:pt>
                <c:pt idx="126292">
                  <c:v>-117.87849999999997</c:v>
                </c:pt>
                <c:pt idx="126293">
                  <c:v>-117.87649999999996</c:v>
                </c:pt>
                <c:pt idx="126294">
                  <c:v>-117.87449999999998</c:v>
                </c:pt>
                <c:pt idx="126295">
                  <c:v>-117.87249999999997</c:v>
                </c:pt>
                <c:pt idx="126296">
                  <c:v>-117.87049999999996</c:v>
                </c:pt>
                <c:pt idx="126297">
                  <c:v>-117.86849999999998</c:v>
                </c:pt>
                <c:pt idx="126298">
                  <c:v>-117.86649999999997</c:v>
                </c:pt>
                <c:pt idx="126299">
                  <c:v>-117.86449999999996</c:v>
                </c:pt>
                <c:pt idx="126300">
                  <c:v>-117.86249999999998</c:v>
                </c:pt>
                <c:pt idx="126301">
                  <c:v>-117.86049999999997</c:v>
                </c:pt>
                <c:pt idx="126302">
                  <c:v>-117.85849999999996</c:v>
                </c:pt>
                <c:pt idx="126303">
                  <c:v>-117.85649999999998</c:v>
                </c:pt>
                <c:pt idx="126304">
                  <c:v>-117.85449999999997</c:v>
                </c:pt>
                <c:pt idx="126305">
                  <c:v>-117.85249999999996</c:v>
                </c:pt>
                <c:pt idx="126306">
                  <c:v>-117.85049999999998</c:v>
                </c:pt>
                <c:pt idx="126307">
                  <c:v>-117.84849999999997</c:v>
                </c:pt>
                <c:pt idx="126308">
                  <c:v>-117.84649999999996</c:v>
                </c:pt>
                <c:pt idx="126309">
                  <c:v>-117.84449999999998</c:v>
                </c:pt>
                <c:pt idx="126310">
                  <c:v>-117.84249999999997</c:v>
                </c:pt>
                <c:pt idx="126311">
                  <c:v>-117.84049999999996</c:v>
                </c:pt>
                <c:pt idx="126312">
                  <c:v>-117.83849999999998</c:v>
                </c:pt>
                <c:pt idx="126313">
                  <c:v>-117.83649999999997</c:v>
                </c:pt>
                <c:pt idx="126314">
                  <c:v>-117.83449999999999</c:v>
                </c:pt>
                <c:pt idx="126315">
                  <c:v>-117.83249999999998</c:v>
                </c:pt>
                <c:pt idx="126316">
                  <c:v>-117.83049999999997</c:v>
                </c:pt>
                <c:pt idx="126317">
                  <c:v>-117.82849999999999</c:v>
                </c:pt>
                <c:pt idx="126318">
                  <c:v>-117.82649999999998</c:v>
                </c:pt>
                <c:pt idx="126319">
                  <c:v>-117.82449999999997</c:v>
                </c:pt>
                <c:pt idx="126320">
                  <c:v>-117.82249999999999</c:v>
                </c:pt>
                <c:pt idx="126321">
                  <c:v>-117.82049999999998</c:v>
                </c:pt>
                <c:pt idx="126322">
                  <c:v>-117.81849999999997</c:v>
                </c:pt>
                <c:pt idx="126323">
                  <c:v>-117.81649999999999</c:v>
                </c:pt>
                <c:pt idx="126324">
                  <c:v>-117.81449999999998</c:v>
                </c:pt>
                <c:pt idx="126325">
                  <c:v>-117.81249999999997</c:v>
                </c:pt>
                <c:pt idx="126326">
                  <c:v>-117.81049999999999</c:v>
                </c:pt>
                <c:pt idx="126327">
                  <c:v>-117.80849999999998</c:v>
                </c:pt>
                <c:pt idx="126328">
                  <c:v>-117.80649999999997</c:v>
                </c:pt>
                <c:pt idx="126329">
                  <c:v>-117.80449999999999</c:v>
                </c:pt>
                <c:pt idx="126330">
                  <c:v>-117.80249999999998</c:v>
                </c:pt>
                <c:pt idx="126331">
                  <c:v>-117.80049999999997</c:v>
                </c:pt>
                <c:pt idx="126332">
                  <c:v>-117.79849999999999</c:v>
                </c:pt>
                <c:pt idx="126333">
                  <c:v>-117.79649999999998</c:v>
                </c:pt>
                <c:pt idx="126334">
                  <c:v>-117.79449999999997</c:v>
                </c:pt>
                <c:pt idx="126335">
                  <c:v>-117.79249999999999</c:v>
                </c:pt>
                <c:pt idx="126336">
                  <c:v>-117.79049999999998</c:v>
                </c:pt>
                <c:pt idx="126337">
                  <c:v>-117.78849999999997</c:v>
                </c:pt>
                <c:pt idx="126338">
                  <c:v>-117.78649999999999</c:v>
                </c:pt>
                <c:pt idx="126339">
                  <c:v>-117.78449999999998</c:v>
                </c:pt>
                <c:pt idx="126340">
                  <c:v>-117.78249999999997</c:v>
                </c:pt>
                <c:pt idx="126341">
                  <c:v>-117.78049999999999</c:v>
                </c:pt>
                <c:pt idx="126342">
                  <c:v>-117.77849999999998</c:v>
                </c:pt>
                <c:pt idx="126343">
                  <c:v>-117.77649999999997</c:v>
                </c:pt>
                <c:pt idx="126344">
                  <c:v>-117.77449999999999</c:v>
                </c:pt>
                <c:pt idx="126345">
                  <c:v>-117.77249999999998</c:v>
                </c:pt>
                <c:pt idx="126346">
                  <c:v>-117.77049999999997</c:v>
                </c:pt>
                <c:pt idx="126347">
                  <c:v>-117.76849999999999</c:v>
                </c:pt>
                <c:pt idx="126348">
                  <c:v>-117.76649999999998</c:v>
                </c:pt>
                <c:pt idx="126349">
                  <c:v>-117.76449999999997</c:v>
                </c:pt>
                <c:pt idx="126350">
                  <c:v>-117.76249999999999</c:v>
                </c:pt>
                <c:pt idx="126351">
                  <c:v>-117.76049999999998</c:v>
                </c:pt>
                <c:pt idx="126352">
                  <c:v>-117.75849999999997</c:v>
                </c:pt>
                <c:pt idx="126353">
                  <c:v>-117.75649999999999</c:v>
                </c:pt>
                <c:pt idx="126354">
                  <c:v>-117.75449999999998</c:v>
                </c:pt>
                <c:pt idx="126355">
                  <c:v>-117.75249999999997</c:v>
                </c:pt>
                <c:pt idx="126356">
                  <c:v>-117.75049999999999</c:v>
                </c:pt>
                <c:pt idx="126357">
                  <c:v>-117.74849999999998</c:v>
                </c:pt>
                <c:pt idx="126358">
                  <c:v>-117.74649999999997</c:v>
                </c:pt>
                <c:pt idx="126359">
                  <c:v>-117.74449999999999</c:v>
                </c:pt>
                <c:pt idx="126360">
                  <c:v>-117.74249999999998</c:v>
                </c:pt>
                <c:pt idx="126361">
                  <c:v>-117.74049999999997</c:v>
                </c:pt>
                <c:pt idx="126362">
                  <c:v>-117.73849999999999</c:v>
                </c:pt>
                <c:pt idx="126363">
                  <c:v>-117.73649999999998</c:v>
                </c:pt>
                <c:pt idx="126364">
                  <c:v>-117.73449999999997</c:v>
                </c:pt>
                <c:pt idx="126365">
                  <c:v>-117.73249999999999</c:v>
                </c:pt>
                <c:pt idx="126366">
                  <c:v>-117.73049999999998</c:v>
                </c:pt>
                <c:pt idx="126367">
                  <c:v>-117.72849999999997</c:v>
                </c:pt>
                <c:pt idx="126368">
                  <c:v>-117.72649999999999</c:v>
                </c:pt>
                <c:pt idx="126369">
                  <c:v>-117.72449999999998</c:v>
                </c:pt>
                <c:pt idx="126370">
                  <c:v>-117.72249999999997</c:v>
                </c:pt>
                <c:pt idx="126371">
                  <c:v>-117.72049999999999</c:v>
                </c:pt>
                <c:pt idx="126372">
                  <c:v>-117.71849999999998</c:v>
                </c:pt>
                <c:pt idx="126373">
                  <c:v>-117.71649999999997</c:v>
                </c:pt>
                <c:pt idx="126374">
                  <c:v>-117.71449999999999</c:v>
                </c:pt>
                <c:pt idx="126375">
                  <c:v>-117.71249999999998</c:v>
                </c:pt>
                <c:pt idx="126376">
                  <c:v>-117.71049999999997</c:v>
                </c:pt>
                <c:pt idx="126377">
                  <c:v>-117.70849999999999</c:v>
                </c:pt>
                <c:pt idx="126378">
                  <c:v>-117.70649999999998</c:v>
                </c:pt>
                <c:pt idx="126379">
                  <c:v>-117.70449999999997</c:v>
                </c:pt>
                <c:pt idx="126380">
                  <c:v>-117.70249999999999</c:v>
                </c:pt>
                <c:pt idx="126381">
                  <c:v>-117.70049999999998</c:v>
                </c:pt>
                <c:pt idx="126382">
                  <c:v>-117.69849999999997</c:v>
                </c:pt>
                <c:pt idx="126383">
                  <c:v>-117.69649999999999</c:v>
                </c:pt>
                <c:pt idx="126384">
                  <c:v>-117.69449999999998</c:v>
                </c:pt>
                <c:pt idx="126385">
                  <c:v>-117.69249999999997</c:v>
                </c:pt>
                <c:pt idx="126386">
                  <c:v>-117.69049999999999</c:v>
                </c:pt>
                <c:pt idx="126387">
                  <c:v>-117.68849999999998</c:v>
                </c:pt>
                <c:pt idx="126388">
                  <c:v>-117.68649999999997</c:v>
                </c:pt>
                <c:pt idx="126389">
                  <c:v>-117.68449999999999</c:v>
                </c:pt>
                <c:pt idx="126390">
                  <c:v>-117.68249999999998</c:v>
                </c:pt>
                <c:pt idx="126391">
                  <c:v>-117.68049999999997</c:v>
                </c:pt>
                <c:pt idx="126392">
                  <c:v>-117.67849999999999</c:v>
                </c:pt>
                <c:pt idx="126393">
                  <c:v>-117.67649999999998</c:v>
                </c:pt>
                <c:pt idx="126394">
                  <c:v>-117.67449999999997</c:v>
                </c:pt>
                <c:pt idx="126395">
                  <c:v>-117.67249999999999</c:v>
                </c:pt>
                <c:pt idx="126396">
                  <c:v>-117.67049999999998</c:v>
                </c:pt>
                <c:pt idx="126397">
                  <c:v>-117.66849999999997</c:v>
                </c:pt>
                <c:pt idx="126398">
                  <c:v>-117.66649999999998</c:v>
                </c:pt>
                <c:pt idx="126399">
                  <c:v>-117.66449999999998</c:v>
                </c:pt>
                <c:pt idx="126400">
                  <c:v>-117.66249999999997</c:v>
                </c:pt>
                <c:pt idx="126401">
                  <c:v>-117.66049999999998</c:v>
                </c:pt>
                <c:pt idx="126402">
                  <c:v>-117.65849999999998</c:v>
                </c:pt>
                <c:pt idx="126403">
                  <c:v>-117.65649999999997</c:v>
                </c:pt>
                <c:pt idx="126404">
                  <c:v>-117.65449999999998</c:v>
                </c:pt>
                <c:pt idx="126405">
                  <c:v>-117.65249999999997</c:v>
                </c:pt>
                <c:pt idx="126406">
                  <c:v>-117.65049999999997</c:v>
                </c:pt>
                <c:pt idx="126407">
                  <c:v>-117.64849999999998</c:v>
                </c:pt>
                <c:pt idx="126408">
                  <c:v>-117.64649999999997</c:v>
                </c:pt>
                <c:pt idx="126409">
                  <c:v>-117.64449999999997</c:v>
                </c:pt>
                <c:pt idx="126410">
                  <c:v>-117.64249999999998</c:v>
                </c:pt>
                <c:pt idx="126411">
                  <c:v>-117.64049999999997</c:v>
                </c:pt>
                <c:pt idx="126412">
                  <c:v>-117.63849999999996</c:v>
                </c:pt>
                <c:pt idx="126413">
                  <c:v>-117.63649999999998</c:v>
                </c:pt>
                <c:pt idx="126414">
                  <c:v>-117.63449999999997</c:v>
                </c:pt>
                <c:pt idx="126415">
                  <c:v>-117.63249999999996</c:v>
                </c:pt>
                <c:pt idx="126416">
                  <c:v>-117.63049999999998</c:v>
                </c:pt>
                <c:pt idx="126417">
                  <c:v>-117.62849999999997</c:v>
                </c:pt>
                <c:pt idx="126418">
                  <c:v>-117.62649999999996</c:v>
                </c:pt>
                <c:pt idx="126419">
                  <c:v>-117.62449999999998</c:v>
                </c:pt>
                <c:pt idx="126420">
                  <c:v>-117.62249999999997</c:v>
                </c:pt>
                <c:pt idx="126421">
                  <c:v>-117.62049999999996</c:v>
                </c:pt>
                <c:pt idx="126422">
                  <c:v>-117.61849999999998</c:v>
                </c:pt>
                <c:pt idx="126423">
                  <c:v>-117.61649999999997</c:v>
                </c:pt>
                <c:pt idx="126424">
                  <c:v>-117.61449999999996</c:v>
                </c:pt>
                <c:pt idx="126425">
                  <c:v>-117.61249999999998</c:v>
                </c:pt>
                <c:pt idx="126426">
                  <c:v>-117.61049999999997</c:v>
                </c:pt>
                <c:pt idx="126427">
                  <c:v>-117.60849999999996</c:v>
                </c:pt>
                <c:pt idx="126428">
                  <c:v>-117.60649999999998</c:v>
                </c:pt>
                <c:pt idx="126429">
                  <c:v>-117.60449999999997</c:v>
                </c:pt>
                <c:pt idx="126430">
                  <c:v>-117.60249999999996</c:v>
                </c:pt>
                <c:pt idx="126431">
                  <c:v>-117.60049999999998</c:v>
                </c:pt>
                <c:pt idx="126432">
                  <c:v>-117.59849999999997</c:v>
                </c:pt>
                <c:pt idx="126433">
                  <c:v>-117.59649999999996</c:v>
                </c:pt>
                <c:pt idx="126434">
                  <c:v>-117.59449999999998</c:v>
                </c:pt>
                <c:pt idx="126435">
                  <c:v>-117.59249999999997</c:v>
                </c:pt>
                <c:pt idx="126436">
                  <c:v>-117.59049999999996</c:v>
                </c:pt>
                <c:pt idx="126437">
                  <c:v>-117.58849999999998</c:v>
                </c:pt>
                <c:pt idx="126438">
                  <c:v>-117.58649999999997</c:v>
                </c:pt>
                <c:pt idx="126439">
                  <c:v>-117.58449999999999</c:v>
                </c:pt>
                <c:pt idx="126440">
                  <c:v>-117.58249999999998</c:v>
                </c:pt>
                <c:pt idx="126441">
                  <c:v>-117.58049999999997</c:v>
                </c:pt>
                <c:pt idx="126442">
                  <c:v>-117.57849999999999</c:v>
                </c:pt>
                <c:pt idx="126443">
                  <c:v>-117.57649999999998</c:v>
                </c:pt>
                <c:pt idx="126444">
                  <c:v>-117.57449999999997</c:v>
                </c:pt>
                <c:pt idx="126445">
                  <c:v>-117.57249999999999</c:v>
                </c:pt>
                <c:pt idx="126446">
                  <c:v>-117.57049999999998</c:v>
                </c:pt>
                <c:pt idx="126447">
                  <c:v>-117.56849999999997</c:v>
                </c:pt>
                <c:pt idx="126448">
                  <c:v>-117.56649999999999</c:v>
                </c:pt>
                <c:pt idx="126449">
                  <c:v>-117.56449999999998</c:v>
                </c:pt>
                <c:pt idx="126450">
                  <c:v>-117.56249999999997</c:v>
                </c:pt>
                <c:pt idx="126451">
                  <c:v>-117.56049999999999</c:v>
                </c:pt>
                <c:pt idx="126452">
                  <c:v>-117.55849999999998</c:v>
                </c:pt>
                <c:pt idx="126453">
                  <c:v>-117.55649999999997</c:v>
                </c:pt>
                <c:pt idx="126454">
                  <c:v>-117.55449999999999</c:v>
                </c:pt>
                <c:pt idx="126455">
                  <c:v>-117.55249999999998</c:v>
                </c:pt>
                <c:pt idx="126456">
                  <c:v>-117.55049999999997</c:v>
                </c:pt>
                <c:pt idx="126457">
                  <c:v>-117.54849999999999</c:v>
                </c:pt>
                <c:pt idx="126458">
                  <c:v>-117.54649999999998</c:v>
                </c:pt>
                <c:pt idx="126459">
                  <c:v>-117.54449999999997</c:v>
                </c:pt>
                <c:pt idx="126460">
                  <c:v>-117.54249999999999</c:v>
                </c:pt>
                <c:pt idx="126461">
                  <c:v>-117.54049999999998</c:v>
                </c:pt>
                <c:pt idx="126462">
                  <c:v>-117.53849999999997</c:v>
                </c:pt>
                <c:pt idx="126463">
                  <c:v>-117.53649999999999</c:v>
                </c:pt>
                <c:pt idx="126464">
                  <c:v>-117.53449999999998</c:v>
                </c:pt>
                <c:pt idx="126465">
                  <c:v>-117.53249999999997</c:v>
                </c:pt>
                <c:pt idx="126466">
                  <c:v>-117.53049999999999</c:v>
                </c:pt>
                <c:pt idx="126467">
                  <c:v>-117.52849999999998</c:v>
                </c:pt>
                <c:pt idx="126468">
                  <c:v>-117.52649999999997</c:v>
                </c:pt>
                <c:pt idx="126469">
                  <c:v>-117.52449999999999</c:v>
                </c:pt>
                <c:pt idx="126470">
                  <c:v>-117.52249999999998</c:v>
                </c:pt>
                <c:pt idx="126471">
                  <c:v>-117.52049999999997</c:v>
                </c:pt>
                <c:pt idx="126472">
                  <c:v>-117.51849999999999</c:v>
                </c:pt>
                <c:pt idx="126473">
                  <c:v>-117.51649999999998</c:v>
                </c:pt>
                <c:pt idx="126474">
                  <c:v>-117.51449999999997</c:v>
                </c:pt>
                <c:pt idx="126475">
                  <c:v>-117.51249999999999</c:v>
                </c:pt>
                <c:pt idx="126476">
                  <c:v>-117.51049999999998</c:v>
                </c:pt>
                <c:pt idx="126477">
                  <c:v>-117.50849999999997</c:v>
                </c:pt>
                <c:pt idx="126478">
                  <c:v>-117.50649999999999</c:v>
                </c:pt>
                <c:pt idx="126479">
                  <c:v>-117.50449999999998</c:v>
                </c:pt>
                <c:pt idx="126480">
                  <c:v>-117.50249999999997</c:v>
                </c:pt>
                <c:pt idx="126481">
                  <c:v>-117.50049999999999</c:v>
                </c:pt>
                <c:pt idx="126482">
                  <c:v>-117.49849999999998</c:v>
                </c:pt>
                <c:pt idx="126483">
                  <c:v>-117.49649999999997</c:v>
                </c:pt>
                <c:pt idx="126484">
                  <c:v>-117.49449999999999</c:v>
                </c:pt>
                <c:pt idx="126485">
                  <c:v>-117.49249999999998</c:v>
                </c:pt>
                <c:pt idx="126486">
                  <c:v>-117.49049999999997</c:v>
                </c:pt>
                <c:pt idx="126487">
                  <c:v>-117.48849999999999</c:v>
                </c:pt>
                <c:pt idx="126488">
                  <c:v>-117.48649999999998</c:v>
                </c:pt>
                <c:pt idx="126489">
                  <c:v>-117.48449999999997</c:v>
                </c:pt>
                <c:pt idx="126490">
                  <c:v>-117.48249999999999</c:v>
                </c:pt>
                <c:pt idx="126491">
                  <c:v>-117.48049999999998</c:v>
                </c:pt>
                <c:pt idx="126492">
                  <c:v>-117.47849999999997</c:v>
                </c:pt>
                <c:pt idx="126493">
                  <c:v>-117.47649999999999</c:v>
                </c:pt>
                <c:pt idx="126494">
                  <c:v>-117.47449999999998</c:v>
                </c:pt>
                <c:pt idx="126495">
                  <c:v>-117.47249999999997</c:v>
                </c:pt>
                <c:pt idx="126496">
                  <c:v>-117.47049999999999</c:v>
                </c:pt>
                <c:pt idx="126497">
                  <c:v>-117.46849999999998</c:v>
                </c:pt>
                <c:pt idx="126498">
                  <c:v>-117.46649999999997</c:v>
                </c:pt>
                <c:pt idx="126499">
                  <c:v>-117.46449999999999</c:v>
                </c:pt>
                <c:pt idx="126500">
                  <c:v>-117.46249999999998</c:v>
                </c:pt>
                <c:pt idx="126501">
                  <c:v>-117.46049999999997</c:v>
                </c:pt>
                <c:pt idx="126502">
                  <c:v>-117.45849999999999</c:v>
                </c:pt>
                <c:pt idx="126503">
                  <c:v>-117.45649999999998</c:v>
                </c:pt>
                <c:pt idx="126504">
                  <c:v>-117.45449999999997</c:v>
                </c:pt>
                <c:pt idx="126505">
                  <c:v>-117.45249999999999</c:v>
                </c:pt>
                <c:pt idx="126506">
                  <c:v>-117.45049999999998</c:v>
                </c:pt>
                <c:pt idx="126507">
                  <c:v>-117.44849999999997</c:v>
                </c:pt>
                <c:pt idx="126508">
                  <c:v>-117.44649999999999</c:v>
                </c:pt>
                <c:pt idx="126509">
                  <c:v>-117.44449999999998</c:v>
                </c:pt>
                <c:pt idx="126510">
                  <c:v>-117.44249999999997</c:v>
                </c:pt>
                <c:pt idx="126511">
                  <c:v>-117.44049999999999</c:v>
                </c:pt>
                <c:pt idx="126512">
                  <c:v>-117.43849999999998</c:v>
                </c:pt>
                <c:pt idx="126513">
                  <c:v>-117.43649999999997</c:v>
                </c:pt>
                <c:pt idx="126514">
                  <c:v>-117.43449999999999</c:v>
                </c:pt>
                <c:pt idx="126515">
                  <c:v>-117.43249999999998</c:v>
                </c:pt>
                <c:pt idx="126516">
                  <c:v>-117.43049999999997</c:v>
                </c:pt>
                <c:pt idx="126517">
                  <c:v>-117.42849999999999</c:v>
                </c:pt>
                <c:pt idx="126518">
                  <c:v>-117.42649999999998</c:v>
                </c:pt>
                <c:pt idx="126519">
                  <c:v>-117.42449999999997</c:v>
                </c:pt>
                <c:pt idx="126520">
                  <c:v>-117.42249999999999</c:v>
                </c:pt>
                <c:pt idx="126521">
                  <c:v>-117.42049999999998</c:v>
                </c:pt>
                <c:pt idx="126522">
                  <c:v>-117.41849999999997</c:v>
                </c:pt>
                <c:pt idx="126523">
                  <c:v>-117.41649999999998</c:v>
                </c:pt>
                <c:pt idx="126524">
                  <c:v>-117.41449999999998</c:v>
                </c:pt>
                <c:pt idx="126525">
                  <c:v>-117.41249999999997</c:v>
                </c:pt>
                <c:pt idx="126526">
                  <c:v>-117.41049999999998</c:v>
                </c:pt>
                <c:pt idx="126527">
                  <c:v>-117.40849999999998</c:v>
                </c:pt>
                <c:pt idx="126528">
                  <c:v>-117.40649999999997</c:v>
                </c:pt>
                <c:pt idx="126529">
                  <c:v>-117.40449999999998</c:v>
                </c:pt>
                <c:pt idx="126530">
                  <c:v>-117.40249999999997</c:v>
                </c:pt>
                <c:pt idx="126531">
                  <c:v>-117.40049999999997</c:v>
                </c:pt>
                <c:pt idx="126532">
                  <c:v>-117.39849999999998</c:v>
                </c:pt>
                <c:pt idx="126533">
                  <c:v>-117.39649999999997</c:v>
                </c:pt>
                <c:pt idx="126534">
                  <c:v>-117.39449999999997</c:v>
                </c:pt>
                <c:pt idx="126535">
                  <c:v>-117.39249999999998</c:v>
                </c:pt>
                <c:pt idx="126536">
                  <c:v>-117.39049999999997</c:v>
                </c:pt>
                <c:pt idx="126537">
                  <c:v>-117.38849999999996</c:v>
                </c:pt>
                <c:pt idx="126538">
                  <c:v>-117.38649999999998</c:v>
                </c:pt>
                <c:pt idx="126539">
                  <c:v>-117.38449999999997</c:v>
                </c:pt>
                <c:pt idx="126540">
                  <c:v>-117.38249999999996</c:v>
                </c:pt>
                <c:pt idx="126541">
                  <c:v>-117.38049999999998</c:v>
                </c:pt>
                <c:pt idx="126542">
                  <c:v>-117.37849999999997</c:v>
                </c:pt>
                <c:pt idx="126543">
                  <c:v>-117.37649999999996</c:v>
                </c:pt>
                <c:pt idx="126544">
                  <c:v>-117.37449999999998</c:v>
                </c:pt>
                <c:pt idx="126545">
                  <c:v>-117.37249999999997</c:v>
                </c:pt>
                <c:pt idx="126546">
                  <c:v>-117.37049999999996</c:v>
                </c:pt>
                <c:pt idx="126547">
                  <c:v>-117.36849999999998</c:v>
                </c:pt>
                <c:pt idx="126548">
                  <c:v>-117.36649999999997</c:v>
                </c:pt>
                <c:pt idx="126549">
                  <c:v>-117.36449999999996</c:v>
                </c:pt>
                <c:pt idx="126550">
                  <c:v>-117.36249999999998</c:v>
                </c:pt>
                <c:pt idx="126551">
                  <c:v>-117.36049999999997</c:v>
                </c:pt>
                <c:pt idx="126552">
                  <c:v>-117.35849999999996</c:v>
                </c:pt>
                <c:pt idx="126553">
                  <c:v>-117.35649999999998</c:v>
                </c:pt>
                <c:pt idx="126554">
                  <c:v>-117.35449999999997</c:v>
                </c:pt>
                <c:pt idx="126555">
                  <c:v>-117.35249999999996</c:v>
                </c:pt>
                <c:pt idx="126556">
                  <c:v>-117.35049999999998</c:v>
                </c:pt>
                <c:pt idx="126557">
                  <c:v>-117.34849999999997</c:v>
                </c:pt>
                <c:pt idx="126558">
                  <c:v>-117.34649999999996</c:v>
                </c:pt>
                <c:pt idx="126559">
                  <c:v>-117.34449999999998</c:v>
                </c:pt>
                <c:pt idx="126560">
                  <c:v>-117.34249999999997</c:v>
                </c:pt>
                <c:pt idx="126561">
                  <c:v>-117.34049999999996</c:v>
                </c:pt>
                <c:pt idx="126562">
                  <c:v>-117.33849999999998</c:v>
                </c:pt>
                <c:pt idx="126563">
                  <c:v>-117.33649999999997</c:v>
                </c:pt>
                <c:pt idx="126564">
                  <c:v>-117.33449999999999</c:v>
                </c:pt>
                <c:pt idx="126565">
                  <c:v>-117.33249999999998</c:v>
                </c:pt>
                <c:pt idx="126566">
                  <c:v>-117.33049999999997</c:v>
                </c:pt>
                <c:pt idx="126567">
                  <c:v>-117.32849999999999</c:v>
                </c:pt>
                <c:pt idx="126568">
                  <c:v>-117.32649999999998</c:v>
                </c:pt>
                <c:pt idx="126569">
                  <c:v>-117.32449999999997</c:v>
                </c:pt>
                <c:pt idx="126570">
                  <c:v>-117.32249999999999</c:v>
                </c:pt>
                <c:pt idx="126571">
                  <c:v>-117.32049999999998</c:v>
                </c:pt>
                <c:pt idx="126572">
                  <c:v>-117.31849999999997</c:v>
                </c:pt>
                <c:pt idx="126573">
                  <c:v>-117.31649999999999</c:v>
                </c:pt>
                <c:pt idx="126574">
                  <c:v>-117.31449999999998</c:v>
                </c:pt>
                <c:pt idx="126575">
                  <c:v>-117.31249999999997</c:v>
                </c:pt>
                <c:pt idx="126576">
                  <c:v>-117.31049999999999</c:v>
                </c:pt>
                <c:pt idx="126577">
                  <c:v>-117.30849999999998</c:v>
                </c:pt>
                <c:pt idx="126578">
                  <c:v>-117.30649999999997</c:v>
                </c:pt>
                <c:pt idx="126579">
                  <c:v>-117.30449999999999</c:v>
                </c:pt>
                <c:pt idx="126580">
                  <c:v>-117.30249999999998</c:v>
                </c:pt>
                <c:pt idx="126581">
                  <c:v>-117.30049999999997</c:v>
                </c:pt>
                <c:pt idx="126582">
                  <c:v>-117.29849999999999</c:v>
                </c:pt>
                <c:pt idx="126583">
                  <c:v>-117.29649999999998</c:v>
                </c:pt>
                <c:pt idx="126584">
                  <c:v>-117.29449999999997</c:v>
                </c:pt>
                <c:pt idx="126585">
                  <c:v>-117.29249999999999</c:v>
                </c:pt>
                <c:pt idx="126586">
                  <c:v>-117.29049999999998</c:v>
                </c:pt>
                <c:pt idx="126587">
                  <c:v>-117.28849999999997</c:v>
                </c:pt>
                <c:pt idx="126588">
                  <c:v>-117.28649999999999</c:v>
                </c:pt>
                <c:pt idx="126589">
                  <c:v>-117.28449999999998</c:v>
                </c:pt>
                <c:pt idx="126590">
                  <c:v>-117.28249999999997</c:v>
                </c:pt>
                <c:pt idx="126591">
                  <c:v>-117.28049999999999</c:v>
                </c:pt>
                <c:pt idx="126592">
                  <c:v>-117.27849999999998</c:v>
                </c:pt>
                <c:pt idx="126593">
                  <c:v>-117.27649999999997</c:v>
                </c:pt>
                <c:pt idx="126594">
                  <c:v>-117.27449999999999</c:v>
                </c:pt>
                <c:pt idx="126595">
                  <c:v>-117.27249999999998</c:v>
                </c:pt>
                <c:pt idx="126596">
                  <c:v>-117.27049999999997</c:v>
                </c:pt>
                <c:pt idx="126597">
                  <c:v>-117.26849999999999</c:v>
                </c:pt>
                <c:pt idx="126598">
                  <c:v>-117.26649999999998</c:v>
                </c:pt>
                <c:pt idx="126599">
                  <c:v>-117.26449999999997</c:v>
                </c:pt>
                <c:pt idx="126600">
                  <c:v>-117.26249999999999</c:v>
                </c:pt>
                <c:pt idx="126601">
                  <c:v>-117.26049999999998</c:v>
                </c:pt>
                <c:pt idx="126602">
                  <c:v>-117.25849999999997</c:v>
                </c:pt>
                <c:pt idx="126603">
                  <c:v>-117.25649999999999</c:v>
                </c:pt>
                <c:pt idx="126604">
                  <c:v>-117.25449999999998</c:v>
                </c:pt>
                <c:pt idx="126605">
                  <c:v>-117.25249999999997</c:v>
                </c:pt>
                <c:pt idx="126606">
                  <c:v>-117.25049999999999</c:v>
                </c:pt>
                <c:pt idx="126607">
                  <c:v>-117.24849999999998</c:v>
                </c:pt>
                <c:pt idx="126608">
                  <c:v>-117.24649999999997</c:v>
                </c:pt>
                <c:pt idx="126609">
                  <c:v>-117.24449999999999</c:v>
                </c:pt>
                <c:pt idx="126610">
                  <c:v>-117.24249999999998</c:v>
                </c:pt>
                <c:pt idx="126611">
                  <c:v>-117.24049999999997</c:v>
                </c:pt>
                <c:pt idx="126612">
                  <c:v>-117.23849999999999</c:v>
                </c:pt>
                <c:pt idx="126613">
                  <c:v>-117.23649999999998</c:v>
                </c:pt>
                <c:pt idx="126614">
                  <c:v>-117.23449999999997</c:v>
                </c:pt>
                <c:pt idx="126615">
                  <c:v>-117.23249999999999</c:v>
                </c:pt>
                <c:pt idx="126616">
                  <c:v>-117.23049999999998</c:v>
                </c:pt>
                <c:pt idx="126617">
                  <c:v>-117.22849999999997</c:v>
                </c:pt>
                <c:pt idx="126618">
                  <c:v>-117.22649999999999</c:v>
                </c:pt>
                <c:pt idx="126619">
                  <c:v>-117.22449999999998</c:v>
                </c:pt>
                <c:pt idx="126620">
                  <c:v>-117.22249999999997</c:v>
                </c:pt>
                <c:pt idx="126621">
                  <c:v>-117.22049999999999</c:v>
                </c:pt>
                <c:pt idx="126622">
                  <c:v>-117.21849999999998</c:v>
                </c:pt>
                <c:pt idx="126623">
                  <c:v>-117.21649999999997</c:v>
                </c:pt>
                <c:pt idx="126624">
                  <c:v>-117.21449999999999</c:v>
                </c:pt>
                <c:pt idx="126625">
                  <c:v>-117.21249999999998</c:v>
                </c:pt>
                <c:pt idx="126626">
                  <c:v>-117.21049999999997</c:v>
                </c:pt>
                <c:pt idx="126627">
                  <c:v>-117.20849999999999</c:v>
                </c:pt>
                <c:pt idx="126628">
                  <c:v>-117.20649999999998</c:v>
                </c:pt>
                <c:pt idx="126629">
                  <c:v>-117.20449999999997</c:v>
                </c:pt>
                <c:pt idx="126630">
                  <c:v>-117.20249999999999</c:v>
                </c:pt>
                <c:pt idx="126631">
                  <c:v>-117.20049999999998</c:v>
                </c:pt>
                <c:pt idx="126632">
                  <c:v>-117.19849999999997</c:v>
                </c:pt>
                <c:pt idx="126633">
                  <c:v>-117.19649999999999</c:v>
                </c:pt>
                <c:pt idx="126634">
                  <c:v>-117.19449999999998</c:v>
                </c:pt>
                <c:pt idx="126635">
                  <c:v>-117.19249999999997</c:v>
                </c:pt>
                <c:pt idx="126636">
                  <c:v>-117.19049999999999</c:v>
                </c:pt>
                <c:pt idx="126637">
                  <c:v>-117.18849999999998</c:v>
                </c:pt>
                <c:pt idx="126638">
                  <c:v>-117.18649999999997</c:v>
                </c:pt>
                <c:pt idx="126639">
                  <c:v>-117.18449999999999</c:v>
                </c:pt>
                <c:pt idx="126640">
                  <c:v>-117.18249999999998</c:v>
                </c:pt>
                <c:pt idx="126641">
                  <c:v>-117.18049999999997</c:v>
                </c:pt>
                <c:pt idx="126642">
                  <c:v>-117.17849999999999</c:v>
                </c:pt>
                <c:pt idx="126643">
                  <c:v>-117.17649999999998</c:v>
                </c:pt>
                <c:pt idx="126644">
                  <c:v>-117.17449999999997</c:v>
                </c:pt>
                <c:pt idx="126645">
                  <c:v>-117.17249999999999</c:v>
                </c:pt>
                <c:pt idx="126646">
                  <c:v>-117.17049999999998</c:v>
                </c:pt>
                <c:pt idx="126647">
                  <c:v>-117.16849999999997</c:v>
                </c:pt>
                <c:pt idx="126648">
                  <c:v>-117.16649999999998</c:v>
                </c:pt>
                <c:pt idx="126649">
                  <c:v>-117.16449999999998</c:v>
                </c:pt>
                <c:pt idx="126650">
                  <c:v>-117.16249999999997</c:v>
                </c:pt>
                <c:pt idx="126651">
                  <c:v>-117.16049999999998</c:v>
                </c:pt>
                <c:pt idx="126652">
                  <c:v>-117.15849999999998</c:v>
                </c:pt>
                <c:pt idx="126653">
                  <c:v>-117.15649999999997</c:v>
                </c:pt>
                <c:pt idx="126654">
                  <c:v>-117.15449999999998</c:v>
                </c:pt>
                <c:pt idx="126655">
                  <c:v>-117.15249999999997</c:v>
                </c:pt>
                <c:pt idx="126656">
                  <c:v>-117.15049999999997</c:v>
                </c:pt>
                <c:pt idx="126657">
                  <c:v>-117.14849999999998</c:v>
                </c:pt>
                <c:pt idx="126658">
                  <c:v>-117.14649999999997</c:v>
                </c:pt>
                <c:pt idx="126659">
                  <c:v>-117.14449999999997</c:v>
                </c:pt>
                <c:pt idx="126660">
                  <c:v>-117.14249999999998</c:v>
                </c:pt>
                <c:pt idx="126661">
                  <c:v>-117.14049999999997</c:v>
                </c:pt>
                <c:pt idx="126662">
                  <c:v>-117.13849999999996</c:v>
                </c:pt>
                <c:pt idx="126663">
                  <c:v>-117.13649999999998</c:v>
                </c:pt>
                <c:pt idx="126664">
                  <c:v>-117.13449999999997</c:v>
                </c:pt>
                <c:pt idx="126665">
                  <c:v>-117.13249999999996</c:v>
                </c:pt>
                <c:pt idx="126666">
                  <c:v>-117.13049999999998</c:v>
                </c:pt>
                <c:pt idx="126667">
                  <c:v>-117.12849999999997</c:v>
                </c:pt>
                <c:pt idx="126668">
                  <c:v>-117.12649999999996</c:v>
                </c:pt>
                <c:pt idx="126669">
                  <c:v>-117.12449999999998</c:v>
                </c:pt>
                <c:pt idx="126670">
                  <c:v>-117.12249999999997</c:v>
                </c:pt>
                <c:pt idx="126671">
                  <c:v>-117.12049999999996</c:v>
                </c:pt>
                <c:pt idx="126672">
                  <c:v>-117.11849999999998</c:v>
                </c:pt>
                <c:pt idx="126673">
                  <c:v>-117.11649999999997</c:v>
                </c:pt>
                <c:pt idx="126674">
                  <c:v>-117.11449999999996</c:v>
                </c:pt>
                <c:pt idx="126675">
                  <c:v>-117.11249999999998</c:v>
                </c:pt>
                <c:pt idx="126676">
                  <c:v>-117.11049999999997</c:v>
                </c:pt>
                <c:pt idx="126677">
                  <c:v>-117.10849999999996</c:v>
                </c:pt>
                <c:pt idx="126678">
                  <c:v>-117.10649999999998</c:v>
                </c:pt>
                <c:pt idx="126679">
                  <c:v>-117.10449999999997</c:v>
                </c:pt>
                <c:pt idx="126680">
                  <c:v>-117.10249999999996</c:v>
                </c:pt>
                <c:pt idx="126681">
                  <c:v>-117.10049999999998</c:v>
                </c:pt>
                <c:pt idx="126682">
                  <c:v>-117.09849999999997</c:v>
                </c:pt>
                <c:pt idx="126683">
                  <c:v>-117.09649999999996</c:v>
                </c:pt>
                <c:pt idx="126684">
                  <c:v>-117.09449999999998</c:v>
                </c:pt>
                <c:pt idx="126685">
                  <c:v>-117.09249999999997</c:v>
                </c:pt>
                <c:pt idx="126686">
                  <c:v>-117.09049999999996</c:v>
                </c:pt>
                <c:pt idx="126687">
                  <c:v>-117.08849999999998</c:v>
                </c:pt>
                <c:pt idx="126688">
                  <c:v>-117.08649999999997</c:v>
                </c:pt>
                <c:pt idx="126689">
                  <c:v>-117.08449999999999</c:v>
                </c:pt>
                <c:pt idx="126690">
                  <c:v>-117.08249999999998</c:v>
                </c:pt>
                <c:pt idx="126691">
                  <c:v>-117.08049999999997</c:v>
                </c:pt>
                <c:pt idx="126692">
                  <c:v>-117.07849999999999</c:v>
                </c:pt>
                <c:pt idx="126693">
                  <c:v>-117.07649999999998</c:v>
                </c:pt>
                <c:pt idx="126694">
                  <c:v>-117.07449999999997</c:v>
                </c:pt>
                <c:pt idx="126695">
                  <c:v>-117.07249999999999</c:v>
                </c:pt>
                <c:pt idx="126696">
                  <c:v>-117.07049999999998</c:v>
                </c:pt>
                <c:pt idx="126697">
                  <c:v>-117.06849999999997</c:v>
                </c:pt>
                <c:pt idx="126698">
                  <c:v>-117.06649999999999</c:v>
                </c:pt>
                <c:pt idx="126699">
                  <c:v>-117.06449999999998</c:v>
                </c:pt>
                <c:pt idx="126700">
                  <c:v>-117.06249999999997</c:v>
                </c:pt>
                <c:pt idx="126701">
                  <c:v>-117.06049999999999</c:v>
                </c:pt>
                <c:pt idx="126702">
                  <c:v>-117.05849999999998</c:v>
                </c:pt>
                <c:pt idx="126703">
                  <c:v>-117.05649999999997</c:v>
                </c:pt>
                <c:pt idx="126704">
                  <c:v>-117.05449999999999</c:v>
                </c:pt>
                <c:pt idx="126705">
                  <c:v>-117.05249999999998</c:v>
                </c:pt>
                <c:pt idx="126706">
                  <c:v>-117.05049999999997</c:v>
                </c:pt>
                <c:pt idx="126707">
                  <c:v>-117.04849999999999</c:v>
                </c:pt>
                <c:pt idx="126708">
                  <c:v>-117.04649999999998</c:v>
                </c:pt>
                <c:pt idx="126709">
                  <c:v>-117.04449999999997</c:v>
                </c:pt>
                <c:pt idx="126710">
                  <c:v>-117.04249999999999</c:v>
                </c:pt>
                <c:pt idx="126711">
                  <c:v>-117.04049999999998</c:v>
                </c:pt>
                <c:pt idx="126712">
                  <c:v>-117.03849999999997</c:v>
                </c:pt>
                <c:pt idx="126713">
                  <c:v>-117.03649999999999</c:v>
                </c:pt>
                <c:pt idx="126714">
                  <c:v>-117.03449999999998</c:v>
                </c:pt>
                <c:pt idx="126715">
                  <c:v>-117.03249999999997</c:v>
                </c:pt>
                <c:pt idx="126716">
                  <c:v>-117.03049999999999</c:v>
                </c:pt>
                <c:pt idx="126717">
                  <c:v>-117.02849999999998</c:v>
                </c:pt>
                <c:pt idx="126718">
                  <c:v>-117.02649999999997</c:v>
                </c:pt>
                <c:pt idx="126719">
                  <c:v>-117.02449999999999</c:v>
                </c:pt>
                <c:pt idx="126720">
                  <c:v>-117.02249999999998</c:v>
                </c:pt>
                <c:pt idx="126721">
                  <c:v>-117.02049999999997</c:v>
                </c:pt>
                <c:pt idx="126722">
                  <c:v>-117.01849999999999</c:v>
                </c:pt>
                <c:pt idx="126723">
                  <c:v>-117.01649999999998</c:v>
                </c:pt>
                <c:pt idx="126724">
                  <c:v>-117.01449999999997</c:v>
                </c:pt>
                <c:pt idx="126725">
                  <c:v>-117.01249999999999</c:v>
                </c:pt>
                <c:pt idx="126726">
                  <c:v>-117.01049999999998</c:v>
                </c:pt>
                <c:pt idx="126727">
                  <c:v>-117.00849999999997</c:v>
                </c:pt>
                <c:pt idx="126728">
                  <c:v>-117.00649999999999</c:v>
                </c:pt>
                <c:pt idx="126729">
                  <c:v>-117.00449999999998</c:v>
                </c:pt>
                <c:pt idx="126730">
                  <c:v>-117.00249999999997</c:v>
                </c:pt>
                <c:pt idx="126731">
                  <c:v>-117.00049999999999</c:v>
                </c:pt>
                <c:pt idx="126732">
                  <c:v>-116.99849999999998</c:v>
                </c:pt>
                <c:pt idx="126733">
                  <c:v>-116.99649999999997</c:v>
                </c:pt>
                <c:pt idx="126734">
                  <c:v>-116.99449999999999</c:v>
                </c:pt>
                <c:pt idx="126735">
                  <c:v>-116.99249999999998</c:v>
                </c:pt>
                <c:pt idx="126736">
                  <c:v>-116.99049999999997</c:v>
                </c:pt>
                <c:pt idx="126737">
                  <c:v>-116.98849999999999</c:v>
                </c:pt>
                <c:pt idx="126738">
                  <c:v>-116.98649999999998</c:v>
                </c:pt>
                <c:pt idx="126739">
                  <c:v>-116.98449999999997</c:v>
                </c:pt>
                <c:pt idx="126740">
                  <c:v>-116.98249999999999</c:v>
                </c:pt>
                <c:pt idx="126741">
                  <c:v>-116.98049999999998</c:v>
                </c:pt>
                <c:pt idx="126742">
                  <c:v>-116.97849999999997</c:v>
                </c:pt>
                <c:pt idx="126743">
                  <c:v>-116.97649999999999</c:v>
                </c:pt>
                <c:pt idx="126744">
                  <c:v>-116.97449999999998</c:v>
                </c:pt>
                <c:pt idx="126745">
                  <c:v>-116.97249999999997</c:v>
                </c:pt>
                <c:pt idx="126746">
                  <c:v>-116.97049999999999</c:v>
                </c:pt>
                <c:pt idx="126747">
                  <c:v>-116.96849999999998</c:v>
                </c:pt>
                <c:pt idx="126748">
                  <c:v>-116.96649999999997</c:v>
                </c:pt>
                <c:pt idx="126749">
                  <c:v>-116.96449999999999</c:v>
                </c:pt>
                <c:pt idx="126750">
                  <c:v>-116.96249999999998</c:v>
                </c:pt>
                <c:pt idx="126751">
                  <c:v>-116.96049999999997</c:v>
                </c:pt>
                <c:pt idx="126752">
                  <c:v>-116.95849999999999</c:v>
                </c:pt>
                <c:pt idx="126753">
                  <c:v>-116.95649999999998</c:v>
                </c:pt>
                <c:pt idx="126754">
                  <c:v>-116.95449999999997</c:v>
                </c:pt>
                <c:pt idx="126755">
                  <c:v>-116.95249999999999</c:v>
                </c:pt>
                <c:pt idx="126756">
                  <c:v>-116.95049999999998</c:v>
                </c:pt>
                <c:pt idx="126757">
                  <c:v>-116.94849999999997</c:v>
                </c:pt>
                <c:pt idx="126758">
                  <c:v>-116.94649999999999</c:v>
                </c:pt>
                <c:pt idx="126759">
                  <c:v>-116.94449999999998</c:v>
                </c:pt>
                <c:pt idx="126760">
                  <c:v>-116.94249999999997</c:v>
                </c:pt>
                <c:pt idx="126761">
                  <c:v>-116.94049999999999</c:v>
                </c:pt>
                <c:pt idx="126762">
                  <c:v>-116.93849999999998</c:v>
                </c:pt>
                <c:pt idx="126763">
                  <c:v>-116.93649999999997</c:v>
                </c:pt>
                <c:pt idx="126764">
                  <c:v>-116.93449999999999</c:v>
                </c:pt>
                <c:pt idx="126765">
                  <c:v>-116.93249999999998</c:v>
                </c:pt>
                <c:pt idx="126766">
                  <c:v>-116.93049999999997</c:v>
                </c:pt>
                <c:pt idx="126767">
                  <c:v>-116.92849999999999</c:v>
                </c:pt>
                <c:pt idx="126768">
                  <c:v>-116.92649999999998</c:v>
                </c:pt>
                <c:pt idx="126769">
                  <c:v>-116.92449999999997</c:v>
                </c:pt>
                <c:pt idx="126770">
                  <c:v>-116.92249999999999</c:v>
                </c:pt>
                <c:pt idx="126771">
                  <c:v>-116.92049999999998</c:v>
                </c:pt>
                <c:pt idx="126772">
                  <c:v>-116.91849999999997</c:v>
                </c:pt>
                <c:pt idx="126773">
                  <c:v>-116.91649999999998</c:v>
                </c:pt>
                <c:pt idx="126774">
                  <c:v>-116.91449999999998</c:v>
                </c:pt>
                <c:pt idx="126775">
                  <c:v>-116.91249999999997</c:v>
                </c:pt>
                <c:pt idx="126776">
                  <c:v>-116.91049999999998</c:v>
                </c:pt>
                <c:pt idx="126777">
                  <c:v>-116.90849999999998</c:v>
                </c:pt>
                <c:pt idx="126778">
                  <c:v>-116.90649999999997</c:v>
                </c:pt>
                <c:pt idx="126779">
                  <c:v>-116.90449999999998</c:v>
                </c:pt>
                <c:pt idx="126780">
                  <c:v>-116.90249999999997</c:v>
                </c:pt>
                <c:pt idx="126781">
                  <c:v>-116.90049999999997</c:v>
                </c:pt>
                <c:pt idx="126782">
                  <c:v>-116.89849999999998</c:v>
                </c:pt>
                <c:pt idx="126783">
                  <c:v>-116.89649999999997</c:v>
                </c:pt>
                <c:pt idx="126784">
                  <c:v>-116.89449999999997</c:v>
                </c:pt>
                <c:pt idx="126785">
                  <c:v>-116.89249999999998</c:v>
                </c:pt>
                <c:pt idx="126786">
                  <c:v>-116.89049999999997</c:v>
                </c:pt>
                <c:pt idx="126787">
                  <c:v>-116.88849999999996</c:v>
                </c:pt>
                <c:pt idx="126788">
                  <c:v>-116.88649999999998</c:v>
                </c:pt>
                <c:pt idx="126789">
                  <c:v>-116.88449999999997</c:v>
                </c:pt>
                <c:pt idx="126790">
                  <c:v>-116.88249999999996</c:v>
                </c:pt>
                <c:pt idx="126791">
                  <c:v>-116.88049999999998</c:v>
                </c:pt>
                <c:pt idx="126792">
                  <c:v>-116.87849999999997</c:v>
                </c:pt>
                <c:pt idx="126793">
                  <c:v>-116.87649999999996</c:v>
                </c:pt>
                <c:pt idx="126794">
                  <c:v>-116.87449999999998</c:v>
                </c:pt>
                <c:pt idx="126795">
                  <c:v>-116.87249999999997</c:v>
                </c:pt>
                <c:pt idx="126796">
                  <c:v>-116.87049999999996</c:v>
                </c:pt>
                <c:pt idx="126797">
                  <c:v>-116.86849999999998</c:v>
                </c:pt>
                <c:pt idx="126798">
                  <c:v>-116.86649999999997</c:v>
                </c:pt>
                <c:pt idx="126799">
                  <c:v>-116.86449999999996</c:v>
                </c:pt>
                <c:pt idx="126800">
                  <c:v>-116.86249999999998</c:v>
                </c:pt>
                <c:pt idx="126801">
                  <c:v>-116.86049999999997</c:v>
                </c:pt>
                <c:pt idx="126802">
                  <c:v>-116.85849999999996</c:v>
                </c:pt>
                <c:pt idx="126803">
                  <c:v>-116.85649999999998</c:v>
                </c:pt>
                <c:pt idx="126804">
                  <c:v>-116.85449999999997</c:v>
                </c:pt>
                <c:pt idx="126805">
                  <c:v>-116.85249999999996</c:v>
                </c:pt>
                <c:pt idx="126806">
                  <c:v>-116.85049999999998</c:v>
                </c:pt>
                <c:pt idx="126807">
                  <c:v>-116.84849999999997</c:v>
                </c:pt>
                <c:pt idx="126808">
                  <c:v>-116.84649999999996</c:v>
                </c:pt>
                <c:pt idx="126809">
                  <c:v>-116.84449999999998</c:v>
                </c:pt>
                <c:pt idx="126810">
                  <c:v>-116.84249999999997</c:v>
                </c:pt>
                <c:pt idx="126811">
                  <c:v>-116.84049999999996</c:v>
                </c:pt>
                <c:pt idx="126812">
                  <c:v>-116.83849999999998</c:v>
                </c:pt>
                <c:pt idx="126813">
                  <c:v>-116.83649999999997</c:v>
                </c:pt>
                <c:pt idx="126814">
                  <c:v>-116.83449999999999</c:v>
                </c:pt>
                <c:pt idx="126815">
                  <c:v>-116.83249999999998</c:v>
                </c:pt>
                <c:pt idx="126816">
                  <c:v>-116.83049999999997</c:v>
                </c:pt>
                <c:pt idx="126817">
                  <c:v>-116.82849999999999</c:v>
                </c:pt>
                <c:pt idx="126818">
                  <c:v>-116.82649999999998</c:v>
                </c:pt>
                <c:pt idx="126819">
                  <c:v>-116.82449999999997</c:v>
                </c:pt>
                <c:pt idx="126820">
                  <c:v>-116.82249999999999</c:v>
                </c:pt>
                <c:pt idx="126821">
                  <c:v>-116.82049999999998</c:v>
                </c:pt>
                <c:pt idx="126822">
                  <c:v>-116.81849999999997</c:v>
                </c:pt>
                <c:pt idx="126823">
                  <c:v>-116.81649999999999</c:v>
                </c:pt>
                <c:pt idx="126824">
                  <c:v>-116.81449999999998</c:v>
                </c:pt>
                <c:pt idx="126825">
                  <c:v>-116.81249999999997</c:v>
                </c:pt>
                <c:pt idx="126826">
                  <c:v>-116.81049999999999</c:v>
                </c:pt>
                <c:pt idx="126827">
                  <c:v>-116.80849999999998</c:v>
                </c:pt>
                <c:pt idx="126828">
                  <c:v>-116.80649999999997</c:v>
                </c:pt>
                <c:pt idx="126829">
                  <c:v>-116.80449999999999</c:v>
                </c:pt>
                <c:pt idx="126830">
                  <c:v>-116.80249999999998</c:v>
                </c:pt>
                <c:pt idx="126831">
                  <c:v>-116.80049999999997</c:v>
                </c:pt>
                <c:pt idx="126832">
                  <c:v>-116.79849999999999</c:v>
                </c:pt>
                <c:pt idx="126833">
                  <c:v>-116.79649999999998</c:v>
                </c:pt>
                <c:pt idx="126834">
                  <c:v>-116.79449999999997</c:v>
                </c:pt>
                <c:pt idx="126835">
                  <c:v>-116.79249999999999</c:v>
                </c:pt>
                <c:pt idx="126836">
                  <c:v>-116.79049999999998</c:v>
                </c:pt>
                <c:pt idx="126837">
                  <c:v>-116.78849999999997</c:v>
                </c:pt>
                <c:pt idx="126838">
                  <c:v>-116.78649999999999</c:v>
                </c:pt>
                <c:pt idx="126839">
                  <c:v>-116.78449999999998</c:v>
                </c:pt>
                <c:pt idx="126840">
                  <c:v>-116.78249999999997</c:v>
                </c:pt>
                <c:pt idx="126841">
                  <c:v>-116.78049999999999</c:v>
                </c:pt>
                <c:pt idx="126842">
                  <c:v>-116.77849999999998</c:v>
                </c:pt>
                <c:pt idx="126843">
                  <c:v>-116.77649999999997</c:v>
                </c:pt>
                <c:pt idx="126844">
                  <c:v>-116.77449999999999</c:v>
                </c:pt>
                <c:pt idx="126845">
                  <c:v>-116.77249999999998</c:v>
                </c:pt>
                <c:pt idx="126846">
                  <c:v>-116.77049999999997</c:v>
                </c:pt>
                <c:pt idx="126847">
                  <c:v>-116.76849999999999</c:v>
                </c:pt>
                <c:pt idx="126848">
                  <c:v>-116.76649999999998</c:v>
                </c:pt>
                <c:pt idx="126849">
                  <c:v>-116.76449999999997</c:v>
                </c:pt>
                <c:pt idx="126850">
                  <c:v>-116.76249999999999</c:v>
                </c:pt>
                <c:pt idx="126851">
                  <c:v>-116.76049999999998</c:v>
                </c:pt>
                <c:pt idx="126852">
                  <c:v>-116.75849999999997</c:v>
                </c:pt>
                <c:pt idx="126853">
                  <c:v>-116.75649999999999</c:v>
                </c:pt>
                <c:pt idx="126854">
                  <c:v>-116.75449999999998</c:v>
                </c:pt>
                <c:pt idx="126855">
                  <c:v>-116.75249999999997</c:v>
                </c:pt>
                <c:pt idx="126856">
                  <c:v>-116.75049999999999</c:v>
                </c:pt>
                <c:pt idx="126857">
                  <c:v>-116.74849999999998</c:v>
                </c:pt>
                <c:pt idx="126858">
                  <c:v>-116.74649999999997</c:v>
                </c:pt>
                <c:pt idx="126859">
                  <c:v>-116.74449999999999</c:v>
                </c:pt>
                <c:pt idx="126860">
                  <c:v>-116.74249999999998</c:v>
                </c:pt>
                <c:pt idx="126861">
                  <c:v>-116.74049999999997</c:v>
                </c:pt>
                <c:pt idx="126862">
                  <c:v>-116.73849999999999</c:v>
                </c:pt>
                <c:pt idx="126863">
                  <c:v>-116.73649999999998</c:v>
                </c:pt>
                <c:pt idx="126864">
                  <c:v>-116.73449999999997</c:v>
                </c:pt>
                <c:pt idx="126865">
                  <c:v>-116.73249999999999</c:v>
                </c:pt>
                <c:pt idx="126866">
                  <c:v>-116.73049999999998</c:v>
                </c:pt>
                <c:pt idx="126867">
                  <c:v>-116.72849999999997</c:v>
                </c:pt>
                <c:pt idx="126868">
                  <c:v>-116.72649999999999</c:v>
                </c:pt>
                <c:pt idx="126869">
                  <c:v>-116.72449999999998</c:v>
                </c:pt>
                <c:pt idx="126870">
                  <c:v>-116.72249999999997</c:v>
                </c:pt>
                <c:pt idx="126871">
                  <c:v>-116.72049999999999</c:v>
                </c:pt>
                <c:pt idx="126872">
                  <c:v>-116.71849999999998</c:v>
                </c:pt>
                <c:pt idx="126873">
                  <c:v>-116.71649999999997</c:v>
                </c:pt>
                <c:pt idx="126874">
                  <c:v>-116.71449999999999</c:v>
                </c:pt>
                <c:pt idx="126875">
                  <c:v>-116.71249999999998</c:v>
                </c:pt>
                <c:pt idx="126876">
                  <c:v>-116.71049999999997</c:v>
                </c:pt>
                <c:pt idx="126877">
                  <c:v>-116.70849999999999</c:v>
                </c:pt>
                <c:pt idx="126878">
                  <c:v>-116.70649999999998</c:v>
                </c:pt>
                <c:pt idx="126879">
                  <c:v>-116.70449999999997</c:v>
                </c:pt>
                <c:pt idx="126880">
                  <c:v>-116.70249999999999</c:v>
                </c:pt>
                <c:pt idx="126881">
                  <c:v>-116.70049999999998</c:v>
                </c:pt>
                <c:pt idx="126882">
                  <c:v>-116.69849999999997</c:v>
                </c:pt>
                <c:pt idx="126883">
                  <c:v>-116.69649999999999</c:v>
                </c:pt>
                <c:pt idx="126884">
                  <c:v>-116.69449999999998</c:v>
                </c:pt>
                <c:pt idx="126885">
                  <c:v>-116.69249999999997</c:v>
                </c:pt>
                <c:pt idx="126886">
                  <c:v>-116.69049999999999</c:v>
                </c:pt>
                <c:pt idx="126887">
                  <c:v>-116.68849999999998</c:v>
                </c:pt>
                <c:pt idx="126888">
                  <c:v>-116.68649999999997</c:v>
                </c:pt>
                <c:pt idx="126889">
                  <c:v>-116.68449999999999</c:v>
                </c:pt>
                <c:pt idx="126890">
                  <c:v>-116.68249999999998</c:v>
                </c:pt>
                <c:pt idx="126891">
                  <c:v>-116.68049999999997</c:v>
                </c:pt>
                <c:pt idx="126892">
                  <c:v>-116.67849999999999</c:v>
                </c:pt>
                <c:pt idx="126893">
                  <c:v>-116.67649999999998</c:v>
                </c:pt>
                <c:pt idx="126894">
                  <c:v>-116.67449999999997</c:v>
                </c:pt>
                <c:pt idx="126895">
                  <c:v>-116.67249999999999</c:v>
                </c:pt>
                <c:pt idx="126896">
                  <c:v>-116.67049999999998</c:v>
                </c:pt>
                <c:pt idx="126897">
                  <c:v>-116.66849999999997</c:v>
                </c:pt>
                <c:pt idx="126898">
                  <c:v>-116.66649999999998</c:v>
                </c:pt>
                <c:pt idx="126899">
                  <c:v>-116.66449999999998</c:v>
                </c:pt>
                <c:pt idx="126900">
                  <c:v>-116.66249999999997</c:v>
                </c:pt>
                <c:pt idx="126901">
                  <c:v>-116.66049999999998</c:v>
                </c:pt>
                <c:pt idx="126902">
                  <c:v>-116.65849999999998</c:v>
                </c:pt>
                <c:pt idx="126903">
                  <c:v>-116.65649999999997</c:v>
                </c:pt>
                <c:pt idx="126904">
                  <c:v>-116.65449999999998</c:v>
                </c:pt>
                <c:pt idx="126905">
                  <c:v>-116.65249999999997</c:v>
                </c:pt>
                <c:pt idx="126906">
                  <c:v>-116.65049999999997</c:v>
                </c:pt>
                <c:pt idx="126907">
                  <c:v>-116.64849999999998</c:v>
                </c:pt>
                <c:pt idx="126908">
                  <c:v>-116.64649999999997</c:v>
                </c:pt>
                <c:pt idx="126909">
                  <c:v>-116.64449999999997</c:v>
                </c:pt>
                <c:pt idx="126910">
                  <c:v>-116.64249999999998</c:v>
                </c:pt>
                <c:pt idx="126911">
                  <c:v>-116.64049999999997</c:v>
                </c:pt>
                <c:pt idx="126912">
                  <c:v>-116.63849999999996</c:v>
                </c:pt>
                <c:pt idx="126913">
                  <c:v>-116.63649999999998</c:v>
                </c:pt>
                <c:pt idx="126914">
                  <c:v>-116.63449999999997</c:v>
                </c:pt>
                <c:pt idx="126915">
                  <c:v>-116.63249999999996</c:v>
                </c:pt>
                <c:pt idx="126916">
                  <c:v>-116.63049999999998</c:v>
                </c:pt>
                <c:pt idx="126917">
                  <c:v>-116.62849999999997</c:v>
                </c:pt>
                <c:pt idx="126918">
                  <c:v>-116.62649999999996</c:v>
                </c:pt>
                <c:pt idx="126919">
                  <c:v>-116.62449999999998</c:v>
                </c:pt>
                <c:pt idx="126920">
                  <c:v>-116.62249999999997</c:v>
                </c:pt>
                <c:pt idx="126921">
                  <c:v>-116.62049999999996</c:v>
                </c:pt>
                <c:pt idx="126922">
                  <c:v>-116.61849999999998</c:v>
                </c:pt>
                <c:pt idx="126923">
                  <c:v>-116.61649999999997</c:v>
                </c:pt>
                <c:pt idx="126924">
                  <c:v>-116.61449999999996</c:v>
                </c:pt>
                <c:pt idx="126925">
                  <c:v>-116.61249999999998</c:v>
                </c:pt>
                <c:pt idx="126926">
                  <c:v>-116.61049999999997</c:v>
                </c:pt>
                <c:pt idx="126927">
                  <c:v>-116.60849999999996</c:v>
                </c:pt>
                <c:pt idx="126928">
                  <c:v>-116.60649999999998</c:v>
                </c:pt>
                <c:pt idx="126929">
                  <c:v>-116.60449999999997</c:v>
                </c:pt>
                <c:pt idx="126930">
                  <c:v>-116.60249999999996</c:v>
                </c:pt>
                <c:pt idx="126931">
                  <c:v>-116.60049999999998</c:v>
                </c:pt>
                <c:pt idx="126932">
                  <c:v>-116.59849999999997</c:v>
                </c:pt>
                <c:pt idx="126933">
                  <c:v>-116.59649999999996</c:v>
                </c:pt>
                <c:pt idx="126934">
                  <c:v>-116.59449999999998</c:v>
                </c:pt>
                <c:pt idx="126935">
                  <c:v>-116.59249999999997</c:v>
                </c:pt>
                <c:pt idx="126936">
                  <c:v>-116.59049999999996</c:v>
                </c:pt>
                <c:pt idx="126937">
                  <c:v>-116.58849999999998</c:v>
                </c:pt>
                <c:pt idx="126938">
                  <c:v>-116.58649999999997</c:v>
                </c:pt>
                <c:pt idx="126939">
                  <c:v>-116.58449999999999</c:v>
                </c:pt>
                <c:pt idx="126940">
                  <c:v>-116.58249999999998</c:v>
                </c:pt>
                <c:pt idx="126941">
                  <c:v>-116.58049999999997</c:v>
                </c:pt>
                <c:pt idx="126942">
                  <c:v>-116.57849999999999</c:v>
                </c:pt>
                <c:pt idx="126943">
                  <c:v>-116.57649999999998</c:v>
                </c:pt>
                <c:pt idx="126944">
                  <c:v>-116.57449999999997</c:v>
                </c:pt>
                <c:pt idx="126945">
                  <c:v>-116.57249999999999</c:v>
                </c:pt>
                <c:pt idx="126946">
                  <c:v>-116.57049999999998</c:v>
                </c:pt>
                <c:pt idx="126947">
                  <c:v>-116.56849999999997</c:v>
                </c:pt>
                <c:pt idx="126948">
                  <c:v>-116.56649999999999</c:v>
                </c:pt>
                <c:pt idx="126949">
                  <c:v>-116.56449999999998</c:v>
                </c:pt>
                <c:pt idx="126950">
                  <c:v>-116.56249999999997</c:v>
                </c:pt>
                <c:pt idx="126951">
                  <c:v>-116.56049999999999</c:v>
                </c:pt>
                <c:pt idx="126952">
                  <c:v>-116.55849999999998</c:v>
                </c:pt>
                <c:pt idx="126953">
                  <c:v>-116.55649999999997</c:v>
                </c:pt>
                <c:pt idx="126954">
                  <c:v>-116.55449999999999</c:v>
                </c:pt>
                <c:pt idx="126955">
                  <c:v>-116.55249999999998</c:v>
                </c:pt>
                <c:pt idx="126956">
                  <c:v>-116.55049999999997</c:v>
                </c:pt>
                <c:pt idx="126957">
                  <c:v>-116.54849999999999</c:v>
                </c:pt>
                <c:pt idx="126958">
                  <c:v>-116.54649999999998</c:v>
                </c:pt>
                <c:pt idx="126959">
                  <c:v>-116.54449999999997</c:v>
                </c:pt>
                <c:pt idx="126960">
                  <c:v>-116.54249999999999</c:v>
                </c:pt>
                <c:pt idx="126961">
                  <c:v>-116.54049999999998</c:v>
                </c:pt>
                <c:pt idx="126962">
                  <c:v>-116.53849999999997</c:v>
                </c:pt>
                <c:pt idx="126963">
                  <c:v>-116.53649999999999</c:v>
                </c:pt>
                <c:pt idx="126964">
                  <c:v>-116.53449999999998</c:v>
                </c:pt>
                <c:pt idx="126965">
                  <c:v>-116.53249999999997</c:v>
                </c:pt>
                <c:pt idx="126966">
                  <c:v>-116.53049999999999</c:v>
                </c:pt>
                <c:pt idx="126967">
                  <c:v>-116.52849999999998</c:v>
                </c:pt>
                <c:pt idx="126968">
                  <c:v>-116.52649999999997</c:v>
                </c:pt>
                <c:pt idx="126969">
                  <c:v>-116.52449999999999</c:v>
                </c:pt>
                <c:pt idx="126970">
                  <c:v>-116.52249999999998</c:v>
                </c:pt>
                <c:pt idx="126971">
                  <c:v>-116.52049999999997</c:v>
                </c:pt>
                <c:pt idx="126972">
                  <c:v>-116.51849999999999</c:v>
                </c:pt>
                <c:pt idx="126973">
                  <c:v>-116.51649999999998</c:v>
                </c:pt>
                <c:pt idx="126974">
                  <c:v>-116.51449999999997</c:v>
                </c:pt>
                <c:pt idx="126975">
                  <c:v>-116.51249999999999</c:v>
                </c:pt>
                <c:pt idx="126976">
                  <c:v>-116.51049999999998</c:v>
                </c:pt>
                <c:pt idx="126977">
                  <c:v>-116.50849999999997</c:v>
                </c:pt>
                <c:pt idx="126978">
                  <c:v>-116.50649999999999</c:v>
                </c:pt>
                <c:pt idx="126979">
                  <c:v>-116.50449999999998</c:v>
                </c:pt>
                <c:pt idx="126980">
                  <c:v>-116.50249999999997</c:v>
                </c:pt>
                <c:pt idx="126981">
                  <c:v>-116.50049999999999</c:v>
                </c:pt>
                <c:pt idx="126982">
                  <c:v>-116.49849999999998</c:v>
                </c:pt>
                <c:pt idx="126983">
                  <c:v>-116.49649999999997</c:v>
                </c:pt>
                <c:pt idx="126984">
                  <c:v>-116.49449999999999</c:v>
                </c:pt>
                <c:pt idx="126985">
                  <c:v>-116.49249999999998</c:v>
                </c:pt>
                <c:pt idx="126986">
                  <c:v>-116.49049999999997</c:v>
                </c:pt>
                <c:pt idx="126987">
                  <c:v>-116.48849999999999</c:v>
                </c:pt>
                <c:pt idx="126988">
                  <c:v>-116.48649999999998</c:v>
                </c:pt>
                <c:pt idx="126989">
                  <c:v>-116.48449999999997</c:v>
                </c:pt>
                <c:pt idx="126990">
                  <c:v>-116.48249999999999</c:v>
                </c:pt>
                <c:pt idx="126991">
                  <c:v>-116.48049999999998</c:v>
                </c:pt>
                <c:pt idx="126992">
                  <c:v>-116.47849999999997</c:v>
                </c:pt>
                <c:pt idx="126993">
                  <c:v>-116.47649999999999</c:v>
                </c:pt>
                <c:pt idx="126994">
                  <c:v>-116.47449999999998</c:v>
                </c:pt>
                <c:pt idx="126995">
                  <c:v>-116.47249999999997</c:v>
                </c:pt>
                <c:pt idx="126996">
                  <c:v>-116.47049999999999</c:v>
                </c:pt>
                <c:pt idx="126997">
                  <c:v>-116.46849999999998</c:v>
                </c:pt>
                <c:pt idx="126998">
                  <c:v>-116.46649999999997</c:v>
                </c:pt>
                <c:pt idx="126999">
                  <c:v>-116.46449999999999</c:v>
                </c:pt>
                <c:pt idx="127000">
                  <c:v>-116.46249999999998</c:v>
                </c:pt>
                <c:pt idx="127001">
                  <c:v>-116.46049999999997</c:v>
                </c:pt>
                <c:pt idx="127002">
                  <c:v>-116.45849999999999</c:v>
                </c:pt>
                <c:pt idx="127003">
                  <c:v>-116.45649999999998</c:v>
                </c:pt>
                <c:pt idx="127004">
                  <c:v>-116.45449999999997</c:v>
                </c:pt>
                <c:pt idx="127005">
                  <c:v>-116.45249999999999</c:v>
                </c:pt>
                <c:pt idx="127006">
                  <c:v>-116.45049999999998</c:v>
                </c:pt>
                <c:pt idx="127007">
                  <c:v>-116.44849999999997</c:v>
                </c:pt>
                <c:pt idx="127008">
                  <c:v>-116.44649999999999</c:v>
                </c:pt>
                <c:pt idx="127009">
                  <c:v>-116.44449999999998</c:v>
                </c:pt>
                <c:pt idx="127010">
                  <c:v>-116.44249999999997</c:v>
                </c:pt>
                <c:pt idx="127011">
                  <c:v>-116.44049999999999</c:v>
                </c:pt>
                <c:pt idx="127012">
                  <c:v>-116.43849999999998</c:v>
                </c:pt>
                <c:pt idx="127013">
                  <c:v>-116.43649999999997</c:v>
                </c:pt>
                <c:pt idx="127014">
                  <c:v>-116.43449999999999</c:v>
                </c:pt>
                <c:pt idx="127015">
                  <c:v>-116.43249999999998</c:v>
                </c:pt>
                <c:pt idx="127016">
                  <c:v>-116.43049999999997</c:v>
                </c:pt>
                <c:pt idx="127017">
                  <c:v>-116.42849999999999</c:v>
                </c:pt>
                <c:pt idx="127018">
                  <c:v>-116.42649999999998</c:v>
                </c:pt>
                <c:pt idx="127019">
                  <c:v>-116.42449999999997</c:v>
                </c:pt>
                <c:pt idx="127020">
                  <c:v>-116.42249999999999</c:v>
                </c:pt>
                <c:pt idx="127021">
                  <c:v>-116.42049999999998</c:v>
                </c:pt>
                <c:pt idx="127022">
                  <c:v>-116.41849999999997</c:v>
                </c:pt>
                <c:pt idx="127023">
                  <c:v>-116.41649999999998</c:v>
                </c:pt>
                <c:pt idx="127024">
                  <c:v>-116.41449999999998</c:v>
                </c:pt>
                <c:pt idx="127025">
                  <c:v>-116.41249999999997</c:v>
                </c:pt>
                <c:pt idx="127026">
                  <c:v>-116.41049999999998</c:v>
                </c:pt>
                <c:pt idx="127027">
                  <c:v>-116.40849999999998</c:v>
                </c:pt>
                <c:pt idx="127028">
                  <c:v>-116.40649999999997</c:v>
                </c:pt>
                <c:pt idx="127029">
                  <c:v>-116.40449999999998</c:v>
                </c:pt>
                <c:pt idx="127030">
                  <c:v>-116.40249999999997</c:v>
                </c:pt>
                <c:pt idx="127031">
                  <c:v>-116.40049999999997</c:v>
                </c:pt>
                <c:pt idx="127032">
                  <c:v>-116.39849999999998</c:v>
                </c:pt>
                <c:pt idx="127033">
                  <c:v>-116.39649999999997</c:v>
                </c:pt>
                <c:pt idx="127034">
                  <c:v>-116.39449999999997</c:v>
                </c:pt>
                <c:pt idx="127035">
                  <c:v>-116.39249999999998</c:v>
                </c:pt>
                <c:pt idx="127036">
                  <c:v>-116.39049999999997</c:v>
                </c:pt>
                <c:pt idx="127037">
                  <c:v>-116.38849999999996</c:v>
                </c:pt>
                <c:pt idx="127038">
                  <c:v>-116.38649999999998</c:v>
                </c:pt>
                <c:pt idx="127039">
                  <c:v>-116.38449999999997</c:v>
                </c:pt>
                <c:pt idx="127040">
                  <c:v>-116.38249999999996</c:v>
                </c:pt>
                <c:pt idx="127041">
                  <c:v>-116.38049999999998</c:v>
                </c:pt>
                <c:pt idx="127042">
                  <c:v>-116.37849999999997</c:v>
                </c:pt>
                <c:pt idx="127043">
                  <c:v>-116.37649999999996</c:v>
                </c:pt>
                <c:pt idx="127044">
                  <c:v>-116.37449999999998</c:v>
                </c:pt>
                <c:pt idx="127045">
                  <c:v>-116.37249999999997</c:v>
                </c:pt>
                <c:pt idx="127046">
                  <c:v>-116.37049999999996</c:v>
                </c:pt>
                <c:pt idx="127047">
                  <c:v>-116.36849999999998</c:v>
                </c:pt>
                <c:pt idx="127048">
                  <c:v>-116.36649999999997</c:v>
                </c:pt>
                <c:pt idx="127049">
                  <c:v>-116.36449999999996</c:v>
                </c:pt>
                <c:pt idx="127050">
                  <c:v>-116.36249999999998</c:v>
                </c:pt>
                <c:pt idx="127051">
                  <c:v>-116.36049999999997</c:v>
                </c:pt>
                <c:pt idx="127052">
                  <c:v>-116.35849999999996</c:v>
                </c:pt>
                <c:pt idx="127053">
                  <c:v>-116.35649999999998</c:v>
                </c:pt>
                <c:pt idx="127054">
                  <c:v>-116.35449999999997</c:v>
                </c:pt>
                <c:pt idx="127055">
                  <c:v>-116.35249999999996</c:v>
                </c:pt>
                <c:pt idx="127056">
                  <c:v>-116.35049999999998</c:v>
                </c:pt>
                <c:pt idx="127057">
                  <c:v>-116.34849999999997</c:v>
                </c:pt>
                <c:pt idx="127058">
                  <c:v>-116.34649999999996</c:v>
                </c:pt>
                <c:pt idx="127059">
                  <c:v>-116.34449999999998</c:v>
                </c:pt>
                <c:pt idx="127060">
                  <c:v>-116.34249999999997</c:v>
                </c:pt>
                <c:pt idx="127061">
                  <c:v>-116.34049999999996</c:v>
                </c:pt>
                <c:pt idx="127062">
                  <c:v>-116.33849999999998</c:v>
                </c:pt>
                <c:pt idx="127063">
                  <c:v>-116.33649999999997</c:v>
                </c:pt>
                <c:pt idx="127064">
                  <c:v>-116.33449999999999</c:v>
                </c:pt>
                <c:pt idx="127065">
                  <c:v>-116.33249999999998</c:v>
                </c:pt>
                <c:pt idx="127066">
                  <c:v>-116.33049999999997</c:v>
                </c:pt>
                <c:pt idx="127067">
                  <c:v>-116.32849999999999</c:v>
                </c:pt>
                <c:pt idx="127068">
                  <c:v>-116.32649999999998</c:v>
                </c:pt>
                <c:pt idx="127069">
                  <c:v>-116.32449999999997</c:v>
                </c:pt>
                <c:pt idx="127070">
                  <c:v>-116.32249999999999</c:v>
                </c:pt>
                <c:pt idx="127071">
                  <c:v>-116.32049999999998</c:v>
                </c:pt>
                <c:pt idx="127072">
                  <c:v>-116.31849999999997</c:v>
                </c:pt>
                <c:pt idx="127073">
                  <c:v>-116.31649999999999</c:v>
                </c:pt>
                <c:pt idx="127074">
                  <c:v>-116.31449999999998</c:v>
                </c:pt>
                <c:pt idx="127075">
                  <c:v>-116.31249999999997</c:v>
                </c:pt>
                <c:pt idx="127076">
                  <c:v>-116.31049999999999</c:v>
                </c:pt>
                <c:pt idx="127077">
                  <c:v>-116.30849999999998</c:v>
                </c:pt>
                <c:pt idx="127078">
                  <c:v>-116.30649999999997</c:v>
                </c:pt>
                <c:pt idx="127079">
                  <c:v>-116.30449999999999</c:v>
                </c:pt>
                <c:pt idx="127080">
                  <c:v>-116.30249999999998</c:v>
                </c:pt>
                <c:pt idx="127081">
                  <c:v>-116.30049999999997</c:v>
                </c:pt>
                <c:pt idx="127082">
                  <c:v>-116.29849999999999</c:v>
                </c:pt>
                <c:pt idx="127083">
                  <c:v>-116.29649999999998</c:v>
                </c:pt>
                <c:pt idx="127084">
                  <c:v>-116.29449999999997</c:v>
                </c:pt>
                <c:pt idx="127085">
                  <c:v>-116.29249999999999</c:v>
                </c:pt>
                <c:pt idx="127086">
                  <c:v>-116.29049999999998</c:v>
                </c:pt>
                <c:pt idx="127087">
                  <c:v>-116.28849999999997</c:v>
                </c:pt>
                <c:pt idx="127088">
                  <c:v>-116.28649999999999</c:v>
                </c:pt>
                <c:pt idx="127089">
                  <c:v>-116.28449999999998</c:v>
                </c:pt>
                <c:pt idx="127090">
                  <c:v>-116.28249999999997</c:v>
                </c:pt>
                <c:pt idx="127091">
                  <c:v>-116.28049999999999</c:v>
                </c:pt>
                <c:pt idx="127092">
                  <c:v>-116.27849999999998</c:v>
                </c:pt>
                <c:pt idx="127093">
                  <c:v>-116.27649999999997</c:v>
                </c:pt>
                <c:pt idx="127094">
                  <c:v>-116.27449999999999</c:v>
                </c:pt>
                <c:pt idx="127095">
                  <c:v>-116.27249999999998</c:v>
                </c:pt>
                <c:pt idx="127096">
                  <c:v>-116.27049999999997</c:v>
                </c:pt>
                <c:pt idx="127097">
                  <c:v>-116.26849999999999</c:v>
                </c:pt>
                <c:pt idx="127098">
                  <c:v>-116.26649999999998</c:v>
                </c:pt>
                <c:pt idx="127099">
                  <c:v>-116.26449999999997</c:v>
                </c:pt>
                <c:pt idx="127100">
                  <c:v>-116.26249999999999</c:v>
                </c:pt>
                <c:pt idx="127101">
                  <c:v>-116.26049999999998</c:v>
                </c:pt>
                <c:pt idx="127102">
                  <c:v>-116.25849999999997</c:v>
                </c:pt>
                <c:pt idx="127103">
                  <c:v>-116.25649999999999</c:v>
                </c:pt>
                <c:pt idx="127104">
                  <c:v>-116.25449999999998</c:v>
                </c:pt>
                <c:pt idx="127105">
                  <c:v>-116.25249999999997</c:v>
                </c:pt>
                <c:pt idx="127106">
                  <c:v>-116.25049999999999</c:v>
                </c:pt>
                <c:pt idx="127107">
                  <c:v>-116.24849999999998</c:v>
                </c:pt>
                <c:pt idx="127108">
                  <c:v>-116.24649999999997</c:v>
                </c:pt>
                <c:pt idx="127109">
                  <c:v>-116.24449999999999</c:v>
                </c:pt>
                <c:pt idx="127110">
                  <c:v>-116.24249999999998</c:v>
                </c:pt>
                <c:pt idx="127111">
                  <c:v>-116.24049999999997</c:v>
                </c:pt>
                <c:pt idx="127112">
                  <c:v>-116.23849999999999</c:v>
                </c:pt>
                <c:pt idx="127113">
                  <c:v>-116.23649999999998</c:v>
                </c:pt>
                <c:pt idx="127114">
                  <c:v>-116.23449999999997</c:v>
                </c:pt>
                <c:pt idx="127115">
                  <c:v>-116.23249999999999</c:v>
                </c:pt>
                <c:pt idx="127116">
                  <c:v>-116.23049999999998</c:v>
                </c:pt>
                <c:pt idx="127117">
                  <c:v>-116.22849999999997</c:v>
                </c:pt>
                <c:pt idx="127118">
                  <c:v>-116.22649999999999</c:v>
                </c:pt>
                <c:pt idx="127119">
                  <c:v>-116.22449999999998</c:v>
                </c:pt>
                <c:pt idx="127120">
                  <c:v>-116.22249999999997</c:v>
                </c:pt>
                <c:pt idx="127121">
                  <c:v>-116.22049999999999</c:v>
                </c:pt>
                <c:pt idx="127122">
                  <c:v>-116.21849999999998</c:v>
                </c:pt>
                <c:pt idx="127123">
                  <c:v>-116.21649999999997</c:v>
                </c:pt>
                <c:pt idx="127124">
                  <c:v>-116.21449999999999</c:v>
                </c:pt>
                <c:pt idx="127125">
                  <c:v>-116.21249999999998</c:v>
                </c:pt>
                <c:pt idx="127126">
                  <c:v>-116.21049999999997</c:v>
                </c:pt>
                <c:pt idx="127127">
                  <c:v>-116.20849999999999</c:v>
                </c:pt>
                <c:pt idx="127128">
                  <c:v>-116.20649999999998</c:v>
                </c:pt>
                <c:pt idx="127129">
                  <c:v>-116.20449999999997</c:v>
                </c:pt>
                <c:pt idx="127130">
                  <c:v>-116.20249999999999</c:v>
                </c:pt>
                <c:pt idx="127131">
                  <c:v>-116.20049999999998</c:v>
                </c:pt>
                <c:pt idx="127132">
                  <c:v>-116.19849999999997</c:v>
                </c:pt>
                <c:pt idx="127133">
                  <c:v>-116.19649999999999</c:v>
                </c:pt>
                <c:pt idx="127134">
                  <c:v>-116.19449999999998</c:v>
                </c:pt>
                <c:pt idx="127135">
                  <c:v>-116.19249999999997</c:v>
                </c:pt>
                <c:pt idx="127136">
                  <c:v>-116.19049999999999</c:v>
                </c:pt>
                <c:pt idx="127137">
                  <c:v>-116.18849999999998</c:v>
                </c:pt>
                <c:pt idx="127138">
                  <c:v>-116.18649999999997</c:v>
                </c:pt>
                <c:pt idx="127139">
                  <c:v>-116.18449999999999</c:v>
                </c:pt>
                <c:pt idx="127140">
                  <c:v>-116.18249999999998</c:v>
                </c:pt>
                <c:pt idx="127141">
                  <c:v>-116.18049999999997</c:v>
                </c:pt>
                <c:pt idx="127142">
                  <c:v>-116.17849999999999</c:v>
                </c:pt>
                <c:pt idx="127143">
                  <c:v>-116.17649999999998</c:v>
                </c:pt>
                <c:pt idx="127144">
                  <c:v>-116.17449999999997</c:v>
                </c:pt>
                <c:pt idx="127145">
                  <c:v>-116.17249999999999</c:v>
                </c:pt>
                <c:pt idx="127146">
                  <c:v>-116.17049999999998</c:v>
                </c:pt>
                <c:pt idx="127147">
                  <c:v>-116.16849999999997</c:v>
                </c:pt>
                <c:pt idx="127148">
                  <c:v>-116.16649999999998</c:v>
                </c:pt>
                <c:pt idx="127149">
                  <c:v>-116.16449999999998</c:v>
                </c:pt>
                <c:pt idx="127150">
                  <c:v>-116.16249999999997</c:v>
                </c:pt>
                <c:pt idx="127151">
                  <c:v>-116.16049999999998</c:v>
                </c:pt>
                <c:pt idx="127152">
                  <c:v>-116.15849999999998</c:v>
                </c:pt>
                <c:pt idx="127153">
                  <c:v>-116.15649999999997</c:v>
                </c:pt>
                <c:pt idx="127154">
                  <c:v>-116.15449999999998</c:v>
                </c:pt>
                <c:pt idx="127155">
                  <c:v>-116.15249999999997</c:v>
                </c:pt>
                <c:pt idx="127156">
                  <c:v>-116.15049999999997</c:v>
                </c:pt>
                <c:pt idx="127157">
                  <c:v>-116.14849999999998</c:v>
                </c:pt>
                <c:pt idx="127158">
                  <c:v>-116.14649999999997</c:v>
                </c:pt>
                <c:pt idx="127159">
                  <c:v>-116.14449999999997</c:v>
                </c:pt>
                <c:pt idx="127160">
                  <c:v>-116.14249999999998</c:v>
                </c:pt>
                <c:pt idx="127161">
                  <c:v>-116.14049999999997</c:v>
                </c:pt>
                <c:pt idx="127162">
                  <c:v>-116.13849999999996</c:v>
                </c:pt>
                <c:pt idx="127163">
                  <c:v>-116.13649999999998</c:v>
                </c:pt>
                <c:pt idx="127164">
                  <c:v>-116.13449999999997</c:v>
                </c:pt>
                <c:pt idx="127165">
                  <c:v>-116.13249999999996</c:v>
                </c:pt>
                <c:pt idx="127166">
                  <c:v>-116.13049999999998</c:v>
                </c:pt>
                <c:pt idx="127167">
                  <c:v>-116.12849999999997</c:v>
                </c:pt>
                <c:pt idx="127168">
                  <c:v>-116.12649999999996</c:v>
                </c:pt>
                <c:pt idx="127169">
                  <c:v>-116.12449999999998</c:v>
                </c:pt>
                <c:pt idx="127170">
                  <c:v>-116.12249999999997</c:v>
                </c:pt>
                <c:pt idx="127171">
                  <c:v>-116.12049999999996</c:v>
                </c:pt>
                <c:pt idx="127172">
                  <c:v>-116.11849999999998</c:v>
                </c:pt>
                <c:pt idx="127173">
                  <c:v>-116.11649999999997</c:v>
                </c:pt>
                <c:pt idx="127174">
                  <c:v>-116.11449999999996</c:v>
                </c:pt>
                <c:pt idx="127175">
                  <c:v>-116.11249999999998</c:v>
                </c:pt>
                <c:pt idx="127176">
                  <c:v>-116.11049999999997</c:v>
                </c:pt>
                <c:pt idx="127177">
                  <c:v>-116.10849999999996</c:v>
                </c:pt>
                <c:pt idx="127178">
                  <c:v>-116.10649999999998</c:v>
                </c:pt>
                <c:pt idx="127179">
                  <c:v>-116.10449999999997</c:v>
                </c:pt>
                <c:pt idx="127180">
                  <c:v>-116.10249999999996</c:v>
                </c:pt>
                <c:pt idx="127181">
                  <c:v>-116.10049999999998</c:v>
                </c:pt>
                <c:pt idx="127182">
                  <c:v>-116.09849999999997</c:v>
                </c:pt>
                <c:pt idx="127183">
                  <c:v>-116.09649999999996</c:v>
                </c:pt>
                <c:pt idx="127184">
                  <c:v>-116.09449999999998</c:v>
                </c:pt>
                <c:pt idx="127185">
                  <c:v>-116.09249999999997</c:v>
                </c:pt>
                <c:pt idx="127186">
                  <c:v>-116.09049999999996</c:v>
                </c:pt>
                <c:pt idx="127187">
                  <c:v>-116.08849999999998</c:v>
                </c:pt>
                <c:pt idx="127188">
                  <c:v>-116.08649999999997</c:v>
                </c:pt>
                <c:pt idx="127189">
                  <c:v>-116.08449999999999</c:v>
                </c:pt>
                <c:pt idx="127190">
                  <c:v>-116.08249999999998</c:v>
                </c:pt>
                <c:pt idx="127191">
                  <c:v>-116.08049999999997</c:v>
                </c:pt>
                <c:pt idx="127192">
                  <c:v>-116.07849999999999</c:v>
                </c:pt>
                <c:pt idx="127193">
                  <c:v>-116.07649999999998</c:v>
                </c:pt>
                <c:pt idx="127194">
                  <c:v>-116.07449999999997</c:v>
                </c:pt>
                <c:pt idx="127195">
                  <c:v>-116.07249999999999</c:v>
                </c:pt>
                <c:pt idx="127196">
                  <c:v>-116.07049999999998</c:v>
                </c:pt>
                <c:pt idx="127197">
                  <c:v>-116.06849999999997</c:v>
                </c:pt>
                <c:pt idx="127198">
                  <c:v>-116.06649999999999</c:v>
                </c:pt>
                <c:pt idx="127199">
                  <c:v>-116.06449999999998</c:v>
                </c:pt>
                <c:pt idx="127200">
                  <c:v>-116.06249999999997</c:v>
                </c:pt>
                <c:pt idx="127201">
                  <c:v>-116.06049999999999</c:v>
                </c:pt>
                <c:pt idx="127202">
                  <c:v>-116.05849999999998</c:v>
                </c:pt>
                <c:pt idx="127203">
                  <c:v>-116.05649999999997</c:v>
                </c:pt>
                <c:pt idx="127204">
                  <c:v>-116.05449999999999</c:v>
                </c:pt>
                <c:pt idx="127205">
                  <c:v>-116.05249999999998</c:v>
                </c:pt>
                <c:pt idx="127206">
                  <c:v>-116.05049999999997</c:v>
                </c:pt>
                <c:pt idx="127207">
                  <c:v>-116.04849999999999</c:v>
                </c:pt>
                <c:pt idx="127208">
                  <c:v>-116.04649999999998</c:v>
                </c:pt>
                <c:pt idx="127209">
                  <c:v>-116.04449999999997</c:v>
                </c:pt>
                <c:pt idx="127210">
                  <c:v>-116.04249999999999</c:v>
                </c:pt>
                <c:pt idx="127211">
                  <c:v>-116.04049999999998</c:v>
                </c:pt>
                <c:pt idx="127212">
                  <c:v>-116.03849999999997</c:v>
                </c:pt>
                <c:pt idx="127213">
                  <c:v>-116.03649999999999</c:v>
                </c:pt>
                <c:pt idx="127214">
                  <c:v>-116.03449999999998</c:v>
                </c:pt>
                <c:pt idx="127215">
                  <c:v>-116.03249999999997</c:v>
                </c:pt>
                <c:pt idx="127216">
                  <c:v>-116.03049999999999</c:v>
                </c:pt>
                <c:pt idx="127217">
                  <c:v>-116.02849999999998</c:v>
                </c:pt>
                <c:pt idx="127218">
                  <c:v>-116.02649999999997</c:v>
                </c:pt>
                <c:pt idx="127219">
                  <c:v>-116.02449999999999</c:v>
                </c:pt>
                <c:pt idx="127220">
                  <c:v>-116.02249999999998</c:v>
                </c:pt>
                <c:pt idx="127221">
                  <c:v>-116.02049999999997</c:v>
                </c:pt>
                <c:pt idx="127222">
                  <c:v>-116.01849999999999</c:v>
                </c:pt>
                <c:pt idx="127223">
                  <c:v>-116.01649999999998</c:v>
                </c:pt>
                <c:pt idx="127224">
                  <c:v>-116.01449999999997</c:v>
                </c:pt>
                <c:pt idx="127225">
                  <c:v>-116.01249999999999</c:v>
                </c:pt>
                <c:pt idx="127226">
                  <c:v>-116.01049999999998</c:v>
                </c:pt>
                <c:pt idx="127227">
                  <c:v>-116.00849999999997</c:v>
                </c:pt>
                <c:pt idx="127228">
                  <c:v>-116.00649999999999</c:v>
                </c:pt>
                <c:pt idx="127229">
                  <c:v>-116.00449999999998</c:v>
                </c:pt>
                <c:pt idx="127230">
                  <c:v>-116.00249999999997</c:v>
                </c:pt>
                <c:pt idx="127231">
                  <c:v>-116.00049999999999</c:v>
                </c:pt>
                <c:pt idx="127232">
                  <c:v>-115.99849999999998</c:v>
                </c:pt>
                <c:pt idx="127233">
                  <c:v>-115.99649999999997</c:v>
                </c:pt>
                <c:pt idx="127234">
                  <c:v>-115.99449999999999</c:v>
                </c:pt>
                <c:pt idx="127235">
                  <c:v>-115.99249999999998</c:v>
                </c:pt>
                <c:pt idx="127236">
                  <c:v>-115.99049999999997</c:v>
                </c:pt>
                <c:pt idx="127237">
                  <c:v>-115.98849999999999</c:v>
                </c:pt>
                <c:pt idx="127238">
                  <c:v>-115.98649999999998</c:v>
                </c:pt>
                <c:pt idx="127239">
                  <c:v>-115.98449999999997</c:v>
                </c:pt>
                <c:pt idx="127240">
                  <c:v>-115.98249999999999</c:v>
                </c:pt>
                <c:pt idx="127241">
                  <c:v>-115.98049999999998</c:v>
                </c:pt>
                <c:pt idx="127242">
                  <c:v>-115.97849999999997</c:v>
                </c:pt>
                <c:pt idx="127243">
                  <c:v>-115.97649999999999</c:v>
                </c:pt>
                <c:pt idx="127244">
                  <c:v>-115.97449999999998</c:v>
                </c:pt>
                <c:pt idx="127245">
                  <c:v>-115.97249999999997</c:v>
                </c:pt>
                <c:pt idx="127246">
                  <c:v>-115.97049999999999</c:v>
                </c:pt>
                <c:pt idx="127247">
                  <c:v>-115.96849999999998</c:v>
                </c:pt>
                <c:pt idx="127248">
                  <c:v>-115.96649999999997</c:v>
                </c:pt>
                <c:pt idx="127249">
                  <c:v>-115.96449999999999</c:v>
                </c:pt>
                <c:pt idx="127250">
                  <c:v>-115.96249999999998</c:v>
                </c:pt>
                <c:pt idx="127251">
                  <c:v>-115.96049999999997</c:v>
                </c:pt>
                <c:pt idx="127252">
                  <c:v>-115.95849999999999</c:v>
                </c:pt>
                <c:pt idx="127253">
                  <c:v>-115.95649999999998</c:v>
                </c:pt>
                <c:pt idx="127254">
                  <c:v>-115.95449999999997</c:v>
                </c:pt>
                <c:pt idx="127255">
                  <c:v>-115.95249999999999</c:v>
                </c:pt>
                <c:pt idx="127256">
                  <c:v>-115.95049999999998</c:v>
                </c:pt>
                <c:pt idx="127257">
                  <c:v>-115.94849999999997</c:v>
                </c:pt>
                <c:pt idx="127258">
                  <c:v>-115.94649999999999</c:v>
                </c:pt>
                <c:pt idx="127259">
                  <c:v>-115.94449999999998</c:v>
                </c:pt>
                <c:pt idx="127260">
                  <c:v>-115.94249999999997</c:v>
                </c:pt>
                <c:pt idx="127261">
                  <c:v>-115.94049999999999</c:v>
                </c:pt>
                <c:pt idx="127262">
                  <c:v>-115.93849999999998</c:v>
                </c:pt>
                <c:pt idx="127263">
                  <c:v>-115.93649999999997</c:v>
                </c:pt>
                <c:pt idx="127264">
                  <c:v>-115.93449999999999</c:v>
                </c:pt>
                <c:pt idx="127265">
                  <c:v>-115.93249999999998</c:v>
                </c:pt>
                <c:pt idx="127266">
                  <c:v>-115.93049999999997</c:v>
                </c:pt>
                <c:pt idx="127267">
                  <c:v>-115.92849999999999</c:v>
                </c:pt>
                <c:pt idx="127268">
                  <c:v>-115.92649999999998</c:v>
                </c:pt>
                <c:pt idx="127269">
                  <c:v>-115.92449999999997</c:v>
                </c:pt>
                <c:pt idx="127270">
                  <c:v>-115.92249999999999</c:v>
                </c:pt>
                <c:pt idx="127271">
                  <c:v>-115.92049999999998</c:v>
                </c:pt>
                <c:pt idx="127272">
                  <c:v>-115.91849999999997</c:v>
                </c:pt>
                <c:pt idx="127273">
                  <c:v>-115.91649999999998</c:v>
                </c:pt>
                <c:pt idx="127274">
                  <c:v>-115.91449999999998</c:v>
                </c:pt>
                <c:pt idx="127275">
                  <c:v>-115.91249999999997</c:v>
                </c:pt>
                <c:pt idx="127276">
                  <c:v>-115.91049999999998</c:v>
                </c:pt>
                <c:pt idx="127277">
                  <c:v>-115.90849999999998</c:v>
                </c:pt>
                <c:pt idx="127278">
                  <c:v>-115.90649999999997</c:v>
                </c:pt>
                <c:pt idx="127279">
                  <c:v>-115.90449999999998</c:v>
                </c:pt>
                <c:pt idx="127280">
                  <c:v>-115.90249999999997</c:v>
                </c:pt>
                <c:pt idx="127281">
                  <c:v>-115.90049999999997</c:v>
                </c:pt>
                <c:pt idx="127282">
                  <c:v>-115.89849999999998</c:v>
                </c:pt>
                <c:pt idx="127283">
                  <c:v>-115.89649999999997</c:v>
                </c:pt>
                <c:pt idx="127284">
                  <c:v>-115.89449999999997</c:v>
                </c:pt>
                <c:pt idx="127285">
                  <c:v>-115.89249999999998</c:v>
                </c:pt>
                <c:pt idx="127286">
                  <c:v>-115.89049999999997</c:v>
                </c:pt>
                <c:pt idx="127287">
                  <c:v>-115.88849999999996</c:v>
                </c:pt>
                <c:pt idx="127288">
                  <c:v>-115.88649999999998</c:v>
                </c:pt>
                <c:pt idx="127289">
                  <c:v>-115.88449999999997</c:v>
                </c:pt>
                <c:pt idx="127290">
                  <c:v>-115.88249999999996</c:v>
                </c:pt>
                <c:pt idx="127291">
                  <c:v>-115.88049999999998</c:v>
                </c:pt>
                <c:pt idx="127292">
                  <c:v>-115.87849999999997</c:v>
                </c:pt>
                <c:pt idx="127293">
                  <c:v>-115.87649999999996</c:v>
                </c:pt>
                <c:pt idx="127294">
                  <c:v>-115.87449999999998</c:v>
                </c:pt>
                <c:pt idx="127295">
                  <c:v>-115.87249999999997</c:v>
                </c:pt>
                <c:pt idx="127296">
                  <c:v>-115.87049999999996</c:v>
                </c:pt>
                <c:pt idx="127297">
                  <c:v>-115.86849999999998</c:v>
                </c:pt>
                <c:pt idx="127298">
                  <c:v>-115.86649999999997</c:v>
                </c:pt>
                <c:pt idx="127299">
                  <c:v>-115.86449999999996</c:v>
                </c:pt>
                <c:pt idx="127300">
                  <c:v>-115.86249999999998</c:v>
                </c:pt>
                <c:pt idx="127301">
                  <c:v>-115.86049999999997</c:v>
                </c:pt>
                <c:pt idx="127302">
                  <c:v>-115.85849999999996</c:v>
                </c:pt>
                <c:pt idx="127303">
                  <c:v>-115.85649999999998</c:v>
                </c:pt>
                <c:pt idx="127304">
                  <c:v>-115.85449999999997</c:v>
                </c:pt>
                <c:pt idx="127305">
                  <c:v>-115.85249999999996</c:v>
                </c:pt>
                <c:pt idx="127306">
                  <c:v>-115.85049999999998</c:v>
                </c:pt>
                <c:pt idx="127307">
                  <c:v>-115.84849999999997</c:v>
                </c:pt>
                <c:pt idx="127308">
                  <c:v>-115.84649999999996</c:v>
                </c:pt>
                <c:pt idx="127309">
                  <c:v>-115.84449999999998</c:v>
                </c:pt>
                <c:pt idx="127310">
                  <c:v>-115.84249999999997</c:v>
                </c:pt>
                <c:pt idx="127311">
                  <c:v>-115.84049999999996</c:v>
                </c:pt>
                <c:pt idx="127312">
                  <c:v>-115.83849999999998</c:v>
                </c:pt>
                <c:pt idx="127313">
                  <c:v>-115.83649999999997</c:v>
                </c:pt>
                <c:pt idx="127314">
                  <c:v>-115.83449999999999</c:v>
                </c:pt>
                <c:pt idx="127315">
                  <c:v>-115.83249999999998</c:v>
                </c:pt>
                <c:pt idx="127316">
                  <c:v>-115.83049999999997</c:v>
                </c:pt>
                <c:pt idx="127317">
                  <c:v>-115.82849999999999</c:v>
                </c:pt>
                <c:pt idx="127318">
                  <c:v>-115.82649999999998</c:v>
                </c:pt>
                <c:pt idx="127319">
                  <c:v>-115.82449999999997</c:v>
                </c:pt>
                <c:pt idx="127320">
                  <c:v>-115.82249999999999</c:v>
                </c:pt>
                <c:pt idx="127321">
                  <c:v>-115.82049999999998</c:v>
                </c:pt>
                <c:pt idx="127322">
                  <c:v>-115.81849999999997</c:v>
                </c:pt>
                <c:pt idx="127323">
                  <c:v>-115.81649999999999</c:v>
                </c:pt>
                <c:pt idx="127324">
                  <c:v>-115.81449999999998</c:v>
                </c:pt>
                <c:pt idx="127325">
                  <c:v>-115.81249999999997</c:v>
                </c:pt>
                <c:pt idx="127326">
                  <c:v>-115.81049999999999</c:v>
                </c:pt>
                <c:pt idx="127327">
                  <c:v>-115.80849999999998</c:v>
                </c:pt>
                <c:pt idx="127328">
                  <c:v>-115.80649999999997</c:v>
                </c:pt>
                <c:pt idx="127329">
                  <c:v>-115.80449999999999</c:v>
                </c:pt>
                <c:pt idx="127330">
                  <c:v>-115.80249999999998</c:v>
                </c:pt>
                <c:pt idx="127331">
                  <c:v>-115.80049999999997</c:v>
                </c:pt>
                <c:pt idx="127332">
                  <c:v>-115.79849999999999</c:v>
                </c:pt>
                <c:pt idx="127333">
                  <c:v>-115.79649999999998</c:v>
                </c:pt>
                <c:pt idx="127334">
                  <c:v>-115.79449999999997</c:v>
                </c:pt>
                <c:pt idx="127335">
                  <c:v>-115.79249999999999</c:v>
                </c:pt>
                <c:pt idx="127336">
                  <c:v>-115.79049999999998</c:v>
                </c:pt>
                <c:pt idx="127337">
                  <c:v>-115.78849999999997</c:v>
                </c:pt>
                <c:pt idx="127338">
                  <c:v>-115.78649999999999</c:v>
                </c:pt>
                <c:pt idx="127339">
                  <c:v>-115.78449999999998</c:v>
                </c:pt>
                <c:pt idx="127340">
                  <c:v>-115.78249999999997</c:v>
                </c:pt>
                <c:pt idx="127341">
                  <c:v>-115.78049999999999</c:v>
                </c:pt>
                <c:pt idx="127342">
                  <c:v>-115.77849999999998</c:v>
                </c:pt>
                <c:pt idx="127343">
                  <c:v>-115.77649999999997</c:v>
                </c:pt>
                <c:pt idx="127344">
                  <c:v>-115.77449999999999</c:v>
                </c:pt>
                <c:pt idx="127345">
                  <c:v>-115.77249999999998</c:v>
                </c:pt>
                <c:pt idx="127346">
                  <c:v>-115.77049999999997</c:v>
                </c:pt>
                <c:pt idx="127347">
                  <c:v>-115.76849999999999</c:v>
                </c:pt>
                <c:pt idx="127348">
                  <c:v>-115.76649999999998</c:v>
                </c:pt>
                <c:pt idx="127349">
                  <c:v>-115.76449999999997</c:v>
                </c:pt>
                <c:pt idx="127350">
                  <c:v>-115.76249999999999</c:v>
                </c:pt>
                <c:pt idx="127351">
                  <c:v>-115.76049999999998</c:v>
                </c:pt>
                <c:pt idx="127352">
                  <c:v>-115.75849999999997</c:v>
                </c:pt>
                <c:pt idx="127353">
                  <c:v>-115.75649999999999</c:v>
                </c:pt>
                <c:pt idx="127354">
                  <c:v>-115.75449999999998</c:v>
                </c:pt>
                <c:pt idx="127355">
                  <c:v>-115.75249999999997</c:v>
                </c:pt>
                <c:pt idx="127356">
                  <c:v>-115.75049999999999</c:v>
                </c:pt>
                <c:pt idx="127357">
                  <c:v>-115.74849999999998</c:v>
                </c:pt>
                <c:pt idx="127358">
                  <c:v>-115.74649999999997</c:v>
                </c:pt>
                <c:pt idx="127359">
                  <c:v>-115.74449999999999</c:v>
                </c:pt>
                <c:pt idx="127360">
                  <c:v>-115.74249999999998</c:v>
                </c:pt>
                <c:pt idx="127361">
                  <c:v>-115.74049999999997</c:v>
                </c:pt>
                <c:pt idx="127362">
                  <c:v>-115.73849999999999</c:v>
                </c:pt>
                <c:pt idx="127363">
                  <c:v>-115.73649999999998</c:v>
                </c:pt>
                <c:pt idx="127364">
                  <c:v>-115.73449999999997</c:v>
                </c:pt>
                <c:pt idx="127365">
                  <c:v>-115.73249999999999</c:v>
                </c:pt>
                <c:pt idx="127366">
                  <c:v>-115.73049999999998</c:v>
                </c:pt>
                <c:pt idx="127367">
                  <c:v>-115.72849999999997</c:v>
                </c:pt>
                <c:pt idx="127368">
                  <c:v>-115.72649999999999</c:v>
                </c:pt>
                <c:pt idx="127369">
                  <c:v>-115.72449999999998</c:v>
                </c:pt>
                <c:pt idx="127370">
                  <c:v>-115.72249999999997</c:v>
                </c:pt>
                <c:pt idx="127371">
                  <c:v>-115.72049999999999</c:v>
                </c:pt>
                <c:pt idx="127372">
                  <c:v>-115.71849999999998</c:v>
                </c:pt>
                <c:pt idx="127373">
                  <c:v>-115.71649999999997</c:v>
                </c:pt>
                <c:pt idx="127374">
                  <c:v>-115.71449999999999</c:v>
                </c:pt>
                <c:pt idx="127375">
                  <c:v>-115.71249999999998</c:v>
                </c:pt>
                <c:pt idx="127376">
                  <c:v>-115.71049999999997</c:v>
                </c:pt>
                <c:pt idx="127377">
                  <c:v>-115.70849999999999</c:v>
                </c:pt>
                <c:pt idx="127378">
                  <c:v>-115.70649999999998</c:v>
                </c:pt>
                <c:pt idx="127379">
                  <c:v>-115.70449999999997</c:v>
                </c:pt>
                <c:pt idx="127380">
                  <c:v>-115.70249999999999</c:v>
                </c:pt>
                <c:pt idx="127381">
                  <c:v>-115.70049999999998</c:v>
                </c:pt>
                <c:pt idx="127382">
                  <c:v>-115.69849999999997</c:v>
                </c:pt>
                <c:pt idx="127383">
                  <c:v>-115.69649999999999</c:v>
                </c:pt>
                <c:pt idx="127384">
                  <c:v>-115.69449999999998</c:v>
                </c:pt>
                <c:pt idx="127385">
                  <c:v>-115.69249999999997</c:v>
                </c:pt>
                <c:pt idx="127386">
                  <c:v>-115.69049999999999</c:v>
                </c:pt>
                <c:pt idx="127387">
                  <c:v>-115.68849999999998</c:v>
                </c:pt>
                <c:pt idx="127388">
                  <c:v>-115.68649999999997</c:v>
                </c:pt>
                <c:pt idx="127389">
                  <c:v>-115.68449999999999</c:v>
                </c:pt>
                <c:pt idx="127390">
                  <c:v>-115.68249999999998</c:v>
                </c:pt>
                <c:pt idx="127391">
                  <c:v>-115.68049999999997</c:v>
                </c:pt>
                <c:pt idx="127392">
                  <c:v>-115.67849999999999</c:v>
                </c:pt>
                <c:pt idx="127393">
                  <c:v>-115.67649999999998</c:v>
                </c:pt>
                <c:pt idx="127394">
                  <c:v>-115.67449999999997</c:v>
                </c:pt>
                <c:pt idx="127395">
                  <c:v>-115.67249999999999</c:v>
                </c:pt>
                <c:pt idx="127396">
                  <c:v>-115.67049999999998</c:v>
                </c:pt>
                <c:pt idx="127397">
                  <c:v>-115.66849999999997</c:v>
                </c:pt>
                <c:pt idx="127398">
                  <c:v>-115.66649999999998</c:v>
                </c:pt>
                <c:pt idx="127399">
                  <c:v>-115.66449999999998</c:v>
                </c:pt>
                <c:pt idx="127400">
                  <c:v>-115.66249999999997</c:v>
                </c:pt>
                <c:pt idx="127401">
                  <c:v>-115.66049999999998</c:v>
                </c:pt>
                <c:pt idx="127402">
                  <c:v>-115.65849999999998</c:v>
                </c:pt>
                <c:pt idx="127403">
                  <c:v>-115.65649999999997</c:v>
                </c:pt>
                <c:pt idx="127404">
                  <c:v>-115.65449999999998</c:v>
                </c:pt>
                <c:pt idx="127405">
                  <c:v>-115.65249999999997</c:v>
                </c:pt>
                <c:pt idx="127406">
                  <c:v>-115.65049999999997</c:v>
                </c:pt>
                <c:pt idx="127407">
                  <c:v>-115.64849999999998</c:v>
                </c:pt>
                <c:pt idx="127408">
                  <c:v>-115.64649999999997</c:v>
                </c:pt>
                <c:pt idx="127409">
                  <c:v>-115.64449999999997</c:v>
                </c:pt>
                <c:pt idx="127410">
                  <c:v>-115.64249999999998</c:v>
                </c:pt>
                <c:pt idx="127411">
                  <c:v>-115.64049999999997</c:v>
                </c:pt>
                <c:pt idx="127412">
                  <c:v>-115.63849999999996</c:v>
                </c:pt>
                <c:pt idx="127413">
                  <c:v>-115.63649999999998</c:v>
                </c:pt>
                <c:pt idx="127414">
                  <c:v>-115.63449999999997</c:v>
                </c:pt>
                <c:pt idx="127415">
                  <c:v>-115.63249999999996</c:v>
                </c:pt>
                <c:pt idx="127416">
                  <c:v>-115.63049999999998</c:v>
                </c:pt>
                <c:pt idx="127417">
                  <c:v>-115.62849999999997</c:v>
                </c:pt>
                <c:pt idx="127418">
                  <c:v>-115.62649999999996</c:v>
                </c:pt>
                <c:pt idx="127419">
                  <c:v>-115.62449999999998</c:v>
                </c:pt>
                <c:pt idx="127420">
                  <c:v>-115.62249999999997</c:v>
                </c:pt>
                <c:pt idx="127421">
                  <c:v>-115.62049999999996</c:v>
                </c:pt>
                <c:pt idx="127422">
                  <c:v>-115.61849999999998</c:v>
                </c:pt>
                <c:pt idx="127423">
                  <c:v>-115.61649999999997</c:v>
                </c:pt>
                <c:pt idx="127424">
                  <c:v>-115.61449999999996</c:v>
                </c:pt>
                <c:pt idx="127425">
                  <c:v>-115.61249999999998</c:v>
                </c:pt>
                <c:pt idx="127426">
                  <c:v>-115.61049999999997</c:v>
                </c:pt>
                <c:pt idx="127427">
                  <c:v>-115.60849999999996</c:v>
                </c:pt>
                <c:pt idx="127428">
                  <c:v>-115.60649999999998</c:v>
                </c:pt>
                <c:pt idx="127429">
                  <c:v>-115.60449999999997</c:v>
                </c:pt>
                <c:pt idx="127430">
                  <c:v>-115.60249999999996</c:v>
                </c:pt>
                <c:pt idx="127431">
                  <c:v>-115.60049999999998</c:v>
                </c:pt>
                <c:pt idx="127432">
                  <c:v>-115.59849999999997</c:v>
                </c:pt>
                <c:pt idx="127433">
                  <c:v>-115.59649999999996</c:v>
                </c:pt>
                <c:pt idx="127434">
                  <c:v>-115.59449999999998</c:v>
                </c:pt>
                <c:pt idx="127435">
                  <c:v>-115.59249999999997</c:v>
                </c:pt>
                <c:pt idx="127436">
                  <c:v>-115.59049999999996</c:v>
                </c:pt>
                <c:pt idx="127437">
                  <c:v>-115.58849999999998</c:v>
                </c:pt>
                <c:pt idx="127438">
                  <c:v>-115.58649999999997</c:v>
                </c:pt>
                <c:pt idx="127439">
                  <c:v>-115.58449999999999</c:v>
                </c:pt>
                <c:pt idx="127440">
                  <c:v>-115.58249999999998</c:v>
                </c:pt>
                <c:pt idx="127441">
                  <c:v>-115.58049999999997</c:v>
                </c:pt>
                <c:pt idx="127442">
                  <c:v>-115.57849999999999</c:v>
                </c:pt>
                <c:pt idx="127443">
                  <c:v>-115.57649999999998</c:v>
                </c:pt>
                <c:pt idx="127444">
                  <c:v>-115.57449999999997</c:v>
                </c:pt>
                <c:pt idx="127445">
                  <c:v>-115.57249999999999</c:v>
                </c:pt>
                <c:pt idx="127446">
                  <c:v>-115.57049999999998</c:v>
                </c:pt>
                <c:pt idx="127447">
                  <c:v>-115.56849999999997</c:v>
                </c:pt>
                <c:pt idx="127448">
                  <c:v>-115.56649999999999</c:v>
                </c:pt>
                <c:pt idx="127449">
                  <c:v>-115.56449999999998</c:v>
                </c:pt>
                <c:pt idx="127450">
                  <c:v>-115.56249999999997</c:v>
                </c:pt>
                <c:pt idx="127451">
                  <c:v>-115.56049999999999</c:v>
                </c:pt>
                <c:pt idx="127452">
                  <c:v>-115.55849999999998</c:v>
                </c:pt>
                <c:pt idx="127453">
                  <c:v>-115.55649999999997</c:v>
                </c:pt>
                <c:pt idx="127454">
                  <c:v>-115.55449999999999</c:v>
                </c:pt>
                <c:pt idx="127455">
                  <c:v>-115.55249999999998</c:v>
                </c:pt>
                <c:pt idx="127456">
                  <c:v>-115.55049999999997</c:v>
                </c:pt>
                <c:pt idx="127457">
                  <c:v>-115.54849999999999</c:v>
                </c:pt>
                <c:pt idx="127458">
                  <c:v>-115.54649999999998</c:v>
                </c:pt>
                <c:pt idx="127459">
                  <c:v>-115.54449999999997</c:v>
                </c:pt>
                <c:pt idx="127460">
                  <c:v>-115.54249999999999</c:v>
                </c:pt>
                <c:pt idx="127461">
                  <c:v>-115.54049999999998</c:v>
                </c:pt>
                <c:pt idx="127462">
                  <c:v>-115.53849999999997</c:v>
                </c:pt>
                <c:pt idx="127463">
                  <c:v>-115.53649999999999</c:v>
                </c:pt>
                <c:pt idx="127464">
                  <c:v>-115.53449999999998</c:v>
                </c:pt>
                <c:pt idx="127465">
                  <c:v>-115.53249999999997</c:v>
                </c:pt>
                <c:pt idx="127466">
                  <c:v>-115.53049999999999</c:v>
                </c:pt>
                <c:pt idx="127467">
                  <c:v>-115.52849999999998</c:v>
                </c:pt>
                <c:pt idx="127468">
                  <c:v>-115.52649999999997</c:v>
                </c:pt>
                <c:pt idx="127469">
                  <c:v>-115.52449999999999</c:v>
                </c:pt>
                <c:pt idx="127470">
                  <c:v>-115.52249999999998</c:v>
                </c:pt>
                <c:pt idx="127471">
                  <c:v>-115.52049999999997</c:v>
                </c:pt>
                <c:pt idx="127472">
                  <c:v>-115.51849999999999</c:v>
                </c:pt>
                <c:pt idx="127473">
                  <c:v>-115.51649999999998</c:v>
                </c:pt>
                <c:pt idx="127474">
                  <c:v>-115.51449999999997</c:v>
                </c:pt>
                <c:pt idx="127475">
                  <c:v>-115.51249999999999</c:v>
                </c:pt>
                <c:pt idx="127476">
                  <c:v>-115.51049999999998</c:v>
                </c:pt>
                <c:pt idx="127477">
                  <c:v>-115.50849999999997</c:v>
                </c:pt>
                <c:pt idx="127478">
                  <c:v>-115.50649999999999</c:v>
                </c:pt>
                <c:pt idx="127479">
                  <c:v>-115.50449999999998</c:v>
                </c:pt>
                <c:pt idx="127480">
                  <c:v>-115.50249999999997</c:v>
                </c:pt>
                <c:pt idx="127481">
                  <c:v>-115.50049999999999</c:v>
                </c:pt>
                <c:pt idx="127482">
                  <c:v>-115.49849999999998</c:v>
                </c:pt>
                <c:pt idx="127483">
                  <c:v>-115.49649999999997</c:v>
                </c:pt>
                <c:pt idx="127484">
                  <c:v>-115.49449999999999</c:v>
                </c:pt>
                <c:pt idx="127485">
                  <c:v>-115.49249999999998</c:v>
                </c:pt>
                <c:pt idx="127486">
                  <c:v>-115.49049999999997</c:v>
                </c:pt>
                <c:pt idx="127487">
                  <c:v>-115.48849999999999</c:v>
                </c:pt>
                <c:pt idx="127488">
                  <c:v>-115.48649999999998</c:v>
                </c:pt>
                <c:pt idx="127489">
                  <c:v>-115.48449999999997</c:v>
                </c:pt>
                <c:pt idx="127490">
                  <c:v>-115.48249999999999</c:v>
                </c:pt>
                <c:pt idx="127491">
                  <c:v>-115.48049999999998</c:v>
                </c:pt>
                <c:pt idx="127492">
                  <c:v>-115.47849999999997</c:v>
                </c:pt>
                <c:pt idx="127493">
                  <c:v>-115.47649999999999</c:v>
                </c:pt>
                <c:pt idx="127494">
                  <c:v>-115.47449999999998</c:v>
                </c:pt>
                <c:pt idx="127495">
                  <c:v>-115.47249999999997</c:v>
                </c:pt>
                <c:pt idx="127496">
                  <c:v>-115.47049999999999</c:v>
                </c:pt>
                <c:pt idx="127497">
                  <c:v>-115.46849999999998</c:v>
                </c:pt>
                <c:pt idx="127498">
                  <c:v>-115.46649999999997</c:v>
                </c:pt>
                <c:pt idx="127499">
                  <c:v>-115.46449999999999</c:v>
                </c:pt>
                <c:pt idx="127500">
                  <c:v>-115.46249999999998</c:v>
                </c:pt>
                <c:pt idx="127501">
                  <c:v>-115.46049999999997</c:v>
                </c:pt>
                <c:pt idx="127502">
                  <c:v>-115.45849999999999</c:v>
                </c:pt>
                <c:pt idx="127503">
                  <c:v>-115.45649999999998</c:v>
                </c:pt>
                <c:pt idx="127504">
                  <c:v>-115.45449999999997</c:v>
                </c:pt>
                <c:pt idx="127505">
                  <c:v>-115.45249999999999</c:v>
                </c:pt>
                <c:pt idx="127506">
                  <c:v>-115.45049999999998</c:v>
                </c:pt>
                <c:pt idx="127507">
                  <c:v>-115.44849999999997</c:v>
                </c:pt>
                <c:pt idx="127508">
                  <c:v>-115.44649999999999</c:v>
                </c:pt>
                <c:pt idx="127509">
                  <c:v>-115.44449999999998</c:v>
                </c:pt>
                <c:pt idx="127510">
                  <c:v>-115.44249999999997</c:v>
                </c:pt>
                <c:pt idx="127511">
                  <c:v>-115.44049999999999</c:v>
                </c:pt>
                <c:pt idx="127512">
                  <c:v>-115.43849999999998</c:v>
                </c:pt>
                <c:pt idx="127513">
                  <c:v>-115.43649999999997</c:v>
                </c:pt>
                <c:pt idx="127514">
                  <c:v>-115.43449999999999</c:v>
                </c:pt>
                <c:pt idx="127515">
                  <c:v>-115.43249999999998</c:v>
                </c:pt>
                <c:pt idx="127516">
                  <c:v>-115.43049999999997</c:v>
                </c:pt>
                <c:pt idx="127517">
                  <c:v>-115.42849999999999</c:v>
                </c:pt>
                <c:pt idx="127518">
                  <c:v>-115.42649999999998</c:v>
                </c:pt>
                <c:pt idx="127519">
                  <c:v>-115.42449999999997</c:v>
                </c:pt>
                <c:pt idx="127520">
                  <c:v>-115.42249999999999</c:v>
                </c:pt>
                <c:pt idx="127521">
                  <c:v>-115.42049999999998</c:v>
                </c:pt>
                <c:pt idx="127522">
                  <c:v>-115.41849999999997</c:v>
                </c:pt>
                <c:pt idx="127523">
                  <c:v>-115.41649999999998</c:v>
                </c:pt>
                <c:pt idx="127524">
                  <c:v>-115.41449999999998</c:v>
                </c:pt>
                <c:pt idx="127525">
                  <c:v>-115.41249999999997</c:v>
                </c:pt>
                <c:pt idx="127526">
                  <c:v>-115.41049999999998</c:v>
                </c:pt>
                <c:pt idx="127527">
                  <c:v>-115.40849999999998</c:v>
                </c:pt>
                <c:pt idx="127528">
                  <c:v>-115.40649999999997</c:v>
                </c:pt>
                <c:pt idx="127529">
                  <c:v>-115.40449999999998</c:v>
                </c:pt>
                <c:pt idx="127530">
                  <c:v>-115.40249999999997</c:v>
                </c:pt>
                <c:pt idx="127531">
                  <c:v>-115.40049999999997</c:v>
                </c:pt>
                <c:pt idx="127532">
                  <c:v>-115.39849999999998</c:v>
                </c:pt>
                <c:pt idx="127533">
                  <c:v>-115.39649999999997</c:v>
                </c:pt>
                <c:pt idx="127534">
                  <c:v>-115.39449999999997</c:v>
                </c:pt>
                <c:pt idx="127535">
                  <c:v>-115.39249999999998</c:v>
                </c:pt>
                <c:pt idx="127536">
                  <c:v>-115.39049999999997</c:v>
                </c:pt>
                <c:pt idx="127537">
                  <c:v>-115.38849999999996</c:v>
                </c:pt>
                <c:pt idx="127538">
                  <c:v>-115.38649999999998</c:v>
                </c:pt>
                <c:pt idx="127539">
                  <c:v>-115.38449999999997</c:v>
                </c:pt>
                <c:pt idx="127540">
                  <c:v>-115.38249999999996</c:v>
                </c:pt>
                <c:pt idx="127541">
                  <c:v>-115.38049999999998</c:v>
                </c:pt>
                <c:pt idx="127542">
                  <c:v>-115.37849999999997</c:v>
                </c:pt>
                <c:pt idx="127543">
                  <c:v>-115.37649999999996</c:v>
                </c:pt>
                <c:pt idx="127544">
                  <c:v>-115.37449999999998</c:v>
                </c:pt>
                <c:pt idx="127545">
                  <c:v>-115.37249999999997</c:v>
                </c:pt>
                <c:pt idx="127546">
                  <c:v>-115.37049999999996</c:v>
                </c:pt>
                <c:pt idx="127547">
                  <c:v>-115.36849999999998</c:v>
                </c:pt>
                <c:pt idx="127548">
                  <c:v>-115.36649999999997</c:v>
                </c:pt>
                <c:pt idx="127549">
                  <c:v>-115.36449999999996</c:v>
                </c:pt>
                <c:pt idx="127550">
                  <c:v>-115.36249999999998</c:v>
                </c:pt>
                <c:pt idx="127551">
                  <c:v>-115.36049999999997</c:v>
                </c:pt>
                <c:pt idx="127552">
                  <c:v>-115.35849999999996</c:v>
                </c:pt>
                <c:pt idx="127553">
                  <c:v>-115.35649999999998</c:v>
                </c:pt>
                <c:pt idx="127554">
                  <c:v>-115.35449999999997</c:v>
                </c:pt>
                <c:pt idx="127555">
                  <c:v>-115.35249999999996</c:v>
                </c:pt>
                <c:pt idx="127556">
                  <c:v>-115.35049999999998</c:v>
                </c:pt>
                <c:pt idx="127557">
                  <c:v>-115.34849999999997</c:v>
                </c:pt>
                <c:pt idx="127558">
                  <c:v>-115.34649999999996</c:v>
                </c:pt>
                <c:pt idx="127559">
                  <c:v>-115.34449999999998</c:v>
                </c:pt>
                <c:pt idx="127560">
                  <c:v>-115.34249999999997</c:v>
                </c:pt>
                <c:pt idx="127561">
                  <c:v>-115.34049999999996</c:v>
                </c:pt>
                <c:pt idx="127562">
                  <c:v>-115.33849999999998</c:v>
                </c:pt>
                <c:pt idx="127563">
                  <c:v>-115.33649999999997</c:v>
                </c:pt>
                <c:pt idx="127564">
                  <c:v>-115.33449999999999</c:v>
                </c:pt>
                <c:pt idx="127565">
                  <c:v>-115.33249999999998</c:v>
                </c:pt>
                <c:pt idx="127566">
                  <c:v>-115.33049999999997</c:v>
                </c:pt>
                <c:pt idx="127567">
                  <c:v>-115.32849999999999</c:v>
                </c:pt>
                <c:pt idx="127568">
                  <c:v>-115.32649999999998</c:v>
                </c:pt>
                <c:pt idx="127569">
                  <c:v>-115.32449999999997</c:v>
                </c:pt>
                <c:pt idx="127570">
                  <c:v>-115.32249999999999</c:v>
                </c:pt>
                <c:pt idx="127571">
                  <c:v>-115.32049999999998</c:v>
                </c:pt>
                <c:pt idx="127572">
                  <c:v>-115.31849999999997</c:v>
                </c:pt>
                <c:pt idx="127573">
                  <c:v>-115.31649999999999</c:v>
                </c:pt>
                <c:pt idx="127574">
                  <c:v>-115.31449999999998</c:v>
                </c:pt>
                <c:pt idx="127575">
                  <c:v>-115.31249999999997</c:v>
                </c:pt>
                <c:pt idx="127576">
                  <c:v>-115.31049999999999</c:v>
                </c:pt>
                <c:pt idx="127577">
                  <c:v>-115.30849999999998</c:v>
                </c:pt>
                <c:pt idx="127578">
                  <c:v>-115.30649999999997</c:v>
                </c:pt>
                <c:pt idx="127579">
                  <c:v>-115.30449999999999</c:v>
                </c:pt>
                <c:pt idx="127580">
                  <c:v>-115.30249999999998</c:v>
                </c:pt>
                <c:pt idx="127581">
                  <c:v>-115.30049999999997</c:v>
                </c:pt>
                <c:pt idx="127582">
                  <c:v>-115.29849999999999</c:v>
                </c:pt>
                <c:pt idx="127583">
                  <c:v>-115.29649999999998</c:v>
                </c:pt>
                <c:pt idx="127584">
                  <c:v>-115.29449999999997</c:v>
                </c:pt>
                <c:pt idx="127585">
                  <c:v>-115.29249999999999</c:v>
                </c:pt>
                <c:pt idx="127586">
                  <c:v>-115.29049999999998</c:v>
                </c:pt>
                <c:pt idx="127587">
                  <c:v>-115.28849999999997</c:v>
                </c:pt>
                <c:pt idx="127588">
                  <c:v>-115.28649999999999</c:v>
                </c:pt>
                <c:pt idx="127589">
                  <c:v>-115.28449999999998</c:v>
                </c:pt>
                <c:pt idx="127590">
                  <c:v>-115.28249999999997</c:v>
                </c:pt>
                <c:pt idx="127591">
                  <c:v>-115.28049999999999</c:v>
                </c:pt>
                <c:pt idx="127592">
                  <c:v>-115.27849999999998</c:v>
                </c:pt>
                <c:pt idx="127593">
                  <c:v>-115.27649999999997</c:v>
                </c:pt>
                <c:pt idx="127594">
                  <c:v>-115.27449999999999</c:v>
                </c:pt>
                <c:pt idx="127595">
                  <c:v>-115.27249999999998</c:v>
                </c:pt>
                <c:pt idx="127596">
                  <c:v>-115.27049999999997</c:v>
                </c:pt>
                <c:pt idx="127597">
                  <c:v>-115.26849999999999</c:v>
                </c:pt>
                <c:pt idx="127598">
                  <c:v>-115.26649999999998</c:v>
                </c:pt>
                <c:pt idx="127599">
                  <c:v>-115.26449999999997</c:v>
                </c:pt>
                <c:pt idx="127600">
                  <c:v>-115.26249999999999</c:v>
                </c:pt>
                <c:pt idx="127601">
                  <c:v>-115.26049999999998</c:v>
                </c:pt>
                <c:pt idx="127602">
                  <c:v>-115.25849999999997</c:v>
                </c:pt>
                <c:pt idx="127603">
                  <c:v>-115.25649999999999</c:v>
                </c:pt>
                <c:pt idx="127604">
                  <c:v>-115.25449999999998</c:v>
                </c:pt>
                <c:pt idx="127605">
                  <c:v>-115.25249999999997</c:v>
                </c:pt>
                <c:pt idx="127606">
                  <c:v>-115.25049999999999</c:v>
                </c:pt>
                <c:pt idx="127607">
                  <c:v>-115.24849999999998</c:v>
                </c:pt>
                <c:pt idx="127608">
                  <c:v>-115.24649999999997</c:v>
                </c:pt>
                <c:pt idx="127609">
                  <c:v>-115.24449999999999</c:v>
                </c:pt>
                <c:pt idx="127610">
                  <c:v>-115.24249999999998</c:v>
                </c:pt>
                <c:pt idx="127611">
                  <c:v>-115.24049999999997</c:v>
                </c:pt>
                <c:pt idx="127612">
                  <c:v>-115.23849999999999</c:v>
                </c:pt>
                <c:pt idx="127613">
                  <c:v>-115.23649999999998</c:v>
                </c:pt>
                <c:pt idx="127614">
                  <c:v>-115.23449999999997</c:v>
                </c:pt>
                <c:pt idx="127615">
                  <c:v>-115.23249999999999</c:v>
                </c:pt>
                <c:pt idx="127616">
                  <c:v>-115.23049999999998</c:v>
                </c:pt>
                <c:pt idx="127617">
                  <c:v>-115.22849999999997</c:v>
                </c:pt>
                <c:pt idx="127618">
                  <c:v>-115.22649999999999</c:v>
                </c:pt>
                <c:pt idx="127619">
                  <c:v>-115.22449999999998</c:v>
                </c:pt>
                <c:pt idx="127620">
                  <c:v>-115.22249999999997</c:v>
                </c:pt>
                <c:pt idx="127621">
                  <c:v>-115.22049999999999</c:v>
                </c:pt>
                <c:pt idx="127622">
                  <c:v>-115.21849999999998</c:v>
                </c:pt>
                <c:pt idx="127623">
                  <c:v>-115.21649999999997</c:v>
                </c:pt>
                <c:pt idx="127624">
                  <c:v>-115.21449999999999</c:v>
                </c:pt>
                <c:pt idx="127625">
                  <c:v>-115.21249999999998</c:v>
                </c:pt>
                <c:pt idx="127626">
                  <c:v>-115.21049999999997</c:v>
                </c:pt>
                <c:pt idx="127627">
                  <c:v>-115.20849999999999</c:v>
                </c:pt>
                <c:pt idx="127628">
                  <c:v>-115.20649999999998</c:v>
                </c:pt>
                <c:pt idx="127629">
                  <c:v>-115.20449999999997</c:v>
                </c:pt>
                <c:pt idx="127630">
                  <c:v>-115.20249999999999</c:v>
                </c:pt>
                <c:pt idx="127631">
                  <c:v>-115.20049999999998</c:v>
                </c:pt>
                <c:pt idx="127632">
                  <c:v>-115.19849999999997</c:v>
                </c:pt>
                <c:pt idx="127633">
                  <c:v>-115.19649999999999</c:v>
                </c:pt>
                <c:pt idx="127634">
                  <c:v>-115.19449999999998</c:v>
                </c:pt>
                <c:pt idx="127635">
                  <c:v>-115.19249999999997</c:v>
                </c:pt>
                <c:pt idx="127636">
                  <c:v>-115.19049999999999</c:v>
                </c:pt>
                <c:pt idx="127637">
                  <c:v>-115.18849999999998</c:v>
                </c:pt>
                <c:pt idx="127638">
                  <c:v>-115.18649999999997</c:v>
                </c:pt>
                <c:pt idx="127639">
                  <c:v>-115.18449999999999</c:v>
                </c:pt>
                <c:pt idx="127640">
                  <c:v>-115.18249999999998</c:v>
                </c:pt>
                <c:pt idx="127641">
                  <c:v>-115.18049999999997</c:v>
                </c:pt>
                <c:pt idx="127642">
                  <c:v>-115.17849999999999</c:v>
                </c:pt>
                <c:pt idx="127643">
                  <c:v>-115.17649999999998</c:v>
                </c:pt>
                <c:pt idx="127644">
                  <c:v>-115.17449999999997</c:v>
                </c:pt>
                <c:pt idx="127645">
                  <c:v>-115.17249999999999</c:v>
                </c:pt>
                <c:pt idx="127646">
                  <c:v>-115.17049999999998</c:v>
                </c:pt>
                <c:pt idx="127647">
                  <c:v>-115.16849999999997</c:v>
                </c:pt>
                <c:pt idx="127648">
                  <c:v>-115.16649999999998</c:v>
                </c:pt>
                <c:pt idx="127649">
                  <c:v>-115.16449999999998</c:v>
                </c:pt>
                <c:pt idx="127650">
                  <c:v>-115.16249999999997</c:v>
                </c:pt>
                <c:pt idx="127651">
                  <c:v>-115.16049999999998</c:v>
                </c:pt>
                <c:pt idx="127652">
                  <c:v>-115.15849999999998</c:v>
                </c:pt>
                <c:pt idx="127653">
                  <c:v>-115.15649999999997</c:v>
                </c:pt>
                <c:pt idx="127654">
                  <c:v>-115.15449999999998</c:v>
                </c:pt>
                <c:pt idx="127655">
                  <c:v>-115.15249999999997</c:v>
                </c:pt>
                <c:pt idx="127656">
                  <c:v>-115.15049999999997</c:v>
                </c:pt>
                <c:pt idx="127657">
                  <c:v>-115.14849999999998</c:v>
                </c:pt>
                <c:pt idx="127658">
                  <c:v>-115.14649999999997</c:v>
                </c:pt>
                <c:pt idx="127659">
                  <c:v>-115.14449999999997</c:v>
                </c:pt>
                <c:pt idx="127660">
                  <c:v>-115.14249999999998</c:v>
                </c:pt>
                <c:pt idx="127661">
                  <c:v>-115.14049999999997</c:v>
                </c:pt>
                <c:pt idx="127662">
                  <c:v>-115.13849999999996</c:v>
                </c:pt>
                <c:pt idx="127663">
                  <c:v>-115.13649999999998</c:v>
                </c:pt>
                <c:pt idx="127664">
                  <c:v>-115.13449999999997</c:v>
                </c:pt>
                <c:pt idx="127665">
                  <c:v>-115.13249999999996</c:v>
                </c:pt>
                <c:pt idx="127666">
                  <c:v>-115.13049999999998</c:v>
                </c:pt>
                <c:pt idx="127667">
                  <c:v>-115.12849999999997</c:v>
                </c:pt>
                <c:pt idx="127668">
                  <c:v>-115.12649999999996</c:v>
                </c:pt>
                <c:pt idx="127669">
                  <c:v>-115.12449999999998</c:v>
                </c:pt>
                <c:pt idx="127670">
                  <c:v>-115.12249999999997</c:v>
                </c:pt>
                <c:pt idx="127671">
                  <c:v>-115.12049999999996</c:v>
                </c:pt>
                <c:pt idx="127672">
                  <c:v>-115.11849999999998</c:v>
                </c:pt>
                <c:pt idx="127673">
                  <c:v>-115.11649999999997</c:v>
                </c:pt>
                <c:pt idx="127674">
                  <c:v>-115.11449999999996</c:v>
                </c:pt>
                <c:pt idx="127675">
                  <c:v>-115.11249999999998</c:v>
                </c:pt>
                <c:pt idx="127676">
                  <c:v>-115.11049999999997</c:v>
                </c:pt>
                <c:pt idx="127677">
                  <c:v>-115.10849999999996</c:v>
                </c:pt>
                <c:pt idx="127678">
                  <c:v>-115.10649999999998</c:v>
                </c:pt>
                <c:pt idx="127679">
                  <c:v>-115.10449999999997</c:v>
                </c:pt>
                <c:pt idx="127680">
                  <c:v>-115.10249999999996</c:v>
                </c:pt>
                <c:pt idx="127681">
                  <c:v>-115.10049999999998</c:v>
                </c:pt>
                <c:pt idx="127682">
                  <c:v>-115.09849999999997</c:v>
                </c:pt>
                <c:pt idx="127683">
                  <c:v>-115.09649999999996</c:v>
                </c:pt>
                <c:pt idx="127684">
                  <c:v>-115.09449999999998</c:v>
                </c:pt>
                <c:pt idx="127685">
                  <c:v>-115.09249999999997</c:v>
                </c:pt>
                <c:pt idx="127686">
                  <c:v>-115.09049999999996</c:v>
                </c:pt>
                <c:pt idx="127687">
                  <c:v>-115.08849999999998</c:v>
                </c:pt>
                <c:pt idx="127688">
                  <c:v>-115.08649999999997</c:v>
                </c:pt>
                <c:pt idx="127689">
                  <c:v>-115.08449999999999</c:v>
                </c:pt>
                <c:pt idx="127690">
                  <c:v>-115.08249999999998</c:v>
                </c:pt>
                <c:pt idx="127691">
                  <c:v>-115.08049999999997</c:v>
                </c:pt>
                <c:pt idx="127692">
                  <c:v>-115.07849999999999</c:v>
                </c:pt>
                <c:pt idx="127693">
                  <c:v>-115.07649999999998</c:v>
                </c:pt>
                <c:pt idx="127694">
                  <c:v>-115.07449999999997</c:v>
                </c:pt>
                <c:pt idx="127695">
                  <c:v>-115.07249999999999</c:v>
                </c:pt>
                <c:pt idx="127696">
                  <c:v>-115.07049999999998</c:v>
                </c:pt>
                <c:pt idx="127697">
                  <c:v>-115.06849999999997</c:v>
                </c:pt>
                <c:pt idx="127698">
                  <c:v>-115.06649999999999</c:v>
                </c:pt>
                <c:pt idx="127699">
                  <c:v>-115.06449999999998</c:v>
                </c:pt>
                <c:pt idx="127700">
                  <c:v>-115.06249999999997</c:v>
                </c:pt>
                <c:pt idx="127701">
                  <c:v>-115.06049999999999</c:v>
                </c:pt>
                <c:pt idx="127702">
                  <c:v>-115.05849999999998</c:v>
                </c:pt>
                <c:pt idx="127703">
                  <c:v>-115.05649999999997</c:v>
                </c:pt>
                <c:pt idx="127704">
                  <c:v>-115.05449999999999</c:v>
                </c:pt>
                <c:pt idx="127705">
                  <c:v>-115.05249999999998</c:v>
                </c:pt>
                <c:pt idx="127706">
                  <c:v>-115.05049999999997</c:v>
                </c:pt>
                <c:pt idx="127707">
                  <c:v>-115.04849999999999</c:v>
                </c:pt>
                <c:pt idx="127708">
                  <c:v>-115.04649999999998</c:v>
                </c:pt>
                <c:pt idx="127709">
                  <c:v>-115.04449999999997</c:v>
                </c:pt>
                <c:pt idx="127710">
                  <c:v>-115.04249999999999</c:v>
                </c:pt>
                <c:pt idx="127711">
                  <c:v>-115.04049999999998</c:v>
                </c:pt>
                <c:pt idx="127712">
                  <c:v>-115.03849999999997</c:v>
                </c:pt>
                <c:pt idx="127713">
                  <c:v>-115.03649999999999</c:v>
                </c:pt>
                <c:pt idx="127714">
                  <c:v>-115.03449999999998</c:v>
                </c:pt>
                <c:pt idx="127715">
                  <c:v>-115.03249999999997</c:v>
                </c:pt>
                <c:pt idx="127716">
                  <c:v>-115.03049999999999</c:v>
                </c:pt>
                <c:pt idx="127717">
                  <c:v>-115.02849999999998</c:v>
                </c:pt>
                <c:pt idx="127718">
                  <c:v>-115.02649999999997</c:v>
                </c:pt>
                <c:pt idx="127719">
                  <c:v>-115.02449999999999</c:v>
                </c:pt>
                <c:pt idx="127720">
                  <c:v>-115.02249999999998</c:v>
                </c:pt>
                <c:pt idx="127721">
                  <c:v>-115.02049999999997</c:v>
                </c:pt>
                <c:pt idx="127722">
                  <c:v>-115.01849999999999</c:v>
                </c:pt>
                <c:pt idx="127723">
                  <c:v>-115.01649999999998</c:v>
                </c:pt>
                <c:pt idx="127724">
                  <c:v>-115.01449999999997</c:v>
                </c:pt>
                <c:pt idx="127725">
                  <c:v>-115.01249999999999</c:v>
                </c:pt>
                <c:pt idx="127726">
                  <c:v>-115.01049999999998</c:v>
                </c:pt>
                <c:pt idx="127727">
                  <c:v>-115.00849999999997</c:v>
                </c:pt>
                <c:pt idx="127728">
                  <c:v>-115.00649999999999</c:v>
                </c:pt>
                <c:pt idx="127729">
                  <c:v>-115.00449999999998</c:v>
                </c:pt>
                <c:pt idx="127730">
                  <c:v>-115.00249999999997</c:v>
                </c:pt>
                <c:pt idx="127731">
                  <c:v>-115.00049999999999</c:v>
                </c:pt>
                <c:pt idx="127732">
                  <c:v>-114.99849999999998</c:v>
                </c:pt>
                <c:pt idx="127733">
                  <c:v>-114.99649999999997</c:v>
                </c:pt>
                <c:pt idx="127734">
                  <c:v>-114.99449999999999</c:v>
                </c:pt>
                <c:pt idx="127735">
                  <c:v>-114.99249999999998</c:v>
                </c:pt>
                <c:pt idx="127736">
                  <c:v>-114.99049999999997</c:v>
                </c:pt>
                <c:pt idx="127737">
                  <c:v>-114.98849999999999</c:v>
                </c:pt>
                <c:pt idx="127738">
                  <c:v>-114.98649999999998</c:v>
                </c:pt>
                <c:pt idx="127739">
                  <c:v>-114.98449999999997</c:v>
                </c:pt>
                <c:pt idx="127740">
                  <c:v>-114.98249999999999</c:v>
                </c:pt>
                <c:pt idx="127741">
                  <c:v>-114.98049999999998</c:v>
                </c:pt>
                <c:pt idx="127742">
                  <c:v>-114.97849999999997</c:v>
                </c:pt>
                <c:pt idx="127743">
                  <c:v>-114.97649999999999</c:v>
                </c:pt>
                <c:pt idx="127744">
                  <c:v>-114.97449999999998</c:v>
                </c:pt>
                <c:pt idx="127745">
                  <c:v>-114.97249999999997</c:v>
                </c:pt>
                <c:pt idx="127746">
                  <c:v>-114.97049999999999</c:v>
                </c:pt>
                <c:pt idx="127747">
                  <c:v>-114.96849999999998</c:v>
                </c:pt>
                <c:pt idx="127748">
                  <c:v>-114.96649999999997</c:v>
                </c:pt>
                <c:pt idx="127749">
                  <c:v>-114.96449999999999</c:v>
                </c:pt>
                <c:pt idx="127750">
                  <c:v>-114.96249999999998</c:v>
                </c:pt>
                <c:pt idx="127751">
                  <c:v>-114.96049999999997</c:v>
                </c:pt>
                <c:pt idx="127752">
                  <c:v>-114.95849999999999</c:v>
                </c:pt>
                <c:pt idx="127753">
                  <c:v>-114.95649999999998</c:v>
                </c:pt>
                <c:pt idx="127754">
                  <c:v>-114.95449999999997</c:v>
                </c:pt>
                <c:pt idx="127755">
                  <c:v>-114.95249999999999</c:v>
                </c:pt>
                <c:pt idx="127756">
                  <c:v>-114.95049999999998</c:v>
                </c:pt>
                <c:pt idx="127757">
                  <c:v>-114.94849999999997</c:v>
                </c:pt>
                <c:pt idx="127758">
                  <c:v>-114.94649999999999</c:v>
                </c:pt>
                <c:pt idx="127759">
                  <c:v>-114.94449999999998</c:v>
                </c:pt>
                <c:pt idx="127760">
                  <c:v>-114.94249999999997</c:v>
                </c:pt>
                <c:pt idx="127761">
                  <c:v>-114.94049999999999</c:v>
                </c:pt>
                <c:pt idx="127762">
                  <c:v>-114.93849999999998</c:v>
                </c:pt>
                <c:pt idx="127763">
                  <c:v>-114.93649999999997</c:v>
                </c:pt>
                <c:pt idx="127764">
                  <c:v>-114.93449999999999</c:v>
                </c:pt>
                <c:pt idx="127765">
                  <c:v>-114.93249999999998</c:v>
                </c:pt>
                <c:pt idx="127766">
                  <c:v>-114.93049999999997</c:v>
                </c:pt>
                <c:pt idx="127767">
                  <c:v>-114.92849999999999</c:v>
                </c:pt>
                <c:pt idx="127768">
                  <c:v>-114.92649999999998</c:v>
                </c:pt>
                <c:pt idx="127769">
                  <c:v>-114.92449999999997</c:v>
                </c:pt>
                <c:pt idx="127770">
                  <c:v>-114.92249999999999</c:v>
                </c:pt>
                <c:pt idx="127771">
                  <c:v>-114.92049999999998</c:v>
                </c:pt>
                <c:pt idx="127772">
                  <c:v>-114.91849999999997</c:v>
                </c:pt>
                <c:pt idx="127773">
                  <c:v>-114.91649999999998</c:v>
                </c:pt>
                <c:pt idx="127774">
                  <c:v>-114.91449999999998</c:v>
                </c:pt>
                <c:pt idx="127775">
                  <c:v>-114.91249999999997</c:v>
                </c:pt>
                <c:pt idx="127776">
                  <c:v>-114.91049999999998</c:v>
                </c:pt>
                <c:pt idx="127777">
                  <c:v>-114.90849999999998</c:v>
                </c:pt>
                <c:pt idx="127778">
                  <c:v>-114.90649999999997</c:v>
                </c:pt>
                <c:pt idx="127779">
                  <c:v>-114.90449999999998</c:v>
                </c:pt>
                <c:pt idx="127780">
                  <c:v>-114.90249999999997</c:v>
                </c:pt>
                <c:pt idx="127781">
                  <c:v>-114.90049999999997</c:v>
                </c:pt>
                <c:pt idx="127782">
                  <c:v>-114.89849999999998</c:v>
                </c:pt>
                <c:pt idx="127783">
                  <c:v>-114.89649999999997</c:v>
                </c:pt>
                <c:pt idx="127784">
                  <c:v>-114.89449999999997</c:v>
                </c:pt>
                <c:pt idx="127785">
                  <c:v>-114.89249999999998</c:v>
                </c:pt>
                <c:pt idx="127786">
                  <c:v>-114.89049999999997</c:v>
                </c:pt>
                <c:pt idx="127787">
                  <c:v>-114.88849999999996</c:v>
                </c:pt>
                <c:pt idx="127788">
                  <c:v>-114.88649999999998</c:v>
                </c:pt>
                <c:pt idx="127789">
                  <c:v>-114.88449999999997</c:v>
                </c:pt>
                <c:pt idx="127790">
                  <c:v>-114.88249999999996</c:v>
                </c:pt>
                <c:pt idx="127791">
                  <c:v>-114.88049999999998</c:v>
                </c:pt>
                <c:pt idx="127792">
                  <c:v>-114.87849999999997</c:v>
                </c:pt>
                <c:pt idx="127793">
                  <c:v>-114.87649999999996</c:v>
                </c:pt>
                <c:pt idx="127794">
                  <c:v>-114.87449999999998</c:v>
                </c:pt>
                <c:pt idx="127795">
                  <c:v>-114.87249999999997</c:v>
                </c:pt>
                <c:pt idx="127796">
                  <c:v>-114.87049999999996</c:v>
                </c:pt>
                <c:pt idx="127797">
                  <c:v>-114.86849999999998</c:v>
                </c:pt>
                <c:pt idx="127798">
                  <c:v>-114.86649999999997</c:v>
                </c:pt>
                <c:pt idx="127799">
                  <c:v>-114.86449999999996</c:v>
                </c:pt>
                <c:pt idx="127800">
                  <c:v>-114.86249999999998</c:v>
                </c:pt>
                <c:pt idx="127801">
                  <c:v>-114.86049999999997</c:v>
                </c:pt>
                <c:pt idx="127802">
                  <c:v>-114.85849999999996</c:v>
                </c:pt>
                <c:pt idx="127803">
                  <c:v>-114.85649999999998</c:v>
                </c:pt>
                <c:pt idx="127804">
                  <c:v>-114.85449999999997</c:v>
                </c:pt>
                <c:pt idx="127805">
                  <c:v>-114.85249999999996</c:v>
                </c:pt>
                <c:pt idx="127806">
                  <c:v>-114.85049999999998</c:v>
                </c:pt>
                <c:pt idx="127807">
                  <c:v>-114.84849999999997</c:v>
                </c:pt>
                <c:pt idx="127808">
                  <c:v>-114.84649999999996</c:v>
                </c:pt>
                <c:pt idx="127809">
                  <c:v>-114.84449999999998</c:v>
                </c:pt>
                <c:pt idx="127810">
                  <c:v>-114.84249999999997</c:v>
                </c:pt>
                <c:pt idx="127811">
                  <c:v>-114.84049999999996</c:v>
                </c:pt>
                <c:pt idx="127812">
                  <c:v>-114.83849999999998</c:v>
                </c:pt>
                <c:pt idx="127813">
                  <c:v>-114.83649999999997</c:v>
                </c:pt>
                <c:pt idx="127814">
                  <c:v>-114.83449999999999</c:v>
                </c:pt>
                <c:pt idx="127815">
                  <c:v>-114.83249999999998</c:v>
                </c:pt>
                <c:pt idx="127816">
                  <c:v>-114.83049999999997</c:v>
                </c:pt>
                <c:pt idx="127817">
                  <c:v>-114.82849999999999</c:v>
                </c:pt>
                <c:pt idx="127818">
                  <c:v>-114.82649999999998</c:v>
                </c:pt>
                <c:pt idx="127819">
                  <c:v>-114.82449999999997</c:v>
                </c:pt>
                <c:pt idx="127820">
                  <c:v>-114.82249999999999</c:v>
                </c:pt>
                <c:pt idx="127821">
                  <c:v>-114.82049999999998</c:v>
                </c:pt>
                <c:pt idx="127822">
                  <c:v>-114.81849999999997</c:v>
                </c:pt>
                <c:pt idx="127823">
                  <c:v>-114.81649999999999</c:v>
                </c:pt>
                <c:pt idx="127824">
                  <c:v>-114.81449999999998</c:v>
                </c:pt>
                <c:pt idx="127825">
                  <c:v>-114.81249999999997</c:v>
                </c:pt>
                <c:pt idx="127826">
                  <c:v>-114.81049999999999</c:v>
                </c:pt>
                <c:pt idx="127827">
                  <c:v>-114.80849999999998</c:v>
                </c:pt>
                <c:pt idx="127828">
                  <c:v>-114.80649999999997</c:v>
                </c:pt>
                <c:pt idx="127829">
                  <c:v>-114.80449999999999</c:v>
                </c:pt>
                <c:pt idx="127830">
                  <c:v>-114.80249999999998</c:v>
                </c:pt>
                <c:pt idx="127831">
                  <c:v>-114.80049999999997</c:v>
                </c:pt>
                <c:pt idx="127832">
                  <c:v>-114.79849999999999</c:v>
                </c:pt>
                <c:pt idx="127833">
                  <c:v>-114.79649999999998</c:v>
                </c:pt>
                <c:pt idx="127834">
                  <c:v>-114.79449999999997</c:v>
                </c:pt>
                <c:pt idx="127835">
                  <c:v>-114.79249999999999</c:v>
                </c:pt>
                <c:pt idx="127836">
                  <c:v>-114.79049999999998</c:v>
                </c:pt>
                <c:pt idx="127837">
                  <c:v>-114.78849999999997</c:v>
                </c:pt>
                <c:pt idx="127838">
                  <c:v>-114.78649999999999</c:v>
                </c:pt>
                <c:pt idx="127839">
                  <c:v>-114.78449999999998</c:v>
                </c:pt>
                <c:pt idx="127840">
                  <c:v>-114.78249999999997</c:v>
                </c:pt>
                <c:pt idx="127841">
                  <c:v>-114.78049999999999</c:v>
                </c:pt>
                <c:pt idx="127842">
                  <c:v>-114.77849999999998</c:v>
                </c:pt>
                <c:pt idx="127843">
                  <c:v>-114.77649999999997</c:v>
                </c:pt>
                <c:pt idx="127844">
                  <c:v>-114.77449999999999</c:v>
                </c:pt>
                <c:pt idx="127845">
                  <c:v>-114.77249999999998</c:v>
                </c:pt>
                <c:pt idx="127846">
                  <c:v>-114.77049999999997</c:v>
                </c:pt>
                <c:pt idx="127847">
                  <c:v>-114.76849999999999</c:v>
                </c:pt>
                <c:pt idx="127848">
                  <c:v>-114.76649999999998</c:v>
                </c:pt>
                <c:pt idx="127849">
                  <c:v>-114.76449999999997</c:v>
                </c:pt>
                <c:pt idx="127850">
                  <c:v>-114.76249999999999</c:v>
                </c:pt>
                <c:pt idx="127851">
                  <c:v>-114.76049999999998</c:v>
                </c:pt>
                <c:pt idx="127852">
                  <c:v>-114.75849999999997</c:v>
                </c:pt>
                <c:pt idx="127853">
                  <c:v>-114.75649999999999</c:v>
                </c:pt>
                <c:pt idx="127854">
                  <c:v>-114.75449999999998</c:v>
                </c:pt>
                <c:pt idx="127855">
                  <c:v>-114.75249999999997</c:v>
                </c:pt>
                <c:pt idx="127856">
                  <c:v>-114.75049999999999</c:v>
                </c:pt>
                <c:pt idx="127857">
                  <c:v>-114.74849999999998</c:v>
                </c:pt>
                <c:pt idx="127858">
                  <c:v>-114.74649999999997</c:v>
                </c:pt>
                <c:pt idx="127859">
                  <c:v>-114.74449999999999</c:v>
                </c:pt>
                <c:pt idx="127860">
                  <c:v>-114.74249999999998</c:v>
                </c:pt>
                <c:pt idx="127861">
                  <c:v>-114.74049999999997</c:v>
                </c:pt>
                <c:pt idx="127862">
                  <c:v>-114.73849999999999</c:v>
                </c:pt>
                <c:pt idx="127863">
                  <c:v>-114.73649999999998</c:v>
                </c:pt>
                <c:pt idx="127864">
                  <c:v>-114.73449999999997</c:v>
                </c:pt>
                <c:pt idx="127865">
                  <c:v>-114.73249999999999</c:v>
                </c:pt>
                <c:pt idx="127866">
                  <c:v>-114.73049999999998</c:v>
                </c:pt>
                <c:pt idx="127867">
                  <c:v>-114.72849999999997</c:v>
                </c:pt>
                <c:pt idx="127868">
                  <c:v>-114.72649999999999</c:v>
                </c:pt>
                <c:pt idx="127869">
                  <c:v>-114.72449999999998</c:v>
                </c:pt>
                <c:pt idx="127870">
                  <c:v>-114.72249999999997</c:v>
                </c:pt>
                <c:pt idx="127871">
                  <c:v>-114.72049999999999</c:v>
                </c:pt>
                <c:pt idx="127872">
                  <c:v>-114.71849999999998</c:v>
                </c:pt>
                <c:pt idx="127873">
                  <c:v>-114.71649999999997</c:v>
                </c:pt>
                <c:pt idx="127874">
                  <c:v>-114.71449999999999</c:v>
                </c:pt>
                <c:pt idx="127875">
                  <c:v>-114.71249999999998</c:v>
                </c:pt>
                <c:pt idx="127876">
                  <c:v>-114.71049999999997</c:v>
                </c:pt>
                <c:pt idx="127877">
                  <c:v>-114.70849999999999</c:v>
                </c:pt>
                <c:pt idx="127878">
                  <c:v>-114.70649999999998</c:v>
                </c:pt>
                <c:pt idx="127879">
                  <c:v>-114.70449999999997</c:v>
                </c:pt>
                <c:pt idx="127880">
                  <c:v>-114.70249999999999</c:v>
                </c:pt>
                <c:pt idx="127881">
                  <c:v>-114.70049999999998</c:v>
                </c:pt>
                <c:pt idx="127882">
                  <c:v>-114.69849999999997</c:v>
                </c:pt>
                <c:pt idx="127883">
                  <c:v>-114.69649999999999</c:v>
                </c:pt>
                <c:pt idx="127884">
                  <c:v>-114.69449999999998</c:v>
                </c:pt>
                <c:pt idx="127885">
                  <c:v>-114.69249999999997</c:v>
                </c:pt>
                <c:pt idx="127886">
                  <c:v>-114.69049999999999</c:v>
                </c:pt>
                <c:pt idx="127887">
                  <c:v>-114.68849999999998</c:v>
                </c:pt>
                <c:pt idx="127888">
                  <c:v>-114.68649999999997</c:v>
                </c:pt>
                <c:pt idx="127889">
                  <c:v>-114.68449999999999</c:v>
                </c:pt>
                <c:pt idx="127890">
                  <c:v>-114.68249999999998</c:v>
                </c:pt>
                <c:pt idx="127891">
                  <c:v>-114.68049999999997</c:v>
                </c:pt>
                <c:pt idx="127892">
                  <c:v>-114.67849999999999</c:v>
                </c:pt>
                <c:pt idx="127893">
                  <c:v>-114.67649999999998</c:v>
                </c:pt>
                <c:pt idx="127894">
                  <c:v>-114.67449999999997</c:v>
                </c:pt>
                <c:pt idx="127895">
                  <c:v>-114.67249999999999</c:v>
                </c:pt>
                <c:pt idx="127896">
                  <c:v>-114.67049999999998</c:v>
                </c:pt>
                <c:pt idx="127897">
                  <c:v>-114.66849999999997</c:v>
                </c:pt>
                <c:pt idx="127898">
                  <c:v>-114.66649999999998</c:v>
                </c:pt>
                <c:pt idx="127899">
                  <c:v>-114.66449999999998</c:v>
                </c:pt>
                <c:pt idx="127900">
                  <c:v>-114.66249999999997</c:v>
                </c:pt>
                <c:pt idx="127901">
                  <c:v>-114.66049999999998</c:v>
                </c:pt>
                <c:pt idx="127902">
                  <c:v>-114.65849999999998</c:v>
                </c:pt>
                <c:pt idx="127903">
                  <c:v>-114.65649999999997</c:v>
                </c:pt>
                <c:pt idx="127904">
                  <c:v>-114.65449999999998</c:v>
                </c:pt>
                <c:pt idx="127905">
                  <c:v>-114.65249999999997</c:v>
                </c:pt>
                <c:pt idx="127906">
                  <c:v>-114.65049999999997</c:v>
                </c:pt>
                <c:pt idx="127907">
                  <c:v>-114.64849999999998</c:v>
                </c:pt>
                <c:pt idx="127908">
                  <c:v>-114.64649999999997</c:v>
                </c:pt>
                <c:pt idx="127909">
                  <c:v>-114.64449999999997</c:v>
                </c:pt>
                <c:pt idx="127910">
                  <c:v>-114.64249999999998</c:v>
                </c:pt>
                <c:pt idx="127911">
                  <c:v>-114.64049999999997</c:v>
                </c:pt>
                <c:pt idx="127912">
                  <c:v>-114.63849999999996</c:v>
                </c:pt>
                <c:pt idx="127913">
                  <c:v>-114.63649999999998</c:v>
                </c:pt>
                <c:pt idx="127914">
                  <c:v>-114.63449999999997</c:v>
                </c:pt>
                <c:pt idx="127915">
                  <c:v>-114.63249999999996</c:v>
                </c:pt>
                <c:pt idx="127916">
                  <c:v>-114.63049999999998</c:v>
                </c:pt>
                <c:pt idx="127917">
                  <c:v>-114.62849999999997</c:v>
                </c:pt>
                <c:pt idx="127918">
                  <c:v>-114.62649999999996</c:v>
                </c:pt>
                <c:pt idx="127919">
                  <c:v>-114.62449999999998</c:v>
                </c:pt>
                <c:pt idx="127920">
                  <c:v>-114.62249999999997</c:v>
                </c:pt>
                <c:pt idx="127921">
                  <c:v>-114.62049999999996</c:v>
                </c:pt>
                <c:pt idx="127922">
                  <c:v>-114.61849999999998</c:v>
                </c:pt>
                <c:pt idx="127923">
                  <c:v>-114.61649999999997</c:v>
                </c:pt>
                <c:pt idx="127924">
                  <c:v>-114.61449999999996</c:v>
                </c:pt>
                <c:pt idx="127925">
                  <c:v>-114.61249999999998</c:v>
                </c:pt>
                <c:pt idx="127926">
                  <c:v>-114.61049999999997</c:v>
                </c:pt>
                <c:pt idx="127927">
                  <c:v>-114.60849999999996</c:v>
                </c:pt>
                <c:pt idx="127928">
                  <c:v>-114.60649999999998</c:v>
                </c:pt>
                <c:pt idx="127929">
                  <c:v>-114.60449999999997</c:v>
                </c:pt>
                <c:pt idx="127930">
                  <c:v>-114.60249999999996</c:v>
                </c:pt>
                <c:pt idx="127931">
                  <c:v>-114.60049999999998</c:v>
                </c:pt>
                <c:pt idx="127932">
                  <c:v>-114.59849999999997</c:v>
                </c:pt>
                <c:pt idx="127933">
                  <c:v>-114.59649999999996</c:v>
                </c:pt>
                <c:pt idx="127934">
                  <c:v>-114.59449999999998</c:v>
                </c:pt>
                <c:pt idx="127935">
                  <c:v>-114.59249999999997</c:v>
                </c:pt>
                <c:pt idx="127936">
                  <c:v>-114.59049999999996</c:v>
                </c:pt>
                <c:pt idx="127937">
                  <c:v>-114.58849999999998</c:v>
                </c:pt>
                <c:pt idx="127938">
                  <c:v>-114.58649999999997</c:v>
                </c:pt>
                <c:pt idx="127939">
                  <c:v>-114.58449999999999</c:v>
                </c:pt>
                <c:pt idx="127940">
                  <c:v>-114.58249999999998</c:v>
                </c:pt>
                <c:pt idx="127941">
                  <c:v>-114.58049999999997</c:v>
                </c:pt>
                <c:pt idx="127942">
                  <c:v>-114.57849999999999</c:v>
                </c:pt>
                <c:pt idx="127943">
                  <c:v>-114.57649999999998</c:v>
                </c:pt>
                <c:pt idx="127944">
                  <c:v>-114.57449999999997</c:v>
                </c:pt>
                <c:pt idx="127945">
                  <c:v>-114.57249999999999</c:v>
                </c:pt>
                <c:pt idx="127946">
                  <c:v>-114.57049999999998</c:v>
                </c:pt>
                <c:pt idx="127947">
                  <c:v>-114.56849999999997</c:v>
                </c:pt>
                <c:pt idx="127948">
                  <c:v>-114.56649999999999</c:v>
                </c:pt>
                <c:pt idx="127949">
                  <c:v>-114.56449999999998</c:v>
                </c:pt>
                <c:pt idx="127950">
                  <c:v>-114.56249999999997</c:v>
                </c:pt>
                <c:pt idx="127951">
                  <c:v>-114.56049999999999</c:v>
                </c:pt>
                <c:pt idx="127952">
                  <c:v>-114.55849999999998</c:v>
                </c:pt>
                <c:pt idx="127953">
                  <c:v>-114.55649999999997</c:v>
                </c:pt>
                <c:pt idx="127954">
                  <c:v>-114.55449999999999</c:v>
                </c:pt>
                <c:pt idx="127955">
                  <c:v>-114.55249999999998</c:v>
                </c:pt>
                <c:pt idx="127956">
                  <c:v>-114.55049999999997</c:v>
                </c:pt>
                <c:pt idx="127957">
                  <c:v>-114.54849999999999</c:v>
                </c:pt>
                <c:pt idx="127958">
                  <c:v>-114.54649999999998</c:v>
                </c:pt>
                <c:pt idx="127959">
                  <c:v>-114.54449999999997</c:v>
                </c:pt>
                <c:pt idx="127960">
                  <c:v>-114.54249999999999</c:v>
                </c:pt>
                <c:pt idx="127961">
                  <c:v>-114.54049999999998</c:v>
                </c:pt>
                <c:pt idx="127962">
                  <c:v>-114.53849999999997</c:v>
                </c:pt>
                <c:pt idx="127963">
                  <c:v>-114.53649999999999</c:v>
                </c:pt>
                <c:pt idx="127964">
                  <c:v>-114.53449999999998</c:v>
                </c:pt>
                <c:pt idx="127965">
                  <c:v>-114.53249999999997</c:v>
                </c:pt>
                <c:pt idx="127966">
                  <c:v>-114.53049999999999</c:v>
                </c:pt>
                <c:pt idx="127967">
                  <c:v>-114.52849999999998</c:v>
                </c:pt>
                <c:pt idx="127968">
                  <c:v>-114.52649999999997</c:v>
                </c:pt>
                <c:pt idx="127969">
                  <c:v>-114.52449999999999</c:v>
                </c:pt>
                <c:pt idx="127970">
                  <c:v>-114.52249999999998</c:v>
                </c:pt>
                <c:pt idx="127971">
                  <c:v>-114.52049999999997</c:v>
                </c:pt>
                <c:pt idx="127972">
                  <c:v>-114.51849999999999</c:v>
                </c:pt>
                <c:pt idx="127973">
                  <c:v>-114.51649999999998</c:v>
                </c:pt>
                <c:pt idx="127974">
                  <c:v>-114.51449999999997</c:v>
                </c:pt>
                <c:pt idx="127975">
                  <c:v>-114.51249999999999</c:v>
                </c:pt>
                <c:pt idx="127976">
                  <c:v>-114.51049999999998</c:v>
                </c:pt>
                <c:pt idx="127977">
                  <c:v>-114.50849999999997</c:v>
                </c:pt>
                <c:pt idx="127978">
                  <c:v>-114.50649999999999</c:v>
                </c:pt>
                <c:pt idx="127979">
                  <c:v>-114.50449999999998</c:v>
                </c:pt>
                <c:pt idx="127980">
                  <c:v>-114.50249999999997</c:v>
                </c:pt>
                <c:pt idx="127981">
                  <c:v>-114.50049999999999</c:v>
                </c:pt>
                <c:pt idx="127982">
                  <c:v>-114.49849999999998</c:v>
                </c:pt>
                <c:pt idx="127983">
                  <c:v>-114.49649999999997</c:v>
                </c:pt>
                <c:pt idx="127984">
                  <c:v>-114.49449999999999</c:v>
                </c:pt>
                <c:pt idx="127985">
                  <c:v>-114.49249999999998</c:v>
                </c:pt>
                <c:pt idx="127986">
                  <c:v>-114.49049999999997</c:v>
                </c:pt>
                <c:pt idx="127987">
                  <c:v>-114.48849999999999</c:v>
                </c:pt>
                <c:pt idx="127988">
                  <c:v>-114.48649999999998</c:v>
                </c:pt>
                <c:pt idx="127989">
                  <c:v>-114.48449999999997</c:v>
                </c:pt>
                <c:pt idx="127990">
                  <c:v>-114.48249999999999</c:v>
                </c:pt>
                <c:pt idx="127991">
                  <c:v>-114.48049999999998</c:v>
                </c:pt>
                <c:pt idx="127992">
                  <c:v>-114.47849999999997</c:v>
                </c:pt>
                <c:pt idx="127993">
                  <c:v>-114.47649999999999</c:v>
                </c:pt>
                <c:pt idx="127994">
                  <c:v>-114.47449999999998</c:v>
                </c:pt>
                <c:pt idx="127995">
                  <c:v>-114.47249999999997</c:v>
                </c:pt>
                <c:pt idx="127996">
                  <c:v>-114.47049999999999</c:v>
                </c:pt>
                <c:pt idx="127997">
                  <c:v>-114.46849999999998</c:v>
                </c:pt>
                <c:pt idx="127998">
                  <c:v>-114.46649999999997</c:v>
                </c:pt>
                <c:pt idx="127999">
                  <c:v>-114.46449999999999</c:v>
                </c:pt>
                <c:pt idx="128000">
                  <c:v>-114.46249999999998</c:v>
                </c:pt>
                <c:pt idx="128001">
                  <c:v>-114.46049999999997</c:v>
                </c:pt>
                <c:pt idx="128002">
                  <c:v>-114.45849999999996</c:v>
                </c:pt>
                <c:pt idx="128003">
                  <c:v>-114.45650000000001</c:v>
                </c:pt>
                <c:pt idx="128004">
                  <c:v>-114.4545</c:v>
                </c:pt>
                <c:pt idx="128005">
                  <c:v>-114.45249999999999</c:v>
                </c:pt>
                <c:pt idx="128006">
                  <c:v>-114.45049999999998</c:v>
                </c:pt>
                <c:pt idx="128007">
                  <c:v>-114.44849999999997</c:v>
                </c:pt>
                <c:pt idx="128008">
                  <c:v>-114.44649999999996</c:v>
                </c:pt>
                <c:pt idx="128009">
                  <c:v>-114.44450000000001</c:v>
                </c:pt>
                <c:pt idx="128010">
                  <c:v>-114.4425</c:v>
                </c:pt>
                <c:pt idx="128011">
                  <c:v>-114.44049999999999</c:v>
                </c:pt>
                <c:pt idx="128012">
                  <c:v>-114.43849999999998</c:v>
                </c:pt>
                <c:pt idx="128013">
                  <c:v>-114.43649999999997</c:v>
                </c:pt>
                <c:pt idx="128014">
                  <c:v>-114.43449999999996</c:v>
                </c:pt>
                <c:pt idx="128015">
                  <c:v>-114.4325</c:v>
                </c:pt>
                <c:pt idx="128016">
                  <c:v>-114.43049999999999</c:v>
                </c:pt>
                <c:pt idx="128017">
                  <c:v>-114.42849999999999</c:v>
                </c:pt>
                <c:pt idx="128018">
                  <c:v>-114.42649999999998</c:v>
                </c:pt>
                <c:pt idx="128019">
                  <c:v>-114.42449999999997</c:v>
                </c:pt>
                <c:pt idx="128020">
                  <c:v>-114.42249999999996</c:v>
                </c:pt>
                <c:pt idx="128021">
                  <c:v>-114.4205</c:v>
                </c:pt>
                <c:pt idx="128022">
                  <c:v>-114.41849999999999</c:v>
                </c:pt>
                <c:pt idx="128023">
                  <c:v>-114.41649999999998</c:v>
                </c:pt>
                <c:pt idx="128024">
                  <c:v>-114.41449999999998</c:v>
                </c:pt>
                <c:pt idx="128025">
                  <c:v>-114.41249999999997</c:v>
                </c:pt>
                <c:pt idx="128026">
                  <c:v>-114.41049999999996</c:v>
                </c:pt>
                <c:pt idx="128027">
                  <c:v>-114.4085</c:v>
                </c:pt>
                <c:pt idx="128028">
                  <c:v>-114.40649999999999</c:v>
                </c:pt>
                <c:pt idx="128029">
                  <c:v>-114.40449999999998</c:v>
                </c:pt>
                <c:pt idx="128030">
                  <c:v>-114.40249999999997</c:v>
                </c:pt>
                <c:pt idx="128031">
                  <c:v>-114.40049999999997</c:v>
                </c:pt>
                <c:pt idx="128032">
                  <c:v>-114.39849999999996</c:v>
                </c:pt>
                <c:pt idx="128033">
                  <c:v>-114.3965</c:v>
                </c:pt>
                <c:pt idx="128034">
                  <c:v>-114.39449999999999</c:v>
                </c:pt>
                <c:pt idx="128035">
                  <c:v>-114.39249999999998</c:v>
                </c:pt>
                <c:pt idx="128036">
                  <c:v>-114.39049999999997</c:v>
                </c:pt>
                <c:pt idx="128037">
                  <c:v>-114.38849999999996</c:v>
                </c:pt>
                <c:pt idx="128038">
                  <c:v>-114.38649999999996</c:v>
                </c:pt>
                <c:pt idx="128039">
                  <c:v>-114.3845</c:v>
                </c:pt>
                <c:pt idx="128040">
                  <c:v>-114.38249999999999</c:v>
                </c:pt>
                <c:pt idx="128041">
                  <c:v>-114.38049999999998</c:v>
                </c:pt>
                <c:pt idx="128042">
                  <c:v>-114.37849999999997</c:v>
                </c:pt>
                <c:pt idx="128043">
                  <c:v>-114.37649999999996</c:v>
                </c:pt>
                <c:pt idx="128044">
                  <c:v>-114.37449999999995</c:v>
                </c:pt>
                <c:pt idx="128045">
                  <c:v>-114.3725</c:v>
                </c:pt>
                <c:pt idx="128046">
                  <c:v>-114.37049999999999</c:v>
                </c:pt>
                <c:pt idx="128047">
                  <c:v>-114.36849999999998</c:v>
                </c:pt>
                <c:pt idx="128048">
                  <c:v>-114.36649999999997</c:v>
                </c:pt>
                <c:pt idx="128049">
                  <c:v>-114.36449999999996</c:v>
                </c:pt>
                <c:pt idx="128050">
                  <c:v>-114.36249999999995</c:v>
                </c:pt>
                <c:pt idx="128051">
                  <c:v>-114.3605</c:v>
                </c:pt>
                <c:pt idx="128052">
                  <c:v>-114.35849999999999</c:v>
                </c:pt>
                <c:pt idx="128053">
                  <c:v>-114.35649999999998</c:v>
                </c:pt>
                <c:pt idx="128054">
                  <c:v>-114.35449999999997</c:v>
                </c:pt>
                <c:pt idx="128055">
                  <c:v>-114.35249999999996</c:v>
                </c:pt>
                <c:pt idx="128056">
                  <c:v>-114.35049999999995</c:v>
                </c:pt>
                <c:pt idx="128057">
                  <c:v>-114.3485</c:v>
                </c:pt>
                <c:pt idx="128058">
                  <c:v>-114.34649999999999</c:v>
                </c:pt>
                <c:pt idx="128059">
                  <c:v>-114.34449999999998</c:v>
                </c:pt>
                <c:pt idx="128060">
                  <c:v>-114.34249999999997</c:v>
                </c:pt>
                <c:pt idx="128061">
                  <c:v>-114.34049999999996</c:v>
                </c:pt>
                <c:pt idx="128062">
                  <c:v>-114.33849999999995</c:v>
                </c:pt>
                <c:pt idx="128063">
                  <c:v>-114.3365</c:v>
                </c:pt>
                <c:pt idx="128064">
                  <c:v>-114.33449999999999</c:v>
                </c:pt>
                <c:pt idx="128065">
                  <c:v>-114.33249999999998</c:v>
                </c:pt>
                <c:pt idx="128066">
                  <c:v>-114.33049999999997</c:v>
                </c:pt>
                <c:pt idx="128067">
                  <c:v>-114.32849999999996</c:v>
                </c:pt>
                <c:pt idx="128068">
                  <c:v>-114.32649999999995</c:v>
                </c:pt>
                <c:pt idx="128069">
                  <c:v>-114.3245</c:v>
                </c:pt>
                <c:pt idx="128070">
                  <c:v>-114.32249999999999</c:v>
                </c:pt>
                <c:pt idx="128071">
                  <c:v>-114.32049999999998</c:v>
                </c:pt>
                <c:pt idx="128072">
                  <c:v>-114.31849999999997</c:v>
                </c:pt>
                <c:pt idx="128073">
                  <c:v>-114.31649999999996</c:v>
                </c:pt>
                <c:pt idx="128074">
                  <c:v>-114.31449999999995</c:v>
                </c:pt>
                <c:pt idx="128075">
                  <c:v>-114.3125</c:v>
                </c:pt>
                <c:pt idx="128076">
                  <c:v>-114.31049999999999</c:v>
                </c:pt>
                <c:pt idx="128077">
                  <c:v>-114.30849999999998</c:v>
                </c:pt>
                <c:pt idx="128078">
                  <c:v>-114.30649999999997</c:v>
                </c:pt>
                <c:pt idx="128079">
                  <c:v>-114.30449999999996</c:v>
                </c:pt>
                <c:pt idx="128080">
                  <c:v>-114.30249999999995</c:v>
                </c:pt>
                <c:pt idx="128081">
                  <c:v>-114.3005</c:v>
                </c:pt>
                <c:pt idx="128082">
                  <c:v>-114.29849999999999</c:v>
                </c:pt>
                <c:pt idx="128083">
                  <c:v>-114.29649999999998</c:v>
                </c:pt>
                <c:pt idx="128084">
                  <c:v>-114.29449999999997</c:v>
                </c:pt>
                <c:pt idx="128085">
                  <c:v>-114.29249999999996</c:v>
                </c:pt>
                <c:pt idx="128086">
                  <c:v>-114.29049999999995</c:v>
                </c:pt>
                <c:pt idx="128087">
                  <c:v>-114.2885</c:v>
                </c:pt>
                <c:pt idx="128088">
                  <c:v>-114.28649999999999</c:v>
                </c:pt>
                <c:pt idx="128089">
                  <c:v>-114.28449999999998</c:v>
                </c:pt>
                <c:pt idx="128090">
                  <c:v>-114.28249999999997</c:v>
                </c:pt>
                <c:pt idx="128091">
                  <c:v>-114.28049999999996</c:v>
                </c:pt>
                <c:pt idx="128092">
                  <c:v>-114.27849999999995</c:v>
                </c:pt>
                <c:pt idx="128093">
                  <c:v>-114.2765</c:v>
                </c:pt>
                <c:pt idx="128094">
                  <c:v>-114.27449999999999</c:v>
                </c:pt>
                <c:pt idx="128095">
                  <c:v>-114.27249999999998</c:v>
                </c:pt>
                <c:pt idx="128096">
                  <c:v>-114.27049999999997</c:v>
                </c:pt>
                <c:pt idx="128097">
                  <c:v>-114.26849999999996</c:v>
                </c:pt>
                <c:pt idx="128098">
                  <c:v>-114.26649999999995</c:v>
                </c:pt>
                <c:pt idx="128099">
                  <c:v>-114.2645</c:v>
                </c:pt>
                <c:pt idx="128100">
                  <c:v>-114.26249999999999</c:v>
                </c:pt>
                <c:pt idx="128101">
                  <c:v>-114.26049999999998</c:v>
                </c:pt>
                <c:pt idx="128102">
                  <c:v>-114.25849999999997</c:v>
                </c:pt>
                <c:pt idx="128103">
                  <c:v>-114.25649999999996</c:v>
                </c:pt>
                <c:pt idx="128104">
                  <c:v>-114.25449999999995</c:v>
                </c:pt>
                <c:pt idx="128105">
                  <c:v>-114.2525</c:v>
                </c:pt>
                <c:pt idx="128106">
                  <c:v>-114.25049999999999</c:v>
                </c:pt>
                <c:pt idx="128107">
                  <c:v>-114.24849999999998</c:v>
                </c:pt>
                <c:pt idx="128108">
                  <c:v>-114.24649999999997</c:v>
                </c:pt>
                <c:pt idx="128109">
                  <c:v>-114.24449999999996</c:v>
                </c:pt>
                <c:pt idx="128110">
                  <c:v>-114.24249999999995</c:v>
                </c:pt>
                <c:pt idx="128111">
                  <c:v>-114.2405</c:v>
                </c:pt>
                <c:pt idx="128112">
                  <c:v>-114.23849999999999</c:v>
                </c:pt>
                <c:pt idx="128113">
                  <c:v>-114.23649999999998</c:v>
                </c:pt>
                <c:pt idx="128114">
                  <c:v>-114.23449999999997</c:v>
                </c:pt>
                <c:pt idx="128115">
                  <c:v>-114.23249999999996</c:v>
                </c:pt>
                <c:pt idx="128116">
                  <c:v>-114.23049999999995</c:v>
                </c:pt>
                <c:pt idx="128117">
                  <c:v>-114.2285</c:v>
                </c:pt>
                <c:pt idx="128118">
                  <c:v>-114.22649999999999</c:v>
                </c:pt>
                <c:pt idx="128119">
                  <c:v>-114.22449999999998</c:v>
                </c:pt>
                <c:pt idx="128120">
                  <c:v>-114.22249999999997</c:v>
                </c:pt>
                <c:pt idx="128121">
                  <c:v>-114.22049999999996</c:v>
                </c:pt>
                <c:pt idx="128122">
                  <c:v>-114.21849999999995</c:v>
                </c:pt>
                <c:pt idx="128123">
                  <c:v>-114.2165</c:v>
                </c:pt>
                <c:pt idx="128124">
                  <c:v>-114.21449999999999</c:v>
                </c:pt>
                <c:pt idx="128125">
                  <c:v>-114.21249999999998</c:v>
                </c:pt>
                <c:pt idx="128126">
                  <c:v>-114.21049999999997</c:v>
                </c:pt>
                <c:pt idx="128127">
                  <c:v>-114.20849999999996</c:v>
                </c:pt>
                <c:pt idx="128128">
                  <c:v>-114.20650000000001</c:v>
                </c:pt>
                <c:pt idx="128129">
                  <c:v>-114.2045</c:v>
                </c:pt>
                <c:pt idx="128130">
                  <c:v>-114.20249999999999</c:v>
                </c:pt>
                <c:pt idx="128131">
                  <c:v>-114.20049999999998</c:v>
                </c:pt>
                <c:pt idx="128132">
                  <c:v>-114.19849999999997</c:v>
                </c:pt>
                <c:pt idx="128133">
                  <c:v>-114.19649999999996</c:v>
                </c:pt>
                <c:pt idx="128134">
                  <c:v>-114.19450000000001</c:v>
                </c:pt>
                <c:pt idx="128135">
                  <c:v>-114.1925</c:v>
                </c:pt>
                <c:pt idx="128136">
                  <c:v>-114.19049999999999</c:v>
                </c:pt>
                <c:pt idx="128137">
                  <c:v>-114.18849999999998</c:v>
                </c:pt>
                <c:pt idx="128138">
                  <c:v>-114.18649999999997</c:v>
                </c:pt>
                <c:pt idx="128139">
                  <c:v>-114.18449999999996</c:v>
                </c:pt>
                <c:pt idx="128140">
                  <c:v>-114.1825</c:v>
                </c:pt>
                <c:pt idx="128141">
                  <c:v>-114.18049999999999</c:v>
                </c:pt>
                <c:pt idx="128142">
                  <c:v>-114.17849999999999</c:v>
                </c:pt>
                <c:pt idx="128143">
                  <c:v>-114.17649999999998</c:v>
                </c:pt>
                <c:pt idx="128144">
                  <c:v>-114.17449999999997</c:v>
                </c:pt>
                <c:pt idx="128145">
                  <c:v>-114.17249999999996</c:v>
                </c:pt>
                <c:pt idx="128146">
                  <c:v>-114.1705</c:v>
                </c:pt>
                <c:pt idx="128147">
                  <c:v>-114.16849999999999</c:v>
                </c:pt>
                <c:pt idx="128148">
                  <c:v>-114.16649999999998</c:v>
                </c:pt>
                <c:pt idx="128149">
                  <c:v>-114.16449999999998</c:v>
                </c:pt>
                <c:pt idx="128150">
                  <c:v>-114.16249999999997</c:v>
                </c:pt>
                <c:pt idx="128151">
                  <c:v>-114.16049999999996</c:v>
                </c:pt>
                <c:pt idx="128152">
                  <c:v>-114.1585</c:v>
                </c:pt>
                <c:pt idx="128153">
                  <c:v>-114.15649999999999</c:v>
                </c:pt>
                <c:pt idx="128154">
                  <c:v>-114.15449999999998</c:v>
                </c:pt>
                <c:pt idx="128155">
                  <c:v>-114.15249999999997</c:v>
                </c:pt>
                <c:pt idx="128156">
                  <c:v>-114.15049999999997</c:v>
                </c:pt>
                <c:pt idx="128157">
                  <c:v>-114.14849999999996</c:v>
                </c:pt>
                <c:pt idx="128158">
                  <c:v>-114.1465</c:v>
                </c:pt>
                <c:pt idx="128159">
                  <c:v>-114.14449999999999</c:v>
                </c:pt>
                <c:pt idx="128160">
                  <c:v>-114.14249999999998</c:v>
                </c:pt>
                <c:pt idx="128161">
                  <c:v>-114.14049999999997</c:v>
                </c:pt>
                <c:pt idx="128162">
                  <c:v>-114.13849999999996</c:v>
                </c:pt>
                <c:pt idx="128163">
                  <c:v>-114.13649999999996</c:v>
                </c:pt>
                <c:pt idx="128164">
                  <c:v>-114.1345</c:v>
                </c:pt>
                <c:pt idx="128165">
                  <c:v>-114.13249999999999</c:v>
                </c:pt>
                <c:pt idx="128166">
                  <c:v>-114.13049999999998</c:v>
                </c:pt>
                <c:pt idx="128167">
                  <c:v>-114.12849999999997</c:v>
                </c:pt>
                <c:pt idx="128168">
                  <c:v>-114.12649999999996</c:v>
                </c:pt>
                <c:pt idx="128169">
                  <c:v>-114.12449999999995</c:v>
                </c:pt>
                <c:pt idx="128170">
                  <c:v>-114.1225</c:v>
                </c:pt>
                <c:pt idx="128171">
                  <c:v>-114.12049999999999</c:v>
                </c:pt>
                <c:pt idx="128172">
                  <c:v>-114.11849999999998</c:v>
                </c:pt>
                <c:pt idx="128173">
                  <c:v>-114.11649999999997</c:v>
                </c:pt>
                <c:pt idx="128174">
                  <c:v>-114.11449999999996</c:v>
                </c:pt>
                <c:pt idx="128175">
                  <c:v>-114.11249999999995</c:v>
                </c:pt>
                <c:pt idx="128176">
                  <c:v>-114.1105</c:v>
                </c:pt>
                <c:pt idx="128177">
                  <c:v>-114.10849999999999</c:v>
                </c:pt>
                <c:pt idx="128178">
                  <c:v>-114.10649999999998</c:v>
                </c:pt>
                <c:pt idx="128179">
                  <c:v>-114.10449999999997</c:v>
                </c:pt>
                <c:pt idx="128180">
                  <c:v>-114.10249999999996</c:v>
                </c:pt>
                <c:pt idx="128181">
                  <c:v>-114.10049999999995</c:v>
                </c:pt>
                <c:pt idx="128182">
                  <c:v>-114.0985</c:v>
                </c:pt>
                <c:pt idx="128183">
                  <c:v>-114.09649999999999</c:v>
                </c:pt>
                <c:pt idx="128184">
                  <c:v>-114.09449999999998</c:v>
                </c:pt>
                <c:pt idx="128185">
                  <c:v>-114.09249999999997</c:v>
                </c:pt>
                <c:pt idx="128186">
                  <c:v>-114.09049999999996</c:v>
                </c:pt>
                <c:pt idx="128187">
                  <c:v>-114.08849999999995</c:v>
                </c:pt>
                <c:pt idx="128188">
                  <c:v>-114.0865</c:v>
                </c:pt>
                <c:pt idx="128189">
                  <c:v>-114.08449999999999</c:v>
                </c:pt>
                <c:pt idx="128190">
                  <c:v>-114.08249999999998</c:v>
                </c:pt>
                <c:pt idx="128191">
                  <c:v>-114.08049999999997</c:v>
                </c:pt>
                <c:pt idx="128192">
                  <c:v>-114.07849999999996</c:v>
                </c:pt>
                <c:pt idx="128193">
                  <c:v>-114.07649999999995</c:v>
                </c:pt>
                <c:pt idx="128194">
                  <c:v>-114.0745</c:v>
                </c:pt>
                <c:pt idx="128195">
                  <c:v>-114.07249999999999</c:v>
                </c:pt>
                <c:pt idx="128196">
                  <c:v>-114.07049999999998</c:v>
                </c:pt>
                <c:pt idx="128197">
                  <c:v>-114.06849999999997</c:v>
                </c:pt>
                <c:pt idx="128198">
                  <c:v>-114.06649999999996</c:v>
                </c:pt>
                <c:pt idx="128199">
                  <c:v>-114.06449999999995</c:v>
                </c:pt>
                <c:pt idx="128200">
                  <c:v>-114.0625</c:v>
                </c:pt>
                <c:pt idx="128201">
                  <c:v>-114.06049999999999</c:v>
                </c:pt>
                <c:pt idx="128202">
                  <c:v>-114.05849999999998</c:v>
                </c:pt>
                <c:pt idx="128203">
                  <c:v>-114.05649999999997</c:v>
                </c:pt>
                <c:pt idx="128204">
                  <c:v>-114.05449999999996</c:v>
                </c:pt>
                <c:pt idx="128205">
                  <c:v>-114.05249999999995</c:v>
                </c:pt>
                <c:pt idx="128206">
                  <c:v>-114.0505</c:v>
                </c:pt>
                <c:pt idx="128207">
                  <c:v>-114.04849999999999</c:v>
                </c:pt>
                <c:pt idx="128208">
                  <c:v>-114.04649999999998</c:v>
                </c:pt>
                <c:pt idx="128209">
                  <c:v>-114.04449999999997</c:v>
                </c:pt>
                <c:pt idx="128210">
                  <c:v>-114.04249999999996</c:v>
                </c:pt>
                <c:pt idx="128211">
                  <c:v>-114.04049999999995</c:v>
                </c:pt>
                <c:pt idx="128212">
                  <c:v>-114.0385</c:v>
                </c:pt>
                <c:pt idx="128213">
                  <c:v>-114.03649999999999</c:v>
                </c:pt>
                <c:pt idx="128214">
                  <c:v>-114.03449999999998</c:v>
                </c:pt>
                <c:pt idx="128215">
                  <c:v>-114.03249999999997</c:v>
                </c:pt>
                <c:pt idx="128216">
                  <c:v>-114.03049999999996</c:v>
                </c:pt>
                <c:pt idx="128217">
                  <c:v>-114.02849999999995</c:v>
                </c:pt>
                <c:pt idx="128218">
                  <c:v>-114.0265</c:v>
                </c:pt>
                <c:pt idx="128219">
                  <c:v>-114.02449999999999</c:v>
                </c:pt>
                <c:pt idx="128220">
                  <c:v>-114.02249999999998</c:v>
                </c:pt>
                <c:pt idx="128221">
                  <c:v>-114.02049999999997</c:v>
                </c:pt>
                <c:pt idx="128222">
                  <c:v>-114.01849999999996</c:v>
                </c:pt>
                <c:pt idx="128223">
                  <c:v>-114.01649999999995</c:v>
                </c:pt>
                <c:pt idx="128224">
                  <c:v>-114.0145</c:v>
                </c:pt>
                <c:pt idx="128225">
                  <c:v>-114.01249999999999</c:v>
                </c:pt>
                <c:pt idx="128226">
                  <c:v>-114.01049999999998</c:v>
                </c:pt>
                <c:pt idx="128227">
                  <c:v>-114.00849999999997</c:v>
                </c:pt>
                <c:pt idx="128228">
                  <c:v>-114.00649999999996</c:v>
                </c:pt>
                <c:pt idx="128229">
                  <c:v>-114.00449999999995</c:v>
                </c:pt>
                <c:pt idx="128230">
                  <c:v>-114.0025</c:v>
                </c:pt>
                <c:pt idx="128231">
                  <c:v>-114.00049999999999</c:v>
                </c:pt>
                <c:pt idx="128232">
                  <c:v>-113.99849999999998</c:v>
                </c:pt>
                <c:pt idx="128233">
                  <c:v>-113.99649999999997</c:v>
                </c:pt>
                <c:pt idx="128234">
                  <c:v>-113.99449999999996</c:v>
                </c:pt>
                <c:pt idx="128235">
                  <c:v>-113.99249999999995</c:v>
                </c:pt>
                <c:pt idx="128236">
                  <c:v>-113.9905</c:v>
                </c:pt>
                <c:pt idx="128237">
                  <c:v>-113.98849999999999</c:v>
                </c:pt>
                <c:pt idx="128238">
                  <c:v>-113.98649999999998</c:v>
                </c:pt>
                <c:pt idx="128239">
                  <c:v>-113.98449999999997</c:v>
                </c:pt>
                <c:pt idx="128240">
                  <c:v>-113.98249999999996</c:v>
                </c:pt>
                <c:pt idx="128241">
                  <c:v>-113.98049999999995</c:v>
                </c:pt>
                <c:pt idx="128242">
                  <c:v>-113.9785</c:v>
                </c:pt>
                <c:pt idx="128243">
                  <c:v>-113.97649999999999</c:v>
                </c:pt>
                <c:pt idx="128244">
                  <c:v>-113.97449999999998</c:v>
                </c:pt>
                <c:pt idx="128245">
                  <c:v>-113.97249999999997</c:v>
                </c:pt>
                <c:pt idx="128246">
                  <c:v>-113.97049999999996</c:v>
                </c:pt>
                <c:pt idx="128247">
                  <c:v>-113.96849999999995</c:v>
                </c:pt>
                <c:pt idx="128248">
                  <c:v>-113.9665</c:v>
                </c:pt>
                <c:pt idx="128249">
                  <c:v>-113.96449999999999</c:v>
                </c:pt>
                <c:pt idx="128250">
                  <c:v>-113.96249999999998</c:v>
                </c:pt>
                <c:pt idx="128251">
                  <c:v>-113.96049999999997</c:v>
                </c:pt>
                <c:pt idx="128252">
                  <c:v>-113.95849999999996</c:v>
                </c:pt>
                <c:pt idx="128253">
                  <c:v>-113.95650000000001</c:v>
                </c:pt>
                <c:pt idx="128254">
                  <c:v>-113.9545</c:v>
                </c:pt>
                <c:pt idx="128255">
                  <c:v>-113.95249999999999</c:v>
                </c:pt>
                <c:pt idx="128256">
                  <c:v>-113.95049999999998</c:v>
                </c:pt>
                <c:pt idx="128257">
                  <c:v>-113.94849999999997</c:v>
                </c:pt>
                <c:pt idx="128258">
                  <c:v>-113.94649999999996</c:v>
                </c:pt>
                <c:pt idx="128259">
                  <c:v>-113.94450000000001</c:v>
                </c:pt>
                <c:pt idx="128260">
                  <c:v>-113.9425</c:v>
                </c:pt>
                <c:pt idx="128261">
                  <c:v>-113.94049999999999</c:v>
                </c:pt>
                <c:pt idx="128262">
                  <c:v>-113.93849999999998</c:v>
                </c:pt>
                <c:pt idx="128263">
                  <c:v>-113.93649999999997</c:v>
                </c:pt>
                <c:pt idx="128264">
                  <c:v>-113.93449999999996</c:v>
                </c:pt>
                <c:pt idx="128265">
                  <c:v>-113.9325</c:v>
                </c:pt>
                <c:pt idx="128266">
                  <c:v>-113.93049999999999</c:v>
                </c:pt>
                <c:pt idx="128267">
                  <c:v>-113.92849999999999</c:v>
                </c:pt>
                <c:pt idx="128268">
                  <c:v>-113.92649999999998</c:v>
                </c:pt>
                <c:pt idx="128269">
                  <c:v>-113.92449999999997</c:v>
                </c:pt>
                <c:pt idx="128270">
                  <c:v>-113.92249999999996</c:v>
                </c:pt>
                <c:pt idx="128271">
                  <c:v>-113.9205</c:v>
                </c:pt>
                <c:pt idx="128272">
                  <c:v>-113.91849999999999</c:v>
                </c:pt>
                <c:pt idx="128273">
                  <c:v>-113.91649999999998</c:v>
                </c:pt>
                <c:pt idx="128274">
                  <c:v>-113.91449999999998</c:v>
                </c:pt>
                <c:pt idx="128275">
                  <c:v>-113.91249999999997</c:v>
                </c:pt>
                <c:pt idx="128276">
                  <c:v>-113.91049999999996</c:v>
                </c:pt>
                <c:pt idx="128277">
                  <c:v>-113.9085</c:v>
                </c:pt>
                <c:pt idx="128278">
                  <c:v>-113.90649999999999</c:v>
                </c:pt>
                <c:pt idx="128279">
                  <c:v>-113.90449999999998</c:v>
                </c:pt>
                <c:pt idx="128280">
                  <c:v>-113.90249999999997</c:v>
                </c:pt>
                <c:pt idx="128281">
                  <c:v>-113.90049999999997</c:v>
                </c:pt>
                <c:pt idx="128282">
                  <c:v>-113.89849999999996</c:v>
                </c:pt>
                <c:pt idx="128283">
                  <c:v>-113.8965</c:v>
                </c:pt>
                <c:pt idx="128284">
                  <c:v>-113.89449999999999</c:v>
                </c:pt>
                <c:pt idx="128285">
                  <c:v>-113.89249999999998</c:v>
                </c:pt>
                <c:pt idx="128286">
                  <c:v>-113.89049999999997</c:v>
                </c:pt>
                <c:pt idx="128287">
                  <c:v>-113.88849999999996</c:v>
                </c:pt>
                <c:pt idx="128288">
                  <c:v>-113.88649999999996</c:v>
                </c:pt>
                <c:pt idx="128289">
                  <c:v>-113.8845</c:v>
                </c:pt>
                <c:pt idx="128290">
                  <c:v>-113.88249999999999</c:v>
                </c:pt>
                <c:pt idx="128291">
                  <c:v>-113.88049999999998</c:v>
                </c:pt>
                <c:pt idx="128292">
                  <c:v>-113.87849999999997</c:v>
                </c:pt>
                <c:pt idx="128293">
                  <c:v>-113.87649999999996</c:v>
                </c:pt>
                <c:pt idx="128294">
                  <c:v>-113.87449999999995</c:v>
                </c:pt>
                <c:pt idx="128295">
                  <c:v>-113.8725</c:v>
                </c:pt>
                <c:pt idx="128296">
                  <c:v>-113.87049999999999</c:v>
                </c:pt>
                <c:pt idx="128297">
                  <c:v>-113.86849999999998</c:v>
                </c:pt>
                <c:pt idx="128298">
                  <c:v>-113.86649999999997</c:v>
                </c:pt>
                <c:pt idx="128299">
                  <c:v>-113.86449999999996</c:v>
                </c:pt>
                <c:pt idx="128300">
                  <c:v>-113.86249999999995</c:v>
                </c:pt>
                <c:pt idx="128301">
                  <c:v>-113.8605</c:v>
                </c:pt>
                <c:pt idx="128302">
                  <c:v>-113.85849999999999</c:v>
                </c:pt>
                <c:pt idx="128303">
                  <c:v>-113.85649999999998</c:v>
                </c:pt>
                <c:pt idx="128304">
                  <c:v>-113.85449999999997</c:v>
                </c:pt>
                <c:pt idx="128305">
                  <c:v>-113.85249999999996</c:v>
                </c:pt>
                <c:pt idx="128306">
                  <c:v>-113.85049999999995</c:v>
                </c:pt>
                <c:pt idx="128307">
                  <c:v>-113.8485</c:v>
                </c:pt>
                <c:pt idx="128308">
                  <c:v>-113.84649999999999</c:v>
                </c:pt>
                <c:pt idx="128309">
                  <c:v>-113.84449999999998</c:v>
                </c:pt>
                <c:pt idx="128310">
                  <c:v>-113.84249999999997</c:v>
                </c:pt>
                <c:pt idx="128311">
                  <c:v>-113.84049999999996</c:v>
                </c:pt>
                <c:pt idx="128312">
                  <c:v>-113.83849999999995</c:v>
                </c:pt>
                <c:pt idx="128313">
                  <c:v>-113.8365</c:v>
                </c:pt>
                <c:pt idx="128314">
                  <c:v>-113.83449999999999</c:v>
                </c:pt>
                <c:pt idx="128315">
                  <c:v>-113.83249999999998</c:v>
                </c:pt>
                <c:pt idx="128316">
                  <c:v>-113.83049999999997</c:v>
                </c:pt>
                <c:pt idx="128317">
                  <c:v>-113.82849999999996</c:v>
                </c:pt>
                <c:pt idx="128318">
                  <c:v>-113.82649999999995</c:v>
                </c:pt>
                <c:pt idx="128319">
                  <c:v>-113.8245</c:v>
                </c:pt>
                <c:pt idx="128320">
                  <c:v>-113.82249999999999</c:v>
                </c:pt>
                <c:pt idx="128321">
                  <c:v>-113.82049999999998</c:v>
                </c:pt>
                <c:pt idx="128322">
                  <c:v>-113.81849999999997</c:v>
                </c:pt>
                <c:pt idx="128323">
                  <c:v>-113.81649999999996</c:v>
                </c:pt>
                <c:pt idx="128324">
                  <c:v>-113.81449999999995</c:v>
                </c:pt>
                <c:pt idx="128325">
                  <c:v>-113.8125</c:v>
                </c:pt>
                <c:pt idx="128326">
                  <c:v>-113.81049999999999</c:v>
                </c:pt>
                <c:pt idx="128327">
                  <c:v>-113.80849999999998</c:v>
                </c:pt>
                <c:pt idx="128328">
                  <c:v>-113.80649999999997</c:v>
                </c:pt>
                <c:pt idx="128329">
                  <c:v>-113.80449999999996</c:v>
                </c:pt>
                <c:pt idx="128330">
                  <c:v>-113.80249999999995</c:v>
                </c:pt>
                <c:pt idx="128331">
                  <c:v>-113.8005</c:v>
                </c:pt>
                <c:pt idx="128332">
                  <c:v>-113.79849999999999</c:v>
                </c:pt>
                <c:pt idx="128333">
                  <c:v>-113.79649999999998</c:v>
                </c:pt>
                <c:pt idx="128334">
                  <c:v>-113.79449999999997</c:v>
                </c:pt>
                <c:pt idx="128335">
                  <c:v>-113.79249999999996</c:v>
                </c:pt>
                <c:pt idx="128336">
                  <c:v>-113.79049999999995</c:v>
                </c:pt>
                <c:pt idx="128337">
                  <c:v>-113.7885</c:v>
                </c:pt>
                <c:pt idx="128338">
                  <c:v>-113.78649999999999</c:v>
                </c:pt>
                <c:pt idx="128339">
                  <c:v>-113.78449999999998</c:v>
                </c:pt>
                <c:pt idx="128340">
                  <c:v>-113.78249999999997</c:v>
                </c:pt>
                <c:pt idx="128341">
                  <c:v>-113.78049999999996</c:v>
                </c:pt>
                <c:pt idx="128342">
                  <c:v>-113.77849999999995</c:v>
                </c:pt>
                <c:pt idx="128343">
                  <c:v>-113.7765</c:v>
                </c:pt>
                <c:pt idx="128344">
                  <c:v>-113.77449999999999</c:v>
                </c:pt>
                <c:pt idx="128345">
                  <c:v>-113.77249999999998</c:v>
                </c:pt>
                <c:pt idx="128346">
                  <c:v>-113.77049999999997</c:v>
                </c:pt>
                <c:pt idx="128347">
                  <c:v>-113.76849999999996</c:v>
                </c:pt>
                <c:pt idx="128348">
                  <c:v>-113.76649999999995</c:v>
                </c:pt>
                <c:pt idx="128349">
                  <c:v>-113.7645</c:v>
                </c:pt>
                <c:pt idx="128350">
                  <c:v>-113.76249999999999</c:v>
                </c:pt>
                <c:pt idx="128351">
                  <c:v>-113.76049999999998</c:v>
                </c:pt>
                <c:pt idx="128352">
                  <c:v>-113.75849999999997</c:v>
                </c:pt>
                <c:pt idx="128353">
                  <c:v>-113.75649999999996</c:v>
                </c:pt>
                <c:pt idx="128354">
                  <c:v>-113.75449999999995</c:v>
                </c:pt>
                <c:pt idx="128355">
                  <c:v>-113.7525</c:v>
                </c:pt>
                <c:pt idx="128356">
                  <c:v>-113.75049999999999</c:v>
                </c:pt>
                <c:pt idx="128357">
                  <c:v>-113.74849999999998</c:v>
                </c:pt>
                <c:pt idx="128358">
                  <c:v>-113.74649999999997</c:v>
                </c:pt>
                <c:pt idx="128359">
                  <c:v>-113.74449999999996</c:v>
                </c:pt>
                <c:pt idx="128360">
                  <c:v>-113.74249999999995</c:v>
                </c:pt>
                <c:pt idx="128361">
                  <c:v>-113.7405</c:v>
                </c:pt>
                <c:pt idx="128362">
                  <c:v>-113.73849999999999</c:v>
                </c:pt>
                <c:pt idx="128363">
                  <c:v>-113.73649999999998</c:v>
                </c:pt>
                <c:pt idx="128364">
                  <c:v>-113.73449999999997</c:v>
                </c:pt>
                <c:pt idx="128365">
                  <c:v>-113.73249999999996</c:v>
                </c:pt>
                <c:pt idx="128366">
                  <c:v>-113.73049999999995</c:v>
                </c:pt>
                <c:pt idx="128367">
                  <c:v>-113.7285</c:v>
                </c:pt>
                <c:pt idx="128368">
                  <c:v>-113.72649999999999</c:v>
                </c:pt>
                <c:pt idx="128369">
                  <c:v>-113.72449999999998</c:v>
                </c:pt>
                <c:pt idx="128370">
                  <c:v>-113.72249999999997</c:v>
                </c:pt>
                <c:pt idx="128371">
                  <c:v>-113.72049999999996</c:v>
                </c:pt>
                <c:pt idx="128372">
                  <c:v>-113.71849999999995</c:v>
                </c:pt>
                <c:pt idx="128373">
                  <c:v>-113.7165</c:v>
                </c:pt>
                <c:pt idx="128374">
                  <c:v>-113.71449999999999</c:v>
                </c:pt>
                <c:pt idx="128375">
                  <c:v>-113.71249999999998</c:v>
                </c:pt>
                <c:pt idx="128376">
                  <c:v>-113.71049999999997</c:v>
                </c:pt>
                <c:pt idx="128377">
                  <c:v>-113.70849999999996</c:v>
                </c:pt>
                <c:pt idx="128378">
                  <c:v>-113.70650000000001</c:v>
                </c:pt>
                <c:pt idx="128379">
                  <c:v>-113.7045</c:v>
                </c:pt>
                <c:pt idx="128380">
                  <c:v>-113.70249999999999</c:v>
                </c:pt>
                <c:pt idx="128381">
                  <c:v>-113.70049999999998</c:v>
                </c:pt>
                <c:pt idx="128382">
                  <c:v>-113.69849999999997</c:v>
                </c:pt>
                <c:pt idx="128383">
                  <c:v>-113.69649999999996</c:v>
                </c:pt>
                <c:pt idx="128384">
                  <c:v>-113.69450000000001</c:v>
                </c:pt>
                <c:pt idx="128385">
                  <c:v>-113.6925</c:v>
                </c:pt>
                <c:pt idx="128386">
                  <c:v>-113.69049999999999</c:v>
                </c:pt>
                <c:pt idx="128387">
                  <c:v>-113.68849999999998</c:v>
                </c:pt>
                <c:pt idx="128388">
                  <c:v>-113.68649999999997</c:v>
                </c:pt>
                <c:pt idx="128389">
                  <c:v>-113.68449999999996</c:v>
                </c:pt>
                <c:pt idx="128390">
                  <c:v>-113.6825</c:v>
                </c:pt>
                <c:pt idx="128391">
                  <c:v>-113.68049999999999</c:v>
                </c:pt>
                <c:pt idx="128392">
                  <c:v>-113.67849999999999</c:v>
                </c:pt>
                <c:pt idx="128393">
                  <c:v>-113.67649999999998</c:v>
                </c:pt>
                <c:pt idx="128394">
                  <c:v>-113.67449999999997</c:v>
                </c:pt>
                <c:pt idx="128395">
                  <c:v>-113.67249999999996</c:v>
                </c:pt>
                <c:pt idx="128396">
                  <c:v>-113.6705</c:v>
                </c:pt>
                <c:pt idx="128397">
                  <c:v>-113.66849999999999</c:v>
                </c:pt>
                <c:pt idx="128398">
                  <c:v>-113.66649999999998</c:v>
                </c:pt>
                <c:pt idx="128399">
                  <c:v>-113.66449999999998</c:v>
                </c:pt>
                <c:pt idx="128400">
                  <c:v>-113.66249999999997</c:v>
                </c:pt>
                <c:pt idx="128401">
                  <c:v>-113.66049999999996</c:v>
                </c:pt>
                <c:pt idx="128402">
                  <c:v>-113.6585</c:v>
                </c:pt>
                <c:pt idx="128403">
                  <c:v>-113.65649999999999</c:v>
                </c:pt>
                <c:pt idx="128404">
                  <c:v>-113.65449999999998</c:v>
                </c:pt>
                <c:pt idx="128405">
                  <c:v>-113.65249999999997</c:v>
                </c:pt>
                <c:pt idx="128406">
                  <c:v>-113.65049999999997</c:v>
                </c:pt>
                <c:pt idx="128407">
                  <c:v>-113.64849999999996</c:v>
                </c:pt>
                <c:pt idx="128408">
                  <c:v>-113.6465</c:v>
                </c:pt>
                <c:pt idx="128409">
                  <c:v>-113.64449999999999</c:v>
                </c:pt>
                <c:pt idx="128410">
                  <c:v>-113.64249999999998</c:v>
                </c:pt>
                <c:pt idx="128411">
                  <c:v>-113.64049999999997</c:v>
                </c:pt>
                <c:pt idx="128412">
                  <c:v>-113.63849999999996</c:v>
                </c:pt>
                <c:pt idx="128413">
                  <c:v>-113.63649999999996</c:v>
                </c:pt>
                <c:pt idx="128414">
                  <c:v>-113.6345</c:v>
                </c:pt>
                <c:pt idx="128415">
                  <c:v>-113.63249999999999</c:v>
                </c:pt>
                <c:pt idx="128416">
                  <c:v>-113.63049999999998</c:v>
                </c:pt>
                <c:pt idx="128417">
                  <c:v>-113.62849999999997</c:v>
                </c:pt>
                <c:pt idx="128418">
                  <c:v>-113.62649999999996</c:v>
                </c:pt>
                <c:pt idx="128419">
                  <c:v>-113.62449999999995</c:v>
                </c:pt>
                <c:pt idx="128420">
                  <c:v>-113.6225</c:v>
                </c:pt>
                <c:pt idx="128421">
                  <c:v>-113.62049999999999</c:v>
                </c:pt>
                <c:pt idx="128422">
                  <c:v>-113.61849999999998</c:v>
                </c:pt>
                <c:pt idx="128423">
                  <c:v>-113.61649999999997</c:v>
                </c:pt>
                <c:pt idx="128424">
                  <c:v>-113.61449999999996</c:v>
                </c:pt>
                <c:pt idx="128425">
                  <c:v>-113.61249999999995</c:v>
                </c:pt>
                <c:pt idx="128426">
                  <c:v>-113.6105</c:v>
                </c:pt>
                <c:pt idx="128427">
                  <c:v>-113.60849999999999</c:v>
                </c:pt>
                <c:pt idx="128428">
                  <c:v>-113.60649999999998</c:v>
                </c:pt>
                <c:pt idx="128429">
                  <c:v>-113.60449999999997</c:v>
                </c:pt>
                <c:pt idx="128430">
                  <c:v>-113.60249999999996</c:v>
                </c:pt>
                <c:pt idx="128431">
                  <c:v>-113.60049999999995</c:v>
                </c:pt>
                <c:pt idx="128432">
                  <c:v>-113.5985</c:v>
                </c:pt>
                <c:pt idx="128433">
                  <c:v>-113.59649999999999</c:v>
                </c:pt>
                <c:pt idx="128434">
                  <c:v>-113.59449999999998</c:v>
                </c:pt>
                <c:pt idx="128435">
                  <c:v>-113.59249999999997</c:v>
                </c:pt>
                <c:pt idx="128436">
                  <c:v>-113.59049999999996</c:v>
                </c:pt>
                <c:pt idx="128437">
                  <c:v>-113.58849999999995</c:v>
                </c:pt>
                <c:pt idx="128438">
                  <c:v>-113.5865</c:v>
                </c:pt>
                <c:pt idx="128439">
                  <c:v>-113.58449999999999</c:v>
                </c:pt>
                <c:pt idx="128440">
                  <c:v>-113.58249999999998</c:v>
                </c:pt>
                <c:pt idx="128441">
                  <c:v>-113.58049999999997</c:v>
                </c:pt>
                <c:pt idx="128442">
                  <c:v>-113.57849999999996</c:v>
                </c:pt>
                <c:pt idx="128443">
                  <c:v>-113.57649999999995</c:v>
                </c:pt>
                <c:pt idx="128444">
                  <c:v>-113.5745</c:v>
                </c:pt>
                <c:pt idx="128445">
                  <c:v>-113.57249999999999</c:v>
                </c:pt>
                <c:pt idx="128446">
                  <c:v>-113.57049999999998</c:v>
                </c:pt>
                <c:pt idx="128447">
                  <c:v>-113.56849999999997</c:v>
                </c:pt>
                <c:pt idx="128448">
                  <c:v>-113.56649999999996</c:v>
                </c:pt>
                <c:pt idx="128449">
                  <c:v>-113.56449999999995</c:v>
                </c:pt>
                <c:pt idx="128450">
                  <c:v>-113.5625</c:v>
                </c:pt>
                <c:pt idx="128451">
                  <c:v>-113.56049999999999</c:v>
                </c:pt>
                <c:pt idx="128452">
                  <c:v>-113.55849999999998</c:v>
                </c:pt>
                <c:pt idx="128453">
                  <c:v>-113.55649999999997</c:v>
                </c:pt>
                <c:pt idx="128454">
                  <c:v>-113.55449999999996</c:v>
                </c:pt>
                <c:pt idx="128455">
                  <c:v>-113.55249999999995</c:v>
                </c:pt>
                <c:pt idx="128456">
                  <c:v>-113.5505</c:v>
                </c:pt>
                <c:pt idx="128457">
                  <c:v>-113.54849999999999</c:v>
                </c:pt>
                <c:pt idx="128458">
                  <c:v>-113.54649999999998</c:v>
                </c:pt>
                <c:pt idx="128459">
                  <c:v>-113.54449999999997</c:v>
                </c:pt>
                <c:pt idx="128460">
                  <c:v>-113.54249999999996</c:v>
                </c:pt>
                <c:pt idx="128461">
                  <c:v>-113.54049999999995</c:v>
                </c:pt>
                <c:pt idx="128462">
                  <c:v>-113.5385</c:v>
                </c:pt>
                <c:pt idx="128463">
                  <c:v>-113.53649999999999</c:v>
                </c:pt>
                <c:pt idx="128464">
                  <c:v>-113.53449999999998</c:v>
                </c:pt>
                <c:pt idx="128465">
                  <c:v>-113.53249999999997</c:v>
                </c:pt>
                <c:pt idx="128466">
                  <c:v>-113.53049999999996</c:v>
                </c:pt>
                <c:pt idx="128467">
                  <c:v>-113.52849999999995</c:v>
                </c:pt>
                <c:pt idx="128468">
                  <c:v>-113.5265</c:v>
                </c:pt>
                <c:pt idx="128469">
                  <c:v>-113.52449999999999</c:v>
                </c:pt>
                <c:pt idx="128470">
                  <c:v>-113.52249999999998</c:v>
                </c:pt>
                <c:pt idx="128471">
                  <c:v>-113.52049999999997</c:v>
                </c:pt>
                <c:pt idx="128472">
                  <c:v>-113.51849999999996</c:v>
                </c:pt>
                <c:pt idx="128473">
                  <c:v>-113.51649999999995</c:v>
                </c:pt>
                <c:pt idx="128474">
                  <c:v>-113.5145</c:v>
                </c:pt>
                <c:pt idx="128475">
                  <c:v>-113.51249999999999</c:v>
                </c:pt>
                <c:pt idx="128476">
                  <c:v>-113.51049999999998</c:v>
                </c:pt>
                <c:pt idx="128477">
                  <c:v>-113.50849999999997</c:v>
                </c:pt>
                <c:pt idx="128478">
                  <c:v>-113.50649999999996</c:v>
                </c:pt>
                <c:pt idx="128479">
                  <c:v>-113.50449999999995</c:v>
                </c:pt>
                <c:pt idx="128480">
                  <c:v>-113.5025</c:v>
                </c:pt>
                <c:pt idx="128481">
                  <c:v>-113.50049999999999</c:v>
                </c:pt>
                <c:pt idx="128482">
                  <c:v>-113.49849999999998</c:v>
                </c:pt>
                <c:pt idx="128483">
                  <c:v>-113.49649999999997</c:v>
                </c:pt>
                <c:pt idx="128484">
                  <c:v>-113.49449999999996</c:v>
                </c:pt>
                <c:pt idx="128485">
                  <c:v>-113.49249999999995</c:v>
                </c:pt>
                <c:pt idx="128486">
                  <c:v>-113.4905</c:v>
                </c:pt>
                <c:pt idx="128487">
                  <c:v>-113.48849999999999</c:v>
                </c:pt>
                <c:pt idx="128488">
                  <c:v>-113.48649999999998</c:v>
                </c:pt>
                <c:pt idx="128489">
                  <c:v>-113.48449999999997</c:v>
                </c:pt>
                <c:pt idx="128490">
                  <c:v>-113.48249999999996</c:v>
                </c:pt>
                <c:pt idx="128491">
                  <c:v>-113.48049999999995</c:v>
                </c:pt>
                <c:pt idx="128492">
                  <c:v>-113.4785</c:v>
                </c:pt>
                <c:pt idx="128493">
                  <c:v>-113.47649999999999</c:v>
                </c:pt>
                <c:pt idx="128494">
                  <c:v>-113.47449999999998</c:v>
                </c:pt>
                <c:pt idx="128495">
                  <c:v>-113.47249999999997</c:v>
                </c:pt>
                <c:pt idx="128496">
                  <c:v>-113.47049999999996</c:v>
                </c:pt>
                <c:pt idx="128497">
                  <c:v>-113.46849999999995</c:v>
                </c:pt>
                <c:pt idx="128498">
                  <c:v>-113.4665</c:v>
                </c:pt>
                <c:pt idx="128499">
                  <c:v>-113.46449999999999</c:v>
                </c:pt>
                <c:pt idx="128500">
                  <c:v>-113.46249999999998</c:v>
                </c:pt>
                <c:pt idx="128501">
                  <c:v>-113.46049999999997</c:v>
                </c:pt>
                <c:pt idx="128502">
                  <c:v>-113.45849999999996</c:v>
                </c:pt>
                <c:pt idx="128503">
                  <c:v>-113.45650000000001</c:v>
                </c:pt>
                <c:pt idx="128504">
                  <c:v>-113.4545</c:v>
                </c:pt>
                <c:pt idx="128505">
                  <c:v>-113.45249999999999</c:v>
                </c:pt>
                <c:pt idx="128506">
                  <c:v>-113.45049999999998</c:v>
                </c:pt>
                <c:pt idx="128507">
                  <c:v>-113.44849999999997</c:v>
                </c:pt>
                <c:pt idx="128508">
                  <c:v>-113.44649999999996</c:v>
                </c:pt>
                <c:pt idx="128509">
                  <c:v>-113.44450000000001</c:v>
                </c:pt>
                <c:pt idx="128510">
                  <c:v>-113.4425</c:v>
                </c:pt>
                <c:pt idx="128511">
                  <c:v>-113.44049999999999</c:v>
                </c:pt>
                <c:pt idx="128512">
                  <c:v>-113.43849999999998</c:v>
                </c:pt>
                <c:pt idx="128513">
                  <c:v>-113.43649999999997</c:v>
                </c:pt>
                <c:pt idx="128514">
                  <c:v>-113.43449999999996</c:v>
                </c:pt>
                <c:pt idx="128515">
                  <c:v>-113.4325</c:v>
                </c:pt>
                <c:pt idx="128516">
                  <c:v>-113.43049999999999</c:v>
                </c:pt>
                <c:pt idx="128517">
                  <c:v>-113.42849999999999</c:v>
                </c:pt>
                <c:pt idx="128518">
                  <c:v>-113.42649999999998</c:v>
                </c:pt>
                <c:pt idx="128519">
                  <c:v>-113.42449999999997</c:v>
                </c:pt>
                <c:pt idx="128520">
                  <c:v>-113.42249999999996</c:v>
                </c:pt>
                <c:pt idx="128521">
                  <c:v>-113.4205</c:v>
                </c:pt>
                <c:pt idx="128522">
                  <c:v>-113.41849999999999</c:v>
                </c:pt>
                <c:pt idx="128523">
                  <c:v>-113.41649999999998</c:v>
                </c:pt>
                <c:pt idx="128524">
                  <c:v>-113.41449999999998</c:v>
                </c:pt>
                <c:pt idx="128525">
                  <c:v>-113.41249999999997</c:v>
                </c:pt>
                <c:pt idx="128526">
                  <c:v>-113.41049999999996</c:v>
                </c:pt>
                <c:pt idx="128527">
                  <c:v>-113.4085</c:v>
                </c:pt>
                <c:pt idx="128528">
                  <c:v>-113.40649999999999</c:v>
                </c:pt>
                <c:pt idx="128529">
                  <c:v>-113.40449999999998</c:v>
                </c:pt>
                <c:pt idx="128530">
                  <c:v>-113.40249999999997</c:v>
                </c:pt>
                <c:pt idx="128531">
                  <c:v>-113.40049999999997</c:v>
                </c:pt>
                <c:pt idx="128532">
                  <c:v>-113.39849999999996</c:v>
                </c:pt>
                <c:pt idx="128533">
                  <c:v>-113.3965</c:v>
                </c:pt>
                <c:pt idx="128534">
                  <c:v>-113.39449999999999</c:v>
                </c:pt>
                <c:pt idx="128535">
                  <c:v>-113.39249999999998</c:v>
                </c:pt>
                <c:pt idx="128536">
                  <c:v>-113.39049999999997</c:v>
                </c:pt>
                <c:pt idx="128537">
                  <c:v>-113.38849999999996</c:v>
                </c:pt>
                <c:pt idx="128538">
                  <c:v>-113.38649999999996</c:v>
                </c:pt>
                <c:pt idx="128539">
                  <c:v>-113.3845</c:v>
                </c:pt>
                <c:pt idx="128540">
                  <c:v>-113.38249999999999</c:v>
                </c:pt>
                <c:pt idx="128541">
                  <c:v>-113.38049999999998</c:v>
                </c:pt>
                <c:pt idx="128542">
                  <c:v>-113.37849999999997</c:v>
                </c:pt>
                <c:pt idx="128543">
                  <c:v>-113.37649999999996</c:v>
                </c:pt>
                <c:pt idx="128544">
                  <c:v>-113.37449999999995</c:v>
                </c:pt>
                <c:pt idx="128545">
                  <c:v>-113.3725</c:v>
                </c:pt>
                <c:pt idx="128546">
                  <c:v>-113.37049999999999</c:v>
                </c:pt>
                <c:pt idx="128547">
                  <c:v>-113.36849999999998</c:v>
                </c:pt>
                <c:pt idx="128548">
                  <c:v>-113.36649999999997</c:v>
                </c:pt>
                <c:pt idx="128549">
                  <c:v>-113.36449999999996</c:v>
                </c:pt>
                <c:pt idx="128550">
                  <c:v>-113.36249999999995</c:v>
                </c:pt>
                <c:pt idx="128551">
                  <c:v>-113.3605</c:v>
                </c:pt>
                <c:pt idx="128552">
                  <c:v>-113.35849999999999</c:v>
                </c:pt>
                <c:pt idx="128553">
                  <c:v>-113.35649999999998</c:v>
                </c:pt>
                <c:pt idx="128554">
                  <c:v>-113.35449999999997</c:v>
                </c:pt>
                <c:pt idx="128555">
                  <c:v>-113.35249999999996</c:v>
                </c:pt>
                <c:pt idx="128556">
                  <c:v>-113.35049999999995</c:v>
                </c:pt>
                <c:pt idx="128557">
                  <c:v>-113.3485</c:v>
                </c:pt>
                <c:pt idx="128558">
                  <c:v>-113.34649999999999</c:v>
                </c:pt>
                <c:pt idx="128559">
                  <c:v>-113.34449999999998</c:v>
                </c:pt>
                <c:pt idx="128560">
                  <c:v>-113.34249999999997</c:v>
                </c:pt>
                <c:pt idx="128561">
                  <c:v>-113.34049999999996</c:v>
                </c:pt>
                <c:pt idx="128562">
                  <c:v>-113.33849999999995</c:v>
                </c:pt>
                <c:pt idx="128563">
                  <c:v>-113.3365</c:v>
                </c:pt>
                <c:pt idx="128564">
                  <c:v>-113.33449999999999</c:v>
                </c:pt>
                <c:pt idx="128565">
                  <c:v>-113.33249999999998</c:v>
                </c:pt>
                <c:pt idx="128566">
                  <c:v>-113.33049999999997</c:v>
                </c:pt>
                <c:pt idx="128567">
                  <c:v>-113.32849999999996</c:v>
                </c:pt>
                <c:pt idx="128568">
                  <c:v>-113.32649999999995</c:v>
                </c:pt>
                <c:pt idx="128569">
                  <c:v>-113.3245</c:v>
                </c:pt>
                <c:pt idx="128570">
                  <c:v>-113.32249999999999</c:v>
                </c:pt>
                <c:pt idx="128571">
                  <c:v>-113.32049999999998</c:v>
                </c:pt>
                <c:pt idx="128572">
                  <c:v>-113.31849999999997</c:v>
                </c:pt>
                <c:pt idx="128573">
                  <c:v>-113.31649999999996</c:v>
                </c:pt>
                <c:pt idx="128574">
                  <c:v>-113.31449999999995</c:v>
                </c:pt>
                <c:pt idx="128575">
                  <c:v>-113.3125</c:v>
                </c:pt>
                <c:pt idx="128576">
                  <c:v>-113.31049999999999</c:v>
                </c:pt>
                <c:pt idx="128577">
                  <c:v>-113.30849999999998</c:v>
                </c:pt>
                <c:pt idx="128578">
                  <c:v>-113.30649999999997</c:v>
                </c:pt>
                <c:pt idx="128579">
                  <c:v>-113.30449999999996</c:v>
                </c:pt>
                <c:pt idx="128580">
                  <c:v>-113.30249999999995</c:v>
                </c:pt>
                <c:pt idx="128581">
                  <c:v>-113.3005</c:v>
                </c:pt>
                <c:pt idx="128582">
                  <c:v>-113.29849999999999</c:v>
                </c:pt>
                <c:pt idx="128583">
                  <c:v>-113.29649999999998</c:v>
                </c:pt>
                <c:pt idx="128584">
                  <c:v>-113.29449999999997</c:v>
                </c:pt>
                <c:pt idx="128585">
                  <c:v>-113.29249999999996</c:v>
                </c:pt>
                <c:pt idx="128586">
                  <c:v>-113.29049999999995</c:v>
                </c:pt>
                <c:pt idx="128587">
                  <c:v>-113.2885</c:v>
                </c:pt>
                <c:pt idx="128588">
                  <c:v>-113.28649999999999</c:v>
                </c:pt>
                <c:pt idx="128589">
                  <c:v>-113.28449999999998</c:v>
                </c:pt>
                <c:pt idx="128590">
                  <c:v>-113.28249999999997</c:v>
                </c:pt>
                <c:pt idx="128591">
                  <c:v>-113.28049999999996</c:v>
                </c:pt>
                <c:pt idx="128592">
                  <c:v>-113.27849999999995</c:v>
                </c:pt>
                <c:pt idx="128593">
                  <c:v>-113.2765</c:v>
                </c:pt>
                <c:pt idx="128594">
                  <c:v>-113.27449999999999</c:v>
                </c:pt>
                <c:pt idx="128595">
                  <c:v>-113.27249999999998</c:v>
                </c:pt>
                <c:pt idx="128596">
                  <c:v>-113.27049999999997</c:v>
                </c:pt>
                <c:pt idx="128597">
                  <c:v>-113.26849999999996</c:v>
                </c:pt>
                <c:pt idx="128598">
                  <c:v>-113.26649999999995</c:v>
                </c:pt>
                <c:pt idx="128599">
                  <c:v>-113.2645</c:v>
                </c:pt>
                <c:pt idx="128600">
                  <c:v>-113.26249999999999</c:v>
                </c:pt>
                <c:pt idx="128601">
                  <c:v>-113.26049999999998</c:v>
                </c:pt>
                <c:pt idx="128602">
                  <c:v>-113.25849999999997</c:v>
                </c:pt>
                <c:pt idx="128603">
                  <c:v>-113.25649999999996</c:v>
                </c:pt>
                <c:pt idx="128604">
                  <c:v>-113.25449999999995</c:v>
                </c:pt>
                <c:pt idx="128605">
                  <c:v>-113.2525</c:v>
                </c:pt>
                <c:pt idx="128606">
                  <c:v>-113.25049999999999</c:v>
                </c:pt>
                <c:pt idx="128607">
                  <c:v>-113.24849999999998</c:v>
                </c:pt>
                <c:pt idx="128608">
                  <c:v>-113.24649999999997</c:v>
                </c:pt>
                <c:pt idx="128609">
                  <c:v>-113.24449999999996</c:v>
                </c:pt>
                <c:pt idx="128610">
                  <c:v>-113.24249999999995</c:v>
                </c:pt>
                <c:pt idx="128611">
                  <c:v>-113.2405</c:v>
                </c:pt>
                <c:pt idx="128612">
                  <c:v>-113.23849999999999</c:v>
                </c:pt>
                <c:pt idx="128613">
                  <c:v>-113.23649999999998</c:v>
                </c:pt>
                <c:pt idx="128614">
                  <c:v>-113.23449999999997</c:v>
                </c:pt>
                <c:pt idx="128615">
                  <c:v>-113.23249999999996</c:v>
                </c:pt>
                <c:pt idx="128616">
                  <c:v>-113.23049999999995</c:v>
                </c:pt>
                <c:pt idx="128617">
                  <c:v>-113.2285</c:v>
                </c:pt>
                <c:pt idx="128618">
                  <c:v>-113.22649999999999</c:v>
                </c:pt>
                <c:pt idx="128619">
                  <c:v>-113.22449999999998</c:v>
                </c:pt>
                <c:pt idx="128620">
                  <c:v>-113.22249999999997</c:v>
                </c:pt>
                <c:pt idx="128621">
                  <c:v>-113.22049999999996</c:v>
                </c:pt>
                <c:pt idx="128622">
                  <c:v>-113.21849999999995</c:v>
                </c:pt>
                <c:pt idx="128623">
                  <c:v>-113.2165</c:v>
                </c:pt>
                <c:pt idx="128624">
                  <c:v>-113.21449999999999</c:v>
                </c:pt>
                <c:pt idx="128625">
                  <c:v>-113.21249999999998</c:v>
                </c:pt>
                <c:pt idx="128626">
                  <c:v>-113.21049999999997</c:v>
                </c:pt>
                <c:pt idx="128627">
                  <c:v>-113.20849999999996</c:v>
                </c:pt>
                <c:pt idx="128628">
                  <c:v>-113.20650000000001</c:v>
                </c:pt>
                <c:pt idx="128629">
                  <c:v>-113.2045</c:v>
                </c:pt>
                <c:pt idx="128630">
                  <c:v>-113.20249999999999</c:v>
                </c:pt>
                <c:pt idx="128631">
                  <c:v>-113.20049999999998</c:v>
                </c:pt>
                <c:pt idx="128632">
                  <c:v>-113.19849999999997</c:v>
                </c:pt>
                <c:pt idx="128633">
                  <c:v>-113.19649999999996</c:v>
                </c:pt>
                <c:pt idx="128634">
                  <c:v>-113.19450000000001</c:v>
                </c:pt>
                <c:pt idx="128635">
                  <c:v>-113.1925</c:v>
                </c:pt>
                <c:pt idx="128636">
                  <c:v>-113.19049999999999</c:v>
                </c:pt>
                <c:pt idx="128637">
                  <c:v>-113.18849999999998</c:v>
                </c:pt>
                <c:pt idx="128638">
                  <c:v>-113.18649999999997</c:v>
                </c:pt>
                <c:pt idx="128639">
                  <c:v>-113.18449999999996</c:v>
                </c:pt>
                <c:pt idx="128640">
                  <c:v>-113.1825</c:v>
                </c:pt>
                <c:pt idx="128641">
                  <c:v>-113.18049999999999</c:v>
                </c:pt>
                <c:pt idx="128642">
                  <c:v>-113.17849999999999</c:v>
                </c:pt>
                <c:pt idx="128643">
                  <c:v>-113.17649999999998</c:v>
                </c:pt>
                <c:pt idx="128644">
                  <c:v>-113.17449999999997</c:v>
                </c:pt>
                <c:pt idx="128645">
                  <c:v>-113.17249999999996</c:v>
                </c:pt>
                <c:pt idx="128646">
                  <c:v>-113.1705</c:v>
                </c:pt>
                <c:pt idx="128647">
                  <c:v>-113.16849999999999</c:v>
                </c:pt>
                <c:pt idx="128648">
                  <c:v>-113.16649999999998</c:v>
                </c:pt>
                <c:pt idx="128649">
                  <c:v>-113.16449999999998</c:v>
                </c:pt>
                <c:pt idx="128650">
                  <c:v>-113.16249999999997</c:v>
                </c:pt>
                <c:pt idx="128651">
                  <c:v>-113.16049999999996</c:v>
                </c:pt>
                <c:pt idx="128652">
                  <c:v>-113.1585</c:v>
                </c:pt>
                <c:pt idx="128653">
                  <c:v>-113.15649999999999</c:v>
                </c:pt>
                <c:pt idx="128654">
                  <c:v>-113.15449999999998</c:v>
                </c:pt>
                <c:pt idx="128655">
                  <c:v>-113.15249999999997</c:v>
                </c:pt>
                <c:pt idx="128656">
                  <c:v>-113.15049999999997</c:v>
                </c:pt>
                <c:pt idx="128657">
                  <c:v>-113.14849999999996</c:v>
                </c:pt>
                <c:pt idx="128658">
                  <c:v>-113.1465</c:v>
                </c:pt>
                <c:pt idx="128659">
                  <c:v>-113.14449999999999</c:v>
                </c:pt>
                <c:pt idx="128660">
                  <c:v>-113.14249999999998</c:v>
                </c:pt>
                <c:pt idx="128661">
                  <c:v>-113.14049999999997</c:v>
                </c:pt>
                <c:pt idx="128662">
                  <c:v>-113.13849999999996</c:v>
                </c:pt>
                <c:pt idx="128663">
                  <c:v>-113.13649999999996</c:v>
                </c:pt>
                <c:pt idx="128664">
                  <c:v>-113.1345</c:v>
                </c:pt>
                <c:pt idx="128665">
                  <c:v>-113.13249999999999</c:v>
                </c:pt>
                <c:pt idx="128666">
                  <c:v>-113.13049999999998</c:v>
                </c:pt>
                <c:pt idx="128667">
                  <c:v>-113.12849999999997</c:v>
                </c:pt>
                <c:pt idx="128668">
                  <c:v>-113.12649999999996</c:v>
                </c:pt>
                <c:pt idx="128669">
                  <c:v>-113.12449999999995</c:v>
                </c:pt>
                <c:pt idx="128670">
                  <c:v>-113.1225</c:v>
                </c:pt>
                <c:pt idx="128671">
                  <c:v>-113.12049999999999</c:v>
                </c:pt>
                <c:pt idx="128672">
                  <c:v>-113.11849999999998</c:v>
                </c:pt>
                <c:pt idx="128673">
                  <c:v>-113.11649999999997</c:v>
                </c:pt>
                <c:pt idx="128674">
                  <c:v>-113.11449999999996</c:v>
                </c:pt>
                <c:pt idx="128675">
                  <c:v>-113.11249999999995</c:v>
                </c:pt>
                <c:pt idx="128676">
                  <c:v>-113.1105</c:v>
                </c:pt>
                <c:pt idx="128677">
                  <c:v>-113.10849999999999</c:v>
                </c:pt>
                <c:pt idx="128678">
                  <c:v>-113.10649999999998</c:v>
                </c:pt>
                <c:pt idx="128679">
                  <c:v>-113.10449999999997</c:v>
                </c:pt>
                <c:pt idx="128680">
                  <c:v>-113.10249999999996</c:v>
                </c:pt>
                <c:pt idx="128681">
                  <c:v>-113.10049999999995</c:v>
                </c:pt>
                <c:pt idx="128682">
                  <c:v>-113.0985</c:v>
                </c:pt>
                <c:pt idx="128683">
                  <c:v>-113.09649999999999</c:v>
                </c:pt>
                <c:pt idx="128684">
                  <c:v>-113.09449999999998</c:v>
                </c:pt>
                <c:pt idx="128685">
                  <c:v>-113.09249999999997</c:v>
                </c:pt>
                <c:pt idx="128686">
                  <c:v>-113.09049999999996</c:v>
                </c:pt>
                <c:pt idx="128687">
                  <c:v>-113.08849999999995</c:v>
                </c:pt>
                <c:pt idx="128688">
                  <c:v>-113.0865</c:v>
                </c:pt>
                <c:pt idx="128689">
                  <c:v>-113.08449999999999</c:v>
                </c:pt>
                <c:pt idx="128690">
                  <c:v>-113.08249999999998</c:v>
                </c:pt>
                <c:pt idx="128691">
                  <c:v>-113.08049999999997</c:v>
                </c:pt>
                <c:pt idx="128692">
                  <c:v>-113.07849999999996</c:v>
                </c:pt>
                <c:pt idx="128693">
                  <c:v>-113.07649999999995</c:v>
                </c:pt>
                <c:pt idx="128694">
                  <c:v>-113.0745</c:v>
                </c:pt>
                <c:pt idx="128695">
                  <c:v>-113.07249999999999</c:v>
                </c:pt>
                <c:pt idx="128696">
                  <c:v>-113.07049999999998</c:v>
                </c:pt>
                <c:pt idx="128697">
                  <c:v>-113.06849999999997</c:v>
                </c:pt>
                <c:pt idx="128698">
                  <c:v>-113.06649999999996</c:v>
                </c:pt>
                <c:pt idx="128699">
                  <c:v>-113.06449999999995</c:v>
                </c:pt>
                <c:pt idx="128700">
                  <c:v>-113.0625</c:v>
                </c:pt>
                <c:pt idx="128701">
                  <c:v>-113.06049999999999</c:v>
                </c:pt>
                <c:pt idx="128702">
                  <c:v>-113.05849999999998</c:v>
                </c:pt>
                <c:pt idx="128703">
                  <c:v>-113.05649999999997</c:v>
                </c:pt>
                <c:pt idx="128704">
                  <c:v>-113.05449999999996</c:v>
                </c:pt>
                <c:pt idx="128705">
                  <c:v>-113.05249999999995</c:v>
                </c:pt>
                <c:pt idx="128706">
                  <c:v>-113.0505</c:v>
                </c:pt>
                <c:pt idx="128707">
                  <c:v>-113.04849999999999</c:v>
                </c:pt>
                <c:pt idx="128708">
                  <c:v>-113.04649999999998</c:v>
                </c:pt>
                <c:pt idx="128709">
                  <c:v>-113.04449999999997</c:v>
                </c:pt>
                <c:pt idx="128710">
                  <c:v>-113.04249999999996</c:v>
                </c:pt>
                <c:pt idx="128711">
                  <c:v>-113.04049999999995</c:v>
                </c:pt>
                <c:pt idx="128712">
                  <c:v>-113.0385</c:v>
                </c:pt>
                <c:pt idx="128713">
                  <c:v>-113.03649999999999</c:v>
                </c:pt>
                <c:pt idx="128714">
                  <c:v>-113.03449999999998</c:v>
                </c:pt>
                <c:pt idx="128715">
                  <c:v>-113.03249999999997</c:v>
                </c:pt>
                <c:pt idx="128716">
                  <c:v>-113.03049999999996</c:v>
                </c:pt>
                <c:pt idx="128717">
                  <c:v>-113.02849999999995</c:v>
                </c:pt>
                <c:pt idx="128718">
                  <c:v>-113.0265</c:v>
                </c:pt>
                <c:pt idx="128719">
                  <c:v>-113.02449999999999</c:v>
                </c:pt>
                <c:pt idx="128720">
                  <c:v>-113.02249999999998</c:v>
                </c:pt>
                <c:pt idx="128721">
                  <c:v>-113.02049999999997</c:v>
                </c:pt>
                <c:pt idx="128722">
                  <c:v>-113.01849999999996</c:v>
                </c:pt>
                <c:pt idx="128723">
                  <c:v>-113.01649999999995</c:v>
                </c:pt>
                <c:pt idx="128724">
                  <c:v>-113.0145</c:v>
                </c:pt>
                <c:pt idx="128725">
                  <c:v>-113.01249999999999</c:v>
                </c:pt>
                <c:pt idx="128726">
                  <c:v>-113.01049999999998</c:v>
                </c:pt>
                <c:pt idx="128727">
                  <c:v>-113.00849999999997</c:v>
                </c:pt>
                <c:pt idx="128728">
                  <c:v>-113.00649999999996</c:v>
                </c:pt>
                <c:pt idx="128729">
                  <c:v>-113.00449999999995</c:v>
                </c:pt>
                <c:pt idx="128730">
                  <c:v>-113.0025</c:v>
                </c:pt>
                <c:pt idx="128731">
                  <c:v>-113.00049999999999</c:v>
                </c:pt>
                <c:pt idx="128732">
                  <c:v>-112.99849999999998</c:v>
                </c:pt>
                <c:pt idx="128733">
                  <c:v>-112.99649999999997</c:v>
                </c:pt>
                <c:pt idx="128734">
                  <c:v>-112.99449999999996</c:v>
                </c:pt>
                <c:pt idx="128735">
                  <c:v>-112.99249999999995</c:v>
                </c:pt>
                <c:pt idx="128736">
                  <c:v>-112.9905</c:v>
                </c:pt>
                <c:pt idx="128737">
                  <c:v>-112.98849999999999</c:v>
                </c:pt>
                <c:pt idx="128738">
                  <c:v>-112.98649999999998</c:v>
                </c:pt>
                <c:pt idx="128739">
                  <c:v>-112.98449999999997</c:v>
                </c:pt>
                <c:pt idx="128740">
                  <c:v>-112.98249999999996</c:v>
                </c:pt>
                <c:pt idx="128741">
                  <c:v>-112.98049999999995</c:v>
                </c:pt>
                <c:pt idx="128742">
                  <c:v>-112.9785</c:v>
                </c:pt>
                <c:pt idx="128743">
                  <c:v>-112.97649999999999</c:v>
                </c:pt>
                <c:pt idx="128744">
                  <c:v>-112.97449999999998</c:v>
                </c:pt>
                <c:pt idx="128745">
                  <c:v>-112.97249999999997</c:v>
                </c:pt>
                <c:pt idx="128746">
                  <c:v>-112.97049999999996</c:v>
                </c:pt>
                <c:pt idx="128747">
                  <c:v>-112.96849999999995</c:v>
                </c:pt>
                <c:pt idx="128748">
                  <c:v>-112.9665</c:v>
                </c:pt>
                <c:pt idx="128749">
                  <c:v>-112.96449999999999</c:v>
                </c:pt>
                <c:pt idx="128750">
                  <c:v>-112.96249999999998</c:v>
                </c:pt>
                <c:pt idx="128751">
                  <c:v>-112.96049999999997</c:v>
                </c:pt>
                <c:pt idx="128752">
                  <c:v>-112.95849999999996</c:v>
                </c:pt>
                <c:pt idx="128753">
                  <c:v>-112.95650000000001</c:v>
                </c:pt>
                <c:pt idx="128754">
                  <c:v>-112.9545</c:v>
                </c:pt>
                <c:pt idx="128755">
                  <c:v>-112.95249999999999</c:v>
                </c:pt>
                <c:pt idx="128756">
                  <c:v>-112.95049999999998</c:v>
                </c:pt>
                <c:pt idx="128757">
                  <c:v>-112.94849999999997</c:v>
                </c:pt>
                <c:pt idx="128758">
                  <c:v>-112.94649999999996</c:v>
                </c:pt>
                <c:pt idx="128759">
                  <c:v>-112.94450000000001</c:v>
                </c:pt>
                <c:pt idx="128760">
                  <c:v>-112.9425</c:v>
                </c:pt>
                <c:pt idx="128761">
                  <c:v>-112.94049999999999</c:v>
                </c:pt>
                <c:pt idx="128762">
                  <c:v>-112.93849999999998</c:v>
                </c:pt>
                <c:pt idx="128763">
                  <c:v>-112.93649999999997</c:v>
                </c:pt>
                <c:pt idx="128764">
                  <c:v>-112.93449999999996</c:v>
                </c:pt>
                <c:pt idx="128765">
                  <c:v>-112.9325</c:v>
                </c:pt>
                <c:pt idx="128766">
                  <c:v>-112.93049999999999</c:v>
                </c:pt>
                <c:pt idx="128767">
                  <c:v>-112.92849999999999</c:v>
                </c:pt>
                <c:pt idx="128768">
                  <c:v>-112.92649999999998</c:v>
                </c:pt>
                <c:pt idx="128769">
                  <c:v>-112.92449999999997</c:v>
                </c:pt>
                <c:pt idx="128770">
                  <c:v>-112.92249999999996</c:v>
                </c:pt>
                <c:pt idx="128771">
                  <c:v>-112.9205</c:v>
                </c:pt>
                <c:pt idx="128772">
                  <c:v>-112.91849999999999</c:v>
                </c:pt>
                <c:pt idx="128773">
                  <c:v>-112.91649999999998</c:v>
                </c:pt>
                <c:pt idx="128774">
                  <c:v>-112.91449999999998</c:v>
                </c:pt>
                <c:pt idx="128775">
                  <c:v>-112.91249999999997</c:v>
                </c:pt>
                <c:pt idx="128776">
                  <c:v>-112.91049999999996</c:v>
                </c:pt>
                <c:pt idx="128777">
                  <c:v>-112.9085</c:v>
                </c:pt>
                <c:pt idx="128778">
                  <c:v>-112.90649999999999</c:v>
                </c:pt>
                <c:pt idx="128779">
                  <c:v>-112.90449999999998</c:v>
                </c:pt>
                <c:pt idx="128780">
                  <c:v>-112.90249999999997</c:v>
                </c:pt>
                <c:pt idx="128781">
                  <c:v>-112.90049999999997</c:v>
                </c:pt>
                <c:pt idx="128782">
                  <c:v>-112.89849999999996</c:v>
                </c:pt>
                <c:pt idx="128783">
                  <c:v>-112.8965</c:v>
                </c:pt>
                <c:pt idx="128784">
                  <c:v>-112.89449999999999</c:v>
                </c:pt>
                <c:pt idx="128785">
                  <c:v>-112.89249999999998</c:v>
                </c:pt>
                <c:pt idx="128786">
                  <c:v>-112.89049999999997</c:v>
                </c:pt>
                <c:pt idx="128787">
                  <c:v>-112.88849999999996</c:v>
                </c:pt>
                <c:pt idx="128788">
                  <c:v>-112.88649999999996</c:v>
                </c:pt>
                <c:pt idx="128789">
                  <c:v>-112.8845</c:v>
                </c:pt>
                <c:pt idx="128790">
                  <c:v>-112.88249999999999</c:v>
                </c:pt>
                <c:pt idx="128791">
                  <c:v>-112.88049999999998</c:v>
                </c:pt>
                <c:pt idx="128792">
                  <c:v>-112.87849999999997</c:v>
                </c:pt>
                <c:pt idx="128793">
                  <c:v>-112.87649999999996</c:v>
                </c:pt>
                <c:pt idx="128794">
                  <c:v>-112.87449999999995</c:v>
                </c:pt>
                <c:pt idx="128795">
                  <c:v>-112.8725</c:v>
                </c:pt>
                <c:pt idx="128796">
                  <c:v>-112.87049999999999</c:v>
                </c:pt>
                <c:pt idx="128797">
                  <c:v>-112.86849999999998</c:v>
                </c:pt>
                <c:pt idx="128798">
                  <c:v>-112.86649999999997</c:v>
                </c:pt>
                <c:pt idx="128799">
                  <c:v>-112.86449999999996</c:v>
                </c:pt>
                <c:pt idx="128800">
                  <c:v>-112.86249999999995</c:v>
                </c:pt>
                <c:pt idx="128801">
                  <c:v>-112.8605</c:v>
                </c:pt>
                <c:pt idx="128802">
                  <c:v>-112.85849999999999</c:v>
                </c:pt>
                <c:pt idx="128803">
                  <c:v>-112.85649999999998</c:v>
                </c:pt>
                <c:pt idx="128804">
                  <c:v>-112.85449999999997</c:v>
                </c:pt>
                <c:pt idx="128805">
                  <c:v>-112.85249999999996</c:v>
                </c:pt>
                <c:pt idx="128806">
                  <c:v>-112.85049999999995</c:v>
                </c:pt>
                <c:pt idx="128807">
                  <c:v>-112.8485</c:v>
                </c:pt>
                <c:pt idx="128808">
                  <c:v>-112.84649999999999</c:v>
                </c:pt>
                <c:pt idx="128809">
                  <c:v>-112.84449999999998</c:v>
                </c:pt>
                <c:pt idx="128810">
                  <c:v>-112.84249999999997</c:v>
                </c:pt>
                <c:pt idx="128811">
                  <c:v>-112.84049999999996</c:v>
                </c:pt>
                <c:pt idx="128812">
                  <c:v>-112.83849999999995</c:v>
                </c:pt>
                <c:pt idx="128813">
                  <c:v>-112.8365</c:v>
                </c:pt>
                <c:pt idx="128814">
                  <c:v>-112.83449999999999</c:v>
                </c:pt>
                <c:pt idx="128815">
                  <c:v>-112.83249999999998</c:v>
                </c:pt>
                <c:pt idx="128816">
                  <c:v>-112.83049999999997</c:v>
                </c:pt>
                <c:pt idx="128817">
                  <c:v>-112.82849999999996</c:v>
                </c:pt>
                <c:pt idx="128818">
                  <c:v>-112.82649999999995</c:v>
                </c:pt>
                <c:pt idx="128819">
                  <c:v>-112.8245</c:v>
                </c:pt>
                <c:pt idx="128820">
                  <c:v>-112.82249999999999</c:v>
                </c:pt>
                <c:pt idx="128821">
                  <c:v>-112.82049999999998</c:v>
                </c:pt>
                <c:pt idx="128822">
                  <c:v>-112.81849999999997</c:v>
                </c:pt>
                <c:pt idx="128823">
                  <c:v>-112.81649999999996</c:v>
                </c:pt>
                <c:pt idx="128824">
                  <c:v>-112.81449999999995</c:v>
                </c:pt>
                <c:pt idx="128825">
                  <c:v>-112.8125</c:v>
                </c:pt>
                <c:pt idx="128826">
                  <c:v>-112.81049999999999</c:v>
                </c:pt>
                <c:pt idx="128827">
                  <c:v>-112.80849999999998</c:v>
                </c:pt>
                <c:pt idx="128828">
                  <c:v>-112.80649999999997</c:v>
                </c:pt>
                <c:pt idx="128829">
                  <c:v>-112.80449999999996</c:v>
                </c:pt>
                <c:pt idx="128830">
                  <c:v>-112.80249999999995</c:v>
                </c:pt>
                <c:pt idx="128831">
                  <c:v>-112.8005</c:v>
                </c:pt>
                <c:pt idx="128832">
                  <c:v>-112.79849999999999</c:v>
                </c:pt>
                <c:pt idx="128833">
                  <c:v>-112.79649999999998</c:v>
                </c:pt>
                <c:pt idx="128834">
                  <c:v>-112.79449999999997</c:v>
                </c:pt>
                <c:pt idx="128835">
                  <c:v>-112.79249999999996</c:v>
                </c:pt>
                <c:pt idx="128836">
                  <c:v>-112.79049999999995</c:v>
                </c:pt>
                <c:pt idx="128837">
                  <c:v>-112.7885</c:v>
                </c:pt>
                <c:pt idx="128838">
                  <c:v>-112.78649999999999</c:v>
                </c:pt>
                <c:pt idx="128839">
                  <c:v>-112.78449999999998</c:v>
                </c:pt>
                <c:pt idx="128840">
                  <c:v>-112.78249999999997</c:v>
                </c:pt>
                <c:pt idx="128841">
                  <c:v>-112.78049999999996</c:v>
                </c:pt>
                <c:pt idx="128842">
                  <c:v>-112.77849999999995</c:v>
                </c:pt>
                <c:pt idx="128843">
                  <c:v>-112.7765</c:v>
                </c:pt>
                <c:pt idx="128844">
                  <c:v>-112.77449999999999</c:v>
                </c:pt>
                <c:pt idx="128845">
                  <c:v>-112.77249999999998</c:v>
                </c:pt>
                <c:pt idx="128846">
                  <c:v>-112.77049999999997</c:v>
                </c:pt>
                <c:pt idx="128847">
                  <c:v>-112.76849999999996</c:v>
                </c:pt>
                <c:pt idx="128848">
                  <c:v>-112.76649999999995</c:v>
                </c:pt>
                <c:pt idx="128849">
                  <c:v>-112.7645</c:v>
                </c:pt>
                <c:pt idx="128850">
                  <c:v>-112.76249999999999</c:v>
                </c:pt>
                <c:pt idx="128851">
                  <c:v>-112.76049999999998</c:v>
                </c:pt>
                <c:pt idx="128852">
                  <c:v>-112.75849999999997</c:v>
                </c:pt>
                <c:pt idx="128853">
                  <c:v>-112.75649999999996</c:v>
                </c:pt>
                <c:pt idx="128854">
                  <c:v>-112.75449999999995</c:v>
                </c:pt>
                <c:pt idx="128855">
                  <c:v>-112.7525</c:v>
                </c:pt>
                <c:pt idx="128856">
                  <c:v>-112.75049999999999</c:v>
                </c:pt>
                <c:pt idx="128857">
                  <c:v>-112.74849999999998</c:v>
                </c:pt>
                <c:pt idx="128858">
                  <c:v>-112.74649999999997</c:v>
                </c:pt>
                <c:pt idx="128859">
                  <c:v>-112.74449999999996</c:v>
                </c:pt>
                <c:pt idx="128860">
                  <c:v>-112.74249999999995</c:v>
                </c:pt>
                <c:pt idx="128861">
                  <c:v>-112.7405</c:v>
                </c:pt>
                <c:pt idx="128862">
                  <c:v>-112.73849999999999</c:v>
                </c:pt>
                <c:pt idx="128863">
                  <c:v>-112.73649999999998</c:v>
                </c:pt>
                <c:pt idx="128864">
                  <c:v>-112.73449999999997</c:v>
                </c:pt>
                <c:pt idx="128865">
                  <c:v>-112.73249999999996</c:v>
                </c:pt>
                <c:pt idx="128866">
                  <c:v>-112.73049999999995</c:v>
                </c:pt>
                <c:pt idx="128867">
                  <c:v>-112.7285</c:v>
                </c:pt>
                <c:pt idx="128868">
                  <c:v>-112.72649999999999</c:v>
                </c:pt>
                <c:pt idx="128869">
                  <c:v>-112.72449999999998</c:v>
                </c:pt>
                <c:pt idx="128870">
                  <c:v>-112.72249999999997</c:v>
                </c:pt>
                <c:pt idx="128871">
                  <c:v>-112.72049999999996</c:v>
                </c:pt>
                <c:pt idx="128872">
                  <c:v>-112.71849999999995</c:v>
                </c:pt>
                <c:pt idx="128873">
                  <c:v>-112.7165</c:v>
                </c:pt>
                <c:pt idx="128874">
                  <c:v>-112.71449999999999</c:v>
                </c:pt>
                <c:pt idx="128875">
                  <c:v>-112.71249999999998</c:v>
                </c:pt>
                <c:pt idx="128876">
                  <c:v>-112.71049999999997</c:v>
                </c:pt>
                <c:pt idx="128877">
                  <c:v>-112.70849999999996</c:v>
                </c:pt>
                <c:pt idx="128878">
                  <c:v>-112.70650000000001</c:v>
                </c:pt>
                <c:pt idx="128879">
                  <c:v>-112.7045</c:v>
                </c:pt>
                <c:pt idx="128880">
                  <c:v>-112.70249999999999</c:v>
                </c:pt>
                <c:pt idx="128881">
                  <c:v>-112.70049999999998</c:v>
                </c:pt>
                <c:pt idx="128882">
                  <c:v>-112.69849999999997</c:v>
                </c:pt>
                <c:pt idx="128883">
                  <c:v>-112.69649999999996</c:v>
                </c:pt>
                <c:pt idx="128884">
                  <c:v>-112.69450000000001</c:v>
                </c:pt>
                <c:pt idx="128885">
                  <c:v>-112.6925</c:v>
                </c:pt>
                <c:pt idx="128886">
                  <c:v>-112.69049999999999</c:v>
                </c:pt>
                <c:pt idx="128887">
                  <c:v>-112.68849999999998</c:v>
                </c:pt>
                <c:pt idx="128888">
                  <c:v>-112.68649999999997</c:v>
                </c:pt>
                <c:pt idx="128889">
                  <c:v>-112.68449999999996</c:v>
                </c:pt>
                <c:pt idx="128890">
                  <c:v>-112.6825</c:v>
                </c:pt>
                <c:pt idx="128891">
                  <c:v>-112.68049999999999</c:v>
                </c:pt>
                <c:pt idx="128892">
                  <c:v>-112.67849999999999</c:v>
                </c:pt>
                <c:pt idx="128893">
                  <c:v>-112.67649999999998</c:v>
                </c:pt>
                <c:pt idx="128894">
                  <c:v>-112.67449999999997</c:v>
                </c:pt>
                <c:pt idx="128895">
                  <c:v>-112.67249999999996</c:v>
                </c:pt>
                <c:pt idx="128896">
                  <c:v>-112.6705</c:v>
                </c:pt>
                <c:pt idx="128897">
                  <c:v>-112.66849999999999</c:v>
                </c:pt>
                <c:pt idx="128898">
                  <c:v>-112.66649999999998</c:v>
                </c:pt>
                <c:pt idx="128899">
                  <c:v>-112.66449999999998</c:v>
                </c:pt>
                <c:pt idx="128900">
                  <c:v>-112.66249999999997</c:v>
                </c:pt>
                <c:pt idx="128901">
                  <c:v>-112.66049999999996</c:v>
                </c:pt>
                <c:pt idx="128902">
                  <c:v>-112.6585</c:v>
                </c:pt>
                <c:pt idx="128903">
                  <c:v>-112.65649999999999</c:v>
                </c:pt>
                <c:pt idx="128904">
                  <c:v>-112.65449999999998</c:v>
                </c:pt>
                <c:pt idx="128905">
                  <c:v>-112.65249999999997</c:v>
                </c:pt>
                <c:pt idx="128906">
                  <c:v>-112.65049999999997</c:v>
                </c:pt>
                <c:pt idx="128907">
                  <c:v>-112.64849999999996</c:v>
                </c:pt>
                <c:pt idx="128908">
                  <c:v>-112.6465</c:v>
                </c:pt>
                <c:pt idx="128909">
                  <c:v>-112.64449999999999</c:v>
                </c:pt>
                <c:pt idx="128910">
                  <c:v>-112.64249999999998</c:v>
                </c:pt>
                <c:pt idx="128911">
                  <c:v>-112.64049999999997</c:v>
                </c:pt>
                <c:pt idx="128912">
                  <c:v>-112.63849999999996</c:v>
                </c:pt>
                <c:pt idx="128913">
                  <c:v>-112.63649999999996</c:v>
                </c:pt>
                <c:pt idx="128914">
                  <c:v>-112.6345</c:v>
                </c:pt>
                <c:pt idx="128915">
                  <c:v>-112.63249999999999</c:v>
                </c:pt>
                <c:pt idx="128916">
                  <c:v>-112.63049999999998</c:v>
                </c:pt>
                <c:pt idx="128917">
                  <c:v>-112.62849999999997</c:v>
                </c:pt>
                <c:pt idx="128918">
                  <c:v>-112.62649999999996</c:v>
                </c:pt>
                <c:pt idx="128919">
                  <c:v>-112.62449999999995</c:v>
                </c:pt>
                <c:pt idx="128920">
                  <c:v>-112.6225</c:v>
                </c:pt>
                <c:pt idx="128921">
                  <c:v>-112.62049999999999</c:v>
                </c:pt>
                <c:pt idx="128922">
                  <c:v>-112.61849999999998</c:v>
                </c:pt>
                <c:pt idx="128923">
                  <c:v>-112.61649999999997</c:v>
                </c:pt>
                <c:pt idx="128924">
                  <c:v>-112.61449999999996</c:v>
                </c:pt>
                <c:pt idx="128925">
                  <c:v>-112.61249999999995</c:v>
                </c:pt>
                <c:pt idx="128926">
                  <c:v>-112.6105</c:v>
                </c:pt>
                <c:pt idx="128927">
                  <c:v>-112.60849999999999</c:v>
                </c:pt>
                <c:pt idx="128928">
                  <c:v>-112.60649999999998</c:v>
                </c:pt>
                <c:pt idx="128929">
                  <c:v>-112.60449999999997</c:v>
                </c:pt>
                <c:pt idx="128930">
                  <c:v>-112.60249999999996</c:v>
                </c:pt>
                <c:pt idx="128931">
                  <c:v>-112.60049999999995</c:v>
                </c:pt>
                <c:pt idx="128932">
                  <c:v>-112.5985</c:v>
                </c:pt>
                <c:pt idx="128933">
                  <c:v>-112.59649999999999</c:v>
                </c:pt>
                <c:pt idx="128934">
                  <c:v>-112.59449999999998</c:v>
                </c:pt>
                <c:pt idx="128935">
                  <c:v>-112.59249999999997</c:v>
                </c:pt>
                <c:pt idx="128936">
                  <c:v>-112.59049999999996</c:v>
                </c:pt>
                <c:pt idx="128937">
                  <c:v>-112.58849999999995</c:v>
                </c:pt>
                <c:pt idx="128938">
                  <c:v>-112.5865</c:v>
                </c:pt>
                <c:pt idx="128939">
                  <c:v>-112.58449999999999</c:v>
                </c:pt>
                <c:pt idx="128940">
                  <c:v>-112.58249999999998</c:v>
                </c:pt>
                <c:pt idx="128941">
                  <c:v>-112.58049999999997</c:v>
                </c:pt>
                <c:pt idx="128942">
                  <c:v>-112.57849999999996</c:v>
                </c:pt>
                <c:pt idx="128943">
                  <c:v>-112.57649999999995</c:v>
                </c:pt>
                <c:pt idx="128944">
                  <c:v>-112.5745</c:v>
                </c:pt>
                <c:pt idx="128945">
                  <c:v>-112.57249999999999</c:v>
                </c:pt>
                <c:pt idx="128946">
                  <c:v>-112.57049999999998</c:v>
                </c:pt>
                <c:pt idx="128947">
                  <c:v>-112.56849999999997</c:v>
                </c:pt>
                <c:pt idx="128948">
                  <c:v>-112.56649999999996</c:v>
                </c:pt>
                <c:pt idx="128949">
                  <c:v>-112.56449999999995</c:v>
                </c:pt>
                <c:pt idx="128950">
                  <c:v>-112.5625</c:v>
                </c:pt>
                <c:pt idx="128951">
                  <c:v>-112.56049999999999</c:v>
                </c:pt>
                <c:pt idx="128952">
                  <c:v>-112.55849999999998</c:v>
                </c:pt>
                <c:pt idx="128953">
                  <c:v>-112.55649999999997</c:v>
                </c:pt>
                <c:pt idx="128954">
                  <c:v>-112.55449999999996</c:v>
                </c:pt>
                <c:pt idx="128955">
                  <c:v>-112.55249999999995</c:v>
                </c:pt>
                <c:pt idx="128956">
                  <c:v>-112.5505</c:v>
                </c:pt>
                <c:pt idx="128957">
                  <c:v>-112.54849999999999</c:v>
                </c:pt>
                <c:pt idx="128958">
                  <c:v>-112.54649999999998</c:v>
                </c:pt>
                <c:pt idx="128959">
                  <c:v>-112.54449999999997</c:v>
                </c:pt>
                <c:pt idx="128960">
                  <c:v>-112.54249999999996</c:v>
                </c:pt>
                <c:pt idx="128961">
                  <c:v>-112.54049999999995</c:v>
                </c:pt>
                <c:pt idx="128962">
                  <c:v>-112.5385</c:v>
                </c:pt>
                <c:pt idx="128963">
                  <c:v>-112.53649999999999</c:v>
                </c:pt>
                <c:pt idx="128964">
                  <c:v>-112.53449999999998</c:v>
                </c:pt>
                <c:pt idx="128965">
                  <c:v>-112.53249999999997</c:v>
                </c:pt>
                <c:pt idx="128966">
                  <c:v>-112.53049999999996</c:v>
                </c:pt>
                <c:pt idx="128967">
                  <c:v>-112.52849999999995</c:v>
                </c:pt>
                <c:pt idx="128968">
                  <c:v>-112.5265</c:v>
                </c:pt>
                <c:pt idx="128969">
                  <c:v>-112.52449999999999</c:v>
                </c:pt>
                <c:pt idx="128970">
                  <c:v>-112.52249999999998</c:v>
                </c:pt>
                <c:pt idx="128971">
                  <c:v>-112.52049999999997</c:v>
                </c:pt>
                <c:pt idx="128972">
                  <c:v>-112.51849999999996</c:v>
                </c:pt>
                <c:pt idx="128973">
                  <c:v>-112.51649999999995</c:v>
                </c:pt>
                <c:pt idx="128974">
                  <c:v>-112.5145</c:v>
                </c:pt>
                <c:pt idx="128975">
                  <c:v>-112.51249999999999</c:v>
                </c:pt>
                <c:pt idx="128976">
                  <c:v>-112.51049999999998</c:v>
                </c:pt>
                <c:pt idx="128977">
                  <c:v>-112.50849999999997</c:v>
                </c:pt>
                <c:pt idx="128978">
                  <c:v>-112.50649999999996</c:v>
                </c:pt>
                <c:pt idx="128979">
                  <c:v>-112.50449999999995</c:v>
                </c:pt>
                <c:pt idx="128980">
                  <c:v>-112.5025</c:v>
                </c:pt>
                <c:pt idx="128981">
                  <c:v>-112.50049999999999</c:v>
                </c:pt>
                <c:pt idx="128982">
                  <c:v>-112.49849999999998</c:v>
                </c:pt>
                <c:pt idx="128983">
                  <c:v>-112.49649999999997</c:v>
                </c:pt>
                <c:pt idx="128984">
                  <c:v>-112.49449999999996</c:v>
                </c:pt>
                <c:pt idx="128985">
                  <c:v>-112.49249999999995</c:v>
                </c:pt>
                <c:pt idx="128986">
                  <c:v>-112.4905</c:v>
                </c:pt>
                <c:pt idx="128987">
                  <c:v>-112.48849999999999</c:v>
                </c:pt>
                <c:pt idx="128988">
                  <c:v>-112.48649999999998</c:v>
                </c:pt>
                <c:pt idx="128989">
                  <c:v>-112.48449999999997</c:v>
                </c:pt>
                <c:pt idx="128990">
                  <c:v>-112.48249999999996</c:v>
                </c:pt>
                <c:pt idx="128991">
                  <c:v>-112.48049999999995</c:v>
                </c:pt>
                <c:pt idx="128992">
                  <c:v>-112.4785</c:v>
                </c:pt>
                <c:pt idx="128993">
                  <c:v>-112.47649999999999</c:v>
                </c:pt>
                <c:pt idx="128994">
                  <c:v>-112.47449999999998</c:v>
                </c:pt>
                <c:pt idx="128995">
                  <c:v>-112.47249999999997</c:v>
                </c:pt>
                <c:pt idx="128996">
                  <c:v>-112.47049999999996</c:v>
                </c:pt>
                <c:pt idx="128997">
                  <c:v>-112.46849999999995</c:v>
                </c:pt>
                <c:pt idx="128998">
                  <c:v>-112.4665</c:v>
                </c:pt>
                <c:pt idx="128999">
                  <c:v>-112.46449999999999</c:v>
                </c:pt>
                <c:pt idx="129000">
                  <c:v>-112.46249999999998</c:v>
                </c:pt>
                <c:pt idx="129001">
                  <c:v>-112.46049999999997</c:v>
                </c:pt>
                <c:pt idx="129002">
                  <c:v>-112.45849999999996</c:v>
                </c:pt>
                <c:pt idx="129003">
                  <c:v>-112.45650000000001</c:v>
                </c:pt>
                <c:pt idx="129004">
                  <c:v>-112.4545</c:v>
                </c:pt>
                <c:pt idx="129005">
                  <c:v>-112.45249999999999</c:v>
                </c:pt>
                <c:pt idx="129006">
                  <c:v>-112.45049999999998</c:v>
                </c:pt>
                <c:pt idx="129007">
                  <c:v>-112.44849999999997</c:v>
                </c:pt>
                <c:pt idx="129008">
                  <c:v>-112.44649999999996</c:v>
                </c:pt>
                <c:pt idx="129009">
                  <c:v>-112.44450000000001</c:v>
                </c:pt>
                <c:pt idx="129010">
                  <c:v>-112.4425</c:v>
                </c:pt>
                <c:pt idx="129011">
                  <c:v>-112.44049999999999</c:v>
                </c:pt>
                <c:pt idx="129012">
                  <c:v>-112.43849999999998</c:v>
                </c:pt>
                <c:pt idx="129013">
                  <c:v>-112.43649999999997</c:v>
                </c:pt>
                <c:pt idx="129014">
                  <c:v>-112.43449999999996</c:v>
                </c:pt>
                <c:pt idx="129015">
                  <c:v>-112.4325</c:v>
                </c:pt>
                <c:pt idx="129016">
                  <c:v>-112.43049999999999</c:v>
                </c:pt>
                <c:pt idx="129017">
                  <c:v>-112.42849999999999</c:v>
                </c:pt>
                <c:pt idx="129018">
                  <c:v>-112.42649999999998</c:v>
                </c:pt>
                <c:pt idx="129019">
                  <c:v>-112.42449999999997</c:v>
                </c:pt>
                <c:pt idx="129020">
                  <c:v>-112.42249999999996</c:v>
                </c:pt>
                <c:pt idx="129021">
                  <c:v>-112.4205</c:v>
                </c:pt>
                <c:pt idx="129022">
                  <c:v>-112.41849999999999</c:v>
                </c:pt>
                <c:pt idx="129023">
                  <c:v>-112.41649999999998</c:v>
                </c:pt>
                <c:pt idx="129024">
                  <c:v>-112.41449999999998</c:v>
                </c:pt>
                <c:pt idx="129025">
                  <c:v>-112.41249999999997</c:v>
                </c:pt>
                <c:pt idx="129026">
                  <c:v>-112.41049999999996</c:v>
                </c:pt>
                <c:pt idx="129027">
                  <c:v>-112.4085</c:v>
                </c:pt>
                <c:pt idx="129028">
                  <c:v>-112.40649999999999</c:v>
                </c:pt>
                <c:pt idx="129029">
                  <c:v>-112.40449999999998</c:v>
                </c:pt>
                <c:pt idx="129030">
                  <c:v>-112.40249999999997</c:v>
                </c:pt>
                <c:pt idx="129031">
                  <c:v>-112.40049999999997</c:v>
                </c:pt>
                <c:pt idx="129032">
                  <c:v>-112.39849999999996</c:v>
                </c:pt>
                <c:pt idx="129033">
                  <c:v>-112.3965</c:v>
                </c:pt>
                <c:pt idx="129034">
                  <c:v>-112.39449999999999</c:v>
                </c:pt>
                <c:pt idx="129035">
                  <c:v>-112.39249999999998</c:v>
                </c:pt>
                <c:pt idx="129036">
                  <c:v>-112.39049999999997</c:v>
                </c:pt>
                <c:pt idx="129037">
                  <c:v>-112.38849999999996</c:v>
                </c:pt>
                <c:pt idx="129038">
                  <c:v>-112.38649999999996</c:v>
                </c:pt>
                <c:pt idx="129039">
                  <c:v>-112.3845</c:v>
                </c:pt>
                <c:pt idx="129040">
                  <c:v>-112.38249999999999</c:v>
                </c:pt>
                <c:pt idx="129041">
                  <c:v>-112.38049999999998</c:v>
                </c:pt>
                <c:pt idx="129042">
                  <c:v>-112.37849999999997</c:v>
                </c:pt>
                <c:pt idx="129043">
                  <c:v>-112.37649999999996</c:v>
                </c:pt>
                <c:pt idx="129044">
                  <c:v>-112.37449999999995</c:v>
                </c:pt>
                <c:pt idx="129045">
                  <c:v>-112.3725</c:v>
                </c:pt>
                <c:pt idx="129046">
                  <c:v>-112.37049999999999</c:v>
                </c:pt>
                <c:pt idx="129047">
                  <c:v>-112.36849999999998</c:v>
                </c:pt>
                <c:pt idx="129048">
                  <c:v>-112.36649999999997</c:v>
                </c:pt>
                <c:pt idx="129049">
                  <c:v>-112.36449999999996</c:v>
                </c:pt>
                <c:pt idx="129050">
                  <c:v>-112.36249999999995</c:v>
                </c:pt>
                <c:pt idx="129051">
                  <c:v>-112.3605</c:v>
                </c:pt>
                <c:pt idx="129052">
                  <c:v>-112.35849999999999</c:v>
                </c:pt>
                <c:pt idx="129053">
                  <c:v>-112.35649999999998</c:v>
                </c:pt>
                <c:pt idx="129054">
                  <c:v>-112.35449999999997</c:v>
                </c:pt>
                <c:pt idx="129055">
                  <c:v>-112.35249999999996</c:v>
                </c:pt>
                <c:pt idx="129056">
                  <c:v>-112.35049999999995</c:v>
                </c:pt>
                <c:pt idx="129057">
                  <c:v>-112.3485</c:v>
                </c:pt>
                <c:pt idx="129058">
                  <c:v>-112.34649999999999</c:v>
                </c:pt>
                <c:pt idx="129059">
                  <c:v>-112.34449999999998</c:v>
                </c:pt>
                <c:pt idx="129060">
                  <c:v>-112.34249999999997</c:v>
                </c:pt>
                <c:pt idx="129061">
                  <c:v>-112.34049999999996</c:v>
                </c:pt>
                <c:pt idx="129062">
                  <c:v>-112.33849999999995</c:v>
                </c:pt>
                <c:pt idx="129063">
                  <c:v>-112.3365</c:v>
                </c:pt>
                <c:pt idx="129064">
                  <c:v>-112.33449999999999</c:v>
                </c:pt>
                <c:pt idx="129065">
                  <c:v>-112.33249999999998</c:v>
                </c:pt>
                <c:pt idx="129066">
                  <c:v>-112.33049999999997</c:v>
                </c:pt>
                <c:pt idx="129067">
                  <c:v>-112.32849999999996</c:v>
                </c:pt>
                <c:pt idx="129068">
                  <c:v>-112.32649999999995</c:v>
                </c:pt>
                <c:pt idx="129069">
                  <c:v>-112.3245</c:v>
                </c:pt>
                <c:pt idx="129070">
                  <c:v>-112.32249999999999</c:v>
                </c:pt>
                <c:pt idx="129071">
                  <c:v>-112.32049999999998</c:v>
                </c:pt>
                <c:pt idx="129072">
                  <c:v>-112.31849999999997</c:v>
                </c:pt>
                <c:pt idx="129073">
                  <c:v>-112.31649999999996</c:v>
                </c:pt>
                <c:pt idx="129074">
                  <c:v>-112.31449999999995</c:v>
                </c:pt>
                <c:pt idx="129075">
                  <c:v>-112.3125</c:v>
                </c:pt>
                <c:pt idx="129076">
                  <c:v>-112.31049999999999</c:v>
                </c:pt>
                <c:pt idx="129077">
                  <c:v>-112.30849999999998</c:v>
                </c:pt>
                <c:pt idx="129078">
                  <c:v>-112.30649999999997</c:v>
                </c:pt>
                <c:pt idx="129079">
                  <c:v>-112.30449999999996</c:v>
                </c:pt>
                <c:pt idx="129080">
                  <c:v>-112.30249999999995</c:v>
                </c:pt>
                <c:pt idx="129081">
                  <c:v>-112.3005</c:v>
                </c:pt>
                <c:pt idx="129082">
                  <c:v>-112.29849999999999</c:v>
                </c:pt>
                <c:pt idx="129083">
                  <c:v>-112.29649999999998</c:v>
                </c:pt>
                <c:pt idx="129084">
                  <c:v>-112.29449999999997</c:v>
                </c:pt>
                <c:pt idx="129085">
                  <c:v>-112.29249999999996</c:v>
                </c:pt>
                <c:pt idx="129086">
                  <c:v>-112.29049999999995</c:v>
                </c:pt>
                <c:pt idx="129087">
                  <c:v>-112.2885</c:v>
                </c:pt>
                <c:pt idx="129088">
                  <c:v>-112.28649999999999</c:v>
                </c:pt>
                <c:pt idx="129089">
                  <c:v>-112.28449999999998</c:v>
                </c:pt>
                <c:pt idx="129090">
                  <c:v>-112.28249999999997</c:v>
                </c:pt>
                <c:pt idx="129091">
                  <c:v>-112.28049999999996</c:v>
                </c:pt>
                <c:pt idx="129092">
                  <c:v>-112.27849999999995</c:v>
                </c:pt>
                <c:pt idx="129093">
                  <c:v>-112.2765</c:v>
                </c:pt>
                <c:pt idx="129094">
                  <c:v>-112.27449999999999</c:v>
                </c:pt>
                <c:pt idx="129095">
                  <c:v>-112.27249999999998</c:v>
                </c:pt>
                <c:pt idx="129096">
                  <c:v>-112.27049999999997</c:v>
                </c:pt>
                <c:pt idx="129097">
                  <c:v>-112.26849999999996</c:v>
                </c:pt>
                <c:pt idx="129098">
                  <c:v>-112.26649999999995</c:v>
                </c:pt>
                <c:pt idx="129099">
                  <c:v>-112.2645</c:v>
                </c:pt>
                <c:pt idx="129100">
                  <c:v>-112.26249999999999</c:v>
                </c:pt>
                <c:pt idx="129101">
                  <c:v>-112.26049999999998</c:v>
                </c:pt>
                <c:pt idx="129102">
                  <c:v>-112.25849999999997</c:v>
                </c:pt>
                <c:pt idx="129103">
                  <c:v>-112.25649999999996</c:v>
                </c:pt>
                <c:pt idx="129104">
                  <c:v>-112.25449999999995</c:v>
                </c:pt>
                <c:pt idx="129105">
                  <c:v>-112.2525</c:v>
                </c:pt>
                <c:pt idx="129106">
                  <c:v>-112.25049999999999</c:v>
                </c:pt>
                <c:pt idx="129107">
                  <c:v>-112.24849999999998</c:v>
                </c:pt>
                <c:pt idx="129108">
                  <c:v>-112.24649999999997</c:v>
                </c:pt>
                <c:pt idx="129109">
                  <c:v>-112.24449999999996</c:v>
                </c:pt>
                <c:pt idx="129110">
                  <c:v>-112.24249999999995</c:v>
                </c:pt>
                <c:pt idx="129111">
                  <c:v>-112.2405</c:v>
                </c:pt>
                <c:pt idx="129112">
                  <c:v>-112.23849999999999</c:v>
                </c:pt>
                <c:pt idx="129113">
                  <c:v>-112.23649999999998</c:v>
                </c:pt>
                <c:pt idx="129114">
                  <c:v>-112.23449999999997</c:v>
                </c:pt>
                <c:pt idx="129115">
                  <c:v>-112.23249999999996</c:v>
                </c:pt>
                <c:pt idx="129116">
                  <c:v>-112.23049999999995</c:v>
                </c:pt>
                <c:pt idx="129117">
                  <c:v>-112.2285</c:v>
                </c:pt>
                <c:pt idx="129118">
                  <c:v>-112.22649999999999</c:v>
                </c:pt>
                <c:pt idx="129119">
                  <c:v>-112.22449999999998</c:v>
                </c:pt>
                <c:pt idx="129120">
                  <c:v>-112.22249999999997</c:v>
                </c:pt>
                <c:pt idx="129121">
                  <c:v>-112.22049999999996</c:v>
                </c:pt>
                <c:pt idx="129122">
                  <c:v>-112.21849999999995</c:v>
                </c:pt>
                <c:pt idx="129123">
                  <c:v>-112.2165</c:v>
                </c:pt>
                <c:pt idx="129124">
                  <c:v>-112.21449999999999</c:v>
                </c:pt>
                <c:pt idx="129125">
                  <c:v>-112.21249999999998</c:v>
                </c:pt>
                <c:pt idx="129126">
                  <c:v>-112.21049999999997</c:v>
                </c:pt>
                <c:pt idx="129127">
                  <c:v>-112.20849999999996</c:v>
                </c:pt>
                <c:pt idx="129128">
                  <c:v>-112.20650000000001</c:v>
                </c:pt>
                <c:pt idx="129129">
                  <c:v>-112.2045</c:v>
                </c:pt>
                <c:pt idx="129130">
                  <c:v>-112.20249999999999</c:v>
                </c:pt>
                <c:pt idx="129131">
                  <c:v>-112.20049999999998</c:v>
                </c:pt>
                <c:pt idx="129132">
                  <c:v>-112.19849999999997</c:v>
                </c:pt>
                <c:pt idx="129133">
                  <c:v>-112.19649999999996</c:v>
                </c:pt>
                <c:pt idx="129134">
                  <c:v>-112.19450000000001</c:v>
                </c:pt>
                <c:pt idx="129135">
                  <c:v>-112.1925</c:v>
                </c:pt>
                <c:pt idx="129136">
                  <c:v>-112.19049999999999</c:v>
                </c:pt>
                <c:pt idx="129137">
                  <c:v>-112.18849999999998</c:v>
                </c:pt>
                <c:pt idx="129138">
                  <c:v>-112.18649999999997</c:v>
                </c:pt>
                <c:pt idx="129139">
                  <c:v>-112.18449999999996</c:v>
                </c:pt>
                <c:pt idx="129140">
                  <c:v>-112.1825</c:v>
                </c:pt>
                <c:pt idx="129141">
                  <c:v>-112.18049999999999</c:v>
                </c:pt>
                <c:pt idx="129142">
                  <c:v>-112.17849999999999</c:v>
                </c:pt>
                <c:pt idx="129143">
                  <c:v>-112.17649999999998</c:v>
                </c:pt>
                <c:pt idx="129144">
                  <c:v>-112.17449999999997</c:v>
                </c:pt>
                <c:pt idx="129145">
                  <c:v>-112.17249999999996</c:v>
                </c:pt>
                <c:pt idx="129146">
                  <c:v>-112.1705</c:v>
                </c:pt>
                <c:pt idx="129147">
                  <c:v>-112.16849999999999</c:v>
                </c:pt>
                <c:pt idx="129148">
                  <c:v>-112.16649999999998</c:v>
                </c:pt>
                <c:pt idx="129149">
                  <c:v>-112.16449999999998</c:v>
                </c:pt>
                <c:pt idx="129150">
                  <c:v>-112.16249999999997</c:v>
                </c:pt>
                <c:pt idx="129151">
                  <c:v>-112.16049999999996</c:v>
                </c:pt>
                <c:pt idx="129152">
                  <c:v>-112.1585</c:v>
                </c:pt>
                <c:pt idx="129153">
                  <c:v>-112.15649999999999</c:v>
                </c:pt>
                <c:pt idx="129154">
                  <c:v>-112.15449999999998</c:v>
                </c:pt>
                <c:pt idx="129155">
                  <c:v>-112.15249999999997</c:v>
                </c:pt>
                <c:pt idx="129156">
                  <c:v>-112.15049999999997</c:v>
                </c:pt>
                <c:pt idx="129157">
                  <c:v>-112.14849999999996</c:v>
                </c:pt>
                <c:pt idx="129158">
                  <c:v>-112.1465</c:v>
                </c:pt>
                <c:pt idx="129159">
                  <c:v>-112.14449999999999</c:v>
                </c:pt>
                <c:pt idx="129160">
                  <c:v>-112.14249999999998</c:v>
                </c:pt>
                <c:pt idx="129161">
                  <c:v>-112.14049999999997</c:v>
                </c:pt>
                <c:pt idx="129162">
                  <c:v>-112.13849999999996</c:v>
                </c:pt>
                <c:pt idx="129163">
                  <c:v>-112.13649999999996</c:v>
                </c:pt>
                <c:pt idx="129164">
                  <c:v>-112.1345</c:v>
                </c:pt>
                <c:pt idx="129165">
                  <c:v>-112.13249999999999</c:v>
                </c:pt>
                <c:pt idx="129166">
                  <c:v>-112.13049999999998</c:v>
                </c:pt>
                <c:pt idx="129167">
                  <c:v>-112.12849999999997</c:v>
                </c:pt>
                <c:pt idx="129168">
                  <c:v>-112.12649999999996</c:v>
                </c:pt>
                <c:pt idx="129169">
                  <c:v>-112.12449999999995</c:v>
                </c:pt>
                <c:pt idx="129170">
                  <c:v>-112.1225</c:v>
                </c:pt>
                <c:pt idx="129171">
                  <c:v>-112.12049999999999</c:v>
                </c:pt>
                <c:pt idx="129172">
                  <c:v>-112.11849999999998</c:v>
                </c:pt>
                <c:pt idx="129173">
                  <c:v>-112.11649999999997</c:v>
                </c:pt>
                <c:pt idx="129174">
                  <c:v>-112.11449999999996</c:v>
                </c:pt>
                <c:pt idx="129175">
                  <c:v>-112.11249999999995</c:v>
                </c:pt>
                <c:pt idx="129176">
                  <c:v>-112.1105</c:v>
                </c:pt>
                <c:pt idx="129177">
                  <c:v>-112.10849999999999</c:v>
                </c:pt>
                <c:pt idx="129178">
                  <c:v>-112.10649999999998</c:v>
                </c:pt>
                <c:pt idx="129179">
                  <c:v>-112.10449999999997</c:v>
                </c:pt>
                <c:pt idx="129180">
                  <c:v>-112.10249999999996</c:v>
                </c:pt>
                <c:pt idx="129181">
                  <c:v>-112.10049999999995</c:v>
                </c:pt>
                <c:pt idx="129182">
                  <c:v>-112.0985</c:v>
                </c:pt>
                <c:pt idx="129183">
                  <c:v>-112.09649999999999</c:v>
                </c:pt>
                <c:pt idx="129184">
                  <c:v>-112.09449999999998</c:v>
                </c:pt>
                <c:pt idx="129185">
                  <c:v>-112.09249999999997</c:v>
                </c:pt>
                <c:pt idx="129186">
                  <c:v>-112.09049999999996</c:v>
                </c:pt>
                <c:pt idx="129187">
                  <c:v>-112.08849999999995</c:v>
                </c:pt>
                <c:pt idx="129188">
                  <c:v>-112.0865</c:v>
                </c:pt>
                <c:pt idx="129189">
                  <c:v>-112.08449999999999</c:v>
                </c:pt>
                <c:pt idx="129190">
                  <c:v>-112.08249999999998</c:v>
                </c:pt>
                <c:pt idx="129191">
                  <c:v>-112.08049999999997</c:v>
                </c:pt>
                <c:pt idx="129192">
                  <c:v>-112.07849999999996</c:v>
                </c:pt>
                <c:pt idx="129193">
                  <c:v>-112.07649999999995</c:v>
                </c:pt>
                <c:pt idx="129194">
                  <c:v>-112.0745</c:v>
                </c:pt>
                <c:pt idx="129195">
                  <c:v>-112.07249999999999</c:v>
                </c:pt>
                <c:pt idx="129196">
                  <c:v>-112.07049999999998</c:v>
                </c:pt>
                <c:pt idx="129197">
                  <c:v>-112.06849999999997</c:v>
                </c:pt>
                <c:pt idx="129198">
                  <c:v>-112.06649999999996</c:v>
                </c:pt>
                <c:pt idx="129199">
                  <c:v>-112.06449999999995</c:v>
                </c:pt>
                <c:pt idx="129200">
                  <c:v>-112.0625</c:v>
                </c:pt>
                <c:pt idx="129201">
                  <c:v>-112.06049999999999</c:v>
                </c:pt>
                <c:pt idx="129202">
                  <c:v>-112.05849999999998</c:v>
                </c:pt>
                <c:pt idx="129203">
                  <c:v>-112.05649999999997</c:v>
                </c:pt>
                <c:pt idx="129204">
                  <c:v>-112.05449999999996</c:v>
                </c:pt>
                <c:pt idx="129205">
                  <c:v>-112.05249999999995</c:v>
                </c:pt>
                <c:pt idx="129206">
                  <c:v>-112.0505</c:v>
                </c:pt>
                <c:pt idx="129207">
                  <c:v>-112.04849999999999</c:v>
                </c:pt>
                <c:pt idx="129208">
                  <c:v>-112.04649999999998</c:v>
                </c:pt>
                <c:pt idx="129209">
                  <c:v>-112.04449999999997</c:v>
                </c:pt>
                <c:pt idx="129210">
                  <c:v>-112.04249999999996</c:v>
                </c:pt>
                <c:pt idx="129211">
                  <c:v>-112.04049999999995</c:v>
                </c:pt>
                <c:pt idx="129212">
                  <c:v>-112.0385</c:v>
                </c:pt>
                <c:pt idx="129213">
                  <c:v>-112.03649999999999</c:v>
                </c:pt>
                <c:pt idx="129214">
                  <c:v>-112.03449999999998</c:v>
                </c:pt>
                <c:pt idx="129215">
                  <c:v>-112.03249999999997</c:v>
                </c:pt>
                <c:pt idx="129216">
                  <c:v>-112.03049999999996</c:v>
                </c:pt>
                <c:pt idx="129217">
                  <c:v>-112.02849999999995</c:v>
                </c:pt>
                <c:pt idx="129218">
                  <c:v>-112.0265</c:v>
                </c:pt>
                <c:pt idx="129219">
                  <c:v>-112.02449999999999</c:v>
                </c:pt>
                <c:pt idx="129220">
                  <c:v>-112.02249999999998</c:v>
                </c:pt>
                <c:pt idx="129221">
                  <c:v>-112.02049999999997</c:v>
                </c:pt>
                <c:pt idx="129222">
                  <c:v>-112.01849999999996</c:v>
                </c:pt>
                <c:pt idx="129223">
                  <c:v>-112.01649999999995</c:v>
                </c:pt>
                <c:pt idx="129224">
                  <c:v>-112.0145</c:v>
                </c:pt>
                <c:pt idx="129225">
                  <c:v>-112.01249999999999</c:v>
                </c:pt>
                <c:pt idx="129226">
                  <c:v>-112.01049999999998</c:v>
                </c:pt>
                <c:pt idx="129227">
                  <c:v>-112.00849999999997</c:v>
                </c:pt>
                <c:pt idx="129228">
                  <c:v>-112.00649999999996</c:v>
                </c:pt>
                <c:pt idx="129229">
                  <c:v>-112.00449999999995</c:v>
                </c:pt>
                <c:pt idx="129230">
                  <c:v>-112.0025</c:v>
                </c:pt>
                <c:pt idx="129231">
                  <c:v>-112.00049999999999</c:v>
                </c:pt>
                <c:pt idx="129232">
                  <c:v>-111.99849999999998</c:v>
                </c:pt>
                <c:pt idx="129233">
                  <c:v>-111.99649999999997</c:v>
                </c:pt>
                <c:pt idx="129234">
                  <c:v>-111.99449999999996</c:v>
                </c:pt>
                <c:pt idx="129235">
                  <c:v>-111.99249999999995</c:v>
                </c:pt>
                <c:pt idx="129236">
                  <c:v>-111.9905</c:v>
                </c:pt>
                <c:pt idx="129237">
                  <c:v>-111.98849999999999</c:v>
                </c:pt>
                <c:pt idx="129238">
                  <c:v>-111.98649999999998</c:v>
                </c:pt>
                <c:pt idx="129239">
                  <c:v>-111.98449999999997</c:v>
                </c:pt>
                <c:pt idx="129240">
                  <c:v>-111.98249999999996</c:v>
                </c:pt>
                <c:pt idx="129241">
                  <c:v>-111.98049999999995</c:v>
                </c:pt>
                <c:pt idx="129242">
                  <c:v>-111.9785</c:v>
                </c:pt>
                <c:pt idx="129243">
                  <c:v>-111.97649999999999</c:v>
                </c:pt>
                <c:pt idx="129244">
                  <c:v>-111.97449999999998</c:v>
                </c:pt>
                <c:pt idx="129245">
                  <c:v>-111.97249999999997</c:v>
                </c:pt>
                <c:pt idx="129246">
                  <c:v>-111.97049999999996</c:v>
                </c:pt>
                <c:pt idx="129247">
                  <c:v>-111.96849999999995</c:v>
                </c:pt>
                <c:pt idx="129248">
                  <c:v>-111.9665</c:v>
                </c:pt>
                <c:pt idx="129249">
                  <c:v>-111.96449999999999</c:v>
                </c:pt>
                <c:pt idx="129250">
                  <c:v>-111.96249999999998</c:v>
                </c:pt>
                <c:pt idx="129251">
                  <c:v>-111.96049999999997</c:v>
                </c:pt>
                <c:pt idx="129252">
                  <c:v>-111.95849999999996</c:v>
                </c:pt>
                <c:pt idx="129253">
                  <c:v>-111.95650000000001</c:v>
                </c:pt>
                <c:pt idx="129254">
                  <c:v>-111.9545</c:v>
                </c:pt>
                <c:pt idx="129255">
                  <c:v>-111.95249999999999</c:v>
                </c:pt>
                <c:pt idx="129256">
                  <c:v>-111.95049999999998</c:v>
                </c:pt>
                <c:pt idx="129257">
                  <c:v>-111.94849999999997</c:v>
                </c:pt>
                <c:pt idx="129258">
                  <c:v>-111.94649999999996</c:v>
                </c:pt>
                <c:pt idx="129259">
                  <c:v>-111.94450000000001</c:v>
                </c:pt>
                <c:pt idx="129260">
                  <c:v>-111.9425</c:v>
                </c:pt>
                <c:pt idx="129261">
                  <c:v>-111.94049999999999</c:v>
                </c:pt>
                <c:pt idx="129262">
                  <c:v>-111.93849999999998</c:v>
                </c:pt>
                <c:pt idx="129263">
                  <c:v>-111.93649999999997</c:v>
                </c:pt>
                <c:pt idx="129264">
                  <c:v>-111.93449999999996</c:v>
                </c:pt>
                <c:pt idx="129265">
                  <c:v>-111.9325</c:v>
                </c:pt>
                <c:pt idx="129266">
                  <c:v>-111.93049999999999</c:v>
                </c:pt>
                <c:pt idx="129267">
                  <c:v>-111.92849999999999</c:v>
                </c:pt>
                <c:pt idx="129268">
                  <c:v>-111.92649999999998</c:v>
                </c:pt>
                <c:pt idx="129269">
                  <c:v>-111.92449999999997</c:v>
                </c:pt>
                <c:pt idx="129270">
                  <c:v>-111.92249999999996</c:v>
                </c:pt>
                <c:pt idx="129271">
                  <c:v>-111.9205</c:v>
                </c:pt>
                <c:pt idx="129272">
                  <c:v>-111.91849999999999</c:v>
                </c:pt>
                <c:pt idx="129273">
                  <c:v>-111.91649999999998</c:v>
                </c:pt>
                <c:pt idx="129274">
                  <c:v>-111.91449999999998</c:v>
                </c:pt>
                <c:pt idx="129275">
                  <c:v>-111.91249999999997</c:v>
                </c:pt>
                <c:pt idx="129276">
                  <c:v>-111.91049999999996</c:v>
                </c:pt>
                <c:pt idx="129277">
                  <c:v>-111.9085</c:v>
                </c:pt>
                <c:pt idx="129278">
                  <c:v>-111.90649999999999</c:v>
                </c:pt>
                <c:pt idx="129279">
                  <c:v>-111.90449999999998</c:v>
                </c:pt>
                <c:pt idx="129280">
                  <c:v>-111.90249999999997</c:v>
                </c:pt>
                <c:pt idx="129281">
                  <c:v>-111.90049999999997</c:v>
                </c:pt>
                <c:pt idx="129282">
                  <c:v>-111.89849999999996</c:v>
                </c:pt>
                <c:pt idx="129283">
                  <c:v>-111.8965</c:v>
                </c:pt>
                <c:pt idx="129284">
                  <c:v>-111.89449999999999</c:v>
                </c:pt>
                <c:pt idx="129285">
                  <c:v>-111.89249999999998</c:v>
                </c:pt>
                <c:pt idx="129286">
                  <c:v>-111.89049999999997</c:v>
                </c:pt>
                <c:pt idx="129287">
                  <c:v>-111.88849999999996</c:v>
                </c:pt>
                <c:pt idx="129288">
                  <c:v>-111.88649999999996</c:v>
                </c:pt>
                <c:pt idx="129289">
                  <c:v>-111.8845</c:v>
                </c:pt>
                <c:pt idx="129290">
                  <c:v>-111.88249999999999</c:v>
                </c:pt>
                <c:pt idx="129291">
                  <c:v>-111.88049999999998</c:v>
                </c:pt>
                <c:pt idx="129292">
                  <c:v>-111.87849999999997</c:v>
                </c:pt>
                <c:pt idx="129293">
                  <c:v>-111.87649999999996</c:v>
                </c:pt>
                <c:pt idx="129294">
                  <c:v>-111.87449999999995</c:v>
                </c:pt>
                <c:pt idx="129295">
                  <c:v>-111.8725</c:v>
                </c:pt>
                <c:pt idx="129296">
                  <c:v>-111.87049999999999</c:v>
                </c:pt>
                <c:pt idx="129297">
                  <c:v>-111.86849999999998</c:v>
                </c:pt>
                <c:pt idx="129298">
                  <c:v>-111.86649999999997</c:v>
                </c:pt>
                <c:pt idx="129299">
                  <c:v>-111.86449999999996</c:v>
                </c:pt>
                <c:pt idx="129300">
                  <c:v>-111.86249999999995</c:v>
                </c:pt>
                <c:pt idx="129301">
                  <c:v>-111.8605</c:v>
                </c:pt>
                <c:pt idx="129302">
                  <c:v>-111.85849999999999</c:v>
                </c:pt>
                <c:pt idx="129303">
                  <c:v>-111.85649999999998</c:v>
                </c:pt>
                <c:pt idx="129304">
                  <c:v>-111.85449999999997</c:v>
                </c:pt>
                <c:pt idx="129305">
                  <c:v>-111.85249999999996</c:v>
                </c:pt>
                <c:pt idx="129306">
                  <c:v>-111.85049999999995</c:v>
                </c:pt>
                <c:pt idx="129307">
                  <c:v>-111.8485</c:v>
                </c:pt>
                <c:pt idx="129308">
                  <c:v>-111.84649999999999</c:v>
                </c:pt>
                <c:pt idx="129309">
                  <c:v>-111.84449999999998</c:v>
                </c:pt>
                <c:pt idx="129310">
                  <c:v>-111.84249999999997</c:v>
                </c:pt>
                <c:pt idx="129311">
                  <c:v>-111.84049999999996</c:v>
                </c:pt>
                <c:pt idx="129312">
                  <c:v>-111.83849999999995</c:v>
                </c:pt>
                <c:pt idx="129313">
                  <c:v>-111.8365</c:v>
                </c:pt>
                <c:pt idx="129314">
                  <c:v>-111.83449999999999</c:v>
                </c:pt>
                <c:pt idx="129315">
                  <c:v>-111.83249999999998</c:v>
                </c:pt>
                <c:pt idx="129316">
                  <c:v>-111.83049999999997</c:v>
                </c:pt>
                <c:pt idx="129317">
                  <c:v>-111.82849999999996</c:v>
                </c:pt>
                <c:pt idx="129318">
                  <c:v>-111.82649999999995</c:v>
                </c:pt>
                <c:pt idx="129319">
                  <c:v>-111.8245</c:v>
                </c:pt>
                <c:pt idx="129320">
                  <c:v>-111.82249999999999</c:v>
                </c:pt>
                <c:pt idx="129321">
                  <c:v>-111.82049999999998</c:v>
                </c:pt>
                <c:pt idx="129322">
                  <c:v>-111.81849999999997</c:v>
                </c:pt>
                <c:pt idx="129323">
                  <c:v>-111.81649999999996</c:v>
                </c:pt>
                <c:pt idx="129324">
                  <c:v>-111.81449999999995</c:v>
                </c:pt>
                <c:pt idx="129325">
                  <c:v>-111.8125</c:v>
                </c:pt>
                <c:pt idx="129326">
                  <c:v>-111.81049999999999</c:v>
                </c:pt>
                <c:pt idx="129327">
                  <c:v>-111.80849999999998</c:v>
                </c:pt>
                <c:pt idx="129328">
                  <c:v>-111.80649999999997</c:v>
                </c:pt>
                <c:pt idx="129329">
                  <c:v>-111.80449999999996</c:v>
                </c:pt>
                <c:pt idx="129330">
                  <c:v>-111.80249999999995</c:v>
                </c:pt>
                <c:pt idx="129331">
                  <c:v>-111.8005</c:v>
                </c:pt>
                <c:pt idx="129332">
                  <c:v>-111.79849999999999</c:v>
                </c:pt>
                <c:pt idx="129333">
                  <c:v>-111.79649999999998</c:v>
                </c:pt>
                <c:pt idx="129334">
                  <c:v>-111.79449999999997</c:v>
                </c:pt>
                <c:pt idx="129335">
                  <c:v>-111.79249999999996</c:v>
                </c:pt>
                <c:pt idx="129336">
                  <c:v>-111.79049999999995</c:v>
                </c:pt>
                <c:pt idx="129337">
                  <c:v>-111.7885</c:v>
                </c:pt>
                <c:pt idx="129338">
                  <c:v>-111.78649999999999</c:v>
                </c:pt>
                <c:pt idx="129339">
                  <c:v>-111.78449999999998</c:v>
                </c:pt>
                <c:pt idx="129340">
                  <c:v>-111.78249999999997</c:v>
                </c:pt>
                <c:pt idx="129341">
                  <c:v>-111.78049999999996</c:v>
                </c:pt>
                <c:pt idx="129342">
                  <c:v>-111.77849999999995</c:v>
                </c:pt>
                <c:pt idx="129343">
                  <c:v>-111.7765</c:v>
                </c:pt>
                <c:pt idx="129344">
                  <c:v>-111.77449999999999</c:v>
                </c:pt>
                <c:pt idx="129345">
                  <c:v>-111.77249999999998</c:v>
                </c:pt>
                <c:pt idx="129346">
                  <c:v>-111.77049999999997</c:v>
                </c:pt>
                <c:pt idx="129347">
                  <c:v>-111.76849999999996</c:v>
                </c:pt>
                <c:pt idx="129348">
                  <c:v>-111.76649999999995</c:v>
                </c:pt>
                <c:pt idx="129349">
                  <c:v>-111.7645</c:v>
                </c:pt>
                <c:pt idx="129350">
                  <c:v>-111.76249999999999</c:v>
                </c:pt>
                <c:pt idx="129351">
                  <c:v>-111.76049999999998</c:v>
                </c:pt>
                <c:pt idx="129352">
                  <c:v>-111.75849999999997</c:v>
                </c:pt>
                <c:pt idx="129353">
                  <c:v>-111.75649999999996</c:v>
                </c:pt>
                <c:pt idx="129354">
                  <c:v>-111.75449999999995</c:v>
                </c:pt>
                <c:pt idx="129355">
                  <c:v>-111.7525</c:v>
                </c:pt>
                <c:pt idx="129356">
                  <c:v>-111.75049999999999</c:v>
                </c:pt>
                <c:pt idx="129357">
                  <c:v>-111.74849999999998</c:v>
                </c:pt>
                <c:pt idx="129358">
                  <c:v>-111.74649999999997</c:v>
                </c:pt>
                <c:pt idx="129359">
                  <c:v>-111.74449999999996</c:v>
                </c:pt>
                <c:pt idx="129360">
                  <c:v>-111.74249999999995</c:v>
                </c:pt>
                <c:pt idx="129361">
                  <c:v>-111.7405</c:v>
                </c:pt>
                <c:pt idx="129362">
                  <c:v>-111.73849999999999</c:v>
                </c:pt>
                <c:pt idx="129363">
                  <c:v>-111.73649999999998</c:v>
                </c:pt>
                <c:pt idx="129364">
                  <c:v>-111.73449999999997</c:v>
                </c:pt>
                <c:pt idx="129365">
                  <c:v>-111.73249999999996</c:v>
                </c:pt>
                <c:pt idx="129366">
                  <c:v>-111.73049999999995</c:v>
                </c:pt>
                <c:pt idx="129367">
                  <c:v>-111.7285</c:v>
                </c:pt>
                <c:pt idx="129368">
                  <c:v>-111.72649999999999</c:v>
                </c:pt>
                <c:pt idx="129369">
                  <c:v>-111.72449999999998</c:v>
                </c:pt>
                <c:pt idx="129370">
                  <c:v>-111.72249999999997</c:v>
                </c:pt>
                <c:pt idx="129371">
                  <c:v>-111.72049999999996</c:v>
                </c:pt>
                <c:pt idx="129372">
                  <c:v>-111.71849999999995</c:v>
                </c:pt>
                <c:pt idx="129373">
                  <c:v>-111.7165</c:v>
                </c:pt>
                <c:pt idx="129374">
                  <c:v>-111.71449999999999</c:v>
                </c:pt>
                <c:pt idx="129375">
                  <c:v>-111.71249999999998</c:v>
                </c:pt>
                <c:pt idx="129376">
                  <c:v>-111.71049999999997</c:v>
                </c:pt>
                <c:pt idx="129377">
                  <c:v>-111.70849999999996</c:v>
                </c:pt>
                <c:pt idx="129378">
                  <c:v>-111.70650000000001</c:v>
                </c:pt>
                <c:pt idx="129379">
                  <c:v>-111.7045</c:v>
                </c:pt>
                <c:pt idx="129380">
                  <c:v>-111.70249999999999</c:v>
                </c:pt>
                <c:pt idx="129381">
                  <c:v>-111.70049999999998</c:v>
                </c:pt>
                <c:pt idx="129382">
                  <c:v>-111.69849999999997</c:v>
                </c:pt>
                <c:pt idx="129383">
                  <c:v>-111.69649999999996</c:v>
                </c:pt>
                <c:pt idx="129384">
                  <c:v>-111.69450000000001</c:v>
                </c:pt>
                <c:pt idx="129385">
                  <c:v>-111.6925</c:v>
                </c:pt>
                <c:pt idx="129386">
                  <c:v>-111.69049999999999</c:v>
                </c:pt>
                <c:pt idx="129387">
                  <c:v>-111.68849999999998</c:v>
                </c:pt>
                <c:pt idx="129388">
                  <c:v>-111.68649999999997</c:v>
                </c:pt>
                <c:pt idx="129389">
                  <c:v>-111.68449999999996</c:v>
                </c:pt>
                <c:pt idx="129390">
                  <c:v>-111.6825</c:v>
                </c:pt>
                <c:pt idx="129391">
                  <c:v>-111.68049999999999</c:v>
                </c:pt>
                <c:pt idx="129392">
                  <c:v>-111.67849999999999</c:v>
                </c:pt>
                <c:pt idx="129393">
                  <c:v>-111.67649999999998</c:v>
                </c:pt>
                <c:pt idx="129394">
                  <c:v>-111.67449999999997</c:v>
                </c:pt>
                <c:pt idx="129395">
                  <c:v>-111.67249999999996</c:v>
                </c:pt>
                <c:pt idx="129396">
                  <c:v>-111.6705</c:v>
                </c:pt>
                <c:pt idx="129397">
                  <c:v>-111.66849999999999</c:v>
                </c:pt>
                <c:pt idx="129398">
                  <c:v>-111.66649999999998</c:v>
                </c:pt>
                <c:pt idx="129399">
                  <c:v>-111.66449999999998</c:v>
                </c:pt>
                <c:pt idx="129400">
                  <c:v>-111.66249999999997</c:v>
                </c:pt>
                <c:pt idx="129401">
                  <c:v>-111.66049999999996</c:v>
                </c:pt>
                <c:pt idx="129402">
                  <c:v>-111.6585</c:v>
                </c:pt>
                <c:pt idx="129403">
                  <c:v>-111.65649999999999</c:v>
                </c:pt>
                <c:pt idx="129404">
                  <c:v>-111.65449999999998</c:v>
                </c:pt>
                <c:pt idx="129405">
                  <c:v>-111.65249999999997</c:v>
                </c:pt>
                <c:pt idx="129406">
                  <c:v>-111.65049999999997</c:v>
                </c:pt>
                <c:pt idx="129407">
                  <c:v>-111.64849999999996</c:v>
                </c:pt>
                <c:pt idx="129408">
                  <c:v>-111.6465</c:v>
                </c:pt>
                <c:pt idx="129409">
                  <c:v>-111.64449999999999</c:v>
                </c:pt>
                <c:pt idx="129410">
                  <c:v>-111.64249999999998</c:v>
                </c:pt>
                <c:pt idx="129411">
                  <c:v>-111.64049999999997</c:v>
                </c:pt>
                <c:pt idx="129412">
                  <c:v>-111.63849999999996</c:v>
                </c:pt>
                <c:pt idx="129413">
                  <c:v>-111.63649999999996</c:v>
                </c:pt>
                <c:pt idx="129414">
                  <c:v>-111.6345</c:v>
                </c:pt>
                <c:pt idx="129415">
                  <c:v>-111.63249999999999</c:v>
                </c:pt>
                <c:pt idx="129416">
                  <c:v>-111.63049999999998</c:v>
                </c:pt>
                <c:pt idx="129417">
                  <c:v>-111.62849999999997</c:v>
                </c:pt>
                <c:pt idx="129418">
                  <c:v>-111.62649999999996</c:v>
                </c:pt>
                <c:pt idx="129419">
                  <c:v>-111.62449999999995</c:v>
                </c:pt>
                <c:pt idx="129420">
                  <c:v>-111.6225</c:v>
                </c:pt>
                <c:pt idx="129421">
                  <c:v>-111.62049999999999</c:v>
                </c:pt>
                <c:pt idx="129422">
                  <c:v>-111.61849999999998</c:v>
                </c:pt>
                <c:pt idx="129423">
                  <c:v>-111.61649999999997</c:v>
                </c:pt>
                <c:pt idx="129424">
                  <c:v>-111.61449999999996</c:v>
                </c:pt>
                <c:pt idx="129425">
                  <c:v>-111.61249999999995</c:v>
                </c:pt>
                <c:pt idx="129426">
                  <c:v>-111.6105</c:v>
                </c:pt>
                <c:pt idx="129427">
                  <c:v>-111.60849999999999</c:v>
                </c:pt>
                <c:pt idx="129428">
                  <c:v>-111.60649999999998</c:v>
                </c:pt>
                <c:pt idx="129429">
                  <c:v>-111.60449999999997</c:v>
                </c:pt>
                <c:pt idx="129430">
                  <c:v>-111.60249999999996</c:v>
                </c:pt>
                <c:pt idx="129431">
                  <c:v>-111.60049999999995</c:v>
                </c:pt>
                <c:pt idx="129432">
                  <c:v>-111.5985</c:v>
                </c:pt>
                <c:pt idx="129433">
                  <c:v>-111.59649999999999</c:v>
                </c:pt>
                <c:pt idx="129434">
                  <c:v>-111.59449999999998</c:v>
                </c:pt>
                <c:pt idx="129435">
                  <c:v>-111.59249999999997</c:v>
                </c:pt>
                <c:pt idx="129436">
                  <c:v>-111.59049999999996</c:v>
                </c:pt>
                <c:pt idx="129437">
                  <c:v>-111.58849999999995</c:v>
                </c:pt>
                <c:pt idx="129438">
                  <c:v>-111.5865</c:v>
                </c:pt>
                <c:pt idx="129439">
                  <c:v>-111.58449999999999</c:v>
                </c:pt>
                <c:pt idx="129440">
                  <c:v>-111.58249999999998</c:v>
                </c:pt>
                <c:pt idx="129441">
                  <c:v>-111.58049999999997</c:v>
                </c:pt>
                <c:pt idx="129442">
                  <c:v>-111.57849999999996</c:v>
                </c:pt>
                <c:pt idx="129443">
                  <c:v>-111.57649999999995</c:v>
                </c:pt>
                <c:pt idx="129444">
                  <c:v>-111.5745</c:v>
                </c:pt>
                <c:pt idx="129445">
                  <c:v>-111.57249999999999</c:v>
                </c:pt>
                <c:pt idx="129446">
                  <c:v>-111.57049999999998</c:v>
                </c:pt>
                <c:pt idx="129447">
                  <c:v>-111.56849999999997</c:v>
                </c:pt>
                <c:pt idx="129448">
                  <c:v>-111.56649999999996</c:v>
                </c:pt>
                <c:pt idx="129449">
                  <c:v>-111.56449999999995</c:v>
                </c:pt>
                <c:pt idx="129450">
                  <c:v>-111.5625</c:v>
                </c:pt>
                <c:pt idx="129451">
                  <c:v>-111.56049999999999</c:v>
                </c:pt>
                <c:pt idx="129452">
                  <c:v>-111.55849999999998</c:v>
                </c:pt>
                <c:pt idx="129453">
                  <c:v>-111.55649999999997</c:v>
                </c:pt>
                <c:pt idx="129454">
                  <c:v>-111.55449999999996</c:v>
                </c:pt>
                <c:pt idx="129455">
                  <c:v>-111.55249999999995</c:v>
                </c:pt>
                <c:pt idx="129456">
                  <c:v>-111.5505</c:v>
                </c:pt>
                <c:pt idx="129457">
                  <c:v>-111.54849999999999</c:v>
                </c:pt>
                <c:pt idx="129458">
                  <c:v>-111.54649999999998</c:v>
                </c:pt>
                <c:pt idx="129459">
                  <c:v>-111.54449999999997</c:v>
                </c:pt>
                <c:pt idx="129460">
                  <c:v>-111.54249999999996</c:v>
                </c:pt>
                <c:pt idx="129461">
                  <c:v>-111.54049999999995</c:v>
                </c:pt>
                <c:pt idx="129462">
                  <c:v>-111.5385</c:v>
                </c:pt>
                <c:pt idx="129463">
                  <c:v>-111.53649999999999</c:v>
                </c:pt>
                <c:pt idx="129464">
                  <c:v>-111.53449999999998</c:v>
                </c:pt>
                <c:pt idx="129465">
                  <c:v>-111.53249999999997</c:v>
                </c:pt>
                <c:pt idx="129466">
                  <c:v>-111.53049999999996</c:v>
                </c:pt>
                <c:pt idx="129467">
                  <c:v>-111.52849999999995</c:v>
                </c:pt>
                <c:pt idx="129468">
                  <c:v>-111.5265</c:v>
                </c:pt>
                <c:pt idx="129469">
                  <c:v>-111.52449999999999</c:v>
                </c:pt>
                <c:pt idx="129470">
                  <c:v>-111.52249999999998</c:v>
                </c:pt>
                <c:pt idx="129471">
                  <c:v>-111.52049999999997</c:v>
                </c:pt>
                <c:pt idx="129472">
                  <c:v>-111.51849999999996</c:v>
                </c:pt>
                <c:pt idx="129473">
                  <c:v>-111.51649999999995</c:v>
                </c:pt>
                <c:pt idx="129474">
                  <c:v>-111.5145</c:v>
                </c:pt>
                <c:pt idx="129475">
                  <c:v>-111.51249999999999</c:v>
                </c:pt>
                <c:pt idx="129476">
                  <c:v>-111.51049999999998</c:v>
                </c:pt>
                <c:pt idx="129477">
                  <c:v>-111.50849999999997</c:v>
                </c:pt>
                <c:pt idx="129478">
                  <c:v>-111.50649999999996</c:v>
                </c:pt>
                <c:pt idx="129479">
                  <c:v>-111.50449999999995</c:v>
                </c:pt>
                <c:pt idx="129480">
                  <c:v>-111.5025</c:v>
                </c:pt>
                <c:pt idx="129481">
                  <c:v>-111.50049999999999</c:v>
                </c:pt>
                <c:pt idx="129482">
                  <c:v>-111.49849999999998</c:v>
                </c:pt>
                <c:pt idx="129483">
                  <c:v>-111.49649999999997</c:v>
                </c:pt>
                <c:pt idx="129484">
                  <c:v>-111.49449999999996</c:v>
                </c:pt>
                <c:pt idx="129485">
                  <c:v>-111.49249999999995</c:v>
                </c:pt>
                <c:pt idx="129486">
                  <c:v>-111.4905</c:v>
                </c:pt>
                <c:pt idx="129487">
                  <c:v>-111.48849999999999</c:v>
                </c:pt>
                <c:pt idx="129488">
                  <c:v>-111.48649999999998</c:v>
                </c:pt>
                <c:pt idx="129489">
                  <c:v>-111.48449999999997</c:v>
                </c:pt>
                <c:pt idx="129490">
                  <c:v>-111.48249999999996</c:v>
                </c:pt>
                <c:pt idx="129491">
                  <c:v>-111.48049999999995</c:v>
                </c:pt>
                <c:pt idx="129492">
                  <c:v>-111.4785</c:v>
                </c:pt>
                <c:pt idx="129493">
                  <c:v>-111.47649999999999</c:v>
                </c:pt>
                <c:pt idx="129494">
                  <c:v>-111.47449999999998</c:v>
                </c:pt>
                <c:pt idx="129495">
                  <c:v>-111.47249999999997</c:v>
                </c:pt>
                <c:pt idx="129496">
                  <c:v>-111.47049999999996</c:v>
                </c:pt>
                <c:pt idx="129497">
                  <c:v>-111.46849999999995</c:v>
                </c:pt>
                <c:pt idx="129498">
                  <c:v>-111.4665</c:v>
                </c:pt>
                <c:pt idx="129499">
                  <c:v>-111.46449999999999</c:v>
                </c:pt>
                <c:pt idx="129500">
                  <c:v>-111.46249999999998</c:v>
                </c:pt>
                <c:pt idx="129501">
                  <c:v>-111.46049999999997</c:v>
                </c:pt>
                <c:pt idx="129502">
                  <c:v>-111.45849999999996</c:v>
                </c:pt>
                <c:pt idx="129503">
                  <c:v>-111.45650000000001</c:v>
                </c:pt>
                <c:pt idx="129504">
                  <c:v>-111.4545</c:v>
                </c:pt>
                <c:pt idx="129505">
                  <c:v>-111.45249999999999</c:v>
                </c:pt>
                <c:pt idx="129506">
                  <c:v>-111.45049999999998</c:v>
                </c:pt>
                <c:pt idx="129507">
                  <c:v>-111.44849999999997</c:v>
                </c:pt>
                <c:pt idx="129508">
                  <c:v>-111.44649999999996</c:v>
                </c:pt>
                <c:pt idx="129509">
                  <c:v>-111.44450000000001</c:v>
                </c:pt>
                <c:pt idx="129510">
                  <c:v>-111.4425</c:v>
                </c:pt>
                <c:pt idx="129511">
                  <c:v>-111.44049999999999</c:v>
                </c:pt>
                <c:pt idx="129512">
                  <c:v>-111.43849999999998</c:v>
                </c:pt>
                <c:pt idx="129513">
                  <c:v>-111.43649999999997</c:v>
                </c:pt>
                <c:pt idx="129514">
                  <c:v>-111.43449999999996</c:v>
                </c:pt>
                <c:pt idx="129515">
                  <c:v>-111.4325</c:v>
                </c:pt>
                <c:pt idx="129516">
                  <c:v>-111.43049999999999</c:v>
                </c:pt>
                <c:pt idx="129517">
                  <c:v>-111.42849999999999</c:v>
                </c:pt>
                <c:pt idx="129518">
                  <c:v>-111.42649999999998</c:v>
                </c:pt>
                <c:pt idx="129519">
                  <c:v>-111.42449999999997</c:v>
                </c:pt>
                <c:pt idx="129520">
                  <c:v>-111.42249999999996</c:v>
                </c:pt>
                <c:pt idx="129521">
                  <c:v>-111.4205</c:v>
                </c:pt>
                <c:pt idx="129522">
                  <c:v>-111.41849999999999</c:v>
                </c:pt>
                <c:pt idx="129523">
                  <c:v>-111.41649999999998</c:v>
                </c:pt>
                <c:pt idx="129524">
                  <c:v>-111.41449999999998</c:v>
                </c:pt>
                <c:pt idx="129525">
                  <c:v>-111.41249999999997</c:v>
                </c:pt>
                <c:pt idx="129526">
                  <c:v>-111.41049999999996</c:v>
                </c:pt>
                <c:pt idx="129527">
                  <c:v>-111.4085</c:v>
                </c:pt>
                <c:pt idx="129528">
                  <c:v>-111.40649999999999</c:v>
                </c:pt>
                <c:pt idx="129529">
                  <c:v>-111.40449999999998</c:v>
                </c:pt>
                <c:pt idx="129530">
                  <c:v>-111.40249999999997</c:v>
                </c:pt>
                <c:pt idx="129531">
                  <c:v>-111.40049999999997</c:v>
                </c:pt>
                <c:pt idx="129532">
                  <c:v>-111.39849999999996</c:v>
                </c:pt>
                <c:pt idx="129533">
                  <c:v>-111.3965</c:v>
                </c:pt>
                <c:pt idx="129534">
                  <c:v>-111.39449999999999</c:v>
                </c:pt>
                <c:pt idx="129535">
                  <c:v>-111.39249999999998</c:v>
                </c:pt>
                <c:pt idx="129536">
                  <c:v>-111.39049999999997</c:v>
                </c:pt>
                <c:pt idx="129537">
                  <c:v>-111.38849999999996</c:v>
                </c:pt>
                <c:pt idx="129538">
                  <c:v>-111.38649999999996</c:v>
                </c:pt>
                <c:pt idx="129539">
                  <c:v>-111.3845</c:v>
                </c:pt>
                <c:pt idx="129540">
                  <c:v>-111.38249999999999</c:v>
                </c:pt>
                <c:pt idx="129541">
                  <c:v>-111.38049999999998</c:v>
                </c:pt>
                <c:pt idx="129542">
                  <c:v>-111.37849999999997</c:v>
                </c:pt>
                <c:pt idx="129543">
                  <c:v>-111.37649999999996</c:v>
                </c:pt>
                <c:pt idx="129544">
                  <c:v>-111.37449999999995</c:v>
                </c:pt>
                <c:pt idx="129545">
                  <c:v>-111.3725</c:v>
                </c:pt>
                <c:pt idx="129546">
                  <c:v>-111.37049999999999</c:v>
                </c:pt>
                <c:pt idx="129547">
                  <c:v>-111.36849999999998</c:v>
                </c:pt>
                <c:pt idx="129548">
                  <c:v>-111.36649999999997</c:v>
                </c:pt>
                <c:pt idx="129549">
                  <c:v>-111.36449999999996</c:v>
                </c:pt>
                <c:pt idx="129550">
                  <c:v>-111.36249999999995</c:v>
                </c:pt>
                <c:pt idx="129551">
                  <c:v>-111.3605</c:v>
                </c:pt>
                <c:pt idx="129552">
                  <c:v>-111.35849999999999</c:v>
                </c:pt>
                <c:pt idx="129553">
                  <c:v>-111.35649999999998</c:v>
                </c:pt>
                <c:pt idx="129554">
                  <c:v>-111.35449999999997</c:v>
                </c:pt>
                <c:pt idx="129555">
                  <c:v>-111.35249999999996</c:v>
                </c:pt>
                <c:pt idx="129556">
                  <c:v>-111.35049999999995</c:v>
                </c:pt>
                <c:pt idx="129557">
                  <c:v>-111.3485</c:v>
                </c:pt>
                <c:pt idx="129558">
                  <c:v>-111.34649999999999</c:v>
                </c:pt>
                <c:pt idx="129559">
                  <c:v>-111.34449999999998</c:v>
                </c:pt>
                <c:pt idx="129560">
                  <c:v>-111.34249999999997</c:v>
                </c:pt>
                <c:pt idx="129561">
                  <c:v>-111.34049999999996</c:v>
                </c:pt>
                <c:pt idx="129562">
                  <c:v>-111.33849999999995</c:v>
                </c:pt>
                <c:pt idx="129563">
                  <c:v>-111.3365</c:v>
                </c:pt>
                <c:pt idx="129564">
                  <c:v>-111.33449999999999</c:v>
                </c:pt>
                <c:pt idx="129565">
                  <c:v>-111.33249999999998</c:v>
                </c:pt>
                <c:pt idx="129566">
                  <c:v>-111.33049999999997</c:v>
                </c:pt>
                <c:pt idx="129567">
                  <c:v>-111.32849999999996</c:v>
                </c:pt>
                <c:pt idx="129568">
                  <c:v>-111.32649999999995</c:v>
                </c:pt>
                <c:pt idx="129569">
                  <c:v>-111.3245</c:v>
                </c:pt>
                <c:pt idx="129570">
                  <c:v>-111.32249999999999</c:v>
                </c:pt>
                <c:pt idx="129571">
                  <c:v>-111.32049999999998</c:v>
                </c:pt>
                <c:pt idx="129572">
                  <c:v>-111.31849999999997</c:v>
                </c:pt>
                <c:pt idx="129573">
                  <c:v>-111.31649999999996</c:v>
                </c:pt>
                <c:pt idx="129574">
                  <c:v>-111.31449999999995</c:v>
                </c:pt>
                <c:pt idx="129575">
                  <c:v>-111.3125</c:v>
                </c:pt>
                <c:pt idx="129576">
                  <c:v>-111.31049999999999</c:v>
                </c:pt>
                <c:pt idx="129577">
                  <c:v>-111.30849999999998</c:v>
                </c:pt>
                <c:pt idx="129578">
                  <c:v>-111.30649999999997</c:v>
                </c:pt>
                <c:pt idx="129579">
                  <c:v>-111.30449999999996</c:v>
                </c:pt>
                <c:pt idx="129580">
                  <c:v>-111.30249999999995</c:v>
                </c:pt>
                <c:pt idx="129581">
                  <c:v>-111.3005</c:v>
                </c:pt>
                <c:pt idx="129582">
                  <c:v>-111.29849999999999</c:v>
                </c:pt>
                <c:pt idx="129583">
                  <c:v>-111.29649999999998</c:v>
                </c:pt>
                <c:pt idx="129584">
                  <c:v>-111.29449999999997</c:v>
                </c:pt>
                <c:pt idx="129585">
                  <c:v>-111.29249999999996</c:v>
                </c:pt>
                <c:pt idx="129586">
                  <c:v>-111.29049999999995</c:v>
                </c:pt>
                <c:pt idx="129587">
                  <c:v>-111.2885</c:v>
                </c:pt>
                <c:pt idx="129588">
                  <c:v>-111.28649999999999</c:v>
                </c:pt>
                <c:pt idx="129589">
                  <c:v>-111.28449999999998</c:v>
                </c:pt>
                <c:pt idx="129590">
                  <c:v>-111.28249999999997</c:v>
                </c:pt>
                <c:pt idx="129591">
                  <c:v>-111.28049999999996</c:v>
                </c:pt>
                <c:pt idx="129592">
                  <c:v>-111.27849999999995</c:v>
                </c:pt>
                <c:pt idx="129593">
                  <c:v>-111.2765</c:v>
                </c:pt>
                <c:pt idx="129594">
                  <c:v>-111.27449999999999</c:v>
                </c:pt>
                <c:pt idx="129595">
                  <c:v>-111.27249999999998</c:v>
                </c:pt>
                <c:pt idx="129596">
                  <c:v>-111.27049999999997</c:v>
                </c:pt>
                <c:pt idx="129597">
                  <c:v>-111.26849999999996</c:v>
                </c:pt>
                <c:pt idx="129598">
                  <c:v>-111.26649999999995</c:v>
                </c:pt>
                <c:pt idx="129599">
                  <c:v>-111.2645</c:v>
                </c:pt>
                <c:pt idx="129600">
                  <c:v>-111.26249999999999</c:v>
                </c:pt>
                <c:pt idx="129601">
                  <c:v>-111.26049999999998</c:v>
                </c:pt>
                <c:pt idx="129602">
                  <c:v>-111.25849999999997</c:v>
                </c:pt>
                <c:pt idx="129603">
                  <c:v>-111.25649999999996</c:v>
                </c:pt>
                <c:pt idx="129604">
                  <c:v>-111.25449999999995</c:v>
                </c:pt>
                <c:pt idx="129605">
                  <c:v>-111.2525</c:v>
                </c:pt>
                <c:pt idx="129606">
                  <c:v>-111.25049999999999</c:v>
                </c:pt>
                <c:pt idx="129607">
                  <c:v>-111.24849999999998</c:v>
                </c:pt>
                <c:pt idx="129608">
                  <c:v>-111.24649999999997</c:v>
                </c:pt>
                <c:pt idx="129609">
                  <c:v>-111.24449999999996</c:v>
                </c:pt>
                <c:pt idx="129610">
                  <c:v>-111.24249999999995</c:v>
                </c:pt>
                <c:pt idx="129611">
                  <c:v>-111.2405</c:v>
                </c:pt>
                <c:pt idx="129612">
                  <c:v>-111.23849999999999</c:v>
                </c:pt>
                <c:pt idx="129613">
                  <c:v>-111.23649999999998</c:v>
                </c:pt>
                <c:pt idx="129614">
                  <c:v>-111.23449999999997</c:v>
                </c:pt>
                <c:pt idx="129615">
                  <c:v>-111.23249999999996</c:v>
                </c:pt>
                <c:pt idx="129616">
                  <c:v>-111.23049999999995</c:v>
                </c:pt>
                <c:pt idx="129617">
                  <c:v>-111.2285</c:v>
                </c:pt>
                <c:pt idx="129618">
                  <c:v>-111.22649999999999</c:v>
                </c:pt>
                <c:pt idx="129619">
                  <c:v>-111.22449999999998</c:v>
                </c:pt>
                <c:pt idx="129620">
                  <c:v>-111.22249999999997</c:v>
                </c:pt>
                <c:pt idx="129621">
                  <c:v>-111.22049999999996</c:v>
                </c:pt>
                <c:pt idx="129622">
                  <c:v>-111.21849999999995</c:v>
                </c:pt>
                <c:pt idx="129623">
                  <c:v>-111.2165</c:v>
                </c:pt>
                <c:pt idx="129624">
                  <c:v>-111.21449999999999</c:v>
                </c:pt>
                <c:pt idx="129625">
                  <c:v>-111.21249999999998</c:v>
                </c:pt>
                <c:pt idx="129626">
                  <c:v>-111.21049999999997</c:v>
                </c:pt>
                <c:pt idx="129627">
                  <c:v>-111.20849999999996</c:v>
                </c:pt>
                <c:pt idx="129628">
                  <c:v>-111.20650000000001</c:v>
                </c:pt>
                <c:pt idx="129629">
                  <c:v>-111.2045</c:v>
                </c:pt>
                <c:pt idx="129630">
                  <c:v>-111.20249999999999</c:v>
                </c:pt>
                <c:pt idx="129631">
                  <c:v>-111.20049999999998</c:v>
                </c:pt>
                <c:pt idx="129632">
                  <c:v>-111.19849999999997</c:v>
                </c:pt>
                <c:pt idx="129633">
                  <c:v>-111.19649999999996</c:v>
                </c:pt>
                <c:pt idx="129634">
                  <c:v>-111.19450000000001</c:v>
                </c:pt>
                <c:pt idx="129635">
                  <c:v>-111.1925</c:v>
                </c:pt>
                <c:pt idx="129636">
                  <c:v>-111.19049999999999</c:v>
                </c:pt>
                <c:pt idx="129637">
                  <c:v>-111.18849999999998</c:v>
                </c:pt>
                <c:pt idx="129638">
                  <c:v>-111.18649999999997</c:v>
                </c:pt>
                <c:pt idx="129639">
                  <c:v>-111.18449999999996</c:v>
                </c:pt>
                <c:pt idx="129640">
                  <c:v>-111.1825</c:v>
                </c:pt>
                <c:pt idx="129641">
                  <c:v>-111.18049999999999</c:v>
                </c:pt>
                <c:pt idx="129642">
                  <c:v>-111.17849999999999</c:v>
                </c:pt>
                <c:pt idx="129643">
                  <c:v>-111.17649999999998</c:v>
                </c:pt>
                <c:pt idx="129644">
                  <c:v>-111.17449999999997</c:v>
                </c:pt>
                <c:pt idx="129645">
                  <c:v>-111.17249999999996</c:v>
                </c:pt>
                <c:pt idx="129646">
                  <c:v>-111.1705</c:v>
                </c:pt>
                <c:pt idx="129647">
                  <c:v>-111.16849999999999</c:v>
                </c:pt>
                <c:pt idx="129648">
                  <c:v>-111.16649999999998</c:v>
                </c:pt>
                <c:pt idx="129649">
                  <c:v>-111.16449999999998</c:v>
                </c:pt>
                <c:pt idx="129650">
                  <c:v>-111.16249999999997</c:v>
                </c:pt>
                <c:pt idx="129651">
                  <c:v>-111.16049999999996</c:v>
                </c:pt>
                <c:pt idx="129652">
                  <c:v>-111.1585</c:v>
                </c:pt>
                <c:pt idx="129653">
                  <c:v>-111.15649999999999</c:v>
                </c:pt>
                <c:pt idx="129654">
                  <c:v>-111.15449999999998</c:v>
                </c:pt>
                <c:pt idx="129655">
                  <c:v>-111.15249999999997</c:v>
                </c:pt>
                <c:pt idx="129656">
                  <c:v>-111.15049999999997</c:v>
                </c:pt>
                <c:pt idx="129657">
                  <c:v>-111.14849999999996</c:v>
                </c:pt>
                <c:pt idx="129658">
                  <c:v>-111.1465</c:v>
                </c:pt>
                <c:pt idx="129659">
                  <c:v>-111.14449999999999</c:v>
                </c:pt>
                <c:pt idx="129660">
                  <c:v>-111.14249999999998</c:v>
                </c:pt>
                <c:pt idx="129661">
                  <c:v>-111.14049999999997</c:v>
                </c:pt>
                <c:pt idx="129662">
                  <c:v>-111.13849999999996</c:v>
                </c:pt>
                <c:pt idx="129663">
                  <c:v>-111.13649999999996</c:v>
                </c:pt>
                <c:pt idx="129664">
                  <c:v>-111.1345</c:v>
                </c:pt>
                <c:pt idx="129665">
                  <c:v>-111.13249999999999</c:v>
                </c:pt>
                <c:pt idx="129666">
                  <c:v>-111.13049999999998</c:v>
                </c:pt>
                <c:pt idx="129667">
                  <c:v>-111.12849999999997</c:v>
                </c:pt>
                <c:pt idx="129668">
                  <c:v>-111.12649999999996</c:v>
                </c:pt>
                <c:pt idx="129669">
                  <c:v>-111.12449999999995</c:v>
                </c:pt>
                <c:pt idx="129670">
                  <c:v>-111.1225</c:v>
                </c:pt>
                <c:pt idx="129671">
                  <c:v>-111.12049999999999</c:v>
                </c:pt>
                <c:pt idx="129672">
                  <c:v>-111.11849999999998</c:v>
                </c:pt>
                <c:pt idx="129673">
                  <c:v>-111.11649999999997</c:v>
                </c:pt>
                <c:pt idx="129674">
                  <c:v>-111.11449999999996</c:v>
                </c:pt>
                <c:pt idx="129675">
                  <c:v>-111.11249999999995</c:v>
                </c:pt>
                <c:pt idx="129676">
                  <c:v>-111.1105</c:v>
                </c:pt>
                <c:pt idx="129677">
                  <c:v>-111.10849999999999</c:v>
                </c:pt>
                <c:pt idx="129678">
                  <c:v>-111.10649999999998</c:v>
                </c:pt>
                <c:pt idx="129679">
                  <c:v>-111.10449999999997</c:v>
                </c:pt>
                <c:pt idx="129680">
                  <c:v>-111.10249999999996</c:v>
                </c:pt>
                <c:pt idx="129681">
                  <c:v>-111.10049999999995</c:v>
                </c:pt>
                <c:pt idx="129682">
                  <c:v>-111.0985</c:v>
                </c:pt>
                <c:pt idx="129683">
                  <c:v>-111.09649999999999</c:v>
                </c:pt>
                <c:pt idx="129684">
                  <c:v>-111.09449999999998</c:v>
                </c:pt>
                <c:pt idx="129685">
                  <c:v>-111.09249999999997</c:v>
                </c:pt>
                <c:pt idx="129686">
                  <c:v>-111.09049999999996</c:v>
                </c:pt>
                <c:pt idx="129687">
                  <c:v>-111.08849999999995</c:v>
                </c:pt>
                <c:pt idx="129688">
                  <c:v>-111.0865</c:v>
                </c:pt>
                <c:pt idx="129689">
                  <c:v>-111.08449999999999</c:v>
                </c:pt>
                <c:pt idx="129690">
                  <c:v>-111.08249999999998</c:v>
                </c:pt>
                <c:pt idx="129691">
                  <c:v>-111.08049999999997</c:v>
                </c:pt>
                <c:pt idx="129692">
                  <c:v>-111.07849999999996</c:v>
                </c:pt>
                <c:pt idx="129693">
                  <c:v>-111.07649999999995</c:v>
                </c:pt>
                <c:pt idx="129694">
                  <c:v>-111.0745</c:v>
                </c:pt>
                <c:pt idx="129695">
                  <c:v>-111.07249999999999</c:v>
                </c:pt>
                <c:pt idx="129696">
                  <c:v>-111.07049999999998</c:v>
                </c:pt>
                <c:pt idx="129697">
                  <c:v>-111.06849999999997</c:v>
                </c:pt>
                <c:pt idx="129698">
                  <c:v>-111.06649999999996</c:v>
                </c:pt>
                <c:pt idx="129699">
                  <c:v>-111.06449999999995</c:v>
                </c:pt>
                <c:pt idx="129700">
                  <c:v>-111.0625</c:v>
                </c:pt>
                <c:pt idx="129701">
                  <c:v>-111.06049999999999</c:v>
                </c:pt>
                <c:pt idx="129702">
                  <c:v>-111.05849999999998</c:v>
                </c:pt>
                <c:pt idx="129703">
                  <c:v>-111.05649999999997</c:v>
                </c:pt>
                <c:pt idx="129704">
                  <c:v>-111.05449999999996</c:v>
                </c:pt>
                <c:pt idx="129705">
                  <c:v>-111.05249999999995</c:v>
                </c:pt>
                <c:pt idx="129706">
                  <c:v>-111.0505</c:v>
                </c:pt>
                <c:pt idx="129707">
                  <c:v>-111.04849999999999</c:v>
                </c:pt>
                <c:pt idx="129708">
                  <c:v>-111.04649999999998</c:v>
                </c:pt>
                <c:pt idx="129709">
                  <c:v>-111.04449999999997</c:v>
                </c:pt>
                <c:pt idx="129710">
                  <c:v>-111.04249999999996</c:v>
                </c:pt>
                <c:pt idx="129711">
                  <c:v>-111.04049999999995</c:v>
                </c:pt>
                <c:pt idx="129712">
                  <c:v>-111.0385</c:v>
                </c:pt>
                <c:pt idx="129713">
                  <c:v>-111.03649999999999</c:v>
                </c:pt>
                <c:pt idx="129714">
                  <c:v>-111.03449999999998</c:v>
                </c:pt>
                <c:pt idx="129715">
                  <c:v>-111.03249999999997</c:v>
                </c:pt>
                <c:pt idx="129716">
                  <c:v>-111.03049999999996</c:v>
                </c:pt>
                <c:pt idx="129717">
                  <c:v>-111.02849999999995</c:v>
                </c:pt>
                <c:pt idx="129718">
                  <c:v>-111.0265</c:v>
                </c:pt>
                <c:pt idx="129719">
                  <c:v>-111.02449999999999</c:v>
                </c:pt>
                <c:pt idx="129720">
                  <c:v>-111.02249999999998</c:v>
                </c:pt>
                <c:pt idx="129721">
                  <c:v>-111.02049999999997</c:v>
                </c:pt>
                <c:pt idx="129722">
                  <c:v>-111.01849999999996</c:v>
                </c:pt>
                <c:pt idx="129723">
                  <c:v>-111.01649999999995</c:v>
                </c:pt>
                <c:pt idx="129724">
                  <c:v>-111.0145</c:v>
                </c:pt>
                <c:pt idx="129725">
                  <c:v>-111.01249999999999</c:v>
                </c:pt>
                <c:pt idx="129726">
                  <c:v>-111.01049999999998</c:v>
                </c:pt>
                <c:pt idx="129727">
                  <c:v>-111.00849999999997</c:v>
                </c:pt>
                <c:pt idx="129728">
                  <c:v>-111.00649999999996</c:v>
                </c:pt>
                <c:pt idx="129729">
                  <c:v>-111.00449999999995</c:v>
                </c:pt>
                <c:pt idx="129730">
                  <c:v>-111.0025</c:v>
                </c:pt>
                <c:pt idx="129731">
                  <c:v>-111.00049999999999</c:v>
                </c:pt>
                <c:pt idx="129732">
                  <c:v>-110.99849999999998</c:v>
                </c:pt>
                <c:pt idx="129733">
                  <c:v>-110.99649999999997</c:v>
                </c:pt>
                <c:pt idx="129734">
                  <c:v>-110.99449999999996</c:v>
                </c:pt>
                <c:pt idx="129735">
                  <c:v>-110.99249999999995</c:v>
                </c:pt>
                <c:pt idx="129736">
                  <c:v>-110.9905</c:v>
                </c:pt>
                <c:pt idx="129737">
                  <c:v>-110.98849999999999</c:v>
                </c:pt>
                <c:pt idx="129738">
                  <c:v>-110.98649999999998</c:v>
                </c:pt>
                <c:pt idx="129739">
                  <c:v>-110.98449999999997</c:v>
                </c:pt>
                <c:pt idx="129740">
                  <c:v>-110.98249999999996</c:v>
                </c:pt>
                <c:pt idx="129741">
                  <c:v>-110.98049999999995</c:v>
                </c:pt>
                <c:pt idx="129742">
                  <c:v>-110.9785</c:v>
                </c:pt>
                <c:pt idx="129743">
                  <c:v>-110.97649999999999</c:v>
                </c:pt>
                <c:pt idx="129744">
                  <c:v>-110.97449999999998</c:v>
                </c:pt>
                <c:pt idx="129745">
                  <c:v>-110.97249999999997</c:v>
                </c:pt>
                <c:pt idx="129746">
                  <c:v>-110.97049999999996</c:v>
                </c:pt>
                <c:pt idx="129747">
                  <c:v>-110.96849999999995</c:v>
                </c:pt>
                <c:pt idx="129748">
                  <c:v>-110.9665</c:v>
                </c:pt>
                <c:pt idx="129749">
                  <c:v>-110.96449999999999</c:v>
                </c:pt>
                <c:pt idx="129750">
                  <c:v>-110.96249999999998</c:v>
                </c:pt>
                <c:pt idx="129751">
                  <c:v>-110.96049999999997</c:v>
                </c:pt>
                <c:pt idx="129752">
                  <c:v>-110.95849999999996</c:v>
                </c:pt>
                <c:pt idx="129753">
                  <c:v>-110.95650000000001</c:v>
                </c:pt>
                <c:pt idx="129754">
                  <c:v>-110.9545</c:v>
                </c:pt>
                <c:pt idx="129755">
                  <c:v>-110.95249999999999</c:v>
                </c:pt>
                <c:pt idx="129756">
                  <c:v>-110.95049999999998</c:v>
                </c:pt>
                <c:pt idx="129757">
                  <c:v>-110.94849999999997</c:v>
                </c:pt>
                <c:pt idx="129758">
                  <c:v>-110.94649999999996</c:v>
                </c:pt>
                <c:pt idx="129759">
                  <c:v>-110.94450000000001</c:v>
                </c:pt>
                <c:pt idx="129760">
                  <c:v>-110.9425</c:v>
                </c:pt>
                <c:pt idx="129761">
                  <c:v>-110.94049999999999</c:v>
                </c:pt>
                <c:pt idx="129762">
                  <c:v>-110.93849999999998</c:v>
                </c:pt>
                <c:pt idx="129763">
                  <c:v>-110.93649999999997</c:v>
                </c:pt>
                <c:pt idx="129764">
                  <c:v>-110.93449999999996</c:v>
                </c:pt>
                <c:pt idx="129765">
                  <c:v>-110.9325</c:v>
                </c:pt>
                <c:pt idx="129766">
                  <c:v>-110.93049999999999</c:v>
                </c:pt>
                <c:pt idx="129767">
                  <c:v>-110.92849999999999</c:v>
                </c:pt>
                <c:pt idx="129768">
                  <c:v>-110.92649999999998</c:v>
                </c:pt>
                <c:pt idx="129769">
                  <c:v>-110.92449999999997</c:v>
                </c:pt>
                <c:pt idx="129770">
                  <c:v>-110.92249999999996</c:v>
                </c:pt>
                <c:pt idx="129771">
                  <c:v>-110.9205</c:v>
                </c:pt>
                <c:pt idx="129772">
                  <c:v>-110.91849999999999</c:v>
                </c:pt>
                <c:pt idx="129773">
                  <c:v>-110.91649999999998</c:v>
                </c:pt>
                <c:pt idx="129774">
                  <c:v>-110.91449999999998</c:v>
                </c:pt>
                <c:pt idx="129775">
                  <c:v>-110.91249999999997</c:v>
                </c:pt>
                <c:pt idx="129776">
                  <c:v>-110.91049999999996</c:v>
                </c:pt>
                <c:pt idx="129777">
                  <c:v>-110.9085</c:v>
                </c:pt>
                <c:pt idx="129778">
                  <c:v>-110.90649999999999</c:v>
                </c:pt>
                <c:pt idx="129779">
                  <c:v>-110.90449999999998</c:v>
                </c:pt>
                <c:pt idx="129780">
                  <c:v>-110.90249999999997</c:v>
                </c:pt>
                <c:pt idx="129781">
                  <c:v>-110.90049999999997</c:v>
                </c:pt>
                <c:pt idx="129782">
                  <c:v>-110.89849999999996</c:v>
                </c:pt>
                <c:pt idx="129783">
                  <c:v>-110.8965</c:v>
                </c:pt>
                <c:pt idx="129784">
                  <c:v>-110.89449999999999</c:v>
                </c:pt>
                <c:pt idx="129785">
                  <c:v>-110.89249999999998</c:v>
                </c:pt>
                <c:pt idx="129786">
                  <c:v>-110.89049999999997</c:v>
                </c:pt>
                <c:pt idx="129787">
                  <c:v>-110.88849999999996</c:v>
                </c:pt>
                <c:pt idx="129788">
                  <c:v>-110.88649999999996</c:v>
                </c:pt>
                <c:pt idx="129789">
                  <c:v>-110.8845</c:v>
                </c:pt>
                <c:pt idx="129790">
                  <c:v>-110.88249999999999</c:v>
                </c:pt>
                <c:pt idx="129791">
                  <c:v>-110.88049999999998</c:v>
                </c:pt>
                <c:pt idx="129792">
                  <c:v>-110.87849999999997</c:v>
                </c:pt>
                <c:pt idx="129793">
                  <c:v>-110.87649999999996</c:v>
                </c:pt>
                <c:pt idx="129794">
                  <c:v>-110.87449999999995</c:v>
                </c:pt>
                <c:pt idx="129795">
                  <c:v>-110.8725</c:v>
                </c:pt>
                <c:pt idx="129796">
                  <c:v>-110.87049999999999</c:v>
                </c:pt>
                <c:pt idx="129797">
                  <c:v>-110.86849999999998</c:v>
                </c:pt>
                <c:pt idx="129798">
                  <c:v>-110.86649999999997</c:v>
                </c:pt>
                <c:pt idx="129799">
                  <c:v>-110.86449999999996</c:v>
                </c:pt>
                <c:pt idx="129800">
                  <c:v>-110.86249999999995</c:v>
                </c:pt>
                <c:pt idx="129801">
                  <c:v>-110.8605</c:v>
                </c:pt>
                <c:pt idx="129802">
                  <c:v>-110.85849999999999</c:v>
                </c:pt>
                <c:pt idx="129803">
                  <c:v>-110.85649999999998</c:v>
                </c:pt>
                <c:pt idx="129804">
                  <c:v>-110.85449999999997</c:v>
                </c:pt>
                <c:pt idx="129805">
                  <c:v>-110.85249999999996</c:v>
                </c:pt>
                <c:pt idx="129806">
                  <c:v>-110.85049999999995</c:v>
                </c:pt>
                <c:pt idx="129807">
                  <c:v>-110.8485</c:v>
                </c:pt>
                <c:pt idx="129808">
                  <c:v>-110.84649999999999</c:v>
                </c:pt>
                <c:pt idx="129809">
                  <c:v>-110.84449999999998</c:v>
                </c:pt>
                <c:pt idx="129810">
                  <c:v>-110.84249999999997</c:v>
                </c:pt>
                <c:pt idx="129811">
                  <c:v>-110.84049999999996</c:v>
                </c:pt>
                <c:pt idx="129812">
                  <c:v>-110.83849999999995</c:v>
                </c:pt>
                <c:pt idx="129813">
                  <c:v>-110.8365</c:v>
                </c:pt>
                <c:pt idx="129814">
                  <c:v>-110.83449999999999</c:v>
                </c:pt>
                <c:pt idx="129815">
                  <c:v>-110.83249999999998</c:v>
                </c:pt>
                <c:pt idx="129816">
                  <c:v>-110.83049999999997</c:v>
                </c:pt>
                <c:pt idx="129817">
                  <c:v>-110.82849999999996</c:v>
                </c:pt>
                <c:pt idx="129818">
                  <c:v>-110.82649999999995</c:v>
                </c:pt>
                <c:pt idx="129819">
                  <c:v>-110.8245</c:v>
                </c:pt>
                <c:pt idx="129820">
                  <c:v>-110.82249999999999</c:v>
                </c:pt>
                <c:pt idx="129821">
                  <c:v>-110.82049999999998</c:v>
                </c:pt>
                <c:pt idx="129822">
                  <c:v>-110.81849999999997</c:v>
                </c:pt>
                <c:pt idx="129823">
                  <c:v>-110.81649999999996</c:v>
                </c:pt>
                <c:pt idx="129824">
                  <c:v>-110.81449999999995</c:v>
                </c:pt>
                <c:pt idx="129825">
                  <c:v>-110.8125</c:v>
                </c:pt>
                <c:pt idx="129826">
                  <c:v>-110.81049999999999</c:v>
                </c:pt>
                <c:pt idx="129827">
                  <c:v>-110.80849999999998</c:v>
                </c:pt>
                <c:pt idx="129828">
                  <c:v>-110.80649999999997</c:v>
                </c:pt>
                <c:pt idx="129829">
                  <c:v>-110.80449999999996</c:v>
                </c:pt>
                <c:pt idx="129830">
                  <c:v>-110.80249999999995</c:v>
                </c:pt>
                <c:pt idx="129831">
                  <c:v>-110.8005</c:v>
                </c:pt>
                <c:pt idx="129832">
                  <c:v>-110.79849999999999</c:v>
                </c:pt>
                <c:pt idx="129833">
                  <c:v>-110.79649999999998</c:v>
                </c:pt>
                <c:pt idx="129834">
                  <c:v>-110.79449999999997</c:v>
                </c:pt>
                <c:pt idx="129835">
                  <c:v>-110.79249999999996</c:v>
                </c:pt>
                <c:pt idx="129836">
                  <c:v>-110.79049999999995</c:v>
                </c:pt>
                <c:pt idx="129837">
                  <c:v>-110.7885</c:v>
                </c:pt>
                <c:pt idx="129838">
                  <c:v>-110.78649999999999</c:v>
                </c:pt>
                <c:pt idx="129839">
                  <c:v>-110.78449999999998</c:v>
                </c:pt>
                <c:pt idx="129840">
                  <c:v>-110.78249999999997</c:v>
                </c:pt>
                <c:pt idx="129841">
                  <c:v>-110.78049999999996</c:v>
                </c:pt>
                <c:pt idx="129842">
                  <c:v>-110.77849999999995</c:v>
                </c:pt>
                <c:pt idx="129843">
                  <c:v>-110.7765</c:v>
                </c:pt>
                <c:pt idx="129844">
                  <c:v>-110.77449999999999</c:v>
                </c:pt>
                <c:pt idx="129845">
                  <c:v>-110.77249999999998</c:v>
                </c:pt>
                <c:pt idx="129846">
                  <c:v>-110.77049999999997</c:v>
                </c:pt>
                <c:pt idx="129847">
                  <c:v>-110.76849999999996</c:v>
                </c:pt>
                <c:pt idx="129848">
                  <c:v>-110.76649999999995</c:v>
                </c:pt>
                <c:pt idx="129849">
                  <c:v>-110.7645</c:v>
                </c:pt>
                <c:pt idx="129850">
                  <c:v>-110.76249999999999</c:v>
                </c:pt>
                <c:pt idx="129851">
                  <c:v>-110.76049999999998</c:v>
                </c:pt>
                <c:pt idx="129852">
                  <c:v>-110.75849999999997</c:v>
                </c:pt>
                <c:pt idx="129853">
                  <c:v>-110.75649999999996</c:v>
                </c:pt>
                <c:pt idx="129854">
                  <c:v>-110.75449999999995</c:v>
                </c:pt>
                <c:pt idx="129855">
                  <c:v>-110.7525</c:v>
                </c:pt>
                <c:pt idx="129856">
                  <c:v>-110.75049999999999</c:v>
                </c:pt>
                <c:pt idx="129857">
                  <c:v>-110.74849999999998</c:v>
                </c:pt>
                <c:pt idx="129858">
                  <c:v>-110.74649999999997</c:v>
                </c:pt>
                <c:pt idx="129859">
                  <c:v>-110.74449999999996</c:v>
                </c:pt>
                <c:pt idx="129860">
                  <c:v>-110.74249999999995</c:v>
                </c:pt>
                <c:pt idx="129861">
                  <c:v>-110.7405</c:v>
                </c:pt>
                <c:pt idx="129862">
                  <c:v>-110.73849999999999</c:v>
                </c:pt>
                <c:pt idx="129863">
                  <c:v>-110.73649999999998</c:v>
                </c:pt>
                <c:pt idx="129864">
                  <c:v>-110.73449999999997</c:v>
                </c:pt>
                <c:pt idx="129865">
                  <c:v>-110.73249999999996</c:v>
                </c:pt>
                <c:pt idx="129866">
                  <c:v>-110.73049999999995</c:v>
                </c:pt>
                <c:pt idx="129867">
                  <c:v>-110.7285</c:v>
                </c:pt>
                <c:pt idx="129868">
                  <c:v>-110.72649999999999</c:v>
                </c:pt>
                <c:pt idx="129869">
                  <c:v>-110.72449999999998</c:v>
                </c:pt>
                <c:pt idx="129870">
                  <c:v>-110.72249999999997</c:v>
                </c:pt>
                <c:pt idx="129871">
                  <c:v>-110.72049999999996</c:v>
                </c:pt>
                <c:pt idx="129872">
                  <c:v>-110.71849999999995</c:v>
                </c:pt>
                <c:pt idx="129873">
                  <c:v>-110.7165</c:v>
                </c:pt>
                <c:pt idx="129874">
                  <c:v>-110.71449999999999</c:v>
                </c:pt>
                <c:pt idx="129875">
                  <c:v>-110.71249999999998</c:v>
                </c:pt>
                <c:pt idx="129876">
                  <c:v>-110.71049999999997</c:v>
                </c:pt>
                <c:pt idx="129877">
                  <c:v>-110.70849999999996</c:v>
                </c:pt>
                <c:pt idx="129878">
                  <c:v>-110.70650000000001</c:v>
                </c:pt>
                <c:pt idx="129879">
                  <c:v>-110.7045</c:v>
                </c:pt>
                <c:pt idx="129880">
                  <c:v>-110.70249999999999</c:v>
                </c:pt>
                <c:pt idx="129881">
                  <c:v>-110.70049999999998</c:v>
                </c:pt>
                <c:pt idx="129882">
                  <c:v>-110.69849999999997</c:v>
                </c:pt>
                <c:pt idx="129883">
                  <c:v>-110.69649999999996</c:v>
                </c:pt>
                <c:pt idx="129884">
                  <c:v>-110.69450000000001</c:v>
                </c:pt>
                <c:pt idx="129885">
                  <c:v>-110.6925</c:v>
                </c:pt>
                <c:pt idx="129886">
                  <c:v>-110.69049999999999</c:v>
                </c:pt>
                <c:pt idx="129887">
                  <c:v>-110.68849999999998</c:v>
                </c:pt>
                <c:pt idx="129888">
                  <c:v>-110.68649999999997</c:v>
                </c:pt>
                <c:pt idx="129889">
                  <c:v>-110.68449999999996</c:v>
                </c:pt>
                <c:pt idx="129890">
                  <c:v>-110.6825</c:v>
                </c:pt>
                <c:pt idx="129891">
                  <c:v>-110.68049999999999</c:v>
                </c:pt>
                <c:pt idx="129892">
                  <c:v>-110.67849999999999</c:v>
                </c:pt>
                <c:pt idx="129893">
                  <c:v>-110.67649999999998</c:v>
                </c:pt>
                <c:pt idx="129894">
                  <c:v>-110.67449999999997</c:v>
                </c:pt>
                <c:pt idx="129895">
                  <c:v>-110.67249999999996</c:v>
                </c:pt>
                <c:pt idx="129896">
                  <c:v>-110.6705</c:v>
                </c:pt>
                <c:pt idx="129897">
                  <c:v>-110.66849999999999</c:v>
                </c:pt>
                <c:pt idx="129898">
                  <c:v>-110.66649999999998</c:v>
                </c:pt>
                <c:pt idx="129899">
                  <c:v>-110.66449999999998</c:v>
                </c:pt>
                <c:pt idx="129900">
                  <c:v>-110.66249999999997</c:v>
                </c:pt>
                <c:pt idx="129901">
                  <c:v>-110.66049999999996</c:v>
                </c:pt>
                <c:pt idx="129902">
                  <c:v>-110.6585</c:v>
                </c:pt>
                <c:pt idx="129903">
                  <c:v>-110.65649999999999</c:v>
                </c:pt>
                <c:pt idx="129904">
                  <c:v>-110.65449999999998</c:v>
                </c:pt>
                <c:pt idx="129905">
                  <c:v>-110.65249999999997</c:v>
                </c:pt>
                <c:pt idx="129906">
                  <c:v>-110.65049999999997</c:v>
                </c:pt>
                <c:pt idx="129907">
                  <c:v>-110.64849999999996</c:v>
                </c:pt>
                <c:pt idx="129908">
                  <c:v>-110.6465</c:v>
                </c:pt>
                <c:pt idx="129909">
                  <c:v>-110.64449999999999</c:v>
                </c:pt>
                <c:pt idx="129910">
                  <c:v>-110.64249999999998</c:v>
                </c:pt>
                <c:pt idx="129911">
                  <c:v>-110.64049999999997</c:v>
                </c:pt>
                <c:pt idx="129912">
                  <c:v>-110.63849999999996</c:v>
                </c:pt>
                <c:pt idx="129913">
                  <c:v>-110.63649999999996</c:v>
                </c:pt>
                <c:pt idx="129914">
                  <c:v>-110.6345</c:v>
                </c:pt>
                <c:pt idx="129915">
                  <c:v>-110.63249999999999</c:v>
                </c:pt>
                <c:pt idx="129916">
                  <c:v>-110.63049999999998</c:v>
                </c:pt>
                <c:pt idx="129917">
                  <c:v>-110.62849999999997</c:v>
                </c:pt>
                <c:pt idx="129918">
                  <c:v>-110.62649999999996</c:v>
                </c:pt>
                <c:pt idx="129919">
                  <c:v>-110.62449999999995</c:v>
                </c:pt>
                <c:pt idx="129920">
                  <c:v>-110.6225</c:v>
                </c:pt>
                <c:pt idx="129921">
                  <c:v>-110.62049999999999</c:v>
                </c:pt>
                <c:pt idx="129922">
                  <c:v>-110.61849999999998</c:v>
                </c:pt>
                <c:pt idx="129923">
                  <c:v>-110.61649999999997</c:v>
                </c:pt>
                <c:pt idx="129924">
                  <c:v>-110.61449999999996</c:v>
                </c:pt>
                <c:pt idx="129925">
                  <c:v>-110.61249999999995</c:v>
                </c:pt>
                <c:pt idx="129926">
                  <c:v>-110.6105</c:v>
                </c:pt>
                <c:pt idx="129927">
                  <c:v>-110.60849999999999</c:v>
                </c:pt>
                <c:pt idx="129928">
                  <c:v>-110.60649999999998</c:v>
                </c:pt>
                <c:pt idx="129929">
                  <c:v>-110.60449999999997</c:v>
                </c:pt>
                <c:pt idx="129930">
                  <c:v>-110.60249999999996</c:v>
                </c:pt>
                <c:pt idx="129931">
                  <c:v>-110.60049999999995</c:v>
                </c:pt>
                <c:pt idx="129932">
                  <c:v>-110.5985</c:v>
                </c:pt>
                <c:pt idx="129933">
                  <c:v>-110.59649999999999</c:v>
                </c:pt>
                <c:pt idx="129934">
                  <c:v>-110.59449999999998</c:v>
                </c:pt>
                <c:pt idx="129935">
                  <c:v>-110.59249999999997</c:v>
                </c:pt>
                <c:pt idx="129936">
                  <c:v>-110.59049999999996</c:v>
                </c:pt>
                <c:pt idx="129937">
                  <c:v>-110.58849999999995</c:v>
                </c:pt>
                <c:pt idx="129938">
                  <c:v>-110.5865</c:v>
                </c:pt>
                <c:pt idx="129939">
                  <c:v>-110.58449999999999</c:v>
                </c:pt>
                <c:pt idx="129940">
                  <c:v>-110.58249999999998</c:v>
                </c:pt>
                <c:pt idx="129941">
                  <c:v>-110.58049999999997</c:v>
                </c:pt>
                <c:pt idx="129942">
                  <c:v>-110.57849999999996</c:v>
                </c:pt>
                <c:pt idx="129943">
                  <c:v>-110.57649999999995</c:v>
                </c:pt>
                <c:pt idx="129944">
                  <c:v>-110.5745</c:v>
                </c:pt>
                <c:pt idx="129945">
                  <c:v>-110.57249999999999</c:v>
                </c:pt>
                <c:pt idx="129946">
                  <c:v>-110.57049999999998</c:v>
                </c:pt>
                <c:pt idx="129947">
                  <c:v>-110.56849999999997</c:v>
                </c:pt>
                <c:pt idx="129948">
                  <c:v>-110.56649999999996</c:v>
                </c:pt>
                <c:pt idx="129949">
                  <c:v>-110.56449999999995</c:v>
                </c:pt>
                <c:pt idx="129950">
                  <c:v>-110.5625</c:v>
                </c:pt>
                <c:pt idx="129951">
                  <c:v>-110.56049999999999</c:v>
                </c:pt>
                <c:pt idx="129952">
                  <c:v>-110.55849999999998</c:v>
                </c:pt>
                <c:pt idx="129953">
                  <c:v>-110.55649999999997</c:v>
                </c:pt>
                <c:pt idx="129954">
                  <c:v>-110.55449999999996</c:v>
                </c:pt>
                <c:pt idx="129955">
                  <c:v>-110.55249999999995</c:v>
                </c:pt>
                <c:pt idx="129956">
                  <c:v>-110.5505</c:v>
                </c:pt>
                <c:pt idx="129957">
                  <c:v>-110.54849999999999</c:v>
                </c:pt>
                <c:pt idx="129958">
                  <c:v>-110.54649999999998</c:v>
                </c:pt>
                <c:pt idx="129959">
                  <c:v>-110.54449999999997</c:v>
                </c:pt>
                <c:pt idx="129960">
                  <c:v>-110.54249999999996</c:v>
                </c:pt>
                <c:pt idx="129961">
                  <c:v>-110.54049999999995</c:v>
                </c:pt>
                <c:pt idx="129962">
                  <c:v>-110.5385</c:v>
                </c:pt>
                <c:pt idx="129963">
                  <c:v>-110.53649999999999</c:v>
                </c:pt>
                <c:pt idx="129964">
                  <c:v>-110.53449999999998</c:v>
                </c:pt>
                <c:pt idx="129965">
                  <c:v>-110.53249999999997</c:v>
                </c:pt>
                <c:pt idx="129966">
                  <c:v>-110.53049999999996</c:v>
                </c:pt>
                <c:pt idx="129967">
                  <c:v>-110.52849999999995</c:v>
                </c:pt>
                <c:pt idx="129968">
                  <c:v>-110.5265</c:v>
                </c:pt>
                <c:pt idx="129969">
                  <c:v>-110.52449999999999</c:v>
                </c:pt>
                <c:pt idx="129970">
                  <c:v>-110.52249999999998</c:v>
                </c:pt>
                <c:pt idx="129971">
                  <c:v>-110.52049999999997</c:v>
                </c:pt>
                <c:pt idx="129972">
                  <c:v>-110.51849999999996</c:v>
                </c:pt>
                <c:pt idx="129973">
                  <c:v>-110.51649999999995</c:v>
                </c:pt>
                <c:pt idx="129974">
                  <c:v>-110.5145</c:v>
                </c:pt>
                <c:pt idx="129975">
                  <c:v>-110.51249999999999</c:v>
                </c:pt>
                <c:pt idx="129976">
                  <c:v>-110.51049999999998</c:v>
                </c:pt>
                <c:pt idx="129977">
                  <c:v>-110.50849999999997</c:v>
                </c:pt>
                <c:pt idx="129978">
                  <c:v>-110.50649999999996</c:v>
                </c:pt>
                <c:pt idx="129979">
                  <c:v>-110.50449999999995</c:v>
                </c:pt>
                <c:pt idx="129980">
                  <c:v>-110.5025</c:v>
                </c:pt>
                <c:pt idx="129981">
                  <c:v>-110.50049999999999</c:v>
                </c:pt>
                <c:pt idx="129982">
                  <c:v>-110.49849999999998</c:v>
                </c:pt>
                <c:pt idx="129983">
                  <c:v>-110.49649999999997</c:v>
                </c:pt>
                <c:pt idx="129984">
                  <c:v>-110.49449999999996</c:v>
                </c:pt>
                <c:pt idx="129985">
                  <c:v>-110.49249999999995</c:v>
                </c:pt>
                <c:pt idx="129986">
                  <c:v>-110.4905</c:v>
                </c:pt>
                <c:pt idx="129987">
                  <c:v>-110.48849999999999</c:v>
                </c:pt>
                <c:pt idx="129988">
                  <c:v>-110.48649999999998</c:v>
                </c:pt>
                <c:pt idx="129989">
                  <c:v>-110.48449999999997</c:v>
                </c:pt>
                <c:pt idx="129990">
                  <c:v>-110.48249999999996</c:v>
                </c:pt>
                <c:pt idx="129991">
                  <c:v>-110.48049999999995</c:v>
                </c:pt>
                <c:pt idx="129992">
                  <c:v>-110.4785</c:v>
                </c:pt>
                <c:pt idx="129993">
                  <c:v>-110.47649999999999</c:v>
                </c:pt>
                <c:pt idx="129994">
                  <c:v>-110.47449999999998</c:v>
                </c:pt>
                <c:pt idx="129995">
                  <c:v>-110.47249999999997</c:v>
                </c:pt>
                <c:pt idx="129996">
                  <c:v>-110.47049999999996</c:v>
                </c:pt>
                <c:pt idx="129997">
                  <c:v>-110.46849999999995</c:v>
                </c:pt>
                <c:pt idx="129998">
                  <c:v>-110.4665</c:v>
                </c:pt>
                <c:pt idx="129999">
                  <c:v>-110.46449999999999</c:v>
                </c:pt>
                <c:pt idx="130000">
                  <c:v>-110.46249999999998</c:v>
                </c:pt>
                <c:pt idx="130001">
                  <c:v>-110.46049999999997</c:v>
                </c:pt>
                <c:pt idx="130002">
                  <c:v>-110.45849999999996</c:v>
                </c:pt>
                <c:pt idx="130003">
                  <c:v>-110.45650000000001</c:v>
                </c:pt>
                <c:pt idx="130004">
                  <c:v>-110.4545</c:v>
                </c:pt>
                <c:pt idx="130005">
                  <c:v>-110.45249999999999</c:v>
                </c:pt>
                <c:pt idx="130006">
                  <c:v>-110.45049999999998</c:v>
                </c:pt>
                <c:pt idx="130007">
                  <c:v>-110.44849999999997</c:v>
                </c:pt>
                <c:pt idx="130008">
                  <c:v>-110.44649999999996</c:v>
                </c:pt>
                <c:pt idx="130009">
                  <c:v>-110.44450000000001</c:v>
                </c:pt>
                <c:pt idx="130010">
                  <c:v>-110.4425</c:v>
                </c:pt>
                <c:pt idx="130011">
                  <c:v>-110.44049999999999</c:v>
                </c:pt>
                <c:pt idx="130012">
                  <c:v>-110.43849999999998</c:v>
                </c:pt>
                <c:pt idx="130013">
                  <c:v>-110.43649999999997</c:v>
                </c:pt>
                <c:pt idx="130014">
                  <c:v>-110.43449999999996</c:v>
                </c:pt>
                <c:pt idx="130015">
                  <c:v>-110.4325</c:v>
                </c:pt>
                <c:pt idx="130016">
                  <c:v>-110.43049999999999</c:v>
                </c:pt>
                <c:pt idx="130017">
                  <c:v>-110.42849999999999</c:v>
                </c:pt>
                <c:pt idx="130018">
                  <c:v>-110.42649999999998</c:v>
                </c:pt>
                <c:pt idx="130019">
                  <c:v>-110.42449999999997</c:v>
                </c:pt>
                <c:pt idx="130020">
                  <c:v>-110.42249999999996</c:v>
                </c:pt>
                <c:pt idx="130021">
                  <c:v>-110.4205</c:v>
                </c:pt>
                <c:pt idx="130022">
                  <c:v>-110.41849999999999</c:v>
                </c:pt>
                <c:pt idx="130023">
                  <c:v>-110.41649999999998</c:v>
                </c:pt>
                <c:pt idx="130024">
                  <c:v>-110.41449999999998</c:v>
                </c:pt>
                <c:pt idx="130025">
                  <c:v>-110.41249999999997</c:v>
                </c:pt>
                <c:pt idx="130026">
                  <c:v>-110.41049999999996</c:v>
                </c:pt>
                <c:pt idx="130027">
                  <c:v>-110.4085</c:v>
                </c:pt>
                <c:pt idx="130028">
                  <c:v>-110.40649999999999</c:v>
                </c:pt>
                <c:pt idx="130029">
                  <c:v>-110.40449999999998</c:v>
                </c:pt>
                <c:pt idx="130030">
                  <c:v>-110.40249999999997</c:v>
                </c:pt>
                <c:pt idx="130031">
                  <c:v>-110.40049999999997</c:v>
                </c:pt>
                <c:pt idx="130032">
                  <c:v>-110.39849999999996</c:v>
                </c:pt>
                <c:pt idx="130033">
                  <c:v>-110.3965</c:v>
                </c:pt>
                <c:pt idx="130034">
                  <c:v>-110.39449999999999</c:v>
                </c:pt>
                <c:pt idx="130035">
                  <c:v>-110.39249999999998</c:v>
                </c:pt>
                <c:pt idx="130036">
                  <c:v>-110.39049999999997</c:v>
                </c:pt>
                <c:pt idx="130037">
                  <c:v>-110.38849999999996</c:v>
                </c:pt>
                <c:pt idx="130038">
                  <c:v>-110.38649999999996</c:v>
                </c:pt>
                <c:pt idx="130039">
                  <c:v>-110.3845</c:v>
                </c:pt>
                <c:pt idx="130040">
                  <c:v>-110.38249999999999</c:v>
                </c:pt>
                <c:pt idx="130041">
                  <c:v>-110.38049999999998</c:v>
                </c:pt>
                <c:pt idx="130042">
                  <c:v>-110.37849999999997</c:v>
                </c:pt>
                <c:pt idx="130043">
                  <c:v>-110.37649999999996</c:v>
                </c:pt>
                <c:pt idx="130044">
                  <c:v>-110.37449999999995</c:v>
                </c:pt>
                <c:pt idx="130045">
                  <c:v>-110.3725</c:v>
                </c:pt>
                <c:pt idx="130046">
                  <c:v>-110.37049999999999</c:v>
                </c:pt>
                <c:pt idx="130047">
                  <c:v>-110.36849999999998</c:v>
                </c:pt>
                <c:pt idx="130048">
                  <c:v>-110.36649999999997</c:v>
                </c:pt>
                <c:pt idx="130049">
                  <c:v>-110.36449999999996</c:v>
                </c:pt>
                <c:pt idx="130050">
                  <c:v>-110.36249999999995</c:v>
                </c:pt>
                <c:pt idx="130051">
                  <c:v>-110.3605</c:v>
                </c:pt>
                <c:pt idx="130052">
                  <c:v>-110.35849999999999</c:v>
                </c:pt>
                <c:pt idx="130053">
                  <c:v>-110.35649999999998</c:v>
                </c:pt>
                <c:pt idx="130054">
                  <c:v>-110.35449999999997</c:v>
                </c:pt>
                <c:pt idx="130055">
                  <c:v>-110.35249999999996</c:v>
                </c:pt>
                <c:pt idx="130056">
                  <c:v>-110.35049999999995</c:v>
                </c:pt>
                <c:pt idx="130057">
                  <c:v>-110.3485</c:v>
                </c:pt>
                <c:pt idx="130058">
                  <c:v>-110.34649999999999</c:v>
                </c:pt>
                <c:pt idx="130059">
                  <c:v>-110.34449999999998</c:v>
                </c:pt>
                <c:pt idx="130060">
                  <c:v>-110.34249999999997</c:v>
                </c:pt>
                <c:pt idx="130061">
                  <c:v>-110.34049999999996</c:v>
                </c:pt>
                <c:pt idx="130062">
                  <c:v>-110.33849999999995</c:v>
                </c:pt>
                <c:pt idx="130063">
                  <c:v>-110.3365</c:v>
                </c:pt>
                <c:pt idx="130064">
                  <c:v>-110.33449999999999</c:v>
                </c:pt>
                <c:pt idx="130065">
                  <c:v>-110.33249999999998</c:v>
                </c:pt>
                <c:pt idx="130066">
                  <c:v>-110.33049999999997</c:v>
                </c:pt>
                <c:pt idx="130067">
                  <c:v>-110.32849999999996</c:v>
                </c:pt>
                <c:pt idx="130068">
                  <c:v>-110.32649999999995</c:v>
                </c:pt>
                <c:pt idx="130069">
                  <c:v>-110.3245</c:v>
                </c:pt>
                <c:pt idx="130070">
                  <c:v>-110.32249999999999</c:v>
                </c:pt>
                <c:pt idx="130071">
                  <c:v>-110.32049999999998</c:v>
                </c:pt>
                <c:pt idx="130072">
                  <c:v>-110.31849999999997</c:v>
                </c:pt>
                <c:pt idx="130073">
                  <c:v>-110.31649999999996</c:v>
                </c:pt>
                <c:pt idx="130074">
                  <c:v>-110.31449999999995</c:v>
                </c:pt>
                <c:pt idx="130075">
                  <c:v>-110.3125</c:v>
                </c:pt>
                <c:pt idx="130076">
                  <c:v>-110.31049999999999</c:v>
                </c:pt>
                <c:pt idx="130077">
                  <c:v>-110.30849999999998</c:v>
                </c:pt>
                <c:pt idx="130078">
                  <c:v>-110.30649999999997</c:v>
                </c:pt>
                <c:pt idx="130079">
                  <c:v>-110.30449999999996</c:v>
                </c:pt>
                <c:pt idx="130080">
                  <c:v>-110.30249999999995</c:v>
                </c:pt>
                <c:pt idx="130081">
                  <c:v>-110.3005</c:v>
                </c:pt>
                <c:pt idx="130082">
                  <c:v>-110.29849999999999</c:v>
                </c:pt>
                <c:pt idx="130083">
                  <c:v>-110.29649999999998</c:v>
                </c:pt>
                <c:pt idx="130084">
                  <c:v>-110.29449999999997</c:v>
                </c:pt>
                <c:pt idx="130085">
                  <c:v>-110.29249999999996</c:v>
                </c:pt>
                <c:pt idx="130086">
                  <c:v>-110.29049999999995</c:v>
                </c:pt>
                <c:pt idx="130087">
                  <c:v>-110.2885</c:v>
                </c:pt>
                <c:pt idx="130088">
                  <c:v>-110.28649999999999</c:v>
                </c:pt>
                <c:pt idx="130089">
                  <c:v>-110.28449999999998</c:v>
                </c:pt>
                <c:pt idx="130090">
                  <c:v>-110.28249999999997</c:v>
                </c:pt>
                <c:pt idx="130091">
                  <c:v>-110.28049999999996</c:v>
                </c:pt>
                <c:pt idx="130092">
                  <c:v>-110.27849999999995</c:v>
                </c:pt>
                <c:pt idx="130093">
                  <c:v>-110.2765</c:v>
                </c:pt>
                <c:pt idx="130094">
                  <c:v>-110.27449999999999</c:v>
                </c:pt>
                <c:pt idx="130095">
                  <c:v>-110.27249999999998</c:v>
                </c:pt>
                <c:pt idx="130096">
                  <c:v>-110.27049999999997</c:v>
                </c:pt>
                <c:pt idx="130097">
                  <c:v>-110.26849999999996</c:v>
                </c:pt>
                <c:pt idx="130098">
                  <c:v>-110.26649999999995</c:v>
                </c:pt>
                <c:pt idx="130099">
                  <c:v>-110.2645</c:v>
                </c:pt>
                <c:pt idx="130100">
                  <c:v>-110.26249999999999</c:v>
                </c:pt>
                <c:pt idx="130101">
                  <c:v>-110.26049999999998</c:v>
                </c:pt>
                <c:pt idx="130102">
                  <c:v>-110.25849999999997</c:v>
                </c:pt>
                <c:pt idx="130103">
                  <c:v>-110.25649999999996</c:v>
                </c:pt>
                <c:pt idx="130104">
                  <c:v>-110.25449999999995</c:v>
                </c:pt>
                <c:pt idx="130105">
                  <c:v>-110.2525</c:v>
                </c:pt>
                <c:pt idx="130106">
                  <c:v>-110.25049999999999</c:v>
                </c:pt>
                <c:pt idx="130107">
                  <c:v>-110.24849999999998</c:v>
                </c:pt>
                <c:pt idx="130108">
                  <c:v>-110.24649999999997</c:v>
                </c:pt>
                <c:pt idx="130109">
                  <c:v>-110.24449999999996</c:v>
                </c:pt>
                <c:pt idx="130110">
                  <c:v>-110.24249999999995</c:v>
                </c:pt>
                <c:pt idx="130111">
                  <c:v>-110.2405</c:v>
                </c:pt>
                <c:pt idx="130112">
                  <c:v>-110.23849999999999</c:v>
                </c:pt>
                <c:pt idx="130113">
                  <c:v>-110.23649999999998</c:v>
                </c:pt>
                <c:pt idx="130114">
                  <c:v>-110.23449999999997</c:v>
                </c:pt>
                <c:pt idx="130115">
                  <c:v>-110.23249999999996</c:v>
                </c:pt>
                <c:pt idx="130116">
                  <c:v>-110.23049999999995</c:v>
                </c:pt>
                <c:pt idx="130117">
                  <c:v>-110.2285</c:v>
                </c:pt>
                <c:pt idx="130118">
                  <c:v>-110.22649999999999</c:v>
                </c:pt>
                <c:pt idx="130119">
                  <c:v>-110.22449999999998</c:v>
                </c:pt>
                <c:pt idx="130120">
                  <c:v>-110.22249999999997</c:v>
                </c:pt>
                <c:pt idx="130121">
                  <c:v>-110.22049999999996</c:v>
                </c:pt>
                <c:pt idx="130122">
                  <c:v>-110.21849999999995</c:v>
                </c:pt>
                <c:pt idx="130123">
                  <c:v>-110.2165</c:v>
                </c:pt>
                <c:pt idx="130124">
                  <c:v>-110.21449999999999</c:v>
                </c:pt>
                <c:pt idx="130125">
                  <c:v>-110.21249999999998</c:v>
                </c:pt>
                <c:pt idx="130126">
                  <c:v>-110.21049999999997</c:v>
                </c:pt>
                <c:pt idx="130127">
                  <c:v>-110.20849999999996</c:v>
                </c:pt>
                <c:pt idx="130128">
                  <c:v>-110.20650000000001</c:v>
                </c:pt>
                <c:pt idx="130129">
                  <c:v>-110.2045</c:v>
                </c:pt>
                <c:pt idx="130130">
                  <c:v>-110.20249999999999</c:v>
                </c:pt>
                <c:pt idx="130131">
                  <c:v>-110.20049999999998</c:v>
                </c:pt>
                <c:pt idx="130132">
                  <c:v>-110.19849999999997</c:v>
                </c:pt>
                <c:pt idx="130133">
                  <c:v>-110.19649999999996</c:v>
                </c:pt>
                <c:pt idx="130134">
                  <c:v>-110.19450000000001</c:v>
                </c:pt>
                <c:pt idx="130135">
                  <c:v>-110.1925</c:v>
                </c:pt>
                <c:pt idx="130136">
                  <c:v>-110.19049999999999</c:v>
                </c:pt>
                <c:pt idx="130137">
                  <c:v>-110.18849999999998</c:v>
                </c:pt>
                <c:pt idx="130138">
                  <c:v>-110.18649999999997</c:v>
                </c:pt>
                <c:pt idx="130139">
                  <c:v>-110.18449999999996</c:v>
                </c:pt>
                <c:pt idx="130140">
                  <c:v>-110.1825</c:v>
                </c:pt>
                <c:pt idx="130141">
                  <c:v>-110.18049999999999</c:v>
                </c:pt>
                <c:pt idx="130142">
                  <c:v>-110.17849999999999</c:v>
                </c:pt>
                <c:pt idx="130143">
                  <c:v>-110.17649999999998</c:v>
                </c:pt>
                <c:pt idx="130144">
                  <c:v>-110.17449999999997</c:v>
                </c:pt>
                <c:pt idx="130145">
                  <c:v>-110.17249999999996</c:v>
                </c:pt>
                <c:pt idx="130146">
                  <c:v>-110.1705</c:v>
                </c:pt>
                <c:pt idx="130147">
                  <c:v>-110.16849999999999</c:v>
                </c:pt>
                <c:pt idx="130148">
                  <c:v>-110.16649999999998</c:v>
                </c:pt>
                <c:pt idx="130149">
                  <c:v>-110.16449999999998</c:v>
                </c:pt>
                <c:pt idx="130150">
                  <c:v>-110.16249999999997</c:v>
                </c:pt>
                <c:pt idx="130151">
                  <c:v>-110.16049999999996</c:v>
                </c:pt>
                <c:pt idx="130152">
                  <c:v>-110.1585</c:v>
                </c:pt>
                <c:pt idx="130153">
                  <c:v>-110.15649999999999</c:v>
                </c:pt>
                <c:pt idx="130154">
                  <c:v>-110.15449999999998</c:v>
                </c:pt>
                <c:pt idx="130155">
                  <c:v>-110.15249999999997</c:v>
                </c:pt>
                <c:pt idx="130156">
                  <c:v>-110.15049999999997</c:v>
                </c:pt>
                <c:pt idx="130157">
                  <c:v>-110.14849999999996</c:v>
                </c:pt>
                <c:pt idx="130158">
                  <c:v>-110.1465</c:v>
                </c:pt>
                <c:pt idx="130159">
                  <c:v>-110.14449999999999</c:v>
                </c:pt>
                <c:pt idx="130160">
                  <c:v>-110.14249999999998</c:v>
                </c:pt>
                <c:pt idx="130161">
                  <c:v>-110.14049999999997</c:v>
                </c:pt>
                <c:pt idx="130162">
                  <c:v>-110.13849999999996</c:v>
                </c:pt>
                <c:pt idx="130163">
                  <c:v>-110.13649999999996</c:v>
                </c:pt>
                <c:pt idx="130164">
                  <c:v>-110.1345</c:v>
                </c:pt>
                <c:pt idx="130165">
                  <c:v>-110.13249999999999</c:v>
                </c:pt>
                <c:pt idx="130166">
                  <c:v>-110.13049999999998</c:v>
                </c:pt>
                <c:pt idx="130167">
                  <c:v>-110.12849999999997</c:v>
                </c:pt>
                <c:pt idx="130168">
                  <c:v>-110.12649999999996</c:v>
                </c:pt>
                <c:pt idx="130169">
                  <c:v>-110.12449999999995</c:v>
                </c:pt>
                <c:pt idx="130170">
                  <c:v>-110.1225</c:v>
                </c:pt>
                <c:pt idx="130171">
                  <c:v>-110.12049999999999</c:v>
                </c:pt>
                <c:pt idx="130172">
                  <c:v>-110.11849999999998</c:v>
                </c:pt>
                <c:pt idx="130173">
                  <c:v>-110.11649999999997</c:v>
                </c:pt>
                <c:pt idx="130174">
                  <c:v>-110.11449999999996</c:v>
                </c:pt>
                <c:pt idx="130175">
                  <c:v>-110.11249999999995</c:v>
                </c:pt>
                <c:pt idx="130176">
                  <c:v>-110.1105</c:v>
                </c:pt>
                <c:pt idx="130177">
                  <c:v>-110.10849999999999</c:v>
                </c:pt>
                <c:pt idx="130178">
                  <c:v>-110.10649999999998</c:v>
                </c:pt>
                <c:pt idx="130179">
                  <c:v>-110.10449999999997</c:v>
                </c:pt>
                <c:pt idx="130180">
                  <c:v>-110.10249999999996</c:v>
                </c:pt>
                <c:pt idx="130181">
                  <c:v>-110.10049999999995</c:v>
                </c:pt>
                <c:pt idx="130182">
                  <c:v>-110.0985</c:v>
                </c:pt>
                <c:pt idx="130183">
                  <c:v>-110.09649999999999</c:v>
                </c:pt>
                <c:pt idx="130184">
                  <c:v>-110.09449999999998</c:v>
                </c:pt>
                <c:pt idx="130185">
                  <c:v>-110.09249999999997</c:v>
                </c:pt>
                <c:pt idx="130186">
                  <c:v>-110.09049999999996</c:v>
                </c:pt>
                <c:pt idx="130187">
                  <c:v>-110.08849999999995</c:v>
                </c:pt>
                <c:pt idx="130188">
                  <c:v>-110.0865</c:v>
                </c:pt>
                <c:pt idx="130189">
                  <c:v>-110.08449999999999</c:v>
                </c:pt>
                <c:pt idx="130190">
                  <c:v>-110.08249999999998</c:v>
                </c:pt>
                <c:pt idx="130191">
                  <c:v>-110.08049999999997</c:v>
                </c:pt>
                <c:pt idx="130192">
                  <c:v>-110.07849999999996</c:v>
                </c:pt>
                <c:pt idx="130193">
                  <c:v>-110.07649999999995</c:v>
                </c:pt>
                <c:pt idx="130194">
                  <c:v>-110.0745</c:v>
                </c:pt>
                <c:pt idx="130195">
                  <c:v>-110.07249999999999</c:v>
                </c:pt>
                <c:pt idx="130196">
                  <c:v>-110.07049999999998</c:v>
                </c:pt>
                <c:pt idx="130197">
                  <c:v>-110.06849999999997</c:v>
                </c:pt>
                <c:pt idx="130198">
                  <c:v>-110.06649999999996</c:v>
                </c:pt>
                <c:pt idx="130199">
                  <c:v>-110.06449999999995</c:v>
                </c:pt>
                <c:pt idx="130200">
                  <c:v>-110.0625</c:v>
                </c:pt>
                <c:pt idx="130201">
                  <c:v>-110.06049999999999</c:v>
                </c:pt>
                <c:pt idx="130202">
                  <c:v>-110.05849999999998</c:v>
                </c:pt>
                <c:pt idx="130203">
                  <c:v>-110.05649999999997</c:v>
                </c:pt>
                <c:pt idx="130204">
                  <c:v>-110.05449999999996</c:v>
                </c:pt>
                <c:pt idx="130205">
                  <c:v>-110.05249999999995</c:v>
                </c:pt>
                <c:pt idx="130206">
                  <c:v>-110.0505</c:v>
                </c:pt>
                <c:pt idx="130207">
                  <c:v>-110.04849999999999</c:v>
                </c:pt>
                <c:pt idx="130208">
                  <c:v>-110.04649999999998</c:v>
                </c:pt>
                <c:pt idx="130209">
                  <c:v>-110.04449999999997</c:v>
                </c:pt>
                <c:pt idx="130210">
                  <c:v>-110.04249999999996</c:v>
                </c:pt>
                <c:pt idx="130211">
                  <c:v>-110.04049999999995</c:v>
                </c:pt>
                <c:pt idx="130212">
                  <c:v>-110.0385</c:v>
                </c:pt>
                <c:pt idx="130213">
                  <c:v>-110.03649999999999</c:v>
                </c:pt>
                <c:pt idx="130214">
                  <c:v>-110.03449999999998</c:v>
                </c:pt>
                <c:pt idx="130215">
                  <c:v>-110.03249999999997</c:v>
                </c:pt>
                <c:pt idx="130216">
                  <c:v>-110.03049999999996</c:v>
                </c:pt>
                <c:pt idx="130217">
                  <c:v>-110.02849999999995</c:v>
                </c:pt>
                <c:pt idx="130218">
                  <c:v>-110.0265</c:v>
                </c:pt>
                <c:pt idx="130219">
                  <c:v>-110.02449999999999</c:v>
                </c:pt>
                <c:pt idx="130220">
                  <c:v>-110.02249999999998</c:v>
                </c:pt>
                <c:pt idx="130221">
                  <c:v>-110.02049999999997</c:v>
                </c:pt>
                <c:pt idx="130222">
                  <c:v>-110.01849999999996</c:v>
                </c:pt>
                <c:pt idx="130223">
                  <c:v>-110.01649999999995</c:v>
                </c:pt>
                <c:pt idx="130224">
                  <c:v>-110.0145</c:v>
                </c:pt>
                <c:pt idx="130225">
                  <c:v>-110.01249999999999</c:v>
                </c:pt>
                <c:pt idx="130226">
                  <c:v>-110.01049999999998</c:v>
                </c:pt>
                <c:pt idx="130227">
                  <c:v>-110.00849999999997</c:v>
                </c:pt>
                <c:pt idx="130228">
                  <c:v>-110.00649999999996</c:v>
                </c:pt>
                <c:pt idx="130229">
                  <c:v>-110.00449999999995</c:v>
                </c:pt>
                <c:pt idx="130230">
                  <c:v>-110.0025</c:v>
                </c:pt>
                <c:pt idx="130231">
                  <c:v>-110.00049999999999</c:v>
                </c:pt>
                <c:pt idx="130232">
                  <c:v>-109.99849999999998</c:v>
                </c:pt>
                <c:pt idx="130233">
                  <c:v>-109.99649999999997</c:v>
                </c:pt>
                <c:pt idx="130234">
                  <c:v>-109.99449999999996</c:v>
                </c:pt>
                <c:pt idx="130235">
                  <c:v>-109.99249999999995</c:v>
                </c:pt>
                <c:pt idx="130236">
                  <c:v>-109.9905</c:v>
                </c:pt>
                <c:pt idx="130237">
                  <c:v>-109.98849999999999</c:v>
                </c:pt>
                <c:pt idx="130238">
                  <c:v>-109.98649999999998</c:v>
                </c:pt>
                <c:pt idx="130239">
                  <c:v>-109.98449999999997</c:v>
                </c:pt>
                <c:pt idx="130240">
                  <c:v>-109.98249999999996</c:v>
                </c:pt>
                <c:pt idx="130241">
                  <c:v>-109.98049999999995</c:v>
                </c:pt>
                <c:pt idx="130242">
                  <c:v>-109.9785</c:v>
                </c:pt>
                <c:pt idx="130243">
                  <c:v>-109.97649999999999</c:v>
                </c:pt>
                <c:pt idx="130244">
                  <c:v>-109.97449999999998</c:v>
                </c:pt>
                <c:pt idx="130245">
                  <c:v>-109.97249999999997</c:v>
                </c:pt>
                <c:pt idx="130246">
                  <c:v>-109.97049999999996</c:v>
                </c:pt>
                <c:pt idx="130247">
                  <c:v>-109.96849999999995</c:v>
                </c:pt>
                <c:pt idx="130248">
                  <c:v>-109.9665</c:v>
                </c:pt>
                <c:pt idx="130249">
                  <c:v>-109.96449999999999</c:v>
                </c:pt>
                <c:pt idx="130250">
                  <c:v>-109.96249999999998</c:v>
                </c:pt>
                <c:pt idx="130251">
                  <c:v>-109.96049999999997</c:v>
                </c:pt>
                <c:pt idx="130252">
                  <c:v>-109.95849999999996</c:v>
                </c:pt>
                <c:pt idx="130253">
                  <c:v>-109.95650000000001</c:v>
                </c:pt>
                <c:pt idx="130254">
                  <c:v>-109.9545</c:v>
                </c:pt>
                <c:pt idx="130255">
                  <c:v>-109.95249999999999</c:v>
                </c:pt>
                <c:pt idx="130256">
                  <c:v>-109.95049999999998</c:v>
                </c:pt>
                <c:pt idx="130257">
                  <c:v>-109.94849999999997</c:v>
                </c:pt>
                <c:pt idx="130258">
                  <c:v>-109.94649999999996</c:v>
                </c:pt>
                <c:pt idx="130259">
                  <c:v>-109.94450000000001</c:v>
                </c:pt>
                <c:pt idx="130260">
                  <c:v>-109.9425</c:v>
                </c:pt>
                <c:pt idx="130261">
                  <c:v>-109.94049999999999</c:v>
                </c:pt>
                <c:pt idx="130262">
                  <c:v>-109.93849999999998</c:v>
                </c:pt>
                <c:pt idx="130263">
                  <c:v>-109.93649999999997</c:v>
                </c:pt>
                <c:pt idx="130264">
                  <c:v>-109.93449999999996</c:v>
                </c:pt>
                <c:pt idx="130265">
                  <c:v>-109.9325</c:v>
                </c:pt>
                <c:pt idx="130266">
                  <c:v>-109.93049999999999</c:v>
                </c:pt>
                <c:pt idx="130267">
                  <c:v>-109.92849999999999</c:v>
                </c:pt>
                <c:pt idx="130268">
                  <c:v>-109.92649999999998</c:v>
                </c:pt>
                <c:pt idx="130269">
                  <c:v>-109.92449999999997</c:v>
                </c:pt>
                <c:pt idx="130270">
                  <c:v>-109.92249999999996</c:v>
                </c:pt>
                <c:pt idx="130271">
                  <c:v>-109.9205</c:v>
                </c:pt>
                <c:pt idx="130272">
                  <c:v>-109.91849999999999</c:v>
                </c:pt>
                <c:pt idx="130273">
                  <c:v>-109.91649999999998</c:v>
                </c:pt>
                <c:pt idx="130274">
                  <c:v>-109.91449999999998</c:v>
                </c:pt>
                <c:pt idx="130275">
                  <c:v>-109.91249999999997</c:v>
                </c:pt>
                <c:pt idx="130276">
                  <c:v>-109.91049999999996</c:v>
                </c:pt>
                <c:pt idx="130277">
                  <c:v>-109.9085</c:v>
                </c:pt>
                <c:pt idx="130278">
                  <c:v>-109.90649999999999</c:v>
                </c:pt>
                <c:pt idx="130279">
                  <c:v>-109.90449999999998</c:v>
                </c:pt>
                <c:pt idx="130280">
                  <c:v>-109.90249999999997</c:v>
                </c:pt>
                <c:pt idx="130281">
                  <c:v>-109.90049999999997</c:v>
                </c:pt>
                <c:pt idx="130282">
                  <c:v>-109.89849999999996</c:v>
                </c:pt>
                <c:pt idx="130283">
                  <c:v>-109.8965</c:v>
                </c:pt>
                <c:pt idx="130284">
                  <c:v>-109.89449999999999</c:v>
                </c:pt>
                <c:pt idx="130285">
                  <c:v>-109.89249999999998</c:v>
                </c:pt>
                <c:pt idx="130286">
                  <c:v>-109.89049999999997</c:v>
                </c:pt>
                <c:pt idx="130287">
                  <c:v>-109.88849999999996</c:v>
                </c:pt>
                <c:pt idx="130288">
                  <c:v>-109.88649999999996</c:v>
                </c:pt>
                <c:pt idx="130289">
                  <c:v>-109.8845</c:v>
                </c:pt>
                <c:pt idx="130290">
                  <c:v>-109.88249999999999</c:v>
                </c:pt>
                <c:pt idx="130291">
                  <c:v>-109.88049999999998</c:v>
                </c:pt>
                <c:pt idx="130292">
                  <c:v>-109.87849999999997</c:v>
                </c:pt>
                <c:pt idx="130293">
                  <c:v>-109.87649999999996</c:v>
                </c:pt>
                <c:pt idx="130294">
                  <c:v>-109.87449999999995</c:v>
                </c:pt>
                <c:pt idx="130295">
                  <c:v>-109.8725</c:v>
                </c:pt>
                <c:pt idx="130296">
                  <c:v>-109.87049999999999</c:v>
                </c:pt>
                <c:pt idx="130297">
                  <c:v>-109.86849999999998</c:v>
                </c:pt>
                <c:pt idx="130298">
                  <c:v>-109.86649999999997</c:v>
                </c:pt>
                <c:pt idx="130299">
                  <c:v>-109.86449999999996</c:v>
                </c:pt>
                <c:pt idx="130300">
                  <c:v>-109.86249999999995</c:v>
                </c:pt>
                <c:pt idx="130301">
                  <c:v>-109.8605</c:v>
                </c:pt>
                <c:pt idx="130302">
                  <c:v>-109.85849999999999</c:v>
                </c:pt>
                <c:pt idx="130303">
                  <c:v>-109.85649999999998</c:v>
                </c:pt>
                <c:pt idx="130304">
                  <c:v>-109.85449999999997</c:v>
                </c:pt>
                <c:pt idx="130305">
                  <c:v>-109.85249999999996</c:v>
                </c:pt>
                <c:pt idx="130306">
                  <c:v>-109.85049999999995</c:v>
                </c:pt>
                <c:pt idx="130307">
                  <c:v>-109.8485</c:v>
                </c:pt>
                <c:pt idx="130308">
                  <c:v>-109.84649999999999</c:v>
                </c:pt>
                <c:pt idx="130309">
                  <c:v>-109.84449999999998</c:v>
                </c:pt>
                <c:pt idx="130310">
                  <c:v>-109.84249999999997</c:v>
                </c:pt>
                <c:pt idx="130311">
                  <c:v>-109.84049999999996</c:v>
                </c:pt>
                <c:pt idx="130312">
                  <c:v>-109.83849999999995</c:v>
                </c:pt>
                <c:pt idx="130313">
                  <c:v>-109.8365</c:v>
                </c:pt>
                <c:pt idx="130314">
                  <c:v>-109.83449999999999</c:v>
                </c:pt>
                <c:pt idx="130315">
                  <c:v>-109.83249999999998</c:v>
                </c:pt>
                <c:pt idx="130316">
                  <c:v>-109.83049999999997</c:v>
                </c:pt>
                <c:pt idx="130317">
                  <c:v>-109.82849999999996</c:v>
                </c:pt>
                <c:pt idx="130318">
                  <c:v>-109.82649999999995</c:v>
                </c:pt>
                <c:pt idx="130319">
                  <c:v>-109.8245</c:v>
                </c:pt>
                <c:pt idx="130320">
                  <c:v>-109.82249999999999</c:v>
                </c:pt>
                <c:pt idx="130321">
                  <c:v>-109.82049999999998</c:v>
                </c:pt>
                <c:pt idx="130322">
                  <c:v>-109.81849999999997</c:v>
                </c:pt>
                <c:pt idx="130323">
                  <c:v>-109.81649999999996</c:v>
                </c:pt>
                <c:pt idx="130324">
                  <c:v>-109.81449999999995</c:v>
                </c:pt>
                <c:pt idx="130325">
                  <c:v>-109.8125</c:v>
                </c:pt>
                <c:pt idx="130326">
                  <c:v>-109.81049999999999</c:v>
                </c:pt>
                <c:pt idx="130327">
                  <c:v>-109.80849999999998</c:v>
                </c:pt>
                <c:pt idx="130328">
                  <c:v>-109.80649999999997</c:v>
                </c:pt>
                <c:pt idx="130329">
                  <c:v>-109.80449999999996</c:v>
                </c:pt>
                <c:pt idx="130330">
                  <c:v>-109.80249999999995</c:v>
                </c:pt>
                <c:pt idx="130331">
                  <c:v>-109.8005</c:v>
                </c:pt>
                <c:pt idx="130332">
                  <c:v>-109.79849999999999</c:v>
                </c:pt>
                <c:pt idx="130333">
                  <c:v>-109.79649999999998</c:v>
                </c:pt>
                <c:pt idx="130334">
                  <c:v>-109.79449999999997</c:v>
                </c:pt>
                <c:pt idx="130335">
                  <c:v>-109.79249999999996</c:v>
                </c:pt>
                <c:pt idx="130336">
                  <c:v>-109.79049999999995</c:v>
                </c:pt>
                <c:pt idx="130337">
                  <c:v>-109.7885</c:v>
                </c:pt>
                <c:pt idx="130338">
                  <c:v>-109.78649999999999</c:v>
                </c:pt>
                <c:pt idx="130339">
                  <c:v>-109.78449999999998</c:v>
                </c:pt>
                <c:pt idx="130340">
                  <c:v>-109.78249999999997</c:v>
                </c:pt>
                <c:pt idx="130341">
                  <c:v>-109.78049999999996</c:v>
                </c:pt>
                <c:pt idx="130342">
                  <c:v>-109.77849999999995</c:v>
                </c:pt>
                <c:pt idx="130343">
                  <c:v>-109.7765</c:v>
                </c:pt>
                <c:pt idx="130344">
                  <c:v>-109.77449999999999</c:v>
                </c:pt>
                <c:pt idx="130345">
                  <c:v>-109.77249999999998</c:v>
                </c:pt>
                <c:pt idx="130346">
                  <c:v>-109.77049999999997</c:v>
                </c:pt>
                <c:pt idx="130347">
                  <c:v>-109.76849999999996</c:v>
                </c:pt>
                <c:pt idx="130348">
                  <c:v>-109.76649999999995</c:v>
                </c:pt>
                <c:pt idx="130349">
                  <c:v>-109.7645</c:v>
                </c:pt>
                <c:pt idx="130350">
                  <c:v>-109.76249999999999</c:v>
                </c:pt>
                <c:pt idx="130351">
                  <c:v>-109.76049999999998</c:v>
                </c:pt>
                <c:pt idx="130352">
                  <c:v>-109.75849999999997</c:v>
                </c:pt>
                <c:pt idx="130353">
                  <c:v>-109.75649999999996</c:v>
                </c:pt>
                <c:pt idx="130354">
                  <c:v>-109.75449999999995</c:v>
                </c:pt>
                <c:pt idx="130355">
                  <c:v>-109.7525</c:v>
                </c:pt>
                <c:pt idx="130356">
                  <c:v>-109.75049999999999</c:v>
                </c:pt>
                <c:pt idx="130357">
                  <c:v>-109.74849999999998</c:v>
                </c:pt>
                <c:pt idx="130358">
                  <c:v>-109.74649999999997</c:v>
                </c:pt>
                <c:pt idx="130359">
                  <c:v>-109.74449999999996</c:v>
                </c:pt>
                <c:pt idx="130360">
                  <c:v>-109.74249999999995</c:v>
                </c:pt>
                <c:pt idx="130361">
                  <c:v>-109.7405</c:v>
                </c:pt>
                <c:pt idx="130362">
                  <c:v>-109.73849999999999</c:v>
                </c:pt>
                <c:pt idx="130363">
                  <c:v>-109.73649999999998</c:v>
                </c:pt>
                <c:pt idx="130364">
                  <c:v>-109.73449999999997</c:v>
                </c:pt>
                <c:pt idx="130365">
                  <c:v>-109.73249999999996</c:v>
                </c:pt>
                <c:pt idx="130366">
                  <c:v>-109.73049999999995</c:v>
                </c:pt>
                <c:pt idx="130367">
                  <c:v>-109.7285</c:v>
                </c:pt>
                <c:pt idx="130368">
                  <c:v>-109.72649999999999</c:v>
                </c:pt>
                <c:pt idx="130369">
                  <c:v>-109.72449999999998</c:v>
                </c:pt>
                <c:pt idx="130370">
                  <c:v>-109.72249999999997</c:v>
                </c:pt>
                <c:pt idx="130371">
                  <c:v>-109.72049999999996</c:v>
                </c:pt>
                <c:pt idx="130372">
                  <c:v>-109.71849999999995</c:v>
                </c:pt>
                <c:pt idx="130373">
                  <c:v>-109.7165</c:v>
                </c:pt>
                <c:pt idx="130374">
                  <c:v>-109.71449999999999</c:v>
                </c:pt>
                <c:pt idx="130375">
                  <c:v>-109.71249999999998</c:v>
                </c:pt>
                <c:pt idx="130376">
                  <c:v>-109.71049999999997</c:v>
                </c:pt>
                <c:pt idx="130377">
                  <c:v>-109.70849999999996</c:v>
                </c:pt>
                <c:pt idx="130378">
                  <c:v>-109.70650000000001</c:v>
                </c:pt>
                <c:pt idx="130379">
                  <c:v>-109.7045</c:v>
                </c:pt>
                <c:pt idx="130380">
                  <c:v>-109.70249999999999</c:v>
                </c:pt>
                <c:pt idx="130381">
                  <c:v>-109.70049999999998</c:v>
                </c:pt>
                <c:pt idx="130382">
                  <c:v>-109.69849999999997</c:v>
                </c:pt>
                <c:pt idx="130383">
                  <c:v>-109.69649999999996</c:v>
                </c:pt>
                <c:pt idx="130384">
                  <c:v>-109.69450000000001</c:v>
                </c:pt>
                <c:pt idx="130385">
                  <c:v>-109.6925</c:v>
                </c:pt>
                <c:pt idx="130386">
                  <c:v>-109.69049999999999</c:v>
                </c:pt>
                <c:pt idx="130387">
                  <c:v>-109.68849999999998</c:v>
                </c:pt>
                <c:pt idx="130388">
                  <c:v>-109.68649999999997</c:v>
                </c:pt>
                <c:pt idx="130389">
                  <c:v>-109.68449999999996</c:v>
                </c:pt>
                <c:pt idx="130390">
                  <c:v>-109.6825</c:v>
                </c:pt>
                <c:pt idx="130391">
                  <c:v>-109.68049999999999</c:v>
                </c:pt>
                <c:pt idx="130392">
                  <c:v>-109.67849999999999</c:v>
                </c:pt>
                <c:pt idx="130393">
                  <c:v>-109.67649999999998</c:v>
                </c:pt>
                <c:pt idx="130394">
                  <c:v>-109.67449999999997</c:v>
                </c:pt>
                <c:pt idx="130395">
                  <c:v>-109.67249999999996</c:v>
                </c:pt>
                <c:pt idx="130396">
                  <c:v>-109.6705</c:v>
                </c:pt>
                <c:pt idx="130397">
                  <c:v>-109.66849999999999</c:v>
                </c:pt>
                <c:pt idx="130398">
                  <c:v>-109.66649999999998</c:v>
                </c:pt>
                <c:pt idx="130399">
                  <c:v>-109.66449999999998</c:v>
                </c:pt>
                <c:pt idx="130400">
                  <c:v>-109.66249999999997</c:v>
                </c:pt>
                <c:pt idx="130401">
                  <c:v>-109.66049999999996</c:v>
                </c:pt>
                <c:pt idx="130402">
                  <c:v>-109.6585</c:v>
                </c:pt>
                <c:pt idx="130403">
                  <c:v>-109.65649999999999</c:v>
                </c:pt>
                <c:pt idx="130404">
                  <c:v>-109.65449999999998</c:v>
                </c:pt>
                <c:pt idx="130405">
                  <c:v>-109.65249999999997</c:v>
                </c:pt>
                <c:pt idx="130406">
                  <c:v>-109.65049999999997</c:v>
                </c:pt>
                <c:pt idx="130407">
                  <c:v>-109.64849999999996</c:v>
                </c:pt>
                <c:pt idx="130408">
                  <c:v>-109.6465</c:v>
                </c:pt>
                <c:pt idx="130409">
                  <c:v>-109.64449999999999</c:v>
                </c:pt>
                <c:pt idx="130410">
                  <c:v>-109.64249999999998</c:v>
                </c:pt>
                <c:pt idx="130411">
                  <c:v>-109.64049999999997</c:v>
                </c:pt>
                <c:pt idx="130412">
                  <c:v>-109.63849999999996</c:v>
                </c:pt>
                <c:pt idx="130413">
                  <c:v>-109.63649999999996</c:v>
                </c:pt>
                <c:pt idx="130414">
                  <c:v>-109.6345</c:v>
                </c:pt>
                <c:pt idx="130415">
                  <c:v>-109.63249999999999</c:v>
                </c:pt>
                <c:pt idx="130416">
                  <c:v>-109.63049999999998</c:v>
                </c:pt>
                <c:pt idx="130417">
                  <c:v>-109.62849999999997</c:v>
                </c:pt>
                <c:pt idx="130418">
                  <c:v>-109.62649999999996</c:v>
                </c:pt>
                <c:pt idx="130419">
                  <c:v>-109.62449999999995</c:v>
                </c:pt>
                <c:pt idx="130420">
                  <c:v>-109.6225</c:v>
                </c:pt>
                <c:pt idx="130421">
                  <c:v>-109.62049999999999</c:v>
                </c:pt>
                <c:pt idx="130422">
                  <c:v>-109.61849999999998</c:v>
                </c:pt>
                <c:pt idx="130423">
                  <c:v>-109.61649999999997</c:v>
                </c:pt>
                <c:pt idx="130424">
                  <c:v>-109.61449999999996</c:v>
                </c:pt>
                <c:pt idx="130425">
                  <c:v>-109.61249999999995</c:v>
                </c:pt>
                <c:pt idx="130426">
                  <c:v>-109.6105</c:v>
                </c:pt>
                <c:pt idx="130427">
                  <c:v>-109.60849999999999</c:v>
                </c:pt>
                <c:pt idx="130428">
                  <c:v>-109.60649999999998</c:v>
                </c:pt>
                <c:pt idx="130429">
                  <c:v>-109.60449999999997</c:v>
                </c:pt>
                <c:pt idx="130430">
                  <c:v>-109.60249999999996</c:v>
                </c:pt>
                <c:pt idx="130431">
                  <c:v>-109.60049999999995</c:v>
                </c:pt>
                <c:pt idx="130432">
                  <c:v>-109.5985</c:v>
                </c:pt>
                <c:pt idx="130433">
                  <c:v>-109.59649999999999</c:v>
                </c:pt>
                <c:pt idx="130434">
                  <c:v>-109.59449999999998</c:v>
                </c:pt>
                <c:pt idx="130435">
                  <c:v>-109.59249999999997</c:v>
                </c:pt>
                <c:pt idx="130436">
                  <c:v>-109.59049999999996</c:v>
                </c:pt>
                <c:pt idx="130437">
                  <c:v>-109.58849999999995</c:v>
                </c:pt>
                <c:pt idx="130438">
                  <c:v>-109.5865</c:v>
                </c:pt>
                <c:pt idx="130439">
                  <c:v>-109.58449999999999</c:v>
                </c:pt>
                <c:pt idx="130440">
                  <c:v>-109.58249999999998</c:v>
                </c:pt>
                <c:pt idx="130441">
                  <c:v>-109.58049999999997</c:v>
                </c:pt>
                <c:pt idx="130442">
                  <c:v>-109.57849999999996</c:v>
                </c:pt>
                <c:pt idx="130443">
                  <c:v>-109.57649999999995</c:v>
                </c:pt>
                <c:pt idx="130444">
                  <c:v>-109.5745</c:v>
                </c:pt>
                <c:pt idx="130445">
                  <c:v>-109.57249999999999</c:v>
                </c:pt>
                <c:pt idx="130446">
                  <c:v>-109.57049999999998</c:v>
                </c:pt>
                <c:pt idx="130447">
                  <c:v>-109.56849999999997</c:v>
                </c:pt>
                <c:pt idx="130448">
                  <c:v>-109.56649999999996</c:v>
                </c:pt>
                <c:pt idx="130449">
                  <c:v>-109.56449999999995</c:v>
                </c:pt>
                <c:pt idx="130450">
                  <c:v>-109.5625</c:v>
                </c:pt>
                <c:pt idx="130451">
                  <c:v>-109.56049999999999</c:v>
                </c:pt>
                <c:pt idx="130452">
                  <c:v>-109.55849999999998</c:v>
                </c:pt>
                <c:pt idx="130453">
                  <c:v>-109.55649999999997</c:v>
                </c:pt>
                <c:pt idx="130454">
                  <c:v>-109.55449999999996</c:v>
                </c:pt>
                <c:pt idx="130455">
                  <c:v>-109.55249999999995</c:v>
                </c:pt>
                <c:pt idx="130456">
                  <c:v>-109.5505</c:v>
                </c:pt>
                <c:pt idx="130457">
                  <c:v>-109.54849999999999</c:v>
                </c:pt>
                <c:pt idx="130458">
                  <c:v>-109.54649999999998</c:v>
                </c:pt>
                <c:pt idx="130459">
                  <c:v>-109.54449999999997</c:v>
                </c:pt>
                <c:pt idx="130460">
                  <c:v>-109.54249999999996</c:v>
                </c:pt>
                <c:pt idx="130461">
                  <c:v>-109.54049999999995</c:v>
                </c:pt>
                <c:pt idx="130462">
                  <c:v>-109.5385</c:v>
                </c:pt>
                <c:pt idx="130463">
                  <c:v>-109.53649999999999</c:v>
                </c:pt>
                <c:pt idx="130464">
                  <c:v>-109.53449999999998</c:v>
                </c:pt>
                <c:pt idx="130465">
                  <c:v>-109.53249999999997</c:v>
                </c:pt>
                <c:pt idx="130466">
                  <c:v>-109.53049999999996</c:v>
                </c:pt>
                <c:pt idx="130467">
                  <c:v>-109.52849999999995</c:v>
                </c:pt>
                <c:pt idx="130468">
                  <c:v>-109.5265</c:v>
                </c:pt>
                <c:pt idx="130469">
                  <c:v>-109.52449999999999</c:v>
                </c:pt>
                <c:pt idx="130470">
                  <c:v>-109.52249999999998</c:v>
                </c:pt>
                <c:pt idx="130471">
                  <c:v>-109.52049999999997</c:v>
                </c:pt>
                <c:pt idx="130472">
                  <c:v>-109.51849999999996</c:v>
                </c:pt>
                <c:pt idx="130473">
                  <c:v>-109.51649999999995</c:v>
                </c:pt>
                <c:pt idx="130474">
                  <c:v>-109.5145</c:v>
                </c:pt>
                <c:pt idx="130475">
                  <c:v>-109.51249999999999</c:v>
                </c:pt>
                <c:pt idx="130476">
                  <c:v>-109.51049999999998</c:v>
                </c:pt>
                <c:pt idx="130477">
                  <c:v>-109.50849999999997</c:v>
                </c:pt>
                <c:pt idx="130478">
                  <c:v>-109.50649999999996</c:v>
                </c:pt>
                <c:pt idx="130479">
                  <c:v>-109.50449999999995</c:v>
                </c:pt>
                <c:pt idx="130480">
                  <c:v>-109.5025</c:v>
                </c:pt>
                <c:pt idx="130481">
                  <c:v>-109.50049999999999</c:v>
                </c:pt>
                <c:pt idx="130482">
                  <c:v>-109.49849999999998</c:v>
                </c:pt>
                <c:pt idx="130483">
                  <c:v>-109.49649999999997</c:v>
                </c:pt>
                <c:pt idx="130484">
                  <c:v>-109.49449999999996</c:v>
                </c:pt>
                <c:pt idx="130485">
                  <c:v>-109.49249999999995</c:v>
                </c:pt>
                <c:pt idx="130486">
                  <c:v>-109.4905</c:v>
                </c:pt>
                <c:pt idx="130487">
                  <c:v>-109.48849999999999</c:v>
                </c:pt>
                <c:pt idx="130488">
                  <c:v>-109.48649999999998</c:v>
                </c:pt>
                <c:pt idx="130489">
                  <c:v>-109.48449999999997</c:v>
                </c:pt>
                <c:pt idx="130490">
                  <c:v>-109.48249999999996</c:v>
                </c:pt>
                <c:pt idx="130491">
                  <c:v>-109.48049999999995</c:v>
                </c:pt>
                <c:pt idx="130492">
                  <c:v>-109.4785</c:v>
                </c:pt>
                <c:pt idx="130493">
                  <c:v>-109.47649999999999</c:v>
                </c:pt>
                <c:pt idx="130494">
                  <c:v>-109.47449999999998</c:v>
                </c:pt>
                <c:pt idx="130495">
                  <c:v>-109.47249999999997</c:v>
                </c:pt>
                <c:pt idx="130496">
                  <c:v>-109.47049999999996</c:v>
                </c:pt>
                <c:pt idx="130497">
                  <c:v>-109.46849999999995</c:v>
                </c:pt>
                <c:pt idx="130498">
                  <c:v>-109.4665</c:v>
                </c:pt>
                <c:pt idx="130499">
                  <c:v>-109.46449999999999</c:v>
                </c:pt>
                <c:pt idx="130500">
                  <c:v>-109.46249999999998</c:v>
                </c:pt>
                <c:pt idx="130501">
                  <c:v>-109.46049999999997</c:v>
                </c:pt>
                <c:pt idx="130502">
                  <c:v>-109.45849999999996</c:v>
                </c:pt>
                <c:pt idx="130503">
                  <c:v>-109.45650000000001</c:v>
                </c:pt>
                <c:pt idx="130504">
                  <c:v>-109.4545</c:v>
                </c:pt>
                <c:pt idx="130505">
                  <c:v>-109.45249999999999</c:v>
                </c:pt>
                <c:pt idx="130506">
                  <c:v>-109.45049999999998</c:v>
                </c:pt>
                <c:pt idx="130507">
                  <c:v>-109.44849999999997</c:v>
                </c:pt>
                <c:pt idx="130508">
                  <c:v>-109.44649999999996</c:v>
                </c:pt>
                <c:pt idx="130509">
                  <c:v>-109.44450000000001</c:v>
                </c:pt>
                <c:pt idx="130510">
                  <c:v>-109.4425</c:v>
                </c:pt>
                <c:pt idx="130511">
                  <c:v>-109.44049999999999</c:v>
                </c:pt>
                <c:pt idx="130512">
                  <c:v>-109.43849999999998</c:v>
                </c:pt>
                <c:pt idx="130513">
                  <c:v>-109.43649999999997</c:v>
                </c:pt>
                <c:pt idx="130514">
                  <c:v>-109.43449999999996</c:v>
                </c:pt>
                <c:pt idx="130515">
                  <c:v>-109.4325</c:v>
                </c:pt>
                <c:pt idx="130516">
                  <c:v>-109.43049999999999</c:v>
                </c:pt>
                <c:pt idx="130517">
                  <c:v>-109.42849999999999</c:v>
                </c:pt>
                <c:pt idx="130518">
                  <c:v>-109.42649999999998</c:v>
                </c:pt>
                <c:pt idx="130519">
                  <c:v>-109.42449999999997</c:v>
                </c:pt>
                <c:pt idx="130520">
                  <c:v>-109.42249999999996</c:v>
                </c:pt>
                <c:pt idx="130521">
                  <c:v>-109.4205</c:v>
                </c:pt>
                <c:pt idx="130522">
                  <c:v>-109.41849999999999</c:v>
                </c:pt>
                <c:pt idx="130523">
                  <c:v>-109.41649999999998</c:v>
                </c:pt>
                <c:pt idx="130524">
                  <c:v>-109.41449999999998</c:v>
                </c:pt>
                <c:pt idx="130525">
                  <c:v>-109.41249999999997</c:v>
                </c:pt>
                <c:pt idx="130526">
                  <c:v>-109.41049999999996</c:v>
                </c:pt>
                <c:pt idx="130527">
                  <c:v>-109.4085</c:v>
                </c:pt>
                <c:pt idx="130528">
                  <c:v>-109.40649999999999</c:v>
                </c:pt>
                <c:pt idx="130529">
                  <c:v>-109.40449999999998</c:v>
                </c:pt>
                <c:pt idx="130530">
                  <c:v>-109.40249999999997</c:v>
                </c:pt>
                <c:pt idx="130531">
                  <c:v>-109.40049999999997</c:v>
                </c:pt>
                <c:pt idx="130532">
                  <c:v>-109.39849999999996</c:v>
                </c:pt>
                <c:pt idx="130533">
                  <c:v>-109.3965</c:v>
                </c:pt>
                <c:pt idx="130534">
                  <c:v>-109.39449999999999</c:v>
                </c:pt>
                <c:pt idx="130535">
                  <c:v>-109.39249999999998</c:v>
                </c:pt>
                <c:pt idx="130536">
                  <c:v>-109.39049999999997</c:v>
                </c:pt>
                <c:pt idx="130537">
                  <c:v>-109.38849999999996</c:v>
                </c:pt>
                <c:pt idx="130538">
                  <c:v>-109.38649999999996</c:v>
                </c:pt>
                <c:pt idx="130539">
                  <c:v>-109.3845</c:v>
                </c:pt>
                <c:pt idx="130540">
                  <c:v>-109.38249999999999</c:v>
                </c:pt>
                <c:pt idx="130541">
                  <c:v>-109.38049999999998</c:v>
                </c:pt>
                <c:pt idx="130542">
                  <c:v>-109.37849999999997</c:v>
                </c:pt>
                <c:pt idx="130543">
                  <c:v>-109.37649999999996</c:v>
                </c:pt>
                <c:pt idx="130544">
                  <c:v>-109.37449999999995</c:v>
                </c:pt>
                <c:pt idx="130545">
                  <c:v>-109.3725</c:v>
                </c:pt>
                <c:pt idx="130546">
                  <c:v>-109.37049999999999</c:v>
                </c:pt>
                <c:pt idx="130547">
                  <c:v>-109.36849999999998</c:v>
                </c:pt>
                <c:pt idx="130548">
                  <c:v>-109.36649999999997</c:v>
                </c:pt>
                <c:pt idx="130549">
                  <c:v>-109.36449999999996</c:v>
                </c:pt>
                <c:pt idx="130550">
                  <c:v>-109.36249999999995</c:v>
                </c:pt>
                <c:pt idx="130551">
                  <c:v>-109.3605</c:v>
                </c:pt>
                <c:pt idx="130552">
                  <c:v>-109.35849999999999</c:v>
                </c:pt>
                <c:pt idx="130553">
                  <c:v>-109.35649999999998</c:v>
                </c:pt>
                <c:pt idx="130554">
                  <c:v>-109.35449999999997</c:v>
                </c:pt>
                <c:pt idx="130555">
                  <c:v>-109.35249999999996</c:v>
                </c:pt>
                <c:pt idx="130556">
                  <c:v>-109.35049999999995</c:v>
                </c:pt>
                <c:pt idx="130557">
                  <c:v>-109.3485</c:v>
                </c:pt>
                <c:pt idx="130558">
                  <c:v>-109.34649999999999</c:v>
                </c:pt>
                <c:pt idx="130559">
                  <c:v>-109.34449999999998</c:v>
                </c:pt>
                <c:pt idx="130560">
                  <c:v>-109.34249999999997</c:v>
                </c:pt>
                <c:pt idx="130561">
                  <c:v>-109.34049999999996</c:v>
                </c:pt>
                <c:pt idx="130562">
                  <c:v>-109.33849999999995</c:v>
                </c:pt>
                <c:pt idx="130563">
                  <c:v>-109.3365</c:v>
                </c:pt>
                <c:pt idx="130564">
                  <c:v>-109.33449999999999</c:v>
                </c:pt>
                <c:pt idx="130565">
                  <c:v>-109.33249999999998</c:v>
                </c:pt>
                <c:pt idx="130566">
                  <c:v>-109.33049999999997</c:v>
                </c:pt>
                <c:pt idx="130567">
                  <c:v>-109.32849999999996</c:v>
                </c:pt>
                <c:pt idx="130568">
                  <c:v>-109.32649999999995</c:v>
                </c:pt>
                <c:pt idx="130569">
                  <c:v>-109.3245</c:v>
                </c:pt>
                <c:pt idx="130570">
                  <c:v>-109.32249999999999</c:v>
                </c:pt>
                <c:pt idx="130571">
                  <c:v>-109.32049999999998</c:v>
                </c:pt>
                <c:pt idx="130572">
                  <c:v>-109.31849999999997</c:v>
                </c:pt>
                <c:pt idx="130573">
                  <c:v>-109.31649999999996</c:v>
                </c:pt>
                <c:pt idx="130574">
                  <c:v>-109.31449999999995</c:v>
                </c:pt>
                <c:pt idx="130575">
                  <c:v>-109.3125</c:v>
                </c:pt>
                <c:pt idx="130576">
                  <c:v>-109.31049999999999</c:v>
                </c:pt>
                <c:pt idx="130577">
                  <c:v>-109.30849999999998</c:v>
                </c:pt>
                <c:pt idx="130578">
                  <c:v>-109.30649999999997</c:v>
                </c:pt>
                <c:pt idx="130579">
                  <c:v>-109.30449999999996</c:v>
                </c:pt>
                <c:pt idx="130580">
                  <c:v>-109.30249999999995</c:v>
                </c:pt>
                <c:pt idx="130581">
                  <c:v>-109.3005</c:v>
                </c:pt>
                <c:pt idx="130582">
                  <c:v>-109.29849999999999</c:v>
                </c:pt>
                <c:pt idx="130583">
                  <c:v>-109.29649999999998</c:v>
                </c:pt>
                <c:pt idx="130584">
                  <c:v>-109.29449999999997</c:v>
                </c:pt>
                <c:pt idx="130585">
                  <c:v>-109.29249999999996</c:v>
                </c:pt>
                <c:pt idx="130586">
                  <c:v>-109.29049999999995</c:v>
                </c:pt>
                <c:pt idx="130587">
                  <c:v>-109.2885</c:v>
                </c:pt>
                <c:pt idx="130588">
                  <c:v>-109.28649999999999</c:v>
                </c:pt>
                <c:pt idx="130589">
                  <c:v>-109.28449999999998</c:v>
                </c:pt>
                <c:pt idx="130590">
                  <c:v>-109.28249999999997</c:v>
                </c:pt>
                <c:pt idx="130591">
                  <c:v>-109.28049999999996</c:v>
                </c:pt>
                <c:pt idx="130592">
                  <c:v>-109.27849999999995</c:v>
                </c:pt>
                <c:pt idx="130593">
                  <c:v>-109.2765</c:v>
                </c:pt>
                <c:pt idx="130594">
                  <c:v>-109.27449999999999</c:v>
                </c:pt>
                <c:pt idx="130595">
                  <c:v>-109.27249999999998</c:v>
                </c:pt>
                <c:pt idx="130596">
                  <c:v>-109.27049999999997</c:v>
                </c:pt>
                <c:pt idx="130597">
                  <c:v>-109.26849999999996</c:v>
                </c:pt>
                <c:pt idx="130598">
                  <c:v>-109.26649999999995</c:v>
                </c:pt>
                <c:pt idx="130599">
                  <c:v>-109.2645</c:v>
                </c:pt>
                <c:pt idx="130600">
                  <c:v>-109.26249999999999</c:v>
                </c:pt>
                <c:pt idx="130601">
                  <c:v>-109.26049999999998</c:v>
                </c:pt>
                <c:pt idx="130602">
                  <c:v>-109.25849999999997</c:v>
                </c:pt>
                <c:pt idx="130603">
                  <c:v>-109.25649999999996</c:v>
                </c:pt>
                <c:pt idx="130604">
                  <c:v>-109.25449999999995</c:v>
                </c:pt>
                <c:pt idx="130605">
                  <c:v>-109.2525</c:v>
                </c:pt>
                <c:pt idx="130606">
                  <c:v>-109.25049999999999</c:v>
                </c:pt>
                <c:pt idx="130607">
                  <c:v>-109.24849999999998</c:v>
                </c:pt>
                <c:pt idx="130608">
                  <c:v>-109.24649999999997</c:v>
                </c:pt>
                <c:pt idx="130609">
                  <c:v>-109.24449999999996</c:v>
                </c:pt>
                <c:pt idx="130610">
                  <c:v>-109.24249999999995</c:v>
                </c:pt>
                <c:pt idx="130611">
                  <c:v>-109.2405</c:v>
                </c:pt>
                <c:pt idx="130612">
                  <c:v>-109.23849999999999</c:v>
                </c:pt>
                <c:pt idx="130613">
                  <c:v>-109.23649999999998</c:v>
                </c:pt>
                <c:pt idx="130614">
                  <c:v>-109.23449999999997</c:v>
                </c:pt>
                <c:pt idx="130615">
                  <c:v>-109.23249999999996</c:v>
                </c:pt>
                <c:pt idx="130616">
                  <c:v>-109.23049999999995</c:v>
                </c:pt>
                <c:pt idx="130617">
                  <c:v>-109.2285</c:v>
                </c:pt>
                <c:pt idx="130618">
                  <c:v>-109.22649999999999</c:v>
                </c:pt>
                <c:pt idx="130619">
                  <c:v>-109.22449999999998</c:v>
                </c:pt>
                <c:pt idx="130620">
                  <c:v>-109.22249999999997</c:v>
                </c:pt>
                <c:pt idx="130621">
                  <c:v>-109.22049999999996</c:v>
                </c:pt>
                <c:pt idx="130622">
                  <c:v>-109.21849999999995</c:v>
                </c:pt>
                <c:pt idx="130623">
                  <c:v>-109.2165</c:v>
                </c:pt>
                <c:pt idx="130624">
                  <c:v>-109.21449999999999</c:v>
                </c:pt>
                <c:pt idx="130625">
                  <c:v>-109.21249999999998</c:v>
                </c:pt>
                <c:pt idx="130626">
                  <c:v>-109.21049999999997</c:v>
                </c:pt>
                <c:pt idx="130627">
                  <c:v>-109.20849999999996</c:v>
                </c:pt>
                <c:pt idx="130628">
                  <c:v>-109.20650000000001</c:v>
                </c:pt>
                <c:pt idx="130629">
                  <c:v>-109.2045</c:v>
                </c:pt>
                <c:pt idx="130630">
                  <c:v>-109.20249999999999</c:v>
                </c:pt>
                <c:pt idx="130631">
                  <c:v>-109.20049999999998</c:v>
                </c:pt>
                <c:pt idx="130632">
                  <c:v>-109.19849999999997</c:v>
                </c:pt>
                <c:pt idx="130633">
                  <c:v>-109.19649999999996</c:v>
                </c:pt>
                <c:pt idx="130634">
                  <c:v>-109.19450000000001</c:v>
                </c:pt>
                <c:pt idx="130635">
                  <c:v>-109.1925</c:v>
                </c:pt>
                <c:pt idx="130636">
                  <c:v>-109.19049999999999</c:v>
                </c:pt>
                <c:pt idx="130637">
                  <c:v>-109.18849999999998</c:v>
                </c:pt>
                <c:pt idx="130638">
                  <c:v>-109.18649999999997</c:v>
                </c:pt>
                <c:pt idx="130639">
                  <c:v>-109.18449999999996</c:v>
                </c:pt>
                <c:pt idx="130640">
                  <c:v>-109.1825</c:v>
                </c:pt>
                <c:pt idx="130641">
                  <c:v>-109.18049999999999</c:v>
                </c:pt>
                <c:pt idx="130642">
                  <c:v>-109.17849999999999</c:v>
                </c:pt>
                <c:pt idx="130643">
                  <c:v>-109.17649999999998</c:v>
                </c:pt>
                <c:pt idx="130644">
                  <c:v>-109.17449999999997</c:v>
                </c:pt>
                <c:pt idx="130645">
                  <c:v>-109.17249999999996</c:v>
                </c:pt>
                <c:pt idx="130646">
                  <c:v>-109.1705</c:v>
                </c:pt>
                <c:pt idx="130647">
                  <c:v>-109.16849999999999</c:v>
                </c:pt>
                <c:pt idx="130648">
                  <c:v>-109.16649999999998</c:v>
                </c:pt>
                <c:pt idx="130649">
                  <c:v>-109.16449999999998</c:v>
                </c:pt>
                <c:pt idx="130650">
                  <c:v>-109.16249999999997</c:v>
                </c:pt>
                <c:pt idx="130651">
                  <c:v>-109.16049999999996</c:v>
                </c:pt>
                <c:pt idx="130652">
                  <c:v>-109.1585</c:v>
                </c:pt>
                <c:pt idx="130653">
                  <c:v>-109.15649999999999</c:v>
                </c:pt>
                <c:pt idx="130654">
                  <c:v>-109.15449999999998</c:v>
                </c:pt>
                <c:pt idx="130655">
                  <c:v>-109.15249999999997</c:v>
                </c:pt>
                <c:pt idx="130656">
                  <c:v>-109.15049999999997</c:v>
                </c:pt>
                <c:pt idx="130657">
                  <c:v>-109.14849999999996</c:v>
                </c:pt>
                <c:pt idx="130658">
                  <c:v>-109.1465</c:v>
                </c:pt>
                <c:pt idx="130659">
                  <c:v>-109.14449999999999</c:v>
                </c:pt>
                <c:pt idx="130660">
                  <c:v>-109.14249999999998</c:v>
                </c:pt>
                <c:pt idx="130661">
                  <c:v>-109.14049999999997</c:v>
                </c:pt>
                <c:pt idx="130662">
                  <c:v>-109.13849999999996</c:v>
                </c:pt>
                <c:pt idx="130663">
                  <c:v>-109.13649999999996</c:v>
                </c:pt>
                <c:pt idx="130664">
                  <c:v>-109.1345</c:v>
                </c:pt>
                <c:pt idx="130665">
                  <c:v>-109.13249999999999</c:v>
                </c:pt>
                <c:pt idx="130666">
                  <c:v>-109.13049999999998</c:v>
                </c:pt>
                <c:pt idx="130667">
                  <c:v>-109.12849999999997</c:v>
                </c:pt>
                <c:pt idx="130668">
                  <c:v>-109.12649999999996</c:v>
                </c:pt>
                <c:pt idx="130669">
                  <c:v>-109.12449999999995</c:v>
                </c:pt>
                <c:pt idx="130670">
                  <c:v>-109.1225</c:v>
                </c:pt>
                <c:pt idx="130671">
                  <c:v>-109.12049999999999</c:v>
                </c:pt>
                <c:pt idx="130672">
                  <c:v>-109.11849999999998</c:v>
                </c:pt>
                <c:pt idx="130673">
                  <c:v>-109.11649999999997</c:v>
                </c:pt>
                <c:pt idx="130674">
                  <c:v>-109.11449999999996</c:v>
                </c:pt>
                <c:pt idx="130675">
                  <c:v>-109.11249999999995</c:v>
                </c:pt>
                <c:pt idx="130676">
                  <c:v>-109.1105</c:v>
                </c:pt>
                <c:pt idx="130677">
                  <c:v>-109.10849999999999</c:v>
                </c:pt>
                <c:pt idx="130678">
                  <c:v>-109.10649999999998</c:v>
                </c:pt>
                <c:pt idx="130679">
                  <c:v>-109.10449999999997</c:v>
                </c:pt>
                <c:pt idx="130680">
                  <c:v>-109.10249999999996</c:v>
                </c:pt>
                <c:pt idx="130681">
                  <c:v>-109.10049999999995</c:v>
                </c:pt>
                <c:pt idx="130682">
                  <c:v>-109.0985</c:v>
                </c:pt>
                <c:pt idx="130683">
                  <c:v>-109.09649999999999</c:v>
                </c:pt>
                <c:pt idx="130684">
                  <c:v>-109.09449999999998</c:v>
                </c:pt>
                <c:pt idx="130685">
                  <c:v>-109.09249999999997</c:v>
                </c:pt>
                <c:pt idx="130686">
                  <c:v>-109.09049999999996</c:v>
                </c:pt>
                <c:pt idx="130687">
                  <c:v>-109.08849999999995</c:v>
                </c:pt>
                <c:pt idx="130688">
                  <c:v>-109.0865</c:v>
                </c:pt>
                <c:pt idx="130689">
                  <c:v>-109.08449999999999</c:v>
                </c:pt>
                <c:pt idx="130690">
                  <c:v>-109.08249999999998</c:v>
                </c:pt>
                <c:pt idx="130691">
                  <c:v>-109.08049999999997</c:v>
                </c:pt>
                <c:pt idx="130692">
                  <c:v>-109.07849999999996</c:v>
                </c:pt>
                <c:pt idx="130693">
                  <c:v>-109.07649999999995</c:v>
                </c:pt>
                <c:pt idx="130694">
                  <c:v>-109.0745</c:v>
                </c:pt>
                <c:pt idx="130695">
                  <c:v>-109.07249999999999</c:v>
                </c:pt>
                <c:pt idx="130696">
                  <c:v>-109.07049999999998</c:v>
                </c:pt>
                <c:pt idx="130697">
                  <c:v>-109.06849999999997</c:v>
                </c:pt>
                <c:pt idx="130698">
                  <c:v>-109.06649999999996</c:v>
                </c:pt>
                <c:pt idx="130699">
                  <c:v>-109.06449999999995</c:v>
                </c:pt>
                <c:pt idx="130700">
                  <c:v>-109.0625</c:v>
                </c:pt>
                <c:pt idx="130701">
                  <c:v>-109.06049999999999</c:v>
                </c:pt>
                <c:pt idx="130702">
                  <c:v>-109.05849999999998</c:v>
                </c:pt>
                <c:pt idx="130703">
                  <c:v>-109.05649999999997</c:v>
                </c:pt>
                <c:pt idx="130704">
                  <c:v>-109.05449999999996</c:v>
                </c:pt>
                <c:pt idx="130705">
                  <c:v>-109.05249999999995</c:v>
                </c:pt>
                <c:pt idx="130706">
                  <c:v>-109.0505</c:v>
                </c:pt>
                <c:pt idx="130707">
                  <c:v>-109.04849999999999</c:v>
                </c:pt>
                <c:pt idx="130708">
                  <c:v>-109.04649999999998</c:v>
                </c:pt>
                <c:pt idx="130709">
                  <c:v>-109.04449999999997</c:v>
                </c:pt>
                <c:pt idx="130710">
                  <c:v>-109.04249999999996</c:v>
                </c:pt>
                <c:pt idx="130711">
                  <c:v>-109.04049999999995</c:v>
                </c:pt>
                <c:pt idx="130712">
                  <c:v>-109.0385</c:v>
                </c:pt>
                <c:pt idx="130713">
                  <c:v>-109.03649999999999</c:v>
                </c:pt>
                <c:pt idx="130714">
                  <c:v>-109.03449999999998</c:v>
                </c:pt>
                <c:pt idx="130715">
                  <c:v>-109.03249999999997</c:v>
                </c:pt>
                <c:pt idx="130716">
                  <c:v>-109.03049999999996</c:v>
                </c:pt>
                <c:pt idx="130717">
                  <c:v>-109.02849999999995</c:v>
                </c:pt>
                <c:pt idx="130718">
                  <c:v>-109.0265</c:v>
                </c:pt>
                <c:pt idx="130719">
                  <c:v>-109.02449999999999</c:v>
                </c:pt>
                <c:pt idx="130720">
                  <c:v>-109.02249999999998</c:v>
                </c:pt>
                <c:pt idx="130721">
                  <c:v>-109.02049999999997</c:v>
                </c:pt>
                <c:pt idx="130722">
                  <c:v>-109.01849999999996</c:v>
                </c:pt>
                <c:pt idx="130723">
                  <c:v>-109.01649999999995</c:v>
                </c:pt>
                <c:pt idx="130724">
                  <c:v>-109.0145</c:v>
                </c:pt>
                <c:pt idx="130725">
                  <c:v>-109.01249999999999</c:v>
                </c:pt>
                <c:pt idx="130726">
                  <c:v>-109.01049999999998</c:v>
                </c:pt>
                <c:pt idx="130727">
                  <c:v>-109.00849999999997</c:v>
                </c:pt>
                <c:pt idx="130728">
                  <c:v>-109.00649999999996</c:v>
                </c:pt>
                <c:pt idx="130729">
                  <c:v>-109.00449999999995</c:v>
                </c:pt>
                <c:pt idx="130730">
                  <c:v>-109.0025</c:v>
                </c:pt>
                <c:pt idx="130731">
                  <c:v>-109.00049999999999</c:v>
                </c:pt>
                <c:pt idx="130732">
                  <c:v>-108.99849999999998</c:v>
                </c:pt>
                <c:pt idx="130733">
                  <c:v>-108.99649999999997</c:v>
                </c:pt>
                <c:pt idx="130734">
                  <c:v>-108.99449999999996</c:v>
                </c:pt>
                <c:pt idx="130735">
                  <c:v>-108.99249999999995</c:v>
                </c:pt>
                <c:pt idx="130736">
                  <c:v>-108.9905</c:v>
                </c:pt>
                <c:pt idx="130737">
                  <c:v>-108.98849999999999</c:v>
                </c:pt>
                <c:pt idx="130738">
                  <c:v>-108.98649999999998</c:v>
                </c:pt>
                <c:pt idx="130739">
                  <c:v>-108.98449999999997</c:v>
                </c:pt>
                <c:pt idx="130740">
                  <c:v>-108.98249999999996</c:v>
                </c:pt>
                <c:pt idx="130741">
                  <c:v>-108.98049999999995</c:v>
                </c:pt>
                <c:pt idx="130742">
                  <c:v>-108.9785</c:v>
                </c:pt>
                <c:pt idx="130743">
                  <c:v>-108.97649999999999</c:v>
                </c:pt>
                <c:pt idx="130744">
                  <c:v>-108.97449999999998</c:v>
                </c:pt>
                <c:pt idx="130745">
                  <c:v>-108.97249999999997</c:v>
                </c:pt>
                <c:pt idx="130746">
                  <c:v>-108.97049999999996</c:v>
                </c:pt>
                <c:pt idx="130747">
                  <c:v>-108.96849999999995</c:v>
                </c:pt>
                <c:pt idx="130748">
                  <c:v>-108.9665</c:v>
                </c:pt>
                <c:pt idx="130749">
                  <c:v>-108.96449999999999</c:v>
                </c:pt>
                <c:pt idx="130750">
                  <c:v>-108.96249999999998</c:v>
                </c:pt>
                <c:pt idx="130751">
                  <c:v>-108.96049999999997</c:v>
                </c:pt>
                <c:pt idx="130752">
                  <c:v>-108.95849999999996</c:v>
                </c:pt>
                <c:pt idx="130753">
                  <c:v>-108.95650000000001</c:v>
                </c:pt>
                <c:pt idx="130754">
                  <c:v>-108.9545</c:v>
                </c:pt>
                <c:pt idx="130755">
                  <c:v>-108.95249999999999</c:v>
                </c:pt>
                <c:pt idx="130756">
                  <c:v>-108.95049999999998</c:v>
                </c:pt>
                <c:pt idx="130757">
                  <c:v>-108.94849999999997</c:v>
                </c:pt>
                <c:pt idx="130758">
                  <c:v>-108.94649999999996</c:v>
                </c:pt>
                <c:pt idx="130759">
                  <c:v>-108.94450000000001</c:v>
                </c:pt>
                <c:pt idx="130760">
                  <c:v>-108.9425</c:v>
                </c:pt>
                <c:pt idx="130761">
                  <c:v>-108.94049999999999</c:v>
                </c:pt>
                <c:pt idx="130762">
                  <c:v>-108.93849999999998</c:v>
                </c:pt>
                <c:pt idx="130763">
                  <c:v>-108.93649999999997</c:v>
                </c:pt>
                <c:pt idx="130764">
                  <c:v>-108.93449999999996</c:v>
                </c:pt>
                <c:pt idx="130765">
                  <c:v>-108.9325</c:v>
                </c:pt>
                <c:pt idx="130766">
                  <c:v>-108.93049999999999</c:v>
                </c:pt>
                <c:pt idx="130767">
                  <c:v>-108.92849999999999</c:v>
                </c:pt>
                <c:pt idx="130768">
                  <c:v>-108.92649999999998</c:v>
                </c:pt>
                <c:pt idx="130769">
                  <c:v>-108.92449999999997</c:v>
                </c:pt>
                <c:pt idx="130770">
                  <c:v>-108.92249999999996</c:v>
                </c:pt>
                <c:pt idx="130771">
                  <c:v>-108.9205</c:v>
                </c:pt>
                <c:pt idx="130772">
                  <c:v>-108.91849999999999</c:v>
                </c:pt>
                <c:pt idx="130773">
                  <c:v>-108.91649999999998</c:v>
                </c:pt>
                <c:pt idx="130774">
                  <c:v>-108.91449999999998</c:v>
                </c:pt>
                <c:pt idx="130775">
                  <c:v>-108.91249999999997</c:v>
                </c:pt>
                <c:pt idx="130776">
                  <c:v>-108.91049999999996</c:v>
                </c:pt>
                <c:pt idx="130777">
                  <c:v>-108.9085</c:v>
                </c:pt>
                <c:pt idx="130778">
                  <c:v>-108.90649999999999</c:v>
                </c:pt>
                <c:pt idx="130779">
                  <c:v>-108.90449999999998</c:v>
                </c:pt>
                <c:pt idx="130780">
                  <c:v>-108.90249999999997</c:v>
                </c:pt>
                <c:pt idx="130781">
                  <c:v>-108.90049999999997</c:v>
                </c:pt>
                <c:pt idx="130782">
                  <c:v>-108.89849999999996</c:v>
                </c:pt>
                <c:pt idx="130783">
                  <c:v>-108.8965</c:v>
                </c:pt>
                <c:pt idx="130784">
                  <c:v>-108.89449999999999</c:v>
                </c:pt>
                <c:pt idx="130785">
                  <c:v>-108.89249999999998</c:v>
                </c:pt>
                <c:pt idx="130786">
                  <c:v>-108.89049999999997</c:v>
                </c:pt>
                <c:pt idx="130787">
                  <c:v>-108.88849999999996</c:v>
                </c:pt>
                <c:pt idx="130788">
                  <c:v>-108.88649999999996</c:v>
                </c:pt>
                <c:pt idx="130789">
                  <c:v>-108.8845</c:v>
                </c:pt>
                <c:pt idx="130790">
                  <c:v>-108.88249999999999</c:v>
                </c:pt>
                <c:pt idx="130791">
                  <c:v>-108.88049999999998</c:v>
                </c:pt>
                <c:pt idx="130792">
                  <c:v>-108.87849999999997</c:v>
                </c:pt>
                <c:pt idx="130793">
                  <c:v>-108.87649999999996</c:v>
                </c:pt>
                <c:pt idx="130794">
                  <c:v>-108.87449999999995</c:v>
                </c:pt>
                <c:pt idx="130795">
                  <c:v>-108.8725</c:v>
                </c:pt>
                <c:pt idx="130796">
                  <c:v>-108.87049999999999</c:v>
                </c:pt>
                <c:pt idx="130797">
                  <c:v>-108.86849999999998</c:v>
                </c:pt>
                <c:pt idx="130798">
                  <c:v>-108.86649999999997</c:v>
                </c:pt>
                <c:pt idx="130799">
                  <c:v>-108.86449999999996</c:v>
                </c:pt>
                <c:pt idx="130800">
                  <c:v>-108.86249999999995</c:v>
                </c:pt>
                <c:pt idx="130801">
                  <c:v>-108.8605</c:v>
                </c:pt>
                <c:pt idx="130802">
                  <c:v>-108.85849999999999</c:v>
                </c:pt>
                <c:pt idx="130803">
                  <c:v>-108.85649999999998</c:v>
                </c:pt>
                <c:pt idx="130804">
                  <c:v>-108.85449999999997</c:v>
                </c:pt>
                <c:pt idx="130805">
                  <c:v>-108.85249999999996</c:v>
                </c:pt>
                <c:pt idx="130806">
                  <c:v>-108.85049999999995</c:v>
                </c:pt>
                <c:pt idx="130807">
                  <c:v>-108.8485</c:v>
                </c:pt>
                <c:pt idx="130808">
                  <c:v>-108.84649999999999</c:v>
                </c:pt>
                <c:pt idx="130809">
                  <c:v>-108.84449999999998</c:v>
                </c:pt>
                <c:pt idx="130810">
                  <c:v>-108.84249999999997</c:v>
                </c:pt>
                <c:pt idx="130811">
                  <c:v>-108.84049999999996</c:v>
                </c:pt>
                <c:pt idx="130812">
                  <c:v>-108.83849999999995</c:v>
                </c:pt>
                <c:pt idx="130813">
                  <c:v>-108.8365</c:v>
                </c:pt>
                <c:pt idx="130814">
                  <c:v>-108.83449999999999</c:v>
                </c:pt>
                <c:pt idx="130815">
                  <c:v>-108.83249999999998</c:v>
                </c:pt>
                <c:pt idx="130816">
                  <c:v>-108.83049999999997</c:v>
                </c:pt>
                <c:pt idx="130817">
                  <c:v>-108.82849999999996</c:v>
                </c:pt>
                <c:pt idx="130818">
                  <c:v>-108.82649999999995</c:v>
                </c:pt>
                <c:pt idx="130819">
                  <c:v>-108.8245</c:v>
                </c:pt>
                <c:pt idx="130820">
                  <c:v>-108.82249999999999</c:v>
                </c:pt>
                <c:pt idx="130821">
                  <c:v>-108.82049999999998</c:v>
                </c:pt>
                <c:pt idx="130822">
                  <c:v>-108.81849999999997</c:v>
                </c:pt>
                <c:pt idx="130823">
                  <c:v>-108.81649999999996</c:v>
                </c:pt>
                <c:pt idx="130824">
                  <c:v>-108.81449999999995</c:v>
                </c:pt>
                <c:pt idx="130825">
                  <c:v>-108.8125</c:v>
                </c:pt>
                <c:pt idx="130826">
                  <c:v>-108.81049999999999</c:v>
                </c:pt>
                <c:pt idx="130827">
                  <c:v>-108.80849999999998</c:v>
                </c:pt>
                <c:pt idx="130828">
                  <c:v>-108.80649999999997</c:v>
                </c:pt>
                <c:pt idx="130829">
                  <c:v>-108.80449999999996</c:v>
                </c:pt>
                <c:pt idx="130830">
                  <c:v>-108.80249999999995</c:v>
                </c:pt>
                <c:pt idx="130831">
                  <c:v>-108.8005</c:v>
                </c:pt>
                <c:pt idx="130832">
                  <c:v>-108.79849999999999</c:v>
                </c:pt>
                <c:pt idx="130833">
                  <c:v>-108.79649999999998</c:v>
                </c:pt>
                <c:pt idx="130834">
                  <c:v>-108.79449999999997</c:v>
                </c:pt>
                <c:pt idx="130835">
                  <c:v>-108.79249999999996</c:v>
                </c:pt>
                <c:pt idx="130836">
                  <c:v>-108.79049999999995</c:v>
                </c:pt>
                <c:pt idx="130837">
                  <c:v>-108.7885</c:v>
                </c:pt>
                <c:pt idx="130838">
                  <c:v>-108.78649999999999</c:v>
                </c:pt>
                <c:pt idx="130839">
                  <c:v>-108.78449999999998</c:v>
                </c:pt>
                <c:pt idx="130840">
                  <c:v>-108.78249999999997</c:v>
                </c:pt>
                <c:pt idx="130841">
                  <c:v>-108.78049999999996</c:v>
                </c:pt>
                <c:pt idx="130842">
                  <c:v>-108.77849999999995</c:v>
                </c:pt>
                <c:pt idx="130843">
                  <c:v>-108.7765</c:v>
                </c:pt>
                <c:pt idx="130844">
                  <c:v>-108.77449999999999</c:v>
                </c:pt>
                <c:pt idx="130845">
                  <c:v>-108.77249999999998</c:v>
                </c:pt>
                <c:pt idx="130846">
                  <c:v>-108.77049999999997</c:v>
                </c:pt>
                <c:pt idx="130847">
                  <c:v>-108.76849999999996</c:v>
                </c:pt>
                <c:pt idx="130848">
                  <c:v>-108.76649999999995</c:v>
                </c:pt>
                <c:pt idx="130849">
                  <c:v>-108.7645</c:v>
                </c:pt>
                <c:pt idx="130850">
                  <c:v>-108.76249999999999</c:v>
                </c:pt>
                <c:pt idx="130851">
                  <c:v>-108.76049999999998</c:v>
                </c:pt>
                <c:pt idx="130852">
                  <c:v>-108.75849999999997</c:v>
                </c:pt>
                <c:pt idx="130853">
                  <c:v>-108.75649999999996</c:v>
                </c:pt>
                <c:pt idx="130854">
                  <c:v>-108.75449999999995</c:v>
                </c:pt>
                <c:pt idx="130855">
                  <c:v>-108.7525</c:v>
                </c:pt>
                <c:pt idx="130856">
                  <c:v>-108.75049999999999</c:v>
                </c:pt>
                <c:pt idx="130857">
                  <c:v>-108.74849999999998</c:v>
                </c:pt>
                <c:pt idx="130858">
                  <c:v>-108.74649999999997</c:v>
                </c:pt>
                <c:pt idx="130859">
                  <c:v>-108.74449999999996</c:v>
                </c:pt>
                <c:pt idx="130860">
                  <c:v>-108.74249999999995</c:v>
                </c:pt>
                <c:pt idx="130861">
                  <c:v>-108.7405</c:v>
                </c:pt>
                <c:pt idx="130862">
                  <c:v>-108.73849999999999</c:v>
                </c:pt>
                <c:pt idx="130863">
                  <c:v>-108.73649999999998</c:v>
                </c:pt>
                <c:pt idx="130864">
                  <c:v>-108.73449999999997</c:v>
                </c:pt>
                <c:pt idx="130865">
                  <c:v>-108.73249999999996</c:v>
                </c:pt>
                <c:pt idx="130866">
                  <c:v>-108.73049999999995</c:v>
                </c:pt>
                <c:pt idx="130867">
                  <c:v>-108.7285</c:v>
                </c:pt>
                <c:pt idx="130868">
                  <c:v>-108.72649999999999</c:v>
                </c:pt>
                <c:pt idx="130869">
                  <c:v>-108.72449999999998</c:v>
                </c:pt>
                <c:pt idx="130870">
                  <c:v>-108.72249999999997</c:v>
                </c:pt>
                <c:pt idx="130871">
                  <c:v>-108.72049999999996</c:v>
                </c:pt>
                <c:pt idx="130872">
                  <c:v>-108.71849999999995</c:v>
                </c:pt>
                <c:pt idx="130873">
                  <c:v>-108.7165</c:v>
                </c:pt>
                <c:pt idx="130874">
                  <c:v>-108.71449999999999</c:v>
                </c:pt>
                <c:pt idx="130875">
                  <c:v>-108.71249999999998</c:v>
                </c:pt>
                <c:pt idx="130876">
                  <c:v>-108.71049999999997</c:v>
                </c:pt>
                <c:pt idx="130877">
                  <c:v>-108.70849999999996</c:v>
                </c:pt>
                <c:pt idx="130878">
                  <c:v>-108.70650000000001</c:v>
                </c:pt>
                <c:pt idx="130879">
                  <c:v>-108.7045</c:v>
                </c:pt>
                <c:pt idx="130880">
                  <c:v>-108.70249999999999</c:v>
                </c:pt>
                <c:pt idx="130881">
                  <c:v>-108.70049999999998</c:v>
                </c:pt>
                <c:pt idx="130882">
                  <c:v>-108.69849999999997</c:v>
                </c:pt>
                <c:pt idx="130883">
                  <c:v>-108.69649999999996</c:v>
                </c:pt>
                <c:pt idx="130884">
                  <c:v>-108.69450000000001</c:v>
                </c:pt>
                <c:pt idx="130885">
                  <c:v>-108.6925</c:v>
                </c:pt>
                <c:pt idx="130886">
                  <c:v>-108.69049999999999</c:v>
                </c:pt>
                <c:pt idx="130887">
                  <c:v>-108.68849999999998</c:v>
                </c:pt>
                <c:pt idx="130888">
                  <c:v>-108.68649999999997</c:v>
                </c:pt>
                <c:pt idx="130889">
                  <c:v>-108.68449999999996</c:v>
                </c:pt>
                <c:pt idx="130890">
                  <c:v>-108.6825</c:v>
                </c:pt>
                <c:pt idx="130891">
                  <c:v>-108.68049999999999</c:v>
                </c:pt>
                <c:pt idx="130892">
                  <c:v>-108.67849999999999</c:v>
                </c:pt>
                <c:pt idx="130893">
                  <c:v>-108.67649999999998</c:v>
                </c:pt>
                <c:pt idx="130894">
                  <c:v>-108.67449999999997</c:v>
                </c:pt>
                <c:pt idx="130895">
                  <c:v>-108.67249999999996</c:v>
                </c:pt>
                <c:pt idx="130896">
                  <c:v>-108.6705</c:v>
                </c:pt>
                <c:pt idx="130897">
                  <c:v>-108.66849999999999</c:v>
                </c:pt>
                <c:pt idx="130898">
                  <c:v>-108.66649999999998</c:v>
                </c:pt>
                <c:pt idx="130899">
                  <c:v>-108.66449999999998</c:v>
                </c:pt>
                <c:pt idx="130900">
                  <c:v>-108.66249999999997</c:v>
                </c:pt>
                <c:pt idx="130901">
                  <c:v>-108.66049999999996</c:v>
                </c:pt>
                <c:pt idx="130902">
                  <c:v>-108.6585</c:v>
                </c:pt>
                <c:pt idx="130903">
                  <c:v>-108.65649999999999</c:v>
                </c:pt>
                <c:pt idx="130904">
                  <c:v>-108.65449999999998</c:v>
                </c:pt>
                <c:pt idx="130905">
                  <c:v>-108.65249999999997</c:v>
                </c:pt>
                <c:pt idx="130906">
                  <c:v>-108.65049999999997</c:v>
                </c:pt>
                <c:pt idx="130907">
                  <c:v>-108.64849999999996</c:v>
                </c:pt>
                <c:pt idx="130908">
                  <c:v>-108.6465</c:v>
                </c:pt>
                <c:pt idx="130909">
                  <c:v>-108.64449999999999</c:v>
                </c:pt>
                <c:pt idx="130910">
                  <c:v>-108.64249999999998</c:v>
                </c:pt>
                <c:pt idx="130911">
                  <c:v>-108.64049999999997</c:v>
                </c:pt>
                <c:pt idx="130912">
                  <c:v>-108.63849999999996</c:v>
                </c:pt>
                <c:pt idx="130913">
                  <c:v>-108.63649999999996</c:v>
                </c:pt>
                <c:pt idx="130914">
                  <c:v>-108.6345</c:v>
                </c:pt>
                <c:pt idx="130915">
                  <c:v>-108.63249999999999</c:v>
                </c:pt>
                <c:pt idx="130916">
                  <c:v>-108.63049999999998</c:v>
                </c:pt>
                <c:pt idx="130917">
                  <c:v>-108.62849999999997</c:v>
                </c:pt>
                <c:pt idx="130918">
                  <c:v>-108.62649999999996</c:v>
                </c:pt>
                <c:pt idx="130919">
                  <c:v>-108.62449999999995</c:v>
                </c:pt>
                <c:pt idx="130920">
                  <c:v>-108.6225</c:v>
                </c:pt>
                <c:pt idx="130921">
                  <c:v>-108.62049999999999</c:v>
                </c:pt>
                <c:pt idx="130922">
                  <c:v>-108.61849999999998</c:v>
                </c:pt>
                <c:pt idx="130923">
                  <c:v>-108.61649999999997</c:v>
                </c:pt>
                <c:pt idx="130924">
                  <c:v>-108.61449999999996</c:v>
                </c:pt>
                <c:pt idx="130925">
                  <c:v>-108.61249999999995</c:v>
                </c:pt>
                <c:pt idx="130926">
                  <c:v>-108.6105</c:v>
                </c:pt>
                <c:pt idx="130927">
                  <c:v>-108.60849999999999</c:v>
                </c:pt>
                <c:pt idx="130928">
                  <c:v>-108.60649999999998</c:v>
                </c:pt>
                <c:pt idx="130929">
                  <c:v>-108.60449999999997</c:v>
                </c:pt>
                <c:pt idx="130930">
                  <c:v>-108.60249999999996</c:v>
                </c:pt>
                <c:pt idx="130931">
                  <c:v>-108.60049999999995</c:v>
                </c:pt>
                <c:pt idx="130932">
                  <c:v>-108.5985</c:v>
                </c:pt>
                <c:pt idx="130933">
                  <c:v>-108.59649999999999</c:v>
                </c:pt>
                <c:pt idx="130934">
                  <c:v>-108.59449999999998</c:v>
                </c:pt>
                <c:pt idx="130935">
                  <c:v>-108.59249999999997</c:v>
                </c:pt>
                <c:pt idx="130936">
                  <c:v>-108.59049999999996</c:v>
                </c:pt>
                <c:pt idx="130937">
                  <c:v>-108.58849999999995</c:v>
                </c:pt>
                <c:pt idx="130938">
                  <c:v>-108.5865</c:v>
                </c:pt>
                <c:pt idx="130939">
                  <c:v>-108.58449999999999</c:v>
                </c:pt>
                <c:pt idx="130940">
                  <c:v>-108.58249999999998</c:v>
                </c:pt>
                <c:pt idx="130941">
                  <c:v>-108.58049999999997</c:v>
                </c:pt>
                <c:pt idx="130942">
                  <c:v>-108.57849999999996</c:v>
                </c:pt>
                <c:pt idx="130943">
                  <c:v>-108.57649999999995</c:v>
                </c:pt>
                <c:pt idx="130944">
                  <c:v>-108.5745</c:v>
                </c:pt>
                <c:pt idx="130945">
                  <c:v>-108.57249999999999</c:v>
                </c:pt>
                <c:pt idx="130946">
                  <c:v>-108.57049999999998</c:v>
                </c:pt>
                <c:pt idx="130947">
                  <c:v>-108.56849999999997</c:v>
                </c:pt>
                <c:pt idx="130948">
                  <c:v>-108.56649999999996</c:v>
                </c:pt>
                <c:pt idx="130949">
                  <c:v>-108.56449999999995</c:v>
                </c:pt>
                <c:pt idx="130950">
                  <c:v>-108.5625</c:v>
                </c:pt>
                <c:pt idx="130951">
                  <c:v>-108.56049999999999</c:v>
                </c:pt>
                <c:pt idx="130952">
                  <c:v>-108.55849999999998</c:v>
                </c:pt>
                <c:pt idx="130953">
                  <c:v>-108.55649999999997</c:v>
                </c:pt>
                <c:pt idx="130954">
                  <c:v>-108.55449999999996</c:v>
                </c:pt>
                <c:pt idx="130955">
                  <c:v>-108.55249999999995</c:v>
                </c:pt>
                <c:pt idx="130956">
                  <c:v>-108.5505</c:v>
                </c:pt>
                <c:pt idx="130957">
                  <c:v>-108.54849999999999</c:v>
                </c:pt>
                <c:pt idx="130958">
                  <c:v>-108.54649999999998</c:v>
                </c:pt>
                <c:pt idx="130959">
                  <c:v>-108.54449999999997</c:v>
                </c:pt>
                <c:pt idx="130960">
                  <c:v>-108.54249999999996</c:v>
                </c:pt>
                <c:pt idx="130961">
                  <c:v>-108.54049999999995</c:v>
                </c:pt>
                <c:pt idx="130962">
                  <c:v>-108.5385</c:v>
                </c:pt>
                <c:pt idx="130963">
                  <c:v>-108.53649999999999</c:v>
                </c:pt>
                <c:pt idx="130964">
                  <c:v>-108.53449999999998</c:v>
                </c:pt>
                <c:pt idx="130965">
                  <c:v>-108.53249999999997</c:v>
                </c:pt>
                <c:pt idx="130966">
                  <c:v>-108.53049999999996</c:v>
                </c:pt>
                <c:pt idx="130967">
                  <c:v>-108.52849999999995</c:v>
                </c:pt>
                <c:pt idx="130968">
                  <c:v>-108.5265</c:v>
                </c:pt>
                <c:pt idx="130969">
                  <c:v>-108.52449999999999</c:v>
                </c:pt>
                <c:pt idx="130970">
                  <c:v>-108.52249999999998</c:v>
                </c:pt>
                <c:pt idx="130971">
                  <c:v>-108.52049999999997</c:v>
                </c:pt>
                <c:pt idx="130972">
                  <c:v>-108.51849999999996</c:v>
                </c:pt>
                <c:pt idx="130973">
                  <c:v>-108.51649999999995</c:v>
                </c:pt>
                <c:pt idx="130974">
                  <c:v>-108.5145</c:v>
                </c:pt>
                <c:pt idx="130975">
                  <c:v>-108.51249999999999</c:v>
                </c:pt>
                <c:pt idx="130976">
                  <c:v>-108.51049999999998</c:v>
                </c:pt>
                <c:pt idx="130977">
                  <c:v>-108.50849999999997</c:v>
                </c:pt>
                <c:pt idx="130978">
                  <c:v>-108.50649999999996</c:v>
                </c:pt>
                <c:pt idx="130979">
                  <c:v>-108.50449999999995</c:v>
                </c:pt>
                <c:pt idx="130980">
                  <c:v>-108.5025</c:v>
                </c:pt>
                <c:pt idx="130981">
                  <c:v>-108.50049999999999</c:v>
                </c:pt>
                <c:pt idx="130982">
                  <c:v>-108.49849999999998</c:v>
                </c:pt>
                <c:pt idx="130983">
                  <c:v>-108.49649999999997</c:v>
                </c:pt>
                <c:pt idx="130984">
                  <c:v>-108.49449999999996</c:v>
                </c:pt>
                <c:pt idx="130985">
                  <c:v>-108.49249999999995</c:v>
                </c:pt>
                <c:pt idx="130986">
                  <c:v>-108.4905</c:v>
                </c:pt>
                <c:pt idx="130987">
                  <c:v>-108.48849999999999</c:v>
                </c:pt>
                <c:pt idx="130988">
                  <c:v>-108.48649999999998</c:v>
                </c:pt>
                <c:pt idx="130989">
                  <c:v>-108.48449999999997</c:v>
                </c:pt>
                <c:pt idx="130990">
                  <c:v>-108.48249999999996</c:v>
                </c:pt>
                <c:pt idx="130991">
                  <c:v>-108.48049999999995</c:v>
                </c:pt>
                <c:pt idx="130992">
                  <c:v>-108.4785</c:v>
                </c:pt>
                <c:pt idx="130993">
                  <c:v>-108.47649999999999</c:v>
                </c:pt>
                <c:pt idx="130994">
                  <c:v>-108.47449999999998</c:v>
                </c:pt>
                <c:pt idx="130995">
                  <c:v>-108.47249999999997</c:v>
                </c:pt>
                <c:pt idx="130996">
                  <c:v>-108.47049999999996</c:v>
                </c:pt>
                <c:pt idx="130997">
                  <c:v>-108.46849999999995</c:v>
                </c:pt>
                <c:pt idx="130998">
                  <c:v>-108.4665</c:v>
                </c:pt>
                <c:pt idx="130999">
                  <c:v>-108.46449999999999</c:v>
                </c:pt>
                <c:pt idx="131000">
                  <c:v>-108.46249999999998</c:v>
                </c:pt>
                <c:pt idx="131001">
                  <c:v>-108.46049999999997</c:v>
                </c:pt>
                <c:pt idx="131002">
                  <c:v>-108.45849999999996</c:v>
                </c:pt>
                <c:pt idx="131003">
                  <c:v>-108.45650000000001</c:v>
                </c:pt>
                <c:pt idx="131004">
                  <c:v>-108.4545</c:v>
                </c:pt>
                <c:pt idx="131005">
                  <c:v>-108.45249999999999</c:v>
                </c:pt>
                <c:pt idx="131006">
                  <c:v>-108.45049999999998</c:v>
                </c:pt>
                <c:pt idx="131007">
                  <c:v>-108.44849999999997</c:v>
                </c:pt>
                <c:pt idx="131008">
                  <c:v>-108.44649999999996</c:v>
                </c:pt>
                <c:pt idx="131009">
                  <c:v>-108.44450000000001</c:v>
                </c:pt>
                <c:pt idx="131010">
                  <c:v>-108.4425</c:v>
                </c:pt>
                <c:pt idx="131011">
                  <c:v>-108.44049999999999</c:v>
                </c:pt>
                <c:pt idx="131012">
                  <c:v>-108.43849999999998</c:v>
                </c:pt>
                <c:pt idx="131013">
                  <c:v>-108.43649999999997</c:v>
                </c:pt>
                <c:pt idx="131014">
                  <c:v>-108.43449999999996</c:v>
                </c:pt>
                <c:pt idx="131015">
                  <c:v>-108.4325</c:v>
                </c:pt>
                <c:pt idx="131016">
                  <c:v>-108.43049999999999</c:v>
                </c:pt>
                <c:pt idx="131017">
                  <c:v>-108.42849999999999</c:v>
                </c:pt>
                <c:pt idx="131018">
                  <c:v>-108.42649999999998</c:v>
                </c:pt>
                <c:pt idx="131019">
                  <c:v>-108.42449999999997</c:v>
                </c:pt>
                <c:pt idx="131020">
                  <c:v>-108.42249999999996</c:v>
                </c:pt>
                <c:pt idx="131021">
                  <c:v>-108.4205</c:v>
                </c:pt>
                <c:pt idx="131022">
                  <c:v>-108.41849999999999</c:v>
                </c:pt>
                <c:pt idx="131023">
                  <c:v>-108.41649999999998</c:v>
                </c:pt>
                <c:pt idx="131024">
                  <c:v>-108.41449999999998</c:v>
                </c:pt>
                <c:pt idx="131025">
                  <c:v>-108.41249999999997</c:v>
                </c:pt>
                <c:pt idx="131026">
                  <c:v>-108.41049999999996</c:v>
                </c:pt>
                <c:pt idx="131027">
                  <c:v>-108.4085</c:v>
                </c:pt>
                <c:pt idx="131028">
                  <c:v>-108.40649999999999</c:v>
                </c:pt>
                <c:pt idx="131029">
                  <c:v>-108.40449999999998</c:v>
                </c:pt>
                <c:pt idx="131030">
                  <c:v>-108.40249999999997</c:v>
                </c:pt>
                <c:pt idx="131031">
                  <c:v>-108.40049999999997</c:v>
                </c:pt>
                <c:pt idx="131032">
                  <c:v>-108.39849999999996</c:v>
                </c:pt>
                <c:pt idx="131033">
                  <c:v>-108.3965</c:v>
                </c:pt>
                <c:pt idx="131034">
                  <c:v>-108.39449999999999</c:v>
                </c:pt>
                <c:pt idx="131035">
                  <c:v>-108.39249999999998</c:v>
                </c:pt>
                <c:pt idx="131036">
                  <c:v>-108.39049999999997</c:v>
                </c:pt>
                <c:pt idx="131037">
                  <c:v>-108.38849999999996</c:v>
                </c:pt>
                <c:pt idx="131038">
                  <c:v>-108.38649999999996</c:v>
                </c:pt>
                <c:pt idx="131039">
                  <c:v>-108.3845</c:v>
                </c:pt>
                <c:pt idx="131040">
                  <c:v>-108.38249999999999</c:v>
                </c:pt>
                <c:pt idx="131041">
                  <c:v>-108.38049999999998</c:v>
                </c:pt>
                <c:pt idx="131042">
                  <c:v>-108.37849999999997</c:v>
                </c:pt>
                <c:pt idx="131043">
                  <c:v>-108.37649999999996</c:v>
                </c:pt>
                <c:pt idx="131044">
                  <c:v>-108.37449999999995</c:v>
                </c:pt>
                <c:pt idx="131045">
                  <c:v>-108.3725</c:v>
                </c:pt>
                <c:pt idx="131046">
                  <c:v>-108.37049999999999</c:v>
                </c:pt>
                <c:pt idx="131047">
                  <c:v>-108.36849999999998</c:v>
                </c:pt>
                <c:pt idx="131048">
                  <c:v>-108.36649999999997</c:v>
                </c:pt>
                <c:pt idx="131049">
                  <c:v>-108.36449999999996</c:v>
                </c:pt>
                <c:pt idx="131050">
                  <c:v>-108.36249999999995</c:v>
                </c:pt>
                <c:pt idx="131051">
                  <c:v>-108.3605</c:v>
                </c:pt>
                <c:pt idx="131052">
                  <c:v>-108.35849999999999</c:v>
                </c:pt>
                <c:pt idx="131053">
                  <c:v>-108.35649999999998</c:v>
                </c:pt>
                <c:pt idx="131054">
                  <c:v>-108.35449999999997</c:v>
                </c:pt>
                <c:pt idx="131055">
                  <c:v>-108.35249999999996</c:v>
                </c:pt>
                <c:pt idx="131056">
                  <c:v>-108.35049999999995</c:v>
                </c:pt>
                <c:pt idx="131057">
                  <c:v>-108.3485</c:v>
                </c:pt>
                <c:pt idx="131058">
                  <c:v>-108.34649999999999</c:v>
                </c:pt>
                <c:pt idx="131059">
                  <c:v>-108.34449999999998</c:v>
                </c:pt>
                <c:pt idx="131060">
                  <c:v>-108.34249999999997</c:v>
                </c:pt>
                <c:pt idx="131061">
                  <c:v>-108.34049999999996</c:v>
                </c:pt>
                <c:pt idx="131062">
                  <c:v>-108.33849999999995</c:v>
                </c:pt>
                <c:pt idx="131063">
                  <c:v>-108.3365</c:v>
                </c:pt>
                <c:pt idx="131064">
                  <c:v>-108.33449999999999</c:v>
                </c:pt>
                <c:pt idx="131065">
                  <c:v>-108.33249999999998</c:v>
                </c:pt>
                <c:pt idx="131066">
                  <c:v>-108.33049999999997</c:v>
                </c:pt>
                <c:pt idx="131067">
                  <c:v>-108.32849999999996</c:v>
                </c:pt>
                <c:pt idx="131068">
                  <c:v>-108.32649999999995</c:v>
                </c:pt>
                <c:pt idx="131069">
                  <c:v>-108.3245</c:v>
                </c:pt>
                <c:pt idx="131070">
                  <c:v>-108.32249999999999</c:v>
                </c:pt>
                <c:pt idx="131071">
                  <c:v>-108.32049999999998</c:v>
                </c:pt>
                <c:pt idx="131072">
                  <c:v>-108.31849999999997</c:v>
                </c:pt>
                <c:pt idx="131073">
                  <c:v>-108.31649999999996</c:v>
                </c:pt>
                <c:pt idx="131074">
                  <c:v>-108.31449999999995</c:v>
                </c:pt>
                <c:pt idx="131075">
                  <c:v>-108.3125</c:v>
                </c:pt>
                <c:pt idx="131076">
                  <c:v>-108.31049999999999</c:v>
                </c:pt>
                <c:pt idx="131077">
                  <c:v>-108.30849999999998</c:v>
                </c:pt>
                <c:pt idx="131078">
                  <c:v>-108.30649999999997</c:v>
                </c:pt>
                <c:pt idx="131079">
                  <c:v>-108.30449999999996</c:v>
                </c:pt>
                <c:pt idx="131080">
                  <c:v>-108.30249999999995</c:v>
                </c:pt>
                <c:pt idx="131081">
                  <c:v>-108.3005</c:v>
                </c:pt>
                <c:pt idx="131082">
                  <c:v>-108.29849999999999</c:v>
                </c:pt>
                <c:pt idx="131083">
                  <c:v>-108.29649999999998</c:v>
                </c:pt>
                <c:pt idx="131084">
                  <c:v>-108.29449999999997</c:v>
                </c:pt>
                <c:pt idx="131085">
                  <c:v>-108.29249999999996</c:v>
                </c:pt>
                <c:pt idx="131086">
                  <c:v>-108.29049999999995</c:v>
                </c:pt>
                <c:pt idx="131087">
                  <c:v>-108.2885</c:v>
                </c:pt>
                <c:pt idx="131088">
                  <c:v>-108.28649999999999</c:v>
                </c:pt>
                <c:pt idx="131089">
                  <c:v>-108.28449999999998</c:v>
                </c:pt>
                <c:pt idx="131090">
                  <c:v>-108.28249999999997</c:v>
                </c:pt>
                <c:pt idx="131091">
                  <c:v>-108.28049999999996</c:v>
                </c:pt>
                <c:pt idx="131092">
                  <c:v>-108.27849999999995</c:v>
                </c:pt>
                <c:pt idx="131093">
                  <c:v>-108.2765</c:v>
                </c:pt>
                <c:pt idx="131094">
                  <c:v>-108.27449999999999</c:v>
                </c:pt>
                <c:pt idx="131095">
                  <c:v>-108.27249999999998</c:v>
                </c:pt>
                <c:pt idx="131096">
                  <c:v>-108.27049999999997</c:v>
                </c:pt>
                <c:pt idx="131097">
                  <c:v>-108.26849999999996</c:v>
                </c:pt>
                <c:pt idx="131098">
                  <c:v>-108.26649999999995</c:v>
                </c:pt>
                <c:pt idx="131099">
                  <c:v>-108.2645</c:v>
                </c:pt>
                <c:pt idx="131100">
                  <c:v>-108.26249999999999</c:v>
                </c:pt>
                <c:pt idx="131101">
                  <c:v>-108.26049999999998</c:v>
                </c:pt>
                <c:pt idx="131102">
                  <c:v>-108.25849999999997</c:v>
                </c:pt>
                <c:pt idx="131103">
                  <c:v>-108.25649999999996</c:v>
                </c:pt>
                <c:pt idx="131104">
                  <c:v>-108.25449999999995</c:v>
                </c:pt>
                <c:pt idx="131105">
                  <c:v>-108.2525</c:v>
                </c:pt>
                <c:pt idx="131106">
                  <c:v>-108.25049999999999</c:v>
                </c:pt>
                <c:pt idx="131107">
                  <c:v>-108.24849999999998</c:v>
                </c:pt>
                <c:pt idx="131108">
                  <c:v>-108.24649999999997</c:v>
                </c:pt>
                <c:pt idx="131109">
                  <c:v>-108.24449999999996</c:v>
                </c:pt>
                <c:pt idx="131110">
                  <c:v>-108.24249999999995</c:v>
                </c:pt>
                <c:pt idx="131111">
                  <c:v>-108.2405</c:v>
                </c:pt>
                <c:pt idx="131112">
                  <c:v>-108.23849999999999</c:v>
                </c:pt>
                <c:pt idx="131113">
                  <c:v>-108.23649999999998</c:v>
                </c:pt>
                <c:pt idx="131114">
                  <c:v>-108.23449999999997</c:v>
                </c:pt>
                <c:pt idx="131115">
                  <c:v>-108.23249999999996</c:v>
                </c:pt>
                <c:pt idx="131116">
                  <c:v>-108.23049999999995</c:v>
                </c:pt>
                <c:pt idx="131117">
                  <c:v>-108.2285</c:v>
                </c:pt>
                <c:pt idx="131118">
                  <c:v>-108.22649999999999</c:v>
                </c:pt>
                <c:pt idx="131119">
                  <c:v>-108.22449999999998</c:v>
                </c:pt>
                <c:pt idx="131120">
                  <c:v>-108.22249999999997</c:v>
                </c:pt>
                <c:pt idx="131121">
                  <c:v>-108.22049999999996</c:v>
                </c:pt>
                <c:pt idx="131122">
                  <c:v>-108.21849999999995</c:v>
                </c:pt>
                <c:pt idx="131123">
                  <c:v>-108.2165</c:v>
                </c:pt>
                <c:pt idx="131124">
                  <c:v>-108.21449999999999</c:v>
                </c:pt>
                <c:pt idx="131125">
                  <c:v>-108.21249999999998</c:v>
                </c:pt>
                <c:pt idx="131126">
                  <c:v>-108.21049999999997</c:v>
                </c:pt>
                <c:pt idx="131127">
                  <c:v>-108.20849999999996</c:v>
                </c:pt>
                <c:pt idx="131128">
                  <c:v>-108.20650000000001</c:v>
                </c:pt>
                <c:pt idx="131129">
                  <c:v>-108.2045</c:v>
                </c:pt>
                <c:pt idx="131130">
                  <c:v>-108.20249999999999</c:v>
                </c:pt>
                <c:pt idx="131131">
                  <c:v>-108.20049999999998</c:v>
                </c:pt>
                <c:pt idx="131132">
                  <c:v>-108.19849999999997</c:v>
                </c:pt>
                <c:pt idx="131133">
                  <c:v>-108.19649999999996</c:v>
                </c:pt>
                <c:pt idx="131134">
                  <c:v>-108.19450000000001</c:v>
                </c:pt>
                <c:pt idx="131135">
                  <c:v>-108.1925</c:v>
                </c:pt>
                <c:pt idx="131136">
                  <c:v>-108.19049999999999</c:v>
                </c:pt>
                <c:pt idx="131137">
                  <c:v>-108.18849999999998</c:v>
                </c:pt>
                <c:pt idx="131138">
                  <c:v>-108.18649999999997</c:v>
                </c:pt>
                <c:pt idx="131139">
                  <c:v>-108.18449999999996</c:v>
                </c:pt>
                <c:pt idx="131140">
                  <c:v>-108.1825</c:v>
                </c:pt>
                <c:pt idx="131141">
                  <c:v>-108.18049999999999</c:v>
                </c:pt>
                <c:pt idx="131142">
                  <c:v>-108.17849999999999</c:v>
                </c:pt>
                <c:pt idx="131143">
                  <c:v>-108.17649999999998</c:v>
                </c:pt>
                <c:pt idx="131144">
                  <c:v>-108.17449999999997</c:v>
                </c:pt>
                <c:pt idx="131145">
                  <c:v>-108.17249999999996</c:v>
                </c:pt>
                <c:pt idx="131146">
                  <c:v>-108.1705</c:v>
                </c:pt>
                <c:pt idx="131147">
                  <c:v>-108.16849999999999</c:v>
                </c:pt>
                <c:pt idx="131148">
                  <c:v>-108.16649999999998</c:v>
                </c:pt>
                <c:pt idx="131149">
                  <c:v>-108.16449999999998</c:v>
                </c:pt>
                <c:pt idx="131150">
                  <c:v>-108.16249999999997</c:v>
                </c:pt>
                <c:pt idx="131151">
                  <c:v>-108.16049999999996</c:v>
                </c:pt>
                <c:pt idx="131152">
                  <c:v>-108.1585</c:v>
                </c:pt>
                <c:pt idx="131153">
                  <c:v>-108.15649999999999</c:v>
                </c:pt>
                <c:pt idx="131154">
                  <c:v>-108.15449999999998</c:v>
                </c:pt>
                <c:pt idx="131155">
                  <c:v>-108.15249999999997</c:v>
                </c:pt>
                <c:pt idx="131156">
                  <c:v>-108.15049999999997</c:v>
                </c:pt>
                <c:pt idx="131157">
                  <c:v>-108.14849999999996</c:v>
                </c:pt>
                <c:pt idx="131158">
                  <c:v>-108.1465</c:v>
                </c:pt>
                <c:pt idx="131159">
                  <c:v>-108.14449999999999</c:v>
                </c:pt>
                <c:pt idx="131160">
                  <c:v>-108.14249999999998</c:v>
                </c:pt>
                <c:pt idx="131161">
                  <c:v>-108.14049999999997</c:v>
                </c:pt>
                <c:pt idx="131162">
                  <c:v>-108.13849999999996</c:v>
                </c:pt>
                <c:pt idx="131163">
                  <c:v>-108.13649999999996</c:v>
                </c:pt>
                <c:pt idx="131164">
                  <c:v>-108.1345</c:v>
                </c:pt>
                <c:pt idx="131165">
                  <c:v>-108.13249999999999</c:v>
                </c:pt>
                <c:pt idx="131166">
                  <c:v>-108.13049999999998</c:v>
                </c:pt>
                <c:pt idx="131167">
                  <c:v>-108.12849999999997</c:v>
                </c:pt>
                <c:pt idx="131168">
                  <c:v>-108.12649999999996</c:v>
                </c:pt>
                <c:pt idx="131169">
                  <c:v>-108.12449999999995</c:v>
                </c:pt>
                <c:pt idx="131170">
                  <c:v>-108.1225</c:v>
                </c:pt>
                <c:pt idx="131171">
                  <c:v>-108.12049999999999</c:v>
                </c:pt>
                <c:pt idx="131172">
                  <c:v>-108.11849999999998</c:v>
                </c:pt>
                <c:pt idx="131173">
                  <c:v>-108.11649999999997</c:v>
                </c:pt>
                <c:pt idx="131174">
                  <c:v>-108.11449999999996</c:v>
                </c:pt>
                <c:pt idx="131175">
                  <c:v>-108.11249999999995</c:v>
                </c:pt>
                <c:pt idx="131176">
                  <c:v>-108.1105</c:v>
                </c:pt>
                <c:pt idx="131177">
                  <c:v>-108.10849999999999</c:v>
                </c:pt>
                <c:pt idx="131178">
                  <c:v>-108.10649999999998</c:v>
                </c:pt>
                <c:pt idx="131179">
                  <c:v>-108.10449999999997</c:v>
                </c:pt>
                <c:pt idx="131180">
                  <c:v>-108.10249999999996</c:v>
                </c:pt>
                <c:pt idx="131181">
                  <c:v>-108.10049999999995</c:v>
                </c:pt>
                <c:pt idx="131182">
                  <c:v>-108.0985</c:v>
                </c:pt>
                <c:pt idx="131183">
                  <c:v>-108.09649999999999</c:v>
                </c:pt>
                <c:pt idx="131184">
                  <c:v>-108.09449999999998</c:v>
                </c:pt>
                <c:pt idx="131185">
                  <c:v>-108.09249999999997</c:v>
                </c:pt>
                <c:pt idx="131186">
                  <c:v>-108.09049999999996</c:v>
                </c:pt>
                <c:pt idx="131187">
                  <c:v>-108.08849999999995</c:v>
                </c:pt>
                <c:pt idx="131188">
                  <c:v>-108.0865</c:v>
                </c:pt>
                <c:pt idx="131189">
                  <c:v>-108.08449999999999</c:v>
                </c:pt>
                <c:pt idx="131190">
                  <c:v>-108.08249999999998</c:v>
                </c:pt>
                <c:pt idx="131191">
                  <c:v>-108.08049999999997</c:v>
                </c:pt>
                <c:pt idx="131192">
                  <c:v>-108.07849999999996</c:v>
                </c:pt>
                <c:pt idx="131193">
                  <c:v>-108.07649999999995</c:v>
                </c:pt>
                <c:pt idx="131194">
                  <c:v>-108.0745</c:v>
                </c:pt>
                <c:pt idx="131195">
                  <c:v>-108.07249999999999</c:v>
                </c:pt>
                <c:pt idx="131196">
                  <c:v>-108.07049999999998</c:v>
                </c:pt>
                <c:pt idx="131197">
                  <c:v>-108.06849999999997</c:v>
                </c:pt>
                <c:pt idx="131198">
                  <c:v>-108.06649999999996</c:v>
                </c:pt>
                <c:pt idx="131199">
                  <c:v>-108.06449999999995</c:v>
                </c:pt>
                <c:pt idx="131200">
                  <c:v>-108.0625</c:v>
                </c:pt>
                <c:pt idx="131201">
                  <c:v>-108.06049999999999</c:v>
                </c:pt>
                <c:pt idx="131202">
                  <c:v>-108.05849999999998</c:v>
                </c:pt>
                <c:pt idx="131203">
                  <c:v>-108.05649999999997</c:v>
                </c:pt>
                <c:pt idx="131204">
                  <c:v>-108.05449999999996</c:v>
                </c:pt>
                <c:pt idx="131205">
                  <c:v>-108.05249999999995</c:v>
                </c:pt>
                <c:pt idx="131206">
                  <c:v>-108.0505</c:v>
                </c:pt>
                <c:pt idx="131207">
                  <c:v>-108.04849999999999</c:v>
                </c:pt>
                <c:pt idx="131208">
                  <c:v>-108.04649999999998</c:v>
                </c:pt>
                <c:pt idx="131209">
                  <c:v>-108.04449999999997</c:v>
                </c:pt>
                <c:pt idx="131210">
                  <c:v>-108.04249999999996</c:v>
                </c:pt>
                <c:pt idx="131211">
                  <c:v>-108.04049999999995</c:v>
                </c:pt>
                <c:pt idx="131212">
                  <c:v>-108.0385</c:v>
                </c:pt>
                <c:pt idx="131213">
                  <c:v>-108.03649999999999</c:v>
                </c:pt>
                <c:pt idx="131214">
                  <c:v>-108.03449999999998</c:v>
                </c:pt>
                <c:pt idx="131215">
                  <c:v>-108.03249999999997</c:v>
                </c:pt>
                <c:pt idx="131216">
                  <c:v>-108.03049999999996</c:v>
                </c:pt>
                <c:pt idx="131217">
                  <c:v>-108.02849999999995</c:v>
                </c:pt>
                <c:pt idx="131218">
                  <c:v>-108.0265</c:v>
                </c:pt>
                <c:pt idx="131219">
                  <c:v>-108.02449999999999</c:v>
                </c:pt>
                <c:pt idx="131220">
                  <c:v>-108.02249999999998</c:v>
                </c:pt>
                <c:pt idx="131221">
                  <c:v>-108.02049999999997</c:v>
                </c:pt>
                <c:pt idx="131222">
                  <c:v>-108.01849999999996</c:v>
                </c:pt>
                <c:pt idx="131223">
                  <c:v>-108.01649999999995</c:v>
                </c:pt>
                <c:pt idx="131224">
                  <c:v>-108.0145</c:v>
                </c:pt>
                <c:pt idx="131225">
                  <c:v>-108.01249999999999</c:v>
                </c:pt>
                <c:pt idx="131226">
                  <c:v>-108.01049999999998</c:v>
                </c:pt>
                <c:pt idx="131227">
                  <c:v>-108.00849999999997</c:v>
                </c:pt>
                <c:pt idx="131228">
                  <c:v>-108.00649999999996</c:v>
                </c:pt>
                <c:pt idx="131229">
                  <c:v>-108.00449999999995</c:v>
                </c:pt>
                <c:pt idx="131230">
                  <c:v>-108.0025</c:v>
                </c:pt>
                <c:pt idx="131231">
                  <c:v>-108.00049999999999</c:v>
                </c:pt>
                <c:pt idx="131232">
                  <c:v>-107.99849999999998</c:v>
                </c:pt>
                <c:pt idx="131233">
                  <c:v>-107.99649999999997</c:v>
                </c:pt>
                <c:pt idx="131234">
                  <c:v>-107.99449999999996</c:v>
                </c:pt>
                <c:pt idx="131235">
                  <c:v>-107.99249999999995</c:v>
                </c:pt>
                <c:pt idx="131236">
                  <c:v>-107.9905</c:v>
                </c:pt>
                <c:pt idx="131237">
                  <c:v>-107.98849999999999</c:v>
                </c:pt>
                <c:pt idx="131238">
                  <c:v>-107.98649999999998</c:v>
                </c:pt>
                <c:pt idx="131239">
                  <c:v>-107.98449999999997</c:v>
                </c:pt>
                <c:pt idx="131240">
                  <c:v>-107.98249999999996</c:v>
                </c:pt>
                <c:pt idx="131241">
                  <c:v>-107.98049999999995</c:v>
                </c:pt>
                <c:pt idx="131242">
                  <c:v>-107.9785</c:v>
                </c:pt>
                <c:pt idx="131243">
                  <c:v>-107.97649999999999</c:v>
                </c:pt>
                <c:pt idx="131244">
                  <c:v>-107.97449999999998</c:v>
                </c:pt>
                <c:pt idx="131245">
                  <c:v>-107.97249999999997</c:v>
                </c:pt>
                <c:pt idx="131246">
                  <c:v>-107.97049999999996</c:v>
                </c:pt>
                <c:pt idx="131247">
                  <c:v>-107.96849999999995</c:v>
                </c:pt>
                <c:pt idx="131248">
                  <c:v>-107.9665</c:v>
                </c:pt>
                <c:pt idx="131249">
                  <c:v>-107.96449999999999</c:v>
                </c:pt>
                <c:pt idx="131250">
                  <c:v>-107.96249999999998</c:v>
                </c:pt>
                <c:pt idx="131251">
                  <c:v>-107.96049999999997</c:v>
                </c:pt>
                <c:pt idx="131252">
                  <c:v>-107.95849999999996</c:v>
                </c:pt>
                <c:pt idx="131253">
                  <c:v>-107.95650000000001</c:v>
                </c:pt>
                <c:pt idx="131254">
                  <c:v>-107.9545</c:v>
                </c:pt>
                <c:pt idx="131255">
                  <c:v>-107.95249999999999</c:v>
                </c:pt>
                <c:pt idx="131256">
                  <c:v>-107.95049999999998</c:v>
                </c:pt>
                <c:pt idx="131257">
                  <c:v>-107.94849999999997</c:v>
                </c:pt>
                <c:pt idx="131258">
                  <c:v>-107.94649999999996</c:v>
                </c:pt>
                <c:pt idx="131259">
                  <c:v>-107.94450000000001</c:v>
                </c:pt>
                <c:pt idx="131260">
                  <c:v>-107.9425</c:v>
                </c:pt>
                <c:pt idx="131261">
                  <c:v>-107.94049999999999</c:v>
                </c:pt>
                <c:pt idx="131262">
                  <c:v>-107.93849999999998</c:v>
                </c:pt>
                <c:pt idx="131263">
                  <c:v>-107.93649999999997</c:v>
                </c:pt>
                <c:pt idx="131264">
                  <c:v>-107.93449999999996</c:v>
                </c:pt>
                <c:pt idx="131265">
                  <c:v>-107.9325</c:v>
                </c:pt>
                <c:pt idx="131266">
                  <c:v>-107.93049999999999</c:v>
                </c:pt>
                <c:pt idx="131267">
                  <c:v>-107.92849999999999</c:v>
                </c:pt>
                <c:pt idx="131268">
                  <c:v>-107.92649999999998</c:v>
                </c:pt>
                <c:pt idx="131269">
                  <c:v>-107.92449999999997</c:v>
                </c:pt>
                <c:pt idx="131270">
                  <c:v>-107.92249999999996</c:v>
                </c:pt>
                <c:pt idx="131271">
                  <c:v>-107.9205</c:v>
                </c:pt>
                <c:pt idx="131272">
                  <c:v>-107.91849999999999</c:v>
                </c:pt>
                <c:pt idx="131273">
                  <c:v>-107.91649999999998</c:v>
                </c:pt>
                <c:pt idx="131274">
                  <c:v>-107.91449999999998</c:v>
                </c:pt>
                <c:pt idx="131275">
                  <c:v>-107.91249999999997</c:v>
                </c:pt>
                <c:pt idx="131276">
                  <c:v>-107.91049999999996</c:v>
                </c:pt>
                <c:pt idx="131277">
                  <c:v>-107.9085</c:v>
                </c:pt>
                <c:pt idx="131278">
                  <c:v>-107.90649999999999</c:v>
                </c:pt>
                <c:pt idx="131279">
                  <c:v>-107.90449999999998</c:v>
                </c:pt>
                <c:pt idx="131280">
                  <c:v>-107.90249999999997</c:v>
                </c:pt>
                <c:pt idx="131281">
                  <c:v>-107.90049999999997</c:v>
                </c:pt>
                <c:pt idx="131282">
                  <c:v>-107.89849999999996</c:v>
                </c:pt>
                <c:pt idx="131283">
                  <c:v>-107.8965</c:v>
                </c:pt>
                <c:pt idx="131284">
                  <c:v>-107.89449999999999</c:v>
                </c:pt>
                <c:pt idx="131285">
                  <c:v>-107.89249999999998</c:v>
                </c:pt>
                <c:pt idx="131286">
                  <c:v>-107.89049999999997</c:v>
                </c:pt>
                <c:pt idx="131287">
                  <c:v>-107.88849999999996</c:v>
                </c:pt>
                <c:pt idx="131288">
                  <c:v>-107.88649999999996</c:v>
                </c:pt>
                <c:pt idx="131289">
                  <c:v>-107.8845</c:v>
                </c:pt>
                <c:pt idx="131290">
                  <c:v>-107.88249999999999</c:v>
                </c:pt>
                <c:pt idx="131291">
                  <c:v>-107.88049999999998</c:v>
                </c:pt>
                <c:pt idx="131292">
                  <c:v>-107.87849999999997</c:v>
                </c:pt>
                <c:pt idx="131293">
                  <c:v>-107.87649999999996</c:v>
                </c:pt>
                <c:pt idx="131294">
                  <c:v>-107.87449999999995</c:v>
                </c:pt>
                <c:pt idx="131295">
                  <c:v>-107.8725</c:v>
                </c:pt>
                <c:pt idx="131296">
                  <c:v>-107.87049999999999</c:v>
                </c:pt>
                <c:pt idx="131297">
                  <c:v>-107.86849999999998</c:v>
                </c:pt>
                <c:pt idx="131298">
                  <c:v>-107.86649999999997</c:v>
                </c:pt>
                <c:pt idx="131299">
                  <c:v>-107.86449999999996</c:v>
                </c:pt>
                <c:pt idx="131300">
                  <c:v>-107.86249999999995</c:v>
                </c:pt>
                <c:pt idx="131301">
                  <c:v>-107.8605</c:v>
                </c:pt>
                <c:pt idx="131302">
                  <c:v>-107.85849999999999</c:v>
                </c:pt>
                <c:pt idx="131303">
                  <c:v>-107.85649999999998</c:v>
                </c:pt>
                <c:pt idx="131304">
                  <c:v>-107.85449999999997</c:v>
                </c:pt>
                <c:pt idx="131305">
                  <c:v>-107.85249999999996</c:v>
                </c:pt>
                <c:pt idx="131306">
                  <c:v>-107.85049999999995</c:v>
                </c:pt>
                <c:pt idx="131307">
                  <c:v>-107.8485</c:v>
                </c:pt>
                <c:pt idx="131308">
                  <c:v>-107.84649999999999</c:v>
                </c:pt>
                <c:pt idx="131309">
                  <c:v>-107.84449999999998</c:v>
                </c:pt>
                <c:pt idx="131310">
                  <c:v>-107.84249999999997</c:v>
                </c:pt>
                <c:pt idx="131311">
                  <c:v>-107.84049999999996</c:v>
                </c:pt>
                <c:pt idx="131312">
                  <c:v>-107.83849999999995</c:v>
                </c:pt>
                <c:pt idx="131313">
                  <c:v>-107.8365</c:v>
                </c:pt>
                <c:pt idx="131314">
                  <c:v>-107.83449999999999</c:v>
                </c:pt>
                <c:pt idx="131315">
                  <c:v>-107.83249999999998</c:v>
                </c:pt>
                <c:pt idx="131316">
                  <c:v>-107.83049999999997</c:v>
                </c:pt>
                <c:pt idx="131317">
                  <c:v>-107.82849999999996</c:v>
                </c:pt>
                <c:pt idx="131318">
                  <c:v>-107.82649999999995</c:v>
                </c:pt>
                <c:pt idx="131319">
                  <c:v>-107.8245</c:v>
                </c:pt>
                <c:pt idx="131320">
                  <c:v>-107.82249999999999</c:v>
                </c:pt>
                <c:pt idx="131321">
                  <c:v>-107.82049999999998</c:v>
                </c:pt>
                <c:pt idx="131322">
                  <c:v>-107.81849999999997</c:v>
                </c:pt>
                <c:pt idx="131323">
                  <c:v>-107.81649999999996</c:v>
                </c:pt>
                <c:pt idx="131324">
                  <c:v>-107.81449999999995</c:v>
                </c:pt>
                <c:pt idx="131325">
                  <c:v>-107.8125</c:v>
                </c:pt>
                <c:pt idx="131326">
                  <c:v>-107.81049999999999</c:v>
                </c:pt>
                <c:pt idx="131327">
                  <c:v>-107.80849999999998</c:v>
                </c:pt>
                <c:pt idx="131328">
                  <c:v>-107.80649999999997</c:v>
                </c:pt>
                <c:pt idx="131329">
                  <c:v>-107.80449999999996</c:v>
                </c:pt>
                <c:pt idx="131330">
                  <c:v>-107.80249999999995</c:v>
                </c:pt>
                <c:pt idx="131331">
                  <c:v>-107.8005</c:v>
                </c:pt>
                <c:pt idx="131332">
                  <c:v>-107.79849999999999</c:v>
                </c:pt>
                <c:pt idx="131333">
                  <c:v>-107.79649999999998</c:v>
                </c:pt>
                <c:pt idx="131334">
                  <c:v>-107.79449999999997</c:v>
                </c:pt>
                <c:pt idx="131335">
                  <c:v>-107.79249999999996</c:v>
                </c:pt>
                <c:pt idx="131336">
                  <c:v>-107.79049999999995</c:v>
                </c:pt>
                <c:pt idx="131337">
                  <c:v>-107.7885</c:v>
                </c:pt>
                <c:pt idx="131338">
                  <c:v>-107.78649999999999</c:v>
                </c:pt>
                <c:pt idx="131339">
                  <c:v>-107.78449999999998</c:v>
                </c:pt>
                <c:pt idx="131340">
                  <c:v>-107.78249999999997</c:v>
                </c:pt>
                <c:pt idx="131341">
                  <c:v>-107.78049999999996</c:v>
                </c:pt>
                <c:pt idx="131342">
                  <c:v>-107.77849999999995</c:v>
                </c:pt>
                <c:pt idx="131343">
                  <c:v>-107.7765</c:v>
                </c:pt>
                <c:pt idx="131344">
                  <c:v>-107.77449999999999</c:v>
                </c:pt>
                <c:pt idx="131345">
                  <c:v>-107.77249999999998</c:v>
                </c:pt>
                <c:pt idx="131346">
                  <c:v>-107.77049999999997</c:v>
                </c:pt>
                <c:pt idx="131347">
                  <c:v>-107.76849999999996</c:v>
                </c:pt>
                <c:pt idx="131348">
                  <c:v>-107.76649999999995</c:v>
                </c:pt>
                <c:pt idx="131349">
                  <c:v>-107.7645</c:v>
                </c:pt>
                <c:pt idx="131350">
                  <c:v>-107.76249999999999</c:v>
                </c:pt>
                <c:pt idx="131351">
                  <c:v>-107.76049999999998</c:v>
                </c:pt>
                <c:pt idx="131352">
                  <c:v>-107.75849999999997</c:v>
                </c:pt>
                <c:pt idx="131353">
                  <c:v>-107.75649999999996</c:v>
                </c:pt>
                <c:pt idx="131354">
                  <c:v>-107.75449999999995</c:v>
                </c:pt>
                <c:pt idx="131355">
                  <c:v>-107.7525</c:v>
                </c:pt>
                <c:pt idx="131356">
                  <c:v>-107.75049999999999</c:v>
                </c:pt>
                <c:pt idx="131357">
                  <c:v>-107.74849999999998</c:v>
                </c:pt>
                <c:pt idx="131358">
                  <c:v>-107.74649999999997</c:v>
                </c:pt>
                <c:pt idx="131359">
                  <c:v>-107.74449999999996</c:v>
                </c:pt>
                <c:pt idx="131360">
                  <c:v>-107.74249999999995</c:v>
                </c:pt>
                <c:pt idx="131361">
                  <c:v>-107.7405</c:v>
                </c:pt>
                <c:pt idx="131362">
                  <c:v>-107.73849999999999</c:v>
                </c:pt>
                <c:pt idx="131363">
                  <c:v>-107.73649999999998</c:v>
                </c:pt>
                <c:pt idx="131364">
                  <c:v>-107.73449999999997</c:v>
                </c:pt>
                <c:pt idx="131365">
                  <c:v>-107.73249999999996</c:v>
                </c:pt>
                <c:pt idx="131366">
                  <c:v>-107.73049999999995</c:v>
                </c:pt>
                <c:pt idx="131367">
                  <c:v>-107.7285</c:v>
                </c:pt>
                <c:pt idx="131368">
                  <c:v>-107.72649999999999</c:v>
                </c:pt>
                <c:pt idx="131369">
                  <c:v>-107.72449999999998</c:v>
                </c:pt>
                <c:pt idx="131370">
                  <c:v>-107.72249999999997</c:v>
                </c:pt>
                <c:pt idx="131371">
                  <c:v>-107.72049999999996</c:v>
                </c:pt>
                <c:pt idx="131372">
                  <c:v>-107.71849999999995</c:v>
                </c:pt>
                <c:pt idx="131373">
                  <c:v>-107.7165</c:v>
                </c:pt>
                <c:pt idx="131374">
                  <c:v>-107.71449999999999</c:v>
                </c:pt>
                <c:pt idx="131375">
                  <c:v>-107.71249999999998</c:v>
                </c:pt>
                <c:pt idx="131376">
                  <c:v>-107.71049999999997</c:v>
                </c:pt>
                <c:pt idx="131377">
                  <c:v>-107.70849999999996</c:v>
                </c:pt>
                <c:pt idx="131378">
                  <c:v>-107.70650000000001</c:v>
                </c:pt>
                <c:pt idx="131379">
                  <c:v>-107.7045</c:v>
                </c:pt>
                <c:pt idx="131380">
                  <c:v>-107.70249999999999</c:v>
                </c:pt>
                <c:pt idx="131381">
                  <c:v>-107.70049999999998</c:v>
                </c:pt>
                <c:pt idx="131382">
                  <c:v>-107.69849999999997</c:v>
                </c:pt>
                <c:pt idx="131383">
                  <c:v>-107.69649999999996</c:v>
                </c:pt>
                <c:pt idx="131384">
                  <c:v>-107.69450000000001</c:v>
                </c:pt>
                <c:pt idx="131385">
                  <c:v>-107.6925</c:v>
                </c:pt>
                <c:pt idx="131386">
                  <c:v>-107.69049999999999</c:v>
                </c:pt>
                <c:pt idx="131387">
                  <c:v>-107.68849999999998</c:v>
                </c:pt>
                <c:pt idx="131388">
                  <c:v>-107.68649999999997</c:v>
                </c:pt>
                <c:pt idx="131389">
                  <c:v>-107.68449999999996</c:v>
                </c:pt>
                <c:pt idx="131390">
                  <c:v>-107.6825</c:v>
                </c:pt>
                <c:pt idx="131391">
                  <c:v>-107.68049999999999</c:v>
                </c:pt>
                <c:pt idx="131392">
                  <c:v>-107.67849999999999</c:v>
                </c:pt>
                <c:pt idx="131393">
                  <c:v>-107.67649999999998</c:v>
                </c:pt>
                <c:pt idx="131394">
                  <c:v>-107.67449999999997</c:v>
                </c:pt>
                <c:pt idx="131395">
                  <c:v>-107.67249999999996</c:v>
                </c:pt>
                <c:pt idx="131396">
                  <c:v>-107.6705</c:v>
                </c:pt>
                <c:pt idx="131397">
                  <c:v>-107.66849999999999</c:v>
                </c:pt>
                <c:pt idx="131398">
                  <c:v>-107.66649999999998</c:v>
                </c:pt>
                <c:pt idx="131399">
                  <c:v>-107.66449999999998</c:v>
                </c:pt>
                <c:pt idx="131400">
                  <c:v>-107.66249999999997</c:v>
                </c:pt>
                <c:pt idx="131401">
                  <c:v>-107.66049999999996</c:v>
                </c:pt>
                <c:pt idx="131402">
                  <c:v>-107.6585</c:v>
                </c:pt>
                <c:pt idx="131403">
                  <c:v>-107.65649999999999</c:v>
                </c:pt>
                <c:pt idx="131404">
                  <c:v>-107.65449999999998</c:v>
                </c:pt>
                <c:pt idx="131405">
                  <c:v>-107.65249999999997</c:v>
                </c:pt>
                <c:pt idx="131406">
                  <c:v>-107.65049999999997</c:v>
                </c:pt>
                <c:pt idx="131407">
                  <c:v>-107.64849999999996</c:v>
                </c:pt>
                <c:pt idx="131408">
                  <c:v>-107.6465</c:v>
                </c:pt>
                <c:pt idx="131409">
                  <c:v>-107.64449999999999</c:v>
                </c:pt>
                <c:pt idx="131410">
                  <c:v>-107.64249999999998</c:v>
                </c:pt>
                <c:pt idx="131411">
                  <c:v>-107.64049999999997</c:v>
                </c:pt>
                <c:pt idx="131412">
                  <c:v>-107.63849999999996</c:v>
                </c:pt>
                <c:pt idx="131413">
                  <c:v>-107.63649999999996</c:v>
                </c:pt>
                <c:pt idx="131414">
                  <c:v>-107.6345</c:v>
                </c:pt>
                <c:pt idx="131415">
                  <c:v>-107.63249999999999</c:v>
                </c:pt>
                <c:pt idx="131416">
                  <c:v>-107.63049999999998</c:v>
                </c:pt>
                <c:pt idx="131417">
                  <c:v>-107.62849999999997</c:v>
                </c:pt>
                <c:pt idx="131418">
                  <c:v>-107.62649999999996</c:v>
                </c:pt>
                <c:pt idx="131419">
                  <c:v>-107.62449999999995</c:v>
                </c:pt>
                <c:pt idx="131420">
                  <c:v>-107.6225</c:v>
                </c:pt>
                <c:pt idx="131421">
                  <c:v>-107.62049999999999</c:v>
                </c:pt>
                <c:pt idx="131422">
                  <c:v>-107.61849999999998</c:v>
                </c:pt>
                <c:pt idx="131423">
                  <c:v>-107.61649999999997</c:v>
                </c:pt>
                <c:pt idx="131424">
                  <c:v>-107.61449999999996</c:v>
                </c:pt>
                <c:pt idx="131425">
                  <c:v>-107.61249999999995</c:v>
                </c:pt>
                <c:pt idx="131426">
                  <c:v>-107.6105</c:v>
                </c:pt>
                <c:pt idx="131427">
                  <c:v>-107.60849999999999</c:v>
                </c:pt>
                <c:pt idx="131428">
                  <c:v>-107.60649999999998</c:v>
                </c:pt>
                <c:pt idx="131429">
                  <c:v>-107.60449999999997</c:v>
                </c:pt>
                <c:pt idx="131430">
                  <c:v>-107.60249999999996</c:v>
                </c:pt>
                <c:pt idx="131431">
                  <c:v>-107.60049999999995</c:v>
                </c:pt>
                <c:pt idx="131432">
                  <c:v>-107.5985</c:v>
                </c:pt>
                <c:pt idx="131433">
                  <c:v>-107.59649999999999</c:v>
                </c:pt>
                <c:pt idx="131434">
                  <c:v>-107.59449999999998</c:v>
                </c:pt>
                <c:pt idx="131435">
                  <c:v>-107.59249999999997</c:v>
                </c:pt>
                <c:pt idx="131436">
                  <c:v>-107.59049999999996</c:v>
                </c:pt>
                <c:pt idx="131437">
                  <c:v>-107.58849999999995</c:v>
                </c:pt>
                <c:pt idx="131438">
                  <c:v>-107.5865</c:v>
                </c:pt>
                <c:pt idx="131439">
                  <c:v>-107.58449999999999</c:v>
                </c:pt>
                <c:pt idx="131440">
                  <c:v>-107.58249999999998</c:v>
                </c:pt>
                <c:pt idx="131441">
                  <c:v>-107.58049999999997</c:v>
                </c:pt>
                <c:pt idx="131442">
                  <c:v>-107.57849999999996</c:v>
                </c:pt>
                <c:pt idx="131443">
                  <c:v>-107.57649999999995</c:v>
                </c:pt>
                <c:pt idx="131444">
                  <c:v>-107.5745</c:v>
                </c:pt>
                <c:pt idx="131445">
                  <c:v>-107.57249999999999</c:v>
                </c:pt>
                <c:pt idx="131446">
                  <c:v>-107.57049999999998</c:v>
                </c:pt>
                <c:pt idx="131447">
                  <c:v>-107.56849999999997</c:v>
                </c:pt>
                <c:pt idx="131448">
                  <c:v>-107.56649999999996</c:v>
                </c:pt>
                <c:pt idx="131449">
                  <c:v>-107.56449999999995</c:v>
                </c:pt>
                <c:pt idx="131450">
                  <c:v>-107.5625</c:v>
                </c:pt>
                <c:pt idx="131451">
                  <c:v>-107.56049999999999</c:v>
                </c:pt>
                <c:pt idx="131452">
                  <c:v>-107.55849999999998</c:v>
                </c:pt>
                <c:pt idx="131453">
                  <c:v>-107.55649999999997</c:v>
                </c:pt>
                <c:pt idx="131454">
                  <c:v>-107.55449999999996</c:v>
                </c:pt>
                <c:pt idx="131455">
                  <c:v>-107.55249999999995</c:v>
                </c:pt>
                <c:pt idx="131456">
                  <c:v>-107.5505</c:v>
                </c:pt>
                <c:pt idx="131457">
                  <c:v>-107.54849999999999</c:v>
                </c:pt>
                <c:pt idx="131458">
                  <c:v>-107.54649999999998</c:v>
                </c:pt>
                <c:pt idx="131459">
                  <c:v>-107.54449999999997</c:v>
                </c:pt>
                <c:pt idx="131460">
                  <c:v>-107.54249999999996</c:v>
                </c:pt>
                <c:pt idx="131461">
                  <c:v>-107.54049999999995</c:v>
                </c:pt>
                <c:pt idx="131462">
                  <c:v>-107.5385</c:v>
                </c:pt>
                <c:pt idx="131463">
                  <c:v>-107.53649999999999</c:v>
                </c:pt>
                <c:pt idx="131464">
                  <c:v>-107.53449999999998</c:v>
                </c:pt>
                <c:pt idx="131465">
                  <c:v>-107.53249999999997</c:v>
                </c:pt>
                <c:pt idx="131466">
                  <c:v>-107.53049999999996</c:v>
                </c:pt>
                <c:pt idx="131467">
                  <c:v>-107.52849999999995</c:v>
                </c:pt>
                <c:pt idx="131468">
                  <c:v>-107.5265</c:v>
                </c:pt>
                <c:pt idx="131469">
                  <c:v>-107.52449999999999</c:v>
                </c:pt>
                <c:pt idx="131470">
                  <c:v>-107.52249999999998</c:v>
                </c:pt>
                <c:pt idx="131471">
                  <c:v>-107.52049999999997</c:v>
                </c:pt>
                <c:pt idx="131472">
                  <c:v>-107.51849999999996</c:v>
                </c:pt>
                <c:pt idx="131473">
                  <c:v>-107.51649999999995</c:v>
                </c:pt>
                <c:pt idx="131474">
                  <c:v>-107.5145</c:v>
                </c:pt>
                <c:pt idx="131475">
                  <c:v>-107.51249999999999</c:v>
                </c:pt>
                <c:pt idx="131476">
                  <c:v>-107.51049999999998</c:v>
                </c:pt>
                <c:pt idx="131477">
                  <c:v>-107.50849999999997</c:v>
                </c:pt>
                <c:pt idx="131478">
                  <c:v>-107.50649999999996</c:v>
                </c:pt>
                <c:pt idx="131479">
                  <c:v>-107.50449999999995</c:v>
                </c:pt>
                <c:pt idx="131480">
                  <c:v>-107.5025</c:v>
                </c:pt>
                <c:pt idx="131481">
                  <c:v>-107.50049999999999</c:v>
                </c:pt>
                <c:pt idx="131482">
                  <c:v>-107.49849999999998</c:v>
                </c:pt>
                <c:pt idx="131483">
                  <c:v>-107.49649999999997</c:v>
                </c:pt>
                <c:pt idx="131484">
                  <c:v>-107.49449999999996</c:v>
                </c:pt>
                <c:pt idx="131485">
                  <c:v>-107.49249999999995</c:v>
                </c:pt>
                <c:pt idx="131486">
                  <c:v>-107.4905</c:v>
                </c:pt>
                <c:pt idx="131487">
                  <c:v>-107.48849999999999</c:v>
                </c:pt>
                <c:pt idx="131488">
                  <c:v>-107.48649999999998</c:v>
                </c:pt>
                <c:pt idx="131489">
                  <c:v>-107.48449999999997</c:v>
                </c:pt>
                <c:pt idx="131490">
                  <c:v>-107.48249999999996</c:v>
                </c:pt>
                <c:pt idx="131491">
                  <c:v>-107.48049999999995</c:v>
                </c:pt>
                <c:pt idx="131492">
                  <c:v>-107.4785</c:v>
                </c:pt>
                <c:pt idx="131493">
                  <c:v>-107.47649999999999</c:v>
                </c:pt>
                <c:pt idx="131494">
                  <c:v>-107.47449999999998</c:v>
                </c:pt>
                <c:pt idx="131495">
                  <c:v>-107.47249999999997</c:v>
                </c:pt>
                <c:pt idx="131496">
                  <c:v>-107.47049999999996</c:v>
                </c:pt>
                <c:pt idx="131497">
                  <c:v>-107.46849999999995</c:v>
                </c:pt>
                <c:pt idx="131498">
                  <c:v>-107.4665</c:v>
                </c:pt>
                <c:pt idx="131499">
                  <c:v>-107.46449999999999</c:v>
                </c:pt>
                <c:pt idx="131500">
                  <c:v>-107.46249999999998</c:v>
                </c:pt>
                <c:pt idx="131501">
                  <c:v>-107.46049999999997</c:v>
                </c:pt>
                <c:pt idx="131502">
                  <c:v>-107.45849999999996</c:v>
                </c:pt>
                <c:pt idx="131503">
                  <c:v>-107.45650000000001</c:v>
                </c:pt>
                <c:pt idx="131504">
                  <c:v>-107.4545</c:v>
                </c:pt>
                <c:pt idx="131505">
                  <c:v>-107.45249999999999</c:v>
                </c:pt>
                <c:pt idx="131506">
                  <c:v>-107.45049999999998</c:v>
                </c:pt>
                <c:pt idx="131507">
                  <c:v>-107.44849999999997</c:v>
                </c:pt>
                <c:pt idx="131508">
                  <c:v>-107.44649999999996</c:v>
                </c:pt>
                <c:pt idx="131509">
                  <c:v>-107.44450000000001</c:v>
                </c:pt>
                <c:pt idx="131510">
                  <c:v>-107.4425</c:v>
                </c:pt>
                <c:pt idx="131511">
                  <c:v>-107.44049999999999</c:v>
                </c:pt>
                <c:pt idx="131512">
                  <c:v>-107.43849999999998</c:v>
                </c:pt>
                <c:pt idx="131513">
                  <c:v>-107.43649999999997</c:v>
                </c:pt>
                <c:pt idx="131514">
                  <c:v>-107.43449999999996</c:v>
                </c:pt>
                <c:pt idx="131515">
                  <c:v>-107.4325</c:v>
                </c:pt>
                <c:pt idx="131516">
                  <c:v>-107.43049999999999</c:v>
                </c:pt>
                <c:pt idx="131517">
                  <c:v>-107.42849999999999</c:v>
                </c:pt>
                <c:pt idx="131518">
                  <c:v>-107.42649999999998</c:v>
                </c:pt>
                <c:pt idx="131519">
                  <c:v>-107.42449999999997</c:v>
                </c:pt>
                <c:pt idx="131520">
                  <c:v>-107.42249999999996</c:v>
                </c:pt>
                <c:pt idx="131521">
                  <c:v>-107.4205</c:v>
                </c:pt>
                <c:pt idx="131522">
                  <c:v>-107.41849999999999</c:v>
                </c:pt>
                <c:pt idx="131523">
                  <c:v>-107.41649999999998</c:v>
                </c:pt>
                <c:pt idx="131524">
                  <c:v>-107.41449999999998</c:v>
                </c:pt>
                <c:pt idx="131525">
                  <c:v>-107.41249999999997</c:v>
                </c:pt>
                <c:pt idx="131526">
                  <c:v>-107.41049999999996</c:v>
                </c:pt>
                <c:pt idx="131527">
                  <c:v>-107.4085</c:v>
                </c:pt>
                <c:pt idx="131528">
                  <c:v>-107.40649999999999</c:v>
                </c:pt>
                <c:pt idx="131529">
                  <c:v>-107.40449999999998</c:v>
                </c:pt>
                <c:pt idx="131530">
                  <c:v>-107.40249999999997</c:v>
                </c:pt>
                <c:pt idx="131531">
                  <c:v>-107.40049999999997</c:v>
                </c:pt>
                <c:pt idx="131532">
                  <c:v>-107.39849999999996</c:v>
                </c:pt>
                <c:pt idx="131533">
                  <c:v>-107.3965</c:v>
                </c:pt>
                <c:pt idx="131534">
                  <c:v>-107.39449999999999</c:v>
                </c:pt>
                <c:pt idx="131535">
                  <c:v>-107.39249999999998</c:v>
                </c:pt>
                <c:pt idx="131536">
                  <c:v>-107.39049999999997</c:v>
                </c:pt>
                <c:pt idx="131537">
                  <c:v>-107.38849999999996</c:v>
                </c:pt>
                <c:pt idx="131538">
                  <c:v>-107.38649999999996</c:v>
                </c:pt>
                <c:pt idx="131539">
                  <c:v>-107.3845</c:v>
                </c:pt>
                <c:pt idx="131540">
                  <c:v>-107.38249999999999</c:v>
                </c:pt>
                <c:pt idx="131541">
                  <c:v>-107.38049999999998</c:v>
                </c:pt>
                <c:pt idx="131542">
                  <c:v>-107.37849999999997</c:v>
                </c:pt>
                <c:pt idx="131543">
                  <c:v>-107.37649999999996</c:v>
                </c:pt>
                <c:pt idx="131544">
                  <c:v>-107.37449999999995</c:v>
                </c:pt>
                <c:pt idx="131545">
                  <c:v>-107.3725</c:v>
                </c:pt>
                <c:pt idx="131546">
                  <c:v>-107.37049999999999</c:v>
                </c:pt>
                <c:pt idx="131547">
                  <c:v>-107.36849999999998</c:v>
                </c:pt>
                <c:pt idx="131548">
                  <c:v>-107.36649999999997</c:v>
                </c:pt>
                <c:pt idx="131549">
                  <c:v>-107.36449999999996</c:v>
                </c:pt>
                <c:pt idx="131550">
                  <c:v>-107.36249999999995</c:v>
                </c:pt>
                <c:pt idx="131551">
                  <c:v>-107.3605</c:v>
                </c:pt>
                <c:pt idx="131552">
                  <c:v>-107.35849999999999</c:v>
                </c:pt>
                <c:pt idx="131553">
                  <c:v>-107.35649999999998</c:v>
                </c:pt>
                <c:pt idx="131554">
                  <c:v>-107.35449999999997</c:v>
                </c:pt>
                <c:pt idx="131555">
                  <c:v>-107.35249999999996</c:v>
                </c:pt>
                <c:pt idx="131556">
                  <c:v>-107.35049999999995</c:v>
                </c:pt>
                <c:pt idx="131557">
                  <c:v>-107.3485</c:v>
                </c:pt>
                <c:pt idx="131558">
                  <c:v>-107.34649999999999</c:v>
                </c:pt>
                <c:pt idx="131559">
                  <c:v>-107.34449999999998</c:v>
                </c:pt>
                <c:pt idx="131560">
                  <c:v>-107.34249999999997</c:v>
                </c:pt>
                <c:pt idx="131561">
                  <c:v>-107.34049999999996</c:v>
                </c:pt>
                <c:pt idx="131562">
                  <c:v>-107.33849999999995</c:v>
                </c:pt>
                <c:pt idx="131563">
                  <c:v>-107.3365</c:v>
                </c:pt>
                <c:pt idx="131564">
                  <c:v>-107.33449999999999</c:v>
                </c:pt>
                <c:pt idx="131565">
                  <c:v>-107.33249999999998</c:v>
                </c:pt>
                <c:pt idx="131566">
                  <c:v>-107.33049999999997</c:v>
                </c:pt>
                <c:pt idx="131567">
                  <c:v>-107.32849999999996</c:v>
                </c:pt>
                <c:pt idx="131568">
                  <c:v>-107.32649999999995</c:v>
                </c:pt>
                <c:pt idx="131569">
                  <c:v>-107.3245</c:v>
                </c:pt>
                <c:pt idx="131570">
                  <c:v>-107.32249999999999</c:v>
                </c:pt>
                <c:pt idx="131571">
                  <c:v>-107.32049999999998</c:v>
                </c:pt>
                <c:pt idx="131572">
                  <c:v>-107.31849999999997</c:v>
                </c:pt>
                <c:pt idx="131573">
                  <c:v>-107.31649999999996</c:v>
                </c:pt>
                <c:pt idx="131574">
                  <c:v>-107.31449999999995</c:v>
                </c:pt>
                <c:pt idx="131575">
                  <c:v>-107.3125</c:v>
                </c:pt>
                <c:pt idx="131576">
                  <c:v>-107.31049999999999</c:v>
                </c:pt>
                <c:pt idx="131577">
                  <c:v>-107.30849999999998</c:v>
                </c:pt>
                <c:pt idx="131578">
                  <c:v>-107.30649999999997</c:v>
                </c:pt>
                <c:pt idx="131579">
                  <c:v>-107.30449999999996</c:v>
                </c:pt>
                <c:pt idx="131580">
                  <c:v>-107.30249999999995</c:v>
                </c:pt>
                <c:pt idx="131581">
                  <c:v>-107.3005</c:v>
                </c:pt>
                <c:pt idx="131582">
                  <c:v>-107.29849999999999</c:v>
                </c:pt>
                <c:pt idx="131583">
                  <c:v>-107.29649999999998</c:v>
                </c:pt>
                <c:pt idx="131584">
                  <c:v>-107.29449999999997</c:v>
                </c:pt>
                <c:pt idx="131585">
                  <c:v>-107.29249999999996</c:v>
                </c:pt>
                <c:pt idx="131586">
                  <c:v>-107.29049999999995</c:v>
                </c:pt>
                <c:pt idx="131587">
                  <c:v>-107.2885</c:v>
                </c:pt>
                <c:pt idx="131588">
                  <c:v>-107.28649999999999</c:v>
                </c:pt>
                <c:pt idx="131589">
                  <c:v>-107.28449999999998</c:v>
                </c:pt>
                <c:pt idx="131590">
                  <c:v>-107.28249999999997</c:v>
                </c:pt>
                <c:pt idx="131591">
                  <c:v>-107.28049999999996</c:v>
                </c:pt>
                <c:pt idx="131592">
                  <c:v>-107.27849999999995</c:v>
                </c:pt>
                <c:pt idx="131593">
                  <c:v>-107.2765</c:v>
                </c:pt>
                <c:pt idx="131594">
                  <c:v>-107.27449999999999</c:v>
                </c:pt>
                <c:pt idx="131595">
                  <c:v>-107.27249999999998</c:v>
                </c:pt>
                <c:pt idx="131596">
                  <c:v>-107.27049999999997</c:v>
                </c:pt>
                <c:pt idx="131597">
                  <c:v>-107.26849999999996</c:v>
                </c:pt>
                <c:pt idx="131598">
                  <c:v>-107.26649999999995</c:v>
                </c:pt>
                <c:pt idx="131599">
                  <c:v>-107.2645</c:v>
                </c:pt>
                <c:pt idx="131600">
                  <c:v>-107.26249999999999</c:v>
                </c:pt>
                <c:pt idx="131601">
                  <c:v>-107.26049999999998</c:v>
                </c:pt>
                <c:pt idx="131602">
                  <c:v>-107.25849999999997</c:v>
                </c:pt>
                <c:pt idx="131603">
                  <c:v>-107.25649999999996</c:v>
                </c:pt>
                <c:pt idx="131604">
                  <c:v>-107.25449999999995</c:v>
                </c:pt>
                <c:pt idx="131605">
                  <c:v>-107.2525</c:v>
                </c:pt>
                <c:pt idx="131606">
                  <c:v>-107.25049999999999</c:v>
                </c:pt>
                <c:pt idx="131607">
                  <c:v>-107.24849999999998</c:v>
                </c:pt>
                <c:pt idx="131608">
                  <c:v>-107.24649999999997</c:v>
                </c:pt>
                <c:pt idx="131609">
                  <c:v>-107.24449999999996</c:v>
                </c:pt>
                <c:pt idx="131610">
                  <c:v>-107.24249999999995</c:v>
                </c:pt>
                <c:pt idx="131611">
                  <c:v>-107.2405</c:v>
                </c:pt>
                <c:pt idx="131612">
                  <c:v>-107.23849999999999</c:v>
                </c:pt>
                <c:pt idx="131613">
                  <c:v>-107.23649999999998</c:v>
                </c:pt>
                <c:pt idx="131614">
                  <c:v>-107.23449999999997</c:v>
                </c:pt>
                <c:pt idx="131615">
                  <c:v>-107.23249999999996</c:v>
                </c:pt>
                <c:pt idx="131616">
                  <c:v>-107.23049999999995</c:v>
                </c:pt>
                <c:pt idx="131617">
                  <c:v>-107.2285</c:v>
                </c:pt>
                <c:pt idx="131618">
                  <c:v>-107.22649999999999</c:v>
                </c:pt>
                <c:pt idx="131619">
                  <c:v>-107.22449999999998</c:v>
                </c:pt>
                <c:pt idx="131620">
                  <c:v>-107.22249999999997</c:v>
                </c:pt>
                <c:pt idx="131621">
                  <c:v>-107.22049999999996</c:v>
                </c:pt>
                <c:pt idx="131622">
                  <c:v>-107.21849999999995</c:v>
                </c:pt>
                <c:pt idx="131623">
                  <c:v>-107.2165</c:v>
                </c:pt>
                <c:pt idx="131624">
                  <c:v>-107.21449999999999</c:v>
                </c:pt>
                <c:pt idx="131625">
                  <c:v>-107.21249999999998</c:v>
                </c:pt>
                <c:pt idx="131626">
                  <c:v>-107.21049999999997</c:v>
                </c:pt>
                <c:pt idx="131627">
                  <c:v>-107.20849999999996</c:v>
                </c:pt>
                <c:pt idx="131628">
                  <c:v>-107.20650000000001</c:v>
                </c:pt>
                <c:pt idx="131629">
                  <c:v>-107.2045</c:v>
                </c:pt>
                <c:pt idx="131630">
                  <c:v>-107.20249999999999</c:v>
                </c:pt>
                <c:pt idx="131631">
                  <c:v>-107.20049999999998</c:v>
                </c:pt>
                <c:pt idx="131632">
                  <c:v>-107.19849999999997</c:v>
                </c:pt>
                <c:pt idx="131633">
                  <c:v>-107.19649999999996</c:v>
                </c:pt>
                <c:pt idx="131634">
                  <c:v>-107.19450000000001</c:v>
                </c:pt>
                <c:pt idx="131635">
                  <c:v>-107.1925</c:v>
                </c:pt>
                <c:pt idx="131636">
                  <c:v>-107.19049999999999</c:v>
                </c:pt>
                <c:pt idx="131637">
                  <c:v>-107.18849999999998</c:v>
                </c:pt>
                <c:pt idx="131638">
                  <c:v>-107.18649999999997</c:v>
                </c:pt>
                <c:pt idx="131639">
                  <c:v>-107.18449999999996</c:v>
                </c:pt>
                <c:pt idx="131640">
                  <c:v>-107.1825</c:v>
                </c:pt>
                <c:pt idx="131641">
                  <c:v>-107.18049999999999</c:v>
                </c:pt>
                <c:pt idx="131642">
                  <c:v>-107.17849999999999</c:v>
                </c:pt>
                <c:pt idx="131643">
                  <c:v>-107.17649999999998</c:v>
                </c:pt>
                <c:pt idx="131644">
                  <c:v>-107.17449999999997</c:v>
                </c:pt>
                <c:pt idx="131645">
                  <c:v>-107.17249999999996</c:v>
                </c:pt>
                <c:pt idx="131646">
                  <c:v>-107.1705</c:v>
                </c:pt>
                <c:pt idx="131647">
                  <c:v>-107.16849999999999</c:v>
                </c:pt>
                <c:pt idx="131648">
                  <c:v>-107.16649999999998</c:v>
                </c:pt>
                <c:pt idx="131649">
                  <c:v>-107.16449999999998</c:v>
                </c:pt>
                <c:pt idx="131650">
                  <c:v>-107.16249999999997</c:v>
                </c:pt>
                <c:pt idx="131651">
                  <c:v>-107.16049999999996</c:v>
                </c:pt>
                <c:pt idx="131652">
                  <c:v>-107.1585</c:v>
                </c:pt>
                <c:pt idx="131653">
                  <c:v>-107.15649999999999</c:v>
                </c:pt>
                <c:pt idx="131654">
                  <c:v>-107.15449999999998</c:v>
                </c:pt>
                <c:pt idx="131655">
                  <c:v>-107.15249999999997</c:v>
                </c:pt>
                <c:pt idx="131656">
                  <c:v>-107.15049999999997</c:v>
                </c:pt>
                <c:pt idx="131657">
                  <c:v>-107.14849999999996</c:v>
                </c:pt>
                <c:pt idx="131658">
                  <c:v>-107.1465</c:v>
                </c:pt>
                <c:pt idx="131659">
                  <c:v>-107.14449999999999</c:v>
                </c:pt>
                <c:pt idx="131660">
                  <c:v>-107.14249999999998</c:v>
                </c:pt>
                <c:pt idx="131661">
                  <c:v>-107.14049999999997</c:v>
                </c:pt>
                <c:pt idx="131662">
                  <c:v>-107.13849999999996</c:v>
                </c:pt>
                <c:pt idx="131663">
                  <c:v>-107.13649999999996</c:v>
                </c:pt>
                <c:pt idx="131664">
                  <c:v>-107.1345</c:v>
                </c:pt>
                <c:pt idx="131665">
                  <c:v>-107.13249999999999</c:v>
                </c:pt>
                <c:pt idx="131666">
                  <c:v>-107.13049999999998</c:v>
                </c:pt>
                <c:pt idx="131667">
                  <c:v>-107.12849999999997</c:v>
                </c:pt>
                <c:pt idx="131668">
                  <c:v>-107.12649999999996</c:v>
                </c:pt>
                <c:pt idx="131669">
                  <c:v>-107.12449999999995</c:v>
                </c:pt>
                <c:pt idx="131670">
                  <c:v>-107.1225</c:v>
                </c:pt>
                <c:pt idx="131671">
                  <c:v>-107.12049999999999</c:v>
                </c:pt>
                <c:pt idx="131672">
                  <c:v>-107.11849999999998</c:v>
                </c:pt>
                <c:pt idx="131673">
                  <c:v>-107.11649999999997</c:v>
                </c:pt>
                <c:pt idx="131674">
                  <c:v>-107.11449999999996</c:v>
                </c:pt>
                <c:pt idx="131675">
                  <c:v>-107.11249999999995</c:v>
                </c:pt>
                <c:pt idx="131676">
                  <c:v>-107.1105</c:v>
                </c:pt>
                <c:pt idx="131677">
                  <c:v>-107.10849999999999</c:v>
                </c:pt>
                <c:pt idx="131678">
                  <c:v>-107.10649999999998</c:v>
                </c:pt>
                <c:pt idx="131679">
                  <c:v>-107.10449999999997</c:v>
                </c:pt>
                <c:pt idx="131680">
                  <c:v>-107.10249999999996</c:v>
                </c:pt>
                <c:pt idx="131681">
                  <c:v>-107.10049999999995</c:v>
                </c:pt>
                <c:pt idx="131682">
                  <c:v>-107.0985</c:v>
                </c:pt>
                <c:pt idx="131683">
                  <c:v>-107.09649999999999</c:v>
                </c:pt>
                <c:pt idx="131684">
                  <c:v>-107.09449999999998</c:v>
                </c:pt>
                <c:pt idx="131685">
                  <c:v>-107.09249999999997</c:v>
                </c:pt>
                <c:pt idx="131686">
                  <c:v>-107.09049999999996</c:v>
                </c:pt>
                <c:pt idx="131687">
                  <c:v>-107.08849999999995</c:v>
                </c:pt>
                <c:pt idx="131688">
                  <c:v>-107.0865</c:v>
                </c:pt>
                <c:pt idx="131689">
                  <c:v>-107.08449999999999</c:v>
                </c:pt>
                <c:pt idx="131690">
                  <c:v>-107.08249999999998</c:v>
                </c:pt>
                <c:pt idx="131691">
                  <c:v>-107.08049999999997</c:v>
                </c:pt>
                <c:pt idx="131692">
                  <c:v>-107.07849999999996</c:v>
                </c:pt>
                <c:pt idx="131693">
                  <c:v>-107.07649999999995</c:v>
                </c:pt>
                <c:pt idx="131694">
                  <c:v>-107.0745</c:v>
                </c:pt>
                <c:pt idx="131695">
                  <c:v>-107.07249999999999</c:v>
                </c:pt>
                <c:pt idx="131696">
                  <c:v>-107.07049999999998</c:v>
                </c:pt>
                <c:pt idx="131697">
                  <c:v>-107.06849999999997</c:v>
                </c:pt>
                <c:pt idx="131698">
                  <c:v>-107.06649999999996</c:v>
                </c:pt>
                <c:pt idx="131699">
                  <c:v>-107.06449999999995</c:v>
                </c:pt>
                <c:pt idx="131700">
                  <c:v>-107.0625</c:v>
                </c:pt>
                <c:pt idx="131701">
                  <c:v>-107.06049999999999</c:v>
                </c:pt>
                <c:pt idx="131702">
                  <c:v>-107.05849999999998</c:v>
                </c:pt>
                <c:pt idx="131703">
                  <c:v>-107.05649999999997</c:v>
                </c:pt>
                <c:pt idx="131704">
                  <c:v>-107.05449999999996</c:v>
                </c:pt>
                <c:pt idx="131705">
                  <c:v>-107.05249999999995</c:v>
                </c:pt>
                <c:pt idx="131706">
                  <c:v>-107.0505</c:v>
                </c:pt>
                <c:pt idx="131707">
                  <c:v>-107.04849999999999</c:v>
                </c:pt>
                <c:pt idx="131708">
                  <c:v>-107.04649999999998</c:v>
                </c:pt>
                <c:pt idx="131709">
                  <c:v>-107.04449999999997</c:v>
                </c:pt>
                <c:pt idx="131710">
                  <c:v>-107.04249999999996</c:v>
                </c:pt>
                <c:pt idx="131711">
                  <c:v>-107.04049999999995</c:v>
                </c:pt>
                <c:pt idx="131712">
                  <c:v>-107.0385</c:v>
                </c:pt>
                <c:pt idx="131713">
                  <c:v>-107.03649999999999</c:v>
                </c:pt>
                <c:pt idx="131714">
                  <c:v>-107.03449999999998</c:v>
                </c:pt>
                <c:pt idx="131715">
                  <c:v>-107.03249999999997</c:v>
                </c:pt>
                <c:pt idx="131716">
                  <c:v>-107.03049999999996</c:v>
                </c:pt>
                <c:pt idx="131717">
                  <c:v>-107.02849999999995</c:v>
                </c:pt>
                <c:pt idx="131718">
                  <c:v>-107.0265</c:v>
                </c:pt>
                <c:pt idx="131719">
                  <c:v>-107.02449999999999</c:v>
                </c:pt>
                <c:pt idx="131720">
                  <c:v>-107.02249999999998</c:v>
                </c:pt>
                <c:pt idx="131721">
                  <c:v>-107.02049999999997</c:v>
                </c:pt>
                <c:pt idx="131722">
                  <c:v>-107.01849999999996</c:v>
                </c:pt>
                <c:pt idx="131723">
                  <c:v>-107.01649999999995</c:v>
                </c:pt>
                <c:pt idx="131724">
                  <c:v>-107.0145</c:v>
                </c:pt>
                <c:pt idx="131725">
                  <c:v>-107.01249999999999</c:v>
                </c:pt>
                <c:pt idx="131726">
                  <c:v>-107.01049999999998</c:v>
                </c:pt>
                <c:pt idx="131727">
                  <c:v>-107.00849999999997</c:v>
                </c:pt>
                <c:pt idx="131728">
                  <c:v>-107.00649999999996</c:v>
                </c:pt>
                <c:pt idx="131729">
                  <c:v>-107.00449999999995</c:v>
                </c:pt>
                <c:pt idx="131730">
                  <c:v>-107.0025</c:v>
                </c:pt>
                <c:pt idx="131731">
                  <c:v>-107.00049999999999</c:v>
                </c:pt>
                <c:pt idx="131732">
                  <c:v>-106.99849999999998</c:v>
                </c:pt>
                <c:pt idx="131733">
                  <c:v>-106.99649999999997</c:v>
                </c:pt>
                <c:pt idx="131734">
                  <c:v>-106.99449999999996</c:v>
                </c:pt>
                <c:pt idx="131735">
                  <c:v>-106.99249999999995</c:v>
                </c:pt>
                <c:pt idx="131736">
                  <c:v>-106.9905</c:v>
                </c:pt>
                <c:pt idx="131737">
                  <c:v>-106.98849999999999</c:v>
                </c:pt>
                <c:pt idx="131738">
                  <c:v>-106.98649999999998</c:v>
                </c:pt>
                <c:pt idx="131739">
                  <c:v>-106.98449999999997</c:v>
                </c:pt>
                <c:pt idx="131740">
                  <c:v>-106.98249999999996</c:v>
                </c:pt>
                <c:pt idx="131741">
                  <c:v>-106.98049999999995</c:v>
                </c:pt>
                <c:pt idx="131742">
                  <c:v>-106.9785</c:v>
                </c:pt>
                <c:pt idx="131743">
                  <c:v>-106.97649999999999</c:v>
                </c:pt>
                <c:pt idx="131744">
                  <c:v>-106.97449999999998</c:v>
                </c:pt>
                <c:pt idx="131745">
                  <c:v>-106.97249999999997</c:v>
                </c:pt>
                <c:pt idx="131746">
                  <c:v>-106.97049999999996</c:v>
                </c:pt>
                <c:pt idx="131747">
                  <c:v>-106.96849999999995</c:v>
                </c:pt>
                <c:pt idx="131748">
                  <c:v>-106.9665</c:v>
                </c:pt>
                <c:pt idx="131749">
                  <c:v>-106.96449999999999</c:v>
                </c:pt>
                <c:pt idx="131750">
                  <c:v>-106.96249999999998</c:v>
                </c:pt>
                <c:pt idx="131751">
                  <c:v>-106.96049999999997</c:v>
                </c:pt>
                <c:pt idx="131752">
                  <c:v>-106.95849999999996</c:v>
                </c:pt>
                <c:pt idx="131753">
                  <c:v>-106.95650000000001</c:v>
                </c:pt>
                <c:pt idx="131754">
                  <c:v>-106.9545</c:v>
                </c:pt>
                <c:pt idx="131755">
                  <c:v>-106.95249999999999</c:v>
                </c:pt>
                <c:pt idx="131756">
                  <c:v>-106.95049999999998</c:v>
                </c:pt>
                <c:pt idx="131757">
                  <c:v>-106.94849999999997</c:v>
                </c:pt>
                <c:pt idx="131758">
                  <c:v>-106.94649999999996</c:v>
                </c:pt>
                <c:pt idx="131759">
                  <c:v>-106.94450000000001</c:v>
                </c:pt>
                <c:pt idx="131760">
                  <c:v>-106.9425</c:v>
                </c:pt>
                <c:pt idx="131761">
                  <c:v>-106.94049999999999</c:v>
                </c:pt>
                <c:pt idx="131762">
                  <c:v>-106.93849999999998</c:v>
                </c:pt>
                <c:pt idx="131763">
                  <c:v>-106.93649999999997</c:v>
                </c:pt>
                <c:pt idx="131764">
                  <c:v>-106.93449999999996</c:v>
                </c:pt>
                <c:pt idx="131765">
                  <c:v>-106.9325</c:v>
                </c:pt>
                <c:pt idx="131766">
                  <c:v>-106.93049999999999</c:v>
                </c:pt>
                <c:pt idx="131767">
                  <c:v>-106.92849999999999</c:v>
                </c:pt>
                <c:pt idx="131768">
                  <c:v>-106.92649999999998</c:v>
                </c:pt>
                <c:pt idx="131769">
                  <c:v>-106.92449999999997</c:v>
                </c:pt>
                <c:pt idx="131770">
                  <c:v>-106.92249999999996</c:v>
                </c:pt>
                <c:pt idx="131771">
                  <c:v>-106.9205</c:v>
                </c:pt>
                <c:pt idx="131772">
                  <c:v>-106.91849999999999</c:v>
                </c:pt>
                <c:pt idx="131773">
                  <c:v>-106.91649999999998</c:v>
                </c:pt>
                <c:pt idx="131774">
                  <c:v>-106.91449999999998</c:v>
                </c:pt>
                <c:pt idx="131775">
                  <c:v>-106.91249999999997</c:v>
                </c:pt>
                <c:pt idx="131776">
                  <c:v>-106.91049999999996</c:v>
                </c:pt>
                <c:pt idx="131777">
                  <c:v>-106.9085</c:v>
                </c:pt>
                <c:pt idx="131778">
                  <c:v>-106.90649999999999</c:v>
                </c:pt>
                <c:pt idx="131779">
                  <c:v>-106.90449999999998</c:v>
                </c:pt>
                <c:pt idx="131780">
                  <c:v>-106.90249999999997</c:v>
                </c:pt>
                <c:pt idx="131781">
                  <c:v>-106.90049999999997</c:v>
                </c:pt>
                <c:pt idx="131782">
                  <c:v>-106.89849999999996</c:v>
                </c:pt>
                <c:pt idx="131783">
                  <c:v>-106.8965</c:v>
                </c:pt>
                <c:pt idx="131784">
                  <c:v>-106.89449999999999</c:v>
                </c:pt>
                <c:pt idx="131785">
                  <c:v>-106.89249999999998</c:v>
                </c:pt>
                <c:pt idx="131786">
                  <c:v>-106.89049999999997</c:v>
                </c:pt>
                <c:pt idx="131787">
                  <c:v>-106.88849999999996</c:v>
                </c:pt>
                <c:pt idx="131788">
                  <c:v>-106.88649999999996</c:v>
                </c:pt>
                <c:pt idx="131789">
                  <c:v>-106.8845</c:v>
                </c:pt>
                <c:pt idx="131790">
                  <c:v>-106.88249999999999</c:v>
                </c:pt>
                <c:pt idx="131791">
                  <c:v>-106.88049999999998</c:v>
                </c:pt>
                <c:pt idx="131792">
                  <c:v>-106.87849999999997</c:v>
                </c:pt>
                <c:pt idx="131793">
                  <c:v>-106.87649999999996</c:v>
                </c:pt>
                <c:pt idx="131794">
                  <c:v>-106.87449999999995</c:v>
                </c:pt>
                <c:pt idx="131795">
                  <c:v>-106.8725</c:v>
                </c:pt>
                <c:pt idx="131796">
                  <c:v>-106.87049999999999</c:v>
                </c:pt>
                <c:pt idx="131797">
                  <c:v>-106.86849999999998</c:v>
                </c:pt>
                <c:pt idx="131798">
                  <c:v>-106.86649999999997</c:v>
                </c:pt>
                <c:pt idx="131799">
                  <c:v>-106.86449999999996</c:v>
                </c:pt>
                <c:pt idx="131800">
                  <c:v>-106.86249999999995</c:v>
                </c:pt>
                <c:pt idx="131801">
                  <c:v>-106.8605</c:v>
                </c:pt>
                <c:pt idx="131802">
                  <c:v>-106.85849999999999</c:v>
                </c:pt>
                <c:pt idx="131803">
                  <c:v>-106.85649999999998</c:v>
                </c:pt>
                <c:pt idx="131804">
                  <c:v>-106.85449999999997</c:v>
                </c:pt>
                <c:pt idx="131805">
                  <c:v>-106.85249999999996</c:v>
                </c:pt>
                <c:pt idx="131806">
                  <c:v>-106.85049999999995</c:v>
                </c:pt>
                <c:pt idx="131807">
                  <c:v>-106.8485</c:v>
                </c:pt>
                <c:pt idx="131808">
                  <c:v>-106.84649999999999</c:v>
                </c:pt>
                <c:pt idx="131809">
                  <c:v>-106.84449999999998</c:v>
                </c:pt>
                <c:pt idx="131810">
                  <c:v>-106.84249999999997</c:v>
                </c:pt>
                <c:pt idx="131811">
                  <c:v>-106.84049999999996</c:v>
                </c:pt>
                <c:pt idx="131812">
                  <c:v>-106.83849999999995</c:v>
                </c:pt>
                <c:pt idx="131813">
                  <c:v>-106.8365</c:v>
                </c:pt>
                <c:pt idx="131814">
                  <c:v>-106.83449999999999</c:v>
                </c:pt>
                <c:pt idx="131815">
                  <c:v>-106.83249999999998</c:v>
                </c:pt>
                <c:pt idx="131816">
                  <c:v>-106.83049999999997</c:v>
                </c:pt>
                <c:pt idx="131817">
                  <c:v>-106.82849999999996</c:v>
                </c:pt>
                <c:pt idx="131818">
                  <c:v>-106.82649999999995</c:v>
                </c:pt>
                <c:pt idx="131819">
                  <c:v>-106.8245</c:v>
                </c:pt>
                <c:pt idx="131820">
                  <c:v>-106.82249999999999</c:v>
                </c:pt>
                <c:pt idx="131821">
                  <c:v>-106.82049999999998</c:v>
                </c:pt>
                <c:pt idx="131822">
                  <c:v>-106.81849999999997</c:v>
                </c:pt>
                <c:pt idx="131823">
                  <c:v>-106.81649999999996</c:v>
                </c:pt>
                <c:pt idx="131824">
                  <c:v>-106.81449999999995</c:v>
                </c:pt>
                <c:pt idx="131825">
                  <c:v>-106.8125</c:v>
                </c:pt>
                <c:pt idx="131826">
                  <c:v>-106.81049999999999</c:v>
                </c:pt>
                <c:pt idx="131827">
                  <c:v>-106.80849999999998</c:v>
                </c:pt>
                <c:pt idx="131828">
                  <c:v>-106.80649999999997</c:v>
                </c:pt>
                <c:pt idx="131829">
                  <c:v>-106.80449999999996</c:v>
                </c:pt>
                <c:pt idx="131830">
                  <c:v>-106.80249999999995</c:v>
                </c:pt>
                <c:pt idx="131831">
                  <c:v>-106.8005</c:v>
                </c:pt>
                <c:pt idx="131832">
                  <c:v>-106.79849999999999</c:v>
                </c:pt>
                <c:pt idx="131833">
                  <c:v>-106.79649999999998</c:v>
                </c:pt>
                <c:pt idx="131834">
                  <c:v>-106.79449999999997</c:v>
                </c:pt>
                <c:pt idx="131835">
                  <c:v>-106.79249999999996</c:v>
                </c:pt>
                <c:pt idx="131836">
                  <c:v>-106.79049999999995</c:v>
                </c:pt>
                <c:pt idx="131837">
                  <c:v>-106.7885</c:v>
                </c:pt>
                <c:pt idx="131838">
                  <c:v>-106.78649999999999</c:v>
                </c:pt>
                <c:pt idx="131839">
                  <c:v>-106.78449999999998</c:v>
                </c:pt>
                <c:pt idx="131840">
                  <c:v>-106.78249999999997</c:v>
                </c:pt>
                <c:pt idx="131841">
                  <c:v>-106.78049999999996</c:v>
                </c:pt>
                <c:pt idx="131842">
                  <c:v>-106.77849999999995</c:v>
                </c:pt>
                <c:pt idx="131843">
                  <c:v>-106.7765</c:v>
                </c:pt>
                <c:pt idx="131844">
                  <c:v>-106.77449999999999</c:v>
                </c:pt>
                <c:pt idx="131845">
                  <c:v>-106.77249999999998</c:v>
                </c:pt>
                <c:pt idx="131846">
                  <c:v>-106.77049999999997</c:v>
                </c:pt>
                <c:pt idx="131847">
                  <c:v>-106.76849999999996</c:v>
                </c:pt>
                <c:pt idx="131848">
                  <c:v>-106.76649999999995</c:v>
                </c:pt>
                <c:pt idx="131849">
                  <c:v>-106.7645</c:v>
                </c:pt>
                <c:pt idx="131850">
                  <c:v>-106.76249999999999</c:v>
                </c:pt>
                <c:pt idx="131851">
                  <c:v>-106.76049999999998</c:v>
                </c:pt>
                <c:pt idx="131852">
                  <c:v>-106.75849999999997</c:v>
                </c:pt>
                <c:pt idx="131853">
                  <c:v>-106.75649999999996</c:v>
                </c:pt>
                <c:pt idx="131854">
                  <c:v>-106.75449999999995</c:v>
                </c:pt>
                <c:pt idx="131855">
                  <c:v>-106.7525</c:v>
                </c:pt>
                <c:pt idx="131856">
                  <c:v>-106.75049999999999</c:v>
                </c:pt>
                <c:pt idx="131857">
                  <c:v>-106.74849999999998</c:v>
                </c:pt>
                <c:pt idx="131858">
                  <c:v>-106.74649999999997</c:v>
                </c:pt>
                <c:pt idx="131859">
                  <c:v>-106.74449999999996</c:v>
                </c:pt>
                <c:pt idx="131860">
                  <c:v>-106.74249999999995</c:v>
                </c:pt>
                <c:pt idx="131861">
                  <c:v>-106.7405</c:v>
                </c:pt>
                <c:pt idx="131862">
                  <c:v>-106.73849999999999</c:v>
                </c:pt>
                <c:pt idx="131863">
                  <c:v>-106.73649999999998</c:v>
                </c:pt>
                <c:pt idx="131864">
                  <c:v>-106.73449999999997</c:v>
                </c:pt>
                <c:pt idx="131865">
                  <c:v>-106.73249999999996</c:v>
                </c:pt>
                <c:pt idx="131866">
                  <c:v>-106.73049999999995</c:v>
                </c:pt>
                <c:pt idx="131867">
                  <c:v>-106.7285</c:v>
                </c:pt>
                <c:pt idx="131868">
                  <c:v>-106.72649999999999</c:v>
                </c:pt>
                <c:pt idx="131869">
                  <c:v>-106.72449999999998</c:v>
                </c:pt>
                <c:pt idx="131870">
                  <c:v>-106.72249999999997</c:v>
                </c:pt>
                <c:pt idx="131871">
                  <c:v>-106.72049999999996</c:v>
                </c:pt>
                <c:pt idx="131872">
                  <c:v>-106.71849999999995</c:v>
                </c:pt>
                <c:pt idx="131873">
                  <c:v>-106.7165</c:v>
                </c:pt>
                <c:pt idx="131874">
                  <c:v>-106.71449999999999</c:v>
                </c:pt>
                <c:pt idx="131875">
                  <c:v>-106.71249999999998</c:v>
                </c:pt>
                <c:pt idx="131876">
                  <c:v>-106.71049999999997</c:v>
                </c:pt>
                <c:pt idx="131877">
                  <c:v>-106.70849999999996</c:v>
                </c:pt>
                <c:pt idx="131878">
                  <c:v>-106.70650000000001</c:v>
                </c:pt>
                <c:pt idx="131879">
                  <c:v>-106.7045</c:v>
                </c:pt>
                <c:pt idx="131880">
                  <c:v>-106.70249999999999</c:v>
                </c:pt>
                <c:pt idx="131881">
                  <c:v>-106.70049999999998</c:v>
                </c:pt>
                <c:pt idx="131882">
                  <c:v>-106.69849999999997</c:v>
                </c:pt>
                <c:pt idx="131883">
                  <c:v>-106.69649999999996</c:v>
                </c:pt>
                <c:pt idx="131884">
                  <c:v>-106.69450000000001</c:v>
                </c:pt>
                <c:pt idx="131885">
                  <c:v>-106.6925</c:v>
                </c:pt>
                <c:pt idx="131886">
                  <c:v>-106.69049999999999</c:v>
                </c:pt>
                <c:pt idx="131887">
                  <c:v>-106.68849999999998</c:v>
                </c:pt>
                <c:pt idx="131888">
                  <c:v>-106.68649999999997</c:v>
                </c:pt>
                <c:pt idx="131889">
                  <c:v>-106.68449999999996</c:v>
                </c:pt>
                <c:pt idx="131890">
                  <c:v>-106.6825</c:v>
                </c:pt>
                <c:pt idx="131891">
                  <c:v>-106.68049999999999</c:v>
                </c:pt>
                <c:pt idx="131892">
                  <c:v>-106.67849999999999</c:v>
                </c:pt>
                <c:pt idx="131893">
                  <c:v>-106.67649999999998</c:v>
                </c:pt>
                <c:pt idx="131894">
                  <c:v>-106.67449999999997</c:v>
                </c:pt>
                <c:pt idx="131895">
                  <c:v>-106.67249999999996</c:v>
                </c:pt>
                <c:pt idx="131896">
                  <c:v>-106.6705</c:v>
                </c:pt>
                <c:pt idx="131897">
                  <c:v>-106.66849999999999</c:v>
                </c:pt>
                <c:pt idx="131898">
                  <c:v>-106.66649999999998</c:v>
                </c:pt>
                <c:pt idx="131899">
                  <c:v>-106.66449999999998</c:v>
                </c:pt>
                <c:pt idx="131900">
                  <c:v>-106.66249999999997</c:v>
                </c:pt>
                <c:pt idx="131901">
                  <c:v>-106.66049999999996</c:v>
                </c:pt>
                <c:pt idx="131902">
                  <c:v>-106.6585</c:v>
                </c:pt>
                <c:pt idx="131903">
                  <c:v>-106.65649999999999</c:v>
                </c:pt>
                <c:pt idx="131904">
                  <c:v>-106.65449999999998</c:v>
                </c:pt>
                <c:pt idx="131905">
                  <c:v>-106.65249999999997</c:v>
                </c:pt>
                <c:pt idx="131906">
                  <c:v>-106.65049999999997</c:v>
                </c:pt>
                <c:pt idx="131907">
                  <c:v>-106.64849999999996</c:v>
                </c:pt>
                <c:pt idx="131908">
                  <c:v>-106.6465</c:v>
                </c:pt>
                <c:pt idx="131909">
                  <c:v>-106.64449999999999</c:v>
                </c:pt>
                <c:pt idx="131910">
                  <c:v>-106.64249999999998</c:v>
                </c:pt>
                <c:pt idx="131911">
                  <c:v>-106.64049999999997</c:v>
                </c:pt>
                <c:pt idx="131912">
                  <c:v>-106.63849999999996</c:v>
                </c:pt>
                <c:pt idx="131913">
                  <c:v>-106.63649999999996</c:v>
                </c:pt>
                <c:pt idx="131914">
                  <c:v>-106.6345</c:v>
                </c:pt>
                <c:pt idx="131915">
                  <c:v>-106.63249999999999</c:v>
                </c:pt>
                <c:pt idx="131916">
                  <c:v>-106.63049999999998</c:v>
                </c:pt>
                <c:pt idx="131917">
                  <c:v>-106.62849999999997</c:v>
                </c:pt>
                <c:pt idx="131918">
                  <c:v>-106.62649999999996</c:v>
                </c:pt>
                <c:pt idx="131919">
                  <c:v>-106.62449999999995</c:v>
                </c:pt>
                <c:pt idx="131920">
                  <c:v>-106.6225</c:v>
                </c:pt>
                <c:pt idx="131921">
                  <c:v>-106.62049999999999</c:v>
                </c:pt>
                <c:pt idx="131922">
                  <c:v>-106.61849999999998</c:v>
                </c:pt>
                <c:pt idx="131923">
                  <c:v>-106.61649999999997</c:v>
                </c:pt>
                <c:pt idx="131924">
                  <c:v>-106.61449999999996</c:v>
                </c:pt>
                <c:pt idx="131925">
                  <c:v>-106.61249999999995</c:v>
                </c:pt>
                <c:pt idx="131926">
                  <c:v>-106.6105</c:v>
                </c:pt>
                <c:pt idx="131927">
                  <c:v>-106.60849999999999</c:v>
                </c:pt>
                <c:pt idx="131928">
                  <c:v>-106.60649999999998</c:v>
                </c:pt>
                <c:pt idx="131929">
                  <c:v>-106.60449999999997</c:v>
                </c:pt>
                <c:pt idx="131930">
                  <c:v>-106.60249999999996</c:v>
                </c:pt>
                <c:pt idx="131931">
                  <c:v>-106.60049999999995</c:v>
                </c:pt>
                <c:pt idx="131932">
                  <c:v>-106.5985</c:v>
                </c:pt>
                <c:pt idx="131933">
                  <c:v>-106.59649999999999</c:v>
                </c:pt>
                <c:pt idx="131934">
                  <c:v>-106.59449999999998</c:v>
                </c:pt>
                <c:pt idx="131935">
                  <c:v>-106.59249999999997</c:v>
                </c:pt>
                <c:pt idx="131936">
                  <c:v>-106.59049999999996</c:v>
                </c:pt>
                <c:pt idx="131937">
                  <c:v>-106.58849999999995</c:v>
                </c:pt>
                <c:pt idx="131938">
                  <c:v>-106.5865</c:v>
                </c:pt>
                <c:pt idx="131939">
                  <c:v>-106.58449999999999</c:v>
                </c:pt>
                <c:pt idx="131940">
                  <c:v>-106.58249999999998</c:v>
                </c:pt>
                <c:pt idx="131941">
                  <c:v>-106.58049999999997</c:v>
                </c:pt>
                <c:pt idx="131942">
                  <c:v>-106.57849999999996</c:v>
                </c:pt>
                <c:pt idx="131943">
                  <c:v>-106.57649999999995</c:v>
                </c:pt>
                <c:pt idx="131944">
                  <c:v>-106.5745</c:v>
                </c:pt>
                <c:pt idx="131945">
                  <c:v>-106.57249999999999</c:v>
                </c:pt>
                <c:pt idx="131946">
                  <c:v>-106.57049999999998</c:v>
                </c:pt>
                <c:pt idx="131947">
                  <c:v>-106.56849999999997</c:v>
                </c:pt>
                <c:pt idx="131948">
                  <c:v>-106.56649999999996</c:v>
                </c:pt>
                <c:pt idx="131949">
                  <c:v>-106.56449999999995</c:v>
                </c:pt>
                <c:pt idx="131950">
                  <c:v>-106.5625</c:v>
                </c:pt>
                <c:pt idx="131951">
                  <c:v>-106.56049999999999</c:v>
                </c:pt>
                <c:pt idx="131952">
                  <c:v>-106.55849999999998</c:v>
                </c:pt>
                <c:pt idx="131953">
                  <c:v>-106.55649999999997</c:v>
                </c:pt>
                <c:pt idx="131954">
                  <c:v>-106.55449999999996</c:v>
                </c:pt>
                <c:pt idx="131955">
                  <c:v>-106.55249999999995</c:v>
                </c:pt>
                <c:pt idx="131956">
                  <c:v>-106.5505</c:v>
                </c:pt>
                <c:pt idx="131957">
                  <c:v>-106.54849999999999</c:v>
                </c:pt>
                <c:pt idx="131958">
                  <c:v>-106.54649999999998</c:v>
                </c:pt>
                <c:pt idx="131959">
                  <c:v>-106.54449999999997</c:v>
                </c:pt>
                <c:pt idx="131960">
                  <c:v>-106.54249999999996</c:v>
                </c:pt>
                <c:pt idx="131961">
                  <c:v>-106.54049999999995</c:v>
                </c:pt>
                <c:pt idx="131962">
                  <c:v>-106.5385</c:v>
                </c:pt>
                <c:pt idx="131963">
                  <c:v>-106.53649999999999</c:v>
                </c:pt>
                <c:pt idx="131964">
                  <c:v>-106.53449999999998</c:v>
                </c:pt>
                <c:pt idx="131965">
                  <c:v>-106.53249999999997</c:v>
                </c:pt>
                <c:pt idx="131966">
                  <c:v>-106.53049999999996</c:v>
                </c:pt>
                <c:pt idx="131967">
                  <c:v>-106.52849999999995</c:v>
                </c:pt>
                <c:pt idx="131968">
                  <c:v>-106.5265</c:v>
                </c:pt>
                <c:pt idx="131969">
                  <c:v>-106.52449999999999</c:v>
                </c:pt>
                <c:pt idx="131970">
                  <c:v>-106.52249999999998</c:v>
                </c:pt>
                <c:pt idx="131971">
                  <c:v>-106.52049999999997</c:v>
                </c:pt>
                <c:pt idx="131972">
                  <c:v>-106.51849999999996</c:v>
                </c:pt>
                <c:pt idx="131973">
                  <c:v>-106.51649999999995</c:v>
                </c:pt>
                <c:pt idx="131974">
                  <c:v>-106.5145</c:v>
                </c:pt>
                <c:pt idx="131975">
                  <c:v>-106.51249999999999</c:v>
                </c:pt>
                <c:pt idx="131976">
                  <c:v>-106.51049999999998</c:v>
                </c:pt>
                <c:pt idx="131977">
                  <c:v>-106.50849999999997</c:v>
                </c:pt>
                <c:pt idx="131978">
                  <c:v>-106.50649999999996</c:v>
                </c:pt>
                <c:pt idx="131979">
                  <c:v>-106.50449999999995</c:v>
                </c:pt>
                <c:pt idx="131980">
                  <c:v>-106.5025</c:v>
                </c:pt>
                <c:pt idx="131981">
                  <c:v>-106.50049999999999</c:v>
                </c:pt>
                <c:pt idx="131982">
                  <c:v>-106.49849999999998</c:v>
                </c:pt>
                <c:pt idx="131983">
                  <c:v>-106.49649999999997</c:v>
                </c:pt>
                <c:pt idx="131984">
                  <c:v>-106.49449999999996</c:v>
                </c:pt>
                <c:pt idx="131985">
                  <c:v>-106.49249999999995</c:v>
                </c:pt>
                <c:pt idx="131986">
                  <c:v>-106.4905</c:v>
                </c:pt>
                <c:pt idx="131987">
                  <c:v>-106.48849999999999</c:v>
                </c:pt>
                <c:pt idx="131988">
                  <c:v>-106.48649999999998</c:v>
                </c:pt>
                <c:pt idx="131989">
                  <c:v>-106.48449999999997</c:v>
                </c:pt>
                <c:pt idx="131990">
                  <c:v>-106.48249999999996</c:v>
                </c:pt>
                <c:pt idx="131991">
                  <c:v>-106.48049999999995</c:v>
                </c:pt>
                <c:pt idx="131992">
                  <c:v>-106.4785</c:v>
                </c:pt>
                <c:pt idx="131993">
                  <c:v>-106.47649999999999</c:v>
                </c:pt>
                <c:pt idx="131994">
                  <c:v>-106.47449999999998</c:v>
                </c:pt>
                <c:pt idx="131995">
                  <c:v>-106.47249999999997</c:v>
                </c:pt>
                <c:pt idx="131996">
                  <c:v>-106.47049999999996</c:v>
                </c:pt>
                <c:pt idx="131997">
                  <c:v>-106.46849999999995</c:v>
                </c:pt>
                <c:pt idx="131998">
                  <c:v>-106.4665</c:v>
                </c:pt>
                <c:pt idx="131999">
                  <c:v>-106.46449999999999</c:v>
                </c:pt>
                <c:pt idx="132000">
                  <c:v>-106.46249999999998</c:v>
                </c:pt>
                <c:pt idx="132001">
                  <c:v>-106.46049999999997</c:v>
                </c:pt>
                <c:pt idx="132002">
                  <c:v>-106.45849999999996</c:v>
                </c:pt>
                <c:pt idx="132003">
                  <c:v>-106.45650000000001</c:v>
                </c:pt>
                <c:pt idx="132004">
                  <c:v>-106.4545</c:v>
                </c:pt>
                <c:pt idx="132005">
                  <c:v>-106.45249999999999</c:v>
                </c:pt>
                <c:pt idx="132006">
                  <c:v>-106.45049999999998</c:v>
                </c:pt>
                <c:pt idx="132007">
                  <c:v>-106.44849999999997</c:v>
                </c:pt>
                <c:pt idx="132008">
                  <c:v>-106.44649999999996</c:v>
                </c:pt>
                <c:pt idx="132009">
                  <c:v>-106.44450000000001</c:v>
                </c:pt>
                <c:pt idx="132010">
                  <c:v>-106.4425</c:v>
                </c:pt>
                <c:pt idx="132011">
                  <c:v>-106.44049999999999</c:v>
                </c:pt>
                <c:pt idx="132012">
                  <c:v>-106.43849999999998</c:v>
                </c:pt>
                <c:pt idx="132013">
                  <c:v>-106.43649999999997</c:v>
                </c:pt>
                <c:pt idx="132014">
                  <c:v>-106.43449999999996</c:v>
                </c:pt>
                <c:pt idx="132015">
                  <c:v>-106.4325</c:v>
                </c:pt>
                <c:pt idx="132016">
                  <c:v>-106.43049999999999</c:v>
                </c:pt>
                <c:pt idx="132017">
                  <c:v>-106.42849999999999</c:v>
                </c:pt>
                <c:pt idx="132018">
                  <c:v>-106.42649999999998</c:v>
                </c:pt>
                <c:pt idx="132019">
                  <c:v>-106.42449999999997</c:v>
                </c:pt>
                <c:pt idx="132020">
                  <c:v>-106.42249999999996</c:v>
                </c:pt>
                <c:pt idx="132021">
                  <c:v>-106.4205</c:v>
                </c:pt>
                <c:pt idx="132022">
                  <c:v>-106.41849999999999</c:v>
                </c:pt>
                <c:pt idx="132023">
                  <c:v>-106.41649999999998</c:v>
                </c:pt>
                <c:pt idx="132024">
                  <c:v>-106.41449999999998</c:v>
                </c:pt>
                <c:pt idx="132025">
                  <c:v>-106.41249999999997</c:v>
                </c:pt>
                <c:pt idx="132026">
                  <c:v>-106.41049999999996</c:v>
                </c:pt>
                <c:pt idx="132027">
                  <c:v>-106.4085</c:v>
                </c:pt>
                <c:pt idx="132028">
                  <c:v>-106.40649999999999</c:v>
                </c:pt>
                <c:pt idx="132029">
                  <c:v>-106.40449999999998</c:v>
                </c:pt>
                <c:pt idx="132030">
                  <c:v>-106.40249999999997</c:v>
                </c:pt>
                <c:pt idx="132031">
                  <c:v>-106.40049999999997</c:v>
                </c:pt>
                <c:pt idx="132032">
                  <c:v>-106.39849999999996</c:v>
                </c:pt>
                <c:pt idx="132033">
                  <c:v>-106.3965</c:v>
                </c:pt>
                <c:pt idx="132034">
                  <c:v>-106.39449999999999</c:v>
                </c:pt>
                <c:pt idx="132035">
                  <c:v>-106.39249999999998</c:v>
                </c:pt>
                <c:pt idx="132036">
                  <c:v>-106.39049999999997</c:v>
                </c:pt>
                <c:pt idx="132037">
                  <c:v>-106.38849999999996</c:v>
                </c:pt>
                <c:pt idx="132038">
                  <c:v>-106.38649999999996</c:v>
                </c:pt>
                <c:pt idx="132039">
                  <c:v>-106.3845</c:v>
                </c:pt>
                <c:pt idx="132040">
                  <c:v>-106.38249999999999</c:v>
                </c:pt>
                <c:pt idx="132041">
                  <c:v>-106.38049999999998</c:v>
                </c:pt>
                <c:pt idx="132042">
                  <c:v>-106.37849999999997</c:v>
                </c:pt>
                <c:pt idx="132043">
                  <c:v>-106.37649999999996</c:v>
                </c:pt>
                <c:pt idx="132044">
                  <c:v>-106.37449999999995</c:v>
                </c:pt>
                <c:pt idx="132045">
                  <c:v>-106.3725</c:v>
                </c:pt>
                <c:pt idx="132046">
                  <c:v>-106.37049999999999</c:v>
                </c:pt>
                <c:pt idx="132047">
                  <c:v>-106.36849999999998</c:v>
                </c:pt>
                <c:pt idx="132048">
                  <c:v>-106.36649999999997</c:v>
                </c:pt>
                <c:pt idx="132049">
                  <c:v>-106.36449999999996</c:v>
                </c:pt>
                <c:pt idx="132050">
                  <c:v>-106.36249999999995</c:v>
                </c:pt>
                <c:pt idx="132051">
                  <c:v>-106.3605</c:v>
                </c:pt>
                <c:pt idx="132052">
                  <c:v>-106.35849999999999</c:v>
                </c:pt>
                <c:pt idx="132053">
                  <c:v>-106.35649999999998</c:v>
                </c:pt>
                <c:pt idx="132054">
                  <c:v>-106.35449999999997</c:v>
                </c:pt>
                <c:pt idx="132055">
                  <c:v>-106.35249999999996</c:v>
                </c:pt>
                <c:pt idx="132056">
                  <c:v>-106.35049999999995</c:v>
                </c:pt>
                <c:pt idx="132057">
                  <c:v>-106.3485</c:v>
                </c:pt>
                <c:pt idx="132058">
                  <c:v>-106.34649999999999</c:v>
                </c:pt>
                <c:pt idx="132059">
                  <c:v>-106.34449999999998</c:v>
                </c:pt>
                <c:pt idx="132060">
                  <c:v>-106.34249999999997</c:v>
                </c:pt>
                <c:pt idx="132061">
                  <c:v>-106.34049999999996</c:v>
                </c:pt>
                <c:pt idx="132062">
                  <c:v>-106.33849999999995</c:v>
                </c:pt>
                <c:pt idx="132063">
                  <c:v>-106.3365</c:v>
                </c:pt>
                <c:pt idx="132064">
                  <c:v>-106.33449999999999</c:v>
                </c:pt>
                <c:pt idx="132065">
                  <c:v>-106.33249999999998</c:v>
                </c:pt>
                <c:pt idx="132066">
                  <c:v>-106.33049999999997</c:v>
                </c:pt>
                <c:pt idx="132067">
                  <c:v>-106.32849999999996</c:v>
                </c:pt>
                <c:pt idx="132068">
                  <c:v>-106.32649999999995</c:v>
                </c:pt>
                <c:pt idx="132069">
                  <c:v>-106.3245</c:v>
                </c:pt>
                <c:pt idx="132070">
                  <c:v>-106.32249999999999</c:v>
                </c:pt>
                <c:pt idx="132071">
                  <c:v>-106.32049999999998</c:v>
                </c:pt>
                <c:pt idx="132072">
                  <c:v>-106.31849999999997</c:v>
                </c:pt>
                <c:pt idx="132073">
                  <c:v>-106.31649999999996</c:v>
                </c:pt>
                <c:pt idx="132074">
                  <c:v>-106.31449999999995</c:v>
                </c:pt>
                <c:pt idx="132075">
                  <c:v>-106.3125</c:v>
                </c:pt>
                <c:pt idx="132076">
                  <c:v>-106.31049999999999</c:v>
                </c:pt>
                <c:pt idx="132077">
                  <c:v>-106.30849999999998</c:v>
                </c:pt>
                <c:pt idx="132078">
                  <c:v>-106.30649999999997</c:v>
                </c:pt>
                <c:pt idx="132079">
                  <c:v>-106.30449999999996</c:v>
                </c:pt>
                <c:pt idx="132080">
                  <c:v>-106.30249999999995</c:v>
                </c:pt>
                <c:pt idx="132081">
                  <c:v>-106.3005</c:v>
                </c:pt>
                <c:pt idx="132082">
                  <c:v>-106.29849999999999</c:v>
                </c:pt>
                <c:pt idx="132083">
                  <c:v>-106.29649999999998</c:v>
                </c:pt>
                <c:pt idx="132084">
                  <c:v>-106.29449999999997</c:v>
                </c:pt>
                <c:pt idx="132085">
                  <c:v>-106.29249999999996</c:v>
                </c:pt>
                <c:pt idx="132086">
                  <c:v>-106.29049999999995</c:v>
                </c:pt>
                <c:pt idx="132087">
                  <c:v>-106.2885</c:v>
                </c:pt>
                <c:pt idx="132088">
                  <c:v>-106.28649999999999</c:v>
                </c:pt>
                <c:pt idx="132089">
                  <c:v>-106.28449999999998</c:v>
                </c:pt>
                <c:pt idx="132090">
                  <c:v>-106.28249999999997</c:v>
                </c:pt>
                <c:pt idx="132091">
                  <c:v>-106.28049999999996</c:v>
                </c:pt>
                <c:pt idx="132092">
                  <c:v>-106.27849999999995</c:v>
                </c:pt>
                <c:pt idx="132093">
                  <c:v>-106.2765</c:v>
                </c:pt>
                <c:pt idx="132094">
                  <c:v>-106.27449999999999</c:v>
                </c:pt>
                <c:pt idx="132095">
                  <c:v>-106.27249999999998</c:v>
                </c:pt>
                <c:pt idx="132096">
                  <c:v>-106.27049999999997</c:v>
                </c:pt>
                <c:pt idx="132097">
                  <c:v>-106.26849999999996</c:v>
                </c:pt>
                <c:pt idx="132098">
                  <c:v>-106.26649999999995</c:v>
                </c:pt>
                <c:pt idx="132099">
                  <c:v>-106.2645</c:v>
                </c:pt>
                <c:pt idx="132100">
                  <c:v>-106.26249999999999</c:v>
                </c:pt>
                <c:pt idx="132101">
                  <c:v>-106.26049999999998</c:v>
                </c:pt>
                <c:pt idx="132102">
                  <c:v>-106.25849999999997</c:v>
                </c:pt>
                <c:pt idx="132103">
                  <c:v>-106.25649999999996</c:v>
                </c:pt>
                <c:pt idx="132104">
                  <c:v>-106.25449999999995</c:v>
                </c:pt>
                <c:pt idx="132105">
                  <c:v>-106.2525</c:v>
                </c:pt>
                <c:pt idx="132106">
                  <c:v>-106.25049999999999</c:v>
                </c:pt>
                <c:pt idx="132107">
                  <c:v>-106.24849999999998</c:v>
                </c:pt>
                <c:pt idx="132108">
                  <c:v>-106.24649999999997</c:v>
                </c:pt>
                <c:pt idx="132109">
                  <c:v>-106.24449999999996</c:v>
                </c:pt>
                <c:pt idx="132110">
                  <c:v>-106.24249999999995</c:v>
                </c:pt>
                <c:pt idx="132111">
                  <c:v>-106.2405</c:v>
                </c:pt>
                <c:pt idx="132112">
                  <c:v>-106.23849999999999</c:v>
                </c:pt>
                <c:pt idx="132113">
                  <c:v>-106.23649999999998</c:v>
                </c:pt>
                <c:pt idx="132114">
                  <c:v>-106.23449999999997</c:v>
                </c:pt>
                <c:pt idx="132115">
                  <c:v>-106.23249999999996</c:v>
                </c:pt>
                <c:pt idx="132116">
                  <c:v>-106.23049999999995</c:v>
                </c:pt>
                <c:pt idx="132117">
                  <c:v>-106.2285</c:v>
                </c:pt>
                <c:pt idx="132118">
                  <c:v>-106.22649999999999</c:v>
                </c:pt>
                <c:pt idx="132119">
                  <c:v>-106.22449999999998</c:v>
                </c:pt>
                <c:pt idx="132120">
                  <c:v>-106.22249999999997</c:v>
                </c:pt>
                <c:pt idx="132121">
                  <c:v>-106.22049999999996</c:v>
                </c:pt>
                <c:pt idx="132122">
                  <c:v>-106.21849999999995</c:v>
                </c:pt>
                <c:pt idx="132123">
                  <c:v>-106.2165</c:v>
                </c:pt>
                <c:pt idx="132124">
                  <c:v>-106.21449999999999</c:v>
                </c:pt>
                <c:pt idx="132125">
                  <c:v>-106.21249999999998</c:v>
                </c:pt>
                <c:pt idx="132126">
                  <c:v>-106.21049999999997</c:v>
                </c:pt>
                <c:pt idx="132127">
                  <c:v>-106.20849999999996</c:v>
                </c:pt>
                <c:pt idx="132128">
                  <c:v>-106.20650000000001</c:v>
                </c:pt>
                <c:pt idx="132129">
                  <c:v>-106.2045</c:v>
                </c:pt>
                <c:pt idx="132130">
                  <c:v>-106.20249999999999</c:v>
                </c:pt>
                <c:pt idx="132131">
                  <c:v>-106.20049999999998</c:v>
                </c:pt>
                <c:pt idx="132132">
                  <c:v>-106.19849999999997</c:v>
                </c:pt>
                <c:pt idx="132133">
                  <c:v>-106.19649999999996</c:v>
                </c:pt>
                <c:pt idx="132134">
                  <c:v>-106.19450000000001</c:v>
                </c:pt>
                <c:pt idx="132135">
                  <c:v>-106.1925</c:v>
                </c:pt>
                <c:pt idx="132136">
                  <c:v>-106.19049999999999</c:v>
                </c:pt>
                <c:pt idx="132137">
                  <c:v>-106.18849999999998</c:v>
                </c:pt>
                <c:pt idx="132138">
                  <c:v>-106.18649999999997</c:v>
                </c:pt>
                <c:pt idx="132139">
                  <c:v>-106.18449999999996</c:v>
                </c:pt>
                <c:pt idx="132140">
                  <c:v>-106.1825</c:v>
                </c:pt>
                <c:pt idx="132141">
                  <c:v>-106.18049999999999</c:v>
                </c:pt>
                <c:pt idx="132142">
                  <c:v>-106.17849999999999</c:v>
                </c:pt>
                <c:pt idx="132143">
                  <c:v>-106.17649999999998</c:v>
                </c:pt>
                <c:pt idx="132144">
                  <c:v>-106.17449999999997</c:v>
                </c:pt>
                <c:pt idx="132145">
                  <c:v>-106.17249999999996</c:v>
                </c:pt>
                <c:pt idx="132146">
                  <c:v>-106.1705</c:v>
                </c:pt>
                <c:pt idx="132147">
                  <c:v>-106.16849999999999</c:v>
                </c:pt>
                <c:pt idx="132148">
                  <c:v>-106.16649999999998</c:v>
                </c:pt>
                <c:pt idx="132149">
                  <c:v>-106.16449999999998</c:v>
                </c:pt>
                <c:pt idx="132150">
                  <c:v>-106.16249999999997</c:v>
                </c:pt>
                <c:pt idx="132151">
                  <c:v>-106.16049999999996</c:v>
                </c:pt>
                <c:pt idx="132152">
                  <c:v>-106.1585</c:v>
                </c:pt>
                <c:pt idx="132153">
                  <c:v>-106.15649999999999</c:v>
                </c:pt>
                <c:pt idx="132154">
                  <c:v>-106.15449999999998</c:v>
                </c:pt>
                <c:pt idx="132155">
                  <c:v>-106.15249999999997</c:v>
                </c:pt>
                <c:pt idx="132156">
                  <c:v>-106.15049999999997</c:v>
                </c:pt>
                <c:pt idx="132157">
                  <c:v>-106.14849999999996</c:v>
                </c:pt>
                <c:pt idx="132158">
                  <c:v>-106.1465</c:v>
                </c:pt>
                <c:pt idx="132159">
                  <c:v>-106.14449999999999</c:v>
                </c:pt>
                <c:pt idx="132160">
                  <c:v>-106.14249999999998</c:v>
                </c:pt>
                <c:pt idx="132161">
                  <c:v>-106.14049999999997</c:v>
                </c:pt>
                <c:pt idx="132162">
                  <c:v>-106.13849999999996</c:v>
                </c:pt>
                <c:pt idx="132163">
                  <c:v>-106.13649999999996</c:v>
                </c:pt>
                <c:pt idx="132164">
                  <c:v>-106.1345</c:v>
                </c:pt>
                <c:pt idx="132165">
                  <c:v>-106.13249999999999</c:v>
                </c:pt>
                <c:pt idx="132166">
                  <c:v>-106.13049999999998</c:v>
                </c:pt>
                <c:pt idx="132167">
                  <c:v>-106.12849999999997</c:v>
                </c:pt>
                <c:pt idx="132168">
                  <c:v>-106.12649999999996</c:v>
                </c:pt>
                <c:pt idx="132169">
                  <c:v>-106.12449999999995</c:v>
                </c:pt>
                <c:pt idx="132170">
                  <c:v>-106.1225</c:v>
                </c:pt>
                <c:pt idx="132171">
                  <c:v>-106.12049999999999</c:v>
                </c:pt>
                <c:pt idx="132172">
                  <c:v>-106.11849999999998</c:v>
                </c:pt>
                <c:pt idx="132173">
                  <c:v>-106.11649999999997</c:v>
                </c:pt>
                <c:pt idx="132174">
                  <c:v>-106.11449999999996</c:v>
                </c:pt>
                <c:pt idx="132175">
                  <c:v>-106.11249999999995</c:v>
                </c:pt>
                <c:pt idx="132176">
                  <c:v>-106.1105</c:v>
                </c:pt>
                <c:pt idx="132177">
                  <c:v>-106.10849999999999</c:v>
                </c:pt>
                <c:pt idx="132178">
                  <c:v>-106.10649999999998</c:v>
                </c:pt>
                <c:pt idx="132179">
                  <c:v>-106.10449999999997</c:v>
                </c:pt>
                <c:pt idx="132180">
                  <c:v>-106.10249999999996</c:v>
                </c:pt>
                <c:pt idx="132181">
                  <c:v>-106.10049999999995</c:v>
                </c:pt>
                <c:pt idx="132182">
                  <c:v>-106.0985</c:v>
                </c:pt>
                <c:pt idx="132183">
                  <c:v>-106.09649999999999</c:v>
                </c:pt>
                <c:pt idx="132184">
                  <c:v>-106.09449999999998</c:v>
                </c:pt>
                <c:pt idx="132185">
                  <c:v>-106.09249999999997</c:v>
                </c:pt>
                <c:pt idx="132186">
                  <c:v>-106.09049999999996</c:v>
                </c:pt>
                <c:pt idx="132187">
                  <c:v>-106.08849999999995</c:v>
                </c:pt>
                <c:pt idx="132188">
                  <c:v>-106.0865</c:v>
                </c:pt>
                <c:pt idx="132189">
                  <c:v>-106.08449999999999</c:v>
                </c:pt>
                <c:pt idx="132190">
                  <c:v>-106.08249999999998</c:v>
                </c:pt>
                <c:pt idx="132191">
                  <c:v>-106.08049999999997</c:v>
                </c:pt>
                <c:pt idx="132192">
                  <c:v>-106.07849999999996</c:v>
                </c:pt>
                <c:pt idx="132193">
                  <c:v>-106.07649999999995</c:v>
                </c:pt>
                <c:pt idx="132194">
                  <c:v>-106.0745</c:v>
                </c:pt>
                <c:pt idx="132195">
                  <c:v>-106.07249999999999</c:v>
                </c:pt>
                <c:pt idx="132196">
                  <c:v>-106.07049999999998</c:v>
                </c:pt>
                <c:pt idx="132197">
                  <c:v>-106.06849999999997</c:v>
                </c:pt>
                <c:pt idx="132198">
                  <c:v>-106.06649999999996</c:v>
                </c:pt>
                <c:pt idx="132199">
                  <c:v>-106.06449999999995</c:v>
                </c:pt>
                <c:pt idx="132200">
                  <c:v>-106.0625</c:v>
                </c:pt>
                <c:pt idx="132201">
                  <c:v>-106.06049999999999</c:v>
                </c:pt>
                <c:pt idx="132202">
                  <c:v>-106.05849999999998</c:v>
                </c:pt>
                <c:pt idx="132203">
                  <c:v>-106.05649999999997</c:v>
                </c:pt>
                <c:pt idx="132204">
                  <c:v>-106.05449999999996</c:v>
                </c:pt>
                <c:pt idx="132205">
                  <c:v>-106.05249999999995</c:v>
                </c:pt>
                <c:pt idx="132206">
                  <c:v>-106.0505</c:v>
                </c:pt>
                <c:pt idx="132207">
                  <c:v>-106.04849999999999</c:v>
                </c:pt>
                <c:pt idx="132208">
                  <c:v>-106.04649999999998</c:v>
                </c:pt>
                <c:pt idx="132209">
                  <c:v>-106.04449999999997</c:v>
                </c:pt>
                <c:pt idx="132210">
                  <c:v>-106.04249999999996</c:v>
                </c:pt>
                <c:pt idx="132211">
                  <c:v>-106.04049999999995</c:v>
                </c:pt>
                <c:pt idx="132212">
                  <c:v>-106.0385</c:v>
                </c:pt>
                <c:pt idx="132213">
                  <c:v>-106.03649999999999</c:v>
                </c:pt>
                <c:pt idx="132214">
                  <c:v>-106.03449999999998</c:v>
                </c:pt>
                <c:pt idx="132215">
                  <c:v>-106.03249999999997</c:v>
                </c:pt>
                <c:pt idx="132216">
                  <c:v>-106.03049999999996</c:v>
                </c:pt>
                <c:pt idx="132217">
                  <c:v>-106.02849999999995</c:v>
                </c:pt>
                <c:pt idx="132218">
                  <c:v>-106.0265</c:v>
                </c:pt>
                <c:pt idx="132219">
                  <c:v>-106.02449999999999</c:v>
                </c:pt>
                <c:pt idx="132220">
                  <c:v>-106.02249999999998</c:v>
                </c:pt>
                <c:pt idx="132221">
                  <c:v>-106.02049999999997</c:v>
                </c:pt>
                <c:pt idx="132222">
                  <c:v>-106.01849999999996</c:v>
                </c:pt>
                <c:pt idx="132223">
                  <c:v>-106.01649999999995</c:v>
                </c:pt>
                <c:pt idx="132224">
                  <c:v>-106.0145</c:v>
                </c:pt>
                <c:pt idx="132225">
                  <c:v>-106.01249999999999</c:v>
                </c:pt>
                <c:pt idx="132226">
                  <c:v>-106.01049999999998</c:v>
                </c:pt>
                <c:pt idx="132227">
                  <c:v>-106.00849999999997</c:v>
                </c:pt>
                <c:pt idx="132228">
                  <c:v>-106.00649999999996</c:v>
                </c:pt>
                <c:pt idx="132229">
                  <c:v>-106.00449999999995</c:v>
                </c:pt>
                <c:pt idx="132230">
                  <c:v>-106.0025</c:v>
                </c:pt>
                <c:pt idx="132231">
                  <c:v>-106.00049999999999</c:v>
                </c:pt>
                <c:pt idx="132232">
                  <c:v>-105.99849999999998</c:v>
                </c:pt>
                <c:pt idx="132233">
                  <c:v>-105.99649999999997</c:v>
                </c:pt>
                <c:pt idx="132234">
                  <c:v>-105.99449999999996</c:v>
                </c:pt>
                <c:pt idx="132235">
                  <c:v>-105.99249999999995</c:v>
                </c:pt>
                <c:pt idx="132236">
                  <c:v>-105.9905</c:v>
                </c:pt>
                <c:pt idx="132237">
                  <c:v>-105.98849999999999</c:v>
                </c:pt>
                <c:pt idx="132238">
                  <c:v>-105.98649999999998</c:v>
                </c:pt>
                <c:pt idx="132239">
                  <c:v>-105.98449999999997</c:v>
                </c:pt>
                <c:pt idx="132240">
                  <c:v>-105.98249999999996</c:v>
                </c:pt>
                <c:pt idx="132241">
                  <c:v>-105.98049999999995</c:v>
                </c:pt>
                <c:pt idx="132242">
                  <c:v>-105.9785</c:v>
                </c:pt>
                <c:pt idx="132243">
                  <c:v>-105.97649999999999</c:v>
                </c:pt>
                <c:pt idx="132244">
                  <c:v>-105.97449999999998</c:v>
                </c:pt>
                <c:pt idx="132245">
                  <c:v>-105.97249999999997</c:v>
                </c:pt>
                <c:pt idx="132246">
                  <c:v>-105.97049999999996</c:v>
                </c:pt>
                <c:pt idx="132247">
                  <c:v>-105.96849999999995</c:v>
                </c:pt>
                <c:pt idx="132248">
                  <c:v>-105.9665</c:v>
                </c:pt>
                <c:pt idx="132249">
                  <c:v>-105.96449999999999</c:v>
                </c:pt>
                <c:pt idx="132250">
                  <c:v>-105.96249999999998</c:v>
                </c:pt>
                <c:pt idx="132251">
                  <c:v>-105.96049999999997</c:v>
                </c:pt>
                <c:pt idx="132252">
                  <c:v>-105.95849999999996</c:v>
                </c:pt>
                <c:pt idx="132253">
                  <c:v>-105.95650000000001</c:v>
                </c:pt>
                <c:pt idx="132254">
                  <c:v>-105.9545</c:v>
                </c:pt>
                <c:pt idx="132255">
                  <c:v>-105.95249999999999</c:v>
                </c:pt>
                <c:pt idx="132256">
                  <c:v>-105.95049999999998</c:v>
                </c:pt>
                <c:pt idx="132257">
                  <c:v>-105.94849999999997</c:v>
                </c:pt>
                <c:pt idx="132258">
                  <c:v>-105.94649999999996</c:v>
                </c:pt>
                <c:pt idx="132259">
                  <c:v>-105.94450000000001</c:v>
                </c:pt>
                <c:pt idx="132260">
                  <c:v>-105.9425</c:v>
                </c:pt>
                <c:pt idx="132261">
                  <c:v>-105.94049999999999</c:v>
                </c:pt>
                <c:pt idx="132262">
                  <c:v>-105.93849999999998</c:v>
                </c:pt>
                <c:pt idx="132263">
                  <c:v>-105.93649999999997</c:v>
                </c:pt>
                <c:pt idx="132264">
                  <c:v>-105.93449999999996</c:v>
                </c:pt>
                <c:pt idx="132265">
                  <c:v>-105.9325</c:v>
                </c:pt>
                <c:pt idx="132266">
                  <c:v>-105.93049999999999</c:v>
                </c:pt>
                <c:pt idx="132267">
                  <c:v>-105.92849999999999</c:v>
                </c:pt>
                <c:pt idx="132268">
                  <c:v>-105.92649999999998</c:v>
                </c:pt>
                <c:pt idx="132269">
                  <c:v>-105.92449999999997</c:v>
                </c:pt>
                <c:pt idx="132270">
                  <c:v>-105.92249999999996</c:v>
                </c:pt>
                <c:pt idx="132271">
                  <c:v>-105.9205</c:v>
                </c:pt>
                <c:pt idx="132272">
                  <c:v>-105.91849999999999</c:v>
                </c:pt>
                <c:pt idx="132273">
                  <c:v>-105.91649999999998</c:v>
                </c:pt>
                <c:pt idx="132274">
                  <c:v>-105.91449999999998</c:v>
                </c:pt>
                <c:pt idx="132275">
                  <c:v>-105.91249999999997</c:v>
                </c:pt>
                <c:pt idx="132276">
                  <c:v>-105.91049999999996</c:v>
                </c:pt>
                <c:pt idx="132277">
                  <c:v>-105.9085</c:v>
                </c:pt>
                <c:pt idx="132278">
                  <c:v>-105.90649999999999</c:v>
                </c:pt>
                <c:pt idx="132279">
                  <c:v>-105.90449999999998</c:v>
                </c:pt>
                <c:pt idx="132280">
                  <c:v>-105.90249999999997</c:v>
                </c:pt>
                <c:pt idx="132281">
                  <c:v>-105.90049999999997</c:v>
                </c:pt>
                <c:pt idx="132282">
                  <c:v>-105.89849999999996</c:v>
                </c:pt>
                <c:pt idx="132283">
                  <c:v>-105.8965</c:v>
                </c:pt>
                <c:pt idx="132284">
                  <c:v>-105.89449999999999</c:v>
                </c:pt>
                <c:pt idx="132285">
                  <c:v>-105.89249999999998</c:v>
                </c:pt>
                <c:pt idx="132286">
                  <c:v>-105.89049999999997</c:v>
                </c:pt>
                <c:pt idx="132287">
                  <c:v>-105.88849999999996</c:v>
                </c:pt>
                <c:pt idx="132288">
                  <c:v>-105.88649999999996</c:v>
                </c:pt>
                <c:pt idx="132289">
                  <c:v>-105.8845</c:v>
                </c:pt>
                <c:pt idx="132290">
                  <c:v>-105.88249999999999</c:v>
                </c:pt>
                <c:pt idx="132291">
                  <c:v>-105.88049999999998</c:v>
                </c:pt>
                <c:pt idx="132292">
                  <c:v>-105.87849999999997</c:v>
                </c:pt>
                <c:pt idx="132293">
                  <c:v>-105.87649999999996</c:v>
                </c:pt>
                <c:pt idx="132294">
                  <c:v>-105.87449999999995</c:v>
                </c:pt>
                <c:pt idx="132295">
                  <c:v>-105.8725</c:v>
                </c:pt>
                <c:pt idx="132296">
                  <c:v>-105.87049999999999</c:v>
                </c:pt>
                <c:pt idx="132297">
                  <c:v>-105.86849999999998</c:v>
                </c:pt>
                <c:pt idx="132298">
                  <c:v>-105.86649999999997</c:v>
                </c:pt>
                <c:pt idx="132299">
                  <c:v>-105.86449999999996</c:v>
                </c:pt>
                <c:pt idx="132300">
                  <c:v>-105.86249999999995</c:v>
                </c:pt>
                <c:pt idx="132301">
                  <c:v>-105.8605</c:v>
                </c:pt>
                <c:pt idx="132302">
                  <c:v>-105.85849999999999</c:v>
                </c:pt>
                <c:pt idx="132303">
                  <c:v>-105.85649999999998</c:v>
                </c:pt>
                <c:pt idx="132304">
                  <c:v>-105.85449999999997</c:v>
                </c:pt>
                <c:pt idx="132305">
                  <c:v>-105.85249999999996</c:v>
                </c:pt>
                <c:pt idx="132306">
                  <c:v>-105.85049999999995</c:v>
                </c:pt>
                <c:pt idx="132307">
                  <c:v>-105.8485</c:v>
                </c:pt>
                <c:pt idx="132308">
                  <c:v>-105.84649999999999</c:v>
                </c:pt>
                <c:pt idx="132309">
                  <c:v>-105.84449999999998</c:v>
                </c:pt>
                <c:pt idx="132310">
                  <c:v>-105.84249999999997</c:v>
                </c:pt>
                <c:pt idx="132311">
                  <c:v>-105.84049999999996</c:v>
                </c:pt>
                <c:pt idx="132312">
                  <c:v>-105.83849999999995</c:v>
                </c:pt>
                <c:pt idx="132313">
                  <c:v>-105.8365</c:v>
                </c:pt>
                <c:pt idx="132314">
                  <c:v>-105.83449999999999</c:v>
                </c:pt>
                <c:pt idx="132315">
                  <c:v>-105.83249999999998</c:v>
                </c:pt>
                <c:pt idx="132316">
                  <c:v>-105.83049999999997</c:v>
                </c:pt>
                <c:pt idx="132317">
                  <c:v>-105.82849999999996</c:v>
                </c:pt>
                <c:pt idx="132318">
                  <c:v>-105.82649999999995</c:v>
                </c:pt>
                <c:pt idx="132319">
                  <c:v>-105.8245</c:v>
                </c:pt>
                <c:pt idx="132320">
                  <c:v>-105.82249999999999</c:v>
                </c:pt>
                <c:pt idx="132321">
                  <c:v>-105.82049999999998</c:v>
                </c:pt>
                <c:pt idx="132322">
                  <c:v>-105.81849999999997</c:v>
                </c:pt>
                <c:pt idx="132323">
                  <c:v>-105.81649999999996</c:v>
                </c:pt>
                <c:pt idx="132324">
                  <c:v>-105.81449999999995</c:v>
                </c:pt>
                <c:pt idx="132325">
                  <c:v>-105.8125</c:v>
                </c:pt>
                <c:pt idx="132326">
                  <c:v>-105.81049999999999</c:v>
                </c:pt>
                <c:pt idx="132327">
                  <c:v>-105.80849999999998</c:v>
                </c:pt>
                <c:pt idx="132328">
                  <c:v>-105.80649999999997</c:v>
                </c:pt>
                <c:pt idx="132329">
                  <c:v>-105.80449999999996</c:v>
                </c:pt>
                <c:pt idx="132330">
                  <c:v>-105.80249999999995</c:v>
                </c:pt>
                <c:pt idx="132331">
                  <c:v>-105.8005</c:v>
                </c:pt>
                <c:pt idx="132332">
                  <c:v>-105.79849999999999</c:v>
                </c:pt>
                <c:pt idx="132333">
                  <c:v>-105.79649999999998</c:v>
                </c:pt>
                <c:pt idx="132334">
                  <c:v>-105.79449999999997</c:v>
                </c:pt>
                <c:pt idx="132335">
                  <c:v>-105.79249999999996</c:v>
                </c:pt>
                <c:pt idx="132336">
                  <c:v>-105.79049999999995</c:v>
                </c:pt>
                <c:pt idx="132337">
                  <c:v>-105.7885</c:v>
                </c:pt>
                <c:pt idx="132338">
                  <c:v>-105.78649999999999</c:v>
                </c:pt>
                <c:pt idx="132339">
                  <c:v>-105.78449999999998</c:v>
                </c:pt>
                <c:pt idx="132340">
                  <c:v>-105.78249999999997</c:v>
                </c:pt>
                <c:pt idx="132341">
                  <c:v>-105.78049999999996</c:v>
                </c:pt>
                <c:pt idx="132342">
                  <c:v>-105.77849999999995</c:v>
                </c:pt>
                <c:pt idx="132343">
                  <c:v>-105.7765</c:v>
                </c:pt>
                <c:pt idx="132344">
                  <c:v>-105.77449999999999</c:v>
                </c:pt>
                <c:pt idx="132345">
                  <c:v>-105.77249999999998</c:v>
                </c:pt>
                <c:pt idx="132346">
                  <c:v>-105.77049999999997</c:v>
                </c:pt>
                <c:pt idx="132347">
                  <c:v>-105.76849999999996</c:v>
                </c:pt>
                <c:pt idx="132348">
                  <c:v>-105.76649999999995</c:v>
                </c:pt>
                <c:pt idx="132349">
                  <c:v>-105.7645</c:v>
                </c:pt>
                <c:pt idx="132350">
                  <c:v>-105.76249999999999</c:v>
                </c:pt>
                <c:pt idx="132351">
                  <c:v>-105.76049999999998</c:v>
                </c:pt>
                <c:pt idx="132352">
                  <c:v>-105.75849999999997</c:v>
                </c:pt>
                <c:pt idx="132353">
                  <c:v>-105.75649999999996</c:v>
                </c:pt>
                <c:pt idx="132354">
                  <c:v>-105.75449999999995</c:v>
                </c:pt>
                <c:pt idx="132355">
                  <c:v>-105.7525</c:v>
                </c:pt>
                <c:pt idx="132356">
                  <c:v>-105.75049999999999</c:v>
                </c:pt>
                <c:pt idx="132357">
                  <c:v>-105.74849999999998</c:v>
                </c:pt>
                <c:pt idx="132358">
                  <c:v>-105.74649999999997</c:v>
                </c:pt>
                <c:pt idx="132359">
                  <c:v>-105.74449999999996</c:v>
                </c:pt>
                <c:pt idx="132360">
                  <c:v>-105.74249999999995</c:v>
                </c:pt>
                <c:pt idx="132361">
                  <c:v>-105.7405</c:v>
                </c:pt>
                <c:pt idx="132362">
                  <c:v>-105.73849999999999</c:v>
                </c:pt>
                <c:pt idx="132363">
                  <c:v>-105.73649999999998</c:v>
                </c:pt>
                <c:pt idx="132364">
                  <c:v>-105.73449999999997</c:v>
                </c:pt>
                <c:pt idx="132365">
                  <c:v>-105.73249999999996</c:v>
                </c:pt>
                <c:pt idx="132366">
                  <c:v>-105.73049999999995</c:v>
                </c:pt>
                <c:pt idx="132367">
                  <c:v>-105.7285</c:v>
                </c:pt>
                <c:pt idx="132368">
                  <c:v>-105.72649999999999</c:v>
                </c:pt>
                <c:pt idx="132369">
                  <c:v>-105.72449999999998</c:v>
                </c:pt>
                <c:pt idx="132370">
                  <c:v>-105.72249999999997</c:v>
                </c:pt>
                <c:pt idx="132371">
                  <c:v>-105.72049999999996</c:v>
                </c:pt>
                <c:pt idx="132372">
                  <c:v>-105.71849999999995</c:v>
                </c:pt>
                <c:pt idx="132373">
                  <c:v>-105.7165</c:v>
                </c:pt>
                <c:pt idx="132374">
                  <c:v>-105.71449999999999</c:v>
                </c:pt>
                <c:pt idx="132375">
                  <c:v>-105.71249999999998</c:v>
                </c:pt>
                <c:pt idx="132376">
                  <c:v>-105.71049999999997</c:v>
                </c:pt>
                <c:pt idx="132377">
                  <c:v>-105.70849999999996</c:v>
                </c:pt>
                <c:pt idx="132378">
                  <c:v>-105.70650000000001</c:v>
                </c:pt>
                <c:pt idx="132379">
                  <c:v>-105.7045</c:v>
                </c:pt>
                <c:pt idx="132380">
                  <c:v>-105.70249999999999</c:v>
                </c:pt>
                <c:pt idx="132381">
                  <c:v>-105.70049999999998</c:v>
                </c:pt>
                <c:pt idx="132382">
                  <c:v>-105.69849999999997</c:v>
                </c:pt>
                <c:pt idx="132383">
                  <c:v>-105.69649999999996</c:v>
                </c:pt>
                <c:pt idx="132384">
                  <c:v>-105.69450000000001</c:v>
                </c:pt>
                <c:pt idx="132385">
                  <c:v>-105.6925</c:v>
                </c:pt>
                <c:pt idx="132386">
                  <c:v>-105.69049999999999</c:v>
                </c:pt>
                <c:pt idx="132387">
                  <c:v>-105.68849999999998</c:v>
                </c:pt>
                <c:pt idx="132388">
                  <c:v>-105.68649999999997</c:v>
                </c:pt>
                <c:pt idx="132389">
                  <c:v>-105.68449999999996</c:v>
                </c:pt>
                <c:pt idx="132390">
                  <c:v>-105.6825</c:v>
                </c:pt>
                <c:pt idx="132391">
                  <c:v>-105.68049999999999</c:v>
                </c:pt>
                <c:pt idx="132392">
                  <c:v>-105.67849999999999</c:v>
                </c:pt>
                <c:pt idx="132393">
                  <c:v>-105.67649999999998</c:v>
                </c:pt>
                <c:pt idx="132394">
                  <c:v>-105.67449999999997</c:v>
                </c:pt>
                <c:pt idx="132395">
                  <c:v>-105.67249999999996</c:v>
                </c:pt>
                <c:pt idx="132396">
                  <c:v>-105.6705</c:v>
                </c:pt>
                <c:pt idx="132397">
                  <c:v>-105.66849999999999</c:v>
                </c:pt>
                <c:pt idx="132398">
                  <c:v>-105.66649999999998</c:v>
                </c:pt>
                <c:pt idx="132399">
                  <c:v>-105.66449999999998</c:v>
                </c:pt>
                <c:pt idx="132400">
                  <c:v>-105.66249999999997</c:v>
                </c:pt>
                <c:pt idx="132401">
                  <c:v>-105.66049999999996</c:v>
                </c:pt>
                <c:pt idx="132402">
                  <c:v>-105.6585</c:v>
                </c:pt>
                <c:pt idx="132403">
                  <c:v>-105.65649999999999</c:v>
                </c:pt>
                <c:pt idx="132404">
                  <c:v>-105.65449999999998</c:v>
                </c:pt>
                <c:pt idx="132405">
                  <c:v>-105.65249999999997</c:v>
                </c:pt>
                <c:pt idx="132406">
                  <c:v>-105.65049999999997</c:v>
                </c:pt>
                <c:pt idx="132407">
                  <c:v>-105.64849999999996</c:v>
                </c:pt>
                <c:pt idx="132408">
                  <c:v>-105.6465</c:v>
                </c:pt>
                <c:pt idx="132409">
                  <c:v>-105.64449999999999</c:v>
                </c:pt>
                <c:pt idx="132410">
                  <c:v>-105.64249999999998</c:v>
                </c:pt>
                <c:pt idx="132411">
                  <c:v>-105.64049999999997</c:v>
                </c:pt>
                <c:pt idx="132412">
                  <c:v>-105.63849999999996</c:v>
                </c:pt>
                <c:pt idx="132413">
                  <c:v>-105.63649999999996</c:v>
                </c:pt>
                <c:pt idx="132414">
                  <c:v>-105.6345</c:v>
                </c:pt>
                <c:pt idx="132415">
                  <c:v>-105.63249999999999</c:v>
                </c:pt>
                <c:pt idx="132416">
                  <c:v>-105.63049999999998</c:v>
                </c:pt>
                <c:pt idx="132417">
                  <c:v>-105.62849999999997</c:v>
                </c:pt>
                <c:pt idx="132418">
                  <c:v>-105.62649999999996</c:v>
                </c:pt>
                <c:pt idx="132419">
                  <c:v>-105.62449999999995</c:v>
                </c:pt>
                <c:pt idx="132420">
                  <c:v>-105.6225</c:v>
                </c:pt>
                <c:pt idx="132421">
                  <c:v>-105.62049999999999</c:v>
                </c:pt>
                <c:pt idx="132422">
                  <c:v>-105.61849999999998</c:v>
                </c:pt>
                <c:pt idx="132423">
                  <c:v>-105.61649999999997</c:v>
                </c:pt>
                <c:pt idx="132424">
                  <c:v>-105.61449999999996</c:v>
                </c:pt>
                <c:pt idx="132425">
                  <c:v>-105.61249999999995</c:v>
                </c:pt>
                <c:pt idx="132426">
                  <c:v>-105.6105</c:v>
                </c:pt>
                <c:pt idx="132427">
                  <c:v>-105.60849999999999</c:v>
                </c:pt>
                <c:pt idx="132428">
                  <c:v>-105.60649999999998</c:v>
                </c:pt>
                <c:pt idx="132429">
                  <c:v>-105.60449999999997</c:v>
                </c:pt>
                <c:pt idx="132430">
                  <c:v>-105.60249999999996</c:v>
                </c:pt>
                <c:pt idx="132431">
                  <c:v>-105.60049999999995</c:v>
                </c:pt>
                <c:pt idx="132432">
                  <c:v>-105.5985</c:v>
                </c:pt>
                <c:pt idx="132433">
                  <c:v>-105.59649999999999</c:v>
                </c:pt>
                <c:pt idx="132434">
                  <c:v>-105.59449999999998</c:v>
                </c:pt>
                <c:pt idx="132435">
                  <c:v>-105.59249999999997</c:v>
                </c:pt>
                <c:pt idx="132436">
                  <c:v>-105.59049999999996</c:v>
                </c:pt>
                <c:pt idx="132437">
                  <c:v>-105.58849999999995</c:v>
                </c:pt>
                <c:pt idx="132438">
                  <c:v>-105.5865</c:v>
                </c:pt>
                <c:pt idx="132439">
                  <c:v>-105.58449999999999</c:v>
                </c:pt>
                <c:pt idx="132440">
                  <c:v>-105.58249999999998</c:v>
                </c:pt>
                <c:pt idx="132441">
                  <c:v>-105.58049999999997</c:v>
                </c:pt>
                <c:pt idx="132442">
                  <c:v>-105.57849999999996</c:v>
                </c:pt>
                <c:pt idx="132443">
                  <c:v>-105.57649999999995</c:v>
                </c:pt>
                <c:pt idx="132444">
                  <c:v>-105.5745</c:v>
                </c:pt>
                <c:pt idx="132445">
                  <c:v>-105.57249999999999</c:v>
                </c:pt>
                <c:pt idx="132446">
                  <c:v>-105.57049999999998</c:v>
                </c:pt>
                <c:pt idx="132447">
                  <c:v>-105.56849999999997</c:v>
                </c:pt>
                <c:pt idx="132448">
                  <c:v>-105.56649999999996</c:v>
                </c:pt>
                <c:pt idx="132449">
                  <c:v>-105.56449999999995</c:v>
                </c:pt>
                <c:pt idx="132450">
                  <c:v>-105.5625</c:v>
                </c:pt>
                <c:pt idx="132451">
                  <c:v>-105.56049999999999</c:v>
                </c:pt>
                <c:pt idx="132452">
                  <c:v>-105.55849999999998</c:v>
                </c:pt>
                <c:pt idx="132453">
                  <c:v>-105.55649999999997</c:v>
                </c:pt>
                <c:pt idx="132454">
                  <c:v>-105.55449999999996</c:v>
                </c:pt>
                <c:pt idx="132455">
                  <c:v>-105.55249999999995</c:v>
                </c:pt>
                <c:pt idx="132456">
                  <c:v>-105.5505</c:v>
                </c:pt>
                <c:pt idx="132457">
                  <c:v>-105.54849999999999</c:v>
                </c:pt>
                <c:pt idx="132458">
                  <c:v>-105.54649999999998</c:v>
                </c:pt>
                <c:pt idx="132459">
                  <c:v>-105.54449999999997</c:v>
                </c:pt>
                <c:pt idx="132460">
                  <c:v>-105.54249999999996</c:v>
                </c:pt>
                <c:pt idx="132461">
                  <c:v>-105.54049999999995</c:v>
                </c:pt>
                <c:pt idx="132462">
                  <c:v>-105.5385</c:v>
                </c:pt>
                <c:pt idx="132463">
                  <c:v>-105.53649999999999</c:v>
                </c:pt>
                <c:pt idx="132464">
                  <c:v>-105.53449999999998</c:v>
                </c:pt>
                <c:pt idx="132465">
                  <c:v>-105.53249999999997</c:v>
                </c:pt>
                <c:pt idx="132466">
                  <c:v>-105.53049999999996</c:v>
                </c:pt>
                <c:pt idx="132467">
                  <c:v>-105.52849999999995</c:v>
                </c:pt>
                <c:pt idx="132468">
                  <c:v>-105.5265</c:v>
                </c:pt>
                <c:pt idx="132469">
                  <c:v>-105.52449999999999</c:v>
                </c:pt>
                <c:pt idx="132470">
                  <c:v>-105.52249999999998</c:v>
                </c:pt>
                <c:pt idx="132471">
                  <c:v>-105.52049999999997</c:v>
                </c:pt>
                <c:pt idx="132472">
                  <c:v>-105.51849999999996</c:v>
                </c:pt>
                <c:pt idx="132473">
                  <c:v>-105.51649999999995</c:v>
                </c:pt>
                <c:pt idx="132474">
                  <c:v>-105.5145</c:v>
                </c:pt>
                <c:pt idx="132475">
                  <c:v>-105.51249999999999</c:v>
                </c:pt>
                <c:pt idx="132476">
                  <c:v>-105.51049999999998</c:v>
                </c:pt>
                <c:pt idx="132477">
                  <c:v>-105.50849999999997</c:v>
                </c:pt>
                <c:pt idx="132478">
                  <c:v>-105.50649999999996</c:v>
                </c:pt>
                <c:pt idx="132479">
                  <c:v>-105.50449999999995</c:v>
                </c:pt>
                <c:pt idx="132480">
                  <c:v>-105.5025</c:v>
                </c:pt>
                <c:pt idx="132481">
                  <c:v>-105.50049999999999</c:v>
                </c:pt>
                <c:pt idx="132482">
                  <c:v>-105.49849999999998</c:v>
                </c:pt>
                <c:pt idx="132483">
                  <c:v>-105.49649999999997</c:v>
                </c:pt>
                <c:pt idx="132484">
                  <c:v>-105.49449999999996</c:v>
                </c:pt>
                <c:pt idx="132485">
                  <c:v>-105.49249999999995</c:v>
                </c:pt>
                <c:pt idx="132486">
                  <c:v>-105.4905</c:v>
                </c:pt>
                <c:pt idx="132487">
                  <c:v>-105.48849999999999</c:v>
                </c:pt>
                <c:pt idx="132488">
                  <c:v>-105.48649999999998</c:v>
                </c:pt>
                <c:pt idx="132489">
                  <c:v>-105.48449999999997</c:v>
                </c:pt>
                <c:pt idx="132490">
                  <c:v>-105.48249999999996</c:v>
                </c:pt>
                <c:pt idx="132491">
                  <c:v>-105.48049999999995</c:v>
                </c:pt>
                <c:pt idx="132492">
                  <c:v>-105.4785</c:v>
                </c:pt>
                <c:pt idx="132493">
                  <c:v>-105.47649999999999</c:v>
                </c:pt>
                <c:pt idx="132494">
                  <c:v>-105.47449999999998</c:v>
                </c:pt>
                <c:pt idx="132495">
                  <c:v>-105.47249999999997</c:v>
                </c:pt>
                <c:pt idx="132496">
                  <c:v>-105.47049999999996</c:v>
                </c:pt>
                <c:pt idx="132497">
                  <c:v>-105.46849999999995</c:v>
                </c:pt>
                <c:pt idx="132498">
                  <c:v>-105.4665</c:v>
                </c:pt>
                <c:pt idx="132499">
                  <c:v>-105.46449999999999</c:v>
                </c:pt>
                <c:pt idx="132500">
                  <c:v>-105.46249999999998</c:v>
                </c:pt>
                <c:pt idx="132501">
                  <c:v>-105.46049999999997</c:v>
                </c:pt>
                <c:pt idx="132502">
                  <c:v>-105.45849999999996</c:v>
                </c:pt>
                <c:pt idx="132503">
                  <c:v>-105.45650000000001</c:v>
                </c:pt>
                <c:pt idx="132504">
                  <c:v>-105.4545</c:v>
                </c:pt>
                <c:pt idx="132505">
                  <c:v>-105.45249999999999</c:v>
                </c:pt>
                <c:pt idx="132506">
                  <c:v>-105.45049999999998</c:v>
                </c:pt>
                <c:pt idx="132507">
                  <c:v>-105.44849999999997</c:v>
                </c:pt>
                <c:pt idx="132508">
                  <c:v>-105.44649999999996</c:v>
                </c:pt>
                <c:pt idx="132509">
                  <c:v>-105.44450000000001</c:v>
                </c:pt>
                <c:pt idx="132510">
                  <c:v>-105.4425</c:v>
                </c:pt>
                <c:pt idx="132511">
                  <c:v>-105.44049999999999</c:v>
                </c:pt>
                <c:pt idx="132512">
                  <c:v>-105.43849999999998</c:v>
                </c:pt>
                <c:pt idx="132513">
                  <c:v>-105.43649999999997</c:v>
                </c:pt>
                <c:pt idx="132514">
                  <c:v>-105.43449999999996</c:v>
                </c:pt>
                <c:pt idx="132515">
                  <c:v>-105.4325</c:v>
                </c:pt>
                <c:pt idx="132516">
                  <c:v>-105.43049999999999</c:v>
                </c:pt>
                <c:pt idx="132517">
                  <c:v>-105.42849999999999</c:v>
                </c:pt>
                <c:pt idx="132518">
                  <c:v>-105.42649999999998</c:v>
                </c:pt>
                <c:pt idx="132519">
                  <c:v>-105.42449999999997</c:v>
                </c:pt>
                <c:pt idx="132520">
                  <c:v>-105.42249999999996</c:v>
                </c:pt>
                <c:pt idx="132521">
                  <c:v>-105.4205</c:v>
                </c:pt>
                <c:pt idx="132522">
                  <c:v>-105.41849999999999</c:v>
                </c:pt>
                <c:pt idx="132523">
                  <c:v>-105.41649999999998</c:v>
                </c:pt>
                <c:pt idx="132524">
                  <c:v>-105.41449999999998</c:v>
                </c:pt>
                <c:pt idx="132525">
                  <c:v>-105.41249999999997</c:v>
                </c:pt>
                <c:pt idx="132526">
                  <c:v>-105.41049999999996</c:v>
                </c:pt>
                <c:pt idx="132527">
                  <c:v>-105.4085</c:v>
                </c:pt>
                <c:pt idx="132528">
                  <c:v>-105.40649999999999</c:v>
                </c:pt>
                <c:pt idx="132529">
                  <c:v>-105.40449999999998</c:v>
                </c:pt>
                <c:pt idx="132530">
                  <c:v>-105.40249999999997</c:v>
                </c:pt>
                <c:pt idx="132531">
                  <c:v>-105.40049999999997</c:v>
                </c:pt>
                <c:pt idx="132532">
                  <c:v>-105.39849999999996</c:v>
                </c:pt>
                <c:pt idx="132533">
                  <c:v>-105.3965</c:v>
                </c:pt>
                <c:pt idx="132534">
                  <c:v>-105.39449999999999</c:v>
                </c:pt>
                <c:pt idx="132535">
                  <c:v>-105.39249999999998</c:v>
                </c:pt>
                <c:pt idx="132536">
                  <c:v>-105.39049999999997</c:v>
                </c:pt>
                <c:pt idx="132537">
                  <c:v>-105.38849999999996</c:v>
                </c:pt>
                <c:pt idx="132538">
                  <c:v>-105.38649999999996</c:v>
                </c:pt>
                <c:pt idx="132539">
                  <c:v>-105.3845</c:v>
                </c:pt>
                <c:pt idx="132540">
                  <c:v>-105.38249999999999</c:v>
                </c:pt>
                <c:pt idx="132541">
                  <c:v>-105.38049999999998</c:v>
                </c:pt>
                <c:pt idx="132542">
                  <c:v>-105.37849999999997</c:v>
                </c:pt>
                <c:pt idx="132543">
                  <c:v>-105.37649999999996</c:v>
                </c:pt>
                <c:pt idx="132544">
                  <c:v>-105.37449999999995</c:v>
                </c:pt>
                <c:pt idx="132545">
                  <c:v>-105.3725</c:v>
                </c:pt>
                <c:pt idx="132546">
                  <c:v>-105.37049999999999</c:v>
                </c:pt>
                <c:pt idx="132547">
                  <c:v>-105.36849999999998</c:v>
                </c:pt>
                <c:pt idx="132548">
                  <c:v>-105.36649999999997</c:v>
                </c:pt>
                <c:pt idx="132549">
                  <c:v>-105.36449999999996</c:v>
                </c:pt>
                <c:pt idx="132550">
                  <c:v>-105.36249999999995</c:v>
                </c:pt>
                <c:pt idx="132551">
                  <c:v>-105.3605</c:v>
                </c:pt>
                <c:pt idx="132552">
                  <c:v>-105.35849999999999</c:v>
                </c:pt>
                <c:pt idx="132553">
                  <c:v>-105.35649999999998</c:v>
                </c:pt>
                <c:pt idx="132554">
                  <c:v>-105.35449999999997</c:v>
                </c:pt>
                <c:pt idx="132555">
                  <c:v>-105.35249999999996</c:v>
                </c:pt>
                <c:pt idx="132556">
                  <c:v>-105.35049999999995</c:v>
                </c:pt>
                <c:pt idx="132557">
                  <c:v>-105.3485</c:v>
                </c:pt>
                <c:pt idx="132558">
                  <c:v>-105.34649999999999</c:v>
                </c:pt>
                <c:pt idx="132559">
                  <c:v>-105.34449999999998</c:v>
                </c:pt>
                <c:pt idx="132560">
                  <c:v>-105.34249999999997</c:v>
                </c:pt>
                <c:pt idx="132561">
                  <c:v>-105.34049999999996</c:v>
                </c:pt>
                <c:pt idx="132562">
                  <c:v>-105.33849999999995</c:v>
                </c:pt>
                <c:pt idx="132563">
                  <c:v>-105.3365</c:v>
                </c:pt>
                <c:pt idx="132564">
                  <c:v>-105.33449999999999</c:v>
                </c:pt>
                <c:pt idx="132565">
                  <c:v>-105.33249999999998</c:v>
                </c:pt>
                <c:pt idx="132566">
                  <c:v>-105.33049999999997</c:v>
                </c:pt>
                <c:pt idx="132567">
                  <c:v>-105.32849999999996</c:v>
                </c:pt>
                <c:pt idx="132568">
                  <c:v>-105.32649999999995</c:v>
                </c:pt>
                <c:pt idx="132569">
                  <c:v>-105.3245</c:v>
                </c:pt>
                <c:pt idx="132570">
                  <c:v>-105.32249999999999</c:v>
                </c:pt>
                <c:pt idx="132571">
                  <c:v>-105.32049999999998</c:v>
                </c:pt>
                <c:pt idx="132572">
                  <c:v>-105.31849999999997</c:v>
                </c:pt>
                <c:pt idx="132573">
                  <c:v>-105.31649999999996</c:v>
                </c:pt>
                <c:pt idx="132574">
                  <c:v>-105.31449999999995</c:v>
                </c:pt>
                <c:pt idx="132575">
                  <c:v>-105.3125</c:v>
                </c:pt>
                <c:pt idx="132576">
                  <c:v>-105.31049999999999</c:v>
                </c:pt>
                <c:pt idx="132577">
                  <c:v>-105.30849999999998</c:v>
                </c:pt>
                <c:pt idx="132578">
                  <c:v>-105.30649999999997</c:v>
                </c:pt>
                <c:pt idx="132579">
                  <c:v>-105.30449999999996</c:v>
                </c:pt>
                <c:pt idx="132580">
                  <c:v>-105.30249999999995</c:v>
                </c:pt>
                <c:pt idx="132581">
                  <c:v>-105.3005</c:v>
                </c:pt>
                <c:pt idx="132582">
                  <c:v>-105.29849999999999</c:v>
                </c:pt>
                <c:pt idx="132583">
                  <c:v>-105.29649999999998</c:v>
                </c:pt>
                <c:pt idx="132584">
                  <c:v>-105.29449999999997</c:v>
                </c:pt>
                <c:pt idx="132585">
                  <c:v>-105.29249999999996</c:v>
                </c:pt>
                <c:pt idx="132586">
                  <c:v>-105.29049999999995</c:v>
                </c:pt>
                <c:pt idx="132587">
                  <c:v>-105.2885</c:v>
                </c:pt>
                <c:pt idx="132588">
                  <c:v>-105.28649999999999</c:v>
                </c:pt>
                <c:pt idx="132589">
                  <c:v>-105.28449999999998</c:v>
                </c:pt>
                <c:pt idx="132590">
                  <c:v>-105.28249999999997</c:v>
                </c:pt>
                <c:pt idx="132591">
                  <c:v>-105.28049999999996</c:v>
                </c:pt>
                <c:pt idx="132592">
                  <c:v>-105.27849999999995</c:v>
                </c:pt>
                <c:pt idx="132593">
                  <c:v>-105.2765</c:v>
                </c:pt>
                <c:pt idx="132594">
                  <c:v>-105.27449999999999</c:v>
                </c:pt>
                <c:pt idx="132595">
                  <c:v>-105.27249999999998</c:v>
                </c:pt>
                <c:pt idx="132596">
                  <c:v>-105.27049999999997</c:v>
                </c:pt>
                <c:pt idx="132597">
                  <c:v>-105.26849999999996</c:v>
                </c:pt>
                <c:pt idx="132598">
                  <c:v>-105.26649999999995</c:v>
                </c:pt>
                <c:pt idx="132599">
                  <c:v>-105.2645</c:v>
                </c:pt>
                <c:pt idx="132600">
                  <c:v>-105.26249999999999</c:v>
                </c:pt>
                <c:pt idx="132601">
                  <c:v>-105.26049999999998</c:v>
                </c:pt>
                <c:pt idx="132602">
                  <c:v>-105.25849999999997</c:v>
                </c:pt>
                <c:pt idx="132603">
                  <c:v>-105.25649999999996</c:v>
                </c:pt>
                <c:pt idx="132604">
                  <c:v>-105.25449999999995</c:v>
                </c:pt>
                <c:pt idx="132605">
                  <c:v>-105.2525</c:v>
                </c:pt>
                <c:pt idx="132606">
                  <c:v>-105.25049999999999</c:v>
                </c:pt>
                <c:pt idx="132607">
                  <c:v>-105.24849999999998</c:v>
                </c:pt>
                <c:pt idx="132608">
                  <c:v>-105.24649999999997</c:v>
                </c:pt>
                <c:pt idx="132609">
                  <c:v>-105.24449999999996</c:v>
                </c:pt>
                <c:pt idx="132610">
                  <c:v>-105.24249999999995</c:v>
                </c:pt>
                <c:pt idx="132611">
                  <c:v>-105.2405</c:v>
                </c:pt>
                <c:pt idx="132612">
                  <c:v>-105.23849999999999</c:v>
                </c:pt>
                <c:pt idx="132613">
                  <c:v>-105.23649999999998</c:v>
                </c:pt>
                <c:pt idx="132614">
                  <c:v>-105.23449999999997</c:v>
                </c:pt>
                <c:pt idx="132615">
                  <c:v>-105.23249999999996</c:v>
                </c:pt>
                <c:pt idx="132616">
                  <c:v>-105.23049999999995</c:v>
                </c:pt>
                <c:pt idx="132617">
                  <c:v>-105.2285</c:v>
                </c:pt>
                <c:pt idx="132618">
                  <c:v>-105.22649999999999</c:v>
                </c:pt>
                <c:pt idx="132619">
                  <c:v>-105.22449999999998</c:v>
                </c:pt>
                <c:pt idx="132620">
                  <c:v>-105.22249999999997</c:v>
                </c:pt>
                <c:pt idx="132621">
                  <c:v>-105.22049999999996</c:v>
                </c:pt>
                <c:pt idx="132622">
                  <c:v>-105.21849999999995</c:v>
                </c:pt>
                <c:pt idx="132623">
                  <c:v>-105.2165</c:v>
                </c:pt>
                <c:pt idx="132624">
                  <c:v>-105.21449999999999</c:v>
                </c:pt>
                <c:pt idx="132625">
                  <c:v>-105.21249999999998</c:v>
                </c:pt>
                <c:pt idx="132626">
                  <c:v>-105.21049999999997</c:v>
                </c:pt>
                <c:pt idx="132627">
                  <c:v>-105.20849999999996</c:v>
                </c:pt>
                <c:pt idx="132628">
                  <c:v>-105.20650000000001</c:v>
                </c:pt>
                <c:pt idx="132629">
                  <c:v>-105.2045</c:v>
                </c:pt>
                <c:pt idx="132630">
                  <c:v>-105.20249999999999</c:v>
                </c:pt>
                <c:pt idx="132631">
                  <c:v>-105.20049999999998</c:v>
                </c:pt>
                <c:pt idx="132632">
                  <c:v>-105.19849999999997</c:v>
                </c:pt>
                <c:pt idx="132633">
                  <c:v>-105.19649999999996</c:v>
                </c:pt>
                <c:pt idx="132634">
                  <c:v>-105.19450000000001</c:v>
                </c:pt>
                <c:pt idx="132635">
                  <c:v>-105.1925</c:v>
                </c:pt>
                <c:pt idx="132636">
                  <c:v>-105.19049999999999</c:v>
                </c:pt>
                <c:pt idx="132637">
                  <c:v>-105.18849999999998</c:v>
                </c:pt>
                <c:pt idx="132638">
                  <c:v>-105.18649999999997</c:v>
                </c:pt>
                <c:pt idx="132639">
                  <c:v>-105.18449999999996</c:v>
                </c:pt>
                <c:pt idx="132640">
                  <c:v>-105.1825</c:v>
                </c:pt>
                <c:pt idx="132641">
                  <c:v>-105.18049999999999</c:v>
                </c:pt>
                <c:pt idx="132642">
                  <c:v>-105.17849999999999</c:v>
                </c:pt>
                <c:pt idx="132643">
                  <c:v>-105.17649999999998</c:v>
                </c:pt>
                <c:pt idx="132644">
                  <c:v>-105.17449999999997</c:v>
                </c:pt>
                <c:pt idx="132645">
                  <c:v>-105.17249999999996</c:v>
                </c:pt>
                <c:pt idx="132646">
                  <c:v>-105.1705</c:v>
                </c:pt>
                <c:pt idx="132647">
                  <c:v>-105.16849999999999</c:v>
                </c:pt>
                <c:pt idx="132648">
                  <c:v>-105.16649999999998</c:v>
                </c:pt>
                <c:pt idx="132649">
                  <c:v>-105.16449999999998</c:v>
                </c:pt>
                <c:pt idx="132650">
                  <c:v>-105.16249999999997</c:v>
                </c:pt>
                <c:pt idx="132651">
                  <c:v>-105.16049999999996</c:v>
                </c:pt>
                <c:pt idx="132652">
                  <c:v>-105.1585</c:v>
                </c:pt>
                <c:pt idx="132653">
                  <c:v>-105.15649999999999</c:v>
                </c:pt>
                <c:pt idx="132654">
                  <c:v>-105.15449999999998</c:v>
                </c:pt>
                <c:pt idx="132655">
                  <c:v>-105.15249999999997</c:v>
                </c:pt>
                <c:pt idx="132656">
                  <c:v>-105.15049999999997</c:v>
                </c:pt>
                <c:pt idx="132657">
                  <c:v>-105.14849999999996</c:v>
                </c:pt>
                <c:pt idx="132658">
                  <c:v>-105.1465</c:v>
                </c:pt>
                <c:pt idx="132659">
                  <c:v>-105.14449999999999</c:v>
                </c:pt>
                <c:pt idx="132660">
                  <c:v>-105.14249999999998</c:v>
                </c:pt>
                <c:pt idx="132661">
                  <c:v>-105.14049999999997</c:v>
                </c:pt>
                <c:pt idx="132662">
                  <c:v>-105.13849999999996</c:v>
                </c:pt>
                <c:pt idx="132663">
                  <c:v>-105.13649999999996</c:v>
                </c:pt>
                <c:pt idx="132664">
                  <c:v>-105.1345</c:v>
                </c:pt>
                <c:pt idx="132665">
                  <c:v>-105.13249999999999</c:v>
                </c:pt>
                <c:pt idx="132666">
                  <c:v>-105.13049999999998</c:v>
                </c:pt>
                <c:pt idx="132667">
                  <c:v>-105.12849999999997</c:v>
                </c:pt>
                <c:pt idx="132668">
                  <c:v>-105.12649999999996</c:v>
                </c:pt>
                <c:pt idx="132669">
                  <c:v>-105.12449999999995</c:v>
                </c:pt>
                <c:pt idx="132670">
                  <c:v>-105.1225</c:v>
                </c:pt>
                <c:pt idx="132671">
                  <c:v>-105.12049999999999</c:v>
                </c:pt>
                <c:pt idx="132672">
                  <c:v>-105.11849999999998</c:v>
                </c:pt>
                <c:pt idx="132673">
                  <c:v>-105.11649999999997</c:v>
                </c:pt>
                <c:pt idx="132674">
                  <c:v>-105.11449999999996</c:v>
                </c:pt>
                <c:pt idx="132675">
                  <c:v>-105.11249999999995</c:v>
                </c:pt>
                <c:pt idx="132676">
                  <c:v>-105.1105</c:v>
                </c:pt>
                <c:pt idx="132677">
                  <c:v>-105.10849999999999</c:v>
                </c:pt>
                <c:pt idx="132678">
                  <c:v>-105.10649999999998</c:v>
                </c:pt>
                <c:pt idx="132679">
                  <c:v>-105.10449999999997</c:v>
                </c:pt>
                <c:pt idx="132680">
                  <c:v>-105.10249999999996</c:v>
                </c:pt>
                <c:pt idx="132681">
                  <c:v>-105.10049999999995</c:v>
                </c:pt>
                <c:pt idx="132682">
                  <c:v>-105.0985</c:v>
                </c:pt>
                <c:pt idx="132683">
                  <c:v>-105.09649999999999</c:v>
                </c:pt>
                <c:pt idx="132684">
                  <c:v>-105.09449999999998</c:v>
                </c:pt>
                <c:pt idx="132685">
                  <c:v>-105.09249999999997</c:v>
                </c:pt>
                <c:pt idx="132686">
                  <c:v>-105.09049999999996</c:v>
                </c:pt>
                <c:pt idx="132687">
                  <c:v>-105.08849999999995</c:v>
                </c:pt>
                <c:pt idx="132688">
                  <c:v>-105.0865</c:v>
                </c:pt>
                <c:pt idx="132689">
                  <c:v>-105.08449999999999</c:v>
                </c:pt>
                <c:pt idx="132690">
                  <c:v>-105.08249999999998</c:v>
                </c:pt>
                <c:pt idx="132691">
                  <c:v>-105.08049999999997</c:v>
                </c:pt>
                <c:pt idx="132692">
                  <c:v>-105.07849999999996</c:v>
                </c:pt>
                <c:pt idx="132693">
                  <c:v>-105.07649999999995</c:v>
                </c:pt>
                <c:pt idx="132694">
                  <c:v>-105.0745</c:v>
                </c:pt>
                <c:pt idx="132695">
                  <c:v>-105.07249999999999</c:v>
                </c:pt>
                <c:pt idx="132696">
                  <c:v>-105.07049999999998</c:v>
                </c:pt>
                <c:pt idx="132697">
                  <c:v>-105.06849999999997</c:v>
                </c:pt>
                <c:pt idx="132698">
                  <c:v>-105.06649999999996</c:v>
                </c:pt>
                <c:pt idx="132699">
                  <c:v>-105.06449999999995</c:v>
                </c:pt>
                <c:pt idx="132700">
                  <c:v>-105.0625</c:v>
                </c:pt>
                <c:pt idx="132701">
                  <c:v>-105.06049999999999</c:v>
                </c:pt>
                <c:pt idx="132702">
                  <c:v>-105.05849999999998</c:v>
                </c:pt>
                <c:pt idx="132703">
                  <c:v>-105.05649999999997</c:v>
                </c:pt>
                <c:pt idx="132704">
                  <c:v>-105.05449999999996</c:v>
                </c:pt>
                <c:pt idx="132705">
                  <c:v>-105.05249999999995</c:v>
                </c:pt>
                <c:pt idx="132706">
                  <c:v>-105.0505</c:v>
                </c:pt>
                <c:pt idx="132707">
                  <c:v>-105.04849999999999</c:v>
                </c:pt>
                <c:pt idx="132708">
                  <c:v>-105.04649999999998</c:v>
                </c:pt>
                <c:pt idx="132709">
                  <c:v>-105.04449999999997</c:v>
                </c:pt>
                <c:pt idx="132710">
                  <c:v>-105.04249999999996</c:v>
                </c:pt>
                <c:pt idx="132711">
                  <c:v>-105.04049999999995</c:v>
                </c:pt>
                <c:pt idx="132712">
                  <c:v>-105.0385</c:v>
                </c:pt>
                <c:pt idx="132713">
                  <c:v>-105.03649999999999</c:v>
                </c:pt>
                <c:pt idx="132714">
                  <c:v>-105.03449999999998</c:v>
                </c:pt>
                <c:pt idx="132715">
                  <c:v>-105.03249999999997</c:v>
                </c:pt>
                <c:pt idx="132716">
                  <c:v>-105.03049999999996</c:v>
                </c:pt>
                <c:pt idx="132717">
                  <c:v>-105.02849999999995</c:v>
                </c:pt>
                <c:pt idx="132718">
                  <c:v>-105.0265</c:v>
                </c:pt>
                <c:pt idx="132719">
                  <c:v>-105.02449999999999</c:v>
                </c:pt>
                <c:pt idx="132720">
                  <c:v>-105.02249999999998</c:v>
                </c:pt>
                <c:pt idx="132721">
                  <c:v>-105.02049999999997</c:v>
                </c:pt>
                <c:pt idx="132722">
                  <c:v>-105.01849999999996</c:v>
                </c:pt>
                <c:pt idx="132723">
                  <c:v>-105.01649999999995</c:v>
                </c:pt>
                <c:pt idx="132724">
                  <c:v>-105.0145</c:v>
                </c:pt>
                <c:pt idx="132725">
                  <c:v>-105.01249999999999</c:v>
                </c:pt>
                <c:pt idx="132726">
                  <c:v>-105.01049999999998</c:v>
                </c:pt>
                <c:pt idx="132727">
                  <c:v>-105.00849999999997</c:v>
                </c:pt>
                <c:pt idx="132728">
                  <c:v>-105.00649999999996</c:v>
                </c:pt>
                <c:pt idx="132729">
                  <c:v>-105.00449999999995</c:v>
                </c:pt>
                <c:pt idx="132730">
                  <c:v>-105.0025</c:v>
                </c:pt>
                <c:pt idx="132731">
                  <c:v>-105.00049999999999</c:v>
                </c:pt>
                <c:pt idx="132732">
                  <c:v>-104.99849999999998</c:v>
                </c:pt>
                <c:pt idx="132733">
                  <c:v>-104.99649999999997</c:v>
                </c:pt>
                <c:pt idx="132734">
                  <c:v>-104.99449999999996</c:v>
                </c:pt>
                <c:pt idx="132735">
                  <c:v>-104.99249999999995</c:v>
                </c:pt>
                <c:pt idx="132736">
                  <c:v>-104.9905</c:v>
                </c:pt>
                <c:pt idx="132737">
                  <c:v>-104.98849999999999</c:v>
                </c:pt>
                <c:pt idx="132738">
                  <c:v>-104.98649999999998</c:v>
                </c:pt>
                <c:pt idx="132739">
                  <c:v>-104.98449999999997</c:v>
                </c:pt>
                <c:pt idx="132740">
                  <c:v>-104.98249999999996</c:v>
                </c:pt>
                <c:pt idx="132741">
                  <c:v>-104.98049999999995</c:v>
                </c:pt>
                <c:pt idx="132742">
                  <c:v>-104.9785</c:v>
                </c:pt>
                <c:pt idx="132743">
                  <c:v>-104.97649999999999</c:v>
                </c:pt>
                <c:pt idx="132744">
                  <c:v>-104.97449999999998</c:v>
                </c:pt>
                <c:pt idx="132745">
                  <c:v>-104.97249999999997</c:v>
                </c:pt>
                <c:pt idx="132746">
                  <c:v>-104.97049999999996</c:v>
                </c:pt>
                <c:pt idx="132747">
                  <c:v>-104.96849999999995</c:v>
                </c:pt>
                <c:pt idx="132748">
                  <c:v>-104.9665</c:v>
                </c:pt>
                <c:pt idx="132749">
                  <c:v>-104.96449999999999</c:v>
                </c:pt>
                <c:pt idx="132750">
                  <c:v>-104.96249999999998</c:v>
                </c:pt>
                <c:pt idx="132751">
                  <c:v>-104.96049999999997</c:v>
                </c:pt>
                <c:pt idx="132752">
                  <c:v>-104.95849999999996</c:v>
                </c:pt>
                <c:pt idx="132753">
                  <c:v>-104.95650000000001</c:v>
                </c:pt>
                <c:pt idx="132754">
                  <c:v>-104.9545</c:v>
                </c:pt>
                <c:pt idx="132755">
                  <c:v>-104.95249999999999</c:v>
                </c:pt>
                <c:pt idx="132756">
                  <c:v>-104.95049999999998</c:v>
                </c:pt>
                <c:pt idx="132757">
                  <c:v>-104.94849999999997</c:v>
                </c:pt>
                <c:pt idx="132758">
                  <c:v>-104.94649999999996</c:v>
                </c:pt>
                <c:pt idx="132759">
                  <c:v>-104.94450000000001</c:v>
                </c:pt>
                <c:pt idx="132760">
                  <c:v>-104.9425</c:v>
                </c:pt>
                <c:pt idx="132761">
                  <c:v>-104.94049999999999</c:v>
                </c:pt>
                <c:pt idx="132762">
                  <c:v>-104.93849999999998</c:v>
                </c:pt>
                <c:pt idx="132763">
                  <c:v>-104.93649999999997</c:v>
                </c:pt>
                <c:pt idx="132764">
                  <c:v>-104.93449999999996</c:v>
                </c:pt>
                <c:pt idx="132765">
                  <c:v>-104.9325</c:v>
                </c:pt>
                <c:pt idx="132766">
                  <c:v>-104.93049999999999</c:v>
                </c:pt>
                <c:pt idx="132767">
                  <c:v>-104.92849999999999</c:v>
                </c:pt>
                <c:pt idx="132768">
                  <c:v>-104.92649999999998</c:v>
                </c:pt>
                <c:pt idx="132769">
                  <c:v>-104.92449999999997</c:v>
                </c:pt>
                <c:pt idx="132770">
                  <c:v>-104.92249999999996</c:v>
                </c:pt>
                <c:pt idx="132771">
                  <c:v>-104.9205</c:v>
                </c:pt>
                <c:pt idx="132772">
                  <c:v>-104.91849999999999</c:v>
                </c:pt>
                <c:pt idx="132773">
                  <c:v>-104.91649999999998</c:v>
                </c:pt>
                <c:pt idx="132774">
                  <c:v>-104.91449999999998</c:v>
                </c:pt>
                <c:pt idx="132775">
                  <c:v>-104.91249999999997</c:v>
                </c:pt>
                <c:pt idx="132776">
                  <c:v>-104.91049999999996</c:v>
                </c:pt>
                <c:pt idx="132777">
                  <c:v>-104.9085</c:v>
                </c:pt>
                <c:pt idx="132778">
                  <c:v>-104.90649999999999</c:v>
                </c:pt>
                <c:pt idx="132779">
                  <c:v>-104.90449999999998</c:v>
                </c:pt>
                <c:pt idx="132780">
                  <c:v>-104.90249999999997</c:v>
                </c:pt>
                <c:pt idx="132781">
                  <c:v>-104.90049999999997</c:v>
                </c:pt>
                <c:pt idx="132782">
                  <c:v>-104.89849999999996</c:v>
                </c:pt>
                <c:pt idx="132783">
                  <c:v>-104.8965</c:v>
                </c:pt>
                <c:pt idx="132784">
                  <c:v>-104.89449999999999</c:v>
                </c:pt>
                <c:pt idx="132785">
                  <c:v>-104.89249999999998</c:v>
                </c:pt>
                <c:pt idx="132786">
                  <c:v>-104.89049999999997</c:v>
                </c:pt>
                <c:pt idx="132787">
                  <c:v>-104.88849999999996</c:v>
                </c:pt>
                <c:pt idx="132788">
                  <c:v>-104.88649999999996</c:v>
                </c:pt>
                <c:pt idx="132789">
                  <c:v>-104.8845</c:v>
                </c:pt>
                <c:pt idx="132790">
                  <c:v>-104.88249999999999</c:v>
                </c:pt>
                <c:pt idx="132791">
                  <c:v>-104.88049999999998</c:v>
                </c:pt>
                <c:pt idx="132792">
                  <c:v>-104.87849999999997</c:v>
                </c:pt>
                <c:pt idx="132793">
                  <c:v>-104.87649999999996</c:v>
                </c:pt>
                <c:pt idx="132794">
                  <c:v>-104.87449999999995</c:v>
                </c:pt>
                <c:pt idx="132795">
                  <c:v>-104.8725</c:v>
                </c:pt>
                <c:pt idx="132796">
                  <c:v>-104.87049999999999</c:v>
                </c:pt>
                <c:pt idx="132797">
                  <c:v>-104.86849999999998</c:v>
                </c:pt>
                <c:pt idx="132798">
                  <c:v>-104.86649999999997</c:v>
                </c:pt>
                <c:pt idx="132799">
                  <c:v>-104.86449999999996</c:v>
                </c:pt>
                <c:pt idx="132800">
                  <c:v>-104.86249999999995</c:v>
                </c:pt>
                <c:pt idx="132801">
                  <c:v>-104.8605</c:v>
                </c:pt>
                <c:pt idx="132802">
                  <c:v>-104.85849999999999</c:v>
                </c:pt>
                <c:pt idx="132803">
                  <c:v>-104.85649999999998</c:v>
                </c:pt>
                <c:pt idx="132804">
                  <c:v>-104.85449999999997</c:v>
                </c:pt>
                <c:pt idx="132805">
                  <c:v>-104.85249999999996</c:v>
                </c:pt>
                <c:pt idx="132806">
                  <c:v>-104.85049999999995</c:v>
                </c:pt>
                <c:pt idx="132807">
                  <c:v>-104.8485</c:v>
                </c:pt>
                <c:pt idx="132808">
                  <c:v>-104.84649999999999</c:v>
                </c:pt>
                <c:pt idx="132809">
                  <c:v>-104.84449999999998</c:v>
                </c:pt>
                <c:pt idx="132810">
                  <c:v>-104.84249999999997</c:v>
                </c:pt>
                <c:pt idx="132811">
                  <c:v>-104.84049999999996</c:v>
                </c:pt>
                <c:pt idx="132812">
                  <c:v>-104.83849999999995</c:v>
                </c:pt>
                <c:pt idx="132813">
                  <c:v>-104.8365</c:v>
                </c:pt>
                <c:pt idx="132814">
                  <c:v>-104.83449999999999</c:v>
                </c:pt>
                <c:pt idx="132815">
                  <c:v>-104.83249999999998</c:v>
                </c:pt>
                <c:pt idx="132816">
                  <c:v>-104.83049999999997</c:v>
                </c:pt>
                <c:pt idx="132817">
                  <c:v>-104.82849999999996</c:v>
                </c:pt>
                <c:pt idx="132818">
                  <c:v>-104.82649999999995</c:v>
                </c:pt>
                <c:pt idx="132819">
                  <c:v>-104.8245</c:v>
                </c:pt>
                <c:pt idx="132820">
                  <c:v>-104.82249999999999</c:v>
                </c:pt>
                <c:pt idx="132821">
                  <c:v>-104.82049999999998</c:v>
                </c:pt>
                <c:pt idx="132822">
                  <c:v>-104.81849999999997</c:v>
                </c:pt>
                <c:pt idx="132823">
                  <c:v>-104.81649999999996</c:v>
                </c:pt>
                <c:pt idx="132824">
                  <c:v>-104.81449999999995</c:v>
                </c:pt>
                <c:pt idx="132825">
                  <c:v>-104.8125</c:v>
                </c:pt>
                <c:pt idx="132826">
                  <c:v>-104.81049999999999</c:v>
                </c:pt>
                <c:pt idx="132827">
                  <c:v>-104.80849999999998</c:v>
                </c:pt>
                <c:pt idx="132828">
                  <c:v>-104.80649999999997</c:v>
                </c:pt>
                <c:pt idx="132829">
                  <c:v>-104.80449999999996</c:v>
                </c:pt>
                <c:pt idx="132830">
                  <c:v>-104.80249999999995</c:v>
                </c:pt>
                <c:pt idx="132831">
                  <c:v>-104.8005</c:v>
                </c:pt>
                <c:pt idx="132832">
                  <c:v>-104.79849999999999</c:v>
                </c:pt>
                <c:pt idx="132833">
                  <c:v>-104.79649999999998</c:v>
                </c:pt>
                <c:pt idx="132834">
                  <c:v>-104.79449999999997</c:v>
                </c:pt>
                <c:pt idx="132835">
                  <c:v>-104.79249999999996</c:v>
                </c:pt>
                <c:pt idx="132836">
                  <c:v>-104.79049999999995</c:v>
                </c:pt>
                <c:pt idx="132837">
                  <c:v>-104.7885</c:v>
                </c:pt>
                <c:pt idx="132838">
                  <c:v>-104.78649999999999</c:v>
                </c:pt>
                <c:pt idx="132839">
                  <c:v>-104.78449999999998</c:v>
                </c:pt>
                <c:pt idx="132840">
                  <c:v>-104.78249999999997</c:v>
                </c:pt>
                <c:pt idx="132841">
                  <c:v>-104.78049999999996</c:v>
                </c:pt>
                <c:pt idx="132842">
                  <c:v>-104.77849999999995</c:v>
                </c:pt>
                <c:pt idx="132843">
                  <c:v>-104.7765</c:v>
                </c:pt>
                <c:pt idx="132844">
                  <c:v>-104.77449999999999</c:v>
                </c:pt>
                <c:pt idx="132845">
                  <c:v>-104.77249999999998</c:v>
                </c:pt>
                <c:pt idx="132846">
                  <c:v>-104.77049999999997</c:v>
                </c:pt>
                <c:pt idx="132847">
                  <c:v>-104.76849999999996</c:v>
                </c:pt>
                <c:pt idx="132848">
                  <c:v>-104.76649999999995</c:v>
                </c:pt>
                <c:pt idx="132849">
                  <c:v>-104.7645</c:v>
                </c:pt>
                <c:pt idx="132850">
                  <c:v>-104.76249999999999</c:v>
                </c:pt>
                <c:pt idx="132851">
                  <c:v>-104.76049999999998</c:v>
                </c:pt>
                <c:pt idx="132852">
                  <c:v>-104.75849999999997</c:v>
                </c:pt>
                <c:pt idx="132853">
                  <c:v>-104.75649999999996</c:v>
                </c:pt>
                <c:pt idx="132854">
                  <c:v>-104.75449999999995</c:v>
                </c:pt>
                <c:pt idx="132855">
                  <c:v>-104.7525</c:v>
                </c:pt>
                <c:pt idx="132856">
                  <c:v>-104.75049999999999</c:v>
                </c:pt>
                <c:pt idx="132857">
                  <c:v>-104.74849999999998</c:v>
                </c:pt>
                <c:pt idx="132858">
                  <c:v>-104.74649999999997</c:v>
                </c:pt>
                <c:pt idx="132859">
                  <c:v>-104.74449999999996</c:v>
                </c:pt>
                <c:pt idx="132860">
                  <c:v>-104.74249999999995</c:v>
                </c:pt>
                <c:pt idx="132861">
                  <c:v>-104.7405</c:v>
                </c:pt>
                <c:pt idx="132862">
                  <c:v>-104.73849999999999</c:v>
                </c:pt>
                <c:pt idx="132863">
                  <c:v>-104.73649999999998</c:v>
                </c:pt>
                <c:pt idx="132864">
                  <c:v>-104.73449999999997</c:v>
                </c:pt>
                <c:pt idx="132865">
                  <c:v>-104.73249999999996</c:v>
                </c:pt>
                <c:pt idx="132866">
                  <c:v>-104.73049999999995</c:v>
                </c:pt>
                <c:pt idx="132867">
                  <c:v>-104.7285</c:v>
                </c:pt>
                <c:pt idx="132868">
                  <c:v>-104.72649999999999</c:v>
                </c:pt>
                <c:pt idx="132869">
                  <c:v>-104.72449999999998</c:v>
                </c:pt>
                <c:pt idx="132870">
                  <c:v>-104.72249999999997</c:v>
                </c:pt>
                <c:pt idx="132871">
                  <c:v>-104.72049999999996</c:v>
                </c:pt>
                <c:pt idx="132872">
                  <c:v>-104.71849999999995</c:v>
                </c:pt>
                <c:pt idx="132873">
                  <c:v>-104.7165</c:v>
                </c:pt>
                <c:pt idx="132874">
                  <c:v>-104.71449999999999</c:v>
                </c:pt>
                <c:pt idx="132875">
                  <c:v>-104.71249999999998</c:v>
                </c:pt>
                <c:pt idx="132876">
                  <c:v>-104.71049999999997</c:v>
                </c:pt>
                <c:pt idx="132877">
                  <c:v>-104.70849999999996</c:v>
                </c:pt>
                <c:pt idx="132878">
                  <c:v>-104.70650000000001</c:v>
                </c:pt>
                <c:pt idx="132879">
                  <c:v>-104.7045</c:v>
                </c:pt>
                <c:pt idx="132880">
                  <c:v>-104.70249999999999</c:v>
                </c:pt>
                <c:pt idx="132881">
                  <c:v>-104.70049999999998</c:v>
                </c:pt>
                <c:pt idx="132882">
                  <c:v>-104.69849999999997</c:v>
                </c:pt>
                <c:pt idx="132883">
                  <c:v>-104.69649999999996</c:v>
                </c:pt>
                <c:pt idx="132884">
                  <c:v>-104.69450000000001</c:v>
                </c:pt>
                <c:pt idx="132885">
                  <c:v>-104.6925</c:v>
                </c:pt>
                <c:pt idx="132886">
                  <c:v>-104.69049999999999</c:v>
                </c:pt>
                <c:pt idx="132887">
                  <c:v>-104.68849999999998</c:v>
                </c:pt>
                <c:pt idx="132888">
                  <c:v>-104.68649999999997</c:v>
                </c:pt>
                <c:pt idx="132889">
                  <c:v>-104.68449999999996</c:v>
                </c:pt>
                <c:pt idx="132890">
                  <c:v>-104.6825</c:v>
                </c:pt>
                <c:pt idx="132891">
                  <c:v>-104.68049999999999</c:v>
                </c:pt>
                <c:pt idx="132892">
                  <c:v>-104.67849999999999</c:v>
                </c:pt>
                <c:pt idx="132893">
                  <c:v>-104.67649999999998</c:v>
                </c:pt>
                <c:pt idx="132894">
                  <c:v>-104.67449999999997</c:v>
                </c:pt>
                <c:pt idx="132895">
                  <c:v>-104.67249999999996</c:v>
                </c:pt>
                <c:pt idx="132896">
                  <c:v>-104.6705</c:v>
                </c:pt>
                <c:pt idx="132897">
                  <c:v>-104.66849999999999</c:v>
                </c:pt>
                <c:pt idx="132898">
                  <c:v>-104.66649999999998</c:v>
                </c:pt>
                <c:pt idx="132899">
                  <c:v>-104.66449999999998</c:v>
                </c:pt>
                <c:pt idx="132900">
                  <c:v>-104.66249999999997</c:v>
                </c:pt>
                <c:pt idx="132901">
                  <c:v>-104.66049999999996</c:v>
                </c:pt>
                <c:pt idx="132902">
                  <c:v>-104.6585</c:v>
                </c:pt>
                <c:pt idx="132903">
                  <c:v>-104.65649999999999</c:v>
                </c:pt>
                <c:pt idx="132904">
                  <c:v>-104.65449999999998</c:v>
                </c:pt>
                <c:pt idx="132905">
                  <c:v>-104.65249999999997</c:v>
                </c:pt>
                <c:pt idx="132906">
                  <c:v>-104.65049999999997</c:v>
                </c:pt>
                <c:pt idx="132907">
                  <c:v>-104.64849999999996</c:v>
                </c:pt>
                <c:pt idx="132908">
                  <c:v>-104.6465</c:v>
                </c:pt>
                <c:pt idx="132909">
                  <c:v>-104.64449999999999</c:v>
                </c:pt>
                <c:pt idx="132910">
                  <c:v>-104.64249999999998</c:v>
                </c:pt>
                <c:pt idx="132911">
                  <c:v>-104.64049999999997</c:v>
                </c:pt>
                <c:pt idx="132912">
                  <c:v>-104.63849999999996</c:v>
                </c:pt>
                <c:pt idx="132913">
                  <c:v>-104.63649999999996</c:v>
                </c:pt>
                <c:pt idx="132914">
                  <c:v>-104.6345</c:v>
                </c:pt>
                <c:pt idx="132915">
                  <c:v>-104.63249999999999</c:v>
                </c:pt>
                <c:pt idx="132916">
                  <c:v>-104.63049999999998</c:v>
                </c:pt>
                <c:pt idx="132917">
                  <c:v>-104.62849999999997</c:v>
                </c:pt>
                <c:pt idx="132918">
                  <c:v>-104.62649999999996</c:v>
                </c:pt>
                <c:pt idx="132919">
                  <c:v>-104.62449999999995</c:v>
                </c:pt>
                <c:pt idx="132920">
                  <c:v>-104.6225</c:v>
                </c:pt>
                <c:pt idx="132921">
                  <c:v>-104.62049999999999</c:v>
                </c:pt>
                <c:pt idx="132922">
                  <c:v>-104.61849999999998</c:v>
                </c:pt>
                <c:pt idx="132923">
                  <c:v>-104.61649999999997</c:v>
                </c:pt>
                <c:pt idx="132924">
                  <c:v>-104.61449999999996</c:v>
                </c:pt>
                <c:pt idx="132925">
                  <c:v>-104.61249999999995</c:v>
                </c:pt>
                <c:pt idx="132926">
                  <c:v>-104.6105</c:v>
                </c:pt>
                <c:pt idx="132927">
                  <c:v>-104.60849999999999</c:v>
                </c:pt>
                <c:pt idx="132928">
                  <c:v>-104.60649999999998</c:v>
                </c:pt>
                <c:pt idx="132929">
                  <c:v>-104.60449999999997</c:v>
                </c:pt>
                <c:pt idx="132930">
                  <c:v>-104.60249999999996</c:v>
                </c:pt>
                <c:pt idx="132931">
                  <c:v>-104.60049999999995</c:v>
                </c:pt>
                <c:pt idx="132932">
                  <c:v>-104.5985</c:v>
                </c:pt>
                <c:pt idx="132933">
                  <c:v>-104.59649999999999</c:v>
                </c:pt>
                <c:pt idx="132934">
                  <c:v>-104.59449999999998</c:v>
                </c:pt>
                <c:pt idx="132935">
                  <c:v>-104.59249999999997</c:v>
                </c:pt>
                <c:pt idx="132936">
                  <c:v>-104.59049999999996</c:v>
                </c:pt>
                <c:pt idx="132937">
                  <c:v>-104.58849999999995</c:v>
                </c:pt>
                <c:pt idx="132938">
                  <c:v>-104.5865</c:v>
                </c:pt>
                <c:pt idx="132939">
                  <c:v>-104.58449999999999</c:v>
                </c:pt>
                <c:pt idx="132940">
                  <c:v>-104.58249999999998</c:v>
                </c:pt>
                <c:pt idx="132941">
                  <c:v>-104.58049999999997</c:v>
                </c:pt>
                <c:pt idx="132942">
                  <c:v>-104.57849999999996</c:v>
                </c:pt>
                <c:pt idx="132943">
                  <c:v>-104.57649999999995</c:v>
                </c:pt>
                <c:pt idx="132944">
                  <c:v>-104.5745</c:v>
                </c:pt>
                <c:pt idx="132945">
                  <c:v>-104.57249999999999</c:v>
                </c:pt>
                <c:pt idx="132946">
                  <c:v>-104.57049999999998</c:v>
                </c:pt>
                <c:pt idx="132947">
                  <c:v>-104.56849999999997</c:v>
                </c:pt>
                <c:pt idx="132948">
                  <c:v>-104.56649999999996</c:v>
                </c:pt>
                <c:pt idx="132949">
                  <c:v>-104.56449999999995</c:v>
                </c:pt>
                <c:pt idx="132950">
                  <c:v>-104.5625</c:v>
                </c:pt>
                <c:pt idx="132951">
                  <c:v>-104.56049999999999</c:v>
                </c:pt>
                <c:pt idx="132952">
                  <c:v>-104.55849999999998</c:v>
                </c:pt>
                <c:pt idx="132953">
                  <c:v>-104.55649999999997</c:v>
                </c:pt>
                <c:pt idx="132954">
                  <c:v>-104.55449999999996</c:v>
                </c:pt>
                <c:pt idx="132955">
                  <c:v>-104.55249999999995</c:v>
                </c:pt>
                <c:pt idx="132956">
                  <c:v>-104.5505</c:v>
                </c:pt>
                <c:pt idx="132957">
                  <c:v>-104.54849999999999</c:v>
                </c:pt>
                <c:pt idx="132958">
                  <c:v>-104.54649999999998</c:v>
                </c:pt>
                <c:pt idx="132959">
                  <c:v>-104.54449999999997</c:v>
                </c:pt>
                <c:pt idx="132960">
                  <c:v>-104.54249999999996</c:v>
                </c:pt>
                <c:pt idx="132961">
                  <c:v>-104.54049999999995</c:v>
                </c:pt>
                <c:pt idx="132962">
                  <c:v>-104.5385</c:v>
                </c:pt>
                <c:pt idx="132963">
                  <c:v>-104.53649999999999</c:v>
                </c:pt>
                <c:pt idx="132964">
                  <c:v>-104.53449999999998</c:v>
                </c:pt>
                <c:pt idx="132965">
                  <c:v>-104.53249999999997</c:v>
                </c:pt>
                <c:pt idx="132966">
                  <c:v>-104.53049999999996</c:v>
                </c:pt>
                <c:pt idx="132967">
                  <c:v>-104.52849999999995</c:v>
                </c:pt>
                <c:pt idx="132968">
                  <c:v>-104.5265</c:v>
                </c:pt>
                <c:pt idx="132969">
                  <c:v>-104.52449999999999</c:v>
                </c:pt>
                <c:pt idx="132970">
                  <c:v>-104.52249999999998</c:v>
                </c:pt>
                <c:pt idx="132971">
                  <c:v>-104.52049999999997</c:v>
                </c:pt>
                <c:pt idx="132972">
                  <c:v>-104.51849999999996</c:v>
                </c:pt>
                <c:pt idx="132973">
                  <c:v>-104.51649999999995</c:v>
                </c:pt>
                <c:pt idx="132974">
                  <c:v>-104.5145</c:v>
                </c:pt>
                <c:pt idx="132975">
                  <c:v>-104.51249999999999</c:v>
                </c:pt>
                <c:pt idx="132976">
                  <c:v>-104.51049999999998</c:v>
                </c:pt>
                <c:pt idx="132977">
                  <c:v>-104.50849999999997</c:v>
                </c:pt>
                <c:pt idx="132978">
                  <c:v>-104.50649999999996</c:v>
                </c:pt>
                <c:pt idx="132979">
                  <c:v>-104.50449999999995</c:v>
                </c:pt>
                <c:pt idx="132980">
                  <c:v>-104.5025</c:v>
                </c:pt>
                <c:pt idx="132981">
                  <c:v>-104.50049999999999</c:v>
                </c:pt>
                <c:pt idx="132982">
                  <c:v>-104.49849999999998</c:v>
                </c:pt>
                <c:pt idx="132983">
                  <c:v>-104.49649999999997</c:v>
                </c:pt>
                <c:pt idx="132984">
                  <c:v>-104.49449999999996</c:v>
                </c:pt>
                <c:pt idx="132985">
                  <c:v>-104.49249999999995</c:v>
                </c:pt>
                <c:pt idx="132986">
                  <c:v>-104.4905</c:v>
                </c:pt>
                <c:pt idx="132987">
                  <c:v>-104.48849999999999</c:v>
                </c:pt>
                <c:pt idx="132988">
                  <c:v>-104.48649999999998</c:v>
                </c:pt>
                <c:pt idx="132989">
                  <c:v>-104.48449999999997</c:v>
                </c:pt>
                <c:pt idx="132990">
                  <c:v>-104.48249999999996</c:v>
                </c:pt>
                <c:pt idx="132991">
                  <c:v>-104.48049999999995</c:v>
                </c:pt>
                <c:pt idx="132992">
                  <c:v>-104.4785</c:v>
                </c:pt>
                <c:pt idx="132993">
                  <c:v>-104.47649999999999</c:v>
                </c:pt>
                <c:pt idx="132994">
                  <c:v>-104.47449999999998</c:v>
                </c:pt>
                <c:pt idx="132995">
                  <c:v>-104.47249999999997</c:v>
                </c:pt>
                <c:pt idx="132996">
                  <c:v>-104.47049999999996</c:v>
                </c:pt>
                <c:pt idx="132997">
                  <c:v>-104.46849999999995</c:v>
                </c:pt>
                <c:pt idx="132998">
                  <c:v>-104.4665</c:v>
                </c:pt>
                <c:pt idx="132999">
                  <c:v>-104.46449999999999</c:v>
                </c:pt>
                <c:pt idx="133000">
                  <c:v>-104.46249999999998</c:v>
                </c:pt>
                <c:pt idx="133001">
                  <c:v>-104.46049999999997</c:v>
                </c:pt>
                <c:pt idx="133002">
                  <c:v>-104.45849999999996</c:v>
                </c:pt>
                <c:pt idx="133003">
                  <c:v>-104.45650000000001</c:v>
                </c:pt>
                <c:pt idx="133004">
                  <c:v>-104.4545</c:v>
                </c:pt>
                <c:pt idx="133005">
                  <c:v>-104.45249999999999</c:v>
                </c:pt>
                <c:pt idx="133006">
                  <c:v>-104.45049999999998</c:v>
                </c:pt>
                <c:pt idx="133007">
                  <c:v>-104.44849999999997</c:v>
                </c:pt>
                <c:pt idx="133008">
                  <c:v>-104.44649999999996</c:v>
                </c:pt>
                <c:pt idx="133009">
                  <c:v>-104.44450000000001</c:v>
                </c:pt>
                <c:pt idx="133010">
                  <c:v>-104.4425</c:v>
                </c:pt>
                <c:pt idx="133011">
                  <c:v>-104.44049999999999</c:v>
                </c:pt>
                <c:pt idx="133012">
                  <c:v>-104.43849999999998</c:v>
                </c:pt>
                <c:pt idx="133013">
                  <c:v>-104.43649999999997</c:v>
                </c:pt>
                <c:pt idx="133014">
                  <c:v>-104.43449999999996</c:v>
                </c:pt>
                <c:pt idx="133015">
                  <c:v>-104.4325</c:v>
                </c:pt>
                <c:pt idx="133016">
                  <c:v>-104.43049999999999</c:v>
                </c:pt>
                <c:pt idx="133017">
                  <c:v>-104.42849999999999</c:v>
                </c:pt>
                <c:pt idx="133018">
                  <c:v>-104.42649999999998</c:v>
                </c:pt>
                <c:pt idx="133019">
                  <c:v>-104.42449999999997</c:v>
                </c:pt>
                <c:pt idx="133020">
                  <c:v>-104.42249999999996</c:v>
                </c:pt>
                <c:pt idx="133021">
                  <c:v>-104.4205</c:v>
                </c:pt>
                <c:pt idx="133022">
                  <c:v>-104.41849999999999</c:v>
                </c:pt>
                <c:pt idx="133023">
                  <c:v>-104.41649999999998</c:v>
                </c:pt>
                <c:pt idx="133024">
                  <c:v>-104.41449999999998</c:v>
                </c:pt>
                <c:pt idx="133025">
                  <c:v>-104.41249999999997</c:v>
                </c:pt>
                <c:pt idx="133026">
                  <c:v>-104.41049999999996</c:v>
                </c:pt>
                <c:pt idx="133027">
                  <c:v>-104.4085</c:v>
                </c:pt>
                <c:pt idx="133028">
                  <c:v>-104.40649999999999</c:v>
                </c:pt>
                <c:pt idx="133029">
                  <c:v>-104.40449999999998</c:v>
                </c:pt>
                <c:pt idx="133030">
                  <c:v>-104.40249999999997</c:v>
                </c:pt>
                <c:pt idx="133031">
                  <c:v>-104.40049999999997</c:v>
                </c:pt>
                <c:pt idx="133032">
                  <c:v>-104.39849999999996</c:v>
                </c:pt>
                <c:pt idx="133033">
                  <c:v>-104.3965</c:v>
                </c:pt>
                <c:pt idx="133034">
                  <c:v>-104.39449999999999</c:v>
                </c:pt>
                <c:pt idx="133035">
                  <c:v>-104.39249999999998</c:v>
                </c:pt>
                <c:pt idx="133036">
                  <c:v>-104.39049999999997</c:v>
                </c:pt>
                <c:pt idx="133037">
                  <c:v>-104.38849999999996</c:v>
                </c:pt>
                <c:pt idx="133038">
                  <c:v>-104.38649999999996</c:v>
                </c:pt>
                <c:pt idx="133039">
                  <c:v>-104.3845</c:v>
                </c:pt>
                <c:pt idx="133040">
                  <c:v>-104.38249999999999</c:v>
                </c:pt>
                <c:pt idx="133041">
                  <c:v>-104.38049999999998</c:v>
                </c:pt>
                <c:pt idx="133042">
                  <c:v>-104.37849999999997</c:v>
                </c:pt>
                <c:pt idx="133043">
                  <c:v>-104.37649999999996</c:v>
                </c:pt>
                <c:pt idx="133044">
                  <c:v>-104.37449999999995</c:v>
                </c:pt>
                <c:pt idx="133045">
                  <c:v>-104.3725</c:v>
                </c:pt>
                <c:pt idx="133046">
                  <c:v>-104.37049999999999</c:v>
                </c:pt>
                <c:pt idx="133047">
                  <c:v>-104.36849999999998</c:v>
                </c:pt>
                <c:pt idx="133048">
                  <c:v>-104.36649999999997</c:v>
                </c:pt>
                <c:pt idx="133049">
                  <c:v>-104.36449999999996</c:v>
                </c:pt>
                <c:pt idx="133050">
                  <c:v>-104.36249999999995</c:v>
                </c:pt>
                <c:pt idx="133051">
                  <c:v>-104.3605</c:v>
                </c:pt>
                <c:pt idx="133052">
                  <c:v>-104.35849999999999</c:v>
                </c:pt>
                <c:pt idx="133053">
                  <c:v>-104.35649999999998</c:v>
                </c:pt>
                <c:pt idx="133054">
                  <c:v>-104.35449999999997</c:v>
                </c:pt>
                <c:pt idx="133055">
                  <c:v>-104.35249999999996</c:v>
                </c:pt>
                <c:pt idx="133056">
                  <c:v>-104.35049999999995</c:v>
                </c:pt>
                <c:pt idx="133057">
                  <c:v>-104.3485</c:v>
                </c:pt>
                <c:pt idx="133058">
                  <c:v>-104.34649999999999</c:v>
                </c:pt>
                <c:pt idx="133059">
                  <c:v>-104.34449999999998</c:v>
                </c:pt>
                <c:pt idx="133060">
                  <c:v>-104.34249999999997</c:v>
                </c:pt>
                <c:pt idx="133061">
                  <c:v>-104.34049999999996</c:v>
                </c:pt>
                <c:pt idx="133062">
                  <c:v>-104.33849999999995</c:v>
                </c:pt>
                <c:pt idx="133063">
                  <c:v>-104.3365</c:v>
                </c:pt>
                <c:pt idx="133064">
                  <c:v>-104.33449999999999</c:v>
                </c:pt>
                <c:pt idx="133065">
                  <c:v>-104.33249999999998</c:v>
                </c:pt>
                <c:pt idx="133066">
                  <c:v>-104.33049999999997</c:v>
                </c:pt>
                <c:pt idx="133067">
                  <c:v>-104.32849999999996</c:v>
                </c:pt>
                <c:pt idx="133068">
                  <c:v>-104.32649999999995</c:v>
                </c:pt>
                <c:pt idx="133069">
                  <c:v>-104.3245</c:v>
                </c:pt>
                <c:pt idx="133070">
                  <c:v>-104.32249999999999</c:v>
                </c:pt>
                <c:pt idx="133071">
                  <c:v>-104.32049999999998</c:v>
                </c:pt>
                <c:pt idx="133072">
                  <c:v>-104.31849999999997</c:v>
                </c:pt>
                <c:pt idx="133073">
                  <c:v>-104.31649999999996</c:v>
                </c:pt>
                <c:pt idx="133074">
                  <c:v>-104.31449999999995</c:v>
                </c:pt>
                <c:pt idx="133075">
                  <c:v>-104.3125</c:v>
                </c:pt>
                <c:pt idx="133076">
                  <c:v>-104.31049999999999</c:v>
                </c:pt>
                <c:pt idx="133077">
                  <c:v>-104.30849999999998</c:v>
                </c:pt>
                <c:pt idx="133078">
                  <c:v>-104.30649999999997</c:v>
                </c:pt>
                <c:pt idx="133079">
                  <c:v>-104.30449999999996</c:v>
                </c:pt>
                <c:pt idx="133080">
                  <c:v>-104.30249999999995</c:v>
                </c:pt>
                <c:pt idx="133081">
                  <c:v>-104.3005</c:v>
                </c:pt>
                <c:pt idx="133082">
                  <c:v>-104.29849999999999</c:v>
                </c:pt>
                <c:pt idx="133083">
                  <c:v>-104.29649999999998</c:v>
                </c:pt>
                <c:pt idx="133084">
                  <c:v>-104.29449999999997</c:v>
                </c:pt>
                <c:pt idx="133085">
                  <c:v>-104.29249999999996</c:v>
                </c:pt>
                <c:pt idx="133086">
                  <c:v>-104.29049999999995</c:v>
                </c:pt>
                <c:pt idx="133087">
                  <c:v>-104.2885</c:v>
                </c:pt>
                <c:pt idx="133088">
                  <c:v>-104.28649999999999</c:v>
                </c:pt>
                <c:pt idx="133089">
                  <c:v>-104.28449999999998</c:v>
                </c:pt>
                <c:pt idx="133090">
                  <c:v>-104.28249999999997</c:v>
                </c:pt>
                <c:pt idx="133091">
                  <c:v>-104.28049999999996</c:v>
                </c:pt>
                <c:pt idx="133092">
                  <c:v>-104.27849999999995</c:v>
                </c:pt>
                <c:pt idx="133093">
                  <c:v>-104.2765</c:v>
                </c:pt>
                <c:pt idx="133094">
                  <c:v>-104.27449999999999</c:v>
                </c:pt>
                <c:pt idx="133095">
                  <c:v>-104.27249999999998</c:v>
                </c:pt>
                <c:pt idx="133096">
                  <c:v>-104.27049999999997</c:v>
                </c:pt>
                <c:pt idx="133097">
                  <c:v>-104.26849999999996</c:v>
                </c:pt>
                <c:pt idx="133098">
                  <c:v>-104.26649999999995</c:v>
                </c:pt>
                <c:pt idx="133099">
                  <c:v>-104.2645</c:v>
                </c:pt>
                <c:pt idx="133100">
                  <c:v>-104.26249999999999</c:v>
                </c:pt>
                <c:pt idx="133101">
                  <c:v>-104.26049999999998</c:v>
                </c:pt>
                <c:pt idx="133102">
                  <c:v>-104.25849999999997</c:v>
                </c:pt>
                <c:pt idx="133103">
                  <c:v>-104.25649999999996</c:v>
                </c:pt>
                <c:pt idx="133104">
                  <c:v>-104.25449999999995</c:v>
                </c:pt>
                <c:pt idx="133105">
                  <c:v>-104.2525</c:v>
                </c:pt>
                <c:pt idx="133106">
                  <c:v>-104.25049999999999</c:v>
                </c:pt>
                <c:pt idx="133107">
                  <c:v>-104.24849999999998</c:v>
                </c:pt>
                <c:pt idx="133108">
                  <c:v>-104.24649999999997</c:v>
                </c:pt>
                <c:pt idx="133109">
                  <c:v>-104.24449999999996</c:v>
                </c:pt>
                <c:pt idx="133110">
                  <c:v>-104.24249999999995</c:v>
                </c:pt>
                <c:pt idx="133111">
                  <c:v>-104.2405</c:v>
                </c:pt>
                <c:pt idx="133112">
                  <c:v>-104.23849999999999</c:v>
                </c:pt>
                <c:pt idx="133113">
                  <c:v>-104.23649999999998</c:v>
                </c:pt>
                <c:pt idx="133114">
                  <c:v>-104.23449999999997</c:v>
                </c:pt>
                <c:pt idx="133115">
                  <c:v>-104.23249999999996</c:v>
                </c:pt>
                <c:pt idx="133116">
                  <c:v>-104.23049999999995</c:v>
                </c:pt>
                <c:pt idx="133117">
                  <c:v>-104.2285</c:v>
                </c:pt>
                <c:pt idx="133118">
                  <c:v>-104.22649999999999</c:v>
                </c:pt>
                <c:pt idx="133119">
                  <c:v>-104.22449999999998</c:v>
                </c:pt>
                <c:pt idx="133120">
                  <c:v>-104.22249999999997</c:v>
                </c:pt>
                <c:pt idx="133121">
                  <c:v>-104.22049999999996</c:v>
                </c:pt>
                <c:pt idx="133122">
                  <c:v>-104.21849999999995</c:v>
                </c:pt>
                <c:pt idx="133123">
                  <c:v>-104.2165</c:v>
                </c:pt>
                <c:pt idx="133124">
                  <c:v>-104.21449999999999</c:v>
                </c:pt>
                <c:pt idx="133125">
                  <c:v>-104.21249999999998</c:v>
                </c:pt>
                <c:pt idx="133126">
                  <c:v>-104.21049999999997</c:v>
                </c:pt>
                <c:pt idx="133127">
                  <c:v>-104.20849999999996</c:v>
                </c:pt>
                <c:pt idx="133128">
                  <c:v>-104.20650000000001</c:v>
                </c:pt>
                <c:pt idx="133129">
                  <c:v>-104.2045</c:v>
                </c:pt>
                <c:pt idx="133130">
                  <c:v>-104.20249999999999</c:v>
                </c:pt>
                <c:pt idx="133131">
                  <c:v>-104.20049999999998</c:v>
                </c:pt>
                <c:pt idx="133132">
                  <c:v>-104.19849999999997</c:v>
                </c:pt>
                <c:pt idx="133133">
                  <c:v>-104.19649999999996</c:v>
                </c:pt>
                <c:pt idx="133134">
                  <c:v>-104.19450000000001</c:v>
                </c:pt>
                <c:pt idx="133135">
                  <c:v>-104.1925</c:v>
                </c:pt>
                <c:pt idx="133136">
                  <c:v>-104.19049999999999</c:v>
                </c:pt>
                <c:pt idx="133137">
                  <c:v>-104.18849999999998</c:v>
                </c:pt>
                <c:pt idx="133138">
                  <c:v>-104.18649999999997</c:v>
                </c:pt>
                <c:pt idx="133139">
                  <c:v>-104.18449999999996</c:v>
                </c:pt>
                <c:pt idx="133140">
                  <c:v>-104.1825</c:v>
                </c:pt>
                <c:pt idx="133141">
                  <c:v>-104.18049999999999</c:v>
                </c:pt>
                <c:pt idx="133142">
                  <c:v>-104.17849999999999</c:v>
                </c:pt>
                <c:pt idx="133143">
                  <c:v>-104.17649999999998</c:v>
                </c:pt>
                <c:pt idx="133144">
                  <c:v>-104.17449999999997</c:v>
                </c:pt>
                <c:pt idx="133145">
                  <c:v>-104.17249999999996</c:v>
                </c:pt>
                <c:pt idx="133146">
                  <c:v>-104.1705</c:v>
                </c:pt>
                <c:pt idx="133147">
                  <c:v>-104.16849999999999</c:v>
                </c:pt>
                <c:pt idx="133148">
                  <c:v>-104.16649999999998</c:v>
                </c:pt>
                <c:pt idx="133149">
                  <c:v>-104.16449999999998</c:v>
                </c:pt>
                <c:pt idx="133150">
                  <c:v>-104.16249999999997</c:v>
                </c:pt>
                <c:pt idx="133151">
                  <c:v>-104.16049999999996</c:v>
                </c:pt>
                <c:pt idx="133152">
                  <c:v>-104.1585</c:v>
                </c:pt>
                <c:pt idx="133153">
                  <c:v>-104.15649999999999</c:v>
                </c:pt>
                <c:pt idx="133154">
                  <c:v>-104.15449999999998</c:v>
                </c:pt>
                <c:pt idx="133155">
                  <c:v>-104.15249999999997</c:v>
                </c:pt>
                <c:pt idx="133156">
                  <c:v>-104.15049999999997</c:v>
                </c:pt>
                <c:pt idx="133157">
                  <c:v>-104.14849999999996</c:v>
                </c:pt>
                <c:pt idx="133158">
                  <c:v>-104.1465</c:v>
                </c:pt>
                <c:pt idx="133159">
                  <c:v>-104.14449999999999</c:v>
                </c:pt>
                <c:pt idx="133160">
                  <c:v>-104.14249999999998</c:v>
                </c:pt>
                <c:pt idx="133161">
                  <c:v>-104.14049999999997</c:v>
                </c:pt>
                <c:pt idx="133162">
                  <c:v>-104.13849999999996</c:v>
                </c:pt>
                <c:pt idx="133163">
                  <c:v>-104.13649999999996</c:v>
                </c:pt>
                <c:pt idx="133164">
                  <c:v>-104.1345</c:v>
                </c:pt>
                <c:pt idx="133165">
                  <c:v>-104.13249999999999</c:v>
                </c:pt>
                <c:pt idx="133166">
                  <c:v>-104.13049999999998</c:v>
                </c:pt>
                <c:pt idx="133167">
                  <c:v>-104.12849999999997</c:v>
                </c:pt>
                <c:pt idx="133168">
                  <c:v>-104.12649999999996</c:v>
                </c:pt>
                <c:pt idx="133169">
                  <c:v>-104.12449999999995</c:v>
                </c:pt>
                <c:pt idx="133170">
                  <c:v>-104.1225</c:v>
                </c:pt>
                <c:pt idx="133171">
                  <c:v>-104.12049999999999</c:v>
                </c:pt>
                <c:pt idx="133172">
                  <c:v>-104.11849999999998</c:v>
                </c:pt>
                <c:pt idx="133173">
                  <c:v>-104.11649999999997</c:v>
                </c:pt>
                <c:pt idx="133174">
                  <c:v>-104.11449999999996</c:v>
                </c:pt>
                <c:pt idx="133175">
                  <c:v>-104.11249999999995</c:v>
                </c:pt>
                <c:pt idx="133176">
                  <c:v>-104.1105</c:v>
                </c:pt>
                <c:pt idx="133177">
                  <c:v>-104.10849999999999</c:v>
                </c:pt>
                <c:pt idx="133178">
                  <c:v>-104.10649999999998</c:v>
                </c:pt>
                <c:pt idx="133179">
                  <c:v>-104.10449999999997</c:v>
                </c:pt>
                <c:pt idx="133180">
                  <c:v>-104.10249999999996</c:v>
                </c:pt>
                <c:pt idx="133181">
                  <c:v>-104.10049999999995</c:v>
                </c:pt>
                <c:pt idx="133182">
                  <c:v>-104.0985</c:v>
                </c:pt>
                <c:pt idx="133183">
                  <c:v>-104.09649999999999</c:v>
                </c:pt>
                <c:pt idx="133184">
                  <c:v>-104.09449999999998</c:v>
                </c:pt>
                <c:pt idx="133185">
                  <c:v>-104.09249999999997</c:v>
                </c:pt>
                <c:pt idx="133186">
                  <c:v>-104.09049999999996</c:v>
                </c:pt>
                <c:pt idx="133187">
                  <c:v>-104.08849999999995</c:v>
                </c:pt>
                <c:pt idx="133188">
                  <c:v>-104.0865</c:v>
                </c:pt>
                <c:pt idx="133189">
                  <c:v>-104.08449999999999</c:v>
                </c:pt>
                <c:pt idx="133190">
                  <c:v>-104.08249999999998</c:v>
                </c:pt>
                <c:pt idx="133191">
                  <c:v>-104.08049999999997</c:v>
                </c:pt>
                <c:pt idx="133192">
                  <c:v>-104.07849999999996</c:v>
                </c:pt>
                <c:pt idx="133193">
                  <c:v>-104.07649999999995</c:v>
                </c:pt>
                <c:pt idx="133194">
                  <c:v>-104.0745</c:v>
                </c:pt>
                <c:pt idx="133195">
                  <c:v>-104.07249999999999</c:v>
                </c:pt>
                <c:pt idx="133196">
                  <c:v>-104.07049999999998</c:v>
                </c:pt>
                <c:pt idx="133197">
                  <c:v>-104.06849999999997</c:v>
                </c:pt>
                <c:pt idx="133198">
                  <c:v>-104.06649999999996</c:v>
                </c:pt>
                <c:pt idx="133199">
                  <c:v>-104.06449999999995</c:v>
                </c:pt>
                <c:pt idx="133200">
                  <c:v>-104.0625</c:v>
                </c:pt>
                <c:pt idx="133201">
                  <c:v>-104.06049999999999</c:v>
                </c:pt>
                <c:pt idx="133202">
                  <c:v>-104.05849999999998</c:v>
                </c:pt>
                <c:pt idx="133203">
                  <c:v>-104.05649999999997</c:v>
                </c:pt>
                <c:pt idx="133204">
                  <c:v>-104.05449999999996</c:v>
                </c:pt>
                <c:pt idx="133205">
                  <c:v>-104.05249999999995</c:v>
                </c:pt>
                <c:pt idx="133206">
                  <c:v>-104.0505</c:v>
                </c:pt>
                <c:pt idx="133207">
                  <c:v>-104.04849999999999</c:v>
                </c:pt>
                <c:pt idx="133208">
                  <c:v>-104.04649999999998</c:v>
                </c:pt>
                <c:pt idx="133209">
                  <c:v>-104.04449999999997</c:v>
                </c:pt>
                <c:pt idx="133210">
                  <c:v>-104.04249999999996</c:v>
                </c:pt>
                <c:pt idx="133211">
                  <c:v>-104.04049999999995</c:v>
                </c:pt>
                <c:pt idx="133212">
                  <c:v>-104.0385</c:v>
                </c:pt>
                <c:pt idx="133213">
                  <c:v>-104.03649999999999</c:v>
                </c:pt>
                <c:pt idx="133214">
                  <c:v>-104.03449999999998</c:v>
                </c:pt>
                <c:pt idx="133215">
                  <c:v>-104.03249999999997</c:v>
                </c:pt>
                <c:pt idx="133216">
                  <c:v>-104.03049999999996</c:v>
                </c:pt>
                <c:pt idx="133217">
                  <c:v>-104.02849999999995</c:v>
                </c:pt>
                <c:pt idx="133218">
                  <c:v>-104.0265</c:v>
                </c:pt>
                <c:pt idx="133219">
                  <c:v>-104.02449999999999</c:v>
                </c:pt>
                <c:pt idx="133220">
                  <c:v>-104.02249999999998</c:v>
                </c:pt>
                <c:pt idx="133221">
                  <c:v>-104.02049999999997</c:v>
                </c:pt>
                <c:pt idx="133222">
                  <c:v>-104.01849999999996</c:v>
                </c:pt>
                <c:pt idx="133223">
                  <c:v>-104.01649999999995</c:v>
                </c:pt>
                <c:pt idx="133224">
                  <c:v>-104.0145</c:v>
                </c:pt>
                <c:pt idx="133225">
                  <c:v>-104.01249999999999</c:v>
                </c:pt>
                <c:pt idx="133226">
                  <c:v>-104.01049999999998</c:v>
                </c:pt>
                <c:pt idx="133227">
                  <c:v>-104.00849999999997</c:v>
                </c:pt>
                <c:pt idx="133228">
                  <c:v>-104.00649999999996</c:v>
                </c:pt>
                <c:pt idx="133229">
                  <c:v>-104.00449999999995</c:v>
                </c:pt>
                <c:pt idx="133230">
                  <c:v>-104.0025</c:v>
                </c:pt>
                <c:pt idx="133231">
                  <c:v>-104.00049999999999</c:v>
                </c:pt>
                <c:pt idx="133232">
                  <c:v>-103.99849999999998</c:v>
                </c:pt>
                <c:pt idx="133233">
                  <c:v>-103.99649999999997</c:v>
                </c:pt>
                <c:pt idx="133234">
                  <c:v>-103.99449999999996</c:v>
                </c:pt>
                <c:pt idx="133235">
                  <c:v>-103.99249999999995</c:v>
                </c:pt>
                <c:pt idx="133236">
                  <c:v>-103.9905</c:v>
                </c:pt>
                <c:pt idx="133237">
                  <c:v>-103.98849999999999</c:v>
                </c:pt>
                <c:pt idx="133238">
                  <c:v>-103.98649999999998</c:v>
                </c:pt>
                <c:pt idx="133239">
                  <c:v>-103.98449999999997</c:v>
                </c:pt>
                <c:pt idx="133240">
                  <c:v>-103.98249999999996</c:v>
                </c:pt>
                <c:pt idx="133241">
                  <c:v>-103.98049999999995</c:v>
                </c:pt>
                <c:pt idx="133242">
                  <c:v>-103.9785</c:v>
                </c:pt>
                <c:pt idx="133243">
                  <c:v>-103.97649999999999</c:v>
                </c:pt>
                <c:pt idx="133244">
                  <c:v>-103.97449999999998</c:v>
                </c:pt>
                <c:pt idx="133245">
                  <c:v>-103.97249999999997</c:v>
                </c:pt>
                <c:pt idx="133246">
                  <c:v>-103.97049999999996</c:v>
                </c:pt>
                <c:pt idx="133247">
                  <c:v>-103.96849999999995</c:v>
                </c:pt>
                <c:pt idx="133248">
                  <c:v>-103.9665</c:v>
                </c:pt>
                <c:pt idx="133249">
                  <c:v>-103.96449999999999</c:v>
                </c:pt>
                <c:pt idx="133250">
                  <c:v>-103.96249999999998</c:v>
                </c:pt>
                <c:pt idx="133251">
                  <c:v>-103.96049999999997</c:v>
                </c:pt>
                <c:pt idx="133252">
                  <c:v>-103.95849999999996</c:v>
                </c:pt>
                <c:pt idx="133253">
                  <c:v>-103.95650000000001</c:v>
                </c:pt>
                <c:pt idx="133254">
                  <c:v>-103.9545</c:v>
                </c:pt>
                <c:pt idx="133255">
                  <c:v>-103.95249999999999</c:v>
                </c:pt>
                <c:pt idx="133256">
                  <c:v>-103.95049999999998</c:v>
                </c:pt>
                <c:pt idx="133257">
                  <c:v>-103.94849999999997</c:v>
                </c:pt>
                <c:pt idx="133258">
                  <c:v>-103.94649999999996</c:v>
                </c:pt>
                <c:pt idx="133259">
                  <c:v>-103.94450000000001</c:v>
                </c:pt>
                <c:pt idx="133260">
                  <c:v>-103.9425</c:v>
                </c:pt>
                <c:pt idx="133261">
                  <c:v>-103.94049999999999</c:v>
                </c:pt>
                <c:pt idx="133262">
                  <c:v>-103.93849999999998</c:v>
                </c:pt>
                <c:pt idx="133263">
                  <c:v>-103.93649999999997</c:v>
                </c:pt>
                <c:pt idx="133264">
                  <c:v>-103.93449999999996</c:v>
                </c:pt>
                <c:pt idx="133265">
                  <c:v>-103.9325</c:v>
                </c:pt>
                <c:pt idx="133266">
                  <c:v>-103.93049999999999</c:v>
                </c:pt>
                <c:pt idx="133267">
                  <c:v>-103.92849999999999</c:v>
                </c:pt>
                <c:pt idx="133268">
                  <c:v>-103.92649999999998</c:v>
                </c:pt>
                <c:pt idx="133269">
                  <c:v>-103.92449999999997</c:v>
                </c:pt>
                <c:pt idx="133270">
                  <c:v>-103.92249999999996</c:v>
                </c:pt>
                <c:pt idx="133271">
                  <c:v>-103.9205</c:v>
                </c:pt>
                <c:pt idx="133272">
                  <c:v>-103.91849999999999</c:v>
                </c:pt>
                <c:pt idx="133273">
                  <c:v>-103.91649999999998</c:v>
                </c:pt>
                <c:pt idx="133274">
                  <c:v>-103.91449999999998</c:v>
                </c:pt>
                <c:pt idx="133275">
                  <c:v>-103.91249999999997</c:v>
                </c:pt>
                <c:pt idx="133276">
                  <c:v>-103.91049999999996</c:v>
                </c:pt>
                <c:pt idx="133277">
                  <c:v>-103.9085</c:v>
                </c:pt>
                <c:pt idx="133278">
                  <c:v>-103.90649999999999</c:v>
                </c:pt>
                <c:pt idx="133279">
                  <c:v>-103.90449999999998</c:v>
                </c:pt>
                <c:pt idx="133280">
                  <c:v>-103.90249999999997</c:v>
                </c:pt>
                <c:pt idx="133281">
                  <c:v>-103.90049999999997</c:v>
                </c:pt>
                <c:pt idx="133282">
                  <c:v>-103.89849999999996</c:v>
                </c:pt>
                <c:pt idx="133283">
                  <c:v>-103.8965</c:v>
                </c:pt>
                <c:pt idx="133284">
                  <c:v>-103.89449999999999</c:v>
                </c:pt>
                <c:pt idx="133285">
                  <c:v>-103.89249999999998</c:v>
                </c:pt>
                <c:pt idx="133286">
                  <c:v>-103.89049999999997</c:v>
                </c:pt>
                <c:pt idx="133287">
                  <c:v>-103.88849999999996</c:v>
                </c:pt>
                <c:pt idx="133288">
                  <c:v>-103.88649999999996</c:v>
                </c:pt>
                <c:pt idx="133289">
                  <c:v>-103.8845</c:v>
                </c:pt>
                <c:pt idx="133290">
                  <c:v>-103.88249999999999</c:v>
                </c:pt>
                <c:pt idx="133291">
                  <c:v>-103.88049999999998</c:v>
                </c:pt>
                <c:pt idx="133292">
                  <c:v>-103.87849999999997</c:v>
                </c:pt>
                <c:pt idx="133293">
                  <c:v>-103.87649999999996</c:v>
                </c:pt>
                <c:pt idx="133294">
                  <c:v>-103.87449999999995</c:v>
                </c:pt>
                <c:pt idx="133295">
                  <c:v>-103.8725</c:v>
                </c:pt>
                <c:pt idx="133296">
                  <c:v>-103.87049999999999</c:v>
                </c:pt>
                <c:pt idx="133297">
                  <c:v>-103.86849999999998</c:v>
                </c:pt>
                <c:pt idx="133298">
                  <c:v>-103.86649999999997</c:v>
                </c:pt>
                <c:pt idx="133299">
                  <c:v>-103.86449999999996</c:v>
                </c:pt>
                <c:pt idx="133300">
                  <c:v>-103.86249999999995</c:v>
                </c:pt>
                <c:pt idx="133301">
                  <c:v>-103.8605</c:v>
                </c:pt>
                <c:pt idx="133302">
                  <c:v>-103.85849999999999</c:v>
                </c:pt>
                <c:pt idx="133303">
                  <c:v>-103.85649999999998</c:v>
                </c:pt>
                <c:pt idx="133304">
                  <c:v>-103.85449999999997</c:v>
                </c:pt>
                <c:pt idx="133305">
                  <c:v>-103.85249999999996</c:v>
                </c:pt>
                <c:pt idx="133306">
                  <c:v>-103.85049999999995</c:v>
                </c:pt>
                <c:pt idx="133307">
                  <c:v>-103.8485</c:v>
                </c:pt>
                <c:pt idx="133308">
                  <c:v>-103.84649999999999</c:v>
                </c:pt>
                <c:pt idx="133309">
                  <c:v>-103.84449999999998</c:v>
                </c:pt>
                <c:pt idx="133310">
                  <c:v>-103.84249999999997</c:v>
                </c:pt>
                <c:pt idx="133311">
                  <c:v>-103.84049999999996</c:v>
                </c:pt>
                <c:pt idx="133312">
                  <c:v>-103.83849999999995</c:v>
                </c:pt>
                <c:pt idx="133313">
                  <c:v>-103.8365</c:v>
                </c:pt>
                <c:pt idx="133314">
                  <c:v>-103.83449999999999</c:v>
                </c:pt>
                <c:pt idx="133315">
                  <c:v>-103.83249999999998</c:v>
                </c:pt>
                <c:pt idx="133316">
                  <c:v>-103.83049999999997</c:v>
                </c:pt>
                <c:pt idx="133317">
                  <c:v>-103.82849999999996</c:v>
                </c:pt>
                <c:pt idx="133318">
                  <c:v>-103.82649999999995</c:v>
                </c:pt>
                <c:pt idx="133319">
                  <c:v>-103.8245</c:v>
                </c:pt>
                <c:pt idx="133320">
                  <c:v>-103.82249999999999</c:v>
                </c:pt>
                <c:pt idx="133321">
                  <c:v>-103.82049999999998</c:v>
                </c:pt>
                <c:pt idx="133322">
                  <c:v>-103.81849999999997</c:v>
                </c:pt>
                <c:pt idx="133323">
                  <c:v>-103.81649999999996</c:v>
                </c:pt>
                <c:pt idx="133324">
                  <c:v>-103.81449999999995</c:v>
                </c:pt>
                <c:pt idx="133325">
                  <c:v>-103.8125</c:v>
                </c:pt>
                <c:pt idx="133326">
                  <c:v>-103.81049999999999</c:v>
                </c:pt>
                <c:pt idx="133327">
                  <c:v>-103.80849999999998</c:v>
                </c:pt>
                <c:pt idx="133328">
                  <c:v>-103.80649999999997</c:v>
                </c:pt>
                <c:pt idx="133329">
                  <c:v>-103.80449999999996</c:v>
                </c:pt>
                <c:pt idx="133330">
                  <c:v>-103.80249999999995</c:v>
                </c:pt>
                <c:pt idx="133331">
                  <c:v>-103.8005</c:v>
                </c:pt>
                <c:pt idx="133332">
                  <c:v>-103.79849999999999</c:v>
                </c:pt>
                <c:pt idx="133333">
                  <c:v>-103.79649999999998</c:v>
                </c:pt>
                <c:pt idx="133334">
                  <c:v>-103.79449999999997</c:v>
                </c:pt>
                <c:pt idx="133335">
                  <c:v>-103.79249999999996</c:v>
                </c:pt>
                <c:pt idx="133336">
                  <c:v>-103.79049999999995</c:v>
                </c:pt>
                <c:pt idx="133337">
                  <c:v>-103.7885</c:v>
                </c:pt>
                <c:pt idx="133338">
                  <c:v>-103.78649999999999</c:v>
                </c:pt>
                <c:pt idx="133339">
                  <c:v>-103.78449999999998</c:v>
                </c:pt>
                <c:pt idx="133340">
                  <c:v>-103.78249999999997</c:v>
                </c:pt>
                <c:pt idx="133341">
                  <c:v>-103.78049999999996</c:v>
                </c:pt>
                <c:pt idx="133342">
                  <c:v>-103.77849999999995</c:v>
                </c:pt>
                <c:pt idx="133343">
                  <c:v>-103.7765</c:v>
                </c:pt>
                <c:pt idx="133344">
                  <c:v>-103.77449999999999</c:v>
                </c:pt>
                <c:pt idx="133345">
                  <c:v>-103.77249999999998</c:v>
                </c:pt>
                <c:pt idx="133346">
                  <c:v>-103.77049999999997</c:v>
                </c:pt>
                <c:pt idx="133347">
                  <c:v>-103.76849999999996</c:v>
                </c:pt>
                <c:pt idx="133348">
                  <c:v>-103.76649999999995</c:v>
                </c:pt>
                <c:pt idx="133349">
                  <c:v>-103.7645</c:v>
                </c:pt>
                <c:pt idx="133350">
                  <c:v>-103.76249999999999</c:v>
                </c:pt>
                <c:pt idx="133351">
                  <c:v>-103.76049999999998</c:v>
                </c:pt>
                <c:pt idx="133352">
                  <c:v>-103.75849999999997</c:v>
                </c:pt>
                <c:pt idx="133353">
                  <c:v>-103.75649999999996</c:v>
                </c:pt>
                <c:pt idx="133354">
                  <c:v>-103.75449999999995</c:v>
                </c:pt>
                <c:pt idx="133355">
                  <c:v>-103.7525</c:v>
                </c:pt>
                <c:pt idx="133356">
                  <c:v>-103.75049999999999</c:v>
                </c:pt>
                <c:pt idx="133357">
                  <c:v>-103.74849999999998</c:v>
                </c:pt>
                <c:pt idx="133358">
                  <c:v>-103.74649999999997</c:v>
                </c:pt>
                <c:pt idx="133359">
                  <c:v>-103.74449999999996</c:v>
                </c:pt>
                <c:pt idx="133360">
                  <c:v>-103.74249999999995</c:v>
                </c:pt>
                <c:pt idx="133361">
                  <c:v>-103.7405</c:v>
                </c:pt>
                <c:pt idx="133362">
                  <c:v>-103.73849999999999</c:v>
                </c:pt>
                <c:pt idx="133363">
                  <c:v>-103.73649999999998</c:v>
                </c:pt>
                <c:pt idx="133364">
                  <c:v>-103.73449999999997</c:v>
                </c:pt>
                <c:pt idx="133365">
                  <c:v>-103.73249999999996</c:v>
                </c:pt>
                <c:pt idx="133366">
                  <c:v>-103.73049999999995</c:v>
                </c:pt>
                <c:pt idx="133367">
                  <c:v>-103.7285</c:v>
                </c:pt>
                <c:pt idx="133368">
                  <c:v>-103.72649999999999</c:v>
                </c:pt>
                <c:pt idx="133369">
                  <c:v>-103.72449999999998</c:v>
                </c:pt>
                <c:pt idx="133370">
                  <c:v>-103.72249999999997</c:v>
                </c:pt>
                <c:pt idx="133371">
                  <c:v>-103.72049999999996</c:v>
                </c:pt>
                <c:pt idx="133372">
                  <c:v>-103.71849999999995</c:v>
                </c:pt>
                <c:pt idx="133373">
                  <c:v>-103.7165</c:v>
                </c:pt>
                <c:pt idx="133374">
                  <c:v>-103.71449999999999</c:v>
                </c:pt>
                <c:pt idx="133375">
                  <c:v>-103.71249999999998</c:v>
                </c:pt>
                <c:pt idx="133376">
                  <c:v>-103.71049999999997</c:v>
                </c:pt>
                <c:pt idx="133377">
                  <c:v>-103.70849999999996</c:v>
                </c:pt>
                <c:pt idx="133378">
                  <c:v>-103.70650000000001</c:v>
                </c:pt>
                <c:pt idx="133379">
                  <c:v>-103.7045</c:v>
                </c:pt>
                <c:pt idx="133380">
                  <c:v>-103.70249999999999</c:v>
                </c:pt>
                <c:pt idx="133381">
                  <c:v>-103.70049999999998</c:v>
                </c:pt>
                <c:pt idx="133382">
                  <c:v>-103.69849999999997</c:v>
                </c:pt>
                <c:pt idx="133383">
                  <c:v>-103.69649999999996</c:v>
                </c:pt>
                <c:pt idx="133384">
                  <c:v>-103.69450000000001</c:v>
                </c:pt>
                <c:pt idx="133385">
                  <c:v>-103.6925</c:v>
                </c:pt>
                <c:pt idx="133386">
                  <c:v>-103.69049999999999</c:v>
                </c:pt>
                <c:pt idx="133387">
                  <c:v>-103.68849999999998</c:v>
                </c:pt>
                <c:pt idx="133388">
                  <c:v>-103.68649999999997</c:v>
                </c:pt>
                <c:pt idx="133389">
                  <c:v>-103.68449999999996</c:v>
                </c:pt>
                <c:pt idx="133390">
                  <c:v>-103.6825</c:v>
                </c:pt>
                <c:pt idx="133391">
                  <c:v>-103.68049999999999</c:v>
                </c:pt>
                <c:pt idx="133392">
                  <c:v>-103.67849999999999</c:v>
                </c:pt>
                <c:pt idx="133393">
                  <c:v>-103.67649999999998</c:v>
                </c:pt>
                <c:pt idx="133394">
                  <c:v>-103.67449999999997</c:v>
                </c:pt>
                <c:pt idx="133395">
                  <c:v>-103.67249999999996</c:v>
                </c:pt>
                <c:pt idx="133396">
                  <c:v>-103.6705</c:v>
                </c:pt>
                <c:pt idx="133397">
                  <c:v>-103.66849999999999</c:v>
                </c:pt>
                <c:pt idx="133398">
                  <c:v>-103.66649999999998</c:v>
                </c:pt>
                <c:pt idx="133399">
                  <c:v>-103.66449999999998</c:v>
                </c:pt>
                <c:pt idx="133400">
                  <c:v>-103.66249999999997</c:v>
                </c:pt>
                <c:pt idx="133401">
                  <c:v>-103.66049999999996</c:v>
                </c:pt>
                <c:pt idx="133402">
                  <c:v>-103.6585</c:v>
                </c:pt>
                <c:pt idx="133403">
                  <c:v>-103.65649999999999</c:v>
                </c:pt>
                <c:pt idx="133404">
                  <c:v>-103.65449999999998</c:v>
                </c:pt>
                <c:pt idx="133405">
                  <c:v>-103.65249999999997</c:v>
                </c:pt>
                <c:pt idx="133406">
                  <c:v>-103.65049999999997</c:v>
                </c:pt>
                <c:pt idx="133407">
                  <c:v>-103.64849999999996</c:v>
                </c:pt>
                <c:pt idx="133408">
                  <c:v>-103.6465</c:v>
                </c:pt>
                <c:pt idx="133409">
                  <c:v>-103.64449999999999</c:v>
                </c:pt>
                <c:pt idx="133410">
                  <c:v>-103.64249999999998</c:v>
                </c:pt>
                <c:pt idx="133411">
                  <c:v>-103.64049999999997</c:v>
                </c:pt>
                <c:pt idx="133412">
                  <c:v>-103.63849999999996</c:v>
                </c:pt>
                <c:pt idx="133413">
                  <c:v>-103.63649999999996</c:v>
                </c:pt>
                <c:pt idx="133414">
                  <c:v>-103.6345</c:v>
                </c:pt>
                <c:pt idx="133415">
                  <c:v>-103.63249999999999</c:v>
                </c:pt>
                <c:pt idx="133416">
                  <c:v>-103.63049999999998</c:v>
                </c:pt>
                <c:pt idx="133417">
                  <c:v>-103.62849999999997</c:v>
                </c:pt>
                <c:pt idx="133418">
                  <c:v>-103.62649999999996</c:v>
                </c:pt>
                <c:pt idx="133419">
                  <c:v>-103.62449999999995</c:v>
                </c:pt>
                <c:pt idx="133420">
                  <c:v>-103.6225</c:v>
                </c:pt>
                <c:pt idx="133421">
                  <c:v>-103.62049999999999</c:v>
                </c:pt>
                <c:pt idx="133422">
                  <c:v>-103.61849999999998</c:v>
                </c:pt>
                <c:pt idx="133423">
                  <c:v>-103.61649999999997</c:v>
                </c:pt>
                <c:pt idx="133424">
                  <c:v>-103.61449999999996</c:v>
                </c:pt>
                <c:pt idx="133425">
                  <c:v>-103.61249999999995</c:v>
                </c:pt>
                <c:pt idx="133426">
                  <c:v>-103.6105</c:v>
                </c:pt>
                <c:pt idx="133427">
                  <c:v>-103.60849999999999</c:v>
                </c:pt>
                <c:pt idx="133428">
                  <c:v>-103.60649999999998</c:v>
                </c:pt>
                <c:pt idx="133429">
                  <c:v>-103.60449999999997</c:v>
                </c:pt>
                <c:pt idx="133430">
                  <c:v>-103.60249999999996</c:v>
                </c:pt>
                <c:pt idx="133431">
                  <c:v>-103.60049999999995</c:v>
                </c:pt>
                <c:pt idx="133432">
                  <c:v>-103.5985</c:v>
                </c:pt>
                <c:pt idx="133433">
                  <c:v>-103.59649999999999</c:v>
                </c:pt>
                <c:pt idx="133434">
                  <c:v>-103.59449999999998</c:v>
                </c:pt>
                <c:pt idx="133435">
                  <c:v>-103.59249999999997</c:v>
                </c:pt>
                <c:pt idx="133436">
                  <c:v>-103.59049999999996</c:v>
                </c:pt>
                <c:pt idx="133437">
                  <c:v>-103.58849999999995</c:v>
                </c:pt>
                <c:pt idx="133438">
                  <c:v>-103.5865</c:v>
                </c:pt>
                <c:pt idx="133439">
                  <c:v>-103.58449999999999</c:v>
                </c:pt>
                <c:pt idx="133440">
                  <c:v>-103.58249999999998</c:v>
                </c:pt>
                <c:pt idx="133441">
                  <c:v>-103.58049999999997</c:v>
                </c:pt>
                <c:pt idx="133442">
                  <c:v>-103.57849999999996</c:v>
                </c:pt>
                <c:pt idx="133443">
                  <c:v>-103.57649999999995</c:v>
                </c:pt>
                <c:pt idx="133444">
                  <c:v>-103.5745</c:v>
                </c:pt>
                <c:pt idx="133445">
                  <c:v>-103.57249999999999</c:v>
                </c:pt>
                <c:pt idx="133446">
                  <c:v>-103.57049999999998</c:v>
                </c:pt>
                <c:pt idx="133447">
                  <c:v>-103.56849999999997</c:v>
                </c:pt>
                <c:pt idx="133448">
                  <c:v>-103.56649999999996</c:v>
                </c:pt>
                <c:pt idx="133449">
                  <c:v>-103.56449999999995</c:v>
                </c:pt>
                <c:pt idx="133450">
                  <c:v>-103.5625</c:v>
                </c:pt>
                <c:pt idx="133451">
                  <c:v>-103.56049999999999</c:v>
                </c:pt>
                <c:pt idx="133452">
                  <c:v>-103.55849999999998</c:v>
                </c:pt>
                <c:pt idx="133453">
                  <c:v>-103.55649999999997</c:v>
                </c:pt>
                <c:pt idx="133454">
                  <c:v>-103.55449999999996</c:v>
                </c:pt>
                <c:pt idx="133455">
                  <c:v>-103.55249999999995</c:v>
                </c:pt>
                <c:pt idx="133456">
                  <c:v>-103.5505</c:v>
                </c:pt>
                <c:pt idx="133457">
                  <c:v>-103.54849999999999</c:v>
                </c:pt>
                <c:pt idx="133458">
                  <c:v>-103.54649999999998</c:v>
                </c:pt>
                <c:pt idx="133459">
                  <c:v>-103.54449999999997</c:v>
                </c:pt>
                <c:pt idx="133460">
                  <c:v>-103.54249999999996</c:v>
                </c:pt>
                <c:pt idx="133461">
                  <c:v>-103.54049999999995</c:v>
                </c:pt>
                <c:pt idx="133462">
                  <c:v>-103.5385</c:v>
                </c:pt>
                <c:pt idx="133463">
                  <c:v>-103.53649999999999</c:v>
                </c:pt>
                <c:pt idx="133464">
                  <c:v>-103.53449999999998</c:v>
                </c:pt>
                <c:pt idx="133465">
                  <c:v>-103.53249999999997</c:v>
                </c:pt>
                <c:pt idx="133466">
                  <c:v>-103.53049999999996</c:v>
                </c:pt>
                <c:pt idx="133467">
                  <c:v>-103.52849999999995</c:v>
                </c:pt>
                <c:pt idx="133468">
                  <c:v>-103.5265</c:v>
                </c:pt>
                <c:pt idx="133469">
                  <c:v>-103.52449999999999</c:v>
                </c:pt>
                <c:pt idx="133470">
                  <c:v>-103.52249999999998</c:v>
                </c:pt>
                <c:pt idx="133471">
                  <c:v>-103.52049999999997</c:v>
                </c:pt>
                <c:pt idx="133472">
                  <c:v>-103.51849999999996</c:v>
                </c:pt>
                <c:pt idx="133473">
                  <c:v>-103.51649999999995</c:v>
                </c:pt>
                <c:pt idx="133474">
                  <c:v>-103.5145</c:v>
                </c:pt>
                <c:pt idx="133475">
                  <c:v>-103.51249999999999</c:v>
                </c:pt>
                <c:pt idx="133476">
                  <c:v>-103.51049999999998</c:v>
                </c:pt>
                <c:pt idx="133477">
                  <c:v>-103.50849999999997</c:v>
                </c:pt>
                <c:pt idx="133478">
                  <c:v>-103.50649999999996</c:v>
                </c:pt>
                <c:pt idx="133479">
                  <c:v>-103.50449999999995</c:v>
                </c:pt>
                <c:pt idx="133480">
                  <c:v>-103.5025</c:v>
                </c:pt>
                <c:pt idx="133481">
                  <c:v>-103.50049999999999</c:v>
                </c:pt>
                <c:pt idx="133482">
                  <c:v>-103.49849999999998</c:v>
                </c:pt>
                <c:pt idx="133483">
                  <c:v>-103.49649999999997</c:v>
                </c:pt>
                <c:pt idx="133484">
                  <c:v>-103.49449999999996</c:v>
                </c:pt>
                <c:pt idx="133485">
                  <c:v>-103.49249999999995</c:v>
                </c:pt>
                <c:pt idx="133486">
                  <c:v>-103.4905</c:v>
                </c:pt>
                <c:pt idx="133487">
                  <c:v>-103.48849999999999</c:v>
                </c:pt>
                <c:pt idx="133488">
                  <c:v>-103.48649999999998</c:v>
                </c:pt>
                <c:pt idx="133489">
                  <c:v>-103.48449999999997</c:v>
                </c:pt>
                <c:pt idx="133490">
                  <c:v>-103.48249999999996</c:v>
                </c:pt>
                <c:pt idx="133491">
                  <c:v>-103.48049999999995</c:v>
                </c:pt>
                <c:pt idx="133492">
                  <c:v>-103.4785</c:v>
                </c:pt>
                <c:pt idx="133493">
                  <c:v>-103.47649999999999</c:v>
                </c:pt>
                <c:pt idx="133494">
                  <c:v>-103.47449999999998</c:v>
                </c:pt>
                <c:pt idx="133495">
                  <c:v>-103.47249999999997</c:v>
                </c:pt>
                <c:pt idx="133496">
                  <c:v>-103.47049999999996</c:v>
                </c:pt>
                <c:pt idx="133497">
                  <c:v>-103.46849999999995</c:v>
                </c:pt>
                <c:pt idx="133498">
                  <c:v>-103.4665</c:v>
                </c:pt>
                <c:pt idx="133499">
                  <c:v>-103.46449999999999</c:v>
                </c:pt>
                <c:pt idx="133500">
                  <c:v>-103.46249999999998</c:v>
                </c:pt>
                <c:pt idx="133501">
                  <c:v>-103.46049999999997</c:v>
                </c:pt>
                <c:pt idx="133502">
                  <c:v>-103.45849999999996</c:v>
                </c:pt>
                <c:pt idx="133503">
                  <c:v>-103.45650000000001</c:v>
                </c:pt>
                <c:pt idx="133504">
                  <c:v>-103.4545</c:v>
                </c:pt>
                <c:pt idx="133505">
                  <c:v>-103.45249999999999</c:v>
                </c:pt>
                <c:pt idx="133506">
                  <c:v>-103.45049999999998</c:v>
                </c:pt>
                <c:pt idx="133507">
                  <c:v>-103.44849999999997</c:v>
                </c:pt>
                <c:pt idx="133508">
                  <c:v>-103.44649999999996</c:v>
                </c:pt>
                <c:pt idx="133509">
                  <c:v>-103.44450000000001</c:v>
                </c:pt>
                <c:pt idx="133510">
                  <c:v>-103.4425</c:v>
                </c:pt>
                <c:pt idx="133511">
                  <c:v>-103.44049999999999</c:v>
                </c:pt>
                <c:pt idx="133512">
                  <c:v>-103.43849999999998</c:v>
                </c:pt>
                <c:pt idx="133513">
                  <c:v>-103.43649999999997</c:v>
                </c:pt>
                <c:pt idx="133514">
                  <c:v>-103.43449999999996</c:v>
                </c:pt>
                <c:pt idx="133515">
                  <c:v>-103.4325</c:v>
                </c:pt>
                <c:pt idx="133516">
                  <c:v>-103.43049999999999</c:v>
                </c:pt>
                <c:pt idx="133517">
                  <c:v>-103.42849999999999</c:v>
                </c:pt>
                <c:pt idx="133518">
                  <c:v>-103.42649999999998</c:v>
                </c:pt>
                <c:pt idx="133519">
                  <c:v>-103.42449999999997</c:v>
                </c:pt>
                <c:pt idx="133520">
                  <c:v>-103.42249999999996</c:v>
                </c:pt>
                <c:pt idx="133521">
                  <c:v>-103.4205</c:v>
                </c:pt>
                <c:pt idx="133522">
                  <c:v>-103.41849999999999</c:v>
                </c:pt>
                <c:pt idx="133523">
                  <c:v>-103.41649999999998</c:v>
                </c:pt>
                <c:pt idx="133524">
                  <c:v>-103.41449999999998</c:v>
                </c:pt>
                <c:pt idx="133525">
                  <c:v>-103.41249999999997</c:v>
                </c:pt>
                <c:pt idx="133526">
                  <c:v>-103.41049999999996</c:v>
                </c:pt>
                <c:pt idx="133527">
                  <c:v>-103.4085</c:v>
                </c:pt>
                <c:pt idx="133528">
                  <c:v>-103.40649999999999</c:v>
                </c:pt>
                <c:pt idx="133529">
                  <c:v>-103.40449999999998</c:v>
                </c:pt>
                <c:pt idx="133530">
                  <c:v>-103.40249999999997</c:v>
                </c:pt>
                <c:pt idx="133531">
                  <c:v>-103.40049999999997</c:v>
                </c:pt>
                <c:pt idx="133532">
                  <c:v>-103.39849999999996</c:v>
                </c:pt>
                <c:pt idx="133533">
                  <c:v>-103.3965</c:v>
                </c:pt>
                <c:pt idx="133534">
                  <c:v>-103.39449999999999</c:v>
                </c:pt>
                <c:pt idx="133535">
                  <c:v>-103.39249999999998</c:v>
                </c:pt>
                <c:pt idx="133536">
                  <c:v>-103.39049999999997</c:v>
                </c:pt>
                <c:pt idx="133537">
                  <c:v>-103.38849999999996</c:v>
                </c:pt>
                <c:pt idx="133538">
                  <c:v>-103.38649999999996</c:v>
                </c:pt>
                <c:pt idx="133539">
                  <c:v>-103.3845</c:v>
                </c:pt>
                <c:pt idx="133540">
                  <c:v>-103.38249999999999</c:v>
                </c:pt>
                <c:pt idx="133541">
                  <c:v>-103.38049999999998</c:v>
                </c:pt>
                <c:pt idx="133542">
                  <c:v>-103.37849999999997</c:v>
                </c:pt>
                <c:pt idx="133543">
                  <c:v>-103.37649999999996</c:v>
                </c:pt>
                <c:pt idx="133544">
                  <c:v>-103.37449999999995</c:v>
                </c:pt>
                <c:pt idx="133545">
                  <c:v>-103.3725</c:v>
                </c:pt>
                <c:pt idx="133546">
                  <c:v>-103.37049999999999</c:v>
                </c:pt>
                <c:pt idx="133547">
                  <c:v>-103.36849999999998</c:v>
                </c:pt>
                <c:pt idx="133548">
                  <c:v>-103.36649999999997</c:v>
                </c:pt>
                <c:pt idx="133549">
                  <c:v>-103.36449999999996</c:v>
                </c:pt>
                <c:pt idx="133550">
                  <c:v>-103.36249999999995</c:v>
                </c:pt>
                <c:pt idx="133551">
                  <c:v>-103.3605</c:v>
                </c:pt>
                <c:pt idx="133552">
                  <c:v>-103.35849999999999</c:v>
                </c:pt>
                <c:pt idx="133553">
                  <c:v>-103.35649999999998</c:v>
                </c:pt>
                <c:pt idx="133554">
                  <c:v>-103.35449999999997</c:v>
                </c:pt>
                <c:pt idx="133555">
                  <c:v>-103.35249999999996</c:v>
                </c:pt>
                <c:pt idx="133556">
                  <c:v>-103.35049999999995</c:v>
                </c:pt>
                <c:pt idx="133557">
                  <c:v>-103.3485</c:v>
                </c:pt>
                <c:pt idx="133558">
                  <c:v>-103.34649999999999</c:v>
                </c:pt>
                <c:pt idx="133559">
                  <c:v>-103.34449999999998</c:v>
                </c:pt>
                <c:pt idx="133560">
                  <c:v>-103.34249999999997</c:v>
                </c:pt>
                <c:pt idx="133561">
                  <c:v>-103.34049999999996</c:v>
                </c:pt>
                <c:pt idx="133562">
                  <c:v>-103.33849999999995</c:v>
                </c:pt>
                <c:pt idx="133563">
                  <c:v>-103.3365</c:v>
                </c:pt>
                <c:pt idx="133564">
                  <c:v>-103.33449999999999</c:v>
                </c:pt>
                <c:pt idx="133565">
                  <c:v>-103.33249999999998</c:v>
                </c:pt>
                <c:pt idx="133566">
                  <c:v>-103.33049999999997</c:v>
                </c:pt>
                <c:pt idx="133567">
                  <c:v>-103.32849999999996</c:v>
                </c:pt>
                <c:pt idx="133568">
                  <c:v>-103.32649999999995</c:v>
                </c:pt>
                <c:pt idx="133569">
                  <c:v>-103.3245</c:v>
                </c:pt>
                <c:pt idx="133570">
                  <c:v>-103.32249999999999</c:v>
                </c:pt>
                <c:pt idx="133571">
                  <c:v>-103.32049999999998</c:v>
                </c:pt>
                <c:pt idx="133572">
                  <c:v>-103.31849999999997</c:v>
                </c:pt>
                <c:pt idx="133573">
                  <c:v>-103.31649999999996</c:v>
                </c:pt>
                <c:pt idx="133574">
                  <c:v>-103.31449999999995</c:v>
                </c:pt>
                <c:pt idx="133575">
                  <c:v>-103.3125</c:v>
                </c:pt>
                <c:pt idx="133576">
                  <c:v>-103.31049999999999</c:v>
                </c:pt>
                <c:pt idx="133577">
                  <c:v>-103.30849999999998</c:v>
                </c:pt>
                <c:pt idx="133578">
                  <c:v>-103.30649999999997</c:v>
                </c:pt>
                <c:pt idx="133579">
                  <c:v>-103.30449999999996</c:v>
                </c:pt>
                <c:pt idx="133580">
                  <c:v>-103.30249999999995</c:v>
                </c:pt>
                <c:pt idx="133581">
                  <c:v>-103.3005</c:v>
                </c:pt>
                <c:pt idx="133582">
                  <c:v>-103.29849999999999</c:v>
                </c:pt>
                <c:pt idx="133583">
                  <c:v>-103.29649999999998</c:v>
                </c:pt>
                <c:pt idx="133584">
                  <c:v>-103.29449999999997</c:v>
                </c:pt>
                <c:pt idx="133585">
                  <c:v>-103.29249999999996</c:v>
                </c:pt>
                <c:pt idx="133586">
                  <c:v>-103.29049999999995</c:v>
                </c:pt>
                <c:pt idx="133587">
                  <c:v>-103.2885</c:v>
                </c:pt>
                <c:pt idx="133588">
                  <c:v>-103.28649999999999</c:v>
                </c:pt>
                <c:pt idx="133589">
                  <c:v>-103.28449999999998</c:v>
                </c:pt>
                <c:pt idx="133590">
                  <c:v>-103.28249999999997</c:v>
                </c:pt>
                <c:pt idx="133591">
                  <c:v>-103.28049999999996</c:v>
                </c:pt>
                <c:pt idx="133592">
                  <c:v>-103.27849999999995</c:v>
                </c:pt>
                <c:pt idx="133593">
                  <c:v>-103.2765</c:v>
                </c:pt>
                <c:pt idx="133594">
                  <c:v>-103.27449999999999</c:v>
                </c:pt>
                <c:pt idx="133595">
                  <c:v>-103.27249999999998</c:v>
                </c:pt>
                <c:pt idx="133596">
                  <c:v>-103.27049999999997</c:v>
                </c:pt>
                <c:pt idx="133597">
                  <c:v>-103.26849999999996</c:v>
                </c:pt>
                <c:pt idx="133598">
                  <c:v>-103.26649999999995</c:v>
                </c:pt>
                <c:pt idx="133599">
                  <c:v>-103.2645</c:v>
                </c:pt>
                <c:pt idx="133600">
                  <c:v>-103.26249999999999</c:v>
                </c:pt>
                <c:pt idx="133601">
                  <c:v>-103.26049999999998</c:v>
                </c:pt>
                <c:pt idx="133602">
                  <c:v>-103.25849999999997</c:v>
                </c:pt>
                <c:pt idx="133603">
                  <c:v>-103.25649999999996</c:v>
                </c:pt>
                <c:pt idx="133604">
                  <c:v>-103.25449999999995</c:v>
                </c:pt>
                <c:pt idx="133605">
                  <c:v>-103.2525</c:v>
                </c:pt>
                <c:pt idx="133606">
                  <c:v>-103.25049999999999</c:v>
                </c:pt>
                <c:pt idx="133607">
                  <c:v>-103.24849999999998</c:v>
                </c:pt>
                <c:pt idx="133608">
                  <c:v>-103.24649999999997</c:v>
                </c:pt>
                <c:pt idx="133609">
                  <c:v>-103.24449999999996</c:v>
                </c:pt>
                <c:pt idx="133610">
                  <c:v>-103.24249999999995</c:v>
                </c:pt>
                <c:pt idx="133611">
                  <c:v>-103.2405</c:v>
                </c:pt>
                <c:pt idx="133612">
                  <c:v>-103.23849999999999</c:v>
                </c:pt>
                <c:pt idx="133613">
                  <c:v>-103.23649999999998</c:v>
                </c:pt>
                <c:pt idx="133614">
                  <c:v>-103.23449999999997</c:v>
                </c:pt>
                <c:pt idx="133615">
                  <c:v>-103.23249999999996</c:v>
                </c:pt>
                <c:pt idx="133616">
                  <c:v>-103.23049999999995</c:v>
                </c:pt>
                <c:pt idx="133617">
                  <c:v>-103.2285</c:v>
                </c:pt>
                <c:pt idx="133618">
                  <c:v>-103.22649999999999</c:v>
                </c:pt>
                <c:pt idx="133619">
                  <c:v>-103.22449999999998</c:v>
                </c:pt>
                <c:pt idx="133620">
                  <c:v>-103.22249999999997</c:v>
                </c:pt>
                <c:pt idx="133621">
                  <c:v>-103.22049999999996</c:v>
                </c:pt>
                <c:pt idx="133622">
                  <c:v>-103.21849999999995</c:v>
                </c:pt>
                <c:pt idx="133623">
                  <c:v>-103.2165</c:v>
                </c:pt>
                <c:pt idx="133624">
                  <c:v>-103.21449999999999</c:v>
                </c:pt>
                <c:pt idx="133625">
                  <c:v>-103.21249999999998</c:v>
                </c:pt>
                <c:pt idx="133626">
                  <c:v>-103.21049999999997</c:v>
                </c:pt>
                <c:pt idx="133627">
                  <c:v>-103.20849999999996</c:v>
                </c:pt>
                <c:pt idx="133628">
                  <c:v>-103.20650000000001</c:v>
                </c:pt>
                <c:pt idx="133629">
                  <c:v>-103.2045</c:v>
                </c:pt>
                <c:pt idx="133630">
                  <c:v>-103.20249999999999</c:v>
                </c:pt>
                <c:pt idx="133631">
                  <c:v>-103.20049999999998</c:v>
                </c:pt>
                <c:pt idx="133632">
                  <c:v>-103.19849999999997</c:v>
                </c:pt>
                <c:pt idx="133633">
                  <c:v>-103.19649999999996</c:v>
                </c:pt>
                <c:pt idx="133634">
                  <c:v>-103.19450000000001</c:v>
                </c:pt>
                <c:pt idx="133635">
                  <c:v>-103.1925</c:v>
                </c:pt>
                <c:pt idx="133636">
                  <c:v>-103.19049999999999</c:v>
                </c:pt>
                <c:pt idx="133637">
                  <c:v>-103.18849999999998</c:v>
                </c:pt>
                <c:pt idx="133638">
                  <c:v>-103.18649999999997</c:v>
                </c:pt>
                <c:pt idx="133639">
                  <c:v>-103.18449999999996</c:v>
                </c:pt>
                <c:pt idx="133640">
                  <c:v>-103.1825</c:v>
                </c:pt>
                <c:pt idx="133641">
                  <c:v>-103.18049999999999</c:v>
                </c:pt>
                <c:pt idx="133642">
                  <c:v>-103.17849999999999</c:v>
                </c:pt>
                <c:pt idx="133643">
                  <c:v>-103.17649999999998</c:v>
                </c:pt>
                <c:pt idx="133644">
                  <c:v>-103.17449999999997</c:v>
                </c:pt>
                <c:pt idx="133645">
                  <c:v>-103.17249999999996</c:v>
                </c:pt>
                <c:pt idx="133646">
                  <c:v>-103.1705</c:v>
                </c:pt>
                <c:pt idx="133647">
                  <c:v>-103.16849999999999</c:v>
                </c:pt>
                <c:pt idx="133648">
                  <c:v>-103.16649999999998</c:v>
                </c:pt>
                <c:pt idx="133649">
                  <c:v>-103.16449999999998</c:v>
                </c:pt>
                <c:pt idx="133650">
                  <c:v>-103.16249999999997</c:v>
                </c:pt>
                <c:pt idx="133651">
                  <c:v>-103.16049999999996</c:v>
                </c:pt>
                <c:pt idx="133652">
                  <c:v>-103.1585</c:v>
                </c:pt>
                <c:pt idx="133653">
                  <c:v>-103.15649999999999</c:v>
                </c:pt>
                <c:pt idx="133654">
                  <c:v>-103.15449999999998</c:v>
                </c:pt>
                <c:pt idx="133655">
                  <c:v>-103.15249999999997</c:v>
                </c:pt>
                <c:pt idx="133656">
                  <c:v>-103.15049999999997</c:v>
                </c:pt>
                <c:pt idx="133657">
                  <c:v>-103.14849999999996</c:v>
                </c:pt>
                <c:pt idx="133658">
                  <c:v>-103.1465</c:v>
                </c:pt>
                <c:pt idx="133659">
                  <c:v>-103.14449999999999</c:v>
                </c:pt>
                <c:pt idx="133660">
                  <c:v>-103.14249999999998</c:v>
                </c:pt>
                <c:pt idx="133661">
                  <c:v>-103.14049999999997</c:v>
                </c:pt>
                <c:pt idx="133662">
                  <c:v>-103.13849999999996</c:v>
                </c:pt>
                <c:pt idx="133663">
                  <c:v>-103.13649999999996</c:v>
                </c:pt>
                <c:pt idx="133664">
                  <c:v>-103.1345</c:v>
                </c:pt>
                <c:pt idx="133665">
                  <c:v>-103.13249999999999</c:v>
                </c:pt>
                <c:pt idx="133666">
                  <c:v>-103.13049999999998</c:v>
                </c:pt>
                <c:pt idx="133667">
                  <c:v>-103.12849999999997</c:v>
                </c:pt>
                <c:pt idx="133668">
                  <c:v>-103.12649999999996</c:v>
                </c:pt>
                <c:pt idx="133669">
                  <c:v>-103.12449999999995</c:v>
                </c:pt>
                <c:pt idx="133670">
                  <c:v>-103.1225</c:v>
                </c:pt>
                <c:pt idx="133671">
                  <c:v>-103.12049999999999</c:v>
                </c:pt>
                <c:pt idx="133672">
                  <c:v>-103.11849999999998</c:v>
                </c:pt>
                <c:pt idx="133673">
                  <c:v>-103.11649999999997</c:v>
                </c:pt>
                <c:pt idx="133674">
                  <c:v>-103.11449999999996</c:v>
                </c:pt>
                <c:pt idx="133675">
                  <c:v>-103.11249999999995</c:v>
                </c:pt>
                <c:pt idx="133676">
                  <c:v>-103.1105</c:v>
                </c:pt>
                <c:pt idx="133677">
                  <c:v>-103.10849999999999</c:v>
                </c:pt>
                <c:pt idx="133678">
                  <c:v>-103.10649999999998</c:v>
                </c:pt>
                <c:pt idx="133679">
                  <c:v>-103.10449999999997</c:v>
                </c:pt>
                <c:pt idx="133680">
                  <c:v>-103.10249999999996</c:v>
                </c:pt>
                <c:pt idx="133681">
                  <c:v>-103.10049999999995</c:v>
                </c:pt>
                <c:pt idx="133682">
                  <c:v>-103.0985</c:v>
                </c:pt>
                <c:pt idx="133683">
                  <c:v>-103.09649999999999</c:v>
                </c:pt>
                <c:pt idx="133684">
                  <c:v>-103.09449999999998</c:v>
                </c:pt>
                <c:pt idx="133685">
                  <c:v>-103.09249999999997</c:v>
                </c:pt>
                <c:pt idx="133686">
                  <c:v>-103.09049999999996</c:v>
                </c:pt>
                <c:pt idx="133687">
                  <c:v>-103.08849999999995</c:v>
                </c:pt>
                <c:pt idx="133688">
                  <c:v>-103.0865</c:v>
                </c:pt>
                <c:pt idx="133689">
                  <c:v>-103.08449999999999</c:v>
                </c:pt>
                <c:pt idx="133690">
                  <c:v>-103.08249999999998</c:v>
                </c:pt>
                <c:pt idx="133691">
                  <c:v>-103.08049999999997</c:v>
                </c:pt>
                <c:pt idx="133692">
                  <c:v>-103.07849999999996</c:v>
                </c:pt>
                <c:pt idx="133693">
                  <c:v>-103.07649999999995</c:v>
                </c:pt>
                <c:pt idx="133694">
                  <c:v>-103.0745</c:v>
                </c:pt>
                <c:pt idx="133695">
                  <c:v>-103.07249999999999</c:v>
                </c:pt>
                <c:pt idx="133696">
                  <c:v>-103.07049999999998</c:v>
                </c:pt>
                <c:pt idx="133697">
                  <c:v>-103.06849999999997</c:v>
                </c:pt>
                <c:pt idx="133698">
                  <c:v>-103.06649999999996</c:v>
                </c:pt>
                <c:pt idx="133699">
                  <c:v>-103.06449999999995</c:v>
                </c:pt>
                <c:pt idx="133700">
                  <c:v>-103.0625</c:v>
                </c:pt>
                <c:pt idx="133701">
                  <c:v>-103.06049999999999</c:v>
                </c:pt>
                <c:pt idx="133702">
                  <c:v>-103.05849999999998</c:v>
                </c:pt>
                <c:pt idx="133703">
                  <c:v>-103.05649999999997</c:v>
                </c:pt>
                <c:pt idx="133704">
                  <c:v>-103.05449999999996</c:v>
                </c:pt>
                <c:pt idx="133705">
                  <c:v>-103.05249999999995</c:v>
                </c:pt>
                <c:pt idx="133706">
                  <c:v>-103.0505</c:v>
                </c:pt>
                <c:pt idx="133707">
                  <c:v>-103.04849999999999</c:v>
                </c:pt>
                <c:pt idx="133708">
                  <c:v>-103.04649999999998</c:v>
                </c:pt>
                <c:pt idx="133709">
                  <c:v>-103.04449999999997</c:v>
                </c:pt>
                <c:pt idx="133710">
                  <c:v>-103.04249999999996</c:v>
                </c:pt>
                <c:pt idx="133711">
                  <c:v>-103.04049999999995</c:v>
                </c:pt>
                <c:pt idx="133712">
                  <c:v>-103.0385</c:v>
                </c:pt>
                <c:pt idx="133713">
                  <c:v>-103.03649999999999</c:v>
                </c:pt>
                <c:pt idx="133714">
                  <c:v>-103.03449999999998</c:v>
                </c:pt>
                <c:pt idx="133715">
                  <c:v>-103.03249999999997</c:v>
                </c:pt>
                <c:pt idx="133716">
                  <c:v>-103.03049999999996</c:v>
                </c:pt>
                <c:pt idx="133717">
                  <c:v>-103.02849999999995</c:v>
                </c:pt>
                <c:pt idx="133718">
                  <c:v>-103.0265</c:v>
                </c:pt>
                <c:pt idx="133719">
                  <c:v>-103.02449999999999</c:v>
                </c:pt>
                <c:pt idx="133720">
                  <c:v>-103.02249999999998</c:v>
                </c:pt>
                <c:pt idx="133721">
                  <c:v>-103.02049999999997</c:v>
                </c:pt>
                <c:pt idx="133722">
                  <c:v>-103.01849999999996</c:v>
                </c:pt>
                <c:pt idx="133723">
                  <c:v>-103.01649999999995</c:v>
                </c:pt>
                <c:pt idx="133724">
                  <c:v>-103.0145</c:v>
                </c:pt>
                <c:pt idx="133725">
                  <c:v>-103.01249999999999</c:v>
                </c:pt>
                <c:pt idx="133726">
                  <c:v>-103.01049999999998</c:v>
                </c:pt>
                <c:pt idx="133727">
                  <c:v>-103.00849999999997</c:v>
                </c:pt>
                <c:pt idx="133728">
                  <c:v>-103.00649999999996</c:v>
                </c:pt>
                <c:pt idx="133729">
                  <c:v>-103.00449999999995</c:v>
                </c:pt>
                <c:pt idx="133730">
                  <c:v>-103.0025</c:v>
                </c:pt>
                <c:pt idx="133731">
                  <c:v>-103.00049999999999</c:v>
                </c:pt>
                <c:pt idx="133732">
                  <c:v>-102.99849999999998</c:v>
                </c:pt>
                <c:pt idx="133733">
                  <c:v>-102.99649999999997</c:v>
                </c:pt>
                <c:pt idx="133734">
                  <c:v>-102.99449999999996</c:v>
                </c:pt>
                <c:pt idx="133735">
                  <c:v>-102.99249999999995</c:v>
                </c:pt>
                <c:pt idx="133736">
                  <c:v>-102.9905</c:v>
                </c:pt>
                <c:pt idx="133737">
                  <c:v>-102.98849999999999</c:v>
                </c:pt>
                <c:pt idx="133738">
                  <c:v>-102.98649999999998</c:v>
                </c:pt>
                <c:pt idx="133739">
                  <c:v>-102.98449999999997</c:v>
                </c:pt>
                <c:pt idx="133740">
                  <c:v>-102.98249999999996</c:v>
                </c:pt>
                <c:pt idx="133741">
                  <c:v>-102.98049999999995</c:v>
                </c:pt>
                <c:pt idx="133742">
                  <c:v>-102.9785</c:v>
                </c:pt>
                <c:pt idx="133743">
                  <c:v>-102.97649999999999</c:v>
                </c:pt>
                <c:pt idx="133744">
                  <c:v>-102.97449999999998</c:v>
                </c:pt>
                <c:pt idx="133745">
                  <c:v>-102.97249999999997</c:v>
                </c:pt>
                <c:pt idx="133746">
                  <c:v>-102.97049999999996</c:v>
                </c:pt>
                <c:pt idx="133747">
                  <c:v>-102.96849999999995</c:v>
                </c:pt>
                <c:pt idx="133748">
                  <c:v>-102.9665</c:v>
                </c:pt>
                <c:pt idx="133749">
                  <c:v>-102.96449999999999</c:v>
                </c:pt>
                <c:pt idx="133750">
                  <c:v>-102.96249999999998</c:v>
                </c:pt>
                <c:pt idx="133751">
                  <c:v>-102.96049999999997</c:v>
                </c:pt>
                <c:pt idx="133752">
                  <c:v>-102.95849999999996</c:v>
                </c:pt>
                <c:pt idx="133753">
                  <c:v>-102.95650000000001</c:v>
                </c:pt>
                <c:pt idx="133754">
                  <c:v>-102.9545</c:v>
                </c:pt>
                <c:pt idx="133755">
                  <c:v>-102.95249999999999</c:v>
                </c:pt>
                <c:pt idx="133756">
                  <c:v>-102.95049999999998</c:v>
                </c:pt>
                <c:pt idx="133757">
                  <c:v>-102.94849999999997</c:v>
                </c:pt>
                <c:pt idx="133758">
                  <c:v>-102.94649999999996</c:v>
                </c:pt>
                <c:pt idx="133759">
                  <c:v>-102.94450000000001</c:v>
                </c:pt>
                <c:pt idx="133760">
                  <c:v>-102.9425</c:v>
                </c:pt>
                <c:pt idx="133761">
                  <c:v>-102.94049999999999</c:v>
                </c:pt>
                <c:pt idx="133762">
                  <c:v>-102.93849999999998</c:v>
                </c:pt>
                <c:pt idx="133763">
                  <c:v>-102.93649999999997</c:v>
                </c:pt>
                <c:pt idx="133764">
                  <c:v>-102.93449999999996</c:v>
                </c:pt>
                <c:pt idx="133765">
                  <c:v>-102.9325</c:v>
                </c:pt>
                <c:pt idx="133766">
                  <c:v>-102.93049999999999</c:v>
                </c:pt>
                <c:pt idx="133767">
                  <c:v>-102.92849999999999</c:v>
                </c:pt>
                <c:pt idx="133768">
                  <c:v>-102.92649999999998</c:v>
                </c:pt>
                <c:pt idx="133769">
                  <c:v>-102.92449999999997</c:v>
                </c:pt>
                <c:pt idx="133770">
                  <c:v>-102.92249999999996</c:v>
                </c:pt>
                <c:pt idx="133771">
                  <c:v>-102.9205</c:v>
                </c:pt>
                <c:pt idx="133772">
                  <c:v>-102.91849999999999</c:v>
                </c:pt>
                <c:pt idx="133773">
                  <c:v>-102.91649999999998</c:v>
                </c:pt>
                <c:pt idx="133774">
                  <c:v>-102.91449999999998</c:v>
                </c:pt>
                <c:pt idx="133775">
                  <c:v>-102.91249999999997</c:v>
                </c:pt>
                <c:pt idx="133776">
                  <c:v>-102.91049999999996</c:v>
                </c:pt>
                <c:pt idx="133777">
                  <c:v>-102.9085</c:v>
                </c:pt>
                <c:pt idx="133778">
                  <c:v>-102.90649999999999</c:v>
                </c:pt>
                <c:pt idx="133779">
                  <c:v>-102.90449999999998</c:v>
                </c:pt>
                <c:pt idx="133780">
                  <c:v>-102.90249999999997</c:v>
                </c:pt>
                <c:pt idx="133781">
                  <c:v>-102.90049999999997</c:v>
                </c:pt>
                <c:pt idx="133782">
                  <c:v>-102.89849999999996</c:v>
                </c:pt>
                <c:pt idx="133783">
                  <c:v>-102.8965</c:v>
                </c:pt>
                <c:pt idx="133784">
                  <c:v>-102.89449999999999</c:v>
                </c:pt>
                <c:pt idx="133785">
                  <c:v>-102.89249999999998</c:v>
                </c:pt>
                <c:pt idx="133786">
                  <c:v>-102.89049999999997</c:v>
                </c:pt>
                <c:pt idx="133787">
                  <c:v>-102.88849999999996</c:v>
                </c:pt>
                <c:pt idx="133788">
                  <c:v>-102.88649999999996</c:v>
                </c:pt>
                <c:pt idx="133789">
                  <c:v>-102.8845</c:v>
                </c:pt>
                <c:pt idx="133790">
                  <c:v>-102.88249999999999</c:v>
                </c:pt>
                <c:pt idx="133791">
                  <c:v>-102.88049999999998</c:v>
                </c:pt>
                <c:pt idx="133792">
                  <c:v>-102.87849999999997</c:v>
                </c:pt>
                <c:pt idx="133793">
                  <c:v>-102.87649999999996</c:v>
                </c:pt>
                <c:pt idx="133794">
                  <c:v>-102.87449999999995</c:v>
                </c:pt>
                <c:pt idx="133795">
                  <c:v>-102.8725</c:v>
                </c:pt>
                <c:pt idx="133796">
                  <c:v>-102.87049999999999</c:v>
                </c:pt>
                <c:pt idx="133797">
                  <c:v>-102.86849999999998</c:v>
                </c:pt>
                <c:pt idx="133798">
                  <c:v>-102.86649999999997</c:v>
                </c:pt>
                <c:pt idx="133799">
                  <c:v>-102.86449999999996</c:v>
                </c:pt>
                <c:pt idx="133800">
                  <c:v>-102.86249999999995</c:v>
                </c:pt>
                <c:pt idx="133801">
                  <c:v>-102.8605</c:v>
                </c:pt>
                <c:pt idx="133802">
                  <c:v>-102.85849999999999</c:v>
                </c:pt>
                <c:pt idx="133803">
                  <c:v>-102.85649999999998</c:v>
                </c:pt>
                <c:pt idx="133804">
                  <c:v>-102.85449999999997</c:v>
                </c:pt>
                <c:pt idx="133805">
                  <c:v>-102.85249999999996</c:v>
                </c:pt>
                <c:pt idx="133806">
                  <c:v>-102.85049999999995</c:v>
                </c:pt>
                <c:pt idx="133807">
                  <c:v>-102.8485</c:v>
                </c:pt>
                <c:pt idx="133808">
                  <c:v>-102.84649999999999</c:v>
                </c:pt>
                <c:pt idx="133809">
                  <c:v>-102.84449999999998</c:v>
                </c:pt>
                <c:pt idx="133810">
                  <c:v>-102.84249999999997</c:v>
                </c:pt>
                <c:pt idx="133811">
                  <c:v>-102.84049999999996</c:v>
                </c:pt>
                <c:pt idx="133812">
                  <c:v>-102.83849999999995</c:v>
                </c:pt>
                <c:pt idx="133813">
                  <c:v>-102.8365</c:v>
                </c:pt>
                <c:pt idx="133814">
                  <c:v>-102.83449999999999</c:v>
                </c:pt>
                <c:pt idx="133815">
                  <c:v>-102.83249999999998</c:v>
                </c:pt>
                <c:pt idx="133816">
                  <c:v>-102.83049999999997</c:v>
                </c:pt>
                <c:pt idx="133817">
                  <c:v>-102.82849999999996</c:v>
                </c:pt>
                <c:pt idx="133818">
                  <c:v>-102.82649999999995</c:v>
                </c:pt>
                <c:pt idx="133819">
                  <c:v>-102.8245</c:v>
                </c:pt>
                <c:pt idx="133820">
                  <c:v>-102.82249999999999</c:v>
                </c:pt>
                <c:pt idx="133821">
                  <c:v>-102.82049999999998</c:v>
                </c:pt>
                <c:pt idx="133822">
                  <c:v>-102.81849999999997</c:v>
                </c:pt>
                <c:pt idx="133823">
                  <c:v>-102.81649999999996</c:v>
                </c:pt>
                <c:pt idx="133824">
                  <c:v>-102.81449999999995</c:v>
                </c:pt>
                <c:pt idx="133825">
                  <c:v>-102.8125</c:v>
                </c:pt>
                <c:pt idx="133826">
                  <c:v>-102.81049999999999</c:v>
                </c:pt>
                <c:pt idx="133827">
                  <c:v>-102.80849999999998</c:v>
                </c:pt>
                <c:pt idx="133828">
                  <c:v>-102.80649999999997</c:v>
                </c:pt>
                <c:pt idx="133829">
                  <c:v>-102.80449999999996</c:v>
                </c:pt>
                <c:pt idx="133830">
                  <c:v>-102.80249999999995</c:v>
                </c:pt>
                <c:pt idx="133831">
                  <c:v>-102.8005</c:v>
                </c:pt>
                <c:pt idx="133832">
                  <c:v>-102.79849999999999</c:v>
                </c:pt>
                <c:pt idx="133833">
                  <c:v>-102.79649999999998</c:v>
                </c:pt>
                <c:pt idx="133834">
                  <c:v>-102.79449999999997</c:v>
                </c:pt>
                <c:pt idx="133835">
                  <c:v>-102.79249999999996</c:v>
                </c:pt>
                <c:pt idx="133836">
                  <c:v>-102.79049999999995</c:v>
                </c:pt>
                <c:pt idx="133837">
                  <c:v>-102.7885</c:v>
                </c:pt>
                <c:pt idx="133838">
                  <c:v>-102.78649999999999</c:v>
                </c:pt>
                <c:pt idx="133839">
                  <c:v>-102.78449999999998</c:v>
                </c:pt>
                <c:pt idx="133840">
                  <c:v>-102.78249999999997</c:v>
                </c:pt>
                <c:pt idx="133841">
                  <c:v>-102.78049999999996</c:v>
                </c:pt>
                <c:pt idx="133842">
                  <c:v>-102.77849999999995</c:v>
                </c:pt>
                <c:pt idx="133843">
                  <c:v>-102.7765</c:v>
                </c:pt>
                <c:pt idx="133844">
                  <c:v>-102.77449999999999</c:v>
                </c:pt>
                <c:pt idx="133845">
                  <c:v>-102.77249999999998</c:v>
                </c:pt>
                <c:pt idx="133846">
                  <c:v>-102.77049999999997</c:v>
                </c:pt>
                <c:pt idx="133847">
                  <c:v>-102.76849999999996</c:v>
                </c:pt>
                <c:pt idx="133848">
                  <c:v>-102.76649999999995</c:v>
                </c:pt>
                <c:pt idx="133849">
                  <c:v>-102.7645</c:v>
                </c:pt>
                <c:pt idx="133850">
                  <c:v>-102.76249999999999</c:v>
                </c:pt>
                <c:pt idx="133851">
                  <c:v>-102.76049999999998</c:v>
                </c:pt>
                <c:pt idx="133852">
                  <c:v>-102.75849999999997</c:v>
                </c:pt>
                <c:pt idx="133853">
                  <c:v>-102.75649999999996</c:v>
                </c:pt>
                <c:pt idx="133854">
                  <c:v>-102.75449999999995</c:v>
                </c:pt>
                <c:pt idx="133855">
                  <c:v>-102.7525</c:v>
                </c:pt>
                <c:pt idx="133856">
                  <c:v>-102.75049999999999</c:v>
                </c:pt>
                <c:pt idx="133857">
                  <c:v>-102.74849999999998</c:v>
                </c:pt>
                <c:pt idx="133858">
                  <c:v>-102.74649999999997</c:v>
                </c:pt>
                <c:pt idx="133859">
                  <c:v>-102.74449999999996</c:v>
                </c:pt>
                <c:pt idx="133860">
                  <c:v>-102.74249999999995</c:v>
                </c:pt>
                <c:pt idx="133861">
                  <c:v>-102.7405</c:v>
                </c:pt>
                <c:pt idx="133862">
                  <c:v>-102.73849999999999</c:v>
                </c:pt>
                <c:pt idx="133863">
                  <c:v>-102.73649999999998</c:v>
                </c:pt>
                <c:pt idx="133864">
                  <c:v>-102.73449999999997</c:v>
                </c:pt>
                <c:pt idx="133865">
                  <c:v>-102.73249999999996</c:v>
                </c:pt>
                <c:pt idx="133866">
                  <c:v>-102.73049999999995</c:v>
                </c:pt>
                <c:pt idx="133867">
                  <c:v>-102.7285</c:v>
                </c:pt>
                <c:pt idx="133868">
                  <c:v>-102.72649999999999</c:v>
                </c:pt>
                <c:pt idx="133869">
                  <c:v>-102.72449999999998</c:v>
                </c:pt>
                <c:pt idx="133870">
                  <c:v>-102.72249999999997</c:v>
                </c:pt>
                <c:pt idx="133871">
                  <c:v>-102.72049999999996</c:v>
                </c:pt>
                <c:pt idx="133872">
                  <c:v>-102.71849999999995</c:v>
                </c:pt>
                <c:pt idx="133873">
                  <c:v>-102.7165</c:v>
                </c:pt>
                <c:pt idx="133874">
                  <c:v>-102.71449999999999</c:v>
                </c:pt>
                <c:pt idx="133875">
                  <c:v>-102.71249999999998</c:v>
                </c:pt>
                <c:pt idx="133876">
                  <c:v>-102.71049999999997</c:v>
                </c:pt>
                <c:pt idx="133877">
                  <c:v>-102.70849999999996</c:v>
                </c:pt>
                <c:pt idx="133878">
                  <c:v>-102.70650000000001</c:v>
                </c:pt>
                <c:pt idx="133879">
                  <c:v>-102.7045</c:v>
                </c:pt>
                <c:pt idx="133880">
                  <c:v>-102.70249999999999</c:v>
                </c:pt>
                <c:pt idx="133881">
                  <c:v>-102.70049999999998</c:v>
                </c:pt>
                <c:pt idx="133882">
                  <c:v>-102.69849999999997</c:v>
                </c:pt>
                <c:pt idx="133883">
                  <c:v>-102.69649999999996</c:v>
                </c:pt>
                <c:pt idx="133884">
                  <c:v>-102.69450000000001</c:v>
                </c:pt>
                <c:pt idx="133885">
                  <c:v>-102.6925</c:v>
                </c:pt>
                <c:pt idx="133886">
                  <c:v>-102.69049999999999</c:v>
                </c:pt>
                <c:pt idx="133887">
                  <c:v>-102.68849999999998</c:v>
                </c:pt>
                <c:pt idx="133888">
                  <c:v>-102.68649999999997</c:v>
                </c:pt>
                <c:pt idx="133889">
                  <c:v>-102.68449999999996</c:v>
                </c:pt>
                <c:pt idx="133890">
                  <c:v>-102.6825</c:v>
                </c:pt>
                <c:pt idx="133891">
                  <c:v>-102.68049999999999</c:v>
                </c:pt>
                <c:pt idx="133892">
                  <c:v>-102.67849999999999</c:v>
                </c:pt>
                <c:pt idx="133893">
                  <c:v>-102.67649999999998</c:v>
                </c:pt>
                <c:pt idx="133894">
                  <c:v>-102.67449999999997</c:v>
                </c:pt>
                <c:pt idx="133895">
                  <c:v>-102.67249999999996</c:v>
                </c:pt>
                <c:pt idx="133896">
                  <c:v>-102.6705</c:v>
                </c:pt>
                <c:pt idx="133897">
                  <c:v>-102.66849999999999</c:v>
                </c:pt>
                <c:pt idx="133898">
                  <c:v>-102.66649999999998</c:v>
                </c:pt>
                <c:pt idx="133899">
                  <c:v>-102.66449999999998</c:v>
                </c:pt>
                <c:pt idx="133900">
                  <c:v>-102.66249999999997</c:v>
                </c:pt>
                <c:pt idx="133901">
                  <c:v>-102.66049999999996</c:v>
                </c:pt>
                <c:pt idx="133902">
                  <c:v>-102.6585</c:v>
                </c:pt>
                <c:pt idx="133903">
                  <c:v>-102.65649999999999</c:v>
                </c:pt>
                <c:pt idx="133904">
                  <c:v>-102.65449999999998</c:v>
                </c:pt>
                <c:pt idx="133905">
                  <c:v>-102.65249999999997</c:v>
                </c:pt>
                <c:pt idx="133906">
                  <c:v>-102.65049999999997</c:v>
                </c:pt>
                <c:pt idx="133907">
                  <c:v>-102.64849999999996</c:v>
                </c:pt>
                <c:pt idx="133908">
                  <c:v>-102.6465</c:v>
                </c:pt>
                <c:pt idx="133909">
                  <c:v>-102.64449999999999</c:v>
                </c:pt>
                <c:pt idx="133910">
                  <c:v>-102.64249999999998</c:v>
                </c:pt>
                <c:pt idx="133911">
                  <c:v>-102.64049999999997</c:v>
                </c:pt>
                <c:pt idx="133912">
                  <c:v>-102.63849999999996</c:v>
                </c:pt>
                <c:pt idx="133913">
                  <c:v>-102.63649999999996</c:v>
                </c:pt>
                <c:pt idx="133914">
                  <c:v>-102.6345</c:v>
                </c:pt>
                <c:pt idx="133915">
                  <c:v>-102.63249999999999</c:v>
                </c:pt>
                <c:pt idx="133916">
                  <c:v>-102.63049999999998</c:v>
                </c:pt>
                <c:pt idx="133917">
                  <c:v>-102.62849999999997</c:v>
                </c:pt>
                <c:pt idx="133918">
                  <c:v>-102.62649999999996</c:v>
                </c:pt>
                <c:pt idx="133919">
                  <c:v>-102.62449999999995</c:v>
                </c:pt>
                <c:pt idx="133920">
                  <c:v>-102.6225</c:v>
                </c:pt>
                <c:pt idx="133921">
                  <c:v>-102.62049999999999</c:v>
                </c:pt>
                <c:pt idx="133922">
                  <c:v>-102.61849999999998</c:v>
                </c:pt>
                <c:pt idx="133923">
                  <c:v>-102.61649999999997</c:v>
                </c:pt>
                <c:pt idx="133924">
                  <c:v>-102.61449999999996</c:v>
                </c:pt>
                <c:pt idx="133925">
                  <c:v>-102.61249999999995</c:v>
                </c:pt>
                <c:pt idx="133926">
                  <c:v>-102.6105</c:v>
                </c:pt>
                <c:pt idx="133927">
                  <c:v>-102.60849999999999</c:v>
                </c:pt>
                <c:pt idx="133928">
                  <c:v>-102.60649999999998</c:v>
                </c:pt>
                <c:pt idx="133929">
                  <c:v>-102.60449999999997</c:v>
                </c:pt>
                <c:pt idx="133930">
                  <c:v>-102.60249999999996</c:v>
                </c:pt>
                <c:pt idx="133931">
                  <c:v>-102.60049999999995</c:v>
                </c:pt>
                <c:pt idx="133932">
                  <c:v>-102.5985</c:v>
                </c:pt>
                <c:pt idx="133933">
                  <c:v>-102.59649999999999</c:v>
                </c:pt>
                <c:pt idx="133934">
                  <c:v>-102.59449999999998</c:v>
                </c:pt>
                <c:pt idx="133935">
                  <c:v>-102.59249999999997</c:v>
                </c:pt>
                <c:pt idx="133936">
                  <c:v>-102.59049999999996</c:v>
                </c:pt>
                <c:pt idx="133937">
                  <c:v>-102.58849999999995</c:v>
                </c:pt>
                <c:pt idx="133938">
                  <c:v>-102.5865</c:v>
                </c:pt>
                <c:pt idx="133939">
                  <c:v>-102.58449999999999</c:v>
                </c:pt>
                <c:pt idx="133940">
                  <c:v>-102.58249999999998</c:v>
                </c:pt>
                <c:pt idx="133941">
                  <c:v>-102.58049999999997</c:v>
                </c:pt>
                <c:pt idx="133942">
                  <c:v>-102.57849999999996</c:v>
                </c:pt>
                <c:pt idx="133943">
                  <c:v>-102.57649999999995</c:v>
                </c:pt>
                <c:pt idx="133944">
                  <c:v>-102.5745</c:v>
                </c:pt>
                <c:pt idx="133945">
                  <c:v>-102.57249999999999</c:v>
                </c:pt>
                <c:pt idx="133946">
                  <c:v>-102.57049999999998</c:v>
                </c:pt>
                <c:pt idx="133947">
                  <c:v>-102.56849999999997</c:v>
                </c:pt>
                <c:pt idx="133948">
                  <c:v>-102.56649999999996</c:v>
                </c:pt>
                <c:pt idx="133949">
                  <c:v>-102.56449999999995</c:v>
                </c:pt>
                <c:pt idx="133950">
                  <c:v>-102.5625</c:v>
                </c:pt>
                <c:pt idx="133951">
                  <c:v>-102.56049999999999</c:v>
                </c:pt>
                <c:pt idx="133952">
                  <c:v>-102.55849999999998</c:v>
                </c:pt>
                <c:pt idx="133953">
                  <c:v>-102.55649999999997</c:v>
                </c:pt>
                <c:pt idx="133954">
                  <c:v>-102.55449999999996</c:v>
                </c:pt>
                <c:pt idx="133955">
                  <c:v>-102.55249999999995</c:v>
                </c:pt>
                <c:pt idx="133956">
                  <c:v>-102.5505</c:v>
                </c:pt>
                <c:pt idx="133957">
                  <c:v>-102.54849999999999</c:v>
                </c:pt>
                <c:pt idx="133958">
                  <c:v>-102.54649999999998</c:v>
                </c:pt>
                <c:pt idx="133959">
                  <c:v>-102.54449999999997</c:v>
                </c:pt>
                <c:pt idx="133960">
                  <c:v>-102.54249999999996</c:v>
                </c:pt>
                <c:pt idx="133961">
                  <c:v>-102.54049999999995</c:v>
                </c:pt>
                <c:pt idx="133962">
                  <c:v>-102.5385</c:v>
                </c:pt>
                <c:pt idx="133963">
                  <c:v>-102.53649999999999</c:v>
                </c:pt>
                <c:pt idx="133964">
                  <c:v>-102.53449999999998</c:v>
                </c:pt>
                <c:pt idx="133965">
                  <c:v>-102.53249999999997</c:v>
                </c:pt>
                <c:pt idx="133966">
                  <c:v>-102.53049999999996</c:v>
                </c:pt>
                <c:pt idx="133967">
                  <c:v>-102.52849999999995</c:v>
                </c:pt>
                <c:pt idx="133968">
                  <c:v>-102.5265</c:v>
                </c:pt>
                <c:pt idx="133969">
                  <c:v>-102.52449999999999</c:v>
                </c:pt>
                <c:pt idx="133970">
                  <c:v>-102.52249999999998</c:v>
                </c:pt>
                <c:pt idx="133971">
                  <c:v>-102.52049999999997</c:v>
                </c:pt>
                <c:pt idx="133972">
                  <c:v>-102.51849999999996</c:v>
                </c:pt>
                <c:pt idx="133973">
                  <c:v>-102.51649999999995</c:v>
                </c:pt>
                <c:pt idx="133974">
                  <c:v>-102.5145</c:v>
                </c:pt>
                <c:pt idx="133975">
                  <c:v>-102.51249999999999</c:v>
                </c:pt>
                <c:pt idx="133976">
                  <c:v>-102.51049999999998</c:v>
                </c:pt>
                <c:pt idx="133977">
                  <c:v>-102.50849999999997</c:v>
                </c:pt>
                <c:pt idx="133978">
                  <c:v>-102.50649999999996</c:v>
                </c:pt>
                <c:pt idx="133979">
                  <c:v>-102.50449999999995</c:v>
                </c:pt>
                <c:pt idx="133980">
                  <c:v>-102.5025</c:v>
                </c:pt>
                <c:pt idx="133981">
                  <c:v>-102.50049999999999</c:v>
                </c:pt>
                <c:pt idx="133982">
                  <c:v>-102.49849999999998</c:v>
                </c:pt>
                <c:pt idx="133983">
                  <c:v>-102.49649999999997</c:v>
                </c:pt>
                <c:pt idx="133984">
                  <c:v>-102.49449999999996</c:v>
                </c:pt>
                <c:pt idx="133985">
                  <c:v>-102.49249999999995</c:v>
                </c:pt>
                <c:pt idx="133986">
                  <c:v>-102.4905</c:v>
                </c:pt>
                <c:pt idx="133987">
                  <c:v>-102.48849999999999</c:v>
                </c:pt>
                <c:pt idx="133988">
                  <c:v>-102.48649999999998</c:v>
                </c:pt>
                <c:pt idx="133989">
                  <c:v>-102.48449999999997</c:v>
                </c:pt>
                <c:pt idx="133990">
                  <c:v>-102.48249999999996</c:v>
                </c:pt>
                <c:pt idx="133991">
                  <c:v>-102.48049999999995</c:v>
                </c:pt>
                <c:pt idx="133992">
                  <c:v>-102.4785</c:v>
                </c:pt>
                <c:pt idx="133993">
                  <c:v>-102.47649999999999</c:v>
                </c:pt>
                <c:pt idx="133994">
                  <c:v>-102.47449999999998</c:v>
                </c:pt>
                <c:pt idx="133995">
                  <c:v>-102.47249999999997</c:v>
                </c:pt>
                <c:pt idx="133996">
                  <c:v>-102.47049999999996</c:v>
                </c:pt>
                <c:pt idx="133997">
                  <c:v>-102.46849999999995</c:v>
                </c:pt>
                <c:pt idx="133998">
                  <c:v>-102.4665</c:v>
                </c:pt>
                <c:pt idx="133999">
                  <c:v>-102.46449999999999</c:v>
                </c:pt>
                <c:pt idx="134000">
                  <c:v>-102.46249999999998</c:v>
                </c:pt>
                <c:pt idx="134001">
                  <c:v>-102.46049999999997</c:v>
                </c:pt>
                <c:pt idx="134002">
                  <c:v>-102.45849999999996</c:v>
                </c:pt>
                <c:pt idx="134003">
                  <c:v>-102.45650000000001</c:v>
                </c:pt>
                <c:pt idx="134004">
                  <c:v>-102.4545</c:v>
                </c:pt>
                <c:pt idx="134005">
                  <c:v>-102.45249999999999</c:v>
                </c:pt>
                <c:pt idx="134006">
                  <c:v>-102.45049999999998</c:v>
                </c:pt>
                <c:pt idx="134007">
                  <c:v>-102.44849999999997</c:v>
                </c:pt>
                <c:pt idx="134008">
                  <c:v>-102.44649999999996</c:v>
                </c:pt>
                <c:pt idx="134009">
                  <c:v>-102.44450000000001</c:v>
                </c:pt>
                <c:pt idx="134010">
                  <c:v>-102.4425</c:v>
                </c:pt>
                <c:pt idx="134011">
                  <c:v>-102.44049999999999</c:v>
                </c:pt>
                <c:pt idx="134012">
                  <c:v>-102.43849999999998</c:v>
                </c:pt>
                <c:pt idx="134013">
                  <c:v>-102.43649999999997</c:v>
                </c:pt>
                <c:pt idx="134014">
                  <c:v>-102.43449999999996</c:v>
                </c:pt>
                <c:pt idx="134015">
                  <c:v>-102.4325</c:v>
                </c:pt>
                <c:pt idx="134016">
                  <c:v>-102.43049999999999</c:v>
                </c:pt>
                <c:pt idx="134017">
                  <c:v>-102.42849999999999</c:v>
                </c:pt>
                <c:pt idx="134018">
                  <c:v>-102.42649999999998</c:v>
                </c:pt>
                <c:pt idx="134019">
                  <c:v>-102.42449999999997</c:v>
                </c:pt>
                <c:pt idx="134020">
                  <c:v>-102.42249999999996</c:v>
                </c:pt>
                <c:pt idx="134021">
                  <c:v>-102.4205</c:v>
                </c:pt>
                <c:pt idx="134022">
                  <c:v>-102.41849999999999</c:v>
                </c:pt>
                <c:pt idx="134023">
                  <c:v>-102.41649999999998</c:v>
                </c:pt>
                <c:pt idx="134024">
                  <c:v>-102.41449999999998</c:v>
                </c:pt>
                <c:pt idx="134025">
                  <c:v>-102.41249999999997</c:v>
                </c:pt>
                <c:pt idx="134026">
                  <c:v>-102.41049999999996</c:v>
                </c:pt>
                <c:pt idx="134027">
                  <c:v>-102.4085</c:v>
                </c:pt>
                <c:pt idx="134028">
                  <c:v>-102.40649999999999</c:v>
                </c:pt>
                <c:pt idx="134029">
                  <c:v>-102.40449999999998</c:v>
                </c:pt>
                <c:pt idx="134030">
                  <c:v>-102.40249999999997</c:v>
                </c:pt>
                <c:pt idx="134031">
                  <c:v>-102.40049999999997</c:v>
                </c:pt>
                <c:pt idx="134032">
                  <c:v>-102.39849999999996</c:v>
                </c:pt>
                <c:pt idx="134033">
                  <c:v>-102.3965</c:v>
                </c:pt>
                <c:pt idx="134034">
                  <c:v>-102.39449999999999</c:v>
                </c:pt>
                <c:pt idx="134035">
                  <c:v>-102.39249999999998</c:v>
                </c:pt>
                <c:pt idx="134036">
                  <c:v>-102.39049999999997</c:v>
                </c:pt>
                <c:pt idx="134037">
                  <c:v>-102.38849999999996</c:v>
                </c:pt>
                <c:pt idx="134038">
                  <c:v>-102.38649999999996</c:v>
                </c:pt>
                <c:pt idx="134039">
                  <c:v>-102.3845</c:v>
                </c:pt>
                <c:pt idx="134040">
                  <c:v>-102.38249999999999</c:v>
                </c:pt>
                <c:pt idx="134041">
                  <c:v>-102.38049999999998</c:v>
                </c:pt>
                <c:pt idx="134042">
                  <c:v>-102.37849999999997</c:v>
                </c:pt>
                <c:pt idx="134043">
                  <c:v>-102.37649999999996</c:v>
                </c:pt>
                <c:pt idx="134044">
                  <c:v>-102.37449999999995</c:v>
                </c:pt>
                <c:pt idx="134045">
                  <c:v>-102.3725</c:v>
                </c:pt>
                <c:pt idx="134046">
                  <c:v>-102.37049999999999</c:v>
                </c:pt>
                <c:pt idx="134047">
                  <c:v>-102.36849999999998</c:v>
                </c:pt>
                <c:pt idx="134048">
                  <c:v>-102.36649999999997</c:v>
                </c:pt>
                <c:pt idx="134049">
                  <c:v>-102.36449999999996</c:v>
                </c:pt>
                <c:pt idx="134050">
                  <c:v>-102.36249999999995</c:v>
                </c:pt>
                <c:pt idx="134051">
                  <c:v>-102.3605</c:v>
                </c:pt>
                <c:pt idx="134052">
                  <c:v>-102.35849999999999</c:v>
                </c:pt>
                <c:pt idx="134053">
                  <c:v>-102.35649999999998</c:v>
                </c:pt>
                <c:pt idx="134054">
                  <c:v>-102.35449999999997</c:v>
                </c:pt>
                <c:pt idx="134055">
                  <c:v>-102.35249999999996</c:v>
                </c:pt>
                <c:pt idx="134056">
                  <c:v>-102.35049999999995</c:v>
                </c:pt>
                <c:pt idx="134057">
                  <c:v>-102.3485</c:v>
                </c:pt>
                <c:pt idx="134058">
                  <c:v>-102.34649999999999</c:v>
                </c:pt>
                <c:pt idx="134059">
                  <c:v>-102.34449999999998</c:v>
                </c:pt>
                <c:pt idx="134060">
                  <c:v>-102.34249999999997</c:v>
                </c:pt>
                <c:pt idx="134061">
                  <c:v>-102.34049999999996</c:v>
                </c:pt>
                <c:pt idx="134062">
                  <c:v>-102.33849999999995</c:v>
                </c:pt>
                <c:pt idx="134063">
                  <c:v>-102.3365</c:v>
                </c:pt>
                <c:pt idx="134064">
                  <c:v>-102.33449999999999</c:v>
                </c:pt>
                <c:pt idx="134065">
                  <c:v>-102.33249999999998</c:v>
                </c:pt>
                <c:pt idx="134066">
                  <c:v>-102.33049999999997</c:v>
                </c:pt>
                <c:pt idx="134067">
                  <c:v>-102.32849999999996</c:v>
                </c:pt>
                <c:pt idx="134068">
                  <c:v>-102.32649999999995</c:v>
                </c:pt>
                <c:pt idx="134069">
                  <c:v>-102.3245</c:v>
                </c:pt>
                <c:pt idx="134070">
                  <c:v>-102.32249999999999</c:v>
                </c:pt>
                <c:pt idx="134071">
                  <c:v>-102.32049999999998</c:v>
                </c:pt>
                <c:pt idx="134072">
                  <c:v>-102.31849999999997</c:v>
                </c:pt>
                <c:pt idx="134073">
                  <c:v>-102.31649999999996</c:v>
                </c:pt>
                <c:pt idx="134074">
                  <c:v>-102.31449999999995</c:v>
                </c:pt>
                <c:pt idx="134075">
                  <c:v>-102.3125</c:v>
                </c:pt>
                <c:pt idx="134076">
                  <c:v>-102.31049999999999</c:v>
                </c:pt>
                <c:pt idx="134077">
                  <c:v>-102.30849999999998</c:v>
                </c:pt>
                <c:pt idx="134078">
                  <c:v>-102.30649999999997</c:v>
                </c:pt>
                <c:pt idx="134079">
                  <c:v>-102.30449999999996</c:v>
                </c:pt>
                <c:pt idx="134080">
                  <c:v>-102.30249999999995</c:v>
                </c:pt>
                <c:pt idx="134081">
                  <c:v>-102.3005</c:v>
                </c:pt>
                <c:pt idx="134082">
                  <c:v>-102.29849999999999</c:v>
                </c:pt>
                <c:pt idx="134083">
                  <c:v>-102.29649999999998</c:v>
                </c:pt>
                <c:pt idx="134084">
                  <c:v>-102.29449999999997</c:v>
                </c:pt>
                <c:pt idx="134085">
                  <c:v>-102.29249999999996</c:v>
                </c:pt>
                <c:pt idx="134086">
                  <c:v>-102.29049999999995</c:v>
                </c:pt>
                <c:pt idx="134087">
                  <c:v>-102.2885</c:v>
                </c:pt>
                <c:pt idx="134088">
                  <c:v>-102.28649999999999</c:v>
                </c:pt>
                <c:pt idx="134089">
                  <c:v>-102.28449999999998</c:v>
                </c:pt>
                <c:pt idx="134090">
                  <c:v>-102.28249999999997</c:v>
                </c:pt>
                <c:pt idx="134091">
                  <c:v>-102.28049999999996</c:v>
                </c:pt>
                <c:pt idx="134092">
                  <c:v>-102.27849999999995</c:v>
                </c:pt>
                <c:pt idx="134093">
                  <c:v>-102.2765</c:v>
                </c:pt>
                <c:pt idx="134094">
                  <c:v>-102.27449999999999</c:v>
                </c:pt>
                <c:pt idx="134095">
                  <c:v>-102.27249999999998</c:v>
                </c:pt>
                <c:pt idx="134096">
                  <c:v>-102.27049999999997</c:v>
                </c:pt>
                <c:pt idx="134097">
                  <c:v>-102.26849999999996</c:v>
                </c:pt>
                <c:pt idx="134098">
                  <c:v>-102.26649999999995</c:v>
                </c:pt>
                <c:pt idx="134099">
                  <c:v>-102.2645</c:v>
                </c:pt>
                <c:pt idx="134100">
                  <c:v>-102.26249999999999</c:v>
                </c:pt>
                <c:pt idx="134101">
                  <c:v>-102.26049999999998</c:v>
                </c:pt>
                <c:pt idx="134102">
                  <c:v>-102.25849999999997</c:v>
                </c:pt>
                <c:pt idx="134103">
                  <c:v>-102.25649999999996</c:v>
                </c:pt>
                <c:pt idx="134104">
                  <c:v>-102.25449999999995</c:v>
                </c:pt>
                <c:pt idx="134105">
                  <c:v>-102.2525</c:v>
                </c:pt>
                <c:pt idx="134106">
                  <c:v>-102.25049999999999</c:v>
                </c:pt>
                <c:pt idx="134107">
                  <c:v>-102.24849999999998</c:v>
                </c:pt>
                <c:pt idx="134108">
                  <c:v>-102.24649999999997</c:v>
                </c:pt>
                <c:pt idx="134109">
                  <c:v>-102.24449999999996</c:v>
                </c:pt>
                <c:pt idx="134110">
                  <c:v>-102.24249999999995</c:v>
                </c:pt>
                <c:pt idx="134111">
                  <c:v>-102.2405</c:v>
                </c:pt>
                <c:pt idx="134112">
                  <c:v>-102.23849999999999</c:v>
                </c:pt>
                <c:pt idx="134113">
                  <c:v>-102.23649999999998</c:v>
                </c:pt>
                <c:pt idx="134114">
                  <c:v>-102.23449999999997</c:v>
                </c:pt>
                <c:pt idx="134115">
                  <c:v>-102.23249999999996</c:v>
                </c:pt>
                <c:pt idx="134116">
                  <c:v>-102.23049999999995</c:v>
                </c:pt>
                <c:pt idx="134117">
                  <c:v>-102.2285</c:v>
                </c:pt>
                <c:pt idx="134118">
                  <c:v>-102.22649999999999</c:v>
                </c:pt>
                <c:pt idx="134119">
                  <c:v>-102.22449999999998</c:v>
                </c:pt>
                <c:pt idx="134120">
                  <c:v>-102.22249999999997</c:v>
                </c:pt>
                <c:pt idx="134121">
                  <c:v>-102.22049999999996</c:v>
                </c:pt>
                <c:pt idx="134122">
                  <c:v>-102.21849999999995</c:v>
                </c:pt>
                <c:pt idx="134123">
                  <c:v>-102.2165</c:v>
                </c:pt>
                <c:pt idx="134124">
                  <c:v>-102.21449999999999</c:v>
                </c:pt>
                <c:pt idx="134125">
                  <c:v>-102.21249999999998</c:v>
                </c:pt>
                <c:pt idx="134126">
                  <c:v>-102.21049999999997</c:v>
                </c:pt>
                <c:pt idx="134127">
                  <c:v>-102.20849999999996</c:v>
                </c:pt>
                <c:pt idx="134128">
                  <c:v>-102.20650000000001</c:v>
                </c:pt>
                <c:pt idx="134129">
                  <c:v>-102.2045</c:v>
                </c:pt>
                <c:pt idx="134130">
                  <c:v>-102.20249999999999</c:v>
                </c:pt>
                <c:pt idx="134131">
                  <c:v>-102.20049999999998</c:v>
                </c:pt>
                <c:pt idx="134132">
                  <c:v>-102.19849999999997</c:v>
                </c:pt>
                <c:pt idx="134133">
                  <c:v>-102.19649999999996</c:v>
                </c:pt>
                <c:pt idx="134134">
                  <c:v>-102.19450000000001</c:v>
                </c:pt>
                <c:pt idx="134135">
                  <c:v>-102.1925</c:v>
                </c:pt>
                <c:pt idx="134136">
                  <c:v>-102.19049999999999</c:v>
                </c:pt>
                <c:pt idx="134137">
                  <c:v>-102.18849999999998</c:v>
                </c:pt>
                <c:pt idx="134138">
                  <c:v>-102.18649999999997</c:v>
                </c:pt>
                <c:pt idx="134139">
                  <c:v>-102.18449999999996</c:v>
                </c:pt>
                <c:pt idx="134140">
                  <c:v>-102.1825</c:v>
                </c:pt>
                <c:pt idx="134141">
                  <c:v>-102.18049999999999</c:v>
                </c:pt>
                <c:pt idx="134142">
                  <c:v>-102.17849999999999</c:v>
                </c:pt>
                <c:pt idx="134143">
                  <c:v>-102.17649999999998</c:v>
                </c:pt>
                <c:pt idx="134144">
                  <c:v>-102.17449999999997</c:v>
                </c:pt>
                <c:pt idx="134145">
                  <c:v>-102.17249999999996</c:v>
                </c:pt>
                <c:pt idx="134146">
                  <c:v>-102.1705</c:v>
                </c:pt>
                <c:pt idx="134147">
                  <c:v>-102.16849999999999</c:v>
                </c:pt>
                <c:pt idx="134148">
                  <c:v>-102.16649999999998</c:v>
                </c:pt>
                <c:pt idx="134149">
                  <c:v>-102.16449999999998</c:v>
                </c:pt>
                <c:pt idx="134150">
                  <c:v>-102.16249999999997</c:v>
                </c:pt>
                <c:pt idx="134151">
                  <c:v>-102.16049999999996</c:v>
                </c:pt>
                <c:pt idx="134152">
                  <c:v>-102.1585</c:v>
                </c:pt>
                <c:pt idx="134153">
                  <c:v>-102.15649999999999</c:v>
                </c:pt>
                <c:pt idx="134154">
                  <c:v>-102.15449999999998</c:v>
                </c:pt>
                <c:pt idx="134155">
                  <c:v>-102.15249999999997</c:v>
                </c:pt>
                <c:pt idx="134156">
                  <c:v>-102.15049999999997</c:v>
                </c:pt>
                <c:pt idx="134157">
                  <c:v>-102.14849999999996</c:v>
                </c:pt>
                <c:pt idx="134158">
                  <c:v>-102.1465</c:v>
                </c:pt>
                <c:pt idx="134159">
                  <c:v>-102.14449999999999</c:v>
                </c:pt>
                <c:pt idx="134160">
                  <c:v>-102.14249999999998</c:v>
                </c:pt>
                <c:pt idx="134161">
                  <c:v>-102.14049999999997</c:v>
                </c:pt>
                <c:pt idx="134162">
                  <c:v>-102.13849999999996</c:v>
                </c:pt>
                <c:pt idx="134163">
                  <c:v>-102.13649999999996</c:v>
                </c:pt>
                <c:pt idx="134164">
                  <c:v>-102.1345</c:v>
                </c:pt>
                <c:pt idx="134165">
                  <c:v>-102.13249999999999</c:v>
                </c:pt>
                <c:pt idx="134166">
                  <c:v>-102.13049999999998</c:v>
                </c:pt>
                <c:pt idx="134167">
                  <c:v>-102.12849999999997</c:v>
                </c:pt>
                <c:pt idx="134168">
                  <c:v>-102.12649999999996</c:v>
                </c:pt>
                <c:pt idx="134169">
                  <c:v>-102.12449999999995</c:v>
                </c:pt>
                <c:pt idx="134170">
                  <c:v>-102.1225</c:v>
                </c:pt>
                <c:pt idx="134171">
                  <c:v>-102.12049999999999</c:v>
                </c:pt>
                <c:pt idx="134172">
                  <c:v>-102.11849999999998</c:v>
                </c:pt>
                <c:pt idx="134173">
                  <c:v>-102.11649999999997</c:v>
                </c:pt>
                <c:pt idx="134174">
                  <c:v>-102.11449999999996</c:v>
                </c:pt>
                <c:pt idx="134175">
                  <c:v>-102.11249999999995</c:v>
                </c:pt>
                <c:pt idx="134176">
                  <c:v>-102.1105</c:v>
                </c:pt>
                <c:pt idx="134177">
                  <c:v>-102.10849999999999</c:v>
                </c:pt>
                <c:pt idx="134178">
                  <c:v>-102.10649999999998</c:v>
                </c:pt>
                <c:pt idx="134179">
                  <c:v>-102.10449999999997</c:v>
                </c:pt>
                <c:pt idx="134180">
                  <c:v>-102.10249999999996</c:v>
                </c:pt>
                <c:pt idx="134181">
                  <c:v>-102.10049999999995</c:v>
                </c:pt>
                <c:pt idx="134182">
                  <c:v>-102.0985</c:v>
                </c:pt>
                <c:pt idx="134183">
                  <c:v>-102.09649999999999</c:v>
                </c:pt>
                <c:pt idx="134184">
                  <c:v>-102.09449999999998</c:v>
                </c:pt>
                <c:pt idx="134185">
                  <c:v>-102.09249999999997</c:v>
                </c:pt>
                <c:pt idx="134186">
                  <c:v>-102.09049999999996</c:v>
                </c:pt>
                <c:pt idx="134187">
                  <c:v>-102.08849999999995</c:v>
                </c:pt>
                <c:pt idx="134188">
                  <c:v>-102.0865</c:v>
                </c:pt>
                <c:pt idx="134189">
                  <c:v>-102.08449999999999</c:v>
                </c:pt>
                <c:pt idx="134190">
                  <c:v>-102.08249999999998</c:v>
                </c:pt>
                <c:pt idx="134191">
                  <c:v>-102.08049999999997</c:v>
                </c:pt>
                <c:pt idx="134192">
                  <c:v>-102.07849999999996</c:v>
                </c:pt>
                <c:pt idx="134193">
                  <c:v>-102.07649999999995</c:v>
                </c:pt>
                <c:pt idx="134194">
                  <c:v>-102.0745</c:v>
                </c:pt>
                <c:pt idx="134195">
                  <c:v>-102.07249999999999</c:v>
                </c:pt>
                <c:pt idx="134196">
                  <c:v>-102.07049999999998</c:v>
                </c:pt>
                <c:pt idx="134197">
                  <c:v>-102.06849999999997</c:v>
                </c:pt>
                <c:pt idx="134198">
                  <c:v>-102.06649999999996</c:v>
                </c:pt>
                <c:pt idx="134199">
                  <c:v>-102.06449999999995</c:v>
                </c:pt>
                <c:pt idx="134200">
                  <c:v>-102.0625</c:v>
                </c:pt>
                <c:pt idx="134201">
                  <c:v>-102.06049999999999</c:v>
                </c:pt>
                <c:pt idx="134202">
                  <c:v>-102.05849999999998</c:v>
                </c:pt>
                <c:pt idx="134203">
                  <c:v>-102.05649999999997</c:v>
                </c:pt>
                <c:pt idx="134204">
                  <c:v>-102.05449999999996</c:v>
                </c:pt>
                <c:pt idx="134205">
                  <c:v>-102.05249999999995</c:v>
                </c:pt>
                <c:pt idx="134206">
                  <c:v>-102.0505</c:v>
                </c:pt>
                <c:pt idx="134207">
                  <c:v>-102.04849999999999</c:v>
                </c:pt>
                <c:pt idx="134208">
                  <c:v>-102.04649999999998</c:v>
                </c:pt>
                <c:pt idx="134209">
                  <c:v>-102.04449999999997</c:v>
                </c:pt>
                <c:pt idx="134210">
                  <c:v>-102.04249999999996</c:v>
                </c:pt>
                <c:pt idx="134211">
                  <c:v>-102.04049999999995</c:v>
                </c:pt>
                <c:pt idx="134212">
                  <c:v>-102.0385</c:v>
                </c:pt>
                <c:pt idx="134213">
                  <c:v>-102.03649999999999</c:v>
                </c:pt>
                <c:pt idx="134214">
                  <c:v>-102.03449999999998</c:v>
                </c:pt>
                <c:pt idx="134215">
                  <c:v>-102.03249999999997</c:v>
                </c:pt>
                <c:pt idx="134216">
                  <c:v>-102.03049999999996</c:v>
                </c:pt>
                <c:pt idx="134217">
                  <c:v>-102.02849999999995</c:v>
                </c:pt>
                <c:pt idx="134218">
                  <c:v>-102.0265</c:v>
                </c:pt>
                <c:pt idx="134219">
                  <c:v>-102.02449999999999</c:v>
                </c:pt>
                <c:pt idx="134220">
                  <c:v>-102.02249999999998</c:v>
                </c:pt>
                <c:pt idx="134221">
                  <c:v>-102.02049999999997</c:v>
                </c:pt>
                <c:pt idx="134222">
                  <c:v>-102.01849999999996</c:v>
                </c:pt>
                <c:pt idx="134223">
                  <c:v>-102.01649999999995</c:v>
                </c:pt>
                <c:pt idx="134224">
                  <c:v>-102.0145</c:v>
                </c:pt>
                <c:pt idx="134225">
                  <c:v>-102.01249999999999</c:v>
                </c:pt>
                <c:pt idx="134226">
                  <c:v>-102.01049999999998</c:v>
                </c:pt>
                <c:pt idx="134227">
                  <c:v>-102.00849999999997</c:v>
                </c:pt>
                <c:pt idx="134228">
                  <c:v>-102.00649999999996</c:v>
                </c:pt>
                <c:pt idx="134229">
                  <c:v>-102.00449999999995</c:v>
                </c:pt>
                <c:pt idx="134230">
                  <c:v>-102.0025</c:v>
                </c:pt>
                <c:pt idx="134231">
                  <c:v>-102.00049999999999</c:v>
                </c:pt>
                <c:pt idx="134232">
                  <c:v>-101.99849999999998</c:v>
                </c:pt>
                <c:pt idx="134233">
                  <c:v>-101.99649999999997</c:v>
                </c:pt>
                <c:pt idx="134234">
                  <c:v>-101.99449999999996</c:v>
                </c:pt>
                <c:pt idx="134235">
                  <c:v>-101.99249999999995</c:v>
                </c:pt>
                <c:pt idx="134236">
                  <c:v>-101.9905</c:v>
                </c:pt>
                <c:pt idx="134237">
                  <c:v>-101.98849999999999</c:v>
                </c:pt>
                <c:pt idx="134238">
                  <c:v>-101.98649999999998</c:v>
                </c:pt>
                <c:pt idx="134239">
                  <c:v>-101.98449999999997</c:v>
                </c:pt>
                <c:pt idx="134240">
                  <c:v>-101.98249999999996</c:v>
                </c:pt>
                <c:pt idx="134241">
                  <c:v>-101.98049999999995</c:v>
                </c:pt>
                <c:pt idx="134242">
                  <c:v>-101.9785</c:v>
                </c:pt>
                <c:pt idx="134243">
                  <c:v>-101.97649999999999</c:v>
                </c:pt>
                <c:pt idx="134244">
                  <c:v>-101.97449999999998</c:v>
                </c:pt>
                <c:pt idx="134245">
                  <c:v>-101.97249999999997</c:v>
                </c:pt>
                <c:pt idx="134246">
                  <c:v>-101.97049999999996</c:v>
                </c:pt>
                <c:pt idx="134247">
                  <c:v>-101.96849999999995</c:v>
                </c:pt>
                <c:pt idx="134248">
                  <c:v>-101.9665</c:v>
                </c:pt>
                <c:pt idx="134249">
                  <c:v>-101.96449999999999</c:v>
                </c:pt>
                <c:pt idx="134250">
                  <c:v>-101.96249999999998</c:v>
                </c:pt>
                <c:pt idx="134251">
                  <c:v>-101.96049999999997</c:v>
                </c:pt>
                <c:pt idx="134252">
                  <c:v>-101.95849999999996</c:v>
                </c:pt>
                <c:pt idx="134253">
                  <c:v>-101.95650000000001</c:v>
                </c:pt>
                <c:pt idx="134254">
                  <c:v>-101.9545</c:v>
                </c:pt>
                <c:pt idx="134255">
                  <c:v>-101.95249999999999</c:v>
                </c:pt>
                <c:pt idx="134256">
                  <c:v>-101.95049999999998</c:v>
                </c:pt>
                <c:pt idx="134257">
                  <c:v>-101.94849999999997</c:v>
                </c:pt>
                <c:pt idx="134258">
                  <c:v>-101.94649999999996</c:v>
                </c:pt>
                <c:pt idx="134259">
                  <c:v>-101.94450000000001</c:v>
                </c:pt>
                <c:pt idx="134260">
                  <c:v>-101.9425</c:v>
                </c:pt>
                <c:pt idx="134261">
                  <c:v>-101.94049999999999</c:v>
                </c:pt>
                <c:pt idx="134262">
                  <c:v>-101.93849999999998</c:v>
                </c:pt>
                <c:pt idx="134263">
                  <c:v>-101.93649999999997</c:v>
                </c:pt>
                <c:pt idx="134264">
                  <c:v>-101.93449999999996</c:v>
                </c:pt>
                <c:pt idx="134265">
                  <c:v>-101.9325</c:v>
                </c:pt>
                <c:pt idx="134266">
                  <c:v>-101.93049999999999</c:v>
                </c:pt>
                <c:pt idx="134267">
                  <c:v>-101.92849999999999</c:v>
                </c:pt>
                <c:pt idx="134268">
                  <c:v>-101.92649999999998</c:v>
                </c:pt>
                <c:pt idx="134269">
                  <c:v>-101.92449999999997</c:v>
                </c:pt>
                <c:pt idx="134270">
                  <c:v>-101.92249999999996</c:v>
                </c:pt>
                <c:pt idx="134271">
                  <c:v>-101.9205</c:v>
                </c:pt>
                <c:pt idx="134272">
                  <c:v>-101.91849999999999</c:v>
                </c:pt>
                <c:pt idx="134273">
                  <c:v>-101.91649999999998</c:v>
                </c:pt>
                <c:pt idx="134274">
                  <c:v>-101.91449999999998</c:v>
                </c:pt>
                <c:pt idx="134275">
                  <c:v>-101.91249999999997</c:v>
                </c:pt>
                <c:pt idx="134276">
                  <c:v>-101.91049999999996</c:v>
                </c:pt>
                <c:pt idx="134277">
                  <c:v>-101.9085</c:v>
                </c:pt>
                <c:pt idx="134278">
                  <c:v>-101.90649999999999</c:v>
                </c:pt>
                <c:pt idx="134279">
                  <c:v>-101.90449999999998</c:v>
                </c:pt>
                <c:pt idx="134280">
                  <c:v>-101.90249999999997</c:v>
                </c:pt>
                <c:pt idx="134281">
                  <c:v>-101.90049999999997</c:v>
                </c:pt>
                <c:pt idx="134282">
                  <c:v>-101.89849999999996</c:v>
                </c:pt>
                <c:pt idx="134283">
                  <c:v>-101.8965</c:v>
                </c:pt>
                <c:pt idx="134284">
                  <c:v>-101.89449999999999</c:v>
                </c:pt>
                <c:pt idx="134285">
                  <c:v>-101.89249999999998</c:v>
                </c:pt>
                <c:pt idx="134286">
                  <c:v>-101.89049999999997</c:v>
                </c:pt>
                <c:pt idx="134287">
                  <c:v>-101.88849999999996</c:v>
                </c:pt>
                <c:pt idx="134288">
                  <c:v>-101.88649999999996</c:v>
                </c:pt>
                <c:pt idx="134289">
                  <c:v>-101.8845</c:v>
                </c:pt>
                <c:pt idx="134290">
                  <c:v>-101.88249999999999</c:v>
                </c:pt>
                <c:pt idx="134291">
                  <c:v>-101.88049999999998</c:v>
                </c:pt>
                <c:pt idx="134292">
                  <c:v>-101.87849999999997</c:v>
                </c:pt>
                <c:pt idx="134293">
                  <c:v>-101.87649999999996</c:v>
                </c:pt>
                <c:pt idx="134294">
                  <c:v>-101.87449999999995</c:v>
                </c:pt>
                <c:pt idx="134295">
                  <c:v>-101.8725</c:v>
                </c:pt>
                <c:pt idx="134296">
                  <c:v>-101.87049999999999</c:v>
                </c:pt>
                <c:pt idx="134297">
                  <c:v>-101.86849999999998</c:v>
                </c:pt>
                <c:pt idx="134298">
                  <c:v>-101.86649999999997</c:v>
                </c:pt>
                <c:pt idx="134299">
                  <c:v>-101.86449999999996</c:v>
                </c:pt>
                <c:pt idx="134300">
                  <c:v>-101.86249999999995</c:v>
                </c:pt>
                <c:pt idx="134301">
                  <c:v>-101.8605</c:v>
                </c:pt>
                <c:pt idx="134302">
                  <c:v>-101.85849999999999</c:v>
                </c:pt>
                <c:pt idx="134303">
                  <c:v>-101.85649999999998</c:v>
                </c:pt>
                <c:pt idx="134304">
                  <c:v>-101.85449999999997</c:v>
                </c:pt>
                <c:pt idx="134305">
                  <c:v>-101.85249999999996</c:v>
                </c:pt>
                <c:pt idx="134306">
                  <c:v>-101.85049999999995</c:v>
                </c:pt>
                <c:pt idx="134307">
                  <c:v>-101.8485</c:v>
                </c:pt>
                <c:pt idx="134308">
                  <c:v>-101.84649999999999</c:v>
                </c:pt>
                <c:pt idx="134309">
                  <c:v>-101.84449999999998</c:v>
                </c:pt>
                <c:pt idx="134310">
                  <c:v>-101.84249999999997</c:v>
                </c:pt>
                <c:pt idx="134311">
                  <c:v>-101.84049999999996</c:v>
                </c:pt>
                <c:pt idx="134312">
                  <c:v>-101.83849999999995</c:v>
                </c:pt>
                <c:pt idx="134313">
                  <c:v>-101.8365</c:v>
                </c:pt>
                <c:pt idx="134314">
                  <c:v>-101.83449999999999</c:v>
                </c:pt>
                <c:pt idx="134315">
                  <c:v>-101.83249999999998</c:v>
                </c:pt>
                <c:pt idx="134316">
                  <c:v>-101.83049999999997</c:v>
                </c:pt>
                <c:pt idx="134317">
                  <c:v>-101.82849999999996</c:v>
                </c:pt>
                <c:pt idx="134318">
                  <c:v>-101.82649999999995</c:v>
                </c:pt>
                <c:pt idx="134319">
                  <c:v>-101.8245</c:v>
                </c:pt>
                <c:pt idx="134320">
                  <c:v>-101.82249999999999</c:v>
                </c:pt>
                <c:pt idx="134321">
                  <c:v>-101.82049999999998</c:v>
                </c:pt>
                <c:pt idx="134322">
                  <c:v>-101.81849999999997</c:v>
                </c:pt>
                <c:pt idx="134323">
                  <c:v>-101.81649999999996</c:v>
                </c:pt>
                <c:pt idx="134324">
                  <c:v>-101.81449999999995</c:v>
                </c:pt>
                <c:pt idx="134325">
                  <c:v>-101.8125</c:v>
                </c:pt>
                <c:pt idx="134326">
                  <c:v>-101.81049999999999</c:v>
                </c:pt>
                <c:pt idx="134327">
                  <c:v>-101.80849999999998</c:v>
                </c:pt>
                <c:pt idx="134328">
                  <c:v>-101.80649999999997</c:v>
                </c:pt>
                <c:pt idx="134329">
                  <c:v>-101.80449999999996</c:v>
                </c:pt>
                <c:pt idx="134330">
                  <c:v>-101.80249999999995</c:v>
                </c:pt>
                <c:pt idx="134331">
                  <c:v>-101.8005</c:v>
                </c:pt>
                <c:pt idx="134332">
                  <c:v>-101.79849999999999</c:v>
                </c:pt>
                <c:pt idx="134333">
                  <c:v>-101.79649999999998</c:v>
                </c:pt>
                <c:pt idx="134334">
                  <c:v>-101.79449999999997</c:v>
                </c:pt>
                <c:pt idx="134335">
                  <c:v>-101.79249999999996</c:v>
                </c:pt>
                <c:pt idx="134336">
                  <c:v>-101.79049999999995</c:v>
                </c:pt>
                <c:pt idx="134337">
                  <c:v>-101.7885</c:v>
                </c:pt>
                <c:pt idx="134338">
                  <c:v>-101.78649999999999</c:v>
                </c:pt>
                <c:pt idx="134339">
                  <c:v>-101.78449999999998</c:v>
                </c:pt>
                <c:pt idx="134340">
                  <c:v>-101.78249999999997</c:v>
                </c:pt>
                <c:pt idx="134341">
                  <c:v>-101.78049999999996</c:v>
                </c:pt>
                <c:pt idx="134342">
                  <c:v>-101.77849999999995</c:v>
                </c:pt>
                <c:pt idx="134343">
                  <c:v>-101.7765</c:v>
                </c:pt>
                <c:pt idx="134344">
                  <c:v>-101.77449999999999</c:v>
                </c:pt>
                <c:pt idx="134345">
                  <c:v>-101.77249999999998</c:v>
                </c:pt>
                <c:pt idx="134346">
                  <c:v>-101.77049999999997</c:v>
                </c:pt>
                <c:pt idx="134347">
                  <c:v>-101.76849999999996</c:v>
                </c:pt>
                <c:pt idx="134348">
                  <c:v>-101.76649999999995</c:v>
                </c:pt>
                <c:pt idx="134349">
                  <c:v>-101.7645</c:v>
                </c:pt>
                <c:pt idx="134350">
                  <c:v>-101.76249999999999</c:v>
                </c:pt>
                <c:pt idx="134351">
                  <c:v>-101.76049999999998</c:v>
                </c:pt>
                <c:pt idx="134352">
                  <c:v>-101.75849999999997</c:v>
                </c:pt>
                <c:pt idx="134353">
                  <c:v>-101.75649999999996</c:v>
                </c:pt>
                <c:pt idx="134354">
                  <c:v>-101.75449999999995</c:v>
                </c:pt>
                <c:pt idx="134355">
                  <c:v>-101.7525</c:v>
                </c:pt>
                <c:pt idx="134356">
                  <c:v>-101.75049999999999</c:v>
                </c:pt>
                <c:pt idx="134357">
                  <c:v>-101.74849999999998</c:v>
                </c:pt>
                <c:pt idx="134358">
                  <c:v>-101.74649999999997</c:v>
                </c:pt>
                <c:pt idx="134359">
                  <c:v>-101.74449999999996</c:v>
                </c:pt>
                <c:pt idx="134360">
                  <c:v>-101.74249999999995</c:v>
                </c:pt>
                <c:pt idx="134361">
                  <c:v>-101.7405</c:v>
                </c:pt>
                <c:pt idx="134362">
                  <c:v>-101.73849999999999</c:v>
                </c:pt>
                <c:pt idx="134363">
                  <c:v>-101.73649999999998</c:v>
                </c:pt>
                <c:pt idx="134364">
                  <c:v>-101.73449999999997</c:v>
                </c:pt>
                <c:pt idx="134365">
                  <c:v>-101.73249999999996</c:v>
                </c:pt>
                <c:pt idx="134366">
                  <c:v>-101.73049999999995</c:v>
                </c:pt>
                <c:pt idx="134367">
                  <c:v>-101.7285</c:v>
                </c:pt>
                <c:pt idx="134368">
                  <c:v>-101.72649999999999</c:v>
                </c:pt>
                <c:pt idx="134369">
                  <c:v>-101.72449999999998</c:v>
                </c:pt>
                <c:pt idx="134370">
                  <c:v>-101.72249999999997</c:v>
                </c:pt>
                <c:pt idx="134371">
                  <c:v>-101.72049999999996</c:v>
                </c:pt>
                <c:pt idx="134372">
                  <c:v>-101.71849999999995</c:v>
                </c:pt>
                <c:pt idx="134373">
                  <c:v>-101.7165</c:v>
                </c:pt>
                <c:pt idx="134374">
                  <c:v>-101.71449999999999</c:v>
                </c:pt>
                <c:pt idx="134375">
                  <c:v>-101.71249999999998</c:v>
                </c:pt>
                <c:pt idx="134376">
                  <c:v>-101.71049999999997</c:v>
                </c:pt>
                <c:pt idx="134377">
                  <c:v>-101.70849999999996</c:v>
                </c:pt>
                <c:pt idx="134378">
                  <c:v>-101.70650000000001</c:v>
                </c:pt>
                <c:pt idx="134379">
                  <c:v>-101.7045</c:v>
                </c:pt>
                <c:pt idx="134380">
                  <c:v>-101.70249999999999</c:v>
                </c:pt>
                <c:pt idx="134381">
                  <c:v>-101.70049999999998</c:v>
                </c:pt>
                <c:pt idx="134382">
                  <c:v>-101.69849999999997</c:v>
                </c:pt>
                <c:pt idx="134383">
                  <c:v>-101.69649999999996</c:v>
                </c:pt>
                <c:pt idx="134384">
                  <c:v>-101.69450000000001</c:v>
                </c:pt>
                <c:pt idx="134385">
                  <c:v>-101.6925</c:v>
                </c:pt>
                <c:pt idx="134386">
                  <c:v>-101.69049999999999</c:v>
                </c:pt>
                <c:pt idx="134387">
                  <c:v>-101.68849999999998</c:v>
                </c:pt>
                <c:pt idx="134388">
                  <c:v>-101.68649999999997</c:v>
                </c:pt>
                <c:pt idx="134389">
                  <c:v>-101.68449999999996</c:v>
                </c:pt>
                <c:pt idx="134390">
                  <c:v>-101.6825</c:v>
                </c:pt>
                <c:pt idx="134391">
                  <c:v>-101.68049999999999</c:v>
                </c:pt>
                <c:pt idx="134392">
                  <c:v>-101.67849999999999</c:v>
                </c:pt>
                <c:pt idx="134393">
                  <c:v>-101.67649999999998</c:v>
                </c:pt>
                <c:pt idx="134394">
                  <c:v>-101.67449999999997</c:v>
                </c:pt>
                <c:pt idx="134395">
                  <c:v>-101.67249999999996</c:v>
                </c:pt>
                <c:pt idx="134396">
                  <c:v>-101.6705</c:v>
                </c:pt>
                <c:pt idx="134397">
                  <c:v>-101.66849999999999</c:v>
                </c:pt>
                <c:pt idx="134398">
                  <c:v>-101.66649999999998</c:v>
                </c:pt>
                <c:pt idx="134399">
                  <c:v>-101.66449999999998</c:v>
                </c:pt>
                <c:pt idx="134400">
                  <c:v>-101.66249999999997</c:v>
                </c:pt>
                <c:pt idx="134401">
                  <c:v>-101.66049999999996</c:v>
                </c:pt>
                <c:pt idx="134402">
                  <c:v>-101.6585</c:v>
                </c:pt>
                <c:pt idx="134403">
                  <c:v>-101.65649999999999</c:v>
                </c:pt>
                <c:pt idx="134404">
                  <c:v>-101.65449999999998</c:v>
                </c:pt>
                <c:pt idx="134405">
                  <c:v>-101.65249999999997</c:v>
                </c:pt>
                <c:pt idx="134406">
                  <c:v>-101.65049999999997</c:v>
                </c:pt>
                <c:pt idx="134407">
                  <c:v>-101.64849999999996</c:v>
                </c:pt>
                <c:pt idx="134408">
                  <c:v>-101.6465</c:v>
                </c:pt>
                <c:pt idx="134409">
                  <c:v>-101.64449999999999</c:v>
                </c:pt>
                <c:pt idx="134410">
                  <c:v>-101.64249999999998</c:v>
                </c:pt>
                <c:pt idx="134411">
                  <c:v>-101.64049999999997</c:v>
                </c:pt>
                <c:pt idx="134412">
                  <c:v>-101.63849999999996</c:v>
                </c:pt>
                <c:pt idx="134413">
                  <c:v>-101.63649999999996</c:v>
                </c:pt>
                <c:pt idx="134414">
                  <c:v>-101.6345</c:v>
                </c:pt>
                <c:pt idx="134415">
                  <c:v>-101.63249999999999</c:v>
                </c:pt>
                <c:pt idx="134416">
                  <c:v>-101.63049999999998</c:v>
                </c:pt>
                <c:pt idx="134417">
                  <c:v>-101.62849999999997</c:v>
                </c:pt>
                <c:pt idx="134418">
                  <c:v>-101.62649999999996</c:v>
                </c:pt>
                <c:pt idx="134419">
                  <c:v>-101.62449999999995</c:v>
                </c:pt>
                <c:pt idx="134420">
                  <c:v>-101.6225</c:v>
                </c:pt>
                <c:pt idx="134421">
                  <c:v>-101.62049999999999</c:v>
                </c:pt>
                <c:pt idx="134422">
                  <c:v>-101.61849999999998</c:v>
                </c:pt>
                <c:pt idx="134423">
                  <c:v>-101.61649999999997</c:v>
                </c:pt>
                <c:pt idx="134424">
                  <c:v>-101.61449999999996</c:v>
                </c:pt>
                <c:pt idx="134425">
                  <c:v>-101.61249999999995</c:v>
                </c:pt>
                <c:pt idx="134426">
                  <c:v>-101.6105</c:v>
                </c:pt>
                <c:pt idx="134427">
                  <c:v>-101.60849999999999</c:v>
                </c:pt>
                <c:pt idx="134428">
                  <c:v>-101.60649999999998</c:v>
                </c:pt>
                <c:pt idx="134429">
                  <c:v>-101.60449999999997</c:v>
                </c:pt>
                <c:pt idx="134430">
                  <c:v>-101.60249999999996</c:v>
                </c:pt>
                <c:pt idx="134431">
                  <c:v>-101.60049999999995</c:v>
                </c:pt>
                <c:pt idx="134432">
                  <c:v>-101.5985</c:v>
                </c:pt>
                <c:pt idx="134433">
                  <c:v>-101.59649999999999</c:v>
                </c:pt>
                <c:pt idx="134434">
                  <c:v>-101.59449999999998</c:v>
                </c:pt>
                <c:pt idx="134435">
                  <c:v>-101.59249999999997</c:v>
                </c:pt>
                <c:pt idx="134436">
                  <c:v>-101.59049999999996</c:v>
                </c:pt>
                <c:pt idx="134437">
                  <c:v>-101.58849999999995</c:v>
                </c:pt>
                <c:pt idx="134438">
                  <c:v>-101.5865</c:v>
                </c:pt>
                <c:pt idx="134439">
                  <c:v>-101.58449999999999</c:v>
                </c:pt>
                <c:pt idx="134440">
                  <c:v>-101.58249999999998</c:v>
                </c:pt>
                <c:pt idx="134441">
                  <c:v>-101.58049999999997</c:v>
                </c:pt>
                <c:pt idx="134442">
                  <c:v>-101.57849999999996</c:v>
                </c:pt>
                <c:pt idx="134443">
                  <c:v>-101.57649999999995</c:v>
                </c:pt>
                <c:pt idx="134444">
                  <c:v>-101.5745</c:v>
                </c:pt>
                <c:pt idx="134445">
                  <c:v>-101.57249999999999</c:v>
                </c:pt>
                <c:pt idx="134446">
                  <c:v>-101.57049999999998</c:v>
                </c:pt>
                <c:pt idx="134447">
                  <c:v>-101.56849999999997</c:v>
                </c:pt>
                <c:pt idx="134448">
                  <c:v>-101.56649999999996</c:v>
                </c:pt>
                <c:pt idx="134449">
                  <c:v>-101.56449999999995</c:v>
                </c:pt>
                <c:pt idx="134450">
                  <c:v>-101.5625</c:v>
                </c:pt>
                <c:pt idx="134451">
                  <c:v>-101.56049999999999</c:v>
                </c:pt>
                <c:pt idx="134452">
                  <c:v>-101.55849999999998</c:v>
                </c:pt>
                <c:pt idx="134453">
                  <c:v>-101.55649999999997</c:v>
                </c:pt>
                <c:pt idx="134454">
                  <c:v>-101.55449999999996</c:v>
                </c:pt>
                <c:pt idx="134455">
                  <c:v>-101.55249999999995</c:v>
                </c:pt>
                <c:pt idx="134456">
                  <c:v>-101.5505</c:v>
                </c:pt>
                <c:pt idx="134457">
                  <c:v>-101.54849999999999</c:v>
                </c:pt>
                <c:pt idx="134458">
                  <c:v>-101.54649999999998</c:v>
                </c:pt>
                <c:pt idx="134459">
                  <c:v>-101.54449999999997</c:v>
                </c:pt>
                <c:pt idx="134460">
                  <c:v>-101.54249999999996</c:v>
                </c:pt>
                <c:pt idx="134461">
                  <c:v>-101.54049999999995</c:v>
                </c:pt>
                <c:pt idx="134462">
                  <c:v>-101.5385</c:v>
                </c:pt>
                <c:pt idx="134463">
                  <c:v>-101.53649999999999</c:v>
                </c:pt>
                <c:pt idx="134464">
                  <c:v>-101.53449999999998</c:v>
                </c:pt>
                <c:pt idx="134465">
                  <c:v>-101.53249999999997</c:v>
                </c:pt>
                <c:pt idx="134466">
                  <c:v>-101.53049999999996</c:v>
                </c:pt>
                <c:pt idx="134467">
                  <c:v>-101.52849999999995</c:v>
                </c:pt>
                <c:pt idx="134468">
                  <c:v>-101.5265</c:v>
                </c:pt>
                <c:pt idx="134469">
                  <c:v>-101.52449999999999</c:v>
                </c:pt>
                <c:pt idx="134470">
                  <c:v>-101.52249999999998</c:v>
                </c:pt>
                <c:pt idx="134471">
                  <c:v>-101.52049999999997</c:v>
                </c:pt>
                <c:pt idx="134472">
                  <c:v>-101.51849999999996</c:v>
                </c:pt>
                <c:pt idx="134473">
                  <c:v>-101.51649999999995</c:v>
                </c:pt>
                <c:pt idx="134474">
                  <c:v>-101.5145</c:v>
                </c:pt>
                <c:pt idx="134475">
                  <c:v>-101.51249999999999</c:v>
                </c:pt>
                <c:pt idx="134476">
                  <c:v>-101.51049999999998</c:v>
                </c:pt>
                <c:pt idx="134477">
                  <c:v>-101.50849999999997</c:v>
                </c:pt>
                <c:pt idx="134478">
                  <c:v>-101.50649999999996</c:v>
                </c:pt>
                <c:pt idx="134479">
                  <c:v>-101.50449999999995</c:v>
                </c:pt>
                <c:pt idx="134480">
                  <c:v>-101.5025</c:v>
                </c:pt>
                <c:pt idx="134481">
                  <c:v>-101.50049999999999</c:v>
                </c:pt>
                <c:pt idx="134482">
                  <c:v>-101.49849999999998</c:v>
                </c:pt>
                <c:pt idx="134483">
                  <c:v>-101.49649999999997</c:v>
                </c:pt>
                <c:pt idx="134484">
                  <c:v>-101.49449999999996</c:v>
                </c:pt>
                <c:pt idx="134485">
                  <c:v>-101.49249999999995</c:v>
                </c:pt>
                <c:pt idx="134486">
                  <c:v>-101.4905</c:v>
                </c:pt>
                <c:pt idx="134487">
                  <c:v>-101.48849999999999</c:v>
                </c:pt>
                <c:pt idx="134488">
                  <c:v>-101.48649999999998</c:v>
                </c:pt>
                <c:pt idx="134489">
                  <c:v>-101.48449999999997</c:v>
                </c:pt>
                <c:pt idx="134490">
                  <c:v>-101.48249999999996</c:v>
                </c:pt>
                <c:pt idx="134491">
                  <c:v>-101.48049999999995</c:v>
                </c:pt>
                <c:pt idx="134492">
                  <c:v>-101.4785</c:v>
                </c:pt>
                <c:pt idx="134493">
                  <c:v>-101.47649999999999</c:v>
                </c:pt>
                <c:pt idx="134494">
                  <c:v>-101.47449999999998</c:v>
                </c:pt>
                <c:pt idx="134495">
                  <c:v>-101.47249999999997</c:v>
                </c:pt>
                <c:pt idx="134496">
                  <c:v>-101.47049999999996</c:v>
                </c:pt>
                <c:pt idx="134497">
                  <c:v>-101.46849999999995</c:v>
                </c:pt>
                <c:pt idx="134498">
                  <c:v>-101.4665</c:v>
                </c:pt>
                <c:pt idx="134499">
                  <c:v>-101.46449999999999</c:v>
                </c:pt>
                <c:pt idx="134500">
                  <c:v>-101.46249999999998</c:v>
                </c:pt>
                <c:pt idx="134501">
                  <c:v>-101.46049999999997</c:v>
                </c:pt>
                <c:pt idx="134502">
                  <c:v>-101.45849999999996</c:v>
                </c:pt>
                <c:pt idx="134503">
                  <c:v>-101.45650000000001</c:v>
                </c:pt>
                <c:pt idx="134504">
                  <c:v>-101.4545</c:v>
                </c:pt>
                <c:pt idx="134505">
                  <c:v>-101.45249999999999</c:v>
                </c:pt>
                <c:pt idx="134506">
                  <c:v>-101.45049999999998</c:v>
                </c:pt>
                <c:pt idx="134507">
                  <c:v>-101.44849999999997</c:v>
                </c:pt>
                <c:pt idx="134508">
                  <c:v>-101.44649999999996</c:v>
                </c:pt>
                <c:pt idx="134509">
                  <c:v>-101.44450000000001</c:v>
                </c:pt>
                <c:pt idx="134510">
                  <c:v>-101.4425</c:v>
                </c:pt>
                <c:pt idx="134511">
                  <c:v>-101.44049999999999</c:v>
                </c:pt>
                <c:pt idx="134512">
                  <c:v>-101.43849999999998</c:v>
                </c:pt>
                <c:pt idx="134513">
                  <c:v>-101.43649999999997</c:v>
                </c:pt>
                <c:pt idx="134514">
                  <c:v>-101.43449999999996</c:v>
                </c:pt>
                <c:pt idx="134515">
                  <c:v>-101.4325</c:v>
                </c:pt>
                <c:pt idx="134516">
                  <c:v>-101.43049999999999</c:v>
                </c:pt>
                <c:pt idx="134517">
                  <c:v>-101.42849999999999</c:v>
                </c:pt>
                <c:pt idx="134518">
                  <c:v>-101.42649999999998</c:v>
                </c:pt>
                <c:pt idx="134519">
                  <c:v>-101.42449999999997</c:v>
                </c:pt>
                <c:pt idx="134520">
                  <c:v>-101.42249999999996</c:v>
                </c:pt>
                <c:pt idx="134521">
                  <c:v>-101.4205</c:v>
                </c:pt>
                <c:pt idx="134522">
                  <c:v>-101.41849999999999</c:v>
                </c:pt>
                <c:pt idx="134523">
                  <c:v>-101.41649999999998</c:v>
                </c:pt>
                <c:pt idx="134524">
                  <c:v>-101.41449999999998</c:v>
                </c:pt>
                <c:pt idx="134525">
                  <c:v>-101.41249999999997</c:v>
                </c:pt>
                <c:pt idx="134526">
                  <c:v>-101.41049999999996</c:v>
                </c:pt>
                <c:pt idx="134527">
                  <c:v>-101.4085</c:v>
                </c:pt>
                <c:pt idx="134528">
                  <c:v>-101.40649999999999</c:v>
                </c:pt>
                <c:pt idx="134529">
                  <c:v>-101.40449999999998</c:v>
                </c:pt>
                <c:pt idx="134530">
                  <c:v>-101.40249999999997</c:v>
                </c:pt>
                <c:pt idx="134531">
                  <c:v>-101.40049999999997</c:v>
                </c:pt>
                <c:pt idx="134532">
                  <c:v>-101.39849999999996</c:v>
                </c:pt>
                <c:pt idx="134533">
                  <c:v>-101.3965</c:v>
                </c:pt>
                <c:pt idx="134534">
                  <c:v>-101.39449999999999</c:v>
                </c:pt>
                <c:pt idx="134535">
                  <c:v>-101.39249999999998</c:v>
                </c:pt>
                <c:pt idx="134536">
                  <c:v>-101.39049999999997</c:v>
                </c:pt>
                <c:pt idx="134537">
                  <c:v>-101.38849999999996</c:v>
                </c:pt>
                <c:pt idx="134538">
                  <c:v>-101.38649999999996</c:v>
                </c:pt>
                <c:pt idx="134539">
                  <c:v>-101.3845</c:v>
                </c:pt>
                <c:pt idx="134540">
                  <c:v>-101.38249999999999</c:v>
                </c:pt>
                <c:pt idx="134541">
                  <c:v>-101.38049999999998</c:v>
                </c:pt>
                <c:pt idx="134542">
                  <c:v>-101.37849999999997</c:v>
                </c:pt>
                <c:pt idx="134543">
                  <c:v>-101.37649999999996</c:v>
                </c:pt>
                <c:pt idx="134544">
                  <c:v>-101.37449999999995</c:v>
                </c:pt>
                <c:pt idx="134545">
                  <c:v>-101.3725</c:v>
                </c:pt>
                <c:pt idx="134546">
                  <c:v>-101.37049999999999</c:v>
                </c:pt>
                <c:pt idx="134547">
                  <c:v>-101.36849999999998</c:v>
                </c:pt>
                <c:pt idx="134548">
                  <c:v>-101.36649999999997</c:v>
                </c:pt>
                <c:pt idx="134549">
                  <c:v>-101.36449999999996</c:v>
                </c:pt>
                <c:pt idx="134550">
                  <c:v>-101.36249999999995</c:v>
                </c:pt>
                <c:pt idx="134551">
                  <c:v>-101.3605</c:v>
                </c:pt>
                <c:pt idx="134552">
                  <c:v>-101.35849999999999</c:v>
                </c:pt>
                <c:pt idx="134553">
                  <c:v>-101.35649999999998</c:v>
                </c:pt>
                <c:pt idx="134554">
                  <c:v>-101.35449999999997</c:v>
                </c:pt>
                <c:pt idx="134555">
                  <c:v>-101.35249999999996</c:v>
                </c:pt>
                <c:pt idx="134556">
                  <c:v>-101.35049999999995</c:v>
                </c:pt>
                <c:pt idx="134557">
                  <c:v>-101.3485</c:v>
                </c:pt>
                <c:pt idx="134558">
                  <c:v>-101.34649999999999</c:v>
                </c:pt>
                <c:pt idx="134559">
                  <c:v>-101.34449999999998</c:v>
                </c:pt>
                <c:pt idx="134560">
                  <c:v>-101.34249999999997</c:v>
                </c:pt>
                <c:pt idx="134561">
                  <c:v>-101.34049999999996</c:v>
                </c:pt>
                <c:pt idx="134562">
                  <c:v>-101.33849999999995</c:v>
                </c:pt>
                <c:pt idx="134563">
                  <c:v>-101.3365</c:v>
                </c:pt>
                <c:pt idx="134564">
                  <c:v>-101.33449999999999</c:v>
                </c:pt>
                <c:pt idx="134565">
                  <c:v>-101.33249999999998</c:v>
                </c:pt>
                <c:pt idx="134566">
                  <c:v>-101.33049999999997</c:v>
                </c:pt>
                <c:pt idx="134567">
                  <c:v>-101.32849999999996</c:v>
                </c:pt>
                <c:pt idx="134568">
                  <c:v>-101.32649999999995</c:v>
                </c:pt>
                <c:pt idx="134569">
                  <c:v>-101.3245</c:v>
                </c:pt>
                <c:pt idx="134570">
                  <c:v>-101.32249999999999</c:v>
                </c:pt>
                <c:pt idx="134571">
                  <c:v>-101.32049999999998</c:v>
                </c:pt>
                <c:pt idx="134572">
                  <c:v>-101.31849999999997</c:v>
                </c:pt>
                <c:pt idx="134573">
                  <c:v>-101.31649999999996</c:v>
                </c:pt>
                <c:pt idx="134574">
                  <c:v>-101.31449999999995</c:v>
                </c:pt>
                <c:pt idx="134575">
                  <c:v>-101.3125</c:v>
                </c:pt>
                <c:pt idx="134576">
                  <c:v>-101.31049999999999</c:v>
                </c:pt>
                <c:pt idx="134577">
                  <c:v>-101.30849999999998</c:v>
                </c:pt>
                <c:pt idx="134578">
                  <c:v>-101.30649999999997</c:v>
                </c:pt>
                <c:pt idx="134579">
                  <c:v>-101.30449999999996</c:v>
                </c:pt>
                <c:pt idx="134580">
                  <c:v>-101.30249999999995</c:v>
                </c:pt>
                <c:pt idx="134581">
                  <c:v>-101.3005</c:v>
                </c:pt>
                <c:pt idx="134582">
                  <c:v>-101.29849999999999</c:v>
                </c:pt>
                <c:pt idx="134583">
                  <c:v>-101.29649999999998</c:v>
                </c:pt>
                <c:pt idx="134584">
                  <c:v>-101.29449999999997</c:v>
                </c:pt>
                <c:pt idx="134585">
                  <c:v>-101.29249999999996</c:v>
                </c:pt>
                <c:pt idx="134586">
                  <c:v>-101.29049999999995</c:v>
                </c:pt>
                <c:pt idx="134587">
                  <c:v>-101.2885</c:v>
                </c:pt>
                <c:pt idx="134588">
                  <c:v>-101.28649999999999</c:v>
                </c:pt>
                <c:pt idx="134589">
                  <c:v>-101.28449999999998</c:v>
                </c:pt>
                <c:pt idx="134590">
                  <c:v>-101.28249999999997</c:v>
                </c:pt>
                <c:pt idx="134591">
                  <c:v>-101.28049999999996</c:v>
                </c:pt>
                <c:pt idx="134592">
                  <c:v>-101.27849999999995</c:v>
                </c:pt>
                <c:pt idx="134593">
                  <c:v>-101.2765</c:v>
                </c:pt>
                <c:pt idx="134594">
                  <c:v>-101.27449999999999</c:v>
                </c:pt>
                <c:pt idx="134595">
                  <c:v>-101.27249999999998</c:v>
                </c:pt>
                <c:pt idx="134596">
                  <c:v>-101.27049999999997</c:v>
                </c:pt>
                <c:pt idx="134597">
                  <c:v>-101.26849999999996</c:v>
                </c:pt>
                <c:pt idx="134598">
                  <c:v>-101.26649999999995</c:v>
                </c:pt>
                <c:pt idx="134599">
                  <c:v>-101.2645</c:v>
                </c:pt>
                <c:pt idx="134600">
                  <c:v>-101.26249999999999</c:v>
                </c:pt>
                <c:pt idx="134601">
                  <c:v>-101.26049999999998</c:v>
                </c:pt>
                <c:pt idx="134602">
                  <c:v>-101.25849999999997</c:v>
                </c:pt>
                <c:pt idx="134603">
                  <c:v>-101.25649999999996</c:v>
                </c:pt>
                <c:pt idx="134604">
                  <c:v>-101.25449999999995</c:v>
                </c:pt>
                <c:pt idx="134605">
                  <c:v>-101.2525</c:v>
                </c:pt>
                <c:pt idx="134606">
                  <c:v>-101.25049999999999</c:v>
                </c:pt>
                <c:pt idx="134607">
                  <c:v>-101.24849999999998</c:v>
                </c:pt>
                <c:pt idx="134608">
                  <c:v>-101.24649999999997</c:v>
                </c:pt>
                <c:pt idx="134609">
                  <c:v>-101.24449999999996</c:v>
                </c:pt>
                <c:pt idx="134610">
                  <c:v>-101.24249999999995</c:v>
                </c:pt>
                <c:pt idx="134611">
                  <c:v>-101.2405</c:v>
                </c:pt>
                <c:pt idx="134612">
                  <c:v>-101.23849999999999</c:v>
                </c:pt>
                <c:pt idx="134613">
                  <c:v>-101.23649999999998</c:v>
                </c:pt>
                <c:pt idx="134614">
                  <c:v>-101.23449999999997</c:v>
                </c:pt>
                <c:pt idx="134615">
                  <c:v>-101.23249999999996</c:v>
                </c:pt>
                <c:pt idx="134616">
                  <c:v>-101.23049999999995</c:v>
                </c:pt>
                <c:pt idx="134617">
                  <c:v>-101.2285</c:v>
                </c:pt>
                <c:pt idx="134618">
                  <c:v>-101.22649999999999</c:v>
                </c:pt>
                <c:pt idx="134619">
                  <c:v>-101.22449999999998</c:v>
                </c:pt>
                <c:pt idx="134620">
                  <c:v>-101.22249999999997</c:v>
                </c:pt>
                <c:pt idx="134621">
                  <c:v>-101.22049999999996</c:v>
                </c:pt>
                <c:pt idx="134622">
                  <c:v>-101.21849999999995</c:v>
                </c:pt>
                <c:pt idx="134623">
                  <c:v>-101.2165</c:v>
                </c:pt>
                <c:pt idx="134624">
                  <c:v>-101.21449999999999</c:v>
                </c:pt>
                <c:pt idx="134625">
                  <c:v>-101.21249999999998</c:v>
                </c:pt>
                <c:pt idx="134626">
                  <c:v>-101.21049999999997</c:v>
                </c:pt>
                <c:pt idx="134627">
                  <c:v>-101.20849999999996</c:v>
                </c:pt>
                <c:pt idx="134628">
                  <c:v>-101.20650000000001</c:v>
                </c:pt>
                <c:pt idx="134629">
                  <c:v>-101.2045</c:v>
                </c:pt>
                <c:pt idx="134630">
                  <c:v>-101.20249999999999</c:v>
                </c:pt>
                <c:pt idx="134631">
                  <c:v>-101.20049999999998</c:v>
                </c:pt>
                <c:pt idx="134632">
                  <c:v>-101.19849999999997</c:v>
                </c:pt>
                <c:pt idx="134633">
                  <c:v>-101.19649999999996</c:v>
                </c:pt>
                <c:pt idx="134634">
                  <c:v>-101.19450000000001</c:v>
                </c:pt>
                <c:pt idx="134635">
                  <c:v>-101.1925</c:v>
                </c:pt>
                <c:pt idx="134636">
                  <c:v>-101.19049999999999</c:v>
                </c:pt>
                <c:pt idx="134637">
                  <c:v>-101.18849999999998</c:v>
                </c:pt>
                <c:pt idx="134638">
                  <c:v>-101.18649999999997</c:v>
                </c:pt>
                <c:pt idx="134639">
                  <c:v>-101.18449999999996</c:v>
                </c:pt>
                <c:pt idx="134640">
                  <c:v>-101.1825</c:v>
                </c:pt>
                <c:pt idx="134641">
                  <c:v>-101.18049999999999</c:v>
                </c:pt>
                <c:pt idx="134642">
                  <c:v>-101.17849999999999</c:v>
                </c:pt>
                <c:pt idx="134643">
                  <c:v>-101.17649999999998</c:v>
                </c:pt>
                <c:pt idx="134644">
                  <c:v>-101.17449999999997</c:v>
                </c:pt>
                <c:pt idx="134645">
                  <c:v>-101.17249999999996</c:v>
                </c:pt>
                <c:pt idx="134646">
                  <c:v>-101.1705</c:v>
                </c:pt>
                <c:pt idx="134647">
                  <c:v>-101.16849999999999</c:v>
                </c:pt>
                <c:pt idx="134648">
                  <c:v>-101.16649999999998</c:v>
                </c:pt>
                <c:pt idx="134649">
                  <c:v>-101.16449999999998</c:v>
                </c:pt>
                <c:pt idx="134650">
                  <c:v>-101.16249999999997</c:v>
                </c:pt>
                <c:pt idx="134651">
                  <c:v>-101.16049999999996</c:v>
                </c:pt>
                <c:pt idx="134652">
                  <c:v>-101.1585</c:v>
                </c:pt>
                <c:pt idx="134653">
                  <c:v>-101.15649999999999</c:v>
                </c:pt>
                <c:pt idx="134654">
                  <c:v>-101.15449999999998</c:v>
                </c:pt>
                <c:pt idx="134655">
                  <c:v>-101.15249999999997</c:v>
                </c:pt>
                <c:pt idx="134656">
                  <c:v>-101.15049999999997</c:v>
                </c:pt>
                <c:pt idx="134657">
                  <c:v>-101.14849999999996</c:v>
                </c:pt>
                <c:pt idx="134658">
                  <c:v>-101.1465</c:v>
                </c:pt>
                <c:pt idx="134659">
                  <c:v>-101.14449999999999</c:v>
                </c:pt>
                <c:pt idx="134660">
                  <c:v>-101.14249999999998</c:v>
                </c:pt>
                <c:pt idx="134661">
                  <c:v>-101.14049999999997</c:v>
                </c:pt>
                <c:pt idx="134662">
                  <c:v>-101.13849999999996</c:v>
                </c:pt>
                <c:pt idx="134663">
                  <c:v>-101.13649999999996</c:v>
                </c:pt>
                <c:pt idx="134664">
                  <c:v>-101.1345</c:v>
                </c:pt>
                <c:pt idx="134665">
                  <c:v>-101.13249999999999</c:v>
                </c:pt>
                <c:pt idx="134666">
                  <c:v>-101.13049999999998</c:v>
                </c:pt>
                <c:pt idx="134667">
                  <c:v>-101.12849999999997</c:v>
                </c:pt>
                <c:pt idx="134668">
                  <c:v>-101.12649999999996</c:v>
                </c:pt>
                <c:pt idx="134669">
                  <c:v>-101.12449999999995</c:v>
                </c:pt>
                <c:pt idx="134670">
                  <c:v>-101.1225</c:v>
                </c:pt>
                <c:pt idx="134671">
                  <c:v>-101.12049999999999</c:v>
                </c:pt>
                <c:pt idx="134672">
                  <c:v>-101.11849999999998</c:v>
                </c:pt>
                <c:pt idx="134673">
                  <c:v>-101.11649999999997</c:v>
                </c:pt>
                <c:pt idx="134674">
                  <c:v>-101.11449999999996</c:v>
                </c:pt>
                <c:pt idx="134675">
                  <c:v>-101.11249999999995</c:v>
                </c:pt>
                <c:pt idx="134676">
                  <c:v>-101.1105</c:v>
                </c:pt>
                <c:pt idx="134677">
                  <c:v>-101.10849999999999</c:v>
                </c:pt>
                <c:pt idx="134678">
                  <c:v>-101.10649999999998</c:v>
                </c:pt>
                <c:pt idx="134679">
                  <c:v>-101.10449999999997</c:v>
                </c:pt>
                <c:pt idx="134680">
                  <c:v>-101.10249999999996</c:v>
                </c:pt>
                <c:pt idx="134681">
                  <c:v>-101.10049999999995</c:v>
                </c:pt>
                <c:pt idx="134682">
                  <c:v>-101.0985</c:v>
                </c:pt>
                <c:pt idx="134683">
                  <c:v>-101.09649999999999</c:v>
                </c:pt>
                <c:pt idx="134684">
                  <c:v>-101.09449999999998</c:v>
                </c:pt>
                <c:pt idx="134685">
                  <c:v>-101.09249999999997</c:v>
                </c:pt>
                <c:pt idx="134686">
                  <c:v>-101.09049999999996</c:v>
                </c:pt>
                <c:pt idx="134687">
                  <c:v>-101.08849999999995</c:v>
                </c:pt>
                <c:pt idx="134688">
                  <c:v>-101.0865</c:v>
                </c:pt>
                <c:pt idx="134689">
                  <c:v>-101.08449999999999</c:v>
                </c:pt>
                <c:pt idx="134690">
                  <c:v>-101.08249999999998</c:v>
                </c:pt>
                <c:pt idx="134691">
                  <c:v>-101.08049999999997</c:v>
                </c:pt>
                <c:pt idx="134692">
                  <c:v>-101.07849999999996</c:v>
                </c:pt>
                <c:pt idx="134693">
                  <c:v>-101.07649999999995</c:v>
                </c:pt>
                <c:pt idx="134694">
                  <c:v>-101.0745</c:v>
                </c:pt>
                <c:pt idx="134695">
                  <c:v>-101.07249999999999</c:v>
                </c:pt>
                <c:pt idx="134696">
                  <c:v>-101.07049999999998</c:v>
                </c:pt>
                <c:pt idx="134697">
                  <c:v>-101.06849999999997</c:v>
                </c:pt>
                <c:pt idx="134698">
                  <c:v>-101.06649999999996</c:v>
                </c:pt>
                <c:pt idx="134699">
                  <c:v>-101.06449999999995</c:v>
                </c:pt>
                <c:pt idx="134700">
                  <c:v>-101.0625</c:v>
                </c:pt>
                <c:pt idx="134701">
                  <c:v>-101.06049999999999</c:v>
                </c:pt>
                <c:pt idx="134702">
                  <c:v>-101.05849999999998</c:v>
                </c:pt>
                <c:pt idx="134703">
                  <c:v>-101.05649999999997</c:v>
                </c:pt>
                <c:pt idx="134704">
                  <c:v>-101.05449999999996</c:v>
                </c:pt>
                <c:pt idx="134705">
                  <c:v>-101.05249999999995</c:v>
                </c:pt>
                <c:pt idx="134706">
                  <c:v>-101.0505</c:v>
                </c:pt>
                <c:pt idx="134707">
                  <c:v>-101.04849999999999</c:v>
                </c:pt>
                <c:pt idx="134708">
                  <c:v>-101.04649999999998</c:v>
                </c:pt>
                <c:pt idx="134709">
                  <c:v>-101.04449999999997</c:v>
                </c:pt>
                <c:pt idx="134710">
                  <c:v>-101.04249999999996</c:v>
                </c:pt>
                <c:pt idx="134711">
                  <c:v>-101.04049999999995</c:v>
                </c:pt>
                <c:pt idx="134712">
                  <c:v>-101.0385</c:v>
                </c:pt>
                <c:pt idx="134713">
                  <c:v>-101.03649999999999</c:v>
                </c:pt>
                <c:pt idx="134714">
                  <c:v>-101.03449999999998</c:v>
                </c:pt>
                <c:pt idx="134715">
                  <c:v>-101.03249999999997</c:v>
                </c:pt>
                <c:pt idx="134716">
                  <c:v>-101.03049999999996</c:v>
                </c:pt>
                <c:pt idx="134717">
                  <c:v>-101.02849999999995</c:v>
                </c:pt>
                <c:pt idx="134718">
                  <c:v>-101.0265</c:v>
                </c:pt>
                <c:pt idx="134719">
                  <c:v>-101.02449999999999</c:v>
                </c:pt>
                <c:pt idx="134720">
                  <c:v>-101.02249999999998</c:v>
                </c:pt>
                <c:pt idx="134721">
                  <c:v>-101.02049999999997</c:v>
                </c:pt>
                <c:pt idx="134722">
                  <c:v>-101.01849999999996</c:v>
                </c:pt>
                <c:pt idx="134723">
                  <c:v>-101.01649999999995</c:v>
                </c:pt>
                <c:pt idx="134724">
                  <c:v>-101.0145</c:v>
                </c:pt>
                <c:pt idx="134725">
                  <c:v>-101.01249999999999</c:v>
                </c:pt>
                <c:pt idx="134726">
                  <c:v>-101.01049999999998</c:v>
                </c:pt>
                <c:pt idx="134727">
                  <c:v>-101.00849999999997</c:v>
                </c:pt>
                <c:pt idx="134728">
                  <c:v>-101.00649999999996</c:v>
                </c:pt>
                <c:pt idx="134729">
                  <c:v>-101.00449999999995</c:v>
                </c:pt>
                <c:pt idx="134730">
                  <c:v>-101.0025</c:v>
                </c:pt>
                <c:pt idx="134731">
                  <c:v>-101.00049999999999</c:v>
                </c:pt>
                <c:pt idx="134732">
                  <c:v>-100.99849999999998</c:v>
                </c:pt>
                <c:pt idx="134733">
                  <c:v>-100.99649999999997</c:v>
                </c:pt>
                <c:pt idx="134734">
                  <c:v>-100.99449999999996</c:v>
                </c:pt>
                <c:pt idx="134735">
                  <c:v>-100.99249999999995</c:v>
                </c:pt>
                <c:pt idx="134736">
                  <c:v>-100.9905</c:v>
                </c:pt>
                <c:pt idx="134737">
                  <c:v>-100.98849999999999</c:v>
                </c:pt>
                <c:pt idx="134738">
                  <c:v>-100.98649999999998</c:v>
                </c:pt>
                <c:pt idx="134739">
                  <c:v>-100.98449999999997</c:v>
                </c:pt>
                <c:pt idx="134740">
                  <c:v>-100.98249999999996</c:v>
                </c:pt>
                <c:pt idx="134741">
                  <c:v>-100.98049999999995</c:v>
                </c:pt>
                <c:pt idx="134742">
                  <c:v>-100.9785</c:v>
                </c:pt>
                <c:pt idx="134743">
                  <c:v>-100.97649999999999</c:v>
                </c:pt>
                <c:pt idx="134744">
                  <c:v>-100.97449999999998</c:v>
                </c:pt>
                <c:pt idx="134745">
                  <c:v>-100.97249999999997</c:v>
                </c:pt>
                <c:pt idx="134746">
                  <c:v>-100.97049999999996</c:v>
                </c:pt>
                <c:pt idx="134747">
                  <c:v>-100.96849999999995</c:v>
                </c:pt>
                <c:pt idx="134748">
                  <c:v>-100.9665</c:v>
                </c:pt>
                <c:pt idx="134749">
                  <c:v>-100.96449999999999</c:v>
                </c:pt>
                <c:pt idx="134750">
                  <c:v>-100.96249999999998</c:v>
                </c:pt>
                <c:pt idx="134751">
                  <c:v>-100.96049999999997</c:v>
                </c:pt>
                <c:pt idx="134752">
                  <c:v>-100.95849999999996</c:v>
                </c:pt>
                <c:pt idx="134753">
                  <c:v>-100.95650000000001</c:v>
                </c:pt>
                <c:pt idx="134754">
                  <c:v>-100.9545</c:v>
                </c:pt>
                <c:pt idx="134755">
                  <c:v>-100.95249999999999</c:v>
                </c:pt>
                <c:pt idx="134756">
                  <c:v>-100.95049999999998</c:v>
                </c:pt>
                <c:pt idx="134757">
                  <c:v>-100.94849999999997</c:v>
                </c:pt>
                <c:pt idx="134758">
                  <c:v>-100.94649999999996</c:v>
                </c:pt>
                <c:pt idx="134759">
                  <c:v>-100.94450000000001</c:v>
                </c:pt>
                <c:pt idx="134760">
                  <c:v>-100.9425</c:v>
                </c:pt>
                <c:pt idx="134761">
                  <c:v>-100.94049999999999</c:v>
                </c:pt>
                <c:pt idx="134762">
                  <c:v>-100.93849999999998</c:v>
                </c:pt>
                <c:pt idx="134763">
                  <c:v>-100.93649999999997</c:v>
                </c:pt>
                <c:pt idx="134764">
                  <c:v>-100.93449999999996</c:v>
                </c:pt>
                <c:pt idx="134765">
                  <c:v>-100.9325</c:v>
                </c:pt>
                <c:pt idx="134766">
                  <c:v>-100.93049999999999</c:v>
                </c:pt>
                <c:pt idx="134767">
                  <c:v>-100.92849999999999</c:v>
                </c:pt>
                <c:pt idx="134768">
                  <c:v>-100.92649999999998</c:v>
                </c:pt>
                <c:pt idx="134769">
                  <c:v>-100.92449999999997</c:v>
                </c:pt>
                <c:pt idx="134770">
                  <c:v>-100.92249999999996</c:v>
                </c:pt>
                <c:pt idx="134771">
                  <c:v>-100.9205</c:v>
                </c:pt>
                <c:pt idx="134772">
                  <c:v>-100.91849999999999</c:v>
                </c:pt>
                <c:pt idx="134773">
                  <c:v>-100.91649999999998</c:v>
                </c:pt>
                <c:pt idx="134774">
                  <c:v>-100.91449999999998</c:v>
                </c:pt>
                <c:pt idx="134775">
                  <c:v>-100.91249999999997</c:v>
                </c:pt>
                <c:pt idx="134776">
                  <c:v>-100.91049999999996</c:v>
                </c:pt>
                <c:pt idx="134777">
                  <c:v>-100.9085</c:v>
                </c:pt>
                <c:pt idx="134778">
                  <c:v>-100.90649999999999</c:v>
                </c:pt>
                <c:pt idx="134779">
                  <c:v>-100.90449999999998</c:v>
                </c:pt>
                <c:pt idx="134780">
                  <c:v>-100.90249999999997</c:v>
                </c:pt>
                <c:pt idx="134781">
                  <c:v>-100.90049999999997</c:v>
                </c:pt>
                <c:pt idx="134782">
                  <c:v>-100.89849999999996</c:v>
                </c:pt>
                <c:pt idx="134783">
                  <c:v>-100.8965</c:v>
                </c:pt>
                <c:pt idx="134784">
                  <c:v>-100.89449999999999</c:v>
                </c:pt>
                <c:pt idx="134785">
                  <c:v>-100.89249999999998</c:v>
                </c:pt>
                <c:pt idx="134786">
                  <c:v>-100.89049999999997</c:v>
                </c:pt>
                <c:pt idx="134787">
                  <c:v>-100.88849999999996</c:v>
                </c:pt>
                <c:pt idx="134788">
                  <c:v>-100.88649999999996</c:v>
                </c:pt>
                <c:pt idx="134789">
                  <c:v>-100.8845</c:v>
                </c:pt>
                <c:pt idx="134790">
                  <c:v>-100.88249999999999</c:v>
                </c:pt>
                <c:pt idx="134791">
                  <c:v>-100.88049999999998</c:v>
                </c:pt>
                <c:pt idx="134792">
                  <c:v>-100.87849999999997</c:v>
                </c:pt>
                <c:pt idx="134793">
                  <c:v>-100.87649999999996</c:v>
                </c:pt>
                <c:pt idx="134794">
                  <c:v>-100.87449999999995</c:v>
                </c:pt>
                <c:pt idx="134795">
                  <c:v>-100.8725</c:v>
                </c:pt>
                <c:pt idx="134796">
                  <c:v>-100.87049999999999</c:v>
                </c:pt>
                <c:pt idx="134797">
                  <c:v>-100.86849999999998</c:v>
                </c:pt>
                <c:pt idx="134798">
                  <c:v>-100.86649999999997</c:v>
                </c:pt>
                <c:pt idx="134799">
                  <c:v>-100.86449999999996</c:v>
                </c:pt>
                <c:pt idx="134800">
                  <c:v>-100.86249999999995</c:v>
                </c:pt>
                <c:pt idx="134801">
                  <c:v>-100.8605</c:v>
                </c:pt>
                <c:pt idx="134802">
                  <c:v>-100.85849999999999</c:v>
                </c:pt>
                <c:pt idx="134803">
                  <c:v>-100.85649999999998</c:v>
                </c:pt>
                <c:pt idx="134804">
                  <c:v>-100.85449999999997</c:v>
                </c:pt>
                <c:pt idx="134805">
                  <c:v>-100.85249999999996</c:v>
                </c:pt>
                <c:pt idx="134806">
                  <c:v>-100.85049999999995</c:v>
                </c:pt>
                <c:pt idx="134807">
                  <c:v>-100.8485</c:v>
                </c:pt>
                <c:pt idx="134808">
                  <c:v>-100.84649999999999</c:v>
                </c:pt>
                <c:pt idx="134809">
                  <c:v>-100.84449999999998</c:v>
                </c:pt>
                <c:pt idx="134810">
                  <c:v>-100.84249999999997</c:v>
                </c:pt>
                <c:pt idx="134811">
                  <c:v>-100.84049999999996</c:v>
                </c:pt>
                <c:pt idx="134812">
                  <c:v>-100.83849999999995</c:v>
                </c:pt>
                <c:pt idx="134813">
                  <c:v>-100.8365</c:v>
                </c:pt>
                <c:pt idx="134814">
                  <c:v>-100.83449999999999</c:v>
                </c:pt>
                <c:pt idx="134815">
                  <c:v>-100.83249999999998</c:v>
                </c:pt>
                <c:pt idx="134816">
                  <c:v>-100.83049999999997</c:v>
                </c:pt>
                <c:pt idx="134817">
                  <c:v>-100.82849999999996</c:v>
                </c:pt>
                <c:pt idx="134818">
                  <c:v>-100.82649999999995</c:v>
                </c:pt>
                <c:pt idx="134819">
                  <c:v>-100.8245</c:v>
                </c:pt>
                <c:pt idx="134820">
                  <c:v>-100.82249999999999</c:v>
                </c:pt>
                <c:pt idx="134821">
                  <c:v>-100.82049999999998</c:v>
                </c:pt>
                <c:pt idx="134822">
                  <c:v>-100.81849999999997</c:v>
                </c:pt>
                <c:pt idx="134823">
                  <c:v>-100.81649999999996</c:v>
                </c:pt>
                <c:pt idx="134824">
                  <c:v>-100.81449999999995</c:v>
                </c:pt>
                <c:pt idx="134825">
                  <c:v>-100.8125</c:v>
                </c:pt>
                <c:pt idx="134826">
                  <c:v>-100.81049999999999</c:v>
                </c:pt>
                <c:pt idx="134827">
                  <c:v>-100.80849999999998</c:v>
                </c:pt>
                <c:pt idx="134828">
                  <c:v>-100.80649999999997</c:v>
                </c:pt>
                <c:pt idx="134829">
                  <c:v>-100.80449999999996</c:v>
                </c:pt>
                <c:pt idx="134830">
                  <c:v>-100.80249999999995</c:v>
                </c:pt>
                <c:pt idx="134831">
                  <c:v>-100.8005</c:v>
                </c:pt>
                <c:pt idx="134832">
                  <c:v>-100.79849999999999</c:v>
                </c:pt>
                <c:pt idx="134833">
                  <c:v>-100.79649999999998</c:v>
                </c:pt>
                <c:pt idx="134834">
                  <c:v>-100.79449999999997</c:v>
                </c:pt>
                <c:pt idx="134835">
                  <c:v>-100.79249999999996</c:v>
                </c:pt>
                <c:pt idx="134836">
                  <c:v>-100.79049999999995</c:v>
                </c:pt>
                <c:pt idx="134837">
                  <c:v>-100.7885</c:v>
                </c:pt>
                <c:pt idx="134838">
                  <c:v>-100.78649999999999</c:v>
                </c:pt>
                <c:pt idx="134839">
                  <c:v>-100.78449999999998</c:v>
                </c:pt>
                <c:pt idx="134840">
                  <c:v>-100.78249999999997</c:v>
                </c:pt>
                <c:pt idx="134841">
                  <c:v>-100.78049999999996</c:v>
                </c:pt>
                <c:pt idx="134842">
                  <c:v>-100.77849999999995</c:v>
                </c:pt>
                <c:pt idx="134843">
                  <c:v>-100.7765</c:v>
                </c:pt>
                <c:pt idx="134844">
                  <c:v>-100.77449999999999</c:v>
                </c:pt>
                <c:pt idx="134845">
                  <c:v>-100.77249999999998</c:v>
                </c:pt>
                <c:pt idx="134846">
                  <c:v>-100.77049999999997</c:v>
                </c:pt>
                <c:pt idx="134847">
                  <c:v>-100.76849999999996</c:v>
                </c:pt>
                <c:pt idx="134848">
                  <c:v>-100.76649999999995</c:v>
                </c:pt>
                <c:pt idx="134849">
                  <c:v>-100.7645</c:v>
                </c:pt>
                <c:pt idx="134850">
                  <c:v>-100.76249999999999</c:v>
                </c:pt>
                <c:pt idx="134851">
                  <c:v>-100.76049999999998</c:v>
                </c:pt>
                <c:pt idx="134852">
                  <c:v>-100.75849999999997</c:v>
                </c:pt>
                <c:pt idx="134853">
                  <c:v>-100.75649999999996</c:v>
                </c:pt>
                <c:pt idx="134854">
                  <c:v>-100.75449999999995</c:v>
                </c:pt>
                <c:pt idx="134855">
                  <c:v>-100.7525</c:v>
                </c:pt>
                <c:pt idx="134856">
                  <c:v>-100.75049999999999</c:v>
                </c:pt>
                <c:pt idx="134857">
                  <c:v>-100.74849999999998</c:v>
                </c:pt>
                <c:pt idx="134858">
                  <c:v>-100.74649999999997</c:v>
                </c:pt>
                <c:pt idx="134859">
                  <c:v>-100.74449999999996</c:v>
                </c:pt>
                <c:pt idx="134860">
                  <c:v>-100.74249999999995</c:v>
                </c:pt>
                <c:pt idx="134861">
                  <c:v>-100.7405</c:v>
                </c:pt>
                <c:pt idx="134862">
                  <c:v>-100.73849999999999</c:v>
                </c:pt>
                <c:pt idx="134863">
                  <c:v>-100.73649999999998</c:v>
                </c:pt>
                <c:pt idx="134864">
                  <c:v>-100.73449999999997</c:v>
                </c:pt>
                <c:pt idx="134865">
                  <c:v>-100.73249999999996</c:v>
                </c:pt>
                <c:pt idx="134866">
                  <c:v>-100.73049999999995</c:v>
                </c:pt>
                <c:pt idx="134867">
                  <c:v>-100.7285</c:v>
                </c:pt>
                <c:pt idx="134868">
                  <c:v>-100.72649999999999</c:v>
                </c:pt>
                <c:pt idx="134869">
                  <c:v>-100.72449999999998</c:v>
                </c:pt>
                <c:pt idx="134870">
                  <c:v>-100.72249999999997</c:v>
                </c:pt>
                <c:pt idx="134871">
                  <c:v>-100.72049999999996</c:v>
                </c:pt>
                <c:pt idx="134872">
                  <c:v>-100.71849999999995</c:v>
                </c:pt>
                <c:pt idx="134873">
                  <c:v>-100.7165</c:v>
                </c:pt>
                <c:pt idx="134874">
                  <c:v>-100.71449999999999</c:v>
                </c:pt>
                <c:pt idx="134875">
                  <c:v>-100.71249999999998</c:v>
                </c:pt>
                <c:pt idx="134876">
                  <c:v>-100.71049999999997</c:v>
                </c:pt>
                <c:pt idx="134877">
                  <c:v>-100.70849999999996</c:v>
                </c:pt>
                <c:pt idx="134878">
                  <c:v>-100.70650000000001</c:v>
                </c:pt>
                <c:pt idx="134879">
                  <c:v>-100.7045</c:v>
                </c:pt>
                <c:pt idx="134880">
                  <c:v>-100.70249999999999</c:v>
                </c:pt>
                <c:pt idx="134881">
                  <c:v>-100.70049999999998</c:v>
                </c:pt>
                <c:pt idx="134882">
                  <c:v>-100.69849999999997</c:v>
                </c:pt>
                <c:pt idx="134883">
                  <c:v>-100.69649999999996</c:v>
                </c:pt>
                <c:pt idx="134884">
                  <c:v>-100.69450000000001</c:v>
                </c:pt>
                <c:pt idx="134885">
                  <c:v>-100.6925</c:v>
                </c:pt>
                <c:pt idx="134886">
                  <c:v>-100.69049999999999</c:v>
                </c:pt>
                <c:pt idx="134887">
                  <c:v>-100.68849999999998</c:v>
                </c:pt>
                <c:pt idx="134888">
                  <c:v>-100.68649999999997</c:v>
                </c:pt>
                <c:pt idx="134889">
                  <c:v>-100.68449999999996</c:v>
                </c:pt>
                <c:pt idx="134890">
                  <c:v>-100.6825</c:v>
                </c:pt>
                <c:pt idx="134891">
                  <c:v>-100.68049999999999</c:v>
                </c:pt>
                <c:pt idx="134892">
                  <c:v>-100.67849999999999</c:v>
                </c:pt>
                <c:pt idx="134893">
                  <c:v>-100.67649999999998</c:v>
                </c:pt>
                <c:pt idx="134894">
                  <c:v>-100.67449999999997</c:v>
                </c:pt>
                <c:pt idx="134895">
                  <c:v>-100.67249999999996</c:v>
                </c:pt>
                <c:pt idx="134896">
                  <c:v>-100.6705</c:v>
                </c:pt>
                <c:pt idx="134897">
                  <c:v>-100.66849999999999</c:v>
                </c:pt>
                <c:pt idx="134898">
                  <c:v>-100.66649999999998</c:v>
                </c:pt>
                <c:pt idx="134899">
                  <c:v>-100.66449999999998</c:v>
                </c:pt>
                <c:pt idx="134900">
                  <c:v>-100.66249999999997</c:v>
                </c:pt>
                <c:pt idx="134901">
                  <c:v>-100.66049999999996</c:v>
                </c:pt>
                <c:pt idx="134902">
                  <c:v>-100.6585</c:v>
                </c:pt>
                <c:pt idx="134903">
                  <c:v>-100.65649999999999</c:v>
                </c:pt>
                <c:pt idx="134904">
                  <c:v>-100.65449999999998</c:v>
                </c:pt>
                <c:pt idx="134905">
                  <c:v>-100.65249999999997</c:v>
                </c:pt>
                <c:pt idx="134906">
                  <c:v>-100.65049999999997</c:v>
                </c:pt>
                <c:pt idx="134907">
                  <c:v>-100.64849999999996</c:v>
                </c:pt>
                <c:pt idx="134908">
                  <c:v>-100.6465</c:v>
                </c:pt>
                <c:pt idx="134909">
                  <c:v>-100.64449999999999</c:v>
                </c:pt>
                <c:pt idx="134910">
                  <c:v>-100.64249999999998</c:v>
                </c:pt>
                <c:pt idx="134911">
                  <c:v>-100.64049999999997</c:v>
                </c:pt>
                <c:pt idx="134912">
                  <c:v>-100.63849999999996</c:v>
                </c:pt>
                <c:pt idx="134913">
                  <c:v>-100.63649999999996</c:v>
                </c:pt>
                <c:pt idx="134914">
                  <c:v>-100.6345</c:v>
                </c:pt>
                <c:pt idx="134915">
                  <c:v>-100.63249999999999</c:v>
                </c:pt>
                <c:pt idx="134916">
                  <c:v>-100.63049999999998</c:v>
                </c:pt>
                <c:pt idx="134917">
                  <c:v>-100.62849999999997</c:v>
                </c:pt>
                <c:pt idx="134918">
                  <c:v>-100.62649999999996</c:v>
                </c:pt>
                <c:pt idx="134919">
                  <c:v>-100.62449999999995</c:v>
                </c:pt>
                <c:pt idx="134920">
                  <c:v>-100.6225</c:v>
                </c:pt>
                <c:pt idx="134921">
                  <c:v>-100.62049999999999</c:v>
                </c:pt>
                <c:pt idx="134922">
                  <c:v>-100.61849999999998</c:v>
                </c:pt>
                <c:pt idx="134923">
                  <c:v>-100.61649999999997</c:v>
                </c:pt>
                <c:pt idx="134924">
                  <c:v>-100.61449999999996</c:v>
                </c:pt>
                <c:pt idx="134925">
                  <c:v>-100.61249999999995</c:v>
                </c:pt>
                <c:pt idx="134926">
                  <c:v>-100.6105</c:v>
                </c:pt>
                <c:pt idx="134927">
                  <c:v>-100.60849999999999</c:v>
                </c:pt>
                <c:pt idx="134928">
                  <c:v>-100.60649999999998</c:v>
                </c:pt>
                <c:pt idx="134929">
                  <c:v>-100.60449999999997</c:v>
                </c:pt>
                <c:pt idx="134930">
                  <c:v>-100.60249999999996</c:v>
                </c:pt>
                <c:pt idx="134931">
                  <c:v>-100.60049999999995</c:v>
                </c:pt>
                <c:pt idx="134932">
                  <c:v>-100.5985</c:v>
                </c:pt>
                <c:pt idx="134933">
                  <c:v>-100.59649999999999</c:v>
                </c:pt>
                <c:pt idx="134934">
                  <c:v>-100.59449999999998</c:v>
                </c:pt>
                <c:pt idx="134935">
                  <c:v>-100.59249999999997</c:v>
                </c:pt>
                <c:pt idx="134936">
                  <c:v>-100.59049999999996</c:v>
                </c:pt>
                <c:pt idx="134937">
                  <c:v>-100.58849999999995</c:v>
                </c:pt>
                <c:pt idx="134938">
                  <c:v>-100.5865</c:v>
                </c:pt>
                <c:pt idx="134939">
                  <c:v>-100.58449999999999</c:v>
                </c:pt>
                <c:pt idx="134940">
                  <c:v>-100.58249999999998</c:v>
                </c:pt>
                <c:pt idx="134941">
                  <c:v>-100.58049999999997</c:v>
                </c:pt>
                <c:pt idx="134942">
                  <c:v>-100.57849999999996</c:v>
                </c:pt>
                <c:pt idx="134943">
                  <c:v>-100.57649999999995</c:v>
                </c:pt>
                <c:pt idx="134944">
                  <c:v>-100.5745</c:v>
                </c:pt>
                <c:pt idx="134945">
                  <c:v>-100.57249999999999</c:v>
                </c:pt>
                <c:pt idx="134946">
                  <c:v>-100.57049999999998</c:v>
                </c:pt>
                <c:pt idx="134947">
                  <c:v>-100.56849999999997</c:v>
                </c:pt>
                <c:pt idx="134948">
                  <c:v>-100.56649999999996</c:v>
                </c:pt>
                <c:pt idx="134949">
                  <c:v>-100.56449999999995</c:v>
                </c:pt>
                <c:pt idx="134950">
                  <c:v>-100.5625</c:v>
                </c:pt>
                <c:pt idx="134951">
                  <c:v>-100.56049999999999</c:v>
                </c:pt>
                <c:pt idx="134952">
                  <c:v>-100.55849999999998</c:v>
                </c:pt>
                <c:pt idx="134953">
                  <c:v>-100.55649999999997</c:v>
                </c:pt>
                <c:pt idx="134954">
                  <c:v>-100.55449999999996</c:v>
                </c:pt>
                <c:pt idx="134955">
                  <c:v>-100.55249999999995</c:v>
                </c:pt>
                <c:pt idx="134956">
                  <c:v>-100.5505</c:v>
                </c:pt>
                <c:pt idx="134957">
                  <c:v>-100.54849999999999</c:v>
                </c:pt>
                <c:pt idx="134958">
                  <c:v>-100.54649999999998</c:v>
                </c:pt>
                <c:pt idx="134959">
                  <c:v>-100.54449999999997</c:v>
                </c:pt>
                <c:pt idx="134960">
                  <c:v>-100.54249999999996</c:v>
                </c:pt>
                <c:pt idx="134961">
                  <c:v>-100.54049999999995</c:v>
                </c:pt>
                <c:pt idx="134962">
                  <c:v>-100.5385</c:v>
                </c:pt>
                <c:pt idx="134963">
                  <c:v>-100.53649999999999</c:v>
                </c:pt>
                <c:pt idx="134964">
                  <c:v>-100.53449999999998</c:v>
                </c:pt>
                <c:pt idx="134965">
                  <c:v>-100.53249999999997</c:v>
                </c:pt>
                <c:pt idx="134966">
                  <c:v>-100.53049999999996</c:v>
                </c:pt>
                <c:pt idx="134967">
                  <c:v>-100.52849999999995</c:v>
                </c:pt>
                <c:pt idx="134968">
                  <c:v>-100.5265</c:v>
                </c:pt>
                <c:pt idx="134969">
                  <c:v>-100.52449999999999</c:v>
                </c:pt>
                <c:pt idx="134970">
                  <c:v>-100.52249999999998</c:v>
                </c:pt>
                <c:pt idx="134971">
                  <c:v>-100.52049999999997</c:v>
                </c:pt>
                <c:pt idx="134972">
                  <c:v>-100.51849999999996</c:v>
                </c:pt>
                <c:pt idx="134973">
                  <c:v>-100.51649999999995</c:v>
                </c:pt>
                <c:pt idx="134974">
                  <c:v>-100.5145</c:v>
                </c:pt>
                <c:pt idx="134975">
                  <c:v>-100.51249999999999</c:v>
                </c:pt>
                <c:pt idx="134976">
                  <c:v>-100.51049999999998</c:v>
                </c:pt>
                <c:pt idx="134977">
                  <c:v>-100.50849999999997</c:v>
                </c:pt>
                <c:pt idx="134978">
                  <c:v>-100.50649999999996</c:v>
                </c:pt>
                <c:pt idx="134979">
                  <c:v>-100.50449999999995</c:v>
                </c:pt>
                <c:pt idx="134980">
                  <c:v>-100.5025</c:v>
                </c:pt>
                <c:pt idx="134981">
                  <c:v>-100.50049999999999</c:v>
                </c:pt>
                <c:pt idx="134982">
                  <c:v>-100.49849999999998</c:v>
                </c:pt>
                <c:pt idx="134983">
                  <c:v>-100.49649999999997</c:v>
                </c:pt>
                <c:pt idx="134984">
                  <c:v>-100.49449999999996</c:v>
                </c:pt>
                <c:pt idx="134985">
                  <c:v>-100.49249999999995</c:v>
                </c:pt>
                <c:pt idx="134986">
                  <c:v>-100.4905</c:v>
                </c:pt>
                <c:pt idx="134987">
                  <c:v>-100.48849999999999</c:v>
                </c:pt>
                <c:pt idx="134988">
                  <c:v>-100.48649999999998</c:v>
                </c:pt>
                <c:pt idx="134989">
                  <c:v>-100.48449999999997</c:v>
                </c:pt>
                <c:pt idx="134990">
                  <c:v>-100.48249999999996</c:v>
                </c:pt>
                <c:pt idx="134991">
                  <c:v>-100.48049999999995</c:v>
                </c:pt>
                <c:pt idx="134992">
                  <c:v>-100.4785</c:v>
                </c:pt>
                <c:pt idx="134993">
                  <c:v>-100.47649999999999</c:v>
                </c:pt>
                <c:pt idx="134994">
                  <c:v>-100.47449999999998</c:v>
                </c:pt>
                <c:pt idx="134995">
                  <c:v>-100.47249999999997</c:v>
                </c:pt>
                <c:pt idx="134996">
                  <c:v>-100.47049999999996</c:v>
                </c:pt>
                <c:pt idx="134997">
                  <c:v>-100.46849999999995</c:v>
                </c:pt>
                <c:pt idx="134998">
                  <c:v>-100.4665</c:v>
                </c:pt>
                <c:pt idx="134999">
                  <c:v>-100.46449999999999</c:v>
                </c:pt>
                <c:pt idx="135000">
                  <c:v>-100.46249999999998</c:v>
                </c:pt>
                <c:pt idx="135001">
                  <c:v>-100.46049999999997</c:v>
                </c:pt>
                <c:pt idx="135002">
                  <c:v>-100.45849999999996</c:v>
                </c:pt>
                <c:pt idx="135003">
                  <c:v>-100.45650000000001</c:v>
                </c:pt>
                <c:pt idx="135004">
                  <c:v>-100.4545</c:v>
                </c:pt>
                <c:pt idx="135005">
                  <c:v>-100.45249999999999</c:v>
                </c:pt>
                <c:pt idx="135006">
                  <c:v>-100.45049999999998</c:v>
                </c:pt>
                <c:pt idx="135007">
                  <c:v>-100.44849999999997</c:v>
                </c:pt>
                <c:pt idx="135008">
                  <c:v>-100.44649999999996</c:v>
                </c:pt>
                <c:pt idx="135009">
                  <c:v>-100.44450000000001</c:v>
                </c:pt>
                <c:pt idx="135010">
                  <c:v>-100.4425</c:v>
                </c:pt>
                <c:pt idx="135011">
                  <c:v>-100.44049999999999</c:v>
                </c:pt>
                <c:pt idx="135012">
                  <c:v>-100.43849999999998</c:v>
                </c:pt>
                <c:pt idx="135013">
                  <c:v>-100.43649999999997</c:v>
                </c:pt>
                <c:pt idx="135014">
                  <c:v>-100.43449999999996</c:v>
                </c:pt>
                <c:pt idx="135015">
                  <c:v>-100.4325</c:v>
                </c:pt>
                <c:pt idx="135016">
                  <c:v>-100.43049999999999</c:v>
                </c:pt>
                <c:pt idx="135017">
                  <c:v>-100.42849999999999</c:v>
                </c:pt>
                <c:pt idx="135018">
                  <c:v>-100.42649999999998</c:v>
                </c:pt>
                <c:pt idx="135019">
                  <c:v>-100.42449999999997</c:v>
                </c:pt>
                <c:pt idx="135020">
                  <c:v>-100.42249999999996</c:v>
                </c:pt>
                <c:pt idx="135021">
                  <c:v>-100.4205</c:v>
                </c:pt>
                <c:pt idx="135022">
                  <c:v>-100.41849999999999</c:v>
                </c:pt>
                <c:pt idx="135023">
                  <c:v>-100.41649999999998</c:v>
                </c:pt>
                <c:pt idx="135024">
                  <c:v>-100.41449999999998</c:v>
                </c:pt>
                <c:pt idx="135025">
                  <c:v>-100.41249999999997</c:v>
                </c:pt>
                <c:pt idx="135026">
                  <c:v>-100.41049999999996</c:v>
                </c:pt>
                <c:pt idx="135027">
                  <c:v>-100.4085</c:v>
                </c:pt>
                <c:pt idx="135028">
                  <c:v>-100.40649999999999</c:v>
                </c:pt>
                <c:pt idx="135029">
                  <c:v>-100.40449999999998</c:v>
                </c:pt>
                <c:pt idx="135030">
                  <c:v>-100.40249999999997</c:v>
                </c:pt>
                <c:pt idx="135031">
                  <c:v>-100.40049999999997</c:v>
                </c:pt>
                <c:pt idx="135032">
                  <c:v>-100.39849999999996</c:v>
                </c:pt>
                <c:pt idx="135033">
                  <c:v>-100.3965</c:v>
                </c:pt>
                <c:pt idx="135034">
                  <c:v>-100.39449999999999</c:v>
                </c:pt>
                <c:pt idx="135035">
                  <c:v>-100.39249999999998</c:v>
                </c:pt>
                <c:pt idx="135036">
                  <c:v>-100.39049999999997</c:v>
                </c:pt>
                <c:pt idx="135037">
                  <c:v>-100.38849999999996</c:v>
                </c:pt>
                <c:pt idx="135038">
                  <c:v>-100.38649999999996</c:v>
                </c:pt>
                <c:pt idx="135039">
                  <c:v>-100.3845</c:v>
                </c:pt>
                <c:pt idx="135040">
                  <c:v>-100.38249999999999</c:v>
                </c:pt>
                <c:pt idx="135041">
                  <c:v>-100.38049999999998</c:v>
                </c:pt>
                <c:pt idx="135042">
                  <c:v>-100.37849999999997</c:v>
                </c:pt>
                <c:pt idx="135043">
                  <c:v>-100.37649999999996</c:v>
                </c:pt>
                <c:pt idx="135044">
                  <c:v>-100.37449999999995</c:v>
                </c:pt>
                <c:pt idx="135045">
                  <c:v>-100.3725</c:v>
                </c:pt>
                <c:pt idx="135046">
                  <c:v>-100.37049999999999</c:v>
                </c:pt>
                <c:pt idx="135047">
                  <c:v>-100.36849999999998</c:v>
                </c:pt>
                <c:pt idx="135048">
                  <c:v>-100.36649999999997</c:v>
                </c:pt>
                <c:pt idx="135049">
                  <c:v>-100.36449999999996</c:v>
                </c:pt>
                <c:pt idx="135050">
                  <c:v>-100.36249999999995</c:v>
                </c:pt>
                <c:pt idx="135051">
                  <c:v>-100.3605</c:v>
                </c:pt>
                <c:pt idx="135052">
                  <c:v>-100.35849999999999</c:v>
                </c:pt>
                <c:pt idx="135053">
                  <c:v>-100.35649999999998</c:v>
                </c:pt>
                <c:pt idx="135054">
                  <c:v>-100.35449999999997</c:v>
                </c:pt>
                <c:pt idx="135055">
                  <c:v>-100.35249999999996</c:v>
                </c:pt>
                <c:pt idx="135056">
                  <c:v>-100.35049999999995</c:v>
                </c:pt>
                <c:pt idx="135057">
                  <c:v>-100.3485</c:v>
                </c:pt>
                <c:pt idx="135058">
                  <c:v>-100.34649999999999</c:v>
                </c:pt>
                <c:pt idx="135059">
                  <c:v>-100.34449999999998</c:v>
                </c:pt>
                <c:pt idx="135060">
                  <c:v>-100.34249999999997</c:v>
                </c:pt>
                <c:pt idx="135061">
                  <c:v>-100.34049999999996</c:v>
                </c:pt>
                <c:pt idx="135062">
                  <c:v>-100.33849999999995</c:v>
                </c:pt>
                <c:pt idx="135063">
                  <c:v>-100.3365</c:v>
                </c:pt>
                <c:pt idx="135064">
                  <c:v>-100.33449999999999</c:v>
                </c:pt>
                <c:pt idx="135065">
                  <c:v>-100.33249999999998</c:v>
                </c:pt>
                <c:pt idx="135066">
                  <c:v>-100.33049999999997</c:v>
                </c:pt>
                <c:pt idx="135067">
                  <c:v>-100.32849999999996</c:v>
                </c:pt>
                <c:pt idx="135068">
                  <c:v>-100.32649999999995</c:v>
                </c:pt>
                <c:pt idx="135069">
                  <c:v>-100.3245</c:v>
                </c:pt>
                <c:pt idx="135070">
                  <c:v>-100.32249999999999</c:v>
                </c:pt>
                <c:pt idx="135071">
                  <c:v>-100.32049999999998</c:v>
                </c:pt>
                <c:pt idx="135072">
                  <c:v>-100.31849999999997</c:v>
                </c:pt>
                <c:pt idx="135073">
                  <c:v>-100.31649999999996</c:v>
                </c:pt>
                <c:pt idx="135074">
                  <c:v>-100.31449999999995</c:v>
                </c:pt>
                <c:pt idx="135075">
                  <c:v>-100.3125</c:v>
                </c:pt>
                <c:pt idx="135076">
                  <c:v>-100.31049999999999</c:v>
                </c:pt>
                <c:pt idx="135077">
                  <c:v>-100.30849999999998</c:v>
                </c:pt>
                <c:pt idx="135078">
                  <c:v>-100.30649999999997</c:v>
                </c:pt>
                <c:pt idx="135079">
                  <c:v>-100.30449999999996</c:v>
                </c:pt>
                <c:pt idx="135080">
                  <c:v>-100.30249999999995</c:v>
                </c:pt>
                <c:pt idx="135081">
                  <c:v>-100.3005</c:v>
                </c:pt>
                <c:pt idx="135082">
                  <c:v>-100.29849999999999</c:v>
                </c:pt>
                <c:pt idx="135083">
                  <c:v>-100.29649999999998</c:v>
                </c:pt>
                <c:pt idx="135084">
                  <c:v>-100.29449999999997</c:v>
                </c:pt>
                <c:pt idx="135085">
                  <c:v>-100.29249999999996</c:v>
                </c:pt>
                <c:pt idx="135086">
                  <c:v>-100.29049999999995</c:v>
                </c:pt>
                <c:pt idx="135087">
                  <c:v>-100.2885</c:v>
                </c:pt>
                <c:pt idx="135088">
                  <c:v>-100.28649999999999</c:v>
                </c:pt>
                <c:pt idx="135089">
                  <c:v>-100.28449999999998</c:v>
                </c:pt>
                <c:pt idx="135090">
                  <c:v>-100.28249999999997</c:v>
                </c:pt>
                <c:pt idx="135091">
                  <c:v>-100.28049999999996</c:v>
                </c:pt>
                <c:pt idx="135092">
                  <c:v>-100.27849999999995</c:v>
                </c:pt>
                <c:pt idx="135093">
                  <c:v>-100.2765</c:v>
                </c:pt>
                <c:pt idx="135094">
                  <c:v>-100.27449999999999</c:v>
                </c:pt>
                <c:pt idx="135095">
                  <c:v>-100.27249999999998</c:v>
                </c:pt>
                <c:pt idx="135096">
                  <c:v>-100.27049999999997</c:v>
                </c:pt>
                <c:pt idx="135097">
                  <c:v>-100.26849999999996</c:v>
                </c:pt>
                <c:pt idx="135098">
                  <c:v>-100.26649999999995</c:v>
                </c:pt>
                <c:pt idx="135099">
                  <c:v>-100.2645</c:v>
                </c:pt>
                <c:pt idx="135100">
                  <c:v>-100.26249999999999</c:v>
                </c:pt>
                <c:pt idx="135101">
                  <c:v>-100.26049999999998</c:v>
                </c:pt>
                <c:pt idx="135102">
                  <c:v>-100.25849999999997</c:v>
                </c:pt>
                <c:pt idx="135103">
                  <c:v>-100.25649999999996</c:v>
                </c:pt>
                <c:pt idx="135104">
                  <c:v>-100.25449999999995</c:v>
                </c:pt>
                <c:pt idx="135105">
                  <c:v>-100.2525</c:v>
                </c:pt>
                <c:pt idx="135106">
                  <c:v>-100.25049999999999</c:v>
                </c:pt>
                <c:pt idx="135107">
                  <c:v>-100.24849999999998</c:v>
                </c:pt>
                <c:pt idx="135108">
                  <c:v>-100.24649999999997</c:v>
                </c:pt>
                <c:pt idx="135109">
                  <c:v>-100.24449999999996</c:v>
                </c:pt>
                <c:pt idx="135110">
                  <c:v>-100.24249999999995</c:v>
                </c:pt>
                <c:pt idx="135111">
                  <c:v>-100.2405</c:v>
                </c:pt>
                <c:pt idx="135112">
                  <c:v>-100.23849999999999</c:v>
                </c:pt>
                <c:pt idx="135113">
                  <c:v>-100.23649999999998</c:v>
                </c:pt>
                <c:pt idx="135114">
                  <c:v>-100.23449999999997</c:v>
                </c:pt>
                <c:pt idx="135115">
                  <c:v>-100.23249999999996</c:v>
                </c:pt>
                <c:pt idx="135116">
                  <c:v>-100.23049999999995</c:v>
                </c:pt>
                <c:pt idx="135117">
                  <c:v>-100.2285</c:v>
                </c:pt>
                <c:pt idx="135118">
                  <c:v>-100.22649999999999</c:v>
                </c:pt>
                <c:pt idx="135119">
                  <c:v>-100.22449999999998</c:v>
                </c:pt>
                <c:pt idx="135120">
                  <c:v>-100.22249999999997</c:v>
                </c:pt>
                <c:pt idx="135121">
                  <c:v>-100.22049999999996</c:v>
                </c:pt>
                <c:pt idx="135122">
                  <c:v>-100.21849999999995</c:v>
                </c:pt>
                <c:pt idx="135123">
                  <c:v>-100.2165</c:v>
                </c:pt>
                <c:pt idx="135124">
                  <c:v>-100.21449999999999</c:v>
                </c:pt>
                <c:pt idx="135125">
                  <c:v>-100.21249999999998</c:v>
                </c:pt>
                <c:pt idx="135126">
                  <c:v>-100.21049999999997</c:v>
                </c:pt>
                <c:pt idx="135127">
                  <c:v>-100.20849999999996</c:v>
                </c:pt>
                <c:pt idx="135128">
                  <c:v>-100.20650000000001</c:v>
                </c:pt>
                <c:pt idx="135129">
                  <c:v>-100.2045</c:v>
                </c:pt>
                <c:pt idx="135130">
                  <c:v>-100.20249999999999</c:v>
                </c:pt>
                <c:pt idx="135131">
                  <c:v>-100.20049999999998</c:v>
                </c:pt>
                <c:pt idx="135132">
                  <c:v>-100.19849999999997</c:v>
                </c:pt>
                <c:pt idx="135133">
                  <c:v>-100.19649999999996</c:v>
                </c:pt>
                <c:pt idx="135134">
                  <c:v>-100.19450000000001</c:v>
                </c:pt>
                <c:pt idx="135135">
                  <c:v>-100.1925</c:v>
                </c:pt>
                <c:pt idx="135136">
                  <c:v>-100.19049999999999</c:v>
                </c:pt>
                <c:pt idx="135137">
                  <c:v>-100.18849999999998</c:v>
                </c:pt>
                <c:pt idx="135138">
                  <c:v>-100.18649999999997</c:v>
                </c:pt>
                <c:pt idx="135139">
                  <c:v>-100.18449999999996</c:v>
                </c:pt>
                <c:pt idx="135140">
                  <c:v>-100.1825</c:v>
                </c:pt>
                <c:pt idx="135141">
                  <c:v>-100.18049999999999</c:v>
                </c:pt>
                <c:pt idx="135142">
                  <c:v>-100.17849999999999</c:v>
                </c:pt>
                <c:pt idx="135143">
                  <c:v>-100.17649999999998</c:v>
                </c:pt>
                <c:pt idx="135144">
                  <c:v>-100.17449999999997</c:v>
                </c:pt>
                <c:pt idx="135145">
                  <c:v>-100.17249999999996</c:v>
                </c:pt>
                <c:pt idx="135146">
                  <c:v>-100.1705</c:v>
                </c:pt>
                <c:pt idx="135147">
                  <c:v>-100.16849999999999</c:v>
                </c:pt>
                <c:pt idx="135148">
                  <c:v>-100.16649999999998</c:v>
                </c:pt>
                <c:pt idx="135149">
                  <c:v>-100.16449999999998</c:v>
                </c:pt>
                <c:pt idx="135150">
                  <c:v>-100.16249999999997</c:v>
                </c:pt>
                <c:pt idx="135151">
                  <c:v>-100.16049999999996</c:v>
                </c:pt>
                <c:pt idx="135152">
                  <c:v>-100.1585</c:v>
                </c:pt>
                <c:pt idx="135153">
                  <c:v>-100.15649999999999</c:v>
                </c:pt>
                <c:pt idx="135154">
                  <c:v>-100.15449999999998</c:v>
                </c:pt>
                <c:pt idx="135155">
                  <c:v>-100.15249999999997</c:v>
                </c:pt>
                <c:pt idx="135156">
                  <c:v>-100.15049999999997</c:v>
                </c:pt>
                <c:pt idx="135157">
                  <c:v>-100.14849999999996</c:v>
                </c:pt>
                <c:pt idx="135158">
                  <c:v>-100.1465</c:v>
                </c:pt>
                <c:pt idx="135159">
                  <c:v>-100.14449999999999</c:v>
                </c:pt>
                <c:pt idx="135160">
                  <c:v>-100.14249999999998</c:v>
                </c:pt>
                <c:pt idx="135161">
                  <c:v>-100.14049999999997</c:v>
                </c:pt>
                <c:pt idx="135162">
                  <c:v>-100.13849999999996</c:v>
                </c:pt>
                <c:pt idx="135163">
                  <c:v>-100.13649999999996</c:v>
                </c:pt>
                <c:pt idx="135164">
                  <c:v>-100.1345</c:v>
                </c:pt>
                <c:pt idx="135165">
                  <c:v>-100.13249999999999</c:v>
                </c:pt>
                <c:pt idx="135166">
                  <c:v>-100.13049999999998</c:v>
                </c:pt>
                <c:pt idx="135167">
                  <c:v>-100.12849999999997</c:v>
                </c:pt>
                <c:pt idx="135168">
                  <c:v>-100.12649999999996</c:v>
                </c:pt>
                <c:pt idx="135169">
                  <c:v>-100.12449999999995</c:v>
                </c:pt>
                <c:pt idx="135170">
                  <c:v>-100.1225</c:v>
                </c:pt>
                <c:pt idx="135171">
                  <c:v>-100.12049999999999</c:v>
                </c:pt>
                <c:pt idx="135172">
                  <c:v>-100.11849999999998</c:v>
                </c:pt>
                <c:pt idx="135173">
                  <c:v>-100.11649999999997</c:v>
                </c:pt>
                <c:pt idx="135174">
                  <c:v>-100.11449999999996</c:v>
                </c:pt>
                <c:pt idx="135175">
                  <c:v>-100.11249999999995</c:v>
                </c:pt>
                <c:pt idx="135176">
                  <c:v>-100.1105</c:v>
                </c:pt>
                <c:pt idx="135177">
                  <c:v>-100.10849999999999</c:v>
                </c:pt>
                <c:pt idx="135178">
                  <c:v>-100.10649999999998</c:v>
                </c:pt>
                <c:pt idx="135179">
                  <c:v>-100.10449999999997</c:v>
                </c:pt>
                <c:pt idx="135180">
                  <c:v>-100.10249999999996</c:v>
                </c:pt>
                <c:pt idx="135181">
                  <c:v>-100.10049999999995</c:v>
                </c:pt>
                <c:pt idx="135182">
                  <c:v>-100.0985</c:v>
                </c:pt>
                <c:pt idx="135183">
                  <c:v>-100.09649999999999</c:v>
                </c:pt>
                <c:pt idx="135184">
                  <c:v>-100.09449999999998</c:v>
                </c:pt>
                <c:pt idx="135185">
                  <c:v>-100.09249999999997</c:v>
                </c:pt>
                <c:pt idx="135186">
                  <c:v>-100.09049999999996</c:v>
                </c:pt>
                <c:pt idx="135187">
                  <c:v>-100.08849999999995</c:v>
                </c:pt>
                <c:pt idx="135188">
                  <c:v>-100.0865</c:v>
                </c:pt>
                <c:pt idx="135189">
                  <c:v>-100.08449999999999</c:v>
                </c:pt>
                <c:pt idx="135190">
                  <c:v>-100.08249999999998</c:v>
                </c:pt>
                <c:pt idx="135191">
                  <c:v>-100.08049999999997</c:v>
                </c:pt>
                <c:pt idx="135192">
                  <c:v>-100.07849999999996</c:v>
                </c:pt>
                <c:pt idx="135193">
                  <c:v>-100.07649999999995</c:v>
                </c:pt>
                <c:pt idx="135194">
                  <c:v>-100.0745</c:v>
                </c:pt>
                <c:pt idx="135195">
                  <c:v>-100.07249999999999</c:v>
                </c:pt>
                <c:pt idx="135196">
                  <c:v>-100.07049999999998</c:v>
                </c:pt>
                <c:pt idx="135197">
                  <c:v>-100.06849999999997</c:v>
                </c:pt>
                <c:pt idx="135198">
                  <c:v>-100.06649999999996</c:v>
                </c:pt>
                <c:pt idx="135199">
                  <c:v>-100.06449999999995</c:v>
                </c:pt>
                <c:pt idx="135200">
                  <c:v>-100.0625</c:v>
                </c:pt>
                <c:pt idx="135201">
                  <c:v>-100.06049999999999</c:v>
                </c:pt>
                <c:pt idx="135202">
                  <c:v>-100.05849999999998</c:v>
                </c:pt>
                <c:pt idx="135203">
                  <c:v>-100.05649999999997</c:v>
                </c:pt>
                <c:pt idx="135204">
                  <c:v>-100.05449999999996</c:v>
                </c:pt>
                <c:pt idx="135205">
                  <c:v>-100.05249999999995</c:v>
                </c:pt>
                <c:pt idx="135206">
                  <c:v>-100.0505</c:v>
                </c:pt>
                <c:pt idx="135207">
                  <c:v>-100.04849999999999</c:v>
                </c:pt>
                <c:pt idx="135208">
                  <c:v>-100.04649999999998</c:v>
                </c:pt>
                <c:pt idx="135209">
                  <c:v>-100.04449999999997</c:v>
                </c:pt>
                <c:pt idx="135210">
                  <c:v>-100.04249999999996</c:v>
                </c:pt>
                <c:pt idx="135211">
                  <c:v>-100.04049999999995</c:v>
                </c:pt>
                <c:pt idx="135212">
                  <c:v>-100.0385</c:v>
                </c:pt>
                <c:pt idx="135213">
                  <c:v>-100.03649999999999</c:v>
                </c:pt>
                <c:pt idx="135214">
                  <c:v>-100.03449999999998</c:v>
                </c:pt>
                <c:pt idx="135215">
                  <c:v>-100.03249999999997</c:v>
                </c:pt>
                <c:pt idx="135216">
                  <c:v>-100.03049999999996</c:v>
                </c:pt>
                <c:pt idx="135217">
                  <c:v>-100.02849999999995</c:v>
                </c:pt>
                <c:pt idx="135218">
                  <c:v>-100.0265</c:v>
                </c:pt>
                <c:pt idx="135219">
                  <c:v>-100.02449999999999</c:v>
                </c:pt>
                <c:pt idx="135220">
                  <c:v>-100.02249999999998</c:v>
                </c:pt>
                <c:pt idx="135221">
                  <c:v>-100.02049999999997</c:v>
                </c:pt>
                <c:pt idx="135222">
                  <c:v>-100.01849999999996</c:v>
                </c:pt>
                <c:pt idx="135223">
                  <c:v>-100.01649999999995</c:v>
                </c:pt>
                <c:pt idx="135224">
                  <c:v>-100.0145</c:v>
                </c:pt>
                <c:pt idx="135225">
                  <c:v>-100.01249999999999</c:v>
                </c:pt>
                <c:pt idx="135226">
                  <c:v>-100.01049999999998</c:v>
                </c:pt>
                <c:pt idx="135227">
                  <c:v>-100.00849999999997</c:v>
                </c:pt>
                <c:pt idx="135228">
                  <c:v>-100.00649999999996</c:v>
                </c:pt>
                <c:pt idx="135229">
                  <c:v>-100.00449999999995</c:v>
                </c:pt>
                <c:pt idx="135230">
                  <c:v>-100.0025</c:v>
                </c:pt>
                <c:pt idx="135231">
                  <c:v>-100.00049999999999</c:v>
                </c:pt>
                <c:pt idx="135232">
                  <c:v>-99.998499999999979</c:v>
                </c:pt>
                <c:pt idx="135233">
                  <c:v>-99.996499999999969</c:v>
                </c:pt>
                <c:pt idx="135234">
                  <c:v>-99.99449999999996</c:v>
                </c:pt>
                <c:pt idx="135235">
                  <c:v>-99.99249999999995</c:v>
                </c:pt>
                <c:pt idx="135236">
                  <c:v>-99.990499999999997</c:v>
                </c:pt>
                <c:pt idx="135237">
                  <c:v>-99.988499999999988</c:v>
                </c:pt>
                <c:pt idx="135238">
                  <c:v>-99.986499999999978</c:v>
                </c:pt>
                <c:pt idx="135239">
                  <c:v>-99.984499999999969</c:v>
                </c:pt>
                <c:pt idx="135240">
                  <c:v>-99.982499999999959</c:v>
                </c:pt>
                <c:pt idx="135241">
                  <c:v>-99.98049999999995</c:v>
                </c:pt>
                <c:pt idx="135242">
                  <c:v>-99.978499999999997</c:v>
                </c:pt>
                <c:pt idx="135243">
                  <c:v>-99.976499999999987</c:v>
                </c:pt>
                <c:pt idx="135244">
                  <c:v>-99.974499999999978</c:v>
                </c:pt>
                <c:pt idx="135245">
                  <c:v>-99.972499999999968</c:v>
                </c:pt>
                <c:pt idx="135246">
                  <c:v>-99.970499999999959</c:v>
                </c:pt>
                <c:pt idx="135247">
                  <c:v>-99.968499999999949</c:v>
                </c:pt>
                <c:pt idx="135248">
                  <c:v>-99.966499999999996</c:v>
                </c:pt>
                <c:pt idx="135249">
                  <c:v>-99.964499999999987</c:v>
                </c:pt>
                <c:pt idx="135250">
                  <c:v>-99.962499999999977</c:v>
                </c:pt>
                <c:pt idx="135251">
                  <c:v>-99.960499999999968</c:v>
                </c:pt>
                <c:pt idx="135252">
                  <c:v>-99.958499999999958</c:v>
                </c:pt>
                <c:pt idx="135253">
                  <c:v>-99.956500000000005</c:v>
                </c:pt>
                <c:pt idx="135254">
                  <c:v>-99.954499999999996</c:v>
                </c:pt>
                <c:pt idx="135255">
                  <c:v>-99.952499999999986</c:v>
                </c:pt>
                <c:pt idx="135256">
                  <c:v>-99.950499999999977</c:v>
                </c:pt>
                <c:pt idx="135257">
                  <c:v>-99.948499999999967</c:v>
                </c:pt>
                <c:pt idx="135258">
                  <c:v>-99.946499999999958</c:v>
                </c:pt>
                <c:pt idx="135259">
                  <c:v>-99.944500000000005</c:v>
                </c:pt>
                <c:pt idx="135260">
                  <c:v>-99.942499999999995</c:v>
                </c:pt>
                <c:pt idx="135261">
                  <c:v>-99.940499999999986</c:v>
                </c:pt>
                <c:pt idx="135262">
                  <c:v>-99.938499999999976</c:v>
                </c:pt>
                <c:pt idx="135263">
                  <c:v>-99.936499999999967</c:v>
                </c:pt>
                <c:pt idx="135264">
                  <c:v>-99.934499999999957</c:v>
                </c:pt>
                <c:pt idx="135265">
                  <c:v>-99.932500000000005</c:v>
                </c:pt>
                <c:pt idx="135266">
                  <c:v>-99.930499999999995</c:v>
                </c:pt>
                <c:pt idx="135267">
                  <c:v>-99.928499999999985</c:v>
                </c:pt>
                <c:pt idx="135268">
                  <c:v>-99.926499999999976</c:v>
                </c:pt>
                <c:pt idx="135269">
                  <c:v>-99.924499999999966</c:v>
                </c:pt>
                <c:pt idx="135270">
                  <c:v>-99.922499999999957</c:v>
                </c:pt>
                <c:pt idx="135271">
                  <c:v>-99.920500000000004</c:v>
                </c:pt>
                <c:pt idx="135272">
                  <c:v>-99.918499999999995</c:v>
                </c:pt>
                <c:pt idx="135273">
                  <c:v>-99.916499999999985</c:v>
                </c:pt>
                <c:pt idx="135274">
                  <c:v>-99.914499999999975</c:v>
                </c:pt>
                <c:pt idx="135275">
                  <c:v>-99.912499999999966</c:v>
                </c:pt>
                <c:pt idx="135276">
                  <c:v>-99.910499999999956</c:v>
                </c:pt>
                <c:pt idx="135277">
                  <c:v>-99.908500000000004</c:v>
                </c:pt>
                <c:pt idx="135278">
                  <c:v>-99.906499999999994</c:v>
                </c:pt>
                <c:pt idx="135279">
                  <c:v>-99.904499999999985</c:v>
                </c:pt>
                <c:pt idx="135280">
                  <c:v>-99.902499999999975</c:v>
                </c:pt>
                <c:pt idx="135281">
                  <c:v>-99.900499999999965</c:v>
                </c:pt>
                <c:pt idx="135282">
                  <c:v>-99.898499999999956</c:v>
                </c:pt>
                <c:pt idx="135283">
                  <c:v>-99.896500000000003</c:v>
                </c:pt>
                <c:pt idx="135284">
                  <c:v>-99.894499999999994</c:v>
                </c:pt>
                <c:pt idx="135285">
                  <c:v>-99.892499999999984</c:v>
                </c:pt>
                <c:pt idx="135286">
                  <c:v>-99.890499999999975</c:v>
                </c:pt>
                <c:pt idx="135287">
                  <c:v>-99.888499999999965</c:v>
                </c:pt>
                <c:pt idx="135288">
                  <c:v>-99.886499999999955</c:v>
                </c:pt>
                <c:pt idx="135289">
                  <c:v>-99.884500000000003</c:v>
                </c:pt>
                <c:pt idx="135290">
                  <c:v>-99.882499999999993</c:v>
                </c:pt>
                <c:pt idx="135291">
                  <c:v>-99.880499999999984</c:v>
                </c:pt>
                <c:pt idx="135292">
                  <c:v>-99.878499999999974</c:v>
                </c:pt>
                <c:pt idx="135293">
                  <c:v>-99.876499999999965</c:v>
                </c:pt>
                <c:pt idx="135294">
                  <c:v>-99.874499999999955</c:v>
                </c:pt>
                <c:pt idx="135295">
                  <c:v>-99.872500000000002</c:v>
                </c:pt>
                <c:pt idx="135296">
                  <c:v>-99.870499999999993</c:v>
                </c:pt>
                <c:pt idx="135297">
                  <c:v>-99.868499999999983</c:v>
                </c:pt>
                <c:pt idx="135298">
                  <c:v>-99.866499999999974</c:v>
                </c:pt>
                <c:pt idx="135299">
                  <c:v>-99.864499999999964</c:v>
                </c:pt>
                <c:pt idx="135300">
                  <c:v>-99.862499999999955</c:v>
                </c:pt>
                <c:pt idx="135301">
                  <c:v>-99.860500000000002</c:v>
                </c:pt>
                <c:pt idx="135302">
                  <c:v>-99.858499999999992</c:v>
                </c:pt>
                <c:pt idx="135303">
                  <c:v>-99.856499999999983</c:v>
                </c:pt>
                <c:pt idx="135304">
                  <c:v>-99.854499999999973</c:v>
                </c:pt>
                <c:pt idx="135305">
                  <c:v>-99.852499999999964</c:v>
                </c:pt>
                <c:pt idx="135306">
                  <c:v>-99.850499999999954</c:v>
                </c:pt>
                <c:pt idx="135307">
                  <c:v>-99.848500000000001</c:v>
                </c:pt>
                <c:pt idx="135308">
                  <c:v>-99.846499999999992</c:v>
                </c:pt>
                <c:pt idx="135309">
                  <c:v>-99.844499999999982</c:v>
                </c:pt>
                <c:pt idx="135310">
                  <c:v>-99.842499999999973</c:v>
                </c:pt>
                <c:pt idx="135311">
                  <c:v>-99.840499999999963</c:v>
                </c:pt>
                <c:pt idx="135312">
                  <c:v>-99.838499999999954</c:v>
                </c:pt>
                <c:pt idx="135313">
                  <c:v>-99.836500000000001</c:v>
                </c:pt>
                <c:pt idx="135314">
                  <c:v>-99.834499999999991</c:v>
                </c:pt>
                <c:pt idx="135315">
                  <c:v>-99.832499999999982</c:v>
                </c:pt>
                <c:pt idx="135316">
                  <c:v>-99.830499999999972</c:v>
                </c:pt>
                <c:pt idx="135317">
                  <c:v>-99.828499999999963</c:v>
                </c:pt>
                <c:pt idx="135318">
                  <c:v>-99.826499999999953</c:v>
                </c:pt>
                <c:pt idx="135319">
                  <c:v>-99.8245</c:v>
                </c:pt>
                <c:pt idx="135320">
                  <c:v>-99.822499999999991</c:v>
                </c:pt>
                <c:pt idx="135321">
                  <c:v>-99.820499999999981</c:v>
                </c:pt>
                <c:pt idx="135322">
                  <c:v>-99.818499999999972</c:v>
                </c:pt>
                <c:pt idx="135323">
                  <c:v>-99.816499999999962</c:v>
                </c:pt>
                <c:pt idx="135324">
                  <c:v>-99.814499999999953</c:v>
                </c:pt>
                <c:pt idx="135325">
                  <c:v>-99.8125</c:v>
                </c:pt>
                <c:pt idx="135326">
                  <c:v>-99.81049999999999</c:v>
                </c:pt>
                <c:pt idx="135327">
                  <c:v>-99.808499999999981</c:v>
                </c:pt>
                <c:pt idx="135328">
                  <c:v>-99.806499999999971</c:v>
                </c:pt>
                <c:pt idx="135329">
                  <c:v>-99.804499999999962</c:v>
                </c:pt>
                <c:pt idx="135330">
                  <c:v>-99.802499999999952</c:v>
                </c:pt>
                <c:pt idx="135331">
                  <c:v>-99.8005</c:v>
                </c:pt>
                <c:pt idx="135332">
                  <c:v>-99.79849999999999</c:v>
                </c:pt>
                <c:pt idx="135333">
                  <c:v>-99.79649999999998</c:v>
                </c:pt>
                <c:pt idx="135334">
                  <c:v>-99.794499999999971</c:v>
                </c:pt>
                <c:pt idx="135335">
                  <c:v>-99.792499999999961</c:v>
                </c:pt>
                <c:pt idx="135336">
                  <c:v>-99.790499999999952</c:v>
                </c:pt>
                <c:pt idx="135337">
                  <c:v>-99.788499999999999</c:v>
                </c:pt>
                <c:pt idx="135338">
                  <c:v>-99.78649999999999</c:v>
                </c:pt>
                <c:pt idx="135339">
                  <c:v>-99.78449999999998</c:v>
                </c:pt>
                <c:pt idx="135340">
                  <c:v>-99.78249999999997</c:v>
                </c:pt>
                <c:pt idx="135341">
                  <c:v>-99.780499999999961</c:v>
                </c:pt>
                <c:pt idx="135342">
                  <c:v>-99.778499999999951</c:v>
                </c:pt>
                <c:pt idx="135343">
                  <c:v>-99.776499999999999</c:v>
                </c:pt>
                <c:pt idx="135344">
                  <c:v>-99.774499999999989</c:v>
                </c:pt>
                <c:pt idx="135345">
                  <c:v>-99.77249999999998</c:v>
                </c:pt>
                <c:pt idx="135346">
                  <c:v>-99.77049999999997</c:v>
                </c:pt>
                <c:pt idx="135347">
                  <c:v>-99.76849999999996</c:v>
                </c:pt>
                <c:pt idx="135348">
                  <c:v>-99.766499999999951</c:v>
                </c:pt>
                <c:pt idx="135349">
                  <c:v>-99.764499999999998</c:v>
                </c:pt>
                <c:pt idx="135350">
                  <c:v>-99.762499999999989</c:v>
                </c:pt>
                <c:pt idx="135351">
                  <c:v>-99.760499999999979</c:v>
                </c:pt>
                <c:pt idx="135352">
                  <c:v>-99.75849999999997</c:v>
                </c:pt>
                <c:pt idx="135353">
                  <c:v>-99.75649999999996</c:v>
                </c:pt>
                <c:pt idx="135354">
                  <c:v>-99.75449999999995</c:v>
                </c:pt>
                <c:pt idx="135355">
                  <c:v>-99.752499999999998</c:v>
                </c:pt>
                <c:pt idx="135356">
                  <c:v>-99.750499999999988</c:v>
                </c:pt>
                <c:pt idx="135357">
                  <c:v>-99.748499999999979</c:v>
                </c:pt>
                <c:pt idx="135358">
                  <c:v>-99.746499999999969</c:v>
                </c:pt>
                <c:pt idx="135359">
                  <c:v>-99.74449999999996</c:v>
                </c:pt>
                <c:pt idx="135360">
                  <c:v>-99.74249999999995</c:v>
                </c:pt>
                <c:pt idx="135361">
                  <c:v>-99.740499999999997</c:v>
                </c:pt>
                <c:pt idx="135362">
                  <c:v>-99.738499999999988</c:v>
                </c:pt>
                <c:pt idx="135363">
                  <c:v>-99.736499999999978</c:v>
                </c:pt>
                <c:pt idx="135364">
                  <c:v>-99.734499999999969</c:v>
                </c:pt>
                <c:pt idx="135365">
                  <c:v>-99.732499999999959</c:v>
                </c:pt>
                <c:pt idx="135366">
                  <c:v>-99.73049999999995</c:v>
                </c:pt>
                <c:pt idx="135367">
                  <c:v>-99.728499999999997</c:v>
                </c:pt>
                <c:pt idx="135368">
                  <c:v>-99.726499999999987</c:v>
                </c:pt>
                <c:pt idx="135369">
                  <c:v>-99.724499999999978</c:v>
                </c:pt>
                <c:pt idx="135370">
                  <c:v>-99.722499999999968</c:v>
                </c:pt>
                <c:pt idx="135371">
                  <c:v>-99.720499999999959</c:v>
                </c:pt>
                <c:pt idx="135372">
                  <c:v>-99.718499999999949</c:v>
                </c:pt>
                <c:pt idx="135373">
                  <c:v>-99.716499999999996</c:v>
                </c:pt>
                <c:pt idx="135374">
                  <c:v>-99.714499999999987</c:v>
                </c:pt>
                <c:pt idx="135375">
                  <c:v>-99.712499999999977</c:v>
                </c:pt>
                <c:pt idx="135376">
                  <c:v>-99.710499999999968</c:v>
                </c:pt>
                <c:pt idx="135377">
                  <c:v>-99.708499999999958</c:v>
                </c:pt>
                <c:pt idx="135378">
                  <c:v>-99.706500000000005</c:v>
                </c:pt>
                <c:pt idx="135379">
                  <c:v>-99.704499999999996</c:v>
                </c:pt>
                <c:pt idx="135380">
                  <c:v>-99.702499999999986</c:v>
                </c:pt>
                <c:pt idx="135381">
                  <c:v>-99.700499999999977</c:v>
                </c:pt>
                <c:pt idx="135382">
                  <c:v>-99.698499999999967</c:v>
                </c:pt>
                <c:pt idx="135383">
                  <c:v>-99.696499999999958</c:v>
                </c:pt>
                <c:pt idx="135384">
                  <c:v>-99.694500000000005</c:v>
                </c:pt>
                <c:pt idx="135385">
                  <c:v>-99.692499999999995</c:v>
                </c:pt>
                <c:pt idx="135386">
                  <c:v>-99.690499999999986</c:v>
                </c:pt>
                <c:pt idx="135387">
                  <c:v>-99.688499999999976</c:v>
                </c:pt>
                <c:pt idx="135388">
                  <c:v>-99.686499999999967</c:v>
                </c:pt>
                <c:pt idx="135389">
                  <c:v>-99.684499999999957</c:v>
                </c:pt>
                <c:pt idx="135390">
                  <c:v>-99.682500000000005</c:v>
                </c:pt>
                <c:pt idx="135391">
                  <c:v>-99.680499999999995</c:v>
                </c:pt>
                <c:pt idx="135392">
                  <c:v>-99.678499999999985</c:v>
                </c:pt>
                <c:pt idx="135393">
                  <c:v>-99.676499999999976</c:v>
                </c:pt>
                <c:pt idx="135394">
                  <c:v>-99.674499999999966</c:v>
                </c:pt>
                <c:pt idx="135395">
                  <c:v>-99.672499999999957</c:v>
                </c:pt>
                <c:pt idx="135396">
                  <c:v>-99.670500000000004</c:v>
                </c:pt>
                <c:pt idx="135397">
                  <c:v>-99.668499999999995</c:v>
                </c:pt>
                <c:pt idx="135398">
                  <c:v>-99.666499999999985</c:v>
                </c:pt>
                <c:pt idx="135399">
                  <c:v>-99.664499999999975</c:v>
                </c:pt>
                <c:pt idx="135400">
                  <c:v>-99.662499999999966</c:v>
                </c:pt>
                <c:pt idx="135401">
                  <c:v>-99.660499999999956</c:v>
                </c:pt>
                <c:pt idx="135402">
                  <c:v>-99.658500000000004</c:v>
                </c:pt>
                <c:pt idx="135403">
                  <c:v>-99.656499999999994</c:v>
                </c:pt>
                <c:pt idx="135404">
                  <c:v>-99.654499999999985</c:v>
                </c:pt>
                <c:pt idx="135405">
                  <c:v>-99.652499999999975</c:v>
                </c:pt>
                <c:pt idx="135406">
                  <c:v>-99.650499999999965</c:v>
                </c:pt>
                <c:pt idx="135407">
                  <c:v>-99.648499999999956</c:v>
                </c:pt>
                <c:pt idx="135408">
                  <c:v>-99.646500000000003</c:v>
                </c:pt>
                <c:pt idx="135409">
                  <c:v>-99.644499999999994</c:v>
                </c:pt>
                <c:pt idx="135410">
                  <c:v>-99.642499999999984</c:v>
                </c:pt>
                <c:pt idx="135411">
                  <c:v>-99.640499999999975</c:v>
                </c:pt>
                <c:pt idx="135412">
                  <c:v>-99.638499999999965</c:v>
                </c:pt>
                <c:pt idx="135413">
                  <c:v>-99.636499999999955</c:v>
                </c:pt>
                <c:pt idx="135414">
                  <c:v>-99.634500000000003</c:v>
                </c:pt>
                <c:pt idx="135415">
                  <c:v>-99.632499999999993</c:v>
                </c:pt>
                <c:pt idx="135416">
                  <c:v>-99.630499999999984</c:v>
                </c:pt>
                <c:pt idx="135417">
                  <c:v>-99.628499999999974</c:v>
                </c:pt>
                <c:pt idx="135418">
                  <c:v>-99.626499999999965</c:v>
                </c:pt>
                <c:pt idx="135419">
                  <c:v>-99.624499999999955</c:v>
                </c:pt>
                <c:pt idx="135420">
                  <c:v>-99.622500000000002</c:v>
                </c:pt>
                <c:pt idx="135421">
                  <c:v>-99.620499999999993</c:v>
                </c:pt>
                <c:pt idx="135422">
                  <c:v>-99.618499999999983</c:v>
                </c:pt>
                <c:pt idx="135423">
                  <c:v>-99.616499999999974</c:v>
                </c:pt>
                <c:pt idx="135424">
                  <c:v>-99.614499999999964</c:v>
                </c:pt>
                <c:pt idx="135425">
                  <c:v>-99.612499999999955</c:v>
                </c:pt>
                <c:pt idx="135426">
                  <c:v>-99.610500000000002</c:v>
                </c:pt>
                <c:pt idx="135427">
                  <c:v>-99.608499999999992</c:v>
                </c:pt>
                <c:pt idx="135428">
                  <c:v>-99.606499999999983</c:v>
                </c:pt>
                <c:pt idx="135429">
                  <c:v>-99.604499999999973</c:v>
                </c:pt>
                <c:pt idx="135430">
                  <c:v>-99.602499999999964</c:v>
                </c:pt>
                <c:pt idx="135431">
                  <c:v>-99.600499999999954</c:v>
                </c:pt>
                <c:pt idx="135432">
                  <c:v>-99.598500000000001</c:v>
                </c:pt>
                <c:pt idx="135433">
                  <c:v>-99.596499999999992</c:v>
                </c:pt>
                <c:pt idx="135434">
                  <c:v>-99.594499999999982</c:v>
                </c:pt>
                <c:pt idx="135435">
                  <c:v>-99.592499999999973</c:v>
                </c:pt>
                <c:pt idx="135436">
                  <c:v>-99.590499999999963</c:v>
                </c:pt>
                <c:pt idx="135437">
                  <c:v>-99.588499999999954</c:v>
                </c:pt>
                <c:pt idx="135438">
                  <c:v>-99.586500000000001</c:v>
                </c:pt>
                <c:pt idx="135439">
                  <c:v>-99.584499999999991</c:v>
                </c:pt>
                <c:pt idx="135440">
                  <c:v>-99.582499999999982</c:v>
                </c:pt>
                <c:pt idx="135441">
                  <c:v>-99.580499999999972</c:v>
                </c:pt>
                <c:pt idx="135442">
                  <c:v>-99.578499999999963</c:v>
                </c:pt>
                <c:pt idx="135443">
                  <c:v>-99.576499999999953</c:v>
                </c:pt>
                <c:pt idx="135444">
                  <c:v>-99.5745</c:v>
                </c:pt>
                <c:pt idx="135445">
                  <c:v>-99.572499999999991</c:v>
                </c:pt>
                <c:pt idx="135446">
                  <c:v>-99.570499999999981</c:v>
                </c:pt>
                <c:pt idx="135447">
                  <c:v>-99.568499999999972</c:v>
                </c:pt>
                <c:pt idx="135448">
                  <c:v>-99.566499999999962</c:v>
                </c:pt>
                <c:pt idx="135449">
                  <c:v>-99.564499999999953</c:v>
                </c:pt>
                <c:pt idx="135450">
                  <c:v>-99.5625</c:v>
                </c:pt>
                <c:pt idx="135451">
                  <c:v>-99.56049999999999</c:v>
                </c:pt>
                <c:pt idx="135452">
                  <c:v>-99.558499999999981</c:v>
                </c:pt>
                <c:pt idx="135453">
                  <c:v>-99.556499999999971</c:v>
                </c:pt>
                <c:pt idx="135454">
                  <c:v>-99.554499999999962</c:v>
                </c:pt>
                <c:pt idx="135455">
                  <c:v>-99.552499999999952</c:v>
                </c:pt>
                <c:pt idx="135456">
                  <c:v>-99.5505</c:v>
                </c:pt>
                <c:pt idx="135457">
                  <c:v>-99.54849999999999</c:v>
                </c:pt>
                <c:pt idx="135458">
                  <c:v>-99.54649999999998</c:v>
                </c:pt>
                <c:pt idx="135459">
                  <c:v>-99.544499999999971</c:v>
                </c:pt>
                <c:pt idx="135460">
                  <c:v>-99.542499999999961</c:v>
                </c:pt>
                <c:pt idx="135461">
                  <c:v>-99.540499999999952</c:v>
                </c:pt>
                <c:pt idx="135462">
                  <c:v>-99.538499999999999</c:v>
                </c:pt>
                <c:pt idx="135463">
                  <c:v>-99.53649999999999</c:v>
                </c:pt>
                <c:pt idx="135464">
                  <c:v>-99.53449999999998</c:v>
                </c:pt>
                <c:pt idx="135465">
                  <c:v>-99.53249999999997</c:v>
                </c:pt>
                <c:pt idx="135466">
                  <c:v>-99.530499999999961</c:v>
                </c:pt>
                <c:pt idx="135467">
                  <c:v>-99.528499999999951</c:v>
                </c:pt>
                <c:pt idx="135468">
                  <c:v>-99.526499999999999</c:v>
                </c:pt>
                <c:pt idx="135469">
                  <c:v>-99.524499999999989</c:v>
                </c:pt>
                <c:pt idx="135470">
                  <c:v>-99.52249999999998</c:v>
                </c:pt>
                <c:pt idx="135471">
                  <c:v>-99.52049999999997</c:v>
                </c:pt>
                <c:pt idx="135472">
                  <c:v>-99.51849999999996</c:v>
                </c:pt>
                <c:pt idx="135473">
                  <c:v>-99.516499999999951</c:v>
                </c:pt>
                <c:pt idx="135474">
                  <c:v>-99.514499999999998</c:v>
                </c:pt>
                <c:pt idx="135475">
                  <c:v>-99.512499999999989</c:v>
                </c:pt>
                <c:pt idx="135476">
                  <c:v>-99.510499999999979</c:v>
                </c:pt>
                <c:pt idx="135477">
                  <c:v>-99.50849999999997</c:v>
                </c:pt>
                <c:pt idx="135478">
                  <c:v>-99.50649999999996</c:v>
                </c:pt>
                <c:pt idx="135479">
                  <c:v>-99.50449999999995</c:v>
                </c:pt>
                <c:pt idx="135480">
                  <c:v>-99.502499999999998</c:v>
                </c:pt>
                <c:pt idx="135481">
                  <c:v>-99.500499999999988</c:v>
                </c:pt>
                <c:pt idx="135482">
                  <c:v>-99.498499999999979</c:v>
                </c:pt>
                <c:pt idx="135483">
                  <c:v>-99.496499999999969</c:v>
                </c:pt>
                <c:pt idx="135484">
                  <c:v>-99.49449999999996</c:v>
                </c:pt>
                <c:pt idx="135485">
                  <c:v>-99.49249999999995</c:v>
                </c:pt>
                <c:pt idx="135486">
                  <c:v>-99.490499999999997</c:v>
                </c:pt>
                <c:pt idx="135487">
                  <c:v>-99.488499999999988</c:v>
                </c:pt>
                <c:pt idx="135488">
                  <c:v>-99.486499999999978</c:v>
                </c:pt>
                <c:pt idx="135489">
                  <c:v>-99.484499999999969</c:v>
                </c:pt>
                <c:pt idx="135490">
                  <c:v>-99.482499999999959</c:v>
                </c:pt>
                <c:pt idx="135491">
                  <c:v>-99.48049999999995</c:v>
                </c:pt>
                <c:pt idx="135492">
                  <c:v>-99.478499999999997</c:v>
                </c:pt>
                <c:pt idx="135493">
                  <c:v>-99.476499999999987</c:v>
                </c:pt>
                <c:pt idx="135494">
                  <c:v>-99.474499999999978</c:v>
                </c:pt>
                <c:pt idx="135495">
                  <c:v>-99.472499999999968</c:v>
                </c:pt>
                <c:pt idx="135496">
                  <c:v>-99.470499999999959</c:v>
                </c:pt>
                <c:pt idx="135497">
                  <c:v>-99.468499999999949</c:v>
                </c:pt>
                <c:pt idx="135498">
                  <c:v>-99.466499999999996</c:v>
                </c:pt>
                <c:pt idx="135499">
                  <c:v>-99.464499999999987</c:v>
                </c:pt>
                <c:pt idx="135500">
                  <c:v>-99.462499999999977</c:v>
                </c:pt>
                <c:pt idx="135501">
                  <c:v>-99.460499999999968</c:v>
                </c:pt>
                <c:pt idx="135502">
                  <c:v>-99.458499999999958</c:v>
                </c:pt>
                <c:pt idx="135503">
                  <c:v>-99.456500000000005</c:v>
                </c:pt>
                <c:pt idx="135504">
                  <c:v>-99.454499999999996</c:v>
                </c:pt>
                <c:pt idx="135505">
                  <c:v>-99.452499999999986</c:v>
                </c:pt>
                <c:pt idx="135506">
                  <c:v>-99.450499999999977</c:v>
                </c:pt>
                <c:pt idx="135507">
                  <c:v>-99.448499999999967</c:v>
                </c:pt>
                <c:pt idx="135508">
                  <c:v>-99.446499999999958</c:v>
                </c:pt>
                <c:pt idx="135509">
                  <c:v>-99.444500000000005</c:v>
                </c:pt>
                <c:pt idx="135510">
                  <c:v>-99.442499999999995</c:v>
                </c:pt>
                <c:pt idx="135511">
                  <c:v>-99.440499999999986</c:v>
                </c:pt>
                <c:pt idx="135512">
                  <c:v>-99.438499999999976</c:v>
                </c:pt>
                <c:pt idx="135513">
                  <c:v>-99.436499999999967</c:v>
                </c:pt>
                <c:pt idx="135514">
                  <c:v>-99.434499999999957</c:v>
                </c:pt>
                <c:pt idx="135515">
                  <c:v>-99.432500000000005</c:v>
                </c:pt>
                <c:pt idx="135516">
                  <c:v>-99.430499999999995</c:v>
                </c:pt>
                <c:pt idx="135517">
                  <c:v>-99.428499999999985</c:v>
                </c:pt>
                <c:pt idx="135518">
                  <c:v>-99.426499999999976</c:v>
                </c:pt>
                <c:pt idx="135519">
                  <c:v>-99.424499999999966</c:v>
                </c:pt>
                <c:pt idx="135520">
                  <c:v>-99.422499999999957</c:v>
                </c:pt>
                <c:pt idx="135521">
                  <c:v>-99.420500000000004</c:v>
                </c:pt>
                <c:pt idx="135522">
                  <c:v>-99.418499999999995</c:v>
                </c:pt>
                <c:pt idx="135523">
                  <c:v>-99.416499999999985</c:v>
                </c:pt>
                <c:pt idx="135524">
                  <c:v>-99.414499999999975</c:v>
                </c:pt>
                <c:pt idx="135525">
                  <c:v>-99.412499999999966</c:v>
                </c:pt>
                <c:pt idx="135526">
                  <c:v>-99.410499999999956</c:v>
                </c:pt>
                <c:pt idx="135527">
                  <c:v>-99.408500000000004</c:v>
                </c:pt>
                <c:pt idx="135528">
                  <c:v>-99.406499999999994</c:v>
                </c:pt>
                <c:pt idx="135529">
                  <c:v>-99.404499999999985</c:v>
                </c:pt>
                <c:pt idx="135530">
                  <c:v>-99.402499999999975</c:v>
                </c:pt>
                <c:pt idx="135531">
                  <c:v>-99.400499999999965</c:v>
                </c:pt>
                <c:pt idx="135532">
                  <c:v>-99.398499999999956</c:v>
                </c:pt>
                <c:pt idx="135533">
                  <c:v>-99.396500000000003</c:v>
                </c:pt>
                <c:pt idx="135534">
                  <c:v>-99.394499999999994</c:v>
                </c:pt>
                <c:pt idx="135535">
                  <c:v>-99.392499999999984</c:v>
                </c:pt>
                <c:pt idx="135536">
                  <c:v>-99.390499999999975</c:v>
                </c:pt>
                <c:pt idx="135537">
                  <c:v>-99.388499999999965</c:v>
                </c:pt>
                <c:pt idx="135538">
                  <c:v>-99.386499999999955</c:v>
                </c:pt>
                <c:pt idx="135539">
                  <c:v>-99.384500000000003</c:v>
                </c:pt>
                <c:pt idx="135540">
                  <c:v>-99.382499999999993</c:v>
                </c:pt>
                <c:pt idx="135541">
                  <c:v>-99.380499999999984</c:v>
                </c:pt>
                <c:pt idx="135542">
                  <c:v>-99.378499999999974</c:v>
                </c:pt>
                <c:pt idx="135543">
                  <c:v>-99.376499999999965</c:v>
                </c:pt>
                <c:pt idx="135544">
                  <c:v>-99.374499999999955</c:v>
                </c:pt>
                <c:pt idx="135545">
                  <c:v>-99.372500000000002</c:v>
                </c:pt>
                <c:pt idx="135546">
                  <c:v>-99.370499999999993</c:v>
                </c:pt>
                <c:pt idx="135547">
                  <c:v>-99.368499999999983</c:v>
                </c:pt>
                <c:pt idx="135548">
                  <c:v>-99.366499999999974</c:v>
                </c:pt>
                <c:pt idx="135549">
                  <c:v>-99.364499999999964</c:v>
                </c:pt>
                <c:pt idx="135550">
                  <c:v>-99.362499999999955</c:v>
                </c:pt>
                <c:pt idx="135551">
                  <c:v>-99.360500000000002</c:v>
                </c:pt>
                <c:pt idx="135552">
                  <c:v>-99.358499999999992</c:v>
                </c:pt>
                <c:pt idx="135553">
                  <c:v>-99.356499999999983</c:v>
                </c:pt>
                <c:pt idx="135554">
                  <c:v>-99.354499999999973</c:v>
                </c:pt>
                <c:pt idx="135555">
                  <c:v>-99.352499999999964</c:v>
                </c:pt>
                <c:pt idx="135556">
                  <c:v>-99.350499999999954</c:v>
                </c:pt>
                <c:pt idx="135557">
                  <c:v>-99.348500000000001</c:v>
                </c:pt>
                <c:pt idx="135558">
                  <c:v>-99.346499999999992</c:v>
                </c:pt>
                <c:pt idx="135559">
                  <c:v>-99.344499999999982</c:v>
                </c:pt>
                <c:pt idx="135560">
                  <c:v>-99.342499999999973</c:v>
                </c:pt>
                <c:pt idx="135561">
                  <c:v>-99.340499999999963</c:v>
                </c:pt>
                <c:pt idx="135562">
                  <c:v>-99.338499999999954</c:v>
                </c:pt>
                <c:pt idx="135563">
                  <c:v>-99.336500000000001</c:v>
                </c:pt>
                <c:pt idx="135564">
                  <c:v>-99.334499999999991</c:v>
                </c:pt>
                <c:pt idx="135565">
                  <c:v>-99.332499999999982</c:v>
                </c:pt>
                <c:pt idx="135566">
                  <c:v>-99.330499999999972</c:v>
                </c:pt>
                <c:pt idx="135567">
                  <c:v>-99.328499999999963</c:v>
                </c:pt>
                <c:pt idx="135568">
                  <c:v>-99.326499999999953</c:v>
                </c:pt>
                <c:pt idx="135569">
                  <c:v>-99.3245</c:v>
                </c:pt>
                <c:pt idx="135570">
                  <c:v>-99.322499999999991</c:v>
                </c:pt>
                <c:pt idx="135571">
                  <c:v>-99.320499999999981</c:v>
                </c:pt>
                <c:pt idx="135572">
                  <c:v>-99.318499999999972</c:v>
                </c:pt>
                <c:pt idx="135573">
                  <c:v>-99.316499999999962</c:v>
                </c:pt>
                <c:pt idx="135574">
                  <c:v>-99.314499999999953</c:v>
                </c:pt>
                <c:pt idx="135575">
                  <c:v>-99.3125</c:v>
                </c:pt>
                <c:pt idx="135576">
                  <c:v>-99.31049999999999</c:v>
                </c:pt>
                <c:pt idx="135577">
                  <c:v>-99.308499999999981</c:v>
                </c:pt>
                <c:pt idx="135578">
                  <c:v>-99.306499999999971</c:v>
                </c:pt>
                <c:pt idx="135579">
                  <c:v>-99.304499999999962</c:v>
                </c:pt>
                <c:pt idx="135580">
                  <c:v>-99.302499999999952</c:v>
                </c:pt>
                <c:pt idx="135581">
                  <c:v>-99.3005</c:v>
                </c:pt>
                <c:pt idx="135582">
                  <c:v>-99.29849999999999</c:v>
                </c:pt>
                <c:pt idx="135583">
                  <c:v>-99.29649999999998</c:v>
                </c:pt>
                <c:pt idx="135584">
                  <c:v>-99.294499999999971</c:v>
                </c:pt>
                <c:pt idx="135585">
                  <c:v>-99.292499999999961</c:v>
                </c:pt>
                <c:pt idx="135586">
                  <c:v>-99.290499999999952</c:v>
                </c:pt>
                <c:pt idx="135587">
                  <c:v>-99.288499999999999</c:v>
                </c:pt>
                <c:pt idx="135588">
                  <c:v>-99.28649999999999</c:v>
                </c:pt>
                <c:pt idx="135589">
                  <c:v>-99.28449999999998</c:v>
                </c:pt>
                <c:pt idx="135590">
                  <c:v>-99.28249999999997</c:v>
                </c:pt>
                <c:pt idx="135591">
                  <c:v>-99.280499999999961</c:v>
                </c:pt>
                <c:pt idx="135592">
                  <c:v>-99.278499999999951</c:v>
                </c:pt>
                <c:pt idx="135593">
                  <c:v>-99.276499999999999</c:v>
                </c:pt>
                <c:pt idx="135594">
                  <c:v>-99.274499999999989</c:v>
                </c:pt>
                <c:pt idx="135595">
                  <c:v>-99.27249999999998</c:v>
                </c:pt>
                <c:pt idx="135596">
                  <c:v>-99.27049999999997</c:v>
                </c:pt>
                <c:pt idx="135597">
                  <c:v>-99.26849999999996</c:v>
                </c:pt>
                <c:pt idx="135598">
                  <c:v>-99.266499999999951</c:v>
                </c:pt>
                <c:pt idx="135599">
                  <c:v>-99.264499999999998</c:v>
                </c:pt>
                <c:pt idx="135600">
                  <c:v>-99.262499999999989</c:v>
                </c:pt>
                <c:pt idx="135601">
                  <c:v>-99.260499999999979</c:v>
                </c:pt>
                <c:pt idx="135602">
                  <c:v>-99.25849999999997</c:v>
                </c:pt>
                <c:pt idx="135603">
                  <c:v>-99.25649999999996</c:v>
                </c:pt>
                <c:pt idx="135604">
                  <c:v>-99.25449999999995</c:v>
                </c:pt>
                <c:pt idx="135605">
                  <c:v>-99.252499999999998</c:v>
                </c:pt>
                <c:pt idx="135606">
                  <c:v>-99.250499999999988</c:v>
                </c:pt>
                <c:pt idx="135607">
                  <c:v>-99.248499999999979</c:v>
                </c:pt>
                <c:pt idx="135608">
                  <c:v>-99.246499999999969</c:v>
                </c:pt>
                <c:pt idx="135609">
                  <c:v>-99.24449999999996</c:v>
                </c:pt>
                <c:pt idx="135610">
                  <c:v>-99.24249999999995</c:v>
                </c:pt>
                <c:pt idx="135611">
                  <c:v>-99.240499999999997</c:v>
                </c:pt>
                <c:pt idx="135612">
                  <c:v>-99.238499999999988</c:v>
                </c:pt>
                <c:pt idx="135613">
                  <c:v>-99.236499999999978</c:v>
                </c:pt>
                <c:pt idx="135614">
                  <c:v>-99.234499999999969</c:v>
                </c:pt>
                <c:pt idx="135615">
                  <c:v>-99.232499999999959</c:v>
                </c:pt>
                <c:pt idx="135616">
                  <c:v>-99.23049999999995</c:v>
                </c:pt>
                <c:pt idx="135617">
                  <c:v>-99.228499999999997</c:v>
                </c:pt>
                <c:pt idx="135618">
                  <c:v>-99.226499999999987</c:v>
                </c:pt>
                <c:pt idx="135619">
                  <c:v>-99.224499999999978</c:v>
                </c:pt>
                <c:pt idx="135620">
                  <c:v>-99.222499999999968</c:v>
                </c:pt>
                <c:pt idx="135621">
                  <c:v>-99.220499999999959</c:v>
                </c:pt>
                <c:pt idx="135622">
                  <c:v>-99.218499999999949</c:v>
                </c:pt>
                <c:pt idx="135623">
                  <c:v>-99.216499999999996</c:v>
                </c:pt>
                <c:pt idx="135624">
                  <c:v>-99.214499999999987</c:v>
                </c:pt>
                <c:pt idx="135625">
                  <c:v>-99.212499999999977</c:v>
                </c:pt>
                <c:pt idx="135626">
                  <c:v>-99.210499999999968</c:v>
                </c:pt>
                <c:pt idx="135627">
                  <c:v>-99.208499999999958</c:v>
                </c:pt>
                <c:pt idx="135628">
                  <c:v>-99.206500000000005</c:v>
                </c:pt>
                <c:pt idx="135629">
                  <c:v>-99.204499999999996</c:v>
                </c:pt>
                <c:pt idx="135630">
                  <c:v>-99.202499999999986</c:v>
                </c:pt>
                <c:pt idx="135631">
                  <c:v>-99.200499999999977</c:v>
                </c:pt>
                <c:pt idx="135632">
                  <c:v>-99.198499999999967</c:v>
                </c:pt>
                <c:pt idx="135633">
                  <c:v>-99.196499999999958</c:v>
                </c:pt>
                <c:pt idx="135634">
                  <c:v>-99.194500000000005</c:v>
                </c:pt>
                <c:pt idx="135635">
                  <c:v>-99.192499999999995</c:v>
                </c:pt>
                <c:pt idx="135636">
                  <c:v>-99.190499999999986</c:v>
                </c:pt>
                <c:pt idx="135637">
                  <c:v>-99.188499999999976</c:v>
                </c:pt>
                <c:pt idx="135638">
                  <c:v>-99.186499999999967</c:v>
                </c:pt>
                <c:pt idx="135639">
                  <c:v>-99.184499999999957</c:v>
                </c:pt>
                <c:pt idx="135640">
                  <c:v>-99.182500000000005</c:v>
                </c:pt>
                <c:pt idx="135641">
                  <c:v>-99.180499999999995</c:v>
                </c:pt>
                <c:pt idx="135642">
                  <c:v>-99.178499999999985</c:v>
                </c:pt>
                <c:pt idx="135643">
                  <c:v>-99.176499999999976</c:v>
                </c:pt>
                <c:pt idx="135644">
                  <c:v>-99.174499999999966</c:v>
                </c:pt>
                <c:pt idx="135645">
                  <c:v>-99.172499999999957</c:v>
                </c:pt>
                <c:pt idx="135646">
                  <c:v>-99.170500000000004</c:v>
                </c:pt>
                <c:pt idx="135647">
                  <c:v>-99.168499999999995</c:v>
                </c:pt>
                <c:pt idx="135648">
                  <c:v>-99.166499999999985</c:v>
                </c:pt>
                <c:pt idx="135649">
                  <c:v>-99.164499999999975</c:v>
                </c:pt>
                <c:pt idx="135650">
                  <c:v>-99.162499999999966</c:v>
                </c:pt>
                <c:pt idx="135651">
                  <c:v>-99.160499999999956</c:v>
                </c:pt>
                <c:pt idx="135652">
                  <c:v>-99.158500000000004</c:v>
                </c:pt>
                <c:pt idx="135653">
                  <c:v>-99.156499999999994</c:v>
                </c:pt>
                <c:pt idx="135654">
                  <c:v>-99.154499999999985</c:v>
                </c:pt>
                <c:pt idx="135655">
                  <c:v>-99.152499999999975</c:v>
                </c:pt>
                <c:pt idx="135656">
                  <c:v>-99.150499999999965</c:v>
                </c:pt>
                <c:pt idx="135657">
                  <c:v>-99.148499999999956</c:v>
                </c:pt>
                <c:pt idx="135658">
                  <c:v>-99.146500000000003</c:v>
                </c:pt>
                <c:pt idx="135659">
                  <c:v>-99.144499999999994</c:v>
                </c:pt>
                <c:pt idx="135660">
                  <c:v>-99.142499999999984</c:v>
                </c:pt>
                <c:pt idx="135661">
                  <c:v>-99.140499999999975</c:v>
                </c:pt>
                <c:pt idx="135662">
                  <c:v>-99.138499999999965</c:v>
                </c:pt>
                <c:pt idx="135663">
                  <c:v>-99.136499999999955</c:v>
                </c:pt>
                <c:pt idx="135664">
                  <c:v>-99.134500000000003</c:v>
                </c:pt>
                <c:pt idx="135665">
                  <c:v>-99.132499999999993</c:v>
                </c:pt>
                <c:pt idx="135666">
                  <c:v>-99.130499999999984</c:v>
                </c:pt>
                <c:pt idx="135667">
                  <c:v>-99.128499999999974</c:v>
                </c:pt>
                <c:pt idx="135668">
                  <c:v>-99.126499999999965</c:v>
                </c:pt>
                <c:pt idx="135669">
                  <c:v>-99.124499999999955</c:v>
                </c:pt>
                <c:pt idx="135670">
                  <c:v>-99.122500000000002</c:v>
                </c:pt>
                <c:pt idx="135671">
                  <c:v>-99.120499999999993</c:v>
                </c:pt>
                <c:pt idx="135672">
                  <c:v>-99.118499999999983</c:v>
                </c:pt>
                <c:pt idx="135673">
                  <c:v>-99.116499999999974</c:v>
                </c:pt>
                <c:pt idx="135674">
                  <c:v>-99.114499999999964</c:v>
                </c:pt>
                <c:pt idx="135675">
                  <c:v>-99.112499999999955</c:v>
                </c:pt>
                <c:pt idx="135676">
                  <c:v>-99.110500000000002</c:v>
                </c:pt>
                <c:pt idx="135677">
                  <c:v>-99.108499999999992</c:v>
                </c:pt>
                <c:pt idx="135678">
                  <c:v>-99.106499999999983</c:v>
                </c:pt>
                <c:pt idx="135679">
                  <c:v>-99.104499999999973</c:v>
                </c:pt>
                <c:pt idx="135680">
                  <c:v>-99.102499999999964</c:v>
                </c:pt>
                <c:pt idx="135681">
                  <c:v>-99.100499999999954</c:v>
                </c:pt>
                <c:pt idx="135682">
                  <c:v>-99.098500000000001</c:v>
                </c:pt>
                <c:pt idx="135683">
                  <c:v>-99.096499999999992</c:v>
                </c:pt>
                <c:pt idx="135684">
                  <c:v>-99.094499999999982</c:v>
                </c:pt>
                <c:pt idx="135685">
                  <c:v>-99.092499999999973</c:v>
                </c:pt>
                <c:pt idx="135686">
                  <c:v>-99.090499999999963</c:v>
                </c:pt>
                <c:pt idx="135687">
                  <c:v>-99.088499999999954</c:v>
                </c:pt>
                <c:pt idx="135688">
                  <c:v>-99.086500000000001</c:v>
                </c:pt>
                <c:pt idx="135689">
                  <c:v>-99.084499999999991</c:v>
                </c:pt>
                <c:pt idx="135690">
                  <c:v>-99.082499999999982</c:v>
                </c:pt>
                <c:pt idx="135691">
                  <c:v>-99.080499999999972</c:v>
                </c:pt>
                <c:pt idx="135692">
                  <c:v>-99.078499999999963</c:v>
                </c:pt>
                <c:pt idx="135693">
                  <c:v>-99.076499999999953</c:v>
                </c:pt>
                <c:pt idx="135694">
                  <c:v>-99.0745</c:v>
                </c:pt>
                <c:pt idx="135695">
                  <c:v>-99.072499999999991</c:v>
                </c:pt>
                <c:pt idx="135696">
                  <c:v>-99.070499999999981</c:v>
                </c:pt>
                <c:pt idx="135697">
                  <c:v>-99.068499999999972</c:v>
                </c:pt>
                <c:pt idx="135698">
                  <c:v>-99.066499999999962</c:v>
                </c:pt>
                <c:pt idx="135699">
                  <c:v>-99.064499999999953</c:v>
                </c:pt>
                <c:pt idx="135700">
                  <c:v>-99.0625</c:v>
                </c:pt>
                <c:pt idx="135701">
                  <c:v>-99.06049999999999</c:v>
                </c:pt>
                <c:pt idx="135702">
                  <c:v>-99.058499999999981</c:v>
                </c:pt>
                <c:pt idx="135703">
                  <c:v>-99.056499999999971</c:v>
                </c:pt>
                <c:pt idx="135704">
                  <c:v>-99.054499999999962</c:v>
                </c:pt>
                <c:pt idx="135705">
                  <c:v>-99.052499999999952</c:v>
                </c:pt>
                <c:pt idx="135706">
                  <c:v>-99.0505</c:v>
                </c:pt>
                <c:pt idx="135707">
                  <c:v>-99.04849999999999</c:v>
                </c:pt>
                <c:pt idx="135708">
                  <c:v>-99.04649999999998</c:v>
                </c:pt>
                <c:pt idx="135709">
                  <c:v>-99.044499999999971</c:v>
                </c:pt>
                <c:pt idx="135710">
                  <c:v>-99.042499999999961</c:v>
                </c:pt>
                <c:pt idx="135711">
                  <c:v>-99.040499999999952</c:v>
                </c:pt>
                <c:pt idx="135712">
                  <c:v>-99.038499999999999</c:v>
                </c:pt>
                <c:pt idx="135713">
                  <c:v>-99.03649999999999</c:v>
                </c:pt>
                <c:pt idx="135714">
                  <c:v>-99.03449999999998</c:v>
                </c:pt>
                <c:pt idx="135715">
                  <c:v>-99.03249999999997</c:v>
                </c:pt>
                <c:pt idx="135716">
                  <c:v>-99.030499999999961</c:v>
                </c:pt>
                <c:pt idx="135717">
                  <c:v>-99.028499999999951</c:v>
                </c:pt>
                <c:pt idx="135718">
                  <c:v>-99.026499999999999</c:v>
                </c:pt>
                <c:pt idx="135719">
                  <c:v>-99.024499999999989</c:v>
                </c:pt>
                <c:pt idx="135720">
                  <c:v>-99.02249999999998</c:v>
                </c:pt>
                <c:pt idx="135721">
                  <c:v>-99.02049999999997</c:v>
                </c:pt>
                <c:pt idx="135722">
                  <c:v>-99.01849999999996</c:v>
                </c:pt>
                <c:pt idx="135723">
                  <c:v>-99.016499999999951</c:v>
                </c:pt>
                <c:pt idx="135724">
                  <c:v>-99.014499999999998</c:v>
                </c:pt>
                <c:pt idx="135725">
                  <c:v>-99.012499999999989</c:v>
                </c:pt>
                <c:pt idx="135726">
                  <c:v>-99.010499999999979</c:v>
                </c:pt>
                <c:pt idx="135727">
                  <c:v>-99.00849999999997</c:v>
                </c:pt>
                <c:pt idx="135728">
                  <c:v>-99.00649999999996</c:v>
                </c:pt>
                <c:pt idx="135729">
                  <c:v>-99.00449999999995</c:v>
                </c:pt>
                <c:pt idx="135730">
                  <c:v>-99.002499999999998</c:v>
                </c:pt>
                <c:pt idx="135731">
                  <c:v>-99.000499999999988</c:v>
                </c:pt>
                <c:pt idx="135732">
                  <c:v>-98.998499999999979</c:v>
                </c:pt>
                <c:pt idx="135733">
                  <c:v>-98.996499999999969</c:v>
                </c:pt>
                <c:pt idx="135734">
                  <c:v>-98.99449999999996</c:v>
                </c:pt>
                <c:pt idx="135735">
                  <c:v>-98.99249999999995</c:v>
                </c:pt>
                <c:pt idx="135736">
                  <c:v>-98.990499999999997</c:v>
                </c:pt>
                <c:pt idx="135737">
                  <c:v>-98.988499999999988</c:v>
                </c:pt>
                <c:pt idx="135738">
                  <c:v>-98.986499999999978</c:v>
                </c:pt>
                <c:pt idx="135739">
                  <c:v>-98.984499999999969</c:v>
                </c:pt>
                <c:pt idx="135740">
                  <c:v>-98.982499999999959</c:v>
                </c:pt>
                <c:pt idx="135741">
                  <c:v>-98.98049999999995</c:v>
                </c:pt>
                <c:pt idx="135742">
                  <c:v>-98.978499999999997</c:v>
                </c:pt>
                <c:pt idx="135743">
                  <c:v>-98.976499999999987</c:v>
                </c:pt>
                <c:pt idx="135744">
                  <c:v>-98.974499999999978</c:v>
                </c:pt>
                <c:pt idx="135745">
                  <c:v>-98.972499999999968</c:v>
                </c:pt>
                <c:pt idx="135746">
                  <c:v>-98.970499999999959</c:v>
                </c:pt>
                <c:pt idx="135747">
                  <c:v>-98.968499999999949</c:v>
                </c:pt>
                <c:pt idx="135748">
                  <c:v>-98.966499999999996</c:v>
                </c:pt>
                <c:pt idx="135749">
                  <c:v>-98.964499999999987</c:v>
                </c:pt>
                <c:pt idx="135750">
                  <c:v>-98.962499999999977</c:v>
                </c:pt>
                <c:pt idx="135751">
                  <c:v>-98.960499999999968</c:v>
                </c:pt>
                <c:pt idx="135752">
                  <c:v>-98.958499999999958</c:v>
                </c:pt>
                <c:pt idx="135753">
                  <c:v>-98.956500000000005</c:v>
                </c:pt>
                <c:pt idx="135754">
                  <c:v>-98.954499999999996</c:v>
                </c:pt>
                <c:pt idx="135755">
                  <c:v>-98.952499999999986</c:v>
                </c:pt>
                <c:pt idx="135756">
                  <c:v>-98.950499999999977</c:v>
                </c:pt>
                <c:pt idx="135757">
                  <c:v>-98.948499999999967</c:v>
                </c:pt>
                <c:pt idx="135758">
                  <c:v>-98.946499999999958</c:v>
                </c:pt>
                <c:pt idx="135759">
                  <c:v>-98.944500000000005</c:v>
                </c:pt>
                <c:pt idx="135760">
                  <c:v>-98.942499999999995</c:v>
                </c:pt>
                <c:pt idx="135761">
                  <c:v>-98.940499999999986</c:v>
                </c:pt>
                <c:pt idx="135762">
                  <c:v>-98.938499999999976</c:v>
                </c:pt>
                <c:pt idx="135763">
                  <c:v>-98.936499999999967</c:v>
                </c:pt>
                <c:pt idx="135764">
                  <c:v>-98.934499999999957</c:v>
                </c:pt>
                <c:pt idx="135765">
                  <c:v>-98.932500000000005</c:v>
                </c:pt>
                <c:pt idx="135766">
                  <c:v>-98.930499999999995</c:v>
                </c:pt>
                <c:pt idx="135767">
                  <c:v>-98.928499999999985</c:v>
                </c:pt>
                <c:pt idx="135768">
                  <c:v>-98.926499999999976</c:v>
                </c:pt>
                <c:pt idx="135769">
                  <c:v>-98.924499999999966</c:v>
                </c:pt>
                <c:pt idx="135770">
                  <c:v>-98.922499999999957</c:v>
                </c:pt>
                <c:pt idx="135771">
                  <c:v>-98.920500000000004</c:v>
                </c:pt>
                <c:pt idx="135772">
                  <c:v>-98.918499999999995</c:v>
                </c:pt>
                <c:pt idx="135773">
                  <c:v>-98.916499999999985</c:v>
                </c:pt>
                <c:pt idx="135774">
                  <c:v>-98.914499999999975</c:v>
                </c:pt>
                <c:pt idx="135775">
                  <c:v>-98.912499999999966</c:v>
                </c:pt>
                <c:pt idx="135776">
                  <c:v>-98.910499999999956</c:v>
                </c:pt>
                <c:pt idx="135777">
                  <c:v>-98.908500000000004</c:v>
                </c:pt>
                <c:pt idx="135778">
                  <c:v>-98.906499999999994</c:v>
                </c:pt>
                <c:pt idx="135779">
                  <c:v>-98.904499999999985</c:v>
                </c:pt>
                <c:pt idx="135780">
                  <c:v>-98.902499999999975</c:v>
                </c:pt>
                <c:pt idx="135781">
                  <c:v>-98.900499999999965</c:v>
                </c:pt>
                <c:pt idx="135782">
                  <c:v>-98.898499999999956</c:v>
                </c:pt>
                <c:pt idx="135783">
                  <c:v>-98.896500000000003</c:v>
                </c:pt>
                <c:pt idx="135784">
                  <c:v>-98.894499999999994</c:v>
                </c:pt>
                <c:pt idx="135785">
                  <c:v>-98.892499999999984</c:v>
                </c:pt>
                <c:pt idx="135786">
                  <c:v>-98.890499999999975</c:v>
                </c:pt>
                <c:pt idx="135787">
                  <c:v>-98.888499999999965</c:v>
                </c:pt>
                <c:pt idx="135788">
                  <c:v>-98.886499999999955</c:v>
                </c:pt>
                <c:pt idx="135789">
                  <c:v>-98.884500000000003</c:v>
                </c:pt>
                <c:pt idx="135790">
                  <c:v>-98.882499999999993</c:v>
                </c:pt>
                <c:pt idx="135791">
                  <c:v>-98.880499999999984</c:v>
                </c:pt>
                <c:pt idx="135792">
                  <c:v>-98.878499999999974</c:v>
                </c:pt>
                <c:pt idx="135793">
                  <c:v>-98.876499999999965</c:v>
                </c:pt>
                <c:pt idx="135794">
                  <c:v>-98.874499999999955</c:v>
                </c:pt>
                <c:pt idx="135795">
                  <c:v>-98.872500000000002</c:v>
                </c:pt>
                <c:pt idx="135796">
                  <c:v>-98.870499999999993</c:v>
                </c:pt>
                <c:pt idx="135797">
                  <c:v>-98.868499999999983</c:v>
                </c:pt>
                <c:pt idx="135798">
                  <c:v>-98.866499999999974</c:v>
                </c:pt>
                <c:pt idx="135799">
                  <c:v>-98.864499999999964</c:v>
                </c:pt>
                <c:pt idx="135800">
                  <c:v>-98.862499999999955</c:v>
                </c:pt>
                <c:pt idx="135801">
                  <c:v>-98.860500000000002</c:v>
                </c:pt>
                <c:pt idx="135802">
                  <c:v>-98.858499999999992</c:v>
                </c:pt>
                <c:pt idx="135803">
                  <c:v>-98.856499999999983</c:v>
                </c:pt>
                <c:pt idx="135804">
                  <c:v>-98.854499999999973</c:v>
                </c:pt>
                <c:pt idx="135805">
                  <c:v>-98.852499999999964</c:v>
                </c:pt>
                <c:pt idx="135806">
                  <c:v>-98.850499999999954</c:v>
                </c:pt>
                <c:pt idx="135807">
                  <c:v>-98.848500000000001</c:v>
                </c:pt>
                <c:pt idx="135808">
                  <c:v>-98.846499999999992</c:v>
                </c:pt>
                <c:pt idx="135809">
                  <c:v>-98.844499999999982</c:v>
                </c:pt>
                <c:pt idx="135810">
                  <c:v>-98.842499999999973</c:v>
                </c:pt>
                <c:pt idx="135811">
                  <c:v>-98.840499999999963</c:v>
                </c:pt>
                <c:pt idx="135812">
                  <c:v>-98.838499999999954</c:v>
                </c:pt>
                <c:pt idx="135813">
                  <c:v>-98.836500000000001</c:v>
                </c:pt>
                <c:pt idx="135814">
                  <c:v>-98.834499999999991</c:v>
                </c:pt>
                <c:pt idx="135815">
                  <c:v>-98.832499999999982</c:v>
                </c:pt>
                <c:pt idx="135816">
                  <c:v>-98.830499999999972</c:v>
                </c:pt>
                <c:pt idx="135817">
                  <c:v>-98.828499999999963</c:v>
                </c:pt>
                <c:pt idx="135818">
                  <c:v>-98.826499999999953</c:v>
                </c:pt>
                <c:pt idx="135819">
                  <c:v>-98.8245</c:v>
                </c:pt>
                <c:pt idx="135820">
                  <c:v>-98.822499999999991</c:v>
                </c:pt>
                <c:pt idx="135821">
                  <c:v>-98.820499999999981</c:v>
                </c:pt>
                <c:pt idx="135822">
                  <c:v>-98.818499999999972</c:v>
                </c:pt>
                <c:pt idx="135823">
                  <c:v>-98.816499999999962</c:v>
                </c:pt>
                <c:pt idx="135824">
                  <c:v>-98.814499999999953</c:v>
                </c:pt>
                <c:pt idx="135825">
                  <c:v>-98.8125</c:v>
                </c:pt>
                <c:pt idx="135826">
                  <c:v>-98.81049999999999</c:v>
                </c:pt>
                <c:pt idx="135827">
                  <c:v>-98.808499999999981</c:v>
                </c:pt>
                <c:pt idx="135828">
                  <c:v>-98.806499999999971</c:v>
                </c:pt>
                <c:pt idx="135829">
                  <c:v>-98.804499999999962</c:v>
                </c:pt>
                <c:pt idx="135830">
                  <c:v>-98.802499999999952</c:v>
                </c:pt>
                <c:pt idx="135831">
                  <c:v>-98.8005</c:v>
                </c:pt>
                <c:pt idx="135832">
                  <c:v>-98.79849999999999</c:v>
                </c:pt>
                <c:pt idx="135833">
                  <c:v>-98.79649999999998</c:v>
                </c:pt>
                <c:pt idx="135834">
                  <c:v>-98.794499999999971</c:v>
                </c:pt>
                <c:pt idx="135835">
                  <c:v>-98.792499999999961</c:v>
                </c:pt>
                <c:pt idx="135836">
                  <c:v>-98.790499999999952</c:v>
                </c:pt>
                <c:pt idx="135837">
                  <c:v>-98.788499999999999</c:v>
                </c:pt>
                <c:pt idx="135838">
                  <c:v>-98.78649999999999</c:v>
                </c:pt>
                <c:pt idx="135839">
                  <c:v>-98.78449999999998</c:v>
                </c:pt>
                <c:pt idx="135840">
                  <c:v>-98.78249999999997</c:v>
                </c:pt>
                <c:pt idx="135841">
                  <c:v>-98.780499999999961</c:v>
                </c:pt>
                <c:pt idx="135842">
                  <c:v>-98.778499999999951</c:v>
                </c:pt>
                <c:pt idx="135843">
                  <c:v>-98.776499999999999</c:v>
                </c:pt>
                <c:pt idx="135844">
                  <c:v>-98.774499999999989</c:v>
                </c:pt>
                <c:pt idx="135845">
                  <c:v>-98.77249999999998</c:v>
                </c:pt>
                <c:pt idx="135846">
                  <c:v>-98.77049999999997</c:v>
                </c:pt>
                <c:pt idx="135847">
                  <c:v>-98.76849999999996</c:v>
                </c:pt>
                <c:pt idx="135848">
                  <c:v>-98.766499999999951</c:v>
                </c:pt>
                <c:pt idx="135849">
                  <c:v>-98.764499999999998</c:v>
                </c:pt>
                <c:pt idx="135850">
                  <c:v>-98.762499999999989</c:v>
                </c:pt>
                <c:pt idx="135851">
                  <c:v>-98.760499999999979</c:v>
                </c:pt>
                <c:pt idx="135852">
                  <c:v>-98.75849999999997</c:v>
                </c:pt>
                <c:pt idx="135853">
                  <c:v>-98.75649999999996</c:v>
                </c:pt>
                <c:pt idx="135854">
                  <c:v>-98.75449999999995</c:v>
                </c:pt>
                <c:pt idx="135855">
                  <c:v>-98.752499999999998</c:v>
                </c:pt>
                <c:pt idx="135856">
                  <c:v>-98.750499999999988</c:v>
                </c:pt>
                <c:pt idx="135857">
                  <c:v>-98.748499999999979</c:v>
                </c:pt>
                <c:pt idx="135858">
                  <c:v>-98.746499999999969</c:v>
                </c:pt>
                <c:pt idx="135859">
                  <c:v>-98.74449999999996</c:v>
                </c:pt>
                <c:pt idx="135860">
                  <c:v>-98.74249999999995</c:v>
                </c:pt>
                <c:pt idx="135861">
                  <c:v>-98.740499999999997</c:v>
                </c:pt>
                <c:pt idx="135862">
                  <c:v>-98.738499999999988</c:v>
                </c:pt>
                <c:pt idx="135863">
                  <c:v>-98.736499999999978</c:v>
                </c:pt>
                <c:pt idx="135864">
                  <c:v>-98.734499999999969</c:v>
                </c:pt>
                <c:pt idx="135865">
                  <c:v>-98.732499999999959</c:v>
                </c:pt>
                <c:pt idx="135866">
                  <c:v>-98.73049999999995</c:v>
                </c:pt>
                <c:pt idx="135867">
                  <c:v>-98.728499999999997</c:v>
                </c:pt>
                <c:pt idx="135868">
                  <c:v>-98.726499999999987</c:v>
                </c:pt>
                <c:pt idx="135869">
                  <c:v>-98.724499999999978</c:v>
                </c:pt>
                <c:pt idx="135870">
                  <c:v>-98.722499999999968</c:v>
                </c:pt>
                <c:pt idx="135871">
                  <c:v>-98.720499999999959</c:v>
                </c:pt>
                <c:pt idx="135872">
                  <c:v>-98.718499999999949</c:v>
                </c:pt>
                <c:pt idx="135873">
                  <c:v>-98.716499999999996</c:v>
                </c:pt>
                <c:pt idx="135874">
                  <c:v>-98.714499999999987</c:v>
                </c:pt>
                <c:pt idx="135875">
                  <c:v>-98.712499999999977</c:v>
                </c:pt>
                <c:pt idx="135876">
                  <c:v>-98.710499999999968</c:v>
                </c:pt>
                <c:pt idx="135877">
                  <c:v>-98.708499999999958</c:v>
                </c:pt>
                <c:pt idx="135878">
                  <c:v>-98.706500000000005</c:v>
                </c:pt>
                <c:pt idx="135879">
                  <c:v>-98.704499999999996</c:v>
                </c:pt>
                <c:pt idx="135880">
                  <c:v>-98.702499999999986</c:v>
                </c:pt>
                <c:pt idx="135881">
                  <c:v>-98.700499999999977</c:v>
                </c:pt>
                <c:pt idx="135882">
                  <c:v>-98.698499999999967</c:v>
                </c:pt>
                <c:pt idx="135883">
                  <c:v>-98.696499999999958</c:v>
                </c:pt>
                <c:pt idx="135884">
                  <c:v>-98.694500000000005</c:v>
                </c:pt>
                <c:pt idx="135885">
                  <c:v>-98.692499999999995</c:v>
                </c:pt>
                <c:pt idx="135886">
                  <c:v>-98.690499999999986</c:v>
                </c:pt>
                <c:pt idx="135887">
                  <c:v>-98.688499999999976</c:v>
                </c:pt>
                <c:pt idx="135888">
                  <c:v>-98.686499999999967</c:v>
                </c:pt>
                <c:pt idx="135889">
                  <c:v>-98.684499999999957</c:v>
                </c:pt>
                <c:pt idx="135890">
                  <c:v>-98.682500000000005</c:v>
                </c:pt>
                <c:pt idx="135891">
                  <c:v>-98.680499999999995</c:v>
                </c:pt>
                <c:pt idx="135892">
                  <c:v>-98.678499999999985</c:v>
                </c:pt>
                <c:pt idx="135893">
                  <c:v>-98.676499999999976</c:v>
                </c:pt>
                <c:pt idx="135894">
                  <c:v>-98.674499999999966</c:v>
                </c:pt>
                <c:pt idx="135895">
                  <c:v>-98.672499999999957</c:v>
                </c:pt>
                <c:pt idx="135896">
                  <c:v>-98.670500000000004</c:v>
                </c:pt>
                <c:pt idx="135897">
                  <c:v>-98.668499999999995</c:v>
                </c:pt>
                <c:pt idx="135898">
                  <c:v>-98.666499999999985</c:v>
                </c:pt>
                <c:pt idx="135899">
                  <c:v>-98.664499999999975</c:v>
                </c:pt>
                <c:pt idx="135900">
                  <c:v>-98.662499999999966</c:v>
                </c:pt>
                <c:pt idx="135901">
                  <c:v>-98.660499999999956</c:v>
                </c:pt>
                <c:pt idx="135902">
                  <c:v>-98.658500000000004</c:v>
                </c:pt>
                <c:pt idx="135903">
                  <c:v>-98.656499999999994</c:v>
                </c:pt>
                <c:pt idx="135904">
                  <c:v>-98.654499999999985</c:v>
                </c:pt>
                <c:pt idx="135905">
                  <c:v>-98.652499999999975</c:v>
                </c:pt>
                <c:pt idx="135906">
                  <c:v>-98.650499999999965</c:v>
                </c:pt>
                <c:pt idx="135907">
                  <c:v>-98.648499999999956</c:v>
                </c:pt>
                <c:pt idx="135908">
                  <c:v>-98.646500000000003</c:v>
                </c:pt>
                <c:pt idx="135909">
                  <c:v>-98.644499999999994</c:v>
                </c:pt>
                <c:pt idx="135910">
                  <c:v>-98.642499999999984</c:v>
                </c:pt>
                <c:pt idx="135911">
                  <c:v>-98.640499999999975</c:v>
                </c:pt>
                <c:pt idx="135912">
                  <c:v>-98.638499999999965</c:v>
                </c:pt>
                <c:pt idx="135913">
                  <c:v>-98.636499999999955</c:v>
                </c:pt>
                <c:pt idx="135914">
                  <c:v>-98.634500000000003</c:v>
                </c:pt>
                <c:pt idx="135915">
                  <c:v>-98.632499999999993</c:v>
                </c:pt>
                <c:pt idx="135916">
                  <c:v>-98.630499999999984</c:v>
                </c:pt>
                <c:pt idx="135917">
                  <c:v>-98.628499999999974</c:v>
                </c:pt>
                <c:pt idx="135918">
                  <c:v>-98.626499999999965</c:v>
                </c:pt>
                <c:pt idx="135919">
                  <c:v>-98.624499999999955</c:v>
                </c:pt>
                <c:pt idx="135920">
                  <c:v>-98.622500000000002</c:v>
                </c:pt>
                <c:pt idx="135921">
                  <c:v>-98.620499999999993</c:v>
                </c:pt>
                <c:pt idx="135922">
                  <c:v>-98.618499999999983</c:v>
                </c:pt>
                <c:pt idx="135923">
                  <c:v>-98.616499999999974</c:v>
                </c:pt>
                <c:pt idx="135924">
                  <c:v>-98.614499999999964</c:v>
                </c:pt>
                <c:pt idx="135925">
                  <c:v>-98.612499999999955</c:v>
                </c:pt>
                <c:pt idx="135926">
                  <c:v>-98.610500000000002</c:v>
                </c:pt>
                <c:pt idx="135927">
                  <c:v>-98.608499999999992</c:v>
                </c:pt>
                <c:pt idx="135928">
                  <c:v>-98.606499999999983</c:v>
                </c:pt>
                <c:pt idx="135929">
                  <c:v>-98.604499999999973</c:v>
                </c:pt>
                <c:pt idx="135930">
                  <c:v>-98.602499999999964</c:v>
                </c:pt>
                <c:pt idx="135931">
                  <c:v>-98.600499999999954</c:v>
                </c:pt>
                <c:pt idx="135932">
                  <c:v>-98.598500000000001</c:v>
                </c:pt>
                <c:pt idx="135933">
                  <c:v>-98.596499999999992</c:v>
                </c:pt>
                <c:pt idx="135934">
                  <c:v>-98.594499999999982</c:v>
                </c:pt>
                <c:pt idx="135935">
                  <c:v>-98.592499999999973</c:v>
                </c:pt>
                <c:pt idx="135936">
                  <c:v>-98.590499999999963</c:v>
                </c:pt>
                <c:pt idx="135937">
                  <c:v>-98.588499999999954</c:v>
                </c:pt>
                <c:pt idx="135938">
                  <c:v>-98.586500000000001</c:v>
                </c:pt>
                <c:pt idx="135939">
                  <c:v>-98.584499999999991</c:v>
                </c:pt>
                <c:pt idx="135940">
                  <c:v>-98.582499999999982</c:v>
                </c:pt>
                <c:pt idx="135941">
                  <c:v>-98.580499999999972</c:v>
                </c:pt>
                <c:pt idx="135942">
                  <c:v>-98.578499999999963</c:v>
                </c:pt>
                <c:pt idx="135943">
                  <c:v>-98.576499999999953</c:v>
                </c:pt>
                <c:pt idx="135944">
                  <c:v>-98.5745</c:v>
                </c:pt>
                <c:pt idx="135945">
                  <c:v>-98.572499999999991</c:v>
                </c:pt>
                <c:pt idx="135946">
                  <c:v>-98.570499999999981</c:v>
                </c:pt>
                <c:pt idx="135947">
                  <c:v>-98.568499999999972</c:v>
                </c:pt>
                <c:pt idx="135948">
                  <c:v>-98.566499999999962</c:v>
                </c:pt>
                <c:pt idx="135949">
                  <c:v>-98.564499999999953</c:v>
                </c:pt>
                <c:pt idx="135950">
                  <c:v>-98.5625</c:v>
                </c:pt>
                <c:pt idx="135951">
                  <c:v>-98.56049999999999</c:v>
                </c:pt>
                <c:pt idx="135952">
                  <c:v>-98.558499999999981</c:v>
                </c:pt>
                <c:pt idx="135953">
                  <c:v>-98.556499999999971</c:v>
                </c:pt>
                <c:pt idx="135954">
                  <c:v>-98.554499999999962</c:v>
                </c:pt>
                <c:pt idx="135955">
                  <c:v>-98.552499999999952</c:v>
                </c:pt>
                <c:pt idx="135956">
                  <c:v>-98.5505</c:v>
                </c:pt>
                <c:pt idx="135957">
                  <c:v>-98.54849999999999</c:v>
                </c:pt>
                <c:pt idx="135958">
                  <c:v>-98.54649999999998</c:v>
                </c:pt>
                <c:pt idx="135959">
                  <c:v>-98.544499999999971</c:v>
                </c:pt>
                <c:pt idx="135960">
                  <c:v>-98.542499999999961</c:v>
                </c:pt>
                <c:pt idx="135961">
                  <c:v>-98.540499999999952</c:v>
                </c:pt>
                <c:pt idx="135962">
                  <c:v>-98.538499999999999</c:v>
                </c:pt>
                <c:pt idx="135963">
                  <c:v>-98.53649999999999</c:v>
                </c:pt>
                <c:pt idx="135964">
                  <c:v>-98.53449999999998</c:v>
                </c:pt>
                <c:pt idx="135965">
                  <c:v>-98.53249999999997</c:v>
                </c:pt>
                <c:pt idx="135966">
                  <c:v>-98.530499999999961</c:v>
                </c:pt>
                <c:pt idx="135967">
                  <c:v>-98.528499999999951</c:v>
                </c:pt>
                <c:pt idx="135968">
                  <c:v>-98.526499999999999</c:v>
                </c:pt>
                <c:pt idx="135969">
                  <c:v>-98.524499999999989</c:v>
                </c:pt>
                <c:pt idx="135970">
                  <c:v>-98.52249999999998</c:v>
                </c:pt>
                <c:pt idx="135971">
                  <c:v>-98.52049999999997</c:v>
                </c:pt>
                <c:pt idx="135972">
                  <c:v>-98.51849999999996</c:v>
                </c:pt>
                <c:pt idx="135973">
                  <c:v>-98.516499999999951</c:v>
                </c:pt>
                <c:pt idx="135974">
                  <c:v>-98.514499999999998</c:v>
                </c:pt>
                <c:pt idx="135975">
                  <c:v>-98.512499999999989</c:v>
                </c:pt>
                <c:pt idx="135976">
                  <c:v>-98.510499999999979</c:v>
                </c:pt>
                <c:pt idx="135977">
                  <c:v>-98.50849999999997</c:v>
                </c:pt>
                <c:pt idx="135978">
                  <c:v>-98.50649999999996</c:v>
                </c:pt>
                <c:pt idx="135979">
                  <c:v>-98.50449999999995</c:v>
                </c:pt>
                <c:pt idx="135980">
                  <c:v>-98.502499999999998</c:v>
                </c:pt>
                <c:pt idx="135981">
                  <c:v>-98.500499999999988</c:v>
                </c:pt>
                <c:pt idx="135982">
                  <c:v>-98.498499999999979</c:v>
                </c:pt>
                <c:pt idx="135983">
                  <c:v>-98.496499999999969</c:v>
                </c:pt>
                <c:pt idx="135984">
                  <c:v>-98.49449999999996</c:v>
                </c:pt>
                <c:pt idx="135985">
                  <c:v>-98.49249999999995</c:v>
                </c:pt>
                <c:pt idx="135986">
                  <c:v>-98.490499999999997</c:v>
                </c:pt>
                <c:pt idx="135987">
                  <c:v>-98.488499999999988</c:v>
                </c:pt>
                <c:pt idx="135988">
                  <c:v>-98.486499999999978</c:v>
                </c:pt>
                <c:pt idx="135989">
                  <c:v>-98.484499999999969</c:v>
                </c:pt>
                <c:pt idx="135990">
                  <c:v>-98.482499999999959</c:v>
                </c:pt>
                <c:pt idx="135991">
                  <c:v>-98.48049999999995</c:v>
                </c:pt>
                <c:pt idx="135992">
                  <c:v>-98.478499999999997</c:v>
                </c:pt>
                <c:pt idx="135993">
                  <c:v>-98.476499999999987</c:v>
                </c:pt>
                <c:pt idx="135994">
                  <c:v>-98.474499999999978</c:v>
                </c:pt>
                <c:pt idx="135995">
                  <c:v>-98.472499999999968</c:v>
                </c:pt>
                <c:pt idx="135996">
                  <c:v>-98.470499999999959</c:v>
                </c:pt>
                <c:pt idx="135997">
                  <c:v>-98.468499999999949</c:v>
                </c:pt>
                <c:pt idx="135998">
                  <c:v>-98.466499999999996</c:v>
                </c:pt>
                <c:pt idx="135999">
                  <c:v>-98.464499999999987</c:v>
                </c:pt>
                <c:pt idx="136000">
                  <c:v>-98.462499999999977</c:v>
                </c:pt>
                <c:pt idx="136001">
                  <c:v>-98.460499999999968</c:v>
                </c:pt>
                <c:pt idx="136002">
                  <c:v>-98.458499999999958</c:v>
                </c:pt>
                <c:pt idx="136003">
                  <c:v>-98.456500000000005</c:v>
                </c:pt>
                <c:pt idx="136004">
                  <c:v>-98.454499999999996</c:v>
                </c:pt>
                <c:pt idx="136005">
                  <c:v>-98.452499999999986</c:v>
                </c:pt>
                <c:pt idx="136006">
                  <c:v>-98.450499999999977</c:v>
                </c:pt>
                <c:pt idx="136007">
                  <c:v>-98.448499999999967</c:v>
                </c:pt>
                <c:pt idx="136008">
                  <c:v>-98.446499999999958</c:v>
                </c:pt>
                <c:pt idx="136009">
                  <c:v>-98.444500000000005</c:v>
                </c:pt>
                <c:pt idx="136010">
                  <c:v>-98.442499999999995</c:v>
                </c:pt>
                <c:pt idx="136011">
                  <c:v>-98.440499999999986</c:v>
                </c:pt>
                <c:pt idx="136012">
                  <c:v>-98.438499999999976</c:v>
                </c:pt>
                <c:pt idx="136013">
                  <c:v>-98.436499999999967</c:v>
                </c:pt>
                <c:pt idx="136014">
                  <c:v>-98.434499999999957</c:v>
                </c:pt>
                <c:pt idx="136015">
                  <c:v>-98.432500000000005</c:v>
                </c:pt>
                <c:pt idx="136016">
                  <c:v>-98.430499999999995</c:v>
                </c:pt>
                <c:pt idx="136017">
                  <c:v>-98.428499999999985</c:v>
                </c:pt>
                <c:pt idx="136018">
                  <c:v>-98.426499999999976</c:v>
                </c:pt>
                <c:pt idx="136019">
                  <c:v>-98.424499999999966</c:v>
                </c:pt>
                <c:pt idx="136020">
                  <c:v>-98.422499999999957</c:v>
                </c:pt>
                <c:pt idx="136021">
                  <c:v>-98.420500000000004</c:v>
                </c:pt>
                <c:pt idx="136022">
                  <c:v>-98.418499999999995</c:v>
                </c:pt>
                <c:pt idx="136023">
                  <c:v>-98.416499999999985</c:v>
                </c:pt>
                <c:pt idx="136024">
                  <c:v>-98.414499999999975</c:v>
                </c:pt>
                <c:pt idx="136025">
                  <c:v>-98.412499999999966</c:v>
                </c:pt>
                <c:pt idx="136026">
                  <c:v>-98.410499999999956</c:v>
                </c:pt>
                <c:pt idx="136027">
                  <c:v>-98.408500000000004</c:v>
                </c:pt>
                <c:pt idx="136028">
                  <c:v>-98.406499999999994</c:v>
                </c:pt>
                <c:pt idx="136029">
                  <c:v>-98.404499999999985</c:v>
                </c:pt>
                <c:pt idx="136030">
                  <c:v>-98.402499999999975</c:v>
                </c:pt>
                <c:pt idx="136031">
                  <c:v>-98.400499999999965</c:v>
                </c:pt>
                <c:pt idx="136032">
                  <c:v>-98.398499999999956</c:v>
                </c:pt>
                <c:pt idx="136033">
                  <c:v>-98.396500000000003</c:v>
                </c:pt>
                <c:pt idx="136034">
                  <c:v>-98.394499999999994</c:v>
                </c:pt>
                <c:pt idx="136035">
                  <c:v>-98.392499999999984</c:v>
                </c:pt>
                <c:pt idx="136036">
                  <c:v>-98.390499999999975</c:v>
                </c:pt>
                <c:pt idx="136037">
                  <c:v>-98.388499999999965</c:v>
                </c:pt>
                <c:pt idx="136038">
                  <c:v>-98.386499999999955</c:v>
                </c:pt>
                <c:pt idx="136039">
                  <c:v>-98.384500000000003</c:v>
                </c:pt>
                <c:pt idx="136040">
                  <c:v>-98.382499999999993</c:v>
                </c:pt>
                <c:pt idx="136041">
                  <c:v>-98.380499999999984</c:v>
                </c:pt>
                <c:pt idx="136042">
                  <c:v>-98.378499999999974</c:v>
                </c:pt>
                <c:pt idx="136043">
                  <c:v>-98.376499999999965</c:v>
                </c:pt>
                <c:pt idx="136044">
                  <c:v>-98.374499999999955</c:v>
                </c:pt>
                <c:pt idx="136045">
                  <c:v>-98.372500000000002</c:v>
                </c:pt>
                <c:pt idx="136046">
                  <c:v>-98.370499999999993</c:v>
                </c:pt>
                <c:pt idx="136047">
                  <c:v>-98.368499999999983</c:v>
                </c:pt>
                <c:pt idx="136048">
                  <c:v>-98.366499999999974</c:v>
                </c:pt>
                <c:pt idx="136049">
                  <c:v>-98.364499999999964</c:v>
                </c:pt>
                <c:pt idx="136050">
                  <c:v>-98.362499999999955</c:v>
                </c:pt>
                <c:pt idx="136051">
                  <c:v>-98.360500000000002</c:v>
                </c:pt>
                <c:pt idx="136052">
                  <c:v>-98.358499999999992</c:v>
                </c:pt>
                <c:pt idx="136053">
                  <c:v>-98.356499999999983</c:v>
                </c:pt>
                <c:pt idx="136054">
                  <c:v>-98.354499999999973</c:v>
                </c:pt>
                <c:pt idx="136055">
                  <c:v>-98.352499999999964</c:v>
                </c:pt>
                <c:pt idx="136056">
                  <c:v>-98.350499999999954</c:v>
                </c:pt>
                <c:pt idx="136057">
                  <c:v>-98.348500000000001</c:v>
                </c:pt>
                <c:pt idx="136058">
                  <c:v>-98.346499999999992</c:v>
                </c:pt>
                <c:pt idx="136059">
                  <c:v>-98.344499999999982</c:v>
                </c:pt>
                <c:pt idx="136060">
                  <c:v>-98.342499999999973</c:v>
                </c:pt>
                <c:pt idx="136061">
                  <c:v>-98.340499999999963</c:v>
                </c:pt>
                <c:pt idx="136062">
                  <c:v>-98.338499999999954</c:v>
                </c:pt>
                <c:pt idx="136063">
                  <c:v>-98.336500000000001</c:v>
                </c:pt>
                <c:pt idx="136064">
                  <c:v>-98.334499999999991</c:v>
                </c:pt>
                <c:pt idx="136065">
                  <c:v>-98.332499999999982</c:v>
                </c:pt>
                <c:pt idx="136066">
                  <c:v>-98.330499999999972</c:v>
                </c:pt>
                <c:pt idx="136067">
                  <c:v>-98.328499999999963</c:v>
                </c:pt>
                <c:pt idx="136068">
                  <c:v>-98.326499999999953</c:v>
                </c:pt>
                <c:pt idx="136069">
                  <c:v>-98.3245</c:v>
                </c:pt>
                <c:pt idx="136070">
                  <c:v>-98.322499999999991</c:v>
                </c:pt>
                <c:pt idx="136071">
                  <c:v>-98.320499999999981</c:v>
                </c:pt>
                <c:pt idx="136072">
                  <c:v>-98.318499999999972</c:v>
                </c:pt>
                <c:pt idx="136073">
                  <c:v>-98.316499999999962</c:v>
                </c:pt>
                <c:pt idx="136074">
                  <c:v>-98.314499999999953</c:v>
                </c:pt>
                <c:pt idx="136075">
                  <c:v>-98.3125</c:v>
                </c:pt>
                <c:pt idx="136076">
                  <c:v>-98.31049999999999</c:v>
                </c:pt>
                <c:pt idx="136077">
                  <c:v>-98.308499999999981</c:v>
                </c:pt>
                <c:pt idx="136078">
                  <c:v>-98.306499999999971</c:v>
                </c:pt>
                <c:pt idx="136079">
                  <c:v>-98.304499999999962</c:v>
                </c:pt>
                <c:pt idx="136080">
                  <c:v>-98.302499999999952</c:v>
                </c:pt>
                <c:pt idx="136081">
                  <c:v>-98.3005</c:v>
                </c:pt>
                <c:pt idx="136082">
                  <c:v>-98.29849999999999</c:v>
                </c:pt>
                <c:pt idx="136083">
                  <c:v>-98.29649999999998</c:v>
                </c:pt>
                <c:pt idx="136084">
                  <c:v>-98.294499999999971</c:v>
                </c:pt>
                <c:pt idx="136085">
                  <c:v>-98.292499999999961</c:v>
                </c:pt>
                <c:pt idx="136086">
                  <c:v>-98.290499999999952</c:v>
                </c:pt>
                <c:pt idx="136087">
                  <c:v>-98.288499999999999</c:v>
                </c:pt>
                <c:pt idx="136088">
                  <c:v>-98.28649999999999</c:v>
                </c:pt>
                <c:pt idx="136089">
                  <c:v>-98.28449999999998</c:v>
                </c:pt>
                <c:pt idx="136090">
                  <c:v>-98.28249999999997</c:v>
                </c:pt>
                <c:pt idx="136091">
                  <c:v>-98.280499999999961</c:v>
                </c:pt>
                <c:pt idx="136092">
                  <c:v>-98.278499999999951</c:v>
                </c:pt>
                <c:pt idx="136093">
                  <c:v>-98.276499999999999</c:v>
                </c:pt>
                <c:pt idx="136094">
                  <c:v>-98.274499999999989</c:v>
                </c:pt>
                <c:pt idx="136095">
                  <c:v>-98.27249999999998</c:v>
                </c:pt>
                <c:pt idx="136096">
                  <c:v>-98.27049999999997</c:v>
                </c:pt>
                <c:pt idx="136097">
                  <c:v>-98.26849999999996</c:v>
                </c:pt>
                <c:pt idx="136098">
                  <c:v>-98.266499999999951</c:v>
                </c:pt>
                <c:pt idx="136099">
                  <c:v>-98.264499999999998</c:v>
                </c:pt>
                <c:pt idx="136100">
                  <c:v>-98.262499999999989</c:v>
                </c:pt>
                <c:pt idx="136101">
                  <c:v>-98.260499999999979</c:v>
                </c:pt>
                <c:pt idx="136102">
                  <c:v>-98.25849999999997</c:v>
                </c:pt>
                <c:pt idx="136103">
                  <c:v>-98.25649999999996</c:v>
                </c:pt>
                <c:pt idx="136104">
                  <c:v>-98.25449999999995</c:v>
                </c:pt>
                <c:pt idx="136105">
                  <c:v>-98.252499999999998</c:v>
                </c:pt>
                <c:pt idx="136106">
                  <c:v>-98.250499999999988</c:v>
                </c:pt>
                <c:pt idx="136107">
                  <c:v>-98.248499999999979</c:v>
                </c:pt>
                <c:pt idx="136108">
                  <c:v>-98.246499999999969</c:v>
                </c:pt>
                <c:pt idx="136109">
                  <c:v>-98.24449999999996</c:v>
                </c:pt>
                <c:pt idx="136110">
                  <c:v>-98.24249999999995</c:v>
                </c:pt>
                <c:pt idx="136111">
                  <c:v>-98.240499999999997</c:v>
                </c:pt>
                <c:pt idx="136112">
                  <c:v>-98.238499999999988</c:v>
                </c:pt>
                <c:pt idx="136113">
                  <c:v>-98.236499999999978</c:v>
                </c:pt>
                <c:pt idx="136114">
                  <c:v>-98.234499999999969</c:v>
                </c:pt>
                <c:pt idx="136115">
                  <c:v>-98.232499999999959</c:v>
                </c:pt>
                <c:pt idx="136116">
                  <c:v>-98.23049999999995</c:v>
                </c:pt>
                <c:pt idx="136117">
                  <c:v>-98.228499999999997</c:v>
                </c:pt>
                <c:pt idx="136118">
                  <c:v>-98.226499999999987</c:v>
                </c:pt>
                <c:pt idx="136119">
                  <c:v>-98.224499999999978</c:v>
                </c:pt>
                <c:pt idx="136120">
                  <c:v>-98.222499999999968</c:v>
                </c:pt>
                <c:pt idx="136121">
                  <c:v>-98.220499999999959</c:v>
                </c:pt>
                <c:pt idx="136122">
                  <c:v>-98.218499999999949</c:v>
                </c:pt>
                <c:pt idx="136123">
                  <c:v>-98.216499999999996</c:v>
                </c:pt>
                <c:pt idx="136124">
                  <c:v>-98.214499999999987</c:v>
                </c:pt>
                <c:pt idx="136125">
                  <c:v>-98.212499999999977</c:v>
                </c:pt>
                <c:pt idx="136126">
                  <c:v>-98.210499999999968</c:v>
                </c:pt>
                <c:pt idx="136127">
                  <c:v>-98.208499999999958</c:v>
                </c:pt>
                <c:pt idx="136128">
                  <c:v>-98.206500000000005</c:v>
                </c:pt>
                <c:pt idx="136129">
                  <c:v>-98.204499999999996</c:v>
                </c:pt>
                <c:pt idx="136130">
                  <c:v>-98.202499999999986</c:v>
                </c:pt>
                <c:pt idx="136131">
                  <c:v>-98.200499999999977</c:v>
                </c:pt>
                <c:pt idx="136132">
                  <c:v>-98.198499999999967</c:v>
                </c:pt>
                <c:pt idx="136133">
                  <c:v>-98.196499999999958</c:v>
                </c:pt>
                <c:pt idx="136134">
                  <c:v>-98.194500000000005</c:v>
                </c:pt>
                <c:pt idx="136135">
                  <c:v>-98.192499999999995</c:v>
                </c:pt>
                <c:pt idx="136136">
                  <c:v>-98.190499999999986</c:v>
                </c:pt>
                <c:pt idx="136137">
                  <c:v>-98.188499999999976</c:v>
                </c:pt>
                <c:pt idx="136138">
                  <c:v>-98.186499999999967</c:v>
                </c:pt>
                <c:pt idx="136139">
                  <c:v>-98.184499999999957</c:v>
                </c:pt>
                <c:pt idx="136140">
                  <c:v>-98.182500000000005</c:v>
                </c:pt>
                <c:pt idx="136141">
                  <c:v>-98.180499999999995</c:v>
                </c:pt>
                <c:pt idx="136142">
                  <c:v>-98.178499999999985</c:v>
                </c:pt>
                <c:pt idx="136143">
                  <c:v>-98.176499999999976</c:v>
                </c:pt>
                <c:pt idx="136144">
                  <c:v>-98.174499999999966</c:v>
                </c:pt>
                <c:pt idx="136145">
                  <c:v>-98.172499999999957</c:v>
                </c:pt>
                <c:pt idx="136146">
                  <c:v>-98.170500000000004</c:v>
                </c:pt>
                <c:pt idx="136147">
                  <c:v>-98.168499999999995</c:v>
                </c:pt>
                <c:pt idx="136148">
                  <c:v>-98.166499999999985</c:v>
                </c:pt>
                <c:pt idx="136149">
                  <c:v>-98.164499999999975</c:v>
                </c:pt>
                <c:pt idx="136150">
                  <c:v>-98.162499999999966</c:v>
                </c:pt>
                <c:pt idx="136151">
                  <c:v>-98.160499999999956</c:v>
                </c:pt>
                <c:pt idx="136152">
                  <c:v>-98.158500000000004</c:v>
                </c:pt>
                <c:pt idx="136153">
                  <c:v>-98.156499999999994</c:v>
                </c:pt>
                <c:pt idx="136154">
                  <c:v>-98.154499999999985</c:v>
                </c:pt>
                <c:pt idx="136155">
                  <c:v>-98.152499999999975</c:v>
                </c:pt>
                <c:pt idx="136156">
                  <c:v>-98.150499999999965</c:v>
                </c:pt>
                <c:pt idx="136157">
                  <c:v>-98.148499999999956</c:v>
                </c:pt>
                <c:pt idx="136158">
                  <c:v>-98.146500000000003</c:v>
                </c:pt>
                <c:pt idx="136159">
                  <c:v>-98.144499999999994</c:v>
                </c:pt>
                <c:pt idx="136160">
                  <c:v>-98.142499999999984</c:v>
                </c:pt>
                <c:pt idx="136161">
                  <c:v>-98.140499999999975</c:v>
                </c:pt>
                <c:pt idx="136162">
                  <c:v>-98.138499999999965</c:v>
                </c:pt>
                <c:pt idx="136163">
                  <c:v>-98.136499999999955</c:v>
                </c:pt>
                <c:pt idx="136164">
                  <c:v>-98.134500000000003</c:v>
                </c:pt>
                <c:pt idx="136165">
                  <c:v>-98.132499999999993</c:v>
                </c:pt>
                <c:pt idx="136166">
                  <c:v>-98.130499999999984</c:v>
                </c:pt>
                <c:pt idx="136167">
                  <c:v>-98.128499999999974</c:v>
                </c:pt>
                <c:pt idx="136168">
                  <c:v>-98.126499999999965</c:v>
                </c:pt>
                <c:pt idx="136169">
                  <c:v>-98.124499999999955</c:v>
                </c:pt>
                <c:pt idx="136170">
                  <c:v>-98.122500000000002</c:v>
                </c:pt>
                <c:pt idx="136171">
                  <c:v>-98.120499999999993</c:v>
                </c:pt>
                <c:pt idx="136172">
                  <c:v>-98.118499999999983</c:v>
                </c:pt>
                <c:pt idx="136173">
                  <c:v>-98.116499999999974</c:v>
                </c:pt>
                <c:pt idx="136174">
                  <c:v>-98.114499999999964</c:v>
                </c:pt>
                <c:pt idx="136175">
                  <c:v>-98.112499999999955</c:v>
                </c:pt>
                <c:pt idx="136176">
                  <c:v>-98.110500000000002</c:v>
                </c:pt>
                <c:pt idx="136177">
                  <c:v>-98.108499999999992</c:v>
                </c:pt>
                <c:pt idx="136178">
                  <c:v>-98.106499999999983</c:v>
                </c:pt>
                <c:pt idx="136179">
                  <c:v>-98.104499999999973</c:v>
                </c:pt>
                <c:pt idx="136180">
                  <c:v>-98.102499999999964</c:v>
                </c:pt>
                <c:pt idx="136181">
                  <c:v>-98.100499999999954</c:v>
                </c:pt>
                <c:pt idx="136182">
                  <c:v>-98.098500000000001</c:v>
                </c:pt>
                <c:pt idx="136183">
                  <c:v>-98.096499999999992</c:v>
                </c:pt>
                <c:pt idx="136184">
                  <c:v>-98.094499999999982</c:v>
                </c:pt>
                <c:pt idx="136185">
                  <c:v>-98.092499999999973</c:v>
                </c:pt>
                <c:pt idx="136186">
                  <c:v>-98.090499999999963</c:v>
                </c:pt>
                <c:pt idx="136187">
                  <c:v>-98.088499999999954</c:v>
                </c:pt>
                <c:pt idx="136188">
                  <c:v>-98.086500000000001</c:v>
                </c:pt>
                <c:pt idx="136189">
                  <c:v>-98.084499999999991</c:v>
                </c:pt>
                <c:pt idx="136190">
                  <c:v>-98.082499999999982</c:v>
                </c:pt>
                <c:pt idx="136191">
                  <c:v>-98.080499999999972</c:v>
                </c:pt>
                <c:pt idx="136192">
                  <c:v>-98.078499999999963</c:v>
                </c:pt>
                <c:pt idx="136193">
                  <c:v>-98.076499999999953</c:v>
                </c:pt>
                <c:pt idx="136194">
                  <c:v>-98.0745</c:v>
                </c:pt>
                <c:pt idx="136195">
                  <c:v>-98.072499999999991</c:v>
                </c:pt>
                <c:pt idx="136196">
                  <c:v>-98.070499999999981</c:v>
                </c:pt>
                <c:pt idx="136197">
                  <c:v>-98.068499999999972</c:v>
                </c:pt>
                <c:pt idx="136198">
                  <c:v>-98.066499999999962</c:v>
                </c:pt>
                <c:pt idx="136199">
                  <c:v>-98.064499999999953</c:v>
                </c:pt>
                <c:pt idx="136200">
                  <c:v>-98.0625</c:v>
                </c:pt>
                <c:pt idx="136201">
                  <c:v>-98.06049999999999</c:v>
                </c:pt>
                <c:pt idx="136202">
                  <c:v>-98.058499999999981</c:v>
                </c:pt>
                <c:pt idx="136203">
                  <c:v>-98.056499999999971</c:v>
                </c:pt>
                <c:pt idx="136204">
                  <c:v>-98.054499999999962</c:v>
                </c:pt>
                <c:pt idx="136205">
                  <c:v>-98.052499999999952</c:v>
                </c:pt>
                <c:pt idx="136206">
                  <c:v>-98.0505</c:v>
                </c:pt>
                <c:pt idx="136207">
                  <c:v>-98.04849999999999</c:v>
                </c:pt>
                <c:pt idx="136208">
                  <c:v>-98.04649999999998</c:v>
                </c:pt>
                <c:pt idx="136209">
                  <c:v>-98.044499999999971</c:v>
                </c:pt>
                <c:pt idx="136210">
                  <c:v>-98.042499999999961</c:v>
                </c:pt>
                <c:pt idx="136211">
                  <c:v>-98.040499999999952</c:v>
                </c:pt>
                <c:pt idx="136212">
                  <c:v>-98.038499999999999</c:v>
                </c:pt>
                <c:pt idx="136213">
                  <c:v>-98.03649999999999</c:v>
                </c:pt>
                <c:pt idx="136214">
                  <c:v>-98.03449999999998</c:v>
                </c:pt>
                <c:pt idx="136215">
                  <c:v>-98.03249999999997</c:v>
                </c:pt>
                <c:pt idx="136216">
                  <c:v>-98.030499999999961</c:v>
                </c:pt>
                <c:pt idx="136217">
                  <c:v>-98.028499999999951</c:v>
                </c:pt>
                <c:pt idx="136218">
                  <c:v>-98.026499999999999</c:v>
                </c:pt>
                <c:pt idx="136219">
                  <c:v>-98.024499999999989</c:v>
                </c:pt>
                <c:pt idx="136220">
                  <c:v>-98.02249999999998</c:v>
                </c:pt>
                <c:pt idx="136221">
                  <c:v>-98.02049999999997</c:v>
                </c:pt>
                <c:pt idx="136222">
                  <c:v>-98.01849999999996</c:v>
                </c:pt>
                <c:pt idx="136223">
                  <c:v>-98.016499999999951</c:v>
                </c:pt>
                <c:pt idx="136224">
                  <c:v>-98.014499999999998</c:v>
                </c:pt>
                <c:pt idx="136225">
                  <c:v>-98.012499999999989</c:v>
                </c:pt>
                <c:pt idx="136226">
                  <c:v>-98.010499999999979</c:v>
                </c:pt>
                <c:pt idx="136227">
                  <c:v>-98.00849999999997</c:v>
                </c:pt>
                <c:pt idx="136228">
                  <c:v>-98.00649999999996</c:v>
                </c:pt>
                <c:pt idx="136229">
                  <c:v>-98.00449999999995</c:v>
                </c:pt>
                <c:pt idx="136230">
                  <c:v>-98.002499999999998</c:v>
                </c:pt>
                <c:pt idx="136231">
                  <c:v>-98.000499999999988</c:v>
                </c:pt>
                <c:pt idx="136232">
                  <c:v>-97.998499999999979</c:v>
                </c:pt>
                <c:pt idx="136233">
                  <c:v>-97.996499999999969</c:v>
                </c:pt>
                <c:pt idx="136234">
                  <c:v>-97.99449999999996</c:v>
                </c:pt>
                <c:pt idx="136235">
                  <c:v>-97.99249999999995</c:v>
                </c:pt>
                <c:pt idx="136236">
                  <c:v>-97.990499999999997</c:v>
                </c:pt>
                <c:pt idx="136237">
                  <c:v>-97.988499999999988</c:v>
                </c:pt>
                <c:pt idx="136238">
                  <c:v>-97.986499999999978</c:v>
                </c:pt>
                <c:pt idx="136239">
                  <c:v>-97.984499999999969</c:v>
                </c:pt>
                <c:pt idx="136240">
                  <c:v>-97.982499999999959</c:v>
                </c:pt>
                <c:pt idx="136241">
                  <c:v>-97.98049999999995</c:v>
                </c:pt>
                <c:pt idx="136242">
                  <c:v>-97.978499999999997</c:v>
                </c:pt>
                <c:pt idx="136243">
                  <c:v>-97.976499999999987</c:v>
                </c:pt>
                <c:pt idx="136244">
                  <c:v>-97.974499999999978</c:v>
                </c:pt>
                <c:pt idx="136245">
                  <c:v>-97.972499999999968</c:v>
                </c:pt>
                <c:pt idx="136246">
                  <c:v>-97.970499999999959</c:v>
                </c:pt>
                <c:pt idx="136247">
                  <c:v>-97.968499999999949</c:v>
                </c:pt>
                <c:pt idx="136248">
                  <c:v>-97.966499999999996</c:v>
                </c:pt>
                <c:pt idx="136249">
                  <c:v>-97.964499999999987</c:v>
                </c:pt>
                <c:pt idx="136250">
                  <c:v>-97.962499999999977</c:v>
                </c:pt>
                <c:pt idx="136251">
                  <c:v>-97.960499999999968</c:v>
                </c:pt>
                <c:pt idx="136252">
                  <c:v>-97.958499999999958</c:v>
                </c:pt>
                <c:pt idx="136253">
                  <c:v>-97.956500000000005</c:v>
                </c:pt>
                <c:pt idx="136254">
                  <c:v>-97.954499999999996</c:v>
                </c:pt>
                <c:pt idx="136255">
                  <c:v>-97.952499999999986</c:v>
                </c:pt>
                <c:pt idx="136256">
                  <c:v>-97.950499999999977</c:v>
                </c:pt>
                <c:pt idx="136257">
                  <c:v>-97.948499999999967</c:v>
                </c:pt>
                <c:pt idx="136258">
                  <c:v>-97.946499999999958</c:v>
                </c:pt>
                <c:pt idx="136259">
                  <c:v>-97.944500000000005</c:v>
                </c:pt>
                <c:pt idx="136260">
                  <c:v>-97.942499999999995</c:v>
                </c:pt>
                <c:pt idx="136261">
                  <c:v>-97.940499999999986</c:v>
                </c:pt>
                <c:pt idx="136262">
                  <c:v>-97.938499999999976</c:v>
                </c:pt>
                <c:pt idx="136263">
                  <c:v>-97.936499999999967</c:v>
                </c:pt>
                <c:pt idx="136264">
                  <c:v>-97.934499999999957</c:v>
                </c:pt>
                <c:pt idx="136265">
                  <c:v>-97.932500000000005</c:v>
                </c:pt>
                <c:pt idx="136266">
                  <c:v>-97.930499999999995</c:v>
                </c:pt>
                <c:pt idx="136267">
                  <c:v>-97.928499999999985</c:v>
                </c:pt>
                <c:pt idx="136268">
                  <c:v>-97.926499999999976</c:v>
                </c:pt>
                <c:pt idx="136269">
                  <c:v>-97.924499999999966</c:v>
                </c:pt>
                <c:pt idx="136270">
                  <c:v>-97.922499999999957</c:v>
                </c:pt>
                <c:pt idx="136271">
                  <c:v>-97.920500000000004</c:v>
                </c:pt>
                <c:pt idx="136272">
                  <c:v>-97.918499999999995</c:v>
                </c:pt>
                <c:pt idx="136273">
                  <c:v>-97.916499999999985</c:v>
                </c:pt>
                <c:pt idx="136274">
                  <c:v>-97.914499999999975</c:v>
                </c:pt>
                <c:pt idx="136275">
                  <c:v>-97.912499999999966</c:v>
                </c:pt>
                <c:pt idx="136276">
                  <c:v>-97.910499999999956</c:v>
                </c:pt>
                <c:pt idx="136277">
                  <c:v>-97.908500000000004</c:v>
                </c:pt>
                <c:pt idx="136278">
                  <c:v>-97.906499999999994</c:v>
                </c:pt>
                <c:pt idx="136279">
                  <c:v>-97.904499999999985</c:v>
                </c:pt>
                <c:pt idx="136280">
                  <c:v>-97.902499999999975</c:v>
                </c:pt>
                <c:pt idx="136281">
                  <c:v>-97.900499999999965</c:v>
                </c:pt>
                <c:pt idx="136282">
                  <c:v>-97.898499999999956</c:v>
                </c:pt>
                <c:pt idx="136283">
                  <c:v>-97.896500000000003</c:v>
                </c:pt>
                <c:pt idx="136284">
                  <c:v>-97.894499999999994</c:v>
                </c:pt>
                <c:pt idx="136285">
                  <c:v>-97.892499999999984</c:v>
                </c:pt>
                <c:pt idx="136286">
                  <c:v>-97.890499999999975</c:v>
                </c:pt>
                <c:pt idx="136287">
                  <c:v>-97.888499999999965</c:v>
                </c:pt>
                <c:pt idx="136288">
                  <c:v>-97.886499999999955</c:v>
                </c:pt>
                <c:pt idx="136289">
                  <c:v>-97.884500000000003</c:v>
                </c:pt>
                <c:pt idx="136290">
                  <c:v>-97.882499999999993</c:v>
                </c:pt>
                <c:pt idx="136291">
                  <c:v>-97.880499999999984</c:v>
                </c:pt>
                <c:pt idx="136292">
                  <c:v>-97.878499999999974</c:v>
                </c:pt>
                <c:pt idx="136293">
                  <c:v>-97.876499999999965</c:v>
                </c:pt>
                <c:pt idx="136294">
                  <c:v>-97.874499999999955</c:v>
                </c:pt>
                <c:pt idx="136295">
                  <c:v>-97.872500000000002</c:v>
                </c:pt>
                <c:pt idx="136296">
                  <c:v>-97.870499999999993</c:v>
                </c:pt>
                <c:pt idx="136297">
                  <c:v>-97.868499999999983</c:v>
                </c:pt>
                <c:pt idx="136298">
                  <c:v>-97.866499999999974</c:v>
                </c:pt>
                <c:pt idx="136299">
                  <c:v>-97.864499999999964</c:v>
                </c:pt>
                <c:pt idx="136300">
                  <c:v>-97.862499999999955</c:v>
                </c:pt>
                <c:pt idx="136301">
                  <c:v>-97.860500000000002</c:v>
                </c:pt>
                <c:pt idx="136302">
                  <c:v>-97.858499999999992</c:v>
                </c:pt>
                <c:pt idx="136303">
                  <c:v>-97.856499999999983</c:v>
                </c:pt>
                <c:pt idx="136304">
                  <c:v>-97.854499999999973</c:v>
                </c:pt>
                <c:pt idx="136305">
                  <c:v>-97.852499999999964</c:v>
                </c:pt>
                <c:pt idx="136306">
                  <c:v>-97.850499999999954</c:v>
                </c:pt>
                <c:pt idx="136307">
                  <c:v>-97.848500000000001</c:v>
                </c:pt>
                <c:pt idx="136308">
                  <c:v>-97.846499999999992</c:v>
                </c:pt>
                <c:pt idx="136309">
                  <c:v>-97.844499999999982</c:v>
                </c:pt>
                <c:pt idx="136310">
                  <c:v>-97.842499999999973</c:v>
                </c:pt>
                <c:pt idx="136311">
                  <c:v>-97.840499999999963</c:v>
                </c:pt>
                <c:pt idx="136312">
                  <c:v>-97.838499999999954</c:v>
                </c:pt>
                <c:pt idx="136313">
                  <c:v>-97.836500000000001</c:v>
                </c:pt>
                <c:pt idx="136314">
                  <c:v>-97.834499999999991</c:v>
                </c:pt>
                <c:pt idx="136315">
                  <c:v>-97.832499999999982</c:v>
                </c:pt>
                <c:pt idx="136316">
                  <c:v>-97.830499999999972</c:v>
                </c:pt>
                <c:pt idx="136317">
                  <c:v>-97.828499999999963</c:v>
                </c:pt>
                <c:pt idx="136318">
                  <c:v>-97.826499999999953</c:v>
                </c:pt>
                <c:pt idx="136319">
                  <c:v>-97.8245</c:v>
                </c:pt>
                <c:pt idx="136320">
                  <c:v>-97.822499999999991</c:v>
                </c:pt>
                <c:pt idx="136321">
                  <c:v>-97.820499999999981</c:v>
                </c:pt>
                <c:pt idx="136322">
                  <c:v>-97.818499999999972</c:v>
                </c:pt>
                <c:pt idx="136323">
                  <c:v>-97.816499999999962</c:v>
                </c:pt>
                <c:pt idx="136324">
                  <c:v>-97.814499999999953</c:v>
                </c:pt>
                <c:pt idx="136325">
                  <c:v>-97.8125</c:v>
                </c:pt>
                <c:pt idx="136326">
                  <c:v>-97.81049999999999</c:v>
                </c:pt>
                <c:pt idx="136327">
                  <c:v>-97.808499999999981</c:v>
                </c:pt>
                <c:pt idx="136328">
                  <c:v>-97.806499999999971</c:v>
                </c:pt>
                <c:pt idx="136329">
                  <c:v>-97.804499999999962</c:v>
                </c:pt>
                <c:pt idx="136330">
                  <c:v>-97.802499999999952</c:v>
                </c:pt>
                <c:pt idx="136331">
                  <c:v>-97.8005</c:v>
                </c:pt>
                <c:pt idx="136332">
                  <c:v>-97.79849999999999</c:v>
                </c:pt>
                <c:pt idx="136333">
                  <c:v>-97.79649999999998</c:v>
                </c:pt>
                <c:pt idx="136334">
                  <c:v>-97.794499999999971</c:v>
                </c:pt>
                <c:pt idx="136335">
                  <c:v>-97.792499999999961</c:v>
                </c:pt>
                <c:pt idx="136336">
                  <c:v>-97.790499999999952</c:v>
                </c:pt>
                <c:pt idx="136337">
                  <c:v>-97.788499999999999</c:v>
                </c:pt>
                <c:pt idx="136338">
                  <c:v>-97.78649999999999</c:v>
                </c:pt>
                <c:pt idx="136339">
                  <c:v>-97.78449999999998</c:v>
                </c:pt>
                <c:pt idx="136340">
                  <c:v>-97.78249999999997</c:v>
                </c:pt>
                <c:pt idx="136341">
                  <c:v>-97.780499999999961</c:v>
                </c:pt>
                <c:pt idx="136342">
                  <c:v>-97.778499999999951</c:v>
                </c:pt>
                <c:pt idx="136343">
                  <c:v>-97.776499999999999</c:v>
                </c:pt>
                <c:pt idx="136344">
                  <c:v>-97.774499999999989</c:v>
                </c:pt>
                <c:pt idx="136345">
                  <c:v>-97.77249999999998</c:v>
                </c:pt>
                <c:pt idx="136346">
                  <c:v>-97.77049999999997</c:v>
                </c:pt>
                <c:pt idx="136347">
                  <c:v>-97.76849999999996</c:v>
                </c:pt>
                <c:pt idx="136348">
                  <c:v>-97.766499999999951</c:v>
                </c:pt>
                <c:pt idx="136349">
                  <c:v>-97.764499999999998</c:v>
                </c:pt>
                <c:pt idx="136350">
                  <c:v>-97.762499999999989</c:v>
                </c:pt>
                <c:pt idx="136351">
                  <c:v>-97.760499999999979</c:v>
                </c:pt>
                <c:pt idx="136352">
                  <c:v>-97.75849999999997</c:v>
                </c:pt>
                <c:pt idx="136353">
                  <c:v>-97.75649999999996</c:v>
                </c:pt>
                <c:pt idx="136354">
                  <c:v>-97.75449999999995</c:v>
                </c:pt>
                <c:pt idx="136355">
                  <c:v>-97.752499999999998</c:v>
                </c:pt>
                <c:pt idx="136356">
                  <c:v>-97.750499999999988</c:v>
                </c:pt>
                <c:pt idx="136357">
                  <c:v>-97.748499999999979</c:v>
                </c:pt>
                <c:pt idx="136358">
                  <c:v>-97.746499999999969</c:v>
                </c:pt>
                <c:pt idx="136359">
                  <c:v>-97.74449999999996</c:v>
                </c:pt>
                <c:pt idx="136360">
                  <c:v>-97.74249999999995</c:v>
                </c:pt>
                <c:pt idx="136361">
                  <c:v>-97.740499999999997</c:v>
                </c:pt>
                <c:pt idx="136362">
                  <c:v>-97.738499999999988</c:v>
                </c:pt>
                <c:pt idx="136363">
                  <c:v>-97.736499999999978</c:v>
                </c:pt>
                <c:pt idx="136364">
                  <c:v>-97.734499999999969</c:v>
                </c:pt>
                <c:pt idx="136365">
                  <c:v>-97.732499999999959</c:v>
                </c:pt>
                <c:pt idx="136366">
                  <c:v>-97.73049999999995</c:v>
                </c:pt>
                <c:pt idx="136367">
                  <c:v>-97.728499999999997</c:v>
                </c:pt>
                <c:pt idx="136368">
                  <c:v>-97.726499999999987</c:v>
                </c:pt>
                <c:pt idx="136369">
                  <c:v>-97.724499999999978</c:v>
                </c:pt>
                <c:pt idx="136370">
                  <c:v>-97.722499999999968</c:v>
                </c:pt>
                <c:pt idx="136371">
                  <c:v>-97.720499999999959</c:v>
                </c:pt>
                <c:pt idx="136372">
                  <c:v>-97.718499999999949</c:v>
                </c:pt>
                <c:pt idx="136373">
                  <c:v>-97.716499999999996</c:v>
                </c:pt>
                <c:pt idx="136374">
                  <c:v>-97.714499999999987</c:v>
                </c:pt>
                <c:pt idx="136375">
                  <c:v>-97.712499999999977</c:v>
                </c:pt>
                <c:pt idx="136376">
                  <c:v>-97.710499999999968</c:v>
                </c:pt>
                <c:pt idx="136377">
                  <c:v>-97.708499999999958</c:v>
                </c:pt>
                <c:pt idx="136378">
                  <c:v>-97.706500000000005</c:v>
                </c:pt>
                <c:pt idx="136379">
                  <c:v>-97.704499999999996</c:v>
                </c:pt>
                <c:pt idx="136380">
                  <c:v>-97.702499999999986</c:v>
                </c:pt>
                <c:pt idx="136381">
                  <c:v>-97.700499999999977</c:v>
                </c:pt>
                <c:pt idx="136382">
                  <c:v>-97.698499999999967</c:v>
                </c:pt>
                <c:pt idx="136383">
                  <c:v>-97.696499999999958</c:v>
                </c:pt>
                <c:pt idx="136384">
                  <c:v>-97.694500000000005</c:v>
                </c:pt>
                <c:pt idx="136385">
                  <c:v>-97.692499999999995</c:v>
                </c:pt>
                <c:pt idx="136386">
                  <c:v>-97.690499999999986</c:v>
                </c:pt>
                <c:pt idx="136387">
                  <c:v>-97.688499999999976</c:v>
                </c:pt>
                <c:pt idx="136388">
                  <c:v>-97.686499999999967</c:v>
                </c:pt>
                <c:pt idx="136389">
                  <c:v>-97.684499999999957</c:v>
                </c:pt>
                <c:pt idx="136390">
                  <c:v>-97.682500000000005</c:v>
                </c:pt>
                <c:pt idx="136391">
                  <c:v>-97.680499999999995</c:v>
                </c:pt>
                <c:pt idx="136392">
                  <c:v>-97.678499999999985</c:v>
                </c:pt>
                <c:pt idx="136393">
                  <c:v>-97.676499999999976</c:v>
                </c:pt>
                <c:pt idx="136394">
                  <c:v>-97.674499999999966</c:v>
                </c:pt>
                <c:pt idx="136395">
                  <c:v>-97.672499999999957</c:v>
                </c:pt>
                <c:pt idx="136396">
                  <c:v>-97.670500000000004</c:v>
                </c:pt>
                <c:pt idx="136397">
                  <c:v>-97.668499999999995</c:v>
                </c:pt>
                <c:pt idx="136398">
                  <c:v>-97.666499999999985</c:v>
                </c:pt>
                <c:pt idx="136399">
                  <c:v>-97.664499999999975</c:v>
                </c:pt>
                <c:pt idx="136400">
                  <c:v>-97.662499999999966</c:v>
                </c:pt>
                <c:pt idx="136401">
                  <c:v>-97.660499999999956</c:v>
                </c:pt>
                <c:pt idx="136402">
                  <c:v>-97.658500000000004</c:v>
                </c:pt>
                <c:pt idx="136403">
                  <c:v>-97.656499999999994</c:v>
                </c:pt>
                <c:pt idx="136404">
                  <c:v>-97.654499999999985</c:v>
                </c:pt>
                <c:pt idx="136405">
                  <c:v>-97.652499999999975</c:v>
                </c:pt>
                <c:pt idx="136406">
                  <c:v>-97.650499999999965</c:v>
                </c:pt>
                <c:pt idx="136407">
                  <c:v>-97.648499999999956</c:v>
                </c:pt>
                <c:pt idx="136408">
                  <c:v>-97.646500000000003</c:v>
                </c:pt>
                <c:pt idx="136409">
                  <c:v>-97.644499999999994</c:v>
                </c:pt>
                <c:pt idx="136410">
                  <c:v>-97.642499999999984</c:v>
                </c:pt>
                <c:pt idx="136411">
                  <c:v>-97.640499999999975</c:v>
                </c:pt>
                <c:pt idx="136412">
                  <c:v>-97.638499999999965</c:v>
                </c:pt>
                <c:pt idx="136413">
                  <c:v>-97.636499999999955</c:v>
                </c:pt>
                <c:pt idx="136414">
                  <c:v>-97.634500000000003</c:v>
                </c:pt>
                <c:pt idx="136415">
                  <c:v>-97.632499999999993</c:v>
                </c:pt>
                <c:pt idx="136416">
                  <c:v>-97.630499999999984</c:v>
                </c:pt>
                <c:pt idx="136417">
                  <c:v>-97.628499999999974</c:v>
                </c:pt>
                <c:pt idx="136418">
                  <c:v>-97.626499999999965</c:v>
                </c:pt>
                <c:pt idx="136419">
                  <c:v>-97.624499999999955</c:v>
                </c:pt>
                <c:pt idx="136420">
                  <c:v>-97.622500000000002</c:v>
                </c:pt>
                <c:pt idx="136421">
                  <c:v>-97.620499999999993</c:v>
                </c:pt>
                <c:pt idx="136422">
                  <c:v>-97.618499999999983</c:v>
                </c:pt>
                <c:pt idx="136423">
                  <c:v>-97.616499999999974</c:v>
                </c:pt>
                <c:pt idx="136424">
                  <c:v>-97.614499999999964</c:v>
                </c:pt>
                <c:pt idx="136425">
                  <c:v>-97.612499999999955</c:v>
                </c:pt>
                <c:pt idx="136426">
                  <c:v>-97.610500000000002</c:v>
                </c:pt>
                <c:pt idx="136427">
                  <c:v>-97.608499999999992</c:v>
                </c:pt>
                <c:pt idx="136428">
                  <c:v>-97.606499999999983</c:v>
                </c:pt>
                <c:pt idx="136429">
                  <c:v>-97.604499999999973</c:v>
                </c:pt>
                <c:pt idx="136430">
                  <c:v>-97.602499999999964</c:v>
                </c:pt>
                <c:pt idx="136431">
                  <c:v>-97.600499999999954</c:v>
                </c:pt>
                <c:pt idx="136432">
                  <c:v>-97.598500000000001</c:v>
                </c:pt>
                <c:pt idx="136433">
                  <c:v>-97.596499999999992</c:v>
                </c:pt>
                <c:pt idx="136434">
                  <c:v>-97.594499999999982</c:v>
                </c:pt>
                <c:pt idx="136435">
                  <c:v>-97.592499999999973</c:v>
                </c:pt>
                <c:pt idx="136436">
                  <c:v>-97.590499999999963</c:v>
                </c:pt>
                <c:pt idx="136437">
                  <c:v>-97.588499999999954</c:v>
                </c:pt>
                <c:pt idx="136438">
                  <c:v>-97.586500000000001</c:v>
                </c:pt>
                <c:pt idx="136439">
                  <c:v>-97.584499999999991</c:v>
                </c:pt>
                <c:pt idx="136440">
                  <c:v>-97.582499999999982</c:v>
                </c:pt>
                <c:pt idx="136441">
                  <c:v>-97.580499999999972</c:v>
                </c:pt>
                <c:pt idx="136442">
                  <c:v>-97.578499999999963</c:v>
                </c:pt>
                <c:pt idx="136443">
                  <c:v>-97.576499999999953</c:v>
                </c:pt>
                <c:pt idx="136444">
                  <c:v>-97.5745</c:v>
                </c:pt>
                <c:pt idx="136445">
                  <c:v>-97.572499999999991</c:v>
                </c:pt>
                <c:pt idx="136446">
                  <c:v>-97.570499999999981</c:v>
                </c:pt>
                <c:pt idx="136447">
                  <c:v>-97.568499999999972</c:v>
                </c:pt>
                <c:pt idx="136448">
                  <c:v>-97.566499999999962</c:v>
                </c:pt>
                <c:pt idx="136449">
                  <c:v>-97.564499999999953</c:v>
                </c:pt>
                <c:pt idx="136450">
                  <c:v>-97.5625</c:v>
                </c:pt>
                <c:pt idx="136451">
                  <c:v>-97.56049999999999</c:v>
                </c:pt>
                <c:pt idx="136452">
                  <c:v>-97.558499999999981</c:v>
                </c:pt>
                <c:pt idx="136453">
                  <c:v>-97.556499999999971</c:v>
                </c:pt>
                <c:pt idx="136454">
                  <c:v>-97.554499999999962</c:v>
                </c:pt>
                <c:pt idx="136455">
                  <c:v>-97.552499999999952</c:v>
                </c:pt>
                <c:pt idx="136456">
                  <c:v>-97.5505</c:v>
                </c:pt>
                <c:pt idx="136457">
                  <c:v>-97.54849999999999</c:v>
                </c:pt>
                <c:pt idx="136458">
                  <c:v>-97.54649999999998</c:v>
                </c:pt>
                <c:pt idx="136459">
                  <c:v>-97.544499999999971</c:v>
                </c:pt>
                <c:pt idx="136460">
                  <c:v>-97.542499999999961</c:v>
                </c:pt>
                <c:pt idx="136461">
                  <c:v>-97.540499999999952</c:v>
                </c:pt>
                <c:pt idx="136462">
                  <c:v>-97.538499999999999</c:v>
                </c:pt>
                <c:pt idx="136463">
                  <c:v>-97.53649999999999</c:v>
                </c:pt>
                <c:pt idx="136464">
                  <c:v>-97.53449999999998</c:v>
                </c:pt>
                <c:pt idx="136465">
                  <c:v>-97.53249999999997</c:v>
                </c:pt>
                <c:pt idx="136466">
                  <c:v>-97.530499999999961</c:v>
                </c:pt>
                <c:pt idx="136467">
                  <c:v>-97.528499999999951</c:v>
                </c:pt>
                <c:pt idx="136468">
                  <c:v>-97.526499999999999</c:v>
                </c:pt>
                <c:pt idx="136469">
                  <c:v>-97.524499999999989</c:v>
                </c:pt>
                <c:pt idx="136470">
                  <c:v>-97.52249999999998</c:v>
                </c:pt>
                <c:pt idx="136471">
                  <c:v>-97.52049999999997</c:v>
                </c:pt>
                <c:pt idx="136472">
                  <c:v>-97.51849999999996</c:v>
                </c:pt>
                <c:pt idx="136473">
                  <c:v>-97.516499999999951</c:v>
                </c:pt>
                <c:pt idx="136474">
                  <c:v>-97.514499999999998</c:v>
                </c:pt>
                <c:pt idx="136475">
                  <c:v>-97.512499999999989</c:v>
                </c:pt>
                <c:pt idx="136476">
                  <c:v>-97.510499999999979</c:v>
                </c:pt>
                <c:pt idx="136477">
                  <c:v>-97.50849999999997</c:v>
                </c:pt>
                <c:pt idx="136478">
                  <c:v>-97.50649999999996</c:v>
                </c:pt>
                <c:pt idx="136479">
                  <c:v>-97.50449999999995</c:v>
                </c:pt>
                <c:pt idx="136480">
                  <c:v>-97.502499999999998</c:v>
                </c:pt>
                <c:pt idx="136481">
                  <c:v>-97.500499999999988</c:v>
                </c:pt>
                <c:pt idx="136482">
                  <c:v>-97.498499999999979</c:v>
                </c:pt>
                <c:pt idx="136483">
                  <c:v>-97.496499999999969</c:v>
                </c:pt>
                <c:pt idx="136484">
                  <c:v>-97.49449999999996</c:v>
                </c:pt>
                <c:pt idx="136485">
                  <c:v>-97.49249999999995</c:v>
                </c:pt>
                <c:pt idx="136486">
                  <c:v>-97.490499999999997</c:v>
                </c:pt>
                <c:pt idx="136487">
                  <c:v>-97.488499999999988</c:v>
                </c:pt>
                <c:pt idx="136488">
                  <c:v>-97.486499999999978</c:v>
                </c:pt>
                <c:pt idx="136489">
                  <c:v>-97.484499999999969</c:v>
                </c:pt>
                <c:pt idx="136490">
                  <c:v>-97.482499999999959</c:v>
                </c:pt>
                <c:pt idx="136491">
                  <c:v>-97.48049999999995</c:v>
                </c:pt>
                <c:pt idx="136492">
                  <c:v>-97.478499999999997</c:v>
                </c:pt>
                <c:pt idx="136493">
                  <c:v>-97.476499999999987</c:v>
                </c:pt>
                <c:pt idx="136494">
                  <c:v>-97.474499999999978</c:v>
                </c:pt>
                <c:pt idx="136495">
                  <c:v>-97.472499999999968</c:v>
                </c:pt>
                <c:pt idx="136496">
                  <c:v>-97.470499999999959</c:v>
                </c:pt>
                <c:pt idx="136497">
                  <c:v>-97.468499999999949</c:v>
                </c:pt>
                <c:pt idx="136498">
                  <c:v>-97.466499999999996</c:v>
                </c:pt>
                <c:pt idx="136499">
                  <c:v>-97.464499999999987</c:v>
                </c:pt>
                <c:pt idx="136500">
                  <c:v>-97.462499999999977</c:v>
                </c:pt>
                <c:pt idx="136501">
                  <c:v>-97.460499999999968</c:v>
                </c:pt>
                <c:pt idx="136502">
                  <c:v>-97.458499999999958</c:v>
                </c:pt>
                <c:pt idx="136503">
                  <c:v>-97.456500000000005</c:v>
                </c:pt>
                <c:pt idx="136504">
                  <c:v>-97.454499999999996</c:v>
                </c:pt>
                <c:pt idx="136505">
                  <c:v>-97.452499999999986</c:v>
                </c:pt>
                <c:pt idx="136506">
                  <c:v>-97.450499999999977</c:v>
                </c:pt>
                <c:pt idx="136507">
                  <c:v>-97.448499999999967</c:v>
                </c:pt>
                <c:pt idx="136508">
                  <c:v>-97.446499999999958</c:v>
                </c:pt>
                <c:pt idx="136509">
                  <c:v>-97.444500000000005</c:v>
                </c:pt>
                <c:pt idx="136510">
                  <c:v>-97.442499999999995</c:v>
                </c:pt>
                <c:pt idx="136511">
                  <c:v>-97.440499999999986</c:v>
                </c:pt>
                <c:pt idx="136512">
                  <c:v>-97.438499999999976</c:v>
                </c:pt>
                <c:pt idx="136513">
                  <c:v>-97.436499999999967</c:v>
                </c:pt>
                <c:pt idx="136514">
                  <c:v>-97.434499999999957</c:v>
                </c:pt>
                <c:pt idx="136515">
                  <c:v>-97.432500000000005</c:v>
                </c:pt>
                <c:pt idx="136516">
                  <c:v>-97.430499999999995</c:v>
                </c:pt>
                <c:pt idx="136517">
                  <c:v>-97.428499999999985</c:v>
                </c:pt>
                <c:pt idx="136518">
                  <c:v>-97.426499999999976</c:v>
                </c:pt>
                <c:pt idx="136519">
                  <c:v>-97.424499999999966</c:v>
                </c:pt>
                <c:pt idx="136520">
                  <c:v>-97.422499999999957</c:v>
                </c:pt>
                <c:pt idx="136521">
                  <c:v>-97.420500000000004</c:v>
                </c:pt>
                <c:pt idx="136522">
                  <c:v>-97.418499999999995</c:v>
                </c:pt>
                <c:pt idx="136523">
                  <c:v>-97.416499999999985</c:v>
                </c:pt>
                <c:pt idx="136524">
                  <c:v>-97.414499999999975</c:v>
                </c:pt>
                <c:pt idx="136525">
                  <c:v>-97.412499999999966</c:v>
                </c:pt>
                <c:pt idx="136526">
                  <c:v>-97.410499999999956</c:v>
                </c:pt>
                <c:pt idx="136527">
                  <c:v>-97.408500000000004</c:v>
                </c:pt>
                <c:pt idx="136528">
                  <c:v>-97.406499999999994</c:v>
                </c:pt>
                <c:pt idx="136529">
                  <c:v>-97.404499999999985</c:v>
                </c:pt>
                <c:pt idx="136530">
                  <c:v>-97.402499999999975</c:v>
                </c:pt>
                <c:pt idx="136531">
                  <c:v>-97.400499999999965</c:v>
                </c:pt>
                <c:pt idx="136532">
                  <c:v>-97.398499999999956</c:v>
                </c:pt>
                <c:pt idx="136533">
                  <c:v>-97.396500000000003</c:v>
                </c:pt>
                <c:pt idx="136534">
                  <c:v>-97.394499999999994</c:v>
                </c:pt>
                <c:pt idx="136535">
                  <c:v>-97.392499999999984</c:v>
                </c:pt>
                <c:pt idx="136536">
                  <c:v>-97.390499999999975</c:v>
                </c:pt>
                <c:pt idx="136537">
                  <c:v>-97.388499999999965</c:v>
                </c:pt>
                <c:pt idx="136538">
                  <c:v>-97.386499999999955</c:v>
                </c:pt>
                <c:pt idx="136539">
                  <c:v>-97.384500000000003</c:v>
                </c:pt>
                <c:pt idx="136540">
                  <c:v>-97.382499999999993</c:v>
                </c:pt>
                <c:pt idx="136541">
                  <c:v>-97.380499999999984</c:v>
                </c:pt>
                <c:pt idx="136542">
                  <c:v>-97.378499999999974</c:v>
                </c:pt>
                <c:pt idx="136543">
                  <c:v>-97.376499999999965</c:v>
                </c:pt>
                <c:pt idx="136544">
                  <c:v>-97.374499999999955</c:v>
                </c:pt>
                <c:pt idx="136545">
                  <c:v>-97.372500000000002</c:v>
                </c:pt>
                <c:pt idx="136546">
                  <c:v>-97.370499999999993</c:v>
                </c:pt>
                <c:pt idx="136547">
                  <c:v>-97.368499999999983</c:v>
                </c:pt>
                <c:pt idx="136548">
                  <c:v>-97.366499999999974</c:v>
                </c:pt>
                <c:pt idx="136549">
                  <c:v>-97.364499999999964</c:v>
                </c:pt>
                <c:pt idx="136550">
                  <c:v>-97.362499999999955</c:v>
                </c:pt>
                <c:pt idx="136551">
                  <c:v>-97.360500000000002</c:v>
                </c:pt>
                <c:pt idx="136552">
                  <c:v>-97.358499999999992</c:v>
                </c:pt>
                <c:pt idx="136553">
                  <c:v>-97.356499999999983</c:v>
                </c:pt>
                <c:pt idx="136554">
                  <c:v>-97.354499999999973</c:v>
                </c:pt>
                <c:pt idx="136555">
                  <c:v>-97.352499999999964</c:v>
                </c:pt>
                <c:pt idx="136556">
                  <c:v>-97.350499999999954</c:v>
                </c:pt>
                <c:pt idx="136557">
                  <c:v>-97.348500000000001</c:v>
                </c:pt>
                <c:pt idx="136558">
                  <c:v>-97.346499999999992</c:v>
                </c:pt>
                <c:pt idx="136559">
                  <c:v>-97.344499999999982</c:v>
                </c:pt>
                <c:pt idx="136560">
                  <c:v>-97.342499999999973</c:v>
                </c:pt>
                <c:pt idx="136561">
                  <c:v>-97.340499999999963</c:v>
                </c:pt>
                <c:pt idx="136562">
                  <c:v>-97.338499999999954</c:v>
                </c:pt>
                <c:pt idx="136563">
                  <c:v>-97.336500000000001</c:v>
                </c:pt>
                <c:pt idx="136564">
                  <c:v>-97.334499999999991</c:v>
                </c:pt>
                <c:pt idx="136565">
                  <c:v>-97.332499999999982</c:v>
                </c:pt>
                <c:pt idx="136566">
                  <c:v>-97.330499999999972</c:v>
                </c:pt>
                <c:pt idx="136567">
                  <c:v>-97.328499999999963</c:v>
                </c:pt>
                <c:pt idx="136568">
                  <c:v>-97.326499999999953</c:v>
                </c:pt>
                <c:pt idx="136569">
                  <c:v>-97.3245</c:v>
                </c:pt>
                <c:pt idx="136570">
                  <c:v>-97.322499999999991</c:v>
                </c:pt>
                <c:pt idx="136571">
                  <c:v>-97.320499999999981</c:v>
                </c:pt>
                <c:pt idx="136572">
                  <c:v>-97.318499999999972</c:v>
                </c:pt>
                <c:pt idx="136573">
                  <c:v>-97.316499999999962</c:v>
                </c:pt>
                <c:pt idx="136574">
                  <c:v>-97.314499999999953</c:v>
                </c:pt>
                <c:pt idx="136575">
                  <c:v>-97.3125</c:v>
                </c:pt>
                <c:pt idx="136576">
                  <c:v>-97.31049999999999</c:v>
                </c:pt>
                <c:pt idx="136577">
                  <c:v>-97.308499999999981</c:v>
                </c:pt>
                <c:pt idx="136578">
                  <c:v>-97.306499999999971</c:v>
                </c:pt>
                <c:pt idx="136579">
                  <c:v>-97.304499999999962</c:v>
                </c:pt>
                <c:pt idx="136580">
                  <c:v>-97.302499999999952</c:v>
                </c:pt>
                <c:pt idx="136581">
                  <c:v>-97.3005</c:v>
                </c:pt>
                <c:pt idx="136582">
                  <c:v>-97.29849999999999</c:v>
                </c:pt>
                <c:pt idx="136583">
                  <c:v>-97.29649999999998</c:v>
                </c:pt>
                <c:pt idx="136584">
                  <c:v>-97.294499999999971</c:v>
                </c:pt>
                <c:pt idx="136585">
                  <c:v>-97.292499999999961</c:v>
                </c:pt>
                <c:pt idx="136586">
                  <c:v>-97.290499999999952</c:v>
                </c:pt>
                <c:pt idx="136587">
                  <c:v>-97.288499999999999</c:v>
                </c:pt>
                <c:pt idx="136588">
                  <c:v>-97.28649999999999</c:v>
                </c:pt>
                <c:pt idx="136589">
                  <c:v>-97.28449999999998</c:v>
                </c:pt>
                <c:pt idx="136590">
                  <c:v>-97.28249999999997</c:v>
                </c:pt>
                <c:pt idx="136591">
                  <c:v>-97.280499999999961</c:v>
                </c:pt>
                <c:pt idx="136592">
                  <c:v>-97.278499999999951</c:v>
                </c:pt>
                <c:pt idx="136593">
                  <c:v>-97.276499999999999</c:v>
                </c:pt>
                <c:pt idx="136594">
                  <c:v>-97.274499999999989</c:v>
                </c:pt>
                <c:pt idx="136595">
                  <c:v>-97.27249999999998</c:v>
                </c:pt>
                <c:pt idx="136596">
                  <c:v>-97.27049999999997</c:v>
                </c:pt>
                <c:pt idx="136597">
                  <c:v>-97.26849999999996</c:v>
                </c:pt>
                <c:pt idx="136598">
                  <c:v>-97.266499999999951</c:v>
                </c:pt>
                <c:pt idx="136599">
                  <c:v>-97.264499999999998</c:v>
                </c:pt>
                <c:pt idx="136600">
                  <c:v>-97.262499999999989</c:v>
                </c:pt>
                <c:pt idx="136601">
                  <c:v>-97.260499999999979</c:v>
                </c:pt>
                <c:pt idx="136602">
                  <c:v>-97.25849999999997</c:v>
                </c:pt>
                <c:pt idx="136603">
                  <c:v>-97.25649999999996</c:v>
                </c:pt>
                <c:pt idx="136604">
                  <c:v>-97.25449999999995</c:v>
                </c:pt>
                <c:pt idx="136605">
                  <c:v>-97.252499999999998</c:v>
                </c:pt>
                <c:pt idx="136606">
                  <c:v>-97.250499999999988</c:v>
                </c:pt>
                <c:pt idx="136607">
                  <c:v>-97.248499999999979</c:v>
                </c:pt>
                <c:pt idx="136608">
                  <c:v>-97.246499999999969</c:v>
                </c:pt>
                <c:pt idx="136609">
                  <c:v>-97.24449999999996</c:v>
                </c:pt>
                <c:pt idx="136610">
                  <c:v>-97.24249999999995</c:v>
                </c:pt>
                <c:pt idx="136611">
                  <c:v>-97.240499999999997</c:v>
                </c:pt>
                <c:pt idx="136612">
                  <c:v>-97.238499999999988</c:v>
                </c:pt>
                <c:pt idx="136613">
                  <c:v>-97.236499999999978</c:v>
                </c:pt>
                <c:pt idx="136614">
                  <c:v>-97.234499999999969</c:v>
                </c:pt>
                <c:pt idx="136615">
                  <c:v>-97.232499999999959</c:v>
                </c:pt>
                <c:pt idx="136616">
                  <c:v>-97.23049999999995</c:v>
                </c:pt>
                <c:pt idx="136617">
                  <c:v>-97.228499999999997</c:v>
                </c:pt>
                <c:pt idx="136618">
                  <c:v>-97.226499999999987</c:v>
                </c:pt>
                <c:pt idx="136619">
                  <c:v>-97.224499999999978</c:v>
                </c:pt>
                <c:pt idx="136620">
                  <c:v>-97.222499999999968</c:v>
                </c:pt>
                <c:pt idx="136621">
                  <c:v>-97.220499999999959</c:v>
                </c:pt>
                <c:pt idx="136622">
                  <c:v>-97.218499999999949</c:v>
                </c:pt>
                <c:pt idx="136623">
                  <c:v>-97.216499999999996</c:v>
                </c:pt>
                <c:pt idx="136624">
                  <c:v>-97.214499999999987</c:v>
                </c:pt>
                <c:pt idx="136625">
                  <c:v>-97.212499999999977</c:v>
                </c:pt>
                <c:pt idx="136626">
                  <c:v>-97.210499999999968</c:v>
                </c:pt>
                <c:pt idx="136627">
                  <c:v>-97.208499999999958</c:v>
                </c:pt>
                <c:pt idx="136628">
                  <c:v>-97.206500000000005</c:v>
                </c:pt>
                <c:pt idx="136629">
                  <c:v>-97.204499999999996</c:v>
                </c:pt>
                <c:pt idx="136630">
                  <c:v>-97.202499999999986</c:v>
                </c:pt>
                <c:pt idx="136631">
                  <c:v>-97.200499999999977</c:v>
                </c:pt>
                <c:pt idx="136632">
                  <c:v>-97.198499999999967</c:v>
                </c:pt>
                <c:pt idx="136633">
                  <c:v>-97.196499999999958</c:v>
                </c:pt>
                <c:pt idx="136634">
                  <c:v>-97.194500000000005</c:v>
                </c:pt>
                <c:pt idx="136635">
                  <c:v>-97.192499999999995</c:v>
                </c:pt>
                <c:pt idx="136636">
                  <c:v>-97.190499999999986</c:v>
                </c:pt>
                <c:pt idx="136637">
                  <c:v>-97.188499999999976</c:v>
                </c:pt>
                <c:pt idx="136638">
                  <c:v>-97.186499999999967</c:v>
                </c:pt>
                <c:pt idx="136639">
                  <c:v>-97.184499999999957</c:v>
                </c:pt>
                <c:pt idx="136640">
                  <c:v>-97.182500000000005</c:v>
                </c:pt>
                <c:pt idx="136641">
                  <c:v>-97.180499999999995</c:v>
                </c:pt>
                <c:pt idx="136642">
                  <c:v>-97.178499999999985</c:v>
                </c:pt>
                <c:pt idx="136643">
                  <c:v>-97.176499999999976</c:v>
                </c:pt>
                <c:pt idx="136644">
                  <c:v>-97.174499999999966</c:v>
                </c:pt>
                <c:pt idx="136645">
                  <c:v>-97.172499999999957</c:v>
                </c:pt>
                <c:pt idx="136646">
                  <c:v>-97.170500000000004</c:v>
                </c:pt>
                <c:pt idx="136647">
                  <c:v>-97.168499999999995</c:v>
                </c:pt>
                <c:pt idx="136648">
                  <c:v>-97.166499999999985</c:v>
                </c:pt>
                <c:pt idx="136649">
                  <c:v>-97.164499999999975</c:v>
                </c:pt>
                <c:pt idx="136650">
                  <c:v>-97.162499999999966</c:v>
                </c:pt>
                <c:pt idx="136651">
                  <c:v>-97.160499999999956</c:v>
                </c:pt>
                <c:pt idx="136652">
                  <c:v>-97.158500000000004</c:v>
                </c:pt>
                <c:pt idx="136653">
                  <c:v>-97.156499999999994</c:v>
                </c:pt>
                <c:pt idx="136654">
                  <c:v>-97.154499999999985</c:v>
                </c:pt>
                <c:pt idx="136655">
                  <c:v>-97.152499999999975</c:v>
                </c:pt>
                <c:pt idx="136656">
                  <c:v>-97.150499999999965</c:v>
                </c:pt>
                <c:pt idx="136657">
                  <c:v>-97.148499999999956</c:v>
                </c:pt>
                <c:pt idx="136658">
                  <c:v>-97.146500000000003</c:v>
                </c:pt>
                <c:pt idx="136659">
                  <c:v>-97.144499999999994</c:v>
                </c:pt>
                <c:pt idx="136660">
                  <c:v>-97.142499999999984</c:v>
                </c:pt>
                <c:pt idx="136661">
                  <c:v>-97.140499999999975</c:v>
                </c:pt>
                <c:pt idx="136662">
                  <c:v>-97.138499999999965</c:v>
                </c:pt>
                <c:pt idx="136663">
                  <c:v>-97.136499999999955</c:v>
                </c:pt>
                <c:pt idx="136664">
                  <c:v>-97.134500000000003</c:v>
                </c:pt>
                <c:pt idx="136665">
                  <c:v>-97.132499999999993</c:v>
                </c:pt>
                <c:pt idx="136666">
                  <c:v>-97.130499999999984</c:v>
                </c:pt>
                <c:pt idx="136667">
                  <c:v>-97.128499999999974</c:v>
                </c:pt>
                <c:pt idx="136668">
                  <c:v>-97.126499999999965</c:v>
                </c:pt>
                <c:pt idx="136669">
                  <c:v>-97.124499999999955</c:v>
                </c:pt>
                <c:pt idx="136670">
                  <c:v>-97.122500000000002</c:v>
                </c:pt>
                <c:pt idx="136671">
                  <c:v>-97.120499999999993</c:v>
                </c:pt>
                <c:pt idx="136672">
                  <c:v>-97.118499999999983</c:v>
                </c:pt>
                <c:pt idx="136673">
                  <c:v>-97.116499999999974</c:v>
                </c:pt>
                <c:pt idx="136674">
                  <c:v>-97.114499999999964</c:v>
                </c:pt>
                <c:pt idx="136675">
                  <c:v>-97.112499999999955</c:v>
                </c:pt>
                <c:pt idx="136676">
                  <c:v>-97.110500000000002</c:v>
                </c:pt>
                <c:pt idx="136677">
                  <c:v>-97.108499999999992</c:v>
                </c:pt>
                <c:pt idx="136678">
                  <c:v>-97.106499999999983</c:v>
                </c:pt>
                <c:pt idx="136679">
                  <c:v>-97.104499999999973</c:v>
                </c:pt>
                <c:pt idx="136680">
                  <c:v>-97.102499999999964</c:v>
                </c:pt>
                <c:pt idx="136681">
                  <c:v>-97.100499999999954</c:v>
                </c:pt>
                <c:pt idx="136682">
                  <c:v>-97.098500000000001</c:v>
                </c:pt>
                <c:pt idx="136683">
                  <c:v>-97.096499999999992</c:v>
                </c:pt>
                <c:pt idx="136684">
                  <c:v>-97.094499999999982</c:v>
                </c:pt>
                <c:pt idx="136685">
                  <c:v>-97.092499999999973</c:v>
                </c:pt>
                <c:pt idx="136686">
                  <c:v>-97.090499999999963</c:v>
                </c:pt>
                <c:pt idx="136687">
                  <c:v>-97.088499999999954</c:v>
                </c:pt>
                <c:pt idx="136688">
                  <c:v>-97.086500000000001</c:v>
                </c:pt>
                <c:pt idx="136689">
                  <c:v>-97.084499999999991</c:v>
                </c:pt>
                <c:pt idx="136690">
                  <c:v>-97.082499999999982</c:v>
                </c:pt>
                <c:pt idx="136691">
                  <c:v>-97.080499999999972</c:v>
                </c:pt>
                <c:pt idx="136692">
                  <c:v>-97.078499999999963</c:v>
                </c:pt>
                <c:pt idx="136693">
                  <c:v>-97.076499999999953</c:v>
                </c:pt>
                <c:pt idx="136694">
                  <c:v>-97.0745</c:v>
                </c:pt>
                <c:pt idx="136695">
                  <c:v>-97.072499999999991</c:v>
                </c:pt>
                <c:pt idx="136696">
                  <c:v>-97.070499999999981</c:v>
                </c:pt>
                <c:pt idx="136697">
                  <c:v>-97.068499999999972</c:v>
                </c:pt>
                <c:pt idx="136698">
                  <c:v>-97.066499999999962</c:v>
                </c:pt>
                <c:pt idx="136699">
                  <c:v>-97.064499999999953</c:v>
                </c:pt>
                <c:pt idx="136700">
                  <c:v>-97.0625</c:v>
                </c:pt>
                <c:pt idx="136701">
                  <c:v>-97.06049999999999</c:v>
                </c:pt>
                <c:pt idx="136702">
                  <c:v>-97.058499999999981</c:v>
                </c:pt>
                <c:pt idx="136703">
                  <c:v>-97.056499999999971</c:v>
                </c:pt>
                <c:pt idx="136704">
                  <c:v>-97.054499999999962</c:v>
                </c:pt>
                <c:pt idx="136705">
                  <c:v>-97.052499999999952</c:v>
                </c:pt>
                <c:pt idx="136706">
                  <c:v>-97.0505</c:v>
                </c:pt>
                <c:pt idx="136707">
                  <c:v>-97.04849999999999</c:v>
                </c:pt>
                <c:pt idx="136708">
                  <c:v>-97.04649999999998</c:v>
                </c:pt>
                <c:pt idx="136709">
                  <c:v>-97.044499999999971</c:v>
                </c:pt>
                <c:pt idx="136710">
                  <c:v>-97.042499999999961</c:v>
                </c:pt>
                <c:pt idx="136711">
                  <c:v>-97.040499999999952</c:v>
                </c:pt>
                <c:pt idx="136712">
                  <c:v>-97.038499999999999</c:v>
                </c:pt>
                <c:pt idx="136713">
                  <c:v>-97.03649999999999</c:v>
                </c:pt>
                <c:pt idx="136714">
                  <c:v>-97.03449999999998</c:v>
                </c:pt>
                <c:pt idx="136715">
                  <c:v>-97.03249999999997</c:v>
                </c:pt>
                <c:pt idx="136716">
                  <c:v>-97.030499999999961</c:v>
                </c:pt>
                <c:pt idx="136717">
                  <c:v>-97.028499999999951</c:v>
                </c:pt>
                <c:pt idx="136718">
                  <c:v>-97.026499999999999</c:v>
                </c:pt>
                <c:pt idx="136719">
                  <c:v>-97.024499999999989</c:v>
                </c:pt>
                <c:pt idx="136720">
                  <c:v>-97.02249999999998</c:v>
                </c:pt>
                <c:pt idx="136721">
                  <c:v>-97.02049999999997</c:v>
                </c:pt>
                <c:pt idx="136722">
                  <c:v>-97.01849999999996</c:v>
                </c:pt>
                <c:pt idx="136723">
                  <c:v>-97.016499999999951</c:v>
                </c:pt>
                <c:pt idx="136724">
                  <c:v>-97.014499999999998</c:v>
                </c:pt>
                <c:pt idx="136725">
                  <c:v>-97.012499999999989</c:v>
                </c:pt>
                <c:pt idx="136726">
                  <c:v>-97.010499999999979</c:v>
                </c:pt>
                <c:pt idx="136727">
                  <c:v>-97.00849999999997</c:v>
                </c:pt>
                <c:pt idx="136728">
                  <c:v>-97.00649999999996</c:v>
                </c:pt>
                <c:pt idx="136729">
                  <c:v>-97.00449999999995</c:v>
                </c:pt>
                <c:pt idx="136730">
                  <c:v>-97.002499999999998</c:v>
                </c:pt>
                <c:pt idx="136731">
                  <c:v>-97.000499999999988</c:v>
                </c:pt>
                <c:pt idx="136732">
                  <c:v>-96.998499999999979</c:v>
                </c:pt>
                <c:pt idx="136733">
                  <c:v>-96.996499999999969</c:v>
                </c:pt>
                <c:pt idx="136734">
                  <c:v>-96.99449999999996</c:v>
                </c:pt>
                <c:pt idx="136735">
                  <c:v>-96.99249999999995</c:v>
                </c:pt>
                <c:pt idx="136736">
                  <c:v>-96.990499999999997</c:v>
                </c:pt>
                <c:pt idx="136737">
                  <c:v>-96.988499999999988</c:v>
                </c:pt>
                <c:pt idx="136738">
                  <c:v>-96.986499999999978</c:v>
                </c:pt>
                <c:pt idx="136739">
                  <c:v>-96.984499999999969</c:v>
                </c:pt>
                <c:pt idx="136740">
                  <c:v>-96.982499999999959</c:v>
                </c:pt>
                <c:pt idx="136741">
                  <c:v>-96.98049999999995</c:v>
                </c:pt>
                <c:pt idx="136742">
                  <c:v>-96.978499999999997</c:v>
                </c:pt>
                <c:pt idx="136743">
                  <c:v>-96.976499999999987</c:v>
                </c:pt>
                <c:pt idx="136744">
                  <c:v>-96.974499999999978</c:v>
                </c:pt>
                <c:pt idx="136745">
                  <c:v>-96.972499999999968</c:v>
                </c:pt>
                <c:pt idx="136746">
                  <c:v>-96.970499999999959</c:v>
                </c:pt>
                <c:pt idx="136747">
                  <c:v>-96.968499999999949</c:v>
                </c:pt>
                <c:pt idx="136748">
                  <c:v>-96.966499999999996</c:v>
                </c:pt>
                <c:pt idx="136749">
                  <c:v>-96.964499999999987</c:v>
                </c:pt>
                <c:pt idx="136750">
                  <c:v>-96.962499999999977</c:v>
                </c:pt>
                <c:pt idx="136751">
                  <c:v>-96.960499999999968</c:v>
                </c:pt>
                <c:pt idx="136752">
                  <c:v>-96.958499999999958</c:v>
                </c:pt>
                <c:pt idx="136753">
                  <c:v>-96.956500000000005</c:v>
                </c:pt>
                <c:pt idx="136754">
                  <c:v>-96.954499999999996</c:v>
                </c:pt>
                <c:pt idx="136755">
                  <c:v>-96.952499999999986</c:v>
                </c:pt>
                <c:pt idx="136756">
                  <c:v>-96.950499999999977</c:v>
                </c:pt>
                <c:pt idx="136757">
                  <c:v>-96.948499999999967</c:v>
                </c:pt>
                <c:pt idx="136758">
                  <c:v>-96.946499999999958</c:v>
                </c:pt>
                <c:pt idx="136759">
                  <c:v>-96.944500000000005</c:v>
                </c:pt>
                <c:pt idx="136760">
                  <c:v>-96.942499999999995</c:v>
                </c:pt>
                <c:pt idx="136761">
                  <c:v>-96.940499999999986</c:v>
                </c:pt>
                <c:pt idx="136762">
                  <c:v>-96.938499999999976</c:v>
                </c:pt>
                <c:pt idx="136763">
                  <c:v>-96.936499999999967</c:v>
                </c:pt>
                <c:pt idx="136764">
                  <c:v>-96.934499999999957</c:v>
                </c:pt>
                <c:pt idx="136765">
                  <c:v>-96.932500000000005</c:v>
                </c:pt>
                <c:pt idx="136766">
                  <c:v>-96.930499999999995</c:v>
                </c:pt>
                <c:pt idx="136767">
                  <c:v>-96.928499999999985</c:v>
                </c:pt>
                <c:pt idx="136768">
                  <c:v>-96.926499999999976</c:v>
                </c:pt>
                <c:pt idx="136769">
                  <c:v>-96.924499999999966</c:v>
                </c:pt>
                <c:pt idx="136770">
                  <c:v>-96.922499999999957</c:v>
                </c:pt>
                <c:pt idx="136771">
                  <c:v>-96.920500000000004</c:v>
                </c:pt>
                <c:pt idx="136772">
                  <c:v>-96.918499999999995</c:v>
                </c:pt>
                <c:pt idx="136773">
                  <c:v>-96.916499999999985</c:v>
                </c:pt>
                <c:pt idx="136774">
                  <c:v>-96.914499999999975</c:v>
                </c:pt>
                <c:pt idx="136775">
                  <c:v>-96.912499999999966</c:v>
                </c:pt>
                <c:pt idx="136776">
                  <c:v>-96.910499999999956</c:v>
                </c:pt>
                <c:pt idx="136777">
                  <c:v>-96.908500000000004</c:v>
                </c:pt>
                <c:pt idx="136778">
                  <c:v>-96.906499999999994</c:v>
                </c:pt>
                <c:pt idx="136779">
                  <c:v>-96.904499999999985</c:v>
                </c:pt>
                <c:pt idx="136780">
                  <c:v>-96.902499999999975</c:v>
                </c:pt>
                <c:pt idx="136781">
                  <c:v>-96.900499999999965</c:v>
                </c:pt>
                <c:pt idx="136782">
                  <c:v>-96.898499999999956</c:v>
                </c:pt>
                <c:pt idx="136783">
                  <c:v>-96.896500000000003</c:v>
                </c:pt>
                <c:pt idx="136784">
                  <c:v>-96.894499999999994</c:v>
                </c:pt>
                <c:pt idx="136785">
                  <c:v>-96.892499999999984</c:v>
                </c:pt>
                <c:pt idx="136786">
                  <c:v>-96.890499999999975</c:v>
                </c:pt>
                <c:pt idx="136787">
                  <c:v>-96.888499999999965</c:v>
                </c:pt>
                <c:pt idx="136788">
                  <c:v>-96.886499999999955</c:v>
                </c:pt>
                <c:pt idx="136789">
                  <c:v>-96.884500000000003</c:v>
                </c:pt>
                <c:pt idx="136790">
                  <c:v>-96.882499999999993</c:v>
                </c:pt>
                <c:pt idx="136791">
                  <c:v>-96.880499999999984</c:v>
                </c:pt>
                <c:pt idx="136792">
                  <c:v>-96.878499999999974</c:v>
                </c:pt>
                <c:pt idx="136793">
                  <c:v>-96.876499999999965</c:v>
                </c:pt>
                <c:pt idx="136794">
                  <c:v>-96.874499999999955</c:v>
                </c:pt>
                <c:pt idx="136795">
                  <c:v>-96.872500000000002</c:v>
                </c:pt>
                <c:pt idx="136796">
                  <c:v>-96.870499999999993</c:v>
                </c:pt>
                <c:pt idx="136797">
                  <c:v>-96.868499999999983</c:v>
                </c:pt>
                <c:pt idx="136798">
                  <c:v>-96.866499999999974</c:v>
                </c:pt>
                <c:pt idx="136799">
                  <c:v>-96.864499999999964</c:v>
                </c:pt>
                <c:pt idx="136800">
                  <c:v>-96.862499999999955</c:v>
                </c:pt>
                <c:pt idx="136801">
                  <c:v>-96.860500000000002</c:v>
                </c:pt>
                <c:pt idx="136802">
                  <c:v>-96.858499999999992</c:v>
                </c:pt>
                <c:pt idx="136803">
                  <c:v>-96.856499999999983</c:v>
                </c:pt>
                <c:pt idx="136804">
                  <c:v>-96.854499999999973</c:v>
                </c:pt>
                <c:pt idx="136805">
                  <c:v>-96.852499999999964</c:v>
                </c:pt>
                <c:pt idx="136806">
                  <c:v>-96.850499999999954</c:v>
                </c:pt>
                <c:pt idx="136807">
                  <c:v>-96.848500000000001</c:v>
                </c:pt>
                <c:pt idx="136808">
                  <c:v>-96.846499999999992</c:v>
                </c:pt>
                <c:pt idx="136809">
                  <c:v>-96.844499999999982</c:v>
                </c:pt>
                <c:pt idx="136810">
                  <c:v>-96.842499999999973</c:v>
                </c:pt>
                <c:pt idx="136811">
                  <c:v>-96.840499999999963</c:v>
                </c:pt>
                <c:pt idx="136812">
                  <c:v>-96.838499999999954</c:v>
                </c:pt>
                <c:pt idx="136813">
                  <c:v>-96.836500000000001</c:v>
                </c:pt>
                <c:pt idx="136814">
                  <c:v>-96.834499999999991</c:v>
                </c:pt>
                <c:pt idx="136815">
                  <c:v>-96.832499999999982</c:v>
                </c:pt>
                <c:pt idx="136816">
                  <c:v>-96.830499999999972</c:v>
                </c:pt>
                <c:pt idx="136817">
                  <c:v>-96.828499999999963</c:v>
                </c:pt>
                <c:pt idx="136818">
                  <c:v>-96.826499999999953</c:v>
                </c:pt>
                <c:pt idx="136819">
                  <c:v>-96.8245</c:v>
                </c:pt>
                <c:pt idx="136820">
                  <c:v>-96.822499999999991</c:v>
                </c:pt>
                <c:pt idx="136821">
                  <c:v>-96.820499999999981</c:v>
                </c:pt>
                <c:pt idx="136822">
                  <c:v>-96.818499999999972</c:v>
                </c:pt>
                <c:pt idx="136823">
                  <c:v>-96.816499999999962</c:v>
                </c:pt>
                <c:pt idx="136824">
                  <c:v>-96.814499999999953</c:v>
                </c:pt>
                <c:pt idx="136825">
                  <c:v>-96.8125</c:v>
                </c:pt>
                <c:pt idx="136826">
                  <c:v>-96.81049999999999</c:v>
                </c:pt>
                <c:pt idx="136827">
                  <c:v>-96.808499999999981</c:v>
                </c:pt>
                <c:pt idx="136828">
                  <c:v>-96.806499999999971</c:v>
                </c:pt>
                <c:pt idx="136829">
                  <c:v>-96.804499999999962</c:v>
                </c:pt>
                <c:pt idx="136830">
                  <c:v>-96.802499999999952</c:v>
                </c:pt>
                <c:pt idx="136831">
                  <c:v>-96.8005</c:v>
                </c:pt>
                <c:pt idx="136832">
                  <c:v>-96.79849999999999</c:v>
                </c:pt>
                <c:pt idx="136833">
                  <c:v>-96.79649999999998</c:v>
                </c:pt>
                <c:pt idx="136834">
                  <c:v>-96.794499999999971</c:v>
                </c:pt>
                <c:pt idx="136835">
                  <c:v>-96.792499999999961</c:v>
                </c:pt>
                <c:pt idx="136836">
                  <c:v>-96.790499999999952</c:v>
                </c:pt>
                <c:pt idx="136837">
                  <c:v>-96.788499999999999</c:v>
                </c:pt>
                <c:pt idx="136838">
                  <c:v>-96.78649999999999</c:v>
                </c:pt>
                <c:pt idx="136839">
                  <c:v>-96.78449999999998</c:v>
                </c:pt>
                <c:pt idx="136840">
                  <c:v>-96.78249999999997</c:v>
                </c:pt>
                <c:pt idx="136841">
                  <c:v>-96.780499999999961</c:v>
                </c:pt>
                <c:pt idx="136842">
                  <c:v>-96.778499999999951</c:v>
                </c:pt>
                <c:pt idx="136843">
                  <c:v>-96.776499999999999</c:v>
                </c:pt>
                <c:pt idx="136844">
                  <c:v>-96.774499999999989</c:v>
                </c:pt>
                <c:pt idx="136845">
                  <c:v>-96.77249999999998</c:v>
                </c:pt>
                <c:pt idx="136846">
                  <c:v>-96.77049999999997</c:v>
                </c:pt>
                <c:pt idx="136847">
                  <c:v>-96.76849999999996</c:v>
                </c:pt>
                <c:pt idx="136848">
                  <c:v>-96.766499999999951</c:v>
                </c:pt>
                <c:pt idx="136849">
                  <c:v>-96.764499999999998</c:v>
                </c:pt>
                <c:pt idx="136850">
                  <c:v>-96.762499999999989</c:v>
                </c:pt>
                <c:pt idx="136851">
                  <c:v>-96.760499999999979</c:v>
                </c:pt>
                <c:pt idx="136852">
                  <c:v>-96.75849999999997</c:v>
                </c:pt>
                <c:pt idx="136853">
                  <c:v>-96.75649999999996</c:v>
                </c:pt>
                <c:pt idx="136854">
                  <c:v>-96.75449999999995</c:v>
                </c:pt>
                <c:pt idx="136855">
                  <c:v>-96.752499999999998</c:v>
                </c:pt>
                <c:pt idx="136856">
                  <c:v>-96.750499999999988</c:v>
                </c:pt>
                <c:pt idx="136857">
                  <c:v>-96.748499999999979</c:v>
                </c:pt>
                <c:pt idx="136858">
                  <c:v>-96.746499999999969</c:v>
                </c:pt>
                <c:pt idx="136859">
                  <c:v>-96.74449999999996</c:v>
                </c:pt>
                <c:pt idx="136860">
                  <c:v>-96.74249999999995</c:v>
                </c:pt>
                <c:pt idx="136861">
                  <c:v>-96.740499999999997</c:v>
                </c:pt>
                <c:pt idx="136862">
                  <c:v>-96.738499999999988</c:v>
                </c:pt>
                <c:pt idx="136863">
                  <c:v>-96.736499999999978</c:v>
                </c:pt>
                <c:pt idx="136864">
                  <c:v>-96.734499999999969</c:v>
                </c:pt>
                <c:pt idx="136865">
                  <c:v>-96.732499999999959</c:v>
                </c:pt>
                <c:pt idx="136866">
                  <c:v>-96.73049999999995</c:v>
                </c:pt>
                <c:pt idx="136867">
                  <c:v>-96.728499999999997</c:v>
                </c:pt>
                <c:pt idx="136868">
                  <c:v>-96.726499999999987</c:v>
                </c:pt>
                <c:pt idx="136869">
                  <c:v>-96.724499999999978</c:v>
                </c:pt>
                <c:pt idx="136870">
                  <c:v>-96.722499999999968</c:v>
                </c:pt>
                <c:pt idx="136871">
                  <c:v>-96.720499999999959</c:v>
                </c:pt>
                <c:pt idx="136872">
                  <c:v>-96.718499999999949</c:v>
                </c:pt>
                <c:pt idx="136873">
                  <c:v>-96.716499999999996</c:v>
                </c:pt>
                <c:pt idx="136874">
                  <c:v>-96.714499999999987</c:v>
                </c:pt>
                <c:pt idx="136875">
                  <c:v>-96.712499999999977</c:v>
                </c:pt>
                <c:pt idx="136876">
                  <c:v>-96.710499999999968</c:v>
                </c:pt>
                <c:pt idx="136877">
                  <c:v>-96.708499999999958</c:v>
                </c:pt>
                <c:pt idx="136878">
                  <c:v>-96.706500000000005</c:v>
                </c:pt>
                <c:pt idx="136879">
                  <c:v>-96.704499999999996</c:v>
                </c:pt>
                <c:pt idx="136880">
                  <c:v>-96.702499999999986</c:v>
                </c:pt>
                <c:pt idx="136881">
                  <c:v>-96.700499999999977</c:v>
                </c:pt>
                <c:pt idx="136882">
                  <c:v>-96.698499999999967</c:v>
                </c:pt>
                <c:pt idx="136883">
                  <c:v>-96.696499999999958</c:v>
                </c:pt>
                <c:pt idx="136884">
                  <c:v>-96.694500000000005</c:v>
                </c:pt>
                <c:pt idx="136885">
                  <c:v>-96.692499999999995</c:v>
                </c:pt>
                <c:pt idx="136886">
                  <c:v>-96.690499999999986</c:v>
                </c:pt>
                <c:pt idx="136887">
                  <c:v>-96.688499999999976</c:v>
                </c:pt>
                <c:pt idx="136888">
                  <c:v>-96.686499999999967</c:v>
                </c:pt>
                <c:pt idx="136889">
                  <c:v>-96.684499999999957</c:v>
                </c:pt>
                <c:pt idx="136890">
                  <c:v>-96.682500000000005</c:v>
                </c:pt>
                <c:pt idx="136891">
                  <c:v>-96.680499999999995</c:v>
                </c:pt>
                <c:pt idx="136892">
                  <c:v>-96.678499999999985</c:v>
                </c:pt>
                <c:pt idx="136893">
                  <c:v>-96.676499999999976</c:v>
                </c:pt>
                <c:pt idx="136894">
                  <c:v>-96.674499999999966</c:v>
                </c:pt>
                <c:pt idx="136895">
                  <c:v>-96.672499999999957</c:v>
                </c:pt>
                <c:pt idx="136896">
                  <c:v>-96.670500000000004</c:v>
                </c:pt>
                <c:pt idx="136897">
                  <c:v>-96.668499999999995</c:v>
                </c:pt>
                <c:pt idx="136898">
                  <c:v>-96.666499999999985</c:v>
                </c:pt>
                <c:pt idx="136899">
                  <c:v>-96.664499999999975</c:v>
                </c:pt>
                <c:pt idx="136900">
                  <c:v>-96.662499999999966</c:v>
                </c:pt>
                <c:pt idx="136901">
                  <c:v>-96.660499999999956</c:v>
                </c:pt>
                <c:pt idx="136902">
                  <c:v>-96.658500000000004</c:v>
                </c:pt>
                <c:pt idx="136903">
                  <c:v>-96.656499999999994</c:v>
                </c:pt>
                <c:pt idx="136904">
                  <c:v>-96.654499999999985</c:v>
                </c:pt>
                <c:pt idx="136905">
                  <c:v>-96.652499999999975</c:v>
                </c:pt>
                <c:pt idx="136906">
                  <c:v>-96.650499999999965</c:v>
                </c:pt>
                <c:pt idx="136907">
                  <c:v>-96.648499999999956</c:v>
                </c:pt>
                <c:pt idx="136908">
                  <c:v>-96.646500000000003</c:v>
                </c:pt>
                <c:pt idx="136909">
                  <c:v>-96.644499999999994</c:v>
                </c:pt>
                <c:pt idx="136910">
                  <c:v>-96.642499999999984</c:v>
                </c:pt>
                <c:pt idx="136911">
                  <c:v>-96.640499999999975</c:v>
                </c:pt>
                <c:pt idx="136912">
                  <c:v>-96.638499999999965</c:v>
                </c:pt>
                <c:pt idx="136913">
                  <c:v>-96.636499999999955</c:v>
                </c:pt>
                <c:pt idx="136914">
                  <c:v>-96.634500000000003</c:v>
                </c:pt>
                <c:pt idx="136915">
                  <c:v>-96.632499999999993</c:v>
                </c:pt>
                <c:pt idx="136916">
                  <c:v>-96.630499999999984</c:v>
                </c:pt>
                <c:pt idx="136917">
                  <c:v>-96.628499999999974</c:v>
                </c:pt>
                <c:pt idx="136918">
                  <c:v>-96.626499999999965</c:v>
                </c:pt>
                <c:pt idx="136919">
                  <c:v>-96.624499999999955</c:v>
                </c:pt>
                <c:pt idx="136920">
                  <c:v>-96.622500000000002</c:v>
                </c:pt>
                <c:pt idx="136921">
                  <c:v>-96.620499999999993</c:v>
                </c:pt>
                <c:pt idx="136922">
                  <c:v>-96.618499999999983</c:v>
                </c:pt>
                <c:pt idx="136923">
                  <c:v>-96.616499999999974</c:v>
                </c:pt>
                <c:pt idx="136924">
                  <c:v>-96.614499999999964</c:v>
                </c:pt>
                <c:pt idx="136925">
                  <c:v>-96.612499999999955</c:v>
                </c:pt>
                <c:pt idx="136926">
                  <c:v>-96.610500000000002</c:v>
                </c:pt>
                <c:pt idx="136927">
                  <c:v>-96.608499999999992</c:v>
                </c:pt>
                <c:pt idx="136928">
                  <c:v>-96.606499999999983</c:v>
                </c:pt>
                <c:pt idx="136929">
                  <c:v>-96.604499999999973</c:v>
                </c:pt>
                <c:pt idx="136930">
                  <c:v>-96.602499999999964</c:v>
                </c:pt>
                <c:pt idx="136931">
                  <c:v>-96.600499999999954</c:v>
                </c:pt>
                <c:pt idx="136932">
                  <c:v>-96.598500000000001</c:v>
                </c:pt>
                <c:pt idx="136933">
                  <c:v>-96.596499999999992</c:v>
                </c:pt>
                <c:pt idx="136934">
                  <c:v>-96.594499999999982</c:v>
                </c:pt>
                <c:pt idx="136935">
                  <c:v>-96.592499999999973</c:v>
                </c:pt>
                <c:pt idx="136936">
                  <c:v>-96.590499999999963</c:v>
                </c:pt>
                <c:pt idx="136937">
                  <c:v>-96.588499999999954</c:v>
                </c:pt>
                <c:pt idx="136938">
                  <c:v>-96.586500000000001</c:v>
                </c:pt>
                <c:pt idx="136939">
                  <c:v>-96.584499999999991</c:v>
                </c:pt>
                <c:pt idx="136940">
                  <c:v>-96.582499999999982</c:v>
                </c:pt>
                <c:pt idx="136941">
                  <c:v>-96.580499999999972</c:v>
                </c:pt>
                <c:pt idx="136942">
                  <c:v>-96.578499999999963</c:v>
                </c:pt>
                <c:pt idx="136943">
                  <c:v>-96.576499999999953</c:v>
                </c:pt>
                <c:pt idx="136944">
                  <c:v>-96.5745</c:v>
                </c:pt>
                <c:pt idx="136945">
                  <c:v>-96.572499999999991</c:v>
                </c:pt>
                <c:pt idx="136946">
                  <c:v>-96.570499999999981</c:v>
                </c:pt>
                <c:pt idx="136947">
                  <c:v>-96.568499999999972</c:v>
                </c:pt>
                <c:pt idx="136948">
                  <c:v>-96.566499999999962</c:v>
                </c:pt>
                <c:pt idx="136949">
                  <c:v>-96.564499999999953</c:v>
                </c:pt>
                <c:pt idx="136950">
                  <c:v>-96.5625</c:v>
                </c:pt>
                <c:pt idx="136951">
                  <c:v>-96.56049999999999</c:v>
                </c:pt>
                <c:pt idx="136952">
                  <c:v>-96.558499999999981</c:v>
                </c:pt>
                <c:pt idx="136953">
                  <c:v>-96.556499999999971</c:v>
                </c:pt>
                <c:pt idx="136954">
                  <c:v>-96.554499999999962</c:v>
                </c:pt>
                <c:pt idx="136955">
                  <c:v>-96.552499999999952</c:v>
                </c:pt>
                <c:pt idx="136956">
                  <c:v>-96.5505</c:v>
                </c:pt>
                <c:pt idx="136957">
                  <c:v>-96.54849999999999</c:v>
                </c:pt>
                <c:pt idx="136958">
                  <c:v>-96.54649999999998</c:v>
                </c:pt>
                <c:pt idx="136959">
                  <c:v>-96.544499999999971</c:v>
                </c:pt>
                <c:pt idx="136960">
                  <c:v>-96.542499999999961</c:v>
                </c:pt>
                <c:pt idx="136961">
                  <c:v>-96.540499999999952</c:v>
                </c:pt>
                <c:pt idx="136962">
                  <c:v>-96.538499999999999</c:v>
                </c:pt>
                <c:pt idx="136963">
                  <c:v>-96.53649999999999</c:v>
                </c:pt>
                <c:pt idx="136964">
                  <c:v>-96.53449999999998</c:v>
                </c:pt>
                <c:pt idx="136965">
                  <c:v>-96.53249999999997</c:v>
                </c:pt>
                <c:pt idx="136966">
                  <c:v>-96.530499999999961</c:v>
                </c:pt>
                <c:pt idx="136967">
                  <c:v>-96.528499999999951</c:v>
                </c:pt>
                <c:pt idx="136968">
                  <c:v>-96.526499999999999</c:v>
                </c:pt>
                <c:pt idx="136969">
                  <c:v>-96.524499999999989</c:v>
                </c:pt>
                <c:pt idx="136970">
                  <c:v>-96.52249999999998</c:v>
                </c:pt>
                <c:pt idx="136971">
                  <c:v>-96.52049999999997</c:v>
                </c:pt>
                <c:pt idx="136972">
                  <c:v>-96.51849999999996</c:v>
                </c:pt>
                <c:pt idx="136973">
                  <c:v>-96.516499999999951</c:v>
                </c:pt>
                <c:pt idx="136974">
                  <c:v>-96.514499999999998</c:v>
                </c:pt>
                <c:pt idx="136975">
                  <c:v>-96.512499999999989</c:v>
                </c:pt>
                <c:pt idx="136976">
                  <c:v>-96.510499999999979</c:v>
                </c:pt>
                <c:pt idx="136977">
                  <c:v>-96.50849999999997</c:v>
                </c:pt>
                <c:pt idx="136978">
                  <c:v>-96.50649999999996</c:v>
                </c:pt>
                <c:pt idx="136979">
                  <c:v>-96.50449999999995</c:v>
                </c:pt>
                <c:pt idx="136980">
                  <c:v>-96.502499999999998</c:v>
                </c:pt>
                <c:pt idx="136981">
                  <c:v>-96.500499999999988</c:v>
                </c:pt>
                <c:pt idx="136982">
                  <c:v>-96.498499999999979</c:v>
                </c:pt>
                <c:pt idx="136983">
                  <c:v>-96.496499999999969</c:v>
                </c:pt>
                <c:pt idx="136984">
                  <c:v>-96.49449999999996</c:v>
                </c:pt>
                <c:pt idx="136985">
                  <c:v>-96.49249999999995</c:v>
                </c:pt>
                <c:pt idx="136986">
                  <c:v>-96.490499999999997</c:v>
                </c:pt>
                <c:pt idx="136987">
                  <c:v>-96.488499999999988</c:v>
                </c:pt>
                <c:pt idx="136988">
                  <c:v>-96.486499999999978</c:v>
                </c:pt>
                <c:pt idx="136989">
                  <c:v>-96.484499999999969</c:v>
                </c:pt>
                <c:pt idx="136990">
                  <c:v>-96.482499999999959</c:v>
                </c:pt>
                <c:pt idx="136991">
                  <c:v>-96.48049999999995</c:v>
                </c:pt>
                <c:pt idx="136992">
                  <c:v>-96.478499999999997</c:v>
                </c:pt>
                <c:pt idx="136993">
                  <c:v>-96.476499999999987</c:v>
                </c:pt>
                <c:pt idx="136994">
                  <c:v>-96.474499999999978</c:v>
                </c:pt>
                <c:pt idx="136995">
                  <c:v>-96.472499999999968</c:v>
                </c:pt>
                <c:pt idx="136996">
                  <c:v>-96.470499999999959</c:v>
                </c:pt>
                <c:pt idx="136997">
                  <c:v>-96.468499999999949</c:v>
                </c:pt>
                <c:pt idx="136998">
                  <c:v>-96.466499999999996</c:v>
                </c:pt>
                <c:pt idx="136999">
                  <c:v>-96.464499999999987</c:v>
                </c:pt>
                <c:pt idx="137000">
                  <c:v>-96.462499999999977</c:v>
                </c:pt>
                <c:pt idx="137001">
                  <c:v>-96.460499999999968</c:v>
                </c:pt>
                <c:pt idx="137002">
                  <c:v>-96.458499999999958</c:v>
                </c:pt>
                <c:pt idx="137003">
                  <c:v>-96.456500000000005</c:v>
                </c:pt>
                <c:pt idx="137004">
                  <c:v>-96.454499999999996</c:v>
                </c:pt>
                <c:pt idx="137005">
                  <c:v>-96.452499999999986</c:v>
                </c:pt>
                <c:pt idx="137006">
                  <c:v>-96.450499999999977</c:v>
                </c:pt>
                <c:pt idx="137007">
                  <c:v>-96.448499999999967</c:v>
                </c:pt>
                <c:pt idx="137008">
                  <c:v>-96.446499999999958</c:v>
                </c:pt>
                <c:pt idx="137009">
                  <c:v>-96.444500000000005</c:v>
                </c:pt>
                <c:pt idx="137010">
                  <c:v>-96.442499999999995</c:v>
                </c:pt>
                <c:pt idx="137011">
                  <c:v>-96.440499999999986</c:v>
                </c:pt>
                <c:pt idx="137012">
                  <c:v>-96.438499999999976</c:v>
                </c:pt>
                <c:pt idx="137013">
                  <c:v>-96.436499999999967</c:v>
                </c:pt>
                <c:pt idx="137014">
                  <c:v>-96.434499999999957</c:v>
                </c:pt>
                <c:pt idx="137015">
                  <c:v>-96.432500000000005</c:v>
                </c:pt>
                <c:pt idx="137016">
                  <c:v>-96.430499999999995</c:v>
                </c:pt>
                <c:pt idx="137017">
                  <c:v>-96.428499999999985</c:v>
                </c:pt>
                <c:pt idx="137018">
                  <c:v>-96.426499999999976</c:v>
                </c:pt>
                <c:pt idx="137019">
                  <c:v>-96.424499999999966</c:v>
                </c:pt>
                <c:pt idx="137020">
                  <c:v>-96.422499999999957</c:v>
                </c:pt>
                <c:pt idx="137021">
                  <c:v>-96.420500000000004</c:v>
                </c:pt>
                <c:pt idx="137022">
                  <c:v>-96.418499999999995</c:v>
                </c:pt>
                <c:pt idx="137023">
                  <c:v>-96.416499999999985</c:v>
                </c:pt>
                <c:pt idx="137024">
                  <c:v>-96.414499999999975</c:v>
                </c:pt>
                <c:pt idx="137025">
                  <c:v>-96.412499999999966</c:v>
                </c:pt>
                <c:pt idx="137026">
                  <c:v>-96.410499999999956</c:v>
                </c:pt>
                <c:pt idx="137027">
                  <c:v>-96.408500000000004</c:v>
                </c:pt>
                <c:pt idx="137028">
                  <c:v>-96.406499999999994</c:v>
                </c:pt>
                <c:pt idx="137029">
                  <c:v>-96.404499999999985</c:v>
                </c:pt>
                <c:pt idx="137030">
                  <c:v>-96.402499999999975</c:v>
                </c:pt>
                <c:pt idx="137031">
                  <c:v>-96.400499999999965</c:v>
                </c:pt>
                <c:pt idx="137032">
                  <c:v>-96.398499999999956</c:v>
                </c:pt>
                <c:pt idx="137033">
                  <c:v>-96.396500000000003</c:v>
                </c:pt>
                <c:pt idx="137034">
                  <c:v>-96.394499999999994</c:v>
                </c:pt>
                <c:pt idx="137035">
                  <c:v>-96.392499999999984</c:v>
                </c:pt>
                <c:pt idx="137036">
                  <c:v>-96.390499999999975</c:v>
                </c:pt>
                <c:pt idx="137037">
                  <c:v>-96.388499999999965</c:v>
                </c:pt>
                <c:pt idx="137038">
                  <c:v>-96.386499999999955</c:v>
                </c:pt>
                <c:pt idx="137039">
                  <c:v>-96.384500000000003</c:v>
                </c:pt>
                <c:pt idx="137040">
                  <c:v>-96.382499999999993</c:v>
                </c:pt>
                <c:pt idx="137041">
                  <c:v>-96.380499999999984</c:v>
                </c:pt>
                <c:pt idx="137042">
                  <c:v>-96.378499999999974</c:v>
                </c:pt>
                <c:pt idx="137043">
                  <c:v>-96.376499999999965</c:v>
                </c:pt>
                <c:pt idx="137044">
                  <c:v>-96.374499999999955</c:v>
                </c:pt>
                <c:pt idx="137045">
                  <c:v>-96.372500000000002</c:v>
                </c:pt>
                <c:pt idx="137046">
                  <c:v>-96.370499999999993</c:v>
                </c:pt>
                <c:pt idx="137047">
                  <c:v>-96.368499999999983</c:v>
                </c:pt>
                <c:pt idx="137048">
                  <c:v>-96.366499999999974</c:v>
                </c:pt>
                <c:pt idx="137049">
                  <c:v>-96.364499999999964</c:v>
                </c:pt>
                <c:pt idx="137050">
                  <c:v>-96.362499999999955</c:v>
                </c:pt>
                <c:pt idx="137051">
                  <c:v>-96.360500000000002</c:v>
                </c:pt>
                <c:pt idx="137052">
                  <c:v>-96.358499999999992</c:v>
                </c:pt>
                <c:pt idx="137053">
                  <c:v>-96.356499999999983</c:v>
                </c:pt>
                <c:pt idx="137054">
                  <c:v>-96.354499999999973</c:v>
                </c:pt>
                <c:pt idx="137055">
                  <c:v>-96.352499999999964</c:v>
                </c:pt>
                <c:pt idx="137056">
                  <c:v>-96.350499999999954</c:v>
                </c:pt>
                <c:pt idx="137057">
                  <c:v>-96.348500000000001</c:v>
                </c:pt>
                <c:pt idx="137058">
                  <c:v>-96.346499999999992</c:v>
                </c:pt>
                <c:pt idx="137059">
                  <c:v>-96.344499999999982</c:v>
                </c:pt>
                <c:pt idx="137060">
                  <c:v>-96.342499999999973</c:v>
                </c:pt>
                <c:pt idx="137061">
                  <c:v>-96.340499999999963</c:v>
                </c:pt>
                <c:pt idx="137062">
                  <c:v>-96.338499999999954</c:v>
                </c:pt>
                <c:pt idx="137063">
                  <c:v>-96.336500000000001</c:v>
                </c:pt>
                <c:pt idx="137064">
                  <c:v>-96.334499999999991</c:v>
                </c:pt>
                <c:pt idx="137065">
                  <c:v>-96.332499999999982</c:v>
                </c:pt>
                <c:pt idx="137066">
                  <c:v>-96.330499999999972</c:v>
                </c:pt>
                <c:pt idx="137067">
                  <c:v>-96.328499999999963</c:v>
                </c:pt>
                <c:pt idx="137068">
                  <c:v>-96.326499999999953</c:v>
                </c:pt>
                <c:pt idx="137069">
                  <c:v>-96.3245</c:v>
                </c:pt>
                <c:pt idx="137070">
                  <c:v>-96.322499999999991</c:v>
                </c:pt>
                <c:pt idx="137071">
                  <c:v>-96.320499999999981</c:v>
                </c:pt>
                <c:pt idx="137072">
                  <c:v>-96.318499999999972</c:v>
                </c:pt>
                <c:pt idx="137073">
                  <c:v>-96.316499999999962</c:v>
                </c:pt>
                <c:pt idx="137074">
                  <c:v>-96.314499999999953</c:v>
                </c:pt>
                <c:pt idx="137075">
                  <c:v>-96.3125</c:v>
                </c:pt>
                <c:pt idx="137076">
                  <c:v>-96.31049999999999</c:v>
                </c:pt>
                <c:pt idx="137077">
                  <c:v>-96.308499999999981</c:v>
                </c:pt>
                <c:pt idx="137078">
                  <c:v>-96.306499999999971</c:v>
                </c:pt>
                <c:pt idx="137079">
                  <c:v>-96.304499999999962</c:v>
                </c:pt>
                <c:pt idx="137080">
                  <c:v>-96.302499999999952</c:v>
                </c:pt>
                <c:pt idx="137081">
                  <c:v>-96.3005</c:v>
                </c:pt>
                <c:pt idx="137082">
                  <c:v>-96.29849999999999</c:v>
                </c:pt>
                <c:pt idx="137083">
                  <c:v>-96.29649999999998</c:v>
                </c:pt>
                <c:pt idx="137084">
                  <c:v>-96.294499999999971</c:v>
                </c:pt>
                <c:pt idx="137085">
                  <c:v>-96.292499999999961</c:v>
                </c:pt>
                <c:pt idx="137086">
                  <c:v>-96.290499999999952</c:v>
                </c:pt>
                <c:pt idx="137087">
                  <c:v>-96.288499999999999</c:v>
                </c:pt>
                <c:pt idx="137088">
                  <c:v>-96.28649999999999</c:v>
                </c:pt>
                <c:pt idx="137089">
                  <c:v>-96.28449999999998</c:v>
                </c:pt>
                <c:pt idx="137090">
                  <c:v>-96.28249999999997</c:v>
                </c:pt>
                <c:pt idx="137091">
                  <c:v>-96.280499999999961</c:v>
                </c:pt>
                <c:pt idx="137092">
                  <c:v>-96.278499999999951</c:v>
                </c:pt>
                <c:pt idx="137093">
                  <c:v>-96.276499999999999</c:v>
                </c:pt>
                <c:pt idx="137094">
                  <c:v>-96.274499999999989</c:v>
                </c:pt>
                <c:pt idx="137095">
                  <c:v>-96.27249999999998</c:v>
                </c:pt>
                <c:pt idx="137096">
                  <c:v>-96.27049999999997</c:v>
                </c:pt>
                <c:pt idx="137097">
                  <c:v>-96.26849999999996</c:v>
                </c:pt>
                <c:pt idx="137098">
                  <c:v>-96.266499999999951</c:v>
                </c:pt>
                <c:pt idx="137099">
                  <c:v>-96.264499999999998</c:v>
                </c:pt>
                <c:pt idx="137100">
                  <c:v>-96.262499999999989</c:v>
                </c:pt>
                <c:pt idx="137101">
                  <c:v>-96.260499999999979</c:v>
                </c:pt>
                <c:pt idx="137102">
                  <c:v>-96.25849999999997</c:v>
                </c:pt>
                <c:pt idx="137103">
                  <c:v>-96.25649999999996</c:v>
                </c:pt>
                <c:pt idx="137104">
                  <c:v>-96.25449999999995</c:v>
                </c:pt>
                <c:pt idx="137105">
                  <c:v>-96.252499999999998</c:v>
                </c:pt>
                <c:pt idx="137106">
                  <c:v>-96.250499999999988</c:v>
                </c:pt>
                <c:pt idx="137107">
                  <c:v>-96.248499999999979</c:v>
                </c:pt>
                <c:pt idx="137108">
                  <c:v>-96.246499999999969</c:v>
                </c:pt>
                <c:pt idx="137109">
                  <c:v>-96.24449999999996</c:v>
                </c:pt>
                <c:pt idx="137110">
                  <c:v>-96.24249999999995</c:v>
                </c:pt>
                <c:pt idx="137111">
                  <c:v>-96.240499999999997</c:v>
                </c:pt>
                <c:pt idx="137112">
                  <c:v>-96.238499999999988</c:v>
                </c:pt>
                <c:pt idx="137113">
                  <c:v>-96.236499999999978</c:v>
                </c:pt>
                <c:pt idx="137114">
                  <c:v>-96.234499999999969</c:v>
                </c:pt>
                <c:pt idx="137115">
                  <c:v>-96.232499999999959</c:v>
                </c:pt>
                <c:pt idx="137116">
                  <c:v>-96.23049999999995</c:v>
                </c:pt>
                <c:pt idx="137117">
                  <c:v>-96.228499999999997</c:v>
                </c:pt>
                <c:pt idx="137118">
                  <c:v>-96.226499999999987</c:v>
                </c:pt>
                <c:pt idx="137119">
                  <c:v>-96.224499999999978</c:v>
                </c:pt>
                <c:pt idx="137120">
                  <c:v>-96.222499999999968</c:v>
                </c:pt>
                <c:pt idx="137121">
                  <c:v>-96.220499999999959</c:v>
                </c:pt>
                <c:pt idx="137122">
                  <c:v>-96.218499999999949</c:v>
                </c:pt>
                <c:pt idx="137123">
                  <c:v>-96.216499999999996</c:v>
                </c:pt>
                <c:pt idx="137124">
                  <c:v>-96.214499999999987</c:v>
                </c:pt>
                <c:pt idx="137125">
                  <c:v>-96.212499999999977</c:v>
                </c:pt>
                <c:pt idx="137126">
                  <c:v>-96.210499999999968</c:v>
                </c:pt>
                <c:pt idx="137127">
                  <c:v>-96.208499999999958</c:v>
                </c:pt>
                <c:pt idx="137128">
                  <c:v>-96.206500000000005</c:v>
                </c:pt>
                <c:pt idx="137129">
                  <c:v>-96.204499999999996</c:v>
                </c:pt>
                <c:pt idx="137130">
                  <c:v>-96.202499999999986</c:v>
                </c:pt>
                <c:pt idx="137131">
                  <c:v>-96.200499999999977</c:v>
                </c:pt>
                <c:pt idx="137132">
                  <c:v>-96.198499999999967</c:v>
                </c:pt>
                <c:pt idx="137133">
                  <c:v>-96.196499999999958</c:v>
                </c:pt>
                <c:pt idx="137134">
                  <c:v>-96.194500000000005</c:v>
                </c:pt>
                <c:pt idx="137135">
                  <c:v>-96.192499999999995</c:v>
                </c:pt>
                <c:pt idx="137136">
                  <c:v>-96.190499999999986</c:v>
                </c:pt>
                <c:pt idx="137137">
                  <c:v>-96.188499999999976</c:v>
                </c:pt>
                <c:pt idx="137138">
                  <c:v>-96.186499999999967</c:v>
                </c:pt>
                <c:pt idx="137139">
                  <c:v>-96.184499999999957</c:v>
                </c:pt>
                <c:pt idx="137140">
                  <c:v>-96.182500000000005</c:v>
                </c:pt>
                <c:pt idx="137141">
                  <c:v>-96.180499999999995</c:v>
                </c:pt>
                <c:pt idx="137142">
                  <c:v>-96.178499999999985</c:v>
                </c:pt>
                <c:pt idx="137143">
                  <c:v>-96.176499999999976</c:v>
                </c:pt>
                <c:pt idx="137144">
                  <c:v>-96.174499999999966</c:v>
                </c:pt>
                <c:pt idx="137145">
                  <c:v>-96.172499999999957</c:v>
                </c:pt>
                <c:pt idx="137146">
                  <c:v>-96.170500000000004</c:v>
                </c:pt>
                <c:pt idx="137147">
                  <c:v>-96.168499999999995</c:v>
                </c:pt>
                <c:pt idx="137148">
                  <c:v>-96.166499999999985</c:v>
                </c:pt>
                <c:pt idx="137149">
                  <c:v>-96.164499999999975</c:v>
                </c:pt>
                <c:pt idx="137150">
                  <c:v>-96.162499999999966</c:v>
                </c:pt>
                <c:pt idx="137151">
                  <c:v>-96.160499999999956</c:v>
                </c:pt>
                <c:pt idx="137152">
                  <c:v>-96.158500000000004</c:v>
                </c:pt>
                <c:pt idx="137153">
                  <c:v>-96.156499999999994</c:v>
                </c:pt>
                <c:pt idx="137154">
                  <c:v>-96.154499999999985</c:v>
                </c:pt>
                <c:pt idx="137155">
                  <c:v>-96.152499999999975</c:v>
                </c:pt>
                <c:pt idx="137156">
                  <c:v>-96.150499999999965</c:v>
                </c:pt>
                <c:pt idx="137157">
                  <c:v>-96.148499999999956</c:v>
                </c:pt>
                <c:pt idx="137158">
                  <c:v>-96.146500000000003</c:v>
                </c:pt>
                <c:pt idx="137159">
                  <c:v>-96.144499999999994</c:v>
                </c:pt>
                <c:pt idx="137160">
                  <c:v>-96.142499999999984</c:v>
                </c:pt>
                <c:pt idx="137161">
                  <c:v>-96.140499999999975</c:v>
                </c:pt>
                <c:pt idx="137162">
                  <c:v>-96.138499999999965</c:v>
                </c:pt>
                <c:pt idx="137163">
                  <c:v>-96.136499999999955</c:v>
                </c:pt>
                <c:pt idx="137164">
                  <c:v>-96.134500000000003</c:v>
                </c:pt>
                <c:pt idx="137165">
                  <c:v>-96.132499999999993</c:v>
                </c:pt>
                <c:pt idx="137166">
                  <c:v>-96.130499999999984</c:v>
                </c:pt>
                <c:pt idx="137167">
                  <c:v>-96.128499999999974</c:v>
                </c:pt>
                <c:pt idx="137168">
                  <c:v>-96.126499999999965</c:v>
                </c:pt>
                <c:pt idx="137169">
                  <c:v>-96.124499999999955</c:v>
                </c:pt>
                <c:pt idx="137170">
                  <c:v>-96.122500000000002</c:v>
                </c:pt>
                <c:pt idx="137171">
                  <c:v>-96.120499999999993</c:v>
                </c:pt>
                <c:pt idx="137172">
                  <c:v>-96.118499999999983</c:v>
                </c:pt>
                <c:pt idx="137173">
                  <c:v>-96.116499999999974</c:v>
                </c:pt>
                <c:pt idx="137174">
                  <c:v>-96.114499999999964</c:v>
                </c:pt>
                <c:pt idx="137175">
                  <c:v>-96.112499999999955</c:v>
                </c:pt>
                <c:pt idx="137176">
                  <c:v>-96.110500000000002</c:v>
                </c:pt>
                <c:pt idx="137177">
                  <c:v>-96.108499999999992</c:v>
                </c:pt>
                <c:pt idx="137178">
                  <c:v>-96.106499999999983</c:v>
                </c:pt>
                <c:pt idx="137179">
                  <c:v>-96.104499999999973</c:v>
                </c:pt>
                <c:pt idx="137180">
                  <c:v>-96.102499999999964</c:v>
                </c:pt>
                <c:pt idx="137181">
                  <c:v>-96.100499999999954</c:v>
                </c:pt>
                <c:pt idx="137182">
                  <c:v>-96.098500000000001</c:v>
                </c:pt>
                <c:pt idx="137183">
                  <c:v>-96.096499999999992</c:v>
                </c:pt>
                <c:pt idx="137184">
                  <c:v>-96.094499999999982</c:v>
                </c:pt>
                <c:pt idx="137185">
                  <c:v>-96.092499999999973</c:v>
                </c:pt>
                <c:pt idx="137186">
                  <c:v>-96.090499999999963</c:v>
                </c:pt>
                <c:pt idx="137187">
                  <c:v>-96.088499999999954</c:v>
                </c:pt>
                <c:pt idx="137188">
                  <c:v>-96.086500000000001</c:v>
                </c:pt>
                <c:pt idx="137189">
                  <c:v>-96.084499999999991</c:v>
                </c:pt>
                <c:pt idx="137190">
                  <c:v>-96.082499999999982</c:v>
                </c:pt>
                <c:pt idx="137191">
                  <c:v>-96.080499999999972</c:v>
                </c:pt>
                <c:pt idx="137192">
                  <c:v>-96.078499999999963</c:v>
                </c:pt>
                <c:pt idx="137193">
                  <c:v>-96.076499999999953</c:v>
                </c:pt>
                <c:pt idx="137194">
                  <c:v>-96.0745</c:v>
                </c:pt>
                <c:pt idx="137195">
                  <c:v>-96.072499999999991</c:v>
                </c:pt>
                <c:pt idx="137196">
                  <c:v>-96.070499999999981</c:v>
                </c:pt>
                <c:pt idx="137197">
                  <c:v>-96.068499999999972</c:v>
                </c:pt>
                <c:pt idx="137198">
                  <c:v>-96.066499999999962</c:v>
                </c:pt>
                <c:pt idx="137199">
                  <c:v>-96.064499999999953</c:v>
                </c:pt>
                <c:pt idx="137200">
                  <c:v>-96.0625</c:v>
                </c:pt>
                <c:pt idx="137201">
                  <c:v>-96.06049999999999</c:v>
                </c:pt>
                <c:pt idx="137202">
                  <c:v>-96.058499999999981</c:v>
                </c:pt>
                <c:pt idx="137203">
                  <c:v>-96.056499999999971</c:v>
                </c:pt>
                <c:pt idx="137204">
                  <c:v>-96.054499999999962</c:v>
                </c:pt>
                <c:pt idx="137205">
                  <c:v>-96.052499999999952</c:v>
                </c:pt>
                <c:pt idx="137206">
                  <c:v>-96.0505</c:v>
                </c:pt>
                <c:pt idx="137207">
                  <c:v>-96.04849999999999</c:v>
                </c:pt>
                <c:pt idx="137208">
                  <c:v>-96.04649999999998</c:v>
                </c:pt>
                <c:pt idx="137209">
                  <c:v>-96.044499999999971</c:v>
                </c:pt>
                <c:pt idx="137210">
                  <c:v>-96.042499999999961</c:v>
                </c:pt>
                <c:pt idx="137211">
                  <c:v>-96.040499999999952</c:v>
                </c:pt>
                <c:pt idx="137212">
                  <c:v>-96.038499999999999</c:v>
                </c:pt>
                <c:pt idx="137213">
                  <c:v>-96.03649999999999</c:v>
                </c:pt>
                <c:pt idx="137214">
                  <c:v>-96.03449999999998</c:v>
                </c:pt>
                <c:pt idx="137215">
                  <c:v>-96.03249999999997</c:v>
                </c:pt>
                <c:pt idx="137216">
                  <c:v>-96.030499999999961</c:v>
                </c:pt>
                <c:pt idx="137217">
                  <c:v>-96.028499999999951</c:v>
                </c:pt>
                <c:pt idx="137218">
                  <c:v>-96.026499999999999</c:v>
                </c:pt>
                <c:pt idx="137219">
                  <c:v>-96.024499999999989</c:v>
                </c:pt>
                <c:pt idx="137220">
                  <c:v>-96.02249999999998</c:v>
                </c:pt>
                <c:pt idx="137221">
                  <c:v>-96.02049999999997</c:v>
                </c:pt>
                <c:pt idx="137222">
                  <c:v>-96.01849999999996</c:v>
                </c:pt>
                <c:pt idx="137223">
                  <c:v>-96.016499999999951</c:v>
                </c:pt>
                <c:pt idx="137224">
                  <c:v>-96.014499999999998</c:v>
                </c:pt>
                <c:pt idx="137225">
                  <c:v>-96.012499999999989</c:v>
                </c:pt>
                <c:pt idx="137226">
                  <c:v>-96.010499999999979</c:v>
                </c:pt>
                <c:pt idx="137227">
                  <c:v>-96.00849999999997</c:v>
                </c:pt>
                <c:pt idx="137228">
                  <c:v>-96.00649999999996</c:v>
                </c:pt>
                <c:pt idx="137229">
                  <c:v>-96.00449999999995</c:v>
                </c:pt>
                <c:pt idx="137230">
                  <c:v>-96.002499999999998</c:v>
                </c:pt>
                <c:pt idx="137231">
                  <c:v>-96.000499999999988</c:v>
                </c:pt>
                <c:pt idx="137232">
                  <c:v>-95.998499999999979</c:v>
                </c:pt>
                <c:pt idx="137233">
                  <c:v>-95.996499999999969</c:v>
                </c:pt>
                <c:pt idx="137234">
                  <c:v>-95.99449999999996</c:v>
                </c:pt>
                <c:pt idx="137235">
                  <c:v>-95.99249999999995</c:v>
                </c:pt>
                <c:pt idx="137236">
                  <c:v>-95.990499999999997</c:v>
                </c:pt>
                <c:pt idx="137237">
                  <c:v>-95.988499999999988</c:v>
                </c:pt>
                <c:pt idx="137238">
                  <c:v>-95.986499999999978</c:v>
                </c:pt>
                <c:pt idx="137239">
                  <c:v>-95.984499999999969</c:v>
                </c:pt>
                <c:pt idx="137240">
                  <c:v>-95.982499999999959</c:v>
                </c:pt>
                <c:pt idx="137241">
                  <c:v>-95.98049999999995</c:v>
                </c:pt>
                <c:pt idx="137242">
                  <c:v>-95.978499999999997</c:v>
                </c:pt>
                <c:pt idx="137243">
                  <c:v>-95.976499999999987</c:v>
                </c:pt>
                <c:pt idx="137244">
                  <c:v>-95.974499999999978</c:v>
                </c:pt>
                <c:pt idx="137245">
                  <c:v>-95.972499999999968</c:v>
                </c:pt>
                <c:pt idx="137246">
                  <c:v>-95.970499999999959</c:v>
                </c:pt>
                <c:pt idx="137247">
                  <c:v>-95.968499999999949</c:v>
                </c:pt>
                <c:pt idx="137248">
                  <c:v>-95.966499999999996</c:v>
                </c:pt>
                <c:pt idx="137249">
                  <c:v>-95.964499999999987</c:v>
                </c:pt>
                <c:pt idx="137250">
                  <c:v>-95.962499999999977</c:v>
                </c:pt>
                <c:pt idx="137251">
                  <c:v>-95.960499999999968</c:v>
                </c:pt>
                <c:pt idx="137252">
                  <c:v>-95.958499999999958</c:v>
                </c:pt>
                <c:pt idx="137253">
                  <c:v>-95.956500000000005</c:v>
                </c:pt>
                <c:pt idx="137254">
                  <c:v>-95.954499999999996</c:v>
                </c:pt>
                <c:pt idx="137255">
                  <c:v>-95.952499999999986</c:v>
                </c:pt>
                <c:pt idx="137256">
                  <c:v>-95.950499999999977</c:v>
                </c:pt>
                <c:pt idx="137257">
                  <c:v>-95.948499999999967</c:v>
                </c:pt>
                <c:pt idx="137258">
                  <c:v>-95.946499999999958</c:v>
                </c:pt>
                <c:pt idx="137259">
                  <c:v>-95.944500000000005</c:v>
                </c:pt>
                <c:pt idx="137260">
                  <c:v>-95.942499999999995</c:v>
                </c:pt>
                <c:pt idx="137261">
                  <c:v>-95.940499999999986</c:v>
                </c:pt>
                <c:pt idx="137262">
                  <c:v>-95.938499999999976</c:v>
                </c:pt>
                <c:pt idx="137263">
                  <c:v>-95.936499999999967</c:v>
                </c:pt>
                <c:pt idx="137264">
                  <c:v>-95.934499999999957</c:v>
                </c:pt>
                <c:pt idx="137265">
                  <c:v>-95.932500000000005</c:v>
                </c:pt>
                <c:pt idx="137266">
                  <c:v>-95.930499999999995</c:v>
                </c:pt>
                <c:pt idx="137267">
                  <c:v>-95.928499999999985</c:v>
                </c:pt>
                <c:pt idx="137268">
                  <c:v>-95.926499999999976</c:v>
                </c:pt>
                <c:pt idx="137269">
                  <c:v>-95.924499999999966</c:v>
                </c:pt>
                <c:pt idx="137270">
                  <c:v>-95.922499999999957</c:v>
                </c:pt>
                <c:pt idx="137271">
                  <c:v>-95.920500000000004</c:v>
                </c:pt>
                <c:pt idx="137272">
                  <c:v>-95.918499999999995</c:v>
                </c:pt>
                <c:pt idx="137273">
                  <c:v>-95.916499999999985</c:v>
                </c:pt>
                <c:pt idx="137274">
                  <c:v>-95.914499999999975</c:v>
                </c:pt>
                <c:pt idx="137275">
                  <c:v>-95.912499999999966</c:v>
                </c:pt>
                <c:pt idx="137276">
                  <c:v>-95.910499999999956</c:v>
                </c:pt>
                <c:pt idx="137277">
                  <c:v>-95.908500000000004</c:v>
                </c:pt>
                <c:pt idx="137278">
                  <c:v>-95.906499999999994</c:v>
                </c:pt>
                <c:pt idx="137279">
                  <c:v>-95.904499999999985</c:v>
                </c:pt>
                <c:pt idx="137280">
                  <c:v>-95.902499999999975</c:v>
                </c:pt>
                <c:pt idx="137281">
                  <c:v>-95.900499999999965</c:v>
                </c:pt>
                <c:pt idx="137282">
                  <c:v>-95.898499999999956</c:v>
                </c:pt>
                <c:pt idx="137283">
                  <c:v>-95.896500000000003</c:v>
                </c:pt>
                <c:pt idx="137284">
                  <c:v>-95.894499999999994</c:v>
                </c:pt>
                <c:pt idx="137285">
                  <c:v>-95.892499999999984</c:v>
                </c:pt>
                <c:pt idx="137286">
                  <c:v>-95.890499999999975</c:v>
                </c:pt>
                <c:pt idx="137287">
                  <c:v>-95.888499999999965</c:v>
                </c:pt>
                <c:pt idx="137288">
                  <c:v>-95.886499999999955</c:v>
                </c:pt>
                <c:pt idx="137289">
                  <c:v>-95.884500000000003</c:v>
                </c:pt>
                <c:pt idx="137290">
                  <c:v>-95.882499999999993</c:v>
                </c:pt>
                <c:pt idx="137291">
                  <c:v>-95.880499999999984</c:v>
                </c:pt>
                <c:pt idx="137292">
                  <c:v>-95.878499999999974</c:v>
                </c:pt>
                <c:pt idx="137293">
                  <c:v>-95.876499999999965</c:v>
                </c:pt>
                <c:pt idx="137294">
                  <c:v>-95.874499999999955</c:v>
                </c:pt>
                <c:pt idx="137295">
                  <c:v>-95.872500000000002</c:v>
                </c:pt>
                <c:pt idx="137296">
                  <c:v>-95.870499999999993</c:v>
                </c:pt>
                <c:pt idx="137297">
                  <c:v>-95.868499999999983</c:v>
                </c:pt>
                <c:pt idx="137298">
                  <c:v>-95.866499999999974</c:v>
                </c:pt>
                <c:pt idx="137299">
                  <c:v>-95.864499999999964</c:v>
                </c:pt>
                <c:pt idx="137300">
                  <c:v>-95.862499999999955</c:v>
                </c:pt>
                <c:pt idx="137301">
                  <c:v>-95.860500000000002</c:v>
                </c:pt>
                <c:pt idx="137302">
                  <c:v>-95.858499999999992</c:v>
                </c:pt>
                <c:pt idx="137303">
                  <c:v>-95.856499999999983</c:v>
                </c:pt>
                <c:pt idx="137304">
                  <c:v>-95.854499999999973</c:v>
                </c:pt>
                <c:pt idx="137305">
                  <c:v>-95.852499999999964</c:v>
                </c:pt>
                <c:pt idx="137306">
                  <c:v>-95.850499999999954</c:v>
                </c:pt>
                <c:pt idx="137307">
                  <c:v>-95.848500000000001</c:v>
                </c:pt>
                <c:pt idx="137308">
                  <c:v>-95.846499999999992</c:v>
                </c:pt>
                <c:pt idx="137309">
                  <c:v>-95.844499999999982</c:v>
                </c:pt>
                <c:pt idx="137310">
                  <c:v>-95.842499999999973</c:v>
                </c:pt>
                <c:pt idx="137311">
                  <c:v>-95.840499999999963</c:v>
                </c:pt>
                <c:pt idx="137312">
                  <c:v>-95.838499999999954</c:v>
                </c:pt>
                <c:pt idx="137313">
                  <c:v>-95.836500000000001</c:v>
                </c:pt>
                <c:pt idx="137314">
                  <c:v>-95.834499999999991</c:v>
                </c:pt>
                <c:pt idx="137315">
                  <c:v>-95.832499999999982</c:v>
                </c:pt>
                <c:pt idx="137316">
                  <c:v>-95.830499999999972</c:v>
                </c:pt>
                <c:pt idx="137317">
                  <c:v>-95.828499999999963</c:v>
                </c:pt>
                <c:pt idx="137318">
                  <c:v>-95.826499999999953</c:v>
                </c:pt>
                <c:pt idx="137319">
                  <c:v>-95.8245</c:v>
                </c:pt>
                <c:pt idx="137320">
                  <c:v>-95.822499999999991</c:v>
                </c:pt>
                <c:pt idx="137321">
                  <c:v>-95.820499999999981</c:v>
                </c:pt>
                <c:pt idx="137322">
                  <c:v>-95.818499999999972</c:v>
                </c:pt>
                <c:pt idx="137323">
                  <c:v>-95.816499999999962</c:v>
                </c:pt>
                <c:pt idx="137324">
                  <c:v>-95.814499999999953</c:v>
                </c:pt>
                <c:pt idx="137325">
                  <c:v>-95.8125</c:v>
                </c:pt>
                <c:pt idx="137326">
                  <c:v>-95.81049999999999</c:v>
                </c:pt>
                <c:pt idx="137327">
                  <c:v>-95.808499999999981</c:v>
                </c:pt>
                <c:pt idx="137328">
                  <c:v>-95.806499999999971</c:v>
                </c:pt>
                <c:pt idx="137329">
                  <c:v>-95.804499999999962</c:v>
                </c:pt>
                <c:pt idx="137330">
                  <c:v>-95.802499999999952</c:v>
                </c:pt>
                <c:pt idx="137331">
                  <c:v>-95.8005</c:v>
                </c:pt>
                <c:pt idx="137332">
                  <c:v>-95.79849999999999</c:v>
                </c:pt>
                <c:pt idx="137333">
                  <c:v>-95.79649999999998</c:v>
                </c:pt>
                <c:pt idx="137334">
                  <c:v>-95.794499999999971</c:v>
                </c:pt>
                <c:pt idx="137335">
                  <c:v>-95.792499999999961</c:v>
                </c:pt>
                <c:pt idx="137336">
                  <c:v>-95.790499999999952</c:v>
                </c:pt>
                <c:pt idx="137337">
                  <c:v>-95.788499999999999</c:v>
                </c:pt>
                <c:pt idx="137338">
                  <c:v>-95.78649999999999</c:v>
                </c:pt>
                <c:pt idx="137339">
                  <c:v>-95.78449999999998</c:v>
                </c:pt>
                <c:pt idx="137340">
                  <c:v>-95.78249999999997</c:v>
                </c:pt>
                <c:pt idx="137341">
                  <c:v>-95.780499999999961</c:v>
                </c:pt>
                <c:pt idx="137342">
                  <c:v>-95.778499999999951</c:v>
                </c:pt>
                <c:pt idx="137343">
                  <c:v>-95.776499999999999</c:v>
                </c:pt>
                <c:pt idx="137344">
                  <c:v>-95.774499999999989</c:v>
                </c:pt>
                <c:pt idx="137345">
                  <c:v>-95.77249999999998</c:v>
                </c:pt>
                <c:pt idx="137346">
                  <c:v>-95.77049999999997</c:v>
                </c:pt>
                <c:pt idx="137347">
                  <c:v>-95.76849999999996</c:v>
                </c:pt>
                <c:pt idx="137348">
                  <c:v>-95.766499999999951</c:v>
                </c:pt>
                <c:pt idx="137349">
                  <c:v>-95.764499999999998</c:v>
                </c:pt>
                <c:pt idx="137350">
                  <c:v>-95.762499999999989</c:v>
                </c:pt>
                <c:pt idx="137351">
                  <c:v>-95.760499999999979</c:v>
                </c:pt>
                <c:pt idx="137352">
                  <c:v>-95.75849999999997</c:v>
                </c:pt>
                <c:pt idx="137353">
                  <c:v>-95.75649999999996</c:v>
                </c:pt>
                <c:pt idx="137354">
                  <c:v>-95.75449999999995</c:v>
                </c:pt>
                <c:pt idx="137355">
                  <c:v>-95.752499999999998</c:v>
                </c:pt>
                <c:pt idx="137356">
                  <c:v>-95.750499999999988</c:v>
                </c:pt>
                <c:pt idx="137357">
                  <c:v>-95.748499999999979</c:v>
                </c:pt>
                <c:pt idx="137358">
                  <c:v>-95.746499999999969</c:v>
                </c:pt>
                <c:pt idx="137359">
                  <c:v>-95.74449999999996</c:v>
                </c:pt>
                <c:pt idx="137360">
                  <c:v>-95.74249999999995</c:v>
                </c:pt>
                <c:pt idx="137361">
                  <c:v>-95.740499999999997</c:v>
                </c:pt>
                <c:pt idx="137362">
                  <c:v>-95.738499999999988</c:v>
                </c:pt>
                <c:pt idx="137363">
                  <c:v>-95.736499999999978</c:v>
                </c:pt>
                <c:pt idx="137364">
                  <c:v>-95.734499999999969</c:v>
                </c:pt>
                <c:pt idx="137365">
                  <c:v>-95.732499999999959</c:v>
                </c:pt>
                <c:pt idx="137366">
                  <c:v>-95.73049999999995</c:v>
                </c:pt>
                <c:pt idx="137367">
                  <c:v>-95.728499999999997</c:v>
                </c:pt>
                <c:pt idx="137368">
                  <c:v>-95.726499999999987</c:v>
                </c:pt>
                <c:pt idx="137369">
                  <c:v>-95.724499999999978</c:v>
                </c:pt>
                <c:pt idx="137370">
                  <c:v>-95.722499999999968</c:v>
                </c:pt>
                <c:pt idx="137371">
                  <c:v>-95.720499999999959</c:v>
                </c:pt>
                <c:pt idx="137372">
                  <c:v>-95.718499999999949</c:v>
                </c:pt>
                <c:pt idx="137373">
                  <c:v>-95.716499999999996</c:v>
                </c:pt>
                <c:pt idx="137374">
                  <c:v>-95.714499999999987</c:v>
                </c:pt>
                <c:pt idx="137375">
                  <c:v>-95.712499999999977</c:v>
                </c:pt>
                <c:pt idx="137376">
                  <c:v>-95.710499999999968</c:v>
                </c:pt>
                <c:pt idx="137377">
                  <c:v>-95.708499999999958</c:v>
                </c:pt>
                <c:pt idx="137378">
                  <c:v>-95.706500000000005</c:v>
                </c:pt>
                <c:pt idx="137379">
                  <c:v>-95.704499999999996</c:v>
                </c:pt>
                <c:pt idx="137380">
                  <c:v>-95.702499999999986</c:v>
                </c:pt>
                <c:pt idx="137381">
                  <c:v>-95.700499999999977</c:v>
                </c:pt>
                <c:pt idx="137382">
                  <c:v>-95.698499999999967</c:v>
                </c:pt>
                <c:pt idx="137383">
                  <c:v>-95.696499999999958</c:v>
                </c:pt>
                <c:pt idx="137384">
                  <c:v>-95.694500000000005</c:v>
                </c:pt>
                <c:pt idx="137385">
                  <c:v>-95.692499999999995</c:v>
                </c:pt>
                <c:pt idx="137386">
                  <c:v>-95.690499999999986</c:v>
                </c:pt>
                <c:pt idx="137387">
                  <c:v>-95.688499999999976</c:v>
                </c:pt>
                <c:pt idx="137388">
                  <c:v>-95.686499999999967</c:v>
                </c:pt>
                <c:pt idx="137389">
                  <c:v>-95.684499999999957</c:v>
                </c:pt>
                <c:pt idx="137390">
                  <c:v>-95.682500000000005</c:v>
                </c:pt>
                <c:pt idx="137391">
                  <c:v>-95.680499999999995</c:v>
                </c:pt>
                <c:pt idx="137392">
                  <c:v>-95.678499999999985</c:v>
                </c:pt>
                <c:pt idx="137393">
                  <c:v>-95.676499999999976</c:v>
                </c:pt>
                <c:pt idx="137394">
                  <c:v>-95.674499999999966</c:v>
                </c:pt>
                <c:pt idx="137395">
                  <c:v>-95.672499999999957</c:v>
                </c:pt>
                <c:pt idx="137396">
                  <c:v>-95.670500000000004</c:v>
                </c:pt>
                <c:pt idx="137397">
                  <c:v>-95.668499999999995</c:v>
                </c:pt>
                <c:pt idx="137398">
                  <c:v>-95.666499999999985</c:v>
                </c:pt>
                <c:pt idx="137399">
                  <c:v>-95.664499999999975</c:v>
                </c:pt>
                <c:pt idx="137400">
                  <c:v>-95.662499999999966</c:v>
                </c:pt>
                <c:pt idx="137401">
                  <c:v>-95.660499999999956</c:v>
                </c:pt>
                <c:pt idx="137402">
                  <c:v>-95.658500000000004</c:v>
                </c:pt>
                <c:pt idx="137403">
                  <c:v>-95.656499999999994</c:v>
                </c:pt>
                <c:pt idx="137404">
                  <c:v>-95.654499999999985</c:v>
                </c:pt>
                <c:pt idx="137405">
                  <c:v>-95.652499999999975</c:v>
                </c:pt>
                <c:pt idx="137406">
                  <c:v>-95.650499999999965</c:v>
                </c:pt>
                <c:pt idx="137407">
                  <c:v>-95.648499999999956</c:v>
                </c:pt>
                <c:pt idx="137408">
                  <c:v>-95.646500000000003</c:v>
                </c:pt>
                <c:pt idx="137409">
                  <c:v>-95.644499999999994</c:v>
                </c:pt>
                <c:pt idx="137410">
                  <c:v>-95.642499999999984</c:v>
                </c:pt>
                <c:pt idx="137411">
                  <c:v>-95.640499999999975</c:v>
                </c:pt>
                <c:pt idx="137412">
                  <c:v>-95.638499999999965</c:v>
                </c:pt>
                <c:pt idx="137413">
                  <c:v>-95.636499999999955</c:v>
                </c:pt>
                <c:pt idx="137414">
                  <c:v>-95.634500000000003</c:v>
                </c:pt>
                <c:pt idx="137415">
                  <c:v>-95.632499999999993</c:v>
                </c:pt>
                <c:pt idx="137416">
                  <c:v>-95.630499999999984</c:v>
                </c:pt>
                <c:pt idx="137417">
                  <c:v>-95.628499999999974</c:v>
                </c:pt>
                <c:pt idx="137418">
                  <c:v>-95.626499999999965</c:v>
                </c:pt>
                <c:pt idx="137419">
                  <c:v>-95.624499999999955</c:v>
                </c:pt>
                <c:pt idx="137420">
                  <c:v>-95.622500000000002</c:v>
                </c:pt>
                <c:pt idx="137421">
                  <c:v>-95.620499999999993</c:v>
                </c:pt>
                <c:pt idx="137422">
                  <c:v>-95.618499999999983</c:v>
                </c:pt>
                <c:pt idx="137423">
                  <c:v>-95.616499999999974</c:v>
                </c:pt>
                <c:pt idx="137424">
                  <c:v>-95.614499999999964</c:v>
                </c:pt>
                <c:pt idx="137425">
                  <c:v>-95.612499999999955</c:v>
                </c:pt>
                <c:pt idx="137426">
                  <c:v>-95.610500000000002</c:v>
                </c:pt>
                <c:pt idx="137427">
                  <c:v>-95.608499999999992</c:v>
                </c:pt>
                <c:pt idx="137428">
                  <c:v>-95.606499999999983</c:v>
                </c:pt>
                <c:pt idx="137429">
                  <c:v>-95.604499999999973</c:v>
                </c:pt>
                <c:pt idx="137430">
                  <c:v>-95.602499999999964</c:v>
                </c:pt>
                <c:pt idx="137431">
                  <c:v>-95.600499999999954</c:v>
                </c:pt>
                <c:pt idx="137432">
                  <c:v>-95.598500000000001</c:v>
                </c:pt>
                <c:pt idx="137433">
                  <c:v>-95.596499999999992</c:v>
                </c:pt>
                <c:pt idx="137434">
                  <c:v>-95.594499999999982</c:v>
                </c:pt>
                <c:pt idx="137435">
                  <c:v>-95.592499999999973</c:v>
                </c:pt>
                <c:pt idx="137436">
                  <c:v>-95.590499999999963</c:v>
                </c:pt>
                <c:pt idx="137437">
                  <c:v>-95.588499999999954</c:v>
                </c:pt>
                <c:pt idx="137438">
                  <c:v>-95.586500000000001</c:v>
                </c:pt>
                <c:pt idx="137439">
                  <c:v>-95.584499999999991</c:v>
                </c:pt>
                <c:pt idx="137440">
                  <c:v>-95.582499999999982</c:v>
                </c:pt>
                <c:pt idx="137441">
                  <c:v>-95.580499999999972</c:v>
                </c:pt>
                <c:pt idx="137442">
                  <c:v>-95.578499999999963</c:v>
                </c:pt>
                <c:pt idx="137443">
                  <c:v>-95.576499999999953</c:v>
                </c:pt>
                <c:pt idx="137444">
                  <c:v>-95.5745</c:v>
                </c:pt>
                <c:pt idx="137445">
                  <c:v>-95.572499999999991</c:v>
                </c:pt>
                <c:pt idx="137446">
                  <c:v>-95.570499999999981</c:v>
                </c:pt>
                <c:pt idx="137447">
                  <c:v>-95.568499999999972</c:v>
                </c:pt>
                <c:pt idx="137448">
                  <c:v>-95.566499999999962</c:v>
                </c:pt>
                <c:pt idx="137449">
                  <c:v>-95.564499999999953</c:v>
                </c:pt>
                <c:pt idx="137450">
                  <c:v>-95.5625</c:v>
                </c:pt>
                <c:pt idx="137451">
                  <c:v>-95.56049999999999</c:v>
                </c:pt>
                <c:pt idx="137452">
                  <c:v>-95.558499999999981</c:v>
                </c:pt>
                <c:pt idx="137453">
                  <c:v>-95.556499999999971</c:v>
                </c:pt>
                <c:pt idx="137454">
                  <c:v>-95.554499999999962</c:v>
                </c:pt>
                <c:pt idx="137455">
                  <c:v>-95.552499999999952</c:v>
                </c:pt>
                <c:pt idx="137456">
                  <c:v>-95.5505</c:v>
                </c:pt>
                <c:pt idx="137457">
                  <c:v>-95.54849999999999</c:v>
                </c:pt>
                <c:pt idx="137458">
                  <c:v>-95.54649999999998</c:v>
                </c:pt>
                <c:pt idx="137459">
                  <c:v>-95.544499999999971</c:v>
                </c:pt>
                <c:pt idx="137460">
                  <c:v>-95.542499999999961</c:v>
                </c:pt>
                <c:pt idx="137461">
                  <c:v>-95.540499999999952</c:v>
                </c:pt>
                <c:pt idx="137462">
                  <c:v>-95.538499999999999</c:v>
                </c:pt>
                <c:pt idx="137463">
                  <c:v>-95.53649999999999</c:v>
                </c:pt>
                <c:pt idx="137464">
                  <c:v>-95.53449999999998</c:v>
                </c:pt>
                <c:pt idx="137465">
                  <c:v>-95.53249999999997</c:v>
                </c:pt>
                <c:pt idx="137466">
                  <c:v>-95.530499999999961</c:v>
                </c:pt>
                <c:pt idx="137467">
                  <c:v>-95.528499999999951</c:v>
                </c:pt>
                <c:pt idx="137468">
                  <c:v>-95.526499999999999</c:v>
                </c:pt>
                <c:pt idx="137469">
                  <c:v>-95.524499999999989</c:v>
                </c:pt>
                <c:pt idx="137470">
                  <c:v>-95.52249999999998</c:v>
                </c:pt>
                <c:pt idx="137471">
                  <c:v>-95.52049999999997</c:v>
                </c:pt>
                <c:pt idx="137472">
                  <c:v>-95.51849999999996</c:v>
                </c:pt>
                <c:pt idx="137473">
                  <c:v>-95.516499999999951</c:v>
                </c:pt>
                <c:pt idx="137474">
                  <c:v>-95.514499999999998</c:v>
                </c:pt>
                <c:pt idx="137475">
                  <c:v>-95.512499999999989</c:v>
                </c:pt>
                <c:pt idx="137476">
                  <c:v>-95.510499999999979</c:v>
                </c:pt>
                <c:pt idx="137477">
                  <c:v>-95.50849999999997</c:v>
                </c:pt>
                <c:pt idx="137478">
                  <c:v>-95.50649999999996</c:v>
                </c:pt>
                <c:pt idx="137479">
                  <c:v>-95.50449999999995</c:v>
                </c:pt>
                <c:pt idx="137480">
                  <c:v>-95.502499999999998</c:v>
                </c:pt>
                <c:pt idx="137481">
                  <c:v>-95.500499999999988</c:v>
                </c:pt>
                <c:pt idx="137482">
                  <c:v>-95.498499999999979</c:v>
                </c:pt>
                <c:pt idx="137483">
                  <c:v>-95.496499999999969</c:v>
                </c:pt>
                <c:pt idx="137484">
                  <c:v>-95.49449999999996</c:v>
                </c:pt>
                <c:pt idx="137485">
                  <c:v>-95.49249999999995</c:v>
                </c:pt>
                <c:pt idx="137486">
                  <c:v>-95.490499999999997</c:v>
                </c:pt>
                <c:pt idx="137487">
                  <c:v>-95.488499999999988</c:v>
                </c:pt>
                <c:pt idx="137488">
                  <c:v>-95.486499999999978</c:v>
                </c:pt>
                <c:pt idx="137489">
                  <c:v>-95.484499999999969</c:v>
                </c:pt>
                <c:pt idx="137490">
                  <c:v>-95.482499999999959</c:v>
                </c:pt>
                <c:pt idx="137491">
                  <c:v>-95.48049999999995</c:v>
                </c:pt>
                <c:pt idx="137492">
                  <c:v>-95.478499999999997</c:v>
                </c:pt>
                <c:pt idx="137493">
                  <c:v>-95.476499999999987</c:v>
                </c:pt>
                <c:pt idx="137494">
                  <c:v>-95.474499999999978</c:v>
                </c:pt>
                <c:pt idx="137495">
                  <c:v>-95.472499999999968</c:v>
                </c:pt>
                <c:pt idx="137496">
                  <c:v>-95.470499999999959</c:v>
                </c:pt>
                <c:pt idx="137497">
                  <c:v>-95.468499999999949</c:v>
                </c:pt>
                <c:pt idx="137498">
                  <c:v>-95.466499999999996</c:v>
                </c:pt>
                <c:pt idx="137499">
                  <c:v>-95.464499999999987</c:v>
                </c:pt>
                <c:pt idx="137500">
                  <c:v>-95.462499999999977</c:v>
                </c:pt>
                <c:pt idx="137501">
                  <c:v>-95.460499999999968</c:v>
                </c:pt>
                <c:pt idx="137502">
                  <c:v>-95.458499999999958</c:v>
                </c:pt>
                <c:pt idx="137503">
                  <c:v>-95.456500000000005</c:v>
                </c:pt>
                <c:pt idx="137504">
                  <c:v>-95.454499999999996</c:v>
                </c:pt>
                <c:pt idx="137505">
                  <c:v>-95.452499999999986</c:v>
                </c:pt>
                <c:pt idx="137506">
                  <c:v>-95.450499999999977</c:v>
                </c:pt>
                <c:pt idx="137507">
                  <c:v>-95.448499999999967</c:v>
                </c:pt>
                <c:pt idx="137508">
                  <c:v>-95.446499999999958</c:v>
                </c:pt>
                <c:pt idx="137509">
                  <c:v>-95.444500000000005</c:v>
                </c:pt>
                <c:pt idx="137510">
                  <c:v>-95.442499999999995</c:v>
                </c:pt>
                <c:pt idx="137511">
                  <c:v>-95.440499999999986</c:v>
                </c:pt>
                <c:pt idx="137512">
                  <c:v>-95.438499999999976</c:v>
                </c:pt>
                <c:pt idx="137513">
                  <c:v>-95.436499999999967</c:v>
                </c:pt>
                <c:pt idx="137514">
                  <c:v>-95.434499999999957</c:v>
                </c:pt>
                <c:pt idx="137515">
                  <c:v>-95.432500000000005</c:v>
                </c:pt>
                <c:pt idx="137516">
                  <c:v>-95.430499999999995</c:v>
                </c:pt>
                <c:pt idx="137517">
                  <c:v>-95.428499999999985</c:v>
                </c:pt>
                <c:pt idx="137518">
                  <c:v>-95.426499999999976</c:v>
                </c:pt>
                <c:pt idx="137519">
                  <c:v>-95.424499999999966</c:v>
                </c:pt>
                <c:pt idx="137520">
                  <c:v>-95.422499999999957</c:v>
                </c:pt>
                <c:pt idx="137521">
                  <c:v>-95.420500000000004</c:v>
                </c:pt>
                <c:pt idx="137522">
                  <c:v>-95.418499999999995</c:v>
                </c:pt>
                <c:pt idx="137523">
                  <c:v>-95.416499999999985</c:v>
                </c:pt>
                <c:pt idx="137524">
                  <c:v>-95.414499999999975</c:v>
                </c:pt>
                <c:pt idx="137525">
                  <c:v>-95.412499999999966</c:v>
                </c:pt>
                <c:pt idx="137526">
                  <c:v>-95.410499999999956</c:v>
                </c:pt>
                <c:pt idx="137527">
                  <c:v>-95.408500000000004</c:v>
                </c:pt>
                <c:pt idx="137528">
                  <c:v>-95.406499999999994</c:v>
                </c:pt>
                <c:pt idx="137529">
                  <c:v>-95.404499999999985</c:v>
                </c:pt>
                <c:pt idx="137530">
                  <c:v>-95.402499999999975</c:v>
                </c:pt>
                <c:pt idx="137531">
                  <c:v>-95.400499999999965</c:v>
                </c:pt>
                <c:pt idx="137532">
                  <c:v>-95.398499999999956</c:v>
                </c:pt>
                <c:pt idx="137533">
                  <c:v>-95.396500000000003</c:v>
                </c:pt>
                <c:pt idx="137534">
                  <c:v>-95.394499999999994</c:v>
                </c:pt>
                <c:pt idx="137535">
                  <c:v>-95.392499999999984</c:v>
                </c:pt>
                <c:pt idx="137536">
                  <c:v>-95.390499999999975</c:v>
                </c:pt>
                <c:pt idx="137537">
                  <c:v>-95.388499999999965</c:v>
                </c:pt>
                <c:pt idx="137538">
                  <c:v>-95.386499999999955</c:v>
                </c:pt>
                <c:pt idx="137539">
                  <c:v>-95.384500000000003</c:v>
                </c:pt>
                <c:pt idx="137540">
                  <c:v>-95.382499999999993</c:v>
                </c:pt>
                <c:pt idx="137541">
                  <c:v>-95.380499999999984</c:v>
                </c:pt>
                <c:pt idx="137542">
                  <c:v>-95.378499999999974</c:v>
                </c:pt>
                <c:pt idx="137543">
                  <c:v>-95.376499999999965</c:v>
                </c:pt>
                <c:pt idx="137544">
                  <c:v>-95.374499999999955</c:v>
                </c:pt>
                <c:pt idx="137545">
                  <c:v>-95.372500000000002</c:v>
                </c:pt>
                <c:pt idx="137546">
                  <c:v>-95.370499999999993</c:v>
                </c:pt>
                <c:pt idx="137547">
                  <c:v>-95.368499999999983</c:v>
                </c:pt>
                <c:pt idx="137548">
                  <c:v>-95.366499999999974</c:v>
                </c:pt>
                <c:pt idx="137549">
                  <c:v>-95.364499999999964</c:v>
                </c:pt>
                <c:pt idx="137550">
                  <c:v>-95.362499999999955</c:v>
                </c:pt>
                <c:pt idx="137551">
                  <c:v>-95.360500000000002</c:v>
                </c:pt>
                <c:pt idx="137552">
                  <c:v>-95.358499999999992</c:v>
                </c:pt>
                <c:pt idx="137553">
                  <c:v>-95.356499999999983</c:v>
                </c:pt>
                <c:pt idx="137554">
                  <c:v>-95.354499999999973</c:v>
                </c:pt>
                <c:pt idx="137555">
                  <c:v>-95.352499999999964</c:v>
                </c:pt>
                <c:pt idx="137556">
                  <c:v>-95.350499999999954</c:v>
                </c:pt>
                <c:pt idx="137557">
                  <c:v>-95.348500000000001</c:v>
                </c:pt>
                <c:pt idx="137558">
                  <c:v>-95.346499999999992</c:v>
                </c:pt>
                <c:pt idx="137559">
                  <c:v>-95.344499999999982</c:v>
                </c:pt>
                <c:pt idx="137560">
                  <c:v>-95.342499999999973</c:v>
                </c:pt>
                <c:pt idx="137561">
                  <c:v>-95.340499999999963</c:v>
                </c:pt>
                <c:pt idx="137562">
                  <c:v>-95.338499999999954</c:v>
                </c:pt>
                <c:pt idx="137563">
                  <c:v>-95.336500000000001</c:v>
                </c:pt>
                <c:pt idx="137564">
                  <c:v>-95.334499999999991</c:v>
                </c:pt>
                <c:pt idx="137565">
                  <c:v>-95.332499999999982</c:v>
                </c:pt>
                <c:pt idx="137566">
                  <c:v>-95.330499999999972</c:v>
                </c:pt>
                <c:pt idx="137567">
                  <c:v>-95.328499999999963</c:v>
                </c:pt>
                <c:pt idx="137568">
                  <c:v>-95.326499999999953</c:v>
                </c:pt>
                <c:pt idx="137569">
                  <c:v>-95.3245</c:v>
                </c:pt>
                <c:pt idx="137570">
                  <c:v>-95.322499999999991</c:v>
                </c:pt>
                <c:pt idx="137571">
                  <c:v>-95.320499999999981</c:v>
                </c:pt>
                <c:pt idx="137572">
                  <c:v>-95.318499999999972</c:v>
                </c:pt>
                <c:pt idx="137573">
                  <c:v>-95.316499999999962</c:v>
                </c:pt>
                <c:pt idx="137574">
                  <c:v>-95.314499999999953</c:v>
                </c:pt>
                <c:pt idx="137575">
                  <c:v>-95.3125</c:v>
                </c:pt>
                <c:pt idx="137576">
                  <c:v>-95.31049999999999</c:v>
                </c:pt>
                <c:pt idx="137577">
                  <c:v>-95.308499999999981</c:v>
                </c:pt>
                <c:pt idx="137578">
                  <c:v>-95.306499999999971</c:v>
                </c:pt>
                <c:pt idx="137579">
                  <c:v>-95.304499999999962</c:v>
                </c:pt>
                <c:pt idx="137580">
                  <c:v>-95.302499999999952</c:v>
                </c:pt>
                <c:pt idx="137581">
                  <c:v>-95.3005</c:v>
                </c:pt>
                <c:pt idx="137582">
                  <c:v>-95.29849999999999</c:v>
                </c:pt>
                <c:pt idx="137583">
                  <c:v>-95.29649999999998</c:v>
                </c:pt>
                <c:pt idx="137584">
                  <c:v>-95.294499999999971</c:v>
                </c:pt>
                <c:pt idx="137585">
                  <c:v>-95.292499999999961</c:v>
                </c:pt>
                <c:pt idx="137586">
                  <c:v>-95.290499999999952</c:v>
                </c:pt>
                <c:pt idx="137587">
                  <c:v>-95.288499999999999</c:v>
                </c:pt>
                <c:pt idx="137588">
                  <c:v>-95.28649999999999</c:v>
                </c:pt>
                <c:pt idx="137589">
                  <c:v>-95.28449999999998</c:v>
                </c:pt>
                <c:pt idx="137590">
                  <c:v>-95.28249999999997</c:v>
                </c:pt>
                <c:pt idx="137591">
                  <c:v>-95.280499999999961</c:v>
                </c:pt>
                <c:pt idx="137592">
                  <c:v>-95.278499999999951</c:v>
                </c:pt>
                <c:pt idx="137593">
                  <c:v>-95.276499999999999</c:v>
                </c:pt>
                <c:pt idx="137594">
                  <c:v>-95.274499999999989</c:v>
                </c:pt>
                <c:pt idx="137595">
                  <c:v>-95.27249999999998</c:v>
                </c:pt>
                <c:pt idx="137596">
                  <c:v>-95.27049999999997</c:v>
                </c:pt>
                <c:pt idx="137597">
                  <c:v>-95.26849999999996</c:v>
                </c:pt>
                <c:pt idx="137598">
                  <c:v>-95.266499999999951</c:v>
                </c:pt>
                <c:pt idx="137599">
                  <c:v>-95.264499999999998</c:v>
                </c:pt>
                <c:pt idx="137600">
                  <c:v>-95.262499999999989</c:v>
                </c:pt>
                <c:pt idx="137601">
                  <c:v>-95.260499999999979</c:v>
                </c:pt>
                <c:pt idx="137602">
                  <c:v>-95.25849999999997</c:v>
                </c:pt>
                <c:pt idx="137603">
                  <c:v>-95.25649999999996</c:v>
                </c:pt>
                <c:pt idx="137604">
                  <c:v>-95.25449999999995</c:v>
                </c:pt>
                <c:pt idx="137605">
                  <c:v>-95.252499999999998</c:v>
                </c:pt>
                <c:pt idx="137606">
                  <c:v>-95.250499999999988</c:v>
                </c:pt>
                <c:pt idx="137607">
                  <c:v>-95.248499999999979</c:v>
                </c:pt>
                <c:pt idx="137608">
                  <c:v>-95.246499999999969</c:v>
                </c:pt>
                <c:pt idx="137609">
                  <c:v>-95.24449999999996</c:v>
                </c:pt>
                <c:pt idx="137610">
                  <c:v>-95.24249999999995</c:v>
                </c:pt>
                <c:pt idx="137611">
                  <c:v>-95.240499999999997</c:v>
                </c:pt>
                <c:pt idx="137612">
                  <c:v>-95.238499999999988</c:v>
                </c:pt>
                <c:pt idx="137613">
                  <c:v>-95.236499999999978</c:v>
                </c:pt>
                <c:pt idx="137614">
                  <c:v>-95.234499999999969</c:v>
                </c:pt>
                <c:pt idx="137615">
                  <c:v>-95.232499999999959</c:v>
                </c:pt>
                <c:pt idx="137616">
                  <c:v>-95.23049999999995</c:v>
                </c:pt>
                <c:pt idx="137617">
                  <c:v>-95.228499999999997</c:v>
                </c:pt>
                <c:pt idx="137618">
                  <c:v>-95.226499999999987</c:v>
                </c:pt>
                <c:pt idx="137619">
                  <c:v>-95.224499999999978</c:v>
                </c:pt>
                <c:pt idx="137620">
                  <c:v>-95.222499999999968</c:v>
                </c:pt>
                <c:pt idx="137621">
                  <c:v>-95.220499999999959</c:v>
                </c:pt>
                <c:pt idx="137622">
                  <c:v>-95.218499999999949</c:v>
                </c:pt>
                <c:pt idx="137623">
                  <c:v>-95.216499999999996</c:v>
                </c:pt>
                <c:pt idx="137624">
                  <c:v>-95.214499999999987</c:v>
                </c:pt>
                <c:pt idx="137625">
                  <c:v>-95.212499999999977</c:v>
                </c:pt>
                <c:pt idx="137626">
                  <c:v>-95.210499999999968</c:v>
                </c:pt>
                <c:pt idx="137627">
                  <c:v>-95.208499999999958</c:v>
                </c:pt>
                <c:pt idx="137628">
                  <c:v>-95.206500000000005</c:v>
                </c:pt>
                <c:pt idx="137629">
                  <c:v>-95.204499999999996</c:v>
                </c:pt>
                <c:pt idx="137630">
                  <c:v>-95.202499999999986</c:v>
                </c:pt>
                <c:pt idx="137631">
                  <c:v>-95.200499999999977</c:v>
                </c:pt>
                <c:pt idx="137632">
                  <c:v>-95.198499999999967</c:v>
                </c:pt>
                <c:pt idx="137633">
                  <c:v>-95.196499999999958</c:v>
                </c:pt>
                <c:pt idx="137634">
                  <c:v>-95.194500000000005</c:v>
                </c:pt>
                <c:pt idx="137635">
                  <c:v>-95.192499999999995</c:v>
                </c:pt>
                <c:pt idx="137636">
                  <c:v>-95.190499999999986</c:v>
                </c:pt>
                <c:pt idx="137637">
                  <c:v>-95.188499999999976</c:v>
                </c:pt>
                <c:pt idx="137638">
                  <c:v>-95.186499999999967</c:v>
                </c:pt>
                <c:pt idx="137639">
                  <c:v>-95.184499999999957</c:v>
                </c:pt>
                <c:pt idx="137640">
                  <c:v>-95.182500000000005</c:v>
                </c:pt>
                <c:pt idx="137641">
                  <c:v>-95.180499999999995</c:v>
                </c:pt>
                <c:pt idx="137642">
                  <c:v>-95.178499999999985</c:v>
                </c:pt>
                <c:pt idx="137643">
                  <c:v>-95.176499999999976</c:v>
                </c:pt>
                <c:pt idx="137644">
                  <c:v>-95.174499999999966</c:v>
                </c:pt>
                <c:pt idx="137645">
                  <c:v>-95.172499999999957</c:v>
                </c:pt>
                <c:pt idx="137646">
                  <c:v>-95.170500000000004</c:v>
                </c:pt>
                <c:pt idx="137647">
                  <c:v>-95.168499999999995</c:v>
                </c:pt>
                <c:pt idx="137648">
                  <c:v>-95.166499999999985</c:v>
                </c:pt>
                <c:pt idx="137649">
                  <c:v>-95.164499999999975</c:v>
                </c:pt>
                <c:pt idx="137650">
                  <c:v>-95.162499999999966</c:v>
                </c:pt>
                <c:pt idx="137651">
                  <c:v>-95.160499999999956</c:v>
                </c:pt>
                <c:pt idx="137652">
                  <c:v>-95.158500000000004</c:v>
                </c:pt>
                <c:pt idx="137653">
                  <c:v>-95.156499999999994</c:v>
                </c:pt>
                <c:pt idx="137654">
                  <c:v>-95.154499999999985</c:v>
                </c:pt>
                <c:pt idx="137655">
                  <c:v>-95.152499999999975</c:v>
                </c:pt>
                <c:pt idx="137656">
                  <c:v>-95.150499999999965</c:v>
                </c:pt>
                <c:pt idx="137657">
                  <c:v>-95.148499999999956</c:v>
                </c:pt>
                <c:pt idx="137658">
                  <c:v>-95.146500000000003</c:v>
                </c:pt>
                <c:pt idx="137659">
                  <c:v>-95.144499999999994</c:v>
                </c:pt>
                <c:pt idx="137660">
                  <c:v>-95.142499999999984</c:v>
                </c:pt>
                <c:pt idx="137661">
                  <c:v>-95.140499999999975</c:v>
                </c:pt>
                <c:pt idx="137662">
                  <c:v>-95.138499999999965</c:v>
                </c:pt>
                <c:pt idx="137663">
                  <c:v>-95.136499999999955</c:v>
                </c:pt>
                <c:pt idx="137664">
                  <c:v>-95.134500000000003</c:v>
                </c:pt>
                <c:pt idx="137665">
                  <c:v>-95.132499999999993</c:v>
                </c:pt>
                <c:pt idx="137666">
                  <c:v>-95.130499999999984</c:v>
                </c:pt>
                <c:pt idx="137667">
                  <c:v>-95.128499999999974</c:v>
                </c:pt>
                <c:pt idx="137668">
                  <c:v>-95.126499999999965</c:v>
                </c:pt>
                <c:pt idx="137669">
                  <c:v>-95.124499999999955</c:v>
                </c:pt>
                <c:pt idx="137670">
                  <c:v>-95.122500000000002</c:v>
                </c:pt>
                <c:pt idx="137671">
                  <c:v>-95.120499999999993</c:v>
                </c:pt>
                <c:pt idx="137672">
                  <c:v>-95.118499999999983</c:v>
                </c:pt>
                <c:pt idx="137673">
                  <c:v>-95.116499999999974</c:v>
                </c:pt>
                <c:pt idx="137674">
                  <c:v>-95.114499999999964</c:v>
                </c:pt>
                <c:pt idx="137675">
                  <c:v>-95.112499999999955</c:v>
                </c:pt>
                <c:pt idx="137676">
                  <c:v>-95.110500000000002</c:v>
                </c:pt>
                <c:pt idx="137677">
                  <c:v>-95.108499999999992</c:v>
                </c:pt>
                <c:pt idx="137678">
                  <c:v>-95.106499999999983</c:v>
                </c:pt>
                <c:pt idx="137679">
                  <c:v>-95.104499999999973</c:v>
                </c:pt>
                <c:pt idx="137680">
                  <c:v>-95.102499999999964</c:v>
                </c:pt>
                <c:pt idx="137681">
                  <c:v>-95.100499999999954</c:v>
                </c:pt>
                <c:pt idx="137682">
                  <c:v>-95.098500000000001</c:v>
                </c:pt>
                <c:pt idx="137683">
                  <c:v>-95.096499999999992</c:v>
                </c:pt>
                <c:pt idx="137684">
                  <c:v>-95.094499999999982</c:v>
                </c:pt>
                <c:pt idx="137685">
                  <c:v>-95.092499999999973</c:v>
                </c:pt>
                <c:pt idx="137686">
                  <c:v>-95.090499999999963</c:v>
                </c:pt>
                <c:pt idx="137687">
                  <c:v>-95.088499999999954</c:v>
                </c:pt>
                <c:pt idx="137688">
                  <c:v>-95.086500000000001</c:v>
                </c:pt>
                <c:pt idx="137689">
                  <c:v>-95.084499999999991</c:v>
                </c:pt>
                <c:pt idx="137690">
                  <c:v>-95.082499999999982</c:v>
                </c:pt>
                <c:pt idx="137691">
                  <c:v>-95.080499999999972</c:v>
                </c:pt>
                <c:pt idx="137692">
                  <c:v>-95.078499999999963</c:v>
                </c:pt>
                <c:pt idx="137693">
                  <c:v>-95.076499999999953</c:v>
                </c:pt>
                <c:pt idx="137694">
                  <c:v>-95.0745</c:v>
                </c:pt>
                <c:pt idx="137695">
                  <c:v>-95.072499999999991</c:v>
                </c:pt>
                <c:pt idx="137696">
                  <c:v>-95.070499999999981</c:v>
                </c:pt>
                <c:pt idx="137697">
                  <c:v>-95.068499999999972</c:v>
                </c:pt>
                <c:pt idx="137698">
                  <c:v>-95.066499999999962</c:v>
                </c:pt>
                <c:pt idx="137699">
                  <c:v>-95.064499999999953</c:v>
                </c:pt>
                <c:pt idx="137700">
                  <c:v>-95.0625</c:v>
                </c:pt>
                <c:pt idx="137701">
                  <c:v>-95.06049999999999</c:v>
                </c:pt>
                <c:pt idx="137702">
                  <c:v>-95.058499999999981</c:v>
                </c:pt>
                <c:pt idx="137703">
                  <c:v>-95.056499999999971</c:v>
                </c:pt>
                <c:pt idx="137704">
                  <c:v>-95.054499999999962</c:v>
                </c:pt>
                <c:pt idx="137705">
                  <c:v>-95.052499999999952</c:v>
                </c:pt>
                <c:pt idx="137706">
                  <c:v>-95.0505</c:v>
                </c:pt>
                <c:pt idx="137707">
                  <c:v>-95.04849999999999</c:v>
                </c:pt>
                <c:pt idx="137708">
                  <c:v>-95.04649999999998</c:v>
                </c:pt>
                <c:pt idx="137709">
                  <c:v>-95.044499999999971</c:v>
                </c:pt>
                <c:pt idx="137710">
                  <c:v>-95.042499999999961</c:v>
                </c:pt>
                <c:pt idx="137711">
                  <c:v>-95.040499999999952</c:v>
                </c:pt>
                <c:pt idx="137712">
                  <c:v>-95.038499999999999</c:v>
                </c:pt>
                <c:pt idx="137713">
                  <c:v>-95.03649999999999</c:v>
                </c:pt>
                <c:pt idx="137714">
                  <c:v>-95.03449999999998</c:v>
                </c:pt>
                <c:pt idx="137715">
                  <c:v>-95.03249999999997</c:v>
                </c:pt>
                <c:pt idx="137716">
                  <c:v>-95.030499999999961</c:v>
                </c:pt>
                <c:pt idx="137717">
                  <c:v>-95.028499999999951</c:v>
                </c:pt>
                <c:pt idx="137718">
                  <c:v>-95.026499999999999</c:v>
                </c:pt>
                <c:pt idx="137719">
                  <c:v>-95.024499999999989</c:v>
                </c:pt>
                <c:pt idx="137720">
                  <c:v>-95.02249999999998</c:v>
                </c:pt>
                <c:pt idx="137721">
                  <c:v>-95.02049999999997</c:v>
                </c:pt>
                <c:pt idx="137722">
                  <c:v>-95.01849999999996</c:v>
                </c:pt>
                <c:pt idx="137723">
                  <c:v>-95.016499999999951</c:v>
                </c:pt>
                <c:pt idx="137724">
                  <c:v>-95.014499999999998</c:v>
                </c:pt>
                <c:pt idx="137725">
                  <c:v>-95.012499999999989</c:v>
                </c:pt>
                <c:pt idx="137726">
                  <c:v>-95.010499999999979</c:v>
                </c:pt>
                <c:pt idx="137727">
                  <c:v>-95.00849999999997</c:v>
                </c:pt>
                <c:pt idx="137728">
                  <c:v>-95.00649999999996</c:v>
                </c:pt>
                <c:pt idx="137729">
                  <c:v>-95.00449999999995</c:v>
                </c:pt>
                <c:pt idx="137730">
                  <c:v>-95.002499999999998</c:v>
                </c:pt>
                <c:pt idx="137731">
                  <c:v>-95.000499999999988</c:v>
                </c:pt>
                <c:pt idx="137732">
                  <c:v>-94.998499999999979</c:v>
                </c:pt>
                <c:pt idx="137733">
                  <c:v>-94.996499999999969</c:v>
                </c:pt>
                <c:pt idx="137734">
                  <c:v>-94.99449999999996</c:v>
                </c:pt>
                <c:pt idx="137735">
                  <c:v>-94.99249999999995</c:v>
                </c:pt>
                <c:pt idx="137736">
                  <c:v>-94.990499999999997</c:v>
                </c:pt>
                <c:pt idx="137737">
                  <c:v>-94.988499999999988</c:v>
                </c:pt>
                <c:pt idx="137738">
                  <c:v>-94.986499999999978</c:v>
                </c:pt>
                <c:pt idx="137739">
                  <c:v>-94.984499999999969</c:v>
                </c:pt>
                <c:pt idx="137740">
                  <c:v>-94.982499999999959</c:v>
                </c:pt>
                <c:pt idx="137741">
                  <c:v>-94.98049999999995</c:v>
                </c:pt>
                <c:pt idx="137742">
                  <c:v>-94.978499999999997</c:v>
                </c:pt>
                <c:pt idx="137743">
                  <c:v>-94.976499999999987</c:v>
                </c:pt>
                <c:pt idx="137744">
                  <c:v>-94.974499999999978</c:v>
                </c:pt>
                <c:pt idx="137745">
                  <c:v>-94.972499999999968</c:v>
                </c:pt>
                <c:pt idx="137746">
                  <c:v>-94.970499999999959</c:v>
                </c:pt>
                <c:pt idx="137747">
                  <c:v>-94.968499999999949</c:v>
                </c:pt>
                <c:pt idx="137748">
                  <c:v>-94.966499999999996</c:v>
                </c:pt>
                <c:pt idx="137749">
                  <c:v>-94.964499999999987</c:v>
                </c:pt>
                <c:pt idx="137750">
                  <c:v>-94.962499999999977</c:v>
                </c:pt>
                <c:pt idx="137751">
                  <c:v>-94.960499999999968</c:v>
                </c:pt>
                <c:pt idx="137752">
                  <c:v>-94.958499999999958</c:v>
                </c:pt>
                <c:pt idx="137753">
                  <c:v>-94.956500000000005</c:v>
                </c:pt>
                <c:pt idx="137754">
                  <c:v>-94.954499999999996</c:v>
                </c:pt>
                <c:pt idx="137755">
                  <c:v>-94.952499999999986</c:v>
                </c:pt>
                <c:pt idx="137756">
                  <c:v>-94.950499999999977</c:v>
                </c:pt>
                <c:pt idx="137757">
                  <c:v>-94.948499999999967</c:v>
                </c:pt>
                <c:pt idx="137758">
                  <c:v>-94.946499999999958</c:v>
                </c:pt>
                <c:pt idx="137759">
                  <c:v>-94.944500000000005</c:v>
                </c:pt>
                <c:pt idx="137760">
                  <c:v>-94.942499999999995</c:v>
                </c:pt>
                <c:pt idx="137761">
                  <c:v>-94.940499999999986</c:v>
                </c:pt>
                <c:pt idx="137762">
                  <c:v>-94.938499999999976</c:v>
                </c:pt>
                <c:pt idx="137763">
                  <c:v>-94.936499999999967</c:v>
                </c:pt>
                <c:pt idx="137764">
                  <c:v>-94.934499999999957</c:v>
                </c:pt>
                <c:pt idx="137765">
                  <c:v>-94.932500000000005</c:v>
                </c:pt>
                <c:pt idx="137766">
                  <c:v>-94.930499999999995</c:v>
                </c:pt>
                <c:pt idx="137767">
                  <c:v>-94.928499999999985</c:v>
                </c:pt>
                <c:pt idx="137768">
                  <c:v>-94.926499999999976</c:v>
                </c:pt>
                <c:pt idx="137769">
                  <c:v>-94.924499999999966</c:v>
                </c:pt>
                <c:pt idx="137770">
                  <c:v>-94.922499999999957</c:v>
                </c:pt>
                <c:pt idx="137771">
                  <c:v>-94.920500000000004</c:v>
                </c:pt>
                <c:pt idx="137772">
                  <c:v>-94.918499999999995</c:v>
                </c:pt>
                <c:pt idx="137773">
                  <c:v>-94.916499999999985</c:v>
                </c:pt>
                <c:pt idx="137774">
                  <c:v>-94.914499999999975</c:v>
                </c:pt>
                <c:pt idx="137775">
                  <c:v>-94.912499999999966</c:v>
                </c:pt>
                <c:pt idx="137776">
                  <c:v>-94.910499999999956</c:v>
                </c:pt>
                <c:pt idx="137777">
                  <c:v>-94.908500000000004</c:v>
                </c:pt>
                <c:pt idx="137778">
                  <c:v>-94.906499999999994</c:v>
                </c:pt>
                <c:pt idx="137779">
                  <c:v>-94.904499999999985</c:v>
                </c:pt>
                <c:pt idx="137780">
                  <c:v>-94.902499999999975</c:v>
                </c:pt>
                <c:pt idx="137781">
                  <c:v>-94.900499999999965</c:v>
                </c:pt>
                <c:pt idx="137782">
                  <c:v>-94.898499999999956</c:v>
                </c:pt>
                <c:pt idx="137783">
                  <c:v>-94.896500000000003</c:v>
                </c:pt>
                <c:pt idx="137784">
                  <c:v>-94.894499999999994</c:v>
                </c:pt>
                <c:pt idx="137785">
                  <c:v>-94.892499999999984</c:v>
                </c:pt>
                <c:pt idx="137786">
                  <c:v>-94.890499999999975</c:v>
                </c:pt>
                <c:pt idx="137787">
                  <c:v>-94.888499999999965</c:v>
                </c:pt>
                <c:pt idx="137788">
                  <c:v>-94.886499999999955</c:v>
                </c:pt>
                <c:pt idx="137789">
                  <c:v>-94.884500000000003</c:v>
                </c:pt>
                <c:pt idx="137790">
                  <c:v>-94.882499999999993</c:v>
                </c:pt>
                <c:pt idx="137791">
                  <c:v>-94.880499999999984</c:v>
                </c:pt>
                <c:pt idx="137792">
                  <c:v>-94.878499999999974</c:v>
                </c:pt>
                <c:pt idx="137793">
                  <c:v>-94.876499999999965</c:v>
                </c:pt>
                <c:pt idx="137794">
                  <c:v>-94.874499999999955</c:v>
                </c:pt>
                <c:pt idx="137795">
                  <c:v>-94.872500000000002</c:v>
                </c:pt>
                <c:pt idx="137796">
                  <c:v>-94.870499999999993</c:v>
                </c:pt>
                <c:pt idx="137797">
                  <c:v>-94.868499999999983</c:v>
                </c:pt>
                <c:pt idx="137798">
                  <c:v>-94.866499999999974</c:v>
                </c:pt>
                <c:pt idx="137799">
                  <c:v>-94.864499999999964</c:v>
                </c:pt>
                <c:pt idx="137800">
                  <c:v>-94.862499999999955</c:v>
                </c:pt>
                <c:pt idx="137801">
                  <c:v>-94.860500000000002</c:v>
                </c:pt>
                <c:pt idx="137802">
                  <c:v>-94.858499999999992</c:v>
                </c:pt>
                <c:pt idx="137803">
                  <c:v>-94.856499999999983</c:v>
                </c:pt>
                <c:pt idx="137804">
                  <c:v>-94.854499999999973</c:v>
                </c:pt>
                <c:pt idx="137805">
                  <c:v>-94.852499999999964</c:v>
                </c:pt>
                <c:pt idx="137806">
                  <c:v>-94.850499999999954</c:v>
                </c:pt>
                <c:pt idx="137807">
                  <c:v>-94.848500000000001</c:v>
                </c:pt>
                <c:pt idx="137808">
                  <c:v>-94.846499999999992</c:v>
                </c:pt>
                <c:pt idx="137809">
                  <c:v>-94.844499999999982</c:v>
                </c:pt>
                <c:pt idx="137810">
                  <c:v>-94.842499999999973</c:v>
                </c:pt>
                <c:pt idx="137811">
                  <c:v>-94.840499999999963</c:v>
                </c:pt>
                <c:pt idx="137812">
                  <c:v>-94.838499999999954</c:v>
                </c:pt>
                <c:pt idx="137813">
                  <c:v>-94.836500000000001</c:v>
                </c:pt>
                <c:pt idx="137814">
                  <c:v>-94.834499999999991</c:v>
                </c:pt>
                <c:pt idx="137815">
                  <c:v>-94.832499999999982</c:v>
                </c:pt>
                <c:pt idx="137816">
                  <c:v>-94.830499999999972</c:v>
                </c:pt>
                <c:pt idx="137817">
                  <c:v>-94.828499999999963</c:v>
                </c:pt>
                <c:pt idx="137818">
                  <c:v>-94.826499999999953</c:v>
                </c:pt>
                <c:pt idx="137819">
                  <c:v>-94.8245</c:v>
                </c:pt>
                <c:pt idx="137820">
                  <c:v>-94.822499999999991</c:v>
                </c:pt>
                <c:pt idx="137821">
                  <c:v>-94.820499999999981</c:v>
                </c:pt>
                <c:pt idx="137822">
                  <c:v>-94.818499999999972</c:v>
                </c:pt>
                <c:pt idx="137823">
                  <c:v>-94.816499999999962</c:v>
                </c:pt>
                <c:pt idx="137824">
                  <c:v>-94.814499999999953</c:v>
                </c:pt>
                <c:pt idx="137825">
                  <c:v>-94.8125</c:v>
                </c:pt>
                <c:pt idx="137826">
                  <c:v>-94.81049999999999</c:v>
                </c:pt>
                <c:pt idx="137827">
                  <c:v>-94.808499999999981</c:v>
                </c:pt>
                <c:pt idx="137828">
                  <c:v>-94.806499999999971</c:v>
                </c:pt>
                <c:pt idx="137829">
                  <c:v>-94.804499999999962</c:v>
                </c:pt>
                <c:pt idx="137830">
                  <c:v>-94.802499999999952</c:v>
                </c:pt>
                <c:pt idx="137831">
                  <c:v>-94.8005</c:v>
                </c:pt>
                <c:pt idx="137832">
                  <c:v>-94.79849999999999</c:v>
                </c:pt>
                <c:pt idx="137833">
                  <c:v>-94.79649999999998</c:v>
                </c:pt>
                <c:pt idx="137834">
                  <c:v>-94.794499999999971</c:v>
                </c:pt>
                <c:pt idx="137835">
                  <c:v>-94.792499999999961</c:v>
                </c:pt>
                <c:pt idx="137836">
                  <c:v>-94.790499999999952</c:v>
                </c:pt>
                <c:pt idx="137837">
                  <c:v>-94.788499999999999</c:v>
                </c:pt>
                <c:pt idx="137838">
                  <c:v>-94.78649999999999</c:v>
                </c:pt>
                <c:pt idx="137839">
                  <c:v>-94.78449999999998</c:v>
                </c:pt>
                <c:pt idx="137840">
                  <c:v>-94.78249999999997</c:v>
                </c:pt>
                <c:pt idx="137841">
                  <c:v>-94.780499999999961</c:v>
                </c:pt>
                <c:pt idx="137842">
                  <c:v>-94.778499999999951</c:v>
                </c:pt>
                <c:pt idx="137843">
                  <c:v>-94.776499999999999</c:v>
                </c:pt>
                <c:pt idx="137844">
                  <c:v>-94.774499999999989</c:v>
                </c:pt>
                <c:pt idx="137845">
                  <c:v>-94.77249999999998</c:v>
                </c:pt>
                <c:pt idx="137846">
                  <c:v>-94.77049999999997</c:v>
                </c:pt>
                <c:pt idx="137847">
                  <c:v>-94.76849999999996</c:v>
                </c:pt>
                <c:pt idx="137848">
                  <c:v>-94.766499999999951</c:v>
                </c:pt>
                <c:pt idx="137849">
                  <c:v>-94.764499999999998</c:v>
                </c:pt>
                <c:pt idx="137850">
                  <c:v>-94.762499999999989</c:v>
                </c:pt>
                <c:pt idx="137851">
                  <c:v>-94.760499999999979</c:v>
                </c:pt>
                <c:pt idx="137852">
                  <c:v>-94.75849999999997</c:v>
                </c:pt>
                <c:pt idx="137853">
                  <c:v>-94.75649999999996</c:v>
                </c:pt>
                <c:pt idx="137854">
                  <c:v>-94.75449999999995</c:v>
                </c:pt>
                <c:pt idx="137855">
                  <c:v>-94.752499999999998</c:v>
                </c:pt>
                <c:pt idx="137856">
                  <c:v>-94.750499999999988</c:v>
                </c:pt>
                <c:pt idx="137857">
                  <c:v>-94.748499999999979</c:v>
                </c:pt>
                <c:pt idx="137858">
                  <c:v>-94.746499999999969</c:v>
                </c:pt>
                <c:pt idx="137859">
                  <c:v>-94.74449999999996</c:v>
                </c:pt>
                <c:pt idx="137860">
                  <c:v>-94.74249999999995</c:v>
                </c:pt>
                <c:pt idx="137861">
                  <c:v>-94.740499999999997</c:v>
                </c:pt>
                <c:pt idx="137862">
                  <c:v>-94.738499999999988</c:v>
                </c:pt>
                <c:pt idx="137863">
                  <c:v>-94.736499999999978</c:v>
                </c:pt>
                <c:pt idx="137864">
                  <c:v>-94.734499999999969</c:v>
                </c:pt>
                <c:pt idx="137865">
                  <c:v>-94.732499999999959</c:v>
                </c:pt>
                <c:pt idx="137866">
                  <c:v>-94.73049999999995</c:v>
                </c:pt>
                <c:pt idx="137867">
                  <c:v>-94.728499999999997</c:v>
                </c:pt>
                <c:pt idx="137868">
                  <c:v>-94.726499999999987</c:v>
                </c:pt>
                <c:pt idx="137869">
                  <c:v>-94.724499999999978</c:v>
                </c:pt>
                <c:pt idx="137870">
                  <c:v>-94.722499999999968</c:v>
                </c:pt>
                <c:pt idx="137871">
                  <c:v>-94.720499999999959</c:v>
                </c:pt>
                <c:pt idx="137872">
                  <c:v>-94.718499999999949</c:v>
                </c:pt>
                <c:pt idx="137873">
                  <c:v>-94.716499999999996</c:v>
                </c:pt>
                <c:pt idx="137874">
                  <c:v>-94.714499999999987</c:v>
                </c:pt>
                <c:pt idx="137875">
                  <c:v>-94.712499999999977</c:v>
                </c:pt>
                <c:pt idx="137876">
                  <c:v>-94.710499999999968</c:v>
                </c:pt>
                <c:pt idx="137877">
                  <c:v>-94.708499999999958</c:v>
                </c:pt>
                <c:pt idx="137878">
                  <c:v>-94.706500000000005</c:v>
                </c:pt>
                <c:pt idx="137879">
                  <c:v>-94.704499999999996</c:v>
                </c:pt>
                <c:pt idx="137880">
                  <c:v>-94.702499999999986</c:v>
                </c:pt>
                <c:pt idx="137881">
                  <c:v>-94.700499999999977</c:v>
                </c:pt>
                <c:pt idx="137882">
                  <c:v>-94.698499999999967</c:v>
                </c:pt>
                <c:pt idx="137883">
                  <c:v>-94.696499999999958</c:v>
                </c:pt>
                <c:pt idx="137884">
                  <c:v>-94.694500000000005</c:v>
                </c:pt>
                <c:pt idx="137885">
                  <c:v>-94.692499999999995</c:v>
                </c:pt>
                <c:pt idx="137886">
                  <c:v>-94.690499999999986</c:v>
                </c:pt>
                <c:pt idx="137887">
                  <c:v>-94.688499999999976</c:v>
                </c:pt>
                <c:pt idx="137888">
                  <c:v>-94.686499999999967</c:v>
                </c:pt>
                <c:pt idx="137889">
                  <c:v>-94.684499999999957</c:v>
                </c:pt>
                <c:pt idx="137890">
                  <c:v>-94.682500000000005</c:v>
                </c:pt>
                <c:pt idx="137891">
                  <c:v>-94.680499999999995</c:v>
                </c:pt>
                <c:pt idx="137892">
                  <c:v>-94.678499999999985</c:v>
                </c:pt>
                <c:pt idx="137893">
                  <c:v>-94.676499999999976</c:v>
                </c:pt>
                <c:pt idx="137894">
                  <c:v>-94.674499999999966</c:v>
                </c:pt>
                <c:pt idx="137895">
                  <c:v>-94.672499999999957</c:v>
                </c:pt>
                <c:pt idx="137896">
                  <c:v>-94.670500000000004</c:v>
                </c:pt>
                <c:pt idx="137897">
                  <c:v>-94.668499999999995</c:v>
                </c:pt>
                <c:pt idx="137898">
                  <c:v>-94.666499999999985</c:v>
                </c:pt>
                <c:pt idx="137899">
                  <c:v>-94.664499999999975</c:v>
                </c:pt>
                <c:pt idx="137900">
                  <c:v>-94.662499999999966</c:v>
                </c:pt>
                <c:pt idx="137901">
                  <c:v>-94.660499999999956</c:v>
                </c:pt>
                <c:pt idx="137902">
                  <c:v>-94.658500000000004</c:v>
                </c:pt>
                <c:pt idx="137903">
                  <c:v>-94.656499999999994</c:v>
                </c:pt>
                <c:pt idx="137904">
                  <c:v>-94.654499999999985</c:v>
                </c:pt>
                <c:pt idx="137905">
                  <c:v>-94.652499999999975</c:v>
                </c:pt>
                <c:pt idx="137906">
                  <c:v>-94.650499999999965</c:v>
                </c:pt>
                <c:pt idx="137907">
                  <c:v>-94.648499999999956</c:v>
                </c:pt>
                <c:pt idx="137908">
                  <c:v>-94.646500000000003</c:v>
                </c:pt>
                <c:pt idx="137909">
                  <c:v>-94.644499999999994</c:v>
                </c:pt>
                <c:pt idx="137910">
                  <c:v>-94.642499999999984</c:v>
                </c:pt>
                <c:pt idx="137911">
                  <c:v>-94.640499999999975</c:v>
                </c:pt>
                <c:pt idx="137912">
                  <c:v>-94.638499999999965</c:v>
                </c:pt>
                <c:pt idx="137913">
                  <c:v>-94.636499999999955</c:v>
                </c:pt>
                <c:pt idx="137914">
                  <c:v>-94.634500000000003</c:v>
                </c:pt>
                <c:pt idx="137915">
                  <c:v>-94.632499999999993</c:v>
                </c:pt>
                <c:pt idx="137916">
                  <c:v>-94.630499999999984</c:v>
                </c:pt>
                <c:pt idx="137917">
                  <c:v>-94.628499999999974</c:v>
                </c:pt>
                <c:pt idx="137918">
                  <c:v>-94.626499999999965</c:v>
                </c:pt>
                <c:pt idx="137919">
                  <c:v>-94.624499999999955</c:v>
                </c:pt>
                <c:pt idx="137920">
                  <c:v>-94.622500000000002</c:v>
                </c:pt>
                <c:pt idx="137921">
                  <c:v>-94.620499999999993</c:v>
                </c:pt>
                <c:pt idx="137922">
                  <c:v>-94.618499999999983</c:v>
                </c:pt>
                <c:pt idx="137923">
                  <c:v>-94.616499999999974</c:v>
                </c:pt>
                <c:pt idx="137924">
                  <c:v>-94.614499999999964</c:v>
                </c:pt>
                <c:pt idx="137925">
                  <c:v>-94.612499999999955</c:v>
                </c:pt>
                <c:pt idx="137926">
                  <c:v>-94.610500000000002</c:v>
                </c:pt>
                <c:pt idx="137927">
                  <c:v>-94.608499999999992</c:v>
                </c:pt>
                <c:pt idx="137928">
                  <c:v>-94.606499999999983</c:v>
                </c:pt>
                <c:pt idx="137929">
                  <c:v>-94.604499999999973</c:v>
                </c:pt>
                <c:pt idx="137930">
                  <c:v>-94.602499999999964</c:v>
                </c:pt>
                <c:pt idx="137931">
                  <c:v>-94.600499999999954</c:v>
                </c:pt>
                <c:pt idx="137932">
                  <c:v>-94.598500000000001</c:v>
                </c:pt>
                <c:pt idx="137933">
                  <c:v>-94.596499999999992</c:v>
                </c:pt>
                <c:pt idx="137934">
                  <c:v>-94.594499999999982</c:v>
                </c:pt>
                <c:pt idx="137935">
                  <c:v>-94.592499999999973</c:v>
                </c:pt>
                <c:pt idx="137936">
                  <c:v>-94.590499999999963</c:v>
                </c:pt>
                <c:pt idx="137937">
                  <c:v>-94.588499999999954</c:v>
                </c:pt>
                <c:pt idx="137938">
                  <c:v>-94.586500000000001</c:v>
                </c:pt>
                <c:pt idx="137939">
                  <c:v>-94.584499999999991</c:v>
                </c:pt>
                <c:pt idx="137940">
                  <c:v>-94.582499999999982</c:v>
                </c:pt>
                <c:pt idx="137941">
                  <c:v>-94.580499999999972</c:v>
                </c:pt>
                <c:pt idx="137942">
                  <c:v>-94.578499999999963</c:v>
                </c:pt>
                <c:pt idx="137943">
                  <c:v>-94.576499999999953</c:v>
                </c:pt>
                <c:pt idx="137944">
                  <c:v>-94.5745</c:v>
                </c:pt>
                <c:pt idx="137945">
                  <c:v>-94.572499999999991</c:v>
                </c:pt>
                <c:pt idx="137946">
                  <c:v>-94.570499999999981</c:v>
                </c:pt>
                <c:pt idx="137947">
                  <c:v>-94.568499999999972</c:v>
                </c:pt>
                <c:pt idx="137948">
                  <c:v>-94.566499999999962</c:v>
                </c:pt>
                <c:pt idx="137949">
                  <c:v>-94.564499999999953</c:v>
                </c:pt>
                <c:pt idx="137950">
                  <c:v>-94.5625</c:v>
                </c:pt>
                <c:pt idx="137951">
                  <c:v>-94.56049999999999</c:v>
                </c:pt>
                <c:pt idx="137952">
                  <c:v>-94.558499999999981</c:v>
                </c:pt>
                <c:pt idx="137953">
                  <c:v>-94.556499999999971</c:v>
                </c:pt>
                <c:pt idx="137954">
                  <c:v>-94.554499999999962</c:v>
                </c:pt>
                <c:pt idx="137955">
                  <c:v>-94.552499999999952</c:v>
                </c:pt>
                <c:pt idx="137956">
                  <c:v>-94.5505</c:v>
                </c:pt>
                <c:pt idx="137957">
                  <c:v>-94.54849999999999</c:v>
                </c:pt>
                <c:pt idx="137958">
                  <c:v>-94.54649999999998</c:v>
                </c:pt>
                <c:pt idx="137959">
                  <c:v>-94.544499999999971</c:v>
                </c:pt>
                <c:pt idx="137960">
                  <c:v>-94.542499999999961</c:v>
                </c:pt>
                <c:pt idx="137961">
                  <c:v>-94.540499999999952</c:v>
                </c:pt>
                <c:pt idx="137962">
                  <c:v>-94.538499999999999</c:v>
                </c:pt>
                <c:pt idx="137963">
                  <c:v>-94.53649999999999</c:v>
                </c:pt>
                <c:pt idx="137964">
                  <c:v>-94.53449999999998</c:v>
                </c:pt>
                <c:pt idx="137965">
                  <c:v>-94.53249999999997</c:v>
                </c:pt>
                <c:pt idx="137966">
                  <c:v>-94.530499999999961</c:v>
                </c:pt>
                <c:pt idx="137967">
                  <c:v>-94.528499999999951</c:v>
                </c:pt>
                <c:pt idx="137968">
                  <c:v>-94.526499999999999</c:v>
                </c:pt>
                <c:pt idx="137969">
                  <c:v>-94.524499999999989</c:v>
                </c:pt>
                <c:pt idx="137970">
                  <c:v>-94.52249999999998</c:v>
                </c:pt>
                <c:pt idx="137971">
                  <c:v>-94.52049999999997</c:v>
                </c:pt>
                <c:pt idx="137972">
                  <c:v>-94.51849999999996</c:v>
                </c:pt>
                <c:pt idx="137973">
                  <c:v>-94.516499999999951</c:v>
                </c:pt>
                <c:pt idx="137974">
                  <c:v>-94.514499999999998</c:v>
                </c:pt>
                <c:pt idx="137975">
                  <c:v>-94.512499999999989</c:v>
                </c:pt>
                <c:pt idx="137976">
                  <c:v>-94.510499999999979</c:v>
                </c:pt>
                <c:pt idx="137977">
                  <c:v>-94.50849999999997</c:v>
                </c:pt>
                <c:pt idx="137978">
                  <c:v>-94.50649999999996</c:v>
                </c:pt>
                <c:pt idx="137979">
                  <c:v>-94.50449999999995</c:v>
                </c:pt>
                <c:pt idx="137980">
                  <c:v>-94.502499999999998</c:v>
                </c:pt>
                <c:pt idx="137981">
                  <c:v>-94.500499999999988</c:v>
                </c:pt>
                <c:pt idx="137982">
                  <c:v>-94.498499999999979</c:v>
                </c:pt>
                <c:pt idx="137983">
                  <c:v>-94.496499999999969</c:v>
                </c:pt>
                <c:pt idx="137984">
                  <c:v>-94.49449999999996</c:v>
                </c:pt>
                <c:pt idx="137985">
                  <c:v>-94.49249999999995</c:v>
                </c:pt>
                <c:pt idx="137986">
                  <c:v>-94.490499999999997</c:v>
                </c:pt>
                <c:pt idx="137987">
                  <c:v>-94.488499999999988</c:v>
                </c:pt>
                <c:pt idx="137988">
                  <c:v>-94.486499999999978</c:v>
                </c:pt>
                <c:pt idx="137989">
                  <c:v>-94.484499999999969</c:v>
                </c:pt>
                <c:pt idx="137990">
                  <c:v>-94.482499999999959</c:v>
                </c:pt>
                <c:pt idx="137991">
                  <c:v>-94.48049999999995</c:v>
                </c:pt>
                <c:pt idx="137992">
                  <c:v>-94.478499999999997</c:v>
                </c:pt>
                <c:pt idx="137993">
                  <c:v>-94.476499999999987</c:v>
                </c:pt>
                <c:pt idx="137994">
                  <c:v>-94.474499999999978</c:v>
                </c:pt>
                <c:pt idx="137995">
                  <c:v>-94.472499999999968</c:v>
                </c:pt>
                <c:pt idx="137996">
                  <c:v>-94.470499999999959</c:v>
                </c:pt>
                <c:pt idx="137997">
                  <c:v>-94.468499999999949</c:v>
                </c:pt>
                <c:pt idx="137998">
                  <c:v>-94.466499999999996</c:v>
                </c:pt>
                <c:pt idx="137999">
                  <c:v>-94.464499999999987</c:v>
                </c:pt>
                <c:pt idx="138000">
                  <c:v>-94.462499999999977</c:v>
                </c:pt>
                <c:pt idx="138001">
                  <c:v>-94.460499999999968</c:v>
                </c:pt>
                <c:pt idx="138002">
                  <c:v>-94.458499999999958</c:v>
                </c:pt>
                <c:pt idx="138003">
                  <c:v>-94.456500000000005</c:v>
                </c:pt>
                <c:pt idx="138004">
                  <c:v>-94.454499999999996</c:v>
                </c:pt>
                <c:pt idx="138005">
                  <c:v>-94.452499999999986</c:v>
                </c:pt>
                <c:pt idx="138006">
                  <c:v>-94.450499999999977</c:v>
                </c:pt>
                <c:pt idx="138007">
                  <c:v>-94.448499999999967</c:v>
                </c:pt>
                <c:pt idx="138008">
                  <c:v>-94.446499999999958</c:v>
                </c:pt>
                <c:pt idx="138009">
                  <c:v>-94.444500000000005</c:v>
                </c:pt>
                <c:pt idx="138010">
                  <c:v>-94.442499999999995</c:v>
                </c:pt>
                <c:pt idx="138011">
                  <c:v>-94.440499999999986</c:v>
                </c:pt>
                <c:pt idx="138012">
                  <c:v>-94.438499999999976</c:v>
                </c:pt>
                <c:pt idx="138013">
                  <c:v>-94.436499999999967</c:v>
                </c:pt>
                <c:pt idx="138014">
                  <c:v>-94.434499999999957</c:v>
                </c:pt>
                <c:pt idx="138015">
                  <c:v>-94.432500000000005</c:v>
                </c:pt>
                <c:pt idx="138016">
                  <c:v>-94.430499999999995</c:v>
                </c:pt>
                <c:pt idx="138017">
                  <c:v>-94.428499999999985</c:v>
                </c:pt>
                <c:pt idx="138018">
                  <c:v>-94.426499999999976</c:v>
                </c:pt>
                <c:pt idx="138019">
                  <c:v>-94.424499999999966</c:v>
                </c:pt>
                <c:pt idx="138020">
                  <c:v>-94.422499999999957</c:v>
                </c:pt>
                <c:pt idx="138021">
                  <c:v>-94.420500000000004</c:v>
                </c:pt>
                <c:pt idx="138022">
                  <c:v>-94.418499999999995</c:v>
                </c:pt>
                <c:pt idx="138023">
                  <c:v>-94.416499999999985</c:v>
                </c:pt>
                <c:pt idx="138024">
                  <c:v>-94.414499999999975</c:v>
                </c:pt>
                <c:pt idx="138025">
                  <c:v>-94.412499999999966</c:v>
                </c:pt>
                <c:pt idx="138026">
                  <c:v>-94.410499999999956</c:v>
                </c:pt>
                <c:pt idx="138027">
                  <c:v>-94.408500000000004</c:v>
                </c:pt>
                <c:pt idx="138028">
                  <c:v>-94.406499999999994</c:v>
                </c:pt>
                <c:pt idx="138029">
                  <c:v>-94.404499999999985</c:v>
                </c:pt>
                <c:pt idx="138030">
                  <c:v>-94.402499999999975</c:v>
                </c:pt>
                <c:pt idx="138031">
                  <c:v>-94.400499999999965</c:v>
                </c:pt>
                <c:pt idx="138032">
                  <c:v>-94.398499999999956</c:v>
                </c:pt>
                <c:pt idx="138033">
                  <c:v>-94.396500000000003</c:v>
                </c:pt>
                <c:pt idx="138034">
                  <c:v>-94.394499999999994</c:v>
                </c:pt>
                <c:pt idx="138035">
                  <c:v>-94.392499999999984</c:v>
                </c:pt>
                <c:pt idx="138036">
                  <c:v>-94.390499999999975</c:v>
                </c:pt>
                <c:pt idx="138037">
                  <c:v>-94.388499999999965</c:v>
                </c:pt>
                <c:pt idx="138038">
                  <c:v>-94.386499999999955</c:v>
                </c:pt>
                <c:pt idx="138039">
                  <c:v>-94.384500000000003</c:v>
                </c:pt>
                <c:pt idx="138040">
                  <c:v>-94.382499999999993</c:v>
                </c:pt>
                <c:pt idx="138041">
                  <c:v>-94.380499999999984</c:v>
                </c:pt>
                <c:pt idx="138042">
                  <c:v>-94.378499999999974</c:v>
                </c:pt>
                <c:pt idx="138043">
                  <c:v>-94.376499999999965</c:v>
                </c:pt>
                <c:pt idx="138044">
                  <c:v>-94.374499999999955</c:v>
                </c:pt>
                <c:pt idx="138045">
                  <c:v>-94.372500000000002</c:v>
                </c:pt>
                <c:pt idx="138046">
                  <c:v>-94.370499999999993</c:v>
                </c:pt>
                <c:pt idx="138047">
                  <c:v>-94.368499999999983</c:v>
                </c:pt>
                <c:pt idx="138048">
                  <c:v>-94.366499999999974</c:v>
                </c:pt>
                <c:pt idx="138049">
                  <c:v>-94.364499999999964</c:v>
                </c:pt>
                <c:pt idx="138050">
                  <c:v>-94.362499999999955</c:v>
                </c:pt>
                <c:pt idx="138051">
                  <c:v>-94.360500000000002</c:v>
                </c:pt>
                <c:pt idx="138052">
                  <c:v>-94.358499999999992</c:v>
                </c:pt>
                <c:pt idx="138053">
                  <c:v>-94.356499999999983</c:v>
                </c:pt>
                <c:pt idx="138054">
                  <c:v>-94.354499999999973</c:v>
                </c:pt>
                <c:pt idx="138055">
                  <c:v>-94.352499999999964</c:v>
                </c:pt>
                <c:pt idx="138056">
                  <c:v>-94.350499999999954</c:v>
                </c:pt>
                <c:pt idx="138057">
                  <c:v>-94.348500000000001</c:v>
                </c:pt>
                <c:pt idx="138058">
                  <c:v>-94.346499999999992</c:v>
                </c:pt>
                <c:pt idx="138059">
                  <c:v>-94.344499999999982</c:v>
                </c:pt>
                <c:pt idx="138060">
                  <c:v>-94.342499999999973</c:v>
                </c:pt>
                <c:pt idx="138061">
                  <c:v>-94.340499999999963</c:v>
                </c:pt>
                <c:pt idx="138062">
                  <c:v>-94.338499999999954</c:v>
                </c:pt>
                <c:pt idx="138063">
                  <c:v>-94.336500000000001</c:v>
                </c:pt>
                <c:pt idx="138064">
                  <c:v>-94.334499999999991</c:v>
                </c:pt>
                <c:pt idx="138065">
                  <c:v>-94.332499999999982</c:v>
                </c:pt>
                <c:pt idx="138066">
                  <c:v>-94.330499999999972</c:v>
                </c:pt>
                <c:pt idx="138067">
                  <c:v>-94.328499999999963</c:v>
                </c:pt>
                <c:pt idx="138068">
                  <c:v>-94.326499999999953</c:v>
                </c:pt>
                <c:pt idx="138069">
                  <c:v>-94.3245</c:v>
                </c:pt>
                <c:pt idx="138070">
                  <c:v>-94.322499999999991</c:v>
                </c:pt>
                <c:pt idx="138071">
                  <c:v>-94.320499999999981</c:v>
                </c:pt>
                <c:pt idx="138072">
                  <c:v>-94.318499999999972</c:v>
                </c:pt>
                <c:pt idx="138073">
                  <c:v>-94.316499999999962</c:v>
                </c:pt>
                <c:pt idx="138074">
                  <c:v>-94.314499999999953</c:v>
                </c:pt>
                <c:pt idx="138075">
                  <c:v>-94.3125</c:v>
                </c:pt>
                <c:pt idx="138076">
                  <c:v>-94.31049999999999</c:v>
                </c:pt>
                <c:pt idx="138077">
                  <c:v>-94.308499999999981</c:v>
                </c:pt>
                <c:pt idx="138078">
                  <c:v>-94.306499999999971</c:v>
                </c:pt>
                <c:pt idx="138079">
                  <c:v>-94.304499999999962</c:v>
                </c:pt>
                <c:pt idx="138080">
                  <c:v>-94.302499999999952</c:v>
                </c:pt>
                <c:pt idx="138081">
                  <c:v>-94.3005</c:v>
                </c:pt>
                <c:pt idx="138082">
                  <c:v>-94.29849999999999</c:v>
                </c:pt>
                <c:pt idx="138083">
                  <c:v>-94.29649999999998</c:v>
                </c:pt>
                <c:pt idx="138084">
                  <c:v>-94.294499999999971</c:v>
                </c:pt>
                <c:pt idx="138085">
                  <c:v>-94.292499999999961</c:v>
                </c:pt>
                <c:pt idx="138086">
                  <c:v>-94.290499999999952</c:v>
                </c:pt>
                <c:pt idx="138087">
                  <c:v>-94.288499999999999</c:v>
                </c:pt>
                <c:pt idx="138088">
                  <c:v>-94.28649999999999</c:v>
                </c:pt>
                <c:pt idx="138089">
                  <c:v>-94.28449999999998</c:v>
                </c:pt>
                <c:pt idx="138090">
                  <c:v>-94.28249999999997</c:v>
                </c:pt>
                <c:pt idx="138091">
                  <c:v>-94.280499999999961</c:v>
                </c:pt>
                <c:pt idx="138092">
                  <c:v>-94.278499999999951</c:v>
                </c:pt>
                <c:pt idx="138093">
                  <c:v>-94.276499999999999</c:v>
                </c:pt>
                <c:pt idx="138094">
                  <c:v>-94.274499999999989</c:v>
                </c:pt>
                <c:pt idx="138095">
                  <c:v>-94.27249999999998</c:v>
                </c:pt>
                <c:pt idx="138096">
                  <c:v>-94.27049999999997</c:v>
                </c:pt>
                <c:pt idx="138097">
                  <c:v>-94.26849999999996</c:v>
                </c:pt>
                <c:pt idx="138098">
                  <c:v>-94.266499999999951</c:v>
                </c:pt>
                <c:pt idx="138099">
                  <c:v>-94.264499999999998</c:v>
                </c:pt>
                <c:pt idx="138100">
                  <c:v>-94.262499999999989</c:v>
                </c:pt>
                <c:pt idx="138101">
                  <c:v>-94.260499999999979</c:v>
                </c:pt>
                <c:pt idx="138102">
                  <c:v>-94.25849999999997</c:v>
                </c:pt>
                <c:pt idx="138103">
                  <c:v>-94.25649999999996</c:v>
                </c:pt>
                <c:pt idx="138104">
                  <c:v>-94.25449999999995</c:v>
                </c:pt>
                <c:pt idx="138105">
                  <c:v>-94.252499999999998</c:v>
                </c:pt>
                <c:pt idx="138106">
                  <c:v>-94.250499999999988</c:v>
                </c:pt>
                <c:pt idx="138107">
                  <c:v>-94.248499999999979</c:v>
                </c:pt>
                <c:pt idx="138108">
                  <c:v>-94.246499999999969</c:v>
                </c:pt>
                <c:pt idx="138109">
                  <c:v>-94.24449999999996</c:v>
                </c:pt>
                <c:pt idx="138110">
                  <c:v>-94.24249999999995</c:v>
                </c:pt>
                <c:pt idx="138111">
                  <c:v>-94.240499999999997</c:v>
                </c:pt>
                <c:pt idx="138112">
                  <c:v>-94.238499999999988</c:v>
                </c:pt>
                <c:pt idx="138113">
                  <c:v>-94.236499999999978</c:v>
                </c:pt>
                <c:pt idx="138114">
                  <c:v>-94.234499999999969</c:v>
                </c:pt>
                <c:pt idx="138115">
                  <c:v>-94.232499999999959</c:v>
                </c:pt>
                <c:pt idx="138116">
                  <c:v>-94.23049999999995</c:v>
                </c:pt>
                <c:pt idx="138117">
                  <c:v>-94.228499999999997</c:v>
                </c:pt>
                <c:pt idx="138118">
                  <c:v>-94.226499999999987</c:v>
                </c:pt>
                <c:pt idx="138119">
                  <c:v>-94.224499999999978</c:v>
                </c:pt>
                <c:pt idx="138120">
                  <c:v>-94.222499999999968</c:v>
                </c:pt>
                <c:pt idx="138121">
                  <c:v>-94.220499999999959</c:v>
                </c:pt>
                <c:pt idx="138122">
                  <c:v>-94.218499999999949</c:v>
                </c:pt>
                <c:pt idx="138123">
                  <c:v>-94.216499999999996</c:v>
                </c:pt>
                <c:pt idx="138124">
                  <c:v>-94.214499999999987</c:v>
                </c:pt>
                <c:pt idx="138125">
                  <c:v>-94.212499999999977</c:v>
                </c:pt>
                <c:pt idx="138126">
                  <c:v>-94.210499999999968</c:v>
                </c:pt>
                <c:pt idx="138127">
                  <c:v>-94.208499999999958</c:v>
                </c:pt>
                <c:pt idx="138128">
                  <c:v>-94.206500000000005</c:v>
                </c:pt>
                <c:pt idx="138129">
                  <c:v>-94.204499999999996</c:v>
                </c:pt>
                <c:pt idx="138130">
                  <c:v>-94.202499999999986</c:v>
                </c:pt>
                <c:pt idx="138131">
                  <c:v>-94.200499999999977</c:v>
                </c:pt>
                <c:pt idx="138132">
                  <c:v>-94.198499999999967</c:v>
                </c:pt>
                <c:pt idx="138133">
                  <c:v>-94.196499999999958</c:v>
                </c:pt>
                <c:pt idx="138134">
                  <c:v>-94.194500000000005</c:v>
                </c:pt>
                <c:pt idx="138135">
                  <c:v>-94.192499999999995</c:v>
                </c:pt>
                <c:pt idx="138136">
                  <c:v>-94.190499999999986</c:v>
                </c:pt>
                <c:pt idx="138137">
                  <c:v>-94.188499999999976</c:v>
                </c:pt>
                <c:pt idx="138138">
                  <c:v>-94.186499999999967</c:v>
                </c:pt>
                <c:pt idx="138139">
                  <c:v>-94.184499999999957</c:v>
                </c:pt>
                <c:pt idx="138140">
                  <c:v>-94.182500000000005</c:v>
                </c:pt>
                <c:pt idx="138141">
                  <c:v>-94.180499999999995</c:v>
                </c:pt>
                <c:pt idx="138142">
                  <c:v>-94.178499999999985</c:v>
                </c:pt>
                <c:pt idx="138143">
                  <c:v>-94.176499999999976</c:v>
                </c:pt>
                <c:pt idx="138144">
                  <c:v>-94.174499999999966</c:v>
                </c:pt>
                <c:pt idx="138145">
                  <c:v>-94.172499999999957</c:v>
                </c:pt>
                <c:pt idx="138146">
                  <c:v>-94.170500000000004</c:v>
                </c:pt>
                <c:pt idx="138147">
                  <c:v>-94.168499999999995</c:v>
                </c:pt>
                <c:pt idx="138148">
                  <c:v>-94.166499999999985</c:v>
                </c:pt>
                <c:pt idx="138149">
                  <c:v>-94.164499999999975</c:v>
                </c:pt>
                <c:pt idx="138150">
                  <c:v>-94.162499999999966</c:v>
                </c:pt>
                <c:pt idx="138151">
                  <c:v>-94.160499999999956</c:v>
                </c:pt>
                <c:pt idx="138152">
                  <c:v>-94.158500000000004</c:v>
                </c:pt>
                <c:pt idx="138153">
                  <c:v>-94.156499999999994</c:v>
                </c:pt>
                <c:pt idx="138154">
                  <c:v>-94.154499999999985</c:v>
                </c:pt>
                <c:pt idx="138155">
                  <c:v>-94.152499999999975</c:v>
                </c:pt>
                <c:pt idx="138156">
                  <c:v>-94.150499999999965</c:v>
                </c:pt>
                <c:pt idx="138157">
                  <c:v>-94.148499999999956</c:v>
                </c:pt>
                <c:pt idx="138158">
                  <c:v>-94.146500000000003</c:v>
                </c:pt>
                <c:pt idx="138159">
                  <c:v>-94.144499999999994</c:v>
                </c:pt>
                <c:pt idx="138160">
                  <c:v>-94.142499999999984</c:v>
                </c:pt>
                <c:pt idx="138161">
                  <c:v>-94.140499999999975</c:v>
                </c:pt>
                <c:pt idx="138162">
                  <c:v>-94.138499999999965</c:v>
                </c:pt>
                <c:pt idx="138163">
                  <c:v>-94.136499999999955</c:v>
                </c:pt>
                <c:pt idx="138164">
                  <c:v>-94.134500000000003</c:v>
                </c:pt>
                <c:pt idx="138165">
                  <c:v>-94.132499999999993</c:v>
                </c:pt>
                <c:pt idx="138166">
                  <c:v>-94.130499999999984</c:v>
                </c:pt>
                <c:pt idx="138167">
                  <c:v>-94.128499999999974</c:v>
                </c:pt>
                <c:pt idx="138168">
                  <c:v>-94.126499999999965</c:v>
                </c:pt>
                <c:pt idx="138169">
                  <c:v>-94.124499999999955</c:v>
                </c:pt>
                <c:pt idx="138170">
                  <c:v>-94.122500000000002</c:v>
                </c:pt>
                <c:pt idx="138171">
                  <c:v>-94.120499999999993</c:v>
                </c:pt>
                <c:pt idx="138172">
                  <c:v>-94.118499999999983</c:v>
                </c:pt>
                <c:pt idx="138173">
                  <c:v>-94.116499999999974</c:v>
                </c:pt>
                <c:pt idx="138174">
                  <c:v>-94.114499999999964</c:v>
                </c:pt>
                <c:pt idx="138175">
                  <c:v>-94.112499999999955</c:v>
                </c:pt>
                <c:pt idx="138176">
                  <c:v>-94.110500000000002</c:v>
                </c:pt>
                <c:pt idx="138177">
                  <c:v>-94.108499999999992</c:v>
                </c:pt>
                <c:pt idx="138178">
                  <c:v>-94.106499999999983</c:v>
                </c:pt>
                <c:pt idx="138179">
                  <c:v>-94.104499999999973</c:v>
                </c:pt>
                <c:pt idx="138180">
                  <c:v>-94.102499999999964</c:v>
                </c:pt>
                <c:pt idx="138181">
                  <c:v>-94.100499999999954</c:v>
                </c:pt>
                <c:pt idx="138182">
                  <c:v>-94.098500000000001</c:v>
                </c:pt>
                <c:pt idx="138183">
                  <c:v>-94.096499999999992</c:v>
                </c:pt>
                <c:pt idx="138184">
                  <c:v>-94.094499999999982</c:v>
                </c:pt>
                <c:pt idx="138185">
                  <c:v>-94.092499999999973</c:v>
                </c:pt>
                <c:pt idx="138186">
                  <c:v>-94.090499999999963</c:v>
                </c:pt>
                <c:pt idx="138187">
                  <c:v>-94.088499999999954</c:v>
                </c:pt>
                <c:pt idx="138188">
                  <c:v>-94.086500000000001</c:v>
                </c:pt>
                <c:pt idx="138189">
                  <c:v>-94.084499999999991</c:v>
                </c:pt>
                <c:pt idx="138190">
                  <c:v>-94.082499999999982</c:v>
                </c:pt>
                <c:pt idx="138191">
                  <c:v>-94.080499999999972</c:v>
                </c:pt>
                <c:pt idx="138192">
                  <c:v>-94.078499999999963</c:v>
                </c:pt>
                <c:pt idx="138193">
                  <c:v>-94.076499999999953</c:v>
                </c:pt>
                <c:pt idx="138194">
                  <c:v>-94.0745</c:v>
                </c:pt>
                <c:pt idx="138195">
                  <c:v>-94.072499999999991</c:v>
                </c:pt>
                <c:pt idx="138196">
                  <c:v>-94.070499999999981</c:v>
                </c:pt>
                <c:pt idx="138197">
                  <c:v>-94.068499999999972</c:v>
                </c:pt>
                <c:pt idx="138198">
                  <c:v>-94.066499999999962</c:v>
                </c:pt>
                <c:pt idx="138199">
                  <c:v>-94.064499999999953</c:v>
                </c:pt>
                <c:pt idx="138200">
                  <c:v>-94.0625</c:v>
                </c:pt>
                <c:pt idx="138201">
                  <c:v>-94.06049999999999</c:v>
                </c:pt>
                <c:pt idx="138202">
                  <c:v>-94.058499999999981</c:v>
                </c:pt>
                <c:pt idx="138203">
                  <c:v>-94.056499999999971</c:v>
                </c:pt>
                <c:pt idx="138204">
                  <c:v>-94.054499999999962</c:v>
                </c:pt>
                <c:pt idx="138205">
                  <c:v>-94.052499999999952</c:v>
                </c:pt>
                <c:pt idx="138206">
                  <c:v>-94.0505</c:v>
                </c:pt>
                <c:pt idx="138207">
                  <c:v>-94.04849999999999</c:v>
                </c:pt>
                <c:pt idx="138208">
                  <c:v>-94.04649999999998</c:v>
                </c:pt>
                <c:pt idx="138209">
                  <c:v>-94.044499999999971</c:v>
                </c:pt>
                <c:pt idx="138210">
                  <c:v>-94.042499999999961</c:v>
                </c:pt>
                <c:pt idx="138211">
                  <c:v>-94.040499999999952</c:v>
                </c:pt>
                <c:pt idx="138212">
                  <c:v>-94.038499999999999</c:v>
                </c:pt>
                <c:pt idx="138213">
                  <c:v>-94.03649999999999</c:v>
                </c:pt>
                <c:pt idx="138214">
                  <c:v>-94.03449999999998</c:v>
                </c:pt>
                <c:pt idx="138215">
                  <c:v>-94.03249999999997</c:v>
                </c:pt>
                <c:pt idx="138216">
                  <c:v>-94.030499999999961</c:v>
                </c:pt>
                <c:pt idx="138217">
                  <c:v>-94.028499999999951</c:v>
                </c:pt>
                <c:pt idx="138218">
                  <c:v>-94.026499999999999</c:v>
                </c:pt>
                <c:pt idx="138219">
                  <c:v>-94.024499999999989</c:v>
                </c:pt>
                <c:pt idx="138220">
                  <c:v>-94.02249999999998</c:v>
                </c:pt>
                <c:pt idx="138221">
                  <c:v>-94.02049999999997</c:v>
                </c:pt>
                <c:pt idx="138222">
                  <c:v>-94.01849999999996</c:v>
                </c:pt>
                <c:pt idx="138223">
                  <c:v>-94.016499999999951</c:v>
                </c:pt>
                <c:pt idx="138224">
                  <c:v>-94.014499999999998</c:v>
                </c:pt>
                <c:pt idx="138225">
                  <c:v>-94.012499999999989</c:v>
                </c:pt>
                <c:pt idx="138226">
                  <c:v>-94.010499999999979</c:v>
                </c:pt>
                <c:pt idx="138227">
                  <c:v>-94.00849999999997</c:v>
                </c:pt>
                <c:pt idx="138228">
                  <c:v>-94.00649999999996</c:v>
                </c:pt>
                <c:pt idx="138229">
                  <c:v>-94.00449999999995</c:v>
                </c:pt>
                <c:pt idx="138230">
                  <c:v>-94.002499999999998</c:v>
                </c:pt>
                <c:pt idx="138231">
                  <c:v>-94.000499999999988</c:v>
                </c:pt>
                <c:pt idx="138232">
                  <c:v>-93.998499999999979</c:v>
                </c:pt>
                <c:pt idx="138233">
                  <c:v>-93.996499999999969</c:v>
                </c:pt>
                <c:pt idx="138234">
                  <c:v>-93.99449999999996</c:v>
                </c:pt>
                <c:pt idx="138235">
                  <c:v>-93.99249999999995</c:v>
                </c:pt>
                <c:pt idx="138236">
                  <c:v>-93.990499999999997</c:v>
                </c:pt>
                <c:pt idx="138237">
                  <c:v>-93.988499999999988</c:v>
                </c:pt>
                <c:pt idx="138238">
                  <c:v>-93.986499999999978</c:v>
                </c:pt>
                <c:pt idx="138239">
                  <c:v>-93.984499999999969</c:v>
                </c:pt>
                <c:pt idx="138240">
                  <c:v>-93.982499999999959</c:v>
                </c:pt>
                <c:pt idx="138241">
                  <c:v>-93.98049999999995</c:v>
                </c:pt>
                <c:pt idx="138242">
                  <c:v>-93.978499999999997</c:v>
                </c:pt>
                <c:pt idx="138243">
                  <c:v>-93.976499999999987</c:v>
                </c:pt>
                <c:pt idx="138244">
                  <c:v>-93.974499999999978</c:v>
                </c:pt>
                <c:pt idx="138245">
                  <c:v>-93.972499999999968</c:v>
                </c:pt>
                <c:pt idx="138246">
                  <c:v>-93.970499999999959</c:v>
                </c:pt>
                <c:pt idx="138247">
                  <c:v>-93.968499999999949</c:v>
                </c:pt>
                <c:pt idx="138248">
                  <c:v>-93.966499999999996</c:v>
                </c:pt>
                <c:pt idx="138249">
                  <c:v>-93.964499999999987</c:v>
                </c:pt>
                <c:pt idx="138250">
                  <c:v>-93.962499999999977</c:v>
                </c:pt>
                <c:pt idx="138251">
                  <c:v>-93.960499999999968</c:v>
                </c:pt>
                <c:pt idx="138252">
                  <c:v>-93.958499999999958</c:v>
                </c:pt>
                <c:pt idx="138253">
                  <c:v>-93.956500000000005</c:v>
                </c:pt>
                <c:pt idx="138254">
                  <c:v>-93.954499999999996</c:v>
                </c:pt>
                <c:pt idx="138255">
                  <c:v>-93.952499999999986</c:v>
                </c:pt>
                <c:pt idx="138256">
                  <c:v>-93.950499999999977</c:v>
                </c:pt>
                <c:pt idx="138257">
                  <c:v>-93.948499999999967</c:v>
                </c:pt>
                <c:pt idx="138258">
                  <c:v>-93.946499999999958</c:v>
                </c:pt>
                <c:pt idx="138259">
                  <c:v>-93.944500000000005</c:v>
                </c:pt>
                <c:pt idx="138260">
                  <c:v>-93.942499999999995</c:v>
                </c:pt>
                <c:pt idx="138261">
                  <c:v>-93.940499999999986</c:v>
                </c:pt>
                <c:pt idx="138262">
                  <c:v>-93.938499999999976</c:v>
                </c:pt>
                <c:pt idx="138263">
                  <c:v>-93.936499999999967</c:v>
                </c:pt>
                <c:pt idx="138264">
                  <c:v>-93.934499999999957</c:v>
                </c:pt>
                <c:pt idx="138265">
                  <c:v>-93.932500000000005</c:v>
                </c:pt>
                <c:pt idx="138266">
                  <c:v>-93.930499999999995</c:v>
                </c:pt>
                <c:pt idx="138267">
                  <c:v>-93.928499999999985</c:v>
                </c:pt>
                <c:pt idx="138268">
                  <c:v>-93.926499999999976</c:v>
                </c:pt>
                <c:pt idx="138269">
                  <c:v>-93.924499999999966</c:v>
                </c:pt>
                <c:pt idx="138270">
                  <c:v>-93.922499999999957</c:v>
                </c:pt>
                <c:pt idx="138271">
                  <c:v>-93.920500000000004</c:v>
                </c:pt>
                <c:pt idx="138272">
                  <c:v>-93.918499999999995</c:v>
                </c:pt>
                <c:pt idx="138273">
                  <c:v>-93.916499999999985</c:v>
                </c:pt>
                <c:pt idx="138274">
                  <c:v>-93.914499999999975</c:v>
                </c:pt>
                <c:pt idx="138275">
                  <c:v>-93.912499999999966</c:v>
                </c:pt>
                <c:pt idx="138276">
                  <c:v>-93.910499999999956</c:v>
                </c:pt>
                <c:pt idx="138277">
                  <c:v>-93.908500000000004</c:v>
                </c:pt>
                <c:pt idx="138278">
                  <c:v>-93.906499999999994</c:v>
                </c:pt>
                <c:pt idx="138279">
                  <c:v>-93.904499999999985</c:v>
                </c:pt>
                <c:pt idx="138280">
                  <c:v>-93.902499999999975</c:v>
                </c:pt>
                <c:pt idx="138281">
                  <c:v>-93.900499999999965</c:v>
                </c:pt>
                <c:pt idx="138282">
                  <c:v>-93.898499999999956</c:v>
                </c:pt>
                <c:pt idx="138283">
                  <c:v>-93.896500000000003</c:v>
                </c:pt>
                <c:pt idx="138284">
                  <c:v>-93.894499999999994</c:v>
                </c:pt>
                <c:pt idx="138285">
                  <c:v>-93.892499999999984</c:v>
                </c:pt>
                <c:pt idx="138286">
                  <c:v>-93.890499999999975</c:v>
                </c:pt>
                <c:pt idx="138287">
                  <c:v>-93.888499999999965</c:v>
                </c:pt>
                <c:pt idx="138288">
                  <c:v>-93.886499999999955</c:v>
                </c:pt>
                <c:pt idx="138289">
                  <c:v>-93.884500000000003</c:v>
                </c:pt>
                <c:pt idx="138290">
                  <c:v>-93.882499999999993</c:v>
                </c:pt>
                <c:pt idx="138291">
                  <c:v>-93.880499999999984</c:v>
                </c:pt>
                <c:pt idx="138292">
                  <c:v>-93.878499999999974</c:v>
                </c:pt>
                <c:pt idx="138293">
                  <c:v>-93.876499999999965</c:v>
                </c:pt>
                <c:pt idx="138294">
                  <c:v>-93.874499999999955</c:v>
                </c:pt>
                <c:pt idx="138295">
                  <c:v>-93.872500000000002</c:v>
                </c:pt>
                <c:pt idx="138296">
                  <c:v>-93.870499999999993</c:v>
                </c:pt>
                <c:pt idx="138297">
                  <c:v>-93.868499999999983</c:v>
                </c:pt>
                <c:pt idx="138298">
                  <c:v>-93.866499999999974</c:v>
                </c:pt>
                <c:pt idx="138299">
                  <c:v>-93.864499999999964</c:v>
                </c:pt>
                <c:pt idx="138300">
                  <c:v>-93.862499999999955</c:v>
                </c:pt>
                <c:pt idx="138301">
                  <c:v>-93.860500000000002</c:v>
                </c:pt>
                <c:pt idx="138302">
                  <c:v>-93.858499999999992</c:v>
                </c:pt>
                <c:pt idx="138303">
                  <c:v>-93.856499999999983</c:v>
                </c:pt>
                <c:pt idx="138304">
                  <c:v>-93.854499999999973</c:v>
                </c:pt>
                <c:pt idx="138305">
                  <c:v>-93.852499999999964</c:v>
                </c:pt>
                <c:pt idx="138306">
                  <c:v>-93.850499999999954</c:v>
                </c:pt>
                <c:pt idx="138307">
                  <c:v>-93.848500000000001</c:v>
                </c:pt>
                <c:pt idx="138308">
                  <c:v>-93.846499999999992</c:v>
                </c:pt>
                <c:pt idx="138309">
                  <c:v>-93.844499999999982</c:v>
                </c:pt>
                <c:pt idx="138310">
                  <c:v>-93.842499999999973</c:v>
                </c:pt>
                <c:pt idx="138311">
                  <c:v>-93.840499999999963</c:v>
                </c:pt>
                <c:pt idx="138312">
                  <c:v>-93.838499999999954</c:v>
                </c:pt>
                <c:pt idx="138313">
                  <c:v>-93.836500000000001</c:v>
                </c:pt>
                <c:pt idx="138314">
                  <c:v>-93.834499999999991</c:v>
                </c:pt>
                <c:pt idx="138315">
                  <c:v>-93.832499999999982</c:v>
                </c:pt>
                <c:pt idx="138316">
                  <c:v>-93.830499999999972</c:v>
                </c:pt>
                <c:pt idx="138317">
                  <c:v>-93.828499999999963</c:v>
                </c:pt>
                <c:pt idx="138318">
                  <c:v>-93.826499999999953</c:v>
                </c:pt>
                <c:pt idx="138319">
                  <c:v>-93.8245</c:v>
                </c:pt>
                <c:pt idx="138320">
                  <c:v>-93.822499999999991</c:v>
                </c:pt>
                <c:pt idx="138321">
                  <c:v>-93.820499999999981</c:v>
                </c:pt>
                <c:pt idx="138322">
                  <c:v>-93.818499999999972</c:v>
                </c:pt>
                <c:pt idx="138323">
                  <c:v>-93.816499999999962</c:v>
                </c:pt>
                <c:pt idx="138324">
                  <c:v>-93.814499999999953</c:v>
                </c:pt>
                <c:pt idx="138325">
                  <c:v>-93.8125</c:v>
                </c:pt>
                <c:pt idx="138326">
                  <c:v>-93.81049999999999</c:v>
                </c:pt>
                <c:pt idx="138327">
                  <c:v>-93.808499999999981</c:v>
                </c:pt>
                <c:pt idx="138328">
                  <c:v>-93.806499999999971</c:v>
                </c:pt>
                <c:pt idx="138329">
                  <c:v>-93.804499999999962</c:v>
                </c:pt>
                <c:pt idx="138330">
                  <c:v>-93.802499999999952</c:v>
                </c:pt>
                <c:pt idx="138331">
                  <c:v>-93.8005</c:v>
                </c:pt>
                <c:pt idx="138332">
                  <c:v>-93.79849999999999</c:v>
                </c:pt>
                <c:pt idx="138333">
                  <c:v>-93.79649999999998</c:v>
                </c:pt>
                <c:pt idx="138334">
                  <c:v>-93.794499999999971</c:v>
                </c:pt>
                <c:pt idx="138335">
                  <c:v>-93.792499999999961</c:v>
                </c:pt>
                <c:pt idx="138336">
                  <c:v>-93.790499999999952</c:v>
                </c:pt>
                <c:pt idx="138337">
                  <c:v>-93.788499999999999</c:v>
                </c:pt>
                <c:pt idx="138338">
                  <c:v>-93.78649999999999</c:v>
                </c:pt>
                <c:pt idx="138339">
                  <c:v>-93.78449999999998</c:v>
                </c:pt>
                <c:pt idx="138340">
                  <c:v>-93.78249999999997</c:v>
                </c:pt>
                <c:pt idx="138341">
                  <c:v>-93.780499999999961</c:v>
                </c:pt>
                <c:pt idx="138342">
                  <c:v>-93.778499999999951</c:v>
                </c:pt>
                <c:pt idx="138343">
                  <c:v>-93.776499999999999</c:v>
                </c:pt>
                <c:pt idx="138344">
                  <c:v>-93.774499999999989</c:v>
                </c:pt>
                <c:pt idx="138345">
                  <c:v>-93.77249999999998</c:v>
                </c:pt>
                <c:pt idx="138346">
                  <c:v>-93.77049999999997</c:v>
                </c:pt>
                <c:pt idx="138347">
                  <c:v>-93.76849999999996</c:v>
                </c:pt>
                <c:pt idx="138348">
                  <c:v>-93.766499999999951</c:v>
                </c:pt>
                <c:pt idx="138349">
                  <c:v>-93.764499999999998</c:v>
                </c:pt>
                <c:pt idx="138350">
                  <c:v>-93.762499999999989</c:v>
                </c:pt>
                <c:pt idx="138351">
                  <c:v>-93.760499999999979</c:v>
                </c:pt>
                <c:pt idx="138352">
                  <c:v>-93.75849999999997</c:v>
                </c:pt>
                <c:pt idx="138353">
                  <c:v>-93.75649999999996</c:v>
                </c:pt>
                <c:pt idx="138354">
                  <c:v>-93.75449999999995</c:v>
                </c:pt>
                <c:pt idx="138355">
                  <c:v>-93.752499999999998</c:v>
                </c:pt>
                <c:pt idx="138356">
                  <c:v>-93.750499999999988</c:v>
                </c:pt>
                <c:pt idx="138357">
                  <c:v>-93.748499999999979</c:v>
                </c:pt>
                <c:pt idx="138358">
                  <c:v>-93.746499999999969</c:v>
                </c:pt>
                <c:pt idx="138359">
                  <c:v>-93.74449999999996</c:v>
                </c:pt>
                <c:pt idx="138360">
                  <c:v>-93.74249999999995</c:v>
                </c:pt>
                <c:pt idx="138361">
                  <c:v>-93.740499999999997</c:v>
                </c:pt>
                <c:pt idx="138362">
                  <c:v>-93.738499999999988</c:v>
                </c:pt>
                <c:pt idx="138363">
                  <c:v>-93.736499999999978</c:v>
                </c:pt>
                <c:pt idx="138364">
                  <c:v>-93.734499999999969</c:v>
                </c:pt>
                <c:pt idx="138365">
                  <c:v>-93.732499999999959</c:v>
                </c:pt>
                <c:pt idx="138366">
                  <c:v>-93.73049999999995</c:v>
                </c:pt>
                <c:pt idx="138367">
                  <c:v>-93.728499999999997</c:v>
                </c:pt>
                <c:pt idx="138368">
                  <c:v>-93.726499999999987</c:v>
                </c:pt>
                <c:pt idx="138369">
                  <c:v>-93.724499999999978</c:v>
                </c:pt>
                <c:pt idx="138370">
                  <c:v>-93.722499999999968</c:v>
                </c:pt>
                <c:pt idx="138371">
                  <c:v>-93.720499999999959</c:v>
                </c:pt>
                <c:pt idx="138372">
                  <c:v>-93.718499999999949</c:v>
                </c:pt>
                <c:pt idx="138373">
                  <c:v>-93.716499999999996</c:v>
                </c:pt>
                <c:pt idx="138374">
                  <c:v>-93.714499999999987</c:v>
                </c:pt>
                <c:pt idx="138375">
                  <c:v>-93.712499999999977</c:v>
                </c:pt>
                <c:pt idx="138376">
                  <c:v>-93.710499999999968</c:v>
                </c:pt>
                <c:pt idx="138377">
                  <c:v>-93.708499999999958</c:v>
                </c:pt>
                <c:pt idx="138378">
                  <c:v>-93.706500000000005</c:v>
                </c:pt>
                <c:pt idx="138379">
                  <c:v>-93.704499999999996</c:v>
                </c:pt>
                <c:pt idx="138380">
                  <c:v>-93.702499999999986</c:v>
                </c:pt>
                <c:pt idx="138381">
                  <c:v>-93.700499999999977</c:v>
                </c:pt>
                <c:pt idx="138382">
                  <c:v>-93.698499999999967</c:v>
                </c:pt>
                <c:pt idx="138383">
                  <c:v>-93.696499999999958</c:v>
                </c:pt>
                <c:pt idx="138384">
                  <c:v>-93.694500000000005</c:v>
                </c:pt>
                <c:pt idx="138385">
                  <c:v>-93.692499999999995</c:v>
                </c:pt>
                <c:pt idx="138386">
                  <c:v>-93.690499999999986</c:v>
                </c:pt>
                <c:pt idx="138387">
                  <c:v>-93.688499999999976</c:v>
                </c:pt>
                <c:pt idx="138388">
                  <c:v>-93.686499999999967</c:v>
                </c:pt>
                <c:pt idx="138389">
                  <c:v>-93.684499999999957</c:v>
                </c:pt>
                <c:pt idx="138390">
                  <c:v>-93.682500000000005</c:v>
                </c:pt>
                <c:pt idx="138391">
                  <c:v>-93.680499999999995</c:v>
                </c:pt>
                <c:pt idx="138392">
                  <c:v>-93.678499999999985</c:v>
                </c:pt>
                <c:pt idx="138393">
                  <c:v>-93.676499999999976</c:v>
                </c:pt>
                <c:pt idx="138394">
                  <c:v>-93.674499999999966</c:v>
                </c:pt>
                <c:pt idx="138395">
                  <c:v>-93.672499999999957</c:v>
                </c:pt>
                <c:pt idx="138396">
                  <c:v>-93.670500000000004</c:v>
                </c:pt>
                <c:pt idx="138397">
                  <c:v>-93.668499999999995</c:v>
                </c:pt>
                <c:pt idx="138398">
                  <c:v>-93.666499999999985</c:v>
                </c:pt>
                <c:pt idx="138399">
                  <c:v>-93.664499999999975</c:v>
                </c:pt>
                <c:pt idx="138400">
                  <c:v>-93.662499999999966</c:v>
                </c:pt>
                <c:pt idx="138401">
                  <c:v>-93.660499999999956</c:v>
                </c:pt>
                <c:pt idx="138402">
                  <c:v>-93.658500000000004</c:v>
                </c:pt>
                <c:pt idx="138403">
                  <c:v>-93.656499999999994</c:v>
                </c:pt>
                <c:pt idx="138404">
                  <c:v>-93.654499999999985</c:v>
                </c:pt>
                <c:pt idx="138405">
                  <c:v>-93.652499999999975</c:v>
                </c:pt>
                <c:pt idx="138406">
                  <c:v>-93.650499999999965</c:v>
                </c:pt>
                <c:pt idx="138407">
                  <c:v>-93.648499999999956</c:v>
                </c:pt>
                <c:pt idx="138408">
                  <c:v>-93.646500000000003</c:v>
                </c:pt>
                <c:pt idx="138409">
                  <c:v>-93.644499999999994</c:v>
                </c:pt>
                <c:pt idx="138410">
                  <c:v>-93.642499999999984</c:v>
                </c:pt>
                <c:pt idx="138411">
                  <c:v>-93.640499999999975</c:v>
                </c:pt>
                <c:pt idx="138412">
                  <c:v>-93.638499999999965</c:v>
                </c:pt>
                <c:pt idx="138413">
                  <c:v>-93.636499999999955</c:v>
                </c:pt>
                <c:pt idx="138414">
                  <c:v>-93.634500000000003</c:v>
                </c:pt>
                <c:pt idx="138415">
                  <c:v>-93.632499999999993</c:v>
                </c:pt>
                <c:pt idx="138416">
                  <c:v>-93.630499999999984</c:v>
                </c:pt>
                <c:pt idx="138417">
                  <c:v>-93.628499999999974</c:v>
                </c:pt>
                <c:pt idx="138418">
                  <c:v>-93.626499999999965</c:v>
                </c:pt>
                <c:pt idx="138419">
                  <c:v>-93.624499999999955</c:v>
                </c:pt>
                <c:pt idx="138420">
                  <c:v>-93.622500000000002</c:v>
                </c:pt>
                <c:pt idx="138421">
                  <c:v>-93.620499999999993</c:v>
                </c:pt>
                <c:pt idx="138422">
                  <c:v>-93.618499999999983</c:v>
                </c:pt>
                <c:pt idx="138423">
                  <c:v>-93.616499999999974</c:v>
                </c:pt>
                <c:pt idx="138424">
                  <c:v>-93.614499999999964</c:v>
                </c:pt>
                <c:pt idx="138425">
                  <c:v>-93.612499999999955</c:v>
                </c:pt>
                <c:pt idx="138426">
                  <c:v>-93.610500000000002</c:v>
                </c:pt>
                <c:pt idx="138427">
                  <c:v>-93.608499999999992</c:v>
                </c:pt>
                <c:pt idx="138428">
                  <c:v>-93.606499999999983</c:v>
                </c:pt>
                <c:pt idx="138429">
                  <c:v>-93.604499999999973</c:v>
                </c:pt>
                <c:pt idx="138430">
                  <c:v>-93.602499999999964</c:v>
                </c:pt>
                <c:pt idx="138431">
                  <c:v>-93.600499999999954</c:v>
                </c:pt>
                <c:pt idx="138432">
                  <c:v>-93.598500000000001</c:v>
                </c:pt>
                <c:pt idx="138433">
                  <c:v>-93.596499999999992</c:v>
                </c:pt>
                <c:pt idx="138434">
                  <c:v>-93.594499999999982</c:v>
                </c:pt>
                <c:pt idx="138435">
                  <c:v>-93.592499999999973</c:v>
                </c:pt>
                <c:pt idx="138436">
                  <c:v>-93.590499999999963</c:v>
                </c:pt>
                <c:pt idx="138437">
                  <c:v>-93.588499999999954</c:v>
                </c:pt>
                <c:pt idx="138438">
                  <c:v>-93.586500000000001</c:v>
                </c:pt>
                <c:pt idx="138439">
                  <c:v>-93.584499999999991</c:v>
                </c:pt>
                <c:pt idx="138440">
                  <c:v>-93.582499999999982</c:v>
                </c:pt>
                <c:pt idx="138441">
                  <c:v>-93.580499999999972</c:v>
                </c:pt>
                <c:pt idx="138442">
                  <c:v>-93.578499999999963</c:v>
                </c:pt>
                <c:pt idx="138443">
                  <c:v>-93.576499999999953</c:v>
                </c:pt>
                <c:pt idx="138444">
                  <c:v>-93.5745</c:v>
                </c:pt>
                <c:pt idx="138445">
                  <c:v>-93.572499999999991</c:v>
                </c:pt>
                <c:pt idx="138446">
                  <c:v>-93.570499999999981</c:v>
                </c:pt>
                <c:pt idx="138447">
                  <c:v>-93.568499999999972</c:v>
                </c:pt>
                <c:pt idx="138448">
                  <c:v>-93.566499999999962</c:v>
                </c:pt>
                <c:pt idx="138449">
                  <c:v>-93.564499999999953</c:v>
                </c:pt>
                <c:pt idx="138450">
                  <c:v>-93.5625</c:v>
                </c:pt>
                <c:pt idx="138451">
                  <c:v>-93.56049999999999</c:v>
                </c:pt>
                <c:pt idx="138452">
                  <c:v>-93.558499999999981</c:v>
                </c:pt>
                <c:pt idx="138453">
                  <c:v>-93.556499999999971</c:v>
                </c:pt>
                <c:pt idx="138454">
                  <c:v>-93.554499999999962</c:v>
                </c:pt>
                <c:pt idx="138455">
                  <c:v>-93.552499999999952</c:v>
                </c:pt>
                <c:pt idx="138456">
                  <c:v>-93.5505</c:v>
                </c:pt>
                <c:pt idx="138457">
                  <c:v>-93.54849999999999</c:v>
                </c:pt>
                <c:pt idx="138458">
                  <c:v>-93.54649999999998</c:v>
                </c:pt>
                <c:pt idx="138459">
                  <c:v>-93.544499999999971</c:v>
                </c:pt>
                <c:pt idx="138460">
                  <c:v>-93.542499999999961</c:v>
                </c:pt>
                <c:pt idx="138461">
                  <c:v>-93.540499999999952</c:v>
                </c:pt>
                <c:pt idx="138462">
                  <c:v>-93.538499999999999</c:v>
                </c:pt>
                <c:pt idx="138463">
                  <c:v>-93.53649999999999</c:v>
                </c:pt>
                <c:pt idx="138464">
                  <c:v>-93.53449999999998</c:v>
                </c:pt>
                <c:pt idx="138465">
                  <c:v>-93.53249999999997</c:v>
                </c:pt>
                <c:pt idx="138466">
                  <c:v>-93.530499999999961</c:v>
                </c:pt>
                <c:pt idx="138467">
                  <c:v>-93.528499999999951</c:v>
                </c:pt>
                <c:pt idx="138468">
                  <c:v>-93.526499999999999</c:v>
                </c:pt>
                <c:pt idx="138469">
                  <c:v>-93.524499999999989</c:v>
                </c:pt>
                <c:pt idx="138470">
                  <c:v>-93.52249999999998</c:v>
                </c:pt>
                <c:pt idx="138471">
                  <c:v>-93.52049999999997</c:v>
                </c:pt>
                <c:pt idx="138472">
                  <c:v>-93.51849999999996</c:v>
                </c:pt>
                <c:pt idx="138473">
                  <c:v>-93.516499999999951</c:v>
                </c:pt>
                <c:pt idx="138474">
                  <c:v>-93.514499999999998</c:v>
                </c:pt>
                <c:pt idx="138475">
                  <c:v>-93.512499999999989</c:v>
                </c:pt>
                <c:pt idx="138476">
                  <c:v>-93.510499999999979</c:v>
                </c:pt>
                <c:pt idx="138477">
                  <c:v>-93.50849999999997</c:v>
                </c:pt>
                <c:pt idx="138478">
                  <c:v>-93.50649999999996</c:v>
                </c:pt>
                <c:pt idx="138479">
                  <c:v>-93.50449999999995</c:v>
                </c:pt>
                <c:pt idx="138480">
                  <c:v>-93.502499999999998</c:v>
                </c:pt>
                <c:pt idx="138481">
                  <c:v>-93.500499999999988</c:v>
                </c:pt>
                <c:pt idx="138482">
                  <c:v>-93.498499999999979</c:v>
                </c:pt>
                <c:pt idx="138483">
                  <c:v>-93.496499999999969</c:v>
                </c:pt>
                <c:pt idx="138484">
                  <c:v>-93.49449999999996</c:v>
                </c:pt>
                <c:pt idx="138485">
                  <c:v>-93.49249999999995</c:v>
                </c:pt>
                <c:pt idx="138486">
                  <c:v>-93.490499999999997</c:v>
                </c:pt>
                <c:pt idx="138487">
                  <c:v>-93.488499999999988</c:v>
                </c:pt>
                <c:pt idx="138488">
                  <c:v>-93.486499999999978</c:v>
                </c:pt>
                <c:pt idx="138489">
                  <c:v>-93.484499999999969</c:v>
                </c:pt>
                <c:pt idx="138490">
                  <c:v>-93.482499999999959</c:v>
                </c:pt>
                <c:pt idx="138491">
                  <c:v>-93.48049999999995</c:v>
                </c:pt>
                <c:pt idx="138492">
                  <c:v>-93.478499999999997</c:v>
                </c:pt>
                <c:pt idx="138493">
                  <c:v>-93.476499999999987</c:v>
                </c:pt>
                <c:pt idx="138494">
                  <c:v>-93.474499999999978</c:v>
                </c:pt>
                <c:pt idx="138495">
                  <c:v>-93.472499999999968</c:v>
                </c:pt>
                <c:pt idx="138496">
                  <c:v>-93.470499999999959</c:v>
                </c:pt>
                <c:pt idx="138497">
                  <c:v>-93.468499999999949</c:v>
                </c:pt>
                <c:pt idx="138498">
                  <c:v>-93.466499999999996</c:v>
                </c:pt>
                <c:pt idx="138499">
                  <c:v>-93.464499999999987</c:v>
                </c:pt>
                <c:pt idx="138500">
                  <c:v>-93.462499999999977</c:v>
                </c:pt>
                <c:pt idx="138501">
                  <c:v>-93.460499999999968</c:v>
                </c:pt>
                <c:pt idx="138502">
                  <c:v>-93.458499999999958</c:v>
                </c:pt>
                <c:pt idx="138503">
                  <c:v>-93.456500000000005</c:v>
                </c:pt>
                <c:pt idx="138504">
                  <c:v>-93.454499999999996</c:v>
                </c:pt>
                <c:pt idx="138505">
                  <c:v>-93.452499999999986</c:v>
                </c:pt>
                <c:pt idx="138506">
                  <c:v>-93.450499999999977</c:v>
                </c:pt>
                <c:pt idx="138507">
                  <c:v>-93.448499999999967</c:v>
                </c:pt>
                <c:pt idx="138508">
                  <c:v>-93.446499999999958</c:v>
                </c:pt>
                <c:pt idx="138509">
                  <c:v>-93.444500000000005</c:v>
                </c:pt>
                <c:pt idx="138510">
                  <c:v>-93.442499999999995</c:v>
                </c:pt>
                <c:pt idx="138511">
                  <c:v>-93.440499999999986</c:v>
                </c:pt>
                <c:pt idx="138512">
                  <c:v>-93.438499999999976</c:v>
                </c:pt>
                <c:pt idx="138513">
                  <c:v>-93.436499999999967</c:v>
                </c:pt>
                <c:pt idx="138514">
                  <c:v>-93.434499999999957</c:v>
                </c:pt>
                <c:pt idx="138515">
                  <c:v>-93.432500000000005</c:v>
                </c:pt>
                <c:pt idx="138516">
                  <c:v>-93.430499999999995</c:v>
                </c:pt>
                <c:pt idx="138517">
                  <c:v>-93.428499999999985</c:v>
                </c:pt>
                <c:pt idx="138518">
                  <c:v>-93.426499999999976</c:v>
                </c:pt>
                <c:pt idx="138519">
                  <c:v>-93.424499999999966</c:v>
                </c:pt>
                <c:pt idx="138520">
                  <c:v>-93.422499999999957</c:v>
                </c:pt>
                <c:pt idx="138521">
                  <c:v>-93.420500000000004</c:v>
                </c:pt>
                <c:pt idx="138522">
                  <c:v>-93.418499999999995</c:v>
                </c:pt>
                <c:pt idx="138523">
                  <c:v>-93.416499999999985</c:v>
                </c:pt>
                <c:pt idx="138524">
                  <c:v>-93.414499999999975</c:v>
                </c:pt>
                <c:pt idx="138525">
                  <c:v>-93.412499999999966</c:v>
                </c:pt>
                <c:pt idx="138526">
                  <c:v>-93.410499999999956</c:v>
                </c:pt>
                <c:pt idx="138527">
                  <c:v>-93.408500000000004</c:v>
                </c:pt>
                <c:pt idx="138528">
                  <c:v>-93.406499999999994</c:v>
                </c:pt>
                <c:pt idx="138529">
                  <c:v>-93.404499999999985</c:v>
                </c:pt>
                <c:pt idx="138530">
                  <c:v>-93.402499999999975</c:v>
                </c:pt>
                <c:pt idx="138531">
                  <c:v>-93.400499999999965</c:v>
                </c:pt>
                <c:pt idx="138532">
                  <c:v>-93.398499999999956</c:v>
                </c:pt>
                <c:pt idx="138533">
                  <c:v>-93.396500000000003</c:v>
                </c:pt>
                <c:pt idx="138534">
                  <c:v>-93.394499999999994</c:v>
                </c:pt>
                <c:pt idx="138535">
                  <c:v>-93.392499999999984</c:v>
                </c:pt>
                <c:pt idx="138536">
                  <c:v>-93.390499999999975</c:v>
                </c:pt>
                <c:pt idx="138537">
                  <c:v>-93.388499999999965</c:v>
                </c:pt>
                <c:pt idx="138538">
                  <c:v>-93.386499999999955</c:v>
                </c:pt>
                <c:pt idx="138539">
                  <c:v>-93.384500000000003</c:v>
                </c:pt>
                <c:pt idx="138540">
                  <c:v>-93.382499999999993</c:v>
                </c:pt>
                <c:pt idx="138541">
                  <c:v>-93.380499999999984</c:v>
                </c:pt>
                <c:pt idx="138542">
                  <c:v>-93.378499999999974</c:v>
                </c:pt>
                <c:pt idx="138543">
                  <c:v>-93.376499999999965</c:v>
                </c:pt>
                <c:pt idx="138544">
                  <c:v>-93.374499999999955</c:v>
                </c:pt>
                <c:pt idx="138545">
                  <c:v>-93.372500000000002</c:v>
                </c:pt>
                <c:pt idx="138546">
                  <c:v>-93.370499999999993</c:v>
                </c:pt>
                <c:pt idx="138547">
                  <c:v>-93.368499999999983</c:v>
                </c:pt>
                <c:pt idx="138548">
                  <c:v>-93.366499999999974</c:v>
                </c:pt>
                <c:pt idx="138549">
                  <c:v>-93.364499999999964</c:v>
                </c:pt>
                <c:pt idx="138550">
                  <c:v>-93.362499999999955</c:v>
                </c:pt>
                <c:pt idx="138551">
                  <c:v>-93.360500000000002</c:v>
                </c:pt>
                <c:pt idx="138552">
                  <c:v>-93.358499999999992</c:v>
                </c:pt>
                <c:pt idx="138553">
                  <c:v>-93.356499999999983</c:v>
                </c:pt>
                <c:pt idx="138554">
                  <c:v>-93.354499999999973</c:v>
                </c:pt>
                <c:pt idx="138555">
                  <c:v>-93.352499999999964</c:v>
                </c:pt>
                <c:pt idx="138556">
                  <c:v>-93.350499999999954</c:v>
                </c:pt>
                <c:pt idx="138557">
                  <c:v>-93.348500000000001</c:v>
                </c:pt>
                <c:pt idx="138558">
                  <c:v>-93.346499999999992</c:v>
                </c:pt>
                <c:pt idx="138559">
                  <c:v>-93.344499999999982</c:v>
                </c:pt>
                <c:pt idx="138560">
                  <c:v>-93.342499999999973</c:v>
                </c:pt>
                <c:pt idx="138561">
                  <c:v>-93.340499999999963</c:v>
                </c:pt>
                <c:pt idx="138562">
                  <c:v>-93.338499999999954</c:v>
                </c:pt>
                <c:pt idx="138563">
                  <c:v>-93.336500000000001</c:v>
                </c:pt>
                <c:pt idx="138564">
                  <c:v>-93.334499999999991</c:v>
                </c:pt>
                <c:pt idx="138565">
                  <c:v>-93.332499999999982</c:v>
                </c:pt>
                <c:pt idx="138566">
                  <c:v>-93.330499999999972</c:v>
                </c:pt>
                <c:pt idx="138567">
                  <c:v>-93.328499999999963</c:v>
                </c:pt>
                <c:pt idx="138568">
                  <c:v>-93.326499999999953</c:v>
                </c:pt>
                <c:pt idx="138569">
                  <c:v>-93.3245</c:v>
                </c:pt>
                <c:pt idx="138570">
                  <c:v>-93.322499999999991</c:v>
                </c:pt>
                <c:pt idx="138571">
                  <c:v>-93.320499999999981</c:v>
                </c:pt>
                <c:pt idx="138572">
                  <c:v>-93.318499999999972</c:v>
                </c:pt>
                <c:pt idx="138573">
                  <c:v>-93.316499999999962</c:v>
                </c:pt>
                <c:pt idx="138574">
                  <c:v>-93.314499999999953</c:v>
                </c:pt>
                <c:pt idx="138575">
                  <c:v>-93.3125</c:v>
                </c:pt>
                <c:pt idx="138576">
                  <c:v>-93.31049999999999</c:v>
                </c:pt>
                <c:pt idx="138577">
                  <c:v>-93.308499999999981</c:v>
                </c:pt>
                <c:pt idx="138578">
                  <c:v>-93.306499999999971</c:v>
                </c:pt>
                <c:pt idx="138579">
                  <c:v>-93.304499999999962</c:v>
                </c:pt>
                <c:pt idx="138580">
                  <c:v>-93.302499999999952</c:v>
                </c:pt>
                <c:pt idx="138581">
                  <c:v>-93.3005</c:v>
                </c:pt>
                <c:pt idx="138582">
                  <c:v>-93.29849999999999</c:v>
                </c:pt>
                <c:pt idx="138583">
                  <c:v>-93.29649999999998</c:v>
                </c:pt>
                <c:pt idx="138584">
                  <c:v>-93.294499999999971</c:v>
                </c:pt>
                <c:pt idx="138585">
                  <c:v>-93.292499999999961</c:v>
                </c:pt>
                <c:pt idx="138586">
                  <c:v>-93.290499999999952</c:v>
                </c:pt>
                <c:pt idx="138587">
                  <c:v>-93.288499999999999</c:v>
                </c:pt>
                <c:pt idx="138588">
                  <c:v>-93.28649999999999</c:v>
                </c:pt>
                <c:pt idx="138589">
                  <c:v>-93.28449999999998</c:v>
                </c:pt>
                <c:pt idx="138590">
                  <c:v>-93.28249999999997</c:v>
                </c:pt>
                <c:pt idx="138591">
                  <c:v>-93.280499999999961</c:v>
                </c:pt>
                <c:pt idx="138592">
                  <c:v>-93.278499999999951</c:v>
                </c:pt>
                <c:pt idx="138593">
                  <c:v>-93.276499999999999</c:v>
                </c:pt>
                <c:pt idx="138594">
                  <c:v>-93.274499999999989</c:v>
                </c:pt>
                <c:pt idx="138595">
                  <c:v>-93.27249999999998</c:v>
                </c:pt>
                <c:pt idx="138596">
                  <c:v>-93.27049999999997</c:v>
                </c:pt>
                <c:pt idx="138597">
                  <c:v>-93.26849999999996</c:v>
                </c:pt>
                <c:pt idx="138598">
                  <c:v>-93.266499999999951</c:v>
                </c:pt>
                <c:pt idx="138599">
                  <c:v>-93.264499999999998</c:v>
                </c:pt>
                <c:pt idx="138600">
                  <c:v>-93.262499999999989</c:v>
                </c:pt>
                <c:pt idx="138601">
                  <c:v>-93.260499999999979</c:v>
                </c:pt>
                <c:pt idx="138602">
                  <c:v>-93.25849999999997</c:v>
                </c:pt>
                <c:pt idx="138603">
                  <c:v>-93.25649999999996</c:v>
                </c:pt>
                <c:pt idx="138604">
                  <c:v>-93.25449999999995</c:v>
                </c:pt>
                <c:pt idx="138605">
                  <c:v>-93.252499999999998</c:v>
                </c:pt>
                <c:pt idx="138606">
                  <c:v>-93.250499999999988</c:v>
                </c:pt>
                <c:pt idx="138607">
                  <c:v>-93.248499999999979</c:v>
                </c:pt>
                <c:pt idx="138608">
                  <c:v>-93.246499999999969</c:v>
                </c:pt>
                <c:pt idx="138609">
                  <c:v>-93.24449999999996</c:v>
                </c:pt>
                <c:pt idx="138610">
                  <c:v>-93.24249999999995</c:v>
                </c:pt>
                <c:pt idx="138611">
                  <c:v>-93.240499999999997</c:v>
                </c:pt>
                <c:pt idx="138612">
                  <c:v>-93.238499999999988</c:v>
                </c:pt>
                <c:pt idx="138613">
                  <c:v>-93.236499999999978</c:v>
                </c:pt>
                <c:pt idx="138614">
                  <c:v>-93.234499999999969</c:v>
                </c:pt>
                <c:pt idx="138615">
                  <c:v>-93.232499999999959</c:v>
                </c:pt>
                <c:pt idx="138616">
                  <c:v>-93.23049999999995</c:v>
                </c:pt>
                <c:pt idx="138617">
                  <c:v>-93.228499999999997</c:v>
                </c:pt>
                <c:pt idx="138618">
                  <c:v>-93.226499999999987</c:v>
                </c:pt>
                <c:pt idx="138619">
                  <c:v>-93.224499999999978</c:v>
                </c:pt>
                <c:pt idx="138620">
                  <c:v>-93.222499999999968</c:v>
                </c:pt>
                <c:pt idx="138621">
                  <c:v>-93.220499999999959</c:v>
                </c:pt>
                <c:pt idx="138622">
                  <c:v>-93.218499999999949</c:v>
                </c:pt>
                <c:pt idx="138623">
                  <c:v>-93.216499999999996</c:v>
                </c:pt>
                <c:pt idx="138624">
                  <c:v>-93.214499999999987</c:v>
                </c:pt>
                <c:pt idx="138625">
                  <c:v>-93.212499999999977</c:v>
                </c:pt>
                <c:pt idx="138626">
                  <c:v>-93.210499999999968</c:v>
                </c:pt>
                <c:pt idx="138627">
                  <c:v>-93.208499999999958</c:v>
                </c:pt>
                <c:pt idx="138628">
                  <c:v>-93.206500000000005</c:v>
                </c:pt>
                <c:pt idx="138629">
                  <c:v>-93.204499999999996</c:v>
                </c:pt>
                <c:pt idx="138630">
                  <c:v>-93.202499999999986</c:v>
                </c:pt>
                <c:pt idx="138631">
                  <c:v>-93.200499999999977</c:v>
                </c:pt>
                <c:pt idx="138632">
                  <c:v>-93.198499999999967</c:v>
                </c:pt>
                <c:pt idx="138633">
                  <c:v>-93.196499999999958</c:v>
                </c:pt>
                <c:pt idx="138634">
                  <c:v>-93.194500000000005</c:v>
                </c:pt>
                <c:pt idx="138635">
                  <c:v>-93.192499999999995</c:v>
                </c:pt>
                <c:pt idx="138636">
                  <c:v>-93.190499999999986</c:v>
                </c:pt>
                <c:pt idx="138637">
                  <c:v>-93.188499999999976</c:v>
                </c:pt>
                <c:pt idx="138638">
                  <c:v>-93.186499999999967</c:v>
                </c:pt>
                <c:pt idx="138639">
                  <c:v>-93.184499999999957</c:v>
                </c:pt>
                <c:pt idx="138640">
                  <c:v>-93.182500000000005</c:v>
                </c:pt>
                <c:pt idx="138641">
                  <c:v>-93.180499999999995</c:v>
                </c:pt>
                <c:pt idx="138642">
                  <c:v>-93.178499999999985</c:v>
                </c:pt>
                <c:pt idx="138643">
                  <c:v>-93.176499999999976</c:v>
                </c:pt>
                <c:pt idx="138644">
                  <c:v>-93.174499999999966</c:v>
                </c:pt>
                <c:pt idx="138645">
                  <c:v>-93.172499999999957</c:v>
                </c:pt>
                <c:pt idx="138646">
                  <c:v>-93.170500000000004</c:v>
                </c:pt>
                <c:pt idx="138647">
                  <c:v>-93.168499999999995</c:v>
                </c:pt>
                <c:pt idx="138648">
                  <c:v>-93.166499999999985</c:v>
                </c:pt>
                <c:pt idx="138649">
                  <c:v>-93.164499999999975</c:v>
                </c:pt>
                <c:pt idx="138650">
                  <c:v>-93.162499999999966</c:v>
                </c:pt>
                <c:pt idx="138651">
                  <c:v>-93.160499999999956</c:v>
                </c:pt>
                <c:pt idx="138652">
                  <c:v>-93.158500000000004</c:v>
                </c:pt>
                <c:pt idx="138653">
                  <c:v>-93.156499999999994</c:v>
                </c:pt>
                <c:pt idx="138654">
                  <c:v>-93.154499999999985</c:v>
                </c:pt>
                <c:pt idx="138655">
                  <c:v>-93.152499999999975</c:v>
                </c:pt>
                <c:pt idx="138656">
                  <c:v>-93.150499999999965</c:v>
                </c:pt>
                <c:pt idx="138657">
                  <c:v>-93.148499999999956</c:v>
                </c:pt>
                <c:pt idx="138658">
                  <c:v>-93.146500000000003</c:v>
                </c:pt>
                <c:pt idx="138659">
                  <c:v>-93.144499999999994</c:v>
                </c:pt>
                <c:pt idx="138660">
                  <c:v>-93.142499999999984</c:v>
                </c:pt>
                <c:pt idx="138661">
                  <c:v>-93.140499999999975</c:v>
                </c:pt>
                <c:pt idx="138662">
                  <c:v>-93.138499999999965</c:v>
                </c:pt>
                <c:pt idx="138663">
                  <c:v>-93.136499999999955</c:v>
                </c:pt>
                <c:pt idx="138664">
                  <c:v>-93.134500000000003</c:v>
                </c:pt>
                <c:pt idx="138665">
                  <c:v>-93.132499999999993</c:v>
                </c:pt>
                <c:pt idx="138666">
                  <c:v>-93.130499999999984</c:v>
                </c:pt>
                <c:pt idx="138667">
                  <c:v>-93.128499999999974</c:v>
                </c:pt>
                <c:pt idx="138668">
                  <c:v>-93.126499999999965</c:v>
                </c:pt>
                <c:pt idx="138669">
                  <c:v>-93.124499999999955</c:v>
                </c:pt>
                <c:pt idx="138670">
                  <c:v>-93.122500000000002</c:v>
                </c:pt>
                <c:pt idx="138671">
                  <c:v>-93.120499999999993</c:v>
                </c:pt>
                <c:pt idx="138672">
                  <c:v>-93.118499999999983</c:v>
                </c:pt>
                <c:pt idx="138673">
                  <c:v>-93.116499999999974</c:v>
                </c:pt>
                <c:pt idx="138674">
                  <c:v>-93.114499999999964</c:v>
                </c:pt>
                <c:pt idx="138675">
                  <c:v>-93.112499999999955</c:v>
                </c:pt>
                <c:pt idx="138676">
                  <c:v>-93.110500000000002</c:v>
                </c:pt>
                <c:pt idx="138677">
                  <c:v>-93.108499999999992</c:v>
                </c:pt>
                <c:pt idx="138678">
                  <c:v>-93.106499999999983</c:v>
                </c:pt>
                <c:pt idx="138679">
                  <c:v>-93.104499999999973</c:v>
                </c:pt>
                <c:pt idx="138680">
                  <c:v>-93.102499999999964</c:v>
                </c:pt>
                <c:pt idx="138681">
                  <c:v>-93.100499999999954</c:v>
                </c:pt>
                <c:pt idx="138682">
                  <c:v>-93.098500000000001</c:v>
                </c:pt>
                <c:pt idx="138683">
                  <c:v>-93.096499999999992</c:v>
                </c:pt>
                <c:pt idx="138684">
                  <c:v>-93.094499999999982</c:v>
                </c:pt>
                <c:pt idx="138685">
                  <c:v>-93.092499999999973</c:v>
                </c:pt>
                <c:pt idx="138686">
                  <c:v>-93.090499999999963</c:v>
                </c:pt>
                <c:pt idx="138687">
                  <c:v>-93.088499999999954</c:v>
                </c:pt>
                <c:pt idx="138688">
                  <c:v>-93.086500000000001</c:v>
                </c:pt>
                <c:pt idx="138689">
                  <c:v>-93.084499999999991</c:v>
                </c:pt>
                <c:pt idx="138690">
                  <c:v>-93.082499999999982</c:v>
                </c:pt>
                <c:pt idx="138691">
                  <c:v>-93.080499999999972</c:v>
                </c:pt>
                <c:pt idx="138692">
                  <c:v>-93.078499999999963</c:v>
                </c:pt>
                <c:pt idx="138693">
                  <c:v>-93.076499999999953</c:v>
                </c:pt>
                <c:pt idx="138694">
                  <c:v>-93.0745</c:v>
                </c:pt>
                <c:pt idx="138695">
                  <c:v>-93.072499999999991</c:v>
                </c:pt>
                <c:pt idx="138696">
                  <c:v>-93.070499999999981</c:v>
                </c:pt>
                <c:pt idx="138697">
                  <c:v>-93.068499999999972</c:v>
                </c:pt>
                <c:pt idx="138698">
                  <c:v>-93.066499999999962</c:v>
                </c:pt>
                <c:pt idx="138699">
                  <c:v>-93.064499999999953</c:v>
                </c:pt>
                <c:pt idx="138700">
                  <c:v>-93.0625</c:v>
                </c:pt>
                <c:pt idx="138701">
                  <c:v>-93.06049999999999</c:v>
                </c:pt>
                <c:pt idx="138702">
                  <c:v>-93.058499999999981</c:v>
                </c:pt>
                <c:pt idx="138703">
                  <c:v>-93.056499999999971</c:v>
                </c:pt>
                <c:pt idx="138704">
                  <c:v>-93.054499999999962</c:v>
                </c:pt>
                <c:pt idx="138705">
                  <c:v>-93.052499999999952</c:v>
                </c:pt>
                <c:pt idx="138706">
                  <c:v>-93.0505</c:v>
                </c:pt>
                <c:pt idx="138707">
                  <c:v>-93.04849999999999</c:v>
                </c:pt>
                <c:pt idx="138708">
                  <c:v>-93.04649999999998</c:v>
                </c:pt>
                <c:pt idx="138709">
                  <c:v>-93.044499999999971</c:v>
                </c:pt>
                <c:pt idx="138710">
                  <c:v>-93.042499999999961</c:v>
                </c:pt>
                <c:pt idx="138711">
                  <c:v>-93.040499999999952</c:v>
                </c:pt>
                <c:pt idx="138712">
                  <c:v>-93.038499999999999</c:v>
                </c:pt>
                <c:pt idx="138713">
                  <c:v>-93.03649999999999</c:v>
                </c:pt>
                <c:pt idx="138714">
                  <c:v>-93.03449999999998</c:v>
                </c:pt>
                <c:pt idx="138715">
                  <c:v>-93.03249999999997</c:v>
                </c:pt>
                <c:pt idx="138716">
                  <c:v>-93.030499999999961</c:v>
                </c:pt>
                <c:pt idx="138717">
                  <c:v>-93.028499999999951</c:v>
                </c:pt>
                <c:pt idx="138718">
                  <c:v>-93.026499999999999</c:v>
                </c:pt>
                <c:pt idx="138719">
                  <c:v>-93.024499999999989</c:v>
                </c:pt>
                <c:pt idx="138720">
                  <c:v>-93.02249999999998</c:v>
                </c:pt>
                <c:pt idx="138721">
                  <c:v>-93.02049999999997</c:v>
                </c:pt>
                <c:pt idx="138722">
                  <c:v>-93.01849999999996</c:v>
                </c:pt>
                <c:pt idx="138723">
                  <c:v>-93.016499999999951</c:v>
                </c:pt>
                <c:pt idx="138724">
                  <c:v>-93.014499999999998</c:v>
                </c:pt>
                <c:pt idx="138725">
                  <c:v>-93.012499999999989</c:v>
                </c:pt>
                <c:pt idx="138726">
                  <c:v>-93.010499999999979</c:v>
                </c:pt>
                <c:pt idx="138727">
                  <c:v>-93.00849999999997</c:v>
                </c:pt>
                <c:pt idx="138728">
                  <c:v>-93.00649999999996</c:v>
                </c:pt>
                <c:pt idx="138729">
                  <c:v>-93.00449999999995</c:v>
                </c:pt>
                <c:pt idx="138730">
                  <c:v>-93.002499999999998</c:v>
                </c:pt>
                <c:pt idx="138731">
                  <c:v>-93.000499999999988</c:v>
                </c:pt>
                <c:pt idx="138732">
                  <c:v>-92.998499999999979</c:v>
                </c:pt>
                <c:pt idx="138733">
                  <c:v>-92.996499999999969</c:v>
                </c:pt>
                <c:pt idx="138734">
                  <c:v>-92.99449999999996</c:v>
                </c:pt>
                <c:pt idx="138735">
                  <c:v>-92.99249999999995</c:v>
                </c:pt>
                <c:pt idx="138736">
                  <c:v>-92.990499999999997</c:v>
                </c:pt>
                <c:pt idx="138737">
                  <c:v>-92.988499999999988</c:v>
                </c:pt>
                <c:pt idx="138738">
                  <c:v>-92.986499999999978</c:v>
                </c:pt>
                <c:pt idx="138739">
                  <c:v>-92.984499999999969</c:v>
                </c:pt>
                <c:pt idx="138740">
                  <c:v>-92.982499999999959</c:v>
                </c:pt>
                <c:pt idx="138741">
                  <c:v>-92.98049999999995</c:v>
                </c:pt>
                <c:pt idx="138742">
                  <c:v>-92.978499999999997</c:v>
                </c:pt>
                <c:pt idx="138743">
                  <c:v>-92.976499999999987</c:v>
                </c:pt>
                <c:pt idx="138744">
                  <c:v>-92.974499999999978</c:v>
                </c:pt>
                <c:pt idx="138745">
                  <c:v>-92.972499999999968</c:v>
                </c:pt>
                <c:pt idx="138746">
                  <c:v>-92.970499999999959</c:v>
                </c:pt>
                <c:pt idx="138747">
                  <c:v>-92.968499999999949</c:v>
                </c:pt>
                <c:pt idx="138748">
                  <c:v>-92.966499999999996</c:v>
                </c:pt>
                <c:pt idx="138749">
                  <c:v>-92.964499999999987</c:v>
                </c:pt>
                <c:pt idx="138750">
                  <c:v>-92.962499999999977</c:v>
                </c:pt>
                <c:pt idx="138751">
                  <c:v>-92.960499999999968</c:v>
                </c:pt>
                <c:pt idx="138752">
                  <c:v>-92.958499999999958</c:v>
                </c:pt>
                <c:pt idx="138753">
                  <c:v>-92.956500000000005</c:v>
                </c:pt>
                <c:pt idx="138754">
                  <c:v>-92.954499999999996</c:v>
                </c:pt>
                <c:pt idx="138755">
                  <c:v>-92.952499999999986</c:v>
                </c:pt>
                <c:pt idx="138756">
                  <c:v>-92.950499999999977</c:v>
                </c:pt>
                <c:pt idx="138757">
                  <c:v>-92.948499999999967</c:v>
                </c:pt>
                <c:pt idx="138758">
                  <c:v>-92.946499999999958</c:v>
                </c:pt>
                <c:pt idx="138759">
                  <c:v>-92.944500000000005</c:v>
                </c:pt>
                <c:pt idx="138760">
                  <c:v>-92.942499999999995</c:v>
                </c:pt>
                <c:pt idx="138761">
                  <c:v>-92.940499999999986</c:v>
                </c:pt>
                <c:pt idx="138762">
                  <c:v>-92.938499999999976</c:v>
                </c:pt>
                <c:pt idx="138763">
                  <c:v>-92.936499999999967</c:v>
                </c:pt>
                <c:pt idx="138764">
                  <c:v>-92.934499999999957</c:v>
                </c:pt>
                <c:pt idx="138765">
                  <c:v>-92.932500000000005</c:v>
                </c:pt>
                <c:pt idx="138766">
                  <c:v>-92.930499999999995</c:v>
                </c:pt>
                <c:pt idx="138767">
                  <c:v>-92.928499999999985</c:v>
                </c:pt>
                <c:pt idx="138768">
                  <c:v>-92.926499999999976</c:v>
                </c:pt>
                <c:pt idx="138769">
                  <c:v>-92.924499999999966</c:v>
                </c:pt>
                <c:pt idx="138770">
                  <c:v>-92.922499999999957</c:v>
                </c:pt>
                <c:pt idx="138771">
                  <c:v>-92.920500000000004</c:v>
                </c:pt>
                <c:pt idx="138772">
                  <c:v>-92.918499999999995</c:v>
                </c:pt>
                <c:pt idx="138773">
                  <c:v>-92.916499999999985</c:v>
                </c:pt>
                <c:pt idx="138774">
                  <c:v>-92.914499999999975</c:v>
                </c:pt>
                <c:pt idx="138775">
                  <c:v>-92.912499999999966</c:v>
                </c:pt>
                <c:pt idx="138776">
                  <c:v>-92.910499999999956</c:v>
                </c:pt>
                <c:pt idx="138777">
                  <c:v>-92.908500000000004</c:v>
                </c:pt>
                <c:pt idx="138778">
                  <c:v>-92.906499999999994</c:v>
                </c:pt>
                <c:pt idx="138779">
                  <c:v>-92.904499999999985</c:v>
                </c:pt>
                <c:pt idx="138780">
                  <c:v>-92.902499999999975</c:v>
                </c:pt>
                <c:pt idx="138781">
                  <c:v>-92.900499999999965</c:v>
                </c:pt>
                <c:pt idx="138782">
                  <c:v>-92.898499999999956</c:v>
                </c:pt>
                <c:pt idx="138783">
                  <c:v>-92.896500000000003</c:v>
                </c:pt>
                <c:pt idx="138784">
                  <c:v>-92.894499999999994</c:v>
                </c:pt>
                <c:pt idx="138785">
                  <c:v>-92.892499999999984</c:v>
                </c:pt>
                <c:pt idx="138786">
                  <c:v>-92.890499999999975</c:v>
                </c:pt>
                <c:pt idx="138787">
                  <c:v>-92.888499999999965</c:v>
                </c:pt>
                <c:pt idx="138788">
                  <c:v>-92.886499999999955</c:v>
                </c:pt>
                <c:pt idx="138789">
                  <c:v>-92.884500000000003</c:v>
                </c:pt>
                <c:pt idx="138790">
                  <c:v>-92.882499999999993</c:v>
                </c:pt>
                <c:pt idx="138791">
                  <c:v>-92.880499999999984</c:v>
                </c:pt>
                <c:pt idx="138792">
                  <c:v>-92.878499999999974</c:v>
                </c:pt>
                <c:pt idx="138793">
                  <c:v>-92.876499999999965</c:v>
                </c:pt>
                <c:pt idx="138794">
                  <c:v>-92.874499999999955</c:v>
                </c:pt>
                <c:pt idx="138795">
                  <c:v>-92.872500000000002</c:v>
                </c:pt>
                <c:pt idx="138796">
                  <c:v>-92.870499999999993</c:v>
                </c:pt>
                <c:pt idx="138797">
                  <c:v>-92.868499999999983</c:v>
                </c:pt>
                <c:pt idx="138798">
                  <c:v>-92.866499999999974</c:v>
                </c:pt>
                <c:pt idx="138799">
                  <c:v>-92.864499999999964</c:v>
                </c:pt>
                <c:pt idx="138800">
                  <c:v>-92.862499999999955</c:v>
                </c:pt>
                <c:pt idx="138801">
                  <c:v>-92.860500000000002</c:v>
                </c:pt>
                <c:pt idx="138802">
                  <c:v>-92.858499999999992</c:v>
                </c:pt>
                <c:pt idx="138803">
                  <c:v>-92.856499999999983</c:v>
                </c:pt>
                <c:pt idx="138804">
                  <c:v>-92.854499999999973</c:v>
                </c:pt>
                <c:pt idx="138805">
                  <c:v>-92.852499999999964</c:v>
                </c:pt>
                <c:pt idx="138806">
                  <c:v>-92.850499999999954</c:v>
                </c:pt>
                <c:pt idx="138807">
                  <c:v>-92.848500000000001</c:v>
                </c:pt>
                <c:pt idx="138808">
                  <c:v>-92.846499999999992</c:v>
                </c:pt>
                <c:pt idx="138809">
                  <c:v>-92.844499999999982</c:v>
                </c:pt>
                <c:pt idx="138810">
                  <c:v>-92.842499999999973</c:v>
                </c:pt>
                <c:pt idx="138811">
                  <c:v>-92.840499999999963</c:v>
                </c:pt>
                <c:pt idx="138812">
                  <c:v>-92.838499999999954</c:v>
                </c:pt>
                <c:pt idx="138813">
                  <c:v>-92.836500000000001</c:v>
                </c:pt>
                <c:pt idx="138814">
                  <c:v>-92.834499999999991</c:v>
                </c:pt>
                <c:pt idx="138815">
                  <c:v>-92.832499999999982</c:v>
                </c:pt>
                <c:pt idx="138816">
                  <c:v>-92.830499999999972</c:v>
                </c:pt>
                <c:pt idx="138817">
                  <c:v>-92.828499999999963</c:v>
                </c:pt>
                <c:pt idx="138818">
                  <c:v>-92.826499999999953</c:v>
                </c:pt>
                <c:pt idx="138819">
                  <c:v>-92.8245</c:v>
                </c:pt>
                <c:pt idx="138820">
                  <c:v>-92.822499999999991</c:v>
                </c:pt>
                <c:pt idx="138821">
                  <c:v>-92.820499999999981</c:v>
                </c:pt>
                <c:pt idx="138822">
                  <c:v>-92.818499999999972</c:v>
                </c:pt>
                <c:pt idx="138823">
                  <c:v>-92.816499999999962</c:v>
                </c:pt>
                <c:pt idx="138824">
                  <c:v>-92.814499999999953</c:v>
                </c:pt>
                <c:pt idx="138825">
                  <c:v>-92.8125</c:v>
                </c:pt>
                <c:pt idx="138826">
                  <c:v>-92.81049999999999</c:v>
                </c:pt>
                <c:pt idx="138827">
                  <c:v>-92.808499999999981</c:v>
                </c:pt>
                <c:pt idx="138828">
                  <c:v>-92.806499999999971</c:v>
                </c:pt>
                <c:pt idx="138829">
                  <c:v>-92.804499999999962</c:v>
                </c:pt>
                <c:pt idx="138830">
                  <c:v>-92.802499999999952</c:v>
                </c:pt>
                <c:pt idx="138831">
                  <c:v>-92.8005</c:v>
                </c:pt>
                <c:pt idx="138832">
                  <c:v>-92.79849999999999</c:v>
                </c:pt>
                <c:pt idx="138833">
                  <c:v>-92.79649999999998</c:v>
                </c:pt>
                <c:pt idx="138834">
                  <c:v>-92.794499999999971</c:v>
                </c:pt>
                <c:pt idx="138835">
                  <c:v>-92.792499999999961</c:v>
                </c:pt>
                <c:pt idx="138836">
                  <c:v>-92.790499999999952</c:v>
                </c:pt>
                <c:pt idx="138837">
                  <c:v>-92.788499999999999</c:v>
                </c:pt>
                <c:pt idx="138838">
                  <c:v>-92.78649999999999</c:v>
                </c:pt>
                <c:pt idx="138839">
                  <c:v>-92.78449999999998</c:v>
                </c:pt>
                <c:pt idx="138840">
                  <c:v>-92.78249999999997</c:v>
                </c:pt>
                <c:pt idx="138841">
                  <c:v>-92.780499999999961</c:v>
                </c:pt>
                <c:pt idx="138842">
                  <c:v>-92.778499999999951</c:v>
                </c:pt>
                <c:pt idx="138843">
                  <c:v>-92.776499999999999</c:v>
                </c:pt>
                <c:pt idx="138844">
                  <c:v>-92.774499999999989</c:v>
                </c:pt>
                <c:pt idx="138845">
                  <c:v>-92.77249999999998</c:v>
                </c:pt>
                <c:pt idx="138846">
                  <c:v>-92.77049999999997</c:v>
                </c:pt>
                <c:pt idx="138847">
                  <c:v>-92.76849999999996</c:v>
                </c:pt>
                <c:pt idx="138848">
                  <c:v>-92.766499999999951</c:v>
                </c:pt>
                <c:pt idx="138849">
                  <c:v>-92.764499999999998</c:v>
                </c:pt>
                <c:pt idx="138850">
                  <c:v>-92.762499999999989</c:v>
                </c:pt>
                <c:pt idx="138851">
                  <c:v>-92.760499999999979</c:v>
                </c:pt>
                <c:pt idx="138852">
                  <c:v>-92.75849999999997</c:v>
                </c:pt>
                <c:pt idx="138853">
                  <c:v>-92.75649999999996</c:v>
                </c:pt>
                <c:pt idx="138854">
                  <c:v>-92.75449999999995</c:v>
                </c:pt>
                <c:pt idx="138855">
                  <c:v>-92.752499999999998</c:v>
                </c:pt>
                <c:pt idx="138856">
                  <c:v>-92.750499999999988</c:v>
                </c:pt>
                <c:pt idx="138857">
                  <c:v>-92.748499999999979</c:v>
                </c:pt>
                <c:pt idx="138858">
                  <c:v>-92.746499999999969</c:v>
                </c:pt>
                <c:pt idx="138859">
                  <c:v>-92.74449999999996</c:v>
                </c:pt>
                <c:pt idx="138860">
                  <c:v>-92.74249999999995</c:v>
                </c:pt>
                <c:pt idx="138861">
                  <c:v>-92.740499999999997</c:v>
                </c:pt>
                <c:pt idx="138862">
                  <c:v>-92.738499999999988</c:v>
                </c:pt>
                <c:pt idx="138863">
                  <c:v>-92.736499999999978</c:v>
                </c:pt>
                <c:pt idx="138864">
                  <c:v>-92.734499999999969</c:v>
                </c:pt>
                <c:pt idx="138865">
                  <c:v>-92.732499999999959</c:v>
                </c:pt>
                <c:pt idx="138866">
                  <c:v>-92.73049999999995</c:v>
                </c:pt>
                <c:pt idx="138867">
                  <c:v>-92.728499999999997</c:v>
                </c:pt>
                <c:pt idx="138868">
                  <c:v>-92.726499999999987</c:v>
                </c:pt>
                <c:pt idx="138869">
                  <c:v>-92.724499999999978</c:v>
                </c:pt>
                <c:pt idx="138870">
                  <c:v>-92.722499999999968</c:v>
                </c:pt>
                <c:pt idx="138871">
                  <c:v>-92.720499999999959</c:v>
                </c:pt>
                <c:pt idx="138872">
                  <c:v>-92.718499999999949</c:v>
                </c:pt>
                <c:pt idx="138873">
                  <c:v>-92.716499999999996</c:v>
                </c:pt>
                <c:pt idx="138874">
                  <c:v>-92.714499999999987</c:v>
                </c:pt>
                <c:pt idx="138875">
                  <c:v>-92.712499999999977</c:v>
                </c:pt>
                <c:pt idx="138876">
                  <c:v>-92.710499999999968</c:v>
                </c:pt>
                <c:pt idx="138877">
                  <c:v>-92.708499999999958</c:v>
                </c:pt>
                <c:pt idx="138878">
                  <c:v>-92.706500000000005</c:v>
                </c:pt>
                <c:pt idx="138879">
                  <c:v>-92.704499999999996</c:v>
                </c:pt>
                <c:pt idx="138880">
                  <c:v>-92.702499999999986</c:v>
                </c:pt>
                <c:pt idx="138881">
                  <c:v>-92.700499999999977</c:v>
                </c:pt>
                <c:pt idx="138882">
                  <c:v>-92.698499999999967</c:v>
                </c:pt>
                <c:pt idx="138883">
                  <c:v>-92.696499999999958</c:v>
                </c:pt>
                <c:pt idx="138884">
                  <c:v>-92.694500000000005</c:v>
                </c:pt>
                <c:pt idx="138885">
                  <c:v>-92.692499999999995</c:v>
                </c:pt>
                <c:pt idx="138886">
                  <c:v>-92.690499999999986</c:v>
                </c:pt>
                <c:pt idx="138887">
                  <c:v>-92.688499999999976</c:v>
                </c:pt>
                <c:pt idx="138888">
                  <c:v>-92.686499999999967</c:v>
                </c:pt>
                <c:pt idx="138889">
                  <c:v>-92.684499999999957</c:v>
                </c:pt>
                <c:pt idx="138890">
                  <c:v>-92.682500000000005</c:v>
                </c:pt>
                <c:pt idx="138891">
                  <c:v>-92.680499999999995</c:v>
                </c:pt>
                <c:pt idx="138892">
                  <c:v>-92.678499999999985</c:v>
                </c:pt>
                <c:pt idx="138893">
                  <c:v>-92.676499999999976</c:v>
                </c:pt>
                <c:pt idx="138894">
                  <c:v>-92.674499999999966</c:v>
                </c:pt>
                <c:pt idx="138895">
                  <c:v>-92.672499999999957</c:v>
                </c:pt>
                <c:pt idx="138896">
                  <c:v>-92.670500000000004</c:v>
                </c:pt>
                <c:pt idx="138897">
                  <c:v>-92.668499999999995</c:v>
                </c:pt>
                <c:pt idx="138898">
                  <c:v>-92.666499999999985</c:v>
                </c:pt>
                <c:pt idx="138899">
                  <c:v>-92.664499999999975</c:v>
                </c:pt>
                <c:pt idx="138900">
                  <c:v>-92.662499999999966</c:v>
                </c:pt>
                <c:pt idx="138901">
                  <c:v>-92.660499999999956</c:v>
                </c:pt>
                <c:pt idx="138902">
                  <c:v>-92.658500000000004</c:v>
                </c:pt>
                <c:pt idx="138903">
                  <c:v>-92.656499999999994</c:v>
                </c:pt>
                <c:pt idx="138904">
                  <c:v>-92.654499999999985</c:v>
                </c:pt>
                <c:pt idx="138905">
                  <c:v>-92.652499999999975</c:v>
                </c:pt>
                <c:pt idx="138906">
                  <c:v>-92.650499999999965</c:v>
                </c:pt>
                <c:pt idx="138907">
                  <c:v>-92.648499999999956</c:v>
                </c:pt>
                <c:pt idx="138908">
                  <c:v>-92.646500000000003</c:v>
                </c:pt>
                <c:pt idx="138909">
                  <c:v>-92.644499999999994</c:v>
                </c:pt>
                <c:pt idx="138910">
                  <c:v>-92.642499999999984</c:v>
                </c:pt>
                <c:pt idx="138911">
                  <c:v>-92.640499999999975</c:v>
                </c:pt>
                <c:pt idx="138912">
                  <c:v>-92.638499999999965</c:v>
                </c:pt>
                <c:pt idx="138913">
                  <c:v>-92.636499999999955</c:v>
                </c:pt>
                <c:pt idx="138914">
                  <c:v>-92.634500000000003</c:v>
                </c:pt>
                <c:pt idx="138915">
                  <c:v>-92.632499999999993</c:v>
                </c:pt>
                <c:pt idx="138916">
                  <c:v>-92.630499999999984</c:v>
                </c:pt>
                <c:pt idx="138917">
                  <c:v>-92.628499999999974</c:v>
                </c:pt>
                <c:pt idx="138918">
                  <c:v>-92.626499999999965</c:v>
                </c:pt>
                <c:pt idx="138919">
                  <c:v>-92.624499999999955</c:v>
                </c:pt>
                <c:pt idx="138920">
                  <c:v>-92.622500000000002</c:v>
                </c:pt>
                <c:pt idx="138921">
                  <c:v>-92.620499999999993</c:v>
                </c:pt>
                <c:pt idx="138922">
                  <c:v>-92.618499999999983</c:v>
                </c:pt>
                <c:pt idx="138923">
                  <c:v>-92.616499999999974</c:v>
                </c:pt>
                <c:pt idx="138924">
                  <c:v>-92.614499999999964</c:v>
                </c:pt>
                <c:pt idx="138925">
                  <c:v>-92.612499999999955</c:v>
                </c:pt>
                <c:pt idx="138926">
                  <c:v>-92.610500000000002</c:v>
                </c:pt>
                <c:pt idx="138927">
                  <c:v>-92.608499999999992</c:v>
                </c:pt>
                <c:pt idx="138928">
                  <c:v>-92.606499999999983</c:v>
                </c:pt>
                <c:pt idx="138929">
                  <c:v>-92.604499999999973</c:v>
                </c:pt>
                <c:pt idx="138930">
                  <c:v>-92.602499999999964</c:v>
                </c:pt>
                <c:pt idx="138931">
                  <c:v>-92.600499999999954</c:v>
                </c:pt>
                <c:pt idx="138932">
                  <c:v>-92.598500000000001</c:v>
                </c:pt>
                <c:pt idx="138933">
                  <c:v>-92.596499999999992</c:v>
                </c:pt>
                <c:pt idx="138934">
                  <c:v>-92.594499999999982</c:v>
                </c:pt>
                <c:pt idx="138935">
                  <c:v>-92.592499999999973</c:v>
                </c:pt>
                <c:pt idx="138936">
                  <c:v>-92.590499999999963</c:v>
                </c:pt>
                <c:pt idx="138937">
                  <c:v>-92.588499999999954</c:v>
                </c:pt>
                <c:pt idx="138938">
                  <c:v>-92.586500000000001</c:v>
                </c:pt>
                <c:pt idx="138939">
                  <c:v>-92.584499999999991</c:v>
                </c:pt>
                <c:pt idx="138940">
                  <c:v>-92.582499999999982</c:v>
                </c:pt>
                <c:pt idx="138941">
                  <c:v>-92.580499999999972</c:v>
                </c:pt>
                <c:pt idx="138942">
                  <c:v>-92.578499999999963</c:v>
                </c:pt>
                <c:pt idx="138943">
                  <c:v>-92.576499999999953</c:v>
                </c:pt>
                <c:pt idx="138944">
                  <c:v>-92.5745</c:v>
                </c:pt>
                <c:pt idx="138945">
                  <c:v>-92.572499999999991</c:v>
                </c:pt>
                <c:pt idx="138946">
                  <c:v>-92.570499999999981</c:v>
                </c:pt>
                <c:pt idx="138947">
                  <c:v>-92.568499999999972</c:v>
                </c:pt>
                <c:pt idx="138948">
                  <c:v>-92.566499999999962</c:v>
                </c:pt>
                <c:pt idx="138949">
                  <c:v>-92.564499999999953</c:v>
                </c:pt>
                <c:pt idx="138950">
                  <c:v>-92.5625</c:v>
                </c:pt>
                <c:pt idx="138951">
                  <c:v>-92.56049999999999</c:v>
                </c:pt>
                <c:pt idx="138952">
                  <c:v>-92.558499999999981</c:v>
                </c:pt>
                <c:pt idx="138953">
                  <c:v>-92.556499999999971</c:v>
                </c:pt>
                <c:pt idx="138954">
                  <c:v>-92.554499999999962</c:v>
                </c:pt>
                <c:pt idx="138955">
                  <c:v>-92.552499999999952</c:v>
                </c:pt>
                <c:pt idx="138956">
                  <c:v>-92.5505</c:v>
                </c:pt>
                <c:pt idx="138957">
                  <c:v>-92.54849999999999</c:v>
                </c:pt>
                <c:pt idx="138958">
                  <c:v>-92.54649999999998</c:v>
                </c:pt>
                <c:pt idx="138959">
                  <c:v>-92.544499999999971</c:v>
                </c:pt>
                <c:pt idx="138960">
                  <c:v>-92.542499999999961</c:v>
                </c:pt>
                <c:pt idx="138961">
                  <c:v>-92.540499999999952</c:v>
                </c:pt>
                <c:pt idx="138962">
                  <c:v>-92.538499999999999</c:v>
                </c:pt>
                <c:pt idx="138963">
                  <c:v>-92.53649999999999</c:v>
                </c:pt>
                <c:pt idx="138964">
                  <c:v>-92.53449999999998</c:v>
                </c:pt>
                <c:pt idx="138965">
                  <c:v>-92.53249999999997</c:v>
                </c:pt>
                <c:pt idx="138966">
                  <c:v>-92.530499999999961</c:v>
                </c:pt>
                <c:pt idx="138967">
                  <c:v>-92.528499999999951</c:v>
                </c:pt>
                <c:pt idx="138968">
                  <c:v>-92.526499999999999</c:v>
                </c:pt>
                <c:pt idx="138969">
                  <c:v>-92.524499999999989</c:v>
                </c:pt>
                <c:pt idx="138970">
                  <c:v>-92.52249999999998</c:v>
                </c:pt>
                <c:pt idx="138971">
                  <c:v>-92.52049999999997</c:v>
                </c:pt>
                <c:pt idx="138972">
                  <c:v>-92.51849999999996</c:v>
                </c:pt>
                <c:pt idx="138973">
                  <c:v>-92.516499999999951</c:v>
                </c:pt>
                <c:pt idx="138974">
                  <c:v>-92.514499999999998</c:v>
                </c:pt>
                <c:pt idx="138975">
                  <c:v>-92.512499999999989</c:v>
                </c:pt>
                <c:pt idx="138976">
                  <c:v>-92.510499999999979</c:v>
                </c:pt>
                <c:pt idx="138977">
                  <c:v>-92.50849999999997</c:v>
                </c:pt>
                <c:pt idx="138978">
                  <c:v>-92.50649999999996</c:v>
                </c:pt>
                <c:pt idx="138979">
                  <c:v>-92.50449999999995</c:v>
                </c:pt>
                <c:pt idx="138980">
                  <c:v>-92.502499999999998</c:v>
                </c:pt>
                <c:pt idx="138981">
                  <c:v>-92.500499999999988</c:v>
                </c:pt>
                <c:pt idx="138982">
                  <c:v>-92.498499999999979</c:v>
                </c:pt>
                <c:pt idx="138983">
                  <c:v>-92.496499999999969</c:v>
                </c:pt>
                <c:pt idx="138984">
                  <c:v>-92.49449999999996</c:v>
                </c:pt>
                <c:pt idx="138985">
                  <c:v>-92.49249999999995</c:v>
                </c:pt>
                <c:pt idx="138986">
                  <c:v>-92.490499999999997</c:v>
                </c:pt>
                <c:pt idx="138987">
                  <c:v>-92.488499999999988</c:v>
                </c:pt>
                <c:pt idx="138988">
                  <c:v>-92.486499999999978</c:v>
                </c:pt>
                <c:pt idx="138989">
                  <c:v>-92.484499999999969</c:v>
                </c:pt>
                <c:pt idx="138990">
                  <c:v>-92.482499999999959</c:v>
                </c:pt>
                <c:pt idx="138991">
                  <c:v>-92.48049999999995</c:v>
                </c:pt>
                <c:pt idx="138992">
                  <c:v>-92.478499999999997</c:v>
                </c:pt>
                <c:pt idx="138993">
                  <c:v>-92.476499999999987</c:v>
                </c:pt>
                <c:pt idx="138994">
                  <c:v>-92.474499999999978</c:v>
                </c:pt>
                <c:pt idx="138995">
                  <c:v>-92.472499999999968</c:v>
                </c:pt>
                <c:pt idx="138996">
                  <c:v>-92.470499999999959</c:v>
                </c:pt>
                <c:pt idx="138997">
                  <c:v>-92.468499999999949</c:v>
                </c:pt>
                <c:pt idx="138998">
                  <c:v>-92.466499999999996</c:v>
                </c:pt>
                <c:pt idx="138999">
                  <c:v>-92.464499999999987</c:v>
                </c:pt>
                <c:pt idx="139000">
                  <c:v>-92.462499999999977</c:v>
                </c:pt>
                <c:pt idx="139001">
                  <c:v>-92.460499999999968</c:v>
                </c:pt>
                <c:pt idx="139002">
                  <c:v>-92.458499999999958</c:v>
                </c:pt>
                <c:pt idx="139003">
                  <c:v>-92.456500000000005</c:v>
                </c:pt>
                <c:pt idx="139004">
                  <c:v>-92.454499999999996</c:v>
                </c:pt>
                <c:pt idx="139005">
                  <c:v>-92.452499999999986</c:v>
                </c:pt>
                <c:pt idx="139006">
                  <c:v>-92.450499999999977</c:v>
                </c:pt>
                <c:pt idx="139007">
                  <c:v>-92.448499999999967</c:v>
                </c:pt>
                <c:pt idx="139008">
                  <c:v>-92.446499999999958</c:v>
                </c:pt>
                <c:pt idx="139009">
                  <c:v>-92.444500000000005</c:v>
                </c:pt>
                <c:pt idx="139010">
                  <c:v>-92.442499999999995</c:v>
                </c:pt>
                <c:pt idx="139011">
                  <c:v>-92.440499999999986</c:v>
                </c:pt>
                <c:pt idx="139012">
                  <c:v>-92.438499999999976</c:v>
                </c:pt>
                <c:pt idx="139013">
                  <c:v>-92.436499999999967</c:v>
                </c:pt>
                <c:pt idx="139014">
                  <c:v>-92.434499999999957</c:v>
                </c:pt>
                <c:pt idx="139015">
                  <c:v>-92.432500000000005</c:v>
                </c:pt>
                <c:pt idx="139016">
                  <c:v>-92.430499999999995</c:v>
                </c:pt>
                <c:pt idx="139017">
                  <c:v>-92.428499999999985</c:v>
                </c:pt>
                <c:pt idx="139018">
                  <c:v>-92.426499999999976</c:v>
                </c:pt>
                <c:pt idx="139019">
                  <c:v>-92.424499999999966</c:v>
                </c:pt>
                <c:pt idx="139020">
                  <c:v>-92.422499999999957</c:v>
                </c:pt>
                <c:pt idx="139021">
                  <c:v>-92.420500000000004</c:v>
                </c:pt>
                <c:pt idx="139022">
                  <c:v>-92.418499999999995</c:v>
                </c:pt>
                <c:pt idx="139023">
                  <c:v>-92.416499999999985</c:v>
                </c:pt>
                <c:pt idx="139024">
                  <c:v>-92.414499999999975</c:v>
                </c:pt>
                <c:pt idx="139025">
                  <c:v>-92.412499999999966</c:v>
                </c:pt>
                <c:pt idx="139026">
                  <c:v>-92.410499999999956</c:v>
                </c:pt>
                <c:pt idx="139027">
                  <c:v>-92.408500000000004</c:v>
                </c:pt>
                <c:pt idx="139028">
                  <c:v>-92.406499999999994</c:v>
                </c:pt>
                <c:pt idx="139029">
                  <c:v>-92.404499999999985</c:v>
                </c:pt>
                <c:pt idx="139030">
                  <c:v>-92.402499999999975</c:v>
                </c:pt>
                <c:pt idx="139031">
                  <c:v>-92.400499999999965</c:v>
                </c:pt>
                <c:pt idx="139032">
                  <c:v>-92.398499999999956</c:v>
                </c:pt>
                <c:pt idx="139033">
                  <c:v>-92.396500000000003</c:v>
                </c:pt>
                <c:pt idx="139034">
                  <c:v>-92.394499999999994</c:v>
                </c:pt>
                <c:pt idx="139035">
                  <c:v>-92.392499999999984</c:v>
                </c:pt>
                <c:pt idx="139036">
                  <c:v>-92.390499999999975</c:v>
                </c:pt>
                <c:pt idx="139037">
                  <c:v>-92.388499999999965</c:v>
                </c:pt>
                <c:pt idx="139038">
                  <c:v>-92.386499999999955</c:v>
                </c:pt>
                <c:pt idx="139039">
                  <c:v>-92.384500000000003</c:v>
                </c:pt>
                <c:pt idx="139040">
                  <c:v>-92.382499999999993</c:v>
                </c:pt>
                <c:pt idx="139041">
                  <c:v>-92.380499999999984</c:v>
                </c:pt>
                <c:pt idx="139042">
                  <c:v>-92.378499999999974</c:v>
                </c:pt>
                <c:pt idx="139043">
                  <c:v>-92.376499999999965</c:v>
                </c:pt>
                <c:pt idx="139044">
                  <c:v>-92.374499999999955</c:v>
                </c:pt>
                <c:pt idx="139045">
                  <c:v>-92.372500000000002</c:v>
                </c:pt>
                <c:pt idx="139046">
                  <c:v>-92.370499999999993</c:v>
                </c:pt>
                <c:pt idx="139047">
                  <c:v>-92.368499999999983</c:v>
                </c:pt>
                <c:pt idx="139048">
                  <c:v>-92.366499999999974</c:v>
                </c:pt>
                <c:pt idx="139049">
                  <c:v>-92.364499999999964</c:v>
                </c:pt>
                <c:pt idx="139050">
                  <c:v>-92.362499999999955</c:v>
                </c:pt>
                <c:pt idx="139051">
                  <c:v>-92.360500000000002</c:v>
                </c:pt>
                <c:pt idx="139052">
                  <c:v>-92.358499999999992</c:v>
                </c:pt>
                <c:pt idx="139053">
                  <c:v>-92.356499999999983</c:v>
                </c:pt>
                <c:pt idx="139054">
                  <c:v>-92.354499999999973</c:v>
                </c:pt>
                <c:pt idx="139055">
                  <c:v>-92.352499999999964</c:v>
                </c:pt>
                <c:pt idx="139056">
                  <c:v>-92.350499999999954</c:v>
                </c:pt>
                <c:pt idx="139057">
                  <c:v>-92.348500000000001</c:v>
                </c:pt>
                <c:pt idx="139058">
                  <c:v>-92.346499999999992</c:v>
                </c:pt>
                <c:pt idx="139059">
                  <c:v>-92.344499999999982</c:v>
                </c:pt>
                <c:pt idx="139060">
                  <c:v>-92.342499999999973</c:v>
                </c:pt>
                <c:pt idx="139061">
                  <c:v>-92.340499999999963</c:v>
                </c:pt>
                <c:pt idx="139062">
                  <c:v>-92.338499999999954</c:v>
                </c:pt>
                <c:pt idx="139063">
                  <c:v>-92.336500000000001</c:v>
                </c:pt>
                <c:pt idx="139064">
                  <c:v>-92.334499999999991</c:v>
                </c:pt>
                <c:pt idx="139065">
                  <c:v>-92.332499999999982</c:v>
                </c:pt>
                <c:pt idx="139066">
                  <c:v>-92.330499999999972</c:v>
                </c:pt>
                <c:pt idx="139067">
                  <c:v>-92.328499999999963</c:v>
                </c:pt>
                <c:pt idx="139068">
                  <c:v>-92.326499999999953</c:v>
                </c:pt>
                <c:pt idx="139069">
                  <c:v>-92.3245</c:v>
                </c:pt>
                <c:pt idx="139070">
                  <c:v>-92.322499999999991</c:v>
                </c:pt>
                <c:pt idx="139071">
                  <c:v>-92.320499999999981</c:v>
                </c:pt>
                <c:pt idx="139072">
                  <c:v>-92.318499999999972</c:v>
                </c:pt>
                <c:pt idx="139073">
                  <c:v>-92.316499999999962</c:v>
                </c:pt>
                <c:pt idx="139074">
                  <c:v>-92.314499999999953</c:v>
                </c:pt>
                <c:pt idx="139075">
                  <c:v>-92.3125</c:v>
                </c:pt>
                <c:pt idx="139076">
                  <c:v>-92.31049999999999</c:v>
                </c:pt>
                <c:pt idx="139077">
                  <c:v>-92.308499999999981</c:v>
                </c:pt>
                <c:pt idx="139078">
                  <c:v>-92.306499999999971</c:v>
                </c:pt>
                <c:pt idx="139079">
                  <c:v>-92.304499999999962</c:v>
                </c:pt>
                <c:pt idx="139080">
                  <c:v>-92.302499999999952</c:v>
                </c:pt>
                <c:pt idx="139081">
                  <c:v>-92.3005</c:v>
                </c:pt>
                <c:pt idx="139082">
                  <c:v>-92.29849999999999</c:v>
                </c:pt>
                <c:pt idx="139083">
                  <c:v>-92.29649999999998</c:v>
                </c:pt>
                <c:pt idx="139084">
                  <c:v>-92.294499999999971</c:v>
                </c:pt>
                <c:pt idx="139085">
                  <c:v>-92.292499999999961</c:v>
                </c:pt>
                <c:pt idx="139086">
                  <c:v>-92.290499999999952</c:v>
                </c:pt>
                <c:pt idx="139087">
                  <c:v>-92.288499999999999</c:v>
                </c:pt>
                <c:pt idx="139088">
                  <c:v>-92.28649999999999</c:v>
                </c:pt>
                <c:pt idx="139089">
                  <c:v>-92.28449999999998</c:v>
                </c:pt>
                <c:pt idx="139090">
                  <c:v>-92.28249999999997</c:v>
                </c:pt>
                <c:pt idx="139091">
                  <c:v>-92.280499999999961</c:v>
                </c:pt>
                <c:pt idx="139092">
                  <c:v>-92.278499999999951</c:v>
                </c:pt>
                <c:pt idx="139093">
                  <c:v>-92.276499999999999</c:v>
                </c:pt>
                <c:pt idx="139094">
                  <c:v>-92.274499999999989</c:v>
                </c:pt>
                <c:pt idx="139095">
                  <c:v>-92.27249999999998</c:v>
                </c:pt>
                <c:pt idx="139096">
                  <c:v>-92.27049999999997</c:v>
                </c:pt>
                <c:pt idx="139097">
                  <c:v>-92.26849999999996</c:v>
                </c:pt>
                <c:pt idx="139098">
                  <c:v>-92.266499999999951</c:v>
                </c:pt>
                <c:pt idx="139099">
                  <c:v>-92.264499999999998</c:v>
                </c:pt>
                <c:pt idx="139100">
                  <c:v>-92.262499999999989</c:v>
                </c:pt>
                <c:pt idx="139101">
                  <c:v>-92.260499999999979</c:v>
                </c:pt>
                <c:pt idx="139102">
                  <c:v>-92.25849999999997</c:v>
                </c:pt>
                <c:pt idx="139103">
                  <c:v>-92.25649999999996</c:v>
                </c:pt>
                <c:pt idx="139104">
                  <c:v>-92.25449999999995</c:v>
                </c:pt>
                <c:pt idx="139105">
                  <c:v>-92.252499999999998</c:v>
                </c:pt>
                <c:pt idx="139106">
                  <c:v>-92.250499999999988</c:v>
                </c:pt>
                <c:pt idx="139107">
                  <c:v>-92.248499999999979</c:v>
                </c:pt>
                <c:pt idx="139108">
                  <c:v>-92.246499999999969</c:v>
                </c:pt>
                <c:pt idx="139109">
                  <c:v>-92.24449999999996</c:v>
                </c:pt>
                <c:pt idx="139110">
                  <c:v>-92.24249999999995</c:v>
                </c:pt>
                <c:pt idx="139111">
                  <c:v>-92.240499999999997</c:v>
                </c:pt>
                <c:pt idx="139112">
                  <c:v>-92.238499999999988</c:v>
                </c:pt>
                <c:pt idx="139113">
                  <c:v>-92.236499999999978</c:v>
                </c:pt>
                <c:pt idx="139114">
                  <c:v>-92.234499999999969</c:v>
                </c:pt>
                <c:pt idx="139115">
                  <c:v>-92.232499999999959</c:v>
                </c:pt>
                <c:pt idx="139116">
                  <c:v>-92.23049999999995</c:v>
                </c:pt>
                <c:pt idx="139117">
                  <c:v>-92.228499999999997</c:v>
                </c:pt>
                <c:pt idx="139118">
                  <c:v>-92.226499999999987</c:v>
                </c:pt>
                <c:pt idx="139119">
                  <c:v>-92.224499999999978</c:v>
                </c:pt>
                <c:pt idx="139120">
                  <c:v>-92.222499999999968</c:v>
                </c:pt>
                <c:pt idx="139121">
                  <c:v>-92.220499999999959</c:v>
                </c:pt>
                <c:pt idx="139122">
                  <c:v>-92.218499999999949</c:v>
                </c:pt>
                <c:pt idx="139123">
                  <c:v>-92.216499999999996</c:v>
                </c:pt>
                <c:pt idx="139124">
                  <c:v>-92.214499999999987</c:v>
                </c:pt>
                <c:pt idx="139125">
                  <c:v>-92.212499999999977</c:v>
                </c:pt>
                <c:pt idx="139126">
                  <c:v>-92.210499999999968</c:v>
                </c:pt>
                <c:pt idx="139127">
                  <c:v>-92.208499999999958</c:v>
                </c:pt>
                <c:pt idx="139128">
                  <c:v>-92.206500000000005</c:v>
                </c:pt>
                <c:pt idx="139129">
                  <c:v>-92.204499999999996</c:v>
                </c:pt>
                <c:pt idx="139130">
                  <c:v>-92.202499999999986</c:v>
                </c:pt>
                <c:pt idx="139131">
                  <c:v>-92.200499999999977</c:v>
                </c:pt>
                <c:pt idx="139132">
                  <c:v>-92.198499999999967</c:v>
                </c:pt>
                <c:pt idx="139133">
                  <c:v>-92.196499999999958</c:v>
                </c:pt>
                <c:pt idx="139134">
                  <c:v>-92.194500000000005</c:v>
                </c:pt>
                <c:pt idx="139135">
                  <c:v>-92.192499999999995</c:v>
                </c:pt>
                <c:pt idx="139136">
                  <c:v>-92.190499999999986</c:v>
                </c:pt>
                <c:pt idx="139137">
                  <c:v>-92.188499999999976</c:v>
                </c:pt>
                <c:pt idx="139138">
                  <c:v>-92.186499999999967</c:v>
                </c:pt>
                <c:pt idx="139139">
                  <c:v>-92.184499999999957</c:v>
                </c:pt>
                <c:pt idx="139140">
                  <c:v>-92.182500000000005</c:v>
                </c:pt>
                <c:pt idx="139141">
                  <c:v>-92.180499999999995</c:v>
                </c:pt>
                <c:pt idx="139142">
                  <c:v>-92.178499999999985</c:v>
                </c:pt>
                <c:pt idx="139143">
                  <c:v>-92.176499999999976</c:v>
                </c:pt>
                <c:pt idx="139144">
                  <c:v>-92.174499999999966</c:v>
                </c:pt>
                <c:pt idx="139145">
                  <c:v>-92.172499999999957</c:v>
                </c:pt>
                <c:pt idx="139146">
                  <c:v>-92.170500000000004</c:v>
                </c:pt>
                <c:pt idx="139147">
                  <c:v>-92.168499999999995</c:v>
                </c:pt>
                <c:pt idx="139148">
                  <c:v>-92.166499999999985</c:v>
                </c:pt>
                <c:pt idx="139149">
                  <c:v>-92.164499999999975</c:v>
                </c:pt>
                <c:pt idx="139150">
                  <c:v>-92.162499999999966</c:v>
                </c:pt>
                <c:pt idx="139151">
                  <c:v>-92.160499999999956</c:v>
                </c:pt>
                <c:pt idx="139152">
                  <c:v>-92.158500000000004</c:v>
                </c:pt>
                <c:pt idx="139153">
                  <c:v>-92.156499999999994</c:v>
                </c:pt>
                <c:pt idx="139154">
                  <c:v>-92.154499999999985</c:v>
                </c:pt>
                <c:pt idx="139155">
                  <c:v>-92.152499999999975</c:v>
                </c:pt>
                <c:pt idx="139156">
                  <c:v>-92.150499999999965</c:v>
                </c:pt>
                <c:pt idx="139157">
                  <c:v>-92.148499999999956</c:v>
                </c:pt>
                <c:pt idx="139158">
                  <c:v>-92.146500000000003</c:v>
                </c:pt>
                <c:pt idx="139159">
                  <c:v>-92.144499999999994</c:v>
                </c:pt>
                <c:pt idx="139160">
                  <c:v>-92.142499999999984</c:v>
                </c:pt>
                <c:pt idx="139161">
                  <c:v>-92.140499999999975</c:v>
                </c:pt>
                <c:pt idx="139162">
                  <c:v>-92.138499999999965</c:v>
                </c:pt>
                <c:pt idx="139163">
                  <c:v>-92.136499999999955</c:v>
                </c:pt>
                <c:pt idx="139164">
                  <c:v>-92.134500000000003</c:v>
                </c:pt>
                <c:pt idx="139165">
                  <c:v>-92.132499999999993</c:v>
                </c:pt>
                <c:pt idx="139166">
                  <c:v>-92.130499999999984</c:v>
                </c:pt>
                <c:pt idx="139167">
                  <c:v>-92.128499999999974</c:v>
                </c:pt>
                <c:pt idx="139168">
                  <c:v>-92.126499999999965</c:v>
                </c:pt>
                <c:pt idx="139169">
                  <c:v>-92.124499999999955</c:v>
                </c:pt>
                <c:pt idx="139170">
                  <c:v>-92.122500000000002</c:v>
                </c:pt>
                <c:pt idx="139171">
                  <c:v>-92.120499999999993</c:v>
                </c:pt>
                <c:pt idx="139172">
                  <c:v>-92.118499999999983</c:v>
                </c:pt>
                <c:pt idx="139173">
                  <c:v>-92.116499999999974</c:v>
                </c:pt>
                <c:pt idx="139174">
                  <c:v>-92.114499999999964</c:v>
                </c:pt>
                <c:pt idx="139175">
                  <c:v>-92.112499999999955</c:v>
                </c:pt>
                <c:pt idx="139176">
                  <c:v>-92.110500000000002</c:v>
                </c:pt>
                <c:pt idx="139177">
                  <c:v>-92.108499999999992</c:v>
                </c:pt>
                <c:pt idx="139178">
                  <c:v>-92.106499999999983</c:v>
                </c:pt>
                <c:pt idx="139179">
                  <c:v>-92.104499999999973</c:v>
                </c:pt>
                <c:pt idx="139180">
                  <c:v>-92.102499999999964</c:v>
                </c:pt>
                <c:pt idx="139181">
                  <c:v>-92.100499999999954</c:v>
                </c:pt>
                <c:pt idx="139182">
                  <c:v>-92.098500000000001</c:v>
                </c:pt>
                <c:pt idx="139183">
                  <c:v>-92.096499999999992</c:v>
                </c:pt>
                <c:pt idx="139184">
                  <c:v>-92.094499999999982</c:v>
                </c:pt>
                <c:pt idx="139185">
                  <c:v>-92.092499999999973</c:v>
                </c:pt>
                <c:pt idx="139186">
                  <c:v>-92.090499999999963</c:v>
                </c:pt>
                <c:pt idx="139187">
                  <c:v>-92.088499999999954</c:v>
                </c:pt>
                <c:pt idx="139188">
                  <c:v>-92.086500000000001</c:v>
                </c:pt>
                <c:pt idx="139189">
                  <c:v>-92.084499999999991</c:v>
                </c:pt>
                <c:pt idx="139190">
                  <c:v>-92.082499999999982</c:v>
                </c:pt>
                <c:pt idx="139191">
                  <c:v>-92.080499999999972</c:v>
                </c:pt>
                <c:pt idx="139192">
                  <c:v>-92.078499999999963</c:v>
                </c:pt>
                <c:pt idx="139193">
                  <c:v>-92.076499999999953</c:v>
                </c:pt>
                <c:pt idx="139194">
                  <c:v>-92.0745</c:v>
                </c:pt>
                <c:pt idx="139195">
                  <c:v>-92.072499999999991</c:v>
                </c:pt>
                <c:pt idx="139196">
                  <c:v>-92.070499999999981</c:v>
                </c:pt>
                <c:pt idx="139197">
                  <c:v>-92.068499999999972</c:v>
                </c:pt>
                <c:pt idx="139198">
                  <c:v>-92.066499999999962</c:v>
                </c:pt>
                <c:pt idx="139199">
                  <c:v>-92.064499999999953</c:v>
                </c:pt>
                <c:pt idx="139200">
                  <c:v>-92.0625</c:v>
                </c:pt>
                <c:pt idx="139201">
                  <c:v>-92.06049999999999</c:v>
                </c:pt>
                <c:pt idx="139202">
                  <c:v>-92.058499999999981</c:v>
                </c:pt>
                <c:pt idx="139203">
                  <c:v>-92.056499999999971</c:v>
                </c:pt>
                <c:pt idx="139204">
                  <c:v>-92.054499999999962</c:v>
                </c:pt>
                <c:pt idx="139205">
                  <c:v>-92.052499999999952</c:v>
                </c:pt>
                <c:pt idx="139206">
                  <c:v>-92.0505</c:v>
                </c:pt>
                <c:pt idx="139207">
                  <c:v>-92.04849999999999</c:v>
                </c:pt>
                <c:pt idx="139208">
                  <c:v>-92.04649999999998</c:v>
                </c:pt>
                <c:pt idx="139209">
                  <c:v>-92.044499999999971</c:v>
                </c:pt>
                <c:pt idx="139210">
                  <c:v>-92.042499999999961</c:v>
                </c:pt>
                <c:pt idx="139211">
                  <c:v>-92.040499999999952</c:v>
                </c:pt>
                <c:pt idx="139212">
                  <c:v>-92.038499999999999</c:v>
                </c:pt>
                <c:pt idx="139213">
                  <c:v>-92.03649999999999</c:v>
                </c:pt>
                <c:pt idx="139214">
                  <c:v>-92.03449999999998</c:v>
                </c:pt>
                <c:pt idx="139215">
                  <c:v>-92.03249999999997</c:v>
                </c:pt>
                <c:pt idx="139216">
                  <c:v>-92.030499999999961</c:v>
                </c:pt>
                <c:pt idx="139217">
                  <c:v>-92.028499999999951</c:v>
                </c:pt>
                <c:pt idx="139218">
                  <c:v>-92.026499999999999</c:v>
                </c:pt>
                <c:pt idx="139219">
                  <c:v>-92.024499999999989</c:v>
                </c:pt>
                <c:pt idx="139220">
                  <c:v>-92.02249999999998</c:v>
                </c:pt>
                <c:pt idx="139221">
                  <c:v>-92.02049999999997</c:v>
                </c:pt>
                <c:pt idx="139222">
                  <c:v>-92.01849999999996</c:v>
                </c:pt>
                <c:pt idx="139223">
                  <c:v>-92.016499999999951</c:v>
                </c:pt>
                <c:pt idx="139224">
                  <c:v>-92.014499999999998</c:v>
                </c:pt>
                <c:pt idx="139225">
                  <c:v>-92.012499999999989</c:v>
                </c:pt>
                <c:pt idx="139226">
                  <c:v>-92.010499999999979</c:v>
                </c:pt>
                <c:pt idx="139227">
                  <c:v>-92.00849999999997</c:v>
                </c:pt>
                <c:pt idx="139228">
                  <c:v>-92.00649999999996</c:v>
                </c:pt>
                <c:pt idx="139229">
                  <c:v>-92.00449999999995</c:v>
                </c:pt>
                <c:pt idx="139230">
                  <c:v>-92.002499999999998</c:v>
                </c:pt>
                <c:pt idx="139231">
                  <c:v>-92.000499999999988</c:v>
                </c:pt>
                <c:pt idx="139232">
                  <c:v>-91.998499999999979</c:v>
                </c:pt>
                <c:pt idx="139233">
                  <c:v>-91.996499999999969</c:v>
                </c:pt>
                <c:pt idx="139234">
                  <c:v>-91.99449999999996</c:v>
                </c:pt>
                <c:pt idx="139235">
                  <c:v>-91.99249999999995</c:v>
                </c:pt>
                <c:pt idx="139236">
                  <c:v>-91.990499999999997</c:v>
                </c:pt>
                <c:pt idx="139237">
                  <c:v>-91.988499999999988</c:v>
                </c:pt>
                <c:pt idx="139238">
                  <c:v>-91.986499999999978</c:v>
                </c:pt>
                <c:pt idx="139239">
                  <c:v>-91.984499999999969</c:v>
                </c:pt>
                <c:pt idx="139240">
                  <c:v>-91.982499999999959</c:v>
                </c:pt>
                <c:pt idx="139241">
                  <c:v>-91.98049999999995</c:v>
                </c:pt>
                <c:pt idx="139242">
                  <c:v>-91.978499999999997</c:v>
                </c:pt>
                <c:pt idx="139243">
                  <c:v>-91.976499999999987</c:v>
                </c:pt>
                <c:pt idx="139244">
                  <c:v>-91.974499999999978</c:v>
                </c:pt>
                <c:pt idx="139245">
                  <c:v>-91.972499999999968</c:v>
                </c:pt>
                <c:pt idx="139246">
                  <c:v>-91.970499999999959</c:v>
                </c:pt>
                <c:pt idx="139247">
                  <c:v>-91.968499999999949</c:v>
                </c:pt>
                <c:pt idx="139248">
                  <c:v>-91.966499999999996</c:v>
                </c:pt>
                <c:pt idx="139249">
                  <c:v>-91.964499999999987</c:v>
                </c:pt>
                <c:pt idx="139250">
                  <c:v>-91.962499999999977</c:v>
                </c:pt>
                <c:pt idx="139251">
                  <c:v>-91.960499999999968</c:v>
                </c:pt>
                <c:pt idx="139252">
                  <c:v>-91.958499999999958</c:v>
                </c:pt>
                <c:pt idx="139253">
                  <c:v>-91.956500000000005</c:v>
                </c:pt>
                <c:pt idx="139254">
                  <c:v>-91.954499999999996</c:v>
                </c:pt>
                <c:pt idx="139255">
                  <c:v>-91.952499999999986</c:v>
                </c:pt>
                <c:pt idx="139256">
                  <c:v>-91.950499999999977</c:v>
                </c:pt>
                <c:pt idx="139257">
                  <c:v>-91.948499999999967</c:v>
                </c:pt>
                <c:pt idx="139258">
                  <c:v>-91.946499999999958</c:v>
                </c:pt>
                <c:pt idx="139259">
                  <c:v>-91.944500000000005</c:v>
                </c:pt>
                <c:pt idx="139260">
                  <c:v>-91.942499999999995</c:v>
                </c:pt>
                <c:pt idx="139261">
                  <c:v>-91.940499999999986</c:v>
                </c:pt>
                <c:pt idx="139262">
                  <c:v>-91.938499999999976</c:v>
                </c:pt>
                <c:pt idx="139263">
                  <c:v>-91.936499999999967</c:v>
                </c:pt>
                <c:pt idx="139264">
                  <c:v>-91.934499999999957</c:v>
                </c:pt>
                <c:pt idx="139265">
                  <c:v>-91.932500000000005</c:v>
                </c:pt>
                <c:pt idx="139266">
                  <c:v>-91.930499999999995</c:v>
                </c:pt>
                <c:pt idx="139267">
                  <c:v>-91.928499999999985</c:v>
                </c:pt>
                <c:pt idx="139268">
                  <c:v>-91.926499999999976</c:v>
                </c:pt>
                <c:pt idx="139269">
                  <c:v>-91.924499999999966</c:v>
                </c:pt>
                <c:pt idx="139270">
                  <c:v>-91.922499999999957</c:v>
                </c:pt>
                <c:pt idx="139271">
                  <c:v>-91.920500000000004</c:v>
                </c:pt>
                <c:pt idx="139272">
                  <c:v>-91.918499999999995</c:v>
                </c:pt>
                <c:pt idx="139273">
                  <c:v>-91.916499999999985</c:v>
                </c:pt>
                <c:pt idx="139274">
                  <c:v>-91.914499999999975</c:v>
                </c:pt>
                <c:pt idx="139275">
                  <c:v>-91.912499999999966</c:v>
                </c:pt>
                <c:pt idx="139276">
                  <c:v>-91.910499999999956</c:v>
                </c:pt>
                <c:pt idx="139277">
                  <c:v>-91.908500000000004</c:v>
                </c:pt>
                <c:pt idx="139278">
                  <c:v>-91.906499999999994</c:v>
                </c:pt>
                <c:pt idx="139279">
                  <c:v>-91.904499999999985</c:v>
                </c:pt>
                <c:pt idx="139280">
                  <c:v>-91.902499999999975</c:v>
                </c:pt>
                <c:pt idx="139281">
                  <c:v>-91.900499999999965</c:v>
                </c:pt>
                <c:pt idx="139282">
                  <c:v>-91.898499999999956</c:v>
                </c:pt>
                <c:pt idx="139283">
                  <c:v>-91.896500000000003</c:v>
                </c:pt>
                <c:pt idx="139284">
                  <c:v>-91.894499999999994</c:v>
                </c:pt>
                <c:pt idx="139285">
                  <c:v>-91.892499999999984</c:v>
                </c:pt>
                <c:pt idx="139286">
                  <c:v>-91.890499999999975</c:v>
                </c:pt>
                <c:pt idx="139287">
                  <c:v>-91.888499999999965</c:v>
                </c:pt>
                <c:pt idx="139288">
                  <c:v>-91.886499999999955</c:v>
                </c:pt>
                <c:pt idx="139289">
                  <c:v>-91.884500000000003</c:v>
                </c:pt>
                <c:pt idx="139290">
                  <c:v>-91.882499999999993</c:v>
                </c:pt>
                <c:pt idx="139291">
                  <c:v>-91.880499999999984</c:v>
                </c:pt>
                <c:pt idx="139292">
                  <c:v>-91.878499999999974</c:v>
                </c:pt>
                <c:pt idx="139293">
                  <c:v>-91.876499999999965</c:v>
                </c:pt>
                <c:pt idx="139294">
                  <c:v>-91.874499999999955</c:v>
                </c:pt>
                <c:pt idx="139295">
                  <c:v>-91.872500000000002</c:v>
                </c:pt>
                <c:pt idx="139296">
                  <c:v>-91.870499999999993</c:v>
                </c:pt>
                <c:pt idx="139297">
                  <c:v>-91.868499999999983</c:v>
                </c:pt>
                <c:pt idx="139298">
                  <c:v>-91.866499999999974</c:v>
                </c:pt>
                <c:pt idx="139299">
                  <c:v>-91.864499999999964</c:v>
                </c:pt>
                <c:pt idx="139300">
                  <c:v>-91.862499999999955</c:v>
                </c:pt>
                <c:pt idx="139301">
                  <c:v>-91.860500000000002</c:v>
                </c:pt>
                <c:pt idx="139302">
                  <c:v>-91.858499999999992</c:v>
                </c:pt>
                <c:pt idx="139303">
                  <c:v>-91.856499999999983</c:v>
                </c:pt>
                <c:pt idx="139304">
                  <c:v>-91.854499999999973</c:v>
                </c:pt>
                <c:pt idx="139305">
                  <c:v>-91.852499999999964</c:v>
                </c:pt>
                <c:pt idx="139306">
                  <c:v>-91.850499999999954</c:v>
                </c:pt>
                <c:pt idx="139307">
                  <c:v>-91.848500000000001</c:v>
                </c:pt>
                <c:pt idx="139308">
                  <c:v>-91.846499999999992</c:v>
                </c:pt>
                <c:pt idx="139309">
                  <c:v>-91.844499999999982</c:v>
                </c:pt>
                <c:pt idx="139310">
                  <c:v>-91.842499999999973</c:v>
                </c:pt>
                <c:pt idx="139311">
                  <c:v>-91.840499999999963</c:v>
                </c:pt>
                <c:pt idx="139312">
                  <c:v>-91.838499999999954</c:v>
                </c:pt>
                <c:pt idx="139313">
                  <c:v>-91.836500000000001</c:v>
                </c:pt>
                <c:pt idx="139314">
                  <c:v>-91.834499999999991</c:v>
                </c:pt>
                <c:pt idx="139315">
                  <c:v>-91.832499999999982</c:v>
                </c:pt>
                <c:pt idx="139316">
                  <c:v>-91.830499999999972</c:v>
                </c:pt>
                <c:pt idx="139317">
                  <c:v>-91.828499999999963</c:v>
                </c:pt>
                <c:pt idx="139318">
                  <c:v>-91.826499999999953</c:v>
                </c:pt>
                <c:pt idx="139319">
                  <c:v>-91.8245</c:v>
                </c:pt>
                <c:pt idx="139320">
                  <c:v>-91.822499999999991</c:v>
                </c:pt>
                <c:pt idx="139321">
                  <c:v>-91.820499999999981</c:v>
                </c:pt>
                <c:pt idx="139322">
                  <c:v>-91.818499999999972</c:v>
                </c:pt>
                <c:pt idx="139323">
                  <c:v>-91.816499999999962</c:v>
                </c:pt>
                <c:pt idx="139324">
                  <c:v>-91.814499999999953</c:v>
                </c:pt>
                <c:pt idx="139325">
                  <c:v>-91.8125</c:v>
                </c:pt>
                <c:pt idx="139326">
                  <c:v>-91.81049999999999</c:v>
                </c:pt>
                <c:pt idx="139327">
                  <c:v>-91.808499999999981</c:v>
                </c:pt>
                <c:pt idx="139328">
                  <c:v>-91.806499999999971</c:v>
                </c:pt>
                <c:pt idx="139329">
                  <c:v>-91.804499999999962</c:v>
                </c:pt>
                <c:pt idx="139330">
                  <c:v>-91.802499999999952</c:v>
                </c:pt>
                <c:pt idx="139331">
                  <c:v>-91.8005</c:v>
                </c:pt>
                <c:pt idx="139332">
                  <c:v>-91.79849999999999</c:v>
                </c:pt>
                <c:pt idx="139333">
                  <c:v>-91.79649999999998</c:v>
                </c:pt>
                <c:pt idx="139334">
                  <c:v>-91.794499999999971</c:v>
                </c:pt>
                <c:pt idx="139335">
                  <c:v>-91.792499999999961</c:v>
                </c:pt>
                <c:pt idx="139336">
                  <c:v>-91.790499999999952</c:v>
                </c:pt>
                <c:pt idx="139337">
                  <c:v>-91.788499999999999</c:v>
                </c:pt>
                <c:pt idx="139338">
                  <c:v>-91.78649999999999</c:v>
                </c:pt>
                <c:pt idx="139339">
                  <c:v>-91.78449999999998</c:v>
                </c:pt>
                <c:pt idx="139340">
                  <c:v>-91.78249999999997</c:v>
                </c:pt>
                <c:pt idx="139341">
                  <c:v>-91.780499999999961</c:v>
                </c:pt>
                <c:pt idx="139342">
                  <c:v>-91.778499999999951</c:v>
                </c:pt>
                <c:pt idx="139343">
                  <c:v>-91.776499999999999</c:v>
                </c:pt>
                <c:pt idx="139344">
                  <c:v>-91.774499999999989</c:v>
                </c:pt>
                <c:pt idx="139345">
                  <c:v>-91.77249999999998</c:v>
                </c:pt>
                <c:pt idx="139346">
                  <c:v>-91.77049999999997</c:v>
                </c:pt>
                <c:pt idx="139347">
                  <c:v>-91.76849999999996</c:v>
                </c:pt>
                <c:pt idx="139348">
                  <c:v>-91.766499999999951</c:v>
                </c:pt>
                <c:pt idx="139349">
                  <c:v>-91.764499999999998</c:v>
                </c:pt>
                <c:pt idx="139350">
                  <c:v>-91.762499999999989</c:v>
                </c:pt>
                <c:pt idx="139351">
                  <c:v>-91.760499999999979</c:v>
                </c:pt>
                <c:pt idx="139352">
                  <c:v>-91.75849999999997</c:v>
                </c:pt>
                <c:pt idx="139353">
                  <c:v>-91.75649999999996</c:v>
                </c:pt>
                <c:pt idx="139354">
                  <c:v>-91.75449999999995</c:v>
                </c:pt>
                <c:pt idx="139355">
                  <c:v>-91.752499999999998</c:v>
                </c:pt>
                <c:pt idx="139356">
                  <c:v>-91.750499999999988</c:v>
                </c:pt>
                <c:pt idx="139357">
                  <c:v>-91.748499999999979</c:v>
                </c:pt>
                <c:pt idx="139358">
                  <c:v>-91.746499999999969</c:v>
                </c:pt>
                <c:pt idx="139359">
                  <c:v>-91.74449999999996</c:v>
                </c:pt>
                <c:pt idx="139360">
                  <c:v>-91.74249999999995</c:v>
                </c:pt>
                <c:pt idx="139361">
                  <c:v>-91.740499999999997</c:v>
                </c:pt>
                <c:pt idx="139362">
                  <c:v>-91.738499999999988</c:v>
                </c:pt>
                <c:pt idx="139363">
                  <c:v>-91.736499999999978</c:v>
                </c:pt>
                <c:pt idx="139364">
                  <c:v>-91.734499999999969</c:v>
                </c:pt>
                <c:pt idx="139365">
                  <c:v>-91.732499999999959</c:v>
                </c:pt>
                <c:pt idx="139366">
                  <c:v>-91.73049999999995</c:v>
                </c:pt>
                <c:pt idx="139367">
                  <c:v>-91.728499999999997</c:v>
                </c:pt>
                <c:pt idx="139368">
                  <c:v>-91.726499999999987</c:v>
                </c:pt>
                <c:pt idx="139369">
                  <c:v>-91.724499999999978</c:v>
                </c:pt>
                <c:pt idx="139370">
                  <c:v>-91.722499999999968</c:v>
                </c:pt>
                <c:pt idx="139371">
                  <c:v>-91.720499999999959</c:v>
                </c:pt>
                <c:pt idx="139372">
                  <c:v>-91.718499999999949</c:v>
                </c:pt>
                <c:pt idx="139373">
                  <c:v>-91.716499999999996</c:v>
                </c:pt>
                <c:pt idx="139374">
                  <c:v>-91.714499999999987</c:v>
                </c:pt>
                <c:pt idx="139375">
                  <c:v>-91.712499999999977</c:v>
                </c:pt>
                <c:pt idx="139376">
                  <c:v>-91.710499999999968</c:v>
                </c:pt>
                <c:pt idx="139377">
                  <c:v>-91.708499999999958</c:v>
                </c:pt>
                <c:pt idx="139378">
                  <c:v>-91.706500000000005</c:v>
                </c:pt>
                <c:pt idx="139379">
                  <c:v>-91.704499999999996</c:v>
                </c:pt>
                <c:pt idx="139380">
                  <c:v>-91.702499999999986</c:v>
                </c:pt>
                <c:pt idx="139381">
                  <c:v>-91.700499999999977</c:v>
                </c:pt>
                <c:pt idx="139382">
                  <c:v>-91.698499999999967</c:v>
                </c:pt>
                <c:pt idx="139383">
                  <c:v>-91.696499999999958</c:v>
                </c:pt>
                <c:pt idx="139384">
                  <c:v>-91.694500000000005</c:v>
                </c:pt>
                <c:pt idx="139385">
                  <c:v>-91.692499999999995</c:v>
                </c:pt>
                <c:pt idx="139386">
                  <c:v>-91.690499999999986</c:v>
                </c:pt>
                <c:pt idx="139387">
                  <c:v>-91.688499999999976</c:v>
                </c:pt>
                <c:pt idx="139388">
                  <c:v>-91.686499999999967</c:v>
                </c:pt>
                <c:pt idx="139389">
                  <c:v>-91.684499999999957</c:v>
                </c:pt>
                <c:pt idx="139390">
                  <c:v>-91.682500000000005</c:v>
                </c:pt>
                <c:pt idx="139391">
                  <c:v>-91.680499999999995</c:v>
                </c:pt>
                <c:pt idx="139392">
                  <c:v>-91.678499999999985</c:v>
                </c:pt>
                <c:pt idx="139393">
                  <c:v>-91.676499999999976</c:v>
                </c:pt>
                <c:pt idx="139394">
                  <c:v>-91.674499999999966</c:v>
                </c:pt>
                <c:pt idx="139395">
                  <c:v>-91.672499999999957</c:v>
                </c:pt>
                <c:pt idx="139396">
                  <c:v>-91.670500000000004</c:v>
                </c:pt>
                <c:pt idx="139397">
                  <c:v>-91.668499999999995</c:v>
                </c:pt>
                <c:pt idx="139398">
                  <c:v>-91.666499999999985</c:v>
                </c:pt>
                <c:pt idx="139399">
                  <c:v>-91.664499999999975</c:v>
                </c:pt>
                <c:pt idx="139400">
                  <c:v>-91.662499999999966</c:v>
                </c:pt>
                <c:pt idx="139401">
                  <c:v>-91.660499999999956</c:v>
                </c:pt>
                <c:pt idx="139402">
                  <c:v>-91.658500000000004</c:v>
                </c:pt>
                <c:pt idx="139403">
                  <c:v>-91.656499999999994</c:v>
                </c:pt>
                <c:pt idx="139404">
                  <c:v>-91.654499999999985</c:v>
                </c:pt>
                <c:pt idx="139405">
                  <c:v>-91.652499999999975</c:v>
                </c:pt>
                <c:pt idx="139406">
                  <c:v>-91.650499999999965</c:v>
                </c:pt>
                <c:pt idx="139407">
                  <c:v>-91.648499999999956</c:v>
                </c:pt>
                <c:pt idx="139408">
                  <c:v>-91.646500000000003</c:v>
                </c:pt>
                <c:pt idx="139409">
                  <c:v>-91.644499999999994</c:v>
                </c:pt>
                <c:pt idx="139410">
                  <c:v>-91.642499999999984</c:v>
                </c:pt>
                <c:pt idx="139411">
                  <c:v>-91.640499999999975</c:v>
                </c:pt>
                <c:pt idx="139412">
                  <c:v>-91.638499999999965</c:v>
                </c:pt>
                <c:pt idx="139413">
                  <c:v>-91.636499999999955</c:v>
                </c:pt>
                <c:pt idx="139414">
                  <c:v>-91.634500000000003</c:v>
                </c:pt>
                <c:pt idx="139415">
                  <c:v>-91.632499999999993</c:v>
                </c:pt>
                <c:pt idx="139416">
                  <c:v>-91.630499999999984</c:v>
                </c:pt>
                <c:pt idx="139417">
                  <c:v>-91.628499999999974</c:v>
                </c:pt>
                <c:pt idx="139418">
                  <c:v>-91.626499999999965</c:v>
                </c:pt>
                <c:pt idx="139419">
                  <c:v>-91.624499999999955</c:v>
                </c:pt>
                <c:pt idx="139420">
                  <c:v>-91.622500000000002</c:v>
                </c:pt>
                <c:pt idx="139421">
                  <c:v>-91.620499999999993</c:v>
                </c:pt>
                <c:pt idx="139422">
                  <c:v>-91.618499999999983</c:v>
                </c:pt>
                <c:pt idx="139423">
                  <c:v>-91.616499999999974</c:v>
                </c:pt>
                <c:pt idx="139424">
                  <c:v>-91.614499999999964</c:v>
                </c:pt>
                <c:pt idx="139425">
                  <c:v>-91.612499999999955</c:v>
                </c:pt>
                <c:pt idx="139426">
                  <c:v>-91.610500000000002</c:v>
                </c:pt>
                <c:pt idx="139427">
                  <c:v>-91.608499999999992</c:v>
                </c:pt>
                <c:pt idx="139428">
                  <c:v>-91.606499999999983</c:v>
                </c:pt>
                <c:pt idx="139429">
                  <c:v>-91.604499999999973</c:v>
                </c:pt>
                <c:pt idx="139430">
                  <c:v>-91.602499999999964</c:v>
                </c:pt>
                <c:pt idx="139431">
                  <c:v>-91.600499999999954</c:v>
                </c:pt>
                <c:pt idx="139432">
                  <c:v>-91.598500000000001</c:v>
                </c:pt>
                <c:pt idx="139433">
                  <c:v>-91.596499999999992</c:v>
                </c:pt>
                <c:pt idx="139434">
                  <c:v>-91.594499999999982</c:v>
                </c:pt>
                <c:pt idx="139435">
                  <c:v>-91.592499999999973</c:v>
                </c:pt>
                <c:pt idx="139436">
                  <c:v>-91.590499999999963</c:v>
                </c:pt>
                <c:pt idx="139437">
                  <c:v>-91.588499999999954</c:v>
                </c:pt>
                <c:pt idx="139438">
                  <c:v>-91.586500000000001</c:v>
                </c:pt>
                <c:pt idx="139439">
                  <c:v>-91.584499999999991</c:v>
                </c:pt>
                <c:pt idx="139440">
                  <c:v>-91.582499999999982</c:v>
                </c:pt>
                <c:pt idx="139441">
                  <c:v>-91.580499999999972</c:v>
                </c:pt>
                <c:pt idx="139442">
                  <c:v>-91.578499999999963</c:v>
                </c:pt>
                <c:pt idx="139443">
                  <c:v>-91.576499999999953</c:v>
                </c:pt>
                <c:pt idx="139444">
                  <c:v>-91.5745</c:v>
                </c:pt>
                <c:pt idx="139445">
                  <c:v>-91.572499999999991</c:v>
                </c:pt>
                <c:pt idx="139446">
                  <c:v>-91.570499999999981</c:v>
                </c:pt>
                <c:pt idx="139447">
                  <c:v>-91.568499999999972</c:v>
                </c:pt>
                <c:pt idx="139448">
                  <c:v>-91.566499999999962</c:v>
                </c:pt>
                <c:pt idx="139449">
                  <c:v>-91.564499999999953</c:v>
                </c:pt>
                <c:pt idx="139450">
                  <c:v>-91.5625</c:v>
                </c:pt>
                <c:pt idx="139451">
                  <c:v>-91.56049999999999</c:v>
                </c:pt>
                <c:pt idx="139452">
                  <c:v>-91.558499999999981</c:v>
                </c:pt>
                <c:pt idx="139453">
                  <c:v>-91.556499999999971</c:v>
                </c:pt>
                <c:pt idx="139454">
                  <c:v>-91.554499999999962</c:v>
                </c:pt>
                <c:pt idx="139455">
                  <c:v>-91.552499999999952</c:v>
                </c:pt>
                <c:pt idx="139456">
                  <c:v>-91.5505</c:v>
                </c:pt>
                <c:pt idx="139457">
                  <c:v>-91.54849999999999</c:v>
                </c:pt>
                <c:pt idx="139458">
                  <c:v>-91.54649999999998</c:v>
                </c:pt>
                <c:pt idx="139459">
                  <c:v>-91.544499999999971</c:v>
                </c:pt>
                <c:pt idx="139460">
                  <c:v>-91.542499999999961</c:v>
                </c:pt>
                <c:pt idx="139461">
                  <c:v>-91.540499999999952</c:v>
                </c:pt>
                <c:pt idx="139462">
                  <c:v>-91.538499999999999</c:v>
                </c:pt>
                <c:pt idx="139463">
                  <c:v>-91.53649999999999</c:v>
                </c:pt>
                <c:pt idx="139464">
                  <c:v>-91.53449999999998</c:v>
                </c:pt>
                <c:pt idx="139465">
                  <c:v>-91.53249999999997</c:v>
                </c:pt>
                <c:pt idx="139466">
                  <c:v>-91.530499999999961</c:v>
                </c:pt>
                <c:pt idx="139467">
                  <c:v>-91.528499999999951</c:v>
                </c:pt>
                <c:pt idx="139468">
                  <c:v>-91.526499999999999</c:v>
                </c:pt>
                <c:pt idx="139469">
                  <c:v>-91.524499999999989</c:v>
                </c:pt>
                <c:pt idx="139470">
                  <c:v>-91.52249999999998</c:v>
                </c:pt>
                <c:pt idx="139471">
                  <c:v>-91.52049999999997</c:v>
                </c:pt>
                <c:pt idx="139472">
                  <c:v>-91.51849999999996</c:v>
                </c:pt>
                <c:pt idx="139473">
                  <c:v>-91.516499999999951</c:v>
                </c:pt>
                <c:pt idx="139474">
                  <c:v>-91.514499999999998</c:v>
                </c:pt>
                <c:pt idx="139475">
                  <c:v>-91.512499999999989</c:v>
                </c:pt>
                <c:pt idx="139476">
                  <c:v>-91.510499999999979</c:v>
                </c:pt>
                <c:pt idx="139477">
                  <c:v>-91.50849999999997</c:v>
                </c:pt>
                <c:pt idx="139478">
                  <c:v>-91.50649999999996</c:v>
                </c:pt>
                <c:pt idx="139479">
                  <c:v>-91.50449999999995</c:v>
                </c:pt>
                <c:pt idx="139480">
                  <c:v>-91.502499999999998</c:v>
                </c:pt>
                <c:pt idx="139481">
                  <c:v>-91.500499999999988</c:v>
                </c:pt>
                <c:pt idx="139482">
                  <c:v>-91.498499999999979</c:v>
                </c:pt>
                <c:pt idx="139483">
                  <c:v>-91.496499999999969</c:v>
                </c:pt>
                <c:pt idx="139484">
                  <c:v>-91.49449999999996</c:v>
                </c:pt>
                <c:pt idx="139485">
                  <c:v>-91.49249999999995</c:v>
                </c:pt>
                <c:pt idx="139486">
                  <c:v>-91.490499999999997</c:v>
                </c:pt>
                <c:pt idx="139487">
                  <c:v>-91.488499999999988</c:v>
                </c:pt>
                <c:pt idx="139488">
                  <c:v>-91.486499999999978</c:v>
                </c:pt>
                <c:pt idx="139489">
                  <c:v>-91.484499999999969</c:v>
                </c:pt>
                <c:pt idx="139490">
                  <c:v>-91.482499999999959</c:v>
                </c:pt>
                <c:pt idx="139491">
                  <c:v>-91.48049999999995</c:v>
                </c:pt>
                <c:pt idx="139492">
                  <c:v>-91.478499999999997</c:v>
                </c:pt>
                <c:pt idx="139493">
                  <c:v>-91.476499999999987</c:v>
                </c:pt>
                <c:pt idx="139494">
                  <c:v>-91.474499999999978</c:v>
                </c:pt>
                <c:pt idx="139495">
                  <c:v>-91.472499999999968</c:v>
                </c:pt>
                <c:pt idx="139496">
                  <c:v>-91.470499999999959</c:v>
                </c:pt>
                <c:pt idx="139497">
                  <c:v>-91.468499999999949</c:v>
                </c:pt>
                <c:pt idx="139498">
                  <c:v>-91.466499999999996</c:v>
                </c:pt>
                <c:pt idx="139499">
                  <c:v>-91.464499999999987</c:v>
                </c:pt>
                <c:pt idx="139500">
                  <c:v>-91.462499999999977</c:v>
                </c:pt>
                <c:pt idx="139501">
                  <c:v>-91.460499999999968</c:v>
                </c:pt>
                <c:pt idx="139502">
                  <c:v>-91.458499999999958</c:v>
                </c:pt>
                <c:pt idx="139503">
                  <c:v>-91.456500000000005</c:v>
                </c:pt>
                <c:pt idx="139504">
                  <c:v>-91.454499999999996</c:v>
                </c:pt>
                <c:pt idx="139505">
                  <c:v>-91.452499999999986</c:v>
                </c:pt>
                <c:pt idx="139506">
                  <c:v>-91.450499999999977</c:v>
                </c:pt>
                <c:pt idx="139507">
                  <c:v>-91.448499999999967</c:v>
                </c:pt>
                <c:pt idx="139508">
                  <c:v>-91.446499999999958</c:v>
                </c:pt>
                <c:pt idx="139509">
                  <c:v>-91.444500000000005</c:v>
                </c:pt>
                <c:pt idx="139510">
                  <c:v>-91.442499999999995</c:v>
                </c:pt>
                <c:pt idx="139511">
                  <c:v>-91.440499999999986</c:v>
                </c:pt>
                <c:pt idx="139512">
                  <c:v>-91.438499999999976</c:v>
                </c:pt>
                <c:pt idx="139513">
                  <c:v>-91.436499999999967</c:v>
                </c:pt>
                <c:pt idx="139514">
                  <c:v>-91.434499999999957</c:v>
                </c:pt>
                <c:pt idx="139515">
                  <c:v>-91.432500000000005</c:v>
                </c:pt>
                <c:pt idx="139516">
                  <c:v>-91.430499999999995</c:v>
                </c:pt>
                <c:pt idx="139517">
                  <c:v>-91.428499999999985</c:v>
                </c:pt>
                <c:pt idx="139518">
                  <c:v>-91.426499999999976</c:v>
                </c:pt>
                <c:pt idx="139519">
                  <c:v>-91.424499999999966</c:v>
                </c:pt>
                <c:pt idx="139520">
                  <c:v>-91.422499999999957</c:v>
                </c:pt>
                <c:pt idx="139521">
                  <c:v>-91.420500000000004</c:v>
                </c:pt>
                <c:pt idx="139522">
                  <c:v>-91.418499999999995</c:v>
                </c:pt>
                <c:pt idx="139523">
                  <c:v>-91.416499999999985</c:v>
                </c:pt>
                <c:pt idx="139524">
                  <c:v>-91.414499999999975</c:v>
                </c:pt>
                <c:pt idx="139525">
                  <c:v>-91.412499999999966</c:v>
                </c:pt>
                <c:pt idx="139526">
                  <c:v>-91.410499999999956</c:v>
                </c:pt>
                <c:pt idx="139527">
                  <c:v>-91.408500000000004</c:v>
                </c:pt>
                <c:pt idx="139528">
                  <c:v>-91.406499999999994</c:v>
                </c:pt>
                <c:pt idx="139529">
                  <c:v>-91.404499999999985</c:v>
                </c:pt>
                <c:pt idx="139530">
                  <c:v>-91.402499999999975</c:v>
                </c:pt>
                <c:pt idx="139531">
                  <c:v>-91.400499999999965</c:v>
                </c:pt>
                <c:pt idx="139532">
                  <c:v>-91.398499999999956</c:v>
                </c:pt>
                <c:pt idx="139533">
                  <c:v>-91.396500000000003</c:v>
                </c:pt>
                <c:pt idx="139534">
                  <c:v>-91.394499999999994</c:v>
                </c:pt>
                <c:pt idx="139535">
                  <c:v>-91.392499999999984</c:v>
                </c:pt>
                <c:pt idx="139536">
                  <c:v>-91.390499999999975</c:v>
                </c:pt>
                <c:pt idx="139537">
                  <c:v>-91.388499999999965</c:v>
                </c:pt>
                <c:pt idx="139538">
                  <c:v>-91.386499999999955</c:v>
                </c:pt>
                <c:pt idx="139539">
                  <c:v>-91.384500000000003</c:v>
                </c:pt>
                <c:pt idx="139540">
                  <c:v>-91.382499999999993</c:v>
                </c:pt>
                <c:pt idx="139541">
                  <c:v>-91.380499999999984</c:v>
                </c:pt>
                <c:pt idx="139542">
                  <c:v>-91.378499999999974</c:v>
                </c:pt>
                <c:pt idx="139543">
                  <c:v>-91.376499999999965</c:v>
                </c:pt>
                <c:pt idx="139544">
                  <c:v>-91.374499999999955</c:v>
                </c:pt>
                <c:pt idx="139545">
                  <c:v>-91.372500000000002</c:v>
                </c:pt>
                <c:pt idx="139546">
                  <c:v>-91.370499999999993</c:v>
                </c:pt>
                <c:pt idx="139547">
                  <c:v>-91.368499999999983</c:v>
                </c:pt>
                <c:pt idx="139548">
                  <c:v>-91.366499999999974</c:v>
                </c:pt>
                <c:pt idx="139549">
                  <c:v>-91.364499999999964</c:v>
                </c:pt>
                <c:pt idx="139550">
                  <c:v>-91.362499999999955</c:v>
                </c:pt>
                <c:pt idx="139551">
                  <c:v>-91.360500000000002</c:v>
                </c:pt>
                <c:pt idx="139552">
                  <c:v>-91.358499999999992</c:v>
                </c:pt>
                <c:pt idx="139553">
                  <c:v>-91.356499999999983</c:v>
                </c:pt>
                <c:pt idx="139554">
                  <c:v>-91.354499999999973</c:v>
                </c:pt>
                <c:pt idx="139555">
                  <c:v>-91.352499999999964</c:v>
                </c:pt>
                <c:pt idx="139556">
                  <c:v>-91.350499999999954</c:v>
                </c:pt>
                <c:pt idx="139557">
                  <c:v>-91.348500000000001</c:v>
                </c:pt>
                <c:pt idx="139558">
                  <c:v>-91.346499999999992</c:v>
                </c:pt>
                <c:pt idx="139559">
                  <c:v>-91.344499999999982</c:v>
                </c:pt>
                <c:pt idx="139560">
                  <c:v>-91.342499999999973</c:v>
                </c:pt>
                <c:pt idx="139561">
                  <c:v>-91.340499999999963</c:v>
                </c:pt>
                <c:pt idx="139562">
                  <c:v>-91.338499999999954</c:v>
                </c:pt>
                <c:pt idx="139563">
                  <c:v>-91.336500000000001</c:v>
                </c:pt>
                <c:pt idx="139564">
                  <c:v>-91.334499999999991</c:v>
                </c:pt>
                <c:pt idx="139565">
                  <c:v>-91.332499999999982</c:v>
                </c:pt>
                <c:pt idx="139566">
                  <c:v>-91.330499999999972</c:v>
                </c:pt>
                <c:pt idx="139567">
                  <c:v>-91.328499999999963</c:v>
                </c:pt>
                <c:pt idx="139568">
                  <c:v>-91.326499999999953</c:v>
                </c:pt>
                <c:pt idx="139569">
                  <c:v>-91.3245</c:v>
                </c:pt>
                <c:pt idx="139570">
                  <c:v>-91.322499999999991</c:v>
                </c:pt>
                <c:pt idx="139571">
                  <c:v>-91.320499999999981</c:v>
                </c:pt>
                <c:pt idx="139572">
                  <c:v>-91.318499999999972</c:v>
                </c:pt>
                <c:pt idx="139573">
                  <c:v>-91.316499999999962</c:v>
                </c:pt>
                <c:pt idx="139574">
                  <c:v>-91.314499999999953</c:v>
                </c:pt>
                <c:pt idx="139575">
                  <c:v>-91.3125</c:v>
                </c:pt>
                <c:pt idx="139576">
                  <c:v>-91.31049999999999</c:v>
                </c:pt>
                <c:pt idx="139577">
                  <c:v>-91.308499999999981</c:v>
                </c:pt>
                <c:pt idx="139578">
                  <c:v>-91.306499999999971</c:v>
                </c:pt>
                <c:pt idx="139579">
                  <c:v>-91.304499999999962</c:v>
                </c:pt>
                <c:pt idx="139580">
                  <c:v>-91.302499999999952</c:v>
                </c:pt>
                <c:pt idx="139581">
                  <c:v>-91.3005</c:v>
                </c:pt>
                <c:pt idx="139582">
                  <c:v>-91.29849999999999</c:v>
                </c:pt>
                <c:pt idx="139583">
                  <c:v>-91.29649999999998</c:v>
                </c:pt>
                <c:pt idx="139584">
                  <c:v>-91.294499999999971</c:v>
                </c:pt>
                <c:pt idx="139585">
                  <c:v>-91.292499999999961</c:v>
                </c:pt>
                <c:pt idx="139586">
                  <c:v>-91.290499999999952</c:v>
                </c:pt>
                <c:pt idx="139587">
                  <c:v>-91.288499999999999</c:v>
                </c:pt>
                <c:pt idx="139588">
                  <c:v>-91.28649999999999</c:v>
                </c:pt>
                <c:pt idx="139589">
                  <c:v>-91.28449999999998</c:v>
                </c:pt>
                <c:pt idx="139590">
                  <c:v>-91.28249999999997</c:v>
                </c:pt>
                <c:pt idx="139591">
                  <c:v>-91.280499999999961</c:v>
                </c:pt>
                <c:pt idx="139592">
                  <c:v>-91.278499999999951</c:v>
                </c:pt>
                <c:pt idx="139593">
                  <c:v>-91.276499999999999</c:v>
                </c:pt>
                <c:pt idx="139594">
                  <c:v>-91.274499999999989</c:v>
                </c:pt>
                <c:pt idx="139595">
                  <c:v>-91.27249999999998</c:v>
                </c:pt>
                <c:pt idx="139596">
                  <c:v>-91.27049999999997</c:v>
                </c:pt>
                <c:pt idx="139597">
                  <c:v>-91.26849999999996</c:v>
                </c:pt>
                <c:pt idx="139598">
                  <c:v>-91.266499999999951</c:v>
                </c:pt>
                <c:pt idx="139599">
                  <c:v>-91.264499999999998</c:v>
                </c:pt>
                <c:pt idx="139600">
                  <c:v>-91.262499999999989</c:v>
                </c:pt>
                <c:pt idx="139601">
                  <c:v>-91.260499999999979</c:v>
                </c:pt>
                <c:pt idx="139602">
                  <c:v>-91.25849999999997</c:v>
                </c:pt>
                <c:pt idx="139603">
                  <c:v>-91.25649999999996</c:v>
                </c:pt>
                <c:pt idx="139604">
                  <c:v>-91.25449999999995</c:v>
                </c:pt>
                <c:pt idx="139605">
                  <c:v>-91.252499999999998</c:v>
                </c:pt>
                <c:pt idx="139606">
                  <c:v>-91.250499999999988</c:v>
                </c:pt>
                <c:pt idx="139607">
                  <c:v>-91.248499999999979</c:v>
                </c:pt>
                <c:pt idx="139608">
                  <c:v>-91.246499999999969</c:v>
                </c:pt>
                <c:pt idx="139609">
                  <c:v>-91.24449999999996</c:v>
                </c:pt>
                <c:pt idx="139610">
                  <c:v>-91.24249999999995</c:v>
                </c:pt>
                <c:pt idx="139611">
                  <c:v>-91.240499999999997</c:v>
                </c:pt>
                <c:pt idx="139612">
                  <c:v>-91.238499999999988</c:v>
                </c:pt>
                <c:pt idx="139613">
                  <c:v>-91.236499999999978</c:v>
                </c:pt>
                <c:pt idx="139614">
                  <c:v>-91.234499999999969</c:v>
                </c:pt>
                <c:pt idx="139615">
                  <c:v>-91.232499999999959</c:v>
                </c:pt>
                <c:pt idx="139616">
                  <c:v>-91.23049999999995</c:v>
                </c:pt>
                <c:pt idx="139617">
                  <c:v>-91.228499999999997</c:v>
                </c:pt>
                <c:pt idx="139618">
                  <c:v>-91.226499999999987</c:v>
                </c:pt>
                <c:pt idx="139619">
                  <c:v>-91.224499999999978</c:v>
                </c:pt>
                <c:pt idx="139620">
                  <c:v>-91.222499999999968</c:v>
                </c:pt>
                <c:pt idx="139621">
                  <c:v>-91.220499999999959</c:v>
                </c:pt>
                <c:pt idx="139622">
                  <c:v>-91.218499999999949</c:v>
                </c:pt>
                <c:pt idx="139623">
                  <c:v>-91.216499999999996</c:v>
                </c:pt>
                <c:pt idx="139624">
                  <c:v>-91.214499999999987</c:v>
                </c:pt>
                <c:pt idx="139625">
                  <c:v>-91.212499999999977</c:v>
                </c:pt>
                <c:pt idx="139626">
                  <c:v>-91.210499999999968</c:v>
                </c:pt>
                <c:pt idx="139627">
                  <c:v>-91.208499999999958</c:v>
                </c:pt>
                <c:pt idx="139628">
                  <c:v>-91.206500000000005</c:v>
                </c:pt>
                <c:pt idx="139629">
                  <c:v>-91.204499999999996</c:v>
                </c:pt>
                <c:pt idx="139630">
                  <c:v>-91.202499999999986</c:v>
                </c:pt>
                <c:pt idx="139631">
                  <c:v>-91.200499999999977</c:v>
                </c:pt>
                <c:pt idx="139632">
                  <c:v>-91.198499999999967</c:v>
                </c:pt>
                <c:pt idx="139633">
                  <c:v>-91.196499999999958</c:v>
                </c:pt>
                <c:pt idx="139634">
                  <c:v>-91.194500000000005</c:v>
                </c:pt>
                <c:pt idx="139635">
                  <c:v>-91.192499999999995</c:v>
                </c:pt>
                <c:pt idx="139636">
                  <c:v>-91.190499999999986</c:v>
                </c:pt>
                <c:pt idx="139637">
                  <c:v>-91.188499999999976</c:v>
                </c:pt>
                <c:pt idx="139638">
                  <c:v>-91.186499999999967</c:v>
                </c:pt>
                <c:pt idx="139639">
                  <c:v>-91.184499999999957</c:v>
                </c:pt>
                <c:pt idx="139640">
                  <c:v>-91.182500000000005</c:v>
                </c:pt>
                <c:pt idx="139641">
                  <c:v>-91.180499999999995</c:v>
                </c:pt>
                <c:pt idx="139642">
                  <c:v>-91.178499999999985</c:v>
                </c:pt>
                <c:pt idx="139643">
                  <c:v>-91.176499999999976</c:v>
                </c:pt>
                <c:pt idx="139644">
                  <c:v>-91.174499999999966</c:v>
                </c:pt>
                <c:pt idx="139645">
                  <c:v>-91.172499999999957</c:v>
                </c:pt>
                <c:pt idx="139646">
                  <c:v>-91.170500000000004</c:v>
                </c:pt>
                <c:pt idx="139647">
                  <c:v>-91.168499999999995</c:v>
                </c:pt>
                <c:pt idx="139648">
                  <c:v>-91.166499999999985</c:v>
                </c:pt>
                <c:pt idx="139649">
                  <c:v>-91.164499999999975</c:v>
                </c:pt>
                <c:pt idx="139650">
                  <c:v>-91.162499999999966</c:v>
                </c:pt>
                <c:pt idx="139651">
                  <c:v>-91.160499999999956</c:v>
                </c:pt>
                <c:pt idx="139652">
                  <c:v>-91.158500000000004</c:v>
                </c:pt>
                <c:pt idx="139653">
                  <c:v>-91.156499999999994</c:v>
                </c:pt>
                <c:pt idx="139654">
                  <c:v>-91.154499999999985</c:v>
                </c:pt>
                <c:pt idx="139655">
                  <c:v>-91.152499999999975</c:v>
                </c:pt>
                <c:pt idx="139656">
                  <c:v>-91.150499999999965</c:v>
                </c:pt>
                <c:pt idx="139657">
                  <c:v>-91.148499999999956</c:v>
                </c:pt>
                <c:pt idx="139658">
                  <c:v>-91.146500000000003</c:v>
                </c:pt>
                <c:pt idx="139659">
                  <c:v>-91.144499999999994</c:v>
                </c:pt>
                <c:pt idx="139660">
                  <c:v>-91.142499999999984</c:v>
                </c:pt>
                <c:pt idx="139661">
                  <c:v>-91.140499999999975</c:v>
                </c:pt>
                <c:pt idx="139662">
                  <c:v>-91.138499999999965</c:v>
                </c:pt>
                <c:pt idx="139663">
                  <c:v>-91.136499999999955</c:v>
                </c:pt>
                <c:pt idx="139664">
                  <c:v>-91.134500000000003</c:v>
                </c:pt>
                <c:pt idx="139665">
                  <c:v>-91.132499999999993</c:v>
                </c:pt>
                <c:pt idx="139666">
                  <c:v>-91.130499999999984</c:v>
                </c:pt>
                <c:pt idx="139667">
                  <c:v>-91.128499999999974</c:v>
                </c:pt>
                <c:pt idx="139668">
                  <c:v>-91.126499999999965</c:v>
                </c:pt>
                <c:pt idx="139669">
                  <c:v>-91.124499999999955</c:v>
                </c:pt>
                <c:pt idx="139670">
                  <c:v>-91.122500000000002</c:v>
                </c:pt>
                <c:pt idx="139671">
                  <c:v>-91.120499999999993</c:v>
                </c:pt>
                <c:pt idx="139672">
                  <c:v>-91.118499999999983</c:v>
                </c:pt>
                <c:pt idx="139673">
                  <c:v>-91.116499999999974</c:v>
                </c:pt>
                <c:pt idx="139674">
                  <c:v>-91.114499999999964</c:v>
                </c:pt>
                <c:pt idx="139675">
                  <c:v>-91.112499999999955</c:v>
                </c:pt>
                <c:pt idx="139676">
                  <c:v>-91.110500000000002</c:v>
                </c:pt>
                <c:pt idx="139677">
                  <c:v>-91.108499999999992</c:v>
                </c:pt>
                <c:pt idx="139678">
                  <c:v>-91.106499999999983</c:v>
                </c:pt>
                <c:pt idx="139679">
                  <c:v>-91.104499999999973</c:v>
                </c:pt>
                <c:pt idx="139680">
                  <c:v>-91.102499999999964</c:v>
                </c:pt>
                <c:pt idx="139681">
                  <c:v>-91.100499999999954</c:v>
                </c:pt>
                <c:pt idx="139682">
                  <c:v>-91.098500000000001</c:v>
                </c:pt>
                <c:pt idx="139683">
                  <c:v>-91.096499999999992</c:v>
                </c:pt>
                <c:pt idx="139684">
                  <c:v>-91.094499999999982</c:v>
                </c:pt>
                <c:pt idx="139685">
                  <c:v>-91.092499999999973</c:v>
                </c:pt>
                <c:pt idx="139686">
                  <c:v>-91.090499999999963</c:v>
                </c:pt>
                <c:pt idx="139687">
                  <c:v>-91.088499999999954</c:v>
                </c:pt>
                <c:pt idx="139688">
                  <c:v>-91.086500000000001</c:v>
                </c:pt>
                <c:pt idx="139689">
                  <c:v>-91.084499999999991</c:v>
                </c:pt>
                <c:pt idx="139690">
                  <c:v>-91.082499999999982</c:v>
                </c:pt>
                <c:pt idx="139691">
                  <c:v>-91.080499999999972</c:v>
                </c:pt>
                <c:pt idx="139692">
                  <c:v>-91.078499999999963</c:v>
                </c:pt>
                <c:pt idx="139693">
                  <c:v>-91.076499999999953</c:v>
                </c:pt>
                <c:pt idx="139694">
                  <c:v>-91.0745</c:v>
                </c:pt>
                <c:pt idx="139695">
                  <c:v>-91.072499999999991</c:v>
                </c:pt>
                <c:pt idx="139696">
                  <c:v>-91.070499999999981</c:v>
                </c:pt>
                <c:pt idx="139697">
                  <c:v>-91.068499999999972</c:v>
                </c:pt>
                <c:pt idx="139698">
                  <c:v>-91.066499999999962</c:v>
                </c:pt>
                <c:pt idx="139699">
                  <c:v>-91.064499999999953</c:v>
                </c:pt>
                <c:pt idx="139700">
                  <c:v>-91.0625</c:v>
                </c:pt>
                <c:pt idx="139701">
                  <c:v>-91.06049999999999</c:v>
                </c:pt>
                <c:pt idx="139702">
                  <c:v>-91.058499999999981</c:v>
                </c:pt>
                <c:pt idx="139703">
                  <c:v>-91.056499999999971</c:v>
                </c:pt>
                <c:pt idx="139704">
                  <c:v>-91.054499999999962</c:v>
                </c:pt>
                <c:pt idx="139705">
                  <c:v>-91.052499999999952</c:v>
                </c:pt>
                <c:pt idx="139706">
                  <c:v>-91.0505</c:v>
                </c:pt>
                <c:pt idx="139707">
                  <c:v>-91.04849999999999</c:v>
                </c:pt>
                <c:pt idx="139708">
                  <c:v>-91.04649999999998</c:v>
                </c:pt>
                <c:pt idx="139709">
                  <c:v>-91.044499999999971</c:v>
                </c:pt>
                <c:pt idx="139710">
                  <c:v>-91.042499999999961</c:v>
                </c:pt>
                <c:pt idx="139711">
                  <c:v>-91.040499999999952</c:v>
                </c:pt>
                <c:pt idx="139712">
                  <c:v>-91.038499999999999</c:v>
                </c:pt>
                <c:pt idx="139713">
                  <c:v>-91.03649999999999</c:v>
                </c:pt>
                <c:pt idx="139714">
                  <c:v>-91.03449999999998</c:v>
                </c:pt>
                <c:pt idx="139715">
                  <c:v>-91.03249999999997</c:v>
                </c:pt>
                <c:pt idx="139716">
                  <c:v>-91.030499999999961</c:v>
                </c:pt>
                <c:pt idx="139717">
                  <c:v>-91.028499999999951</c:v>
                </c:pt>
                <c:pt idx="139718">
                  <c:v>-91.026499999999999</c:v>
                </c:pt>
                <c:pt idx="139719">
                  <c:v>-91.024499999999989</c:v>
                </c:pt>
                <c:pt idx="139720">
                  <c:v>-91.02249999999998</c:v>
                </c:pt>
                <c:pt idx="139721">
                  <c:v>-91.02049999999997</c:v>
                </c:pt>
                <c:pt idx="139722">
                  <c:v>-91.01849999999996</c:v>
                </c:pt>
                <c:pt idx="139723">
                  <c:v>-91.016499999999951</c:v>
                </c:pt>
                <c:pt idx="139724">
                  <c:v>-91.014499999999998</c:v>
                </c:pt>
                <c:pt idx="139725">
                  <c:v>-91.012499999999989</c:v>
                </c:pt>
                <c:pt idx="139726">
                  <c:v>-91.010499999999979</c:v>
                </c:pt>
                <c:pt idx="139727">
                  <c:v>-91.00849999999997</c:v>
                </c:pt>
                <c:pt idx="139728">
                  <c:v>-91.00649999999996</c:v>
                </c:pt>
                <c:pt idx="139729">
                  <c:v>-91.00449999999995</c:v>
                </c:pt>
                <c:pt idx="139730">
                  <c:v>-91.002499999999998</c:v>
                </c:pt>
                <c:pt idx="139731">
                  <c:v>-91.000499999999988</c:v>
                </c:pt>
                <c:pt idx="139732">
                  <c:v>-90.998499999999979</c:v>
                </c:pt>
                <c:pt idx="139733">
                  <c:v>-90.996499999999969</c:v>
                </c:pt>
                <c:pt idx="139734">
                  <c:v>-90.99449999999996</c:v>
                </c:pt>
                <c:pt idx="139735">
                  <c:v>-90.99249999999995</c:v>
                </c:pt>
                <c:pt idx="139736">
                  <c:v>-90.990499999999997</c:v>
                </c:pt>
                <c:pt idx="139737">
                  <c:v>-90.988499999999988</c:v>
                </c:pt>
                <c:pt idx="139738">
                  <c:v>-90.986499999999978</c:v>
                </c:pt>
                <c:pt idx="139739">
                  <c:v>-90.984499999999969</c:v>
                </c:pt>
                <c:pt idx="139740">
                  <c:v>-90.982499999999959</c:v>
                </c:pt>
                <c:pt idx="139741">
                  <c:v>-90.98049999999995</c:v>
                </c:pt>
                <c:pt idx="139742">
                  <c:v>-90.978499999999997</c:v>
                </c:pt>
                <c:pt idx="139743">
                  <c:v>-90.976499999999987</c:v>
                </c:pt>
                <c:pt idx="139744">
                  <c:v>-90.974499999999978</c:v>
                </c:pt>
                <c:pt idx="139745">
                  <c:v>-90.972499999999968</c:v>
                </c:pt>
                <c:pt idx="139746">
                  <c:v>-90.970499999999959</c:v>
                </c:pt>
                <c:pt idx="139747">
                  <c:v>-90.968499999999949</c:v>
                </c:pt>
                <c:pt idx="139748">
                  <c:v>-90.966499999999996</c:v>
                </c:pt>
                <c:pt idx="139749">
                  <c:v>-90.964499999999987</c:v>
                </c:pt>
                <c:pt idx="139750">
                  <c:v>-90.962499999999977</c:v>
                </c:pt>
                <c:pt idx="139751">
                  <c:v>-90.960499999999968</c:v>
                </c:pt>
                <c:pt idx="139752">
                  <c:v>-90.958499999999958</c:v>
                </c:pt>
                <c:pt idx="139753">
                  <c:v>-90.956500000000005</c:v>
                </c:pt>
                <c:pt idx="139754">
                  <c:v>-90.954499999999996</c:v>
                </c:pt>
                <c:pt idx="139755">
                  <c:v>-90.952499999999986</c:v>
                </c:pt>
                <c:pt idx="139756">
                  <c:v>-90.950499999999977</c:v>
                </c:pt>
                <c:pt idx="139757">
                  <c:v>-90.948499999999967</c:v>
                </c:pt>
                <c:pt idx="139758">
                  <c:v>-90.946499999999958</c:v>
                </c:pt>
                <c:pt idx="139759">
                  <c:v>-90.944500000000005</c:v>
                </c:pt>
                <c:pt idx="139760">
                  <c:v>-90.942499999999995</c:v>
                </c:pt>
                <c:pt idx="139761">
                  <c:v>-90.940499999999986</c:v>
                </c:pt>
                <c:pt idx="139762">
                  <c:v>-90.938499999999976</c:v>
                </c:pt>
                <c:pt idx="139763">
                  <c:v>-90.936499999999967</c:v>
                </c:pt>
                <c:pt idx="139764">
                  <c:v>-90.934499999999957</c:v>
                </c:pt>
                <c:pt idx="139765">
                  <c:v>-90.932500000000005</c:v>
                </c:pt>
                <c:pt idx="139766">
                  <c:v>-90.930499999999995</c:v>
                </c:pt>
                <c:pt idx="139767">
                  <c:v>-90.928499999999985</c:v>
                </c:pt>
                <c:pt idx="139768">
                  <c:v>-90.926499999999976</c:v>
                </c:pt>
                <c:pt idx="139769">
                  <c:v>-90.924499999999966</c:v>
                </c:pt>
                <c:pt idx="139770">
                  <c:v>-90.922499999999957</c:v>
                </c:pt>
                <c:pt idx="139771">
                  <c:v>-90.920500000000004</c:v>
                </c:pt>
                <c:pt idx="139772">
                  <c:v>-90.918499999999995</c:v>
                </c:pt>
                <c:pt idx="139773">
                  <c:v>-90.916499999999985</c:v>
                </c:pt>
                <c:pt idx="139774">
                  <c:v>-90.914499999999975</c:v>
                </c:pt>
                <c:pt idx="139775">
                  <c:v>-90.912499999999966</c:v>
                </c:pt>
                <c:pt idx="139776">
                  <c:v>-90.910499999999956</c:v>
                </c:pt>
                <c:pt idx="139777">
                  <c:v>-90.908500000000004</c:v>
                </c:pt>
                <c:pt idx="139778">
                  <c:v>-90.906499999999994</c:v>
                </c:pt>
                <c:pt idx="139779">
                  <c:v>-90.904499999999985</c:v>
                </c:pt>
                <c:pt idx="139780">
                  <c:v>-90.902499999999975</c:v>
                </c:pt>
                <c:pt idx="139781">
                  <c:v>-90.900499999999965</c:v>
                </c:pt>
                <c:pt idx="139782">
                  <c:v>-90.898499999999956</c:v>
                </c:pt>
                <c:pt idx="139783">
                  <c:v>-90.896500000000003</c:v>
                </c:pt>
                <c:pt idx="139784">
                  <c:v>-90.894499999999994</c:v>
                </c:pt>
                <c:pt idx="139785">
                  <c:v>-90.892499999999984</c:v>
                </c:pt>
                <c:pt idx="139786">
                  <c:v>-90.890499999999975</c:v>
                </c:pt>
                <c:pt idx="139787">
                  <c:v>-90.888499999999965</c:v>
                </c:pt>
                <c:pt idx="139788">
                  <c:v>-90.886499999999955</c:v>
                </c:pt>
                <c:pt idx="139789">
                  <c:v>-90.884500000000003</c:v>
                </c:pt>
                <c:pt idx="139790">
                  <c:v>-90.882499999999993</c:v>
                </c:pt>
                <c:pt idx="139791">
                  <c:v>-90.880499999999984</c:v>
                </c:pt>
                <c:pt idx="139792">
                  <c:v>-90.878499999999974</c:v>
                </c:pt>
                <c:pt idx="139793">
                  <c:v>-90.876499999999965</c:v>
                </c:pt>
                <c:pt idx="139794">
                  <c:v>-90.874499999999955</c:v>
                </c:pt>
                <c:pt idx="139795">
                  <c:v>-90.872500000000002</c:v>
                </c:pt>
                <c:pt idx="139796">
                  <c:v>-90.870499999999993</c:v>
                </c:pt>
                <c:pt idx="139797">
                  <c:v>-90.868499999999983</c:v>
                </c:pt>
                <c:pt idx="139798">
                  <c:v>-90.866499999999974</c:v>
                </c:pt>
                <c:pt idx="139799">
                  <c:v>-90.864499999999964</c:v>
                </c:pt>
                <c:pt idx="139800">
                  <c:v>-90.862499999999955</c:v>
                </c:pt>
                <c:pt idx="139801">
                  <c:v>-90.860500000000002</c:v>
                </c:pt>
                <c:pt idx="139802">
                  <c:v>-90.858499999999992</c:v>
                </c:pt>
                <c:pt idx="139803">
                  <c:v>-90.856499999999983</c:v>
                </c:pt>
                <c:pt idx="139804">
                  <c:v>-90.854499999999973</c:v>
                </c:pt>
                <c:pt idx="139805">
                  <c:v>-90.852499999999964</c:v>
                </c:pt>
                <c:pt idx="139806">
                  <c:v>-90.850499999999954</c:v>
                </c:pt>
                <c:pt idx="139807">
                  <c:v>-90.848500000000001</c:v>
                </c:pt>
                <c:pt idx="139808">
                  <c:v>-90.846499999999992</c:v>
                </c:pt>
                <c:pt idx="139809">
                  <c:v>-90.844499999999982</c:v>
                </c:pt>
                <c:pt idx="139810">
                  <c:v>-90.842499999999973</c:v>
                </c:pt>
                <c:pt idx="139811">
                  <c:v>-90.840499999999963</c:v>
                </c:pt>
                <c:pt idx="139812">
                  <c:v>-90.838499999999954</c:v>
                </c:pt>
                <c:pt idx="139813">
                  <c:v>-90.836500000000001</c:v>
                </c:pt>
                <c:pt idx="139814">
                  <c:v>-90.834499999999991</c:v>
                </c:pt>
                <c:pt idx="139815">
                  <c:v>-90.832499999999982</c:v>
                </c:pt>
                <c:pt idx="139816">
                  <c:v>-90.830499999999972</c:v>
                </c:pt>
                <c:pt idx="139817">
                  <c:v>-90.828499999999963</c:v>
                </c:pt>
                <c:pt idx="139818">
                  <c:v>-90.826499999999953</c:v>
                </c:pt>
                <c:pt idx="139819">
                  <c:v>-90.8245</c:v>
                </c:pt>
                <c:pt idx="139820">
                  <c:v>-90.822499999999991</c:v>
                </c:pt>
                <c:pt idx="139821">
                  <c:v>-90.820499999999981</c:v>
                </c:pt>
                <c:pt idx="139822">
                  <c:v>-90.818499999999972</c:v>
                </c:pt>
                <c:pt idx="139823">
                  <c:v>-90.816499999999962</c:v>
                </c:pt>
                <c:pt idx="139824">
                  <c:v>-90.814499999999953</c:v>
                </c:pt>
                <c:pt idx="139825">
                  <c:v>-90.8125</c:v>
                </c:pt>
                <c:pt idx="139826">
                  <c:v>-90.81049999999999</c:v>
                </c:pt>
                <c:pt idx="139827">
                  <c:v>-90.808499999999981</c:v>
                </c:pt>
                <c:pt idx="139828">
                  <c:v>-90.806499999999971</c:v>
                </c:pt>
                <c:pt idx="139829">
                  <c:v>-90.804499999999962</c:v>
                </c:pt>
                <c:pt idx="139830">
                  <c:v>-90.802499999999952</c:v>
                </c:pt>
                <c:pt idx="139831">
                  <c:v>-90.8005</c:v>
                </c:pt>
                <c:pt idx="139832">
                  <c:v>-90.79849999999999</c:v>
                </c:pt>
                <c:pt idx="139833">
                  <c:v>-90.79649999999998</c:v>
                </c:pt>
                <c:pt idx="139834">
                  <c:v>-90.794499999999971</c:v>
                </c:pt>
                <c:pt idx="139835">
                  <c:v>-90.792499999999961</c:v>
                </c:pt>
                <c:pt idx="139836">
                  <c:v>-90.790499999999952</c:v>
                </c:pt>
                <c:pt idx="139837">
                  <c:v>-90.788499999999999</c:v>
                </c:pt>
                <c:pt idx="139838">
                  <c:v>-90.78649999999999</c:v>
                </c:pt>
                <c:pt idx="139839">
                  <c:v>-90.78449999999998</c:v>
                </c:pt>
                <c:pt idx="139840">
                  <c:v>-90.78249999999997</c:v>
                </c:pt>
                <c:pt idx="139841">
                  <c:v>-90.780499999999961</c:v>
                </c:pt>
                <c:pt idx="139842">
                  <c:v>-90.778499999999951</c:v>
                </c:pt>
                <c:pt idx="139843">
                  <c:v>-90.776499999999999</c:v>
                </c:pt>
                <c:pt idx="139844">
                  <c:v>-90.774499999999989</c:v>
                </c:pt>
                <c:pt idx="139845">
                  <c:v>-90.77249999999998</c:v>
                </c:pt>
                <c:pt idx="139846">
                  <c:v>-90.77049999999997</c:v>
                </c:pt>
                <c:pt idx="139847">
                  <c:v>-90.76849999999996</c:v>
                </c:pt>
                <c:pt idx="139848">
                  <c:v>-90.766499999999951</c:v>
                </c:pt>
                <c:pt idx="139849">
                  <c:v>-90.764499999999998</c:v>
                </c:pt>
                <c:pt idx="139850">
                  <c:v>-90.762499999999989</c:v>
                </c:pt>
                <c:pt idx="139851">
                  <c:v>-90.760499999999979</c:v>
                </c:pt>
                <c:pt idx="139852">
                  <c:v>-90.75849999999997</c:v>
                </c:pt>
                <c:pt idx="139853">
                  <c:v>-90.75649999999996</c:v>
                </c:pt>
                <c:pt idx="139854">
                  <c:v>-90.75449999999995</c:v>
                </c:pt>
                <c:pt idx="139855">
                  <c:v>-90.752499999999998</c:v>
                </c:pt>
                <c:pt idx="139856">
                  <c:v>-90.750499999999988</c:v>
                </c:pt>
                <c:pt idx="139857">
                  <c:v>-90.748499999999979</c:v>
                </c:pt>
                <c:pt idx="139858">
                  <c:v>-90.746499999999969</c:v>
                </c:pt>
                <c:pt idx="139859">
                  <c:v>-90.74449999999996</c:v>
                </c:pt>
                <c:pt idx="139860">
                  <c:v>-90.74249999999995</c:v>
                </c:pt>
                <c:pt idx="139861">
                  <c:v>-90.740499999999997</c:v>
                </c:pt>
                <c:pt idx="139862">
                  <c:v>-90.738499999999988</c:v>
                </c:pt>
                <c:pt idx="139863">
                  <c:v>-90.736499999999978</c:v>
                </c:pt>
                <c:pt idx="139864">
                  <c:v>-90.734499999999969</c:v>
                </c:pt>
                <c:pt idx="139865">
                  <c:v>-90.732499999999959</c:v>
                </c:pt>
                <c:pt idx="139866">
                  <c:v>-90.73049999999995</c:v>
                </c:pt>
                <c:pt idx="139867">
                  <c:v>-90.728499999999997</c:v>
                </c:pt>
                <c:pt idx="139868">
                  <c:v>-90.726499999999987</c:v>
                </c:pt>
                <c:pt idx="139869">
                  <c:v>-90.724499999999978</c:v>
                </c:pt>
                <c:pt idx="139870">
                  <c:v>-90.722499999999968</c:v>
                </c:pt>
                <c:pt idx="139871">
                  <c:v>-90.720499999999959</c:v>
                </c:pt>
                <c:pt idx="139872">
                  <c:v>-90.718499999999949</c:v>
                </c:pt>
                <c:pt idx="139873">
                  <c:v>-90.716499999999996</c:v>
                </c:pt>
                <c:pt idx="139874">
                  <c:v>-90.714499999999987</c:v>
                </c:pt>
                <c:pt idx="139875">
                  <c:v>-90.712499999999977</c:v>
                </c:pt>
                <c:pt idx="139876">
                  <c:v>-90.710499999999968</c:v>
                </c:pt>
                <c:pt idx="139877">
                  <c:v>-90.708499999999958</c:v>
                </c:pt>
                <c:pt idx="139878">
                  <c:v>-90.706500000000005</c:v>
                </c:pt>
                <c:pt idx="139879">
                  <c:v>-90.704499999999996</c:v>
                </c:pt>
                <c:pt idx="139880">
                  <c:v>-90.702499999999986</c:v>
                </c:pt>
                <c:pt idx="139881">
                  <c:v>-90.700499999999977</c:v>
                </c:pt>
                <c:pt idx="139882">
                  <c:v>-90.698499999999967</c:v>
                </c:pt>
                <c:pt idx="139883">
                  <c:v>-90.696499999999958</c:v>
                </c:pt>
                <c:pt idx="139884">
                  <c:v>-90.694500000000005</c:v>
                </c:pt>
                <c:pt idx="139885">
                  <c:v>-90.692499999999995</c:v>
                </c:pt>
                <c:pt idx="139886">
                  <c:v>-90.690499999999986</c:v>
                </c:pt>
                <c:pt idx="139887">
                  <c:v>-90.688499999999976</c:v>
                </c:pt>
                <c:pt idx="139888">
                  <c:v>-90.686499999999967</c:v>
                </c:pt>
                <c:pt idx="139889">
                  <c:v>-90.684499999999957</c:v>
                </c:pt>
                <c:pt idx="139890">
                  <c:v>-90.682500000000005</c:v>
                </c:pt>
                <c:pt idx="139891">
                  <c:v>-90.680499999999995</c:v>
                </c:pt>
                <c:pt idx="139892">
                  <c:v>-90.678499999999985</c:v>
                </c:pt>
                <c:pt idx="139893">
                  <c:v>-90.676499999999976</c:v>
                </c:pt>
                <c:pt idx="139894">
                  <c:v>-90.674499999999966</c:v>
                </c:pt>
                <c:pt idx="139895">
                  <c:v>-90.672499999999957</c:v>
                </c:pt>
                <c:pt idx="139896">
                  <c:v>-90.670500000000004</c:v>
                </c:pt>
                <c:pt idx="139897">
                  <c:v>-90.668499999999995</c:v>
                </c:pt>
                <c:pt idx="139898">
                  <c:v>-90.666499999999985</c:v>
                </c:pt>
                <c:pt idx="139899">
                  <c:v>-90.664499999999975</c:v>
                </c:pt>
                <c:pt idx="139900">
                  <c:v>-90.662499999999966</c:v>
                </c:pt>
                <c:pt idx="139901">
                  <c:v>-90.660499999999956</c:v>
                </c:pt>
                <c:pt idx="139902">
                  <c:v>-90.658500000000004</c:v>
                </c:pt>
                <c:pt idx="139903">
                  <c:v>-90.656499999999994</c:v>
                </c:pt>
                <c:pt idx="139904">
                  <c:v>-90.654499999999985</c:v>
                </c:pt>
                <c:pt idx="139905">
                  <c:v>-90.652499999999975</c:v>
                </c:pt>
                <c:pt idx="139906">
                  <c:v>-90.650499999999965</c:v>
                </c:pt>
                <c:pt idx="139907">
                  <c:v>-90.648499999999956</c:v>
                </c:pt>
                <c:pt idx="139908">
                  <c:v>-90.646500000000003</c:v>
                </c:pt>
                <c:pt idx="139909">
                  <c:v>-90.644499999999994</c:v>
                </c:pt>
                <c:pt idx="139910">
                  <c:v>-90.642499999999984</c:v>
                </c:pt>
                <c:pt idx="139911">
                  <c:v>-90.640499999999975</c:v>
                </c:pt>
                <c:pt idx="139912">
                  <c:v>-90.638499999999965</c:v>
                </c:pt>
                <c:pt idx="139913">
                  <c:v>-90.636499999999955</c:v>
                </c:pt>
                <c:pt idx="139914">
                  <c:v>-90.634500000000003</c:v>
                </c:pt>
                <c:pt idx="139915">
                  <c:v>-90.632499999999993</c:v>
                </c:pt>
                <c:pt idx="139916">
                  <c:v>-90.630499999999984</c:v>
                </c:pt>
                <c:pt idx="139917">
                  <c:v>-90.628499999999974</c:v>
                </c:pt>
                <c:pt idx="139918">
                  <c:v>-90.626499999999965</c:v>
                </c:pt>
                <c:pt idx="139919">
                  <c:v>-90.624499999999955</c:v>
                </c:pt>
                <c:pt idx="139920">
                  <c:v>-90.622500000000002</c:v>
                </c:pt>
                <c:pt idx="139921">
                  <c:v>-90.620499999999993</c:v>
                </c:pt>
                <c:pt idx="139922">
                  <c:v>-90.618499999999983</c:v>
                </c:pt>
                <c:pt idx="139923">
                  <c:v>-90.616499999999974</c:v>
                </c:pt>
                <c:pt idx="139924">
                  <c:v>-90.614499999999964</c:v>
                </c:pt>
                <c:pt idx="139925">
                  <c:v>-90.612499999999955</c:v>
                </c:pt>
                <c:pt idx="139926">
                  <c:v>-90.610500000000002</c:v>
                </c:pt>
                <c:pt idx="139927">
                  <c:v>-90.608499999999992</c:v>
                </c:pt>
                <c:pt idx="139928">
                  <c:v>-90.606499999999983</c:v>
                </c:pt>
                <c:pt idx="139929">
                  <c:v>-90.604499999999973</c:v>
                </c:pt>
                <c:pt idx="139930">
                  <c:v>-90.602499999999964</c:v>
                </c:pt>
                <c:pt idx="139931">
                  <c:v>-90.600499999999954</c:v>
                </c:pt>
                <c:pt idx="139932">
                  <c:v>-90.598500000000001</c:v>
                </c:pt>
                <c:pt idx="139933">
                  <c:v>-90.596499999999992</c:v>
                </c:pt>
                <c:pt idx="139934">
                  <c:v>-90.594499999999982</c:v>
                </c:pt>
                <c:pt idx="139935">
                  <c:v>-90.592499999999973</c:v>
                </c:pt>
                <c:pt idx="139936">
                  <c:v>-90.590499999999963</c:v>
                </c:pt>
                <c:pt idx="139937">
                  <c:v>-90.588499999999954</c:v>
                </c:pt>
                <c:pt idx="139938">
                  <c:v>-90.586500000000001</c:v>
                </c:pt>
                <c:pt idx="139939">
                  <c:v>-90.584499999999991</c:v>
                </c:pt>
                <c:pt idx="139940">
                  <c:v>-90.582499999999982</c:v>
                </c:pt>
                <c:pt idx="139941">
                  <c:v>-90.580499999999972</c:v>
                </c:pt>
                <c:pt idx="139942">
                  <c:v>-90.578499999999963</c:v>
                </c:pt>
                <c:pt idx="139943">
                  <c:v>-90.576499999999953</c:v>
                </c:pt>
                <c:pt idx="139944">
                  <c:v>-90.5745</c:v>
                </c:pt>
                <c:pt idx="139945">
                  <c:v>-90.572499999999991</c:v>
                </c:pt>
                <c:pt idx="139946">
                  <c:v>-90.570499999999981</c:v>
                </c:pt>
                <c:pt idx="139947">
                  <c:v>-90.568499999999972</c:v>
                </c:pt>
                <c:pt idx="139948">
                  <c:v>-90.566499999999962</c:v>
                </c:pt>
                <c:pt idx="139949">
                  <c:v>-90.564499999999953</c:v>
                </c:pt>
                <c:pt idx="139950">
                  <c:v>-90.5625</c:v>
                </c:pt>
                <c:pt idx="139951">
                  <c:v>-90.56049999999999</c:v>
                </c:pt>
                <c:pt idx="139952">
                  <c:v>-90.558499999999981</c:v>
                </c:pt>
                <c:pt idx="139953">
                  <c:v>-90.556499999999971</c:v>
                </c:pt>
                <c:pt idx="139954">
                  <c:v>-90.554499999999962</c:v>
                </c:pt>
                <c:pt idx="139955">
                  <c:v>-90.552499999999952</c:v>
                </c:pt>
                <c:pt idx="139956">
                  <c:v>-90.5505</c:v>
                </c:pt>
                <c:pt idx="139957">
                  <c:v>-90.54849999999999</c:v>
                </c:pt>
                <c:pt idx="139958">
                  <c:v>-90.54649999999998</c:v>
                </c:pt>
                <c:pt idx="139959">
                  <c:v>-90.544499999999971</c:v>
                </c:pt>
                <c:pt idx="139960">
                  <c:v>-90.542499999999961</c:v>
                </c:pt>
                <c:pt idx="139961">
                  <c:v>-90.540499999999952</c:v>
                </c:pt>
                <c:pt idx="139962">
                  <c:v>-90.538499999999999</c:v>
                </c:pt>
                <c:pt idx="139963">
                  <c:v>-90.53649999999999</c:v>
                </c:pt>
                <c:pt idx="139964">
                  <c:v>-90.53449999999998</c:v>
                </c:pt>
                <c:pt idx="139965">
                  <c:v>-90.53249999999997</c:v>
                </c:pt>
                <c:pt idx="139966">
                  <c:v>-90.530499999999961</c:v>
                </c:pt>
                <c:pt idx="139967">
                  <c:v>-90.528499999999951</c:v>
                </c:pt>
                <c:pt idx="139968">
                  <c:v>-90.526499999999999</c:v>
                </c:pt>
                <c:pt idx="139969">
                  <c:v>-90.524499999999989</c:v>
                </c:pt>
                <c:pt idx="139970">
                  <c:v>-90.52249999999998</c:v>
                </c:pt>
                <c:pt idx="139971">
                  <c:v>-90.52049999999997</c:v>
                </c:pt>
                <c:pt idx="139972">
                  <c:v>-90.51849999999996</c:v>
                </c:pt>
                <c:pt idx="139973">
                  <c:v>-90.516499999999951</c:v>
                </c:pt>
                <c:pt idx="139974">
                  <c:v>-90.514499999999998</c:v>
                </c:pt>
                <c:pt idx="139975">
                  <c:v>-90.512499999999989</c:v>
                </c:pt>
                <c:pt idx="139976">
                  <c:v>-90.510499999999979</c:v>
                </c:pt>
                <c:pt idx="139977">
                  <c:v>-90.50849999999997</c:v>
                </c:pt>
                <c:pt idx="139978">
                  <c:v>-90.50649999999996</c:v>
                </c:pt>
                <c:pt idx="139979">
                  <c:v>-90.50449999999995</c:v>
                </c:pt>
                <c:pt idx="139980">
                  <c:v>-90.502499999999998</c:v>
                </c:pt>
                <c:pt idx="139981">
                  <c:v>-90.500499999999988</c:v>
                </c:pt>
                <c:pt idx="139982">
                  <c:v>-90.498499999999979</c:v>
                </c:pt>
                <c:pt idx="139983">
                  <c:v>-90.496499999999969</c:v>
                </c:pt>
                <c:pt idx="139984">
                  <c:v>-90.49449999999996</c:v>
                </c:pt>
                <c:pt idx="139985">
                  <c:v>-90.49249999999995</c:v>
                </c:pt>
                <c:pt idx="139986">
                  <c:v>-90.490499999999997</c:v>
                </c:pt>
                <c:pt idx="139987">
                  <c:v>-90.488499999999988</c:v>
                </c:pt>
                <c:pt idx="139988">
                  <c:v>-90.486499999999978</c:v>
                </c:pt>
                <c:pt idx="139989">
                  <c:v>-90.484499999999969</c:v>
                </c:pt>
                <c:pt idx="139990">
                  <c:v>-90.482499999999959</c:v>
                </c:pt>
                <c:pt idx="139991">
                  <c:v>-90.48049999999995</c:v>
                </c:pt>
                <c:pt idx="139992">
                  <c:v>-90.478499999999997</c:v>
                </c:pt>
                <c:pt idx="139993">
                  <c:v>-90.476499999999987</c:v>
                </c:pt>
                <c:pt idx="139994">
                  <c:v>-90.474499999999978</c:v>
                </c:pt>
                <c:pt idx="139995">
                  <c:v>-90.472499999999968</c:v>
                </c:pt>
                <c:pt idx="139996">
                  <c:v>-90.470499999999959</c:v>
                </c:pt>
                <c:pt idx="139997">
                  <c:v>-90.468499999999949</c:v>
                </c:pt>
                <c:pt idx="139998">
                  <c:v>-90.466499999999996</c:v>
                </c:pt>
                <c:pt idx="139999">
                  <c:v>-90.464499999999987</c:v>
                </c:pt>
                <c:pt idx="140000">
                  <c:v>-90.462499999999977</c:v>
                </c:pt>
                <c:pt idx="140001">
                  <c:v>-90.460499999999968</c:v>
                </c:pt>
                <c:pt idx="140002">
                  <c:v>-90.458499999999958</c:v>
                </c:pt>
                <c:pt idx="140003">
                  <c:v>-90.456500000000005</c:v>
                </c:pt>
                <c:pt idx="140004">
                  <c:v>-90.454499999999996</c:v>
                </c:pt>
                <c:pt idx="140005">
                  <c:v>-90.452499999999986</c:v>
                </c:pt>
                <c:pt idx="140006">
                  <c:v>-90.450499999999977</c:v>
                </c:pt>
                <c:pt idx="140007">
                  <c:v>-90.448499999999967</c:v>
                </c:pt>
                <c:pt idx="140008">
                  <c:v>-90.446499999999958</c:v>
                </c:pt>
                <c:pt idx="140009">
                  <c:v>-90.444500000000005</c:v>
                </c:pt>
                <c:pt idx="140010">
                  <c:v>-90.442499999999995</c:v>
                </c:pt>
                <c:pt idx="140011">
                  <c:v>-90.440499999999986</c:v>
                </c:pt>
                <c:pt idx="140012">
                  <c:v>-90.438499999999976</c:v>
                </c:pt>
                <c:pt idx="140013">
                  <c:v>-90.436499999999967</c:v>
                </c:pt>
                <c:pt idx="140014">
                  <c:v>-90.434499999999957</c:v>
                </c:pt>
                <c:pt idx="140015">
                  <c:v>-90.432500000000005</c:v>
                </c:pt>
                <c:pt idx="140016">
                  <c:v>-90.430499999999995</c:v>
                </c:pt>
                <c:pt idx="140017">
                  <c:v>-90.428499999999985</c:v>
                </c:pt>
                <c:pt idx="140018">
                  <c:v>-90.426499999999976</c:v>
                </c:pt>
                <c:pt idx="140019">
                  <c:v>-90.424499999999966</c:v>
                </c:pt>
                <c:pt idx="140020">
                  <c:v>-90.422499999999957</c:v>
                </c:pt>
                <c:pt idx="140021">
                  <c:v>-90.420500000000004</c:v>
                </c:pt>
                <c:pt idx="140022">
                  <c:v>-90.418499999999995</c:v>
                </c:pt>
                <c:pt idx="140023">
                  <c:v>-90.416499999999985</c:v>
                </c:pt>
                <c:pt idx="140024">
                  <c:v>-90.414499999999975</c:v>
                </c:pt>
                <c:pt idx="140025">
                  <c:v>-90.412499999999966</c:v>
                </c:pt>
                <c:pt idx="140026">
                  <c:v>-90.410499999999956</c:v>
                </c:pt>
                <c:pt idx="140027">
                  <c:v>-90.408500000000004</c:v>
                </c:pt>
                <c:pt idx="140028">
                  <c:v>-90.406499999999994</c:v>
                </c:pt>
                <c:pt idx="140029">
                  <c:v>-90.404499999999985</c:v>
                </c:pt>
                <c:pt idx="140030">
                  <c:v>-90.402499999999975</c:v>
                </c:pt>
                <c:pt idx="140031">
                  <c:v>-90.400499999999965</c:v>
                </c:pt>
                <c:pt idx="140032">
                  <c:v>-90.398499999999956</c:v>
                </c:pt>
                <c:pt idx="140033">
                  <c:v>-90.396500000000003</c:v>
                </c:pt>
                <c:pt idx="140034">
                  <c:v>-90.394499999999994</c:v>
                </c:pt>
                <c:pt idx="140035">
                  <c:v>-90.392499999999984</c:v>
                </c:pt>
                <c:pt idx="140036">
                  <c:v>-90.390499999999975</c:v>
                </c:pt>
                <c:pt idx="140037">
                  <c:v>-90.388499999999965</c:v>
                </c:pt>
                <c:pt idx="140038">
                  <c:v>-90.386499999999955</c:v>
                </c:pt>
                <c:pt idx="140039">
                  <c:v>-90.384500000000003</c:v>
                </c:pt>
                <c:pt idx="140040">
                  <c:v>-90.382499999999993</c:v>
                </c:pt>
                <c:pt idx="140041">
                  <c:v>-90.380499999999984</c:v>
                </c:pt>
                <c:pt idx="140042">
                  <c:v>-90.378499999999974</c:v>
                </c:pt>
                <c:pt idx="140043">
                  <c:v>-90.376499999999965</c:v>
                </c:pt>
                <c:pt idx="140044">
                  <c:v>-90.374499999999955</c:v>
                </c:pt>
                <c:pt idx="140045">
                  <c:v>-90.372500000000002</c:v>
                </c:pt>
                <c:pt idx="140046">
                  <c:v>-90.370499999999993</c:v>
                </c:pt>
                <c:pt idx="140047">
                  <c:v>-90.368499999999983</c:v>
                </c:pt>
                <c:pt idx="140048">
                  <c:v>-90.366499999999974</c:v>
                </c:pt>
                <c:pt idx="140049">
                  <c:v>-90.364499999999964</c:v>
                </c:pt>
                <c:pt idx="140050">
                  <c:v>-90.362499999999955</c:v>
                </c:pt>
                <c:pt idx="140051">
                  <c:v>-90.360500000000002</c:v>
                </c:pt>
                <c:pt idx="140052">
                  <c:v>-90.358499999999992</c:v>
                </c:pt>
                <c:pt idx="140053">
                  <c:v>-90.356499999999983</c:v>
                </c:pt>
                <c:pt idx="140054">
                  <c:v>-90.354499999999973</c:v>
                </c:pt>
                <c:pt idx="140055">
                  <c:v>-90.352499999999964</c:v>
                </c:pt>
                <c:pt idx="140056">
                  <c:v>-90.350499999999954</c:v>
                </c:pt>
                <c:pt idx="140057">
                  <c:v>-90.348500000000001</c:v>
                </c:pt>
                <c:pt idx="140058">
                  <c:v>-90.346499999999992</c:v>
                </c:pt>
                <c:pt idx="140059">
                  <c:v>-90.344499999999982</c:v>
                </c:pt>
                <c:pt idx="140060">
                  <c:v>-90.342499999999973</c:v>
                </c:pt>
                <c:pt idx="140061">
                  <c:v>-90.340499999999963</c:v>
                </c:pt>
                <c:pt idx="140062">
                  <c:v>-90.338499999999954</c:v>
                </c:pt>
                <c:pt idx="140063">
                  <c:v>-90.336500000000001</c:v>
                </c:pt>
                <c:pt idx="140064">
                  <c:v>-90.334499999999991</c:v>
                </c:pt>
                <c:pt idx="140065">
                  <c:v>-90.332499999999982</c:v>
                </c:pt>
                <c:pt idx="140066">
                  <c:v>-90.330499999999972</c:v>
                </c:pt>
                <c:pt idx="140067">
                  <c:v>-90.328499999999963</c:v>
                </c:pt>
                <c:pt idx="140068">
                  <c:v>-90.326499999999953</c:v>
                </c:pt>
                <c:pt idx="140069">
                  <c:v>-90.3245</c:v>
                </c:pt>
                <c:pt idx="140070">
                  <c:v>-90.322499999999991</c:v>
                </c:pt>
                <c:pt idx="140071">
                  <c:v>-90.320499999999981</c:v>
                </c:pt>
                <c:pt idx="140072">
                  <c:v>-90.318499999999972</c:v>
                </c:pt>
                <c:pt idx="140073">
                  <c:v>-90.316499999999962</c:v>
                </c:pt>
                <c:pt idx="140074">
                  <c:v>-90.314499999999953</c:v>
                </c:pt>
                <c:pt idx="140075">
                  <c:v>-90.3125</c:v>
                </c:pt>
                <c:pt idx="140076">
                  <c:v>-90.31049999999999</c:v>
                </c:pt>
                <c:pt idx="140077">
                  <c:v>-90.308499999999981</c:v>
                </c:pt>
                <c:pt idx="140078">
                  <c:v>-90.306499999999971</c:v>
                </c:pt>
                <c:pt idx="140079">
                  <c:v>-90.304499999999962</c:v>
                </c:pt>
                <c:pt idx="140080">
                  <c:v>-90.302499999999952</c:v>
                </c:pt>
                <c:pt idx="140081">
                  <c:v>-90.3005</c:v>
                </c:pt>
                <c:pt idx="140082">
                  <c:v>-90.29849999999999</c:v>
                </c:pt>
                <c:pt idx="140083">
                  <c:v>-90.29649999999998</c:v>
                </c:pt>
                <c:pt idx="140084">
                  <c:v>-90.294499999999971</c:v>
                </c:pt>
                <c:pt idx="140085">
                  <c:v>-90.292499999999961</c:v>
                </c:pt>
                <c:pt idx="140086">
                  <c:v>-90.290499999999952</c:v>
                </c:pt>
                <c:pt idx="140087">
                  <c:v>-90.288499999999999</c:v>
                </c:pt>
                <c:pt idx="140088">
                  <c:v>-90.28649999999999</c:v>
                </c:pt>
                <c:pt idx="140089">
                  <c:v>-90.28449999999998</c:v>
                </c:pt>
                <c:pt idx="140090">
                  <c:v>-90.28249999999997</c:v>
                </c:pt>
                <c:pt idx="140091">
                  <c:v>-90.280499999999961</c:v>
                </c:pt>
                <c:pt idx="140092">
                  <c:v>-90.278499999999951</c:v>
                </c:pt>
                <c:pt idx="140093">
                  <c:v>-90.276499999999999</c:v>
                </c:pt>
                <c:pt idx="140094">
                  <c:v>-90.274499999999989</c:v>
                </c:pt>
                <c:pt idx="140095">
                  <c:v>-90.27249999999998</c:v>
                </c:pt>
                <c:pt idx="140096">
                  <c:v>-90.27049999999997</c:v>
                </c:pt>
                <c:pt idx="140097">
                  <c:v>-90.26849999999996</c:v>
                </c:pt>
                <c:pt idx="140098">
                  <c:v>-90.266499999999951</c:v>
                </c:pt>
                <c:pt idx="140099">
                  <c:v>-90.264499999999998</c:v>
                </c:pt>
                <c:pt idx="140100">
                  <c:v>-90.262499999999989</c:v>
                </c:pt>
                <c:pt idx="140101">
                  <c:v>-90.260499999999979</c:v>
                </c:pt>
                <c:pt idx="140102">
                  <c:v>-90.25849999999997</c:v>
                </c:pt>
                <c:pt idx="140103">
                  <c:v>-90.25649999999996</c:v>
                </c:pt>
                <c:pt idx="140104">
                  <c:v>-90.25449999999995</c:v>
                </c:pt>
                <c:pt idx="140105">
                  <c:v>-90.252499999999998</c:v>
                </c:pt>
                <c:pt idx="140106">
                  <c:v>-90.250499999999988</c:v>
                </c:pt>
                <c:pt idx="140107">
                  <c:v>-90.248499999999979</c:v>
                </c:pt>
                <c:pt idx="140108">
                  <c:v>-90.246499999999969</c:v>
                </c:pt>
                <c:pt idx="140109">
                  <c:v>-90.24449999999996</c:v>
                </c:pt>
                <c:pt idx="140110">
                  <c:v>-90.24249999999995</c:v>
                </c:pt>
                <c:pt idx="140111">
                  <c:v>-90.240499999999997</c:v>
                </c:pt>
                <c:pt idx="140112">
                  <c:v>-90.238499999999988</c:v>
                </c:pt>
                <c:pt idx="140113">
                  <c:v>-90.236499999999978</c:v>
                </c:pt>
                <c:pt idx="140114">
                  <c:v>-90.234499999999969</c:v>
                </c:pt>
                <c:pt idx="140115">
                  <c:v>-90.232499999999959</c:v>
                </c:pt>
                <c:pt idx="140116">
                  <c:v>-90.23049999999995</c:v>
                </c:pt>
                <c:pt idx="140117">
                  <c:v>-90.228499999999997</c:v>
                </c:pt>
                <c:pt idx="140118">
                  <c:v>-90.226499999999987</c:v>
                </c:pt>
                <c:pt idx="140119">
                  <c:v>-90.224499999999978</c:v>
                </c:pt>
                <c:pt idx="140120">
                  <c:v>-90.222499999999968</c:v>
                </c:pt>
                <c:pt idx="140121">
                  <c:v>-90.220499999999959</c:v>
                </c:pt>
                <c:pt idx="140122">
                  <c:v>-90.218499999999949</c:v>
                </c:pt>
                <c:pt idx="140123">
                  <c:v>-90.216499999999996</c:v>
                </c:pt>
                <c:pt idx="140124">
                  <c:v>-90.214499999999987</c:v>
                </c:pt>
                <c:pt idx="140125">
                  <c:v>-90.212499999999977</c:v>
                </c:pt>
                <c:pt idx="140126">
                  <c:v>-90.210499999999968</c:v>
                </c:pt>
                <c:pt idx="140127">
                  <c:v>-90.208499999999958</c:v>
                </c:pt>
                <c:pt idx="140128">
                  <c:v>-90.206500000000005</c:v>
                </c:pt>
                <c:pt idx="140129">
                  <c:v>-90.204499999999996</c:v>
                </c:pt>
                <c:pt idx="140130">
                  <c:v>-90.202499999999986</c:v>
                </c:pt>
                <c:pt idx="140131">
                  <c:v>-90.200499999999977</c:v>
                </c:pt>
                <c:pt idx="140132">
                  <c:v>-90.198499999999967</c:v>
                </c:pt>
                <c:pt idx="140133">
                  <c:v>-90.196499999999958</c:v>
                </c:pt>
                <c:pt idx="140134">
                  <c:v>-90.194500000000005</c:v>
                </c:pt>
                <c:pt idx="140135">
                  <c:v>-90.192499999999995</c:v>
                </c:pt>
                <c:pt idx="140136">
                  <c:v>-90.190499999999986</c:v>
                </c:pt>
                <c:pt idx="140137">
                  <c:v>-90.188499999999976</c:v>
                </c:pt>
                <c:pt idx="140138">
                  <c:v>-90.186499999999967</c:v>
                </c:pt>
                <c:pt idx="140139">
                  <c:v>-90.184499999999957</c:v>
                </c:pt>
                <c:pt idx="140140">
                  <c:v>-90.182500000000005</c:v>
                </c:pt>
                <c:pt idx="140141">
                  <c:v>-90.180499999999995</c:v>
                </c:pt>
                <c:pt idx="140142">
                  <c:v>-90.178499999999985</c:v>
                </c:pt>
                <c:pt idx="140143">
                  <c:v>-90.176499999999976</c:v>
                </c:pt>
                <c:pt idx="140144">
                  <c:v>-90.174499999999966</c:v>
                </c:pt>
                <c:pt idx="140145">
                  <c:v>-90.172499999999957</c:v>
                </c:pt>
                <c:pt idx="140146">
                  <c:v>-90.170500000000004</c:v>
                </c:pt>
                <c:pt idx="140147">
                  <c:v>-90.168499999999995</c:v>
                </c:pt>
                <c:pt idx="140148">
                  <c:v>-90.166499999999985</c:v>
                </c:pt>
                <c:pt idx="140149">
                  <c:v>-90.164499999999975</c:v>
                </c:pt>
                <c:pt idx="140150">
                  <c:v>-90.162499999999966</c:v>
                </c:pt>
                <c:pt idx="140151">
                  <c:v>-90.160499999999956</c:v>
                </c:pt>
                <c:pt idx="140152">
                  <c:v>-90.158500000000004</c:v>
                </c:pt>
                <c:pt idx="140153">
                  <c:v>-90.156499999999994</c:v>
                </c:pt>
                <c:pt idx="140154">
                  <c:v>-90.154499999999985</c:v>
                </c:pt>
                <c:pt idx="140155">
                  <c:v>-90.152499999999975</c:v>
                </c:pt>
                <c:pt idx="140156">
                  <c:v>-90.150499999999965</c:v>
                </c:pt>
                <c:pt idx="140157">
                  <c:v>-90.148499999999956</c:v>
                </c:pt>
                <c:pt idx="140158">
                  <c:v>-90.146500000000003</c:v>
                </c:pt>
                <c:pt idx="140159">
                  <c:v>-90.144499999999994</c:v>
                </c:pt>
                <c:pt idx="140160">
                  <c:v>-90.142499999999984</c:v>
                </c:pt>
                <c:pt idx="140161">
                  <c:v>-90.140499999999975</c:v>
                </c:pt>
                <c:pt idx="140162">
                  <c:v>-90.138499999999965</c:v>
                </c:pt>
                <c:pt idx="140163">
                  <c:v>-90.136499999999955</c:v>
                </c:pt>
                <c:pt idx="140164">
                  <c:v>-90.134500000000003</c:v>
                </c:pt>
                <c:pt idx="140165">
                  <c:v>-90.132499999999993</c:v>
                </c:pt>
                <c:pt idx="140166">
                  <c:v>-90.130499999999984</c:v>
                </c:pt>
                <c:pt idx="140167">
                  <c:v>-90.128499999999974</c:v>
                </c:pt>
                <c:pt idx="140168">
                  <c:v>-90.126499999999965</c:v>
                </c:pt>
                <c:pt idx="140169">
                  <c:v>-90.124499999999955</c:v>
                </c:pt>
                <c:pt idx="140170">
                  <c:v>-90.122500000000002</c:v>
                </c:pt>
                <c:pt idx="140171">
                  <c:v>-90.120499999999993</c:v>
                </c:pt>
                <c:pt idx="140172">
                  <c:v>-90.118499999999983</c:v>
                </c:pt>
                <c:pt idx="140173">
                  <c:v>-90.116499999999974</c:v>
                </c:pt>
                <c:pt idx="140174">
                  <c:v>-90.114499999999964</c:v>
                </c:pt>
                <c:pt idx="140175">
                  <c:v>-90.112499999999955</c:v>
                </c:pt>
                <c:pt idx="140176">
                  <c:v>-90.110500000000002</c:v>
                </c:pt>
                <c:pt idx="140177">
                  <c:v>-90.108499999999992</c:v>
                </c:pt>
                <c:pt idx="140178">
                  <c:v>-90.106499999999983</c:v>
                </c:pt>
                <c:pt idx="140179">
                  <c:v>-90.104499999999973</c:v>
                </c:pt>
                <c:pt idx="140180">
                  <c:v>-90.102499999999964</c:v>
                </c:pt>
                <c:pt idx="140181">
                  <c:v>-90.100499999999954</c:v>
                </c:pt>
                <c:pt idx="140182">
                  <c:v>-90.098500000000001</c:v>
                </c:pt>
                <c:pt idx="140183">
                  <c:v>-90.096499999999992</c:v>
                </c:pt>
                <c:pt idx="140184">
                  <c:v>-90.094499999999982</c:v>
                </c:pt>
                <c:pt idx="140185">
                  <c:v>-90.092499999999973</c:v>
                </c:pt>
                <c:pt idx="140186">
                  <c:v>-90.090499999999963</c:v>
                </c:pt>
                <c:pt idx="140187">
                  <c:v>-90.088499999999954</c:v>
                </c:pt>
                <c:pt idx="140188">
                  <c:v>-90.086500000000001</c:v>
                </c:pt>
                <c:pt idx="140189">
                  <c:v>-90.084499999999991</c:v>
                </c:pt>
                <c:pt idx="140190">
                  <c:v>-90.082499999999982</c:v>
                </c:pt>
                <c:pt idx="140191">
                  <c:v>-90.080499999999972</c:v>
                </c:pt>
                <c:pt idx="140192">
                  <c:v>-90.078499999999963</c:v>
                </c:pt>
                <c:pt idx="140193">
                  <c:v>-90.076499999999953</c:v>
                </c:pt>
                <c:pt idx="140194">
                  <c:v>-90.0745</c:v>
                </c:pt>
                <c:pt idx="140195">
                  <c:v>-90.072499999999991</c:v>
                </c:pt>
                <c:pt idx="140196">
                  <c:v>-90.070499999999981</c:v>
                </c:pt>
                <c:pt idx="140197">
                  <c:v>-90.068499999999972</c:v>
                </c:pt>
                <c:pt idx="140198">
                  <c:v>-90.066499999999962</c:v>
                </c:pt>
                <c:pt idx="140199">
                  <c:v>-90.064499999999953</c:v>
                </c:pt>
                <c:pt idx="140200">
                  <c:v>-90.0625</c:v>
                </c:pt>
                <c:pt idx="140201">
                  <c:v>-90.06049999999999</c:v>
                </c:pt>
                <c:pt idx="140202">
                  <c:v>-90.058499999999981</c:v>
                </c:pt>
                <c:pt idx="140203">
                  <c:v>-90.056499999999971</c:v>
                </c:pt>
                <c:pt idx="140204">
                  <c:v>-90.054499999999962</c:v>
                </c:pt>
                <c:pt idx="140205">
                  <c:v>-90.052499999999952</c:v>
                </c:pt>
                <c:pt idx="140206">
                  <c:v>-90.0505</c:v>
                </c:pt>
                <c:pt idx="140207">
                  <c:v>-90.04849999999999</c:v>
                </c:pt>
                <c:pt idx="140208">
                  <c:v>-90.04649999999998</c:v>
                </c:pt>
                <c:pt idx="140209">
                  <c:v>-90.044499999999971</c:v>
                </c:pt>
                <c:pt idx="140210">
                  <c:v>-90.042499999999961</c:v>
                </c:pt>
                <c:pt idx="140211">
                  <c:v>-90.040499999999952</c:v>
                </c:pt>
                <c:pt idx="140212">
                  <c:v>-90.038499999999999</c:v>
                </c:pt>
                <c:pt idx="140213">
                  <c:v>-90.03649999999999</c:v>
                </c:pt>
                <c:pt idx="140214">
                  <c:v>-90.03449999999998</c:v>
                </c:pt>
                <c:pt idx="140215">
                  <c:v>-90.03249999999997</c:v>
                </c:pt>
                <c:pt idx="140216">
                  <c:v>-90.030499999999961</c:v>
                </c:pt>
                <c:pt idx="140217">
                  <c:v>-90.028499999999951</c:v>
                </c:pt>
                <c:pt idx="140218">
                  <c:v>-90.026499999999999</c:v>
                </c:pt>
                <c:pt idx="140219">
                  <c:v>-90.024499999999989</c:v>
                </c:pt>
                <c:pt idx="140220">
                  <c:v>-90.02249999999998</c:v>
                </c:pt>
                <c:pt idx="140221">
                  <c:v>-90.02049999999997</c:v>
                </c:pt>
                <c:pt idx="140222">
                  <c:v>-90.01849999999996</c:v>
                </c:pt>
                <c:pt idx="140223">
                  <c:v>-90.016499999999951</c:v>
                </c:pt>
                <c:pt idx="140224">
                  <c:v>-90.014499999999998</c:v>
                </c:pt>
                <c:pt idx="140225">
                  <c:v>-90.012499999999989</c:v>
                </c:pt>
                <c:pt idx="140226">
                  <c:v>-90.010499999999979</c:v>
                </c:pt>
                <c:pt idx="140227">
                  <c:v>-90.00849999999997</c:v>
                </c:pt>
                <c:pt idx="140228">
                  <c:v>-90.00649999999996</c:v>
                </c:pt>
                <c:pt idx="140229">
                  <c:v>-90.00449999999995</c:v>
                </c:pt>
                <c:pt idx="140230">
                  <c:v>-90.002499999999998</c:v>
                </c:pt>
                <c:pt idx="140231">
                  <c:v>-90.000499999999988</c:v>
                </c:pt>
                <c:pt idx="140232">
                  <c:v>-89.998499999999979</c:v>
                </c:pt>
                <c:pt idx="140233">
                  <c:v>-89.996499999999969</c:v>
                </c:pt>
                <c:pt idx="140234">
                  <c:v>-89.99449999999996</c:v>
                </c:pt>
                <c:pt idx="140235">
                  <c:v>-89.99249999999995</c:v>
                </c:pt>
                <c:pt idx="140236">
                  <c:v>-89.990499999999997</c:v>
                </c:pt>
                <c:pt idx="140237">
                  <c:v>-89.988499999999988</c:v>
                </c:pt>
                <c:pt idx="140238">
                  <c:v>-89.986499999999978</c:v>
                </c:pt>
                <c:pt idx="140239">
                  <c:v>-89.984499999999969</c:v>
                </c:pt>
                <c:pt idx="140240">
                  <c:v>-89.982499999999959</c:v>
                </c:pt>
                <c:pt idx="140241">
                  <c:v>-89.98049999999995</c:v>
                </c:pt>
                <c:pt idx="140242">
                  <c:v>-89.978499999999997</c:v>
                </c:pt>
                <c:pt idx="140243">
                  <c:v>-89.976499999999987</c:v>
                </c:pt>
                <c:pt idx="140244">
                  <c:v>-89.974499999999978</c:v>
                </c:pt>
                <c:pt idx="140245">
                  <c:v>-89.972499999999968</c:v>
                </c:pt>
                <c:pt idx="140246">
                  <c:v>-89.970499999999959</c:v>
                </c:pt>
                <c:pt idx="140247">
                  <c:v>-89.968499999999949</c:v>
                </c:pt>
                <c:pt idx="140248">
                  <c:v>-89.966499999999996</c:v>
                </c:pt>
                <c:pt idx="140249">
                  <c:v>-89.964499999999987</c:v>
                </c:pt>
                <c:pt idx="140250">
                  <c:v>-89.962499999999977</c:v>
                </c:pt>
                <c:pt idx="140251">
                  <c:v>-89.960499999999968</c:v>
                </c:pt>
                <c:pt idx="140252">
                  <c:v>-89.958499999999958</c:v>
                </c:pt>
                <c:pt idx="140253">
                  <c:v>-89.956500000000005</c:v>
                </c:pt>
                <c:pt idx="140254">
                  <c:v>-89.954499999999996</c:v>
                </c:pt>
                <c:pt idx="140255">
                  <c:v>-89.952499999999986</c:v>
                </c:pt>
                <c:pt idx="140256">
                  <c:v>-89.950499999999977</c:v>
                </c:pt>
                <c:pt idx="140257">
                  <c:v>-89.948499999999967</c:v>
                </c:pt>
                <c:pt idx="140258">
                  <c:v>-89.946499999999958</c:v>
                </c:pt>
                <c:pt idx="140259">
                  <c:v>-89.944500000000005</c:v>
                </c:pt>
                <c:pt idx="140260">
                  <c:v>-89.942499999999995</c:v>
                </c:pt>
                <c:pt idx="140261">
                  <c:v>-89.940499999999986</c:v>
                </c:pt>
                <c:pt idx="140262">
                  <c:v>-89.938499999999976</c:v>
                </c:pt>
                <c:pt idx="140263">
                  <c:v>-89.936499999999967</c:v>
                </c:pt>
                <c:pt idx="140264">
                  <c:v>-89.934499999999957</c:v>
                </c:pt>
                <c:pt idx="140265">
                  <c:v>-89.932500000000005</c:v>
                </c:pt>
                <c:pt idx="140266">
                  <c:v>-89.930499999999995</c:v>
                </c:pt>
                <c:pt idx="140267">
                  <c:v>-89.928499999999985</c:v>
                </c:pt>
                <c:pt idx="140268">
                  <c:v>-89.926499999999976</c:v>
                </c:pt>
                <c:pt idx="140269">
                  <c:v>-89.924499999999966</c:v>
                </c:pt>
                <c:pt idx="140270">
                  <c:v>-89.922499999999957</c:v>
                </c:pt>
                <c:pt idx="140271">
                  <c:v>-89.920500000000004</c:v>
                </c:pt>
                <c:pt idx="140272">
                  <c:v>-89.918499999999995</c:v>
                </c:pt>
                <c:pt idx="140273">
                  <c:v>-89.916499999999985</c:v>
                </c:pt>
                <c:pt idx="140274">
                  <c:v>-89.914499999999975</c:v>
                </c:pt>
                <c:pt idx="140275">
                  <c:v>-89.912499999999966</c:v>
                </c:pt>
                <c:pt idx="140276">
                  <c:v>-89.910499999999956</c:v>
                </c:pt>
                <c:pt idx="140277">
                  <c:v>-89.908500000000004</c:v>
                </c:pt>
                <c:pt idx="140278">
                  <c:v>-89.906499999999994</c:v>
                </c:pt>
                <c:pt idx="140279">
                  <c:v>-89.904499999999985</c:v>
                </c:pt>
                <c:pt idx="140280">
                  <c:v>-89.902499999999975</c:v>
                </c:pt>
                <c:pt idx="140281">
                  <c:v>-89.900499999999965</c:v>
                </c:pt>
                <c:pt idx="140282">
                  <c:v>-89.898499999999956</c:v>
                </c:pt>
                <c:pt idx="140283">
                  <c:v>-89.896500000000003</c:v>
                </c:pt>
                <c:pt idx="140284">
                  <c:v>-89.894499999999994</c:v>
                </c:pt>
                <c:pt idx="140285">
                  <c:v>-89.892499999999984</c:v>
                </c:pt>
                <c:pt idx="140286">
                  <c:v>-89.890499999999975</c:v>
                </c:pt>
                <c:pt idx="140287">
                  <c:v>-89.888499999999965</c:v>
                </c:pt>
                <c:pt idx="140288">
                  <c:v>-89.886499999999955</c:v>
                </c:pt>
                <c:pt idx="140289">
                  <c:v>-89.884500000000003</c:v>
                </c:pt>
                <c:pt idx="140290">
                  <c:v>-89.882499999999993</c:v>
                </c:pt>
                <c:pt idx="140291">
                  <c:v>-89.880499999999984</c:v>
                </c:pt>
                <c:pt idx="140292">
                  <c:v>-89.878499999999974</c:v>
                </c:pt>
                <c:pt idx="140293">
                  <c:v>-89.876499999999965</c:v>
                </c:pt>
                <c:pt idx="140294">
                  <c:v>-89.874499999999955</c:v>
                </c:pt>
                <c:pt idx="140295">
                  <c:v>-89.872500000000002</c:v>
                </c:pt>
                <c:pt idx="140296">
                  <c:v>-89.870499999999993</c:v>
                </c:pt>
                <c:pt idx="140297">
                  <c:v>-89.868499999999983</c:v>
                </c:pt>
                <c:pt idx="140298">
                  <c:v>-89.866499999999974</c:v>
                </c:pt>
                <c:pt idx="140299">
                  <c:v>-89.864499999999964</c:v>
                </c:pt>
                <c:pt idx="140300">
                  <c:v>-89.862499999999955</c:v>
                </c:pt>
                <c:pt idx="140301">
                  <c:v>-89.860500000000002</c:v>
                </c:pt>
                <c:pt idx="140302">
                  <c:v>-89.858499999999992</c:v>
                </c:pt>
                <c:pt idx="140303">
                  <c:v>-89.856499999999983</c:v>
                </c:pt>
                <c:pt idx="140304">
                  <c:v>-89.854499999999973</c:v>
                </c:pt>
                <c:pt idx="140305">
                  <c:v>-89.852499999999964</c:v>
                </c:pt>
                <c:pt idx="140306">
                  <c:v>-89.850499999999954</c:v>
                </c:pt>
                <c:pt idx="140307">
                  <c:v>-89.848500000000001</c:v>
                </c:pt>
                <c:pt idx="140308">
                  <c:v>-89.846499999999992</c:v>
                </c:pt>
                <c:pt idx="140309">
                  <c:v>-89.844499999999982</c:v>
                </c:pt>
                <c:pt idx="140310">
                  <c:v>-89.842499999999973</c:v>
                </c:pt>
                <c:pt idx="140311">
                  <c:v>-89.840499999999963</c:v>
                </c:pt>
                <c:pt idx="140312">
                  <c:v>-89.838499999999954</c:v>
                </c:pt>
                <c:pt idx="140313">
                  <c:v>-89.836500000000001</c:v>
                </c:pt>
                <c:pt idx="140314">
                  <c:v>-89.834499999999991</c:v>
                </c:pt>
                <c:pt idx="140315">
                  <c:v>-89.832499999999982</c:v>
                </c:pt>
                <c:pt idx="140316">
                  <c:v>-89.830499999999972</c:v>
                </c:pt>
                <c:pt idx="140317">
                  <c:v>-89.828499999999963</c:v>
                </c:pt>
                <c:pt idx="140318">
                  <c:v>-89.826499999999953</c:v>
                </c:pt>
                <c:pt idx="140319">
                  <c:v>-89.8245</c:v>
                </c:pt>
                <c:pt idx="140320">
                  <c:v>-89.822499999999991</c:v>
                </c:pt>
                <c:pt idx="140321">
                  <c:v>-89.820499999999981</c:v>
                </c:pt>
                <c:pt idx="140322">
                  <c:v>-89.818499999999972</c:v>
                </c:pt>
                <c:pt idx="140323">
                  <c:v>-89.816499999999962</c:v>
                </c:pt>
                <c:pt idx="140324">
                  <c:v>-89.814499999999953</c:v>
                </c:pt>
                <c:pt idx="140325">
                  <c:v>-89.8125</c:v>
                </c:pt>
                <c:pt idx="140326">
                  <c:v>-89.81049999999999</c:v>
                </c:pt>
                <c:pt idx="140327">
                  <c:v>-89.808499999999981</c:v>
                </c:pt>
                <c:pt idx="140328">
                  <c:v>-89.806499999999971</c:v>
                </c:pt>
                <c:pt idx="140329">
                  <c:v>-89.804499999999962</c:v>
                </c:pt>
                <c:pt idx="140330">
                  <c:v>-89.802499999999952</c:v>
                </c:pt>
                <c:pt idx="140331">
                  <c:v>-89.8005</c:v>
                </c:pt>
                <c:pt idx="140332">
                  <c:v>-89.79849999999999</c:v>
                </c:pt>
                <c:pt idx="140333">
                  <c:v>-89.79649999999998</c:v>
                </c:pt>
                <c:pt idx="140334">
                  <c:v>-89.794499999999971</c:v>
                </c:pt>
                <c:pt idx="140335">
                  <c:v>-89.792499999999961</c:v>
                </c:pt>
                <c:pt idx="140336">
                  <c:v>-89.790499999999952</c:v>
                </c:pt>
                <c:pt idx="140337">
                  <c:v>-89.788499999999999</c:v>
                </c:pt>
                <c:pt idx="140338">
                  <c:v>-89.78649999999999</c:v>
                </c:pt>
                <c:pt idx="140339">
                  <c:v>-89.78449999999998</c:v>
                </c:pt>
                <c:pt idx="140340">
                  <c:v>-89.78249999999997</c:v>
                </c:pt>
                <c:pt idx="140341">
                  <c:v>-89.780499999999961</c:v>
                </c:pt>
                <c:pt idx="140342">
                  <c:v>-89.778499999999951</c:v>
                </c:pt>
                <c:pt idx="140343">
                  <c:v>-89.776499999999999</c:v>
                </c:pt>
                <c:pt idx="140344">
                  <c:v>-89.774499999999989</c:v>
                </c:pt>
                <c:pt idx="140345">
                  <c:v>-89.77249999999998</c:v>
                </c:pt>
                <c:pt idx="140346">
                  <c:v>-89.77049999999997</c:v>
                </c:pt>
                <c:pt idx="140347">
                  <c:v>-89.76849999999996</c:v>
                </c:pt>
                <c:pt idx="140348">
                  <c:v>-89.766499999999951</c:v>
                </c:pt>
                <c:pt idx="140349">
                  <c:v>-89.764499999999998</c:v>
                </c:pt>
                <c:pt idx="140350">
                  <c:v>-89.762499999999989</c:v>
                </c:pt>
                <c:pt idx="140351">
                  <c:v>-89.760499999999979</c:v>
                </c:pt>
                <c:pt idx="140352">
                  <c:v>-89.75849999999997</c:v>
                </c:pt>
                <c:pt idx="140353">
                  <c:v>-89.75649999999996</c:v>
                </c:pt>
                <c:pt idx="140354">
                  <c:v>-89.75449999999995</c:v>
                </c:pt>
                <c:pt idx="140355">
                  <c:v>-89.752499999999998</c:v>
                </c:pt>
                <c:pt idx="140356">
                  <c:v>-89.750499999999988</c:v>
                </c:pt>
                <c:pt idx="140357">
                  <c:v>-89.748499999999979</c:v>
                </c:pt>
                <c:pt idx="140358">
                  <c:v>-89.746499999999969</c:v>
                </c:pt>
                <c:pt idx="140359">
                  <c:v>-89.74449999999996</c:v>
                </c:pt>
                <c:pt idx="140360">
                  <c:v>-89.74249999999995</c:v>
                </c:pt>
                <c:pt idx="140361">
                  <c:v>-89.740499999999997</c:v>
                </c:pt>
                <c:pt idx="140362">
                  <c:v>-89.738499999999988</c:v>
                </c:pt>
                <c:pt idx="140363">
                  <c:v>-89.736499999999978</c:v>
                </c:pt>
                <c:pt idx="140364">
                  <c:v>-89.734499999999969</c:v>
                </c:pt>
                <c:pt idx="140365">
                  <c:v>-89.732499999999959</c:v>
                </c:pt>
                <c:pt idx="140366">
                  <c:v>-89.73049999999995</c:v>
                </c:pt>
                <c:pt idx="140367">
                  <c:v>-89.728499999999997</c:v>
                </c:pt>
                <c:pt idx="140368">
                  <c:v>-89.726499999999987</c:v>
                </c:pt>
                <c:pt idx="140369">
                  <c:v>-89.724499999999978</c:v>
                </c:pt>
                <c:pt idx="140370">
                  <c:v>-89.722499999999968</c:v>
                </c:pt>
                <c:pt idx="140371">
                  <c:v>-89.720499999999959</c:v>
                </c:pt>
                <c:pt idx="140372">
                  <c:v>-89.718499999999949</c:v>
                </c:pt>
                <c:pt idx="140373">
                  <c:v>-89.716499999999996</c:v>
                </c:pt>
                <c:pt idx="140374">
                  <c:v>-89.714499999999987</c:v>
                </c:pt>
                <c:pt idx="140375">
                  <c:v>-89.712499999999977</c:v>
                </c:pt>
                <c:pt idx="140376">
                  <c:v>-89.710499999999968</c:v>
                </c:pt>
                <c:pt idx="140377">
                  <c:v>-89.708499999999958</c:v>
                </c:pt>
                <c:pt idx="140378">
                  <c:v>-89.706500000000005</c:v>
                </c:pt>
                <c:pt idx="140379">
                  <c:v>-89.704499999999996</c:v>
                </c:pt>
                <c:pt idx="140380">
                  <c:v>-89.702499999999986</c:v>
                </c:pt>
                <c:pt idx="140381">
                  <c:v>-89.700499999999977</c:v>
                </c:pt>
                <c:pt idx="140382">
                  <c:v>-89.698499999999967</c:v>
                </c:pt>
                <c:pt idx="140383">
                  <c:v>-89.696499999999958</c:v>
                </c:pt>
                <c:pt idx="140384">
                  <c:v>-89.694500000000005</c:v>
                </c:pt>
                <c:pt idx="140385">
                  <c:v>-89.692499999999995</c:v>
                </c:pt>
                <c:pt idx="140386">
                  <c:v>-89.690499999999986</c:v>
                </c:pt>
                <c:pt idx="140387">
                  <c:v>-89.688499999999976</c:v>
                </c:pt>
                <c:pt idx="140388">
                  <c:v>-89.686499999999967</c:v>
                </c:pt>
                <c:pt idx="140389">
                  <c:v>-89.684499999999957</c:v>
                </c:pt>
                <c:pt idx="140390">
                  <c:v>-89.682500000000005</c:v>
                </c:pt>
                <c:pt idx="140391">
                  <c:v>-89.680499999999995</c:v>
                </c:pt>
                <c:pt idx="140392">
                  <c:v>-89.678499999999985</c:v>
                </c:pt>
                <c:pt idx="140393">
                  <c:v>-89.676499999999976</c:v>
                </c:pt>
                <c:pt idx="140394">
                  <c:v>-89.674499999999966</c:v>
                </c:pt>
                <c:pt idx="140395">
                  <c:v>-89.672499999999957</c:v>
                </c:pt>
                <c:pt idx="140396">
                  <c:v>-89.670500000000004</c:v>
                </c:pt>
                <c:pt idx="140397">
                  <c:v>-89.668499999999995</c:v>
                </c:pt>
                <c:pt idx="140398">
                  <c:v>-89.666499999999985</c:v>
                </c:pt>
                <c:pt idx="140399">
                  <c:v>-89.664499999999975</c:v>
                </c:pt>
                <c:pt idx="140400">
                  <c:v>-89.662499999999966</c:v>
                </c:pt>
                <c:pt idx="140401">
                  <c:v>-89.660499999999956</c:v>
                </c:pt>
                <c:pt idx="140402">
                  <c:v>-89.658500000000004</c:v>
                </c:pt>
                <c:pt idx="140403">
                  <c:v>-89.656499999999994</c:v>
                </c:pt>
                <c:pt idx="140404">
                  <c:v>-89.654499999999985</c:v>
                </c:pt>
                <c:pt idx="140405">
                  <c:v>-89.652499999999975</c:v>
                </c:pt>
                <c:pt idx="140406">
                  <c:v>-89.650499999999965</c:v>
                </c:pt>
                <c:pt idx="140407">
                  <c:v>-89.648499999999956</c:v>
                </c:pt>
                <c:pt idx="140408">
                  <c:v>-89.646500000000003</c:v>
                </c:pt>
                <c:pt idx="140409">
                  <c:v>-89.644499999999994</c:v>
                </c:pt>
                <c:pt idx="140410">
                  <c:v>-89.642499999999984</c:v>
                </c:pt>
                <c:pt idx="140411">
                  <c:v>-89.640499999999975</c:v>
                </c:pt>
                <c:pt idx="140412">
                  <c:v>-89.638499999999965</c:v>
                </c:pt>
                <c:pt idx="140413">
                  <c:v>-89.636499999999955</c:v>
                </c:pt>
                <c:pt idx="140414">
                  <c:v>-89.634500000000003</c:v>
                </c:pt>
                <c:pt idx="140415">
                  <c:v>-89.632499999999993</c:v>
                </c:pt>
                <c:pt idx="140416">
                  <c:v>-89.630499999999984</c:v>
                </c:pt>
                <c:pt idx="140417">
                  <c:v>-89.628499999999974</c:v>
                </c:pt>
                <c:pt idx="140418">
                  <c:v>-89.626499999999965</c:v>
                </c:pt>
                <c:pt idx="140419">
                  <c:v>-89.624499999999955</c:v>
                </c:pt>
                <c:pt idx="140420">
                  <c:v>-89.622500000000002</c:v>
                </c:pt>
                <c:pt idx="140421">
                  <c:v>-89.620499999999993</c:v>
                </c:pt>
                <c:pt idx="140422">
                  <c:v>-89.618499999999983</c:v>
                </c:pt>
                <c:pt idx="140423">
                  <c:v>-89.616499999999974</c:v>
                </c:pt>
                <c:pt idx="140424">
                  <c:v>-89.614499999999964</c:v>
                </c:pt>
                <c:pt idx="140425">
                  <c:v>-89.612499999999955</c:v>
                </c:pt>
                <c:pt idx="140426">
                  <c:v>-89.610500000000002</c:v>
                </c:pt>
                <c:pt idx="140427">
                  <c:v>-89.608499999999992</c:v>
                </c:pt>
                <c:pt idx="140428">
                  <c:v>-89.606499999999983</c:v>
                </c:pt>
                <c:pt idx="140429">
                  <c:v>-89.604499999999973</c:v>
                </c:pt>
                <c:pt idx="140430">
                  <c:v>-89.602499999999964</c:v>
                </c:pt>
                <c:pt idx="140431">
                  <c:v>-89.600499999999954</c:v>
                </c:pt>
                <c:pt idx="140432">
                  <c:v>-89.598500000000001</c:v>
                </c:pt>
                <c:pt idx="140433">
                  <c:v>-89.596499999999992</c:v>
                </c:pt>
                <c:pt idx="140434">
                  <c:v>-89.594499999999982</c:v>
                </c:pt>
                <c:pt idx="140435">
                  <c:v>-89.592499999999973</c:v>
                </c:pt>
                <c:pt idx="140436">
                  <c:v>-89.590499999999963</c:v>
                </c:pt>
                <c:pt idx="140437">
                  <c:v>-89.588499999999954</c:v>
                </c:pt>
                <c:pt idx="140438">
                  <c:v>-89.586500000000001</c:v>
                </c:pt>
                <c:pt idx="140439">
                  <c:v>-89.584499999999991</c:v>
                </c:pt>
                <c:pt idx="140440">
                  <c:v>-89.582499999999982</c:v>
                </c:pt>
                <c:pt idx="140441">
                  <c:v>-89.580499999999972</c:v>
                </c:pt>
                <c:pt idx="140442">
                  <c:v>-89.578499999999963</c:v>
                </c:pt>
                <c:pt idx="140443">
                  <c:v>-89.576499999999953</c:v>
                </c:pt>
                <c:pt idx="140444">
                  <c:v>-89.5745</c:v>
                </c:pt>
                <c:pt idx="140445">
                  <c:v>-89.572499999999991</c:v>
                </c:pt>
                <c:pt idx="140446">
                  <c:v>-89.570499999999981</c:v>
                </c:pt>
                <c:pt idx="140447">
                  <c:v>-89.568499999999972</c:v>
                </c:pt>
                <c:pt idx="140448">
                  <c:v>-89.566499999999962</c:v>
                </c:pt>
                <c:pt idx="140449">
                  <c:v>-89.564499999999953</c:v>
                </c:pt>
                <c:pt idx="140450">
                  <c:v>-89.5625</c:v>
                </c:pt>
                <c:pt idx="140451">
                  <c:v>-89.56049999999999</c:v>
                </c:pt>
                <c:pt idx="140452">
                  <c:v>-89.558499999999981</c:v>
                </c:pt>
                <c:pt idx="140453">
                  <c:v>-89.556499999999971</c:v>
                </c:pt>
                <c:pt idx="140454">
                  <c:v>-89.554499999999962</c:v>
                </c:pt>
                <c:pt idx="140455">
                  <c:v>-89.552499999999952</c:v>
                </c:pt>
                <c:pt idx="140456">
                  <c:v>-89.5505</c:v>
                </c:pt>
                <c:pt idx="140457">
                  <c:v>-89.54849999999999</c:v>
                </c:pt>
                <c:pt idx="140458">
                  <c:v>-89.54649999999998</c:v>
                </c:pt>
                <c:pt idx="140459">
                  <c:v>-89.544499999999971</c:v>
                </c:pt>
                <c:pt idx="140460">
                  <c:v>-89.542499999999961</c:v>
                </c:pt>
                <c:pt idx="140461">
                  <c:v>-89.540499999999952</c:v>
                </c:pt>
                <c:pt idx="140462">
                  <c:v>-89.538499999999999</c:v>
                </c:pt>
                <c:pt idx="140463">
                  <c:v>-89.53649999999999</c:v>
                </c:pt>
                <c:pt idx="140464">
                  <c:v>-89.53449999999998</c:v>
                </c:pt>
                <c:pt idx="140465">
                  <c:v>-89.53249999999997</c:v>
                </c:pt>
                <c:pt idx="140466">
                  <c:v>-89.530499999999961</c:v>
                </c:pt>
                <c:pt idx="140467">
                  <c:v>-89.528499999999951</c:v>
                </c:pt>
                <c:pt idx="140468">
                  <c:v>-89.526499999999999</c:v>
                </c:pt>
                <c:pt idx="140469">
                  <c:v>-89.524499999999989</c:v>
                </c:pt>
                <c:pt idx="140470">
                  <c:v>-89.52249999999998</c:v>
                </c:pt>
                <c:pt idx="140471">
                  <c:v>-89.52049999999997</c:v>
                </c:pt>
                <c:pt idx="140472">
                  <c:v>-89.51849999999996</c:v>
                </c:pt>
                <c:pt idx="140473">
                  <c:v>-89.516499999999951</c:v>
                </c:pt>
                <c:pt idx="140474">
                  <c:v>-89.514499999999998</c:v>
                </c:pt>
                <c:pt idx="140475">
                  <c:v>-89.512499999999989</c:v>
                </c:pt>
                <c:pt idx="140476">
                  <c:v>-89.510499999999979</c:v>
                </c:pt>
                <c:pt idx="140477">
                  <c:v>-89.50849999999997</c:v>
                </c:pt>
                <c:pt idx="140478">
                  <c:v>-89.50649999999996</c:v>
                </c:pt>
                <c:pt idx="140479">
                  <c:v>-89.50449999999995</c:v>
                </c:pt>
                <c:pt idx="140480">
                  <c:v>-89.502499999999998</c:v>
                </c:pt>
                <c:pt idx="140481">
                  <c:v>-89.500499999999988</c:v>
                </c:pt>
                <c:pt idx="140482">
                  <c:v>-89.498499999999979</c:v>
                </c:pt>
                <c:pt idx="140483">
                  <c:v>-89.496499999999969</c:v>
                </c:pt>
                <c:pt idx="140484">
                  <c:v>-89.49449999999996</c:v>
                </c:pt>
                <c:pt idx="140485">
                  <c:v>-89.49249999999995</c:v>
                </c:pt>
                <c:pt idx="140486">
                  <c:v>-89.490499999999997</c:v>
                </c:pt>
                <c:pt idx="140487">
                  <c:v>-89.488499999999988</c:v>
                </c:pt>
                <c:pt idx="140488">
                  <c:v>-89.486499999999978</c:v>
                </c:pt>
                <c:pt idx="140489">
                  <c:v>-89.484499999999969</c:v>
                </c:pt>
                <c:pt idx="140490">
                  <c:v>-89.482499999999959</c:v>
                </c:pt>
                <c:pt idx="140491">
                  <c:v>-89.48049999999995</c:v>
                </c:pt>
                <c:pt idx="140492">
                  <c:v>-89.478499999999997</c:v>
                </c:pt>
                <c:pt idx="140493">
                  <c:v>-89.476499999999987</c:v>
                </c:pt>
                <c:pt idx="140494">
                  <c:v>-89.474499999999978</c:v>
                </c:pt>
                <c:pt idx="140495">
                  <c:v>-89.472499999999968</c:v>
                </c:pt>
                <c:pt idx="140496">
                  <c:v>-89.470499999999959</c:v>
                </c:pt>
                <c:pt idx="140497">
                  <c:v>-89.468499999999949</c:v>
                </c:pt>
                <c:pt idx="140498">
                  <c:v>-89.466499999999996</c:v>
                </c:pt>
                <c:pt idx="140499">
                  <c:v>-89.464499999999987</c:v>
                </c:pt>
                <c:pt idx="140500">
                  <c:v>-89.462499999999977</c:v>
                </c:pt>
                <c:pt idx="140501">
                  <c:v>-89.460499999999968</c:v>
                </c:pt>
                <c:pt idx="140502">
                  <c:v>-89.458499999999958</c:v>
                </c:pt>
                <c:pt idx="140503">
                  <c:v>-89.456500000000005</c:v>
                </c:pt>
                <c:pt idx="140504">
                  <c:v>-89.454499999999996</c:v>
                </c:pt>
                <c:pt idx="140505">
                  <c:v>-89.452499999999986</c:v>
                </c:pt>
                <c:pt idx="140506">
                  <c:v>-89.450499999999977</c:v>
                </c:pt>
                <c:pt idx="140507">
                  <c:v>-89.448499999999967</c:v>
                </c:pt>
                <c:pt idx="140508">
                  <c:v>-89.446499999999958</c:v>
                </c:pt>
                <c:pt idx="140509">
                  <c:v>-89.444500000000005</c:v>
                </c:pt>
                <c:pt idx="140510">
                  <c:v>-89.442499999999995</c:v>
                </c:pt>
                <c:pt idx="140511">
                  <c:v>-89.440499999999986</c:v>
                </c:pt>
                <c:pt idx="140512">
                  <c:v>-89.438499999999976</c:v>
                </c:pt>
                <c:pt idx="140513">
                  <c:v>-89.436499999999967</c:v>
                </c:pt>
                <c:pt idx="140514">
                  <c:v>-89.434499999999957</c:v>
                </c:pt>
                <c:pt idx="140515">
                  <c:v>-89.432500000000005</c:v>
                </c:pt>
                <c:pt idx="140516">
                  <c:v>-89.430499999999995</c:v>
                </c:pt>
                <c:pt idx="140517">
                  <c:v>-89.428499999999985</c:v>
                </c:pt>
                <c:pt idx="140518">
                  <c:v>-89.426499999999976</c:v>
                </c:pt>
                <c:pt idx="140519">
                  <c:v>-89.424499999999966</c:v>
                </c:pt>
                <c:pt idx="140520">
                  <c:v>-89.422499999999957</c:v>
                </c:pt>
                <c:pt idx="140521">
                  <c:v>-89.420500000000004</c:v>
                </c:pt>
                <c:pt idx="140522">
                  <c:v>-89.418499999999995</c:v>
                </c:pt>
                <c:pt idx="140523">
                  <c:v>-89.416499999999985</c:v>
                </c:pt>
                <c:pt idx="140524">
                  <c:v>-89.414499999999975</c:v>
                </c:pt>
                <c:pt idx="140525">
                  <c:v>-89.412499999999966</c:v>
                </c:pt>
                <c:pt idx="140526">
                  <c:v>-89.410499999999956</c:v>
                </c:pt>
                <c:pt idx="140527">
                  <c:v>-89.408500000000004</c:v>
                </c:pt>
                <c:pt idx="140528">
                  <c:v>-89.406499999999994</c:v>
                </c:pt>
                <c:pt idx="140529">
                  <c:v>-89.404499999999985</c:v>
                </c:pt>
                <c:pt idx="140530">
                  <c:v>-89.402499999999975</c:v>
                </c:pt>
                <c:pt idx="140531">
                  <c:v>-89.400499999999965</c:v>
                </c:pt>
                <c:pt idx="140532">
                  <c:v>-89.398499999999956</c:v>
                </c:pt>
                <c:pt idx="140533">
                  <c:v>-89.396500000000003</c:v>
                </c:pt>
                <c:pt idx="140534">
                  <c:v>-89.394499999999994</c:v>
                </c:pt>
                <c:pt idx="140535">
                  <c:v>-89.392499999999984</c:v>
                </c:pt>
                <c:pt idx="140536">
                  <c:v>-89.390499999999975</c:v>
                </c:pt>
                <c:pt idx="140537">
                  <c:v>-89.388499999999965</c:v>
                </c:pt>
                <c:pt idx="140538">
                  <c:v>-89.386499999999955</c:v>
                </c:pt>
                <c:pt idx="140539">
                  <c:v>-89.384500000000003</c:v>
                </c:pt>
                <c:pt idx="140540">
                  <c:v>-89.382499999999993</c:v>
                </c:pt>
                <c:pt idx="140541">
                  <c:v>-89.380499999999984</c:v>
                </c:pt>
                <c:pt idx="140542">
                  <c:v>-89.378499999999974</c:v>
                </c:pt>
                <c:pt idx="140543">
                  <c:v>-89.376499999999965</c:v>
                </c:pt>
                <c:pt idx="140544">
                  <c:v>-89.374499999999955</c:v>
                </c:pt>
                <c:pt idx="140545">
                  <c:v>-89.372500000000002</c:v>
                </c:pt>
                <c:pt idx="140546">
                  <c:v>-89.370499999999993</c:v>
                </c:pt>
                <c:pt idx="140547">
                  <c:v>-89.368499999999983</c:v>
                </c:pt>
                <c:pt idx="140548">
                  <c:v>-89.366499999999974</c:v>
                </c:pt>
                <c:pt idx="140549">
                  <c:v>-89.364499999999964</c:v>
                </c:pt>
                <c:pt idx="140550">
                  <c:v>-89.362499999999955</c:v>
                </c:pt>
                <c:pt idx="140551">
                  <c:v>-89.360500000000002</c:v>
                </c:pt>
                <c:pt idx="140552">
                  <c:v>-89.358499999999992</c:v>
                </c:pt>
                <c:pt idx="140553">
                  <c:v>-89.356499999999983</c:v>
                </c:pt>
                <c:pt idx="140554">
                  <c:v>-89.354499999999973</c:v>
                </c:pt>
                <c:pt idx="140555">
                  <c:v>-89.352499999999964</c:v>
                </c:pt>
                <c:pt idx="140556">
                  <c:v>-89.350499999999954</c:v>
                </c:pt>
                <c:pt idx="140557">
                  <c:v>-89.348500000000001</c:v>
                </c:pt>
                <c:pt idx="140558">
                  <c:v>-89.346499999999992</c:v>
                </c:pt>
                <c:pt idx="140559">
                  <c:v>-89.344499999999982</c:v>
                </c:pt>
                <c:pt idx="140560">
                  <c:v>-89.342499999999973</c:v>
                </c:pt>
                <c:pt idx="140561">
                  <c:v>-89.340499999999963</c:v>
                </c:pt>
                <c:pt idx="140562">
                  <c:v>-89.338499999999954</c:v>
                </c:pt>
                <c:pt idx="140563">
                  <c:v>-89.336500000000001</c:v>
                </c:pt>
                <c:pt idx="140564">
                  <c:v>-89.334499999999991</c:v>
                </c:pt>
                <c:pt idx="140565">
                  <c:v>-89.332499999999982</c:v>
                </c:pt>
                <c:pt idx="140566">
                  <c:v>-89.330499999999972</c:v>
                </c:pt>
                <c:pt idx="140567">
                  <c:v>-89.328499999999963</c:v>
                </c:pt>
                <c:pt idx="140568">
                  <c:v>-89.326499999999953</c:v>
                </c:pt>
                <c:pt idx="140569">
                  <c:v>-89.3245</c:v>
                </c:pt>
                <c:pt idx="140570">
                  <c:v>-89.322499999999991</c:v>
                </c:pt>
                <c:pt idx="140571">
                  <c:v>-89.320499999999981</c:v>
                </c:pt>
                <c:pt idx="140572">
                  <c:v>-89.318499999999972</c:v>
                </c:pt>
                <c:pt idx="140573">
                  <c:v>-89.316499999999962</c:v>
                </c:pt>
                <c:pt idx="140574">
                  <c:v>-89.314499999999953</c:v>
                </c:pt>
                <c:pt idx="140575">
                  <c:v>-89.3125</c:v>
                </c:pt>
                <c:pt idx="140576">
                  <c:v>-89.31049999999999</c:v>
                </c:pt>
                <c:pt idx="140577">
                  <c:v>-89.308499999999981</c:v>
                </c:pt>
                <c:pt idx="140578">
                  <c:v>-89.306499999999971</c:v>
                </c:pt>
                <c:pt idx="140579">
                  <c:v>-89.304499999999962</c:v>
                </c:pt>
                <c:pt idx="140580">
                  <c:v>-89.302499999999952</c:v>
                </c:pt>
                <c:pt idx="140581">
                  <c:v>-89.3005</c:v>
                </c:pt>
                <c:pt idx="140582">
                  <c:v>-89.29849999999999</c:v>
                </c:pt>
                <c:pt idx="140583">
                  <c:v>-89.29649999999998</c:v>
                </c:pt>
                <c:pt idx="140584">
                  <c:v>-89.294499999999971</c:v>
                </c:pt>
                <c:pt idx="140585">
                  <c:v>-89.292499999999961</c:v>
                </c:pt>
                <c:pt idx="140586">
                  <c:v>-89.290499999999952</c:v>
                </c:pt>
                <c:pt idx="140587">
                  <c:v>-89.288499999999999</c:v>
                </c:pt>
                <c:pt idx="140588">
                  <c:v>-89.28649999999999</c:v>
                </c:pt>
                <c:pt idx="140589">
                  <c:v>-89.28449999999998</c:v>
                </c:pt>
                <c:pt idx="140590">
                  <c:v>-89.28249999999997</c:v>
                </c:pt>
                <c:pt idx="140591">
                  <c:v>-89.280499999999961</c:v>
                </c:pt>
                <c:pt idx="140592">
                  <c:v>-89.278499999999951</c:v>
                </c:pt>
                <c:pt idx="140593">
                  <c:v>-89.276499999999999</c:v>
                </c:pt>
                <c:pt idx="140594">
                  <c:v>-89.274499999999989</c:v>
                </c:pt>
                <c:pt idx="140595">
                  <c:v>-89.27249999999998</c:v>
                </c:pt>
                <c:pt idx="140596">
                  <c:v>-89.27049999999997</c:v>
                </c:pt>
                <c:pt idx="140597">
                  <c:v>-89.26849999999996</c:v>
                </c:pt>
                <c:pt idx="140598">
                  <c:v>-89.266499999999951</c:v>
                </c:pt>
                <c:pt idx="140599">
                  <c:v>-89.264499999999998</c:v>
                </c:pt>
                <c:pt idx="140600">
                  <c:v>-89.262499999999989</c:v>
                </c:pt>
                <c:pt idx="140601">
                  <c:v>-89.260499999999979</c:v>
                </c:pt>
                <c:pt idx="140602">
                  <c:v>-89.25849999999997</c:v>
                </c:pt>
                <c:pt idx="140603">
                  <c:v>-89.25649999999996</c:v>
                </c:pt>
                <c:pt idx="140604">
                  <c:v>-89.25449999999995</c:v>
                </c:pt>
                <c:pt idx="140605">
                  <c:v>-89.252499999999998</c:v>
                </c:pt>
                <c:pt idx="140606">
                  <c:v>-89.250499999999988</c:v>
                </c:pt>
                <c:pt idx="140607">
                  <c:v>-89.248499999999979</c:v>
                </c:pt>
                <c:pt idx="140608">
                  <c:v>-89.246499999999969</c:v>
                </c:pt>
                <c:pt idx="140609">
                  <c:v>-89.24449999999996</c:v>
                </c:pt>
                <c:pt idx="140610">
                  <c:v>-89.24249999999995</c:v>
                </c:pt>
                <c:pt idx="140611">
                  <c:v>-89.240499999999997</c:v>
                </c:pt>
                <c:pt idx="140612">
                  <c:v>-89.238499999999988</c:v>
                </c:pt>
                <c:pt idx="140613">
                  <c:v>-89.236499999999978</c:v>
                </c:pt>
                <c:pt idx="140614">
                  <c:v>-89.234499999999969</c:v>
                </c:pt>
                <c:pt idx="140615">
                  <c:v>-89.232499999999959</c:v>
                </c:pt>
                <c:pt idx="140616">
                  <c:v>-89.23049999999995</c:v>
                </c:pt>
                <c:pt idx="140617">
                  <c:v>-89.228499999999997</c:v>
                </c:pt>
                <c:pt idx="140618">
                  <c:v>-89.226499999999987</c:v>
                </c:pt>
                <c:pt idx="140619">
                  <c:v>-89.224499999999978</c:v>
                </c:pt>
                <c:pt idx="140620">
                  <c:v>-89.222499999999968</c:v>
                </c:pt>
                <c:pt idx="140621">
                  <c:v>-89.220499999999959</c:v>
                </c:pt>
                <c:pt idx="140622">
                  <c:v>-89.218499999999949</c:v>
                </c:pt>
                <c:pt idx="140623">
                  <c:v>-89.216499999999996</c:v>
                </c:pt>
                <c:pt idx="140624">
                  <c:v>-89.214499999999987</c:v>
                </c:pt>
                <c:pt idx="140625">
                  <c:v>-89.212499999999977</c:v>
                </c:pt>
                <c:pt idx="140626">
                  <c:v>-89.210499999999968</c:v>
                </c:pt>
                <c:pt idx="140627">
                  <c:v>-89.208499999999958</c:v>
                </c:pt>
                <c:pt idx="140628">
                  <c:v>-89.206500000000005</c:v>
                </c:pt>
                <c:pt idx="140629">
                  <c:v>-89.204499999999996</c:v>
                </c:pt>
                <c:pt idx="140630">
                  <c:v>-89.202499999999986</c:v>
                </c:pt>
                <c:pt idx="140631">
                  <c:v>-89.200499999999977</c:v>
                </c:pt>
                <c:pt idx="140632">
                  <c:v>-89.198499999999967</c:v>
                </c:pt>
                <c:pt idx="140633">
                  <c:v>-89.196499999999958</c:v>
                </c:pt>
                <c:pt idx="140634">
                  <c:v>-89.194500000000005</c:v>
                </c:pt>
                <c:pt idx="140635">
                  <c:v>-89.192499999999995</c:v>
                </c:pt>
                <c:pt idx="140636">
                  <c:v>-89.190499999999986</c:v>
                </c:pt>
                <c:pt idx="140637">
                  <c:v>-89.188499999999976</c:v>
                </c:pt>
                <c:pt idx="140638">
                  <c:v>-89.186499999999967</c:v>
                </c:pt>
                <c:pt idx="140639">
                  <c:v>-89.184499999999957</c:v>
                </c:pt>
                <c:pt idx="140640">
                  <c:v>-89.182500000000005</c:v>
                </c:pt>
                <c:pt idx="140641">
                  <c:v>-89.180499999999995</c:v>
                </c:pt>
                <c:pt idx="140642">
                  <c:v>-89.178499999999985</c:v>
                </c:pt>
                <c:pt idx="140643">
                  <c:v>-89.176499999999976</c:v>
                </c:pt>
                <c:pt idx="140644">
                  <c:v>-89.174499999999966</c:v>
                </c:pt>
                <c:pt idx="140645">
                  <c:v>-89.172499999999957</c:v>
                </c:pt>
                <c:pt idx="140646">
                  <c:v>-89.170500000000004</c:v>
                </c:pt>
                <c:pt idx="140647">
                  <c:v>-89.168499999999995</c:v>
                </c:pt>
                <c:pt idx="140648">
                  <c:v>-89.166499999999985</c:v>
                </c:pt>
                <c:pt idx="140649">
                  <c:v>-89.164499999999975</c:v>
                </c:pt>
                <c:pt idx="140650">
                  <c:v>-89.162499999999966</c:v>
                </c:pt>
                <c:pt idx="140651">
                  <c:v>-89.160499999999956</c:v>
                </c:pt>
                <c:pt idx="140652">
                  <c:v>-89.158500000000004</c:v>
                </c:pt>
                <c:pt idx="140653">
                  <c:v>-89.156499999999994</c:v>
                </c:pt>
                <c:pt idx="140654">
                  <c:v>-89.154499999999985</c:v>
                </c:pt>
                <c:pt idx="140655">
                  <c:v>-89.152499999999975</c:v>
                </c:pt>
                <c:pt idx="140656">
                  <c:v>-89.150499999999965</c:v>
                </c:pt>
                <c:pt idx="140657">
                  <c:v>-89.148499999999956</c:v>
                </c:pt>
                <c:pt idx="140658">
                  <c:v>-89.146500000000003</c:v>
                </c:pt>
                <c:pt idx="140659">
                  <c:v>-89.144499999999994</c:v>
                </c:pt>
                <c:pt idx="140660">
                  <c:v>-89.142499999999984</c:v>
                </c:pt>
                <c:pt idx="140661">
                  <c:v>-89.140499999999975</c:v>
                </c:pt>
                <c:pt idx="140662">
                  <c:v>-89.138499999999965</c:v>
                </c:pt>
                <c:pt idx="140663">
                  <c:v>-89.136499999999955</c:v>
                </c:pt>
                <c:pt idx="140664">
                  <c:v>-89.134500000000003</c:v>
                </c:pt>
                <c:pt idx="140665">
                  <c:v>-89.132499999999993</c:v>
                </c:pt>
                <c:pt idx="140666">
                  <c:v>-89.130499999999984</c:v>
                </c:pt>
                <c:pt idx="140667">
                  <c:v>-89.128499999999974</c:v>
                </c:pt>
                <c:pt idx="140668">
                  <c:v>-89.126499999999965</c:v>
                </c:pt>
                <c:pt idx="140669">
                  <c:v>-89.124499999999955</c:v>
                </c:pt>
                <c:pt idx="140670">
                  <c:v>-89.122500000000002</c:v>
                </c:pt>
                <c:pt idx="140671">
                  <c:v>-89.120499999999993</c:v>
                </c:pt>
                <c:pt idx="140672">
                  <c:v>-89.118499999999983</c:v>
                </c:pt>
                <c:pt idx="140673">
                  <c:v>-89.116499999999974</c:v>
                </c:pt>
                <c:pt idx="140674">
                  <c:v>-89.114499999999964</c:v>
                </c:pt>
                <c:pt idx="140675">
                  <c:v>-89.112499999999955</c:v>
                </c:pt>
                <c:pt idx="140676">
                  <c:v>-89.110500000000002</c:v>
                </c:pt>
                <c:pt idx="140677">
                  <c:v>-89.108499999999992</c:v>
                </c:pt>
                <c:pt idx="140678">
                  <c:v>-89.106499999999983</c:v>
                </c:pt>
                <c:pt idx="140679">
                  <c:v>-89.104499999999973</c:v>
                </c:pt>
                <c:pt idx="140680">
                  <c:v>-89.102499999999964</c:v>
                </c:pt>
                <c:pt idx="140681">
                  <c:v>-89.100499999999954</c:v>
                </c:pt>
                <c:pt idx="140682">
                  <c:v>-89.098500000000001</c:v>
                </c:pt>
                <c:pt idx="140683">
                  <c:v>-89.096499999999992</c:v>
                </c:pt>
                <c:pt idx="140684">
                  <c:v>-89.094499999999982</c:v>
                </c:pt>
                <c:pt idx="140685">
                  <c:v>-89.092499999999973</c:v>
                </c:pt>
                <c:pt idx="140686">
                  <c:v>-89.090499999999963</c:v>
                </c:pt>
                <c:pt idx="140687">
                  <c:v>-89.088499999999954</c:v>
                </c:pt>
                <c:pt idx="140688">
                  <c:v>-89.086500000000001</c:v>
                </c:pt>
                <c:pt idx="140689">
                  <c:v>-89.084499999999991</c:v>
                </c:pt>
                <c:pt idx="140690">
                  <c:v>-89.082499999999982</c:v>
                </c:pt>
                <c:pt idx="140691">
                  <c:v>-89.080499999999972</c:v>
                </c:pt>
                <c:pt idx="140692">
                  <c:v>-89.078499999999963</c:v>
                </c:pt>
                <c:pt idx="140693">
                  <c:v>-89.076499999999953</c:v>
                </c:pt>
                <c:pt idx="140694">
                  <c:v>-89.0745</c:v>
                </c:pt>
                <c:pt idx="140695">
                  <c:v>-89.072499999999991</c:v>
                </c:pt>
                <c:pt idx="140696">
                  <c:v>-89.070499999999981</c:v>
                </c:pt>
                <c:pt idx="140697">
                  <c:v>-89.068499999999972</c:v>
                </c:pt>
                <c:pt idx="140698">
                  <c:v>-89.066499999999962</c:v>
                </c:pt>
                <c:pt idx="140699">
                  <c:v>-89.064499999999953</c:v>
                </c:pt>
                <c:pt idx="140700">
                  <c:v>-89.0625</c:v>
                </c:pt>
                <c:pt idx="140701">
                  <c:v>-89.06049999999999</c:v>
                </c:pt>
                <c:pt idx="140702">
                  <c:v>-89.058499999999981</c:v>
                </c:pt>
                <c:pt idx="140703">
                  <c:v>-89.056499999999971</c:v>
                </c:pt>
                <c:pt idx="140704">
                  <c:v>-89.054499999999962</c:v>
                </c:pt>
                <c:pt idx="140705">
                  <c:v>-89.052499999999952</c:v>
                </c:pt>
                <c:pt idx="140706">
                  <c:v>-89.0505</c:v>
                </c:pt>
                <c:pt idx="140707">
                  <c:v>-89.04849999999999</c:v>
                </c:pt>
                <c:pt idx="140708">
                  <c:v>-89.04649999999998</c:v>
                </c:pt>
                <c:pt idx="140709">
                  <c:v>-89.044499999999971</c:v>
                </c:pt>
                <c:pt idx="140710">
                  <c:v>-89.042499999999961</c:v>
                </c:pt>
                <c:pt idx="140711">
                  <c:v>-89.040499999999952</c:v>
                </c:pt>
                <c:pt idx="140712">
                  <c:v>-89.038499999999999</c:v>
                </c:pt>
                <c:pt idx="140713">
                  <c:v>-89.03649999999999</c:v>
                </c:pt>
                <c:pt idx="140714">
                  <c:v>-89.03449999999998</c:v>
                </c:pt>
                <c:pt idx="140715">
                  <c:v>-89.03249999999997</c:v>
                </c:pt>
                <c:pt idx="140716">
                  <c:v>-89.030499999999961</c:v>
                </c:pt>
                <c:pt idx="140717">
                  <c:v>-89.028499999999951</c:v>
                </c:pt>
                <c:pt idx="140718">
                  <c:v>-89.026499999999999</c:v>
                </c:pt>
                <c:pt idx="140719">
                  <c:v>-89.024499999999989</c:v>
                </c:pt>
                <c:pt idx="140720">
                  <c:v>-89.02249999999998</c:v>
                </c:pt>
                <c:pt idx="140721">
                  <c:v>-89.02049999999997</c:v>
                </c:pt>
                <c:pt idx="140722">
                  <c:v>-89.01849999999996</c:v>
                </c:pt>
                <c:pt idx="140723">
                  <c:v>-89.016499999999951</c:v>
                </c:pt>
                <c:pt idx="140724">
                  <c:v>-89.014499999999998</c:v>
                </c:pt>
                <c:pt idx="140725">
                  <c:v>-89.012499999999989</c:v>
                </c:pt>
                <c:pt idx="140726">
                  <c:v>-89.010499999999979</c:v>
                </c:pt>
                <c:pt idx="140727">
                  <c:v>-89.00849999999997</c:v>
                </c:pt>
                <c:pt idx="140728">
                  <c:v>-89.00649999999996</c:v>
                </c:pt>
                <c:pt idx="140729">
                  <c:v>-89.00449999999995</c:v>
                </c:pt>
                <c:pt idx="140730">
                  <c:v>-89.002499999999998</c:v>
                </c:pt>
                <c:pt idx="140731">
                  <c:v>-89.000499999999988</c:v>
                </c:pt>
                <c:pt idx="140732">
                  <c:v>-88.998499999999979</c:v>
                </c:pt>
                <c:pt idx="140733">
                  <c:v>-88.996499999999969</c:v>
                </c:pt>
                <c:pt idx="140734">
                  <c:v>-88.99449999999996</c:v>
                </c:pt>
                <c:pt idx="140735">
                  <c:v>-88.99249999999995</c:v>
                </c:pt>
                <c:pt idx="140736">
                  <c:v>-88.990499999999997</c:v>
                </c:pt>
                <c:pt idx="140737">
                  <c:v>-88.988499999999988</c:v>
                </c:pt>
                <c:pt idx="140738">
                  <c:v>-88.986499999999978</c:v>
                </c:pt>
                <c:pt idx="140739">
                  <c:v>-88.984499999999969</c:v>
                </c:pt>
                <c:pt idx="140740">
                  <c:v>-88.982499999999959</c:v>
                </c:pt>
                <c:pt idx="140741">
                  <c:v>-88.98049999999995</c:v>
                </c:pt>
                <c:pt idx="140742">
                  <c:v>-88.978499999999997</c:v>
                </c:pt>
                <c:pt idx="140743">
                  <c:v>-88.976499999999987</c:v>
                </c:pt>
                <c:pt idx="140744">
                  <c:v>-88.974499999999978</c:v>
                </c:pt>
                <c:pt idx="140745">
                  <c:v>-88.972499999999968</c:v>
                </c:pt>
                <c:pt idx="140746">
                  <c:v>-88.970499999999959</c:v>
                </c:pt>
                <c:pt idx="140747">
                  <c:v>-88.968499999999949</c:v>
                </c:pt>
                <c:pt idx="140748">
                  <c:v>-88.966499999999996</c:v>
                </c:pt>
                <c:pt idx="140749">
                  <c:v>-88.964499999999987</c:v>
                </c:pt>
                <c:pt idx="140750">
                  <c:v>-88.962499999999977</c:v>
                </c:pt>
                <c:pt idx="140751">
                  <c:v>-88.960499999999968</c:v>
                </c:pt>
                <c:pt idx="140752">
                  <c:v>-88.958499999999958</c:v>
                </c:pt>
                <c:pt idx="140753">
                  <c:v>-88.956500000000005</c:v>
                </c:pt>
                <c:pt idx="140754">
                  <c:v>-88.954499999999996</c:v>
                </c:pt>
                <c:pt idx="140755">
                  <c:v>-88.952499999999986</c:v>
                </c:pt>
                <c:pt idx="140756">
                  <c:v>-88.950499999999977</c:v>
                </c:pt>
                <c:pt idx="140757">
                  <c:v>-88.948499999999967</c:v>
                </c:pt>
                <c:pt idx="140758">
                  <c:v>-88.946499999999958</c:v>
                </c:pt>
                <c:pt idx="140759">
                  <c:v>-88.944500000000005</c:v>
                </c:pt>
                <c:pt idx="140760">
                  <c:v>-88.942499999999995</c:v>
                </c:pt>
                <c:pt idx="140761">
                  <c:v>-88.940499999999986</c:v>
                </c:pt>
                <c:pt idx="140762">
                  <c:v>-88.938499999999976</c:v>
                </c:pt>
                <c:pt idx="140763">
                  <c:v>-88.936499999999967</c:v>
                </c:pt>
                <c:pt idx="140764">
                  <c:v>-88.934499999999957</c:v>
                </c:pt>
                <c:pt idx="140765">
                  <c:v>-88.932500000000005</c:v>
                </c:pt>
                <c:pt idx="140766">
                  <c:v>-88.930499999999995</c:v>
                </c:pt>
                <c:pt idx="140767">
                  <c:v>-88.928499999999985</c:v>
                </c:pt>
                <c:pt idx="140768">
                  <c:v>-88.926499999999976</c:v>
                </c:pt>
                <c:pt idx="140769">
                  <c:v>-88.924499999999966</c:v>
                </c:pt>
                <c:pt idx="140770">
                  <c:v>-88.922499999999957</c:v>
                </c:pt>
                <c:pt idx="140771">
                  <c:v>-88.920500000000004</c:v>
                </c:pt>
                <c:pt idx="140772">
                  <c:v>-88.918499999999995</c:v>
                </c:pt>
                <c:pt idx="140773">
                  <c:v>-88.916499999999985</c:v>
                </c:pt>
                <c:pt idx="140774">
                  <c:v>-88.914499999999975</c:v>
                </c:pt>
                <c:pt idx="140775">
                  <c:v>-88.912499999999966</c:v>
                </c:pt>
                <c:pt idx="140776">
                  <c:v>-88.910499999999956</c:v>
                </c:pt>
                <c:pt idx="140777">
                  <c:v>-88.908500000000004</c:v>
                </c:pt>
                <c:pt idx="140778">
                  <c:v>-88.906499999999994</c:v>
                </c:pt>
                <c:pt idx="140779">
                  <c:v>-88.904499999999985</c:v>
                </c:pt>
                <c:pt idx="140780">
                  <c:v>-88.902499999999975</c:v>
                </c:pt>
                <c:pt idx="140781">
                  <c:v>-88.900499999999965</c:v>
                </c:pt>
                <c:pt idx="140782">
                  <c:v>-88.898499999999956</c:v>
                </c:pt>
                <c:pt idx="140783">
                  <c:v>-88.896500000000003</c:v>
                </c:pt>
                <c:pt idx="140784">
                  <c:v>-88.894499999999994</c:v>
                </c:pt>
                <c:pt idx="140785">
                  <c:v>-88.892499999999984</c:v>
                </c:pt>
                <c:pt idx="140786">
                  <c:v>-88.890499999999975</c:v>
                </c:pt>
                <c:pt idx="140787">
                  <c:v>-88.888499999999965</c:v>
                </c:pt>
                <c:pt idx="140788">
                  <c:v>-88.886499999999955</c:v>
                </c:pt>
                <c:pt idx="140789">
                  <c:v>-88.884500000000003</c:v>
                </c:pt>
                <c:pt idx="140790">
                  <c:v>-88.882499999999993</c:v>
                </c:pt>
                <c:pt idx="140791">
                  <c:v>-88.880499999999984</c:v>
                </c:pt>
                <c:pt idx="140792">
                  <c:v>-88.878499999999974</c:v>
                </c:pt>
                <c:pt idx="140793">
                  <c:v>-88.876499999999965</c:v>
                </c:pt>
                <c:pt idx="140794">
                  <c:v>-88.874499999999955</c:v>
                </c:pt>
                <c:pt idx="140795">
                  <c:v>-88.872500000000002</c:v>
                </c:pt>
                <c:pt idx="140796">
                  <c:v>-88.870499999999993</c:v>
                </c:pt>
                <c:pt idx="140797">
                  <c:v>-88.868499999999983</c:v>
                </c:pt>
                <c:pt idx="140798">
                  <c:v>-88.866499999999974</c:v>
                </c:pt>
                <c:pt idx="140799">
                  <c:v>-88.864499999999964</c:v>
                </c:pt>
                <c:pt idx="140800">
                  <c:v>-88.862499999999955</c:v>
                </c:pt>
                <c:pt idx="140801">
                  <c:v>-88.860500000000002</c:v>
                </c:pt>
                <c:pt idx="140802">
                  <c:v>-88.858499999999992</c:v>
                </c:pt>
                <c:pt idx="140803">
                  <c:v>-88.856499999999983</c:v>
                </c:pt>
                <c:pt idx="140804">
                  <c:v>-88.854499999999973</c:v>
                </c:pt>
                <c:pt idx="140805">
                  <c:v>-88.852499999999964</c:v>
                </c:pt>
                <c:pt idx="140806">
                  <c:v>-88.850499999999954</c:v>
                </c:pt>
                <c:pt idx="140807">
                  <c:v>-88.848500000000001</c:v>
                </c:pt>
                <c:pt idx="140808">
                  <c:v>-88.846499999999992</c:v>
                </c:pt>
                <c:pt idx="140809">
                  <c:v>-88.844499999999982</c:v>
                </c:pt>
                <c:pt idx="140810">
                  <c:v>-88.842499999999973</c:v>
                </c:pt>
                <c:pt idx="140811">
                  <c:v>-88.840499999999963</c:v>
                </c:pt>
                <c:pt idx="140812">
                  <c:v>-88.838499999999954</c:v>
                </c:pt>
                <c:pt idx="140813">
                  <c:v>-88.836500000000001</c:v>
                </c:pt>
                <c:pt idx="140814">
                  <c:v>-88.834499999999991</c:v>
                </c:pt>
                <c:pt idx="140815">
                  <c:v>-88.832499999999982</c:v>
                </c:pt>
                <c:pt idx="140816">
                  <c:v>-88.830499999999972</c:v>
                </c:pt>
                <c:pt idx="140817">
                  <c:v>-88.828499999999963</c:v>
                </c:pt>
                <c:pt idx="140818">
                  <c:v>-88.826499999999953</c:v>
                </c:pt>
                <c:pt idx="140819">
                  <c:v>-88.8245</c:v>
                </c:pt>
                <c:pt idx="140820">
                  <c:v>-88.822499999999991</c:v>
                </c:pt>
                <c:pt idx="140821">
                  <c:v>-88.820499999999981</c:v>
                </c:pt>
                <c:pt idx="140822">
                  <c:v>-88.818499999999972</c:v>
                </c:pt>
                <c:pt idx="140823">
                  <c:v>-88.816499999999962</c:v>
                </c:pt>
                <c:pt idx="140824">
                  <c:v>-88.814499999999953</c:v>
                </c:pt>
                <c:pt idx="140825">
                  <c:v>-88.8125</c:v>
                </c:pt>
                <c:pt idx="140826">
                  <c:v>-88.81049999999999</c:v>
                </c:pt>
                <c:pt idx="140827">
                  <c:v>-88.808499999999981</c:v>
                </c:pt>
                <c:pt idx="140828">
                  <c:v>-88.806499999999971</c:v>
                </c:pt>
                <c:pt idx="140829">
                  <c:v>-88.804499999999962</c:v>
                </c:pt>
                <c:pt idx="140830">
                  <c:v>-88.802499999999952</c:v>
                </c:pt>
                <c:pt idx="140831">
                  <c:v>-88.8005</c:v>
                </c:pt>
                <c:pt idx="140832">
                  <c:v>-88.79849999999999</c:v>
                </c:pt>
                <c:pt idx="140833">
                  <c:v>-88.79649999999998</c:v>
                </c:pt>
                <c:pt idx="140834">
                  <c:v>-88.794499999999971</c:v>
                </c:pt>
                <c:pt idx="140835">
                  <c:v>-88.792499999999961</c:v>
                </c:pt>
                <c:pt idx="140836">
                  <c:v>-88.790499999999952</c:v>
                </c:pt>
                <c:pt idx="140837">
                  <c:v>-88.788499999999999</c:v>
                </c:pt>
                <c:pt idx="140838">
                  <c:v>-88.78649999999999</c:v>
                </c:pt>
                <c:pt idx="140839">
                  <c:v>-88.78449999999998</c:v>
                </c:pt>
                <c:pt idx="140840">
                  <c:v>-88.78249999999997</c:v>
                </c:pt>
                <c:pt idx="140841">
                  <c:v>-88.780499999999961</c:v>
                </c:pt>
                <c:pt idx="140842">
                  <c:v>-88.778499999999951</c:v>
                </c:pt>
                <c:pt idx="140843">
                  <c:v>-88.776499999999999</c:v>
                </c:pt>
                <c:pt idx="140844">
                  <c:v>-88.774499999999989</c:v>
                </c:pt>
                <c:pt idx="140845">
                  <c:v>-88.77249999999998</c:v>
                </c:pt>
                <c:pt idx="140846">
                  <c:v>-88.77049999999997</c:v>
                </c:pt>
                <c:pt idx="140847">
                  <c:v>-88.76849999999996</c:v>
                </c:pt>
                <c:pt idx="140848">
                  <c:v>-88.766499999999951</c:v>
                </c:pt>
                <c:pt idx="140849">
                  <c:v>-88.764499999999998</c:v>
                </c:pt>
                <c:pt idx="140850">
                  <c:v>-88.762499999999989</c:v>
                </c:pt>
                <c:pt idx="140851">
                  <c:v>-88.760499999999979</c:v>
                </c:pt>
                <c:pt idx="140852">
                  <c:v>-88.75849999999997</c:v>
                </c:pt>
                <c:pt idx="140853">
                  <c:v>-88.75649999999996</c:v>
                </c:pt>
                <c:pt idx="140854">
                  <c:v>-88.75449999999995</c:v>
                </c:pt>
                <c:pt idx="140855">
                  <c:v>-88.752499999999998</c:v>
                </c:pt>
                <c:pt idx="140856">
                  <c:v>-88.750499999999988</c:v>
                </c:pt>
                <c:pt idx="140857">
                  <c:v>-88.748499999999979</c:v>
                </c:pt>
                <c:pt idx="140858">
                  <c:v>-88.746499999999969</c:v>
                </c:pt>
                <c:pt idx="140859">
                  <c:v>-88.74449999999996</c:v>
                </c:pt>
                <c:pt idx="140860">
                  <c:v>-88.74249999999995</c:v>
                </c:pt>
                <c:pt idx="140861">
                  <c:v>-88.740499999999997</c:v>
                </c:pt>
                <c:pt idx="140862">
                  <c:v>-88.738499999999988</c:v>
                </c:pt>
                <c:pt idx="140863">
                  <c:v>-88.736499999999978</c:v>
                </c:pt>
                <c:pt idx="140864">
                  <c:v>-88.734499999999969</c:v>
                </c:pt>
                <c:pt idx="140865">
                  <c:v>-88.732499999999959</c:v>
                </c:pt>
                <c:pt idx="140866">
                  <c:v>-88.73049999999995</c:v>
                </c:pt>
                <c:pt idx="140867">
                  <c:v>-88.728499999999997</c:v>
                </c:pt>
                <c:pt idx="140868">
                  <c:v>-88.726499999999987</c:v>
                </c:pt>
                <c:pt idx="140869">
                  <c:v>-88.724499999999978</c:v>
                </c:pt>
                <c:pt idx="140870">
                  <c:v>-88.722499999999968</c:v>
                </c:pt>
                <c:pt idx="140871">
                  <c:v>-88.720499999999959</c:v>
                </c:pt>
                <c:pt idx="140872">
                  <c:v>-88.718499999999949</c:v>
                </c:pt>
                <c:pt idx="140873">
                  <c:v>-88.716499999999996</c:v>
                </c:pt>
                <c:pt idx="140874">
                  <c:v>-88.714499999999987</c:v>
                </c:pt>
                <c:pt idx="140875">
                  <c:v>-88.712499999999977</c:v>
                </c:pt>
                <c:pt idx="140876">
                  <c:v>-88.710499999999968</c:v>
                </c:pt>
                <c:pt idx="140877">
                  <c:v>-88.708499999999958</c:v>
                </c:pt>
                <c:pt idx="140878">
                  <c:v>-88.706500000000005</c:v>
                </c:pt>
                <c:pt idx="140879">
                  <c:v>-88.704499999999996</c:v>
                </c:pt>
                <c:pt idx="140880">
                  <c:v>-88.702499999999986</c:v>
                </c:pt>
                <c:pt idx="140881">
                  <c:v>-88.700499999999977</c:v>
                </c:pt>
                <c:pt idx="140882">
                  <c:v>-88.698499999999967</c:v>
                </c:pt>
                <c:pt idx="140883">
                  <c:v>-88.696499999999958</c:v>
                </c:pt>
                <c:pt idx="140884">
                  <c:v>-88.694500000000005</c:v>
                </c:pt>
                <c:pt idx="140885">
                  <c:v>-88.692499999999995</c:v>
                </c:pt>
                <c:pt idx="140886">
                  <c:v>-88.690499999999986</c:v>
                </c:pt>
                <c:pt idx="140887">
                  <c:v>-88.688499999999976</c:v>
                </c:pt>
                <c:pt idx="140888">
                  <c:v>-88.686499999999967</c:v>
                </c:pt>
                <c:pt idx="140889">
                  <c:v>-88.684499999999957</c:v>
                </c:pt>
                <c:pt idx="140890">
                  <c:v>-88.682500000000005</c:v>
                </c:pt>
                <c:pt idx="140891">
                  <c:v>-88.680499999999995</c:v>
                </c:pt>
                <c:pt idx="140892">
                  <c:v>-88.678499999999985</c:v>
                </c:pt>
                <c:pt idx="140893">
                  <c:v>-88.676499999999976</c:v>
                </c:pt>
                <c:pt idx="140894">
                  <c:v>-88.674499999999966</c:v>
                </c:pt>
                <c:pt idx="140895">
                  <c:v>-88.672499999999957</c:v>
                </c:pt>
                <c:pt idx="140896">
                  <c:v>-88.670500000000004</c:v>
                </c:pt>
                <c:pt idx="140897">
                  <c:v>-88.668499999999995</c:v>
                </c:pt>
                <c:pt idx="140898">
                  <c:v>-88.666499999999985</c:v>
                </c:pt>
                <c:pt idx="140899">
                  <c:v>-88.664499999999975</c:v>
                </c:pt>
                <c:pt idx="140900">
                  <c:v>-88.662499999999966</c:v>
                </c:pt>
                <c:pt idx="140901">
                  <c:v>-88.660499999999956</c:v>
                </c:pt>
                <c:pt idx="140902">
                  <c:v>-88.658500000000004</c:v>
                </c:pt>
                <c:pt idx="140903">
                  <c:v>-88.656499999999994</c:v>
                </c:pt>
                <c:pt idx="140904">
                  <c:v>-88.654499999999985</c:v>
                </c:pt>
                <c:pt idx="140905">
                  <c:v>-88.652499999999975</c:v>
                </c:pt>
                <c:pt idx="140906">
                  <c:v>-88.650499999999965</c:v>
                </c:pt>
                <c:pt idx="140907">
                  <c:v>-88.648499999999956</c:v>
                </c:pt>
                <c:pt idx="140908">
                  <c:v>-88.646500000000003</c:v>
                </c:pt>
                <c:pt idx="140909">
                  <c:v>-88.644499999999994</c:v>
                </c:pt>
                <c:pt idx="140910">
                  <c:v>-88.642499999999984</c:v>
                </c:pt>
                <c:pt idx="140911">
                  <c:v>-88.640499999999975</c:v>
                </c:pt>
                <c:pt idx="140912">
                  <c:v>-88.638499999999965</c:v>
                </c:pt>
                <c:pt idx="140913">
                  <c:v>-88.636499999999955</c:v>
                </c:pt>
                <c:pt idx="140914">
                  <c:v>-88.634500000000003</c:v>
                </c:pt>
                <c:pt idx="140915">
                  <c:v>-88.632499999999993</c:v>
                </c:pt>
                <c:pt idx="140916">
                  <c:v>-88.630499999999984</c:v>
                </c:pt>
                <c:pt idx="140917">
                  <c:v>-88.628499999999974</c:v>
                </c:pt>
                <c:pt idx="140918">
                  <c:v>-88.626499999999965</c:v>
                </c:pt>
                <c:pt idx="140919">
                  <c:v>-88.624499999999955</c:v>
                </c:pt>
                <c:pt idx="140920">
                  <c:v>-88.622500000000002</c:v>
                </c:pt>
                <c:pt idx="140921">
                  <c:v>-88.620499999999993</c:v>
                </c:pt>
                <c:pt idx="140922">
                  <c:v>-88.618499999999983</c:v>
                </c:pt>
                <c:pt idx="140923">
                  <c:v>-88.616499999999974</c:v>
                </c:pt>
                <c:pt idx="140924">
                  <c:v>-88.614499999999964</c:v>
                </c:pt>
                <c:pt idx="140925">
                  <c:v>-88.612499999999955</c:v>
                </c:pt>
                <c:pt idx="140926">
                  <c:v>-88.610500000000002</c:v>
                </c:pt>
                <c:pt idx="140927">
                  <c:v>-88.608499999999992</c:v>
                </c:pt>
                <c:pt idx="140928">
                  <c:v>-88.606499999999983</c:v>
                </c:pt>
                <c:pt idx="140929">
                  <c:v>-88.604499999999973</c:v>
                </c:pt>
                <c:pt idx="140930">
                  <c:v>-88.602499999999964</c:v>
                </c:pt>
                <c:pt idx="140931">
                  <c:v>-88.600499999999954</c:v>
                </c:pt>
                <c:pt idx="140932">
                  <c:v>-88.598500000000001</c:v>
                </c:pt>
                <c:pt idx="140933">
                  <c:v>-88.596499999999992</c:v>
                </c:pt>
                <c:pt idx="140934">
                  <c:v>-88.594499999999982</c:v>
                </c:pt>
                <c:pt idx="140935">
                  <c:v>-88.592499999999973</c:v>
                </c:pt>
                <c:pt idx="140936">
                  <c:v>-88.590499999999963</c:v>
                </c:pt>
                <c:pt idx="140937">
                  <c:v>-88.588499999999954</c:v>
                </c:pt>
                <c:pt idx="140938">
                  <c:v>-88.586500000000001</c:v>
                </c:pt>
                <c:pt idx="140939">
                  <c:v>-88.584499999999991</c:v>
                </c:pt>
                <c:pt idx="140940">
                  <c:v>-88.582499999999982</c:v>
                </c:pt>
                <c:pt idx="140941">
                  <c:v>-88.580499999999972</c:v>
                </c:pt>
                <c:pt idx="140942">
                  <c:v>-88.578499999999963</c:v>
                </c:pt>
                <c:pt idx="140943">
                  <c:v>-88.576499999999953</c:v>
                </c:pt>
                <c:pt idx="140944">
                  <c:v>-88.5745</c:v>
                </c:pt>
                <c:pt idx="140945">
                  <c:v>-88.572499999999991</c:v>
                </c:pt>
                <c:pt idx="140946">
                  <c:v>-88.570499999999981</c:v>
                </c:pt>
                <c:pt idx="140947">
                  <c:v>-88.568499999999972</c:v>
                </c:pt>
                <c:pt idx="140948">
                  <c:v>-88.566499999999962</c:v>
                </c:pt>
                <c:pt idx="140949">
                  <c:v>-88.564499999999953</c:v>
                </c:pt>
                <c:pt idx="140950">
                  <c:v>-88.5625</c:v>
                </c:pt>
                <c:pt idx="140951">
                  <c:v>-88.56049999999999</c:v>
                </c:pt>
                <c:pt idx="140952">
                  <c:v>-88.558499999999981</c:v>
                </c:pt>
                <c:pt idx="140953">
                  <c:v>-88.556499999999971</c:v>
                </c:pt>
                <c:pt idx="140954">
                  <c:v>-88.554499999999962</c:v>
                </c:pt>
                <c:pt idx="140955">
                  <c:v>-88.552499999999952</c:v>
                </c:pt>
                <c:pt idx="140956">
                  <c:v>-88.5505</c:v>
                </c:pt>
                <c:pt idx="140957">
                  <c:v>-88.54849999999999</c:v>
                </c:pt>
                <c:pt idx="140958">
                  <c:v>-88.54649999999998</c:v>
                </c:pt>
                <c:pt idx="140959">
                  <c:v>-88.544499999999971</c:v>
                </c:pt>
                <c:pt idx="140960">
                  <c:v>-88.542499999999961</c:v>
                </c:pt>
                <c:pt idx="140961">
                  <c:v>-88.540499999999952</c:v>
                </c:pt>
                <c:pt idx="140962">
                  <c:v>-88.538499999999999</c:v>
                </c:pt>
                <c:pt idx="140963">
                  <c:v>-88.53649999999999</c:v>
                </c:pt>
                <c:pt idx="140964">
                  <c:v>-88.53449999999998</c:v>
                </c:pt>
                <c:pt idx="140965">
                  <c:v>-88.53249999999997</c:v>
                </c:pt>
                <c:pt idx="140966">
                  <c:v>-88.530499999999961</c:v>
                </c:pt>
                <c:pt idx="140967">
                  <c:v>-88.528499999999951</c:v>
                </c:pt>
                <c:pt idx="140968">
                  <c:v>-88.526499999999999</c:v>
                </c:pt>
                <c:pt idx="140969">
                  <c:v>-88.524499999999989</c:v>
                </c:pt>
                <c:pt idx="140970">
                  <c:v>-88.52249999999998</c:v>
                </c:pt>
                <c:pt idx="140971">
                  <c:v>-88.52049999999997</c:v>
                </c:pt>
                <c:pt idx="140972">
                  <c:v>-88.51849999999996</c:v>
                </c:pt>
                <c:pt idx="140973">
                  <c:v>-88.516499999999951</c:v>
                </c:pt>
                <c:pt idx="140974">
                  <c:v>-88.514499999999998</c:v>
                </c:pt>
                <c:pt idx="140975">
                  <c:v>-88.512499999999989</c:v>
                </c:pt>
                <c:pt idx="140976">
                  <c:v>-88.510499999999979</c:v>
                </c:pt>
                <c:pt idx="140977">
                  <c:v>-88.50849999999997</c:v>
                </c:pt>
                <c:pt idx="140978">
                  <c:v>-88.50649999999996</c:v>
                </c:pt>
                <c:pt idx="140979">
                  <c:v>-88.50449999999995</c:v>
                </c:pt>
                <c:pt idx="140980">
                  <c:v>-88.502499999999998</c:v>
                </c:pt>
                <c:pt idx="140981">
                  <c:v>-88.500499999999988</c:v>
                </c:pt>
                <c:pt idx="140982">
                  <c:v>-88.498499999999979</c:v>
                </c:pt>
                <c:pt idx="140983">
                  <c:v>-88.496499999999969</c:v>
                </c:pt>
                <c:pt idx="140984">
                  <c:v>-88.49449999999996</c:v>
                </c:pt>
                <c:pt idx="140985">
                  <c:v>-88.49249999999995</c:v>
                </c:pt>
                <c:pt idx="140986">
                  <c:v>-88.490499999999997</c:v>
                </c:pt>
                <c:pt idx="140987">
                  <c:v>-88.488499999999988</c:v>
                </c:pt>
                <c:pt idx="140988">
                  <c:v>-88.486499999999978</c:v>
                </c:pt>
                <c:pt idx="140989">
                  <c:v>-88.484499999999969</c:v>
                </c:pt>
                <c:pt idx="140990">
                  <c:v>-88.482499999999959</c:v>
                </c:pt>
                <c:pt idx="140991">
                  <c:v>-88.48049999999995</c:v>
                </c:pt>
                <c:pt idx="140992">
                  <c:v>-88.478499999999997</c:v>
                </c:pt>
                <c:pt idx="140993">
                  <c:v>-88.476499999999987</c:v>
                </c:pt>
                <c:pt idx="140994">
                  <c:v>-88.474499999999978</c:v>
                </c:pt>
                <c:pt idx="140995">
                  <c:v>-88.472499999999968</c:v>
                </c:pt>
                <c:pt idx="140996">
                  <c:v>-88.470499999999959</c:v>
                </c:pt>
                <c:pt idx="140997">
                  <c:v>-88.468499999999949</c:v>
                </c:pt>
                <c:pt idx="140998">
                  <c:v>-88.466499999999996</c:v>
                </c:pt>
                <c:pt idx="140999">
                  <c:v>-88.464499999999987</c:v>
                </c:pt>
                <c:pt idx="141000">
                  <c:v>-88.462499999999977</c:v>
                </c:pt>
                <c:pt idx="141001">
                  <c:v>-88.460499999999968</c:v>
                </c:pt>
                <c:pt idx="141002">
                  <c:v>-88.458499999999958</c:v>
                </c:pt>
                <c:pt idx="141003">
                  <c:v>-88.456500000000005</c:v>
                </c:pt>
                <c:pt idx="141004">
                  <c:v>-88.454499999999996</c:v>
                </c:pt>
                <c:pt idx="141005">
                  <c:v>-88.452499999999986</c:v>
                </c:pt>
                <c:pt idx="141006">
                  <c:v>-88.450499999999977</c:v>
                </c:pt>
                <c:pt idx="141007">
                  <c:v>-88.448499999999967</c:v>
                </c:pt>
                <c:pt idx="141008">
                  <c:v>-88.446499999999958</c:v>
                </c:pt>
                <c:pt idx="141009">
                  <c:v>-88.444500000000005</c:v>
                </c:pt>
                <c:pt idx="141010">
                  <c:v>-88.442499999999995</c:v>
                </c:pt>
                <c:pt idx="141011">
                  <c:v>-88.440499999999986</c:v>
                </c:pt>
                <c:pt idx="141012">
                  <c:v>-88.438499999999976</c:v>
                </c:pt>
                <c:pt idx="141013">
                  <c:v>-88.436499999999967</c:v>
                </c:pt>
                <c:pt idx="141014">
                  <c:v>-88.434499999999957</c:v>
                </c:pt>
                <c:pt idx="141015">
                  <c:v>-88.432500000000005</c:v>
                </c:pt>
                <c:pt idx="141016">
                  <c:v>-88.430499999999995</c:v>
                </c:pt>
                <c:pt idx="141017">
                  <c:v>-88.428499999999985</c:v>
                </c:pt>
                <c:pt idx="141018">
                  <c:v>-88.426499999999976</c:v>
                </c:pt>
                <c:pt idx="141019">
                  <c:v>-88.424499999999966</c:v>
                </c:pt>
                <c:pt idx="141020">
                  <c:v>-88.422499999999957</c:v>
                </c:pt>
                <c:pt idx="141021">
                  <c:v>-88.420500000000004</c:v>
                </c:pt>
                <c:pt idx="141022">
                  <c:v>-88.418499999999995</c:v>
                </c:pt>
                <c:pt idx="141023">
                  <c:v>-88.416499999999985</c:v>
                </c:pt>
                <c:pt idx="141024">
                  <c:v>-88.414499999999975</c:v>
                </c:pt>
                <c:pt idx="141025">
                  <c:v>-88.412499999999966</c:v>
                </c:pt>
                <c:pt idx="141026">
                  <c:v>-88.410499999999956</c:v>
                </c:pt>
                <c:pt idx="141027">
                  <c:v>-88.408500000000004</c:v>
                </c:pt>
                <c:pt idx="141028">
                  <c:v>-88.406499999999994</c:v>
                </c:pt>
                <c:pt idx="141029">
                  <c:v>-88.404499999999985</c:v>
                </c:pt>
                <c:pt idx="141030">
                  <c:v>-88.402499999999975</c:v>
                </c:pt>
                <c:pt idx="141031">
                  <c:v>-88.400499999999965</c:v>
                </c:pt>
                <c:pt idx="141032">
                  <c:v>-88.398499999999956</c:v>
                </c:pt>
                <c:pt idx="141033">
                  <c:v>-88.396500000000003</c:v>
                </c:pt>
                <c:pt idx="141034">
                  <c:v>-88.394499999999994</c:v>
                </c:pt>
                <c:pt idx="141035">
                  <c:v>-88.392499999999984</c:v>
                </c:pt>
                <c:pt idx="141036">
                  <c:v>-88.390499999999975</c:v>
                </c:pt>
                <c:pt idx="141037">
                  <c:v>-88.388499999999965</c:v>
                </c:pt>
                <c:pt idx="141038">
                  <c:v>-88.386499999999955</c:v>
                </c:pt>
                <c:pt idx="141039">
                  <c:v>-88.384500000000003</c:v>
                </c:pt>
                <c:pt idx="141040">
                  <c:v>-88.382499999999993</c:v>
                </c:pt>
                <c:pt idx="141041">
                  <c:v>-88.380499999999984</c:v>
                </c:pt>
                <c:pt idx="141042">
                  <c:v>-88.378499999999974</c:v>
                </c:pt>
                <c:pt idx="141043">
                  <c:v>-88.376499999999965</c:v>
                </c:pt>
                <c:pt idx="141044">
                  <c:v>-88.374499999999955</c:v>
                </c:pt>
                <c:pt idx="141045">
                  <c:v>-88.372500000000002</c:v>
                </c:pt>
                <c:pt idx="141046">
                  <c:v>-88.370499999999993</c:v>
                </c:pt>
                <c:pt idx="141047">
                  <c:v>-88.368499999999983</c:v>
                </c:pt>
                <c:pt idx="141048">
                  <c:v>-88.366499999999974</c:v>
                </c:pt>
                <c:pt idx="141049">
                  <c:v>-88.364499999999964</c:v>
                </c:pt>
                <c:pt idx="141050">
                  <c:v>-88.362499999999955</c:v>
                </c:pt>
                <c:pt idx="141051">
                  <c:v>-88.360500000000002</c:v>
                </c:pt>
                <c:pt idx="141052">
                  <c:v>-88.358499999999992</c:v>
                </c:pt>
                <c:pt idx="141053">
                  <c:v>-88.356499999999983</c:v>
                </c:pt>
                <c:pt idx="141054">
                  <c:v>-88.354499999999973</c:v>
                </c:pt>
                <c:pt idx="141055">
                  <c:v>-88.352499999999964</c:v>
                </c:pt>
                <c:pt idx="141056">
                  <c:v>-88.350499999999954</c:v>
                </c:pt>
                <c:pt idx="141057">
                  <c:v>-88.348500000000001</c:v>
                </c:pt>
                <c:pt idx="141058">
                  <c:v>-88.346499999999992</c:v>
                </c:pt>
                <c:pt idx="141059">
                  <c:v>-88.344499999999982</c:v>
                </c:pt>
                <c:pt idx="141060">
                  <c:v>-88.342499999999973</c:v>
                </c:pt>
                <c:pt idx="141061">
                  <c:v>-88.340499999999963</c:v>
                </c:pt>
                <c:pt idx="141062">
                  <c:v>-88.338499999999954</c:v>
                </c:pt>
                <c:pt idx="141063">
                  <c:v>-88.336500000000001</c:v>
                </c:pt>
                <c:pt idx="141064">
                  <c:v>-88.334499999999991</c:v>
                </c:pt>
                <c:pt idx="141065">
                  <c:v>-88.332499999999982</c:v>
                </c:pt>
                <c:pt idx="141066">
                  <c:v>-88.330499999999972</c:v>
                </c:pt>
                <c:pt idx="141067">
                  <c:v>-88.328499999999963</c:v>
                </c:pt>
                <c:pt idx="141068">
                  <c:v>-88.326499999999953</c:v>
                </c:pt>
                <c:pt idx="141069">
                  <c:v>-88.3245</c:v>
                </c:pt>
                <c:pt idx="141070">
                  <c:v>-88.322499999999991</c:v>
                </c:pt>
                <c:pt idx="141071">
                  <c:v>-88.320499999999981</c:v>
                </c:pt>
                <c:pt idx="141072">
                  <c:v>-88.318499999999972</c:v>
                </c:pt>
                <c:pt idx="141073">
                  <c:v>-88.316499999999962</c:v>
                </c:pt>
                <c:pt idx="141074">
                  <c:v>-88.314499999999953</c:v>
                </c:pt>
                <c:pt idx="141075">
                  <c:v>-88.3125</c:v>
                </c:pt>
                <c:pt idx="141076">
                  <c:v>-88.31049999999999</c:v>
                </c:pt>
                <c:pt idx="141077">
                  <c:v>-88.308499999999981</c:v>
                </c:pt>
                <c:pt idx="141078">
                  <c:v>-88.306499999999971</c:v>
                </c:pt>
                <c:pt idx="141079">
                  <c:v>-88.304499999999962</c:v>
                </c:pt>
                <c:pt idx="141080">
                  <c:v>-88.302499999999952</c:v>
                </c:pt>
                <c:pt idx="141081">
                  <c:v>-88.3005</c:v>
                </c:pt>
                <c:pt idx="141082">
                  <c:v>-88.29849999999999</c:v>
                </c:pt>
                <c:pt idx="141083">
                  <c:v>-88.29649999999998</c:v>
                </c:pt>
                <c:pt idx="141084">
                  <c:v>-88.294499999999971</c:v>
                </c:pt>
                <c:pt idx="141085">
                  <c:v>-88.292499999999961</c:v>
                </c:pt>
                <c:pt idx="141086">
                  <c:v>-88.290499999999952</c:v>
                </c:pt>
                <c:pt idx="141087">
                  <c:v>-88.288499999999999</c:v>
                </c:pt>
                <c:pt idx="141088">
                  <c:v>-88.28649999999999</c:v>
                </c:pt>
                <c:pt idx="141089">
                  <c:v>-88.28449999999998</c:v>
                </c:pt>
                <c:pt idx="141090">
                  <c:v>-88.28249999999997</c:v>
                </c:pt>
                <c:pt idx="141091">
                  <c:v>-88.280499999999961</c:v>
                </c:pt>
                <c:pt idx="141092">
                  <c:v>-88.278499999999951</c:v>
                </c:pt>
                <c:pt idx="141093">
                  <c:v>-88.276499999999999</c:v>
                </c:pt>
                <c:pt idx="141094">
                  <c:v>-88.274499999999989</c:v>
                </c:pt>
                <c:pt idx="141095">
                  <c:v>-88.27249999999998</c:v>
                </c:pt>
                <c:pt idx="141096">
                  <c:v>-88.27049999999997</c:v>
                </c:pt>
                <c:pt idx="141097">
                  <c:v>-88.26849999999996</c:v>
                </c:pt>
                <c:pt idx="141098">
                  <c:v>-88.266499999999951</c:v>
                </c:pt>
                <c:pt idx="141099">
                  <c:v>-88.264499999999998</c:v>
                </c:pt>
                <c:pt idx="141100">
                  <c:v>-88.262499999999989</c:v>
                </c:pt>
                <c:pt idx="141101">
                  <c:v>-88.260499999999979</c:v>
                </c:pt>
                <c:pt idx="141102">
                  <c:v>-88.25849999999997</c:v>
                </c:pt>
                <c:pt idx="141103">
                  <c:v>-88.25649999999996</c:v>
                </c:pt>
                <c:pt idx="141104">
                  <c:v>-88.25449999999995</c:v>
                </c:pt>
                <c:pt idx="141105">
                  <c:v>-88.252499999999998</c:v>
                </c:pt>
                <c:pt idx="141106">
                  <c:v>-88.250499999999988</c:v>
                </c:pt>
                <c:pt idx="141107">
                  <c:v>-88.248499999999979</c:v>
                </c:pt>
                <c:pt idx="141108">
                  <c:v>-88.246499999999969</c:v>
                </c:pt>
                <c:pt idx="141109">
                  <c:v>-88.24449999999996</c:v>
                </c:pt>
                <c:pt idx="141110">
                  <c:v>-88.24249999999995</c:v>
                </c:pt>
                <c:pt idx="141111">
                  <c:v>-88.240499999999997</c:v>
                </c:pt>
                <c:pt idx="141112">
                  <c:v>-88.238499999999988</c:v>
                </c:pt>
                <c:pt idx="141113">
                  <c:v>-88.236499999999978</c:v>
                </c:pt>
                <c:pt idx="141114">
                  <c:v>-88.234499999999969</c:v>
                </c:pt>
                <c:pt idx="141115">
                  <c:v>-88.232499999999959</c:v>
                </c:pt>
                <c:pt idx="141116">
                  <c:v>-88.23049999999995</c:v>
                </c:pt>
                <c:pt idx="141117">
                  <c:v>-88.228499999999997</c:v>
                </c:pt>
                <c:pt idx="141118">
                  <c:v>-88.226499999999987</c:v>
                </c:pt>
                <c:pt idx="141119">
                  <c:v>-88.224499999999978</c:v>
                </c:pt>
                <c:pt idx="141120">
                  <c:v>-88.222499999999968</c:v>
                </c:pt>
                <c:pt idx="141121">
                  <c:v>-88.220499999999959</c:v>
                </c:pt>
                <c:pt idx="141122">
                  <c:v>-88.218499999999949</c:v>
                </c:pt>
                <c:pt idx="141123">
                  <c:v>-88.216499999999996</c:v>
                </c:pt>
                <c:pt idx="141124">
                  <c:v>-88.214499999999987</c:v>
                </c:pt>
                <c:pt idx="141125">
                  <c:v>-88.212499999999977</c:v>
                </c:pt>
                <c:pt idx="141126">
                  <c:v>-88.210499999999968</c:v>
                </c:pt>
                <c:pt idx="141127">
                  <c:v>-88.208499999999958</c:v>
                </c:pt>
                <c:pt idx="141128">
                  <c:v>-88.206500000000005</c:v>
                </c:pt>
                <c:pt idx="141129">
                  <c:v>-88.204499999999996</c:v>
                </c:pt>
                <c:pt idx="141130">
                  <c:v>-88.202499999999986</c:v>
                </c:pt>
                <c:pt idx="141131">
                  <c:v>-88.200499999999977</c:v>
                </c:pt>
                <c:pt idx="141132">
                  <c:v>-88.198499999999967</c:v>
                </c:pt>
                <c:pt idx="141133">
                  <c:v>-88.196499999999958</c:v>
                </c:pt>
                <c:pt idx="141134">
                  <c:v>-88.194500000000005</c:v>
                </c:pt>
                <c:pt idx="141135">
                  <c:v>-88.192499999999995</c:v>
                </c:pt>
                <c:pt idx="141136">
                  <c:v>-88.190499999999986</c:v>
                </c:pt>
                <c:pt idx="141137">
                  <c:v>-88.188499999999976</c:v>
                </c:pt>
                <c:pt idx="141138">
                  <c:v>-88.186499999999967</c:v>
                </c:pt>
                <c:pt idx="141139">
                  <c:v>-88.184499999999957</c:v>
                </c:pt>
                <c:pt idx="141140">
                  <c:v>-88.182500000000005</c:v>
                </c:pt>
                <c:pt idx="141141">
                  <c:v>-88.180499999999995</c:v>
                </c:pt>
                <c:pt idx="141142">
                  <c:v>-88.178499999999985</c:v>
                </c:pt>
                <c:pt idx="141143">
                  <c:v>-88.176499999999976</c:v>
                </c:pt>
                <c:pt idx="141144">
                  <c:v>-88.174499999999966</c:v>
                </c:pt>
                <c:pt idx="141145">
                  <c:v>-88.172499999999957</c:v>
                </c:pt>
                <c:pt idx="141146">
                  <c:v>-88.170500000000004</c:v>
                </c:pt>
                <c:pt idx="141147">
                  <c:v>-88.168499999999995</c:v>
                </c:pt>
                <c:pt idx="141148">
                  <c:v>-88.166499999999985</c:v>
                </c:pt>
                <c:pt idx="141149">
                  <c:v>-88.164499999999975</c:v>
                </c:pt>
                <c:pt idx="141150">
                  <c:v>-88.162499999999966</c:v>
                </c:pt>
                <c:pt idx="141151">
                  <c:v>-88.160499999999956</c:v>
                </c:pt>
                <c:pt idx="141152">
                  <c:v>-88.158500000000004</c:v>
                </c:pt>
                <c:pt idx="141153">
                  <c:v>-88.156499999999994</c:v>
                </c:pt>
                <c:pt idx="141154">
                  <c:v>-88.154499999999985</c:v>
                </c:pt>
                <c:pt idx="141155">
                  <c:v>-88.152499999999975</c:v>
                </c:pt>
                <c:pt idx="141156">
                  <c:v>-88.150499999999965</c:v>
                </c:pt>
                <c:pt idx="141157">
                  <c:v>-88.148499999999956</c:v>
                </c:pt>
                <c:pt idx="141158">
                  <c:v>-88.146500000000003</c:v>
                </c:pt>
                <c:pt idx="141159">
                  <c:v>-88.144499999999994</c:v>
                </c:pt>
                <c:pt idx="141160">
                  <c:v>-88.142499999999984</c:v>
                </c:pt>
                <c:pt idx="141161">
                  <c:v>-88.140499999999975</c:v>
                </c:pt>
                <c:pt idx="141162">
                  <c:v>-88.138499999999965</c:v>
                </c:pt>
                <c:pt idx="141163">
                  <c:v>-88.136499999999955</c:v>
                </c:pt>
                <c:pt idx="141164">
                  <c:v>-88.134500000000003</c:v>
                </c:pt>
                <c:pt idx="141165">
                  <c:v>-88.132499999999993</c:v>
                </c:pt>
                <c:pt idx="141166">
                  <c:v>-88.130499999999984</c:v>
                </c:pt>
                <c:pt idx="141167">
                  <c:v>-88.128499999999974</c:v>
                </c:pt>
                <c:pt idx="141168">
                  <c:v>-88.126499999999965</c:v>
                </c:pt>
                <c:pt idx="141169">
                  <c:v>-88.124499999999955</c:v>
                </c:pt>
                <c:pt idx="141170">
                  <c:v>-88.122500000000002</c:v>
                </c:pt>
                <c:pt idx="141171">
                  <c:v>-88.120499999999993</c:v>
                </c:pt>
                <c:pt idx="141172">
                  <c:v>-88.118499999999983</c:v>
                </c:pt>
                <c:pt idx="141173">
                  <c:v>-88.116499999999974</c:v>
                </c:pt>
                <c:pt idx="141174">
                  <c:v>-88.114499999999964</c:v>
                </c:pt>
                <c:pt idx="141175">
                  <c:v>-88.112499999999955</c:v>
                </c:pt>
                <c:pt idx="141176">
                  <c:v>-88.110500000000002</c:v>
                </c:pt>
                <c:pt idx="141177">
                  <c:v>-88.108499999999992</c:v>
                </c:pt>
                <c:pt idx="141178">
                  <c:v>-88.106499999999983</c:v>
                </c:pt>
                <c:pt idx="141179">
                  <c:v>-88.104499999999973</c:v>
                </c:pt>
                <c:pt idx="141180">
                  <c:v>-88.102499999999964</c:v>
                </c:pt>
                <c:pt idx="141181">
                  <c:v>-88.100499999999954</c:v>
                </c:pt>
                <c:pt idx="141182">
                  <c:v>-88.098500000000001</c:v>
                </c:pt>
                <c:pt idx="141183">
                  <c:v>-88.096499999999992</c:v>
                </c:pt>
                <c:pt idx="141184">
                  <c:v>-88.094499999999982</c:v>
                </c:pt>
                <c:pt idx="141185">
                  <c:v>-88.092499999999973</c:v>
                </c:pt>
                <c:pt idx="141186">
                  <c:v>-88.090499999999963</c:v>
                </c:pt>
                <c:pt idx="141187">
                  <c:v>-88.088499999999954</c:v>
                </c:pt>
                <c:pt idx="141188">
                  <c:v>-88.086500000000001</c:v>
                </c:pt>
                <c:pt idx="141189">
                  <c:v>-88.084499999999991</c:v>
                </c:pt>
                <c:pt idx="141190">
                  <c:v>-88.082499999999982</c:v>
                </c:pt>
                <c:pt idx="141191">
                  <c:v>-88.080499999999972</c:v>
                </c:pt>
                <c:pt idx="141192">
                  <c:v>-88.078499999999963</c:v>
                </c:pt>
                <c:pt idx="141193">
                  <c:v>-88.076499999999953</c:v>
                </c:pt>
                <c:pt idx="141194">
                  <c:v>-88.0745</c:v>
                </c:pt>
                <c:pt idx="141195">
                  <c:v>-88.072499999999991</c:v>
                </c:pt>
                <c:pt idx="141196">
                  <c:v>-88.070499999999981</c:v>
                </c:pt>
                <c:pt idx="141197">
                  <c:v>-88.068499999999972</c:v>
                </c:pt>
                <c:pt idx="141198">
                  <c:v>-88.066499999999962</c:v>
                </c:pt>
                <c:pt idx="141199">
                  <c:v>-88.064499999999953</c:v>
                </c:pt>
                <c:pt idx="141200">
                  <c:v>-88.0625</c:v>
                </c:pt>
                <c:pt idx="141201">
                  <c:v>-88.06049999999999</c:v>
                </c:pt>
                <c:pt idx="141202">
                  <c:v>-88.058499999999981</c:v>
                </c:pt>
                <c:pt idx="141203">
                  <c:v>-88.056499999999971</c:v>
                </c:pt>
                <c:pt idx="141204">
                  <c:v>-88.054499999999962</c:v>
                </c:pt>
                <c:pt idx="141205">
                  <c:v>-88.052499999999952</c:v>
                </c:pt>
                <c:pt idx="141206">
                  <c:v>-88.0505</c:v>
                </c:pt>
                <c:pt idx="141207">
                  <c:v>-88.04849999999999</c:v>
                </c:pt>
                <c:pt idx="141208">
                  <c:v>-88.04649999999998</c:v>
                </c:pt>
                <c:pt idx="141209">
                  <c:v>-88.044499999999971</c:v>
                </c:pt>
                <c:pt idx="141210">
                  <c:v>-88.042499999999961</c:v>
                </c:pt>
                <c:pt idx="141211">
                  <c:v>-88.040499999999952</c:v>
                </c:pt>
                <c:pt idx="141212">
                  <c:v>-88.038499999999999</c:v>
                </c:pt>
                <c:pt idx="141213">
                  <c:v>-88.03649999999999</c:v>
                </c:pt>
                <c:pt idx="141214">
                  <c:v>-88.03449999999998</c:v>
                </c:pt>
                <c:pt idx="141215">
                  <c:v>-88.03249999999997</c:v>
                </c:pt>
                <c:pt idx="141216">
                  <c:v>-88.030499999999961</c:v>
                </c:pt>
                <c:pt idx="141217">
                  <c:v>-88.028499999999951</c:v>
                </c:pt>
                <c:pt idx="141218">
                  <c:v>-88.026499999999999</c:v>
                </c:pt>
                <c:pt idx="141219">
                  <c:v>-88.024499999999989</c:v>
                </c:pt>
                <c:pt idx="141220">
                  <c:v>-88.02249999999998</c:v>
                </c:pt>
                <c:pt idx="141221">
                  <c:v>-88.02049999999997</c:v>
                </c:pt>
                <c:pt idx="141222">
                  <c:v>-88.01849999999996</c:v>
                </c:pt>
                <c:pt idx="141223">
                  <c:v>-88.016499999999951</c:v>
                </c:pt>
                <c:pt idx="141224">
                  <c:v>-88.014499999999998</c:v>
                </c:pt>
                <c:pt idx="141225">
                  <c:v>-88.012499999999989</c:v>
                </c:pt>
                <c:pt idx="141226">
                  <c:v>-88.010499999999979</c:v>
                </c:pt>
                <c:pt idx="141227">
                  <c:v>-88.00849999999997</c:v>
                </c:pt>
                <c:pt idx="141228">
                  <c:v>-88.00649999999996</c:v>
                </c:pt>
                <c:pt idx="141229">
                  <c:v>-88.00449999999995</c:v>
                </c:pt>
                <c:pt idx="141230">
                  <c:v>-88.002499999999998</c:v>
                </c:pt>
                <c:pt idx="141231">
                  <c:v>-88.000499999999988</c:v>
                </c:pt>
                <c:pt idx="141232">
                  <c:v>-87.998499999999979</c:v>
                </c:pt>
                <c:pt idx="141233">
                  <c:v>-87.996499999999969</c:v>
                </c:pt>
                <c:pt idx="141234">
                  <c:v>-87.99449999999996</c:v>
                </c:pt>
                <c:pt idx="141235">
                  <c:v>-87.99249999999995</c:v>
                </c:pt>
                <c:pt idx="141236">
                  <c:v>-87.990499999999997</c:v>
                </c:pt>
                <c:pt idx="141237">
                  <c:v>-87.988499999999988</c:v>
                </c:pt>
                <c:pt idx="141238">
                  <c:v>-87.986499999999978</c:v>
                </c:pt>
                <c:pt idx="141239">
                  <c:v>-87.984499999999969</c:v>
                </c:pt>
                <c:pt idx="141240">
                  <c:v>-87.982499999999959</c:v>
                </c:pt>
                <c:pt idx="141241">
                  <c:v>-87.98049999999995</c:v>
                </c:pt>
                <c:pt idx="141242">
                  <c:v>-87.978499999999997</c:v>
                </c:pt>
                <c:pt idx="141243">
                  <c:v>-87.976499999999987</c:v>
                </c:pt>
                <c:pt idx="141244">
                  <c:v>-87.974499999999978</c:v>
                </c:pt>
                <c:pt idx="141245">
                  <c:v>-87.972499999999968</c:v>
                </c:pt>
                <c:pt idx="141246">
                  <c:v>-87.970499999999959</c:v>
                </c:pt>
                <c:pt idx="141247">
                  <c:v>-87.968499999999949</c:v>
                </c:pt>
                <c:pt idx="141248">
                  <c:v>-87.966499999999996</c:v>
                </c:pt>
                <c:pt idx="141249">
                  <c:v>-87.964499999999987</c:v>
                </c:pt>
                <c:pt idx="141250">
                  <c:v>-87.962499999999977</c:v>
                </c:pt>
                <c:pt idx="141251">
                  <c:v>-87.960499999999968</c:v>
                </c:pt>
                <c:pt idx="141252">
                  <c:v>-87.958499999999958</c:v>
                </c:pt>
                <c:pt idx="141253">
                  <c:v>-87.956500000000005</c:v>
                </c:pt>
                <c:pt idx="141254">
                  <c:v>-87.954499999999996</c:v>
                </c:pt>
                <c:pt idx="141255">
                  <c:v>-87.952499999999986</c:v>
                </c:pt>
                <c:pt idx="141256">
                  <c:v>-87.950499999999977</c:v>
                </c:pt>
                <c:pt idx="141257">
                  <c:v>-87.948499999999967</c:v>
                </c:pt>
                <c:pt idx="141258">
                  <c:v>-87.946499999999958</c:v>
                </c:pt>
                <c:pt idx="141259">
                  <c:v>-87.944500000000005</c:v>
                </c:pt>
                <c:pt idx="141260">
                  <c:v>-87.942499999999995</c:v>
                </c:pt>
                <c:pt idx="141261">
                  <c:v>-87.940499999999986</c:v>
                </c:pt>
                <c:pt idx="141262">
                  <c:v>-87.938499999999976</c:v>
                </c:pt>
                <c:pt idx="141263">
                  <c:v>-87.936499999999967</c:v>
                </c:pt>
                <c:pt idx="141264">
                  <c:v>-87.934499999999957</c:v>
                </c:pt>
                <c:pt idx="141265">
                  <c:v>-87.932500000000005</c:v>
                </c:pt>
                <c:pt idx="141266">
                  <c:v>-87.930499999999995</c:v>
                </c:pt>
                <c:pt idx="141267">
                  <c:v>-87.928499999999985</c:v>
                </c:pt>
                <c:pt idx="141268">
                  <c:v>-87.926499999999976</c:v>
                </c:pt>
                <c:pt idx="141269">
                  <c:v>-87.924499999999966</c:v>
                </c:pt>
                <c:pt idx="141270">
                  <c:v>-87.922499999999957</c:v>
                </c:pt>
                <c:pt idx="141271">
                  <c:v>-87.920500000000004</c:v>
                </c:pt>
                <c:pt idx="141272">
                  <c:v>-87.918499999999995</c:v>
                </c:pt>
                <c:pt idx="141273">
                  <c:v>-87.916499999999985</c:v>
                </c:pt>
                <c:pt idx="141274">
                  <c:v>-87.914499999999975</c:v>
                </c:pt>
                <c:pt idx="141275">
                  <c:v>-87.912499999999966</c:v>
                </c:pt>
                <c:pt idx="141276">
                  <c:v>-87.910499999999956</c:v>
                </c:pt>
                <c:pt idx="141277">
                  <c:v>-87.908500000000004</c:v>
                </c:pt>
                <c:pt idx="141278">
                  <c:v>-87.906499999999994</c:v>
                </c:pt>
                <c:pt idx="141279">
                  <c:v>-87.904499999999985</c:v>
                </c:pt>
                <c:pt idx="141280">
                  <c:v>-87.902499999999975</c:v>
                </c:pt>
                <c:pt idx="141281">
                  <c:v>-87.900499999999965</c:v>
                </c:pt>
                <c:pt idx="141282">
                  <c:v>-87.898499999999956</c:v>
                </c:pt>
                <c:pt idx="141283">
                  <c:v>-87.896500000000003</c:v>
                </c:pt>
                <c:pt idx="141284">
                  <c:v>-87.894499999999994</c:v>
                </c:pt>
                <c:pt idx="141285">
                  <c:v>-87.892499999999984</c:v>
                </c:pt>
                <c:pt idx="141286">
                  <c:v>-87.890499999999975</c:v>
                </c:pt>
                <c:pt idx="141287">
                  <c:v>-87.888499999999965</c:v>
                </c:pt>
                <c:pt idx="141288">
                  <c:v>-87.886499999999955</c:v>
                </c:pt>
                <c:pt idx="141289">
                  <c:v>-87.884500000000003</c:v>
                </c:pt>
                <c:pt idx="141290">
                  <c:v>-87.882499999999993</c:v>
                </c:pt>
                <c:pt idx="141291">
                  <c:v>-87.880499999999984</c:v>
                </c:pt>
                <c:pt idx="141292">
                  <c:v>-87.878499999999974</c:v>
                </c:pt>
                <c:pt idx="141293">
                  <c:v>-87.876499999999965</c:v>
                </c:pt>
                <c:pt idx="141294">
                  <c:v>-87.874499999999955</c:v>
                </c:pt>
                <c:pt idx="141295">
                  <c:v>-87.872500000000002</c:v>
                </c:pt>
                <c:pt idx="141296">
                  <c:v>-87.870499999999993</c:v>
                </c:pt>
                <c:pt idx="141297">
                  <c:v>-87.868499999999983</c:v>
                </c:pt>
                <c:pt idx="141298">
                  <c:v>-87.866499999999974</c:v>
                </c:pt>
                <c:pt idx="141299">
                  <c:v>-87.864499999999964</c:v>
                </c:pt>
                <c:pt idx="141300">
                  <c:v>-87.862499999999955</c:v>
                </c:pt>
                <c:pt idx="141301">
                  <c:v>-87.860500000000002</c:v>
                </c:pt>
                <c:pt idx="141302">
                  <c:v>-87.858499999999992</c:v>
                </c:pt>
                <c:pt idx="141303">
                  <c:v>-87.856499999999983</c:v>
                </c:pt>
                <c:pt idx="141304">
                  <c:v>-87.854499999999973</c:v>
                </c:pt>
                <c:pt idx="141305">
                  <c:v>-87.852499999999964</c:v>
                </c:pt>
                <c:pt idx="141306">
                  <c:v>-87.850499999999954</c:v>
                </c:pt>
                <c:pt idx="141307">
                  <c:v>-87.848500000000001</c:v>
                </c:pt>
                <c:pt idx="141308">
                  <c:v>-87.846499999999992</c:v>
                </c:pt>
                <c:pt idx="141309">
                  <c:v>-87.844499999999982</c:v>
                </c:pt>
                <c:pt idx="141310">
                  <c:v>-87.842499999999973</c:v>
                </c:pt>
                <c:pt idx="141311">
                  <c:v>-87.840499999999963</c:v>
                </c:pt>
                <c:pt idx="141312">
                  <c:v>-87.838499999999954</c:v>
                </c:pt>
                <c:pt idx="141313">
                  <c:v>-87.836500000000001</c:v>
                </c:pt>
                <c:pt idx="141314">
                  <c:v>-87.834499999999991</c:v>
                </c:pt>
                <c:pt idx="141315">
                  <c:v>-87.832499999999982</c:v>
                </c:pt>
                <c:pt idx="141316">
                  <c:v>-87.830499999999972</c:v>
                </c:pt>
                <c:pt idx="141317">
                  <c:v>-87.828499999999963</c:v>
                </c:pt>
                <c:pt idx="141318">
                  <c:v>-87.826499999999953</c:v>
                </c:pt>
                <c:pt idx="141319">
                  <c:v>-87.8245</c:v>
                </c:pt>
                <c:pt idx="141320">
                  <c:v>-87.822499999999991</c:v>
                </c:pt>
                <c:pt idx="141321">
                  <c:v>-87.820499999999981</c:v>
                </c:pt>
                <c:pt idx="141322">
                  <c:v>-87.818499999999972</c:v>
                </c:pt>
                <c:pt idx="141323">
                  <c:v>-87.816499999999962</c:v>
                </c:pt>
                <c:pt idx="141324">
                  <c:v>-87.814499999999953</c:v>
                </c:pt>
                <c:pt idx="141325">
                  <c:v>-87.8125</c:v>
                </c:pt>
                <c:pt idx="141326">
                  <c:v>-87.81049999999999</c:v>
                </c:pt>
                <c:pt idx="141327">
                  <c:v>-87.808499999999981</c:v>
                </c:pt>
                <c:pt idx="141328">
                  <c:v>-87.806499999999971</c:v>
                </c:pt>
                <c:pt idx="141329">
                  <c:v>-87.804499999999962</c:v>
                </c:pt>
                <c:pt idx="141330">
                  <c:v>-87.802499999999952</c:v>
                </c:pt>
                <c:pt idx="141331">
                  <c:v>-87.8005</c:v>
                </c:pt>
                <c:pt idx="141332">
                  <c:v>-87.79849999999999</c:v>
                </c:pt>
                <c:pt idx="141333">
                  <c:v>-87.79649999999998</c:v>
                </c:pt>
                <c:pt idx="141334">
                  <c:v>-87.794499999999971</c:v>
                </c:pt>
                <c:pt idx="141335">
                  <c:v>-87.792499999999961</c:v>
                </c:pt>
                <c:pt idx="141336">
                  <c:v>-87.790499999999952</c:v>
                </c:pt>
                <c:pt idx="141337">
                  <c:v>-87.788499999999999</c:v>
                </c:pt>
                <c:pt idx="141338">
                  <c:v>-87.78649999999999</c:v>
                </c:pt>
                <c:pt idx="141339">
                  <c:v>-87.78449999999998</c:v>
                </c:pt>
                <c:pt idx="141340">
                  <c:v>-87.78249999999997</c:v>
                </c:pt>
                <c:pt idx="141341">
                  <c:v>-87.780499999999961</c:v>
                </c:pt>
                <c:pt idx="141342">
                  <c:v>-87.778499999999951</c:v>
                </c:pt>
                <c:pt idx="141343">
                  <c:v>-87.776499999999999</c:v>
                </c:pt>
                <c:pt idx="141344">
                  <c:v>-87.774499999999989</c:v>
                </c:pt>
                <c:pt idx="141345">
                  <c:v>-87.77249999999998</c:v>
                </c:pt>
                <c:pt idx="141346">
                  <c:v>-87.77049999999997</c:v>
                </c:pt>
                <c:pt idx="141347">
                  <c:v>-87.76849999999996</c:v>
                </c:pt>
                <c:pt idx="141348">
                  <c:v>-87.766499999999951</c:v>
                </c:pt>
                <c:pt idx="141349">
                  <c:v>-87.764499999999998</c:v>
                </c:pt>
                <c:pt idx="141350">
                  <c:v>-87.762499999999989</c:v>
                </c:pt>
                <c:pt idx="141351">
                  <c:v>-87.760499999999979</c:v>
                </c:pt>
                <c:pt idx="141352">
                  <c:v>-87.75849999999997</c:v>
                </c:pt>
                <c:pt idx="141353">
                  <c:v>-87.75649999999996</c:v>
                </c:pt>
                <c:pt idx="141354">
                  <c:v>-87.75449999999995</c:v>
                </c:pt>
                <c:pt idx="141355">
                  <c:v>-87.752499999999998</c:v>
                </c:pt>
                <c:pt idx="141356">
                  <c:v>-87.750499999999988</c:v>
                </c:pt>
                <c:pt idx="141357">
                  <c:v>-87.748499999999979</c:v>
                </c:pt>
                <c:pt idx="141358">
                  <c:v>-87.746499999999969</c:v>
                </c:pt>
                <c:pt idx="141359">
                  <c:v>-87.74449999999996</c:v>
                </c:pt>
                <c:pt idx="141360">
                  <c:v>-87.74249999999995</c:v>
                </c:pt>
                <c:pt idx="141361">
                  <c:v>-87.740499999999997</c:v>
                </c:pt>
                <c:pt idx="141362">
                  <c:v>-87.738499999999988</c:v>
                </c:pt>
                <c:pt idx="141363">
                  <c:v>-87.736499999999978</c:v>
                </c:pt>
                <c:pt idx="141364">
                  <c:v>-87.734499999999969</c:v>
                </c:pt>
                <c:pt idx="141365">
                  <c:v>-87.732499999999959</c:v>
                </c:pt>
                <c:pt idx="141366">
                  <c:v>-87.73049999999995</c:v>
                </c:pt>
                <c:pt idx="141367">
                  <c:v>-87.728499999999997</c:v>
                </c:pt>
                <c:pt idx="141368">
                  <c:v>-87.726499999999987</c:v>
                </c:pt>
                <c:pt idx="141369">
                  <c:v>-87.724499999999978</c:v>
                </c:pt>
                <c:pt idx="141370">
                  <c:v>-87.722499999999968</c:v>
                </c:pt>
                <c:pt idx="141371">
                  <c:v>-87.720499999999959</c:v>
                </c:pt>
                <c:pt idx="141372">
                  <c:v>-87.718499999999949</c:v>
                </c:pt>
                <c:pt idx="141373">
                  <c:v>-87.716499999999996</c:v>
                </c:pt>
                <c:pt idx="141374">
                  <c:v>-87.714499999999987</c:v>
                </c:pt>
                <c:pt idx="141375">
                  <c:v>-87.712499999999977</c:v>
                </c:pt>
                <c:pt idx="141376">
                  <c:v>-87.710499999999968</c:v>
                </c:pt>
                <c:pt idx="141377">
                  <c:v>-87.708499999999958</c:v>
                </c:pt>
                <c:pt idx="141378">
                  <c:v>-87.706500000000005</c:v>
                </c:pt>
                <c:pt idx="141379">
                  <c:v>-87.704499999999996</c:v>
                </c:pt>
                <c:pt idx="141380">
                  <c:v>-87.702499999999986</c:v>
                </c:pt>
                <c:pt idx="141381">
                  <c:v>-87.700499999999977</c:v>
                </c:pt>
                <c:pt idx="141382">
                  <c:v>-87.698499999999967</c:v>
                </c:pt>
                <c:pt idx="141383">
                  <c:v>-87.696499999999958</c:v>
                </c:pt>
                <c:pt idx="141384">
                  <c:v>-87.694500000000005</c:v>
                </c:pt>
                <c:pt idx="141385">
                  <c:v>-87.692499999999995</c:v>
                </c:pt>
                <c:pt idx="141386">
                  <c:v>-87.690499999999986</c:v>
                </c:pt>
                <c:pt idx="141387">
                  <c:v>-87.688499999999976</c:v>
                </c:pt>
                <c:pt idx="141388">
                  <c:v>-87.686499999999967</c:v>
                </c:pt>
                <c:pt idx="141389">
                  <c:v>-87.684499999999957</c:v>
                </c:pt>
                <c:pt idx="141390">
                  <c:v>-87.682500000000005</c:v>
                </c:pt>
                <c:pt idx="141391">
                  <c:v>-87.680499999999995</c:v>
                </c:pt>
                <c:pt idx="141392">
                  <c:v>-87.678499999999985</c:v>
                </c:pt>
                <c:pt idx="141393">
                  <c:v>-87.676499999999976</c:v>
                </c:pt>
                <c:pt idx="141394">
                  <c:v>-87.674499999999966</c:v>
                </c:pt>
                <c:pt idx="141395">
                  <c:v>-87.672499999999957</c:v>
                </c:pt>
                <c:pt idx="141396">
                  <c:v>-87.670500000000004</c:v>
                </c:pt>
                <c:pt idx="141397">
                  <c:v>-87.668499999999995</c:v>
                </c:pt>
                <c:pt idx="141398">
                  <c:v>-87.666499999999985</c:v>
                </c:pt>
                <c:pt idx="141399">
                  <c:v>-87.664499999999975</c:v>
                </c:pt>
                <c:pt idx="141400">
                  <c:v>-87.662499999999966</c:v>
                </c:pt>
                <c:pt idx="141401">
                  <c:v>-87.660499999999956</c:v>
                </c:pt>
                <c:pt idx="141402">
                  <c:v>-87.658500000000004</c:v>
                </c:pt>
                <c:pt idx="141403">
                  <c:v>-87.656499999999994</c:v>
                </c:pt>
                <c:pt idx="141404">
                  <c:v>-87.654499999999985</c:v>
                </c:pt>
                <c:pt idx="141405">
                  <c:v>-87.652499999999975</c:v>
                </c:pt>
                <c:pt idx="141406">
                  <c:v>-87.650499999999965</c:v>
                </c:pt>
                <c:pt idx="141407">
                  <c:v>-87.648499999999956</c:v>
                </c:pt>
                <c:pt idx="141408">
                  <c:v>-87.646500000000003</c:v>
                </c:pt>
                <c:pt idx="141409">
                  <c:v>-87.644499999999994</c:v>
                </c:pt>
                <c:pt idx="141410">
                  <c:v>-87.642499999999984</c:v>
                </c:pt>
                <c:pt idx="141411">
                  <c:v>-87.640499999999975</c:v>
                </c:pt>
                <c:pt idx="141412">
                  <c:v>-87.638499999999965</c:v>
                </c:pt>
                <c:pt idx="141413">
                  <c:v>-87.636499999999955</c:v>
                </c:pt>
                <c:pt idx="141414">
                  <c:v>-87.634500000000003</c:v>
                </c:pt>
                <c:pt idx="141415">
                  <c:v>-87.632499999999993</c:v>
                </c:pt>
                <c:pt idx="141416">
                  <c:v>-87.630499999999984</c:v>
                </c:pt>
                <c:pt idx="141417">
                  <c:v>-87.628499999999974</c:v>
                </c:pt>
                <c:pt idx="141418">
                  <c:v>-87.626499999999965</c:v>
                </c:pt>
                <c:pt idx="141419">
                  <c:v>-87.624499999999955</c:v>
                </c:pt>
                <c:pt idx="141420">
                  <c:v>-87.622500000000002</c:v>
                </c:pt>
                <c:pt idx="141421">
                  <c:v>-87.620499999999993</c:v>
                </c:pt>
                <c:pt idx="141422">
                  <c:v>-87.618499999999983</c:v>
                </c:pt>
                <c:pt idx="141423">
                  <c:v>-87.616499999999974</c:v>
                </c:pt>
                <c:pt idx="141424">
                  <c:v>-87.614499999999964</c:v>
                </c:pt>
                <c:pt idx="141425">
                  <c:v>-87.612499999999955</c:v>
                </c:pt>
                <c:pt idx="141426">
                  <c:v>-87.610500000000002</c:v>
                </c:pt>
                <c:pt idx="141427">
                  <c:v>-87.608499999999992</c:v>
                </c:pt>
                <c:pt idx="141428">
                  <c:v>-87.606499999999983</c:v>
                </c:pt>
                <c:pt idx="141429">
                  <c:v>-87.604499999999973</c:v>
                </c:pt>
                <c:pt idx="141430">
                  <c:v>-87.602499999999964</c:v>
                </c:pt>
                <c:pt idx="141431">
                  <c:v>-87.600499999999954</c:v>
                </c:pt>
                <c:pt idx="141432">
                  <c:v>-87.598500000000001</c:v>
                </c:pt>
                <c:pt idx="141433">
                  <c:v>-87.596499999999992</c:v>
                </c:pt>
                <c:pt idx="141434">
                  <c:v>-87.594499999999982</c:v>
                </c:pt>
                <c:pt idx="141435">
                  <c:v>-87.592499999999973</c:v>
                </c:pt>
                <c:pt idx="141436">
                  <c:v>-87.590499999999963</c:v>
                </c:pt>
                <c:pt idx="141437">
                  <c:v>-87.588499999999954</c:v>
                </c:pt>
                <c:pt idx="141438">
                  <c:v>-87.586500000000001</c:v>
                </c:pt>
                <c:pt idx="141439">
                  <c:v>-87.584499999999991</c:v>
                </c:pt>
                <c:pt idx="141440">
                  <c:v>-87.582499999999982</c:v>
                </c:pt>
                <c:pt idx="141441">
                  <c:v>-87.580499999999972</c:v>
                </c:pt>
                <c:pt idx="141442">
                  <c:v>-87.578499999999963</c:v>
                </c:pt>
                <c:pt idx="141443">
                  <c:v>-87.576499999999953</c:v>
                </c:pt>
                <c:pt idx="141444">
                  <c:v>-87.5745</c:v>
                </c:pt>
                <c:pt idx="141445">
                  <c:v>-87.572499999999991</c:v>
                </c:pt>
                <c:pt idx="141446">
                  <c:v>-87.570499999999981</c:v>
                </c:pt>
                <c:pt idx="141447">
                  <c:v>-87.568499999999972</c:v>
                </c:pt>
                <c:pt idx="141448">
                  <c:v>-87.566499999999962</c:v>
                </c:pt>
                <c:pt idx="141449">
                  <c:v>-87.564499999999953</c:v>
                </c:pt>
                <c:pt idx="141450">
                  <c:v>-87.5625</c:v>
                </c:pt>
                <c:pt idx="141451">
                  <c:v>-87.56049999999999</c:v>
                </c:pt>
                <c:pt idx="141452">
                  <c:v>-87.558499999999981</c:v>
                </c:pt>
                <c:pt idx="141453">
                  <c:v>-87.556499999999971</c:v>
                </c:pt>
                <c:pt idx="141454">
                  <c:v>-87.554499999999962</c:v>
                </c:pt>
                <c:pt idx="141455">
                  <c:v>-87.552499999999952</c:v>
                </c:pt>
                <c:pt idx="141456">
                  <c:v>-87.5505</c:v>
                </c:pt>
                <c:pt idx="141457">
                  <c:v>-87.54849999999999</c:v>
                </c:pt>
                <c:pt idx="141458">
                  <c:v>-87.54649999999998</c:v>
                </c:pt>
                <c:pt idx="141459">
                  <c:v>-87.544499999999971</c:v>
                </c:pt>
                <c:pt idx="141460">
                  <c:v>-87.542499999999961</c:v>
                </c:pt>
                <c:pt idx="141461">
                  <c:v>-87.540499999999952</c:v>
                </c:pt>
                <c:pt idx="141462">
                  <c:v>-87.538499999999999</c:v>
                </c:pt>
                <c:pt idx="141463">
                  <c:v>-87.53649999999999</c:v>
                </c:pt>
                <c:pt idx="141464">
                  <c:v>-87.53449999999998</c:v>
                </c:pt>
                <c:pt idx="141465">
                  <c:v>-87.53249999999997</c:v>
                </c:pt>
                <c:pt idx="141466">
                  <c:v>-87.530499999999961</c:v>
                </c:pt>
                <c:pt idx="141467">
                  <c:v>-87.528499999999951</c:v>
                </c:pt>
                <c:pt idx="141468">
                  <c:v>-87.526499999999999</c:v>
                </c:pt>
                <c:pt idx="141469">
                  <c:v>-87.524499999999989</c:v>
                </c:pt>
                <c:pt idx="141470">
                  <c:v>-87.52249999999998</c:v>
                </c:pt>
                <c:pt idx="141471">
                  <c:v>-87.52049999999997</c:v>
                </c:pt>
                <c:pt idx="141472">
                  <c:v>-87.51849999999996</c:v>
                </c:pt>
                <c:pt idx="141473">
                  <c:v>-87.516499999999951</c:v>
                </c:pt>
                <c:pt idx="141474">
                  <c:v>-87.514499999999998</c:v>
                </c:pt>
                <c:pt idx="141475">
                  <c:v>-87.512499999999989</c:v>
                </c:pt>
                <c:pt idx="141476">
                  <c:v>-87.510499999999979</c:v>
                </c:pt>
                <c:pt idx="141477">
                  <c:v>-87.50849999999997</c:v>
                </c:pt>
                <c:pt idx="141478">
                  <c:v>-87.50649999999996</c:v>
                </c:pt>
                <c:pt idx="141479">
                  <c:v>-87.50449999999995</c:v>
                </c:pt>
                <c:pt idx="141480">
                  <c:v>-87.502499999999998</c:v>
                </c:pt>
                <c:pt idx="141481">
                  <c:v>-87.500499999999988</c:v>
                </c:pt>
                <c:pt idx="141482">
                  <c:v>-87.498499999999979</c:v>
                </c:pt>
                <c:pt idx="141483">
                  <c:v>-87.496499999999969</c:v>
                </c:pt>
                <c:pt idx="141484">
                  <c:v>-87.49449999999996</c:v>
                </c:pt>
                <c:pt idx="141485">
                  <c:v>-87.49249999999995</c:v>
                </c:pt>
                <c:pt idx="141486">
                  <c:v>-87.490499999999997</c:v>
                </c:pt>
                <c:pt idx="141487">
                  <c:v>-87.488499999999988</c:v>
                </c:pt>
                <c:pt idx="141488">
                  <c:v>-87.486499999999978</c:v>
                </c:pt>
                <c:pt idx="141489">
                  <c:v>-87.484499999999969</c:v>
                </c:pt>
                <c:pt idx="141490">
                  <c:v>-87.482499999999959</c:v>
                </c:pt>
                <c:pt idx="141491">
                  <c:v>-87.48049999999995</c:v>
                </c:pt>
                <c:pt idx="141492">
                  <c:v>-87.478499999999997</c:v>
                </c:pt>
                <c:pt idx="141493">
                  <c:v>-87.476499999999987</c:v>
                </c:pt>
                <c:pt idx="141494">
                  <c:v>-87.474499999999978</c:v>
                </c:pt>
                <c:pt idx="141495">
                  <c:v>-87.472499999999968</c:v>
                </c:pt>
                <c:pt idx="141496">
                  <c:v>-87.470499999999959</c:v>
                </c:pt>
                <c:pt idx="141497">
                  <c:v>-87.468499999999949</c:v>
                </c:pt>
                <c:pt idx="141498">
                  <c:v>-87.466499999999996</c:v>
                </c:pt>
                <c:pt idx="141499">
                  <c:v>-87.464499999999987</c:v>
                </c:pt>
                <c:pt idx="141500">
                  <c:v>-87.462499999999977</c:v>
                </c:pt>
                <c:pt idx="141501">
                  <c:v>-87.460499999999968</c:v>
                </c:pt>
                <c:pt idx="141502">
                  <c:v>-87.458499999999958</c:v>
                </c:pt>
                <c:pt idx="141503">
                  <c:v>-87.456500000000005</c:v>
                </c:pt>
                <c:pt idx="141504">
                  <c:v>-87.454499999999996</c:v>
                </c:pt>
                <c:pt idx="141505">
                  <c:v>-87.452499999999986</c:v>
                </c:pt>
                <c:pt idx="141506">
                  <c:v>-87.450499999999977</c:v>
                </c:pt>
                <c:pt idx="141507">
                  <c:v>-87.448499999999967</c:v>
                </c:pt>
                <c:pt idx="141508">
                  <c:v>-87.446499999999958</c:v>
                </c:pt>
                <c:pt idx="141509">
                  <c:v>-87.444500000000005</c:v>
                </c:pt>
                <c:pt idx="141510">
                  <c:v>-87.442499999999995</c:v>
                </c:pt>
                <c:pt idx="141511">
                  <c:v>-87.440499999999986</c:v>
                </c:pt>
                <c:pt idx="141512">
                  <c:v>-87.438499999999976</c:v>
                </c:pt>
                <c:pt idx="141513">
                  <c:v>-87.436499999999967</c:v>
                </c:pt>
                <c:pt idx="141514">
                  <c:v>-87.434499999999957</c:v>
                </c:pt>
                <c:pt idx="141515">
                  <c:v>-87.432500000000005</c:v>
                </c:pt>
                <c:pt idx="141516">
                  <c:v>-87.430499999999995</c:v>
                </c:pt>
                <c:pt idx="141517">
                  <c:v>-87.428499999999985</c:v>
                </c:pt>
                <c:pt idx="141518">
                  <c:v>-87.426499999999976</c:v>
                </c:pt>
                <c:pt idx="141519">
                  <c:v>-87.424499999999966</c:v>
                </c:pt>
                <c:pt idx="141520">
                  <c:v>-87.422499999999957</c:v>
                </c:pt>
                <c:pt idx="141521">
                  <c:v>-87.420500000000004</c:v>
                </c:pt>
                <c:pt idx="141522">
                  <c:v>-87.418499999999995</c:v>
                </c:pt>
                <c:pt idx="141523">
                  <c:v>-87.416499999999985</c:v>
                </c:pt>
                <c:pt idx="141524">
                  <c:v>-87.414499999999975</c:v>
                </c:pt>
                <c:pt idx="141525">
                  <c:v>-87.412499999999966</c:v>
                </c:pt>
                <c:pt idx="141526">
                  <c:v>-87.410499999999956</c:v>
                </c:pt>
                <c:pt idx="141527">
                  <c:v>-87.408500000000004</c:v>
                </c:pt>
                <c:pt idx="141528">
                  <c:v>-87.406499999999994</c:v>
                </c:pt>
                <c:pt idx="141529">
                  <c:v>-87.404499999999985</c:v>
                </c:pt>
                <c:pt idx="141530">
                  <c:v>-87.402499999999975</c:v>
                </c:pt>
                <c:pt idx="141531">
                  <c:v>-87.400499999999965</c:v>
                </c:pt>
                <c:pt idx="141532">
                  <c:v>-87.398499999999956</c:v>
                </c:pt>
                <c:pt idx="141533">
                  <c:v>-87.396500000000003</c:v>
                </c:pt>
                <c:pt idx="141534">
                  <c:v>-87.394499999999994</c:v>
                </c:pt>
                <c:pt idx="141535">
                  <c:v>-87.392499999999984</c:v>
                </c:pt>
                <c:pt idx="141536">
                  <c:v>-87.390499999999975</c:v>
                </c:pt>
                <c:pt idx="141537">
                  <c:v>-87.388499999999965</c:v>
                </c:pt>
                <c:pt idx="141538">
                  <c:v>-87.386499999999955</c:v>
                </c:pt>
                <c:pt idx="141539">
                  <c:v>-87.384500000000003</c:v>
                </c:pt>
                <c:pt idx="141540">
                  <c:v>-87.382499999999993</c:v>
                </c:pt>
                <c:pt idx="141541">
                  <c:v>-87.380499999999984</c:v>
                </c:pt>
                <c:pt idx="141542">
                  <c:v>-87.378499999999974</c:v>
                </c:pt>
                <c:pt idx="141543">
                  <c:v>-87.376499999999965</c:v>
                </c:pt>
                <c:pt idx="141544">
                  <c:v>-87.374499999999955</c:v>
                </c:pt>
                <c:pt idx="141545">
                  <c:v>-87.372500000000002</c:v>
                </c:pt>
                <c:pt idx="141546">
                  <c:v>-87.370499999999993</c:v>
                </c:pt>
                <c:pt idx="141547">
                  <c:v>-87.368499999999983</c:v>
                </c:pt>
                <c:pt idx="141548">
                  <c:v>-87.366499999999974</c:v>
                </c:pt>
                <c:pt idx="141549">
                  <c:v>-87.364499999999964</c:v>
                </c:pt>
                <c:pt idx="141550">
                  <c:v>-87.362499999999955</c:v>
                </c:pt>
                <c:pt idx="141551">
                  <c:v>-87.360500000000002</c:v>
                </c:pt>
                <c:pt idx="141552">
                  <c:v>-87.358499999999992</c:v>
                </c:pt>
                <c:pt idx="141553">
                  <c:v>-87.356499999999983</c:v>
                </c:pt>
                <c:pt idx="141554">
                  <c:v>-87.354499999999973</c:v>
                </c:pt>
                <c:pt idx="141555">
                  <c:v>-87.352499999999964</c:v>
                </c:pt>
                <c:pt idx="141556">
                  <c:v>-87.350499999999954</c:v>
                </c:pt>
                <c:pt idx="141557">
                  <c:v>-87.348500000000001</c:v>
                </c:pt>
                <c:pt idx="141558">
                  <c:v>-87.346499999999992</c:v>
                </c:pt>
                <c:pt idx="141559">
                  <c:v>-87.344499999999982</c:v>
                </c:pt>
                <c:pt idx="141560">
                  <c:v>-87.342499999999973</c:v>
                </c:pt>
                <c:pt idx="141561">
                  <c:v>-87.340499999999963</c:v>
                </c:pt>
                <c:pt idx="141562">
                  <c:v>-87.338499999999954</c:v>
                </c:pt>
                <c:pt idx="141563">
                  <c:v>-87.336500000000001</c:v>
                </c:pt>
                <c:pt idx="141564">
                  <c:v>-87.334499999999991</c:v>
                </c:pt>
                <c:pt idx="141565">
                  <c:v>-87.332499999999982</c:v>
                </c:pt>
                <c:pt idx="141566">
                  <c:v>-87.330499999999972</c:v>
                </c:pt>
                <c:pt idx="141567">
                  <c:v>-87.328499999999963</c:v>
                </c:pt>
                <c:pt idx="141568">
                  <c:v>-87.326499999999953</c:v>
                </c:pt>
                <c:pt idx="141569">
                  <c:v>-87.3245</c:v>
                </c:pt>
                <c:pt idx="141570">
                  <c:v>-87.322499999999991</c:v>
                </c:pt>
                <c:pt idx="141571">
                  <c:v>-87.320499999999981</c:v>
                </c:pt>
                <c:pt idx="141572">
                  <c:v>-87.318499999999972</c:v>
                </c:pt>
                <c:pt idx="141573">
                  <c:v>-87.316499999999962</c:v>
                </c:pt>
                <c:pt idx="141574">
                  <c:v>-87.314499999999953</c:v>
                </c:pt>
                <c:pt idx="141575">
                  <c:v>-87.3125</c:v>
                </c:pt>
                <c:pt idx="141576">
                  <c:v>-87.31049999999999</c:v>
                </c:pt>
                <c:pt idx="141577">
                  <c:v>-87.308499999999981</c:v>
                </c:pt>
                <c:pt idx="141578">
                  <c:v>-87.306499999999971</c:v>
                </c:pt>
                <c:pt idx="141579">
                  <c:v>-87.304499999999962</c:v>
                </c:pt>
                <c:pt idx="141580">
                  <c:v>-87.302499999999952</c:v>
                </c:pt>
                <c:pt idx="141581">
                  <c:v>-87.3005</c:v>
                </c:pt>
                <c:pt idx="141582">
                  <c:v>-87.29849999999999</c:v>
                </c:pt>
                <c:pt idx="141583">
                  <c:v>-87.29649999999998</c:v>
                </c:pt>
                <c:pt idx="141584">
                  <c:v>-87.294499999999971</c:v>
                </c:pt>
                <c:pt idx="141585">
                  <c:v>-87.292499999999961</c:v>
                </c:pt>
                <c:pt idx="141586">
                  <c:v>-87.290499999999952</c:v>
                </c:pt>
                <c:pt idx="141587">
                  <c:v>-87.288499999999999</c:v>
                </c:pt>
                <c:pt idx="141588">
                  <c:v>-87.28649999999999</c:v>
                </c:pt>
                <c:pt idx="141589">
                  <c:v>-87.28449999999998</c:v>
                </c:pt>
                <c:pt idx="141590">
                  <c:v>-87.28249999999997</c:v>
                </c:pt>
                <c:pt idx="141591">
                  <c:v>-87.280499999999961</c:v>
                </c:pt>
                <c:pt idx="141592">
                  <c:v>-87.278499999999951</c:v>
                </c:pt>
                <c:pt idx="141593">
                  <c:v>-87.276499999999999</c:v>
                </c:pt>
                <c:pt idx="141594">
                  <c:v>-87.274499999999989</c:v>
                </c:pt>
                <c:pt idx="141595">
                  <c:v>-87.27249999999998</c:v>
                </c:pt>
                <c:pt idx="141596">
                  <c:v>-87.27049999999997</c:v>
                </c:pt>
                <c:pt idx="141597">
                  <c:v>-87.26849999999996</c:v>
                </c:pt>
                <c:pt idx="141598">
                  <c:v>-87.266499999999951</c:v>
                </c:pt>
                <c:pt idx="141599">
                  <c:v>-87.264499999999998</c:v>
                </c:pt>
                <c:pt idx="141600">
                  <c:v>-87.262499999999989</c:v>
                </c:pt>
                <c:pt idx="141601">
                  <c:v>-87.260499999999979</c:v>
                </c:pt>
                <c:pt idx="141602">
                  <c:v>-87.25849999999997</c:v>
                </c:pt>
                <c:pt idx="141603">
                  <c:v>-87.25649999999996</c:v>
                </c:pt>
                <c:pt idx="141604">
                  <c:v>-87.25449999999995</c:v>
                </c:pt>
                <c:pt idx="141605">
                  <c:v>-87.252499999999998</c:v>
                </c:pt>
                <c:pt idx="141606">
                  <c:v>-87.250499999999988</c:v>
                </c:pt>
                <c:pt idx="141607">
                  <c:v>-87.248499999999979</c:v>
                </c:pt>
                <c:pt idx="141608">
                  <c:v>-87.246499999999969</c:v>
                </c:pt>
                <c:pt idx="141609">
                  <c:v>-87.24449999999996</c:v>
                </c:pt>
                <c:pt idx="141610">
                  <c:v>-87.24249999999995</c:v>
                </c:pt>
                <c:pt idx="141611">
                  <c:v>-87.240499999999997</c:v>
                </c:pt>
                <c:pt idx="141612">
                  <c:v>-87.238499999999988</c:v>
                </c:pt>
                <c:pt idx="141613">
                  <c:v>-87.236499999999978</c:v>
                </c:pt>
                <c:pt idx="141614">
                  <c:v>-87.234499999999969</c:v>
                </c:pt>
                <c:pt idx="141615">
                  <c:v>-87.232499999999959</c:v>
                </c:pt>
                <c:pt idx="141616">
                  <c:v>-87.23049999999995</c:v>
                </c:pt>
                <c:pt idx="141617">
                  <c:v>-87.228499999999997</c:v>
                </c:pt>
                <c:pt idx="141618">
                  <c:v>-87.226499999999987</c:v>
                </c:pt>
                <c:pt idx="141619">
                  <c:v>-87.224499999999978</c:v>
                </c:pt>
                <c:pt idx="141620">
                  <c:v>-87.222499999999968</c:v>
                </c:pt>
                <c:pt idx="141621">
                  <c:v>-87.220499999999959</c:v>
                </c:pt>
                <c:pt idx="141622">
                  <c:v>-87.218499999999949</c:v>
                </c:pt>
                <c:pt idx="141623">
                  <c:v>-87.216499999999996</c:v>
                </c:pt>
                <c:pt idx="141624">
                  <c:v>-87.214499999999987</c:v>
                </c:pt>
                <c:pt idx="141625">
                  <c:v>-87.212499999999977</c:v>
                </c:pt>
                <c:pt idx="141626">
                  <c:v>-87.210499999999968</c:v>
                </c:pt>
                <c:pt idx="141627">
                  <c:v>-87.208499999999958</c:v>
                </c:pt>
                <c:pt idx="141628">
                  <c:v>-87.206500000000005</c:v>
                </c:pt>
                <c:pt idx="141629">
                  <c:v>-87.204499999999996</c:v>
                </c:pt>
                <c:pt idx="141630">
                  <c:v>-87.202499999999986</c:v>
                </c:pt>
                <c:pt idx="141631">
                  <c:v>-87.200499999999977</c:v>
                </c:pt>
                <c:pt idx="141632">
                  <c:v>-87.198499999999967</c:v>
                </c:pt>
                <c:pt idx="141633">
                  <c:v>-87.196499999999958</c:v>
                </c:pt>
                <c:pt idx="141634">
                  <c:v>-87.194500000000005</c:v>
                </c:pt>
                <c:pt idx="141635">
                  <c:v>-87.192499999999995</c:v>
                </c:pt>
                <c:pt idx="141636">
                  <c:v>-87.190499999999986</c:v>
                </c:pt>
                <c:pt idx="141637">
                  <c:v>-87.188499999999976</c:v>
                </c:pt>
                <c:pt idx="141638">
                  <c:v>-87.186499999999967</c:v>
                </c:pt>
                <c:pt idx="141639">
                  <c:v>-87.184499999999957</c:v>
                </c:pt>
                <c:pt idx="141640">
                  <c:v>-87.182500000000005</c:v>
                </c:pt>
                <c:pt idx="141641">
                  <c:v>-87.180499999999995</c:v>
                </c:pt>
                <c:pt idx="141642">
                  <c:v>-87.178499999999985</c:v>
                </c:pt>
                <c:pt idx="141643">
                  <c:v>-87.176499999999976</c:v>
                </c:pt>
                <c:pt idx="141644">
                  <c:v>-87.174499999999966</c:v>
                </c:pt>
                <c:pt idx="141645">
                  <c:v>-87.172499999999957</c:v>
                </c:pt>
                <c:pt idx="141646">
                  <c:v>-87.170500000000004</c:v>
                </c:pt>
                <c:pt idx="141647">
                  <c:v>-87.168499999999995</c:v>
                </c:pt>
                <c:pt idx="141648">
                  <c:v>-87.166499999999985</c:v>
                </c:pt>
                <c:pt idx="141649">
                  <c:v>-87.164499999999975</c:v>
                </c:pt>
                <c:pt idx="141650">
                  <c:v>-87.162499999999966</c:v>
                </c:pt>
                <c:pt idx="141651">
                  <c:v>-87.160499999999956</c:v>
                </c:pt>
                <c:pt idx="141652">
                  <c:v>-87.158500000000004</c:v>
                </c:pt>
                <c:pt idx="141653">
                  <c:v>-87.156499999999994</c:v>
                </c:pt>
                <c:pt idx="141654">
                  <c:v>-87.154499999999985</c:v>
                </c:pt>
                <c:pt idx="141655">
                  <c:v>-87.152499999999975</c:v>
                </c:pt>
                <c:pt idx="141656">
                  <c:v>-87.150499999999965</c:v>
                </c:pt>
                <c:pt idx="141657">
                  <c:v>-87.148499999999956</c:v>
                </c:pt>
                <c:pt idx="141658">
                  <c:v>-87.146500000000003</c:v>
                </c:pt>
                <c:pt idx="141659">
                  <c:v>-87.144499999999994</c:v>
                </c:pt>
                <c:pt idx="141660">
                  <c:v>-87.142499999999984</c:v>
                </c:pt>
                <c:pt idx="141661">
                  <c:v>-87.140499999999975</c:v>
                </c:pt>
                <c:pt idx="141662">
                  <c:v>-87.138499999999965</c:v>
                </c:pt>
                <c:pt idx="141663">
                  <c:v>-87.136499999999955</c:v>
                </c:pt>
                <c:pt idx="141664">
                  <c:v>-87.134500000000003</c:v>
                </c:pt>
                <c:pt idx="141665">
                  <c:v>-87.132499999999993</c:v>
                </c:pt>
                <c:pt idx="141666">
                  <c:v>-87.130499999999984</c:v>
                </c:pt>
                <c:pt idx="141667">
                  <c:v>-87.128499999999974</c:v>
                </c:pt>
                <c:pt idx="141668">
                  <c:v>-87.126499999999965</c:v>
                </c:pt>
                <c:pt idx="141669">
                  <c:v>-87.124499999999955</c:v>
                </c:pt>
                <c:pt idx="141670">
                  <c:v>-87.122500000000002</c:v>
                </c:pt>
                <c:pt idx="141671">
                  <c:v>-87.120499999999993</c:v>
                </c:pt>
                <c:pt idx="141672">
                  <c:v>-87.118499999999983</c:v>
                </c:pt>
                <c:pt idx="141673">
                  <c:v>-87.116499999999974</c:v>
                </c:pt>
                <c:pt idx="141674">
                  <c:v>-87.114499999999964</c:v>
                </c:pt>
                <c:pt idx="141675">
                  <c:v>-87.112499999999955</c:v>
                </c:pt>
                <c:pt idx="141676">
                  <c:v>-87.110500000000002</c:v>
                </c:pt>
                <c:pt idx="141677">
                  <c:v>-87.108499999999992</c:v>
                </c:pt>
                <c:pt idx="141678">
                  <c:v>-87.106499999999983</c:v>
                </c:pt>
                <c:pt idx="141679">
                  <c:v>-87.104499999999973</c:v>
                </c:pt>
                <c:pt idx="141680">
                  <c:v>-87.102499999999964</c:v>
                </c:pt>
                <c:pt idx="141681">
                  <c:v>-87.100499999999954</c:v>
                </c:pt>
                <c:pt idx="141682">
                  <c:v>-87.098500000000001</c:v>
                </c:pt>
                <c:pt idx="141683">
                  <c:v>-87.096499999999992</c:v>
                </c:pt>
                <c:pt idx="141684">
                  <c:v>-87.094499999999982</c:v>
                </c:pt>
                <c:pt idx="141685">
                  <c:v>-87.092499999999973</c:v>
                </c:pt>
                <c:pt idx="141686">
                  <c:v>-87.090499999999963</c:v>
                </c:pt>
                <c:pt idx="141687">
                  <c:v>-87.088499999999954</c:v>
                </c:pt>
                <c:pt idx="141688">
                  <c:v>-87.086500000000001</c:v>
                </c:pt>
                <c:pt idx="141689">
                  <c:v>-87.084499999999991</c:v>
                </c:pt>
                <c:pt idx="141690">
                  <c:v>-87.082499999999982</c:v>
                </c:pt>
                <c:pt idx="141691">
                  <c:v>-87.080499999999972</c:v>
                </c:pt>
                <c:pt idx="141692">
                  <c:v>-87.078499999999963</c:v>
                </c:pt>
                <c:pt idx="141693">
                  <c:v>-87.076499999999953</c:v>
                </c:pt>
                <c:pt idx="141694">
                  <c:v>-87.0745</c:v>
                </c:pt>
                <c:pt idx="141695">
                  <c:v>-87.072499999999991</c:v>
                </c:pt>
                <c:pt idx="141696">
                  <c:v>-87.070499999999981</c:v>
                </c:pt>
                <c:pt idx="141697">
                  <c:v>-87.068499999999972</c:v>
                </c:pt>
                <c:pt idx="141698">
                  <c:v>-87.066499999999962</c:v>
                </c:pt>
                <c:pt idx="141699">
                  <c:v>-87.064499999999953</c:v>
                </c:pt>
                <c:pt idx="141700">
                  <c:v>-87.0625</c:v>
                </c:pt>
                <c:pt idx="141701">
                  <c:v>-87.06049999999999</c:v>
                </c:pt>
                <c:pt idx="141702">
                  <c:v>-87.058499999999981</c:v>
                </c:pt>
                <c:pt idx="141703">
                  <c:v>-87.056499999999971</c:v>
                </c:pt>
                <c:pt idx="141704">
                  <c:v>-87.054499999999962</c:v>
                </c:pt>
                <c:pt idx="141705">
                  <c:v>-87.052499999999952</c:v>
                </c:pt>
                <c:pt idx="141706">
                  <c:v>-87.0505</c:v>
                </c:pt>
                <c:pt idx="141707">
                  <c:v>-87.04849999999999</c:v>
                </c:pt>
                <c:pt idx="141708">
                  <c:v>-87.04649999999998</c:v>
                </c:pt>
                <c:pt idx="141709">
                  <c:v>-87.044499999999971</c:v>
                </c:pt>
                <c:pt idx="141710">
                  <c:v>-87.042499999999961</c:v>
                </c:pt>
                <c:pt idx="141711">
                  <c:v>-87.040499999999952</c:v>
                </c:pt>
                <c:pt idx="141712">
                  <c:v>-87.038499999999999</c:v>
                </c:pt>
                <c:pt idx="141713">
                  <c:v>-87.03649999999999</c:v>
                </c:pt>
                <c:pt idx="141714">
                  <c:v>-87.03449999999998</c:v>
                </c:pt>
                <c:pt idx="141715">
                  <c:v>-87.03249999999997</c:v>
                </c:pt>
                <c:pt idx="141716">
                  <c:v>-87.030499999999961</c:v>
                </c:pt>
                <c:pt idx="141717">
                  <c:v>-87.028499999999951</c:v>
                </c:pt>
                <c:pt idx="141718">
                  <c:v>-87.026499999999999</c:v>
                </c:pt>
                <c:pt idx="141719">
                  <c:v>-87.024499999999989</c:v>
                </c:pt>
                <c:pt idx="141720">
                  <c:v>-87.02249999999998</c:v>
                </c:pt>
                <c:pt idx="141721">
                  <c:v>-87.02049999999997</c:v>
                </c:pt>
                <c:pt idx="141722">
                  <c:v>-87.01849999999996</c:v>
                </c:pt>
                <c:pt idx="141723">
                  <c:v>-87.016499999999951</c:v>
                </c:pt>
                <c:pt idx="141724">
                  <c:v>-87.014499999999998</c:v>
                </c:pt>
                <c:pt idx="141725">
                  <c:v>-87.012499999999989</c:v>
                </c:pt>
                <c:pt idx="141726">
                  <c:v>-87.010499999999979</c:v>
                </c:pt>
                <c:pt idx="141727">
                  <c:v>-87.00849999999997</c:v>
                </c:pt>
                <c:pt idx="141728">
                  <c:v>-87.00649999999996</c:v>
                </c:pt>
                <c:pt idx="141729">
                  <c:v>-87.00449999999995</c:v>
                </c:pt>
                <c:pt idx="141730">
                  <c:v>-87.002499999999998</c:v>
                </c:pt>
                <c:pt idx="141731">
                  <c:v>-87.000499999999988</c:v>
                </c:pt>
                <c:pt idx="141732">
                  <c:v>-86.998499999999979</c:v>
                </c:pt>
                <c:pt idx="141733">
                  <c:v>-86.996499999999969</c:v>
                </c:pt>
                <c:pt idx="141734">
                  <c:v>-86.99449999999996</c:v>
                </c:pt>
                <c:pt idx="141735">
                  <c:v>-86.99249999999995</c:v>
                </c:pt>
                <c:pt idx="141736">
                  <c:v>-86.990499999999997</c:v>
                </c:pt>
                <c:pt idx="141737">
                  <c:v>-86.988499999999988</c:v>
                </c:pt>
                <c:pt idx="141738">
                  <c:v>-86.986499999999978</c:v>
                </c:pt>
                <c:pt idx="141739">
                  <c:v>-86.984499999999969</c:v>
                </c:pt>
                <c:pt idx="141740">
                  <c:v>-86.982499999999959</c:v>
                </c:pt>
                <c:pt idx="141741">
                  <c:v>-86.98049999999995</c:v>
                </c:pt>
                <c:pt idx="141742">
                  <c:v>-86.978499999999997</c:v>
                </c:pt>
                <c:pt idx="141743">
                  <c:v>-86.976499999999987</c:v>
                </c:pt>
                <c:pt idx="141744">
                  <c:v>-86.974499999999978</c:v>
                </c:pt>
                <c:pt idx="141745">
                  <c:v>-86.972499999999968</c:v>
                </c:pt>
                <c:pt idx="141746">
                  <c:v>-86.970499999999959</c:v>
                </c:pt>
                <c:pt idx="141747">
                  <c:v>-86.968499999999949</c:v>
                </c:pt>
                <c:pt idx="141748">
                  <c:v>-86.966499999999996</c:v>
                </c:pt>
                <c:pt idx="141749">
                  <c:v>-86.964499999999987</c:v>
                </c:pt>
                <c:pt idx="141750">
                  <c:v>-86.962499999999977</c:v>
                </c:pt>
                <c:pt idx="141751">
                  <c:v>-86.960499999999968</c:v>
                </c:pt>
                <c:pt idx="141752">
                  <c:v>-86.958499999999958</c:v>
                </c:pt>
                <c:pt idx="141753">
                  <c:v>-86.956500000000005</c:v>
                </c:pt>
                <c:pt idx="141754">
                  <c:v>-86.954499999999996</c:v>
                </c:pt>
                <c:pt idx="141755">
                  <c:v>-86.952499999999986</c:v>
                </c:pt>
                <c:pt idx="141756">
                  <c:v>-86.950499999999977</c:v>
                </c:pt>
                <c:pt idx="141757">
                  <c:v>-86.948499999999967</c:v>
                </c:pt>
                <c:pt idx="141758">
                  <c:v>-86.946499999999958</c:v>
                </c:pt>
                <c:pt idx="141759">
                  <c:v>-86.944500000000005</c:v>
                </c:pt>
                <c:pt idx="141760">
                  <c:v>-86.942499999999995</c:v>
                </c:pt>
                <c:pt idx="141761">
                  <c:v>-86.940499999999986</c:v>
                </c:pt>
                <c:pt idx="141762">
                  <c:v>-86.938499999999976</c:v>
                </c:pt>
                <c:pt idx="141763">
                  <c:v>-86.936499999999967</c:v>
                </c:pt>
                <c:pt idx="141764">
                  <c:v>-86.934499999999957</c:v>
                </c:pt>
                <c:pt idx="141765">
                  <c:v>-86.932500000000005</c:v>
                </c:pt>
                <c:pt idx="141766">
                  <c:v>-86.930499999999995</c:v>
                </c:pt>
                <c:pt idx="141767">
                  <c:v>-86.928499999999985</c:v>
                </c:pt>
                <c:pt idx="141768">
                  <c:v>-86.926499999999976</c:v>
                </c:pt>
                <c:pt idx="141769">
                  <c:v>-86.924499999999966</c:v>
                </c:pt>
                <c:pt idx="141770">
                  <c:v>-86.922499999999957</c:v>
                </c:pt>
                <c:pt idx="141771">
                  <c:v>-86.920500000000004</c:v>
                </c:pt>
                <c:pt idx="141772">
                  <c:v>-86.918499999999995</c:v>
                </c:pt>
                <c:pt idx="141773">
                  <c:v>-86.916499999999985</c:v>
                </c:pt>
                <c:pt idx="141774">
                  <c:v>-86.914499999999975</c:v>
                </c:pt>
                <c:pt idx="141775">
                  <c:v>-86.912499999999966</c:v>
                </c:pt>
                <c:pt idx="141776">
                  <c:v>-86.910499999999956</c:v>
                </c:pt>
                <c:pt idx="141777">
                  <c:v>-86.908500000000004</c:v>
                </c:pt>
                <c:pt idx="141778">
                  <c:v>-86.906499999999994</c:v>
                </c:pt>
                <c:pt idx="141779">
                  <c:v>-86.904499999999985</c:v>
                </c:pt>
                <c:pt idx="141780">
                  <c:v>-86.902499999999975</c:v>
                </c:pt>
                <c:pt idx="141781">
                  <c:v>-86.900499999999965</c:v>
                </c:pt>
                <c:pt idx="141782">
                  <c:v>-86.898499999999956</c:v>
                </c:pt>
                <c:pt idx="141783">
                  <c:v>-86.896500000000003</c:v>
                </c:pt>
                <c:pt idx="141784">
                  <c:v>-86.894499999999994</c:v>
                </c:pt>
                <c:pt idx="141785">
                  <c:v>-86.892499999999984</c:v>
                </c:pt>
                <c:pt idx="141786">
                  <c:v>-86.890499999999975</c:v>
                </c:pt>
                <c:pt idx="141787">
                  <c:v>-86.888499999999965</c:v>
                </c:pt>
                <c:pt idx="141788">
                  <c:v>-86.886499999999955</c:v>
                </c:pt>
                <c:pt idx="141789">
                  <c:v>-86.884500000000003</c:v>
                </c:pt>
                <c:pt idx="141790">
                  <c:v>-86.882499999999993</c:v>
                </c:pt>
                <c:pt idx="141791">
                  <c:v>-86.880499999999984</c:v>
                </c:pt>
                <c:pt idx="141792">
                  <c:v>-86.878499999999974</c:v>
                </c:pt>
                <c:pt idx="141793">
                  <c:v>-86.876499999999965</c:v>
                </c:pt>
                <c:pt idx="141794">
                  <c:v>-86.874499999999955</c:v>
                </c:pt>
                <c:pt idx="141795">
                  <c:v>-86.872500000000002</c:v>
                </c:pt>
                <c:pt idx="141796">
                  <c:v>-86.870499999999993</c:v>
                </c:pt>
                <c:pt idx="141797">
                  <c:v>-86.868499999999983</c:v>
                </c:pt>
                <c:pt idx="141798">
                  <c:v>-86.866499999999974</c:v>
                </c:pt>
                <c:pt idx="141799">
                  <c:v>-86.864499999999964</c:v>
                </c:pt>
                <c:pt idx="141800">
                  <c:v>-86.862499999999955</c:v>
                </c:pt>
                <c:pt idx="141801">
                  <c:v>-86.860500000000002</c:v>
                </c:pt>
                <c:pt idx="141802">
                  <c:v>-86.858499999999992</c:v>
                </c:pt>
                <c:pt idx="141803">
                  <c:v>-86.856499999999983</c:v>
                </c:pt>
                <c:pt idx="141804">
                  <c:v>-86.854499999999973</c:v>
                </c:pt>
                <c:pt idx="141805">
                  <c:v>-86.852499999999964</c:v>
                </c:pt>
                <c:pt idx="141806">
                  <c:v>-86.850499999999954</c:v>
                </c:pt>
                <c:pt idx="141807">
                  <c:v>-86.848500000000001</c:v>
                </c:pt>
                <c:pt idx="141808">
                  <c:v>-86.846499999999992</c:v>
                </c:pt>
                <c:pt idx="141809">
                  <c:v>-86.844499999999982</c:v>
                </c:pt>
                <c:pt idx="141810">
                  <c:v>-86.842499999999973</c:v>
                </c:pt>
                <c:pt idx="141811">
                  <c:v>-86.840499999999963</c:v>
                </c:pt>
                <c:pt idx="141812">
                  <c:v>-86.838499999999954</c:v>
                </c:pt>
                <c:pt idx="141813">
                  <c:v>-86.836500000000001</c:v>
                </c:pt>
                <c:pt idx="141814">
                  <c:v>-86.834499999999991</c:v>
                </c:pt>
                <c:pt idx="141815">
                  <c:v>-86.832499999999982</c:v>
                </c:pt>
                <c:pt idx="141816">
                  <c:v>-86.830499999999972</c:v>
                </c:pt>
                <c:pt idx="141817">
                  <c:v>-86.828499999999963</c:v>
                </c:pt>
                <c:pt idx="141818">
                  <c:v>-86.826499999999953</c:v>
                </c:pt>
                <c:pt idx="141819">
                  <c:v>-86.8245</c:v>
                </c:pt>
                <c:pt idx="141820">
                  <c:v>-86.822499999999991</c:v>
                </c:pt>
                <c:pt idx="141821">
                  <c:v>-86.820499999999981</c:v>
                </c:pt>
                <c:pt idx="141822">
                  <c:v>-86.818499999999972</c:v>
                </c:pt>
                <c:pt idx="141823">
                  <c:v>-86.816499999999962</c:v>
                </c:pt>
                <c:pt idx="141824">
                  <c:v>-86.814499999999953</c:v>
                </c:pt>
                <c:pt idx="141825">
                  <c:v>-86.8125</c:v>
                </c:pt>
                <c:pt idx="141826">
                  <c:v>-86.81049999999999</c:v>
                </c:pt>
                <c:pt idx="141827">
                  <c:v>-86.808499999999981</c:v>
                </c:pt>
                <c:pt idx="141828">
                  <c:v>-86.806499999999971</c:v>
                </c:pt>
                <c:pt idx="141829">
                  <c:v>-86.804499999999962</c:v>
                </c:pt>
                <c:pt idx="141830">
                  <c:v>-86.802499999999952</c:v>
                </c:pt>
                <c:pt idx="141831">
                  <c:v>-86.8005</c:v>
                </c:pt>
                <c:pt idx="141832">
                  <c:v>-86.79849999999999</c:v>
                </c:pt>
                <c:pt idx="141833">
                  <c:v>-86.79649999999998</c:v>
                </c:pt>
                <c:pt idx="141834">
                  <c:v>-86.794499999999971</c:v>
                </c:pt>
                <c:pt idx="141835">
                  <c:v>-86.792499999999961</c:v>
                </c:pt>
                <c:pt idx="141836">
                  <c:v>-86.790499999999952</c:v>
                </c:pt>
                <c:pt idx="141837">
                  <c:v>-86.788499999999999</c:v>
                </c:pt>
                <c:pt idx="141838">
                  <c:v>-86.78649999999999</c:v>
                </c:pt>
                <c:pt idx="141839">
                  <c:v>-86.78449999999998</c:v>
                </c:pt>
                <c:pt idx="141840">
                  <c:v>-86.78249999999997</c:v>
                </c:pt>
                <c:pt idx="141841">
                  <c:v>-86.780499999999961</c:v>
                </c:pt>
                <c:pt idx="141842">
                  <c:v>-86.778499999999951</c:v>
                </c:pt>
                <c:pt idx="141843">
                  <c:v>-86.776499999999999</c:v>
                </c:pt>
                <c:pt idx="141844">
                  <c:v>-86.774499999999989</c:v>
                </c:pt>
                <c:pt idx="141845">
                  <c:v>-86.77249999999998</c:v>
                </c:pt>
                <c:pt idx="141846">
                  <c:v>-86.77049999999997</c:v>
                </c:pt>
                <c:pt idx="141847">
                  <c:v>-86.76849999999996</c:v>
                </c:pt>
                <c:pt idx="141848">
                  <c:v>-86.766499999999951</c:v>
                </c:pt>
                <c:pt idx="141849">
                  <c:v>-86.764499999999998</c:v>
                </c:pt>
                <c:pt idx="141850">
                  <c:v>-86.762499999999989</c:v>
                </c:pt>
                <c:pt idx="141851">
                  <c:v>-86.760499999999979</c:v>
                </c:pt>
                <c:pt idx="141852">
                  <c:v>-86.75849999999997</c:v>
                </c:pt>
                <c:pt idx="141853">
                  <c:v>-86.75649999999996</c:v>
                </c:pt>
                <c:pt idx="141854">
                  <c:v>-86.75449999999995</c:v>
                </c:pt>
                <c:pt idx="141855">
                  <c:v>-86.752499999999998</c:v>
                </c:pt>
                <c:pt idx="141856">
                  <c:v>-86.750499999999988</c:v>
                </c:pt>
                <c:pt idx="141857">
                  <c:v>-86.748499999999979</c:v>
                </c:pt>
                <c:pt idx="141858">
                  <c:v>-86.746499999999969</c:v>
                </c:pt>
                <c:pt idx="141859">
                  <c:v>-86.74449999999996</c:v>
                </c:pt>
                <c:pt idx="141860">
                  <c:v>-86.74249999999995</c:v>
                </c:pt>
                <c:pt idx="141861">
                  <c:v>-86.740499999999997</c:v>
                </c:pt>
                <c:pt idx="141862">
                  <c:v>-86.738499999999988</c:v>
                </c:pt>
                <c:pt idx="141863">
                  <c:v>-86.736499999999978</c:v>
                </c:pt>
                <c:pt idx="141864">
                  <c:v>-86.734499999999969</c:v>
                </c:pt>
                <c:pt idx="141865">
                  <c:v>-86.732499999999959</c:v>
                </c:pt>
                <c:pt idx="141866">
                  <c:v>-86.73049999999995</c:v>
                </c:pt>
                <c:pt idx="141867">
                  <c:v>-86.728499999999997</c:v>
                </c:pt>
                <c:pt idx="141868">
                  <c:v>-86.726499999999987</c:v>
                </c:pt>
                <c:pt idx="141869">
                  <c:v>-86.724499999999978</c:v>
                </c:pt>
                <c:pt idx="141870">
                  <c:v>-86.722499999999968</c:v>
                </c:pt>
                <c:pt idx="141871">
                  <c:v>-86.720499999999959</c:v>
                </c:pt>
                <c:pt idx="141872">
                  <c:v>-86.718499999999949</c:v>
                </c:pt>
                <c:pt idx="141873">
                  <c:v>-86.716499999999996</c:v>
                </c:pt>
                <c:pt idx="141874">
                  <c:v>-86.714499999999987</c:v>
                </c:pt>
                <c:pt idx="141875">
                  <c:v>-86.712499999999977</c:v>
                </c:pt>
                <c:pt idx="141876">
                  <c:v>-86.710499999999968</c:v>
                </c:pt>
                <c:pt idx="141877">
                  <c:v>-86.708499999999958</c:v>
                </c:pt>
                <c:pt idx="141878">
                  <c:v>-86.706500000000005</c:v>
                </c:pt>
                <c:pt idx="141879">
                  <c:v>-86.704499999999996</c:v>
                </c:pt>
                <c:pt idx="141880">
                  <c:v>-86.702499999999986</c:v>
                </c:pt>
                <c:pt idx="141881">
                  <c:v>-86.700499999999977</c:v>
                </c:pt>
                <c:pt idx="141882">
                  <c:v>-86.698499999999967</c:v>
                </c:pt>
                <c:pt idx="141883">
                  <c:v>-86.696499999999958</c:v>
                </c:pt>
                <c:pt idx="141884">
                  <c:v>-86.694500000000005</c:v>
                </c:pt>
                <c:pt idx="141885">
                  <c:v>-86.692499999999995</c:v>
                </c:pt>
                <c:pt idx="141886">
                  <c:v>-86.690499999999986</c:v>
                </c:pt>
                <c:pt idx="141887">
                  <c:v>-86.688499999999976</c:v>
                </c:pt>
                <c:pt idx="141888">
                  <c:v>-86.686499999999967</c:v>
                </c:pt>
                <c:pt idx="141889">
                  <c:v>-86.684499999999957</c:v>
                </c:pt>
                <c:pt idx="141890">
                  <c:v>-86.682500000000005</c:v>
                </c:pt>
                <c:pt idx="141891">
                  <c:v>-86.680499999999995</c:v>
                </c:pt>
                <c:pt idx="141892">
                  <c:v>-86.678499999999985</c:v>
                </c:pt>
                <c:pt idx="141893">
                  <c:v>-86.676499999999976</c:v>
                </c:pt>
                <c:pt idx="141894">
                  <c:v>-86.674499999999966</c:v>
                </c:pt>
                <c:pt idx="141895">
                  <c:v>-86.672499999999957</c:v>
                </c:pt>
                <c:pt idx="141896">
                  <c:v>-86.670500000000004</c:v>
                </c:pt>
                <c:pt idx="141897">
                  <c:v>-86.668499999999995</c:v>
                </c:pt>
                <c:pt idx="141898">
                  <c:v>-86.666499999999985</c:v>
                </c:pt>
                <c:pt idx="141899">
                  <c:v>-86.664499999999975</c:v>
                </c:pt>
                <c:pt idx="141900">
                  <c:v>-86.662499999999966</c:v>
                </c:pt>
                <c:pt idx="141901">
                  <c:v>-86.660499999999956</c:v>
                </c:pt>
                <c:pt idx="141902">
                  <c:v>-86.658500000000004</c:v>
                </c:pt>
                <c:pt idx="141903">
                  <c:v>-86.656499999999994</c:v>
                </c:pt>
                <c:pt idx="141904">
                  <c:v>-86.654499999999985</c:v>
                </c:pt>
                <c:pt idx="141905">
                  <c:v>-86.652499999999975</c:v>
                </c:pt>
                <c:pt idx="141906">
                  <c:v>-86.650499999999965</c:v>
                </c:pt>
                <c:pt idx="141907">
                  <c:v>-86.648499999999956</c:v>
                </c:pt>
                <c:pt idx="141908">
                  <c:v>-86.646500000000003</c:v>
                </c:pt>
                <c:pt idx="141909">
                  <c:v>-86.644499999999994</c:v>
                </c:pt>
                <c:pt idx="141910">
                  <c:v>-86.642499999999984</c:v>
                </c:pt>
                <c:pt idx="141911">
                  <c:v>-86.640499999999975</c:v>
                </c:pt>
                <c:pt idx="141912">
                  <c:v>-86.638499999999965</c:v>
                </c:pt>
                <c:pt idx="141913">
                  <c:v>-86.636499999999955</c:v>
                </c:pt>
                <c:pt idx="141914">
                  <c:v>-86.634500000000003</c:v>
                </c:pt>
                <c:pt idx="141915">
                  <c:v>-86.632499999999993</c:v>
                </c:pt>
                <c:pt idx="141916">
                  <c:v>-86.630499999999984</c:v>
                </c:pt>
                <c:pt idx="141917">
                  <c:v>-86.628499999999974</c:v>
                </c:pt>
                <c:pt idx="141918">
                  <c:v>-86.626499999999965</c:v>
                </c:pt>
                <c:pt idx="141919">
                  <c:v>-86.624499999999955</c:v>
                </c:pt>
                <c:pt idx="141920">
                  <c:v>-86.622500000000002</c:v>
                </c:pt>
                <c:pt idx="141921">
                  <c:v>-86.620499999999993</c:v>
                </c:pt>
                <c:pt idx="141922">
                  <c:v>-86.618499999999983</c:v>
                </c:pt>
                <c:pt idx="141923">
                  <c:v>-86.616499999999974</c:v>
                </c:pt>
                <c:pt idx="141924">
                  <c:v>-86.614499999999964</c:v>
                </c:pt>
                <c:pt idx="141925">
                  <c:v>-86.612499999999955</c:v>
                </c:pt>
                <c:pt idx="141926">
                  <c:v>-86.610500000000002</c:v>
                </c:pt>
                <c:pt idx="141927">
                  <c:v>-86.608499999999992</c:v>
                </c:pt>
                <c:pt idx="141928">
                  <c:v>-86.606499999999983</c:v>
                </c:pt>
                <c:pt idx="141929">
                  <c:v>-86.604499999999973</c:v>
                </c:pt>
                <c:pt idx="141930">
                  <c:v>-86.602499999999964</c:v>
                </c:pt>
                <c:pt idx="141931">
                  <c:v>-86.600499999999954</c:v>
                </c:pt>
                <c:pt idx="141932">
                  <c:v>-86.598500000000001</c:v>
                </c:pt>
                <c:pt idx="141933">
                  <c:v>-86.596499999999992</c:v>
                </c:pt>
                <c:pt idx="141934">
                  <c:v>-86.594499999999982</c:v>
                </c:pt>
                <c:pt idx="141935">
                  <c:v>-86.592499999999973</c:v>
                </c:pt>
                <c:pt idx="141936">
                  <c:v>-86.590499999999963</c:v>
                </c:pt>
                <c:pt idx="141937">
                  <c:v>-86.588499999999954</c:v>
                </c:pt>
                <c:pt idx="141938">
                  <c:v>-86.586500000000001</c:v>
                </c:pt>
                <c:pt idx="141939">
                  <c:v>-86.584499999999991</c:v>
                </c:pt>
                <c:pt idx="141940">
                  <c:v>-86.582499999999982</c:v>
                </c:pt>
                <c:pt idx="141941">
                  <c:v>-86.580499999999972</c:v>
                </c:pt>
                <c:pt idx="141942">
                  <c:v>-86.578499999999963</c:v>
                </c:pt>
                <c:pt idx="141943">
                  <c:v>-86.576499999999953</c:v>
                </c:pt>
                <c:pt idx="141944">
                  <c:v>-86.5745</c:v>
                </c:pt>
                <c:pt idx="141945">
                  <c:v>-86.572499999999991</c:v>
                </c:pt>
                <c:pt idx="141946">
                  <c:v>-86.570499999999981</c:v>
                </c:pt>
                <c:pt idx="141947">
                  <c:v>-86.568499999999972</c:v>
                </c:pt>
                <c:pt idx="141948">
                  <c:v>-86.566499999999962</c:v>
                </c:pt>
                <c:pt idx="141949">
                  <c:v>-86.564499999999953</c:v>
                </c:pt>
                <c:pt idx="141950">
                  <c:v>-86.5625</c:v>
                </c:pt>
                <c:pt idx="141951">
                  <c:v>-86.56049999999999</c:v>
                </c:pt>
                <c:pt idx="141952">
                  <c:v>-86.558499999999981</c:v>
                </c:pt>
                <c:pt idx="141953">
                  <c:v>-86.556499999999971</c:v>
                </c:pt>
                <c:pt idx="141954">
                  <c:v>-86.554499999999962</c:v>
                </c:pt>
                <c:pt idx="141955">
                  <c:v>-86.552499999999952</c:v>
                </c:pt>
                <c:pt idx="141956">
                  <c:v>-86.5505</c:v>
                </c:pt>
                <c:pt idx="141957">
                  <c:v>-86.54849999999999</c:v>
                </c:pt>
                <c:pt idx="141958">
                  <c:v>-86.54649999999998</c:v>
                </c:pt>
                <c:pt idx="141959">
                  <c:v>-86.544499999999971</c:v>
                </c:pt>
                <c:pt idx="141960">
                  <c:v>-86.542499999999961</c:v>
                </c:pt>
                <c:pt idx="141961">
                  <c:v>-86.540499999999952</c:v>
                </c:pt>
                <c:pt idx="141962">
                  <c:v>-86.538499999999999</c:v>
                </c:pt>
                <c:pt idx="141963">
                  <c:v>-86.53649999999999</c:v>
                </c:pt>
                <c:pt idx="141964">
                  <c:v>-86.53449999999998</c:v>
                </c:pt>
                <c:pt idx="141965">
                  <c:v>-86.53249999999997</c:v>
                </c:pt>
                <c:pt idx="141966">
                  <c:v>-86.530499999999961</c:v>
                </c:pt>
                <c:pt idx="141967">
                  <c:v>-86.528499999999951</c:v>
                </c:pt>
                <c:pt idx="141968">
                  <c:v>-86.526499999999999</c:v>
                </c:pt>
                <c:pt idx="141969">
                  <c:v>-86.524499999999989</c:v>
                </c:pt>
                <c:pt idx="141970">
                  <c:v>-86.52249999999998</c:v>
                </c:pt>
                <c:pt idx="141971">
                  <c:v>-86.52049999999997</c:v>
                </c:pt>
                <c:pt idx="141972">
                  <c:v>-86.51849999999996</c:v>
                </c:pt>
                <c:pt idx="141973">
                  <c:v>-86.516499999999951</c:v>
                </c:pt>
                <c:pt idx="141974">
                  <c:v>-86.514499999999998</c:v>
                </c:pt>
                <c:pt idx="141975">
                  <c:v>-86.512499999999989</c:v>
                </c:pt>
                <c:pt idx="141976">
                  <c:v>-86.510499999999979</c:v>
                </c:pt>
                <c:pt idx="141977">
                  <c:v>-86.50849999999997</c:v>
                </c:pt>
                <c:pt idx="141978">
                  <c:v>-86.50649999999996</c:v>
                </c:pt>
                <c:pt idx="141979">
                  <c:v>-86.50449999999995</c:v>
                </c:pt>
                <c:pt idx="141980">
                  <c:v>-86.502499999999998</c:v>
                </c:pt>
                <c:pt idx="141981">
                  <c:v>-86.500499999999988</c:v>
                </c:pt>
                <c:pt idx="141982">
                  <c:v>-86.498499999999979</c:v>
                </c:pt>
                <c:pt idx="141983">
                  <c:v>-86.496499999999969</c:v>
                </c:pt>
                <c:pt idx="141984">
                  <c:v>-86.49449999999996</c:v>
                </c:pt>
                <c:pt idx="141985">
                  <c:v>-86.49249999999995</c:v>
                </c:pt>
                <c:pt idx="141986">
                  <c:v>-86.490499999999997</c:v>
                </c:pt>
                <c:pt idx="141987">
                  <c:v>-86.488499999999988</c:v>
                </c:pt>
                <c:pt idx="141988">
                  <c:v>-86.486499999999978</c:v>
                </c:pt>
                <c:pt idx="141989">
                  <c:v>-86.484499999999969</c:v>
                </c:pt>
                <c:pt idx="141990">
                  <c:v>-86.482499999999959</c:v>
                </c:pt>
                <c:pt idx="141991">
                  <c:v>-86.48049999999995</c:v>
                </c:pt>
                <c:pt idx="141992">
                  <c:v>-86.478499999999997</c:v>
                </c:pt>
                <c:pt idx="141993">
                  <c:v>-86.476499999999987</c:v>
                </c:pt>
                <c:pt idx="141994">
                  <c:v>-86.474499999999978</c:v>
                </c:pt>
                <c:pt idx="141995">
                  <c:v>-86.472499999999968</c:v>
                </c:pt>
                <c:pt idx="141996">
                  <c:v>-86.470499999999959</c:v>
                </c:pt>
                <c:pt idx="141997">
                  <c:v>-86.468499999999949</c:v>
                </c:pt>
                <c:pt idx="141998">
                  <c:v>-86.466499999999996</c:v>
                </c:pt>
                <c:pt idx="141999">
                  <c:v>-86.464499999999987</c:v>
                </c:pt>
                <c:pt idx="142000">
                  <c:v>-86.462499999999977</c:v>
                </c:pt>
                <c:pt idx="142001">
                  <c:v>-86.460499999999968</c:v>
                </c:pt>
                <c:pt idx="142002">
                  <c:v>-86.458499999999958</c:v>
                </c:pt>
                <c:pt idx="142003">
                  <c:v>-86.456500000000005</c:v>
                </c:pt>
                <c:pt idx="142004">
                  <c:v>-86.454499999999996</c:v>
                </c:pt>
                <c:pt idx="142005">
                  <c:v>-86.452499999999986</c:v>
                </c:pt>
                <c:pt idx="142006">
                  <c:v>-86.450499999999977</c:v>
                </c:pt>
                <c:pt idx="142007">
                  <c:v>-86.448499999999967</c:v>
                </c:pt>
                <c:pt idx="142008">
                  <c:v>-86.446499999999958</c:v>
                </c:pt>
                <c:pt idx="142009">
                  <c:v>-86.444500000000005</c:v>
                </c:pt>
                <c:pt idx="142010">
                  <c:v>-86.442499999999995</c:v>
                </c:pt>
                <c:pt idx="142011">
                  <c:v>-86.440499999999986</c:v>
                </c:pt>
                <c:pt idx="142012">
                  <c:v>-86.438499999999976</c:v>
                </c:pt>
                <c:pt idx="142013">
                  <c:v>-86.436499999999967</c:v>
                </c:pt>
                <c:pt idx="142014">
                  <c:v>-86.434499999999957</c:v>
                </c:pt>
                <c:pt idx="142015">
                  <c:v>-86.432500000000005</c:v>
                </c:pt>
                <c:pt idx="142016">
                  <c:v>-86.430499999999995</c:v>
                </c:pt>
                <c:pt idx="142017">
                  <c:v>-86.428499999999985</c:v>
                </c:pt>
                <c:pt idx="142018">
                  <c:v>-86.426499999999976</c:v>
                </c:pt>
                <c:pt idx="142019">
                  <c:v>-86.424499999999966</c:v>
                </c:pt>
                <c:pt idx="142020">
                  <c:v>-86.422499999999957</c:v>
                </c:pt>
                <c:pt idx="142021">
                  <c:v>-86.420500000000004</c:v>
                </c:pt>
                <c:pt idx="142022">
                  <c:v>-86.418499999999995</c:v>
                </c:pt>
                <c:pt idx="142023">
                  <c:v>-86.416499999999985</c:v>
                </c:pt>
                <c:pt idx="142024">
                  <c:v>-86.414499999999975</c:v>
                </c:pt>
                <c:pt idx="142025">
                  <c:v>-86.412499999999966</c:v>
                </c:pt>
                <c:pt idx="142026">
                  <c:v>-86.410499999999956</c:v>
                </c:pt>
                <c:pt idx="142027">
                  <c:v>-86.408500000000004</c:v>
                </c:pt>
                <c:pt idx="142028">
                  <c:v>-86.406499999999994</c:v>
                </c:pt>
                <c:pt idx="142029">
                  <c:v>-86.404499999999985</c:v>
                </c:pt>
                <c:pt idx="142030">
                  <c:v>-86.402499999999975</c:v>
                </c:pt>
                <c:pt idx="142031">
                  <c:v>-86.400499999999965</c:v>
                </c:pt>
                <c:pt idx="142032">
                  <c:v>-86.398499999999956</c:v>
                </c:pt>
                <c:pt idx="142033">
                  <c:v>-86.396500000000003</c:v>
                </c:pt>
                <c:pt idx="142034">
                  <c:v>-86.394499999999994</c:v>
                </c:pt>
                <c:pt idx="142035">
                  <c:v>-86.392499999999984</c:v>
                </c:pt>
                <c:pt idx="142036">
                  <c:v>-86.390499999999975</c:v>
                </c:pt>
                <c:pt idx="142037">
                  <c:v>-86.388499999999965</c:v>
                </c:pt>
                <c:pt idx="142038">
                  <c:v>-86.386499999999955</c:v>
                </c:pt>
                <c:pt idx="142039">
                  <c:v>-86.384500000000003</c:v>
                </c:pt>
                <c:pt idx="142040">
                  <c:v>-86.382499999999993</c:v>
                </c:pt>
                <c:pt idx="142041">
                  <c:v>-86.380499999999984</c:v>
                </c:pt>
                <c:pt idx="142042">
                  <c:v>-86.378499999999974</c:v>
                </c:pt>
                <c:pt idx="142043">
                  <c:v>-86.376499999999965</c:v>
                </c:pt>
                <c:pt idx="142044">
                  <c:v>-86.374499999999955</c:v>
                </c:pt>
                <c:pt idx="142045">
                  <c:v>-86.372500000000002</c:v>
                </c:pt>
                <c:pt idx="142046">
                  <c:v>-86.370499999999993</c:v>
                </c:pt>
                <c:pt idx="142047">
                  <c:v>-86.368499999999983</c:v>
                </c:pt>
                <c:pt idx="142048">
                  <c:v>-86.366499999999974</c:v>
                </c:pt>
                <c:pt idx="142049">
                  <c:v>-86.364499999999964</c:v>
                </c:pt>
                <c:pt idx="142050">
                  <c:v>-86.362499999999955</c:v>
                </c:pt>
                <c:pt idx="142051">
                  <c:v>-86.360500000000002</c:v>
                </c:pt>
                <c:pt idx="142052">
                  <c:v>-86.358499999999992</c:v>
                </c:pt>
                <c:pt idx="142053">
                  <c:v>-86.356499999999983</c:v>
                </c:pt>
                <c:pt idx="142054">
                  <c:v>-86.354499999999973</c:v>
                </c:pt>
                <c:pt idx="142055">
                  <c:v>-86.352499999999964</c:v>
                </c:pt>
                <c:pt idx="142056">
                  <c:v>-86.350499999999954</c:v>
                </c:pt>
                <c:pt idx="142057">
                  <c:v>-86.348500000000001</c:v>
                </c:pt>
                <c:pt idx="142058">
                  <c:v>-86.346499999999992</c:v>
                </c:pt>
                <c:pt idx="142059">
                  <c:v>-86.344499999999982</c:v>
                </c:pt>
                <c:pt idx="142060">
                  <c:v>-86.342499999999973</c:v>
                </c:pt>
                <c:pt idx="142061">
                  <c:v>-86.340499999999963</c:v>
                </c:pt>
                <c:pt idx="142062">
                  <c:v>-86.338499999999954</c:v>
                </c:pt>
                <c:pt idx="142063">
                  <c:v>-86.336500000000001</c:v>
                </c:pt>
                <c:pt idx="142064">
                  <c:v>-86.334499999999991</c:v>
                </c:pt>
                <c:pt idx="142065">
                  <c:v>-86.332499999999982</c:v>
                </c:pt>
                <c:pt idx="142066">
                  <c:v>-86.330499999999972</c:v>
                </c:pt>
                <c:pt idx="142067">
                  <c:v>-86.328499999999963</c:v>
                </c:pt>
                <c:pt idx="142068">
                  <c:v>-86.326499999999953</c:v>
                </c:pt>
                <c:pt idx="142069">
                  <c:v>-86.3245</c:v>
                </c:pt>
                <c:pt idx="142070">
                  <c:v>-86.322499999999991</c:v>
                </c:pt>
                <c:pt idx="142071">
                  <c:v>-86.320499999999981</c:v>
                </c:pt>
                <c:pt idx="142072">
                  <c:v>-86.318499999999972</c:v>
                </c:pt>
                <c:pt idx="142073">
                  <c:v>-86.316499999999962</c:v>
                </c:pt>
                <c:pt idx="142074">
                  <c:v>-86.314499999999953</c:v>
                </c:pt>
                <c:pt idx="142075">
                  <c:v>-86.3125</c:v>
                </c:pt>
                <c:pt idx="142076">
                  <c:v>-86.31049999999999</c:v>
                </c:pt>
                <c:pt idx="142077">
                  <c:v>-86.308499999999981</c:v>
                </c:pt>
                <c:pt idx="142078">
                  <c:v>-86.306499999999971</c:v>
                </c:pt>
                <c:pt idx="142079">
                  <c:v>-86.304499999999962</c:v>
                </c:pt>
                <c:pt idx="142080">
                  <c:v>-86.302499999999952</c:v>
                </c:pt>
                <c:pt idx="142081">
                  <c:v>-86.3005</c:v>
                </c:pt>
                <c:pt idx="142082">
                  <c:v>-86.29849999999999</c:v>
                </c:pt>
                <c:pt idx="142083">
                  <c:v>-86.29649999999998</c:v>
                </c:pt>
                <c:pt idx="142084">
                  <c:v>-86.294499999999971</c:v>
                </c:pt>
                <c:pt idx="142085">
                  <c:v>-86.292499999999961</c:v>
                </c:pt>
                <c:pt idx="142086">
                  <c:v>-86.290499999999952</c:v>
                </c:pt>
                <c:pt idx="142087">
                  <c:v>-86.288499999999999</c:v>
                </c:pt>
                <c:pt idx="142088">
                  <c:v>-86.28649999999999</c:v>
                </c:pt>
                <c:pt idx="142089">
                  <c:v>-86.28449999999998</c:v>
                </c:pt>
                <c:pt idx="142090">
                  <c:v>-86.28249999999997</c:v>
                </c:pt>
                <c:pt idx="142091">
                  <c:v>-86.280499999999961</c:v>
                </c:pt>
                <c:pt idx="142092">
                  <c:v>-86.278499999999951</c:v>
                </c:pt>
                <c:pt idx="142093">
                  <c:v>-86.276499999999999</c:v>
                </c:pt>
                <c:pt idx="142094">
                  <c:v>-86.274499999999989</c:v>
                </c:pt>
                <c:pt idx="142095">
                  <c:v>-86.27249999999998</c:v>
                </c:pt>
                <c:pt idx="142096">
                  <c:v>-86.27049999999997</c:v>
                </c:pt>
                <c:pt idx="142097">
                  <c:v>-86.26849999999996</c:v>
                </c:pt>
                <c:pt idx="142098">
                  <c:v>-86.266499999999951</c:v>
                </c:pt>
                <c:pt idx="142099">
                  <c:v>-86.264499999999998</c:v>
                </c:pt>
                <c:pt idx="142100">
                  <c:v>-86.262499999999989</c:v>
                </c:pt>
                <c:pt idx="142101">
                  <c:v>-86.260499999999979</c:v>
                </c:pt>
                <c:pt idx="142102">
                  <c:v>-86.25849999999997</c:v>
                </c:pt>
                <c:pt idx="142103">
                  <c:v>-86.25649999999996</c:v>
                </c:pt>
                <c:pt idx="142104">
                  <c:v>-86.25449999999995</c:v>
                </c:pt>
                <c:pt idx="142105">
                  <c:v>-86.252499999999998</c:v>
                </c:pt>
                <c:pt idx="142106">
                  <c:v>-86.250499999999988</c:v>
                </c:pt>
                <c:pt idx="142107">
                  <c:v>-86.248499999999979</c:v>
                </c:pt>
                <c:pt idx="142108">
                  <c:v>-86.246499999999969</c:v>
                </c:pt>
                <c:pt idx="142109">
                  <c:v>-86.24449999999996</c:v>
                </c:pt>
                <c:pt idx="142110">
                  <c:v>-86.24249999999995</c:v>
                </c:pt>
                <c:pt idx="142111">
                  <c:v>-86.240499999999997</c:v>
                </c:pt>
                <c:pt idx="142112">
                  <c:v>-86.238499999999988</c:v>
                </c:pt>
                <c:pt idx="142113">
                  <c:v>-86.236499999999978</c:v>
                </c:pt>
                <c:pt idx="142114">
                  <c:v>-86.234499999999969</c:v>
                </c:pt>
                <c:pt idx="142115">
                  <c:v>-86.232499999999959</c:v>
                </c:pt>
                <c:pt idx="142116">
                  <c:v>-86.23049999999995</c:v>
                </c:pt>
                <c:pt idx="142117">
                  <c:v>-86.228499999999997</c:v>
                </c:pt>
                <c:pt idx="142118">
                  <c:v>-86.226499999999987</c:v>
                </c:pt>
                <c:pt idx="142119">
                  <c:v>-86.224499999999978</c:v>
                </c:pt>
                <c:pt idx="142120">
                  <c:v>-86.222499999999968</c:v>
                </c:pt>
                <c:pt idx="142121">
                  <c:v>-86.220499999999959</c:v>
                </c:pt>
                <c:pt idx="142122">
                  <c:v>-86.218499999999949</c:v>
                </c:pt>
                <c:pt idx="142123">
                  <c:v>-86.216499999999996</c:v>
                </c:pt>
                <c:pt idx="142124">
                  <c:v>-86.214499999999987</c:v>
                </c:pt>
                <c:pt idx="142125">
                  <c:v>-86.212499999999977</c:v>
                </c:pt>
                <c:pt idx="142126">
                  <c:v>-86.210499999999968</c:v>
                </c:pt>
                <c:pt idx="142127">
                  <c:v>-86.208499999999958</c:v>
                </c:pt>
                <c:pt idx="142128">
                  <c:v>-86.206500000000005</c:v>
                </c:pt>
                <c:pt idx="142129">
                  <c:v>-86.204499999999996</c:v>
                </c:pt>
                <c:pt idx="142130">
                  <c:v>-86.202499999999986</c:v>
                </c:pt>
                <c:pt idx="142131">
                  <c:v>-86.200499999999977</c:v>
                </c:pt>
                <c:pt idx="142132">
                  <c:v>-86.198499999999967</c:v>
                </c:pt>
                <c:pt idx="142133">
                  <c:v>-86.196499999999958</c:v>
                </c:pt>
                <c:pt idx="142134">
                  <c:v>-86.194500000000005</c:v>
                </c:pt>
                <c:pt idx="142135">
                  <c:v>-86.192499999999995</c:v>
                </c:pt>
                <c:pt idx="142136">
                  <c:v>-86.190499999999986</c:v>
                </c:pt>
                <c:pt idx="142137">
                  <c:v>-86.188499999999976</c:v>
                </c:pt>
                <c:pt idx="142138">
                  <c:v>-86.186499999999967</c:v>
                </c:pt>
                <c:pt idx="142139">
                  <c:v>-86.184499999999957</c:v>
                </c:pt>
                <c:pt idx="142140">
                  <c:v>-86.182500000000005</c:v>
                </c:pt>
                <c:pt idx="142141">
                  <c:v>-86.180499999999995</c:v>
                </c:pt>
                <c:pt idx="142142">
                  <c:v>-86.178499999999985</c:v>
                </c:pt>
                <c:pt idx="142143">
                  <c:v>-86.176499999999976</c:v>
                </c:pt>
                <c:pt idx="142144">
                  <c:v>-86.174499999999966</c:v>
                </c:pt>
                <c:pt idx="142145">
                  <c:v>-86.172499999999957</c:v>
                </c:pt>
                <c:pt idx="142146">
                  <c:v>-86.170500000000004</c:v>
                </c:pt>
                <c:pt idx="142147">
                  <c:v>-86.168499999999995</c:v>
                </c:pt>
                <c:pt idx="142148">
                  <c:v>-86.166499999999985</c:v>
                </c:pt>
                <c:pt idx="142149">
                  <c:v>-86.164499999999975</c:v>
                </c:pt>
                <c:pt idx="142150">
                  <c:v>-86.162499999999966</c:v>
                </c:pt>
                <c:pt idx="142151">
                  <c:v>-86.160499999999956</c:v>
                </c:pt>
                <c:pt idx="142152">
                  <c:v>-86.158500000000004</c:v>
                </c:pt>
                <c:pt idx="142153">
                  <c:v>-86.156499999999994</c:v>
                </c:pt>
                <c:pt idx="142154">
                  <c:v>-86.154499999999985</c:v>
                </c:pt>
                <c:pt idx="142155">
                  <c:v>-86.152499999999975</c:v>
                </c:pt>
                <c:pt idx="142156">
                  <c:v>-86.150499999999965</c:v>
                </c:pt>
                <c:pt idx="142157">
                  <c:v>-86.148499999999956</c:v>
                </c:pt>
                <c:pt idx="142158">
                  <c:v>-86.146500000000003</c:v>
                </c:pt>
                <c:pt idx="142159">
                  <c:v>-86.144499999999994</c:v>
                </c:pt>
                <c:pt idx="142160">
                  <c:v>-86.142499999999984</c:v>
                </c:pt>
                <c:pt idx="142161">
                  <c:v>-86.140499999999975</c:v>
                </c:pt>
                <c:pt idx="142162">
                  <c:v>-86.138499999999965</c:v>
                </c:pt>
                <c:pt idx="142163">
                  <c:v>-86.136499999999955</c:v>
                </c:pt>
                <c:pt idx="142164">
                  <c:v>-86.134500000000003</c:v>
                </c:pt>
                <c:pt idx="142165">
                  <c:v>-86.132499999999993</c:v>
                </c:pt>
                <c:pt idx="142166">
                  <c:v>-86.130499999999984</c:v>
                </c:pt>
                <c:pt idx="142167">
                  <c:v>-86.128499999999974</c:v>
                </c:pt>
                <c:pt idx="142168">
                  <c:v>-86.126499999999965</c:v>
                </c:pt>
                <c:pt idx="142169">
                  <c:v>-86.124499999999955</c:v>
                </c:pt>
                <c:pt idx="142170">
                  <c:v>-86.122500000000002</c:v>
                </c:pt>
                <c:pt idx="142171">
                  <c:v>-86.120499999999993</c:v>
                </c:pt>
                <c:pt idx="142172">
                  <c:v>-86.118499999999983</c:v>
                </c:pt>
                <c:pt idx="142173">
                  <c:v>-86.116499999999974</c:v>
                </c:pt>
                <c:pt idx="142174">
                  <c:v>-86.114499999999964</c:v>
                </c:pt>
                <c:pt idx="142175">
                  <c:v>-86.112499999999955</c:v>
                </c:pt>
                <c:pt idx="142176">
                  <c:v>-86.110500000000002</c:v>
                </c:pt>
                <c:pt idx="142177">
                  <c:v>-86.108499999999992</c:v>
                </c:pt>
                <c:pt idx="142178">
                  <c:v>-86.106499999999983</c:v>
                </c:pt>
                <c:pt idx="142179">
                  <c:v>-86.104499999999973</c:v>
                </c:pt>
                <c:pt idx="142180">
                  <c:v>-86.102499999999964</c:v>
                </c:pt>
                <c:pt idx="142181">
                  <c:v>-86.100499999999954</c:v>
                </c:pt>
                <c:pt idx="142182">
                  <c:v>-86.098500000000001</c:v>
                </c:pt>
                <c:pt idx="142183">
                  <c:v>-86.096499999999992</c:v>
                </c:pt>
                <c:pt idx="142184">
                  <c:v>-86.094499999999982</c:v>
                </c:pt>
                <c:pt idx="142185">
                  <c:v>-86.092499999999973</c:v>
                </c:pt>
                <c:pt idx="142186">
                  <c:v>-86.090499999999963</c:v>
                </c:pt>
                <c:pt idx="142187">
                  <c:v>-86.088499999999954</c:v>
                </c:pt>
                <c:pt idx="142188">
                  <c:v>-86.086500000000001</c:v>
                </c:pt>
                <c:pt idx="142189">
                  <c:v>-86.084499999999991</c:v>
                </c:pt>
                <c:pt idx="142190">
                  <c:v>-86.082499999999982</c:v>
                </c:pt>
                <c:pt idx="142191">
                  <c:v>-86.080499999999972</c:v>
                </c:pt>
                <c:pt idx="142192">
                  <c:v>-86.078499999999963</c:v>
                </c:pt>
                <c:pt idx="142193">
                  <c:v>-86.076499999999953</c:v>
                </c:pt>
                <c:pt idx="142194">
                  <c:v>-86.0745</c:v>
                </c:pt>
                <c:pt idx="142195">
                  <c:v>-86.072499999999991</c:v>
                </c:pt>
                <c:pt idx="142196">
                  <c:v>-86.070499999999981</c:v>
                </c:pt>
                <c:pt idx="142197">
                  <c:v>-86.068499999999972</c:v>
                </c:pt>
                <c:pt idx="142198">
                  <c:v>-86.066499999999962</c:v>
                </c:pt>
                <c:pt idx="142199">
                  <c:v>-86.064499999999953</c:v>
                </c:pt>
                <c:pt idx="142200">
                  <c:v>-86.0625</c:v>
                </c:pt>
                <c:pt idx="142201">
                  <c:v>-86.06049999999999</c:v>
                </c:pt>
                <c:pt idx="142202">
                  <c:v>-86.058499999999981</c:v>
                </c:pt>
                <c:pt idx="142203">
                  <c:v>-86.056499999999971</c:v>
                </c:pt>
                <c:pt idx="142204">
                  <c:v>-86.054499999999962</c:v>
                </c:pt>
                <c:pt idx="142205">
                  <c:v>-86.052499999999952</c:v>
                </c:pt>
                <c:pt idx="142206">
                  <c:v>-86.0505</c:v>
                </c:pt>
                <c:pt idx="142207">
                  <c:v>-86.04849999999999</c:v>
                </c:pt>
                <c:pt idx="142208">
                  <c:v>-86.04649999999998</c:v>
                </c:pt>
                <c:pt idx="142209">
                  <c:v>-86.044499999999971</c:v>
                </c:pt>
                <c:pt idx="142210">
                  <c:v>-86.042499999999961</c:v>
                </c:pt>
                <c:pt idx="142211">
                  <c:v>-86.040499999999952</c:v>
                </c:pt>
                <c:pt idx="142212">
                  <c:v>-86.038499999999999</c:v>
                </c:pt>
                <c:pt idx="142213">
                  <c:v>-86.03649999999999</c:v>
                </c:pt>
                <c:pt idx="142214">
                  <c:v>-86.03449999999998</c:v>
                </c:pt>
                <c:pt idx="142215">
                  <c:v>-86.03249999999997</c:v>
                </c:pt>
                <c:pt idx="142216">
                  <c:v>-86.030499999999961</c:v>
                </c:pt>
                <c:pt idx="142217">
                  <c:v>-86.028499999999951</c:v>
                </c:pt>
                <c:pt idx="142218">
                  <c:v>-86.026499999999999</c:v>
                </c:pt>
                <c:pt idx="142219">
                  <c:v>-86.024499999999989</c:v>
                </c:pt>
                <c:pt idx="142220">
                  <c:v>-86.02249999999998</c:v>
                </c:pt>
                <c:pt idx="142221">
                  <c:v>-86.02049999999997</c:v>
                </c:pt>
                <c:pt idx="142222">
                  <c:v>-86.01849999999996</c:v>
                </c:pt>
                <c:pt idx="142223">
                  <c:v>-86.016499999999951</c:v>
                </c:pt>
                <c:pt idx="142224">
                  <c:v>-86.014499999999998</c:v>
                </c:pt>
                <c:pt idx="142225">
                  <c:v>-86.012499999999989</c:v>
                </c:pt>
                <c:pt idx="142226">
                  <c:v>-86.010499999999979</c:v>
                </c:pt>
                <c:pt idx="142227">
                  <c:v>-86.00849999999997</c:v>
                </c:pt>
                <c:pt idx="142228">
                  <c:v>-86.00649999999996</c:v>
                </c:pt>
                <c:pt idx="142229">
                  <c:v>-86.00449999999995</c:v>
                </c:pt>
                <c:pt idx="142230">
                  <c:v>-86.002499999999998</c:v>
                </c:pt>
                <c:pt idx="142231">
                  <c:v>-86.000499999999988</c:v>
                </c:pt>
                <c:pt idx="142232">
                  <c:v>-85.998499999999979</c:v>
                </c:pt>
                <c:pt idx="142233">
                  <c:v>-85.996499999999969</c:v>
                </c:pt>
                <c:pt idx="142234">
                  <c:v>-85.99449999999996</c:v>
                </c:pt>
                <c:pt idx="142235">
                  <c:v>-85.99249999999995</c:v>
                </c:pt>
                <c:pt idx="142236">
                  <c:v>-85.990499999999997</c:v>
                </c:pt>
                <c:pt idx="142237">
                  <c:v>-85.988499999999988</c:v>
                </c:pt>
                <c:pt idx="142238">
                  <c:v>-85.986499999999978</c:v>
                </c:pt>
                <c:pt idx="142239">
                  <c:v>-85.984499999999969</c:v>
                </c:pt>
                <c:pt idx="142240">
                  <c:v>-85.982499999999959</c:v>
                </c:pt>
                <c:pt idx="142241">
                  <c:v>-85.98049999999995</c:v>
                </c:pt>
                <c:pt idx="142242">
                  <c:v>-85.978499999999997</c:v>
                </c:pt>
                <c:pt idx="142243">
                  <c:v>-85.976499999999987</c:v>
                </c:pt>
                <c:pt idx="142244">
                  <c:v>-85.974499999999978</c:v>
                </c:pt>
                <c:pt idx="142245">
                  <c:v>-85.972499999999968</c:v>
                </c:pt>
                <c:pt idx="142246">
                  <c:v>-85.970499999999959</c:v>
                </c:pt>
                <c:pt idx="142247">
                  <c:v>-85.968499999999949</c:v>
                </c:pt>
                <c:pt idx="142248">
                  <c:v>-85.966499999999996</c:v>
                </c:pt>
                <c:pt idx="142249">
                  <c:v>-85.964499999999987</c:v>
                </c:pt>
                <c:pt idx="142250">
                  <c:v>-85.962499999999977</c:v>
                </c:pt>
                <c:pt idx="142251">
                  <c:v>-85.960499999999968</c:v>
                </c:pt>
                <c:pt idx="142252">
                  <c:v>-85.958499999999958</c:v>
                </c:pt>
                <c:pt idx="142253">
                  <c:v>-85.956500000000005</c:v>
                </c:pt>
                <c:pt idx="142254">
                  <c:v>-85.954499999999996</c:v>
                </c:pt>
                <c:pt idx="142255">
                  <c:v>-85.952499999999986</c:v>
                </c:pt>
                <c:pt idx="142256">
                  <c:v>-85.950499999999977</c:v>
                </c:pt>
                <c:pt idx="142257">
                  <c:v>-85.948499999999967</c:v>
                </c:pt>
                <c:pt idx="142258">
                  <c:v>-85.946499999999958</c:v>
                </c:pt>
                <c:pt idx="142259">
                  <c:v>-85.944500000000005</c:v>
                </c:pt>
                <c:pt idx="142260">
                  <c:v>-85.942499999999995</c:v>
                </c:pt>
                <c:pt idx="142261">
                  <c:v>-85.940499999999986</c:v>
                </c:pt>
                <c:pt idx="142262">
                  <c:v>-85.938499999999976</c:v>
                </c:pt>
                <c:pt idx="142263">
                  <c:v>-85.936499999999967</c:v>
                </c:pt>
                <c:pt idx="142264">
                  <c:v>-85.934499999999957</c:v>
                </c:pt>
                <c:pt idx="142265">
                  <c:v>-85.932500000000005</c:v>
                </c:pt>
                <c:pt idx="142266">
                  <c:v>-85.930499999999995</c:v>
                </c:pt>
                <c:pt idx="142267">
                  <c:v>-85.928499999999985</c:v>
                </c:pt>
                <c:pt idx="142268">
                  <c:v>-85.926499999999976</c:v>
                </c:pt>
                <c:pt idx="142269">
                  <c:v>-85.924499999999966</c:v>
                </c:pt>
                <c:pt idx="142270">
                  <c:v>-85.922499999999957</c:v>
                </c:pt>
                <c:pt idx="142271">
                  <c:v>-85.920500000000004</c:v>
                </c:pt>
                <c:pt idx="142272">
                  <c:v>-85.918499999999995</c:v>
                </c:pt>
                <c:pt idx="142273">
                  <c:v>-85.916499999999985</c:v>
                </c:pt>
                <c:pt idx="142274">
                  <c:v>-85.914499999999975</c:v>
                </c:pt>
                <c:pt idx="142275">
                  <c:v>-85.912499999999966</c:v>
                </c:pt>
                <c:pt idx="142276">
                  <c:v>-85.910499999999956</c:v>
                </c:pt>
                <c:pt idx="142277">
                  <c:v>-85.908500000000004</c:v>
                </c:pt>
                <c:pt idx="142278">
                  <c:v>-85.906499999999994</c:v>
                </c:pt>
                <c:pt idx="142279">
                  <c:v>-85.904499999999985</c:v>
                </c:pt>
                <c:pt idx="142280">
                  <c:v>-85.902499999999975</c:v>
                </c:pt>
                <c:pt idx="142281">
                  <c:v>-85.900499999999965</c:v>
                </c:pt>
                <c:pt idx="142282">
                  <c:v>-85.898499999999956</c:v>
                </c:pt>
                <c:pt idx="142283">
                  <c:v>-85.896500000000003</c:v>
                </c:pt>
                <c:pt idx="142284">
                  <c:v>-85.894499999999994</c:v>
                </c:pt>
                <c:pt idx="142285">
                  <c:v>-85.892499999999984</c:v>
                </c:pt>
                <c:pt idx="142286">
                  <c:v>-85.890499999999975</c:v>
                </c:pt>
                <c:pt idx="142287">
                  <c:v>-85.888499999999965</c:v>
                </c:pt>
                <c:pt idx="142288">
                  <c:v>-85.886499999999955</c:v>
                </c:pt>
                <c:pt idx="142289">
                  <c:v>-85.884500000000003</c:v>
                </c:pt>
                <c:pt idx="142290">
                  <c:v>-85.882499999999993</c:v>
                </c:pt>
                <c:pt idx="142291">
                  <c:v>-85.880499999999984</c:v>
                </c:pt>
                <c:pt idx="142292">
                  <c:v>-85.878499999999974</c:v>
                </c:pt>
                <c:pt idx="142293">
                  <c:v>-85.876499999999965</c:v>
                </c:pt>
                <c:pt idx="142294">
                  <c:v>-85.874499999999955</c:v>
                </c:pt>
                <c:pt idx="142295">
                  <c:v>-85.872500000000002</c:v>
                </c:pt>
                <c:pt idx="142296">
                  <c:v>-85.870499999999993</c:v>
                </c:pt>
                <c:pt idx="142297">
                  <c:v>-85.868499999999983</c:v>
                </c:pt>
                <c:pt idx="142298">
                  <c:v>-85.866499999999974</c:v>
                </c:pt>
                <c:pt idx="142299">
                  <c:v>-85.864499999999964</c:v>
                </c:pt>
                <c:pt idx="142300">
                  <c:v>-85.862499999999955</c:v>
                </c:pt>
                <c:pt idx="142301">
                  <c:v>-85.860500000000002</c:v>
                </c:pt>
                <c:pt idx="142302">
                  <c:v>-85.858499999999992</c:v>
                </c:pt>
                <c:pt idx="142303">
                  <c:v>-85.856499999999983</c:v>
                </c:pt>
                <c:pt idx="142304">
                  <c:v>-85.854499999999973</c:v>
                </c:pt>
                <c:pt idx="142305">
                  <c:v>-85.852499999999964</c:v>
                </c:pt>
                <c:pt idx="142306">
                  <c:v>-85.850499999999954</c:v>
                </c:pt>
                <c:pt idx="142307">
                  <c:v>-85.848500000000001</c:v>
                </c:pt>
                <c:pt idx="142308">
                  <c:v>-85.846499999999992</c:v>
                </c:pt>
                <c:pt idx="142309">
                  <c:v>-85.844499999999982</c:v>
                </c:pt>
                <c:pt idx="142310">
                  <c:v>-85.842499999999973</c:v>
                </c:pt>
                <c:pt idx="142311">
                  <c:v>-85.840499999999963</c:v>
                </c:pt>
                <c:pt idx="142312">
                  <c:v>-85.838499999999954</c:v>
                </c:pt>
                <c:pt idx="142313">
                  <c:v>-85.836500000000001</c:v>
                </c:pt>
                <c:pt idx="142314">
                  <c:v>-85.834499999999991</c:v>
                </c:pt>
                <c:pt idx="142315">
                  <c:v>-85.832499999999982</c:v>
                </c:pt>
                <c:pt idx="142316">
                  <c:v>-85.830499999999972</c:v>
                </c:pt>
                <c:pt idx="142317">
                  <c:v>-85.828499999999963</c:v>
                </c:pt>
                <c:pt idx="142318">
                  <c:v>-85.826499999999953</c:v>
                </c:pt>
                <c:pt idx="142319">
                  <c:v>-85.8245</c:v>
                </c:pt>
                <c:pt idx="142320">
                  <c:v>-85.822499999999991</c:v>
                </c:pt>
                <c:pt idx="142321">
                  <c:v>-85.820499999999981</c:v>
                </c:pt>
                <c:pt idx="142322">
                  <c:v>-85.818499999999972</c:v>
                </c:pt>
                <c:pt idx="142323">
                  <c:v>-85.816499999999962</c:v>
                </c:pt>
                <c:pt idx="142324">
                  <c:v>-85.814499999999953</c:v>
                </c:pt>
                <c:pt idx="142325">
                  <c:v>-85.8125</c:v>
                </c:pt>
                <c:pt idx="142326">
                  <c:v>-85.81049999999999</c:v>
                </c:pt>
                <c:pt idx="142327">
                  <c:v>-85.808499999999981</c:v>
                </c:pt>
                <c:pt idx="142328">
                  <c:v>-85.806499999999971</c:v>
                </c:pt>
                <c:pt idx="142329">
                  <c:v>-85.804499999999962</c:v>
                </c:pt>
                <c:pt idx="142330">
                  <c:v>-85.802499999999952</c:v>
                </c:pt>
                <c:pt idx="142331">
                  <c:v>-85.8005</c:v>
                </c:pt>
                <c:pt idx="142332">
                  <c:v>-85.79849999999999</c:v>
                </c:pt>
                <c:pt idx="142333">
                  <c:v>-85.79649999999998</c:v>
                </c:pt>
                <c:pt idx="142334">
                  <c:v>-85.794499999999971</c:v>
                </c:pt>
                <c:pt idx="142335">
                  <c:v>-85.792499999999961</c:v>
                </c:pt>
                <c:pt idx="142336">
                  <c:v>-85.790499999999952</c:v>
                </c:pt>
                <c:pt idx="142337">
                  <c:v>-85.788499999999999</c:v>
                </c:pt>
                <c:pt idx="142338">
                  <c:v>-85.78649999999999</c:v>
                </c:pt>
                <c:pt idx="142339">
                  <c:v>-85.78449999999998</c:v>
                </c:pt>
                <c:pt idx="142340">
                  <c:v>-85.78249999999997</c:v>
                </c:pt>
                <c:pt idx="142341">
                  <c:v>-85.780499999999961</c:v>
                </c:pt>
                <c:pt idx="142342">
                  <c:v>-85.778499999999951</c:v>
                </c:pt>
                <c:pt idx="142343">
                  <c:v>-85.776499999999999</c:v>
                </c:pt>
                <c:pt idx="142344">
                  <c:v>-85.774499999999989</c:v>
                </c:pt>
                <c:pt idx="142345">
                  <c:v>-85.77249999999998</c:v>
                </c:pt>
                <c:pt idx="142346">
                  <c:v>-85.77049999999997</c:v>
                </c:pt>
                <c:pt idx="142347">
                  <c:v>-85.76849999999996</c:v>
                </c:pt>
                <c:pt idx="142348">
                  <c:v>-85.766499999999951</c:v>
                </c:pt>
                <c:pt idx="142349">
                  <c:v>-85.764499999999998</c:v>
                </c:pt>
                <c:pt idx="142350">
                  <c:v>-85.762499999999989</c:v>
                </c:pt>
                <c:pt idx="142351">
                  <c:v>-85.760499999999979</c:v>
                </c:pt>
                <c:pt idx="142352">
                  <c:v>-85.75849999999997</c:v>
                </c:pt>
                <c:pt idx="142353">
                  <c:v>-85.75649999999996</c:v>
                </c:pt>
                <c:pt idx="142354">
                  <c:v>-85.75449999999995</c:v>
                </c:pt>
                <c:pt idx="142355">
                  <c:v>-85.752499999999998</c:v>
                </c:pt>
                <c:pt idx="142356">
                  <c:v>-85.750499999999988</c:v>
                </c:pt>
                <c:pt idx="142357">
                  <c:v>-85.748499999999979</c:v>
                </c:pt>
                <c:pt idx="142358">
                  <c:v>-85.746499999999969</c:v>
                </c:pt>
                <c:pt idx="142359">
                  <c:v>-85.74449999999996</c:v>
                </c:pt>
                <c:pt idx="142360">
                  <c:v>-85.74249999999995</c:v>
                </c:pt>
                <c:pt idx="142361">
                  <c:v>-85.740499999999997</c:v>
                </c:pt>
                <c:pt idx="142362">
                  <c:v>-85.738499999999988</c:v>
                </c:pt>
                <c:pt idx="142363">
                  <c:v>-85.736499999999978</c:v>
                </c:pt>
                <c:pt idx="142364">
                  <c:v>-85.734499999999969</c:v>
                </c:pt>
                <c:pt idx="142365">
                  <c:v>-85.732499999999959</c:v>
                </c:pt>
                <c:pt idx="142366">
                  <c:v>-85.73049999999995</c:v>
                </c:pt>
                <c:pt idx="142367">
                  <c:v>-85.728499999999997</c:v>
                </c:pt>
                <c:pt idx="142368">
                  <c:v>-85.726499999999987</c:v>
                </c:pt>
                <c:pt idx="142369">
                  <c:v>-85.724499999999978</c:v>
                </c:pt>
                <c:pt idx="142370">
                  <c:v>-85.722499999999968</c:v>
                </c:pt>
                <c:pt idx="142371">
                  <c:v>-85.720499999999959</c:v>
                </c:pt>
                <c:pt idx="142372">
                  <c:v>-85.718499999999949</c:v>
                </c:pt>
                <c:pt idx="142373">
                  <c:v>-85.716499999999996</c:v>
                </c:pt>
                <c:pt idx="142374">
                  <c:v>-85.714499999999987</c:v>
                </c:pt>
                <c:pt idx="142375">
                  <c:v>-85.712499999999977</c:v>
                </c:pt>
                <c:pt idx="142376">
                  <c:v>-85.710499999999968</c:v>
                </c:pt>
                <c:pt idx="142377">
                  <c:v>-85.708499999999958</c:v>
                </c:pt>
                <c:pt idx="142378">
                  <c:v>-85.706500000000005</c:v>
                </c:pt>
                <c:pt idx="142379">
                  <c:v>-85.704499999999996</c:v>
                </c:pt>
                <c:pt idx="142380">
                  <c:v>-85.702499999999986</c:v>
                </c:pt>
                <c:pt idx="142381">
                  <c:v>-85.700499999999977</c:v>
                </c:pt>
                <c:pt idx="142382">
                  <c:v>-85.698499999999967</c:v>
                </c:pt>
                <c:pt idx="142383">
                  <c:v>-85.696499999999958</c:v>
                </c:pt>
                <c:pt idx="142384">
                  <c:v>-85.694500000000005</c:v>
                </c:pt>
                <c:pt idx="142385">
                  <c:v>-85.692499999999995</c:v>
                </c:pt>
                <c:pt idx="142386">
                  <c:v>-85.690499999999986</c:v>
                </c:pt>
                <c:pt idx="142387">
                  <c:v>-85.688499999999976</c:v>
                </c:pt>
                <c:pt idx="142388">
                  <c:v>-85.686499999999967</c:v>
                </c:pt>
                <c:pt idx="142389">
                  <c:v>-85.684499999999957</c:v>
                </c:pt>
                <c:pt idx="142390">
                  <c:v>-85.682500000000005</c:v>
                </c:pt>
                <c:pt idx="142391">
                  <c:v>-85.680499999999995</c:v>
                </c:pt>
                <c:pt idx="142392">
                  <c:v>-85.678499999999985</c:v>
                </c:pt>
                <c:pt idx="142393">
                  <c:v>-85.676499999999976</c:v>
                </c:pt>
                <c:pt idx="142394">
                  <c:v>-85.674499999999966</c:v>
                </c:pt>
                <c:pt idx="142395">
                  <c:v>-85.672499999999957</c:v>
                </c:pt>
                <c:pt idx="142396">
                  <c:v>-85.670500000000004</c:v>
                </c:pt>
                <c:pt idx="142397">
                  <c:v>-85.668499999999995</c:v>
                </c:pt>
                <c:pt idx="142398">
                  <c:v>-85.666499999999985</c:v>
                </c:pt>
                <c:pt idx="142399">
                  <c:v>-85.664499999999975</c:v>
                </c:pt>
                <c:pt idx="142400">
                  <c:v>-85.662499999999966</c:v>
                </c:pt>
                <c:pt idx="142401">
                  <c:v>-85.660499999999956</c:v>
                </c:pt>
                <c:pt idx="142402">
                  <c:v>-85.658500000000004</c:v>
                </c:pt>
                <c:pt idx="142403">
                  <c:v>-85.656499999999994</c:v>
                </c:pt>
                <c:pt idx="142404">
                  <c:v>-85.654499999999985</c:v>
                </c:pt>
                <c:pt idx="142405">
                  <c:v>-85.652499999999975</c:v>
                </c:pt>
                <c:pt idx="142406">
                  <c:v>-85.650499999999965</c:v>
                </c:pt>
                <c:pt idx="142407">
                  <c:v>-85.648499999999956</c:v>
                </c:pt>
                <c:pt idx="142408">
                  <c:v>-85.646500000000003</c:v>
                </c:pt>
                <c:pt idx="142409">
                  <c:v>-85.644499999999994</c:v>
                </c:pt>
                <c:pt idx="142410">
                  <c:v>-85.642499999999984</c:v>
                </c:pt>
                <c:pt idx="142411">
                  <c:v>-85.640499999999975</c:v>
                </c:pt>
                <c:pt idx="142412">
                  <c:v>-85.638499999999965</c:v>
                </c:pt>
                <c:pt idx="142413">
                  <c:v>-85.636499999999955</c:v>
                </c:pt>
                <c:pt idx="142414">
                  <c:v>-85.634500000000003</c:v>
                </c:pt>
                <c:pt idx="142415">
                  <c:v>-85.632499999999993</c:v>
                </c:pt>
                <c:pt idx="142416">
                  <c:v>-85.630499999999984</c:v>
                </c:pt>
                <c:pt idx="142417">
                  <c:v>-85.628499999999974</c:v>
                </c:pt>
                <c:pt idx="142418">
                  <c:v>-85.626499999999965</c:v>
                </c:pt>
                <c:pt idx="142419">
                  <c:v>-85.624499999999955</c:v>
                </c:pt>
                <c:pt idx="142420">
                  <c:v>-85.622500000000002</c:v>
                </c:pt>
                <c:pt idx="142421">
                  <c:v>-85.620499999999993</c:v>
                </c:pt>
                <c:pt idx="142422">
                  <c:v>-85.618499999999983</c:v>
                </c:pt>
                <c:pt idx="142423">
                  <c:v>-85.616499999999974</c:v>
                </c:pt>
                <c:pt idx="142424">
                  <c:v>-85.614499999999964</c:v>
                </c:pt>
                <c:pt idx="142425">
                  <c:v>-85.612499999999955</c:v>
                </c:pt>
                <c:pt idx="142426">
                  <c:v>-85.610500000000002</c:v>
                </c:pt>
                <c:pt idx="142427">
                  <c:v>-85.608499999999992</c:v>
                </c:pt>
                <c:pt idx="142428">
                  <c:v>-85.606499999999983</c:v>
                </c:pt>
                <c:pt idx="142429">
                  <c:v>-85.604499999999973</c:v>
                </c:pt>
                <c:pt idx="142430">
                  <c:v>-85.602499999999964</c:v>
                </c:pt>
                <c:pt idx="142431">
                  <c:v>-85.600499999999954</c:v>
                </c:pt>
                <c:pt idx="142432">
                  <c:v>-85.598500000000001</c:v>
                </c:pt>
                <c:pt idx="142433">
                  <c:v>-85.596499999999992</c:v>
                </c:pt>
                <c:pt idx="142434">
                  <c:v>-85.594499999999982</c:v>
                </c:pt>
                <c:pt idx="142435">
                  <c:v>-85.592499999999973</c:v>
                </c:pt>
                <c:pt idx="142436">
                  <c:v>-85.590499999999963</c:v>
                </c:pt>
                <c:pt idx="142437">
                  <c:v>-85.588499999999954</c:v>
                </c:pt>
                <c:pt idx="142438">
                  <c:v>-85.586500000000001</c:v>
                </c:pt>
                <c:pt idx="142439">
                  <c:v>-85.584499999999991</c:v>
                </c:pt>
                <c:pt idx="142440">
                  <c:v>-85.582499999999982</c:v>
                </c:pt>
                <c:pt idx="142441">
                  <c:v>-85.580499999999972</c:v>
                </c:pt>
                <c:pt idx="142442">
                  <c:v>-85.578499999999963</c:v>
                </c:pt>
                <c:pt idx="142443">
                  <c:v>-85.576499999999953</c:v>
                </c:pt>
                <c:pt idx="142444">
                  <c:v>-85.5745</c:v>
                </c:pt>
                <c:pt idx="142445">
                  <c:v>-85.572499999999991</c:v>
                </c:pt>
                <c:pt idx="142446">
                  <c:v>-85.570499999999981</c:v>
                </c:pt>
                <c:pt idx="142447">
                  <c:v>-85.568499999999972</c:v>
                </c:pt>
                <c:pt idx="142448">
                  <c:v>-85.566499999999962</c:v>
                </c:pt>
                <c:pt idx="142449">
                  <c:v>-85.564499999999953</c:v>
                </c:pt>
                <c:pt idx="142450">
                  <c:v>-85.5625</c:v>
                </c:pt>
                <c:pt idx="142451">
                  <c:v>-85.56049999999999</c:v>
                </c:pt>
                <c:pt idx="142452">
                  <c:v>-85.558499999999981</c:v>
                </c:pt>
                <c:pt idx="142453">
                  <c:v>-85.556499999999971</c:v>
                </c:pt>
                <c:pt idx="142454">
                  <c:v>-85.554499999999962</c:v>
                </c:pt>
                <c:pt idx="142455">
                  <c:v>-85.552499999999952</c:v>
                </c:pt>
                <c:pt idx="142456">
                  <c:v>-85.5505</c:v>
                </c:pt>
                <c:pt idx="142457">
                  <c:v>-85.54849999999999</c:v>
                </c:pt>
                <c:pt idx="142458">
                  <c:v>-85.54649999999998</c:v>
                </c:pt>
                <c:pt idx="142459">
                  <c:v>-85.544499999999971</c:v>
                </c:pt>
                <c:pt idx="142460">
                  <c:v>-85.542499999999961</c:v>
                </c:pt>
                <c:pt idx="142461">
                  <c:v>-85.540499999999952</c:v>
                </c:pt>
                <c:pt idx="142462">
                  <c:v>-85.538499999999999</c:v>
                </c:pt>
                <c:pt idx="142463">
                  <c:v>-85.53649999999999</c:v>
                </c:pt>
                <c:pt idx="142464">
                  <c:v>-85.53449999999998</c:v>
                </c:pt>
                <c:pt idx="142465">
                  <c:v>-85.53249999999997</c:v>
                </c:pt>
                <c:pt idx="142466">
                  <c:v>-85.530499999999961</c:v>
                </c:pt>
                <c:pt idx="142467">
                  <c:v>-85.528499999999951</c:v>
                </c:pt>
                <c:pt idx="142468">
                  <c:v>-85.526499999999999</c:v>
                </c:pt>
                <c:pt idx="142469">
                  <c:v>-85.524499999999989</c:v>
                </c:pt>
                <c:pt idx="142470">
                  <c:v>-85.52249999999998</c:v>
                </c:pt>
                <c:pt idx="142471">
                  <c:v>-85.52049999999997</c:v>
                </c:pt>
                <c:pt idx="142472">
                  <c:v>-85.51849999999996</c:v>
                </c:pt>
                <c:pt idx="142473">
                  <c:v>-85.516499999999951</c:v>
                </c:pt>
                <c:pt idx="142474">
                  <c:v>-85.514499999999998</c:v>
                </c:pt>
                <c:pt idx="142475">
                  <c:v>-85.512499999999989</c:v>
                </c:pt>
                <c:pt idx="142476">
                  <c:v>-85.510499999999979</c:v>
                </c:pt>
                <c:pt idx="142477">
                  <c:v>-85.50849999999997</c:v>
                </c:pt>
                <c:pt idx="142478">
                  <c:v>-85.50649999999996</c:v>
                </c:pt>
                <c:pt idx="142479">
                  <c:v>-85.50449999999995</c:v>
                </c:pt>
                <c:pt idx="142480">
                  <c:v>-85.502499999999998</c:v>
                </c:pt>
                <c:pt idx="142481">
                  <c:v>-85.500499999999988</c:v>
                </c:pt>
                <c:pt idx="142482">
                  <c:v>-85.498499999999979</c:v>
                </c:pt>
                <c:pt idx="142483">
                  <c:v>-85.496499999999969</c:v>
                </c:pt>
                <c:pt idx="142484">
                  <c:v>-85.49449999999996</c:v>
                </c:pt>
                <c:pt idx="142485">
                  <c:v>-85.49249999999995</c:v>
                </c:pt>
                <c:pt idx="142486">
                  <c:v>-85.490499999999997</c:v>
                </c:pt>
                <c:pt idx="142487">
                  <c:v>-85.488499999999988</c:v>
                </c:pt>
                <c:pt idx="142488">
                  <c:v>-85.486499999999978</c:v>
                </c:pt>
                <c:pt idx="142489">
                  <c:v>-85.484499999999969</c:v>
                </c:pt>
                <c:pt idx="142490">
                  <c:v>-85.482499999999959</c:v>
                </c:pt>
                <c:pt idx="142491">
                  <c:v>-85.48049999999995</c:v>
                </c:pt>
                <c:pt idx="142492">
                  <c:v>-85.478499999999997</c:v>
                </c:pt>
                <c:pt idx="142493">
                  <c:v>-85.476499999999987</c:v>
                </c:pt>
                <c:pt idx="142494">
                  <c:v>-85.474499999999978</c:v>
                </c:pt>
                <c:pt idx="142495">
                  <c:v>-85.472499999999968</c:v>
                </c:pt>
                <c:pt idx="142496">
                  <c:v>-85.470499999999959</c:v>
                </c:pt>
                <c:pt idx="142497">
                  <c:v>-85.468499999999949</c:v>
                </c:pt>
                <c:pt idx="142498">
                  <c:v>-85.466499999999996</c:v>
                </c:pt>
                <c:pt idx="142499">
                  <c:v>-85.464499999999987</c:v>
                </c:pt>
                <c:pt idx="142500">
                  <c:v>-85.462499999999977</c:v>
                </c:pt>
                <c:pt idx="142501">
                  <c:v>-85.460499999999968</c:v>
                </c:pt>
                <c:pt idx="142502">
                  <c:v>-85.458499999999958</c:v>
                </c:pt>
                <c:pt idx="142503">
                  <c:v>-85.456500000000005</c:v>
                </c:pt>
                <c:pt idx="142504">
                  <c:v>-85.454499999999996</c:v>
                </c:pt>
                <c:pt idx="142505">
                  <c:v>-85.452499999999986</c:v>
                </c:pt>
                <c:pt idx="142506">
                  <c:v>-85.450499999999977</c:v>
                </c:pt>
                <c:pt idx="142507">
                  <c:v>-85.448499999999967</c:v>
                </c:pt>
                <c:pt idx="142508">
                  <c:v>-85.446499999999958</c:v>
                </c:pt>
                <c:pt idx="142509">
                  <c:v>-85.444500000000005</c:v>
                </c:pt>
                <c:pt idx="142510">
                  <c:v>-85.442499999999995</c:v>
                </c:pt>
                <c:pt idx="142511">
                  <c:v>-85.440499999999986</c:v>
                </c:pt>
                <c:pt idx="142512">
                  <c:v>-85.438499999999976</c:v>
                </c:pt>
                <c:pt idx="142513">
                  <c:v>-85.436499999999967</c:v>
                </c:pt>
                <c:pt idx="142514">
                  <c:v>-85.434499999999957</c:v>
                </c:pt>
                <c:pt idx="142515">
                  <c:v>-85.432500000000005</c:v>
                </c:pt>
                <c:pt idx="142516">
                  <c:v>-85.430499999999995</c:v>
                </c:pt>
                <c:pt idx="142517">
                  <c:v>-85.428499999999985</c:v>
                </c:pt>
                <c:pt idx="142518">
                  <c:v>-85.426499999999976</c:v>
                </c:pt>
                <c:pt idx="142519">
                  <c:v>-85.424499999999966</c:v>
                </c:pt>
                <c:pt idx="142520">
                  <c:v>-85.422499999999957</c:v>
                </c:pt>
                <c:pt idx="142521">
                  <c:v>-85.420500000000004</c:v>
                </c:pt>
                <c:pt idx="142522">
                  <c:v>-85.418499999999995</c:v>
                </c:pt>
                <c:pt idx="142523">
                  <c:v>-85.416499999999985</c:v>
                </c:pt>
                <c:pt idx="142524">
                  <c:v>-85.414499999999975</c:v>
                </c:pt>
                <c:pt idx="142525">
                  <c:v>-85.412499999999966</c:v>
                </c:pt>
                <c:pt idx="142526">
                  <c:v>-85.410499999999956</c:v>
                </c:pt>
                <c:pt idx="142527">
                  <c:v>-85.408500000000004</c:v>
                </c:pt>
                <c:pt idx="142528">
                  <c:v>-85.406499999999994</c:v>
                </c:pt>
                <c:pt idx="142529">
                  <c:v>-85.404499999999985</c:v>
                </c:pt>
                <c:pt idx="142530">
                  <c:v>-85.402499999999975</c:v>
                </c:pt>
                <c:pt idx="142531">
                  <c:v>-85.400499999999965</c:v>
                </c:pt>
                <c:pt idx="142532">
                  <c:v>-85.398499999999956</c:v>
                </c:pt>
                <c:pt idx="142533">
                  <c:v>-85.396500000000003</c:v>
                </c:pt>
                <c:pt idx="142534">
                  <c:v>-85.394499999999994</c:v>
                </c:pt>
                <c:pt idx="142535">
                  <c:v>-85.392499999999984</c:v>
                </c:pt>
                <c:pt idx="142536">
                  <c:v>-85.390499999999975</c:v>
                </c:pt>
                <c:pt idx="142537">
                  <c:v>-85.388499999999965</c:v>
                </c:pt>
                <c:pt idx="142538">
                  <c:v>-85.386499999999955</c:v>
                </c:pt>
                <c:pt idx="142539">
                  <c:v>-85.384500000000003</c:v>
                </c:pt>
                <c:pt idx="142540">
                  <c:v>-85.382499999999993</c:v>
                </c:pt>
                <c:pt idx="142541">
                  <c:v>-85.380499999999984</c:v>
                </c:pt>
                <c:pt idx="142542">
                  <c:v>-85.378499999999974</c:v>
                </c:pt>
                <c:pt idx="142543">
                  <c:v>-85.376499999999965</c:v>
                </c:pt>
                <c:pt idx="142544">
                  <c:v>-85.374499999999955</c:v>
                </c:pt>
                <c:pt idx="142545">
                  <c:v>-85.372500000000002</c:v>
                </c:pt>
                <c:pt idx="142546">
                  <c:v>-85.370499999999993</c:v>
                </c:pt>
                <c:pt idx="142547">
                  <c:v>-85.368499999999983</c:v>
                </c:pt>
                <c:pt idx="142548">
                  <c:v>-85.366499999999974</c:v>
                </c:pt>
                <c:pt idx="142549">
                  <c:v>-85.364499999999964</c:v>
                </c:pt>
                <c:pt idx="142550">
                  <c:v>-85.362499999999955</c:v>
                </c:pt>
                <c:pt idx="142551">
                  <c:v>-85.360500000000002</c:v>
                </c:pt>
                <c:pt idx="142552">
                  <c:v>-85.358499999999992</c:v>
                </c:pt>
                <c:pt idx="142553">
                  <c:v>-85.356499999999983</c:v>
                </c:pt>
                <c:pt idx="142554">
                  <c:v>-85.354499999999973</c:v>
                </c:pt>
                <c:pt idx="142555">
                  <c:v>-85.352499999999964</c:v>
                </c:pt>
                <c:pt idx="142556">
                  <c:v>-85.350499999999954</c:v>
                </c:pt>
                <c:pt idx="142557">
                  <c:v>-85.348500000000001</c:v>
                </c:pt>
                <c:pt idx="142558">
                  <c:v>-85.346499999999992</c:v>
                </c:pt>
                <c:pt idx="142559">
                  <c:v>-85.344499999999982</c:v>
                </c:pt>
                <c:pt idx="142560">
                  <c:v>-85.342499999999973</c:v>
                </c:pt>
                <c:pt idx="142561">
                  <c:v>-85.340499999999963</c:v>
                </c:pt>
                <c:pt idx="142562">
                  <c:v>-85.338499999999954</c:v>
                </c:pt>
                <c:pt idx="142563">
                  <c:v>-85.336500000000001</c:v>
                </c:pt>
                <c:pt idx="142564">
                  <c:v>-85.334499999999991</c:v>
                </c:pt>
                <c:pt idx="142565">
                  <c:v>-85.332499999999982</c:v>
                </c:pt>
                <c:pt idx="142566">
                  <c:v>-85.330499999999972</c:v>
                </c:pt>
                <c:pt idx="142567">
                  <c:v>-85.328499999999963</c:v>
                </c:pt>
                <c:pt idx="142568">
                  <c:v>-85.326499999999953</c:v>
                </c:pt>
                <c:pt idx="142569">
                  <c:v>-85.3245</c:v>
                </c:pt>
                <c:pt idx="142570">
                  <c:v>-85.322499999999991</c:v>
                </c:pt>
                <c:pt idx="142571">
                  <c:v>-85.320499999999981</c:v>
                </c:pt>
                <c:pt idx="142572">
                  <c:v>-85.318499999999972</c:v>
                </c:pt>
                <c:pt idx="142573">
                  <c:v>-85.316499999999962</c:v>
                </c:pt>
                <c:pt idx="142574">
                  <c:v>-85.314499999999953</c:v>
                </c:pt>
                <c:pt idx="142575">
                  <c:v>-85.3125</c:v>
                </c:pt>
                <c:pt idx="142576">
                  <c:v>-85.31049999999999</c:v>
                </c:pt>
                <c:pt idx="142577">
                  <c:v>-85.308499999999981</c:v>
                </c:pt>
                <c:pt idx="142578">
                  <c:v>-85.306499999999971</c:v>
                </c:pt>
                <c:pt idx="142579">
                  <c:v>-85.304499999999962</c:v>
                </c:pt>
                <c:pt idx="142580">
                  <c:v>-85.302499999999952</c:v>
                </c:pt>
                <c:pt idx="142581">
                  <c:v>-85.3005</c:v>
                </c:pt>
                <c:pt idx="142582">
                  <c:v>-85.29849999999999</c:v>
                </c:pt>
                <c:pt idx="142583">
                  <c:v>-85.29649999999998</c:v>
                </c:pt>
                <c:pt idx="142584">
                  <c:v>-85.294499999999971</c:v>
                </c:pt>
                <c:pt idx="142585">
                  <c:v>-85.292499999999961</c:v>
                </c:pt>
                <c:pt idx="142586">
                  <c:v>-85.290499999999952</c:v>
                </c:pt>
                <c:pt idx="142587">
                  <c:v>-85.288499999999999</c:v>
                </c:pt>
                <c:pt idx="142588">
                  <c:v>-85.28649999999999</c:v>
                </c:pt>
                <c:pt idx="142589">
                  <c:v>-85.28449999999998</c:v>
                </c:pt>
                <c:pt idx="142590">
                  <c:v>-85.28249999999997</c:v>
                </c:pt>
                <c:pt idx="142591">
                  <c:v>-85.280499999999961</c:v>
                </c:pt>
                <c:pt idx="142592">
                  <c:v>-85.278499999999951</c:v>
                </c:pt>
                <c:pt idx="142593">
                  <c:v>-85.276499999999999</c:v>
                </c:pt>
                <c:pt idx="142594">
                  <c:v>-85.274499999999989</c:v>
                </c:pt>
                <c:pt idx="142595">
                  <c:v>-85.27249999999998</c:v>
                </c:pt>
                <c:pt idx="142596">
                  <c:v>-85.27049999999997</c:v>
                </c:pt>
                <c:pt idx="142597">
                  <c:v>-85.26849999999996</c:v>
                </c:pt>
                <c:pt idx="142598">
                  <c:v>-85.266499999999951</c:v>
                </c:pt>
                <c:pt idx="142599">
                  <c:v>-85.264499999999998</c:v>
                </c:pt>
                <c:pt idx="142600">
                  <c:v>-85.262499999999989</c:v>
                </c:pt>
                <c:pt idx="142601">
                  <c:v>-85.260499999999979</c:v>
                </c:pt>
                <c:pt idx="142602">
                  <c:v>-85.25849999999997</c:v>
                </c:pt>
                <c:pt idx="142603">
                  <c:v>-85.25649999999996</c:v>
                </c:pt>
                <c:pt idx="142604">
                  <c:v>-85.25449999999995</c:v>
                </c:pt>
                <c:pt idx="142605">
                  <c:v>-85.252499999999998</c:v>
                </c:pt>
                <c:pt idx="142606">
                  <c:v>-85.250499999999988</c:v>
                </c:pt>
                <c:pt idx="142607">
                  <c:v>-85.248499999999979</c:v>
                </c:pt>
                <c:pt idx="142608">
                  <c:v>-85.246499999999969</c:v>
                </c:pt>
                <c:pt idx="142609">
                  <c:v>-85.24449999999996</c:v>
                </c:pt>
                <c:pt idx="142610">
                  <c:v>-85.24249999999995</c:v>
                </c:pt>
                <c:pt idx="142611">
                  <c:v>-85.240499999999997</c:v>
                </c:pt>
                <c:pt idx="142612">
                  <c:v>-85.238499999999988</c:v>
                </c:pt>
                <c:pt idx="142613">
                  <c:v>-85.236499999999978</c:v>
                </c:pt>
                <c:pt idx="142614">
                  <c:v>-85.234499999999969</c:v>
                </c:pt>
                <c:pt idx="142615">
                  <c:v>-85.232499999999959</c:v>
                </c:pt>
                <c:pt idx="142616">
                  <c:v>-85.23049999999995</c:v>
                </c:pt>
                <c:pt idx="142617">
                  <c:v>-85.228499999999997</c:v>
                </c:pt>
                <c:pt idx="142618">
                  <c:v>-85.226499999999987</c:v>
                </c:pt>
                <c:pt idx="142619">
                  <c:v>-85.224499999999978</c:v>
                </c:pt>
                <c:pt idx="142620">
                  <c:v>-85.222499999999968</c:v>
                </c:pt>
                <c:pt idx="142621">
                  <c:v>-85.220499999999959</c:v>
                </c:pt>
                <c:pt idx="142622">
                  <c:v>-85.218499999999949</c:v>
                </c:pt>
                <c:pt idx="142623">
                  <c:v>-85.216499999999996</c:v>
                </c:pt>
                <c:pt idx="142624">
                  <c:v>-85.214499999999987</c:v>
                </c:pt>
                <c:pt idx="142625">
                  <c:v>-85.212499999999977</c:v>
                </c:pt>
                <c:pt idx="142626">
                  <c:v>-85.210499999999968</c:v>
                </c:pt>
                <c:pt idx="142627">
                  <c:v>-85.208499999999958</c:v>
                </c:pt>
                <c:pt idx="142628">
                  <c:v>-85.206500000000005</c:v>
                </c:pt>
                <c:pt idx="142629">
                  <c:v>-85.204499999999996</c:v>
                </c:pt>
                <c:pt idx="142630">
                  <c:v>-85.202499999999986</c:v>
                </c:pt>
                <c:pt idx="142631">
                  <c:v>-85.200499999999977</c:v>
                </c:pt>
                <c:pt idx="142632">
                  <c:v>-85.198499999999967</c:v>
                </c:pt>
                <c:pt idx="142633">
                  <c:v>-85.196499999999958</c:v>
                </c:pt>
                <c:pt idx="142634">
                  <c:v>-85.194500000000005</c:v>
                </c:pt>
                <c:pt idx="142635">
                  <c:v>-85.192499999999995</c:v>
                </c:pt>
                <c:pt idx="142636">
                  <c:v>-85.190499999999986</c:v>
                </c:pt>
                <c:pt idx="142637">
                  <c:v>-85.188499999999976</c:v>
                </c:pt>
                <c:pt idx="142638">
                  <c:v>-85.186499999999967</c:v>
                </c:pt>
                <c:pt idx="142639">
                  <c:v>-85.184499999999957</c:v>
                </c:pt>
                <c:pt idx="142640">
                  <c:v>-85.182500000000005</c:v>
                </c:pt>
                <c:pt idx="142641">
                  <c:v>-85.180499999999995</c:v>
                </c:pt>
                <c:pt idx="142642">
                  <c:v>-85.178499999999985</c:v>
                </c:pt>
                <c:pt idx="142643">
                  <c:v>-85.176499999999976</c:v>
                </c:pt>
                <c:pt idx="142644">
                  <c:v>-85.174499999999966</c:v>
                </c:pt>
                <c:pt idx="142645">
                  <c:v>-85.172499999999957</c:v>
                </c:pt>
                <c:pt idx="142646">
                  <c:v>-85.170500000000004</c:v>
                </c:pt>
                <c:pt idx="142647">
                  <c:v>-85.168499999999995</c:v>
                </c:pt>
                <c:pt idx="142648">
                  <c:v>-85.166499999999985</c:v>
                </c:pt>
                <c:pt idx="142649">
                  <c:v>-85.164499999999975</c:v>
                </c:pt>
                <c:pt idx="142650">
                  <c:v>-85.162499999999966</c:v>
                </c:pt>
                <c:pt idx="142651">
                  <c:v>-85.160499999999956</c:v>
                </c:pt>
                <c:pt idx="142652">
                  <c:v>-85.158500000000004</c:v>
                </c:pt>
                <c:pt idx="142653">
                  <c:v>-85.156499999999994</c:v>
                </c:pt>
                <c:pt idx="142654">
                  <c:v>-85.154499999999985</c:v>
                </c:pt>
                <c:pt idx="142655">
                  <c:v>-85.152499999999975</c:v>
                </c:pt>
                <c:pt idx="142656">
                  <c:v>-85.150499999999965</c:v>
                </c:pt>
                <c:pt idx="142657">
                  <c:v>-85.148499999999956</c:v>
                </c:pt>
                <c:pt idx="142658">
                  <c:v>-85.146500000000003</c:v>
                </c:pt>
                <c:pt idx="142659">
                  <c:v>-85.144499999999994</c:v>
                </c:pt>
                <c:pt idx="142660">
                  <c:v>-85.142499999999984</c:v>
                </c:pt>
                <c:pt idx="142661">
                  <c:v>-85.140499999999975</c:v>
                </c:pt>
                <c:pt idx="142662">
                  <c:v>-85.138499999999965</c:v>
                </c:pt>
                <c:pt idx="142663">
                  <c:v>-85.136499999999955</c:v>
                </c:pt>
                <c:pt idx="142664">
                  <c:v>-85.134500000000003</c:v>
                </c:pt>
                <c:pt idx="142665">
                  <c:v>-85.132499999999993</c:v>
                </c:pt>
                <c:pt idx="142666">
                  <c:v>-85.130499999999984</c:v>
                </c:pt>
                <c:pt idx="142667">
                  <c:v>-85.128499999999974</c:v>
                </c:pt>
                <c:pt idx="142668">
                  <c:v>-85.126499999999965</c:v>
                </c:pt>
                <c:pt idx="142669">
                  <c:v>-85.124499999999955</c:v>
                </c:pt>
                <c:pt idx="142670">
                  <c:v>-85.122500000000002</c:v>
                </c:pt>
                <c:pt idx="142671">
                  <c:v>-85.120499999999993</c:v>
                </c:pt>
                <c:pt idx="142672">
                  <c:v>-85.118499999999983</c:v>
                </c:pt>
                <c:pt idx="142673">
                  <c:v>-85.116499999999974</c:v>
                </c:pt>
                <c:pt idx="142674">
                  <c:v>-85.114499999999964</c:v>
                </c:pt>
                <c:pt idx="142675">
                  <c:v>-85.112499999999955</c:v>
                </c:pt>
                <c:pt idx="142676">
                  <c:v>-85.110500000000002</c:v>
                </c:pt>
                <c:pt idx="142677">
                  <c:v>-85.108499999999992</c:v>
                </c:pt>
                <c:pt idx="142678">
                  <c:v>-85.106499999999983</c:v>
                </c:pt>
                <c:pt idx="142679">
                  <c:v>-85.104499999999973</c:v>
                </c:pt>
                <c:pt idx="142680">
                  <c:v>-85.102499999999964</c:v>
                </c:pt>
                <c:pt idx="142681">
                  <c:v>-85.100499999999954</c:v>
                </c:pt>
                <c:pt idx="142682">
                  <c:v>-85.098500000000001</c:v>
                </c:pt>
                <c:pt idx="142683">
                  <c:v>-85.096499999999992</c:v>
                </c:pt>
                <c:pt idx="142684">
                  <c:v>-85.094499999999982</c:v>
                </c:pt>
                <c:pt idx="142685">
                  <c:v>-85.092499999999973</c:v>
                </c:pt>
                <c:pt idx="142686">
                  <c:v>-85.090499999999963</c:v>
                </c:pt>
                <c:pt idx="142687">
                  <c:v>-85.088499999999954</c:v>
                </c:pt>
                <c:pt idx="142688">
                  <c:v>-85.086500000000001</c:v>
                </c:pt>
                <c:pt idx="142689">
                  <c:v>-85.084499999999991</c:v>
                </c:pt>
                <c:pt idx="142690">
                  <c:v>-85.082499999999982</c:v>
                </c:pt>
                <c:pt idx="142691">
                  <c:v>-85.080499999999972</c:v>
                </c:pt>
                <c:pt idx="142692">
                  <c:v>-85.078499999999963</c:v>
                </c:pt>
                <c:pt idx="142693">
                  <c:v>-85.076499999999953</c:v>
                </c:pt>
                <c:pt idx="142694">
                  <c:v>-85.0745</c:v>
                </c:pt>
                <c:pt idx="142695">
                  <c:v>-85.072499999999991</c:v>
                </c:pt>
                <c:pt idx="142696">
                  <c:v>-85.070499999999981</c:v>
                </c:pt>
                <c:pt idx="142697">
                  <c:v>-85.068499999999972</c:v>
                </c:pt>
                <c:pt idx="142698">
                  <c:v>-85.066499999999962</c:v>
                </c:pt>
                <c:pt idx="142699">
                  <c:v>-85.064499999999953</c:v>
                </c:pt>
                <c:pt idx="142700">
                  <c:v>-85.0625</c:v>
                </c:pt>
                <c:pt idx="142701">
                  <c:v>-85.06049999999999</c:v>
                </c:pt>
                <c:pt idx="142702">
                  <c:v>-85.058499999999981</c:v>
                </c:pt>
                <c:pt idx="142703">
                  <c:v>-85.056499999999971</c:v>
                </c:pt>
                <c:pt idx="142704">
                  <c:v>-85.054499999999962</c:v>
                </c:pt>
                <c:pt idx="142705">
                  <c:v>-85.052499999999952</c:v>
                </c:pt>
                <c:pt idx="142706">
                  <c:v>-85.0505</c:v>
                </c:pt>
                <c:pt idx="142707">
                  <c:v>-85.04849999999999</c:v>
                </c:pt>
                <c:pt idx="142708">
                  <c:v>-85.04649999999998</c:v>
                </c:pt>
                <c:pt idx="142709">
                  <c:v>-85.044499999999971</c:v>
                </c:pt>
                <c:pt idx="142710">
                  <c:v>-85.042499999999961</c:v>
                </c:pt>
                <c:pt idx="142711">
                  <c:v>-85.040499999999952</c:v>
                </c:pt>
                <c:pt idx="142712">
                  <c:v>-85.038499999999999</c:v>
                </c:pt>
                <c:pt idx="142713">
                  <c:v>-85.03649999999999</c:v>
                </c:pt>
                <c:pt idx="142714">
                  <c:v>-85.03449999999998</c:v>
                </c:pt>
                <c:pt idx="142715">
                  <c:v>-85.03249999999997</c:v>
                </c:pt>
                <c:pt idx="142716">
                  <c:v>-85.030499999999961</c:v>
                </c:pt>
                <c:pt idx="142717">
                  <c:v>-85.028499999999951</c:v>
                </c:pt>
                <c:pt idx="142718">
                  <c:v>-85.026499999999999</c:v>
                </c:pt>
                <c:pt idx="142719">
                  <c:v>-85.024499999999989</c:v>
                </c:pt>
                <c:pt idx="142720">
                  <c:v>-85.02249999999998</c:v>
                </c:pt>
                <c:pt idx="142721">
                  <c:v>-85.02049999999997</c:v>
                </c:pt>
                <c:pt idx="142722">
                  <c:v>-85.01849999999996</c:v>
                </c:pt>
                <c:pt idx="142723">
                  <c:v>-85.016499999999951</c:v>
                </c:pt>
                <c:pt idx="142724">
                  <c:v>-85.014499999999998</c:v>
                </c:pt>
                <c:pt idx="142725">
                  <c:v>-85.012499999999989</c:v>
                </c:pt>
                <c:pt idx="142726">
                  <c:v>-85.010499999999979</c:v>
                </c:pt>
                <c:pt idx="142727">
                  <c:v>-85.00849999999997</c:v>
                </c:pt>
                <c:pt idx="142728">
                  <c:v>-85.00649999999996</c:v>
                </c:pt>
                <c:pt idx="142729">
                  <c:v>-85.00449999999995</c:v>
                </c:pt>
                <c:pt idx="142730">
                  <c:v>-85.002499999999998</c:v>
                </c:pt>
                <c:pt idx="142731">
                  <c:v>-85.000499999999988</c:v>
                </c:pt>
                <c:pt idx="142732">
                  <c:v>-84.998499999999979</c:v>
                </c:pt>
                <c:pt idx="142733">
                  <c:v>-84.996499999999969</c:v>
                </c:pt>
                <c:pt idx="142734">
                  <c:v>-84.99449999999996</c:v>
                </c:pt>
                <c:pt idx="142735">
                  <c:v>-84.99249999999995</c:v>
                </c:pt>
                <c:pt idx="142736">
                  <c:v>-84.990499999999997</c:v>
                </c:pt>
                <c:pt idx="142737">
                  <c:v>-84.988499999999988</c:v>
                </c:pt>
                <c:pt idx="142738">
                  <c:v>-84.986499999999978</c:v>
                </c:pt>
                <c:pt idx="142739">
                  <c:v>-84.984499999999969</c:v>
                </c:pt>
                <c:pt idx="142740">
                  <c:v>-84.982499999999959</c:v>
                </c:pt>
                <c:pt idx="142741">
                  <c:v>-84.98049999999995</c:v>
                </c:pt>
                <c:pt idx="142742">
                  <c:v>-84.978499999999997</c:v>
                </c:pt>
                <c:pt idx="142743">
                  <c:v>-84.976499999999987</c:v>
                </c:pt>
                <c:pt idx="142744">
                  <c:v>-84.974499999999978</c:v>
                </c:pt>
                <c:pt idx="142745">
                  <c:v>-84.972499999999968</c:v>
                </c:pt>
                <c:pt idx="142746">
                  <c:v>-84.970499999999959</c:v>
                </c:pt>
                <c:pt idx="142747">
                  <c:v>-84.968499999999949</c:v>
                </c:pt>
                <c:pt idx="142748">
                  <c:v>-84.966499999999996</c:v>
                </c:pt>
                <c:pt idx="142749">
                  <c:v>-84.964499999999987</c:v>
                </c:pt>
                <c:pt idx="142750">
                  <c:v>-84.962499999999977</c:v>
                </c:pt>
                <c:pt idx="142751">
                  <c:v>-84.960499999999968</c:v>
                </c:pt>
                <c:pt idx="142752">
                  <c:v>-84.958499999999958</c:v>
                </c:pt>
                <c:pt idx="142753">
                  <c:v>-84.956500000000005</c:v>
                </c:pt>
                <c:pt idx="142754">
                  <c:v>-84.954499999999996</c:v>
                </c:pt>
                <c:pt idx="142755">
                  <c:v>-84.952499999999986</c:v>
                </c:pt>
                <c:pt idx="142756">
                  <c:v>-84.950499999999977</c:v>
                </c:pt>
                <c:pt idx="142757">
                  <c:v>-84.948499999999967</c:v>
                </c:pt>
                <c:pt idx="142758">
                  <c:v>-84.946499999999958</c:v>
                </c:pt>
                <c:pt idx="142759">
                  <c:v>-84.944500000000005</c:v>
                </c:pt>
                <c:pt idx="142760">
                  <c:v>-84.942499999999995</c:v>
                </c:pt>
                <c:pt idx="142761">
                  <c:v>-84.940499999999986</c:v>
                </c:pt>
                <c:pt idx="142762">
                  <c:v>-84.938499999999976</c:v>
                </c:pt>
                <c:pt idx="142763">
                  <c:v>-84.936499999999967</c:v>
                </c:pt>
                <c:pt idx="142764">
                  <c:v>-84.934499999999957</c:v>
                </c:pt>
                <c:pt idx="142765">
                  <c:v>-84.932500000000005</c:v>
                </c:pt>
                <c:pt idx="142766">
                  <c:v>-84.930499999999995</c:v>
                </c:pt>
                <c:pt idx="142767">
                  <c:v>-84.928499999999985</c:v>
                </c:pt>
                <c:pt idx="142768">
                  <c:v>-84.926499999999976</c:v>
                </c:pt>
                <c:pt idx="142769">
                  <c:v>-84.924499999999966</c:v>
                </c:pt>
                <c:pt idx="142770">
                  <c:v>-84.922499999999957</c:v>
                </c:pt>
                <c:pt idx="142771">
                  <c:v>-84.920500000000004</c:v>
                </c:pt>
                <c:pt idx="142772">
                  <c:v>-84.918499999999995</c:v>
                </c:pt>
                <c:pt idx="142773">
                  <c:v>-84.916499999999985</c:v>
                </c:pt>
                <c:pt idx="142774">
                  <c:v>-84.914499999999975</c:v>
                </c:pt>
                <c:pt idx="142775">
                  <c:v>-84.912499999999966</c:v>
                </c:pt>
                <c:pt idx="142776">
                  <c:v>-84.910499999999956</c:v>
                </c:pt>
                <c:pt idx="142777">
                  <c:v>-84.908500000000004</c:v>
                </c:pt>
                <c:pt idx="142778">
                  <c:v>-84.906499999999994</c:v>
                </c:pt>
                <c:pt idx="142779">
                  <c:v>-84.904499999999985</c:v>
                </c:pt>
                <c:pt idx="142780">
                  <c:v>-84.902499999999975</c:v>
                </c:pt>
                <c:pt idx="142781">
                  <c:v>-84.900499999999965</c:v>
                </c:pt>
                <c:pt idx="142782">
                  <c:v>-84.898499999999956</c:v>
                </c:pt>
                <c:pt idx="142783">
                  <c:v>-84.896500000000003</c:v>
                </c:pt>
                <c:pt idx="142784">
                  <c:v>-84.894499999999994</c:v>
                </c:pt>
                <c:pt idx="142785">
                  <c:v>-84.892499999999984</c:v>
                </c:pt>
                <c:pt idx="142786">
                  <c:v>-84.890499999999975</c:v>
                </c:pt>
                <c:pt idx="142787">
                  <c:v>-84.888499999999965</c:v>
                </c:pt>
                <c:pt idx="142788">
                  <c:v>-84.886499999999955</c:v>
                </c:pt>
                <c:pt idx="142789">
                  <c:v>-84.884500000000003</c:v>
                </c:pt>
                <c:pt idx="142790">
                  <c:v>-84.882499999999993</c:v>
                </c:pt>
                <c:pt idx="142791">
                  <c:v>-84.880499999999984</c:v>
                </c:pt>
                <c:pt idx="142792">
                  <c:v>-84.878499999999974</c:v>
                </c:pt>
                <c:pt idx="142793">
                  <c:v>-84.876499999999965</c:v>
                </c:pt>
                <c:pt idx="142794">
                  <c:v>-84.874499999999955</c:v>
                </c:pt>
                <c:pt idx="142795">
                  <c:v>-84.872500000000002</c:v>
                </c:pt>
                <c:pt idx="142796">
                  <c:v>-84.870499999999993</c:v>
                </c:pt>
                <c:pt idx="142797">
                  <c:v>-84.868499999999983</c:v>
                </c:pt>
                <c:pt idx="142798">
                  <c:v>-84.866499999999974</c:v>
                </c:pt>
                <c:pt idx="142799">
                  <c:v>-84.864499999999964</c:v>
                </c:pt>
                <c:pt idx="142800">
                  <c:v>-84.862499999999955</c:v>
                </c:pt>
                <c:pt idx="142801">
                  <c:v>-84.860500000000002</c:v>
                </c:pt>
                <c:pt idx="142802">
                  <c:v>-84.858499999999992</c:v>
                </c:pt>
                <c:pt idx="142803">
                  <c:v>-84.856499999999983</c:v>
                </c:pt>
                <c:pt idx="142804">
                  <c:v>-84.854499999999973</c:v>
                </c:pt>
                <c:pt idx="142805">
                  <c:v>-84.852499999999964</c:v>
                </c:pt>
                <c:pt idx="142806">
                  <c:v>-84.850499999999954</c:v>
                </c:pt>
                <c:pt idx="142807">
                  <c:v>-84.848500000000001</c:v>
                </c:pt>
                <c:pt idx="142808">
                  <c:v>-84.846499999999992</c:v>
                </c:pt>
                <c:pt idx="142809">
                  <c:v>-84.844499999999982</c:v>
                </c:pt>
                <c:pt idx="142810">
                  <c:v>-84.842499999999973</c:v>
                </c:pt>
                <c:pt idx="142811">
                  <c:v>-84.840499999999963</c:v>
                </c:pt>
                <c:pt idx="142812">
                  <c:v>-84.838499999999954</c:v>
                </c:pt>
                <c:pt idx="142813">
                  <c:v>-84.836500000000001</c:v>
                </c:pt>
                <c:pt idx="142814">
                  <c:v>-84.834499999999991</c:v>
                </c:pt>
                <c:pt idx="142815">
                  <c:v>-84.832499999999982</c:v>
                </c:pt>
                <c:pt idx="142816">
                  <c:v>-84.830499999999972</c:v>
                </c:pt>
                <c:pt idx="142817">
                  <c:v>-84.828499999999963</c:v>
                </c:pt>
                <c:pt idx="142818">
                  <c:v>-84.826499999999953</c:v>
                </c:pt>
                <c:pt idx="142819">
                  <c:v>-84.8245</c:v>
                </c:pt>
                <c:pt idx="142820">
                  <c:v>-84.822499999999991</c:v>
                </c:pt>
                <c:pt idx="142821">
                  <c:v>-84.820499999999981</c:v>
                </c:pt>
                <c:pt idx="142822">
                  <c:v>-84.818499999999972</c:v>
                </c:pt>
                <c:pt idx="142823">
                  <c:v>-84.816499999999962</c:v>
                </c:pt>
                <c:pt idx="142824">
                  <c:v>-84.814499999999953</c:v>
                </c:pt>
                <c:pt idx="142825">
                  <c:v>-84.8125</c:v>
                </c:pt>
                <c:pt idx="142826">
                  <c:v>-84.81049999999999</c:v>
                </c:pt>
                <c:pt idx="142827">
                  <c:v>-84.808499999999981</c:v>
                </c:pt>
                <c:pt idx="142828">
                  <c:v>-84.806499999999971</c:v>
                </c:pt>
                <c:pt idx="142829">
                  <c:v>-84.804499999999962</c:v>
                </c:pt>
                <c:pt idx="142830">
                  <c:v>-84.802499999999952</c:v>
                </c:pt>
                <c:pt idx="142831">
                  <c:v>-84.8005</c:v>
                </c:pt>
                <c:pt idx="142832">
                  <c:v>-84.79849999999999</c:v>
                </c:pt>
                <c:pt idx="142833">
                  <c:v>-84.79649999999998</c:v>
                </c:pt>
                <c:pt idx="142834">
                  <c:v>-84.794499999999971</c:v>
                </c:pt>
                <c:pt idx="142835">
                  <c:v>-84.792499999999961</c:v>
                </c:pt>
                <c:pt idx="142836">
                  <c:v>-84.790499999999952</c:v>
                </c:pt>
                <c:pt idx="142837">
                  <c:v>-84.788499999999999</c:v>
                </c:pt>
                <c:pt idx="142838">
                  <c:v>-84.78649999999999</c:v>
                </c:pt>
                <c:pt idx="142839">
                  <c:v>-84.78449999999998</c:v>
                </c:pt>
                <c:pt idx="142840">
                  <c:v>-84.78249999999997</c:v>
                </c:pt>
                <c:pt idx="142841">
                  <c:v>-84.780499999999961</c:v>
                </c:pt>
                <c:pt idx="142842">
                  <c:v>-84.778499999999951</c:v>
                </c:pt>
                <c:pt idx="142843">
                  <c:v>-84.776499999999999</c:v>
                </c:pt>
                <c:pt idx="142844">
                  <c:v>-84.774499999999989</c:v>
                </c:pt>
                <c:pt idx="142845">
                  <c:v>-84.77249999999998</c:v>
                </c:pt>
                <c:pt idx="142846">
                  <c:v>-84.77049999999997</c:v>
                </c:pt>
                <c:pt idx="142847">
                  <c:v>-84.76849999999996</c:v>
                </c:pt>
                <c:pt idx="142848">
                  <c:v>-84.766499999999951</c:v>
                </c:pt>
                <c:pt idx="142849">
                  <c:v>-84.764499999999998</c:v>
                </c:pt>
                <c:pt idx="142850">
                  <c:v>-84.762499999999989</c:v>
                </c:pt>
                <c:pt idx="142851">
                  <c:v>-84.760499999999979</c:v>
                </c:pt>
                <c:pt idx="142852">
                  <c:v>-84.75849999999997</c:v>
                </c:pt>
                <c:pt idx="142853">
                  <c:v>-84.75649999999996</c:v>
                </c:pt>
                <c:pt idx="142854">
                  <c:v>-84.75449999999995</c:v>
                </c:pt>
                <c:pt idx="142855">
                  <c:v>-84.752499999999998</c:v>
                </c:pt>
                <c:pt idx="142856">
                  <c:v>-84.750499999999988</c:v>
                </c:pt>
                <c:pt idx="142857">
                  <c:v>-84.748499999999979</c:v>
                </c:pt>
                <c:pt idx="142858">
                  <c:v>-84.746499999999969</c:v>
                </c:pt>
                <c:pt idx="142859">
                  <c:v>-84.74449999999996</c:v>
                </c:pt>
                <c:pt idx="142860">
                  <c:v>-84.74249999999995</c:v>
                </c:pt>
                <c:pt idx="142861">
                  <c:v>-84.740499999999997</c:v>
                </c:pt>
                <c:pt idx="142862">
                  <c:v>-84.738499999999988</c:v>
                </c:pt>
                <c:pt idx="142863">
                  <c:v>-84.736499999999978</c:v>
                </c:pt>
                <c:pt idx="142864">
                  <c:v>-84.734499999999969</c:v>
                </c:pt>
                <c:pt idx="142865">
                  <c:v>-84.732499999999959</c:v>
                </c:pt>
                <c:pt idx="142866">
                  <c:v>-84.73049999999995</c:v>
                </c:pt>
                <c:pt idx="142867">
                  <c:v>-84.728499999999997</c:v>
                </c:pt>
                <c:pt idx="142868">
                  <c:v>-84.726499999999987</c:v>
                </c:pt>
                <c:pt idx="142869">
                  <c:v>-84.724499999999978</c:v>
                </c:pt>
                <c:pt idx="142870">
                  <c:v>-84.722499999999968</c:v>
                </c:pt>
                <c:pt idx="142871">
                  <c:v>-84.720499999999959</c:v>
                </c:pt>
                <c:pt idx="142872">
                  <c:v>-84.718499999999949</c:v>
                </c:pt>
                <c:pt idx="142873">
                  <c:v>-84.716499999999996</c:v>
                </c:pt>
                <c:pt idx="142874">
                  <c:v>-84.714499999999987</c:v>
                </c:pt>
                <c:pt idx="142875">
                  <c:v>-84.712499999999977</c:v>
                </c:pt>
                <c:pt idx="142876">
                  <c:v>-84.710499999999968</c:v>
                </c:pt>
                <c:pt idx="142877">
                  <c:v>-84.708499999999958</c:v>
                </c:pt>
                <c:pt idx="142878">
                  <c:v>-84.706500000000005</c:v>
                </c:pt>
                <c:pt idx="142879">
                  <c:v>-84.704499999999996</c:v>
                </c:pt>
                <c:pt idx="142880">
                  <c:v>-84.702499999999986</c:v>
                </c:pt>
                <c:pt idx="142881">
                  <c:v>-84.700499999999977</c:v>
                </c:pt>
                <c:pt idx="142882">
                  <c:v>-84.698499999999967</c:v>
                </c:pt>
                <c:pt idx="142883">
                  <c:v>-84.696499999999958</c:v>
                </c:pt>
                <c:pt idx="142884">
                  <c:v>-84.694500000000005</c:v>
                </c:pt>
                <c:pt idx="142885">
                  <c:v>-84.692499999999995</c:v>
                </c:pt>
                <c:pt idx="142886">
                  <c:v>-84.690499999999986</c:v>
                </c:pt>
                <c:pt idx="142887">
                  <c:v>-84.688499999999976</c:v>
                </c:pt>
                <c:pt idx="142888">
                  <c:v>-84.686499999999967</c:v>
                </c:pt>
                <c:pt idx="142889">
                  <c:v>-84.684499999999957</c:v>
                </c:pt>
                <c:pt idx="142890">
                  <c:v>-84.682500000000005</c:v>
                </c:pt>
                <c:pt idx="142891">
                  <c:v>-84.680499999999995</c:v>
                </c:pt>
                <c:pt idx="142892">
                  <c:v>-84.678499999999985</c:v>
                </c:pt>
                <c:pt idx="142893">
                  <c:v>-84.676499999999976</c:v>
                </c:pt>
                <c:pt idx="142894">
                  <c:v>-84.674499999999966</c:v>
                </c:pt>
                <c:pt idx="142895">
                  <c:v>-84.672499999999957</c:v>
                </c:pt>
                <c:pt idx="142896">
                  <c:v>-84.670500000000004</c:v>
                </c:pt>
                <c:pt idx="142897">
                  <c:v>-84.668499999999995</c:v>
                </c:pt>
                <c:pt idx="142898">
                  <c:v>-84.666499999999985</c:v>
                </c:pt>
                <c:pt idx="142899">
                  <c:v>-84.664499999999975</c:v>
                </c:pt>
                <c:pt idx="142900">
                  <c:v>-84.662499999999966</c:v>
                </c:pt>
                <c:pt idx="142901">
                  <c:v>-84.660499999999956</c:v>
                </c:pt>
                <c:pt idx="142902">
                  <c:v>-84.658500000000004</c:v>
                </c:pt>
                <c:pt idx="142903">
                  <c:v>-84.656499999999994</c:v>
                </c:pt>
                <c:pt idx="142904">
                  <c:v>-84.654499999999985</c:v>
                </c:pt>
                <c:pt idx="142905">
                  <c:v>-84.652499999999975</c:v>
                </c:pt>
                <c:pt idx="142906">
                  <c:v>-84.650499999999965</c:v>
                </c:pt>
                <c:pt idx="142907">
                  <c:v>-84.648499999999956</c:v>
                </c:pt>
                <c:pt idx="142908">
                  <c:v>-84.646500000000003</c:v>
                </c:pt>
                <c:pt idx="142909">
                  <c:v>-84.644499999999994</c:v>
                </c:pt>
                <c:pt idx="142910">
                  <c:v>-84.642499999999984</c:v>
                </c:pt>
                <c:pt idx="142911">
                  <c:v>-84.640499999999975</c:v>
                </c:pt>
                <c:pt idx="142912">
                  <c:v>-84.638499999999965</c:v>
                </c:pt>
                <c:pt idx="142913">
                  <c:v>-84.636499999999955</c:v>
                </c:pt>
                <c:pt idx="142914">
                  <c:v>-84.634500000000003</c:v>
                </c:pt>
                <c:pt idx="142915">
                  <c:v>-84.632499999999993</c:v>
                </c:pt>
                <c:pt idx="142916">
                  <c:v>-84.630499999999984</c:v>
                </c:pt>
                <c:pt idx="142917">
                  <c:v>-84.628499999999974</c:v>
                </c:pt>
                <c:pt idx="142918">
                  <c:v>-84.626499999999965</c:v>
                </c:pt>
                <c:pt idx="142919">
                  <c:v>-84.624499999999955</c:v>
                </c:pt>
                <c:pt idx="142920">
                  <c:v>-84.622500000000002</c:v>
                </c:pt>
                <c:pt idx="142921">
                  <c:v>-84.620499999999993</c:v>
                </c:pt>
                <c:pt idx="142922">
                  <c:v>-84.618499999999983</c:v>
                </c:pt>
                <c:pt idx="142923">
                  <c:v>-84.616499999999974</c:v>
                </c:pt>
                <c:pt idx="142924">
                  <c:v>-84.614499999999964</c:v>
                </c:pt>
                <c:pt idx="142925">
                  <c:v>-84.612499999999955</c:v>
                </c:pt>
                <c:pt idx="142926">
                  <c:v>-84.610500000000002</c:v>
                </c:pt>
                <c:pt idx="142927">
                  <c:v>-84.608499999999992</c:v>
                </c:pt>
                <c:pt idx="142928">
                  <c:v>-84.606499999999983</c:v>
                </c:pt>
                <c:pt idx="142929">
                  <c:v>-84.604499999999973</c:v>
                </c:pt>
                <c:pt idx="142930">
                  <c:v>-84.602499999999964</c:v>
                </c:pt>
                <c:pt idx="142931">
                  <c:v>-84.600499999999954</c:v>
                </c:pt>
                <c:pt idx="142932">
                  <c:v>-84.598500000000001</c:v>
                </c:pt>
                <c:pt idx="142933">
                  <c:v>-84.596499999999992</c:v>
                </c:pt>
                <c:pt idx="142934">
                  <c:v>-84.594499999999982</c:v>
                </c:pt>
                <c:pt idx="142935">
                  <c:v>-84.592499999999973</c:v>
                </c:pt>
                <c:pt idx="142936">
                  <c:v>-84.590499999999963</c:v>
                </c:pt>
                <c:pt idx="142937">
                  <c:v>-84.588499999999954</c:v>
                </c:pt>
                <c:pt idx="142938">
                  <c:v>-84.586500000000001</c:v>
                </c:pt>
                <c:pt idx="142939">
                  <c:v>-84.584499999999991</c:v>
                </c:pt>
                <c:pt idx="142940">
                  <c:v>-84.582499999999982</c:v>
                </c:pt>
                <c:pt idx="142941">
                  <c:v>-84.580499999999972</c:v>
                </c:pt>
                <c:pt idx="142942">
                  <c:v>-84.578499999999963</c:v>
                </c:pt>
                <c:pt idx="142943">
                  <c:v>-84.576499999999953</c:v>
                </c:pt>
                <c:pt idx="142944">
                  <c:v>-84.5745</c:v>
                </c:pt>
                <c:pt idx="142945">
                  <c:v>-84.572499999999991</c:v>
                </c:pt>
                <c:pt idx="142946">
                  <c:v>-84.570499999999981</c:v>
                </c:pt>
                <c:pt idx="142947">
                  <c:v>-84.568499999999972</c:v>
                </c:pt>
                <c:pt idx="142948">
                  <c:v>-84.566499999999962</c:v>
                </c:pt>
                <c:pt idx="142949">
                  <c:v>-84.564499999999953</c:v>
                </c:pt>
                <c:pt idx="142950">
                  <c:v>-84.5625</c:v>
                </c:pt>
                <c:pt idx="142951">
                  <c:v>-84.56049999999999</c:v>
                </c:pt>
                <c:pt idx="142952">
                  <c:v>-84.558499999999981</c:v>
                </c:pt>
                <c:pt idx="142953">
                  <c:v>-84.556499999999971</c:v>
                </c:pt>
                <c:pt idx="142954">
                  <c:v>-84.554499999999962</c:v>
                </c:pt>
                <c:pt idx="142955">
                  <c:v>-84.552499999999952</c:v>
                </c:pt>
                <c:pt idx="142956">
                  <c:v>-84.5505</c:v>
                </c:pt>
                <c:pt idx="142957">
                  <c:v>-84.54849999999999</c:v>
                </c:pt>
                <c:pt idx="142958">
                  <c:v>-84.54649999999998</c:v>
                </c:pt>
                <c:pt idx="142959">
                  <c:v>-84.544499999999971</c:v>
                </c:pt>
                <c:pt idx="142960">
                  <c:v>-84.542499999999961</c:v>
                </c:pt>
                <c:pt idx="142961">
                  <c:v>-84.540499999999952</c:v>
                </c:pt>
                <c:pt idx="142962">
                  <c:v>-84.538499999999999</c:v>
                </c:pt>
                <c:pt idx="142963">
                  <c:v>-84.53649999999999</c:v>
                </c:pt>
                <c:pt idx="142964">
                  <c:v>-84.53449999999998</c:v>
                </c:pt>
                <c:pt idx="142965">
                  <c:v>-84.53249999999997</c:v>
                </c:pt>
                <c:pt idx="142966">
                  <c:v>-84.530499999999961</c:v>
                </c:pt>
                <c:pt idx="142967">
                  <c:v>-84.528499999999951</c:v>
                </c:pt>
                <c:pt idx="142968">
                  <c:v>-84.526499999999999</c:v>
                </c:pt>
                <c:pt idx="142969">
                  <c:v>-84.524499999999989</c:v>
                </c:pt>
                <c:pt idx="142970">
                  <c:v>-84.52249999999998</c:v>
                </c:pt>
                <c:pt idx="142971">
                  <c:v>-84.52049999999997</c:v>
                </c:pt>
                <c:pt idx="142972">
                  <c:v>-84.51849999999996</c:v>
                </c:pt>
                <c:pt idx="142973">
                  <c:v>-84.516499999999951</c:v>
                </c:pt>
                <c:pt idx="142974">
                  <c:v>-84.514499999999998</c:v>
                </c:pt>
                <c:pt idx="142975">
                  <c:v>-84.512499999999989</c:v>
                </c:pt>
                <c:pt idx="142976">
                  <c:v>-84.510499999999979</c:v>
                </c:pt>
                <c:pt idx="142977">
                  <c:v>-84.50849999999997</c:v>
                </c:pt>
                <c:pt idx="142978">
                  <c:v>-84.50649999999996</c:v>
                </c:pt>
                <c:pt idx="142979">
                  <c:v>-84.50449999999995</c:v>
                </c:pt>
                <c:pt idx="142980">
                  <c:v>-84.502499999999998</c:v>
                </c:pt>
                <c:pt idx="142981">
                  <c:v>-84.500499999999988</c:v>
                </c:pt>
                <c:pt idx="142982">
                  <c:v>-84.498499999999979</c:v>
                </c:pt>
                <c:pt idx="142983">
                  <c:v>-84.496499999999969</c:v>
                </c:pt>
                <c:pt idx="142984">
                  <c:v>-84.49449999999996</c:v>
                </c:pt>
                <c:pt idx="142985">
                  <c:v>-84.49249999999995</c:v>
                </c:pt>
                <c:pt idx="142986">
                  <c:v>-84.490499999999997</c:v>
                </c:pt>
                <c:pt idx="142987">
                  <c:v>-84.488499999999988</c:v>
                </c:pt>
                <c:pt idx="142988">
                  <c:v>-84.486499999999978</c:v>
                </c:pt>
                <c:pt idx="142989">
                  <c:v>-84.484499999999969</c:v>
                </c:pt>
                <c:pt idx="142990">
                  <c:v>-84.482499999999959</c:v>
                </c:pt>
                <c:pt idx="142991">
                  <c:v>-84.48049999999995</c:v>
                </c:pt>
                <c:pt idx="142992">
                  <c:v>-84.478499999999997</c:v>
                </c:pt>
                <c:pt idx="142993">
                  <c:v>-84.476499999999987</c:v>
                </c:pt>
                <c:pt idx="142994">
                  <c:v>-84.474499999999978</c:v>
                </c:pt>
                <c:pt idx="142995">
                  <c:v>-84.472499999999968</c:v>
                </c:pt>
                <c:pt idx="142996">
                  <c:v>-84.470499999999959</c:v>
                </c:pt>
                <c:pt idx="142997">
                  <c:v>-84.468499999999949</c:v>
                </c:pt>
                <c:pt idx="142998">
                  <c:v>-84.466499999999996</c:v>
                </c:pt>
                <c:pt idx="142999">
                  <c:v>-84.464499999999987</c:v>
                </c:pt>
                <c:pt idx="143000">
                  <c:v>-84.462499999999977</c:v>
                </c:pt>
                <c:pt idx="143001">
                  <c:v>-84.460499999999968</c:v>
                </c:pt>
                <c:pt idx="143002">
                  <c:v>-84.458499999999958</c:v>
                </c:pt>
                <c:pt idx="143003">
                  <c:v>-84.456500000000005</c:v>
                </c:pt>
                <c:pt idx="143004">
                  <c:v>-84.454499999999996</c:v>
                </c:pt>
                <c:pt idx="143005">
                  <c:v>-84.452499999999986</c:v>
                </c:pt>
                <c:pt idx="143006">
                  <c:v>-84.450499999999977</c:v>
                </c:pt>
                <c:pt idx="143007">
                  <c:v>-84.448499999999967</c:v>
                </c:pt>
                <c:pt idx="143008">
                  <c:v>-84.446499999999958</c:v>
                </c:pt>
                <c:pt idx="143009">
                  <c:v>-84.444500000000005</c:v>
                </c:pt>
                <c:pt idx="143010">
                  <c:v>-84.442499999999995</c:v>
                </c:pt>
                <c:pt idx="143011">
                  <c:v>-84.440499999999986</c:v>
                </c:pt>
                <c:pt idx="143012">
                  <c:v>-84.438499999999976</c:v>
                </c:pt>
                <c:pt idx="143013">
                  <c:v>-84.436499999999967</c:v>
                </c:pt>
                <c:pt idx="143014">
                  <c:v>-84.434499999999957</c:v>
                </c:pt>
                <c:pt idx="143015">
                  <c:v>-84.432500000000005</c:v>
                </c:pt>
                <c:pt idx="143016">
                  <c:v>-84.430499999999995</c:v>
                </c:pt>
                <c:pt idx="143017">
                  <c:v>-84.428499999999985</c:v>
                </c:pt>
                <c:pt idx="143018">
                  <c:v>-84.426499999999976</c:v>
                </c:pt>
                <c:pt idx="143019">
                  <c:v>-84.424499999999966</c:v>
                </c:pt>
                <c:pt idx="143020">
                  <c:v>-84.422499999999957</c:v>
                </c:pt>
                <c:pt idx="143021">
                  <c:v>-84.420500000000004</c:v>
                </c:pt>
                <c:pt idx="143022">
                  <c:v>-84.418499999999995</c:v>
                </c:pt>
                <c:pt idx="143023">
                  <c:v>-84.416499999999985</c:v>
                </c:pt>
                <c:pt idx="143024">
                  <c:v>-84.414499999999975</c:v>
                </c:pt>
                <c:pt idx="143025">
                  <c:v>-84.412499999999966</c:v>
                </c:pt>
                <c:pt idx="143026">
                  <c:v>-84.410499999999956</c:v>
                </c:pt>
                <c:pt idx="143027">
                  <c:v>-84.408500000000004</c:v>
                </c:pt>
                <c:pt idx="143028">
                  <c:v>-84.406499999999994</c:v>
                </c:pt>
                <c:pt idx="143029">
                  <c:v>-84.404499999999985</c:v>
                </c:pt>
                <c:pt idx="143030">
                  <c:v>-84.402499999999975</c:v>
                </c:pt>
                <c:pt idx="143031">
                  <c:v>-84.400499999999965</c:v>
                </c:pt>
                <c:pt idx="143032">
                  <c:v>-84.398499999999956</c:v>
                </c:pt>
                <c:pt idx="143033">
                  <c:v>-84.396500000000003</c:v>
                </c:pt>
                <c:pt idx="143034">
                  <c:v>-84.394499999999994</c:v>
                </c:pt>
                <c:pt idx="143035">
                  <c:v>-84.392499999999984</c:v>
                </c:pt>
                <c:pt idx="143036">
                  <c:v>-84.390499999999975</c:v>
                </c:pt>
                <c:pt idx="143037">
                  <c:v>-84.388499999999965</c:v>
                </c:pt>
                <c:pt idx="143038">
                  <c:v>-84.386499999999955</c:v>
                </c:pt>
                <c:pt idx="143039">
                  <c:v>-84.384500000000003</c:v>
                </c:pt>
                <c:pt idx="143040">
                  <c:v>-84.382499999999993</c:v>
                </c:pt>
                <c:pt idx="143041">
                  <c:v>-84.380499999999984</c:v>
                </c:pt>
                <c:pt idx="143042">
                  <c:v>-84.378499999999974</c:v>
                </c:pt>
                <c:pt idx="143043">
                  <c:v>-84.376499999999965</c:v>
                </c:pt>
                <c:pt idx="143044">
                  <c:v>-84.374499999999955</c:v>
                </c:pt>
                <c:pt idx="143045">
                  <c:v>-84.372500000000002</c:v>
                </c:pt>
                <c:pt idx="143046">
                  <c:v>-84.370499999999993</c:v>
                </c:pt>
                <c:pt idx="143047">
                  <c:v>-84.368499999999983</c:v>
                </c:pt>
                <c:pt idx="143048">
                  <c:v>-84.366499999999974</c:v>
                </c:pt>
                <c:pt idx="143049">
                  <c:v>-84.364499999999964</c:v>
                </c:pt>
                <c:pt idx="143050">
                  <c:v>-84.362499999999955</c:v>
                </c:pt>
                <c:pt idx="143051">
                  <c:v>-84.360500000000002</c:v>
                </c:pt>
                <c:pt idx="143052">
                  <c:v>-84.358499999999992</c:v>
                </c:pt>
                <c:pt idx="143053">
                  <c:v>-84.356499999999983</c:v>
                </c:pt>
                <c:pt idx="143054">
                  <c:v>-84.354499999999973</c:v>
                </c:pt>
                <c:pt idx="143055">
                  <c:v>-84.352499999999964</c:v>
                </c:pt>
                <c:pt idx="143056">
                  <c:v>-84.350499999999954</c:v>
                </c:pt>
                <c:pt idx="143057">
                  <c:v>-84.348500000000001</c:v>
                </c:pt>
                <c:pt idx="143058">
                  <c:v>-84.346499999999992</c:v>
                </c:pt>
                <c:pt idx="143059">
                  <c:v>-84.344499999999982</c:v>
                </c:pt>
                <c:pt idx="143060">
                  <c:v>-84.342499999999973</c:v>
                </c:pt>
                <c:pt idx="143061">
                  <c:v>-84.340499999999963</c:v>
                </c:pt>
                <c:pt idx="143062">
                  <c:v>-84.338499999999954</c:v>
                </c:pt>
                <c:pt idx="143063">
                  <c:v>-84.336500000000001</c:v>
                </c:pt>
                <c:pt idx="143064">
                  <c:v>-84.334499999999991</c:v>
                </c:pt>
                <c:pt idx="143065">
                  <c:v>-84.332499999999982</c:v>
                </c:pt>
                <c:pt idx="143066">
                  <c:v>-84.330499999999972</c:v>
                </c:pt>
                <c:pt idx="143067">
                  <c:v>-84.328499999999963</c:v>
                </c:pt>
                <c:pt idx="143068">
                  <c:v>-84.326499999999953</c:v>
                </c:pt>
                <c:pt idx="143069">
                  <c:v>-84.3245</c:v>
                </c:pt>
                <c:pt idx="143070">
                  <c:v>-84.322499999999991</c:v>
                </c:pt>
                <c:pt idx="143071">
                  <c:v>-84.320499999999981</c:v>
                </c:pt>
                <c:pt idx="143072">
                  <c:v>-84.318499999999972</c:v>
                </c:pt>
                <c:pt idx="143073">
                  <c:v>-84.316499999999962</c:v>
                </c:pt>
                <c:pt idx="143074">
                  <c:v>-84.314499999999953</c:v>
                </c:pt>
                <c:pt idx="143075">
                  <c:v>-84.3125</c:v>
                </c:pt>
                <c:pt idx="143076">
                  <c:v>-84.31049999999999</c:v>
                </c:pt>
                <c:pt idx="143077">
                  <c:v>-84.308499999999981</c:v>
                </c:pt>
                <c:pt idx="143078">
                  <c:v>-84.306499999999971</c:v>
                </c:pt>
                <c:pt idx="143079">
                  <c:v>-84.304499999999962</c:v>
                </c:pt>
                <c:pt idx="143080">
                  <c:v>-84.302499999999952</c:v>
                </c:pt>
                <c:pt idx="143081">
                  <c:v>-84.3005</c:v>
                </c:pt>
                <c:pt idx="143082">
                  <c:v>-84.29849999999999</c:v>
                </c:pt>
                <c:pt idx="143083">
                  <c:v>-84.29649999999998</c:v>
                </c:pt>
                <c:pt idx="143084">
                  <c:v>-84.294499999999971</c:v>
                </c:pt>
                <c:pt idx="143085">
                  <c:v>-84.292499999999961</c:v>
                </c:pt>
                <c:pt idx="143086">
                  <c:v>-84.290499999999952</c:v>
                </c:pt>
                <c:pt idx="143087">
                  <c:v>-84.288499999999999</c:v>
                </c:pt>
                <c:pt idx="143088">
                  <c:v>-84.28649999999999</c:v>
                </c:pt>
                <c:pt idx="143089">
                  <c:v>-84.28449999999998</c:v>
                </c:pt>
                <c:pt idx="143090">
                  <c:v>-84.28249999999997</c:v>
                </c:pt>
                <c:pt idx="143091">
                  <c:v>-84.280499999999961</c:v>
                </c:pt>
                <c:pt idx="143092">
                  <c:v>-84.278499999999951</c:v>
                </c:pt>
                <c:pt idx="143093">
                  <c:v>-84.276499999999999</c:v>
                </c:pt>
                <c:pt idx="143094">
                  <c:v>-84.274499999999989</c:v>
                </c:pt>
                <c:pt idx="143095">
                  <c:v>-84.27249999999998</c:v>
                </c:pt>
                <c:pt idx="143096">
                  <c:v>-84.27049999999997</c:v>
                </c:pt>
                <c:pt idx="143097">
                  <c:v>-84.26849999999996</c:v>
                </c:pt>
                <c:pt idx="143098">
                  <c:v>-84.266499999999951</c:v>
                </c:pt>
                <c:pt idx="143099">
                  <c:v>-84.264499999999998</c:v>
                </c:pt>
                <c:pt idx="143100">
                  <c:v>-84.262499999999989</c:v>
                </c:pt>
                <c:pt idx="143101">
                  <c:v>-84.260499999999979</c:v>
                </c:pt>
                <c:pt idx="143102">
                  <c:v>-84.25849999999997</c:v>
                </c:pt>
                <c:pt idx="143103">
                  <c:v>-84.25649999999996</c:v>
                </c:pt>
                <c:pt idx="143104">
                  <c:v>-84.25449999999995</c:v>
                </c:pt>
                <c:pt idx="143105">
                  <c:v>-84.252499999999998</c:v>
                </c:pt>
                <c:pt idx="143106">
                  <c:v>-84.250499999999988</c:v>
                </c:pt>
                <c:pt idx="143107">
                  <c:v>-84.248499999999979</c:v>
                </c:pt>
                <c:pt idx="143108">
                  <c:v>-84.246499999999969</c:v>
                </c:pt>
                <c:pt idx="143109">
                  <c:v>-84.24449999999996</c:v>
                </c:pt>
                <c:pt idx="143110">
                  <c:v>-84.24249999999995</c:v>
                </c:pt>
                <c:pt idx="143111">
                  <c:v>-84.240499999999997</c:v>
                </c:pt>
                <c:pt idx="143112">
                  <c:v>-84.238499999999988</c:v>
                </c:pt>
                <c:pt idx="143113">
                  <c:v>-84.236499999999978</c:v>
                </c:pt>
                <c:pt idx="143114">
                  <c:v>-84.234499999999969</c:v>
                </c:pt>
                <c:pt idx="143115">
                  <c:v>-84.232499999999959</c:v>
                </c:pt>
                <c:pt idx="143116">
                  <c:v>-84.23049999999995</c:v>
                </c:pt>
                <c:pt idx="143117">
                  <c:v>-84.228499999999997</c:v>
                </c:pt>
                <c:pt idx="143118">
                  <c:v>-84.226499999999987</c:v>
                </c:pt>
                <c:pt idx="143119">
                  <c:v>-84.224499999999978</c:v>
                </c:pt>
                <c:pt idx="143120">
                  <c:v>-84.222499999999968</c:v>
                </c:pt>
                <c:pt idx="143121">
                  <c:v>-84.220499999999959</c:v>
                </c:pt>
                <c:pt idx="143122">
                  <c:v>-84.218499999999949</c:v>
                </c:pt>
                <c:pt idx="143123">
                  <c:v>-84.216499999999996</c:v>
                </c:pt>
                <c:pt idx="143124">
                  <c:v>-84.214499999999987</c:v>
                </c:pt>
                <c:pt idx="143125">
                  <c:v>-84.212499999999977</c:v>
                </c:pt>
                <c:pt idx="143126">
                  <c:v>-84.210499999999968</c:v>
                </c:pt>
                <c:pt idx="143127">
                  <c:v>-84.208499999999958</c:v>
                </c:pt>
                <c:pt idx="143128">
                  <c:v>-84.206500000000005</c:v>
                </c:pt>
                <c:pt idx="143129">
                  <c:v>-84.204499999999996</c:v>
                </c:pt>
                <c:pt idx="143130">
                  <c:v>-84.202499999999986</c:v>
                </c:pt>
                <c:pt idx="143131">
                  <c:v>-84.200499999999977</c:v>
                </c:pt>
                <c:pt idx="143132">
                  <c:v>-84.198499999999967</c:v>
                </c:pt>
                <c:pt idx="143133">
                  <c:v>-84.196499999999958</c:v>
                </c:pt>
                <c:pt idx="143134">
                  <c:v>-84.194500000000005</c:v>
                </c:pt>
                <c:pt idx="143135">
                  <c:v>-84.192499999999995</c:v>
                </c:pt>
                <c:pt idx="143136">
                  <c:v>-84.190499999999986</c:v>
                </c:pt>
                <c:pt idx="143137">
                  <c:v>-84.188499999999976</c:v>
                </c:pt>
                <c:pt idx="143138">
                  <c:v>-84.186499999999967</c:v>
                </c:pt>
                <c:pt idx="143139">
                  <c:v>-84.184499999999957</c:v>
                </c:pt>
                <c:pt idx="143140">
                  <c:v>-84.182500000000005</c:v>
                </c:pt>
                <c:pt idx="143141">
                  <c:v>-84.180499999999995</c:v>
                </c:pt>
                <c:pt idx="143142">
                  <c:v>-84.178499999999985</c:v>
                </c:pt>
                <c:pt idx="143143">
                  <c:v>-84.176499999999976</c:v>
                </c:pt>
                <c:pt idx="143144">
                  <c:v>-84.174499999999966</c:v>
                </c:pt>
                <c:pt idx="143145">
                  <c:v>-84.172499999999957</c:v>
                </c:pt>
                <c:pt idx="143146">
                  <c:v>-84.170500000000004</c:v>
                </c:pt>
                <c:pt idx="143147">
                  <c:v>-84.168499999999995</c:v>
                </c:pt>
                <c:pt idx="143148">
                  <c:v>-84.166499999999985</c:v>
                </c:pt>
                <c:pt idx="143149">
                  <c:v>-84.164499999999975</c:v>
                </c:pt>
                <c:pt idx="143150">
                  <c:v>-84.162499999999966</c:v>
                </c:pt>
                <c:pt idx="143151">
                  <c:v>-84.160499999999956</c:v>
                </c:pt>
                <c:pt idx="143152">
                  <c:v>-84.158500000000004</c:v>
                </c:pt>
                <c:pt idx="143153">
                  <c:v>-84.156499999999994</c:v>
                </c:pt>
                <c:pt idx="143154">
                  <c:v>-84.154499999999985</c:v>
                </c:pt>
                <c:pt idx="143155">
                  <c:v>-84.152499999999975</c:v>
                </c:pt>
                <c:pt idx="143156">
                  <c:v>-84.150499999999965</c:v>
                </c:pt>
                <c:pt idx="143157">
                  <c:v>-84.148499999999956</c:v>
                </c:pt>
                <c:pt idx="143158">
                  <c:v>-84.146500000000003</c:v>
                </c:pt>
                <c:pt idx="143159">
                  <c:v>-84.144499999999994</c:v>
                </c:pt>
                <c:pt idx="143160">
                  <c:v>-84.142499999999984</c:v>
                </c:pt>
                <c:pt idx="143161">
                  <c:v>-84.140499999999975</c:v>
                </c:pt>
                <c:pt idx="143162">
                  <c:v>-84.138499999999965</c:v>
                </c:pt>
                <c:pt idx="143163">
                  <c:v>-84.136499999999955</c:v>
                </c:pt>
                <c:pt idx="143164">
                  <c:v>-84.134500000000003</c:v>
                </c:pt>
                <c:pt idx="143165">
                  <c:v>-84.132499999999993</c:v>
                </c:pt>
                <c:pt idx="143166">
                  <c:v>-84.130499999999984</c:v>
                </c:pt>
                <c:pt idx="143167">
                  <c:v>-84.128499999999974</c:v>
                </c:pt>
                <c:pt idx="143168">
                  <c:v>-84.126499999999965</c:v>
                </c:pt>
                <c:pt idx="143169">
                  <c:v>-84.124499999999955</c:v>
                </c:pt>
                <c:pt idx="143170">
                  <c:v>-84.122500000000002</c:v>
                </c:pt>
                <c:pt idx="143171">
                  <c:v>-84.120499999999993</c:v>
                </c:pt>
                <c:pt idx="143172">
                  <c:v>-84.118499999999983</c:v>
                </c:pt>
                <c:pt idx="143173">
                  <c:v>-84.116499999999974</c:v>
                </c:pt>
                <c:pt idx="143174">
                  <c:v>-84.114499999999964</c:v>
                </c:pt>
                <c:pt idx="143175">
                  <c:v>-84.112499999999955</c:v>
                </c:pt>
                <c:pt idx="143176">
                  <c:v>-84.110500000000002</c:v>
                </c:pt>
                <c:pt idx="143177">
                  <c:v>-84.108499999999992</c:v>
                </c:pt>
                <c:pt idx="143178">
                  <c:v>-84.106499999999983</c:v>
                </c:pt>
                <c:pt idx="143179">
                  <c:v>-84.104499999999973</c:v>
                </c:pt>
                <c:pt idx="143180">
                  <c:v>-84.102499999999964</c:v>
                </c:pt>
                <c:pt idx="143181">
                  <c:v>-84.100499999999954</c:v>
                </c:pt>
                <c:pt idx="143182">
                  <c:v>-84.098500000000001</c:v>
                </c:pt>
                <c:pt idx="143183">
                  <c:v>-84.096499999999992</c:v>
                </c:pt>
                <c:pt idx="143184">
                  <c:v>-84.094499999999982</c:v>
                </c:pt>
                <c:pt idx="143185">
                  <c:v>-84.092499999999973</c:v>
                </c:pt>
                <c:pt idx="143186">
                  <c:v>-84.090499999999963</c:v>
                </c:pt>
                <c:pt idx="143187">
                  <c:v>-84.088499999999954</c:v>
                </c:pt>
                <c:pt idx="143188">
                  <c:v>-84.086500000000001</c:v>
                </c:pt>
                <c:pt idx="143189">
                  <c:v>-84.084499999999991</c:v>
                </c:pt>
                <c:pt idx="143190">
                  <c:v>-84.082499999999982</c:v>
                </c:pt>
                <c:pt idx="143191">
                  <c:v>-84.080499999999972</c:v>
                </c:pt>
                <c:pt idx="143192">
                  <c:v>-84.078499999999963</c:v>
                </c:pt>
                <c:pt idx="143193">
                  <c:v>-84.076499999999953</c:v>
                </c:pt>
                <c:pt idx="143194">
                  <c:v>-84.0745</c:v>
                </c:pt>
                <c:pt idx="143195">
                  <c:v>-84.072499999999991</c:v>
                </c:pt>
                <c:pt idx="143196">
                  <c:v>-84.070499999999981</c:v>
                </c:pt>
                <c:pt idx="143197">
                  <c:v>-84.068499999999972</c:v>
                </c:pt>
                <c:pt idx="143198">
                  <c:v>-84.066499999999962</c:v>
                </c:pt>
                <c:pt idx="143199">
                  <c:v>-84.064499999999953</c:v>
                </c:pt>
                <c:pt idx="143200">
                  <c:v>-84.0625</c:v>
                </c:pt>
                <c:pt idx="143201">
                  <c:v>-84.06049999999999</c:v>
                </c:pt>
                <c:pt idx="143202">
                  <c:v>-84.058499999999981</c:v>
                </c:pt>
                <c:pt idx="143203">
                  <c:v>-84.056499999999971</c:v>
                </c:pt>
                <c:pt idx="143204">
                  <c:v>-84.054499999999962</c:v>
                </c:pt>
                <c:pt idx="143205">
                  <c:v>-84.052499999999952</c:v>
                </c:pt>
                <c:pt idx="143206">
                  <c:v>-84.0505</c:v>
                </c:pt>
                <c:pt idx="143207">
                  <c:v>-84.04849999999999</c:v>
                </c:pt>
                <c:pt idx="143208">
                  <c:v>-84.04649999999998</c:v>
                </c:pt>
                <c:pt idx="143209">
                  <c:v>-84.044499999999971</c:v>
                </c:pt>
                <c:pt idx="143210">
                  <c:v>-84.042499999999961</c:v>
                </c:pt>
                <c:pt idx="143211">
                  <c:v>-84.040499999999952</c:v>
                </c:pt>
                <c:pt idx="143212">
                  <c:v>-84.038499999999999</c:v>
                </c:pt>
                <c:pt idx="143213">
                  <c:v>-84.03649999999999</c:v>
                </c:pt>
                <c:pt idx="143214">
                  <c:v>-84.03449999999998</c:v>
                </c:pt>
                <c:pt idx="143215">
                  <c:v>-84.03249999999997</c:v>
                </c:pt>
                <c:pt idx="143216">
                  <c:v>-84.030499999999961</c:v>
                </c:pt>
                <c:pt idx="143217">
                  <c:v>-84.028499999999951</c:v>
                </c:pt>
                <c:pt idx="143218">
                  <c:v>-84.026499999999999</c:v>
                </c:pt>
                <c:pt idx="143219">
                  <c:v>-84.024499999999989</c:v>
                </c:pt>
                <c:pt idx="143220">
                  <c:v>-84.02249999999998</c:v>
                </c:pt>
                <c:pt idx="143221">
                  <c:v>-84.02049999999997</c:v>
                </c:pt>
                <c:pt idx="143222">
                  <c:v>-84.01849999999996</c:v>
                </c:pt>
                <c:pt idx="143223">
                  <c:v>-84.016499999999951</c:v>
                </c:pt>
                <c:pt idx="143224">
                  <c:v>-84.014499999999998</c:v>
                </c:pt>
                <c:pt idx="143225">
                  <c:v>-84.012499999999989</c:v>
                </c:pt>
                <c:pt idx="143226">
                  <c:v>-84.010499999999979</c:v>
                </c:pt>
                <c:pt idx="143227">
                  <c:v>-84.00849999999997</c:v>
                </c:pt>
                <c:pt idx="143228">
                  <c:v>-84.00649999999996</c:v>
                </c:pt>
                <c:pt idx="143229">
                  <c:v>-84.00449999999995</c:v>
                </c:pt>
                <c:pt idx="143230">
                  <c:v>-84.002499999999998</c:v>
                </c:pt>
                <c:pt idx="143231">
                  <c:v>-84.000499999999988</c:v>
                </c:pt>
                <c:pt idx="143232">
                  <c:v>-83.998499999999979</c:v>
                </c:pt>
                <c:pt idx="143233">
                  <c:v>-83.996499999999969</c:v>
                </c:pt>
                <c:pt idx="143234">
                  <c:v>-83.99449999999996</c:v>
                </c:pt>
                <c:pt idx="143235">
                  <c:v>-83.99249999999995</c:v>
                </c:pt>
                <c:pt idx="143236">
                  <c:v>-83.990499999999997</c:v>
                </c:pt>
                <c:pt idx="143237">
                  <c:v>-83.988499999999988</c:v>
                </c:pt>
                <c:pt idx="143238">
                  <c:v>-83.986499999999978</c:v>
                </c:pt>
                <c:pt idx="143239">
                  <c:v>-83.984499999999969</c:v>
                </c:pt>
                <c:pt idx="143240">
                  <c:v>-83.982499999999959</c:v>
                </c:pt>
                <c:pt idx="143241">
                  <c:v>-83.98049999999995</c:v>
                </c:pt>
                <c:pt idx="143242">
                  <c:v>-83.978499999999997</c:v>
                </c:pt>
                <c:pt idx="143243">
                  <c:v>-83.976499999999987</c:v>
                </c:pt>
                <c:pt idx="143244">
                  <c:v>-83.974499999999978</c:v>
                </c:pt>
                <c:pt idx="143245">
                  <c:v>-83.972499999999968</c:v>
                </c:pt>
                <c:pt idx="143246">
                  <c:v>-83.970499999999959</c:v>
                </c:pt>
                <c:pt idx="143247">
                  <c:v>-83.968499999999949</c:v>
                </c:pt>
                <c:pt idx="143248">
                  <c:v>-83.966499999999996</c:v>
                </c:pt>
                <c:pt idx="143249">
                  <c:v>-83.964499999999987</c:v>
                </c:pt>
                <c:pt idx="143250">
                  <c:v>-83.962499999999977</c:v>
                </c:pt>
                <c:pt idx="143251">
                  <c:v>-83.960499999999968</c:v>
                </c:pt>
                <c:pt idx="143252">
                  <c:v>-83.958499999999958</c:v>
                </c:pt>
                <c:pt idx="143253">
                  <c:v>-83.956500000000005</c:v>
                </c:pt>
                <c:pt idx="143254">
                  <c:v>-83.954499999999996</c:v>
                </c:pt>
                <c:pt idx="143255">
                  <c:v>-83.952499999999986</c:v>
                </c:pt>
                <c:pt idx="143256">
                  <c:v>-83.950499999999977</c:v>
                </c:pt>
                <c:pt idx="143257">
                  <c:v>-83.948499999999967</c:v>
                </c:pt>
                <c:pt idx="143258">
                  <c:v>-83.946499999999958</c:v>
                </c:pt>
                <c:pt idx="143259">
                  <c:v>-83.944500000000005</c:v>
                </c:pt>
                <c:pt idx="143260">
                  <c:v>-83.942499999999995</c:v>
                </c:pt>
                <c:pt idx="143261">
                  <c:v>-83.940499999999986</c:v>
                </c:pt>
                <c:pt idx="143262">
                  <c:v>-83.938499999999976</c:v>
                </c:pt>
                <c:pt idx="143263">
                  <c:v>-83.936499999999967</c:v>
                </c:pt>
                <c:pt idx="143264">
                  <c:v>-83.934499999999957</c:v>
                </c:pt>
                <c:pt idx="143265">
                  <c:v>-83.932500000000005</c:v>
                </c:pt>
                <c:pt idx="143266">
                  <c:v>-83.930499999999995</c:v>
                </c:pt>
                <c:pt idx="143267">
                  <c:v>-83.928499999999985</c:v>
                </c:pt>
                <c:pt idx="143268">
                  <c:v>-83.926499999999976</c:v>
                </c:pt>
                <c:pt idx="143269">
                  <c:v>-83.924499999999966</c:v>
                </c:pt>
                <c:pt idx="143270">
                  <c:v>-83.922499999999957</c:v>
                </c:pt>
                <c:pt idx="143271">
                  <c:v>-83.920500000000004</c:v>
                </c:pt>
                <c:pt idx="143272">
                  <c:v>-83.918499999999995</c:v>
                </c:pt>
                <c:pt idx="143273">
                  <c:v>-83.916499999999985</c:v>
                </c:pt>
                <c:pt idx="143274">
                  <c:v>-83.914499999999975</c:v>
                </c:pt>
                <c:pt idx="143275">
                  <c:v>-83.912499999999966</c:v>
                </c:pt>
                <c:pt idx="143276">
                  <c:v>-83.910499999999956</c:v>
                </c:pt>
                <c:pt idx="143277">
                  <c:v>-83.908500000000004</c:v>
                </c:pt>
                <c:pt idx="143278">
                  <c:v>-83.906499999999994</c:v>
                </c:pt>
                <c:pt idx="143279">
                  <c:v>-83.904499999999985</c:v>
                </c:pt>
                <c:pt idx="143280">
                  <c:v>-83.902499999999975</c:v>
                </c:pt>
                <c:pt idx="143281">
                  <c:v>-83.900499999999965</c:v>
                </c:pt>
                <c:pt idx="143282">
                  <c:v>-83.898499999999956</c:v>
                </c:pt>
                <c:pt idx="143283">
                  <c:v>-83.896500000000003</c:v>
                </c:pt>
                <c:pt idx="143284">
                  <c:v>-83.894499999999994</c:v>
                </c:pt>
                <c:pt idx="143285">
                  <c:v>-83.892499999999984</c:v>
                </c:pt>
                <c:pt idx="143286">
                  <c:v>-83.890499999999975</c:v>
                </c:pt>
                <c:pt idx="143287">
                  <c:v>-83.888499999999965</c:v>
                </c:pt>
                <c:pt idx="143288">
                  <c:v>-83.886499999999955</c:v>
                </c:pt>
                <c:pt idx="143289">
                  <c:v>-83.884500000000003</c:v>
                </c:pt>
                <c:pt idx="143290">
                  <c:v>-83.882499999999993</c:v>
                </c:pt>
                <c:pt idx="143291">
                  <c:v>-83.880499999999984</c:v>
                </c:pt>
                <c:pt idx="143292">
                  <c:v>-83.878499999999974</c:v>
                </c:pt>
                <c:pt idx="143293">
                  <c:v>-83.876499999999965</c:v>
                </c:pt>
                <c:pt idx="143294">
                  <c:v>-83.874499999999955</c:v>
                </c:pt>
                <c:pt idx="143295">
                  <c:v>-83.872500000000002</c:v>
                </c:pt>
                <c:pt idx="143296">
                  <c:v>-83.870499999999993</c:v>
                </c:pt>
                <c:pt idx="143297">
                  <c:v>-83.868499999999983</c:v>
                </c:pt>
                <c:pt idx="143298">
                  <c:v>-83.866499999999974</c:v>
                </c:pt>
                <c:pt idx="143299">
                  <c:v>-83.864499999999964</c:v>
                </c:pt>
                <c:pt idx="143300">
                  <c:v>-83.862499999999955</c:v>
                </c:pt>
                <c:pt idx="143301">
                  <c:v>-83.860500000000002</c:v>
                </c:pt>
                <c:pt idx="143302">
                  <c:v>-83.858499999999992</c:v>
                </c:pt>
                <c:pt idx="143303">
                  <c:v>-83.856499999999983</c:v>
                </c:pt>
                <c:pt idx="143304">
                  <c:v>-83.854499999999973</c:v>
                </c:pt>
                <c:pt idx="143305">
                  <c:v>-83.852499999999964</c:v>
                </c:pt>
                <c:pt idx="143306">
                  <c:v>-83.850499999999954</c:v>
                </c:pt>
                <c:pt idx="143307">
                  <c:v>-83.848500000000001</c:v>
                </c:pt>
                <c:pt idx="143308">
                  <c:v>-83.846499999999992</c:v>
                </c:pt>
                <c:pt idx="143309">
                  <c:v>-83.844499999999982</c:v>
                </c:pt>
                <c:pt idx="143310">
                  <c:v>-83.842499999999973</c:v>
                </c:pt>
                <c:pt idx="143311">
                  <c:v>-83.840499999999963</c:v>
                </c:pt>
                <c:pt idx="143312">
                  <c:v>-83.838499999999954</c:v>
                </c:pt>
                <c:pt idx="143313">
                  <c:v>-83.836500000000001</c:v>
                </c:pt>
                <c:pt idx="143314">
                  <c:v>-83.834499999999991</c:v>
                </c:pt>
                <c:pt idx="143315">
                  <c:v>-83.832499999999982</c:v>
                </c:pt>
                <c:pt idx="143316">
                  <c:v>-83.830499999999972</c:v>
                </c:pt>
                <c:pt idx="143317">
                  <c:v>-83.828499999999963</c:v>
                </c:pt>
                <c:pt idx="143318">
                  <c:v>-83.826499999999953</c:v>
                </c:pt>
                <c:pt idx="143319">
                  <c:v>-83.8245</c:v>
                </c:pt>
                <c:pt idx="143320">
                  <c:v>-83.822499999999991</c:v>
                </c:pt>
                <c:pt idx="143321">
                  <c:v>-83.820499999999981</c:v>
                </c:pt>
                <c:pt idx="143322">
                  <c:v>-83.818499999999972</c:v>
                </c:pt>
                <c:pt idx="143323">
                  <c:v>-83.816499999999962</c:v>
                </c:pt>
                <c:pt idx="143324">
                  <c:v>-83.814499999999953</c:v>
                </c:pt>
                <c:pt idx="143325">
                  <c:v>-83.8125</c:v>
                </c:pt>
                <c:pt idx="143326">
                  <c:v>-83.81049999999999</c:v>
                </c:pt>
                <c:pt idx="143327">
                  <c:v>-83.808499999999981</c:v>
                </c:pt>
                <c:pt idx="143328">
                  <c:v>-83.806499999999971</c:v>
                </c:pt>
                <c:pt idx="143329">
                  <c:v>-83.804499999999962</c:v>
                </c:pt>
                <c:pt idx="143330">
                  <c:v>-83.802499999999952</c:v>
                </c:pt>
                <c:pt idx="143331">
                  <c:v>-83.8005</c:v>
                </c:pt>
                <c:pt idx="143332">
                  <c:v>-83.79849999999999</c:v>
                </c:pt>
                <c:pt idx="143333">
                  <c:v>-83.79649999999998</c:v>
                </c:pt>
                <c:pt idx="143334">
                  <c:v>-83.794499999999971</c:v>
                </c:pt>
                <c:pt idx="143335">
                  <c:v>-83.792499999999961</c:v>
                </c:pt>
                <c:pt idx="143336">
                  <c:v>-83.790499999999952</c:v>
                </c:pt>
                <c:pt idx="143337">
                  <c:v>-83.788499999999999</c:v>
                </c:pt>
                <c:pt idx="143338">
                  <c:v>-83.78649999999999</c:v>
                </c:pt>
                <c:pt idx="143339">
                  <c:v>-83.78449999999998</c:v>
                </c:pt>
                <c:pt idx="143340">
                  <c:v>-83.78249999999997</c:v>
                </c:pt>
                <c:pt idx="143341">
                  <c:v>-83.780499999999961</c:v>
                </c:pt>
                <c:pt idx="143342">
                  <c:v>-83.778499999999951</c:v>
                </c:pt>
                <c:pt idx="143343">
                  <c:v>-83.776499999999999</c:v>
                </c:pt>
                <c:pt idx="143344">
                  <c:v>-83.774499999999989</c:v>
                </c:pt>
                <c:pt idx="143345">
                  <c:v>-83.77249999999998</c:v>
                </c:pt>
                <c:pt idx="143346">
                  <c:v>-83.77049999999997</c:v>
                </c:pt>
                <c:pt idx="143347">
                  <c:v>-83.76849999999996</c:v>
                </c:pt>
                <c:pt idx="143348">
                  <c:v>-83.766499999999951</c:v>
                </c:pt>
                <c:pt idx="143349">
                  <c:v>-83.764499999999998</c:v>
                </c:pt>
                <c:pt idx="143350">
                  <c:v>-83.762499999999989</c:v>
                </c:pt>
                <c:pt idx="143351">
                  <c:v>-83.760499999999979</c:v>
                </c:pt>
                <c:pt idx="143352">
                  <c:v>-83.75849999999997</c:v>
                </c:pt>
                <c:pt idx="143353">
                  <c:v>-83.75649999999996</c:v>
                </c:pt>
                <c:pt idx="143354">
                  <c:v>-83.75449999999995</c:v>
                </c:pt>
                <c:pt idx="143355">
                  <c:v>-83.752499999999998</c:v>
                </c:pt>
                <c:pt idx="143356">
                  <c:v>-83.750499999999988</c:v>
                </c:pt>
                <c:pt idx="143357">
                  <c:v>-83.748499999999979</c:v>
                </c:pt>
                <c:pt idx="143358">
                  <c:v>-83.746499999999969</c:v>
                </c:pt>
                <c:pt idx="143359">
                  <c:v>-83.74449999999996</c:v>
                </c:pt>
                <c:pt idx="143360">
                  <c:v>-83.74249999999995</c:v>
                </c:pt>
                <c:pt idx="143361">
                  <c:v>-83.740499999999997</c:v>
                </c:pt>
                <c:pt idx="143362">
                  <c:v>-83.738499999999988</c:v>
                </c:pt>
                <c:pt idx="143363">
                  <c:v>-83.736499999999978</c:v>
                </c:pt>
                <c:pt idx="143364">
                  <c:v>-83.734499999999969</c:v>
                </c:pt>
                <c:pt idx="143365">
                  <c:v>-83.732499999999959</c:v>
                </c:pt>
                <c:pt idx="143366">
                  <c:v>-83.73049999999995</c:v>
                </c:pt>
                <c:pt idx="143367">
                  <c:v>-83.728499999999997</c:v>
                </c:pt>
                <c:pt idx="143368">
                  <c:v>-83.726499999999987</c:v>
                </c:pt>
                <c:pt idx="143369">
                  <c:v>-83.724499999999978</c:v>
                </c:pt>
                <c:pt idx="143370">
                  <c:v>-83.722499999999968</c:v>
                </c:pt>
                <c:pt idx="143371">
                  <c:v>-83.720499999999959</c:v>
                </c:pt>
                <c:pt idx="143372">
                  <c:v>-83.718499999999949</c:v>
                </c:pt>
                <c:pt idx="143373">
                  <c:v>-83.716499999999996</c:v>
                </c:pt>
                <c:pt idx="143374">
                  <c:v>-83.714499999999987</c:v>
                </c:pt>
                <c:pt idx="143375">
                  <c:v>-83.712499999999977</c:v>
                </c:pt>
                <c:pt idx="143376">
                  <c:v>-83.710499999999968</c:v>
                </c:pt>
                <c:pt idx="143377">
                  <c:v>-83.708499999999958</c:v>
                </c:pt>
                <c:pt idx="143378">
                  <c:v>-83.706500000000005</c:v>
                </c:pt>
                <c:pt idx="143379">
                  <c:v>-83.704499999999996</c:v>
                </c:pt>
                <c:pt idx="143380">
                  <c:v>-83.702499999999986</c:v>
                </c:pt>
                <c:pt idx="143381">
                  <c:v>-83.700499999999977</c:v>
                </c:pt>
                <c:pt idx="143382">
                  <c:v>-83.698499999999967</c:v>
                </c:pt>
                <c:pt idx="143383">
                  <c:v>-83.696499999999958</c:v>
                </c:pt>
                <c:pt idx="143384">
                  <c:v>-83.694500000000005</c:v>
                </c:pt>
                <c:pt idx="143385">
                  <c:v>-83.692499999999995</c:v>
                </c:pt>
                <c:pt idx="143386">
                  <c:v>-83.690499999999986</c:v>
                </c:pt>
                <c:pt idx="143387">
                  <c:v>-83.688499999999976</c:v>
                </c:pt>
                <c:pt idx="143388">
                  <c:v>-83.686499999999967</c:v>
                </c:pt>
                <c:pt idx="143389">
                  <c:v>-83.684499999999957</c:v>
                </c:pt>
                <c:pt idx="143390">
                  <c:v>-83.682500000000005</c:v>
                </c:pt>
                <c:pt idx="143391">
                  <c:v>-83.680499999999995</c:v>
                </c:pt>
                <c:pt idx="143392">
                  <c:v>-83.678499999999985</c:v>
                </c:pt>
                <c:pt idx="143393">
                  <c:v>-83.676499999999976</c:v>
                </c:pt>
                <c:pt idx="143394">
                  <c:v>-83.674499999999966</c:v>
                </c:pt>
                <c:pt idx="143395">
                  <c:v>-83.672499999999957</c:v>
                </c:pt>
                <c:pt idx="143396">
                  <c:v>-83.670500000000004</c:v>
                </c:pt>
                <c:pt idx="143397">
                  <c:v>-83.668499999999995</c:v>
                </c:pt>
                <c:pt idx="143398">
                  <c:v>-83.666499999999985</c:v>
                </c:pt>
                <c:pt idx="143399">
                  <c:v>-83.664499999999975</c:v>
                </c:pt>
                <c:pt idx="143400">
                  <c:v>-83.662499999999966</c:v>
                </c:pt>
                <c:pt idx="143401">
                  <c:v>-83.660499999999956</c:v>
                </c:pt>
                <c:pt idx="143402">
                  <c:v>-83.658500000000004</c:v>
                </c:pt>
                <c:pt idx="143403">
                  <c:v>-83.656499999999994</c:v>
                </c:pt>
                <c:pt idx="143404">
                  <c:v>-83.654499999999985</c:v>
                </c:pt>
                <c:pt idx="143405">
                  <c:v>-83.652499999999975</c:v>
                </c:pt>
                <c:pt idx="143406">
                  <c:v>-83.650499999999965</c:v>
                </c:pt>
                <c:pt idx="143407">
                  <c:v>-83.648499999999956</c:v>
                </c:pt>
                <c:pt idx="143408">
                  <c:v>-83.646500000000003</c:v>
                </c:pt>
                <c:pt idx="143409">
                  <c:v>-83.644499999999994</c:v>
                </c:pt>
                <c:pt idx="143410">
                  <c:v>-83.642499999999984</c:v>
                </c:pt>
                <c:pt idx="143411">
                  <c:v>-83.640499999999975</c:v>
                </c:pt>
                <c:pt idx="143412">
                  <c:v>-83.638499999999965</c:v>
                </c:pt>
                <c:pt idx="143413">
                  <c:v>-83.636499999999955</c:v>
                </c:pt>
                <c:pt idx="143414">
                  <c:v>-83.634500000000003</c:v>
                </c:pt>
                <c:pt idx="143415">
                  <c:v>-83.632499999999993</c:v>
                </c:pt>
                <c:pt idx="143416">
                  <c:v>-83.630499999999984</c:v>
                </c:pt>
                <c:pt idx="143417">
                  <c:v>-83.628499999999974</c:v>
                </c:pt>
                <c:pt idx="143418">
                  <c:v>-83.626499999999965</c:v>
                </c:pt>
                <c:pt idx="143419">
                  <c:v>-83.624499999999955</c:v>
                </c:pt>
                <c:pt idx="143420">
                  <c:v>-83.622500000000002</c:v>
                </c:pt>
                <c:pt idx="143421">
                  <c:v>-83.620499999999993</c:v>
                </c:pt>
                <c:pt idx="143422">
                  <c:v>-83.618499999999983</c:v>
                </c:pt>
                <c:pt idx="143423">
                  <c:v>-83.616499999999974</c:v>
                </c:pt>
                <c:pt idx="143424">
                  <c:v>-83.614499999999964</c:v>
                </c:pt>
                <c:pt idx="143425">
                  <c:v>-83.612499999999955</c:v>
                </c:pt>
                <c:pt idx="143426">
                  <c:v>-83.610500000000002</c:v>
                </c:pt>
                <c:pt idx="143427">
                  <c:v>-83.608499999999992</c:v>
                </c:pt>
                <c:pt idx="143428">
                  <c:v>-83.606499999999983</c:v>
                </c:pt>
                <c:pt idx="143429">
                  <c:v>-83.604499999999973</c:v>
                </c:pt>
                <c:pt idx="143430">
                  <c:v>-83.602499999999964</c:v>
                </c:pt>
                <c:pt idx="143431">
                  <c:v>-83.600499999999954</c:v>
                </c:pt>
                <c:pt idx="143432">
                  <c:v>-83.598500000000001</c:v>
                </c:pt>
                <c:pt idx="143433">
                  <c:v>-83.596499999999992</c:v>
                </c:pt>
                <c:pt idx="143434">
                  <c:v>-83.594499999999982</c:v>
                </c:pt>
                <c:pt idx="143435">
                  <c:v>-83.592499999999973</c:v>
                </c:pt>
                <c:pt idx="143436">
                  <c:v>-83.590499999999963</c:v>
                </c:pt>
                <c:pt idx="143437">
                  <c:v>-83.588499999999954</c:v>
                </c:pt>
                <c:pt idx="143438">
                  <c:v>-83.586500000000001</c:v>
                </c:pt>
                <c:pt idx="143439">
                  <c:v>-83.584499999999991</c:v>
                </c:pt>
                <c:pt idx="143440">
                  <c:v>-83.582499999999982</c:v>
                </c:pt>
                <c:pt idx="143441">
                  <c:v>-83.580499999999972</c:v>
                </c:pt>
                <c:pt idx="143442">
                  <c:v>-83.578499999999963</c:v>
                </c:pt>
                <c:pt idx="143443">
                  <c:v>-83.576499999999953</c:v>
                </c:pt>
                <c:pt idx="143444">
                  <c:v>-83.5745</c:v>
                </c:pt>
                <c:pt idx="143445">
                  <c:v>-83.572499999999991</c:v>
                </c:pt>
                <c:pt idx="143446">
                  <c:v>-83.570499999999981</c:v>
                </c:pt>
                <c:pt idx="143447">
                  <c:v>-83.568499999999972</c:v>
                </c:pt>
                <c:pt idx="143448">
                  <c:v>-83.566499999999962</c:v>
                </c:pt>
                <c:pt idx="143449">
                  <c:v>-83.564499999999953</c:v>
                </c:pt>
                <c:pt idx="143450">
                  <c:v>-83.5625</c:v>
                </c:pt>
                <c:pt idx="143451">
                  <c:v>-83.56049999999999</c:v>
                </c:pt>
                <c:pt idx="143452">
                  <c:v>-83.558499999999981</c:v>
                </c:pt>
                <c:pt idx="143453">
                  <c:v>-83.556499999999971</c:v>
                </c:pt>
                <c:pt idx="143454">
                  <c:v>-83.554499999999962</c:v>
                </c:pt>
                <c:pt idx="143455">
                  <c:v>-83.552499999999952</c:v>
                </c:pt>
                <c:pt idx="143456">
                  <c:v>-83.5505</c:v>
                </c:pt>
                <c:pt idx="143457">
                  <c:v>-83.54849999999999</c:v>
                </c:pt>
                <c:pt idx="143458">
                  <c:v>-83.54649999999998</c:v>
                </c:pt>
                <c:pt idx="143459">
                  <c:v>-83.544499999999971</c:v>
                </c:pt>
                <c:pt idx="143460">
                  <c:v>-83.542499999999961</c:v>
                </c:pt>
                <c:pt idx="143461">
                  <c:v>-83.540499999999952</c:v>
                </c:pt>
                <c:pt idx="143462">
                  <c:v>-83.538499999999999</c:v>
                </c:pt>
                <c:pt idx="143463">
                  <c:v>-83.53649999999999</c:v>
                </c:pt>
                <c:pt idx="143464">
                  <c:v>-83.53449999999998</c:v>
                </c:pt>
                <c:pt idx="143465">
                  <c:v>-83.53249999999997</c:v>
                </c:pt>
                <c:pt idx="143466">
                  <c:v>-83.530499999999961</c:v>
                </c:pt>
                <c:pt idx="143467">
                  <c:v>-83.528499999999951</c:v>
                </c:pt>
                <c:pt idx="143468">
                  <c:v>-83.526499999999999</c:v>
                </c:pt>
                <c:pt idx="143469">
                  <c:v>-83.524499999999989</c:v>
                </c:pt>
                <c:pt idx="143470">
                  <c:v>-83.52249999999998</c:v>
                </c:pt>
                <c:pt idx="143471">
                  <c:v>-83.52049999999997</c:v>
                </c:pt>
                <c:pt idx="143472">
                  <c:v>-83.51849999999996</c:v>
                </c:pt>
                <c:pt idx="143473">
                  <c:v>-83.516499999999951</c:v>
                </c:pt>
                <c:pt idx="143474">
                  <c:v>-83.514499999999998</c:v>
                </c:pt>
                <c:pt idx="143475">
                  <c:v>-83.512499999999989</c:v>
                </c:pt>
                <c:pt idx="143476">
                  <c:v>-83.510499999999979</c:v>
                </c:pt>
                <c:pt idx="143477">
                  <c:v>-83.50849999999997</c:v>
                </c:pt>
                <c:pt idx="143478">
                  <c:v>-83.50649999999996</c:v>
                </c:pt>
                <c:pt idx="143479">
                  <c:v>-83.50449999999995</c:v>
                </c:pt>
                <c:pt idx="143480">
                  <c:v>-83.502499999999998</c:v>
                </c:pt>
                <c:pt idx="143481">
                  <c:v>-83.500499999999988</c:v>
                </c:pt>
                <c:pt idx="143482">
                  <c:v>-83.498499999999979</c:v>
                </c:pt>
                <c:pt idx="143483">
                  <c:v>-83.496499999999969</c:v>
                </c:pt>
                <c:pt idx="143484">
                  <c:v>-83.49449999999996</c:v>
                </c:pt>
                <c:pt idx="143485">
                  <c:v>-83.49249999999995</c:v>
                </c:pt>
                <c:pt idx="143486">
                  <c:v>-83.490499999999997</c:v>
                </c:pt>
                <c:pt idx="143487">
                  <c:v>-83.488499999999988</c:v>
                </c:pt>
                <c:pt idx="143488">
                  <c:v>-83.486499999999978</c:v>
                </c:pt>
                <c:pt idx="143489">
                  <c:v>-83.484499999999969</c:v>
                </c:pt>
                <c:pt idx="143490">
                  <c:v>-83.482499999999959</c:v>
                </c:pt>
                <c:pt idx="143491">
                  <c:v>-83.48049999999995</c:v>
                </c:pt>
                <c:pt idx="143492">
                  <c:v>-83.478499999999997</c:v>
                </c:pt>
                <c:pt idx="143493">
                  <c:v>-83.476499999999987</c:v>
                </c:pt>
                <c:pt idx="143494">
                  <c:v>-83.474499999999978</c:v>
                </c:pt>
                <c:pt idx="143495">
                  <c:v>-83.472499999999968</c:v>
                </c:pt>
                <c:pt idx="143496">
                  <c:v>-83.470499999999959</c:v>
                </c:pt>
                <c:pt idx="143497">
                  <c:v>-83.468499999999949</c:v>
                </c:pt>
                <c:pt idx="143498">
                  <c:v>-83.466499999999996</c:v>
                </c:pt>
                <c:pt idx="143499">
                  <c:v>-83.464499999999987</c:v>
                </c:pt>
                <c:pt idx="143500">
                  <c:v>-83.462499999999977</c:v>
                </c:pt>
                <c:pt idx="143501">
                  <c:v>-83.460499999999968</c:v>
                </c:pt>
                <c:pt idx="143502">
                  <c:v>-83.458499999999958</c:v>
                </c:pt>
                <c:pt idx="143503">
                  <c:v>-83.456500000000005</c:v>
                </c:pt>
                <c:pt idx="143504">
                  <c:v>-83.454499999999996</c:v>
                </c:pt>
                <c:pt idx="143505">
                  <c:v>-83.452499999999986</c:v>
                </c:pt>
                <c:pt idx="143506">
                  <c:v>-83.450499999999977</c:v>
                </c:pt>
                <c:pt idx="143507">
                  <c:v>-83.448499999999967</c:v>
                </c:pt>
                <c:pt idx="143508">
                  <c:v>-83.446499999999958</c:v>
                </c:pt>
                <c:pt idx="143509">
                  <c:v>-83.444500000000005</c:v>
                </c:pt>
                <c:pt idx="143510">
                  <c:v>-83.442499999999995</c:v>
                </c:pt>
                <c:pt idx="143511">
                  <c:v>-83.440499999999986</c:v>
                </c:pt>
                <c:pt idx="143512">
                  <c:v>-83.438499999999976</c:v>
                </c:pt>
                <c:pt idx="143513">
                  <c:v>-83.436499999999967</c:v>
                </c:pt>
                <c:pt idx="143514">
                  <c:v>-83.434499999999957</c:v>
                </c:pt>
                <c:pt idx="143515">
                  <c:v>-83.432500000000005</c:v>
                </c:pt>
                <c:pt idx="143516">
                  <c:v>-83.430499999999995</c:v>
                </c:pt>
                <c:pt idx="143517">
                  <c:v>-83.428499999999985</c:v>
                </c:pt>
                <c:pt idx="143518">
                  <c:v>-83.426499999999976</c:v>
                </c:pt>
                <c:pt idx="143519">
                  <c:v>-83.424499999999966</c:v>
                </c:pt>
                <c:pt idx="143520">
                  <c:v>-83.422499999999957</c:v>
                </c:pt>
                <c:pt idx="143521">
                  <c:v>-83.420500000000004</c:v>
                </c:pt>
                <c:pt idx="143522">
                  <c:v>-83.418499999999995</c:v>
                </c:pt>
                <c:pt idx="143523">
                  <c:v>-83.416499999999985</c:v>
                </c:pt>
                <c:pt idx="143524">
                  <c:v>-83.414499999999975</c:v>
                </c:pt>
                <c:pt idx="143525">
                  <c:v>-83.412499999999966</c:v>
                </c:pt>
                <c:pt idx="143526">
                  <c:v>-83.410499999999956</c:v>
                </c:pt>
                <c:pt idx="143527">
                  <c:v>-83.408500000000004</c:v>
                </c:pt>
                <c:pt idx="143528">
                  <c:v>-83.406499999999994</c:v>
                </c:pt>
                <c:pt idx="143529">
                  <c:v>-83.404499999999985</c:v>
                </c:pt>
                <c:pt idx="143530">
                  <c:v>-83.402499999999975</c:v>
                </c:pt>
                <c:pt idx="143531">
                  <c:v>-83.400499999999965</c:v>
                </c:pt>
                <c:pt idx="143532">
                  <c:v>-83.398499999999956</c:v>
                </c:pt>
                <c:pt idx="143533">
                  <c:v>-83.396500000000003</c:v>
                </c:pt>
                <c:pt idx="143534">
                  <c:v>-83.394499999999994</c:v>
                </c:pt>
                <c:pt idx="143535">
                  <c:v>-83.392499999999984</c:v>
                </c:pt>
                <c:pt idx="143536">
                  <c:v>-83.390499999999975</c:v>
                </c:pt>
                <c:pt idx="143537">
                  <c:v>-83.388499999999965</c:v>
                </c:pt>
                <c:pt idx="143538">
                  <c:v>-83.386499999999955</c:v>
                </c:pt>
                <c:pt idx="143539">
                  <c:v>-83.384500000000003</c:v>
                </c:pt>
                <c:pt idx="143540">
                  <c:v>-83.382499999999993</c:v>
                </c:pt>
                <c:pt idx="143541">
                  <c:v>-83.380499999999984</c:v>
                </c:pt>
                <c:pt idx="143542">
                  <c:v>-83.378499999999974</c:v>
                </c:pt>
                <c:pt idx="143543">
                  <c:v>-83.376499999999965</c:v>
                </c:pt>
                <c:pt idx="143544">
                  <c:v>-83.374499999999955</c:v>
                </c:pt>
                <c:pt idx="143545">
                  <c:v>-83.372500000000002</c:v>
                </c:pt>
                <c:pt idx="143546">
                  <c:v>-83.370499999999993</c:v>
                </c:pt>
                <c:pt idx="143547">
                  <c:v>-83.368499999999983</c:v>
                </c:pt>
                <c:pt idx="143548">
                  <c:v>-83.366499999999974</c:v>
                </c:pt>
                <c:pt idx="143549">
                  <c:v>-83.364499999999964</c:v>
                </c:pt>
                <c:pt idx="143550">
                  <c:v>-83.362499999999955</c:v>
                </c:pt>
                <c:pt idx="143551">
                  <c:v>-83.360500000000002</c:v>
                </c:pt>
                <c:pt idx="143552">
                  <c:v>-83.358499999999992</c:v>
                </c:pt>
                <c:pt idx="143553">
                  <c:v>-83.356499999999983</c:v>
                </c:pt>
                <c:pt idx="143554">
                  <c:v>-83.354499999999973</c:v>
                </c:pt>
                <c:pt idx="143555">
                  <c:v>-83.352499999999964</c:v>
                </c:pt>
                <c:pt idx="143556">
                  <c:v>-83.350499999999954</c:v>
                </c:pt>
                <c:pt idx="143557">
                  <c:v>-83.348500000000001</c:v>
                </c:pt>
                <c:pt idx="143558">
                  <c:v>-83.346499999999992</c:v>
                </c:pt>
                <c:pt idx="143559">
                  <c:v>-83.344499999999982</c:v>
                </c:pt>
                <c:pt idx="143560">
                  <c:v>-83.342499999999973</c:v>
                </c:pt>
                <c:pt idx="143561">
                  <c:v>-83.340499999999963</c:v>
                </c:pt>
                <c:pt idx="143562">
                  <c:v>-83.338499999999954</c:v>
                </c:pt>
                <c:pt idx="143563">
                  <c:v>-83.336500000000001</c:v>
                </c:pt>
                <c:pt idx="143564">
                  <c:v>-83.334499999999991</c:v>
                </c:pt>
                <c:pt idx="143565">
                  <c:v>-83.332499999999982</c:v>
                </c:pt>
                <c:pt idx="143566">
                  <c:v>-83.330499999999972</c:v>
                </c:pt>
                <c:pt idx="143567">
                  <c:v>-83.328499999999963</c:v>
                </c:pt>
                <c:pt idx="143568">
                  <c:v>-83.326499999999953</c:v>
                </c:pt>
                <c:pt idx="143569">
                  <c:v>-83.3245</c:v>
                </c:pt>
                <c:pt idx="143570">
                  <c:v>-83.322499999999991</c:v>
                </c:pt>
                <c:pt idx="143571">
                  <c:v>-83.320499999999981</c:v>
                </c:pt>
                <c:pt idx="143572">
                  <c:v>-83.318499999999972</c:v>
                </c:pt>
                <c:pt idx="143573">
                  <c:v>-83.316499999999962</c:v>
                </c:pt>
                <c:pt idx="143574">
                  <c:v>-83.314499999999953</c:v>
                </c:pt>
                <c:pt idx="143575">
                  <c:v>-83.3125</c:v>
                </c:pt>
                <c:pt idx="143576">
                  <c:v>-83.31049999999999</c:v>
                </c:pt>
                <c:pt idx="143577">
                  <c:v>-83.308499999999981</c:v>
                </c:pt>
                <c:pt idx="143578">
                  <c:v>-83.306499999999971</c:v>
                </c:pt>
                <c:pt idx="143579">
                  <c:v>-83.304499999999962</c:v>
                </c:pt>
                <c:pt idx="143580">
                  <c:v>-83.302499999999952</c:v>
                </c:pt>
                <c:pt idx="143581">
                  <c:v>-83.3005</c:v>
                </c:pt>
                <c:pt idx="143582">
                  <c:v>-83.29849999999999</c:v>
                </c:pt>
                <c:pt idx="143583">
                  <c:v>-83.29649999999998</c:v>
                </c:pt>
                <c:pt idx="143584">
                  <c:v>-83.294499999999971</c:v>
                </c:pt>
                <c:pt idx="143585">
                  <c:v>-83.292499999999961</c:v>
                </c:pt>
                <c:pt idx="143586">
                  <c:v>-83.290499999999952</c:v>
                </c:pt>
                <c:pt idx="143587">
                  <c:v>-83.288499999999999</c:v>
                </c:pt>
                <c:pt idx="143588">
                  <c:v>-83.28649999999999</c:v>
                </c:pt>
                <c:pt idx="143589">
                  <c:v>-83.28449999999998</c:v>
                </c:pt>
                <c:pt idx="143590">
                  <c:v>-83.28249999999997</c:v>
                </c:pt>
                <c:pt idx="143591">
                  <c:v>-83.280499999999961</c:v>
                </c:pt>
                <c:pt idx="143592">
                  <c:v>-83.278499999999951</c:v>
                </c:pt>
                <c:pt idx="143593">
                  <c:v>-83.276499999999999</c:v>
                </c:pt>
                <c:pt idx="143594">
                  <c:v>-83.274499999999989</c:v>
                </c:pt>
                <c:pt idx="143595">
                  <c:v>-83.27249999999998</c:v>
                </c:pt>
                <c:pt idx="143596">
                  <c:v>-83.27049999999997</c:v>
                </c:pt>
                <c:pt idx="143597">
                  <c:v>-83.26849999999996</c:v>
                </c:pt>
                <c:pt idx="143598">
                  <c:v>-83.266499999999951</c:v>
                </c:pt>
                <c:pt idx="143599">
                  <c:v>-83.264499999999998</c:v>
                </c:pt>
                <c:pt idx="143600">
                  <c:v>-83.262499999999989</c:v>
                </c:pt>
                <c:pt idx="143601">
                  <c:v>-83.260499999999979</c:v>
                </c:pt>
                <c:pt idx="143602">
                  <c:v>-83.25849999999997</c:v>
                </c:pt>
                <c:pt idx="143603">
                  <c:v>-83.25649999999996</c:v>
                </c:pt>
                <c:pt idx="143604">
                  <c:v>-83.25449999999995</c:v>
                </c:pt>
                <c:pt idx="143605">
                  <c:v>-83.252499999999998</c:v>
                </c:pt>
                <c:pt idx="143606">
                  <c:v>-83.250499999999988</c:v>
                </c:pt>
                <c:pt idx="143607">
                  <c:v>-83.248499999999979</c:v>
                </c:pt>
                <c:pt idx="143608">
                  <c:v>-83.246499999999969</c:v>
                </c:pt>
                <c:pt idx="143609">
                  <c:v>-83.24449999999996</c:v>
                </c:pt>
                <c:pt idx="143610">
                  <c:v>-83.24249999999995</c:v>
                </c:pt>
                <c:pt idx="143611">
                  <c:v>-83.240499999999997</c:v>
                </c:pt>
                <c:pt idx="143612">
                  <c:v>-83.238499999999988</c:v>
                </c:pt>
                <c:pt idx="143613">
                  <c:v>-83.236499999999978</c:v>
                </c:pt>
                <c:pt idx="143614">
                  <c:v>-83.234499999999969</c:v>
                </c:pt>
                <c:pt idx="143615">
                  <c:v>-83.232499999999959</c:v>
                </c:pt>
                <c:pt idx="143616">
                  <c:v>-83.23049999999995</c:v>
                </c:pt>
                <c:pt idx="143617">
                  <c:v>-83.228499999999997</c:v>
                </c:pt>
                <c:pt idx="143618">
                  <c:v>-83.226499999999987</c:v>
                </c:pt>
                <c:pt idx="143619">
                  <c:v>-83.224499999999978</c:v>
                </c:pt>
                <c:pt idx="143620">
                  <c:v>-83.222499999999968</c:v>
                </c:pt>
                <c:pt idx="143621">
                  <c:v>-83.220499999999959</c:v>
                </c:pt>
                <c:pt idx="143622">
                  <c:v>-83.218499999999949</c:v>
                </c:pt>
                <c:pt idx="143623">
                  <c:v>-83.216499999999996</c:v>
                </c:pt>
                <c:pt idx="143624">
                  <c:v>-83.214499999999987</c:v>
                </c:pt>
                <c:pt idx="143625">
                  <c:v>-83.212499999999977</c:v>
                </c:pt>
                <c:pt idx="143626">
                  <c:v>-83.210499999999968</c:v>
                </c:pt>
                <c:pt idx="143627">
                  <c:v>-83.208499999999958</c:v>
                </c:pt>
                <c:pt idx="143628">
                  <c:v>-83.206500000000005</c:v>
                </c:pt>
                <c:pt idx="143629">
                  <c:v>-83.204499999999996</c:v>
                </c:pt>
                <c:pt idx="143630">
                  <c:v>-83.202499999999986</c:v>
                </c:pt>
                <c:pt idx="143631">
                  <c:v>-83.200499999999977</c:v>
                </c:pt>
                <c:pt idx="143632">
                  <c:v>-83.198499999999967</c:v>
                </c:pt>
                <c:pt idx="143633">
                  <c:v>-83.196499999999958</c:v>
                </c:pt>
                <c:pt idx="143634">
                  <c:v>-83.194500000000005</c:v>
                </c:pt>
                <c:pt idx="143635">
                  <c:v>-83.192499999999995</c:v>
                </c:pt>
                <c:pt idx="143636">
                  <c:v>-83.190499999999986</c:v>
                </c:pt>
                <c:pt idx="143637">
                  <c:v>-83.188499999999976</c:v>
                </c:pt>
                <c:pt idx="143638">
                  <c:v>-83.186499999999967</c:v>
                </c:pt>
                <c:pt idx="143639">
                  <c:v>-83.184499999999957</c:v>
                </c:pt>
                <c:pt idx="143640">
                  <c:v>-83.182500000000005</c:v>
                </c:pt>
                <c:pt idx="143641">
                  <c:v>-83.180499999999995</c:v>
                </c:pt>
                <c:pt idx="143642">
                  <c:v>-83.178499999999985</c:v>
                </c:pt>
                <c:pt idx="143643">
                  <c:v>-83.176499999999976</c:v>
                </c:pt>
                <c:pt idx="143644">
                  <c:v>-83.174499999999966</c:v>
                </c:pt>
                <c:pt idx="143645">
                  <c:v>-83.172499999999957</c:v>
                </c:pt>
                <c:pt idx="143646">
                  <c:v>-83.170500000000004</c:v>
                </c:pt>
                <c:pt idx="143647">
                  <c:v>-83.168499999999995</c:v>
                </c:pt>
                <c:pt idx="143648">
                  <c:v>-83.166499999999985</c:v>
                </c:pt>
                <c:pt idx="143649">
                  <c:v>-83.164499999999975</c:v>
                </c:pt>
                <c:pt idx="143650">
                  <c:v>-83.162499999999966</c:v>
                </c:pt>
                <c:pt idx="143651">
                  <c:v>-83.160499999999956</c:v>
                </c:pt>
                <c:pt idx="143652">
                  <c:v>-83.158500000000004</c:v>
                </c:pt>
                <c:pt idx="143653">
                  <c:v>-83.156499999999994</c:v>
                </c:pt>
                <c:pt idx="143654">
                  <c:v>-83.154499999999985</c:v>
                </c:pt>
                <c:pt idx="143655">
                  <c:v>-83.152499999999975</c:v>
                </c:pt>
                <c:pt idx="143656">
                  <c:v>-83.150499999999965</c:v>
                </c:pt>
                <c:pt idx="143657">
                  <c:v>-83.148499999999956</c:v>
                </c:pt>
                <c:pt idx="143658">
                  <c:v>-83.146500000000003</c:v>
                </c:pt>
                <c:pt idx="143659">
                  <c:v>-83.144499999999994</c:v>
                </c:pt>
                <c:pt idx="143660">
                  <c:v>-83.142499999999984</c:v>
                </c:pt>
                <c:pt idx="143661">
                  <c:v>-83.140499999999975</c:v>
                </c:pt>
                <c:pt idx="143662">
                  <c:v>-83.138499999999965</c:v>
                </c:pt>
                <c:pt idx="143663">
                  <c:v>-83.136499999999955</c:v>
                </c:pt>
                <c:pt idx="143664">
                  <c:v>-83.134500000000003</c:v>
                </c:pt>
                <c:pt idx="143665">
                  <c:v>-83.132499999999993</c:v>
                </c:pt>
                <c:pt idx="143666">
                  <c:v>-83.130499999999984</c:v>
                </c:pt>
                <c:pt idx="143667">
                  <c:v>-83.128499999999974</c:v>
                </c:pt>
                <c:pt idx="143668">
                  <c:v>-83.126499999999965</c:v>
                </c:pt>
                <c:pt idx="143669">
                  <c:v>-83.124499999999955</c:v>
                </c:pt>
                <c:pt idx="143670">
                  <c:v>-83.122500000000002</c:v>
                </c:pt>
                <c:pt idx="143671">
                  <c:v>-83.120499999999993</c:v>
                </c:pt>
                <c:pt idx="143672">
                  <c:v>-83.118499999999983</c:v>
                </c:pt>
                <c:pt idx="143673">
                  <c:v>-83.116499999999974</c:v>
                </c:pt>
                <c:pt idx="143674">
                  <c:v>-83.114499999999964</c:v>
                </c:pt>
                <c:pt idx="143675">
                  <c:v>-83.112499999999955</c:v>
                </c:pt>
                <c:pt idx="143676">
                  <c:v>-83.110500000000002</c:v>
                </c:pt>
                <c:pt idx="143677">
                  <c:v>-83.108499999999992</c:v>
                </c:pt>
                <c:pt idx="143678">
                  <c:v>-83.106499999999983</c:v>
                </c:pt>
                <c:pt idx="143679">
                  <c:v>-83.104499999999973</c:v>
                </c:pt>
                <c:pt idx="143680">
                  <c:v>-83.102499999999964</c:v>
                </c:pt>
                <c:pt idx="143681">
                  <c:v>-83.100499999999954</c:v>
                </c:pt>
                <c:pt idx="143682">
                  <c:v>-83.098500000000001</c:v>
                </c:pt>
                <c:pt idx="143683">
                  <c:v>-83.096499999999992</c:v>
                </c:pt>
                <c:pt idx="143684">
                  <c:v>-83.094499999999982</c:v>
                </c:pt>
                <c:pt idx="143685">
                  <c:v>-83.092499999999973</c:v>
                </c:pt>
                <c:pt idx="143686">
                  <c:v>-83.090499999999963</c:v>
                </c:pt>
                <c:pt idx="143687">
                  <c:v>-83.088499999999954</c:v>
                </c:pt>
                <c:pt idx="143688">
                  <c:v>-83.086500000000001</c:v>
                </c:pt>
                <c:pt idx="143689">
                  <c:v>-83.084499999999991</c:v>
                </c:pt>
                <c:pt idx="143690">
                  <c:v>-83.082499999999982</c:v>
                </c:pt>
                <c:pt idx="143691">
                  <c:v>-83.080499999999972</c:v>
                </c:pt>
                <c:pt idx="143692">
                  <c:v>-83.078499999999963</c:v>
                </c:pt>
                <c:pt idx="143693">
                  <c:v>-83.076499999999953</c:v>
                </c:pt>
                <c:pt idx="143694">
                  <c:v>-83.0745</c:v>
                </c:pt>
                <c:pt idx="143695">
                  <c:v>-83.072499999999991</c:v>
                </c:pt>
                <c:pt idx="143696">
                  <c:v>-83.070499999999981</c:v>
                </c:pt>
                <c:pt idx="143697">
                  <c:v>-83.068499999999972</c:v>
                </c:pt>
                <c:pt idx="143698">
                  <c:v>-83.066499999999962</c:v>
                </c:pt>
                <c:pt idx="143699">
                  <c:v>-83.064499999999953</c:v>
                </c:pt>
                <c:pt idx="143700">
                  <c:v>-83.0625</c:v>
                </c:pt>
                <c:pt idx="143701">
                  <c:v>-83.06049999999999</c:v>
                </c:pt>
                <c:pt idx="143702">
                  <c:v>-83.058499999999981</c:v>
                </c:pt>
                <c:pt idx="143703">
                  <c:v>-83.056499999999971</c:v>
                </c:pt>
                <c:pt idx="143704">
                  <c:v>-83.054499999999962</c:v>
                </c:pt>
                <c:pt idx="143705">
                  <c:v>-83.052499999999952</c:v>
                </c:pt>
                <c:pt idx="143706">
                  <c:v>-83.0505</c:v>
                </c:pt>
                <c:pt idx="143707">
                  <c:v>-83.04849999999999</c:v>
                </c:pt>
                <c:pt idx="143708">
                  <c:v>-83.04649999999998</c:v>
                </c:pt>
                <c:pt idx="143709">
                  <c:v>-83.044499999999971</c:v>
                </c:pt>
                <c:pt idx="143710">
                  <c:v>-83.042499999999961</c:v>
                </c:pt>
                <c:pt idx="143711">
                  <c:v>-83.040499999999952</c:v>
                </c:pt>
                <c:pt idx="143712">
                  <c:v>-83.038499999999999</c:v>
                </c:pt>
                <c:pt idx="143713">
                  <c:v>-83.03649999999999</c:v>
                </c:pt>
                <c:pt idx="143714">
                  <c:v>-83.03449999999998</c:v>
                </c:pt>
                <c:pt idx="143715">
                  <c:v>-83.03249999999997</c:v>
                </c:pt>
                <c:pt idx="143716">
                  <c:v>-83.030499999999961</c:v>
                </c:pt>
                <c:pt idx="143717">
                  <c:v>-83.028499999999951</c:v>
                </c:pt>
                <c:pt idx="143718">
                  <c:v>-83.026499999999999</c:v>
                </c:pt>
                <c:pt idx="143719">
                  <c:v>-83.024499999999989</c:v>
                </c:pt>
                <c:pt idx="143720">
                  <c:v>-83.02249999999998</c:v>
                </c:pt>
                <c:pt idx="143721">
                  <c:v>-83.02049999999997</c:v>
                </c:pt>
                <c:pt idx="143722">
                  <c:v>-83.01849999999996</c:v>
                </c:pt>
                <c:pt idx="143723">
                  <c:v>-83.016499999999951</c:v>
                </c:pt>
                <c:pt idx="143724">
                  <c:v>-83.014499999999998</c:v>
                </c:pt>
                <c:pt idx="143725">
                  <c:v>-83.012499999999989</c:v>
                </c:pt>
                <c:pt idx="143726">
                  <c:v>-83.010499999999979</c:v>
                </c:pt>
                <c:pt idx="143727">
                  <c:v>-83.00849999999997</c:v>
                </c:pt>
                <c:pt idx="143728">
                  <c:v>-83.00649999999996</c:v>
                </c:pt>
                <c:pt idx="143729">
                  <c:v>-83.00449999999995</c:v>
                </c:pt>
                <c:pt idx="143730">
                  <c:v>-83.002499999999998</c:v>
                </c:pt>
                <c:pt idx="143731">
                  <c:v>-83.000499999999988</c:v>
                </c:pt>
                <c:pt idx="143732">
                  <c:v>-82.998499999999979</c:v>
                </c:pt>
                <c:pt idx="143733">
                  <c:v>-82.996499999999969</c:v>
                </c:pt>
                <c:pt idx="143734">
                  <c:v>-82.99449999999996</c:v>
                </c:pt>
                <c:pt idx="143735">
                  <c:v>-82.99249999999995</c:v>
                </c:pt>
                <c:pt idx="143736">
                  <c:v>-82.990499999999997</c:v>
                </c:pt>
                <c:pt idx="143737">
                  <c:v>-82.988499999999988</c:v>
                </c:pt>
                <c:pt idx="143738">
                  <c:v>-82.986499999999978</c:v>
                </c:pt>
                <c:pt idx="143739">
                  <c:v>-82.984499999999969</c:v>
                </c:pt>
                <c:pt idx="143740">
                  <c:v>-82.982499999999959</c:v>
                </c:pt>
                <c:pt idx="143741">
                  <c:v>-82.98049999999995</c:v>
                </c:pt>
                <c:pt idx="143742">
                  <c:v>-82.978499999999997</c:v>
                </c:pt>
                <c:pt idx="143743">
                  <c:v>-82.976499999999987</c:v>
                </c:pt>
                <c:pt idx="143744">
                  <c:v>-82.974499999999978</c:v>
                </c:pt>
                <c:pt idx="143745">
                  <c:v>-82.972499999999968</c:v>
                </c:pt>
                <c:pt idx="143746">
                  <c:v>-82.970499999999959</c:v>
                </c:pt>
                <c:pt idx="143747">
                  <c:v>-82.968499999999949</c:v>
                </c:pt>
                <c:pt idx="143748">
                  <c:v>-82.966499999999996</c:v>
                </c:pt>
                <c:pt idx="143749">
                  <c:v>-82.964499999999987</c:v>
                </c:pt>
                <c:pt idx="143750">
                  <c:v>-82.962499999999977</c:v>
                </c:pt>
                <c:pt idx="143751">
                  <c:v>-82.960499999999968</c:v>
                </c:pt>
                <c:pt idx="143752">
                  <c:v>-82.958499999999958</c:v>
                </c:pt>
                <c:pt idx="143753">
                  <c:v>-82.956500000000005</c:v>
                </c:pt>
                <c:pt idx="143754">
                  <c:v>-82.954499999999996</c:v>
                </c:pt>
                <c:pt idx="143755">
                  <c:v>-82.952499999999986</c:v>
                </c:pt>
                <c:pt idx="143756">
                  <c:v>-82.950499999999977</c:v>
                </c:pt>
                <c:pt idx="143757">
                  <c:v>-82.948499999999967</c:v>
                </c:pt>
                <c:pt idx="143758">
                  <c:v>-82.946499999999958</c:v>
                </c:pt>
                <c:pt idx="143759">
                  <c:v>-82.944500000000005</c:v>
                </c:pt>
                <c:pt idx="143760">
                  <c:v>-82.942499999999995</c:v>
                </c:pt>
                <c:pt idx="143761">
                  <c:v>-82.940499999999986</c:v>
                </c:pt>
                <c:pt idx="143762">
                  <c:v>-82.938499999999976</c:v>
                </c:pt>
                <c:pt idx="143763">
                  <c:v>-82.936499999999967</c:v>
                </c:pt>
                <c:pt idx="143764">
                  <c:v>-82.934499999999957</c:v>
                </c:pt>
                <c:pt idx="143765">
                  <c:v>-82.932500000000005</c:v>
                </c:pt>
                <c:pt idx="143766">
                  <c:v>-82.930499999999995</c:v>
                </c:pt>
                <c:pt idx="143767">
                  <c:v>-82.928499999999985</c:v>
                </c:pt>
                <c:pt idx="143768">
                  <c:v>-82.926499999999976</c:v>
                </c:pt>
                <c:pt idx="143769">
                  <c:v>-82.924499999999966</c:v>
                </c:pt>
                <c:pt idx="143770">
                  <c:v>-82.922499999999957</c:v>
                </c:pt>
                <c:pt idx="143771">
                  <c:v>-82.920500000000004</c:v>
                </c:pt>
                <c:pt idx="143772">
                  <c:v>-82.918499999999995</c:v>
                </c:pt>
                <c:pt idx="143773">
                  <c:v>-82.916499999999985</c:v>
                </c:pt>
                <c:pt idx="143774">
                  <c:v>-82.914499999999975</c:v>
                </c:pt>
                <c:pt idx="143775">
                  <c:v>-82.912499999999966</c:v>
                </c:pt>
                <c:pt idx="143776">
                  <c:v>-82.910499999999956</c:v>
                </c:pt>
                <c:pt idx="143777">
                  <c:v>-82.908500000000004</c:v>
                </c:pt>
                <c:pt idx="143778">
                  <c:v>-82.906499999999994</c:v>
                </c:pt>
                <c:pt idx="143779">
                  <c:v>-82.904499999999985</c:v>
                </c:pt>
                <c:pt idx="143780">
                  <c:v>-82.902499999999975</c:v>
                </c:pt>
                <c:pt idx="143781">
                  <c:v>-82.900499999999965</c:v>
                </c:pt>
                <c:pt idx="143782">
                  <c:v>-82.898499999999956</c:v>
                </c:pt>
                <c:pt idx="143783">
                  <c:v>-82.896500000000003</c:v>
                </c:pt>
                <c:pt idx="143784">
                  <c:v>-82.894499999999994</c:v>
                </c:pt>
                <c:pt idx="143785">
                  <c:v>-82.892499999999984</c:v>
                </c:pt>
                <c:pt idx="143786">
                  <c:v>-82.890499999999975</c:v>
                </c:pt>
                <c:pt idx="143787">
                  <c:v>-82.888499999999965</c:v>
                </c:pt>
                <c:pt idx="143788">
                  <c:v>-82.886499999999955</c:v>
                </c:pt>
                <c:pt idx="143789">
                  <c:v>-82.884500000000003</c:v>
                </c:pt>
                <c:pt idx="143790">
                  <c:v>-82.882499999999993</c:v>
                </c:pt>
                <c:pt idx="143791">
                  <c:v>-82.880499999999984</c:v>
                </c:pt>
                <c:pt idx="143792">
                  <c:v>-82.878499999999974</c:v>
                </c:pt>
                <c:pt idx="143793">
                  <c:v>-82.876499999999965</c:v>
                </c:pt>
                <c:pt idx="143794">
                  <c:v>-82.874499999999955</c:v>
                </c:pt>
                <c:pt idx="143795">
                  <c:v>-82.872500000000002</c:v>
                </c:pt>
                <c:pt idx="143796">
                  <c:v>-82.870499999999993</c:v>
                </c:pt>
                <c:pt idx="143797">
                  <c:v>-82.868499999999983</c:v>
                </c:pt>
                <c:pt idx="143798">
                  <c:v>-82.866499999999974</c:v>
                </c:pt>
                <c:pt idx="143799">
                  <c:v>-82.864499999999964</c:v>
                </c:pt>
                <c:pt idx="143800">
                  <c:v>-82.862499999999955</c:v>
                </c:pt>
                <c:pt idx="143801">
                  <c:v>-82.860500000000002</c:v>
                </c:pt>
                <c:pt idx="143802">
                  <c:v>-82.858499999999992</c:v>
                </c:pt>
                <c:pt idx="143803">
                  <c:v>-82.856499999999983</c:v>
                </c:pt>
                <c:pt idx="143804">
                  <c:v>-82.854499999999973</c:v>
                </c:pt>
                <c:pt idx="143805">
                  <c:v>-82.852499999999964</c:v>
                </c:pt>
                <c:pt idx="143806">
                  <c:v>-82.850499999999954</c:v>
                </c:pt>
                <c:pt idx="143807">
                  <c:v>-82.848500000000001</c:v>
                </c:pt>
                <c:pt idx="143808">
                  <c:v>-82.846499999999992</c:v>
                </c:pt>
                <c:pt idx="143809">
                  <c:v>-82.844499999999982</c:v>
                </c:pt>
                <c:pt idx="143810">
                  <c:v>-82.842499999999973</c:v>
                </c:pt>
                <c:pt idx="143811">
                  <c:v>-82.840499999999963</c:v>
                </c:pt>
                <c:pt idx="143812">
                  <c:v>-82.838499999999954</c:v>
                </c:pt>
                <c:pt idx="143813">
                  <c:v>-82.836500000000001</c:v>
                </c:pt>
                <c:pt idx="143814">
                  <c:v>-82.834499999999991</c:v>
                </c:pt>
                <c:pt idx="143815">
                  <c:v>-82.832499999999982</c:v>
                </c:pt>
                <c:pt idx="143816">
                  <c:v>-82.830499999999972</c:v>
                </c:pt>
                <c:pt idx="143817">
                  <c:v>-82.828499999999963</c:v>
                </c:pt>
                <c:pt idx="143818">
                  <c:v>-82.826499999999953</c:v>
                </c:pt>
                <c:pt idx="143819">
                  <c:v>-82.8245</c:v>
                </c:pt>
                <c:pt idx="143820">
                  <c:v>-82.822499999999991</c:v>
                </c:pt>
                <c:pt idx="143821">
                  <c:v>-82.820499999999981</c:v>
                </c:pt>
                <c:pt idx="143822">
                  <c:v>-82.818499999999972</c:v>
                </c:pt>
                <c:pt idx="143823">
                  <c:v>-82.816499999999962</c:v>
                </c:pt>
                <c:pt idx="143824">
                  <c:v>-82.814499999999953</c:v>
                </c:pt>
                <c:pt idx="143825">
                  <c:v>-82.8125</c:v>
                </c:pt>
                <c:pt idx="143826">
                  <c:v>-82.81049999999999</c:v>
                </c:pt>
                <c:pt idx="143827">
                  <c:v>-82.808499999999981</c:v>
                </c:pt>
                <c:pt idx="143828">
                  <c:v>-82.806499999999971</c:v>
                </c:pt>
                <c:pt idx="143829">
                  <c:v>-82.804499999999962</c:v>
                </c:pt>
                <c:pt idx="143830">
                  <c:v>-82.802499999999952</c:v>
                </c:pt>
                <c:pt idx="143831">
                  <c:v>-82.8005</c:v>
                </c:pt>
                <c:pt idx="143832">
                  <c:v>-82.79849999999999</c:v>
                </c:pt>
                <c:pt idx="143833">
                  <c:v>-82.79649999999998</c:v>
                </c:pt>
                <c:pt idx="143834">
                  <c:v>-82.794499999999971</c:v>
                </c:pt>
                <c:pt idx="143835">
                  <c:v>-82.792499999999961</c:v>
                </c:pt>
                <c:pt idx="143836">
                  <c:v>-82.790499999999952</c:v>
                </c:pt>
                <c:pt idx="143837">
                  <c:v>-82.788499999999999</c:v>
                </c:pt>
                <c:pt idx="143838">
                  <c:v>-82.78649999999999</c:v>
                </c:pt>
                <c:pt idx="143839">
                  <c:v>-82.78449999999998</c:v>
                </c:pt>
                <c:pt idx="143840">
                  <c:v>-82.78249999999997</c:v>
                </c:pt>
                <c:pt idx="143841">
                  <c:v>-82.780499999999961</c:v>
                </c:pt>
                <c:pt idx="143842">
                  <c:v>-82.778499999999951</c:v>
                </c:pt>
                <c:pt idx="143843">
                  <c:v>-82.776499999999999</c:v>
                </c:pt>
                <c:pt idx="143844">
                  <c:v>-82.774499999999989</c:v>
                </c:pt>
                <c:pt idx="143845">
                  <c:v>-82.77249999999998</c:v>
                </c:pt>
                <c:pt idx="143846">
                  <c:v>-82.77049999999997</c:v>
                </c:pt>
                <c:pt idx="143847">
                  <c:v>-82.76849999999996</c:v>
                </c:pt>
                <c:pt idx="143848">
                  <c:v>-82.766499999999951</c:v>
                </c:pt>
                <c:pt idx="143849">
                  <c:v>-82.764499999999998</c:v>
                </c:pt>
                <c:pt idx="143850">
                  <c:v>-82.762499999999989</c:v>
                </c:pt>
                <c:pt idx="143851">
                  <c:v>-82.760499999999979</c:v>
                </c:pt>
                <c:pt idx="143852">
                  <c:v>-82.75849999999997</c:v>
                </c:pt>
                <c:pt idx="143853">
                  <c:v>-82.75649999999996</c:v>
                </c:pt>
                <c:pt idx="143854">
                  <c:v>-82.75449999999995</c:v>
                </c:pt>
                <c:pt idx="143855">
                  <c:v>-82.752499999999998</c:v>
                </c:pt>
                <c:pt idx="143856">
                  <c:v>-82.750499999999988</c:v>
                </c:pt>
                <c:pt idx="143857">
                  <c:v>-82.748499999999979</c:v>
                </c:pt>
                <c:pt idx="143858">
                  <c:v>-82.746499999999969</c:v>
                </c:pt>
                <c:pt idx="143859">
                  <c:v>-82.74449999999996</c:v>
                </c:pt>
                <c:pt idx="143860">
                  <c:v>-82.74249999999995</c:v>
                </c:pt>
                <c:pt idx="143861">
                  <c:v>-82.740499999999997</c:v>
                </c:pt>
                <c:pt idx="143862">
                  <c:v>-82.738499999999988</c:v>
                </c:pt>
                <c:pt idx="143863">
                  <c:v>-82.736499999999978</c:v>
                </c:pt>
                <c:pt idx="143864">
                  <c:v>-82.734499999999969</c:v>
                </c:pt>
                <c:pt idx="143865">
                  <c:v>-82.732499999999959</c:v>
                </c:pt>
                <c:pt idx="143866">
                  <c:v>-82.73049999999995</c:v>
                </c:pt>
                <c:pt idx="143867">
                  <c:v>-82.728499999999997</c:v>
                </c:pt>
                <c:pt idx="143868">
                  <c:v>-82.726499999999987</c:v>
                </c:pt>
                <c:pt idx="143869">
                  <c:v>-82.724499999999978</c:v>
                </c:pt>
                <c:pt idx="143870">
                  <c:v>-82.722499999999968</c:v>
                </c:pt>
                <c:pt idx="143871">
                  <c:v>-82.720499999999959</c:v>
                </c:pt>
                <c:pt idx="143872">
                  <c:v>-82.718499999999949</c:v>
                </c:pt>
                <c:pt idx="143873">
                  <c:v>-82.716499999999996</c:v>
                </c:pt>
                <c:pt idx="143874">
                  <c:v>-82.714499999999987</c:v>
                </c:pt>
                <c:pt idx="143875">
                  <c:v>-82.712499999999977</c:v>
                </c:pt>
                <c:pt idx="143876">
                  <c:v>-82.710499999999968</c:v>
                </c:pt>
                <c:pt idx="143877">
                  <c:v>-82.708499999999958</c:v>
                </c:pt>
                <c:pt idx="143878">
                  <c:v>-82.706500000000005</c:v>
                </c:pt>
                <c:pt idx="143879">
                  <c:v>-82.704499999999996</c:v>
                </c:pt>
                <c:pt idx="143880">
                  <c:v>-82.702499999999986</c:v>
                </c:pt>
                <c:pt idx="143881">
                  <c:v>-82.700499999999977</c:v>
                </c:pt>
                <c:pt idx="143882">
                  <c:v>-82.698499999999967</c:v>
                </c:pt>
                <c:pt idx="143883">
                  <c:v>-82.696499999999958</c:v>
                </c:pt>
                <c:pt idx="143884">
                  <c:v>-82.694500000000005</c:v>
                </c:pt>
                <c:pt idx="143885">
                  <c:v>-82.692499999999995</c:v>
                </c:pt>
                <c:pt idx="143886">
                  <c:v>-82.690499999999986</c:v>
                </c:pt>
                <c:pt idx="143887">
                  <c:v>-82.688499999999976</c:v>
                </c:pt>
                <c:pt idx="143888">
                  <c:v>-82.686499999999967</c:v>
                </c:pt>
                <c:pt idx="143889">
                  <c:v>-82.684499999999957</c:v>
                </c:pt>
                <c:pt idx="143890">
                  <c:v>-82.682500000000005</c:v>
                </c:pt>
                <c:pt idx="143891">
                  <c:v>-82.680499999999995</c:v>
                </c:pt>
                <c:pt idx="143892">
                  <c:v>-82.678499999999985</c:v>
                </c:pt>
                <c:pt idx="143893">
                  <c:v>-82.676499999999976</c:v>
                </c:pt>
                <c:pt idx="143894">
                  <c:v>-82.674499999999966</c:v>
                </c:pt>
                <c:pt idx="143895">
                  <c:v>-82.672499999999957</c:v>
                </c:pt>
                <c:pt idx="143896">
                  <c:v>-82.670500000000004</c:v>
                </c:pt>
                <c:pt idx="143897">
                  <c:v>-82.668499999999995</c:v>
                </c:pt>
                <c:pt idx="143898">
                  <c:v>-82.666499999999985</c:v>
                </c:pt>
                <c:pt idx="143899">
                  <c:v>-82.664499999999975</c:v>
                </c:pt>
                <c:pt idx="143900">
                  <c:v>-82.662499999999966</c:v>
                </c:pt>
                <c:pt idx="143901">
                  <c:v>-82.660499999999956</c:v>
                </c:pt>
                <c:pt idx="143902">
                  <c:v>-82.658500000000004</c:v>
                </c:pt>
                <c:pt idx="143903">
                  <c:v>-82.656499999999994</c:v>
                </c:pt>
                <c:pt idx="143904">
                  <c:v>-82.654499999999985</c:v>
                </c:pt>
                <c:pt idx="143905">
                  <c:v>-82.652499999999975</c:v>
                </c:pt>
                <c:pt idx="143906">
                  <c:v>-82.650499999999965</c:v>
                </c:pt>
                <c:pt idx="143907">
                  <c:v>-82.648499999999956</c:v>
                </c:pt>
                <c:pt idx="143908">
                  <c:v>-82.646500000000003</c:v>
                </c:pt>
                <c:pt idx="143909">
                  <c:v>-82.644499999999994</c:v>
                </c:pt>
                <c:pt idx="143910">
                  <c:v>-82.642499999999984</c:v>
                </c:pt>
                <c:pt idx="143911">
                  <c:v>-82.640499999999975</c:v>
                </c:pt>
                <c:pt idx="143912">
                  <c:v>-82.638499999999965</c:v>
                </c:pt>
                <c:pt idx="143913">
                  <c:v>-82.636499999999955</c:v>
                </c:pt>
                <c:pt idx="143914">
                  <c:v>-82.634500000000003</c:v>
                </c:pt>
                <c:pt idx="143915">
                  <c:v>-82.632499999999993</c:v>
                </c:pt>
                <c:pt idx="143916">
                  <c:v>-82.630499999999984</c:v>
                </c:pt>
                <c:pt idx="143917">
                  <c:v>-82.628499999999974</c:v>
                </c:pt>
                <c:pt idx="143918">
                  <c:v>-82.626499999999965</c:v>
                </c:pt>
                <c:pt idx="143919">
                  <c:v>-82.624499999999955</c:v>
                </c:pt>
                <c:pt idx="143920">
                  <c:v>-82.622500000000002</c:v>
                </c:pt>
                <c:pt idx="143921">
                  <c:v>-82.620499999999993</c:v>
                </c:pt>
                <c:pt idx="143922">
                  <c:v>-82.618499999999983</c:v>
                </c:pt>
                <c:pt idx="143923">
                  <c:v>-82.616499999999974</c:v>
                </c:pt>
                <c:pt idx="143924">
                  <c:v>-82.614499999999964</c:v>
                </c:pt>
                <c:pt idx="143925">
                  <c:v>-82.612499999999955</c:v>
                </c:pt>
                <c:pt idx="143926">
                  <c:v>-82.610500000000002</c:v>
                </c:pt>
                <c:pt idx="143927">
                  <c:v>-82.608499999999992</c:v>
                </c:pt>
                <c:pt idx="143928">
                  <c:v>-82.606499999999983</c:v>
                </c:pt>
                <c:pt idx="143929">
                  <c:v>-82.604499999999973</c:v>
                </c:pt>
                <c:pt idx="143930">
                  <c:v>-82.602499999999964</c:v>
                </c:pt>
                <c:pt idx="143931">
                  <c:v>-82.600499999999954</c:v>
                </c:pt>
                <c:pt idx="143932">
                  <c:v>-82.598500000000001</c:v>
                </c:pt>
                <c:pt idx="143933">
                  <c:v>-82.596499999999992</c:v>
                </c:pt>
                <c:pt idx="143934">
                  <c:v>-82.594499999999982</c:v>
                </c:pt>
                <c:pt idx="143935">
                  <c:v>-82.592499999999973</c:v>
                </c:pt>
                <c:pt idx="143936">
                  <c:v>-82.590499999999963</c:v>
                </c:pt>
                <c:pt idx="143937">
                  <c:v>-82.588499999999954</c:v>
                </c:pt>
                <c:pt idx="143938">
                  <c:v>-82.586500000000001</c:v>
                </c:pt>
                <c:pt idx="143939">
                  <c:v>-82.584499999999991</c:v>
                </c:pt>
                <c:pt idx="143940">
                  <c:v>-82.582499999999982</c:v>
                </c:pt>
                <c:pt idx="143941">
                  <c:v>-82.580499999999972</c:v>
                </c:pt>
                <c:pt idx="143942">
                  <c:v>-82.578499999999963</c:v>
                </c:pt>
                <c:pt idx="143943">
                  <c:v>-82.576499999999953</c:v>
                </c:pt>
                <c:pt idx="143944">
                  <c:v>-82.5745</c:v>
                </c:pt>
                <c:pt idx="143945">
                  <c:v>-82.572499999999991</c:v>
                </c:pt>
                <c:pt idx="143946">
                  <c:v>-82.570499999999981</c:v>
                </c:pt>
                <c:pt idx="143947">
                  <c:v>-82.568499999999972</c:v>
                </c:pt>
                <c:pt idx="143948">
                  <c:v>-82.566499999999962</c:v>
                </c:pt>
                <c:pt idx="143949">
                  <c:v>-82.564499999999953</c:v>
                </c:pt>
                <c:pt idx="143950">
                  <c:v>-82.5625</c:v>
                </c:pt>
                <c:pt idx="143951">
                  <c:v>-82.56049999999999</c:v>
                </c:pt>
                <c:pt idx="143952">
                  <c:v>-82.558499999999981</c:v>
                </c:pt>
                <c:pt idx="143953">
                  <c:v>-82.556499999999971</c:v>
                </c:pt>
                <c:pt idx="143954">
                  <c:v>-82.554499999999962</c:v>
                </c:pt>
                <c:pt idx="143955">
                  <c:v>-82.552499999999952</c:v>
                </c:pt>
                <c:pt idx="143956">
                  <c:v>-82.5505</c:v>
                </c:pt>
                <c:pt idx="143957">
                  <c:v>-82.54849999999999</c:v>
                </c:pt>
                <c:pt idx="143958">
                  <c:v>-82.54649999999998</c:v>
                </c:pt>
                <c:pt idx="143959">
                  <c:v>-82.544499999999971</c:v>
                </c:pt>
                <c:pt idx="143960">
                  <c:v>-82.542499999999961</c:v>
                </c:pt>
                <c:pt idx="143961">
                  <c:v>-82.540499999999952</c:v>
                </c:pt>
                <c:pt idx="143962">
                  <c:v>-82.538499999999999</c:v>
                </c:pt>
                <c:pt idx="143963">
                  <c:v>-82.53649999999999</c:v>
                </c:pt>
                <c:pt idx="143964">
                  <c:v>-82.53449999999998</c:v>
                </c:pt>
                <c:pt idx="143965">
                  <c:v>-82.53249999999997</c:v>
                </c:pt>
                <c:pt idx="143966">
                  <c:v>-82.530499999999961</c:v>
                </c:pt>
                <c:pt idx="143967">
                  <c:v>-82.528499999999951</c:v>
                </c:pt>
                <c:pt idx="143968">
                  <c:v>-82.526499999999999</c:v>
                </c:pt>
                <c:pt idx="143969">
                  <c:v>-82.524499999999989</c:v>
                </c:pt>
                <c:pt idx="143970">
                  <c:v>-82.52249999999998</c:v>
                </c:pt>
                <c:pt idx="143971">
                  <c:v>-82.52049999999997</c:v>
                </c:pt>
                <c:pt idx="143972">
                  <c:v>-82.51849999999996</c:v>
                </c:pt>
                <c:pt idx="143973">
                  <c:v>-82.516499999999951</c:v>
                </c:pt>
                <c:pt idx="143974">
                  <c:v>-82.514499999999998</c:v>
                </c:pt>
                <c:pt idx="143975">
                  <c:v>-82.512499999999989</c:v>
                </c:pt>
                <c:pt idx="143976">
                  <c:v>-82.510499999999979</c:v>
                </c:pt>
                <c:pt idx="143977">
                  <c:v>-82.50849999999997</c:v>
                </c:pt>
                <c:pt idx="143978">
                  <c:v>-82.50649999999996</c:v>
                </c:pt>
                <c:pt idx="143979">
                  <c:v>-82.50449999999995</c:v>
                </c:pt>
                <c:pt idx="143980">
                  <c:v>-82.502499999999998</c:v>
                </c:pt>
                <c:pt idx="143981">
                  <c:v>-82.500499999999988</c:v>
                </c:pt>
                <c:pt idx="143982">
                  <c:v>-82.498499999999979</c:v>
                </c:pt>
                <c:pt idx="143983">
                  <c:v>-82.496499999999969</c:v>
                </c:pt>
                <c:pt idx="143984">
                  <c:v>-82.49449999999996</c:v>
                </c:pt>
                <c:pt idx="143985">
                  <c:v>-82.49249999999995</c:v>
                </c:pt>
                <c:pt idx="143986">
                  <c:v>-82.490499999999997</c:v>
                </c:pt>
                <c:pt idx="143987">
                  <c:v>-82.488499999999988</c:v>
                </c:pt>
                <c:pt idx="143988">
                  <c:v>-82.486499999999978</c:v>
                </c:pt>
                <c:pt idx="143989">
                  <c:v>-82.484499999999969</c:v>
                </c:pt>
                <c:pt idx="143990">
                  <c:v>-82.482499999999959</c:v>
                </c:pt>
                <c:pt idx="143991">
                  <c:v>-82.48049999999995</c:v>
                </c:pt>
                <c:pt idx="143992">
                  <c:v>-82.478499999999997</c:v>
                </c:pt>
                <c:pt idx="143993">
                  <c:v>-82.476499999999987</c:v>
                </c:pt>
                <c:pt idx="143994">
                  <c:v>-82.474499999999978</c:v>
                </c:pt>
                <c:pt idx="143995">
                  <c:v>-82.472499999999968</c:v>
                </c:pt>
                <c:pt idx="143996">
                  <c:v>-82.470499999999959</c:v>
                </c:pt>
                <c:pt idx="143997">
                  <c:v>-82.468499999999949</c:v>
                </c:pt>
                <c:pt idx="143998">
                  <c:v>-82.466499999999996</c:v>
                </c:pt>
                <c:pt idx="143999">
                  <c:v>-82.464499999999987</c:v>
                </c:pt>
                <c:pt idx="144000">
                  <c:v>-82.462499999999977</c:v>
                </c:pt>
                <c:pt idx="144001">
                  <c:v>-82.460499999999968</c:v>
                </c:pt>
                <c:pt idx="144002">
                  <c:v>-82.458499999999958</c:v>
                </c:pt>
                <c:pt idx="144003">
                  <c:v>-82.456500000000005</c:v>
                </c:pt>
                <c:pt idx="144004">
                  <c:v>-82.454499999999996</c:v>
                </c:pt>
                <c:pt idx="144005">
                  <c:v>-82.452499999999986</c:v>
                </c:pt>
                <c:pt idx="144006">
                  <c:v>-82.450499999999977</c:v>
                </c:pt>
                <c:pt idx="144007">
                  <c:v>-82.448499999999967</c:v>
                </c:pt>
                <c:pt idx="144008">
                  <c:v>-82.446499999999958</c:v>
                </c:pt>
                <c:pt idx="144009">
                  <c:v>-82.444500000000005</c:v>
                </c:pt>
                <c:pt idx="144010">
                  <c:v>-82.442499999999995</c:v>
                </c:pt>
                <c:pt idx="144011">
                  <c:v>-82.440499999999986</c:v>
                </c:pt>
                <c:pt idx="144012">
                  <c:v>-82.438499999999976</c:v>
                </c:pt>
                <c:pt idx="144013">
                  <c:v>-82.436499999999967</c:v>
                </c:pt>
                <c:pt idx="144014">
                  <c:v>-82.434499999999957</c:v>
                </c:pt>
                <c:pt idx="144015">
                  <c:v>-82.432500000000005</c:v>
                </c:pt>
                <c:pt idx="144016">
                  <c:v>-82.430499999999995</c:v>
                </c:pt>
                <c:pt idx="144017">
                  <c:v>-82.428499999999985</c:v>
                </c:pt>
                <c:pt idx="144018">
                  <c:v>-82.426499999999976</c:v>
                </c:pt>
                <c:pt idx="144019">
                  <c:v>-82.424499999999966</c:v>
                </c:pt>
                <c:pt idx="144020">
                  <c:v>-82.422499999999957</c:v>
                </c:pt>
                <c:pt idx="144021">
                  <c:v>-82.420500000000004</c:v>
                </c:pt>
                <c:pt idx="144022">
                  <c:v>-82.418499999999995</c:v>
                </c:pt>
                <c:pt idx="144023">
                  <c:v>-82.416499999999985</c:v>
                </c:pt>
                <c:pt idx="144024">
                  <c:v>-82.414499999999975</c:v>
                </c:pt>
                <c:pt idx="144025">
                  <c:v>-82.412499999999966</c:v>
                </c:pt>
                <c:pt idx="144026">
                  <c:v>-82.410499999999956</c:v>
                </c:pt>
                <c:pt idx="144027">
                  <c:v>-82.408500000000004</c:v>
                </c:pt>
                <c:pt idx="144028">
                  <c:v>-82.406499999999994</c:v>
                </c:pt>
                <c:pt idx="144029">
                  <c:v>-82.404499999999985</c:v>
                </c:pt>
                <c:pt idx="144030">
                  <c:v>-82.402499999999975</c:v>
                </c:pt>
                <c:pt idx="144031">
                  <c:v>-82.400499999999965</c:v>
                </c:pt>
                <c:pt idx="144032">
                  <c:v>-82.398499999999956</c:v>
                </c:pt>
                <c:pt idx="144033">
                  <c:v>-82.396500000000003</c:v>
                </c:pt>
                <c:pt idx="144034">
                  <c:v>-82.394499999999994</c:v>
                </c:pt>
                <c:pt idx="144035">
                  <c:v>-82.392499999999984</c:v>
                </c:pt>
                <c:pt idx="144036">
                  <c:v>-82.390499999999975</c:v>
                </c:pt>
                <c:pt idx="144037">
                  <c:v>-82.388499999999965</c:v>
                </c:pt>
                <c:pt idx="144038">
                  <c:v>-82.386499999999955</c:v>
                </c:pt>
                <c:pt idx="144039">
                  <c:v>-82.384500000000003</c:v>
                </c:pt>
                <c:pt idx="144040">
                  <c:v>-82.382499999999993</c:v>
                </c:pt>
                <c:pt idx="144041">
                  <c:v>-82.380499999999984</c:v>
                </c:pt>
                <c:pt idx="144042">
                  <c:v>-82.378499999999974</c:v>
                </c:pt>
                <c:pt idx="144043">
                  <c:v>-82.376499999999965</c:v>
                </c:pt>
                <c:pt idx="144044">
                  <c:v>-82.374499999999955</c:v>
                </c:pt>
                <c:pt idx="144045">
                  <c:v>-82.372500000000002</c:v>
                </c:pt>
                <c:pt idx="144046">
                  <c:v>-82.370499999999993</c:v>
                </c:pt>
                <c:pt idx="144047">
                  <c:v>-82.368499999999983</c:v>
                </c:pt>
                <c:pt idx="144048">
                  <c:v>-82.366499999999974</c:v>
                </c:pt>
                <c:pt idx="144049">
                  <c:v>-82.364499999999964</c:v>
                </c:pt>
                <c:pt idx="144050">
                  <c:v>-82.362499999999955</c:v>
                </c:pt>
                <c:pt idx="144051">
                  <c:v>-82.360500000000002</c:v>
                </c:pt>
                <c:pt idx="144052">
                  <c:v>-82.358499999999992</c:v>
                </c:pt>
                <c:pt idx="144053">
                  <c:v>-82.356499999999983</c:v>
                </c:pt>
                <c:pt idx="144054">
                  <c:v>-82.354499999999973</c:v>
                </c:pt>
                <c:pt idx="144055">
                  <c:v>-82.352499999999964</c:v>
                </c:pt>
                <c:pt idx="144056">
                  <c:v>-82.350499999999954</c:v>
                </c:pt>
                <c:pt idx="144057">
                  <c:v>-82.348500000000001</c:v>
                </c:pt>
                <c:pt idx="144058">
                  <c:v>-82.346499999999992</c:v>
                </c:pt>
                <c:pt idx="144059">
                  <c:v>-82.344499999999982</c:v>
                </c:pt>
                <c:pt idx="144060">
                  <c:v>-82.342499999999973</c:v>
                </c:pt>
                <c:pt idx="144061">
                  <c:v>-82.340499999999963</c:v>
                </c:pt>
                <c:pt idx="144062">
                  <c:v>-82.338499999999954</c:v>
                </c:pt>
                <c:pt idx="144063">
                  <c:v>-82.336500000000001</c:v>
                </c:pt>
                <c:pt idx="144064">
                  <c:v>-82.334499999999991</c:v>
                </c:pt>
                <c:pt idx="144065">
                  <c:v>-82.332499999999982</c:v>
                </c:pt>
                <c:pt idx="144066">
                  <c:v>-82.330499999999972</c:v>
                </c:pt>
                <c:pt idx="144067">
                  <c:v>-82.328499999999963</c:v>
                </c:pt>
                <c:pt idx="144068">
                  <c:v>-82.326499999999953</c:v>
                </c:pt>
                <c:pt idx="144069">
                  <c:v>-82.3245</c:v>
                </c:pt>
                <c:pt idx="144070">
                  <c:v>-82.322499999999991</c:v>
                </c:pt>
                <c:pt idx="144071">
                  <c:v>-82.320499999999981</c:v>
                </c:pt>
                <c:pt idx="144072">
                  <c:v>-82.318499999999972</c:v>
                </c:pt>
                <c:pt idx="144073">
                  <c:v>-82.316499999999962</c:v>
                </c:pt>
                <c:pt idx="144074">
                  <c:v>-82.314499999999953</c:v>
                </c:pt>
                <c:pt idx="144075">
                  <c:v>-82.3125</c:v>
                </c:pt>
                <c:pt idx="144076">
                  <c:v>-82.31049999999999</c:v>
                </c:pt>
                <c:pt idx="144077">
                  <c:v>-82.308499999999981</c:v>
                </c:pt>
                <c:pt idx="144078">
                  <c:v>-82.306499999999971</c:v>
                </c:pt>
                <c:pt idx="144079">
                  <c:v>-82.304499999999962</c:v>
                </c:pt>
                <c:pt idx="144080">
                  <c:v>-82.302499999999952</c:v>
                </c:pt>
                <c:pt idx="144081">
                  <c:v>-82.3005</c:v>
                </c:pt>
                <c:pt idx="144082">
                  <c:v>-82.29849999999999</c:v>
                </c:pt>
                <c:pt idx="144083">
                  <c:v>-82.29649999999998</c:v>
                </c:pt>
                <c:pt idx="144084">
                  <c:v>-82.294499999999971</c:v>
                </c:pt>
                <c:pt idx="144085">
                  <c:v>-82.292499999999961</c:v>
                </c:pt>
                <c:pt idx="144086">
                  <c:v>-82.290499999999952</c:v>
                </c:pt>
                <c:pt idx="144087">
                  <c:v>-82.288499999999999</c:v>
                </c:pt>
                <c:pt idx="144088">
                  <c:v>-82.28649999999999</c:v>
                </c:pt>
                <c:pt idx="144089">
                  <c:v>-82.28449999999998</c:v>
                </c:pt>
                <c:pt idx="144090">
                  <c:v>-82.28249999999997</c:v>
                </c:pt>
                <c:pt idx="144091">
                  <c:v>-82.280499999999961</c:v>
                </c:pt>
                <c:pt idx="144092">
                  <c:v>-82.278499999999951</c:v>
                </c:pt>
                <c:pt idx="144093">
                  <c:v>-82.276499999999999</c:v>
                </c:pt>
                <c:pt idx="144094">
                  <c:v>-82.274499999999989</c:v>
                </c:pt>
                <c:pt idx="144095">
                  <c:v>-82.27249999999998</c:v>
                </c:pt>
                <c:pt idx="144096">
                  <c:v>-82.27049999999997</c:v>
                </c:pt>
                <c:pt idx="144097">
                  <c:v>-82.26849999999996</c:v>
                </c:pt>
                <c:pt idx="144098">
                  <c:v>-82.266499999999951</c:v>
                </c:pt>
                <c:pt idx="144099">
                  <c:v>-82.264499999999998</c:v>
                </c:pt>
                <c:pt idx="144100">
                  <c:v>-82.262499999999989</c:v>
                </c:pt>
                <c:pt idx="144101">
                  <c:v>-82.260499999999979</c:v>
                </c:pt>
                <c:pt idx="144102">
                  <c:v>-82.25849999999997</c:v>
                </c:pt>
                <c:pt idx="144103">
                  <c:v>-82.25649999999996</c:v>
                </c:pt>
                <c:pt idx="144104">
                  <c:v>-82.25449999999995</c:v>
                </c:pt>
                <c:pt idx="144105">
                  <c:v>-82.252499999999998</c:v>
                </c:pt>
                <c:pt idx="144106">
                  <c:v>-82.250499999999988</c:v>
                </c:pt>
                <c:pt idx="144107">
                  <c:v>-82.248499999999979</c:v>
                </c:pt>
                <c:pt idx="144108">
                  <c:v>-82.246499999999969</c:v>
                </c:pt>
                <c:pt idx="144109">
                  <c:v>-82.24449999999996</c:v>
                </c:pt>
                <c:pt idx="144110">
                  <c:v>-82.24249999999995</c:v>
                </c:pt>
                <c:pt idx="144111">
                  <c:v>-82.240499999999997</c:v>
                </c:pt>
                <c:pt idx="144112">
                  <c:v>-82.238499999999988</c:v>
                </c:pt>
                <c:pt idx="144113">
                  <c:v>-82.236499999999978</c:v>
                </c:pt>
                <c:pt idx="144114">
                  <c:v>-82.234499999999969</c:v>
                </c:pt>
                <c:pt idx="144115">
                  <c:v>-82.232499999999959</c:v>
                </c:pt>
                <c:pt idx="144116">
                  <c:v>-82.23049999999995</c:v>
                </c:pt>
                <c:pt idx="144117">
                  <c:v>-82.228499999999997</c:v>
                </c:pt>
                <c:pt idx="144118">
                  <c:v>-82.226499999999987</c:v>
                </c:pt>
                <c:pt idx="144119">
                  <c:v>-82.224499999999978</c:v>
                </c:pt>
                <c:pt idx="144120">
                  <c:v>-82.222499999999968</c:v>
                </c:pt>
                <c:pt idx="144121">
                  <c:v>-82.220499999999959</c:v>
                </c:pt>
                <c:pt idx="144122">
                  <c:v>-82.218499999999949</c:v>
                </c:pt>
                <c:pt idx="144123">
                  <c:v>-82.216499999999996</c:v>
                </c:pt>
                <c:pt idx="144124">
                  <c:v>-82.214499999999987</c:v>
                </c:pt>
                <c:pt idx="144125">
                  <c:v>-82.212499999999977</c:v>
                </c:pt>
                <c:pt idx="144126">
                  <c:v>-82.210499999999968</c:v>
                </c:pt>
                <c:pt idx="144127">
                  <c:v>-82.208499999999958</c:v>
                </c:pt>
                <c:pt idx="144128">
                  <c:v>-82.206500000000005</c:v>
                </c:pt>
                <c:pt idx="144129">
                  <c:v>-82.204499999999996</c:v>
                </c:pt>
                <c:pt idx="144130">
                  <c:v>-82.202499999999986</c:v>
                </c:pt>
                <c:pt idx="144131">
                  <c:v>-82.200499999999977</c:v>
                </c:pt>
                <c:pt idx="144132">
                  <c:v>-82.198499999999967</c:v>
                </c:pt>
                <c:pt idx="144133">
                  <c:v>-82.196499999999958</c:v>
                </c:pt>
                <c:pt idx="144134">
                  <c:v>-82.194500000000005</c:v>
                </c:pt>
                <c:pt idx="144135">
                  <c:v>-82.192499999999995</c:v>
                </c:pt>
                <c:pt idx="144136">
                  <c:v>-82.190499999999986</c:v>
                </c:pt>
                <c:pt idx="144137">
                  <c:v>-82.188499999999976</c:v>
                </c:pt>
                <c:pt idx="144138">
                  <c:v>-82.186499999999967</c:v>
                </c:pt>
                <c:pt idx="144139">
                  <c:v>-82.184499999999957</c:v>
                </c:pt>
                <c:pt idx="144140">
                  <c:v>-82.182500000000005</c:v>
                </c:pt>
                <c:pt idx="144141">
                  <c:v>-82.180499999999995</c:v>
                </c:pt>
                <c:pt idx="144142">
                  <c:v>-82.178499999999985</c:v>
                </c:pt>
                <c:pt idx="144143">
                  <c:v>-82.176499999999976</c:v>
                </c:pt>
                <c:pt idx="144144">
                  <c:v>-82.174499999999966</c:v>
                </c:pt>
                <c:pt idx="144145">
                  <c:v>-82.172499999999957</c:v>
                </c:pt>
                <c:pt idx="144146">
                  <c:v>-82.170500000000004</c:v>
                </c:pt>
                <c:pt idx="144147">
                  <c:v>-82.168499999999995</c:v>
                </c:pt>
                <c:pt idx="144148">
                  <c:v>-82.166499999999985</c:v>
                </c:pt>
                <c:pt idx="144149">
                  <c:v>-82.164499999999975</c:v>
                </c:pt>
                <c:pt idx="144150">
                  <c:v>-82.162499999999966</c:v>
                </c:pt>
                <c:pt idx="144151">
                  <c:v>-82.160499999999956</c:v>
                </c:pt>
                <c:pt idx="144152">
                  <c:v>-82.158500000000004</c:v>
                </c:pt>
                <c:pt idx="144153">
                  <c:v>-82.156499999999994</c:v>
                </c:pt>
                <c:pt idx="144154">
                  <c:v>-82.154499999999985</c:v>
                </c:pt>
                <c:pt idx="144155">
                  <c:v>-82.152499999999975</c:v>
                </c:pt>
                <c:pt idx="144156">
                  <c:v>-82.150499999999965</c:v>
                </c:pt>
                <c:pt idx="144157">
                  <c:v>-82.148499999999956</c:v>
                </c:pt>
                <c:pt idx="144158">
                  <c:v>-82.146500000000003</c:v>
                </c:pt>
                <c:pt idx="144159">
                  <c:v>-82.144499999999994</c:v>
                </c:pt>
                <c:pt idx="144160">
                  <c:v>-82.142499999999984</c:v>
                </c:pt>
                <c:pt idx="144161">
                  <c:v>-82.140499999999975</c:v>
                </c:pt>
                <c:pt idx="144162">
                  <c:v>-82.138499999999965</c:v>
                </c:pt>
                <c:pt idx="144163">
                  <c:v>-82.136499999999955</c:v>
                </c:pt>
                <c:pt idx="144164">
                  <c:v>-82.134500000000003</c:v>
                </c:pt>
                <c:pt idx="144165">
                  <c:v>-82.132499999999993</c:v>
                </c:pt>
                <c:pt idx="144166">
                  <c:v>-82.130499999999984</c:v>
                </c:pt>
                <c:pt idx="144167">
                  <c:v>-82.128499999999974</c:v>
                </c:pt>
                <c:pt idx="144168">
                  <c:v>-82.126499999999965</c:v>
                </c:pt>
                <c:pt idx="144169">
                  <c:v>-82.124499999999955</c:v>
                </c:pt>
                <c:pt idx="144170">
                  <c:v>-82.122500000000002</c:v>
                </c:pt>
                <c:pt idx="144171">
                  <c:v>-82.120499999999993</c:v>
                </c:pt>
                <c:pt idx="144172">
                  <c:v>-82.118499999999983</c:v>
                </c:pt>
                <c:pt idx="144173">
                  <c:v>-82.116499999999974</c:v>
                </c:pt>
                <c:pt idx="144174">
                  <c:v>-82.114499999999964</c:v>
                </c:pt>
                <c:pt idx="144175">
                  <c:v>-82.112499999999955</c:v>
                </c:pt>
                <c:pt idx="144176">
                  <c:v>-82.110500000000002</c:v>
                </c:pt>
                <c:pt idx="144177">
                  <c:v>-82.108499999999992</c:v>
                </c:pt>
                <c:pt idx="144178">
                  <c:v>-82.106499999999983</c:v>
                </c:pt>
                <c:pt idx="144179">
                  <c:v>-82.104499999999973</c:v>
                </c:pt>
                <c:pt idx="144180">
                  <c:v>-82.102499999999964</c:v>
                </c:pt>
                <c:pt idx="144181">
                  <c:v>-82.100499999999954</c:v>
                </c:pt>
                <c:pt idx="144182">
                  <c:v>-82.098500000000001</c:v>
                </c:pt>
                <c:pt idx="144183">
                  <c:v>-82.096499999999992</c:v>
                </c:pt>
                <c:pt idx="144184">
                  <c:v>-82.094499999999982</c:v>
                </c:pt>
                <c:pt idx="144185">
                  <c:v>-82.092499999999973</c:v>
                </c:pt>
                <c:pt idx="144186">
                  <c:v>-82.090499999999963</c:v>
                </c:pt>
                <c:pt idx="144187">
                  <c:v>-82.088499999999954</c:v>
                </c:pt>
                <c:pt idx="144188">
                  <c:v>-82.086500000000001</c:v>
                </c:pt>
                <c:pt idx="144189">
                  <c:v>-82.084499999999991</c:v>
                </c:pt>
                <c:pt idx="144190">
                  <c:v>-82.082499999999982</c:v>
                </c:pt>
                <c:pt idx="144191">
                  <c:v>-82.080499999999972</c:v>
                </c:pt>
                <c:pt idx="144192">
                  <c:v>-82.078499999999963</c:v>
                </c:pt>
                <c:pt idx="144193">
                  <c:v>-82.076499999999953</c:v>
                </c:pt>
                <c:pt idx="144194">
                  <c:v>-82.0745</c:v>
                </c:pt>
                <c:pt idx="144195">
                  <c:v>-82.072499999999991</c:v>
                </c:pt>
                <c:pt idx="144196">
                  <c:v>-82.070499999999981</c:v>
                </c:pt>
                <c:pt idx="144197">
                  <c:v>-82.068499999999972</c:v>
                </c:pt>
                <c:pt idx="144198">
                  <c:v>-82.066499999999962</c:v>
                </c:pt>
                <c:pt idx="144199">
                  <c:v>-82.064499999999953</c:v>
                </c:pt>
                <c:pt idx="144200">
                  <c:v>-82.0625</c:v>
                </c:pt>
                <c:pt idx="144201">
                  <c:v>-82.06049999999999</c:v>
                </c:pt>
                <c:pt idx="144202">
                  <c:v>-82.058499999999981</c:v>
                </c:pt>
                <c:pt idx="144203">
                  <c:v>-82.056499999999971</c:v>
                </c:pt>
                <c:pt idx="144204">
                  <c:v>-82.054499999999962</c:v>
                </c:pt>
                <c:pt idx="144205">
                  <c:v>-82.052499999999952</c:v>
                </c:pt>
                <c:pt idx="144206">
                  <c:v>-82.0505</c:v>
                </c:pt>
                <c:pt idx="144207">
                  <c:v>-82.04849999999999</c:v>
                </c:pt>
                <c:pt idx="144208">
                  <c:v>-82.04649999999998</c:v>
                </c:pt>
                <c:pt idx="144209">
                  <c:v>-82.044499999999971</c:v>
                </c:pt>
                <c:pt idx="144210">
                  <c:v>-82.042499999999961</c:v>
                </c:pt>
                <c:pt idx="144211">
                  <c:v>-82.040499999999952</c:v>
                </c:pt>
                <c:pt idx="144212">
                  <c:v>-82.038499999999999</c:v>
                </c:pt>
                <c:pt idx="144213">
                  <c:v>-82.03649999999999</c:v>
                </c:pt>
                <c:pt idx="144214">
                  <c:v>-82.03449999999998</c:v>
                </c:pt>
                <c:pt idx="144215">
                  <c:v>-82.03249999999997</c:v>
                </c:pt>
                <c:pt idx="144216">
                  <c:v>-82.030499999999961</c:v>
                </c:pt>
                <c:pt idx="144217">
                  <c:v>-82.028499999999951</c:v>
                </c:pt>
                <c:pt idx="144218">
                  <c:v>-82.026499999999999</c:v>
                </c:pt>
                <c:pt idx="144219">
                  <c:v>-82.024499999999989</c:v>
                </c:pt>
                <c:pt idx="144220">
                  <c:v>-82.02249999999998</c:v>
                </c:pt>
                <c:pt idx="144221">
                  <c:v>-82.02049999999997</c:v>
                </c:pt>
                <c:pt idx="144222">
                  <c:v>-82.01849999999996</c:v>
                </c:pt>
                <c:pt idx="144223">
                  <c:v>-82.016499999999951</c:v>
                </c:pt>
                <c:pt idx="144224">
                  <c:v>-82.014499999999998</c:v>
                </c:pt>
                <c:pt idx="144225">
                  <c:v>-82.012499999999989</c:v>
                </c:pt>
                <c:pt idx="144226">
                  <c:v>-82.010499999999979</c:v>
                </c:pt>
                <c:pt idx="144227">
                  <c:v>-82.00849999999997</c:v>
                </c:pt>
                <c:pt idx="144228">
                  <c:v>-82.00649999999996</c:v>
                </c:pt>
                <c:pt idx="144229">
                  <c:v>-82.00449999999995</c:v>
                </c:pt>
                <c:pt idx="144230">
                  <c:v>-82.002499999999998</c:v>
                </c:pt>
                <c:pt idx="144231">
                  <c:v>-82.000499999999988</c:v>
                </c:pt>
                <c:pt idx="144232">
                  <c:v>-81.998499999999979</c:v>
                </c:pt>
                <c:pt idx="144233">
                  <c:v>-81.996499999999969</c:v>
                </c:pt>
                <c:pt idx="144234">
                  <c:v>-81.99449999999996</c:v>
                </c:pt>
                <c:pt idx="144235">
                  <c:v>-81.99249999999995</c:v>
                </c:pt>
                <c:pt idx="144236">
                  <c:v>-81.990499999999997</c:v>
                </c:pt>
                <c:pt idx="144237">
                  <c:v>-81.988499999999988</c:v>
                </c:pt>
                <c:pt idx="144238">
                  <c:v>-81.986499999999978</c:v>
                </c:pt>
                <c:pt idx="144239">
                  <c:v>-81.984499999999969</c:v>
                </c:pt>
                <c:pt idx="144240">
                  <c:v>-81.982499999999959</c:v>
                </c:pt>
                <c:pt idx="144241">
                  <c:v>-81.98049999999995</c:v>
                </c:pt>
                <c:pt idx="144242">
                  <c:v>-81.978499999999997</c:v>
                </c:pt>
                <c:pt idx="144243">
                  <c:v>-81.976499999999987</c:v>
                </c:pt>
                <c:pt idx="144244">
                  <c:v>-81.974499999999978</c:v>
                </c:pt>
                <c:pt idx="144245">
                  <c:v>-81.972499999999968</c:v>
                </c:pt>
                <c:pt idx="144246">
                  <c:v>-81.970499999999959</c:v>
                </c:pt>
                <c:pt idx="144247">
                  <c:v>-81.968499999999949</c:v>
                </c:pt>
                <c:pt idx="144248">
                  <c:v>-81.966499999999996</c:v>
                </c:pt>
                <c:pt idx="144249">
                  <c:v>-81.964499999999987</c:v>
                </c:pt>
                <c:pt idx="144250">
                  <c:v>-81.962499999999977</c:v>
                </c:pt>
                <c:pt idx="144251">
                  <c:v>-81.960499999999968</c:v>
                </c:pt>
                <c:pt idx="144252">
                  <c:v>-81.958499999999958</c:v>
                </c:pt>
                <c:pt idx="144253">
                  <c:v>-81.956500000000005</c:v>
                </c:pt>
                <c:pt idx="144254">
                  <c:v>-81.954499999999996</c:v>
                </c:pt>
                <c:pt idx="144255">
                  <c:v>-81.952499999999986</c:v>
                </c:pt>
                <c:pt idx="144256">
                  <c:v>-81.950499999999977</c:v>
                </c:pt>
                <c:pt idx="144257">
                  <c:v>-81.948499999999967</c:v>
                </c:pt>
                <c:pt idx="144258">
                  <c:v>-81.946499999999958</c:v>
                </c:pt>
                <c:pt idx="144259">
                  <c:v>-81.944500000000005</c:v>
                </c:pt>
                <c:pt idx="144260">
                  <c:v>-81.942499999999995</c:v>
                </c:pt>
                <c:pt idx="144261">
                  <c:v>-81.940499999999986</c:v>
                </c:pt>
                <c:pt idx="144262">
                  <c:v>-81.938499999999976</c:v>
                </c:pt>
                <c:pt idx="144263">
                  <c:v>-81.936499999999967</c:v>
                </c:pt>
                <c:pt idx="144264">
                  <c:v>-81.934499999999957</c:v>
                </c:pt>
                <c:pt idx="144265">
                  <c:v>-81.932500000000005</c:v>
                </c:pt>
                <c:pt idx="144266">
                  <c:v>-81.930499999999995</c:v>
                </c:pt>
                <c:pt idx="144267">
                  <c:v>-81.928499999999985</c:v>
                </c:pt>
                <c:pt idx="144268">
                  <c:v>-81.926499999999976</c:v>
                </c:pt>
                <c:pt idx="144269">
                  <c:v>-81.924499999999966</c:v>
                </c:pt>
                <c:pt idx="144270">
                  <c:v>-81.922499999999957</c:v>
                </c:pt>
                <c:pt idx="144271">
                  <c:v>-81.920500000000004</c:v>
                </c:pt>
                <c:pt idx="144272">
                  <c:v>-81.918499999999995</c:v>
                </c:pt>
                <c:pt idx="144273">
                  <c:v>-81.916499999999985</c:v>
                </c:pt>
                <c:pt idx="144274">
                  <c:v>-81.914499999999975</c:v>
                </c:pt>
                <c:pt idx="144275">
                  <c:v>-81.912499999999966</c:v>
                </c:pt>
                <c:pt idx="144276">
                  <c:v>-81.910499999999956</c:v>
                </c:pt>
                <c:pt idx="144277">
                  <c:v>-81.908500000000004</c:v>
                </c:pt>
                <c:pt idx="144278">
                  <c:v>-81.906499999999994</c:v>
                </c:pt>
                <c:pt idx="144279">
                  <c:v>-81.904499999999985</c:v>
                </c:pt>
                <c:pt idx="144280">
                  <c:v>-81.902499999999975</c:v>
                </c:pt>
                <c:pt idx="144281">
                  <c:v>-81.900499999999965</c:v>
                </c:pt>
                <c:pt idx="144282">
                  <c:v>-81.898499999999956</c:v>
                </c:pt>
                <c:pt idx="144283">
                  <c:v>-81.896500000000003</c:v>
                </c:pt>
                <c:pt idx="144284">
                  <c:v>-81.894499999999994</c:v>
                </c:pt>
                <c:pt idx="144285">
                  <c:v>-81.892499999999984</c:v>
                </c:pt>
                <c:pt idx="144286">
                  <c:v>-81.890499999999975</c:v>
                </c:pt>
                <c:pt idx="144287">
                  <c:v>-81.888499999999965</c:v>
                </c:pt>
                <c:pt idx="144288">
                  <c:v>-81.886499999999955</c:v>
                </c:pt>
                <c:pt idx="144289">
                  <c:v>-81.884500000000003</c:v>
                </c:pt>
                <c:pt idx="144290">
                  <c:v>-81.882499999999993</c:v>
                </c:pt>
                <c:pt idx="144291">
                  <c:v>-81.880499999999984</c:v>
                </c:pt>
                <c:pt idx="144292">
                  <c:v>-81.878499999999974</c:v>
                </c:pt>
                <c:pt idx="144293">
                  <c:v>-81.876499999999965</c:v>
                </c:pt>
                <c:pt idx="144294">
                  <c:v>-81.874499999999955</c:v>
                </c:pt>
                <c:pt idx="144295">
                  <c:v>-81.872500000000002</c:v>
                </c:pt>
                <c:pt idx="144296">
                  <c:v>-81.870499999999993</c:v>
                </c:pt>
                <c:pt idx="144297">
                  <c:v>-81.868499999999983</c:v>
                </c:pt>
                <c:pt idx="144298">
                  <c:v>-81.866499999999974</c:v>
                </c:pt>
                <c:pt idx="144299">
                  <c:v>-81.864499999999964</c:v>
                </c:pt>
                <c:pt idx="144300">
                  <c:v>-81.862499999999955</c:v>
                </c:pt>
                <c:pt idx="144301">
                  <c:v>-81.860500000000002</c:v>
                </c:pt>
                <c:pt idx="144302">
                  <c:v>-81.858499999999992</c:v>
                </c:pt>
                <c:pt idx="144303">
                  <c:v>-81.856499999999983</c:v>
                </c:pt>
                <c:pt idx="144304">
                  <c:v>-81.854499999999973</c:v>
                </c:pt>
                <c:pt idx="144305">
                  <c:v>-81.852499999999964</c:v>
                </c:pt>
                <c:pt idx="144306">
                  <c:v>-81.850499999999954</c:v>
                </c:pt>
                <c:pt idx="144307">
                  <c:v>-81.848500000000001</c:v>
                </c:pt>
                <c:pt idx="144308">
                  <c:v>-81.846499999999992</c:v>
                </c:pt>
                <c:pt idx="144309">
                  <c:v>-81.844499999999982</c:v>
                </c:pt>
                <c:pt idx="144310">
                  <c:v>-81.842499999999973</c:v>
                </c:pt>
                <c:pt idx="144311">
                  <c:v>-81.840499999999963</c:v>
                </c:pt>
                <c:pt idx="144312">
                  <c:v>-81.838499999999954</c:v>
                </c:pt>
                <c:pt idx="144313">
                  <c:v>-81.836500000000001</c:v>
                </c:pt>
                <c:pt idx="144314">
                  <c:v>-81.834499999999991</c:v>
                </c:pt>
                <c:pt idx="144315">
                  <c:v>-81.832499999999982</c:v>
                </c:pt>
                <c:pt idx="144316">
                  <c:v>-81.830499999999972</c:v>
                </c:pt>
                <c:pt idx="144317">
                  <c:v>-81.828499999999963</c:v>
                </c:pt>
                <c:pt idx="144318">
                  <c:v>-81.826499999999953</c:v>
                </c:pt>
                <c:pt idx="144319">
                  <c:v>-81.8245</c:v>
                </c:pt>
                <c:pt idx="144320">
                  <c:v>-81.822499999999991</c:v>
                </c:pt>
                <c:pt idx="144321">
                  <c:v>-81.820499999999981</c:v>
                </c:pt>
                <c:pt idx="144322">
                  <c:v>-81.818499999999972</c:v>
                </c:pt>
                <c:pt idx="144323">
                  <c:v>-81.816499999999962</c:v>
                </c:pt>
                <c:pt idx="144324">
                  <c:v>-81.814499999999953</c:v>
                </c:pt>
                <c:pt idx="144325">
                  <c:v>-81.8125</c:v>
                </c:pt>
                <c:pt idx="144326">
                  <c:v>-81.81049999999999</c:v>
                </c:pt>
                <c:pt idx="144327">
                  <c:v>-81.808499999999981</c:v>
                </c:pt>
                <c:pt idx="144328">
                  <c:v>-81.806499999999971</c:v>
                </c:pt>
                <c:pt idx="144329">
                  <c:v>-81.804499999999962</c:v>
                </c:pt>
                <c:pt idx="144330">
                  <c:v>-81.802499999999952</c:v>
                </c:pt>
                <c:pt idx="144331">
                  <c:v>-81.8005</c:v>
                </c:pt>
                <c:pt idx="144332">
                  <c:v>-81.79849999999999</c:v>
                </c:pt>
                <c:pt idx="144333">
                  <c:v>-81.79649999999998</c:v>
                </c:pt>
                <c:pt idx="144334">
                  <c:v>-81.794499999999971</c:v>
                </c:pt>
                <c:pt idx="144335">
                  <c:v>-81.792499999999961</c:v>
                </c:pt>
                <c:pt idx="144336">
                  <c:v>-81.790499999999952</c:v>
                </c:pt>
                <c:pt idx="144337">
                  <c:v>-81.788499999999999</c:v>
                </c:pt>
                <c:pt idx="144338">
                  <c:v>-81.78649999999999</c:v>
                </c:pt>
                <c:pt idx="144339">
                  <c:v>-81.78449999999998</c:v>
                </c:pt>
                <c:pt idx="144340">
                  <c:v>-81.78249999999997</c:v>
                </c:pt>
                <c:pt idx="144341">
                  <c:v>-81.780499999999961</c:v>
                </c:pt>
                <c:pt idx="144342">
                  <c:v>-81.778499999999951</c:v>
                </c:pt>
                <c:pt idx="144343">
                  <c:v>-81.776499999999999</c:v>
                </c:pt>
                <c:pt idx="144344">
                  <c:v>-81.774499999999989</c:v>
                </c:pt>
                <c:pt idx="144345">
                  <c:v>-81.77249999999998</c:v>
                </c:pt>
                <c:pt idx="144346">
                  <c:v>-81.77049999999997</c:v>
                </c:pt>
                <c:pt idx="144347">
                  <c:v>-81.76849999999996</c:v>
                </c:pt>
                <c:pt idx="144348">
                  <c:v>-81.766499999999951</c:v>
                </c:pt>
                <c:pt idx="144349">
                  <c:v>-81.764499999999998</c:v>
                </c:pt>
                <c:pt idx="144350">
                  <c:v>-81.762499999999989</c:v>
                </c:pt>
                <c:pt idx="144351">
                  <c:v>-81.760499999999979</c:v>
                </c:pt>
                <c:pt idx="144352">
                  <c:v>-81.75849999999997</c:v>
                </c:pt>
                <c:pt idx="144353">
                  <c:v>-81.75649999999996</c:v>
                </c:pt>
                <c:pt idx="144354">
                  <c:v>-81.75449999999995</c:v>
                </c:pt>
                <c:pt idx="144355">
                  <c:v>-81.752499999999998</c:v>
                </c:pt>
                <c:pt idx="144356">
                  <c:v>-81.750499999999988</c:v>
                </c:pt>
                <c:pt idx="144357">
                  <c:v>-81.748499999999979</c:v>
                </c:pt>
                <c:pt idx="144358">
                  <c:v>-81.746499999999969</c:v>
                </c:pt>
                <c:pt idx="144359">
                  <c:v>-81.74449999999996</c:v>
                </c:pt>
                <c:pt idx="144360">
                  <c:v>-81.74249999999995</c:v>
                </c:pt>
                <c:pt idx="144361">
                  <c:v>-81.740499999999997</c:v>
                </c:pt>
                <c:pt idx="144362">
                  <c:v>-81.738499999999988</c:v>
                </c:pt>
                <c:pt idx="144363">
                  <c:v>-81.736499999999978</c:v>
                </c:pt>
                <c:pt idx="144364">
                  <c:v>-81.734499999999969</c:v>
                </c:pt>
                <c:pt idx="144365">
                  <c:v>-81.732499999999959</c:v>
                </c:pt>
                <c:pt idx="144366">
                  <c:v>-81.73049999999995</c:v>
                </c:pt>
                <c:pt idx="144367">
                  <c:v>-81.728499999999997</c:v>
                </c:pt>
                <c:pt idx="144368">
                  <c:v>-81.726499999999987</c:v>
                </c:pt>
                <c:pt idx="144369">
                  <c:v>-81.724499999999978</c:v>
                </c:pt>
                <c:pt idx="144370">
                  <c:v>-81.722499999999968</c:v>
                </c:pt>
                <c:pt idx="144371">
                  <c:v>-81.720499999999959</c:v>
                </c:pt>
                <c:pt idx="144372">
                  <c:v>-81.718499999999949</c:v>
                </c:pt>
                <c:pt idx="144373">
                  <c:v>-81.716499999999996</c:v>
                </c:pt>
                <c:pt idx="144374">
                  <c:v>-81.714499999999987</c:v>
                </c:pt>
                <c:pt idx="144375">
                  <c:v>-81.712499999999977</c:v>
                </c:pt>
                <c:pt idx="144376">
                  <c:v>-81.710499999999968</c:v>
                </c:pt>
                <c:pt idx="144377">
                  <c:v>-81.708499999999958</c:v>
                </c:pt>
                <c:pt idx="144378">
                  <c:v>-81.706500000000005</c:v>
                </c:pt>
                <c:pt idx="144379">
                  <c:v>-81.704499999999996</c:v>
                </c:pt>
                <c:pt idx="144380">
                  <c:v>-81.702499999999986</c:v>
                </c:pt>
                <c:pt idx="144381">
                  <c:v>-81.700499999999977</c:v>
                </c:pt>
                <c:pt idx="144382">
                  <c:v>-81.698499999999967</c:v>
                </c:pt>
                <c:pt idx="144383">
                  <c:v>-81.696499999999958</c:v>
                </c:pt>
                <c:pt idx="144384">
                  <c:v>-81.694500000000005</c:v>
                </c:pt>
                <c:pt idx="144385">
                  <c:v>-81.692499999999995</c:v>
                </c:pt>
                <c:pt idx="144386">
                  <c:v>-81.690499999999986</c:v>
                </c:pt>
                <c:pt idx="144387">
                  <c:v>-81.688499999999976</c:v>
                </c:pt>
                <c:pt idx="144388">
                  <c:v>-81.686499999999967</c:v>
                </c:pt>
                <c:pt idx="144389">
                  <c:v>-81.684499999999957</c:v>
                </c:pt>
                <c:pt idx="144390">
                  <c:v>-81.682500000000005</c:v>
                </c:pt>
                <c:pt idx="144391">
                  <c:v>-81.680499999999995</c:v>
                </c:pt>
                <c:pt idx="144392">
                  <c:v>-81.678499999999985</c:v>
                </c:pt>
                <c:pt idx="144393">
                  <c:v>-81.676499999999976</c:v>
                </c:pt>
                <c:pt idx="144394">
                  <c:v>-81.674499999999966</c:v>
                </c:pt>
                <c:pt idx="144395">
                  <c:v>-81.672499999999957</c:v>
                </c:pt>
                <c:pt idx="144396">
                  <c:v>-81.670500000000004</c:v>
                </c:pt>
                <c:pt idx="144397">
                  <c:v>-81.668499999999995</c:v>
                </c:pt>
                <c:pt idx="144398">
                  <c:v>-81.666499999999985</c:v>
                </c:pt>
                <c:pt idx="144399">
                  <c:v>-81.664499999999975</c:v>
                </c:pt>
                <c:pt idx="144400">
                  <c:v>-81.662499999999966</c:v>
                </c:pt>
                <c:pt idx="144401">
                  <c:v>-81.660499999999956</c:v>
                </c:pt>
                <c:pt idx="144402">
                  <c:v>-81.658500000000004</c:v>
                </c:pt>
                <c:pt idx="144403">
                  <c:v>-81.656499999999994</c:v>
                </c:pt>
                <c:pt idx="144404">
                  <c:v>-81.654499999999985</c:v>
                </c:pt>
                <c:pt idx="144405">
                  <c:v>-81.652499999999975</c:v>
                </c:pt>
                <c:pt idx="144406">
                  <c:v>-81.650499999999965</c:v>
                </c:pt>
                <c:pt idx="144407">
                  <c:v>-81.648499999999956</c:v>
                </c:pt>
                <c:pt idx="144408">
                  <c:v>-81.646500000000003</c:v>
                </c:pt>
                <c:pt idx="144409">
                  <c:v>-81.644499999999994</c:v>
                </c:pt>
                <c:pt idx="144410">
                  <c:v>-81.642499999999984</c:v>
                </c:pt>
                <c:pt idx="144411">
                  <c:v>-81.640499999999975</c:v>
                </c:pt>
                <c:pt idx="144412">
                  <c:v>-81.638499999999965</c:v>
                </c:pt>
                <c:pt idx="144413">
                  <c:v>-81.636499999999955</c:v>
                </c:pt>
                <c:pt idx="144414">
                  <c:v>-81.634500000000003</c:v>
                </c:pt>
                <c:pt idx="144415">
                  <c:v>-81.632499999999993</c:v>
                </c:pt>
                <c:pt idx="144416">
                  <c:v>-81.630499999999984</c:v>
                </c:pt>
                <c:pt idx="144417">
                  <c:v>-81.628499999999974</c:v>
                </c:pt>
                <c:pt idx="144418">
                  <c:v>-81.626499999999965</c:v>
                </c:pt>
                <c:pt idx="144419">
                  <c:v>-81.624499999999955</c:v>
                </c:pt>
                <c:pt idx="144420">
                  <c:v>-81.622500000000002</c:v>
                </c:pt>
                <c:pt idx="144421">
                  <c:v>-81.620499999999993</c:v>
                </c:pt>
                <c:pt idx="144422">
                  <c:v>-81.618499999999983</c:v>
                </c:pt>
                <c:pt idx="144423">
                  <c:v>-81.616499999999974</c:v>
                </c:pt>
                <c:pt idx="144424">
                  <c:v>-81.614499999999964</c:v>
                </c:pt>
                <c:pt idx="144425">
                  <c:v>-81.612499999999955</c:v>
                </c:pt>
                <c:pt idx="144426">
                  <c:v>-81.610500000000002</c:v>
                </c:pt>
                <c:pt idx="144427">
                  <c:v>-81.608499999999992</c:v>
                </c:pt>
                <c:pt idx="144428">
                  <c:v>-81.606499999999983</c:v>
                </c:pt>
                <c:pt idx="144429">
                  <c:v>-81.604499999999973</c:v>
                </c:pt>
                <c:pt idx="144430">
                  <c:v>-81.602499999999964</c:v>
                </c:pt>
                <c:pt idx="144431">
                  <c:v>-81.600499999999954</c:v>
                </c:pt>
                <c:pt idx="144432">
                  <c:v>-81.598500000000001</c:v>
                </c:pt>
                <c:pt idx="144433">
                  <c:v>-81.596499999999992</c:v>
                </c:pt>
                <c:pt idx="144434">
                  <c:v>-81.594499999999982</c:v>
                </c:pt>
                <c:pt idx="144435">
                  <c:v>-81.592499999999973</c:v>
                </c:pt>
                <c:pt idx="144436">
                  <c:v>-81.590499999999963</c:v>
                </c:pt>
                <c:pt idx="144437">
                  <c:v>-81.588499999999954</c:v>
                </c:pt>
                <c:pt idx="144438">
                  <c:v>-81.586500000000001</c:v>
                </c:pt>
                <c:pt idx="144439">
                  <c:v>-81.584499999999991</c:v>
                </c:pt>
                <c:pt idx="144440">
                  <c:v>-81.582499999999982</c:v>
                </c:pt>
                <c:pt idx="144441">
                  <c:v>-81.580499999999972</c:v>
                </c:pt>
                <c:pt idx="144442">
                  <c:v>-81.578499999999963</c:v>
                </c:pt>
                <c:pt idx="144443">
                  <c:v>-81.576499999999953</c:v>
                </c:pt>
                <c:pt idx="144444">
                  <c:v>-81.5745</c:v>
                </c:pt>
                <c:pt idx="144445">
                  <c:v>-81.572499999999991</c:v>
                </c:pt>
                <c:pt idx="144446">
                  <c:v>-81.570499999999981</c:v>
                </c:pt>
                <c:pt idx="144447">
                  <c:v>-81.568499999999972</c:v>
                </c:pt>
                <c:pt idx="144448">
                  <c:v>-81.566499999999962</c:v>
                </c:pt>
                <c:pt idx="144449">
                  <c:v>-81.564499999999953</c:v>
                </c:pt>
                <c:pt idx="144450">
                  <c:v>-81.5625</c:v>
                </c:pt>
                <c:pt idx="144451">
                  <c:v>-81.56049999999999</c:v>
                </c:pt>
                <c:pt idx="144452">
                  <c:v>-81.558499999999981</c:v>
                </c:pt>
                <c:pt idx="144453">
                  <c:v>-81.556499999999971</c:v>
                </c:pt>
                <c:pt idx="144454">
                  <c:v>-81.554499999999962</c:v>
                </c:pt>
                <c:pt idx="144455">
                  <c:v>-81.552499999999952</c:v>
                </c:pt>
                <c:pt idx="144456">
                  <c:v>-81.5505</c:v>
                </c:pt>
                <c:pt idx="144457">
                  <c:v>-81.54849999999999</c:v>
                </c:pt>
                <c:pt idx="144458">
                  <c:v>-81.54649999999998</c:v>
                </c:pt>
                <c:pt idx="144459">
                  <c:v>-81.544499999999971</c:v>
                </c:pt>
                <c:pt idx="144460">
                  <c:v>-81.542499999999961</c:v>
                </c:pt>
                <c:pt idx="144461">
                  <c:v>-81.540499999999952</c:v>
                </c:pt>
                <c:pt idx="144462">
                  <c:v>-81.538499999999999</c:v>
                </c:pt>
                <c:pt idx="144463">
                  <c:v>-81.53649999999999</c:v>
                </c:pt>
                <c:pt idx="144464">
                  <c:v>-81.53449999999998</c:v>
                </c:pt>
                <c:pt idx="144465">
                  <c:v>-81.53249999999997</c:v>
                </c:pt>
                <c:pt idx="144466">
                  <c:v>-81.530499999999961</c:v>
                </c:pt>
                <c:pt idx="144467">
                  <c:v>-81.528499999999951</c:v>
                </c:pt>
                <c:pt idx="144468">
                  <c:v>-81.526499999999999</c:v>
                </c:pt>
                <c:pt idx="144469">
                  <c:v>-81.524499999999989</c:v>
                </c:pt>
                <c:pt idx="144470">
                  <c:v>-81.52249999999998</c:v>
                </c:pt>
                <c:pt idx="144471">
                  <c:v>-81.52049999999997</c:v>
                </c:pt>
                <c:pt idx="144472">
                  <c:v>-81.51849999999996</c:v>
                </c:pt>
                <c:pt idx="144473">
                  <c:v>-81.516499999999951</c:v>
                </c:pt>
                <c:pt idx="144474">
                  <c:v>-81.514499999999998</c:v>
                </c:pt>
                <c:pt idx="144475">
                  <c:v>-81.512499999999989</c:v>
                </c:pt>
                <c:pt idx="144476">
                  <c:v>-81.510499999999979</c:v>
                </c:pt>
                <c:pt idx="144477">
                  <c:v>-81.50849999999997</c:v>
                </c:pt>
                <c:pt idx="144478">
                  <c:v>-81.50649999999996</c:v>
                </c:pt>
                <c:pt idx="144479">
                  <c:v>-81.50449999999995</c:v>
                </c:pt>
                <c:pt idx="144480">
                  <c:v>-81.502499999999998</c:v>
                </c:pt>
                <c:pt idx="144481">
                  <c:v>-81.500499999999988</c:v>
                </c:pt>
                <c:pt idx="144482">
                  <c:v>-81.498499999999979</c:v>
                </c:pt>
                <c:pt idx="144483">
                  <c:v>-81.496499999999969</c:v>
                </c:pt>
                <c:pt idx="144484">
                  <c:v>-81.49449999999996</c:v>
                </c:pt>
                <c:pt idx="144485">
                  <c:v>-81.49249999999995</c:v>
                </c:pt>
                <c:pt idx="144486">
                  <c:v>-81.490499999999997</c:v>
                </c:pt>
                <c:pt idx="144487">
                  <c:v>-81.488499999999988</c:v>
                </c:pt>
                <c:pt idx="144488">
                  <c:v>-81.486499999999978</c:v>
                </c:pt>
                <c:pt idx="144489">
                  <c:v>-81.484499999999969</c:v>
                </c:pt>
                <c:pt idx="144490">
                  <c:v>-81.482499999999959</c:v>
                </c:pt>
                <c:pt idx="144491">
                  <c:v>-81.48049999999995</c:v>
                </c:pt>
                <c:pt idx="144492">
                  <c:v>-81.478499999999997</c:v>
                </c:pt>
                <c:pt idx="144493">
                  <c:v>-81.476499999999987</c:v>
                </c:pt>
                <c:pt idx="144494">
                  <c:v>-81.474499999999978</c:v>
                </c:pt>
                <c:pt idx="144495">
                  <c:v>-81.472499999999968</c:v>
                </c:pt>
                <c:pt idx="144496">
                  <c:v>-81.470499999999959</c:v>
                </c:pt>
                <c:pt idx="144497">
                  <c:v>-81.468499999999949</c:v>
                </c:pt>
                <c:pt idx="144498">
                  <c:v>-81.466499999999996</c:v>
                </c:pt>
                <c:pt idx="144499">
                  <c:v>-81.464499999999987</c:v>
                </c:pt>
                <c:pt idx="144500">
                  <c:v>-81.462499999999977</c:v>
                </c:pt>
                <c:pt idx="144501">
                  <c:v>-81.460499999999968</c:v>
                </c:pt>
                <c:pt idx="144502">
                  <c:v>-81.458499999999958</c:v>
                </c:pt>
                <c:pt idx="144503">
                  <c:v>-81.456500000000005</c:v>
                </c:pt>
                <c:pt idx="144504">
                  <c:v>-81.454499999999996</c:v>
                </c:pt>
                <c:pt idx="144505">
                  <c:v>-81.452499999999986</c:v>
                </c:pt>
                <c:pt idx="144506">
                  <c:v>-81.450499999999977</c:v>
                </c:pt>
                <c:pt idx="144507">
                  <c:v>-81.448499999999967</c:v>
                </c:pt>
                <c:pt idx="144508">
                  <c:v>-81.446499999999958</c:v>
                </c:pt>
                <c:pt idx="144509">
                  <c:v>-81.444500000000005</c:v>
                </c:pt>
                <c:pt idx="144510">
                  <c:v>-81.442499999999995</c:v>
                </c:pt>
                <c:pt idx="144511">
                  <c:v>-81.440499999999986</c:v>
                </c:pt>
                <c:pt idx="144512">
                  <c:v>-81.438499999999976</c:v>
                </c:pt>
                <c:pt idx="144513">
                  <c:v>-81.436499999999967</c:v>
                </c:pt>
                <c:pt idx="144514">
                  <c:v>-81.434499999999957</c:v>
                </c:pt>
                <c:pt idx="144515">
                  <c:v>-81.432500000000005</c:v>
                </c:pt>
                <c:pt idx="144516">
                  <c:v>-81.430499999999995</c:v>
                </c:pt>
                <c:pt idx="144517">
                  <c:v>-81.428499999999985</c:v>
                </c:pt>
                <c:pt idx="144518">
                  <c:v>-81.426499999999976</c:v>
                </c:pt>
                <c:pt idx="144519">
                  <c:v>-81.424499999999966</c:v>
                </c:pt>
                <c:pt idx="144520">
                  <c:v>-81.422499999999957</c:v>
                </c:pt>
                <c:pt idx="144521">
                  <c:v>-81.420500000000004</c:v>
                </c:pt>
                <c:pt idx="144522">
                  <c:v>-81.418499999999995</c:v>
                </c:pt>
                <c:pt idx="144523">
                  <c:v>-81.416499999999985</c:v>
                </c:pt>
                <c:pt idx="144524">
                  <c:v>-81.414499999999975</c:v>
                </c:pt>
                <c:pt idx="144525">
                  <c:v>-81.412499999999966</c:v>
                </c:pt>
                <c:pt idx="144526">
                  <c:v>-81.410499999999956</c:v>
                </c:pt>
                <c:pt idx="144527">
                  <c:v>-81.408500000000004</c:v>
                </c:pt>
                <c:pt idx="144528">
                  <c:v>-81.406499999999994</c:v>
                </c:pt>
                <c:pt idx="144529">
                  <c:v>-81.404499999999985</c:v>
                </c:pt>
                <c:pt idx="144530">
                  <c:v>-81.402499999999975</c:v>
                </c:pt>
                <c:pt idx="144531">
                  <c:v>-81.400499999999965</c:v>
                </c:pt>
                <c:pt idx="144532">
                  <c:v>-81.398499999999956</c:v>
                </c:pt>
                <c:pt idx="144533">
                  <c:v>-81.396500000000003</c:v>
                </c:pt>
                <c:pt idx="144534">
                  <c:v>-81.394499999999994</c:v>
                </c:pt>
                <c:pt idx="144535">
                  <c:v>-81.392499999999984</c:v>
                </c:pt>
                <c:pt idx="144536">
                  <c:v>-81.390499999999975</c:v>
                </c:pt>
                <c:pt idx="144537">
                  <c:v>-81.388499999999965</c:v>
                </c:pt>
                <c:pt idx="144538">
                  <c:v>-81.386499999999955</c:v>
                </c:pt>
                <c:pt idx="144539">
                  <c:v>-81.384500000000003</c:v>
                </c:pt>
                <c:pt idx="144540">
                  <c:v>-81.382499999999993</c:v>
                </c:pt>
                <c:pt idx="144541">
                  <c:v>-81.380499999999984</c:v>
                </c:pt>
                <c:pt idx="144542">
                  <c:v>-81.378499999999974</c:v>
                </c:pt>
                <c:pt idx="144543">
                  <c:v>-81.376499999999965</c:v>
                </c:pt>
                <c:pt idx="144544">
                  <c:v>-81.374499999999955</c:v>
                </c:pt>
                <c:pt idx="144545">
                  <c:v>-81.372500000000002</c:v>
                </c:pt>
                <c:pt idx="144546">
                  <c:v>-81.370499999999993</c:v>
                </c:pt>
                <c:pt idx="144547">
                  <c:v>-81.368499999999983</c:v>
                </c:pt>
                <c:pt idx="144548">
                  <c:v>-81.366499999999974</c:v>
                </c:pt>
                <c:pt idx="144549">
                  <c:v>-81.364499999999964</c:v>
                </c:pt>
                <c:pt idx="144550">
                  <c:v>-81.362499999999955</c:v>
                </c:pt>
                <c:pt idx="144551">
                  <c:v>-81.360500000000002</c:v>
                </c:pt>
                <c:pt idx="144552">
                  <c:v>-81.358499999999992</c:v>
                </c:pt>
                <c:pt idx="144553">
                  <c:v>-81.356499999999983</c:v>
                </c:pt>
                <c:pt idx="144554">
                  <c:v>-81.354499999999973</c:v>
                </c:pt>
                <c:pt idx="144555">
                  <c:v>-81.352499999999964</c:v>
                </c:pt>
                <c:pt idx="144556">
                  <c:v>-81.350499999999954</c:v>
                </c:pt>
                <c:pt idx="144557">
                  <c:v>-81.348500000000001</c:v>
                </c:pt>
                <c:pt idx="144558">
                  <c:v>-81.346499999999992</c:v>
                </c:pt>
                <c:pt idx="144559">
                  <c:v>-81.344499999999982</c:v>
                </c:pt>
                <c:pt idx="144560">
                  <c:v>-81.342499999999973</c:v>
                </c:pt>
                <c:pt idx="144561">
                  <c:v>-81.340499999999963</c:v>
                </c:pt>
                <c:pt idx="144562">
                  <c:v>-81.338499999999954</c:v>
                </c:pt>
                <c:pt idx="144563">
                  <c:v>-81.336500000000001</c:v>
                </c:pt>
                <c:pt idx="144564">
                  <c:v>-81.334499999999991</c:v>
                </c:pt>
                <c:pt idx="144565">
                  <c:v>-81.332499999999982</c:v>
                </c:pt>
                <c:pt idx="144566">
                  <c:v>-81.330499999999972</c:v>
                </c:pt>
                <c:pt idx="144567">
                  <c:v>-81.328499999999963</c:v>
                </c:pt>
                <c:pt idx="144568">
                  <c:v>-81.326499999999953</c:v>
                </c:pt>
                <c:pt idx="144569">
                  <c:v>-81.3245</c:v>
                </c:pt>
                <c:pt idx="144570">
                  <c:v>-81.322499999999991</c:v>
                </c:pt>
                <c:pt idx="144571">
                  <c:v>-81.320499999999981</c:v>
                </c:pt>
                <c:pt idx="144572">
                  <c:v>-81.318499999999972</c:v>
                </c:pt>
                <c:pt idx="144573">
                  <c:v>-81.316499999999962</c:v>
                </c:pt>
                <c:pt idx="144574">
                  <c:v>-81.314499999999953</c:v>
                </c:pt>
                <c:pt idx="144575">
                  <c:v>-81.3125</c:v>
                </c:pt>
                <c:pt idx="144576">
                  <c:v>-81.31049999999999</c:v>
                </c:pt>
                <c:pt idx="144577">
                  <c:v>-81.308499999999981</c:v>
                </c:pt>
                <c:pt idx="144578">
                  <c:v>-81.306499999999971</c:v>
                </c:pt>
                <c:pt idx="144579">
                  <c:v>-81.304499999999962</c:v>
                </c:pt>
                <c:pt idx="144580">
                  <c:v>-81.302499999999952</c:v>
                </c:pt>
                <c:pt idx="144581">
                  <c:v>-81.3005</c:v>
                </c:pt>
                <c:pt idx="144582">
                  <c:v>-81.29849999999999</c:v>
                </c:pt>
                <c:pt idx="144583">
                  <c:v>-81.29649999999998</c:v>
                </c:pt>
                <c:pt idx="144584">
                  <c:v>-81.294499999999971</c:v>
                </c:pt>
                <c:pt idx="144585">
                  <c:v>-81.292499999999961</c:v>
                </c:pt>
                <c:pt idx="144586">
                  <c:v>-81.290499999999952</c:v>
                </c:pt>
                <c:pt idx="144587">
                  <c:v>-81.288499999999999</c:v>
                </c:pt>
                <c:pt idx="144588">
                  <c:v>-81.28649999999999</c:v>
                </c:pt>
                <c:pt idx="144589">
                  <c:v>-81.28449999999998</c:v>
                </c:pt>
                <c:pt idx="144590">
                  <c:v>-81.28249999999997</c:v>
                </c:pt>
                <c:pt idx="144591">
                  <c:v>-81.280499999999961</c:v>
                </c:pt>
                <c:pt idx="144592">
                  <c:v>-81.278499999999951</c:v>
                </c:pt>
                <c:pt idx="144593">
                  <c:v>-81.276499999999999</c:v>
                </c:pt>
                <c:pt idx="144594">
                  <c:v>-81.274499999999989</c:v>
                </c:pt>
                <c:pt idx="144595">
                  <c:v>-81.27249999999998</c:v>
                </c:pt>
                <c:pt idx="144596">
                  <c:v>-81.27049999999997</c:v>
                </c:pt>
                <c:pt idx="144597">
                  <c:v>-81.26849999999996</c:v>
                </c:pt>
                <c:pt idx="144598">
                  <c:v>-81.266499999999951</c:v>
                </c:pt>
                <c:pt idx="144599">
                  <c:v>-81.264499999999998</c:v>
                </c:pt>
                <c:pt idx="144600">
                  <c:v>-81.262499999999989</c:v>
                </c:pt>
                <c:pt idx="144601">
                  <c:v>-81.260499999999979</c:v>
                </c:pt>
                <c:pt idx="144602">
                  <c:v>-81.25849999999997</c:v>
                </c:pt>
                <c:pt idx="144603">
                  <c:v>-81.25649999999996</c:v>
                </c:pt>
                <c:pt idx="144604">
                  <c:v>-81.25449999999995</c:v>
                </c:pt>
                <c:pt idx="144605">
                  <c:v>-81.252499999999998</c:v>
                </c:pt>
                <c:pt idx="144606">
                  <c:v>-81.250499999999988</c:v>
                </c:pt>
                <c:pt idx="144607">
                  <c:v>-81.248499999999979</c:v>
                </c:pt>
                <c:pt idx="144608">
                  <c:v>-81.246499999999969</c:v>
                </c:pt>
                <c:pt idx="144609">
                  <c:v>-81.24449999999996</c:v>
                </c:pt>
                <c:pt idx="144610">
                  <c:v>-81.24249999999995</c:v>
                </c:pt>
                <c:pt idx="144611">
                  <c:v>-81.240499999999997</c:v>
                </c:pt>
                <c:pt idx="144612">
                  <c:v>-81.238499999999988</c:v>
                </c:pt>
                <c:pt idx="144613">
                  <c:v>-81.236499999999978</c:v>
                </c:pt>
                <c:pt idx="144614">
                  <c:v>-81.234499999999969</c:v>
                </c:pt>
                <c:pt idx="144615">
                  <c:v>-81.232499999999959</c:v>
                </c:pt>
                <c:pt idx="144616">
                  <c:v>-81.23049999999995</c:v>
                </c:pt>
                <c:pt idx="144617">
                  <c:v>-81.228499999999997</c:v>
                </c:pt>
                <c:pt idx="144618">
                  <c:v>-81.226499999999987</c:v>
                </c:pt>
                <c:pt idx="144619">
                  <c:v>-81.224499999999978</c:v>
                </c:pt>
                <c:pt idx="144620">
                  <c:v>-81.222499999999968</c:v>
                </c:pt>
                <c:pt idx="144621">
                  <c:v>-81.220499999999959</c:v>
                </c:pt>
                <c:pt idx="144622">
                  <c:v>-81.218499999999949</c:v>
                </c:pt>
                <c:pt idx="144623">
                  <c:v>-81.216499999999996</c:v>
                </c:pt>
                <c:pt idx="144624">
                  <c:v>-81.214499999999987</c:v>
                </c:pt>
                <c:pt idx="144625">
                  <c:v>-81.212499999999977</c:v>
                </c:pt>
                <c:pt idx="144626">
                  <c:v>-81.210499999999968</c:v>
                </c:pt>
                <c:pt idx="144627">
                  <c:v>-81.208499999999958</c:v>
                </c:pt>
                <c:pt idx="144628">
                  <c:v>-81.206500000000005</c:v>
                </c:pt>
                <c:pt idx="144629">
                  <c:v>-81.204499999999996</c:v>
                </c:pt>
                <c:pt idx="144630">
                  <c:v>-81.202499999999986</c:v>
                </c:pt>
                <c:pt idx="144631">
                  <c:v>-81.200499999999977</c:v>
                </c:pt>
                <c:pt idx="144632">
                  <c:v>-81.198499999999967</c:v>
                </c:pt>
                <c:pt idx="144633">
                  <c:v>-81.196499999999958</c:v>
                </c:pt>
                <c:pt idx="144634">
                  <c:v>-81.194500000000005</c:v>
                </c:pt>
                <c:pt idx="144635">
                  <c:v>-81.192499999999995</c:v>
                </c:pt>
                <c:pt idx="144636">
                  <c:v>-81.190499999999986</c:v>
                </c:pt>
                <c:pt idx="144637">
                  <c:v>-81.188499999999976</c:v>
                </c:pt>
                <c:pt idx="144638">
                  <c:v>-81.186499999999967</c:v>
                </c:pt>
                <c:pt idx="144639">
                  <c:v>-81.184499999999957</c:v>
                </c:pt>
                <c:pt idx="144640">
                  <c:v>-81.182500000000005</c:v>
                </c:pt>
                <c:pt idx="144641">
                  <c:v>-81.180499999999995</c:v>
                </c:pt>
                <c:pt idx="144642">
                  <c:v>-81.178499999999985</c:v>
                </c:pt>
                <c:pt idx="144643">
                  <c:v>-81.176499999999976</c:v>
                </c:pt>
                <c:pt idx="144644">
                  <c:v>-81.174499999999966</c:v>
                </c:pt>
                <c:pt idx="144645">
                  <c:v>-81.172499999999957</c:v>
                </c:pt>
                <c:pt idx="144646">
                  <c:v>-81.170500000000004</c:v>
                </c:pt>
                <c:pt idx="144647">
                  <c:v>-81.168499999999995</c:v>
                </c:pt>
                <c:pt idx="144648">
                  <c:v>-81.166499999999985</c:v>
                </c:pt>
                <c:pt idx="144649">
                  <c:v>-81.164499999999975</c:v>
                </c:pt>
                <c:pt idx="144650">
                  <c:v>-81.162499999999966</c:v>
                </c:pt>
                <c:pt idx="144651">
                  <c:v>-81.160499999999956</c:v>
                </c:pt>
                <c:pt idx="144652">
                  <c:v>-81.158500000000004</c:v>
                </c:pt>
                <c:pt idx="144653">
                  <c:v>-81.156499999999994</c:v>
                </c:pt>
                <c:pt idx="144654">
                  <c:v>-81.154499999999985</c:v>
                </c:pt>
                <c:pt idx="144655">
                  <c:v>-81.152499999999975</c:v>
                </c:pt>
                <c:pt idx="144656">
                  <c:v>-81.150499999999965</c:v>
                </c:pt>
                <c:pt idx="144657">
                  <c:v>-81.148499999999956</c:v>
                </c:pt>
                <c:pt idx="144658">
                  <c:v>-81.146500000000003</c:v>
                </c:pt>
                <c:pt idx="144659">
                  <c:v>-81.144499999999994</c:v>
                </c:pt>
                <c:pt idx="144660">
                  <c:v>-81.142499999999984</c:v>
                </c:pt>
                <c:pt idx="144661">
                  <c:v>-81.140499999999975</c:v>
                </c:pt>
                <c:pt idx="144662">
                  <c:v>-81.138499999999965</c:v>
                </c:pt>
                <c:pt idx="144663">
                  <c:v>-81.136499999999955</c:v>
                </c:pt>
                <c:pt idx="144664">
                  <c:v>-81.134500000000003</c:v>
                </c:pt>
                <c:pt idx="144665">
                  <c:v>-81.132499999999993</c:v>
                </c:pt>
                <c:pt idx="144666">
                  <c:v>-81.130499999999984</c:v>
                </c:pt>
                <c:pt idx="144667">
                  <c:v>-81.128499999999974</c:v>
                </c:pt>
                <c:pt idx="144668">
                  <c:v>-81.126499999999965</c:v>
                </c:pt>
                <c:pt idx="144669">
                  <c:v>-81.124499999999955</c:v>
                </c:pt>
                <c:pt idx="144670">
                  <c:v>-81.122500000000002</c:v>
                </c:pt>
                <c:pt idx="144671">
                  <c:v>-81.120499999999993</c:v>
                </c:pt>
                <c:pt idx="144672">
                  <c:v>-81.118499999999983</c:v>
                </c:pt>
                <c:pt idx="144673">
                  <c:v>-81.116499999999974</c:v>
                </c:pt>
                <c:pt idx="144674">
                  <c:v>-81.114499999999964</c:v>
                </c:pt>
                <c:pt idx="144675">
                  <c:v>-81.112499999999955</c:v>
                </c:pt>
                <c:pt idx="144676">
                  <c:v>-81.110500000000002</c:v>
                </c:pt>
                <c:pt idx="144677">
                  <c:v>-81.108499999999992</c:v>
                </c:pt>
                <c:pt idx="144678">
                  <c:v>-81.106499999999983</c:v>
                </c:pt>
                <c:pt idx="144679">
                  <c:v>-81.104499999999973</c:v>
                </c:pt>
                <c:pt idx="144680">
                  <c:v>-81.102499999999964</c:v>
                </c:pt>
                <c:pt idx="144681">
                  <c:v>-81.100499999999954</c:v>
                </c:pt>
                <c:pt idx="144682">
                  <c:v>-81.098500000000001</c:v>
                </c:pt>
                <c:pt idx="144683">
                  <c:v>-81.096499999999992</c:v>
                </c:pt>
                <c:pt idx="144684">
                  <c:v>-81.094499999999982</c:v>
                </c:pt>
                <c:pt idx="144685">
                  <c:v>-81.092499999999973</c:v>
                </c:pt>
                <c:pt idx="144686">
                  <c:v>-81.090499999999963</c:v>
                </c:pt>
                <c:pt idx="144687">
                  <c:v>-81.088499999999954</c:v>
                </c:pt>
                <c:pt idx="144688">
                  <c:v>-81.086500000000001</c:v>
                </c:pt>
                <c:pt idx="144689">
                  <c:v>-81.084499999999991</c:v>
                </c:pt>
                <c:pt idx="144690">
                  <c:v>-81.082499999999982</c:v>
                </c:pt>
                <c:pt idx="144691">
                  <c:v>-81.080499999999972</c:v>
                </c:pt>
                <c:pt idx="144692">
                  <c:v>-81.078499999999963</c:v>
                </c:pt>
                <c:pt idx="144693">
                  <c:v>-81.076499999999953</c:v>
                </c:pt>
                <c:pt idx="144694">
                  <c:v>-81.0745</c:v>
                </c:pt>
                <c:pt idx="144695">
                  <c:v>-81.072499999999991</c:v>
                </c:pt>
                <c:pt idx="144696">
                  <c:v>-81.070499999999981</c:v>
                </c:pt>
                <c:pt idx="144697">
                  <c:v>-81.068499999999972</c:v>
                </c:pt>
                <c:pt idx="144698">
                  <c:v>-81.066499999999962</c:v>
                </c:pt>
                <c:pt idx="144699">
                  <c:v>-81.064499999999953</c:v>
                </c:pt>
                <c:pt idx="144700">
                  <c:v>-81.0625</c:v>
                </c:pt>
                <c:pt idx="144701">
                  <c:v>-81.06049999999999</c:v>
                </c:pt>
                <c:pt idx="144702">
                  <c:v>-81.058499999999981</c:v>
                </c:pt>
                <c:pt idx="144703">
                  <c:v>-81.056499999999971</c:v>
                </c:pt>
                <c:pt idx="144704">
                  <c:v>-81.054499999999962</c:v>
                </c:pt>
                <c:pt idx="144705">
                  <c:v>-81.052499999999952</c:v>
                </c:pt>
                <c:pt idx="144706">
                  <c:v>-81.0505</c:v>
                </c:pt>
                <c:pt idx="144707">
                  <c:v>-81.04849999999999</c:v>
                </c:pt>
                <c:pt idx="144708">
                  <c:v>-81.04649999999998</c:v>
                </c:pt>
                <c:pt idx="144709">
                  <c:v>-81.044499999999971</c:v>
                </c:pt>
                <c:pt idx="144710">
                  <c:v>-81.042499999999961</c:v>
                </c:pt>
                <c:pt idx="144711">
                  <c:v>-81.040499999999952</c:v>
                </c:pt>
                <c:pt idx="144712">
                  <c:v>-81.038499999999999</c:v>
                </c:pt>
                <c:pt idx="144713">
                  <c:v>-81.03649999999999</c:v>
                </c:pt>
                <c:pt idx="144714">
                  <c:v>-81.03449999999998</c:v>
                </c:pt>
                <c:pt idx="144715">
                  <c:v>-81.03249999999997</c:v>
                </c:pt>
                <c:pt idx="144716">
                  <c:v>-81.030499999999961</c:v>
                </c:pt>
                <c:pt idx="144717">
                  <c:v>-81.028499999999951</c:v>
                </c:pt>
                <c:pt idx="144718">
                  <c:v>-81.026499999999999</c:v>
                </c:pt>
                <c:pt idx="144719">
                  <c:v>-81.024499999999989</c:v>
                </c:pt>
                <c:pt idx="144720">
                  <c:v>-81.02249999999998</c:v>
                </c:pt>
                <c:pt idx="144721">
                  <c:v>-81.02049999999997</c:v>
                </c:pt>
                <c:pt idx="144722">
                  <c:v>-81.01849999999996</c:v>
                </c:pt>
                <c:pt idx="144723">
                  <c:v>-81.016499999999951</c:v>
                </c:pt>
                <c:pt idx="144724">
                  <c:v>-81.014499999999998</c:v>
                </c:pt>
                <c:pt idx="144725">
                  <c:v>-81.012499999999989</c:v>
                </c:pt>
                <c:pt idx="144726">
                  <c:v>-81.010499999999979</c:v>
                </c:pt>
                <c:pt idx="144727">
                  <c:v>-81.00849999999997</c:v>
                </c:pt>
                <c:pt idx="144728">
                  <c:v>-81.00649999999996</c:v>
                </c:pt>
                <c:pt idx="144729">
                  <c:v>-81.00449999999995</c:v>
                </c:pt>
                <c:pt idx="144730">
                  <c:v>-81.002499999999998</c:v>
                </c:pt>
                <c:pt idx="144731">
                  <c:v>-81.000499999999988</c:v>
                </c:pt>
                <c:pt idx="144732">
                  <c:v>-80.998499999999979</c:v>
                </c:pt>
                <c:pt idx="144733">
                  <c:v>-80.996499999999969</c:v>
                </c:pt>
                <c:pt idx="144734">
                  <c:v>-80.99449999999996</c:v>
                </c:pt>
                <c:pt idx="144735">
                  <c:v>-80.99249999999995</c:v>
                </c:pt>
                <c:pt idx="144736">
                  <c:v>-80.990499999999997</c:v>
                </c:pt>
                <c:pt idx="144737">
                  <c:v>-80.988499999999988</c:v>
                </c:pt>
                <c:pt idx="144738">
                  <c:v>-80.986499999999978</c:v>
                </c:pt>
                <c:pt idx="144739">
                  <c:v>-80.984499999999969</c:v>
                </c:pt>
                <c:pt idx="144740">
                  <c:v>-80.982499999999959</c:v>
                </c:pt>
                <c:pt idx="144741">
                  <c:v>-80.98049999999995</c:v>
                </c:pt>
                <c:pt idx="144742">
                  <c:v>-80.978499999999997</c:v>
                </c:pt>
                <c:pt idx="144743">
                  <c:v>-80.976499999999987</c:v>
                </c:pt>
                <c:pt idx="144744">
                  <c:v>-80.974499999999978</c:v>
                </c:pt>
                <c:pt idx="144745">
                  <c:v>-80.972499999999968</c:v>
                </c:pt>
                <c:pt idx="144746">
                  <c:v>-80.970499999999959</c:v>
                </c:pt>
                <c:pt idx="144747">
                  <c:v>-80.968499999999949</c:v>
                </c:pt>
                <c:pt idx="144748">
                  <c:v>-80.966499999999996</c:v>
                </c:pt>
                <c:pt idx="144749">
                  <c:v>-80.964499999999987</c:v>
                </c:pt>
                <c:pt idx="144750">
                  <c:v>-80.962499999999977</c:v>
                </c:pt>
                <c:pt idx="144751">
                  <c:v>-80.960499999999968</c:v>
                </c:pt>
                <c:pt idx="144752">
                  <c:v>-80.958499999999958</c:v>
                </c:pt>
                <c:pt idx="144753">
                  <c:v>-80.956500000000005</c:v>
                </c:pt>
                <c:pt idx="144754">
                  <c:v>-80.954499999999996</c:v>
                </c:pt>
                <c:pt idx="144755">
                  <c:v>-80.952499999999986</c:v>
                </c:pt>
                <c:pt idx="144756">
                  <c:v>-80.950499999999977</c:v>
                </c:pt>
                <c:pt idx="144757">
                  <c:v>-80.948499999999967</c:v>
                </c:pt>
                <c:pt idx="144758">
                  <c:v>-80.946499999999958</c:v>
                </c:pt>
                <c:pt idx="144759">
                  <c:v>-80.944500000000005</c:v>
                </c:pt>
                <c:pt idx="144760">
                  <c:v>-80.942499999999995</c:v>
                </c:pt>
                <c:pt idx="144761">
                  <c:v>-80.940499999999986</c:v>
                </c:pt>
                <c:pt idx="144762">
                  <c:v>-80.938499999999976</c:v>
                </c:pt>
                <c:pt idx="144763">
                  <c:v>-80.936499999999967</c:v>
                </c:pt>
                <c:pt idx="144764">
                  <c:v>-80.934499999999957</c:v>
                </c:pt>
                <c:pt idx="144765">
                  <c:v>-80.932500000000005</c:v>
                </c:pt>
                <c:pt idx="144766">
                  <c:v>-80.930499999999995</c:v>
                </c:pt>
                <c:pt idx="144767">
                  <c:v>-80.928499999999985</c:v>
                </c:pt>
                <c:pt idx="144768">
                  <c:v>-80.926499999999976</c:v>
                </c:pt>
                <c:pt idx="144769">
                  <c:v>-80.924499999999966</c:v>
                </c:pt>
                <c:pt idx="144770">
                  <c:v>-80.922499999999957</c:v>
                </c:pt>
                <c:pt idx="144771">
                  <c:v>-80.920500000000004</c:v>
                </c:pt>
                <c:pt idx="144772">
                  <c:v>-80.918499999999995</c:v>
                </c:pt>
                <c:pt idx="144773">
                  <c:v>-80.916499999999985</c:v>
                </c:pt>
                <c:pt idx="144774">
                  <c:v>-80.914499999999975</c:v>
                </c:pt>
                <c:pt idx="144775">
                  <c:v>-80.912499999999966</c:v>
                </c:pt>
                <c:pt idx="144776">
                  <c:v>-80.910499999999956</c:v>
                </c:pt>
                <c:pt idx="144777">
                  <c:v>-80.908500000000004</c:v>
                </c:pt>
                <c:pt idx="144778">
                  <c:v>-80.906499999999994</c:v>
                </c:pt>
                <c:pt idx="144779">
                  <c:v>-80.904499999999985</c:v>
                </c:pt>
                <c:pt idx="144780">
                  <c:v>-80.902499999999975</c:v>
                </c:pt>
                <c:pt idx="144781">
                  <c:v>-80.900499999999965</c:v>
                </c:pt>
                <c:pt idx="144782">
                  <c:v>-80.898499999999956</c:v>
                </c:pt>
                <c:pt idx="144783">
                  <c:v>-80.896500000000003</c:v>
                </c:pt>
                <c:pt idx="144784">
                  <c:v>-80.894499999999994</c:v>
                </c:pt>
                <c:pt idx="144785">
                  <c:v>-80.892499999999984</c:v>
                </c:pt>
                <c:pt idx="144786">
                  <c:v>-80.890499999999975</c:v>
                </c:pt>
                <c:pt idx="144787">
                  <c:v>-80.888499999999965</c:v>
                </c:pt>
                <c:pt idx="144788">
                  <c:v>-80.886499999999955</c:v>
                </c:pt>
                <c:pt idx="144789">
                  <c:v>-80.884500000000003</c:v>
                </c:pt>
                <c:pt idx="144790">
                  <c:v>-80.882499999999993</c:v>
                </c:pt>
                <c:pt idx="144791">
                  <c:v>-80.880499999999984</c:v>
                </c:pt>
                <c:pt idx="144792">
                  <c:v>-80.878499999999974</c:v>
                </c:pt>
                <c:pt idx="144793">
                  <c:v>-80.876499999999965</c:v>
                </c:pt>
                <c:pt idx="144794">
                  <c:v>-80.874499999999955</c:v>
                </c:pt>
                <c:pt idx="144795">
                  <c:v>-80.872500000000002</c:v>
                </c:pt>
                <c:pt idx="144796">
                  <c:v>-80.870499999999993</c:v>
                </c:pt>
                <c:pt idx="144797">
                  <c:v>-80.868499999999983</c:v>
                </c:pt>
                <c:pt idx="144798">
                  <c:v>-80.866499999999974</c:v>
                </c:pt>
                <c:pt idx="144799">
                  <c:v>-80.864499999999964</c:v>
                </c:pt>
                <c:pt idx="144800">
                  <c:v>-80.862499999999955</c:v>
                </c:pt>
                <c:pt idx="144801">
                  <c:v>-80.860500000000002</c:v>
                </c:pt>
                <c:pt idx="144802">
                  <c:v>-80.858499999999992</c:v>
                </c:pt>
                <c:pt idx="144803">
                  <c:v>-80.856499999999983</c:v>
                </c:pt>
                <c:pt idx="144804">
                  <c:v>-80.854499999999973</c:v>
                </c:pt>
                <c:pt idx="144805">
                  <c:v>-80.852499999999964</c:v>
                </c:pt>
                <c:pt idx="144806">
                  <c:v>-80.850499999999954</c:v>
                </c:pt>
                <c:pt idx="144807">
                  <c:v>-80.848500000000001</c:v>
                </c:pt>
                <c:pt idx="144808">
                  <c:v>-80.846499999999992</c:v>
                </c:pt>
                <c:pt idx="144809">
                  <c:v>-80.844499999999982</c:v>
                </c:pt>
                <c:pt idx="144810">
                  <c:v>-80.842499999999973</c:v>
                </c:pt>
                <c:pt idx="144811">
                  <c:v>-80.840499999999963</c:v>
                </c:pt>
                <c:pt idx="144812">
                  <c:v>-80.838499999999954</c:v>
                </c:pt>
                <c:pt idx="144813">
                  <c:v>-80.836500000000001</c:v>
                </c:pt>
                <c:pt idx="144814">
                  <c:v>-80.834499999999991</c:v>
                </c:pt>
                <c:pt idx="144815">
                  <c:v>-80.832499999999982</c:v>
                </c:pt>
                <c:pt idx="144816">
                  <c:v>-80.830499999999972</c:v>
                </c:pt>
                <c:pt idx="144817">
                  <c:v>-80.828499999999963</c:v>
                </c:pt>
                <c:pt idx="144818">
                  <c:v>-80.826499999999953</c:v>
                </c:pt>
                <c:pt idx="144819">
                  <c:v>-80.8245</c:v>
                </c:pt>
                <c:pt idx="144820">
                  <c:v>-80.822499999999991</c:v>
                </c:pt>
                <c:pt idx="144821">
                  <c:v>-80.820499999999981</c:v>
                </c:pt>
                <c:pt idx="144822">
                  <c:v>-80.818499999999972</c:v>
                </c:pt>
                <c:pt idx="144823">
                  <c:v>-80.816499999999962</c:v>
                </c:pt>
                <c:pt idx="144824">
                  <c:v>-80.814499999999953</c:v>
                </c:pt>
                <c:pt idx="144825">
                  <c:v>-80.8125</c:v>
                </c:pt>
                <c:pt idx="144826">
                  <c:v>-80.81049999999999</c:v>
                </c:pt>
                <c:pt idx="144827">
                  <c:v>-80.808499999999981</c:v>
                </c:pt>
                <c:pt idx="144828">
                  <c:v>-80.806499999999971</c:v>
                </c:pt>
                <c:pt idx="144829">
                  <c:v>-80.804499999999962</c:v>
                </c:pt>
                <c:pt idx="144830">
                  <c:v>-80.802499999999952</c:v>
                </c:pt>
                <c:pt idx="144831">
                  <c:v>-80.8005</c:v>
                </c:pt>
                <c:pt idx="144832">
                  <c:v>-80.79849999999999</c:v>
                </c:pt>
                <c:pt idx="144833">
                  <c:v>-80.79649999999998</c:v>
                </c:pt>
                <c:pt idx="144834">
                  <c:v>-80.794499999999971</c:v>
                </c:pt>
                <c:pt idx="144835">
                  <c:v>-80.792499999999961</c:v>
                </c:pt>
                <c:pt idx="144836">
                  <c:v>-80.790499999999952</c:v>
                </c:pt>
                <c:pt idx="144837">
                  <c:v>-80.788499999999999</c:v>
                </c:pt>
                <c:pt idx="144838">
                  <c:v>-80.78649999999999</c:v>
                </c:pt>
                <c:pt idx="144839">
                  <c:v>-80.78449999999998</c:v>
                </c:pt>
                <c:pt idx="144840">
                  <c:v>-80.78249999999997</c:v>
                </c:pt>
                <c:pt idx="144841">
                  <c:v>-80.780499999999961</c:v>
                </c:pt>
                <c:pt idx="144842">
                  <c:v>-80.778499999999951</c:v>
                </c:pt>
                <c:pt idx="144843">
                  <c:v>-80.776499999999999</c:v>
                </c:pt>
                <c:pt idx="144844">
                  <c:v>-80.774499999999989</c:v>
                </c:pt>
                <c:pt idx="144845">
                  <c:v>-80.77249999999998</c:v>
                </c:pt>
                <c:pt idx="144846">
                  <c:v>-80.77049999999997</c:v>
                </c:pt>
                <c:pt idx="144847">
                  <c:v>-80.76849999999996</c:v>
                </c:pt>
                <c:pt idx="144848">
                  <c:v>-80.766499999999951</c:v>
                </c:pt>
                <c:pt idx="144849">
                  <c:v>-80.764499999999998</c:v>
                </c:pt>
                <c:pt idx="144850">
                  <c:v>-80.762499999999989</c:v>
                </c:pt>
                <c:pt idx="144851">
                  <c:v>-80.760499999999979</c:v>
                </c:pt>
                <c:pt idx="144852">
                  <c:v>-80.75849999999997</c:v>
                </c:pt>
                <c:pt idx="144853">
                  <c:v>-80.75649999999996</c:v>
                </c:pt>
                <c:pt idx="144854">
                  <c:v>-80.75449999999995</c:v>
                </c:pt>
                <c:pt idx="144855">
                  <c:v>-80.752499999999998</c:v>
                </c:pt>
                <c:pt idx="144856">
                  <c:v>-80.750499999999988</c:v>
                </c:pt>
                <c:pt idx="144857">
                  <c:v>-80.748499999999979</c:v>
                </c:pt>
                <c:pt idx="144858">
                  <c:v>-80.746499999999969</c:v>
                </c:pt>
                <c:pt idx="144859">
                  <c:v>-80.74449999999996</c:v>
                </c:pt>
                <c:pt idx="144860">
                  <c:v>-80.74249999999995</c:v>
                </c:pt>
                <c:pt idx="144861">
                  <c:v>-80.740499999999997</c:v>
                </c:pt>
                <c:pt idx="144862">
                  <c:v>-80.738499999999988</c:v>
                </c:pt>
                <c:pt idx="144863">
                  <c:v>-80.736499999999978</c:v>
                </c:pt>
                <c:pt idx="144864">
                  <c:v>-80.734499999999969</c:v>
                </c:pt>
                <c:pt idx="144865">
                  <c:v>-80.732499999999959</c:v>
                </c:pt>
                <c:pt idx="144866">
                  <c:v>-80.73049999999995</c:v>
                </c:pt>
                <c:pt idx="144867">
                  <c:v>-80.728499999999997</c:v>
                </c:pt>
                <c:pt idx="144868">
                  <c:v>-80.726499999999987</c:v>
                </c:pt>
                <c:pt idx="144869">
                  <c:v>-80.724499999999978</c:v>
                </c:pt>
                <c:pt idx="144870">
                  <c:v>-80.722499999999968</c:v>
                </c:pt>
                <c:pt idx="144871">
                  <c:v>-80.720499999999959</c:v>
                </c:pt>
                <c:pt idx="144872">
                  <c:v>-80.718499999999949</c:v>
                </c:pt>
                <c:pt idx="144873">
                  <c:v>-80.716499999999996</c:v>
                </c:pt>
                <c:pt idx="144874">
                  <c:v>-80.714499999999987</c:v>
                </c:pt>
                <c:pt idx="144875">
                  <c:v>-80.712499999999977</c:v>
                </c:pt>
                <c:pt idx="144876">
                  <c:v>-80.710499999999968</c:v>
                </c:pt>
                <c:pt idx="144877">
                  <c:v>-80.708499999999958</c:v>
                </c:pt>
                <c:pt idx="144878">
                  <c:v>-80.706500000000005</c:v>
                </c:pt>
                <c:pt idx="144879">
                  <c:v>-80.704499999999996</c:v>
                </c:pt>
                <c:pt idx="144880">
                  <c:v>-80.702499999999986</c:v>
                </c:pt>
                <c:pt idx="144881">
                  <c:v>-80.700499999999977</c:v>
                </c:pt>
                <c:pt idx="144882">
                  <c:v>-80.698499999999967</c:v>
                </c:pt>
                <c:pt idx="144883">
                  <c:v>-80.696499999999958</c:v>
                </c:pt>
                <c:pt idx="144884">
                  <c:v>-80.694500000000005</c:v>
                </c:pt>
                <c:pt idx="144885">
                  <c:v>-80.692499999999995</c:v>
                </c:pt>
                <c:pt idx="144886">
                  <c:v>-80.690499999999986</c:v>
                </c:pt>
                <c:pt idx="144887">
                  <c:v>-80.688499999999976</c:v>
                </c:pt>
                <c:pt idx="144888">
                  <c:v>-80.686499999999967</c:v>
                </c:pt>
                <c:pt idx="144889">
                  <c:v>-80.684499999999957</c:v>
                </c:pt>
                <c:pt idx="144890">
                  <c:v>-80.682500000000005</c:v>
                </c:pt>
                <c:pt idx="144891">
                  <c:v>-80.680499999999995</c:v>
                </c:pt>
                <c:pt idx="144892">
                  <c:v>-80.678499999999985</c:v>
                </c:pt>
                <c:pt idx="144893">
                  <c:v>-80.676499999999976</c:v>
                </c:pt>
                <c:pt idx="144894">
                  <c:v>-80.674499999999966</c:v>
                </c:pt>
                <c:pt idx="144895">
                  <c:v>-80.672499999999957</c:v>
                </c:pt>
                <c:pt idx="144896">
                  <c:v>-80.670500000000004</c:v>
                </c:pt>
                <c:pt idx="144897">
                  <c:v>-80.668499999999995</c:v>
                </c:pt>
                <c:pt idx="144898">
                  <c:v>-80.666499999999985</c:v>
                </c:pt>
                <c:pt idx="144899">
                  <c:v>-80.664499999999975</c:v>
                </c:pt>
                <c:pt idx="144900">
                  <c:v>-80.662499999999966</c:v>
                </c:pt>
                <c:pt idx="144901">
                  <c:v>-80.660499999999956</c:v>
                </c:pt>
                <c:pt idx="144902">
                  <c:v>-80.658500000000004</c:v>
                </c:pt>
                <c:pt idx="144903">
                  <c:v>-80.656499999999994</c:v>
                </c:pt>
                <c:pt idx="144904">
                  <c:v>-80.654499999999985</c:v>
                </c:pt>
                <c:pt idx="144905">
                  <c:v>-80.652499999999975</c:v>
                </c:pt>
                <c:pt idx="144906">
                  <c:v>-80.650499999999965</c:v>
                </c:pt>
                <c:pt idx="144907">
                  <c:v>-80.648499999999956</c:v>
                </c:pt>
                <c:pt idx="144908">
                  <c:v>-80.646500000000003</c:v>
                </c:pt>
                <c:pt idx="144909">
                  <c:v>-80.644499999999994</c:v>
                </c:pt>
                <c:pt idx="144910">
                  <c:v>-80.642499999999984</c:v>
                </c:pt>
                <c:pt idx="144911">
                  <c:v>-80.640499999999975</c:v>
                </c:pt>
                <c:pt idx="144912">
                  <c:v>-80.638499999999965</c:v>
                </c:pt>
                <c:pt idx="144913">
                  <c:v>-80.636499999999955</c:v>
                </c:pt>
                <c:pt idx="144914">
                  <c:v>-80.634500000000003</c:v>
                </c:pt>
                <c:pt idx="144915">
                  <c:v>-80.632499999999993</c:v>
                </c:pt>
                <c:pt idx="144916">
                  <c:v>-80.630499999999984</c:v>
                </c:pt>
                <c:pt idx="144917">
                  <c:v>-80.628499999999974</c:v>
                </c:pt>
                <c:pt idx="144918">
                  <c:v>-80.626499999999965</c:v>
                </c:pt>
                <c:pt idx="144919">
                  <c:v>-80.624499999999955</c:v>
                </c:pt>
                <c:pt idx="144920">
                  <c:v>-80.622500000000002</c:v>
                </c:pt>
                <c:pt idx="144921">
                  <c:v>-80.620499999999993</c:v>
                </c:pt>
                <c:pt idx="144922">
                  <c:v>-80.618499999999983</c:v>
                </c:pt>
                <c:pt idx="144923">
                  <c:v>-80.616499999999974</c:v>
                </c:pt>
                <c:pt idx="144924">
                  <c:v>-80.614499999999964</c:v>
                </c:pt>
                <c:pt idx="144925">
                  <c:v>-80.612499999999955</c:v>
                </c:pt>
                <c:pt idx="144926">
                  <c:v>-80.610500000000002</c:v>
                </c:pt>
                <c:pt idx="144927">
                  <c:v>-80.608499999999992</c:v>
                </c:pt>
                <c:pt idx="144928">
                  <c:v>-80.606499999999983</c:v>
                </c:pt>
                <c:pt idx="144929">
                  <c:v>-80.604499999999973</c:v>
                </c:pt>
                <c:pt idx="144930">
                  <c:v>-80.602499999999964</c:v>
                </c:pt>
                <c:pt idx="144931">
                  <c:v>-80.600499999999954</c:v>
                </c:pt>
                <c:pt idx="144932">
                  <c:v>-80.598500000000001</c:v>
                </c:pt>
                <c:pt idx="144933">
                  <c:v>-80.596499999999992</c:v>
                </c:pt>
                <c:pt idx="144934">
                  <c:v>-80.594499999999982</c:v>
                </c:pt>
                <c:pt idx="144935">
                  <c:v>-80.592499999999973</c:v>
                </c:pt>
                <c:pt idx="144936">
                  <c:v>-80.590499999999963</c:v>
                </c:pt>
                <c:pt idx="144937">
                  <c:v>-80.588499999999954</c:v>
                </c:pt>
                <c:pt idx="144938">
                  <c:v>-80.586500000000001</c:v>
                </c:pt>
                <c:pt idx="144939">
                  <c:v>-80.584499999999991</c:v>
                </c:pt>
                <c:pt idx="144940">
                  <c:v>-80.582499999999982</c:v>
                </c:pt>
                <c:pt idx="144941">
                  <c:v>-80.580499999999972</c:v>
                </c:pt>
                <c:pt idx="144942">
                  <c:v>-80.578499999999963</c:v>
                </c:pt>
                <c:pt idx="144943">
                  <c:v>-80.576499999999953</c:v>
                </c:pt>
                <c:pt idx="144944">
                  <c:v>-80.5745</c:v>
                </c:pt>
                <c:pt idx="144945">
                  <c:v>-80.572499999999991</c:v>
                </c:pt>
                <c:pt idx="144946">
                  <c:v>-80.570499999999981</c:v>
                </c:pt>
                <c:pt idx="144947">
                  <c:v>-80.568499999999972</c:v>
                </c:pt>
                <c:pt idx="144948">
                  <c:v>-80.566499999999962</c:v>
                </c:pt>
                <c:pt idx="144949">
                  <c:v>-80.564499999999953</c:v>
                </c:pt>
                <c:pt idx="144950">
                  <c:v>-80.5625</c:v>
                </c:pt>
                <c:pt idx="144951">
                  <c:v>-80.56049999999999</c:v>
                </c:pt>
                <c:pt idx="144952">
                  <c:v>-80.558499999999981</c:v>
                </c:pt>
                <c:pt idx="144953">
                  <c:v>-80.556499999999971</c:v>
                </c:pt>
                <c:pt idx="144954">
                  <c:v>-80.554499999999962</c:v>
                </c:pt>
                <c:pt idx="144955">
                  <c:v>-80.552499999999952</c:v>
                </c:pt>
                <c:pt idx="144956">
                  <c:v>-80.5505</c:v>
                </c:pt>
                <c:pt idx="144957">
                  <c:v>-80.54849999999999</c:v>
                </c:pt>
                <c:pt idx="144958">
                  <c:v>-80.54649999999998</c:v>
                </c:pt>
                <c:pt idx="144959">
                  <c:v>-80.544499999999971</c:v>
                </c:pt>
                <c:pt idx="144960">
                  <c:v>-80.542499999999961</c:v>
                </c:pt>
                <c:pt idx="144961">
                  <c:v>-80.540499999999952</c:v>
                </c:pt>
                <c:pt idx="144962">
                  <c:v>-80.538499999999999</c:v>
                </c:pt>
                <c:pt idx="144963">
                  <c:v>-80.53649999999999</c:v>
                </c:pt>
                <c:pt idx="144964">
                  <c:v>-80.53449999999998</c:v>
                </c:pt>
                <c:pt idx="144965">
                  <c:v>-80.53249999999997</c:v>
                </c:pt>
                <c:pt idx="144966">
                  <c:v>-80.530499999999961</c:v>
                </c:pt>
                <c:pt idx="144967">
                  <c:v>-80.528499999999951</c:v>
                </c:pt>
                <c:pt idx="144968">
                  <c:v>-80.526499999999999</c:v>
                </c:pt>
                <c:pt idx="144969">
                  <c:v>-80.524499999999989</c:v>
                </c:pt>
                <c:pt idx="144970">
                  <c:v>-80.52249999999998</c:v>
                </c:pt>
                <c:pt idx="144971">
                  <c:v>-80.52049999999997</c:v>
                </c:pt>
                <c:pt idx="144972">
                  <c:v>-80.51849999999996</c:v>
                </c:pt>
                <c:pt idx="144973">
                  <c:v>-80.516499999999951</c:v>
                </c:pt>
                <c:pt idx="144974">
                  <c:v>-80.514499999999998</c:v>
                </c:pt>
                <c:pt idx="144975">
                  <c:v>-80.512499999999989</c:v>
                </c:pt>
                <c:pt idx="144976">
                  <c:v>-80.510499999999979</c:v>
                </c:pt>
                <c:pt idx="144977">
                  <c:v>-80.50849999999997</c:v>
                </c:pt>
                <c:pt idx="144978">
                  <c:v>-80.50649999999996</c:v>
                </c:pt>
                <c:pt idx="144979">
                  <c:v>-80.50449999999995</c:v>
                </c:pt>
                <c:pt idx="144980">
                  <c:v>-80.502499999999998</c:v>
                </c:pt>
                <c:pt idx="144981">
                  <c:v>-80.500499999999988</c:v>
                </c:pt>
                <c:pt idx="144982">
                  <c:v>-80.498499999999979</c:v>
                </c:pt>
                <c:pt idx="144983">
                  <c:v>-80.496499999999969</c:v>
                </c:pt>
                <c:pt idx="144984">
                  <c:v>-80.49449999999996</c:v>
                </c:pt>
                <c:pt idx="144985">
                  <c:v>-80.49249999999995</c:v>
                </c:pt>
                <c:pt idx="144986">
                  <c:v>-80.490499999999997</c:v>
                </c:pt>
                <c:pt idx="144987">
                  <c:v>-80.488499999999988</c:v>
                </c:pt>
                <c:pt idx="144988">
                  <c:v>-80.486499999999978</c:v>
                </c:pt>
                <c:pt idx="144989">
                  <c:v>-80.484499999999969</c:v>
                </c:pt>
                <c:pt idx="144990">
                  <c:v>-80.482499999999959</c:v>
                </c:pt>
                <c:pt idx="144991">
                  <c:v>-80.48049999999995</c:v>
                </c:pt>
                <c:pt idx="144992">
                  <c:v>-80.478499999999997</c:v>
                </c:pt>
                <c:pt idx="144993">
                  <c:v>-80.476499999999987</c:v>
                </c:pt>
                <c:pt idx="144994">
                  <c:v>-80.474499999999978</c:v>
                </c:pt>
                <c:pt idx="144995">
                  <c:v>-80.472499999999968</c:v>
                </c:pt>
                <c:pt idx="144996">
                  <c:v>-80.470499999999959</c:v>
                </c:pt>
                <c:pt idx="144997">
                  <c:v>-80.468499999999949</c:v>
                </c:pt>
                <c:pt idx="144998">
                  <c:v>-80.466499999999996</c:v>
                </c:pt>
                <c:pt idx="144999">
                  <c:v>-80.464499999999987</c:v>
                </c:pt>
                <c:pt idx="145000">
                  <c:v>-80.462499999999977</c:v>
                </c:pt>
                <c:pt idx="145001">
                  <c:v>-80.460499999999968</c:v>
                </c:pt>
                <c:pt idx="145002">
                  <c:v>-80.458499999999958</c:v>
                </c:pt>
                <c:pt idx="145003">
                  <c:v>-80.456500000000005</c:v>
                </c:pt>
                <c:pt idx="145004">
                  <c:v>-80.454499999999996</c:v>
                </c:pt>
                <c:pt idx="145005">
                  <c:v>-80.452499999999986</c:v>
                </c:pt>
                <c:pt idx="145006">
                  <c:v>-80.450499999999977</c:v>
                </c:pt>
                <c:pt idx="145007">
                  <c:v>-80.448499999999967</c:v>
                </c:pt>
                <c:pt idx="145008">
                  <c:v>-80.446499999999958</c:v>
                </c:pt>
                <c:pt idx="145009">
                  <c:v>-80.444500000000005</c:v>
                </c:pt>
                <c:pt idx="145010">
                  <c:v>-80.442499999999995</c:v>
                </c:pt>
                <c:pt idx="145011">
                  <c:v>-80.440499999999986</c:v>
                </c:pt>
                <c:pt idx="145012">
                  <c:v>-80.438499999999976</c:v>
                </c:pt>
                <c:pt idx="145013">
                  <c:v>-80.436499999999967</c:v>
                </c:pt>
                <c:pt idx="145014">
                  <c:v>-80.434499999999957</c:v>
                </c:pt>
                <c:pt idx="145015">
                  <c:v>-80.432500000000005</c:v>
                </c:pt>
                <c:pt idx="145016">
                  <c:v>-80.430499999999995</c:v>
                </c:pt>
                <c:pt idx="145017">
                  <c:v>-80.428499999999985</c:v>
                </c:pt>
                <c:pt idx="145018">
                  <c:v>-80.426499999999976</c:v>
                </c:pt>
                <c:pt idx="145019">
                  <c:v>-80.424499999999966</c:v>
                </c:pt>
                <c:pt idx="145020">
                  <c:v>-80.422499999999957</c:v>
                </c:pt>
                <c:pt idx="145021">
                  <c:v>-80.420500000000004</c:v>
                </c:pt>
                <c:pt idx="145022">
                  <c:v>-80.418499999999995</c:v>
                </c:pt>
                <c:pt idx="145023">
                  <c:v>-80.416499999999985</c:v>
                </c:pt>
                <c:pt idx="145024">
                  <c:v>-80.414499999999975</c:v>
                </c:pt>
                <c:pt idx="145025">
                  <c:v>-80.412499999999966</c:v>
                </c:pt>
                <c:pt idx="145026">
                  <c:v>-80.410499999999956</c:v>
                </c:pt>
                <c:pt idx="145027">
                  <c:v>-80.408500000000004</c:v>
                </c:pt>
                <c:pt idx="145028">
                  <c:v>-80.406499999999994</c:v>
                </c:pt>
                <c:pt idx="145029">
                  <c:v>-80.404499999999985</c:v>
                </c:pt>
                <c:pt idx="145030">
                  <c:v>-80.402499999999975</c:v>
                </c:pt>
                <c:pt idx="145031">
                  <c:v>-80.400499999999965</c:v>
                </c:pt>
                <c:pt idx="145032">
                  <c:v>-80.398499999999956</c:v>
                </c:pt>
                <c:pt idx="145033">
                  <c:v>-80.396500000000003</c:v>
                </c:pt>
                <c:pt idx="145034">
                  <c:v>-80.394499999999994</c:v>
                </c:pt>
                <c:pt idx="145035">
                  <c:v>-80.392499999999984</c:v>
                </c:pt>
                <c:pt idx="145036">
                  <c:v>-80.390499999999975</c:v>
                </c:pt>
                <c:pt idx="145037">
                  <c:v>-80.388499999999965</c:v>
                </c:pt>
                <c:pt idx="145038">
                  <c:v>-80.386499999999955</c:v>
                </c:pt>
                <c:pt idx="145039">
                  <c:v>-80.384500000000003</c:v>
                </c:pt>
                <c:pt idx="145040">
                  <c:v>-80.382499999999993</c:v>
                </c:pt>
                <c:pt idx="145041">
                  <c:v>-80.380499999999984</c:v>
                </c:pt>
                <c:pt idx="145042">
                  <c:v>-80.378499999999974</c:v>
                </c:pt>
                <c:pt idx="145043">
                  <c:v>-80.376499999999965</c:v>
                </c:pt>
                <c:pt idx="145044">
                  <c:v>-80.374499999999955</c:v>
                </c:pt>
                <c:pt idx="145045">
                  <c:v>-80.372500000000002</c:v>
                </c:pt>
                <c:pt idx="145046">
                  <c:v>-80.370499999999993</c:v>
                </c:pt>
                <c:pt idx="145047">
                  <c:v>-80.368499999999983</c:v>
                </c:pt>
                <c:pt idx="145048">
                  <c:v>-80.366499999999974</c:v>
                </c:pt>
                <c:pt idx="145049">
                  <c:v>-80.364499999999964</c:v>
                </c:pt>
                <c:pt idx="145050">
                  <c:v>-80.362499999999955</c:v>
                </c:pt>
                <c:pt idx="145051">
                  <c:v>-80.360500000000002</c:v>
                </c:pt>
                <c:pt idx="145052">
                  <c:v>-80.358499999999992</c:v>
                </c:pt>
                <c:pt idx="145053">
                  <c:v>-80.356499999999983</c:v>
                </c:pt>
                <c:pt idx="145054">
                  <c:v>-80.354499999999973</c:v>
                </c:pt>
                <c:pt idx="145055">
                  <c:v>-80.352499999999964</c:v>
                </c:pt>
                <c:pt idx="145056">
                  <c:v>-80.350499999999954</c:v>
                </c:pt>
                <c:pt idx="145057">
                  <c:v>-80.348500000000001</c:v>
                </c:pt>
                <c:pt idx="145058">
                  <c:v>-80.346499999999992</c:v>
                </c:pt>
                <c:pt idx="145059">
                  <c:v>-80.344499999999982</c:v>
                </c:pt>
                <c:pt idx="145060">
                  <c:v>-80.342499999999973</c:v>
                </c:pt>
                <c:pt idx="145061">
                  <c:v>-80.340499999999963</c:v>
                </c:pt>
                <c:pt idx="145062">
                  <c:v>-80.338499999999954</c:v>
                </c:pt>
                <c:pt idx="145063">
                  <c:v>-80.336500000000001</c:v>
                </c:pt>
                <c:pt idx="145064">
                  <c:v>-80.334499999999991</c:v>
                </c:pt>
                <c:pt idx="145065">
                  <c:v>-80.332499999999982</c:v>
                </c:pt>
                <c:pt idx="145066">
                  <c:v>-80.330499999999972</c:v>
                </c:pt>
                <c:pt idx="145067">
                  <c:v>-80.328499999999963</c:v>
                </c:pt>
                <c:pt idx="145068">
                  <c:v>-80.326499999999953</c:v>
                </c:pt>
                <c:pt idx="145069">
                  <c:v>-80.3245</c:v>
                </c:pt>
                <c:pt idx="145070">
                  <c:v>-80.322499999999991</c:v>
                </c:pt>
                <c:pt idx="145071">
                  <c:v>-80.320499999999981</c:v>
                </c:pt>
                <c:pt idx="145072">
                  <c:v>-80.318499999999972</c:v>
                </c:pt>
                <c:pt idx="145073">
                  <c:v>-80.316499999999962</c:v>
                </c:pt>
                <c:pt idx="145074">
                  <c:v>-80.314499999999953</c:v>
                </c:pt>
                <c:pt idx="145075">
                  <c:v>-80.3125</c:v>
                </c:pt>
                <c:pt idx="145076">
                  <c:v>-80.31049999999999</c:v>
                </c:pt>
                <c:pt idx="145077">
                  <c:v>-80.308499999999981</c:v>
                </c:pt>
                <c:pt idx="145078">
                  <c:v>-80.306499999999971</c:v>
                </c:pt>
                <c:pt idx="145079">
                  <c:v>-80.304499999999962</c:v>
                </c:pt>
                <c:pt idx="145080">
                  <c:v>-80.302499999999952</c:v>
                </c:pt>
                <c:pt idx="145081">
                  <c:v>-80.3005</c:v>
                </c:pt>
                <c:pt idx="145082">
                  <c:v>-80.29849999999999</c:v>
                </c:pt>
                <c:pt idx="145083">
                  <c:v>-80.29649999999998</c:v>
                </c:pt>
                <c:pt idx="145084">
                  <c:v>-80.294499999999971</c:v>
                </c:pt>
                <c:pt idx="145085">
                  <c:v>-80.292499999999961</c:v>
                </c:pt>
                <c:pt idx="145086">
                  <c:v>-80.290499999999952</c:v>
                </c:pt>
                <c:pt idx="145087">
                  <c:v>-80.288499999999999</c:v>
                </c:pt>
                <c:pt idx="145088">
                  <c:v>-80.28649999999999</c:v>
                </c:pt>
                <c:pt idx="145089">
                  <c:v>-80.28449999999998</c:v>
                </c:pt>
                <c:pt idx="145090">
                  <c:v>-80.28249999999997</c:v>
                </c:pt>
                <c:pt idx="145091">
                  <c:v>-80.280499999999961</c:v>
                </c:pt>
                <c:pt idx="145092">
                  <c:v>-80.278499999999951</c:v>
                </c:pt>
                <c:pt idx="145093">
                  <c:v>-80.276499999999999</c:v>
                </c:pt>
                <c:pt idx="145094">
                  <c:v>-80.274499999999989</c:v>
                </c:pt>
                <c:pt idx="145095">
                  <c:v>-80.27249999999998</c:v>
                </c:pt>
                <c:pt idx="145096">
                  <c:v>-80.27049999999997</c:v>
                </c:pt>
                <c:pt idx="145097">
                  <c:v>-80.26849999999996</c:v>
                </c:pt>
                <c:pt idx="145098">
                  <c:v>-80.266499999999951</c:v>
                </c:pt>
                <c:pt idx="145099">
                  <c:v>-80.264499999999998</c:v>
                </c:pt>
                <c:pt idx="145100">
                  <c:v>-80.262499999999989</c:v>
                </c:pt>
                <c:pt idx="145101">
                  <c:v>-80.260499999999979</c:v>
                </c:pt>
                <c:pt idx="145102">
                  <c:v>-80.25849999999997</c:v>
                </c:pt>
                <c:pt idx="145103">
                  <c:v>-80.25649999999996</c:v>
                </c:pt>
                <c:pt idx="145104">
                  <c:v>-80.25449999999995</c:v>
                </c:pt>
                <c:pt idx="145105">
                  <c:v>-80.252499999999998</c:v>
                </c:pt>
                <c:pt idx="145106">
                  <c:v>-80.250499999999988</c:v>
                </c:pt>
                <c:pt idx="145107">
                  <c:v>-80.248499999999979</c:v>
                </c:pt>
                <c:pt idx="145108">
                  <c:v>-80.246499999999969</c:v>
                </c:pt>
                <c:pt idx="145109">
                  <c:v>-80.24449999999996</c:v>
                </c:pt>
                <c:pt idx="145110">
                  <c:v>-80.24249999999995</c:v>
                </c:pt>
                <c:pt idx="145111">
                  <c:v>-80.240499999999997</c:v>
                </c:pt>
                <c:pt idx="145112">
                  <c:v>-80.238499999999988</c:v>
                </c:pt>
                <c:pt idx="145113">
                  <c:v>-80.236499999999978</c:v>
                </c:pt>
                <c:pt idx="145114">
                  <c:v>-80.234499999999969</c:v>
                </c:pt>
                <c:pt idx="145115">
                  <c:v>-80.232499999999959</c:v>
                </c:pt>
                <c:pt idx="145116">
                  <c:v>-80.23049999999995</c:v>
                </c:pt>
                <c:pt idx="145117">
                  <c:v>-80.228499999999997</c:v>
                </c:pt>
                <c:pt idx="145118">
                  <c:v>-80.226499999999987</c:v>
                </c:pt>
                <c:pt idx="145119">
                  <c:v>-80.224499999999978</c:v>
                </c:pt>
                <c:pt idx="145120">
                  <c:v>-80.222499999999968</c:v>
                </c:pt>
                <c:pt idx="145121">
                  <c:v>-80.220499999999959</c:v>
                </c:pt>
                <c:pt idx="145122">
                  <c:v>-80.218499999999949</c:v>
                </c:pt>
                <c:pt idx="145123">
                  <c:v>-80.216499999999996</c:v>
                </c:pt>
                <c:pt idx="145124">
                  <c:v>-80.214499999999987</c:v>
                </c:pt>
                <c:pt idx="145125">
                  <c:v>-80.212499999999977</c:v>
                </c:pt>
                <c:pt idx="145126">
                  <c:v>-80.210499999999968</c:v>
                </c:pt>
                <c:pt idx="145127">
                  <c:v>-80.208499999999958</c:v>
                </c:pt>
                <c:pt idx="145128">
                  <c:v>-80.206500000000005</c:v>
                </c:pt>
                <c:pt idx="145129">
                  <c:v>-80.204499999999996</c:v>
                </c:pt>
                <c:pt idx="145130">
                  <c:v>-80.202499999999986</c:v>
                </c:pt>
                <c:pt idx="145131">
                  <c:v>-80.200499999999977</c:v>
                </c:pt>
                <c:pt idx="145132">
                  <c:v>-80.198499999999967</c:v>
                </c:pt>
                <c:pt idx="145133">
                  <c:v>-80.196499999999958</c:v>
                </c:pt>
                <c:pt idx="145134">
                  <c:v>-80.194500000000005</c:v>
                </c:pt>
                <c:pt idx="145135">
                  <c:v>-80.192499999999995</c:v>
                </c:pt>
                <c:pt idx="145136">
                  <c:v>-80.190499999999986</c:v>
                </c:pt>
                <c:pt idx="145137">
                  <c:v>-80.188499999999976</c:v>
                </c:pt>
                <c:pt idx="145138">
                  <c:v>-80.186499999999967</c:v>
                </c:pt>
                <c:pt idx="145139">
                  <c:v>-80.184499999999957</c:v>
                </c:pt>
                <c:pt idx="145140">
                  <c:v>-80.182500000000005</c:v>
                </c:pt>
                <c:pt idx="145141">
                  <c:v>-80.180499999999995</c:v>
                </c:pt>
                <c:pt idx="145142">
                  <c:v>-80.178499999999985</c:v>
                </c:pt>
                <c:pt idx="145143">
                  <c:v>-80.176499999999976</c:v>
                </c:pt>
                <c:pt idx="145144">
                  <c:v>-80.174499999999966</c:v>
                </c:pt>
                <c:pt idx="145145">
                  <c:v>-80.172499999999957</c:v>
                </c:pt>
                <c:pt idx="145146">
                  <c:v>-80.170500000000004</c:v>
                </c:pt>
                <c:pt idx="145147">
                  <c:v>-80.168499999999995</c:v>
                </c:pt>
                <c:pt idx="145148">
                  <c:v>-80.166499999999985</c:v>
                </c:pt>
                <c:pt idx="145149">
                  <c:v>-80.164499999999975</c:v>
                </c:pt>
                <c:pt idx="145150">
                  <c:v>-80.162499999999966</c:v>
                </c:pt>
                <c:pt idx="145151">
                  <c:v>-80.160499999999956</c:v>
                </c:pt>
                <c:pt idx="145152">
                  <c:v>-80.158500000000004</c:v>
                </c:pt>
                <c:pt idx="145153">
                  <c:v>-80.156499999999994</c:v>
                </c:pt>
                <c:pt idx="145154">
                  <c:v>-80.154499999999985</c:v>
                </c:pt>
                <c:pt idx="145155">
                  <c:v>-80.152499999999975</c:v>
                </c:pt>
                <c:pt idx="145156">
                  <c:v>-80.150499999999965</c:v>
                </c:pt>
                <c:pt idx="145157">
                  <c:v>-80.148499999999956</c:v>
                </c:pt>
                <c:pt idx="145158">
                  <c:v>-80.146500000000003</c:v>
                </c:pt>
                <c:pt idx="145159">
                  <c:v>-80.144499999999994</c:v>
                </c:pt>
                <c:pt idx="145160">
                  <c:v>-80.142499999999984</c:v>
                </c:pt>
                <c:pt idx="145161">
                  <c:v>-80.140499999999975</c:v>
                </c:pt>
                <c:pt idx="145162">
                  <c:v>-80.138499999999965</c:v>
                </c:pt>
                <c:pt idx="145163">
                  <c:v>-80.136499999999955</c:v>
                </c:pt>
                <c:pt idx="145164">
                  <c:v>-80.134500000000003</c:v>
                </c:pt>
                <c:pt idx="145165">
                  <c:v>-80.132499999999993</c:v>
                </c:pt>
                <c:pt idx="145166">
                  <c:v>-80.130499999999984</c:v>
                </c:pt>
                <c:pt idx="145167">
                  <c:v>-80.128499999999974</c:v>
                </c:pt>
                <c:pt idx="145168">
                  <c:v>-80.126499999999965</c:v>
                </c:pt>
                <c:pt idx="145169">
                  <c:v>-80.124499999999955</c:v>
                </c:pt>
                <c:pt idx="145170">
                  <c:v>-80.122500000000002</c:v>
                </c:pt>
                <c:pt idx="145171">
                  <c:v>-80.120499999999993</c:v>
                </c:pt>
                <c:pt idx="145172">
                  <c:v>-80.118499999999983</c:v>
                </c:pt>
                <c:pt idx="145173">
                  <c:v>-80.116499999999974</c:v>
                </c:pt>
                <c:pt idx="145174">
                  <c:v>-80.114499999999964</c:v>
                </c:pt>
                <c:pt idx="145175">
                  <c:v>-80.112499999999955</c:v>
                </c:pt>
                <c:pt idx="145176">
                  <c:v>-80.110500000000002</c:v>
                </c:pt>
                <c:pt idx="145177">
                  <c:v>-80.108499999999992</c:v>
                </c:pt>
                <c:pt idx="145178">
                  <c:v>-80.106499999999983</c:v>
                </c:pt>
                <c:pt idx="145179">
                  <c:v>-80.104499999999973</c:v>
                </c:pt>
                <c:pt idx="145180">
                  <c:v>-80.102499999999964</c:v>
                </c:pt>
                <c:pt idx="145181">
                  <c:v>-80.100499999999954</c:v>
                </c:pt>
                <c:pt idx="145182">
                  <c:v>-80.098500000000001</c:v>
                </c:pt>
                <c:pt idx="145183">
                  <c:v>-80.096499999999992</c:v>
                </c:pt>
                <c:pt idx="145184">
                  <c:v>-80.094499999999982</c:v>
                </c:pt>
                <c:pt idx="145185">
                  <c:v>-80.092499999999973</c:v>
                </c:pt>
                <c:pt idx="145186">
                  <c:v>-80.090499999999963</c:v>
                </c:pt>
                <c:pt idx="145187">
                  <c:v>-80.088499999999954</c:v>
                </c:pt>
                <c:pt idx="145188">
                  <c:v>-80.086500000000001</c:v>
                </c:pt>
                <c:pt idx="145189">
                  <c:v>-80.084499999999991</c:v>
                </c:pt>
                <c:pt idx="145190">
                  <c:v>-80.082499999999982</c:v>
                </c:pt>
                <c:pt idx="145191">
                  <c:v>-80.080499999999972</c:v>
                </c:pt>
                <c:pt idx="145192">
                  <c:v>-80.078499999999963</c:v>
                </c:pt>
                <c:pt idx="145193">
                  <c:v>-80.076499999999953</c:v>
                </c:pt>
                <c:pt idx="145194">
                  <c:v>-80.0745</c:v>
                </c:pt>
                <c:pt idx="145195">
                  <c:v>-80.072499999999991</c:v>
                </c:pt>
                <c:pt idx="145196">
                  <c:v>-80.070499999999981</c:v>
                </c:pt>
                <c:pt idx="145197">
                  <c:v>-80.068499999999972</c:v>
                </c:pt>
                <c:pt idx="145198">
                  <c:v>-80.066499999999962</c:v>
                </c:pt>
                <c:pt idx="145199">
                  <c:v>-80.064499999999953</c:v>
                </c:pt>
                <c:pt idx="145200">
                  <c:v>-80.0625</c:v>
                </c:pt>
                <c:pt idx="145201">
                  <c:v>-80.06049999999999</c:v>
                </c:pt>
                <c:pt idx="145202">
                  <c:v>-80.058499999999981</c:v>
                </c:pt>
                <c:pt idx="145203">
                  <c:v>-80.056499999999971</c:v>
                </c:pt>
                <c:pt idx="145204">
                  <c:v>-80.054499999999962</c:v>
                </c:pt>
                <c:pt idx="145205">
                  <c:v>-80.052499999999952</c:v>
                </c:pt>
                <c:pt idx="145206">
                  <c:v>-80.0505</c:v>
                </c:pt>
                <c:pt idx="145207">
                  <c:v>-80.04849999999999</c:v>
                </c:pt>
                <c:pt idx="145208">
                  <c:v>-80.04649999999998</c:v>
                </c:pt>
                <c:pt idx="145209">
                  <c:v>-80.044499999999971</c:v>
                </c:pt>
                <c:pt idx="145210">
                  <c:v>-80.042499999999961</c:v>
                </c:pt>
                <c:pt idx="145211">
                  <c:v>-80.040499999999952</c:v>
                </c:pt>
                <c:pt idx="145212">
                  <c:v>-80.038499999999999</c:v>
                </c:pt>
                <c:pt idx="145213">
                  <c:v>-80.03649999999999</c:v>
                </c:pt>
                <c:pt idx="145214">
                  <c:v>-80.03449999999998</c:v>
                </c:pt>
                <c:pt idx="145215">
                  <c:v>-80.03249999999997</c:v>
                </c:pt>
                <c:pt idx="145216">
                  <c:v>-80.030499999999961</c:v>
                </c:pt>
                <c:pt idx="145217">
                  <c:v>-80.028499999999951</c:v>
                </c:pt>
                <c:pt idx="145218">
                  <c:v>-80.026499999999999</c:v>
                </c:pt>
                <c:pt idx="145219">
                  <c:v>-80.024499999999989</c:v>
                </c:pt>
                <c:pt idx="145220">
                  <c:v>-80.02249999999998</c:v>
                </c:pt>
                <c:pt idx="145221">
                  <c:v>-80.02049999999997</c:v>
                </c:pt>
                <c:pt idx="145222">
                  <c:v>-80.01849999999996</c:v>
                </c:pt>
                <c:pt idx="145223">
                  <c:v>-80.016499999999951</c:v>
                </c:pt>
                <c:pt idx="145224">
                  <c:v>-80.014499999999998</c:v>
                </c:pt>
                <c:pt idx="145225">
                  <c:v>-80.012499999999989</c:v>
                </c:pt>
                <c:pt idx="145226">
                  <c:v>-80.010499999999979</c:v>
                </c:pt>
                <c:pt idx="145227">
                  <c:v>-80.00849999999997</c:v>
                </c:pt>
                <c:pt idx="145228">
                  <c:v>-80.00649999999996</c:v>
                </c:pt>
                <c:pt idx="145229">
                  <c:v>-80.00449999999995</c:v>
                </c:pt>
                <c:pt idx="145230">
                  <c:v>-80.002499999999998</c:v>
                </c:pt>
                <c:pt idx="145231">
                  <c:v>-80.000499999999988</c:v>
                </c:pt>
                <c:pt idx="145232">
                  <c:v>-79.998499999999979</c:v>
                </c:pt>
                <c:pt idx="145233">
                  <c:v>-79.996499999999969</c:v>
                </c:pt>
                <c:pt idx="145234">
                  <c:v>-79.99449999999996</c:v>
                </c:pt>
                <c:pt idx="145235">
                  <c:v>-79.99249999999995</c:v>
                </c:pt>
                <c:pt idx="145236">
                  <c:v>-79.990499999999997</c:v>
                </c:pt>
                <c:pt idx="145237">
                  <c:v>-79.988499999999988</c:v>
                </c:pt>
                <c:pt idx="145238">
                  <c:v>-79.986499999999978</c:v>
                </c:pt>
                <c:pt idx="145239">
                  <c:v>-79.984499999999969</c:v>
                </c:pt>
                <c:pt idx="145240">
                  <c:v>-79.982499999999959</c:v>
                </c:pt>
                <c:pt idx="145241">
                  <c:v>-79.98049999999995</c:v>
                </c:pt>
                <c:pt idx="145242">
                  <c:v>-79.978499999999997</c:v>
                </c:pt>
                <c:pt idx="145243">
                  <c:v>-79.976499999999987</c:v>
                </c:pt>
                <c:pt idx="145244">
                  <c:v>-79.974499999999978</c:v>
                </c:pt>
                <c:pt idx="145245">
                  <c:v>-79.972499999999968</c:v>
                </c:pt>
                <c:pt idx="145246">
                  <c:v>-79.970499999999959</c:v>
                </c:pt>
                <c:pt idx="145247">
                  <c:v>-79.968499999999949</c:v>
                </c:pt>
                <c:pt idx="145248">
                  <c:v>-79.966499999999996</c:v>
                </c:pt>
                <c:pt idx="145249">
                  <c:v>-79.964499999999987</c:v>
                </c:pt>
                <c:pt idx="145250">
                  <c:v>-79.962499999999977</c:v>
                </c:pt>
                <c:pt idx="145251">
                  <c:v>-79.960499999999968</c:v>
                </c:pt>
                <c:pt idx="145252">
                  <c:v>-79.958499999999958</c:v>
                </c:pt>
                <c:pt idx="145253">
                  <c:v>-79.956500000000005</c:v>
                </c:pt>
                <c:pt idx="145254">
                  <c:v>-79.954499999999996</c:v>
                </c:pt>
                <c:pt idx="145255">
                  <c:v>-79.952499999999986</c:v>
                </c:pt>
                <c:pt idx="145256">
                  <c:v>-79.950499999999977</c:v>
                </c:pt>
                <c:pt idx="145257">
                  <c:v>-79.948499999999967</c:v>
                </c:pt>
                <c:pt idx="145258">
                  <c:v>-79.946499999999958</c:v>
                </c:pt>
                <c:pt idx="145259">
                  <c:v>-79.944500000000005</c:v>
                </c:pt>
                <c:pt idx="145260">
                  <c:v>-79.942499999999995</c:v>
                </c:pt>
                <c:pt idx="145261">
                  <c:v>-79.940499999999986</c:v>
                </c:pt>
                <c:pt idx="145262">
                  <c:v>-79.938499999999976</c:v>
                </c:pt>
                <c:pt idx="145263">
                  <c:v>-79.936499999999967</c:v>
                </c:pt>
                <c:pt idx="145264">
                  <c:v>-79.934499999999957</c:v>
                </c:pt>
                <c:pt idx="145265">
                  <c:v>-79.932500000000005</c:v>
                </c:pt>
                <c:pt idx="145266">
                  <c:v>-79.930499999999995</c:v>
                </c:pt>
                <c:pt idx="145267">
                  <c:v>-79.928499999999985</c:v>
                </c:pt>
                <c:pt idx="145268">
                  <c:v>-79.926499999999976</c:v>
                </c:pt>
                <c:pt idx="145269">
                  <c:v>-79.924499999999966</c:v>
                </c:pt>
                <c:pt idx="145270">
                  <c:v>-79.922499999999957</c:v>
                </c:pt>
                <c:pt idx="145271">
                  <c:v>-79.920500000000004</c:v>
                </c:pt>
                <c:pt idx="145272">
                  <c:v>-79.918499999999995</c:v>
                </c:pt>
                <c:pt idx="145273">
                  <c:v>-79.916499999999985</c:v>
                </c:pt>
                <c:pt idx="145274">
                  <c:v>-79.914499999999975</c:v>
                </c:pt>
                <c:pt idx="145275">
                  <c:v>-79.912499999999966</c:v>
                </c:pt>
                <c:pt idx="145276">
                  <c:v>-79.910499999999956</c:v>
                </c:pt>
                <c:pt idx="145277">
                  <c:v>-79.908500000000004</c:v>
                </c:pt>
                <c:pt idx="145278">
                  <c:v>-79.906499999999994</c:v>
                </c:pt>
                <c:pt idx="145279">
                  <c:v>-79.904499999999985</c:v>
                </c:pt>
                <c:pt idx="145280">
                  <c:v>-79.902499999999975</c:v>
                </c:pt>
                <c:pt idx="145281">
                  <c:v>-79.900499999999965</c:v>
                </c:pt>
                <c:pt idx="145282">
                  <c:v>-79.898499999999956</c:v>
                </c:pt>
                <c:pt idx="145283">
                  <c:v>-79.896500000000003</c:v>
                </c:pt>
                <c:pt idx="145284">
                  <c:v>-79.894499999999994</c:v>
                </c:pt>
                <c:pt idx="145285">
                  <c:v>-79.892499999999984</c:v>
                </c:pt>
                <c:pt idx="145286">
                  <c:v>-79.890499999999975</c:v>
                </c:pt>
                <c:pt idx="145287">
                  <c:v>-79.888499999999965</c:v>
                </c:pt>
                <c:pt idx="145288">
                  <c:v>-79.886499999999955</c:v>
                </c:pt>
                <c:pt idx="145289">
                  <c:v>-79.884500000000003</c:v>
                </c:pt>
                <c:pt idx="145290">
                  <c:v>-79.882499999999993</c:v>
                </c:pt>
                <c:pt idx="145291">
                  <c:v>-79.880499999999984</c:v>
                </c:pt>
                <c:pt idx="145292">
                  <c:v>-79.878499999999974</c:v>
                </c:pt>
                <c:pt idx="145293">
                  <c:v>-79.876499999999965</c:v>
                </c:pt>
                <c:pt idx="145294">
                  <c:v>-79.874499999999955</c:v>
                </c:pt>
                <c:pt idx="145295">
                  <c:v>-79.872500000000002</c:v>
                </c:pt>
                <c:pt idx="145296">
                  <c:v>-79.870499999999993</c:v>
                </c:pt>
                <c:pt idx="145297">
                  <c:v>-79.868499999999983</c:v>
                </c:pt>
                <c:pt idx="145298">
                  <c:v>-79.866499999999974</c:v>
                </c:pt>
                <c:pt idx="145299">
                  <c:v>-79.864499999999964</c:v>
                </c:pt>
                <c:pt idx="145300">
                  <c:v>-79.862499999999955</c:v>
                </c:pt>
                <c:pt idx="145301">
                  <c:v>-79.860500000000002</c:v>
                </c:pt>
                <c:pt idx="145302">
                  <c:v>-79.858499999999992</c:v>
                </c:pt>
                <c:pt idx="145303">
                  <c:v>-79.856499999999983</c:v>
                </c:pt>
                <c:pt idx="145304">
                  <c:v>-79.854499999999973</c:v>
                </c:pt>
                <c:pt idx="145305">
                  <c:v>-79.852499999999964</c:v>
                </c:pt>
                <c:pt idx="145306">
                  <c:v>-79.850499999999954</c:v>
                </c:pt>
                <c:pt idx="145307">
                  <c:v>-79.848500000000001</c:v>
                </c:pt>
                <c:pt idx="145308">
                  <c:v>-79.846499999999992</c:v>
                </c:pt>
                <c:pt idx="145309">
                  <c:v>-79.844499999999982</c:v>
                </c:pt>
                <c:pt idx="145310">
                  <c:v>-79.842499999999973</c:v>
                </c:pt>
                <c:pt idx="145311">
                  <c:v>-79.840499999999963</c:v>
                </c:pt>
                <c:pt idx="145312">
                  <c:v>-79.838499999999954</c:v>
                </c:pt>
                <c:pt idx="145313">
                  <c:v>-79.836500000000001</c:v>
                </c:pt>
                <c:pt idx="145314">
                  <c:v>-79.834499999999991</c:v>
                </c:pt>
                <c:pt idx="145315">
                  <c:v>-79.832499999999982</c:v>
                </c:pt>
                <c:pt idx="145316">
                  <c:v>-79.830499999999972</c:v>
                </c:pt>
                <c:pt idx="145317">
                  <c:v>-79.828499999999963</c:v>
                </c:pt>
                <c:pt idx="145318">
                  <c:v>-79.826499999999953</c:v>
                </c:pt>
                <c:pt idx="145319">
                  <c:v>-79.8245</c:v>
                </c:pt>
                <c:pt idx="145320">
                  <c:v>-79.822499999999991</c:v>
                </c:pt>
                <c:pt idx="145321">
                  <c:v>-79.820499999999981</c:v>
                </c:pt>
                <c:pt idx="145322">
                  <c:v>-79.818499999999972</c:v>
                </c:pt>
                <c:pt idx="145323">
                  <c:v>-79.816499999999962</c:v>
                </c:pt>
                <c:pt idx="145324">
                  <c:v>-79.814499999999953</c:v>
                </c:pt>
                <c:pt idx="145325">
                  <c:v>-79.8125</c:v>
                </c:pt>
                <c:pt idx="145326">
                  <c:v>-79.81049999999999</c:v>
                </c:pt>
                <c:pt idx="145327">
                  <c:v>-79.808499999999981</c:v>
                </c:pt>
                <c:pt idx="145328">
                  <c:v>-79.806499999999971</c:v>
                </c:pt>
                <c:pt idx="145329">
                  <c:v>-79.804499999999962</c:v>
                </c:pt>
                <c:pt idx="145330">
                  <c:v>-79.802499999999952</c:v>
                </c:pt>
                <c:pt idx="145331">
                  <c:v>-79.8005</c:v>
                </c:pt>
                <c:pt idx="145332">
                  <c:v>-79.79849999999999</c:v>
                </c:pt>
                <c:pt idx="145333">
                  <c:v>-79.79649999999998</c:v>
                </c:pt>
                <c:pt idx="145334">
                  <c:v>-79.794499999999971</c:v>
                </c:pt>
                <c:pt idx="145335">
                  <c:v>-79.792499999999961</c:v>
                </c:pt>
                <c:pt idx="145336">
                  <c:v>-79.790499999999952</c:v>
                </c:pt>
                <c:pt idx="145337">
                  <c:v>-79.788499999999999</c:v>
                </c:pt>
                <c:pt idx="145338">
                  <c:v>-79.78649999999999</c:v>
                </c:pt>
                <c:pt idx="145339">
                  <c:v>-79.78449999999998</c:v>
                </c:pt>
                <c:pt idx="145340">
                  <c:v>-79.78249999999997</c:v>
                </c:pt>
                <c:pt idx="145341">
                  <c:v>-79.780499999999961</c:v>
                </c:pt>
                <c:pt idx="145342">
                  <c:v>-79.778499999999951</c:v>
                </c:pt>
                <c:pt idx="145343">
                  <c:v>-79.776499999999999</c:v>
                </c:pt>
                <c:pt idx="145344">
                  <c:v>-79.774499999999989</c:v>
                </c:pt>
                <c:pt idx="145345">
                  <c:v>-79.77249999999998</c:v>
                </c:pt>
                <c:pt idx="145346">
                  <c:v>-79.77049999999997</c:v>
                </c:pt>
                <c:pt idx="145347">
                  <c:v>-79.76849999999996</c:v>
                </c:pt>
                <c:pt idx="145348">
                  <c:v>-79.766499999999951</c:v>
                </c:pt>
                <c:pt idx="145349">
                  <c:v>-79.764499999999998</c:v>
                </c:pt>
                <c:pt idx="145350">
                  <c:v>-79.762499999999989</c:v>
                </c:pt>
                <c:pt idx="145351">
                  <c:v>-79.760499999999979</c:v>
                </c:pt>
                <c:pt idx="145352">
                  <c:v>-79.75849999999997</c:v>
                </c:pt>
                <c:pt idx="145353">
                  <c:v>-79.75649999999996</c:v>
                </c:pt>
                <c:pt idx="145354">
                  <c:v>-79.75449999999995</c:v>
                </c:pt>
                <c:pt idx="145355">
                  <c:v>-79.752499999999998</c:v>
                </c:pt>
                <c:pt idx="145356">
                  <c:v>-79.750499999999988</c:v>
                </c:pt>
                <c:pt idx="145357">
                  <c:v>-79.748499999999979</c:v>
                </c:pt>
                <c:pt idx="145358">
                  <c:v>-79.746499999999969</c:v>
                </c:pt>
                <c:pt idx="145359">
                  <c:v>-79.74449999999996</c:v>
                </c:pt>
                <c:pt idx="145360">
                  <c:v>-79.74249999999995</c:v>
                </c:pt>
                <c:pt idx="145361">
                  <c:v>-79.740499999999997</c:v>
                </c:pt>
                <c:pt idx="145362">
                  <c:v>-79.738499999999988</c:v>
                </c:pt>
                <c:pt idx="145363">
                  <c:v>-79.736499999999978</c:v>
                </c:pt>
                <c:pt idx="145364">
                  <c:v>-79.734499999999969</c:v>
                </c:pt>
                <c:pt idx="145365">
                  <c:v>-79.732499999999959</c:v>
                </c:pt>
                <c:pt idx="145366">
                  <c:v>-79.73049999999995</c:v>
                </c:pt>
                <c:pt idx="145367">
                  <c:v>-79.728499999999997</c:v>
                </c:pt>
                <c:pt idx="145368">
                  <c:v>-79.726499999999987</c:v>
                </c:pt>
                <c:pt idx="145369">
                  <c:v>-79.724499999999978</c:v>
                </c:pt>
                <c:pt idx="145370">
                  <c:v>-79.722499999999968</c:v>
                </c:pt>
                <c:pt idx="145371">
                  <c:v>-79.720499999999959</c:v>
                </c:pt>
                <c:pt idx="145372">
                  <c:v>-79.718499999999949</c:v>
                </c:pt>
                <c:pt idx="145373">
                  <c:v>-79.716499999999996</c:v>
                </c:pt>
                <c:pt idx="145374">
                  <c:v>-79.714499999999987</c:v>
                </c:pt>
                <c:pt idx="145375">
                  <c:v>-79.712499999999977</c:v>
                </c:pt>
                <c:pt idx="145376">
                  <c:v>-79.710499999999968</c:v>
                </c:pt>
                <c:pt idx="145377">
                  <c:v>-79.708499999999958</c:v>
                </c:pt>
                <c:pt idx="145378">
                  <c:v>-79.706500000000005</c:v>
                </c:pt>
                <c:pt idx="145379">
                  <c:v>-79.704499999999996</c:v>
                </c:pt>
                <c:pt idx="145380">
                  <c:v>-79.702499999999986</c:v>
                </c:pt>
                <c:pt idx="145381">
                  <c:v>-79.700499999999977</c:v>
                </c:pt>
                <c:pt idx="145382">
                  <c:v>-79.698499999999967</c:v>
                </c:pt>
                <c:pt idx="145383">
                  <c:v>-79.696499999999958</c:v>
                </c:pt>
                <c:pt idx="145384">
                  <c:v>-79.694500000000005</c:v>
                </c:pt>
                <c:pt idx="145385">
                  <c:v>-79.692499999999995</c:v>
                </c:pt>
                <c:pt idx="145386">
                  <c:v>-79.690499999999986</c:v>
                </c:pt>
                <c:pt idx="145387">
                  <c:v>-79.688499999999976</c:v>
                </c:pt>
                <c:pt idx="145388">
                  <c:v>-79.686499999999967</c:v>
                </c:pt>
                <c:pt idx="145389">
                  <c:v>-79.684499999999957</c:v>
                </c:pt>
                <c:pt idx="145390">
                  <c:v>-79.682500000000005</c:v>
                </c:pt>
                <c:pt idx="145391">
                  <c:v>-79.680499999999995</c:v>
                </c:pt>
                <c:pt idx="145392">
                  <c:v>-79.678499999999985</c:v>
                </c:pt>
                <c:pt idx="145393">
                  <c:v>-79.676499999999976</c:v>
                </c:pt>
                <c:pt idx="145394">
                  <c:v>-79.674499999999966</c:v>
                </c:pt>
                <c:pt idx="145395">
                  <c:v>-79.672499999999957</c:v>
                </c:pt>
                <c:pt idx="145396">
                  <c:v>-79.670500000000004</c:v>
                </c:pt>
                <c:pt idx="145397">
                  <c:v>-79.668499999999995</c:v>
                </c:pt>
                <c:pt idx="145398">
                  <c:v>-79.666499999999985</c:v>
                </c:pt>
                <c:pt idx="145399">
                  <c:v>-79.664499999999975</c:v>
                </c:pt>
                <c:pt idx="145400">
                  <c:v>-79.662499999999966</c:v>
                </c:pt>
                <c:pt idx="145401">
                  <c:v>-79.660499999999956</c:v>
                </c:pt>
                <c:pt idx="145402">
                  <c:v>-79.658500000000004</c:v>
                </c:pt>
                <c:pt idx="145403">
                  <c:v>-79.656499999999994</c:v>
                </c:pt>
                <c:pt idx="145404">
                  <c:v>-79.654499999999985</c:v>
                </c:pt>
                <c:pt idx="145405">
                  <c:v>-79.652499999999975</c:v>
                </c:pt>
                <c:pt idx="145406">
                  <c:v>-79.650499999999965</c:v>
                </c:pt>
                <c:pt idx="145407">
                  <c:v>-79.648499999999956</c:v>
                </c:pt>
                <c:pt idx="145408">
                  <c:v>-79.646500000000003</c:v>
                </c:pt>
                <c:pt idx="145409">
                  <c:v>-79.644499999999994</c:v>
                </c:pt>
                <c:pt idx="145410">
                  <c:v>-79.642499999999984</c:v>
                </c:pt>
                <c:pt idx="145411">
                  <c:v>-79.640499999999975</c:v>
                </c:pt>
                <c:pt idx="145412">
                  <c:v>-79.638499999999965</c:v>
                </c:pt>
                <c:pt idx="145413">
                  <c:v>-79.636499999999955</c:v>
                </c:pt>
                <c:pt idx="145414">
                  <c:v>-79.634500000000003</c:v>
                </c:pt>
                <c:pt idx="145415">
                  <c:v>-79.632499999999993</c:v>
                </c:pt>
                <c:pt idx="145416">
                  <c:v>-79.630499999999984</c:v>
                </c:pt>
                <c:pt idx="145417">
                  <c:v>-79.628499999999974</c:v>
                </c:pt>
                <c:pt idx="145418">
                  <c:v>-79.626499999999965</c:v>
                </c:pt>
                <c:pt idx="145419">
                  <c:v>-79.624499999999955</c:v>
                </c:pt>
                <c:pt idx="145420">
                  <c:v>-79.622500000000002</c:v>
                </c:pt>
                <c:pt idx="145421">
                  <c:v>-79.620499999999993</c:v>
                </c:pt>
                <c:pt idx="145422">
                  <c:v>-79.618499999999983</c:v>
                </c:pt>
                <c:pt idx="145423">
                  <c:v>-79.616499999999974</c:v>
                </c:pt>
                <c:pt idx="145424">
                  <c:v>-79.614499999999964</c:v>
                </c:pt>
                <c:pt idx="145425">
                  <c:v>-79.612499999999955</c:v>
                </c:pt>
                <c:pt idx="145426">
                  <c:v>-79.610500000000002</c:v>
                </c:pt>
                <c:pt idx="145427">
                  <c:v>-79.608499999999992</c:v>
                </c:pt>
                <c:pt idx="145428">
                  <c:v>-79.606499999999983</c:v>
                </c:pt>
                <c:pt idx="145429">
                  <c:v>-79.604499999999973</c:v>
                </c:pt>
                <c:pt idx="145430">
                  <c:v>-79.602499999999964</c:v>
                </c:pt>
                <c:pt idx="145431">
                  <c:v>-79.600499999999954</c:v>
                </c:pt>
                <c:pt idx="145432">
                  <c:v>-79.598500000000001</c:v>
                </c:pt>
                <c:pt idx="145433">
                  <c:v>-79.596499999999992</c:v>
                </c:pt>
                <c:pt idx="145434">
                  <c:v>-79.594499999999982</c:v>
                </c:pt>
                <c:pt idx="145435">
                  <c:v>-79.592499999999973</c:v>
                </c:pt>
                <c:pt idx="145436">
                  <c:v>-79.590499999999963</c:v>
                </c:pt>
                <c:pt idx="145437">
                  <c:v>-79.588499999999954</c:v>
                </c:pt>
                <c:pt idx="145438">
                  <c:v>-79.586500000000001</c:v>
                </c:pt>
                <c:pt idx="145439">
                  <c:v>-79.584499999999991</c:v>
                </c:pt>
                <c:pt idx="145440">
                  <c:v>-79.582499999999982</c:v>
                </c:pt>
                <c:pt idx="145441">
                  <c:v>-79.580499999999972</c:v>
                </c:pt>
                <c:pt idx="145442">
                  <c:v>-79.578499999999963</c:v>
                </c:pt>
                <c:pt idx="145443">
                  <c:v>-79.576499999999953</c:v>
                </c:pt>
                <c:pt idx="145444">
                  <c:v>-79.5745</c:v>
                </c:pt>
                <c:pt idx="145445">
                  <c:v>-79.572499999999991</c:v>
                </c:pt>
                <c:pt idx="145446">
                  <c:v>-79.570499999999981</c:v>
                </c:pt>
                <c:pt idx="145447">
                  <c:v>-79.568499999999972</c:v>
                </c:pt>
                <c:pt idx="145448">
                  <c:v>-79.566499999999962</c:v>
                </c:pt>
                <c:pt idx="145449">
                  <c:v>-79.564499999999953</c:v>
                </c:pt>
                <c:pt idx="145450">
                  <c:v>-79.5625</c:v>
                </c:pt>
                <c:pt idx="145451">
                  <c:v>-79.56049999999999</c:v>
                </c:pt>
                <c:pt idx="145452">
                  <c:v>-79.558499999999981</c:v>
                </c:pt>
                <c:pt idx="145453">
                  <c:v>-79.556499999999971</c:v>
                </c:pt>
                <c:pt idx="145454">
                  <c:v>-79.554499999999962</c:v>
                </c:pt>
                <c:pt idx="145455">
                  <c:v>-79.552499999999952</c:v>
                </c:pt>
                <c:pt idx="145456">
                  <c:v>-79.5505</c:v>
                </c:pt>
                <c:pt idx="145457">
                  <c:v>-79.54849999999999</c:v>
                </c:pt>
                <c:pt idx="145458">
                  <c:v>-79.54649999999998</c:v>
                </c:pt>
                <c:pt idx="145459">
                  <c:v>-79.544499999999971</c:v>
                </c:pt>
                <c:pt idx="145460">
                  <c:v>-79.542499999999961</c:v>
                </c:pt>
                <c:pt idx="145461">
                  <c:v>-79.540499999999952</c:v>
                </c:pt>
                <c:pt idx="145462">
                  <c:v>-79.538499999999999</c:v>
                </c:pt>
                <c:pt idx="145463">
                  <c:v>-79.53649999999999</c:v>
                </c:pt>
                <c:pt idx="145464">
                  <c:v>-79.53449999999998</c:v>
                </c:pt>
                <c:pt idx="145465">
                  <c:v>-79.53249999999997</c:v>
                </c:pt>
                <c:pt idx="145466">
                  <c:v>-79.530499999999961</c:v>
                </c:pt>
                <c:pt idx="145467">
                  <c:v>-79.528499999999951</c:v>
                </c:pt>
                <c:pt idx="145468">
                  <c:v>-79.526499999999999</c:v>
                </c:pt>
                <c:pt idx="145469">
                  <c:v>-79.524499999999989</c:v>
                </c:pt>
                <c:pt idx="145470">
                  <c:v>-79.52249999999998</c:v>
                </c:pt>
                <c:pt idx="145471">
                  <c:v>-79.52049999999997</c:v>
                </c:pt>
                <c:pt idx="145472">
                  <c:v>-79.51849999999996</c:v>
                </c:pt>
                <c:pt idx="145473">
                  <c:v>-79.516499999999951</c:v>
                </c:pt>
                <c:pt idx="145474">
                  <c:v>-79.514499999999998</c:v>
                </c:pt>
                <c:pt idx="145475">
                  <c:v>-79.512499999999989</c:v>
                </c:pt>
                <c:pt idx="145476">
                  <c:v>-79.510499999999979</c:v>
                </c:pt>
                <c:pt idx="145477">
                  <c:v>-79.50849999999997</c:v>
                </c:pt>
                <c:pt idx="145478">
                  <c:v>-79.50649999999996</c:v>
                </c:pt>
                <c:pt idx="145479">
                  <c:v>-79.50449999999995</c:v>
                </c:pt>
                <c:pt idx="145480">
                  <c:v>-79.502499999999998</c:v>
                </c:pt>
                <c:pt idx="145481">
                  <c:v>-79.500499999999988</c:v>
                </c:pt>
                <c:pt idx="145482">
                  <c:v>-79.498499999999979</c:v>
                </c:pt>
                <c:pt idx="145483">
                  <c:v>-79.496499999999969</c:v>
                </c:pt>
                <c:pt idx="145484">
                  <c:v>-79.49449999999996</c:v>
                </c:pt>
                <c:pt idx="145485">
                  <c:v>-79.49249999999995</c:v>
                </c:pt>
                <c:pt idx="145486">
                  <c:v>-79.490499999999997</c:v>
                </c:pt>
                <c:pt idx="145487">
                  <c:v>-79.488499999999988</c:v>
                </c:pt>
                <c:pt idx="145488">
                  <c:v>-79.486499999999978</c:v>
                </c:pt>
                <c:pt idx="145489">
                  <c:v>-79.484499999999969</c:v>
                </c:pt>
                <c:pt idx="145490">
                  <c:v>-79.482499999999959</c:v>
                </c:pt>
                <c:pt idx="145491">
                  <c:v>-79.48049999999995</c:v>
                </c:pt>
                <c:pt idx="145492">
                  <c:v>-79.478499999999997</c:v>
                </c:pt>
                <c:pt idx="145493">
                  <c:v>-79.476499999999987</c:v>
                </c:pt>
                <c:pt idx="145494">
                  <c:v>-79.474499999999978</c:v>
                </c:pt>
                <c:pt idx="145495">
                  <c:v>-79.472499999999968</c:v>
                </c:pt>
                <c:pt idx="145496">
                  <c:v>-79.470499999999959</c:v>
                </c:pt>
                <c:pt idx="145497">
                  <c:v>-79.468499999999949</c:v>
                </c:pt>
                <c:pt idx="145498">
                  <c:v>-79.466499999999996</c:v>
                </c:pt>
                <c:pt idx="145499">
                  <c:v>-79.464499999999987</c:v>
                </c:pt>
                <c:pt idx="145500">
                  <c:v>-79.462499999999977</c:v>
                </c:pt>
                <c:pt idx="145501">
                  <c:v>-79.460499999999968</c:v>
                </c:pt>
                <c:pt idx="145502">
                  <c:v>-79.458499999999958</c:v>
                </c:pt>
                <c:pt idx="145503">
                  <c:v>-79.456500000000005</c:v>
                </c:pt>
                <c:pt idx="145504">
                  <c:v>-79.454499999999996</c:v>
                </c:pt>
                <c:pt idx="145505">
                  <c:v>-79.452499999999986</c:v>
                </c:pt>
                <c:pt idx="145506">
                  <c:v>-79.450499999999977</c:v>
                </c:pt>
                <c:pt idx="145507">
                  <c:v>-79.448499999999967</c:v>
                </c:pt>
                <c:pt idx="145508">
                  <c:v>-79.446499999999958</c:v>
                </c:pt>
                <c:pt idx="145509">
                  <c:v>-79.444500000000005</c:v>
                </c:pt>
                <c:pt idx="145510">
                  <c:v>-79.442499999999995</c:v>
                </c:pt>
                <c:pt idx="145511">
                  <c:v>-79.440499999999986</c:v>
                </c:pt>
                <c:pt idx="145512">
                  <c:v>-79.438499999999976</c:v>
                </c:pt>
                <c:pt idx="145513">
                  <c:v>-79.436499999999967</c:v>
                </c:pt>
                <c:pt idx="145514">
                  <c:v>-79.434499999999957</c:v>
                </c:pt>
                <c:pt idx="145515">
                  <c:v>-79.432500000000005</c:v>
                </c:pt>
                <c:pt idx="145516">
                  <c:v>-79.430499999999995</c:v>
                </c:pt>
                <c:pt idx="145517">
                  <c:v>-79.428499999999985</c:v>
                </c:pt>
                <c:pt idx="145518">
                  <c:v>-79.426499999999976</c:v>
                </c:pt>
                <c:pt idx="145519">
                  <c:v>-79.424499999999966</c:v>
                </c:pt>
                <c:pt idx="145520">
                  <c:v>-79.422499999999957</c:v>
                </c:pt>
                <c:pt idx="145521">
                  <c:v>-79.420500000000004</c:v>
                </c:pt>
                <c:pt idx="145522">
                  <c:v>-79.418499999999995</c:v>
                </c:pt>
                <c:pt idx="145523">
                  <c:v>-79.416499999999985</c:v>
                </c:pt>
                <c:pt idx="145524">
                  <c:v>-79.414499999999975</c:v>
                </c:pt>
                <c:pt idx="145525">
                  <c:v>-79.412499999999966</c:v>
                </c:pt>
                <c:pt idx="145526">
                  <c:v>-79.410499999999956</c:v>
                </c:pt>
                <c:pt idx="145527">
                  <c:v>-79.408500000000004</c:v>
                </c:pt>
                <c:pt idx="145528">
                  <c:v>-79.406499999999994</c:v>
                </c:pt>
                <c:pt idx="145529">
                  <c:v>-79.404499999999985</c:v>
                </c:pt>
                <c:pt idx="145530">
                  <c:v>-79.402499999999975</c:v>
                </c:pt>
                <c:pt idx="145531">
                  <c:v>-79.400499999999965</c:v>
                </c:pt>
                <c:pt idx="145532">
                  <c:v>-79.398499999999956</c:v>
                </c:pt>
                <c:pt idx="145533">
                  <c:v>-79.396500000000003</c:v>
                </c:pt>
                <c:pt idx="145534">
                  <c:v>-79.394499999999994</c:v>
                </c:pt>
                <c:pt idx="145535">
                  <c:v>-79.392499999999984</c:v>
                </c:pt>
                <c:pt idx="145536">
                  <c:v>-79.390499999999975</c:v>
                </c:pt>
                <c:pt idx="145537">
                  <c:v>-79.388499999999965</c:v>
                </c:pt>
                <c:pt idx="145538">
                  <c:v>-79.386499999999955</c:v>
                </c:pt>
                <c:pt idx="145539">
                  <c:v>-79.384500000000003</c:v>
                </c:pt>
                <c:pt idx="145540">
                  <c:v>-79.382499999999993</c:v>
                </c:pt>
                <c:pt idx="145541">
                  <c:v>-79.380499999999984</c:v>
                </c:pt>
                <c:pt idx="145542">
                  <c:v>-79.378499999999974</c:v>
                </c:pt>
                <c:pt idx="145543">
                  <c:v>-79.376499999999965</c:v>
                </c:pt>
                <c:pt idx="145544">
                  <c:v>-79.374499999999955</c:v>
                </c:pt>
                <c:pt idx="145545">
                  <c:v>-79.372500000000002</c:v>
                </c:pt>
                <c:pt idx="145546">
                  <c:v>-79.370499999999993</c:v>
                </c:pt>
                <c:pt idx="145547">
                  <c:v>-79.368499999999983</c:v>
                </c:pt>
                <c:pt idx="145548">
                  <c:v>-79.366499999999974</c:v>
                </c:pt>
                <c:pt idx="145549">
                  <c:v>-79.364499999999964</c:v>
                </c:pt>
                <c:pt idx="145550">
                  <c:v>-79.362499999999955</c:v>
                </c:pt>
                <c:pt idx="145551">
                  <c:v>-79.360500000000002</c:v>
                </c:pt>
                <c:pt idx="145552">
                  <c:v>-79.358499999999992</c:v>
                </c:pt>
                <c:pt idx="145553">
                  <c:v>-79.356499999999983</c:v>
                </c:pt>
                <c:pt idx="145554">
                  <c:v>-79.354499999999973</c:v>
                </c:pt>
                <c:pt idx="145555">
                  <c:v>-79.352499999999964</c:v>
                </c:pt>
                <c:pt idx="145556">
                  <c:v>-79.350499999999954</c:v>
                </c:pt>
                <c:pt idx="145557">
                  <c:v>-79.348500000000001</c:v>
                </c:pt>
                <c:pt idx="145558">
                  <c:v>-79.346499999999992</c:v>
                </c:pt>
                <c:pt idx="145559">
                  <c:v>-79.344499999999982</c:v>
                </c:pt>
                <c:pt idx="145560">
                  <c:v>-79.342499999999973</c:v>
                </c:pt>
                <c:pt idx="145561">
                  <c:v>-79.340499999999963</c:v>
                </c:pt>
                <c:pt idx="145562">
                  <c:v>-79.338499999999954</c:v>
                </c:pt>
                <c:pt idx="145563">
                  <c:v>-79.336500000000001</c:v>
                </c:pt>
                <c:pt idx="145564">
                  <c:v>-79.334499999999991</c:v>
                </c:pt>
                <c:pt idx="145565">
                  <c:v>-79.332499999999982</c:v>
                </c:pt>
                <c:pt idx="145566">
                  <c:v>-79.330499999999972</c:v>
                </c:pt>
                <c:pt idx="145567">
                  <c:v>-79.328499999999963</c:v>
                </c:pt>
                <c:pt idx="145568">
                  <c:v>-79.326499999999953</c:v>
                </c:pt>
                <c:pt idx="145569">
                  <c:v>-79.3245</c:v>
                </c:pt>
                <c:pt idx="145570">
                  <c:v>-79.322499999999991</c:v>
                </c:pt>
                <c:pt idx="145571">
                  <c:v>-79.320499999999981</c:v>
                </c:pt>
                <c:pt idx="145572">
                  <c:v>-79.318499999999972</c:v>
                </c:pt>
                <c:pt idx="145573">
                  <c:v>-79.316499999999962</c:v>
                </c:pt>
                <c:pt idx="145574">
                  <c:v>-79.314499999999953</c:v>
                </c:pt>
                <c:pt idx="145575">
                  <c:v>-79.3125</c:v>
                </c:pt>
                <c:pt idx="145576">
                  <c:v>-79.31049999999999</c:v>
                </c:pt>
                <c:pt idx="145577">
                  <c:v>-79.308499999999981</c:v>
                </c:pt>
                <c:pt idx="145578">
                  <c:v>-79.306499999999971</c:v>
                </c:pt>
                <c:pt idx="145579">
                  <c:v>-79.304499999999962</c:v>
                </c:pt>
                <c:pt idx="145580">
                  <c:v>-79.302499999999952</c:v>
                </c:pt>
                <c:pt idx="145581">
                  <c:v>-79.3005</c:v>
                </c:pt>
                <c:pt idx="145582">
                  <c:v>-79.29849999999999</c:v>
                </c:pt>
                <c:pt idx="145583">
                  <c:v>-79.29649999999998</c:v>
                </c:pt>
                <c:pt idx="145584">
                  <c:v>-79.294499999999971</c:v>
                </c:pt>
                <c:pt idx="145585">
                  <c:v>-79.292499999999961</c:v>
                </c:pt>
                <c:pt idx="145586">
                  <c:v>-79.290499999999952</c:v>
                </c:pt>
                <c:pt idx="145587">
                  <c:v>-79.288499999999999</c:v>
                </c:pt>
                <c:pt idx="145588">
                  <c:v>-79.28649999999999</c:v>
                </c:pt>
                <c:pt idx="145589">
                  <c:v>-79.28449999999998</c:v>
                </c:pt>
                <c:pt idx="145590">
                  <c:v>-79.28249999999997</c:v>
                </c:pt>
                <c:pt idx="145591">
                  <c:v>-79.280499999999961</c:v>
                </c:pt>
                <c:pt idx="145592">
                  <c:v>-79.278499999999951</c:v>
                </c:pt>
                <c:pt idx="145593">
                  <c:v>-79.276499999999999</c:v>
                </c:pt>
                <c:pt idx="145594">
                  <c:v>-79.274499999999989</c:v>
                </c:pt>
                <c:pt idx="145595">
                  <c:v>-79.27249999999998</c:v>
                </c:pt>
                <c:pt idx="145596">
                  <c:v>-79.27049999999997</c:v>
                </c:pt>
                <c:pt idx="145597">
                  <c:v>-79.26849999999996</c:v>
                </c:pt>
                <c:pt idx="145598">
                  <c:v>-79.266499999999951</c:v>
                </c:pt>
                <c:pt idx="145599">
                  <c:v>-79.264499999999998</c:v>
                </c:pt>
                <c:pt idx="145600">
                  <c:v>-79.262499999999989</c:v>
                </c:pt>
                <c:pt idx="145601">
                  <c:v>-79.260499999999979</c:v>
                </c:pt>
                <c:pt idx="145602">
                  <c:v>-79.25849999999997</c:v>
                </c:pt>
                <c:pt idx="145603">
                  <c:v>-79.25649999999996</c:v>
                </c:pt>
                <c:pt idx="145604">
                  <c:v>-79.25449999999995</c:v>
                </c:pt>
                <c:pt idx="145605">
                  <c:v>-79.252499999999998</c:v>
                </c:pt>
                <c:pt idx="145606">
                  <c:v>-79.250499999999988</c:v>
                </c:pt>
                <c:pt idx="145607">
                  <c:v>-79.248499999999979</c:v>
                </c:pt>
                <c:pt idx="145608">
                  <c:v>-79.246499999999969</c:v>
                </c:pt>
                <c:pt idx="145609">
                  <c:v>-79.24449999999996</c:v>
                </c:pt>
                <c:pt idx="145610">
                  <c:v>-79.24249999999995</c:v>
                </c:pt>
                <c:pt idx="145611">
                  <c:v>-79.240499999999997</c:v>
                </c:pt>
                <c:pt idx="145612">
                  <c:v>-79.238499999999988</c:v>
                </c:pt>
                <c:pt idx="145613">
                  <c:v>-79.236499999999978</c:v>
                </c:pt>
                <c:pt idx="145614">
                  <c:v>-79.234499999999969</c:v>
                </c:pt>
                <c:pt idx="145615">
                  <c:v>-79.232499999999959</c:v>
                </c:pt>
                <c:pt idx="145616">
                  <c:v>-79.23049999999995</c:v>
                </c:pt>
                <c:pt idx="145617">
                  <c:v>-79.228499999999997</c:v>
                </c:pt>
                <c:pt idx="145618">
                  <c:v>-79.226499999999987</c:v>
                </c:pt>
                <c:pt idx="145619">
                  <c:v>-79.224499999999978</c:v>
                </c:pt>
                <c:pt idx="145620">
                  <c:v>-79.222499999999968</c:v>
                </c:pt>
                <c:pt idx="145621">
                  <c:v>-79.220499999999959</c:v>
                </c:pt>
                <c:pt idx="145622">
                  <c:v>-79.218499999999949</c:v>
                </c:pt>
                <c:pt idx="145623">
                  <c:v>-79.216499999999996</c:v>
                </c:pt>
                <c:pt idx="145624">
                  <c:v>-79.214499999999987</c:v>
                </c:pt>
                <c:pt idx="145625">
                  <c:v>-79.212499999999977</c:v>
                </c:pt>
                <c:pt idx="145626">
                  <c:v>-79.210499999999968</c:v>
                </c:pt>
                <c:pt idx="145627">
                  <c:v>-79.208499999999958</c:v>
                </c:pt>
                <c:pt idx="145628">
                  <c:v>-79.206500000000005</c:v>
                </c:pt>
                <c:pt idx="145629">
                  <c:v>-79.204499999999996</c:v>
                </c:pt>
                <c:pt idx="145630">
                  <c:v>-79.202499999999986</c:v>
                </c:pt>
                <c:pt idx="145631">
                  <c:v>-79.200499999999977</c:v>
                </c:pt>
                <c:pt idx="145632">
                  <c:v>-79.198499999999967</c:v>
                </c:pt>
                <c:pt idx="145633">
                  <c:v>-79.196499999999958</c:v>
                </c:pt>
                <c:pt idx="145634">
                  <c:v>-79.194500000000005</c:v>
                </c:pt>
                <c:pt idx="145635">
                  <c:v>-79.192499999999995</c:v>
                </c:pt>
                <c:pt idx="145636">
                  <c:v>-79.190499999999986</c:v>
                </c:pt>
                <c:pt idx="145637">
                  <c:v>-79.188499999999976</c:v>
                </c:pt>
                <c:pt idx="145638">
                  <c:v>-79.186499999999967</c:v>
                </c:pt>
                <c:pt idx="145639">
                  <c:v>-79.184499999999957</c:v>
                </c:pt>
                <c:pt idx="145640">
                  <c:v>-79.182500000000005</c:v>
                </c:pt>
                <c:pt idx="145641">
                  <c:v>-79.180499999999995</c:v>
                </c:pt>
                <c:pt idx="145642">
                  <c:v>-79.178499999999985</c:v>
                </c:pt>
                <c:pt idx="145643">
                  <c:v>-79.176499999999976</c:v>
                </c:pt>
                <c:pt idx="145644">
                  <c:v>-79.174499999999966</c:v>
                </c:pt>
                <c:pt idx="145645">
                  <c:v>-79.172499999999957</c:v>
                </c:pt>
                <c:pt idx="145646">
                  <c:v>-79.170500000000004</c:v>
                </c:pt>
                <c:pt idx="145647">
                  <c:v>-79.168499999999995</c:v>
                </c:pt>
                <c:pt idx="145648">
                  <c:v>-79.166499999999985</c:v>
                </c:pt>
                <c:pt idx="145649">
                  <c:v>-79.164499999999975</c:v>
                </c:pt>
                <c:pt idx="145650">
                  <c:v>-79.162499999999966</c:v>
                </c:pt>
                <c:pt idx="145651">
                  <c:v>-79.160499999999956</c:v>
                </c:pt>
                <c:pt idx="145652">
                  <c:v>-79.158500000000004</c:v>
                </c:pt>
                <c:pt idx="145653">
                  <c:v>-79.156499999999994</c:v>
                </c:pt>
                <c:pt idx="145654">
                  <c:v>-79.154499999999985</c:v>
                </c:pt>
                <c:pt idx="145655">
                  <c:v>-79.152499999999975</c:v>
                </c:pt>
                <c:pt idx="145656">
                  <c:v>-79.150499999999965</c:v>
                </c:pt>
                <c:pt idx="145657">
                  <c:v>-79.148499999999956</c:v>
                </c:pt>
                <c:pt idx="145658">
                  <c:v>-79.146500000000003</c:v>
                </c:pt>
                <c:pt idx="145659">
                  <c:v>-79.144499999999994</c:v>
                </c:pt>
                <c:pt idx="145660">
                  <c:v>-79.142499999999984</c:v>
                </c:pt>
                <c:pt idx="145661">
                  <c:v>-79.140499999999975</c:v>
                </c:pt>
                <c:pt idx="145662">
                  <c:v>-79.138499999999965</c:v>
                </c:pt>
                <c:pt idx="145663">
                  <c:v>-79.136499999999955</c:v>
                </c:pt>
                <c:pt idx="145664">
                  <c:v>-79.134500000000003</c:v>
                </c:pt>
                <c:pt idx="145665">
                  <c:v>-79.132499999999993</c:v>
                </c:pt>
                <c:pt idx="145666">
                  <c:v>-79.130499999999984</c:v>
                </c:pt>
                <c:pt idx="145667">
                  <c:v>-79.128499999999974</c:v>
                </c:pt>
                <c:pt idx="145668">
                  <c:v>-79.126499999999965</c:v>
                </c:pt>
                <c:pt idx="145669">
                  <c:v>-79.124499999999955</c:v>
                </c:pt>
                <c:pt idx="145670">
                  <c:v>-79.122500000000002</c:v>
                </c:pt>
                <c:pt idx="145671">
                  <c:v>-79.120499999999993</c:v>
                </c:pt>
                <c:pt idx="145672">
                  <c:v>-79.118499999999983</c:v>
                </c:pt>
                <c:pt idx="145673">
                  <c:v>-79.116499999999974</c:v>
                </c:pt>
                <c:pt idx="145674">
                  <c:v>-79.114499999999964</c:v>
                </c:pt>
                <c:pt idx="145675">
                  <c:v>-79.112499999999955</c:v>
                </c:pt>
                <c:pt idx="145676">
                  <c:v>-79.110500000000002</c:v>
                </c:pt>
                <c:pt idx="145677">
                  <c:v>-79.108499999999992</c:v>
                </c:pt>
                <c:pt idx="145678">
                  <c:v>-79.106499999999983</c:v>
                </c:pt>
                <c:pt idx="145679">
                  <c:v>-79.104499999999973</c:v>
                </c:pt>
                <c:pt idx="145680">
                  <c:v>-79.102499999999964</c:v>
                </c:pt>
                <c:pt idx="145681">
                  <c:v>-79.100499999999954</c:v>
                </c:pt>
                <c:pt idx="145682">
                  <c:v>-79.098500000000001</c:v>
                </c:pt>
                <c:pt idx="145683">
                  <c:v>-79.096499999999992</c:v>
                </c:pt>
                <c:pt idx="145684">
                  <c:v>-79.094499999999982</c:v>
                </c:pt>
                <c:pt idx="145685">
                  <c:v>-79.092499999999973</c:v>
                </c:pt>
                <c:pt idx="145686">
                  <c:v>-79.090499999999963</c:v>
                </c:pt>
                <c:pt idx="145687">
                  <c:v>-79.088499999999954</c:v>
                </c:pt>
                <c:pt idx="145688">
                  <c:v>-79.086500000000001</c:v>
                </c:pt>
                <c:pt idx="145689">
                  <c:v>-79.084499999999991</c:v>
                </c:pt>
                <c:pt idx="145690">
                  <c:v>-79.082499999999982</c:v>
                </c:pt>
                <c:pt idx="145691">
                  <c:v>-79.080499999999972</c:v>
                </c:pt>
                <c:pt idx="145692">
                  <c:v>-79.078499999999963</c:v>
                </c:pt>
                <c:pt idx="145693">
                  <c:v>-79.076499999999953</c:v>
                </c:pt>
                <c:pt idx="145694">
                  <c:v>-79.0745</c:v>
                </c:pt>
                <c:pt idx="145695">
                  <c:v>-79.072499999999991</c:v>
                </c:pt>
                <c:pt idx="145696">
                  <c:v>-79.070499999999981</c:v>
                </c:pt>
                <c:pt idx="145697">
                  <c:v>-79.068499999999972</c:v>
                </c:pt>
                <c:pt idx="145698">
                  <c:v>-79.066499999999962</c:v>
                </c:pt>
                <c:pt idx="145699">
                  <c:v>-79.064499999999953</c:v>
                </c:pt>
                <c:pt idx="145700">
                  <c:v>-79.0625</c:v>
                </c:pt>
                <c:pt idx="145701">
                  <c:v>-79.06049999999999</c:v>
                </c:pt>
                <c:pt idx="145702">
                  <c:v>-79.058499999999981</c:v>
                </c:pt>
                <c:pt idx="145703">
                  <c:v>-79.056499999999971</c:v>
                </c:pt>
                <c:pt idx="145704">
                  <c:v>-79.054499999999962</c:v>
                </c:pt>
                <c:pt idx="145705">
                  <c:v>-79.052499999999952</c:v>
                </c:pt>
                <c:pt idx="145706">
                  <c:v>-79.0505</c:v>
                </c:pt>
                <c:pt idx="145707">
                  <c:v>-79.04849999999999</c:v>
                </c:pt>
                <c:pt idx="145708">
                  <c:v>-79.04649999999998</c:v>
                </c:pt>
                <c:pt idx="145709">
                  <c:v>-79.044499999999971</c:v>
                </c:pt>
                <c:pt idx="145710">
                  <c:v>-79.042499999999961</c:v>
                </c:pt>
                <c:pt idx="145711">
                  <c:v>-79.040499999999952</c:v>
                </c:pt>
                <c:pt idx="145712">
                  <c:v>-79.038499999999999</c:v>
                </c:pt>
                <c:pt idx="145713">
                  <c:v>-79.03649999999999</c:v>
                </c:pt>
                <c:pt idx="145714">
                  <c:v>-79.03449999999998</c:v>
                </c:pt>
                <c:pt idx="145715">
                  <c:v>-79.03249999999997</c:v>
                </c:pt>
                <c:pt idx="145716">
                  <c:v>-79.030499999999961</c:v>
                </c:pt>
                <c:pt idx="145717">
                  <c:v>-79.028499999999951</c:v>
                </c:pt>
                <c:pt idx="145718">
                  <c:v>-79.026499999999999</c:v>
                </c:pt>
                <c:pt idx="145719">
                  <c:v>-79.024499999999989</c:v>
                </c:pt>
                <c:pt idx="145720">
                  <c:v>-79.02249999999998</c:v>
                </c:pt>
                <c:pt idx="145721">
                  <c:v>-79.02049999999997</c:v>
                </c:pt>
                <c:pt idx="145722">
                  <c:v>-79.01849999999996</c:v>
                </c:pt>
                <c:pt idx="145723">
                  <c:v>-79.016499999999951</c:v>
                </c:pt>
                <c:pt idx="145724">
                  <c:v>-79.014499999999998</c:v>
                </c:pt>
                <c:pt idx="145725">
                  <c:v>-79.012499999999989</c:v>
                </c:pt>
                <c:pt idx="145726">
                  <c:v>-79.010499999999979</c:v>
                </c:pt>
                <c:pt idx="145727">
                  <c:v>-79.00849999999997</c:v>
                </c:pt>
                <c:pt idx="145728">
                  <c:v>-79.00649999999996</c:v>
                </c:pt>
                <c:pt idx="145729">
                  <c:v>-79.00449999999995</c:v>
                </c:pt>
                <c:pt idx="145730">
                  <c:v>-79.002499999999998</c:v>
                </c:pt>
                <c:pt idx="145731">
                  <c:v>-79.000499999999988</c:v>
                </c:pt>
                <c:pt idx="145732">
                  <c:v>-78.998499999999979</c:v>
                </c:pt>
                <c:pt idx="145733">
                  <c:v>-78.996499999999969</c:v>
                </c:pt>
                <c:pt idx="145734">
                  <c:v>-78.99449999999996</c:v>
                </c:pt>
                <c:pt idx="145735">
                  <c:v>-78.99249999999995</c:v>
                </c:pt>
                <c:pt idx="145736">
                  <c:v>-78.990499999999997</c:v>
                </c:pt>
                <c:pt idx="145737">
                  <c:v>-78.988499999999988</c:v>
                </c:pt>
                <c:pt idx="145738">
                  <c:v>-78.986499999999978</c:v>
                </c:pt>
                <c:pt idx="145739">
                  <c:v>-78.984499999999969</c:v>
                </c:pt>
                <c:pt idx="145740">
                  <c:v>-78.982499999999959</c:v>
                </c:pt>
                <c:pt idx="145741">
                  <c:v>-78.98049999999995</c:v>
                </c:pt>
                <c:pt idx="145742">
                  <c:v>-78.978499999999997</c:v>
                </c:pt>
                <c:pt idx="145743">
                  <c:v>-78.976499999999987</c:v>
                </c:pt>
                <c:pt idx="145744">
                  <c:v>-78.974499999999978</c:v>
                </c:pt>
                <c:pt idx="145745">
                  <c:v>-78.972499999999968</c:v>
                </c:pt>
                <c:pt idx="145746">
                  <c:v>-78.970499999999959</c:v>
                </c:pt>
                <c:pt idx="145747">
                  <c:v>-78.968499999999949</c:v>
                </c:pt>
                <c:pt idx="145748">
                  <c:v>-78.966499999999996</c:v>
                </c:pt>
                <c:pt idx="145749">
                  <c:v>-78.964499999999987</c:v>
                </c:pt>
                <c:pt idx="145750">
                  <c:v>-78.962499999999977</c:v>
                </c:pt>
                <c:pt idx="145751">
                  <c:v>-78.960499999999968</c:v>
                </c:pt>
                <c:pt idx="145752">
                  <c:v>-78.958499999999958</c:v>
                </c:pt>
                <c:pt idx="145753">
                  <c:v>-78.956500000000005</c:v>
                </c:pt>
                <c:pt idx="145754">
                  <c:v>-78.954499999999996</c:v>
                </c:pt>
                <c:pt idx="145755">
                  <c:v>-78.952499999999986</c:v>
                </c:pt>
                <c:pt idx="145756">
                  <c:v>-78.950499999999977</c:v>
                </c:pt>
                <c:pt idx="145757">
                  <c:v>-78.948499999999967</c:v>
                </c:pt>
                <c:pt idx="145758">
                  <c:v>-78.946499999999958</c:v>
                </c:pt>
                <c:pt idx="145759">
                  <c:v>-78.944500000000005</c:v>
                </c:pt>
                <c:pt idx="145760">
                  <c:v>-78.942499999999995</c:v>
                </c:pt>
                <c:pt idx="145761">
                  <c:v>-78.940499999999986</c:v>
                </c:pt>
                <c:pt idx="145762">
                  <c:v>-78.938499999999976</c:v>
                </c:pt>
                <c:pt idx="145763">
                  <c:v>-78.936499999999967</c:v>
                </c:pt>
                <c:pt idx="145764">
                  <c:v>-78.934499999999957</c:v>
                </c:pt>
                <c:pt idx="145765">
                  <c:v>-78.932500000000005</c:v>
                </c:pt>
                <c:pt idx="145766">
                  <c:v>-78.930499999999995</c:v>
                </c:pt>
                <c:pt idx="145767">
                  <c:v>-78.928499999999985</c:v>
                </c:pt>
                <c:pt idx="145768">
                  <c:v>-78.926499999999976</c:v>
                </c:pt>
                <c:pt idx="145769">
                  <c:v>-78.924499999999966</c:v>
                </c:pt>
                <c:pt idx="145770">
                  <c:v>-78.922499999999957</c:v>
                </c:pt>
                <c:pt idx="145771">
                  <c:v>-78.920500000000004</c:v>
                </c:pt>
                <c:pt idx="145772">
                  <c:v>-78.918499999999995</c:v>
                </c:pt>
                <c:pt idx="145773">
                  <c:v>-78.916499999999985</c:v>
                </c:pt>
                <c:pt idx="145774">
                  <c:v>-78.914499999999975</c:v>
                </c:pt>
                <c:pt idx="145775">
                  <c:v>-78.912499999999966</c:v>
                </c:pt>
                <c:pt idx="145776">
                  <c:v>-78.910499999999956</c:v>
                </c:pt>
                <c:pt idx="145777">
                  <c:v>-78.908500000000004</c:v>
                </c:pt>
                <c:pt idx="145778">
                  <c:v>-78.906499999999994</c:v>
                </c:pt>
                <c:pt idx="145779">
                  <c:v>-78.904499999999985</c:v>
                </c:pt>
                <c:pt idx="145780">
                  <c:v>-78.902499999999975</c:v>
                </c:pt>
                <c:pt idx="145781">
                  <c:v>-78.900499999999965</c:v>
                </c:pt>
                <c:pt idx="145782">
                  <c:v>-78.898499999999956</c:v>
                </c:pt>
                <c:pt idx="145783">
                  <c:v>-78.896500000000003</c:v>
                </c:pt>
                <c:pt idx="145784">
                  <c:v>-78.894499999999994</c:v>
                </c:pt>
                <c:pt idx="145785">
                  <c:v>-78.892499999999984</c:v>
                </c:pt>
                <c:pt idx="145786">
                  <c:v>-78.890499999999975</c:v>
                </c:pt>
                <c:pt idx="145787">
                  <c:v>-78.888499999999965</c:v>
                </c:pt>
                <c:pt idx="145788">
                  <c:v>-78.886499999999955</c:v>
                </c:pt>
                <c:pt idx="145789">
                  <c:v>-78.884500000000003</c:v>
                </c:pt>
                <c:pt idx="145790">
                  <c:v>-78.882499999999993</c:v>
                </c:pt>
                <c:pt idx="145791">
                  <c:v>-78.880499999999984</c:v>
                </c:pt>
                <c:pt idx="145792">
                  <c:v>-78.878499999999974</c:v>
                </c:pt>
                <c:pt idx="145793">
                  <c:v>-78.876499999999965</c:v>
                </c:pt>
                <c:pt idx="145794">
                  <c:v>-78.874499999999955</c:v>
                </c:pt>
                <c:pt idx="145795">
                  <c:v>-78.872500000000002</c:v>
                </c:pt>
                <c:pt idx="145796">
                  <c:v>-78.870499999999993</c:v>
                </c:pt>
                <c:pt idx="145797">
                  <c:v>-78.868499999999983</c:v>
                </c:pt>
                <c:pt idx="145798">
                  <c:v>-78.866499999999974</c:v>
                </c:pt>
                <c:pt idx="145799">
                  <c:v>-78.864499999999964</c:v>
                </c:pt>
                <c:pt idx="145800">
                  <c:v>-78.862499999999955</c:v>
                </c:pt>
                <c:pt idx="145801">
                  <c:v>-78.860500000000002</c:v>
                </c:pt>
                <c:pt idx="145802">
                  <c:v>-78.858499999999992</c:v>
                </c:pt>
                <c:pt idx="145803">
                  <c:v>-78.856499999999983</c:v>
                </c:pt>
                <c:pt idx="145804">
                  <c:v>-78.854499999999973</c:v>
                </c:pt>
                <c:pt idx="145805">
                  <c:v>-78.852499999999964</c:v>
                </c:pt>
                <c:pt idx="145806">
                  <c:v>-78.850499999999954</c:v>
                </c:pt>
                <c:pt idx="145807">
                  <c:v>-78.848500000000001</c:v>
                </c:pt>
                <c:pt idx="145808">
                  <c:v>-78.846499999999992</c:v>
                </c:pt>
                <c:pt idx="145809">
                  <c:v>-78.844499999999982</c:v>
                </c:pt>
                <c:pt idx="145810">
                  <c:v>-78.842499999999973</c:v>
                </c:pt>
                <c:pt idx="145811">
                  <c:v>-78.840499999999963</c:v>
                </c:pt>
                <c:pt idx="145812">
                  <c:v>-78.838499999999954</c:v>
                </c:pt>
                <c:pt idx="145813">
                  <c:v>-78.836500000000001</c:v>
                </c:pt>
                <c:pt idx="145814">
                  <c:v>-78.834499999999991</c:v>
                </c:pt>
                <c:pt idx="145815">
                  <c:v>-78.832499999999982</c:v>
                </c:pt>
                <c:pt idx="145816">
                  <c:v>-78.830499999999972</c:v>
                </c:pt>
                <c:pt idx="145817">
                  <c:v>-78.828499999999963</c:v>
                </c:pt>
                <c:pt idx="145818">
                  <c:v>-78.826499999999953</c:v>
                </c:pt>
                <c:pt idx="145819">
                  <c:v>-78.8245</c:v>
                </c:pt>
                <c:pt idx="145820">
                  <c:v>-78.822499999999991</c:v>
                </c:pt>
                <c:pt idx="145821">
                  <c:v>-78.820499999999981</c:v>
                </c:pt>
                <c:pt idx="145822">
                  <c:v>-78.818499999999972</c:v>
                </c:pt>
                <c:pt idx="145823">
                  <c:v>-78.816499999999962</c:v>
                </c:pt>
                <c:pt idx="145824">
                  <c:v>-78.814499999999953</c:v>
                </c:pt>
                <c:pt idx="145825">
                  <c:v>-78.8125</c:v>
                </c:pt>
                <c:pt idx="145826">
                  <c:v>-78.81049999999999</c:v>
                </c:pt>
                <c:pt idx="145827">
                  <c:v>-78.808499999999981</c:v>
                </c:pt>
                <c:pt idx="145828">
                  <c:v>-78.806499999999971</c:v>
                </c:pt>
                <c:pt idx="145829">
                  <c:v>-78.804499999999962</c:v>
                </c:pt>
                <c:pt idx="145830">
                  <c:v>-78.802499999999952</c:v>
                </c:pt>
                <c:pt idx="145831">
                  <c:v>-78.8005</c:v>
                </c:pt>
                <c:pt idx="145832">
                  <c:v>-78.79849999999999</c:v>
                </c:pt>
                <c:pt idx="145833">
                  <c:v>-78.79649999999998</c:v>
                </c:pt>
                <c:pt idx="145834">
                  <c:v>-78.794499999999971</c:v>
                </c:pt>
                <c:pt idx="145835">
                  <c:v>-78.792499999999961</c:v>
                </c:pt>
                <c:pt idx="145836">
                  <c:v>-78.790499999999952</c:v>
                </c:pt>
                <c:pt idx="145837">
                  <c:v>-78.788499999999999</c:v>
                </c:pt>
                <c:pt idx="145838">
                  <c:v>-78.78649999999999</c:v>
                </c:pt>
                <c:pt idx="145839">
                  <c:v>-78.78449999999998</c:v>
                </c:pt>
                <c:pt idx="145840">
                  <c:v>-78.78249999999997</c:v>
                </c:pt>
                <c:pt idx="145841">
                  <c:v>-78.780499999999961</c:v>
                </c:pt>
                <c:pt idx="145842">
                  <c:v>-78.778499999999951</c:v>
                </c:pt>
                <c:pt idx="145843">
                  <c:v>-78.776499999999999</c:v>
                </c:pt>
                <c:pt idx="145844">
                  <c:v>-78.774499999999989</c:v>
                </c:pt>
                <c:pt idx="145845">
                  <c:v>-78.77249999999998</c:v>
                </c:pt>
                <c:pt idx="145846">
                  <c:v>-78.77049999999997</c:v>
                </c:pt>
                <c:pt idx="145847">
                  <c:v>-78.76849999999996</c:v>
                </c:pt>
                <c:pt idx="145848">
                  <c:v>-78.766499999999951</c:v>
                </c:pt>
                <c:pt idx="145849">
                  <c:v>-78.764499999999998</c:v>
                </c:pt>
                <c:pt idx="145850">
                  <c:v>-78.762499999999989</c:v>
                </c:pt>
                <c:pt idx="145851">
                  <c:v>-78.760499999999979</c:v>
                </c:pt>
                <c:pt idx="145852">
                  <c:v>-78.75849999999997</c:v>
                </c:pt>
                <c:pt idx="145853">
                  <c:v>-78.75649999999996</c:v>
                </c:pt>
                <c:pt idx="145854">
                  <c:v>-78.75449999999995</c:v>
                </c:pt>
                <c:pt idx="145855">
                  <c:v>-78.752499999999998</c:v>
                </c:pt>
                <c:pt idx="145856">
                  <c:v>-78.750499999999988</c:v>
                </c:pt>
                <c:pt idx="145857">
                  <c:v>-78.748499999999979</c:v>
                </c:pt>
                <c:pt idx="145858">
                  <c:v>-78.746499999999969</c:v>
                </c:pt>
                <c:pt idx="145859">
                  <c:v>-78.74449999999996</c:v>
                </c:pt>
                <c:pt idx="145860">
                  <c:v>-78.74249999999995</c:v>
                </c:pt>
                <c:pt idx="145861">
                  <c:v>-78.740499999999997</c:v>
                </c:pt>
                <c:pt idx="145862">
                  <c:v>-78.738499999999988</c:v>
                </c:pt>
                <c:pt idx="145863">
                  <c:v>-78.736499999999978</c:v>
                </c:pt>
                <c:pt idx="145864">
                  <c:v>-78.734499999999969</c:v>
                </c:pt>
                <c:pt idx="145865">
                  <c:v>-78.732499999999959</c:v>
                </c:pt>
                <c:pt idx="145866">
                  <c:v>-78.73049999999995</c:v>
                </c:pt>
                <c:pt idx="145867">
                  <c:v>-78.728499999999997</c:v>
                </c:pt>
                <c:pt idx="145868">
                  <c:v>-78.726499999999987</c:v>
                </c:pt>
                <c:pt idx="145869">
                  <c:v>-78.724499999999978</c:v>
                </c:pt>
                <c:pt idx="145870">
                  <c:v>-78.722499999999968</c:v>
                </c:pt>
                <c:pt idx="145871">
                  <c:v>-78.720499999999959</c:v>
                </c:pt>
                <c:pt idx="145872">
                  <c:v>-78.718499999999949</c:v>
                </c:pt>
                <c:pt idx="145873">
                  <c:v>-78.716499999999996</c:v>
                </c:pt>
                <c:pt idx="145874">
                  <c:v>-78.714499999999987</c:v>
                </c:pt>
                <c:pt idx="145875">
                  <c:v>-78.712499999999977</c:v>
                </c:pt>
                <c:pt idx="145876">
                  <c:v>-78.710499999999968</c:v>
                </c:pt>
                <c:pt idx="145877">
                  <c:v>-78.708499999999958</c:v>
                </c:pt>
                <c:pt idx="145878">
                  <c:v>-78.706500000000005</c:v>
                </c:pt>
                <c:pt idx="145879">
                  <c:v>-78.704499999999996</c:v>
                </c:pt>
                <c:pt idx="145880">
                  <c:v>-78.702499999999986</c:v>
                </c:pt>
                <c:pt idx="145881">
                  <c:v>-78.700499999999977</c:v>
                </c:pt>
                <c:pt idx="145882">
                  <c:v>-78.698499999999967</c:v>
                </c:pt>
                <c:pt idx="145883">
                  <c:v>-78.696499999999958</c:v>
                </c:pt>
                <c:pt idx="145884">
                  <c:v>-78.694500000000005</c:v>
                </c:pt>
                <c:pt idx="145885">
                  <c:v>-78.692499999999995</c:v>
                </c:pt>
                <c:pt idx="145886">
                  <c:v>-78.690499999999986</c:v>
                </c:pt>
                <c:pt idx="145887">
                  <c:v>-78.688499999999976</c:v>
                </c:pt>
                <c:pt idx="145888">
                  <c:v>-78.686499999999967</c:v>
                </c:pt>
                <c:pt idx="145889">
                  <c:v>-78.684499999999957</c:v>
                </c:pt>
                <c:pt idx="145890">
                  <c:v>-78.682500000000005</c:v>
                </c:pt>
                <c:pt idx="145891">
                  <c:v>-78.680499999999995</c:v>
                </c:pt>
                <c:pt idx="145892">
                  <c:v>-78.678499999999985</c:v>
                </c:pt>
                <c:pt idx="145893">
                  <c:v>-78.676499999999976</c:v>
                </c:pt>
                <c:pt idx="145894">
                  <c:v>-78.674499999999966</c:v>
                </c:pt>
                <c:pt idx="145895">
                  <c:v>-78.672499999999957</c:v>
                </c:pt>
                <c:pt idx="145896">
                  <c:v>-78.670500000000004</c:v>
                </c:pt>
                <c:pt idx="145897">
                  <c:v>-78.668499999999995</c:v>
                </c:pt>
                <c:pt idx="145898">
                  <c:v>-78.666499999999985</c:v>
                </c:pt>
                <c:pt idx="145899">
                  <c:v>-78.664499999999975</c:v>
                </c:pt>
                <c:pt idx="145900">
                  <c:v>-78.662499999999966</c:v>
                </c:pt>
                <c:pt idx="145901">
                  <c:v>-78.660499999999956</c:v>
                </c:pt>
                <c:pt idx="145902">
                  <c:v>-78.658500000000004</c:v>
                </c:pt>
                <c:pt idx="145903">
                  <c:v>-78.656499999999994</c:v>
                </c:pt>
                <c:pt idx="145904">
                  <c:v>-78.654499999999985</c:v>
                </c:pt>
                <c:pt idx="145905">
                  <c:v>-78.652499999999975</c:v>
                </c:pt>
                <c:pt idx="145906">
                  <c:v>-78.650499999999965</c:v>
                </c:pt>
                <c:pt idx="145907">
                  <c:v>-78.648499999999956</c:v>
                </c:pt>
                <c:pt idx="145908">
                  <c:v>-78.646500000000003</c:v>
                </c:pt>
                <c:pt idx="145909">
                  <c:v>-78.644499999999994</c:v>
                </c:pt>
                <c:pt idx="145910">
                  <c:v>-78.642499999999984</c:v>
                </c:pt>
                <c:pt idx="145911">
                  <c:v>-78.640499999999975</c:v>
                </c:pt>
                <c:pt idx="145912">
                  <c:v>-78.638499999999965</c:v>
                </c:pt>
                <c:pt idx="145913">
                  <c:v>-78.636499999999955</c:v>
                </c:pt>
                <c:pt idx="145914">
                  <c:v>-78.634500000000003</c:v>
                </c:pt>
                <c:pt idx="145915">
                  <c:v>-78.632499999999993</c:v>
                </c:pt>
                <c:pt idx="145916">
                  <c:v>-78.630499999999984</c:v>
                </c:pt>
                <c:pt idx="145917">
                  <c:v>-78.628499999999974</c:v>
                </c:pt>
                <c:pt idx="145918">
                  <c:v>-78.626499999999965</c:v>
                </c:pt>
                <c:pt idx="145919">
                  <c:v>-78.624499999999955</c:v>
                </c:pt>
                <c:pt idx="145920">
                  <c:v>-78.622500000000002</c:v>
                </c:pt>
                <c:pt idx="145921">
                  <c:v>-78.620499999999993</c:v>
                </c:pt>
                <c:pt idx="145922">
                  <c:v>-78.618499999999983</c:v>
                </c:pt>
                <c:pt idx="145923">
                  <c:v>-78.616499999999974</c:v>
                </c:pt>
                <c:pt idx="145924">
                  <c:v>-78.614499999999964</c:v>
                </c:pt>
                <c:pt idx="145925">
                  <c:v>-78.612499999999955</c:v>
                </c:pt>
                <c:pt idx="145926">
                  <c:v>-78.610500000000002</c:v>
                </c:pt>
                <c:pt idx="145927">
                  <c:v>-78.608499999999992</c:v>
                </c:pt>
                <c:pt idx="145928">
                  <c:v>-78.606499999999983</c:v>
                </c:pt>
                <c:pt idx="145929">
                  <c:v>-78.604499999999973</c:v>
                </c:pt>
                <c:pt idx="145930">
                  <c:v>-78.602499999999964</c:v>
                </c:pt>
                <c:pt idx="145931">
                  <c:v>-78.600499999999954</c:v>
                </c:pt>
                <c:pt idx="145932">
                  <c:v>-78.598500000000001</c:v>
                </c:pt>
                <c:pt idx="145933">
                  <c:v>-78.596499999999992</c:v>
                </c:pt>
                <c:pt idx="145934">
                  <c:v>-78.594499999999982</c:v>
                </c:pt>
                <c:pt idx="145935">
                  <c:v>-78.592499999999973</c:v>
                </c:pt>
                <c:pt idx="145936">
                  <c:v>-78.590499999999963</c:v>
                </c:pt>
                <c:pt idx="145937">
                  <c:v>-78.588499999999954</c:v>
                </c:pt>
                <c:pt idx="145938">
                  <c:v>-78.586500000000001</c:v>
                </c:pt>
                <c:pt idx="145939">
                  <c:v>-78.584499999999991</c:v>
                </c:pt>
                <c:pt idx="145940">
                  <c:v>-78.582499999999982</c:v>
                </c:pt>
                <c:pt idx="145941">
                  <c:v>-78.580499999999972</c:v>
                </c:pt>
                <c:pt idx="145942">
                  <c:v>-78.578499999999963</c:v>
                </c:pt>
                <c:pt idx="145943">
                  <c:v>-78.576499999999953</c:v>
                </c:pt>
                <c:pt idx="145944">
                  <c:v>-78.5745</c:v>
                </c:pt>
                <c:pt idx="145945">
                  <c:v>-78.572499999999991</c:v>
                </c:pt>
                <c:pt idx="145946">
                  <c:v>-78.570499999999981</c:v>
                </c:pt>
                <c:pt idx="145947">
                  <c:v>-78.568499999999972</c:v>
                </c:pt>
                <c:pt idx="145948">
                  <c:v>-78.566499999999962</c:v>
                </c:pt>
                <c:pt idx="145949">
                  <c:v>-78.564499999999953</c:v>
                </c:pt>
                <c:pt idx="145950">
                  <c:v>-78.5625</c:v>
                </c:pt>
                <c:pt idx="145951">
                  <c:v>-78.56049999999999</c:v>
                </c:pt>
                <c:pt idx="145952">
                  <c:v>-78.558499999999981</c:v>
                </c:pt>
                <c:pt idx="145953">
                  <c:v>-78.556499999999971</c:v>
                </c:pt>
                <c:pt idx="145954">
                  <c:v>-78.554499999999962</c:v>
                </c:pt>
                <c:pt idx="145955">
                  <c:v>-78.552499999999952</c:v>
                </c:pt>
                <c:pt idx="145956">
                  <c:v>-78.5505</c:v>
                </c:pt>
                <c:pt idx="145957">
                  <c:v>-78.54849999999999</c:v>
                </c:pt>
                <c:pt idx="145958">
                  <c:v>-78.54649999999998</c:v>
                </c:pt>
                <c:pt idx="145959">
                  <c:v>-78.544499999999971</c:v>
                </c:pt>
                <c:pt idx="145960">
                  <c:v>-78.542499999999961</c:v>
                </c:pt>
                <c:pt idx="145961">
                  <c:v>-78.540499999999952</c:v>
                </c:pt>
                <c:pt idx="145962">
                  <c:v>-78.538499999999999</c:v>
                </c:pt>
                <c:pt idx="145963">
                  <c:v>-78.53649999999999</c:v>
                </c:pt>
                <c:pt idx="145964">
                  <c:v>-78.53449999999998</c:v>
                </c:pt>
                <c:pt idx="145965">
                  <c:v>-78.53249999999997</c:v>
                </c:pt>
                <c:pt idx="145966">
                  <c:v>-78.530499999999961</c:v>
                </c:pt>
                <c:pt idx="145967">
                  <c:v>-78.528499999999951</c:v>
                </c:pt>
                <c:pt idx="145968">
                  <c:v>-78.526499999999999</c:v>
                </c:pt>
                <c:pt idx="145969">
                  <c:v>-78.524499999999989</c:v>
                </c:pt>
                <c:pt idx="145970">
                  <c:v>-78.52249999999998</c:v>
                </c:pt>
                <c:pt idx="145971">
                  <c:v>-78.52049999999997</c:v>
                </c:pt>
                <c:pt idx="145972">
                  <c:v>-78.51849999999996</c:v>
                </c:pt>
                <c:pt idx="145973">
                  <c:v>-78.516499999999951</c:v>
                </c:pt>
                <c:pt idx="145974">
                  <c:v>-78.514499999999998</c:v>
                </c:pt>
                <c:pt idx="145975">
                  <c:v>-78.512499999999989</c:v>
                </c:pt>
                <c:pt idx="145976">
                  <c:v>-78.510499999999979</c:v>
                </c:pt>
                <c:pt idx="145977">
                  <c:v>-78.50849999999997</c:v>
                </c:pt>
                <c:pt idx="145978">
                  <c:v>-78.50649999999996</c:v>
                </c:pt>
                <c:pt idx="145979">
                  <c:v>-78.50449999999995</c:v>
                </c:pt>
                <c:pt idx="145980">
                  <c:v>-78.502499999999998</c:v>
                </c:pt>
                <c:pt idx="145981">
                  <c:v>-78.500499999999988</c:v>
                </c:pt>
                <c:pt idx="145982">
                  <c:v>-78.498499999999979</c:v>
                </c:pt>
                <c:pt idx="145983">
                  <c:v>-78.496499999999969</c:v>
                </c:pt>
                <c:pt idx="145984">
                  <c:v>-78.49449999999996</c:v>
                </c:pt>
                <c:pt idx="145985">
                  <c:v>-78.49249999999995</c:v>
                </c:pt>
                <c:pt idx="145986">
                  <c:v>-78.490499999999997</c:v>
                </c:pt>
                <c:pt idx="145987">
                  <c:v>-78.488499999999988</c:v>
                </c:pt>
                <c:pt idx="145988">
                  <c:v>-78.486499999999978</c:v>
                </c:pt>
                <c:pt idx="145989">
                  <c:v>-78.484499999999969</c:v>
                </c:pt>
                <c:pt idx="145990">
                  <c:v>-78.482499999999959</c:v>
                </c:pt>
                <c:pt idx="145991">
                  <c:v>-78.48049999999995</c:v>
                </c:pt>
                <c:pt idx="145992">
                  <c:v>-78.478499999999997</c:v>
                </c:pt>
                <c:pt idx="145993">
                  <c:v>-78.476499999999987</c:v>
                </c:pt>
                <c:pt idx="145994">
                  <c:v>-78.474499999999978</c:v>
                </c:pt>
                <c:pt idx="145995">
                  <c:v>-78.472499999999968</c:v>
                </c:pt>
                <c:pt idx="145996">
                  <c:v>-78.470499999999959</c:v>
                </c:pt>
                <c:pt idx="145997">
                  <c:v>-78.468499999999949</c:v>
                </c:pt>
                <c:pt idx="145998">
                  <c:v>-78.466499999999996</c:v>
                </c:pt>
                <c:pt idx="145999">
                  <c:v>-78.464499999999987</c:v>
                </c:pt>
                <c:pt idx="146000">
                  <c:v>-78.462499999999977</c:v>
                </c:pt>
                <c:pt idx="146001">
                  <c:v>-78.460499999999968</c:v>
                </c:pt>
                <c:pt idx="146002">
                  <c:v>-78.458499999999958</c:v>
                </c:pt>
                <c:pt idx="146003">
                  <c:v>-78.456500000000005</c:v>
                </c:pt>
                <c:pt idx="146004">
                  <c:v>-78.454499999999996</c:v>
                </c:pt>
                <c:pt idx="146005">
                  <c:v>-78.452499999999986</c:v>
                </c:pt>
                <c:pt idx="146006">
                  <c:v>-78.450499999999977</c:v>
                </c:pt>
                <c:pt idx="146007">
                  <c:v>-78.448499999999967</c:v>
                </c:pt>
                <c:pt idx="146008">
                  <c:v>-78.446499999999958</c:v>
                </c:pt>
                <c:pt idx="146009">
                  <c:v>-78.444500000000005</c:v>
                </c:pt>
                <c:pt idx="146010">
                  <c:v>-78.442499999999995</c:v>
                </c:pt>
                <c:pt idx="146011">
                  <c:v>-78.440499999999986</c:v>
                </c:pt>
                <c:pt idx="146012">
                  <c:v>-78.438499999999976</c:v>
                </c:pt>
                <c:pt idx="146013">
                  <c:v>-78.436499999999967</c:v>
                </c:pt>
                <c:pt idx="146014">
                  <c:v>-78.434499999999957</c:v>
                </c:pt>
                <c:pt idx="146015">
                  <c:v>-78.432500000000005</c:v>
                </c:pt>
                <c:pt idx="146016">
                  <c:v>-78.430499999999995</c:v>
                </c:pt>
                <c:pt idx="146017">
                  <c:v>-78.428499999999985</c:v>
                </c:pt>
                <c:pt idx="146018">
                  <c:v>-78.426499999999976</c:v>
                </c:pt>
                <c:pt idx="146019">
                  <c:v>-78.424499999999966</c:v>
                </c:pt>
                <c:pt idx="146020">
                  <c:v>-78.422499999999957</c:v>
                </c:pt>
                <c:pt idx="146021">
                  <c:v>-78.420500000000004</c:v>
                </c:pt>
                <c:pt idx="146022">
                  <c:v>-78.418499999999995</c:v>
                </c:pt>
                <c:pt idx="146023">
                  <c:v>-78.416499999999985</c:v>
                </c:pt>
                <c:pt idx="146024">
                  <c:v>-78.414499999999975</c:v>
                </c:pt>
                <c:pt idx="146025">
                  <c:v>-78.412499999999966</c:v>
                </c:pt>
                <c:pt idx="146026">
                  <c:v>-78.410499999999956</c:v>
                </c:pt>
                <c:pt idx="146027">
                  <c:v>-78.408500000000004</c:v>
                </c:pt>
                <c:pt idx="146028">
                  <c:v>-78.406499999999994</c:v>
                </c:pt>
                <c:pt idx="146029">
                  <c:v>-78.404499999999985</c:v>
                </c:pt>
                <c:pt idx="146030">
                  <c:v>-78.402499999999975</c:v>
                </c:pt>
                <c:pt idx="146031">
                  <c:v>-78.400499999999965</c:v>
                </c:pt>
                <c:pt idx="146032">
                  <c:v>-78.398499999999956</c:v>
                </c:pt>
                <c:pt idx="146033">
                  <c:v>-78.396500000000003</c:v>
                </c:pt>
                <c:pt idx="146034">
                  <c:v>-78.394499999999994</c:v>
                </c:pt>
                <c:pt idx="146035">
                  <c:v>-78.392499999999984</c:v>
                </c:pt>
                <c:pt idx="146036">
                  <c:v>-78.390499999999975</c:v>
                </c:pt>
                <c:pt idx="146037">
                  <c:v>-78.388499999999965</c:v>
                </c:pt>
                <c:pt idx="146038">
                  <c:v>-78.386499999999955</c:v>
                </c:pt>
                <c:pt idx="146039">
                  <c:v>-78.384500000000003</c:v>
                </c:pt>
                <c:pt idx="146040">
                  <c:v>-78.382499999999993</c:v>
                </c:pt>
                <c:pt idx="146041">
                  <c:v>-78.380499999999984</c:v>
                </c:pt>
                <c:pt idx="146042">
                  <c:v>-78.378499999999974</c:v>
                </c:pt>
                <c:pt idx="146043">
                  <c:v>-78.376499999999965</c:v>
                </c:pt>
                <c:pt idx="146044">
                  <c:v>-78.374499999999955</c:v>
                </c:pt>
                <c:pt idx="146045">
                  <c:v>-78.372500000000002</c:v>
                </c:pt>
                <c:pt idx="146046">
                  <c:v>-78.370499999999993</c:v>
                </c:pt>
                <c:pt idx="146047">
                  <c:v>-78.368499999999983</c:v>
                </c:pt>
                <c:pt idx="146048">
                  <c:v>-78.366499999999974</c:v>
                </c:pt>
                <c:pt idx="146049">
                  <c:v>-78.364499999999964</c:v>
                </c:pt>
                <c:pt idx="146050">
                  <c:v>-78.362499999999955</c:v>
                </c:pt>
                <c:pt idx="146051">
                  <c:v>-78.360500000000002</c:v>
                </c:pt>
                <c:pt idx="146052">
                  <c:v>-78.358499999999992</c:v>
                </c:pt>
                <c:pt idx="146053">
                  <c:v>-78.356499999999983</c:v>
                </c:pt>
                <c:pt idx="146054">
                  <c:v>-78.354499999999973</c:v>
                </c:pt>
                <c:pt idx="146055">
                  <c:v>-78.352499999999964</c:v>
                </c:pt>
                <c:pt idx="146056">
                  <c:v>-78.350499999999954</c:v>
                </c:pt>
                <c:pt idx="146057">
                  <c:v>-78.348500000000001</c:v>
                </c:pt>
                <c:pt idx="146058">
                  <c:v>-78.346499999999992</c:v>
                </c:pt>
                <c:pt idx="146059">
                  <c:v>-78.344499999999982</c:v>
                </c:pt>
                <c:pt idx="146060">
                  <c:v>-78.342499999999973</c:v>
                </c:pt>
                <c:pt idx="146061">
                  <c:v>-78.340499999999963</c:v>
                </c:pt>
                <c:pt idx="146062">
                  <c:v>-78.338499999999954</c:v>
                </c:pt>
                <c:pt idx="146063">
                  <c:v>-78.336500000000001</c:v>
                </c:pt>
                <c:pt idx="146064">
                  <c:v>-78.334499999999991</c:v>
                </c:pt>
                <c:pt idx="146065">
                  <c:v>-78.332499999999982</c:v>
                </c:pt>
                <c:pt idx="146066">
                  <c:v>-78.330499999999972</c:v>
                </c:pt>
                <c:pt idx="146067">
                  <c:v>-78.328499999999963</c:v>
                </c:pt>
                <c:pt idx="146068">
                  <c:v>-78.326499999999953</c:v>
                </c:pt>
                <c:pt idx="146069">
                  <c:v>-78.3245</c:v>
                </c:pt>
                <c:pt idx="146070">
                  <c:v>-78.322499999999991</c:v>
                </c:pt>
                <c:pt idx="146071">
                  <c:v>-78.320499999999981</c:v>
                </c:pt>
                <c:pt idx="146072">
                  <c:v>-78.318499999999972</c:v>
                </c:pt>
                <c:pt idx="146073">
                  <c:v>-78.316499999999962</c:v>
                </c:pt>
                <c:pt idx="146074">
                  <c:v>-78.314499999999953</c:v>
                </c:pt>
                <c:pt idx="146075">
                  <c:v>-78.3125</c:v>
                </c:pt>
                <c:pt idx="146076">
                  <c:v>-78.31049999999999</c:v>
                </c:pt>
                <c:pt idx="146077">
                  <c:v>-78.308499999999981</c:v>
                </c:pt>
                <c:pt idx="146078">
                  <c:v>-78.306499999999971</c:v>
                </c:pt>
                <c:pt idx="146079">
                  <c:v>-78.304499999999962</c:v>
                </c:pt>
                <c:pt idx="146080">
                  <c:v>-78.302499999999952</c:v>
                </c:pt>
                <c:pt idx="146081">
                  <c:v>-78.3005</c:v>
                </c:pt>
                <c:pt idx="146082">
                  <c:v>-78.29849999999999</c:v>
                </c:pt>
                <c:pt idx="146083">
                  <c:v>-78.29649999999998</c:v>
                </c:pt>
                <c:pt idx="146084">
                  <c:v>-78.294499999999971</c:v>
                </c:pt>
                <c:pt idx="146085">
                  <c:v>-78.292499999999961</c:v>
                </c:pt>
                <c:pt idx="146086">
                  <c:v>-78.290499999999952</c:v>
                </c:pt>
                <c:pt idx="146087">
                  <c:v>-78.288499999999999</c:v>
                </c:pt>
                <c:pt idx="146088">
                  <c:v>-78.28649999999999</c:v>
                </c:pt>
                <c:pt idx="146089">
                  <c:v>-78.28449999999998</c:v>
                </c:pt>
                <c:pt idx="146090">
                  <c:v>-78.28249999999997</c:v>
                </c:pt>
                <c:pt idx="146091">
                  <c:v>-78.280499999999961</c:v>
                </c:pt>
                <c:pt idx="146092">
                  <c:v>-78.278499999999951</c:v>
                </c:pt>
                <c:pt idx="146093">
                  <c:v>-78.276499999999999</c:v>
                </c:pt>
                <c:pt idx="146094">
                  <c:v>-78.274499999999989</c:v>
                </c:pt>
                <c:pt idx="146095">
                  <c:v>-78.27249999999998</c:v>
                </c:pt>
                <c:pt idx="146096">
                  <c:v>-78.27049999999997</c:v>
                </c:pt>
                <c:pt idx="146097">
                  <c:v>-78.26849999999996</c:v>
                </c:pt>
                <c:pt idx="146098">
                  <c:v>-78.266499999999951</c:v>
                </c:pt>
                <c:pt idx="146099">
                  <c:v>-78.264499999999998</c:v>
                </c:pt>
                <c:pt idx="146100">
                  <c:v>-78.262499999999989</c:v>
                </c:pt>
                <c:pt idx="146101">
                  <c:v>-78.260499999999979</c:v>
                </c:pt>
                <c:pt idx="146102">
                  <c:v>-78.25849999999997</c:v>
                </c:pt>
                <c:pt idx="146103">
                  <c:v>-78.25649999999996</c:v>
                </c:pt>
                <c:pt idx="146104">
                  <c:v>-78.25449999999995</c:v>
                </c:pt>
                <c:pt idx="146105">
                  <c:v>-78.252499999999998</c:v>
                </c:pt>
                <c:pt idx="146106">
                  <c:v>-78.250499999999988</c:v>
                </c:pt>
                <c:pt idx="146107">
                  <c:v>-78.248499999999979</c:v>
                </c:pt>
                <c:pt idx="146108">
                  <c:v>-78.246499999999969</c:v>
                </c:pt>
                <c:pt idx="146109">
                  <c:v>-78.24449999999996</c:v>
                </c:pt>
                <c:pt idx="146110">
                  <c:v>-78.24249999999995</c:v>
                </c:pt>
                <c:pt idx="146111">
                  <c:v>-78.240499999999997</c:v>
                </c:pt>
                <c:pt idx="146112">
                  <c:v>-78.238499999999988</c:v>
                </c:pt>
                <c:pt idx="146113">
                  <c:v>-78.236499999999978</c:v>
                </c:pt>
                <c:pt idx="146114">
                  <c:v>-78.234499999999969</c:v>
                </c:pt>
                <c:pt idx="146115">
                  <c:v>-78.232499999999959</c:v>
                </c:pt>
                <c:pt idx="146116">
                  <c:v>-78.23049999999995</c:v>
                </c:pt>
                <c:pt idx="146117">
                  <c:v>-78.228499999999997</c:v>
                </c:pt>
                <c:pt idx="146118">
                  <c:v>-78.226499999999987</c:v>
                </c:pt>
                <c:pt idx="146119">
                  <c:v>-78.224499999999978</c:v>
                </c:pt>
                <c:pt idx="146120">
                  <c:v>-78.222499999999968</c:v>
                </c:pt>
                <c:pt idx="146121">
                  <c:v>-78.220499999999959</c:v>
                </c:pt>
                <c:pt idx="146122">
                  <c:v>-78.218499999999949</c:v>
                </c:pt>
                <c:pt idx="146123">
                  <c:v>-78.216499999999996</c:v>
                </c:pt>
                <c:pt idx="146124">
                  <c:v>-78.214499999999987</c:v>
                </c:pt>
                <c:pt idx="146125">
                  <c:v>-78.212499999999977</c:v>
                </c:pt>
                <c:pt idx="146126">
                  <c:v>-78.210499999999968</c:v>
                </c:pt>
                <c:pt idx="146127">
                  <c:v>-78.208499999999958</c:v>
                </c:pt>
                <c:pt idx="146128">
                  <c:v>-78.206500000000005</c:v>
                </c:pt>
                <c:pt idx="146129">
                  <c:v>-78.204499999999996</c:v>
                </c:pt>
                <c:pt idx="146130">
                  <c:v>-78.202499999999986</c:v>
                </c:pt>
                <c:pt idx="146131">
                  <c:v>-78.200499999999977</c:v>
                </c:pt>
                <c:pt idx="146132">
                  <c:v>-78.198499999999967</c:v>
                </c:pt>
                <c:pt idx="146133">
                  <c:v>-78.196499999999958</c:v>
                </c:pt>
                <c:pt idx="146134">
                  <c:v>-78.194500000000005</c:v>
                </c:pt>
                <c:pt idx="146135">
                  <c:v>-78.192499999999995</c:v>
                </c:pt>
                <c:pt idx="146136">
                  <c:v>-78.190499999999986</c:v>
                </c:pt>
                <c:pt idx="146137">
                  <c:v>-78.188499999999976</c:v>
                </c:pt>
                <c:pt idx="146138">
                  <c:v>-78.186499999999967</c:v>
                </c:pt>
                <c:pt idx="146139">
                  <c:v>-78.184499999999957</c:v>
                </c:pt>
                <c:pt idx="146140">
                  <c:v>-78.182500000000005</c:v>
                </c:pt>
                <c:pt idx="146141">
                  <c:v>-78.180499999999995</c:v>
                </c:pt>
                <c:pt idx="146142">
                  <c:v>-78.178499999999985</c:v>
                </c:pt>
                <c:pt idx="146143">
                  <c:v>-78.176499999999976</c:v>
                </c:pt>
                <c:pt idx="146144">
                  <c:v>-78.174499999999966</c:v>
                </c:pt>
                <c:pt idx="146145">
                  <c:v>-78.172499999999957</c:v>
                </c:pt>
                <c:pt idx="146146">
                  <c:v>-78.170500000000004</c:v>
                </c:pt>
                <c:pt idx="146147">
                  <c:v>-78.168499999999995</c:v>
                </c:pt>
                <c:pt idx="146148">
                  <c:v>-78.166499999999985</c:v>
                </c:pt>
                <c:pt idx="146149">
                  <c:v>-78.164499999999975</c:v>
                </c:pt>
                <c:pt idx="146150">
                  <c:v>-78.162499999999966</c:v>
                </c:pt>
                <c:pt idx="146151">
                  <c:v>-78.160499999999956</c:v>
                </c:pt>
                <c:pt idx="146152">
                  <c:v>-78.158500000000004</c:v>
                </c:pt>
                <c:pt idx="146153">
                  <c:v>-78.156499999999994</c:v>
                </c:pt>
                <c:pt idx="146154">
                  <c:v>-78.154499999999985</c:v>
                </c:pt>
                <c:pt idx="146155">
                  <c:v>-78.152499999999975</c:v>
                </c:pt>
                <c:pt idx="146156">
                  <c:v>-78.150499999999965</c:v>
                </c:pt>
                <c:pt idx="146157">
                  <c:v>-78.148499999999956</c:v>
                </c:pt>
                <c:pt idx="146158">
                  <c:v>-78.146500000000003</c:v>
                </c:pt>
                <c:pt idx="146159">
                  <c:v>-78.144499999999994</c:v>
                </c:pt>
                <c:pt idx="146160">
                  <c:v>-78.142499999999984</c:v>
                </c:pt>
                <c:pt idx="146161">
                  <c:v>-78.140499999999975</c:v>
                </c:pt>
                <c:pt idx="146162">
                  <c:v>-78.138499999999965</c:v>
                </c:pt>
                <c:pt idx="146163">
                  <c:v>-78.136499999999955</c:v>
                </c:pt>
                <c:pt idx="146164">
                  <c:v>-78.134500000000003</c:v>
                </c:pt>
                <c:pt idx="146165">
                  <c:v>-78.132499999999993</c:v>
                </c:pt>
                <c:pt idx="146166">
                  <c:v>-78.130499999999984</c:v>
                </c:pt>
                <c:pt idx="146167">
                  <c:v>-78.128499999999974</c:v>
                </c:pt>
                <c:pt idx="146168">
                  <c:v>-78.126499999999965</c:v>
                </c:pt>
                <c:pt idx="146169">
                  <c:v>-78.124499999999955</c:v>
                </c:pt>
                <c:pt idx="146170">
                  <c:v>-78.122500000000002</c:v>
                </c:pt>
                <c:pt idx="146171">
                  <c:v>-78.120499999999993</c:v>
                </c:pt>
                <c:pt idx="146172">
                  <c:v>-78.118499999999983</c:v>
                </c:pt>
                <c:pt idx="146173">
                  <c:v>-78.116499999999974</c:v>
                </c:pt>
                <c:pt idx="146174">
                  <c:v>-78.114499999999964</c:v>
                </c:pt>
                <c:pt idx="146175">
                  <c:v>-78.112499999999955</c:v>
                </c:pt>
                <c:pt idx="146176">
                  <c:v>-78.110500000000002</c:v>
                </c:pt>
                <c:pt idx="146177">
                  <c:v>-78.108499999999992</c:v>
                </c:pt>
                <c:pt idx="146178">
                  <c:v>-78.106499999999983</c:v>
                </c:pt>
                <c:pt idx="146179">
                  <c:v>-78.104499999999973</c:v>
                </c:pt>
                <c:pt idx="146180">
                  <c:v>-78.102499999999964</c:v>
                </c:pt>
                <c:pt idx="146181">
                  <c:v>-78.100499999999954</c:v>
                </c:pt>
                <c:pt idx="146182">
                  <c:v>-78.098500000000001</c:v>
                </c:pt>
                <c:pt idx="146183">
                  <c:v>-78.096499999999992</c:v>
                </c:pt>
                <c:pt idx="146184">
                  <c:v>-78.094499999999982</c:v>
                </c:pt>
                <c:pt idx="146185">
                  <c:v>-78.092499999999973</c:v>
                </c:pt>
                <c:pt idx="146186">
                  <c:v>-78.090499999999963</c:v>
                </c:pt>
                <c:pt idx="146187">
                  <c:v>-78.088499999999954</c:v>
                </c:pt>
                <c:pt idx="146188">
                  <c:v>-78.086500000000001</c:v>
                </c:pt>
                <c:pt idx="146189">
                  <c:v>-78.084499999999991</c:v>
                </c:pt>
                <c:pt idx="146190">
                  <c:v>-78.082499999999982</c:v>
                </c:pt>
                <c:pt idx="146191">
                  <c:v>-78.080499999999972</c:v>
                </c:pt>
                <c:pt idx="146192">
                  <c:v>-78.078499999999963</c:v>
                </c:pt>
                <c:pt idx="146193">
                  <c:v>-78.076499999999953</c:v>
                </c:pt>
                <c:pt idx="146194">
                  <c:v>-78.0745</c:v>
                </c:pt>
                <c:pt idx="146195">
                  <c:v>-78.072499999999991</c:v>
                </c:pt>
                <c:pt idx="146196">
                  <c:v>-78.070499999999981</c:v>
                </c:pt>
                <c:pt idx="146197">
                  <c:v>-78.068499999999972</c:v>
                </c:pt>
                <c:pt idx="146198">
                  <c:v>-78.066499999999962</c:v>
                </c:pt>
                <c:pt idx="146199">
                  <c:v>-78.064499999999953</c:v>
                </c:pt>
                <c:pt idx="146200">
                  <c:v>-78.0625</c:v>
                </c:pt>
                <c:pt idx="146201">
                  <c:v>-78.06049999999999</c:v>
                </c:pt>
                <c:pt idx="146202">
                  <c:v>-78.058499999999981</c:v>
                </c:pt>
                <c:pt idx="146203">
                  <c:v>-78.056499999999971</c:v>
                </c:pt>
                <c:pt idx="146204">
                  <c:v>-78.054499999999962</c:v>
                </c:pt>
                <c:pt idx="146205">
                  <c:v>-78.052499999999952</c:v>
                </c:pt>
                <c:pt idx="146206">
                  <c:v>-78.0505</c:v>
                </c:pt>
                <c:pt idx="146207">
                  <c:v>-78.04849999999999</c:v>
                </c:pt>
                <c:pt idx="146208">
                  <c:v>-78.04649999999998</c:v>
                </c:pt>
                <c:pt idx="146209">
                  <c:v>-78.044499999999971</c:v>
                </c:pt>
                <c:pt idx="146210">
                  <c:v>-78.042499999999961</c:v>
                </c:pt>
                <c:pt idx="146211">
                  <c:v>-78.040499999999952</c:v>
                </c:pt>
                <c:pt idx="146212">
                  <c:v>-78.038499999999999</c:v>
                </c:pt>
                <c:pt idx="146213">
                  <c:v>-78.03649999999999</c:v>
                </c:pt>
                <c:pt idx="146214">
                  <c:v>-78.03449999999998</c:v>
                </c:pt>
                <c:pt idx="146215">
                  <c:v>-78.03249999999997</c:v>
                </c:pt>
                <c:pt idx="146216">
                  <c:v>-78.030499999999961</c:v>
                </c:pt>
                <c:pt idx="146217">
                  <c:v>-78.028499999999951</c:v>
                </c:pt>
                <c:pt idx="146218">
                  <c:v>-78.026499999999999</c:v>
                </c:pt>
                <c:pt idx="146219">
                  <c:v>-78.024499999999989</c:v>
                </c:pt>
                <c:pt idx="146220">
                  <c:v>-78.02249999999998</c:v>
                </c:pt>
                <c:pt idx="146221">
                  <c:v>-78.02049999999997</c:v>
                </c:pt>
                <c:pt idx="146222">
                  <c:v>-78.01849999999996</c:v>
                </c:pt>
                <c:pt idx="146223">
                  <c:v>-78.016499999999951</c:v>
                </c:pt>
                <c:pt idx="146224">
                  <c:v>-78.014499999999998</c:v>
                </c:pt>
                <c:pt idx="146225">
                  <c:v>-78.012499999999989</c:v>
                </c:pt>
                <c:pt idx="146226">
                  <c:v>-78.010499999999979</c:v>
                </c:pt>
                <c:pt idx="146227">
                  <c:v>-78.00849999999997</c:v>
                </c:pt>
                <c:pt idx="146228">
                  <c:v>-78.00649999999996</c:v>
                </c:pt>
                <c:pt idx="146229">
                  <c:v>-78.00449999999995</c:v>
                </c:pt>
                <c:pt idx="146230">
                  <c:v>-78.002499999999998</c:v>
                </c:pt>
                <c:pt idx="146231">
                  <c:v>-78.000499999999988</c:v>
                </c:pt>
                <c:pt idx="146232">
                  <c:v>-77.998499999999979</c:v>
                </c:pt>
                <c:pt idx="146233">
                  <c:v>-77.996499999999969</c:v>
                </c:pt>
                <c:pt idx="146234">
                  <c:v>-77.99449999999996</c:v>
                </c:pt>
                <c:pt idx="146235">
                  <c:v>-77.99249999999995</c:v>
                </c:pt>
                <c:pt idx="146236">
                  <c:v>-77.990499999999997</c:v>
                </c:pt>
                <c:pt idx="146237">
                  <c:v>-77.988499999999988</c:v>
                </c:pt>
                <c:pt idx="146238">
                  <c:v>-77.986499999999978</c:v>
                </c:pt>
                <c:pt idx="146239">
                  <c:v>-77.984499999999969</c:v>
                </c:pt>
                <c:pt idx="146240">
                  <c:v>-77.982499999999959</c:v>
                </c:pt>
                <c:pt idx="146241">
                  <c:v>-77.98049999999995</c:v>
                </c:pt>
                <c:pt idx="146242">
                  <c:v>-77.978499999999997</c:v>
                </c:pt>
                <c:pt idx="146243">
                  <c:v>-77.976499999999987</c:v>
                </c:pt>
                <c:pt idx="146244">
                  <c:v>-77.974499999999978</c:v>
                </c:pt>
                <c:pt idx="146245">
                  <c:v>-77.972499999999968</c:v>
                </c:pt>
                <c:pt idx="146246">
                  <c:v>-77.970499999999959</c:v>
                </c:pt>
                <c:pt idx="146247">
                  <c:v>-77.968499999999949</c:v>
                </c:pt>
                <c:pt idx="146248">
                  <c:v>-77.966499999999996</c:v>
                </c:pt>
                <c:pt idx="146249">
                  <c:v>-77.964499999999987</c:v>
                </c:pt>
                <c:pt idx="146250">
                  <c:v>-77.962499999999977</c:v>
                </c:pt>
                <c:pt idx="146251">
                  <c:v>-77.960499999999968</c:v>
                </c:pt>
                <c:pt idx="146252">
                  <c:v>-77.958499999999958</c:v>
                </c:pt>
                <c:pt idx="146253">
                  <c:v>-77.956500000000005</c:v>
                </c:pt>
                <c:pt idx="146254">
                  <c:v>-77.954499999999996</c:v>
                </c:pt>
                <c:pt idx="146255">
                  <c:v>-77.952499999999986</c:v>
                </c:pt>
                <c:pt idx="146256">
                  <c:v>-77.950499999999977</c:v>
                </c:pt>
                <c:pt idx="146257">
                  <c:v>-77.948499999999967</c:v>
                </c:pt>
                <c:pt idx="146258">
                  <c:v>-77.946499999999958</c:v>
                </c:pt>
                <c:pt idx="146259">
                  <c:v>-77.944500000000005</c:v>
                </c:pt>
                <c:pt idx="146260">
                  <c:v>-77.942499999999995</c:v>
                </c:pt>
                <c:pt idx="146261">
                  <c:v>-77.940499999999986</c:v>
                </c:pt>
                <c:pt idx="146262">
                  <c:v>-77.938499999999976</c:v>
                </c:pt>
                <c:pt idx="146263">
                  <c:v>-77.936499999999967</c:v>
                </c:pt>
                <c:pt idx="146264">
                  <c:v>-77.934499999999957</c:v>
                </c:pt>
                <c:pt idx="146265">
                  <c:v>-77.932500000000005</c:v>
                </c:pt>
                <c:pt idx="146266">
                  <c:v>-77.930499999999995</c:v>
                </c:pt>
                <c:pt idx="146267">
                  <c:v>-77.928499999999985</c:v>
                </c:pt>
                <c:pt idx="146268">
                  <c:v>-77.926499999999976</c:v>
                </c:pt>
                <c:pt idx="146269">
                  <c:v>-77.924499999999966</c:v>
                </c:pt>
                <c:pt idx="146270">
                  <c:v>-77.922499999999957</c:v>
                </c:pt>
                <c:pt idx="146271">
                  <c:v>-77.920500000000004</c:v>
                </c:pt>
                <c:pt idx="146272">
                  <c:v>-77.918499999999995</c:v>
                </c:pt>
                <c:pt idx="146273">
                  <c:v>-77.916499999999985</c:v>
                </c:pt>
                <c:pt idx="146274">
                  <c:v>-77.914499999999975</c:v>
                </c:pt>
                <c:pt idx="146275">
                  <c:v>-77.912499999999966</c:v>
                </c:pt>
                <c:pt idx="146276">
                  <c:v>-77.910499999999956</c:v>
                </c:pt>
                <c:pt idx="146277">
                  <c:v>-77.908500000000004</c:v>
                </c:pt>
                <c:pt idx="146278">
                  <c:v>-77.906499999999994</c:v>
                </c:pt>
                <c:pt idx="146279">
                  <c:v>-77.904499999999985</c:v>
                </c:pt>
                <c:pt idx="146280">
                  <c:v>-77.902499999999975</c:v>
                </c:pt>
                <c:pt idx="146281">
                  <c:v>-77.900499999999965</c:v>
                </c:pt>
                <c:pt idx="146282">
                  <c:v>-77.898499999999956</c:v>
                </c:pt>
                <c:pt idx="146283">
                  <c:v>-77.896500000000003</c:v>
                </c:pt>
                <c:pt idx="146284">
                  <c:v>-77.894499999999994</c:v>
                </c:pt>
                <c:pt idx="146285">
                  <c:v>-77.892499999999984</c:v>
                </c:pt>
                <c:pt idx="146286">
                  <c:v>-77.890499999999975</c:v>
                </c:pt>
                <c:pt idx="146287">
                  <c:v>-77.888499999999965</c:v>
                </c:pt>
                <c:pt idx="146288">
                  <c:v>-77.886499999999955</c:v>
                </c:pt>
                <c:pt idx="146289">
                  <c:v>-77.884500000000003</c:v>
                </c:pt>
                <c:pt idx="146290">
                  <c:v>-77.882499999999993</c:v>
                </c:pt>
                <c:pt idx="146291">
                  <c:v>-77.880499999999984</c:v>
                </c:pt>
                <c:pt idx="146292">
                  <c:v>-77.878499999999974</c:v>
                </c:pt>
                <c:pt idx="146293">
                  <c:v>-77.876499999999965</c:v>
                </c:pt>
                <c:pt idx="146294">
                  <c:v>-77.874499999999955</c:v>
                </c:pt>
                <c:pt idx="146295">
                  <c:v>-77.872500000000002</c:v>
                </c:pt>
                <c:pt idx="146296">
                  <c:v>-77.870499999999993</c:v>
                </c:pt>
                <c:pt idx="146297">
                  <c:v>-77.868499999999983</c:v>
                </c:pt>
                <c:pt idx="146298">
                  <c:v>-77.866499999999974</c:v>
                </c:pt>
                <c:pt idx="146299">
                  <c:v>-77.864499999999964</c:v>
                </c:pt>
                <c:pt idx="146300">
                  <c:v>-77.862499999999955</c:v>
                </c:pt>
                <c:pt idx="146301">
                  <c:v>-77.860500000000002</c:v>
                </c:pt>
                <c:pt idx="146302">
                  <c:v>-77.858499999999992</c:v>
                </c:pt>
                <c:pt idx="146303">
                  <c:v>-77.856499999999983</c:v>
                </c:pt>
                <c:pt idx="146304">
                  <c:v>-77.854499999999973</c:v>
                </c:pt>
                <c:pt idx="146305">
                  <c:v>-77.852499999999964</c:v>
                </c:pt>
                <c:pt idx="146306">
                  <c:v>-77.850499999999954</c:v>
                </c:pt>
                <c:pt idx="146307">
                  <c:v>-77.848500000000001</c:v>
                </c:pt>
                <c:pt idx="146308">
                  <c:v>-77.846499999999992</c:v>
                </c:pt>
                <c:pt idx="146309">
                  <c:v>-77.844499999999982</c:v>
                </c:pt>
                <c:pt idx="146310">
                  <c:v>-77.842499999999973</c:v>
                </c:pt>
                <c:pt idx="146311">
                  <c:v>-77.840499999999963</c:v>
                </c:pt>
                <c:pt idx="146312">
                  <c:v>-77.838499999999954</c:v>
                </c:pt>
                <c:pt idx="146313">
                  <c:v>-77.836500000000001</c:v>
                </c:pt>
                <c:pt idx="146314">
                  <c:v>-77.834499999999991</c:v>
                </c:pt>
                <c:pt idx="146315">
                  <c:v>-77.832499999999982</c:v>
                </c:pt>
                <c:pt idx="146316">
                  <c:v>-77.830499999999972</c:v>
                </c:pt>
                <c:pt idx="146317">
                  <c:v>-77.828499999999963</c:v>
                </c:pt>
                <c:pt idx="146318">
                  <c:v>-77.826499999999953</c:v>
                </c:pt>
                <c:pt idx="146319">
                  <c:v>-77.8245</c:v>
                </c:pt>
                <c:pt idx="146320">
                  <c:v>-77.822499999999991</c:v>
                </c:pt>
                <c:pt idx="146321">
                  <c:v>-77.820499999999981</c:v>
                </c:pt>
                <c:pt idx="146322">
                  <c:v>-77.818499999999972</c:v>
                </c:pt>
                <c:pt idx="146323">
                  <c:v>-77.816499999999962</c:v>
                </c:pt>
                <c:pt idx="146324">
                  <c:v>-77.814499999999953</c:v>
                </c:pt>
                <c:pt idx="146325">
                  <c:v>-77.8125</c:v>
                </c:pt>
                <c:pt idx="146326">
                  <c:v>-77.81049999999999</c:v>
                </c:pt>
                <c:pt idx="146327">
                  <c:v>-77.808499999999981</c:v>
                </c:pt>
                <c:pt idx="146328">
                  <c:v>-77.806499999999971</c:v>
                </c:pt>
                <c:pt idx="146329">
                  <c:v>-77.804499999999962</c:v>
                </c:pt>
                <c:pt idx="146330">
                  <c:v>-77.802499999999952</c:v>
                </c:pt>
                <c:pt idx="146331">
                  <c:v>-77.8005</c:v>
                </c:pt>
                <c:pt idx="146332">
                  <c:v>-77.79849999999999</c:v>
                </c:pt>
                <c:pt idx="146333">
                  <c:v>-77.79649999999998</c:v>
                </c:pt>
                <c:pt idx="146334">
                  <c:v>-77.794499999999971</c:v>
                </c:pt>
                <c:pt idx="146335">
                  <c:v>-77.792499999999961</c:v>
                </c:pt>
                <c:pt idx="146336">
                  <c:v>-77.790499999999952</c:v>
                </c:pt>
                <c:pt idx="146337">
                  <c:v>-77.788499999999999</c:v>
                </c:pt>
                <c:pt idx="146338">
                  <c:v>-77.78649999999999</c:v>
                </c:pt>
                <c:pt idx="146339">
                  <c:v>-77.78449999999998</c:v>
                </c:pt>
                <c:pt idx="146340">
                  <c:v>-77.78249999999997</c:v>
                </c:pt>
                <c:pt idx="146341">
                  <c:v>-77.780499999999961</c:v>
                </c:pt>
                <c:pt idx="146342">
                  <c:v>-77.778499999999951</c:v>
                </c:pt>
                <c:pt idx="146343">
                  <c:v>-77.776499999999999</c:v>
                </c:pt>
                <c:pt idx="146344">
                  <c:v>-77.774499999999989</c:v>
                </c:pt>
                <c:pt idx="146345">
                  <c:v>-77.77249999999998</c:v>
                </c:pt>
                <c:pt idx="146346">
                  <c:v>-77.77049999999997</c:v>
                </c:pt>
                <c:pt idx="146347">
                  <c:v>-77.76849999999996</c:v>
                </c:pt>
                <c:pt idx="146348">
                  <c:v>-77.766499999999951</c:v>
                </c:pt>
                <c:pt idx="146349">
                  <c:v>-77.764499999999998</c:v>
                </c:pt>
                <c:pt idx="146350">
                  <c:v>-77.762499999999989</c:v>
                </c:pt>
                <c:pt idx="146351">
                  <c:v>-77.760499999999979</c:v>
                </c:pt>
                <c:pt idx="146352">
                  <c:v>-77.75849999999997</c:v>
                </c:pt>
                <c:pt idx="146353">
                  <c:v>-77.75649999999996</c:v>
                </c:pt>
                <c:pt idx="146354">
                  <c:v>-77.75449999999995</c:v>
                </c:pt>
                <c:pt idx="146355">
                  <c:v>-77.752499999999998</c:v>
                </c:pt>
                <c:pt idx="146356">
                  <c:v>-77.750499999999988</c:v>
                </c:pt>
                <c:pt idx="146357">
                  <c:v>-77.748499999999979</c:v>
                </c:pt>
                <c:pt idx="146358">
                  <c:v>-77.746499999999969</c:v>
                </c:pt>
                <c:pt idx="146359">
                  <c:v>-77.74449999999996</c:v>
                </c:pt>
                <c:pt idx="146360">
                  <c:v>-77.74249999999995</c:v>
                </c:pt>
                <c:pt idx="146361">
                  <c:v>-77.740499999999997</c:v>
                </c:pt>
                <c:pt idx="146362">
                  <c:v>-77.738499999999988</c:v>
                </c:pt>
                <c:pt idx="146363">
                  <c:v>-77.736499999999978</c:v>
                </c:pt>
                <c:pt idx="146364">
                  <c:v>-77.734499999999969</c:v>
                </c:pt>
                <c:pt idx="146365">
                  <c:v>-77.732499999999959</c:v>
                </c:pt>
                <c:pt idx="146366">
                  <c:v>-77.73049999999995</c:v>
                </c:pt>
                <c:pt idx="146367">
                  <c:v>-77.728499999999997</c:v>
                </c:pt>
                <c:pt idx="146368">
                  <c:v>-77.726499999999987</c:v>
                </c:pt>
                <c:pt idx="146369">
                  <c:v>-77.724499999999978</c:v>
                </c:pt>
                <c:pt idx="146370">
                  <c:v>-77.722499999999968</c:v>
                </c:pt>
                <c:pt idx="146371">
                  <c:v>-77.720499999999959</c:v>
                </c:pt>
                <c:pt idx="146372">
                  <c:v>-77.718499999999949</c:v>
                </c:pt>
                <c:pt idx="146373">
                  <c:v>-77.716499999999996</c:v>
                </c:pt>
                <c:pt idx="146374">
                  <c:v>-77.714499999999987</c:v>
                </c:pt>
                <c:pt idx="146375">
                  <c:v>-77.712499999999977</c:v>
                </c:pt>
                <c:pt idx="146376">
                  <c:v>-77.710499999999968</c:v>
                </c:pt>
                <c:pt idx="146377">
                  <c:v>-77.708499999999958</c:v>
                </c:pt>
                <c:pt idx="146378">
                  <c:v>-77.706500000000005</c:v>
                </c:pt>
                <c:pt idx="146379">
                  <c:v>-77.704499999999996</c:v>
                </c:pt>
                <c:pt idx="146380">
                  <c:v>-77.702499999999986</c:v>
                </c:pt>
                <c:pt idx="146381">
                  <c:v>-77.700499999999977</c:v>
                </c:pt>
                <c:pt idx="146382">
                  <c:v>-77.698499999999967</c:v>
                </c:pt>
                <c:pt idx="146383">
                  <c:v>-77.696499999999958</c:v>
                </c:pt>
                <c:pt idx="146384">
                  <c:v>-77.694500000000005</c:v>
                </c:pt>
                <c:pt idx="146385">
                  <c:v>-77.692499999999995</c:v>
                </c:pt>
                <c:pt idx="146386">
                  <c:v>-77.690499999999986</c:v>
                </c:pt>
                <c:pt idx="146387">
                  <c:v>-77.688499999999976</c:v>
                </c:pt>
                <c:pt idx="146388">
                  <c:v>-77.686499999999967</c:v>
                </c:pt>
                <c:pt idx="146389">
                  <c:v>-77.684499999999957</c:v>
                </c:pt>
                <c:pt idx="146390">
                  <c:v>-77.682500000000005</c:v>
                </c:pt>
                <c:pt idx="146391">
                  <c:v>-77.680499999999995</c:v>
                </c:pt>
                <c:pt idx="146392">
                  <c:v>-77.678499999999985</c:v>
                </c:pt>
                <c:pt idx="146393">
                  <c:v>-77.676499999999976</c:v>
                </c:pt>
                <c:pt idx="146394">
                  <c:v>-77.674499999999966</c:v>
                </c:pt>
                <c:pt idx="146395">
                  <c:v>-77.672499999999957</c:v>
                </c:pt>
                <c:pt idx="146396">
                  <c:v>-77.670500000000004</c:v>
                </c:pt>
                <c:pt idx="146397">
                  <c:v>-77.668499999999995</c:v>
                </c:pt>
                <c:pt idx="146398">
                  <c:v>-77.666499999999985</c:v>
                </c:pt>
                <c:pt idx="146399">
                  <c:v>-77.664499999999975</c:v>
                </c:pt>
                <c:pt idx="146400">
                  <c:v>-77.662499999999966</c:v>
                </c:pt>
                <c:pt idx="146401">
                  <c:v>-77.660499999999956</c:v>
                </c:pt>
                <c:pt idx="146402">
                  <c:v>-77.658500000000004</c:v>
                </c:pt>
                <c:pt idx="146403">
                  <c:v>-77.656499999999994</c:v>
                </c:pt>
                <c:pt idx="146404">
                  <c:v>-77.654499999999985</c:v>
                </c:pt>
                <c:pt idx="146405">
                  <c:v>-77.652499999999975</c:v>
                </c:pt>
                <c:pt idx="146406">
                  <c:v>-77.650499999999965</c:v>
                </c:pt>
                <c:pt idx="146407">
                  <c:v>-77.648499999999956</c:v>
                </c:pt>
                <c:pt idx="146408">
                  <c:v>-77.646500000000003</c:v>
                </c:pt>
                <c:pt idx="146409">
                  <c:v>-77.644499999999994</c:v>
                </c:pt>
                <c:pt idx="146410">
                  <c:v>-77.642499999999984</c:v>
                </c:pt>
                <c:pt idx="146411">
                  <c:v>-77.640499999999975</c:v>
                </c:pt>
                <c:pt idx="146412">
                  <c:v>-77.638499999999965</c:v>
                </c:pt>
                <c:pt idx="146413">
                  <c:v>-77.636499999999955</c:v>
                </c:pt>
                <c:pt idx="146414">
                  <c:v>-77.634500000000003</c:v>
                </c:pt>
                <c:pt idx="146415">
                  <c:v>-77.632499999999993</c:v>
                </c:pt>
                <c:pt idx="146416">
                  <c:v>-77.630499999999984</c:v>
                </c:pt>
                <c:pt idx="146417">
                  <c:v>-77.628499999999974</c:v>
                </c:pt>
                <c:pt idx="146418">
                  <c:v>-77.626499999999965</c:v>
                </c:pt>
                <c:pt idx="146419">
                  <c:v>-77.624499999999955</c:v>
                </c:pt>
                <c:pt idx="146420">
                  <c:v>-77.622500000000002</c:v>
                </c:pt>
                <c:pt idx="146421">
                  <c:v>-77.620499999999993</c:v>
                </c:pt>
                <c:pt idx="146422">
                  <c:v>-77.618499999999983</c:v>
                </c:pt>
                <c:pt idx="146423">
                  <c:v>-77.616499999999974</c:v>
                </c:pt>
                <c:pt idx="146424">
                  <c:v>-77.614499999999964</c:v>
                </c:pt>
                <c:pt idx="146425">
                  <c:v>-77.612499999999955</c:v>
                </c:pt>
                <c:pt idx="146426">
                  <c:v>-77.610500000000002</c:v>
                </c:pt>
                <c:pt idx="146427">
                  <c:v>-77.608499999999992</c:v>
                </c:pt>
                <c:pt idx="146428">
                  <c:v>-77.606499999999983</c:v>
                </c:pt>
                <c:pt idx="146429">
                  <c:v>-77.604499999999973</c:v>
                </c:pt>
                <c:pt idx="146430">
                  <c:v>-77.602499999999964</c:v>
                </c:pt>
                <c:pt idx="146431">
                  <c:v>-77.600499999999954</c:v>
                </c:pt>
                <c:pt idx="146432">
                  <c:v>-77.598500000000001</c:v>
                </c:pt>
                <c:pt idx="146433">
                  <c:v>-77.596499999999992</c:v>
                </c:pt>
                <c:pt idx="146434">
                  <c:v>-77.594499999999982</c:v>
                </c:pt>
                <c:pt idx="146435">
                  <c:v>-77.592499999999973</c:v>
                </c:pt>
                <c:pt idx="146436">
                  <c:v>-77.590499999999963</c:v>
                </c:pt>
                <c:pt idx="146437">
                  <c:v>-77.588499999999954</c:v>
                </c:pt>
                <c:pt idx="146438">
                  <c:v>-77.586500000000001</c:v>
                </c:pt>
                <c:pt idx="146439">
                  <c:v>-77.584499999999991</c:v>
                </c:pt>
                <c:pt idx="146440">
                  <c:v>-77.582499999999982</c:v>
                </c:pt>
                <c:pt idx="146441">
                  <c:v>-77.580499999999972</c:v>
                </c:pt>
                <c:pt idx="146442">
                  <c:v>-77.578499999999963</c:v>
                </c:pt>
                <c:pt idx="146443">
                  <c:v>-77.576499999999953</c:v>
                </c:pt>
                <c:pt idx="146444">
                  <c:v>-77.5745</c:v>
                </c:pt>
                <c:pt idx="146445">
                  <c:v>-77.572499999999991</c:v>
                </c:pt>
                <c:pt idx="146446">
                  <c:v>-77.570499999999981</c:v>
                </c:pt>
                <c:pt idx="146447">
                  <c:v>-77.568499999999972</c:v>
                </c:pt>
                <c:pt idx="146448">
                  <c:v>-77.566499999999962</c:v>
                </c:pt>
                <c:pt idx="146449">
                  <c:v>-77.564499999999953</c:v>
                </c:pt>
                <c:pt idx="146450">
                  <c:v>-77.5625</c:v>
                </c:pt>
                <c:pt idx="146451">
                  <c:v>-77.56049999999999</c:v>
                </c:pt>
                <c:pt idx="146452">
                  <c:v>-77.558499999999981</c:v>
                </c:pt>
                <c:pt idx="146453">
                  <c:v>-77.556499999999971</c:v>
                </c:pt>
                <c:pt idx="146454">
                  <c:v>-77.554499999999962</c:v>
                </c:pt>
                <c:pt idx="146455">
                  <c:v>-77.552499999999952</c:v>
                </c:pt>
                <c:pt idx="146456">
                  <c:v>-77.5505</c:v>
                </c:pt>
                <c:pt idx="146457">
                  <c:v>-77.54849999999999</c:v>
                </c:pt>
                <c:pt idx="146458">
                  <c:v>-77.54649999999998</c:v>
                </c:pt>
                <c:pt idx="146459">
                  <c:v>-77.544499999999971</c:v>
                </c:pt>
                <c:pt idx="146460">
                  <c:v>-77.542499999999961</c:v>
                </c:pt>
                <c:pt idx="146461">
                  <c:v>-77.540499999999952</c:v>
                </c:pt>
                <c:pt idx="146462">
                  <c:v>-77.538499999999999</c:v>
                </c:pt>
                <c:pt idx="146463">
                  <c:v>-77.53649999999999</c:v>
                </c:pt>
                <c:pt idx="146464">
                  <c:v>-77.53449999999998</c:v>
                </c:pt>
                <c:pt idx="146465">
                  <c:v>-77.53249999999997</c:v>
                </c:pt>
                <c:pt idx="146466">
                  <c:v>-77.530499999999961</c:v>
                </c:pt>
                <c:pt idx="146467">
                  <c:v>-77.528499999999951</c:v>
                </c:pt>
                <c:pt idx="146468">
                  <c:v>-77.526499999999999</c:v>
                </c:pt>
                <c:pt idx="146469">
                  <c:v>-77.524499999999989</c:v>
                </c:pt>
                <c:pt idx="146470">
                  <c:v>-77.52249999999998</c:v>
                </c:pt>
                <c:pt idx="146471">
                  <c:v>-77.52049999999997</c:v>
                </c:pt>
                <c:pt idx="146472">
                  <c:v>-77.51849999999996</c:v>
                </c:pt>
                <c:pt idx="146473">
                  <c:v>-77.516499999999951</c:v>
                </c:pt>
                <c:pt idx="146474">
                  <c:v>-77.514499999999998</c:v>
                </c:pt>
                <c:pt idx="146475">
                  <c:v>-77.512499999999989</c:v>
                </c:pt>
                <c:pt idx="146476">
                  <c:v>-77.510499999999979</c:v>
                </c:pt>
                <c:pt idx="146477">
                  <c:v>-77.50849999999997</c:v>
                </c:pt>
                <c:pt idx="146478">
                  <c:v>-77.50649999999996</c:v>
                </c:pt>
                <c:pt idx="146479">
                  <c:v>-77.50449999999995</c:v>
                </c:pt>
                <c:pt idx="146480">
                  <c:v>-77.502499999999998</c:v>
                </c:pt>
                <c:pt idx="146481">
                  <c:v>-77.500499999999988</c:v>
                </c:pt>
                <c:pt idx="146482">
                  <c:v>-77.498499999999979</c:v>
                </c:pt>
                <c:pt idx="146483">
                  <c:v>-77.496499999999969</c:v>
                </c:pt>
                <c:pt idx="146484">
                  <c:v>-77.49449999999996</c:v>
                </c:pt>
                <c:pt idx="146485">
                  <c:v>-77.49249999999995</c:v>
                </c:pt>
                <c:pt idx="146486">
                  <c:v>-77.490499999999997</c:v>
                </c:pt>
                <c:pt idx="146487">
                  <c:v>-77.488499999999988</c:v>
                </c:pt>
                <c:pt idx="146488">
                  <c:v>-77.486499999999978</c:v>
                </c:pt>
                <c:pt idx="146489">
                  <c:v>-77.484499999999969</c:v>
                </c:pt>
                <c:pt idx="146490">
                  <c:v>-77.482499999999959</c:v>
                </c:pt>
                <c:pt idx="146491">
                  <c:v>-77.48049999999995</c:v>
                </c:pt>
                <c:pt idx="146492">
                  <c:v>-77.478499999999997</c:v>
                </c:pt>
                <c:pt idx="146493">
                  <c:v>-77.476499999999987</c:v>
                </c:pt>
                <c:pt idx="146494">
                  <c:v>-77.474499999999978</c:v>
                </c:pt>
                <c:pt idx="146495">
                  <c:v>-77.472499999999968</c:v>
                </c:pt>
                <c:pt idx="146496">
                  <c:v>-77.470499999999959</c:v>
                </c:pt>
                <c:pt idx="146497">
                  <c:v>-77.468499999999949</c:v>
                </c:pt>
                <c:pt idx="146498">
                  <c:v>-77.466499999999996</c:v>
                </c:pt>
                <c:pt idx="146499">
                  <c:v>-77.464499999999987</c:v>
                </c:pt>
                <c:pt idx="146500">
                  <c:v>-77.462499999999977</c:v>
                </c:pt>
                <c:pt idx="146501">
                  <c:v>-77.460499999999968</c:v>
                </c:pt>
                <c:pt idx="146502">
                  <c:v>-77.458499999999958</c:v>
                </c:pt>
                <c:pt idx="146503">
                  <c:v>-77.456500000000005</c:v>
                </c:pt>
                <c:pt idx="146504">
                  <c:v>-77.454499999999996</c:v>
                </c:pt>
                <c:pt idx="146505">
                  <c:v>-77.452499999999986</c:v>
                </c:pt>
                <c:pt idx="146506">
                  <c:v>-77.450499999999977</c:v>
                </c:pt>
                <c:pt idx="146507">
                  <c:v>-77.448499999999967</c:v>
                </c:pt>
                <c:pt idx="146508">
                  <c:v>-77.446499999999958</c:v>
                </c:pt>
                <c:pt idx="146509">
                  <c:v>-77.444500000000005</c:v>
                </c:pt>
                <c:pt idx="146510">
                  <c:v>-77.442499999999995</c:v>
                </c:pt>
                <c:pt idx="146511">
                  <c:v>-77.440499999999986</c:v>
                </c:pt>
                <c:pt idx="146512">
                  <c:v>-77.438499999999976</c:v>
                </c:pt>
                <c:pt idx="146513">
                  <c:v>-77.436499999999967</c:v>
                </c:pt>
                <c:pt idx="146514">
                  <c:v>-77.434499999999957</c:v>
                </c:pt>
                <c:pt idx="146515">
                  <c:v>-77.432500000000005</c:v>
                </c:pt>
                <c:pt idx="146516">
                  <c:v>-77.430499999999995</c:v>
                </c:pt>
                <c:pt idx="146517">
                  <c:v>-77.428499999999985</c:v>
                </c:pt>
                <c:pt idx="146518">
                  <c:v>-77.426499999999976</c:v>
                </c:pt>
                <c:pt idx="146519">
                  <c:v>-77.424499999999966</c:v>
                </c:pt>
                <c:pt idx="146520">
                  <c:v>-77.422499999999957</c:v>
                </c:pt>
                <c:pt idx="146521">
                  <c:v>-77.420500000000004</c:v>
                </c:pt>
                <c:pt idx="146522">
                  <c:v>-77.418499999999995</c:v>
                </c:pt>
                <c:pt idx="146523">
                  <c:v>-77.416499999999985</c:v>
                </c:pt>
                <c:pt idx="146524">
                  <c:v>-77.414499999999975</c:v>
                </c:pt>
                <c:pt idx="146525">
                  <c:v>-77.412499999999966</c:v>
                </c:pt>
                <c:pt idx="146526">
                  <c:v>-77.410499999999956</c:v>
                </c:pt>
                <c:pt idx="146527">
                  <c:v>-77.408500000000004</c:v>
                </c:pt>
                <c:pt idx="146528">
                  <c:v>-77.406499999999994</c:v>
                </c:pt>
                <c:pt idx="146529">
                  <c:v>-77.404499999999985</c:v>
                </c:pt>
                <c:pt idx="146530">
                  <c:v>-77.402499999999975</c:v>
                </c:pt>
                <c:pt idx="146531">
                  <c:v>-77.400499999999965</c:v>
                </c:pt>
                <c:pt idx="146532">
                  <c:v>-77.398499999999956</c:v>
                </c:pt>
                <c:pt idx="146533">
                  <c:v>-77.396500000000003</c:v>
                </c:pt>
                <c:pt idx="146534">
                  <c:v>-77.394499999999994</c:v>
                </c:pt>
                <c:pt idx="146535">
                  <c:v>-77.392499999999984</c:v>
                </c:pt>
                <c:pt idx="146536">
                  <c:v>-77.390499999999975</c:v>
                </c:pt>
                <c:pt idx="146537">
                  <c:v>-77.388499999999965</c:v>
                </c:pt>
                <c:pt idx="146538">
                  <c:v>-77.386499999999955</c:v>
                </c:pt>
                <c:pt idx="146539">
                  <c:v>-77.384500000000003</c:v>
                </c:pt>
                <c:pt idx="146540">
                  <c:v>-77.382499999999993</c:v>
                </c:pt>
                <c:pt idx="146541">
                  <c:v>-77.380499999999984</c:v>
                </c:pt>
                <c:pt idx="146542">
                  <c:v>-77.378499999999974</c:v>
                </c:pt>
                <c:pt idx="146543">
                  <c:v>-77.376499999999965</c:v>
                </c:pt>
                <c:pt idx="146544">
                  <c:v>-77.374499999999955</c:v>
                </c:pt>
                <c:pt idx="146545">
                  <c:v>-77.372500000000002</c:v>
                </c:pt>
                <c:pt idx="146546">
                  <c:v>-77.370499999999993</c:v>
                </c:pt>
                <c:pt idx="146547">
                  <c:v>-77.368499999999983</c:v>
                </c:pt>
                <c:pt idx="146548">
                  <c:v>-77.366499999999974</c:v>
                </c:pt>
                <c:pt idx="146549">
                  <c:v>-77.364499999999964</c:v>
                </c:pt>
                <c:pt idx="146550">
                  <c:v>-77.362499999999955</c:v>
                </c:pt>
                <c:pt idx="146551">
                  <c:v>-77.360500000000002</c:v>
                </c:pt>
                <c:pt idx="146552">
                  <c:v>-77.358499999999992</c:v>
                </c:pt>
                <c:pt idx="146553">
                  <c:v>-77.356499999999983</c:v>
                </c:pt>
                <c:pt idx="146554">
                  <c:v>-77.354499999999973</c:v>
                </c:pt>
                <c:pt idx="146555">
                  <c:v>-77.352499999999964</c:v>
                </c:pt>
                <c:pt idx="146556">
                  <c:v>-77.350499999999954</c:v>
                </c:pt>
                <c:pt idx="146557">
                  <c:v>-77.348500000000001</c:v>
                </c:pt>
                <c:pt idx="146558">
                  <c:v>-77.346499999999992</c:v>
                </c:pt>
                <c:pt idx="146559">
                  <c:v>-77.344499999999982</c:v>
                </c:pt>
                <c:pt idx="146560">
                  <c:v>-77.342499999999973</c:v>
                </c:pt>
                <c:pt idx="146561">
                  <c:v>-77.340499999999963</c:v>
                </c:pt>
                <c:pt idx="146562">
                  <c:v>-77.338499999999954</c:v>
                </c:pt>
                <c:pt idx="146563">
                  <c:v>-77.336500000000001</c:v>
                </c:pt>
                <c:pt idx="146564">
                  <c:v>-77.334499999999991</c:v>
                </c:pt>
                <c:pt idx="146565">
                  <c:v>-77.332499999999982</c:v>
                </c:pt>
                <c:pt idx="146566">
                  <c:v>-77.330499999999972</c:v>
                </c:pt>
                <c:pt idx="146567">
                  <c:v>-77.328499999999963</c:v>
                </c:pt>
                <c:pt idx="146568">
                  <c:v>-77.326499999999953</c:v>
                </c:pt>
                <c:pt idx="146569">
                  <c:v>-77.3245</c:v>
                </c:pt>
                <c:pt idx="146570">
                  <c:v>-77.322499999999991</c:v>
                </c:pt>
                <c:pt idx="146571">
                  <c:v>-77.320499999999981</c:v>
                </c:pt>
                <c:pt idx="146572">
                  <c:v>-77.318499999999972</c:v>
                </c:pt>
                <c:pt idx="146573">
                  <c:v>-77.316499999999962</c:v>
                </c:pt>
                <c:pt idx="146574">
                  <c:v>-77.314499999999953</c:v>
                </c:pt>
                <c:pt idx="146575">
                  <c:v>-77.3125</c:v>
                </c:pt>
                <c:pt idx="146576">
                  <c:v>-77.31049999999999</c:v>
                </c:pt>
                <c:pt idx="146577">
                  <c:v>-77.308499999999981</c:v>
                </c:pt>
                <c:pt idx="146578">
                  <c:v>-77.306499999999971</c:v>
                </c:pt>
                <c:pt idx="146579">
                  <c:v>-77.304499999999962</c:v>
                </c:pt>
                <c:pt idx="146580">
                  <c:v>-77.302499999999952</c:v>
                </c:pt>
                <c:pt idx="146581">
                  <c:v>-77.3005</c:v>
                </c:pt>
                <c:pt idx="146582">
                  <c:v>-77.29849999999999</c:v>
                </c:pt>
                <c:pt idx="146583">
                  <c:v>-77.29649999999998</c:v>
                </c:pt>
                <c:pt idx="146584">
                  <c:v>-77.294499999999971</c:v>
                </c:pt>
                <c:pt idx="146585">
                  <c:v>-77.292499999999961</c:v>
                </c:pt>
                <c:pt idx="146586">
                  <c:v>-77.290499999999952</c:v>
                </c:pt>
                <c:pt idx="146587">
                  <c:v>-77.288499999999999</c:v>
                </c:pt>
                <c:pt idx="146588">
                  <c:v>-77.28649999999999</c:v>
                </c:pt>
                <c:pt idx="146589">
                  <c:v>-77.28449999999998</c:v>
                </c:pt>
                <c:pt idx="146590">
                  <c:v>-77.28249999999997</c:v>
                </c:pt>
                <c:pt idx="146591">
                  <c:v>-77.280499999999961</c:v>
                </c:pt>
                <c:pt idx="146592">
                  <c:v>-77.278499999999951</c:v>
                </c:pt>
                <c:pt idx="146593">
                  <c:v>-77.276499999999999</c:v>
                </c:pt>
                <c:pt idx="146594">
                  <c:v>-77.274499999999989</c:v>
                </c:pt>
                <c:pt idx="146595">
                  <c:v>-77.27249999999998</c:v>
                </c:pt>
                <c:pt idx="146596">
                  <c:v>-77.27049999999997</c:v>
                </c:pt>
                <c:pt idx="146597">
                  <c:v>-77.26849999999996</c:v>
                </c:pt>
                <c:pt idx="146598">
                  <c:v>-77.266499999999951</c:v>
                </c:pt>
                <c:pt idx="146599">
                  <c:v>-77.264499999999998</c:v>
                </c:pt>
                <c:pt idx="146600">
                  <c:v>-77.262499999999989</c:v>
                </c:pt>
                <c:pt idx="146601">
                  <c:v>-77.260499999999979</c:v>
                </c:pt>
                <c:pt idx="146602">
                  <c:v>-77.25849999999997</c:v>
                </c:pt>
                <c:pt idx="146603">
                  <c:v>-77.25649999999996</c:v>
                </c:pt>
                <c:pt idx="146604">
                  <c:v>-77.25449999999995</c:v>
                </c:pt>
                <c:pt idx="146605">
                  <c:v>-77.252499999999998</c:v>
                </c:pt>
                <c:pt idx="146606">
                  <c:v>-77.250499999999988</c:v>
                </c:pt>
                <c:pt idx="146607">
                  <c:v>-77.248499999999979</c:v>
                </c:pt>
                <c:pt idx="146608">
                  <c:v>-77.246499999999969</c:v>
                </c:pt>
                <c:pt idx="146609">
                  <c:v>-77.24449999999996</c:v>
                </c:pt>
                <c:pt idx="146610">
                  <c:v>-77.24249999999995</c:v>
                </c:pt>
                <c:pt idx="146611">
                  <c:v>-77.240499999999997</c:v>
                </c:pt>
                <c:pt idx="146612">
                  <c:v>-77.238499999999988</c:v>
                </c:pt>
                <c:pt idx="146613">
                  <c:v>-77.236499999999978</c:v>
                </c:pt>
                <c:pt idx="146614">
                  <c:v>-77.234499999999969</c:v>
                </c:pt>
                <c:pt idx="146615">
                  <c:v>-77.232499999999959</c:v>
                </c:pt>
                <c:pt idx="146616">
                  <c:v>-77.23049999999995</c:v>
                </c:pt>
                <c:pt idx="146617">
                  <c:v>-77.228499999999997</c:v>
                </c:pt>
                <c:pt idx="146618">
                  <c:v>-77.226499999999987</c:v>
                </c:pt>
                <c:pt idx="146619">
                  <c:v>-77.224499999999978</c:v>
                </c:pt>
                <c:pt idx="146620">
                  <c:v>-77.222499999999968</c:v>
                </c:pt>
                <c:pt idx="146621">
                  <c:v>-77.220499999999959</c:v>
                </c:pt>
                <c:pt idx="146622">
                  <c:v>-77.218499999999949</c:v>
                </c:pt>
                <c:pt idx="146623">
                  <c:v>-77.216499999999996</c:v>
                </c:pt>
                <c:pt idx="146624">
                  <c:v>-77.214499999999987</c:v>
                </c:pt>
                <c:pt idx="146625">
                  <c:v>-77.212499999999977</c:v>
                </c:pt>
                <c:pt idx="146626">
                  <c:v>-77.210499999999968</c:v>
                </c:pt>
                <c:pt idx="146627">
                  <c:v>-77.208499999999958</c:v>
                </c:pt>
                <c:pt idx="146628">
                  <c:v>-77.206500000000005</c:v>
                </c:pt>
                <c:pt idx="146629">
                  <c:v>-77.204499999999996</c:v>
                </c:pt>
                <c:pt idx="146630">
                  <c:v>-77.202499999999986</c:v>
                </c:pt>
                <c:pt idx="146631">
                  <c:v>-77.200499999999977</c:v>
                </c:pt>
                <c:pt idx="146632">
                  <c:v>-77.198499999999967</c:v>
                </c:pt>
                <c:pt idx="146633">
                  <c:v>-77.196499999999958</c:v>
                </c:pt>
                <c:pt idx="146634">
                  <c:v>-77.194500000000005</c:v>
                </c:pt>
                <c:pt idx="146635">
                  <c:v>-77.192499999999995</c:v>
                </c:pt>
                <c:pt idx="146636">
                  <c:v>-77.190499999999986</c:v>
                </c:pt>
                <c:pt idx="146637">
                  <c:v>-77.188499999999976</c:v>
                </c:pt>
                <c:pt idx="146638">
                  <c:v>-77.186499999999967</c:v>
                </c:pt>
                <c:pt idx="146639">
                  <c:v>-77.184499999999957</c:v>
                </c:pt>
                <c:pt idx="146640">
                  <c:v>-77.182500000000005</c:v>
                </c:pt>
                <c:pt idx="146641">
                  <c:v>-77.180499999999995</c:v>
                </c:pt>
                <c:pt idx="146642">
                  <c:v>-77.178499999999985</c:v>
                </c:pt>
                <c:pt idx="146643">
                  <c:v>-77.176499999999976</c:v>
                </c:pt>
                <c:pt idx="146644">
                  <c:v>-77.174499999999966</c:v>
                </c:pt>
                <c:pt idx="146645">
                  <c:v>-77.172499999999957</c:v>
                </c:pt>
                <c:pt idx="146646">
                  <c:v>-77.170500000000004</c:v>
                </c:pt>
                <c:pt idx="146647">
                  <c:v>-77.168499999999995</c:v>
                </c:pt>
                <c:pt idx="146648">
                  <c:v>-77.166499999999985</c:v>
                </c:pt>
                <c:pt idx="146649">
                  <c:v>-77.164499999999975</c:v>
                </c:pt>
                <c:pt idx="146650">
                  <c:v>-77.162499999999966</c:v>
                </c:pt>
                <c:pt idx="146651">
                  <c:v>-77.160499999999956</c:v>
                </c:pt>
                <c:pt idx="146652">
                  <c:v>-77.158500000000004</c:v>
                </c:pt>
                <c:pt idx="146653">
                  <c:v>-77.156499999999994</c:v>
                </c:pt>
                <c:pt idx="146654">
                  <c:v>-77.154499999999985</c:v>
                </c:pt>
                <c:pt idx="146655">
                  <c:v>-77.152499999999975</c:v>
                </c:pt>
                <c:pt idx="146656">
                  <c:v>-77.150499999999965</c:v>
                </c:pt>
                <c:pt idx="146657">
                  <c:v>-77.148499999999956</c:v>
                </c:pt>
                <c:pt idx="146658">
                  <c:v>-77.146500000000003</c:v>
                </c:pt>
                <c:pt idx="146659">
                  <c:v>-77.144499999999994</c:v>
                </c:pt>
                <c:pt idx="146660">
                  <c:v>-77.142499999999984</c:v>
                </c:pt>
                <c:pt idx="146661">
                  <c:v>-77.140499999999975</c:v>
                </c:pt>
                <c:pt idx="146662">
                  <c:v>-77.138499999999965</c:v>
                </c:pt>
                <c:pt idx="146663">
                  <c:v>-77.136499999999955</c:v>
                </c:pt>
                <c:pt idx="146664">
                  <c:v>-77.134500000000003</c:v>
                </c:pt>
                <c:pt idx="146665">
                  <c:v>-77.132499999999993</c:v>
                </c:pt>
                <c:pt idx="146666">
                  <c:v>-77.130499999999984</c:v>
                </c:pt>
                <c:pt idx="146667">
                  <c:v>-77.128499999999974</c:v>
                </c:pt>
                <c:pt idx="146668">
                  <c:v>-77.126499999999965</c:v>
                </c:pt>
                <c:pt idx="146669">
                  <c:v>-77.124499999999955</c:v>
                </c:pt>
                <c:pt idx="146670">
                  <c:v>-77.122500000000002</c:v>
                </c:pt>
                <c:pt idx="146671">
                  <c:v>-77.120499999999993</c:v>
                </c:pt>
                <c:pt idx="146672">
                  <c:v>-77.118499999999983</c:v>
                </c:pt>
                <c:pt idx="146673">
                  <c:v>-77.116499999999974</c:v>
                </c:pt>
                <c:pt idx="146674">
                  <c:v>-77.114499999999964</c:v>
                </c:pt>
                <c:pt idx="146675">
                  <c:v>-77.112499999999955</c:v>
                </c:pt>
                <c:pt idx="146676">
                  <c:v>-77.110500000000002</c:v>
                </c:pt>
                <c:pt idx="146677">
                  <c:v>-77.108499999999992</c:v>
                </c:pt>
                <c:pt idx="146678">
                  <c:v>-77.106499999999983</c:v>
                </c:pt>
                <c:pt idx="146679">
                  <c:v>-77.104499999999973</c:v>
                </c:pt>
                <c:pt idx="146680">
                  <c:v>-77.102499999999964</c:v>
                </c:pt>
                <c:pt idx="146681">
                  <c:v>-77.100499999999954</c:v>
                </c:pt>
                <c:pt idx="146682">
                  <c:v>-77.098500000000001</c:v>
                </c:pt>
                <c:pt idx="146683">
                  <c:v>-77.096499999999992</c:v>
                </c:pt>
                <c:pt idx="146684">
                  <c:v>-77.094499999999982</c:v>
                </c:pt>
                <c:pt idx="146685">
                  <c:v>-77.092499999999973</c:v>
                </c:pt>
                <c:pt idx="146686">
                  <c:v>-77.090499999999963</c:v>
                </c:pt>
                <c:pt idx="146687">
                  <c:v>-77.088499999999954</c:v>
                </c:pt>
                <c:pt idx="146688">
                  <c:v>-77.086500000000001</c:v>
                </c:pt>
                <c:pt idx="146689">
                  <c:v>-77.084499999999991</c:v>
                </c:pt>
                <c:pt idx="146690">
                  <c:v>-77.082499999999982</c:v>
                </c:pt>
                <c:pt idx="146691">
                  <c:v>-77.080499999999972</c:v>
                </c:pt>
                <c:pt idx="146692">
                  <c:v>-77.078499999999963</c:v>
                </c:pt>
                <c:pt idx="146693">
                  <c:v>-77.076499999999953</c:v>
                </c:pt>
                <c:pt idx="146694">
                  <c:v>-77.0745</c:v>
                </c:pt>
                <c:pt idx="146695">
                  <c:v>-77.072499999999991</c:v>
                </c:pt>
                <c:pt idx="146696">
                  <c:v>-77.070499999999981</c:v>
                </c:pt>
                <c:pt idx="146697">
                  <c:v>-77.068499999999972</c:v>
                </c:pt>
                <c:pt idx="146698">
                  <c:v>-77.066499999999962</c:v>
                </c:pt>
                <c:pt idx="146699">
                  <c:v>-77.064499999999953</c:v>
                </c:pt>
                <c:pt idx="146700">
                  <c:v>-77.0625</c:v>
                </c:pt>
                <c:pt idx="146701">
                  <c:v>-77.06049999999999</c:v>
                </c:pt>
                <c:pt idx="146702">
                  <c:v>-77.058499999999981</c:v>
                </c:pt>
                <c:pt idx="146703">
                  <c:v>-77.056499999999971</c:v>
                </c:pt>
                <c:pt idx="146704">
                  <c:v>-77.054499999999962</c:v>
                </c:pt>
                <c:pt idx="146705">
                  <c:v>-77.052499999999952</c:v>
                </c:pt>
                <c:pt idx="146706">
                  <c:v>-77.0505</c:v>
                </c:pt>
                <c:pt idx="146707">
                  <c:v>-77.04849999999999</c:v>
                </c:pt>
                <c:pt idx="146708">
                  <c:v>-77.04649999999998</c:v>
                </c:pt>
                <c:pt idx="146709">
                  <c:v>-77.044499999999971</c:v>
                </c:pt>
                <c:pt idx="146710">
                  <c:v>-77.042499999999961</c:v>
                </c:pt>
                <c:pt idx="146711">
                  <c:v>-77.040499999999952</c:v>
                </c:pt>
                <c:pt idx="146712">
                  <c:v>-77.038499999999999</c:v>
                </c:pt>
                <c:pt idx="146713">
                  <c:v>-77.03649999999999</c:v>
                </c:pt>
                <c:pt idx="146714">
                  <c:v>-77.03449999999998</c:v>
                </c:pt>
                <c:pt idx="146715">
                  <c:v>-77.03249999999997</c:v>
                </c:pt>
                <c:pt idx="146716">
                  <c:v>-77.030499999999961</c:v>
                </c:pt>
                <c:pt idx="146717">
                  <c:v>-77.028499999999951</c:v>
                </c:pt>
                <c:pt idx="146718">
                  <c:v>-77.026499999999999</c:v>
                </c:pt>
                <c:pt idx="146719">
                  <c:v>-77.024499999999989</c:v>
                </c:pt>
                <c:pt idx="146720">
                  <c:v>-77.02249999999998</c:v>
                </c:pt>
                <c:pt idx="146721">
                  <c:v>-77.02049999999997</c:v>
                </c:pt>
                <c:pt idx="146722">
                  <c:v>-77.01849999999996</c:v>
                </c:pt>
                <c:pt idx="146723">
                  <c:v>-77.016499999999951</c:v>
                </c:pt>
                <c:pt idx="146724">
                  <c:v>-77.014499999999998</c:v>
                </c:pt>
                <c:pt idx="146725">
                  <c:v>-77.012499999999989</c:v>
                </c:pt>
                <c:pt idx="146726">
                  <c:v>-77.010499999999979</c:v>
                </c:pt>
                <c:pt idx="146727">
                  <c:v>-77.00849999999997</c:v>
                </c:pt>
                <c:pt idx="146728">
                  <c:v>-77.00649999999996</c:v>
                </c:pt>
                <c:pt idx="146729">
                  <c:v>-77.00449999999995</c:v>
                </c:pt>
                <c:pt idx="146730">
                  <c:v>-77.002499999999998</c:v>
                </c:pt>
                <c:pt idx="146731">
                  <c:v>-77.000499999999988</c:v>
                </c:pt>
                <c:pt idx="146732">
                  <c:v>-76.998499999999979</c:v>
                </c:pt>
                <c:pt idx="146733">
                  <c:v>-76.996499999999969</c:v>
                </c:pt>
                <c:pt idx="146734">
                  <c:v>-76.99449999999996</c:v>
                </c:pt>
                <c:pt idx="146735">
                  <c:v>-76.99249999999995</c:v>
                </c:pt>
                <c:pt idx="146736">
                  <c:v>-76.990499999999997</c:v>
                </c:pt>
                <c:pt idx="146737">
                  <c:v>-76.988499999999988</c:v>
                </c:pt>
                <c:pt idx="146738">
                  <c:v>-76.986499999999978</c:v>
                </c:pt>
                <c:pt idx="146739">
                  <c:v>-76.984499999999969</c:v>
                </c:pt>
                <c:pt idx="146740">
                  <c:v>-76.982499999999959</c:v>
                </c:pt>
                <c:pt idx="146741">
                  <c:v>-76.98049999999995</c:v>
                </c:pt>
                <c:pt idx="146742">
                  <c:v>-76.978499999999997</c:v>
                </c:pt>
                <c:pt idx="146743">
                  <c:v>-76.976499999999987</c:v>
                </c:pt>
                <c:pt idx="146744">
                  <c:v>-76.974499999999978</c:v>
                </c:pt>
                <c:pt idx="146745">
                  <c:v>-76.972499999999968</c:v>
                </c:pt>
                <c:pt idx="146746">
                  <c:v>-76.970499999999959</c:v>
                </c:pt>
                <c:pt idx="146747">
                  <c:v>-76.968499999999949</c:v>
                </c:pt>
                <c:pt idx="146748">
                  <c:v>-76.966499999999996</c:v>
                </c:pt>
                <c:pt idx="146749">
                  <c:v>-76.964499999999987</c:v>
                </c:pt>
                <c:pt idx="146750">
                  <c:v>-76.962499999999977</c:v>
                </c:pt>
                <c:pt idx="146751">
                  <c:v>-76.960499999999968</c:v>
                </c:pt>
                <c:pt idx="146752">
                  <c:v>-76.958499999999958</c:v>
                </c:pt>
                <c:pt idx="146753">
                  <c:v>-76.956500000000005</c:v>
                </c:pt>
                <c:pt idx="146754">
                  <c:v>-76.954499999999996</c:v>
                </c:pt>
                <c:pt idx="146755">
                  <c:v>-76.952499999999986</c:v>
                </c:pt>
                <c:pt idx="146756">
                  <c:v>-76.950499999999977</c:v>
                </c:pt>
                <c:pt idx="146757">
                  <c:v>-76.948499999999967</c:v>
                </c:pt>
                <c:pt idx="146758">
                  <c:v>-76.946499999999958</c:v>
                </c:pt>
                <c:pt idx="146759">
                  <c:v>-76.944500000000005</c:v>
                </c:pt>
                <c:pt idx="146760">
                  <c:v>-76.942499999999995</c:v>
                </c:pt>
                <c:pt idx="146761">
                  <c:v>-76.940499999999986</c:v>
                </c:pt>
                <c:pt idx="146762">
                  <c:v>-76.938499999999976</c:v>
                </c:pt>
                <c:pt idx="146763">
                  <c:v>-76.936499999999967</c:v>
                </c:pt>
                <c:pt idx="146764">
                  <c:v>-76.934499999999957</c:v>
                </c:pt>
                <c:pt idx="146765">
                  <c:v>-76.932500000000005</c:v>
                </c:pt>
                <c:pt idx="146766">
                  <c:v>-76.930499999999995</c:v>
                </c:pt>
                <c:pt idx="146767">
                  <c:v>-76.928499999999985</c:v>
                </c:pt>
                <c:pt idx="146768">
                  <c:v>-76.926499999999976</c:v>
                </c:pt>
                <c:pt idx="146769">
                  <c:v>-76.924499999999966</c:v>
                </c:pt>
                <c:pt idx="146770">
                  <c:v>-76.922499999999957</c:v>
                </c:pt>
                <c:pt idx="146771">
                  <c:v>-76.920500000000004</c:v>
                </c:pt>
                <c:pt idx="146772">
                  <c:v>-76.918499999999995</c:v>
                </c:pt>
                <c:pt idx="146773">
                  <c:v>-76.916499999999985</c:v>
                </c:pt>
                <c:pt idx="146774">
                  <c:v>-76.914499999999975</c:v>
                </c:pt>
                <c:pt idx="146775">
                  <c:v>-76.912499999999966</c:v>
                </c:pt>
                <c:pt idx="146776">
                  <c:v>-76.910499999999956</c:v>
                </c:pt>
                <c:pt idx="146777">
                  <c:v>-76.908500000000004</c:v>
                </c:pt>
                <c:pt idx="146778">
                  <c:v>-76.906499999999994</c:v>
                </c:pt>
                <c:pt idx="146779">
                  <c:v>-76.904499999999985</c:v>
                </c:pt>
                <c:pt idx="146780">
                  <c:v>-76.902499999999975</c:v>
                </c:pt>
                <c:pt idx="146781">
                  <c:v>-76.900499999999965</c:v>
                </c:pt>
                <c:pt idx="146782">
                  <c:v>-76.898499999999956</c:v>
                </c:pt>
                <c:pt idx="146783">
                  <c:v>-76.896500000000003</c:v>
                </c:pt>
                <c:pt idx="146784">
                  <c:v>-76.894499999999994</c:v>
                </c:pt>
                <c:pt idx="146785">
                  <c:v>-76.892499999999984</c:v>
                </c:pt>
                <c:pt idx="146786">
                  <c:v>-76.890499999999975</c:v>
                </c:pt>
                <c:pt idx="146787">
                  <c:v>-76.888499999999965</c:v>
                </c:pt>
                <c:pt idx="146788">
                  <c:v>-76.886499999999955</c:v>
                </c:pt>
                <c:pt idx="146789">
                  <c:v>-76.884500000000003</c:v>
                </c:pt>
                <c:pt idx="146790">
                  <c:v>-76.882499999999993</c:v>
                </c:pt>
                <c:pt idx="146791">
                  <c:v>-76.880499999999984</c:v>
                </c:pt>
                <c:pt idx="146792">
                  <c:v>-76.878499999999974</c:v>
                </c:pt>
                <c:pt idx="146793">
                  <c:v>-76.876499999999965</c:v>
                </c:pt>
                <c:pt idx="146794">
                  <c:v>-76.874499999999955</c:v>
                </c:pt>
                <c:pt idx="146795">
                  <c:v>-76.872500000000002</c:v>
                </c:pt>
                <c:pt idx="146796">
                  <c:v>-76.870499999999993</c:v>
                </c:pt>
                <c:pt idx="146797">
                  <c:v>-76.868499999999983</c:v>
                </c:pt>
                <c:pt idx="146798">
                  <c:v>-76.866499999999974</c:v>
                </c:pt>
                <c:pt idx="146799">
                  <c:v>-76.864499999999964</c:v>
                </c:pt>
                <c:pt idx="146800">
                  <c:v>-76.862499999999955</c:v>
                </c:pt>
                <c:pt idx="146801">
                  <c:v>-76.860500000000002</c:v>
                </c:pt>
                <c:pt idx="146802">
                  <c:v>-76.858499999999992</c:v>
                </c:pt>
                <c:pt idx="146803">
                  <c:v>-76.856499999999983</c:v>
                </c:pt>
                <c:pt idx="146804">
                  <c:v>-76.854499999999973</c:v>
                </c:pt>
                <c:pt idx="146805">
                  <c:v>-76.852499999999964</c:v>
                </c:pt>
                <c:pt idx="146806">
                  <c:v>-76.850499999999954</c:v>
                </c:pt>
                <c:pt idx="146807">
                  <c:v>-76.848500000000001</c:v>
                </c:pt>
                <c:pt idx="146808">
                  <c:v>-76.846499999999992</c:v>
                </c:pt>
                <c:pt idx="146809">
                  <c:v>-76.844499999999982</c:v>
                </c:pt>
                <c:pt idx="146810">
                  <c:v>-76.842499999999973</c:v>
                </c:pt>
                <c:pt idx="146811">
                  <c:v>-76.840499999999963</c:v>
                </c:pt>
                <c:pt idx="146812">
                  <c:v>-76.838499999999954</c:v>
                </c:pt>
                <c:pt idx="146813">
                  <c:v>-76.836500000000001</c:v>
                </c:pt>
                <c:pt idx="146814">
                  <c:v>-76.834499999999991</c:v>
                </c:pt>
                <c:pt idx="146815">
                  <c:v>-76.832499999999982</c:v>
                </c:pt>
                <c:pt idx="146816">
                  <c:v>-76.830499999999972</c:v>
                </c:pt>
                <c:pt idx="146817">
                  <c:v>-76.828499999999963</c:v>
                </c:pt>
                <c:pt idx="146818">
                  <c:v>-76.826499999999953</c:v>
                </c:pt>
                <c:pt idx="146819">
                  <c:v>-76.8245</c:v>
                </c:pt>
                <c:pt idx="146820">
                  <c:v>-76.822499999999991</c:v>
                </c:pt>
                <c:pt idx="146821">
                  <c:v>-76.820499999999981</c:v>
                </c:pt>
                <c:pt idx="146822">
                  <c:v>-76.818499999999972</c:v>
                </c:pt>
                <c:pt idx="146823">
                  <c:v>-76.816499999999962</c:v>
                </c:pt>
                <c:pt idx="146824">
                  <c:v>-76.814499999999953</c:v>
                </c:pt>
                <c:pt idx="146825">
                  <c:v>-76.8125</c:v>
                </c:pt>
                <c:pt idx="146826">
                  <c:v>-76.81049999999999</c:v>
                </c:pt>
                <c:pt idx="146827">
                  <c:v>-76.808499999999981</c:v>
                </c:pt>
                <c:pt idx="146828">
                  <c:v>-76.806499999999971</c:v>
                </c:pt>
                <c:pt idx="146829">
                  <c:v>-76.804499999999962</c:v>
                </c:pt>
                <c:pt idx="146830">
                  <c:v>-76.802499999999952</c:v>
                </c:pt>
                <c:pt idx="146831">
                  <c:v>-76.8005</c:v>
                </c:pt>
                <c:pt idx="146832">
                  <c:v>-76.79849999999999</c:v>
                </c:pt>
                <c:pt idx="146833">
                  <c:v>-76.79649999999998</c:v>
                </c:pt>
                <c:pt idx="146834">
                  <c:v>-76.794499999999971</c:v>
                </c:pt>
                <c:pt idx="146835">
                  <c:v>-76.792499999999961</c:v>
                </c:pt>
                <c:pt idx="146836">
                  <c:v>-76.790499999999952</c:v>
                </c:pt>
                <c:pt idx="146837">
                  <c:v>-76.788499999999999</c:v>
                </c:pt>
                <c:pt idx="146838">
                  <c:v>-76.78649999999999</c:v>
                </c:pt>
                <c:pt idx="146839">
                  <c:v>-76.78449999999998</c:v>
                </c:pt>
                <c:pt idx="146840">
                  <c:v>-76.78249999999997</c:v>
                </c:pt>
                <c:pt idx="146841">
                  <c:v>-76.780499999999961</c:v>
                </c:pt>
                <c:pt idx="146842">
                  <c:v>-76.778499999999951</c:v>
                </c:pt>
                <c:pt idx="146843">
                  <c:v>-76.776499999999999</c:v>
                </c:pt>
                <c:pt idx="146844">
                  <c:v>-76.774499999999989</c:v>
                </c:pt>
                <c:pt idx="146845">
                  <c:v>-76.77249999999998</c:v>
                </c:pt>
                <c:pt idx="146846">
                  <c:v>-76.77049999999997</c:v>
                </c:pt>
                <c:pt idx="146847">
                  <c:v>-76.76849999999996</c:v>
                </c:pt>
                <c:pt idx="146848">
                  <c:v>-76.766499999999951</c:v>
                </c:pt>
                <c:pt idx="146849">
                  <c:v>-76.764499999999998</c:v>
                </c:pt>
                <c:pt idx="146850">
                  <c:v>-76.762499999999989</c:v>
                </c:pt>
                <c:pt idx="146851">
                  <c:v>-76.760499999999979</c:v>
                </c:pt>
                <c:pt idx="146852">
                  <c:v>-76.75849999999997</c:v>
                </c:pt>
                <c:pt idx="146853">
                  <c:v>-76.75649999999996</c:v>
                </c:pt>
                <c:pt idx="146854">
                  <c:v>-76.75449999999995</c:v>
                </c:pt>
                <c:pt idx="146855">
                  <c:v>-76.752499999999998</c:v>
                </c:pt>
                <c:pt idx="146856">
                  <c:v>-76.750499999999988</c:v>
                </c:pt>
                <c:pt idx="146857">
                  <c:v>-76.748499999999979</c:v>
                </c:pt>
                <c:pt idx="146858">
                  <c:v>-76.746499999999969</c:v>
                </c:pt>
                <c:pt idx="146859">
                  <c:v>-76.74449999999996</c:v>
                </c:pt>
                <c:pt idx="146860">
                  <c:v>-76.74249999999995</c:v>
                </c:pt>
                <c:pt idx="146861">
                  <c:v>-76.740499999999997</c:v>
                </c:pt>
                <c:pt idx="146862">
                  <c:v>-76.738499999999988</c:v>
                </c:pt>
                <c:pt idx="146863">
                  <c:v>-76.736499999999978</c:v>
                </c:pt>
                <c:pt idx="146864">
                  <c:v>-76.734499999999969</c:v>
                </c:pt>
                <c:pt idx="146865">
                  <c:v>-76.732499999999959</c:v>
                </c:pt>
                <c:pt idx="146866">
                  <c:v>-76.73049999999995</c:v>
                </c:pt>
                <c:pt idx="146867">
                  <c:v>-76.728499999999997</c:v>
                </c:pt>
                <c:pt idx="146868">
                  <c:v>-76.726499999999987</c:v>
                </c:pt>
                <c:pt idx="146869">
                  <c:v>-76.724499999999978</c:v>
                </c:pt>
                <c:pt idx="146870">
                  <c:v>-76.722499999999968</c:v>
                </c:pt>
                <c:pt idx="146871">
                  <c:v>-76.720499999999959</c:v>
                </c:pt>
                <c:pt idx="146872">
                  <c:v>-76.718499999999949</c:v>
                </c:pt>
                <c:pt idx="146873">
                  <c:v>-76.716499999999996</c:v>
                </c:pt>
                <c:pt idx="146874">
                  <c:v>-76.714499999999987</c:v>
                </c:pt>
                <c:pt idx="146875">
                  <c:v>-76.712499999999977</c:v>
                </c:pt>
                <c:pt idx="146876">
                  <c:v>-76.710499999999968</c:v>
                </c:pt>
                <c:pt idx="146877">
                  <c:v>-76.708499999999958</c:v>
                </c:pt>
                <c:pt idx="146878">
                  <c:v>-76.706500000000005</c:v>
                </c:pt>
                <c:pt idx="146879">
                  <c:v>-76.704499999999996</c:v>
                </c:pt>
                <c:pt idx="146880">
                  <c:v>-76.702499999999986</c:v>
                </c:pt>
                <c:pt idx="146881">
                  <c:v>-76.700499999999977</c:v>
                </c:pt>
                <c:pt idx="146882">
                  <c:v>-76.698499999999967</c:v>
                </c:pt>
                <c:pt idx="146883">
                  <c:v>-76.696499999999958</c:v>
                </c:pt>
                <c:pt idx="146884">
                  <c:v>-76.694500000000005</c:v>
                </c:pt>
                <c:pt idx="146885">
                  <c:v>-76.692499999999995</c:v>
                </c:pt>
                <c:pt idx="146886">
                  <c:v>-76.690499999999986</c:v>
                </c:pt>
                <c:pt idx="146887">
                  <c:v>-76.688499999999976</c:v>
                </c:pt>
                <c:pt idx="146888">
                  <c:v>-76.686499999999967</c:v>
                </c:pt>
                <c:pt idx="146889">
                  <c:v>-76.684499999999957</c:v>
                </c:pt>
                <c:pt idx="146890">
                  <c:v>-76.682500000000005</c:v>
                </c:pt>
                <c:pt idx="146891">
                  <c:v>-76.680499999999995</c:v>
                </c:pt>
                <c:pt idx="146892">
                  <c:v>-76.678499999999985</c:v>
                </c:pt>
                <c:pt idx="146893">
                  <c:v>-76.676499999999976</c:v>
                </c:pt>
                <c:pt idx="146894">
                  <c:v>-76.674499999999966</c:v>
                </c:pt>
                <c:pt idx="146895">
                  <c:v>-76.672499999999957</c:v>
                </c:pt>
                <c:pt idx="146896">
                  <c:v>-76.670500000000004</c:v>
                </c:pt>
                <c:pt idx="146897">
                  <c:v>-76.668499999999995</c:v>
                </c:pt>
                <c:pt idx="146898">
                  <c:v>-76.666499999999985</c:v>
                </c:pt>
                <c:pt idx="146899">
                  <c:v>-76.664499999999975</c:v>
                </c:pt>
                <c:pt idx="146900">
                  <c:v>-76.662499999999966</c:v>
                </c:pt>
                <c:pt idx="146901">
                  <c:v>-76.660499999999956</c:v>
                </c:pt>
                <c:pt idx="146902">
                  <c:v>-76.658500000000004</c:v>
                </c:pt>
                <c:pt idx="146903">
                  <c:v>-76.656499999999994</c:v>
                </c:pt>
                <c:pt idx="146904">
                  <c:v>-76.654499999999985</c:v>
                </c:pt>
                <c:pt idx="146905">
                  <c:v>-76.652499999999975</c:v>
                </c:pt>
                <c:pt idx="146906">
                  <c:v>-76.650499999999965</c:v>
                </c:pt>
                <c:pt idx="146907">
                  <c:v>-76.648499999999956</c:v>
                </c:pt>
                <c:pt idx="146908">
                  <c:v>-76.646500000000003</c:v>
                </c:pt>
                <c:pt idx="146909">
                  <c:v>-76.644499999999994</c:v>
                </c:pt>
                <c:pt idx="146910">
                  <c:v>-76.642499999999984</c:v>
                </c:pt>
                <c:pt idx="146911">
                  <c:v>-76.640499999999975</c:v>
                </c:pt>
                <c:pt idx="146912">
                  <c:v>-76.638499999999965</c:v>
                </c:pt>
                <c:pt idx="146913">
                  <c:v>-76.636499999999955</c:v>
                </c:pt>
                <c:pt idx="146914">
                  <c:v>-76.634500000000003</c:v>
                </c:pt>
                <c:pt idx="146915">
                  <c:v>-76.632499999999993</c:v>
                </c:pt>
                <c:pt idx="146916">
                  <c:v>-76.630499999999984</c:v>
                </c:pt>
                <c:pt idx="146917">
                  <c:v>-76.628499999999974</c:v>
                </c:pt>
                <c:pt idx="146918">
                  <c:v>-76.626499999999965</c:v>
                </c:pt>
                <c:pt idx="146919">
                  <c:v>-76.624499999999955</c:v>
                </c:pt>
                <c:pt idx="146920">
                  <c:v>-76.622500000000002</c:v>
                </c:pt>
                <c:pt idx="146921">
                  <c:v>-76.620499999999993</c:v>
                </c:pt>
                <c:pt idx="146922">
                  <c:v>-76.618499999999983</c:v>
                </c:pt>
                <c:pt idx="146923">
                  <c:v>-76.616499999999974</c:v>
                </c:pt>
                <c:pt idx="146924">
                  <c:v>-76.614499999999964</c:v>
                </c:pt>
                <c:pt idx="146925">
                  <c:v>-76.612499999999955</c:v>
                </c:pt>
                <c:pt idx="146926">
                  <c:v>-76.610500000000002</c:v>
                </c:pt>
                <c:pt idx="146927">
                  <c:v>-76.608499999999992</c:v>
                </c:pt>
                <c:pt idx="146928">
                  <c:v>-76.606499999999983</c:v>
                </c:pt>
                <c:pt idx="146929">
                  <c:v>-76.604499999999973</c:v>
                </c:pt>
                <c:pt idx="146930">
                  <c:v>-76.602499999999964</c:v>
                </c:pt>
                <c:pt idx="146931">
                  <c:v>-76.600499999999954</c:v>
                </c:pt>
                <c:pt idx="146932">
                  <c:v>-76.598500000000001</c:v>
                </c:pt>
                <c:pt idx="146933">
                  <c:v>-76.596499999999992</c:v>
                </c:pt>
                <c:pt idx="146934">
                  <c:v>-76.594499999999982</c:v>
                </c:pt>
                <c:pt idx="146935">
                  <c:v>-76.592499999999973</c:v>
                </c:pt>
                <c:pt idx="146936">
                  <c:v>-76.590499999999963</c:v>
                </c:pt>
                <c:pt idx="146937">
                  <c:v>-76.588499999999954</c:v>
                </c:pt>
                <c:pt idx="146938">
                  <c:v>-76.586500000000001</c:v>
                </c:pt>
                <c:pt idx="146939">
                  <c:v>-76.584499999999991</c:v>
                </c:pt>
                <c:pt idx="146940">
                  <c:v>-76.582499999999982</c:v>
                </c:pt>
                <c:pt idx="146941">
                  <c:v>-76.580499999999972</c:v>
                </c:pt>
                <c:pt idx="146942">
                  <c:v>-76.578499999999963</c:v>
                </c:pt>
                <c:pt idx="146943">
                  <c:v>-76.576499999999953</c:v>
                </c:pt>
                <c:pt idx="146944">
                  <c:v>-76.5745</c:v>
                </c:pt>
                <c:pt idx="146945">
                  <c:v>-76.572499999999991</c:v>
                </c:pt>
                <c:pt idx="146946">
                  <c:v>-76.570499999999981</c:v>
                </c:pt>
                <c:pt idx="146947">
                  <c:v>-76.568499999999972</c:v>
                </c:pt>
                <c:pt idx="146948">
                  <c:v>-76.566499999999962</c:v>
                </c:pt>
                <c:pt idx="146949">
                  <c:v>-76.564499999999953</c:v>
                </c:pt>
                <c:pt idx="146950">
                  <c:v>-76.5625</c:v>
                </c:pt>
                <c:pt idx="146951">
                  <c:v>-76.56049999999999</c:v>
                </c:pt>
                <c:pt idx="146952">
                  <c:v>-76.558499999999981</c:v>
                </c:pt>
                <c:pt idx="146953">
                  <c:v>-76.556499999999971</c:v>
                </c:pt>
                <c:pt idx="146954">
                  <c:v>-76.554499999999962</c:v>
                </c:pt>
                <c:pt idx="146955">
                  <c:v>-76.552499999999952</c:v>
                </c:pt>
                <c:pt idx="146956">
                  <c:v>-76.5505</c:v>
                </c:pt>
                <c:pt idx="146957">
                  <c:v>-76.54849999999999</c:v>
                </c:pt>
                <c:pt idx="146958">
                  <c:v>-76.54649999999998</c:v>
                </c:pt>
                <c:pt idx="146959">
                  <c:v>-76.544499999999971</c:v>
                </c:pt>
                <c:pt idx="146960">
                  <c:v>-76.542499999999961</c:v>
                </c:pt>
                <c:pt idx="146961">
                  <c:v>-76.540499999999952</c:v>
                </c:pt>
                <c:pt idx="146962">
                  <c:v>-76.538499999999999</c:v>
                </c:pt>
                <c:pt idx="146963">
                  <c:v>-76.53649999999999</c:v>
                </c:pt>
                <c:pt idx="146964">
                  <c:v>-76.53449999999998</c:v>
                </c:pt>
                <c:pt idx="146965">
                  <c:v>-76.53249999999997</c:v>
                </c:pt>
                <c:pt idx="146966">
                  <c:v>-76.530499999999961</c:v>
                </c:pt>
                <c:pt idx="146967">
                  <c:v>-76.528499999999951</c:v>
                </c:pt>
                <c:pt idx="146968">
                  <c:v>-76.526499999999999</c:v>
                </c:pt>
                <c:pt idx="146969">
                  <c:v>-76.524499999999989</c:v>
                </c:pt>
                <c:pt idx="146970">
                  <c:v>-76.52249999999998</c:v>
                </c:pt>
                <c:pt idx="146971">
                  <c:v>-76.52049999999997</c:v>
                </c:pt>
                <c:pt idx="146972">
                  <c:v>-76.51849999999996</c:v>
                </c:pt>
                <c:pt idx="146973">
                  <c:v>-76.516499999999951</c:v>
                </c:pt>
                <c:pt idx="146974">
                  <c:v>-76.514499999999998</c:v>
                </c:pt>
                <c:pt idx="146975">
                  <c:v>-76.512499999999989</c:v>
                </c:pt>
                <c:pt idx="146976">
                  <c:v>-76.510499999999979</c:v>
                </c:pt>
                <c:pt idx="146977">
                  <c:v>-76.50849999999997</c:v>
                </c:pt>
                <c:pt idx="146978">
                  <c:v>-76.50649999999996</c:v>
                </c:pt>
                <c:pt idx="146979">
                  <c:v>-76.50449999999995</c:v>
                </c:pt>
                <c:pt idx="146980">
                  <c:v>-76.502499999999998</c:v>
                </c:pt>
                <c:pt idx="146981">
                  <c:v>-76.500499999999988</c:v>
                </c:pt>
                <c:pt idx="146982">
                  <c:v>-76.498499999999979</c:v>
                </c:pt>
                <c:pt idx="146983">
                  <c:v>-76.496499999999969</c:v>
                </c:pt>
                <c:pt idx="146984">
                  <c:v>-76.49449999999996</c:v>
                </c:pt>
                <c:pt idx="146985">
                  <c:v>-76.49249999999995</c:v>
                </c:pt>
                <c:pt idx="146986">
                  <c:v>-76.490499999999997</c:v>
                </c:pt>
                <c:pt idx="146987">
                  <c:v>-76.488499999999988</c:v>
                </c:pt>
                <c:pt idx="146988">
                  <c:v>-76.486499999999978</c:v>
                </c:pt>
                <c:pt idx="146989">
                  <c:v>-76.484499999999969</c:v>
                </c:pt>
                <c:pt idx="146990">
                  <c:v>-76.482499999999959</c:v>
                </c:pt>
                <c:pt idx="146991">
                  <c:v>-76.48049999999995</c:v>
                </c:pt>
                <c:pt idx="146992">
                  <c:v>-76.478499999999997</c:v>
                </c:pt>
                <c:pt idx="146993">
                  <c:v>-76.476499999999987</c:v>
                </c:pt>
                <c:pt idx="146994">
                  <c:v>-76.474499999999978</c:v>
                </c:pt>
                <c:pt idx="146995">
                  <c:v>-76.472499999999968</c:v>
                </c:pt>
                <c:pt idx="146996">
                  <c:v>-76.470499999999959</c:v>
                </c:pt>
                <c:pt idx="146997">
                  <c:v>-76.468499999999949</c:v>
                </c:pt>
                <c:pt idx="146998">
                  <c:v>-76.466499999999996</c:v>
                </c:pt>
                <c:pt idx="146999">
                  <c:v>-76.464499999999987</c:v>
                </c:pt>
                <c:pt idx="147000">
                  <c:v>-76.462499999999977</c:v>
                </c:pt>
                <c:pt idx="147001">
                  <c:v>-76.460499999999968</c:v>
                </c:pt>
                <c:pt idx="147002">
                  <c:v>-76.458499999999958</c:v>
                </c:pt>
                <c:pt idx="147003">
                  <c:v>-76.456500000000005</c:v>
                </c:pt>
                <c:pt idx="147004">
                  <c:v>-76.454499999999996</c:v>
                </c:pt>
                <c:pt idx="147005">
                  <c:v>-76.452499999999986</c:v>
                </c:pt>
                <c:pt idx="147006">
                  <c:v>-76.450499999999977</c:v>
                </c:pt>
                <c:pt idx="147007">
                  <c:v>-76.448499999999967</c:v>
                </c:pt>
                <c:pt idx="147008">
                  <c:v>-76.446499999999958</c:v>
                </c:pt>
                <c:pt idx="147009">
                  <c:v>-76.444500000000005</c:v>
                </c:pt>
                <c:pt idx="147010">
                  <c:v>-76.442499999999995</c:v>
                </c:pt>
                <c:pt idx="147011">
                  <c:v>-76.440499999999986</c:v>
                </c:pt>
                <c:pt idx="147012">
                  <c:v>-76.438499999999976</c:v>
                </c:pt>
                <c:pt idx="147013">
                  <c:v>-76.436499999999967</c:v>
                </c:pt>
                <c:pt idx="147014">
                  <c:v>-76.434499999999957</c:v>
                </c:pt>
                <c:pt idx="147015">
                  <c:v>-76.432500000000005</c:v>
                </c:pt>
                <c:pt idx="147016">
                  <c:v>-76.430499999999995</c:v>
                </c:pt>
                <c:pt idx="147017">
                  <c:v>-76.428499999999985</c:v>
                </c:pt>
                <c:pt idx="147018">
                  <c:v>-76.426499999999976</c:v>
                </c:pt>
                <c:pt idx="147019">
                  <c:v>-76.424499999999966</c:v>
                </c:pt>
                <c:pt idx="147020">
                  <c:v>-76.422499999999957</c:v>
                </c:pt>
                <c:pt idx="147021">
                  <c:v>-76.420500000000004</c:v>
                </c:pt>
                <c:pt idx="147022">
                  <c:v>-76.418499999999995</c:v>
                </c:pt>
                <c:pt idx="147023">
                  <c:v>-76.416499999999985</c:v>
                </c:pt>
                <c:pt idx="147024">
                  <c:v>-76.414499999999975</c:v>
                </c:pt>
                <c:pt idx="147025">
                  <c:v>-76.412499999999966</c:v>
                </c:pt>
                <c:pt idx="147026">
                  <c:v>-76.410499999999956</c:v>
                </c:pt>
                <c:pt idx="147027">
                  <c:v>-76.408500000000004</c:v>
                </c:pt>
                <c:pt idx="147028">
                  <c:v>-76.406499999999994</c:v>
                </c:pt>
                <c:pt idx="147029">
                  <c:v>-76.404499999999985</c:v>
                </c:pt>
                <c:pt idx="147030">
                  <c:v>-76.402499999999975</c:v>
                </c:pt>
                <c:pt idx="147031">
                  <c:v>-76.400499999999965</c:v>
                </c:pt>
                <c:pt idx="147032">
                  <c:v>-76.398499999999956</c:v>
                </c:pt>
                <c:pt idx="147033">
                  <c:v>-76.396500000000003</c:v>
                </c:pt>
                <c:pt idx="147034">
                  <c:v>-76.394499999999994</c:v>
                </c:pt>
                <c:pt idx="147035">
                  <c:v>-76.392499999999984</c:v>
                </c:pt>
                <c:pt idx="147036">
                  <c:v>-76.390499999999975</c:v>
                </c:pt>
                <c:pt idx="147037">
                  <c:v>-76.388499999999965</c:v>
                </c:pt>
                <c:pt idx="147038">
                  <c:v>-76.386499999999955</c:v>
                </c:pt>
                <c:pt idx="147039">
                  <c:v>-76.384500000000003</c:v>
                </c:pt>
                <c:pt idx="147040">
                  <c:v>-76.382499999999993</c:v>
                </c:pt>
                <c:pt idx="147041">
                  <c:v>-76.380499999999984</c:v>
                </c:pt>
                <c:pt idx="147042">
                  <c:v>-76.378499999999974</c:v>
                </c:pt>
                <c:pt idx="147043">
                  <c:v>-76.376499999999965</c:v>
                </c:pt>
                <c:pt idx="147044">
                  <c:v>-76.374499999999955</c:v>
                </c:pt>
                <c:pt idx="147045">
                  <c:v>-76.372500000000002</c:v>
                </c:pt>
                <c:pt idx="147046">
                  <c:v>-76.370499999999993</c:v>
                </c:pt>
                <c:pt idx="147047">
                  <c:v>-76.368499999999983</c:v>
                </c:pt>
                <c:pt idx="147048">
                  <c:v>-76.366499999999974</c:v>
                </c:pt>
                <c:pt idx="147049">
                  <c:v>-76.364499999999964</c:v>
                </c:pt>
                <c:pt idx="147050">
                  <c:v>-76.362499999999955</c:v>
                </c:pt>
                <c:pt idx="147051">
                  <c:v>-76.360500000000002</c:v>
                </c:pt>
                <c:pt idx="147052">
                  <c:v>-76.358499999999992</c:v>
                </c:pt>
                <c:pt idx="147053">
                  <c:v>-76.356499999999983</c:v>
                </c:pt>
                <c:pt idx="147054">
                  <c:v>-76.354499999999973</c:v>
                </c:pt>
                <c:pt idx="147055">
                  <c:v>-76.352499999999964</c:v>
                </c:pt>
                <c:pt idx="147056">
                  <c:v>-76.350499999999954</c:v>
                </c:pt>
                <c:pt idx="147057">
                  <c:v>-76.348500000000001</c:v>
                </c:pt>
                <c:pt idx="147058">
                  <c:v>-76.346499999999992</c:v>
                </c:pt>
                <c:pt idx="147059">
                  <c:v>-76.344499999999982</c:v>
                </c:pt>
                <c:pt idx="147060">
                  <c:v>-76.342499999999973</c:v>
                </c:pt>
                <c:pt idx="147061">
                  <c:v>-76.340499999999963</c:v>
                </c:pt>
                <c:pt idx="147062">
                  <c:v>-76.338499999999954</c:v>
                </c:pt>
                <c:pt idx="147063">
                  <c:v>-76.336500000000001</c:v>
                </c:pt>
                <c:pt idx="147064">
                  <c:v>-76.334499999999991</c:v>
                </c:pt>
                <c:pt idx="147065">
                  <c:v>-76.332499999999982</c:v>
                </c:pt>
                <c:pt idx="147066">
                  <c:v>-76.330499999999972</c:v>
                </c:pt>
                <c:pt idx="147067">
                  <c:v>-76.328499999999963</c:v>
                </c:pt>
                <c:pt idx="147068">
                  <c:v>-76.326499999999953</c:v>
                </c:pt>
                <c:pt idx="147069">
                  <c:v>-76.3245</c:v>
                </c:pt>
                <c:pt idx="147070">
                  <c:v>-76.322499999999991</c:v>
                </c:pt>
                <c:pt idx="147071">
                  <c:v>-76.320499999999981</c:v>
                </c:pt>
                <c:pt idx="147072">
                  <c:v>-76.318499999999972</c:v>
                </c:pt>
                <c:pt idx="147073">
                  <c:v>-76.316499999999962</c:v>
                </c:pt>
                <c:pt idx="147074">
                  <c:v>-76.314499999999953</c:v>
                </c:pt>
                <c:pt idx="147075">
                  <c:v>-76.3125</c:v>
                </c:pt>
                <c:pt idx="147076">
                  <c:v>-76.31049999999999</c:v>
                </c:pt>
                <c:pt idx="147077">
                  <c:v>-76.308499999999981</c:v>
                </c:pt>
                <c:pt idx="147078">
                  <c:v>-76.306499999999971</c:v>
                </c:pt>
                <c:pt idx="147079">
                  <c:v>-76.304499999999962</c:v>
                </c:pt>
                <c:pt idx="147080">
                  <c:v>-76.302499999999952</c:v>
                </c:pt>
                <c:pt idx="147081">
                  <c:v>-76.3005</c:v>
                </c:pt>
                <c:pt idx="147082">
                  <c:v>-76.29849999999999</c:v>
                </c:pt>
                <c:pt idx="147083">
                  <c:v>-76.29649999999998</c:v>
                </c:pt>
                <c:pt idx="147084">
                  <c:v>-76.294499999999971</c:v>
                </c:pt>
                <c:pt idx="147085">
                  <c:v>-76.292499999999961</c:v>
                </c:pt>
                <c:pt idx="147086">
                  <c:v>-76.290499999999952</c:v>
                </c:pt>
                <c:pt idx="147087">
                  <c:v>-76.288499999999999</c:v>
                </c:pt>
                <c:pt idx="147088">
                  <c:v>-76.28649999999999</c:v>
                </c:pt>
                <c:pt idx="147089">
                  <c:v>-76.28449999999998</c:v>
                </c:pt>
                <c:pt idx="147090">
                  <c:v>-76.28249999999997</c:v>
                </c:pt>
                <c:pt idx="147091">
                  <c:v>-76.280499999999961</c:v>
                </c:pt>
                <c:pt idx="147092">
                  <c:v>-76.278499999999951</c:v>
                </c:pt>
                <c:pt idx="147093">
                  <c:v>-76.276499999999999</c:v>
                </c:pt>
                <c:pt idx="147094">
                  <c:v>-76.274499999999989</c:v>
                </c:pt>
                <c:pt idx="147095">
                  <c:v>-76.27249999999998</c:v>
                </c:pt>
                <c:pt idx="147096">
                  <c:v>-76.27049999999997</c:v>
                </c:pt>
                <c:pt idx="147097">
                  <c:v>-76.26849999999996</c:v>
                </c:pt>
                <c:pt idx="147098">
                  <c:v>-76.266499999999951</c:v>
                </c:pt>
                <c:pt idx="147099">
                  <c:v>-76.264499999999998</c:v>
                </c:pt>
                <c:pt idx="147100">
                  <c:v>-76.262499999999989</c:v>
                </c:pt>
                <c:pt idx="147101">
                  <c:v>-76.260499999999979</c:v>
                </c:pt>
                <c:pt idx="147102">
                  <c:v>-76.25849999999997</c:v>
                </c:pt>
                <c:pt idx="147103">
                  <c:v>-76.25649999999996</c:v>
                </c:pt>
                <c:pt idx="147104">
                  <c:v>-76.25449999999995</c:v>
                </c:pt>
                <c:pt idx="147105">
                  <c:v>-76.252499999999998</c:v>
                </c:pt>
                <c:pt idx="147106">
                  <c:v>-76.250499999999988</c:v>
                </c:pt>
                <c:pt idx="147107">
                  <c:v>-76.248499999999979</c:v>
                </c:pt>
                <c:pt idx="147108">
                  <c:v>-76.246499999999969</c:v>
                </c:pt>
                <c:pt idx="147109">
                  <c:v>-76.24449999999996</c:v>
                </c:pt>
                <c:pt idx="147110">
                  <c:v>-76.24249999999995</c:v>
                </c:pt>
                <c:pt idx="147111">
                  <c:v>-76.240499999999997</c:v>
                </c:pt>
                <c:pt idx="147112">
                  <c:v>-76.238499999999988</c:v>
                </c:pt>
                <c:pt idx="147113">
                  <c:v>-76.236499999999978</c:v>
                </c:pt>
                <c:pt idx="147114">
                  <c:v>-76.234499999999969</c:v>
                </c:pt>
                <c:pt idx="147115">
                  <c:v>-76.232499999999959</c:v>
                </c:pt>
                <c:pt idx="147116">
                  <c:v>-76.23049999999995</c:v>
                </c:pt>
                <c:pt idx="147117">
                  <c:v>-76.228499999999997</c:v>
                </c:pt>
                <c:pt idx="147118">
                  <c:v>-76.226499999999987</c:v>
                </c:pt>
                <c:pt idx="147119">
                  <c:v>-76.224499999999978</c:v>
                </c:pt>
                <c:pt idx="147120">
                  <c:v>-76.222499999999968</c:v>
                </c:pt>
                <c:pt idx="147121">
                  <c:v>-76.220499999999959</c:v>
                </c:pt>
                <c:pt idx="147122">
                  <c:v>-76.218499999999949</c:v>
                </c:pt>
                <c:pt idx="147123">
                  <c:v>-76.216499999999996</c:v>
                </c:pt>
                <c:pt idx="147124">
                  <c:v>-76.214499999999987</c:v>
                </c:pt>
                <c:pt idx="147125">
                  <c:v>-76.212499999999977</c:v>
                </c:pt>
                <c:pt idx="147126">
                  <c:v>-76.210499999999968</c:v>
                </c:pt>
                <c:pt idx="147127">
                  <c:v>-76.208499999999958</c:v>
                </c:pt>
                <c:pt idx="147128">
                  <c:v>-76.206500000000005</c:v>
                </c:pt>
                <c:pt idx="147129">
                  <c:v>-76.204499999999996</c:v>
                </c:pt>
                <c:pt idx="147130">
                  <c:v>-76.202499999999986</c:v>
                </c:pt>
                <c:pt idx="147131">
                  <c:v>-76.200499999999977</c:v>
                </c:pt>
                <c:pt idx="147132">
                  <c:v>-76.198499999999967</c:v>
                </c:pt>
                <c:pt idx="147133">
                  <c:v>-76.196499999999958</c:v>
                </c:pt>
                <c:pt idx="147134">
                  <c:v>-76.194500000000005</c:v>
                </c:pt>
                <c:pt idx="147135">
                  <c:v>-76.192499999999995</c:v>
                </c:pt>
                <c:pt idx="147136">
                  <c:v>-76.190499999999986</c:v>
                </c:pt>
                <c:pt idx="147137">
                  <c:v>-76.188499999999976</c:v>
                </c:pt>
                <c:pt idx="147138">
                  <c:v>-76.186499999999967</c:v>
                </c:pt>
                <c:pt idx="147139">
                  <c:v>-76.184499999999957</c:v>
                </c:pt>
                <c:pt idx="147140">
                  <c:v>-76.182500000000005</c:v>
                </c:pt>
                <c:pt idx="147141">
                  <c:v>-76.180499999999995</c:v>
                </c:pt>
                <c:pt idx="147142">
                  <c:v>-76.178499999999985</c:v>
                </c:pt>
                <c:pt idx="147143">
                  <c:v>-76.176499999999976</c:v>
                </c:pt>
                <c:pt idx="147144">
                  <c:v>-76.174499999999966</c:v>
                </c:pt>
                <c:pt idx="147145">
                  <c:v>-76.172499999999957</c:v>
                </c:pt>
                <c:pt idx="147146">
                  <c:v>-76.170500000000004</c:v>
                </c:pt>
                <c:pt idx="147147">
                  <c:v>-76.168499999999995</c:v>
                </c:pt>
                <c:pt idx="147148">
                  <c:v>-76.166499999999985</c:v>
                </c:pt>
                <c:pt idx="147149">
                  <c:v>-76.164499999999975</c:v>
                </c:pt>
                <c:pt idx="147150">
                  <c:v>-76.162499999999966</c:v>
                </c:pt>
                <c:pt idx="147151">
                  <c:v>-76.160499999999956</c:v>
                </c:pt>
                <c:pt idx="147152">
                  <c:v>-76.158500000000004</c:v>
                </c:pt>
                <c:pt idx="147153">
                  <c:v>-76.156499999999994</c:v>
                </c:pt>
                <c:pt idx="147154">
                  <c:v>-76.154499999999985</c:v>
                </c:pt>
                <c:pt idx="147155">
                  <c:v>-76.152499999999975</c:v>
                </c:pt>
                <c:pt idx="147156">
                  <c:v>-76.150499999999965</c:v>
                </c:pt>
                <c:pt idx="147157">
                  <c:v>-76.148499999999956</c:v>
                </c:pt>
                <c:pt idx="147158">
                  <c:v>-76.146500000000003</c:v>
                </c:pt>
                <c:pt idx="147159">
                  <c:v>-76.144499999999994</c:v>
                </c:pt>
                <c:pt idx="147160">
                  <c:v>-76.142499999999984</c:v>
                </c:pt>
                <c:pt idx="147161">
                  <c:v>-76.140499999999975</c:v>
                </c:pt>
                <c:pt idx="147162">
                  <c:v>-76.138499999999965</c:v>
                </c:pt>
                <c:pt idx="147163">
                  <c:v>-76.136499999999955</c:v>
                </c:pt>
                <c:pt idx="147164">
                  <c:v>-76.134500000000003</c:v>
                </c:pt>
                <c:pt idx="147165">
                  <c:v>-76.132499999999993</c:v>
                </c:pt>
                <c:pt idx="147166">
                  <c:v>-76.130499999999984</c:v>
                </c:pt>
                <c:pt idx="147167">
                  <c:v>-76.128499999999974</c:v>
                </c:pt>
                <c:pt idx="147168">
                  <c:v>-76.126499999999965</c:v>
                </c:pt>
                <c:pt idx="147169">
                  <c:v>-76.124499999999955</c:v>
                </c:pt>
                <c:pt idx="147170">
                  <c:v>-76.122500000000002</c:v>
                </c:pt>
                <c:pt idx="147171">
                  <c:v>-76.120499999999993</c:v>
                </c:pt>
                <c:pt idx="147172">
                  <c:v>-76.118499999999983</c:v>
                </c:pt>
                <c:pt idx="147173">
                  <c:v>-76.116499999999974</c:v>
                </c:pt>
                <c:pt idx="147174">
                  <c:v>-76.114499999999964</c:v>
                </c:pt>
                <c:pt idx="147175">
                  <c:v>-76.112499999999955</c:v>
                </c:pt>
                <c:pt idx="147176">
                  <c:v>-76.110500000000002</c:v>
                </c:pt>
                <c:pt idx="147177">
                  <c:v>-76.108499999999992</c:v>
                </c:pt>
                <c:pt idx="147178">
                  <c:v>-76.106499999999983</c:v>
                </c:pt>
                <c:pt idx="147179">
                  <c:v>-76.104499999999973</c:v>
                </c:pt>
                <c:pt idx="147180">
                  <c:v>-76.102499999999964</c:v>
                </c:pt>
                <c:pt idx="147181">
                  <c:v>-76.100499999999954</c:v>
                </c:pt>
                <c:pt idx="147182">
                  <c:v>-76.098500000000001</c:v>
                </c:pt>
                <c:pt idx="147183">
                  <c:v>-76.096499999999992</c:v>
                </c:pt>
                <c:pt idx="147184">
                  <c:v>-76.094499999999982</c:v>
                </c:pt>
                <c:pt idx="147185">
                  <c:v>-76.092499999999973</c:v>
                </c:pt>
                <c:pt idx="147186">
                  <c:v>-76.090499999999963</c:v>
                </c:pt>
                <c:pt idx="147187">
                  <c:v>-76.088499999999954</c:v>
                </c:pt>
                <c:pt idx="147188">
                  <c:v>-76.086500000000001</c:v>
                </c:pt>
                <c:pt idx="147189">
                  <c:v>-76.084499999999991</c:v>
                </c:pt>
                <c:pt idx="147190">
                  <c:v>-76.082499999999982</c:v>
                </c:pt>
                <c:pt idx="147191">
                  <c:v>-76.080499999999972</c:v>
                </c:pt>
                <c:pt idx="147192">
                  <c:v>-76.078499999999963</c:v>
                </c:pt>
                <c:pt idx="147193">
                  <c:v>-76.076499999999953</c:v>
                </c:pt>
                <c:pt idx="147194">
                  <c:v>-76.0745</c:v>
                </c:pt>
                <c:pt idx="147195">
                  <c:v>-76.072499999999991</c:v>
                </c:pt>
                <c:pt idx="147196">
                  <c:v>-76.070499999999981</c:v>
                </c:pt>
                <c:pt idx="147197">
                  <c:v>-76.068499999999972</c:v>
                </c:pt>
                <c:pt idx="147198">
                  <c:v>-76.066499999999962</c:v>
                </c:pt>
                <c:pt idx="147199">
                  <c:v>-76.064499999999953</c:v>
                </c:pt>
                <c:pt idx="147200">
                  <c:v>-76.0625</c:v>
                </c:pt>
                <c:pt idx="147201">
                  <c:v>-76.06049999999999</c:v>
                </c:pt>
                <c:pt idx="147202">
                  <c:v>-76.058499999999981</c:v>
                </c:pt>
                <c:pt idx="147203">
                  <c:v>-76.056499999999971</c:v>
                </c:pt>
                <c:pt idx="147204">
                  <c:v>-76.054499999999962</c:v>
                </c:pt>
                <c:pt idx="147205">
                  <c:v>-76.052499999999952</c:v>
                </c:pt>
                <c:pt idx="147206">
                  <c:v>-76.0505</c:v>
                </c:pt>
                <c:pt idx="147207">
                  <c:v>-76.04849999999999</c:v>
                </c:pt>
                <c:pt idx="147208">
                  <c:v>-76.04649999999998</c:v>
                </c:pt>
                <c:pt idx="147209">
                  <c:v>-76.044499999999971</c:v>
                </c:pt>
                <c:pt idx="147210">
                  <c:v>-76.042499999999961</c:v>
                </c:pt>
                <c:pt idx="147211">
                  <c:v>-76.040499999999952</c:v>
                </c:pt>
                <c:pt idx="147212">
                  <c:v>-76.038499999999999</c:v>
                </c:pt>
                <c:pt idx="147213">
                  <c:v>-76.03649999999999</c:v>
                </c:pt>
                <c:pt idx="147214">
                  <c:v>-76.03449999999998</c:v>
                </c:pt>
                <c:pt idx="147215">
                  <c:v>-76.03249999999997</c:v>
                </c:pt>
                <c:pt idx="147216">
                  <c:v>-76.030499999999961</c:v>
                </c:pt>
                <c:pt idx="147217">
                  <c:v>-76.028499999999951</c:v>
                </c:pt>
                <c:pt idx="147218">
                  <c:v>-76.026499999999999</c:v>
                </c:pt>
                <c:pt idx="147219">
                  <c:v>-76.024499999999989</c:v>
                </c:pt>
                <c:pt idx="147220">
                  <c:v>-76.02249999999998</c:v>
                </c:pt>
                <c:pt idx="147221">
                  <c:v>-76.02049999999997</c:v>
                </c:pt>
                <c:pt idx="147222">
                  <c:v>-76.01849999999996</c:v>
                </c:pt>
                <c:pt idx="147223">
                  <c:v>-76.016499999999951</c:v>
                </c:pt>
                <c:pt idx="147224">
                  <c:v>-76.014499999999998</c:v>
                </c:pt>
                <c:pt idx="147225">
                  <c:v>-76.012499999999989</c:v>
                </c:pt>
                <c:pt idx="147226">
                  <c:v>-76.010499999999979</c:v>
                </c:pt>
                <c:pt idx="147227">
                  <c:v>-76.00849999999997</c:v>
                </c:pt>
                <c:pt idx="147228">
                  <c:v>-76.00649999999996</c:v>
                </c:pt>
                <c:pt idx="147229">
                  <c:v>-76.00449999999995</c:v>
                </c:pt>
                <c:pt idx="147230">
                  <c:v>-76.002499999999998</c:v>
                </c:pt>
                <c:pt idx="147231">
                  <c:v>-76.000499999999988</c:v>
                </c:pt>
                <c:pt idx="147232">
                  <c:v>-75.998499999999979</c:v>
                </c:pt>
                <c:pt idx="147233">
                  <c:v>-75.996499999999969</c:v>
                </c:pt>
                <c:pt idx="147234">
                  <c:v>-75.99449999999996</c:v>
                </c:pt>
                <c:pt idx="147235">
                  <c:v>-75.99249999999995</c:v>
                </c:pt>
                <c:pt idx="147236">
                  <c:v>-75.990499999999997</c:v>
                </c:pt>
                <c:pt idx="147237">
                  <c:v>-75.988499999999988</c:v>
                </c:pt>
                <c:pt idx="147238">
                  <c:v>-75.986499999999978</c:v>
                </c:pt>
                <c:pt idx="147239">
                  <c:v>-75.984499999999969</c:v>
                </c:pt>
                <c:pt idx="147240">
                  <c:v>-75.982499999999959</c:v>
                </c:pt>
                <c:pt idx="147241">
                  <c:v>-75.98049999999995</c:v>
                </c:pt>
                <c:pt idx="147242">
                  <c:v>-75.978499999999997</c:v>
                </c:pt>
                <c:pt idx="147243">
                  <c:v>-75.976499999999987</c:v>
                </c:pt>
                <c:pt idx="147244">
                  <c:v>-75.974499999999978</c:v>
                </c:pt>
                <c:pt idx="147245">
                  <c:v>-75.972499999999968</c:v>
                </c:pt>
                <c:pt idx="147246">
                  <c:v>-75.970499999999959</c:v>
                </c:pt>
                <c:pt idx="147247">
                  <c:v>-75.968499999999949</c:v>
                </c:pt>
                <c:pt idx="147248">
                  <c:v>-75.966499999999996</c:v>
                </c:pt>
                <c:pt idx="147249">
                  <c:v>-75.964499999999987</c:v>
                </c:pt>
                <c:pt idx="147250">
                  <c:v>-75.962499999999977</c:v>
                </c:pt>
                <c:pt idx="147251">
                  <c:v>-75.960499999999968</c:v>
                </c:pt>
                <c:pt idx="147252">
                  <c:v>-75.958499999999958</c:v>
                </c:pt>
                <c:pt idx="147253">
                  <c:v>-75.956500000000005</c:v>
                </c:pt>
                <c:pt idx="147254">
                  <c:v>-75.954499999999996</c:v>
                </c:pt>
                <c:pt idx="147255">
                  <c:v>-75.952499999999986</c:v>
                </c:pt>
                <c:pt idx="147256">
                  <c:v>-75.950499999999977</c:v>
                </c:pt>
                <c:pt idx="147257">
                  <c:v>-75.948499999999967</c:v>
                </c:pt>
                <c:pt idx="147258">
                  <c:v>-75.946499999999958</c:v>
                </c:pt>
                <c:pt idx="147259">
                  <c:v>-75.944500000000005</c:v>
                </c:pt>
                <c:pt idx="147260">
                  <c:v>-75.942499999999995</c:v>
                </c:pt>
                <c:pt idx="147261">
                  <c:v>-75.940499999999986</c:v>
                </c:pt>
                <c:pt idx="147262">
                  <c:v>-75.938499999999976</c:v>
                </c:pt>
                <c:pt idx="147263">
                  <c:v>-75.936499999999967</c:v>
                </c:pt>
                <c:pt idx="147264">
                  <c:v>-75.934499999999957</c:v>
                </c:pt>
                <c:pt idx="147265">
                  <c:v>-75.932500000000005</c:v>
                </c:pt>
                <c:pt idx="147266">
                  <c:v>-75.930499999999995</c:v>
                </c:pt>
                <c:pt idx="147267">
                  <c:v>-75.928499999999985</c:v>
                </c:pt>
                <c:pt idx="147268">
                  <c:v>-75.926499999999976</c:v>
                </c:pt>
                <c:pt idx="147269">
                  <c:v>-75.924499999999966</c:v>
                </c:pt>
                <c:pt idx="147270">
                  <c:v>-75.922499999999957</c:v>
                </c:pt>
                <c:pt idx="147271">
                  <c:v>-75.920500000000004</c:v>
                </c:pt>
                <c:pt idx="147272">
                  <c:v>-75.918499999999995</c:v>
                </c:pt>
                <c:pt idx="147273">
                  <c:v>-75.916499999999985</c:v>
                </c:pt>
                <c:pt idx="147274">
                  <c:v>-75.914499999999975</c:v>
                </c:pt>
                <c:pt idx="147275">
                  <c:v>-75.912499999999966</c:v>
                </c:pt>
                <c:pt idx="147276">
                  <c:v>-75.910499999999956</c:v>
                </c:pt>
                <c:pt idx="147277">
                  <c:v>-75.908500000000004</c:v>
                </c:pt>
                <c:pt idx="147278">
                  <c:v>-75.906499999999994</c:v>
                </c:pt>
                <c:pt idx="147279">
                  <c:v>-75.904499999999985</c:v>
                </c:pt>
                <c:pt idx="147280">
                  <c:v>-75.902499999999975</c:v>
                </c:pt>
                <c:pt idx="147281">
                  <c:v>-75.900499999999965</c:v>
                </c:pt>
                <c:pt idx="147282">
                  <c:v>-75.898499999999956</c:v>
                </c:pt>
                <c:pt idx="147283">
                  <c:v>-75.896500000000003</c:v>
                </c:pt>
                <c:pt idx="147284">
                  <c:v>-75.894499999999994</c:v>
                </c:pt>
                <c:pt idx="147285">
                  <c:v>-75.892499999999984</c:v>
                </c:pt>
                <c:pt idx="147286">
                  <c:v>-75.890499999999975</c:v>
                </c:pt>
                <c:pt idx="147287">
                  <c:v>-75.888499999999965</c:v>
                </c:pt>
                <c:pt idx="147288">
                  <c:v>-75.886499999999955</c:v>
                </c:pt>
                <c:pt idx="147289">
                  <c:v>-75.884500000000003</c:v>
                </c:pt>
                <c:pt idx="147290">
                  <c:v>-75.882499999999993</c:v>
                </c:pt>
                <c:pt idx="147291">
                  <c:v>-75.880499999999984</c:v>
                </c:pt>
                <c:pt idx="147292">
                  <c:v>-75.878499999999974</c:v>
                </c:pt>
                <c:pt idx="147293">
                  <c:v>-75.876499999999965</c:v>
                </c:pt>
                <c:pt idx="147294">
                  <c:v>-75.874499999999955</c:v>
                </c:pt>
                <c:pt idx="147295">
                  <c:v>-75.872500000000002</c:v>
                </c:pt>
                <c:pt idx="147296">
                  <c:v>-75.870499999999993</c:v>
                </c:pt>
                <c:pt idx="147297">
                  <c:v>-75.868499999999983</c:v>
                </c:pt>
                <c:pt idx="147298">
                  <c:v>-75.866499999999974</c:v>
                </c:pt>
                <c:pt idx="147299">
                  <c:v>-75.864499999999964</c:v>
                </c:pt>
                <c:pt idx="147300">
                  <c:v>-75.862499999999955</c:v>
                </c:pt>
                <c:pt idx="147301">
                  <c:v>-75.860500000000002</c:v>
                </c:pt>
                <c:pt idx="147302">
                  <c:v>-75.858499999999992</c:v>
                </c:pt>
                <c:pt idx="147303">
                  <c:v>-75.856499999999983</c:v>
                </c:pt>
                <c:pt idx="147304">
                  <c:v>-75.854499999999973</c:v>
                </c:pt>
                <c:pt idx="147305">
                  <c:v>-75.852499999999964</c:v>
                </c:pt>
                <c:pt idx="147306">
                  <c:v>-75.850499999999954</c:v>
                </c:pt>
                <c:pt idx="147307">
                  <c:v>-75.848500000000001</c:v>
                </c:pt>
                <c:pt idx="147308">
                  <c:v>-75.846499999999992</c:v>
                </c:pt>
                <c:pt idx="147309">
                  <c:v>-75.844499999999982</c:v>
                </c:pt>
                <c:pt idx="147310">
                  <c:v>-75.842499999999973</c:v>
                </c:pt>
                <c:pt idx="147311">
                  <c:v>-75.840499999999963</c:v>
                </c:pt>
                <c:pt idx="147312">
                  <c:v>-75.838499999999954</c:v>
                </c:pt>
                <c:pt idx="147313">
                  <c:v>-75.836500000000001</c:v>
                </c:pt>
                <c:pt idx="147314">
                  <c:v>-75.834499999999991</c:v>
                </c:pt>
                <c:pt idx="147315">
                  <c:v>-75.832499999999982</c:v>
                </c:pt>
                <c:pt idx="147316">
                  <c:v>-75.830499999999972</c:v>
                </c:pt>
                <c:pt idx="147317">
                  <c:v>-75.828499999999963</c:v>
                </c:pt>
                <c:pt idx="147318">
                  <c:v>-75.826499999999953</c:v>
                </c:pt>
                <c:pt idx="147319">
                  <c:v>-75.8245</c:v>
                </c:pt>
                <c:pt idx="147320">
                  <c:v>-75.822499999999991</c:v>
                </c:pt>
                <c:pt idx="147321">
                  <c:v>-75.820499999999981</c:v>
                </c:pt>
                <c:pt idx="147322">
                  <c:v>-75.818499999999972</c:v>
                </c:pt>
                <c:pt idx="147323">
                  <c:v>-75.816499999999962</c:v>
                </c:pt>
                <c:pt idx="147324">
                  <c:v>-75.814499999999953</c:v>
                </c:pt>
                <c:pt idx="147325">
                  <c:v>-75.8125</c:v>
                </c:pt>
                <c:pt idx="147326">
                  <c:v>-75.81049999999999</c:v>
                </c:pt>
                <c:pt idx="147327">
                  <c:v>-75.808499999999981</c:v>
                </c:pt>
                <c:pt idx="147328">
                  <c:v>-75.806499999999971</c:v>
                </c:pt>
                <c:pt idx="147329">
                  <c:v>-75.804499999999962</c:v>
                </c:pt>
                <c:pt idx="147330">
                  <c:v>-75.802499999999952</c:v>
                </c:pt>
                <c:pt idx="147331">
                  <c:v>-75.8005</c:v>
                </c:pt>
                <c:pt idx="147332">
                  <c:v>-75.79849999999999</c:v>
                </c:pt>
                <c:pt idx="147333">
                  <c:v>-75.79649999999998</c:v>
                </c:pt>
                <c:pt idx="147334">
                  <c:v>-75.794499999999971</c:v>
                </c:pt>
                <c:pt idx="147335">
                  <c:v>-75.792499999999961</c:v>
                </c:pt>
                <c:pt idx="147336">
                  <c:v>-75.790499999999952</c:v>
                </c:pt>
                <c:pt idx="147337">
                  <c:v>-75.788499999999999</c:v>
                </c:pt>
                <c:pt idx="147338">
                  <c:v>-75.78649999999999</c:v>
                </c:pt>
                <c:pt idx="147339">
                  <c:v>-75.78449999999998</c:v>
                </c:pt>
                <c:pt idx="147340">
                  <c:v>-75.78249999999997</c:v>
                </c:pt>
                <c:pt idx="147341">
                  <c:v>-75.780499999999961</c:v>
                </c:pt>
                <c:pt idx="147342">
                  <c:v>-75.778499999999951</c:v>
                </c:pt>
                <c:pt idx="147343">
                  <c:v>-75.776499999999999</c:v>
                </c:pt>
                <c:pt idx="147344">
                  <c:v>-75.774499999999989</c:v>
                </c:pt>
                <c:pt idx="147345">
                  <c:v>-75.77249999999998</c:v>
                </c:pt>
                <c:pt idx="147346">
                  <c:v>-75.77049999999997</c:v>
                </c:pt>
                <c:pt idx="147347">
                  <c:v>-75.76849999999996</c:v>
                </c:pt>
                <c:pt idx="147348">
                  <c:v>-75.766499999999951</c:v>
                </c:pt>
                <c:pt idx="147349">
                  <c:v>-75.764499999999998</c:v>
                </c:pt>
                <c:pt idx="147350">
                  <c:v>-75.762499999999989</c:v>
                </c:pt>
                <c:pt idx="147351">
                  <c:v>-75.760499999999979</c:v>
                </c:pt>
                <c:pt idx="147352">
                  <c:v>-75.75849999999997</c:v>
                </c:pt>
                <c:pt idx="147353">
                  <c:v>-75.75649999999996</c:v>
                </c:pt>
                <c:pt idx="147354">
                  <c:v>-75.75449999999995</c:v>
                </c:pt>
                <c:pt idx="147355">
                  <c:v>-75.752499999999998</c:v>
                </c:pt>
                <c:pt idx="147356">
                  <c:v>-75.750499999999988</c:v>
                </c:pt>
                <c:pt idx="147357">
                  <c:v>-75.748499999999979</c:v>
                </c:pt>
                <c:pt idx="147358">
                  <c:v>-75.746499999999969</c:v>
                </c:pt>
                <c:pt idx="147359">
                  <c:v>-75.74449999999996</c:v>
                </c:pt>
                <c:pt idx="147360">
                  <c:v>-75.74249999999995</c:v>
                </c:pt>
                <c:pt idx="147361">
                  <c:v>-75.740499999999997</c:v>
                </c:pt>
                <c:pt idx="147362">
                  <c:v>-75.738499999999988</c:v>
                </c:pt>
                <c:pt idx="147363">
                  <c:v>-75.736499999999978</c:v>
                </c:pt>
                <c:pt idx="147364">
                  <c:v>-75.734499999999969</c:v>
                </c:pt>
                <c:pt idx="147365">
                  <c:v>-75.732499999999959</c:v>
                </c:pt>
                <c:pt idx="147366">
                  <c:v>-75.73049999999995</c:v>
                </c:pt>
                <c:pt idx="147367">
                  <c:v>-75.728499999999997</c:v>
                </c:pt>
                <c:pt idx="147368">
                  <c:v>-75.726499999999987</c:v>
                </c:pt>
                <c:pt idx="147369">
                  <c:v>-75.724499999999978</c:v>
                </c:pt>
                <c:pt idx="147370">
                  <c:v>-75.722499999999968</c:v>
                </c:pt>
                <c:pt idx="147371">
                  <c:v>-75.720499999999959</c:v>
                </c:pt>
                <c:pt idx="147372">
                  <c:v>-75.718499999999949</c:v>
                </c:pt>
                <c:pt idx="147373">
                  <c:v>-75.716499999999996</c:v>
                </c:pt>
                <c:pt idx="147374">
                  <c:v>-75.714499999999987</c:v>
                </c:pt>
                <c:pt idx="147375">
                  <c:v>-75.712499999999977</c:v>
                </c:pt>
                <c:pt idx="147376">
                  <c:v>-75.710499999999968</c:v>
                </c:pt>
                <c:pt idx="147377">
                  <c:v>-75.708499999999958</c:v>
                </c:pt>
                <c:pt idx="147378">
                  <c:v>-75.706500000000005</c:v>
                </c:pt>
                <c:pt idx="147379">
                  <c:v>-75.704499999999996</c:v>
                </c:pt>
                <c:pt idx="147380">
                  <c:v>-75.702499999999986</c:v>
                </c:pt>
                <c:pt idx="147381">
                  <c:v>-75.700499999999977</c:v>
                </c:pt>
                <c:pt idx="147382">
                  <c:v>-75.698499999999967</c:v>
                </c:pt>
                <c:pt idx="147383">
                  <c:v>-75.696499999999958</c:v>
                </c:pt>
                <c:pt idx="147384">
                  <c:v>-75.694500000000005</c:v>
                </c:pt>
                <c:pt idx="147385">
                  <c:v>-75.692499999999995</c:v>
                </c:pt>
                <c:pt idx="147386">
                  <c:v>-75.690499999999986</c:v>
                </c:pt>
                <c:pt idx="147387">
                  <c:v>-75.688499999999976</c:v>
                </c:pt>
                <c:pt idx="147388">
                  <c:v>-75.686499999999967</c:v>
                </c:pt>
                <c:pt idx="147389">
                  <c:v>-75.684499999999957</c:v>
                </c:pt>
                <c:pt idx="147390">
                  <c:v>-75.682500000000005</c:v>
                </c:pt>
                <c:pt idx="147391">
                  <c:v>-75.680499999999995</c:v>
                </c:pt>
                <c:pt idx="147392">
                  <c:v>-75.678499999999985</c:v>
                </c:pt>
                <c:pt idx="147393">
                  <c:v>-75.676499999999976</c:v>
                </c:pt>
                <c:pt idx="147394">
                  <c:v>-75.674499999999966</c:v>
                </c:pt>
                <c:pt idx="147395">
                  <c:v>-75.672499999999957</c:v>
                </c:pt>
                <c:pt idx="147396">
                  <c:v>-75.670500000000004</c:v>
                </c:pt>
                <c:pt idx="147397">
                  <c:v>-75.668499999999995</c:v>
                </c:pt>
                <c:pt idx="147398">
                  <c:v>-75.666499999999985</c:v>
                </c:pt>
                <c:pt idx="147399">
                  <c:v>-75.664499999999975</c:v>
                </c:pt>
                <c:pt idx="147400">
                  <c:v>-75.662499999999966</c:v>
                </c:pt>
                <c:pt idx="147401">
                  <c:v>-75.660499999999956</c:v>
                </c:pt>
                <c:pt idx="147402">
                  <c:v>-75.658500000000004</c:v>
                </c:pt>
                <c:pt idx="147403">
                  <c:v>-75.656499999999994</c:v>
                </c:pt>
                <c:pt idx="147404">
                  <c:v>-75.654499999999985</c:v>
                </c:pt>
                <c:pt idx="147405">
                  <c:v>-75.652499999999975</c:v>
                </c:pt>
                <c:pt idx="147406">
                  <c:v>-75.650499999999965</c:v>
                </c:pt>
                <c:pt idx="147407">
                  <c:v>-75.648499999999956</c:v>
                </c:pt>
                <c:pt idx="147408">
                  <c:v>-75.646500000000003</c:v>
                </c:pt>
                <c:pt idx="147409">
                  <c:v>-75.644499999999994</c:v>
                </c:pt>
                <c:pt idx="147410">
                  <c:v>-75.642499999999984</c:v>
                </c:pt>
                <c:pt idx="147411">
                  <c:v>-75.640499999999975</c:v>
                </c:pt>
                <c:pt idx="147412">
                  <c:v>-75.638499999999965</c:v>
                </c:pt>
                <c:pt idx="147413">
                  <c:v>-75.636499999999955</c:v>
                </c:pt>
                <c:pt idx="147414">
                  <c:v>-75.634500000000003</c:v>
                </c:pt>
                <c:pt idx="147415">
                  <c:v>-75.632499999999993</c:v>
                </c:pt>
                <c:pt idx="147416">
                  <c:v>-75.630499999999984</c:v>
                </c:pt>
                <c:pt idx="147417">
                  <c:v>-75.628499999999974</c:v>
                </c:pt>
                <c:pt idx="147418">
                  <c:v>-75.626499999999965</c:v>
                </c:pt>
                <c:pt idx="147419">
                  <c:v>-75.624499999999955</c:v>
                </c:pt>
                <c:pt idx="147420">
                  <c:v>-75.622500000000002</c:v>
                </c:pt>
                <c:pt idx="147421">
                  <c:v>-75.620499999999993</c:v>
                </c:pt>
                <c:pt idx="147422">
                  <c:v>-75.618499999999983</c:v>
                </c:pt>
                <c:pt idx="147423">
                  <c:v>-75.616499999999974</c:v>
                </c:pt>
                <c:pt idx="147424">
                  <c:v>-75.614499999999964</c:v>
                </c:pt>
                <c:pt idx="147425">
                  <c:v>-75.612499999999955</c:v>
                </c:pt>
                <c:pt idx="147426">
                  <c:v>-75.610500000000002</c:v>
                </c:pt>
                <c:pt idx="147427">
                  <c:v>-75.608499999999992</c:v>
                </c:pt>
                <c:pt idx="147428">
                  <c:v>-75.606499999999983</c:v>
                </c:pt>
                <c:pt idx="147429">
                  <c:v>-75.604499999999973</c:v>
                </c:pt>
                <c:pt idx="147430">
                  <c:v>-75.602499999999964</c:v>
                </c:pt>
                <c:pt idx="147431">
                  <c:v>-75.600499999999954</c:v>
                </c:pt>
                <c:pt idx="147432">
                  <c:v>-75.598500000000001</c:v>
                </c:pt>
                <c:pt idx="147433">
                  <c:v>-75.596499999999992</c:v>
                </c:pt>
                <c:pt idx="147434">
                  <c:v>-75.594499999999982</c:v>
                </c:pt>
                <c:pt idx="147435">
                  <c:v>-75.592499999999973</c:v>
                </c:pt>
                <c:pt idx="147436">
                  <c:v>-75.590499999999963</c:v>
                </c:pt>
                <c:pt idx="147437">
                  <c:v>-75.588499999999954</c:v>
                </c:pt>
                <c:pt idx="147438">
                  <c:v>-75.586500000000001</c:v>
                </c:pt>
                <c:pt idx="147439">
                  <c:v>-75.584499999999991</c:v>
                </c:pt>
                <c:pt idx="147440">
                  <c:v>-75.582499999999982</c:v>
                </c:pt>
                <c:pt idx="147441">
                  <c:v>-75.580499999999972</c:v>
                </c:pt>
                <c:pt idx="147442">
                  <c:v>-75.578499999999963</c:v>
                </c:pt>
                <c:pt idx="147443">
                  <c:v>-75.576499999999953</c:v>
                </c:pt>
                <c:pt idx="147444">
                  <c:v>-75.5745</c:v>
                </c:pt>
                <c:pt idx="147445">
                  <c:v>-75.572499999999991</c:v>
                </c:pt>
                <c:pt idx="147446">
                  <c:v>-75.570499999999981</c:v>
                </c:pt>
                <c:pt idx="147447">
                  <c:v>-75.568499999999972</c:v>
                </c:pt>
                <c:pt idx="147448">
                  <c:v>-75.566499999999962</c:v>
                </c:pt>
                <c:pt idx="147449">
                  <c:v>-75.564499999999953</c:v>
                </c:pt>
                <c:pt idx="147450">
                  <c:v>-75.5625</c:v>
                </c:pt>
                <c:pt idx="147451">
                  <c:v>-75.56049999999999</c:v>
                </c:pt>
                <c:pt idx="147452">
                  <c:v>-75.558499999999981</c:v>
                </c:pt>
                <c:pt idx="147453">
                  <c:v>-75.556499999999971</c:v>
                </c:pt>
                <c:pt idx="147454">
                  <c:v>-75.554499999999962</c:v>
                </c:pt>
                <c:pt idx="147455">
                  <c:v>-75.552499999999952</c:v>
                </c:pt>
                <c:pt idx="147456">
                  <c:v>-75.5505</c:v>
                </c:pt>
                <c:pt idx="147457">
                  <c:v>-75.54849999999999</c:v>
                </c:pt>
                <c:pt idx="147458">
                  <c:v>-75.54649999999998</c:v>
                </c:pt>
                <c:pt idx="147459">
                  <c:v>-75.544499999999971</c:v>
                </c:pt>
                <c:pt idx="147460">
                  <c:v>-75.542499999999961</c:v>
                </c:pt>
                <c:pt idx="147461">
                  <c:v>-75.540499999999952</c:v>
                </c:pt>
                <c:pt idx="147462">
                  <c:v>-75.538499999999999</c:v>
                </c:pt>
                <c:pt idx="147463">
                  <c:v>-75.53649999999999</c:v>
                </c:pt>
                <c:pt idx="147464">
                  <c:v>-75.53449999999998</c:v>
                </c:pt>
                <c:pt idx="147465">
                  <c:v>-75.53249999999997</c:v>
                </c:pt>
                <c:pt idx="147466">
                  <c:v>-75.530499999999961</c:v>
                </c:pt>
                <c:pt idx="147467">
                  <c:v>-75.528499999999951</c:v>
                </c:pt>
                <c:pt idx="147468">
                  <c:v>-75.526499999999999</c:v>
                </c:pt>
                <c:pt idx="147469">
                  <c:v>-75.524499999999989</c:v>
                </c:pt>
                <c:pt idx="147470">
                  <c:v>-75.52249999999998</c:v>
                </c:pt>
                <c:pt idx="147471">
                  <c:v>-75.52049999999997</c:v>
                </c:pt>
                <c:pt idx="147472">
                  <c:v>-75.51849999999996</c:v>
                </c:pt>
                <c:pt idx="147473">
                  <c:v>-75.516499999999951</c:v>
                </c:pt>
                <c:pt idx="147474">
                  <c:v>-75.514499999999998</c:v>
                </c:pt>
                <c:pt idx="147475">
                  <c:v>-75.512499999999989</c:v>
                </c:pt>
                <c:pt idx="147476">
                  <c:v>-75.510499999999979</c:v>
                </c:pt>
                <c:pt idx="147477">
                  <c:v>-75.50849999999997</c:v>
                </c:pt>
                <c:pt idx="147478">
                  <c:v>-75.50649999999996</c:v>
                </c:pt>
                <c:pt idx="147479">
                  <c:v>-75.50449999999995</c:v>
                </c:pt>
                <c:pt idx="147480">
                  <c:v>-75.502499999999998</c:v>
                </c:pt>
                <c:pt idx="147481">
                  <c:v>-75.500499999999988</c:v>
                </c:pt>
                <c:pt idx="147482">
                  <c:v>-75.498499999999979</c:v>
                </c:pt>
                <c:pt idx="147483">
                  <c:v>-75.496499999999969</c:v>
                </c:pt>
                <c:pt idx="147484">
                  <c:v>-75.49449999999996</c:v>
                </c:pt>
                <c:pt idx="147485">
                  <c:v>-75.49249999999995</c:v>
                </c:pt>
                <c:pt idx="147486">
                  <c:v>-75.490499999999997</c:v>
                </c:pt>
                <c:pt idx="147487">
                  <c:v>-75.488499999999988</c:v>
                </c:pt>
                <c:pt idx="147488">
                  <c:v>-75.486499999999978</c:v>
                </c:pt>
                <c:pt idx="147489">
                  <c:v>-75.484499999999969</c:v>
                </c:pt>
                <c:pt idx="147490">
                  <c:v>-75.482499999999959</c:v>
                </c:pt>
                <c:pt idx="147491">
                  <c:v>-75.48049999999995</c:v>
                </c:pt>
                <c:pt idx="147492">
                  <c:v>-75.478499999999997</c:v>
                </c:pt>
                <c:pt idx="147493">
                  <c:v>-75.476499999999987</c:v>
                </c:pt>
                <c:pt idx="147494">
                  <c:v>-75.474499999999978</c:v>
                </c:pt>
                <c:pt idx="147495">
                  <c:v>-75.472499999999968</c:v>
                </c:pt>
                <c:pt idx="147496">
                  <c:v>-75.470499999999959</c:v>
                </c:pt>
                <c:pt idx="147497">
                  <c:v>-75.468499999999949</c:v>
                </c:pt>
                <c:pt idx="147498">
                  <c:v>-75.466499999999996</c:v>
                </c:pt>
                <c:pt idx="147499">
                  <c:v>-75.464499999999987</c:v>
                </c:pt>
                <c:pt idx="147500">
                  <c:v>-75.462499999999977</c:v>
                </c:pt>
                <c:pt idx="147501">
                  <c:v>-75.460499999999968</c:v>
                </c:pt>
                <c:pt idx="147502">
                  <c:v>-75.458499999999958</c:v>
                </c:pt>
                <c:pt idx="147503">
                  <c:v>-75.456500000000005</c:v>
                </c:pt>
                <c:pt idx="147504">
                  <c:v>-75.454499999999996</c:v>
                </c:pt>
                <c:pt idx="147505">
                  <c:v>-75.452499999999986</c:v>
                </c:pt>
                <c:pt idx="147506">
                  <c:v>-75.450499999999977</c:v>
                </c:pt>
                <c:pt idx="147507">
                  <c:v>-75.448499999999967</c:v>
                </c:pt>
                <c:pt idx="147508">
                  <c:v>-75.446499999999958</c:v>
                </c:pt>
                <c:pt idx="147509">
                  <c:v>-75.444500000000005</c:v>
                </c:pt>
                <c:pt idx="147510">
                  <c:v>-75.442499999999995</c:v>
                </c:pt>
                <c:pt idx="147511">
                  <c:v>-75.440499999999986</c:v>
                </c:pt>
                <c:pt idx="147512">
                  <c:v>-75.438499999999976</c:v>
                </c:pt>
                <c:pt idx="147513">
                  <c:v>-75.436499999999967</c:v>
                </c:pt>
                <c:pt idx="147514">
                  <c:v>-75.434499999999957</c:v>
                </c:pt>
                <c:pt idx="147515">
                  <c:v>-75.432500000000005</c:v>
                </c:pt>
                <c:pt idx="147516">
                  <c:v>-75.430499999999995</c:v>
                </c:pt>
                <c:pt idx="147517">
                  <c:v>-75.428499999999985</c:v>
                </c:pt>
                <c:pt idx="147518">
                  <c:v>-75.426499999999976</c:v>
                </c:pt>
                <c:pt idx="147519">
                  <c:v>-75.424499999999966</c:v>
                </c:pt>
                <c:pt idx="147520">
                  <c:v>-75.422499999999957</c:v>
                </c:pt>
                <c:pt idx="147521">
                  <c:v>-75.420500000000004</c:v>
                </c:pt>
                <c:pt idx="147522">
                  <c:v>-75.418499999999995</c:v>
                </c:pt>
                <c:pt idx="147523">
                  <c:v>-75.416499999999985</c:v>
                </c:pt>
                <c:pt idx="147524">
                  <c:v>-75.414499999999975</c:v>
                </c:pt>
                <c:pt idx="147525">
                  <c:v>-75.412499999999966</c:v>
                </c:pt>
                <c:pt idx="147526">
                  <c:v>-75.410499999999956</c:v>
                </c:pt>
                <c:pt idx="147527">
                  <c:v>-75.408500000000004</c:v>
                </c:pt>
                <c:pt idx="147528">
                  <c:v>-75.406499999999994</c:v>
                </c:pt>
                <c:pt idx="147529">
                  <c:v>-75.404499999999985</c:v>
                </c:pt>
                <c:pt idx="147530">
                  <c:v>-75.402499999999975</c:v>
                </c:pt>
                <c:pt idx="147531">
                  <c:v>-75.400499999999965</c:v>
                </c:pt>
                <c:pt idx="147532">
                  <c:v>-75.398499999999956</c:v>
                </c:pt>
                <c:pt idx="147533">
                  <c:v>-75.396500000000003</c:v>
                </c:pt>
                <c:pt idx="147534">
                  <c:v>-75.394499999999994</c:v>
                </c:pt>
                <c:pt idx="147535">
                  <c:v>-75.392499999999984</c:v>
                </c:pt>
                <c:pt idx="147536">
                  <c:v>-75.390499999999975</c:v>
                </c:pt>
                <c:pt idx="147537">
                  <c:v>-75.388499999999965</c:v>
                </c:pt>
                <c:pt idx="147538">
                  <c:v>-75.386499999999955</c:v>
                </c:pt>
                <c:pt idx="147539">
                  <c:v>-75.384500000000003</c:v>
                </c:pt>
                <c:pt idx="147540">
                  <c:v>-75.382499999999993</c:v>
                </c:pt>
                <c:pt idx="147541">
                  <c:v>-75.380499999999984</c:v>
                </c:pt>
                <c:pt idx="147542">
                  <c:v>-75.378499999999974</c:v>
                </c:pt>
                <c:pt idx="147543">
                  <c:v>-75.376499999999965</c:v>
                </c:pt>
                <c:pt idx="147544">
                  <c:v>-75.374499999999955</c:v>
                </c:pt>
                <c:pt idx="147545">
                  <c:v>-75.372500000000002</c:v>
                </c:pt>
                <c:pt idx="147546">
                  <c:v>-75.370499999999993</c:v>
                </c:pt>
                <c:pt idx="147547">
                  <c:v>-75.368499999999983</c:v>
                </c:pt>
                <c:pt idx="147548">
                  <c:v>-75.366499999999974</c:v>
                </c:pt>
                <c:pt idx="147549">
                  <c:v>-75.364499999999964</c:v>
                </c:pt>
                <c:pt idx="147550">
                  <c:v>-75.362499999999955</c:v>
                </c:pt>
                <c:pt idx="147551">
                  <c:v>-75.360500000000002</c:v>
                </c:pt>
                <c:pt idx="147552">
                  <c:v>-75.358499999999992</c:v>
                </c:pt>
                <c:pt idx="147553">
                  <c:v>-75.356499999999983</c:v>
                </c:pt>
                <c:pt idx="147554">
                  <c:v>-75.354499999999973</c:v>
                </c:pt>
                <c:pt idx="147555">
                  <c:v>-75.352499999999964</c:v>
                </c:pt>
                <c:pt idx="147556">
                  <c:v>-75.350499999999954</c:v>
                </c:pt>
                <c:pt idx="147557">
                  <c:v>-75.348500000000001</c:v>
                </c:pt>
                <c:pt idx="147558">
                  <c:v>-75.346499999999992</c:v>
                </c:pt>
                <c:pt idx="147559">
                  <c:v>-75.344499999999982</c:v>
                </c:pt>
                <c:pt idx="147560">
                  <c:v>-75.342499999999973</c:v>
                </c:pt>
                <c:pt idx="147561">
                  <c:v>-75.340499999999963</c:v>
                </c:pt>
                <c:pt idx="147562">
                  <c:v>-75.338499999999954</c:v>
                </c:pt>
                <c:pt idx="147563">
                  <c:v>-75.336500000000001</c:v>
                </c:pt>
                <c:pt idx="147564">
                  <c:v>-75.334499999999991</c:v>
                </c:pt>
                <c:pt idx="147565">
                  <c:v>-75.332499999999982</c:v>
                </c:pt>
                <c:pt idx="147566">
                  <c:v>-75.330499999999972</c:v>
                </c:pt>
                <c:pt idx="147567">
                  <c:v>-75.328499999999963</c:v>
                </c:pt>
                <c:pt idx="147568">
                  <c:v>-75.326499999999953</c:v>
                </c:pt>
                <c:pt idx="147569">
                  <c:v>-75.3245</c:v>
                </c:pt>
                <c:pt idx="147570">
                  <c:v>-75.322499999999991</c:v>
                </c:pt>
                <c:pt idx="147571">
                  <c:v>-75.320499999999981</c:v>
                </c:pt>
                <c:pt idx="147572">
                  <c:v>-75.318499999999972</c:v>
                </c:pt>
                <c:pt idx="147573">
                  <c:v>-75.316499999999962</c:v>
                </c:pt>
                <c:pt idx="147574">
                  <c:v>-75.314499999999953</c:v>
                </c:pt>
                <c:pt idx="147575">
                  <c:v>-75.3125</c:v>
                </c:pt>
                <c:pt idx="147576">
                  <c:v>-75.31049999999999</c:v>
                </c:pt>
                <c:pt idx="147577">
                  <c:v>-75.308499999999981</c:v>
                </c:pt>
                <c:pt idx="147578">
                  <c:v>-75.306499999999971</c:v>
                </c:pt>
                <c:pt idx="147579">
                  <c:v>-75.304499999999962</c:v>
                </c:pt>
                <c:pt idx="147580">
                  <c:v>-75.302499999999952</c:v>
                </c:pt>
                <c:pt idx="147581">
                  <c:v>-75.3005</c:v>
                </c:pt>
                <c:pt idx="147582">
                  <c:v>-75.29849999999999</c:v>
                </c:pt>
                <c:pt idx="147583">
                  <c:v>-75.29649999999998</c:v>
                </c:pt>
                <c:pt idx="147584">
                  <c:v>-75.294499999999971</c:v>
                </c:pt>
                <c:pt idx="147585">
                  <c:v>-75.292499999999961</c:v>
                </c:pt>
                <c:pt idx="147586">
                  <c:v>-75.290499999999952</c:v>
                </c:pt>
                <c:pt idx="147587">
                  <c:v>-75.288499999999999</c:v>
                </c:pt>
                <c:pt idx="147588">
                  <c:v>-75.28649999999999</c:v>
                </c:pt>
                <c:pt idx="147589">
                  <c:v>-75.28449999999998</c:v>
                </c:pt>
                <c:pt idx="147590">
                  <c:v>-75.28249999999997</c:v>
                </c:pt>
                <c:pt idx="147591">
                  <c:v>-75.280499999999961</c:v>
                </c:pt>
                <c:pt idx="147592">
                  <c:v>-75.278499999999951</c:v>
                </c:pt>
                <c:pt idx="147593">
                  <c:v>-75.276499999999999</c:v>
                </c:pt>
                <c:pt idx="147594">
                  <c:v>-75.274499999999989</c:v>
                </c:pt>
                <c:pt idx="147595">
                  <c:v>-75.27249999999998</c:v>
                </c:pt>
                <c:pt idx="147596">
                  <c:v>-75.27049999999997</c:v>
                </c:pt>
                <c:pt idx="147597">
                  <c:v>-75.26849999999996</c:v>
                </c:pt>
                <c:pt idx="147598">
                  <c:v>-75.266499999999951</c:v>
                </c:pt>
                <c:pt idx="147599">
                  <c:v>-75.264499999999998</c:v>
                </c:pt>
                <c:pt idx="147600">
                  <c:v>-75.262499999999989</c:v>
                </c:pt>
                <c:pt idx="147601">
                  <c:v>-75.260499999999979</c:v>
                </c:pt>
                <c:pt idx="147602">
                  <c:v>-75.25849999999997</c:v>
                </c:pt>
                <c:pt idx="147603">
                  <c:v>-75.25649999999996</c:v>
                </c:pt>
                <c:pt idx="147604">
                  <c:v>-75.25449999999995</c:v>
                </c:pt>
                <c:pt idx="147605">
                  <c:v>-75.252499999999998</c:v>
                </c:pt>
                <c:pt idx="147606">
                  <c:v>-75.250499999999988</c:v>
                </c:pt>
                <c:pt idx="147607">
                  <c:v>-75.248499999999979</c:v>
                </c:pt>
                <c:pt idx="147608">
                  <c:v>-75.246499999999969</c:v>
                </c:pt>
                <c:pt idx="147609">
                  <c:v>-75.24449999999996</c:v>
                </c:pt>
                <c:pt idx="147610">
                  <c:v>-75.24249999999995</c:v>
                </c:pt>
                <c:pt idx="147611">
                  <c:v>-75.240499999999997</c:v>
                </c:pt>
                <c:pt idx="147612">
                  <c:v>-75.238499999999988</c:v>
                </c:pt>
                <c:pt idx="147613">
                  <c:v>-75.236499999999978</c:v>
                </c:pt>
                <c:pt idx="147614">
                  <c:v>-75.234499999999969</c:v>
                </c:pt>
                <c:pt idx="147615">
                  <c:v>-75.232499999999959</c:v>
                </c:pt>
                <c:pt idx="147616">
                  <c:v>-75.23049999999995</c:v>
                </c:pt>
                <c:pt idx="147617">
                  <c:v>-75.228499999999997</c:v>
                </c:pt>
                <c:pt idx="147618">
                  <c:v>-75.226499999999987</c:v>
                </c:pt>
                <c:pt idx="147619">
                  <c:v>-75.224499999999978</c:v>
                </c:pt>
                <c:pt idx="147620">
                  <c:v>-75.222499999999968</c:v>
                </c:pt>
                <c:pt idx="147621">
                  <c:v>-75.220499999999959</c:v>
                </c:pt>
                <c:pt idx="147622">
                  <c:v>-75.218499999999949</c:v>
                </c:pt>
                <c:pt idx="147623">
                  <c:v>-75.216499999999996</c:v>
                </c:pt>
                <c:pt idx="147624">
                  <c:v>-75.214499999999987</c:v>
                </c:pt>
                <c:pt idx="147625">
                  <c:v>-75.212499999999977</c:v>
                </c:pt>
                <c:pt idx="147626">
                  <c:v>-75.210499999999968</c:v>
                </c:pt>
                <c:pt idx="147627">
                  <c:v>-75.208499999999958</c:v>
                </c:pt>
                <c:pt idx="147628">
                  <c:v>-75.206500000000005</c:v>
                </c:pt>
                <c:pt idx="147629">
                  <c:v>-75.204499999999996</c:v>
                </c:pt>
                <c:pt idx="147630">
                  <c:v>-75.202499999999986</c:v>
                </c:pt>
                <c:pt idx="147631">
                  <c:v>-75.200499999999977</c:v>
                </c:pt>
                <c:pt idx="147632">
                  <c:v>-75.198499999999967</c:v>
                </c:pt>
                <c:pt idx="147633">
                  <c:v>-75.196499999999958</c:v>
                </c:pt>
                <c:pt idx="147634">
                  <c:v>-75.194500000000005</c:v>
                </c:pt>
                <c:pt idx="147635">
                  <c:v>-75.192499999999995</c:v>
                </c:pt>
                <c:pt idx="147636">
                  <c:v>-75.190499999999986</c:v>
                </c:pt>
                <c:pt idx="147637">
                  <c:v>-75.188499999999976</c:v>
                </c:pt>
                <c:pt idx="147638">
                  <c:v>-75.186499999999967</c:v>
                </c:pt>
                <c:pt idx="147639">
                  <c:v>-75.184499999999957</c:v>
                </c:pt>
                <c:pt idx="147640">
                  <c:v>-75.182500000000005</c:v>
                </c:pt>
                <c:pt idx="147641">
                  <c:v>-75.180499999999995</c:v>
                </c:pt>
                <c:pt idx="147642">
                  <c:v>-75.178499999999985</c:v>
                </c:pt>
                <c:pt idx="147643">
                  <c:v>-75.176499999999976</c:v>
                </c:pt>
                <c:pt idx="147644">
                  <c:v>-75.174499999999966</c:v>
                </c:pt>
                <c:pt idx="147645">
                  <c:v>-75.172499999999957</c:v>
                </c:pt>
                <c:pt idx="147646">
                  <c:v>-75.170500000000004</c:v>
                </c:pt>
                <c:pt idx="147647">
                  <c:v>-75.168499999999995</c:v>
                </c:pt>
                <c:pt idx="147648">
                  <c:v>-75.166499999999985</c:v>
                </c:pt>
                <c:pt idx="147649">
                  <c:v>-75.164499999999975</c:v>
                </c:pt>
                <c:pt idx="147650">
                  <c:v>-75.162499999999966</c:v>
                </c:pt>
                <c:pt idx="147651">
                  <c:v>-75.160499999999956</c:v>
                </c:pt>
                <c:pt idx="147652">
                  <c:v>-75.158500000000004</c:v>
                </c:pt>
                <c:pt idx="147653">
                  <c:v>-75.156499999999994</c:v>
                </c:pt>
                <c:pt idx="147654">
                  <c:v>-75.154499999999985</c:v>
                </c:pt>
                <c:pt idx="147655">
                  <c:v>-75.152499999999975</c:v>
                </c:pt>
                <c:pt idx="147656">
                  <c:v>-75.150499999999965</c:v>
                </c:pt>
                <c:pt idx="147657">
                  <c:v>-75.148499999999956</c:v>
                </c:pt>
                <c:pt idx="147658">
                  <c:v>-75.146500000000003</c:v>
                </c:pt>
                <c:pt idx="147659">
                  <c:v>-75.144499999999994</c:v>
                </c:pt>
                <c:pt idx="147660">
                  <c:v>-75.142499999999984</c:v>
                </c:pt>
                <c:pt idx="147661">
                  <c:v>-75.140499999999975</c:v>
                </c:pt>
                <c:pt idx="147662">
                  <c:v>-75.138499999999965</c:v>
                </c:pt>
                <c:pt idx="147663">
                  <c:v>-75.136499999999955</c:v>
                </c:pt>
                <c:pt idx="147664">
                  <c:v>-75.134500000000003</c:v>
                </c:pt>
                <c:pt idx="147665">
                  <c:v>-75.132499999999993</c:v>
                </c:pt>
                <c:pt idx="147666">
                  <c:v>-75.130499999999984</c:v>
                </c:pt>
                <c:pt idx="147667">
                  <c:v>-75.128499999999974</c:v>
                </c:pt>
                <c:pt idx="147668">
                  <c:v>-75.126499999999965</c:v>
                </c:pt>
                <c:pt idx="147669">
                  <c:v>-75.124499999999955</c:v>
                </c:pt>
                <c:pt idx="147670">
                  <c:v>-75.122500000000002</c:v>
                </c:pt>
                <c:pt idx="147671">
                  <c:v>-75.120499999999993</c:v>
                </c:pt>
                <c:pt idx="147672">
                  <c:v>-75.118499999999983</c:v>
                </c:pt>
                <c:pt idx="147673">
                  <c:v>-75.116499999999974</c:v>
                </c:pt>
                <c:pt idx="147674">
                  <c:v>-75.114499999999964</c:v>
                </c:pt>
                <c:pt idx="147675">
                  <c:v>-75.112499999999955</c:v>
                </c:pt>
                <c:pt idx="147676">
                  <c:v>-75.110500000000002</c:v>
                </c:pt>
                <c:pt idx="147677">
                  <c:v>-75.108499999999992</c:v>
                </c:pt>
                <c:pt idx="147678">
                  <c:v>-75.106499999999983</c:v>
                </c:pt>
                <c:pt idx="147679">
                  <c:v>-75.104499999999973</c:v>
                </c:pt>
                <c:pt idx="147680">
                  <c:v>-75.102499999999964</c:v>
                </c:pt>
                <c:pt idx="147681">
                  <c:v>-75.100499999999954</c:v>
                </c:pt>
                <c:pt idx="147682">
                  <c:v>-75.098500000000001</c:v>
                </c:pt>
                <c:pt idx="147683">
                  <c:v>-75.096499999999992</c:v>
                </c:pt>
                <c:pt idx="147684">
                  <c:v>-75.094499999999982</c:v>
                </c:pt>
                <c:pt idx="147685">
                  <c:v>-75.092499999999973</c:v>
                </c:pt>
                <c:pt idx="147686">
                  <c:v>-75.090499999999963</c:v>
                </c:pt>
                <c:pt idx="147687">
                  <c:v>-75.088499999999954</c:v>
                </c:pt>
                <c:pt idx="147688">
                  <c:v>-75.086500000000001</c:v>
                </c:pt>
                <c:pt idx="147689">
                  <c:v>-75.084499999999991</c:v>
                </c:pt>
                <c:pt idx="147690">
                  <c:v>-75.082499999999982</c:v>
                </c:pt>
                <c:pt idx="147691">
                  <c:v>-75.080499999999972</c:v>
                </c:pt>
                <c:pt idx="147692">
                  <c:v>-75.078499999999963</c:v>
                </c:pt>
                <c:pt idx="147693">
                  <c:v>-75.076499999999953</c:v>
                </c:pt>
                <c:pt idx="147694">
                  <c:v>-75.0745</c:v>
                </c:pt>
                <c:pt idx="147695">
                  <c:v>-75.072499999999991</c:v>
                </c:pt>
                <c:pt idx="147696">
                  <c:v>-75.070499999999981</c:v>
                </c:pt>
                <c:pt idx="147697">
                  <c:v>-75.068499999999972</c:v>
                </c:pt>
                <c:pt idx="147698">
                  <c:v>-75.066499999999962</c:v>
                </c:pt>
                <c:pt idx="147699">
                  <c:v>-75.064499999999953</c:v>
                </c:pt>
                <c:pt idx="147700">
                  <c:v>-75.0625</c:v>
                </c:pt>
                <c:pt idx="147701">
                  <c:v>-75.06049999999999</c:v>
                </c:pt>
                <c:pt idx="147702">
                  <c:v>-75.058499999999981</c:v>
                </c:pt>
                <c:pt idx="147703">
                  <c:v>-75.056499999999971</c:v>
                </c:pt>
                <c:pt idx="147704">
                  <c:v>-75.054499999999962</c:v>
                </c:pt>
                <c:pt idx="147705">
                  <c:v>-75.052499999999952</c:v>
                </c:pt>
                <c:pt idx="147706">
                  <c:v>-75.0505</c:v>
                </c:pt>
                <c:pt idx="147707">
                  <c:v>-75.04849999999999</c:v>
                </c:pt>
                <c:pt idx="147708">
                  <c:v>-75.04649999999998</c:v>
                </c:pt>
                <c:pt idx="147709">
                  <c:v>-75.044499999999971</c:v>
                </c:pt>
                <c:pt idx="147710">
                  <c:v>-75.042499999999961</c:v>
                </c:pt>
                <c:pt idx="147711">
                  <c:v>-75.040499999999952</c:v>
                </c:pt>
                <c:pt idx="147712">
                  <c:v>-75.038499999999999</c:v>
                </c:pt>
                <c:pt idx="147713">
                  <c:v>-75.03649999999999</c:v>
                </c:pt>
                <c:pt idx="147714">
                  <c:v>-75.03449999999998</c:v>
                </c:pt>
                <c:pt idx="147715">
                  <c:v>-75.03249999999997</c:v>
                </c:pt>
                <c:pt idx="147716">
                  <c:v>-75.030499999999961</c:v>
                </c:pt>
                <c:pt idx="147717">
                  <c:v>-75.028499999999951</c:v>
                </c:pt>
                <c:pt idx="147718">
                  <c:v>-75.026499999999999</c:v>
                </c:pt>
                <c:pt idx="147719">
                  <c:v>-75.024499999999989</c:v>
                </c:pt>
                <c:pt idx="147720">
                  <c:v>-75.02249999999998</c:v>
                </c:pt>
                <c:pt idx="147721">
                  <c:v>-75.02049999999997</c:v>
                </c:pt>
                <c:pt idx="147722">
                  <c:v>-75.01849999999996</c:v>
                </c:pt>
                <c:pt idx="147723">
                  <c:v>-75.016499999999951</c:v>
                </c:pt>
                <c:pt idx="147724">
                  <c:v>-75.014499999999998</c:v>
                </c:pt>
                <c:pt idx="147725">
                  <c:v>-75.012499999999989</c:v>
                </c:pt>
                <c:pt idx="147726">
                  <c:v>-75.010499999999979</c:v>
                </c:pt>
                <c:pt idx="147727">
                  <c:v>-75.00849999999997</c:v>
                </c:pt>
                <c:pt idx="147728">
                  <c:v>-75.00649999999996</c:v>
                </c:pt>
                <c:pt idx="147729">
                  <c:v>-75.00449999999995</c:v>
                </c:pt>
                <c:pt idx="147730">
                  <c:v>-75.002499999999998</c:v>
                </c:pt>
                <c:pt idx="147731">
                  <c:v>-75.000499999999988</c:v>
                </c:pt>
                <c:pt idx="147732">
                  <c:v>-74.998499999999979</c:v>
                </c:pt>
                <c:pt idx="147733">
                  <c:v>-74.996499999999969</c:v>
                </c:pt>
                <c:pt idx="147734">
                  <c:v>-74.99449999999996</c:v>
                </c:pt>
                <c:pt idx="147735">
                  <c:v>-74.99249999999995</c:v>
                </c:pt>
                <c:pt idx="147736">
                  <c:v>-74.990499999999997</c:v>
                </c:pt>
                <c:pt idx="147737">
                  <c:v>-74.988499999999988</c:v>
                </c:pt>
                <c:pt idx="147738">
                  <c:v>-74.986499999999978</c:v>
                </c:pt>
                <c:pt idx="147739">
                  <c:v>-74.984499999999969</c:v>
                </c:pt>
                <c:pt idx="147740">
                  <c:v>-74.982499999999959</c:v>
                </c:pt>
                <c:pt idx="147741">
                  <c:v>-74.98049999999995</c:v>
                </c:pt>
                <c:pt idx="147742">
                  <c:v>-74.978499999999997</c:v>
                </c:pt>
                <c:pt idx="147743">
                  <c:v>-74.976499999999987</c:v>
                </c:pt>
                <c:pt idx="147744">
                  <c:v>-74.974499999999978</c:v>
                </c:pt>
                <c:pt idx="147745">
                  <c:v>-74.972499999999968</c:v>
                </c:pt>
                <c:pt idx="147746">
                  <c:v>-74.970499999999959</c:v>
                </c:pt>
                <c:pt idx="147747">
                  <c:v>-74.968499999999949</c:v>
                </c:pt>
                <c:pt idx="147748">
                  <c:v>-74.966499999999996</c:v>
                </c:pt>
                <c:pt idx="147749">
                  <c:v>-74.964499999999987</c:v>
                </c:pt>
                <c:pt idx="147750">
                  <c:v>-74.962499999999977</c:v>
                </c:pt>
                <c:pt idx="147751">
                  <c:v>-74.960499999999968</c:v>
                </c:pt>
                <c:pt idx="147752">
                  <c:v>-74.958499999999958</c:v>
                </c:pt>
                <c:pt idx="147753">
                  <c:v>-74.956500000000005</c:v>
                </c:pt>
                <c:pt idx="147754">
                  <c:v>-74.954499999999996</c:v>
                </c:pt>
                <c:pt idx="147755">
                  <c:v>-74.952499999999986</c:v>
                </c:pt>
                <c:pt idx="147756">
                  <c:v>-74.950499999999977</c:v>
                </c:pt>
                <c:pt idx="147757">
                  <c:v>-74.948499999999967</c:v>
                </c:pt>
                <c:pt idx="147758">
                  <c:v>-74.946499999999958</c:v>
                </c:pt>
                <c:pt idx="147759">
                  <c:v>-74.944500000000005</c:v>
                </c:pt>
                <c:pt idx="147760">
                  <c:v>-74.942499999999995</c:v>
                </c:pt>
                <c:pt idx="147761">
                  <c:v>-74.940499999999986</c:v>
                </c:pt>
                <c:pt idx="147762">
                  <c:v>-74.938499999999976</c:v>
                </c:pt>
                <c:pt idx="147763">
                  <c:v>-74.936499999999967</c:v>
                </c:pt>
                <c:pt idx="147764">
                  <c:v>-74.934499999999957</c:v>
                </c:pt>
                <c:pt idx="147765">
                  <c:v>-74.932500000000005</c:v>
                </c:pt>
                <c:pt idx="147766">
                  <c:v>-74.930499999999995</c:v>
                </c:pt>
                <c:pt idx="147767">
                  <c:v>-74.928499999999985</c:v>
                </c:pt>
                <c:pt idx="147768">
                  <c:v>-74.926499999999976</c:v>
                </c:pt>
                <c:pt idx="147769">
                  <c:v>-74.924499999999966</c:v>
                </c:pt>
                <c:pt idx="147770">
                  <c:v>-74.922499999999957</c:v>
                </c:pt>
                <c:pt idx="147771">
                  <c:v>-74.920500000000004</c:v>
                </c:pt>
                <c:pt idx="147772">
                  <c:v>-74.918499999999995</c:v>
                </c:pt>
                <c:pt idx="147773">
                  <c:v>-74.916499999999985</c:v>
                </c:pt>
                <c:pt idx="147774">
                  <c:v>-74.914499999999975</c:v>
                </c:pt>
                <c:pt idx="147775">
                  <c:v>-74.912499999999966</c:v>
                </c:pt>
                <c:pt idx="147776">
                  <c:v>-74.910499999999956</c:v>
                </c:pt>
                <c:pt idx="147777">
                  <c:v>-74.908500000000004</c:v>
                </c:pt>
                <c:pt idx="147778">
                  <c:v>-74.906499999999994</c:v>
                </c:pt>
                <c:pt idx="147779">
                  <c:v>-74.904499999999985</c:v>
                </c:pt>
                <c:pt idx="147780">
                  <c:v>-74.902499999999975</c:v>
                </c:pt>
                <c:pt idx="147781">
                  <c:v>-74.900499999999965</c:v>
                </c:pt>
                <c:pt idx="147782">
                  <c:v>-74.898499999999956</c:v>
                </c:pt>
                <c:pt idx="147783">
                  <c:v>-74.896500000000003</c:v>
                </c:pt>
                <c:pt idx="147784">
                  <c:v>-74.894499999999994</c:v>
                </c:pt>
                <c:pt idx="147785">
                  <c:v>-74.892499999999984</c:v>
                </c:pt>
                <c:pt idx="147786">
                  <c:v>-74.890499999999975</c:v>
                </c:pt>
                <c:pt idx="147787">
                  <c:v>-74.888499999999965</c:v>
                </c:pt>
                <c:pt idx="147788">
                  <c:v>-74.886499999999955</c:v>
                </c:pt>
                <c:pt idx="147789">
                  <c:v>-74.884500000000003</c:v>
                </c:pt>
                <c:pt idx="147790">
                  <c:v>-74.882499999999993</c:v>
                </c:pt>
                <c:pt idx="147791">
                  <c:v>-74.880499999999984</c:v>
                </c:pt>
                <c:pt idx="147792">
                  <c:v>-74.878499999999974</c:v>
                </c:pt>
                <c:pt idx="147793">
                  <c:v>-74.876499999999965</c:v>
                </c:pt>
                <c:pt idx="147794">
                  <c:v>-74.874499999999955</c:v>
                </c:pt>
                <c:pt idx="147795">
                  <c:v>-74.872500000000002</c:v>
                </c:pt>
                <c:pt idx="147796">
                  <c:v>-74.870499999999993</c:v>
                </c:pt>
                <c:pt idx="147797">
                  <c:v>-74.868499999999983</c:v>
                </c:pt>
                <c:pt idx="147798">
                  <c:v>-74.866499999999974</c:v>
                </c:pt>
                <c:pt idx="147799">
                  <c:v>-74.864499999999964</c:v>
                </c:pt>
                <c:pt idx="147800">
                  <c:v>-74.862499999999955</c:v>
                </c:pt>
                <c:pt idx="147801">
                  <c:v>-74.860500000000002</c:v>
                </c:pt>
                <c:pt idx="147802">
                  <c:v>-74.858499999999992</c:v>
                </c:pt>
                <c:pt idx="147803">
                  <c:v>-74.856499999999983</c:v>
                </c:pt>
                <c:pt idx="147804">
                  <c:v>-74.854499999999973</c:v>
                </c:pt>
                <c:pt idx="147805">
                  <c:v>-74.852499999999964</c:v>
                </c:pt>
                <c:pt idx="147806">
                  <c:v>-74.850499999999954</c:v>
                </c:pt>
                <c:pt idx="147807">
                  <c:v>-74.848500000000001</c:v>
                </c:pt>
                <c:pt idx="147808">
                  <c:v>-74.846499999999992</c:v>
                </c:pt>
                <c:pt idx="147809">
                  <c:v>-74.844499999999982</c:v>
                </c:pt>
                <c:pt idx="147810">
                  <c:v>-74.842499999999973</c:v>
                </c:pt>
                <c:pt idx="147811">
                  <c:v>-74.840499999999963</c:v>
                </c:pt>
                <c:pt idx="147812">
                  <c:v>-74.838499999999954</c:v>
                </c:pt>
                <c:pt idx="147813">
                  <c:v>-74.836500000000001</c:v>
                </c:pt>
                <c:pt idx="147814">
                  <c:v>-74.834499999999991</c:v>
                </c:pt>
                <c:pt idx="147815">
                  <c:v>-74.832499999999982</c:v>
                </c:pt>
                <c:pt idx="147816">
                  <c:v>-74.830499999999972</c:v>
                </c:pt>
                <c:pt idx="147817">
                  <c:v>-74.828499999999963</c:v>
                </c:pt>
                <c:pt idx="147818">
                  <c:v>-74.826499999999953</c:v>
                </c:pt>
                <c:pt idx="147819">
                  <c:v>-74.8245</c:v>
                </c:pt>
                <c:pt idx="147820">
                  <c:v>-74.822499999999991</c:v>
                </c:pt>
                <c:pt idx="147821">
                  <c:v>-74.820499999999981</c:v>
                </c:pt>
                <c:pt idx="147822">
                  <c:v>-74.818499999999972</c:v>
                </c:pt>
                <c:pt idx="147823">
                  <c:v>-74.816499999999962</c:v>
                </c:pt>
                <c:pt idx="147824">
                  <c:v>-74.814499999999953</c:v>
                </c:pt>
                <c:pt idx="147825">
                  <c:v>-74.8125</c:v>
                </c:pt>
                <c:pt idx="147826">
                  <c:v>-74.81049999999999</c:v>
                </c:pt>
                <c:pt idx="147827">
                  <c:v>-74.808499999999981</c:v>
                </c:pt>
                <c:pt idx="147828">
                  <c:v>-74.806499999999971</c:v>
                </c:pt>
                <c:pt idx="147829">
                  <c:v>-74.804499999999962</c:v>
                </c:pt>
                <c:pt idx="147830">
                  <c:v>-74.802499999999952</c:v>
                </c:pt>
                <c:pt idx="147831">
                  <c:v>-74.8005</c:v>
                </c:pt>
                <c:pt idx="147832">
                  <c:v>-74.79849999999999</c:v>
                </c:pt>
                <c:pt idx="147833">
                  <c:v>-74.79649999999998</c:v>
                </c:pt>
                <c:pt idx="147834">
                  <c:v>-74.794499999999971</c:v>
                </c:pt>
                <c:pt idx="147835">
                  <c:v>-74.792499999999961</c:v>
                </c:pt>
                <c:pt idx="147836">
                  <c:v>-74.790499999999952</c:v>
                </c:pt>
                <c:pt idx="147837">
                  <c:v>-74.788499999999999</c:v>
                </c:pt>
                <c:pt idx="147838">
                  <c:v>-74.78649999999999</c:v>
                </c:pt>
                <c:pt idx="147839">
                  <c:v>-74.78449999999998</c:v>
                </c:pt>
                <c:pt idx="147840">
                  <c:v>-74.78249999999997</c:v>
                </c:pt>
                <c:pt idx="147841">
                  <c:v>-74.780499999999961</c:v>
                </c:pt>
                <c:pt idx="147842">
                  <c:v>-74.778499999999951</c:v>
                </c:pt>
                <c:pt idx="147843">
                  <c:v>-74.776499999999999</c:v>
                </c:pt>
                <c:pt idx="147844">
                  <c:v>-74.774499999999989</c:v>
                </c:pt>
                <c:pt idx="147845">
                  <c:v>-74.77249999999998</c:v>
                </c:pt>
                <c:pt idx="147846">
                  <c:v>-74.77049999999997</c:v>
                </c:pt>
                <c:pt idx="147847">
                  <c:v>-74.76849999999996</c:v>
                </c:pt>
                <c:pt idx="147848">
                  <c:v>-74.766499999999951</c:v>
                </c:pt>
                <c:pt idx="147849">
                  <c:v>-74.764499999999998</c:v>
                </c:pt>
                <c:pt idx="147850">
                  <c:v>-74.762499999999989</c:v>
                </c:pt>
                <c:pt idx="147851">
                  <c:v>-74.760499999999979</c:v>
                </c:pt>
                <c:pt idx="147852">
                  <c:v>-74.75849999999997</c:v>
                </c:pt>
                <c:pt idx="147853">
                  <c:v>-74.75649999999996</c:v>
                </c:pt>
                <c:pt idx="147854">
                  <c:v>-74.75449999999995</c:v>
                </c:pt>
                <c:pt idx="147855">
                  <c:v>-74.752499999999998</c:v>
                </c:pt>
                <c:pt idx="147856">
                  <c:v>-74.750499999999988</c:v>
                </c:pt>
                <c:pt idx="147857">
                  <c:v>-74.748499999999979</c:v>
                </c:pt>
                <c:pt idx="147858">
                  <c:v>-74.746499999999969</c:v>
                </c:pt>
                <c:pt idx="147859">
                  <c:v>-74.74449999999996</c:v>
                </c:pt>
                <c:pt idx="147860">
                  <c:v>-74.74249999999995</c:v>
                </c:pt>
                <c:pt idx="147861">
                  <c:v>-74.740499999999997</c:v>
                </c:pt>
                <c:pt idx="147862">
                  <c:v>-74.738499999999988</c:v>
                </c:pt>
                <c:pt idx="147863">
                  <c:v>-74.736499999999978</c:v>
                </c:pt>
                <c:pt idx="147864">
                  <c:v>-74.734499999999969</c:v>
                </c:pt>
                <c:pt idx="147865">
                  <c:v>-74.732499999999959</c:v>
                </c:pt>
                <c:pt idx="147866">
                  <c:v>-74.73049999999995</c:v>
                </c:pt>
                <c:pt idx="147867">
                  <c:v>-74.728499999999997</c:v>
                </c:pt>
                <c:pt idx="147868">
                  <c:v>-74.726499999999987</c:v>
                </c:pt>
                <c:pt idx="147869">
                  <c:v>-74.724499999999978</c:v>
                </c:pt>
                <c:pt idx="147870">
                  <c:v>-74.722499999999968</c:v>
                </c:pt>
                <c:pt idx="147871">
                  <c:v>-74.720499999999959</c:v>
                </c:pt>
                <c:pt idx="147872">
                  <c:v>-74.718499999999949</c:v>
                </c:pt>
                <c:pt idx="147873">
                  <c:v>-74.716499999999996</c:v>
                </c:pt>
                <c:pt idx="147874">
                  <c:v>-74.714499999999987</c:v>
                </c:pt>
                <c:pt idx="147875">
                  <c:v>-74.712499999999977</c:v>
                </c:pt>
                <c:pt idx="147876">
                  <c:v>-74.710499999999968</c:v>
                </c:pt>
                <c:pt idx="147877">
                  <c:v>-74.708499999999958</c:v>
                </c:pt>
                <c:pt idx="147878">
                  <c:v>-74.706500000000005</c:v>
                </c:pt>
                <c:pt idx="147879">
                  <c:v>-74.704499999999996</c:v>
                </c:pt>
                <c:pt idx="147880">
                  <c:v>-74.702499999999986</c:v>
                </c:pt>
                <c:pt idx="147881">
                  <c:v>-74.700499999999977</c:v>
                </c:pt>
                <c:pt idx="147882">
                  <c:v>-74.698499999999967</c:v>
                </c:pt>
                <c:pt idx="147883">
                  <c:v>-74.696499999999958</c:v>
                </c:pt>
                <c:pt idx="147884">
                  <c:v>-74.694500000000005</c:v>
                </c:pt>
                <c:pt idx="147885">
                  <c:v>-74.692499999999995</c:v>
                </c:pt>
                <c:pt idx="147886">
                  <c:v>-74.690499999999986</c:v>
                </c:pt>
                <c:pt idx="147887">
                  <c:v>-74.688499999999976</c:v>
                </c:pt>
                <c:pt idx="147888">
                  <c:v>-74.686499999999967</c:v>
                </c:pt>
                <c:pt idx="147889">
                  <c:v>-74.684499999999957</c:v>
                </c:pt>
                <c:pt idx="147890">
                  <c:v>-74.682500000000005</c:v>
                </c:pt>
                <c:pt idx="147891">
                  <c:v>-74.680499999999995</c:v>
                </c:pt>
                <c:pt idx="147892">
                  <c:v>-74.678499999999985</c:v>
                </c:pt>
                <c:pt idx="147893">
                  <c:v>-74.676499999999976</c:v>
                </c:pt>
                <c:pt idx="147894">
                  <c:v>-74.674499999999966</c:v>
                </c:pt>
                <c:pt idx="147895">
                  <c:v>-74.672499999999957</c:v>
                </c:pt>
                <c:pt idx="147896">
                  <c:v>-74.670500000000004</c:v>
                </c:pt>
                <c:pt idx="147897">
                  <c:v>-74.668499999999995</c:v>
                </c:pt>
                <c:pt idx="147898">
                  <c:v>-74.666499999999985</c:v>
                </c:pt>
                <c:pt idx="147899">
                  <c:v>-74.664499999999975</c:v>
                </c:pt>
                <c:pt idx="147900">
                  <c:v>-74.662499999999966</c:v>
                </c:pt>
                <c:pt idx="147901">
                  <c:v>-74.660499999999956</c:v>
                </c:pt>
                <c:pt idx="147902">
                  <c:v>-74.658500000000004</c:v>
                </c:pt>
                <c:pt idx="147903">
                  <c:v>-74.656499999999994</c:v>
                </c:pt>
                <c:pt idx="147904">
                  <c:v>-74.654499999999985</c:v>
                </c:pt>
                <c:pt idx="147905">
                  <c:v>-74.652499999999975</c:v>
                </c:pt>
                <c:pt idx="147906">
                  <c:v>-74.650499999999965</c:v>
                </c:pt>
                <c:pt idx="147907">
                  <c:v>-74.648499999999956</c:v>
                </c:pt>
                <c:pt idx="147908">
                  <c:v>-74.646500000000003</c:v>
                </c:pt>
                <c:pt idx="147909">
                  <c:v>-74.644499999999994</c:v>
                </c:pt>
                <c:pt idx="147910">
                  <c:v>-74.642499999999984</c:v>
                </c:pt>
                <c:pt idx="147911">
                  <c:v>-74.640499999999975</c:v>
                </c:pt>
                <c:pt idx="147912">
                  <c:v>-74.638499999999965</c:v>
                </c:pt>
                <c:pt idx="147913">
                  <c:v>-74.636499999999955</c:v>
                </c:pt>
                <c:pt idx="147914">
                  <c:v>-74.634500000000003</c:v>
                </c:pt>
                <c:pt idx="147915">
                  <c:v>-74.632499999999993</c:v>
                </c:pt>
                <c:pt idx="147916">
                  <c:v>-74.630499999999984</c:v>
                </c:pt>
                <c:pt idx="147917">
                  <c:v>-74.628499999999974</c:v>
                </c:pt>
                <c:pt idx="147918">
                  <c:v>-74.626499999999965</c:v>
                </c:pt>
                <c:pt idx="147919">
                  <c:v>-74.624499999999955</c:v>
                </c:pt>
                <c:pt idx="147920">
                  <c:v>-74.622500000000002</c:v>
                </c:pt>
                <c:pt idx="147921">
                  <c:v>-74.620499999999993</c:v>
                </c:pt>
                <c:pt idx="147922">
                  <c:v>-74.618499999999983</c:v>
                </c:pt>
                <c:pt idx="147923">
                  <c:v>-74.616499999999974</c:v>
                </c:pt>
                <c:pt idx="147924">
                  <c:v>-74.614499999999964</c:v>
                </c:pt>
                <c:pt idx="147925">
                  <c:v>-74.612499999999955</c:v>
                </c:pt>
                <c:pt idx="147926">
                  <c:v>-74.610500000000002</c:v>
                </c:pt>
                <c:pt idx="147927">
                  <c:v>-74.608499999999992</c:v>
                </c:pt>
                <c:pt idx="147928">
                  <c:v>-74.606499999999983</c:v>
                </c:pt>
                <c:pt idx="147929">
                  <c:v>-74.604499999999973</c:v>
                </c:pt>
                <c:pt idx="147930">
                  <c:v>-74.602499999999964</c:v>
                </c:pt>
                <c:pt idx="147931">
                  <c:v>-74.600499999999954</c:v>
                </c:pt>
                <c:pt idx="147932">
                  <c:v>-74.598500000000001</c:v>
                </c:pt>
                <c:pt idx="147933">
                  <c:v>-74.596499999999992</c:v>
                </c:pt>
                <c:pt idx="147934">
                  <c:v>-74.594499999999982</c:v>
                </c:pt>
                <c:pt idx="147935">
                  <c:v>-74.592499999999973</c:v>
                </c:pt>
                <c:pt idx="147936">
                  <c:v>-74.590499999999963</c:v>
                </c:pt>
                <c:pt idx="147937">
                  <c:v>-74.588499999999954</c:v>
                </c:pt>
                <c:pt idx="147938">
                  <c:v>-74.586500000000001</c:v>
                </c:pt>
                <c:pt idx="147939">
                  <c:v>-74.584499999999991</c:v>
                </c:pt>
                <c:pt idx="147940">
                  <c:v>-74.582499999999982</c:v>
                </c:pt>
                <c:pt idx="147941">
                  <c:v>-74.580499999999972</c:v>
                </c:pt>
                <c:pt idx="147942">
                  <c:v>-74.578499999999963</c:v>
                </c:pt>
                <c:pt idx="147943">
                  <c:v>-74.576499999999953</c:v>
                </c:pt>
                <c:pt idx="147944">
                  <c:v>-74.5745</c:v>
                </c:pt>
                <c:pt idx="147945">
                  <c:v>-74.572499999999991</c:v>
                </c:pt>
                <c:pt idx="147946">
                  <c:v>-74.570499999999981</c:v>
                </c:pt>
                <c:pt idx="147947">
                  <c:v>-74.568499999999972</c:v>
                </c:pt>
                <c:pt idx="147948">
                  <c:v>-74.566499999999962</c:v>
                </c:pt>
                <c:pt idx="147949">
                  <c:v>-74.564499999999953</c:v>
                </c:pt>
                <c:pt idx="147950">
                  <c:v>-74.5625</c:v>
                </c:pt>
                <c:pt idx="147951">
                  <c:v>-74.56049999999999</c:v>
                </c:pt>
                <c:pt idx="147952">
                  <c:v>-74.558499999999981</c:v>
                </c:pt>
                <c:pt idx="147953">
                  <c:v>-74.556499999999971</c:v>
                </c:pt>
                <c:pt idx="147954">
                  <c:v>-74.554499999999962</c:v>
                </c:pt>
                <c:pt idx="147955">
                  <c:v>-74.552499999999952</c:v>
                </c:pt>
                <c:pt idx="147956">
                  <c:v>-74.5505</c:v>
                </c:pt>
                <c:pt idx="147957">
                  <c:v>-74.54849999999999</c:v>
                </c:pt>
                <c:pt idx="147958">
                  <c:v>-74.54649999999998</c:v>
                </c:pt>
                <c:pt idx="147959">
                  <c:v>-74.544499999999971</c:v>
                </c:pt>
                <c:pt idx="147960">
                  <c:v>-74.542499999999961</c:v>
                </c:pt>
                <c:pt idx="147961">
                  <c:v>-74.540499999999952</c:v>
                </c:pt>
                <c:pt idx="147962">
                  <c:v>-74.538499999999999</c:v>
                </c:pt>
                <c:pt idx="147963">
                  <c:v>-74.53649999999999</c:v>
                </c:pt>
                <c:pt idx="147964">
                  <c:v>-74.53449999999998</c:v>
                </c:pt>
                <c:pt idx="147965">
                  <c:v>-74.53249999999997</c:v>
                </c:pt>
                <c:pt idx="147966">
                  <c:v>-74.530499999999961</c:v>
                </c:pt>
                <c:pt idx="147967">
                  <c:v>-74.528499999999951</c:v>
                </c:pt>
                <c:pt idx="147968">
                  <c:v>-74.526499999999999</c:v>
                </c:pt>
                <c:pt idx="147969">
                  <c:v>-74.524499999999989</c:v>
                </c:pt>
                <c:pt idx="147970">
                  <c:v>-74.52249999999998</c:v>
                </c:pt>
                <c:pt idx="147971">
                  <c:v>-74.52049999999997</c:v>
                </c:pt>
                <c:pt idx="147972">
                  <c:v>-74.51849999999996</c:v>
                </c:pt>
                <c:pt idx="147973">
                  <c:v>-74.516499999999951</c:v>
                </c:pt>
                <c:pt idx="147974">
                  <c:v>-74.514499999999998</c:v>
                </c:pt>
                <c:pt idx="147975">
                  <c:v>-74.512499999999989</c:v>
                </c:pt>
                <c:pt idx="147976">
                  <c:v>-74.510499999999979</c:v>
                </c:pt>
                <c:pt idx="147977">
                  <c:v>-74.50849999999997</c:v>
                </c:pt>
                <c:pt idx="147978">
                  <c:v>-74.50649999999996</c:v>
                </c:pt>
                <c:pt idx="147979">
                  <c:v>-74.50449999999995</c:v>
                </c:pt>
                <c:pt idx="147980">
                  <c:v>-74.502499999999998</c:v>
                </c:pt>
                <c:pt idx="147981">
                  <c:v>-74.500499999999988</c:v>
                </c:pt>
                <c:pt idx="147982">
                  <c:v>-74.498499999999979</c:v>
                </c:pt>
                <c:pt idx="147983">
                  <c:v>-74.496499999999969</c:v>
                </c:pt>
                <c:pt idx="147984">
                  <c:v>-74.49449999999996</c:v>
                </c:pt>
                <c:pt idx="147985">
                  <c:v>-74.49249999999995</c:v>
                </c:pt>
                <c:pt idx="147986">
                  <c:v>-74.490499999999997</c:v>
                </c:pt>
                <c:pt idx="147987">
                  <c:v>-74.488499999999988</c:v>
                </c:pt>
                <c:pt idx="147988">
                  <c:v>-74.486499999999978</c:v>
                </c:pt>
                <c:pt idx="147989">
                  <c:v>-74.484499999999969</c:v>
                </c:pt>
                <c:pt idx="147990">
                  <c:v>-74.482499999999959</c:v>
                </c:pt>
                <c:pt idx="147991">
                  <c:v>-74.48049999999995</c:v>
                </c:pt>
                <c:pt idx="147992">
                  <c:v>-74.478499999999997</c:v>
                </c:pt>
                <c:pt idx="147993">
                  <c:v>-74.476499999999987</c:v>
                </c:pt>
                <c:pt idx="147994">
                  <c:v>-74.474499999999978</c:v>
                </c:pt>
                <c:pt idx="147995">
                  <c:v>-74.472499999999968</c:v>
                </c:pt>
                <c:pt idx="147996">
                  <c:v>-74.470499999999959</c:v>
                </c:pt>
                <c:pt idx="147997">
                  <c:v>-74.468499999999949</c:v>
                </c:pt>
                <c:pt idx="147998">
                  <c:v>-74.466499999999996</c:v>
                </c:pt>
                <c:pt idx="147999">
                  <c:v>-74.464499999999987</c:v>
                </c:pt>
                <c:pt idx="148000">
                  <c:v>-74.462499999999977</c:v>
                </c:pt>
                <c:pt idx="148001">
                  <c:v>-74.460499999999968</c:v>
                </c:pt>
                <c:pt idx="148002">
                  <c:v>-74.458499999999958</c:v>
                </c:pt>
                <c:pt idx="148003">
                  <c:v>-74.456500000000005</c:v>
                </c:pt>
                <c:pt idx="148004">
                  <c:v>-74.454499999999996</c:v>
                </c:pt>
                <c:pt idx="148005">
                  <c:v>-74.452499999999986</c:v>
                </c:pt>
                <c:pt idx="148006">
                  <c:v>-74.450499999999977</c:v>
                </c:pt>
                <c:pt idx="148007">
                  <c:v>-74.448499999999967</c:v>
                </c:pt>
                <c:pt idx="148008">
                  <c:v>-74.446499999999958</c:v>
                </c:pt>
                <c:pt idx="148009">
                  <c:v>-74.444500000000005</c:v>
                </c:pt>
                <c:pt idx="148010">
                  <c:v>-74.442499999999995</c:v>
                </c:pt>
                <c:pt idx="148011">
                  <c:v>-74.440499999999986</c:v>
                </c:pt>
                <c:pt idx="148012">
                  <c:v>-74.438499999999976</c:v>
                </c:pt>
                <c:pt idx="148013">
                  <c:v>-74.436499999999967</c:v>
                </c:pt>
                <c:pt idx="148014">
                  <c:v>-74.434499999999957</c:v>
                </c:pt>
                <c:pt idx="148015">
                  <c:v>-74.432500000000005</c:v>
                </c:pt>
                <c:pt idx="148016">
                  <c:v>-74.430499999999995</c:v>
                </c:pt>
                <c:pt idx="148017">
                  <c:v>-74.428499999999985</c:v>
                </c:pt>
                <c:pt idx="148018">
                  <c:v>-74.426499999999976</c:v>
                </c:pt>
                <c:pt idx="148019">
                  <c:v>-74.424499999999966</c:v>
                </c:pt>
                <c:pt idx="148020">
                  <c:v>-74.422499999999957</c:v>
                </c:pt>
                <c:pt idx="148021">
                  <c:v>-74.420500000000004</c:v>
                </c:pt>
                <c:pt idx="148022">
                  <c:v>-74.418499999999995</c:v>
                </c:pt>
                <c:pt idx="148023">
                  <c:v>-74.416499999999985</c:v>
                </c:pt>
                <c:pt idx="148024">
                  <c:v>-74.414499999999975</c:v>
                </c:pt>
                <c:pt idx="148025">
                  <c:v>-74.412499999999966</c:v>
                </c:pt>
                <c:pt idx="148026">
                  <c:v>-74.410499999999956</c:v>
                </c:pt>
                <c:pt idx="148027">
                  <c:v>-74.408500000000004</c:v>
                </c:pt>
                <c:pt idx="148028">
                  <c:v>-74.406499999999994</c:v>
                </c:pt>
                <c:pt idx="148029">
                  <c:v>-74.404499999999985</c:v>
                </c:pt>
                <c:pt idx="148030">
                  <c:v>-74.402499999999975</c:v>
                </c:pt>
                <c:pt idx="148031">
                  <c:v>-74.400499999999965</c:v>
                </c:pt>
                <c:pt idx="148032">
                  <c:v>-74.398499999999956</c:v>
                </c:pt>
                <c:pt idx="148033">
                  <c:v>-74.396500000000003</c:v>
                </c:pt>
                <c:pt idx="148034">
                  <c:v>-74.394499999999994</c:v>
                </c:pt>
                <c:pt idx="148035">
                  <c:v>-74.392499999999984</c:v>
                </c:pt>
                <c:pt idx="148036">
                  <c:v>-74.390499999999975</c:v>
                </c:pt>
                <c:pt idx="148037">
                  <c:v>-74.388499999999965</c:v>
                </c:pt>
                <c:pt idx="148038">
                  <c:v>-74.386499999999955</c:v>
                </c:pt>
                <c:pt idx="148039">
                  <c:v>-74.384500000000003</c:v>
                </c:pt>
                <c:pt idx="148040">
                  <c:v>-74.382499999999993</c:v>
                </c:pt>
                <c:pt idx="148041">
                  <c:v>-74.380499999999984</c:v>
                </c:pt>
                <c:pt idx="148042">
                  <c:v>-74.378499999999974</c:v>
                </c:pt>
                <c:pt idx="148043">
                  <c:v>-74.376499999999965</c:v>
                </c:pt>
                <c:pt idx="148044">
                  <c:v>-74.374499999999955</c:v>
                </c:pt>
                <c:pt idx="148045">
                  <c:v>-74.372500000000002</c:v>
                </c:pt>
                <c:pt idx="148046">
                  <c:v>-74.370499999999993</c:v>
                </c:pt>
                <c:pt idx="148047">
                  <c:v>-74.368499999999983</c:v>
                </c:pt>
                <c:pt idx="148048">
                  <c:v>-74.366499999999974</c:v>
                </c:pt>
                <c:pt idx="148049">
                  <c:v>-74.364499999999964</c:v>
                </c:pt>
                <c:pt idx="148050">
                  <c:v>-74.362499999999955</c:v>
                </c:pt>
                <c:pt idx="148051">
                  <c:v>-74.360500000000002</c:v>
                </c:pt>
                <c:pt idx="148052">
                  <c:v>-74.358499999999992</c:v>
                </c:pt>
                <c:pt idx="148053">
                  <c:v>-74.356499999999983</c:v>
                </c:pt>
                <c:pt idx="148054">
                  <c:v>-74.354499999999973</c:v>
                </c:pt>
                <c:pt idx="148055">
                  <c:v>-74.352499999999964</c:v>
                </c:pt>
                <c:pt idx="148056">
                  <c:v>-74.350499999999954</c:v>
                </c:pt>
                <c:pt idx="148057">
                  <c:v>-74.348500000000001</c:v>
                </c:pt>
                <c:pt idx="148058">
                  <c:v>-74.346499999999992</c:v>
                </c:pt>
                <c:pt idx="148059">
                  <c:v>-74.344499999999982</c:v>
                </c:pt>
                <c:pt idx="148060">
                  <c:v>-74.342499999999973</c:v>
                </c:pt>
                <c:pt idx="148061">
                  <c:v>-74.340499999999963</c:v>
                </c:pt>
                <c:pt idx="148062">
                  <c:v>-74.338499999999954</c:v>
                </c:pt>
                <c:pt idx="148063">
                  <c:v>-74.336500000000001</c:v>
                </c:pt>
                <c:pt idx="148064">
                  <c:v>-74.334499999999991</c:v>
                </c:pt>
                <c:pt idx="148065">
                  <c:v>-74.332499999999982</c:v>
                </c:pt>
                <c:pt idx="148066">
                  <c:v>-74.330499999999972</c:v>
                </c:pt>
                <c:pt idx="148067">
                  <c:v>-74.328499999999963</c:v>
                </c:pt>
                <c:pt idx="148068">
                  <c:v>-74.326499999999953</c:v>
                </c:pt>
                <c:pt idx="148069">
                  <c:v>-74.3245</c:v>
                </c:pt>
                <c:pt idx="148070">
                  <c:v>-74.322499999999991</c:v>
                </c:pt>
                <c:pt idx="148071">
                  <c:v>-74.320499999999981</c:v>
                </c:pt>
                <c:pt idx="148072">
                  <c:v>-74.318499999999972</c:v>
                </c:pt>
                <c:pt idx="148073">
                  <c:v>-74.316499999999962</c:v>
                </c:pt>
                <c:pt idx="148074">
                  <c:v>-74.314499999999953</c:v>
                </c:pt>
                <c:pt idx="148075">
                  <c:v>-74.3125</c:v>
                </c:pt>
                <c:pt idx="148076">
                  <c:v>-74.31049999999999</c:v>
                </c:pt>
                <c:pt idx="148077">
                  <c:v>-74.308499999999981</c:v>
                </c:pt>
                <c:pt idx="148078">
                  <c:v>-74.306499999999971</c:v>
                </c:pt>
                <c:pt idx="148079">
                  <c:v>-74.304499999999962</c:v>
                </c:pt>
                <c:pt idx="148080">
                  <c:v>-74.302499999999952</c:v>
                </c:pt>
                <c:pt idx="148081">
                  <c:v>-74.3005</c:v>
                </c:pt>
                <c:pt idx="148082">
                  <c:v>-74.29849999999999</c:v>
                </c:pt>
                <c:pt idx="148083">
                  <c:v>-74.29649999999998</c:v>
                </c:pt>
                <c:pt idx="148084">
                  <c:v>-74.294499999999971</c:v>
                </c:pt>
                <c:pt idx="148085">
                  <c:v>-74.292499999999961</c:v>
                </c:pt>
                <c:pt idx="148086">
                  <c:v>-74.290499999999952</c:v>
                </c:pt>
                <c:pt idx="148087">
                  <c:v>-74.288499999999999</c:v>
                </c:pt>
                <c:pt idx="148088">
                  <c:v>-74.28649999999999</c:v>
                </c:pt>
                <c:pt idx="148089">
                  <c:v>-74.28449999999998</c:v>
                </c:pt>
                <c:pt idx="148090">
                  <c:v>-74.28249999999997</c:v>
                </c:pt>
                <c:pt idx="148091">
                  <c:v>-74.280499999999961</c:v>
                </c:pt>
                <c:pt idx="148092">
                  <c:v>-74.278499999999951</c:v>
                </c:pt>
                <c:pt idx="148093">
                  <c:v>-74.276499999999999</c:v>
                </c:pt>
                <c:pt idx="148094">
                  <c:v>-74.274499999999989</c:v>
                </c:pt>
                <c:pt idx="148095">
                  <c:v>-74.27249999999998</c:v>
                </c:pt>
                <c:pt idx="148096">
                  <c:v>-74.27049999999997</c:v>
                </c:pt>
                <c:pt idx="148097">
                  <c:v>-74.26849999999996</c:v>
                </c:pt>
                <c:pt idx="148098">
                  <c:v>-74.266499999999951</c:v>
                </c:pt>
                <c:pt idx="148099">
                  <c:v>-74.264499999999998</c:v>
                </c:pt>
                <c:pt idx="148100">
                  <c:v>-74.262499999999989</c:v>
                </c:pt>
                <c:pt idx="148101">
                  <c:v>-74.260499999999979</c:v>
                </c:pt>
                <c:pt idx="148102">
                  <c:v>-74.25849999999997</c:v>
                </c:pt>
                <c:pt idx="148103">
                  <c:v>-74.25649999999996</c:v>
                </c:pt>
                <c:pt idx="148104">
                  <c:v>-74.25449999999995</c:v>
                </c:pt>
                <c:pt idx="148105">
                  <c:v>-74.252499999999998</c:v>
                </c:pt>
                <c:pt idx="148106">
                  <c:v>-74.250499999999988</c:v>
                </c:pt>
                <c:pt idx="148107">
                  <c:v>-74.248499999999979</c:v>
                </c:pt>
                <c:pt idx="148108">
                  <c:v>-74.246499999999969</c:v>
                </c:pt>
                <c:pt idx="148109">
                  <c:v>-74.24449999999996</c:v>
                </c:pt>
                <c:pt idx="148110">
                  <c:v>-74.24249999999995</c:v>
                </c:pt>
                <c:pt idx="148111">
                  <c:v>-74.240499999999997</c:v>
                </c:pt>
                <c:pt idx="148112">
                  <c:v>-74.238499999999988</c:v>
                </c:pt>
                <c:pt idx="148113">
                  <c:v>-74.236499999999978</c:v>
                </c:pt>
                <c:pt idx="148114">
                  <c:v>-74.234499999999969</c:v>
                </c:pt>
                <c:pt idx="148115">
                  <c:v>-74.232499999999959</c:v>
                </c:pt>
                <c:pt idx="148116">
                  <c:v>-74.23049999999995</c:v>
                </c:pt>
                <c:pt idx="148117">
                  <c:v>-74.228499999999997</c:v>
                </c:pt>
                <c:pt idx="148118">
                  <c:v>-74.226499999999987</c:v>
                </c:pt>
                <c:pt idx="148119">
                  <c:v>-74.224499999999978</c:v>
                </c:pt>
                <c:pt idx="148120">
                  <c:v>-74.222499999999968</c:v>
                </c:pt>
                <c:pt idx="148121">
                  <c:v>-74.220499999999959</c:v>
                </c:pt>
                <c:pt idx="148122">
                  <c:v>-74.218499999999949</c:v>
                </c:pt>
                <c:pt idx="148123">
                  <c:v>-74.216499999999996</c:v>
                </c:pt>
                <c:pt idx="148124">
                  <c:v>-74.214499999999987</c:v>
                </c:pt>
                <c:pt idx="148125">
                  <c:v>-74.212499999999977</c:v>
                </c:pt>
                <c:pt idx="148126">
                  <c:v>-74.210499999999968</c:v>
                </c:pt>
                <c:pt idx="148127">
                  <c:v>-74.208499999999958</c:v>
                </c:pt>
                <c:pt idx="148128">
                  <c:v>-74.206500000000005</c:v>
                </c:pt>
                <c:pt idx="148129">
                  <c:v>-74.204499999999996</c:v>
                </c:pt>
                <c:pt idx="148130">
                  <c:v>-74.202499999999986</c:v>
                </c:pt>
                <c:pt idx="148131">
                  <c:v>-74.200499999999977</c:v>
                </c:pt>
                <c:pt idx="148132">
                  <c:v>-74.198499999999967</c:v>
                </c:pt>
                <c:pt idx="148133">
                  <c:v>-74.196499999999958</c:v>
                </c:pt>
                <c:pt idx="148134">
                  <c:v>-74.194500000000005</c:v>
                </c:pt>
                <c:pt idx="148135">
                  <c:v>-74.192499999999995</c:v>
                </c:pt>
                <c:pt idx="148136">
                  <c:v>-74.190499999999986</c:v>
                </c:pt>
                <c:pt idx="148137">
                  <c:v>-74.188499999999976</c:v>
                </c:pt>
                <c:pt idx="148138">
                  <c:v>-74.186499999999967</c:v>
                </c:pt>
                <c:pt idx="148139">
                  <c:v>-74.184499999999957</c:v>
                </c:pt>
                <c:pt idx="148140">
                  <c:v>-74.182500000000005</c:v>
                </c:pt>
                <c:pt idx="148141">
                  <c:v>-74.180499999999995</c:v>
                </c:pt>
                <c:pt idx="148142">
                  <c:v>-74.178499999999985</c:v>
                </c:pt>
                <c:pt idx="148143">
                  <c:v>-74.176499999999976</c:v>
                </c:pt>
                <c:pt idx="148144">
                  <c:v>-74.174499999999966</c:v>
                </c:pt>
                <c:pt idx="148145">
                  <c:v>-74.172499999999957</c:v>
                </c:pt>
                <c:pt idx="148146">
                  <c:v>-74.170500000000004</c:v>
                </c:pt>
                <c:pt idx="148147">
                  <c:v>-74.168499999999995</c:v>
                </c:pt>
                <c:pt idx="148148">
                  <c:v>-74.166499999999985</c:v>
                </c:pt>
                <c:pt idx="148149">
                  <c:v>-74.164499999999975</c:v>
                </c:pt>
                <c:pt idx="148150">
                  <c:v>-74.162499999999966</c:v>
                </c:pt>
                <c:pt idx="148151">
                  <c:v>-74.160499999999956</c:v>
                </c:pt>
                <c:pt idx="148152">
                  <c:v>-74.158500000000004</c:v>
                </c:pt>
                <c:pt idx="148153">
                  <c:v>-74.156499999999994</c:v>
                </c:pt>
                <c:pt idx="148154">
                  <c:v>-74.154499999999985</c:v>
                </c:pt>
                <c:pt idx="148155">
                  <c:v>-74.152499999999975</c:v>
                </c:pt>
                <c:pt idx="148156">
                  <c:v>-74.150499999999965</c:v>
                </c:pt>
                <c:pt idx="148157">
                  <c:v>-74.148499999999956</c:v>
                </c:pt>
                <c:pt idx="148158">
                  <c:v>-74.146500000000003</c:v>
                </c:pt>
                <c:pt idx="148159">
                  <c:v>-74.144499999999994</c:v>
                </c:pt>
                <c:pt idx="148160">
                  <c:v>-74.142499999999984</c:v>
                </c:pt>
                <c:pt idx="148161">
                  <c:v>-74.140499999999975</c:v>
                </c:pt>
                <c:pt idx="148162">
                  <c:v>-74.138499999999965</c:v>
                </c:pt>
                <c:pt idx="148163">
                  <c:v>-74.136499999999955</c:v>
                </c:pt>
                <c:pt idx="148164">
                  <c:v>-74.134500000000003</c:v>
                </c:pt>
                <c:pt idx="148165">
                  <c:v>-74.132499999999993</c:v>
                </c:pt>
                <c:pt idx="148166">
                  <c:v>-74.130499999999984</c:v>
                </c:pt>
                <c:pt idx="148167">
                  <c:v>-74.128499999999974</c:v>
                </c:pt>
                <c:pt idx="148168">
                  <c:v>-74.126499999999965</c:v>
                </c:pt>
                <c:pt idx="148169">
                  <c:v>-74.124499999999955</c:v>
                </c:pt>
                <c:pt idx="148170">
                  <c:v>-74.122500000000002</c:v>
                </c:pt>
                <c:pt idx="148171">
                  <c:v>-74.120499999999993</c:v>
                </c:pt>
                <c:pt idx="148172">
                  <c:v>-74.118499999999983</c:v>
                </c:pt>
                <c:pt idx="148173">
                  <c:v>-74.116499999999974</c:v>
                </c:pt>
                <c:pt idx="148174">
                  <c:v>-74.114499999999964</c:v>
                </c:pt>
                <c:pt idx="148175">
                  <c:v>-74.112499999999955</c:v>
                </c:pt>
                <c:pt idx="148176">
                  <c:v>-74.110500000000002</c:v>
                </c:pt>
                <c:pt idx="148177">
                  <c:v>-74.108499999999992</c:v>
                </c:pt>
                <c:pt idx="148178">
                  <c:v>-74.106499999999983</c:v>
                </c:pt>
                <c:pt idx="148179">
                  <c:v>-74.104499999999973</c:v>
                </c:pt>
                <c:pt idx="148180">
                  <c:v>-74.102499999999964</c:v>
                </c:pt>
                <c:pt idx="148181">
                  <c:v>-74.100499999999954</c:v>
                </c:pt>
                <c:pt idx="148182">
                  <c:v>-74.098500000000001</c:v>
                </c:pt>
                <c:pt idx="148183">
                  <c:v>-74.096499999999992</c:v>
                </c:pt>
                <c:pt idx="148184">
                  <c:v>-74.094499999999982</c:v>
                </c:pt>
                <c:pt idx="148185">
                  <c:v>-74.092499999999973</c:v>
                </c:pt>
                <c:pt idx="148186">
                  <c:v>-74.090499999999963</c:v>
                </c:pt>
                <c:pt idx="148187">
                  <c:v>-74.088499999999954</c:v>
                </c:pt>
                <c:pt idx="148188">
                  <c:v>-74.086500000000001</c:v>
                </c:pt>
                <c:pt idx="148189">
                  <c:v>-74.084499999999991</c:v>
                </c:pt>
                <c:pt idx="148190">
                  <c:v>-74.082499999999982</c:v>
                </c:pt>
                <c:pt idx="148191">
                  <c:v>-74.080499999999972</c:v>
                </c:pt>
                <c:pt idx="148192">
                  <c:v>-74.078499999999963</c:v>
                </c:pt>
                <c:pt idx="148193">
                  <c:v>-74.076499999999953</c:v>
                </c:pt>
                <c:pt idx="148194">
                  <c:v>-74.0745</c:v>
                </c:pt>
                <c:pt idx="148195">
                  <c:v>-74.072499999999991</c:v>
                </c:pt>
                <c:pt idx="148196">
                  <c:v>-74.070499999999981</c:v>
                </c:pt>
                <c:pt idx="148197">
                  <c:v>-74.068499999999972</c:v>
                </c:pt>
                <c:pt idx="148198">
                  <c:v>-74.066499999999962</c:v>
                </c:pt>
                <c:pt idx="148199">
                  <c:v>-74.064499999999953</c:v>
                </c:pt>
                <c:pt idx="148200">
                  <c:v>-74.0625</c:v>
                </c:pt>
                <c:pt idx="148201">
                  <c:v>-74.06049999999999</c:v>
                </c:pt>
                <c:pt idx="148202">
                  <c:v>-74.058499999999981</c:v>
                </c:pt>
                <c:pt idx="148203">
                  <c:v>-74.056499999999971</c:v>
                </c:pt>
                <c:pt idx="148204">
                  <c:v>-74.054499999999962</c:v>
                </c:pt>
                <c:pt idx="148205">
                  <c:v>-74.052499999999952</c:v>
                </c:pt>
                <c:pt idx="148206">
                  <c:v>-74.0505</c:v>
                </c:pt>
                <c:pt idx="148207">
                  <c:v>-74.04849999999999</c:v>
                </c:pt>
                <c:pt idx="148208">
                  <c:v>-74.04649999999998</c:v>
                </c:pt>
                <c:pt idx="148209">
                  <c:v>-74.044499999999971</c:v>
                </c:pt>
                <c:pt idx="148210">
                  <c:v>-74.042499999999961</c:v>
                </c:pt>
                <c:pt idx="148211">
                  <c:v>-74.040499999999952</c:v>
                </c:pt>
                <c:pt idx="148212">
                  <c:v>-74.038499999999999</c:v>
                </c:pt>
                <c:pt idx="148213">
                  <c:v>-74.03649999999999</c:v>
                </c:pt>
                <c:pt idx="148214">
                  <c:v>-74.03449999999998</c:v>
                </c:pt>
                <c:pt idx="148215">
                  <c:v>-74.03249999999997</c:v>
                </c:pt>
                <c:pt idx="148216">
                  <c:v>-74.030499999999961</c:v>
                </c:pt>
                <c:pt idx="148217">
                  <c:v>-74.028499999999951</c:v>
                </c:pt>
                <c:pt idx="148218">
                  <c:v>-74.026499999999999</c:v>
                </c:pt>
                <c:pt idx="148219">
                  <c:v>-74.024499999999989</c:v>
                </c:pt>
                <c:pt idx="148220">
                  <c:v>-74.02249999999998</c:v>
                </c:pt>
                <c:pt idx="148221">
                  <c:v>-74.02049999999997</c:v>
                </c:pt>
                <c:pt idx="148222">
                  <c:v>-74.01849999999996</c:v>
                </c:pt>
                <c:pt idx="148223">
                  <c:v>-74.016499999999951</c:v>
                </c:pt>
                <c:pt idx="148224">
                  <c:v>-74.014499999999998</c:v>
                </c:pt>
                <c:pt idx="148225">
                  <c:v>-74.012499999999989</c:v>
                </c:pt>
                <c:pt idx="148226">
                  <c:v>-74.010499999999979</c:v>
                </c:pt>
                <c:pt idx="148227">
                  <c:v>-74.00849999999997</c:v>
                </c:pt>
                <c:pt idx="148228">
                  <c:v>-74.00649999999996</c:v>
                </c:pt>
                <c:pt idx="148229">
                  <c:v>-74.00449999999995</c:v>
                </c:pt>
                <c:pt idx="148230">
                  <c:v>-74.002499999999998</c:v>
                </c:pt>
                <c:pt idx="148231">
                  <c:v>-74.000499999999988</c:v>
                </c:pt>
                <c:pt idx="148232">
                  <c:v>-73.998499999999979</c:v>
                </c:pt>
                <c:pt idx="148233">
                  <c:v>-73.996499999999969</c:v>
                </c:pt>
                <c:pt idx="148234">
                  <c:v>-73.99449999999996</c:v>
                </c:pt>
                <c:pt idx="148235">
                  <c:v>-73.99249999999995</c:v>
                </c:pt>
                <c:pt idx="148236">
                  <c:v>-73.990499999999997</c:v>
                </c:pt>
                <c:pt idx="148237">
                  <c:v>-73.988499999999988</c:v>
                </c:pt>
                <c:pt idx="148238">
                  <c:v>-73.986499999999978</c:v>
                </c:pt>
                <c:pt idx="148239">
                  <c:v>-73.984499999999969</c:v>
                </c:pt>
                <c:pt idx="148240">
                  <c:v>-73.982499999999959</c:v>
                </c:pt>
                <c:pt idx="148241">
                  <c:v>-73.98049999999995</c:v>
                </c:pt>
                <c:pt idx="148242">
                  <c:v>-73.978499999999997</c:v>
                </c:pt>
                <c:pt idx="148243">
                  <c:v>-73.976499999999987</c:v>
                </c:pt>
                <c:pt idx="148244">
                  <c:v>-73.974499999999978</c:v>
                </c:pt>
                <c:pt idx="148245">
                  <c:v>-73.972499999999968</c:v>
                </c:pt>
                <c:pt idx="148246">
                  <c:v>-73.970499999999959</c:v>
                </c:pt>
                <c:pt idx="148247">
                  <c:v>-73.968499999999949</c:v>
                </c:pt>
                <c:pt idx="148248">
                  <c:v>-73.966499999999996</c:v>
                </c:pt>
                <c:pt idx="148249">
                  <c:v>-73.964499999999987</c:v>
                </c:pt>
                <c:pt idx="148250">
                  <c:v>-73.962499999999977</c:v>
                </c:pt>
                <c:pt idx="148251">
                  <c:v>-73.960499999999968</c:v>
                </c:pt>
                <c:pt idx="148252">
                  <c:v>-73.958499999999958</c:v>
                </c:pt>
                <c:pt idx="148253">
                  <c:v>-73.956500000000005</c:v>
                </c:pt>
                <c:pt idx="148254">
                  <c:v>-73.954499999999996</c:v>
                </c:pt>
                <c:pt idx="148255">
                  <c:v>-73.952499999999986</c:v>
                </c:pt>
                <c:pt idx="148256">
                  <c:v>-73.950499999999977</c:v>
                </c:pt>
                <c:pt idx="148257">
                  <c:v>-73.948499999999967</c:v>
                </c:pt>
                <c:pt idx="148258">
                  <c:v>-73.946499999999958</c:v>
                </c:pt>
                <c:pt idx="148259">
                  <c:v>-73.944500000000005</c:v>
                </c:pt>
                <c:pt idx="148260">
                  <c:v>-73.942499999999995</c:v>
                </c:pt>
                <c:pt idx="148261">
                  <c:v>-73.940499999999986</c:v>
                </c:pt>
                <c:pt idx="148262">
                  <c:v>-73.938499999999976</c:v>
                </c:pt>
                <c:pt idx="148263">
                  <c:v>-73.936499999999967</c:v>
                </c:pt>
                <c:pt idx="148264">
                  <c:v>-73.934499999999957</c:v>
                </c:pt>
                <c:pt idx="148265">
                  <c:v>-73.932500000000005</c:v>
                </c:pt>
                <c:pt idx="148266">
                  <c:v>-73.930499999999995</c:v>
                </c:pt>
                <c:pt idx="148267">
                  <c:v>-73.928499999999985</c:v>
                </c:pt>
                <c:pt idx="148268">
                  <c:v>-73.926499999999976</c:v>
                </c:pt>
                <c:pt idx="148269">
                  <c:v>-73.924499999999966</c:v>
                </c:pt>
                <c:pt idx="148270">
                  <c:v>-73.922499999999957</c:v>
                </c:pt>
                <c:pt idx="148271">
                  <c:v>-73.920500000000004</c:v>
                </c:pt>
                <c:pt idx="148272">
                  <c:v>-73.918499999999995</c:v>
                </c:pt>
                <c:pt idx="148273">
                  <c:v>-73.916499999999985</c:v>
                </c:pt>
                <c:pt idx="148274">
                  <c:v>-73.914499999999975</c:v>
                </c:pt>
                <c:pt idx="148275">
                  <c:v>-73.912499999999966</c:v>
                </c:pt>
                <c:pt idx="148276">
                  <c:v>-73.910499999999956</c:v>
                </c:pt>
                <c:pt idx="148277">
                  <c:v>-73.908500000000004</c:v>
                </c:pt>
                <c:pt idx="148278">
                  <c:v>-73.906499999999994</c:v>
                </c:pt>
                <c:pt idx="148279">
                  <c:v>-73.904499999999985</c:v>
                </c:pt>
                <c:pt idx="148280">
                  <c:v>-73.902499999999975</c:v>
                </c:pt>
                <c:pt idx="148281">
                  <c:v>-73.900499999999965</c:v>
                </c:pt>
                <c:pt idx="148282">
                  <c:v>-73.898499999999956</c:v>
                </c:pt>
                <c:pt idx="148283">
                  <c:v>-73.896500000000003</c:v>
                </c:pt>
                <c:pt idx="148284">
                  <c:v>-73.894499999999994</c:v>
                </c:pt>
                <c:pt idx="148285">
                  <c:v>-73.892499999999984</c:v>
                </c:pt>
                <c:pt idx="148286">
                  <c:v>-73.890499999999975</c:v>
                </c:pt>
                <c:pt idx="148287">
                  <c:v>-73.888499999999965</c:v>
                </c:pt>
                <c:pt idx="148288">
                  <c:v>-73.886499999999955</c:v>
                </c:pt>
                <c:pt idx="148289">
                  <c:v>-73.884500000000003</c:v>
                </c:pt>
                <c:pt idx="148290">
                  <c:v>-73.882499999999993</c:v>
                </c:pt>
                <c:pt idx="148291">
                  <c:v>-73.880499999999984</c:v>
                </c:pt>
                <c:pt idx="148292">
                  <c:v>-73.878499999999974</c:v>
                </c:pt>
                <c:pt idx="148293">
                  <c:v>-73.876499999999965</c:v>
                </c:pt>
                <c:pt idx="148294">
                  <c:v>-73.874499999999955</c:v>
                </c:pt>
                <c:pt idx="148295">
                  <c:v>-73.872500000000002</c:v>
                </c:pt>
                <c:pt idx="148296">
                  <c:v>-73.870499999999993</c:v>
                </c:pt>
                <c:pt idx="148297">
                  <c:v>-73.868499999999983</c:v>
                </c:pt>
                <c:pt idx="148298">
                  <c:v>-73.866499999999974</c:v>
                </c:pt>
                <c:pt idx="148299">
                  <c:v>-73.864499999999964</c:v>
                </c:pt>
                <c:pt idx="148300">
                  <c:v>-73.862499999999955</c:v>
                </c:pt>
                <c:pt idx="148301">
                  <c:v>-73.860500000000002</c:v>
                </c:pt>
                <c:pt idx="148302">
                  <c:v>-73.858499999999992</c:v>
                </c:pt>
                <c:pt idx="148303">
                  <c:v>-73.856499999999983</c:v>
                </c:pt>
                <c:pt idx="148304">
                  <c:v>-73.854499999999973</c:v>
                </c:pt>
                <c:pt idx="148305">
                  <c:v>-73.852499999999964</c:v>
                </c:pt>
                <c:pt idx="148306">
                  <c:v>-73.850499999999954</c:v>
                </c:pt>
                <c:pt idx="148307">
                  <c:v>-73.848500000000001</c:v>
                </c:pt>
                <c:pt idx="148308">
                  <c:v>-73.846499999999992</c:v>
                </c:pt>
                <c:pt idx="148309">
                  <c:v>-73.844499999999982</c:v>
                </c:pt>
                <c:pt idx="148310">
                  <c:v>-73.842499999999973</c:v>
                </c:pt>
                <c:pt idx="148311">
                  <c:v>-73.840499999999963</c:v>
                </c:pt>
                <c:pt idx="148312">
                  <c:v>-73.838499999999954</c:v>
                </c:pt>
                <c:pt idx="148313">
                  <c:v>-73.836500000000001</c:v>
                </c:pt>
                <c:pt idx="148314">
                  <c:v>-73.834499999999991</c:v>
                </c:pt>
                <c:pt idx="148315">
                  <c:v>-73.832499999999982</c:v>
                </c:pt>
                <c:pt idx="148316">
                  <c:v>-73.830499999999972</c:v>
                </c:pt>
                <c:pt idx="148317">
                  <c:v>-73.828499999999963</c:v>
                </c:pt>
                <c:pt idx="148318">
                  <c:v>-73.826499999999953</c:v>
                </c:pt>
                <c:pt idx="148319">
                  <c:v>-73.8245</c:v>
                </c:pt>
                <c:pt idx="148320">
                  <c:v>-73.822499999999991</c:v>
                </c:pt>
                <c:pt idx="148321">
                  <c:v>-73.820499999999981</c:v>
                </c:pt>
                <c:pt idx="148322">
                  <c:v>-73.818499999999972</c:v>
                </c:pt>
                <c:pt idx="148323">
                  <c:v>-73.816499999999962</c:v>
                </c:pt>
                <c:pt idx="148324">
                  <c:v>-73.814499999999953</c:v>
                </c:pt>
                <c:pt idx="148325">
                  <c:v>-73.8125</c:v>
                </c:pt>
                <c:pt idx="148326">
                  <c:v>-73.81049999999999</c:v>
                </c:pt>
                <c:pt idx="148327">
                  <c:v>-73.808499999999981</c:v>
                </c:pt>
                <c:pt idx="148328">
                  <c:v>-73.806499999999971</c:v>
                </c:pt>
                <c:pt idx="148329">
                  <c:v>-73.804499999999962</c:v>
                </c:pt>
                <c:pt idx="148330">
                  <c:v>-73.802499999999952</c:v>
                </c:pt>
                <c:pt idx="148331">
                  <c:v>-73.8005</c:v>
                </c:pt>
                <c:pt idx="148332">
                  <c:v>-73.79849999999999</c:v>
                </c:pt>
                <c:pt idx="148333">
                  <c:v>-73.79649999999998</c:v>
                </c:pt>
                <c:pt idx="148334">
                  <c:v>-73.794499999999971</c:v>
                </c:pt>
                <c:pt idx="148335">
                  <c:v>-73.792499999999961</c:v>
                </c:pt>
                <c:pt idx="148336">
                  <c:v>-73.790499999999952</c:v>
                </c:pt>
                <c:pt idx="148337">
                  <c:v>-73.788499999999999</c:v>
                </c:pt>
                <c:pt idx="148338">
                  <c:v>-73.78649999999999</c:v>
                </c:pt>
                <c:pt idx="148339">
                  <c:v>-73.78449999999998</c:v>
                </c:pt>
                <c:pt idx="148340">
                  <c:v>-73.78249999999997</c:v>
                </c:pt>
                <c:pt idx="148341">
                  <c:v>-73.780499999999961</c:v>
                </c:pt>
                <c:pt idx="148342">
                  <c:v>-73.778499999999951</c:v>
                </c:pt>
                <c:pt idx="148343">
                  <c:v>-73.776499999999999</c:v>
                </c:pt>
                <c:pt idx="148344">
                  <c:v>-73.774499999999989</c:v>
                </c:pt>
                <c:pt idx="148345">
                  <c:v>-73.77249999999998</c:v>
                </c:pt>
                <c:pt idx="148346">
                  <c:v>-73.77049999999997</c:v>
                </c:pt>
                <c:pt idx="148347">
                  <c:v>-73.76849999999996</c:v>
                </c:pt>
                <c:pt idx="148348">
                  <c:v>-73.766499999999951</c:v>
                </c:pt>
                <c:pt idx="148349">
                  <c:v>-73.764499999999998</c:v>
                </c:pt>
                <c:pt idx="148350">
                  <c:v>-73.762499999999989</c:v>
                </c:pt>
                <c:pt idx="148351">
                  <c:v>-73.760499999999979</c:v>
                </c:pt>
                <c:pt idx="148352">
                  <c:v>-73.75849999999997</c:v>
                </c:pt>
                <c:pt idx="148353">
                  <c:v>-73.75649999999996</c:v>
                </c:pt>
                <c:pt idx="148354">
                  <c:v>-73.75449999999995</c:v>
                </c:pt>
                <c:pt idx="148355">
                  <c:v>-73.752499999999998</c:v>
                </c:pt>
                <c:pt idx="148356">
                  <c:v>-73.750499999999988</c:v>
                </c:pt>
                <c:pt idx="148357">
                  <c:v>-73.748499999999979</c:v>
                </c:pt>
                <c:pt idx="148358">
                  <c:v>-73.746499999999969</c:v>
                </c:pt>
                <c:pt idx="148359">
                  <c:v>-73.74449999999996</c:v>
                </c:pt>
                <c:pt idx="148360">
                  <c:v>-73.74249999999995</c:v>
                </c:pt>
                <c:pt idx="148361">
                  <c:v>-73.740499999999997</c:v>
                </c:pt>
                <c:pt idx="148362">
                  <c:v>-73.738499999999988</c:v>
                </c:pt>
                <c:pt idx="148363">
                  <c:v>-73.736499999999978</c:v>
                </c:pt>
                <c:pt idx="148364">
                  <c:v>-73.734499999999969</c:v>
                </c:pt>
                <c:pt idx="148365">
                  <c:v>-73.732499999999959</c:v>
                </c:pt>
                <c:pt idx="148366">
                  <c:v>-73.73049999999995</c:v>
                </c:pt>
                <c:pt idx="148367">
                  <c:v>-73.728499999999997</c:v>
                </c:pt>
                <c:pt idx="148368">
                  <c:v>-73.726499999999987</c:v>
                </c:pt>
                <c:pt idx="148369">
                  <c:v>-73.724499999999978</c:v>
                </c:pt>
                <c:pt idx="148370">
                  <c:v>-73.722499999999968</c:v>
                </c:pt>
                <c:pt idx="148371">
                  <c:v>-73.720499999999959</c:v>
                </c:pt>
                <c:pt idx="148372">
                  <c:v>-73.718499999999949</c:v>
                </c:pt>
                <c:pt idx="148373">
                  <c:v>-73.716499999999996</c:v>
                </c:pt>
                <c:pt idx="148374">
                  <c:v>-73.714499999999987</c:v>
                </c:pt>
                <c:pt idx="148375">
                  <c:v>-73.712499999999977</c:v>
                </c:pt>
                <c:pt idx="148376">
                  <c:v>-73.710499999999968</c:v>
                </c:pt>
                <c:pt idx="148377">
                  <c:v>-73.708499999999958</c:v>
                </c:pt>
                <c:pt idx="148378">
                  <c:v>-73.706500000000005</c:v>
                </c:pt>
                <c:pt idx="148379">
                  <c:v>-73.704499999999996</c:v>
                </c:pt>
                <c:pt idx="148380">
                  <c:v>-73.702499999999986</c:v>
                </c:pt>
                <c:pt idx="148381">
                  <c:v>-73.700499999999977</c:v>
                </c:pt>
                <c:pt idx="148382">
                  <c:v>-73.698499999999967</c:v>
                </c:pt>
                <c:pt idx="148383">
                  <c:v>-73.696499999999958</c:v>
                </c:pt>
                <c:pt idx="148384">
                  <c:v>-73.694500000000005</c:v>
                </c:pt>
                <c:pt idx="148385">
                  <c:v>-73.692499999999995</c:v>
                </c:pt>
                <c:pt idx="148386">
                  <c:v>-73.690499999999986</c:v>
                </c:pt>
                <c:pt idx="148387">
                  <c:v>-73.688499999999976</c:v>
                </c:pt>
                <c:pt idx="148388">
                  <c:v>-73.686499999999967</c:v>
                </c:pt>
                <c:pt idx="148389">
                  <c:v>-73.684499999999957</c:v>
                </c:pt>
                <c:pt idx="148390">
                  <c:v>-73.682500000000005</c:v>
                </c:pt>
                <c:pt idx="148391">
                  <c:v>-73.680499999999995</c:v>
                </c:pt>
                <c:pt idx="148392">
                  <c:v>-73.678499999999985</c:v>
                </c:pt>
                <c:pt idx="148393">
                  <c:v>-73.676499999999976</c:v>
                </c:pt>
                <c:pt idx="148394">
                  <c:v>-73.674499999999966</c:v>
                </c:pt>
                <c:pt idx="148395">
                  <c:v>-73.672499999999957</c:v>
                </c:pt>
                <c:pt idx="148396">
                  <c:v>-73.670500000000004</c:v>
                </c:pt>
                <c:pt idx="148397">
                  <c:v>-73.668499999999995</c:v>
                </c:pt>
                <c:pt idx="148398">
                  <c:v>-73.666499999999985</c:v>
                </c:pt>
                <c:pt idx="148399">
                  <c:v>-73.664499999999975</c:v>
                </c:pt>
                <c:pt idx="148400">
                  <c:v>-73.662499999999966</c:v>
                </c:pt>
                <c:pt idx="148401">
                  <c:v>-73.660499999999956</c:v>
                </c:pt>
                <c:pt idx="148402">
                  <c:v>-73.658500000000004</c:v>
                </c:pt>
                <c:pt idx="148403">
                  <c:v>-73.656499999999994</c:v>
                </c:pt>
                <c:pt idx="148404">
                  <c:v>-73.654499999999985</c:v>
                </c:pt>
                <c:pt idx="148405">
                  <c:v>-73.652499999999975</c:v>
                </c:pt>
                <c:pt idx="148406">
                  <c:v>-73.650499999999965</c:v>
                </c:pt>
                <c:pt idx="148407">
                  <c:v>-73.648499999999956</c:v>
                </c:pt>
                <c:pt idx="148408">
                  <c:v>-73.646500000000003</c:v>
                </c:pt>
                <c:pt idx="148409">
                  <c:v>-73.644499999999994</c:v>
                </c:pt>
                <c:pt idx="148410">
                  <c:v>-73.642499999999984</c:v>
                </c:pt>
                <c:pt idx="148411">
                  <c:v>-73.640499999999975</c:v>
                </c:pt>
                <c:pt idx="148412">
                  <c:v>-73.638499999999965</c:v>
                </c:pt>
                <c:pt idx="148413">
                  <c:v>-73.636499999999955</c:v>
                </c:pt>
                <c:pt idx="148414">
                  <c:v>-73.634500000000003</c:v>
                </c:pt>
                <c:pt idx="148415">
                  <c:v>-73.632499999999993</c:v>
                </c:pt>
                <c:pt idx="148416">
                  <c:v>-73.630499999999984</c:v>
                </c:pt>
                <c:pt idx="148417">
                  <c:v>-73.628499999999974</c:v>
                </c:pt>
                <c:pt idx="148418">
                  <c:v>-73.626499999999965</c:v>
                </c:pt>
                <c:pt idx="148419">
                  <c:v>-73.624499999999955</c:v>
                </c:pt>
                <c:pt idx="148420">
                  <c:v>-73.622500000000002</c:v>
                </c:pt>
                <c:pt idx="148421">
                  <c:v>-73.620499999999993</c:v>
                </c:pt>
                <c:pt idx="148422">
                  <c:v>-73.618499999999983</c:v>
                </c:pt>
                <c:pt idx="148423">
                  <c:v>-73.616499999999974</c:v>
                </c:pt>
                <c:pt idx="148424">
                  <c:v>-73.614499999999964</c:v>
                </c:pt>
                <c:pt idx="148425">
                  <c:v>-73.612499999999955</c:v>
                </c:pt>
                <c:pt idx="148426">
                  <c:v>-73.610500000000002</c:v>
                </c:pt>
                <c:pt idx="148427">
                  <c:v>-73.608499999999992</c:v>
                </c:pt>
                <c:pt idx="148428">
                  <c:v>-73.606499999999983</c:v>
                </c:pt>
                <c:pt idx="148429">
                  <c:v>-73.604499999999973</c:v>
                </c:pt>
                <c:pt idx="148430">
                  <c:v>-73.602499999999964</c:v>
                </c:pt>
                <c:pt idx="148431">
                  <c:v>-73.600499999999954</c:v>
                </c:pt>
                <c:pt idx="148432">
                  <c:v>-73.598500000000001</c:v>
                </c:pt>
                <c:pt idx="148433">
                  <c:v>-73.596499999999992</c:v>
                </c:pt>
                <c:pt idx="148434">
                  <c:v>-73.594499999999982</c:v>
                </c:pt>
                <c:pt idx="148435">
                  <c:v>-73.592499999999973</c:v>
                </c:pt>
                <c:pt idx="148436">
                  <c:v>-73.590499999999963</c:v>
                </c:pt>
                <c:pt idx="148437">
                  <c:v>-73.588499999999954</c:v>
                </c:pt>
                <c:pt idx="148438">
                  <c:v>-73.586500000000001</c:v>
                </c:pt>
                <c:pt idx="148439">
                  <c:v>-73.584499999999991</c:v>
                </c:pt>
                <c:pt idx="148440">
                  <c:v>-73.582499999999982</c:v>
                </c:pt>
                <c:pt idx="148441">
                  <c:v>-73.580499999999972</c:v>
                </c:pt>
                <c:pt idx="148442">
                  <c:v>-73.578499999999963</c:v>
                </c:pt>
                <c:pt idx="148443">
                  <c:v>-73.576499999999953</c:v>
                </c:pt>
                <c:pt idx="148444">
                  <c:v>-73.5745</c:v>
                </c:pt>
                <c:pt idx="148445">
                  <c:v>-73.572499999999991</c:v>
                </c:pt>
                <c:pt idx="148446">
                  <c:v>-73.570499999999981</c:v>
                </c:pt>
                <c:pt idx="148447">
                  <c:v>-73.568499999999972</c:v>
                </c:pt>
                <c:pt idx="148448">
                  <c:v>-73.566499999999962</c:v>
                </c:pt>
                <c:pt idx="148449">
                  <c:v>-73.564499999999953</c:v>
                </c:pt>
                <c:pt idx="148450">
                  <c:v>-73.5625</c:v>
                </c:pt>
                <c:pt idx="148451">
                  <c:v>-73.56049999999999</c:v>
                </c:pt>
                <c:pt idx="148452">
                  <c:v>-73.558499999999981</c:v>
                </c:pt>
                <c:pt idx="148453">
                  <c:v>-73.556499999999971</c:v>
                </c:pt>
                <c:pt idx="148454">
                  <c:v>-73.554499999999962</c:v>
                </c:pt>
                <c:pt idx="148455">
                  <c:v>-73.552499999999952</c:v>
                </c:pt>
                <c:pt idx="148456">
                  <c:v>-73.5505</c:v>
                </c:pt>
                <c:pt idx="148457">
                  <c:v>-73.54849999999999</c:v>
                </c:pt>
                <c:pt idx="148458">
                  <c:v>-73.54649999999998</c:v>
                </c:pt>
                <c:pt idx="148459">
                  <c:v>-73.544499999999971</c:v>
                </c:pt>
                <c:pt idx="148460">
                  <c:v>-73.542499999999961</c:v>
                </c:pt>
                <c:pt idx="148461">
                  <c:v>-73.540499999999952</c:v>
                </c:pt>
                <c:pt idx="148462">
                  <c:v>-73.538499999999999</c:v>
                </c:pt>
                <c:pt idx="148463">
                  <c:v>-73.53649999999999</c:v>
                </c:pt>
                <c:pt idx="148464">
                  <c:v>-73.53449999999998</c:v>
                </c:pt>
                <c:pt idx="148465">
                  <c:v>-73.53249999999997</c:v>
                </c:pt>
                <c:pt idx="148466">
                  <c:v>-73.530499999999961</c:v>
                </c:pt>
                <c:pt idx="148467">
                  <c:v>-73.528499999999951</c:v>
                </c:pt>
                <c:pt idx="148468">
                  <c:v>-73.526499999999999</c:v>
                </c:pt>
                <c:pt idx="148469">
                  <c:v>-73.524499999999989</c:v>
                </c:pt>
                <c:pt idx="148470">
                  <c:v>-73.52249999999998</c:v>
                </c:pt>
                <c:pt idx="148471">
                  <c:v>-73.52049999999997</c:v>
                </c:pt>
                <c:pt idx="148472">
                  <c:v>-73.51849999999996</c:v>
                </c:pt>
                <c:pt idx="148473">
                  <c:v>-73.516499999999951</c:v>
                </c:pt>
                <c:pt idx="148474">
                  <c:v>-73.514499999999998</c:v>
                </c:pt>
                <c:pt idx="148475">
                  <c:v>-73.512499999999989</c:v>
                </c:pt>
                <c:pt idx="148476">
                  <c:v>-73.510499999999979</c:v>
                </c:pt>
                <c:pt idx="148477">
                  <c:v>-73.50849999999997</c:v>
                </c:pt>
                <c:pt idx="148478">
                  <c:v>-73.50649999999996</c:v>
                </c:pt>
                <c:pt idx="148479">
                  <c:v>-73.50449999999995</c:v>
                </c:pt>
                <c:pt idx="148480">
                  <c:v>-73.502499999999998</c:v>
                </c:pt>
                <c:pt idx="148481">
                  <c:v>-73.500499999999988</c:v>
                </c:pt>
                <c:pt idx="148482">
                  <c:v>-73.498499999999979</c:v>
                </c:pt>
                <c:pt idx="148483">
                  <c:v>-73.496499999999969</c:v>
                </c:pt>
                <c:pt idx="148484">
                  <c:v>-73.49449999999996</c:v>
                </c:pt>
                <c:pt idx="148485">
                  <c:v>-73.49249999999995</c:v>
                </c:pt>
                <c:pt idx="148486">
                  <c:v>-73.490499999999997</c:v>
                </c:pt>
                <c:pt idx="148487">
                  <c:v>-73.488499999999988</c:v>
                </c:pt>
                <c:pt idx="148488">
                  <c:v>-73.486499999999978</c:v>
                </c:pt>
                <c:pt idx="148489">
                  <c:v>-73.484499999999969</c:v>
                </c:pt>
                <c:pt idx="148490">
                  <c:v>-73.482499999999959</c:v>
                </c:pt>
                <c:pt idx="148491">
                  <c:v>-73.48049999999995</c:v>
                </c:pt>
                <c:pt idx="148492">
                  <c:v>-73.478499999999997</c:v>
                </c:pt>
                <c:pt idx="148493">
                  <c:v>-73.476499999999987</c:v>
                </c:pt>
                <c:pt idx="148494">
                  <c:v>-73.474499999999978</c:v>
                </c:pt>
                <c:pt idx="148495">
                  <c:v>-73.472499999999968</c:v>
                </c:pt>
                <c:pt idx="148496">
                  <c:v>-73.470499999999959</c:v>
                </c:pt>
                <c:pt idx="148497">
                  <c:v>-73.468499999999949</c:v>
                </c:pt>
                <c:pt idx="148498">
                  <c:v>-73.466499999999996</c:v>
                </c:pt>
                <c:pt idx="148499">
                  <c:v>-73.464499999999987</c:v>
                </c:pt>
                <c:pt idx="148500">
                  <c:v>-73.462499999999977</c:v>
                </c:pt>
                <c:pt idx="148501">
                  <c:v>-73.460499999999968</c:v>
                </c:pt>
                <c:pt idx="148502">
                  <c:v>-73.458499999999958</c:v>
                </c:pt>
                <c:pt idx="148503">
                  <c:v>-73.456500000000005</c:v>
                </c:pt>
                <c:pt idx="148504">
                  <c:v>-73.454499999999996</c:v>
                </c:pt>
                <c:pt idx="148505">
                  <c:v>-73.452499999999986</c:v>
                </c:pt>
                <c:pt idx="148506">
                  <c:v>-73.450499999999977</c:v>
                </c:pt>
                <c:pt idx="148507">
                  <c:v>-73.448499999999967</c:v>
                </c:pt>
                <c:pt idx="148508">
                  <c:v>-73.446499999999958</c:v>
                </c:pt>
                <c:pt idx="148509">
                  <c:v>-73.444500000000005</c:v>
                </c:pt>
                <c:pt idx="148510">
                  <c:v>-73.442499999999995</c:v>
                </c:pt>
                <c:pt idx="148511">
                  <c:v>-73.440499999999986</c:v>
                </c:pt>
                <c:pt idx="148512">
                  <c:v>-73.438499999999976</c:v>
                </c:pt>
                <c:pt idx="148513">
                  <c:v>-73.436499999999967</c:v>
                </c:pt>
                <c:pt idx="148514">
                  <c:v>-73.434499999999957</c:v>
                </c:pt>
                <c:pt idx="148515">
                  <c:v>-73.432500000000005</c:v>
                </c:pt>
                <c:pt idx="148516">
                  <c:v>-73.430499999999995</c:v>
                </c:pt>
                <c:pt idx="148517">
                  <c:v>-73.428499999999985</c:v>
                </c:pt>
                <c:pt idx="148518">
                  <c:v>-73.426499999999976</c:v>
                </c:pt>
                <c:pt idx="148519">
                  <c:v>-73.424499999999966</c:v>
                </c:pt>
                <c:pt idx="148520">
                  <c:v>-73.422499999999957</c:v>
                </c:pt>
                <c:pt idx="148521">
                  <c:v>-73.420500000000004</c:v>
                </c:pt>
                <c:pt idx="148522">
                  <c:v>-73.418499999999995</c:v>
                </c:pt>
                <c:pt idx="148523">
                  <c:v>-73.416499999999985</c:v>
                </c:pt>
                <c:pt idx="148524">
                  <c:v>-73.414499999999975</c:v>
                </c:pt>
                <c:pt idx="148525">
                  <c:v>-73.412499999999966</c:v>
                </c:pt>
                <c:pt idx="148526">
                  <c:v>-73.410499999999956</c:v>
                </c:pt>
                <c:pt idx="148527">
                  <c:v>-73.408500000000004</c:v>
                </c:pt>
                <c:pt idx="148528">
                  <c:v>-73.406499999999994</c:v>
                </c:pt>
                <c:pt idx="148529">
                  <c:v>-73.404499999999985</c:v>
                </c:pt>
                <c:pt idx="148530">
                  <c:v>-73.402499999999975</c:v>
                </c:pt>
                <c:pt idx="148531">
                  <c:v>-73.400499999999965</c:v>
                </c:pt>
                <c:pt idx="148532">
                  <c:v>-73.398499999999956</c:v>
                </c:pt>
                <c:pt idx="148533">
                  <c:v>-73.396500000000003</c:v>
                </c:pt>
                <c:pt idx="148534">
                  <c:v>-73.394499999999994</c:v>
                </c:pt>
                <c:pt idx="148535">
                  <c:v>-73.392499999999984</c:v>
                </c:pt>
                <c:pt idx="148536">
                  <c:v>-73.390499999999975</c:v>
                </c:pt>
                <c:pt idx="148537">
                  <c:v>-73.388499999999965</c:v>
                </c:pt>
                <c:pt idx="148538">
                  <c:v>-73.386499999999955</c:v>
                </c:pt>
                <c:pt idx="148539">
                  <c:v>-73.384500000000003</c:v>
                </c:pt>
                <c:pt idx="148540">
                  <c:v>-73.382499999999993</c:v>
                </c:pt>
                <c:pt idx="148541">
                  <c:v>-73.380499999999984</c:v>
                </c:pt>
                <c:pt idx="148542">
                  <c:v>-73.378499999999974</c:v>
                </c:pt>
                <c:pt idx="148543">
                  <c:v>-73.376499999999965</c:v>
                </c:pt>
                <c:pt idx="148544">
                  <c:v>-73.374499999999955</c:v>
                </c:pt>
                <c:pt idx="148545">
                  <c:v>-73.372500000000002</c:v>
                </c:pt>
                <c:pt idx="148546">
                  <c:v>-73.370499999999993</c:v>
                </c:pt>
                <c:pt idx="148547">
                  <c:v>-73.368499999999983</c:v>
                </c:pt>
                <c:pt idx="148548">
                  <c:v>-73.366499999999974</c:v>
                </c:pt>
                <c:pt idx="148549">
                  <c:v>-73.364499999999964</c:v>
                </c:pt>
                <c:pt idx="148550">
                  <c:v>-73.362499999999955</c:v>
                </c:pt>
                <c:pt idx="148551">
                  <c:v>-73.360500000000002</c:v>
                </c:pt>
                <c:pt idx="148552">
                  <c:v>-73.358499999999992</c:v>
                </c:pt>
                <c:pt idx="148553">
                  <c:v>-73.356499999999983</c:v>
                </c:pt>
                <c:pt idx="148554">
                  <c:v>-73.354499999999973</c:v>
                </c:pt>
                <c:pt idx="148555">
                  <c:v>-73.352499999999964</c:v>
                </c:pt>
                <c:pt idx="148556">
                  <c:v>-73.350499999999954</c:v>
                </c:pt>
                <c:pt idx="148557">
                  <c:v>-73.348500000000001</c:v>
                </c:pt>
                <c:pt idx="148558">
                  <c:v>-73.346499999999992</c:v>
                </c:pt>
                <c:pt idx="148559">
                  <c:v>-73.344499999999982</c:v>
                </c:pt>
                <c:pt idx="148560">
                  <c:v>-73.342499999999973</c:v>
                </c:pt>
                <c:pt idx="148561">
                  <c:v>-73.340499999999963</c:v>
                </c:pt>
                <c:pt idx="148562">
                  <c:v>-73.338499999999954</c:v>
                </c:pt>
                <c:pt idx="148563">
                  <c:v>-73.336500000000001</c:v>
                </c:pt>
                <c:pt idx="148564">
                  <c:v>-73.334499999999991</c:v>
                </c:pt>
                <c:pt idx="148565">
                  <c:v>-73.332499999999982</c:v>
                </c:pt>
                <c:pt idx="148566">
                  <c:v>-73.330499999999972</c:v>
                </c:pt>
                <c:pt idx="148567">
                  <c:v>-73.328499999999963</c:v>
                </c:pt>
                <c:pt idx="148568">
                  <c:v>-73.326499999999953</c:v>
                </c:pt>
                <c:pt idx="148569">
                  <c:v>-73.3245</c:v>
                </c:pt>
                <c:pt idx="148570">
                  <c:v>-73.322499999999991</c:v>
                </c:pt>
                <c:pt idx="148571">
                  <c:v>-73.320499999999981</c:v>
                </c:pt>
                <c:pt idx="148572">
                  <c:v>-73.318499999999972</c:v>
                </c:pt>
                <c:pt idx="148573">
                  <c:v>-73.316499999999962</c:v>
                </c:pt>
                <c:pt idx="148574">
                  <c:v>-73.314499999999953</c:v>
                </c:pt>
                <c:pt idx="148575">
                  <c:v>-73.3125</c:v>
                </c:pt>
                <c:pt idx="148576">
                  <c:v>-73.31049999999999</c:v>
                </c:pt>
                <c:pt idx="148577">
                  <c:v>-73.308499999999981</c:v>
                </c:pt>
                <c:pt idx="148578">
                  <c:v>-73.306499999999971</c:v>
                </c:pt>
                <c:pt idx="148579">
                  <c:v>-73.304499999999962</c:v>
                </c:pt>
                <c:pt idx="148580">
                  <c:v>-73.302499999999952</c:v>
                </c:pt>
                <c:pt idx="148581">
                  <c:v>-73.3005</c:v>
                </c:pt>
                <c:pt idx="148582">
                  <c:v>-73.29849999999999</c:v>
                </c:pt>
                <c:pt idx="148583">
                  <c:v>-73.29649999999998</c:v>
                </c:pt>
                <c:pt idx="148584">
                  <c:v>-73.294499999999971</c:v>
                </c:pt>
                <c:pt idx="148585">
                  <c:v>-73.292499999999961</c:v>
                </c:pt>
                <c:pt idx="148586">
                  <c:v>-73.290499999999952</c:v>
                </c:pt>
                <c:pt idx="148587">
                  <c:v>-73.288499999999999</c:v>
                </c:pt>
                <c:pt idx="148588">
                  <c:v>-73.28649999999999</c:v>
                </c:pt>
                <c:pt idx="148589">
                  <c:v>-73.28449999999998</c:v>
                </c:pt>
                <c:pt idx="148590">
                  <c:v>-73.28249999999997</c:v>
                </c:pt>
                <c:pt idx="148591">
                  <c:v>-73.280499999999961</c:v>
                </c:pt>
                <c:pt idx="148592">
                  <c:v>-73.278499999999951</c:v>
                </c:pt>
                <c:pt idx="148593">
                  <c:v>-73.276499999999999</c:v>
                </c:pt>
                <c:pt idx="148594">
                  <c:v>-73.274499999999989</c:v>
                </c:pt>
                <c:pt idx="148595">
                  <c:v>-73.27249999999998</c:v>
                </c:pt>
                <c:pt idx="148596">
                  <c:v>-73.27049999999997</c:v>
                </c:pt>
                <c:pt idx="148597">
                  <c:v>-73.26849999999996</c:v>
                </c:pt>
                <c:pt idx="148598">
                  <c:v>-73.266499999999951</c:v>
                </c:pt>
                <c:pt idx="148599">
                  <c:v>-73.264499999999998</c:v>
                </c:pt>
                <c:pt idx="148600">
                  <c:v>-73.262499999999989</c:v>
                </c:pt>
                <c:pt idx="148601">
                  <c:v>-73.260499999999979</c:v>
                </c:pt>
                <c:pt idx="148602">
                  <c:v>-73.25849999999997</c:v>
                </c:pt>
                <c:pt idx="148603">
                  <c:v>-73.25649999999996</c:v>
                </c:pt>
                <c:pt idx="148604">
                  <c:v>-73.25449999999995</c:v>
                </c:pt>
                <c:pt idx="148605">
                  <c:v>-73.252499999999998</c:v>
                </c:pt>
                <c:pt idx="148606">
                  <c:v>-73.250499999999988</c:v>
                </c:pt>
                <c:pt idx="148607">
                  <c:v>-73.248499999999979</c:v>
                </c:pt>
                <c:pt idx="148608">
                  <c:v>-73.246499999999969</c:v>
                </c:pt>
                <c:pt idx="148609">
                  <c:v>-73.24449999999996</c:v>
                </c:pt>
                <c:pt idx="148610">
                  <c:v>-73.24249999999995</c:v>
                </c:pt>
                <c:pt idx="148611">
                  <c:v>-73.240499999999997</c:v>
                </c:pt>
                <c:pt idx="148612">
                  <c:v>-73.238499999999988</c:v>
                </c:pt>
                <c:pt idx="148613">
                  <c:v>-73.236499999999978</c:v>
                </c:pt>
                <c:pt idx="148614">
                  <c:v>-73.234499999999969</c:v>
                </c:pt>
                <c:pt idx="148615">
                  <c:v>-73.232499999999959</c:v>
                </c:pt>
                <c:pt idx="148616">
                  <c:v>-73.23049999999995</c:v>
                </c:pt>
                <c:pt idx="148617">
                  <c:v>-73.228499999999997</c:v>
                </c:pt>
                <c:pt idx="148618">
                  <c:v>-73.226499999999987</c:v>
                </c:pt>
                <c:pt idx="148619">
                  <c:v>-73.224499999999978</c:v>
                </c:pt>
                <c:pt idx="148620">
                  <c:v>-73.222499999999968</c:v>
                </c:pt>
                <c:pt idx="148621">
                  <c:v>-73.220499999999959</c:v>
                </c:pt>
                <c:pt idx="148622">
                  <c:v>-73.218499999999949</c:v>
                </c:pt>
                <c:pt idx="148623">
                  <c:v>-73.216499999999996</c:v>
                </c:pt>
                <c:pt idx="148624">
                  <c:v>-73.214499999999987</c:v>
                </c:pt>
                <c:pt idx="148625">
                  <c:v>-73.212499999999977</c:v>
                </c:pt>
                <c:pt idx="148626">
                  <c:v>-73.210499999999968</c:v>
                </c:pt>
                <c:pt idx="148627">
                  <c:v>-73.208499999999958</c:v>
                </c:pt>
                <c:pt idx="148628">
                  <c:v>-73.206500000000005</c:v>
                </c:pt>
                <c:pt idx="148629">
                  <c:v>-73.204499999999996</c:v>
                </c:pt>
                <c:pt idx="148630">
                  <c:v>-73.202499999999986</c:v>
                </c:pt>
                <c:pt idx="148631">
                  <c:v>-73.200499999999977</c:v>
                </c:pt>
                <c:pt idx="148632">
                  <c:v>-73.198499999999967</c:v>
                </c:pt>
                <c:pt idx="148633">
                  <c:v>-73.196499999999958</c:v>
                </c:pt>
                <c:pt idx="148634">
                  <c:v>-73.194500000000005</c:v>
                </c:pt>
                <c:pt idx="148635">
                  <c:v>-73.192499999999995</c:v>
                </c:pt>
                <c:pt idx="148636">
                  <c:v>-73.190499999999986</c:v>
                </c:pt>
                <c:pt idx="148637">
                  <c:v>-73.188499999999976</c:v>
                </c:pt>
                <c:pt idx="148638">
                  <c:v>-73.186499999999967</c:v>
                </c:pt>
                <c:pt idx="148639">
                  <c:v>-73.184499999999957</c:v>
                </c:pt>
                <c:pt idx="148640">
                  <c:v>-73.182500000000005</c:v>
                </c:pt>
                <c:pt idx="148641">
                  <c:v>-73.180499999999995</c:v>
                </c:pt>
                <c:pt idx="148642">
                  <c:v>-73.178499999999985</c:v>
                </c:pt>
                <c:pt idx="148643">
                  <c:v>-73.176499999999976</c:v>
                </c:pt>
                <c:pt idx="148644">
                  <c:v>-73.174499999999966</c:v>
                </c:pt>
                <c:pt idx="148645">
                  <c:v>-73.172499999999957</c:v>
                </c:pt>
                <c:pt idx="148646">
                  <c:v>-73.170500000000004</c:v>
                </c:pt>
                <c:pt idx="148647">
                  <c:v>-73.168499999999995</c:v>
                </c:pt>
                <c:pt idx="148648">
                  <c:v>-73.166499999999985</c:v>
                </c:pt>
                <c:pt idx="148649">
                  <c:v>-73.164499999999975</c:v>
                </c:pt>
                <c:pt idx="148650">
                  <c:v>-73.162499999999966</c:v>
                </c:pt>
                <c:pt idx="148651">
                  <c:v>-73.160499999999956</c:v>
                </c:pt>
                <c:pt idx="148652">
                  <c:v>-73.158500000000004</c:v>
                </c:pt>
                <c:pt idx="148653">
                  <c:v>-73.156499999999994</c:v>
                </c:pt>
                <c:pt idx="148654">
                  <c:v>-73.154499999999985</c:v>
                </c:pt>
                <c:pt idx="148655">
                  <c:v>-73.152499999999975</c:v>
                </c:pt>
                <c:pt idx="148656">
                  <c:v>-73.150499999999965</c:v>
                </c:pt>
                <c:pt idx="148657">
                  <c:v>-73.148499999999956</c:v>
                </c:pt>
                <c:pt idx="148658">
                  <c:v>-73.146500000000003</c:v>
                </c:pt>
                <c:pt idx="148659">
                  <c:v>-73.144499999999994</c:v>
                </c:pt>
                <c:pt idx="148660">
                  <c:v>-73.142499999999984</c:v>
                </c:pt>
                <c:pt idx="148661">
                  <c:v>-73.140499999999975</c:v>
                </c:pt>
                <c:pt idx="148662">
                  <c:v>-73.138499999999965</c:v>
                </c:pt>
                <c:pt idx="148663">
                  <c:v>-73.136499999999955</c:v>
                </c:pt>
                <c:pt idx="148664">
                  <c:v>-73.134500000000003</c:v>
                </c:pt>
                <c:pt idx="148665">
                  <c:v>-73.132499999999993</c:v>
                </c:pt>
                <c:pt idx="148666">
                  <c:v>-73.130499999999984</c:v>
                </c:pt>
                <c:pt idx="148667">
                  <c:v>-73.128499999999974</c:v>
                </c:pt>
                <c:pt idx="148668">
                  <c:v>-73.126499999999965</c:v>
                </c:pt>
                <c:pt idx="148669">
                  <c:v>-73.124499999999955</c:v>
                </c:pt>
                <c:pt idx="148670">
                  <c:v>-73.122500000000002</c:v>
                </c:pt>
                <c:pt idx="148671">
                  <c:v>-73.120499999999993</c:v>
                </c:pt>
                <c:pt idx="148672">
                  <c:v>-73.118499999999983</c:v>
                </c:pt>
                <c:pt idx="148673">
                  <c:v>-73.116499999999974</c:v>
                </c:pt>
                <c:pt idx="148674">
                  <c:v>-73.114499999999964</c:v>
                </c:pt>
                <c:pt idx="148675">
                  <c:v>-73.112499999999955</c:v>
                </c:pt>
                <c:pt idx="148676">
                  <c:v>-73.110500000000002</c:v>
                </c:pt>
                <c:pt idx="148677">
                  <c:v>-73.108499999999992</c:v>
                </c:pt>
                <c:pt idx="148678">
                  <c:v>-73.106499999999983</c:v>
                </c:pt>
                <c:pt idx="148679">
                  <c:v>-73.104499999999973</c:v>
                </c:pt>
                <c:pt idx="148680">
                  <c:v>-73.102499999999964</c:v>
                </c:pt>
                <c:pt idx="148681">
                  <c:v>-73.100499999999954</c:v>
                </c:pt>
                <c:pt idx="148682">
                  <c:v>-73.098500000000001</c:v>
                </c:pt>
                <c:pt idx="148683">
                  <c:v>-73.096499999999992</c:v>
                </c:pt>
                <c:pt idx="148684">
                  <c:v>-73.094499999999982</c:v>
                </c:pt>
                <c:pt idx="148685">
                  <c:v>-73.092499999999973</c:v>
                </c:pt>
                <c:pt idx="148686">
                  <c:v>-73.090499999999963</c:v>
                </c:pt>
                <c:pt idx="148687">
                  <c:v>-73.088499999999954</c:v>
                </c:pt>
                <c:pt idx="148688">
                  <c:v>-73.086500000000001</c:v>
                </c:pt>
                <c:pt idx="148689">
                  <c:v>-73.084499999999991</c:v>
                </c:pt>
                <c:pt idx="148690">
                  <c:v>-73.082499999999982</c:v>
                </c:pt>
                <c:pt idx="148691">
                  <c:v>-73.080499999999972</c:v>
                </c:pt>
                <c:pt idx="148692">
                  <c:v>-73.078499999999963</c:v>
                </c:pt>
                <c:pt idx="148693">
                  <c:v>-73.076499999999953</c:v>
                </c:pt>
                <c:pt idx="148694">
                  <c:v>-73.0745</c:v>
                </c:pt>
                <c:pt idx="148695">
                  <c:v>-73.072499999999991</c:v>
                </c:pt>
                <c:pt idx="148696">
                  <c:v>-73.070499999999981</c:v>
                </c:pt>
                <c:pt idx="148697">
                  <c:v>-73.068499999999972</c:v>
                </c:pt>
                <c:pt idx="148698">
                  <c:v>-73.066499999999962</c:v>
                </c:pt>
                <c:pt idx="148699">
                  <c:v>-73.064499999999953</c:v>
                </c:pt>
                <c:pt idx="148700">
                  <c:v>-73.0625</c:v>
                </c:pt>
                <c:pt idx="148701">
                  <c:v>-73.06049999999999</c:v>
                </c:pt>
                <c:pt idx="148702">
                  <c:v>-73.058499999999981</c:v>
                </c:pt>
                <c:pt idx="148703">
                  <c:v>-73.056499999999971</c:v>
                </c:pt>
                <c:pt idx="148704">
                  <c:v>-73.054499999999962</c:v>
                </c:pt>
                <c:pt idx="148705">
                  <c:v>-73.052499999999952</c:v>
                </c:pt>
                <c:pt idx="148706">
                  <c:v>-73.0505</c:v>
                </c:pt>
                <c:pt idx="148707">
                  <c:v>-73.04849999999999</c:v>
                </c:pt>
                <c:pt idx="148708">
                  <c:v>-73.04649999999998</c:v>
                </c:pt>
                <c:pt idx="148709">
                  <c:v>-73.044499999999971</c:v>
                </c:pt>
                <c:pt idx="148710">
                  <c:v>-73.042499999999961</c:v>
                </c:pt>
                <c:pt idx="148711">
                  <c:v>-73.040499999999952</c:v>
                </c:pt>
                <c:pt idx="148712">
                  <c:v>-73.038499999999999</c:v>
                </c:pt>
                <c:pt idx="148713">
                  <c:v>-73.03649999999999</c:v>
                </c:pt>
                <c:pt idx="148714">
                  <c:v>-73.03449999999998</c:v>
                </c:pt>
                <c:pt idx="148715">
                  <c:v>-73.03249999999997</c:v>
                </c:pt>
                <c:pt idx="148716">
                  <c:v>-73.030499999999961</c:v>
                </c:pt>
                <c:pt idx="148717">
                  <c:v>-73.028499999999951</c:v>
                </c:pt>
                <c:pt idx="148718">
                  <c:v>-73.026499999999999</c:v>
                </c:pt>
                <c:pt idx="148719">
                  <c:v>-73.024499999999989</c:v>
                </c:pt>
                <c:pt idx="148720">
                  <c:v>-73.02249999999998</c:v>
                </c:pt>
                <c:pt idx="148721">
                  <c:v>-73.02049999999997</c:v>
                </c:pt>
                <c:pt idx="148722">
                  <c:v>-73.01849999999996</c:v>
                </c:pt>
                <c:pt idx="148723">
                  <c:v>-73.016499999999951</c:v>
                </c:pt>
                <c:pt idx="148724">
                  <c:v>-73.014499999999998</c:v>
                </c:pt>
                <c:pt idx="148725">
                  <c:v>-73.012499999999989</c:v>
                </c:pt>
                <c:pt idx="148726">
                  <c:v>-73.010499999999979</c:v>
                </c:pt>
                <c:pt idx="148727">
                  <c:v>-73.00849999999997</c:v>
                </c:pt>
                <c:pt idx="148728">
                  <c:v>-73.00649999999996</c:v>
                </c:pt>
                <c:pt idx="148729">
                  <c:v>-73.00449999999995</c:v>
                </c:pt>
                <c:pt idx="148730">
                  <c:v>-73.002499999999998</c:v>
                </c:pt>
                <c:pt idx="148731">
                  <c:v>-73.000499999999988</c:v>
                </c:pt>
                <c:pt idx="148732">
                  <c:v>-72.998499999999979</c:v>
                </c:pt>
                <c:pt idx="148733">
                  <c:v>-72.996499999999969</c:v>
                </c:pt>
                <c:pt idx="148734">
                  <c:v>-72.99449999999996</c:v>
                </c:pt>
                <c:pt idx="148735">
                  <c:v>-72.99249999999995</c:v>
                </c:pt>
                <c:pt idx="148736">
                  <c:v>-72.990499999999997</c:v>
                </c:pt>
                <c:pt idx="148737">
                  <c:v>-72.988499999999988</c:v>
                </c:pt>
                <c:pt idx="148738">
                  <c:v>-72.986499999999978</c:v>
                </c:pt>
                <c:pt idx="148739">
                  <c:v>-72.984499999999969</c:v>
                </c:pt>
                <c:pt idx="148740">
                  <c:v>-72.982499999999959</c:v>
                </c:pt>
                <c:pt idx="148741">
                  <c:v>-72.98049999999995</c:v>
                </c:pt>
                <c:pt idx="148742">
                  <c:v>-72.978499999999997</c:v>
                </c:pt>
                <c:pt idx="148743">
                  <c:v>-72.976499999999987</c:v>
                </c:pt>
                <c:pt idx="148744">
                  <c:v>-72.974499999999978</c:v>
                </c:pt>
                <c:pt idx="148745">
                  <c:v>-72.972499999999968</c:v>
                </c:pt>
                <c:pt idx="148746">
                  <c:v>-72.970499999999959</c:v>
                </c:pt>
                <c:pt idx="148747">
                  <c:v>-72.968499999999949</c:v>
                </c:pt>
                <c:pt idx="148748">
                  <c:v>-72.966499999999996</c:v>
                </c:pt>
                <c:pt idx="148749">
                  <c:v>-72.964499999999987</c:v>
                </c:pt>
                <c:pt idx="148750">
                  <c:v>-72.962499999999977</c:v>
                </c:pt>
                <c:pt idx="148751">
                  <c:v>-72.960499999999968</c:v>
                </c:pt>
                <c:pt idx="148752">
                  <c:v>-72.958499999999958</c:v>
                </c:pt>
                <c:pt idx="148753">
                  <c:v>-72.956500000000005</c:v>
                </c:pt>
                <c:pt idx="148754">
                  <c:v>-72.954499999999996</c:v>
                </c:pt>
                <c:pt idx="148755">
                  <c:v>-72.952499999999986</c:v>
                </c:pt>
                <c:pt idx="148756">
                  <c:v>-72.950499999999977</c:v>
                </c:pt>
                <c:pt idx="148757">
                  <c:v>-72.948499999999967</c:v>
                </c:pt>
                <c:pt idx="148758">
                  <c:v>-72.946499999999958</c:v>
                </c:pt>
                <c:pt idx="148759">
                  <c:v>-72.944500000000005</c:v>
                </c:pt>
                <c:pt idx="148760">
                  <c:v>-72.942499999999995</c:v>
                </c:pt>
                <c:pt idx="148761">
                  <c:v>-72.940499999999986</c:v>
                </c:pt>
                <c:pt idx="148762">
                  <c:v>-72.938499999999976</c:v>
                </c:pt>
                <c:pt idx="148763">
                  <c:v>-72.936499999999967</c:v>
                </c:pt>
                <c:pt idx="148764">
                  <c:v>-72.934499999999957</c:v>
                </c:pt>
                <c:pt idx="148765">
                  <c:v>-72.932500000000005</c:v>
                </c:pt>
                <c:pt idx="148766">
                  <c:v>-72.930499999999995</c:v>
                </c:pt>
                <c:pt idx="148767">
                  <c:v>-72.928499999999985</c:v>
                </c:pt>
                <c:pt idx="148768">
                  <c:v>-72.926499999999976</c:v>
                </c:pt>
                <c:pt idx="148769">
                  <c:v>-72.924499999999966</c:v>
                </c:pt>
                <c:pt idx="148770">
                  <c:v>-72.922499999999957</c:v>
                </c:pt>
                <c:pt idx="148771">
                  <c:v>-72.920500000000004</c:v>
                </c:pt>
                <c:pt idx="148772">
                  <c:v>-72.918499999999995</c:v>
                </c:pt>
                <c:pt idx="148773">
                  <c:v>-72.916499999999985</c:v>
                </c:pt>
                <c:pt idx="148774">
                  <c:v>-72.914499999999975</c:v>
                </c:pt>
                <c:pt idx="148775">
                  <c:v>-72.912499999999966</c:v>
                </c:pt>
                <c:pt idx="148776">
                  <c:v>-72.910499999999956</c:v>
                </c:pt>
                <c:pt idx="148777">
                  <c:v>-72.908500000000004</c:v>
                </c:pt>
                <c:pt idx="148778">
                  <c:v>-72.906499999999994</c:v>
                </c:pt>
                <c:pt idx="148779">
                  <c:v>-72.904499999999985</c:v>
                </c:pt>
                <c:pt idx="148780">
                  <c:v>-72.902499999999975</c:v>
                </c:pt>
                <c:pt idx="148781">
                  <c:v>-72.900499999999965</c:v>
                </c:pt>
                <c:pt idx="148782">
                  <c:v>-72.898499999999956</c:v>
                </c:pt>
                <c:pt idx="148783">
                  <c:v>-72.896500000000003</c:v>
                </c:pt>
                <c:pt idx="148784">
                  <c:v>-72.894499999999994</c:v>
                </c:pt>
                <c:pt idx="148785">
                  <c:v>-72.892499999999984</c:v>
                </c:pt>
                <c:pt idx="148786">
                  <c:v>-72.890499999999975</c:v>
                </c:pt>
                <c:pt idx="148787">
                  <c:v>-72.888499999999965</c:v>
                </c:pt>
                <c:pt idx="148788">
                  <c:v>-72.886499999999955</c:v>
                </c:pt>
                <c:pt idx="148789">
                  <c:v>-72.884500000000003</c:v>
                </c:pt>
                <c:pt idx="148790">
                  <c:v>-72.882499999999993</c:v>
                </c:pt>
                <c:pt idx="148791">
                  <c:v>-72.880499999999984</c:v>
                </c:pt>
                <c:pt idx="148792">
                  <c:v>-72.878499999999974</c:v>
                </c:pt>
                <c:pt idx="148793">
                  <c:v>-72.876499999999965</c:v>
                </c:pt>
                <c:pt idx="148794">
                  <c:v>-72.874499999999955</c:v>
                </c:pt>
                <c:pt idx="148795">
                  <c:v>-72.872500000000002</c:v>
                </c:pt>
                <c:pt idx="148796">
                  <c:v>-72.870499999999993</c:v>
                </c:pt>
                <c:pt idx="148797">
                  <c:v>-72.868499999999983</c:v>
                </c:pt>
                <c:pt idx="148798">
                  <c:v>-72.866499999999974</c:v>
                </c:pt>
                <c:pt idx="148799">
                  <c:v>-72.864499999999964</c:v>
                </c:pt>
                <c:pt idx="148800">
                  <c:v>-72.862499999999955</c:v>
                </c:pt>
                <c:pt idx="148801">
                  <c:v>-72.860500000000002</c:v>
                </c:pt>
                <c:pt idx="148802">
                  <c:v>-72.858499999999992</c:v>
                </c:pt>
                <c:pt idx="148803">
                  <c:v>-72.856499999999983</c:v>
                </c:pt>
                <c:pt idx="148804">
                  <c:v>-72.854499999999973</c:v>
                </c:pt>
                <c:pt idx="148805">
                  <c:v>-72.852499999999964</c:v>
                </c:pt>
                <c:pt idx="148806">
                  <c:v>-72.850499999999954</c:v>
                </c:pt>
                <c:pt idx="148807">
                  <c:v>-72.848500000000001</c:v>
                </c:pt>
                <c:pt idx="148808">
                  <c:v>-72.846499999999992</c:v>
                </c:pt>
                <c:pt idx="148809">
                  <c:v>-72.844499999999982</c:v>
                </c:pt>
                <c:pt idx="148810">
                  <c:v>-72.842499999999973</c:v>
                </c:pt>
                <c:pt idx="148811">
                  <c:v>-72.840499999999963</c:v>
                </c:pt>
                <c:pt idx="148812">
                  <c:v>-72.838499999999954</c:v>
                </c:pt>
                <c:pt idx="148813">
                  <c:v>-72.836500000000001</c:v>
                </c:pt>
                <c:pt idx="148814">
                  <c:v>-72.834499999999991</c:v>
                </c:pt>
                <c:pt idx="148815">
                  <c:v>-72.832499999999982</c:v>
                </c:pt>
                <c:pt idx="148816">
                  <c:v>-72.830499999999972</c:v>
                </c:pt>
                <c:pt idx="148817">
                  <c:v>-72.828499999999963</c:v>
                </c:pt>
                <c:pt idx="148818">
                  <c:v>-72.826499999999953</c:v>
                </c:pt>
                <c:pt idx="148819">
                  <c:v>-72.8245</c:v>
                </c:pt>
                <c:pt idx="148820">
                  <c:v>-72.822499999999991</c:v>
                </c:pt>
                <c:pt idx="148821">
                  <c:v>-72.820499999999981</c:v>
                </c:pt>
                <c:pt idx="148822">
                  <c:v>-72.818499999999972</c:v>
                </c:pt>
                <c:pt idx="148823">
                  <c:v>-72.816499999999962</c:v>
                </c:pt>
                <c:pt idx="148824">
                  <c:v>-72.814499999999953</c:v>
                </c:pt>
                <c:pt idx="148825">
                  <c:v>-72.8125</c:v>
                </c:pt>
                <c:pt idx="148826">
                  <c:v>-72.81049999999999</c:v>
                </c:pt>
                <c:pt idx="148827">
                  <c:v>-72.808499999999981</c:v>
                </c:pt>
                <c:pt idx="148828">
                  <c:v>-72.806499999999971</c:v>
                </c:pt>
                <c:pt idx="148829">
                  <c:v>-72.804499999999962</c:v>
                </c:pt>
                <c:pt idx="148830">
                  <c:v>-72.802499999999952</c:v>
                </c:pt>
                <c:pt idx="148831">
                  <c:v>-72.8005</c:v>
                </c:pt>
                <c:pt idx="148832">
                  <c:v>-72.79849999999999</c:v>
                </c:pt>
                <c:pt idx="148833">
                  <c:v>-72.79649999999998</c:v>
                </c:pt>
                <c:pt idx="148834">
                  <c:v>-72.794499999999971</c:v>
                </c:pt>
                <c:pt idx="148835">
                  <c:v>-72.792499999999961</c:v>
                </c:pt>
                <c:pt idx="148836">
                  <c:v>-72.790499999999952</c:v>
                </c:pt>
                <c:pt idx="148837">
                  <c:v>-72.788499999999999</c:v>
                </c:pt>
                <c:pt idx="148838">
                  <c:v>-72.78649999999999</c:v>
                </c:pt>
                <c:pt idx="148839">
                  <c:v>-72.78449999999998</c:v>
                </c:pt>
                <c:pt idx="148840">
                  <c:v>-72.78249999999997</c:v>
                </c:pt>
                <c:pt idx="148841">
                  <c:v>-72.780499999999961</c:v>
                </c:pt>
                <c:pt idx="148842">
                  <c:v>-72.778499999999951</c:v>
                </c:pt>
                <c:pt idx="148843">
                  <c:v>-72.776499999999999</c:v>
                </c:pt>
                <c:pt idx="148844">
                  <c:v>-72.774499999999989</c:v>
                </c:pt>
                <c:pt idx="148845">
                  <c:v>-72.77249999999998</c:v>
                </c:pt>
                <c:pt idx="148846">
                  <c:v>-72.77049999999997</c:v>
                </c:pt>
                <c:pt idx="148847">
                  <c:v>-72.76849999999996</c:v>
                </c:pt>
                <c:pt idx="148848">
                  <c:v>-72.766499999999951</c:v>
                </c:pt>
                <c:pt idx="148849">
                  <c:v>-72.764499999999998</c:v>
                </c:pt>
                <c:pt idx="148850">
                  <c:v>-72.762499999999989</c:v>
                </c:pt>
                <c:pt idx="148851">
                  <c:v>-72.760499999999979</c:v>
                </c:pt>
                <c:pt idx="148852">
                  <c:v>-72.75849999999997</c:v>
                </c:pt>
                <c:pt idx="148853">
                  <c:v>-72.75649999999996</c:v>
                </c:pt>
                <c:pt idx="148854">
                  <c:v>-72.75449999999995</c:v>
                </c:pt>
                <c:pt idx="148855">
                  <c:v>-72.752499999999998</c:v>
                </c:pt>
                <c:pt idx="148856">
                  <c:v>-72.750499999999988</c:v>
                </c:pt>
                <c:pt idx="148857">
                  <c:v>-72.748499999999979</c:v>
                </c:pt>
                <c:pt idx="148858">
                  <c:v>-72.746499999999969</c:v>
                </c:pt>
                <c:pt idx="148859">
                  <c:v>-72.74449999999996</c:v>
                </c:pt>
                <c:pt idx="148860">
                  <c:v>-72.74249999999995</c:v>
                </c:pt>
                <c:pt idx="148861">
                  <c:v>-72.740499999999997</c:v>
                </c:pt>
                <c:pt idx="148862">
                  <c:v>-72.738499999999988</c:v>
                </c:pt>
                <c:pt idx="148863">
                  <c:v>-72.736499999999978</c:v>
                </c:pt>
                <c:pt idx="148864">
                  <c:v>-72.734499999999969</c:v>
                </c:pt>
                <c:pt idx="148865">
                  <c:v>-72.732499999999959</c:v>
                </c:pt>
                <c:pt idx="148866">
                  <c:v>-72.73049999999995</c:v>
                </c:pt>
                <c:pt idx="148867">
                  <c:v>-72.728499999999997</c:v>
                </c:pt>
                <c:pt idx="148868">
                  <c:v>-72.726499999999987</c:v>
                </c:pt>
                <c:pt idx="148869">
                  <c:v>-72.724499999999978</c:v>
                </c:pt>
                <c:pt idx="148870">
                  <c:v>-72.722499999999968</c:v>
                </c:pt>
                <c:pt idx="148871">
                  <c:v>-72.720499999999959</c:v>
                </c:pt>
                <c:pt idx="148872">
                  <c:v>-72.718499999999949</c:v>
                </c:pt>
                <c:pt idx="148873">
                  <c:v>-72.716499999999996</c:v>
                </c:pt>
                <c:pt idx="148874">
                  <c:v>-72.714499999999987</c:v>
                </c:pt>
                <c:pt idx="148875">
                  <c:v>-72.712499999999977</c:v>
                </c:pt>
                <c:pt idx="148876">
                  <c:v>-72.710499999999968</c:v>
                </c:pt>
                <c:pt idx="148877">
                  <c:v>-72.708499999999958</c:v>
                </c:pt>
                <c:pt idx="148878">
                  <c:v>-72.706500000000005</c:v>
                </c:pt>
                <c:pt idx="148879">
                  <c:v>-72.704499999999996</c:v>
                </c:pt>
                <c:pt idx="148880">
                  <c:v>-72.702499999999986</c:v>
                </c:pt>
                <c:pt idx="148881">
                  <c:v>-72.700499999999977</c:v>
                </c:pt>
                <c:pt idx="148882">
                  <c:v>-72.698499999999967</c:v>
                </c:pt>
                <c:pt idx="148883">
                  <c:v>-72.696499999999958</c:v>
                </c:pt>
                <c:pt idx="148884">
                  <c:v>-72.694500000000005</c:v>
                </c:pt>
                <c:pt idx="148885">
                  <c:v>-72.692499999999995</c:v>
                </c:pt>
                <c:pt idx="148886">
                  <c:v>-72.690499999999986</c:v>
                </c:pt>
                <c:pt idx="148887">
                  <c:v>-72.688499999999976</c:v>
                </c:pt>
                <c:pt idx="148888">
                  <c:v>-72.686499999999967</c:v>
                </c:pt>
                <c:pt idx="148889">
                  <c:v>-72.684499999999957</c:v>
                </c:pt>
                <c:pt idx="148890">
                  <c:v>-72.682500000000005</c:v>
                </c:pt>
                <c:pt idx="148891">
                  <c:v>-72.680499999999995</c:v>
                </c:pt>
                <c:pt idx="148892">
                  <c:v>-72.678499999999985</c:v>
                </c:pt>
                <c:pt idx="148893">
                  <c:v>-72.676499999999976</c:v>
                </c:pt>
                <c:pt idx="148894">
                  <c:v>-72.674499999999966</c:v>
                </c:pt>
                <c:pt idx="148895">
                  <c:v>-72.672499999999957</c:v>
                </c:pt>
                <c:pt idx="148896">
                  <c:v>-72.670500000000004</c:v>
                </c:pt>
                <c:pt idx="148897">
                  <c:v>-72.668499999999995</c:v>
                </c:pt>
                <c:pt idx="148898">
                  <c:v>-72.666499999999985</c:v>
                </c:pt>
                <c:pt idx="148899">
                  <c:v>-72.664499999999975</c:v>
                </c:pt>
                <c:pt idx="148900">
                  <c:v>-72.662499999999966</c:v>
                </c:pt>
                <c:pt idx="148901">
                  <c:v>-72.660499999999956</c:v>
                </c:pt>
                <c:pt idx="148902">
                  <c:v>-72.658500000000004</c:v>
                </c:pt>
                <c:pt idx="148903">
                  <c:v>-72.656499999999994</c:v>
                </c:pt>
                <c:pt idx="148904">
                  <c:v>-72.654499999999985</c:v>
                </c:pt>
                <c:pt idx="148905">
                  <c:v>-72.652499999999975</c:v>
                </c:pt>
                <c:pt idx="148906">
                  <c:v>-72.650499999999965</c:v>
                </c:pt>
                <c:pt idx="148907">
                  <c:v>-72.648499999999956</c:v>
                </c:pt>
                <c:pt idx="148908">
                  <c:v>-72.646500000000003</c:v>
                </c:pt>
                <c:pt idx="148909">
                  <c:v>-72.644499999999994</c:v>
                </c:pt>
                <c:pt idx="148910">
                  <c:v>-72.642499999999984</c:v>
                </c:pt>
                <c:pt idx="148911">
                  <c:v>-72.640499999999975</c:v>
                </c:pt>
                <c:pt idx="148912">
                  <c:v>-72.638499999999965</c:v>
                </c:pt>
                <c:pt idx="148913">
                  <c:v>-72.636499999999955</c:v>
                </c:pt>
                <c:pt idx="148914">
                  <c:v>-72.634500000000003</c:v>
                </c:pt>
                <c:pt idx="148915">
                  <c:v>-72.632499999999993</c:v>
                </c:pt>
                <c:pt idx="148916">
                  <c:v>-72.630499999999984</c:v>
                </c:pt>
                <c:pt idx="148917">
                  <c:v>-72.628499999999974</c:v>
                </c:pt>
                <c:pt idx="148918">
                  <c:v>-72.626499999999965</c:v>
                </c:pt>
                <c:pt idx="148919">
                  <c:v>-72.624499999999955</c:v>
                </c:pt>
                <c:pt idx="148920">
                  <c:v>-72.622500000000002</c:v>
                </c:pt>
                <c:pt idx="148921">
                  <c:v>-72.620499999999993</c:v>
                </c:pt>
                <c:pt idx="148922">
                  <c:v>-72.618499999999983</c:v>
                </c:pt>
                <c:pt idx="148923">
                  <c:v>-72.616499999999974</c:v>
                </c:pt>
                <c:pt idx="148924">
                  <c:v>-72.614499999999964</c:v>
                </c:pt>
                <c:pt idx="148925">
                  <c:v>-72.612499999999955</c:v>
                </c:pt>
                <c:pt idx="148926">
                  <c:v>-72.610500000000002</c:v>
                </c:pt>
                <c:pt idx="148927">
                  <c:v>-72.608499999999992</c:v>
                </c:pt>
                <c:pt idx="148928">
                  <c:v>-72.606499999999983</c:v>
                </c:pt>
                <c:pt idx="148929">
                  <c:v>-72.604499999999973</c:v>
                </c:pt>
                <c:pt idx="148930">
                  <c:v>-72.602499999999964</c:v>
                </c:pt>
                <c:pt idx="148931">
                  <c:v>-72.600499999999954</c:v>
                </c:pt>
                <c:pt idx="148932">
                  <c:v>-72.598500000000001</c:v>
                </c:pt>
                <c:pt idx="148933">
                  <c:v>-72.596499999999992</c:v>
                </c:pt>
                <c:pt idx="148934">
                  <c:v>-72.594499999999982</c:v>
                </c:pt>
                <c:pt idx="148935">
                  <c:v>-72.592499999999973</c:v>
                </c:pt>
                <c:pt idx="148936">
                  <c:v>-72.590499999999963</c:v>
                </c:pt>
                <c:pt idx="148937">
                  <c:v>-72.588499999999954</c:v>
                </c:pt>
                <c:pt idx="148938">
                  <c:v>-72.586500000000001</c:v>
                </c:pt>
                <c:pt idx="148939">
                  <c:v>-72.584499999999991</c:v>
                </c:pt>
                <c:pt idx="148940">
                  <c:v>-72.582499999999982</c:v>
                </c:pt>
                <c:pt idx="148941">
                  <c:v>-72.580499999999972</c:v>
                </c:pt>
                <c:pt idx="148942">
                  <c:v>-72.578499999999963</c:v>
                </c:pt>
                <c:pt idx="148943">
                  <c:v>-72.576499999999953</c:v>
                </c:pt>
                <c:pt idx="148944">
                  <c:v>-72.5745</c:v>
                </c:pt>
                <c:pt idx="148945">
                  <c:v>-72.572499999999991</c:v>
                </c:pt>
                <c:pt idx="148946">
                  <c:v>-72.570499999999981</c:v>
                </c:pt>
                <c:pt idx="148947">
                  <c:v>-72.568499999999972</c:v>
                </c:pt>
                <c:pt idx="148948">
                  <c:v>-72.566499999999962</c:v>
                </c:pt>
                <c:pt idx="148949">
                  <c:v>-72.564499999999953</c:v>
                </c:pt>
                <c:pt idx="148950">
                  <c:v>-72.5625</c:v>
                </c:pt>
                <c:pt idx="148951">
                  <c:v>-72.56049999999999</c:v>
                </c:pt>
                <c:pt idx="148952">
                  <c:v>-72.558499999999981</c:v>
                </c:pt>
                <c:pt idx="148953">
                  <c:v>-72.556499999999971</c:v>
                </c:pt>
                <c:pt idx="148954">
                  <c:v>-72.554499999999962</c:v>
                </c:pt>
                <c:pt idx="148955">
                  <c:v>-72.552499999999952</c:v>
                </c:pt>
                <c:pt idx="148956">
                  <c:v>-72.5505</c:v>
                </c:pt>
                <c:pt idx="148957">
                  <c:v>-72.54849999999999</c:v>
                </c:pt>
                <c:pt idx="148958">
                  <c:v>-72.54649999999998</c:v>
                </c:pt>
                <c:pt idx="148959">
                  <c:v>-72.544499999999971</c:v>
                </c:pt>
                <c:pt idx="148960">
                  <c:v>-72.542499999999961</c:v>
                </c:pt>
                <c:pt idx="148961">
                  <c:v>-72.540499999999952</c:v>
                </c:pt>
                <c:pt idx="148962">
                  <c:v>-72.538499999999999</c:v>
                </c:pt>
                <c:pt idx="148963">
                  <c:v>-72.53649999999999</c:v>
                </c:pt>
                <c:pt idx="148964">
                  <c:v>-72.53449999999998</c:v>
                </c:pt>
                <c:pt idx="148965">
                  <c:v>-72.53249999999997</c:v>
                </c:pt>
                <c:pt idx="148966">
                  <c:v>-72.530499999999961</c:v>
                </c:pt>
                <c:pt idx="148967">
                  <c:v>-72.528499999999951</c:v>
                </c:pt>
                <c:pt idx="148968">
                  <c:v>-72.526499999999999</c:v>
                </c:pt>
                <c:pt idx="148969">
                  <c:v>-72.524499999999989</c:v>
                </c:pt>
                <c:pt idx="148970">
                  <c:v>-72.52249999999998</c:v>
                </c:pt>
                <c:pt idx="148971">
                  <c:v>-72.52049999999997</c:v>
                </c:pt>
                <c:pt idx="148972">
                  <c:v>-72.51849999999996</c:v>
                </c:pt>
                <c:pt idx="148973">
                  <c:v>-72.516499999999951</c:v>
                </c:pt>
                <c:pt idx="148974">
                  <c:v>-72.514499999999998</c:v>
                </c:pt>
                <c:pt idx="148975">
                  <c:v>-72.512499999999989</c:v>
                </c:pt>
                <c:pt idx="148976">
                  <c:v>-72.510499999999979</c:v>
                </c:pt>
                <c:pt idx="148977">
                  <c:v>-72.50849999999997</c:v>
                </c:pt>
                <c:pt idx="148978">
                  <c:v>-72.50649999999996</c:v>
                </c:pt>
                <c:pt idx="148979">
                  <c:v>-72.50449999999995</c:v>
                </c:pt>
                <c:pt idx="148980">
                  <c:v>-72.502499999999998</c:v>
                </c:pt>
                <c:pt idx="148981">
                  <c:v>-72.500499999999988</c:v>
                </c:pt>
                <c:pt idx="148982">
                  <c:v>-72.498499999999979</c:v>
                </c:pt>
                <c:pt idx="148983">
                  <c:v>-72.496499999999969</c:v>
                </c:pt>
                <c:pt idx="148984">
                  <c:v>-72.49449999999996</c:v>
                </c:pt>
                <c:pt idx="148985">
                  <c:v>-72.49249999999995</c:v>
                </c:pt>
                <c:pt idx="148986">
                  <c:v>-72.490499999999997</c:v>
                </c:pt>
                <c:pt idx="148987">
                  <c:v>-72.488499999999988</c:v>
                </c:pt>
                <c:pt idx="148988">
                  <c:v>-72.486499999999978</c:v>
                </c:pt>
                <c:pt idx="148989">
                  <c:v>-72.484499999999969</c:v>
                </c:pt>
                <c:pt idx="148990">
                  <c:v>-72.482499999999959</c:v>
                </c:pt>
                <c:pt idx="148991">
                  <c:v>-72.48049999999995</c:v>
                </c:pt>
                <c:pt idx="148992">
                  <c:v>-72.478499999999997</c:v>
                </c:pt>
                <c:pt idx="148993">
                  <c:v>-72.476499999999987</c:v>
                </c:pt>
                <c:pt idx="148994">
                  <c:v>-72.474499999999978</c:v>
                </c:pt>
                <c:pt idx="148995">
                  <c:v>-72.472499999999968</c:v>
                </c:pt>
                <c:pt idx="148996">
                  <c:v>-72.470499999999959</c:v>
                </c:pt>
                <c:pt idx="148997">
                  <c:v>-72.468499999999949</c:v>
                </c:pt>
                <c:pt idx="148998">
                  <c:v>-72.466499999999996</c:v>
                </c:pt>
                <c:pt idx="148999">
                  <c:v>-72.464499999999987</c:v>
                </c:pt>
                <c:pt idx="149000">
                  <c:v>-72.462499999999977</c:v>
                </c:pt>
                <c:pt idx="149001">
                  <c:v>-72.460499999999968</c:v>
                </c:pt>
                <c:pt idx="149002">
                  <c:v>-72.458499999999958</c:v>
                </c:pt>
                <c:pt idx="149003">
                  <c:v>-72.456500000000005</c:v>
                </c:pt>
                <c:pt idx="149004">
                  <c:v>-72.454499999999996</c:v>
                </c:pt>
                <c:pt idx="149005">
                  <c:v>-72.452499999999986</c:v>
                </c:pt>
                <c:pt idx="149006">
                  <c:v>-72.450499999999977</c:v>
                </c:pt>
                <c:pt idx="149007">
                  <c:v>-72.448499999999967</c:v>
                </c:pt>
                <c:pt idx="149008">
                  <c:v>-72.446499999999958</c:v>
                </c:pt>
                <c:pt idx="149009">
                  <c:v>-72.444500000000005</c:v>
                </c:pt>
                <c:pt idx="149010">
                  <c:v>-72.442499999999995</c:v>
                </c:pt>
                <c:pt idx="149011">
                  <c:v>-72.440499999999986</c:v>
                </c:pt>
                <c:pt idx="149012">
                  <c:v>-72.438499999999976</c:v>
                </c:pt>
                <c:pt idx="149013">
                  <c:v>-72.436499999999967</c:v>
                </c:pt>
                <c:pt idx="149014">
                  <c:v>-72.434499999999957</c:v>
                </c:pt>
                <c:pt idx="149015">
                  <c:v>-72.432500000000005</c:v>
                </c:pt>
                <c:pt idx="149016">
                  <c:v>-72.430499999999995</c:v>
                </c:pt>
                <c:pt idx="149017">
                  <c:v>-72.428499999999985</c:v>
                </c:pt>
                <c:pt idx="149018">
                  <c:v>-72.426499999999976</c:v>
                </c:pt>
                <c:pt idx="149019">
                  <c:v>-72.424499999999966</c:v>
                </c:pt>
                <c:pt idx="149020">
                  <c:v>-72.422499999999957</c:v>
                </c:pt>
                <c:pt idx="149021">
                  <c:v>-72.420500000000004</c:v>
                </c:pt>
                <c:pt idx="149022">
                  <c:v>-72.418499999999995</c:v>
                </c:pt>
                <c:pt idx="149023">
                  <c:v>-72.416499999999985</c:v>
                </c:pt>
                <c:pt idx="149024">
                  <c:v>-72.414499999999975</c:v>
                </c:pt>
                <c:pt idx="149025">
                  <c:v>-72.412499999999966</c:v>
                </c:pt>
                <c:pt idx="149026">
                  <c:v>-72.410499999999956</c:v>
                </c:pt>
                <c:pt idx="149027">
                  <c:v>-72.408500000000004</c:v>
                </c:pt>
                <c:pt idx="149028">
                  <c:v>-72.406499999999994</c:v>
                </c:pt>
                <c:pt idx="149029">
                  <c:v>-72.404499999999985</c:v>
                </c:pt>
                <c:pt idx="149030">
                  <c:v>-72.402499999999975</c:v>
                </c:pt>
                <c:pt idx="149031">
                  <c:v>-72.400499999999965</c:v>
                </c:pt>
                <c:pt idx="149032">
                  <c:v>-72.398499999999956</c:v>
                </c:pt>
                <c:pt idx="149033">
                  <c:v>-72.396500000000003</c:v>
                </c:pt>
                <c:pt idx="149034">
                  <c:v>-72.394499999999994</c:v>
                </c:pt>
                <c:pt idx="149035">
                  <c:v>-72.392499999999984</c:v>
                </c:pt>
                <c:pt idx="149036">
                  <c:v>-72.390499999999975</c:v>
                </c:pt>
                <c:pt idx="149037">
                  <c:v>-72.388499999999965</c:v>
                </c:pt>
                <c:pt idx="149038">
                  <c:v>-72.386499999999955</c:v>
                </c:pt>
                <c:pt idx="149039">
                  <c:v>-72.384500000000003</c:v>
                </c:pt>
                <c:pt idx="149040">
                  <c:v>-72.382499999999993</c:v>
                </c:pt>
                <c:pt idx="149041">
                  <c:v>-72.380499999999984</c:v>
                </c:pt>
                <c:pt idx="149042">
                  <c:v>-72.378499999999974</c:v>
                </c:pt>
                <c:pt idx="149043">
                  <c:v>-72.376499999999965</c:v>
                </c:pt>
                <c:pt idx="149044">
                  <c:v>-72.374499999999955</c:v>
                </c:pt>
                <c:pt idx="149045">
                  <c:v>-72.372500000000002</c:v>
                </c:pt>
                <c:pt idx="149046">
                  <c:v>-72.370499999999993</c:v>
                </c:pt>
                <c:pt idx="149047">
                  <c:v>-72.368499999999983</c:v>
                </c:pt>
                <c:pt idx="149048">
                  <c:v>-72.366499999999974</c:v>
                </c:pt>
                <c:pt idx="149049">
                  <c:v>-72.364499999999964</c:v>
                </c:pt>
                <c:pt idx="149050">
                  <c:v>-72.362499999999955</c:v>
                </c:pt>
                <c:pt idx="149051">
                  <c:v>-72.360500000000002</c:v>
                </c:pt>
                <c:pt idx="149052">
                  <c:v>-72.358499999999992</c:v>
                </c:pt>
                <c:pt idx="149053">
                  <c:v>-72.356499999999983</c:v>
                </c:pt>
                <c:pt idx="149054">
                  <c:v>-72.354499999999973</c:v>
                </c:pt>
                <c:pt idx="149055">
                  <c:v>-72.352499999999964</c:v>
                </c:pt>
                <c:pt idx="149056">
                  <c:v>-72.350499999999954</c:v>
                </c:pt>
                <c:pt idx="149057">
                  <c:v>-72.348500000000001</c:v>
                </c:pt>
                <c:pt idx="149058">
                  <c:v>-72.346499999999992</c:v>
                </c:pt>
                <c:pt idx="149059">
                  <c:v>-72.344499999999982</c:v>
                </c:pt>
                <c:pt idx="149060">
                  <c:v>-72.342499999999973</c:v>
                </c:pt>
                <c:pt idx="149061">
                  <c:v>-72.340499999999963</c:v>
                </c:pt>
                <c:pt idx="149062">
                  <c:v>-72.338499999999954</c:v>
                </c:pt>
                <c:pt idx="149063">
                  <c:v>-72.336500000000001</c:v>
                </c:pt>
                <c:pt idx="149064">
                  <c:v>-72.334499999999991</c:v>
                </c:pt>
                <c:pt idx="149065">
                  <c:v>-72.332499999999982</c:v>
                </c:pt>
                <c:pt idx="149066">
                  <c:v>-72.330499999999972</c:v>
                </c:pt>
                <c:pt idx="149067">
                  <c:v>-72.328499999999963</c:v>
                </c:pt>
                <c:pt idx="149068">
                  <c:v>-72.326499999999953</c:v>
                </c:pt>
                <c:pt idx="149069">
                  <c:v>-72.3245</c:v>
                </c:pt>
                <c:pt idx="149070">
                  <c:v>-72.322499999999991</c:v>
                </c:pt>
                <c:pt idx="149071">
                  <c:v>-72.320499999999981</c:v>
                </c:pt>
                <c:pt idx="149072">
                  <c:v>-72.318499999999972</c:v>
                </c:pt>
                <c:pt idx="149073">
                  <c:v>-72.316499999999962</c:v>
                </c:pt>
                <c:pt idx="149074">
                  <c:v>-72.314499999999953</c:v>
                </c:pt>
                <c:pt idx="149075">
                  <c:v>-72.3125</c:v>
                </c:pt>
                <c:pt idx="149076">
                  <c:v>-72.31049999999999</c:v>
                </c:pt>
                <c:pt idx="149077">
                  <c:v>-72.308499999999981</c:v>
                </c:pt>
                <c:pt idx="149078">
                  <c:v>-72.306499999999971</c:v>
                </c:pt>
                <c:pt idx="149079">
                  <c:v>-72.304499999999962</c:v>
                </c:pt>
                <c:pt idx="149080">
                  <c:v>-72.302499999999952</c:v>
                </c:pt>
                <c:pt idx="149081">
                  <c:v>-72.3005</c:v>
                </c:pt>
                <c:pt idx="149082">
                  <c:v>-72.29849999999999</c:v>
                </c:pt>
                <c:pt idx="149083">
                  <c:v>-72.29649999999998</c:v>
                </c:pt>
                <c:pt idx="149084">
                  <c:v>-72.294499999999971</c:v>
                </c:pt>
                <c:pt idx="149085">
                  <c:v>-72.292499999999961</c:v>
                </c:pt>
                <c:pt idx="149086">
                  <c:v>-72.290499999999952</c:v>
                </c:pt>
                <c:pt idx="149087">
                  <c:v>-72.288499999999999</c:v>
                </c:pt>
                <c:pt idx="149088">
                  <c:v>-72.28649999999999</c:v>
                </c:pt>
                <c:pt idx="149089">
                  <c:v>-72.28449999999998</c:v>
                </c:pt>
                <c:pt idx="149090">
                  <c:v>-72.28249999999997</c:v>
                </c:pt>
                <c:pt idx="149091">
                  <c:v>-72.280499999999961</c:v>
                </c:pt>
                <c:pt idx="149092">
                  <c:v>-72.278499999999951</c:v>
                </c:pt>
                <c:pt idx="149093">
                  <c:v>-72.276499999999999</c:v>
                </c:pt>
                <c:pt idx="149094">
                  <c:v>-72.274499999999989</c:v>
                </c:pt>
                <c:pt idx="149095">
                  <c:v>-72.27249999999998</c:v>
                </c:pt>
                <c:pt idx="149096">
                  <c:v>-72.27049999999997</c:v>
                </c:pt>
                <c:pt idx="149097">
                  <c:v>-72.26849999999996</c:v>
                </c:pt>
                <c:pt idx="149098">
                  <c:v>-72.266499999999951</c:v>
                </c:pt>
                <c:pt idx="149099">
                  <c:v>-72.264499999999998</c:v>
                </c:pt>
                <c:pt idx="149100">
                  <c:v>-72.262499999999989</c:v>
                </c:pt>
                <c:pt idx="149101">
                  <c:v>-72.260499999999979</c:v>
                </c:pt>
                <c:pt idx="149102">
                  <c:v>-72.25849999999997</c:v>
                </c:pt>
                <c:pt idx="149103">
                  <c:v>-72.25649999999996</c:v>
                </c:pt>
                <c:pt idx="149104">
                  <c:v>-72.25449999999995</c:v>
                </c:pt>
                <c:pt idx="149105">
                  <c:v>-72.252499999999998</c:v>
                </c:pt>
                <c:pt idx="149106">
                  <c:v>-72.250499999999988</c:v>
                </c:pt>
                <c:pt idx="149107">
                  <c:v>-72.248499999999979</c:v>
                </c:pt>
                <c:pt idx="149108">
                  <c:v>-72.246499999999969</c:v>
                </c:pt>
                <c:pt idx="149109">
                  <c:v>-72.24449999999996</c:v>
                </c:pt>
                <c:pt idx="149110">
                  <c:v>-72.24249999999995</c:v>
                </c:pt>
                <c:pt idx="149111">
                  <c:v>-72.240499999999997</c:v>
                </c:pt>
                <c:pt idx="149112">
                  <c:v>-72.238499999999988</c:v>
                </c:pt>
                <c:pt idx="149113">
                  <c:v>-72.236499999999978</c:v>
                </c:pt>
                <c:pt idx="149114">
                  <c:v>-72.234499999999969</c:v>
                </c:pt>
                <c:pt idx="149115">
                  <c:v>-72.232499999999959</c:v>
                </c:pt>
                <c:pt idx="149116">
                  <c:v>-72.23049999999995</c:v>
                </c:pt>
                <c:pt idx="149117">
                  <c:v>-72.228499999999997</c:v>
                </c:pt>
                <c:pt idx="149118">
                  <c:v>-72.226499999999987</c:v>
                </c:pt>
                <c:pt idx="149119">
                  <c:v>-72.224499999999978</c:v>
                </c:pt>
                <c:pt idx="149120">
                  <c:v>-72.222499999999968</c:v>
                </c:pt>
                <c:pt idx="149121">
                  <c:v>-72.220499999999959</c:v>
                </c:pt>
                <c:pt idx="149122">
                  <c:v>-72.218499999999949</c:v>
                </c:pt>
                <c:pt idx="149123">
                  <c:v>-72.216499999999996</c:v>
                </c:pt>
                <c:pt idx="149124">
                  <c:v>-72.214499999999987</c:v>
                </c:pt>
                <c:pt idx="149125">
                  <c:v>-72.212499999999977</c:v>
                </c:pt>
                <c:pt idx="149126">
                  <c:v>-72.210499999999968</c:v>
                </c:pt>
                <c:pt idx="149127">
                  <c:v>-72.208499999999958</c:v>
                </c:pt>
                <c:pt idx="149128">
                  <c:v>-72.206500000000005</c:v>
                </c:pt>
                <c:pt idx="149129">
                  <c:v>-72.204499999999996</c:v>
                </c:pt>
                <c:pt idx="149130">
                  <c:v>-72.202499999999986</c:v>
                </c:pt>
                <c:pt idx="149131">
                  <c:v>-72.200499999999977</c:v>
                </c:pt>
                <c:pt idx="149132">
                  <c:v>-72.198499999999967</c:v>
                </c:pt>
                <c:pt idx="149133">
                  <c:v>-72.196499999999958</c:v>
                </c:pt>
                <c:pt idx="149134">
                  <c:v>-72.194500000000005</c:v>
                </c:pt>
                <c:pt idx="149135">
                  <c:v>-72.192499999999995</c:v>
                </c:pt>
                <c:pt idx="149136">
                  <c:v>-72.190499999999986</c:v>
                </c:pt>
                <c:pt idx="149137">
                  <c:v>-72.188499999999976</c:v>
                </c:pt>
                <c:pt idx="149138">
                  <c:v>-72.186499999999967</c:v>
                </c:pt>
                <c:pt idx="149139">
                  <c:v>-72.184499999999957</c:v>
                </c:pt>
                <c:pt idx="149140">
                  <c:v>-72.182500000000005</c:v>
                </c:pt>
                <c:pt idx="149141">
                  <c:v>-72.180499999999995</c:v>
                </c:pt>
                <c:pt idx="149142">
                  <c:v>-72.178499999999985</c:v>
                </c:pt>
                <c:pt idx="149143">
                  <c:v>-72.176499999999976</c:v>
                </c:pt>
                <c:pt idx="149144">
                  <c:v>-72.174499999999966</c:v>
                </c:pt>
                <c:pt idx="149145">
                  <c:v>-72.172499999999957</c:v>
                </c:pt>
                <c:pt idx="149146">
                  <c:v>-72.170500000000004</c:v>
                </c:pt>
                <c:pt idx="149147">
                  <c:v>-72.168499999999995</c:v>
                </c:pt>
                <c:pt idx="149148">
                  <c:v>-72.166499999999985</c:v>
                </c:pt>
                <c:pt idx="149149">
                  <c:v>-72.164499999999975</c:v>
                </c:pt>
                <c:pt idx="149150">
                  <c:v>-72.162499999999966</c:v>
                </c:pt>
                <c:pt idx="149151">
                  <c:v>-72.160499999999956</c:v>
                </c:pt>
                <c:pt idx="149152">
                  <c:v>-72.158500000000004</c:v>
                </c:pt>
                <c:pt idx="149153">
                  <c:v>-72.156499999999994</c:v>
                </c:pt>
                <c:pt idx="149154">
                  <c:v>-72.154499999999985</c:v>
                </c:pt>
                <c:pt idx="149155">
                  <c:v>-72.152499999999975</c:v>
                </c:pt>
                <c:pt idx="149156">
                  <c:v>-72.150499999999965</c:v>
                </c:pt>
                <c:pt idx="149157">
                  <c:v>-72.148499999999956</c:v>
                </c:pt>
                <c:pt idx="149158">
                  <c:v>-72.146500000000003</c:v>
                </c:pt>
                <c:pt idx="149159">
                  <c:v>-72.144499999999994</c:v>
                </c:pt>
                <c:pt idx="149160">
                  <c:v>-72.142499999999984</c:v>
                </c:pt>
                <c:pt idx="149161">
                  <c:v>-72.140499999999975</c:v>
                </c:pt>
                <c:pt idx="149162">
                  <c:v>-72.138499999999965</c:v>
                </c:pt>
                <c:pt idx="149163">
                  <c:v>-72.136499999999955</c:v>
                </c:pt>
                <c:pt idx="149164">
                  <c:v>-72.134500000000003</c:v>
                </c:pt>
                <c:pt idx="149165">
                  <c:v>-72.132499999999993</c:v>
                </c:pt>
                <c:pt idx="149166">
                  <c:v>-72.130499999999984</c:v>
                </c:pt>
                <c:pt idx="149167">
                  <c:v>-72.128499999999974</c:v>
                </c:pt>
                <c:pt idx="149168">
                  <c:v>-72.126499999999965</c:v>
                </c:pt>
                <c:pt idx="149169">
                  <c:v>-72.124499999999955</c:v>
                </c:pt>
                <c:pt idx="149170">
                  <c:v>-72.122500000000002</c:v>
                </c:pt>
                <c:pt idx="149171">
                  <c:v>-72.120499999999993</c:v>
                </c:pt>
                <c:pt idx="149172">
                  <c:v>-72.118499999999983</c:v>
                </c:pt>
                <c:pt idx="149173">
                  <c:v>-72.116499999999974</c:v>
                </c:pt>
                <c:pt idx="149174">
                  <c:v>-72.114499999999964</c:v>
                </c:pt>
                <c:pt idx="149175">
                  <c:v>-72.112499999999955</c:v>
                </c:pt>
                <c:pt idx="149176">
                  <c:v>-72.110500000000002</c:v>
                </c:pt>
                <c:pt idx="149177">
                  <c:v>-72.108499999999992</c:v>
                </c:pt>
                <c:pt idx="149178">
                  <c:v>-72.106499999999983</c:v>
                </c:pt>
                <c:pt idx="149179">
                  <c:v>-72.104499999999973</c:v>
                </c:pt>
                <c:pt idx="149180">
                  <c:v>-72.102499999999964</c:v>
                </c:pt>
                <c:pt idx="149181">
                  <c:v>-72.100499999999954</c:v>
                </c:pt>
                <c:pt idx="149182">
                  <c:v>-72.098500000000001</c:v>
                </c:pt>
                <c:pt idx="149183">
                  <c:v>-72.096499999999992</c:v>
                </c:pt>
                <c:pt idx="149184">
                  <c:v>-72.094499999999982</c:v>
                </c:pt>
                <c:pt idx="149185">
                  <c:v>-72.092499999999973</c:v>
                </c:pt>
                <c:pt idx="149186">
                  <c:v>-72.090499999999963</c:v>
                </c:pt>
                <c:pt idx="149187">
                  <c:v>-72.088499999999954</c:v>
                </c:pt>
                <c:pt idx="149188">
                  <c:v>-72.086500000000001</c:v>
                </c:pt>
                <c:pt idx="149189">
                  <c:v>-72.084499999999991</c:v>
                </c:pt>
                <c:pt idx="149190">
                  <c:v>-72.082499999999982</c:v>
                </c:pt>
                <c:pt idx="149191">
                  <c:v>-72.080499999999972</c:v>
                </c:pt>
                <c:pt idx="149192">
                  <c:v>-72.078499999999963</c:v>
                </c:pt>
                <c:pt idx="149193">
                  <c:v>-72.076499999999953</c:v>
                </c:pt>
                <c:pt idx="149194">
                  <c:v>-72.0745</c:v>
                </c:pt>
                <c:pt idx="149195">
                  <c:v>-72.072499999999991</c:v>
                </c:pt>
                <c:pt idx="149196">
                  <c:v>-72.070499999999981</c:v>
                </c:pt>
                <c:pt idx="149197">
                  <c:v>-72.068499999999972</c:v>
                </c:pt>
                <c:pt idx="149198">
                  <c:v>-72.066499999999962</c:v>
                </c:pt>
                <c:pt idx="149199">
                  <c:v>-72.064499999999953</c:v>
                </c:pt>
                <c:pt idx="149200">
                  <c:v>-72.0625</c:v>
                </c:pt>
                <c:pt idx="149201">
                  <c:v>-72.06049999999999</c:v>
                </c:pt>
                <c:pt idx="149202">
                  <c:v>-72.058499999999981</c:v>
                </c:pt>
                <c:pt idx="149203">
                  <c:v>-72.056499999999971</c:v>
                </c:pt>
                <c:pt idx="149204">
                  <c:v>-72.054499999999962</c:v>
                </c:pt>
                <c:pt idx="149205">
                  <c:v>-72.052499999999952</c:v>
                </c:pt>
                <c:pt idx="149206">
                  <c:v>-72.0505</c:v>
                </c:pt>
                <c:pt idx="149207">
                  <c:v>-72.04849999999999</c:v>
                </c:pt>
                <c:pt idx="149208">
                  <c:v>-72.04649999999998</c:v>
                </c:pt>
                <c:pt idx="149209">
                  <c:v>-72.044499999999971</c:v>
                </c:pt>
                <c:pt idx="149210">
                  <c:v>-72.042499999999961</c:v>
                </c:pt>
                <c:pt idx="149211">
                  <c:v>-72.040499999999952</c:v>
                </c:pt>
                <c:pt idx="149212">
                  <c:v>-72.038499999999999</c:v>
                </c:pt>
                <c:pt idx="149213">
                  <c:v>-72.03649999999999</c:v>
                </c:pt>
                <c:pt idx="149214">
                  <c:v>-72.03449999999998</c:v>
                </c:pt>
                <c:pt idx="149215">
                  <c:v>-72.03249999999997</c:v>
                </c:pt>
                <c:pt idx="149216">
                  <c:v>-72.030499999999961</c:v>
                </c:pt>
                <c:pt idx="149217">
                  <c:v>-72.028499999999951</c:v>
                </c:pt>
                <c:pt idx="149218">
                  <c:v>-72.026499999999999</c:v>
                </c:pt>
                <c:pt idx="149219">
                  <c:v>-72.024499999999989</c:v>
                </c:pt>
                <c:pt idx="149220">
                  <c:v>-72.02249999999998</c:v>
                </c:pt>
                <c:pt idx="149221">
                  <c:v>-72.02049999999997</c:v>
                </c:pt>
                <c:pt idx="149222">
                  <c:v>-72.01849999999996</c:v>
                </c:pt>
                <c:pt idx="149223">
                  <c:v>-72.016499999999951</c:v>
                </c:pt>
                <c:pt idx="149224">
                  <c:v>-72.014499999999998</c:v>
                </c:pt>
                <c:pt idx="149225">
                  <c:v>-72.012499999999989</c:v>
                </c:pt>
                <c:pt idx="149226">
                  <c:v>-72.010499999999979</c:v>
                </c:pt>
                <c:pt idx="149227">
                  <c:v>-72.00849999999997</c:v>
                </c:pt>
                <c:pt idx="149228">
                  <c:v>-72.00649999999996</c:v>
                </c:pt>
                <c:pt idx="149229">
                  <c:v>-72.00449999999995</c:v>
                </c:pt>
                <c:pt idx="149230">
                  <c:v>-72.002499999999998</c:v>
                </c:pt>
                <c:pt idx="149231">
                  <c:v>-72.000499999999988</c:v>
                </c:pt>
                <c:pt idx="149232">
                  <c:v>-71.998499999999979</c:v>
                </c:pt>
                <c:pt idx="149233">
                  <c:v>-71.996499999999969</c:v>
                </c:pt>
                <c:pt idx="149234">
                  <c:v>-71.99449999999996</c:v>
                </c:pt>
                <c:pt idx="149235">
                  <c:v>-71.99249999999995</c:v>
                </c:pt>
                <c:pt idx="149236">
                  <c:v>-71.990499999999997</c:v>
                </c:pt>
                <c:pt idx="149237">
                  <c:v>-71.988499999999988</c:v>
                </c:pt>
                <c:pt idx="149238">
                  <c:v>-71.986499999999978</c:v>
                </c:pt>
                <c:pt idx="149239">
                  <c:v>-71.984499999999969</c:v>
                </c:pt>
                <c:pt idx="149240">
                  <c:v>-71.982499999999959</c:v>
                </c:pt>
                <c:pt idx="149241">
                  <c:v>-71.98049999999995</c:v>
                </c:pt>
                <c:pt idx="149242">
                  <c:v>-71.978499999999997</c:v>
                </c:pt>
                <c:pt idx="149243">
                  <c:v>-71.976499999999987</c:v>
                </c:pt>
                <c:pt idx="149244">
                  <c:v>-71.974499999999978</c:v>
                </c:pt>
                <c:pt idx="149245">
                  <c:v>-71.972499999999968</c:v>
                </c:pt>
                <c:pt idx="149246">
                  <c:v>-71.970499999999959</c:v>
                </c:pt>
                <c:pt idx="149247">
                  <c:v>-71.968499999999949</c:v>
                </c:pt>
                <c:pt idx="149248">
                  <c:v>-71.966499999999996</c:v>
                </c:pt>
                <c:pt idx="149249">
                  <c:v>-71.964499999999987</c:v>
                </c:pt>
                <c:pt idx="149250">
                  <c:v>-71.962499999999977</c:v>
                </c:pt>
                <c:pt idx="149251">
                  <c:v>-71.960499999999968</c:v>
                </c:pt>
                <c:pt idx="149252">
                  <c:v>-71.958499999999958</c:v>
                </c:pt>
                <c:pt idx="149253">
                  <c:v>-71.956500000000005</c:v>
                </c:pt>
                <c:pt idx="149254">
                  <c:v>-71.954499999999996</c:v>
                </c:pt>
                <c:pt idx="149255">
                  <c:v>-71.952499999999986</c:v>
                </c:pt>
                <c:pt idx="149256">
                  <c:v>-71.950499999999977</c:v>
                </c:pt>
                <c:pt idx="149257">
                  <c:v>-71.948499999999967</c:v>
                </c:pt>
                <c:pt idx="149258">
                  <c:v>-71.946499999999958</c:v>
                </c:pt>
                <c:pt idx="149259">
                  <c:v>-71.944500000000005</c:v>
                </c:pt>
                <c:pt idx="149260">
                  <c:v>-71.942499999999995</c:v>
                </c:pt>
                <c:pt idx="149261">
                  <c:v>-71.940499999999986</c:v>
                </c:pt>
                <c:pt idx="149262">
                  <c:v>-71.938499999999976</c:v>
                </c:pt>
                <c:pt idx="149263">
                  <c:v>-71.936499999999967</c:v>
                </c:pt>
                <c:pt idx="149264">
                  <c:v>-71.934499999999957</c:v>
                </c:pt>
                <c:pt idx="149265">
                  <c:v>-71.932500000000005</c:v>
                </c:pt>
                <c:pt idx="149266">
                  <c:v>-71.930499999999995</c:v>
                </c:pt>
                <c:pt idx="149267">
                  <c:v>-71.928499999999985</c:v>
                </c:pt>
                <c:pt idx="149268">
                  <c:v>-71.926499999999976</c:v>
                </c:pt>
                <c:pt idx="149269">
                  <c:v>-71.924499999999966</c:v>
                </c:pt>
                <c:pt idx="149270">
                  <c:v>-71.922499999999957</c:v>
                </c:pt>
                <c:pt idx="149271">
                  <c:v>-71.920500000000004</c:v>
                </c:pt>
                <c:pt idx="149272">
                  <c:v>-71.918499999999995</c:v>
                </c:pt>
                <c:pt idx="149273">
                  <c:v>-71.916499999999985</c:v>
                </c:pt>
                <c:pt idx="149274">
                  <c:v>-71.914499999999975</c:v>
                </c:pt>
                <c:pt idx="149275">
                  <c:v>-71.912499999999966</c:v>
                </c:pt>
                <c:pt idx="149276">
                  <c:v>-71.910499999999956</c:v>
                </c:pt>
                <c:pt idx="149277">
                  <c:v>-71.908500000000004</c:v>
                </c:pt>
                <c:pt idx="149278">
                  <c:v>-71.906499999999994</c:v>
                </c:pt>
                <c:pt idx="149279">
                  <c:v>-71.904499999999985</c:v>
                </c:pt>
                <c:pt idx="149280">
                  <c:v>-71.902499999999975</c:v>
                </c:pt>
                <c:pt idx="149281">
                  <c:v>-71.900499999999965</c:v>
                </c:pt>
                <c:pt idx="149282">
                  <c:v>-71.898499999999956</c:v>
                </c:pt>
                <c:pt idx="149283">
                  <c:v>-71.896500000000003</c:v>
                </c:pt>
                <c:pt idx="149284">
                  <c:v>-71.894499999999994</c:v>
                </c:pt>
                <c:pt idx="149285">
                  <c:v>-71.892499999999984</c:v>
                </c:pt>
                <c:pt idx="149286">
                  <c:v>-71.890499999999975</c:v>
                </c:pt>
                <c:pt idx="149287">
                  <c:v>-71.888499999999965</c:v>
                </c:pt>
                <c:pt idx="149288">
                  <c:v>-71.886499999999955</c:v>
                </c:pt>
                <c:pt idx="149289">
                  <c:v>-71.884500000000003</c:v>
                </c:pt>
                <c:pt idx="149290">
                  <c:v>-71.882499999999993</c:v>
                </c:pt>
                <c:pt idx="149291">
                  <c:v>-71.880499999999984</c:v>
                </c:pt>
                <c:pt idx="149292">
                  <c:v>-71.878499999999974</c:v>
                </c:pt>
                <c:pt idx="149293">
                  <c:v>-71.876499999999965</c:v>
                </c:pt>
                <c:pt idx="149294">
                  <c:v>-71.874499999999955</c:v>
                </c:pt>
                <c:pt idx="149295">
                  <c:v>-71.872500000000002</c:v>
                </c:pt>
                <c:pt idx="149296">
                  <c:v>-71.870499999999993</c:v>
                </c:pt>
                <c:pt idx="149297">
                  <c:v>-71.868499999999983</c:v>
                </c:pt>
                <c:pt idx="149298">
                  <c:v>-71.866499999999974</c:v>
                </c:pt>
                <c:pt idx="149299">
                  <c:v>-71.864499999999964</c:v>
                </c:pt>
                <c:pt idx="149300">
                  <c:v>-71.862499999999955</c:v>
                </c:pt>
                <c:pt idx="149301">
                  <c:v>-71.860500000000002</c:v>
                </c:pt>
                <c:pt idx="149302">
                  <c:v>-71.858499999999992</c:v>
                </c:pt>
                <c:pt idx="149303">
                  <c:v>-71.856499999999983</c:v>
                </c:pt>
                <c:pt idx="149304">
                  <c:v>-71.854499999999973</c:v>
                </c:pt>
                <c:pt idx="149305">
                  <c:v>-71.852499999999964</c:v>
                </c:pt>
                <c:pt idx="149306">
                  <c:v>-71.850499999999954</c:v>
                </c:pt>
                <c:pt idx="149307">
                  <c:v>-71.848500000000001</c:v>
                </c:pt>
                <c:pt idx="149308">
                  <c:v>-71.846499999999992</c:v>
                </c:pt>
                <c:pt idx="149309">
                  <c:v>-71.844499999999982</c:v>
                </c:pt>
                <c:pt idx="149310">
                  <c:v>-71.842499999999973</c:v>
                </c:pt>
                <c:pt idx="149311">
                  <c:v>-71.840499999999963</c:v>
                </c:pt>
                <c:pt idx="149312">
                  <c:v>-71.838499999999954</c:v>
                </c:pt>
                <c:pt idx="149313">
                  <c:v>-71.836500000000001</c:v>
                </c:pt>
                <c:pt idx="149314">
                  <c:v>-71.834499999999991</c:v>
                </c:pt>
                <c:pt idx="149315">
                  <c:v>-71.832499999999982</c:v>
                </c:pt>
                <c:pt idx="149316">
                  <c:v>-71.830499999999972</c:v>
                </c:pt>
                <c:pt idx="149317">
                  <c:v>-71.828499999999963</c:v>
                </c:pt>
                <c:pt idx="149318">
                  <c:v>-71.826499999999953</c:v>
                </c:pt>
                <c:pt idx="149319">
                  <c:v>-71.8245</c:v>
                </c:pt>
                <c:pt idx="149320">
                  <c:v>-71.822499999999991</c:v>
                </c:pt>
                <c:pt idx="149321">
                  <c:v>-71.820499999999981</c:v>
                </c:pt>
                <c:pt idx="149322">
                  <c:v>-71.818499999999972</c:v>
                </c:pt>
                <c:pt idx="149323">
                  <c:v>-71.816499999999962</c:v>
                </c:pt>
                <c:pt idx="149324">
                  <c:v>-71.814499999999953</c:v>
                </c:pt>
                <c:pt idx="149325">
                  <c:v>-71.8125</c:v>
                </c:pt>
                <c:pt idx="149326">
                  <c:v>-71.81049999999999</c:v>
                </c:pt>
                <c:pt idx="149327">
                  <c:v>-71.808499999999981</c:v>
                </c:pt>
                <c:pt idx="149328">
                  <c:v>-71.806499999999971</c:v>
                </c:pt>
                <c:pt idx="149329">
                  <c:v>-71.804499999999962</c:v>
                </c:pt>
                <c:pt idx="149330">
                  <c:v>-71.802499999999952</c:v>
                </c:pt>
                <c:pt idx="149331">
                  <c:v>-71.8005</c:v>
                </c:pt>
                <c:pt idx="149332">
                  <c:v>-71.79849999999999</c:v>
                </c:pt>
                <c:pt idx="149333">
                  <c:v>-71.79649999999998</c:v>
                </c:pt>
                <c:pt idx="149334">
                  <c:v>-71.794499999999971</c:v>
                </c:pt>
                <c:pt idx="149335">
                  <c:v>-71.792499999999961</c:v>
                </c:pt>
                <c:pt idx="149336">
                  <c:v>-71.790499999999952</c:v>
                </c:pt>
                <c:pt idx="149337">
                  <c:v>-71.788499999999999</c:v>
                </c:pt>
                <c:pt idx="149338">
                  <c:v>-71.78649999999999</c:v>
                </c:pt>
                <c:pt idx="149339">
                  <c:v>-71.78449999999998</c:v>
                </c:pt>
                <c:pt idx="149340">
                  <c:v>-71.78249999999997</c:v>
                </c:pt>
                <c:pt idx="149341">
                  <c:v>-71.780499999999961</c:v>
                </c:pt>
                <c:pt idx="149342">
                  <c:v>-71.778499999999951</c:v>
                </c:pt>
                <c:pt idx="149343">
                  <c:v>-71.776499999999999</c:v>
                </c:pt>
                <c:pt idx="149344">
                  <c:v>-71.774499999999989</c:v>
                </c:pt>
                <c:pt idx="149345">
                  <c:v>-71.77249999999998</c:v>
                </c:pt>
                <c:pt idx="149346">
                  <c:v>-71.77049999999997</c:v>
                </c:pt>
                <c:pt idx="149347">
                  <c:v>-71.76849999999996</c:v>
                </c:pt>
                <c:pt idx="149348">
                  <c:v>-71.766499999999951</c:v>
                </c:pt>
                <c:pt idx="149349">
                  <c:v>-71.764499999999998</c:v>
                </c:pt>
                <c:pt idx="149350">
                  <c:v>-71.762499999999989</c:v>
                </c:pt>
                <c:pt idx="149351">
                  <c:v>-71.760499999999979</c:v>
                </c:pt>
                <c:pt idx="149352">
                  <c:v>-71.75849999999997</c:v>
                </c:pt>
                <c:pt idx="149353">
                  <c:v>-71.75649999999996</c:v>
                </c:pt>
                <c:pt idx="149354">
                  <c:v>-71.75449999999995</c:v>
                </c:pt>
                <c:pt idx="149355">
                  <c:v>-71.752499999999998</c:v>
                </c:pt>
                <c:pt idx="149356">
                  <c:v>-71.750499999999988</c:v>
                </c:pt>
                <c:pt idx="149357">
                  <c:v>-71.748499999999979</c:v>
                </c:pt>
                <c:pt idx="149358">
                  <c:v>-71.746499999999969</c:v>
                </c:pt>
                <c:pt idx="149359">
                  <c:v>-71.74449999999996</c:v>
                </c:pt>
                <c:pt idx="149360">
                  <c:v>-71.74249999999995</c:v>
                </c:pt>
                <c:pt idx="149361">
                  <c:v>-71.740499999999997</c:v>
                </c:pt>
                <c:pt idx="149362">
                  <c:v>-71.738499999999988</c:v>
                </c:pt>
                <c:pt idx="149363">
                  <c:v>-71.736499999999978</c:v>
                </c:pt>
                <c:pt idx="149364">
                  <c:v>-71.734499999999969</c:v>
                </c:pt>
                <c:pt idx="149365">
                  <c:v>-71.732499999999959</c:v>
                </c:pt>
                <c:pt idx="149366">
                  <c:v>-71.73049999999995</c:v>
                </c:pt>
                <c:pt idx="149367">
                  <c:v>-71.728499999999997</c:v>
                </c:pt>
                <c:pt idx="149368">
                  <c:v>-71.726499999999987</c:v>
                </c:pt>
                <c:pt idx="149369">
                  <c:v>-71.724499999999978</c:v>
                </c:pt>
                <c:pt idx="149370">
                  <c:v>-71.722499999999968</c:v>
                </c:pt>
                <c:pt idx="149371">
                  <c:v>-71.720499999999959</c:v>
                </c:pt>
                <c:pt idx="149372">
                  <c:v>-71.718499999999949</c:v>
                </c:pt>
                <c:pt idx="149373">
                  <c:v>-71.716499999999996</c:v>
                </c:pt>
                <c:pt idx="149374">
                  <c:v>-71.714499999999987</c:v>
                </c:pt>
                <c:pt idx="149375">
                  <c:v>-71.712499999999977</c:v>
                </c:pt>
                <c:pt idx="149376">
                  <c:v>-71.710499999999968</c:v>
                </c:pt>
                <c:pt idx="149377">
                  <c:v>-71.708499999999958</c:v>
                </c:pt>
                <c:pt idx="149378">
                  <c:v>-71.706500000000005</c:v>
                </c:pt>
                <c:pt idx="149379">
                  <c:v>-71.704499999999996</c:v>
                </c:pt>
                <c:pt idx="149380">
                  <c:v>-71.702499999999986</c:v>
                </c:pt>
                <c:pt idx="149381">
                  <c:v>-71.700499999999977</c:v>
                </c:pt>
                <c:pt idx="149382">
                  <c:v>-71.698499999999967</c:v>
                </c:pt>
                <c:pt idx="149383">
                  <c:v>-71.696499999999958</c:v>
                </c:pt>
                <c:pt idx="149384">
                  <c:v>-71.694500000000005</c:v>
                </c:pt>
                <c:pt idx="149385">
                  <c:v>-71.692499999999995</c:v>
                </c:pt>
                <c:pt idx="149386">
                  <c:v>-71.690499999999986</c:v>
                </c:pt>
                <c:pt idx="149387">
                  <c:v>-71.688499999999976</c:v>
                </c:pt>
                <c:pt idx="149388">
                  <c:v>-71.686499999999967</c:v>
                </c:pt>
                <c:pt idx="149389">
                  <c:v>-71.684499999999957</c:v>
                </c:pt>
                <c:pt idx="149390">
                  <c:v>-71.682500000000005</c:v>
                </c:pt>
                <c:pt idx="149391">
                  <c:v>-71.680499999999995</c:v>
                </c:pt>
                <c:pt idx="149392">
                  <c:v>-71.678499999999985</c:v>
                </c:pt>
                <c:pt idx="149393">
                  <c:v>-71.676499999999976</c:v>
                </c:pt>
                <c:pt idx="149394">
                  <c:v>-71.674499999999966</c:v>
                </c:pt>
                <c:pt idx="149395">
                  <c:v>-71.672499999999957</c:v>
                </c:pt>
                <c:pt idx="149396">
                  <c:v>-71.670500000000004</c:v>
                </c:pt>
                <c:pt idx="149397">
                  <c:v>-71.668499999999995</c:v>
                </c:pt>
                <c:pt idx="149398">
                  <c:v>-71.666499999999985</c:v>
                </c:pt>
                <c:pt idx="149399">
                  <c:v>-71.664499999999975</c:v>
                </c:pt>
                <c:pt idx="149400">
                  <c:v>-71.662499999999966</c:v>
                </c:pt>
                <c:pt idx="149401">
                  <c:v>-71.660499999999956</c:v>
                </c:pt>
                <c:pt idx="149402">
                  <c:v>-71.658500000000004</c:v>
                </c:pt>
                <c:pt idx="149403">
                  <c:v>-71.656499999999994</c:v>
                </c:pt>
                <c:pt idx="149404">
                  <c:v>-71.654499999999985</c:v>
                </c:pt>
                <c:pt idx="149405">
                  <c:v>-71.652499999999975</c:v>
                </c:pt>
                <c:pt idx="149406">
                  <c:v>-71.650499999999965</c:v>
                </c:pt>
                <c:pt idx="149407">
                  <c:v>-71.648499999999956</c:v>
                </c:pt>
                <c:pt idx="149408">
                  <c:v>-71.646500000000003</c:v>
                </c:pt>
                <c:pt idx="149409">
                  <c:v>-71.644499999999994</c:v>
                </c:pt>
                <c:pt idx="149410">
                  <c:v>-71.642499999999984</c:v>
                </c:pt>
                <c:pt idx="149411">
                  <c:v>-71.640499999999975</c:v>
                </c:pt>
                <c:pt idx="149412">
                  <c:v>-71.638499999999965</c:v>
                </c:pt>
                <c:pt idx="149413">
                  <c:v>-71.636499999999955</c:v>
                </c:pt>
                <c:pt idx="149414">
                  <c:v>-71.634500000000003</c:v>
                </c:pt>
                <c:pt idx="149415">
                  <c:v>-71.632499999999993</c:v>
                </c:pt>
                <c:pt idx="149416">
                  <c:v>-71.630499999999984</c:v>
                </c:pt>
                <c:pt idx="149417">
                  <c:v>-71.628499999999974</c:v>
                </c:pt>
                <c:pt idx="149418">
                  <c:v>-71.626499999999965</c:v>
                </c:pt>
                <c:pt idx="149419">
                  <c:v>-71.624499999999955</c:v>
                </c:pt>
                <c:pt idx="149420">
                  <c:v>-71.622500000000002</c:v>
                </c:pt>
                <c:pt idx="149421">
                  <c:v>-71.620499999999993</c:v>
                </c:pt>
                <c:pt idx="149422">
                  <c:v>-71.618499999999983</c:v>
                </c:pt>
                <c:pt idx="149423">
                  <c:v>-71.616499999999974</c:v>
                </c:pt>
                <c:pt idx="149424">
                  <c:v>-71.614499999999964</c:v>
                </c:pt>
                <c:pt idx="149425">
                  <c:v>-71.612499999999955</c:v>
                </c:pt>
                <c:pt idx="149426">
                  <c:v>-71.610500000000002</c:v>
                </c:pt>
                <c:pt idx="149427">
                  <c:v>-71.608499999999992</c:v>
                </c:pt>
                <c:pt idx="149428">
                  <c:v>-71.606499999999983</c:v>
                </c:pt>
                <c:pt idx="149429">
                  <c:v>-71.604499999999973</c:v>
                </c:pt>
                <c:pt idx="149430">
                  <c:v>-71.602499999999964</c:v>
                </c:pt>
                <c:pt idx="149431">
                  <c:v>-71.600499999999954</c:v>
                </c:pt>
                <c:pt idx="149432">
                  <c:v>-71.598500000000001</c:v>
                </c:pt>
                <c:pt idx="149433">
                  <c:v>-71.596499999999992</c:v>
                </c:pt>
                <c:pt idx="149434">
                  <c:v>-71.594499999999982</c:v>
                </c:pt>
                <c:pt idx="149435">
                  <c:v>-71.592499999999973</c:v>
                </c:pt>
                <c:pt idx="149436">
                  <c:v>-71.590499999999963</c:v>
                </c:pt>
                <c:pt idx="149437">
                  <c:v>-71.588499999999954</c:v>
                </c:pt>
                <c:pt idx="149438">
                  <c:v>-71.586500000000001</c:v>
                </c:pt>
                <c:pt idx="149439">
                  <c:v>-71.584499999999991</c:v>
                </c:pt>
                <c:pt idx="149440">
                  <c:v>-71.582499999999982</c:v>
                </c:pt>
                <c:pt idx="149441">
                  <c:v>-71.580499999999972</c:v>
                </c:pt>
                <c:pt idx="149442">
                  <c:v>-71.578499999999963</c:v>
                </c:pt>
                <c:pt idx="149443">
                  <c:v>-71.576499999999953</c:v>
                </c:pt>
                <c:pt idx="149444">
                  <c:v>-71.5745</c:v>
                </c:pt>
                <c:pt idx="149445">
                  <c:v>-71.572499999999991</c:v>
                </c:pt>
                <c:pt idx="149446">
                  <c:v>-71.570499999999981</c:v>
                </c:pt>
                <c:pt idx="149447">
                  <c:v>-71.568499999999972</c:v>
                </c:pt>
                <c:pt idx="149448">
                  <c:v>-71.566499999999962</c:v>
                </c:pt>
                <c:pt idx="149449">
                  <c:v>-71.564499999999953</c:v>
                </c:pt>
                <c:pt idx="149450">
                  <c:v>-71.5625</c:v>
                </c:pt>
                <c:pt idx="149451">
                  <c:v>-71.56049999999999</c:v>
                </c:pt>
                <c:pt idx="149452">
                  <c:v>-71.558499999999981</c:v>
                </c:pt>
                <c:pt idx="149453">
                  <c:v>-71.556499999999971</c:v>
                </c:pt>
                <c:pt idx="149454">
                  <c:v>-71.554499999999962</c:v>
                </c:pt>
                <c:pt idx="149455">
                  <c:v>-71.552499999999952</c:v>
                </c:pt>
                <c:pt idx="149456">
                  <c:v>-71.5505</c:v>
                </c:pt>
                <c:pt idx="149457">
                  <c:v>-71.54849999999999</c:v>
                </c:pt>
                <c:pt idx="149458">
                  <c:v>-71.54649999999998</c:v>
                </c:pt>
                <c:pt idx="149459">
                  <c:v>-71.544499999999971</c:v>
                </c:pt>
                <c:pt idx="149460">
                  <c:v>-71.542499999999961</c:v>
                </c:pt>
                <c:pt idx="149461">
                  <c:v>-71.540499999999952</c:v>
                </c:pt>
                <c:pt idx="149462">
                  <c:v>-71.538499999999999</c:v>
                </c:pt>
                <c:pt idx="149463">
                  <c:v>-71.53649999999999</c:v>
                </c:pt>
                <c:pt idx="149464">
                  <c:v>-71.53449999999998</c:v>
                </c:pt>
                <c:pt idx="149465">
                  <c:v>-71.53249999999997</c:v>
                </c:pt>
                <c:pt idx="149466">
                  <c:v>-71.530499999999961</c:v>
                </c:pt>
                <c:pt idx="149467">
                  <c:v>-71.528499999999951</c:v>
                </c:pt>
                <c:pt idx="149468">
                  <c:v>-71.526499999999999</c:v>
                </c:pt>
                <c:pt idx="149469">
                  <c:v>-71.524499999999989</c:v>
                </c:pt>
                <c:pt idx="149470">
                  <c:v>-71.52249999999998</c:v>
                </c:pt>
                <c:pt idx="149471">
                  <c:v>-71.52049999999997</c:v>
                </c:pt>
                <c:pt idx="149472">
                  <c:v>-71.51849999999996</c:v>
                </c:pt>
                <c:pt idx="149473">
                  <c:v>-71.516499999999951</c:v>
                </c:pt>
                <c:pt idx="149474">
                  <c:v>-71.514499999999998</c:v>
                </c:pt>
                <c:pt idx="149475">
                  <c:v>-71.512499999999989</c:v>
                </c:pt>
                <c:pt idx="149476">
                  <c:v>-71.510499999999979</c:v>
                </c:pt>
                <c:pt idx="149477">
                  <c:v>-71.50849999999997</c:v>
                </c:pt>
                <c:pt idx="149478">
                  <c:v>-71.50649999999996</c:v>
                </c:pt>
                <c:pt idx="149479">
                  <c:v>-71.50449999999995</c:v>
                </c:pt>
                <c:pt idx="149480">
                  <c:v>-71.502499999999998</c:v>
                </c:pt>
                <c:pt idx="149481">
                  <c:v>-71.500499999999988</c:v>
                </c:pt>
                <c:pt idx="149482">
                  <c:v>-71.498499999999979</c:v>
                </c:pt>
                <c:pt idx="149483">
                  <c:v>-71.496499999999969</c:v>
                </c:pt>
                <c:pt idx="149484">
                  <c:v>-71.49449999999996</c:v>
                </c:pt>
                <c:pt idx="149485">
                  <c:v>-71.49249999999995</c:v>
                </c:pt>
                <c:pt idx="149486">
                  <c:v>-71.490499999999997</c:v>
                </c:pt>
                <c:pt idx="149487">
                  <c:v>-71.488499999999988</c:v>
                </c:pt>
                <c:pt idx="149488">
                  <c:v>-71.486499999999978</c:v>
                </c:pt>
                <c:pt idx="149489">
                  <c:v>-71.484499999999969</c:v>
                </c:pt>
                <c:pt idx="149490">
                  <c:v>-71.482499999999959</c:v>
                </c:pt>
                <c:pt idx="149491">
                  <c:v>-71.48049999999995</c:v>
                </c:pt>
                <c:pt idx="149492">
                  <c:v>-71.478499999999997</c:v>
                </c:pt>
                <c:pt idx="149493">
                  <c:v>-71.476499999999987</c:v>
                </c:pt>
                <c:pt idx="149494">
                  <c:v>-71.474499999999978</c:v>
                </c:pt>
                <c:pt idx="149495">
                  <c:v>-71.472499999999968</c:v>
                </c:pt>
                <c:pt idx="149496">
                  <c:v>-71.470499999999959</c:v>
                </c:pt>
                <c:pt idx="149497">
                  <c:v>-71.468499999999949</c:v>
                </c:pt>
                <c:pt idx="149498">
                  <c:v>-71.466499999999996</c:v>
                </c:pt>
                <c:pt idx="149499">
                  <c:v>-71.464499999999987</c:v>
                </c:pt>
                <c:pt idx="149500">
                  <c:v>-71.462499999999977</c:v>
                </c:pt>
                <c:pt idx="149501">
                  <c:v>-71.460499999999968</c:v>
                </c:pt>
                <c:pt idx="149502">
                  <c:v>-71.458499999999958</c:v>
                </c:pt>
                <c:pt idx="149503">
                  <c:v>-71.456500000000005</c:v>
                </c:pt>
                <c:pt idx="149504">
                  <c:v>-71.454499999999996</c:v>
                </c:pt>
                <c:pt idx="149505">
                  <c:v>-71.452499999999986</c:v>
                </c:pt>
                <c:pt idx="149506">
                  <c:v>-71.450499999999977</c:v>
                </c:pt>
                <c:pt idx="149507">
                  <c:v>-71.448499999999967</c:v>
                </c:pt>
                <c:pt idx="149508">
                  <c:v>-71.446499999999958</c:v>
                </c:pt>
                <c:pt idx="149509">
                  <c:v>-71.444500000000005</c:v>
                </c:pt>
                <c:pt idx="149510">
                  <c:v>-71.442499999999995</c:v>
                </c:pt>
                <c:pt idx="149511">
                  <c:v>-71.440499999999986</c:v>
                </c:pt>
                <c:pt idx="149512">
                  <c:v>-71.438499999999976</c:v>
                </c:pt>
                <c:pt idx="149513">
                  <c:v>-71.436499999999967</c:v>
                </c:pt>
                <c:pt idx="149514">
                  <c:v>-71.434499999999957</c:v>
                </c:pt>
                <c:pt idx="149515">
                  <c:v>-71.432500000000005</c:v>
                </c:pt>
                <c:pt idx="149516">
                  <c:v>-71.430499999999995</c:v>
                </c:pt>
                <c:pt idx="149517">
                  <c:v>-71.428499999999985</c:v>
                </c:pt>
                <c:pt idx="149518">
                  <c:v>-71.426499999999976</c:v>
                </c:pt>
                <c:pt idx="149519">
                  <c:v>-71.424499999999966</c:v>
                </c:pt>
                <c:pt idx="149520">
                  <c:v>-71.422499999999957</c:v>
                </c:pt>
                <c:pt idx="149521">
                  <c:v>-71.420500000000004</c:v>
                </c:pt>
                <c:pt idx="149522">
                  <c:v>-71.418499999999995</c:v>
                </c:pt>
                <c:pt idx="149523">
                  <c:v>-71.416499999999985</c:v>
                </c:pt>
                <c:pt idx="149524">
                  <c:v>-71.414499999999975</c:v>
                </c:pt>
                <c:pt idx="149525">
                  <c:v>-71.412499999999966</c:v>
                </c:pt>
                <c:pt idx="149526">
                  <c:v>-71.410499999999956</c:v>
                </c:pt>
                <c:pt idx="149527">
                  <c:v>-71.408500000000004</c:v>
                </c:pt>
                <c:pt idx="149528">
                  <c:v>-71.406499999999994</c:v>
                </c:pt>
                <c:pt idx="149529">
                  <c:v>-71.404499999999985</c:v>
                </c:pt>
                <c:pt idx="149530">
                  <c:v>-71.402499999999975</c:v>
                </c:pt>
                <c:pt idx="149531">
                  <c:v>-71.400499999999965</c:v>
                </c:pt>
                <c:pt idx="149532">
                  <c:v>-71.398499999999956</c:v>
                </c:pt>
                <c:pt idx="149533">
                  <c:v>-71.396500000000003</c:v>
                </c:pt>
                <c:pt idx="149534">
                  <c:v>-71.394499999999994</c:v>
                </c:pt>
                <c:pt idx="149535">
                  <c:v>-71.392499999999984</c:v>
                </c:pt>
                <c:pt idx="149536">
                  <c:v>-71.390499999999975</c:v>
                </c:pt>
                <c:pt idx="149537">
                  <c:v>-71.388499999999965</c:v>
                </c:pt>
                <c:pt idx="149538">
                  <c:v>-71.386499999999955</c:v>
                </c:pt>
                <c:pt idx="149539">
                  <c:v>-71.384500000000003</c:v>
                </c:pt>
                <c:pt idx="149540">
                  <c:v>-71.382499999999993</c:v>
                </c:pt>
                <c:pt idx="149541">
                  <c:v>-71.380499999999984</c:v>
                </c:pt>
                <c:pt idx="149542">
                  <c:v>-71.378499999999974</c:v>
                </c:pt>
                <c:pt idx="149543">
                  <c:v>-71.376499999999965</c:v>
                </c:pt>
                <c:pt idx="149544">
                  <c:v>-71.374499999999955</c:v>
                </c:pt>
                <c:pt idx="149545">
                  <c:v>-71.372500000000002</c:v>
                </c:pt>
                <c:pt idx="149546">
                  <c:v>-71.370499999999993</c:v>
                </c:pt>
                <c:pt idx="149547">
                  <c:v>-71.368499999999983</c:v>
                </c:pt>
                <c:pt idx="149548">
                  <c:v>-71.366499999999974</c:v>
                </c:pt>
                <c:pt idx="149549">
                  <c:v>-71.364499999999964</c:v>
                </c:pt>
                <c:pt idx="149550">
                  <c:v>-71.362499999999955</c:v>
                </c:pt>
                <c:pt idx="149551">
                  <c:v>-71.360500000000002</c:v>
                </c:pt>
                <c:pt idx="149552">
                  <c:v>-71.358499999999992</c:v>
                </c:pt>
                <c:pt idx="149553">
                  <c:v>-71.356499999999983</c:v>
                </c:pt>
                <c:pt idx="149554">
                  <c:v>-71.354499999999973</c:v>
                </c:pt>
                <c:pt idx="149555">
                  <c:v>-71.352499999999964</c:v>
                </c:pt>
                <c:pt idx="149556">
                  <c:v>-71.350499999999954</c:v>
                </c:pt>
                <c:pt idx="149557">
                  <c:v>-71.348500000000001</c:v>
                </c:pt>
                <c:pt idx="149558">
                  <c:v>-71.346499999999992</c:v>
                </c:pt>
                <c:pt idx="149559">
                  <c:v>-71.344499999999982</c:v>
                </c:pt>
                <c:pt idx="149560">
                  <c:v>-71.342499999999973</c:v>
                </c:pt>
                <c:pt idx="149561">
                  <c:v>-71.340499999999963</c:v>
                </c:pt>
                <c:pt idx="149562">
                  <c:v>-71.338499999999954</c:v>
                </c:pt>
                <c:pt idx="149563">
                  <c:v>-71.336500000000001</c:v>
                </c:pt>
                <c:pt idx="149564">
                  <c:v>-71.334499999999991</c:v>
                </c:pt>
                <c:pt idx="149565">
                  <c:v>-71.332499999999982</c:v>
                </c:pt>
                <c:pt idx="149566">
                  <c:v>-71.330499999999972</c:v>
                </c:pt>
                <c:pt idx="149567">
                  <c:v>-71.328499999999963</c:v>
                </c:pt>
                <c:pt idx="149568">
                  <c:v>-71.326499999999953</c:v>
                </c:pt>
                <c:pt idx="149569">
                  <c:v>-71.3245</c:v>
                </c:pt>
                <c:pt idx="149570">
                  <c:v>-71.322499999999991</c:v>
                </c:pt>
                <c:pt idx="149571">
                  <c:v>-71.320499999999981</c:v>
                </c:pt>
                <c:pt idx="149572">
                  <c:v>-71.318499999999972</c:v>
                </c:pt>
                <c:pt idx="149573">
                  <c:v>-71.316499999999962</c:v>
                </c:pt>
                <c:pt idx="149574">
                  <c:v>-71.314499999999953</c:v>
                </c:pt>
                <c:pt idx="149575">
                  <c:v>-71.3125</c:v>
                </c:pt>
                <c:pt idx="149576">
                  <c:v>-71.31049999999999</c:v>
                </c:pt>
                <c:pt idx="149577">
                  <c:v>-71.308499999999981</c:v>
                </c:pt>
                <c:pt idx="149578">
                  <c:v>-71.306499999999971</c:v>
                </c:pt>
                <c:pt idx="149579">
                  <c:v>-71.304499999999962</c:v>
                </c:pt>
                <c:pt idx="149580">
                  <c:v>-71.302499999999952</c:v>
                </c:pt>
                <c:pt idx="149581">
                  <c:v>-71.3005</c:v>
                </c:pt>
                <c:pt idx="149582">
                  <c:v>-71.29849999999999</c:v>
                </c:pt>
                <c:pt idx="149583">
                  <c:v>-71.29649999999998</c:v>
                </c:pt>
                <c:pt idx="149584">
                  <c:v>-71.294499999999971</c:v>
                </c:pt>
                <c:pt idx="149585">
                  <c:v>-71.292499999999961</c:v>
                </c:pt>
                <c:pt idx="149586">
                  <c:v>-71.290499999999952</c:v>
                </c:pt>
                <c:pt idx="149587">
                  <c:v>-71.288499999999999</c:v>
                </c:pt>
                <c:pt idx="149588">
                  <c:v>-71.28649999999999</c:v>
                </c:pt>
                <c:pt idx="149589">
                  <c:v>-71.28449999999998</c:v>
                </c:pt>
                <c:pt idx="149590">
                  <c:v>-71.28249999999997</c:v>
                </c:pt>
                <c:pt idx="149591">
                  <c:v>-71.280499999999961</c:v>
                </c:pt>
                <c:pt idx="149592">
                  <c:v>-71.278499999999951</c:v>
                </c:pt>
                <c:pt idx="149593">
                  <c:v>-71.276499999999999</c:v>
                </c:pt>
                <c:pt idx="149594">
                  <c:v>-71.274499999999989</c:v>
                </c:pt>
                <c:pt idx="149595">
                  <c:v>-71.27249999999998</c:v>
                </c:pt>
                <c:pt idx="149596">
                  <c:v>-71.27049999999997</c:v>
                </c:pt>
                <c:pt idx="149597">
                  <c:v>-71.26849999999996</c:v>
                </c:pt>
                <c:pt idx="149598">
                  <c:v>-71.266499999999951</c:v>
                </c:pt>
                <c:pt idx="149599">
                  <c:v>-71.264499999999998</c:v>
                </c:pt>
                <c:pt idx="149600">
                  <c:v>-71.262499999999989</c:v>
                </c:pt>
                <c:pt idx="149601">
                  <c:v>-71.260499999999979</c:v>
                </c:pt>
                <c:pt idx="149602">
                  <c:v>-71.25849999999997</c:v>
                </c:pt>
                <c:pt idx="149603">
                  <c:v>-71.25649999999996</c:v>
                </c:pt>
                <c:pt idx="149604">
                  <c:v>-71.25449999999995</c:v>
                </c:pt>
                <c:pt idx="149605">
                  <c:v>-71.252499999999998</c:v>
                </c:pt>
                <c:pt idx="149606">
                  <c:v>-71.250499999999988</c:v>
                </c:pt>
                <c:pt idx="149607">
                  <c:v>-71.248499999999979</c:v>
                </c:pt>
                <c:pt idx="149608">
                  <c:v>-71.246499999999969</c:v>
                </c:pt>
                <c:pt idx="149609">
                  <c:v>-71.24449999999996</c:v>
                </c:pt>
                <c:pt idx="149610">
                  <c:v>-71.24249999999995</c:v>
                </c:pt>
                <c:pt idx="149611">
                  <c:v>-71.240499999999997</c:v>
                </c:pt>
                <c:pt idx="149612">
                  <c:v>-71.238499999999988</c:v>
                </c:pt>
                <c:pt idx="149613">
                  <c:v>-71.236499999999978</c:v>
                </c:pt>
                <c:pt idx="149614">
                  <c:v>-71.234499999999969</c:v>
                </c:pt>
                <c:pt idx="149615">
                  <c:v>-71.232499999999959</c:v>
                </c:pt>
                <c:pt idx="149616">
                  <c:v>-71.23049999999995</c:v>
                </c:pt>
                <c:pt idx="149617">
                  <c:v>-71.228499999999997</c:v>
                </c:pt>
                <c:pt idx="149618">
                  <c:v>-71.226499999999987</c:v>
                </c:pt>
                <c:pt idx="149619">
                  <c:v>-71.224499999999978</c:v>
                </c:pt>
                <c:pt idx="149620">
                  <c:v>-71.222499999999968</c:v>
                </c:pt>
                <c:pt idx="149621">
                  <c:v>-71.220499999999959</c:v>
                </c:pt>
                <c:pt idx="149622">
                  <c:v>-71.218499999999949</c:v>
                </c:pt>
                <c:pt idx="149623">
                  <c:v>-71.216499999999996</c:v>
                </c:pt>
                <c:pt idx="149624">
                  <c:v>-71.214499999999987</c:v>
                </c:pt>
                <c:pt idx="149625">
                  <c:v>-71.212499999999977</c:v>
                </c:pt>
                <c:pt idx="149626">
                  <c:v>-71.210499999999968</c:v>
                </c:pt>
                <c:pt idx="149627">
                  <c:v>-71.208499999999958</c:v>
                </c:pt>
                <c:pt idx="149628">
                  <c:v>-71.206500000000005</c:v>
                </c:pt>
                <c:pt idx="149629">
                  <c:v>-71.204499999999996</c:v>
                </c:pt>
                <c:pt idx="149630">
                  <c:v>-71.202499999999986</c:v>
                </c:pt>
                <c:pt idx="149631">
                  <c:v>-71.200499999999977</c:v>
                </c:pt>
                <c:pt idx="149632">
                  <c:v>-71.198499999999967</c:v>
                </c:pt>
                <c:pt idx="149633">
                  <c:v>-71.196499999999958</c:v>
                </c:pt>
                <c:pt idx="149634">
                  <c:v>-71.194500000000005</c:v>
                </c:pt>
                <c:pt idx="149635">
                  <c:v>-71.192499999999995</c:v>
                </c:pt>
                <c:pt idx="149636">
                  <c:v>-71.190499999999986</c:v>
                </c:pt>
                <c:pt idx="149637">
                  <c:v>-71.188499999999976</c:v>
                </c:pt>
                <c:pt idx="149638">
                  <c:v>-71.186499999999967</c:v>
                </c:pt>
                <c:pt idx="149639">
                  <c:v>-71.184499999999957</c:v>
                </c:pt>
                <c:pt idx="149640">
                  <c:v>-71.182500000000005</c:v>
                </c:pt>
                <c:pt idx="149641">
                  <c:v>-71.180499999999995</c:v>
                </c:pt>
                <c:pt idx="149642">
                  <c:v>-71.178499999999985</c:v>
                </c:pt>
                <c:pt idx="149643">
                  <c:v>-71.176499999999976</c:v>
                </c:pt>
                <c:pt idx="149644">
                  <c:v>-71.174499999999966</c:v>
                </c:pt>
                <c:pt idx="149645">
                  <c:v>-71.172499999999957</c:v>
                </c:pt>
                <c:pt idx="149646">
                  <c:v>-71.170500000000004</c:v>
                </c:pt>
                <c:pt idx="149647">
                  <c:v>-71.168499999999995</c:v>
                </c:pt>
                <c:pt idx="149648">
                  <c:v>-71.166499999999985</c:v>
                </c:pt>
                <c:pt idx="149649">
                  <c:v>-71.164499999999975</c:v>
                </c:pt>
                <c:pt idx="149650">
                  <c:v>-71.162499999999966</c:v>
                </c:pt>
                <c:pt idx="149651">
                  <c:v>-71.160499999999956</c:v>
                </c:pt>
                <c:pt idx="149652">
                  <c:v>-71.158500000000004</c:v>
                </c:pt>
                <c:pt idx="149653">
                  <c:v>-71.156499999999994</c:v>
                </c:pt>
                <c:pt idx="149654">
                  <c:v>-71.154499999999985</c:v>
                </c:pt>
                <c:pt idx="149655">
                  <c:v>-71.152499999999975</c:v>
                </c:pt>
                <c:pt idx="149656">
                  <c:v>-71.150499999999965</c:v>
                </c:pt>
                <c:pt idx="149657">
                  <c:v>-71.148499999999956</c:v>
                </c:pt>
                <c:pt idx="149658">
                  <c:v>-71.146500000000003</c:v>
                </c:pt>
                <c:pt idx="149659">
                  <c:v>-71.144499999999994</c:v>
                </c:pt>
                <c:pt idx="149660">
                  <c:v>-71.142499999999984</c:v>
                </c:pt>
                <c:pt idx="149661">
                  <c:v>-71.140499999999975</c:v>
                </c:pt>
                <c:pt idx="149662">
                  <c:v>-71.138499999999965</c:v>
                </c:pt>
                <c:pt idx="149663">
                  <c:v>-71.136499999999955</c:v>
                </c:pt>
                <c:pt idx="149664">
                  <c:v>-71.134500000000003</c:v>
                </c:pt>
                <c:pt idx="149665">
                  <c:v>-71.132499999999993</c:v>
                </c:pt>
                <c:pt idx="149666">
                  <c:v>-71.130499999999984</c:v>
                </c:pt>
                <c:pt idx="149667">
                  <c:v>-71.128499999999974</c:v>
                </c:pt>
                <c:pt idx="149668">
                  <c:v>-71.126499999999965</c:v>
                </c:pt>
                <c:pt idx="149669">
                  <c:v>-71.124499999999955</c:v>
                </c:pt>
                <c:pt idx="149670">
                  <c:v>-71.122500000000002</c:v>
                </c:pt>
                <c:pt idx="149671">
                  <c:v>-71.120499999999993</c:v>
                </c:pt>
                <c:pt idx="149672">
                  <c:v>-71.118499999999983</c:v>
                </c:pt>
                <c:pt idx="149673">
                  <c:v>-71.116499999999974</c:v>
                </c:pt>
                <c:pt idx="149674">
                  <c:v>-71.114499999999964</c:v>
                </c:pt>
                <c:pt idx="149675">
                  <c:v>-71.112499999999955</c:v>
                </c:pt>
                <c:pt idx="149676">
                  <c:v>-71.110500000000002</c:v>
                </c:pt>
                <c:pt idx="149677">
                  <c:v>-71.108499999999992</c:v>
                </c:pt>
                <c:pt idx="149678">
                  <c:v>-71.106499999999983</c:v>
                </c:pt>
                <c:pt idx="149679">
                  <c:v>-71.104499999999973</c:v>
                </c:pt>
                <c:pt idx="149680">
                  <c:v>-71.102499999999964</c:v>
                </c:pt>
                <c:pt idx="149681">
                  <c:v>-71.100499999999954</c:v>
                </c:pt>
                <c:pt idx="149682">
                  <c:v>-71.098500000000001</c:v>
                </c:pt>
                <c:pt idx="149683">
                  <c:v>-71.096499999999992</c:v>
                </c:pt>
                <c:pt idx="149684">
                  <c:v>-71.094499999999982</c:v>
                </c:pt>
                <c:pt idx="149685">
                  <c:v>-71.092499999999973</c:v>
                </c:pt>
                <c:pt idx="149686">
                  <c:v>-71.090499999999963</c:v>
                </c:pt>
                <c:pt idx="149687">
                  <c:v>-71.088499999999954</c:v>
                </c:pt>
                <c:pt idx="149688">
                  <c:v>-71.086500000000001</c:v>
                </c:pt>
                <c:pt idx="149689">
                  <c:v>-71.084499999999991</c:v>
                </c:pt>
                <c:pt idx="149690">
                  <c:v>-71.082499999999982</c:v>
                </c:pt>
                <c:pt idx="149691">
                  <c:v>-71.080499999999972</c:v>
                </c:pt>
                <c:pt idx="149692">
                  <c:v>-71.078499999999963</c:v>
                </c:pt>
                <c:pt idx="149693">
                  <c:v>-71.076499999999953</c:v>
                </c:pt>
                <c:pt idx="149694">
                  <c:v>-71.0745</c:v>
                </c:pt>
                <c:pt idx="149695">
                  <c:v>-71.072499999999991</c:v>
                </c:pt>
                <c:pt idx="149696">
                  <c:v>-71.070499999999981</c:v>
                </c:pt>
                <c:pt idx="149697">
                  <c:v>-71.068499999999972</c:v>
                </c:pt>
                <c:pt idx="149698">
                  <c:v>-71.066499999999962</c:v>
                </c:pt>
                <c:pt idx="149699">
                  <c:v>-71.064499999999953</c:v>
                </c:pt>
                <c:pt idx="149700">
                  <c:v>-71.0625</c:v>
                </c:pt>
                <c:pt idx="149701">
                  <c:v>-71.06049999999999</c:v>
                </c:pt>
                <c:pt idx="149702">
                  <c:v>-71.058499999999981</c:v>
                </c:pt>
                <c:pt idx="149703">
                  <c:v>-71.056499999999971</c:v>
                </c:pt>
                <c:pt idx="149704">
                  <c:v>-71.054499999999962</c:v>
                </c:pt>
                <c:pt idx="149705">
                  <c:v>-71.052499999999952</c:v>
                </c:pt>
                <c:pt idx="149706">
                  <c:v>-71.0505</c:v>
                </c:pt>
                <c:pt idx="149707">
                  <c:v>-71.04849999999999</c:v>
                </c:pt>
                <c:pt idx="149708">
                  <c:v>-71.04649999999998</c:v>
                </c:pt>
                <c:pt idx="149709">
                  <c:v>-71.044499999999971</c:v>
                </c:pt>
                <c:pt idx="149710">
                  <c:v>-71.042499999999961</c:v>
                </c:pt>
                <c:pt idx="149711">
                  <c:v>-71.040499999999952</c:v>
                </c:pt>
                <c:pt idx="149712">
                  <c:v>-71.038499999999999</c:v>
                </c:pt>
                <c:pt idx="149713">
                  <c:v>-71.03649999999999</c:v>
                </c:pt>
                <c:pt idx="149714">
                  <c:v>-71.03449999999998</c:v>
                </c:pt>
                <c:pt idx="149715">
                  <c:v>-71.03249999999997</c:v>
                </c:pt>
                <c:pt idx="149716">
                  <c:v>-71.030499999999961</c:v>
                </c:pt>
                <c:pt idx="149717">
                  <c:v>-71.028499999999951</c:v>
                </c:pt>
                <c:pt idx="149718">
                  <c:v>-71.026499999999999</c:v>
                </c:pt>
                <c:pt idx="149719">
                  <c:v>-71.024499999999989</c:v>
                </c:pt>
                <c:pt idx="149720">
                  <c:v>-71.02249999999998</c:v>
                </c:pt>
                <c:pt idx="149721">
                  <c:v>-71.02049999999997</c:v>
                </c:pt>
                <c:pt idx="149722">
                  <c:v>-71.01849999999996</c:v>
                </c:pt>
                <c:pt idx="149723">
                  <c:v>-71.016499999999951</c:v>
                </c:pt>
                <c:pt idx="149724">
                  <c:v>-71.014499999999998</c:v>
                </c:pt>
                <c:pt idx="149725">
                  <c:v>-71.012499999999989</c:v>
                </c:pt>
                <c:pt idx="149726">
                  <c:v>-71.010499999999979</c:v>
                </c:pt>
                <c:pt idx="149727">
                  <c:v>-71.00849999999997</c:v>
                </c:pt>
                <c:pt idx="149728">
                  <c:v>-71.00649999999996</c:v>
                </c:pt>
                <c:pt idx="149729">
                  <c:v>-71.00449999999995</c:v>
                </c:pt>
                <c:pt idx="149730">
                  <c:v>-71.002499999999998</c:v>
                </c:pt>
                <c:pt idx="149731">
                  <c:v>-71.000499999999988</c:v>
                </c:pt>
                <c:pt idx="149732">
                  <c:v>-70.998499999999979</c:v>
                </c:pt>
                <c:pt idx="149733">
                  <c:v>-70.996499999999969</c:v>
                </c:pt>
                <c:pt idx="149734">
                  <c:v>-70.99449999999996</c:v>
                </c:pt>
                <c:pt idx="149735">
                  <c:v>-70.99249999999995</c:v>
                </c:pt>
                <c:pt idx="149736">
                  <c:v>-70.990499999999997</c:v>
                </c:pt>
                <c:pt idx="149737">
                  <c:v>-70.988499999999988</c:v>
                </c:pt>
                <c:pt idx="149738">
                  <c:v>-70.986499999999978</c:v>
                </c:pt>
                <c:pt idx="149739">
                  <c:v>-70.984499999999969</c:v>
                </c:pt>
                <c:pt idx="149740">
                  <c:v>-70.982499999999959</c:v>
                </c:pt>
                <c:pt idx="149741">
                  <c:v>-70.98049999999995</c:v>
                </c:pt>
                <c:pt idx="149742">
                  <c:v>-70.978499999999997</c:v>
                </c:pt>
                <c:pt idx="149743">
                  <c:v>-70.976499999999987</c:v>
                </c:pt>
                <c:pt idx="149744">
                  <c:v>-70.974499999999978</c:v>
                </c:pt>
                <c:pt idx="149745">
                  <c:v>-70.972499999999968</c:v>
                </c:pt>
                <c:pt idx="149746">
                  <c:v>-70.970499999999959</c:v>
                </c:pt>
                <c:pt idx="149747">
                  <c:v>-70.968499999999949</c:v>
                </c:pt>
                <c:pt idx="149748">
                  <c:v>-70.966499999999996</c:v>
                </c:pt>
                <c:pt idx="149749">
                  <c:v>-70.964499999999987</c:v>
                </c:pt>
                <c:pt idx="149750">
                  <c:v>-70.962499999999977</c:v>
                </c:pt>
                <c:pt idx="149751">
                  <c:v>-70.960499999999968</c:v>
                </c:pt>
                <c:pt idx="149752">
                  <c:v>-70.958499999999958</c:v>
                </c:pt>
                <c:pt idx="149753">
                  <c:v>-70.956500000000005</c:v>
                </c:pt>
                <c:pt idx="149754">
                  <c:v>-70.954499999999996</c:v>
                </c:pt>
                <c:pt idx="149755">
                  <c:v>-70.952499999999986</c:v>
                </c:pt>
                <c:pt idx="149756">
                  <c:v>-70.950499999999977</c:v>
                </c:pt>
                <c:pt idx="149757">
                  <c:v>-70.948499999999967</c:v>
                </c:pt>
                <c:pt idx="149758">
                  <c:v>-70.946499999999958</c:v>
                </c:pt>
                <c:pt idx="149759">
                  <c:v>-70.944500000000005</c:v>
                </c:pt>
                <c:pt idx="149760">
                  <c:v>-70.942499999999995</c:v>
                </c:pt>
                <c:pt idx="149761">
                  <c:v>-70.940499999999986</c:v>
                </c:pt>
                <c:pt idx="149762">
                  <c:v>-70.938499999999976</c:v>
                </c:pt>
                <c:pt idx="149763">
                  <c:v>-70.936499999999967</c:v>
                </c:pt>
                <c:pt idx="149764">
                  <c:v>-70.934499999999957</c:v>
                </c:pt>
                <c:pt idx="149765">
                  <c:v>-70.932500000000005</c:v>
                </c:pt>
                <c:pt idx="149766">
                  <c:v>-70.930499999999995</c:v>
                </c:pt>
                <c:pt idx="149767">
                  <c:v>-70.928499999999985</c:v>
                </c:pt>
                <c:pt idx="149768">
                  <c:v>-70.926499999999976</c:v>
                </c:pt>
                <c:pt idx="149769">
                  <c:v>-70.924499999999966</c:v>
                </c:pt>
                <c:pt idx="149770">
                  <c:v>-70.922499999999957</c:v>
                </c:pt>
                <c:pt idx="149771">
                  <c:v>-70.920500000000004</c:v>
                </c:pt>
                <c:pt idx="149772">
                  <c:v>-70.918499999999995</c:v>
                </c:pt>
                <c:pt idx="149773">
                  <c:v>-70.916499999999985</c:v>
                </c:pt>
                <c:pt idx="149774">
                  <c:v>-70.914499999999975</c:v>
                </c:pt>
                <c:pt idx="149775">
                  <c:v>-70.912499999999966</c:v>
                </c:pt>
                <c:pt idx="149776">
                  <c:v>-70.910499999999956</c:v>
                </c:pt>
                <c:pt idx="149777">
                  <c:v>-70.908500000000004</c:v>
                </c:pt>
                <c:pt idx="149778">
                  <c:v>-70.906499999999994</c:v>
                </c:pt>
                <c:pt idx="149779">
                  <c:v>-70.904499999999985</c:v>
                </c:pt>
                <c:pt idx="149780">
                  <c:v>-70.902499999999975</c:v>
                </c:pt>
                <c:pt idx="149781">
                  <c:v>-70.900499999999965</c:v>
                </c:pt>
                <c:pt idx="149782">
                  <c:v>-70.898499999999956</c:v>
                </c:pt>
                <c:pt idx="149783">
                  <c:v>-70.896500000000003</c:v>
                </c:pt>
                <c:pt idx="149784">
                  <c:v>-70.894499999999994</c:v>
                </c:pt>
                <c:pt idx="149785">
                  <c:v>-70.892499999999984</c:v>
                </c:pt>
                <c:pt idx="149786">
                  <c:v>-70.890499999999975</c:v>
                </c:pt>
                <c:pt idx="149787">
                  <c:v>-70.888499999999965</c:v>
                </c:pt>
                <c:pt idx="149788">
                  <c:v>-70.886499999999955</c:v>
                </c:pt>
                <c:pt idx="149789">
                  <c:v>-70.884500000000003</c:v>
                </c:pt>
                <c:pt idx="149790">
                  <c:v>-70.882499999999993</c:v>
                </c:pt>
                <c:pt idx="149791">
                  <c:v>-70.880499999999984</c:v>
                </c:pt>
                <c:pt idx="149792">
                  <c:v>-70.878499999999974</c:v>
                </c:pt>
                <c:pt idx="149793">
                  <c:v>-70.876499999999965</c:v>
                </c:pt>
                <c:pt idx="149794">
                  <c:v>-70.874499999999955</c:v>
                </c:pt>
                <c:pt idx="149795">
                  <c:v>-70.872500000000002</c:v>
                </c:pt>
                <c:pt idx="149796">
                  <c:v>-70.870499999999993</c:v>
                </c:pt>
                <c:pt idx="149797">
                  <c:v>-70.868499999999983</c:v>
                </c:pt>
                <c:pt idx="149798">
                  <c:v>-70.866499999999974</c:v>
                </c:pt>
                <c:pt idx="149799">
                  <c:v>-70.864499999999964</c:v>
                </c:pt>
                <c:pt idx="149800">
                  <c:v>-70.862499999999955</c:v>
                </c:pt>
                <c:pt idx="149801">
                  <c:v>-70.860500000000002</c:v>
                </c:pt>
                <c:pt idx="149802">
                  <c:v>-70.858499999999992</c:v>
                </c:pt>
                <c:pt idx="149803">
                  <c:v>-70.856499999999983</c:v>
                </c:pt>
                <c:pt idx="149804">
                  <c:v>-70.854499999999973</c:v>
                </c:pt>
                <c:pt idx="149805">
                  <c:v>-70.852499999999964</c:v>
                </c:pt>
                <c:pt idx="149806">
                  <c:v>-70.850499999999954</c:v>
                </c:pt>
                <c:pt idx="149807">
                  <c:v>-70.848500000000001</c:v>
                </c:pt>
                <c:pt idx="149808">
                  <c:v>-70.846499999999992</c:v>
                </c:pt>
                <c:pt idx="149809">
                  <c:v>-70.844499999999982</c:v>
                </c:pt>
                <c:pt idx="149810">
                  <c:v>-70.842499999999973</c:v>
                </c:pt>
                <c:pt idx="149811">
                  <c:v>-70.840499999999963</c:v>
                </c:pt>
                <c:pt idx="149812">
                  <c:v>-70.838499999999954</c:v>
                </c:pt>
                <c:pt idx="149813">
                  <c:v>-70.836500000000001</c:v>
                </c:pt>
                <c:pt idx="149814">
                  <c:v>-70.834499999999991</c:v>
                </c:pt>
                <c:pt idx="149815">
                  <c:v>-70.832499999999982</c:v>
                </c:pt>
                <c:pt idx="149816">
                  <c:v>-70.830499999999972</c:v>
                </c:pt>
                <c:pt idx="149817">
                  <c:v>-70.828499999999963</c:v>
                </c:pt>
                <c:pt idx="149818">
                  <c:v>-70.826499999999953</c:v>
                </c:pt>
                <c:pt idx="149819">
                  <c:v>-70.8245</c:v>
                </c:pt>
                <c:pt idx="149820">
                  <c:v>-70.822499999999991</c:v>
                </c:pt>
                <c:pt idx="149821">
                  <c:v>-70.820499999999981</c:v>
                </c:pt>
                <c:pt idx="149822">
                  <c:v>-70.818499999999972</c:v>
                </c:pt>
                <c:pt idx="149823">
                  <c:v>-70.816499999999962</c:v>
                </c:pt>
                <c:pt idx="149824">
                  <c:v>-70.814499999999953</c:v>
                </c:pt>
                <c:pt idx="149825">
                  <c:v>-70.8125</c:v>
                </c:pt>
                <c:pt idx="149826">
                  <c:v>-70.81049999999999</c:v>
                </c:pt>
                <c:pt idx="149827">
                  <c:v>-70.808499999999981</c:v>
                </c:pt>
                <c:pt idx="149828">
                  <c:v>-70.806499999999971</c:v>
                </c:pt>
                <c:pt idx="149829">
                  <c:v>-70.804499999999962</c:v>
                </c:pt>
                <c:pt idx="149830">
                  <c:v>-70.802499999999952</c:v>
                </c:pt>
                <c:pt idx="149831">
                  <c:v>-70.8005</c:v>
                </c:pt>
                <c:pt idx="149832">
                  <c:v>-70.79849999999999</c:v>
                </c:pt>
                <c:pt idx="149833">
                  <c:v>-70.79649999999998</c:v>
                </c:pt>
                <c:pt idx="149834">
                  <c:v>-70.794499999999971</c:v>
                </c:pt>
                <c:pt idx="149835">
                  <c:v>-70.792499999999961</c:v>
                </c:pt>
                <c:pt idx="149836">
                  <c:v>-70.790499999999952</c:v>
                </c:pt>
                <c:pt idx="149837">
                  <c:v>-70.788499999999999</c:v>
                </c:pt>
                <c:pt idx="149838">
                  <c:v>-70.78649999999999</c:v>
                </c:pt>
                <c:pt idx="149839">
                  <c:v>-70.78449999999998</c:v>
                </c:pt>
                <c:pt idx="149840">
                  <c:v>-70.78249999999997</c:v>
                </c:pt>
                <c:pt idx="149841">
                  <c:v>-70.780499999999961</c:v>
                </c:pt>
                <c:pt idx="149842">
                  <c:v>-70.778499999999951</c:v>
                </c:pt>
                <c:pt idx="149843">
                  <c:v>-70.776499999999999</c:v>
                </c:pt>
                <c:pt idx="149844">
                  <c:v>-70.774499999999989</c:v>
                </c:pt>
                <c:pt idx="149845">
                  <c:v>-70.77249999999998</c:v>
                </c:pt>
                <c:pt idx="149846">
                  <c:v>-70.77049999999997</c:v>
                </c:pt>
                <c:pt idx="149847">
                  <c:v>-70.76849999999996</c:v>
                </c:pt>
                <c:pt idx="149848">
                  <c:v>-70.766499999999951</c:v>
                </c:pt>
                <c:pt idx="149849">
                  <c:v>-70.764499999999998</c:v>
                </c:pt>
                <c:pt idx="149850">
                  <c:v>-70.762499999999989</c:v>
                </c:pt>
                <c:pt idx="149851">
                  <c:v>-70.760499999999979</c:v>
                </c:pt>
                <c:pt idx="149852">
                  <c:v>-70.75849999999997</c:v>
                </c:pt>
                <c:pt idx="149853">
                  <c:v>-70.75649999999996</c:v>
                </c:pt>
                <c:pt idx="149854">
                  <c:v>-70.75449999999995</c:v>
                </c:pt>
                <c:pt idx="149855">
                  <c:v>-70.752499999999998</c:v>
                </c:pt>
                <c:pt idx="149856">
                  <c:v>-70.750499999999988</c:v>
                </c:pt>
                <c:pt idx="149857">
                  <c:v>-70.748499999999979</c:v>
                </c:pt>
                <c:pt idx="149858">
                  <c:v>-70.746499999999969</c:v>
                </c:pt>
                <c:pt idx="149859">
                  <c:v>-70.74449999999996</c:v>
                </c:pt>
                <c:pt idx="149860">
                  <c:v>-70.74249999999995</c:v>
                </c:pt>
                <c:pt idx="149861">
                  <c:v>-70.740499999999997</c:v>
                </c:pt>
                <c:pt idx="149862">
                  <c:v>-70.738499999999988</c:v>
                </c:pt>
                <c:pt idx="149863">
                  <c:v>-70.736499999999978</c:v>
                </c:pt>
                <c:pt idx="149864">
                  <c:v>-70.734499999999969</c:v>
                </c:pt>
                <c:pt idx="149865">
                  <c:v>-70.732499999999959</c:v>
                </c:pt>
                <c:pt idx="149866">
                  <c:v>-70.73049999999995</c:v>
                </c:pt>
                <c:pt idx="149867">
                  <c:v>-70.728499999999997</c:v>
                </c:pt>
                <c:pt idx="149868">
                  <c:v>-70.726499999999987</c:v>
                </c:pt>
                <c:pt idx="149869">
                  <c:v>-70.724499999999978</c:v>
                </c:pt>
                <c:pt idx="149870">
                  <c:v>-70.722499999999968</c:v>
                </c:pt>
                <c:pt idx="149871">
                  <c:v>-70.720499999999959</c:v>
                </c:pt>
                <c:pt idx="149872">
                  <c:v>-70.718499999999949</c:v>
                </c:pt>
                <c:pt idx="149873">
                  <c:v>-70.716499999999996</c:v>
                </c:pt>
                <c:pt idx="149874">
                  <c:v>-70.714499999999987</c:v>
                </c:pt>
                <c:pt idx="149875">
                  <c:v>-70.712499999999977</c:v>
                </c:pt>
                <c:pt idx="149876">
                  <c:v>-70.710499999999968</c:v>
                </c:pt>
                <c:pt idx="149877">
                  <c:v>-70.708499999999958</c:v>
                </c:pt>
                <c:pt idx="149878">
                  <c:v>-70.706500000000005</c:v>
                </c:pt>
                <c:pt idx="149879">
                  <c:v>-70.704499999999996</c:v>
                </c:pt>
                <c:pt idx="149880">
                  <c:v>-70.702499999999986</c:v>
                </c:pt>
                <c:pt idx="149881">
                  <c:v>-70.700499999999977</c:v>
                </c:pt>
                <c:pt idx="149882">
                  <c:v>-70.698499999999967</c:v>
                </c:pt>
                <c:pt idx="149883">
                  <c:v>-70.696499999999958</c:v>
                </c:pt>
                <c:pt idx="149884">
                  <c:v>-70.694500000000005</c:v>
                </c:pt>
                <c:pt idx="149885">
                  <c:v>-70.692499999999995</c:v>
                </c:pt>
                <c:pt idx="149886">
                  <c:v>-70.690499999999986</c:v>
                </c:pt>
                <c:pt idx="149887">
                  <c:v>-70.688499999999976</c:v>
                </c:pt>
                <c:pt idx="149888">
                  <c:v>-70.686499999999967</c:v>
                </c:pt>
                <c:pt idx="149889">
                  <c:v>-70.684499999999957</c:v>
                </c:pt>
                <c:pt idx="149890">
                  <c:v>-70.682500000000005</c:v>
                </c:pt>
                <c:pt idx="149891">
                  <c:v>-70.680499999999995</c:v>
                </c:pt>
                <c:pt idx="149892">
                  <c:v>-70.678499999999985</c:v>
                </c:pt>
                <c:pt idx="149893">
                  <c:v>-70.676499999999976</c:v>
                </c:pt>
                <c:pt idx="149894">
                  <c:v>-70.674499999999966</c:v>
                </c:pt>
                <c:pt idx="149895">
                  <c:v>-70.672499999999957</c:v>
                </c:pt>
                <c:pt idx="149896">
                  <c:v>-70.670500000000004</c:v>
                </c:pt>
                <c:pt idx="149897">
                  <c:v>-70.668499999999995</c:v>
                </c:pt>
                <c:pt idx="149898">
                  <c:v>-70.666499999999985</c:v>
                </c:pt>
                <c:pt idx="149899">
                  <c:v>-70.664499999999975</c:v>
                </c:pt>
                <c:pt idx="149900">
                  <c:v>-70.662499999999966</c:v>
                </c:pt>
                <c:pt idx="149901">
                  <c:v>-70.660499999999956</c:v>
                </c:pt>
                <c:pt idx="149902">
                  <c:v>-70.658500000000004</c:v>
                </c:pt>
                <c:pt idx="149903">
                  <c:v>-70.656499999999994</c:v>
                </c:pt>
                <c:pt idx="149904">
                  <c:v>-70.654499999999985</c:v>
                </c:pt>
                <c:pt idx="149905">
                  <c:v>-70.652499999999975</c:v>
                </c:pt>
                <c:pt idx="149906">
                  <c:v>-70.650499999999965</c:v>
                </c:pt>
                <c:pt idx="149907">
                  <c:v>-70.648499999999956</c:v>
                </c:pt>
                <c:pt idx="149908">
                  <c:v>-70.646500000000003</c:v>
                </c:pt>
                <c:pt idx="149909">
                  <c:v>-70.644499999999994</c:v>
                </c:pt>
                <c:pt idx="149910">
                  <c:v>-70.642499999999984</c:v>
                </c:pt>
                <c:pt idx="149911">
                  <c:v>-70.640499999999975</c:v>
                </c:pt>
                <c:pt idx="149912">
                  <c:v>-70.638499999999965</c:v>
                </c:pt>
                <c:pt idx="149913">
                  <c:v>-70.636499999999955</c:v>
                </c:pt>
                <c:pt idx="149914">
                  <c:v>-70.634500000000003</c:v>
                </c:pt>
                <c:pt idx="149915">
                  <c:v>-70.632499999999993</c:v>
                </c:pt>
                <c:pt idx="149916">
                  <c:v>-70.630499999999984</c:v>
                </c:pt>
                <c:pt idx="149917">
                  <c:v>-70.628499999999974</c:v>
                </c:pt>
                <c:pt idx="149918">
                  <c:v>-70.626499999999965</c:v>
                </c:pt>
                <c:pt idx="149919">
                  <c:v>-70.624499999999955</c:v>
                </c:pt>
                <c:pt idx="149920">
                  <c:v>-70.622500000000002</c:v>
                </c:pt>
                <c:pt idx="149921">
                  <c:v>-70.620499999999993</c:v>
                </c:pt>
                <c:pt idx="149922">
                  <c:v>-70.618499999999983</c:v>
                </c:pt>
                <c:pt idx="149923">
                  <c:v>-70.616499999999974</c:v>
                </c:pt>
                <c:pt idx="149924">
                  <c:v>-70.614499999999964</c:v>
                </c:pt>
                <c:pt idx="149925">
                  <c:v>-70.612499999999955</c:v>
                </c:pt>
                <c:pt idx="149926">
                  <c:v>-70.610500000000002</c:v>
                </c:pt>
                <c:pt idx="149927">
                  <c:v>-70.608499999999992</c:v>
                </c:pt>
                <c:pt idx="149928">
                  <c:v>-70.606499999999983</c:v>
                </c:pt>
                <c:pt idx="149929">
                  <c:v>-70.604499999999973</c:v>
                </c:pt>
                <c:pt idx="149930">
                  <c:v>-70.602499999999964</c:v>
                </c:pt>
                <c:pt idx="149931">
                  <c:v>-70.600499999999954</c:v>
                </c:pt>
                <c:pt idx="149932">
                  <c:v>-70.598500000000001</c:v>
                </c:pt>
                <c:pt idx="149933">
                  <c:v>-70.596499999999992</c:v>
                </c:pt>
                <c:pt idx="149934">
                  <c:v>-70.594499999999982</c:v>
                </c:pt>
                <c:pt idx="149935">
                  <c:v>-70.592499999999973</c:v>
                </c:pt>
                <c:pt idx="149936">
                  <c:v>-70.590499999999963</c:v>
                </c:pt>
                <c:pt idx="149937">
                  <c:v>-70.588499999999954</c:v>
                </c:pt>
                <c:pt idx="149938">
                  <c:v>-70.586500000000001</c:v>
                </c:pt>
                <c:pt idx="149939">
                  <c:v>-70.584499999999991</c:v>
                </c:pt>
                <c:pt idx="149940">
                  <c:v>-70.582499999999982</c:v>
                </c:pt>
                <c:pt idx="149941">
                  <c:v>-70.580499999999972</c:v>
                </c:pt>
                <c:pt idx="149942">
                  <c:v>-70.578499999999963</c:v>
                </c:pt>
                <c:pt idx="149943">
                  <c:v>-70.576499999999953</c:v>
                </c:pt>
                <c:pt idx="149944">
                  <c:v>-70.5745</c:v>
                </c:pt>
                <c:pt idx="149945">
                  <c:v>-70.572499999999991</c:v>
                </c:pt>
                <c:pt idx="149946">
                  <c:v>-70.570499999999981</c:v>
                </c:pt>
                <c:pt idx="149947">
                  <c:v>-70.568499999999972</c:v>
                </c:pt>
                <c:pt idx="149948">
                  <c:v>-70.566499999999962</c:v>
                </c:pt>
                <c:pt idx="149949">
                  <c:v>-70.564499999999953</c:v>
                </c:pt>
                <c:pt idx="149950">
                  <c:v>-70.5625</c:v>
                </c:pt>
                <c:pt idx="149951">
                  <c:v>-70.56049999999999</c:v>
                </c:pt>
                <c:pt idx="149952">
                  <c:v>-70.558499999999981</c:v>
                </c:pt>
                <c:pt idx="149953">
                  <c:v>-70.556499999999971</c:v>
                </c:pt>
                <c:pt idx="149954">
                  <c:v>-70.554499999999962</c:v>
                </c:pt>
                <c:pt idx="149955">
                  <c:v>-70.552499999999952</c:v>
                </c:pt>
                <c:pt idx="149956">
                  <c:v>-70.5505</c:v>
                </c:pt>
                <c:pt idx="149957">
                  <c:v>-70.54849999999999</c:v>
                </c:pt>
                <c:pt idx="149958">
                  <c:v>-70.54649999999998</c:v>
                </c:pt>
                <c:pt idx="149959">
                  <c:v>-70.544499999999971</c:v>
                </c:pt>
                <c:pt idx="149960">
                  <c:v>-70.542499999999961</c:v>
                </c:pt>
                <c:pt idx="149961">
                  <c:v>-70.540499999999952</c:v>
                </c:pt>
                <c:pt idx="149962">
                  <c:v>-70.538499999999999</c:v>
                </c:pt>
                <c:pt idx="149963">
                  <c:v>-70.53649999999999</c:v>
                </c:pt>
                <c:pt idx="149964">
                  <c:v>-70.53449999999998</c:v>
                </c:pt>
                <c:pt idx="149965">
                  <c:v>-70.53249999999997</c:v>
                </c:pt>
                <c:pt idx="149966">
                  <c:v>-70.530499999999961</c:v>
                </c:pt>
                <c:pt idx="149967">
                  <c:v>-70.528499999999951</c:v>
                </c:pt>
                <c:pt idx="149968">
                  <c:v>-70.526499999999999</c:v>
                </c:pt>
                <c:pt idx="149969">
                  <c:v>-70.524499999999989</c:v>
                </c:pt>
                <c:pt idx="149970">
                  <c:v>-70.52249999999998</c:v>
                </c:pt>
                <c:pt idx="149971">
                  <c:v>-70.52049999999997</c:v>
                </c:pt>
                <c:pt idx="149972">
                  <c:v>-70.51849999999996</c:v>
                </c:pt>
                <c:pt idx="149973">
                  <c:v>-70.516499999999951</c:v>
                </c:pt>
                <c:pt idx="149974">
                  <c:v>-70.514499999999998</c:v>
                </c:pt>
                <c:pt idx="149975">
                  <c:v>-70.512499999999989</c:v>
                </c:pt>
                <c:pt idx="149976">
                  <c:v>-70.510499999999979</c:v>
                </c:pt>
                <c:pt idx="149977">
                  <c:v>-70.50849999999997</c:v>
                </c:pt>
                <c:pt idx="149978">
                  <c:v>-70.50649999999996</c:v>
                </c:pt>
                <c:pt idx="149979">
                  <c:v>-70.50449999999995</c:v>
                </c:pt>
                <c:pt idx="149980">
                  <c:v>-70.502499999999998</c:v>
                </c:pt>
                <c:pt idx="149981">
                  <c:v>-70.500499999999988</c:v>
                </c:pt>
                <c:pt idx="149982">
                  <c:v>-70.498499999999979</c:v>
                </c:pt>
                <c:pt idx="149983">
                  <c:v>-70.496499999999969</c:v>
                </c:pt>
                <c:pt idx="149984">
                  <c:v>-70.49449999999996</c:v>
                </c:pt>
                <c:pt idx="149985">
                  <c:v>-70.49249999999995</c:v>
                </c:pt>
                <c:pt idx="149986">
                  <c:v>-70.490499999999997</c:v>
                </c:pt>
                <c:pt idx="149987">
                  <c:v>-70.488499999999988</c:v>
                </c:pt>
                <c:pt idx="149988">
                  <c:v>-70.486499999999978</c:v>
                </c:pt>
                <c:pt idx="149989">
                  <c:v>-70.484499999999969</c:v>
                </c:pt>
                <c:pt idx="149990">
                  <c:v>-70.482499999999959</c:v>
                </c:pt>
                <c:pt idx="149991">
                  <c:v>-70.48049999999995</c:v>
                </c:pt>
                <c:pt idx="149992">
                  <c:v>-70.478499999999997</c:v>
                </c:pt>
                <c:pt idx="149993">
                  <c:v>-70.476499999999987</c:v>
                </c:pt>
                <c:pt idx="149994">
                  <c:v>-70.474499999999978</c:v>
                </c:pt>
                <c:pt idx="149995">
                  <c:v>-70.472499999999968</c:v>
                </c:pt>
                <c:pt idx="149996">
                  <c:v>-70.470499999999959</c:v>
                </c:pt>
                <c:pt idx="149997">
                  <c:v>-70.468499999999949</c:v>
                </c:pt>
                <c:pt idx="149998">
                  <c:v>-70.466499999999996</c:v>
                </c:pt>
                <c:pt idx="149999">
                  <c:v>-70.464499999999987</c:v>
                </c:pt>
                <c:pt idx="150000">
                  <c:v>-70.462499999999977</c:v>
                </c:pt>
                <c:pt idx="150001">
                  <c:v>-70.460499999999968</c:v>
                </c:pt>
                <c:pt idx="150002">
                  <c:v>-70.458499999999958</c:v>
                </c:pt>
                <c:pt idx="150003">
                  <c:v>-70.456500000000005</c:v>
                </c:pt>
                <c:pt idx="150004">
                  <c:v>-70.454499999999996</c:v>
                </c:pt>
                <c:pt idx="150005">
                  <c:v>-70.452499999999986</c:v>
                </c:pt>
                <c:pt idx="150006">
                  <c:v>-70.450499999999977</c:v>
                </c:pt>
                <c:pt idx="150007">
                  <c:v>-70.448499999999967</c:v>
                </c:pt>
                <c:pt idx="150008">
                  <c:v>-70.446499999999958</c:v>
                </c:pt>
                <c:pt idx="150009">
                  <c:v>-70.444500000000005</c:v>
                </c:pt>
                <c:pt idx="150010">
                  <c:v>-70.442499999999995</c:v>
                </c:pt>
                <c:pt idx="150011">
                  <c:v>-70.440499999999986</c:v>
                </c:pt>
                <c:pt idx="150012">
                  <c:v>-70.438499999999976</c:v>
                </c:pt>
                <c:pt idx="150013">
                  <c:v>-70.436499999999967</c:v>
                </c:pt>
                <c:pt idx="150014">
                  <c:v>-70.434499999999957</c:v>
                </c:pt>
                <c:pt idx="150015">
                  <c:v>-70.432500000000005</c:v>
                </c:pt>
                <c:pt idx="150016">
                  <c:v>-70.430499999999995</c:v>
                </c:pt>
                <c:pt idx="150017">
                  <c:v>-70.428499999999985</c:v>
                </c:pt>
                <c:pt idx="150018">
                  <c:v>-70.426499999999976</c:v>
                </c:pt>
                <c:pt idx="150019">
                  <c:v>-70.424499999999966</c:v>
                </c:pt>
                <c:pt idx="150020">
                  <c:v>-70.422499999999957</c:v>
                </c:pt>
                <c:pt idx="150021">
                  <c:v>-70.420500000000004</c:v>
                </c:pt>
                <c:pt idx="150022">
                  <c:v>-70.418499999999995</c:v>
                </c:pt>
                <c:pt idx="150023">
                  <c:v>-70.416499999999985</c:v>
                </c:pt>
                <c:pt idx="150024">
                  <c:v>-70.414499999999975</c:v>
                </c:pt>
                <c:pt idx="150025">
                  <c:v>-70.412499999999966</c:v>
                </c:pt>
                <c:pt idx="150026">
                  <c:v>-70.410499999999956</c:v>
                </c:pt>
                <c:pt idx="150027">
                  <c:v>-70.408500000000004</c:v>
                </c:pt>
                <c:pt idx="150028">
                  <c:v>-70.406499999999994</c:v>
                </c:pt>
                <c:pt idx="150029">
                  <c:v>-70.404499999999985</c:v>
                </c:pt>
                <c:pt idx="150030">
                  <c:v>-70.402499999999975</c:v>
                </c:pt>
                <c:pt idx="150031">
                  <c:v>-70.400499999999965</c:v>
                </c:pt>
                <c:pt idx="150032">
                  <c:v>-70.398499999999956</c:v>
                </c:pt>
                <c:pt idx="150033">
                  <c:v>-70.396500000000003</c:v>
                </c:pt>
                <c:pt idx="150034">
                  <c:v>-70.394499999999994</c:v>
                </c:pt>
                <c:pt idx="150035">
                  <c:v>-70.392499999999984</c:v>
                </c:pt>
                <c:pt idx="150036">
                  <c:v>-70.390499999999975</c:v>
                </c:pt>
                <c:pt idx="150037">
                  <c:v>-70.388499999999965</c:v>
                </c:pt>
                <c:pt idx="150038">
                  <c:v>-70.386499999999955</c:v>
                </c:pt>
                <c:pt idx="150039">
                  <c:v>-70.384500000000003</c:v>
                </c:pt>
                <c:pt idx="150040">
                  <c:v>-70.382499999999993</c:v>
                </c:pt>
                <c:pt idx="150041">
                  <c:v>-70.380499999999984</c:v>
                </c:pt>
                <c:pt idx="150042">
                  <c:v>-70.378499999999974</c:v>
                </c:pt>
                <c:pt idx="150043">
                  <c:v>-70.376499999999965</c:v>
                </c:pt>
                <c:pt idx="150044">
                  <c:v>-70.374499999999955</c:v>
                </c:pt>
                <c:pt idx="150045">
                  <c:v>-70.372500000000002</c:v>
                </c:pt>
                <c:pt idx="150046">
                  <c:v>-70.370499999999993</c:v>
                </c:pt>
                <c:pt idx="150047">
                  <c:v>-70.368499999999983</c:v>
                </c:pt>
                <c:pt idx="150048">
                  <c:v>-70.366499999999974</c:v>
                </c:pt>
                <c:pt idx="150049">
                  <c:v>-70.364499999999964</c:v>
                </c:pt>
                <c:pt idx="150050">
                  <c:v>-70.362499999999955</c:v>
                </c:pt>
                <c:pt idx="150051">
                  <c:v>-70.360500000000002</c:v>
                </c:pt>
                <c:pt idx="150052">
                  <c:v>-70.358499999999992</c:v>
                </c:pt>
                <c:pt idx="150053">
                  <c:v>-70.356499999999983</c:v>
                </c:pt>
                <c:pt idx="150054">
                  <c:v>-70.354499999999973</c:v>
                </c:pt>
                <c:pt idx="150055">
                  <c:v>-70.352499999999964</c:v>
                </c:pt>
                <c:pt idx="150056">
                  <c:v>-70.350499999999954</c:v>
                </c:pt>
                <c:pt idx="150057">
                  <c:v>-70.348500000000001</c:v>
                </c:pt>
                <c:pt idx="150058">
                  <c:v>-70.346499999999992</c:v>
                </c:pt>
                <c:pt idx="150059">
                  <c:v>-70.344499999999982</c:v>
                </c:pt>
                <c:pt idx="150060">
                  <c:v>-70.342499999999973</c:v>
                </c:pt>
                <c:pt idx="150061">
                  <c:v>-70.340499999999963</c:v>
                </c:pt>
                <c:pt idx="150062">
                  <c:v>-70.338499999999954</c:v>
                </c:pt>
                <c:pt idx="150063">
                  <c:v>-70.336500000000001</c:v>
                </c:pt>
                <c:pt idx="150064">
                  <c:v>-70.334499999999991</c:v>
                </c:pt>
                <c:pt idx="150065">
                  <c:v>-70.332499999999982</c:v>
                </c:pt>
                <c:pt idx="150066">
                  <c:v>-70.330499999999972</c:v>
                </c:pt>
                <c:pt idx="150067">
                  <c:v>-70.328499999999963</c:v>
                </c:pt>
                <c:pt idx="150068">
                  <c:v>-70.326499999999953</c:v>
                </c:pt>
                <c:pt idx="150069">
                  <c:v>-70.3245</c:v>
                </c:pt>
                <c:pt idx="150070">
                  <c:v>-70.322499999999991</c:v>
                </c:pt>
                <c:pt idx="150071">
                  <c:v>-70.320499999999981</c:v>
                </c:pt>
                <c:pt idx="150072">
                  <c:v>-70.318499999999972</c:v>
                </c:pt>
                <c:pt idx="150073">
                  <c:v>-70.316499999999962</c:v>
                </c:pt>
                <c:pt idx="150074">
                  <c:v>-70.314499999999953</c:v>
                </c:pt>
                <c:pt idx="150075">
                  <c:v>-70.3125</c:v>
                </c:pt>
                <c:pt idx="150076">
                  <c:v>-70.31049999999999</c:v>
                </c:pt>
                <c:pt idx="150077">
                  <c:v>-70.308499999999981</c:v>
                </c:pt>
                <c:pt idx="150078">
                  <c:v>-70.306499999999971</c:v>
                </c:pt>
                <c:pt idx="150079">
                  <c:v>-70.304499999999962</c:v>
                </c:pt>
                <c:pt idx="150080">
                  <c:v>-70.302499999999952</c:v>
                </c:pt>
                <c:pt idx="150081">
                  <c:v>-70.3005</c:v>
                </c:pt>
                <c:pt idx="150082">
                  <c:v>-70.29849999999999</c:v>
                </c:pt>
                <c:pt idx="150083">
                  <c:v>-70.29649999999998</c:v>
                </c:pt>
                <c:pt idx="150084">
                  <c:v>-70.294499999999971</c:v>
                </c:pt>
                <c:pt idx="150085">
                  <c:v>-70.292499999999961</c:v>
                </c:pt>
                <c:pt idx="150086">
                  <c:v>-70.290499999999952</c:v>
                </c:pt>
                <c:pt idx="150087">
                  <c:v>-70.288499999999999</c:v>
                </c:pt>
                <c:pt idx="150088">
                  <c:v>-70.28649999999999</c:v>
                </c:pt>
                <c:pt idx="150089">
                  <c:v>-70.28449999999998</c:v>
                </c:pt>
                <c:pt idx="150090">
                  <c:v>-70.28249999999997</c:v>
                </c:pt>
                <c:pt idx="150091">
                  <c:v>-70.280499999999961</c:v>
                </c:pt>
                <c:pt idx="150092">
                  <c:v>-70.278499999999951</c:v>
                </c:pt>
                <c:pt idx="150093">
                  <c:v>-70.276499999999999</c:v>
                </c:pt>
                <c:pt idx="150094">
                  <c:v>-70.274499999999989</c:v>
                </c:pt>
                <c:pt idx="150095">
                  <c:v>-70.27249999999998</c:v>
                </c:pt>
                <c:pt idx="150096">
                  <c:v>-70.27049999999997</c:v>
                </c:pt>
                <c:pt idx="150097">
                  <c:v>-70.26849999999996</c:v>
                </c:pt>
                <c:pt idx="150098">
                  <c:v>-70.266499999999951</c:v>
                </c:pt>
                <c:pt idx="150099">
                  <c:v>-70.264499999999998</c:v>
                </c:pt>
                <c:pt idx="150100">
                  <c:v>-70.262499999999989</c:v>
                </c:pt>
                <c:pt idx="150101">
                  <c:v>-70.260499999999979</c:v>
                </c:pt>
                <c:pt idx="150102">
                  <c:v>-70.25849999999997</c:v>
                </c:pt>
                <c:pt idx="150103">
                  <c:v>-70.25649999999996</c:v>
                </c:pt>
                <c:pt idx="150104">
                  <c:v>-70.25449999999995</c:v>
                </c:pt>
                <c:pt idx="150105">
                  <c:v>-70.252499999999998</c:v>
                </c:pt>
                <c:pt idx="150106">
                  <c:v>-70.250499999999988</c:v>
                </c:pt>
                <c:pt idx="150107">
                  <c:v>-70.248499999999979</c:v>
                </c:pt>
                <c:pt idx="150108">
                  <c:v>-70.246499999999969</c:v>
                </c:pt>
                <c:pt idx="150109">
                  <c:v>-70.24449999999996</c:v>
                </c:pt>
                <c:pt idx="150110">
                  <c:v>-70.24249999999995</c:v>
                </c:pt>
                <c:pt idx="150111">
                  <c:v>-70.240499999999997</c:v>
                </c:pt>
                <c:pt idx="150112">
                  <c:v>-70.238499999999988</c:v>
                </c:pt>
                <c:pt idx="150113">
                  <c:v>-70.236499999999978</c:v>
                </c:pt>
                <c:pt idx="150114">
                  <c:v>-70.234499999999969</c:v>
                </c:pt>
                <c:pt idx="150115">
                  <c:v>-70.232499999999959</c:v>
                </c:pt>
                <c:pt idx="150116">
                  <c:v>-70.23049999999995</c:v>
                </c:pt>
                <c:pt idx="150117">
                  <c:v>-70.228499999999997</c:v>
                </c:pt>
                <c:pt idx="150118">
                  <c:v>-70.226499999999987</c:v>
                </c:pt>
                <c:pt idx="150119">
                  <c:v>-70.224499999999978</c:v>
                </c:pt>
                <c:pt idx="150120">
                  <c:v>-70.222499999999968</c:v>
                </c:pt>
                <c:pt idx="150121">
                  <c:v>-70.220499999999959</c:v>
                </c:pt>
                <c:pt idx="150122">
                  <c:v>-70.218499999999949</c:v>
                </c:pt>
                <c:pt idx="150123">
                  <c:v>-70.216499999999996</c:v>
                </c:pt>
                <c:pt idx="150124">
                  <c:v>-70.214499999999987</c:v>
                </c:pt>
                <c:pt idx="150125">
                  <c:v>-70.212499999999977</c:v>
                </c:pt>
                <c:pt idx="150126">
                  <c:v>-70.210499999999968</c:v>
                </c:pt>
                <c:pt idx="150127">
                  <c:v>-70.208499999999958</c:v>
                </c:pt>
                <c:pt idx="150128">
                  <c:v>-70.206500000000005</c:v>
                </c:pt>
                <c:pt idx="150129">
                  <c:v>-70.204499999999996</c:v>
                </c:pt>
                <c:pt idx="150130">
                  <c:v>-70.202499999999986</c:v>
                </c:pt>
                <c:pt idx="150131">
                  <c:v>-70.200499999999977</c:v>
                </c:pt>
                <c:pt idx="150132">
                  <c:v>-70.198499999999967</c:v>
                </c:pt>
                <c:pt idx="150133">
                  <c:v>-70.196499999999958</c:v>
                </c:pt>
                <c:pt idx="150134">
                  <c:v>-70.194500000000005</c:v>
                </c:pt>
                <c:pt idx="150135">
                  <c:v>-70.192499999999995</c:v>
                </c:pt>
                <c:pt idx="150136">
                  <c:v>-70.190499999999986</c:v>
                </c:pt>
                <c:pt idx="150137">
                  <c:v>-70.188499999999976</c:v>
                </c:pt>
                <c:pt idx="150138">
                  <c:v>-70.186499999999967</c:v>
                </c:pt>
                <c:pt idx="150139">
                  <c:v>-70.184499999999957</c:v>
                </c:pt>
                <c:pt idx="150140">
                  <c:v>-70.182500000000005</c:v>
                </c:pt>
                <c:pt idx="150141">
                  <c:v>-70.180499999999995</c:v>
                </c:pt>
                <c:pt idx="150142">
                  <c:v>-70.178499999999985</c:v>
                </c:pt>
                <c:pt idx="150143">
                  <c:v>-70.176499999999976</c:v>
                </c:pt>
                <c:pt idx="150144">
                  <c:v>-70.174499999999966</c:v>
                </c:pt>
                <c:pt idx="150145">
                  <c:v>-70.172499999999957</c:v>
                </c:pt>
                <c:pt idx="150146">
                  <c:v>-70.170500000000004</c:v>
                </c:pt>
                <c:pt idx="150147">
                  <c:v>-70.168499999999995</c:v>
                </c:pt>
                <c:pt idx="150148">
                  <c:v>-70.166499999999985</c:v>
                </c:pt>
                <c:pt idx="150149">
                  <c:v>-70.164499999999975</c:v>
                </c:pt>
                <c:pt idx="150150">
                  <c:v>-70.162499999999966</c:v>
                </c:pt>
                <c:pt idx="150151">
                  <c:v>-70.160499999999956</c:v>
                </c:pt>
                <c:pt idx="150152">
                  <c:v>-70.158500000000004</c:v>
                </c:pt>
                <c:pt idx="150153">
                  <c:v>-70.156499999999994</c:v>
                </c:pt>
                <c:pt idx="150154">
                  <c:v>-70.154499999999985</c:v>
                </c:pt>
                <c:pt idx="150155">
                  <c:v>-70.152499999999975</c:v>
                </c:pt>
                <c:pt idx="150156">
                  <c:v>-70.150499999999965</c:v>
                </c:pt>
                <c:pt idx="150157">
                  <c:v>-70.148499999999956</c:v>
                </c:pt>
                <c:pt idx="150158">
                  <c:v>-70.146500000000003</c:v>
                </c:pt>
                <c:pt idx="150159">
                  <c:v>-70.144499999999994</c:v>
                </c:pt>
                <c:pt idx="150160">
                  <c:v>-70.142499999999984</c:v>
                </c:pt>
                <c:pt idx="150161">
                  <c:v>-70.140499999999975</c:v>
                </c:pt>
                <c:pt idx="150162">
                  <c:v>-70.138499999999965</c:v>
                </c:pt>
                <c:pt idx="150163">
                  <c:v>-70.136499999999955</c:v>
                </c:pt>
                <c:pt idx="150164">
                  <c:v>-70.134500000000003</c:v>
                </c:pt>
                <c:pt idx="150165">
                  <c:v>-70.132499999999993</c:v>
                </c:pt>
                <c:pt idx="150166">
                  <c:v>-70.130499999999984</c:v>
                </c:pt>
                <c:pt idx="150167">
                  <c:v>-70.128499999999974</c:v>
                </c:pt>
                <c:pt idx="150168">
                  <c:v>-70.126499999999965</c:v>
                </c:pt>
                <c:pt idx="150169">
                  <c:v>-70.124499999999955</c:v>
                </c:pt>
                <c:pt idx="150170">
                  <c:v>-70.122500000000002</c:v>
                </c:pt>
                <c:pt idx="150171">
                  <c:v>-70.120499999999993</c:v>
                </c:pt>
                <c:pt idx="150172">
                  <c:v>-70.118499999999983</c:v>
                </c:pt>
                <c:pt idx="150173">
                  <c:v>-70.116499999999974</c:v>
                </c:pt>
                <c:pt idx="150174">
                  <c:v>-70.114499999999964</c:v>
                </c:pt>
                <c:pt idx="150175">
                  <c:v>-70.112499999999955</c:v>
                </c:pt>
                <c:pt idx="150176">
                  <c:v>-70.110500000000002</c:v>
                </c:pt>
                <c:pt idx="150177">
                  <c:v>-70.108499999999992</c:v>
                </c:pt>
                <c:pt idx="150178">
                  <c:v>-70.106499999999983</c:v>
                </c:pt>
                <c:pt idx="150179">
                  <c:v>-70.104499999999973</c:v>
                </c:pt>
                <c:pt idx="150180">
                  <c:v>-70.102499999999964</c:v>
                </c:pt>
                <c:pt idx="150181">
                  <c:v>-70.100499999999954</c:v>
                </c:pt>
                <c:pt idx="150182">
                  <c:v>-70.098500000000001</c:v>
                </c:pt>
                <c:pt idx="150183">
                  <c:v>-70.096499999999992</c:v>
                </c:pt>
                <c:pt idx="150184">
                  <c:v>-70.094499999999982</c:v>
                </c:pt>
                <c:pt idx="150185">
                  <c:v>-70.092499999999973</c:v>
                </c:pt>
                <c:pt idx="150186">
                  <c:v>-70.090499999999963</c:v>
                </c:pt>
                <c:pt idx="150187">
                  <c:v>-70.088499999999954</c:v>
                </c:pt>
                <c:pt idx="150188">
                  <c:v>-70.086500000000001</c:v>
                </c:pt>
                <c:pt idx="150189">
                  <c:v>-70.084499999999991</c:v>
                </c:pt>
                <c:pt idx="150190">
                  <c:v>-70.082499999999982</c:v>
                </c:pt>
                <c:pt idx="150191">
                  <c:v>-70.080499999999972</c:v>
                </c:pt>
                <c:pt idx="150192">
                  <c:v>-70.078499999999963</c:v>
                </c:pt>
                <c:pt idx="150193">
                  <c:v>-70.076499999999953</c:v>
                </c:pt>
                <c:pt idx="150194">
                  <c:v>-70.0745</c:v>
                </c:pt>
                <c:pt idx="150195">
                  <c:v>-70.072499999999991</c:v>
                </c:pt>
                <c:pt idx="150196">
                  <c:v>-70.070499999999981</c:v>
                </c:pt>
                <c:pt idx="150197">
                  <c:v>-70.068499999999972</c:v>
                </c:pt>
                <c:pt idx="150198">
                  <c:v>-70.066499999999962</c:v>
                </c:pt>
                <c:pt idx="150199">
                  <c:v>-70.064499999999953</c:v>
                </c:pt>
                <c:pt idx="150200">
                  <c:v>-70.0625</c:v>
                </c:pt>
                <c:pt idx="150201">
                  <c:v>-70.06049999999999</c:v>
                </c:pt>
                <c:pt idx="150202">
                  <c:v>-70.058499999999981</c:v>
                </c:pt>
                <c:pt idx="150203">
                  <c:v>-70.056499999999971</c:v>
                </c:pt>
                <c:pt idx="150204">
                  <c:v>-70.054499999999962</c:v>
                </c:pt>
                <c:pt idx="150205">
                  <c:v>-70.052499999999952</c:v>
                </c:pt>
                <c:pt idx="150206">
                  <c:v>-70.0505</c:v>
                </c:pt>
                <c:pt idx="150207">
                  <c:v>-70.04849999999999</c:v>
                </c:pt>
                <c:pt idx="150208">
                  <c:v>-70.04649999999998</c:v>
                </c:pt>
                <c:pt idx="150209">
                  <c:v>-70.044499999999971</c:v>
                </c:pt>
                <c:pt idx="150210">
                  <c:v>-70.042499999999961</c:v>
                </c:pt>
                <c:pt idx="150211">
                  <c:v>-70.040499999999952</c:v>
                </c:pt>
                <c:pt idx="150212">
                  <c:v>-70.038499999999999</c:v>
                </c:pt>
                <c:pt idx="150213">
                  <c:v>-70.03649999999999</c:v>
                </c:pt>
                <c:pt idx="150214">
                  <c:v>-70.03449999999998</c:v>
                </c:pt>
                <c:pt idx="150215">
                  <c:v>-70.03249999999997</c:v>
                </c:pt>
                <c:pt idx="150216">
                  <c:v>-70.030499999999961</c:v>
                </c:pt>
                <c:pt idx="150217">
                  <c:v>-70.028499999999951</c:v>
                </c:pt>
                <c:pt idx="150218">
                  <c:v>-70.026499999999999</c:v>
                </c:pt>
                <c:pt idx="150219">
                  <c:v>-70.024499999999989</c:v>
                </c:pt>
                <c:pt idx="150220">
                  <c:v>-70.02249999999998</c:v>
                </c:pt>
                <c:pt idx="150221">
                  <c:v>-70.02049999999997</c:v>
                </c:pt>
                <c:pt idx="150222">
                  <c:v>-70.01849999999996</c:v>
                </c:pt>
                <c:pt idx="150223">
                  <c:v>-70.016499999999951</c:v>
                </c:pt>
                <c:pt idx="150224">
                  <c:v>-70.014499999999998</c:v>
                </c:pt>
                <c:pt idx="150225">
                  <c:v>-70.012499999999989</c:v>
                </c:pt>
                <c:pt idx="150226">
                  <c:v>-70.010499999999979</c:v>
                </c:pt>
                <c:pt idx="150227">
                  <c:v>-70.00849999999997</c:v>
                </c:pt>
                <c:pt idx="150228">
                  <c:v>-70.00649999999996</c:v>
                </c:pt>
                <c:pt idx="150229">
                  <c:v>-70.00449999999995</c:v>
                </c:pt>
                <c:pt idx="150230">
                  <c:v>-70.002499999999998</c:v>
                </c:pt>
                <c:pt idx="150231">
                  <c:v>-70.000499999999988</c:v>
                </c:pt>
                <c:pt idx="150232">
                  <c:v>-69.998499999999979</c:v>
                </c:pt>
                <c:pt idx="150233">
                  <c:v>-69.996499999999969</c:v>
                </c:pt>
                <c:pt idx="150234">
                  <c:v>-69.99449999999996</c:v>
                </c:pt>
                <c:pt idx="150235">
                  <c:v>-69.99249999999995</c:v>
                </c:pt>
                <c:pt idx="150236">
                  <c:v>-69.990499999999997</c:v>
                </c:pt>
                <c:pt idx="150237">
                  <c:v>-69.988499999999988</c:v>
                </c:pt>
                <c:pt idx="150238">
                  <c:v>-69.986499999999978</c:v>
                </c:pt>
                <c:pt idx="150239">
                  <c:v>-69.984499999999969</c:v>
                </c:pt>
                <c:pt idx="150240">
                  <c:v>-69.982499999999959</c:v>
                </c:pt>
                <c:pt idx="150241">
                  <c:v>-69.98049999999995</c:v>
                </c:pt>
                <c:pt idx="150242">
                  <c:v>-69.978499999999997</c:v>
                </c:pt>
                <c:pt idx="150243">
                  <c:v>-69.976499999999987</c:v>
                </c:pt>
                <c:pt idx="150244">
                  <c:v>-69.974499999999978</c:v>
                </c:pt>
                <c:pt idx="150245">
                  <c:v>-69.972499999999968</c:v>
                </c:pt>
                <c:pt idx="150246">
                  <c:v>-69.970499999999959</c:v>
                </c:pt>
                <c:pt idx="150247">
                  <c:v>-69.968499999999949</c:v>
                </c:pt>
                <c:pt idx="150248">
                  <c:v>-69.966499999999996</c:v>
                </c:pt>
                <c:pt idx="150249">
                  <c:v>-69.964499999999987</c:v>
                </c:pt>
                <c:pt idx="150250">
                  <c:v>-69.962499999999977</c:v>
                </c:pt>
                <c:pt idx="150251">
                  <c:v>-69.960499999999968</c:v>
                </c:pt>
                <c:pt idx="150252">
                  <c:v>-69.958499999999958</c:v>
                </c:pt>
                <c:pt idx="150253">
                  <c:v>-69.956500000000005</c:v>
                </c:pt>
                <c:pt idx="150254">
                  <c:v>-69.954499999999996</c:v>
                </c:pt>
                <c:pt idx="150255">
                  <c:v>-69.952499999999986</c:v>
                </c:pt>
                <c:pt idx="150256">
                  <c:v>-69.950499999999977</c:v>
                </c:pt>
                <c:pt idx="150257">
                  <c:v>-69.948499999999967</c:v>
                </c:pt>
                <c:pt idx="150258">
                  <c:v>-69.946499999999958</c:v>
                </c:pt>
                <c:pt idx="150259">
                  <c:v>-69.944500000000005</c:v>
                </c:pt>
                <c:pt idx="150260">
                  <c:v>-69.942499999999995</c:v>
                </c:pt>
                <c:pt idx="150261">
                  <c:v>-69.940499999999986</c:v>
                </c:pt>
                <c:pt idx="150262">
                  <c:v>-69.938499999999976</c:v>
                </c:pt>
                <c:pt idx="150263">
                  <c:v>-69.936499999999967</c:v>
                </c:pt>
                <c:pt idx="150264">
                  <c:v>-69.934499999999957</c:v>
                </c:pt>
                <c:pt idx="150265">
                  <c:v>-69.932500000000005</c:v>
                </c:pt>
                <c:pt idx="150266">
                  <c:v>-69.930499999999995</c:v>
                </c:pt>
                <c:pt idx="150267">
                  <c:v>-69.928499999999985</c:v>
                </c:pt>
                <c:pt idx="150268">
                  <c:v>-69.926499999999976</c:v>
                </c:pt>
                <c:pt idx="150269">
                  <c:v>-69.924499999999966</c:v>
                </c:pt>
                <c:pt idx="150270">
                  <c:v>-69.922499999999957</c:v>
                </c:pt>
                <c:pt idx="150271">
                  <c:v>-69.920500000000004</c:v>
                </c:pt>
                <c:pt idx="150272">
                  <c:v>-69.918499999999995</c:v>
                </c:pt>
                <c:pt idx="150273">
                  <c:v>-69.916499999999985</c:v>
                </c:pt>
                <c:pt idx="150274">
                  <c:v>-69.914499999999975</c:v>
                </c:pt>
                <c:pt idx="150275">
                  <c:v>-69.912499999999966</c:v>
                </c:pt>
                <c:pt idx="150276">
                  <c:v>-69.910499999999956</c:v>
                </c:pt>
                <c:pt idx="150277">
                  <c:v>-69.908500000000004</c:v>
                </c:pt>
                <c:pt idx="150278">
                  <c:v>-69.906499999999994</c:v>
                </c:pt>
                <c:pt idx="150279">
                  <c:v>-69.904499999999985</c:v>
                </c:pt>
                <c:pt idx="150280">
                  <c:v>-69.902499999999975</c:v>
                </c:pt>
                <c:pt idx="150281">
                  <c:v>-69.900499999999965</c:v>
                </c:pt>
                <c:pt idx="150282">
                  <c:v>-69.898499999999956</c:v>
                </c:pt>
                <c:pt idx="150283">
                  <c:v>-69.896500000000003</c:v>
                </c:pt>
                <c:pt idx="150284">
                  <c:v>-69.894499999999994</c:v>
                </c:pt>
                <c:pt idx="150285">
                  <c:v>-69.892499999999984</c:v>
                </c:pt>
                <c:pt idx="150286">
                  <c:v>-69.890499999999975</c:v>
                </c:pt>
                <c:pt idx="150287">
                  <c:v>-69.888499999999965</c:v>
                </c:pt>
                <c:pt idx="150288">
                  <c:v>-69.886499999999955</c:v>
                </c:pt>
                <c:pt idx="150289">
                  <c:v>-69.884500000000003</c:v>
                </c:pt>
                <c:pt idx="150290">
                  <c:v>-69.882499999999993</c:v>
                </c:pt>
                <c:pt idx="150291">
                  <c:v>-69.880499999999984</c:v>
                </c:pt>
                <c:pt idx="150292">
                  <c:v>-69.878499999999974</c:v>
                </c:pt>
                <c:pt idx="150293">
                  <c:v>-69.876499999999965</c:v>
                </c:pt>
                <c:pt idx="150294">
                  <c:v>-69.874499999999955</c:v>
                </c:pt>
                <c:pt idx="150295">
                  <c:v>-69.872500000000002</c:v>
                </c:pt>
                <c:pt idx="150296">
                  <c:v>-69.870499999999993</c:v>
                </c:pt>
                <c:pt idx="150297">
                  <c:v>-69.868499999999983</c:v>
                </c:pt>
                <c:pt idx="150298">
                  <c:v>-69.866499999999974</c:v>
                </c:pt>
                <c:pt idx="150299">
                  <c:v>-69.864499999999964</c:v>
                </c:pt>
                <c:pt idx="150300">
                  <c:v>-69.862499999999955</c:v>
                </c:pt>
                <c:pt idx="150301">
                  <c:v>-69.860500000000002</c:v>
                </c:pt>
                <c:pt idx="150302">
                  <c:v>-69.858499999999992</c:v>
                </c:pt>
                <c:pt idx="150303">
                  <c:v>-69.856499999999983</c:v>
                </c:pt>
                <c:pt idx="150304">
                  <c:v>-69.854499999999973</c:v>
                </c:pt>
                <c:pt idx="150305">
                  <c:v>-69.852499999999964</c:v>
                </c:pt>
                <c:pt idx="150306">
                  <c:v>-69.850499999999954</c:v>
                </c:pt>
                <c:pt idx="150307">
                  <c:v>-69.848500000000001</c:v>
                </c:pt>
                <c:pt idx="150308">
                  <c:v>-69.846499999999992</c:v>
                </c:pt>
                <c:pt idx="150309">
                  <c:v>-69.844499999999982</c:v>
                </c:pt>
                <c:pt idx="150310">
                  <c:v>-69.842499999999973</c:v>
                </c:pt>
                <c:pt idx="150311">
                  <c:v>-69.840499999999963</c:v>
                </c:pt>
                <c:pt idx="150312">
                  <c:v>-69.838499999999954</c:v>
                </c:pt>
                <c:pt idx="150313">
                  <c:v>-69.836500000000001</c:v>
                </c:pt>
                <c:pt idx="150314">
                  <c:v>-69.834499999999991</c:v>
                </c:pt>
                <c:pt idx="150315">
                  <c:v>-69.832499999999982</c:v>
                </c:pt>
                <c:pt idx="150316">
                  <c:v>-69.830499999999972</c:v>
                </c:pt>
                <c:pt idx="150317">
                  <c:v>-69.828499999999963</c:v>
                </c:pt>
                <c:pt idx="150318">
                  <c:v>-69.826499999999953</c:v>
                </c:pt>
                <c:pt idx="150319">
                  <c:v>-69.8245</c:v>
                </c:pt>
                <c:pt idx="150320">
                  <c:v>-69.822499999999991</c:v>
                </c:pt>
                <c:pt idx="150321">
                  <c:v>-69.820499999999981</c:v>
                </c:pt>
                <c:pt idx="150322">
                  <c:v>-69.818499999999972</c:v>
                </c:pt>
                <c:pt idx="150323">
                  <c:v>-69.816499999999962</c:v>
                </c:pt>
                <c:pt idx="150324">
                  <c:v>-69.814499999999953</c:v>
                </c:pt>
                <c:pt idx="150325">
                  <c:v>-69.8125</c:v>
                </c:pt>
                <c:pt idx="150326">
                  <c:v>-69.81049999999999</c:v>
                </c:pt>
                <c:pt idx="150327">
                  <c:v>-69.808499999999981</c:v>
                </c:pt>
                <c:pt idx="150328">
                  <c:v>-69.806499999999971</c:v>
                </c:pt>
                <c:pt idx="150329">
                  <c:v>-69.804499999999962</c:v>
                </c:pt>
                <c:pt idx="150330">
                  <c:v>-69.802499999999952</c:v>
                </c:pt>
                <c:pt idx="150331">
                  <c:v>-69.8005</c:v>
                </c:pt>
                <c:pt idx="150332">
                  <c:v>-69.79849999999999</c:v>
                </c:pt>
                <c:pt idx="150333">
                  <c:v>-69.79649999999998</c:v>
                </c:pt>
                <c:pt idx="150334">
                  <c:v>-69.794499999999971</c:v>
                </c:pt>
                <c:pt idx="150335">
                  <c:v>-69.792499999999961</c:v>
                </c:pt>
                <c:pt idx="150336">
                  <c:v>-69.790499999999952</c:v>
                </c:pt>
                <c:pt idx="150337">
                  <c:v>-69.788499999999999</c:v>
                </c:pt>
                <c:pt idx="150338">
                  <c:v>-69.78649999999999</c:v>
                </c:pt>
                <c:pt idx="150339">
                  <c:v>-69.78449999999998</c:v>
                </c:pt>
                <c:pt idx="150340">
                  <c:v>-69.78249999999997</c:v>
                </c:pt>
                <c:pt idx="150341">
                  <c:v>-69.780499999999961</c:v>
                </c:pt>
                <c:pt idx="150342">
                  <c:v>-69.778499999999951</c:v>
                </c:pt>
                <c:pt idx="150343">
                  <c:v>-69.776499999999999</c:v>
                </c:pt>
                <c:pt idx="150344">
                  <c:v>-69.774499999999989</c:v>
                </c:pt>
                <c:pt idx="150345">
                  <c:v>-69.77249999999998</c:v>
                </c:pt>
                <c:pt idx="150346">
                  <c:v>-69.77049999999997</c:v>
                </c:pt>
                <c:pt idx="150347">
                  <c:v>-69.76849999999996</c:v>
                </c:pt>
                <c:pt idx="150348">
                  <c:v>-69.766499999999951</c:v>
                </c:pt>
                <c:pt idx="150349">
                  <c:v>-69.764499999999998</c:v>
                </c:pt>
                <c:pt idx="150350">
                  <c:v>-69.762499999999989</c:v>
                </c:pt>
                <c:pt idx="150351">
                  <c:v>-69.760499999999979</c:v>
                </c:pt>
                <c:pt idx="150352">
                  <c:v>-69.75849999999997</c:v>
                </c:pt>
                <c:pt idx="150353">
                  <c:v>-69.75649999999996</c:v>
                </c:pt>
                <c:pt idx="150354">
                  <c:v>-69.75449999999995</c:v>
                </c:pt>
                <c:pt idx="150355">
                  <c:v>-69.752499999999998</c:v>
                </c:pt>
                <c:pt idx="150356">
                  <c:v>-69.750499999999988</c:v>
                </c:pt>
                <c:pt idx="150357">
                  <c:v>-69.748499999999979</c:v>
                </c:pt>
                <c:pt idx="150358">
                  <c:v>-69.746499999999969</c:v>
                </c:pt>
                <c:pt idx="150359">
                  <c:v>-69.74449999999996</c:v>
                </c:pt>
                <c:pt idx="150360">
                  <c:v>-69.74249999999995</c:v>
                </c:pt>
                <c:pt idx="150361">
                  <c:v>-69.740499999999997</c:v>
                </c:pt>
                <c:pt idx="150362">
                  <c:v>-69.738499999999988</c:v>
                </c:pt>
                <c:pt idx="150363">
                  <c:v>-69.736499999999978</c:v>
                </c:pt>
                <c:pt idx="150364">
                  <c:v>-69.734499999999969</c:v>
                </c:pt>
                <c:pt idx="150365">
                  <c:v>-69.732499999999959</c:v>
                </c:pt>
                <c:pt idx="150366">
                  <c:v>-69.73049999999995</c:v>
                </c:pt>
                <c:pt idx="150367">
                  <c:v>-69.728499999999997</c:v>
                </c:pt>
                <c:pt idx="150368">
                  <c:v>-69.726499999999987</c:v>
                </c:pt>
                <c:pt idx="150369">
                  <c:v>-69.724499999999978</c:v>
                </c:pt>
                <c:pt idx="150370">
                  <c:v>-69.722499999999968</c:v>
                </c:pt>
                <c:pt idx="150371">
                  <c:v>-69.720499999999959</c:v>
                </c:pt>
                <c:pt idx="150372">
                  <c:v>-69.718499999999949</c:v>
                </c:pt>
                <c:pt idx="150373">
                  <c:v>-69.716499999999996</c:v>
                </c:pt>
                <c:pt idx="150374">
                  <c:v>-69.714499999999987</c:v>
                </c:pt>
                <c:pt idx="150375">
                  <c:v>-69.712499999999977</c:v>
                </c:pt>
                <c:pt idx="150376">
                  <c:v>-69.710499999999968</c:v>
                </c:pt>
                <c:pt idx="150377">
                  <c:v>-69.708499999999958</c:v>
                </c:pt>
                <c:pt idx="150378">
                  <c:v>-69.706500000000005</c:v>
                </c:pt>
                <c:pt idx="150379">
                  <c:v>-69.704499999999996</c:v>
                </c:pt>
                <c:pt idx="150380">
                  <c:v>-69.702499999999986</c:v>
                </c:pt>
                <c:pt idx="150381">
                  <c:v>-69.700499999999977</c:v>
                </c:pt>
                <c:pt idx="150382">
                  <c:v>-69.698499999999967</c:v>
                </c:pt>
                <c:pt idx="150383">
                  <c:v>-69.696499999999958</c:v>
                </c:pt>
                <c:pt idx="150384">
                  <c:v>-69.694500000000005</c:v>
                </c:pt>
                <c:pt idx="150385">
                  <c:v>-69.692499999999995</c:v>
                </c:pt>
                <c:pt idx="150386">
                  <c:v>-69.690499999999986</c:v>
                </c:pt>
                <c:pt idx="150387">
                  <c:v>-69.688499999999976</c:v>
                </c:pt>
                <c:pt idx="150388">
                  <c:v>-69.686499999999967</c:v>
                </c:pt>
                <c:pt idx="150389">
                  <c:v>-69.684499999999957</c:v>
                </c:pt>
                <c:pt idx="150390">
                  <c:v>-69.682500000000005</c:v>
                </c:pt>
                <c:pt idx="150391">
                  <c:v>-69.680499999999995</c:v>
                </c:pt>
                <c:pt idx="150392">
                  <c:v>-69.678499999999985</c:v>
                </c:pt>
                <c:pt idx="150393">
                  <c:v>-69.676499999999976</c:v>
                </c:pt>
                <c:pt idx="150394">
                  <c:v>-69.674499999999966</c:v>
                </c:pt>
                <c:pt idx="150395">
                  <c:v>-69.672499999999957</c:v>
                </c:pt>
                <c:pt idx="150396">
                  <c:v>-69.670500000000004</c:v>
                </c:pt>
                <c:pt idx="150397">
                  <c:v>-69.668499999999995</c:v>
                </c:pt>
                <c:pt idx="150398">
                  <c:v>-69.666499999999985</c:v>
                </c:pt>
                <c:pt idx="150399">
                  <c:v>-69.664499999999975</c:v>
                </c:pt>
                <c:pt idx="150400">
                  <c:v>-69.662499999999966</c:v>
                </c:pt>
                <c:pt idx="150401">
                  <c:v>-69.660499999999956</c:v>
                </c:pt>
                <c:pt idx="150402">
                  <c:v>-69.658500000000004</c:v>
                </c:pt>
                <c:pt idx="150403">
                  <c:v>-69.656499999999994</c:v>
                </c:pt>
                <c:pt idx="150404">
                  <c:v>-69.654499999999985</c:v>
                </c:pt>
                <c:pt idx="150405">
                  <c:v>-69.652499999999975</c:v>
                </c:pt>
                <c:pt idx="150406">
                  <c:v>-69.650499999999965</c:v>
                </c:pt>
                <c:pt idx="150407">
                  <c:v>-69.648499999999956</c:v>
                </c:pt>
                <c:pt idx="150408">
                  <c:v>-69.646500000000003</c:v>
                </c:pt>
                <c:pt idx="150409">
                  <c:v>-69.644499999999994</c:v>
                </c:pt>
                <c:pt idx="150410">
                  <c:v>-69.642499999999984</c:v>
                </c:pt>
                <c:pt idx="150411">
                  <c:v>-69.640499999999975</c:v>
                </c:pt>
                <c:pt idx="150412">
                  <c:v>-69.638499999999965</c:v>
                </c:pt>
                <c:pt idx="150413">
                  <c:v>-69.636499999999955</c:v>
                </c:pt>
                <c:pt idx="150414">
                  <c:v>-69.634500000000003</c:v>
                </c:pt>
                <c:pt idx="150415">
                  <c:v>-69.632499999999993</c:v>
                </c:pt>
                <c:pt idx="150416">
                  <c:v>-69.630499999999984</c:v>
                </c:pt>
                <c:pt idx="150417">
                  <c:v>-69.628499999999974</c:v>
                </c:pt>
                <c:pt idx="150418">
                  <c:v>-69.626499999999965</c:v>
                </c:pt>
                <c:pt idx="150419">
                  <c:v>-69.624499999999955</c:v>
                </c:pt>
                <c:pt idx="150420">
                  <c:v>-69.622500000000002</c:v>
                </c:pt>
                <c:pt idx="150421">
                  <c:v>-69.620499999999993</c:v>
                </c:pt>
                <c:pt idx="150422">
                  <c:v>-69.618499999999983</c:v>
                </c:pt>
                <c:pt idx="150423">
                  <c:v>-69.616499999999974</c:v>
                </c:pt>
                <c:pt idx="150424">
                  <c:v>-69.614499999999964</c:v>
                </c:pt>
                <c:pt idx="150425">
                  <c:v>-69.612499999999955</c:v>
                </c:pt>
                <c:pt idx="150426">
                  <c:v>-69.610500000000002</c:v>
                </c:pt>
                <c:pt idx="150427">
                  <c:v>-69.608499999999992</c:v>
                </c:pt>
                <c:pt idx="150428">
                  <c:v>-69.606499999999983</c:v>
                </c:pt>
                <c:pt idx="150429">
                  <c:v>-69.604499999999973</c:v>
                </c:pt>
                <c:pt idx="150430">
                  <c:v>-69.602499999999964</c:v>
                </c:pt>
                <c:pt idx="150431">
                  <c:v>-69.600499999999954</c:v>
                </c:pt>
                <c:pt idx="150432">
                  <c:v>-69.598500000000001</c:v>
                </c:pt>
                <c:pt idx="150433">
                  <c:v>-69.596499999999992</c:v>
                </c:pt>
                <c:pt idx="150434">
                  <c:v>-69.594499999999982</c:v>
                </c:pt>
                <c:pt idx="150435">
                  <c:v>-69.592499999999973</c:v>
                </c:pt>
                <c:pt idx="150436">
                  <c:v>-69.590499999999963</c:v>
                </c:pt>
                <c:pt idx="150437">
                  <c:v>-69.588499999999954</c:v>
                </c:pt>
                <c:pt idx="150438">
                  <c:v>-69.586500000000001</c:v>
                </c:pt>
                <c:pt idx="150439">
                  <c:v>-69.584499999999991</c:v>
                </c:pt>
                <c:pt idx="150440">
                  <c:v>-69.582499999999982</c:v>
                </c:pt>
                <c:pt idx="150441">
                  <c:v>-69.580499999999972</c:v>
                </c:pt>
                <c:pt idx="150442">
                  <c:v>-69.578499999999963</c:v>
                </c:pt>
                <c:pt idx="150443">
                  <c:v>-69.576499999999953</c:v>
                </c:pt>
                <c:pt idx="150444">
                  <c:v>-69.5745</c:v>
                </c:pt>
                <c:pt idx="150445">
                  <c:v>-69.572499999999991</c:v>
                </c:pt>
                <c:pt idx="150446">
                  <c:v>-69.570499999999981</c:v>
                </c:pt>
                <c:pt idx="150447">
                  <c:v>-69.568499999999972</c:v>
                </c:pt>
                <c:pt idx="150448">
                  <c:v>-69.566499999999962</c:v>
                </c:pt>
                <c:pt idx="150449">
                  <c:v>-69.564499999999953</c:v>
                </c:pt>
                <c:pt idx="150450">
                  <c:v>-69.5625</c:v>
                </c:pt>
                <c:pt idx="150451">
                  <c:v>-69.56049999999999</c:v>
                </c:pt>
                <c:pt idx="150452">
                  <c:v>-69.558499999999981</c:v>
                </c:pt>
                <c:pt idx="150453">
                  <c:v>-69.556499999999971</c:v>
                </c:pt>
                <c:pt idx="150454">
                  <c:v>-69.554499999999962</c:v>
                </c:pt>
                <c:pt idx="150455">
                  <c:v>-69.552499999999952</c:v>
                </c:pt>
                <c:pt idx="150456">
                  <c:v>-69.5505</c:v>
                </c:pt>
                <c:pt idx="150457">
                  <c:v>-69.54849999999999</c:v>
                </c:pt>
                <c:pt idx="150458">
                  <c:v>-69.54649999999998</c:v>
                </c:pt>
                <c:pt idx="150459">
                  <c:v>-69.544499999999971</c:v>
                </c:pt>
                <c:pt idx="150460">
                  <c:v>-69.542499999999961</c:v>
                </c:pt>
                <c:pt idx="150461">
                  <c:v>-69.540499999999952</c:v>
                </c:pt>
                <c:pt idx="150462">
                  <c:v>-69.538499999999999</c:v>
                </c:pt>
                <c:pt idx="150463">
                  <c:v>-69.53649999999999</c:v>
                </c:pt>
                <c:pt idx="150464">
                  <c:v>-69.53449999999998</c:v>
                </c:pt>
                <c:pt idx="150465">
                  <c:v>-69.53249999999997</c:v>
                </c:pt>
                <c:pt idx="150466">
                  <c:v>-69.530499999999961</c:v>
                </c:pt>
                <c:pt idx="150467">
                  <c:v>-69.528499999999951</c:v>
                </c:pt>
                <c:pt idx="150468">
                  <c:v>-69.526499999999999</c:v>
                </c:pt>
                <c:pt idx="150469">
                  <c:v>-69.524499999999989</c:v>
                </c:pt>
                <c:pt idx="150470">
                  <c:v>-69.52249999999998</c:v>
                </c:pt>
                <c:pt idx="150471">
                  <c:v>-69.52049999999997</c:v>
                </c:pt>
                <c:pt idx="150472">
                  <c:v>-69.51849999999996</c:v>
                </c:pt>
                <c:pt idx="150473">
                  <c:v>-69.516499999999951</c:v>
                </c:pt>
                <c:pt idx="150474">
                  <c:v>-69.514499999999998</c:v>
                </c:pt>
                <c:pt idx="150475">
                  <c:v>-69.512499999999989</c:v>
                </c:pt>
                <c:pt idx="150476">
                  <c:v>-69.510499999999979</c:v>
                </c:pt>
                <c:pt idx="150477">
                  <c:v>-69.50849999999997</c:v>
                </c:pt>
                <c:pt idx="150478">
                  <c:v>-69.50649999999996</c:v>
                </c:pt>
                <c:pt idx="150479">
                  <c:v>-69.50449999999995</c:v>
                </c:pt>
                <c:pt idx="150480">
                  <c:v>-69.502499999999998</c:v>
                </c:pt>
                <c:pt idx="150481">
                  <c:v>-69.500499999999988</c:v>
                </c:pt>
                <c:pt idx="150482">
                  <c:v>-69.498499999999979</c:v>
                </c:pt>
                <c:pt idx="150483">
                  <c:v>-69.496499999999969</c:v>
                </c:pt>
                <c:pt idx="150484">
                  <c:v>-69.49449999999996</c:v>
                </c:pt>
                <c:pt idx="150485">
                  <c:v>-69.49249999999995</c:v>
                </c:pt>
                <c:pt idx="150486">
                  <c:v>-69.490499999999997</c:v>
                </c:pt>
                <c:pt idx="150487">
                  <c:v>-69.488499999999988</c:v>
                </c:pt>
                <c:pt idx="150488">
                  <c:v>-69.486499999999978</c:v>
                </c:pt>
                <c:pt idx="150489">
                  <c:v>-69.484499999999969</c:v>
                </c:pt>
                <c:pt idx="150490">
                  <c:v>-69.482499999999959</c:v>
                </c:pt>
                <c:pt idx="150491">
                  <c:v>-69.48049999999995</c:v>
                </c:pt>
                <c:pt idx="150492">
                  <c:v>-69.478499999999997</c:v>
                </c:pt>
                <c:pt idx="150493">
                  <c:v>-69.476499999999987</c:v>
                </c:pt>
                <c:pt idx="150494">
                  <c:v>-69.474499999999978</c:v>
                </c:pt>
                <c:pt idx="150495">
                  <c:v>-69.472499999999968</c:v>
                </c:pt>
                <c:pt idx="150496">
                  <c:v>-69.470499999999959</c:v>
                </c:pt>
                <c:pt idx="150497">
                  <c:v>-69.468499999999949</c:v>
                </c:pt>
                <c:pt idx="150498">
                  <c:v>-69.466499999999996</c:v>
                </c:pt>
                <c:pt idx="150499">
                  <c:v>-69.464499999999987</c:v>
                </c:pt>
                <c:pt idx="150500">
                  <c:v>-69.462499999999977</c:v>
                </c:pt>
                <c:pt idx="150501">
                  <c:v>-69.460499999999968</c:v>
                </c:pt>
                <c:pt idx="150502">
                  <c:v>-69.458499999999958</c:v>
                </c:pt>
                <c:pt idx="150503">
                  <c:v>-69.456500000000005</c:v>
                </c:pt>
                <c:pt idx="150504">
                  <c:v>-69.454499999999996</c:v>
                </c:pt>
                <c:pt idx="150505">
                  <c:v>-69.452499999999986</c:v>
                </c:pt>
                <c:pt idx="150506">
                  <c:v>-69.450499999999977</c:v>
                </c:pt>
                <c:pt idx="150507">
                  <c:v>-69.448499999999967</c:v>
                </c:pt>
                <c:pt idx="150508">
                  <c:v>-69.446499999999958</c:v>
                </c:pt>
                <c:pt idx="150509">
                  <c:v>-69.444500000000005</c:v>
                </c:pt>
                <c:pt idx="150510">
                  <c:v>-69.442499999999995</c:v>
                </c:pt>
                <c:pt idx="150511">
                  <c:v>-69.440499999999986</c:v>
                </c:pt>
                <c:pt idx="150512">
                  <c:v>-69.438499999999976</c:v>
                </c:pt>
                <c:pt idx="150513">
                  <c:v>-69.436499999999967</c:v>
                </c:pt>
                <c:pt idx="150514">
                  <c:v>-69.434499999999957</c:v>
                </c:pt>
                <c:pt idx="150515">
                  <c:v>-69.432500000000005</c:v>
                </c:pt>
                <c:pt idx="150516">
                  <c:v>-69.430499999999995</c:v>
                </c:pt>
                <c:pt idx="150517">
                  <c:v>-69.428499999999985</c:v>
                </c:pt>
                <c:pt idx="150518">
                  <c:v>-69.426499999999976</c:v>
                </c:pt>
                <c:pt idx="150519">
                  <c:v>-69.424499999999966</c:v>
                </c:pt>
                <c:pt idx="150520">
                  <c:v>-69.422499999999957</c:v>
                </c:pt>
                <c:pt idx="150521">
                  <c:v>-69.420500000000004</c:v>
                </c:pt>
                <c:pt idx="150522">
                  <c:v>-69.418499999999995</c:v>
                </c:pt>
                <c:pt idx="150523">
                  <c:v>-69.416499999999985</c:v>
                </c:pt>
                <c:pt idx="150524">
                  <c:v>-69.414499999999975</c:v>
                </c:pt>
                <c:pt idx="150525">
                  <c:v>-69.412499999999966</c:v>
                </c:pt>
                <c:pt idx="150526">
                  <c:v>-69.410499999999956</c:v>
                </c:pt>
                <c:pt idx="150527">
                  <c:v>-69.408500000000004</c:v>
                </c:pt>
                <c:pt idx="150528">
                  <c:v>-69.406499999999994</c:v>
                </c:pt>
                <c:pt idx="150529">
                  <c:v>-69.404499999999985</c:v>
                </c:pt>
                <c:pt idx="150530">
                  <c:v>-69.402499999999975</c:v>
                </c:pt>
                <c:pt idx="150531">
                  <c:v>-69.400499999999965</c:v>
                </c:pt>
                <c:pt idx="150532">
                  <c:v>-69.398499999999956</c:v>
                </c:pt>
                <c:pt idx="150533">
                  <c:v>-69.396500000000003</c:v>
                </c:pt>
                <c:pt idx="150534">
                  <c:v>-69.394499999999994</c:v>
                </c:pt>
                <c:pt idx="150535">
                  <c:v>-69.392499999999984</c:v>
                </c:pt>
                <c:pt idx="150536">
                  <c:v>-69.390499999999975</c:v>
                </c:pt>
                <c:pt idx="150537">
                  <c:v>-69.388499999999965</c:v>
                </c:pt>
                <c:pt idx="150538">
                  <c:v>-69.386499999999955</c:v>
                </c:pt>
                <c:pt idx="150539">
                  <c:v>-69.384500000000003</c:v>
                </c:pt>
                <c:pt idx="150540">
                  <c:v>-69.382499999999993</c:v>
                </c:pt>
                <c:pt idx="150541">
                  <c:v>-69.380499999999984</c:v>
                </c:pt>
                <c:pt idx="150542">
                  <c:v>-69.378499999999974</c:v>
                </c:pt>
                <c:pt idx="150543">
                  <c:v>-69.376499999999965</c:v>
                </c:pt>
                <c:pt idx="150544">
                  <c:v>-69.374499999999955</c:v>
                </c:pt>
                <c:pt idx="150545">
                  <c:v>-69.372500000000002</c:v>
                </c:pt>
                <c:pt idx="150546">
                  <c:v>-69.370499999999993</c:v>
                </c:pt>
                <c:pt idx="150547">
                  <c:v>-69.368499999999983</c:v>
                </c:pt>
                <c:pt idx="150548">
                  <c:v>-69.366499999999974</c:v>
                </c:pt>
                <c:pt idx="150549">
                  <c:v>-69.364499999999964</c:v>
                </c:pt>
                <c:pt idx="150550">
                  <c:v>-69.362499999999955</c:v>
                </c:pt>
                <c:pt idx="150551">
                  <c:v>-69.360500000000002</c:v>
                </c:pt>
                <c:pt idx="150552">
                  <c:v>-69.358499999999992</c:v>
                </c:pt>
                <c:pt idx="150553">
                  <c:v>-69.356499999999983</c:v>
                </c:pt>
                <c:pt idx="150554">
                  <c:v>-69.354499999999973</c:v>
                </c:pt>
                <c:pt idx="150555">
                  <c:v>-69.352499999999964</c:v>
                </c:pt>
                <c:pt idx="150556">
                  <c:v>-69.350499999999954</c:v>
                </c:pt>
                <c:pt idx="150557">
                  <c:v>-69.348500000000001</c:v>
                </c:pt>
                <c:pt idx="150558">
                  <c:v>-69.346499999999992</c:v>
                </c:pt>
                <c:pt idx="150559">
                  <c:v>-69.344499999999982</c:v>
                </c:pt>
                <c:pt idx="150560">
                  <c:v>-69.342499999999973</c:v>
                </c:pt>
                <c:pt idx="150561">
                  <c:v>-69.340499999999963</c:v>
                </c:pt>
                <c:pt idx="150562">
                  <c:v>-69.338499999999954</c:v>
                </c:pt>
                <c:pt idx="150563">
                  <c:v>-69.336500000000001</c:v>
                </c:pt>
                <c:pt idx="150564">
                  <c:v>-69.334499999999991</c:v>
                </c:pt>
                <c:pt idx="150565">
                  <c:v>-69.332499999999982</c:v>
                </c:pt>
                <c:pt idx="150566">
                  <c:v>-69.330499999999972</c:v>
                </c:pt>
                <c:pt idx="150567">
                  <c:v>-69.328499999999963</c:v>
                </c:pt>
                <c:pt idx="150568">
                  <c:v>-69.326499999999953</c:v>
                </c:pt>
                <c:pt idx="150569">
                  <c:v>-69.3245</c:v>
                </c:pt>
                <c:pt idx="150570">
                  <c:v>-69.322499999999991</c:v>
                </c:pt>
                <c:pt idx="150571">
                  <c:v>-69.320499999999981</c:v>
                </c:pt>
                <c:pt idx="150572">
                  <c:v>-69.318499999999972</c:v>
                </c:pt>
                <c:pt idx="150573">
                  <c:v>-69.316499999999962</c:v>
                </c:pt>
                <c:pt idx="150574">
                  <c:v>-69.314499999999953</c:v>
                </c:pt>
                <c:pt idx="150575">
                  <c:v>-69.3125</c:v>
                </c:pt>
                <c:pt idx="150576">
                  <c:v>-69.31049999999999</c:v>
                </c:pt>
                <c:pt idx="150577">
                  <c:v>-69.308499999999981</c:v>
                </c:pt>
                <c:pt idx="150578">
                  <c:v>-69.306499999999971</c:v>
                </c:pt>
                <c:pt idx="150579">
                  <c:v>-69.304499999999962</c:v>
                </c:pt>
                <c:pt idx="150580">
                  <c:v>-69.302499999999952</c:v>
                </c:pt>
                <c:pt idx="150581">
                  <c:v>-69.3005</c:v>
                </c:pt>
                <c:pt idx="150582">
                  <c:v>-69.29849999999999</c:v>
                </c:pt>
                <c:pt idx="150583">
                  <c:v>-69.29649999999998</c:v>
                </c:pt>
                <c:pt idx="150584">
                  <c:v>-69.294499999999971</c:v>
                </c:pt>
                <c:pt idx="150585">
                  <c:v>-69.292499999999961</c:v>
                </c:pt>
                <c:pt idx="150586">
                  <c:v>-69.290499999999952</c:v>
                </c:pt>
                <c:pt idx="150587">
                  <c:v>-69.288499999999999</c:v>
                </c:pt>
                <c:pt idx="150588">
                  <c:v>-69.28649999999999</c:v>
                </c:pt>
                <c:pt idx="150589">
                  <c:v>-69.28449999999998</c:v>
                </c:pt>
                <c:pt idx="150590">
                  <c:v>-69.28249999999997</c:v>
                </c:pt>
                <c:pt idx="150591">
                  <c:v>-69.280499999999961</c:v>
                </c:pt>
                <c:pt idx="150592">
                  <c:v>-69.278499999999951</c:v>
                </c:pt>
                <c:pt idx="150593">
                  <c:v>-69.276499999999999</c:v>
                </c:pt>
                <c:pt idx="150594">
                  <c:v>-69.274499999999989</c:v>
                </c:pt>
                <c:pt idx="150595">
                  <c:v>-69.27249999999998</c:v>
                </c:pt>
                <c:pt idx="150596">
                  <c:v>-69.27049999999997</c:v>
                </c:pt>
                <c:pt idx="150597">
                  <c:v>-69.26849999999996</c:v>
                </c:pt>
                <c:pt idx="150598">
                  <c:v>-69.266499999999951</c:v>
                </c:pt>
                <c:pt idx="150599">
                  <c:v>-69.264499999999998</c:v>
                </c:pt>
                <c:pt idx="150600">
                  <c:v>-69.262499999999989</c:v>
                </c:pt>
                <c:pt idx="150601">
                  <c:v>-69.260499999999979</c:v>
                </c:pt>
                <c:pt idx="150602">
                  <c:v>-69.25849999999997</c:v>
                </c:pt>
                <c:pt idx="150603">
                  <c:v>-69.25649999999996</c:v>
                </c:pt>
                <c:pt idx="150604">
                  <c:v>-69.25449999999995</c:v>
                </c:pt>
                <c:pt idx="150605">
                  <c:v>-69.252499999999998</c:v>
                </c:pt>
                <c:pt idx="150606">
                  <c:v>-69.250499999999988</c:v>
                </c:pt>
                <c:pt idx="150607">
                  <c:v>-69.248499999999979</c:v>
                </c:pt>
                <c:pt idx="150608">
                  <c:v>-69.246499999999969</c:v>
                </c:pt>
                <c:pt idx="150609">
                  <c:v>-69.24449999999996</c:v>
                </c:pt>
                <c:pt idx="150610">
                  <c:v>-69.24249999999995</c:v>
                </c:pt>
                <c:pt idx="150611">
                  <c:v>-69.240499999999997</c:v>
                </c:pt>
                <c:pt idx="150612">
                  <c:v>-69.238499999999988</c:v>
                </c:pt>
                <c:pt idx="150613">
                  <c:v>-69.236499999999978</c:v>
                </c:pt>
                <c:pt idx="150614">
                  <c:v>-69.234499999999969</c:v>
                </c:pt>
                <c:pt idx="150615">
                  <c:v>-69.232499999999959</c:v>
                </c:pt>
                <c:pt idx="150616">
                  <c:v>-69.23049999999995</c:v>
                </c:pt>
                <c:pt idx="150617">
                  <c:v>-69.228499999999997</c:v>
                </c:pt>
                <c:pt idx="150618">
                  <c:v>-69.226499999999987</c:v>
                </c:pt>
                <c:pt idx="150619">
                  <c:v>-69.224499999999978</c:v>
                </c:pt>
                <c:pt idx="150620">
                  <c:v>-69.222499999999968</c:v>
                </c:pt>
                <c:pt idx="150621">
                  <c:v>-69.220499999999959</c:v>
                </c:pt>
                <c:pt idx="150622">
                  <c:v>-69.218499999999949</c:v>
                </c:pt>
                <c:pt idx="150623">
                  <c:v>-69.216499999999996</c:v>
                </c:pt>
                <c:pt idx="150624">
                  <c:v>-69.214499999999987</c:v>
                </c:pt>
                <c:pt idx="150625">
                  <c:v>-69.212499999999977</c:v>
                </c:pt>
                <c:pt idx="150626">
                  <c:v>-69.210499999999968</c:v>
                </c:pt>
                <c:pt idx="150627">
                  <c:v>-69.208499999999958</c:v>
                </c:pt>
                <c:pt idx="150628">
                  <c:v>-69.206500000000005</c:v>
                </c:pt>
                <c:pt idx="150629">
                  <c:v>-69.204499999999996</c:v>
                </c:pt>
                <c:pt idx="150630">
                  <c:v>-69.202499999999986</c:v>
                </c:pt>
                <c:pt idx="150631">
                  <c:v>-69.200499999999977</c:v>
                </c:pt>
                <c:pt idx="150632">
                  <c:v>-69.198499999999967</c:v>
                </c:pt>
                <c:pt idx="150633">
                  <c:v>-69.196499999999958</c:v>
                </c:pt>
                <c:pt idx="150634">
                  <c:v>-69.194500000000005</c:v>
                </c:pt>
                <c:pt idx="150635">
                  <c:v>-69.192499999999995</c:v>
                </c:pt>
                <c:pt idx="150636">
                  <c:v>-69.190499999999986</c:v>
                </c:pt>
                <c:pt idx="150637">
                  <c:v>-69.188499999999976</c:v>
                </c:pt>
                <c:pt idx="150638">
                  <c:v>-69.186499999999967</c:v>
                </c:pt>
                <c:pt idx="150639">
                  <c:v>-69.184499999999957</c:v>
                </c:pt>
                <c:pt idx="150640">
                  <c:v>-69.182500000000005</c:v>
                </c:pt>
                <c:pt idx="150641">
                  <c:v>-69.180499999999995</c:v>
                </c:pt>
                <c:pt idx="150642">
                  <c:v>-69.178499999999985</c:v>
                </c:pt>
                <c:pt idx="150643">
                  <c:v>-69.176499999999976</c:v>
                </c:pt>
                <c:pt idx="150644">
                  <c:v>-69.174499999999966</c:v>
                </c:pt>
                <c:pt idx="150645">
                  <c:v>-69.172499999999957</c:v>
                </c:pt>
                <c:pt idx="150646">
                  <c:v>-69.170500000000004</c:v>
                </c:pt>
                <c:pt idx="150647">
                  <c:v>-69.168499999999995</c:v>
                </c:pt>
                <c:pt idx="150648">
                  <c:v>-69.166499999999985</c:v>
                </c:pt>
                <c:pt idx="150649">
                  <c:v>-69.164499999999975</c:v>
                </c:pt>
                <c:pt idx="150650">
                  <c:v>-69.162499999999966</c:v>
                </c:pt>
                <c:pt idx="150651">
                  <c:v>-69.160499999999956</c:v>
                </c:pt>
                <c:pt idx="150652">
                  <c:v>-69.158500000000004</c:v>
                </c:pt>
                <c:pt idx="150653">
                  <c:v>-69.156499999999994</c:v>
                </c:pt>
                <c:pt idx="150654">
                  <c:v>-69.154499999999985</c:v>
                </c:pt>
                <c:pt idx="150655">
                  <c:v>-69.152499999999975</c:v>
                </c:pt>
                <c:pt idx="150656">
                  <c:v>-69.150499999999965</c:v>
                </c:pt>
                <c:pt idx="150657">
                  <c:v>-69.148499999999956</c:v>
                </c:pt>
                <c:pt idx="150658">
                  <c:v>-69.146500000000003</c:v>
                </c:pt>
                <c:pt idx="150659">
                  <c:v>-69.144499999999994</c:v>
                </c:pt>
                <c:pt idx="150660">
                  <c:v>-69.142499999999984</c:v>
                </c:pt>
                <c:pt idx="150661">
                  <c:v>-69.140499999999975</c:v>
                </c:pt>
                <c:pt idx="150662">
                  <c:v>-69.138499999999965</c:v>
                </c:pt>
                <c:pt idx="150663">
                  <c:v>-69.136499999999955</c:v>
                </c:pt>
                <c:pt idx="150664">
                  <c:v>-69.134500000000003</c:v>
                </c:pt>
                <c:pt idx="150665">
                  <c:v>-69.132499999999993</c:v>
                </c:pt>
                <c:pt idx="150666">
                  <c:v>-69.130499999999984</c:v>
                </c:pt>
                <c:pt idx="150667">
                  <c:v>-69.128499999999974</c:v>
                </c:pt>
                <c:pt idx="150668">
                  <c:v>-69.126499999999965</c:v>
                </c:pt>
                <c:pt idx="150669">
                  <c:v>-69.124499999999955</c:v>
                </c:pt>
                <c:pt idx="150670">
                  <c:v>-69.122500000000002</c:v>
                </c:pt>
                <c:pt idx="150671">
                  <c:v>-69.120499999999993</c:v>
                </c:pt>
                <c:pt idx="150672">
                  <c:v>-69.118499999999983</c:v>
                </c:pt>
                <c:pt idx="150673">
                  <c:v>-69.116499999999974</c:v>
                </c:pt>
                <c:pt idx="150674">
                  <c:v>-69.114499999999964</c:v>
                </c:pt>
                <c:pt idx="150675">
                  <c:v>-69.112499999999955</c:v>
                </c:pt>
                <c:pt idx="150676">
                  <c:v>-69.110500000000002</c:v>
                </c:pt>
                <c:pt idx="150677">
                  <c:v>-69.108499999999992</c:v>
                </c:pt>
                <c:pt idx="150678">
                  <c:v>-69.106499999999983</c:v>
                </c:pt>
                <c:pt idx="150679">
                  <c:v>-69.104499999999973</c:v>
                </c:pt>
                <c:pt idx="150680">
                  <c:v>-69.102499999999964</c:v>
                </c:pt>
                <c:pt idx="150681">
                  <c:v>-69.100499999999954</c:v>
                </c:pt>
                <c:pt idx="150682">
                  <c:v>-69.098500000000001</c:v>
                </c:pt>
                <c:pt idx="150683">
                  <c:v>-69.096499999999992</c:v>
                </c:pt>
                <c:pt idx="150684">
                  <c:v>-69.094499999999982</c:v>
                </c:pt>
                <c:pt idx="150685">
                  <c:v>-69.092499999999973</c:v>
                </c:pt>
                <c:pt idx="150686">
                  <c:v>-69.090499999999963</c:v>
                </c:pt>
                <c:pt idx="150687">
                  <c:v>-69.088499999999954</c:v>
                </c:pt>
                <c:pt idx="150688">
                  <c:v>-69.086500000000001</c:v>
                </c:pt>
                <c:pt idx="150689">
                  <c:v>-69.084499999999991</c:v>
                </c:pt>
                <c:pt idx="150690">
                  <c:v>-69.082499999999982</c:v>
                </c:pt>
                <c:pt idx="150691">
                  <c:v>-69.080499999999972</c:v>
                </c:pt>
                <c:pt idx="150692">
                  <c:v>-69.078499999999963</c:v>
                </c:pt>
                <c:pt idx="150693">
                  <c:v>-69.076499999999953</c:v>
                </c:pt>
                <c:pt idx="150694">
                  <c:v>-69.0745</c:v>
                </c:pt>
                <c:pt idx="150695">
                  <c:v>-69.072499999999991</c:v>
                </c:pt>
                <c:pt idx="150696">
                  <c:v>-69.070499999999981</c:v>
                </c:pt>
                <c:pt idx="150697">
                  <c:v>-69.068499999999972</c:v>
                </c:pt>
                <c:pt idx="150698">
                  <c:v>-69.066499999999962</c:v>
                </c:pt>
                <c:pt idx="150699">
                  <c:v>-69.064499999999953</c:v>
                </c:pt>
                <c:pt idx="150700">
                  <c:v>-69.0625</c:v>
                </c:pt>
                <c:pt idx="150701">
                  <c:v>-69.06049999999999</c:v>
                </c:pt>
                <c:pt idx="150702">
                  <c:v>-69.058499999999981</c:v>
                </c:pt>
                <c:pt idx="150703">
                  <c:v>-69.056499999999971</c:v>
                </c:pt>
                <c:pt idx="150704">
                  <c:v>-69.054499999999962</c:v>
                </c:pt>
                <c:pt idx="150705">
                  <c:v>-69.052499999999952</c:v>
                </c:pt>
                <c:pt idx="150706">
                  <c:v>-69.0505</c:v>
                </c:pt>
                <c:pt idx="150707">
                  <c:v>-69.04849999999999</c:v>
                </c:pt>
                <c:pt idx="150708">
                  <c:v>-69.04649999999998</c:v>
                </c:pt>
                <c:pt idx="150709">
                  <c:v>-69.044499999999971</c:v>
                </c:pt>
                <c:pt idx="150710">
                  <c:v>-69.042499999999961</c:v>
                </c:pt>
                <c:pt idx="150711">
                  <c:v>-69.040499999999952</c:v>
                </c:pt>
                <c:pt idx="150712">
                  <c:v>-69.038499999999999</c:v>
                </c:pt>
                <c:pt idx="150713">
                  <c:v>-69.03649999999999</c:v>
                </c:pt>
                <c:pt idx="150714">
                  <c:v>-69.03449999999998</c:v>
                </c:pt>
                <c:pt idx="150715">
                  <c:v>-69.03249999999997</c:v>
                </c:pt>
                <c:pt idx="150716">
                  <c:v>-69.030499999999961</c:v>
                </c:pt>
                <c:pt idx="150717">
                  <c:v>-69.028499999999951</c:v>
                </c:pt>
                <c:pt idx="150718">
                  <c:v>-69.026499999999999</c:v>
                </c:pt>
                <c:pt idx="150719">
                  <c:v>-69.024499999999989</c:v>
                </c:pt>
                <c:pt idx="150720">
                  <c:v>-69.02249999999998</c:v>
                </c:pt>
                <c:pt idx="150721">
                  <c:v>-69.02049999999997</c:v>
                </c:pt>
                <c:pt idx="150722">
                  <c:v>-69.01849999999996</c:v>
                </c:pt>
                <c:pt idx="150723">
                  <c:v>-69.016499999999951</c:v>
                </c:pt>
                <c:pt idx="150724">
                  <c:v>-69.014499999999998</c:v>
                </c:pt>
                <c:pt idx="150725">
                  <c:v>-69.012499999999989</c:v>
                </c:pt>
                <c:pt idx="150726">
                  <c:v>-69.010499999999979</c:v>
                </c:pt>
                <c:pt idx="150727">
                  <c:v>-69.00849999999997</c:v>
                </c:pt>
                <c:pt idx="150728">
                  <c:v>-69.00649999999996</c:v>
                </c:pt>
                <c:pt idx="150729">
                  <c:v>-69.00449999999995</c:v>
                </c:pt>
                <c:pt idx="150730">
                  <c:v>-69.002499999999998</c:v>
                </c:pt>
                <c:pt idx="150731">
                  <c:v>-69.000499999999988</c:v>
                </c:pt>
                <c:pt idx="150732">
                  <c:v>-68.998499999999979</c:v>
                </c:pt>
                <c:pt idx="150733">
                  <c:v>-68.996499999999969</c:v>
                </c:pt>
                <c:pt idx="150734">
                  <c:v>-68.99449999999996</c:v>
                </c:pt>
                <c:pt idx="150735">
                  <c:v>-68.99249999999995</c:v>
                </c:pt>
                <c:pt idx="150736">
                  <c:v>-68.990499999999997</c:v>
                </c:pt>
                <c:pt idx="150737">
                  <c:v>-68.988499999999988</c:v>
                </c:pt>
                <c:pt idx="150738">
                  <c:v>-68.986499999999978</c:v>
                </c:pt>
                <c:pt idx="150739">
                  <c:v>-68.984499999999969</c:v>
                </c:pt>
                <c:pt idx="150740">
                  <c:v>-68.982499999999959</c:v>
                </c:pt>
                <c:pt idx="150741">
                  <c:v>-68.98049999999995</c:v>
                </c:pt>
                <c:pt idx="150742">
                  <c:v>-68.978499999999997</c:v>
                </c:pt>
                <c:pt idx="150743">
                  <c:v>-68.976499999999987</c:v>
                </c:pt>
                <c:pt idx="150744">
                  <c:v>-68.974499999999978</c:v>
                </c:pt>
                <c:pt idx="150745">
                  <c:v>-68.972499999999968</c:v>
                </c:pt>
                <c:pt idx="150746">
                  <c:v>-68.970499999999959</c:v>
                </c:pt>
                <c:pt idx="150747">
                  <c:v>-68.968499999999949</c:v>
                </c:pt>
                <c:pt idx="150748">
                  <c:v>-68.966499999999996</c:v>
                </c:pt>
                <c:pt idx="150749">
                  <c:v>-68.964499999999987</c:v>
                </c:pt>
                <c:pt idx="150750">
                  <c:v>-68.962499999999977</c:v>
                </c:pt>
                <c:pt idx="150751">
                  <c:v>-68.960499999999968</c:v>
                </c:pt>
                <c:pt idx="150752">
                  <c:v>-68.958499999999958</c:v>
                </c:pt>
                <c:pt idx="150753">
                  <c:v>-68.956500000000005</c:v>
                </c:pt>
                <c:pt idx="150754">
                  <c:v>-68.954499999999996</c:v>
                </c:pt>
                <c:pt idx="150755">
                  <c:v>-68.952499999999986</c:v>
                </c:pt>
                <c:pt idx="150756">
                  <c:v>-68.950499999999977</c:v>
                </c:pt>
                <c:pt idx="150757">
                  <c:v>-68.948499999999967</c:v>
                </c:pt>
                <c:pt idx="150758">
                  <c:v>-68.946499999999958</c:v>
                </c:pt>
                <c:pt idx="150759">
                  <c:v>-68.944500000000005</c:v>
                </c:pt>
                <c:pt idx="150760">
                  <c:v>-68.942499999999995</c:v>
                </c:pt>
                <c:pt idx="150761">
                  <c:v>-68.940499999999986</c:v>
                </c:pt>
                <c:pt idx="150762">
                  <c:v>-68.938499999999976</c:v>
                </c:pt>
                <c:pt idx="150763">
                  <c:v>-68.936499999999967</c:v>
                </c:pt>
                <c:pt idx="150764">
                  <c:v>-68.934499999999957</c:v>
                </c:pt>
                <c:pt idx="150765">
                  <c:v>-68.932500000000005</c:v>
                </c:pt>
                <c:pt idx="150766">
                  <c:v>-68.930499999999995</c:v>
                </c:pt>
                <c:pt idx="150767">
                  <c:v>-68.928499999999985</c:v>
                </c:pt>
                <c:pt idx="150768">
                  <c:v>-68.926499999999976</c:v>
                </c:pt>
                <c:pt idx="150769">
                  <c:v>-68.924499999999966</c:v>
                </c:pt>
                <c:pt idx="150770">
                  <c:v>-68.922499999999957</c:v>
                </c:pt>
                <c:pt idx="150771">
                  <c:v>-68.920500000000004</c:v>
                </c:pt>
                <c:pt idx="150772">
                  <c:v>-68.918499999999995</c:v>
                </c:pt>
                <c:pt idx="150773">
                  <c:v>-68.916499999999985</c:v>
                </c:pt>
                <c:pt idx="150774">
                  <c:v>-68.914499999999975</c:v>
                </c:pt>
                <c:pt idx="150775">
                  <c:v>-68.912499999999966</c:v>
                </c:pt>
                <c:pt idx="150776">
                  <c:v>-68.910499999999956</c:v>
                </c:pt>
                <c:pt idx="150777">
                  <c:v>-68.908500000000004</c:v>
                </c:pt>
                <c:pt idx="150778">
                  <c:v>-68.906499999999994</c:v>
                </c:pt>
                <c:pt idx="150779">
                  <c:v>-68.904499999999985</c:v>
                </c:pt>
                <c:pt idx="150780">
                  <c:v>-68.902499999999975</c:v>
                </c:pt>
                <c:pt idx="150781">
                  <c:v>-68.900499999999965</c:v>
                </c:pt>
                <c:pt idx="150782">
                  <c:v>-68.898499999999956</c:v>
                </c:pt>
                <c:pt idx="150783">
                  <c:v>-68.896500000000003</c:v>
                </c:pt>
                <c:pt idx="150784">
                  <c:v>-68.894499999999994</c:v>
                </c:pt>
                <c:pt idx="150785">
                  <c:v>-68.892499999999984</c:v>
                </c:pt>
                <c:pt idx="150786">
                  <c:v>-68.890499999999975</c:v>
                </c:pt>
                <c:pt idx="150787">
                  <c:v>-68.888499999999965</c:v>
                </c:pt>
                <c:pt idx="150788">
                  <c:v>-68.886499999999955</c:v>
                </c:pt>
                <c:pt idx="150789">
                  <c:v>-68.884500000000003</c:v>
                </c:pt>
                <c:pt idx="150790">
                  <c:v>-68.882499999999993</c:v>
                </c:pt>
                <c:pt idx="150791">
                  <c:v>-68.880499999999984</c:v>
                </c:pt>
                <c:pt idx="150792">
                  <c:v>-68.878499999999974</c:v>
                </c:pt>
                <c:pt idx="150793">
                  <c:v>-68.876499999999965</c:v>
                </c:pt>
                <c:pt idx="150794">
                  <c:v>-68.874499999999955</c:v>
                </c:pt>
                <c:pt idx="150795">
                  <c:v>-68.872500000000002</c:v>
                </c:pt>
                <c:pt idx="150796">
                  <c:v>-68.870499999999993</c:v>
                </c:pt>
                <c:pt idx="150797">
                  <c:v>-68.868499999999983</c:v>
                </c:pt>
                <c:pt idx="150798">
                  <c:v>-68.866499999999974</c:v>
                </c:pt>
                <c:pt idx="150799">
                  <c:v>-68.864499999999964</c:v>
                </c:pt>
                <c:pt idx="150800">
                  <c:v>-68.862499999999955</c:v>
                </c:pt>
                <c:pt idx="150801">
                  <c:v>-68.860500000000002</c:v>
                </c:pt>
                <c:pt idx="150802">
                  <c:v>-68.858499999999992</c:v>
                </c:pt>
                <c:pt idx="150803">
                  <c:v>-68.856499999999983</c:v>
                </c:pt>
                <c:pt idx="150804">
                  <c:v>-68.854499999999973</c:v>
                </c:pt>
                <c:pt idx="150805">
                  <c:v>-68.852499999999964</c:v>
                </c:pt>
                <c:pt idx="150806">
                  <c:v>-68.850499999999954</c:v>
                </c:pt>
                <c:pt idx="150807">
                  <c:v>-68.848500000000001</c:v>
                </c:pt>
                <c:pt idx="150808">
                  <c:v>-68.846499999999992</c:v>
                </c:pt>
                <c:pt idx="150809">
                  <c:v>-68.844499999999982</c:v>
                </c:pt>
                <c:pt idx="150810">
                  <c:v>-68.842499999999973</c:v>
                </c:pt>
                <c:pt idx="150811">
                  <c:v>-68.840499999999963</c:v>
                </c:pt>
                <c:pt idx="150812">
                  <c:v>-68.838499999999954</c:v>
                </c:pt>
                <c:pt idx="150813">
                  <c:v>-68.836500000000001</c:v>
                </c:pt>
                <c:pt idx="150814">
                  <c:v>-68.834499999999991</c:v>
                </c:pt>
                <c:pt idx="150815">
                  <c:v>-68.832499999999982</c:v>
                </c:pt>
                <c:pt idx="150816">
                  <c:v>-68.830499999999972</c:v>
                </c:pt>
                <c:pt idx="150817">
                  <c:v>-68.828499999999963</c:v>
                </c:pt>
                <c:pt idx="150818">
                  <c:v>-68.826499999999953</c:v>
                </c:pt>
                <c:pt idx="150819">
                  <c:v>-68.8245</c:v>
                </c:pt>
                <c:pt idx="150820">
                  <c:v>-68.822499999999991</c:v>
                </c:pt>
                <c:pt idx="150821">
                  <c:v>-68.820499999999981</c:v>
                </c:pt>
                <c:pt idx="150822">
                  <c:v>-68.818499999999972</c:v>
                </c:pt>
                <c:pt idx="150823">
                  <c:v>-68.816499999999962</c:v>
                </c:pt>
                <c:pt idx="150824">
                  <c:v>-68.814499999999953</c:v>
                </c:pt>
                <c:pt idx="150825">
                  <c:v>-68.8125</c:v>
                </c:pt>
                <c:pt idx="150826">
                  <c:v>-68.81049999999999</c:v>
                </c:pt>
                <c:pt idx="150827">
                  <c:v>-68.808499999999981</c:v>
                </c:pt>
                <c:pt idx="150828">
                  <c:v>-68.806499999999971</c:v>
                </c:pt>
                <c:pt idx="150829">
                  <c:v>-68.804499999999962</c:v>
                </c:pt>
                <c:pt idx="150830">
                  <c:v>-68.802499999999952</c:v>
                </c:pt>
                <c:pt idx="150831">
                  <c:v>-68.8005</c:v>
                </c:pt>
                <c:pt idx="150832">
                  <c:v>-68.79849999999999</c:v>
                </c:pt>
                <c:pt idx="150833">
                  <c:v>-68.79649999999998</c:v>
                </c:pt>
                <c:pt idx="150834">
                  <c:v>-68.794499999999971</c:v>
                </c:pt>
                <c:pt idx="150835">
                  <c:v>-68.792499999999961</c:v>
                </c:pt>
                <c:pt idx="150836">
                  <c:v>-68.790499999999952</c:v>
                </c:pt>
                <c:pt idx="150837">
                  <c:v>-68.788499999999999</c:v>
                </c:pt>
                <c:pt idx="150838">
                  <c:v>-68.78649999999999</c:v>
                </c:pt>
                <c:pt idx="150839">
                  <c:v>-68.78449999999998</c:v>
                </c:pt>
                <c:pt idx="150840">
                  <c:v>-68.78249999999997</c:v>
                </c:pt>
                <c:pt idx="150841">
                  <c:v>-68.780499999999961</c:v>
                </c:pt>
                <c:pt idx="150842">
                  <c:v>-68.778499999999951</c:v>
                </c:pt>
                <c:pt idx="150843">
                  <c:v>-68.776499999999999</c:v>
                </c:pt>
                <c:pt idx="150844">
                  <c:v>-68.774499999999989</c:v>
                </c:pt>
                <c:pt idx="150845">
                  <c:v>-68.77249999999998</c:v>
                </c:pt>
                <c:pt idx="150846">
                  <c:v>-68.77049999999997</c:v>
                </c:pt>
                <c:pt idx="150847">
                  <c:v>-68.76849999999996</c:v>
                </c:pt>
                <c:pt idx="150848">
                  <c:v>-68.766499999999951</c:v>
                </c:pt>
                <c:pt idx="150849">
                  <c:v>-68.764499999999998</c:v>
                </c:pt>
                <c:pt idx="150850">
                  <c:v>-68.762499999999989</c:v>
                </c:pt>
                <c:pt idx="150851">
                  <c:v>-68.760499999999979</c:v>
                </c:pt>
                <c:pt idx="150852">
                  <c:v>-68.75849999999997</c:v>
                </c:pt>
                <c:pt idx="150853">
                  <c:v>-68.75649999999996</c:v>
                </c:pt>
                <c:pt idx="150854">
                  <c:v>-68.75449999999995</c:v>
                </c:pt>
                <c:pt idx="150855">
                  <c:v>-68.752499999999998</c:v>
                </c:pt>
                <c:pt idx="150856">
                  <c:v>-68.750499999999988</c:v>
                </c:pt>
                <c:pt idx="150857">
                  <c:v>-68.748499999999979</c:v>
                </c:pt>
                <c:pt idx="150858">
                  <c:v>-68.746499999999969</c:v>
                </c:pt>
                <c:pt idx="150859">
                  <c:v>-68.74449999999996</c:v>
                </c:pt>
                <c:pt idx="150860">
                  <c:v>-68.74249999999995</c:v>
                </c:pt>
                <c:pt idx="150861">
                  <c:v>-68.740499999999997</c:v>
                </c:pt>
                <c:pt idx="150862">
                  <c:v>-68.738499999999988</c:v>
                </c:pt>
                <c:pt idx="150863">
                  <c:v>-68.736499999999978</c:v>
                </c:pt>
                <c:pt idx="150864">
                  <c:v>-68.734499999999969</c:v>
                </c:pt>
                <c:pt idx="150865">
                  <c:v>-68.732499999999959</c:v>
                </c:pt>
                <c:pt idx="150866">
                  <c:v>-68.73049999999995</c:v>
                </c:pt>
                <c:pt idx="150867">
                  <c:v>-68.728499999999997</c:v>
                </c:pt>
                <c:pt idx="150868">
                  <c:v>-68.726499999999987</c:v>
                </c:pt>
                <c:pt idx="150869">
                  <c:v>-68.724499999999978</c:v>
                </c:pt>
                <c:pt idx="150870">
                  <c:v>-68.722499999999968</c:v>
                </c:pt>
                <c:pt idx="150871">
                  <c:v>-68.720499999999959</c:v>
                </c:pt>
                <c:pt idx="150872">
                  <c:v>-68.718499999999949</c:v>
                </c:pt>
                <c:pt idx="150873">
                  <c:v>-68.716499999999996</c:v>
                </c:pt>
                <c:pt idx="150874">
                  <c:v>-68.714499999999987</c:v>
                </c:pt>
                <c:pt idx="150875">
                  <c:v>-68.712499999999977</c:v>
                </c:pt>
                <c:pt idx="150876">
                  <c:v>-68.710499999999968</c:v>
                </c:pt>
                <c:pt idx="150877">
                  <c:v>-68.708499999999958</c:v>
                </c:pt>
                <c:pt idx="150878">
                  <c:v>-68.706500000000005</c:v>
                </c:pt>
                <c:pt idx="150879">
                  <c:v>-68.704499999999996</c:v>
                </c:pt>
                <c:pt idx="150880">
                  <c:v>-68.702499999999986</c:v>
                </c:pt>
                <c:pt idx="150881">
                  <c:v>-68.700499999999977</c:v>
                </c:pt>
                <c:pt idx="150882">
                  <c:v>-68.698499999999967</c:v>
                </c:pt>
                <c:pt idx="150883">
                  <c:v>-68.696499999999958</c:v>
                </c:pt>
                <c:pt idx="150884">
                  <c:v>-68.694500000000005</c:v>
                </c:pt>
                <c:pt idx="150885">
                  <c:v>-68.692499999999995</c:v>
                </c:pt>
                <c:pt idx="150886">
                  <c:v>-68.690499999999986</c:v>
                </c:pt>
                <c:pt idx="150887">
                  <c:v>-68.688499999999976</c:v>
                </c:pt>
                <c:pt idx="150888">
                  <c:v>-68.686499999999967</c:v>
                </c:pt>
                <c:pt idx="150889">
                  <c:v>-68.684499999999957</c:v>
                </c:pt>
                <c:pt idx="150890">
                  <c:v>-68.682500000000005</c:v>
                </c:pt>
                <c:pt idx="150891">
                  <c:v>-68.680499999999995</c:v>
                </c:pt>
                <c:pt idx="150892">
                  <c:v>-68.678499999999985</c:v>
                </c:pt>
                <c:pt idx="150893">
                  <c:v>-68.676499999999976</c:v>
                </c:pt>
                <c:pt idx="150894">
                  <c:v>-68.674499999999966</c:v>
                </c:pt>
                <c:pt idx="150895">
                  <c:v>-68.672499999999957</c:v>
                </c:pt>
                <c:pt idx="150896">
                  <c:v>-68.670500000000004</c:v>
                </c:pt>
                <c:pt idx="150897">
                  <c:v>-68.668499999999995</c:v>
                </c:pt>
                <c:pt idx="150898">
                  <c:v>-68.666499999999985</c:v>
                </c:pt>
                <c:pt idx="150899">
                  <c:v>-68.664499999999975</c:v>
                </c:pt>
                <c:pt idx="150900">
                  <c:v>-68.662499999999966</c:v>
                </c:pt>
                <c:pt idx="150901">
                  <c:v>-68.660499999999956</c:v>
                </c:pt>
                <c:pt idx="150902">
                  <c:v>-68.658500000000004</c:v>
                </c:pt>
                <c:pt idx="150903">
                  <c:v>-68.656499999999994</c:v>
                </c:pt>
                <c:pt idx="150904">
                  <c:v>-68.654499999999985</c:v>
                </c:pt>
                <c:pt idx="150905">
                  <c:v>-68.652499999999975</c:v>
                </c:pt>
                <c:pt idx="150906">
                  <c:v>-68.650499999999965</c:v>
                </c:pt>
                <c:pt idx="150907">
                  <c:v>-68.648499999999956</c:v>
                </c:pt>
                <c:pt idx="150908">
                  <c:v>-68.646500000000003</c:v>
                </c:pt>
                <c:pt idx="150909">
                  <c:v>-68.644499999999994</c:v>
                </c:pt>
                <c:pt idx="150910">
                  <c:v>-68.642499999999984</c:v>
                </c:pt>
                <c:pt idx="150911">
                  <c:v>-68.640499999999975</c:v>
                </c:pt>
                <c:pt idx="150912">
                  <c:v>-68.638499999999965</c:v>
                </c:pt>
                <c:pt idx="150913">
                  <c:v>-68.636499999999955</c:v>
                </c:pt>
                <c:pt idx="150914">
                  <c:v>-68.634500000000003</c:v>
                </c:pt>
                <c:pt idx="150915">
                  <c:v>-68.632499999999993</c:v>
                </c:pt>
                <c:pt idx="150916">
                  <c:v>-68.630499999999984</c:v>
                </c:pt>
                <c:pt idx="150917">
                  <c:v>-68.628499999999974</c:v>
                </c:pt>
                <c:pt idx="150918">
                  <c:v>-68.626499999999965</c:v>
                </c:pt>
                <c:pt idx="150919">
                  <c:v>-68.624499999999955</c:v>
                </c:pt>
                <c:pt idx="150920">
                  <c:v>-68.622500000000002</c:v>
                </c:pt>
                <c:pt idx="150921">
                  <c:v>-68.620499999999993</c:v>
                </c:pt>
                <c:pt idx="150922">
                  <c:v>-68.618499999999983</c:v>
                </c:pt>
                <c:pt idx="150923">
                  <c:v>-68.616499999999974</c:v>
                </c:pt>
                <c:pt idx="150924">
                  <c:v>-68.614499999999964</c:v>
                </c:pt>
                <c:pt idx="150925">
                  <c:v>-68.612499999999955</c:v>
                </c:pt>
                <c:pt idx="150926">
                  <c:v>-68.610500000000002</c:v>
                </c:pt>
                <c:pt idx="150927">
                  <c:v>-68.608499999999992</c:v>
                </c:pt>
                <c:pt idx="150928">
                  <c:v>-68.606499999999983</c:v>
                </c:pt>
                <c:pt idx="150929">
                  <c:v>-68.604499999999973</c:v>
                </c:pt>
                <c:pt idx="150930">
                  <c:v>-68.602499999999964</c:v>
                </c:pt>
                <c:pt idx="150931">
                  <c:v>-68.600499999999954</c:v>
                </c:pt>
                <c:pt idx="150932">
                  <c:v>-68.598500000000001</c:v>
                </c:pt>
                <c:pt idx="150933">
                  <c:v>-68.596499999999992</c:v>
                </c:pt>
                <c:pt idx="150934">
                  <c:v>-68.594499999999982</c:v>
                </c:pt>
                <c:pt idx="150935">
                  <c:v>-68.592499999999973</c:v>
                </c:pt>
                <c:pt idx="150936">
                  <c:v>-68.590499999999963</c:v>
                </c:pt>
                <c:pt idx="150937">
                  <c:v>-68.588499999999954</c:v>
                </c:pt>
                <c:pt idx="150938">
                  <c:v>-68.586500000000001</c:v>
                </c:pt>
                <c:pt idx="150939">
                  <c:v>-68.584499999999991</c:v>
                </c:pt>
                <c:pt idx="150940">
                  <c:v>-68.582499999999982</c:v>
                </c:pt>
                <c:pt idx="150941">
                  <c:v>-68.580499999999972</c:v>
                </c:pt>
                <c:pt idx="150942">
                  <c:v>-68.578499999999963</c:v>
                </c:pt>
                <c:pt idx="150943">
                  <c:v>-68.576499999999953</c:v>
                </c:pt>
                <c:pt idx="150944">
                  <c:v>-68.5745</c:v>
                </c:pt>
                <c:pt idx="150945">
                  <c:v>-68.572499999999991</c:v>
                </c:pt>
                <c:pt idx="150946">
                  <c:v>-68.570499999999981</c:v>
                </c:pt>
                <c:pt idx="150947">
                  <c:v>-68.568499999999972</c:v>
                </c:pt>
                <c:pt idx="150948">
                  <c:v>-68.566499999999962</c:v>
                </c:pt>
                <c:pt idx="150949">
                  <c:v>-68.564499999999953</c:v>
                </c:pt>
                <c:pt idx="150950">
                  <c:v>-68.5625</c:v>
                </c:pt>
                <c:pt idx="150951">
                  <c:v>-68.56049999999999</c:v>
                </c:pt>
                <c:pt idx="150952">
                  <c:v>-68.558499999999981</c:v>
                </c:pt>
                <c:pt idx="150953">
                  <c:v>-68.556499999999971</c:v>
                </c:pt>
                <c:pt idx="150954">
                  <c:v>-68.554499999999962</c:v>
                </c:pt>
                <c:pt idx="150955">
                  <c:v>-68.552499999999952</c:v>
                </c:pt>
                <c:pt idx="150956">
                  <c:v>-68.5505</c:v>
                </c:pt>
                <c:pt idx="150957">
                  <c:v>-68.54849999999999</c:v>
                </c:pt>
                <c:pt idx="150958">
                  <c:v>-68.54649999999998</c:v>
                </c:pt>
                <c:pt idx="150959">
                  <c:v>-68.544499999999971</c:v>
                </c:pt>
                <c:pt idx="150960">
                  <c:v>-68.542499999999961</c:v>
                </c:pt>
                <c:pt idx="150961">
                  <c:v>-68.540499999999952</c:v>
                </c:pt>
                <c:pt idx="150962">
                  <c:v>-68.538499999999999</c:v>
                </c:pt>
                <c:pt idx="150963">
                  <c:v>-68.53649999999999</c:v>
                </c:pt>
                <c:pt idx="150964">
                  <c:v>-68.53449999999998</c:v>
                </c:pt>
                <c:pt idx="150965">
                  <c:v>-68.53249999999997</c:v>
                </c:pt>
                <c:pt idx="150966">
                  <c:v>-68.530499999999961</c:v>
                </c:pt>
                <c:pt idx="150967">
                  <c:v>-68.528499999999951</c:v>
                </c:pt>
                <c:pt idx="150968">
                  <c:v>-68.526499999999999</c:v>
                </c:pt>
                <c:pt idx="150969">
                  <c:v>-68.524499999999989</c:v>
                </c:pt>
                <c:pt idx="150970">
                  <c:v>-68.52249999999998</c:v>
                </c:pt>
                <c:pt idx="150971">
                  <c:v>-68.52049999999997</c:v>
                </c:pt>
                <c:pt idx="150972">
                  <c:v>-68.51849999999996</c:v>
                </c:pt>
                <c:pt idx="150973">
                  <c:v>-68.516499999999951</c:v>
                </c:pt>
                <c:pt idx="150974">
                  <c:v>-68.514499999999998</c:v>
                </c:pt>
                <c:pt idx="150975">
                  <c:v>-68.512499999999989</c:v>
                </c:pt>
                <c:pt idx="150976">
                  <c:v>-68.510499999999979</c:v>
                </c:pt>
                <c:pt idx="150977">
                  <c:v>-68.50849999999997</c:v>
                </c:pt>
                <c:pt idx="150978">
                  <c:v>-68.50649999999996</c:v>
                </c:pt>
                <c:pt idx="150979">
                  <c:v>-68.50449999999995</c:v>
                </c:pt>
                <c:pt idx="150980">
                  <c:v>-68.502499999999998</c:v>
                </c:pt>
                <c:pt idx="150981">
                  <c:v>-68.500499999999988</c:v>
                </c:pt>
                <c:pt idx="150982">
                  <c:v>-68.498499999999979</c:v>
                </c:pt>
                <c:pt idx="150983">
                  <c:v>-68.496499999999969</c:v>
                </c:pt>
                <c:pt idx="150984">
                  <c:v>-68.49449999999996</c:v>
                </c:pt>
                <c:pt idx="150985">
                  <c:v>-68.49249999999995</c:v>
                </c:pt>
                <c:pt idx="150986">
                  <c:v>-68.490499999999997</c:v>
                </c:pt>
                <c:pt idx="150987">
                  <c:v>-68.488499999999988</c:v>
                </c:pt>
                <c:pt idx="150988">
                  <c:v>-68.486499999999978</c:v>
                </c:pt>
                <c:pt idx="150989">
                  <c:v>-68.484499999999969</c:v>
                </c:pt>
                <c:pt idx="150990">
                  <c:v>-68.482499999999959</c:v>
                </c:pt>
                <c:pt idx="150991">
                  <c:v>-68.48049999999995</c:v>
                </c:pt>
                <c:pt idx="150992">
                  <c:v>-68.478499999999997</c:v>
                </c:pt>
                <c:pt idx="150993">
                  <c:v>-68.476499999999987</c:v>
                </c:pt>
                <c:pt idx="150994">
                  <c:v>-68.474499999999978</c:v>
                </c:pt>
                <c:pt idx="150995">
                  <c:v>-68.472499999999968</c:v>
                </c:pt>
                <c:pt idx="150996">
                  <c:v>-68.470499999999959</c:v>
                </c:pt>
                <c:pt idx="150997">
                  <c:v>-68.468499999999949</c:v>
                </c:pt>
                <c:pt idx="150998">
                  <c:v>-68.466499999999996</c:v>
                </c:pt>
                <c:pt idx="150999">
                  <c:v>-68.464499999999987</c:v>
                </c:pt>
                <c:pt idx="151000">
                  <c:v>-68.462499999999977</c:v>
                </c:pt>
                <c:pt idx="151001">
                  <c:v>-68.460499999999968</c:v>
                </c:pt>
                <c:pt idx="151002">
                  <c:v>-68.458499999999958</c:v>
                </c:pt>
                <c:pt idx="151003">
                  <c:v>-68.456500000000005</c:v>
                </c:pt>
                <c:pt idx="151004">
                  <c:v>-68.454499999999996</c:v>
                </c:pt>
                <c:pt idx="151005">
                  <c:v>-68.452499999999986</c:v>
                </c:pt>
                <c:pt idx="151006">
                  <c:v>-68.450499999999977</c:v>
                </c:pt>
                <c:pt idx="151007">
                  <c:v>-68.448499999999967</c:v>
                </c:pt>
                <c:pt idx="151008">
                  <c:v>-68.446499999999958</c:v>
                </c:pt>
                <c:pt idx="151009">
                  <c:v>-68.444500000000005</c:v>
                </c:pt>
                <c:pt idx="151010">
                  <c:v>-68.442499999999995</c:v>
                </c:pt>
                <c:pt idx="151011">
                  <c:v>-68.440499999999986</c:v>
                </c:pt>
                <c:pt idx="151012">
                  <c:v>-68.438499999999976</c:v>
                </c:pt>
                <c:pt idx="151013">
                  <c:v>-68.436499999999967</c:v>
                </c:pt>
                <c:pt idx="151014">
                  <c:v>-68.434499999999957</c:v>
                </c:pt>
                <c:pt idx="151015">
                  <c:v>-68.432500000000005</c:v>
                </c:pt>
                <c:pt idx="151016">
                  <c:v>-68.430499999999995</c:v>
                </c:pt>
                <c:pt idx="151017">
                  <c:v>-68.428499999999985</c:v>
                </c:pt>
                <c:pt idx="151018">
                  <c:v>-68.426499999999976</c:v>
                </c:pt>
                <c:pt idx="151019">
                  <c:v>-68.424499999999966</c:v>
                </c:pt>
                <c:pt idx="151020">
                  <c:v>-68.422499999999957</c:v>
                </c:pt>
                <c:pt idx="151021">
                  <c:v>-68.420500000000004</c:v>
                </c:pt>
                <c:pt idx="151022">
                  <c:v>-68.418499999999995</c:v>
                </c:pt>
                <c:pt idx="151023">
                  <c:v>-68.416499999999985</c:v>
                </c:pt>
                <c:pt idx="151024">
                  <c:v>-68.414499999999975</c:v>
                </c:pt>
                <c:pt idx="151025">
                  <c:v>-68.412499999999966</c:v>
                </c:pt>
                <c:pt idx="151026">
                  <c:v>-68.410499999999956</c:v>
                </c:pt>
                <c:pt idx="151027">
                  <c:v>-68.408500000000004</c:v>
                </c:pt>
                <c:pt idx="151028">
                  <c:v>-68.406499999999994</c:v>
                </c:pt>
                <c:pt idx="151029">
                  <c:v>-68.404499999999985</c:v>
                </c:pt>
                <c:pt idx="151030">
                  <c:v>-68.402499999999975</c:v>
                </c:pt>
                <c:pt idx="151031">
                  <c:v>-68.400499999999965</c:v>
                </c:pt>
                <c:pt idx="151032">
                  <c:v>-68.398499999999956</c:v>
                </c:pt>
                <c:pt idx="151033">
                  <c:v>-68.396500000000003</c:v>
                </c:pt>
                <c:pt idx="151034">
                  <c:v>-68.394499999999994</c:v>
                </c:pt>
                <c:pt idx="151035">
                  <c:v>-68.392499999999984</c:v>
                </c:pt>
                <c:pt idx="151036">
                  <c:v>-68.390499999999975</c:v>
                </c:pt>
                <c:pt idx="151037">
                  <c:v>-68.388499999999965</c:v>
                </c:pt>
                <c:pt idx="151038">
                  <c:v>-68.386499999999955</c:v>
                </c:pt>
                <c:pt idx="151039">
                  <c:v>-68.384500000000003</c:v>
                </c:pt>
                <c:pt idx="151040">
                  <c:v>-68.382499999999993</c:v>
                </c:pt>
                <c:pt idx="151041">
                  <c:v>-68.380499999999984</c:v>
                </c:pt>
                <c:pt idx="151042">
                  <c:v>-68.378499999999974</c:v>
                </c:pt>
                <c:pt idx="151043">
                  <c:v>-68.376499999999965</c:v>
                </c:pt>
                <c:pt idx="151044">
                  <c:v>-68.374499999999955</c:v>
                </c:pt>
                <c:pt idx="151045">
                  <c:v>-68.372500000000002</c:v>
                </c:pt>
                <c:pt idx="151046">
                  <c:v>-68.370499999999993</c:v>
                </c:pt>
                <c:pt idx="151047">
                  <c:v>-68.368499999999983</c:v>
                </c:pt>
                <c:pt idx="151048">
                  <c:v>-68.366499999999974</c:v>
                </c:pt>
                <c:pt idx="151049">
                  <c:v>-68.364499999999964</c:v>
                </c:pt>
                <c:pt idx="151050">
                  <c:v>-68.362499999999955</c:v>
                </c:pt>
                <c:pt idx="151051">
                  <c:v>-68.360500000000002</c:v>
                </c:pt>
                <c:pt idx="151052">
                  <c:v>-68.358499999999992</c:v>
                </c:pt>
                <c:pt idx="151053">
                  <c:v>-68.356499999999983</c:v>
                </c:pt>
                <c:pt idx="151054">
                  <c:v>-68.354499999999973</c:v>
                </c:pt>
                <c:pt idx="151055">
                  <c:v>-68.352499999999964</c:v>
                </c:pt>
                <c:pt idx="151056">
                  <c:v>-68.350499999999954</c:v>
                </c:pt>
                <c:pt idx="151057">
                  <c:v>-68.348500000000001</c:v>
                </c:pt>
                <c:pt idx="151058">
                  <c:v>-68.346499999999992</c:v>
                </c:pt>
                <c:pt idx="151059">
                  <c:v>-68.344499999999982</c:v>
                </c:pt>
                <c:pt idx="151060">
                  <c:v>-68.342499999999973</c:v>
                </c:pt>
                <c:pt idx="151061">
                  <c:v>-68.340499999999963</c:v>
                </c:pt>
                <c:pt idx="151062">
                  <c:v>-68.338499999999954</c:v>
                </c:pt>
                <c:pt idx="151063">
                  <c:v>-68.336500000000001</c:v>
                </c:pt>
                <c:pt idx="151064">
                  <c:v>-68.334499999999991</c:v>
                </c:pt>
                <c:pt idx="151065">
                  <c:v>-68.332499999999982</c:v>
                </c:pt>
                <c:pt idx="151066">
                  <c:v>-68.330499999999972</c:v>
                </c:pt>
                <c:pt idx="151067">
                  <c:v>-68.328499999999963</c:v>
                </c:pt>
                <c:pt idx="151068">
                  <c:v>-68.326499999999953</c:v>
                </c:pt>
                <c:pt idx="151069">
                  <c:v>-68.3245</c:v>
                </c:pt>
                <c:pt idx="151070">
                  <c:v>-68.322499999999991</c:v>
                </c:pt>
                <c:pt idx="151071">
                  <c:v>-68.320499999999981</c:v>
                </c:pt>
                <c:pt idx="151072">
                  <c:v>-68.318499999999972</c:v>
                </c:pt>
                <c:pt idx="151073">
                  <c:v>-68.316499999999962</c:v>
                </c:pt>
                <c:pt idx="151074">
                  <c:v>-68.314499999999953</c:v>
                </c:pt>
                <c:pt idx="151075">
                  <c:v>-68.3125</c:v>
                </c:pt>
                <c:pt idx="151076">
                  <c:v>-68.31049999999999</c:v>
                </c:pt>
                <c:pt idx="151077">
                  <c:v>-68.308499999999981</c:v>
                </c:pt>
                <c:pt idx="151078">
                  <c:v>-68.306499999999971</c:v>
                </c:pt>
                <c:pt idx="151079">
                  <c:v>-68.304499999999962</c:v>
                </c:pt>
                <c:pt idx="151080">
                  <c:v>-68.302499999999952</c:v>
                </c:pt>
                <c:pt idx="151081">
                  <c:v>-68.3005</c:v>
                </c:pt>
                <c:pt idx="151082">
                  <c:v>-68.29849999999999</c:v>
                </c:pt>
                <c:pt idx="151083">
                  <c:v>-68.29649999999998</c:v>
                </c:pt>
                <c:pt idx="151084">
                  <c:v>-68.294499999999971</c:v>
                </c:pt>
                <c:pt idx="151085">
                  <c:v>-68.292499999999961</c:v>
                </c:pt>
                <c:pt idx="151086">
                  <c:v>-68.290499999999952</c:v>
                </c:pt>
                <c:pt idx="151087">
                  <c:v>-68.288499999999999</c:v>
                </c:pt>
                <c:pt idx="151088">
                  <c:v>-68.28649999999999</c:v>
                </c:pt>
                <c:pt idx="151089">
                  <c:v>-68.28449999999998</c:v>
                </c:pt>
                <c:pt idx="151090">
                  <c:v>-68.28249999999997</c:v>
                </c:pt>
                <c:pt idx="151091">
                  <c:v>-68.280499999999961</c:v>
                </c:pt>
                <c:pt idx="151092">
                  <c:v>-68.278499999999951</c:v>
                </c:pt>
                <c:pt idx="151093">
                  <c:v>-68.276499999999999</c:v>
                </c:pt>
                <c:pt idx="151094">
                  <c:v>-68.274499999999989</c:v>
                </c:pt>
                <c:pt idx="151095">
                  <c:v>-68.27249999999998</c:v>
                </c:pt>
                <c:pt idx="151096">
                  <c:v>-68.27049999999997</c:v>
                </c:pt>
                <c:pt idx="151097">
                  <c:v>-68.26849999999996</c:v>
                </c:pt>
                <c:pt idx="151098">
                  <c:v>-68.266499999999951</c:v>
                </c:pt>
                <c:pt idx="151099">
                  <c:v>-68.264499999999998</c:v>
                </c:pt>
                <c:pt idx="151100">
                  <c:v>-68.262499999999989</c:v>
                </c:pt>
                <c:pt idx="151101">
                  <c:v>-68.260499999999979</c:v>
                </c:pt>
                <c:pt idx="151102">
                  <c:v>-68.25849999999997</c:v>
                </c:pt>
                <c:pt idx="151103">
                  <c:v>-68.25649999999996</c:v>
                </c:pt>
                <c:pt idx="151104">
                  <c:v>-68.25449999999995</c:v>
                </c:pt>
                <c:pt idx="151105">
                  <c:v>-68.252499999999998</c:v>
                </c:pt>
                <c:pt idx="151106">
                  <c:v>-68.250499999999988</c:v>
                </c:pt>
                <c:pt idx="151107">
                  <c:v>-68.248499999999979</c:v>
                </c:pt>
                <c:pt idx="151108">
                  <c:v>-68.246499999999969</c:v>
                </c:pt>
                <c:pt idx="151109">
                  <c:v>-68.24449999999996</c:v>
                </c:pt>
                <c:pt idx="151110">
                  <c:v>-68.24249999999995</c:v>
                </c:pt>
                <c:pt idx="151111">
                  <c:v>-68.240499999999997</c:v>
                </c:pt>
                <c:pt idx="151112">
                  <c:v>-68.238499999999988</c:v>
                </c:pt>
                <c:pt idx="151113">
                  <c:v>-68.236499999999978</c:v>
                </c:pt>
                <c:pt idx="151114">
                  <c:v>-68.234499999999969</c:v>
                </c:pt>
                <c:pt idx="151115">
                  <c:v>-68.232499999999959</c:v>
                </c:pt>
                <c:pt idx="151116">
                  <c:v>-68.23049999999995</c:v>
                </c:pt>
                <c:pt idx="151117">
                  <c:v>-68.228499999999997</c:v>
                </c:pt>
                <c:pt idx="151118">
                  <c:v>-68.226499999999987</c:v>
                </c:pt>
                <c:pt idx="151119">
                  <c:v>-68.224499999999978</c:v>
                </c:pt>
                <c:pt idx="151120">
                  <c:v>-68.222499999999968</c:v>
                </c:pt>
                <c:pt idx="151121">
                  <c:v>-68.220499999999959</c:v>
                </c:pt>
                <c:pt idx="151122">
                  <c:v>-68.218499999999949</c:v>
                </c:pt>
                <c:pt idx="151123">
                  <c:v>-68.216499999999996</c:v>
                </c:pt>
                <c:pt idx="151124">
                  <c:v>-68.214499999999987</c:v>
                </c:pt>
                <c:pt idx="151125">
                  <c:v>-68.212499999999977</c:v>
                </c:pt>
                <c:pt idx="151126">
                  <c:v>-68.210499999999968</c:v>
                </c:pt>
                <c:pt idx="151127">
                  <c:v>-68.208499999999958</c:v>
                </c:pt>
                <c:pt idx="151128">
                  <c:v>-68.206500000000005</c:v>
                </c:pt>
                <c:pt idx="151129">
                  <c:v>-68.204499999999996</c:v>
                </c:pt>
                <c:pt idx="151130">
                  <c:v>-68.202499999999986</c:v>
                </c:pt>
                <c:pt idx="151131">
                  <c:v>-68.200499999999977</c:v>
                </c:pt>
                <c:pt idx="151132">
                  <c:v>-68.198499999999967</c:v>
                </c:pt>
                <c:pt idx="151133">
                  <c:v>-68.196499999999958</c:v>
                </c:pt>
                <c:pt idx="151134">
                  <c:v>-68.194500000000005</c:v>
                </c:pt>
                <c:pt idx="151135">
                  <c:v>-68.192499999999995</c:v>
                </c:pt>
                <c:pt idx="151136">
                  <c:v>-68.190499999999986</c:v>
                </c:pt>
                <c:pt idx="151137">
                  <c:v>-68.188499999999976</c:v>
                </c:pt>
                <c:pt idx="151138">
                  <c:v>-68.186499999999967</c:v>
                </c:pt>
                <c:pt idx="151139">
                  <c:v>-68.184499999999957</c:v>
                </c:pt>
                <c:pt idx="151140">
                  <c:v>-68.182500000000005</c:v>
                </c:pt>
                <c:pt idx="151141">
                  <c:v>-68.180499999999995</c:v>
                </c:pt>
                <c:pt idx="151142">
                  <c:v>-68.178499999999985</c:v>
                </c:pt>
                <c:pt idx="151143">
                  <c:v>-68.176499999999976</c:v>
                </c:pt>
                <c:pt idx="151144">
                  <c:v>-68.174499999999966</c:v>
                </c:pt>
                <c:pt idx="151145">
                  <c:v>-68.172499999999957</c:v>
                </c:pt>
                <c:pt idx="151146">
                  <c:v>-68.170500000000004</c:v>
                </c:pt>
                <c:pt idx="151147">
                  <c:v>-68.168499999999995</c:v>
                </c:pt>
                <c:pt idx="151148">
                  <c:v>-68.166499999999985</c:v>
                </c:pt>
                <c:pt idx="151149">
                  <c:v>-68.164499999999975</c:v>
                </c:pt>
                <c:pt idx="151150">
                  <c:v>-68.162499999999966</c:v>
                </c:pt>
                <c:pt idx="151151">
                  <c:v>-68.160499999999956</c:v>
                </c:pt>
                <c:pt idx="151152">
                  <c:v>-68.158500000000004</c:v>
                </c:pt>
                <c:pt idx="151153">
                  <c:v>-68.156499999999994</c:v>
                </c:pt>
                <c:pt idx="151154">
                  <c:v>-68.154499999999985</c:v>
                </c:pt>
                <c:pt idx="151155">
                  <c:v>-68.152499999999975</c:v>
                </c:pt>
                <c:pt idx="151156">
                  <c:v>-68.150499999999965</c:v>
                </c:pt>
                <c:pt idx="151157">
                  <c:v>-68.148499999999956</c:v>
                </c:pt>
                <c:pt idx="151158">
                  <c:v>-68.146500000000003</c:v>
                </c:pt>
                <c:pt idx="151159">
                  <c:v>-68.144499999999994</c:v>
                </c:pt>
                <c:pt idx="151160">
                  <c:v>-68.142499999999984</c:v>
                </c:pt>
                <c:pt idx="151161">
                  <c:v>-68.140499999999975</c:v>
                </c:pt>
                <c:pt idx="151162">
                  <c:v>-68.138499999999965</c:v>
                </c:pt>
                <c:pt idx="151163">
                  <c:v>-68.136499999999955</c:v>
                </c:pt>
                <c:pt idx="151164">
                  <c:v>-68.134500000000003</c:v>
                </c:pt>
                <c:pt idx="151165">
                  <c:v>-68.132499999999993</c:v>
                </c:pt>
                <c:pt idx="151166">
                  <c:v>-68.130499999999984</c:v>
                </c:pt>
                <c:pt idx="151167">
                  <c:v>-68.128499999999974</c:v>
                </c:pt>
                <c:pt idx="151168">
                  <c:v>-68.126499999999965</c:v>
                </c:pt>
                <c:pt idx="151169">
                  <c:v>-68.124499999999955</c:v>
                </c:pt>
                <c:pt idx="151170">
                  <c:v>-68.122500000000002</c:v>
                </c:pt>
                <c:pt idx="151171">
                  <c:v>-68.120499999999993</c:v>
                </c:pt>
                <c:pt idx="151172">
                  <c:v>-68.118499999999983</c:v>
                </c:pt>
                <c:pt idx="151173">
                  <c:v>-68.116499999999974</c:v>
                </c:pt>
                <c:pt idx="151174">
                  <c:v>-68.114499999999964</c:v>
                </c:pt>
                <c:pt idx="151175">
                  <c:v>-68.112499999999955</c:v>
                </c:pt>
                <c:pt idx="151176">
                  <c:v>-68.110500000000002</c:v>
                </c:pt>
                <c:pt idx="151177">
                  <c:v>-68.108499999999992</c:v>
                </c:pt>
                <c:pt idx="151178">
                  <c:v>-68.106499999999983</c:v>
                </c:pt>
                <c:pt idx="151179">
                  <c:v>-68.104499999999973</c:v>
                </c:pt>
                <c:pt idx="151180">
                  <c:v>-68.102499999999964</c:v>
                </c:pt>
                <c:pt idx="151181">
                  <c:v>-68.100499999999954</c:v>
                </c:pt>
                <c:pt idx="151182">
                  <c:v>-68.098500000000001</c:v>
                </c:pt>
                <c:pt idx="151183">
                  <c:v>-68.096499999999992</c:v>
                </c:pt>
                <c:pt idx="151184">
                  <c:v>-68.094499999999982</c:v>
                </c:pt>
                <c:pt idx="151185">
                  <c:v>-68.092499999999973</c:v>
                </c:pt>
                <c:pt idx="151186">
                  <c:v>-68.090499999999963</c:v>
                </c:pt>
                <c:pt idx="151187">
                  <c:v>-68.088499999999954</c:v>
                </c:pt>
                <c:pt idx="151188">
                  <c:v>-68.086500000000001</c:v>
                </c:pt>
                <c:pt idx="151189">
                  <c:v>-68.084499999999991</c:v>
                </c:pt>
                <c:pt idx="151190">
                  <c:v>-68.082499999999982</c:v>
                </c:pt>
                <c:pt idx="151191">
                  <c:v>-68.080499999999972</c:v>
                </c:pt>
                <c:pt idx="151192">
                  <c:v>-68.078499999999963</c:v>
                </c:pt>
                <c:pt idx="151193">
                  <c:v>-68.076499999999953</c:v>
                </c:pt>
                <c:pt idx="151194">
                  <c:v>-68.0745</c:v>
                </c:pt>
                <c:pt idx="151195">
                  <c:v>-68.072499999999991</c:v>
                </c:pt>
                <c:pt idx="151196">
                  <c:v>-68.070499999999981</c:v>
                </c:pt>
                <c:pt idx="151197">
                  <c:v>-68.068499999999972</c:v>
                </c:pt>
                <c:pt idx="151198">
                  <c:v>-68.066499999999962</c:v>
                </c:pt>
                <c:pt idx="151199">
                  <c:v>-68.064499999999953</c:v>
                </c:pt>
                <c:pt idx="151200">
                  <c:v>-68.0625</c:v>
                </c:pt>
                <c:pt idx="151201">
                  <c:v>-68.06049999999999</c:v>
                </c:pt>
                <c:pt idx="151202">
                  <c:v>-68.058499999999981</c:v>
                </c:pt>
                <c:pt idx="151203">
                  <c:v>-68.056499999999971</c:v>
                </c:pt>
                <c:pt idx="151204">
                  <c:v>-68.054499999999962</c:v>
                </c:pt>
                <c:pt idx="151205">
                  <c:v>-68.052499999999952</c:v>
                </c:pt>
                <c:pt idx="151206">
                  <c:v>-68.0505</c:v>
                </c:pt>
                <c:pt idx="151207">
                  <c:v>-68.04849999999999</c:v>
                </c:pt>
                <c:pt idx="151208">
                  <c:v>-68.04649999999998</c:v>
                </c:pt>
                <c:pt idx="151209">
                  <c:v>-68.044499999999971</c:v>
                </c:pt>
                <c:pt idx="151210">
                  <c:v>-68.042499999999961</c:v>
                </c:pt>
                <c:pt idx="151211">
                  <c:v>-68.040499999999952</c:v>
                </c:pt>
                <c:pt idx="151212">
                  <c:v>-68.038499999999999</c:v>
                </c:pt>
                <c:pt idx="151213">
                  <c:v>-68.03649999999999</c:v>
                </c:pt>
                <c:pt idx="151214">
                  <c:v>-68.03449999999998</c:v>
                </c:pt>
                <c:pt idx="151215">
                  <c:v>-68.03249999999997</c:v>
                </c:pt>
                <c:pt idx="151216">
                  <c:v>-68.030499999999961</c:v>
                </c:pt>
                <c:pt idx="151217">
                  <c:v>-68.028499999999951</c:v>
                </c:pt>
                <c:pt idx="151218">
                  <c:v>-68.026499999999999</c:v>
                </c:pt>
                <c:pt idx="151219">
                  <c:v>-68.024499999999989</c:v>
                </c:pt>
                <c:pt idx="151220">
                  <c:v>-68.02249999999998</c:v>
                </c:pt>
                <c:pt idx="151221">
                  <c:v>-68.02049999999997</c:v>
                </c:pt>
                <c:pt idx="151222">
                  <c:v>-68.01849999999996</c:v>
                </c:pt>
                <c:pt idx="151223">
                  <c:v>-68.016499999999951</c:v>
                </c:pt>
                <c:pt idx="151224">
                  <c:v>-68.014499999999998</c:v>
                </c:pt>
                <c:pt idx="151225">
                  <c:v>-68.012499999999989</c:v>
                </c:pt>
                <c:pt idx="151226">
                  <c:v>-68.010499999999979</c:v>
                </c:pt>
                <c:pt idx="151227">
                  <c:v>-68.00849999999997</c:v>
                </c:pt>
                <c:pt idx="151228">
                  <c:v>-68.00649999999996</c:v>
                </c:pt>
                <c:pt idx="151229">
                  <c:v>-68.00449999999995</c:v>
                </c:pt>
                <c:pt idx="151230">
                  <c:v>-68.002499999999998</c:v>
                </c:pt>
                <c:pt idx="151231">
                  <c:v>-68.000499999999988</c:v>
                </c:pt>
                <c:pt idx="151232">
                  <c:v>-67.998499999999979</c:v>
                </c:pt>
                <c:pt idx="151233">
                  <c:v>-67.996499999999969</c:v>
                </c:pt>
                <c:pt idx="151234">
                  <c:v>-67.99449999999996</c:v>
                </c:pt>
                <c:pt idx="151235">
                  <c:v>-67.99249999999995</c:v>
                </c:pt>
                <c:pt idx="151236">
                  <c:v>-67.990499999999997</c:v>
                </c:pt>
                <c:pt idx="151237">
                  <c:v>-67.988499999999988</c:v>
                </c:pt>
                <c:pt idx="151238">
                  <c:v>-67.986499999999978</c:v>
                </c:pt>
                <c:pt idx="151239">
                  <c:v>-67.984499999999969</c:v>
                </c:pt>
                <c:pt idx="151240">
                  <c:v>-67.982499999999959</c:v>
                </c:pt>
                <c:pt idx="151241">
                  <c:v>-67.98049999999995</c:v>
                </c:pt>
                <c:pt idx="151242">
                  <c:v>-67.978499999999997</c:v>
                </c:pt>
                <c:pt idx="151243">
                  <c:v>-67.976499999999987</c:v>
                </c:pt>
                <c:pt idx="151244">
                  <c:v>-67.974499999999978</c:v>
                </c:pt>
                <c:pt idx="151245">
                  <c:v>-67.972499999999968</c:v>
                </c:pt>
                <c:pt idx="151246">
                  <c:v>-67.970499999999959</c:v>
                </c:pt>
                <c:pt idx="151247">
                  <c:v>-67.968499999999949</c:v>
                </c:pt>
                <c:pt idx="151248">
                  <c:v>-67.966499999999996</c:v>
                </c:pt>
                <c:pt idx="151249">
                  <c:v>-67.964499999999987</c:v>
                </c:pt>
                <c:pt idx="151250">
                  <c:v>-67.962499999999977</c:v>
                </c:pt>
                <c:pt idx="151251">
                  <c:v>-67.960499999999968</c:v>
                </c:pt>
                <c:pt idx="151252">
                  <c:v>-67.958499999999958</c:v>
                </c:pt>
                <c:pt idx="151253">
                  <c:v>-67.956500000000005</c:v>
                </c:pt>
                <c:pt idx="151254">
                  <c:v>-67.954499999999996</c:v>
                </c:pt>
                <c:pt idx="151255">
                  <c:v>-67.952499999999986</c:v>
                </c:pt>
                <c:pt idx="151256">
                  <c:v>-67.950499999999977</c:v>
                </c:pt>
                <c:pt idx="151257">
                  <c:v>-67.948499999999967</c:v>
                </c:pt>
                <c:pt idx="151258">
                  <c:v>-67.946499999999958</c:v>
                </c:pt>
                <c:pt idx="151259">
                  <c:v>-67.944500000000005</c:v>
                </c:pt>
                <c:pt idx="151260">
                  <c:v>-67.942499999999995</c:v>
                </c:pt>
                <c:pt idx="151261">
                  <c:v>-67.940499999999986</c:v>
                </c:pt>
                <c:pt idx="151262">
                  <c:v>-67.938499999999976</c:v>
                </c:pt>
                <c:pt idx="151263">
                  <c:v>-67.936499999999967</c:v>
                </c:pt>
                <c:pt idx="151264">
                  <c:v>-67.934499999999957</c:v>
                </c:pt>
                <c:pt idx="151265">
                  <c:v>-67.932500000000005</c:v>
                </c:pt>
                <c:pt idx="151266">
                  <c:v>-67.930499999999995</c:v>
                </c:pt>
                <c:pt idx="151267">
                  <c:v>-67.928499999999985</c:v>
                </c:pt>
                <c:pt idx="151268">
                  <c:v>-67.926499999999976</c:v>
                </c:pt>
                <c:pt idx="151269">
                  <c:v>-67.924499999999966</c:v>
                </c:pt>
                <c:pt idx="151270">
                  <c:v>-67.922499999999957</c:v>
                </c:pt>
                <c:pt idx="151271">
                  <c:v>-67.920500000000004</c:v>
                </c:pt>
                <c:pt idx="151272">
                  <c:v>-67.918499999999995</c:v>
                </c:pt>
                <c:pt idx="151273">
                  <c:v>-67.916499999999985</c:v>
                </c:pt>
                <c:pt idx="151274">
                  <c:v>-67.914499999999975</c:v>
                </c:pt>
                <c:pt idx="151275">
                  <c:v>-67.912499999999966</c:v>
                </c:pt>
                <c:pt idx="151276">
                  <c:v>-67.910499999999956</c:v>
                </c:pt>
                <c:pt idx="151277">
                  <c:v>-67.908500000000004</c:v>
                </c:pt>
                <c:pt idx="151278">
                  <c:v>-67.906499999999994</c:v>
                </c:pt>
                <c:pt idx="151279">
                  <c:v>-67.904499999999985</c:v>
                </c:pt>
                <c:pt idx="151280">
                  <c:v>-67.902499999999975</c:v>
                </c:pt>
                <c:pt idx="151281">
                  <c:v>-67.900499999999965</c:v>
                </c:pt>
                <c:pt idx="151282">
                  <c:v>-67.898499999999956</c:v>
                </c:pt>
                <c:pt idx="151283">
                  <c:v>-67.896500000000003</c:v>
                </c:pt>
                <c:pt idx="151284">
                  <c:v>-67.894499999999994</c:v>
                </c:pt>
                <c:pt idx="151285">
                  <c:v>-67.892499999999984</c:v>
                </c:pt>
                <c:pt idx="151286">
                  <c:v>-67.890499999999975</c:v>
                </c:pt>
                <c:pt idx="151287">
                  <c:v>-67.888499999999965</c:v>
                </c:pt>
                <c:pt idx="151288">
                  <c:v>-67.886499999999955</c:v>
                </c:pt>
                <c:pt idx="151289">
                  <c:v>-67.884500000000003</c:v>
                </c:pt>
                <c:pt idx="151290">
                  <c:v>-67.882499999999993</c:v>
                </c:pt>
                <c:pt idx="151291">
                  <c:v>-67.880499999999984</c:v>
                </c:pt>
                <c:pt idx="151292">
                  <c:v>-67.878499999999974</c:v>
                </c:pt>
                <c:pt idx="151293">
                  <c:v>-67.876499999999965</c:v>
                </c:pt>
                <c:pt idx="151294">
                  <c:v>-67.874499999999955</c:v>
                </c:pt>
                <c:pt idx="151295">
                  <c:v>-67.872500000000002</c:v>
                </c:pt>
                <c:pt idx="151296">
                  <c:v>-67.870499999999993</c:v>
                </c:pt>
                <c:pt idx="151297">
                  <c:v>-67.868499999999983</c:v>
                </c:pt>
                <c:pt idx="151298">
                  <c:v>-67.866499999999974</c:v>
                </c:pt>
                <c:pt idx="151299">
                  <c:v>-67.864499999999964</c:v>
                </c:pt>
                <c:pt idx="151300">
                  <c:v>-67.862499999999955</c:v>
                </c:pt>
                <c:pt idx="151301">
                  <c:v>-67.860500000000002</c:v>
                </c:pt>
                <c:pt idx="151302">
                  <c:v>-67.858499999999992</c:v>
                </c:pt>
                <c:pt idx="151303">
                  <c:v>-67.856499999999983</c:v>
                </c:pt>
                <c:pt idx="151304">
                  <c:v>-67.854499999999973</c:v>
                </c:pt>
                <c:pt idx="151305">
                  <c:v>-67.852499999999964</c:v>
                </c:pt>
                <c:pt idx="151306">
                  <c:v>-67.850499999999954</c:v>
                </c:pt>
                <c:pt idx="151307">
                  <c:v>-67.848500000000001</c:v>
                </c:pt>
                <c:pt idx="151308">
                  <c:v>-67.846499999999992</c:v>
                </c:pt>
                <c:pt idx="151309">
                  <c:v>-67.844499999999982</c:v>
                </c:pt>
                <c:pt idx="151310">
                  <c:v>-67.842499999999973</c:v>
                </c:pt>
                <c:pt idx="151311">
                  <c:v>-67.840499999999963</c:v>
                </c:pt>
                <c:pt idx="151312">
                  <c:v>-67.838499999999954</c:v>
                </c:pt>
                <c:pt idx="151313">
                  <c:v>-67.836500000000001</c:v>
                </c:pt>
                <c:pt idx="151314">
                  <c:v>-67.834499999999991</c:v>
                </c:pt>
                <c:pt idx="151315">
                  <c:v>-67.832499999999982</c:v>
                </c:pt>
                <c:pt idx="151316">
                  <c:v>-67.830499999999972</c:v>
                </c:pt>
                <c:pt idx="151317">
                  <c:v>-67.828499999999963</c:v>
                </c:pt>
                <c:pt idx="151318">
                  <c:v>-67.826499999999953</c:v>
                </c:pt>
                <c:pt idx="151319">
                  <c:v>-67.8245</c:v>
                </c:pt>
                <c:pt idx="151320">
                  <c:v>-67.822499999999991</c:v>
                </c:pt>
                <c:pt idx="151321">
                  <c:v>-67.820499999999981</c:v>
                </c:pt>
                <c:pt idx="151322">
                  <c:v>-67.818499999999972</c:v>
                </c:pt>
                <c:pt idx="151323">
                  <c:v>-67.816499999999962</c:v>
                </c:pt>
                <c:pt idx="151324">
                  <c:v>-67.814499999999953</c:v>
                </c:pt>
                <c:pt idx="151325">
                  <c:v>-67.8125</c:v>
                </c:pt>
                <c:pt idx="151326">
                  <c:v>-67.81049999999999</c:v>
                </c:pt>
                <c:pt idx="151327">
                  <c:v>-67.808499999999981</c:v>
                </c:pt>
                <c:pt idx="151328">
                  <c:v>-67.806499999999971</c:v>
                </c:pt>
                <c:pt idx="151329">
                  <c:v>-67.804499999999962</c:v>
                </c:pt>
                <c:pt idx="151330">
                  <c:v>-67.802499999999952</c:v>
                </c:pt>
                <c:pt idx="151331">
                  <c:v>-67.8005</c:v>
                </c:pt>
                <c:pt idx="151332">
                  <c:v>-67.79849999999999</c:v>
                </c:pt>
                <c:pt idx="151333">
                  <c:v>-67.79649999999998</c:v>
                </c:pt>
                <c:pt idx="151334">
                  <c:v>-67.794499999999971</c:v>
                </c:pt>
                <c:pt idx="151335">
                  <c:v>-67.792499999999961</c:v>
                </c:pt>
                <c:pt idx="151336">
                  <c:v>-67.790499999999952</c:v>
                </c:pt>
                <c:pt idx="151337">
                  <c:v>-67.788499999999999</c:v>
                </c:pt>
                <c:pt idx="151338">
                  <c:v>-67.78649999999999</c:v>
                </c:pt>
                <c:pt idx="151339">
                  <c:v>-67.78449999999998</c:v>
                </c:pt>
                <c:pt idx="151340">
                  <c:v>-67.78249999999997</c:v>
                </c:pt>
                <c:pt idx="151341">
                  <c:v>-67.780499999999961</c:v>
                </c:pt>
                <c:pt idx="151342">
                  <c:v>-67.778499999999951</c:v>
                </c:pt>
                <c:pt idx="151343">
                  <c:v>-67.776499999999999</c:v>
                </c:pt>
                <c:pt idx="151344">
                  <c:v>-67.774499999999989</c:v>
                </c:pt>
                <c:pt idx="151345">
                  <c:v>-67.77249999999998</c:v>
                </c:pt>
                <c:pt idx="151346">
                  <c:v>-67.77049999999997</c:v>
                </c:pt>
                <c:pt idx="151347">
                  <c:v>-67.76849999999996</c:v>
                </c:pt>
                <c:pt idx="151348">
                  <c:v>-67.766499999999951</c:v>
                </c:pt>
                <c:pt idx="151349">
                  <c:v>-67.764499999999998</c:v>
                </c:pt>
                <c:pt idx="151350">
                  <c:v>-67.762499999999989</c:v>
                </c:pt>
                <c:pt idx="151351">
                  <c:v>-67.760499999999979</c:v>
                </c:pt>
                <c:pt idx="151352">
                  <c:v>-67.75849999999997</c:v>
                </c:pt>
                <c:pt idx="151353">
                  <c:v>-67.75649999999996</c:v>
                </c:pt>
                <c:pt idx="151354">
                  <c:v>-67.75449999999995</c:v>
                </c:pt>
                <c:pt idx="151355">
                  <c:v>-67.752499999999998</c:v>
                </c:pt>
                <c:pt idx="151356">
                  <c:v>-67.750499999999988</c:v>
                </c:pt>
                <c:pt idx="151357">
                  <c:v>-67.748499999999979</c:v>
                </c:pt>
                <c:pt idx="151358">
                  <c:v>-67.746499999999969</c:v>
                </c:pt>
                <c:pt idx="151359">
                  <c:v>-67.74449999999996</c:v>
                </c:pt>
                <c:pt idx="151360">
                  <c:v>-67.74249999999995</c:v>
                </c:pt>
                <c:pt idx="151361">
                  <c:v>-67.740499999999997</c:v>
                </c:pt>
                <c:pt idx="151362">
                  <c:v>-67.738499999999988</c:v>
                </c:pt>
                <c:pt idx="151363">
                  <c:v>-67.736499999999978</c:v>
                </c:pt>
                <c:pt idx="151364">
                  <c:v>-67.734499999999969</c:v>
                </c:pt>
                <c:pt idx="151365">
                  <c:v>-67.732499999999959</c:v>
                </c:pt>
                <c:pt idx="151366">
                  <c:v>-67.73049999999995</c:v>
                </c:pt>
                <c:pt idx="151367">
                  <c:v>-67.728499999999997</c:v>
                </c:pt>
                <c:pt idx="151368">
                  <c:v>-67.726499999999987</c:v>
                </c:pt>
                <c:pt idx="151369">
                  <c:v>-67.724499999999978</c:v>
                </c:pt>
                <c:pt idx="151370">
                  <c:v>-67.722499999999968</c:v>
                </c:pt>
                <c:pt idx="151371">
                  <c:v>-67.720499999999959</c:v>
                </c:pt>
                <c:pt idx="151372">
                  <c:v>-67.718499999999949</c:v>
                </c:pt>
                <c:pt idx="151373">
                  <c:v>-67.716499999999996</c:v>
                </c:pt>
                <c:pt idx="151374">
                  <c:v>-67.714499999999987</c:v>
                </c:pt>
                <c:pt idx="151375">
                  <c:v>-67.712499999999977</c:v>
                </c:pt>
                <c:pt idx="151376">
                  <c:v>-67.710499999999968</c:v>
                </c:pt>
                <c:pt idx="151377">
                  <c:v>-67.708499999999958</c:v>
                </c:pt>
                <c:pt idx="151378">
                  <c:v>-67.706500000000005</c:v>
                </c:pt>
                <c:pt idx="151379">
                  <c:v>-67.704499999999996</c:v>
                </c:pt>
                <c:pt idx="151380">
                  <c:v>-67.702499999999986</c:v>
                </c:pt>
                <c:pt idx="151381">
                  <c:v>-67.700499999999977</c:v>
                </c:pt>
                <c:pt idx="151382">
                  <c:v>-67.698499999999967</c:v>
                </c:pt>
                <c:pt idx="151383">
                  <c:v>-67.696499999999958</c:v>
                </c:pt>
                <c:pt idx="151384">
                  <c:v>-67.694500000000005</c:v>
                </c:pt>
                <c:pt idx="151385">
                  <c:v>-67.692499999999995</c:v>
                </c:pt>
                <c:pt idx="151386">
                  <c:v>-67.690499999999986</c:v>
                </c:pt>
                <c:pt idx="151387">
                  <c:v>-67.688499999999976</c:v>
                </c:pt>
                <c:pt idx="151388">
                  <c:v>-67.686499999999967</c:v>
                </c:pt>
                <c:pt idx="151389">
                  <c:v>-67.684499999999957</c:v>
                </c:pt>
                <c:pt idx="151390">
                  <c:v>-67.682500000000005</c:v>
                </c:pt>
                <c:pt idx="151391">
                  <c:v>-67.680499999999995</c:v>
                </c:pt>
                <c:pt idx="151392">
                  <c:v>-67.678499999999985</c:v>
                </c:pt>
                <c:pt idx="151393">
                  <c:v>-67.676499999999976</c:v>
                </c:pt>
                <c:pt idx="151394">
                  <c:v>-67.674499999999966</c:v>
                </c:pt>
                <c:pt idx="151395">
                  <c:v>-67.672499999999957</c:v>
                </c:pt>
                <c:pt idx="151396">
                  <c:v>-67.670500000000004</c:v>
                </c:pt>
                <c:pt idx="151397">
                  <c:v>-67.668499999999995</c:v>
                </c:pt>
                <c:pt idx="151398">
                  <c:v>-67.666499999999985</c:v>
                </c:pt>
                <c:pt idx="151399">
                  <c:v>-67.664499999999975</c:v>
                </c:pt>
                <c:pt idx="151400">
                  <c:v>-67.662499999999966</c:v>
                </c:pt>
                <c:pt idx="151401">
                  <c:v>-67.660499999999956</c:v>
                </c:pt>
                <c:pt idx="151402">
                  <c:v>-67.658500000000004</c:v>
                </c:pt>
                <c:pt idx="151403">
                  <c:v>-67.656499999999994</c:v>
                </c:pt>
                <c:pt idx="151404">
                  <c:v>-67.654499999999985</c:v>
                </c:pt>
                <c:pt idx="151405">
                  <c:v>-67.652499999999975</c:v>
                </c:pt>
                <c:pt idx="151406">
                  <c:v>-67.650499999999965</c:v>
                </c:pt>
                <c:pt idx="151407">
                  <c:v>-67.648499999999956</c:v>
                </c:pt>
                <c:pt idx="151408">
                  <c:v>-67.646500000000003</c:v>
                </c:pt>
                <c:pt idx="151409">
                  <c:v>-67.644499999999994</c:v>
                </c:pt>
                <c:pt idx="151410">
                  <c:v>-67.642499999999984</c:v>
                </c:pt>
                <c:pt idx="151411">
                  <c:v>-67.640499999999975</c:v>
                </c:pt>
                <c:pt idx="151412">
                  <c:v>-67.638499999999965</c:v>
                </c:pt>
                <c:pt idx="151413">
                  <c:v>-67.636499999999955</c:v>
                </c:pt>
                <c:pt idx="151414">
                  <c:v>-67.634500000000003</c:v>
                </c:pt>
                <c:pt idx="151415">
                  <c:v>-67.632499999999993</c:v>
                </c:pt>
                <c:pt idx="151416">
                  <c:v>-67.630499999999984</c:v>
                </c:pt>
                <c:pt idx="151417">
                  <c:v>-67.628499999999974</c:v>
                </c:pt>
                <c:pt idx="151418">
                  <c:v>-67.626499999999965</c:v>
                </c:pt>
                <c:pt idx="151419">
                  <c:v>-67.624499999999955</c:v>
                </c:pt>
                <c:pt idx="151420">
                  <c:v>-67.622500000000002</c:v>
                </c:pt>
                <c:pt idx="151421">
                  <c:v>-67.620499999999993</c:v>
                </c:pt>
                <c:pt idx="151422">
                  <c:v>-67.618499999999983</c:v>
                </c:pt>
                <c:pt idx="151423">
                  <c:v>-67.616499999999974</c:v>
                </c:pt>
                <c:pt idx="151424">
                  <c:v>-67.614499999999964</c:v>
                </c:pt>
                <c:pt idx="151425">
                  <c:v>-67.612499999999955</c:v>
                </c:pt>
                <c:pt idx="151426">
                  <c:v>-67.610500000000002</c:v>
                </c:pt>
                <c:pt idx="151427">
                  <c:v>-67.608499999999992</c:v>
                </c:pt>
                <c:pt idx="151428">
                  <c:v>-67.606499999999983</c:v>
                </c:pt>
                <c:pt idx="151429">
                  <c:v>-67.604499999999973</c:v>
                </c:pt>
                <c:pt idx="151430">
                  <c:v>-67.602499999999964</c:v>
                </c:pt>
                <c:pt idx="151431">
                  <c:v>-67.600499999999954</c:v>
                </c:pt>
                <c:pt idx="151432">
                  <c:v>-67.598500000000001</c:v>
                </c:pt>
                <c:pt idx="151433">
                  <c:v>-67.596499999999992</c:v>
                </c:pt>
                <c:pt idx="151434">
                  <c:v>-67.594499999999982</c:v>
                </c:pt>
                <c:pt idx="151435">
                  <c:v>-67.592499999999973</c:v>
                </c:pt>
                <c:pt idx="151436">
                  <c:v>-67.590499999999963</c:v>
                </c:pt>
                <c:pt idx="151437">
                  <c:v>-67.588499999999954</c:v>
                </c:pt>
                <c:pt idx="151438">
                  <c:v>-67.586500000000001</c:v>
                </c:pt>
                <c:pt idx="151439">
                  <c:v>-67.584499999999991</c:v>
                </c:pt>
                <c:pt idx="151440">
                  <c:v>-67.582499999999982</c:v>
                </c:pt>
                <c:pt idx="151441">
                  <c:v>-67.580499999999972</c:v>
                </c:pt>
                <c:pt idx="151442">
                  <c:v>-67.578499999999963</c:v>
                </c:pt>
                <c:pt idx="151443">
                  <c:v>-67.576499999999953</c:v>
                </c:pt>
                <c:pt idx="151444">
                  <c:v>-67.5745</c:v>
                </c:pt>
                <c:pt idx="151445">
                  <c:v>-67.572499999999991</c:v>
                </c:pt>
                <c:pt idx="151446">
                  <c:v>-67.570499999999981</c:v>
                </c:pt>
                <c:pt idx="151447">
                  <c:v>-67.568499999999972</c:v>
                </c:pt>
                <c:pt idx="151448">
                  <c:v>-67.566499999999962</c:v>
                </c:pt>
                <c:pt idx="151449">
                  <c:v>-67.564499999999953</c:v>
                </c:pt>
                <c:pt idx="151450">
                  <c:v>-67.5625</c:v>
                </c:pt>
                <c:pt idx="151451">
                  <c:v>-67.56049999999999</c:v>
                </c:pt>
                <c:pt idx="151452">
                  <c:v>-67.558499999999981</c:v>
                </c:pt>
                <c:pt idx="151453">
                  <c:v>-67.556499999999971</c:v>
                </c:pt>
                <c:pt idx="151454">
                  <c:v>-67.554499999999962</c:v>
                </c:pt>
                <c:pt idx="151455">
                  <c:v>-67.552499999999952</c:v>
                </c:pt>
                <c:pt idx="151456">
                  <c:v>-67.5505</c:v>
                </c:pt>
                <c:pt idx="151457">
                  <c:v>-67.54849999999999</c:v>
                </c:pt>
                <c:pt idx="151458">
                  <c:v>-67.54649999999998</c:v>
                </c:pt>
                <c:pt idx="151459">
                  <c:v>-67.544499999999971</c:v>
                </c:pt>
                <c:pt idx="151460">
                  <c:v>-67.542499999999961</c:v>
                </c:pt>
                <c:pt idx="151461">
                  <c:v>-67.540499999999952</c:v>
                </c:pt>
                <c:pt idx="151462">
                  <c:v>-67.538499999999999</c:v>
                </c:pt>
                <c:pt idx="151463">
                  <c:v>-67.53649999999999</c:v>
                </c:pt>
                <c:pt idx="151464">
                  <c:v>-67.53449999999998</c:v>
                </c:pt>
                <c:pt idx="151465">
                  <c:v>-67.53249999999997</c:v>
                </c:pt>
                <c:pt idx="151466">
                  <c:v>-67.530499999999961</c:v>
                </c:pt>
                <c:pt idx="151467">
                  <c:v>-67.528499999999951</c:v>
                </c:pt>
                <c:pt idx="151468">
                  <c:v>-67.526499999999999</c:v>
                </c:pt>
                <c:pt idx="151469">
                  <c:v>-67.524499999999989</c:v>
                </c:pt>
                <c:pt idx="151470">
                  <c:v>-67.52249999999998</c:v>
                </c:pt>
                <c:pt idx="151471">
                  <c:v>-67.52049999999997</c:v>
                </c:pt>
                <c:pt idx="151472">
                  <c:v>-67.51849999999996</c:v>
                </c:pt>
                <c:pt idx="151473">
                  <c:v>-67.516499999999951</c:v>
                </c:pt>
                <c:pt idx="151474">
                  <c:v>-67.514499999999998</c:v>
                </c:pt>
                <c:pt idx="151475">
                  <c:v>-67.512499999999989</c:v>
                </c:pt>
                <c:pt idx="151476">
                  <c:v>-67.510499999999979</c:v>
                </c:pt>
                <c:pt idx="151477">
                  <c:v>-67.50849999999997</c:v>
                </c:pt>
                <c:pt idx="151478">
                  <c:v>-67.50649999999996</c:v>
                </c:pt>
                <c:pt idx="151479">
                  <c:v>-67.50449999999995</c:v>
                </c:pt>
                <c:pt idx="151480">
                  <c:v>-67.502499999999998</c:v>
                </c:pt>
                <c:pt idx="151481">
                  <c:v>-67.500499999999988</c:v>
                </c:pt>
                <c:pt idx="151482">
                  <c:v>-67.498499999999979</c:v>
                </c:pt>
                <c:pt idx="151483">
                  <c:v>-67.496499999999969</c:v>
                </c:pt>
                <c:pt idx="151484">
                  <c:v>-67.49449999999996</c:v>
                </c:pt>
                <c:pt idx="151485">
                  <c:v>-67.49249999999995</c:v>
                </c:pt>
                <c:pt idx="151486">
                  <c:v>-67.490499999999997</c:v>
                </c:pt>
                <c:pt idx="151487">
                  <c:v>-67.488499999999988</c:v>
                </c:pt>
                <c:pt idx="151488">
                  <c:v>-67.486499999999978</c:v>
                </c:pt>
                <c:pt idx="151489">
                  <c:v>-67.484499999999969</c:v>
                </c:pt>
                <c:pt idx="151490">
                  <c:v>-67.482499999999959</c:v>
                </c:pt>
                <c:pt idx="151491">
                  <c:v>-67.48049999999995</c:v>
                </c:pt>
                <c:pt idx="151492">
                  <c:v>-67.478499999999997</c:v>
                </c:pt>
                <c:pt idx="151493">
                  <c:v>-67.476499999999987</c:v>
                </c:pt>
                <c:pt idx="151494">
                  <c:v>-67.474499999999978</c:v>
                </c:pt>
                <c:pt idx="151495">
                  <c:v>-67.472499999999968</c:v>
                </c:pt>
                <c:pt idx="151496">
                  <c:v>-67.470499999999959</c:v>
                </c:pt>
                <c:pt idx="151497">
                  <c:v>-67.468499999999949</c:v>
                </c:pt>
                <c:pt idx="151498">
                  <c:v>-67.466499999999996</c:v>
                </c:pt>
                <c:pt idx="151499">
                  <c:v>-67.464499999999987</c:v>
                </c:pt>
                <c:pt idx="151500">
                  <c:v>-67.462499999999977</c:v>
                </c:pt>
                <c:pt idx="151501">
                  <c:v>-67.460499999999968</c:v>
                </c:pt>
                <c:pt idx="151502">
                  <c:v>-67.458499999999958</c:v>
                </c:pt>
                <c:pt idx="151503">
                  <c:v>-67.456500000000005</c:v>
                </c:pt>
                <c:pt idx="151504">
                  <c:v>-67.454499999999996</c:v>
                </c:pt>
                <c:pt idx="151505">
                  <c:v>-67.452499999999986</c:v>
                </c:pt>
                <c:pt idx="151506">
                  <c:v>-67.450499999999977</c:v>
                </c:pt>
                <c:pt idx="151507">
                  <c:v>-67.448499999999967</c:v>
                </c:pt>
                <c:pt idx="151508">
                  <c:v>-67.446499999999958</c:v>
                </c:pt>
                <c:pt idx="151509">
                  <c:v>-67.444500000000005</c:v>
                </c:pt>
                <c:pt idx="151510">
                  <c:v>-67.442499999999995</c:v>
                </c:pt>
                <c:pt idx="151511">
                  <c:v>-67.440499999999986</c:v>
                </c:pt>
                <c:pt idx="151512">
                  <c:v>-67.438499999999976</c:v>
                </c:pt>
                <c:pt idx="151513">
                  <c:v>-67.436499999999967</c:v>
                </c:pt>
                <c:pt idx="151514">
                  <c:v>-67.434499999999957</c:v>
                </c:pt>
                <c:pt idx="151515">
                  <c:v>-67.432500000000005</c:v>
                </c:pt>
                <c:pt idx="151516">
                  <c:v>-67.430499999999995</c:v>
                </c:pt>
                <c:pt idx="151517">
                  <c:v>-67.428499999999985</c:v>
                </c:pt>
                <c:pt idx="151518">
                  <c:v>-67.426499999999976</c:v>
                </c:pt>
                <c:pt idx="151519">
                  <c:v>-67.424499999999966</c:v>
                </c:pt>
                <c:pt idx="151520">
                  <c:v>-67.422499999999957</c:v>
                </c:pt>
                <c:pt idx="151521">
                  <c:v>-67.420500000000004</c:v>
                </c:pt>
                <c:pt idx="151522">
                  <c:v>-67.418499999999995</c:v>
                </c:pt>
                <c:pt idx="151523">
                  <c:v>-67.416499999999985</c:v>
                </c:pt>
                <c:pt idx="151524">
                  <c:v>-67.414499999999975</c:v>
                </c:pt>
                <c:pt idx="151525">
                  <c:v>-67.412499999999966</c:v>
                </c:pt>
                <c:pt idx="151526">
                  <c:v>-67.410499999999956</c:v>
                </c:pt>
                <c:pt idx="151527">
                  <c:v>-67.408500000000004</c:v>
                </c:pt>
                <c:pt idx="151528">
                  <c:v>-67.406499999999994</c:v>
                </c:pt>
                <c:pt idx="151529">
                  <c:v>-67.404499999999985</c:v>
                </c:pt>
                <c:pt idx="151530">
                  <c:v>-67.402499999999975</c:v>
                </c:pt>
                <c:pt idx="151531">
                  <c:v>-67.400499999999965</c:v>
                </c:pt>
                <c:pt idx="151532">
                  <c:v>-67.398499999999956</c:v>
                </c:pt>
                <c:pt idx="151533">
                  <c:v>-67.396500000000003</c:v>
                </c:pt>
                <c:pt idx="151534">
                  <c:v>-67.394499999999994</c:v>
                </c:pt>
                <c:pt idx="151535">
                  <c:v>-67.392499999999984</c:v>
                </c:pt>
                <c:pt idx="151536">
                  <c:v>-67.390499999999975</c:v>
                </c:pt>
                <c:pt idx="151537">
                  <c:v>-67.388499999999965</c:v>
                </c:pt>
                <c:pt idx="151538">
                  <c:v>-67.386499999999955</c:v>
                </c:pt>
                <c:pt idx="151539">
                  <c:v>-67.384500000000003</c:v>
                </c:pt>
                <c:pt idx="151540">
                  <c:v>-67.382499999999993</c:v>
                </c:pt>
                <c:pt idx="151541">
                  <c:v>-67.380499999999984</c:v>
                </c:pt>
                <c:pt idx="151542">
                  <c:v>-67.378499999999974</c:v>
                </c:pt>
                <c:pt idx="151543">
                  <c:v>-67.376499999999965</c:v>
                </c:pt>
                <c:pt idx="151544">
                  <c:v>-67.374499999999955</c:v>
                </c:pt>
                <c:pt idx="151545">
                  <c:v>-67.372500000000002</c:v>
                </c:pt>
                <c:pt idx="151546">
                  <c:v>-67.370499999999993</c:v>
                </c:pt>
                <c:pt idx="151547">
                  <c:v>-67.368499999999983</c:v>
                </c:pt>
                <c:pt idx="151548">
                  <c:v>-67.366499999999974</c:v>
                </c:pt>
                <c:pt idx="151549">
                  <c:v>-67.364499999999964</c:v>
                </c:pt>
                <c:pt idx="151550">
                  <c:v>-67.362499999999955</c:v>
                </c:pt>
                <c:pt idx="151551">
                  <c:v>-67.360500000000002</c:v>
                </c:pt>
                <c:pt idx="151552">
                  <c:v>-67.358499999999992</c:v>
                </c:pt>
                <c:pt idx="151553">
                  <c:v>-67.356499999999983</c:v>
                </c:pt>
                <c:pt idx="151554">
                  <c:v>-67.354499999999973</c:v>
                </c:pt>
                <c:pt idx="151555">
                  <c:v>-67.352499999999964</c:v>
                </c:pt>
                <c:pt idx="151556">
                  <c:v>-67.350499999999954</c:v>
                </c:pt>
                <c:pt idx="151557">
                  <c:v>-67.348500000000001</c:v>
                </c:pt>
                <c:pt idx="151558">
                  <c:v>-67.346499999999992</c:v>
                </c:pt>
                <c:pt idx="151559">
                  <c:v>-67.344499999999982</c:v>
                </c:pt>
                <c:pt idx="151560">
                  <c:v>-67.342499999999973</c:v>
                </c:pt>
                <c:pt idx="151561">
                  <c:v>-67.340499999999963</c:v>
                </c:pt>
                <c:pt idx="151562">
                  <c:v>-67.338499999999954</c:v>
                </c:pt>
                <c:pt idx="151563">
                  <c:v>-67.336500000000001</c:v>
                </c:pt>
                <c:pt idx="151564">
                  <c:v>-67.334499999999991</c:v>
                </c:pt>
                <c:pt idx="151565">
                  <c:v>-67.332499999999982</c:v>
                </c:pt>
                <c:pt idx="151566">
                  <c:v>-67.330499999999972</c:v>
                </c:pt>
                <c:pt idx="151567">
                  <c:v>-67.328499999999963</c:v>
                </c:pt>
                <c:pt idx="151568">
                  <c:v>-67.326499999999953</c:v>
                </c:pt>
                <c:pt idx="151569">
                  <c:v>-67.3245</c:v>
                </c:pt>
                <c:pt idx="151570">
                  <c:v>-67.322499999999991</c:v>
                </c:pt>
                <c:pt idx="151571">
                  <c:v>-67.320499999999981</c:v>
                </c:pt>
                <c:pt idx="151572">
                  <c:v>-67.318499999999972</c:v>
                </c:pt>
                <c:pt idx="151573">
                  <c:v>-67.316499999999962</c:v>
                </c:pt>
                <c:pt idx="151574">
                  <c:v>-67.314499999999953</c:v>
                </c:pt>
                <c:pt idx="151575">
                  <c:v>-67.3125</c:v>
                </c:pt>
                <c:pt idx="151576">
                  <c:v>-67.31049999999999</c:v>
                </c:pt>
                <c:pt idx="151577">
                  <c:v>-67.308499999999981</c:v>
                </c:pt>
                <c:pt idx="151578">
                  <c:v>-67.306499999999971</c:v>
                </c:pt>
                <c:pt idx="151579">
                  <c:v>-67.304499999999962</c:v>
                </c:pt>
                <c:pt idx="151580">
                  <c:v>-67.302499999999952</c:v>
                </c:pt>
                <c:pt idx="151581">
                  <c:v>-67.3005</c:v>
                </c:pt>
                <c:pt idx="151582">
                  <c:v>-67.29849999999999</c:v>
                </c:pt>
                <c:pt idx="151583">
                  <c:v>-67.29649999999998</c:v>
                </c:pt>
                <c:pt idx="151584">
                  <c:v>-67.294499999999971</c:v>
                </c:pt>
                <c:pt idx="151585">
                  <c:v>-67.292499999999961</c:v>
                </c:pt>
                <c:pt idx="151586">
                  <c:v>-67.290499999999952</c:v>
                </c:pt>
                <c:pt idx="151587">
                  <c:v>-67.288499999999999</c:v>
                </c:pt>
                <c:pt idx="151588">
                  <c:v>-67.28649999999999</c:v>
                </c:pt>
                <c:pt idx="151589">
                  <c:v>-67.28449999999998</c:v>
                </c:pt>
                <c:pt idx="151590">
                  <c:v>-67.28249999999997</c:v>
                </c:pt>
                <c:pt idx="151591">
                  <c:v>-67.280499999999961</c:v>
                </c:pt>
                <c:pt idx="151592">
                  <c:v>-67.278499999999951</c:v>
                </c:pt>
                <c:pt idx="151593">
                  <c:v>-67.276499999999999</c:v>
                </c:pt>
                <c:pt idx="151594">
                  <c:v>-67.274499999999989</c:v>
                </c:pt>
                <c:pt idx="151595">
                  <c:v>-67.27249999999998</c:v>
                </c:pt>
                <c:pt idx="151596">
                  <c:v>-67.27049999999997</c:v>
                </c:pt>
                <c:pt idx="151597">
                  <c:v>-67.26849999999996</c:v>
                </c:pt>
                <c:pt idx="151598">
                  <c:v>-67.266499999999951</c:v>
                </c:pt>
                <c:pt idx="151599">
                  <c:v>-67.264499999999998</c:v>
                </c:pt>
                <c:pt idx="151600">
                  <c:v>-67.262499999999989</c:v>
                </c:pt>
                <c:pt idx="151601">
                  <c:v>-67.260499999999979</c:v>
                </c:pt>
                <c:pt idx="151602">
                  <c:v>-67.25849999999997</c:v>
                </c:pt>
                <c:pt idx="151603">
                  <c:v>-67.25649999999996</c:v>
                </c:pt>
                <c:pt idx="151604">
                  <c:v>-67.25449999999995</c:v>
                </c:pt>
                <c:pt idx="151605">
                  <c:v>-67.252499999999998</c:v>
                </c:pt>
                <c:pt idx="151606">
                  <c:v>-67.250499999999988</c:v>
                </c:pt>
                <c:pt idx="151607">
                  <c:v>-67.248499999999979</c:v>
                </c:pt>
                <c:pt idx="151608">
                  <c:v>-67.246499999999969</c:v>
                </c:pt>
                <c:pt idx="151609">
                  <c:v>-67.24449999999996</c:v>
                </c:pt>
                <c:pt idx="151610">
                  <c:v>-67.24249999999995</c:v>
                </c:pt>
                <c:pt idx="151611">
                  <c:v>-67.240499999999997</c:v>
                </c:pt>
                <c:pt idx="151612">
                  <c:v>-67.238499999999988</c:v>
                </c:pt>
                <c:pt idx="151613">
                  <c:v>-67.236499999999978</c:v>
                </c:pt>
                <c:pt idx="151614">
                  <c:v>-67.234499999999969</c:v>
                </c:pt>
                <c:pt idx="151615">
                  <c:v>-67.232499999999959</c:v>
                </c:pt>
                <c:pt idx="151616">
                  <c:v>-67.23049999999995</c:v>
                </c:pt>
                <c:pt idx="151617">
                  <c:v>-67.228499999999997</c:v>
                </c:pt>
                <c:pt idx="151618">
                  <c:v>-67.226499999999987</c:v>
                </c:pt>
                <c:pt idx="151619">
                  <c:v>-67.224499999999978</c:v>
                </c:pt>
                <c:pt idx="151620">
                  <c:v>-67.222499999999968</c:v>
                </c:pt>
                <c:pt idx="151621">
                  <c:v>-67.220499999999959</c:v>
                </c:pt>
                <c:pt idx="151622">
                  <c:v>-67.218499999999949</c:v>
                </c:pt>
                <c:pt idx="151623">
                  <c:v>-67.216499999999996</c:v>
                </c:pt>
                <c:pt idx="151624">
                  <c:v>-67.214499999999987</c:v>
                </c:pt>
                <c:pt idx="151625">
                  <c:v>-67.212499999999977</c:v>
                </c:pt>
                <c:pt idx="151626">
                  <c:v>-67.210499999999968</c:v>
                </c:pt>
                <c:pt idx="151627">
                  <c:v>-67.208499999999958</c:v>
                </c:pt>
                <c:pt idx="151628">
                  <c:v>-67.206500000000005</c:v>
                </c:pt>
                <c:pt idx="151629">
                  <c:v>-67.204499999999996</c:v>
                </c:pt>
                <c:pt idx="151630">
                  <c:v>-67.202499999999986</c:v>
                </c:pt>
                <c:pt idx="151631">
                  <c:v>-67.200499999999977</c:v>
                </c:pt>
                <c:pt idx="151632">
                  <c:v>-67.198499999999967</c:v>
                </c:pt>
                <c:pt idx="151633">
                  <c:v>-67.196499999999958</c:v>
                </c:pt>
                <c:pt idx="151634">
                  <c:v>-67.194500000000005</c:v>
                </c:pt>
                <c:pt idx="151635">
                  <c:v>-67.192499999999995</c:v>
                </c:pt>
                <c:pt idx="151636">
                  <c:v>-67.190499999999986</c:v>
                </c:pt>
                <c:pt idx="151637">
                  <c:v>-67.188499999999976</c:v>
                </c:pt>
                <c:pt idx="151638">
                  <c:v>-67.186499999999967</c:v>
                </c:pt>
                <c:pt idx="151639">
                  <c:v>-67.184499999999957</c:v>
                </c:pt>
                <c:pt idx="151640">
                  <c:v>-67.182500000000005</c:v>
                </c:pt>
                <c:pt idx="151641">
                  <c:v>-67.180499999999995</c:v>
                </c:pt>
                <c:pt idx="151642">
                  <c:v>-67.178499999999985</c:v>
                </c:pt>
                <c:pt idx="151643">
                  <c:v>-67.176499999999976</c:v>
                </c:pt>
                <c:pt idx="151644">
                  <c:v>-67.174499999999966</c:v>
                </c:pt>
                <c:pt idx="151645">
                  <c:v>-67.172499999999957</c:v>
                </c:pt>
                <c:pt idx="151646">
                  <c:v>-67.170500000000004</c:v>
                </c:pt>
                <c:pt idx="151647">
                  <c:v>-67.168499999999995</c:v>
                </c:pt>
                <c:pt idx="151648">
                  <c:v>-67.166499999999985</c:v>
                </c:pt>
                <c:pt idx="151649">
                  <c:v>-67.164499999999975</c:v>
                </c:pt>
                <c:pt idx="151650">
                  <c:v>-67.162499999999966</c:v>
                </c:pt>
                <c:pt idx="151651">
                  <c:v>-67.160499999999956</c:v>
                </c:pt>
                <c:pt idx="151652">
                  <c:v>-67.158500000000004</c:v>
                </c:pt>
                <c:pt idx="151653">
                  <c:v>-67.156499999999994</c:v>
                </c:pt>
                <c:pt idx="151654">
                  <c:v>-67.154499999999985</c:v>
                </c:pt>
                <c:pt idx="151655">
                  <c:v>-67.152499999999975</c:v>
                </c:pt>
                <c:pt idx="151656">
                  <c:v>-67.150499999999965</c:v>
                </c:pt>
                <c:pt idx="151657">
                  <c:v>-67.148499999999956</c:v>
                </c:pt>
                <c:pt idx="151658">
                  <c:v>-67.146500000000003</c:v>
                </c:pt>
                <c:pt idx="151659">
                  <c:v>-67.144499999999994</c:v>
                </c:pt>
                <c:pt idx="151660">
                  <c:v>-67.142499999999984</c:v>
                </c:pt>
                <c:pt idx="151661">
                  <c:v>-67.140499999999975</c:v>
                </c:pt>
                <c:pt idx="151662">
                  <c:v>-67.138499999999965</c:v>
                </c:pt>
                <c:pt idx="151663">
                  <c:v>-67.136499999999955</c:v>
                </c:pt>
                <c:pt idx="151664">
                  <c:v>-67.134500000000003</c:v>
                </c:pt>
                <c:pt idx="151665">
                  <c:v>-67.132499999999993</c:v>
                </c:pt>
                <c:pt idx="151666">
                  <c:v>-67.130499999999984</c:v>
                </c:pt>
                <c:pt idx="151667">
                  <c:v>-67.128499999999974</c:v>
                </c:pt>
                <c:pt idx="151668">
                  <c:v>-67.126499999999965</c:v>
                </c:pt>
                <c:pt idx="151669">
                  <c:v>-67.124499999999955</c:v>
                </c:pt>
                <c:pt idx="151670">
                  <c:v>-67.122500000000002</c:v>
                </c:pt>
                <c:pt idx="151671">
                  <c:v>-67.120499999999993</c:v>
                </c:pt>
                <c:pt idx="151672">
                  <c:v>-67.118499999999983</c:v>
                </c:pt>
                <c:pt idx="151673">
                  <c:v>-67.116499999999974</c:v>
                </c:pt>
                <c:pt idx="151674">
                  <c:v>-67.114499999999964</c:v>
                </c:pt>
                <c:pt idx="151675">
                  <c:v>-67.112499999999955</c:v>
                </c:pt>
                <c:pt idx="151676">
                  <c:v>-67.110500000000002</c:v>
                </c:pt>
                <c:pt idx="151677">
                  <c:v>-67.108499999999992</c:v>
                </c:pt>
                <c:pt idx="151678">
                  <c:v>-67.106499999999983</c:v>
                </c:pt>
                <c:pt idx="151679">
                  <c:v>-67.104499999999973</c:v>
                </c:pt>
                <c:pt idx="151680">
                  <c:v>-67.102499999999964</c:v>
                </c:pt>
                <c:pt idx="151681">
                  <c:v>-67.100499999999954</c:v>
                </c:pt>
                <c:pt idx="151682">
                  <c:v>-67.098500000000001</c:v>
                </c:pt>
                <c:pt idx="151683">
                  <c:v>-67.096499999999992</c:v>
                </c:pt>
                <c:pt idx="151684">
                  <c:v>-67.094499999999982</c:v>
                </c:pt>
                <c:pt idx="151685">
                  <c:v>-67.092499999999973</c:v>
                </c:pt>
                <c:pt idx="151686">
                  <c:v>-67.090499999999963</c:v>
                </c:pt>
                <c:pt idx="151687">
                  <c:v>-67.088499999999954</c:v>
                </c:pt>
                <c:pt idx="151688">
                  <c:v>-67.086500000000001</c:v>
                </c:pt>
                <c:pt idx="151689">
                  <c:v>-67.084499999999991</c:v>
                </c:pt>
                <c:pt idx="151690">
                  <c:v>-67.082499999999982</c:v>
                </c:pt>
                <c:pt idx="151691">
                  <c:v>-67.080499999999972</c:v>
                </c:pt>
                <c:pt idx="151692">
                  <c:v>-67.078499999999963</c:v>
                </c:pt>
                <c:pt idx="151693">
                  <c:v>-67.076499999999953</c:v>
                </c:pt>
                <c:pt idx="151694">
                  <c:v>-67.0745</c:v>
                </c:pt>
                <c:pt idx="151695">
                  <c:v>-67.072499999999991</c:v>
                </c:pt>
                <c:pt idx="151696">
                  <c:v>-67.070499999999981</c:v>
                </c:pt>
                <c:pt idx="151697">
                  <c:v>-67.068499999999972</c:v>
                </c:pt>
                <c:pt idx="151698">
                  <c:v>-67.066499999999962</c:v>
                </c:pt>
                <c:pt idx="151699">
                  <c:v>-67.064499999999953</c:v>
                </c:pt>
                <c:pt idx="151700">
                  <c:v>-67.0625</c:v>
                </c:pt>
                <c:pt idx="151701">
                  <c:v>-67.06049999999999</c:v>
                </c:pt>
                <c:pt idx="151702">
                  <c:v>-67.058499999999981</c:v>
                </c:pt>
                <c:pt idx="151703">
                  <c:v>-67.056499999999971</c:v>
                </c:pt>
                <c:pt idx="151704">
                  <c:v>-67.054499999999962</c:v>
                </c:pt>
                <c:pt idx="151705">
                  <c:v>-67.052499999999952</c:v>
                </c:pt>
                <c:pt idx="151706">
                  <c:v>-67.0505</c:v>
                </c:pt>
                <c:pt idx="151707">
                  <c:v>-67.04849999999999</c:v>
                </c:pt>
                <c:pt idx="151708">
                  <c:v>-67.04649999999998</c:v>
                </c:pt>
                <c:pt idx="151709">
                  <c:v>-67.044499999999971</c:v>
                </c:pt>
                <c:pt idx="151710">
                  <c:v>-67.042499999999961</c:v>
                </c:pt>
                <c:pt idx="151711">
                  <c:v>-67.040499999999952</c:v>
                </c:pt>
                <c:pt idx="151712">
                  <c:v>-67.038499999999999</c:v>
                </c:pt>
                <c:pt idx="151713">
                  <c:v>-67.03649999999999</c:v>
                </c:pt>
                <c:pt idx="151714">
                  <c:v>-67.03449999999998</c:v>
                </c:pt>
                <c:pt idx="151715">
                  <c:v>-67.03249999999997</c:v>
                </c:pt>
                <c:pt idx="151716">
                  <c:v>-67.030499999999961</c:v>
                </c:pt>
                <c:pt idx="151717">
                  <c:v>-67.028499999999951</c:v>
                </c:pt>
                <c:pt idx="151718">
                  <c:v>-67.026499999999999</c:v>
                </c:pt>
                <c:pt idx="151719">
                  <c:v>-67.024499999999989</c:v>
                </c:pt>
                <c:pt idx="151720">
                  <c:v>-67.02249999999998</c:v>
                </c:pt>
                <c:pt idx="151721">
                  <c:v>-67.02049999999997</c:v>
                </c:pt>
                <c:pt idx="151722">
                  <c:v>-67.01849999999996</c:v>
                </c:pt>
                <c:pt idx="151723">
                  <c:v>-67.016499999999951</c:v>
                </c:pt>
                <c:pt idx="151724">
                  <c:v>-67.014499999999998</c:v>
                </c:pt>
                <c:pt idx="151725">
                  <c:v>-67.012499999999989</c:v>
                </c:pt>
                <c:pt idx="151726">
                  <c:v>-67.010499999999979</c:v>
                </c:pt>
                <c:pt idx="151727">
                  <c:v>-67.00849999999997</c:v>
                </c:pt>
                <c:pt idx="151728">
                  <c:v>-67.00649999999996</c:v>
                </c:pt>
                <c:pt idx="151729">
                  <c:v>-67.00449999999995</c:v>
                </c:pt>
                <c:pt idx="151730">
                  <c:v>-67.002499999999998</c:v>
                </c:pt>
                <c:pt idx="151731">
                  <c:v>-67.000499999999988</c:v>
                </c:pt>
                <c:pt idx="151732">
                  <c:v>-66.998499999999979</c:v>
                </c:pt>
                <c:pt idx="151733">
                  <c:v>-66.996499999999969</c:v>
                </c:pt>
                <c:pt idx="151734">
                  <c:v>-66.99449999999996</c:v>
                </c:pt>
                <c:pt idx="151735">
                  <c:v>-66.99249999999995</c:v>
                </c:pt>
                <c:pt idx="151736">
                  <c:v>-66.990499999999997</c:v>
                </c:pt>
                <c:pt idx="151737">
                  <c:v>-66.988499999999988</c:v>
                </c:pt>
                <c:pt idx="151738">
                  <c:v>-66.986499999999978</c:v>
                </c:pt>
                <c:pt idx="151739">
                  <c:v>-66.984499999999969</c:v>
                </c:pt>
                <c:pt idx="151740">
                  <c:v>-66.982499999999959</c:v>
                </c:pt>
                <c:pt idx="151741">
                  <c:v>-66.98049999999995</c:v>
                </c:pt>
                <c:pt idx="151742">
                  <c:v>-66.978499999999997</c:v>
                </c:pt>
                <c:pt idx="151743">
                  <c:v>-66.976499999999987</c:v>
                </c:pt>
                <c:pt idx="151744">
                  <c:v>-66.974499999999978</c:v>
                </c:pt>
                <c:pt idx="151745">
                  <c:v>-66.972499999999968</c:v>
                </c:pt>
                <c:pt idx="151746">
                  <c:v>-66.970499999999959</c:v>
                </c:pt>
                <c:pt idx="151747">
                  <c:v>-66.968499999999949</c:v>
                </c:pt>
                <c:pt idx="151748">
                  <c:v>-66.966499999999996</c:v>
                </c:pt>
                <c:pt idx="151749">
                  <c:v>-66.964499999999987</c:v>
                </c:pt>
                <c:pt idx="151750">
                  <c:v>-66.962499999999977</c:v>
                </c:pt>
                <c:pt idx="151751">
                  <c:v>-66.960499999999968</c:v>
                </c:pt>
                <c:pt idx="151752">
                  <c:v>-66.958499999999958</c:v>
                </c:pt>
                <c:pt idx="151753">
                  <c:v>-66.956500000000005</c:v>
                </c:pt>
                <c:pt idx="151754">
                  <c:v>-66.954499999999996</c:v>
                </c:pt>
                <c:pt idx="151755">
                  <c:v>-66.952499999999986</c:v>
                </c:pt>
                <c:pt idx="151756">
                  <c:v>-66.950499999999977</c:v>
                </c:pt>
                <c:pt idx="151757">
                  <c:v>-66.948499999999967</c:v>
                </c:pt>
                <c:pt idx="151758">
                  <c:v>-66.946499999999958</c:v>
                </c:pt>
                <c:pt idx="151759">
                  <c:v>-66.944500000000005</c:v>
                </c:pt>
                <c:pt idx="151760">
                  <c:v>-66.942499999999995</c:v>
                </c:pt>
                <c:pt idx="151761">
                  <c:v>-66.940499999999986</c:v>
                </c:pt>
                <c:pt idx="151762">
                  <c:v>-66.938499999999976</c:v>
                </c:pt>
                <c:pt idx="151763">
                  <c:v>-66.936499999999967</c:v>
                </c:pt>
                <c:pt idx="151764">
                  <c:v>-66.934499999999957</c:v>
                </c:pt>
                <c:pt idx="151765">
                  <c:v>-66.932500000000005</c:v>
                </c:pt>
                <c:pt idx="151766">
                  <c:v>-66.930499999999995</c:v>
                </c:pt>
                <c:pt idx="151767">
                  <c:v>-66.928499999999985</c:v>
                </c:pt>
                <c:pt idx="151768">
                  <c:v>-66.926499999999976</c:v>
                </c:pt>
                <c:pt idx="151769">
                  <c:v>-66.924499999999966</c:v>
                </c:pt>
                <c:pt idx="151770">
                  <c:v>-66.922499999999957</c:v>
                </c:pt>
                <c:pt idx="151771">
                  <c:v>-66.920500000000004</c:v>
                </c:pt>
                <c:pt idx="151772">
                  <c:v>-66.918499999999995</c:v>
                </c:pt>
                <c:pt idx="151773">
                  <c:v>-66.916499999999985</c:v>
                </c:pt>
                <c:pt idx="151774">
                  <c:v>-66.914499999999975</c:v>
                </c:pt>
                <c:pt idx="151775">
                  <c:v>-66.912499999999966</c:v>
                </c:pt>
                <c:pt idx="151776">
                  <c:v>-66.910499999999956</c:v>
                </c:pt>
                <c:pt idx="151777">
                  <c:v>-66.908500000000004</c:v>
                </c:pt>
                <c:pt idx="151778">
                  <c:v>-66.906499999999994</c:v>
                </c:pt>
                <c:pt idx="151779">
                  <c:v>-66.904499999999985</c:v>
                </c:pt>
                <c:pt idx="151780">
                  <c:v>-66.902499999999975</c:v>
                </c:pt>
                <c:pt idx="151781">
                  <c:v>-66.900499999999965</c:v>
                </c:pt>
                <c:pt idx="151782">
                  <c:v>-66.898499999999956</c:v>
                </c:pt>
                <c:pt idx="151783">
                  <c:v>-66.896500000000003</c:v>
                </c:pt>
                <c:pt idx="151784">
                  <c:v>-66.894499999999994</c:v>
                </c:pt>
                <c:pt idx="151785">
                  <c:v>-66.892499999999984</c:v>
                </c:pt>
                <c:pt idx="151786">
                  <c:v>-66.890499999999975</c:v>
                </c:pt>
                <c:pt idx="151787">
                  <c:v>-66.888499999999965</c:v>
                </c:pt>
                <c:pt idx="151788">
                  <c:v>-66.886499999999955</c:v>
                </c:pt>
                <c:pt idx="151789">
                  <c:v>-66.884500000000003</c:v>
                </c:pt>
                <c:pt idx="151790">
                  <c:v>-66.882499999999993</c:v>
                </c:pt>
                <c:pt idx="151791">
                  <c:v>-66.880499999999984</c:v>
                </c:pt>
                <c:pt idx="151792">
                  <c:v>-66.878499999999974</c:v>
                </c:pt>
                <c:pt idx="151793">
                  <c:v>-66.876499999999965</c:v>
                </c:pt>
                <c:pt idx="151794">
                  <c:v>-66.874499999999955</c:v>
                </c:pt>
                <c:pt idx="151795">
                  <c:v>-66.872500000000002</c:v>
                </c:pt>
                <c:pt idx="151796">
                  <c:v>-66.870499999999993</c:v>
                </c:pt>
                <c:pt idx="151797">
                  <c:v>-66.868499999999983</c:v>
                </c:pt>
                <c:pt idx="151798">
                  <c:v>-66.866499999999974</c:v>
                </c:pt>
                <c:pt idx="151799">
                  <c:v>-66.864499999999964</c:v>
                </c:pt>
                <c:pt idx="151800">
                  <c:v>-66.862499999999955</c:v>
                </c:pt>
                <c:pt idx="151801">
                  <c:v>-66.860500000000002</c:v>
                </c:pt>
                <c:pt idx="151802">
                  <c:v>-66.858499999999992</c:v>
                </c:pt>
                <c:pt idx="151803">
                  <c:v>-66.856499999999983</c:v>
                </c:pt>
                <c:pt idx="151804">
                  <c:v>-66.854499999999973</c:v>
                </c:pt>
                <c:pt idx="151805">
                  <c:v>-66.852499999999964</c:v>
                </c:pt>
                <c:pt idx="151806">
                  <c:v>-66.850499999999954</c:v>
                </c:pt>
                <c:pt idx="151807">
                  <c:v>-66.848500000000001</c:v>
                </c:pt>
                <c:pt idx="151808">
                  <c:v>-66.846499999999992</c:v>
                </c:pt>
                <c:pt idx="151809">
                  <c:v>-66.844499999999982</c:v>
                </c:pt>
                <c:pt idx="151810">
                  <c:v>-66.842499999999973</c:v>
                </c:pt>
                <c:pt idx="151811">
                  <c:v>-66.840499999999963</c:v>
                </c:pt>
                <c:pt idx="151812">
                  <c:v>-66.838499999999954</c:v>
                </c:pt>
                <c:pt idx="151813">
                  <c:v>-66.836500000000001</c:v>
                </c:pt>
                <c:pt idx="151814">
                  <c:v>-66.834499999999991</c:v>
                </c:pt>
                <c:pt idx="151815">
                  <c:v>-66.832499999999982</c:v>
                </c:pt>
                <c:pt idx="151816">
                  <c:v>-66.830499999999972</c:v>
                </c:pt>
                <c:pt idx="151817">
                  <c:v>-66.828499999999963</c:v>
                </c:pt>
                <c:pt idx="151818">
                  <c:v>-66.826499999999953</c:v>
                </c:pt>
                <c:pt idx="151819">
                  <c:v>-66.8245</c:v>
                </c:pt>
                <c:pt idx="151820">
                  <c:v>-66.822499999999991</c:v>
                </c:pt>
                <c:pt idx="151821">
                  <c:v>-66.820499999999981</c:v>
                </c:pt>
                <c:pt idx="151822">
                  <c:v>-66.818499999999972</c:v>
                </c:pt>
                <c:pt idx="151823">
                  <c:v>-66.816499999999962</c:v>
                </c:pt>
                <c:pt idx="151824">
                  <c:v>-66.814499999999953</c:v>
                </c:pt>
                <c:pt idx="151825">
                  <c:v>-66.8125</c:v>
                </c:pt>
                <c:pt idx="151826">
                  <c:v>-66.81049999999999</c:v>
                </c:pt>
                <c:pt idx="151827">
                  <c:v>-66.808499999999981</c:v>
                </c:pt>
                <c:pt idx="151828">
                  <c:v>-66.806499999999971</c:v>
                </c:pt>
                <c:pt idx="151829">
                  <c:v>-66.804499999999962</c:v>
                </c:pt>
                <c:pt idx="151830">
                  <c:v>-66.802499999999952</c:v>
                </c:pt>
                <c:pt idx="151831">
                  <c:v>-66.8005</c:v>
                </c:pt>
                <c:pt idx="151832">
                  <c:v>-66.79849999999999</c:v>
                </c:pt>
                <c:pt idx="151833">
                  <c:v>-66.79649999999998</c:v>
                </c:pt>
                <c:pt idx="151834">
                  <c:v>-66.794499999999971</c:v>
                </c:pt>
                <c:pt idx="151835">
                  <c:v>-66.792499999999961</c:v>
                </c:pt>
                <c:pt idx="151836">
                  <c:v>-66.790499999999952</c:v>
                </c:pt>
                <c:pt idx="151837">
                  <c:v>-66.788499999999999</c:v>
                </c:pt>
                <c:pt idx="151838">
                  <c:v>-66.78649999999999</c:v>
                </c:pt>
                <c:pt idx="151839">
                  <c:v>-66.78449999999998</c:v>
                </c:pt>
                <c:pt idx="151840">
                  <c:v>-66.78249999999997</c:v>
                </c:pt>
                <c:pt idx="151841">
                  <c:v>-66.780499999999961</c:v>
                </c:pt>
                <c:pt idx="151842">
                  <c:v>-66.778499999999951</c:v>
                </c:pt>
                <c:pt idx="151843">
                  <c:v>-66.776499999999999</c:v>
                </c:pt>
                <c:pt idx="151844">
                  <c:v>-66.774499999999989</c:v>
                </c:pt>
                <c:pt idx="151845">
                  <c:v>-66.77249999999998</c:v>
                </c:pt>
                <c:pt idx="151846">
                  <c:v>-66.77049999999997</c:v>
                </c:pt>
                <c:pt idx="151847">
                  <c:v>-66.76849999999996</c:v>
                </c:pt>
                <c:pt idx="151848">
                  <c:v>-66.766499999999951</c:v>
                </c:pt>
                <c:pt idx="151849">
                  <c:v>-66.764499999999998</c:v>
                </c:pt>
                <c:pt idx="151850">
                  <c:v>-66.762499999999989</c:v>
                </c:pt>
                <c:pt idx="151851">
                  <c:v>-66.760499999999979</c:v>
                </c:pt>
                <c:pt idx="151852">
                  <c:v>-66.75849999999997</c:v>
                </c:pt>
                <c:pt idx="151853">
                  <c:v>-66.75649999999996</c:v>
                </c:pt>
                <c:pt idx="151854">
                  <c:v>-66.75449999999995</c:v>
                </c:pt>
                <c:pt idx="151855">
                  <c:v>-66.752499999999998</c:v>
                </c:pt>
                <c:pt idx="151856">
                  <c:v>-66.750499999999988</c:v>
                </c:pt>
                <c:pt idx="151857">
                  <c:v>-66.748499999999979</c:v>
                </c:pt>
                <c:pt idx="151858">
                  <c:v>-66.746499999999969</c:v>
                </c:pt>
                <c:pt idx="151859">
                  <c:v>-66.74449999999996</c:v>
                </c:pt>
                <c:pt idx="151860">
                  <c:v>-66.74249999999995</c:v>
                </c:pt>
                <c:pt idx="151861">
                  <c:v>-66.740499999999997</c:v>
                </c:pt>
                <c:pt idx="151862">
                  <c:v>-66.738499999999988</c:v>
                </c:pt>
                <c:pt idx="151863">
                  <c:v>-66.736499999999978</c:v>
                </c:pt>
                <c:pt idx="151864">
                  <c:v>-66.734499999999969</c:v>
                </c:pt>
                <c:pt idx="151865">
                  <c:v>-66.732499999999959</c:v>
                </c:pt>
                <c:pt idx="151866">
                  <c:v>-66.73049999999995</c:v>
                </c:pt>
                <c:pt idx="151867">
                  <c:v>-66.728499999999997</c:v>
                </c:pt>
                <c:pt idx="151868">
                  <c:v>-66.726499999999987</c:v>
                </c:pt>
                <c:pt idx="151869">
                  <c:v>-66.724499999999978</c:v>
                </c:pt>
                <c:pt idx="151870">
                  <c:v>-66.722499999999968</c:v>
                </c:pt>
                <c:pt idx="151871">
                  <c:v>-66.720499999999959</c:v>
                </c:pt>
                <c:pt idx="151872">
                  <c:v>-66.718499999999949</c:v>
                </c:pt>
                <c:pt idx="151873">
                  <c:v>-66.716499999999996</c:v>
                </c:pt>
                <c:pt idx="151874">
                  <c:v>-66.714499999999987</c:v>
                </c:pt>
                <c:pt idx="151875">
                  <c:v>-66.712499999999977</c:v>
                </c:pt>
                <c:pt idx="151876">
                  <c:v>-66.710499999999968</c:v>
                </c:pt>
                <c:pt idx="151877">
                  <c:v>-66.708499999999958</c:v>
                </c:pt>
                <c:pt idx="151878">
                  <c:v>-66.706500000000005</c:v>
                </c:pt>
                <c:pt idx="151879">
                  <c:v>-66.704499999999996</c:v>
                </c:pt>
                <c:pt idx="151880">
                  <c:v>-66.702499999999986</c:v>
                </c:pt>
                <c:pt idx="151881">
                  <c:v>-66.700499999999977</c:v>
                </c:pt>
                <c:pt idx="151882">
                  <c:v>-66.698499999999967</c:v>
                </c:pt>
                <c:pt idx="151883">
                  <c:v>-66.696499999999958</c:v>
                </c:pt>
                <c:pt idx="151884">
                  <c:v>-66.694500000000005</c:v>
                </c:pt>
                <c:pt idx="151885">
                  <c:v>-66.692499999999995</c:v>
                </c:pt>
                <c:pt idx="151886">
                  <c:v>-66.690499999999986</c:v>
                </c:pt>
                <c:pt idx="151887">
                  <c:v>-66.688499999999976</c:v>
                </c:pt>
                <c:pt idx="151888">
                  <c:v>-66.686499999999967</c:v>
                </c:pt>
                <c:pt idx="151889">
                  <c:v>-66.684499999999957</c:v>
                </c:pt>
                <c:pt idx="151890">
                  <c:v>-66.682500000000005</c:v>
                </c:pt>
                <c:pt idx="151891">
                  <c:v>-66.680499999999995</c:v>
                </c:pt>
                <c:pt idx="151892">
                  <c:v>-66.678499999999985</c:v>
                </c:pt>
                <c:pt idx="151893">
                  <c:v>-66.676499999999976</c:v>
                </c:pt>
                <c:pt idx="151894">
                  <c:v>-66.674499999999966</c:v>
                </c:pt>
                <c:pt idx="151895">
                  <c:v>-66.672499999999957</c:v>
                </c:pt>
                <c:pt idx="151896">
                  <c:v>-66.670500000000004</c:v>
                </c:pt>
                <c:pt idx="151897">
                  <c:v>-66.668499999999995</c:v>
                </c:pt>
                <c:pt idx="151898">
                  <c:v>-66.666499999999985</c:v>
                </c:pt>
                <c:pt idx="151899">
                  <c:v>-66.664499999999975</c:v>
                </c:pt>
                <c:pt idx="151900">
                  <c:v>-66.662499999999966</c:v>
                </c:pt>
                <c:pt idx="151901">
                  <c:v>-66.660499999999956</c:v>
                </c:pt>
                <c:pt idx="151902">
                  <c:v>-66.658500000000004</c:v>
                </c:pt>
                <c:pt idx="151903">
                  <c:v>-66.656499999999994</c:v>
                </c:pt>
                <c:pt idx="151904">
                  <c:v>-66.654499999999985</c:v>
                </c:pt>
                <c:pt idx="151905">
                  <c:v>-66.652499999999975</c:v>
                </c:pt>
                <c:pt idx="151906">
                  <c:v>-66.650499999999965</c:v>
                </c:pt>
                <c:pt idx="151907">
                  <c:v>-66.648499999999956</c:v>
                </c:pt>
                <c:pt idx="151908">
                  <c:v>-66.646500000000003</c:v>
                </c:pt>
                <c:pt idx="151909">
                  <c:v>-66.644499999999994</c:v>
                </c:pt>
                <c:pt idx="151910">
                  <c:v>-66.642499999999984</c:v>
                </c:pt>
                <c:pt idx="151911">
                  <c:v>-66.640499999999975</c:v>
                </c:pt>
                <c:pt idx="151912">
                  <c:v>-66.638499999999965</c:v>
                </c:pt>
                <c:pt idx="151913">
                  <c:v>-66.636499999999955</c:v>
                </c:pt>
                <c:pt idx="151914">
                  <c:v>-66.634500000000003</c:v>
                </c:pt>
                <c:pt idx="151915">
                  <c:v>-66.632499999999993</c:v>
                </c:pt>
                <c:pt idx="151916">
                  <c:v>-66.630499999999984</c:v>
                </c:pt>
                <c:pt idx="151917">
                  <c:v>-66.628499999999974</c:v>
                </c:pt>
                <c:pt idx="151918">
                  <c:v>-66.626499999999965</c:v>
                </c:pt>
                <c:pt idx="151919">
                  <c:v>-66.624499999999955</c:v>
                </c:pt>
                <c:pt idx="151920">
                  <c:v>-66.622500000000002</c:v>
                </c:pt>
                <c:pt idx="151921">
                  <c:v>-66.620499999999993</c:v>
                </c:pt>
                <c:pt idx="151922">
                  <c:v>-66.618499999999983</c:v>
                </c:pt>
                <c:pt idx="151923">
                  <c:v>-66.616499999999974</c:v>
                </c:pt>
                <c:pt idx="151924">
                  <c:v>-66.614499999999964</c:v>
                </c:pt>
                <c:pt idx="151925">
                  <c:v>-66.612499999999955</c:v>
                </c:pt>
                <c:pt idx="151926">
                  <c:v>-66.610500000000002</c:v>
                </c:pt>
                <c:pt idx="151927">
                  <c:v>-66.608499999999992</c:v>
                </c:pt>
                <c:pt idx="151928">
                  <c:v>-66.606499999999983</c:v>
                </c:pt>
                <c:pt idx="151929">
                  <c:v>-66.604499999999973</c:v>
                </c:pt>
                <c:pt idx="151930">
                  <c:v>-66.602499999999964</c:v>
                </c:pt>
                <c:pt idx="151931">
                  <c:v>-66.600499999999954</c:v>
                </c:pt>
                <c:pt idx="151932">
                  <c:v>-66.598500000000001</c:v>
                </c:pt>
                <c:pt idx="151933">
                  <c:v>-66.596499999999992</c:v>
                </c:pt>
                <c:pt idx="151934">
                  <c:v>-66.594499999999982</c:v>
                </c:pt>
                <c:pt idx="151935">
                  <c:v>-66.592499999999973</c:v>
                </c:pt>
                <c:pt idx="151936">
                  <c:v>-66.590499999999963</c:v>
                </c:pt>
                <c:pt idx="151937">
                  <c:v>-66.588499999999954</c:v>
                </c:pt>
                <c:pt idx="151938">
                  <c:v>-66.586500000000001</c:v>
                </c:pt>
                <c:pt idx="151939">
                  <c:v>-66.584499999999991</c:v>
                </c:pt>
                <c:pt idx="151940">
                  <c:v>-66.582499999999982</c:v>
                </c:pt>
                <c:pt idx="151941">
                  <c:v>-66.580499999999972</c:v>
                </c:pt>
                <c:pt idx="151942">
                  <c:v>-66.578499999999963</c:v>
                </c:pt>
                <c:pt idx="151943">
                  <c:v>-66.576499999999953</c:v>
                </c:pt>
                <c:pt idx="151944">
                  <c:v>-66.5745</c:v>
                </c:pt>
                <c:pt idx="151945">
                  <c:v>-66.572499999999991</c:v>
                </c:pt>
                <c:pt idx="151946">
                  <c:v>-66.570499999999981</c:v>
                </c:pt>
                <c:pt idx="151947">
                  <c:v>-66.568499999999972</c:v>
                </c:pt>
                <c:pt idx="151948">
                  <c:v>-66.566499999999962</c:v>
                </c:pt>
                <c:pt idx="151949">
                  <c:v>-66.564499999999953</c:v>
                </c:pt>
                <c:pt idx="151950">
                  <c:v>-66.5625</c:v>
                </c:pt>
                <c:pt idx="151951">
                  <c:v>-66.56049999999999</c:v>
                </c:pt>
                <c:pt idx="151952">
                  <c:v>-66.558499999999981</c:v>
                </c:pt>
                <c:pt idx="151953">
                  <c:v>-66.556499999999971</c:v>
                </c:pt>
                <c:pt idx="151954">
                  <c:v>-66.554499999999962</c:v>
                </c:pt>
                <c:pt idx="151955">
                  <c:v>-66.552499999999952</c:v>
                </c:pt>
                <c:pt idx="151956">
                  <c:v>-66.5505</c:v>
                </c:pt>
                <c:pt idx="151957">
                  <c:v>-66.54849999999999</c:v>
                </c:pt>
                <c:pt idx="151958">
                  <c:v>-66.54649999999998</c:v>
                </c:pt>
                <c:pt idx="151959">
                  <c:v>-66.544499999999971</c:v>
                </c:pt>
                <c:pt idx="151960">
                  <c:v>-66.542499999999961</c:v>
                </c:pt>
                <c:pt idx="151961">
                  <c:v>-66.540499999999952</c:v>
                </c:pt>
                <c:pt idx="151962">
                  <c:v>-66.538499999999999</c:v>
                </c:pt>
                <c:pt idx="151963">
                  <c:v>-66.53649999999999</c:v>
                </c:pt>
                <c:pt idx="151964">
                  <c:v>-66.53449999999998</c:v>
                </c:pt>
                <c:pt idx="151965">
                  <c:v>-66.53249999999997</c:v>
                </c:pt>
                <c:pt idx="151966">
                  <c:v>-66.530499999999961</c:v>
                </c:pt>
                <c:pt idx="151967">
                  <c:v>-66.528499999999951</c:v>
                </c:pt>
                <c:pt idx="151968">
                  <c:v>-66.526499999999999</c:v>
                </c:pt>
                <c:pt idx="151969">
                  <c:v>-66.524499999999989</c:v>
                </c:pt>
                <c:pt idx="151970">
                  <c:v>-66.52249999999998</c:v>
                </c:pt>
                <c:pt idx="151971">
                  <c:v>-66.52049999999997</c:v>
                </c:pt>
                <c:pt idx="151972">
                  <c:v>-66.51849999999996</c:v>
                </c:pt>
                <c:pt idx="151973">
                  <c:v>-66.516499999999951</c:v>
                </c:pt>
                <c:pt idx="151974">
                  <c:v>-66.514499999999998</c:v>
                </c:pt>
                <c:pt idx="151975">
                  <c:v>-66.512499999999989</c:v>
                </c:pt>
                <c:pt idx="151976">
                  <c:v>-66.510499999999979</c:v>
                </c:pt>
                <c:pt idx="151977">
                  <c:v>-66.50849999999997</c:v>
                </c:pt>
                <c:pt idx="151978">
                  <c:v>-66.50649999999996</c:v>
                </c:pt>
                <c:pt idx="151979">
                  <c:v>-66.50449999999995</c:v>
                </c:pt>
                <c:pt idx="151980">
                  <c:v>-66.502499999999998</c:v>
                </c:pt>
                <c:pt idx="151981">
                  <c:v>-66.500499999999988</c:v>
                </c:pt>
                <c:pt idx="151982">
                  <c:v>-66.498499999999979</c:v>
                </c:pt>
                <c:pt idx="151983">
                  <c:v>-66.496499999999969</c:v>
                </c:pt>
                <c:pt idx="151984">
                  <c:v>-66.49449999999996</c:v>
                </c:pt>
                <c:pt idx="151985">
                  <c:v>-66.49249999999995</c:v>
                </c:pt>
                <c:pt idx="151986">
                  <c:v>-66.490499999999997</c:v>
                </c:pt>
                <c:pt idx="151987">
                  <c:v>-66.488499999999988</c:v>
                </c:pt>
                <c:pt idx="151988">
                  <c:v>-66.486499999999978</c:v>
                </c:pt>
                <c:pt idx="151989">
                  <c:v>-66.484499999999969</c:v>
                </c:pt>
                <c:pt idx="151990">
                  <c:v>-66.482499999999959</c:v>
                </c:pt>
                <c:pt idx="151991">
                  <c:v>-66.48049999999995</c:v>
                </c:pt>
                <c:pt idx="151992">
                  <c:v>-66.478499999999997</c:v>
                </c:pt>
                <c:pt idx="151993">
                  <c:v>-66.476499999999987</c:v>
                </c:pt>
                <c:pt idx="151994">
                  <c:v>-66.474499999999978</c:v>
                </c:pt>
                <c:pt idx="151995">
                  <c:v>-66.472499999999968</c:v>
                </c:pt>
                <c:pt idx="151996">
                  <c:v>-66.470499999999959</c:v>
                </c:pt>
                <c:pt idx="151997">
                  <c:v>-66.468499999999949</c:v>
                </c:pt>
                <c:pt idx="151998">
                  <c:v>-66.466499999999996</c:v>
                </c:pt>
                <c:pt idx="151999">
                  <c:v>-66.464499999999987</c:v>
                </c:pt>
                <c:pt idx="152000">
                  <c:v>-66.462499999999977</c:v>
                </c:pt>
                <c:pt idx="152001">
                  <c:v>-66.460499999999968</c:v>
                </c:pt>
                <c:pt idx="152002">
                  <c:v>-66.458499999999958</c:v>
                </c:pt>
                <c:pt idx="152003">
                  <c:v>-66.456500000000005</c:v>
                </c:pt>
                <c:pt idx="152004">
                  <c:v>-66.454499999999996</c:v>
                </c:pt>
                <c:pt idx="152005">
                  <c:v>-66.452499999999986</c:v>
                </c:pt>
                <c:pt idx="152006">
                  <c:v>-66.450499999999977</c:v>
                </c:pt>
                <c:pt idx="152007">
                  <c:v>-66.448499999999967</c:v>
                </c:pt>
                <c:pt idx="152008">
                  <c:v>-66.446499999999958</c:v>
                </c:pt>
                <c:pt idx="152009">
                  <c:v>-66.444500000000005</c:v>
                </c:pt>
                <c:pt idx="152010">
                  <c:v>-66.442499999999995</c:v>
                </c:pt>
                <c:pt idx="152011">
                  <c:v>-66.440499999999986</c:v>
                </c:pt>
                <c:pt idx="152012">
                  <c:v>-66.438499999999976</c:v>
                </c:pt>
                <c:pt idx="152013">
                  <c:v>-66.436499999999967</c:v>
                </c:pt>
                <c:pt idx="152014">
                  <c:v>-66.434499999999957</c:v>
                </c:pt>
                <c:pt idx="152015">
                  <c:v>-66.432500000000005</c:v>
                </c:pt>
                <c:pt idx="152016">
                  <c:v>-66.430499999999995</c:v>
                </c:pt>
                <c:pt idx="152017">
                  <c:v>-66.428499999999985</c:v>
                </c:pt>
                <c:pt idx="152018">
                  <c:v>-66.426499999999976</c:v>
                </c:pt>
                <c:pt idx="152019">
                  <c:v>-66.424499999999966</c:v>
                </c:pt>
                <c:pt idx="152020">
                  <c:v>-66.422499999999957</c:v>
                </c:pt>
                <c:pt idx="152021">
                  <c:v>-66.420500000000004</c:v>
                </c:pt>
                <c:pt idx="152022">
                  <c:v>-66.418499999999995</c:v>
                </c:pt>
                <c:pt idx="152023">
                  <c:v>-66.416499999999985</c:v>
                </c:pt>
                <c:pt idx="152024">
                  <c:v>-66.414499999999975</c:v>
                </c:pt>
                <c:pt idx="152025">
                  <c:v>-66.412499999999966</c:v>
                </c:pt>
                <c:pt idx="152026">
                  <c:v>-66.410499999999956</c:v>
                </c:pt>
                <c:pt idx="152027">
                  <c:v>-66.408500000000004</c:v>
                </c:pt>
                <c:pt idx="152028">
                  <c:v>-66.406499999999994</c:v>
                </c:pt>
                <c:pt idx="152029">
                  <c:v>-66.404499999999985</c:v>
                </c:pt>
                <c:pt idx="152030">
                  <c:v>-66.402499999999975</c:v>
                </c:pt>
                <c:pt idx="152031">
                  <c:v>-66.400499999999965</c:v>
                </c:pt>
                <c:pt idx="152032">
                  <c:v>-66.398499999999956</c:v>
                </c:pt>
                <c:pt idx="152033">
                  <c:v>-66.396500000000003</c:v>
                </c:pt>
                <c:pt idx="152034">
                  <c:v>-66.394499999999994</c:v>
                </c:pt>
                <c:pt idx="152035">
                  <c:v>-66.392499999999984</c:v>
                </c:pt>
                <c:pt idx="152036">
                  <c:v>-66.390499999999975</c:v>
                </c:pt>
                <c:pt idx="152037">
                  <c:v>-66.388499999999965</c:v>
                </c:pt>
                <c:pt idx="152038">
                  <c:v>-66.386499999999955</c:v>
                </c:pt>
                <c:pt idx="152039">
                  <c:v>-66.384500000000003</c:v>
                </c:pt>
                <c:pt idx="152040">
                  <c:v>-66.382499999999993</c:v>
                </c:pt>
                <c:pt idx="152041">
                  <c:v>-66.380499999999984</c:v>
                </c:pt>
                <c:pt idx="152042">
                  <c:v>-66.378499999999974</c:v>
                </c:pt>
                <c:pt idx="152043">
                  <c:v>-66.376499999999965</c:v>
                </c:pt>
                <c:pt idx="152044">
                  <c:v>-66.374499999999955</c:v>
                </c:pt>
                <c:pt idx="152045">
                  <c:v>-66.372500000000002</c:v>
                </c:pt>
                <c:pt idx="152046">
                  <c:v>-66.370499999999993</c:v>
                </c:pt>
                <c:pt idx="152047">
                  <c:v>-66.368499999999983</c:v>
                </c:pt>
                <c:pt idx="152048">
                  <c:v>-66.366499999999974</c:v>
                </c:pt>
                <c:pt idx="152049">
                  <c:v>-66.364499999999964</c:v>
                </c:pt>
                <c:pt idx="152050">
                  <c:v>-66.362499999999955</c:v>
                </c:pt>
                <c:pt idx="152051">
                  <c:v>-66.360500000000002</c:v>
                </c:pt>
                <c:pt idx="152052">
                  <c:v>-66.358499999999992</c:v>
                </c:pt>
                <c:pt idx="152053">
                  <c:v>-66.356499999999983</c:v>
                </c:pt>
                <c:pt idx="152054">
                  <c:v>-66.354499999999973</c:v>
                </c:pt>
                <c:pt idx="152055">
                  <c:v>-66.352499999999964</c:v>
                </c:pt>
                <c:pt idx="152056">
                  <c:v>-66.350499999999954</c:v>
                </c:pt>
                <c:pt idx="152057">
                  <c:v>-66.348500000000001</c:v>
                </c:pt>
                <c:pt idx="152058">
                  <c:v>-66.346499999999992</c:v>
                </c:pt>
                <c:pt idx="152059">
                  <c:v>-66.344499999999982</c:v>
                </c:pt>
                <c:pt idx="152060">
                  <c:v>-66.342499999999973</c:v>
                </c:pt>
                <c:pt idx="152061">
                  <c:v>-66.340499999999963</c:v>
                </c:pt>
                <c:pt idx="152062">
                  <c:v>-66.338499999999954</c:v>
                </c:pt>
                <c:pt idx="152063">
                  <c:v>-66.336500000000001</c:v>
                </c:pt>
                <c:pt idx="152064">
                  <c:v>-66.334499999999991</c:v>
                </c:pt>
                <c:pt idx="152065">
                  <c:v>-66.332499999999982</c:v>
                </c:pt>
                <c:pt idx="152066">
                  <c:v>-66.330499999999972</c:v>
                </c:pt>
                <c:pt idx="152067">
                  <c:v>-66.328499999999963</c:v>
                </c:pt>
                <c:pt idx="152068">
                  <c:v>-66.326499999999953</c:v>
                </c:pt>
                <c:pt idx="152069">
                  <c:v>-66.3245</c:v>
                </c:pt>
                <c:pt idx="152070">
                  <c:v>-66.322499999999991</c:v>
                </c:pt>
                <c:pt idx="152071">
                  <c:v>-66.320499999999981</c:v>
                </c:pt>
                <c:pt idx="152072">
                  <c:v>-66.318499999999972</c:v>
                </c:pt>
                <c:pt idx="152073">
                  <c:v>-66.316499999999962</c:v>
                </c:pt>
                <c:pt idx="152074">
                  <c:v>-66.314499999999953</c:v>
                </c:pt>
                <c:pt idx="152075">
                  <c:v>-66.3125</c:v>
                </c:pt>
                <c:pt idx="152076">
                  <c:v>-66.31049999999999</c:v>
                </c:pt>
                <c:pt idx="152077">
                  <c:v>-66.308499999999981</c:v>
                </c:pt>
                <c:pt idx="152078">
                  <c:v>-66.306499999999971</c:v>
                </c:pt>
                <c:pt idx="152079">
                  <c:v>-66.304499999999962</c:v>
                </c:pt>
                <c:pt idx="152080">
                  <c:v>-66.302499999999952</c:v>
                </c:pt>
                <c:pt idx="152081">
                  <c:v>-66.3005</c:v>
                </c:pt>
                <c:pt idx="152082">
                  <c:v>-66.29849999999999</c:v>
                </c:pt>
                <c:pt idx="152083">
                  <c:v>-66.29649999999998</c:v>
                </c:pt>
                <c:pt idx="152084">
                  <c:v>-66.294499999999971</c:v>
                </c:pt>
                <c:pt idx="152085">
                  <c:v>-66.292499999999961</c:v>
                </c:pt>
                <c:pt idx="152086">
                  <c:v>-66.290499999999952</c:v>
                </c:pt>
                <c:pt idx="152087">
                  <c:v>-66.288499999999999</c:v>
                </c:pt>
                <c:pt idx="152088">
                  <c:v>-66.28649999999999</c:v>
                </c:pt>
                <c:pt idx="152089">
                  <c:v>-66.28449999999998</c:v>
                </c:pt>
                <c:pt idx="152090">
                  <c:v>-66.28249999999997</c:v>
                </c:pt>
                <c:pt idx="152091">
                  <c:v>-66.280499999999961</c:v>
                </c:pt>
                <c:pt idx="152092">
                  <c:v>-66.278499999999951</c:v>
                </c:pt>
                <c:pt idx="152093">
                  <c:v>-66.276499999999999</c:v>
                </c:pt>
                <c:pt idx="152094">
                  <c:v>-66.274499999999989</c:v>
                </c:pt>
                <c:pt idx="152095">
                  <c:v>-66.27249999999998</c:v>
                </c:pt>
                <c:pt idx="152096">
                  <c:v>-66.27049999999997</c:v>
                </c:pt>
                <c:pt idx="152097">
                  <c:v>-66.26849999999996</c:v>
                </c:pt>
                <c:pt idx="152098">
                  <c:v>-66.266499999999951</c:v>
                </c:pt>
                <c:pt idx="152099">
                  <c:v>-66.264499999999998</c:v>
                </c:pt>
                <c:pt idx="152100">
                  <c:v>-66.262499999999989</c:v>
                </c:pt>
                <c:pt idx="152101">
                  <c:v>-66.260499999999979</c:v>
                </c:pt>
                <c:pt idx="152102">
                  <c:v>-66.25849999999997</c:v>
                </c:pt>
                <c:pt idx="152103">
                  <c:v>-66.25649999999996</c:v>
                </c:pt>
                <c:pt idx="152104">
                  <c:v>-66.25449999999995</c:v>
                </c:pt>
                <c:pt idx="152105">
                  <c:v>-66.252499999999998</c:v>
                </c:pt>
                <c:pt idx="152106">
                  <c:v>-66.250499999999988</c:v>
                </c:pt>
                <c:pt idx="152107">
                  <c:v>-66.248499999999979</c:v>
                </c:pt>
                <c:pt idx="152108">
                  <c:v>-66.246499999999969</c:v>
                </c:pt>
                <c:pt idx="152109">
                  <c:v>-66.24449999999996</c:v>
                </c:pt>
                <c:pt idx="152110">
                  <c:v>-66.24249999999995</c:v>
                </c:pt>
                <c:pt idx="152111">
                  <c:v>-66.240499999999997</c:v>
                </c:pt>
                <c:pt idx="152112">
                  <c:v>-66.238499999999988</c:v>
                </c:pt>
                <c:pt idx="152113">
                  <c:v>-66.236499999999978</c:v>
                </c:pt>
                <c:pt idx="152114">
                  <c:v>-66.234499999999969</c:v>
                </c:pt>
                <c:pt idx="152115">
                  <c:v>-66.232499999999959</c:v>
                </c:pt>
                <c:pt idx="152116">
                  <c:v>-66.23049999999995</c:v>
                </c:pt>
                <c:pt idx="152117">
                  <c:v>-66.228499999999997</c:v>
                </c:pt>
                <c:pt idx="152118">
                  <c:v>-66.226499999999987</c:v>
                </c:pt>
                <c:pt idx="152119">
                  <c:v>-66.224499999999978</c:v>
                </c:pt>
                <c:pt idx="152120">
                  <c:v>-66.222499999999968</c:v>
                </c:pt>
                <c:pt idx="152121">
                  <c:v>-66.220499999999959</c:v>
                </c:pt>
                <c:pt idx="152122">
                  <c:v>-66.218499999999949</c:v>
                </c:pt>
                <c:pt idx="152123">
                  <c:v>-66.216499999999996</c:v>
                </c:pt>
                <c:pt idx="152124">
                  <c:v>-66.214499999999987</c:v>
                </c:pt>
                <c:pt idx="152125">
                  <c:v>-66.212499999999977</c:v>
                </c:pt>
                <c:pt idx="152126">
                  <c:v>-66.210499999999968</c:v>
                </c:pt>
                <c:pt idx="152127">
                  <c:v>-66.208499999999958</c:v>
                </c:pt>
                <c:pt idx="152128">
                  <c:v>-66.206500000000005</c:v>
                </c:pt>
                <c:pt idx="152129">
                  <c:v>-66.204499999999996</c:v>
                </c:pt>
                <c:pt idx="152130">
                  <c:v>-66.202499999999986</c:v>
                </c:pt>
                <c:pt idx="152131">
                  <c:v>-66.200499999999977</c:v>
                </c:pt>
                <c:pt idx="152132">
                  <c:v>-66.198499999999967</c:v>
                </c:pt>
                <c:pt idx="152133">
                  <c:v>-66.196499999999958</c:v>
                </c:pt>
                <c:pt idx="152134">
                  <c:v>-66.194500000000005</c:v>
                </c:pt>
                <c:pt idx="152135">
                  <c:v>-66.192499999999995</c:v>
                </c:pt>
                <c:pt idx="152136">
                  <c:v>-66.190499999999986</c:v>
                </c:pt>
                <c:pt idx="152137">
                  <c:v>-66.188499999999976</c:v>
                </c:pt>
                <c:pt idx="152138">
                  <c:v>-66.186499999999967</c:v>
                </c:pt>
                <c:pt idx="152139">
                  <c:v>-66.184499999999957</c:v>
                </c:pt>
                <c:pt idx="152140">
                  <c:v>-66.182500000000005</c:v>
                </c:pt>
                <c:pt idx="152141">
                  <c:v>-66.180499999999995</c:v>
                </c:pt>
                <c:pt idx="152142">
                  <c:v>-66.178499999999985</c:v>
                </c:pt>
                <c:pt idx="152143">
                  <c:v>-66.176499999999976</c:v>
                </c:pt>
                <c:pt idx="152144">
                  <c:v>-66.174499999999966</c:v>
                </c:pt>
                <c:pt idx="152145">
                  <c:v>-66.172499999999957</c:v>
                </c:pt>
                <c:pt idx="152146">
                  <c:v>-66.170500000000004</c:v>
                </c:pt>
                <c:pt idx="152147">
                  <c:v>-66.168499999999995</c:v>
                </c:pt>
                <c:pt idx="152148">
                  <c:v>-66.166499999999985</c:v>
                </c:pt>
                <c:pt idx="152149">
                  <c:v>-66.164499999999975</c:v>
                </c:pt>
                <c:pt idx="152150">
                  <c:v>-66.162499999999966</c:v>
                </c:pt>
                <c:pt idx="152151">
                  <c:v>-66.160499999999956</c:v>
                </c:pt>
                <c:pt idx="152152">
                  <c:v>-66.158500000000004</c:v>
                </c:pt>
                <c:pt idx="152153">
                  <c:v>-66.156499999999994</c:v>
                </c:pt>
                <c:pt idx="152154">
                  <c:v>-66.154499999999985</c:v>
                </c:pt>
                <c:pt idx="152155">
                  <c:v>-66.152499999999975</c:v>
                </c:pt>
                <c:pt idx="152156">
                  <c:v>-66.150499999999965</c:v>
                </c:pt>
                <c:pt idx="152157">
                  <c:v>-66.148499999999956</c:v>
                </c:pt>
                <c:pt idx="152158">
                  <c:v>-66.146500000000003</c:v>
                </c:pt>
                <c:pt idx="152159">
                  <c:v>-66.144499999999994</c:v>
                </c:pt>
                <c:pt idx="152160">
                  <c:v>-66.142499999999984</c:v>
                </c:pt>
                <c:pt idx="152161">
                  <c:v>-66.140499999999975</c:v>
                </c:pt>
                <c:pt idx="152162">
                  <c:v>-66.138499999999965</c:v>
                </c:pt>
                <c:pt idx="152163">
                  <c:v>-66.136499999999955</c:v>
                </c:pt>
                <c:pt idx="152164">
                  <c:v>-66.134500000000003</c:v>
                </c:pt>
                <c:pt idx="152165">
                  <c:v>-66.132499999999993</c:v>
                </c:pt>
                <c:pt idx="152166">
                  <c:v>-66.130499999999984</c:v>
                </c:pt>
                <c:pt idx="152167">
                  <c:v>-66.128499999999974</c:v>
                </c:pt>
                <c:pt idx="152168">
                  <c:v>-66.126499999999965</c:v>
                </c:pt>
                <c:pt idx="152169">
                  <c:v>-66.124499999999955</c:v>
                </c:pt>
                <c:pt idx="152170">
                  <c:v>-66.122500000000002</c:v>
                </c:pt>
                <c:pt idx="152171">
                  <c:v>-66.120499999999993</c:v>
                </c:pt>
                <c:pt idx="152172">
                  <c:v>-66.118499999999983</c:v>
                </c:pt>
                <c:pt idx="152173">
                  <c:v>-66.116499999999974</c:v>
                </c:pt>
                <c:pt idx="152174">
                  <c:v>-66.114499999999964</c:v>
                </c:pt>
                <c:pt idx="152175">
                  <c:v>-66.112499999999955</c:v>
                </c:pt>
                <c:pt idx="152176">
                  <c:v>-66.110500000000002</c:v>
                </c:pt>
                <c:pt idx="152177">
                  <c:v>-66.108499999999992</c:v>
                </c:pt>
                <c:pt idx="152178">
                  <c:v>-66.106499999999983</c:v>
                </c:pt>
                <c:pt idx="152179">
                  <c:v>-66.104499999999973</c:v>
                </c:pt>
                <c:pt idx="152180">
                  <c:v>-66.102499999999964</c:v>
                </c:pt>
                <c:pt idx="152181">
                  <c:v>-66.100499999999954</c:v>
                </c:pt>
                <c:pt idx="152182">
                  <c:v>-66.098500000000001</c:v>
                </c:pt>
                <c:pt idx="152183">
                  <c:v>-66.096499999999992</c:v>
                </c:pt>
                <c:pt idx="152184">
                  <c:v>-66.094499999999982</c:v>
                </c:pt>
                <c:pt idx="152185">
                  <c:v>-66.092499999999973</c:v>
                </c:pt>
                <c:pt idx="152186">
                  <c:v>-66.090499999999963</c:v>
                </c:pt>
                <c:pt idx="152187">
                  <c:v>-66.088499999999954</c:v>
                </c:pt>
                <c:pt idx="152188">
                  <c:v>-66.086500000000001</c:v>
                </c:pt>
                <c:pt idx="152189">
                  <c:v>-66.084499999999991</c:v>
                </c:pt>
                <c:pt idx="152190">
                  <c:v>-66.082499999999982</c:v>
                </c:pt>
                <c:pt idx="152191">
                  <c:v>-66.080499999999972</c:v>
                </c:pt>
                <c:pt idx="152192">
                  <c:v>-66.078499999999963</c:v>
                </c:pt>
                <c:pt idx="152193">
                  <c:v>-66.076499999999953</c:v>
                </c:pt>
                <c:pt idx="152194">
                  <c:v>-66.0745</c:v>
                </c:pt>
                <c:pt idx="152195">
                  <c:v>-66.072499999999991</c:v>
                </c:pt>
                <c:pt idx="152196">
                  <c:v>-66.070499999999981</c:v>
                </c:pt>
                <c:pt idx="152197">
                  <c:v>-66.068499999999972</c:v>
                </c:pt>
                <c:pt idx="152198">
                  <c:v>-66.066499999999962</c:v>
                </c:pt>
                <c:pt idx="152199">
                  <c:v>-66.064499999999953</c:v>
                </c:pt>
                <c:pt idx="152200">
                  <c:v>-66.0625</c:v>
                </c:pt>
                <c:pt idx="152201">
                  <c:v>-66.06049999999999</c:v>
                </c:pt>
                <c:pt idx="152202">
                  <c:v>-66.058499999999981</c:v>
                </c:pt>
                <c:pt idx="152203">
                  <c:v>-66.056499999999971</c:v>
                </c:pt>
                <c:pt idx="152204">
                  <c:v>-66.054499999999962</c:v>
                </c:pt>
                <c:pt idx="152205">
                  <c:v>-66.052499999999952</c:v>
                </c:pt>
                <c:pt idx="152206">
                  <c:v>-66.0505</c:v>
                </c:pt>
                <c:pt idx="152207">
                  <c:v>-66.04849999999999</c:v>
                </c:pt>
                <c:pt idx="152208">
                  <c:v>-66.04649999999998</c:v>
                </c:pt>
                <c:pt idx="152209">
                  <c:v>-66.044499999999971</c:v>
                </c:pt>
                <c:pt idx="152210">
                  <c:v>-66.042499999999961</c:v>
                </c:pt>
                <c:pt idx="152211">
                  <c:v>-66.040499999999952</c:v>
                </c:pt>
                <c:pt idx="152212">
                  <c:v>-66.038499999999999</c:v>
                </c:pt>
                <c:pt idx="152213">
                  <c:v>-66.03649999999999</c:v>
                </c:pt>
                <c:pt idx="152214">
                  <c:v>-66.03449999999998</c:v>
                </c:pt>
                <c:pt idx="152215">
                  <c:v>-66.03249999999997</c:v>
                </c:pt>
                <c:pt idx="152216">
                  <c:v>-66.030499999999961</c:v>
                </c:pt>
                <c:pt idx="152217">
                  <c:v>-66.028499999999951</c:v>
                </c:pt>
                <c:pt idx="152218">
                  <c:v>-66.026499999999999</c:v>
                </c:pt>
                <c:pt idx="152219">
                  <c:v>-66.024499999999989</c:v>
                </c:pt>
                <c:pt idx="152220">
                  <c:v>-66.02249999999998</c:v>
                </c:pt>
                <c:pt idx="152221">
                  <c:v>-66.02049999999997</c:v>
                </c:pt>
                <c:pt idx="152222">
                  <c:v>-66.01849999999996</c:v>
                </c:pt>
                <c:pt idx="152223">
                  <c:v>-66.016499999999951</c:v>
                </c:pt>
                <c:pt idx="152224">
                  <c:v>-66.014499999999998</c:v>
                </c:pt>
                <c:pt idx="152225">
                  <c:v>-66.012499999999989</c:v>
                </c:pt>
                <c:pt idx="152226">
                  <c:v>-66.010499999999979</c:v>
                </c:pt>
                <c:pt idx="152227">
                  <c:v>-66.00849999999997</c:v>
                </c:pt>
                <c:pt idx="152228">
                  <c:v>-66.00649999999996</c:v>
                </c:pt>
                <c:pt idx="152229">
                  <c:v>-66.00449999999995</c:v>
                </c:pt>
                <c:pt idx="152230">
                  <c:v>-66.002499999999998</c:v>
                </c:pt>
                <c:pt idx="152231">
                  <c:v>-66.000499999999988</c:v>
                </c:pt>
                <c:pt idx="152232">
                  <c:v>-65.998499999999979</c:v>
                </c:pt>
                <c:pt idx="152233">
                  <c:v>-65.996499999999969</c:v>
                </c:pt>
                <c:pt idx="152234">
                  <c:v>-65.99449999999996</c:v>
                </c:pt>
                <c:pt idx="152235">
                  <c:v>-65.99249999999995</c:v>
                </c:pt>
                <c:pt idx="152236">
                  <c:v>-65.990499999999997</c:v>
                </c:pt>
                <c:pt idx="152237">
                  <c:v>-65.988499999999988</c:v>
                </c:pt>
                <c:pt idx="152238">
                  <c:v>-65.986499999999978</c:v>
                </c:pt>
                <c:pt idx="152239">
                  <c:v>-65.984499999999969</c:v>
                </c:pt>
                <c:pt idx="152240">
                  <c:v>-65.982499999999959</c:v>
                </c:pt>
                <c:pt idx="152241">
                  <c:v>-65.98049999999995</c:v>
                </c:pt>
                <c:pt idx="152242">
                  <c:v>-65.978499999999997</c:v>
                </c:pt>
                <c:pt idx="152243">
                  <c:v>-65.976499999999987</c:v>
                </c:pt>
                <c:pt idx="152244">
                  <c:v>-65.974499999999978</c:v>
                </c:pt>
                <c:pt idx="152245">
                  <c:v>-65.972499999999968</c:v>
                </c:pt>
                <c:pt idx="152246">
                  <c:v>-65.970499999999959</c:v>
                </c:pt>
                <c:pt idx="152247">
                  <c:v>-65.968499999999949</c:v>
                </c:pt>
                <c:pt idx="152248">
                  <c:v>-65.966499999999996</c:v>
                </c:pt>
                <c:pt idx="152249">
                  <c:v>-65.964499999999987</c:v>
                </c:pt>
                <c:pt idx="152250">
                  <c:v>-65.962499999999977</c:v>
                </c:pt>
                <c:pt idx="152251">
                  <c:v>-65.960499999999968</c:v>
                </c:pt>
                <c:pt idx="152252">
                  <c:v>-65.958499999999958</c:v>
                </c:pt>
                <c:pt idx="152253">
                  <c:v>-65.956500000000005</c:v>
                </c:pt>
                <c:pt idx="152254">
                  <c:v>-65.954499999999996</c:v>
                </c:pt>
                <c:pt idx="152255">
                  <c:v>-65.952499999999986</c:v>
                </c:pt>
                <c:pt idx="152256">
                  <c:v>-65.950499999999977</c:v>
                </c:pt>
                <c:pt idx="152257">
                  <c:v>-65.948499999999967</c:v>
                </c:pt>
                <c:pt idx="152258">
                  <c:v>-65.946499999999958</c:v>
                </c:pt>
                <c:pt idx="152259">
                  <c:v>-65.944500000000005</c:v>
                </c:pt>
                <c:pt idx="152260">
                  <c:v>-65.942499999999995</c:v>
                </c:pt>
                <c:pt idx="152261">
                  <c:v>-65.940499999999986</c:v>
                </c:pt>
                <c:pt idx="152262">
                  <c:v>-65.938499999999976</c:v>
                </c:pt>
                <c:pt idx="152263">
                  <c:v>-65.936499999999967</c:v>
                </c:pt>
                <c:pt idx="152264">
                  <c:v>-65.934499999999957</c:v>
                </c:pt>
                <c:pt idx="152265">
                  <c:v>-65.932500000000005</c:v>
                </c:pt>
                <c:pt idx="152266">
                  <c:v>-65.930499999999995</c:v>
                </c:pt>
                <c:pt idx="152267">
                  <c:v>-65.928499999999985</c:v>
                </c:pt>
                <c:pt idx="152268">
                  <c:v>-65.926499999999976</c:v>
                </c:pt>
                <c:pt idx="152269">
                  <c:v>-65.924499999999966</c:v>
                </c:pt>
                <c:pt idx="152270">
                  <c:v>-65.922499999999957</c:v>
                </c:pt>
                <c:pt idx="152271">
                  <c:v>-65.920500000000004</c:v>
                </c:pt>
                <c:pt idx="152272">
                  <c:v>-65.918499999999995</c:v>
                </c:pt>
                <c:pt idx="152273">
                  <c:v>-65.916499999999985</c:v>
                </c:pt>
                <c:pt idx="152274">
                  <c:v>-65.914499999999975</c:v>
                </c:pt>
                <c:pt idx="152275">
                  <c:v>-65.912499999999966</c:v>
                </c:pt>
                <c:pt idx="152276">
                  <c:v>-65.910499999999956</c:v>
                </c:pt>
                <c:pt idx="152277">
                  <c:v>-65.908500000000004</c:v>
                </c:pt>
                <c:pt idx="152278">
                  <c:v>-65.906499999999994</c:v>
                </c:pt>
                <c:pt idx="152279">
                  <c:v>-65.904499999999985</c:v>
                </c:pt>
                <c:pt idx="152280">
                  <c:v>-65.902499999999975</c:v>
                </c:pt>
                <c:pt idx="152281">
                  <c:v>-65.900499999999965</c:v>
                </c:pt>
                <c:pt idx="152282">
                  <c:v>-65.898499999999956</c:v>
                </c:pt>
                <c:pt idx="152283">
                  <c:v>-65.896500000000003</c:v>
                </c:pt>
                <c:pt idx="152284">
                  <c:v>-65.894499999999994</c:v>
                </c:pt>
                <c:pt idx="152285">
                  <c:v>-65.892499999999984</c:v>
                </c:pt>
                <c:pt idx="152286">
                  <c:v>-65.890499999999975</c:v>
                </c:pt>
                <c:pt idx="152287">
                  <c:v>-65.888499999999965</c:v>
                </c:pt>
                <c:pt idx="152288">
                  <c:v>-65.886499999999955</c:v>
                </c:pt>
                <c:pt idx="152289">
                  <c:v>-65.884500000000003</c:v>
                </c:pt>
                <c:pt idx="152290">
                  <c:v>-65.882499999999993</c:v>
                </c:pt>
                <c:pt idx="152291">
                  <c:v>-65.880499999999984</c:v>
                </c:pt>
                <c:pt idx="152292">
                  <c:v>-65.878499999999974</c:v>
                </c:pt>
                <c:pt idx="152293">
                  <c:v>-65.876499999999965</c:v>
                </c:pt>
                <c:pt idx="152294">
                  <c:v>-65.874499999999955</c:v>
                </c:pt>
                <c:pt idx="152295">
                  <c:v>-65.872500000000002</c:v>
                </c:pt>
                <c:pt idx="152296">
                  <c:v>-65.870499999999993</c:v>
                </c:pt>
                <c:pt idx="152297">
                  <c:v>-65.868499999999983</c:v>
                </c:pt>
                <c:pt idx="152298">
                  <c:v>-65.866499999999974</c:v>
                </c:pt>
                <c:pt idx="152299">
                  <c:v>-65.864499999999964</c:v>
                </c:pt>
                <c:pt idx="152300">
                  <c:v>-65.862499999999955</c:v>
                </c:pt>
                <c:pt idx="152301">
                  <c:v>-65.860500000000002</c:v>
                </c:pt>
                <c:pt idx="152302">
                  <c:v>-65.858499999999992</c:v>
                </c:pt>
                <c:pt idx="152303">
                  <c:v>-65.856499999999983</c:v>
                </c:pt>
                <c:pt idx="152304">
                  <c:v>-65.854499999999973</c:v>
                </c:pt>
                <c:pt idx="152305">
                  <c:v>-65.852499999999964</c:v>
                </c:pt>
                <c:pt idx="152306">
                  <c:v>-65.850499999999954</c:v>
                </c:pt>
                <c:pt idx="152307">
                  <c:v>-65.848500000000001</c:v>
                </c:pt>
                <c:pt idx="152308">
                  <c:v>-65.846499999999992</c:v>
                </c:pt>
                <c:pt idx="152309">
                  <c:v>-65.844499999999982</c:v>
                </c:pt>
                <c:pt idx="152310">
                  <c:v>-65.842499999999973</c:v>
                </c:pt>
                <c:pt idx="152311">
                  <c:v>-65.840499999999963</c:v>
                </c:pt>
                <c:pt idx="152312">
                  <c:v>-65.838499999999954</c:v>
                </c:pt>
                <c:pt idx="152313">
                  <c:v>-65.836500000000001</c:v>
                </c:pt>
                <c:pt idx="152314">
                  <c:v>-65.834499999999991</c:v>
                </c:pt>
                <c:pt idx="152315">
                  <c:v>-65.832499999999982</c:v>
                </c:pt>
                <c:pt idx="152316">
                  <c:v>-65.830499999999972</c:v>
                </c:pt>
                <c:pt idx="152317">
                  <c:v>-65.828499999999963</c:v>
                </c:pt>
                <c:pt idx="152318">
                  <c:v>-65.826499999999953</c:v>
                </c:pt>
                <c:pt idx="152319">
                  <c:v>-65.8245</c:v>
                </c:pt>
                <c:pt idx="152320">
                  <c:v>-65.822499999999991</c:v>
                </c:pt>
                <c:pt idx="152321">
                  <c:v>-65.820499999999981</c:v>
                </c:pt>
                <c:pt idx="152322">
                  <c:v>-65.818499999999972</c:v>
                </c:pt>
                <c:pt idx="152323">
                  <c:v>-65.816499999999962</c:v>
                </c:pt>
                <c:pt idx="152324">
                  <c:v>-65.814499999999953</c:v>
                </c:pt>
                <c:pt idx="152325">
                  <c:v>-65.8125</c:v>
                </c:pt>
                <c:pt idx="152326">
                  <c:v>-65.81049999999999</c:v>
                </c:pt>
                <c:pt idx="152327">
                  <c:v>-65.808499999999981</c:v>
                </c:pt>
                <c:pt idx="152328">
                  <c:v>-65.806499999999971</c:v>
                </c:pt>
                <c:pt idx="152329">
                  <c:v>-65.804499999999962</c:v>
                </c:pt>
                <c:pt idx="152330">
                  <c:v>-65.802499999999952</c:v>
                </c:pt>
                <c:pt idx="152331">
                  <c:v>-65.8005</c:v>
                </c:pt>
                <c:pt idx="152332">
                  <c:v>-65.79849999999999</c:v>
                </c:pt>
                <c:pt idx="152333">
                  <c:v>-65.79649999999998</c:v>
                </c:pt>
                <c:pt idx="152334">
                  <c:v>-65.794499999999971</c:v>
                </c:pt>
                <c:pt idx="152335">
                  <c:v>-65.792499999999961</c:v>
                </c:pt>
                <c:pt idx="152336">
                  <c:v>-65.790499999999952</c:v>
                </c:pt>
                <c:pt idx="152337">
                  <c:v>-65.788499999999999</c:v>
                </c:pt>
                <c:pt idx="152338">
                  <c:v>-65.78649999999999</c:v>
                </c:pt>
                <c:pt idx="152339">
                  <c:v>-65.78449999999998</c:v>
                </c:pt>
                <c:pt idx="152340">
                  <c:v>-65.78249999999997</c:v>
                </c:pt>
                <c:pt idx="152341">
                  <c:v>-65.780499999999961</c:v>
                </c:pt>
                <c:pt idx="152342">
                  <c:v>-65.778499999999951</c:v>
                </c:pt>
                <c:pt idx="152343">
                  <c:v>-65.776499999999999</c:v>
                </c:pt>
                <c:pt idx="152344">
                  <c:v>-65.774499999999989</c:v>
                </c:pt>
                <c:pt idx="152345">
                  <c:v>-65.77249999999998</c:v>
                </c:pt>
                <c:pt idx="152346">
                  <c:v>-65.77049999999997</c:v>
                </c:pt>
                <c:pt idx="152347">
                  <c:v>-65.76849999999996</c:v>
                </c:pt>
                <c:pt idx="152348">
                  <c:v>-65.766499999999951</c:v>
                </c:pt>
                <c:pt idx="152349">
                  <c:v>-65.764499999999998</c:v>
                </c:pt>
                <c:pt idx="152350">
                  <c:v>-65.762499999999989</c:v>
                </c:pt>
                <c:pt idx="152351">
                  <c:v>-65.760499999999979</c:v>
                </c:pt>
                <c:pt idx="152352">
                  <c:v>-65.75849999999997</c:v>
                </c:pt>
                <c:pt idx="152353">
                  <c:v>-65.75649999999996</c:v>
                </c:pt>
                <c:pt idx="152354">
                  <c:v>-65.75449999999995</c:v>
                </c:pt>
                <c:pt idx="152355">
                  <c:v>-65.752499999999998</c:v>
                </c:pt>
                <c:pt idx="152356">
                  <c:v>-65.750499999999988</c:v>
                </c:pt>
                <c:pt idx="152357">
                  <c:v>-65.748499999999979</c:v>
                </c:pt>
                <c:pt idx="152358">
                  <c:v>-65.746499999999969</c:v>
                </c:pt>
                <c:pt idx="152359">
                  <c:v>-65.74449999999996</c:v>
                </c:pt>
                <c:pt idx="152360">
                  <c:v>-65.74249999999995</c:v>
                </c:pt>
                <c:pt idx="152361">
                  <c:v>-65.740499999999997</c:v>
                </c:pt>
                <c:pt idx="152362">
                  <c:v>-65.738499999999988</c:v>
                </c:pt>
                <c:pt idx="152363">
                  <c:v>-65.736499999999978</c:v>
                </c:pt>
                <c:pt idx="152364">
                  <c:v>-65.734499999999969</c:v>
                </c:pt>
                <c:pt idx="152365">
                  <c:v>-65.732499999999959</c:v>
                </c:pt>
                <c:pt idx="152366">
                  <c:v>-65.73049999999995</c:v>
                </c:pt>
                <c:pt idx="152367">
                  <c:v>-65.728499999999997</c:v>
                </c:pt>
                <c:pt idx="152368">
                  <c:v>-65.726499999999987</c:v>
                </c:pt>
                <c:pt idx="152369">
                  <c:v>-65.724499999999978</c:v>
                </c:pt>
                <c:pt idx="152370">
                  <c:v>-65.722499999999968</c:v>
                </c:pt>
                <c:pt idx="152371">
                  <c:v>-65.720499999999959</c:v>
                </c:pt>
                <c:pt idx="152372">
                  <c:v>-65.718499999999949</c:v>
                </c:pt>
                <c:pt idx="152373">
                  <c:v>-65.716499999999996</c:v>
                </c:pt>
                <c:pt idx="152374">
                  <c:v>-65.714499999999987</c:v>
                </c:pt>
                <c:pt idx="152375">
                  <c:v>-65.712499999999977</c:v>
                </c:pt>
                <c:pt idx="152376">
                  <c:v>-65.710499999999968</c:v>
                </c:pt>
                <c:pt idx="152377">
                  <c:v>-65.708499999999958</c:v>
                </c:pt>
                <c:pt idx="152378">
                  <c:v>-65.706500000000005</c:v>
                </c:pt>
                <c:pt idx="152379">
                  <c:v>-65.704499999999996</c:v>
                </c:pt>
                <c:pt idx="152380">
                  <c:v>-65.702499999999986</c:v>
                </c:pt>
                <c:pt idx="152381">
                  <c:v>-65.700499999999977</c:v>
                </c:pt>
                <c:pt idx="152382">
                  <c:v>-65.698499999999967</c:v>
                </c:pt>
                <c:pt idx="152383">
                  <c:v>-65.696499999999958</c:v>
                </c:pt>
                <c:pt idx="152384">
                  <c:v>-65.694500000000005</c:v>
                </c:pt>
                <c:pt idx="152385">
                  <c:v>-65.692499999999995</c:v>
                </c:pt>
                <c:pt idx="152386">
                  <c:v>-65.690499999999986</c:v>
                </c:pt>
                <c:pt idx="152387">
                  <c:v>-65.688499999999976</c:v>
                </c:pt>
                <c:pt idx="152388">
                  <c:v>-65.686499999999967</c:v>
                </c:pt>
                <c:pt idx="152389">
                  <c:v>-65.684499999999957</c:v>
                </c:pt>
                <c:pt idx="152390">
                  <c:v>-65.682500000000005</c:v>
                </c:pt>
                <c:pt idx="152391">
                  <c:v>-65.680499999999995</c:v>
                </c:pt>
                <c:pt idx="152392">
                  <c:v>-65.678499999999985</c:v>
                </c:pt>
                <c:pt idx="152393">
                  <c:v>-65.676499999999976</c:v>
                </c:pt>
                <c:pt idx="152394">
                  <c:v>-65.674499999999966</c:v>
                </c:pt>
                <c:pt idx="152395">
                  <c:v>-65.672499999999957</c:v>
                </c:pt>
                <c:pt idx="152396">
                  <c:v>-65.670500000000004</c:v>
                </c:pt>
                <c:pt idx="152397">
                  <c:v>-65.668499999999995</c:v>
                </c:pt>
                <c:pt idx="152398">
                  <c:v>-65.666499999999985</c:v>
                </c:pt>
                <c:pt idx="152399">
                  <c:v>-65.664499999999975</c:v>
                </c:pt>
                <c:pt idx="152400">
                  <c:v>-65.662499999999966</c:v>
                </c:pt>
                <c:pt idx="152401">
                  <c:v>-65.660499999999956</c:v>
                </c:pt>
                <c:pt idx="152402">
                  <c:v>-65.658500000000004</c:v>
                </c:pt>
                <c:pt idx="152403">
                  <c:v>-65.656499999999994</c:v>
                </c:pt>
                <c:pt idx="152404">
                  <c:v>-65.654499999999985</c:v>
                </c:pt>
                <c:pt idx="152405">
                  <c:v>-65.652499999999975</c:v>
                </c:pt>
                <c:pt idx="152406">
                  <c:v>-65.650499999999965</c:v>
                </c:pt>
                <c:pt idx="152407">
                  <c:v>-65.648499999999956</c:v>
                </c:pt>
                <c:pt idx="152408">
                  <c:v>-65.646500000000003</c:v>
                </c:pt>
                <c:pt idx="152409">
                  <c:v>-65.644499999999994</c:v>
                </c:pt>
                <c:pt idx="152410">
                  <c:v>-65.642499999999984</c:v>
                </c:pt>
                <c:pt idx="152411">
                  <c:v>-65.640499999999975</c:v>
                </c:pt>
                <c:pt idx="152412">
                  <c:v>-65.638499999999965</c:v>
                </c:pt>
                <c:pt idx="152413">
                  <c:v>-65.636499999999955</c:v>
                </c:pt>
                <c:pt idx="152414">
                  <c:v>-65.634500000000003</c:v>
                </c:pt>
                <c:pt idx="152415">
                  <c:v>-65.632499999999993</c:v>
                </c:pt>
                <c:pt idx="152416">
                  <c:v>-65.630499999999984</c:v>
                </c:pt>
                <c:pt idx="152417">
                  <c:v>-65.628499999999974</c:v>
                </c:pt>
                <c:pt idx="152418">
                  <c:v>-65.626499999999965</c:v>
                </c:pt>
                <c:pt idx="152419">
                  <c:v>-65.624499999999955</c:v>
                </c:pt>
                <c:pt idx="152420">
                  <c:v>-65.622500000000002</c:v>
                </c:pt>
                <c:pt idx="152421">
                  <c:v>-65.620499999999993</c:v>
                </c:pt>
                <c:pt idx="152422">
                  <c:v>-65.618499999999983</c:v>
                </c:pt>
                <c:pt idx="152423">
                  <c:v>-65.616499999999974</c:v>
                </c:pt>
                <c:pt idx="152424">
                  <c:v>-65.614499999999964</c:v>
                </c:pt>
                <c:pt idx="152425">
                  <c:v>-65.612499999999955</c:v>
                </c:pt>
                <c:pt idx="152426">
                  <c:v>-65.610500000000002</c:v>
                </c:pt>
                <c:pt idx="152427">
                  <c:v>-65.608499999999992</c:v>
                </c:pt>
                <c:pt idx="152428">
                  <c:v>-65.606499999999983</c:v>
                </c:pt>
                <c:pt idx="152429">
                  <c:v>-65.604499999999973</c:v>
                </c:pt>
                <c:pt idx="152430">
                  <c:v>-65.602499999999964</c:v>
                </c:pt>
                <c:pt idx="152431">
                  <c:v>-65.600499999999954</c:v>
                </c:pt>
                <c:pt idx="152432">
                  <c:v>-65.598500000000001</c:v>
                </c:pt>
                <c:pt idx="152433">
                  <c:v>-65.596499999999992</c:v>
                </c:pt>
                <c:pt idx="152434">
                  <c:v>-65.594499999999982</c:v>
                </c:pt>
                <c:pt idx="152435">
                  <c:v>-65.592499999999973</c:v>
                </c:pt>
                <c:pt idx="152436">
                  <c:v>-65.590499999999963</c:v>
                </c:pt>
                <c:pt idx="152437">
                  <c:v>-65.588499999999954</c:v>
                </c:pt>
                <c:pt idx="152438">
                  <c:v>-65.586500000000001</c:v>
                </c:pt>
                <c:pt idx="152439">
                  <c:v>-65.584499999999991</c:v>
                </c:pt>
                <c:pt idx="152440">
                  <c:v>-65.582499999999982</c:v>
                </c:pt>
                <c:pt idx="152441">
                  <c:v>-65.580499999999972</c:v>
                </c:pt>
                <c:pt idx="152442">
                  <c:v>-65.578499999999963</c:v>
                </c:pt>
                <c:pt idx="152443">
                  <c:v>-65.576499999999953</c:v>
                </c:pt>
                <c:pt idx="152444">
                  <c:v>-65.5745</c:v>
                </c:pt>
                <c:pt idx="152445">
                  <c:v>-65.572499999999991</c:v>
                </c:pt>
                <c:pt idx="152446">
                  <c:v>-65.570499999999981</c:v>
                </c:pt>
                <c:pt idx="152447">
                  <c:v>-65.568499999999972</c:v>
                </c:pt>
                <c:pt idx="152448">
                  <c:v>-65.566499999999962</c:v>
                </c:pt>
                <c:pt idx="152449">
                  <c:v>-65.564499999999953</c:v>
                </c:pt>
                <c:pt idx="152450">
                  <c:v>-65.5625</c:v>
                </c:pt>
                <c:pt idx="152451">
                  <c:v>-65.56049999999999</c:v>
                </c:pt>
                <c:pt idx="152452">
                  <c:v>-65.558499999999981</c:v>
                </c:pt>
                <c:pt idx="152453">
                  <c:v>-65.556499999999971</c:v>
                </c:pt>
                <c:pt idx="152454">
                  <c:v>-65.554499999999962</c:v>
                </c:pt>
                <c:pt idx="152455">
                  <c:v>-65.552499999999952</c:v>
                </c:pt>
                <c:pt idx="152456">
                  <c:v>-65.5505</c:v>
                </c:pt>
                <c:pt idx="152457">
                  <c:v>-65.54849999999999</c:v>
                </c:pt>
                <c:pt idx="152458">
                  <c:v>-65.54649999999998</c:v>
                </c:pt>
                <c:pt idx="152459">
                  <c:v>-65.544499999999971</c:v>
                </c:pt>
                <c:pt idx="152460">
                  <c:v>-65.542499999999961</c:v>
                </c:pt>
                <c:pt idx="152461">
                  <c:v>-65.540499999999952</c:v>
                </c:pt>
                <c:pt idx="152462">
                  <c:v>-65.538499999999999</c:v>
                </c:pt>
                <c:pt idx="152463">
                  <c:v>-65.53649999999999</c:v>
                </c:pt>
                <c:pt idx="152464">
                  <c:v>-65.53449999999998</c:v>
                </c:pt>
                <c:pt idx="152465">
                  <c:v>-65.53249999999997</c:v>
                </c:pt>
                <c:pt idx="152466">
                  <c:v>-65.530499999999961</c:v>
                </c:pt>
                <c:pt idx="152467">
                  <c:v>-65.528499999999951</c:v>
                </c:pt>
                <c:pt idx="152468">
                  <c:v>-65.526499999999999</c:v>
                </c:pt>
                <c:pt idx="152469">
                  <c:v>-65.524499999999989</c:v>
                </c:pt>
                <c:pt idx="152470">
                  <c:v>-65.52249999999998</c:v>
                </c:pt>
                <c:pt idx="152471">
                  <c:v>-65.52049999999997</c:v>
                </c:pt>
                <c:pt idx="152472">
                  <c:v>-65.51849999999996</c:v>
                </c:pt>
                <c:pt idx="152473">
                  <c:v>-65.516499999999951</c:v>
                </c:pt>
                <c:pt idx="152474">
                  <c:v>-65.514499999999998</c:v>
                </c:pt>
                <c:pt idx="152475">
                  <c:v>-65.512499999999989</c:v>
                </c:pt>
                <c:pt idx="152476">
                  <c:v>-65.510499999999979</c:v>
                </c:pt>
                <c:pt idx="152477">
                  <c:v>-65.50849999999997</c:v>
                </c:pt>
                <c:pt idx="152478">
                  <c:v>-65.50649999999996</c:v>
                </c:pt>
                <c:pt idx="152479">
                  <c:v>-65.50449999999995</c:v>
                </c:pt>
                <c:pt idx="152480">
                  <c:v>-65.502499999999998</c:v>
                </c:pt>
                <c:pt idx="152481">
                  <c:v>-65.500499999999988</c:v>
                </c:pt>
                <c:pt idx="152482">
                  <c:v>-65.498499999999979</c:v>
                </c:pt>
                <c:pt idx="152483">
                  <c:v>-65.496499999999969</c:v>
                </c:pt>
                <c:pt idx="152484">
                  <c:v>-65.49449999999996</c:v>
                </c:pt>
                <c:pt idx="152485">
                  <c:v>-65.49249999999995</c:v>
                </c:pt>
                <c:pt idx="152486">
                  <c:v>-65.490499999999997</c:v>
                </c:pt>
                <c:pt idx="152487">
                  <c:v>-65.488499999999988</c:v>
                </c:pt>
                <c:pt idx="152488">
                  <c:v>-65.486499999999978</c:v>
                </c:pt>
                <c:pt idx="152489">
                  <c:v>-65.484499999999969</c:v>
                </c:pt>
                <c:pt idx="152490">
                  <c:v>-65.482499999999959</c:v>
                </c:pt>
                <c:pt idx="152491">
                  <c:v>-65.48049999999995</c:v>
                </c:pt>
                <c:pt idx="152492">
                  <c:v>-65.478499999999997</c:v>
                </c:pt>
                <c:pt idx="152493">
                  <c:v>-65.476499999999987</c:v>
                </c:pt>
                <c:pt idx="152494">
                  <c:v>-65.474499999999978</c:v>
                </c:pt>
                <c:pt idx="152495">
                  <c:v>-65.472499999999968</c:v>
                </c:pt>
                <c:pt idx="152496">
                  <c:v>-65.470499999999959</c:v>
                </c:pt>
                <c:pt idx="152497">
                  <c:v>-65.468499999999949</c:v>
                </c:pt>
                <c:pt idx="152498">
                  <c:v>-65.466499999999996</c:v>
                </c:pt>
                <c:pt idx="152499">
                  <c:v>-65.464499999999987</c:v>
                </c:pt>
                <c:pt idx="152500">
                  <c:v>-65.462499999999977</c:v>
                </c:pt>
                <c:pt idx="152501">
                  <c:v>-65.460499999999968</c:v>
                </c:pt>
                <c:pt idx="152502">
                  <c:v>-65.458499999999958</c:v>
                </c:pt>
                <c:pt idx="152503">
                  <c:v>-65.456500000000005</c:v>
                </c:pt>
                <c:pt idx="152504">
                  <c:v>-65.454499999999996</c:v>
                </c:pt>
                <c:pt idx="152505">
                  <c:v>-65.452499999999986</c:v>
                </c:pt>
                <c:pt idx="152506">
                  <c:v>-65.450499999999977</c:v>
                </c:pt>
                <c:pt idx="152507">
                  <c:v>-65.448499999999967</c:v>
                </c:pt>
                <c:pt idx="152508">
                  <c:v>-65.446499999999958</c:v>
                </c:pt>
                <c:pt idx="152509">
                  <c:v>-65.444500000000005</c:v>
                </c:pt>
                <c:pt idx="152510">
                  <c:v>-65.442499999999995</c:v>
                </c:pt>
                <c:pt idx="152511">
                  <c:v>-65.440499999999986</c:v>
                </c:pt>
                <c:pt idx="152512">
                  <c:v>-65.438499999999976</c:v>
                </c:pt>
                <c:pt idx="152513">
                  <c:v>-65.436499999999967</c:v>
                </c:pt>
                <c:pt idx="152514">
                  <c:v>-65.434499999999957</c:v>
                </c:pt>
                <c:pt idx="152515">
                  <c:v>-65.432500000000005</c:v>
                </c:pt>
                <c:pt idx="152516">
                  <c:v>-65.430499999999995</c:v>
                </c:pt>
                <c:pt idx="152517">
                  <c:v>-65.428499999999985</c:v>
                </c:pt>
                <c:pt idx="152518">
                  <c:v>-65.426499999999976</c:v>
                </c:pt>
                <c:pt idx="152519">
                  <c:v>-65.424499999999966</c:v>
                </c:pt>
                <c:pt idx="152520">
                  <c:v>-65.422499999999957</c:v>
                </c:pt>
                <c:pt idx="152521">
                  <c:v>-65.420500000000004</c:v>
                </c:pt>
                <c:pt idx="152522">
                  <c:v>-65.418499999999995</c:v>
                </c:pt>
                <c:pt idx="152523">
                  <c:v>-65.416499999999985</c:v>
                </c:pt>
                <c:pt idx="152524">
                  <c:v>-65.414499999999975</c:v>
                </c:pt>
                <c:pt idx="152525">
                  <c:v>-65.412499999999966</c:v>
                </c:pt>
                <c:pt idx="152526">
                  <c:v>-65.410499999999956</c:v>
                </c:pt>
                <c:pt idx="152527">
                  <c:v>-65.408500000000004</c:v>
                </c:pt>
                <c:pt idx="152528">
                  <c:v>-65.406499999999994</c:v>
                </c:pt>
                <c:pt idx="152529">
                  <c:v>-65.404499999999985</c:v>
                </c:pt>
                <c:pt idx="152530">
                  <c:v>-65.402499999999975</c:v>
                </c:pt>
                <c:pt idx="152531">
                  <c:v>-65.400499999999965</c:v>
                </c:pt>
                <c:pt idx="152532">
                  <c:v>-65.398499999999956</c:v>
                </c:pt>
                <c:pt idx="152533">
                  <c:v>-65.396500000000003</c:v>
                </c:pt>
                <c:pt idx="152534">
                  <c:v>-65.394499999999994</c:v>
                </c:pt>
                <c:pt idx="152535">
                  <c:v>-65.392499999999984</c:v>
                </c:pt>
                <c:pt idx="152536">
                  <c:v>-65.390499999999975</c:v>
                </c:pt>
                <c:pt idx="152537">
                  <c:v>-65.388499999999965</c:v>
                </c:pt>
                <c:pt idx="152538">
                  <c:v>-65.386499999999955</c:v>
                </c:pt>
                <c:pt idx="152539">
                  <c:v>-65.384500000000003</c:v>
                </c:pt>
                <c:pt idx="152540">
                  <c:v>-65.382499999999993</c:v>
                </c:pt>
                <c:pt idx="152541">
                  <c:v>-65.380499999999984</c:v>
                </c:pt>
                <c:pt idx="152542">
                  <c:v>-65.378499999999974</c:v>
                </c:pt>
                <c:pt idx="152543">
                  <c:v>-65.376499999999965</c:v>
                </c:pt>
                <c:pt idx="152544">
                  <c:v>-65.374499999999955</c:v>
                </c:pt>
                <c:pt idx="152545">
                  <c:v>-65.372500000000002</c:v>
                </c:pt>
                <c:pt idx="152546">
                  <c:v>-65.370499999999993</c:v>
                </c:pt>
                <c:pt idx="152547">
                  <c:v>-65.368499999999983</c:v>
                </c:pt>
                <c:pt idx="152548">
                  <c:v>-65.366499999999974</c:v>
                </c:pt>
                <c:pt idx="152549">
                  <c:v>-65.364499999999964</c:v>
                </c:pt>
                <c:pt idx="152550">
                  <c:v>-65.362499999999955</c:v>
                </c:pt>
                <c:pt idx="152551">
                  <c:v>-65.360500000000002</c:v>
                </c:pt>
                <c:pt idx="152552">
                  <c:v>-65.358499999999992</c:v>
                </c:pt>
                <c:pt idx="152553">
                  <c:v>-65.356499999999983</c:v>
                </c:pt>
                <c:pt idx="152554">
                  <c:v>-65.354499999999973</c:v>
                </c:pt>
                <c:pt idx="152555">
                  <c:v>-65.352499999999964</c:v>
                </c:pt>
                <c:pt idx="152556">
                  <c:v>-65.350499999999954</c:v>
                </c:pt>
                <c:pt idx="152557">
                  <c:v>-65.348500000000001</c:v>
                </c:pt>
                <c:pt idx="152558">
                  <c:v>-65.346499999999992</c:v>
                </c:pt>
                <c:pt idx="152559">
                  <c:v>-65.344499999999982</c:v>
                </c:pt>
                <c:pt idx="152560">
                  <c:v>-65.342499999999973</c:v>
                </c:pt>
                <c:pt idx="152561">
                  <c:v>-65.340499999999963</c:v>
                </c:pt>
                <c:pt idx="152562">
                  <c:v>-65.338499999999954</c:v>
                </c:pt>
                <c:pt idx="152563">
                  <c:v>-65.336500000000001</c:v>
                </c:pt>
                <c:pt idx="152564">
                  <c:v>-65.334499999999991</c:v>
                </c:pt>
                <c:pt idx="152565">
                  <c:v>-65.332499999999982</c:v>
                </c:pt>
                <c:pt idx="152566">
                  <c:v>-65.330499999999972</c:v>
                </c:pt>
                <c:pt idx="152567">
                  <c:v>-65.328499999999963</c:v>
                </c:pt>
                <c:pt idx="152568">
                  <c:v>-65.326499999999953</c:v>
                </c:pt>
                <c:pt idx="152569">
                  <c:v>-65.3245</c:v>
                </c:pt>
                <c:pt idx="152570">
                  <c:v>-65.322499999999991</c:v>
                </c:pt>
                <c:pt idx="152571">
                  <c:v>-65.320499999999981</c:v>
                </c:pt>
                <c:pt idx="152572">
                  <c:v>-65.318499999999972</c:v>
                </c:pt>
                <c:pt idx="152573">
                  <c:v>-65.316499999999962</c:v>
                </c:pt>
                <c:pt idx="152574">
                  <c:v>-65.314499999999953</c:v>
                </c:pt>
                <c:pt idx="152575">
                  <c:v>-65.3125</c:v>
                </c:pt>
                <c:pt idx="152576">
                  <c:v>-65.31049999999999</c:v>
                </c:pt>
                <c:pt idx="152577">
                  <c:v>-65.308499999999981</c:v>
                </c:pt>
                <c:pt idx="152578">
                  <c:v>-65.306499999999971</c:v>
                </c:pt>
                <c:pt idx="152579">
                  <c:v>-65.304499999999962</c:v>
                </c:pt>
                <c:pt idx="152580">
                  <c:v>-65.302499999999952</c:v>
                </c:pt>
                <c:pt idx="152581">
                  <c:v>-65.3005</c:v>
                </c:pt>
                <c:pt idx="152582">
                  <c:v>-65.29849999999999</c:v>
                </c:pt>
                <c:pt idx="152583">
                  <c:v>-65.29649999999998</c:v>
                </c:pt>
                <c:pt idx="152584">
                  <c:v>-65.294499999999971</c:v>
                </c:pt>
                <c:pt idx="152585">
                  <c:v>-65.292499999999961</c:v>
                </c:pt>
                <c:pt idx="152586">
                  <c:v>-65.290499999999952</c:v>
                </c:pt>
                <c:pt idx="152587">
                  <c:v>-65.288499999999999</c:v>
                </c:pt>
                <c:pt idx="152588">
                  <c:v>-65.28649999999999</c:v>
                </c:pt>
                <c:pt idx="152589">
                  <c:v>-65.28449999999998</c:v>
                </c:pt>
                <c:pt idx="152590">
                  <c:v>-65.28249999999997</c:v>
                </c:pt>
                <c:pt idx="152591">
                  <c:v>-65.280499999999961</c:v>
                </c:pt>
                <c:pt idx="152592">
                  <c:v>-65.278499999999951</c:v>
                </c:pt>
                <c:pt idx="152593">
                  <c:v>-65.276499999999999</c:v>
                </c:pt>
                <c:pt idx="152594">
                  <c:v>-65.274499999999989</c:v>
                </c:pt>
                <c:pt idx="152595">
                  <c:v>-65.27249999999998</c:v>
                </c:pt>
                <c:pt idx="152596">
                  <c:v>-65.27049999999997</c:v>
                </c:pt>
                <c:pt idx="152597">
                  <c:v>-65.26849999999996</c:v>
                </c:pt>
                <c:pt idx="152598">
                  <c:v>-65.266499999999951</c:v>
                </c:pt>
                <c:pt idx="152599">
                  <c:v>-65.264499999999998</c:v>
                </c:pt>
                <c:pt idx="152600">
                  <c:v>-65.262499999999989</c:v>
                </c:pt>
                <c:pt idx="152601">
                  <c:v>-65.260499999999979</c:v>
                </c:pt>
                <c:pt idx="152602">
                  <c:v>-65.25849999999997</c:v>
                </c:pt>
                <c:pt idx="152603">
                  <c:v>-65.25649999999996</c:v>
                </c:pt>
                <c:pt idx="152604">
                  <c:v>-65.25449999999995</c:v>
                </c:pt>
                <c:pt idx="152605">
                  <c:v>-65.252499999999998</c:v>
                </c:pt>
                <c:pt idx="152606">
                  <c:v>-65.250499999999988</c:v>
                </c:pt>
                <c:pt idx="152607">
                  <c:v>-65.248499999999979</c:v>
                </c:pt>
                <c:pt idx="152608">
                  <c:v>-65.246499999999969</c:v>
                </c:pt>
                <c:pt idx="152609">
                  <c:v>-65.24449999999996</c:v>
                </c:pt>
                <c:pt idx="152610">
                  <c:v>-65.24249999999995</c:v>
                </c:pt>
                <c:pt idx="152611">
                  <c:v>-65.240499999999997</c:v>
                </c:pt>
                <c:pt idx="152612">
                  <c:v>-65.238499999999988</c:v>
                </c:pt>
                <c:pt idx="152613">
                  <c:v>-65.236499999999978</c:v>
                </c:pt>
                <c:pt idx="152614">
                  <c:v>-65.234499999999969</c:v>
                </c:pt>
                <c:pt idx="152615">
                  <c:v>-65.232499999999959</c:v>
                </c:pt>
                <c:pt idx="152616">
                  <c:v>-65.23049999999995</c:v>
                </c:pt>
                <c:pt idx="152617">
                  <c:v>-65.228499999999997</c:v>
                </c:pt>
                <c:pt idx="152618">
                  <c:v>-65.226499999999987</c:v>
                </c:pt>
                <c:pt idx="152619">
                  <c:v>-65.224499999999978</c:v>
                </c:pt>
                <c:pt idx="152620">
                  <c:v>-65.222499999999968</c:v>
                </c:pt>
                <c:pt idx="152621">
                  <c:v>-65.220499999999959</c:v>
                </c:pt>
                <c:pt idx="152622">
                  <c:v>-65.218499999999949</c:v>
                </c:pt>
                <c:pt idx="152623">
                  <c:v>-65.216499999999996</c:v>
                </c:pt>
                <c:pt idx="152624">
                  <c:v>-65.214499999999987</c:v>
                </c:pt>
                <c:pt idx="152625">
                  <c:v>-65.212499999999977</c:v>
                </c:pt>
                <c:pt idx="152626">
                  <c:v>-65.210499999999968</c:v>
                </c:pt>
                <c:pt idx="152627">
                  <c:v>-65.208499999999958</c:v>
                </c:pt>
                <c:pt idx="152628">
                  <c:v>-65.206500000000005</c:v>
                </c:pt>
                <c:pt idx="152629">
                  <c:v>-65.204499999999996</c:v>
                </c:pt>
                <c:pt idx="152630">
                  <c:v>-65.202499999999986</c:v>
                </c:pt>
                <c:pt idx="152631">
                  <c:v>-65.200499999999977</c:v>
                </c:pt>
                <c:pt idx="152632">
                  <c:v>-65.198499999999967</c:v>
                </c:pt>
                <c:pt idx="152633">
                  <c:v>-65.196499999999958</c:v>
                </c:pt>
                <c:pt idx="152634">
                  <c:v>-65.194500000000005</c:v>
                </c:pt>
                <c:pt idx="152635">
                  <c:v>-65.192499999999995</c:v>
                </c:pt>
                <c:pt idx="152636">
                  <c:v>-65.190499999999986</c:v>
                </c:pt>
                <c:pt idx="152637">
                  <c:v>-65.188499999999976</c:v>
                </c:pt>
                <c:pt idx="152638">
                  <c:v>-65.186499999999967</c:v>
                </c:pt>
                <c:pt idx="152639">
                  <c:v>-65.184499999999957</c:v>
                </c:pt>
                <c:pt idx="152640">
                  <c:v>-65.182500000000005</c:v>
                </c:pt>
                <c:pt idx="152641">
                  <c:v>-65.180499999999995</c:v>
                </c:pt>
                <c:pt idx="152642">
                  <c:v>-65.178499999999985</c:v>
                </c:pt>
                <c:pt idx="152643">
                  <c:v>-65.176499999999976</c:v>
                </c:pt>
                <c:pt idx="152644">
                  <c:v>-65.174499999999966</c:v>
                </c:pt>
                <c:pt idx="152645">
                  <c:v>-65.172499999999957</c:v>
                </c:pt>
                <c:pt idx="152646">
                  <c:v>-65.170500000000004</c:v>
                </c:pt>
                <c:pt idx="152647">
                  <c:v>-65.168499999999995</c:v>
                </c:pt>
                <c:pt idx="152648">
                  <c:v>-65.166499999999985</c:v>
                </c:pt>
                <c:pt idx="152649">
                  <c:v>-65.164499999999975</c:v>
                </c:pt>
                <c:pt idx="152650">
                  <c:v>-65.162499999999966</c:v>
                </c:pt>
                <c:pt idx="152651">
                  <c:v>-65.160499999999956</c:v>
                </c:pt>
                <c:pt idx="152652">
                  <c:v>-65.158500000000004</c:v>
                </c:pt>
                <c:pt idx="152653">
                  <c:v>-65.156499999999994</c:v>
                </c:pt>
                <c:pt idx="152654">
                  <c:v>-65.154499999999985</c:v>
                </c:pt>
                <c:pt idx="152655">
                  <c:v>-65.152499999999975</c:v>
                </c:pt>
                <c:pt idx="152656">
                  <c:v>-65.150499999999965</c:v>
                </c:pt>
                <c:pt idx="152657">
                  <c:v>-65.148499999999956</c:v>
                </c:pt>
                <c:pt idx="152658">
                  <c:v>-65.146500000000003</c:v>
                </c:pt>
                <c:pt idx="152659">
                  <c:v>-65.144499999999994</c:v>
                </c:pt>
                <c:pt idx="152660">
                  <c:v>-65.142499999999984</c:v>
                </c:pt>
                <c:pt idx="152661">
                  <c:v>-65.140499999999975</c:v>
                </c:pt>
                <c:pt idx="152662">
                  <c:v>-65.138499999999965</c:v>
                </c:pt>
                <c:pt idx="152663">
                  <c:v>-65.136499999999955</c:v>
                </c:pt>
                <c:pt idx="152664">
                  <c:v>-65.134500000000003</c:v>
                </c:pt>
                <c:pt idx="152665">
                  <c:v>-65.132499999999993</c:v>
                </c:pt>
                <c:pt idx="152666">
                  <c:v>-65.130499999999984</c:v>
                </c:pt>
                <c:pt idx="152667">
                  <c:v>-65.128499999999974</c:v>
                </c:pt>
                <c:pt idx="152668">
                  <c:v>-65.126499999999965</c:v>
                </c:pt>
                <c:pt idx="152669">
                  <c:v>-65.124499999999955</c:v>
                </c:pt>
                <c:pt idx="152670">
                  <c:v>-65.122500000000002</c:v>
                </c:pt>
                <c:pt idx="152671">
                  <c:v>-65.120499999999993</c:v>
                </c:pt>
                <c:pt idx="152672">
                  <c:v>-65.118499999999983</c:v>
                </c:pt>
                <c:pt idx="152673">
                  <c:v>-65.116499999999974</c:v>
                </c:pt>
                <c:pt idx="152674">
                  <c:v>-65.114499999999964</c:v>
                </c:pt>
                <c:pt idx="152675">
                  <c:v>-65.112499999999955</c:v>
                </c:pt>
                <c:pt idx="152676">
                  <c:v>-65.110500000000002</c:v>
                </c:pt>
                <c:pt idx="152677">
                  <c:v>-65.108499999999992</c:v>
                </c:pt>
                <c:pt idx="152678">
                  <c:v>-65.106499999999983</c:v>
                </c:pt>
                <c:pt idx="152679">
                  <c:v>-65.104499999999973</c:v>
                </c:pt>
                <c:pt idx="152680">
                  <c:v>-65.102499999999964</c:v>
                </c:pt>
                <c:pt idx="152681">
                  <c:v>-65.100499999999954</c:v>
                </c:pt>
                <c:pt idx="152682">
                  <c:v>-65.098500000000001</c:v>
                </c:pt>
                <c:pt idx="152683">
                  <c:v>-65.096499999999992</c:v>
                </c:pt>
                <c:pt idx="152684">
                  <c:v>-65.094499999999982</c:v>
                </c:pt>
                <c:pt idx="152685">
                  <c:v>-65.092499999999973</c:v>
                </c:pt>
                <c:pt idx="152686">
                  <c:v>-65.090499999999963</c:v>
                </c:pt>
                <c:pt idx="152687">
                  <c:v>-65.088499999999954</c:v>
                </c:pt>
                <c:pt idx="152688">
                  <c:v>-65.086500000000001</c:v>
                </c:pt>
                <c:pt idx="152689">
                  <c:v>-65.084499999999991</c:v>
                </c:pt>
                <c:pt idx="152690">
                  <c:v>-65.082499999999982</c:v>
                </c:pt>
                <c:pt idx="152691">
                  <c:v>-65.080499999999972</c:v>
                </c:pt>
                <c:pt idx="152692">
                  <c:v>-65.078499999999963</c:v>
                </c:pt>
                <c:pt idx="152693">
                  <c:v>-65.076499999999953</c:v>
                </c:pt>
                <c:pt idx="152694">
                  <c:v>-65.0745</c:v>
                </c:pt>
                <c:pt idx="152695">
                  <c:v>-65.072499999999991</c:v>
                </c:pt>
                <c:pt idx="152696">
                  <c:v>-65.070499999999981</c:v>
                </c:pt>
                <c:pt idx="152697">
                  <c:v>-65.068499999999972</c:v>
                </c:pt>
                <c:pt idx="152698">
                  <c:v>-65.066499999999962</c:v>
                </c:pt>
                <c:pt idx="152699">
                  <c:v>-65.064499999999953</c:v>
                </c:pt>
                <c:pt idx="152700">
                  <c:v>-65.0625</c:v>
                </c:pt>
                <c:pt idx="152701">
                  <c:v>-65.06049999999999</c:v>
                </c:pt>
                <c:pt idx="152702">
                  <c:v>-65.058499999999981</c:v>
                </c:pt>
                <c:pt idx="152703">
                  <c:v>-65.056499999999971</c:v>
                </c:pt>
                <c:pt idx="152704">
                  <c:v>-65.054499999999962</c:v>
                </c:pt>
                <c:pt idx="152705">
                  <c:v>-65.052499999999952</c:v>
                </c:pt>
                <c:pt idx="152706">
                  <c:v>-65.0505</c:v>
                </c:pt>
                <c:pt idx="152707">
                  <c:v>-65.04849999999999</c:v>
                </c:pt>
                <c:pt idx="152708">
                  <c:v>-65.04649999999998</c:v>
                </c:pt>
                <c:pt idx="152709">
                  <c:v>-65.044499999999971</c:v>
                </c:pt>
                <c:pt idx="152710">
                  <c:v>-65.042499999999961</c:v>
                </c:pt>
                <c:pt idx="152711">
                  <c:v>-65.040499999999952</c:v>
                </c:pt>
                <c:pt idx="152712">
                  <c:v>-65.038499999999999</c:v>
                </c:pt>
                <c:pt idx="152713">
                  <c:v>-65.03649999999999</c:v>
                </c:pt>
                <c:pt idx="152714">
                  <c:v>-65.03449999999998</c:v>
                </c:pt>
                <c:pt idx="152715">
                  <c:v>-65.03249999999997</c:v>
                </c:pt>
                <c:pt idx="152716">
                  <c:v>-65.030499999999961</c:v>
                </c:pt>
                <c:pt idx="152717">
                  <c:v>-65.028499999999951</c:v>
                </c:pt>
                <c:pt idx="152718">
                  <c:v>-65.026499999999999</c:v>
                </c:pt>
                <c:pt idx="152719">
                  <c:v>-65.024499999999989</c:v>
                </c:pt>
                <c:pt idx="152720">
                  <c:v>-65.02249999999998</c:v>
                </c:pt>
                <c:pt idx="152721">
                  <c:v>-65.02049999999997</c:v>
                </c:pt>
                <c:pt idx="152722">
                  <c:v>-65.01849999999996</c:v>
                </c:pt>
                <c:pt idx="152723">
                  <c:v>-65.016499999999951</c:v>
                </c:pt>
                <c:pt idx="152724">
                  <c:v>-65.014499999999998</c:v>
                </c:pt>
                <c:pt idx="152725">
                  <c:v>-65.012499999999989</c:v>
                </c:pt>
                <c:pt idx="152726">
                  <c:v>-65.010499999999979</c:v>
                </c:pt>
                <c:pt idx="152727">
                  <c:v>-65.00849999999997</c:v>
                </c:pt>
                <c:pt idx="152728">
                  <c:v>-65.00649999999996</c:v>
                </c:pt>
                <c:pt idx="152729">
                  <c:v>-65.00449999999995</c:v>
                </c:pt>
                <c:pt idx="152730">
                  <c:v>-65.002499999999998</c:v>
                </c:pt>
                <c:pt idx="152731">
                  <c:v>-65.000499999999988</c:v>
                </c:pt>
                <c:pt idx="152732">
                  <c:v>-64.998499999999979</c:v>
                </c:pt>
                <c:pt idx="152733">
                  <c:v>-64.996499999999969</c:v>
                </c:pt>
                <c:pt idx="152734">
                  <c:v>-64.99449999999996</c:v>
                </c:pt>
                <c:pt idx="152735">
                  <c:v>-64.99249999999995</c:v>
                </c:pt>
                <c:pt idx="152736">
                  <c:v>-64.990499999999997</c:v>
                </c:pt>
                <c:pt idx="152737">
                  <c:v>-64.988499999999988</c:v>
                </c:pt>
                <c:pt idx="152738">
                  <c:v>-64.986499999999978</c:v>
                </c:pt>
                <c:pt idx="152739">
                  <c:v>-64.984499999999969</c:v>
                </c:pt>
                <c:pt idx="152740">
                  <c:v>-64.982499999999959</c:v>
                </c:pt>
                <c:pt idx="152741">
                  <c:v>-64.98049999999995</c:v>
                </c:pt>
                <c:pt idx="152742">
                  <c:v>-64.978499999999997</c:v>
                </c:pt>
                <c:pt idx="152743">
                  <c:v>-64.976499999999987</c:v>
                </c:pt>
                <c:pt idx="152744">
                  <c:v>-64.974499999999978</c:v>
                </c:pt>
                <c:pt idx="152745">
                  <c:v>-64.972499999999968</c:v>
                </c:pt>
                <c:pt idx="152746">
                  <c:v>-64.970499999999959</c:v>
                </c:pt>
                <c:pt idx="152747">
                  <c:v>-64.968499999999949</c:v>
                </c:pt>
                <c:pt idx="152748">
                  <c:v>-64.966499999999996</c:v>
                </c:pt>
                <c:pt idx="152749">
                  <c:v>-64.964499999999987</c:v>
                </c:pt>
                <c:pt idx="152750">
                  <c:v>-64.962499999999977</c:v>
                </c:pt>
                <c:pt idx="152751">
                  <c:v>-64.960499999999968</c:v>
                </c:pt>
                <c:pt idx="152752">
                  <c:v>-64.958499999999958</c:v>
                </c:pt>
                <c:pt idx="152753">
                  <c:v>-64.956500000000005</c:v>
                </c:pt>
                <c:pt idx="152754">
                  <c:v>-64.954499999999996</c:v>
                </c:pt>
                <c:pt idx="152755">
                  <c:v>-64.952499999999986</c:v>
                </c:pt>
                <c:pt idx="152756">
                  <c:v>-64.950499999999977</c:v>
                </c:pt>
                <c:pt idx="152757">
                  <c:v>-64.948499999999967</c:v>
                </c:pt>
                <c:pt idx="152758">
                  <c:v>-64.946499999999958</c:v>
                </c:pt>
                <c:pt idx="152759">
                  <c:v>-64.944500000000005</c:v>
                </c:pt>
                <c:pt idx="152760">
                  <c:v>-64.942499999999995</c:v>
                </c:pt>
                <c:pt idx="152761">
                  <c:v>-64.940499999999986</c:v>
                </c:pt>
                <c:pt idx="152762">
                  <c:v>-64.938499999999976</c:v>
                </c:pt>
                <c:pt idx="152763">
                  <c:v>-64.936499999999967</c:v>
                </c:pt>
                <c:pt idx="152764">
                  <c:v>-64.934499999999957</c:v>
                </c:pt>
                <c:pt idx="152765">
                  <c:v>-64.932500000000005</c:v>
                </c:pt>
                <c:pt idx="152766">
                  <c:v>-64.930499999999995</c:v>
                </c:pt>
                <c:pt idx="152767">
                  <c:v>-64.928499999999985</c:v>
                </c:pt>
                <c:pt idx="152768">
                  <c:v>-64.926499999999976</c:v>
                </c:pt>
                <c:pt idx="152769">
                  <c:v>-64.924499999999966</c:v>
                </c:pt>
                <c:pt idx="152770">
                  <c:v>-64.922499999999957</c:v>
                </c:pt>
                <c:pt idx="152771">
                  <c:v>-64.920500000000004</c:v>
                </c:pt>
                <c:pt idx="152772">
                  <c:v>-64.918499999999995</c:v>
                </c:pt>
                <c:pt idx="152773">
                  <c:v>-64.916499999999985</c:v>
                </c:pt>
                <c:pt idx="152774">
                  <c:v>-64.914499999999975</c:v>
                </c:pt>
                <c:pt idx="152775">
                  <c:v>-64.912499999999966</c:v>
                </c:pt>
                <c:pt idx="152776">
                  <c:v>-64.910499999999956</c:v>
                </c:pt>
                <c:pt idx="152777">
                  <c:v>-64.908500000000004</c:v>
                </c:pt>
                <c:pt idx="152778">
                  <c:v>-64.906499999999994</c:v>
                </c:pt>
                <c:pt idx="152779">
                  <c:v>-64.904499999999985</c:v>
                </c:pt>
                <c:pt idx="152780">
                  <c:v>-64.902499999999975</c:v>
                </c:pt>
                <c:pt idx="152781">
                  <c:v>-64.900499999999965</c:v>
                </c:pt>
                <c:pt idx="152782">
                  <c:v>-64.898499999999956</c:v>
                </c:pt>
                <c:pt idx="152783">
                  <c:v>-64.896500000000003</c:v>
                </c:pt>
                <c:pt idx="152784">
                  <c:v>-64.894499999999994</c:v>
                </c:pt>
                <c:pt idx="152785">
                  <c:v>-64.892499999999984</c:v>
                </c:pt>
                <c:pt idx="152786">
                  <c:v>-64.890499999999975</c:v>
                </c:pt>
                <c:pt idx="152787">
                  <c:v>-64.888499999999965</c:v>
                </c:pt>
                <c:pt idx="152788">
                  <c:v>-64.886499999999955</c:v>
                </c:pt>
                <c:pt idx="152789">
                  <c:v>-64.884500000000003</c:v>
                </c:pt>
                <c:pt idx="152790">
                  <c:v>-64.882499999999993</c:v>
                </c:pt>
                <c:pt idx="152791">
                  <c:v>-64.880499999999984</c:v>
                </c:pt>
                <c:pt idx="152792">
                  <c:v>-64.878499999999974</c:v>
                </c:pt>
                <c:pt idx="152793">
                  <c:v>-64.876499999999965</c:v>
                </c:pt>
                <c:pt idx="152794">
                  <c:v>-64.874499999999955</c:v>
                </c:pt>
                <c:pt idx="152795">
                  <c:v>-64.872500000000002</c:v>
                </c:pt>
                <c:pt idx="152796">
                  <c:v>-64.870499999999993</c:v>
                </c:pt>
                <c:pt idx="152797">
                  <c:v>-64.868499999999983</c:v>
                </c:pt>
                <c:pt idx="152798">
                  <c:v>-64.866499999999974</c:v>
                </c:pt>
                <c:pt idx="152799">
                  <c:v>-64.864499999999964</c:v>
                </c:pt>
                <c:pt idx="152800">
                  <c:v>-64.862499999999955</c:v>
                </c:pt>
                <c:pt idx="152801">
                  <c:v>-64.860500000000002</c:v>
                </c:pt>
                <c:pt idx="152802">
                  <c:v>-64.858499999999992</c:v>
                </c:pt>
                <c:pt idx="152803">
                  <c:v>-64.856499999999983</c:v>
                </c:pt>
                <c:pt idx="152804">
                  <c:v>-64.854499999999973</c:v>
                </c:pt>
                <c:pt idx="152805">
                  <c:v>-64.852499999999964</c:v>
                </c:pt>
                <c:pt idx="152806">
                  <c:v>-64.850499999999954</c:v>
                </c:pt>
                <c:pt idx="152807">
                  <c:v>-64.848500000000001</c:v>
                </c:pt>
                <c:pt idx="152808">
                  <c:v>-64.846499999999992</c:v>
                </c:pt>
                <c:pt idx="152809">
                  <c:v>-64.844499999999982</c:v>
                </c:pt>
                <c:pt idx="152810">
                  <c:v>-64.842499999999973</c:v>
                </c:pt>
                <c:pt idx="152811">
                  <c:v>-64.840499999999963</c:v>
                </c:pt>
                <c:pt idx="152812">
                  <c:v>-64.838499999999954</c:v>
                </c:pt>
                <c:pt idx="152813">
                  <c:v>-64.836500000000001</c:v>
                </c:pt>
                <c:pt idx="152814">
                  <c:v>-64.834499999999991</c:v>
                </c:pt>
                <c:pt idx="152815">
                  <c:v>-64.832499999999982</c:v>
                </c:pt>
                <c:pt idx="152816">
                  <c:v>-64.830499999999972</c:v>
                </c:pt>
                <c:pt idx="152817">
                  <c:v>-64.828499999999963</c:v>
                </c:pt>
                <c:pt idx="152818">
                  <c:v>-64.826499999999953</c:v>
                </c:pt>
                <c:pt idx="152819">
                  <c:v>-64.8245</c:v>
                </c:pt>
                <c:pt idx="152820">
                  <c:v>-64.822499999999991</c:v>
                </c:pt>
                <c:pt idx="152821">
                  <c:v>-64.820499999999981</c:v>
                </c:pt>
                <c:pt idx="152822">
                  <c:v>-64.818499999999972</c:v>
                </c:pt>
                <c:pt idx="152823">
                  <c:v>-64.816499999999962</c:v>
                </c:pt>
                <c:pt idx="152824">
                  <c:v>-64.814499999999953</c:v>
                </c:pt>
                <c:pt idx="152825">
                  <c:v>-64.8125</c:v>
                </c:pt>
                <c:pt idx="152826">
                  <c:v>-64.81049999999999</c:v>
                </c:pt>
                <c:pt idx="152827">
                  <c:v>-64.808499999999981</c:v>
                </c:pt>
                <c:pt idx="152828">
                  <c:v>-64.806499999999971</c:v>
                </c:pt>
                <c:pt idx="152829">
                  <c:v>-64.804499999999962</c:v>
                </c:pt>
                <c:pt idx="152830">
                  <c:v>-64.802499999999952</c:v>
                </c:pt>
                <c:pt idx="152831">
                  <c:v>-64.8005</c:v>
                </c:pt>
                <c:pt idx="152832">
                  <c:v>-64.79849999999999</c:v>
                </c:pt>
                <c:pt idx="152833">
                  <c:v>-64.79649999999998</c:v>
                </c:pt>
                <c:pt idx="152834">
                  <c:v>-64.794499999999971</c:v>
                </c:pt>
                <c:pt idx="152835">
                  <c:v>-64.792499999999961</c:v>
                </c:pt>
                <c:pt idx="152836">
                  <c:v>-64.790499999999952</c:v>
                </c:pt>
                <c:pt idx="152837">
                  <c:v>-64.788499999999999</c:v>
                </c:pt>
                <c:pt idx="152838">
                  <c:v>-64.78649999999999</c:v>
                </c:pt>
                <c:pt idx="152839">
                  <c:v>-64.78449999999998</c:v>
                </c:pt>
                <c:pt idx="152840">
                  <c:v>-64.78249999999997</c:v>
                </c:pt>
                <c:pt idx="152841">
                  <c:v>-64.780499999999961</c:v>
                </c:pt>
                <c:pt idx="152842">
                  <c:v>-64.778499999999951</c:v>
                </c:pt>
                <c:pt idx="152843">
                  <c:v>-64.776499999999999</c:v>
                </c:pt>
                <c:pt idx="152844">
                  <c:v>-64.774499999999989</c:v>
                </c:pt>
                <c:pt idx="152845">
                  <c:v>-64.77249999999998</c:v>
                </c:pt>
                <c:pt idx="152846">
                  <c:v>-64.77049999999997</c:v>
                </c:pt>
                <c:pt idx="152847">
                  <c:v>-64.76849999999996</c:v>
                </c:pt>
                <c:pt idx="152848">
                  <c:v>-64.766499999999951</c:v>
                </c:pt>
                <c:pt idx="152849">
                  <c:v>-64.764499999999998</c:v>
                </c:pt>
                <c:pt idx="152850">
                  <c:v>-64.762499999999989</c:v>
                </c:pt>
                <c:pt idx="152851">
                  <c:v>-64.760499999999979</c:v>
                </c:pt>
                <c:pt idx="152852">
                  <c:v>-64.75849999999997</c:v>
                </c:pt>
                <c:pt idx="152853">
                  <c:v>-64.75649999999996</c:v>
                </c:pt>
                <c:pt idx="152854">
                  <c:v>-64.75449999999995</c:v>
                </c:pt>
                <c:pt idx="152855">
                  <c:v>-64.752499999999998</c:v>
                </c:pt>
                <c:pt idx="152856">
                  <c:v>-64.750499999999988</c:v>
                </c:pt>
                <c:pt idx="152857">
                  <c:v>-64.748499999999979</c:v>
                </c:pt>
                <c:pt idx="152858">
                  <c:v>-64.746499999999969</c:v>
                </c:pt>
                <c:pt idx="152859">
                  <c:v>-64.74449999999996</c:v>
                </c:pt>
                <c:pt idx="152860">
                  <c:v>-64.74249999999995</c:v>
                </c:pt>
                <c:pt idx="152861">
                  <c:v>-64.740499999999997</c:v>
                </c:pt>
                <c:pt idx="152862">
                  <c:v>-64.738499999999988</c:v>
                </c:pt>
                <c:pt idx="152863">
                  <c:v>-64.736499999999978</c:v>
                </c:pt>
                <c:pt idx="152864">
                  <c:v>-64.734499999999969</c:v>
                </c:pt>
                <c:pt idx="152865">
                  <c:v>-64.732499999999959</c:v>
                </c:pt>
                <c:pt idx="152866">
                  <c:v>-64.73049999999995</c:v>
                </c:pt>
                <c:pt idx="152867">
                  <c:v>-64.728499999999997</c:v>
                </c:pt>
                <c:pt idx="152868">
                  <c:v>-64.726499999999987</c:v>
                </c:pt>
                <c:pt idx="152869">
                  <c:v>-64.724499999999978</c:v>
                </c:pt>
                <c:pt idx="152870">
                  <c:v>-64.722499999999968</c:v>
                </c:pt>
                <c:pt idx="152871">
                  <c:v>-64.720499999999959</c:v>
                </c:pt>
                <c:pt idx="152872">
                  <c:v>-64.718499999999949</c:v>
                </c:pt>
                <c:pt idx="152873">
                  <c:v>-64.716499999999996</c:v>
                </c:pt>
                <c:pt idx="152874">
                  <c:v>-64.714499999999987</c:v>
                </c:pt>
                <c:pt idx="152875">
                  <c:v>-64.712499999999977</c:v>
                </c:pt>
                <c:pt idx="152876">
                  <c:v>-64.710499999999968</c:v>
                </c:pt>
                <c:pt idx="152877">
                  <c:v>-64.708499999999958</c:v>
                </c:pt>
                <c:pt idx="152878">
                  <c:v>-64.706500000000005</c:v>
                </c:pt>
                <c:pt idx="152879">
                  <c:v>-64.704499999999996</c:v>
                </c:pt>
                <c:pt idx="152880">
                  <c:v>-64.702499999999986</c:v>
                </c:pt>
                <c:pt idx="152881">
                  <c:v>-64.700499999999977</c:v>
                </c:pt>
                <c:pt idx="152882">
                  <c:v>-64.698499999999967</c:v>
                </c:pt>
                <c:pt idx="152883">
                  <c:v>-64.696499999999958</c:v>
                </c:pt>
                <c:pt idx="152884">
                  <c:v>-64.694500000000005</c:v>
                </c:pt>
                <c:pt idx="152885">
                  <c:v>-64.692499999999995</c:v>
                </c:pt>
                <c:pt idx="152886">
                  <c:v>-64.690499999999986</c:v>
                </c:pt>
                <c:pt idx="152887">
                  <c:v>-64.688499999999976</c:v>
                </c:pt>
                <c:pt idx="152888">
                  <c:v>-64.686499999999967</c:v>
                </c:pt>
                <c:pt idx="152889">
                  <c:v>-64.684499999999957</c:v>
                </c:pt>
                <c:pt idx="152890">
                  <c:v>-64.682500000000005</c:v>
                </c:pt>
                <c:pt idx="152891">
                  <c:v>-64.680499999999995</c:v>
                </c:pt>
                <c:pt idx="152892">
                  <c:v>-64.678499999999985</c:v>
                </c:pt>
                <c:pt idx="152893">
                  <c:v>-64.676499999999976</c:v>
                </c:pt>
                <c:pt idx="152894">
                  <c:v>-64.674499999999966</c:v>
                </c:pt>
                <c:pt idx="152895">
                  <c:v>-64.672499999999957</c:v>
                </c:pt>
                <c:pt idx="152896">
                  <c:v>-64.670500000000004</c:v>
                </c:pt>
                <c:pt idx="152897">
                  <c:v>-64.668499999999995</c:v>
                </c:pt>
                <c:pt idx="152898">
                  <c:v>-64.666499999999985</c:v>
                </c:pt>
                <c:pt idx="152899">
                  <c:v>-64.664499999999975</c:v>
                </c:pt>
                <c:pt idx="152900">
                  <c:v>-64.662499999999966</c:v>
                </c:pt>
                <c:pt idx="152901">
                  <c:v>-64.660499999999956</c:v>
                </c:pt>
                <c:pt idx="152902">
                  <c:v>-64.658500000000004</c:v>
                </c:pt>
                <c:pt idx="152903">
                  <c:v>-64.656499999999994</c:v>
                </c:pt>
                <c:pt idx="152904">
                  <c:v>-64.654499999999985</c:v>
                </c:pt>
                <c:pt idx="152905">
                  <c:v>-64.652499999999975</c:v>
                </c:pt>
                <c:pt idx="152906">
                  <c:v>-64.650499999999965</c:v>
                </c:pt>
                <c:pt idx="152907">
                  <c:v>-64.648499999999956</c:v>
                </c:pt>
                <c:pt idx="152908">
                  <c:v>-64.646500000000003</c:v>
                </c:pt>
                <c:pt idx="152909">
                  <c:v>-64.644499999999994</c:v>
                </c:pt>
                <c:pt idx="152910">
                  <c:v>-64.642499999999984</c:v>
                </c:pt>
                <c:pt idx="152911">
                  <c:v>-64.640499999999975</c:v>
                </c:pt>
                <c:pt idx="152912">
                  <c:v>-64.638499999999965</c:v>
                </c:pt>
                <c:pt idx="152913">
                  <c:v>-64.636499999999955</c:v>
                </c:pt>
                <c:pt idx="152914">
                  <c:v>-64.634500000000003</c:v>
                </c:pt>
                <c:pt idx="152915">
                  <c:v>-64.632499999999993</c:v>
                </c:pt>
                <c:pt idx="152916">
                  <c:v>-64.630499999999984</c:v>
                </c:pt>
                <c:pt idx="152917">
                  <c:v>-64.628499999999974</c:v>
                </c:pt>
                <c:pt idx="152918">
                  <c:v>-64.626499999999965</c:v>
                </c:pt>
                <c:pt idx="152919">
                  <c:v>-64.624499999999955</c:v>
                </c:pt>
                <c:pt idx="152920">
                  <c:v>-64.622500000000002</c:v>
                </c:pt>
                <c:pt idx="152921">
                  <c:v>-64.620499999999993</c:v>
                </c:pt>
                <c:pt idx="152922">
                  <c:v>-64.618499999999983</c:v>
                </c:pt>
                <c:pt idx="152923">
                  <c:v>-64.616499999999974</c:v>
                </c:pt>
                <c:pt idx="152924">
                  <c:v>-64.614499999999964</c:v>
                </c:pt>
                <c:pt idx="152925">
                  <c:v>-64.612499999999955</c:v>
                </c:pt>
                <c:pt idx="152926">
                  <c:v>-64.610500000000002</c:v>
                </c:pt>
                <c:pt idx="152927">
                  <c:v>-64.608499999999992</c:v>
                </c:pt>
                <c:pt idx="152928">
                  <c:v>-64.606499999999983</c:v>
                </c:pt>
                <c:pt idx="152929">
                  <c:v>-64.604499999999973</c:v>
                </c:pt>
                <c:pt idx="152930">
                  <c:v>-64.602499999999964</c:v>
                </c:pt>
                <c:pt idx="152931">
                  <c:v>-64.600499999999954</c:v>
                </c:pt>
                <c:pt idx="152932">
                  <c:v>-64.598500000000001</c:v>
                </c:pt>
                <c:pt idx="152933">
                  <c:v>-64.596499999999992</c:v>
                </c:pt>
                <c:pt idx="152934">
                  <c:v>-64.594499999999982</c:v>
                </c:pt>
                <c:pt idx="152935">
                  <c:v>-64.592499999999973</c:v>
                </c:pt>
                <c:pt idx="152936">
                  <c:v>-64.590499999999963</c:v>
                </c:pt>
                <c:pt idx="152937">
                  <c:v>-64.588499999999954</c:v>
                </c:pt>
                <c:pt idx="152938">
                  <c:v>-64.586500000000001</c:v>
                </c:pt>
                <c:pt idx="152939">
                  <c:v>-64.584499999999991</c:v>
                </c:pt>
                <c:pt idx="152940">
                  <c:v>-64.582499999999982</c:v>
                </c:pt>
                <c:pt idx="152941">
                  <c:v>-64.580499999999972</c:v>
                </c:pt>
                <c:pt idx="152942">
                  <c:v>-64.578499999999963</c:v>
                </c:pt>
                <c:pt idx="152943">
                  <c:v>-64.576499999999953</c:v>
                </c:pt>
                <c:pt idx="152944">
                  <c:v>-64.5745</c:v>
                </c:pt>
                <c:pt idx="152945">
                  <c:v>-64.572499999999991</c:v>
                </c:pt>
                <c:pt idx="152946">
                  <c:v>-64.570499999999981</c:v>
                </c:pt>
                <c:pt idx="152947">
                  <c:v>-64.568499999999972</c:v>
                </c:pt>
                <c:pt idx="152948">
                  <c:v>-64.566499999999962</c:v>
                </c:pt>
                <c:pt idx="152949">
                  <c:v>-64.564499999999953</c:v>
                </c:pt>
                <c:pt idx="152950">
                  <c:v>-64.5625</c:v>
                </c:pt>
                <c:pt idx="152951">
                  <c:v>-64.56049999999999</c:v>
                </c:pt>
                <c:pt idx="152952">
                  <c:v>-64.558499999999981</c:v>
                </c:pt>
                <c:pt idx="152953">
                  <c:v>-64.556499999999971</c:v>
                </c:pt>
                <c:pt idx="152954">
                  <c:v>-64.554499999999962</c:v>
                </c:pt>
                <c:pt idx="152955">
                  <c:v>-64.552499999999952</c:v>
                </c:pt>
                <c:pt idx="152956">
                  <c:v>-64.5505</c:v>
                </c:pt>
                <c:pt idx="152957">
                  <c:v>-64.54849999999999</c:v>
                </c:pt>
                <c:pt idx="152958">
                  <c:v>-64.54649999999998</c:v>
                </c:pt>
                <c:pt idx="152959">
                  <c:v>-64.544499999999971</c:v>
                </c:pt>
                <c:pt idx="152960">
                  <c:v>-64.542499999999961</c:v>
                </c:pt>
                <c:pt idx="152961">
                  <c:v>-64.540499999999952</c:v>
                </c:pt>
                <c:pt idx="152962">
                  <c:v>-64.538499999999999</c:v>
                </c:pt>
                <c:pt idx="152963">
                  <c:v>-64.53649999999999</c:v>
                </c:pt>
                <c:pt idx="152964">
                  <c:v>-64.53449999999998</c:v>
                </c:pt>
                <c:pt idx="152965">
                  <c:v>-64.53249999999997</c:v>
                </c:pt>
                <c:pt idx="152966">
                  <c:v>-64.530499999999961</c:v>
                </c:pt>
                <c:pt idx="152967">
                  <c:v>-64.528499999999951</c:v>
                </c:pt>
                <c:pt idx="152968">
                  <c:v>-64.526499999999999</c:v>
                </c:pt>
                <c:pt idx="152969">
                  <c:v>-64.524499999999989</c:v>
                </c:pt>
                <c:pt idx="152970">
                  <c:v>-64.52249999999998</c:v>
                </c:pt>
                <c:pt idx="152971">
                  <c:v>-64.52049999999997</c:v>
                </c:pt>
                <c:pt idx="152972">
                  <c:v>-64.51849999999996</c:v>
                </c:pt>
                <c:pt idx="152973">
                  <c:v>-64.516499999999951</c:v>
                </c:pt>
                <c:pt idx="152974">
                  <c:v>-64.514499999999998</c:v>
                </c:pt>
                <c:pt idx="152975">
                  <c:v>-64.512499999999989</c:v>
                </c:pt>
                <c:pt idx="152976">
                  <c:v>-64.510499999999979</c:v>
                </c:pt>
                <c:pt idx="152977">
                  <c:v>-64.50849999999997</c:v>
                </c:pt>
                <c:pt idx="152978">
                  <c:v>-64.50649999999996</c:v>
                </c:pt>
                <c:pt idx="152979">
                  <c:v>-64.50449999999995</c:v>
                </c:pt>
                <c:pt idx="152980">
                  <c:v>-64.502499999999998</c:v>
                </c:pt>
                <c:pt idx="152981">
                  <c:v>-64.500499999999988</c:v>
                </c:pt>
                <c:pt idx="152982">
                  <c:v>-64.498499999999979</c:v>
                </c:pt>
                <c:pt idx="152983">
                  <c:v>-64.496499999999969</c:v>
                </c:pt>
                <c:pt idx="152984">
                  <c:v>-64.49449999999996</c:v>
                </c:pt>
                <c:pt idx="152985">
                  <c:v>-64.49249999999995</c:v>
                </c:pt>
                <c:pt idx="152986">
                  <c:v>-64.490499999999997</c:v>
                </c:pt>
                <c:pt idx="152987">
                  <c:v>-64.488499999999988</c:v>
                </c:pt>
                <c:pt idx="152988">
                  <c:v>-64.486499999999978</c:v>
                </c:pt>
                <c:pt idx="152989">
                  <c:v>-64.484499999999969</c:v>
                </c:pt>
                <c:pt idx="152990">
                  <c:v>-64.482499999999959</c:v>
                </c:pt>
                <c:pt idx="152991">
                  <c:v>-64.48049999999995</c:v>
                </c:pt>
                <c:pt idx="152992">
                  <c:v>-64.478499999999997</c:v>
                </c:pt>
                <c:pt idx="152993">
                  <c:v>-64.476499999999987</c:v>
                </c:pt>
                <c:pt idx="152994">
                  <c:v>-64.474499999999978</c:v>
                </c:pt>
                <c:pt idx="152995">
                  <c:v>-64.472499999999968</c:v>
                </c:pt>
                <c:pt idx="152996">
                  <c:v>-64.470499999999959</c:v>
                </c:pt>
                <c:pt idx="152997">
                  <c:v>-64.468499999999949</c:v>
                </c:pt>
                <c:pt idx="152998">
                  <c:v>-64.466499999999996</c:v>
                </c:pt>
                <c:pt idx="152999">
                  <c:v>-64.464499999999987</c:v>
                </c:pt>
                <c:pt idx="153000">
                  <c:v>-64.462499999999977</c:v>
                </c:pt>
                <c:pt idx="153001">
                  <c:v>-64.460499999999968</c:v>
                </c:pt>
                <c:pt idx="153002">
                  <c:v>-64.458499999999958</c:v>
                </c:pt>
                <c:pt idx="153003">
                  <c:v>-64.456500000000005</c:v>
                </c:pt>
                <c:pt idx="153004">
                  <c:v>-64.454499999999996</c:v>
                </c:pt>
                <c:pt idx="153005">
                  <c:v>-64.452499999999986</c:v>
                </c:pt>
                <c:pt idx="153006">
                  <c:v>-64.450499999999977</c:v>
                </c:pt>
                <c:pt idx="153007">
                  <c:v>-64.448499999999967</c:v>
                </c:pt>
                <c:pt idx="153008">
                  <c:v>-64.446499999999958</c:v>
                </c:pt>
                <c:pt idx="153009">
                  <c:v>-64.444500000000005</c:v>
                </c:pt>
                <c:pt idx="153010">
                  <c:v>-64.442499999999995</c:v>
                </c:pt>
                <c:pt idx="153011">
                  <c:v>-64.440499999999986</c:v>
                </c:pt>
                <c:pt idx="153012">
                  <c:v>-64.438499999999976</c:v>
                </c:pt>
                <c:pt idx="153013">
                  <c:v>-64.436499999999967</c:v>
                </c:pt>
                <c:pt idx="153014">
                  <c:v>-64.434499999999957</c:v>
                </c:pt>
                <c:pt idx="153015">
                  <c:v>-64.432500000000005</c:v>
                </c:pt>
                <c:pt idx="153016">
                  <c:v>-64.430499999999995</c:v>
                </c:pt>
                <c:pt idx="153017">
                  <c:v>-64.428499999999985</c:v>
                </c:pt>
                <c:pt idx="153018">
                  <c:v>-64.426499999999976</c:v>
                </c:pt>
                <c:pt idx="153019">
                  <c:v>-64.424499999999966</c:v>
                </c:pt>
                <c:pt idx="153020">
                  <c:v>-64.422499999999957</c:v>
                </c:pt>
                <c:pt idx="153021">
                  <c:v>-64.420500000000004</c:v>
                </c:pt>
                <c:pt idx="153022">
                  <c:v>-64.418499999999995</c:v>
                </c:pt>
                <c:pt idx="153023">
                  <c:v>-64.416499999999985</c:v>
                </c:pt>
                <c:pt idx="153024">
                  <c:v>-64.414499999999975</c:v>
                </c:pt>
                <c:pt idx="153025">
                  <c:v>-64.412499999999966</c:v>
                </c:pt>
                <c:pt idx="153026">
                  <c:v>-64.410499999999956</c:v>
                </c:pt>
                <c:pt idx="153027">
                  <c:v>-64.408500000000004</c:v>
                </c:pt>
                <c:pt idx="153028">
                  <c:v>-64.406499999999994</c:v>
                </c:pt>
                <c:pt idx="153029">
                  <c:v>-64.404499999999985</c:v>
                </c:pt>
                <c:pt idx="153030">
                  <c:v>-64.402499999999975</c:v>
                </c:pt>
                <c:pt idx="153031">
                  <c:v>-64.400499999999965</c:v>
                </c:pt>
                <c:pt idx="153032">
                  <c:v>-64.398499999999956</c:v>
                </c:pt>
                <c:pt idx="153033">
                  <c:v>-64.396500000000003</c:v>
                </c:pt>
                <c:pt idx="153034">
                  <c:v>-64.394499999999994</c:v>
                </c:pt>
                <c:pt idx="153035">
                  <c:v>-64.392499999999984</c:v>
                </c:pt>
                <c:pt idx="153036">
                  <c:v>-64.390499999999975</c:v>
                </c:pt>
                <c:pt idx="153037">
                  <c:v>-64.388499999999965</c:v>
                </c:pt>
                <c:pt idx="153038">
                  <c:v>-64.386499999999955</c:v>
                </c:pt>
                <c:pt idx="153039">
                  <c:v>-64.384500000000003</c:v>
                </c:pt>
                <c:pt idx="153040">
                  <c:v>-64.382499999999993</c:v>
                </c:pt>
                <c:pt idx="153041">
                  <c:v>-64.380499999999984</c:v>
                </c:pt>
                <c:pt idx="153042">
                  <c:v>-64.378499999999974</c:v>
                </c:pt>
                <c:pt idx="153043">
                  <c:v>-64.376499999999965</c:v>
                </c:pt>
                <c:pt idx="153044">
                  <c:v>-64.374499999999955</c:v>
                </c:pt>
                <c:pt idx="153045">
                  <c:v>-64.372500000000002</c:v>
                </c:pt>
                <c:pt idx="153046">
                  <c:v>-64.370499999999993</c:v>
                </c:pt>
                <c:pt idx="153047">
                  <c:v>-64.368499999999983</c:v>
                </c:pt>
                <c:pt idx="153048">
                  <c:v>-64.366499999999974</c:v>
                </c:pt>
                <c:pt idx="153049">
                  <c:v>-64.364499999999964</c:v>
                </c:pt>
                <c:pt idx="153050">
                  <c:v>-64.362499999999955</c:v>
                </c:pt>
                <c:pt idx="153051">
                  <c:v>-64.360500000000002</c:v>
                </c:pt>
                <c:pt idx="153052">
                  <c:v>-64.358499999999992</c:v>
                </c:pt>
                <c:pt idx="153053">
                  <c:v>-64.356499999999983</c:v>
                </c:pt>
                <c:pt idx="153054">
                  <c:v>-64.354499999999973</c:v>
                </c:pt>
                <c:pt idx="153055">
                  <c:v>-64.352499999999964</c:v>
                </c:pt>
                <c:pt idx="153056">
                  <c:v>-64.350499999999954</c:v>
                </c:pt>
                <c:pt idx="153057">
                  <c:v>-64.348500000000001</c:v>
                </c:pt>
                <c:pt idx="153058">
                  <c:v>-64.346499999999992</c:v>
                </c:pt>
                <c:pt idx="153059">
                  <c:v>-64.344499999999982</c:v>
                </c:pt>
                <c:pt idx="153060">
                  <c:v>-64.342499999999973</c:v>
                </c:pt>
                <c:pt idx="153061">
                  <c:v>-64.340499999999963</c:v>
                </c:pt>
                <c:pt idx="153062">
                  <c:v>-64.338499999999954</c:v>
                </c:pt>
                <c:pt idx="153063">
                  <c:v>-64.336500000000001</c:v>
                </c:pt>
                <c:pt idx="153064">
                  <c:v>-64.334499999999991</c:v>
                </c:pt>
                <c:pt idx="153065">
                  <c:v>-64.332499999999982</c:v>
                </c:pt>
                <c:pt idx="153066">
                  <c:v>-64.330499999999972</c:v>
                </c:pt>
                <c:pt idx="153067">
                  <c:v>-64.328499999999963</c:v>
                </c:pt>
                <c:pt idx="153068">
                  <c:v>-64.326499999999953</c:v>
                </c:pt>
                <c:pt idx="153069">
                  <c:v>-64.3245</c:v>
                </c:pt>
                <c:pt idx="153070">
                  <c:v>-64.322499999999991</c:v>
                </c:pt>
                <c:pt idx="153071">
                  <c:v>-64.320499999999981</c:v>
                </c:pt>
                <c:pt idx="153072">
                  <c:v>-64.318499999999972</c:v>
                </c:pt>
                <c:pt idx="153073">
                  <c:v>-64.316499999999962</c:v>
                </c:pt>
                <c:pt idx="153074">
                  <c:v>-64.314499999999953</c:v>
                </c:pt>
                <c:pt idx="153075">
                  <c:v>-64.3125</c:v>
                </c:pt>
                <c:pt idx="153076">
                  <c:v>-64.31049999999999</c:v>
                </c:pt>
                <c:pt idx="153077">
                  <c:v>-64.308499999999981</c:v>
                </c:pt>
                <c:pt idx="153078">
                  <c:v>-64.306499999999971</c:v>
                </c:pt>
                <c:pt idx="153079">
                  <c:v>-64.304499999999962</c:v>
                </c:pt>
                <c:pt idx="153080">
                  <c:v>-64.302499999999952</c:v>
                </c:pt>
                <c:pt idx="153081">
                  <c:v>-64.3005</c:v>
                </c:pt>
                <c:pt idx="153082">
                  <c:v>-64.29849999999999</c:v>
                </c:pt>
                <c:pt idx="153083">
                  <c:v>-64.29649999999998</c:v>
                </c:pt>
                <c:pt idx="153084">
                  <c:v>-64.294499999999971</c:v>
                </c:pt>
                <c:pt idx="153085">
                  <c:v>-64.292499999999961</c:v>
                </c:pt>
                <c:pt idx="153086">
                  <c:v>-64.290499999999952</c:v>
                </c:pt>
                <c:pt idx="153087">
                  <c:v>-64.288499999999999</c:v>
                </c:pt>
                <c:pt idx="153088">
                  <c:v>-64.28649999999999</c:v>
                </c:pt>
                <c:pt idx="153089">
                  <c:v>-64.28449999999998</c:v>
                </c:pt>
                <c:pt idx="153090">
                  <c:v>-64.28249999999997</c:v>
                </c:pt>
                <c:pt idx="153091">
                  <c:v>-64.280499999999961</c:v>
                </c:pt>
                <c:pt idx="153092">
                  <c:v>-64.278499999999951</c:v>
                </c:pt>
                <c:pt idx="153093">
                  <c:v>-64.276499999999999</c:v>
                </c:pt>
                <c:pt idx="153094">
                  <c:v>-64.274499999999989</c:v>
                </c:pt>
                <c:pt idx="153095">
                  <c:v>-64.27249999999998</c:v>
                </c:pt>
                <c:pt idx="153096">
                  <c:v>-64.27049999999997</c:v>
                </c:pt>
                <c:pt idx="153097">
                  <c:v>-64.26849999999996</c:v>
                </c:pt>
                <c:pt idx="153098">
                  <c:v>-64.266499999999951</c:v>
                </c:pt>
                <c:pt idx="153099">
                  <c:v>-64.264499999999998</c:v>
                </c:pt>
                <c:pt idx="153100">
                  <c:v>-64.262499999999989</c:v>
                </c:pt>
                <c:pt idx="153101">
                  <c:v>-64.260499999999979</c:v>
                </c:pt>
                <c:pt idx="153102">
                  <c:v>-64.25849999999997</c:v>
                </c:pt>
                <c:pt idx="153103">
                  <c:v>-64.25649999999996</c:v>
                </c:pt>
                <c:pt idx="153104">
                  <c:v>-64.25449999999995</c:v>
                </c:pt>
                <c:pt idx="153105">
                  <c:v>-64.252499999999998</c:v>
                </c:pt>
                <c:pt idx="153106">
                  <c:v>-64.250499999999988</c:v>
                </c:pt>
                <c:pt idx="153107">
                  <c:v>-64.248499999999979</c:v>
                </c:pt>
                <c:pt idx="153108">
                  <c:v>-64.246499999999969</c:v>
                </c:pt>
                <c:pt idx="153109">
                  <c:v>-64.24449999999996</c:v>
                </c:pt>
                <c:pt idx="153110">
                  <c:v>-64.24249999999995</c:v>
                </c:pt>
                <c:pt idx="153111">
                  <c:v>-64.240499999999997</c:v>
                </c:pt>
                <c:pt idx="153112">
                  <c:v>-64.238499999999988</c:v>
                </c:pt>
                <c:pt idx="153113">
                  <c:v>-64.236499999999978</c:v>
                </c:pt>
                <c:pt idx="153114">
                  <c:v>-64.234499999999969</c:v>
                </c:pt>
                <c:pt idx="153115">
                  <c:v>-64.232499999999959</c:v>
                </c:pt>
                <c:pt idx="153116">
                  <c:v>-64.23049999999995</c:v>
                </c:pt>
                <c:pt idx="153117">
                  <c:v>-64.228499999999997</c:v>
                </c:pt>
                <c:pt idx="153118">
                  <c:v>-64.226499999999987</c:v>
                </c:pt>
                <c:pt idx="153119">
                  <c:v>-64.224499999999978</c:v>
                </c:pt>
                <c:pt idx="153120">
                  <c:v>-64.222499999999968</c:v>
                </c:pt>
                <c:pt idx="153121">
                  <c:v>-64.220499999999959</c:v>
                </c:pt>
                <c:pt idx="153122">
                  <c:v>-64.218499999999949</c:v>
                </c:pt>
                <c:pt idx="153123">
                  <c:v>-64.216499999999996</c:v>
                </c:pt>
                <c:pt idx="153124">
                  <c:v>-64.214499999999987</c:v>
                </c:pt>
                <c:pt idx="153125">
                  <c:v>-64.212499999999977</c:v>
                </c:pt>
                <c:pt idx="153126">
                  <c:v>-64.210499999999968</c:v>
                </c:pt>
                <c:pt idx="153127">
                  <c:v>-64.208499999999958</c:v>
                </c:pt>
                <c:pt idx="153128">
                  <c:v>-64.206500000000005</c:v>
                </c:pt>
                <c:pt idx="153129">
                  <c:v>-64.204499999999996</c:v>
                </c:pt>
                <c:pt idx="153130">
                  <c:v>-64.202499999999986</c:v>
                </c:pt>
                <c:pt idx="153131">
                  <c:v>-64.200499999999977</c:v>
                </c:pt>
                <c:pt idx="153132">
                  <c:v>-64.198499999999967</c:v>
                </c:pt>
                <c:pt idx="153133">
                  <c:v>-64.196499999999958</c:v>
                </c:pt>
                <c:pt idx="153134">
                  <c:v>-64.194500000000005</c:v>
                </c:pt>
                <c:pt idx="153135">
                  <c:v>-64.192499999999995</c:v>
                </c:pt>
                <c:pt idx="153136">
                  <c:v>-64.190499999999986</c:v>
                </c:pt>
                <c:pt idx="153137">
                  <c:v>-64.188499999999976</c:v>
                </c:pt>
                <c:pt idx="153138">
                  <c:v>-64.186499999999967</c:v>
                </c:pt>
                <c:pt idx="153139">
                  <c:v>-64.184499999999957</c:v>
                </c:pt>
                <c:pt idx="153140">
                  <c:v>-64.182500000000005</c:v>
                </c:pt>
                <c:pt idx="153141">
                  <c:v>-64.180499999999995</c:v>
                </c:pt>
                <c:pt idx="153142">
                  <c:v>-64.178499999999985</c:v>
                </c:pt>
                <c:pt idx="153143">
                  <c:v>-64.176499999999976</c:v>
                </c:pt>
                <c:pt idx="153144">
                  <c:v>-64.174499999999966</c:v>
                </c:pt>
                <c:pt idx="153145">
                  <c:v>-64.172499999999957</c:v>
                </c:pt>
                <c:pt idx="153146">
                  <c:v>-64.170500000000004</c:v>
                </c:pt>
                <c:pt idx="153147">
                  <c:v>-64.168499999999995</c:v>
                </c:pt>
                <c:pt idx="153148">
                  <c:v>-64.166499999999985</c:v>
                </c:pt>
                <c:pt idx="153149">
                  <c:v>-64.164499999999975</c:v>
                </c:pt>
                <c:pt idx="153150">
                  <c:v>-64.162499999999966</c:v>
                </c:pt>
                <c:pt idx="153151">
                  <c:v>-64.160499999999956</c:v>
                </c:pt>
                <c:pt idx="153152">
                  <c:v>-64.158500000000004</c:v>
                </c:pt>
                <c:pt idx="153153">
                  <c:v>-64.156499999999994</c:v>
                </c:pt>
                <c:pt idx="153154">
                  <c:v>-64.154499999999985</c:v>
                </c:pt>
                <c:pt idx="153155">
                  <c:v>-64.152499999999975</c:v>
                </c:pt>
                <c:pt idx="153156">
                  <c:v>-64.150499999999965</c:v>
                </c:pt>
                <c:pt idx="153157">
                  <c:v>-64.148499999999956</c:v>
                </c:pt>
                <c:pt idx="153158">
                  <c:v>-64.146500000000003</c:v>
                </c:pt>
                <c:pt idx="153159">
                  <c:v>-64.144499999999994</c:v>
                </c:pt>
                <c:pt idx="153160">
                  <c:v>-64.142499999999984</c:v>
                </c:pt>
                <c:pt idx="153161">
                  <c:v>-64.140499999999975</c:v>
                </c:pt>
                <c:pt idx="153162">
                  <c:v>-64.138499999999965</c:v>
                </c:pt>
                <c:pt idx="153163">
                  <c:v>-64.136499999999955</c:v>
                </c:pt>
                <c:pt idx="153164">
                  <c:v>-64.134500000000003</c:v>
                </c:pt>
                <c:pt idx="153165">
                  <c:v>-64.132499999999993</c:v>
                </c:pt>
                <c:pt idx="153166">
                  <c:v>-64.130499999999984</c:v>
                </c:pt>
                <c:pt idx="153167">
                  <c:v>-64.128499999999974</c:v>
                </c:pt>
                <c:pt idx="153168">
                  <c:v>-64.126499999999965</c:v>
                </c:pt>
                <c:pt idx="153169">
                  <c:v>-64.124499999999955</c:v>
                </c:pt>
                <c:pt idx="153170">
                  <c:v>-64.122500000000002</c:v>
                </c:pt>
                <c:pt idx="153171">
                  <c:v>-64.120499999999993</c:v>
                </c:pt>
                <c:pt idx="153172">
                  <c:v>-64.118499999999983</c:v>
                </c:pt>
                <c:pt idx="153173">
                  <c:v>-64.116499999999974</c:v>
                </c:pt>
                <c:pt idx="153174">
                  <c:v>-64.114499999999964</c:v>
                </c:pt>
                <c:pt idx="153175">
                  <c:v>-64.112499999999955</c:v>
                </c:pt>
                <c:pt idx="153176">
                  <c:v>-64.110500000000002</c:v>
                </c:pt>
                <c:pt idx="153177">
                  <c:v>-64.108499999999992</c:v>
                </c:pt>
                <c:pt idx="153178">
                  <c:v>-64.106499999999983</c:v>
                </c:pt>
                <c:pt idx="153179">
                  <c:v>-64.104499999999973</c:v>
                </c:pt>
                <c:pt idx="153180">
                  <c:v>-64.102499999999964</c:v>
                </c:pt>
                <c:pt idx="153181">
                  <c:v>-64.100499999999954</c:v>
                </c:pt>
                <c:pt idx="153182">
                  <c:v>-64.098500000000001</c:v>
                </c:pt>
                <c:pt idx="153183">
                  <c:v>-64.096499999999992</c:v>
                </c:pt>
                <c:pt idx="153184">
                  <c:v>-64.094499999999982</c:v>
                </c:pt>
                <c:pt idx="153185">
                  <c:v>-64.092499999999973</c:v>
                </c:pt>
                <c:pt idx="153186">
                  <c:v>-64.090499999999963</c:v>
                </c:pt>
                <c:pt idx="153187">
                  <c:v>-64.088499999999954</c:v>
                </c:pt>
                <c:pt idx="153188">
                  <c:v>-64.086500000000001</c:v>
                </c:pt>
                <c:pt idx="153189">
                  <c:v>-64.084499999999991</c:v>
                </c:pt>
                <c:pt idx="153190">
                  <c:v>-64.082499999999982</c:v>
                </c:pt>
                <c:pt idx="153191">
                  <c:v>-64.080499999999972</c:v>
                </c:pt>
                <c:pt idx="153192">
                  <c:v>-64.078499999999963</c:v>
                </c:pt>
                <c:pt idx="153193">
                  <c:v>-64.076499999999953</c:v>
                </c:pt>
                <c:pt idx="153194">
                  <c:v>-64.0745</c:v>
                </c:pt>
                <c:pt idx="153195">
                  <c:v>-64.072499999999991</c:v>
                </c:pt>
                <c:pt idx="153196">
                  <c:v>-64.070499999999981</c:v>
                </c:pt>
                <c:pt idx="153197">
                  <c:v>-64.068499999999972</c:v>
                </c:pt>
                <c:pt idx="153198">
                  <c:v>-64.066499999999962</c:v>
                </c:pt>
                <c:pt idx="153199">
                  <c:v>-64.064499999999953</c:v>
                </c:pt>
                <c:pt idx="153200">
                  <c:v>-64.0625</c:v>
                </c:pt>
                <c:pt idx="153201">
                  <c:v>-64.06049999999999</c:v>
                </c:pt>
                <c:pt idx="153202">
                  <c:v>-64.058499999999981</c:v>
                </c:pt>
                <c:pt idx="153203">
                  <c:v>-64.056499999999971</c:v>
                </c:pt>
                <c:pt idx="153204">
                  <c:v>-64.054499999999962</c:v>
                </c:pt>
                <c:pt idx="153205">
                  <c:v>-64.052499999999952</c:v>
                </c:pt>
                <c:pt idx="153206">
                  <c:v>-64.0505</c:v>
                </c:pt>
                <c:pt idx="153207">
                  <c:v>-64.04849999999999</c:v>
                </c:pt>
                <c:pt idx="153208">
                  <c:v>-64.04649999999998</c:v>
                </c:pt>
                <c:pt idx="153209">
                  <c:v>-64.044499999999971</c:v>
                </c:pt>
                <c:pt idx="153210">
                  <c:v>-64.042499999999961</c:v>
                </c:pt>
                <c:pt idx="153211">
                  <c:v>-64.040499999999952</c:v>
                </c:pt>
                <c:pt idx="153212">
                  <c:v>-64.038499999999999</c:v>
                </c:pt>
                <c:pt idx="153213">
                  <c:v>-64.03649999999999</c:v>
                </c:pt>
                <c:pt idx="153214">
                  <c:v>-64.03449999999998</c:v>
                </c:pt>
                <c:pt idx="153215">
                  <c:v>-64.03249999999997</c:v>
                </c:pt>
                <c:pt idx="153216">
                  <c:v>-64.030499999999961</c:v>
                </c:pt>
                <c:pt idx="153217">
                  <c:v>-64.028499999999951</c:v>
                </c:pt>
                <c:pt idx="153218">
                  <c:v>-64.026499999999999</c:v>
                </c:pt>
                <c:pt idx="153219">
                  <c:v>-64.024499999999989</c:v>
                </c:pt>
                <c:pt idx="153220">
                  <c:v>-64.02249999999998</c:v>
                </c:pt>
                <c:pt idx="153221">
                  <c:v>-64.02049999999997</c:v>
                </c:pt>
                <c:pt idx="153222">
                  <c:v>-64.01849999999996</c:v>
                </c:pt>
                <c:pt idx="153223">
                  <c:v>-64.016499999999951</c:v>
                </c:pt>
                <c:pt idx="153224">
                  <c:v>-64.014499999999998</c:v>
                </c:pt>
                <c:pt idx="153225">
                  <c:v>-64.012499999999989</c:v>
                </c:pt>
                <c:pt idx="153226">
                  <c:v>-64.010499999999979</c:v>
                </c:pt>
                <c:pt idx="153227">
                  <c:v>-64.00849999999997</c:v>
                </c:pt>
                <c:pt idx="153228">
                  <c:v>-64.00649999999996</c:v>
                </c:pt>
                <c:pt idx="153229">
                  <c:v>-64.00449999999995</c:v>
                </c:pt>
                <c:pt idx="153230">
                  <c:v>-64.002499999999998</c:v>
                </c:pt>
                <c:pt idx="153231">
                  <c:v>-64.000499999999988</c:v>
                </c:pt>
                <c:pt idx="153232">
                  <c:v>-63.998499999999979</c:v>
                </c:pt>
                <c:pt idx="153233">
                  <c:v>-63.996499999999969</c:v>
                </c:pt>
                <c:pt idx="153234">
                  <c:v>-63.99449999999996</c:v>
                </c:pt>
                <c:pt idx="153235">
                  <c:v>-63.99249999999995</c:v>
                </c:pt>
                <c:pt idx="153236">
                  <c:v>-63.990499999999997</c:v>
                </c:pt>
                <c:pt idx="153237">
                  <c:v>-63.988499999999988</c:v>
                </c:pt>
                <c:pt idx="153238">
                  <c:v>-63.986499999999978</c:v>
                </c:pt>
                <c:pt idx="153239">
                  <c:v>-63.984499999999969</c:v>
                </c:pt>
                <c:pt idx="153240">
                  <c:v>-63.982499999999959</c:v>
                </c:pt>
                <c:pt idx="153241">
                  <c:v>-63.98049999999995</c:v>
                </c:pt>
                <c:pt idx="153242">
                  <c:v>-63.978499999999997</c:v>
                </c:pt>
                <c:pt idx="153243">
                  <c:v>-63.976499999999987</c:v>
                </c:pt>
                <c:pt idx="153244">
                  <c:v>-63.974499999999978</c:v>
                </c:pt>
                <c:pt idx="153245">
                  <c:v>-63.972499999999968</c:v>
                </c:pt>
                <c:pt idx="153246">
                  <c:v>-63.970499999999959</c:v>
                </c:pt>
                <c:pt idx="153247">
                  <c:v>-63.968499999999949</c:v>
                </c:pt>
                <c:pt idx="153248">
                  <c:v>-63.966499999999996</c:v>
                </c:pt>
                <c:pt idx="153249">
                  <c:v>-63.964499999999987</c:v>
                </c:pt>
                <c:pt idx="153250">
                  <c:v>-63.962499999999977</c:v>
                </c:pt>
                <c:pt idx="153251">
                  <c:v>-63.960499999999968</c:v>
                </c:pt>
                <c:pt idx="153252">
                  <c:v>-63.958499999999958</c:v>
                </c:pt>
                <c:pt idx="153253">
                  <c:v>-63.956500000000005</c:v>
                </c:pt>
                <c:pt idx="153254">
                  <c:v>-63.954499999999996</c:v>
                </c:pt>
                <c:pt idx="153255">
                  <c:v>-63.952499999999986</c:v>
                </c:pt>
                <c:pt idx="153256">
                  <c:v>-63.950499999999977</c:v>
                </c:pt>
                <c:pt idx="153257">
                  <c:v>-63.948499999999967</c:v>
                </c:pt>
                <c:pt idx="153258">
                  <c:v>-63.946499999999958</c:v>
                </c:pt>
                <c:pt idx="153259">
                  <c:v>-63.944500000000005</c:v>
                </c:pt>
                <c:pt idx="153260">
                  <c:v>-63.942499999999995</c:v>
                </c:pt>
                <c:pt idx="153261">
                  <c:v>-63.940499999999986</c:v>
                </c:pt>
                <c:pt idx="153262">
                  <c:v>-63.938499999999976</c:v>
                </c:pt>
                <c:pt idx="153263">
                  <c:v>-63.936499999999967</c:v>
                </c:pt>
                <c:pt idx="153264">
                  <c:v>-63.934499999999957</c:v>
                </c:pt>
                <c:pt idx="153265">
                  <c:v>-63.932500000000005</c:v>
                </c:pt>
                <c:pt idx="153266">
                  <c:v>-63.930499999999995</c:v>
                </c:pt>
                <c:pt idx="153267">
                  <c:v>-63.928499999999985</c:v>
                </c:pt>
                <c:pt idx="153268">
                  <c:v>-63.926499999999976</c:v>
                </c:pt>
                <c:pt idx="153269">
                  <c:v>-63.924499999999966</c:v>
                </c:pt>
                <c:pt idx="153270">
                  <c:v>-63.922499999999957</c:v>
                </c:pt>
                <c:pt idx="153271">
                  <c:v>-63.920500000000004</c:v>
                </c:pt>
                <c:pt idx="153272">
                  <c:v>-63.918499999999995</c:v>
                </c:pt>
                <c:pt idx="153273">
                  <c:v>-63.916499999999985</c:v>
                </c:pt>
                <c:pt idx="153274">
                  <c:v>-63.914499999999975</c:v>
                </c:pt>
                <c:pt idx="153275">
                  <c:v>-63.912499999999966</c:v>
                </c:pt>
                <c:pt idx="153276">
                  <c:v>-63.910499999999956</c:v>
                </c:pt>
                <c:pt idx="153277">
                  <c:v>-63.908500000000004</c:v>
                </c:pt>
                <c:pt idx="153278">
                  <c:v>-63.906499999999994</c:v>
                </c:pt>
                <c:pt idx="153279">
                  <c:v>-63.904499999999985</c:v>
                </c:pt>
                <c:pt idx="153280">
                  <c:v>-63.902499999999975</c:v>
                </c:pt>
                <c:pt idx="153281">
                  <c:v>-63.900499999999965</c:v>
                </c:pt>
                <c:pt idx="153282">
                  <c:v>-63.898499999999956</c:v>
                </c:pt>
                <c:pt idx="153283">
                  <c:v>-63.896500000000003</c:v>
                </c:pt>
                <c:pt idx="153284">
                  <c:v>-63.894499999999994</c:v>
                </c:pt>
                <c:pt idx="153285">
                  <c:v>-63.892499999999984</c:v>
                </c:pt>
                <c:pt idx="153286">
                  <c:v>-63.890499999999975</c:v>
                </c:pt>
                <c:pt idx="153287">
                  <c:v>-63.888499999999965</c:v>
                </c:pt>
                <c:pt idx="153288">
                  <c:v>-63.886499999999955</c:v>
                </c:pt>
                <c:pt idx="153289">
                  <c:v>-63.884500000000003</c:v>
                </c:pt>
                <c:pt idx="153290">
                  <c:v>-63.882499999999993</c:v>
                </c:pt>
                <c:pt idx="153291">
                  <c:v>-63.880499999999984</c:v>
                </c:pt>
                <c:pt idx="153292">
                  <c:v>-63.878499999999974</c:v>
                </c:pt>
                <c:pt idx="153293">
                  <c:v>-63.876499999999965</c:v>
                </c:pt>
                <c:pt idx="153294">
                  <c:v>-63.874499999999955</c:v>
                </c:pt>
                <c:pt idx="153295">
                  <c:v>-63.872500000000002</c:v>
                </c:pt>
                <c:pt idx="153296">
                  <c:v>-63.870499999999993</c:v>
                </c:pt>
                <c:pt idx="153297">
                  <c:v>-63.868499999999983</c:v>
                </c:pt>
                <c:pt idx="153298">
                  <c:v>-63.866499999999974</c:v>
                </c:pt>
                <c:pt idx="153299">
                  <c:v>-63.864499999999964</c:v>
                </c:pt>
                <c:pt idx="153300">
                  <c:v>-63.862499999999955</c:v>
                </c:pt>
                <c:pt idx="153301">
                  <c:v>-63.860500000000002</c:v>
                </c:pt>
                <c:pt idx="153302">
                  <c:v>-63.858499999999992</c:v>
                </c:pt>
                <c:pt idx="153303">
                  <c:v>-63.856499999999983</c:v>
                </c:pt>
                <c:pt idx="153304">
                  <c:v>-63.854499999999973</c:v>
                </c:pt>
                <c:pt idx="153305">
                  <c:v>-63.852499999999964</c:v>
                </c:pt>
                <c:pt idx="153306">
                  <c:v>-63.850499999999954</c:v>
                </c:pt>
                <c:pt idx="153307">
                  <c:v>-63.848500000000001</c:v>
                </c:pt>
                <c:pt idx="153308">
                  <c:v>-63.846499999999992</c:v>
                </c:pt>
                <c:pt idx="153309">
                  <c:v>-63.844499999999982</c:v>
                </c:pt>
                <c:pt idx="153310">
                  <c:v>-63.842499999999973</c:v>
                </c:pt>
                <c:pt idx="153311">
                  <c:v>-63.840499999999963</c:v>
                </c:pt>
                <c:pt idx="153312">
                  <c:v>-63.838499999999954</c:v>
                </c:pt>
                <c:pt idx="153313">
                  <c:v>-63.836500000000001</c:v>
                </c:pt>
                <c:pt idx="153314">
                  <c:v>-63.834499999999991</c:v>
                </c:pt>
                <c:pt idx="153315">
                  <c:v>-63.832499999999982</c:v>
                </c:pt>
                <c:pt idx="153316">
                  <c:v>-63.830499999999972</c:v>
                </c:pt>
                <c:pt idx="153317">
                  <c:v>-63.828499999999963</c:v>
                </c:pt>
                <c:pt idx="153318">
                  <c:v>-63.826499999999953</c:v>
                </c:pt>
                <c:pt idx="153319">
                  <c:v>-63.8245</c:v>
                </c:pt>
                <c:pt idx="153320">
                  <c:v>-63.822499999999991</c:v>
                </c:pt>
                <c:pt idx="153321">
                  <c:v>-63.820499999999981</c:v>
                </c:pt>
                <c:pt idx="153322">
                  <c:v>-63.818499999999972</c:v>
                </c:pt>
                <c:pt idx="153323">
                  <c:v>-63.816499999999962</c:v>
                </c:pt>
                <c:pt idx="153324">
                  <c:v>-63.814499999999953</c:v>
                </c:pt>
                <c:pt idx="153325">
                  <c:v>-63.8125</c:v>
                </c:pt>
                <c:pt idx="153326">
                  <c:v>-63.81049999999999</c:v>
                </c:pt>
                <c:pt idx="153327">
                  <c:v>-63.808499999999981</c:v>
                </c:pt>
                <c:pt idx="153328">
                  <c:v>-63.806499999999971</c:v>
                </c:pt>
                <c:pt idx="153329">
                  <c:v>-63.804499999999962</c:v>
                </c:pt>
                <c:pt idx="153330">
                  <c:v>-63.802499999999952</c:v>
                </c:pt>
                <c:pt idx="153331">
                  <c:v>-63.8005</c:v>
                </c:pt>
                <c:pt idx="153332">
                  <c:v>-63.79849999999999</c:v>
                </c:pt>
                <c:pt idx="153333">
                  <c:v>-63.79649999999998</c:v>
                </c:pt>
                <c:pt idx="153334">
                  <c:v>-63.794499999999971</c:v>
                </c:pt>
                <c:pt idx="153335">
                  <c:v>-63.792499999999961</c:v>
                </c:pt>
                <c:pt idx="153336">
                  <c:v>-63.790499999999952</c:v>
                </c:pt>
                <c:pt idx="153337">
                  <c:v>-63.788499999999999</c:v>
                </c:pt>
                <c:pt idx="153338">
                  <c:v>-63.78649999999999</c:v>
                </c:pt>
                <c:pt idx="153339">
                  <c:v>-63.78449999999998</c:v>
                </c:pt>
                <c:pt idx="153340">
                  <c:v>-63.78249999999997</c:v>
                </c:pt>
                <c:pt idx="153341">
                  <c:v>-63.780499999999961</c:v>
                </c:pt>
                <c:pt idx="153342">
                  <c:v>-63.778499999999951</c:v>
                </c:pt>
                <c:pt idx="153343">
                  <c:v>-63.776499999999999</c:v>
                </c:pt>
                <c:pt idx="153344">
                  <c:v>-63.774499999999989</c:v>
                </c:pt>
                <c:pt idx="153345">
                  <c:v>-63.77249999999998</c:v>
                </c:pt>
                <c:pt idx="153346">
                  <c:v>-63.77049999999997</c:v>
                </c:pt>
                <c:pt idx="153347">
                  <c:v>-63.76849999999996</c:v>
                </c:pt>
                <c:pt idx="153348">
                  <c:v>-63.766499999999951</c:v>
                </c:pt>
                <c:pt idx="153349">
                  <c:v>-63.764499999999998</c:v>
                </c:pt>
                <c:pt idx="153350">
                  <c:v>-63.762499999999989</c:v>
                </c:pt>
                <c:pt idx="153351">
                  <c:v>-63.760499999999979</c:v>
                </c:pt>
                <c:pt idx="153352">
                  <c:v>-63.75849999999997</c:v>
                </c:pt>
                <c:pt idx="153353">
                  <c:v>-63.75649999999996</c:v>
                </c:pt>
                <c:pt idx="153354">
                  <c:v>-63.75449999999995</c:v>
                </c:pt>
                <c:pt idx="153355">
                  <c:v>-63.752499999999998</c:v>
                </c:pt>
                <c:pt idx="153356">
                  <c:v>-63.750499999999988</c:v>
                </c:pt>
                <c:pt idx="153357">
                  <c:v>-63.748499999999979</c:v>
                </c:pt>
                <c:pt idx="153358">
                  <c:v>-63.746499999999969</c:v>
                </c:pt>
                <c:pt idx="153359">
                  <c:v>-63.74449999999996</c:v>
                </c:pt>
                <c:pt idx="153360">
                  <c:v>-63.74249999999995</c:v>
                </c:pt>
                <c:pt idx="153361">
                  <c:v>-63.740499999999997</c:v>
                </c:pt>
                <c:pt idx="153362">
                  <c:v>-63.738499999999988</c:v>
                </c:pt>
                <c:pt idx="153363">
                  <c:v>-63.736499999999978</c:v>
                </c:pt>
                <c:pt idx="153364">
                  <c:v>-63.734499999999969</c:v>
                </c:pt>
                <c:pt idx="153365">
                  <c:v>-63.732499999999959</c:v>
                </c:pt>
                <c:pt idx="153366">
                  <c:v>-63.73049999999995</c:v>
                </c:pt>
                <c:pt idx="153367">
                  <c:v>-63.728499999999997</c:v>
                </c:pt>
                <c:pt idx="153368">
                  <c:v>-63.726499999999987</c:v>
                </c:pt>
                <c:pt idx="153369">
                  <c:v>-63.724499999999978</c:v>
                </c:pt>
                <c:pt idx="153370">
                  <c:v>-63.722499999999968</c:v>
                </c:pt>
                <c:pt idx="153371">
                  <c:v>-63.720499999999959</c:v>
                </c:pt>
                <c:pt idx="153372">
                  <c:v>-63.718499999999949</c:v>
                </c:pt>
                <c:pt idx="153373">
                  <c:v>-63.716499999999996</c:v>
                </c:pt>
                <c:pt idx="153374">
                  <c:v>-63.714499999999987</c:v>
                </c:pt>
                <c:pt idx="153375">
                  <c:v>-63.712499999999977</c:v>
                </c:pt>
                <c:pt idx="153376">
                  <c:v>-63.710499999999968</c:v>
                </c:pt>
                <c:pt idx="153377">
                  <c:v>-63.708499999999958</c:v>
                </c:pt>
                <c:pt idx="153378">
                  <c:v>-63.706500000000005</c:v>
                </c:pt>
                <c:pt idx="153379">
                  <c:v>-63.704499999999996</c:v>
                </c:pt>
                <c:pt idx="153380">
                  <c:v>-63.702499999999986</c:v>
                </c:pt>
                <c:pt idx="153381">
                  <c:v>-63.700499999999977</c:v>
                </c:pt>
                <c:pt idx="153382">
                  <c:v>-63.698499999999967</c:v>
                </c:pt>
                <c:pt idx="153383">
                  <c:v>-63.696499999999958</c:v>
                </c:pt>
                <c:pt idx="153384">
                  <c:v>-63.694500000000005</c:v>
                </c:pt>
                <c:pt idx="153385">
                  <c:v>-63.692499999999995</c:v>
                </c:pt>
                <c:pt idx="153386">
                  <c:v>-63.690499999999986</c:v>
                </c:pt>
                <c:pt idx="153387">
                  <c:v>-63.688499999999976</c:v>
                </c:pt>
                <c:pt idx="153388">
                  <c:v>-63.686499999999967</c:v>
                </c:pt>
                <c:pt idx="153389">
                  <c:v>-63.684499999999957</c:v>
                </c:pt>
                <c:pt idx="153390">
                  <c:v>-63.682500000000005</c:v>
                </c:pt>
                <c:pt idx="153391">
                  <c:v>-63.680499999999995</c:v>
                </c:pt>
                <c:pt idx="153392">
                  <c:v>-63.678499999999985</c:v>
                </c:pt>
                <c:pt idx="153393">
                  <c:v>-63.676499999999976</c:v>
                </c:pt>
                <c:pt idx="153394">
                  <c:v>-63.674499999999966</c:v>
                </c:pt>
                <c:pt idx="153395">
                  <c:v>-63.672499999999957</c:v>
                </c:pt>
                <c:pt idx="153396">
                  <c:v>-63.670500000000004</c:v>
                </c:pt>
                <c:pt idx="153397">
                  <c:v>-63.668499999999995</c:v>
                </c:pt>
                <c:pt idx="153398">
                  <c:v>-63.666499999999985</c:v>
                </c:pt>
                <c:pt idx="153399">
                  <c:v>-63.664499999999975</c:v>
                </c:pt>
                <c:pt idx="153400">
                  <c:v>-63.662499999999966</c:v>
                </c:pt>
                <c:pt idx="153401">
                  <c:v>-63.660499999999956</c:v>
                </c:pt>
                <c:pt idx="153402">
                  <c:v>-63.658500000000004</c:v>
                </c:pt>
                <c:pt idx="153403">
                  <c:v>-63.656499999999994</c:v>
                </c:pt>
                <c:pt idx="153404">
                  <c:v>-63.654499999999985</c:v>
                </c:pt>
                <c:pt idx="153405">
                  <c:v>-63.652499999999975</c:v>
                </c:pt>
                <c:pt idx="153406">
                  <c:v>-63.650499999999965</c:v>
                </c:pt>
                <c:pt idx="153407">
                  <c:v>-63.648499999999956</c:v>
                </c:pt>
                <c:pt idx="153408">
                  <c:v>-63.646500000000003</c:v>
                </c:pt>
                <c:pt idx="153409">
                  <c:v>-63.644499999999994</c:v>
                </c:pt>
                <c:pt idx="153410">
                  <c:v>-63.642499999999984</c:v>
                </c:pt>
                <c:pt idx="153411">
                  <c:v>-63.640499999999975</c:v>
                </c:pt>
                <c:pt idx="153412">
                  <c:v>-63.638499999999965</c:v>
                </c:pt>
                <c:pt idx="153413">
                  <c:v>-63.636499999999955</c:v>
                </c:pt>
                <c:pt idx="153414">
                  <c:v>-63.634500000000003</c:v>
                </c:pt>
                <c:pt idx="153415">
                  <c:v>-63.632499999999993</c:v>
                </c:pt>
                <c:pt idx="153416">
                  <c:v>-63.630499999999984</c:v>
                </c:pt>
                <c:pt idx="153417">
                  <c:v>-63.628499999999974</c:v>
                </c:pt>
                <c:pt idx="153418">
                  <c:v>-63.626499999999965</c:v>
                </c:pt>
                <c:pt idx="153419">
                  <c:v>-63.624499999999955</c:v>
                </c:pt>
                <c:pt idx="153420">
                  <c:v>-63.622500000000002</c:v>
                </c:pt>
                <c:pt idx="153421">
                  <c:v>-63.620499999999993</c:v>
                </c:pt>
                <c:pt idx="153422">
                  <c:v>-63.618499999999983</c:v>
                </c:pt>
                <c:pt idx="153423">
                  <c:v>-63.616499999999974</c:v>
                </c:pt>
                <c:pt idx="153424">
                  <c:v>-63.614499999999964</c:v>
                </c:pt>
                <c:pt idx="153425">
                  <c:v>-63.612499999999955</c:v>
                </c:pt>
                <c:pt idx="153426">
                  <c:v>-63.610500000000002</c:v>
                </c:pt>
                <c:pt idx="153427">
                  <c:v>-63.608499999999992</c:v>
                </c:pt>
                <c:pt idx="153428">
                  <c:v>-63.606499999999983</c:v>
                </c:pt>
                <c:pt idx="153429">
                  <c:v>-63.604499999999973</c:v>
                </c:pt>
                <c:pt idx="153430">
                  <c:v>-63.602499999999964</c:v>
                </c:pt>
                <c:pt idx="153431">
                  <c:v>-63.600499999999954</c:v>
                </c:pt>
                <c:pt idx="153432">
                  <c:v>-63.598500000000001</c:v>
                </c:pt>
                <c:pt idx="153433">
                  <c:v>-63.596499999999992</c:v>
                </c:pt>
                <c:pt idx="153434">
                  <c:v>-63.594499999999982</c:v>
                </c:pt>
                <c:pt idx="153435">
                  <c:v>-63.592499999999973</c:v>
                </c:pt>
                <c:pt idx="153436">
                  <c:v>-63.590499999999963</c:v>
                </c:pt>
                <c:pt idx="153437">
                  <c:v>-63.588499999999954</c:v>
                </c:pt>
                <c:pt idx="153438">
                  <c:v>-63.586500000000001</c:v>
                </c:pt>
                <c:pt idx="153439">
                  <c:v>-63.584499999999991</c:v>
                </c:pt>
                <c:pt idx="153440">
                  <c:v>-63.582499999999982</c:v>
                </c:pt>
                <c:pt idx="153441">
                  <c:v>-63.580499999999972</c:v>
                </c:pt>
                <c:pt idx="153442">
                  <c:v>-63.578499999999963</c:v>
                </c:pt>
                <c:pt idx="153443">
                  <c:v>-63.576499999999953</c:v>
                </c:pt>
                <c:pt idx="153444">
                  <c:v>-63.5745</c:v>
                </c:pt>
                <c:pt idx="153445">
                  <c:v>-63.572499999999991</c:v>
                </c:pt>
                <c:pt idx="153446">
                  <c:v>-63.570499999999981</c:v>
                </c:pt>
                <c:pt idx="153447">
                  <c:v>-63.568499999999972</c:v>
                </c:pt>
                <c:pt idx="153448">
                  <c:v>-63.566499999999962</c:v>
                </c:pt>
                <c:pt idx="153449">
                  <c:v>-63.564499999999953</c:v>
                </c:pt>
                <c:pt idx="153450">
                  <c:v>-63.5625</c:v>
                </c:pt>
                <c:pt idx="153451">
                  <c:v>-63.56049999999999</c:v>
                </c:pt>
                <c:pt idx="153452">
                  <c:v>-63.558499999999981</c:v>
                </c:pt>
                <c:pt idx="153453">
                  <c:v>-63.556499999999971</c:v>
                </c:pt>
                <c:pt idx="153454">
                  <c:v>-63.554499999999962</c:v>
                </c:pt>
                <c:pt idx="153455">
                  <c:v>-63.552499999999952</c:v>
                </c:pt>
                <c:pt idx="153456">
                  <c:v>-63.5505</c:v>
                </c:pt>
                <c:pt idx="153457">
                  <c:v>-63.54849999999999</c:v>
                </c:pt>
                <c:pt idx="153458">
                  <c:v>-63.54649999999998</c:v>
                </c:pt>
                <c:pt idx="153459">
                  <c:v>-63.544499999999971</c:v>
                </c:pt>
                <c:pt idx="153460">
                  <c:v>-63.542499999999961</c:v>
                </c:pt>
                <c:pt idx="153461">
                  <c:v>-63.540499999999952</c:v>
                </c:pt>
                <c:pt idx="153462">
                  <c:v>-63.538499999999999</c:v>
                </c:pt>
                <c:pt idx="153463">
                  <c:v>-63.53649999999999</c:v>
                </c:pt>
                <c:pt idx="153464">
                  <c:v>-63.53449999999998</c:v>
                </c:pt>
                <c:pt idx="153465">
                  <c:v>-63.53249999999997</c:v>
                </c:pt>
                <c:pt idx="153466">
                  <c:v>-63.530499999999961</c:v>
                </c:pt>
                <c:pt idx="153467">
                  <c:v>-63.528499999999951</c:v>
                </c:pt>
                <c:pt idx="153468">
                  <c:v>-63.526499999999999</c:v>
                </c:pt>
                <c:pt idx="153469">
                  <c:v>-63.524499999999989</c:v>
                </c:pt>
                <c:pt idx="153470">
                  <c:v>-63.52249999999998</c:v>
                </c:pt>
                <c:pt idx="153471">
                  <c:v>-63.52049999999997</c:v>
                </c:pt>
                <c:pt idx="153472">
                  <c:v>-63.51849999999996</c:v>
                </c:pt>
                <c:pt idx="153473">
                  <c:v>-63.516499999999951</c:v>
                </c:pt>
                <c:pt idx="153474">
                  <c:v>-63.514499999999998</c:v>
                </c:pt>
                <c:pt idx="153475">
                  <c:v>-63.512499999999989</c:v>
                </c:pt>
                <c:pt idx="153476">
                  <c:v>-63.510499999999979</c:v>
                </c:pt>
                <c:pt idx="153477">
                  <c:v>-63.50849999999997</c:v>
                </c:pt>
                <c:pt idx="153478">
                  <c:v>-63.50649999999996</c:v>
                </c:pt>
                <c:pt idx="153479">
                  <c:v>-63.50449999999995</c:v>
                </c:pt>
                <c:pt idx="153480">
                  <c:v>-63.502499999999998</c:v>
                </c:pt>
                <c:pt idx="153481">
                  <c:v>-63.500499999999988</c:v>
                </c:pt>
                <c:pt idx="153482">
                  <c:v>-63.498499999999979</c:v>
                </c:pt>
                <c:pt idx="153483">
                  <c:v>-63.496499999999969</c:v>
                </c:pt>
                <c:pt idx="153484">
                  <c:v>-63.49449999999996</c:v>
                </c:pt>
                <c:pt idx="153485">
                  <c:v>-63.49249999999995</c:v>
                </c:pt>
                <c:pt idx="153486">
                  <c:v>-63.490499999999997</c:v>
                </c:pt>
                <c:pt idx="153487">
                  <c:v>-63.488499999999988</c:v>
                </c:pt>
                <c:pt idx="153488">
                  <c:v>-63.486499999999978</c:v>
                </c:pt>
                <c:pt idx="153489">
                  <c:v>-63.484499999999969</c:v>
                </c:pt>
                <c:pt idx="153490">
                  <c:v>-63.482499999999959</c:v>
                </c:pt>
                <c:pt idx="153491">
                  <c:v>-63.48049999999995</c:v>
                </c:pt>
                <c:pt idx="153492">
                  <c:v>-63.478499999999997</c:v>
                </c:pt>
                <c:pt idx="153493">
                  <c:v>-63.476499999999987</c:v>
                </c:pt>
                <c:pt idx="153494">
                  <c:v>-63.474499999999978</c:v>
                </c:pt>
                <c:pt idx="153495">
                  <c:v>-63.472499999999968</c:v>
                </c:pt>
                <c:pt idx="153496">
                  <c:v>-63.470499999999959</c:v>
                </c:pt>
                <c:pt idx="153497">
                  <c:v>-63.468499999999949</c:v>
                </c:pt>
                <c:pt idx="153498">
                  <c:v>-63.466499999999996</c:v>
                </c:pt>
                <c:pt idx="153499">
                  <c:v>-63.464499999999987</c:v>
                </c:pt>
                <c:pt idx="153500">
                  <c:v>-63.462499999999977</c:v>
                </c:pt>
                <c:pt idx="153501">
                  <c:v>-63.460499999999968</c:v>
                </c:pt>
                <c:pt idx="153502">
                  <c:v>-63.458499999999958</c:v>
                </c:pt>
                <c:pt idx="153503">
                  <c:v>-63.456500000000005</c:v>
                </c:pt>
                <c:pt idx="153504">
                  <c:v>-63.454499999999996</c:v>
                </c:pt>
                <c:pt idx="153505">
                  <c:v>-63.452499999999986</c:v>
                </c:pt>
                <c:pt idx="153506">
                  <c:v>-63.450499999999977</c:v>
                </c:pt>
                <c:pt idx="153507">
                  <c:v>-63.448499999999967</c:v>
                </c:pt>
                <c:pt idx="153508">
                  <c:v>-63.446499999999958</c:v>
                </c:pt>
                <c:pt idx="153509">
                  <c:v>-63.444500000000005</c:v>
                </c:pt>
                <c:pt idx="153510">
                  <c:v>-63.442499999999995</c:v>
                </c:pt>
                <c:pt idx="153511">
                  <c:v>-63.440499999999986</c:v>
                </c:pt>
                <c:pt idx="153512">
                  <c:v>-63.438499999999976</c:v>
                </c:pt>
                <c:pt idx="153513">
                  <c:v>-63.436499999999967</c:v>
                </c:pt>
                <c:pt idx="153514">
                  <c:v>-63.434499999999957</c:v>
                </c:pt>
                <c:pt idx="153515">
                  <c:v>-63.432500000000005</c:v>
                </c:pt>
                <c:pt idx="153516">
                  <c:v>-63.430499999999995</c:v>
                </c:pt>
                <c:pt idx="153517">
                  <c:v>-63.428499999999985</c:v>
                </c:pt>
                <c:pt idx="153518">
                  <c:v>-63.426499999999976</c:v>
                </c:pt>
                <c:pt idx="153519">
                  <c:v>-63.424499999999966</c:v>
                </c:pt>
                <c:pt idx="153520">
                  <c:v>-63.422499999999957</c:v>
                </c:pt>
                <c:pt idx="153521">
                  <c:v>-63.420500000000004</c:v>
                </c:pt>
                <c:pt idx="153522">
                  <c:v>-63.418499999999995</c:v>
                </c:pt>
                <c:pt idx="153523">
                  <c:v>-63.416499999999985</c:v>
                </c:pt>
                <c:pt idx="153524">
                  <c:v>-63.414499999999975</c:v>
                </c:pt>
                <c:pt idx="153525">
                  <c:v>-63.412499999999966</c:v>
                </c:pt>
                <c:pt idx="153526">
                  <c:v>-63.410499999999956</c:v>
                </c:pt>
                <c:pt idx="153527">
                  <c:v>-63.408500000000004</c:v>
                </c:pt>
                <c:pt idx="153528">
                  <c:v>-63.406499999999994</c:v>
                </c:pt>
                <c:pt idx="153529">
                  <c:v>-63.404499999999985</c:v>
                </c:pt>
                <c:pt idx="153530">
                  <c:v>-63.402499999999975</c:v>
                </c:pt>
                <c:pt idx="153531">
                  <c:v>-63.400499999999965</c:v>
                </c:pt>
                <c:pt idx="153532">
                  <c:v>-63.398499999999956</c:v>
                </c:pt>
                <c:pt idx="153533">
                  <c:v>-63.396500000000003</c:v>
                </c:pt>
                <c:pt idx="153534">
                  <c:v>-63.394499999999994</c:v>
                </c:pt>
                <c:pt idx="153535">
                  <c:v>-63.392499999999984</c:v>
                </c:pt>
                <c:pt idx="153536">
                  <c:v>-63.390499999999975</c:v>
                </c:pt>
                <c:pt idx="153537">
                  <c:v>-63.388499999999965</c:v>
                </c:pt>
                <c:pt idx="153538">
                  <c:v>-63.386499999999955</c:v>
                </c:pt>
                <c:pt idx="153539">
                  <c:v>-63.384500000000003</c:v>
                </c:pt>
                <c:pt idx="153540">
                  <c:v>-63.382499999999993</c:v>
                </c:pt>
                <c:pt idx="153541">
                  <c:v>-63.380499999999984</c:v>
                </c:pt>
                <c:pt idx="153542">
                  <c:v>-63.378499999999974</c:v>
                </c:pt>
                <c:pt idx="153543">
                  <c:v>-63.376499999999965</c:v>
                </c:pt>
                <c:pt idx="153544">
                  <c:v>-63.374499999999955</c:v>
                </c:pt>
                <c:pt idx="153545">
                  <c:v>-63.372500000000002</c:v>
                </c:pt>
                <c:pt idx="153546">
                  <c:v>-63.370499999999993</c:v>
                </c:pt>
                <c:pt idx="153547">
                  <c:v>-63.368499999999983</c:v>
                </c:pt>
                <c:pt idx="153548">
                  <c:v>-63.366499999999974</c:v>
                </c:pt>
                <c:pt idx="153549">
                  <c:v>-63.364499999999964</c:v>
                </c:pt>
                <c:pt idx="153550">
                  <c:v>-63.362499999999955</c:v>
                </c:pt>
                <c:pt idx="153551">
                  <c:v>-63.360500000000002</c:v>
                </c:pt>
                <c:pt idx="153552">
                  <c:v>-63.358499999999992</c:v>
                </c:pt>
                <c:pt idx="153553">
                  <c:v>-63.356499999999983</c:v>
                </c:pt>
                <c:pt idx="153554">
                  <c:v>-63.354499999999973</c:v>
                </c:pt>
                <c:pt idx="153555">
                  <c:v>-63.352499999999964</c:v>
                </c:pt>
                <c:pt idx="153556">
                  <c:v>-63.350499999999954</c:v>
                </c:pt>
                <c:pt idx="153557">
                  <c:v>-63.348500000000001</c:v>
                </c:pt>
                <c:pt idx="153558">
                  <c:v>-63.346499999999992</c:v>
                </c:pt>
                <c:pt idx="153559">
                  <c:v>-63.344499999999982</c:v>
                </c:pt>
                <c:pt idx="153560">
                  <c:v>-63.342499999999973</c:v>
                </c:pt>
                <c:pt idx="153561">
                  <c:v>-63.340499999999963</c:v>
                </c:pt>
                <c:pt idx="153562">
                  <c:v>-63.338499999999954</c:v>
                </c:pt>
                <c:pt idx="153563">
                  <c:v>-63.336500000000001</c:v>
                </c:pt>
                <c:pt idx="153564">
                  <c:v>-63.334499999999991</c:v>
                </c:pt>
                <c:pt idx="153565">
                  <c:v>-63.332499999999982</c:v>
                </c:pt>
                <c:pt idx="153566">
                  <c:v>-63.330499999999972</c:v>
                </c:pt>
                <c:pt idx="153567">
                  <c:v>-63.328499999999963</c:v>
                </c:pt>
                <c:pt idx="153568">
                  <c:v>-63.326499999999953</c:v>
                </c:pt>
                <c:pt idx="153569">
                  <c:v>-63.3245</c:v>
                </c:pt>
                <c:pt idx="153570">
                  <c:v>-63.322499999999991</c:v>
                </c:pt>
                <c:pt idx="153571">
                  <c:v>-63.320499999999981</c:v>
                </c:pt>
                <c:pt idx="153572">
                  <c:v>-63.318499999999972</c:v>
                </c:pt>
                <c:pt idx="153573">
                  <c:v>-63.316499999999962</c:v>
                </c:pt>
                <c:pt idx="153574">
                  <c:v>-63.314499999999953</c:v>
                </c:pt>
                <c:pt idx="153575">
                  <c:v>-63.3125</c:v>
                </c:pt>
                <c:pt idx="153576">
                  <c:v>-63.31049999999999</c:v>
                </c:pt>
                <c:pt idx="153577">
                  <c:v>-63.308499999999981</c:v>
                </c:pt>
                <c:pt idx="153578">
                  <c:v>-63.306499999999971</c:v>
                </c:pt>
                <c:pt idx="153579">
                  <c:v>-63.304499999999962</c:v>
                </c:pt>
                <c:pt idx="153580">
                  <c:v>-63.302499999999952</c:v>
                </c:pt>
                <c:pt idx="153581">
                  <c:v>-63.3005</c:v>
                </c:pt>
                <c:pt idx="153582">
                  <c:v>-63.29849999999999</c:v>
                </c:pt>
                <c:pt idx="153583">
                  <c:v>-63.29649999999998</c:v>
                </c:pt>
                <c:pt idx="153584">
                  <c:v>-63.294499999999971</c:v>
                </c:pt>
                <c:pt idx="153585">
                  <c:v>-63.292499999999961</c:v>
                </c:pt>
                <c:pt idx="153586">
                  <c:v>-63.290499999999952</c:v>
                </c:pt>
                <c:pt idx="153587">
                  <c:v>-63.288499999999999</c:v>
                </c:pt>
                <c:pt idx="153588">
                  <c:v>-63.28649999999999</c:v>
                </c:pt>
                <c:pt idx="153589">
                  <c:v>-63.28449999999998</c:v>
                </c:pt>
                <c:pt idx="153590">
                  <c:v>-63.28249999999997</c:v>
                </c:pt>
                <c:pt idx="153591">
                  <c:v>-63.280499999999961</c:v>
                </c:pt>
                <c:pt idx="153592">
                  <c:v>-63.278499999999951</c:v>
                </c:pt>
                <c:pt idx="153593">
                  <c:v>-63.276499999999999</c:v>
                </c:pt>
                <c:pt idx="153594">
                  <c:v>-63.274499999999989</c:v>
                </c:pt>
                <c:pt idx="153595">
                  <c:v>-63.27249999999998</c:v>
                </c:pt>
                <c:pt idx="153596">
                  <c:v>-63.27049999999997</c:v>
                </c:pt>
                <c:pt idx="153597">
                  <c:v>-63.26849999999996</c:v>
                </c:pt>
                <c:pt idx="153598">
                  <c:v>-63.266499999999951</c:v>
                </c:pt>
                <c:pt idx="153599">
                  <c:v>-63.264499999999998</c:v>
                </c:pt>
                <c:pt idx="153600">
                  <c:v>-63.262499999999989</c:v>
                </c:pt>
                <c:pt idx="153601">
                  <c:v>-63.260499999999979</c:v>
                </c:pt>
                <c:pt idx="153602">
                  <c:v>-63.25849999999997</c:v>
                </c:pt>
                <c:pt idx="153603">
                  <c:v>-63.25649999999996</c:v>
                </c:pt>
                <c:pt idx="153604">
                  <c:v>-63.25449999999995</c:v>
                </c:pt>
                <c:pt idx="153605">
                  <c:v>-63.252499999999998</c:v>
                </c:pt>
                <c:pt idx="153606">
                  <c:v>-63.250499999999988</c:v>
                </c:pt>
                <c:pt idx="153607">
                  <c:v>-63.248499999999979</c:v>
                </c:pt>
                <c:pt idx="153608">
                  <c:v>-63.246499999999969</c:v>
                </c:pt>
                <c:pt idx="153609">
                  <c:v>-63.24449999999996</c:v>
                </c:pt>
                <c:pt idx="153610">
                  <c:v>-63.24249999999995</c:v>
                </c:pt>
                <c:pt idx="153611">
                  <c:v>-63.240499999999997</c:v>
                </c:pt>
                <c:pt idx="153612">
                  <c:v>-63.238499999999988</c:v>
                </c:pt>
                <c:pt idx="153613">
                  <c:v>-63.236499999999978</c:v>
                </c:pt>
                <c:pt idx="153614">
                  <c:v>-63.234499999999969</c:v>
                </c:pt>
                <c:pt idx="153615">
                  <c:v>-63.232499999999959</c:v>
                </c:pt>
                <c:pt idx="153616">
                  <c:v>-63.23049999999995</c:v>
                </c:pt>
                <c:pt idx="153617">
                  <c:v>-63.228499999999997</c:v>
                </c:pt>
                <c:pt idx="153618">
                  <c:v>-63.226499999999987</c:v>
                </c:pt>
                <c:pt idx="153619">
                  <c:v>-63.224499999999978</c:v>
                </c:pt>
                <c:pt idx="153620">
                  <c:v>-63.222499999999968</c:v>
                </c:pt>
                <c:pt idx="153621">
                  <c:v>-63.220499999999959</c:v>
                </c:pt>
                <c:pt idx="153622">
                  <c:v>-63.218499999999949</c:v>
                </c:pt>
                <c:pt idx="153623">
                  <c:v>-63.216499999999996</c:v>
                </c:pt>
                <c:pt idx="153624">
                  <c:v>-63.214499999999987</c:v>
                </c:pt>
                <c:pt idx="153625">
                  <c:v>-63.212499999999977</c:v>
                </c:pt>
                <c:pt idx="153626">
                  <c:v>-63.210499999999968</c:v>
                </c:pt>
                <c:pt idx="153627">
                  <c:v>-63.208499999999958</c:v>
                </c:pt>
                <c:pt idx="153628">
                  <c:v>-63.206500000000005</c:v>
                </c:pt>
                <c:pt idx="153629">
                  <c:v>-63.204499999999996</c:v>
                </c:pt>
                <c:pt idx="153630">
                  <c:v>-63.202499999999986</c:v>
                </c:pt>
                <c:pt idx="153631">
                  <c:v>-63.200499999999977</c:v>
                </c:pt>
                <c:pt idx="153632">
                  <c:v>-63.198499999999967</c:v>
                </c:pt>
                <c:pt idx="153633">
                  <c:v>-63.196499999999958</c:v>
                </c:pt>
                <c:pt idx="153634">
                  <c:v>-63.194500000000005</c:v>
                </c:pt>
                <c:pt idx="153635">
                  <c:v>-63.192499999999995</c:v>
                </c:pt>
                <c:pt idx="153636">
                  <c:v>-63.190499999999986</c:v>
                </c:pt>
                <c:pt idx="153637">
                  <c:v>-63.188499999999976</c:v>
                </c:pt>
                <c:pt idx="153638">
                  <c:v>-63.186499999999967</c:v>
                </c:pt>
                <c:pt idx="153639">
                  <c:v>-63.184499999999957</c:v>
                </c:pt>
                <c:pt idx="153640">
                  <c:v>-63.182500000000005</c:v>
                </c:pt>
                <c:pt idx="153641">
                  <c:v>-63.180499999999995</c:v>
                </c:pt>
                <c:pt idx="153642">
                  <c:v>-63.178499999999985</c:v>
                </c:pt>
                <c:pt idx="153643">
                  <c:v>-63.176499999999976</c:v>
                </c:pt>
                <c:pt idx="153644">
                  <c:v>-63.174499999999966</c:v>
                </c:pt>
                <c:pt idx="153645">
                  <c:v>-63.172499999999957</c:v>
                </c:pt>
                <c:pt idx="153646">
                  <c:v>-63.170500000000004</c:v>
                </c:pt>
                <c:pt idx="153647">
                  <c:v>-63.168499999999995</c:v>
                </c:pt>
                <c:pt idx="153648">
                  <c:v>-63.166499999999985</c:v>
                </c:pt>
                <c:pt idx="153649">
                  <c:v>-63.164499999999975</c:v>
                </c:pt>
                <c:pt idx="153650">
                  <c:v>-63.162499999999966</c:v>
                </c:pt>
                <c:pt idx="153651">
                  <c:v>-63.160499999999956</c:v>
                </c:pt>
                <c:pt idx="153652">
                  <c:v>-63.158500000000004</c:v>
                </c:pt>
                <c:pt idx="153653">
                  <c:v>-63.156499999999994</c:v>
                </c:pt>
                <c:pt idx="153654">
                  <c:v>-63.154499999999985</c:v>
                </c:pt>
                <c:pt idx="153655">
                  <c:v>-63.152499999999975</c:v>
                </c:pt>
                <c:pt idx="153656">
                  <c:v>-63.150499999999965</c:v>
                </c:pt>
                <c:pt idx="153657">
                  <c:v>-63.148499999999956</c:v>
                </c:pt>
                <c:pt idx="153658">
                  <c:v>-63.146500000000003</c:v>
                </c:pt>
                <c:pt idx="153659">
                  <c:v>-63.144499999999994</c:v>
                </c:pt>
                <c:pt idx="153660">
                  <c:v>-63.142499999999984</c:v>
                </c:pt>
                <c:pt idx="153661">
                  <c:v>-63.140499999999975</c:v>
                </c:pt>
                <c:pt idx="153662">
                  <c:v>-63.138499999999965</c:v>
                </c:pt>
                <c:pt idx="153663">
                  <c:v>-63.136499999999955</c:v>
                </c:pt>
                <c:pt idx="153664">
                  <c:v>-63.134500000000003</c:v>
                </c:pt>
                <c:pt idx="153665">
                  <c:v>-63.132499999999993</c:v>
                </c:pt>
                <c:pt idx="153666">
                  <c:v>-63.130499999999984</c:v>
                </c:pt>
                <c:pt idx="153667">
                  <c:v>-63.128499999999974</c:v>
                </c:pt>
                <c:pt idx="153668">
                  <c:v>-63.126499999999965</c:v>
                </c:pt>
                <c:pt idx="153669">
                  <c:v>-63.124499999999955</c:v>
                </c:pt>
                <c:pt idx="153670">
                  <c:v>-63.122500000000002</c:v>
                </c:pt>
                <c:pt idx="153671">
                  <c:v>-63.120499999999993</c:v>
                </c:pt>
                <c:pt idx="153672">
                  <c:v>-63.118499999999983</c:v>
                </c:pt>
                <c:pt idx="153673">
                  <c:v>-63.116499999999974</c:v>
                </c:pt>
                <c:pt idx="153674">
                  <c:v>-63.114499999999964</c:v>
                </c:pt>
                <c:pt idx="153675">
                  <c:v>-63.112499999999955</c:v>
                </c:pt>
                <c:pt idx="153676">
                  <c:v>-63.110500000000002</c:v>
                </c:pt>
                <c:pt idx="153677">
                  <c:v>-63.108499999999992</c:v>
                </c:pt>
                <c:pt idx="153678">
                  <c:v>-63.106499999999983</c:v>
                </c:pt>
                <c:pt idx="153679">
                  <c:v>-63.104499999999973</c:v>
                </c:pt>
                <c:pt idx="153680">
                  <c:v>-63.102499999999964</c:v>
                </c:pt>
                <c:pt idx="153681">
                  <c:v>-63.100499999999954</c:v>
                </c:pt>
                <c:pt idx="153682">
                  <c:v>-63.098500000000001</c:v>
                </c:pt>
                <c:pt idx="153683">
                  <c:v>-63.096499999999992</c:v>
                </c:pt>
                <c:pt idx="153684">
                  <c:v>-63.094499999999982</c:v>
                </c:pt>
                <c:pt idx="153685">
                  <c:v>-63.092499999999973</c:v>
                </c:pt>
                <c:pt idx="153686">
                  <c:v>-63.090499999999963</c:v>
                </c:pt>
                <c:pt idx="153687">
                  <c:v>-63.088499999999954</c:v>
                </c:pt>
                <c:pt idx="153688">
                  <c:v>-63.086500000000001</c:v>
                </c:pt>
                <c:pt idx="153689">
                  <c:v>-63.084499999999991</c:v>
                </c:pt>
                <c:pt idx="153690">
                  <c:v>-63.082499999999982</c:v>
                </c:pt>
                <c:pt idx="153691">
                  <c:v>-63.080499999999972</c:v>
                </c:pt>
                <c:pt idx="153692">
                  <c:v>-63.078499999999963</c:v>
                </c:pt>
                <c:pt idx="153693">
                  <c:v>-63.076499999999953</c:v>
                </c:pt>
                <c:pt idx="153694">
                  <c:v>-63.0745</c:v>
                </c:pt>
                <c:pt idx="153695">
                  <c:v>-63.072499999999991</c:v>
                </c:pt>
                <c:pt idx="153696">
                  <c:v>-63.070499999999981</c:v>
                </c:pt>
                <c:pt idx="153697">
                  <c:v>-63.068499999999972</c:v>
                </c:pt>
                <c:pt idx="153698">
                  <c:v>-63.066499999999962</c:v>
                </c:pt>
                <c:pt idx="153699">
                  <c:v>-63.064499999999953</c:v>
                </c:pt>
                <c:pt idx="153700">
                  <c:v>-63.0625</c:v>
                </c:pt>
                <c:pt idx="153701">
                  <c:v>-63.06049999999999</c:v>
                </c:pt>
                <c:pt idx="153702">
                  <c:v>-63.058499999999981</c:v>
                </c:pt>
                <c:pt idx="153703">
                  <c:v>-63.056499999999971</c:v>
                </c:pt>
                <c:pt idx="153704">
                  <c:v>-63.054499999999962</c:v>
                </c:pt>
                <c:pt idx="153705">
                  <c:v>-63.052499999999952</c:v>
                </c:pt>
                <c:pt idx="153706">
                  <c:v>-63.0505</c:v>
                </c:pt>
                <c:pt idx="153707">
                  <c:v>-63.04849999999999</c:v>
                </c:pt>
                <c:pt idx="153708">
                  <c:v>-63.04649999999998</c:v>
                </c:pt>
                <c:pt idx="153709">
                  <c:v>-63.044499999999971</c:v>
                </c:pt>
                <c:pt idx="153710">
                  <c:v>-63.042499999999961</c:v>
                </c:pt>
                <c:pt idx="153711">
                  <c:v>-63.040499999999952</c:v>
                </c:pt>
                <c:pt idx="153712">
                  <c:v>-63.038499999999999</c:v>
                </c:pt>
                <c:pt idx="153713">
                  <c:v>-63.03649999999999</c:v>
                </c:pt>
                <c:pt idx="153714">
                  <c:v>-63.03449999999998</c:v>
                </c:pt>
                <c:pt idx="153715">
                  <c:v>-63.03249999999997</c:v>
                </c:pt>
                <c:pt idx="153716">
                  <c:v>-63.030499999999961</c:v>
                </c:pt>
                <c:pt idx="153717">
                  <c:v>-63.028499999999951</c:v>
                </c:pt>
                <c:pt idx="153718">
                  <c:v>-63.026499999999999</c:v>
                </c:pt>
                <c:pt idx="153719">
                  <c:v>-63.024499999999989</c:v>
                </c:pt>
                <c:pt idx="153720">
                  <c:v>-63.02249999999998</c:v>
                </c:pt>
                <c:pt idx="153721">
                  <c:v>-63.02049999999997</c:v>
                </c:pt>
                <c:pt idx="153722">
                  <c:v>-63.01849999999996</c:v>
                </c:pt>
                <c:pt idx="153723">
                  <c:v>-63.016499999999951</c:v>
                </c:pt>
                <c:pt idx="153724">
                  <c:v>-63.014499999999998</c:v>
                </c:pt>
                <c:pt idx="153725">
                  <c:v>-63.012499999999989</c:v>
                </c:pt>
                <c:pt idx="153726">
                  <c:v>-63.010499999999979</c:v>
                </c:pt>
                <c:pt idx="153727">
                  <c:v>-63.00849999999997</c:v>
                </c:pt>
                <c:pt idx="153728">
                  <c:v>-63.00649999999996</c:v>
                </c:pt>
                <c:pt idx="153729">
                  <c:v>-63.00449999999995</c:v>
                </c:pt>
                <c:pt idx="153730">
                  <c:v>-63.002499999999998</c:v>
                </c:pt>
                <c:pt idx="153731">
                  <c:v>-63.000499999999988</c:v>
                </c:pt>
                <c:pt idx="153732">
                  <c:v>-62.998499999999979</c:v>
                </c:pt>
                <c:pt idx="153733">
                  <c:v>-62.996499999999969</c:v>
                </c:pt>
                <c:pt idx="153734">
                  <c:v>-62.99449999999996</c:v>
                </c:pt>
                <c:pt idx="153735">
                  <c:v>-62.99249999999995</c:v>
                </c:pt>
                <c:pt idx="153736">
                  <c:v>-62.990499999999997</c:v>
                </c:pt>
                <c:pt idx="153737">
                  <c:v>-62.988499999999988</c:v>
                </c:pt>
                <c:pt idx="153738">
                  <c:v>-62.986499999999978</c:v>
                </c:pt>
                <c:pt idx="153739">
                  <c:v>-62.984499999999969</c:v>
                </c:pt>
                <c:pt idx="153740">
                  <c:v>-62.982499999999959</c:v>
                </c:pt>
                <c:pt idx="153741">
                  <c:v>-62.98049999999995</c:v>
                </c:pt>
                <c:pt idx="153742">
                  <c:v>-62.978499999999997</c:v>
                </c:pt>
                <c:pt idx="153743">
                  <c:v>-62.976499999999987</c:v>
                </c:pt>
                <c:pt idx="153744">
                  <c:v>-62.974499999999978</c:v>
                </c:pt>
                <c:pt idx="153745">
                  <c:v>-62.972499999999968</c:v>
                </c:pt>
                <c:pt idx="153746">
                  <c:v>-62.970499999999959</c:v>
                </c:pt>
                <c:pt idx="153747">
                  <c:v>-62.968499999999949</c:v>
                </c:pt>
                <c:pt idx="153748">
                  <c:v>-62.966499999999996</c:v>
                </c:pt>
                <c:pt idx="153749">
                  <c:v>-62.964499999999987</c:v>
                </c:pt>
                <c:pt idx="153750">
                  <c:v>-62.962499999999977</c:v>
                </c:pt>
                <c:pt idx="153751">
                  <c:v>-62.960499999999968</c:v>
                </c:pt>
                <c:pt idx="153752">
                  <c:v>-62.958499999999958</c:v>
                </c:pt>
                <c:pt idx="153753">
                  <c:v>-62.956500000000005</c:v>
                </c:pt>
                <c:pt idx="153754">
                  <c:v>-62.954499999999996</c:v>
                </c:pt>
                <c:pt idx="153755">
                  <c:v>-62.952499999999986</c:v>
                </c:pt>
                <c:pt idx="153756">
                  <c:v>-62.950499999999977</c:v>
                </c:pt>
                <c:pt idx="153757">
                  <c:v>-62.948499999999967</c:v>
                </c:pt>
                <c:pt idx="153758">
                  <c:v>-62.946499999999958</c:v>
                </c:pt>
                <c:pt idx="153759">
                  <c:v>-62.944500000000005</c:v>
                </c:pt>
                <c:pt idx="153760">
                  <c:v>-62.942499999999995</c:v>
                </c:pt>
                <c:pt idx="153761">
                  <c:v>-62.940499999999986</c:v>
                </c:pt>
                <c:pt idx="153762">
                  <c:v>-62.938499999999976</c:v>
                </c:pt>
                <c:pt idx="153763">
                  <c:v>-62.936499999999967</c:v>
                </c:pt>
                <c:pt idx="153764">
                  <c:v>-62.934499999999957</c:v>
                </c:pt>
                <c:pt idx="153765">
                  <c:v>-62.932500000000005</c:v>
                </c:pt>
                <c:pt idx="153766">
                  <c:v>-62.930499999999995</c:v>
                </c:pt>
                <c:pt idx="153767">
                  <c:v>-62.928499999999985</c:v>
                </c:pt>
                <c:pt idx="153768">
                  <c:v>-62.926499999999976</c:v>
                </c:pt>
                <c:pt idx="153769">
                  <c:v>-62.924499999999966</c:v>
                </c:pt>
                <c:pt idx="153770">
                  <c:v>-62.922499999999957</c:v>
                </c:pt>
                <c:pt idx="153771">
                  <c:v>-62.920500000000004</c:v>
                </c:pt>
                <c:pt idx="153772">
                  <c:v>-62.918499999999995</c:v>
                </c:pt>
                <c:pt idx="153773">
                  <c:v>-62.916499999999985</c:v>
                </c:pt>
                <c:pt idx="153774">
                  <c:v>-62.914499999999975</c:v>
                </c:pt>
                <c:pt idx="153775">
                  <c:v>-62.912499999999966</c:v>
                </c:pt>
                <c:pt idx="153776">
                  <c:v>-62.910499999999956</c:v>
                </c:pt>
                <c:pt idx="153777">
                  <c:v>-62.908500000000004</c:v>
                </c:pt>
                <c:pt idx="153778">
                  <c:v>-62.906499999999994</c:v>
                </c:pt>
                <c:pt idx="153779">
                  <c:v>-62.904499999999985</c:v>
                </c:pt>
                <c:pt idx="153780">
                  <c:v>-62.902499999999975</c:v>
                </c:pt>
                <c:pt idx="153781">
                  <c:v>-62.900499999999965</c:v>
                </c:pt>
                <c:pt idx="153782">
                  <c:v>-62.898499999999956</c:v>
                </c:pt>
                <c:pt idx="153783">
                  <c:v>-62.896500000000003</c:v>
                </c:pt>
                <c:pt idx="153784">
                  <c:v>-62.894499999999994</c:v>
                </c:pt>
                <c:pt idx="153785">
                  <c:v>-62.892499999999984</c:v>
                </c:pt>
                <c:pt idx="153786">
                  <c:v>-62.890499999999975</c:v>
                </c:pt>
                <c:pt idx="153787">
                  <c:v>-62.888499999999965</c:v>
                </c:pt>
                <c:pt idx="153788">
                  <c:v>-62.886499999999955</c:v>
                </c:pt>
                <c:pt idx="153789">
                  <c:v>-62.884500000000003</c:v>
                </c:pt>
                <c:pt idx="153790">
                  <c:v>-62.882499999999993</c:v>
                </c:pt>
                <c:pt idx="153791">
                  <c:v>-62.880499999999984</c:v>
                </c:pt>
                <c:pt idx="153792">
                  <c:v>-62.878499999999974</c:v>
                </c:pt>
                <c:pt idx="153793">
                  <c:v>-62.876499999999965</c:v>
                </c:pt>
                <c:pt idx="153794">
                  <c:v>-62.874499999999955</c:v>
                </c:pt>
                <c:pt idx="153795">
                  <c:v>-62.872500000000002</c:v>
                </c:pt>
                <c:pt idx="153796">
                  <c:v>-62.870499999999993</c:v>
                </c:pt>
                <c:pt idx="153797">
                  <c:v>-62.868499999999983</c:v>
                </c:pt>
                <c:pt idx="153798">
                  <c:v>-62.866499999999974</c:v>
                </c:pt>
                <c:pt idx="153799">
                  <c:v>-62.864499999999964</c:v>
                </c:pt>
                <c:pt idx="153800">
                  <c:v>-62.862499999999955</c:v>
                </c:pt>
                <c:pt idx="153801">
                  <c:v>-62.860500000000002</c:v>
                </c:pt>
                <c:pt idx="153802">
                  <c:v>-62.858499999999992</c:v>
                </c:pt>
                <c:pt idx="153803">
                  <c:v>-62.856499999999983</c:v>
                </c:pt>
                <c:pt idx="153804">
                  <c:v>-62.854499999999973</c:v>
                </c:pt>
                <c:pt idx="153805">
                  <c:v>-62.852499999999964</c:v>
                </c:pt>
                <c:pt idx="153806">
                  <c:v>-62.850499999999954</c:v>
                </c:pt>
                <c:pt idx="153807">
                  <c:v>-62.848500000000001</c:v>
                </c:pt>
                <c:pt idx="153808">
                  <c:v>-62.846499999999992</c:v>
                </c:pt>
                <c:pt idx="153809">
                  <c:v>-62.844499999999982</c:v>
                </c:pt>
                <c:pt idx="153810">
                  <c:v>-62.842499999999973</c:v>
                </c:pt>
                <c:pt idx="153811">
                  <c:v>-62.840499999999963</c:v>
                </c:pt>
                <c:pt idx="153812">
                  <c:v>-62.838499999999954</c:v>
                </c:pt>
                <c:pt idx="153813">
                  <c:v>-62.836500000000001</c:v>
                </c:pt>
                <c:pt idx="153814">
                  <c:v>-62.834499999999991</c:v>
                </c:pt>
                <c:pt idx="153815">
                  <c:v>-62.832499999999982</c:v>
                </c:pt>
                <c:pt idx="153816">
                  <c:v>-62.830499999999972</c:v>
                </c:pt>
                <c:pt idx="153817">
                  <c:v>-62.828499999999963</c:v>
                </c:pt>
                <c:pt idx="153818">
                  <c:v>-62.826499999999953</c:v>
                </c:pt>
                <c:pt idx="153819">
                  <c:v>-62.8245</c:v>
                </c:pt>
                <c:pt idx="153820">
                  <c:v>-62.822499999999991</c:v>
                </c:pt>
                <c:pt idx="153821">
                  <c:v>-62.820499999999981</c:v>
                </c:pt>
                <c:pt idx="153822">
                  <c:v>-62.818499999999972</c:v>
                </c:pt>
                <c:pt idx="153823">
                  <c:v>-62.816499999999962</c:v>
                </c:pt>
                <c:pt idx="153824">
                  <c:v>-62.814499999999953</c:v>
                </c:pt>
                <c:pt idx="153825">
                  <c:v>-62.8125</c:v>
                </c:pt>
                <c:pt idx="153826">
                  <c:v>-62.81049999999999</c:v>
                </c:pt>
                <c:pt idx="153827">
                  <c:v>-62.808499999999981</c:v>
                </c:pt>
                <c:pt idx="153828">
                  <c:v>-62.806499999999971</c:v>
                </c:pt>
                <c:pt idx="153829">
                  <c:v>-62.804499999999962</c:v>
                </c:pt>
                <c:pt idx="153830">
                  <c:v>-62.802499999999952</c:v>
                </c:pt>
                <c:pt idx="153831">
                  <c:v>-62.8005</c:v>
                </c:pt>
                <c:pt idx="153832">
                  <c:v>-62.79849999999999</c:v>
                </c:pt>
                <c:pt idx="153833">
                  <c:v>-62.79649999999998</c:v>
                </c:pt>
                <c:pt idx="153834">
                  <c:v>-62.794499999999971</c:v>
                </c:pt>
                <c:pt idx="153835">
                  <c:v>-62.792499999999961</c:v>
                </c:pt>
                <c:pt idx="153836">
                  <c:v>-62.790499999999952</c:v>
                </c:pt>
                <c:pt idx="153837">
                  <c:v>-62.788499999999999</c:v>
                </c:pt>
                <c:pt idx="153838">
                  <c:v>-62.78649999999999</c:v>
                </c:pt>
                <c:pt idx="153839">
                  <c:v>-62.78449999999998</c:v>
                </c:pt>
                <c:pt idx="153840">
                  <c:v>-62.78249999999997</c:v>
                </c:pt>
                <c:pt idx="153841">
                  <c:v>-62.780499999999961</c:v>
                </c:pt>
                <c:pt idx="153842">
                  <c:v>-62.778499999999951</c:v>
                </c:pt>
                <c:pt idx="153843">
                  <c:v>-62.776499999999999</c:v>
                </c:pt>
                <c:pt idx="153844">
                  <c:v>-62.774499999999989</c:v>
                </c:pt>
                <c:pt idx="153845">
                  <c:v>-62.77249999999998</c:v>
                </c:pt>
                <c:pt idx="153846">
                  <c:v>-62.77049999999997</c:v>
                </c:pt>
                <c:pt idx="153847">
                  <c:v>-62.76849999999996</c:v>
                </c:pt>
                <c:pt idx="153848">
                  <c:v>-62.766499999999951</c:v>
                </c:pt>
                <c:pt idx="153849">
                  <c:v>-62.764499999999998</c:v>
                </c:pt>
                <c:pt idx="153850">
                  <c:v>-62.762499999999989</c:v>
                </c:pt>
                <c:pt idx="153851">
                  <c:v>-62.760499999999979</c:v>
                </c:pt>
                <c:pt idx="153852">
                  <c:v>-62.75849999999997</c:v>
                </c:pt>
                <c:pt idx="153853">
                  <c:v>-62.75649999999996</c:v>
                </c:pt>
                <c:pt idx="153854">
                  <c:v>-62.75449999999995</c:v>
                </c:pt>
                <c:pt idx="153855">
                  <c:v>-62.752499999999998</c:v>
                </c:pt>
                <c:pt idx="153856">
                  <c:v>-62.750499999999988</c:v>
                </c:pt>
                <c:pt idx="153857">
                  <c:v>-62.748499999999979</c:v>
                </c:pt>
                <c:pt idx="153858">
                  <c:v>-62.746499999999969</c:v>
                </c:pt>
                <c:pt idx="153859">
                  <c:v>-62.74449999999996</c:v>
                </c:pt>
                <c:pt idx="153860">
                  <c:v>-62.74249999999995</c:v>
                </c:pt>
                <c:pt idx="153861">
                  <c:v>-62.740499999999997</c:v>
                </c:pt>
                <c:pt idx="153862">
                  <c:v>-62.738499999999988</c:v>
                </c:pt>
                <c:pt idx="153863">
                  <c:v>-62.736499999999978</c:v>
                </c:pt>
                <c:pt idx="153864">
                  <c:v>-62.734499999999969</c:v>
                </c:pt>
                <c:pt idx="153865">
                  <c:v>-62.732499999999959</c:v>
                </c:pt>
                <c:pt idx="153866">
                  <c:v>-62.73049999999995</c:v>
                </c:pt>
                <c:pt idx="153867">
                  <c:v>-62.728499999999997</c:v>
                </c:pt>
                <c:pt idx="153868">
                  <c:v>-62.726499999999987</c:v>
                </c:pt>
                <c:pt idx="153869">
                  <c:v>-62.724499999999978</c:v>
                </c:pt>
                <c:pt idx="153870">
                  <c:v>-62.722499999999968</c:v>
                </c:pt>
                <c:pt idx="153871">
                  <c:v>-62.720499999999959</c:v>
                </c:pt>
                <c:pt idx="153872">
                  <c:v>-62.718499999999949</c:v>
                </c:pt>
                <c:pt idx="153873">
                  <c:v>-62.716499999999996</c:v>
                </c:pt>
                <c:pt idx="153874">
                  <c:v>-62.714499999999987</c:v>
                </c:pt>
                <c:pt idx="153875">
                  <c:v>-62.712499999999977</c:v>
                </c:pt>
                <c:pt idx="153876">
                  <c:v>-62.710499999999968</c:v>
                </c:pt>
                <c:pt idx="153877">
                  <c:v>-62.708499999999958</c:v>
                </c:pt>
                <c:pt idx="153878">
                  <c:v>-62.706500000000005</c:v>
                </c:pt>
                <c:pt idx="153879">
                  <c:v>-62.704499999999996</c:v>
                </c:pt>
                <c:pt idx="153880">
                  <c:v>-62.702499999999986</c:v>
                </c:pt>
                <c:pt idx="153881">
                  <c:v>-62.700499999999977</c:v>
                </c:pt>
                <c:pt idx="153882">
                  <c:v>-62.698499999999967</c:v>
                </c:pt>
                <c:pt idx="153883">
                  <c:v>-62.696499999999958</c:v>
                </c:pt>
                <c:pt idx="153884">
                  <c:v>-62.694500000000005</c:v>
                </c:pt>
                <c:pt idx="153885">
                  <c:v>-62.692499999999995</c:v>
                </c:pt>
                <c:pt idx="153886">
                  <c:v>-62.690499999999986</c:v>
                </c:pt>
                <c:pt idx="153887">
                  <c:v>-62.688499999999976</c:v>
                </c:pt>
                <c:pt idx="153888">
                  <c:v>-62.686499999999967</c:v>
                </c:pt>
                <c:pt idx="153889">
                  <c:v>-62.684499999999957</c:v>
                </c:pt>
                <c:pt idx="153890">
                  <c:v>-62.682500000000005</c:v>
                </c:pt>
                <c:pt idx="153891">
                  <c:v>-62.680499999999995</c:v>
                </c:pt>
                <c:pt idx="153892">
                  <c:v>-62.678499999999985</c:v>
                </c:pt>
                <c:pt idx="153893">
                  <c:v>-62.676499999999976</c:v>
                </c:pt>
                <c:pt idx="153894">
                  <c:v>-62.674499999999966</c:v>
                </c:pt>
                <c:pt idx="153895">
                  <c:v>-62.672499999999957</c:v>
                </c:pt>
                <c:pt idx="153896">
                  <c:v>-62.670500000000004</c:v>
                </c:pt>
                <c:pt idx="153897">
                  <c:v>-62.668499999999995</c:v>
                </c:pt>
                <c:pt idx="153898">
                  <c:v>-62.666499999999985</c:v>
                </c:pt>
                <c:pt idx="153899">
                  <c:v>-62.664499999999975</c:v>
                </c:pt>
                <c:pt idx="153900">
                  <c:v>-62.662499999999966</c:v>
                </c:pt>
                <c:pt idx="153901">
                  <c:v>-62.660499999999956</c:v>
                </c:pt>
                <c:pt idx="153902">
                  <c:v>-62.658500000000004</c:v>
                </c:pt>
                <c:pt idx="153903">
                  <c:v>-62.656499999999994</c:v>
                </c:pt>
                <c:pt idx="153904">
                  <c:v>-62.654499999999985</c:v>
                </c:pt>
                <c:pt idx="153905">
                  <c:v>-62.652499999999975</c:v>
                </c:pt>
                <c:pt idx="153906">
                  <c:v>-62.650499999999965</c:v>
                </c:pt>
                <c:pt idx="153907">
                  <c:v>-62.648499999999956</c:v>
                </c:pt>
                <c:pt idx="153908">
                  <c:v>-62.646500000000003</c:v>
                </c:pt>
                <c:pt idx="153909">
                  <c:v>-62.644499999999994</c:v>
                </c:pt>
                <c:pt idx="153910">
                  <c:v>-62.642499999999984</c:v>
                </c:pt>
                <c:pt idx="153911">
                  <c:v>-62.640499999999975</c:v>
                </c:pt>
                <c:pt idx="153912">
                  <c:v>-62.638499999999965</c:v>
                </c:pt>
                <c:pt idx="153913">
                  <c:v>-62.636499999999955</c:v>
                </c:pt>
                <c:pt idx="153914">
                  <c:v>-62.634500000000003</c:v>
                </c:pt>
                <c:pt idx="153915">
                  <c:v>-62.632499999999993</c:v>
                </c:pt>
                <c:pt idx="153916">
                  <c:v>-62.630499999999984</c:v>
                </c:pt>
                <c:pt idx="153917">
                  <c:v>-62.628499999999974</c:v>
                </c:pt>
                <c:pt idx="153918">
                  <c:v>-62.626499999999965</c:v>
                </c:pt>
                <c:pt idx="153919">
                  <c:v>-62.624499999999955</c:v>
                </c:pt>
                <c:pt idx="153920">
                  <c:v>-62.622500000000002</c:v>
                </c:pt>
                <c:pt idx="153921">
                  <c:v>-62.620499999999993</c:v>
                </c:pt>
                <c:pt idx="153922">
                  <c:v>-62.618499999999983</c:v>
                </c:pt>
                <c:pt idx="153923">
                  <c:v>-62.616499999999974</c:v>
                </c:pt>
                <c:pt idx="153924">
                  <c:v>-62.614499999999964</c:v>
                </c:pt>
                <c:pt idx="153925">
                  <c:v>-62.612499999999955</c:v>
                </c:pt>
                <c:pt idx="153926">
                  <c:v>-62.610500000000002</c:v>
                </c:pt>
                <c:pt idx="153927">
                  <c:v>-62.608499999999992</c:v>
                </c:pt>
                <c:pt idx="153928">
                  <c:v>-62.606499999999983</c:v>
                </c:pt>
                <c:pt idx="153929">
                  <c:v>-62.604499999999973</c:v>
                </c:pt>
                <c:pt idx="153930">
                  <c:v>-62.602499999999964</c:v>
                </c:pt>
                <c:pt idx="153931">
                  <c:v>-62.600499999999954</c:v>
                </c:pt>
                <c:pt idx="153932">
                  <c:v>-62.598500000000001</c:v>
                </c:pt>
                <c:pt idx="153933">
                  <c:v>-62.596499999999992</c:v>
                </c:pt>
                <c:pt idx="153934">
                  <c:v>-62.594499999999982</c:v>
                </c:pt>
                <c:pt idx="153935">
                  <c:v>-62.592499999999973</c:v>
                </c:pt>
                <c:pt idx="153936">
                  <c:v>-62.590499999999963</c:v>
                </c:pt>
                <c:pt idx="153937">
                  <c:v>-62.588499999999954</c:v>
                </c:pt>
                <c:pt idx="153938">
                  <c:v>-62.586500000000001</c:v>
                </c:pt>
                <c:pt idx="153939">
                  <c:v>-62.584499999999991</c:v>
                </c:pt>
                <c:pt idx="153940">
                  <c:v>-62.582499999999982</c:v>
                </c:pt>
                <c:pt idx="153941">
                  <c:v>-62.580499999999972</c:v>
                </c:pt>
                <c:pt idx="153942">
                  <c:v>-62.578499999999963</c:v>
                </c:pt>
                <c:pt idx="153943">
                  <c:v>-62.576499999999953</c:v>
                </c:pt>
                <c:pt idx="153944">
                  <c:v>-62.5745</c:v>
                </c:pt>
                <c:pt idx="153945">
                  <c:v>-62.572499999999991</c:v>
                </c:pt>
                <c:pt idx="153946">
                  <c:v>-62.570499999999981</c:v>
                </c:pt>
                <c:pt idx="153947">
                  <c:v>-62.568499999999972</c:v>
                </c:pt>
                <c:pt idx="153948">
                  <c:v>-62.566499999999962</c:v>
                </c:pt>
                <c:pt idx="153949">
                  <c:v>-62.564499999999953</c:v>
                </c:pt>
                <c:pt idx="153950">
                  <c:v>-62.5625</c:v>
                </c:pt>
                <c:pt idx="153951">
                  <c:v>-62.56049999999999</c:v>
                </c:pt>
                <c:pt idx="153952">
                  <c:v>-62.558499999999981</c:v>
                </c:pt>
                <c:pt idx="153953">
                  <c:v>-62.556499999999971</c:v>
                </c:pt>
                <c:pt idx="153954">
                  <c:v>-62.554499999999962</c:v>
                </c:pt>
                <c:pt idx="153955">
                  <c:v>-62.552499999999952</c:v>
                </c:pt>
                <c:pt idx="153956">
                  <c:v>-62.5505</c:v>
                </c:pt>
                <c:pt idx="153957">
                  <c:v>-62.54849999999999</c:v>
                </c:pt>
                <c:pt idx="153958">
                  <c:v>-62.54649999999998</c:v>
                </c:pt>
                <c:pt idx="153959">
                  <c:v>-62.544499999999971</c:v>
                </c:pt>
                <c:pt idx="153960">
                  <c:v>-62.542499999999961</c:v>
                </c:pt>
                <c:pt idx="153961">
                  <c:v>-62.540499999999952</c:v>
                </c:pt>
                <c:pt idx="153962">
                  <c:v>-62.538499999999999</c:v>
                </c:pt>
                <c:pt idx="153963">
                  <c:v>-62.53649999999999</c:v>
                </c:pt>
                <c:pt idx="153964">
                  <c:v>-62.53449999999998</c:v>
                </c:pt>
                <c:pt idx="153965">
                  <c:v>-62.53249999999997</c:v>
                </c:pt>
                <c:pt idx="153966">
                  <c:v>-62.530499999999961</c:v>
                </c:pt>
                <c:pt idx="153967">
                  <c:v>-62.528499999999951</c:v>
                </c:pt>
                <c:pt idx="153968">
                  <c:v>-62.526499999999999</c:v>
                </c:pt>
                <c:pt idx="153969">
                  <c:v>-62.524499999999989</c:v>
                </c:pt>
                <c:pt idx="153970">
                  <c:v>-62.52249999999998</c:v>
                </c:pt>
                <c:pt idx="153971">
                  <c:v>-62.52049999999997</c:v>
                </c:pt>
                <c:pt idx="153972">
                  <c:v>-62.51849999999996</c:v>
                </c:pt>
                <c:pt idx="153973">
                  <c:v>-62.516499999999951</c:v>
                </c:pt>
                <c:pt idx="153974">
                  <c:v>-62.514499999999998</c:v>
                </c:pt>
                <c:pt idx="153975">
                  <c:v>-62.512499999999989</c:v>
                </c:pt>
                <c:pt idx="153976">
                  <c:v>-62.510499999999979</c:v>
                </c:pt>
                <c:pt idx="153977">
                  <c:v>-62.50849999999997</c:v>
                </c:pt>
                <c:pt idx="153978">
                  <c:v>-62.50649999999996</c:v>
                </c:pt>
                <c:pt idx="153979">
                  <c:v>-62.50449999999995</c:v>
                </c:pt>
                <c:pt idx="153980">
                  <c:v>-62.502499999999998</c:v>
                </c:pt>
                <c:pt idx="153981">
                  <c:v>-62.500499999999988</c:v>
                </c:pt>
                <c:pt idx="153982">
                  <c:v>-62.498499999999979</c:v>
                </c:pt>
                <c:pt idx="153983">
                  <c:v>-62.496499999999969</c:v>
                </c:pt>
                <c:pt idx="153984">
                  <c:v>-62.49449999999996</c:v>
                </c:pt>
                <c:pt idx="153985">
                  <c:v>-62.49249999999995</c:v>
                </c:pt>
                <c:pt idx="153986">
                  <c:v>-62.490499999999997</c:v>
                </c:pt>
                <c:pt idx="153987">
                  <c:v>-62.488499999999988</c:v>
                </c:pt>
                <c:pt idx="153988">
                  <c:v>-62.486499999999978</c:v>
                </c:pt>
                <c:pt idx="153989">
                  <c:v>-62.484499999999969</c:v>
                </c:pt>
                <c:pt idx="153990">
                  <c:v>-62.482499999999959</c:v>
                </c:pt>
                <c:pt idx="153991">
                  <c:v>-62.48049999999995</c:v>
                </c:pt>
                <c:pt idx="153992">
                  <c:v>-62.478499999999997</c:v>
                </c:pt>
                <c:pt idx="153993">
                  <c:v>-62.476499999999987</c:v>
                </c:pt>
                <c:pt idx="153994">
                  <c:v>-62.474499999999978</c:v>
                </c:pt>
                <c:pt idx="153995">
                  <c:v>-62.472499999999968</c:v>
                </c:pt>
                <c:pt idx="153996">
                  <c:v>-62.470499999999959</c:v>
                </c:pt>
                <c:pt idx="153997">
                  <c:v>-62.468499999999949</c:v>
                </c:pt>
                <c:pt idx="153998">
                  <c:v>-62.466499999999996</c:v>
                </c:pt>
                <c:pt idx="153999">
                  <c:v>-62.464499999999987</c:v>
                </c:pt>
                <c:pt idx="154000">
                  <c:v>-62.462499999999977</c:v>
                </c:pt>
                <c:pt idx="154001">
                  <c:v>-62.460499999999968</c:v>
                </c:pt>
                <c:pt idx="154002">
                  <c:v>-62.458499999999958</c:v>
                </c:pt>
                <c:pt idx="154003">
                  <c:v>-62.456500000000005</c:v>
                </c:pt>
                <c:pt idx="154004">
                  <c:v>-62.454499999999996</c:v>
                </c:pt>
                <c:pt idx="154005">
                  <c:v>-62.452499999999986</c:v>
                </c:pt>
                <c:pt idx="154006">
                  <c:v>-62.450499999999977</c:v>
                </c:pt>
                <c:pt idx="154007">
                  <c:v>-62.448499999999967</c:v>
                </c:pt>
                <c:pt idx="154008">
                  <c:v>-62.446499999999958</c:v>
                </c:pt>
                <c:pt idx="154009">
                  <c:v>-62.444500000000005</c:v>
                </c:pt>
                <c:pt idx="154010">
                  <c:v>-62.442499999999995</c:v>
                </c:pt>
                <c:pt idx="154011">
                  <c:v>-62.440499999999986</c:v>
                </c:pt>
                <c:pt idx="154012">
                  <c:v>-62.438499999999976</c:v>
                </c:pt>
                <c:pt idx="154013">
                  <c:v>-62.436499999999967</c:v>
                </c:pt>
                <c:pt idx="154014">
                  <c:v>-62.434499999999957</c:v>
                </c:pt>
                <c:pt idx="154015">
                  <c:v>-62.432500000000005</c:v>
                </c:pt>
                <c:pt idx="154016">
                  <c:v>-62.430499999999995</c:v>
                </c:pt>
                <c:pt idx="154017">
                  <c:v>-62.428499999999985</c:v>
                </c:pt>
                <c:pt idx="154018">
                  <c:v>-62.426499999999976</c:v>
                </c:pt>
                <c:pt idx="154019">
                  <c:v>-62.424499999999966</c:v>
                </c:pt>
                <c:pt idx="154020">
                  <c:v>-62.422499999999957</c:v>
                </c:pt>
                <c:pt idx="154021">
                  <c:v>-62.420500000000004</c:v>
                </c:pt>
                <c:pt idx="154022">
                  <c:v>-62.418499999999995</c:v>
                </c:pt>
                <c:pt idx="154023">
                  <c:v>-62.416499999999985</c:v>
                </c:pt>
                <c:pt idx="154024">
                  <c:v>-62.414499999999975</c:v>
                </c:pt>
                <c:pt idx="154025">
                  <c:v>-62.412499999999966</c:v>
                </c:pt>
                <c:pt idx="154026">
                  <c:v>-62.410499999999956</c:v>
                </c:pt>
                <c:pt idx="154027">
                  <c:v>-62.408500000000004</c:v>
                </c:pt>
                <c:pt idx="154028">
                  <c:v>-62.406499999999994</c:v>
                </c:pt>
                <c:pt idx="154029">
                  <c:v>-62.404499999999985</c:v>
                </c:pt>
                <c:pt idx="154030">
                  <c:v>-62.402499999999975</c:v>
                </c:pt>
                <c:pt idx="154031">
                  <c:v>-62.400499999999965</c:v>
                </c:pt>
                <c:pt idx="154032">
                  <c:v>-62.398499999999956</c:v>
                </c:pt>
                <c:pt idx="154033">
                  <c:v>-62.396500000000003</c:v>
                </c:pt>
                <c:pt idx="154034">
                  <c:v>-62.394499999999994</c:v>
                </c:pt>
                <c:pt idx="154035">
                  <c:v>-62.392499999999984</c:v>
                </c:pt>
                <c:pt idx="154036">
                  <c:v>-62.390499999999975</c:v>
                </c:pt>
                <c:pt idx="154037">
                  <c:v>-62.388499999999965</c:v>
                </c:pt>
                <c:pt idx="154038">
                  <c:v>-62.386499999999955</c:v>
                </c:pt>
                <c:pt idx="154039">
                  <c:v>-62.384500000000003</c:v>
                </c:pt>
                <c:pt idx="154040">
                  <c:v>-62.382499999999993</c:v>
                </c:pt>
                <c:pt idx="154041">
                  <c:v>-62.380499999999984</c:v>
                </c:pt>
                <c:pt idx="154042">
                  <c:v>-62.378499999999974</c:v>
                </c:pt>
                <c:pt idx="154043">
                  <c:v>-62.376499999999965</c:v>
                </c:pt>
                <c:pt idx="154044">
                  <c:v>-62.374499999999955</c:v>
                </c:pt>
                <c:pt idx="154045">
                  <c:v>-62.372500000000002</c:v>
                </c:pt>
                <c:pt idx="154046">
                  <c:v>-62.370499999999993</c:v>
                </c:pt>
                <c:pt idx="154047">
                  <c:v>-62.368499999999983</c:v>
                </c:pt>
                <c:pt idx="154048">
                  <c:v>-62.366499999999974</c:v>
                </c:pt>
                <c:pt idx="154049">
                  <c:v>-62.364499999999964</c:v>
                </c:pt>
                <c:pt idx="154050">
                  <c:v>-62.362499999999955</c:v>
                </c:pt>
                <c:pt idx="154051">
                  <c:v>-62.360500000000002</c:v>
                </c:pt>
                <c:pt idx="154052">
                  <c:v>-62.358499999999992</c:v>
                </c:pt>
                <c:pt idx="154053">
                  <c:v>-62.356499999999983</c:v>
                </c:pt>
                <c:pt idx="154054">
                  <c:v>-62.354499999999973</c:v>
                </c:pt>
                <c:pt idx="154055">
                  <c:v>-62.352499999999964</c:v>
                </c:pt>
                <c:pt idx="154056">
                  <c:v>-62.350499999999954</c:v>
                </c:pt>
                <c:pt idx="154057">
                  <c:v>-62.348500000000001</c:v>
                </c:pt>
                <c:pt idx="154058">
                  <c:v>-62.346499999999992</c:v>
                </c:pt>
                <c:pt idx="154059">
                  <c:v>-62.344499999999982</c:v>
                </c:pt>
                <c:pt idx="154060">
                  <c:v>-62.342499999999973</c:v>
                </c:pt>
                <c:pt idx="154061">
                  <c:v>-62.340499999999963</c:v>
                </c:pt>
                <c:pt idx="154062">
                  <c:v>-62.338499999999954</c:v>
                </c:pt>
                <c:pt idx="154063">
                  <c:v>-62.336500000000001</c:v>
                </c:pt>
                <c:pt idx="154064">
                  <c:v>-62.334499999999991</c:v>
                </c:pt>
                <c:pt idx="154065">
                  <c:v>-62.332499999999982</c:v>
                </c:pt>
                <c:pt idx="154066">
                  <c:v>-62.330499999999972</c:v>
                </c:pt>
                <c:pt idx="154067">
                  <c:v>-62.328499999999963</c:v>
                </c:pt>
                <c:pt idx="154068">
                  <c:v>-62.326499999999953</c:v>
                </c:pt>
                <c:pt idx="154069">
                  <c:v>-62.3245</c:v>
                </c:pt>
                <c:pt idx="154070">
                  <c:v>-62.322499999999991</c:v>
                </c:pt>
                <c:pt idx="154071">
                  <c:v>-62.320499999999981</c:v>
                </c:pt>
                <c:pt idx="154072">
                  <c:v>-62.318499999999972</c:v>
                </c:pt>
                <c:pt idx="154073">
                  <c:v>-62.316499999999962</c:v>
                </c:pt>
                <c:pt idx="154074">
                  <c:v>-62.314499999999953</c:v>
                </c:pt>
                <c:pt idx="154075">
                  <c:v>-62.3125</c:v>
                </c:pt>
                <c:pt idx="154076">
                  <c:v>-62.31049999999999</c:v>
                </c:pt>
                <c:pt idx="154077">
                  <c:v>-62.308499999999981</c:v>
                </c:pt>
                <c:pt idx="154078">
                  <c:v>-62.306499999999971</c:v>
                </c:pt>
                <c:pt idx="154079">
                  <c:v>-62.304499999999962</c:v>
                </c:pt>
                <c:pt idx="154080">
                  <c:v>-62.302499999999952</c:v>
                </c:pt>
                <c:pt idx="154081">
                  <c:v>-62.3005</c:v>
                </c:pt>
                <c:pt idx="154082">
                  <c:v>-62.29849999999999</c:v>
                </c:pt>
                <c:pt idx="154083">
                  <c:v>-62.29649999999998</c:v>
                </c:pt>
                <c:pt idx="154084">
                  <c:v>-62.294499999999971</c:v>
                </c:pt>
                <c:pt idx="154085">
                  <c:v>-62.292499999999961</c:v>
                </c:pt>
                <c:pt idx="154086">
                  <c:v>-62.290499999999952</c:v>
                </c:pt>
                <c:pt idx="154087">
                  <c:v>-62.288499999999999</c:v>
                </c:pt>
                <c:pt idx="154088">
                  <c:v>-62.28649999999999</c:v>
                </c:pt>
                <c:pt idx="154089">
                  <c:v>-62.28449999999998</c:v>
                </c:pt>
                <c:pt idx="154090">
                  <c:v>-62.28249999999997</c:v>
                </c:pt>
                <c:pt idx="154091">
                  <c:v>-62.280499999999961</c:v>
                </c:pt>
                <c:pt idx="154092">
                  <c:v>-62.278499999999951</c:v>
                </c:pt>
                <c:pt idx="154093">
                  <c:v>-62.276499999999999</c:v>
                </c:pt>
                <c:pt idx="154094">
                  <c:v>-62.274499999999989</c:v>
                </c:pt>
                <c:pt idx="154095">
                  <c:v>-62.27249999999998</c:v>
                </c:pt>
                <c:pt idx="154096">
                  <c:v>-62.27049999999997</c:v>
                </c:pt>
                <c:pt idx="154097">
                  <c:v>-62.26849999999996</c:v>
                </c:pt>
                <c:pt idx="154098">
                  <c:v>-62.266499999999951</c:v>
                </c:pt>
                <c:pt idx="154099">
                  <c:v>-62.264499999999998</c:v>
                </c:pt>
                <c:pt idx="154100">
                  <c:v>-62.262499999999989</c:v>
                </c:pt>
                <c:pt idx="154101">
                  <c:v>-62.260499999999979</c:v>
                </c:pt>
                <c:pt idx="154102">
                  <c:v>-62.25849999999997</c:v>
                </c:pt>
                <c:pt idx="154103">
                  <c:v>-62.25649999999996</c:v>
                </c:pt>
                <c:pt idx="154104">
                  <c:v>-62.25449999999995</c:v>
                </c:pt>
                <c:pt idx="154105">
                  <c:v>-62.252499999999998</c:v>
                </c:pt>
                <c:pt idx="154106">
                  <c:v>-62.250499999999988</c:v>
                </c:pt>
                <c:pt idx="154107">
                  <c:v>-62.248499999999979</c:v>
                </c:pt>
                <c:pt idx="154108">
                  <c:v>-62.246499999999969</c:v>
                </c:pt>
                <c:pt idx="154109">
                  <c:v>-62.24449999999996</c:v>
                </c:pt>
                <c:pt idx="154110">
                  <c:v>-62.24249999999995</c:v>
                </c:pt>
                <c:pt idx="154111">
                  <c:v>-62.240499999999997</c:v>
                </c:pt>
                <c:pt idx="154112">
                  <c:v>-62.238499999999988</c:v>
                </c:pt>
                <c:pt idx="154113">
                  <c:v>-62.236499999999978</c:v>
                </c:pt>
                <c:pt idx="154114">
                  <c:v>-62.234499999999969</c:v>
                </c:pt>
                <c:pt idx="154115">
                  <c:v>-62.232499999999959</c:v>
                </c:pt>
                <c:pt idx="154116">
                  <c:v>-62.23049999999995</c:v>
                </c:pt>
                <c:pt idx="154117">
                  <c:v>-62.228499999999997</c:v>
                </c:pt>
                <c:pt idx="154118">
                  <c:v>-62.226499999999987</c:v>
                </c:pt>
                <c:pt idx="154119">
                  <c:v>-62.224499999999978</c:v>
                </c:pt>
                <c:pt idx="154120">
                  <c:v>-62.222499999999968</c:v>
                </c:pt>
                <c:pt idx="154121">
                  <c:v>-62.220499999999959</c:v>
                </c:pt>
                <c:pt idx="154122">
                  <c:v>-62.218499999999949</c:v>
                </c:pt>
                <c:pt idx="154123">
                  <c:v>-62.216499999999996</c:v>
                </c:pt>
                <c:pt idx="154124">
                  <c:v>-62.214499999999987</c:v>
                </c:pt>
                <c:pt idx="154125">
                  <c:v>-62.212499999999977</c:v>
                </c:pt>
                <c:pt idx="154126">
                  <c:v>-62.210499999999968</c:v>
                </c:pt>
                <c:pt idx="154127">
                  <c:v>-62.208499999999958</c:v>
                </c:pt>
                <c:pt idx="154128">
                  <c:v>-62.206500000000005</c:v>
                </c:pt>
                <c:pt idx="154129">
                  <c:v>-62.204499999999996</c:v>
                </c:pt>
                <c:pt idx="154130">
                  <c:v>-62.202499999999986</c:v>
                </c:pt>
                <c:pt idx="154131">
                  <c:v>-62.200499999999977</c:v>
                </c:pt>
                <c:pt idx="154132">
                  <c:v>-62.198499999999967</c:v>
                </c:pt>
                <c:pt idx="154133">
                  <c:v>-62.196499999999958</c:v>
                </c:pt>
                <c:pt idx="154134">
                  <c:v>-62.194500000000005</c:v>
                </c:pt>
                <c:pt idx="154135">
                  <c:v>-62.192499999999995</c:v>
                </c:pt>
                <c:pt idx="154136">
                  <c:v>-62.190499999999986</c:v>
                </c:pt>
                <c:pt idx="154137">
                  <c:v>-62.188499999999976</c:v>
                </c:pt>
                <c:pt idx="154138">
                  <c:v>-62.186499999999967</c:v>
                </c:pt>
                <c:pt idx="154139">
                  <c:v>-62.184499999999957</c:v>
                </c:pt>
                <c:pt idx="154140">
                  <c:v>-62.182500000000005</c:v>
                </c:pt>
                <c:pt idx="154141">
                  <c:v>-62.180499999999995</c:v>
                </c:pt>
                <c:pt idx="154142">
                  <c:v>-62.178499999999985</c:v>
                </c:pt>
                <c:pt idx="154143">
                  <c:v>-62.176499999999976</c:v>
                </c:pt>
                <c:pt idx="154144">
                  <c:v>-62.174499999999966</c:v>
                </c:pt>
                <c:pt idx="154145">
                  <c:v>-62.172499999999957</c:v>
                </c:pt>
                <c:pt idx="154146">
                  <c:v>-62.170500000000004</c:v>
                </c:pt>
                <c:pt idx="154147">
                  <c:v>-62.168499999999995</c:v>
                </c:pt>
                <c:pt idx="154148">
                  <c:v>-62.166499999999985</c:v>
                </c:pt>
                <c:pt idx="154149">
                  <c:v>-62.164499999999975</c:v>
                </c:pt>
                <c:pt idx="154150">
                  <c:v>-62.162499999999966</c:v>
                </c:pt>
                <c:pt idx="154151">
                  <c:v>-62.160499999999956</c:v>
                </c:pt>
                <c:pt idx="154152">
                  <c:v>-62.158500000000004</c:v>
                </c:pt>
                <c:pt idx="154153">
                  <c:v>-62.156499999999994</c:v>
                </c:pt>
                <c:pt idx="154154">
                  <c:v>-62.154499999999985</c:v>
                </c:pt>
                <c:pt idx="154155">
                  <c:v>-62.152499999999975</c:v>
                </c:pt>
                <c:pt idx="154156">
                  <c:v>-62.150499999999965</c:v>
                </c:pt>
                <c:pt idx="154157">
                  <c:v>-62.148499999999956</c:v>
                </c:pt>
                <c:pt idx="154158">
                  <c:v>-62.146500000000003</c:v>
                </c:pt>
                <c:pt idx="154159">
                  <c:v>-62.144499999999994</c:v>
                </c:pt>
                <c:pt idx="154160">
                  <c:v>-62.142499999999984</c:v>
                </c:pt>
                <c:pt idx="154161">
                  <c:v>-62.140499999999975</c:v>
                </c:pt>
                <c:pt idx="154162">
                  <c:v>-62.138499999999965</c:v>
                </c:pt>
                <c:pt idx="154163">
                  <c:v>-62.136499999999955</c:v>
                </c:pt>
                <c:pt idx="154164">
                  <c:v>-62.134500000000003</c:v>
                </c:pt>
                <c:pt idx="154165">
                  <c:v>-62.132499999999993</c:v>
                </c:pt>
                <c:pt idx="154166">
                  <c:v>-62.130499999999984</c:v>
                </c:pt>
                <c:pt idx="154167">
                  <c:v>-62.128499999999974</c:v>
                </c:pt>
                <c:pt idx="154168">
                  <c:v>-62.126499999999965</c:v>
                </c:pt>
                <c:pt idx="154169">
                  <c:v>-62.124499999999955</c:v>
                </c:pt>
                <c:pt idx="154170">
                  <c:v>-62.122500000000002</c:v>
                </c:pt>
                <c:pt idx="154171">
                  <c:v>-62.120499999999993</c:v>
                </c:pt>
                <c:pt idx="154172">
                  <c:v>-62.118499999999983</c:v>
                </c:pt>
                <c:pt idx="154173">
                  <c:v>-62.116499999999974</c:v>
                </c:pt>
                <c:pt idx="154174">
                  <c:v>-62.114499999999964</c:v>
                </c:pt>
                <c:pt idx="154175">
                  <c:v>-62.112499999999955</c:v>
                </c:pt>
                <c:pt idx="154176">
                  <c:v>-62.110500000000002</c:v>
                </c:pt>
                <c:pt idx="154177">
                  <c:v>-62.108499999999992</c:v>
                </c:pt>
                <c:pt idx="154178">
                  <c:v>-62.106499999999983</c:v>
                </c:pt>
                <c:pt idx="154179">
                  <c:v>-62.104499999999973</c:v>
                </c:pt>
                <c:pt idx="154180">
                  <c:v>-62.102499999999964</c:v>
                </c:pt>
                <c:pt idx="154181">
                  <c:v>-62.100499999999954</c:v>
                </c:pt>
                <c:pt idx="154182">
                  <c:v>-62.098500000000001</c:v>
                </c:pt>
                <c:pt idx="154183">
                  <c:v>-62.096499999999992</c:v>
                </c:pt>
                <c:pt idx="154184">
                  <c:v>-62.094499999999982</c:v>
                </c:pt>
                <c:pt idx="154185">
                  <c:v>-62.092499999999973</c:v>
                </c:pt>
                <c:pt idx="154186">
                  <c:v>-62.090499999999963</c:v>
                </c:pt>
                <c:pt idx="154187">
                  <c:v>-62.088499999999954</c:v>
                </c:pt>
                <c:pt idx="154188">
                  <c:v>-62.086500000000001</c:v>
                </c:pt>
                <c:pt idx="154189">
                  <c:v>-62.084499999999991</c:v>
                </c:pt>
                <c:pt idx="154190">
                  <c:v>-62.082499999999982</c:v>
                </c:pt>
                <c:pt idx="154191">
                  <c:v>-62.080499999999972</c:v>
                </c:pt>
                <c:pt idx="154192">
                  <c:v>-62.078499999999963</c:v>
                </c:pt>
                <c:pt idx="154193">
                  <c:v>-62.076499999999953</c:v>
                </c:pt>
                <c:pt idx="154194">
                  <c:v>-62.0745</c:v>
                </c:pt>
                <c:pt idx="154195">
                  <c:v>-62.072499999999991</c:v>
                </c:pt>
                <c:pt idx="154196">
                  <c:v>-62.070499999999981</c:v>
                </c:pt>
                <c:pt idx="154197">
                  <c:v>-62.068499999999972</c:v>
                </c:pt>
                <c:pt idx="154198">
                  <c:v>-62.066499999999962</c:v>
                </c:pt>
                <c:pt idx="154199">
                  <c:v>-62.064499999999953</c:v>
                </c:pt>
                <c:pt idx="154200">
                  <c:v>-62.0625</c:v>
                </c:pt>
                <c:pt idx="154201">
                  <c:v>-62.06049999999999</c:v>
                </c:pt>
                <c:pt idx="154202">
                  <c:v>-62.058499999999981</c:v>
                </c:pt>
                <c:pt idx="154203">
                  <c:v>-62.056499999999971</c:v>
                </c:pt>
                <c:pt idx="154204">
                  <c:v>-62.054499999999962</c:v>
                </c:pt>
                <c:pt idx="154205">
                  <c:v>-62.052499999999952</c:v>
                </c:pt>
                <c:pt idx="154206">
                  <c:v>-62.0505</c:v>
                </c:pt>
                <c:pt idx="154207">
                  <c:v>-62.04849999999999</c:v>
                </c:pt>
                <c:pt idx="154208">
                  <c:v>-62.04649999999998</c:v>
                </c:pt>
                <c:pt idx="154209">
                  <c:v>-62.044499999999971</c:v>
                </c:pt>
                <c:pt idx="154210">
                  <c:v>-62.042499999999961</c:v>
                </c:pt>
                <c:pt idx="154211">
                  <c:v>-62.040499999999952</c:v>
                </c:pt>
                <c:pt idx="154212">
                  <c:v>-62.038499999999999</c:v>
                </c:pt>
                <c:pt idx="154213">
                  <c:v>-62.03649999999999</c:v>
                </c:pt>
                <c:pt idx="154214">
                  <c:v>-62.03449999999998</c:v>
                </c:pt>
                <c:pt idx="154215">
                  <c:v>-62.03249999999997</c:v>
                </c:pt>
                <c:pt idx="154216">
                  <c:v>-62.030499999999961</c:v>
                </c:pt>
                <c:pt idx="154217">
                  <c:v>-62.028499999999951</c:v>
                </c:pt>
                <c:pt idx="154218">
                  <c:v>-62.026499999999999</c:v>
                </c:pt>
                <c:pt idx="154219">
                  <c:v>-62.024499999999989</c:v>
                </c:pt>
                <c:pt idx="154220">
                  <c:v>-62.02249999999998</c:v>
                </c:pt>
                <c:pt idx="154221">
                  <c:v>-62.02049999999997</c:v>
                </c:pt>
                <c:pt idx="154222">
                  <c:v>-62.01849999999996</c:v>
                </c:pt>
                <c:pt idx="154223">
                  <c:v>-62.016499999999951</c:v>
                </c:pt>
                <c:pt idx="154224">
                  <c:v>-62.014499999999998</c:v>
                </c:pt>
                <c:pt idx="154225">
                  <c:v>-62.012499999999989</c:v>
                </c:pt>
                <c:pt idx="154226">
                  <c:v>-62.010499999999979</c:v>
                </c:pt>
                <c:pt idx="154227">
                  <c:v>-62.00849999999997</c:v>
                </c:pt>
                <c:pt idx="154228">
                  <c:v>-62.00649999999996</c:v>
                </c:pt>
                <c:pt idx="154229">
                  <c:v>-62.00449999999995</c:v>
                </c:pt>
                <c:pt idx="154230">
                  <c:v>-62.002499999999998</c:v>
                </c:pt>
                <c:pt idx="154231">
                  <c:v>-62.000499999999988</c:v>
                </c:pt>
                <c:pt idx="154232">
                  <c:v>-61.998499999999979</c:v>
                </c:pt>
                <c:pt idx="154233">
                  <c:v>-61.996499999999969</c:v>
                </c:pt>
                <c:pt idx="154234">
                  <c:v>-61.99449999999996</c:v>
                </c:pt>
                <c:pt idx="154235">
                  <c:v>-61.99249999999995</c:v>
                </c:pt>
                <c:pt idx="154236">
                  <c:v>-61.990499999999997</c:v>
                </c:pt>
                <c:pt idx="154237">
                  <c:v>-61.988499999999988</c:v>
                </c:pt>
                <c:pt idx="154238">
                  <c:v>-61.986499999999978</c:v>
                </c:pt>
                <c:pt idx="154239">
                  <c:v>-61.984499999999969</c:v>
                </c:pt>
                <c:pt idx="154240">
                  <c:v>-61.982499999999959</c:v>
                </c:pt>
                <c:pt idx="154241">
                  <c:v>-61.98049999999995</c:v>
                </c:pt>
                <c:pt idx="154242">
                  <c:v>-61.978499999999997</c:v>
                </c:pt>
                <c:pt idx="154243">
                  <c:v>-61.976499999999987</c:v>
                </c:pt>
                <c:pt idx="154244">
                  <c:v>-61.974499999999978</c:v>
                </c:pt>
                <c:pt idx="154245">
                  <c:v>-61.972499999999968</c:v>
                </c:pt>
                <c:pt idx="154246">
                  <c:v>-61.970499999999959</c:v>
                </c:pt>
                <c:pt idx="154247">
                  <c:v>-61.968499999999949</c:v>
                </c:pt>
                <c:pt idx="154248">
                  <c:v>-61.966499999999996</c:v>
                </c:pt>
                <c:pt idx="154249">
                  <c:v>-61.964499999999987</c:v>
                </c:pt>
                <c:pt idx="154250">
                  <c:v>-61.962499999999977</c:v>
                </c:pt>
                <c:pt idx="154251">
                  <c:v>-61.960499999999968</c:v>
                </c:pt>
                <c:pt idx="154252">
                  <c:v>-61.958499999999958</c:v>
                </c:pt>
                <c:pt idx="154253">
                  <c:v>-61.956500000000005</c:v>
                </c:pt>
                <c:pt idx="154254">
                  <c:v>-61.954499999999996</c:v>
                </c:pt>
                <c:pt idx="154255">
                  <c:v>-61.952499999999986</c:v>
                </c:pt>
                <c:pt idx="154256">
                  <c:v>-61.950499999999977</c:v>
                </c:pt>
                <c:pt idx="154257">
                  <c:v>-61.948499999999967</c:v>
                </c:pt>
                <c:pt idx="154258">
                  <c:v>-61.946499999999958</c:v>
                </c:pt>
                <c:pt idx="154259">
                  <c:v>-61.944500000000005</c:v>
                </c:pt>
                <c:pt idx="154260">
                  <c:v>-61.942499999999995</c:v>
                </c:pt>
                <c:pt idx="154261">
                  <c:v>-61.940499999999986</c:v>
                </c:pt>
                <c:pt idx="154262">
                  <c:v>-61.938499999999976</c:v>
                </c:pt>
                <c:pt idx="154263">
                  <c:v>-61.936499999999967</c:v>
                </c:pt>
                <c:pt idx="154264">
                  <c:v>-61.934499999999957</c:v>
                </c:pt>
                <c:pt idx="154265">
                  <c:v>-61.932500000000005</c:v>
                </c:pt>
                <c:pt idx="154266">
                  <c:v>-61.930499999999995</c:v>
                </c:pt>
                <c:pt idx="154267">
                  <c:v>-61.928499999999985</c:v>
                </c:pt>
                <c:pt idx="154268">
                  <c:v>-61.926499999999976</c:v>
                </c:pt>
                <c:pt idx="154269">
                  <c:v>-61.924499999999966</c:v>
                </c:pt>
                <c:pt idx="154270">
                  <c:v>-61.922499999999957</c:v>
                </c:pt>
                <c:pt idx="154271">
                  <c:v>-61.920500000000004</c:v>
                </c:pt>
                <c:pt idx="154272">
                  <c:v>-61.918499999999995</c:v>
                </c:pt>
                <c:pt idx="154273">
                  <c:v>-61.916499999999985</c:v>
                </c:pt>
                <c:pt idx="154274">
                  <c:v>-61.914499999999975</c:v>
                </c:pt>
                <c:pt idx="154275">
                  <c:v>-61.912499999999966</c:v>
                </c:pt>
                <c:pt idx="154276">
                  <c:v>-61.910499999999956</c:v>
                </c:pt>
                <c:pt idx="154277">
                  <c:v>-61.908500000000004</c:v>
                </c:pt>
                <c:pt idx="154278">
                  <c:v>-61.906499999999994</c:v>
                </c:pt>
                <c:pt idx="154279">
                  <c:v>-61.904499999999985</c:v>
                </c:pt>
                <c:pt idx="154280">
                  <c:v>-61.902499999999975</c:v>
                </c:pt>
                <c:pt idx="154281">
                  <c:v>-61.900499999999965</c:v>
                </c:pt>
                <c:pt idx="154282">
                  <c:v>-61.898499999999956</c:v>
                </c:pt>
                <c:pt idx="154283">
                  <c:v>-61.896500000000003</c:v>
                </c:pt>
                <c:pt idx="154284">
                  <c:v>-61.894499999999994</c:v>
                </c:pt>
                <c:pt idx="154285">
                  <c:v>-61.892499999999984</c:v>
                </c:pt>
                <c:pt idx="154286">
                  <c:v>-61.890499999999975</c:v>
                </c:pt>
                <c:pt idx="154287">
                  <c:v>-61.888499999999965</c:v>
                </c:pt>
                <c:pt idx="154288">
                  <c:v>-61.886499999999955</c:v>
                </c:pt>
                <c:pt idx="154289">
                  <c:v>-61.884500000000003</c:v>
                </c:pt>
                <c:pt idx="154290">
                  <c:v>-61.882499999999993</c:v>
                </c:pt>
                <c:pt idx="154291">
                  <c:v>-61.880499999999984</c:v>
                </c:pt>
                <c:pt idx="154292">
                  <c:v>-61.878499999999974</c:v>
                </c:pt>
                <c:pt idx="154293">
                  <c:v>-61.876499999999965</c:v>
                </c:pt>
                <c:pt idx="154294">
                  <c:v>-61.874499999999955</c:v>
                </c:pt>
                <c:pt idx="154295">
                  <c:v>-61.872500000000002</c:v>
                </c:pt>
                <c:pt idx="154296">
                  <c:v>-61.870499999999993</c:v>
                </c:pt>
                <c:pt idx="154297">
                  <c:v>-61.868499999999983</c:v>
                </c:pt>
                <c:pt idx="154298">
                  <c:v>-61.866499999999974</c:v>
                </c:pt>
                <c:pt idx="154299">
                  <c:v>-61.864499999999964</c:v>
                </c:pt>
                <c:pt idx="154300">
                  <c:v>-61.862499999999955</c:v>
                </c:pt>
                <c:pt idx="154301">
                  <c:v>-61.860500000000002</c:v>
                </c:pt>
                <c:pt idx="154302">
                  <c:v>-61.858499999999992</c:v>
                </c:pt>
                <c:pt idx="154303">
                  <c:v>-61.856499999999983</c:v>
                </c:pt>
                <c:pt idx="154304">
                  <c:v>-61.854499999999973</c:v>
                </c:pt>
                <c:pt idx="154305">
                  <c:v>-61.852499999999964</c:v>
                </c:pt>
                <c:pt idx="154306">
                  <c:v>-61.850499999999954</c:v>
                </c:pt>
                <c:pt idx="154307">
                  <c:v>-61.848500000000001</c:v>
                </c:pt>
                <c:pt idx="154308">
                  <c:v>-61.846499999999992</c:v>
                </c:pt>
                <c:pt idx="154309">
                  <c:v>-61.844499999999982</c:v>
                </c:pt>
                <c:pt idx="154310">
                  <c:v>-61.842499999999973</c:v>
                </c:pt>
                <c:pt idx="154311">
                  <c:v>-61.840499999999963</c:v>
                </c:pt>
                <c:pt idx="154312">
                  <c:v>-61.838499999999954</c:v>
                </c:pt>
                <c:pt idx="154313">
                  <c:v>-61.836500000000001</c:v>
                </c:pt>
                <c:pt idx="154314">
                  <c:v>-61.834499999999991</c:v>
                </c:pt>
                <c:pt idx="154315">
                  <c:v>-61.832499999999982</c:v>
                </c:pt>
                <c:pt idx="154316">
                  <c:v>-61.830499999999972</c:v>
                </c:pt>
                <c:pt idx="154317">
                  <c:v>-61.828499999999963</c:v>
                </c:pt>
                <c:pt idx="154318">
                  <c:v>-61.826499999999953</c:v>
                </c:pt>
                <c:pt idx="154319">
                  <c:v>-61.8245</c:v>
                </c:pt>
                <c:pt idx="154320">
                  <c:v>-61.822499999999991</c:v>
                </c:pt>
                <c:pt idx="154321">
                  <c:v>-61.820499999999981</c:v>
                </c:pt>
                <c:pt idx="154322">
                  <c:v>-61.818499999999972</c:v>
                </c:pt>
                <c:pt idx="154323">
                  <c:v>-61.816499999999962</c:v>
                </c:pt>
                <c:pt idx="154324">
                  <c:v>-61.814499999999953</c:v>
                </c:pt>
                <c:pt idx="154325">
                  <c:v>-61.8125</c:v>
                </c:pt>
                <c:pt idx="154326">
                  <c:v>-61.81049999999999</c:v>
                </c:pt>
                <c:pt idx="154327">
                  <c:v>-61.808499999999981</c:v>
                </c:pt>
                <c:pt idx="154328">
                  <c:v>-61.806499999999971</c:v>
                </c:pt>
                <c:pt idx="154329">
                  <c:v>-61.804499999999962</c:v>
                </c:pt>
                <c:pt idx="154330">
                  <c:v>-61.802499999999952</c:v>
                </c:pt>
                <c:pt idx="154331">
                  <c:v>-61.8005</c:v>
                </c:pt>
                <c:pt idx="154332">
                  <c:v>-61.79849999999999</c:v>
                </c:pt>
                <c:pt idx="154333">
                  <c:v>-61.79649999999998</c:v>
                </c:pt>
                <c:pt idx="154334">
                  <c:v>-61.794499999999971</c:v>
                </c:pt>
                <c:pt idx="154335">
                  <c:v>-61.792499999999961</c:v>
                </c:pt>
                <c:pt idx="154336">
                  <c:v>-61.790499999999952</c:v>
                </c:pt>
                <c:pt idx="154337">
                  <c:v>-61.788499999999999</c:v>
                </c:pt>
                <c:pt idx="154338">
                  <c:v>-61.78649999999999</c:v>
                </c:pt>
                <c:pt idx="154339">
                  <c:v>-61.78449999999998</c:v>
                </c:pt>
                <c:pt idx="154340">
                  <c:v>-61.78249999999997</c:v>
                </c:pt>
                <c:pt idx="154341">
                  <c:v>-61.780499999999961</c:v>
                </c:pt>
                <c:pt idx="154342">
                  <c:v>-61.778499999999951</c:v>
                </c:pt>
                <c:pt idx="154343">
                  <c:v>-61.776499999999999</c:v>
                </c:pt>
                <c:pt idx="154344">
                  <c:v>-61.774499999999989</c:v>
                </c:pt>
                <c:pt idx="154345">
                  <c:v>-61.77249999999998</c:v>
                </c:pt>
                <c:pt idx="154346">
                  <c:v>-61.77049999999997</c:v>
                </c:pt>
                <c:pt idx="154347">
                  <c:v>-61.76849999999996</c:v>
                </c:pt>
                <c:pt idx="154348">
                  <c:v>-61.766499999999951</c:v>
                </c:pt>
                <c:pt idx="154349">
                  <c:v>-61.764499999999998</c:v>
                </c:pt>
                <c:pt idx="154350">
                  <c:v>-61.762499999999989</c:v>
                </c:pt>
                <c:pt idx="154351">
                  <c:v>-61.760499999999979</c:v>
                </c:pt>
                <c:pt idx="154352">
                  <c:v>-61.75849999999997</c:v>
                </c:pt>
                <c:pt idx="154353">
                  <c:v>-61.75649999999996</c:v>
                </c:pt>
                <c:pt idx="154354">
                  <c:v>-61.75449999999995</c:v>
                </c:pt>
                <c:pt idx="154355">
                  <c:v>-61.752499999999998</c:v>
                </c:pt>
                <c:pt idx="154356">
                  <c:v>-61.750499999999988</c:v>
                </c:pt>
                <c:pt idx="154357">
                  <c:v>-61.748499999999979</c:v>
                </c:pt>
                <c:pt idx="154358">
                  <c:v>-61.746499999999969</c:v>
                </c:pt>
                <c:pt idx="154359">
                  <c:v>-61.74449999999996</c:v>
                </c:pt>
                <c:pt idx="154360">
                  <c:v>-61.74249999999995</c:v>
                </c:pt>
                <c:pt idx="154361">
                  <c:v>-61.740499999999997</c:v>
                </c:pt>
                <c:pt idx="154362">
                  <c:v>-61.738499999999988</c:v>
                </c:pt>
                <c:pt idx="154363">
                  <c:v>-61.736499999999978</c:v>
                </c:pt>
                <c:pt idx="154364">
                  <c:v>-61.734499999999969</c:v>
                </c:pt>
                <c:pt idx="154365">
                  <c:v>-61.732499999999959</c:v>
                </c:pt>
                <c:pt idx="154366">
                  <c:v>-61.73049999999995</c:v>
                </c:pt>
                <c:pt idx="154367">
                  <c:v>-61.728499999999997</c:v>
                </c:pt>
                <c:pt idx="154368">
                  <c:v>-61.726499999999987</c:v>
                </c:pt>
                <c:pt idx="154369">
                  <c:v>-61.724499999999978</c:v>
                </c:pt>
                <c:pt idx="154370">
                  <c:v>-61.722499999999968</c:v>
                </c:pt>
                <c:pt idx="154371">
                  <c:v>-61.720499999999959</c:v>
                </c:pt>
                <c:pt idx="154372">
                  <c:v>-61.718499999999949</c:v>
                </c:pt>
                <c:pt idx="154373">
                  <c:v>-61.716499999999996</c:v>
                </c:pt>
                <c:pt idx="154374">
                  <c:v>-61.714499999999987</c:v>
                </c:pt>
                <c:pt idx="154375">
                  <c:v>-61.712499999999977</c:v>
                </c:pt>
                <c:pt idx="154376">
                  <c:v>-61.710499999999968</c:v>
                </c:pt>
                <c:pt idx="154377">
                  <c:v>-61.708499999999958</c:v>
                </c:pt>
                <c:pt idx="154378">
                  <c:v>-61.706500000000005</c:v>
                </c:pt>
                <c:pt idx="154379">
                  <c:v>-61.704499999999996</c:v>
                </c:pt>
                <c:pt idx="154380">
                  <c:v>-61.702499999999986</c:v>
                </c:pt>
                <c:pt idx="154381">
                  <c:v>-61.700499999999977</c:v>
                </c:pt>
                <c:pt idx="154382">
                  <c:v>-61.698499999999967</c:v>
                </c:pt>
                <c:pt idx="154383">
                  <c:v>-61.696499999999958</c:v>
                </c:pt>
                <c:pt idx="154384">
                  <c:v>-61.694500000000005</c:v>
                </c:pt>
                <c:pt idx="154385">
                  <c:v>-61.692499999999995</c:v>
                </c:pt>
                <c:pt idx="154386">
                  <c:v>-61.690499999999986</c:v>
                </c:pt>
                <c:pt idx="154387">
                  <c:v>-61.688499999999976</c:v>
                </c:pt>
                <c:pt idx="154388">
                  <c:v>-61.686499999999967</c:v>
                </c:pt>
                <c:pt idx="154389">
                  <c:v>-61.684499999999957</c:v>
                </c:pt>
                <c:pt idx="154390">
                  <c:v>-61.682500000000005</c:v>
                </c:pt>
                <c:pt idx="154391">
                  <c:v>-61.680499999999995</c:v>
                </c:pt>
                <c:pt idx="154392">
                  <c:v>-61.678499999999985</c:v>
                </c:pt>
                <c:pt idx="154393">
                  <c:v>-61.676499999999976</c:v>
                </c:pt>
                <c:pt idx="154394">
                  <c:v>-61.674499999999966</c:v>
                </c:pt>
                <c:pt idx="154395">
                  <c:v>-61.672499999999957</c:v>
                </c:pt>
                <c:pt idx="154396">
                  <c:v>-61.670500000000004</c:v>
                </c:pt>
                <c:pt idx="154397">
                  <c:v>-61.668499999999995</c:v>
                </c:pt>
                <c:pt idx="154398">
                  <c:v>-61.666499999999985</c:v>
                </c:pt>
                <c:pt idx="154399">
                  <c:v>-61.664499999999975</c:v>
                </c:pt>
                <c:pt idx="154400">
                  <c:v>-61.662499999999966</c:v>
                </c:pt>
                <c:pt idx="154401">
                  <c:v>-61.660499999999956</c:v>
                </c:pt>
                <c:pt idx="154402">
                  <c:v>-61.658500000000004</c:v>
                </c:pt>
                <c:pt idx="154403">
                  <c:v>-61.656499999999994</c:v>
                </c:pt>
                <c:pt idx="154404">
                  <c:v>-61.654499999999985</c:v>
                </c:pt>
                <c:pt idx="154405">
                  <c:v>-61.652499999999975</c:v>
                </c:pt>
                <c:pt idx="154406">
                  <c:v>-61.650499999999965</c:v>
                </c:pt>
                <c:pt idx="154407">
                  <c:v>-61.648499999999956</c:v>
                </c:pt>
                <c:pt idx="154408">
                  <c:v>-61.646500000000003</c:v>
                </c:pt>
                <c:pt idx="154409">
                  <c:v>-61.644499999999994</c:v>
                </c:pt>
                <c:pt idx="154410">
                  <c:v>-61.642499999999984</c:v>
                </c:pt>
                <c:pt idx="154411">
                  <c:v>-61.640499999999975</c:v>
                </c:pt>
                <c:pt idx="154412">
                  <c:v>-61.638499999999965</c:v>
                </c:pt>
                <c:pt idx="154413">
                  <c:v>-61.636499999999955</c:v>
                </c:pt>
                <c:pt idx="154414">
                  <c:v>-61.634500000000003</c:v>
                </c:pt>
                <c:pt idx="154415">
                  <c:v>-61.632499999999993</c:v>
                </c:pt>
                <c:pt idx="154416">
                  <c:v>-61.630499999999984</c:v>
                </c:pt>
                <c:pt idx="154417">
                  <c:v>-61.628499999999974</c:v>
                </c:pt>
                <c:pt idx="154418">
                  <c:v>-61.626499999999965</c:v>
                </c:pt>
                <c:pt idx="154419">
                  <c:v>-61.624499999999955</c:v>
                </c:pt>
                <c:pt idx="154420">
                  <c:v>-61.622500000000002</c:v>
                </c:pt>
                <c:pt idx="154421">
                  <c:v>-61.620499999999993</c:v>
                </c:pt>
                <c:pt idx="154422">
                  <c:v>-61.618499999999983</c:v>
                </c:pt>
                <c:pt idx="154423">
                  <c:v>-61.616499999999974</c:v>
                </c:pt>
                <c:pt idx="154424">
                  <c:v>-61.614499999999964</c:v>
                </c:pt>
                <c:pt idx="154425">
                  <c:v>-61.612499999999955</c:v>
                </c:pt>
                <c:pt idx="154426">
                  <c:v>-61.610500000000002</c:v>
                </c:pt>
                <c:pt idx="154427">
                  <c:v>-61.608499999999992</c:v>
                </c:pt>
                <c:pt idx="154428">
                  <c:v>-61.606499999999983</c:v>
                </c:pt>
                <c:pt idx="154429">
                  <c:v>-61.604499999999973</c:v>
                </c:pt>
                <c:pt idx="154430">
                  <c:v>-61.602499999999964</c:v>
                </c:pt>
                <c:pt idx="154431">
                  <c:v>-61.600499999999954</c:v>
                </c:pt>
                <c:pt idx="154432">
                  <c:v>-61.598500000000001</c:v>
                </c:pt>
                <c:pt idx="154433">
                  <c:v>-61.596499999999992</c:v>
                </c:pt>
                <c:pt idx="154434">
                  <c:v>-61.594499999999982</c:v>
                </c:pt>
                <c:pt idx="154435">
                  <c:v>-61.592499999999973</c:v>
                </c:pt>
                <c:pt idx="154436">
                  <c:v>-61.590499999999963</c:v>
                </c:pt>
                <c:pt idx="154437">
                  <c:v>-61.588499999999954</c:v>
                </c:pt>
                <c:pt idx="154438">
                  <c:v>-61.586500000000001</c:v>
                </c:pt>
                <c:pt idx="154439">
                  <c:v>-61.584499999999991</c:v>
                </c:pt>
                <c:pt idx="154440">
                  <c:v>-61.582499999999982</c:v>
                </c:pt>
                <c:pt idx="154441">
                  <c:v>-61.580499999999972</c:v>
                </c:pt>
                <c:pt idx="154442">
                  <c:v>-61.578499999999963</c:v>
                </c:pt>
                <c:pt idx="154443">
                  <c:v>-61.576499999999953</c:v>
                </c:pt>
                <c:pt idx="154444">
                  <c:v>-61.5745</c:v>
                </c:pt>
                <c:pt idx="154445">
                  <c:v>-61.572499999999991</c:v>
                </c:pt>
                <c:pt idx="154446">
                  <c:v>-61.570499999999981</c:v>
                </c:pt>
                <c:pt idx="154447">
                  <c:v>-61.568499999999972</c:v>
                </c:pt>
                <c:pt idx="154448">
                  <c:v>-61.566499999999962</c:v>
                </c:pt>
                <c:pt idx="154449">
                  <c:v>-61.564499999999953</c:v>
                </c:pt>
                <c:pt idx="154450">
                  <c:v>-61.5625</c:v>
                </c:pt>
                <c:pt idx="154451">
                  <c:v>-61.56049999999999</c:v>
                </c:pt>
                <c:pt idx="154452">
                  <c:v>-61.558499999999981</c:v>
                </c:pt>
                <c:pt idx="154453">
                  <c:v>-61.556499999999971</c:v>
                </c:pt>
                <c:pt idx="154454">
                  <c:v>-61.554499999999962</c:v>
                </c:pt>
                <c:pt idx="154455">
                  <c:v>-61.552499999999952</c:v>
                </c:pt>
                <c:pt idx="154456">
                  <c:v>-61.5505</c:v>
                </c:pt>
                <c:pt idx="154457">
                  <c:v>-61.54849999999999</c:v>
                </c:pt>
                <c:pt idx="154458">
                  <c:v>-61.54649999999998</c:v>
                </c:pt>
                <c:pt idx="154459">
                  <c:v>-61.544499999999971</c:v>
                </c:pt>
                <c:pt idx="154460">
                  <c:v>-61.542499999999961</c:v>
                </c:pt>
                <c:pt idx="154461">
                  <c:v>-61.540499999999952</c:v>
                </c:pt>
                <c:pt idx="154462">
                  <c:v>-61.538499999999999</c:v>
                </c:pt>
                <c:pt idx="154463">
                  <c:v>-61.53649999999999</c:v>
                </c:pt>
                <c:pt idx="154464">
                  <c:v>-61.53449999999998</c:v>
                </c:pt>
                <c:pt idx="154465">
                  <c:v>-61.53249999999997</c:v>
                </c:pt>
                <c:pt idx="154466">
                  <c:v>-61.530499999999961</c:v>
                </c:pt>
                <c:pt idx="154467">
                  <c:v>-61.528499999999951</c:v>
                </c:pt>
                <c:pt idx="154468">
                  <c:v>-61.526499999999999</c:v>
                </c:pt>
                <c:pt idx="154469">
                  <c:v>-61.524499999999989</c:v>
                </c:pt>
                <c:pt idx="154470">
                  <c:v>-61.52249999999998</c:v>
                </c:pt>
                <c:pt idx="154471">
                  <c:v>-61.52049999999997</c:v>
                </c:pt>
                <c:pt idx="154472">
                  <c:v>-61.51849999999996</c:v>
                </c:pt>
                <c:pt idx="154473">
                  <c:v>-61.516499999999951</c:v>
                </c:pt>
                <c:pt idx="154474">
                  <c:v>-61.514499999999998</c:v>
                </c:pt>
                <c:pt idx="154475">
                  <c:v>-61.512499999999989</c:v>
                </c:pt>
                <c:pt idx="154476">
                  <c:v>-61.510499999999979</c:v>
                </c:pt>
                <c:pt idx="154477">
                  <c:v>-61.50849999999997</c:v>
                </c:pt>
                <c:pt idx="154478">
                  <c:v>-61.50649999999996</c:v>
                </c:pt>
                <c:pt idx="154479">
                  <c:v>-61.50449999999995</c:v>
                </c:pt>
                <c:pt idx="154480">
                  <c:v>-61.502499999999998</c:v>
                </c:pt>
                <c:pt idx="154481">
                  <c:v>-61.500499999999988</c:v>
                </c:pt>
                <c:pt idx="154482">
                  <c:v>-61.498499999999979</c:v>
                </c:pt>
                <c:pt idx="154483">
                  <c:v>-61.496499999999969</c:v>
                </c:pt>
                <c:pt idx="154484">
                  <c:v>-61.49449999999996</c:v>
                </c:pt>
                <c:pt idx="154485">
                  <c:v>-61.49249999999995</c:v>
                </c:pt>
                <c:pt idx="154486">
                  <c:v>-61.490499999999997</c:v>
                </c:pt>
                <c:pt idx="154487">
                  <c:v>-61.488499999999988</c:v>
                </c:pt>
                <c:pt idx="154488">
                  <c:v>-61.486499999999978</c:v>
                </c:pt>
                <c:pt idx="154489">
                  <c:v>-61.484499999999969</c:v>
                </c:pt>
                <c:pt idx="154490">
                  <c:v>-61.482499999999959</c:v>
                </c:pt>
                <c:pt idx="154491">
                  <c:v>-61.48049999999995</c:v>
                </c:pt>
                <c:pt idx="154492">
                  <c:v>-61.478499999999997</c:v>
                </c:pt>
                <c:pt idx="154493">
                  <c:v>-61.476499999999987</c:v>
                </c:pt>
                <c:pt idx="154494">
                  <c:v>-61.474499999999978</c:v>
                </c:pt>
                <c:pt idx="154495">
                  <c:v>-61.472499999999968</c:v>
                </c:pt>
                <c:pt idx="154496">
                  <c:v>-61.470499999999959</c:v>
                </c:pt>
                <c:pt idx="154497">
                  <c:v>-61.468499999999949</c:v>
                </c:pt>
                <c:pt idx="154498">
                  <c:v>-61.466499999999996</c:v>
                </c:pt>
                <c:pt idx="154499">
                  <c:v>-61.464499999999987</c:v>
                </c:pt>
                <c:pt idx="154500">
                  <c:v>-61.462499999999977</c:v>
                </c:pt>
                <c:pt idx="154501">
                  <c:v>-61.460499999999968</c:v>
                </c:pt>
                <c:pt idx="154502">
                  <c:v>-61.458499999999958</c:v>
                </c:pt>
                <c:pt idx="154503">
                  <c:v>-61.456500000000005</c:v>
                </c:pt>
                <c:pt idx="154504">
                  <c:v>-61.454499999999996</c:v>
                </c:pt>
                <c:pt idx="154505">
                  <c:v>-61.452499999999986</c:v>
                </c:pt>
                <c:pt idx="154506">
                  <c:v>-61.450499999999977</c:v>
                </c:pt>
                <c:pt idx="154507">
                  <c:v>-61.448499999999967</c:v>
                </c:pt>
                <c:pt idx="154508">
                  <c:v>-61.446499999999958</c:v>
                </c:pt>
                <c:pt idx="154509">
                  <c:v>-61.444500000000005</c:v>
                </c:pt>
                <c:pt idx="154510">
                  <c:v>-61.442499999999995</c:v>
                </c:pt>
                <c:pt idx="154511">
                  <c:v>-61.440499999999986</c:v>
                </c:pt>
                <c:pt idx="154512">
                  <c:v>-61.438499999999976</c:v>
                </c:pt>
                <c:pt idx="154513">
                  <c:v>-61.436499999999967</c:v>
                </c:pt>
                <c:pt idx="154514">
                  <c:v>-61.434499999999957</c:v>
                </c:pt>
                <c:pt idx="154515">
                  <c:v>-61.432500000000005</c:v>
                </c:pt>
                <c:pt idx="154516">
                  <c:v>-61.430499999999995</c:v>
                </c:pt>
                <c:pt idx="154517">
                  <c:v>-61.428499999999985</c:v>
                </c:pt>
                <c:pt idx="154518">
                  <c:v>-61.426499999999976</c:v>
                </c:pt>
                <c:pt idx="154519">
                  <c:v>-61.424499999999966</c:v>
                </c:pt>
                <c:pt idx="154520">
                  <c:v>-61.422499999999957</c:v>
                </c:pt>
                <c:pt idx="154521">
                  <c:v>-61.420500000000004</c:v>
                </c:pt>
                <c:pt idx="154522">
                  <c:v>-61.418499999999995</c:v>
                </c:pt>
                <c:pt idx="154523">
                  <c:v>-61.416499999999985</c:v>
                </c:pt>
                <c:pt idx="154524">
                  <c:v>-61.414499999999975</c:v>
                </c:pt>
                <c:pt idx="154525">
                  <c:v>-61.412499999999966</c:v>
                </c:pt>
                <c:pt idx="154526">
                  <c:v>-61.410499999999956</c:v>
                </c:pt>
                <c:pt idx="154527">
                  <c:v>-61.408500000000004</c:v>
                </c:pt>
                <c:pt idx="154528">
                  <c:v>-61.406499999999994</c:v>
                </c:pt>
                <c:pt idx="154529">
                  <c:v>-61.404499999999985</c:v>
                </c:pt>
                <c:pt idx="154530">
                  <c:v>-61.402499999999975</c:v>
                </c:pt>
                <c:pt idx="154531">
                  <c:v>-61.400499999999965</c:v>
                </c:pt>
                <c:pt idx="154532">
                  <c:v>-61.398499999999956</c:v>
                </c:pt>
                <c:pt idx="154533">
                  <c:v>-61.396500000000003</c:v>
                </c:pt>
                <c:pt idx="154534">
                  <c:v>-61.394499999999994</c:v>
                </c:pt>
                <c:pt idx="154535">
                  <c:v>-61.392499999999984</c:v>
                </c:pt>
                <c:pt idx="154536">
                  <c:v>-61.390499999999975</c:v>
                </c:pt>
                <c:pt idx="154537">
                  <c:v>-61.388499999999965</c:v>
                </c:pt>
                <c:pt idx="154538">
                  <c:v>-61.386499999999955</c:v>
                </c:pt>
                <c:pt idx="154539">
                  <c:v>-61.384500000000003</c:v>
                </c:pt>
                <c:pt idx="154540">
                  <c:v>-61.382499999999993</c:v>
                </c:pt>
                <c:pt idx="154541">
                  <c:v>-61.380499999999984</c:v>
                </c:pt>
                <c:pt idx="154542">
                  <c:v>-61.378499999999974</c:v>
                </c:pt>
                <c:pt idx="154543">
                  <c:v>-61.376499999999965</c:v>
                </c:pt>
                <c:pt idx="154544">
                  <c:v>-61.374499999999955</c:v>
                </c:pt>
                <c:pt idx="154545">
                  <c:v>-61.372500000000002</c:v>
                </c:pt>
                <c:pt idx="154546">
                  <c:v>-61.370499999999993</c:v>
                </c:pt>
                <c:pt idx="154547">
                  <c:v>-61.368499999999983</c:v>
                </c:pt>
                <c:pt idx="154548">
                  <c:v>-61.366499999999974</c:v>
                </c:pt>
                <c:pt idx="154549">
                  <c:v>-61.364499999999964</c:v>
                </c:pt>
                <c:pt idx="154550">
                  <c:v>-61.362499999999955</c:v>
                </c:pt>
                <c:pt idx="154551">
                  <c:v>-61.360500000000002</c:v>
                </c:pt>
                <c:pt idx="154552">
                  <c:v>-61.358499999999992</c:v>
                </c:pt>
                <c:pt idx="154553">
                  <c:v>-61.356499999999983</c:v>
                </c:pt>
                <c:pt idx="154554">
                  <c:v>-61.354499999999973</c:v>
                </c:pt>
                <c:pt idx="154555">
                  <c:v>-61.352499999999964</c:v>
                </c:pt>
                <c:pt idx="154556">
                  <c:v>-61.350499999999954</c:v>
                </c:pt>
                <c:pt idx="154557">
                  <c:v>-61.348500000000001</c:v>
                </c:pt>
                <c:pt idx="154558">
                  <c:v>-61.346499999999992</c:v>
                </c:pt>
                <c:pt idx="154559">
                  <c:v>-61.344499999999982</c:v>
                </c:pt>
                <c:pt idx="154560">
                  <c:v>-61.342499999999973</c:v>
                </c:pt>
                <c:pt idx="154561">
                  <c:v>-61.340499999999963</c:v>
                </c:pt>
                <c:pt idx="154562">
                  <c:v>-61.338499999999954</c:v>
                </c:pt>
                <c:pt idx="154563">
                  <c:v>-61.336500000000001</c:v>
                </c:pt>
                <c:pt idx="154564">
                  <c:v>-61.334499999999991</c:v>
                </c:pt>
                <c:pt idx="154565">
                  <c:v>-61.332499999999982</c:v>
                </c:pt>
                <c:pt idx="154566">
                  <c:v>-61.330499999999972</c:v>
                </c:pt>
                <c:pt idx="154567">
                  <c:v>-61.328499999999963</c:v>
                </c:pt>
                <c:pt idx="154568">
                  <c:v>-61.326499999999953</c:v>
                </c:pt>
                <c:pt idx="154569">
                  <c:v>-61.3245</c:v>
                </c:pt>
                <c:pt idx="154570">
                  <c:v>-61.322499999999991</c:v>
                </c:pt>
                <c:pt idx="154571">
                  <c:v>-61.320499999999981</c:v>
                </c:pt>
                <c:pt idx="154572">
                  <c:v>-61.318499999999972</c:v>
                </c:pt>
                <c:pt idx="154573">
                  <c:v>-61.316499999999962</c:v>
                </c:pt>
                <c:pt idx="154574">
                  <c:v>-61.314499999999953</c:v>
                </c:pt>
                <c:pt idx="154575">
                  <c:v>-61.3125</c:v>
                </c:pt>
                <c:pt idx="154576">
                  <c:v>-61.31049999999999</c:v>
                </c:pt>
                <c:pt idx="154577">
                  <c:v>-61.308499999999981</c:v>
                </c:pt>
                <c:pt idx="154578">
                  <c:v>-61.306499999999971</c:v>
                </c:pt>
                <c:pt idx="154579">
                  <c:v>-61.304499999999962</c:v>
                </c:pt>
                <c:pt idx="154580">
                  <c:v>-61.302499999999952</c:v>
                </c:pt>
                <c:pt idx="154581">
                  <c:v>-61.3005</c:v>
                </c:pt>
                <c:pt idx="154582">
                  <c:v>-61.29849999999999</c:v>
                </c:pt>
                <c:pt idx="154583">
                  <c:v>-61.29649999999998</c:v>
                </c:pt>
                <c:pt idx="154584">
                  <c:v>-61.294499999999971</c:v>
                </c:pt>
                <c:pt idx="154585">
                  <c:v>-61.292499999999961</c:v>
                </c:pt>
                <c:pt idx="154586">
                  <c:v>-61.290499999999952</c:v>
                </c:pt>
                <c:pt idx="154587">
                  <c:v>-61.288499999999999</c:v>
                </c:pt>
                <c:pt idx="154588">
                  <c:v>-61.28649999999999</c:v>
                </c:pt>
                <c:pt idx="154589">
                  <c:v>-61.28449999999998</c:v>
                </c:pt>
                <c:pt idx="154590">
                  <c:v>-61.28249999999997</c:v>
                </c:pt>
                <c:pt idx="154591">
                  <c:v>-61.280499999999961</c:v>
                </c:pt>
                <c:pt idx="154592">
                  <c:v>-61.278499999999951</c:v>
                </c:pt>
                <c:pt idx="154593">
                  <c:v>-61.276499999999999</c:v>
                </c:pt>
                <c:pt idx="154594">
                  <c:v>-61.274499999999989</c:v>
                </c:pt>
                <c:pt idx="154595">
                  <c:v>-61.27249999999998</c:v>
                </c:pt>
                <c:pt idx="154596">
                  <c:v>-61.27049999999997</c:v>
                </c:pt>
                <c:pt idx="154597">
                  <c:v>-61.26849999999996</c:v>
                </c:pt>
                <c:pt idx="154598">
                  <c:v>-61.266499999999951</c:v>
                </c:pt>
                <c:pt idx="154599">
                  <c:v>-61.264499999999998</c:v>
                </c:pt>
                <c:pt idx="154600">
                  <c:v>-61.262499999999989</c:v>
                </c:pt>
                <c:pt idx="154601">
                  <c:v>-61.260499999999979</c:v>
                </c:pt>
                <c:pt idx="154602">
                  <c:v>-61.25849999999997</c:v>
                </c:pt>
                <c:pt idx="154603">
                  <c:v>-61.25649999999996</c:v>
                </c:pt>
                <c:pt idx="154604">
                  <c:v>-61.25449999999995</c:v>
                </c:pt>
                <c:pt idx="154605">
                  <c:v>-61.252499999999998</c:v>
                </c:pt>
                <c:pt idx="154606">
                  <c:v>-61.250499999999988</c:v>
                </c:pt>
                <c:pt idx="154607">
                  <c:v>-61.248499999999979</c:v>
                </c:pt>
                <c:pt idx="154608">
                  <c:v>-61.246499999999969</c:v>
                </c:pt>
                <c:pt idx="154609">
                  <c:v>-61.24449999999996</c:v>
                </c:pt>
                <c:pt idx="154610">
                  <c:v>-61.24249999999995</c:v>
                </c:pt>
                <c:pt idx="154611">
                  <c:v>-61.240499999999997</c:v>
                </c:pt>
                <c:pt idx="154612">
                  <c:v>-61.238499999999988</c:v>
                </c:pt>
                <c:pt idx="154613">
                  <c:v>-61.236499999999978</c:v>
                </c:pt>
                <c:pt idx="154614">
                  <c:v>-61.234499999999969</c:v>
                </c:pt>
                <c:pt idx="154615">
                  <c:v>-61.232499999999959</c:v>
                </c:pt>
                <c:pt idx="154616">
                  <c:v>-61.23049999999995</c:v>
                </c:pt>
                <c:pt idx="154617">
                  <c:v>-61.228499999999997</c:v>
                </c:pt>
                <c:pt idx="154618">
                  <c:v>-61.226499999999987</c:v>
                </c:pt>
                <c:pt idx="154619">
                  <c:v>-61.224499999999978</c:v>
                </c:pt>
                <c:pt idx="154620">
                  <c:v>-61.222499999999968</c:v>
                </c:pt>
                <c:pt idx="154621">
                  <c:v>-61.220499999999959</c:v>
                </c:pt>
                <c:pt idx="154622">
                  <c:v>-61.218499999999949</c:v>
                </c:pt>
                <c:pt idx="154623">
                  <c:v>-61.216499999999996</c:v>
                </c:pt>
                <c:pt idx="154624">
                  <c:v>-61.214499999999987</c:v>
                </c:pt>
                <c:pt idx="154625">
                  <c:v>-61.212499999999977</c:v>
                </c:pt>
                <c:pt idx="154626">
                  <c:v>-61.210499999999968</c:v>
                </c:pt>
                <c:pt idx="154627">
                  <c:v>-61.208499999999958</c:v>
                </c:pt>
                <c:pt idx="154628">
                  <c:v>-61.206500000000005</c:v>
                </c:pt>
                <c:pt idx="154629">
                  <c:v>-61.204499999999996</c:v>
                </c:pt>
                <c:pt idx="154630">
                  <c:v>-61.202499999999986</c:v>
                </c:pt>
                <c:pt idx="154631">
                  <c:v>-61.200499999999977</c:v>
                </c:pt>
                <c:pt idx="154632">
                  <c:v>-61.198499999999967</c:v>
                </c:pt>
                <c:pt idx="154633">
                  <c:v>-61.196499999999958</c:v>
                </c:pt>
                <c:pt idx="154634">
                  <c:v>-61.194500000000005</c:v>
                </c:pt>
                <c:pt idx="154635">
                  <c:v>-61.192499999999995</c:v>
                </c:pt>
                <c:pt idx="154636">
                  <c:v>-61.190499999999986</c:v>
                </c:pt>
                <c:pt idx="154637">
                  <c:v>-61.188499999999976</c:v>
                </c:pt>
                <c:pt idx="154638">
                  <c:v>-61.186499999999967</c:v>
                </c:pt>
                <c:pt idx="154639">
                  <c:v>-61.184499999999957</c:v>
                </c:pt>
                <c:pt idx="154640">
                  <c:v>-61.182500000000005</c:v>
                </c:pt>
                <c:pt idx="154641">
                  <c:v>-61.180499999999995</c:v>
                </c:pt>
                <c:pt idx="154642">
                  <c:v>-61.178499999999985</c:v>
                </c:pt>
                <c:pt idx="154643">
                  <c:v>-61.176499999999976</c:v>
                </c:pt>
                <c:pt idx="154644">
                  <c:v>-61.174499999999966</c:v>
                </c:pt>
                <c:pt idx="154645">
                  <c:v>-61.172499999999957</c:v>
                </c:pt>
                <c:pt idx="154646">
                  <c:v>-61.170500000000004</c:v>
                </c:pt>
                <c:pt idx="154647">
                  <c:v>-61.168499999999995</c:v>
                </c:pt>
                <c:pt idx="154648">
                  <c:v>-61.166499999999985</c:v>
                </c:pt>
                <c:pt idx="154649">
                  <c:v>-61.164499999999975</c:v>
                </c:pt>
                <c:pt idx="154650">
                  <c:v>-61.162499999999966</c:v>
                </c:pt>
                <c:pt idx="154651">
                  <c:v>-61.160499999999956</c:v>
                </c:pt>
                <c:pt idx="154652">
                  <c:v>-61.158500000000004</c:v>
                </c:pt>
                <c:pt idx="154653">
                  <c:v>-61.156499999999994</c:v>
                </c:pt>
                <c:pt idx="154654">
                  <c:v>-61.154499999999985</c:v>
                </c:pt>
                <c:pt idx="154655">
                  <c:v>-61.152499999999975</c:v>
                </c:pt>
                <c:pt idx="154656">
                  <c:v>-61.150499999999965</c:v>
                </c:pt>
                <c:pt idx="154657">
                  <c:v>-61.148499999999956</c:v>
                </c:pt>
                <c:pt idx="154658">
                  <c:v>-61.146500000000003</c:v>
                </c:pt>
                <c:pt idx="154659">
                  <c:v>-61.144499999999994</c:v>
                </c:pt>
                <c:pt idx="154660">
                  <c:v>-61.142499999999984</c:v>
                </c:pt>
                <c:pt idx="154661">
                  <c:v>-61.140499999999975</c:v>
                </c:pt>
                <c:pt idx="154662">
                  <c:v>-61.138499999999965</c:v>
                </c:pt>
                <c:pt idx="154663">
                  <c:v>-61.136499999999955</c:v>
                </c:pt>
                <c:pt idx="154664">
                  <c:v>-61.134500000000003</c:v>
                </c:pt>
                <c:pt idx="154665">
                  <c:v>-61.132499999999993</c:v>
                </c:pt>
                <c:pt idx="154666">
                  <c:v>-61.130499999999984</c:v>
                </c:pt>
                <c:pt idx="154667">
                  <c:v>-61.128499999999974</c:v>
                </c:pt>
                <c:pt idx="154668">
                  <c:v>-61.126499999999965</c:v>
                </c:pt>
                <c:pt idx="154669">
                  <c:v>-61.124499999999955</c:v>
                </c:pt>
                <c:pt idx="154670">
                  <c:v>-61.122500000000002</c:v>
                </c:pt>
                <c:pt idx="154671">
                  <c:v>-61.120499999999993</c:v>
                </c:pt>
                <c:pt idx="154672">
                  <c:v>-61.118499999999983</c:v>
                </c:pt>
                <c:pt idx="154673">
                  <c:v>-61.116499999999974</c:v>
                </c:pt>
                <c:pt idx="154674">
                  <c:v>-61.114499999999964</c:v>
                </c:pt>
                <c:pt idx="154675">
                  <c:v>-61.112499999999955</c:v>
                </c:pt>
                <c:pt idx="154676">
                  <c:v>-61.110500000000002</c:v>
                </c:pt>
                <c:pt idx="154677">
                  <c:v>-61.108499999999992</c:v>
                </c:pt>
                <c:pt idx="154678">
                  <c:v>-61.106499999999983</c:v>
                </c:pt>
                <c:pt idx="154679">
                  <c:v>-61.104499999999973</c:v>
                </c:pt>
                <c:pt idx="154680">
                  <c:v>-61.102499999999964</c:v>
                </c:pt>
                <c:pt idx="154681">
                  <c:v>-61.100499999999954</c:v>
                </c:pt>
                <c:pt idx="154682">
                  <c:v>-61.098500000000001</c:v>
                </c:pt>
                <c:pt idx="154683">
                  <c:v>-61.096499999999992</c:v>
                </c:pt>
                <c:pt idx="154684">
                  <c:v>-61.094499999999982</c:v>
                </c:pt>
                <c:pt idx="154685">
                  <c:v>-61.092499999999973</c:v>
                </c:pt>
                <c:pt idx="154686">
                  <c:v>-61.090499999999963</c:v>
                </c:pt>
                <c:pt idx="154687">
                  <c:v>-61.088499999999954</c:v>
                </c:pt>
                <c:pt idx="154688">
                  <c:v>-61.086500000000001</c:v>
                </c:pt>
                <c:pt idx="154689">
                  <c:v>-61.084499999999991</c:v>
                </c:pt>
                <c:pt idx="154690">
                  <c:v>-61.082499999999982</c:v>
                </c:pt>
                <c:pt idx="154691">
                  <c:v>-61.080499999999972</c:v>
                </c:pt>
                <c:pt idx="154692">
                  <c:v>-61.078499999999963</c:v>
                </c:pt>
                <c:pt idx="154693">
                  <c:v>-61.076499999999953</c:v>
                </c:pt>
                <c:pt idx="154694">
                  <c:v>-61.0745</c:v>
                </c:pt>
                <c:pt idx="154695">
                  <c:v>-61.072499999999991</c:v>
                </c:pt>
                <c:pt idx="154696">
                  <c:v>-61.070499999999981</c:v>
                </c:pt>
                <c:pt idx="154697">
                  <c:v>-61.068499999999972</c:v>
                </c:pt>
                <c:pt idx="154698">
                  <c:v>-61.066499999999962</c:v>
                </c:pt>
                <c:pt idx="154699">
                  <c:v>-61.064499999999953</c:v>
                </c:pt>
                <c:pt idx="154700">
                  <c:v>-61.0625</c:v>
                </c:pt>
                <c:pt idx="154701">
                  <c:v>-61.06049999999999</c:v>
                </c:pt>
                <c:pt idx="154702">
                  <c:v>-61.058499999999981</c:v>
                </c:pt>
                <c:pt idx="154703">
                  <c:v>-61.056499999999971</c:v>
                </c:pt>
                <c:pt idx="154704">
                  <c:v>-61.054499999999962</c:v>
                </c:pt>
                <c:pt idx="154705">
                  <c:v>-61.052499999999952</c:v>
                </c:pt>
                <c:pt idx="154706">
                  <c:v>-61.0505</c:v>
                </c:pt>
                <c:pt idx="154707">
                  <c:v>-61.04849999999999</c:v>
                </c:pt>
                <c:pt idx="154708">
                  <c:v>-61.04649999999998</c:v>
                </c:pt>
                <c:pt idx="154709">
                  <c:v>-61.044499999999971</c:v>
                </c:pt>
                <c:pt idx="154710">
                  <c:v>-61.042499999999961</c:v>
                </c:pt>
                <c:pt idx="154711">
                  <c:v>-61.040499999999952</c:v>
                </c:pt>
                <c:pt idx="154712">
                  <c:v>-61.038499999999999</c:v>
                </c:pt>
                <c:pt idx="154713">
                  <c:v>-61.03649999999999</c:v>
                </c:pt>
                <c:pt idx="154714">
                  <c:v>-61.03449999999998</c:v>
                </c:pt>
                <c:pt idx="154715">
                  <c:v>-61.03249999999997</c:v>
                </c:pt>
                <c:pt idx="154716">
                  <c:v>-61.030499999999961</c:v>
                </c:pt>
                <c:pt idx="154717">
                  <c:v>-61.028499999999951</c:v>
                </c:pt>
                <c:pt idx="154718">
                  <c:v>-61.026499999999999</c:v>
                </c:pt>
                <c:pt idx="154719">
                  <c:v>-61.024499999999989</c:v>
                </c:pt>
                <c:pt idx="154720">
                  <c:v>-61.02249999999998</c:v>
                </c:pt>
                <c:pt idx="154721">
                  <c:v>-61.02049999999997</c:v>
                </c:pt>
                <c:pt idx="154722">
                  <c:v>-61.01849999999996</c:v>
                </c:pt>
                <c:pt idx="154723">
                  <c:v>-61.016499999999951</c:v>
                </c:pt>
                <c:pt idx="154724">
                  <c:v>-61.014499999999998</c:v>
                </c:pt>
                <c:pt idx="154725">
                  <c:v>-61.012499999999989</c:v>
                </c:pt>
                <c:pt idx="154726">
                  <c:v>-61.010499999999979</c:v>
                </c:pt>
                <c:pt idx="154727">
                  <c:v>-61.00849999999997</c:v>
                </c:pt>
                <c:pt idx="154728">
                  <c:v>-61.00649999999996</c:v>
                </c:pt>
                <c:pt idx="154729">
                  <c:v>-61.00449999999995</c:v>
                </c:pt>
                <c:pt idx="154730">
                  <c:v>-61.002499999999998</c:v>
                </c:pt>
                <c:pt idx="154731">
                  <c:v>-61.000499999999988</c:v>
                </c:pt>
                <c:pt idx="154732">
                  <c:v>-60.998499999999979</c:v>
                </c:pt>
                <c:pt idx="154733">
                  <c:v>-60.996499999999969</c:v>
                </c:pt>
                <c:pt idx="154734">
                  <c:v>-60.99449999999996</c:v>
                </c:pt>
                <c:pt idx="154735">
                  <c:v>-60.99249999999995</c:v>
                </c:pt>
                <c:pt idx="154736">
                  <c:v>-60.990499999999997</c:v>
                </c:pt>
                <c:pt idx="154737">
                  <c:v>-60.988499999999988</c:v>
                </c:pt>
                <c:pt idx="154738">
                  <c:v>-60.986499999999978</c:v>
                </c:pt>
                <c:pt idx="154739">
                  <c:v>-60.984499999999969</c:v>
                </c:pt>
                <c:pt idx="154740">
                  <c:v>-60.982499999999959</c:v>
                </c:pt>
                <c:pt idx="154741">
                  <c:v>-60.98049999999995</c:v>
                </c:pt>
                <c:pt idx="154742">
                  <c:v>-60.978499999999997</c:v>
                </c:pt>
                <c:pt idx="154743">
                  <c:v>-60.976499999999987</c:v>
                </c:pt>
                <c:pt idx="154744">
                  <c:v>-60.974499999999978</c:v>
                </c:pt>
                <c:pt idx="154745">
                  <c:v>-60.972499999999968</c:v>
                </c:pt>
                <c:pt idx="154746">
                  <c:v>-60.970499999999959</c:v>
                </c:pt>
                <c:pt idx="154747">
                  <c:v>-60.968499999999949</c:v>
                </c:pt>
                <c:pt idx="154748">
                  <c:v>-60.966499999999996</c:v>
                </c:pt>
                <c:pt idx="154749">
                  <c:v>-60.964499999999987</c:v>
                </c:pt>
                <c:pt idx="154750">
                  <c:v>-60.962499999999977</c:v>
                </c:pt>
                <c:pt idx="154751">
                  <c:v>-60.960499999999968</c:v>
                </c:pt>
                <c:pt idx="154752">
                  <c:v>-60.958499999999958</c:v>
                </c:pt>
                <c:pt idx="154753">
                  <c:v>-60.956500000000005</c:v>
                </c:pt>
                <c:pt idx="154754">
                  <c:v>-60.954499999999996</c:v>
                </c:pt>
                <c:pt idx="154755">
                  <c:v>-60.952499999999986</c:v>
                </c:pt>
                <c:pt idx="154756">
                  <c:v>-60.950499999999977</c:v>
                </c:pt>
                <c:pt idx="154757">
                  <c:v>-60.948499999999967</c:v>
                </c:pt>
                <c:pt idx="154758">
                  <c:v>-60.946499999999958</c:v>
                </c:pt>
                <c:pt idx="154759">
                  <c:v>-60.944500000000005</c:v>
                </c:pt>
                <c:pt idx="154760">
                  <c:v>-60.942499999999995</c:v>
                </c:pt>
                <c:pt idx="154761">
                  <c:v>-60.940499999999986</c:v>
                </c:pt>
                <c:pt idx="154762">
                  <c:v>-60.938499999999976</c:v>
                </c:pt>
                <c:pt idx="154763">
                  <c:v>-60.936499999999967</c:v>
                </c:pt>
                <c:pt idx="154764">
                  <c:v>-60.934499999999957</c:v>
                </c:pt>
                <c:pt idx="154765">
                  <c:v>-60.932500000000005</c:v>
                </c:pt>
                <c:pt idx="154766">
                  <c:v>-60.930499999999995</c:v>
                </c:pt>
                <c:pt idx="154767">
                  <c:v>-60.928499999999985</c:v>
                </c:pt>
                <c:pt idx="154768">
                  <c:v>-60.926499999999976</c:v>
                </c:pt>
                <c:pt idx="154769">
                  <c:v>-60.924499999999966</c:v>
                </c:pt>
                <c:pt idx="154770">
                  <c:v>-60.922499999999957</c:v>
                </c:pt>
                <c:pt idx="154771">
                  <c:v>-60.920500000000004</c:v>
                </c:pt>
                <c:pt idx="154772">
                  <c:v>-60.918499999999995</c:v>
                </c:pt>
                <c:pt idx="154773">
                  <c:v>-60.916499999999985</c:v>
                </c:pt>
                <c:pt idx="154774">
                  <c:v>-60.914499999999975</c:v>
                </c:pt>
                <c:pt idx="154775">
                  <c:v>-60.912499999999966</c:v>
                </c:pt>
                <c:pt idx="154776">
                  <c:v>-60.910499999999956</c:v>
                </c:pt>
                <c:pt idx="154777">
                  <c:v>-60.908500000000004</c:v>
                </c:pt>
                <c:pt idx="154778">
                  <c:v>-60.906499999999994</c:v>
                </c:pt>
                <c:pt idx="154779">
                  <c:v>-60.904499999999985</c:v>
                </c:pt>
                <c:pt idx="154780">
                  <c:v>-60.902499999999975</c:v>
                </c:pt>
                <c:pt idx="154781">
                  <c:v>-60.900499999999965</c:v>
                </c:pt>
                <c:pt idx="154782">
                  <c:v>-60.898499999999956</c:v>
                </c:pt>
                <c:pt idx="154783">
                  <c:v>-60.896500000000003</c:v>
                </c:pt>
                <c:pt idx="154784">
                  <c:v>-60.894499999999994</c:v>
                </c:pt>
                <c:pt idx="154785">
                  <c:v>-60.892499999999984</c:v>
                </c:pt>
                <c:pt idx="154786">
                  <c:v>-60.890499999999975</c:v>
                </c:pt>
                <c:pt idx="154787">
                  <c:v>-60.888499999999965</c:v>
                </c:pt>
                <c:pt idx="154788">
                  <c:v>-60.886499999999955</c:v>
                </c:pt>
                <c:pt idx="154789">
                  <c:v>-60.884500000000003</c:v>
                </c:pt>
                <c:pt idx="154790">
                  <c:v>-60.882499999999993</c:v>
                </c:pt>
                <c:pt idx="154791">
                  <c:v>-60.880499999999984</c:v>
                </c:pt>
                <c:pt idx="154792">
                  <c:v>-60.878499999999974</c:v>
                </c:pt>
                <c:pt idx="154793">
                  <c:v>-60.876499999999965</c:v>
                </c:pt>
                <c:pt idx="154794">
                  <c:v>-60.874499999999955</c:v>
                </c:pt>
                <c:pt idx="154795">
                  <c:v>-60.872500000000002</c:v>
                </c:pt>
                <c:pt idx="154796">
                  <c:v>-60.870499999999993</c:v>
                </c:pt>
                <c:pt idx="154797">
                  <c:v>-60.868499999999983</c:v>
                </c:pt>
                <c:pt idx="154798">
                  <c:v>-60.866499999999974</c:v>
                </c:pt>
                <c:pt idx="154799">
                  <c:v>-60.864499999999964</c:v>
                </c:pt>
                <c:pt idx="154800">
                  <c:v>-60.862499999999955</c:v>
                </c:pt>
                <c:pt idx="154801">
                  <c:v>-60.860500000000002</c:v>
                </c:pt>
                <c:pt idx="154802">
                  <c:v>-60.858499999999992</c:v>
                </c:pt>
                <c:pt idx="154803">
                  <c:v>-60.856499999999983</c:v>
                </c:pt>
                <c:pt idx="154804">
                  <c:v>-60.854499999999973</c:v>
                </c:pt>
                <c:pt idx="154805">
                  <c:v>-60.852499999999964</c:v>
                </c:pt>
                <c:pt idx="154806">
                  <c:v>-60.850499999999954</c:v>
                </c:pt>
                <c:pt idx="154807">
                  <c:v>-60.848500000000001</c:v>
                </c:pt>
                <c:pt idx="154808">
                  <c:v>-60.846499999999992</c:v>
                </c:pt>
                <c:pt idx="154809">
                  <c:v>-60.844499999999982</c:v>
                </c:pt>
                <c:pt idx="154810">
                  <c:v>-60.842499999999973</c:v>
                </c:pt>
                <c:pt idx="154811">
                  <c:v>-60.840499999999963</c:v>
                </c:pt>
                <c:pt idx="154812">
                  <c:v>-60.838499999999954</c:v>
                </c:pt>
                <c:pt idx="154813">
                  <c:v>-60.836500000000001</c:v>
                </c:pt>
                <c:pt idx="154814">
                  <c:v>-60.834499999999991</c:v>
                </c:pt>
                <c:pt idx="154815">
                  <c:v>-60.832499999999982</c:v>
                </c:pt>
                <c:pt idx="154816">
                  <c:v>-60.830499999999972</c:v>
                </c:pt>
                <c:pt idx="154817">
                  <c:v>-60.828499999999963</c:v>
                </c:pt>
                <c:pt idx="154818">
                  <c:v>-60.826499999999953</c:v>
                </c:pt>
                <c:pt idx="154819">
                  <c:v>-60.8245</c:v>
                </c:pt>
                <c:pt idx="154820">
                  <c:v>-60.822499999999991</c:v>
                </c:pt>
                <c:pt idx="154821">
                  <c:v>-60.820499999999981</c:v>
                </c:pt>
                <c:pt idx="154822">
                  <c:v>-60.818499999999972</c:v>
                </c:pt>
                <c:pt idx="154823">
                  <c:v>-60.816499999999962</c:v>
                </c:pt>
                <c:pt idx="154824">
                  <c:v>-60.814499999999953</c:v>
                </c:pt>
                <c:pt idx="154825">
                  <c:v>-60.8125</c:v>
                </c:pt>
                <c:pt idx="154826">
                  <c:v>-60.81049999999999</c:v>
                </c:pt>
                <c:pt idx="154827">
                  <c:v>-60.808499999999981</c:v>
                </c:pt>
                <c:pt idx="154828">
                  <c:v>-60.806499999999971</c:v>
                </c:pt>
                <c:pt idx="154829">
                  <c:v>-60.804499999999962</c:v>
                </c:pt>
                <c:pt idx="154830">
                  <c:v>-60.802499999999952</c:v>
                </c:pt>
                <c:pt idx="154831">
                  <c:v>-60.8005</c:v>
                </c:pt>
                <c:pt idx="154832">
                  <c:v>-60.79849999999999</c:v>
                </c:pt>
                <c:pt idx="154833">
                  <c:v>-60.79649999999998</c:v>
                </c:pt>
                <c:pt idx="154834">
                  <c:v>-60.794499999999971</c:v>
                </c:pt>
                <c:pt idx="154835">
                  <c:v>-60.792499999999961</c:v>
                </c:pt>
                <c:pt idx="154836">
                  <c:v>-60.790499999999952</c:v>
                </c:pt>
                <c:pt idx="154837">
                  <c:v>-60.788499999999999</c:v>
                </c:pt>
                <c:pt idx="154838">
                  <c:v>-60.78649999999999</c:v>
                </c:pt>
                <c:pt idx="154839">
                  <c:v>-60.78449999999998</c:v>
                </c:pt>
                <c:pt idx="154840">
                  <c:v>-60.78249999999997</c:v>
                </c:pt>
                <c:pt idx="154841">
                  <c:v>-60.780499999999961</c:v>
                </c:pt>
                <c:pt idx="154842">
                  <c:v>-60.778499999999951</c:v>
                </c:pt>
                <c:pt idx="154843">
                  <c:v>-60.776499999999999</c:v>
                </c:pt>
                <c:pt idx="154844">
                  <c:v>-60.774499999999989</c:v>
                </c:pt>
                <c:pt idx="154845">
                  <c:v>-60.77249999999998</c:v>
                </c:pt>
                <c:pt idx="154846">
                  <c:v>-60.77049999999997</c:v>
                </c:pt>
                <c:pt idx="154847">
                  <c:v>-60.76849999999996</c:v>
                </c:pt>
                <c:pt idx="154848">
                  <c:v>-60.766499999999951</c:v>
                </c:pt>
                <c:pt idx="154849">
                  <c:v>-60.764499999999998</c:v>
                </c:pt>
                <c:pt idx="154850">
                  <c:v>-60.762499999999989</c:v>
                </c:pt>
                <c:pt idx="154851">
                  <c:v>-60.760499999999979</c:v>
                </c:pt>
                <c:pt idx="154852">
                  <c:v>-60.75849999999997</c:v>
                </c:pt>
                <c:pt idx="154853">
                  <c:v>-60.75649999999996</c:v>
                </c:pt>
                <c:pt idx="154854">
                  <c:v>-60.75449999999995</c:v>
                </c:pt>
                <c:pt idx="154855">
                  <c:v>-60.752499999999998</c:v>
                </c:pt>
                <c:pt idx="154856">
                  <c:v>-60.750499999999988</c:v>
                </c:pt>
                <c:pt idx="154857">
                  <c:v>-60.748499999999979</c:v>
                </c:pt>
                <c:pt idx="154858">
                  <c:v>-60.746499999999969</c:v>
                </c:pt>
                <c:pt idx="154859">
                  <c:v>-60.74449999999996</c:v>
                </c:pt>
                <c:pt idx="154860">
                  <c:v>-60.74249999999995</c:v>
                </c:pt>
                <c:pt idx="154861">
                  <c:v>-60.740499999999997</c:v>
                </c:pt>
                <c:pt idx="154862">
                  <c:v>-60.738499999999988</c:v>
                </c:pt>
                <c:pt idx="154863">
                  <c:v>-60.736499999999978</c:v>
                </c:pt>
                <c:pt idx="154864">
                  <c:v>-60.734499999999969</c:v>
                </c:pt>
                <c:pt idx="154865">
                  <c:v>-60.732499999999959</c:v>
                </c:pt>
                <c:pt idx="154866">
                  <c:v>-60.73049999999995</c:v>
                </c:pt>
                <c:pt idx="154867">
                  <c:v>-60.728499999999997</c:v>
                </c:pt>
                <c:pt idx="154868">
                  <c:v>-60.726499999999987</c:v>
                </c:pt>
                <c:pt idx="154869">
                  <c:v>-60.724499999999978</c:v>
                </c:pt>
                <c:pt idx="154870">
                  <c:v>-60.722499999999968</c:v>
                </c:pt>
                <c:pt idx="154871">
                  <c:v>-60.720499999999959</c:v>
                </c:pt>
                <c:pt idx="154872">
                  <c:v>-60.718499999999949</c:v>
                </c:pt>
                <c:pt idx="154873">
                  <c:v>-60.716499999999996</c:v>
                </c:pt>
                <c:pt idx="154874">
                  <c:v>-60.714499999999987</c:v>
                </c:pt>
                <c:pt idx="154875">
                  <c:v>-60.712499999999977</c:v>
                </c:pt>
                <c:pt idx="154876">
                  <c:v>-60.710499999999968</c:v>
                </c:pt>
                <c:pt idx="154877">
                  <c:v>-60.708499999999958</c:v>
                </c:pt>
                <c:pt idx="154878">
                  <c:v>-60.706500000000005</c:v>
                </c:pt>
                <c:pt idx="154879">
                  <c:v>-60.704499999999996</c:v>
                </c:pt>
                <c:pt idx="154880">
                  <c:v>-60.702499999999986</c:v>
                </c:pt>
                <c:pt idx="154881">
                  <c:v>-60.700499999999977</c:v>
                </c:pt>
                <c:pt idx="154882">
                  <c:v>-60.698499999999967</c:v>
                </c:pt>
                <c:pt idx="154883">
                  <c:v>-60.696499999999958</c:v>
                </c:pt>
                <c:pt idx="154884">
                  <c:v>-60.694500000000005</c:v>
                </c:pt>
                <c:pt idx="154885">
                  <c:v>-60.692499999999995</c:v>
                </c:pt>
                <c:pt idx="154886">
                  <c:v>-60.690499999999986</c:v>
                </c:pt>
                <c:pt idx="154887">
                  <c:v>-60.688499999999976</c:v>
                </c:pt>
                <c:pt idx="154888">
                  <c:v>-60.686499999999967</c:v>
                </c:pt>
                <c:pt idx="154889">
                  <c:v>-60.684499999999957</c:v>
                </c:pt>
                <c:pt idx="154890">
                  <c:v>-60.682500000000005</c:v>
                </c:pt>
                <c:pt idx="154891">
                  <c:v>-60.680499999999995</c:v>
                </c:pt>
                <c:pt idx="154892">
                  <c:v>-60.678499999999985</c:v>
                </c:pt>
                <c:pt idx="154893">
                  <c:v>-60.676499999999976</c:v>
                </c:pt>
                <c:pt idx="154894">
                  <c:v>-60.674499999999966</c:v>
                </c:pt>
                <c:pt idx="154895">
                  <c:v>-60.672499999999957</c:v>
                </c:pt>
                <c:pt idx="154896">
                  <c:v>-60.670500000000004</c:v>
                </c:pt>
                <c:pt idx="154897">
                  <c:v>-60.668499999999995</c:v>
                </c:pt>
                <c:pt idx="154898">
                  <c:v>-60.666499999999985</c:v>
                </c:pt>
                <c:pt idx="154899">
                  <c:v>-60.664499999999975</c:v>
                </c:pt>
                <c:pt idx="154900">
                  <c:v>-60.662499999999966</c:v>
                </c:pt>
                <c:pt idx="154901">
                  <c:v>-60.660499999999956</c:v>
                </c:pt>
                <c:pt idx="154902">
                  <c:v>-60.658500000000004</c:v>
                </c:pt>
                <c:pt idx="154903">
                  <c:v>-60.656499999999994</c:v>
                </c:pt>
                <c:pt idx="154904">
                  <c:v>-60.654499999999985</c:v>
                </c:pt>
                <c:pt idx="154905">
                  <c:v>-60.652499999999975</c:v>
                </c:pt>
                <c:pt idx="154906">
                  <c:v>-60.650499999999965</c:v>
                </c:pt>
                <c:pt idx="154907">
                  <c:v>-60.648499999999956</c:v>
                </c:pt>
                <c:pt idx="154908">
                  <c:v>-60.646500000000003</c:v>
                </c:pt>
                <c:pt idx="154909">
                  <c:v>-60.644499999999994</c:v>
                </c:pt>
                <c:pt idx="154910">
                  <c:v>-60.642499999999984</c:v>
                </c:pt>
                <c:pt idx="154911">
                  <c:v>-60.640499999999975</c:v>
                </c:pt>
                <c:pt idx="154912">
                  <c:v>-60.638499999999965</c:v>
                </c:pt>
                <c:pt idx="154913">
                  <c:v>-60.636499999999955</c:v>
                </c:pt>
                <c:pt idx="154914">
                  <c:v>-60.634500000000003</c:v>
                </c:pt>
                <c:pt idx="154915">
                  <c:v>-60.632499999999993</c:v>
                </c:pt>
                <c:pt idx="154916">
                  <c:v>-60.630499999999984</c:v>
                </c:pt>
                <c:pt idx="154917">
                  <c:v>-60.628499999999974</c:v>
                </c:pt>
                <c:pt idx="154918">
                  <c:v>-60.626499999999965</c:v>
                </c:pt>
                <c:pt idx="154919">
                  <c:v>-60.624499999999955</c:v>
                </c:pt>
                <c:pt idx="154920">
                  <c:v>-60.622500000000002</c:v>
                </c:pt>
                <c:pt idx="154921">
                  <c:v>-60.620499999999993</c:v>
                </c:pt>
                <c:pt idx="154922">
                  <c:v>-60.618499999999983</c:v>
                </c:pt>
                <c:pt idx="154923">
                  <c:v>-60.616499999999974</c:v>
                </c:pt>
                <c:pt idx="154924">
                  <c:v>-60.614499999999964</c:v>
                </c:pt>
                <c:pt idx="154925">
                  <c:v>-60.612499999999955</c:v>
                </c:pt>
                <c:pt idx="154926">
                  <c:v>-60.610500000000002</c:v>
                </c:pt>
                <c:pt idx="154927">
                  <c:v>-60.608499999999992</c:v>
                </c:pt>
                <c:pt idx="154928">
                  <c:v>-60.606499999999983</c:v>
                </c:pt>
                <c:pt idx="154929">
                  <c:v>-60.604499999999973</c:v>
                </c:pt>
                <c:pt idx="154930">
                  <c:v>-60.602499999999964</c:v>
                </c:pt>
                <c:pt idx="154931">
                  <c:v>-60.600499999999954</c:v>
                </c:pt>
                <c:pt idx="154932">
                  <c:v>-60.598500000000001</c:v>
                </c:pt>
                <c:pt idx="154933">
                  <c:v>-60.596499999999992</c:v>
                </c:pt>
                <c:pt idx="154934">
                  <c:v>-60.594499999999982</c:v>
                </c:pt>
                <c:pt idx="154935">
                  <c:v>-60.592499999999973</c:v>
                </c:pt>
                <c:pt idx="154936">
                  <c:v>-60.590499999999963</c:v>
                </c:pt>
                <c:pt idx="154937">
                  <c:v>-60.588499999999954</c:v>
                </c:pt>
                <c:pt idx="154938">
                  <c:v>-60.586500000000001</c:v>
                </c:pt>
                <c:pt idx="154939">
                  <c:v>-60.584499999999991</c:v>
                </c:pt>
                <c:pt idx="154940">
                  <c:v>-60.582499999999982</c:v>
                </c:pt>
                <c:pt idx="154941">
                  <c:v>-60.580499999999972</c:v>
                </c:pt>
                <c:pt idx="154942">
                  <c:v>-60.578499999999963</c:v>
                </c:pt>
                <c:pt idx="154943">
                  <c:v>-60.576499999999953</c:v>
                </c:pt>
                <c:pt idx="154944">
                  <c:v>-60.5745</c:v>
                </c:pt>
                <c:pt idx="154945">
                  <c:v>-60.572499999999991</c:v>
                </c:pt>
                <c:pt idx="154946">
                  <c:v>-60.570499999999981</c:v>
                </c:pt>
                <c:pt idx="154947">
                  <c:v>-60.568499999999972</c:v>
                </c:pt>
                <c:pt idx="154948">
                  <c:v>-60.566499999999962</c:v>
                </c:pt>
                <c:pt idx="154949">
                  <c:v>-60.564499999999953</c:v>
                </c:pt>
                <c:pt idx="154950">
                  <c:v>-60.5625</c:v>
                </c:pt>
                <c:pt idx="154951">
                  <c:v>-60.56049999999999</c:v>
                </c:pt>
                <c:pt idx="154952">
                  <c:v>-60.558499999999981</c:v>
                </c:pt>
                <c:pt idx="154953">
                  <c:v>-60.556499999999971</c:v>
                </c:pt>
                <c:pt idx="154954">
                  <c:v>-60.554499999999962</c:v>
                </c:pt>
                <c:pt idx="154955">
                  <c:v>-60.552499999999952</c:v>
                </c:pt>
                <c:pt idx="154956">
                  <c:v>-60.5505</c:v>
                </c:pt>
                <c:pt idx="154957">
                  <c:v>-60.54849999999999</c:v>
                </c:pt>
                <c:pt idx="154958">
                  <c:v>-60.54649999999998</c:v>
                </c:pt>
                <c:pt idx="154959">
                  <c:v>-60.544499999999971</c:v>
                </c:pt>
                <c:pt idx="154960">
                  <c:v>-60.542499999999961</c:v>
                </c:pt>
                <c:pt idx="154961">
                  <c:v>-60.540499999999952</c:v>
                </c:pt>
                <c:pt idx="154962">
                  <c:v>-60.538499999999999</c:v>
                </c:pt>
                <c:pt idx="154963">
                  <c:v>-60.53649999999999</c:v>
                </c:pt>
                <c:pt idx="154964">
                  <c:v>-60.53449999999998</c:v>
                </c:pt>
                <c:pt idx="154965">
                  <c:v>-60.53249999999997</c:v>
                </c:pt>
                <c:pt idx="154966">
                  <c:v>-60.530499999999961</c:v>
                </c:pt>
                <c:pt idx="154967">
                  <c:v>-60.528499999999951</c:v>
                </c:pt>
                <c:pt idx="154968">
                  <c:v>-60.526499999999999</c:v>
                </c:pt>
                <c:pt idx="154969">
                  <c:v>-60.524499999999989</c:v>
                </c:pt>
                <c:pt idx="154970">
                  <c:v>-60.52249999999998</c:v>
                </c:pt>
                <c:pt idx="154971">
                  <c:v>-60.52049999999997</c:v>
                </c:pt>
                <c:pt idx="154972">
                  <c:v>-60.51849999999996</c:v>
                </c:pt>
                <c:pt idx="154973">
                  <c:v>-60.516499999999951</c:v>
                </c:pt>
                <c:pt idx="154974">
                  <c:v>-60.514499999999998</c:v>
                </c:pt>
                <c:pt idx="154975">
                  <c:v>-60.512499999999989</c:v>
                </c:pt>
                <c:pt idx="154976">
                  <c:v>-60.510499999999979</c:v>
                </c:pt>
                <c:pt idx="154977">
                  <c:v>-60.50849999999997</c:v>
                </c:pt>
                <c:pt idx="154978">
                  <c:v>-60.50649999999996</c:v>
                </c:pt>
                <c:pt idx="154979">
                  <c:v>-60.50449999999995</c:v>
                </c:pt>
                <c:pt idx="154980">
                  <c:v>-60.502499999999998</c:v>
                </c:pt>
                <c:pt idx="154981">
                  <c:v>-60.500499999999988</c:v>
                </c:pt>
                <c:pt idx="154982">
                  <c:v>-60.498499999999979</c:v>
                </c:pt>
                <c:pt idx="154983">
                  <c:v>-60.496499999999969</c:v>
                </c:pt>
                <c:pt idx="154984">
                  <c:v>-60.49449999999996</c:v>
                </c:pt>
                <c:pt idx="154985">
                  <c:v>-60.49249999999995</c:v>
                </c:pt>
                <c:pt idx="154986">
                  <c:v>-60.490499999999997</c:v>
                </c:pt>
                <c:pt idx="154987">
                  <c:v>-60.488499999999988</c:v>
                </c:pt>
                <c:pt idx="154988">
                  <c:v>-60.486499999999978</c:v>
                </c:pt>
                <c:pt idx="154989">
                  <c:v>-60.484499999999969</c:v>
                </c:pt>
                <c:pt idx="154990">
                  <c:v>-60.482499999999959</c:v>
                </c:pt>
                <c:pt idx="154991">
                  <c:v>-60.48049999999995</c:v>
                </c:pt>
                <c:pt idx="154992">
                  <c:v>-60.478499999999997</c:v>
                </c:pt>
                <c:pt idx="154993">
                  <c:v>-60.476499999999987</c:v>
                </c:pt>
                <c:pt idx="154994">
                  <c:v>-60.474499999999978</c:v>
                </c:pt>
                <c:pt idx="154995">
                  <c:v>-60.472499999999968</c:v>
                </c:pt>
                <c:pt idx="154996">
                  <c:v>-60.470499999999959</c:v>
                </c:pt>
                <c:pt idx="154997">
                  <c:v>-60.468499999999949</c:v>
                </c:pt>
                <c:pt idx="154998">
                  <c:v>-60.466499999999996</c:v>
                </c:pt>
                <c:pt idx="154999">
                  <c:v>-60.464499999999987</c:v>
                </c:pt>
                <c:pt idx="155000">
                  <c:v>-60.462499999999977</c:v>
                </c:pt>
                <c:pt idx="155001">
                  <c:v>-60.460499999999968</c:v>
                </c:pt>
                <c:pt idx="155002">
                  <c:v>-60.458499999999958</c:v>
                </c:pt>
                <c:pt idx="155003">
                  <c:v>-60.456500000000005</c:v>
                </c:pt>
                <c:pt idx="155004">
                  <c:v>-60.454499999999996</c:v>
                </c:pt>
                <c:pt idx="155005">
                  <c:v>-60.452499999999986</c:v>
                </c:pt>
                <c:pt idx="155006">
                  <c:v>-60.450499999999977</c:v>
                </c:pt>
                <c:pt idx="155007">
                  <c:v>-60.448499999999967</c:v>
                </c:pt>
                <c:pt idx="155008">
                  <c:v>-60.446499999999958</c:v>
                </c:pt>
                <c:pt idx="155009">
                  <c:v>-60.444500000000005</c:v>
                </c:pt>
                <c:pt idx="155010">
                  <c:v>-60.442499999999995</c:v>
                </c:pt>
                <c:pt idx="155011">
                  <c:v>-60.440499999999986</c:v>
                </c:pt>
                <c:pt idx="155012">
                  <c:v>-60.438499999999976</c:v>
                </c:pt>
                <c:pt idx="155013">
                  <c:v>-60.436499999999967</c:v>
                </c:pt>
                <c:pt idx="155014">
                  <c:v>-60.434499999999957</c:v>
                </c:pt>
                <c:pt idx="155015">
                  <c:v>-60.432500000000005</c:v>
                </c:pt>
                <c:pt idx="155016">
                  <c:v>-60.430499999999995</c:v>
                </c:pt>
                <c:pt idx="155017">
                  <c:v>-60.428499999999985</c:v>
                </c:pt>
                <c:pt idx="155018">
                  <c:v>-60.426499999999976</c:v>
                </c:pt>
                <c:pt idx="155019">
                  <c:v>-60.424499999999966</c:v>
                </c:pt>
                <c:pt idx="155020">
                  <c:v>-60.422499999999957</c:v>
                </c:pt>
                <c:pt idx="155021">
                  <c:v>-60.420500000000004</c:v>
                </c:pt>
                <c:pt idx="155022">
                  <c:v>-60.418499999999995</c:v>
                </c:pt>
                <c:pt idx="155023">
                  <c:v>-60.416499999999985</c:v>
                </c:pt>
                <c:pt idx="155024">
                  <c:v>-60.414499999999975</c:v>
                </c:pt>
                <c:pt idx="155025">
                  <c:v>-60.412499999999966</c:v>
                </c:pt>
                <c:pt idx="155026">
                  <c:v>-60.410499999999956</c:v>
                </c:pt>
                <c:pt idx="155027">
                  <c:v>-60.408500000000004</c:v>
                </c:pt>
                <c:pt idx="155028">
                  <c:v>-60.406499999999994</c:v>
                </c:pt>
                <c:pt idx="155029">
                  <c:v>-60.404499999999985</c:v>
                </c:pt>
                <c:pt idx="155030">
                  <c:v>-60.402499999999975</c:v>
                </c:pt>
                <c:pt idx="155031">
                  <c:v>-60.400499999999965</c:v>
                </c:pt>
                <c:pt idx="155032">
                  <c:v>-60.398499999999956</c:v>
                </c:pt>
                <c:pt idx="155033">
                  <c:v>-60.396500000000003</c:v>
                </c:pt>
                <c:pt idx="155034">
                  <c:v>-60.394499999999994</c:v>
                </c:pt>
                <c:pt idx="155035">
                  <c:v>-60.392499999999984</c:v>
                </c:pt>
                <c:pt idx="155036">
                  <c:v>-60.390499999999975</c:v>
                </c:pt>
                <c:pt idx="155037">
                  <c:v>-60.388499999999965</c:v>
                </c:pt>
                <c:pt idx="155038">
                  <c:v>-60.386499999999955</c:v>
                </c:pt>
                <c:pt idx="155039">
                  <c:v>-60.384500000000003</c:v>
                </c:pt>
                <c:pt idx="155040">
                  <c:v>-60.382499999999993</c:v>
                </c:pt>
                <c:pt idx="155041">
                  <c:v>-60.380499999999984</c:v>
                </c:pt>
                <c:pt idx="155042">
                  <c:v>-60.378499999999974</c:v>
                </c:pt>
                <c:pt idx="155043">
                  <c:v>-60.376499999999965</c:v>
                </c:pt>
                <c:pt idx="155044">
                  <c:v>-60.374499999999955</c:v>
                </c:pt>
                <c:pt idx="155045">
                  <c:v>-60.372500000000002</c:v>
                </c:pt>
                <c:pt idx="155046">
                  <c:v>-60.370499999999993</c:v>
                </c:pt>
                <c:pt idx="155047">
                  <c:v>-60.368499999999983</c:v>
                </c:pt>
                <c:pt idx="155048">
                  <c:v>-60.366499999999974</c:v>
                </c:pt>
                <c:pt idx="155049">
                  <c:v>-60.364499999999964</c:v>
                </c:pt>
                <c:pt idx="155050">
                  <c:v>-60.362499999999955</c:v>
                </c:pt>
                <c:pt idx="155051">
                  <c:v>-60.360500000000002</c:v>
                </c:pt>
                <c:pt idx="155052">
                  <c:v>-60.358499999999992</c:v>
                </c:pt>
                <c:pt idx="155053">
                  <c:v>-60.356499999999983</c:v>
                </c:pt>
                <c:pt idx="155054">
                  <c:v>-60.354499999999973</c:v>
                </c:pt>
                <c:pt idx="155055">
                  <c:v>-60.352499999999964</c:v>
                </c:pt>
                <c:pt idx="155056">
                  <c:v>-60.350499999999954</c:v>
                </c:pt>
                <c:pt idx="155057">
                  <c:v>-60.348500000000001</c:v>
                </c:pt>
                <c:pt idx="155058">
                  <c:v>-60.346499999999992</c:v>
                </c:pt>
                <c:pt idx="155059">
                  <c:v>-60.344499999999982</c:v>
                </c:pt>
                <c:pt idx="155060">
                  <c:v>-60.342499999999973</c:v>
                </c:pt>
                <c:pt idx="155061">
                  <c:v>-60.340499999999963</c:v>
                </c:pt>
                <c:pt idx="155062">
                  <c:v>-60.338499999999954</c:v>
                </c:pt>
                <c:pt idx="155063">
                  <c:v>-60.336500000000001</c:v>
                </c:pt>
                <c:pt idx="155064">
                  <c:v>-60.334499999999991</c:v>
                </c:pt>
                <c:pt idx="155065">
                  <c:v>-60.332499999999982</c:v>
                </c:pt>
                <c:pt idx="155066">
                  <c:v>-60.330499999999972</c:v>
                </c:pt>
                <c:pt idx="155067">
                  <c:v>-60.328499999999963</c:v>
                </c:pt>
                <c:pt idx="155068">
                  <c:v>-60.326499999999953</c:v>
                </c:pt>
                <c:pt idx="155069">
                  <c:v>-60.3245</c:v>
                </c:pt>
                <c:pt idx="155070">
                  <c:v>-60.322499999999991</c:v>
                </c:pt>
                <c:pt idx="155071">
                  <c:v>-60.320499999999981</c:v>
                </c:pt>
                <c:pt idx="155072">
                  <c:v>-60.318499999999972</c:v>
                </c:pt>
                <c:pt idx="155073">
                  <c:v>-60.316499999999962</c:v>
                </c:pt>
                <c:pt idx="155074">
                  <c:v>-60.314499999999953</c:v>
                </c:pt>
                <c:pt idx="155075">
                  <c:v>-60.3125</c:v>
                </c:pt>
                <c:pt idx="155076">
                  <c:v>-60.31049999999999</c:v>
                </c:pt>
                <c:pt idx="155077">
                  <c:v>-60.308499999999981</c:v>
                </c:pt>
                <c:pt idx="155078">
                  <c:v>-60.306499999999971</c:v>
                </c:pt>
                <c:pt idx="155079">
                  <c:v>-60.304499999999962</c:v>
                </c:pt>
                <c:pt idx="155080">
                  <c:v>-60.302499999999952</c:v>
                </c:pt>
                <c:pt idx="155081">
                  <c:v>-60.3005</c:v>
                </c:pt>
                <c:pt idx="155082">
                  <c:v>-60.29849999999999</c:v>
                </c:pt>
                <c:pt idx="155083">
                  <c:v>-60.29649999999998</c:v>
                </c:pt>
                <c:pt idx="155084">
                  <c:v>-60.294499999999971</c:v>
                </c:pt>
                <c:pt idx="155085">
                  <c:v>-60.292499999999961</c:v>
                </c:pt>
                <c:pt idx="155086">
                  <c:v>-60.290499999999952</c:v>
                </c:pt>
                <c:pt idx="155087">
                  <c:v>-60.288499999999999</c:v>
                </c:pt>
                <c:pt idx="155088">
                  <c:v>-60.28649999999999</c:v>
                </c:pt>
                <c:pt idx="155089">
                  <c:v>-60.28449999999998</c:v>
                </c:pt>
                <c:pt idx="155090">
                  <c:v>-60.28249999999997</c:v>
                </c:pt>
                <c:pt idx="155091">
                  <c:v>-60.280499999999961</c:v>
                </c:pt>
                <c:pt idx="155092">
                  <c:v>-60.278499999999951</c:v>
                </c:pt>
                <c:pt idx="155093">
                  <c:v>-60.276499999999999</c:v>
                </c:pt>
                <c:pt idx="155094">
                  <c:v>-60.274499999999989</c:v>
                </c:pt>
                <c:pt idx="155095">
                  <c:v>-60.27249999999998</c:v>
                </c:pt>
                <c:pt idx="155096">
                  <c:v>-60.27049999999997</c:v>
                </c:pt>
                <c:pt idx="155097">
                  <c:v>-60.26849999999996</c:v>
                </c:pt>
                <c:pt idx="155098">
                  <c:v>-60.266499999999951</c:v>
                </c:pt>
                <c:pt idx="155099">
                  <c:v>-60.264499999999998</c:v>
                </c:pt>
                <c:pt idx="155100">
                  <c:v>-60.262499999999989</c:v>
                </c:pt>
                <c:pt idx="155101">
                  <c:v>-60.260499999999979</c:v>
                </c:pt>
                <c:pt idx="155102">
                  <c:v>-60.25849999999997</c:v>
                </c:pt>
                <c:pt idx="155103">
                  <c:v>-60.25649999999996</c:v>
                </c:pt>
                <c:pt idx="155104">
                  <c:v>-60.25449999999995</c:v>
                </c:pt>
                <c:pt idx="155105">
                  <c:v>-60.252499999999998</c:v>
                </c:pt>
                <c:pt idx="155106">
                  <c:v>-60.250499999999988</c:v>
                </c:pt>
                <c:pt idx="155107">
                  <c:v>-60.248499999999979</c:v>
                </c:pt>
                <c:pt idx="155108">
                  <c:v>-60.246499999999969</c:v>
                </c:pt>
                <c:pt idx="155109">
                  <c:v>-60.24449999999996</c:v>
                </c:pt>
                <c:pt idx="155110">
                  <c:v>-60.24249999999995</c:v>
                </c:pt>
                <c:pt idx="155111">
                  <c:v>-60.240499999999997</c:v>
                </c:pt>
                <c:pt idx="155112">
                  <c:v>-60.238499999999988</c:v>
                </c:pt>
                <c:pt idx="155113">
                  <c:v>-60.236499999999978</c:v>
                </c:pt>
                <c:pt idx="155114">
                  <c:v>-60.234499999999969</c:v>
                </c:pt>
                <c:pt idx="155115">
                  <c:v>-60.232499999999959</c:v>
                </c:pt>
                <c:pt idx="155116">
                  <c:v>-60.23049999999995</c:v>
                </c:pt>
                <c:pt idx="155117">
                  <c:v>-60.228499999999997</c:v>
                </c:pt>
                <c:pt idx="155118">
                  <c:v>-60.226499999999987</c:v>
                </c:pt>
                <c:pt idx="155119">
                  <c:v>-60.224499999999978</c:v>
                </c:pt>
                <c:pt idx="155120">
                  <c:v>-60.222499999999968</c:v>
                </c:pt>
                <c:pt idx="155121">
                  <c:v>-60.220499999999959</c:v>
                </c:pt>
                <c:pt idx="155122">
                  <c:v>-60.218499999999949</c:v>
                </c:pt>
                <c:pt idx="155123">
                  <c:v>-60.216499999999996</c:v>
                </c:pt>
                <c:pt idx="155124">
                  <c:v>-60.214499999999987</c:v>
                </c:pt>
                <c:pt idx="155125">
                  <c:v>-60.212499999999977</c:v>
                </c:pt>
                <c:pt idx="155126">
                  <c:v>-60.210499999999968</c:v>
                </c:pt>
                <c:pt idx="155127">
                  <c:v>-60.208499999999958</c:v>
                </c:pt>
                <c:pt idx="155128">
                  <c:v>-60.206500000000005</c:v>
                </c:pt>
                <c:pt idx="155129">
                  <c:v>-60.204499999999996</c:v>
                </c:pt>
                <c:pt idx="155130">
                  <c:v>-60.202499999999986</c:v>
                </c:pt>
                <c:pt idx="155131">
                  <c:v>-60.200499999999977</c:v>
                </c:pt>
                <c:pt idx="155132">
                  <c:v>-60.198499999999967</c:v>
                </c:pt>
                <c:pt idx="155133">
                  <c:v>-60.196499999999958</c:v>
                </c:pt>
                <c:pt idx="155134">
                  <c:v>-60.194500000000005</c:v>
                </c:pt>
                <c:pt idx="155135">
                  <c:v>-60.192499999999995</c:v>
                </c:pt>
                <c:pt idx="155136">
                  <c:v>-60.190499999999986</c:v>
                </c:pt>
                <c:pt idx="155137">
                  <c:v>-60.188499999999976</c:v>
                </c:pt>
                <c:pt idx="155138">
                  <c:v>-60.186499999999967</c:v>
                </c:pt>
                <c:pt idx="155139">
                  <c:v>-60.184499999999957</c:v>
                </c:pt>
                <c:pt idx="155140">
                  <c:v>-60.182500000000005</c:v>
                </c:pt>
                <c:pt idx="155141">
                  <c:v>-60.180499999999995</c:v>
                </c:pt>
                <c:pt idx="155142">
                  <c:v>-60.178499999999985</c:v>
                </c:pt>
                <c:pt idx="155143">
                  <c:v>-60.176499999999976</c:v>
                </c:pt>
                <c:pt idx="155144">
                  <c:v>-60.174499999999966</c:v>
                </c:pt>
                <c:pt idx="155145">
                  <c:v>-60.172499999999957</c:v>
                </c:pt>
                <c:pt idx="155146">
                  <c:v>-60.170500000000004</c:v>
                </c:pt>
                <c:pt idx="155147">
                  <c:v>-60.168499999999995</c:v>
                </c:pt>
                <c:pt idx="155148">
                  <c:v>-60.166499999999985</c:v>
                </c:pt>
                <c:pt idx="155149">
                  <c:v>-60.164499999999975</c:v>
                </c:pt>
                <c:pt idx="155150">
                  <c:v>-60.162499999999966</c:v>
                </c:pt>
                <c:pt idx="155151">
                  <c:v>-60.160499999999956</c:v>
                </c:pt>
                <c:pt idx="155152">
                  <c:v>-60.158500000000004</c:v>
                </c:pt>
                <c:pt idx="155153">
                  <c:v>-60.156499999999994</c:v>
                </c:pt>
                <c:pt idx="155154">
                  <c:v>-60.154499999999985</c:v>
                </c:pt>
                <c:pt idx="155155">
                  <c:v>-60.152499999999975</c:v>
                </c:pt>
                <c:pt idx="155156">
                  <c:v>-60.150499999999965</c:v>
                </c:pt>
                <c:pt idx="155157">
                  <c:v>-60.148499999999956</c:v>
                </c:pt>
                <c:pt idx="155158">
                  <c:v>-60.146500000000003</c:v>
                </c:pt>
                <c:pt idx="155159">
                  <c:v>-60.144499999999994</c:v>
                </c:pt>
                <c:pt idx="155160">
                  <c:v>-60.142499999999984</c:v>
                </c:pt>
                <c:pt idx="155161">
                  <c:v>-60.140499999999975</c:v>
                </c:pt>
                <c:pt idx="155162">
                  <c:v>-60.138499999999965</c:v>
                </c:pt>
                <c:pt idx="155163">
                  <c:v>-60.136499999999955</c:v>
                </c:pt>
                <c:pt idx="155164">
                  <c:v>-60.134500000000003</c:v>
                </c:pt>
                <c:pt idx="155165">
                  <c:v>-60.132499999999993</c:v>
                </c:pt>
                <c:pt idx="155166">
                  <c:v>-60.130499999999984</c:v>
                </c:pt>
                <c:pt idx="155167">
                  <c:v>-60.128499999999974</c:v>
                </c:pt>
                <c:pt idx="155168">
                  <c:v>-60.126499999999965</c:v>
                </c:pt>
                <c:pt idx="155169">
                  <c:v>-60.124499999999955</c:v>
                </c:pt>
                <c:pt idx="155170">
                  <c:v>-60.122500000000002</c:v>
                </c:pt>
                <c:pt idx="155171">
                  <c:v>-60.120499999999993</c:v>
                </c:pt>
                <c:pt idx="155172">
                  <c:v>-60.118499999999983</c:v>
                </c:pt>
                <c:pt idx="155173">
                  <c:v>-60.116499999999974</c:v>
                </c:pt>
                <c:pt idx="155174">
                  <c:v>-60.114499999999964</c:v>
                </c:pt>
                <c:pt idx="155175">
                  <c:v>-60.112499999999955</c:v>
                </c:pt>
                <c:pt idx="155176">
                  <c:v>-60.110500000000002</c:v>
                </c:pt>
                <c:pt idx="155177">
                  <c:v>-60.108499999999992</c:v>
                </c:pt>
                <c:pt idx="155178">
                  <c:v>-60.106499999999983</c:v>
                </c:pt>
                <c:pt idx="155179">
                  <c:v>-60.104499999999973</c:v>
                </c:pt>
                <c:pt idx="155180">
                  <c:v>-60.102499999999964</c:v>
                </c:pt>
                <c:pt idx="155181">
                  <c:v>-60.100499999999954</c:v>
                </c:pt>
                <c:pt idx="155182">
                  <c:v>-60.098500000000001</c:v>
                </c:pt>
                <c:pt idx="155183">
                  <c:v>-60.096499999999992</c:v>
                </c:pt>
                <c:pt idx="155184">
                  <c:v>-60.094499999999982</c:v>
                </c:pt>
                <c:pt idx="155185">
                  <c:v>-60.092499999999973</c:v>
                </c:pt>
                <c:pt idx="155186">
                  <c:v>-60.090499999999963</c:v>
                </c:pt>
                <c:pt idx="155187">
                  <c:v>-60.088499999999954</c:v>
                </c:pt>
                <c:pt idx="155188">
                  <c:v>-60.086500000000001</c:v>
                </c:pt>
                <c:pt idx="155189">
                  <c:v>-60.084499999999991</c:v>
                </c:pt>
                <c:pt idx="155190">
                  <c:v>-60.082499999999982</c:v>
                </c:pt>
                <c:pt idx="155191">
                  <c:v>-60.080499999999972</c:v>
                </c:pt>
                <c:pt idx="155192">
                  <c:v>-60.078499999999963</c:v>
                </c:pt>
                <c:pt idx="155193">
                  <c:v>-60.076499999999953</c:v>
                </c:pt>
                <c:pt idx="155194">
                  <c:v>-60.0745</c:v>
                </c:pt>
                <c:pt idx="155195">
                  <c:v>-60.072499999999991</c:v>
                </c:pt>
                <c:pt idx="155196">
                  <c:v>-60.070499999999981</c:v>
                </c:pt>
                <c:pt idx="155197">
                  <c:v>-60.068499999999972</c:v>
                </c:pt>
                <c:pt idx="155198">
                  <c:v>-60.066499999999962</c:v>
                </c:pt>
                <c:pt idx="155199">
                  <c:v>-60.064499999999953</c:v>
                </c:pt>
                <c:pt idx="155200">
                  <c:v>-60.0625</c:v>
                </c:pt>
                <c:pt idx="155201">
                  <c:v>-60.06049999999999</c:v>
                </c:pt>
                <c:pt idx="155202">
                  <c:v>-60.058499999999981</c:v>
                </c:pt>
                <c:pt idx="155203">
                  <c:v>-60.056499999999971</c:v>
                </c:pt>
                <c:pt idx="155204">
                  <c:v>-60.054499999999962</c:v>
                </c:pt>
                <c:pt idx="155205">
                  <c:v>-60.052499999999952</c:v>
                </c:pt>
                <c:pt idx="155206">
                  <c:v>-60.0505</c:v>
                </c:pt>
                <c:pt idx="155207">
                  <c:v>-60.04849999999999</c:v>
                </c:pt>
                <c:pt idx="155208">
                  <c:v>-60.04649999999998</c:v>
                </c:pt>
                <c:pt idx="155209">
                  <c:v>-60.044499999999971</c:v>
                </c:pt>
                <c:pt idx="155210">
                  <c:v>-60.042499999999961</c:v>
                </c:pt>
                <c:pt idx="155211">
                  <c:v>-60.040499999999952</c:v>
                </c:pt>
                <c:pt idx="155212">
                  <c:v>-60.038499999999999</c:v>
                </c:pt>
                <c:pt idx="155213">
                  <c:v>-60.03649999999999</c:v>
                </c:pt>
                <c:pt idx="155214">
                  <c:v>-60.03449999999998</c:v>
                </c:pt>
                <c:pt idx="155215">
                  <c:v>-60.03249999999997</c:v>
                </c:pt>
                <c:pt idx="155216">
                  <c:v>-60.030499999999961</c:v>
                </c:pt>
                <c:pt idx="155217">
                  <c:v>-60.028499999999951</c:v>
                </c:pt>
                <c:pt idx="155218">
                  <c:v>-60.026499999999999</c:v>
                </c:pt>
                <c:pt idx="155219">
                  <c:v>-60.024499999999989</c:v>
                </c:pt>
                <c:pt idx="155220">
                  <c:v>-60.02249999999998</c:v>
                </c:pt>
                <c:pt idx="155221">
                  <c:v>-60.02049999999997</c:v>
                </c:pt>
                <c:pt idx="155222">
                  <c:v>-60.01849999999996</c:v>
                </c:pt>
                <c:pt idx="155223">
                  <c:v>-60.016499999999951</c:v>
                </c:pt>
                <c:pt idx="155224">
                  <c:v>-60.014499999999998</c:v>
                </c:pt>
                <c:pt idx="155225">
                  <c:v>-60.012499999999989</c:v>
                </c:pt>
                <c:pt idx="155226">
                  <c:v>-60.010499999999979</c:v>
                </c:pt>
                <c:pt idx="155227">
                  <c:v>-60.00849999999997</c:v>
                </c:pt>
                <c:pt idx="155228">
                  <c:v>-60.00649999999996</c:v>
                </c:pt>
                <c:pt idx="155229">
                  <c:v>-60.00449999999995</c:v>
                </c:pt>
                <c:pt idx="155230">
                  <c:v>-60.002499999999998</c:v>
                </c:pt>
                <c:pt idx="155231">
                  <c:v>-60.000499999999988</c:v>
                </c:pt>
                <c:pt idx="155232">
                  <c:v>-59.998499999999979</c:v>
                </c:pt>
                <c:pt idx="155233">
                  <c:v>-59.996499999999969</c:v>
                </c:pt>
                <c:pt idx="155234">
                  <c:v>-59.99449999999996</c:v>
                </c:pt>
                <c:pt idx="155235">
                  <c:v>-59.99249999999995</c:v>
                </c:pt>
                <c:pt idx="155236">
                  <c:v>-59.990499999999997</c:v>
                </c:pt>
                <c:pt idx="155237">
                  <c:v>-59.988499999999988</c:v>
                </c:pt>
                <c:pt idx="155238">
                  <c:v>-59.986499999999978</c:v>
                </c:pt>
                <c:pt idx="155239">
                  <c:v>-59.984499999999969</c:v>
                </c:pt>
                <c:pt idx="155240">
                  <c:v>-59.982499999999959</c:v>
                </c:pt>
                <c:pt idx="155241">
                  <c:v>-59.98049999999995</c:v>
                </c:pt>
                <c:pt idx="155242">
                  <c:v>-59.978499999999997</c:v>
                </c:pt>
                <c:pt idx="155243">
                  <c:v>-59.976499999999987</c:v>
                </c:pt>
                <c:pt idx="155244">
                  <c:v>-59.974499999999978</c:v>
                </c:pt>
                <c:pt idx="155245">
                  <c:v>-59.972499999999968</c:v>
                </c:pt>
                <c:pt idx="155246">
                  <c:v>-59.970499999999959</c:v>
                </c:pt>
                <c:pt idx="155247">
                  <c:v>-59.968499999999949</c:v>
                </c:pt>
                <c:pt idx="155248">
                  <c:v>-59.966499999999996</c:v>
                </c:pt>
                <c:pt idx="155249">
                  <c:v>-59.964499999999987</c:v>
                </c:pt>
                <c:pt idx="155250">
                  <c:v>-59.962499999999977</c:v>
                </c:pt>
                <c:pt idx="155251">
                  <c:v>-59.960499999999968</c:v>
                </c:pt>
                <c:pt idx="155252">
                  <c:v>-59.958499999999958</c:v>
                </c:pt>
                <c:pt idx="155253">
                  <c:v>-59.956500000000005</c:v>
                </c:pt>
                <c:pt idx="155254">
                  <c:v>-59.954499999999996</c:v>
                </c:pt>
                <c:pt idx="155255">
                  <c:v>-59.952499999999986</c:v>
                </c:pt>
                <c:pt idx="155256">
                  <c:v>-59.950499999999977</c:v>
                </c:pt>
                <c:pt idx="155257">
                  <c:v>-59.948499999999967</c:v>
                </c:pt>
                <c:pt idx="155258">
                  <c:v>-59.946499999999958</c:v>
                </c:pt>
                <c:pt idx="155259">
                  <c:v>-59.944500000000005</c:v>
                </c:pt>
                <c:pt idx="155260">
                  <c:v>-59.942499999999995</c:v>
                </c:pt>
                <c:pt idx="155261">
                  <c:v>-59.940499999999986</c:v>
                </c:pt>
                <c:pt idx="155262">
                  <c:v>-59.938499999999976</c:v>
                </c:pt>
                <c:pt idx="155263">
                  <c:v>-59.936499999999967</c:v>
                </c:pt>
                <c:pt idx="155264">
                  <c:v>-59.934499999999957</c:v>
                </c:pt>
                <c:pt idx="155265">
                  <c:v>-59.932500000000005</c:v>
                </c:pt>
                <c:pt idx="155266">
                  <c:v>-59.930499999999995</c:v>
                </c:pt>
                <c:pt idx="155267">
                  <c:v>-59.928499999999985</c:v>
                </c:pt>
                <c:pt idx="155268">
                  <c:v>-59.926499999999976</c:v>
                </c:pt>
                <c:pt idx="155269">
                  <c:v>-59.924499999999966</c:v>
                </c:pt>
                <c:pt idx="155270">
                  <c:v>-59.922499999999957</c:v>
                </c:pt>
                <c:pt idx="155271">
                  <c:v>-59.920500000000004</c:v>
                </c:pt>
                <c:pt idx="155272">
                  <c:v>-59.918499999999995</c:v>
                </c:pt>
                <c:pt idx="155273">
                  <c:v>-59.916499999999985</c:v>
                </c:pt>
                <c:pt idx="155274">
                  <c:v>-59.914499999999975</c:v>
                </c:pt>
                <c:pt idx="155275">
                  <c:v>-59.912499999999966</c:v>
                </c:pt>
                <c:pt idx="155276">
                  <c:v>-59.910499999999956</c:v>
                </c:pt>
                <c:pt idx="155277">
                  <c:v>-59.908500000000004</c:v>
                </c:pt>
                <c:pt idx="155278">
                  <c:v>-59.906499999999994</c:v>
                </c:pt>
                <c:pt idx="155279">
                  <c:v>-59.904499999999985</c:v>
                </c:pt>
                <c:pt idx="155280">
                  <c:v>-59.902499999999975</c:v>
                </c:pt>
                <c:pt idx="155281">
                  <c:v>-59.900499999999965</c:v>
                </c:pt>
                <c:pt idx="155282">
                  <c:v>-59.898499999999956</c:v>
                </c:pt>
                <c:pt idx="155283">
                  <c:v>-59.896500000000003</c:v>
                </c:pt>
                <c:pt idx="155284">
                  <c:v>-59.894499999999994</c:v>
                </c:pt>
                <c:pt idx="155285">
                  <c:v>-59.892499999999984</c:v>
                </c:pt>
                <c:pt idx="155286">
                  <c:v>-59.890499999999975</c:v>
                </c:pt>
                <c:pt idx="155287">
                  <c:v>-59.888499999999965</c:v>
                </c:pt>
                <c:pt idx="155288">
                  <c:v>-59.886499999999955</c:v>
                </c:pt>
                <c:pt idx="155289">
                  <c:v>-59.884500000000003</c:v>
                </c:pt>
                <c:pt idx="155290">
                  <c:v>-59.882499999999993</c:v>
                </c:pt>
                <c:pt idx="155291">
                  <c:v>-59.880499999999984</c:v>
                </c:pt>
                <c:pt idx="155292">
                  <c:v>-59.878499999999974</c:v>
                </c:pt>
                <c:pt idx="155293">
                  <c:v>-59.876499999999965</c:v>
                </c:pt>
                <c:pt idx="155294">
                  <c:v>-59.874499999999955</c:v>
                </c:pt>
                <c:pt idx="155295">
                  <c:v>-59.872500000000002</c:v>
                </c:pt>
                <c:pt idx="155296">
                  <c:v>-59.870499999999993</c:v>
                </c:pt>
                <c:pt idx="155297">
                  <c:v>-59.868499999999983</c:v>
                </c:pt>
                <c:pt idx="155298">
                  <c:v>-59.866499999999974</c:v>
                </c:pt>
                <c:pt idx="155299">
                  <c:v>-59.864499999999964</c:v>
                </c:pt>
                <c:pt idx="155300">
                  <c:v>-59.862499999999955</c:v>
                </c:pt>
                <c:pt idx="155301">
                  <c:v>-59.860500000000002</c:v>
                </c:pt>
                <c:pt idx="155302">
                  <c:v>-59.858499999999992</c:v>
                </c:pt>
                <c:pt idx="155303">
                  <c:v>-59.856499999999983</c:v>
                </c:pt>
                <c:pt idx="155304">
                  <c:v>-59.854499999999973</c:v>
                </c:pt>
                <c:pt idx="155305">
                  <c:v>-59.852499999999964</c:v>
                </c:pt>
                <c:pt idx="155306">
                  <c:v>-59.850499999999954</c:v>
                </c:pt>
                <c:pt idx="155307">
                  <c:v>-59.848500000000001</c:v>
                </c:pt>
                <c:pt idx="155308">
                  <c:v>-59.846499999999992</c:v>
                </c:pt>
                <c:pt idx="155309">
                  <c:v>-59.844499999999982</c:v>
                </c:pt>
                <c:pt idx="155310">
                  <c:v>-59.842499999999973</c:v>
                </c:pt>
                <c:pt idx="155311">
                  <c:v>-59.840499999999963</c:v>
                </c:pt>
                <c:pt idx="155312">
                  <c:v>-59.838499999999954</c:v>
                </c:pt>
                <c:pt idx="155313">
                  <c:v>-59.836500000000001</c:v>
                </c:pt>
                <c:pt idx="155314">
                  <c:v>-59.834499999999991</c:v>
                </c:pt>
                <c:pt idx="155315">
                  <c:v>-59.832499999999982</c:v>
                </c:pt>
                <c:pt idx="155316">
                  <c:v>-59.830499999999972</c:v>
                </c:pt>
                <c:pt idx="155317">
                  <c:v>-59.828499999999963</c:v>
                </c:pt>
                <c:pt idx="155318">
                  <c:v>-59.826499999999953</c:v>
                </c:pt>
                <c:pt idx="155319">
                  <c:v>-59.8245</c:v>
                </c:pt>
                <c:pt idx="155320">
                  <c:v>-59.822499999999991</c:v>
                </c:pt>
                <c:pt idx="155321">
                  <c:v>-59.820499999999981</c:v>
                </c:pt>
                <c:pt idx="155322">
                  <c:v>-59.818499999999972</c:v>
                </c:pt>
                <c:pt idx="155323">
                  <c:v>-59.816499999999962</c:v>
                </c:pt>
                <c:pt idx="155324">
                  <c:v>-59.814499999999953</c:v>
                </c:pt>
                <c:pt idx="155325">
                  <c:v>-59.8125</c:v>
                </c:pt>
                <c:pt idx="155326">
                  <c:v>-59.81049999999999</c:v>
                </c:pt>
                <c:pt idx="155327">
                  <c:v>-59.808499999999981</c:v>
                </c:pt>
                <c:pt idx="155328">
                  <c:v>-59.806499999999971</c:v>
                </c:pt>
                <c:pt idx="155329">
                  <c:v>-59.804499999999962</c:v>
                </c:pt>
                <c:pt idx="155330">
                  <c:v>-59.802499999999952</c:v>
                </c:pt>
                <c:pt idx="155331">
                  <c:v>-59.8005</c:v>
                </c:pt>
                <c:pt idx="155332">
                  <c:v>-59.79849999999999</c:v>
                </c:pt>
                <c:pt idx="155333">
                  <c:v>-59.79649999999998</c:v>
                </c:pt>
                <c:pt idx="155334">
                  <c:v>-59.794499999999971</c:v>
                </c:pt>
                <c:pt idx="155335">
                  <c:v>-59.792499999999961</c:v>
                </c:pt>
                <c:pt idx="155336">
                  <c:v>-59.790499999999952</c:v>
                </c:pt>
                <c:pt idx="155337">
                  <c:v>-59.788499999999999</c:v>
                </c:pt>
                <c:pt idx="155338">
                  <c:v>-59.78649999999999</c:v>
                </c:pt>
                <c:pt idx="155339">
                  <c:v>-59.78449999999998</c:v>
                </c:pt>
                <c:pt idx="155340">
                  <c:v>-59.78249999999997</c:v>
                </c:pt>
                <c:pt idx="155341">
                  <c:v>-59.780499999999961</c:v>
                </c:pt>
                <c:pt idx="155342">
                  <c:v>-59.778499999999951</c:v>
                </c:pt>
                <c:pt idx="155343">
                  <c:v>-59.776499999999999</c:v>
                </c:pt>
                <c:pt idx="155344">
                  <c:v>-59.774499999999989</c:v>
                </c:pt>
                <c:pt idx="155345">
                  <c:v>-59.77249999999998</c:v>
                </c:pt>
                <c:pt idx="155346">
                  <c:v>-59.77049999999997</c:v>
                </c:pt>
                <c:pt idx="155347">
                  <c:v>-59.76849999999996</c:v>
                </c:pt>
                <c:pt idx="155348">
                  <c:v>-59.766499999999951</c:v>
                </c:pt>
                <c:pt idx="155349">
                  <c:v>-59.764499999999998</c:v>
                </c:pt>
                <c:pt idx="155350">
                  <c:v>-59.762499999999989</c:v>
                </c:pt>
                <c:pt idx="155351">
                  <c:v>-59.760499999999979</c:v>
                </c:pt>
                <c:pt idx="155352">
                  <c:v>-59.75849999999997</c:v>
                </c:pt>
                <c:pt idx="155353">
                  <c:v>-59.75649999999996</c:v>
                </c:pt>
                <c:pt idx="155354">
                  <c:v>-59.75449999999995</c:v>
                </c:pt>
                <c:pt idx="155355">
                  <c:v>-59.752499999999998</c:v>
                </c:pt>
                <c:pt idx="155356">
                  <c:v>-59.750499999999988</c:v>
                </c:pt>
                <c:pt idx="155357">
                  <c:v>-59.748499999999979</c:v>
                </c:pt>
                <c:pt idx="155358">
                  <c:v>-59.746499999999969</c:v>
                </c:pt>
                <c:pt idx="155359">
                  <c:v>-59.74449999999996</c:v>
                </c:pt>
                <c:pt idx="155360">
                  <c:v>-59.74249999999995</c:v>
                </c:pt>
                <c:pt idx="155361">
                  <c:v>-59.740499999999997</c:v>
                </c:pt>
                <c:pt idx="155362">
                  <c:v>-59.738499999999988</c:v>
                </c:pt>
                <c:pt idx="155363">
                  <c:v>-59.736499999999978</c:v>
                </c:pt>
                <c:pt idx="155364">
                  <c:v>-59.734499999999969</c:v>
                </c:pt>
                <c:pt idx="155365">
                  <c:v>-59.732499999999959</c:v>
                </c:pt>
                <c:pt idx="155366">
                  <c:v>-59.73049999999995</c:v>
                </c:pt>
                <c:pt idx="155367">
                  <c:v>-59.728499999999997</c:v>
                </c:pt>
                <c:pt idx="155368">
                  <c:v>-59.726499999999987</c:v>
                </c:pt>
                <c:pt idx="155369">
                  <c:v>-59.724499999999978</c:v>
                </c:pt>
                <c:pt idx="155370">
                  <c:v>-59.722499999999968</c:v>
                </c:pt>
                <c:pt idx="155371">
                  <c:v>-59.720499999999959</c:v>
                </c:pt>
                <c:pt idx="155372">
                  <c:v>-59.718499999999949</c:v>
                </c:pt>
                <c:pt idx="155373">
                  <c:v>-59.716499999999996</c:v>
                </c:pt>
                <c:pt idx="155374">
                  <c:v>-59.714499999999987</c:v>
                </c:pt>
                <c:pt idx="155375">
                  <c:v>-59.712499999999977</c:v>
                </c:pt>
                <c:pt idx="155376">
                  <c:v>-59.710499999999968</c:v>
                </c:pt>
                <c:pt idx="155377">
                  <c:v>-59.708499999999958</c:v>
                </c:pt>
                <c:pt idx="155378">
                  <c:v>-59.706500000000005</c:v>
                </c:pt>
                <c:pt idx="155379">
                  <c:v>-59.704499999999996</c:v>
                </c:pt>
                <c:pt idx="155380">
                  <c:v>-59.702499999999986</c:v>
                </c:pt>
                <c:pt idx="155381">
                  <c:v>-59.700499999999977</c:v>
                </c:pt>
                <c:pt idx="155382">
                  <c:v>-59.698499999999967</c:v>
                </c:pt>
                <c:pt idx="155383">
                  <c:v>-59.696499999999958</c:v>
                </c:pt>
                <c:pt idx="155384">
                  <c:v>-59.694500000000005</c:v>
                </c:pt>
                <c:pt idx="155385">
                  <c:v>-59.692499999999995</c:v>
                </c:pt>
                <c:pt idx="155386">
                  <c:v>-59.690499999999986</c:v>
                </c:pt>
                <c:pt idx="155387">
                  <c:v>-59.688499999999976</c:v>
                </c:pt>
                <c:pt idx="155388">
                  <c:v>-59.686499999999967</c:v>
                </c:pt>
                <c:pt idx="155389">
                  <c:v>-59.684499999999957</c:v>
                </c:pt>
                <c:pt idx="155390">
                  <c:v>-59.682500000000005</c:v>
                </c:pt>
                <c:pt idx="155391">
                  <c:v>-59.680499999999995</c:v>
                </c:pt>
                <c:pt idx="155392">
                  <c:v>-59.678499999999985</c:v>
                </c:pt>
                <c:pt idx="155393">
                  <c:v>-59.676499999999976</c:v>
                </c:pt>
                <c:pt idx="155394">
                  <c:v>-59.674499999999966</c:v>
                </c:pt>
                <c:pt idx="155395">
                  <c:v>-59.672499999999957</c:v>
                </c:pt>
                <c:pt idx="155396">
                  <c:v>-59.670500000000004</c:v>
                </c:pt>
                <c:pt idx="155397">
                  <c:v>-59.668499999999995</c:v>
                </c:pt>
                <c:pt idx="155398">
                  <c:v>-59.666499999999985</c:v>
                </c:pt>
                <c:pt idx="155399">
                  <c:v>-59.664499999999975</c:v>
                </c:pt>
                <c:pt idx="155400">
                  <c:v>-59.662499999999966</c:v>
                </c:pt>
                <c:pt idx="155401">
                  <c:v>-59.660499999999956</c:v>
                </c:pt>
                <c:pt idx="155402">
                  <c:v>-59.658500000000004</c:v>
                </c:pt>
                <c:pt idx="155403">
                  <c:v>-59.656499999999994</c:v>
                </c:pt>
                <c:pt idx="155404">
                  <c:v>-59.654499999999985</c:v>
                </c:pt>
                <c:pt idx="155405">
                  <c:v>-59.652499999999975</c:v>
                </c:pt>
                <c:pt idx="155406">
                  <c:v>-59.650499999999965</c:v>
                </c:pt>
                <c:pt idx="155407">
                  <c:v>-59.648499999999956</c:v>
                </c:pt>
                <c:pt idx="155408">
                  <c:v>-59.646500000000003</c:v>
                </c:pt>
                <c:pt idx="155409">
                  <c:v>-59.644499999999994</c:v>
                </c:pt>
                <c:pt idx="155410">
                  <c:v>-59.642499999999984</c:v>
                </c:pt>
                <c:pt idx="155411">
                  <c:v>-59.640499999999975</c:v>
                </c:pt>
                <c:pt idx="155412">
                  <c:v>-59.638499999999965</c:v>
                </c:pt>
                <c:pt idx="155413">
                  <c:v>-59.636499999999955</c:v>
                </c:pt>
                <c:pt idx="155414">
                  <c:v>-59.634500000000003</c:v>
                </c:pt>
                <c:pt idx="155415">
                  <c:v>-59.632499999999993</c:v>
                </c:pt>
                <c:pt idx="155416">
                  <c:v>-59.630499999999984</c:v>
                </c:pt>
                <c:pt idx="155417">
                  <c:v>-59.628499999999974</c:v>
                </c:pt>
                <c:pt idx="155418">
                  <c:v>-59.626499999999965</c:v>
                </c:pt>
                <c:pt idx="155419">
                  <c:v>-59.624499999999955</c:v>
                </c:pt>
                <c:pt idx="155420">
                  <c:v>-59.622500000000002</c:v>
                </c:pt>
                <c:pt idx="155421">
                  <c:v>-59.620499999999993</c:v>
                </c:pt>
                <c:pt idx="155422">
                  <c:v>-59.618499999999983</c:v>
                </c:pt>
                <c:pt idx="155423">
                  <c:v>-59.616499999999974</c:v>
                </c:pt>
                <c:pt idx="155424">
                  <c:v>-59.614499999999964</c:v>
                </c:pt>
                <c:pt idx="155425">
                  <c:v>-59.612499999999955</c:v>
                </c:pt>
                <c:pt idx="155426">
                  <c:v>-59.610500000000002</c:v>
                </c:pt>
                <c:pt idx="155427">
                  <c:v>-59.608499999999992</c:v>
                </c:pt>
                <c:pt idx="155428">
                  <c:v>-59.606499999999983</c:v>
                </c:pt>
                <c:pt idx="155429">
                  <c:v>-59.604499999999973</c:v>
                </c:pt>
                <c:pt idx="155430">
                  <c:v>-59.602499999999964</c:v>
                </c:pt>
                <c:pt idx="155431">
                  <c:v>-59.600499999999954</c:v>
                </c:pt>
                <c:pt idx="155432">
                  <c:v>-59.598500000000001</c:v>
                </c:pt>
                <c:pt idx="155433">
                  <c:v>-59.596499999999992</c:v>
                </c:pt>
                <c:pt idx="155434">
                  <c:v>-59.594499999999982</c:v>
                </c:pt>
                <c:pt idx="155435">
                  <c:v>-59.592499999999973</c:v>
                </c:pt>
                <c:pt idx="155436">
                  <c:v>-59.590499999999963</c:v>
                </c:pt>
                <c:pt idx="155437">
                  <c:v>-59.588499999999954</c:v>
                </c:pt>
                <c:pt idx="155438">
                  <c:v>-59.586500000000001</c:v>
                </c:pt>
                <c:pt idx="155439">
                  <c:v>-59.584499999999991</c:v>
                </c:pt>
                <c:pt idx="155440">
                  <c:v>-59.582499999999982</c:v>
                </c:pt>
                <c:pt idx="155441">
                  <c:v>-59.580499999999972</c:v>
                </c:pt>
                <c:pt idx="155442">
                  <c:v>-59.578499999999963</c:v>
                </c:pt>
                <c:pt idx="155443">
                  <c:v>-59.576499999999953</c:v>
                </c:pt>
                <c:pt idx="155444">
                  <c:v>-59.5745</c:v>
                </c:pt>
                <c:pt idx="155445">
                  <c:v>-59.572499999999991</c:v>
                </c:pt>
                <c:pt idx="155446">
                  <c:v>-59.570499999999981</c:v>
                </c:pt>
                <c:pt idx="155447">
                  <c:v>-59.568499999999972</c:v>
                </c:pt>
                <c:pt idx="155448">
                  <c:v>-59.566499999999962</c:v>
                </c:pt>
                <c:pt idx="155449">
                  <c:v>-59.564499999999953</c:v>
                </c:pt>
                <c:pt idx="155450">
                  <c:v>-59.5625</c:v>
                </c:pt>
                <c:pt idx="155451">
                  <c:v>-59.56049999999999</c:v>
                </c:pt>
                <c:pt idx="155452">
                  <c:v>-59.558499999999981</c:v>
                </c:pt>
                <c:pt idx="155453">
                  <c:v>-59.556499999999971</c:v>
                </c:pt>
                <c:pt idx="155454">
                  <c:v>-59.554499999999962</c:v>
                </c:pt>
                <c:pt idx="155455">
                  <c:v>-59.552499999999952</c:v>
                </c:pt>
                <c:pt idx="155456">
                  <c:v>-59.5505</c:v>
                </c:pt>
                <c:pt idx="155457">
                  <c:v>-59.54849999999999</c:v>
                </c:pt>
                <c:pt idx="155458">
                  <c:v>-59.54649999999998</c:v>
                </c:pt>
                <c:pt idx="155459">
                  <c:v>-59.544499999999971</c:v>
                </c:pt>
                <c:pt idx="155460">
                  <c:v>-59.542499999999961</c:v>
                </c:pt>
                <c:pt idx="155461">
                  <c:v>-59.540499999999952</c:v>
                </c:pt>
                <c:pt idx="155462">
                  <c:v>-59.538499999999999</c:v>
                </c:pt>
                <c:pt idx="155463">
                  <c:v>-59.53649999999999</c:v>
                </c:pt>
                <c:pt idx="155464">
                  <c:v>-59.53449999999998</c:v>
                </c:pt>
                <c:pt idx="155465">
                  <c:v>-59.53249999999997</c:v>
                </c:pt>
                <c:pt idx="155466">
                  <c:v>-59.530499999999961</c:v>
                </c:pt>
                <c:pt idx="155467">
                  <c:v>-59.528499999999951</c:v>
                </c:pt>
                <c:pt idx="155468">
                  <c:v>-59.526499999999999</c:v>
                </c:pt>
                <c:pt idx="155469">
                  <c:v>-59.524499999999989</c:v>
                </c:pt>
                <c:pt idx="155470">
                  <c:v>-59.52249999999998</c:v>
                </c:pt>
                <c:pt idx="155471">
                  <c:v>-59.52049999999997</c:v>
                </c:pt>
                <c:pt idx="155472">
                  <c:v>-59.51849999999996</c:v>
                </c:pt>
                <c:pt idx="155473">
                  <c:v>-59.516499999999951</c:v>
                </c:pt>
                <c:pt idx="155474">
                  <c:v>-59.514499999999998</c:v>
                </c:pt>
                <c:pt idx="155475">
                  <c:v>-59.512499999999989</c:v>
                </c:pt>
                <c:pt idx="155476">
                  <c:v>-59.510499999999979</c:v>
                </c:pt>
                <c:pt idx="155477">
                  <c:v>-59.50849999999997</c:v>
                </c:pt>
                <c:pt idx="155478">
                  <c:v>-59.50649999999996</c:v>
                </c:pt>
                <c:pt idx="155479">
                  <c:v>-59.50449999999995</c:v>
                </c:pt>
                <c:pt idx="155480">
                  <c:v>-59.502499999999998</c:v>
                </c:pt>
                <c:pt idx="155481">
                  <c:v>-59.500499999999988</c:v>
                </c:pt>
                <c:pt idx="155482">
                  <c:v>-59.498499999999979</c:v>
                </c:pt>
                <c:pt idx="155483">
                  <c:v>-59.496499999999969</c:v>
                </c:pt>
                <c:pt idx="155484">
                  <c:v>-59.49449999999996</c:v>
                </c:pt>
                <c:pt idx="155485">
                  <c:v>-59.49249999999995</c:v>
                </c:pt>
                <c:pt idx="155486">
                  <c:v>-59.490499999999997</c:v>
                </c:pt>
                <c:pt idx="155487">
                  <c:v>-59.488499999999988</c:v>
                </c:pt>
                <c:pt idx="155488">
                  <c:v>-59.486499999999978</c:v>
                </c:pt>
                <c:pt idx="155489">
                  <c:v>-59.484499999999969</c:v>
                </c:pt>
                <c:pt idx="155490">
                  <c:v>-59.482499999999959</c:v>
                </c:pt>
                <c:pt idx="155491">
                  <c:v>-59.48049999999995</c:v>
                </c:pt>
                <c:pt idx="155492">
                  <c:v>-59.478499999999997</c:v>
                </c:pt>
                <c:pt idx="155493">
                  <c:v>-59.476499999999987</c:v>
                </c:pt>
                <c:pt idx="155494">
                  <c:v>-59.474499999999978</c:v>
                </c:pt>
                <c:pt idx="155495">
                  <c:v>-59.472499999999968</c:v>
                </c:pt>
                <c:pt idx="155496">
                  <c:v>-59.470499999999959</c:v>
                </c:pt>
                <c:pt idx="155497">
                  <c:v>-59.468499999999949</c:v>
                </c:pt>
                <c:pt idx="155498">
                  <c:v>-59.466499999999996</c:v>
                </c:pt>
                <c:pt idx="155499">
                  <c:v>-59.464499999999987</c:v>
                </c:pt>
                <c:pt idx="155500">
                  <c:v>-59.462499999999977</c:v>
                </c:pt>
                <c:pt idx="155501">
                  <c:v>-59.460499999999968</c:v>
                </c:pt>
                <c:pt idx="155502">
                  <c:v>-59.458499999999958</c:v>
                </c:pt>
                <c:pt idx="155503">
                  <c:v>-59.456500000000005</c:v>
                </c:pt>
                <c:pt idx="155504">
                  <c:v>-59.454499999999996</c:v>
                </c:pt>
                <c:pt idx="155505">
                  <c:v>-59.452499999999986</c:v>
                </c:pt>
                <c:pt idx="155506">
                  <c:v>-59.450499999999977</c:v>
                </c:pt>
                <c:pt idx="155507">
                  <c:v>-59.448499999999967</c:v>
                </c:pt>
                <c:pt idx="155508">
                  <c:v>-59.446499999999958</c:v>
                </c:pt>
                <c:pt idx="155509">
                  <c:v>-59.444500000000005</c:v>
                </c:pt>
                <c:pt idx="155510">
                  <c:v>-59.442499999999995</c:v>
                </c:pt>
                <c:pt idx="155511">
                  <c:v>-59.440499999999986</c:v>
                </c:pt>
                <c:pt idx="155512">
                  <c:v>-59.438499999999976</c:v>
                </c:pt>
                <c:pt idx="155513">
                  <c:v>-59.436499999999967</c:v>
                </c:pt>
                <c:pt idx="155514">
                  <c:v>-59.434499999999957</c:v>
                </c:pt>
                <c:pt idx="155515">
                  <c:v>-59.432500000000005</c:v>
                </c:pt>
                <c:pt idx="155516">
                  <c:v>-59.430499999999995</c:v>
                </c:pt>
                <c:pt idx="155517">
                  <c:v>-59.428499999999985</c:v>
                </c:pt>
                <c:pt idx="155518">
                  <c:v>-59.426499999999976</c:v>
                </c:pt>
                <c:pt idx="155519">
                  <c:v>-59.424499999999966</c:v>
                </c:pt>
                <c:pt idx="155520">
                  <c:v>-59.422499999999957</c:v>
                </c:pt>
                <c:pt idx="155521">
                  <c:v>-59.420500000000004</c:v>
                </c:pt>
                <c:pt idx="155522">
                  <c:v>-59.418499999999995</c:v>
                </c:pt>
                <c:pt idx="155523">
                  <c:v>-59.416499999999985</c:v>
                </c:pt>
                <c:pt idx="155524">
                  <c:v>-59.414499999999975</c:v>
                </c:pt>
                <c:pt idx="155525">
                  <c:v>-59.412499999999966</c:v>
                </c:pt>
                <c:pt idx="155526">
                  <c:v>-59.410499999999956</c:v>
                </c:pt>
                <c:pt idx="155527">
                  <c:v>-59.408500000000004</c:v>
                </c:pt>
                <c:pt idx="155528">
                  <c:v>-59.406499999999994</c:v>
                </c:pt>
                <c:pt idx="155529">
                  <c:v>-59.404499999999985</c:v>
                </c:pt>
                <c:pt idx="155530">
                  <c:v>-59.402499999999975</c:v>
                </c:pt>
                <c:pt idx="155531">
                  <c:v>-59.400499999999965</c:v>
                </c:pt>
                <c:pt idx="155532">
                  <c:v>-59.398499999999956</c:v>
                </c:pt>
                <c:pt idx="155533">
                  <c:v>-59.396500000000003</c:v>
                </c:pt>
                <c:pt idx="155534">
                  <c:v>-59.394499999999994</c:v>
                </c:pt>
                <c:pt idx="155535">
                  <c:v>-59.392499999999984</c:v>
                </c:pt>
                <c:pt idx="155536">
                  <c:v>-59.390499999999975</c:v>
                </c:pt>
                <c:pt idx="155537">
                  <c:v>-59.388499999999965</c:v>
                </c:pt>
                <c:pt idx="155538">
                  <c:v>-59.386499999999955</c:v>
                </c:pt>
                <c:pt idx="155539">
                  <c:v>-59.384500000000003</c:v>
                </c:pt>
                <c:pt idx="155540">
                  <c:v>-59.382499999999993</c:v>
                </c:pt>
                <c:pt idx="155541">
                  <c:v>-59.380499999999984</c:v>
                </c:pt>
                <c:pt idx="155542">
                  <c:v>-59.378499999999974</c:v>
                </c:pt>
                <c:pt idx="155543">
                  <c:v>-59.376499999999965</c:v>
                </c:pt>
                <c:pt idx="155544">
                  <c:v>-59.374499999999955</c:v>
                </c:pt>
                <c:pt idx="155545">
                  <c:v>-59.372500000000002</c:v>
                </c:pt>
                <c:pt idx="155546">
                  <c:v>-59.370499999999993</c:v>
                </c:pt>
                <c:pt idx="155547">
                  <c:v>-59.368499999999983</c:v>
                </c:pt>
                <c:pt idx="155548">
                  <c:v>-59.366499999999974</c:v>
                </c:pt>
                <c:pt idx="155549">
                  <c:v>-59.364499999999964</c:v>
                </c:pt>
                <c:pt idx="155550">
                  <c:v>-59.362499999999955</c:v>
                </c:pt>
                <c:pt idx="155551">
                  <c:v>-59.360500000000002</c:v>
                </c:pt>
                <c:pt idx="155552">
                  <c:v>-59.358499999999992</c:v>
                </c:pt>
                <c:pt idx="155553">
                  <c:v>-59.356499999999983</c:v>
                </c:pt>
                <c:pt idx="155554">
                  <c:v>-59.354499999999973</c:v>
                </c:pt>
                <c:pt idx="155555">
                  <c:v>-59.352499999999964</c:v>
                </c:pt>
                <c:pt idx="155556">
                  <c:v>-59.350499999999954</c:v>
                </c:pt>
                <c:pt idx="155557">
                  <c:v>-59.348500000000001</c:v>
                </c:pt>
                <c:pt idx="155558">
                  <c:v>-59.346499999999992</c:v>
                </c:pt>
                <c:pt idx="155559">
                  <c:v>-59.344499999999982</c:v>
                </c:pt>
                <c:pt idx="155560">
                  <c:v>-59.342499999999973</c:v>
                </c:pt>
                <c:pt idx="155561">
                  <c:v>-59.340499999999963</c:v>
                </c:pt>
                <c:pt idx="155562">
                  <c:v>-59.338499999999954</c:v>
                </c:pt>
                <c:pt idx="155563">
                  <c:v>-59.336500000000001</c:v>
                </c:pt>
                <c:pt idx="155564">
                  <c:v>-59.334499999999991</c:v>
                </c:pt>
                <c:pt idx="155565">
                  <c:v>-59.332499999999982</c:v>
                </c:pt>
                <c:pt idx="155566">
                  <c:v>-59.330499999999972</c:v>
                </c:pt>
                <c:pt idx="155567">
                  <c:v>-59.328499999999963</c:v>
                </c:pt>
                <c:pt idx="155568">
                  <c:v>-59.326499999999953</c:v>
                </c:pt>
                <c:pt idx="155569">
                  <c:v>-59.3245</c:v>
                </c:pt>
                <c:pt idx="155570">
                  <c:v>-59.322499999999991</c:v>
                </c:pt>
                <c:pt idx="155571">
                  <c:v>-59.320499999999981</c:v>
                </c:pt>
                <c:pt idx="155572">
                  <c:v>-59.318499999999972</c:v>
                </c:pt>
                <c:pt idx="155573">
                  <c:v>-59.316499999999962</c:v>
                </c:pt>
                <c:pt idx="155574">
                  <c:v>-59.314499999999953</c:v>
                </c:pt>
                <c:pt idx="155575">
                  <c:v>-59.3125</c:v>
                </c:pt>
                <c:pt idx="155576">
                  <c:v>-59.31049999999999</c:v>
                </c:pt>
                <c:pt idx="155577">
                  <c:v>-59.308499999999981</c:v>
                </c:pt>
                <c:pt idx="155578">
                  <c:v>-59.306499999999971</c:v>
                </c:pt>
                <c:pt idx="155579">
                  <c:v>-59.304499999999962</c:v>
                </c:pt>
                <c:pt idx="155580">
                  <c:v>-59.302499999999952</c:v>
                </c:pt>
                <c:pt idx="155581">
                  <c:v>-59.3005</c:v>
                </c:pt>
                <c:pt idx="155582">
                  <c:v>-59.29849999999999</c:v>
                </c:pt>
                <c:pt idx="155583">
                  <c:v>-59.29649999999998</c:v>
                </c:pt>
                <c:pt idx="155584">
                  <c:v>-59.294499999999971</c:v>
                </c:pt>
                <c:pt idx="155585">
                  <c:v>-59.292499999999961</c:v>
                </c:pt>
                <c:pt idx="155586">
                  <c:v>-59.290499999999952</c:v>
                </c:pt>
                <c:pt idx="155587">
                  <c:v>-59.288499999999999</c:v>
                </c:pt>
                <c:pt idx="155588">
                  <c:v>-59.28649999999999</c:v>
                </c:pt>
                <c:pt idx="155589">
                  <c:v>-59.28449999999998</c:v>
                </c:pt>
                <c:pt idx="155590">
                  <c:v>-59.28249999999997</c:v>
                </c:pt>
                <c:pt idx="155591">
                  <c:v>-59.280499999999961</c:v>
                </c:pt>
                <c:pt idx="155592">
                  <c:v>-59.278499999999951</c:v>
                </c:pt>
                <c:pt idx="155593">
                  <c:v>-59.276499999999999</c:v>
                </c:pt>
                <c:pt idx="155594">
                  <c:v>-59.274499999999989</c:v>
                </c:pt>
                <c:pt idx="155595">
                  <c:v>-59.27249999999998</c:v>
                </c:pt>
                <c:pt idx="155596">
                  <c:v>-59.27049999999997</c:v>
                </c:pt>
                <c:pt idx="155597">
                  <c:v>-59.26849999999996</c:v>
                </c:pt>
                <c:pt idx="155598">
                  <c:v>-59.266499999999951</c:v>
                </c:pt>
                <c:pt idx="155599">
                  <c:v>-59.264499999999998</c:v>
                </c:pt>
                <c:pt idx="155600">
                  <c:v>-59.262499999999989</c:v>
                </c:pt>
                <c:pt idx="155601">
                  <c:v>-59.260499999999979</c:v>
                </c:pt>
                <c:pt idx="155602">
                  <c:v>-59.25849999999997</c:v>
                </c:pt>
                <c:pt idx="155603">
                  <c:v>-59.25649999999996</c:v>
                </c:pt>
                <c:pt idx="155604">
                  <c:v>-59.25449999999995</c:v>
                </c:pt>
                <c:pt idx="155605">
                  <c:v>-59.252499999999998</c:v>
                </c:pt>
                <c:pt idx="155606">
                  <c:v>-59.250499999999988</c:v>
                </c:pt>
                <c:pt idx="155607">
                  <c:v>-59.248499999999979</c:v>
                </c:pt>
                <c:pt idx="155608">
                  <c:v>-59.246499999999969</c:v>
                </c:pt>
                <c:pt idx="155609">
                  <c:v>-59.24449999999996</c:v>
                </c:pt>
                <c:pt idx="155610">
                  <c:v>-59.24249999999995</c:v>
                </c:pt>
                <c:pt idx="155611">
                  <c:v>-59.240499999999997</c:v>
                </c:pt>
                <c:pt idx="155612">
                  <c:v>-59.238499999999988</c:v>
                </c:pt>
                <c:pt idx="155613">
                  <c:v>-59.236499999999978</c:v>
                </c:pt>
                <c:pt idx="155614">
                  <c:v>-59.234499999999969</c:v>
                </c:pt>
                <c:pt idx="155615">
                  <c:v>-59.232499999999959</c:v>
                </c:pt>
                <c:pt idx="155616">
                  <c:v>-59.23049999999995</c:v>
                </c:pt>
                <c:pt idx="155617">
                  <c:v>-59.228499999999997</c:v>
                </c:pt>
                <c:pt idx="155618">
                  <c:v>-59.226499999999987</c:v>
                </c:pt>
                <c:pt idx="155619">
                  <c:v>-59.224499999999978</c:v>
                </c:pt>
                <c:pt idx="155620">
                  <c:v>-59.222499999999968</c:v>
                </c:pt>
                <c:pt idx="155621">
                  <c:v>-59.220499999999959</c:v>
                </c:pt>
                <c:pt idx="155622">
                  <c:v>-59.218499999999949</c:v>
                </c:pt>
                <c:pt idx="155623">
                  <c:v>-59.216499999999996</c:v>
                </c:pt>
                <c:pt idx="155624">
                  <c:v>-59.214499999999987</c:v>
                </c:pt>
                <c:pt idx="155625">
                  <c:v>-59.212499999999977</c:v>
                </c:pt>
                <c:pt idx="155626">
                  <c:v>-59.210499999999968</c:v>
                </c:pt>
                <c:pt idx="155627">
                  <c:v>-59.208499999999958</c:v>
                </c:pt>
                <c:pt idx="155628">
                  <c:v>-59.206500000000005</c:v>
                </c:pt>
                <c:pt idx="155629">
                  <c:v>-59.204499999999996</c:v>
                </c:pt>
                <c:pt idx="155630">
                  <c:v>-59.202499999999986</c:v>
                </c:pt>
                <c:pt idx="155631">
                  <c:v>-59.200499999999977</c:v>
                </c:pt>
                <c:pt idx="155632">
                  <c:v>-59.198499999999967</c:v>
                </c:pt>
                <c:pt idx="155633">
                  <c:v>-59.196499999999958</c:v>
                </c:pt>
                <c:pt idx="155634">
                  <c:v>-59.194500000000005</c:v>
                </c:pt>
                <c:pt idx="155635">
                  <c:v>-59.192499999999995</c:v>
                </c:pt>
                <c:pt idx="155636">
                  <c:v>-59.190499999999986</c:v>
                </c:pt>
                <c:pt idx="155637">
                  <c:v>-59.188499999999976</c:v>
                </c:pt>
                <c:pt idx="155638">
                  <c:v>-59.186499999999967</c:v>
                </c:pt>
                <c:pt idx="155639">
                  <c:v>-59.184499999999957</c:v>
                </c:pt>
                <c:pt idx="155640">
                  <c:v>-59.182500000000005</c:v>
                </c:pt>
                <c:pt idx="155641">
                  <c:v>-59.180499999999995</c:v>
                </c:pt>
                <c:pt idx="155642">
                  <c:v>-59.178499999999985</c:v>
                </c:pt>
                <c:pt idx="155643">
                  <c:v>-59.176499999999976</c:v>
                </c:pt>
                <c:pt idx="155644">
                  <c:v>-59.174499999999966</c:v>
                </c:pt>
                <c:pt idx="155645">
                  <c:v>-59.172499999999957</c:v>
                </c:pt>
                <c:pt idx="155646">
                  <c:v>-59.170500000000004</c:v>
                </c:pt>
                <c:pt idx="155647">
                  <c:v>-59.168499999999995</c:v>
                </c:pt>
                <c:pt idx="155648">
                  <c:v>-59.166499999999985</c:v>
                </c:pt>
                <c:pt idx="155649">
                  <c:v>-59.164499999999975</c:v>
                </c:pt>
                <c:pt idx="155650">
                  <c:v>-59.162499999999966</c:v>
                </c:pt>
                <c:pt idx="155651">
                  <c:v>-59.160499999999956</c:v>
                </c:pt>
                <c:pt idx="155652">
                  <c:v>-59.158500000000004</c:v>
                </c:pt>
                <c:pt idx="155653">
                  <c:v>-59.156499999999994</c:v>
                </c:pt>
                <c:pt idx="155654">
                  <c:v>-59.154499999999985</c:v>
                </c:pt>
                <c:pt idx="155655">
                  <c:v>-59.152499999999975</c:v>
                </c:pt>
                <c:pt idx="155656">
                  <c:v>-59.150499999999965</c:v>
                </c:pt>
                <c:pt idx="155657">
                  <c:v>-59.148499999999956</c:v>
                </c:pt>
                <c:pt idx="155658">
                  <c:v>-59.146500000000003</c:v>
                </c:pt>
                <c:pt idx="155659">
                  <c:v>-59.144499999999994</c:v>
                </c:pt>
                <c:pt idx="155660">
                  <c:v>-59.142499999999984</c:v>
                </c:pt>
                <c:pt idx="155661">
                  <c:v>-59.140499999999975</c:v>
                </c:pt>
                <c:pt idx="155662">
                  <c:v>-59.138499999999965</c:v>
                </c:pt>
                <c:pt idx="155663">
                  <c:v>-59.136499999999955</c:v>
                </c:pt>
                <c:pt idx="155664">
                  <c:v>-59.134500000000003</c:v>
                </c:pt>
                <c:pt idx="155665">
                  <c:v>-59.132499999999993</c:v>
                </c:pt>
                <c:pt idx="155666">
                  <c:v>-59.130499999999984</c:v>
                </c:pt>
                <c:pt idx="155667">
                  <c:v>-59.128499999999974</c:v>
                </c:pt>
                <c:pt idx="155668">
                  <c:v>-59.126499999999965</c:v>
                </c:pt>
                <c:pt idx="155669">
                  <c:v>-59.124499999999955</c:v>
                </c:pt>
                <c:pt idx="155670">
                  <c:v>-59.122500000000002</c:v>
                </c:pt>
                <c:pt idx="155671">
                  <c:v>-59.120499999999993</c:v>
                </c:pt>
                <c:pt idx="155672">
                  <c:v>-59.118499999999983</c:v>
                </c:pt>
                <c:pt idx="155673">
                  <c:v>-59.116499999999974</c:v>
                </c:pt>
                <c:pt idx="155674">
                  <c:v>-59.114499999999964</c:v>
                </c:pt>
                <c:pt idx="155675">
                  <c:v>-59.112499999999955</c:v>
                </c:pt>
                <c:pt idx="155676">
                  <c:v>-59.110500000000002</c:v>
                </c:pt>
                <c:pt idx="155677">
                  <c:v>-59.108499999999992</c:v>
                </c:pt>
                <c:pt idx="155678">
                  <c:v>-59.106499999999983</c:v>
                </c:pt>
                <c:pt idx="155679">
                  <c:v>-59.104499999999973</c:v>
                </c:pt>
                <c:pt idx="155680">
                  <c:v>-59.102499999999964</c:v>
                </c:pt>
                <c:pt idx="155681">
                  <c:v>-59.100499999999954</c:v>
                </c:pt>
                <c:pt idx="155682">
                  <c:v>-59.098500000000001</c:v>
                </c:pt>
                <c:pt idx="155683">
                  <c:v>-59.096499999999992</c:v>
                </c:pt>
                <c:pt idx="155684">
                  <c:v>-59.094499999999982</c:v>
                </c:pt>
                <c:pt idx="155685">
                  <c:v>-59.092499999999973</c:v>
                </c:pt>
                <c:pt idx="155686">
                  <c:v>-59.090499999999963</c:v>
                </c:pt>
                <c:pt idx="155687">
                  <c:v>-59.088499999999954</c:v>
                </c:pt>
                <c:pt idx="155688">
                  <c:v>-59.086500000000001</c:v>
                </c:pt>
                <c:pt idx="155689">
                  <c:v>-59.084499999999991</c:v>
                </c:pt>
                <c:pt idx="155690">
                  <c:v>-59.082499999999982</c:v>
                </c:pt>
                <c:pt idx="155691">
                  <c:v>-59.080499999999972</c:v>
                </c:pt>
                <c:pt idx="155692">
                  <c:v>-59.078499999999963</c:v>
                </c:pt>
                <c:pt idx="155693">
                  <c:v>-59.076499999999953</c:v>
                </c:pt>
                <c:pt idx="155694">
                  <c:v>-59.0745</c:v>
                </c:pt>
                <c:pt idx="155695">
                  <c:v>-59.072499999999991</c:v>
                </c:pt>
                <c:pt idx="155696">
                  <c:v>-59.070499999999981</c:v>
                </c:pt>
                <c:pt idx="155697">
                  <c:v>-59.068499999999972</c:v>
                </c:pt>
                <c:pt idx="155698">
                  <c:v>-59.066499999999962</c:v>
                </c:pt>
                <c:pt idx="155699">
                  <c:v>-59.064499999999953</c:v>
                </c:pt>
                <c:pt idx="155700">
                  <c:v>-59.0625</c:v>
                </c:pt>
                <c:pt idx="155701">
                  <c:v>-59.06049999999999</c:v>
                </c:pt>
                <c:pt idx="155702">
                  <c:v>-59.058499999999981</c:v>
                </c:pt>
                <c:pt idx="155703">
                  <c:v>-59.056499999999971</c:v>
                </c:pt>
                <c:pt idx="155704">
                  <c:v>-59.054499999999962</c:v>
                </c:pt>
                <c:pt idx="155705">
                  <c:v>-59.052499999999952</c:v>
                </c:pt>
                <c:pt idx="155706">
                  <c:v>-59.0505</c:v>
                </c:pt>
                <c:pt idx="155707">
                  <c:v>-59.04849999999999</c:v>
                </c:pt>
                <c:pt idx="155708">
                  <c:v>-59.04649999999998</c:v>
                </c:pt>
                <c:pt idx="155709">
                  <c:v>-59.044499999999971</c:v>
                </c:pt>
                <c:pt idx="155710">
                  <c:v>-59.042499999999961</c:v>
                </c:pt>
                <c:pt idx="155711">
                  <c:v>-59.040499999999952</c:v>
                </c:pt>
                <c:pt idx="155712">
                  <c:v>-59.038499999999999</c:v>
                </c:pt>
                <c:pt idx="155713">
                  <c:v>-59.03649999999999</c:v>
                </c:pt>
                <c:pt idx="155714">
                  <c:v>-59.03449999999998</c:v>
                </c:pt>
                <c:pt idx="155715">
                  <c:v>-59.03249999999997</c:v>
                </c:pt>
                <c:pt idx="155716">
                  <c:v>-59.030499999999961</c:v>
                </c:pt>
                <c:pt idx="155717">
                  <c:v>-59.028499999999951</c:v>
                </c:pt>
                <c:pt idx="155718">
                  <c:v>-59.026499999999999</c:v>
                </c:pt>
                <c:pt idx="155719">
                  <c:v>-59.024499999999989</c:v>
                </c:pt>
                <c:pt idx="155720">
                  <c:v>-59.02249999999998</c:v>
                </c:pt>
                <c:pt idx="155721">
                  <c:v>-59.02049999999997</c:v>
                </c:pt>
                <c:pt idx="155722">
                  <c:v>-59.01849999999996</c:v>
                </c:pt>
                <c:pt idx="155723">
                  <c:v>-59.016499999999951</c:v>
                </c:pt>
                <c:pt idx="155724">
                  <c:v>-59.014499999999998</c:v>
                </c:pt>
                <c:pt idx="155725">
                  <c:v>-59.012499999999989</c:v>
                </c:pt>
                <c:pt idx="155726">
                  <c:v>-59.010499999999979</c:v>
                </c:pt>
                <c:pt idx="155727">
                  <c:v>-59.00849999999997</c:v>
                </c:pt>
                <c:pt idx="155728">
                  <c:v>-59.00649999999996</c:v>
                </c:pt>
                <c:pt idx="155729">
                  <c:v>-59.00449999999995</c:v>
                </c:pt>
                <c:pt idx="155730">
                  <c:v>-59.002499999999998</c:v>
                </c:pt>
                <c:pt idx="155731">
                  <c:v>-59.000499999999988</c:v>
                </c:pt>
                <c:pt idx="155732">
                  <c:v>-58.998499999999979</c:v>
                </c:pt>
                <c:pt idx="155733">
                  <c:v>-58.996499999999969</c:v>
                </c:pt>
                <c:pt idx="155734">
                  <c:v>-58.99449999999996</c:v>
                </c:pt>
                <c:pt idx="155735">
                  <c:v>-58.99249999999995</c:v>
                </c:pt>
                <c:pt idx="155736">
                  <c:v>-58.990499999999997</c:v>
                </c:pt>
                <c:pt idx="155737">
                  <c:v>-58.988499999999988</c:v>
                </c:pt>
                <c:pt idx="155738">
                  <c:v>-58.986499999999978</c:v>
                </c:pt>
                <c:pt idx="155739">
                  <c:v>-58.984499999999969</c:v>
                </c:pt>
                <c:pt idx="155740">
                  <c:v>-58.982499999999959</c:v>
                </c:pt>
                <c:pt idx="155741">
                  <c:v>-58.98049999999995</c:v>
                </c:pt>
                <c:pt idx="155742">
                  <c:v>-58.978499999999997</c:v>
                </c:pt>
                <c:pt idx="155743">
                  <c:v>-58.976499999999987</c:v>
                </c:pt>
                <c:pt idx="155744">
                  <c:v>-58.974499999999978</c:v>
                </c:pt>
                <c:pt idx="155745">
                  <c:v>-58.972499999999968</c:v>
                </c:pt>
                <c:pt idx="155746">
                  <c:v>-58.970499999999959</c:v>
                </c:pt>
                <c:pt idx="155747">
                  <c:v>-58.968499999999949</c:v>
                </c:pt>
                <c:pt idx="155748">
                  <c:v>-58.966499999999996</c:v>
                </c:pt>
                <c:pt idx="155749">
                  <c:v>-58.964499999999987</c:v>
                </c:pt>
                <c:pt idx="155750">
                  <c:v>-58.962499999999977</c:v>
                </c:pt>
                <c:pt idx="155751">
                  <c:v>-58.960499999999968</c:v>
                </c:pt>
                <c:pt idx="155752">
                  <c:v>-58.958499999999958</c:v>
                </c:pt>
                <c:pt idx="155753">
                  <c:v>-58.956500000000005</c:v>
                </c:pt>
                <c:pt idx="155754">
                  <c:v>-58.954499999999996</c:v>
                </c:pt>
                <c:pt idx="155755">
                  <c:v>-58.952499999999986</c:v>
                </c:pt>
                <c:pt idx="155756">
                  <c:v>-58.950499999999977</c:v>
                </c:pt>
                <c:pt idx="155757">
                  <c:v>-58.948499999999967</c:v>
                </c:pt>
                <c:pt idx="155758">
                  <c:v>-58.946499999999958</c:v>
                </c:pt>
                <c:pt idx="155759">
                  <c:v>-58.944500000000005</c:v>
                </c:pt>
                <c:pt idx="155760">
                  <c:v>-58.942499999999995</c:v>
                </c:pt>
                <c:pt idx="155761">
                  <c:v>-58.940499999999986</c:v>
                </c:pt>
                <c:pt idx="155762">
                  <c:v>-58.938499999999976</c:v>
                </c:pt>
                <c:pt idx="155763">
                  <c:v>-58.936499999999967</c:v>
                </c:pt>
                <c:pt idx="155764">
                  <c:v>-58.934499999999957</c:v>
                </c:pt>
                <c:pt idx="155765">
                  <c:v>-58.932500000000005</c:v>
                </c:pt>
                <c:pt idx="155766">
                  <c:v>-58.930499999999995</c:v>
                </c:pt>
                <c:pt idx="155767">
                  <c:v>-58.928499999999985</c:v>
                </c:pt>
                <c:pt idx="155768">
                  <c:v>-58.926499999999976</c:v>
                </c:pt>
                <c:pt idx="155769">
                  <c:v>-58.924499999999966</c:v>
                </c:pt>
                <c:pt idx="155770">
                  <c:v>-58.922499999999957</c:v>
                </c:pt>
                <c:pt idx="155771">
                  <c:v>-58.920500000000004</c:v>
                </c:pt>
                <c:pt idx="155772">
                  <c:v>-58.918499999999995</c:v>
                </c:pt>
                <c:pt idx="155773">
                  <c:v>-58.916499999999985</c:v>
                </c:pt>
                <c:pt idx="155774">
                  <c:v>-58.914499999999975</c:v>
                </c:pt>
                <c:pt idx="155775">
                  <c:v>-58.912499999999966</c:v>
                </c:pt>
                <c:pt idx="155776">
                  <c:v>-58.910499999999956</c:v>
                </c:pt>
                <c:pt idx="155777">
                  <c:v>-58.908500000000004</c:v>
                </c:pt>
                <c:pt idx="155778">
                  <c:v>-58.906499999999994</c:v>
                </c:pt>
                <c:pt idx="155779">
                  <c:v>-58.904499999999985</c:v>
                </c:pt>
                <c:pt idx="155780">
                  <c:v>-58.902499999999975</c:v>
                </c:pt>
                <c:pt idx="155781">
                  <c:v>-58.900499999999965</c:v>
                </c:pt>
                <c:pt idx="155782">
                  <c:v>-58.898499999999956</c:v>
                </c:pt>
                <c:pt idx="155783">
                  <c:v>-58.896500000000003</c:v>
                </c:pt>
                <c:pt idx="155784">
                  <c:v>-58.894499999999994</c:v>
                </c:pt>
                <c:pt idx="155785">
                  <c:v>-58.892499999999984</c:v>
                </c:pt>
                <c:pt idx="155786">
                  <c:v>-58.890499999999975</c:v>
                </c:pt>
                <c:pt idx="155787">
                  <c:v>-58.888499999999965</c:v>
                </c:pt>
                <c:pt idx="155788">
                  <c:v>-58.886499999999955</c:v>
                </c:pt>
                <c:pt idx="155789">
                  <c:v>-58.884500000000003</c:v>
                </c:pt>
                <c:pt idx="155790">
                  <c:v>-58.882499999999993</c:v>
                </c:pt>
                <c:pt idx="155791">
                  <c:v>-58.880499999999984</c:v>
                </c:pt>
                <c:pt idx="155792">
                  <c:v>-58.878499999999974</c:v>
                </c:pt>
                <c:pt idx="155793">
                  <c:v>-58.876499999999965</c:v>
                </c:pt>
                <c:pt idx="155794">
                  <c:v>-58.874499999999955</c:v>
                </c:pt>
                <c:pt idx="155795">
                  <c:v>-58.872500000000002</c:v>
                </c:pt>
                <c:pt idx="155796">
                  <c:v>-58.870499999999993</c:v>
                </c:pt>
                <c:pt idx="155797">
                  <c:v>-58.868499999999983</c:v>
                </c:pt>
                <c:pt idx="155798">
                  <c:v>-58.866499999999974</c:v>
                </c:pt>
                <c:pt idx="155799">
                  <c:v>-58.864499999999964</c:v>
                </c:pt>
                <c:pt idx="155800">
                  <c:v>-58.862499999999955</c:v>
                </c:pt>
                <c:pt idx="155801">
                  <c:v>-58.860500000000002</c:v>
                </c:pt>
                <c:pt idx="155802">
                  <c:v>-58.858499999999992</c:v>
                </c:pt>
                <c:pt idx="155803">
                  <c:v>-58.856499999999983</c:v>
                </c:pt>
                <c:pt idx="155804">
                  <c:v>-58.854499999999973</c:v>
                </c:pt>
                <c:pt idx="155805">
                  <c:v>-58.852499999999964</c:v>
                </c:pt>
                <c:pt idx="155806">
                  <c:v>-58.850499999999954</c:v>
                </c:pt>
                <c:pt idx="155807">
                  <c:v>-58.848500000000001</c:v>
                </c:pt>
                <c:pt idx="155808">
                  <c:v>-58.846499999999992</c:v>
                </c:pt>
                <c:pt idx="155809">
                  <c:v>-58.844499999999982</c:v>
                </c:pt>
                <c:pt idx="155810">
                  <c:v>-58.842499999999973</c:v>
                </c:pt>
                <c:pt idx="155811">
                  <c:v>-58.840499999999963</c:v>
                </c:pt>
                <c:pt idx="155812">
                  <c:v>-58.838499999999954</c:v>
                </c:pt>
                <c:pt idx="155813">
                  <c:v>-58.836500000000001</c:v>
                </c:pt>
                <c:pt idx="155814">
                  <c:v>-58.834499999999991</c:v>
                </c:pt>
                <c:pt idx="155815">
                  <c:v>-58.832499999999982</c:v>
                </c:pt>
                <c:pt idx="155816">
                  <c:v>-58.830499999999972</c:v>
                </c:pt>
                <c:pt idx="155817">
                  <c:v>-58.828499999999963</c:v>
                </c:pt>
                <c:pt idx="155818">
                  <c:v>-58.826499999999953</c:v>
                </c:pt>
                <c:pt idx="155819">
                  <c:v>-58.8245</c:v>
                </c:pt>
                <c:pt idx="155820">
                  <c:v>-58.822499999999991</c:v>
                </c:pt>
                <c:pt idx="155821">
                  <c:v>-58.820499999999981</c:v>
                </c:pt>
                <c:pt idx="155822">
                  <c:v>-58.818499999999972</c:v>
                </c:pt>
                <c:pt idx="155823">
                  <c:v>-58.816499999999962</c:v>
                </c:pt>
                <c:pt idx="155824">
                  <c:v>-58.814499999999953</c:v>
                </c:pt>
                <c:pt idx="155825">
                  <c:v>-58.8125</c:v>
                </c:pt>
                <c:pt idx="155826">
                  <c:v>-58.81049999999999</c:v>
                </c:pt>
                <c:pt idx="155827">
                  <c:v>-58.808499999999981</c:v>
                </c:pt>
                <c:pt idx="155828">
                  <c:v>-58.806499999999971</c:v>
                </c:pt>
                <c:pt idx="155829">
                  <c:v>-58.804499999999962</c:v>
                </c:pt>
                <c:pt idx="155830">
                  <c:v>-58.802499999999952</c:v>
                </c:pt>
                <c:pt idx="155831">
                  <c:v>-58.8005</c:v>
                </c:pt>
                <c:pt idx="155832">
                  <c:v>-58.79849999999999</c:v>
                </c:pt>
                <c:pt idx="155833">
                  <c:v>-58.79649999999998</c:v>
                </c:pt>
                <c:pt idx="155834">
                  <c:v>-58.794499999999971</c:v>
                </c:pt>
                <c:pt idx="155835">
                  <c:v>-58.792499999999961</c:v>
                </c:pt>
                <c:pt idx="155836">
                  <c:v>-58.790499999999952</c:v>
                </c:pt>
                <c:pt idx="155837">
                  <c:v>-58.788499999999999</c:v>
                </c:pt>
                <c:pt idx="155838">
                  <c:v>-58.78649999999999</c:v>
                </c:pt>
                <c:pt idx="155839">
                  <c:v>-58.78449999999998</c:v>
                </c:pt>
                <c:pt idx="155840">
                  <c:v>-58.78249999999997</c:v>
                </c:pt>
                <c:pt idx="155841">
                  <c:v>-58.780499999999961</c:v>
                </c:pt>
                <c:pt idx="155842">
                  <c:v>-58.778499999999951</c:v>
                </c:pt>
                <c:pt idx="155843">
                  <c:v>-58.776499999999999</c:v>
                </c:pt>
                <c:pt idx="155844">
                  <c:v>-58.774499999999989</c:v>
                </c:pt>
                <c:pt idx="155845">
                  <c:v>-58.77249999999998</c:v>
                </c:pt>
                <c:pt idx="155846">
                  <c:v>-58.77049999999997</c:v>
                </c:pt>
                <c:pt idx="155847">
                  <c:v>-58.76849999999996</c:v>
                </c:pt>
                <c:pt idx="155848">
                  <c:v>-58.766499999999951</c:v>
                </c:pt>
                <c:pt idx="155849">
                  <c:v>-58.764499999999998</c:v>
                </c:pt>
                <c:pt idx="155850">
                  <c:v>-58.762499999999989</c:v>
                </c:pt>
                <c:pt idx="155851">
                  <c:v>-58.760499999999979</c:v>
                </c:pt>
                <c:pt idx="155852">
                  <c:v>-58.75849999999997</c:v>
                </c:pt>
                <c:pt idx="155853">
                  <c:v>-58.75649999999996</c:v>
                </c:pt>
                <c:pt idx="155854">
                  <c:v>-58.75449999999995</c:v>
                </c:pt>
                <c:pt idx="155855">
                  <c:v>-58.752499999999998</c:v>
                </c:pt>
                <c:pt idx="155856">
                  <c:v>-58.750499999999988</c:v>
                </c:pt>
                <c:pt idx="155857">
                  <c:v>-58.748499999999979</c:v>
                </c:pt>
                <c:pt idx="155858">
                  <c:v>-58.746499999999969</c:v>
                </c:pt>
                <c:pt idx="155859">
                  <c:v>-58.74449999999996</c:v>
                </c:pt>
                <c:pt idx="155860">
                  <c:v>-58.74249999999995</c:v>
                </c:pt>
                <c:pt idx="155861">
                  <c:v>-58.740499999999997</c:v>
                </c:pt>
                <c:pt idx="155862">
                  <c:v>-58.738499999999988</c:v>
                </c:pt>
                <c:pt idx="155863">
                  <c:v>-58.736499999999978</c:v>
                </c:pt>
                <c:pt idx="155864">
                  <c:v>-58.734499999999969</c:v>
                </c:pt>
                <c:pt idx="155865">
                  <c:v>-58.732499999999959</c:v>
                </c:pt>
                <c:pt idx="155866">
                  <c:v>-58.73049999999995</c:v>
                </c:pt>
                <c:pt idx="155867">
                  <c:v>-58.728499999999997</c:v>
                </c:pt>
                <c:pt idx="155868">
                  <c:v>-58.726499999999987</c:v>
                </c:pt>
                <c:pt idx="155869">
                  <c:v>-58.724499999999978</c:v>
                </c:pt>
                <c:pt idx="155870">
                  <c:v>-58.722499999999968</c:v>
                </c:pt>
                <c:pt idx="155871">
                  <c:v>-58.720499999999959</c:v>
                </c:pt>
                <c:pt idx="155872">
                  <c:v>-58.718499999999949</c:v>
                </c:pt>
                <c:pt idx="155873">
                  <c:v>-58.716499999999996</c:v>
                </c:pt>
                <c:pt idx="155874">
                  <c:v>-58.714499999999987</c:v>
                </c:pt>
                <c:pt idx="155875">
                  <c:v>-58.712499999999977</c:v>
                </c:pt>
                <c:pt idx="155876">
                  <c:v>-58.710499999999968</c:v>
                </c:pt>
                <c:pt idx="155877">
                  <c:v>-58.708499999999958</c:v>
                </c:pt>
                <c:pt idx="155878">
                  <c:v>-58.706500000000005</c:v>
                </c:pt>
                <c:pt idx="155879">
                  <c:v>-58.704499999999996</c:v>
                </c:pt>
                <c:pt idx="155880">
                  <c:v>-58.702499999999986</c:v>
                </c:pt>
                <c:pt idx="155881">
                  <c:v>-58.700499999999977</c:v>
                </c:pt>
                <c:pt idx="155882">
                  <c:v>-58.698499999999967</c:v>
                </c:pt>
                <c:pt idx="155883">
                  <c:v>-58.696499999999958</c:v>
                </c:pt>
                <c:pt idx="155884">
                  <c:v>-58.694500000000005</c:v>
                </c:pt>
                <c:pt idx="155885">
                  <c:v>-58.692499999999995</c:v>
                </c:pt>
                <c:pt idx="155886">
                  <c:v>-58.690499999999986</c:v>
                </c:pt>
                <c:pt idx="155887">
                  <c:v>-58.688499999999976</c:v>
                </c:pt>
                <c:pt idx="155888">
                  <c:v>-58.686499999999967</c:v>
                </c:pt>
                <c:pt idx="155889">
                  <c:v>-58.684499999999957</c:v>
                </c:pt>
                <c:pt idx="155890">
                  <c:v>-58.682500000000005</c:v>
                </c:pt>
                <c:pt idx="155891">
                  <c:v>-58.680499999999995</c:v>
                </c:pt>
                <c:pt idx="155892">
                  <c:v>-58.678499999999985</c:v>
                </c:pt>
                <c:pt idx="155893">
                  <c:v>-58.676499999999976</c:v>
                </c:pt>
                <c:pt idx="155894">
                  <c:v>-58.674499999999966</c:v>
                </c:pt>
                <c:pt idx="155895">
                  <c:v>-58.672499999999957</c:v>
                </c:pt>
                <c:pt idx="155896">
                  <c:v>-58.670500000000004</c:v>
                </c:pt>
                <c:pt idx="155897">
                  <c:v>-58.668499999999995</c:v>
                </c:pt>
                <c:pt idx="155898">
                  <c:v>-58.666499999999985</c:v>
                </c:pt>
                <c:pt idx="155899">
                  <c:v>-58.664499999999975</c:v>
                </c:pt>
                <c:pt idx="155900">
                  <c:v>-58.662499999999966</c:v>
                </c:pt>
                <c:pt idx="155901">
                  <c:v>-58.660499999999956</c:v>
                </c:pt>
                <c:pt idx="155902">
                  <c:v>-58.658500000000004</c:v>
                </c:pt>
                <c:pt idx="155903">
                  <c:v>-58.656499999999994</c:v>
                </c:pt>
                <c:pt idx="155904">
                  <c:v>-58.654499999999985</c:v>
                </c:pt>
                <c:pt idx="155905">
                  <c:v>-58.652499999999975</c:v>
                </c:pt>
                <c:pt idx="155906">
                  <c:v>-58.650499999999965</c:v>
                </c:pt>
                <c:pt idx="155907">
                  <c:v>-58.648499999999956</c:v>
                </c:pt>
                <c:pt idx="155908">
                  <c:v>-58.646500000000003</c:v>
                </c:pt>
                <c:pt idx="155909">
                  <c:v>-58.644499999999994</c:v>
                </c:pt>
                <c:pt idx="155910">
                  <c:v>-58.642499999999984</c:v>
                </c:pt>
                <c:pt idx="155911">
                  <c:v>-58.640499999999975</c:v>
                </c:pt>
                <c:pt idx="155912">
                  <c:v>-58.638499999999965</c:v>
                </c:pt>
                <c:pt idx="155913">
                  <c:v>-58.636499999999955</c:v>
                </c:pt>
                <c:pt idx="155914">
                  <c:v>-58.634500000000003</c:v>
                </c:pt>
                <c:pt idx="155915">
                  <c:v>-58.632499999999993</c:v>
                </c:pt>
                <c:pt idx="155916">
                  <c:v>-58.630499999999984</c:v>
                </c:pt>
                <c:pt idx="155917">
                  <c:v>-58.628499999999974</c:v>
                </c:pt>
                <c:pt idx="155918">
                  <c:v>-58.626499999999965</c:v>
                </c:pt>
                <c:pt idx="155919">
                  <c:v>-58.624499999999955</c:v>
                </c:pt>
                <c:pt idx="155920">
                  <c:v>-58.622500000000002</c:v>
                </c:pt>
                <c:pt idx="155921">
                  <c:v>-58.620499999999993</c:v>
                </c:pt>
                <c:pt idx="155922">
                  <c:v>-58.618499999999983</c:v>
                </c:pt>
                <c:pt idx="155923">
                  <c:v>-58.616499999999974</c:v>
                </c:pt>
                <c:pt idx="155924">
                  <c:v>-58.614499999999964</c:v>
                </c:pt>
                <c:pt idx="155925">
                  <c:v>-58.612499999999955</c:v>
                </c:pt>
                <c:pt idx="155926">
                  <c:v>-58.610500000000002</c:v>
                </c:pt>
                <c:pt idx="155927">
                  <c:v>-58.608499999999992</c:v>
                </c:pt>
                <c:pt idx="155928">
                  <c:v>-58.606499999999983</c:v>
                </c:pt>
                <c:pt idx="155929">
                  <c:v>-58.604499999999973</c:v>
                </c:pt>
                <c:pt idx="155930">
                  <c:v>-58.602499999999964</c:v>
                </c:pt>
                <c:pt idx="155931">
                  <c:v>-58.600499999999954</c:v>
                </c:pt>
                <c:pt idx="155932">
                  <c:v>-58.598500000000001</c:v>
                </c:pt>
                <c:pt idx="155933">
                  <c:v>-58.596499999999992</c:v>
                </c:pt>
                <c:pt idx="155934">
                  <c:v>-58.594499999999982</c:v>
                </c:pt>
                <c:pt idx="155935">
                  <c:v>-58.592499999999973</c:v>
                </c:pt>
                <c:pt idx="155936">
                  <c:v>-58.590499999999963</c:v>
                </c:pt>
                <c:pt idx="155937">
                  <c:v>-58.588499999999954</c:v>
                </c:pt>
                <c:pt idx="155938">
                  <c:v>-58.586500000000001</c:v>
                </c:pt>
                <c:pt idx="155939">
                  <c:v>-58.584499999999991</c:v>
                </c:pt>
                <c:pt idx="155940">
                  <c:v>-58.582499999999982</c:v>
                </c:pt>
                <c:pt idx="155941">
                  <c:v>-58.580499999999972</c:v>
                </c:pt>
                <c:pt idx="155942">
                  <c:v>-58.578499999999963</c:v>
                </c:pt>
                <c:pt idx="155943">
                  <c:v>-58.576499999999953</c:v>
                </c:pt>
                <c:pt idx="155944">
                  <c:v>-58.5745</c:v>
                </c:pt>
                <c:pt idx="155945">
                  <c:v>-58.572499999999991</c:v>
                </c:pt>
                <c:pt idx="155946">
                  <c:v>-58.570499999999981</c:v>
                </c:pt>
                <c:pt idx="155947">
                  <c:v>-58.568499999999972</c:v>
                </c:pt>
                <c:pt idx="155948">
                  <c:v>-58.566499999999962</c:v>
                </c:pt>
                <c:pt idx="155949">
                  <c:v>-58.564499999999953</c:v>
                </c:pt>
                <c:pt idx="155950">
                  <c:v>-58.5625</c:v>
                </c:pt>
                <c:pt idx="155951">
                  <c:v>-58.56049999999999</c:v>
                </c:pt>
                <c:pt idx="155952">
                  <c:v>-58.558499999999981</c:v>
                </c:pt>
                <c:pt idx="155953">
                  <c:v>-58.556499999999971</c:v>
                </c:pt>
                <c:pt idx="155954">
                  <c:v>-58.554499999999962</c:v>
                </c:pt>
                <c:pt idx="155955">
                  <c:v>-58.552499999999952</c:v>
                </c:pt>
                <c:pt idx="155956">
                  <c:v>-58.5505</c:v>
                </c:pt>
                <c:pt idx="155957">
                  <c:v>-58.54849999999999</c:v>
                </c:pt>
                <c:pt idx="155958">
                  <c:v>-58.54649999999998</c:v>
                </c:pt>
                <c:pt idx="155959">
                  <c:v>-58.544499999999971</c:v>
                </c:pt>
                <c:pt idx="155960">
                  <c:v>-58.542499999999961</c:v>
                </c:pt>
                <c:pt idx="155961">
                  <c:v>-58.540499999999952</c:v>
                </c:pt>
                <c:pt idx="155962">
                  <c:v>-58.538499999999999</c:v>
                </c:pt>
                <c:pt idx="155963">
                  <c:v>-58.53649999999999</c:v>
                </c:pt>
                <c:pt idx="155964">
                  <c:v>-58.53449999999998</c:v>
                </c:pt>
                <c:pt idx="155965">
                  <c:v>-58.53249999999997</c:v>
                </c:pt>
                <c:pt idx="155966">
                  <c:v>-58.530499999999961</c:v>
                </c:pt>
                <c:pt idx="155967">
                  <c:v>-58.528499999999951</c:v>
                </c:pt>
                <c:pt idx="155968">
                  <c:v>-58.526499999999999</c:v>
                </c:pt>
                <c:pt idx="155969">
                  <c:v>-58.524499999999989</c:v>
                </c:pt>
                <c:pt idx="155970">
                  <c:v>-58.52249999999998</c:v>
                </c:pt>
                <c:pt idx="155971">
                  <c:v>-58.52049999999997</c:v>
                </c:pt>
                <c:pt idx="155972">
                  <c:v>-58.51849999999996</c:v>
                </c:pt>
                <c:pt idx="155973">
                  <c:v>-58.516499999999951</c:v>
                </c:pt>
                <c:pt idx="155974">
                  <c:v>-58.514499999999998</c:v>
                </c:pt>
                <c:pt idx="155975">
                  <c:v>-58.512499999999989</c:v>
                </c:pt>
                <c:pt idx="155976">
                  <c:v>-58.510499999999979</c:v>
                </c:pt>
                <c:pt idx="155977">
                  <c:v>-58.50849999999997</c:v>
                </c:pt>
                <c:pt idx="155978">
                  <c:v>-58.50649999999996</c:v>
                </c:pt>
                <c:pt idx="155979">
                  <c:v>-58.50449999999995</c:v>
                </c:pt>
                <c:pt idx="155980">
                  <c:v>-58.502499999999998</c:v>
                </c:pt>
                <c:pt idx="155981">
                  <c:v>-58.500499999999988</c:v>
                </c:pt>
                <c:pt idx="155982">
                  <c:v>-58.498499999999979</c:v>
                </c:pt>
                <c:pt idx="155983">
                  <c:v>-58.496499999999969</c:v>
                </c:pt>
                <c:pt idx="155984">
                  <c:v>-58.49449999999996</c:v>
                </c:pt>
                <c:pt idx="155985">
                  <c:v>-58.49249999999995</c:v>
                </c:pt>
                <c:pt idx="155986">
                  <c:v>-58.490499999999997</c:v>
                </c:pt>
                <c:pt idx="155987">
                  <c:v>-58.488499999999988</c:v>
                </c:pt>
                <c:pt idx="155988">
                  <c:v>-58.486499999999978</c:v>
                </c:pt>
                <c:pt idx="155989">
                  <c:v>-58.484499999999969</c:v>
                </c:pt>
                <c:pt idx="155990">
                  <c:v>-58.482499999999959</c:v>
                </c:pt>
                <c:pt idx="155991">
                  <c:v>-58.48049999999995</c:v>
                </c:pt>
                <c:pt idx="155992">
                  <c:v>-58.478499999999997</c:v>
                </c:pt>
                <c:pt idx="155993">
                  <c:v>-58.476499999999987</c:v>
                </c:pt>
                <c:pt idx="155994">
                  <c:v>-58.474499999999978</c:v>
                </c:pt>
                <c:pt idx="155995">
                  <c:v>-58.472499999999968</c:v>
                </c:pt>
                <c:pt idx="155996">
                  <c:v>-58.470499999999959</c:v>
                </c:pt>
                <c:pt idx="155997">
                  <c:v>-58.468499999999949</c:v>
                </c:pt>
                <c:pt idx="155998">
                  <c:v>-58.466499999999996</c:v>
                </c:pt>
                <c:pt idx="155999">
                  <c:v>-58.464499999999987</c:v>
                </c:pt>
                <c:pt idx="156000">
                  <c:v>-58.462499999999977</c:v>
                </c:pt>
                <c:pt idx="156001">
                  <c:v>-58.460499999999968</c:v>
                </c:pt>
                <c:pt idx="156002">
                  <c:v>-58.458499999999958</c:v>
                </c:pt>
                <c:pt idx="156003">
                  <c:v>-58.456500000000005</c:v>
                </c:pt>
                <c:pt idx="156004">
                  <c:v>-58.454499999999996</c:v>
                </c:pt>
                <c:pt idx="156005">
                  <c:v>-58.452499999999986</c:v>
                </c:pt>
                <c:pt idx="156006">
                  <c:v>-58.450499999999977</c:v>
                </c:pt>
                <c:pt idx="156007">
                  <c:v>-58.448499999999967</c:v>
                </c:pt>
                <c:pt idx="156008">
                  <c:v>-58.446499999999958</c:v>
                </c:pt>
                <c:pt idx="156009">
                  <c:v>-58.444500000000005</c:v>
                </c:pt>
                <c:pt idx="156010">
                  <c:v>-58.442499999999995</c:v>
                </c:pt>
                <c:pt idx="156011">
                  <c:v>-58.440499999999986</c:v>
                </c:pt>
                <c:pt idx="156012">
                  <c:v>-58.438499999999976</c:v>
                </c:pt>
                <c:pt idx="156013">
                  <c:v>-58.436499999999967</c:v>
                </c:pt>
                <c:pt idx="156014">
                  <c:v>-58.434499999999957</c:v>
                </c:pt>
                <c:pt idx="156015">
                  <c:v>-58.432500000000005</c:v>
                </c:pt>
                <c:pt idx="156016">
                  <c:v>-58.430499999999995</c:v>
                </c:pt>
                <c:pt idx="156017">
                  <c:v>-58.428499999999985</c:v>
                </c:pt>
                <c:pt idx="156018">
                  <c:v>-58.426499999999976</c:v>
                </c:pt>
                <c:pt idx="156019">
                  <c:v>-58.424499999999966</c:v>
                </c:pt>
                <c:pt idx="156020">
                  <c:v>-58.422499999999957</c:v>
                </c:pt>
                <c:pt idx="156021">
                  <c:v>-58.420500000000004</c:v>
                </c:pt>
                <c:pt idx="156022">
                  <c:v>-58.418499999999995</c:v>
                </c:pt>
                <c:pt idx="156023">
                  <c:v>-58.416499999999985</c:v>
                </c:pt>
                <c:pt idx="156024">
                  <c:v>-58.414499999999975</c:v>
                </c:pt>
                <c:pt idx="156025">
                  <c:v>-58.412499999999966</c:v>
                </c:pt>
                <c:pt idx="156026">
                  <c:v>-58.410499999999956</c:v>
                </c:pt>
                <c:pt idx="156027">
                  <c:v>-58.408500000000004</c:v>
                </c:pt>
                <c:pt idx="156028">
                  <c:v>-58.406499999999994</c:v>
                </c:pt>
                <c:pt idx="156029">
                  <c:v>-58.404499999999985</c:v>
                </c:pt>
                <c:pt idx="156030">
                  <c:v>-58.402499999999975</c:v>
                </c:pt>
                <c:pt idx="156031">
                  <c:v>-58.400499999999965</c:v>
                </c:pt>
                <c:pt idx="156032">
                  <c:v>-58.398499999999956</c:v>
                </c:pt>
                <c:pt idx="156033">
                  <c:v>-58.396500000000003</c:v>
                </c:pt>
                <c:pt idx="156034">
                  <c:v>-58.394499999999994</c:v>
                </c:pt>
                <c:pt idx="156035">
                  <c:v>-58.392499999999984</c:v>
                </c:pt>
                <c:pt idx="156036">
                  <c:v>-58.390499999999975</c:v>
                </c:pt>
                <c:pt idx="156037">
                  <c:v>-58.388499999999965</c:v>
                </c:pt>
                <c:pt idx="156038">
                  <c:v>-58.386499999999955</c:v>
                </c:pt>
                <c:pt idx="156039">
                  <c:v>-58.384500000000003</c:v>
                </c:pt>
                <c:pt idx="156040">
                  <c:v>-58.382499999999993</c:v>
                </c:pt>
                <c:pt idx="156041">
                  <c:v>-58.380499999999984</c:v>
                </c:pt>
                <c:pt idx="156042">
                  <c:v>-58.378499999999974</c:v>
                </c:pt>
                <c:pt idx="156043">
                  <c:v>-58.376499999999965</c:v>
                </c:pt>
                <c:pt idx="156044">
                  <c:v>-58.374499999999955</c:v>
                </c:pt>
                <c:pt idx="156045">
                  <c:v>-58.372500000000002</c:v>
                </c:pt>
                <c:pt idx="156046">
                  <c:v>-58.370499999999993</c:v>
                </c:pt>
                <c:pt idx="156047">
                  <c:v>-58.368499999999983</c:v>
                </c:pt>
                <c:pt idx="156048">
                  <c:v>-58.366499999999974</c:v>
                </c:pt>
                <c:pt idx="156049">
                  <c:v>-58.364499999999964</c:v>
                </c:pt>
                <c:pt idx="156050">
                  <c:v>-58.362499999999955</c:v>
                </c:pt>
                <c:pt idx="156051">
                  <c:v>-58.360500000000002</c:v>
                </c:pt>
                <c:pt idx="156052">
                  <c:v>-58.358499999999992</c:v>
                </c:pt>
                <c:pt idx="156053">
                  <c:v>-58.356499999999983</c:v>
                </c:pt>
                <c:pt idx="156054">
                  <c:v>-58.354499999999973</c:v>
                </c:pt>
                <c:pt idx="156055">
                  <c:v>-58.352499999999964</c:v>
                </c:pt>
                <c:pt idx="156056">
                  <c:v>-58.350499999999954</c:v>
                </c:pt>
                <c:pt idx="156057">
                  <c:v>-58.348500000000001</c:v>
                </c:pt>
                <c:pt idx="156058">
                  <c:v>-58.346499999999992</c:v>
                </c:pt>
                <c:pt idx="156059">
                  <c:v>-58.344499999999982</c:v>
                </c:pt>
                <c:pt idx="156060">
                  <c:v>-58.342499999999973</c:v>
                </c:pt>
                <c:pt idx="156061">
                  <c:v>-58.340499999999963</c:v>
                </c:pt>
                <c:pt idx="156062">
                  <c:v>-58.338499999999954</c:v>
                </c:pt>
                <c:pt idx="156063">
                  <c:v>-58.336500000000001</c:v>
                </c:pt>
                <c:pt idx="156064">
                  <c:v>-58.334499999999991</c:v>
                </c:pt>
                <c:pt idx="156065">
                  <c:v>-58.332499999999982</c:v>
                </c:pt>
                <c:pt idx="156066">
                  <c:v>-58.330499999999972</c:v>
                </c:pt>
                <c:pt idx="156067">
                  <c:v>-58.328499999999963</c:v>
                </c:pt>
                <c:pt idx="156068">
                  <c:v>-58.326499999999953</c:v>
                </c:pt>
                <c:pt idx="156069">
                  <c:v>-58.3245</c:v>
                </c:pt>
                <c:pt idx="156070">
                  <c:v>-58.322499999999991</c:v>
                </c:pt>
                <c:pt idx="156071">
                  <c:v>-58.320499999999981</c:v>
                </c:pt>
                <c:pt idx="156072">
                  <c:v>-58.318499999999972</c:v>
                </c:pt>
                <c:pt idx="156073">
                  <c:v>-58.316499999999962</c:v>
                </c:pt>
                <c:pt idx="156074">
                  <c:v>-58.314499999999953</c:v>
                </c:pt>
                <c:pt idx="156075">
                  <c:v>-58.3125</c:v>
                </c:pt>
                <c:pt idx="156076">
                  <c:v>-58.31049999999999</c:v>
                </c:pt>
                <c:pt idx="156077">
                  <c:v>-58.308499999999981</c:v>
                </c:pt>
                <c:pt idx="156078">
                  <c:v>-58.306499999999971</c:v>
                </c:pt>
                <c:pt idx="156079">
                  <c:v>-58.304499999999962</c:v>
                </c:pt>
                <c:pt idx="156080">
                  <c:v>-58.302499999999952</c:v>
                </c:pt>
                <c:pt idx="156081">
                  <c:v>-58.3005</c:v>
                </c:pt>
                <c:pt idx="156082">
                  <c:v>-58.29849999999999</c:v>
                </c:pt>
                <c:pt idx="156083">
                  <c:v>-58.29649999999998</c:v>
                </c:pt>
                <c:pt idx="156084">
                  <c:v>-58.294499999999971</c:v>
                </c:pt>
                <c:pt idx="156085">
                  <c:v>-58.292499999999961</c:v>
                </c:pt>
                <c:pt idx="156086">
                  <c:v>-58.290499999999952</c:v>
                </c:pt>
                <c:pt idx="156087">
                  <c:v>-58.288499999999999</c:v>
                </c:pt>
                <c:pt idx="156088">
                  <c:v>-58.28649999999999</c:v>
                </c:pt>
                <c:pt idx="156089">
                  <c:v>-58.28449999999998</c:v>
                </c:pt>
                <c:pt idx="156090">
                  <c:v>-58.28249999999997</c:v>
                </c:pt>
                <c:pt idx="156091">
                  <c:v>-58.280499999999961</c:v>
                </c:pt>
                <c:pt idx="156092">
                  <c:v>-58.278499999999951</c:v>
                </c:pt>
                <c:pt idx="156093">
                  <c:v>-58.276499999999999</c:v>
                </c:pt>
                <c:pt idx="156094">
                  <c:v>-58.274499999999989</c:v>
                </c:pt>
                <c:pt idx="156095">
                  <c:v>-58.27249999999998</c:v>
                </c:pt>
                <c:pt idx="156096">
                  <c:v>-58.27049999999997</c:v>
                </c:pt>
                <c:pt idx="156097">
                  <c:v>-58.26849999999996</c:v>
                </c:pt>
                <c:pt idx="156098">
                  <c:v>-58.266499999999951</c:v>
                </c:pt>
                <c:pt idx="156099">
                  <c:v>-58.264499999999998</c:v>
                </c:pt>
                <c:pt idx="156100">
                  <c:v>-58.262499999999989</c:v>
                </c:pt>
                <c:pt idx="156101">
                  <c:v>-58.260499999999979</c:v>
                </c:pt>
                <c:pt idx="156102">
                  <c:v>-58.25849999999997</c:v>
                </c:pt>
                <c:pt idx="156103">
                  <c:v>-58.25649999999996</c:v>
                </c:pt>
                <c:pt idx="156104">
                  <c:v>-58.25449999999995</c:v>
                </c:pt>
                <c:pt idx="156105">
                  <c:v>-58.252499999999998</c:v>
                </c:pt>
                <c:pt idx="156106">
                  <c:v>-58.250499999999988</c:v>
                </c:pt>
                <c:pt idx="156107">
                  <c:v>-58.248499999999979</c:v>
                </c:pt>
                <c:pt idx="156108">
                  <c:v>-58.246499999999969</c:v>
                </c:pt>
                <c:pt idx="156109">
                  <c:v>-58.24449999999996</c:v>
                </c:pt>
                <c:pt idx="156110">
                  <c:v>-58.24249999999995</c:v>
                </c:pt>
                <c:pt idx="156111">
                  <c:v>-58.240499999999997</c:v>
                </c:pt>
                <c:pt idx="156112">
                  <c:v>-58.238499999999988</c:v>
                </c:pt>
                <c:pt idx="156113">
                  <c:v>-58.236499999999978</c:v>
                </c:pt>
                <c:pt idx="156114">
                  <c:v>-58.234499999999969</c:v>
                </c:pt>
                <c:pt idx="156115">
                  <c:v>-58.232499999999959</c:v>
                </c:pt>
                <c:pt idx="156116">
                  <c:v>-58.23049999999995</c:v>
                </c:pt>
                <c:pt idx="156117">
                  <c:v>-58.228499999999997</c:v>
                </c:pt>
                <c:pt idx="156118">
                  <c:v>-58.226499999999987</c:v>
                </c:pt>
                <c:pt idx="156119">
                  <c:v>-58.224499999999978</c:v>
                </c:pt>
                <c:pt idx="156120">
                  <c:v>-58.222499999999968</c:v>
                </c:pt>
                <c:pt idx="156121">
                  <c:v>-58.220499999999959</c:v>
                </c:pt>
                <c:pt idx="156122">
                  <c:v>-58.218499999999949</c:v>
                </c:pt>
                <c:pt idx="156123">
                  <c:v>-58.216499999999996</c:v>
                </c:pt>
                <c:pt idx="156124">
                  <c:v>-58.214499999999987</c:v>
                </c:pt>
                <c:pt idx="156125">
                  <c:v>-58.212499999999977</c:v>
                </c:pt>
                <c:pt idx="156126">
                  <c:v>-58.210499999999968</c:v>
                </c:pt>
                <c:pt idx="156127">
                  <c:v>-58.208499999999958</c:v>
                </c:pt>
                <c:pt idx="156128">
                  <c:v>-58.206500000000005</c:v>
                </c:pt>
                <c:pt idx="156129">
                  <c:v>-58.204499999999996</c:v>
                </c:pt>
                <c:pt idx="156130">
                  <c:v>-58.202499999999986</c:v>
                </c:pt>
                <c:pt idx="156131">
                  <c:v>-58.200499999999977</c:v>
                </c:pt>
                <c:pt idx="156132">
                  <c:v>-58.198499999999967</c:v>
                </c:pt>
                <c:pt idx="156133">
                  <c:v>-58.196499999999958</c:v>
                </c:pt>
                <c:pt idx="156134">
                  <c:v>-58.194500000000005</c:v>
                </c:pt>
                <c:pt idx="156135">
                  <c:v>-58.192499999999995</c:v>
                </c:pt>
                <c:pt idx="156136">
                  <c:v>-58.190499999999986</c:v>
                </c:pt>
                <c:pt idx="156137">
                  <c:v>-58.188499999999976</c:v>
                </c:pt>
                <c:pt idx="156138">
                  <c:v>-58.186499999999967</c:v>
                </c:pt>
                <c:pt idx="156139">
                  <c:v>-58.184499999999957</c:v>
                </c:pt>
                <c:pt idx="156140">
                  <c:v>-58.182500000000005</c:v>
                </c:pt>
                <c:pt idx="156141">
                  <c:v>-58.180499999999995</c:v>
                </c:pt>
                <c:pt idx="156142">
                  <c:v>-58.178499999999985</c:v>
                </c:pt>
                <c:pt idx="156143">
                  <c:v>-58.176499999999976</c:v>
                </c:pt>
                <c:pt idx="156144">
                  <c:v>-58.174499999999966</c:v>
                </c:pt>
                <c:pt idx="156145">
                  <c:v>-58.172499999999957</c:v>
                </c:pt>
                <c:pt idx="156146">
                  <c:v>-58.170500000000004</c:v>
                </c:pt>
                <c:pt idx="156147">
                  <c:v>-58.168499999999995</c:v>
                </c:pt>
                <c:pt idx="156148">
                  <c:v>-58.166499999999985</c:v>
                </c:pt>
                <c:pt idx="156149">
                  <c:v>-58.164499999999975</c:v>
                </c:pt>
                <c:pt idx="156150">
                  <c:v>-58.162499999999966</c:v>
                </c:pt>
                <c:pt idx="156151">
                  <c:v>-58.160499999999956</c:v>
                </c:pt>
                <c:pt idx="156152">
                  <c:v>-58.158500000000004</c:v>
                </c:pt>
                <c:pt idx="156153">
                  <c:v>-58.156499999999994</c:v>
                </c:pt>
                <c:pt idx="156154">
                  <c:v>-58.154499999999985</c:v>
                </c:pt>
                <c:pt idx="156155">
                  <c:v>-58.152499999999975</c:v>
                </c:pt>
                <c:pt idx="156156">
                  <c:v>-58.150499999999965</c:v>
                </c:pt>
                <c:pt idx="156157">
                  <c:v>-58.148499999999956</c:v>
                </c:pt>
                <c:pt idx="156158">
                  <c:v>-58.146500000000003</c:v>
                </c:pt>
                <c:pt idx="156159">
                  <c:v>-58.144499999999994</c:v>
                </c:pt>
                <c:pt idx="156160">
                  <c:v>-58.142499999999984</c:v>
                </c:pt>
                <c:pt idx="156161">
                  <c:v>-58.140499999999975</c:v>
                </c:pt>
                <c:pt idx="156162">
                  <c:v>-58.138499999999965</c:v>
                </c:pt>
                <c:pt idx="156163">
                  <c:v>-58.136499999999955</c:v>
                </c:pt>
                <c:pt idx="156164">
                  <c:v>-58.134500000000003</c:v>
                </c:pt>
                <c:pt idx="156165">
                  <c:v>-58.132499999999993</c:v>
                </c:pt>
                <c:pt idx="156166">
                  <c:v>-58.130499999999984</c:v>
                </c:pt>
                <c:pt idx="156167">
                  <c:v>-58.128499999999974</c:v>
                </c:pt>
                <c:pt idx="156168">
                  <c:v>-58.126499999999965</c:v>
                </c:pt>
                <c:pt idx="156169">
                  <c:v>-58.124499999999955</c:v>
                </c:pt>
                <c:pt idx="156170">
                  <c:v>-58.122500000000002</c:v>
                </c:pt>
                <c:pt idx="156171">
                  <c:v>-58.120499999999993</c:v>
                </c:pt>
                <c:pt idx="156172">
                  <c:v>-58.118499999999983</c:v>
                </c:pt>
                <c:pt idx="156173">
                  <c:v>-58.116499999999974</c:v>
                </c:pt>
                <c:pt idx="156174">
                  <c:v>-58.114499999999964</c:v>
                </c:pt>
                <c:pt idx="156175">
                  <c:v>-58.112499999999955</c:v>
                </c:pt>
                <c:pt idx="156176">
                  <c:v>-58.110500000000002</c:v>
                </c:pt>
                <c:pt idx="156177">
                  <c:v>-58.108499999999992</c:v>
                </c:pt>
                <c:pt idx="156178">
                  <c:v>-58.106499999999983</c:v>
                </c:pt>
                <c:pt idx="156179">
                  <c:v>-58.104499999999973</c:v>
                </c:pt>
                <c:pt idx="156180">
                  <c:v>-58.102499999999964</c:v>
                </c:pt>
                <c:pt idx="156181">
                  <c:v>-58.100499999999954</c:v>
                </c:pt>
                <c:pt idx="156182">
                  <c:v>-58.098500000000001</c:v>
                </c:pt>
                <c:pt idx="156183">
                  <c:v>-58.096499999999992</c:v>
                </c:pt>
                <c:pt idx="156184">
                  <c:v>-58.094499999999982</c:v>
                </c:pt>
                <c:pt idx="156185">
                  <c:v>-58.092499999999973</c:v>
                </c:pt>
                <c:pt idx="156186">
                  <c:v>-58.090499999999963</c:v>
                </c:pt>
                <c:pt idx="156187">
                  <c:v>-58.088499999999954</c:v>
                </c:pt>
                <c:pt idx="156188">
                  <c:v>-58.086500000000001</c:v>
                </c:pt>
                <c:pt idx="156189">
                  <c:v>-58.084499999999991</c:v>
                </c:pt>
                <c:pt idx="156190">
                  <c:v>-58.082499999999982</c:v>
                </c:pt>
                <c:pt idx="156191">
                  <c:v>-58.080499999999972</c:v>
                </c:pt>
                <c:pt idx="156192">
                  <c:v>-58.078499999999963</c:v>
                </c:pt>
                <c:pt idx="156193">
                  <c:v>-58.076499999999953</c:v>
                </c:pt>
                <c:pt idx="156194">
                  <c:v>-58.0745</c:v>
                </c:pt>
                <c:pt idx="156195">
                  <c:v>-58.072499999999991</c:v>
                </c:pt>
                <c:pt idx="156196">
                  <c:v>-58.070499999999981</c:v>
                </c:pt>
                <c:pt idx="156197">
                  <c:v>-58.068499999999972</c:v>
                </c:pt>
                <c:pt idx="156198">
                  <c:v>-58.066499999999962</c:v>
                </c:pt>
                <c:pt idx="156199">
                  <c:v>-58.064499999999953</c:v>
                </c:pt>
                <c:pt idx="156200">
                  <c:v>-58.0625</c:v>
                </c:pt>
                <c:pt idx="156201">
                  <c:v>-58.06049999999999</c:v>
                </c:pt>
                <c:pt idx="156202">
                  <c:v>-58.058499999999981</c:v>
                </c:pt>
                <c:pt idx="156203">
                  <c:v>-58.056499999999971</c:v>
                </c:pt>
                <c:pt idx="156204">
                  <c:v>-58.054499999999962</c:v>
                </c:pt>
                <c:pt idx="156205">
                  <c:v>-58.052499999999952</c:v>
                </c:pt>
                <c:pt idx="156206">
                  <c:v>-58.0505</c:v>
                </c:pt>
                <c:pt idx="156207">
                  <c:v>-58.04849999999999</c:v>
                </c:pt>
                <c:pt idx="156208">
                  <c:v>-58.04649999999998</c:v>
                </c:pt>
                <c:pt idx="156209">
                  <c:v>-58.044499999999971</c:v>
                </c:pt>
                <c:pt idx="156210">
                  <c:v>-58.042499999999961</c:v>
                </c:pt>
                <c:pt idx="156211">
                  <c:v>-58.040499999999952</c:v>
                </c:pt>
                <c:pt idx="156212">
                  <c:v>-58.038499999999999</c:v>
                </c:pt>
                <c:pt idx="156213">
                  <c:v>-58.03649999999999</c:v>
                </c:pt>
                <c:pt idx="156214">
                  <c:v>-58.03449999999998</c:v>
                </c:pt>
                <c:pt idx="156215">
                  <c:v>-58.03249999999997</c:v>
                </c:pt>
                <c:pt idx="156216">
                  <c:v>-58.030499999999961</c:v>
                </c:pt>
                <c:pt idx="156217">
                  <c:v>-58.028499999999951</c:v>
                </c:pt>
                <c:pt idx="156218">
                  <c:v>-58.026499999999999</c:v>
                </c:pt>
                <c:pt idx="156219">
                  <c:v>-58.024499999999989</c:v>
                </c:pt>
                <c:pt idx="156220">
                  <c:v>-58.02249999999998</c:v>
                </c:pt>
                <c:pt idx="156221">
                  <c:v>-58.02049999999997</c:v>
                </c:pt>
                <c:pt idx="156222">
                  <c:v>-58.01849999999996</c:v>
                </c:pt>
                <c:pt idx="156223">
                  <c:v>-58.016499999999951</c:v>
                </c:pt>
                <c:pt idx="156224">
                  <c:v>-58.014499999999998</c:v>
                </c:pt>
                <c:pt idx="156225">
                  <c:v>-58.012499999999989</c:v>
                </c:pt>
                <c:pt idx="156226">
                  <c:v>-58.010499999999979</c:v>
                </c:pt>
                <c:pt idx="156227">
                  <c:v>-58.00849999999997</c:v>
                </c:pt>
                <c:pt idx="156228">
                  <c:v>-58.00649999999996</c:v>
                </c:pt>
                <c:pt idx="156229">
                  <c:v>-58.00449999999995</c:v>
                </c:pt>
                <c:pt idx="156230">
                  <c:v>-58.002499999999998</c:v>
                </c:pt>
                <c:pt idx="156231">
                  <c:v>-58.000499999999988</c:v>
                </c:pt>
                <c:pt idx="156232">
                  <c:v>-57.998499999999979</c:v>
                </c:pt>
                <c:pt idx="156233">
                  <c:v>-57.996499999999969</c:v>
                </c:pt>
                <c:pt idx="156234">
                  <c:v>-57.99449999999996</c:v>
                </c:pt>
                <c:pt idx="156235">
                  <c:v>-57.99249999999995</c:v>
                </c:pt>
                <c:pt idx="156236">
                  <c:v>-57.990499999999997</c:v>
                </c:pt>
                <c:pt idx="156237">
                  <c:v>-57.988499999999988</c:v>
                </c:pt>
                <c:pt idx="156238">
                  <c:v>-57.986499999999978</c:v>
                </c:pt>
                <c:pt idx="156239">
                  <c:v>-57.984499999999969</c:v>
                </c:pt>
                <c:pt idx="156240">
                  <c:v>-57.982499999999959</c:v>
                </c:pt>
                <c:pt idx="156241">
                  <c:v>-57.98049999999995</c:v>
                </c:pt>
                <c:pt idx="156242">
                  <c:v>-57.978499999999997</c:v>
                </c:pt>
                <c:pt idx="156243">
                  <c:v>-57.976499999999987</c:v>
                </c:pt>
                <c:pt idx="156244">
                  <c:v>-57.974499999999978</c:v>
                </c:pt>
                <c:pt idx="156245">
                  <c:v>-57.972499999999968</c:v>
                </c:pt>
                <c:pt idx="156246">
                  <c:v>-57.970499999999959</c:v>
                </c:pt>
                <c:pt idx="156247">
                  <c:v>-57.968499999999949</c:v>
                </c:pt>
                <c:pt idx="156248">
                  <c:v>-57.966499999999996</c:v>
                </c:pt>
                <c:pt idx="156249">
                  <c:v>-57.964499999999987</c:v>
                </c:pt>
                <c:pt idx="156250">
                  <c:v>-57.962499999999977</c:v>
                </c:pt>
                <c:pt idx="156251">
                  <c:v>-57.960499999999968</c:v>
                </c:pt>
                <c:pt idx="156252">
                  <c:v>-57.958499999999958</c:v>
                </c:pt>
                <c:pt idx="156253">
                  <c:v>-57.956500000000005</c:v>
                </c:pt>
                <c:pt idx="156254">
                  <c:v>-57.954499999999996</c:v>
                </c:pt>
                <c:pt idx="156255">
                  <c:v>-57.952499999999986</c:v>
                </c:pt>
                <c:pt idx="156256">
                  <c:v>-57.950499999999977</c:v>
                </c:pt>
                <c:pt idx="156257">
                  <c:v>-57.948499999999967</c:v>
                </c:pt>
                <c:pt idx="156258">
                  <c:v>-57.946499999999958</c:v>
                </c:pt>
                <c:pt idx="156259">
                  <c:v>-57.944500000000005</c:v>
                </c:pt>
                <c:pt idx="156260">
                  <c:v>-57.942499999999995</c:v>
                </c:pt>
                <c:pt idx="156261">
                  <c:v>-57.940499999999986</c:v>
                </c:pt>
                <c:pt idx="156262">
                  <c:v>-57.938499999999976</c:v>
                </c:pt>
                <c:pt idx="156263">
                  <c:v>-57.936499999999967</c:v>
                </c:pt>
                <c:pt idx="156264">
                  <c:v>-57.934499999999957</c:v>
                </c:pt>
                <c:pt idx="156265">
                  <c:v>-57.932500000000005</c:v>
                </c:pt>
                <c:pt idx="156266">
                  <c:v>-57.930499999999995</c:v>
                </c:pt>
                <c:pt idx="156267">
                  <c:v>-57.928499999999985</c:v>
                </c:pt>
                <c:pt idx="156268">
                  <c:v>-57.926499999999976</c:v>
                </c:pt>
                <c:pt idx="156269">
                  <c:v>-57.924499999999966</c:v>
                </c:pt>
                <c:pt idx="156270">
                  <c:v>-57.922499999999957</c:v>
                </c:pt>
                <c:pt idx="156271">
                  <c:v>-57.920500000000004</c:v>
                </c:pt>
                <c:pt idx="156272">
                  <c:v>-57.918499999999995</c:v>
                </c:pt>
                <c:pt idx="156273">
                  <c:v>-57.916499999999985</c:v>
                </c:pt>
                <c:pt idx="156274">
                  <c:v>-57.914499999999975</c:v>
                </c:pt>
                <c:pt idx="156275">
                  <c:v>-57.912499999999966</c:v>
                </c:pt>
                <c:pt idx="156276">
                  <c:v>-57.910499999999956</c:v>
                </c:pt>
                <c:pt idx="156277">
                  <c:v>-57.908500000000004</c:v>
                </c:pt>
                <c:pt idx="156278">
                  <c:v>-57.906499999999994</c:v>
                </c:pt>
                <c:pt idx="156279">
                  <c:v>-57.904499999999985</c:v>
                </c:pt>
                <c:pt idx="156280">
                  <c:v>-57.902499999999975</c:v>
                </c:pt>
                <c:pt idx="156281">
                  <c:v>-57.900499999999965</c:v>
                </c:pt>
                <c:pt idx="156282">
                  <c:v>-57.898499999999956</c:v>
                </c:pt>
                <c:pt idx="156283">
                  <c:v>-57.896500000000003</c:v>
                </c:pt>
                <c:pt idx="156284">
                  <c:v>-57.894499999999994</c:v>
                </c:pt>
                <c:pt idx="156285">
                  <c:v>-57.892499999999984</c:v>
                </c:pt>
                <c:pt idx="156286">
                  <c:v>-57.890499999999975</c:v>
                </c:pt>
                <c:pt idx="156287">
                  <c:v>-57.888499999999965</c:v>
                </c:pt>
                <c:pt idx="156288">
                  <c:v>-57.886499999999955</c:v>
                </c:pt>
                <c:pt idx="156289">
                  <c:v>-57.884500000000003</c:v>
                </c:pt>
                <c:pt idx="156290">
                  <c:v>-57.882499999999993</c:v>
                </c:pt>
                <c:pt idx="156291">
                  <c:v>-57.880499999999984</c:v>
                </c:pt>
                <c:pt idx="156292">
                  <c:v>-57.878499999999974</c:v>
                </c:pt>
                <c:pt idx="156293">
                  <c:v>-57.876499999999965</c:v>
                </c:pt>
                <c:pt idx="156294">
                  <c:v>-57.874499999999955</c:v>
                </c:pt>
                <c:pt idx="156295">
                  <c:v>-57.872500000000002</c:v>
                </c:pt>
                <c:pt idx="156296">
                  <c:v>-57.870499999999993</c:v>
                </c:pt>
                <c:pt idx="156297">
                  <c:v>-57.868499999999983</c:v>
                </c:pt>
                <c:pt idx="156298">
                  <c:v>-57.866499999999974</c:v>
                </c:pt>
                <c:pt idx="156299">
                  <c:v>-57.864499999999964</c:v>
                </c:pt>
                <c:pt idx="156300">
                  <c:v>-57.862499999999955</c:v>
                </c:pt>
                <c:pt idx="156301">
                  <c:v>-57.860500000000002</c:v>
                </c:pt>
                <c:pt idx="156302">
                  <c:v>-57.858499999999992</c:v>
                </c:pt>
                <c:pt idx="156303">
                  <c:v>-57.856499999999983</c:v>
                </c:pt>
                <c:pt idx="156304">
                  <c:v>-57.854499999999973</c:v>
                </c:pt>
                <c:pt idx="156305">
                  <c:v>-57.852499999999964</c:v>
                </c:pt>
                <c:pt idx="156306">
                  <c:v>-57.850499999999954</c:v>
                </c:pt>
                <c:pt idx="156307">
                  <c:v>-57.848500000000001</c:v>
                </c:pt>
                <c:pt idx="156308">
                  <c:v>-57.846499999999992</c:v>
                </c:pt>
                <c:pt idx="156309">
                  <c:v>-57.844499999999982</c:v>
                </c:pt>
                <c:pt idx="156310">
                  <c:v>-57.842499999999973</c:v>
                </c:pt>
                <c:pt idx="156311">
                  <c:v>-57.840499999999963</c:v>
                </c:pt>
                <c:pt idx="156312">
                  <c:v>-57.838499999999954</c:v>
                </c:pt>
                <c:pt idx="156313">
                  <c:v>-57.836500000000001</c:v>
                </c:pt>
                <c:pt idx="156314">
                  <c:v>-57.834499999999991</c:v>
                </c:pt>
                <c:pt idx="156315">
                  <c:v>-57.832499999999982</c:v>
                </c:pt>
                <c:pt idx="156316">
                  <c:v>-57.830499999999972</c:v>
                </c:pt>
                <c:pt idx="156317">
                  <c:v>-57.828499999999963</c:v>
                </c:pt>
                <c:pt idx="156318">
                  <c:v>-57.826499999999953</c:v>
                </c:pt>
                <c:pt idx="156319">
                  <c:v>-57.8245</c:v>
                </c:pt>
                <c:pt idx="156320">
                  <c:v>-57.822499999999991</c:v>
                </c:pt>
                <c:pt idx="156321">
                  <c:v>-57.820499999999981</c:v>
                </c:pt>
                <c:pt idx="156322">
                  <c:v>-57.818499999999972</c:v>
                </c:pt>
                <c:pt idx="156323">
                  <c:v>-57.816499999999962</c:v>
                </c:pt>
                <c:pt idx="156324">
                  <c:v>-57.814499999999953</c:v>
                </c:pt>
                <c:pt idx="156325">
                  <c:v>-57.8125</c:v>
                </c:pt>
                <c:pt idx="156326">
                  <c:v>-57.81049999999999</c:v>
                </c:pt>
                <c:pt idx="156327">
                  <c:v>-57.808499999999981</c:v>
                </c:pt>
                <c:pt idx="156328">
                  <c:v>-57.806499999999971</c:v>
                </c:pt>
                <c:pt idx="156329">
                  <c:v>-57.804499999999962</c:v>
                </c:pt>
                <c:pt idx="156330">
                  <c:v>-57.802499999999952</c:v>
                </c:pt>
                <c:pt idx="156331">
                  <c:v>-57.8005</c:v>
                </c:pt>
                <c:pt idx="156332">
                  <c:v>-57.79849999999999</c:v>
                </c:pt>
                <c:pt idx="156333">
                  <c:v>-57.79649999999998</c:v>
                </c:pt>
                <c:pt idx="156334">
                  <c:v>-57.794499999999971</c:v>
                </c:pt>
                <c:pt idx="156335">
                  <c:v>-57.792499999999961</c:v>
                </c:pt>
                <c:pt idx="156336">
                  <c:v>-57.790499999999952</c:v>
                </c:pt>
                <c:pt idx="156337">
                  <c:v>-57.788499999999999</c:v>
                </c:pt>
                <c:pt idx="156338">
                  <c:v>-57.78649999999999</c:v>
                </c:pt>
                <c:pt idx="156339">
                  <c:v>-57.78449999999998</c:v>
                </c:pt>
                <c:pt idx="156340">
                  <c:v>-57.78249999999997</c:v>
                </c:pt>
                <c:pt idx="156341">
                  <c:v>-57.780499999999961</c:v>
                </c:pt>
                <c:pt idx="156342">
                  <c:v>-57.778499999999951</c:v>
                </c:pt>
                <c:pt idx="156343">
                  <c:v>-57.776499999999999</c:v>
                </c:pt>
                <c:pt idx="156344">
                  <c:v>-57.774499999999989</c:v>
                </c:pt>
                <c:pt idx="156345">
                  <c:v>-57.77249999999998</c:v>
                </c:pt>
                <c:pt idx="156346">
                  <c:v>-57.77049999999997</c:v>
                </c:pt>
                <c:pt idx="156347">
                  <c:v>-57.76849999999996</c:v>
                </c:pt>
                <c:pt idx="156348">
                  <c:v>-57.766499999999951</c:v>
                </c:pt>
                <c:pt idx="156349">
                  <c:v>-57.764499999999998</c:v>
                </c:pt>
                <c:pt idx="156350">
                  <c:v>-57.762499999999989</c:v>
                </c:pt>
                <c:pt idx="156351">
                  <c:v>-57.760499999999979</c:v>
                </c:pt>
                <c:pt idx="156352">
                  <c:v>-57.75849999999997</c:v>
                </c:pt>
                <c:pt idx="156353">
                  <c:v>-57.75649999999996</c:v>
                </c:pt>
                <c:pt idx="156354">
                  <c:v>-57.75449999999995</c:v>
                </c:pt>
                <c:pt idx="156355">
                  <c:v>-57.752499999999998</c:v>
                </c:pt>
                <c:pt idx="156356">
                  <c:v>-57.750499999999988</c:v>
                </c:pt>
                <c:pt idx="156357">
                  <c:v>-57.748499999999979</c:v>
                </c:pt>
                <c:pt idx="156358">
                  <c:v>-57.746499999999969</c:v>
                </c:pt>
                <c:pt idx="156359">
                  <c:v>-57.74449999999996</c:v>
                </c:pt>
                <c:pt idx="156360">
                  <c:v>-57.74249999999995</c:v>
                </c:pt>
                <c:pt idx="156361">
                  <c:v>-57.740499999999997</c:v>
                </c:pt>
                <c:pt idx="156362">
                  <c:v>-57.738499999999988</c:v>
                </c:pt>
                <c:pt idx="156363">
                  <c:v>-57.736499999999978</c:v>
                </c:pt>
                <c:pt idx="156364">
                  <c:v>-57.734499999999969</c:v>
                </c:pt>
                <c:pt idx="156365">
                  <c:v>-57.732499999999959</c:v>
                </c:pt>
                <c:pt idx="156366">
                  <c:v>-57.73049999999995</c:v>
                </c:pt>
                <c:pt idx="156367">
                  <c:v>-57.728499999999997</c:v>
                </c:pt>
                <c:pt idx="156368">
                  <c:v>-57.726499999999987</c:v>
                </c:pt>
                <c:pt idx="156369">
                  <c:v>-57.724499999999978</c:v>
                </c:pt>
                <c:pt idx="156370">
                  <c:v>-57.722499999999968</c:v>
                </c:pt>
                <c:pt idx="156371">
                  <c:v>-57.720499999999959</c:v>
                </c:pt>
                <c:pt idx="156372">
                  <c:v>-57.718499999999949</c:v>
                </c:pt>
                <c:pt idx="156373">
                  <c:v>-57.716499999999996</c:v>
                </c:pt>
                <c:pt idx="156374">
                  <c:v>-57.714499999999987</c:v>
                </c:pt>
                <c:pt idx="156375">
                  <c:v>-57.712499999999977</c:v>
                </c:pt>
                <c:pt idx="156376">
                  <c:v>-57.710499999999968</c:v>
                </c:pt>
                <c:pt idx="156377">
                  <c:v>-57.708499999999958</c:v>
                </c:pt>
                <c:pt idx="156378">
                  <c:v>-57.706500000000005</c:v>
                </c:pt>
                <c:pt idx="156379">
                  <c:v>-57.704499999999996</c:v>
                </c:pt>
                <c:pt idx="156380">
                  <c:v>-57.702499999999986</c:v>
                </c:pt>
                <c:pt idx="156381">
                  <c:v>-57.700499999999977</c:v>
                </c:pt>
                <c:pt idx="156382">
                  <c:v>-57.698499999999967</c:v>
                </c:pt>
                <c:pt idx="156383">
                  <c:v>-57.696499999999958</c:v>
                </c:pt>
                <c:pt idx="156384">
                  <c:v>-57.694500000000005</c:v>
                </c:pt>
                <c:pt idx="156385">
                  <c:v>-57.692499999999995</c:v>
                </c:pt>
                <c:pt idx="156386">
                  <c:v>-57.690499999999986</c:v>
                </c:pt>
                <c:pt idx="156387">
                  <c:v>-57.688499999999976</c:v>
                </c:pt>
                <c:pt idx="156388">
                  <c:v>-57.686499999999967</c:v>
                </c:pt>
                <c:pt idx="156389">
                  <c:v>-57.684499999999957</c:v>
                </c:pt>
                <c:pt idx="156390">
                  <c:v>-57.682500000000005</c:v>
                </c:pt>
                <c:pt idx="156391">
                  <c:v>-57.680499999999995</c:v>
                </c:pt>
                <c:pt idx="156392">
                  <c:v>-57.678499999999985</c:v>
                </c:pt>
                <c:pt idx="156393">
                  <c:v>-57.676499999999976</c:v>
                </c:pt>
                <c:pt idx="156394">
                  <c:v>-57.674499999999966</c:v>
                </c:pt>
                <c:pt idx="156395">
                  <c:v>-57.672499999999957</c:v>
                </c:pt>
                <c:pt idx="156396">
                  <c:v>-57.670500000000004</c:v>
                </c:pt>
                <c:pt idx="156397">
                  <c:v>-57.668499999999995</c:v>
                </c:pt>
                <c:pt idx="156398">
                  <c:v>-57.666499999999985</c:v>
                </c:pt>
                <c:pt idx="156399">
                  <c:v>-57.664499999999975</c:v>
                </c:pt>
                <c:pt idx="156400">
                  <c:v>-57.662499999999966</c:v>
                </c:pt>
                <c:pt idx="156401">
                  <c:v>-57.660499999999956</c:v>
                </c:pt>
                <c:pt idx="156402">
                  <c:v>-57.658500000000004</c:v>
                </c:pt>
                <c:pt idx="156403">
                  <c:v>-57.656499999999994</c:v>
                </c:pt>
                <c:pt idx="156404">
                  <c:v>-57.654499999999985</c:v>
                </c:pt>
                <c:pt idx="156405">
                  <c:v>-57.652499999999975</c:v>
                </c:pt>
                <c:pt idx="156406">
                  <c:v>-57.650499999999965</c:v>
                </c:pt>
                <c:pt idx="156407">
                  <c:v>-57.648499999999956</c:v>
                </c:pt>
                <c:pt idx="156408">
                  <c:v>-57.646500000000003</c:v>
                </c:pt>
                <c:pt idx="156409">
                  <c:v>-57.644499999999994</c:v>
                </c:pt>
                <c:pt idx="156410">
                  <c:v>-57.642499999999984</c:v>
                </c:pt>
                <c:pt idx="156411">
                  <c:v>-57.640499999999975</c:v>
                </c:pt>
                <c:pt idx="156412">
                  <c:v>-57.638499999999965</c:v>
                </c:pt>
                <c:pt idx="156413">
                  <c:v>-57.636499999999955</c:v>
                </c:pt>
                <c:pt idx="156414">
                  <c:v>-57.634500000000003</c:v>
                </c:pt>
                <c:pt idx="156415">
                  <c:v>-57.632499999999993</c:v>
                </c:pt>
                <c:pt idx="156416">
                  <c:v>-57.630499999999984</c:v>
                </c:pt>
                <c:pt idx="156417">
                  <c:v>-57.628499999999974</c:v>
                </c:pt>
                <c:pt idx="156418">
                  <c:v>-57.626499999999965</c:v>
                </c:pt>
                <c:pt idx="156419">
                  <c:v>-57.624499999999955</c:v>
                </c:pt>
                <c:pt idx="156420">
                  <c:v>-57.622500000000002</c:v>
                </c:pt>
                <c:pt idx="156421">
                  <c:v>-57.620499999999993</c:v>
                </c:pt>
                <c:pt idx="156422">
                  <c:v>-57.618499999999983</c:v>
                </c:pt>
                <c:pt idx="156423">
                  <c:v>-57.616499999999974</c:v>
                </c:pt>
                <c:pt idx="156424">
                  <c:v>-57.614499999999964</c:v>
                </c:pt>
                <c:pt idx="156425">
                  <c:v>-57.612499999999955</c:v>
                </c:pt>
                <c:pt idx="156426">
                  <c:v>-57.610500000000002</c:v>
                </c:pt>
                <c:pt idx="156427">
                  <c:v>-57.608499999999992</c:v>
                </c:pt>
                <c:pt idx="156428">
                  <c:v>-57.606499999999983</c:v>
                </c:pt>
                <c:pt idx="156429">
                  <c:v>-57.604499999999973</c:v>
                </c:pt>
                <c:pt idx="156430">
                  <c:v>-57.602499999999964</c:v>
                </c:pt>
                <c:pt idx="156431">
                  <c:v>-57.600499999999954</c:v>
                </c:pt>
                <c:pt idx="156432">
                  <c:v>-57.598500000000001</c:v>
                </c:pt>
                <c:pt idx="156433">
                  <c:v>-57.596499999999992</c:v>
                </c:pt>
                <c:pt idx="156434">
                  <c:v>-57.594499999999982</c:v>
                </c:pt>
                <c:pt idx="156435">
                  <c:v>-57.592499999999973</c:v>
                </c:pt>
                <c:pt idx="156436">
                  <c:v>-57.590499999999963</c:v>
                </c:pt>
                <c:pt idx="156437">
                  <c:v>-57.588499999999954</c:v>
                </c:pt>
                <c:pt idx="156438">
                  <c:v>-57.586500000000001</c:v>
                </c:pt>
                <c:pt idx="156439">
                  <c:v>-57.584499999999991</c:v>
                </c:pt>
                <c:pt idx="156440">
                  <c:v>-57.582499999999982</c:v>
                </c:pt>
                <c:pt idx="156441">
                  <c:v>-57.580499999999972</c:v>
                </c:pt>
                <c:pt idx="156442">
                  <c:v>-57.578499999999963</c:v>
                </c:pt>
                <c:pt idx="156443">
                  <c:v>-57.576499999999953</c:v>
                </c:pt>
                <c:pt idx="156444">
                  <c:v>-57.5745</c:v>
                </c:pt>
                <c:pt idx="156445">
                  <c:v>-57.572499999999991</c:v>
                </c:pt>
                <c:pt idx="156446">
                  <c:v>-57.570499999999981</c:v>
                </c:pt>
                <c:pt idx="156447">
                  <c:v>-57.568499999999972</c:v>
                </c:pt>
                <c:pt idx="156448">
                  <c:v>-57.566499999999962</c:v>
                </c:pt>
                <c:pt idx="156449">
                  <c:v>-57.564499999999953</c:v>
                </c:pt>
                <c:pt idx="156450">
                  <c:v>-57.5625</c:v>
                </c:pt>
                <c:pt idx="156451">
                  <c:v>-57.56049999999999</c:v>
                </c:pt>
                <c:pt idx="156452">
                  <c:v>-57.558499999999981</c:v>
                </c:pt>
                <c:pt idx="156453">
                  <c:v>-57.556499999999971</c:v>
                </c:pt>
                <c:pt idx="156454">
                  <c:v>-57.554499999999962</c:v>
                </c:pt>
                <c:pt idx="156455">
                  <c:v>-57.552499999999952</c:v>
                </c:pt>
                <c:pt idx="156456">
                  <c:v>-57.5505</c:v>
                </c:pt>
                <c:pt idx="156457">
                  <c:v>-57.54849999999999</c:v>
                </c:pt>
                <c:pt idx="156458">
                  <c:v>-57.54649999999998</c:v>
                </c:pt>
                <c:pt idx="156459">
                  <c:v>-57.544499999999971</c:v>
                </c:pt>
                <c:pt idx="156460">
                  <c:v>-57.542499999999961</c:v>
                </c:pt>
                <c:pt idx="156461">
                  <c:v>-57.540499999999952</c:v>
                </c:pt>
                <c:pt idx="156462">
                  <c:v>-57.538499999999999</c:v>
                </c:pt>
                <c:pt idx="156463">
                  <c:v>-57.53649999999999</c:v>
                </c:pt>
                <c:pt idx="156464">
                  <c:v>-57.53449999999998</c:v>
                </c:pt>
                <c:pt idx="156465">
                  <c:v>-57.53249999999997</c:v>
                </c:pt>
                <c:pt idx="156466">
                  <c:v>-57.530499999999961</c:v>
                </c:pt>
                <c:pt idx="156467">
                  <c:v>-57.528499999999951</c:v>
                </c:pt>
                <c:pt idx="156468">
                  <c:v>-57.526499999999999</c:v>
                </c:pt>
                <c:pt idx="156469">
                  <c:v>-57.524499999999989</c:v>
                </c:pt>
                <c:pt idx="156470">
                  <c:v>-57.52249999999998</c:v>
                </c:pt>
                <c:pt idx="156471">
                  <c:v>-57.52049999999997</c:v>
                </c:pt>
                <c:pt idx="156472">
                  <c:v>-57.51849999999996</c:v>
                </c:pt>
                <c:pt idx="156473">
                  <c:v>-57.516499999999951</c:v>
                </c:pt>
                <c:pt idx="156474">
                  <c:v>-57.514499999999998</c:v>
                </c:pt>
                <c:pt idx="156475">
                  <c:v>-57.512499999999989</c:v>
                </c:pt>
                <c:pt idx="156476">
                  <c:v>-57.510499999999979</c:v>
                </c:pt>
                <c:pt idx="156477">
                  <c:v>-57.50849999999997</c:v>
                </c:pt>
                <c:pt idx="156478">
                  <c:v>-57.50649999999996</c:v>
                </c:pt>
                <c:pt idx="156479">
                  <c:v>-57.50449999999995</c:v>
                </c:pt>
                <c:pt idx="156480">
                  <c:v>-57.502499999999998</c:v>
                </c:pt>
                <c:pt idx="156481">
                  <c:v>-57.500499999999988</c:v>
                </c:pt>
                <c:pt idx="156482">
                  <c:v>-57.498499999999979</c:v>
                </c:pt>
                <c:pt idx="156483">
                  <c:v>-57.496499999999969</c:v>
                </c:pt>
                <c:pt idx="156484">
                  <c:v>-57.49449999999996</c:v>
                </c:pt>
                <c:pt idx="156485">
                  <c:v>-57.49249999999995</c:v>
                </c:pt>
                <c:pt idx="156486">
                  <c:v>-57.490499999999997</c:v>
                </c:pt>
                <c:pt idx="156487">
                  <c:v>-57.488499999999988</c:v>
                </c:pt>
                <c:pt idx="156488">
                  <c:v>-57.486499999999978</c:v>
                </c:pt>
                <c:pt idx="156489">
                  <c:v>-57.484499999999969</c:v>
                </c:pt>
                <c:pt idx="156490">
                  <c:v>-57.482499999999959</c:v>
                </c:pt>
                <c:pt idx="156491">
                  <c:v>-57.48049999999995</c:v>
                </c:pt>
                <c:pt idx="156492">
                  <c:v>-57.478499999999997</c:v>
                </c:pt>
                <c:pt idx="156493">
                  <c:v>-57.476499999999987</c:v>
                </c:pt>
                <c:pt idx="156494">
                  <c:v>-57.474499999999978</c:v>
                </c:pt>
                <c:pt idx="156495">
                  <c:v>-57.472499999999968</c:v>
                </c:pt>
                <c:pt idx="156496">
                  <c:v>-57.470499999999959</c:v>
                </c:pt>
                <c:pt idx="156497">
                  <c:v>-57.468499999999949</c:v>
                </c:pt>
                <c:pt idx="156498">
                  <c:v>-57.466499999999996</c:v>
                </c:pt>
                <c:pt idx="156499">
                  <c:v>-57.464499999999987</c:v>
                </c:pt>
                <c:pt idx="156500">
                  <c:v>-57.462499999999977</c:v>
                </c:pt>
                <c:pt idx="156501">
                  <c:v>-57.460499999999968</c:v>
                </c:pt>
                <c:pt idx="156502">
                  <c:v>-57.458499999999958</c:v>
                </c:pt>
                <c:pt idx="156503">
                  <c:v>-57.456500000000005</c:v>
                </c:pt>
                <c:pt idx="156504">
                  <c:v>-57.454499999999996</c:v>
                </c:pt>
                <c:pt idx="156505">
                  <c:v>-57.452499999999986</c:v>
                </c:pt>
                <c:pt idx="156506">
                  <c:v>-57.450499999999977</c:v>
                </c:pt>
                <c:pt idx="156507">
                  <c:v>-57.448499999999967</c:v>
                </c:pt>
                <c:pt idx="156508">
                  <c:v>-57.446499999999958</c:v>
                </c:pt>
                <c:pt idx="156509">
                  <c:v>-57.444500000000005</c:v>
                </c:pt>
                <c:pt idx="156510">
                  <c:v>-57.442499999999995</c:v>
                </c:pt>
                <c:pt idx="156511">
                  <c:v>-57.440499999999986</c:v>
                </c:pt>
                <c:pt idx="156512">
                  <c:v>-57.438499999999976</c:v>
                </c:pt>
                <c:pt idx="156513">
                  <c:v>-57.436499999999967</c:v>
                </c:pt>
                <c:pt idx="156514">
                  <c:v>-57.434499999999957</c:v>
                </c:pt>
                <c:pt idx="156515">
                  <c:v>-57.432500000000005</c:v>
                </c:pt>
                <c:pt idx="156516">
                  <c:v>-57.430499999999995</c:v>
                </c:pt>
                <c:pt idx="156517">
                  <c:v>-57.428499999999985</c:v>
                </c:pt>
                <c:pt idx="156518">
                  <c:v>-57.426499999999976</c:v>
                </c:pt>
                <c:pt idx="156519">
                  <c:v>-57.424499999999966</c:v>
                </c:pt>
                <c:pt idx="156520">
                  <c:v>-57.422499999999957</c:v>
                </c:pt>
                <c:pt idx="156521">
                  <c:v>-57.420500000000004</c:v>
                </c:pt>
                <c:pt idx="156522">
                  <c:v>-57.418499999999995</c:v>
                </c:pt>
                <c:pt idx="156523">
                  <c:v>-57.416499999999985</c:v>
                </c:pt>
                <c:pt idx="156524">
                  <c:v>-57.414499999999975</c:v>
                </c:pt>
                <c:pt idx="156525">
                  <c:v>-57.412499999999966</c:v>
                </c:pt>
                <c:pt idx="156526">
                  <c:v>-57.410499999999956</c:v>
                </c:pt>
                <c:pt idx="156527">
                  <c:v>-57.408500000000004</c:v>
                </c:pt>
                <c:pt idx="156528">
                  <c:v>-57.406499999999994</c:v>
                </c:pt>
                <c:pt idx="156529">
                  <c:v>-57.404499999999985</c:v>
                </c:pt>
                <c:pt idx="156530">
                  <c:v>-57.402499999999975</c:v>
                </c:pt>
                <c:pt idx="156531">
                  <c:v>-57.400499999999965</c:v>
                </c:pt>
                <c:pt idx="156532">
                  <c:v>-57.398499999999956</c:v>
                </c:pt>
                <c:pt idx="156533">
                  <c:v>-57.396500000000003</c:v>
                </c:pt>
                <c:pt idx="156534">
                  <c:v>-57.394499999999994</c:v>
                </c:pt>
                <c:pt idx="156535">
                  <c:v>-57.392499999999984</c:v>
                </c:pt>
                <c:pt idx="156536">
                  <c:v>-57.390499999999975</c:v>
                </c:pt>
                <c:pt idx="156537">
                  <c:v>-57.388499999999965</c:v>
                </c:pt>
                <c:pt idx="156538">
                  <c:v>-57.386499999999955</c:v>
                </c:pt>
                <c:pt idx="156539">
                  <c:v>-57.384500000000003</c:v>
                </c:pt>
                <c:pt idx="156540">
                  <c:v>-57.382499999999993</c:v>
                </c:pt>
                <c:pt idx="156541">
                  <c:v>-57.380499999999984</c:v>
                </c:pt>
                <c:pt idx="156542">
                  <c:v>-57.378499999999974</c:v>
                </c:pt>
                <c:pt idx="156543">
                  <c:v>-57.376499999999965</c:v>
                </c:pt>
                <c:pt idx="156544">
                  <c:v>-57.374499999999955</c:v>
                </c:pt>
                <c:pt idx="156545">
                  <c:v>-57.372500000000002</c:v>
                </c:pt>
                <c:pt idx="156546">
                  <c:v>-57.370499999999993</c:v>
                </c:pt>
                <c:pt idx="156547">
                  <c:v>-57.368499999999983</c:v>
                </c:pt>
                <c:pt idx="156548">
                  <c:v>-57.366499999999974</c:v>
                </c:pt>
                <c:pt idx="156549">
                  <c:v>-57.364499999999964</c:v>
                </c:pt>
                <c:pt idx="156550">
                  <c:v>-57.362499999999955</c:v>
                </c:pt>
                <c:pt idx="156551">
                  <c:v>-57.360500000000002</c:v>
                </c:pt>
                <c:pt idx="156552">
                  <c:v>-57.358499999999992</c:v>
                </c:pt>
                <c:pt idx="156553">
                  <c:v>-57.356499999999983</c:v>
                </c:pt>
                <c:pt idx="156554">
                  <c:v>-57.354499999999973</c:v>
                </c:pt>
                <c:pt idx="156555">
                  <c:v>-57.352499999999964</c:v>
                </c:pt>
                <c:pt idx="156556">
                  <c:v>-57.350499999999954</c:v>
                </c:pt>
                <c:pt idx="156557">
                  <c:v>-57.348500000000001</c:v>
                </c:pt>
                <c:pt idx="156558">
                  <c:v>-57.346499999999992</c:v>
                </c:pt>
                <c:pt idx="156559">
                  <c:v>-57.344499999999982</c:v>
                </c:pt>
                <c:pt idx="156560">
                  <c:v>-57.342499999999973</c:v>
                </c:pt>
                <c:pt idx="156561">
                  <c:v>-57.340499999999963</c:v>
                </c:pt>
                <c:pt idx="156562">
                  <c:v>-57.338499999999954</c:v>
                </c:pt>
                <c:pt idx="156563">
                  <c:v>-57.336500000000001</c:v>
                </c:pt>
                <c:pt idx="156564">
                  <c:v>-57.334499999999991</c:v>
                </c:pt>
                <c:pt idx="156565">
                  <c:v>-57.332499999999982</c:v>
                </c:pt>
                <c:pt idx="156566">
                  <c:v>-57.330499999999972</c:v>
                </c:pt>
                <c:pt idx="156567">
                  <c:v>-57.328499999999963</c:v>
                </c:pt>
                <c:pt idx="156568">
                  <c:v>-57.326499999999953</c:v>
                </c:pt>
                <c:pt idx="156569">
                  <c:v>-57.3245</c:v>
                </c:pt>
                <c:pt idx="156570">
                  <c:v>-57.322499999999991</c:v>
                </c:pt>
                <c:pt idx="156571">
                  <c:v>-57.320499999999981</c:v>
                </c:pt>
                <c:pt idx="156572">
                  <c:v>-57.318499999999972</c:v>
                </c:pt>
                <c:pt idx="156573">
                  <c:v>-57.316499999999962</c:v>
                </c:pt>
                <c:pt idx="156574">
                  <c:v>-57.314499999999953</c:v>
                </c:pt>
                <c:pt idx="156575">
                  <c:v>-57.3125</c:v>
                </c:pt>
                <c:pt idx="156576">
                  <c:v>-57.31049999999999</c:v>
                </c:pt>
                <c:pt idx="156577">
                  <c:v>-57.308499999999981</c:v>
                </c:pt>
                <c:pt idx="156578">
                  <c:v>-57.306499999999971</c:v>
                </c:pt>
                <c:pt idx="156579">
                  <c:v>-57.304499999999962</c:v>
                </c:pt>
                <c:pt idx="156580">
                  <c:v>-57.302499999999952</c:v>
                </c:pt>
                <c:pt idx="156581">
                  <c:v>-57.3005</c:v>
                </c:pt>
                <c:pt idx="156582">
                  <c:v>-57.29849999999999</c:v>
                </c:pt>
                <c:pt idx="156583">
                  <c:v>-57.29649999999998</c:v>
                </c:pt>
                <c:pt idx="156584">
                  <c:v>-57.294499999999971</c:v>
                </c:pt>
                <c:pt idx="156585">
                  <c:v>-57.292499999999961</c:v>
                </c:pt>
                <c:pt idx="156586">
                  <c:v>-57.290499999999952</c:v>
                </c:pt>
                <c:pt idx="156587">
                  <c:v>-57.288499999999999</c:v>
                </c:pt>
                <c:pt idx="156588">
                  <c:v>-57.28649999999999</c:v>
                </c:pt>
                <c:pt idx="156589">
                  <c:v>-57.28449999999998</c:v>
                </c:pt>
                <c:pt idx="156590">
                  <c:v>-57.28249999999997</c:v>
                </c:pt>
                <c:pt idx="156591">
                  <c:v>-57.280499999999961</c:v>
                </c:pt>
                <c:pt idx="156592">
                  <c:v>-57.278499999999951</c:v>
                </c:pt>
                <c:pt idx="156593">
                  <c:v>-57.276499999999999</c:v>
                </c:pt>
                <c:pt idx="156594">
                  <c:v>-57.274499999999989</c:v>
                </c:pt>
                <c:pt idx="156595">
                  <c:v>-57.27249999999998</c:v>
                </c:pt>
                <c:pt idx="156596">
                  <c:v>-57.27049999999997</c:v>
                </c:pt>
                <c:pt idx="156597">
                  <c:v>-57.26849999999996</c:v>
                </c:pt>
                <c:pt idx="156598">
                  <c:v>-57.266499999999951</c:v>
                </c:pt>
                <c:pt idx="156599">
                  <c:v>-57.264499999999998</c:v>
                </c:pt>
                <c:pt idx="156600">
                  <c:v>-57.262499999999989</c:v>
                </c:pt>
                <c:pt idx="156601">
                  <c:v>-57.260499999999979</c:v>
                </c:pt>
                <c:pt idx="156602">
                  <c:v>-57.25849999999997</c:v>
                </c:pt>
                <c:pt idx="156603">
                  <c:v>-57.25649999999996</c:v>
                </c:pt>
                <c:pt idx="156604">
                  <c:v>-57.25449999999995</c:v>
                </c:pt>
                <c:pt idx="156605">
                  <c:v>-57.252499999999998</c:v>
                </c:pt>
                <c:pt idx="156606">
                  <c:v>-57.250499999999988</c:v>
                </c:pt>
                <c:pt idx="156607">
                  <c:v>-57.248499999999979</c:v>
                </c:pt>
                <c:pt idx="156608">
                  <c:v>-57.246499999999969</c:v>
                </c:pt>
                <c:pt idx="156609">
                  <c:v>-57.24449999999996</c:v>
                </c:pt>
                <c:pt idx="156610">
                  <c:v>-57.24249999999995</c:v>
                </c:pt>
                <c:pt idx="156611">
                  <c:v>-57.240499999999997</c:v>
                </c:pt>
                <c:pt idx="156612">
                  <c:v>-57.238499999999988</c:v>
                </c:pt>
                <c:pt idx="156613">
                  <c:v>-57.236499999999978</c:v>
                </c:pt>
                <c:pt idx="156614">
                  <c:v>-57.234499999999969</c:v>
                </c:pt>
                <c:pt idx="156615">
                  <c:v>-57.232499999999959</c:v>
                </c:pt>
                <c:pt idx="156616">
                  <c:v>-57.23049999999995</c:v>
                </c:pt>
                <c:pt idx="156617">
                  <c:v>-57.228499999999997</c:v>
                </c:pt>
                <c:pt idx="156618">
                  <c:v>-57.226499999999987</c:v>
                </c:pt>
                <c:pt idx="156619">
                  <c:v>-57.224499999999978</c:v>
                </c:pt>
                <c:pt idx="156620">
                  <c:v>-57.222499999999968</c:v>
                </c:pt>
                <c:pt idx="156621">
                  <c:v>-57.220499999999959</c:v>
                </c:pt>
                <c:pt idx="156622">
                  <c:v>-57.218499999999949</c:v>
                </c:pt>
                <c:pt idx="156623">
                  <c:v>-57.216499999999996</c:v>
                </c:pt>
                <c:pt idx="156624">
                  <c:v>-57.214499999999987</c:v>
                </c:pt>
                <c:pt idx="156625">
                  <c:v>-57.212499999999977</c:v>
                </c:pt>
                <c:pt idx="156626">
                  <c:v>-57.210499999999968</c:v>
                </c:pt>
                <c:pt idx="156627">
                  <c:v>-57.208499999999958</c:v>
                </c:pt>
                <c:pt idx="156628">
                  <c:v>-57.206500000000005</c:v>
                </c:pt>
                <c:pt idx="156629">
                  <c:v>-57.204499999999996</c:v>
                </c:pt>
                <c:pt idx="156630">
                  <c:v>-57.202499999999986</c:v>
                </c:pt>
                <c:pt idx="156631">
                  <c:v>-57.200499999999977</c:v>
                </c:pt>
                <c:pt idx="156632">
                  <c:v>-57.198499999999967</c:v>
                </c:pt>
                <c:pt idx="156633">
                  <c:v>-57.196499999999958</c:v>
                </c:pt>
                <c:pt idx="156634">
                  <c:v>-57.194500000000005</c:v>
                </c:pt>
                <c:pt idx="156635">
                  <c:v>-57.192499999999995</c:v>
                </c:pt>
                <c:pt idx="156636">
                  <c:v>-57.190499999999986</c:v>
                </c:pt>
                <c:pt idx="156637">
                  <c:v>-57.188499999999976</c:v>
                </c:pt>
                <c:pt idx="156638">
                  <c:v>-57.186499999999967</c:v>
                </c:pt>
                <c:pt idx="156639">
                  <c:v>-57.184499999999957</c:v>
                </c:pt>
                <c:pt idx="156640">
                  <c:v>-57.182500000000005</c:v>
                </c:pt>
                <c:pt idx="156641">
                  <c:v>-57.180499999999995</c:v>
                </c:pt>
                <c:pt idx="156642">
                  <c:v>-57.178499999999985</c:v>
                </c:pt>
                <c:pt idx="156643">
                  <c:v>-57.176499999999976</c:v>
                </c:pt>
                <c:pt idx="156644">
                  <c:v>-57.174499999999966</c:v>
                </c:pt>
                <c:pt idx="156645">
                  <c:v>-57.172499999999957</c:v>
                </c:pt>
                <c:pt idx="156646">
                  <c:v>-57.170500000000004</c:v>
                </c:pt>
                <c:pt idx="156647">
                  <c:v>-57.168499999999995</c:v>
                </c:pt>
                <c:pt idx="156648">
                  <c:v>-57.166499999999985</c:v>
                </c:pt>
                <c:pt idx="156649">
                  <c:v>-57.164499999999975</c:v>
                </c:pt>
                <c:pt idx="156650">
                  <c:v>-57.162499999999966</c:v>
                </c:pt>
                <c:pt idx="156651">
                  <c:v>-57.160499999999956</c:v>
                </c:pt>
                <c:pt idx="156652">
                  <c:v>-57.158500000000004</c:v>
                </c:pt>
                <c:pt idx="156653">
                  <c:v>-57.156499999999994</c:v>
                </c:pt>
                <c:pt idx="156654">
                  <c:v>-57.154499999999985</c:v>
                </c:pt>
                <c:pt idx="156655">
                  <c:v>-57.152499999999975</c:v>
                </c:pt>
                <c:pt idx="156656">
                  <c:v>-57.150499999999965</c:v>
                </c:pt>
                <c:pt idx="156657">
                  <c:v>-57.148499999999956</c:v>
                </c:pt>
                <c:pt idx="156658">
                  <c:v>-57.146500000000003</c:v>
                </c:pt>
                <c:pt idx="156659">
                  <c:v>-57.144499999999994</c:v>
                </c:pt>
                <c:pt idx="156660">
                  <c:v>-57.142499999999984</c:v>
                </c:pt>
                <c:pt idx="156661">
                  <c:v>-57.140499999999975</c:v>
                </c:pt>
                <c:pt idx="156662">
                  <c:v>-57.138499999999965</c:v>
                </c:pt>
                <c:pt idx="156663">
                  <c:v>-57.136499999999955</c:v>
                </c:pt>
                <c:pt idx="156664">
                  <c:v>-57.134500000000003</c:v>
                </c:pt>
                <c:pt idx="156665">
                  <c:v>-57.132499999999993</c:v>
                </c:pt>
                <c:pt idx="156666">
                  <c:v>-57.130499999999984</c:v>
                </c:pt>
                <c:pt idx="156667">
                  <c:v>-57.128499999999974</c:v>
                </c:pt>
                <c:pt idx="156668">
                  <c:v>-57.126499999999965</c:v>
                </c:pt>
                <c:pt idx="156669">
                  <c:v>-57.124499999999955</c:v>
                </c:pt>
                <c:pt idx="156670">
                  <c:v>-57.122500000000002</c:v>
                </c:pt>
                <c:pt idx="156671">
                  <c:v>-57.120499999999993</c:v>
                </c:pt>
                <c:pt idx="156672">
                  <c:v>-57.118499999999983</c:v>
                </c:pt>
                <c:pt idx="156673">
                  <c:v>-57.116499999999974</c:v>
                </c:pt>
                <c:pt idx="156674">
                  <c:v>-57.114499999999964</c:v>
                </c:pt>
                <c:pt idx="156675">
                  <c:v>-57.112499999999955</c:v>
                </c:pt>
                <c:pt idx="156676">
                  <c:v>-57.110500000000002</c:v>
                </c:pt>
                <c:pt idx="156677">
                  <c:v>-57.108499999999992</c:v>
                </c:pt>
                <c:pt idx="156678">
                  <c:v>-57.106499999999983</c:v>
                </c:pt>
                <c:pt idx="156679">
                  <c:v>-57.104499999999973</c:v>
                </c:pt>
                <c:pt idx="156680">
                  <c:v>-57.102499999999964</c:v>
                </c:pt>
                <c:pt idx="156681">
                  <c:v>-57.100499999999954</c:v>
                </c:pt>
                <c:pt idx="156682">
                  <c:v>-57.098500000000001</c:v>
                </c:pt>
                <c:pt idx="156683">
                  <c:v>-57.096499999999992</c:v>
                </c:pt>
                <c:pt idx="156684">
                  <c:v>-57.094499999999982</c:v>
                </c:pt>
                <c:pt idx="156685">
                  <c:v>-57.092499999999973</c:v>
                </c:pt>
                <c:pt idx="156686">
                  <c:v>-57.090499999999963</c:v>
                </c:pt>
                <c:pt idx="156687">
                  <c:v>-57.088499999999954</c:v>
                </c:pt>
                <c:pt idx="156688">
                  <c:v>-57.086500000000001</c:v>
                </c:pt>
                <c:pt idx="156689">
                  <c:v>-57.084499999999991</c:v>
                </c:pt>
                <c:pt idx="156690">
                  <c:v>-57.082499999999982</c:v>
                </c:pt>
                <c:pt idx="156691">
                  <c:v>-57.080499999999972</c:v>
                </c:pt>
                <c:pt idx="156692">
                  <c:v>-57.078499999999963</c:v>
                </c:pt>
                <c:pt idx="156693">
                  <c:v>-57.076499999999953</c:v>
                </c:pt>
                <c:pt idx="156694">
                  <c:v>-57.0745</c:v>
                </c:pt>
                <c:pt idx="156695">
                  <c:v>-57.072499999999991</c:v>
                </c:pt>
                <c:pt idx="156696">
                  <c:v>-57.070499999999981</c:v>
                </c:pt>
                <c:pt idx="156697">
                  <c:v>-57.068499999999972</c:v>
                </c:pt>
                <c:pt idx="156698">
                  <c:v>-57.066499999999962</c:v>
                </c:pt>
                <c:pt idx="156699">
                  <c:v>-57.064499999999953</c:v>
                </c:pt>
                <c:pt idx="156700">
                  <c:v>-57.0625</c:v>
                </c:pt>
                <c:pt idx="156701">
                  <c:v>-57.06049999999999</c:v>
                </c:pt>
                <c:pt idx="156702">
                  <c:v>-57.058499999999981</c:v>
                </c:pt>
                <c:pt idx="156703">
                  <c:v>-57.056499999999971</c:v>
                </c:pt>
                <c:pt idx="156704">
                  <c:v>-57.054499999999962</c:v>
                </c:pt>
                <c:pt idx="156705">
                  <c:v>-57.052499999999952</c:v>
                </c:pt>
                <c:pt idx="156706">
                  <c:v>-57.0505</c:v>
                </c:pt>
                <c:pt idx="156707">
                  <c:v>-57.04849999999999</c:v>
                </c:pt>
                <c:pt idx="156708">
                  <c:v>-57.04649999999998</c:v>
                </c:pt>
                <c:pt idx="156709">
                  <c:v>-57.044499999999971</c:v>
                </c:pt>
                <c:pt idx="156710">
                  <c:v>-57.042499999999961</c:v>
                </c:pt>
                <c:pt idx="156711">
                  <c:v>-57.040499999999952</c:v>
                </c:pt>
                <c:pt idx="156712">
                  <c:v>-57.038499999999999</c:v>
                </c:pt>
                <c:pt idx="156713">
                  <c:v>-57.03649999999999</c:v>
                </c:pt>
                <c:pt idx="156714">
                  <c:v>-57.03449999999998</c:v>
                </c:pt>
                <c:pt idx="156715">
                  <c:v>-57.03249999999997</c:v>
                </c:pt>
                <c:pt idx="156716">
                  <c:v>-57.030499999999961</c:v>
                </c:pt>
                <c:pt idx="156717">
                  <c:v>-57.028499999999951</c:v>
                </c:pt>
                <c:pt idx="156718">
                  <c:v>-57.026499999999999</c:v>
                </c:pt>
                <c:pt idx="156719">
                  <c:v>-57.024499999999989</c:v>
                </c:pt>
                <c:pt idx="156720">
                  <c:v>-57.02249999999998</c:v>
                </c:pt>
                <c:pt idx="156721">
                  <c:v>-57.02049999999997</c:v>
                </c:pt>
                <c:pt idx="156722">
                  <c:v>-57.01849999999996</c:v>
                </c:pt>
                <c:pt idx="156723">
                  <c:v>-57.016499999999951</c:v>
                </c:pt>
                <c:pt idx="156724">
                  <c:v>-57.014499999999998</c:v>
                </c:pt>
                <c:pt idx="156725">
                  <c:v>-57.012499999999989</c:v>
                </c:pt>
                <c:pt idx="156726">
                  <c:v>-57.010499999999979</c:v>
                </c:pt>
                <c:pt idx="156727">
                  <c:v>-57.00849999999997</c:v>
                </c:pt>
                <c:pt idx="156728">
                  <c:v>-57.00649999999996</c:v>
                </c:pt>
                <c:pt idx="156729">
                  <c:v>-57.00449999999995</c:v>
                </c:pt>
                <c:pt idx="156730">
                  <c:v>-57.002499999999998</c:v>
                </c:pt>
                <c:pt idx="156731">
                  <c:v>-57.000499999999988</c:v>
                </c:pt>
                <c:pt idx="156732">
                  <c:v>-56.998499999999979</c:v>
                </c:pt>
                <c:pt idx="156733">
                  <c:v>-56.996499999999969</c:v>
                </c:pt>
                <c:pt idx="156734">
                  <c:v>-56.99449999999996</c:v>
                </c:pt>
                <c:pt idx="156735">
                  <c:v>-56.99249999999995</c:v>
                </c:pt>
                <c:pt idx="156736">
                  <c:v>-56.990499999999997</c:v>
                </c:pt>
                <c:pt idx="156737">
                  <c:v>-56.988499999999988</c:v>
                </c:pt>
                <c:pt idx="156738">
                  <c:v>-56.986499999999978</c:v>
                </c:pt>
                <c:pt idx="156739">
                  <c:v>-56.984499999999969</c:v>
                </c:pt>
                <c:pt idx="156740">
                  <c:v>-56.982499999999959</c:v>
                </c:pt>
                <c:pt idx="156741">
                  <c:v>-56.98049999999995</c:v>
                </c:pt>
                <c:pt idx="156742">
                  <c:v>-56.978499999999997</c:v>
                </c:pt>
                <c:pt idx="156743">
                  <c:v>-56.976499999999987</c:v>
                </c:pt>
                <c:pt idx="156744">
                  <c:v>-56.974499999999978</c:v>
                </c:pt>
                <c:pt idx="156745">
                  <c:v>-56.972499999999968</c:v>
                </c:pt>
                <c:pt idx="156746">
                  <c:v>-56.970499999999959</c:v>
                </c:pt>
                <c:pt idx="156747">
                  <c:v>-56.968499999999949</c:v>
                </c:pt>
                <c:pt idx="156748">
                  <c:v>-56.966499999999996</c:v>
                </c:pt>
                <c:pt idx="156749">
                  <c:v>-56.964499999999987</c:v>
                </c:pt>
                <c:pt idx="156750">
                  <c:v>-56.962499999999977</c:v>
                </c:pt>
                <c:pt idx="156751">
                  <c:v>-56.960499999999968</c:v>
                </c:pt>
                <c:pt idx="156752">
                  <c:v>-56.958499999999958</c:v>
                </c:pt>
                <c:pt idx="156753">
                  <c:v>-56.956500000000005</c:v>
                </c:pt>
                <c:pt idx="156754">
                  <c:v>-56.954499999999996</c:v>
                </c:pt>
                <c:pt idx="156755">
                  <c:v>-56.952499999999986</c:v>
                </c:pt>
                <c:pt idx="156756">
                  <c:v>-56.950499999999977</c:v>
                </c:pt>
                <c:pt idx="156757">
                  <c:v>-56.948499999999967</c:v>
                </c:pt>
                <c:pt idx="156758">
                  <c:v>-56.946499999999958</c:v>
                </c:pt>
                <c:pt idx="156759">
                  <c:v>-56.944500000000005</c:v>
                </c:pt>
                <c:pt idx="156760">
                  <c:v>-56.942499999999995</c:v>
                </c:pt>
                <c:pt idx="156761">
                  <c:v>-56.940499999999986</c:v>
                </c:pt>
                <c:pt idx="156762">
                  <c:v>-56.938499999999976</c:v>
                </c:pt>
                <c:pt idx="156763">
                  <c:v>-56.936499999999967</c:v>
                </c:pt>
                <c:pt idx="156764">
                  <c:v>-56.934499999999957</c:v>
                </c:pt>
                <c:pt idx="156765">
                  <c:v>-56.932500000000005</c:v>
                </c:pt>
                <c:pt idx="156766">
                  <c:v>-56.930499999999995</c:v>
                </c:pt>
                <c:pt idx="156767">
                  <c:v>-56.928499999999985</c:v>
                </c:pt>
                <c:pt idx="156768">
                  <c:v>-56.926499999999976</c:v>
                </c:pt>
                <c:pt idx="156769">
                  <c:v>-56.924499999999966</c:v>
                </c:pt>
                <c:pt idx="156770">
                  <c:v>-56.922499999999957</c:v>
                </c:pt>
                <c:pt idx="156771">
                  <c:v>-56.920500000000004</c:v>
                </c:pt>
                <c:pt idx="156772">
                  <c:v>-56.918499999999995</c:v>
                </c:pt>
                <c:pt idx="156773">
                  <c:v>-56.916499999999985</c:v>
                </c:pt>
                <c:pt idx="156774">
                  <c:v>-56.914499999999975</c:v>
                </c:pt>
                <c:pt idx="156775">
                  <c:v>-56.912499999999966</c:v>
                </c:pt>
                <c:pt idx="156776">
                  <c:v>-56.910499999999956</c:v>
                </c:pt>
                <c:pt idx="156777">
                  <c:v>-56.908500000000004</c:v>
                </c:pt>
                <c:pt idx="156778">
                  <c:v>-56.906499999999994</c:v>
                </c:pt>
                <c:pt idx="156779">
                  <c:v>-56.904499999999985</c:v>
                </c:pt>
                <c:pt idx="156780">
                  <c:v>-56.902499999999975</c:v>
                </c:pt>
                <c:pt idx="156781">
                  <c:v>-56.900499999999965</c:v>
                </c:pt>
                <c:pt idx="156782">
                  <c:v>-56.898499999999956</c:v>
                </c:pt>
                <c:pt idx="156783">
                  <c:v>-56.896500000000003</c:v>
                </c:pt>
                <c:pt idx="156784">
                  <c:v>-56.894499999999994</c:v>
                </c:pt>
                <c:pt idx="156785">
                  <c:v>-56.892499999999984</c:v>
                </c:pt>
                <c:pt idx="156786">
                  <c:v>-56.890499999999975</c:v>
                </c:pt>
                <c:pt idx="156787">
                  <c:v>-56.888499999999965</c:v>
                </c:pt>
                <c:pt idx="156788">
                  <c:v>-56.886499999999955</c:v>
                </c:pt>
                <c:pt idx="156789">
                  <c:v>-56.884500000000003</c:v>
                </c:pt>
                <c:pt idx="156790">
                  <c:v>-56.882499999999993</c:v>
                </c:pt>
                <c:pt idx="156791">
                  <c:v>-56.880499999999984</c:v>
                </c:pt>
                <c:pt idx="156792">
                  <c:v>-56.878499999999974</c:v>
                </c:pt>
                <c:pt idx="156793">
                  <c:v>-56.876499999999965</c:v>
                </c:pt>
                <c:pt idx="156794">
                  <c:v>-56.874499999999955</c:v>
                </c:pt>
                <c:pt idx="156795">
                  <c:v>-56.872500000000002</c:v>
                </c:pt>
                <c:pt idx="156796">
                  <c:v>-56.870499999999993</c:v>
                </c:pt>
                <c:pt idx="156797">
                  <c:v>-56.868499999999983</c:v>
                </c:pt>
                <c:pt idx="156798">
                  <c:v>-56.866499999999974</c:v>
                </c:pt>
                <c:pt idx="156799">
                  <c:v>-56.864499999999964</c:v>
                </c:pt>
                <c:pt idx="156800">
                  <c:v>-56.862499999999955</c:v>
                </c:pt>
                <c:pt idx="156801">
                  <c:v>-56.860500000000002</c:v>
                </c:pt>
                <c:pt idx="156802">
                  <c:v>-56.858499999999992</c:v>
                </c:pt>
                <c:pt idx="156803">
                  <c:v>-56.856499999999983</c:v>
                </c:pt>
                <c:pt idx="156804">
                  <c:v>-56.854499999999973</c:v>
                </c:pt>
                <c:pt idx="156805">
                  <c:v>-56.852499999999964</c:v>
                </c:pt>
                <c:pt idx="156806">
                  <c:v>-56.850499999999954</c:v>
                </c:pt>
                <c:pt idx="156807">
                  <c:v>-56.848500000000001</c:v>
                </c:pt>
                <c:pt idx="156808">
                  <c:v>-56.846499999999992</c:v>
                </c:pt>
                <c:pt idx="156809">
                  <c:v>-56.844499999999982</c:v>
                </c:pt>
                <c:pt idx="156810">
                  <c:v>-56.842499999999973</c:v>
                </c:pt>
                <c:pt idx="156811">
                  <c:v>-56.840499999999963</c:v>
                </c:pt>
                <c:pt idx="156812">
                  <c:v>-56.838499999999954</c:v>
                </c:pt>
                <c:pt idx="156813">
                  <c:v>-56.836500000000001</c:v>
                </c:pt>
                <c:pt idx="156814">
                  <c:v>-56.834499999999991</c:v>
                </c:pt>
                <c:pt idx="156815">
                  <c:v>-56.832499999999982</c:v>
                </c:pt>
                <c:pt idx="156816">
                  <c:v>-56.830499999999972</c:v>
                </c:pt>
                <c:pt idx="156817">
                  <c:v>-56.828499999999963</c:v>
                </c:pt>
                <c:pt idx="156818">
                  <c:v>-56.826499999999953</c:v>
                </c:pt>
                <c:pt idx="156819">
                  <c:v>-56.8245</c:v>
                </c:pt>
                <c:pt idx="156820">
                  <c:v>-56.822499999999991</c:v>
                </c:pt>
                <c:pt idx="156821">
                  <c:v>-56.820499999999981</c:v>
                </c:pt>
                <c:pt idx="156822">
                  <c:v>-56.818499999999972</c:v>
                </c:pt>
                <c:pt idx="156823">
                  <c:v>-56.816499999999962</c:v>
                </c:pt>
                <c:pt idx="156824">
                  <c:v>-56.814499999999953</c:v>
                </c:pt>
                <c:pt idx="156825">
                  <c:v>-56.8125</c:v>
                </c:pt>
                <c:pt idx="156826">
                  <c:v>-56.81049999999999</c:v>
                </c:pt>
                <c:pt idx="156827">
                  <c:v>-56.808499999999981</c:v>
                </c:pt>
                <c:pt idx="156828">
                  <c:v>-56.806499999999971</c:v>
                </c:pt>
                <c:pt idx="156829">
                  <c:v>-56.804499999999962</c:v>
                </c:pt>
                <c:pt idx="156830">
                  <c:v>-56.802499999999952</c:v>
                </c:pt>
                <c:pt idx="156831">
                  <c:v>-56.8005</c:v>
                </c:pt>
                <c:pt idx="156832">
                  <c:v>-56.79849999999999</c:v>
                </c:pt>
                <c:pt idx="156833">
                  <c:v>-56.79649999999998</c:v>
                </c:pt>
                <c:pt idx="156834">
                  <c:v>-56.794499999999971</c:v>
                </c:pt>
                <c:pt idx="156835">
                  <c:v>-56.792499999999961</c:v>
                </c:pt>
                <c:pt idx="156836">
                  <c:v>-56.790499999999952</c:v>
                </c:pt>
                <c:pt idx="156837">
                  <c:v>-56.788499999999999</c:v>
                </c:pt>
                <c:pt idx="156838">
                  <c:v>-56.78649999999999</c:v>
                </c:pt>
                <c:pt idx="156839">
                  <c:v>-56.78449999999998</c:v>
                </c:pt>
                <c:pt idx="156840">
                  <c:v>-56.78249999999997</c:v>
                </c:pt>
                <c:pt idx="156841">
                  <c:v>-56.780499999999961</c:v>
                </c:pt>
                <c:pt idx="156842">
                  <c:v>-56.778499999999951</c:v>
                </c:pt>
                <c:pt idx="156843">
                  <c:v>-56.776499999999999</c:v>
                </c:pt>
                <c:pt idx="156844">
                  <c:v>-56.774499999999989</c:v>
                </c:pt>
                <c:pt idx="156845">
                  <c:v>-56.77249999999998</c:v>
                </c:pt>
                <c:pt idx="156846">
                  <c:v>-56.77049999999997</c:v>
                </c:pt>
                <c:pt idx="156847">
                  <c:v>-56.76849999999996</c:v>
                </c:pt>
                <c:pt idx="156848">
                  <c:v>-56.766499999999951</c:v>
                </c:pt>
                <c:pt idx="156849">
                  <c:v>-56.764499999999998</c:v>
                </c:pt>
                <c:pt idx="156850">
                  <c:v>-56.762499999999989</c:v>
                </c:pt>
                <c:pt idx="156851">
                  <c:v>-56.760499999999979</c:v>
                </c:pt>
                <c:pt idx="156852">
                  <c:v>-56.75849999999997</c:v>
                </c:pt>
                <c:pt idx="156853">
                  <c:v>-56.75649999999996</c:v>
                </c:pt>
                <c:pt idx="156854">
                  <c:v>-56.75449999999995</c:v>
                </c:pt>
                <c:pt idx="156855">
                  <c:v>-56.752499999999998</c:v>
                </c:pt>
                <c:pt idx="156856">
                  <c:v>-56.750499999999988</c:v>
                </c:pt>
                <c:pt idx="156857">
                  <c:v>-56.748499999999979</c:v>
                </c:pt>
                <c:pt idx="156858">
                  <c:v>-56.746499999999969</c:v>
                </c:pt>
                <c:pt idx="156859">
                  <c:v>-56.74449999999996</c:v>
                </c:pt>
                <c:pt idx="156860">
                  <c:v>-56.74249999999995</c:v>
                </c:pt>
                <c:pt idx="156861">
                  <c:v>-56.740499999999997</c:v>
                </c:pt>
                <c:pt idx="156862">
                  <c:v>-56.738499999999988</c:v>
                </c:pt>
                <c:pt idx="156863">
                  <c:v>-56.736499999999978</c:v>
                </c:pt>
                <c:pt idx="156864">
                  <c:v>-56.734499999999969</c:v>
                </c:pt>
                <c:pt idx="156865">
                  <c:v>-56.732499999999959</c:v>
                </c:pt>
                <c:pt idx="156866">
                  <c:v>-56.73049999999995</c:v>
                </c:pt>
                <c:pt idx="156867">
                  <c:v>-56.728499999999997</c:v>
                </c:pt>
                <c:pt idx="156868">
                  <c:v>-56.726499999999987</c:v>
                </c:pt>
                <c:pt idx="156869">
                  <c:v>-56.724499999999978</c:v>
                </c:pt>
                <c:pt idx="156870">
                  <c:v>-56.722499999999968</c:v>
                </c:pt>
                <c:pt idx="156871">
                  <c:v>-56.720499999999959</c:v>
                </c:pt>
                <c:pt idx="156872">
                  <c:v>-56.718499999999949</c:v>
                </c:pt>
                <c:pt idx="156873">
                  <c:v>-56.716499999999996</c:v>
                </c:pt>
                <c:pt idx="156874">
                  <c:v>-56.714499999999987</c:v>
                </c:pt>
                <c:pt idx="156875">
                  <c:v>-56.712499999999977</c:v>
                </c:pt>
                <c:pt idx="156876">
                  <c:v>-56.710499999999968</c:v>
                </c:pt>
                <c:pt idx="156877">
                  <c:v>-56.708499999999958</c:v>
                </c:pt>
                <c:pt idx="156878">
                  <c:v>-56.706500000000005</c:v>
                </c:pt>
                <c:pt idx="156879">
                  <c:v>-56.704499999999996</c:v>
                </c:pt>
                <c:pt idx="156880">
                  <c:v>-56.702499999999986</c:v>
                </c:pt>
                <c:pt idx="156881">
                  <c:v>-56.700499999999977</c:v>
                </c:pt>
                <c:pt idx="156882">
                  <c:v>-56.698499999999967</c:v>
                </c:pt>
                <c:pt idx="156883">
                  <c:v>-56.696499999999958</c:v>
                </c:pt>
                <c:pt idx="156884">
                  <c:v>-56.694500000000005</c:v>
                </c:pt>
                <c:pt idx="156885">
                  <c:v>-56.692499999999995</c:v>
                </c:pt>
                <c:pt idx="156886">
                  <c:v>-56.690499999999986</c:v>
                </c:pt>
                <c:pt idx="156887">
                  <c:v>-56.688499999999976</c:v>
                </c:pt>
                <c:pt idx="156888">
                  <c:v>-56.686499999999967</c:v>
                </c:pt>
                <c:pt idx="156889">
                  <c:v>-56.684499999999957</c:v>
                </c:pt>
                <c:pt idx="156890">
                  <c:v>-56.682500000000005</c:v>
                </c:pt>
                <c:pt idx="156891">
                  <c:v>-56.680499999999995</c:v>
                </c:pt>
                <c:pt idx="156892">
                  <c:v>-56.678499999999985</c:v>
                </c:pt>
                <c:pt idx="156893">
                  <c:v>-56.676499999999976</c:v>
                </c:pt>
                <c:pt idx="156894">
                  <c:v>-56.674499999999966</c:v>
                </c:pt>
                <c:pt idx="156895">
                  <c:v>-56.672499999999957</c:v>
                </c:pt>
                <c:pt idx="156896">
                  <c:v>-56.670500000000004</c:v>
                </c:pt>
                <c:pt idx="156897">
                  <c:v>-56.668499999999995</c:v>
                </c:pt>
                <c:pt idx="156898">
                  <c:v>-56.666499999999985</c:v>
                </c:pt>
                <c:pt idx="156899">
                  <c:v>-56.664499999999975</c:v>
                </c:pt>
                <c:pt idx="156900">
                  <c:v>-56.662499999999966</c:v>
                </c:pt>
                <c:pt idx="156901">
                  <c:v>-56.660499999999956</c:v>
                </c:pt>
                <c:pt idx="156902">
                  <c:v>-56.658500000000004</c:v>
                </c:pt>
                <c:pt idx="156903">
                  <c:v>-56.656499999999994</c:v>
                </c:pt>
                <c:pt idx="156904">
                  <c:v>-56.654499999999985</c:v>
                </c:pt>
                <c:pt idx="156905">
                  <c:v>-56.652499999999975</c:v>
                </c:pt>
                <c:pt idx="156906">
                  <c:v>-56.650499999999965</c:v>
                </c:pt>
                <c:pt idx="156907">
                  <c:v>-56.648499999999956</c:v>
                </c:pt>
                <c:pt idx="156908">
                  <c:v>-56.646500000000003</c:v>
                </c:pt>
                <c:pt idx="156909">
                  <c:v>-56.644499999999994</c:v>
                </c:pt>
                <c:pt idx="156910">
                  <c:v>-56.642499999999984</c:v>
                </c:pt>
                <c:pt idx="156911">
                  <c:v>-56.640499999999975</c:v>
                </c:pt>
                <c:pt idx="156912">
                  <c:v>-56.638499999999965</c:v>
                </c:pt>
                <c:pt idx="156913">
                  <c:v>-56.636499999999955</c:v>
                </c:pt>
                <c:pt idx="156914">
                  <c:v>-56.634500000000003</c:v>
                </c:pt>
                <c:pt idx="156915">
                  <c:v>-56.632499999999993</c:v>
                </c:pt>
                <c:pt idx="156916">
                  <c:v>-56.630499999999984</c:v>
                </c:pt>
                <c:pt idx="156917">
                  <c:v>-56.628499999999974</c:v>
                </c:pt>
                <c:pt idx="156918">
                  <c:v>-56.626499999999965</c:v>
                </c:pt>
                <c:pt idx="156919">
                  <c:v>-56.624499999999955</c:v>
                </c:pt>
                <c:pt idx="156920">
                  <c:v>-56.622500000000002</c:v>
                </c:pt>
                <c:pt idx="156921">
                  <c:v>-56.620499999999993</c:v>
                </c:pt>
                <c:pt idx="156922">
                  <c:v>-56.618499999999983</c:v>
                </c:pt>
                <c:pt idx="156923">
                  <c:v>-56.616499999999974</c:v>
                </c:pt>
                <c:pt idx="156924">
                  <c:v>-56.614499999999964</c:v>
                </c:pt>
                <c:pt idx="156925">
                  <c:v>-56.612499999999955</c:v>
                </c:pt>
                <c:pt idx="156926">
                  <c:v>-56.610500000000002</c:v>
                </c:pt>
                <c:pt idx="156927">
                  <c:v>-56.608499999999992</c:v>
                </c:pt>
                <c:pt idx="156928">
                  <c:v>-56.606499999999983</c:v>
                </c:pt>
                <c:pt idx="156929">
                  <c:v>-56.604499999999973</c:v>
                </c:pt>
                <c:pt idx="156930">
                  <c:v>-56.602499999999964</c:v>
                </c:pt>
                <c:pt idx="156931">
                  <c:v>-56.600499999999954</c:v>
                </c:pt>
                <c:pt idx="156932">
                  <c:v>-56.598500000000001</c:v>
                </c:pt>
                <c:pt idx="156933">
                  <c:v>-56.596499999999992</c:v>
                </c:pt>
                <c:pt idx="156934">
                  <c:v>-56.594499999999982</c:v>
                </c:pt>
                <c:pt idx="156935">
                  <c:v>-56.592499999999973</c:v>
                </c:pt>
                <c:pt idx="156936">
                  <c:v>-56.590499999999963</c:v>
                </c:pt>
                <c:pt idx="156937">
                  <c:v>-56.588499999999954</c:v>
                </c:pt>
                <c:pt idx="156938">
                  <c:v>-56.586500000000001</c:v>
                </c:pt>
                <c:pt idx="156939">
                  <c:v>-56.584499999999991</c:v>
                </c:pt>
                <c:pt idx="156940">
                  <c:v>-56.582499999999982</c:v>
                </c:pt>
                <c:pt idx="156941">
                  <c:v>-56.580499999999972</c:v>
                </c:pt>
                <c:pt idx="156942">
                  <c:v>-56.578499999999963</c:v>
                </c:pt>
                <c:pt idx="156943">
                  <c:v>-56.576499999999953</c:v>
                </c:pt>
                <c:pt idx="156944">
                  <c:v>-56.5745</c:v>
                </c:pt>
                <c:pt idx="156945">
                  <c:v>-56.572499999999991</c:v>
                </c:pt>
                <c:pt idx="156946">
                  <c:v>-56.570499999999981</c:v>
                </c:pt>
                <c:pt idx="156947">
                  <c:v>-56.568499999999972</c:v>
                </c:pt>
                <c:pt idx="156948">
                  <c:v>-56.566499999999962</c:v>
                </c:pt>
                <c:pt idx="156949">
                  <c:v>-56.564499999999953</c:v>
                </c:pt>
                <c:pt idx="156950">
                  <c:v>-56.5625</c:v>
                </c:pt>
                <c:pt idx="156951">
                  <c:v>-56.56049999999999</c:v>
                </c:pt>
                <c:pt idx="156952">
                  <c:v>-56.558499999999981</c:v>
                </c:pt>
                <c:pt idx="156953">
                  <c:v>-56.556499999999971</c:v>
                </c:pt>
                <c:pt idx="156954">
                  <c:v>-56.554499999999962</c:v>
                </c:pt>
                <c:pt idx="156955">
                  <c:v>-56.552499999999952</c:v>
                </c:pt>
                <c:pt idx="156956">
                  <c:v>-56.5505</c:v>
                </c:pt>
                <c:pt idx="156957">
                  <c:v>-56.54849999999999</c:v>
                </c:pt>
                <c:pt idx="156958">
                  <c:v>-56.54649999999998</c:v>
                </c:pt>
                <c:pt idx="156959">
                  <c:v>-56.544499999999971</c:v>
                </c:pt>
                <c:pt idx="156960">
                  <c:v>-56.542499999999961</c:v>
                </c:pt>
                <c:pt idx="156961">
                  <c:v>-56.540499999999952</c:v>
                </c:pt>
                <c:pt idx="156962">
                  <c:v>-56.538499999999999</c:v>
                </c:pt>
                <c:pt idx="156963">
                  <c:v>-56.53649999999999</c:v>
                </c:pt>
                <c:pt idx="156964">
                  <c:v>-56.53449999999998</c:v>
                </c:pt>
                <c:pt idx="156965">
                  <c:v>-56.53249999999997</c:v>
                </c:pt>
                <c:pt idx="156966">
                  <c:v>-56.530499999999961</c:v>
                </c:pt>
                <c:pt idx="156967">
                  <c:v>-56.528499999999951</c:v>
                </c:pt>
                <c:pt idx="156968">
                  <c:v>-56.526499999999999</c:v>
                </c:pt>
                <c:pt idx="156969">
                  <c:v>-56.524499999999989</c:v>
                </c:pt>
                <c:pt idx="156970">
                  <c:v>-56.52249999999998</c:v>
                </c:pt>
                <c:pt idx="156971">
                  <c:v>-56.52049999999997</c:v>
                </c:pt>
                <c:pt idx="156972">
                  <c:v>-56.51849999999996</c:v>
                </c:pt>
                <c:pt idx="156973">
                  <c:v>-56.516499999999951</c:v>
                </c:pt>
                <c:pt idx="156974">
                  <c:v>-56.514499999999998</c:v>
                </c:pt>
                <c:pt idx="156975">
                  <c:v>-56.512499999999989</c:v>
                </c:pt>
                <c:pt idx="156976">
                  <c:v>-56.510499999999979</c:v>
                </c:pt>
                <c:pt idx="156977">
                  <c:v>-56.50849999999997</c:v>
                </c:pt>
                <c:pt idx="156978">
                  <c:v>-56.50649999999996</c:v>
                </c:pt>
                <c:pt idx="156979">
                  <c:v>-56.50449999999995</c:v>
                </c:pt>
                <c:pt idx="156980">
                  <c:v>-56.502499999999998</c:v>
                </c:pt>
                <c:pt idx="156981">
                  <c:v>-56.500499999999988</c:v>
                </c:pt>
                <c:pt idx="156982">
                  <c:v>-56.498499999999979</c:v>
                </c:pt>
                <c:pt idx="156983">
                  <c:v>-56.496499999999969</c:v>
                </c:pt>
                <c:pt idx="156984">
                  <c:v>-56.49449999999996</c:v>
                </c:pt>
                <c:pt idx="156985">
                  <c:v>-56.49249999999995</c:v>
                </c:pt>
                <c:pt idx="156986">
                  <c:v>-56.490499999999997</c:v>
                </c:pt>
                <c:pt idx="156987">
                  <c:v>-56.488499999999988</c:v>
                </c:pt>
                <c:pt idx="156988">
                  <c:v>-56.486499999999978</c:v>
                </c:pt>
                <c:pt idx="156989">
                  <c:v>-56.484499999999969</c:v>
                </c:pt>
                <c:pt idx="156990">
                  <c:v>-56.482499999999959</c:v>
                </c:pt>
                <c:pt idx="156991">
                  <c:v>-56.48049999999995</c:v>
                </c:pt>
                <c:pt idx="156992">
                  <c:v>-56.478499999999997</c:v>
                </c:pt>
                <c:pt idx="156993">
                  <c:v>-56.476499999999987</c:v>
                </c:pt>
                <c:pt idx="156994">
                  <c:v>-56.474499999999978</c:v>
                </c:pt>
                <c:pt idx="156995">
                  <c:v>-56.472499999999968</c:v>
                </c:pt>
                <c:pt idx="156996">
                  <c:v>-56.470499999999959</c:v>
                </c:pt>
                <c:pt idx="156997">
                  <c:v>-56.468499999999949</c:v>
                </c:pt>
                <c:pt idx="156998">
                  <c:v>-56.466499999999996</c:v>
                </c:pt>
                <c:pt idx="156999">
                  <c:v>-56.464499999999987</c:v>
                </c:pt>
                <c:pt idx="157000">
                  <c:v>-56.462499999999977</c:v>
                </c:pt>
                <c:pt idx="157001">
                  <c:v>-56.460499999999968</c:v>
                </c:pt>
                <c:pt idx="157002">
                  <c:v>-56.458499999999958</c:v>
                </c:pt>
                <c:pt idx="157003">
                  <c:v>-56.456500000000005</c:v>
                </c:pt>
                <c:pt idx="157004">
                  <c:v>-56.454499999999996</c:v>
                </c:pt>
                <c:pt idx="157005">
                  <c:v>-56.452499999999986</c:v>
                </c:pt>
                <c:pt idx="157006">
                  <c:v>-56.450499999999977</c:v>
                </c:pt>
                <c:pt idx="157007">
                  <c:v>-56.448499999999967</c:v>
                </c:pt>
                <c:pt idx="157008">
                  <c:v>-56.446499999999958</c:v>
                </c:pt>
                <c:pt idx="157009">
                  <c:v>-56.444500000000005</c:v>
                </c:pt>
                <c:pt idx="157010">
                  <c:v>-56.442499999999995</c:v>
                </c:pt>
                <c:pt idx="157011">
                  <c:v>-56.440499999999986</c:v>
                </c:pt>
                <c:pt idx="157012">
                  <c:v>-56.438499999999976</c:v>
                </c:pt>
                <c:pt idx="157013">
                  <c:v>-56.436499999999967</c:v>
                </c:pt>
                <c:pt idx="157014">
                  <c:v>-56.434499999999957</c:v>
                </c:pt>
                <c:pt idx="157015">
                  <c:v>-56.432500000000005</c:v>
                </c:pt>
                <c:pt idx="157016">
                  <c:v>-56.430499999999995</c:v>
                </c:pt>
                <c:pt idx="157017">
                  <c:v>-56.428499999999985</c:v>
                </c:pt>
                <c:pt idx="157018">
                  <c:v>-56.426499999999976</c:v>
                </c:pt>
                <c:pt idx="157019">
                  <c:v>-56.424499999999966</c:v>
                </c:pt>
                <c:pt idx="157020">
                  <c:v>-56.422499999999957</c:v>
                </c:pt>
                <c:pt idx="157021">
                  <c:v>-56.420500000000004</c:v>
                </c:pt>
                <c:pt idx="157022">
                  <c:v>-56.418499999999995</c:v>
                </c:pt>
                <c:pt idx="157023">
                  <c:v>-56.416499999999985</c:v>
                </c:pt>
                <c:pt idx="157024">
                  <c:v>-56.414499999999975</c:v>
                </c:pt>
                <c:pt idx="157025">
                  <c:v>-56.412499999999966</c:v>
                </c:pt>
                <c:pt idx="157026">
                  <c:v>-56.410499999999956</c:v>
                </c:pt>
                <c:pt idx="157027">
                  <c:v>-56.408500000000004</c:v>
                </c:pt>
                <c:pt idx="157028">
                  <c:v>-56.406499999999994</c:v>
                </c:pt>
                <c:pt idx="157029">
                  <c:v>-56.404499999999985</c:v>
                </c:pt>
                <c:pt idx="157030">
                  <c:v>-56.402499999999975</c:v>
                </c:pt>
                <c:pt idx="157031">
                  <c:v>-56.400499999999965</c:v>
                </c:pt>
                <c:pt idx="157032">
                  <c:v>-56.398499999999956</c:v>
                </c:pt>
                <c:pt idx="157033">
                  <c:v>-56.396500000000003</c:v>
                </c:pt>
                <c:pt idx="157034">
                  <c:v>-56.394499999999994</c:v>
                </c:pt>
                <c:pt idx="157035">
                  <c:v>-56.392499999999984</c:v>
                </c:pt>
                <c:pt idx="157036">
                  <c:v>-56.390499999999975</c:v>
                </c:pt>
                <c:pt idx="157037">
                  <c:v>-56.388499999999965</c:v>
                </c:pt>
                <c:pt idx="157038">
                  <c:v>-56.386499999999955</c:v>
                </c:pt>
                <c:pt idx="157039">
                  <c:v>-56.384500000000003</c:v>
                </c:pt>
                <c:pt idx="157040">
                  <c:v>-56.382499999999993</c:v>
                </c:pt>
                <c:pt idx="157041">
                  <c:v>-56.380499999999984</c:v>
                </c:pt>
                <c:pt idx="157042">
                  <c:v>-56.378499999999974</c:v>
                </c:pt>
                <c:pt idx="157043">
                  <c:v>-56.376499999999965</c:v>
                </c:pt>
                <c:pt idx="157044">
                  <c:v>-56.374499999999955</c:v>
                </c:pt>
                <c:pt idx="157045">
                  <c:v>-56.372500000000002</c:v>
                </c:pt>
                <c:pt idx="157046">
                  <c:v>-56.370499999999993</c:v>
                </c:pt>
                <c:pt idx="157047">
                  <c:v>-56.368499999999983</c:v>
                </c:pt>
                <c:pt idx="157048">
                  <c:v>-56.366499999999974</c:v>
                </c:pt>
                <c:pt idx="157049">
                  <c:v>-56.364499999999964</c:v>
                </c:pt>
                <c:pt idx="157050">
                  <c:v>-56.362499999999955</c:v>
                </c:pt>
                <c:pt idx="157051">
                  <c:v>-56.360500000000002</c:v>
                </c:pt>
                <c:pt idx="157052">
                  <c:v>-56.358499999999992</c:v>
                </c:pt>
                <c:pt idx="157053">
                  <c:v>-56.356499999999983</c:v>
                </c:pt>
                <c:pt idx="157054">
                  <c:v>-56.354499999999973</c:v>
                </c:pt>
                <c:pt idx="157055">
                  <c:v>-56.352499999999964</c:v>
                </c:pt>
                <c:pt idx="157056">
                  <c:v>-56.350499999999954</c:v>
                </c:pt>
                <c:pt idx="157057">
                  <c:v>-56.348500000000001</c:v>
                </c:pt>
                <c:pt idx="157058">
                  <c:v>-56.346499999999992</c:v>
                </c:pt>
                <c:pt idx="157059">
                  <c:v>-56.344499999999982</c:v>
                </c:pt>
                <c:pt idx="157060">
                  <c:v>-56.342499999999973</c:v>
                </c:pt>
                <c:pt idx="157061">
                  <c:v>-56.340499999999963</c:v>
                </c:pt>
                <c:pt idx="157062">
                  <c:v>-56.338499999999954</c:v>
                </c:pt>
                <c:pt idx="157063">
                  <c:v>-56.336500000000001</c:v>
                </c:pt>
                <c:pt idx="157064">
                  <c:v>-56.334499999999991</c:v>
                </c:pt>
                <c:pt idx="157065">
                  <c:v>-56.332499999999982</c:v>
                </c:pt>
                <c:pt idx="157066">
                  <c:v>-56.330499999999972</c:v>
                </c:pt>
                <c:pt idx="157067">
                  <c:v>-56.328499999999963</c:v>
                </c:pt>
                <c:pt idx="157068">
                  <c:v>-56.326499999999953</c:v>
                </c:pt>
                <c:pt idx="157069">
                  <c:v>-56.3245</c:v>
                </c:pt>
                <c:pt idx="157070">
                  <c:v>-56.322499999999991</c:v>
                </c:pt>
                <c:pt idx="157071">
                  <c:v>-56.320499999999981</c:v>
                </c:pt>
                <c:pt idx="157072">
                  <c:v>-56.318499999999972</c:v>
                </c:pt>
                <c:pt idx="157073">
                  <c:v>-56.316499999999962</c:v>
                </c:pt>
                <c:pt idx="157074">
                  <c:v>-56.314499999999953</c:v>
                </c:pt>
                <c:pt idx="157075">
                  <c:v>-56.3125</c:v>
                </c:pt>
                <c:pt idx="157076">
                  <c:v>-56.31049999999999</c:v>
                </c:pt>
                <c:pt idx="157077">
                  <c:v>-56.308499999999981</c:v>
                </c:pt>
                <c:pt idx="157078">
                  <c:v>-56.306499999999971</c:v>
                </c:pt>
                <c:pt idx="157079">
                  <c:v>-56.304499999999962</c:v>
                </c:pt>
                <c:pt idx="157080">
                  <c:v>-56.302499999999952</c:v>
                </c:pt>
                <c:pt idx="157081">
                  <c:v>-56.3005</c:v>
                </c:pt>
                <c:pt idx="157082">
                  <c:v>-56.29849999999999</c:v>
                </c:pt>
                <c:pt idx="157083">
                  <c:v>-56.29649999999998</c:v>
                </c:pt>
                <c:pt idx="157084">
                  <c:v>-56.294499999999971</c:v>
                </c:pt>
                <c:pt idx="157085">
                  <c:v>-56.292499999999961</c:v>
                </c:pt>
                <c:pt idx="157086">
                  <c:v>-56.290499999999952</c:v>
                </c:pt>
                <c:pt idx="157087">
                  <c:v>-56.288499999999999</c:v>
                </c:pt>
                <c:pt idx="157088">
                  <c:v>-56.28649999999999</c:v>
                </c:pt>
                <c:pt idx="157089">
                  <c:v>-56.28449999999998</c:v>
                </c:pt>
                <c:pt idx="157090">
                  <c:v>-56.28249999999997</c:v>
                </c:pt>
                <c:pt idx="157091">
                  <c:v>-56.280499999999961</c:v>
                </c:pt>
                <c:pt idx="157092">
                  <c:v>-56.278499999999951</c:v>
                </c:pt>
                <c:pt idx="157093">
                  <c:v>-56.276499999999999</c:v>
                </c:pt>
                <c:pt idx="157094">
                  <c:v>-56.274499999999989</c:v>
                </c:pt>
                <c:pt idx="157095">
                  <c:v>-56.27249999999998</c:v>
                </c:pt>
                <c:pt idx="157096">
                  <c:v>-56.27049999999997</c:v>
                </c:pt>
                <c:pt idx="157097">
                  <c:v>-56.26849999999996</c:v>
                </c:pt>
                <c:pt idx="157098">
                  <c:v>-56.266499999999951</c:v>
                </c:pt>
                <c:pt idx="157099">
                  <c:v>-56.264499999999998</c:v>
                </c:pt>
                <c:pt idx="157100">
                  <c:v>-56.262499999999989</c:v>
                </c:pt>
                <c:pt idx="157101">
                  <c:v>-56.260499999999979</c:v>
                </c:pt>
                <c:pt idx="157102">
                  <c:v>-56.25849999999997</c:v>
                </c:pt>
                <c:pt idx="157103">
                  <c:v>-56.25649999999996</c:v>
                </c:pt>
                <c:pt idx="157104">
                  <c:v>-56.25449999999995</c:v>
                </c:pt>
                <c:pt idx="157105">
                  <c:v>-56.252499999999998</c:v>
                </c:pt>
                <c:pt idx="157106">
                  <c:v>-56.250499999999988</c:v>
                </c:pt>
                <c:pt idx="157107">
                  <c:v>-56.248499999999979</c:v>
                </c:pt>
                <c:pt idx="157108">
                  <c:v>-56.246499999999969</c:v>
                </c:pt>
                <c:pt idx="157109">
                  <c:v>-56.24449999999996</c:v>
                </c:pt>
                <c:pt idx="157110">
                  <c:v>-56.24249999999995</c:v>
                </c:pt>
                <c:pt idx="157111">
                  <c:v>-56.240499999999997</c:v>
                </c:pt>
                <c:pt idx="157112">
                  <c:v>-56.238499999999988</c:v>
                </c:pt>
                <c:pt idx="157113">
                  <c:v>-56.236499999999978</c:v>
                </c:pt>
                <c:pt idx="157114">
                  <c:v>-56.234499999999969</c:v>
                </c:pt>
                <c:pt idx="157115">
                  <c:v>-56.232499999999959</c:v>
                </c:pt>
                <c:pt idx="157116">
                  <c:v>-56.23049999999995</c:v>
                </c:pt>
                <c:pt idx="157117">
                  <c:v>-56.228499999999997</c:v>
                </c:pt>
                <c:pt idx="157118">
                  <c:v>-56.226499999999987</c:v>
                </c:pt>
                <c:pt idx="157119">
                  <c:v>-56.224499999999978</c:v>
                </c:pt>
                <c:pt idx="157120">
                  <c:v>-56.222499999999968</c:v>
                </c:pt>
                <c:pt idx="157121">
                  <c:v>-56.220499999999959</c:v>
                </c:pt>
                <c:pt idx="157122">
                  <c:v>-56.218499999999949</c:v>
                </c:pt>
                <c:pt idx="157123">
                  <c:v>-56.216499999999996</c:v>
                </c:pt>
                <c:pt idx="157124">
                  <c:v>-56.214499999999987</c:v>
                </c:pt>
                <c:pt idx="157125">
                  <c:v>-56.212499999999977</c:v>
                </c:pt>
                <c:pt idx="157126">
                  <c:v>-56.210499999999968</c:v>
                </c:pt>
                <c:pt idx="157127">
                  <c:v>-56.208499999999958</c:v>
                </c:pt>
                <c:pt idx="157128">
                  <c:v>-56.206500000000005</c:v>
                </c:pt>
                <c:pt idx="157129">
                  <c:v>-56.204499999999996</c:v>
                </c:pt>
                <c:pt idx="157130">
                  <c:v>-56.202499999999986</c:v>
                </c:pt>
                <c:pt idx="157131">
                  <c:v>-56.200499999999977</c:v>
                </c:pt>
                <c:pt idx="157132">
                  <c:v>-56.198499999999967</c:v>
                </c:pt>
                <c:pt idx="157133">
                  <c:v>-56.196499999999958</c:v>
                </c:pt>
                <c:pt idx="157134">
                  <c:v>-56.194500000000005</c:v>
                </c:pt>
                <c:pt idx="157135">
                  <c:v>-56.192499999999995</c:v>
                </c:pt>
                <c:pt idx="157136">
                  <c:v>-56.190499999999986</c:v>
                </c:pt>
                <c:pt idx="157137">
                  <c:v>-56.188499999999976</c:v>
                </c:pt>
                <c:pt idx="157138">
                  <c:v>-56.186499999999967</c:v>
                </c:pt>
                <c:pt idx="157139">
                  <c:v>-56.184499999999957</c:v>
                </c:pt>
                <c:pt idx="157140">
                  <c:v>-56.182500000000005</c:v>
                </c:pt>
                <c:pt idx="157141">
                  <c:v>-56.180499999999995</c:v>
                </c:pt>
                <c:pt idx="157142">
                  <c:v>-56.178499999999985</c:v>
                </c:pt>
                <c:pt idx="157143">
                  <c:v>-56.176499999999976</c:v>
                </c:pt>
                <c:pt idx="157144">
                  <c:v>-56.174499999999966</c:v>
                </c:pt>
                <c:pt idx="157145">
                  <c:v>-56.172499999999957</c:v>
                </c:pt>
                <c:pt idx="157146">
                  <c:v>-56.170500000000004</c:v>
                </c:pt>
                <c:pt idx="157147">
                  <c:v>-56.168499999999995</c:v>
                </c:pt>
                <c:pt idx="157148">
                  <c:v>-56.166499999999985</c:v>
                </c:pt>
                <c:pt idx="157149">
                  <c:v>-56.164499999999975</c:v>
                </c:pt>
                <c:pt idx="157150">
                  <c:v>-56.162499999999966</c:v>
                </c:pt>
                <c:pt idx="157151">
                  <c:v>-56.160499999999956</c:v>
                </c:pt>
                <c:pt idx="157152">
                  <c:v>-56.158500000000004</c:v>
                </c:pt>
                <c:pt idx="157153">
                  <c:v>-56.156499999999994</c:v>
                </c:pt>
                <c:pt idx="157154">
                  <c:v>-56.154499999999985</c:v>
                </c:pt>
                <c:pt idx="157155">
                  <c:v>-56.152499999999975</c:v>
                </c:pt>
                <c:pt idx="157156">
                  <c:v>-56.150499999999965</c:v>
                </c:pt>
                <c:pt idx="157157">
                  <c:v>-56.148499999999956</c:v>
                </c:pt>
                <c:pt idx="157158">
                  <c:v>-56.146500000000003</c:v>
                </c:pt>
                <c:pt idx="157159">
                  <c:v>-56.144499999999994</c:v>
                </c:pt>
                <c:pt idx="157160">
                  <c:v>-56.142499999999984</c:v>
                </c:pt>
                <c:pt idx="157161">
                  <c:v>-56.140499999999975</c:v>
                </c:pt>
                <c:pt idx="157162">
                  <c:v>-56.138499999999965</c:v>
                </c:pt>
                <c:pt idx="157163">
                  <c:v>-56.136499999999955</c:v>
                </c:pt>
                <c:pt idx="157164">
                  <c:v>-56.134500000000003</c:v>
                </c:pt>
                <c:pt idx="157165">
                  <c:v>-56.132499999999993</c:v>
                </c:pt>
                <c:pt idx="157166">
                  <c:v>-56.130499999999984</c:v>
                </c:pt>
                <c:pt idx="157167">
                  <c:v>-56.128499999999974</c:v>
                </c:pt>
                <c:pt idx="157168">
                  <c:v>-56.126499999999965</c:v>
                </c:pt>
                <c:pt idx="157169">
                  <c:v>-56.124499999999955</c:v>
                </c:pt>
                <c:pt idx="157170">
                  <c:v>-56.122500000000002</c:v>
                </c:pt>
                <c:pt idx="157171">
                  <c:v>-56.120499999999993</c:v>
                </c:pt>
                <c:pt idx="157172">
                  <c:v>-56.118499999999983</c:v>
                </c:pt>
                <c:pt idx="157173">
                  <c:v>-56.116499999999974</c:v>
                </c:pt>
                <c:pt idx="157174">
                  <c:v>-56.114499999999964</c:v>
                </c:pt>
                <c:pt idx="157175">
                  <c:v>-56.112499999999955</c:v>
                </c:pt>
                <c:pt idx="157176">
                  <c:v>-56.110500000000002</c:v>
                </c:pt>
                <c:pt idx="157177">
                  <c:v>-56.108499999999992</c:v>
                </c:pt>
                <c:pt idx="157178">
                  <c:v>-56.106499999999983</c:v>
                </c:pt>
                <c:pt idx="157179">
                  <c:v>-56.104499999999973</c:v>
                </c:pt>
                <c:pt idx="157180">
                  <c:v>-56.102499999999964</c:v>
                </c:pt>
                <c:pt idx="157181">
                  <c:v>-56.100499999999954</c:v>
                </c:pt>
                <c:pt idx="157182">
                  <c:v>-56.098500000000001</c:v>
                </c:pt>
                <c:pt idx="157183">
                  <c:v>-56.096499999999992</c:v>
                </c:pt>
                <c:pt idx="157184">
                  <c:v>-56.094499999999982</c:v>
                </c:pt>
                <c:pt idx="157185">
                  <c:v>-56.092499999999973</c:v>
                </c:pt>
                <c:pt idx="157186">
                  <c:v>-56.090499999999963</c:v>
                </c:pt>
                <c:pt idx="157187">
                  <c:v>-56.088499999999954</c:v>
                </c:pt>
                <c:pt idx="157188">
                  <c:v>-56.086500000000001</c:v>
                </c:pt>
                <c:pt idx="157189">
                  <c:v>-56.084499999999991</c:v>
                </c:pt>
                <c:pt idx="157190">
                  <c:v>-56.082499999999982</c:v>
                </c:pt>
                <c:pt idx="157191">
                  <c:v>-56.080499999999972</c:v>
                </c:pt>
                <c:pt idx="157192">
                  <c:v>-56.078499999999963</c:v>
                </c:pt>
                <c:pt idx="157193">
                  <c:v>-56.076499999999953</c:v>
                </c:pt>
                <c:pt idx="157194">
                  <c:v>-56.0745</c:v>
                </c:pt>
                <c:pt idx="157195">
                  <c:v>-56.072499999999991</c:v>
                </c:pt>
                <c:pt idx="157196">
                  <c:v>-56.070499999999981</c:v>
                </c:pt>
                <c:pt idx="157197">
                  <c:v>-56.068499999999972</c:v>
                </c:pt>
                <c:pt idx="157198">
                  <c:v>-56.066499999999962</c:v>
                </c:pt>
                <c:pt idx="157199">
                  <c:v>-56.064499999999953</c:v>
                </c:pt>
                <c:pt idx="157200">
                  <c:v>-56.0625</c:v>
                </c:pt>
                <c:pt idx="157201">
                  <c:v>-56.06049999999999</c:v>
                </c:pt>
                <c:pt idx="157202">
                  <c:v>-56.058499999999981</c:v>
                </c:pt>
                <c:pt idx="157203">
                  <c:v>-56.056499999999971</c:v>
                </c:pt>
                <c:pt idx="157204">
                  <c:v>-56.054499999999962</c:v>
                </c:pt>
                <c:pt idx="157205">
                  <c:v>-56.052499999999952</c:v>
                </c:pt>
                <c:pt idx="157206">
                  <c:v>-56.0505</c:v>
                </c:pt>
                <c:pt idx="157207">
                  <c:v>-56.04849999999999</c:v>
                </c:pt>
                <c:pt idx="157208">
                  <c:v>-56.04649999999998</c:v>
                </c:pt>
                <c:pt idx="157209">
                  <c:v>-56.044499999999971</c:v>
                </c:pt>
                <c:pt idx="157210">
                  <c:v>-56.042499999999961</c:v>
                </c:pt>
                <c:pt idx="157211">
                  <c:v>-56.040499999999952</c:v>
                </c:pt>
                <c:pt idx="157212">
                  <c:v>-56.038499999999999</c:v>
                </c:pt>
                <c:pt idx="157213">
                  <c:v>-56.03649999999999</c:v>
                </c:pt>
                <c:pt idx="157214">
                  <c:v>-56.03449999999998</c:v>
                </c:pt>
                <c:pt idx="157215">
                  <c:v>-56.03249999999997</c:v>
                </c:pt>
                <c:pt idx="157216">
                  <c:v>-56.030499999999961</c:v>
                </c:pt>
                <c:pt idx="157217">
                  <c:v>-56.028499999999951</c:v>
                </c:pt>
                <c:pt idx="157218">
                  <c:v>-56.026499999999999</c:v>
                </c:pt>
                <c:pt idx="157219">
                  <c:v>-56.024499999999989</c:v>
                </c:pt>
                <c:pt idx="157220">
                  <c:v>-56.02249999999998</c:v>
                </c:pt>
                <c:pt idx="157221">
                  <c:v>-56.02049999999997</c:v>
                </c:pt>
                <c:pt idx="157222">
                  <c:v>-56.01849999999996</c:v>
                </c:pt>
                <c:pt idx="157223">
                  <c:v>-56.016499999999951</c:v>
                </c:pt>
                <c:pt idx="157224">
                  <c:v>-56.014499999999998</c:v>
                </c:pt>
                <c:pt idx="157225">
                  <c:v>-56.012499999999989</c:v>
                </c:pt>
                <c:pt idx="157226">
                  <c:v>-56.010499999999979</c:v>
                </c:pt>
                <c:pt idx="157227">
                  <c:v>-56.00849999999997</c:v>
                </c:pt>
                <c:pt idx="157228">
                  <c:v>-56.00649999999996</c:v>
                </c:pt>
                <c:pt idx="157229">
                  <c:v>-56.00449999999995</c:v>
                </c:pt>
                <c:pt idx="157230">
                  <c:v>-56.002499999999998</c:v>
                </c:pt>
                <c:pt idx="157231">
                  <c:v>-56.000499999999988</c:v>
                </c:pt>
                <c:pt idx="157232">
                  <c:v>-55.998499999999979</c:v>
                </c:pt>
                <c:pt idx="157233">
                  <c:v>-55.996499999999969</c:v>
                </c:pt>
                <c:pt idx="157234">
                  <c:v>-55.99449999999996</c:v>
                </c:pt>
                <c:pt idx="157235">
                  <c:v>-55.99249999999995</c:v>
                </c:pt>
                <c:pt idx="157236">
                  <c:v>-55.990499999999997</c:v>
                </c:pt>
                <c:pt idx="157237">
                  <c:v>-55.988499999999988</c:v>
                </c:pt>
                <c:pt idx="157238">
                  <c:v>-55.986499999999978</c:v>
                </c:pt>
                <c:pt idx="157239">
                  <c:v>-55.984499999999969</c:v>
                </c:pt>
                <c:pt idx="157240">
                  <c:v>-55.982499999999959</c:v>
                </c:pt>
                <c:pt idx="157241">
                  <c:v>-55.98049999999995</c:v>
                </c:pt>
                <c:pt idx="157242">
                  <c:v>-55.978499999999997</c:v>
                </c:pt>
                <c:pt idx="157243">
                  <c:v>-55.976499999999987</c:v>
                </c:pt>
                <c:pt idx="157244">
                  <c:v>-55.974499999999978</c:v>
                </c:pt>
                <c:pt idx="157245">
                  <c:v>-55.972499999999968</c:v>
                </c:pt>
                <c:pt idx="157246">
                  <c:v>-55.970499999999959</c:v>
                </c:pt>
                <c:pt idx="157247">
                  <c:v>-55.968499999999949</c:v>
                </c:pt>
                <c:pt idx="157248">
                  <c:v>-55.966499999999996</c:v>
                </c:pt>
                <c:pt idx="157249">
                  <c:v>-55.964499999999987</c:v>
                </c:pt>
                <c:pt idx="157250">
                  <c:v>-55.962499999999977</c:v>
                </c:pt>
                <c:pt idx="157251">
                  <c:v>-55.960499999999968</c:v>
                </c:pt>
                <c:pt idx="157252">
                  <c:v>-55.958499999999958</c:v>
                </c:pt>
                <c:pt idx="157253">
                  <c:v>-55.956500000000005</c:v>
                </c:pt>
                <c:pt idx="157254">
                  <c:v>-55.954499999999996</c:v>
                </c:pt>
                <c:pt idx="157255">
                  <c:v>-55.952499999999986</c:v>
                </c:pt>
                <c:pt idx="157256">
                  <c:v>-55.950499999999977</c:v>
                </c:pt>
                <c:pt idx="157257">
                  <c:v>-55.948499999999967</c:v>
                </c:pt>
                <c:pt idx="157258">
                  <c:v>-55.946499999999958</c:v>
                </c:pt>
                <c:pt idx="157259">
                  <c:v>-55.944500000000005</c:v>
                </c:pt>
                <c:pt idx="157260">
                  <c:v>-55.942499999999995</c:v>
                </c:pt>
                <c:pt idx="157261">
                  <c:v>-55.940499999999986</c:v>
                </c:pt>
                <c:pt idx="157262">
                  <c:v>-55.938499999999976</c:v>
                </c:pt>
                <c:pt idx="157263">
                  <c:v>-55.936499999999967</c:v>
                </c:pt>
                <c:pt idx="157264">
                  <c:v>-55.934499999999957</c:v>
                </c:pt>
                <c:pt idx="157265">
                  <c:v>-55.932500000000005</c:v>
                </c:pt>
                <c:pt idx="157266">
                  <c:v>-55.930499999999995</c:v>
                </c:pt>
                <c:pt idx="157267">
                  <c:v>-55.928499999999985</c:v>
                </c:pt>
                <c:pt idx="157268">
                  <c:v>-55.926499999999976</c:v>
                </c:pt>
                <c:pt idx="157269">
                  <c:v>-55.924499999999966</c:v>
                </c:pt>
                <c:pt idx="157270">
                  <c:v>-55.922499999999957</c:v>
                </c:pt>
                <c:pt idx="157271">
                  <c:v>-55.920500000000004</c:v>
                </c:pt>
                <c:pt idx="157272">
                  <c:v>-55.918499999999995</c:v>
                </c:pt>
                <c:pt idx="157273">
                  <c:v>-55.916499999999985</c:v>
                </c:pt>
                <c:pt idx="157274">
                  <c:v>-55.914499999999975</c:v>
                </c:pt>
                <c:pt idx="157275">
                  <c:v>-55.912499999999966</c:v>
                </c:pt>
                <c:pt idx="157276">
                  <c:v>-55.910499999999956</c:v>
                </c:pt>
                <c:pt idx="157277">
                  <c:v>-55.908500000000004</c:v>
                </c:pt>
                <c:pt idx="157278">
                  <c:v>-55.906499999999994</c:v>
                </c:pt>
                <c:pt idx="157279">
                  <c:v>-55.904499999999985</c:v>
                </c:pt>
                <c:pt idx="157280">
                  <c:v>-55.902499999999975</c:v>
                </c:pt>
                <c:pt idx="157281">
                  <c:v>-55.900499999999965</c:v>
                </c:pt>
                <c:pt idx="157282">
                  <c:v>-55.898499999999956</c:v>
                </c:pt>
                <c:pt idx="157283">
                  <c:v>-55.896500000000003</c:v>
                </c:pt>
                <c:pt idx="157284">
                  <c:v>-55.894499999999994</c:v>
                </c:pt>
                <c:pt idx="157285">
                  <c:v>-55.892499999999984</c:v>
                </c:pt>
                <c:pt idx="157286">
                  <c:v>-55.890499999999975</c:v>
                </c:pt>
                <c:pt idx="157287">
                  <c:v>-55.888499999999965</c:v>
                </c:pt>
                <c:pt idx="157288">
                  <c:v>-55.886499999999955</c:v>
                </c:pt>
                <c:pt idx="157289">
                  <c:v>-55.884500000000003</c:v>
                </c:pt>
                <c:pt idx="157290">
                  <c:v>-55.882499999999993</c:v>
                </c:pt>
                <c:pt idx="157291">
                  <c:v>-55.880499999999984</c:v>
                </c:pt>
                <c:pt idx="157292">
                  <c:v>-55.878499999999974</c:v>
                </c:pt>
                <c:pt idx="157293">
                  <c:v>-55.876499999999965</c:v>
                </c:pt>
                <c:pt idx="157294">
                  <c:v>-55.874499999999955</c:v>
                </c:pt>
                <c:pt idx="157295">
                  <c:v>-55.872500000000002</c:v>
                </c:pt>
                <c:pt idx="157296">
                  <c:v>-55.870499999999993</c:v>
                </c:pt>
                <c:pt idx="157297">
                  <c:v>-55.868499999999983</c:v>
                </c:pt>
                <c:pt idx="157298">
                  <c:v>-55.866499999999974</c:v>
                </c:pt>
                <c:pt idx="157299">
                  <c:v>-55.864499999999964</c:v>
                </c:pt>
                <c:pt idx="157300">
                  <c:v>-55.862499999999955</c:v>
                </c:pt>
                <c:pt idx="157301">
                  <c:v>-55.860500000000002</c:v>
                </c:pt>
                <c:pt idx="157302">
                  <c:v>-55.858499999999992</c:v>
                </c:pt>
                <c:pt idx="157303">
                  <c:v>-55.856499999999983</c:v>
                </c:pt>
                <c:pt idx="157304">
                  <c:v>-55.854499999999973</c:v>
                </c:pt>
                <c:pt idx="157305">
                  <c:v>-55.852499999999964</c:v>
                </c:pt>
                <c:pt idx="157306">
                  <c:v>-55.850499999999954</c:v>
                </c:pt>
                <c:pt idx="157307">
                  <c:v>-55.848500000000001</c:v>
                </c:pt>
                <c:pt idx="157308">
                  <c:v>-55.846499999999992</c:v>
                </c:pt>
                <c:pt idx="157309">
                  <c:v>-55.844499999999982</c:v>
                </c:pt>
                <c:pt idx="157310">
                  <c:v>-55.842499999999973</c:v>
                </c:pt>
                <c:pt idx="157311">
                  <c:v>-55.840499999999963</c:v>
                </c:pt>
                <c:pt idx="157312">
                  <c:v>-55.838499999999954</c:v>
                </c:pt>
                <c:pt idx="157313">
                  <c:v>-55.836500000000001</c:v>
                </c:pt>
                <c:pt idx="157314">
                  <c:v>-55.834499999999991</c:v>
                </c:pt>
                <c:pt idx="157315">
                  <c:v>-55.832499999999982</c:v>
                </c:pt>
                <c:pt idx="157316">
                  <c:v>-55.830499999999972</c:v>
                </c:pt>
                <c:pt idx="157317">
                  <c:v>-55.828499999999963</c:v>
                </c:pt>
                <c:pt idx="157318">
                  <c:v>-55.826499999999953</c:v>
                </c:pt>
                <c:pt idx="157319">
                  <c:v>-55.8245</c:v>
                </c:pt>
                <c:pt idx="157320">
                  <c:v>-55.822499999999991</c:v>
                </c:pt>
                <c:pt idx="157321">
                  <c:v>-55.820499999999981</c:v>
                </c:pt>
                <c:pt idx="157322">
                  <c:v>-55.818499999999972</c:v>
                </c:pt>
                <c:pt idx="157323">
                  <c:v>-55.816499999999962</c:v>
                </c:pt>
                <c:pt idx="157324">
                  <c:v>-55.814499999999953</c:v>
                </c:pt>
                <c:pt idx="157325">
                  <c:v>-55.8125</c:v>
                </c:pt>
                <c:pt idx="157326">
                  <c:v>-55.81049999999999</c:v>
                </c:pt>
                <c:pt idx="157327">
                  <c:v>-55.808499999999981</c:v>
                </c:pt>
                <c:pt idx="157328">
                  <c:v>-55.806499999999971</c:v>
                </c:pt>
                <c:pt idx="157329">
                  <c:v>-55.804499999999962</c:v>
                </c:pt>
                <c:pt idx="157330">
                  <c:v>-55.802499999999952</c:v>
                </c:pt>
                <c:pt idx="157331">
                  <c:v>-55.8005</c:v>
                </c:pt>
                <c:pt idx="157332">
                  <c:v>-55.79849999999999</c:v>
                </c:pt>
                <c:pt idx="157333">
                  <c:v>-55.79649999999998</c:v>
                </c:pt>
                <c:pt idx="157334">
                  <c:v>-55.794499999999971</c:v>
                </c:pt>
                <c:pt idx="157335">
                  <c:v>-55.792499999999961</c:v>
                </c:pt>
                <c:pt idx="157336">
                  <c:v>-55.790499999999952</c:v>
                </c:pt>
                <c:pt idx="157337">
                  <c:v>-55.788499999999999</c:v>
                </c:pt>
                <c:pt idx="157338">
                  <c:v>-55.78649999999999</c:v>
                </c:pt>
                <c:pt idx="157339">
                  <c:v>-55.78449999999998</c:v>
                </c:pt>
                <c:pt idx="157340">
                  <c:v>-55.78249999999997</c:v>
                </c:pt>
                <c:pt idx="157341">
                  <c:v>-55.780499999999961</c:v>
                </c:pt>
                <c:pt idx="157342">
                  <c:v>-55.778499999999951</c:v>
                </c:pt>
                <c:pt idx="157343">
                  <c:v>-55.776499999999999</c:v>
                </c:pt>
                <c:pt idx="157344">
                  <c:v>-55.774499999999989</c:v>
                </c:pt>
                <c:pt idx="157345">
                  <c:v>-55.77249999999998</c:v>
                </c:pt>
                <c:pt idx="157346">
                  <c:v>-55.77049999999997</c:v>
                </c:pt>
                <c:pt idx="157347">
                  <c:v>-55.76849999999996</c:v>
                </c:pt>
                <c:pt idx="157348">
                  <c:v>-55.766499999999951</c:v>
                </c:pt>
                <c:pt idx="157349">
                  <c:v>-55.764499999999998</c:v>
                </c:pt>
                <c:pt idx="157350">
                  <c:v>-55.762499999999989</c:v>
                </c:pt>
                <c:pt idx="157351">
                  <c:v>-55.760499999999979</c:v>
                </c:pt>
                <c:pt idx="157352">
                  <c:v>-55.75849999999997</c:v>
                </c:pt>
                <c:pt idx="157353">
                  <c:v>-55.75649999999996</c:v>
                </c:pt>
                <c:pt idx="157354">
                  <c:v>-55.75449999999995</c:v>
                </c:pt>
                <c:pt idx="157355">
                  <c:v>-55.752499999999998</c:v>
                </c:pt>
                <c:pt idx="157356">
                  <c:v>-55.750499999999988</c:v>
                </c:pt>
                <c:pt idx="157357">
                  <c:v>-55.748499999999979</c:v>
                </c:pt>
                <c:pt idx="157358">
                  <c:v>-55.746499999999969</c:v>
                </c:pt>
                <c:pt idx="157359">
                  <c:v>-55.74449999999996</c:v>
                </c:pt>
                <c:pt idx="157360">
                  <c:v>-55.74249999999995</c:v>
                </c:pt>
                <c:pt idx="157361">
                  <c:v>-55.740499999999997</c:v>
                </c:pt>
                <c:pt idx="157362">
                  <c:v>-55.738499999999988</c:v>
                </c:pt>
                <c:pt idx="157363">
                  <c:v>-55.736499999999978</c:v>
                </c:pt>
                <c:pt idx="157364">
                  <c:v>-55.734499999999969</c:v>
                </c:pt>
                <c:pt idx="157365">
                  <c:v>-55.732499999999959</c:v>
                </c:pt>
                <c:pt idx="157366">
                  <c:v>-55.73049999999995</c:v>
                </c:pt>
                <c:pt idx="157367">
                  <c:v>-55.728499999999997</c:v>
                </c:pt>
                <c:pt idx="157368">
                  <c:v>-55.726499999999987</c:v>
                </c:pt>
                <c:pt idx="157369">
                  <c:v>-55.724499999999978</c:v>
                </c:pt>
                <c:pt idx="157370">
                  <c:v>-55.722499999999968</c:v>
                </c:pt>
                <c:pt idx="157371">
                  <c:v>-55.720499999999959</c:v>
                </c:pt>
                <c:pt idx="157372">
                  <c:v>-55.718499999999949</c:v>
                </c:pt>
                <c:pt idx="157373">
                  <c:v>-55.716499999999996</c:v>
                </c:pt>
                <c:pt idx="157374">
                  <c:v>-55.714499999999987</c:v>
                </c:pt>
                <c:pt idx="157375">
                  <c:v>-55.712499999999977</c:v>
                </c:pt>
                <c:pt idx="157376">
                  <c:v>-55.710499999999968</c:v>
                </c:pt>
                <c:pt idx="157377">
                  <c:v>-55.708499999999958</c:v>
                </c:pt>
                <c:pt idx="157378">
                  <c:v>-55.706500000000005</c:v>
                </c:pt>
                <c:pt idx="157379">
                  <c:v>-55.704499999999996</c:v>
                </c:pt>
                <c:pt idx="157380">
                  <c:v>-55.702499999999986</c:v>
                </c:pt>
                <c:pt idx="157381">
                  <c:v>-55.700499999999977</c:v>
                </c:pt>
                <c:pt idx="157382">
                  <c:v>-55.698499999999967</c:v>
                </c:pt>
                <c:pt idx="157383">
                  <c:v>-55.696499999999958</c:v>
                </c:pt>
                <c:pt idx="157384">
                  <c:v>-55.694500000000005</c:v>
                </c:pt>
                <c:pt idx="157385">
                  <c:v>-55.692499999999995</c:v>
                </c:pt>
                <c:pt idx="157386">
                  <c:v>-55.690499999999986</c:v>
                </c:pt>
                <c:pt idx="157387">
                  <c:v>-55.688499999999976</c:v>
                </c:pt>
                <c:pt idx="157388">
                  <c:v>-55.686499999999967</c:v>
                </c:pt>
                <c:pt idx="157389">
                  <c:v>-55.684499999999957</c:v>
                </c:pt>
                <c:pt idx="157390">
                  <c:v>-55.682500000000005</c:v>
                </c:pt>
                <c:pt idx="157391">
                  <c:v>-55.680499999999995</c:v>
                </c:pt>
                <c:pt idx="157392">
                  <c:v>-55.678499999999985</c:v>
                </c:pt>
                <c:pt idx="157393">
                  <c:v>-55.676499999999976</c:v>
                </c:pt>
                <c:pt idx="157394">
                  <c:v>-55.674499999999966</c:v>
                </c:pt>
                <c:pt idx="157395">
                  <c:v>-55.672499999999957</c:v>
                </c:pt>
                <c:pt idx="157396">
                  <c:v>-55.670500000000004</c:v>
                </c:pt>
                <c:pt idx="157397">
                  <c:v>-55.668499999999995</c:v>
                </c:pt>
                <c:pt idx="157398">
                  <c:v>-55.666499999999985</c:v>
                </c:pt>
                <c:pt idx="157399">
                  <c:v>-55.664499999999975</c:v>
                </c:pt>
                <c:pt idx="157400">
                  <c:v>-55.662499999999966</c:v>
                </c:pt>
                <c:pt idx="157401">
                  <c:v>-55.660499999999956</c:v>
                </c:pt>
                <c:pt idx="157402">
                  <c:v>-55.658500000000004</c:v>
                </c:pt>
                <c:pt idx="157403">
                  <c:v>-55.656499999999994</c:v>
                </c:pt>
                <c:pt idx="157404">
                  <c:v>-55.654499999999985</c:v>
                </c:pt>
                <c:pt idx="157405">
                  <c:v>-55.652499999999975</c:v>
                </c:pt>
                <c:pt idx="157406">
                  <c:v>-55.650499999999965</c:v>
                </c:pt>
                <c:pt idx="157407">
                  <c:v>-55.648499999999956</c:v>
                </c:pt>
                <c:pt idx="157408">
                  <c:v>-55.646500000000003</c:v>
                </c:pt>
                <c:pt idx="157409">
                  <c:v>-55.644499999999994</c:v>
                </c:pt>
                <c:pt idx="157410">
                  <c:v>-55.642499999999984</c:v>
                </c:pt>
                <c:pt idx="157411">
                  <c:v>-55.640499999999975</c:v>
                </c:pt>
                <c:pt idx="157412">
                  <c:v>-55.638499999999965</c:v>
                </c:pt>
                <c:pt idx="157413">
                  <c:v>-55.636499999999955</c:v>
                </c:pt>
                <c:pt idx="157414">
                  <c:v>-55.634500000000003</c:v>
                </c:pt>
                <c:pt idx="157415">
                  <c:v>-55.632499999999993</c:v>
                </c:pt>
                <c:pt idx="157416">
                  <c:v>-55.630499999999984</c:v>
                </c:pt>
                <c:pt idx="157417">
                  <c:v>-55.628499999999974</c:v>
                </c:pt>
                <c:pt idx="157418">
                  <c:v>-55.626499999999965</c:v>
                </c:pt>
                <c:pt idx="157419">
                  <c:v>-55.624499999999955</c:v>
                </c:pt>
                <c:pt idx="157420">
                  <c:v>-55.622500000000002</c:v>
                </c:pt>
                <c:pt idx="157421">
                  <c:v>-55.620499999999993</c:v>
                </c:pt>
                <c:pt idx="157422">
                  <c:v>-55.618499999999983</c:v>
                </c:pt>
                <c:pt idx="157423">
                  <c:v>-55.616499999999974</c:v>
                </c:pt>
                <c:pt idx="157424">
                  <c:v>-55.614499999999964</c:v>
                </c:pt>
                <c:pt idx="157425">
                  <c:v>-55.612499999999955</c:v>
                </c:pt>
                <c:pt idx="157426">
                  <c:v>-55.610500000000002</c:v>
                </c:pt>
                <c:pt idx="157427">
                  <c:v>-55.608499999999992</c:v>
                </c:pt>
                <c:pt idx="157428">
                  <c:v>-55.606499999999983</c:v>
                </c:pt>
                <c:pt idx="157429">
                  <c:v>-55.604499999999973</c:v>
                </c:pt>
                <c:pt idx="157430">
                  <c:v>-55.602499999999964</c:v>
                </c:pt>
                <c:pt idx="157431">
                  <c:v>-55.600499999999954</c:v>
                </c:pt>
                <c:pt idx="157432">
                  <c:v>-55.598500000000001</c:v>
                </c:pt>
                <c:pt idx="157433">
                  <c:v>-55.596499999999992</c:v>
                </c:pt>
                <c:pt idx="157434">
                  <c:v>-55.594499999999982</c:v>
                </c:pt>
                <c:pt idx="157435">
                  <c:v>-55.592499999999973</c:v>
                </c:pt>
                <c:pt idx="157436">
                  <c:v>-55.590499999999963</c:v>
                </c:pt>
                <c:pt idx="157437">
                  <c:v>-55.588499999999954</c:v>
                </c:pt>
                <c:pt idx="157438">
                  <c:v>-55.586500000000001</c:v>
                </c:pt>
                <c:pt idx="157439">
                  <c:v>-55.584499999999991</c:v>
                </c:pt>
                <c:pt idx="157440">
                  <c:v>-55.582499999999982</c:v>
                </c:pt>
                <c:pt idx="157441">
                  <c:v>-55.580499999999972</c:v>
                </c:pt>
                <c:pt idx="157442">
                  <c:v>-55.578499999999963</c:v>
                </c:pt>
                <c:pt idx="157443">
                  <c:v>-55.576499999999953</c:v>
                </c:pt>
                <c:pt idx="157444">
                  <c:v>-55.5745</c:v>
                </c:pt>
                <c:pt idx="157445">
                  <c:v>-55.572499999999991</c:v>
                </c:pt>
                <c:pt idx="157446">
                  <c:v>-55.570499999999981</c:v>
                </c:pt>
                <c:pt idx="157447">
                  <c:v>-55.568499999999972</c:v>
                </c:pt>
                <c:pt idx="157448">
                  <c:v>-55.566499999999962</c:v>
                </c:pt>
                <c:pt idx="157449">
                  <c:v>-55.564499999999953</c:v>
                </c:pt>
                <c:pt idx="157450">
                  <c:v>-55.5625</c:v>
                </c:pt>
                <c:pt idx="157451">
                  <c:v>-55.56049999999999</c:v>
                </c:pt>
                <c:pt idx="157452">
                  <c:v>-55.558499999999981</c:v>
                </c:pt>
                <c:pt idx="157453">
                  <c:v>-55.556499999999971</c:v>
                </c:pt>
                <c:pt idx="157454">
                  <c:v>-55.554499999999962</c:v>
                </c:pt>
                <c:pt idx="157455">
                  <c:v>-55.552499999999952</c:v>
                </c:pt>
                <c:pt idx="157456">
                  <c:v>-55.5505</c:v>
                </c:pt>
                <c:pt idx="157457">
                  <c:v>-55.54849999999999</c:v>
                </c:pt>
                <c:pt idx="157458">
                  <c:v>-55.54649999999998</c:v>
                </c:pt>
                <c:pt idx="157459">
                  <c:v>-55.544499999999971</c:v>
                </c:pt>
                <c:pt idx="157460">
                  <c:v>-55.542499999999961</c:v>
                </c:pt>
                <c:pt idx="157461">
                  <c:v>-55.540499999999952</c:v>
                </c:pt>
                <c:pt idx="157462">
                  <c:v>-55.538499999999999</c:v>
                </c:pt>
                <c:pt idx="157463">
                  <c:v>-55.53649999999999</c:v>
                </c:pt>
                <c:pt idx="157464">
                  <c:v>-55.53449999999998</c:v>
                </c:pt>
                <c:pt idx="157465">
                  <c:v>-55.53249999999997</c:v>
                </c:pt>
                <c:pt idx="157466">
                  <c:v>-55.530499999999961</c:v>
                </c:pt>
                <c:pt idx="157467">
                  <c:v>-55.528499999999951</c:v>
                </c:pt>
                <c:pt idx="157468">
                  <c:v>-55.526499999999999</c:v>
                </c:pt>
                <c:pt idx="157469">
                  <c:v>-55.524499999999989</c:v>
                </c:pt>
                <c:pt idx="157470">
                  <c:v>-55.52249999999998</c:v>
                </c:pt>
                <c:pt idx="157471">
                  <c:v>-55.52049999999997</c:v>
                </c:pt>
                <c:pt idx="157472">
                  <c:v>-55.51849999999996</c:v>
                </c:pt>
                <c:pt idx="157473">
                  <c:v>-55.516499999999951</c:v>
                </c:pt>
                <c:pt idx="157474">
                  <c:v>-55.514499999999998</c:v>
                </c:pt>
                <c:pt idx="157475">
                  <c:v>-55.512499999999989</c:v>
                </c:pt>
                <c:pt idx="157476">
                  <c:v>-55.510499999999979</c:v>
                </c:pt>
                <c:pt idx="157477">
                  <c:v>-55.50849999999997</c:v>
                </c:pt>
                <c:pt idx="157478">
                  <c:v>-55.50649999999996</c:v>
                </c:pt>
                <c:pt idx="157479">
                  <c:v>-55.50449999999995</c:v>
                </c:pt>
                <c:pt idx="157480">
                  <c:v>-55.502499999999998</c:v>
                </c:pt>
                <c:pt idx="157481">
                  <c:v>-55.500499999999988</c:v>
                </c:pt>
                <c:pt idx="157482">
                  <c:v>-55.498499999999979</c:v>
                </c:pt>
                <c:pt idx="157483">
                  <c:v>-55.496499999999969</c:v>
                </c:pt>
                <c:pt idx="157484">
                  <c:v>-55.49449999999996</c:v>
                </c:pt>
                <c:pt idx="157485">
                  <c:v>-55.49249999999995</c:v>
                </c:pt>
                <c:pt idx="157486">
                  <c:v>-55.490499999999997</c:v>
                </c:pt>
                <c:pt idx="157487">
                  <c:v>-55.488499999999988</c:v>
                </c:pt>
                <c:pt idx="157488">
                  <c:v>-55.486499999999978</c:v>
                </c:pt>
                <c:pt idx="157489">
                  <c:v>-55.484499999999969</c:v>
                </c:pt>
                <c:pt idx="157490">
                  <c:v>-55.482499999999959</c:v>
                </c:pt>
                <c:pt idx="157491">
                  <c:v>-55.48049999999995</c:v>
                </c:pt>
                <c:pt idx="157492">
                  <c:v>-55.478499999999997</c:v>
                </c:pt>
                <c:pt idx="157493">
                  <c:v>-55.476499999999987</c:v>
                </c:pt>
                <c:pt idx="157494">
                  <c:v>-55.474499999999978</c:v>
                </c:pt>
                <c:pt idx="157495">
                  <c:v>-55.472499999999968</c:v>
                </c:pt>
                <c:pt idx="157496">
                  <c:v>-55.470499999999959</c:v>
                </c:pt>
                <c:pt idx="157497">
                  <c:v>-55.468499999999949</c:v>
                </c:pt>
                <c:pt idx="157498">
                  <c:v>-55.466499999999996</c:v>
                </c:pt>
                <c:pt idx="157499">
                  <c:v>-55.464499999999987</c:v>
                </c:pt>
                <c:pt idx="157500">
                  <c:v>-55.462499999999977</c:v>
                </c:pt>
                <c:pt idx="157501">
                  <c:v>-55.460499999999968</c:v>
                </c:pt>
                <c:pt idx="157502">
                  <c:v>-55.458499999999958</c:v>
                </c:pt>
                <c:pt idx="157503">
                  <c:v>-55.456500000000005</c:v>
                </c:pt>
                <c:pt idx="157504">
                  <c:v>-55.454499999999996</c:v>
                </c:pt>
                <c:pt idx="157505">
                  <c:v>-55.452499999999986</c:v>
                </c:pt>
                <c:pt idx="157506">
                  <c:v>-55.450499999999977</c:v>
                </c:pt>
                <c:pt idx="157507">
                  <c:v>-55.448499999999967</c:v>
                </c:pt>
                <c:pt idx="157508">
                  <c:v>-55.446499999999958</c:v>
                </c:pt>
                <c:pt idx="157509">
                  <c:v>-55.444500000000005</c:v>
                </c:pt>
                <c:pt idx="157510">
                  <c:v>-55.442499999999995</c:v>
                </c:pt>
                <c:pt idx="157511">
                  <c:v>-55.440499999999986</c:v>
                </c:pt>
                <c:pt idx="157512">
                  <c:v>-55.438499999999976</c:v>
                </c:pt>
                <c:pt idx="157513">
                  <c:v>-55.436499999999967</c:v>
                </c:pt>
                <c:pt idx="157514">
                  <c:v>-55.434499999999957</c:v>
                </c:pt>
                <c:pt idx="157515">
                  <c:v>-55.432500000000005</c:v>
                </c:pt>
                <c:pt idx="157516">
                  <c:v>-55.430499999999995</c:v>
                </c:pt>
                <c:pt idx="157517">
                  <c:v>-55.428499999999985</c:v>
                </c:pt>
                <c:pt idx="157518">
                  <c:v>-55.426499999999976</c:v>
                </c:pt>
                <c:pt idx="157519">
                  <c:v>-55.424499999999966</c:v>
                </c:pt>
                <c:pt idx="157520">
                  <c:v>-55.422499999999957</c:v>
                </c:pt>
                <c:pt idx="157521">
                  <c:v>-55.420500000000004</c:v>
                </c:pt>
                <c:pt idx="157522">
                  <c:v>-55.418499999999995</c:v>
                </c:pt>
                <c:pt idx="157523">
                  <c:v>-55.416499999999985</c:v>
                </c:pt>
                <c:pt idx="157524">
                  <c:v>-55.414499999999975</c:v>
                </c:pt>
                <c:pt idx="157525">
                  <c:v>-55.412499999999966</c:v>
                </c:pt>
                <c:pt idx="157526">
                  <c:v>-55.410499999999956</c:v>
                </c:pt>
                <c:pt idx="157527">
                  <c:v>-55.408500000000004</c:v>
                </c:pt>
                <c:pt idx="157528">
                  <c:v>-55.406499999999994</c:v>
                </c:pt>
                <c:pt idx="157529">
                  <c:v>-55.404499999999985</c:v>
                </c:pt>
                <c:pt idx="157530">
                  <c:v>-55.402499999999975</c:v>
                </c:pt>
                <c:pt idx="157531">
                  <c:v>-55.400499999999965</c:v>
                </c:pt>
                <c:pt idx="157532">
                  <c:v>-55.398499999999956</c:v>
                </c:pt>
                <c:pt idx="157533">
                  <c:v>-55.396500000000003</c:v>
                </c:pt>
                <c:pt idx="157534">
                  <c:v>-55.394499999999994</c:v>
                </c:pt>
                <c:pt idx="157535">
                  <c:v>-55.392499999999984</c:v>
                </c:pt>
                <c:pt idx="157536">
                  <c:v>-55.390499999999975</c:v>
                </c:pt>
                <c:pt idx="157537">
                  <c:v>-55.388499999999965</c:v>
                </c:pt>
                <c:pt idx="157538">
                  <c:v>-55.386499999999955</c:v>
                </c:pt>
                <c:pt idx="157539">
                  <c:v>-55.384500000000003</c:v>
                </c:pt>
                <c:pt idx="157540">
                  <c:v>-55.382499999999993</c:v>
                </c:pt>
                <c:pt idx="157541">
                  <c:v>-55.380499999999984</c:v>
                </c:pt>
                <c:pt idx="157542">
                  <c:v>-55.378499999999974</c:v>
                </c:pt>
                <c:pt idx="157543">
                  <c:v>-55.376499999999965</c:v>
                </c:pt>
                <c:pt idx="157544">
                  <c:v>-55.374499999999955</c:v>
                </c:pt>
                <c:pt idx="157545">
                  <c:v>-55.372500000000002</c:v>
                </c:pt>
                <c:pt idx="157546">
                  <c:v>-55.370499999999993</c:v>
                </c:pt>
                <c:pt idx="157547">
                  <c:v>-55.368499999999983</c:v>
                </c:pt>
                <c:pt idx="157548">
                  <c:v>-55.366499999999974</c:v>
                </c:pt>
                <c:pt idx="157549">
                  <c:v>-55.364499999999964</c:v>
                </c:pt>
                <c:pt idx="157550">
                  <c:v>-55.362499999999955</c:v>
                </c:pt>
                <c:pt idx="157551">
                  <c:v>-55.360500000000002</c:v>
                </c:pt>
                <c:pt idx="157552">
                  <c:v>-55.358499999999992</c:v>
                </c:pt>
                <c:pt idx="157553">
                  <c:v>-55.356499999999983</c:v>
                </c:pt>
                <c:pt idx="157554">
                  <c:v>-55.354499999999973</c:v>
                </c:pt>
                <c:pt idx="157555">
                  <c:v>-55.352499999999964</c:v>
                </c:pt>
                <c:pt idx="157556">
                  <c:v>-55.350499999999954</c:v>
                </c:pt>
                <c:pt idx="157557">
                  <c:v>-55.348500000000001</c:v>
                </c:pt>
                <c:pt idx="157558">
                  <c:v>-55.346499999999992</c:v>
                </c:pt>
                <c:pt idx="157559">
                  <c:v>-55.344499999999982</c:v>
                </c:pt>
                <c:pt idx="157560">
                  <c:v>-55.342499999999973</c:v>
                </c:pt>
                <c:pt idx="157561">
                  <c:v>-55.340499999999963</c:v>
                </c:pt>
                <c:pt idx="157562">
                  <c:v>-55.338499999999954</c:v>
                </c:pt>
                <c:pt idx="157563">
                  <c:v>-55.336500000000001</c:v>
                </c:pt>
                <c:pt idx="157564">
                  <c:v>-55.334499999999991</c:v>
                </c:pt>
                <c:pt idx="157565">
                  <c:v>-55.332499999999982</c:v>
                </c:pt>
                <c:pt idx="157566">
                  <c:v>-55.330499999999972</c:v>
                </c:pt>
                <c:pt idx="157567">
                  <c:v>-55.328499999999963</c:v>
                </c:pt>
                <c:pt idx="157568">
                  <c:v>-55.326499999999953</c:v>
                </c:pt>
                <c:pt idx="157569">
                  <c:v>-55.3245</c:v>
                </c:pt>
                <c:pt idx="157570">
                  <c:v>-55.322499999999991</c:v>
                </c:pt>
                <c:pt idx="157571">
                  <c:v>-55.320499999999981</c:v>
                </c:pt>
                <c:pt idx="157572">
                  <c:v>-55.318499999999972</c:v>
                </c:pt>
                <c:pt idx="157573">
                  <c:v>-55.316499999999962</c:v>
                </c:pt>
                <c:pt idx="157574">
                  <c:v>-55.314499999999953</c:v>
                </c:pt>
                <c:pt idx="157575">
                  <c:v>-55.3125</c:v>
                </c:pt>
                <c:pt idx="157576">
                  <c:v>-55.31049999999999</c:v>
                </c:pt>
                <c:pt idx="157577">
                  <c:v>-55.308499999999981</c:v>
                </c:pt>
                <c:pt idx="157578">
                  <c:v>-55.306499999999971</c:v>
                </c:pt>
                <c:pt idx="157579">
                  <c:v>-55.304499999999962</c:v>
                </c:pt>
                <c:pt idx="157580">
                  <c:v>-55.302499999999952</c:v>
                </c:pt>
                <c:pt idx="157581">
                  <c:v>-55.3005</c:v>
                </c:pt>
                <c:pt idx="157582">
                  <c:v>-55.29849999999999</c:v>
                </c:pt>
                <c:pt idx="157583">
                  <c:v>-55.29649999999998</c:v>
                </c:pt>
                <c:pt idx="157584">
                  <c:v>-55.294499999999971</c:v>
                </c:pt>
                <c:pt idx="157585">
                  <c:v>-55.292499999999961</c:v>
                </c:pt>
                <c:pt idx="157586">
                  <c:v>-55.290499999999952</c:v>
                </c:pt>
                <c:pt idx="157587">
                  <c:v>-55.288499999999999</c:v>
                </c:pt>
                <c:pt idx="157588">
                  <c:v>-55.28649999999999</c:v>
                </c:pt>
                <c:pt idx="157589">
                  <c:v>-55.28449999999998</c:v>
                </c:pt>
                <c:pt idx="157590">
                  <c:v>-55.28249999999997</c:v>
                </c:pt>
                <c:pt idx="157591">
                  <c:v>-55.280499999999961</c:v>
                </c:pt>
                <c:pt idx="157592">
                  <c:v>-55.278499999999951</c:v>
                </c:pt>
                <c:pt idx="157593">
                  <c:v>-55.276499999999999</c:v>
                </c:pt>
                <c:pt idx="157594">
                  <c:v>-55.274499999999989</c:v>
                </c:pt>
                <c:pt idx="157595">
                  <c:v>-55.27249999999998</c:v>
                </c:pt>
                <c:pt idx="157596">
                  <c:v>-55.27049999999997</c:v>
                </c:pt>
                <c:pt idx="157597">
                  <c:v>-55.26849999999996</c:v>
                </c:pt>
                <c:pt idx="157598">
                  <c:v>-55.266499999999951</c:v>
                </c:pt>
                <c:pt idx="157599">
                  <c:v>-55.264499999999998</c:v>
                </c:pt>
                <c:pt idx="157600">
                  <c:v>-55.262499999999989</c:v>
                </c:pt>
                <c:pt idx="157601">
                  <c:v>-55.260499999999979</c:v>
                </c:pt>
                <c:pt idx="157602">
                  <c:v>-55.25849999999997</c:v>
                </c:pt>
                <c:pt idx="157603">
                  <c:v>-55.25649999999996</c:v>
                </c:pt>
                <c:pt idx="157604">
                  <c:v>-55.25449999999995</c:v>
                </c:pt>
                <c:pt idx="157605">
                  <c:v>-55.252499999999998</c:v>
                </c:pt>
                <c:pt idx="157606">
                  <c:v>-55.250499999999988</c:v>
                </c:pt>
                <c:pt idx="157607">
                  <c:v>-55.248499999999979</c:v>
                </c:pt>
                <c:pt idx="157608">
                  <c:v>-55.246499999999969</c:v>
                </c:pt>
                <c:pt idx="157609">
                  <c:v>-55.24449999999996</c:v>
                </c:pt>
                <c:pt idx="157610">
                  <c:v>-55.24249999999995</c:v>
                </c:pt>
                <c:pt idx="157611">
                  <c:v>-55.240499999999997</c:v>
                </c:pt>
                <c:pt idx="157612">
                  <c:v>-55.238499999999988</c:v>
                </c:pt>
                <c:pt idx="157613">
                  <c:v>-55.236499999999978</c:v>
                </c:pt>
                <c:pt idx="157614">
                  <c:v>-55.234499999999969</c:v>
                </c:pt>
                <c:pt idx="157615">
                  <c:v>-55.232499999999959</c:v>
                </c:pt>
                <c:pt idx="157616">
                  <c:v>-55.23049999999995</c:v>
                </c:pt>
                <c:pt idx="157617">
                  <c:v>-55.228499999999997</c:v>
                </c:pt>
                <c:pt idx="157618">
                  <c:v>-55.226499999999987</c:v>
                </c:pt>
                <c:pt idx="157619">
                  <c:v>-55.224499999999978</c:v>
                </c:pt>
                <c:pt idx="157620">
                  <c:v>-55.222499999999968</c:v>
                </c:pt>
                <c:pt idx="157621">
                  <c:v>-55.220499999999959</c:v>
                </c:pt>
                <c:pt idx="157622">
                  <c:v>-55.218499999999949</c:v>
                </c:pt>
                <c:pt idx="157623">
                  <c:v>-55.216499999999996</c:v>
                </c:pt>
                <c:pt idx="157624">
                  <c:v>-55.214499999999987</c:v>
                </c:pt>
                <c:pt idx="157625">
                  <c:v>-55.212499999999977</c:v>
                </c:pt>
                <c:pt idx="157626">
                  <c:v>-55.210499999999968</c:v>
                </c:pt>
                <c:pt idx="157627">
                  <c:v>-55.208499999999958</c:v>
                </c:pt>
                <c:pt idx="157628">
                  <c:v>-55.206500000000005</c:v>
                </c:pt>
                <c:pt idx="157629">
                  <c:v>-55.204499999999996</c:v>
                </c:pt>
                <c:pt idx="157630">
                  <c:v>-55.202499999999986</c:v>
                </c:pt>
                <c:pt idx="157631">
                  <c:v>-55.200499999999977</c:v>
                </c:pt>
                <c:pt idx="157632">
                  <c:v>-55.198499999999967</c:v>
                </c:pt>
                <c:pt idx="157633">
                  <c:v>-55.196499999999958</c:v>
                </c:pt>
                <c:pt idx="157634">
                  <c:v>-55.194500000000005</c:v>
                </c:pt>
                <c:pt idx="157635">
                  <c:v>-55.192499999999995</c:v>
                </c:pt>
                <c:pt idx="157636">
                  <c:v>-55.190499999999986</c:v>
                </c:pt>
                <c:pt idx="157637">
                  <c:v>-55.188499999999976</c:v>
                </c:pt>
                <c:pt idx="157638">
                  <c:v>-55.186499999999967</c:v>
                </c:pt>
                <c:pt idx="157639">
                  <c:v>-55.184499999999957</c:v>
                </c:pt>
                <c:pt idx="157640">
                  <c:v>-55.182500000000005</c:v>
                </c:pt>
                <c:pt idx="157641">
                  <c:v>-55.180499999999995</c:v>
                </c:pt>
                <c:pt idx="157642">
                  <c:v>-55.178499999999985</c:v>
                </c:pt>
                <c:pt idx="157643">
                  <c:v>-55.176499999999976</c:v>
                </c:pt>
                <c:pt idx="157644">
                  <c:v>-55.174499999999966</c:v>
                </c:pt>
                <c:pt idx="157645">
                  <c:v>-55.172499999999957</c:v>
                </c:pt>
                <c:pt idx="157646">
                  <c:v>-55.170500000000004</c:v>
                </c:pt>
                <c:pt idx="157647">
                  <c:v>-55.168499999999995</c:v>
                </c:pt>
                <c:pt idx="157648">
                  <c:v>-55.166499999999985</c:v>
                </c:pt>
                <c:pt idx="157649">
                  <c:v>-55.164499999999975</c:v>
                </c:pt>
                <c:pt idx="157650">
                  <c:v>-55.162499999999966</c:v>
                </c:pt>
                <c:pt idx="157651">
                  <c:v>-55.160499999999956</c:v>
                </c:pt>
                <c:pt idx="157652">
                  <c:v>-55.158500000000004</c:v>
                </c:pt>
                <c:pt idx="157653">
                  <c:v>-55.156499999999994</c:v>
                </c:pt>
                <c:pt idx="157654">
                  <c:v>-55.154499999999985</c:v>
                </c:pt>
                <c:pt idx="157655">
                  <c:v>-55.152499999999975</c:v>
                </c:pt>
                <c:pt idx="157656">
                  <c:v>-55.150499999999965</c:v>
                </c:pt>
                <c:pt idx="157657">
                  <c:v>-55.148499999999956</c:v>
                </c:pt>
                <c:pt idx="157658">
                  <c:v>-55.146500000000003</c:v>
                </c:pt>
                <c:pt idx="157659">
                  <c:v>-55.144499999999994</c:v>
                </c:pt>
                <c:pt idx="157660">
                  <c:v>-55.142499999999984</c:v>
                </c:pt>
                <c:pt idx="157661">
                  <c:v>-55.140499999999975</c:v>
                </c:pt>
                <c:pt idx="157662">
                  <c:v>-55.138499999999965</c:v>
                </c:pt>
                <c:pt idx="157663">
                  <c:v>-55.136499999999955</c:v>
                </c:pt>
                <c:pt idx="157664">
                  <c:v>-55.134500000000003</c:v>
                </c:pt>
                <c:pt idx="157665">
                  <c:v>-55.132499999999993</c:v>
                </c:pt>
                <c:pt idx="157666">
                  <c:v>-55.130499999999984</c:v>
                </c:pt>
                <c:pt idx="157667">
                  <c:v>-55.128499999999974</c:v>
                </c:pt>
                <c:pt idx="157668">
                  <c:v>-55.126499999999965</c:v>
                </c:pt>
                <c:pt idx="157669">
                  <c:v>-55.124499999999955</c:v>
                </c:pt>
                <c:pt idx="157670">
                  <c:v>-55.122500000000002</c:v>
                </c:pt>
                <c:pt idx="157671">
                  <c:v>-55.120499999999993</c:v>
                </c:pt>
                <c:pt idx="157672">
                  <c:v>-55.118499999999983</c:v>
                </c:pt>
                <c:pt idx="157673">
                  <c:v>-55.116499999999974</c:v>
                </c:pt>
                <c:pt idx="157674">
                  <c:v>-55.114499999999964</c:v>
                </c:pt>
                <c:pt idx="157675">
                  <c:v>-55.112499999999955</c:v>
                </c:pt>
                <c:pt idx="157676">
                  <c:v>-55.110500000000002</c:v>
                </c:pt>
                <c:pt idx="157677">
                  <c:v>-55.108499999999992</c:v>
                </c:pt>
                <c:pt idx="157678">
                  <c:v>-55.106499999999983</c:v>
                </c:pt>
                <c:pt idx="157679">
                  <c:v>-55.104499999999973</c:v>
                </c:pt>
                <c:pt idx="157680">
                  <c:v>-55.102499999999964</c:v>
                </c:pt>
                <c:pt idx="157681">
                  <c:v>-55.100499999999954</c:v>
                </c:pt>
                <c:pt idx="157682">
                  <c:v>-55.098500000000001</c:v>
                </c:pt>
                <c:pt idx="157683">
                  <c:v>-55.096499999999992</c:v>
                </c:pt>
                <c:pt idx="157684">
                  <c:v>-55.094499999999982</c:v>
                </c:pt>
                <c:pt idx="157685">
                  <c:v>-55.092499999999973</c:v>
                </c:pt>
                <c:pt idx="157686">
                  <c:v>-55.090499999999963</c:v>
                </c:pt>
                <c:pt idx="157687">
                  <c:v>-55.088499999999954</c:v>
                </c:pt>
                <c:pt idx="157688">
                  <c:v>-55.086500000000001</c:v>
                </c:pt>
                <c:pt idx="157689">
                  <c:v>-55.084499999999991</c:v>
                </c:pt>
                <c:pt idx="157690">
                  <c:v>-55.082499999999982</c:v>
                </c:pt>
                <c:pt idx="157691">
                  <c:v>-55.080499999999972</c:v>
                </c:pt>
                <c:pt idx="157692">
                  <c:v>-55.078499999999963</c:v>
                </c:pt>
                <c:pt idx="157693">
                  <c:v>-55.076499999999953</c:v>
                </c:pt>
                <c:pt idx="157694">
                  <c:v>-55.0745</c:v>
                </c:pt>
                <c:pt idx="157695">
                  <c:v>-55.072499999999991</c:v>
                </c:pt>
                <c:pt idx="157696">
                  <c:v>-55.070499999999981</c:v>
                </c:pt>
                <c:pt idx="157697">
                  <c:v>-55.068499999999972</c:v>
                </c:pt>
                <c:pt idx="157698">
                  <c:v>-55.066499999999962</c:v>
                </c:pt>
                <c:pt idx="157699">
                  <c:v>-55.064499999999953</c:v>
                </c:pt>
                <c:pt idx="157700">
                  <c:v>-55.0625</c:v>
                </c:pt>
                <c:pt idx="157701">
                  <c:v>-55.06049999999999</c:v>
                </c:pt>
                <c:pt idx="157702">
                  <c:v>-55.058499999999981</c:v>
                </c:pt>
                <c:pt idx="157703">
                  <c:v>-55.056499999999971</c:v>
                </c:pt>
                <c:pt idx="157704">
                  <c:v>-55.054499999999962</c:v>
                </c:pt>
                <c:pt idx="157705">
                  <c:v>-55.052499999999952</c:v>
                </c:pt>
                <c:pt idx="157706">
                  <c:v>-55.0505</c:v>
                </c:pt>
                <c:pt idx="157707">
                  <c:v>-55.04849999999999</c:v>
                </c:pt>
                <c:pt idx="157708">
                  <c:v>-55.04649999999998</c:v>
                </c:pt>
                <c:pt idx="157709">
                  <c:v>-55.044499999999971</c:v>
                </c:pt>
                <c:pt idx="157710">
                  <c:v>-55.042499999999961</c:v>
                </c:pt>
                <c:pt idx="157711">
                  <c:v>-55.040499999999952</c:v>
                </c:pt>
                <c:pt idx="157712">
                  <c:v>-55.038499999999999</c:v>
                </c:pt>
                <c:pt idx="157713">
                  <c:v>-55.03649999999999</c:v>
                </c:pt>
                <c:pt idx="157714">
                  <c:v>-55.03449999999998</c:v>
                </c:pt>
                <c:pt idx="157715">
                  <c:v>-55.03249999999997</c:v>
                </c:pt>
                <c:pt idx="157716">
                  <c:v>-55.030499999999961</c:v>
                </c:pt>
                <c:pt idx="157717">
                  <c:v>-55.028499999999951</c:v>
                </c:pt>
                <c:pt idx="157718">
                  <c:v>-55.026499999999999</c:v>
                </c:pt>
                <c:pt idx="157719">
                  <c:v>-55.024499999999989</c:v>
                </c:pt>
                <c:pt idx="157720">
                  <c:v>-55.02249999999998</c:v>
                </c:pt>
                <c:pt idx="157721">
                  <c:v>-55.02049999999997</c:v>
                </c:pt>
                <c:pt idx="157722">
                  <c:v>-55.01849999999996</c:v>
                </c:pt>
                <c:pt idx="157723">
                  <c:v>-55.016499999999951</c:v>
                </c:pt>
                <c:pt idx="157724">
                  <c:v>-55.014499999999998</c:v>
                </c:pt>
                <c:pt idx="157725">
                  <c:v>-55.012499999999989</c:v>
                </c:pt>
                <c:pt idx="157726">
                  <c:v>-55.010499999999979</c:v>
                </c:pt>
                <c:pt idx="157727">
                  <c:v>-55.00849999999997</c:v>
                </c:pt>
                <c:pt idx="157728">
                  <c:v>-55.00649999999996</c:v>
                </c:pt>
                <c:pt idx="157729">
                  <c:v>-55.00449999999995</c:v>
                </c:pt>
                <c:pt idx="157730">
                  <c:v>-55.002499999999998</c:v>
                </c:pt>
                <c:pt idx="157731">
                  <c:v>-55.000499999999988</c:v>
                </c:pt>
                <c:pt idx="157732">
                  <c:v>-54.998499999999979</c:v>
                </c:pt>
                <c:pt idx="157733">
                  <c:v>-54.996499999999969</c:v>
                </c:pt>
                <c:pt idx="157734">
                  <c:v>-54.99449999999996</c:v>
                </c:pt>
                <c:pt idx="157735">
                  <c:v>-54.99249999999995</c:v>
                </c:pt>
                <c:pt idx="157736">
                  <c:v>-54.990499999999997</c:v>
                </c:pt>
                <c:pt idx="157737">
                  <c:v>-54.988499999999988</c:v>
                </c:pt>
                <c:pt idx="157738">
                  <c:v>-54.986499999999978</c:v>
                </c:pt>
                <c:pt idx="157739">
                  <c:v>-54.984499999999969</c:v>
                </c:pt>
                <c:pt idx="157740">
                  <c:v>-54.982499999999959</c:v>
                </c:pt>
                <c:pt idx="157741">
                  <c:v>-54.98049999999995</c:v>
                </c:pt>
                <c:pt idx="157742">
                  <c:v>-54.978499999999997</c:v>
                </c:pt>
                <c:pt idx="157743">
                  <c:v>-54.976499999999987</c:v>
                </c:pt>
                <c:pt idx="157744">
                  <c:v>-54.974499999999978</c:v>
                </c:pt>
                <c:pt idx="157745">
                  <c:v>-54.972499999999968</c:v>
                </c:pt>
                <c:pt idx="157746">
                  <c:v>-54.970499999999959</c:v>
                </c:pt>
                <c:pt idx="157747">
                  <c:v>-54.968499999999949</c:v>
                </c:pt>
                <c:pt idx="157748">
                  <c:v>-54.966499999999996</c:v>
                </c:pt>
                <c:pt idx="157749">
                  <c:v>-54.964499999999987</c:v>
                </c:pt>
                <c:pt idx="157750">
                  <c:v>-54.962499999999977</c:v>
                </c:pt>
                <c:pt idx="157751">
                  <c:v>-54.960499999999968</c:v>
                </c:pt>
                <c:pt idx="157752">
                  <c:v>-54.958499999999958</c:v>
                </c:pt>
                <c:pt idx="157753">
                  <c:v>-54.956500000000005</c:v>
                </c:pt>
                <c:pt idx="157754">
                  <c:v>-54.954499999999996</c:v>
                </c:pt>
                <c:pt idx="157755">
                  <c:v>-54.952499999999986</c:v>
                </c:pt>
                <c:pt idx="157756">
                  <c:v>-54.950499999999977</c:v>
                </c:pt>
                <c:pt idx="157757">
                  <c:v>-54.948499999999967</c:v>
                </c:pt>
                <c:pt idx="157758">
                  <c:v>-54.946499999999958</c:v>
                </c:pt>
                <c:pt idx="157759">
                  <c:v>-54.944500000000005</c:v>
                </c:pt>
                <c:pt idx="157760">
                  <c:v>-54.942499999999995</c:v>
                </c:pt>
                <c:pt idx="157761">
                  <c:v>-54.940499999999986</c:v>
                </c:pt>
                <c:pt idx="157762">
                  <c:v>-54.938499999999976</c:v>
                </c:pt>
                <c:pt idx="157763">
                  <c:v>-54.936499999999967</c:v>
                </c:pt>
                <c:pt idx="157764">
                  <c:v>-54.934499999999957</c:v>
                </c:pt>
                <c:pt idx="157765">
                  <c:v>-54.932500000000005</c:v>
                </c:pt>
                <c:pt idx="157766">
                  <c:v>-54.930499999999995</c:v>
                </c:pt>
                <c:pt idx="157767">
                  <c:v>-54.928499999999985</c:v>
                </c:pt>
                <c:pt idx="157768">
                  <c:v>-54.926499999999976</c:v>
                </c:pt>
                <c:pt idx="157769">
                  <c:v>-54.924499999999966</c:v>
                </c:pt>
                <c:pt idx="157770">
                  <c:v>-54.922499999999957</c:v>
                </c:pt>
                <c:pt idx="157771">
                  <c:v>-54.920500000000004</c:v>
                </c:pt>
                <c:pt idx="157772">
                  <c:v>-54.918499999999995</c:v>
                </c:pt>
                <c:pt idx="157773">
                  <c:v>-54.916499999999985</c:v>
                </c:pt>
                <c:pt idx="157774">
                  <c:v>-54.914499999999975</c:v>
                </c:pt>
                <c:pt idx="157775">
                  <c:v>-54.912499999999966</c:v>
                </c:pt>
                <c:pt idx="157776">
                  <c:v>-54.910499999999956</c:v>
                </c:pt>
                <c:pt idx="157777">
                  <c:v>-54.908500000000004</c:v>
                </c:pt>
                <c:pt idx="157778">
                  <c:v>-54.906499999999994</c:v>
                </c:pt>
                <c:pt idx="157779">
                  <c:v>-54.904499999999985</c:v>
                </c:pt>
                <c:pt idx="157780">
                  <c:v>-54.902499999999975</c:v>
                </c:pt>
                <c:pt idx="157781">
                  <c:v>-54.900499999999965</c:v>
                </c:pt>
                <c:pt idx="157782">
                  <c:v>-54.898499999999956</c:v>
                </c:pt>
                <c:pt idx="157783">
                  <c:v>-54.896500000000003</c:v>
                </c:pt>
                <c:pt idx="157784">
                  <c:v>-54.894499999999994</c:v>
                </c:pt>
                <c:pt idx="157785">
                  <c:v>-54.892499999999984</c:v>
                </c:pt>
                <c:pt idx="157786">
                  <c:v>-54.890499999999975</c:v>
                </c:pt>
                <c:pt idx="157787">
                  <c:v>-54.888499999999965</c:v>
                </c:pt>
                <c:pt idx="157788">
                  <c:v>-54.886499999999955</c:v>
                </c:pt>
                <c:pt idx="157789">
                  <c:v>-54.884500000000003</c:v>
                </c:pt>
                <c:pt idx="157790">
                  <c:v>-54.882499999999993</c:v>
                </c:pt>
                <c:pt idx="157791">
                  <c:v>-54.880499999999984</c:v>
                </c:pt>
                <c:pt idx="157792">
                  <c:v>-54.878499999999974</c:v>
                </c:pt>
                <c:pt idx="157793">
                  <c:v>-54.876499999999965</c:v>
                </c:pt>
                <c:pt idx="157794">
                  <c:v>-54.874499999999955</c:v>
                </c:pt>
                <c:pt idx="157795">
                  <c:v>-54.872500000000002</c:v>
                </c:pt>
                <c:pt idx="157796">
                  <c:v>-54.870499999999993</c:v>
                </c:pt>
                <c:pt idx="157797">
                  <c:v>-54.868499999999983</c:v>
                </c:pt>
                <c:pt idx="157798">
                  <c:v>-54.866499999999974</c:v>
                </c:pt>
                <c:pt idx="157799">
                  <c:v>-54.864499999999964</c:v>
                </c:pt>
                <c:pt idx="157800">
                  <c:v>-54.862499999999955</c:v>
                </c:pt>
                <c:pt idx="157801">
                  <c:v>-54.860500000000002</c:v>
                </c:pt>
                <c:pt idx="157802">
                  <c:v>-54.858499999999992</c:v>
                </c:pt>
                <c:pt idx="157803">
                  <c:v>-54.856499999999983</c:v>
                </c:pt>
                <c:pt idx="157804">
                  <c:v>-54.854499999999973</c:v>
                </c:pt>
                <c:pt idx="157805">
                  <c:v>-54.852499999999964</c:v>
                </c:pt>
                <c:pt idx="157806">
                  <c:v>-54.850499999999954</c:v>
                </c:pt>
                <c:pt idx="157807">
                  <c:v>-54.848500000000001</c:v>
                </c:pt>
                <c:pt idx="157808">
                  <c:v>-54.846499999999992</c:v>
                </c:pt>
                <c:pt idx="157809">
                  <c:v>-54.844499999999982</c:v>
                </c:pt>
                <c:pt idx="157810">
                  <c:v>-54.842499999999973</c:v>
                </c:pt>
                <c:pt idx="157811">
                  <c:v>-54.840499999999963</c:v>
                </c:pt>
                <c:pt idx="157812">
                  <c:v>-54.838499999999954</c:v>
                </c:pt>
                <c:pt idx="157813">
                  <c:v>-54.836500000000001</c:v>
                </c:pt>
                <c:pt idx="157814">
                  <c:v>-54.834499999999991</c:v>
                </c:pt>
                <c:pt idx="157815">
                  <c:v>-54.832499999999982</c:v>
                </c:pt>
                <c:pt idx="157816">
                  <c:v>-54.830499999999972</c:v>
                </c:pt>
                <c:pt idx="157817">
                  <c:v>-54.828499999999963</c:v>
                </c:pt>
                <c:pt idx="157818">
                  <c:v>-54.826499999999953</c:v>
                </c:pt>
                <c:pt idx="157819">
                  <c:v>-54.8245</c:v>
                </c:pt>
                <c:pt idx="157820">
                  <c:v>-54.822499999999991</c:v>
                </c:pt>
                <c:pt idx="157821">
                  <c:v>-54.820499999999981</c:v>
                </c:pt>
                <c:pt idx="157822">
                  <c:v>-54.818499999999972</c:v>
                </c:pt>
                <c:pt idx="157823">
                  <c:v>-54.816499999999962</c:v>
                </c:pt>
                <c:pt idx="157824">
                  <c:v>-54.814499999999953</c:v>
                </c:pt>
                <c:pt idx="157825">
                  <c:v>-54.8125</c:v>
                </c:pt>
                <c:pt idx="157826">
                  <c:v>-54.81049999999999</c:v>
                </c:pt>
                <c:pt idx="157827">
                  <c:v>-54.808499999999981</c:v>
                </c:pt>
                <c:pt idx="157828">
                  <c:v>-54.806499999999971</c:v>
                </c:pt>
                <c:pt idx="157829">
                  <c:v>-54.804499999999962</c:v>
                </c:pt>
                <c:pt idx="157830">
                  <c:v>-54.802499999999952</c:v>
                </c:pt>
                <c:pt idx="157831">
                  <c:v>-54.8005</c:v>
                </c:pt>
                <c:pt idx="157832">
                  <c:v>-54.79849999999999</c:v>
                </c:pt>
                <c:pt idx="157833">
                  <c:v>-54.79649999999998</c:v>
                </c:pt>
                <c:pt idx="157834">
                  <c:v>-54.794499999999971</c:v>
                </c:pt>
                <c:pt idx="157835">
                  <c:v>-54.792499999999961</c:v>
                </c:pt>
                <c:pt idx="157836">
                  <c:v>-54.790499999999952</c:v>
                </c:pt>
                <c:pt idx="157837">
                  <c:v>-54.788499999999999</c:v>
                </c:pt>
                <c:pt idx="157838">
                  <c:v>-54.78649999999999</c:v>
                </c:pt>
                <c:pt idx="157839">
                  <c:v>-54.78449999999998</c:v>
                </c:pt>
                <c:pt idx="157840">
                  <c:v>-54.78249999999997</c:v>
                </c:pt>
                <c:pt idx="157841">
                  <c:v>-54.780499999999961</c:v>
                </c:pt>
                <c:pt idx="157842">
                  <c:v>-54.778499999999951</c:v>
                </c:pt>
                <c:pt idx="157843">
                  <c:v>-54.776499999999999</c:v>
                </c:pt>
                <c:pt idx="157844">
                  <c:v>-54.774499999999989</c:v>
                </c:pt>
                <c:pt idx="157845">
                  <c:v>-54.77249999999998</c:v>
                </c:pt>
                <c:pt idx="157846">
                  <c:v>-54.77049999999997</c:v>
                </c:pt>
                <c:pt idx="157847">
                  <c:v>-54.76849999999996</c:v>
                </c:pt>
                <c:pt idx="157848">
                  <c:v>-54.766499999999951</c:v>
                </c:pt>
                <c:pt idx="157849">
                  <c:v>-54.764499999999998</c:v>
                </c:pt>
                <c:pt idx="157850">
                  <c:v>-54.762499999999989</c:v>
                </c:pt>
                <c:pt idx="157851">
                  <c:v>-54.760499999999979</c:v>
                </c:pt>
                <c:pt idx="157852">
                  <c:v>-54.75849999999997</c:v>
                </c:pt>
                <c:pt idx="157853">
                  <c:v>-54.75649999999996</c:v>
                </c:pt>
                <c:pt idx="157854">
                  <c:v>-54.75449999999995</c:v>
                </c:pt>
                <c:pt idx="157855">
                  <c:v>-54.752499999999998</c:v>
                </c:pt>
                <c:pt idx="157856">
                  <c:v>-54.750499999999988</c:v>
                </c:pt>
                <c:pt idx="157857">
                  <c:v>-54.748499999999979</c:v>
                </c:pt>
                <c:pt idx="157858">
                  <c:v>-54.746499999999969</c:v>
                </c:pt>
                <c:pt idx="157859">
                  <c:v>-54.74449999999996</c:v>
                </c:pt>
                <c:pt idx="157860">
                  <c:v>-54.74249999999995</c:v>
                </c:pt>
                <c:pt idx="157861">
                  <c:v>-54.740499999999997</c:v>
                </c:pt>
                <c:pt idx="157862">
                  <c:v>-54.738499999999988</c:v>
                </c:pt>
                <c:pt idx="157863">
                  <c:v>-54.736499999999978</c:v>
                </c:pt>
                <c:pt idx="157864">
                  <c:v>-54.734499999999969</c:v>
                </c:pt>
                <c:pt idx="157865">
                  <c:v>-54.732499999999959</c:v>
                </c:pt>
                <c:pt idx="157866">
                  <c:v>-54.73049999999995</c:v>
                </c:pt>
                <c:pt idx="157867">
                  <c:v>-54.728499999999997</c:v>
                </c:pt>
                <c:pt idx="157868">
                  <c:v>-54.726499999999987</c:v>
                </c:pt>
                <c:pt idx="157869">
                  <c:v>-54.724499999999978</c:v>
                </c:pt>
                <c:pt idx="157870">
                  <c:v>-54.722499999999968</c:v>
                </c:pt>
                <c:pt idx="157871">
                  <c:v>-54.720499999999959</c:v>
                </c:pt>
                <c:pt idx="157872">
                  <c:v>-54.718499999999949</c:v>
                </c:pt>
                <c:pt idx="157873">
                  <c:v>-54.716499999999996</c:v>
                </c:pt>
                <c:pt idx="157874">
                  <c:v>-54.714499999999987</c:v>
                </c:pt>
                <c:pt idx="157875">
                  <c:v>-54.712499999999977</c:v>
                </c:pt>
                <c:pt idx="157876">
                  <c:v>-54.710499999999968</c:v>
                </c:pt>
                <c:pt idx="157877">
                  <c:v>-54.708499999999958</c:v>
                </c:pt>
                <c:pt idx="157878">
                  <c:v>-54.706500000000005</c:v>
                </c:pt>
                <c:pt idx="157879">
                  <c:v>-54.704499999999996</c:v>
                </c:pt>
                <c:pt idx="157880">
                  <c:v>-54.702499999999986</c:v>
                </c:pt>
                <c:pt idx="157881">
                  <c:v>-54.700499999999977</c:v>
                </c:pt>
                <c:pt idx="157882">
                  <c:v>-54.698499999999967</c:v>
                </c:pt>
                <c:pt idx="157883">
                  <c:v>-54.696499999999958</c:v>
                </c:pt>
                <c:pt idx="157884">
                  <c:v>-54.694500000000005</c:v>
                </c:pt>
                <c:pt idx="157885">
                  <c:v>-54.692499999999995</c:v>
                </c:pt>
                <c:pt idx="157886">
                  <c:v>-54.690499999999986</c:v>
                </c:pt>
                <c:pt idx="157887">
                  <c:v>-54.688499999999976</c:v>
                </c:pt>
                <c:pt idx="157888">
                  <c:v>-54.686499999999967</c:v>
                </c:pt>
                <c:pt idx="157889">
                  <c:v>-54.684499999999957</c:v>
                </c:pt>
                <c:pt idx="157890">
                  <c:v>-54.682500000000005</c:v>
                </c:pt>
                <c:pt idx="157891">
                  <c:v>-54.680499999999995</c:v>
                </c:pt>
                <c:pt idx="157892">
                  <c:v>-54.678499999999985</c:v>
                </c:pt>
                <c:pt idx="157893">
                  <c:v>-54.676499999999976</c:v>
                </c:pt>
                <c:pt idx="157894">
                  <c:v>-54.674499999999966</c:v>
                </c:pt>
                <c:pt idx="157895">
                  <c:v>-54.672499999999957</c:v>
                </c:pt>
                <c:pt idx="157896">
                  <c:v>-54.670500000000004</c:v>
                </c:pt>
                <c:pt idx="157897">
                  <c:v>-54.668499999999995</c:v>
                </c:pt>
                <c:pt idx="157898">
                  <c:v>-54.666499999999985</c:v>
                </c:pt>
                <c:pt idx="157899">
                  <c:v>-54.664499999999975</c:v>
                </c:pt>
                <c:pt idx="157900">
                  <c:v>-54.662499999999966</c:v>
                </c:pt>
                <c:pt idx="157901">
                  <c:v>-54.660499999999956</c:v>
                </c:pt>
                <c:pt idx="157902">
                  <c:v>-54.658500000000004</c:v>
                </c:pt>
                <c:pt idx="157903">
                  <c:v>-54.656499999999994</c:v>
                </c:pt>
                <c:pt idx="157904">
                  <c:v>-54.654499999999985</c:v>
                </c:pt>
                <c:pt idx="157905">
                  <c:v>-54.652499999999975</c:v>
                </c:pt>
                <c:pt idx="157906">
                  <c:v>-54.650499999999965</c:v>
                </c:pt>
                <c:pt idx="157907">
                  <c:v>-54.648499999999956</c:v>
                </c:pt>
                <c:pt idx="157908">
                  <c:v>-54.646500000000003</c:v>
                </c:pt>
                <c:pt idx="157909">
                  <c:v>-54.644499999999994</c:v>
                </c:pt>
                <c:pt idx="157910">
                  <c:v>-54.642499999999984</c:v>
                </c:pt>
                <c:pt idx="157911">
                  <c:v>-54.640499999999975</c:v>
                </c:pt>
                <c:pt idx="157912">
                  <c:v>-54.638499999999965</c:v>
                </c:pt>
                <c:pt idx="157913">
                  <c:v>-54.636499999999955</c:v>
                </c:pt>
                <c:pt idx="157914">
                  <c:v>-54.634500000000003</c:v>
                </c:pt>
                <c:pt idx="157915">
                  <c:v>-54.632499999999993</c:v>
                </c:pt>
                <c:pt idx="157916">
                  <c:v>-54.630499999999984</c:v>
                </c:pt>
                <c:pt idx="157917">
                  <c:v>-54.628499999999974</c:v>
                </c:pt>
                <c:pt idx="157918">
                  <c:v>-54.626499999999965</c:v>
                </c:pt>
                <c:pt idx="157919">
                  <c:v>-54.624499999999955</c:v>
                </c:pt>
                <c:pt idx="157920">
                  <c:v>-54.622500000000002</c:v>
                </c:pt>
                <c:pt idx="157921">
                  <c:v>-54.620499999999993</c:v>
                </c:pt>
                <c:pt idx="157922">
                  <c:v>-54.618499999999983</c:v>
                </c:pt>
                <c:pt idx="157923">
                  <c:v>-54.616499999999974</c:v>
                </c:pt>
                <c:pt idx="157924">
                  <c:v>-54.614499999999964</c:v>
                </c:pt>
                <c:pt idx="157925">
                  <c:v>-54.612499999999955</c:v>
                </c:pt>
                <c:pt idx="157926">
                  <c:v>-54.610500000000002</c:v>
                </c:pt>
                <c:pt idx="157927">
                  <c:v>-54.608499999999992</c:v>
                </c:pt>
                <c:pt idx="157928">
                  <c:v>-54.606499999999983</c:v>
                </c:pt>
                <c:pt idx="157929">
                  <c:v>-54.604499999999973</c:v>
                </c:pt>
                <c:pt idx="157930">
                  <c:v>-54.602499999999964</c:v>
                </c:pt>
                <c:pt idx="157931">
                  <c:v>-54.600499999999954</c:v>
                </c:pt>
                <c:pt idx="157932">
                  <c:v>-54.598500000000001</c:v>
                </c:pt>
                <c:pt idx="157933">
                  <c:v>-54.596499999999992</c:v>
                </c:pt>
                <c:pt idx="157934">
                  <c:v>-54.594499999999982</c:v>
                </c:pt>
                <c:pt idx="157935">
                  <c:v>-54.592499999999973</c:v>
                </c:pt>
                <c:pt idx="157936">
                  <c:v>-54.590499999999963</c:v>
                </c:pt>
                <c:pt idx="157937">
                  <c:v>-54.588499999999954</c:v>
                </c:pt>
                <c:pt idx="157938">
                  <c:v>-54.586500000000001</c:v>
                </c:pt>
                <c:pt idx="157939">
                  <c:v>-54.584499999999991</c:v>
                </c:pt>
                <c:pt idx="157940">
                  <c:v>-54.582499999999982</c:v>
                </c:pt>
                <c:pt idx="157941">
                  <c:v>-54.580499999999972</c:v>
                </c:pt>
                <c:pt idx="157942">
                  <c:v>-54.578499999999963</c:v>
                </c:pt>
                <c:pt idx="157943">
                  <c:v>-54.576499999999953</c:v>
                </c:pt>
                <c:pt idx="157944">
                  <c:v>-54.5745</c:v>
                </c:pt>
                <c:pt idx="157945">
                  <c:v>-54.572499999999991</c:v>
                </c:pt>
                <c:pt idx="157946">
                  <c:v>-54.570499999999981</c:v>
                </c:pt>
                <c:pt idx="157947">
                  <c:v>-54.568499999999972</c:v>
                </c:pt>
                <c:pt idx="157948">
                  <c:v>-54.566499999999962</c:v>
                </c:pt>
                <c:pt idx="157949">
                  <c:v>-54.564499999999953</c:v>
                </c:pt>
                <c:pt idx="157950">
                  <c:v>-54.5625</c:v>
                </c:pt>
                <c:pt idx="157951">
                  <c:v>-54.56049999999999</c:v>
                </c:pt>
                <c:pt idx="157952">
                  <c:v>-54.558499999999981</c:v>
                </c:pt>
                <c:pt idx="157953">
                  <c:v>-54.556499999999971</c:v>
                </c:pt>
                <c:pt idx="157954">
                  <c:v>-54.554499999999962</c:v>
                </c:pt>
                <c:pt idx="157955">
                  <c:v>-54.552499999999952</c:v>
                </c:pt>
                <c:pt idx="157956">
                  <c:v>-54.5505</c:v>
                </c:pt>
                <c:pt idx="157957">
                  <c:v>-54.54849999999999</c:v>
                </c:pt>
                <c:pt idx="157958">
                  <c:v>-54.54649999999998</c:v>
                </c:pt>
                <c:pt idx="157959">
                  <c:v>-54.544499999999971</c:v>
                </c:pt>
                <c:pt idx="157960">
                  <c:v>-54.542499999999961</c:v>
                </c:pt>
                <c:pt idx="157961">
                  <c:v>-54.540499999999952</c:v>
                </c:pt>
                <c:pt idx="157962">
                  <c:v>-54.538499999999999</c:v>
                </c:pt>
                <c:pt idx="157963">
                  <c:v>-54.53649999999999</c:v>
                </c:pt>
                <c:pt idx="157964">
                  <c:v>-54.53449999999998</c:v>
                </c:pt>
                <c:pt idx="157965">
                  <c:v>-54.53249999999997</c:v>
                </c:pt>
                <c:pt idx="157966">
                  <c:v>-54.530499999999961</c:v>
                </c:pt>
                <c:pt idx="157967">
                  <c:v>-54.528499999999951</c:v>
                </c:pt>
                <c:pt idx="157968">
                  <c:v>-54.526499999999999</c:v>
                </c:pt>
                <c:pt idx="157969">
                  <c:v>-54.524499999999989</c:v>
                </c:pt>
                <c:pt idx="157970">
                  <c:v>-54.52249999999998</c:v>
                </c:pt>
                <c:pt idx="157971">
                  <c:v>-54.52049999999997</c:v>
                </c:pt>
                <c:pt idx="157972">
                  <c:v>-54.51849999999996</c:v>
                </c:pt>
                <c:pt idx="157973">
                  <c:v>-54.516499999999951</c:v>
                </c:pt>
                <c:pt idx="157974">
                  <c:v>-54.514499999999998</c:v>
                </c:pt>
                <c:pt idx="157975">
                  <c:v>-54.512499999999989</c:v>
                </c:pt>
                <c:pt idx="157976">
                  <c:v>-54.510499999999979</c:v>
                </c:pt>
                <c:pt idx="157977">
                  <c:v>-54.50849999999997</c:v>
                </c:pt>
                <c:pt idx="157978">
                  <c:v>-54.50649999999996</c:v>
                </c:pt>
                <c:pt idx="157979">
                  <c:v>-54.50449999999995</c:v>
                </c:pt>
                <c:pt idx="157980">
                  <c:v>-54.502499999999998</c:v>
                </c:pt>
                <c:pt idx="157981">
                  <c:v>-54.500499999999988</c:v>
                </c:pt>
                <c:pt idx="157982">
                  <c:v>-54.498499999999979</c:v>
                </c:pt>
                <c:pt idx="157983">
                  <c:v>-54.496499999999969</c:v>
                </c:pt>
                <c:pt idx="157984">
                  <c:v>-54.49449999999996</c:v>
                </c:pt>
                <c:pt idx="157985">
                  <c:v>-54.49249999999995</c:v>
                </c:pt>
                <c:pt idx="157986">
                  <c:v>-54.490499999999997</c:v>
                </c:pt>
                <c:pt idx="157987">
                  <c:v>-54.488499999999988</c:v>
                </c:pt>
                <c:pt idx="157988">
                  <c:v>-54.486499999999978</c:v>
                </c:pt>
                <c:pt idx="157989">
                  <c:v>-54.484499999999969</c:v>
                </c:pt>
                <c:pt idx="157990">
                  <c:v>-54.482499999999959</c:v>
                </c:pt>
                <c:pt idx="157991">
                  <c:v>-54.48049999999995</c:v>
                </c:pt>
                <c:pt idx="157992">
                  <c:v>-54.478499999999997</c:v>
                </c:pt>
                <c:pt idx="157993">
                  <c:v>-54.476499999999987</c:v>
                </c:pt>
                <c:pt idx="157994">
                  <c:v>-54.474499999999978</c:v>
                </c:pt>
                <c:pt idx="157995">
                  <c:v>-54.472499999999968</c:v>
                </c:pt>
                <c:pt idx="157996">
                  <c:v>-54.470499999999959</c:v>
                </c:pt>
                <c:pt idx="157997">
                  <c:v>-54.468499999999949</c:v>
                </c:pt>
                <c:pt idx="157998">
                  <c:v>-54.466499999999996</c:v>
                </c:pt>
                <c:pt idx="157999">
                  <c:v>-54.464499999999987</c:v>
                </c:pt>
                <c:pt idx="158000">
                  <c:v>-54.462499999999977</c:v>
                </c:pt>
                <c:pt idx="158001">
                  <c:v>-54.460499999999968</c:v>
                </c:pt>
                <c:pt idx="158002">
                  <c:v>-54.458499999999958</c:v>
                </c:pt>
                <c:pt idx="158003">
                  <c:v>-54.456500000000005</c:v>
                </c:pt>
                <c:pt idx="158004">
                  <c:v>-54.454499999999996</c:v>
                </c:pt>
                <c:pt idx="158005">
                  <c:v>-54.452499999999986</c:v>
                </c:pt>
                <c:pt idx="158006">
                  <c:v>-54.450499999999977</c:v>
                </c:pt>
                <c:pt idx="158007">
                  <c:v>-54.448499999999967</c:v>
                </c:pt>
                <c:pt idx="158008">
                  <c:v>-54.446499999999958</c:v>
                </c:pt>
                <c:pt idx="158009">
                  <c:v>-54.444500000000005</c:v>
                </c:pt>
                <c:pt idx="158010">
                  <c:v>-54.442499999999995</c:v>
                </c:pt>
                <c:pt idx="158011">
                  <c:v>-54.440499999999986</c:v>
                </c:pt>
                <c:pt idx="158012">
                  <c:v>-54.438499999999976</c:v>
                </c:pt>
                <c:pt idx="158013">
                  <c:v>-54.436499999999967</c:v>
                </c:pt>
                <c:pt idx="158014">
                  <c:v>-54.434499999999957</c:v>
                </c:pt>
                <c:pt idx="158015">
                  <c:v>-54.432500000000005</c:v>
                </c:pt>
                <c:pt idx="158016">
                  <c:v>-54.430499999999995</c:v>
                </c:pt>
                <c:pt idx="158017">
                  <c:v>-54.428499999999985</c:v>
                </c:pt>
                <c:pt idx="158018">
                  <c:v>-54.426499999999976</c:v>
                </c:pt>
                <c:pt idx="158019">
                  <c:v>-54.424499999999966</c:v>
                </c:pt>
                <c:pt idx="158020">
                  <c:v>-54.422499999999957</c:v>
                </c:pt>
                <c:pt idx="158021">
                  <c:v>-54.420500000000004</c:v>
                </c:pt>
                <c:pt idx="158022">
                  <c:v>-54.418499999999995</c:v>
                </c:pt>
                <c:pt idx="158023">
                  <c:v>-54.416499999999985</c:v>
                </c:pt>
                <c:pt idx="158024">
                  <c:v>-54.414499999999975</c:v>
                </c:pt>
                <c:pt idx="158025">
                  <c:v>-54.412499999999966</c:v>
                </c:pt>
                <c:pt idx="158026">
                  <c:v>-54.410499999999956</c:v>
                </c:pt>
                <c:pt idx="158027">
                  <c:v>-54.408500000000004</c:v>
                </c:pt>
                <c:pt idx="158028">
                  <c:v>-54.406499999999994</c:v>
                </c:pt>
                <c:pt idx="158029">
                  <c:v>-54.404499999999985</c:v>
                </c:pt>
                <c:pt idx="158030">
                  <c:v>-54.402499999999975</c:v>
                </c:pt>
                <c:pt idx="158031">
                  <c:v>-54.400499999999965</c:v>
                </c:pt>
                <c:pt idx="158032">
                  <c:v>-54.398499999999956</c:v>
                </c:pt>
                <c:pt idx="158033">
                  <c:v>-54.396500000000003</c:v>
                </c:pt>
                <c:pt idx="158034">
                  <c:v>-54.394499999999994</c:v>
                </c:pt>
                <c:pt idx="158035">
                  <c:v>-54.392499999999984</c:v>
                </c:pt>
                <c:pt idx="158036">
                  <c:v>-54.390499999999975</c:v>
                </c:pt>
                <c:pt idx="158037">
                  <c:v>-54.388499999999965</c:v>
                </c:pt>
                <c:pt idx="158038">
                  <c:v>-54.386499999999955</c:v>
                </c:pt>
                <c:pt idx="158039">
                  <c:v>-54.384500000000003</c:v>
                </c:pt>
                <c:pt idx="158040">
                  <c:v>-54.382499999999993</c:v>
                </c:pt>
                <c:pt idx="158041">
                  <c:v>-54.380499999999984</c:v>
                </c:pt>
                <c:pt idx="158042">
                  <c:v>-54.378499999999974</c:v>
                </c:pt>
                <c:pt idx="158043">
                  <c:v>-54.376499999999965</c:v>
                </c:pt>
                <c:pt idx="158044">
                  <c:v>-54.374499999999955</c:v>
                </c:pt>
                <c:pt idx="158045">
                  <c:v>-54.372500000000002</c:v>
                </c:pt>
                <c:pt idx="158046">
                  <c:v>-54.370499999999993</c:v>
                </c:pt>
                <c:pt idx="158047">
                  <c:v>-54.368499999999983</c:v>
                </c:pt>
                <c:pt idx="158048">
                  <c:v>-54.366499999999974</c:v>
                </c:pt>
                <c:pt idx="158049">
                  <c:v>-54.364499999999964</c:v>
                </c:pt>
                <c:pt idx="158050">
                  <c:v>-54.362499999999955</c:v>
                </c:pt>
                <c:pt idx="158051">
                  <c:v>-54.360500000000002</c:v>
                </c:pt>
                <c:pt idx="158052">
                  <c:v>-54.358499999999992</c:v>
                </c:pt>
                <c:pt idx="158053">
                  <c:v>-54.356499999999983</c:v>
                </c:pt>
                <c:pt idx="158054">
                  <c:v>-54.354499999999973</c:v>
                </c:pt>
                <c:pt idx="158055">
                  <c:v>-54.352499999999964</c:v>
                </c:pt>
                <c:pt idx="158056">
                  <c:v>-54.350499999999954</c:v>
                </c:pt>
                <c:pt idx="158057">
                  <c:v>-54.348500000000001</c:v>
                </c:pt>
                <c:pt idx="158058">
                  <c:v>-54.346499999999992</c:v>
                </c:pt>
                <c:pt idx="158059">
                  <c:v>-54.344499999999982</c:v>
                </c:pt>
                <c:pt idx="158060">
                  <c:v>-54.342499999999973</c:v>
                </c:pt>
                <c:pt idx="158061">
                  <c:v>-54.340499999999963</c:v>
                </c:pt>
                <c:pt idx="158062">
                  <c:v>-54.338499999999954</c:v>
                </c:pt>
                <c:pt idx="158063">
                  <c:v>-54.336500000000001</c:v>
                </c:pt>
                <c:pt idx="158064">
                  <c:v>-54.334499999999991</c:v>
                </c:pt>
                <c:pt idx="158065">
                  <c:v>-54.332499999999982</c:v>
                </c:pt>
                <c:pt idx="158066">
                  <c:v>-54.330499999999972</c:v>
                </c:pt>
                <c:pt idx="158067">
                  <c:v>-54.328499999999963</c:v>
                </c:pt>
                <c:pt idx="158068">
                  <c:v>-54.326499999999953</c:v>
                </c:pt>
                <c:pt idx="158069">
                  <c:v>-54.3245</c:v>
                </c:pt>
                <c:pt idx="158070">
                  <c:v>-54.322499999999991</c:v>
                </c:pt>
                <c:pt idx="158071">
                  <c:v>-54.320499999999981</c:v>
                </c:pt>
                <c:pt idx="158072">
                  <c:v>-54.318499999999972</c:v>
                </c:pt>
                <c:pt idx="158073">
                  <c:v>-54.316499999999962</c:v>
                </c:pt>
                <c:pt idx="158074">
                  <c:v>-54.314499999999953</c:v>
                </c:pt>
                <c:pt idx="158075">
                  <c:v>-54.3125</c:v>
                </c:pt>
                <c:pt idx="158076">
                  <c:v>-54.31049999999999</c:v>
                </c:pt>
                <c:pt idx="158077">
                  <c:v>-54.308499999999981</c:v>
                </c:pt>
                <c:pt idx="158078">
                  <c:v>-54.306499999999971</c:v>
                </c:pt>
                <c:pt idx="158079">
                  <c:v>-54.304499999999962</c:v>
                </c:pt>
                <c:pt idx="158080">
                  <c:v>-54.302499999999952</c:v>
                </c:pt>
                <c:pt idx="158081">
                  <c:v>-54.3005</c:v>
                </c:pt>
                <c:pt idx="158082">
                  <c:v>-54.29849999999999</c:v>
                </c:pt>
                <c:pt idx="158083">
                  <c:v>-54.29649999999998</c:v>
                </c:pt>
                <c:pt idx="158084">
                  <c:v>-54.294499999999971</c:v>
                </c:pt>
                <c:pt idx="158085">
                  <c:v>-54.292499999999961</c:v>
                </c:pt>
                <c:pt idx="158086">
                  <c:v>-54.290499999999952</c:v>
                </c:pt>
                <c:pt idx="158087">
                  <c:v>-54.288499999999999</c:v>
                </c:pt>
                <c:pt idx="158088">
                  <c:v>-54.28649999999999</c:v>
                </c:pt>
                <c:pt idx="158089">
                  <c:v>-54.28449999999998</c:v>
                </c:pt>
                <c:pt idx="158090">
                  <c:v>-54.28249999999997</c:v>
                </c:pt>
                <c:pt idx="158091">
                  <c:v>-54.280499999999961</c:v>
                </c:pt>
                <c:pt idx="158092">
                  <c:v>-54.278499999999951</c:v>
                </c:pt>
                <c:pt idx="158093">
                  <c:v>-54.276499999999999</c:v>
                </c:pt>
                <c:pt idx="158094">
                  <c:v>-54.274499999999989</c:v>
                </c:pt>
                <c:pt idx="158095">
                  <c:v>-54.27249999999998</c:v>
                </c:pt>
                <c:pt idx="158096">
                  <c:v>-54.27049999999997</c:v>
                </c:pt>
                <c:pt idx="158097">
                  <c:v>-54.26849999999996</c:v>
                </c:pt>
                <c:pt idx="158098">
                  <c:v>-54.266499999999951</c:v>
                </c:pt>
                <c:pt idx="158099">
                  <c:v>-54.264499999999998</c:v>
                </c:pt>
                <c:pt idx="158100">
                  <c:v>-54.262499999999989</c:v>
                </c:pt>
                <c:pt idx="158101">
                  <c:v>-54.260499999999979</c:v>
                </c:pt>
                <c:pt idx="158102">
                  <c:v>-54.25849999999997</c:v>
                </c:pt>
                <c:pt idx="158103">
                  <c:v>-54.25649999999996</c:v>
                </c:pt>
                <c:pt idx="158104">
                  <c:v>-54.25449999999995</c:v>
                </c:pt>
                <c:pt idx="158105">
                  <c:v>-54.252499999999998</c:v>
                </c:pt>
                <c:pt idx="158106">
                  <c:v>-54.250499999999988</c:v>
                </c:pt>
                <c:pt idx="158107">
                  <c:v>-54.248499999999979</c:v>
                </c:pt>
                <c:pt idx="158108">
                  <c:v>-54.246499999999969</c:v>
                </c:pt>
                <c:pt idx="158109">
                  <c:v>-54.24449999999996</c:v>
                </c:pt>
                <c:pt idx="158110">
                  <c:v>-54.24249999999995</c:v>
                </c:pt>
                <c:pt idx="158111">
                  <c:v>-54.240499999999997</c:v>
                </c:pt>
                <c:pt idx="158112">
                  <c:v>-54.238499999999988</c:v>
                </c:pt>
                <c:pt idx="158113">
                  <c:v>-54.236499999999978</c:v>
                </c:pt>
                <c:pt idx="158114">
                  <c:v>-54.234499999999969</c:v>
                </c:pt>
                <c:pt idx="158115">
                  <c:v>-54.232499999999959</c:v>
                </c:pt>
                <c:pt idx="158116">
                  <c:v>-54.23049999999995</c:v>
                </c:pt>
                <c:pt idx="158117">
                  <c:v>-54.228499999999997</c:v>
                </c:pt>
                <c:pt idx="158118">
                  <c:v>-54.226499999999987</c:v>
                </c:pt>
                <c:pt idx="158119">
                  <c:v>-54.224499999999978</c:v>
                </c:pt>
                <c:pt idx="158120">
                  <c:v>-54.222499999999968</c:v>
                </c:pt>
                <c:pt idx="158121">
                  <c:v>-54.220499999999959</c:v>
                </c:pt>
                <c:pt idx="158122">
                  <c:v>-54.218499999999949</c:v>
                </c:pt>
                <c:pt idx="158123">
                  <c:v>-54.216499999999996</c:v>
                </c:pt>
                <c:pt idx="158124">
                  <c:v>-54.214499999999987</c:v>
                </c:pt>
                <c:pt idx="158125">
                  <c:v>-54.212499999999977</c:v>
                </c:pt>
                <c:pt idx="158126">
                  <c:v>-54.210499999999968</c:v>
                </c:pt>
                <c:pt idx="158127">
                  <c:v>-54.208499999999958</c:v>
                </c:pt>
                <c:pt idx="158128">
                  <c:v>-54.206500000000005</c:v>
                </c:pt>
                <c:pt idx="158129">
                  <c:v>-54.204499999999996</c:v>
                </c:pt>
                <c:pt idx="158130">
                  <c:v>-54.202499999999986</c:v>
                </c:pt>
                <c:pt idx="158131">
                  <c:v>-54.200499999999977</c:v>
                </c:pt>
                <c:pt idx="158132">
                  <c:v>-54.198499999999967</c:v>
                </c:pt>
                <c:pt idx="158133">
                  <c:v>-54.196499999999958</c:v>
                </c:pt>
                <c:pt idx="158134">
                  <c:v>-54.194500000000005</c:v>
                </c:pt>
                <c:pt idx="158135">
                  <c:v>-54.192499999999995</c:v>
                </c:pt>
                <c:pt idx="158136">
                  <c:v>-54.190499999999986</c:v>
                </c:pt>
                <c:pt idx="158137">
                  <c:v>-54.188499999999976</c:v>
                </c:pt>
                <c:pt idx="158138">
                  <c:v>-54.186499999999967</c:v>
                </c:pt>
                <c:pt idx="158139">
                  <c:v>-54.184499999999957</c:v>
                </c:pt>
                <c:pt idx="158140">
                  <c:v>-54.182500000000005</c:v>
                </c:pt>
                <c:pt idx="158141">
                  <c:v>-54.180499999999995</c:v>
                </c:pt>
                <c:pt idx="158142">
                  <c:v>-54.178499999999985</c:v>
                </c:pt>
                <c:pt idx="158143">
                  <c:v>-54.176499999999976</c:v>
                </c:pt>
                <c:pt idx="158144">
                  <c:v>-54.174499999999966</c:v>
                </c:pt>
                <c:pt idx="158145">
                  <c:v>-54.172499999999957</c:v>
                </c:pt>
                <c:pt idx="158146">
                  <c:v>-54.170500000000004</c:v>
                </c:pt>
                <c:pt idx="158147">
                  <c:v>-54.168499999999995</c:v>
                </c:pt>
                <c:pt idx="158148">
                  <c:v>-54.166499999999985</c:v>
                </c:pt>
                <c:pt idx="158149">
                  <c:v>-54.164499999999975</c:v>
                </c:pt>
                <c:pt idx="158150">
                  <c:v>-54.162499999999966</c:v>
                </c:pt>
                <c:pt idx="158151">
                  <c:v>-54.160499999999956</c:v>
                </c:pt>
                <c:pt idx="158152">
                  <c:v>-54.158500000000004</c:v>
                </c:pt>
                <c:pt idx="158153">
                  <c:v>-54.156499999999994</c:v>
                </c:pt>
                <c:pt idx="158154">
                  <c:v>-54.154499999999985</c:v>
                </c:pt>
                <c:pt idx="158155">
                  <c:v>-54.152499999999975</c:v>
                </c:pt>
                <c:pt idx="158156">
                  <c:v>-54.150499999999965</c:v>
                </c:pt>
                <c:pt idx="158157">
                  <c:v>-54.148499999999956</c:v>
                </c:pt>
                <c:pt idx="158158">
                  <c:v>-54.146500000000003</c:v>
                </c:pt>
                <c:pt idx="158159">
                  <c:v>-54.144499999999994</c:v>
                </c:pt>
                <c:pt idx="158160">
                  <c:v>-54.142499999999984</c:v>
                </c:pt>
                <c:pt idx="158161">
                  <c:v>-54.140499999999975</c:v>
                </c:pt>
                <c:pt idx="158162">
                  <c:v>-54.138499999999965</c:v>
                </c:pt>
                <c:pt idx="158163">
                  <c:v>-54.136499999999955</c:v>
                </c:pt>
                <c:pt idx="158164">
                  <c:v>-54.134500000000003</c:v>
                </c:pt>
                <c:pt idx="158165">
                  <c:v>-54.132499999999993</c:v>
                </c:pt>
                <c:pt idx="158166">
                  <c:v>-54.130499999999984</c:v>
                </c:pt>
                <c:pt idx="158167">
                  <c:v>-54.128499999999974</c:v>
                </c:pt>
                <c:pt idx="158168">
                  <c:v>-54.126499999999965</c:v>
                </c:pt>
                <c:pt idx="158169">
                  <c:v>-54.124499999999955</c:v>
                </c:pt>
                <c:pt idx="158170">
                  <c:v>-54.122500000000002</c:v>
                </c:pt>
                <c:pt idx="158171">
                  <c:v>-54.120499999999993</c:v>
                </c:pt>
                <c:pt idx="158172">
                  <c:v>-54.118499999999983</c:v>
                </c:pt>
                <c:pt idx="158173">
                  <c:v>-54.116499999999974</c:v>
                </c:pt>
                <c:pt idx="158174">
                  <c:v>-54.114499999999964</c:v>
                </c:pt>
                <c:pt idx="158175">
                  <c:v>-54.112499999999955</c:v>
                </c:pt>
                <c:pt idx="158176">
                  <c:v>-54.110500000000002</c:v>
                </c:pt>
                <c:pt idx="158177">
                  <c:v>-54.108499999999992</c:v>
                </c:pt>
                <c:pt idx="158178">
                  <c:v>-54.106499999999983</c:v>
                </c:pt>
                <c:pt idx="158179">
                  <c:v>-54.104499999999973</c:v>
                </c:pt>
                <c:pt idx="158180">
                  <c:v>-54.102499999999964</c:v>
                </c:pt>
                <c:pt idx="158181">
                  <c:v>-54.100499999999954</c:v>
                </c:pt>
                <c:pt idx="158182">
                  <c:v>-54.098500000000001</c:v>
                </c:pt>
                <c:pt idx="158183">
                  <c:v>-54.096499999999992</c:v>
                </c:pt>
                <c:pt idx="158184">
                  <c:v>-54.094499999999982</c:v>
                </c:pt>
                <c:pt idx="158185">
                  <c:v>-54.092499999999973</c:v>
                </c:pt>
                <c:pt idx="158186">
                  <c:v>-54.090499999999963</c:v>
                </c:pt>
                <c:pt idx="158187">
                  <c:v>-54.088499999999954</c:v>
                </c:pt>
                <c:pt idx="158188">
                  <c:v>-54.086500000000001</c:v>
                </c:pt>
                <c:pt idx="158189">
                  <c:v>-54.084499999999991</c:v>
                </c:pt>
                <c:pt idx="158190">
                  <c:v>-54.082499999999982</c:v>
                </c:pt>
                <c:pt idx="158191">
                  <c:v>-54.080499999999972</c:v>
                </c:pt>
                <c:pt idx="158192">
                  <c:v>-54.078499999999963</c:v>
                </c:pt>
                <c:pt idx="158193">
                  <c:v>-54.076499999999953</c:v>
                </c:pt>
                <c:pt idx="158194">
                  <c:v>-54.0745</c:v>
                </c:pt>
                <c:pt idx="158195">
                  <c:v>-54.072499999999991</c:v>
                </c:pt>
                <c:pt idx="158196">
                  <c:v>-54.070499999999981</c:v>
                </c:pt>
                <c:pt idx="158197">
                  <c:v>-54.068499999999972</c:v>
                </c:pt>
                <c:pt idx="158198">
                  <c:v>-54.066499999999962</c:v>
                </c:pt>
                <c:pt idx="158199">
                  <c:v>-54.064499999999953</c:v>
                </c:pt>
                <c:pt idx="158200">
                  <c:v>-54.0625</c:v>
                </c:pt>
                <c:pt idx="158201">
                  <c:v>-54.06049999999999</c:v>
                </c:pt>
                <c:pt idx="158202">
                  <c:v>-54.058499999999981</c:v>
                </c:pt>
                <c:pt idx="158203">
                  <c:v>-54.056499999999971</c:v>
                </c:pt>
                <c:pt idx="158204">
                  <c:v>-54.054499999999962</c:v>
                </c:pt>
                <c:pt idx="158205">
                  <c:v>-54.052499999999952</c:v>
                </c:pt>
                <c:pt idx="158206">
                  <c:v>-54.0505</c:v>
                </c:pt>
                <c:pt idx="158207">
                  <c:v>-54.04849999999999</c:v>
                </c:pt>
                <c:pt idx="158208">
                  <c:v>-54.04649999999998</c:v>
                </c:pt>
                <c:pt idx="158209">
                  <c:v>-54.044499999999971</c:v>
                </c:pt>
                <c:pt idx="158210">
                  <c:v>-54.042499999999961</c:v>
                </c:pt>
                <c:pt idx="158211">
                  <c:v>-54.040499999999952</c:v>
                </c:pt>
                <c:pt idx="158212">
                  <c:v>-54.038499999999999</c:v>
                </c:pt>
                <c:pt idx="158213">
                  <c:v>-54.03649999999999</c:v>
                </c:pt>
                <c:pt idx="158214">
                  <c:v>-54.03449999999998</c:v>
                </c:pt>
                <c:pt idx="158215">
                  <c:v>-54.03249999999997</c:v>
                </c:pt>
                <c:pt idx="158216">
                  <c:v>-54.030499999999961</c:v>
                </c:pt>
                <c:pt idx="158217">
                  <c:v>-54.028499999999951</c:v>
                </c:pt>
                <c:pt idx="158218">
                  <c:v>-54.026499999999999</c:v>
                </c:pt>
                <c:pt idx="158219">
                  <c:v>-54.024499999999989</c:v>
                </c:pt>
                <c:pt idx="158220">
                  <c:v>-54.02249999999998</c:v>
                </c:pt>
                <c:pt idx="158221">
                  <c:v>-54.02049999999997</c:v>
                </c:pt>
                <c:pt idx="158222">
                  <c:v>-54.01849999999996</c:v>
                </c:pt>
                <c:pt idx="158223">
                  <c:v>-54.016499999999951</c:v>
                </c:pt>
                <c:pt idx="158224">
                  <c:v>-54.014499999999998</c:v>
                </c:pt>
                <c:pt idx="158225">
                  <c:v>-54.012499999999989</c:v>
                </c:pt>
                <c:pt idx="158226">
                  <c:v>-54.010499999999979</c:v>
                </c:pt>
                <c:pt idx="158227">
                  <c:v>-54.00849999999997</c:v>
                </c:pt>
                <c:pt idx="158228">
                  <c:v>-54.00649999999996</c:v>
                </c:pt>
                <c:pt idx="158229">
                  <c:v>-54.00449999999995</c:v>
                </c:pt>
                <c:pt idx="158230">
                  <c:v>-54.002499999999998</c:v>
                </c:pt>
                <c:pt idx="158231">
                  <c:v>-54.000499999999988</c:v>
                </c:pt>
                <c:pt idx="158232">
                  <c:v>-53.998499999999979</c:v>
                </c:pt>
                <c:pt idx="158233">
                  <c:v>-53.996499999999969</c:v>
                </c:pt>
                <c:pt idx="158234">
                  <c:v>-53.99449999999996</c:v>
                </c:pt>
                <c:pt idx="158235">
                  <c:v>-53.99249999999995</c:v>
                </c:pt>
                <c:pt idx="158236">
                  <c:v>-53.990499999999997</c:v>
                </c:pt>
                <c:pt idx="158237">
                  <c:v>-53.988499999999988</c:v>
                </c:pt>
                <c:pt idx="158238">
                  <c:v>-53.986499999999978</c:v>
                </c:pt>
                <c:pt idx="158239">
                  <c:v>-53.984499999999969</c:v>
                </c:pt>
                <c:pt idx="158240">
                  <c:v>-53.982499999999959</c:v>
                </c:pt>
                <c:pt idx="158241">
                  <c:v>-53.98049999999995</c:v>
                </c:pt>
                <c:pt idx="158242">
                  <c:v>-53.978499999999997</c:v>
                </c:pt>
                <c:pt idx="158243">
                  <c:v>-53.976499999999987</c:v>
                </c:pt>
                <c:pt idx="158244">
                  <c:v>-53.974499999999978</c:v>
                </c:pt>
                <c:pt idx="158245">
                  <c:v>-53.972499999999968</c:v>
                </c:pt>
                <c:pt idx="158246">
                  <c:v>-53.970499999999959</c:v>
                </c:pt>
                <c:pt idx="158247">
                  <c:v>-53.968499999999949</c:v>
                </c:pt>
                <c:pt idx="158248">
                  <c:v>-53.966499999999996</c:v>
                </c:pt>
                <c:pt idx="158249">
                  <c:v>-53.964499999999987</c:v>
                </c:pt>
                <c:pt idx="158250">
                  <c:v>-53.962499999999977</c:v>
                </c:pt>
                <c:pt idx="158251">
                  <c:v>-53.960499999999968</c:v>
                </c:pt>
                <c:pt idx="158252">
                  <c:v>-53.958499999999958</c:v>
                </c:pt>
                <c:pt idx="158253">
                  <c:v>-53.956500000000005</c:v>
                </c:pt>
                <c:pt idx="158254">
                  <c:v>-53.954499999999996</c:v>
                </c:pt>
                <c:pt idx="158255">
                  <c:v>-53.952499999999986</c:v>
                </c:pt>
                <c:pt idx="158256">
                  <c:v>-53.950499999999977</c:v>
                </c:pt>
                <c:pt idx="158257">
                  <c:v>-53.948499999999967</c:v>
                </c:pt>
                <c:pt idx="158258">
                  <c:v>-53.946499999999958</c:v>
                </c:pt>
                <c:pt idx="158259">
                  <c:v>-53.944500000000005</c:v>
                </c:pt>
                <c:pt idx="158260">
                  <c:v>-53.942499999999995</c:v>
                </c:pt>
                <c:pt idx="158261">
                  <c:v>-53.940499999999986</c:v>
                </c:pt>
                <c:pt idx="158262">
                  <c:v>-53.938499999999976</c:v>
                </c:pt>
                <c:pt idx="158263">
                  <c:v>-53.936499999999967</c:v>
                </c:pt>
                <c:pt idx="158264">
                  <c:v>-53.934499999999957</c:v>
                </c:pt>
                <c:pt idx="158265">
                  <c:v>-53.932500000000005</c:v>
                </c:pt>
                <c:pt idx="158266">
                  <c:v>-53.930499999999995</c:v>
                </c:pt>
                <c:pt idx="158267">
                  <c:v>-53.928499999999985</c:v>
                </c:pt>
                <c:pt idx="158268">
                  <c:v>-53.926499999999976</c:v>
                </c:pt>
                <c:pt idx="158269">
                  <c:v>-53.924499999999966</c:v>
                </c:pt>
                <c:pt idx="158270">
                  <c:v>-53.922499999999957</c:v>
                </c:pt>
                <c:pt idx="158271">
                  <c:v>-53.920500000000004</c:v>
                </c:pt>
                <c:pt idx="158272">
                  <c:v>-53.918499999999995</c:v>
                </c:pt>
                <c:pt idx="158273">
                  <c:v>-53.916499999999985</c:v>
                </c:pt>
                <c:pt idx="158274">
                  <c:v>-53.914499999999975</c:v>
                </c:pt>
                <c:pt idx="158275">
                  <c:v>-53.912499999999966</c:v>
                </c:pt>
                <c:pt idx="158276">
                  <c:v>-53.910499999999956</c:v>
                </c:pt>
                <c:pt idx="158277">
                  <c:v>-53.908500000000004</c:v>
                </c:pt>
                <c:pt idx="158278">
                  <c:v>-53.906499999999994</c:v>
                </c:pt>
                <c:pt idx="158279">
                  <c:v>-53.904499999999985</c:v>
                </c:pt>
                <c:pt idx="158280">
                  <c:v>-53.902499999999975</c:v>
                </c:pt>
                <c:pt idx="158281">
                  <c:v>-53.900499999999965</c:v>
                </c:pt>
                <c:pt idx="158282">
                  <c:v>-53.898499999999956</c:v>
                </c:pt>
                <c:pt idx="158283">
                  <c:v>-53.896500000000003</c:v>
                </c:pt>
                <c:pt idx="158284">
                  <c:v>-53.894499999999994</c:v>
                </c:pt>
                <c:pt idx="158285">
                  <c:v>-53.892499999999984</c:v>
                </c:pt>
                <c:pt idx="158286">
                  <c:v>-53.890499999999975</c:v>
                </c:pt>
                <c:pt idx="158287">
                  <c:v>-53.888499999999965</c:v>
                </c:pt>
                <c:pt idx="158288">
                  <c:v>-53.886499999999955</c:v>
                </c:pt>
                <c:pt idx="158289">
                  <c:v>-53.884500000000003</c:v>
                </c:pt>
                <c:pt idx="158290">
                  <c:v>-53.882499999999993</c:v>
                </c:pt>
                <c:pt idx="158291">
                  <c:v>-53.880499999999984</c:v>
                </c:pt>
                <c:pt idx="158292">
                  <c:v>-53.878499999999974</c:v>
                </c:pt>
                <c:pt idx="158293">
                  <c:v>-53.876499999999965</c:v>
                </c:pt>
                <c:pt idx="158294">
                  <c:v>-53.874499999999955</c:v>
                </c:pt>
                <c:pt idx="158295">
                  <c:v>-53.872500000000002</c:v>
                </c:pt>
                <c:pt idx="158296">
                  <c:v>-53.870499999999993</c:v>
                </c:pt>
                <c:pt idx="158297">
                  <c:v>-53.868499999999983</c:v>
                </c:pt>
                <c:pt idx="158298">
                  <c:v>-53.866499999999974</c:v>
                </c:pt>
                <c:pt idx="158299">
                  <c:v>-53.864499999999964</c:v>
                </c:pt>
                <c:pt idx="158300">
                  <c:v>-53.862499999999955</c:v>
                </c:pt>
                <c:pt idx="158301">
                  <c:v>-53.860500000000002</c:v>
                </c:pt>
                <c:pt idx="158302">
                  <c:v>-53.858499999999992</c:v>
                </c:pt>
                <c:pt idx="158303">
                  <c:v>-53.856499999999983</c:v>
                </c:pt>
                <c:pt idx="158304">
                  <c:v>-53.854499999999973</c:v>
                </c:pt>
                <c:pt idx="158305">
                  <c:v>-53.852499999999964</c:v>
                </c:pt>
                <c:pt idx="158306">
                  <c:v>-53.850499999999954</c:v>
                </c:pt>
                <c:pt idx="158307">
                  <c:v>-53.848500000000001</c:v>
                </c:pt>
                <c:pt idx="158308">
                  <c:v>-53.846499999999992</c:v>
                </c:pt>
                <c:pt idx="158309">
                  <c:v>-53.844499999999982</c:v>
                </c:pt>
                <c:pt idx="158310">
                  <c:v>-53.842499999999973</c:v>
                </c:pt>
                <c:pt idx="158311">
                  <c:v>-53.840499999999963</c:v>
                </c:pt>
                <c:pt idx="158312">
                  <c:v>-53.838499999999954</c:v>
                </c:pt>
                <c:pt idx="158313">
                  <c:v>-53.836500000000001</c:v>
                </c:pt>
                <c:pt idx="158314">
                  <c:v>-53.834499999999991</c:v>
                </c:pt>
                <c:pt idx="158315">
                  <c:v>-53.832499999999982</c:v>
                </c:pt>
                <c:pt idx="158316">
                  <c:v>-53.830499999999972</c:v>
                </c:pt>
                <c:pt idx="158317">
                  <c:v>-53.828499999999963</c:v>
                </c:pt>
                <c:pt idx="158318">
                  <c:v>-53.826499999999953</c:v>
                </c:pt>
                <c:pt idx="158319">
                  <c:v>-53.8245</c:v>
                </c:pt>
                <c:pt idx="158320">
                  <c:v>-53.822499999999991</c:v>
                </c:pt>
                <c:pt idx="158321">
                  <c:v>-53.820499999999981</c:v>
                </c:pt>
                <c:pt idx="158322">
                  <c:v>-53.818499999999972</c:v>
                </c:pt>
                <c:pt idx="158323">
                  <c:v>-53.816499999999962</c:v>
                </c:pt>
                <c:pt idx="158324">
                  <c:v>-53.814499999999953</c:v>
                </c:pt>
                <c:pt idx="158325">
                  <c:v>-53.8125</c:v>
                </c:pt>
                <c:pt idx="158326">
                  <c:v>-53.81049999999999</c:v>
                </c:pt>
                <c:pt idx="158327">
                  <c:v>-53.808499999999981</c:v>
                </c:pt>
                <c:pt idx="158328">
                  <c:v>-53.806499999999971</c:v>
                </c:pt>
                <c:pt idx="158329">
                  <c:v>-53.804499999999962</c:v>
                </c:pt>
                <c:pt idx="158330">
                  <c:v>-53.802499999999952</c:v>
                </c:pt>
                <c:pt idx="158331">
                  <c:v>-53.8005</c:v>
                </c:pt>
                <c:pt idx="158332">
                  <c:v>-53.79849999999999</c:v>
                </c:pt>
                <c:pt idx="158333">
                  <c:v>-53.79649999999998</c:v>
                </c:pt>
                <c:pt idx="158334">
                  <c:v>-53.794499999999971</c:v>
                </c:pt>
                <c:pt idx="158335">
                  <c:v>-53.792499999999961</c:v>
                </c:pt>
                <c:pt idx="158336">
                  <c:v>-53.790499999999952</c:v>
                </c:pt>
                <c:pt idx="158337">
                  <c:v>-53.788499999999999</c:v>
                </c:pt>
                <c:pt idx="158338">
                  <c:v>-53.78649999999999</c:v>
                </c:pt>
                <c:pt idx="158339">
                  <c:v>-53.78449999999998</c:v>
                </c:pt>
                <c:pt idx="158340">
                  <c:v>-53.78249999999997</c:v>
                </c:pt>
                <c:pt idx="158341">
                  <c:v>-53.780499999999961</c:v>
                </c:pt>
                <c:pt idx="158342">
                  <c:v>-53.778499999999951</c:v>
                </c:pt>
                <c:pt idx="158343">
                  <c:v>-53.776499999999999</c:v>
                </c:pt>
                <c:pt idx="158344">
                  <c:v>-53.774499999999989</c:v>
                </c:pt>
                <c:pt idx="158345">
                  <c:v>-53.77249999999998</c:v>
                </c:pt>
                <c:pt idx="158346">
                  <c:v>-53.77049999999997</c:v>
                </c:pt>
                <c:pt idx="158347">
                  <c:v>-53.76849999999996</c:v>
                </c:pt>
                <c:pt idx="158348">
                  <c:v>-53.766499999999951</c:v>
                </c:pt>
                <c:pt idx="158349">
                  <c:v>-53.764499999999998</c:v>
                </c:pt>
                <c:pt idx="158350">
                  <c:v>-53.762499999999989</c:v>
                </c:pt>
                <c:pt idx="158351">
                  <c:v>-53.760499999999979</c:v>
                </c:pt>
                <c:pt idx="158352">
                  <c:v>-53.75849999999997</c:v>
                </c:pt>
                <c:pt idx="158353">
                  <c:v>-53.75649999999996</c:v>
                </c:pt>
                <c:pt idx="158354">
                  <c:v>-53.75449999999995</c:v>
                </c:pt>
                <c:pt idx="158355">
                  <c:v>-53.752499999999998</c:v>
                </c:pt>
                <c:pt idx="158356">
                  <c:v>-53.750499999999988</c:v>
                </c:pt>
                <c:pt idx="158357">
                  <c:v>-53.748499999999979</c:v>
                </c:pt>
                <c:pt idx="158358">
                  <c:v>-53.746499999999969</c:v>
                </c:pt>
                <c:pt idx="158359">
                  <c:v>-53.74449999999996</c:v>
                </c:pt>
                <c:pt idx="158360">
                  <c:v>-53.74249999999995</c:v>
                </c:pt>
                <c:pt idx="158361">
                  <c:v>-53.740499999999997</c:v>
                </c:pt>
                <c:pt idx="158362">
                  <c:v>-53.738499999999988</c:v>
                </c:pt>
                <c:pt idx="158363">
                  <c:v>-53.736499999999978</c:v>
                </c:pt>
                <c:pt idx="158364">
                  <c:v>-53.734499999999969</c:v>
                </c:pt>
                <c:pt idx="158365">
                  <c:v>-53.732499999999959</c:v>
                </c:pt>
                <c:pt idx="158366">
                  <c:v>-53.73049999999995</c:v>
                </c:pt>
                <c:pt idx="158367">
                  <c:v>-53.728499999999997</c:v>
                </c:pt>
                <c:pt idx="158368">
                  <c:v>-53.726499999999987</c:v>
                </c:pt>
                <c:pt idx="158369">
                  <c:v>-53.724499999999978</c:v>
                </c:pt>
                <c:pt idx="158370">
                  <c:v>-53.722499999999968</c:v>
                </c:pt>
                <c:pt idx="158371">
                  <c:v>-53.720499999999959</c:v>
                </c:pt>
                <c:pt idx="158372">
                  <c:v>-53.718499999999949</c:v>
                </c:pt>
                <c:pt idx="158373">
                  <c:v>-53.716499999999996</c:v>
                </c:pt>
                <c:pt idx="158374">
                  <c:v>-53.714499999999987</c:v>
                </c:pt>
                <c:pt idx="158375">
                  <c:v>-53.712499999999977</c:v>
                </c:pt>
                <c:pt idx="158376">
                  <c:v>-53.710499999999968</c:v>
                </c:pt>
                <c:pt idx="158377">
                  <c:v>-53.708499999999958</c:v>
                </c:pt>
                <c:pt idx="158378">
                  <c:v>-53.706500000000005</c:v>
                </c:pt>
                <c:pt idx="158379">
                  <c:v>-53.704499999999996</c:v>
                </c:pt>
                <c:pt idx="158380">
                  <c:v>-53.702499999999986</c:v>
                </c:pt>
                <c:pt idx="158381">
                  <c:v>-53.700499999999977</c:v>
                </c:pt>
                <c:pt idx="158382">
                  <c:v>-53.698499999999967</c:v>
                </c:pt>
                <c:pt idx="158383">
                  <c:v>-53.696499999999958</c:v>
                </c:pt>
                <c:pt idx="158384">
                  <c:v>-53.694500000000005</c:v>
                </c:pt>
                <c:pt idx="158385">
                  <c:v>-53.692499999999995</c:v>
                </c:pt>
                <c:pt idx="158386">
                  <c:v>-53.690499999999986</c:v>
                </c:pt>
                <c:pt idx="158387">
                  <c:v>-53.688499999999976</c:v>
                </c:pt>
                <c:pt idx="158388">
                  <c:v>-53.686499999999967</c:v>
                </c:pt>
                <c:pt idx="158389">
                  <c:v>-53.684499999999957</c:v>
                </c:pt>
                <c:pt idx="158390">
                  <c:v>-53.682500000000005</c:v>
                </c:pt>
                <c:pt idx="158391">
                  <c:v>-53.680499999999995</c:v>
                </c:pt>
                <c:pt idx="158392">
                  <c:v>-53.678499999999985</c:v>
                </c:pt>
                <c:pt idx="158393">
                  <c:v>-53.676499999999976</c:v>
                </c:pt>
                <c:pt idx="158394">
                  <c:v>-53.674499999999966</c:v>
                </c:pt>
                <c:pt idx="158395">
                  <c:v>-53.672499999999957</c:v>
                </c:pt>
                <c:pt idx="158396">
                  <c:v>-53.670500000000004</c:v>
                </c:pt>
                <c:pt idx="158397">
                  <c:v>-53.668499999999995</c:v>
                </c:pt>
                <c:pt idx="158398">
                  <c:v>-53.666499999999985</c:v>
                </c:pt>
                <c:pt idx="158399">
                  <c:v>-53.664499999999975</c:v>
                </c:pt>
                <c:pt idx="158400">
                  <c:v>-53.662499999999966</c:v>
                </c:pt>
                <c:pt idx="158401">
                  <c:v>-53.660499999999956</c:v>
                </c:pt>
                <c:pt idx="158402">
                  <c:v>-53.658500000000004</c:v>
                </c:pt>
                <c:pt idx="158403">
                  <c:v>-53.656499999999994</c:v>
                </c:pt>
                <c:pt idx="158404">
                  <c:v>-53.654499999999985</c:v>
                </c:pt>
                <c:pt idx="158405">
                  <c:v>-53.652499999999975</c:v>
                </c:pt>
                <c:pt idx="158406">
                  <c:v>-53.650499999999965</c:v>
                </c:pt>
                <c:pt idx="158407">
                  <c:v>-53.648499999999956</c:v>
                </c:pt>
                <c:pt idx="158408">
                  <c:v>-53.646500000000003</c:v>
                </c:pt>
                <c:pt idx="158409">
                  <c:v>-53.644499999999994</c:v>
                </c:pt>
                <c:pt idx="158410">
                  <c:v>-53.642499999999984</c:v>
                </c:pt>
                <c:pt idx="158411">
                  <c:v>-53.640499999999975</c:v>
                </c:pt>
                <c:pt idx="158412">
                  <c:v>-53.638499999999965</c:v>
                </c:pt>
                <c:pt idx="158413">
                  <c:v>-53.636499999999955</c:v>
                </c:pt>
                <c:pt idx="158414">
                  <c:v>-53.634500000000003</c:v>
                </c:pt>
                <c:pt idx="158415">
                  <c:v>-53.632499999999993</c:v>
                </c:pt>
                <c:pt idx="158416">
                  <c:v>-53.630499999999984</c:v>
                </c:pt>
                <c:pt idx="158417">
                  <c:v>-53.628499999999974</c:v>
                </c:pt>
                <c:pt idx="158418">
                  <c:v>-53.626499999999965</c:v>
                </c:pt>
                <c:pt idx="158419">
                  <c:v>-53.624499999999955</c:v>
                </c:pt>
                <c:pt idx="158420">
                  <c:v>-53.622500000000002</c:v>
                </c:pt>
                <c:pt idx="158421">
                  <c:v>-53.620499999999993</c:v>
                </c:pt>
                <c:pt idx="158422">
                  <c:v>-53.618499999999983</c:v>
                </c:pt>
                <c:pt idx="158423">
                  <c:v>-53.616499999999974</c:v>
                </c:pt>
                <c:pt idx="158424">
                  <c:v>-53.614499999999964</c:v>
                </c:pt>
                <c:pt idx="158425">
                  <c:v>-53.612499999999955</c:v>
                </c:pt>
                <c:pt idx="158426">
                  <c:v>-53.610500000000002</c:v>
                </c:pt>
                <c:pt idx="158427">
                  <c:v>-53.608499999999992</c:v>
                </c:pt>
                <c:pt idx="158428">
                  <c:v>-53.606499999999983</c:v>
                </c:pt>
                <c:pt idx="158429">
                  <c:v>-53.604499999999973</c:v>
                </c:pt>
                <c:pt idx="158430">
                  <c:v>-53.602499999999964</c:v>
                </c:pt>
                <c:pt idx="158431">
                  <c:v>-53.600499999999954</c:v>
                </c:pt>
                <c:pt idx="158432">
                  <c:v>-53.598500000000001</c:v>
                </c:pt>
                <c:pt idx="158433">
                  <c:v>-53.596499999999992</c:v>
                </c:pt>
                <c:pt idx="158434">
                  <c:v>-53.594499999999982</c:v>
                </c:pt>
                <c:pt idx="158435">
                  <c:v>-53.592499999999973</c:v>
                </c:pt>
                <c:pt idx="158436">
                  <c:v>-53.590499999999963</c:v>
                </c:pt>
                <c:pt idx="158437">
                  <c:v>-53.588499999999954</c:v>
                </c:pt>
                <c:pt idx="158438">
                  <c:v>-53.586500000000001</c:v>
                </c:pt>
                <c:pt idx="158439">
                  <c:v>-53.584499999999991</c:v>
                </c:pt>
                <c:pt idx="158440">
                  <c:v>-53.582499999999982</c:v>
                </c:pt>
                <c:pt idx="158441">
                  <c:v>-53.580499999999972</c:v>
                </c:pt>
                <c:pt idx="158442">
                  <c:v>-53.578499999999963</c:v>
                </c:pt>
                <c:pt idx="158443">
                  <c:v>-53.576499999999953</c:v>
                </c:pt>
                <c:pt idx="158444">
                  <c:v>-53.5745</c:v>
                </c:pt>
                <c:pt idx="158445">
                  <c:v>-53.572499999999991</c:v>
                </c:pt>
                <c:pt idx="158446">
                  <c:v>-53.570499999999981</c:v>
                </c:pt>
                <c:pt idx="158447">
                  <c:v>-53.568499999999972</c:v>
                </c:pt>
                <c:pt idx="158448">
                  <c:v>-53.566499999999962</c:v>
                </c:pt>
                <c:pt idx="158449">
                  <c:v>-53.564499999999953</c:v>
                </c:pt>
                <c:pt idx="158450">
                  <c:v>-53.5625</c:v>
                </c:pt>
                <c:pt idx="158451">
                  <c:v>-53.56049999999999</c:v>
                </c:pt>
                <c:pt idx="158452">
                  <c:v>-53.558499999999981</c:v>
                </c:pt>
                <c:pt idx="158453">
                  <c:v>-53.556499999999971</c:v>
                </c:pt>
                <c:pt idx="158454">
                  <c:v>-53.554499999999962</c:v>
                </c:pt>
                <c:pt idx="158455">
                  <c:v>-53.552499999999952</c:v>
                </c:pt>
                <c:pt idx="158456">
                  <c:v>-53.5505</c:v>
                </c:pt>
                <c:pt idx="158457">
                  <c:v>-53.54849999999999</c:v>
                </c:pt>
                <c:pt idx="158458">
                  <c:v>-53.54649999999998</c:v>
                </c:pt>
                <c:pt idx="158459">
                  <c:v>-53.544499999999971</c:v>
                </c:pt>
                <c:pt idx="158460">
                  <c:v>-53.542499999999961</c:v>
                </c:pt>
                <c:pt idx="158461">
                  <c:v>-53.540499999999952</c:v>
                </c:pt>
                <c:pt idx="158462">
                  <c:v>-53.538499999999999</c:v>
                </c:pt>
                <c:pt idx="158463">
                  <c:v>-53.53649999999999</c:v>
                </c:pt>
                <c:pt idx="158464">
                  <c:v>-53.53449999999998</c:v>
                </c:pt>
                <c:pt idx="158465">
                  <c:v>-53.53249999999997</c:v>
                </c:pt>
                <c:pt idx="158466">
                  <c:v>-53.530499999999961</c:v>
                </c:pt>
                <c:pt idx="158467">
                  <c:v>-53.528499999999951</c:v>
                </c:pt>
                <c:pt idx="158468">
                  <c:v>-53.526499999999999</c:v>
                </c:pt>
                <c:pt idx="158469">
                  <c:v>-53.524499999999989</c:v>
                </c:pt>
                <c:pt idx="158470">
                  <c:v>-53.52249999999998</c:v>
                </c:pt>
                <c:pt idx="158471">
                  <c:v>-53.52049999999997</c:v>
                </c:pt>
                <c:pt idx="158472">
                  <c:v>-53.51849999999996</c:v>
                </c:pt>
                <c:pt idx="158473">
                  <c:v>-53.516499999999951</c:v>
                </c:pt>
                <c:pt idx="158474">
                  <c:v>-53.514499999999998</c:v>
                </c:pt>
                <c:pt idx="158475">
                  <c:v>-53.512499999999989</c:v>
                </c:pt>
                <c:pt idx="158476">
                  <c:v>-53.510499999999979</c:v>
                </c:pt>
                <c:pt idx="158477">
                  <c:v>-53.50849999999997</c:v>
                </c:pt>
                <c:pt idx="158478">
                  <c:v>-53.50649999999996</c:v>
                </c:pt>
                <c:pt idx="158479">
                  <c:v>-53.50449999999995</c:v>
                </c:pt>
                <c:pt idx="158480">
                  <c:v>-53.502499999999998</c:v>
                </c:pt>
                <c:pt idx="158481">
                  <c:v>-53.500499999999988</c:v>
                </c:pt>
                <c:pt idx="158482">
                  <c:v>-53.498499999999979</c:v>
                </c:pt>
                <c:pt idx="158483">
                  <c:v>-53.496499999999969</c:v>
                </c:pt>
                <c:pt idx="158484">
                  <c:v>-53.49449999999996</c:v>
                </c:pt>
                <c:pt idx="158485">
                  <c:v>-53.49249999999995</c:v>
                </c:pt>
                <c:pt idx="158486">
                  <c:v>-53.490499999999997</c:v>
                </c:pt>
                <c:pt idx="158487">
                  <c:v>-53.488499999999988</c:v>
                </c:pt>
                <c:pt idx="158488">
                  <c:v>-53.486499999999978</c:v>
                </c:pt>
                <c:pt idx="158489">
                  <c:v>-53.484499999999969</c:v>
                </c:pt>
                <c:pt idx="158490">
                  <c:v>-53.482499999999959</c:v>
                </c:pt>
                <c:pt idx="158491">
                  <c:v>-53.48049999999995</c:v>
                </c:pt>
                <c:pt idx="158492">
                  <c:v>-53.478499999999997</c:v>
                </c:pt>
                <c:pt idx="158493">
                  <c:v>-53.476499999999987</c:v>
                </c:pt>
                <c:pt idx="158494">
                  <c:v>-53.474499999999978</c:v>
                </c:pt>
                <c:pt idx="158495">
                  <c:v>-53.472499999999968</c:v>
                </c:pt>
                <c:pt idx="158496">
                  <c:v>-53.470499999999959</c:v>
                </c:pt>
                <c:pt idx="158497">
                  <c:v>-53.468499999999949</c:v>
                </c:pt>
                <c:pt idx="158498">
                  <c:v>-53.466499999999996</c:v>
                </c:pt>
                <c:pt idx="158499">
                  <c:v>-53.464499999999987</c:v>
                </c:pt>
                <c:pt idx="158500">
                  <c:v>-53.462499999999977</c:v>
                </c:pt>
                <c:pt idx="158501">
                  <c:v>-53.460499999999968</c:v>
                </c:pt>
                <c:pt idx="158502">
                  <c:v>-53.458499999999958</c:v>
                </c:pt>
                <c:pt idx="158503">
                  <c:v>-53.456500000000005</c:v>
                </c:pt>
                <c:pt idx="158504">
                  <c:v>-53.454499999999996</c:v>
                </c:pt>
                <c:pt idx="158505">
                  <c:v>-53.452499999999986</c:v>
                </c:pt>
                <c:pt idx="158506">
                  <c:v>-53.450499999999977</c:v>
                </c:pt>
                <c:pt idx="158507">
                  <c:v>-53.448499999999967</c:v>
                </c:pt>
                <c:pt idx="158508">
                  <c:v>-53.446499999999958</c:v>
                </c:pt>
                <c:pt idx="158509">
                  <c:v>-53.444500000000005</c:v>
                </c:pt>
                <c:pt idx="158510">
                  <c:v>-53.442499999999995</c:v>
                </c:pt>
                <c:pt idx="158511">
                  <c:v>-53.440499999999986</c:v>
                </c:pt>
                <c:pt idx="158512">
                  <c:v>-53.438499999999976</c:v>
                </c:pt>
                <c:pt idx="158513">
                  <c:v>-53.436499999999967</c:v>
                </c:pt>
                <c:pt idx="158514">
                  <c:v>-53.434499999999957</c:v>
                </c:pt>
                <c:pt idx="158515">
                  <c:v>-53.432500000000005</c:v>
                </c:pt>
                <c:pt idx="158516">
                  <c:v>-53.430499999999995</c:v>
                </c:pt>
                <c:pt idx="158517">
                  <c:v>-53.428499999999985</c:v>
                </c:pt>
                <c:pt idx="158518">
                  <c:v>-53.426499999999976</c:v>
                </c:pt>
                <c:pt idx="158519">
                  <c:v>-53.424499999999966</c:v>
                </c:pt>
                <c:pt idx="158520">
                  <c:v>-53.422499999999957</c:v>
                </c:pt>
                <c:pt idx="158521">
                  <c:v>-53.420500000000004</c:v>
                </c:pt>
                <c:pt idx="158522">
                  <c:v>-53.418499999999995</c:v>
                </c:pt>
                <c:pt idx="158523">
                  <c:v>-53.416499999999985</c:v>
                </c:pt>
                <c:pt idx="158524">
                  <c:v>-53.414499999999975</c:v>
                </c:pt>
                <c:pt idx="158525">
                  <c:v>-53.412499999999966</c:v>
                </c:pt>
                <c:pt idx="158526">
                  <c:v>-53.410499999999956</c:v>
                </c:pt>
                <c:pt idx="158527">
                  <c:v>-53.408500000000004</c:v>
                </c:pt>
                <c:pt idx="158528">
                  <c:v>-53.406499999999994</c:v>
                </c:pt>
                <c:pt idx="158529">
                  <c:v>-53.404499999999985</c:v>
                </c:pt>
                <c:pt idx="158530">
                  <c:v>-53.402499999999975</c:v>
                </c:pt>
                <c:pt idx="158531">
                  <c:v>-53.400499999999965</c:v>
                </c:pt>
                <c:pt idx="158532">
                  <c:v>-53.398499999999956</c:v>
                </c:pt>
                <c:pt idx="158533">
                  <c:v>-53.396500000000003</c:v>
                </c:pt>
                <c:pt idx="158534">
                  <c:v>-53.394499999999994</c:v>
                </c:pt>
                <c:pt idx="158535">
                  <c:v>-53.392499999999984</c:v>
                </c:pt>
                <c:pt idx="158536">
                  <c:v>-53.390499999999975</c:v>
                </c:pt>
                <c:pt idx="158537">
                  <c:v>-53.388499999999965</c:v>
                </c:pt>
                <c:pt idx="158538">
                  <c:v>-53.386499999999955</c:v>
                </c:pt>
                <c:pt idx="158539">
                  <c:v>-53.384500000000003</c:v>
                </c:pt>
                <c:pt idx="158540">
                  <c:v>-53.382499999999993</c:v>
                </c:pt>
                <c:pt idx="158541">
                  <c:v>-53.380499999999984</c:v>
                </c:pt>
                <c:pt idx="158542">
                  <c:v>-53.378499999999974</c:v>
                </c:pt>
                <c:pt idx="158543">
                  <c:v>-53.376499999999965</c:v>
                </c:pt>
                <c:pt idx="158544">
                  <c:v>-53.374499999999955</c:v>
                </c:pt>
                <c:pt idx="158545">
                  <c:v>-53.372500000000002</c:v>
                </c:pt>
                <c:pt idx="158546">
                  <c:v>-53.370499999999993</c:v>
                </c:pt>
                <c:pt idx="158547">
                  <c:v>-53.368499999999983</c:v>
                </c:pt>
                <c:pt idx="158548">
                  <c:v>-53.366499999999974</c:v>
                </c:pt>
                <c:pt idx="158549">
                  <c:v>-53.364499999999964</c:v>
                </c:pt>
                <c:pt idx="158550">
                  <c:v>-53.362499999999955</c:v>
                </c:pt>
                <c:pt idx="158551">
                  <c:v>-53.360500000000002</c:v>
                </c:pt>
                <c:pt idx="158552">
                  <c:v>-53.358499999999992</c:v>
                </c:pt>
                <c:pt idx="158553">
                  <c:v>-53.356499999999983</c:v>
                </c:pt>
                <c:pt idx="158554">
                  <c:v>-53.354499999999973</c:v>
                </c:pt>
                <c:pt idx="158555">
                  <c:v>-53.352499999999964</c:v>
                </c:pt>
                <c:pt idx="158556">
                  <c:v>-53.350499999999954</c:v>
                </c:pt>
                <c:pt idx="158557">
                  <c:v>-53.348500000000001</c:v>
                </c:pt>
                <c:pt idx="158558">
                  <c:v>-53.346499999999992</c:v>
                </c:pt>
                <c:pt idx="158559">
                  <c:v>-53.344499999999982</c:v>
                </c:pt>
                <c:pt idx="158560">
                  <c:v>-53.342499999999973</c:v>
                </c:pt>
                <c:pt idx="158561">
                  <c:v>-53.340499999999963</c:v>
                </c:pt>
                <c:pt idx="158562">
                  <c:v>-53.338499999999954</c:v>
                </c:pt>
                <c:pt idx="158563">
                  <c:v>-53.336500000000001</c:v>
                </c:pt>
                <c:pt idx="158564">
                  <c:v>-53.334499999999991</c:v>
                </c:pt>
                <c:pt idx="158565">
                  <c:v>-53.332499999999982</c:v>
                </c:pt>
                <c:pt idx="158566">
                  <c:v>-53.330499999999972</c:v>
                </c:pt>
                <c:pt idx="158567">
                  <c:v>-53.328499999999963</c:v>
                </c:pt>
                <c:pt idx="158568">
                  <c:v>-53.326499999999953</c:v>
                </c:pt>
                <c:pt idx="158569">
                  <c:v>-53.3245</c:v>
                </c:pt>
                <c:pt idx="158570">
                  <c:v>-53.322499999999991</c:v>
                </c:pt>
                <c:pt idx="158571">
                  <c:v>-53.320499999999981</c:v>
                </c:pt>
                <c:pt idx="158572">
                  <c:v>-53.318499999999972</c:v>
                </c:pt>
                <c:pt idx="158573">
                  <c:v>-53.316499999999962</c:v>
                </c:pt>
                <c:pt idx="158574">
                  <c:v>-53.314499999999953</c:v>
                </c:pt>
                <c:pt idx="158575">
                  <c:v>-53.3125</c:v>
                </c:pt>
                <c:pt idx="158576">
                  <c:v>-53.31049999999999</c:v>
                </c:pt>
                <c:pt idx="158577">
                  <c:v>-53.308499999999981</c:v>
                </c:pt>
                <c:pt idx="158578">
                  <c:v>-53.306499999999971</c:v>
                </c:pt>
                <c:pt idx="158579">
                  <c:v>-53.304499999999962</c:v>
                </c:pt>
                <c:pt idx="158580">
                  <c:v>-53.302499999999952</c:v>
                </c:pt>
                <c:pt idx="158581">
                  <c:v>-53.3005</c:v>
                </c:pt>
                <c:pt idx="158582">
                  <c:v>-53.29849999999999</c:v>
                </c:pt>
                <c:pt idx="158583">
                  <c:v>-53.29649999999998</c:v>
                </c:pt>
                <c:pt idx="158584">
                  <c:v>-53.294499999999971</c:v>
                </c:pt>
                <c:pt idx="158585">
                  <c:v>-53.292499999999961</c:v>
                </c:pt>
                <c:pt idx="158586">
                  <c:v>-53.290499999999952</c:v>
                </c:pt>
                <c:pt idx="158587">
                  <c:v>-53.288499999999999</c:v>
                </c:pt>
                <c:pt idx="158588">
                  <c:v>-53.28649999999999</c:v>
                </c:pt>
                <c:pt idx="158589">
                  <c:v>-53.28449999999998</c:v>
                </c:pt>
                <c:pt idx="158590">
                  <c:v>-53.28249999999997</c:v>
                </c:pt>
                <c:pt idx="158591">
                  <c:v>-53.280499999999961</c:v>
                </c:pt>
                <c:pt idx="158592">
                  <c:v>-53.278499999999951</c:v>
                </c:pt>
                <c:pt idx="158593">
                  <c:v>-53.276499999999999</c:v>
                </c:pt>
                <c:pt idx="158594">
                  <c:v>-53.274499999999989</c:v>
                </c:pt>
                <c:pt idx="158595">
                  <c:v>-53.27249999999998</c:v>
                </c:pt>
                <c:pt idx="158596">
                  <c:v>-53.27049999999997</c:v>
                </c:pt>
                <c:pt idx="158597">
                  <c:v>-53.26849999999996</c:v>
                </c:pt>
                <c:pt idx="158598">
                  <c:v>-53.266499999999951</c:v>
                </c:pt>
                <c:pt idx="158599">
                  <c:v>-53.264499999999998</c:v>
                </c:pt>
                <c:pt idx="158600">
                  <c:v>-53.262499999999989</c:v>
                </c:pt>
                <c:pt idx="158601">
                  <c:v>-53.260499999999979</c:v>
                </c:pt>
                <c:pt idx="158602">
                  <c:v>-53.25849999999997</c:v>
                </c:pt>
                <c:pt idx="158603">
                  <c:v>-53.25649999999996</c:v>
                </c:pt>
                <c:pt idx="158604">
                  <c:v>-53.25449999999995</c:v>
                </c:pt>
                <c:pt idx="158605">
                  <c:v>-53.252499999999998</c:v>
                </c:pt>
                <c:pt idx="158606">
                  <c:v>-53.250499999999988</c:v>
                </c:pt>
                <c:pt idx="158607">
                  <c:v>-53.248499999999979</c:v>
                </c:pt>
                <c:pt idx="158608">
                  <c:v>-53.246499999999969</c:v>
                </c:pt>
                <c:pt idx="158609">
                  <c:v>-53.24449999999996</c:v>
                </c:pt>
                <c:pt idx="158610">
                  <c:v>-53.24249999999995</c:v>
                </c:pt>
                <c:pt idx="158611">
                  <c:v>-53.240499999999997</c:v>
                </c:pt>
                <c:pt idx="158612">
                  <c:v>-53.238499999999988</c:v>
                </c:pt>
                <c:pt idx="158613">
                  <c:v>-53.236499999999978</c:v>
                </c:pt>
                <c:pt idx="158614">
                  <c:v>-53.234499999999969</c:v>
                </c:pt>
                <c:pt idx="158615">
                  <c:v>-53.232499999999959</c:v>
                </c:pt>
                <c:pt idx="158616">
                  <c:v>-53.23049999999995</c:v>
                </c:pt>
                <c:pt idx="158617">
                  <c:v>-53.228499999999997</c:v>
                </c:pt>
                <c:pt idx="158618">
                  <c:v>-53.226499999999987</c:v>
                </c:pt>
                <c:pt idx="158619">
                  <c:v>-53.224499999999978</c:v>
                </c:pt>
                <c:pt idx="158620">
                  <c:v>-53.222499999999968</c:v>
                </c:pt>
                <c:pt idx="158621">
                  <c:v>-53.220499999999959</c:v>
                </c:pt>
                <c:pt idx="158622">
                  <c:v>-53.218499999999949</c:v>
                </c:pt>
                <c:pt idx="158623">
                  <c:v>-53.216499999999996</c:v>
                </c:pt>
                <c:pt idx="158624">
                  <c:v>-53.214499999999987</c:v>
                </c:pt>
                <c:pt idx="158625">
                  <c:v>-53.212499999999977</c:v>
                </c:pt>
                <c:pt idx="158626">
                  <c:v>-53.210499999999968</c:v>
                </c:pt>
                <c:pt idx="158627">
                  <c:v>-53.208499999999958</c:v>
                </c:pt>
                <c:pt idx="158628">
                  <c:v>-53.206500000000005</c:v>
                </c:pt>
                <c:pt idx="158629">
                  <c:v>-53.204499999999996</c:v>
                </c:pt>
                <c:pt idx="158630">
                  <c:v>-53.202499999999986</c:v>
                </c:pt>
                <c:pt idx="158631">
                  <c:v>-53.200499999999977</c:v>
                </c:pt>
                <c:pt idx="158632">
                  <c:v>-53.198499999999967</c:v>
                </c:pt>
                <c:pt idx="158633">
                  <c:v>-53.196499999999958</c:v>
                </c:pt>
                <c:pt idx="158634">
                  <c:v>-53.194500000000005</c:v>
                </c:pt>
                <c:pt idx="158635">
                  <c:v>-53.192499999999995</c:v>
                </c:pt>
                <c:pt idx="158636">
                  <c:v>-53.190499999999986</c:v>
                </c:pt>
                <c:pt idx="158637">
                  <c:v>-53.188499999999976</c:v>
                </c:pt>
                <c:pt idx="158638">
                  <c:v>-53.186499999999967</c:v>
                </c:pt>
                <c:pt idx="158639">
                  <c:v>-53.184499999999957</c:v>
                </c:pt>
                <c:pt idx="158640">
                  <c:v>-53.182500000000005</c:v>
                </c:pt>
                <c:pt idx="158641">
                  <c:v>-53.180499999999995</c:v>
                </c:pt>
                <c:pt idx="158642">
                  <c:v>-53.178499999999985</c:v>
                </c:pt>
                <c:pt idx="158643">
                  <c:v>-53.176499999999976</c:v>
                </c:pt>
                <c:pt idx="158644">
                  <c:v>-53.174499999999966</c:v>
                </c:pt>
                <c:pt idx="158645">
                  <c:v>-53.172499999999957</c:v>
                </c:pt>
                <c:pt idx="158646">
                  <c:v>-53.170500000000004</c:v>
                </c:pt>
                <c:pt idx="158647">
                  <c:v>-53.168499999999995</c:v>
                </c:pt>
                <c:pt idx="158648">
                  <c:v>-53.166499999999985</c:v>
                </c:pt>
                <c:pt idx="158649">
                  <c:v>-53.164499999999975</c:v>
                </c:pt>
                <c:pt idx="158650">
                  <c:v>-53.162499999999966</c:v>
                </c:pt>
                <c:pt idx="158651">
                  <c:v>-53.160499999999956</c:v>
                </c:pt>
                <c:pt idx="158652">
                  <c:v>-53.158500000000004</c:v>
                </c:pt>
                <c:pt idx="158653">
                  <c:v>-53.156499999999994</c:v>
                </c:pt>
                <c:pt idx="158654">
                  <c:v>-53.154499999999985</c:v>
                </c:pt>
                <c:pt idx="158655">
                  <c:v>-53.152499999999975</c:v>
                </c:pt>
                <c:pt idx="158656">
                  <c:v>-53.150499999999965</c:v>
                </c:pt>
                <c:pt idx="158657">
                  <c:v>-53.148499999999956</c:v>
                </c:pt>
                <c:pt idx="158658">
                  <c:v>-53.146500000000003</c:v>
                </c:pt>
                <c:pt idx="158659">
                  <c:v>-53.144499999999994</c:v>
                </c:pt>
                <c:pt idx="158660">
                  <c:v>-53.142499999999984</c:v>
                </c:pt>
                <c:pt idx="158661">
                  <c:v>-53.140499999999975</c:v>
                </c:pt>
                <c:pt idx="158662">
                  <c:v>-53.138499999999965</c:v>
                </c:pt>
                <c:pt idx="158663">
                  <c:v>-53.136499999999955</c:v>
                </c:pt>
                <c:pt idx="158664">
                  <c:v>-53.134500000000003</c:v>
                </c:pt>
                <c:pt idx="158665">
                  <c:v>-53.132499999999993</c:v>
                </c:pt>
                <c:pt idx="158666">
                  <c:v>-53.130499999999984</c:v>
                </c:pt>
                <c:pt idx="158667">
                  <c:v>-53.128499999999974</c:v>
                </c:pt>
                <c:pt idx="158668">
                  <c:v>-53.126499999999965</c:v>
                </c:pt>
                <c:pt idx="158669">
                  <c:v>-53.124499999999955</c:v>
                </c:pt>
                <c:pt idx="158670">
                  <c:v>-53.122500000000002</c:v>
                </c:pt>
                <c:pt idx="158671">
                  <c:v>-53.120499999999993</c:v>
                </c:pt>
                <c:pt idx="158672">
                  <c:v>-53.118499999999983</c:v>
                </c:pt>
                <c:pt idx="158673">
                  <c:v>-53.116499999999974</c:v>
                </c:pt>
                <c:pt idx="158674">
                  <c:v>-53.114499999999964</c:v>
                </c:pt>
                <c:pt idx="158675">
                  <c:v>-53.112499999999955</c:v>
                </c:pt>
                <c:pt idx="158676">
                  <c:v>-53.110500000000002</c:v>
                </c:pt>
                <c:pt idx="158677">
                  <c:v>-53.108499999999992</c:v>
                </c:pt>
                <c:pt idx="158678">
                  <c:v>-53.106499999999983</c:v>
                </c:pt>
                <c:pt idx="158679">
                  <c:v>-53.104499999999973</c:v>
                </c:pt>
                <c:pt idx="158680">
                  <c:v>-53.102499999999964</c:v>
                </c:pt>
                <c:pt idx="158681">
                  <c:v>-53.100499999999954</c:v>
                </c:pt>
                <c:pt idx="158682">
                  <c:v>-53.098500000000001</c:v>
                </c:pt>
                <c:pt idx="158683">
                  <c:v>-53.096499999999992</c:v>
                </c:pt>
                <c:pt idx="158684">
                  <c:v>-53.094499999999982</c:v>
                </c:pt>
                <c:pt idx="158685">
                  <c:v>-53.092499999999973</c:v>
                </c:pt>
                <c:pt idx="158686">
                  <c:v>-53.090499999999963</c:v>
                </c:pt>
                <c:pt idx="158687">
                  <c:v>-53.088499999999954</c:v>
                </c:pt>
                <c:pt idx="158688">
                  <c:v>-53.086500000000001</c:v>
                </c:pt>
                <c:pt idx="158689">
                  <c:v>-53.084499999999991</c:v>
                </c:pt>
                <c:pt idx="158690">
                  <c:v>-53.082499999999982</c:v>
                </c:pt>
                <c:pt idx="158691">
                  <c:v>-53.080499999999972</c:v>
                </c:pt>
                <c:pt idx="158692">
                  <c:v>-53.078499999999963</c:v>
                </c:pt>
                <c:pt idx="158693">
                  <c:v>-53.076499999999953</c:v>
                </c:pt>
                <c:pt idx="158694">
                  <c:v>-53.0745</c:v>
                </c:pt>
                <c:pt idx="158695">
                  <c:v>-53.072499999999991</c:v>
                </c:pt>
                <c:pt idx="158696">
                  <c:v>-53.070499999999981</c:v>
                </c:pt>
                <c:pt idx="158697">
                  <c:v>-53.068499999999972</c:v>
                </c:pt>
                <c:pt idx="158698">
                  <c:v>-53.066499999999962</c:v>
                </c:pt>
                <c:pt idx="158699">
                  <c:v>-53.064499999999953</c:v>
                </c:pt>
                <c:pt idx="158700">
                  <c:v>-53.0625</c:v>
                </c:pt>
                <c:pt idx="158701">
                  <c:v>-53.06049999999999</c:v>
                </c:pt>
                <c:pt idx="158702">
                  <c:v>-53.058499999999981</c:v>
                </c:pt>
                <c:pt idx="158703">
                  <c:v>-53.056499999999971</c:v>
                </c:pt>
                <c:pt idx="158704">
                  <c:v>-53.054499999999962</c:v>
                </c:pt>
                <c:pt idx="158705">
                  <c:v>-53.052499999999952</c:v>
                </c:pt>
                <c:pt idx="158706">
                  <c:v>-53.0505</c:v>
                </c:pt>
                <c:pt idx="158707">
                  <c:v>-53.04849999999999</c:v>
                </c:pt>
                <c:pt idx="158708">
                  <c:v>-53.04649999999998</c:v>
                </c:pt>
                <c:pt idx="158709">
                  <c:v>-53.044499999999971</c:v>
                </c:pt>
                <c:pt idx="158710">
                  <c:v>-53.042499999999961</c:v>
                </c:pt>
                <c:pt idx="158711">
                  <c:v>-53.040499999999952</c:v>
                </c:pt>
                <c:pt idx="158712">
                  <c:v>-53.038499999999999</c:v>
                </c:pt>
                <c:pt idx="158713">
                  <c:v>-53.03649999999999</c:v>
                </c:pt>
                <c:pt idx="158714">
                  <c:v>-53.03449999999998</c:v>
                </c:pt>
                <c:pt idx="158715">
                  <c:v>-53.03249999999997</c:v>
                </c:pt>
                <c:pt idx="158716">
                  <c:v>-53.030499999999961</c:v>
                </c:pt>
                <c:pt idx="158717">
                  <c:v>-53.028499999999951</c:v>
                </c:pt>
                <c:pt idx="158718">
                  <c:v>-53.026499999999999</c:v>
                </c:pt>
                <c:pt idx="158719">
                  <c:v>-53.024499999999989</c:v>
                </c:pt>
                <c:pt idx="158720">
                  <c:v>-53.02249999999998</c:v>
                </c:pt>
                <c:pt idx="158721">
                  <c:v>-53.02049999999997</c:v>
                </c:pt>
                <c:pt idx="158722">
                  <c:v>-53.01849999999996</c:v>
                </c:pt>
                <c:pt idx="158723">
                  <c:v>-53.016499999999951</c:v>
                </c:pt>
                <c:pt idx="158724">
                  <c:v>-53.014499999999998</c:v>
                </c:pt>
                <c:pt idx="158725">
                  <c:v>-53.012499999999989</c:v>
                </c:pt>
                <c:pt idx="158726">
                  <c:v>-53.010499999999979</c:v>
                </c:pt>
                <c:pt idx="158727">
                  <c:v>-53.00849999999997</c:v>
                </c:pt>
                <c:pt idx="158728">
                  <c:v>-53.00649999999996</c:v>
                </c:pt>
                <c:pt idx="158729">
                  <c:v>-53.00449999999995</c:v>
                </c:pt>
                <c:pt idx="158730">
                  <c:v>-53.002499999999998</c:v>
                </c:pt>
                <c:pt idx="158731">
                  <c:v>-53.000499999999988</c:v>
                </c:pt>
                <c:pt idx="158732">
                  <c:v>-52.998499999999979</c:v>
                </c:pt>
                <c:pt idx="158733">
                  <c:v>-52.996499999999969</c:v>
                </c:pt>
                <c:pt idx="158734">
                  <c:v>-52.99449999999996</c:v>
                </c:pt>
                <c:pt idx="158735">
                  <c:v>-52.99249999999995</c:v>
                </c:pt>
                <c:pt idx="158736">
                  <c:v>-52.990499999999997</c:v>
                </c:pt>
                <c:pt idx="158737">
                  <c:v>-52.988499999999988</c:v>
                </c:pt>
                <c:pt idx="158738">
                  <c:v>-52.986499999999978</c:v>
                </c:pt>
                <c:pt idx="158739">
                  <c:v>-52.984499999999969</c:v>
                </c:pt>
                <c:pt idx="158740">
                  <c:v>-52.982499999999959</c:v>
                </c:pt>
                <c:pt idx="158741">
                  <c:v>-52.98049999999995</c:v>
                </c:pt>
                <c:pt idx="158742">
                  <c:v>-52.978499999999997</c:v>
                </c:pt>
                <c:pt idx="158743">
                  <c:v>-52.976499999999987</c:v>
                </c:pt>
                <c:pt idx="158744">
                  <c:v>-52.974499999999978</c:v>
                </c:pt>
                <c:pt idx="158745">
                  <c:v>-52.972499999999968</c:v>
                </c:pt>
                <c:pt idx="158746">
                  <c:v>-52.970499999999959</c:v>
                </c:pt>
                <c:pt idx="158747">
                  <c:v>-52.968499999999949</c:v>
                </c:pt>
                <c:pt idx="158748">
                  <c:v>-52.966499999999996</c:v>
                </c:pt>
                <c:pt idx="158749">
                  <c:v>-52.964499999999987</c:v>
                </c:pt>
                <c:pt idx="158750">
                  <c:v>-52.962499999999977</c:v>
                </c:pt>
                <c:pt idx="158751">
                  <c:v>-52.960499999999968</c:v>
                </c:pt>
                <c:pt idx="158752">
                  <c:v>-52.958499999999958</c:v>
                </c:pt>
                <c:pt idx="158753">
                  <c:v>-52.956500000000005</c:v>
                </c:pt>
                <c:pt idx="158754">
                  <c:v>-52.954499999999996</c:v>
                </c:pt>
                <c:pt idx="158755">
                  <c:v>-52.952499999999986</c:v>
                </c:pt>
                <c:pt idx="158756">
                  <c:v>-52.950499999999977</c:v>
                </c:pt>
                <c:pt idx="158757">
                  <c:v>-52.948499999999967</c:v>
                </c:pt>
                <c:pt idx="158758">
                  <c:v>-52.946499999999958</c:v>
                </c:pt>
                <c:pt idx="158759">
                  <c:v>-52.944500000000005</c:v>
                </c:pt>
                <c:pt idx="158760">
                  <c:v>-52.942499999999995</c:v>
                </c:pt>
                <c:pt idx="158761">
                  <c:v>-52.940499999999986</c:v>
                </c:pt>
                <c:pt idx="158762">
                  <c:v>-52.938499999999976</c:v>
                </c:pt>
                <c:pt idx="158763">
                  <c:v>-52.936499999999967</c:v>
                </c:pt>
                <c:pt idx="158764">
                  <c:v>-52.934499999999957</c:v>
                </c:pt>
                <c:pt idx="158765">
                  <c:v>-52.932500000000005</c:v>
                </c:pt>
                <c:pt idx="158766">
                  <c:v>-52.930499999999995</c:v>
                </c:pt>
                <c:pt idx="158767">
                  <c:v>-52.928499999999985</c:v>
                </c:pt>
                <c:pt idx="158768">
                  <c:v>-52.926499999999976</c:v>
                </c:pt>
                <c:pt idx="158769">
                  <c:v>-52.924499999999966</c:v>
                </c:pt>
                <c:pt idx="158770">
                  <c:v>-52.922499999999957</c:v>
                </c:pt>
                <c:pt idx="158771">
                  <c:v>-52.920500000000004</c:v>
                </c:pt>
                <c:pt idx="158772">
                  <c:v>-52.918499999999995</c:v>
                </c:pt>
                <c:pt idx="158773">
                  <c:v>-52.916499999999985</c:v>
                </c:pt>
                <c:pt idx="158774">
                  <c:v>-52.914499999999975</c:v>
                </c:pt>
                <c:pt idx="158775">
                  <c:v>-52.912499999999966</c:v>
                </c:pt>
                <c:pt idx="158776">
                  <c:v>-52.910499999999956</c:v>
                </c:pt>
                <c:pt idx="158777">
                  <c:v>-52.908500000000004</c:v>
                </c:pt>
                <c:pt idx="158778">
                  <c:v>-52.906499999999994</c:v>
                </c:pt>
                <c:pt idx="158779">
                  <c:v>-52.904499999999985</c:v>
                </c:pt>
                <c:pt idx="158780">
                  <c:v>-52.902499999999975</c:v>
                </c:pt>
                <c:pt idx="158781">
                  <c:v>-52.900499999999965</c:v>
                </c:pt>
                <c:pt idx="158782">
                  <c:v>-52.898499999999956</c:v>
                </c:pt>
                <c:pt idx="158783">
                  <c:v>-52.896500000000003</c:v>
                </c:pt>
                <c:pt idx="158784">
                  <c:v>-52.894499999999994</c:v>
                </c:pt>
                <c:pt idx="158785">
                  <c:v>-52.892499999999984</c:v>
                </c:pt>
                <c:pt idx="158786">
                  <c:v>-52.890499999999975</c:v>
                </c:pt>
                <c:pt idx="158787">
                  <c:v>-52.888499999999965</c:v>
                </c:pt>
                <c:pt idx="158788">
                  <c:v>-52.886499999999955</c:v>
                </c:pt>
                <c:pt idx="158789">
                  <c:v>-52.884500000000003</c:v>
                </c:pt>
                <c:pt idx="158790">
                  <c:v>-52.882499999999993</c:v>
                </c:pt>
                <c:pt idx="158791">
                  <c:v>-52.880499999999984</c:v>
                </c:pt>
                <c:pt idx="158792">
                  <c:v>-52.878499999999974</c:v>
                </c:pt>
                <c:pt idx="158793">
                  <c:v>-52.876499999999965</c:v>
                </c:pt>
                <c:pt idx="158794">
                  <c:v>-52.874499999999955</c:v>
                </c:pt>
                <c:pt idx="158795">
                  <c:v>-52.872500000000002</c:v>
                </c:pt>
                <c:pt idx="158796">
                  <c:v>-52.870499999999993</c:v>
                </c:pt>
                <c:pt idx="158797">
                  <c:v>-52.868499999999983</c:v>
                </c:pt>
                <c:pt idx="158798">
                  <c:v>-52.866499999999974</c:v>
                </c:pt>
                <c:pt idx="158799">
                  <c:v>-52.864499999999964</c:v>
                </c:pt>
                <c:pt idx="158800">
                  <c:v>-52.862499999999955</c:v>
                </c:pt>
                <c:pt idx="158801">
                  <c:v>-52.860500000000002</c:v>
                </c:pt>
                <c:pt idx="158802">
                  <c:v>-52.858499999999992</c:v>
                </c:pt>
                <c:pt idx="158803">
                  <c:v>-52.856499999999983</c:v>
                </c:pt>
                <c:pt idx="158804">
                  <c:v>-52.854499999999973</c:v>
                </c:pt>
                <c:pt idx="158805">
                  <c:v>-52.852499999999964</c:v>
                </c:pt>
                <c:pt idx="158806">
                  <c:v>-52.850499999999954</c:v>
                </c:pt>
                <c:pt idx="158807">
                  <c:v>-52.848500000000001</c:v>
                </c:pt>
                <c:pt idx="158808">
                  <c:v>-52.846499999999992</c:v>
                </c:pt>
                <c:pt idx="158809">
                  <c:v>-52.844499999999982</c:v>
                </c:pt>
                <c:pt idx="158810">
                  <c:v>-52.842499999999973</c:v>
                </c:pt>
                <c:pt idx="158811">
                  <c:v>-52.840499999999963</c:v>
                </c:pt>
                <c:pt idx="158812">
                  <c:v>-52.838499999999954</c:v>
                </c:pt>
                <c:pt idx="158813">
                  <c:v>-52.836500000000001</c:v>
                </c:pt>
                <c:pt idx="158814">
                  <c:v>-52.834499999999991</c:v>
                </c:pt>
                <c:pt idx="158815">
                  <c:v>-52.832499999999982</c:v>
                </c:pt>
                <c:pt idx="158816">
                  <c:v>-52.830499999999972</c:v>
                </c:pt>
                <c:pt idx="158817">
                  <c:v>-52.828499999999963</c:v>
                </c:pt>
                <c:pt idx="158818">
                  <c:v>-52.826499999999953</c:v>
                </c:pt>
                <c:pt idx="158819">
                  <c:v>-52.8245</c:v>
                </c:pt>
                <c:pt idx="158820">
                  <c:v>-52.822499999999991</c:v>
                </c:pt>
                <c:pt idx="158821">
                  <c:v>-52.820499999999981</c:v>
                </c:pt>
                <c:pt idx="158822">
                  <c:v>-52.818499999999972</c:v>
                </c:pt>
                <c:pt idx="158823">
                  <c:v>-52.816499999999962</c:v>
                </c:pt>
                <c:pt idx="158824">
                  <c:v>-52.814499999999953</c:v>
                </c:pt>
                <c:pt idx="158825">
                  <c:v>-52.8125</c:v>
                </c:pt>
                <c:pt idx="158826">
                  <c:v>-52.81049999999999</c:v>
                </c:pt>
                <c:pt idx="158827">
                  <c:v>-52.808499999999981</c:v>
                </c:pt>
                <c:pt idx="158828">
                  <c:v>-52.806499999999971</c:v>
                </c:pt>
                <c:pt idx="158829">
                  <c:v>-52.804499999999962</c:v>
                </c:pt>
                <c:pt idx="158830">
                  <c:v>-52.802499999999952</c:v>
                </c:pt>
                <c:pt idx="158831">
                  <c:v>-52.8005</c:v>
                </c:pt>
                <c:pt idx="158832">
                  <c:v>-52.79849999999999</c:v>
                </c:pt>
                <c:pt idx="158833">
                  <c:v>-52.79649999999998</c:v>
                </c:pt>
                <c:pt idx="158834">
                  <c:v>-52.794499999999971</c:v>
                </c:pt>
                <c:pt idx="158835">
                  <c:v>-52.792499999999961</c:v>
                </c:pt>
                <c:pt idx="158836">
                  <c:v>-52.790499999999952</c:v>
                </c:pt>
                <c:pt idx="158837">
                  <c:v>-52.788499999999999</c:v>
                </c:pt>
                <c:pt idx="158838">
                  <c:v>-52.78649999999999</c:v>
                </c:pt>
                <c:pt idx="158839">
                  <c:v>-52.78449999999998</c:v>
                </c:pt>
                <c:pt idx="158840">
                  <c:v>-52.78249999999997</c:v>
                </c:pt>
                <c:pt idx="158841">
                  <c:v>-52.780499999999961</c:v>
                </c:pt>
                <c:pt idx="158842">
                  <c:v>-52.778499999999951</c:v>
                </c:pt>
                <c:pt idx="158843">
                  <c:v>-52.776499999999999</c:v>
                </c:pt>
                <c:pt idx="158844">
                  <c:v>-52.774499999999989</c:v>
                </c:pt>
                <c:pt idx="158845">
                  <c:v>-52.77249999999998</c:v>
                </c:pt>
                <c:pt idx="158846">
                  <c:v>-52.77049999999997</c:v>
                </c:pt>
                <c:pt idx="158847">
                  <c:v>-52.76849999999996</c:v>
                </c:pt>
                <c:pt idx="158848">
                  <c:v>-52.766499999999951</c:v>
                </c:pt>
                <c:pt idx="158849">
                  <c:v>-52.764499999999998</c:v>
                </c:pt>
                <c:pt idx="158850">
                  <c:v>-52.762499999999989</c:v>
                </c:pt>
                <c:pt idx="158851">
                  <c:v>-52.760499999999979</c:v>
                </c:pt>
                <c:pt idx="158852">
                  <c:v>-52.75849999999997</c:v>
                </c:pt>
                <c:pt idx="158853">
                  <c:v>-52.75649999999996</c:v>
                </c:pt>
                <c:pt idx="158854">
                  <c:v>-52.75449999999995</c:v>
                </c:pt>
                <c:pt idx="158855">
                  <c:v>-52.752499999999998</c:v>
                </c:pt>
                <c:pt idx="158856">
                  <c:v>-52.750499999999988</c:v>
                </c:pt>
                <c:pt idx="158857">
                  <c:v>-52.748499999999979</c:v>
                </c:pt>
                <c:pt idx="158858">
                  <c:v>-52.746499999999969</c:v>
                </c:pt>
                <c:pt idx="158859">
                  <c:v>-52.74449999999996</c:v>
                </c:pt>
                <c:pt idx="158860">
                  <c:v>-52.74249999999995</c:v>
                </c:pt>
                <c:pt idx="158861">
                  <c:v>-52.740499999999997</c:v>
                </c:pt>
                <c:pt idx="158862">
                  <c:v>-52.738499999999988</c:v>
                </c:pt>
                <c:pt idx="158863">
                  <c:v>-52.736499999999978</c:v>
                </c:pt>
                <c:pt idx="158864">
                  <c:v>-52.734499999999969</c:v>
                </c:pt>
                <c:pt idx="158865">
                  <c:v>-52.732499999999959</c:v>
                </c:pt>
                <c:pt idx="158866">
                  <c:v>-52.73049999999995</c:v>
                </c:pt>
                <c:pt idx="158867">
                  <c:v>-52.728499999999997</c:v>
                </c:pt>
                <c:pt idx="158868">
                  <c:v>-52.726499999999987</c:v>
                </c:pt>
                <c:pt idx="158869">
                  <c:v>-52.724499999999978</c:v>
                </c:pt>
                <c:pt idx="158870">
                  <c:v>-52.722499999999968</c:v>
                </c:pt>
                <c:pt idx="158871">
                  <c:v>-52.720499999999959</c:v>
                </c:pt>
                <c:pt idx="158872">
                  <c:v>-52.718499999999949</c:v>
                </c:pt>
                <c:pt idx="158873">
                  <c:v>-52.716499999999996</c:v>
                </c:pt>
                <c:pt idx="158874">
                  <c:v>-52.714499999999987</c:v>
                </c:pt>
                <c:pt idx="158875">
                  <c:v>-52.712499999999977</c:v>
                </c:pt>
                <c:pt idx="158876">
                  <c:v>-52.710499999999968</c:v>
                </c:pt>
                <c:pt idx="158877">
                  <c:v>-52.708499999999958</c:v>
                </c:pt>
                <c:pt idx="158878">
                  <c:v>-52.706500000000005</c:v>
                </c:pt>
                <c:pt idx="158879">
                  <c:v>-52.704499999999996</c:v>
                </c:pt>
                <c:pt idx="158880">
                  <c:v>-52.702499999999986</c:v>
                </c:pt>
                <c:pt idx="158881">
                  <c:v>-52.700499999999977</c:v>
                </c:pt>
                <c:pt idx="158882">
                  <c:v>-52.698499999999967</c:v>
                </c:pt>
                <c:pt idx="158883">
                  <c:v>-52.696499999999958</c:v>
                </c:pt>
                <c:pt idx="158884">
                  <c:v>-52.694500000000005</c:v>
                </c:pt>
                <c:pt idx="158885">
                  <c:v>-52.692499999999995</c:v>
                </c:pt>
                <c:pt idx="158886">
                  <c:v>-52.690499999999986</c:v>
                </c:pt>
                <c:pt idx="158887">
                  <c:v>-52.688499999999976</c:v>
                </c:pt>
                <c:pt idx="158888">
                  <c:v>-52.686499999999967</c:v>
                </c:pt>
                <c:pt idx="158889">
                  <c:v>-52.684499999999957</c:v>
                </c:pt>
                <c:pt idx="158890">
                  <c:v>-52.682500000000005</c:v>
                </c:pt>
                <c:pt idx="158891">
                  <c:v>-52.680499999999995</c:v>
                </c:pt>
                <c:pt idx="158892">
                  <c:v>-52.678499999999985</c:v>
                </c:pt>
                <c:pt idx="158893">
                  <c:v>-52.676499999999976</c:v>
                </c:pt>
                <c:pt idx="158894">
                  <c:v>-52.674499999999966</c:v>
                </c:pt>
                <c:pt idx="158895">
                  <c:v>-52.672499999999957</c:v>
                </c:pt>
                <c:pt idx="158896">
                  <c:v>-52.670500000000004</c:v>
                </c:pt>
                <c:pt idx="158897">
                  <c:v>-52.668499999999995</c:v>
                </c:pt>
                <c:pt idx="158898">
                  <c:v>-52.666499999999985</c:v>
                </c:pt>
                <c:pt idx="158899">
                  <c:v>-52.664499999999975</c:v>
                </c:pt>
                <c:pt idx="158900">
                  <c:v>-52.662499999999966</c:v>
                </c:pt>
                <c:pt idx="158901">
                  <c:v>-52.660499999999956</c:v>
                </c:pt>
                <c:pt idx="158902">
                  <c:v>-52.658500000000004</c:v>
                </c:pt>
                <c:pt idx="158903">
                  <c:v>-52.656499999999994</c:v>
                </c:pt>
                <c:pt idx="158904">
                  <c:v>-52.654499999999985</c:v>
                </c:pt>
                <c:pt idx="158905">
                  <c:v>-52.652499999999975</c:v>
                </c:pt>
                <c:pt idx="158906">
                  <c:v>-52.650499999999965</c:v>
                </c:pt>
                <c:pt idx="158907">
                  <c:v>-52.648499999999956</c:v>
                </c:pt>
                <c:pt idx="158908">
                  <c:v>-52.646500000000003</c:v>
                </c:pt>
                <c:pt idx="158909">
                  <c:v>-52.644499999999994</c:v>
                </c:pt>
                <c:pt idx="158910">
                  <c:v>-52.642499999999984</c:v>
                </c:pt>
                <c:pt idx="158911">
                  <c:v>-52.640499999999975</c:v>
                </c:pt>
                <c:pt idx="158912">
                  <c:v>-52.638499999999965</c:v>
                </c:pt>
                <c:pt idx="158913">
                  <c:v>-52.636499999999955</c:v>
                </c:pt>
                <c:pt idx="158914">
                  <c:v>-52.634500000000003</c:v>
                </c:pt>
                <c:pt idx="158915">
                  <c:v>-52.632499999999993</c:v>
                </c:pt>
                <c:pt idx="158916">
                  <c:v>-52.630499999999984</c:v>
                </c:pt>
                <c:pt idx="158917">
                  <c:v>-52.628499999999974</c:v>
                </c:pt>
                <c:pt idx="158918">
                  <c:v>-52.626499999999965</c:v>
                </c:pt>
                <c:pt idx="158919">
                  <c:v>-52.624499999999955</c:v>
                </c:pt>
                <c:pt idx="158920">
                  <c:v>-52.622500000000002</c:v>
                </c:pt>
                <c:pt idx="158921">
                  <c:v>-52.620499999999993</c:v>
                </c:pt>
                <c:pt idx="158922">
                  <c:v>-52.618499999999983</c:v>
                </c:pt>
                <c:pt idx="158923">
                  <c:v>-52.616499999999974</c:v>
                </c:pt>
                <c:pt idx="158924">
                  <c:v>-52.614499999999964</c:v>
                </c:pt>
                <c:pt idx="158925">
                  <c:v>-52.612499999999955</c:v>
                </c:pt>
                <c:pt idx="158926">
                  <c:v>-52.610500000000002</c:v>
                </c:pt>
                <c:pt idx="158927">
                  <c:v>-52.608499999999992</c:v>
                </c:pt>
                <c:pt idx="158928">
                  <c:v>-52.606499999999983</c:v>
                </c:pt>
                <c:pt idx="158929">
                  <c:v>-52.604499999999973</c:v>
                </c:pt>
                <c:pt idx="158930">
                  <c:v>-52.602499999999964</c:v>
                </c:pt>
                <c:pt idx="158931">
                  <c:v>-52.600499999999954</c:v>
                </c:pt>
                <c:pt idx="158932">
                  <c:v>-52.598500000000001</c:v>
                </c:pt>
                <c:pt idx="158933">
                  <c:v>-52.596499999999992</c:v>
                </c:pt>
                <c:pt idx="158934">
                  <c:v>-52.594499999999982</c:v>
                </c:pt>
                <c:pt idx="158935">
                  <c:v>-52.592499999999973</c:v>
                </c:pt>
                <c:pt idx="158936">
                  <c:v>-52.590499999999963</c:v>
                </c:pt>
                <c:pt idx="158937">
                  <c:v>-52.588499999999954</c:v>
                </c:pt>
                <c:pt idx="158938">
                  <c:v>-52.586500000000001</c:v>
                </c:pt>
                <c:pt idx="158939">
                  <c:v>-52.584499999999991</c:v>
                </c:pt>
                <c:pt idx="158940">
                  <c:v>-52.582499999999982</c:v>
                </c:pt>
                <c:pt idx="158941">
                  <c:v>-52.580499999999972</c:v>
                </c:pt>
                <c:pt idx="158942">
                  <c:v>-52.578499999999963</c:v>
                </c:pt>
                <c:pt idx="158943">
                  <c:v>-52.576499999999953</c:v>
                </c:pt>
                <c:pt idx="158944">
                  <c:v>-52.5745</c:v>
                </c:pt>
                <c:pt idx="158945">
                  <c:v>-52.572499999999991</c:v>
                </c:pt>
                <c:pt idx="158946">
                  <c:v>-52.570499999999981</c:v>
                </c:pt>
                <c:pt idx="158947">
                  <c:v>-52.568499999999972</c:v>
                </c:pt>
                <c:pt idx="158948">
                  <c:v>-52.566499999999962</c:v>
                </c:pt>
                <c:pt idx="158949">
                  <c:v>-52.564499999999953</c:v>
                </c:pt>
                <c:pt idx="158950">
                  <c:v>-52.5625</c:v>
                </c:pt>
                <c:pt idx="158951">
                  <c:v>-52.56049999999999</c:v>
                </c:pt>
                <c:pt idx="158952">
                  <c:v>-52.558499999999981</c:v>
                </c:pt>
                <c:pt idx="158953">
                  <c:v>-52.556499999999971</c:v>
                </c:pt>
                <c:pt idx="158954">
                  <c:v>-52.554499999999962</c:v>
                </c:pt>
                <c:pt idx="158955">
                  <c:v>-52.552499999999952</c:v>
                </c:pt>
                <c:pt idx="158956">
                  <c:v>-52.5505</c:v>
                </c:pt>
                <c:pt idx="158957">
                  <c:v>-52.54849999999999</c:v>
                </c:pt>
                <c:pt idx="158958">
                  <c:v>-52.54649999999998</c:v>
                </c:pt>
                <c:pt idx="158959">
                  <c:v>-52.544499999999971</c:v>
                </c:pt>
                <c:pt idx="158960">
                  <c:v>-52.542499999999961</c:v>
                </c:pt>
                <c:pt idx="158961">
                  <c:v>-52.540499999999952</c:v>
                </c:pt>
                <c:pt idx="158962">
                  <c:v>-52.538499999999999</c:v>
                </c:pt>
                <c:pt idx="158963">
                  <c:v>-52.53649999999999</c:v>
                </c:pt>
                <c:pt idx="158964">
                  <c:v>-52.53449999999998</c:v>
                </c:pt>
                <c:pt idx="158965">
                  <c:v>-52.53249999999997</c:v>
                </c:pt>
                <c:pt idx="158966">
                  <c:v>-52.530499999999961</c:v>
                </c:pt>
                <c:pt idx="158967">
                  <c:v>-52.528499999999951</c:v>
                </c:pt>
                <c:pt idx="158968">
                  <c:v>-52.526499999999999</c:v>
                </c:pt>
                <c:pt idx="158969">
                  <c:v>-52.524499999999989</c:v>
                </c:pt>
                <c:pt idx="158970">
                  <c:v>-52.52249999999998</c:v>
                </c:pt>
                <c:pt idx="158971">
                  <c:v>-52.52049999999997</c:v>
                </c:pt>
                <c:pt idx="158972">
                  <c:v>-52.51849999999996</c:v>
                </c:pt>
                <c:pt idx="158973">
                  <c:v>-52.516499999999951</c:v>
                </c:pt>
                <c:pt idx="158974">
                  <c:v>-52.514499999999998</c:v>
                </c:pt>
                <c:pt idx="158975">
                  <c:v>-52.512499999999989</c:v>
                </c:pt>
                <c:pt idx="158976">
                  <c:v>-52.510499999999979</c:v>
                </c:pt>
                <c:pt idx="158977">
                  <c:v>-52.50849999999997</c:v>
                </c:pt>
                <c:pt idx="158978">
                  <c:v>-52.50649999999996</c:v>
                </c:pt>
                <c:pt idx="158979">
                  <c:v>-52.50449999999995</c:v>
                </c:pt>
                <c:pt idx="158980">
                  <c:v>-52.502499999999998</c:v>
                </c:pt>
                <c:pt idx="158981">
                  <c:v>-52.500499999999988</c:v>
                </c:pt>
                <c:pt idx="158982">
                  <c:v>-52.498499999999979</c:v>
                </c:pt>
                <c:pt idx="158983">
                  <c:v>-52.496499999999969</c:v>
                </c:pt>
                <c:pt idx="158984">
                  <c:v>-52.49449999999996</c:v>
                </c:pt>
                <c:pt idx="158985">
                  <c:v>-52.49249999999995</c:v>
                </c:pt>
                <c:pt idx="158986">
                  <c:v>-52.490499999999997</c:v>
                </c:pt>
                <c:pt idx="158987">
                  <c:v>-52.488499999999988</c:v>
                </c:pt>
                <c:pt idx="158988">
                  <c:v>-52.486499999999978</c:v>
                </c:pt>
                <c:pt idx="158989">
                  <c:v>-52.484499999999969</c:v>
                </c:pt>
                <c:pt idx="158990">
                  <c:v>-52.482499999999959</c:v>
                </c:pt>
                <c:pt idx="158991">
                  <c:v>-52.48049999999995</c:v>
                </c:pt>
                <c:pt idx="158992">
                  <c:v>-52.478499999999997</c:v>
                </c:pt>
                <c:pt idx="158993">
                  <c:v>-52.476499999999987</c:v>
                </c:pt>
                <c:pt idx="158994">
                  <c:v>-52.474499999999978</c:v>
                </c:pt>
                <c:pt idx="158995">
                  <c:v>-52.472499999999968</c:v>
                </c:pt>
                <c:pt idx="158996">
                  <c:v>-52.470499999999959</c:v>
                </c:pt>
                <c:pt idx="158997">
                  <c:v>-52.468499999999949</c:v>
                </c:pt>
                <c:pt idx="158998">
                  <c:v>-52.466499999999996</c:v>
                </c:pt>
                <c:pt idx="158999">
                  <c:v>-52.464499999999987</c:v>
                </c:pt>
                <c:pt idx="159000">
                  <c:v>-52.462499999999977</c:v>
                </c:pt>
                <c:pt idx="159001">
                  <c:v>-52.460499999999968</c:v>
                </c:pt>
                <c:pt idx="159002">
                  <c:v>-52.458499999999958</c:v>
                </c:pt>
                <c:pt idx="159003">
                  <c:v>-52.456500000000005</c:v>
                </c:pt>
                <c:pt idx="159004">
                  <c:v>-52.454499999999996</c:v>
                </c:pt>
                <c:pt idx="159005">
                  <c:v>-52.452499999999986</c:v>
                </c:pt>
                <c:pt idx="159006">
                  <c:v>-52.450499999999977</c:v>
                </c:pt>
                <c:pt idx="159007">
                  <c:v>-52.448499999999967</c:v>
                </c:pt>
                <c:pt idx="159008">
                  <c:v>-52.446499999999958</c:v>
                </c:pt>
                <c:pt idx="159009">
                  <c:v>-52.444500000000005</c:v>
                </c:pt>
                <c:pt idx="159010">
                  <c:v>-52.442499999999995</c:v>
                </c:pt>
                <c:pt idx="159011">
                  <c:v>-52.440499999999986</c:v>
                </c:pt>
                <c:pt idx="159012">
                  <c:v>-52.438499999999976</c:v>
                </c:pt>
                <c:pt idx="159013">
                  <c:v>-52.436499999999967</c:v>
                </c:pt>
                <c:pt idx="159014">
                  <c:v>-52.434499999999957</c:v>
                </c:pt>
                <c:pt idx="159015">
                  <c:v>-52.432500000000005</c:v>
                </c:pt>
                <c:pt idx="159016">
                  <c:v>-52.430499999999995</c:v>
                </c:pt>
                <c:pt idx="159017">
                  <c:v>-52.428499999999985</c:v>
                </c:pt>
                <c:pt idx="159018">
                  <c:v>-52.426499999999976</c:v>
                </c:pt>
                <c:pt idx="159019">
                  <c:v>-52.424499999999966</c:v>
                </c:pt>
                <c:pt idx="159020">
                  <c:v>-52.422499999999957</c:v>
                </c:pt>
                <c:pt idx="159021">
                  <c:v>-52.420500000000004</c:v>
                </c:pt>
                <c:pt idx="159022">
                  <c:v>-52.418499999999995</c:v>
                </c:pt>
                <c:pt idx="159023">
                  <c:v>-52.416499999999985</c:v>
                </c:pt>
                <c:pt idx="159024">
                  <c:v>-52.414499999999975</c:v>
                </c:pt>
                <c:pt idx="159025">
                  <c:v>-52.412499999999966</c:v>
                </c:pt>
                <c:pt idx="159026">
                  <c:v>-52.410499999999956</c:v>
                </c:pt>
                <c:pt idx="159027">
                  <c:v>-52.408500000000004</c:v>
                </c:pt>
                <c:pt idx="159028">
                  <c:v>-52.406499999999994</c:v>
                </c:pt>
                <c:pt idx="159029">
                  <c:v>-52.404499999999985</c:v>
                </c:pt>
                <c:pt idx="159030">
                  <c:v>-52.402499999999975</c:v>
                </c:pt>
                <c:pt idx="159031">
                  <c:v>-52.400499999999965</c:v>
                </c:pt>
                <c:pt idx="159032">
                  <c:v>-52.398499999999956</c:v>
                </c:pt>
                <c:pt idx="159033">
                  <c:v>-52.396500000000003</c:v>
                </c:pt>
                <c:pt idx="159034">
                  <c:v>-52.394499999999994</c:v>
                </c:pt>
                <c:pt idx="159035">
                  <c:v>-52.392499999999984</c:v>
                </c:pt>
                <c:pt idx="159036">
                  <c:v>-52.390499999999975</c:v>
                </c:pt>
                <c:pt idx="159037">
                  <c:v>-52.388499999999965</c:v>
                </c:pt>
                <c:pt idx="159038">
                  <c:v>-52.386499999999955</c:v>
                </c:pt>
                <c:pt idx="159039">
                  <c:v>-52.384500000000003</c:v>
                </c:pt>
                <c:pt idx="159040">
                  <c:v>-52.382499999999993</c:v>
                </c:pt>
                <c:pt idx="159041">
                  <c:v>-52.380499999999984</c:v>
                </c:pt>
                <c:pt idx="159042">
                  <c:v>-52.378499999999974</c:v>
                </c:pt>
                <c:pt idx="159043">
                  <c:v>-52.376499999999965</c:v>
                </c:pt>
                <c:pt idx="159044">
                  <c:v>-52.374499999999955</c:v>
                </c:pt>
                <c:pt idx="159045">
                  <c:v>-52.372500000000002</c:v>
                </c:pt>
                <c:pt idx="159046">
                  <c:v>-52.370499999999993</c:v>
                </c:pt>
                <c:pt idx="159047">
                  <c:v>-52.368499999999983</c:v>
                </c:pt>
                <c:pt idx="159048">
                  <c:v>-52.366499999999974</c:v>
                </c:pt>
                <c:pt idx="159049">
                  <c:v>-52.364499999999964</c:v>
                </c:pt>
                <c:pt idx="159050">
                  <c:v>-52.362499999999955</c:v>
                </c:pt>
                <c:pt idx="159051">
                  <c:v>-52.360500000000002</c:v>
                </c:pt>
                <c:pt idx="159052">
                  <c:v>-52.358499999999992</c:v>
                </c:pt>
                <c:pt idx="159053">
                  <c:v>-52.356499999999983</c:v>
                </c:pt>
                <c:pt idx="159054">
                  <c:v>-52.354499999999973</c:v>
                </c:pt>
                <c:pt idx="159055">
                  <c:v>-52.352499999999964</c:v>
                </c:pt>
                <c:pt idx="159056">
                  <c:v>-52.350499999999954</c:v>
                </c:pt>
                <c:pt idx="159057">
                  <c:v>-52.348500000000001</c:v>
                </c:pt>
                <c:pt idx="159058">
                  <c:v>-52.346499999999992</c:v>
                </c:pt>
                <c:pt idx="159059">
                  <c:v>-52.344499999999982</c:v>
                </c:pt>
                <c:pt idx="159060">
                  <c:v>-52.342499999999973</c:v>
                </c:pt>
                <c:pt idx="159061">
                  <c:v>-52.340499999999963</c:v>
                </c:pt>
                <c:pt idx="159062">
                  <c:v>-52.338499999999954</c:v>
                </c:pt>
                <c:pt idx="159063">
                  <c:v>-52.336500000000001</c:v>
                </c:pt>
                <c:pt idx="159064">
                  <c:v>-52.334499999999991</c:v>
                </c:pt>
                <c:pt idx="159065">
                  <c:v>-52.332499999999982</c:v>
                </c:pt>
                <c:pt idx="159066">
                  <c:v>-52.330499999999972</c:v>
                </c:pt>
                <c:pt idx="159067">
                  <c:v>-52.328499999999963</c:v>
                </c:pt>
                <c:pt idx="159068">
                  <c:v>-52.326499999999953</c:v>
                </c:pt>
                <c:pt idx="159069">
                  <c:v>-52.3245</c:v>
                </c:pt>
                <c:pt idx="159070">
                  <c:v>-52.322499999999991</c:v>
                </c:pt>
                <c:pt idx="159071">
                  <c:v>-52.320499999999981</c:v>
                </c:pt>
                <c:pt idx="159072">
                  <c:v>-52.318499999999972</c:v>
                </c:pt>
                <c:pt idx="159073">
                  <c:v>-52.316499999999962</c:v>
                </c:pt>
                <c:pt idx="159074">
                  <c:v>-52.314499999999953</c:v>
                </c:pt>
                <c:pt idx="159075">
                  <c:v>-52.3125</c:v>
                </c:pt>
                <c:pt idx="159076">
                  <c:v>-52.31049999999999</c:v>
                </c:pt>
                <c:pt idx="159077">
                  <c:v>-52.308499999999981</c:v>
                </c:pt>
                <c:pt idx="159078">
                  <c:v>-52.306499999999971</c:v>
                </c:pt>
                <c:pt idx="159079">
                  <c:v>-52.304499999999962</c:v>
                </c:pt>
                <c:pt idx="159080">
                  <c:v>-52.302499999999952</c:v>
                </c:pt>
                <c:pt idx="159081">
                  <c:v>-52.3005</c:v>
                </c:pt>
                <c:pt idx="159082">
                  <c:v>-52.29849999999999</c:v>
                </c:pt>
                <c:pt idx="159083">
                  <c:v>-52.29649999999998</c:v>
                </c:pt>
                <c:pt idx="159084">
                  <c:v>-52.294499999999971</c:v>
                </c:pt>
                <c:pt idx="159085">
                  <c:v>-52.292499999999961</c:v>
                </c:pt>
                <c:pt idx="159086">
                  <c:v>-52.290499999999952</c:v>
                </c:pt>
                <c:pt idx="159087">
                  <c:v>-52.288499999999999</c:v>
                </c:pt>
                <c:pt idx="159088">
                  <c:v>-52.28649999999999</c:v>
                </c:pt>
                <c:pt idx="159089">
                  <c:v>-52.28449999999998</c:v>
                </c:pt>
                <c:pt idx="159090">
                  <c:v>-52.28249999999997</c:v>
                </c:pt>
                <c:pt idx="159091">
                  <c:v>-52.280499999999961</c:v>
                </c:pt>
                <c:pt idx="159092">
                  <c:v>-52.278499999999951</c:v>
                </c:pt>
                <c:pt idx="159093">
                  <c:v>-52.276499999999999</c:v>
                </c:pt>
                <c:pt idx="159094">
                  <c:v>-52.274499999999989</c:v>
                </c:pt>
                <c:pt idx="159095">
                  <c:v>-52.27249999999998</c:v>
                </c:pt>
                <c:pt idx="159096">
                  <c:v>-52.27049999999997</c:v>
                </c:pt>
                <c:pt idx="159097">
                  <c:v>-52.26849999999996</c:v>
                </c:pt>
                <c:pt idx="159098">
                  <c:v>-52.266499999999951</c:v>
                </c:pt>
                <c:pt idx="159099">
                  <c:v>-52.264499999999998</c:v>
                </c:pt>
                <c:pt idx="159100">
                  <c:v>-52.262499999999989</c:v>
                </c:pt>
                <c:pt idx="159101">
                  <c:v>-52.260499999999979</c:v>
                </c:pt>
                <c:pt idx="159102">
                  <c:v>-52.25849999999997</c:v>
                </c:pt>
                <c:pt idx="159103">
                  <c:v>-52.25649999999996</c:v>
                </c:pt>
                <c:pt idx="159104">
                  <c:v>-52.25449999999995</c:v>
                </c:pt>
                <c:pt idx="159105">
                  <c:v>-52.252499999999998</c:v>
                </c:pt>
                <c:pt idx="159106">
                  <c:v>-52.250499999999988</c:v>
                </c:pt>
                <c:pt idx="159107">
                  <c:v>-52.248499999999979</c:v>
                </c:pt>
                <c:pt idx="159108">
                  <c:v>-52.246499999999969</c:v>
                </c:pt>
                <c:pt idx="159109">
                  <c:v>-52.24449999999996</c:v>
                </c:pt>
                <c:pt idx="159110">
                  <c:v>-52.24249999999995</c:v>
                </c:pt>
                <c:pt idx="159111">
                  <c:v>-52.240499999999997</c:v>
                </c:pt>
                <c:pt idx="159112">
                  <c:v>-52.238499999999988</c:v>
                </c:pt>
                <c:pt idx="159113">
                  <c:v>-52.236499999999978</c:v>
                </c:pt>
                <c:pt idx="159114">
                  <c:v>-52.234499999999969</c:v>
                </c:pt>
                <c:pt idx="159115">
                  <c:v>-52.232499999999959</c:v>
                </c:pt>
                <c:pt idx="159116">
                  <c:v>-52.23049999999995</c:v>
                </c:pt>
                <c:pt idx="159117">
                  <c:v>-52.228499999999997</c:v>
                </c:pt>
                <c:pt idx="159118">
                  <c:v>-52.226499999999987</c:v>
                </c:pt>
                <c:pt idx="159119">
                  <c:v>-52.224499999999978</c:v>
                </c:pt>
                <c:pt idx="159120">
                  <c:v>-52.222499999999968</c:v>
                </c:pt>
                <c:pt idx="159121">
                  <c:v>-52.220499999999959</c:v>
                </c:pt>
                <c:pt idx="159122">
                  <c:v>-52.218499999999949</c:v>
                </c:pt>
                <c:pt idx="159123">
                  <c:v>-52.216499999999996</c:v>
                </c:pt>
                <c:pt idx="159124">
                  <c:v>-52.214499999999987</c:v>
                </c:pt>
                <c:pt idx="159125">
                  <c:v>-52.212499999999977</c:v>
                </c:pt>
                <c:pt idx="159126">
                  <c:v>-52.210499999999968</c:v>
                </c:pt>
                <c:pt idx="159127">
                  <c:v>-52.208499999999958</c:v>
                </c:pt>
                <c:pt idx="159128">
                  <c:v>-52.206500000000005</c:v>
                </c:pt>
                <c:pt idx="159129">
                  <c:v>-52.204499999999996</c:v>
                </c:pt>
                <c:pt idx="159130">
                  <c:v>-52.202499999999986</c:v>
                </c:pt>
                <c:pt idx="159131">
                  <c:v>-52.200499999999977</c:v>
                </c:pt>
                <c:pt idx="159132">
                  <c:v>-52.198499999999967</c:v>
                </c:pt>
                <c:pt idx="159133">
                  <c:v>-52.196499999999958</c:v>
                </c:pt>
                <c:pt idx="159134">
                  <c:v>-52.194500000000005</c:v>
                </c:pt>
                <c:pt idx="159135">
                  <c:v>-52.192499999999995</c:v>
                </c:pt>
                <c:pt idx="159136">
                  <c:v>-52.190499999999986</c:v>
                </c:pt>
                <c:pt idx="159137">
                  <c:v>-52.188499999999976</c:v>
                </c:pt>
                <c:pt idx="159138">
                  <c:v>-52.186499999999967</c:v>
                </c:pt>
                <c:pt idx="159139">
                  <c:v>-52.184499999999957</c:v>
                </c:pt>
                <c:pt idx="159140">
                  <c:v>-52.182500000000005</c:v>
                </c:pt>
                <c:pt idx="159141">
                  <c:v>-52.180499999999995</c:v>
                </c:pt>
                <c:pt idx="159142">
                  <c:v>-52.178499999999985</c:v>
                </c:pt>
                <c:pt idx="159143">
                  <c:v>-52.176499999999976</c:v>
                </c:pt>
                <c:pt idx="159144">
                  <c:v>-52.174499999999966</c:v>
                </c:pt>
                <c:pt idx="159145">
                  <c:v>-52.172499999999957</c:v>
                </c:pt>
                <c:pt idx="159146">
                  <c:v>-52.170500000000004</c:v>
                </c:pt>
                <c:pt idx="159147">
                  <c:v>-52.168499999999995</c:v>
                </c:pt>
                <c:pt idx="159148">
                  <c:v>-52.166499999999985</c:v>
                </c:pt>
                <c:pt idx="159149">
                  <c:v>-52.164499999999975</c:v>
                </c:pt>
                <c:pt idx="159150">
                  <c:v>-52.162499999999966</c:v>
                </c:pt>
                <c:pt idx="159151">
                  <c:v>-52.160499999999956</c:v>
                </c:pt>
                <c:pt idx="159152">
                  <c:v>-52.158500000000004</c:v>
                </c:pt>
                <c:pt idx="159153">
                  <c:v>-52.156499999999994</c:v>
                </c:pt>
                <c:pt idx="159154">
                  <c:v>-52.154499999999985</c:v>
                </c:pt>
                <c:pt idx="159155">
                  <c:v>-52.152499999999975</c:v>
                </c:pt>
                <c:pt idx="159156">
                  <c:v>-52.150499999999965</c:v>
                </c:pt>
                <c:pt idx="159157">
                  <c:v>-52.148499999999956</c:v>
                </c:pt>
                <c:pt idx="159158">
                  <c:v>-52.146500000000003</c:v>
                </c:pt>
                <c:pt idx="159159">
                  <c:v>-52.144499999999994</c:v>
                </c:pt>
                <c:pt idx="159160">
                  <c:v>-52.142499999999984</c:v>
                </c:pt>
                <c:pt idx="159161">
                  <c:v>-52.140499999999975</c:v>
                </c:pt>
                <c:pt idx="159162">
                  <c:v>-52.138499999999965</c:v>
                </c:pt>
                <c:pt idx="159163">
                  <c:v>-52.136499999999955</c:v>
                </c:pt>
                <c:pt idx="159164">
                  <c:v>-52.134500000000003</c:v>
                </c:pt>
                <c:pt idx="159165">
                  <c:v>-52.132499999999993</c:v>
                </c:pt>
                <c:pt idx="159166">
                  <c:v>-52.130499999999984</c:v>
                </c:pt>
                <c:pt idx="159167">
                  <c:v>-52.128499999999974</c:v>
                </c:pt>
                <c:pt idx="159168">
                  <c:v>-52.126499999999965</c:v>
                </c:pt>
                <c:pt idx="159169">
                  <c:v>-52.124499999999955</c:v>
                </c:pt>
                <c:pt idx="159170">
                  <c:v>-52.122500000000002</c:v>
                </c:pt>
                <c:pt idx="159171">
                  <c:v>-52.120499999999993</c:v>
                </c:pt>
                <c:pt idx="159172">
                  <c:v>-52.118499999999983</c:v>
                </c:pt>
                <c:pt idx="159173">
                  <c:v>-52.116499999999974</c:v>
                </c:pt>
                <c:pt idx="159174">
                  <c:v>-52.114499999999964</c:v>
                </c:pt>
                <c:pt idx="159175">
                  <c:v>-52.112499999999955</c:v>
                </c:pt>
                <c:pt idx="159176">
                  <c:v>-52.110500000000002</c:v>
                </c:pt>
                <c:pt idx="159177">
                  <c:v>-52.108499999999992</c:v>
                </c:pt>
                <c:pt idx="159178">
                  <c:v>-52.106499999999983</c:v>
                </c:pt>
                <c:pt idx="159179">
                  <c:v>-52.104499999999973</c:v>
                </c:pt>
                <c:pt idx="159180">
                  <c:v>-52.102499999999964</c:v>
                </c:pt>
                <c:pt idx="159181">
                  <c:v>-52.100499999999954</c:v>
                </c:pt>
                <c:pt idx="159182">
                  <c:v>-52.098500000000001</c:v>
                </c:pt>
                <c:pt idx="159183">
                  <c:v>-52.096499999999992</c:v>
                </c:pt>
                <c:pt idx="159184">
                  <c:v>-52.094499999999982</c:v>
                </c:pt>
                <c:pt idx="159185">
                  <c:v>-52.092499999999973</c:v>
                </c:pt>
                <c:pt idx="159186">
                  <c:v>-52.090499999999963</c:v>
                </c:pt>
                <c:pt idx="159187">
                  <c:v>-52.088499999999954</c:v>
                </c:pt>
                <c:pt idx="159188">
                  <c:v>-52.086500000000001</c:v>
                </c:pt>
                <c:pt idx="159189">
                  <c:v>-52.084499999999991</c:v>
                </c:pt>
                <c:pt idx="159190">
                  <c:v>-52.082499999999982</c:v>
                </c:pt>
                <c:pt idx="159191">
                  <c:v>-52.080499999999972</c:v>
                </c:pt>
                <c:pt idx="159192">
                  <c:v>-52.078499999999963</c:v>
                </c:pt>
                <c:pt idx="159193">
                  <c:v>-52.076499999999953</c:v>
                </c:pt>
                <c:pt idx="159194">
                  <c:v>-52.0745</c:v>
                </c:pt>
                <c:pt idx="159195">
                  <c:v>-52.072499999999991</c:v>
                </c:pt>
                <c:pt idx="159196">
                  <c:v>-52.070499999999981</c:v>
                </c:pt>
                <c:pt idx="159197">
                  <c:v>-52.068499999999972</c:v>
                </c:pt>
                <c:pt idx="159198">
                  <c:v>-52.066499999999962</c:v>
                </c:pt>
                <c:pt idx="159199">
                  <c:v>-52.064499999999953</c:v>
                </c:pt>
                <c:pt idx="159200">
                  <c:v>-52.0625</c:v>
                </c:pt>
                <c:pt idx="159201">
                  <c:v>-52.06049999999999</c:v>
                </c:pt>
                <c:pt idx="159202">
                  <c:v>-52.058499999999981</c:v>
                </c:pt>
                <c:pt idx="159203">
                  <c:v>-52.056499999999971</c:v>
                </c:pt>
                <c:pt idx="159204">
                  <c:v>-52.054499999999962</c:v>
                </c:pt>
                <c:pt idx="159205">
                  <c:v>-52.052499999999952</c:v>
                </c:pt>
                <c:pt idx="159206">
                  <c:v>-52.0505</c:v>
                </c:pt>
                <c:pt idx="159207">
                  <c:v>-52.04849999999999</c:v>
                </c:pt>
                <c:pt idx="159208">
                  <c:v>-52.04649999999998</c:v>
                </c:pt>
                <c:pt idx="159209">
                  <c:v>-52.044499999999971</c:v>
                </c:pt>
                <c:pt idx="159210">
                  <c:v>-52.042499999999961</c:v>
                </c:pt>
                <c:pt idx="159211">
                  <c:v>-52.040499999999952</c:v>
                </c:pt>
                <c:pt idx="159212">
                  <c:v>-52.038499999999999</c:v>
                </c:pt>
                <c:pt idx="159213">
                  <c:v>-52.03649999999999</c:v>
                </c:pt>
                <c:pt idx="159214">
                  <c:v>-52.03449999999998</c:v>
                </c:pt>
                <c:pt idx="159215">
                  <c:v>-52.03249999999997</c:v>
                </c:pt>
                <c:pt idx="159216">
                  <c:v>-52.030499999999961</c:v>
                </c:pt>
                <c:pt idx="159217">
                  <c:v>-52.028499999999951</c:v>
                </c:pt>
                <c:pt idx="159218">
                  <c:v>-52.026499999999999</c:v>
                </c:pt>
                <c:pt idx="159219">
                  <c:v>-52.024499999999989</c:v>
                </c:pt>
                <c:pt idx="159220">
                  <c:v>-52.02249999999998</c:v>
                </c:pt>
                <c:pt idx="159221">
                  <c:v>-52.02049999999997</c:v>
                </c:pt>
                <c:pt idx="159222">
                  <c:v>-52.01849999999996</c:v>
                </c:pt>
                <c:pt idx="159223">
                  <c:v>-52.016499999999951</c:v>
                </c:pt>
                <c:pt idx="159224">
                  <c:v>-52.014499999999998</c:v>
                </c:pt>
                <c:pt idx="159225">
                  <c:v>-52.012499999999989</c:v>
                </c:pt>
                <c:pt idx="159226">
                  <c:v>-52.010499999999979</c:v>
                </c:pt>
                <c:pt idx="159227">
                  <c:v>-52.00849999999997</c:v>
                </c:pt>
                <c:pt idx="159228">
                  <c:v>-52.00649999999996</c:v>
                </c:pt>
                <c:pt idx="159229">
                  <c:v>-52.00449999999995</c:v>
                </c:pt>
                <c:pt idx="159230">
                  <c:v>-52.002499999999998</c:v>
                </c:pt>
                <c:pt idx="159231">
                  <c:v>-52.000499999999988</c:v>
                </c:pt>
                <c:pt idx="159232">
                  <c:v>-51.998499999999979</c:v>
                </c:pt>
                <c:pt idx="159233">
                  <c:v>-51.996499999999969</c:v>
                </c:pt>
                <c:pt idx="159234">
                  <c:v>-51.99449999999996</c:v>
                </c:pt>
                <c:pt idx="159235">
                  <c:v>-51.99249999999995</c:v>
                </c:pt>
                <c:pt idx="159236">
                  <c:v>-51.990499999999997</c:v>
                </c:pt>
                <c:pt idx="159237">
                  <c:v>-51.988499999999988</c:v>
                </c:pt>
                <c:pt idx="159238">
                  <c:v>-51.986499999999978</c:v>
                </c:pt>
                <c:pt idx="159239">
                  <c:v>-51.984499999999969</c:v>
                </c:pt>
                <c:pt idx="159240">
                  <c:v>-51.982499999999959</c:v>
                </c:pt>
                <c:pt idx="159241">
                  <c:v>-51.98049999999995</c:v>
                </c:pt>
                <c:pt idx="159242">
                  <c:v>-51.978499999999997</c:v>
                </c:pt>
                <c:pt idx="159243">
                  <c:v>-51.976499999999987</c:v>
                </c:pt>
                <c:pt idx="159244">
                  <c:v>-51.974499999999978</c:v>
                </c:pt>
                <c:pt idx="159245">
                  <c:v>-51.972499999999968</c:v>
                </c:pt>
                <c:pt idx="159246">
                  <c:v>-51.970499999999959</c:v>
                </c:pt>
                <c:pt idx="159247">
                  <c:v>-51.968499999999949</c:v>
                </c:pt>
                <c:pt idx="159248">
                  <c:v>-51.966499999999996</c:v>
                </c:pt>
                <c:pt idx="159249">
                  <c:v>-51.964499999999987</c:v>
                </c:pt>
                <c:pt idx="159250">
                  <c:v>-51.962499999999977</c:v>
                </c:pt>
                <c:pt idx="159251">
                  <c:v>-51.960499999999968</c:v>
                </c:pt>
                <c:pt idx="159252">
                  <c:v>-51.958499999999958</c:v>
                </c:pt>
                <c:pt idx="159253">
                  <c:v>-51.956500000000005</c:v>
                </c:pt>
                <c:pt idx="159254">
                  <c:v>-51.954499999999996</c:v>
                </c:pt>
                <c:pt idx="159255">
                  <c:v>-51.952499999999986</c:v>
                </c:pt>
                <c:pt idx="159256">
                  <c:v>-51.950499999999977</c:v>
                </c:pt>
                <c:pt idx="159257">
                  <c:v>-51.948499999999967</c:v>
                </c:pt>
                <c:pt idx="159258">
                  <c:v>-51.946499999999958</c:v>
                </c:pt>
                <c:pt idx="159259">
                  <c:v>-51.944500000000005</c:v>
                </c:pt>
                <c:pt idx="159260">
                  <c:v>-51.942499999999995</c:v>
                </c:pt>
                <c:pt idx="159261">
                  <c:v>-51.940499999999986</c:v>
                </c:pt>
                <c:pt idx="159262">
                  <c:v>-51.938499999999976</c:v>
                </c:pt>
                <c:pt idx="159263">
                  <c:v>-51.936499999999967</c:v>
                </c:pt>
                <c:pt idx="159264">
                  <c:v>-51.934499999999957</c:v>
                </c:pt>
                <c:pt idx="159265">
                  <c:v>-51.932500000000005</c:v>
                </c:pt>
                <c:pt idx="159266">
                  <c:v>-51.930499999999995</c:v>
                </c:pt>
                <c:pt idx="159267">
                  <c:v>-51.928499999999985</c:v>
                </c:pt>
                <c:pt idx="159268">
                  <c:v>-51.926499999999976</c:v>
                </c:pt>
                <c:pt idx="159269">
                  <c:v>-51.924499999999966</c:v>
                </c:pt>
                <c:pt idx="159270">
                  <c:v>-51.922499999999957</c:v>
                </c:pt>
                <c:pt idx="159271">
                  <c:v>-51.920500000000004</c:v>
                </c:pt>
                <c:pt idx="159272">
                  <c:v>-51.918499999999995</c:v>
                </c:pt>
                <c:pt idx="159273">
                  <c:v>-51.916499999999985</c:v>
                </c:pt>
                <c:pt idx="159274">
                  <c:v>-51.914499999999975</c:v>
                </c:pt>
                <c:pt idx="159275">
                  <c:v>-51.912499999999966</c:v>
                </c:pt>
                <c:pt idx="159276">
                  <c:v>-51.910499999999956</c:v>
                </c:pt>
                <c:pt idx="159277">
                  <c:v>-51.908500000000004</c:v>
                </c:pt>
                <c:pt idx="159278">
                  <c:v>-51.906499999999994</c:v>
                </c:pt>
                <c:pt idx="159279">
                  <c:v>-51.904499999999985</c:v>
                </c:pt>
                <c:pt idx="159280">
                  <c:v>-51.902499999999975</c:v>
                </c:pt>
                <c:pt idx="159281">
                  <c:v>-51.900499999999965</c:v>
                </c:pt>
                <c:pt idx="159282">
                  <c:v>-51.898499999999956</c:v>
                </c:pt>
                <c:pt idx="159283">
                  <c:v>-51.896500000000003</c:v>
                </c:pt>
                <c:pt idx="159284">
                  <c:v>-51.894499999999994</c:v>
                </c:pt>
                <c:pt idx="159285">
                  <c:v>-51.892499999999984</c:v>
                </c:pt>
                <c:pt idx="159286">
                  <c:v>-51.890499999999975</c:v>
                </c:pt>
                <c:pt idx="159287">
                  <c:v>-51.888499999999965</c:v>
                </c:pt>
                <c:pt idx="159288">
                  <c:v>-51.886499999999955</c:v>
                </c:pt>
                <c:pt idx="159289">
                  <c:v>-51.884500000000003</c:v>
                </c:pt>
                <c:pt idx="159290">
                  <c:v>-51.882499999999993</c:v>
                </c:pt>
                <c:pt idx="159291">
                  <c:v>-51.880499999999984</c:v>
                </c:pt>
                <c:pt idx="159292">
                  <c:v>-51.878499999999974</c:v>
                </c:pt>
                <c:pt idx="159293">
                  <c:v>-51.876499999999965</c:v>
                </c:pt>
                <c:pt idx="159294">
                  <c:v>-51.874499999999955</c:v>
                </c:pt>
                <c:pt idx="159295">
                  <c:v>-51.872500000000002</c:v>
                </c:pt>
                <c:pt idx="159296">
                  <c:v>-51.870499999999993</c:v>
                </c:pt>
                <c:pt idx="159297">
                  <c:v>-51.868499999999983</c:v>
                </c:pt>
                <c:pt idx="159298">
                  <c:v>-51.866499999999974</c:v>
                </c:pt>
                <c:pt idx="159299">
                  <c:v>-51.864499999999964</c:v>
                </c:pt>
                <c:pt idx="159300">
                  <c:v>-51.862499999999955</c:v>
                </c:pt>
                <c:pt idx="159301">
                  <c:v>-51.860500000000002</c:v>
                </c:pt>
                <c:pt idx="159302">
                  <c:v>-51.858499999999992</c:v>
                </c:pt>
                <c:pt idx="159303">
                  <c:v>-51.856499999999983</c:v>
                </c:pt>
                <c:pt idx="159304">
                  <c:v>-51.854499999999973</c:v>
                </c:pt>
                <c:pt idx="159305">
                  <c:v>-51.852499999999964</c:v>
                </c:pt>
                <c:pt idx="159306">
                  <c:v>-51.850499999999954</c:v>
                </c:pt>
                <c:pt idx="159307">
                  <c:v>-51.848500000000001</c:v>
                </c:pt>
                <c:pt idx="159308">
                  <c:v>-51.846499999999992</c:v>
                </c:pt>
                <c:pt idx="159309">
                  <c:v>-51.844499999999982</c:v>
                </c:pt>
                <c:pt idx="159310">
                  <c:v>-51.842499999999973</c:v>
                </c:pt>
                <c:pt idx="159311">
                  <c:v>-51.840499999999963</c:v>
                </c:pt>
                <c:pt idx="159312">
                  <c:v>-51.838499999999954</c:v>
                </c:pt>
                <c:pt idx="159313">
                  <c:v>-51.836500000000001</c:v>
                </c:pt>
                <c:pt idx="159314">
                  <c:v>-51.834499999999991</c:v>
                </c:pt>
                <c:pt idx="159315">
                  <c:v>-51.832499999999982</c:v>
                </c:pt>
                <c:pt idx="159316">
                  <c:v>-51.830499999999972</c:v>
                </c:pt>
                <c:pt idx="159317">
                  <c:v>-51.828499999999963</c:v>
                </c:pt>
                <c:pt idx="159318">
                  <c:v>-51.826499999999953</c:v>
                </c:pt>
                <c:pt idx="159319">
                  <c:v>-51.8245</c:v>
                </c:pt>
                <c:pt idx="159320">
                  <c:v>-51.822499999999991</c:v>
                </c:pt>
                <c:pt idx="159321">
                  <c:v>-51.820499999999981</c:v>
                </c:pt>
                <c:pt idx="159322">
                  <c:v>-51.818499999999972</c:v>
                </c:pt>
                <c:pt idx="159323">
                  <c:v>-51.816499999999962</c:v>
                </c:pt>
                <c:pt idx="159324">
                  <c:v>-51.814499999999953</c:v>
                </c:pt>
                <c:pt idx="159325">
                  <c:v>-51.8125</c:v>
                </c:pt>
                <c:pt idx="159326">
                  <c:v>-51.81049999999999</c:v>
                </c:pt>
                <c:pt idx="159327">
                  <c:v>-51.808499999999981</c:v>
                </c:pt>
                <c:pt idx="159328">
                  <c:v>-51.806499999999971</c:v>
                </c:pt>
                <c:pt idx="159329">
                  <c:v>-51.804499999999962</c:v>
                </c:pt>
                <c:pt idx="159330">
                  <c:v>-51.802499999999952</c:v>
                </c:pt>
                <c:pt idx="159331">
                  <c:v>-51.8005</c:v>
                </c:pt>
                <c:pt idx="159332">
                  <c:v>-51.79849999999999</c:v>
                </c:pt>
                <c:pt idx="159333">
                  <c:v>-51.79649999999998</c:v>
                </c:pt>
                <c:pt idx="159334">
                  <c:v>-51.794499999999971</c:v>
                </c:pt>
                <c:pt idx="159335">
                  <c:v>-51.792499999999961</c:v>
                </c:pt>
                <c:pt idx="159336">
                  <c:v>-51.790499999999952</c:v>
                </c:pt>
                <c:pt idx="159337">
                  <c:v>-51.788499999999999</c:v>
                </c:pt>
                <c:pt idx="159338">
                  <c:v>-51.78649999999999</c:v>
                </c:pt>
                <c:pt idx="159339">
                  <c:v>-51.78449999999998</c:v>
                </c:pt>
                <c:pt idx="159340">
                  <c:v>-51.78249999999997</c:v>
                </c:pt>
                <c:pt idx="159341">
                  <c:v>-51.780499999999961</c:v>
                </c:pt>
                <c:pt idx="159342">
                  <c:v>-51.778499999999951</c:v>
                </c:pt>
                <c:pt idx="159343">
                  <c:v>-51.776499999999999</c:v>
                </c:pt>
                <c:pt idx="159344">
                  <c:v>-51.774499999999989</c:v>
                </c:pt>
                <c:pt idx="159345">
                  <c:v>-51.77249999999998</c:v>
                </c:pt>
                <c:pt idx="159346">
                  <c:v>-51.77049999999997</c:v>
                </c:pt>
                <c:pt idx="159347">
                  <c:v>-51.76849999999996</c:v>
                </c:pt>
                <c:pt idx="159348">
                  <c:v>-51.766499999999951</c:v>
                </c:pt>
                <c:pt idx="159349">
                  <c:v>-51.764499999999998</c:v>
                </c:pt>
                <c:pt idx="159350">
                  <c:v>-51.762499999999989</c:v>
                </c:pt>
                <c:pt idx="159351">
                  <c:v>-51.760499999999979</c:v>
                </c:pt>
                <c:pt idx="159352">
                  <c:v>-51.75849999999997</c:v>
                </c:pt>
                <c:pt idx="159353">
                  <c:v>-51.75649999999996</c:v>
                </c:pt>
                <c:pt idx="159354">
                  <c:v>-51.75449999999995</c:v>
                </c:pt>
                <c:pt idx="159355">
                  <c:v>-51.752499999999998</c:v>
                </c:pt>
                <c:pt idx="159356">
                  <c:v>-51.750499999999988</c:v>
                </c:pt>
                <c:pt idx="159357">
                  <c:v>-51.748499999999979</c:v>
                </c:pt>
                <c:pt idx="159358">
                  <c:v>-51.746499999999969</c:v>
                </c:pt>
                <c:pt idx="159359">
                  <c:v>-51.74449999999996</c:v>
                </c:pt>
                <c:pt idx="159360">
                  <c:v>-51.74249999999995</c:v>
                </c:pt>
                <c:pt idx="159361">
                  <c:v>-51.740499999999997</c:v>
                </c:pt>
                <c:pt idx="159362">
                  <c:v>-51.738499999999988</c:v>
                </c:pt>
                <c:pt idx="159363">
                  <c:v>-51.736499999999978</c:v>
                </c:pt>
                <c:pt idx="159364">
                  <c:v>-51.734499999999969</c:v>
                </c:pt>
                <c:pt idx="159365">
                  <c:v>-51.732499999999959</c:v>
                </c:pt>
                <c:pt idx="159366">
                  <c:v>-51.73049999999995</c:v>
                </c:pt>
                <c:pt idx="159367">
                  <c:v>-51.728499999999997</c:v>
                </c:pt>
                <c:pt idx="159368">
                  <c:v>-51.726499999999987</c:v>
                </c:pt>
                <c:pt idx="159369">
                  <c:v>-51.724499999999978</c:v>
                </c:pt>
                <c:pt idx="159370">
                  <c:v>-51.722499999999968</c:v>
                </c:pt>
                <c:pt idx="159371">
                  <c:v>-51.720499999999959</c:v>
                </c:pt>
                <c:pt idx="159372">
                  <c:v>-51.718499999999949</c:v>
                </c:pt>
                <c:pt idx="159373">
                  <c:v>-51.716499999999996</c:v>
                </c:pt>
                <c:pt idx="159374">
                  <c:v>-51.714499999999987</c:v>
                </c:pt>
                <c:pt idx="159375">
                  <c:v>-51.712499999999977</c:v>
                </c:pt>
                <c:pt idx="159376">
                  <c:v>-51.710499999999968</c:v>
                </c:pt>
                <c:pt idx="159377">
                  <c:v>-51.708499999999958</c:v>
                </c:pt>
                <c:pt idx="159378">
                  <c:v>-51.706500000000005</c:v>
                </c:pt>
                <c:pt idx="159379">
                  <c:v>-51.704499999999996</c:v>
                </c:pt>
                <c:pt idx="159380">
                  <c:v>-51.702499999999986</c:v>
                </c:pt>
                <c:pt idx="159381">
                  <c:v>-51.700499999999977</c:v>
                </c:pt>
                <c:pt idx="159382">
                  <c:v>-51.698499999999967</c:v>
                </c:pt>
                <c:pt idx="159383">
                  <c:v>-51.696499999999958</c:v>
                </c:pt>
                <c:pt idx="159384">
                  <c:v>-51.694500000000005</c:v>
                </c:pt>
                <c:pt idx="159385">
                  <c:v>-51.692499999999995</c:v>
                </c:pt>
                <c:pt idx="159386">
                  <c:v>-51.690499999999986</c:v>
                </c:pt>
                <c:pt idx="159387">
                  <c:v>-51.688499999999976</c:v>
                </c:pt>
                <c:pt idx="159388">
                  <c:v>-51.686499999999967</c:v>
                </c:pt>
                <c:pt idx="159389">
                  <c:v>-51.684499999999957</c:v>
                </c:pt>
                <c:pt idx="159390">
                  <c:v>-51.682500000000005</c:v>
                </c:pt>
                <c:pt idx="159391">
                  <c:v>-51.680499999999995</c:v>
                </c:pt>
                <c:pt idx="159392">
                  <c:v>-51.678499999999985</c:v>
                </c:pt>
                <c:pt idx="159393">
                  <c:v>-51.676499999999976</c:v>
                </c:pt>
                <c:pt idx="159394">
                  <c:v>-51.674499999999966</c:v>
                </c:pt>
                <c:pt idx="159395">
                  <c:v>-51.672499999999957</c:v>
                </c:pt>
                <c:pt idx="159396">
                  <c:v>-51.670500000000004</c:v>
                </c:pt>
                <c:pt idx="159397">
                  <c:v>-51.668499999999995</c:v>
                </c:pt>
                <c:pt idx="159398">
                  <c:v>-51.666499999999985</c:v>
                </c:pt>
                <c:pt idx="159399">
                  <c:v>-51.664499999999975</c:v>
                </c:pt>
                <c:pt idx="159400">
                  <c:v>-51.662499999999966</c:v>
                </c:pt>
                <c:pt idx="159401">
                  <c:v>-51.660499999999956</c:v>
                </c:pt>
                <c:pt idx="159402">
                  <c:v>-51.658500000000004</c:v>
                </c:pt>
                <c:pt idx="159403">
                  <c:v>-51.656499999999994</c:v>
                </c:pt>
                <c:pt idx="159404">
                  <c:v>-51.654499999999985</c:v>
                </c:pt>
                <c:pt idx="159405">
                  <c:v>-51.652499999999975</c:v>
                </c:pt>
                <c:pt idx="159406">
                  <c:v>-51.650499999999965</c:v>
                </c:pt>
                <c:pt idx="159407">
                  <c:v>-51.648499999999956</c:v>
                </c:pt>
                <c:pt idx="159408">
                  <c:v>-51.646500000000003</c:v>
                </c:pt>
                <c:pt idx="159409">
                  <c:v>-51.644499999999994</c:v>
                </c:pt>
                <c:pt idx="159410">
                  <c:v>-51.642499999999984</c:v>
                </c:pt>
                <c:pt idx="159411">
                  <c:v>-51.640499999999975</c:v>
                </c:pt>
                <c:pt idx="159412">
                  <c:v>-51.638499999999965</c:v>
                </c:pt>
                <c:pt idx="159413">
                  <c:v>-51.636499999999955</c:v>
                </c:pt>
                <c:pt idx="159414">
                  <c:v>-51.634500000000003</c:v>
                </c:pt>
                <c:pt idx="159415">
                  <c:v>-51.632499999999993</c:v>
                </c:pt>
                <c:pt idx="159416">
                  <c:v>-51.630499999999984</c:v>
                </c:pt>
                <c:pt idx="159417">
                  <c:v>-51.628499999999974</c:v>
                </c:pt>
                <c:pt idx="159418">
                  <c:v>-51.626499999999965</c:v>
                </c:pt>
                <c:pt idx="159419">
                  <c:v>-51.624499999999955</c:v>
                </c:pt>
                <c:pt idx="159420">
                  <c:v>-51.622500000000002</c:v>
                </c:pt>
                <c:pt idx="159421">
                  <c:v>-51.620499999999993</c:v>
                </c:pt>
                <c:pt idx="159422">
                  <c:v>-51.618499999999983</c:v>
                </c:pt>
                <c:pt idx="159423">
                  <c:v>-51.616499999999974</c:v>
                </c:pt>
                <c:pt idx="159424">
                  <c:v>-51.614499999999964</c:v>
                </c:pt>
                <c:pt idx="159425">
                  <c:v>-51.612499999999955</c:v>
                </c:pt>
                <c:pt idx="159426">
                  <c:v>-51.610500000000002</c:v>
                </c:pt>
                <c:pt idx="159427">
                  <c:v>-51.608499999999992</c:v>
                </c:pt>
                <c:pt idx="159428">
                  <c:v>-51.606499999999983</c:v>
                </c:pt>
                <c:pt idx="159429">
                  <c:v>-51.604499999999973</c:v>
                </c:pt>
                <c:pt idx="159430">
                  <c:v>-51.602499999999964</c:v>
                </c:pt>
                <c:pt idx="159431">
                  <c:v>-51.600499999999954</c:v>
                </c:pt>
                <c:pt idx="159432">
                  <c:v>-51.598500000000001</c:v>
                </c:pt>
                <c:pt idx="159433">
                  <c:v>-51.596499999999992</c:v>
                </c:pt>
                <c:pt idx="159434">
                  <c:v>-51.594499999999982</c:v>
                </c:pt>
                <c:pt idx="159435">
                  <c:v>-51.592499999999973</c:v>
                </c:pt>
                <c:pt idx="159436">
                  <c:v>-51.590499999999963</c:v>
                </c:pt>
                <c:pt idx="159437">
                  <c:v>-51.588499999999954</c:v>
                </c:pt>
                <c:pt idx="159438">
                  <c:v>-51.586500000000001</c:v>
                </c:pt>
                <c:pt idx="159439">
                  <c:v>-51.584499999999991</c:v>
                </c:pt>
                <c:pt idx="159440">
                  <c:v>-51.582499999999982</c:v>
                </c:pt>
                <c:pt idx="159441">
                  <c:v>-51.580499999999972</c:v>
                </c:pt>
                <c:pt idx="159442">
                  <c:v>-51.578499999999963</c:v>
                </c:pt>
                <c:pt idx="159443">
                  <c:v>-51.576499999999953</c:v>
                </c:pt>
                <c:pt idx="159444">
                  <c:v>-51.5745</c:v>
                </c:pt>
                <c:pt idx="159445">
                  <c:v>-51.572499999999991</c:v>
                </c:pt>
                <c:pt idx="159446">
                  <c:v>-51.570499999999981</c:v>
                </c:pt>
                <c:pt idx="159447">
                  <c:v>-51.568499999999972</c:v>
                </c:pt>
                <c:pt idx="159448">
                  <c:v>-51.566499999999962</c:v>
                </c:pt>
                <c:pt idx="159449">
                  <c:v>-51.564499999999953</c:v>
                </c:pt>
                <c:pt idx="159450">
                  <c:v>-51.5625</c:v>
                </c:pt>
                <c:pt idx="159451">
                  <c:v>-51.56049999999999</c:v>
                </c:pt>
                <c:pt idx="159452">
                  <c:v>-51.558499999999981</c:v>
                </c:pt>
                <c:pt idx="159453">
                  <c:v>-51.556499999999971</c:v>
                </c:pt>
                <c:pt idx="159454">
                  <c:v>-51.554499999999962</c:v>
                </c:pt>
                <c:pt idx="159455">
                  <c:v>-51.552499999999952</c:v>
                </c:pt>
                <c:pt idx="159456">
                  <c:v>-51.5505</c:v>
                </c:pt>
                <c:pt idx="159457">
                  <c:v>-51.54849999999999</c:v>
                </c:pt>
                <c:pt idx="159458">
                  <c:v>-51.54649999999998</c:v>
                </c:pt>
                <c:pt idx="159459">
                  <c:v>-51.544499999999971</c:v>
                </c:pt>
                <c:pt idx="159460">
                  <c:v>-51.542499999999961</c:v>
                </c:pt>
                <c:pt idx="159461">
                  <c:v>-51.540499999999952</c:v>
                </c:pt>
                <c:pt idx="159462">
                  <c:v>-51.538499999999999</c:v>
                </c:pt>
                <c:pt idx="159463">
                  <c:v>-51.53649999999999</c:v>
                </c:pt>
                <c:pt idx="159464">
                  <c:v>-51.53449999999998</c:v>
                </c:pt>
                <c:pt idx="159465">
                  <c:v>-51.53249999999997</c:v>
                </c:pt>
                <c:pt idx="159466">
                  <c:v>-51.530499999999961</c:v>
                </c:pt>
                <c:pt idx="159467">
                  <c:v>-51.528499999999951</c:v>
                </c:pt>
                <c:pt idx="159468">
                  <c:v>-51.526499999999999</c:v>
                </c:pt>
                <c:pt idx="159469">
                  <c:v>-51.524499999999989</c:v>
                </c:pt>
                <c:pt idx="159470">
                  <c:v>-51.52249999999998</c:v>
                </c:pt>
                <c:pt idx="159471">
                  <c:v>-51.52049999999997</c:v>
                </c:pt>
                <c:pt idx="159472">
                  <c:v>-51.51849999999996</c:v>
                </c:pt>
                <c:pt idx="159473">
                  <c:v>-51.516499999999951</c:v>
                </c:pt>
                <c:pt idx="159474">
                  <c:v>-51.514499999999998</c:v>
                </c:pt>
                <c:pt idx="159475">
                  <c:v>-51.512499999999989</c:v>
                </c:pt>
                <c:pt idx="159476">
                  <c:v>-51.510499999999979</c:v>
                </c:pt>
                <c:pt idx="159477">
                  <c:v>-51.50849999999997</c:v>
                </c:pt>
                <c:pt idx="159478">
                  <c:v>-51.50649999999996</c:v>
                </c:pt>
                <c:pt idx="159479">
                  <c:v>-51.50449999999995</c:v>
                </c:pt>
                <c:pt idx="159480">
                  <c:v>-51.502499999999998</c:v>
                </c:pt>
                <c:pt idx="159481">
                  <c:v>-51.500499999999988</c:v>
                </c:pt>
                <c:pt idx="159482">
                  <c:v>-51.498499999999979</c:v>
                </c:pt>
                <c:pt idx="159483">
                  <c:v>-51.496499999999969</c:v>
                </c:pt>
                <c:pt idx="159484">
                  <c:v>-51.49449999999996</c:v>
                </c:pt>
                <c:pt idx="159485">
                  <c:v>-51.49249999999995</c:v>
                </c:pt>
                <c:pt idx="159486">
                  <c:v>-51.490499999999997</c:v>
                </c:pt>
                <c:pt idx="159487">
                  <c:v>-51.488499999999988</c:v>
                </c:pt>
                <c:pt idx="159488">
                  <c:v>-51.486499999999978</c:v>
                </c:pt>
                <c:pt idx="159489">
                  <c:v>-51.484499999999969</c:v>
                </c:pt>
                <c:pt idx="159490">
                  <c:v>-51.482499999999959</c:v>
                </c:pt>
                <c:pt idx="159491">
                  <c:v>-51.48049999999995</c:v>
                </c:pt>
                <c:pt idx="159492">
                  <c:v>-51.478499999999997</c:v>
                </c:pt>
                <c:pt idx="159493">
                  <c:v>-51.476499999999987</c:v>
                </c:pt>
                <c:pt idx="159494">
                  <c:v>-51.474499999999978</c:v>
                </c:pt>
                <c:pt idx="159495">
                  <c:v>-51.472499999999968</c:v>
                </c:pt>
                <c:pt idx="159496">
                  <c:v>-51.470499999999959</c:v>
                </c:pt>
                <c:pt idx="159497">
                  <c:v>-51.468499999999949</c:v>
                </c:pt>
                <c:pt idx="159498">
                  <c:v>-51.466499999999996</c:v>
                </c:pt>
                <c:pt idx="159499">
                  <c:v>-51.464499999999987</c:v>
                </c:pt>
                <c:pt idx="159500">
                  <c:v>-51.462499999999977</c:v>
                </c:pt>
                <c:pt idx="159501">
                  <c:v>-51.460499999999968</c:v>
                </c:pt>
                <c:pt idx="159502">
                  <c:v>-51.458499999999958</c:v>
                </c:pt>
                <c:pt idx="159503">
                  <c:v>-51.456500000000005</c:v>
                </c:pt>
                <c:pt idx="159504">
                  <c:v>-51.454499999999996</c:v>
                </c:pt>
                <c:pt idx="159505">
                  <c:v>-51.452499999999986</c:v>
                </c:pt>
                <c:pt idx="159506">
                  <c:v>-51.450499999999977</c:v>
                </c:pt>
                <c:pt idx="159507">
                  <c:v>-51.448499999999967</c:v>
                </c:pt>
                <c:pt idx="159508">
                  <c:v>-51.446499999999958</c:v>
                </c:pt>
                <c:pt idx="159509">
                  <c:v>-51.444500000000005</c:v>
                </c:pt>
                <c:pt idx="159510">
                  <c:v>-51.442499999999995</c:v>
                </c:pt>
                <c:pt idx="159511">
                  <c:v>-51.440499999999986</c:v>
                </c:pt>
                <c:pt idx="159512">
                  <c:v>-51.438499999999976</c:v>
                </c:pt>
                <c:pt idx="159513">
                  <c:v>-51.436499999999967</c:v>
                </c:pt>
                <c:pt idx="159514">
                  <c:v>-51.434499999999957</c:v>
                </c:pt>
                <c:pt idx="159515">
                  <c:v>-51.432500000000005</c:v>
                </c:pt>
                <c:pt idx="159516">
                  <c:v>-51.430499999999995</c:v>
                </c:pt>
                <c:pt idx="159517">
                  <c:v>-51.428499999999985</c:v>
                </c:pt>
                <c:pt idx="159518">
                  <c:v>-51.426499999999976</c:v>
                </c:pt>
                <c:pt idx="159519">
                  <c:v>-51.424499999999966</c:v>
                </c:pt>
                <c:pt idx="159520">
                  <c:v>-51.422499999999957</c:v>
                </c:pt>
                <c:pt idx="159521">
                  <c:v>-51.420500000000004</c:v>
                </c:pt>
                <c:pt idx="159522">
                  <c:v>-51.418499999999995</c:v>
                </c:pt>
                <c:pt idx="159523">
                  <c:v>-51.416499999999985</c:v>
                </c:pt>
                <c:pt idx="159524">
                  <c:v>-51.414499999999975</c:v>
                </c:pt>
                <c:pt idx="159525">
                  <c:v>-51.412499999999966</c:v>
                </c:pt>
                <c:pt idx="159526">
                  <c:v>-51.410499999999956</c:v>
                </c:pt>
                <c:pt idx="159527">
                  <c:v>-51.408500000000004</c:v>
                </c:pt>
                <c:pt idx="159528">
                  <c:v>-51.406499999999994</c:v>
                </c:pt>
                <c:pt idx="159529">
                  <c:v>-51.404499999999985</c:v>
                </c:pt>
                <c:pt idx="159530">
                  <c:v>-51.402499999999975</c:v>
                </c:pt>
                <c:pt idx="159531">
                  <c:v>-51.400499999999965</c:v>
                </c:pt>
                <c:pt idx="159532">
                  <c:v>-51.398499999999956</c:v>
                </c:pt>
                <c:pt idx="159533">
                  <c:v>-51.396500000000003</c:v>
                </c:pt>
                <c:pt idx="159534">
                  <c:v>-51.394499999999994</c:v>
                </c:pt>
                <c:pt idx="159535">
                  <c:v>-51.392499999999984</c:v>
                </c:pt>
                <c:pt idx="159536">
                  <c:v>-51.390499999999975</c:v>
                </c:pt>
                <c:pt idx="159537">
                  <c:v>-51.388499999999965</c:v>
                </c:pt>
                <c:pt idx="159538">
                  <c:v>-51.386499999999955</c:v>
                </c:pt>
                <c:pt idx="159539">
                  <c:v>-51.384500000000003</c:v>
                </c:pt>
                <c:pt idx="159540">
                  <c:v>-51.382499999999993</c:v>
                </c:pt>
                <c:pt idx="159541">
                  <c:v>-51.380499999999984</c:v>
                </c:pt>
                <c:pt idx="159542">
                  <c:v>-51.378499999999974</c:v>
                </c:pt>
                <c:pt idx="159543">
                  <c:v>-51.376499999999965</c:v>
                </c:pt>
                <c:pt idx="159544">
                  <c:v>-51.374499999999955</c:v>
                </c:pt>
                <c:pt idx="159545">
                  <c:v>-51.372500000000002</c:v>
                </c:pt>
                <c:pt idx="159546">
                  <c:v>-51.370499999999993</c:v>
                </c:pt>
                <c:pt idx="159547">
                  <c:v>-51.368499999999983</c:v>
                </c:pt>
                <c:pt idx="159548">
                  <c:v>-51.366499999999974</c:v>
                </c:pt>
                <c:pt idx="159549">
                  <c:v>-51.364499999999964</c:v>
                </c:pt>
                <c:pt idx="159550">
                  <c:v>-51.362499999999955</c:v>
                </c:pt>
                <c:pt idx="159551">
                  <c:v>-51.360500000000002</c:v>
                </c:pt>
                <c:pt idx="159552">
                  <c:v>-51.358499999999992</c:v>
                </c:pt>
                <c:pt idx="159553">
                  <c:v>-51.356499999999983</c:v>
                </c:pt>
                <c:pt idx="159554">
                  <c:v>-51.354499999999973</c:v>
                </c:pt>
                <c:pt idx="159555">
                  <c:v>-51.352499999999964</c:v>
                </c:pt>
                <c:pt idx="159556">
                  <c:v>-51.350499999999954</c:v>
                </c:pt>
                <c:pt idx="159557">
                  <c:v>-51.348500000000001</c:v>
                </c:pt>
                <c:pt idx="159558">
                  <c:v>-51.346499999999992</c:v>
                </c:pt>
                <c:pt idx="159559">
                  <c:v>-51.344499999999982</c:v>
                </c:pt>
                <c:pt idx="159560">
                  <c:v>-51.342499999999973</c:v>
                </c:pt>
                <c:pt idx="159561">
                  <c:v>-51.340499999999963</c:v>
                </c:pt>
                <c:pt idx="159562">
                  <c:v>-51.338499999999954</c:v>
                </c:pt>
                <c:pt idx="159563">
                  <c:v>-51.336500000000001</c:v>
                </c:pt>
                <c:pt idx="159564">
                  <c:v>-51.334499999999991</c:v>
                </c:pt>
                <c:pt idx="159565">
                  <c:v>-51.332499999999982</c:v>
                </c:pt>
                <c:pt idx="159566">
                  <c:v>-51.330499999999972</c:v>
                </c:pt>
                <c:pt idx="159567">
                  <c:v>-51.328499999999963</c:v>
                </c:pt>
                <c:pt idx="159568">
                  <c:v>-51.326499999999953</c:v>
                </c:pt>
                <c:pt idx="159569">
                  <c:v>-51.3245</c:v>
                </c:pt>
                <c:pt idx="159570">
                  <c:v>-51.322499999999991</c:v>
                </c:pt>
                <c:pt idx="159571">
                  <c:v>-51.320499999999981</c:v>
                </c:pt>
                <c:pt idx="159572">
                  <c:v>-51.318499999999972</c:v>
                </c:pt>
                <c:pt idx="159573">
                  <c:v>-51.316499999999962</c:v>
                </c:pt>
                <c:pt idx="159574">
                  <c:v>-51.314499999999953</c:v>
                </c:pt>
                <c:pt idx="159575">
                  <c:v>-51.3125</c:v>
                </c:pt>
                <c:pt idx="159576">
                  <c:v>-51.31049999999999</c:v>
                </c:pt>
                <c:pt idx="159577">
                  <c:v>-51.308499999999981</c:v>
                </c:pt>
                <c:pt idx="159578">
                  <c:v>-51.306499999999971</c:v>
                </c:pt>
                <c:pt idx="159579">
                  <c:v>-51.304499999999962</c:v>
                </c:pt>
                <c:pt idx="159580">
                  <c:v>-51.302499999999952</c:v>
                </c:pt>
                <c:pt idx="159581">
                  <c:v>-51.3005</c:v>
                </c:pt>
                <c:pt idx="159582">
                  <c:v>-51.29849999999999</c:v>
                </c:pt>
                <c:pt idx="159583">
                  <c:v>-51.29649999999998</c:v>
                </c:pt>
                <c:pt idx="159584">
                  <c:v>-51.294499999999971</c:v>
                </c:pt>
                <c:pt idx="159585">
                  <c:v>-51.292499999999961</c:v>
                </c:pt>
                <c:pt idx="159586">
                  <c:v>-51.290499999999952</c:v>
                </c:pt>
                <c:pt idx="159587">
                  <c:v>-51.288499999999999</c:v>
                </c:pt>
                <c:pt idx="159588">
                  <c:v>-51.28649999999999</c:v>
                </c:pt>
                <c:pt idx="159589">
                  <c:v>-51.28449999999998</c:v>
                </c:pt>
                <c:pt idx="159590">
                  <c:v>-51.28249999999997</c:v>
                </c:pt>
                <c:pt idx="159591">
                  <c:v>-51.280499999999961</c:v>
                </c:pt>
                <c:pt idx="159592">
                  <c:v>-51.278499999999951</c:v>
                </c:pt>
                <c:pt idx="159593">
                  <c:v>-51.276499999999999</c:v>
                </c:pt>
                <c:pt idx="159594">
                  <c:v>-51.274499999999989</c:v>
                </c:pt>
                <c:pt idx="159595">
                  <c:v>-51.27249999999998</c:v>
                </c:pt>
                <c:pt idx="159596">
                  <c:v>-51.27049999999997</c:v>
                </c:pt>
                <c:pt idx="159597">
                  <c:v>-51.26849999999996</c:v>
                </c:pt>
                <c:pt idx="159598">
                  <c:v>-51.266499999999951</c:v>
                </c:pt>
                <c:pt idx="159599">
                  <c:v>-51.264499999999998</c:v>
                </c:pt>
                <c:pt idx="159600">
                  <c:v>-51.262499999999989</c:v>
                </c:pt>
                <c:pt idx="159601">
                  <c:v>-51.260499999999979</c:v>
                </c:pt>
                <c:pt idx="159602">
                  <c:v>-51.25849999999997</c:v>
                </c:pt>
                <c:pt idx="159603">
                  <c:v>-51.25649999999996</c:v>
                </c:pt>
                <c:pt idx="159604">
                  <c:v>-51.25449999999995</c:v>
                </c:pt>
                <c:pt idx="159605">
                  <c:v>-51.252499999999998</c:v>
                </c:pt>
                <c:pt idx="159606">
                  <c:v>-51.250499999999988</c:v>
                </c:pt>
                <c:pt idx="159607">
                  <c:v>-51.248499999999979</c:v>
                </c:pt>
                <c:pt idx="159608">
                  <c:v>-51.246499999999969</c:v>
                </c:pt>
                <c:pt idx="159609">
                  <c:v>-51.24449999999996</c:v>
                </c:pt>
                <c:pt idx="159610">
                  <c:v>-51.24249999999995</c:v>
                </c:pt>
                <c:pt idx="159611">
                  <c:v>-51.240499999999997</c:v>
                </c:pt>
                <c:pt idx="159612">
                  <c:v>-51.238499999999988</c:v>
                </c:pt>
                <c:pt idx="159613">
                  <c:v>-51.236499999999978</c:v>
                </c:pt>
                <c:pt idx="159614">
                  <c:v>-51.234499999999969</c:v>
                </c:pt>
                <c:pt idx="159615">
                  <c:v>-51.232499999999959</c:v>
                </c:pt>
                <c:pt idx="159616">
                  <c:v>-51.23049999999995</c:v>
                </c:pt>
                <c:pt idx="159617">
                  <c:v>-51.228499999999997</c:v>
                </c:pt>
                <c:pt idx="159618">
                  <c:v>-51.226499999999987</c:v>
                </c:pt>
                <c:pt idx="159619">
                  <c:v>-51.224499999999978</c:v>
                </c:pt>
                <c:pt idx="159620">
                  <c:v>-51.222499999999968</c:v>
                </c:pt>
                <c:pt idx="159621">
                  <c:v>-51.220499999999959</c:v>
                </c:pt>
                <c:pt idx="159622">
                  <c:v>-51.218499999999949</c:v>
                </c:pt>
                <c:pt idx="159623">
                  <c:v>-51.216499999999996</c:v>
                </c:pt>
                <c:pt idx="159624">
                  <c:v>-51.214499999999987</c:v>
                </c:pt>
                <c:pt idx="159625">
                  <c:v>-51.212499999999977</c:v>
                </c:pt>
                <c:pt idx="159626">
                  <c:v>-51.210499999999968</c:v>
                </c:pt>
                <c:pt idx="159627">
                  <c:v>-51.208499999999958</c:v>
                </c:pt>
                <c:pt idx="159628">
                  <c:v>-51.206500000000005</c:v>
                </c:pt>
                <c:pt idx="159629">
                  <c:v>-51.204499999999996</c:v>
                </c:pt>
                <c:pt idx="159630">
                  <c:v>-51.202499999999986</c:v>
                </c:pt>
                <c:pt idx="159631">
                  <c:v>-51.200499999999977</c:v>
                </c:pt>
                <c:pt idx="159632">
                  <c:v>-51.198499999999967</c:v>
                </c:pt>
                <c:pt idx="159633">
                  <c:v>-51.196499999999958</c:v>
                </c:pt>
                <c:pt idx="159634">
                  <c:v>-51.194500000000005</c:v>
                </c:pt>
                <c:pt idx="159635">
                  <c:v>-51.192499999999995</c:v>
                </c:pt>
                <c:pt idx="159636">
                  <c:v>-51.190499999999986</c:v>
                </c:pt>
                <c:pt idx="159637">
                  <c:v>-51.188499999999976</c:v>
                </c:pt>
                <c:pt idx="159638">
                  <c:v>-51.186499999999967</c:v>
                </c:pt>
                <c:pt idx="159639">
                  <c:v>-51.184499999999957</c:v>
                </c:pt>
                <c:pt idx="159640">
                  <c:v>-51.182500000000005</c:v>
                </c:pt>
                <c:pt idx="159641">
                  <c:v>-51.180499999999995</c:v>
                </c:pt>
                <c:pt idx="159642">
                  <c:v>-51.178499999999985</c:v>
                </c:pt>
                <c:pt idx="159643">
                  <c:v>-51.176499999999976</c:v>
                </c:pt>
                <c:pt idx="159644">
                  <c:v>-51.174499999999966</c:v>
                </c:pt>
                <c:pt idx="159645">
                  <c:v>-51.172499999999957</c:v>
                </c:pt>
                <c:pt idx="159646">
                  <c:v>-51.170500000000004</c:v>
                </c:pt>
                <c:pt idx="159647">
                  <c:v>-51.168499999999995</c:v>
                </c:pt>
                <c:pt idx="159648">
                  <c:v>-51.166499999999985</c:v>
                </c:pt>
                <c:pt idx="159649">
                  <c:v>-51.164499999999975</c:v>
                </c:pt>
                <c:pt idx="159650">
                  <c:v>-51.162499999999966</c:v>
                </c:pt>
                <c:pt idx="159651">
                  <c:v>-51.160499999999956</c:v>
                </c:pt>
                <c:pt idx="159652">
                  <c:v>-51.158500000000004</c:v>
                </c:pt>
                <c:pt idx="159653">
                  <c:v>-51.156499999999994</c:v>
                </c:pt>
                <c:pt idx="159654">
                  <c:v>-51.154499999999985</c:v>
                </c:pt>
                <c:pt idx="159655">
                  <c:v>-51.152499999999975</c:v>
                </c:pt>
                <c:pt idx="159656">
                  <c:v>-51.150499999999965</c:v>
                </c:pt>
                <c:pt idx="159657">
                  <c:v>-51.148499999999956</c:v>
                </c:pt>
                <c:pt idx="159658">
                  <c:v>-51.146500000000003</c:v>
                </c:pt>
                <c:pt idx="159659">
                  <c:v>-51.144499999999994</c:v>
                </c:pt>
                <c:pt idx="159660">
                  <c:v>-51.142499999999984</c:v>
                </c:pt>
                <c:pt idx="159661">
                  <c:v>-51.140499999999975</c:v>
                </c:pt>
                <c:pt idx="159662">
                  <c:v>-51.138499999999965</c:v>
                </c:pt>
                <c:pt idx="159663">
                  <c:v>-51.136499999999955</c:v>
                </c:pt>
                <c:pt idx="159664">
                  <c:v>-51.134500000000003</c:v>
                </c:pt>
                <c:pt idx="159665">
                  <c:v>-51.132499999999993</c:v>
                </c:pt>
                <c:pt idx="159666">
                  <c:v>-51.130499999999984</c:v>
                </c:pt>
                <c:pt idx="159667">
                  <c:v>-51.128499999999974</c:v>
                </c:pt>
                <c:pt idx="159668">
                  <c:v>-51.126499999999965</c:v>
                </c:pt>
                <c:pt idx="159669">
                  <c:v>-51.124499999999955</c:v>
                </c:pt>
                <c:pt idx="159670">
                  <c:v>-51.122500000000002</c:v>
                </c:pt>
                <c:pt idx="159671">
                  <c:v>-51.120499999999993</c:v>
                </c:pt>
                <c:pt idx="159672">
                  <c:v>-51.118499999999983</c:v>
                </c:pt>
                <c:pt idx="159673">
                  <c:v>-51.116499999999974</c:v>
                </c:pt>
                <c:pt idx="159674">
                  <c:v>-51.114499999999964</c:v>
                </c:pt>
                <c:pt idx="159675">
                  <c:v>-51.112499999999955</c:v>
                </c:pt>
                <c:pt idx="159676">
                  <c:v>-51.110500000000002</c:v>
                </c:pt>
                <c:pt idx="159677">
                  <c:v>-51.108499999999992</c:v>
                </c:pt>
                <c:pt idx="159678">
                  <c:v>-51.106499999999983</c:v>
                </c:pt>
                <c:pt idx="159679">
                  <c:v>-51.104499999999973</c:v>
                </c:pt>
                <c:pt idx="159680">
                  <c:v>-51.102499999999964</c:v>
                </c:pt>
                <c:pt idx="159681">
                  <c:v>-51.100499999999954</c:v>
                </c:pt>
                <c:pt idx="159682">
                  <c:v>-51.098500000000001</c:v>
                </c:pt>
                <c:pt idx="159683">
                  <c:v>-51.096499999999992</c:v>
                </c:pt>
                <c:pt idx="159684">
                  <c:v>-51.094499999999982</c:v>
                </c:pt>
                <c:pt idx="159685">
                  <c:v>-51.092499999999973</c:v>
                </c:pt>
                <c:pt idx="159686">
                  <c:v>-51.090499999999963</c:v>
                </c:pt>
                <c:pt idx="159687">
                  <c:v>-51.088499999999954</c:v>
                </c:pt>
                <c:pt idx="159688">
                  <c:v>-51.086500000000001</c:v>
                </c:pt>
                <c:pt idx="159689">
                  <c:v>-51.084499999999991</c:v>
                </c:pt>
                <c:pt idx="159690">
                  <c:v>-51.082499999999982</c:v>
                </c:pt>
                <c:pt idx="159691">
                  <c:v>-51.080499999999972</c:v>
                </c:pt>
                <c:pt idx="159692">
                  <c:v>-51.078499999999963</c:v>
                </c:pt>
                <c:pt idx="159693">
                  <c:v>-51.076499999999953</c:v>
                </c:pt>
                <c:pt idx="159694">
                  <c:v>-51.0745</c:v>
                </c:pt>
                <c:pt idx="159695">
                  <c:v>-51.072499999999991</c:v>
                </c:pt>
                <c:pt idx="159696">
                  <c:v>-51.070499999999981</c:v>
                </c:pt>
                <c:pt idx="159697">
                  <c:v>-51.068499999999972</c:v>
                </c:pt>
                <c:pt idx="159698">
                  <c:v>-51.066499999999962</c:v>
                </c:pt>
                <c:pt idx="159699">
                  <c:v>-51.064499999999953</c:v>
                </c:pt>
                <c:pt idx="159700">
                  <c:v>-51.0625</c:v>
                </c:pt>
                <c:pt idx="159701">
                  <c:v>-51.06049999999999</c:v>
                </c:pt>
                <c:pt idx="159702">
                  <c:v>-51.058499999999981</c:v>
                </c:pt>
                <c:pt idx="159703">
                  <c:v>-51.056499999999971</c:v>
                </c:pt>
                <c:pt idx="159704">
                  <c:v>-51.054499999999962</c:v>
                </c:pt>
                <c:pt idx="159705">
                  <c:v>-51.052499999999952</c:v>
                </c:pt>
                <c:pt idx="159706">
                  <c:v>-51.0505</c:v>
                </c:pt>
                <c:pt idx="159707">
                  <c:v>-51.04849999999999</c:v>
                </c:pt>
                <c:pt idx="159708">
                  <c:v>-51.04649999999998</c:v>
                </c:pt>
                <c:pt idx="159709">
                  <c:v>-51.044499999999971</c:v>
                </c:pt>
                <c:pt idx="159710">
                  <c:v>-51.042499999999961</c:v>
                </c:pt>
                <c:pt idx="159711">
                  <c:v>-51.040499999999952</c:v>
                </c:pt>
                <c:pt idx="159712">
                  <c:v>-51.038499999999999</c:v>
                </c:pt>
                <c:pt idx="159713">
                  <c:v>-51.03649999999999</c:v>
                </c:pt>
                <c:pt idx="159714">
                  <c:v>-51.03449999999998</c:v>
                </c:pt>
                <c:pt idx="159715">
                  <c:v>-51.03249999999997</c:v>
                </c:pt>
                <c:pt idx="159716">
                  <c:v>-51.030499999999961</c:v>
                </c:pt>
                <c:pt idx="159717">
                  <c:v>-51.028499999999951</c:v>
                </c:pt>
                <c:pt idx="159718">
                  <c:v>-51.026499999999999</c:v>
                </c:pt>
                <c:pt idx="159719">
                  <c:v>-51.024499999999989</c:v>
                </c:pt>
                <c:pt idx="159720">
                  <c:v>-51.02249999999998</c:v>
                </c:pt>
                <c:pt idx="159721">
                  <c:v>-51.02049999999997</c:v>
                </c:pt>
                <c:pt idx="159722">
                  <c:v>-51.01849999999996</c:v>
                </c:pt>
                <c:pt idx="159723">
                  <c:v>-51.016499999999951</c:v>
                </c:pt>
                <c:pt idx="159724">
                  <c:v>-51.014499999999998</c:v>
                </c:pt>
                <c:pt idx="159725">
                  <c:v>-51.012499999999989</c:v>
                </c:pt>
                <c:pt idx="159726">
                  <c:v>-51.010499999999979</c:v>
                </c:pt>
                <c:pt idx="159727">
                  <c:v>-51.00849999999997</c:v>
                </c:pt>
                <c:pt idx="159728">
                  <c:v>-51.00649999999996</c:v>
                </c:pt>
                <c:pt idx="159729">
                  <c:v>-51.00449999999995</c:v>
                </c:pt>
                <c:pt idx="159730">
                  <c:v>-51.002499999999998</c:v>
                </c:pt>
                <c:pt idx="159731">
                  <c:v>-51.000499999999988</c:v>
                </c:pt>
                <c:pt idx="159732">
                  <c:v>-50.998499999999979</c:v>
                </c:pt>
                <c:pt idx="159733">
                  <c:v>-50.996499999999969</c:v>
                </c:pt>
                <c:pt idx="159734">
                  <c:v>-50.99449999999996</c:v>
                </c:pt>
                <c:pt idx="159735">
                  <c:v>-50.99249999999995</c:v>
                </c:pt>
                <c:pt idx="159736">
                  <c:v>-50.990499999999997</c:v>
                </c:pt>
                <c:pt idx="159737">
                  <c:v>-50.988499999999988</c:v>
                </c:pt>
                <c:pt idx="159738">
                  <c:v>-50.986499999999978</c:v>
                </c:pt>
                <c:pt idx="159739">
                  <c:v>-50.984499999999969</c:v>
                </c:pt>
                <c:pt idx="159740">
                  <c:v>-50.982499999999959</c:v>
                </c:pt>
                <c:pt idx="159741">
                  <c:v>-50.98049999999995</c:v>
                </c:pt>
                <c:pt idx="159742">
                  <c:v>-50.978499999999997</c:v>
                </c:pt>
                <c:pt idx="159743">
                  <c:v>-50.976499999999987</c:v>
                </c:pt>
                <c:pt idx="159744">
                  <c:v>-50.974499999999978</c:v>
                </c:pt>
                <c:pt idx="159745">
                  <c:v>-50.972499999999968</c:v>
                </c:pt>
                <c:pt idx="159746">
                  <c:v>-50.970499999999959</c:v>
                </c:pt>
                <c:pt idx="159747">
                  <c:v>-50.968499999999949</c:v>
                </c:pt>
                <c:pt idx="159748">
                  <c:v>-50.966499999999996</c:v>
                </c:pt>
                <c:pt idx="159749">
                  <c:v>-50.964499999999987</c:v>
                </c:pt>
                <c:pt idx="159750">
                  <c:v>-50.962499999999977</c:v>
                </c:pt>
                <c:pt idx="159751">
                  <c:v>-50.960499999999968</c:v>
                </c:pt>
                <c:pt idx="159752">
                  <c:v>-50.958499999999958</c:v>
                </c:pt>
                <c:pt idx="159753">
                  <c:v>-50.956500000000005</c:v>
                </c:pt>
                <c:pt idx="159754">
                  <c:v>-50.954499999999996</c:v>
                </c:pt>
                <c:pt idx="159755">
                  <c:v>-50.952499999999986</c:v>
                </c:pt>
                <c:pt idx="159756">
                  <c:v>-50.950499999999977</c:v>
                </c:pt>
                <c:pt idx="159757">
                  <c:v>-50.948499999999967</c:v>
                </c:pt>
                <c:pt idx="159758">
                  <c:v>-50.946499999999958</c:v>
                </c:pt>
                <c:pt idx="159759">
                  <c:v>-50.944500000000005</c:v>
                </c:pt>
                <c:pt idx="159760">
                  <c:v>-50.942499999999995</c:v>
                </c:pt>
                <c:pt idx="159761">
                  <c:v>-50.940499999999986</c:v>
                </c:pt>
                <c:pt idx="159762">
                  <c:v>-50.938499999999976</c:v>
                </c:pt>
                <c:pt idx="159763">
                  <c:v>-50.936499999999967</c:v>
                </c:pt>
                <c:pt idx="159764">
                  <c:v>-50.934499999999957</c:v>
                </c:pt>
                <c:pt idx="159765">
                  <c:v>-50.932500000000005</c:v>
                </c:pt>
                <c:pt idx="159766">
                  <c:v>-50.930499999999995</c:v>
                </c:pt>
                <c:pt idx="159767">
                  <c:v>-50.928499999999985</c:v>
                </c:pt>
                <c:pt idx="159768">
                  <c:v>-50.926499999999976</c:v>
                </c:pt>
                <c:pt idx="159769">
                  <c:v>-50.924499999999966</c:v>
                </c:pt>
                <c:pt idx="159770">
                  <c:v>-50.922499999999957</c:v>
                </c:pt>
                <c:pt idx="159771">
                  <c:v>-50.920500000000004</c:v>
                </c:pt>
                <c:pt idx="159772">
                  <c:v>-50.918499999999995</c:v>
                </c:pt>
                <c:pt idx="159773">
                  <c:v>-50.916499999999985</c:v>
                </c:pt>
                <c:pt idx="159774">
                  <c:v>-50.914499999999975</c:v>
                </c:pt>
                <c:pt idx="159775">
                  <c:v>-50.912499999999966</c:v>
                </c:pt>
                <c:pt idx="159776">
                  <c:v>-50.910499999999956</c:v>
                </c:pt>
                <c:pt idx="159777">
                  <c:v>-50.908500000000004</c:v>
                </c:pt>
                <c:pt idx="159778">
                  <c:v>-50.906499999999994</c:v>
                </c:pt>
                <c:pt idx="159779">
                  <c:v>-50.904499999999985</c:v>
                </c:pt>
                <c:pt idx="159780">
                  <c:v>-50.902499999999975</c:v>
                </c:pt>
                <c:pt idx="159781">
                  <c:v>-50.900499999999965</c:v>
                </c:pt>
                <c:pt idx="159782">
                  <c:v>-50.898499999999956</c:v>
                </c:pt>
                <c:pt idx="159783">
                  <c:v>-50.896500000000003</c:v>
                </c:pt>
                <c:pt idx="159784">
                  <c:v>-50.894499999999994</c:v>
                </c:pt>
                <c:pt idx="159785">
                  <c:v>-50.892499999999984</c:v>
                </c:pt>
                <c:pt idx="159786">
                  <c:v>-50.890499999999975</c:v>
                </c:pt>
                <c:pt idx="159787">
                  <c:v>-50.888499999999965</c:v>
                </c:pt>
                <c:pt idx="159788">
                  <c:v>-50.886499999999955</c:v>
                </c:pt>
                <c:pt idx="159789">
                  <c:v>-50.884500000000003</c:v>
                </c:pt>
                <c:pt idx="159790">
                  <c:v>-50.882499999999993</c:v>
                </c:pt>
                <c:pt idx="159791">
                  <c:v>-50.880499999999984</c:v>
                </c:pt>
                <c:pt idx="159792">
                  <c:v>-50.878499999999974</c:v>
                </c:pt>
                <c:pt idx="159793">
                  <c:v>-50.876499999999965</c:v>
                </c:pt>
                <c:pt idx="159794">
                  <c:v>-50.874499999999955</c:v>
                </c:pt>
                <c:pt idx="159795">
                  <c:v>-50.872500000000002</c:v>
                </c:pt>
                <c:pt idx="159796">
                  <c:v>-50.870499999999993</c:v>
                </c:pt>
                <c:pt idx="159797">
                  <c:v>-50.868499999999983</c:v>
                </c:pt>
                <c:pt idx="159798">
                  <c:v>-50.866499999999974</c:v>
                </c:pt>
                <c:pt idx="159799">
                  <c:v>-50.864499999999964</c:v>
                </c:pt>
                <c:pt idx="159800">
                  <c:v>-50.862499999999955</c:v>
                </c:pt>
                <c:pt idx="159801">
                  <c:v>-50.860500000000002</c:v>
                </c:pt>
                <c:pt idx="159802">
                  <c:v>-50.858499999999992</c:v>
                </c:pt>
                <c:pt idx="159803">
                  <c:v>-50.856499999999983</c:v>
                </c:pt>
                <c:pt idx="159804">
                  <c:v>-50.854499999999973</c:v>
                </c:pt>
                <c:pt idx="159805">
                  <c:v>-50.852499999999964</c:v>
                </c:pt>
                <c:pt idx="159806">
                  <c:v>-50.850499999999954</c:v>
                </c:pt>
                <c:pt idx="159807">
                  <c:v>-50.848500000000001</c:v>
                </c:pt>
                <c:pt idx="159808">
                  <c:v>-50.846499999999992</c:v>
                </c:pt>
                <c:pt idx="159809">
                  <c:v>-50.844499999999982</c:v>
                </c:pt>
                <c:pt idx="159810">
                  <c:v>-50.842499999999973</c:v>
                </c:pt>
                <c:pt idx="159811">
                  <c:v>-50.840499999999963</c:v>
                </c:pt>
                <c:pt idx="159812">
                  <c:v>-50.838499999999954</c:v>
                </c:pt>
                <c:pt idx="159813">
                  <c:v>-50.836500000000001</c:v>
                </c:pt>
                <c:pt idx="159814">
                  <c:v>-50.834499999999991</c:v>
                </c:pt>
                <c:pt idx="159815">
                  <c:v>-50.832499999999982</c:v>
                </c:pt>
                <c:pt idx="159816">
                  <c:v>-50.830499999999972</c:v>
                </c:pt>
                <c:pt idx="159817">
                  <c:v>-50.828499999999963</c:v>
                </c:pt>
                <c:pt idx="159818">
                  <c:v>-50.826499999999953</c:v>
                </c:pt>
                <c:pt idx="159819">
                  <c:v>-50.8245</c:v>
                </c:pt>
                <c:pt idx="159820">
                  <c:v>-50.822499999999991</c:v>
                </c:pt>
                <c:pt idx="159821">
                  <c:v>-50.820499999999981</c:v>
                </c:pt>
                <c:pt idx="159822">
                  <c:v>-50.818499999999972</c:v>
                </c:pt>
                <c:pt idx="159823">
                  <c:v>-50.816499999999962</c:v>
                </c:pt>
                <c:pt idx="159824">
                  <c:v>-50.814499999999953</c:v>
                </c:pt>
                <c:pt idx="159825">
                  <c:v>-50.8125</c:v>
                </c:pt>
                <c:pt idx="159826">
                  <c:v>-50.81049999999999</c:v>
                </c:pt>
                <c:pt idx="159827">
                  <c:v>-50.808499999999981</c:v>
                </c:pt>
                <c:pt idx="159828">
                  <c:v>-50.806499999999971</c:v>
                </c:pt>
                <c:pt idx="159829">
                  <c:v>-50.804499999999962</c:v>
                </c:pt>
                <c:pt idx="159830">
                  <c:v>-50.802499999999952</c:v>
                </c:pt>
                <c:pt idx="159831">
                  <c:v>-50.8005</c:v>
                </c:pt>
                <c:pt idx="159832">
                  <c:v>-50.79849999999999</c:v>
                </c:pt>
                <c:pt idx="159833">
                  <c:v>-50.79649999999998</c:v>
                </c:pt>
                <c:pt idx="159834">
                  <c:v>-50.794499999999971</c:v>
                </c:pt>
                <c:pt idx="159835">
                  <c:v>-50.792499999999961</c:v>
                </c:pt>
                <c:pt idx="159836">
                  <c:v>-50.790499999999952</c:v>
                </c:pt>
                <c:pt idx="159837">
                  <c:v>-50.788499999999999</c:v>
                </c:pt>
                <c:pt idx="159838">
                  <c:v>-50.78649999999999</c:v>
                </c:pt>
                <c:pt idx="159839">
                  <c:v>-50.78449999999998</c:v>
                </c:pt>
                <c:pt idx="159840">
                  <c:v>-50.78249999999997</c:v>
                </c:pt>
                <c:pt idx="159841">
                  <c:v>-50.780499999999961</c:v>
                </c:pt>
                <c:pt idx="159842">
                  <c:v>-50.778499999999951</c:v>
                </c:pt>
                <c:pt idx="159843">
                  <c:v>-50.776499999999999</c:v>
                </c:pt>
                <c:pt idx="159844">
                  <c:v>-50.774499999999989</c:v>
                </c:pt>
                <c:pt idx="159845">
                  <c:v>-50.77249999999998</c:v>
                </c:pt>
                <c:pt idx="159846">
                  <c:v>-50.77049999999997</c:v>
                </c:pt>
                <c:pt idx="159847">
                  <c:v>-50.76849999999996</c:v>
                </c:pt>
                <c:pt idx="159848">
                  <c:v>-50.766499999999951</c:v>
                </c:pt>
                <c:pt idx="159849">
                  <c:v>-50.764499999999998</c:v>
                </c:pt>
                <c:pt idx="159850">
                  <c:v>-50.762499999999989</c:v>
                </c:pt>
                <c:pt idx="159851">
                  <c:v>-50.760499999999979</c:v>
                </c:pt>
                <c:pt idx="159852">
                  <c:v>-50.75849999999997</c:v>
                </c:pt>
                <c:pt idx="159853">
                  <c:v>-50.75649999999996</c:v>
                </c:pt>
                <c:pt idx="159854">
                  <c:v>-50.75449999999995</c:v>
                </c:pt>
                <c:pt idx="159855">
                  <c:v>-50.752499999999998</c:v>
                </c:pt>
                <c:pt idx="159856">
                  <c:v>-50.750499999999988</c:v>
                </c:pt>
                <c:pt idx="159857">
                  <c:v>-50.748499999999979</c:v>
                </c:pt>
                <c:pt idx="159858">
                  <c:v>-50.746499999999969</c:v>
                </c:pt>
                <c:pt idx="159859">
                  <c:v>-50.74449999999996</c:v>
                </c:pt>
                <c:pt idx="159860">
                  <c:v>-50.74249999999995</c:v>
                </c:pt>
                <c:pt idx="159861">
                  <c:v>-50.740499999999997</c:v>
                </c:pt>
                <c:pt idx="159862">
                  <c:v>-50.738499999999988</c:v>
                </c:pt>
                <c:pt idx="159863">
                  <c:v>-50.736499999999978</c:v>
                </c:pt>
                <c:pt idx="159864">
                  <c:v>-50.734499999999969</c:v>
                </c:pt>
                <c:pt idx="159865">
                  <c:v>-50.732499999999959</c:v>
                </c:pt>
                <c:pt idx="159866">
                  <c:v>-50.73049999999995</c:v>
                </c:pt>
                <c:pt idx="159867">
                  <c:v>-50.728499999999997</c:v>
                </c:pt>
                <c:pt idx="159868">
                  <c:v>-50.726499999999987</c:v>
                </c:pt>
                <c:pt idx="159869">
                  <c:v>-50.724499999999978</c:v>
                </c:pt>
                <c:pt idx="159870">
                  <c:v>-50.722499999999968</c:v>
                </c:pt>
                <c:pt idx="159871">
                  <c:v>-50.720499999999959</c:v>
                </c:pt>
                <c:pt idx="159872">
                  <c:v>-50.718499999999949</c:v>
                </c:pt>
                <c:pt idx="159873">
                  <c:v>-50.716499999999996</c:v>
                </c:pt>
                <c:pt idx="159874">
                  <c:v>-50.714499999999987</c:v>
                </c:pt>
                <c:pt idx="159875">
                  <c:v>-50.712499999999977</c:v>
                </c:pt>
                <c:pt idx="159876">
                  <c:v>-50.710499999999968</c:v>
                </c:pt>
                <c:pt idx="159877">
                  <c:v>-50.708499999999958</c:v>
                </c:pt>
                <c:pt idx="159878">
                  <c:v>-50.706500000000005</c:v>
                </c:pt>
                <c:pt idx="159879">
                  <c:v>-50.704499999999996</c:v>
                </c:pt>
                <c:pt idx="159880">
                  <c:v>-50.702499999999986</c:v>
                </c:pt>
                <c:pt idx="159881">
                  <c:v>-50.700499999999977</c:v>
                </c:pt>
                <c:pt idx="159882">
                  <c:v>-50.698499999999967</c:v>
                </c:pt>
                <c:pt idx="159883">
                  <c:v>-50.696499999999958</c:v>
                </c:pt>
                <c:pt idx="159884">
                  <c:v>-50.694500000000005</c:v>
                </c:pt>
                <c:pt idx="159885">
                  <c:v>-50.692499999999995</c:v>
                </c:pt>
                <c:pt idx="159886">
                  <c:v>-50.690499999999986</c:v>
                </c:pt>
                <c:pt idx="159887">
                  <c:v>-50.688499999999976</c:v>
                </c:pt>
                <c:pt idx="159888">
                  <c:v>-50.686499999999967</c:v>
                </c:pt>
                <c:pt idx="159889">
                  <c:v>-50.684499999999957</c:v>
                </c:pt>
                <c:pt idx="159890">
                  <c:v>-50.682500000000005</c:v>
                </c:pt>
                <c:pt idx="159891">
                  <c:v>-50.680499999999995</c:v>
                </c:pt>
                <c:pt idx="159892">
                  <c:v>-50.678499999999985</c:v>
                </c:pt>
                <c:pt idx="159893">
                  <c:v>-50.676499999999976</c:v>
                </c:pt>
                <c:pt idx="159894">
                  <c:v>-50.674499999999966</c:v>
                </c:pt>
                <c:pt idx="159895">
                  <c:v>-50.672499999999957</c:v>
                </c:pt>
                <c:pt idx="159896">
                  <c:v>-50.670500000000004</c:v>
                </c:pt>
                <c:pt idx="159897">
                  <c:v>-50.668499999999995</c:v>
                </c:pt>
                <c:pt idx="159898">
                  <c:v>-50.666499999999985</c:v>
                </c:pt>
                <c:pt idx="159899">
                  <c:v>-50.664499999999975</c:v>
                </c:pt>
                <c:pt idx="159900">
                  <c:v>-50.662499999999966</c:v>
                </c:pt>
                <c:pt idx="159901">
                  <c:v>-50.660499999999956</c:v>
                </c:pt>
                <c:pt idx="159902">
                  <c:v>-50.658500000000004</c:v>
                </c:pt>
                <c:pt idx="159903">
                  <c:v>-50.656499999999994</c:v>
                </c:pt>
                <c:pt idx="159904">
                  <c:v>-50.654499999999985</c:v>
                </c:pt>
                <c:pt idx="159905">
                  <c:v>-50.652499999999975</c:v>
                </c:pt>
                <c:pt idx="159906">
                  <c:v>-50.650499999999965</c:v>
                </c:pt>
                <c:pt idx="159907">
                  <c:v>-50.648499999999956</c:v>
                </c:pt>
                <c:pt idx="159908">
                  <c:v>-50.646500000000003</c:v>
                </c:pt>
                <c:pt idx="159909">
                  <c:v>-50.644499999999994</c:v>
                </c:pt>
                <c:pt idx="159910">
                  <c:v>-50.642499999999984</c:v>
                </c:pt>
                <c:pt idx="159911">
                  <c:v>-50.640499999999975</c:v>
                </c:pt>
                <c:pt idx="159912">
                  <c:v>-50.638499999999965</c:v>
                </c:pt>
                <c:pt idx="159913">
                  <c:v>-50.636499999999955</c:v>
                </c:pt>
                <c:pt idx="159914">
                  <c:v>-50.634500000000003</c:v>
                </c:pt>
                <c:pt idx="159915">
                  <c:v>-50.632499999999993</c:v>
                </c:pt>
                <c:pt idx="159916">
                  <c:v>-50.630499999999984</c:v>
                </c:pt>
                <c:pt idx="159917">
                  <c:v>-50.628499999999974</c:v>
                </c:pt>
                <c:pt idx="159918">
                  <c:v>-50.626499999999965</c:v>
                </c:pt>
                <c:pt idx="159919">
                  <c:v>-50.624499999999955</c:v>
                </c:pt>
                <c:pt idx="159920">
                  <c:v>-50.622500000000002</c:v>
                </c:pt>
                <c:pt idx="159921">
                  <c:v>-50.620499999999993</c:v>
                </c:pt>
                <c:pt idx="159922">
                  <c:v>-50.618499999999983</c:v>
                </c:pt>
                <c:pt idx="159923">
                  <c:v>-50.616499999999974</c:v>
                </c:pt>
                <c:pt idx="159924">
                  <c:v>-50.614499999999964</c:v>
                </c:pt>
                <c:pt idx="159925">
                  <c:v>-50.612499999999955</c:v>
                </c:pt>
                <c:pt idx="159926">
                  <c:v>-50.610500000000002</c:v>
                </c:pt>
                <c:pt idx="159927">
                  <c:v>-50.608499999999992</c:v>
                </c:pt>
                <c:pt idx="159928">
                  <c:v>-50.606499999999983</c:v>
                </c:pt>
                <c:pt idx="159929">
                  <c:v>-50.604499999999973</c:v>
                </c:pt>
                <c:pt idx="159930">
                  <c:v>-50.602499999999964</c:v>
                </c:pt>
                <c:pt idx="159931">
                  <c:v>-50.600499999999954</c:v>
                </c:pt>
                <c:pt idx="159932">
                  <c:v>-50.598500000000001</c:v>
                </c:pt>
                <c:pt idx="159933">
                  <c:v>-50.596499999999992</c:v>
                </c:pt>
                <c:pt idx="159934">
                  <c:v>-50.594499999999982</c:v>
                </c:pt>
                <c:pt idx="159935">
                  <c:v>-50.592499999999973</c:v>
                </c:pt>
                <c:pt idx="159936">
                  <c:v>-50.590499999999963</c:v>
                </c:pt>
                <c:pt idx="159937">
                  <c:v>-50.588499999999954</c:v>
                </c:pt>
                <c:pt idx="159938">
                  <c:v>-50.586500000000001</c:v>
                </c:pt>
                <c:pt idx="159939">
                  <c:v>-50.584499999999991</c:v>
                </c:pt>
                <c:pt idx="159940">
                  <c:v>-50.582499999999982</c:v>
                </c:pt>
                <c:pt idx="159941">
                  <c:v>-50.580499999999972</c:v>
                </c:pt>
                <c:pt idx="159942">
                  <c:v>-50.578499999999963</c:v>
                </c:pt>
                <c:pt idx="159943">
                  <c:v>-50.576499999999953</c:v>
                </c:pt>
                <c:pt idx="159944">
                  <c:v>-50.5745</c:v>
                </c:pt>
                <c:pt idx="159945">
                  <c:v>-50.572499999999991</c:v>
                </c:pt>
                <c:pt idx="159946">
                  <c:v>-50.570499999999981</c:v>
                </c:pt>
                <c:pt idx="159947">
                  <c:v>-50.568499999999972</c:v>
                </c:pt>
                <c:pt idx="159948">
                  <c:v>-50.566499999999962</c:v>
                </c:pt>
                <c:pt idx="159949">
                  <c:v>-50.564499999999953</c:v>
                </c:pt>
                <c:pt idx="159950">
                  <c:v>-50.5625</c:v>
                </c:pt>
                <c:pt idx="159951">
                  <c:v>-50.56049999999999</c:v>
                </c:pt>
                <c:pt idx="159952">
                  <c:v>-50.558499999999981</c:v>
                </c:pt>
                <c:pt idx="159953">
                  <c:v>-50.556499999999971</c:v>
                </c:pt>
                <c:pt idx="159954">
                  <c:v>-50.554499999999962</c:v>
                </c:pt>
                <c:pt idx="159955">
                  <c:v>-50.552499999999952</c:v>
                </c:pt>
                <c:pt idx="159956">
                  <c:v>-50.5505</c:v>
                </c:pt>
                <c:pt idx="159957">
                  <c:v>-50.54849999999999</c:v>
                </c:pt>
                <c:pt idx="159958">
                  <c:v>-50.54649999999998</c:v>
                </c:pt>
                <c:pt idx="159959">
                  <c:v>-50.544499999999971</c:v>
                </c:pt>
                <c:pt idx="159960">
                  <c:v>-50.542499999999961</c:v>
                </c:pt>
                <c:pt idx="159961">
                  <c:v>-50.540499999999952</c:v>
                </c:pt>
                <c:pt idx="159962">
                  <c:v>-50.538499999999999</c:v>
                </c:pt>
                <c:pt idx="159963">
                  <c:v>-50.53649999999999</c:v>
                </c:pt>
                <c:pt idx="159964">
                  <c:v>-50.53449999999998</c:v>
                </c:pt>
                <c:pt idx="159965">
                  <c:v>-50.53249999999997</c:v>
                </c:pt>
                <c:pt idx="159966">
                  <c:v>-50.530499999999961</c:v>
                </c:pt>
                <c:pt idx="159967">
                  <c:v>-50.528499999999951</c:v>
                </c:pt>
                <c:pt idx="159968">
                  <c:v>-50.526499999999999</c:v>
                </c:pt>
                <c:pt idx="159969">
                  <c:v>-50.524499999999989</c:v>
                </c:pt>
                <c:pt idx="159970">
                  <c:v>-50.52249999999998</c:v>
                </c:pt>
                <c:pt idx="159971">
                  <c:v>-50.52049999999997</c:v>
                </c:pt>
                <c:pt idx="159972">
                  <c:v>-50.51849999999996</c:v>
                </c:pt>
                <c:pt idx="159973">
                  <c:v>-50.516499999999951</c:v>
                </c:pt>
                <c:pt idx="159974">
                  <c:v>-50.514499999999998</c:v>
                </c:pt>
                <c:pt idx="159975">
                  <c:v>-50.512499999999989</c:v>
                </c:pt>
                <c:pt idx="159976">
                  <c:v>-50.510499999999979</c:v>
                </c:pt>
                <c:pt idx="159977">
                  <c:v>-50.50849999999997</c:v>
                </c:pt>
                <c:pt idx="159978">
                  <c:v>-50.50649999999996</c:v>
                </c:pt>
                <c:pt idx="159979">
                  <c:v>-50.50449999999995</c:v>
                </c:pt>
                <c:pt idx="159980">
                  <c:v>-50.502499999999998</c:v>
                </c:pt>
                <c:pt idx="159981">
                  <c:v>-50.500499999999988</c:v>
                </c:pt>
                <c:pt idx="159982">
                  <c:v>-50.498499999999979</c:v>
                </c:pt>
                <c:pt idx="159983">
                  <c:v>-50.496499999999969</c:v>
                </c:pt>
                <c:pt idx="159984">
                  <c:v>-50.49449999999996</c:v>
                </c:pt>
                <c:pt idx="159985">
                  <c:v>-50.49249999999995</c:v>
                </c:pt>
                <c:pt idx="159986">
                  <c:v>-50.490499999999997</c:v>
                </c:pt>
                <c:pt idx="159987">
                  <c:v>-50.488499999999988</c:v>
                </c:pt>
                <c:pt idx="159988">
                  <c:v>-50.486499999999978</c:v>
                </c:pt>
                <c:pt idx="159989">
                  <c:v>-50.484499999999969</c:v>
                </c:pt>
                <c:pt idx="159990">
                  <c:v>-50.482499999999959</c:v>
                </c:pt>
                <c:pt idx="159991">
                  <c:v>-50.48049999999995</c:v>
                </c:pt>
                <c:pt idx="159992">
                  <c:v>-50.478499999999997</c:v>
                </c:pt>
                <c:pt idx="159993">
                  <c:v>-50.476499999999987</c:v>
                </c:pt>
                <c:pt idx="159994">
                  <c:v>-50.474499999999978</c:v>
                </c:pt>
                <c:pt idx="159995">
                  <c:v>-50.472499999999968</c:v>
                </c:pt>
                <c:pt idx="159996">
                  <c:v>-50.470499999999959</c:v>
                </c:pt>
                <c:pt idx="159997">
                  <c:v>-50.468499999999949</c:v>
                </c:pt>
                <c:pt idx="159998">
                  <c:v>-50.466499999999996</c:v>
                </c:pt>
                <c:pt idx="159999">
                  <c:v>-50.464499999999987</c:v>
                </c:pt>
                <c:pt idx="160000">
                  <c:v>-50.462499999999977</c:v>
                </c:pt>
                <c:pt idx="160001">
                  <c:v>-50.460499999999968</c:v>
                </c:pt>
                <c:pt idx="160002">
                  <c:v>-50.458499999999958</c:v>
                </c:pt>
                <c:pt idx="160003">
                  <c:v>-50.456500000000005</c:v>
                </c:pt>
                <c:pt idx="160004">
                  <c:v>-50.454499999999996</c:v>
                </c:pt>
                <c:pt idx="160005">
                  <c:v>-50.452499999999986</c:v>
                </c:pt>
                <c:pt idx="160006">
                  <c:v>-50.450499999999977</c:v>
                </c:pt>
                <c:pt idx="160007">
                  <c:v>-50.448499999999967</c:v>
                </c:pt>
                <c:pt idx="160008">
                  <c:v>-50.446499999999958</c:v>
                </c:pt>
                <c:pt idx="160009">
                  <c:v>-50.444500000000005</c:v>
                </c:pt>
                <c:pt idx="160010">
                  <c:v>-50.442499999999995</c:v>
                </c:pt>
                <c:pt idx="160011">
                  <c:v>-50.440499999999986</c:v>
                </c:pt>
                <c:pt idx="160012">
                  <c:v>-50.438499999999976</c:v>
                </c:pt>
                <c:pt idx="160013">
                  <c:v>-50.436499999999967</c:v>
                </c:pt>
                <c:pt idx="160014">
                  <c:v>-50.434499999999957</c:v>
                </c:pt>
                <c:pt idx="160015">
                  <c:v>-50.432500000000005</c:v>
                </c:pt>
                <c:pt idx="160016">
                  <c:v>-50.430499999999995</c:v>
                </c:pt>
                <c:pt idx="160017">
                  <c:v>-50.428499999999985</c:v>
                </c:pt>
                <c:pt idx="160018">
                  <c:v>-50.426499999999976</c:v>
                </c:pt>
                <c:pt idx="160019">
                  <c:v>-50.424499999999966</c:v>
                </c:pt>
                <c:pt idx="160020">
                  <c:v>-50.422499999999957</c:v>
                </c:pt>
                <c:pt idx="160021">
                  <c:v>-50.420500000000004</c:v>
                </c:pt>
                <c:pt idx="160022">
                  <c:v>-50.418499999999995</c:v>
                </c:pt>
                <c:pt idx="160023">
                  <c:v>-50.416499999999985</c:v>
                </c:pt>
                <c:pt idx="160024">
                  <c:v>-50.414499999999975</c:v>
                </c:pt>
                <c:pt idx="160025">
                  <c:v>-50.412499999999966</c:v>
                </c:pt>
                <c:pt idx="160026">
                  <c:v>-50.410499999999956</c:v>
                </c:pt>
                <c:pt idx="160027">
                  <c:v>-50.408500000000004</c:v>
                </c:pt>
                <c:pt idx="160028">
                  <c:v>-50.406499999999994</c:v>
                </c:pt>
                <c:pt idx="160029">
                  <c:v>-50.404499999999985</c:v>
                </c:pt>
                <c:pt idx="160030">
                  <c:v>-50.402499999999975</c:v>
                </c:pt>
                <c:pt idx="160031">
                  <c:v>-50.400499999999965</c:v>
                </c:pt>
                <c:pt idx="160032">
                  <c:v>-50.398499999999956</c:v>
                </c:pt>
                <c:pt idx="160033">
                  <c:v>-50.396500000000003</c:v>
                </c:pt>
                <c:pt idx="160034">
                  <c:v>-50.394499999999994</c:v>
                </c:pt>
                <c:pt idx="160035">
                  <c:v>-50.392499999999984</c:v>
                </c:pt>
                <c:pt idx="160036">
                  <c:v>-50.390499999999975</c:v>
                </c:pt>
                <c:pt idx="160037">
                  <c:v>-50.388499999999965</c:v>
                </c:pt>
                <c:pt idx="160038">
                  <c:v>-50.386499999999955</c:v>
                </c:pt>
                <c:pt idx="160039">
                  <c:v>-50.384500000000003</c:v>
                </c:pt>
                <c:pt idx="160040">
                  <c:v>-50.382499999999993</c:v>
                </c:pt>
                <c:pt idx="160041">
                  <c:v>-50.380499999999984</c:v>
                </c:pt>
                <c:pt idx="160042">
                  <c:v>-50.378499999999974</c:v>
                </c:pt>
                <c:pt idx="160043">
                  <c:v>-50.376499999999965</c:v>
                </c:pt>
                <c:pt idx="160044">
                  <c:v>-50.374499999999955</c:v>
                </c:pt>
                <c:pt idx="160045">
                  <c:v>-50.372500000000002</c:v>
                </c:pt>
                <c:pt idx="160046">
                  <c:v>-50.370499999999993</c:v>
                </c:pt>
                <c:pt idx="160047">
                  <c:v>-50.368499999999983</c:v>
                </c:pt>
                <c:pt idx="160048">
                  <c:v>-50.366499999999974</c:v>
                </c:pt>
                <c:pt idx="160049">
                  <c:v>-50.364499999999964</c:v>
                </c:pt>
                <c:pt idx="160050">
                  <c:v>-50.362499999999955</c:v>
                </c:pt>
                <c:pt idx="160051">
                  <c:v>-50.360500000000002</c:v>
                </c:pt>
                <c:pt idx="160052">
                  <c:v>-50.358499999999992</c:v>
                </c:pt>
                <c:pt idx="160053">
                  <c:v>-50.356499999999983</c:v>
                </c:pt>
                <c:pt idx="160054">
                  <c:v>-50.354499999999973</c:v>
                </c:pt>
                <c:pt idx="160055">
                  <c:v>-50.352499999999964</c:v>
                </c:pt>
                <c:pt idx="160056">
                  <c:v>-50.350499999999954</c:v>
                </c:pt>
                <c:pt idx="160057">
                  <c:v>-50.348500000000001</c:v>
                </c:pt>
                <c:pt idx="160058">
                  <c:v>-50.346499999999992</c:v>
                </c:pt>
                <c:pt idx="160059">
                  <c:v>-50.344499999999982</c:v>
                </c:pt>
                <c:pt idx="160060">
                  <c:v>-50.342499999999973</c:v>
                </c:pt>
                <c:pt idx="160061">
                  <c:v>-50.340499999999963</c:v>
                </c:pt>
                <c:pt idx="160062">
                  <c:v>-50.338499999999954</c:v>
                </c:pt>
                <c:pt idx="160063">
                  <c:v>-50.336500000000001</c:v>
                </c:pt>
                <c:pt idx="160064">
                  <c:v>-50.334499999999991</c:v>
                </c:pt>
                <c:pt idx="160065">
                  <c:v>-50.332499999999982</c:v>
                </c:pt>
                <c:pt idx="160066">
                  <c:v>-50.330499999999972</c:v>
                </c:pt>
                <c:pt idx="160067">
                  <c:v>-50.328499999999963</c:v>
                </c:pt>
                <c:pt idx="160068">
                  <c:v>-50.326499999999953</c:v>
                </c:pt>
                <c:pt idx="160069">
                  <c:v>-50.3245</c:v>
                </c:pt>
                <c:pt idx="160070">
                  <c:v>-50.322499999999991</c:v>
                </c:pt>
                <c:pt idx="160071">
                  <c:v>-50.320499999999981</c:v>
                </c:pt>
                <c:pt idx="160072">
                  <c:v>-50.318499999999972</c:v>
                </c:pt>
                <c:pt idx="160073">
                  <c:v>-50.316499999999962</c:v>
                </c:pt>
                <c:pt idx="160074">
                  <c:v>-50.314499999999953</c:v>
                </c:pt>
                <c:pt idx="160075">
                  <c:v>-50.3125</c:v>
                </c:pt>
                <c:pt idx="160076">
                  <c:v>-50.31049999999999</c:v>
                </c:pt>
                <c:pt idx="160077">
                  <c:v>-50.308499999999981</c:v>
                </c:pt>
                <c:pt idx="160078">
                  <c:v>-50.306499999999971</c:v>
                </c:pt>
                <c:pt idx="160079">
                  <c:v>-50.304499999999962</c:v>
                </c:pt>
                <c:pt idx="160080">
                  <c:v>-50.302499999999952</c:v>
                </c:pt>
                <c:pt idx="160081">
                  <c:v>-50.3005</c:v>
                </c:pt>
                <c:pt idx="160082">
                  <c:v>-50.29849999999999</c:v>
                </c:pt>
                <c:pt idx="160083">
                  <c:v>-50.29649999999998</c:v>
                </c:pt>
                <c:pt idx="160084">
                  <c:v>-50.294499999999971</c:v>
                </c:pt>
                <c:pt idx="160085">
                  <c:v>-50.292499999999961</c:v>
                </c:pt>
                <c:pt idx="160086">
                  <c:v>-50.290499999999952</c:v>
                </c:pt>
                <c:pt idx="160087">
                  <c:v>-50.288499999999999</c:v>
                </c:pt>
                <c:pt idx="160088">
                  <c:v>-50.28649999999999</c:v>
                </c:pt>
                <c:pt idx="160089">
                  <c:v>-50.28449999999998</c:v>
                </c:pt>
                <c:pt idx="160090">
                  <c:v>-50.28249999999997</c:v>
                </c:pt>
                <c:pt idx="160091">
                  <c:v>-50.280499999999961</c:v>
                </c:pt>
                <c:pt idx="160092">
                  <c:v>-50.278499999999951</c:v>
                </c:pt>
                <c:pt idx="160093">
                  <c:v>-50.276499999999999</c:v>
                </c:pt>
                <c:pt idx="160094">
                  <c:v>-50.274499999999989</c:v>
                </c:pt>
                <c:pt idx="160095">
                  <c:v>-50.27249999999998</c:v>
                </c:pt>
                <c:pt idx="160096">
                  <c:v>-50.27049999999997</c:v>
                </c:pt>
                <c:pt idx="160097">
                  <c:v>-50.26849999999996</c:v>
                </c:pt>
                <c:pt idx="160098">
                  <c:v>-50.266499999999951</c:v>
                </c:pt>
                <c:pt idx="160099">
                  <c:v>-50.264499999999998</c:v>
                </c:pt>
                <c:pt idx="160100">
                  <c:v>-50.262499999999989</c:v>
                </c:pt>
                <c:pt idx="160101">
                  <c:v>-50.260499999999979</c:v>
                </c:pt>
                <c:pt idx="160102">
                  <c:v>-50.25849999999997</c:v>
                </c:pt>
                <c:pt idx="160103">
                  <c:v>-50.25649999999996</c:v>
                </c:pt>
                <c:pt idx="160104">
                  <c:v>-50.25449999999995</c:v>
                </c:pt>
                <c:pt idx="160105">
                  <c:v>-50.252499999999998</c:v>
                </c:pt>
                <c:pt idx="160106">
                  <c:v>-50.250499999999988</c:v>
                </c:pt>
                <c:pt idx="160107">
                  <c:v>-50.248499999999979</c:v>
                </c:pt>
                <c:pt idx="160108">
                  <c:v>-50.246499999999969</c:v>
                </c:pt>
                <c:pt idx="160109">
                  <c:v>-50.24449999999996</c:v>
                </c:pt>
                <c:pt idx="160110">
                  <c:v>-50.24249999999995</c:v>
                </c:pt>
                <c:pt idx="160111">
                  <c:v>-50.240499999999997</c:v>
                </c:pt>
                <c:pt idx="160112">
                  <c:v>-50.238499999999988</c:v>
                </c:pt>
                <c:pt idx="160113">
                  <c:v>-50.236499999999978</c:v>
                </c:pt>
                <c:pt idx="160114">
                  <c:v>-50.234499999999969</c:v>
                </c:pt>
                <c:pt idx="160115">
                  <c:v>-50.232499999999959</c:v>
                </c:pt>
                <c:pt idx="160116">
                  <c:v>-50.23049999999995</c:v>
                </c:pt>
                <c:pt idx="160117">
                  <c:v>-50.228499999999997</c:v>
                </c:pt>
                <c:pt idx="160118">
                  <c:v>-50.226499999999987</c:v>
                </c:pt>
                <c:pt idx="160119">
                  <c:v>-50.224499999999978</c:v>
                </c:pt>
                <c:pt idx="160120">
                  <c:v>-50.222499999999968</c:v>
                </c:pt>
                <c:pt idx="160121">
                  <c:v>-50.220499999999959</c:v>
                </c:pt>
                <c:pt idx="160122">
                  <c:v>-50.218499999999949</c:v>
                </c:pt>
                <c:pt idx="160123">
                  <c:v>-50.216499999999996</c:v>
                </c:pt>
                <c:pt idx="160124">
                  <c:v>-50.214499999999987</c:v>
                </c:pt>
                <c:pt idx="160125">
                  <c:v>-50.212499999999977</c:v>
                </c:pt>
                <c:pt idx="160126">
                  <c:v>-50.210499999999968</c:v>
                </c:pt>
                <c:pt idx="160127">
                  <c:v>-50.208499999999958</c:v>
                </c:pt>
                <c:pt idx="160128">
                  <c:v>-50.206500000000005</c:v>
                </c:pt>
                <c:pt idx="160129">
                  <c:v>-50.204499999999996</c:v>
                </c:pt>
                <c:pt idx="160130">
                  <c:v>-50.202499999999986</c:v>
                </c:pt>
                <c:pt idx="160131">
                  <c:v>-50.200499999999977</c:v>
                </c:pt>
                <c:pt idx="160132">
                  <c:v>-50.198499999999967</c:v>
                </c:pt>
                <c:pt idx="160133">
                  <c:v>-50.196499999999958</c:v>
                </c:pt>
                <c:pt idx="160134">
                  <c:v>-50.194500000000005</c:v>
                </c:pt>
                <c:pt idx="160135">
                  <c:v>-50.192499999999995</c:v>
                </c:pt>
                <c:pt idx="160136">
                  <c:v>-50.190499999999986</c:v>
                </c:pt>
                <c:pt idx="160137">
                  <c:v>-50.188499999999976</c:v>
                </c:pt>
                <c:pt idx="160138">
                  <c:v>-50.186499999999967</c:v>
                </c:pt>
                <c:pt idx="160139">
                  <c:v>-50.184499999999957</c:v>
                </c:pt>
                <c:pt idx="160140">
                  <c:v>-50.182500000000005</c:v>
                </c:pt>
                <c:pt idx="160141">
                  <c:v>-50.180499999999995</c:v>
                </c:pt>
                <c:pt idx="160142">
                  <c:v>-50.178499999999985</c:v>
                </c:pt>
                <c:pt idx="160143">
                  <c:v>-50.176499999999976</c:v>
                </c:pt>
                <c:pt idx="160144">
                  <c:v>-50.174499999999966</c:v>
                </c:pt>
                <c:pt idx="160145">
                  <c:v>-50.172499999999957</c:v>
                </c:pt>
                <c:pt idx="160146">
                  <c:v>-50.170500000000004</c:v>
                </c:pt>
                <c:pt idx="160147">
                  <c:v>-50.168499999999995</c:v>
                </c:pt>
                <c:pt idx="160148">
                  <c:v>-50.166499999999985</c:v>
                </c:pt>
                <c:pt idx="160149">
                  <c:v>-50.164499999999975</c:v>
                </c:pt>
                <c:pt idx="160150">
                  <c:v>-50.162499999999966</c:v>
                </c:pt>
                <c:pt idx="160151">
                  <c:v>-50.160499999999956</c:v>
                </c:pt>
                <c:pt idx="160152">
                  <c:v>-50.158500000000004</c:v>
                </c:pt>
                <c:pt idx="160153">
                  <c:v>-50.156499999999994</c:v>
                </c:pt>
                <c:pt idx="160154">
                  <c:v>-50.154499999999985</c:v>
                </c:pt>
                <c:pt idx="160155">
                  <c:v>-50.152499999999975</c:v>
                </c:pt>
                <c:pt idx="160156">
                  <c:v>-50.150499999999965</c:v>
                </c:pt>
                <c:pt idx="160157">
                  <c:v>-50.148499999999956</c:v>
                </c:pt>
                <c:pt idx="160158">
                  <c:v>-50.146500000000003</c:v>
                </c:pt>
                <c:pt idx="160159">
                  <c:v>-50.144499999999994</c:v>
                </c:pt>
                <c:pt idx="160160">
                  <c:v>-50.142499999999984</c:v>
                </c:pt>
                <c:pt idx="160161">
                  <c:v>-50.140499999999975</c:v>
                </c:pt>
                <c:pt idx="160162">
                  <c:v>-50.138499999999965</c:v>
                </c:pt>
                <c:pt idx="160163">
                  <c:v>-50.136499999999955</c:v>
                </c:pt>
                <c:pt idx="160164">
                  <c:v>-50.134500000000003</c:v>
                </c:pt>
                <c:pt idx="160165">
                  <c:v>-50.132499999999993</c:v>
                </c:pt>
                <c:pt idx="160166">
                  <c:v>-50.130499999999984</c:v>
                </c:pt>
                <c:pt idx="160167">
                  <c:v>-50.128499999999974</c:v>
                </c:pt>
                <c:pt idx="160168">
                  <c:v>-50.126499999999965</c:v>
                </c:pt>
                <c:pt idx="160169">
                  <c:v>-50.124499999999955</c:v>
                </c:pt>
                <c:pt idx="160170">
                  <c:v>-50.122500000000002</c:v>
                </c:pt>
                <c:pt idx="160171">
                  <c:v>-50.120499999999993</c:v>
                </c:pt>
                <c:pt idx="160172">
                  <c:v>-50.118499999999983</c:v>
                </c:pt>
                <c:pt idx="160173">
                  <c:v>-50.116499999999974</c:v>
                </c:pt>
                <c:pt idx="160174">
                  <c:v>-50.114499999999964</c:v>
                </c:pt>
                <c:pt idx="160175">
                  <c:v>-50.112499999999955</c:v>
                </c:pt>
                <c:pt idx="160176">
                  <c:v>-50.110500000000002</c:v>
                </c:pt>
                <c:pt idx="160177">
                  <c:v>-50.108499999999992</c:v>
                </c:pt>
                <c:pt idx="160178">
                  <c:v>-50.106499999999983</c:v>
                </c:pt>
                <c:pt idx="160179">
                  <c:v>-50.104499999999973</c:v>
                </c:pt>
                <c:pt idx="160180">
                  <c:v>-50.102499999999964</c:v>
                </c:pt>
                <c:pt idx="160181">
                  <c:v>-50.100499999999954</c:v>
                </c:pt>
                <c:pt idx="160182">
                  <c:v>-50.098500000000001</c:v>
                </c:pt>
                <c:pt idx="160183">
                  <c:v>-50.096499999999992</c:v>
                </c:pt>
                <c:pt idx="160184">
                  <c:v>-50.094499999999982</c:v>
                </c:pt>
                <c:pt idx="160185">
                  <c:v>-50.092499999999973</c:v>
                </c:pt>
                <c:pt idx="160186">
                  <c:v>-50.090499999999963</c:v>
                </c:pt>
                <c:pt idx="160187">
                  <c:v>-50.088499999999954</c:v>
                </c:pt>
                <c:pt idx="160188">
                  <c:v>-50.086500000000001</c:v>
                </c:pt>
                <c:pt idx="160189">
                  <c:v>-50.084499999999991</c:v>
                </c:pt>
                <c:pt idx="160190">
                  <c:v>-50.082499999999982</c:v>
                </c:pt>
                <c:pt idx="160191">
                  <c:v>-50.080499999999972</c:v>
                </c:pt>
                <c:pt idx="160192">
                  <c:v>-50.078499999999963</c:v>
                </c:pt>
                <c:pt idx="160193">
                  <c:v>-50.076499999999953</c:v>
                </c:pt>
                <c:pt idx="160194">
                  <c:v>-50.0745</c:v>
                </c:pt>
                <c:pt idx="160195">
                  <c:v>-50.072499999999991</c:v>
                </c:pt>
                <c:pt idx="160196">
                  <c:v>-50.070499999999981</c:v>
                </c:pt>
                <c:pt idx="160197">
                  <c:v>-50.068499999999972</c:v>
                </c:pt>
                <c:pt idx="160198">
                  <c:v>-50.066499999999962</c:v>
                </c:pt>
                <c:pt idx="160199">
                  <c:v>-50.064499999999953</c:v>
                </c:pt>
                <c:pt idx="160200">
                  <c:v>-50.0625</c:v>
                </c:pt>
                <c:pt idx="160201">
                  <c:v>-50.06049999999999</c:v>
                </c:pt>
                <c:pt idx="160202">
                  <c:v>-50.058499999999981</c:v>
                </c:pt>
                <c:pt idx="160203">
                  <c:v>-50.056499999999971</c:v>
                </c:pt>
                <c:pt idx="160204">
                  <c:v>-50.054499999999962</c:v>
                </c:pt>
                <c:pt idx="160205">
                  <c:v>-50.052499999999952</c:v>
                </c:pt>
                <c:pt idx="160206">
                  <c:v>-50.0505</c:v>
                </c:pt>
                <c:pt idx="160207">
                  <c:v>-50.04849999999999</c:v>
                </c:pt>
                <c:pt idx="160208">
                  <c:v>-50.04649999999998</c:v>
                </c:pt>
                <c:pt idx="160209">
                  <c:v>-50.044499999999971</c:v>
                </c:pt>
                <c:pt idx="160210">
                  <c:v>-50.042499999999961</c:v>
                </c:pt>
                <c:pt idx="160211">
                  <c:v>-50.040499999999952</c:v>
                </c:pt>
                <c:pt idx="160212">
                  <c:v>-50.038499999999999</c:v>
                </c:pt>
                <c:pt idx="160213">
                  <c:v>-50.03649999999999</c:v>
                </c:pt>
                <c:pt idx="160214">
                  <c:v>-50.03449999999998</c:v>
                </c:pt>
                <c:pt idx="160215">
                  <c:v>-50.03249999999997</c:v>
                </c:pt>
                <c:pt idx="160216">
                  <c:v>-50.030499999999961</c:v>
                </c:pt>
                <c:pt idx="160217">
                  <c:v>-50.028499999999951</c:v>
                </c:pt>
                <c:pt idx="160218">
                  <c:v>-50.026499999999999</c:v>
                </c:pt>
                <c:pt idx="160219">
                  <c:v>-50.024499999999989</c:v>
                </c:pt>
                <c:pt idx="160220">
                  <c:v>-50.02249999999998</c:v>
                </c:pt>
                <c:pt idx="160221">
                  <c:v>-50.02049999999997</c:v>
                </c:pt>
                <c:pt idx="160222">
                  <c:v>-50.01849999999996</c:v>
                </c:pt>
                <c:pt idx="160223">
                  <c:v>-50.016499999999951</c:v>
                </c:pt>
                <c:pt idx="160224">
                  <c:v>-50.014499999999998</c:v>
                </c:pt>
                <c:pt idx="160225">
                  <c:v>-50.012499999999989</c:v>
                </c:pt>
                <c:pt idx="160226">
                  <c:v>-50.010499999999979</c:v>
                </c:pt>
                <c:pt idx="160227">
                  <c:v>-50.00849999999997</c:v>
                </c:pt>
                <c:pt idx="160228">
                  <c:v>-50.00649999999996</c:v>
                </c:pt>
                <c:pt idx="160229">
                  <c:v>-50.00449999999995</c:v>
                </c:pt>
                <c:pt idx="160230">
                  <c:v>-50.002499999999998</c:v>
                </c:pt>
                <c:pt idx="160231">
                  <c:v>-50.000499999999988</c:v>
                </c:pt>
                <c:pt idx="160232">
                  <c:v>-49.998499999999979</c:v>
                </c:pt>
                <c:pt idx="160233">
                  <c:v>-49.996499999999969</c:v>
                </c:pt>
                <c:pt idx="160234">
                  <c:v>-49.99449999999996</c:v>
                </c:pt>
                <c:pt idx="160235">
                  <c:v>-49.99249999999995</c:v>
                </c:pt>
                <c:pt idx="160236">
                  <c:v>-49.990499999999997</c:v>
                </c:pt>
                <c:pt idx="160237">
                  <c:v>-49.988499999999988</c:v>
                </c:pt>
                <c:pt idx="160238">
                  <c:v>-49.986499999999978</c:v>
                </c:pt>
                <c:pt idx="160239">
                  <c:v>-49.984499999999969</c:v>
                </c:pt>
                <c:pt idx="160240">
                  <c:v>-49.982499999999959</c:v>
                </c:pt>
                <c:pt idx="160241">
                  <c:v>-49.98049999999995</c:v>
                </c:pt>
                <c:pt idx="160242">
                  <c:v>-49.978499999999997</c:v>
                </c:pt>
                <c:pt idx="160243">
                  <c:v>-49.976499999999987</c:v>
                </c:pt>
                <c:pt idx="160244">
                  <c:v>-49.974499999999978</c:v>
                </c:pt>
                <c:pt idx="160245">
                  <c:v>-49.972499999999968</c:v>
                </c:pt>
                <c:pt idx="160246">
                  <c:v>-49.970499999999959</c:v>
                </c:pt>
                <c:pt idx="160247">
                  <c:v>-49.968499999999949</c:v>
                </c:pt>
                <c:pt idx="160248">
                  <c:v>-49.966499999999996</c:v>
                </c:pt>
                <c:pt idx="160249">
                  <c:v>-49.964499999999987</c:v>
                </c:pt>
                <c:pt idx="160250">
                  <c:v>-49.962499999999977</c:v>
                </c:pt>
                <c:pt idx="160251">
                  <c:v>-49.960499999999968</c:v>
                </c:pt>
                <c:pt idx="160252">
                  <c:v>-49.958499999999958</c:v>
                </c:pt>
                <c:pt idx="160253">
                  <c:v>-49.956500000000005</c:v>
                </c:pt>
                <c:pt idx="160254">
                  <c:v>-49.954499999999996</c:v>
                </c:pt>
                <c:pt idx="160255">
                  <c:v>-49.952499999999986</c:v>
                </c:pt>
                <c:pt idx="160256">
                  <c:v>-49.950499999999977</c:v>
                </c:pt>
                <c:pt idx="160257">
                  <c:v>-49.948499999999967</c:v>
                </c:pt>
                <c:pt idx="160258">
                  <c:v>-49.946499999999958</c:v>
                </c:pt>
                <c:pt idx="160259">
                  <c:v>-49.944500000000005</c:v>
                </c:pt>
                <c:pt idx="160260">
                  <c:v>-49.942499999999995</c:v>
                </c:pt>
                <c:pt idx="160261">
                  <c:v>-49.940499999999986</c:v>
                </c:pt>
                <c:pt idx="160262">
                  <c:v>-49.938499999999976</c:v>
                </c:pt>
                <c:pt idx="160263">
                  <c:v>-49.936499999999967</c:v>
                </c:pt>
                <c:pt idx="160264">
                  <c:v>-49.934499999999957</c:v>
                </c:pt>
                <c:pt idx="160265">
                  <c:v>-49.932500000000005</c:v>
                </c:pt>
                <c:pt idx="160266">
                  <c:v>-49.930499999999995</c:v>
                </c:pt>
                <c:pt idx="160267">
                  <c:v>-49.928499999999985</c:v>
                </c:pt>
                <c:pt idx="160268">
                  <c:v>-49.926499999999976</c:v>
                </c:pt>
                <c:pt idx="160269">
                  <c:v>-49.924499999999966</c:v>
                </c:pt>
                <c:pt idx="160270">
                  <c:v>-49.922499999999957</c:v>
                </c:pt>
                <c:pt idx="160271">
                  <c:v>-49.920500000000004</c:v>
                </c:pt>
                <c:pt idx="160272">
                  <c:v>-49.918499999999995</c:v>
                </c:pt>
                <c:pt idx="160273">
                  <c:v>-49.916499999999985</c:v>
                </c:pt>
                <c:pt idx="160274">
                  <c:v>-49.914499999999975</c:v>
                </c:pt>
                <c:pt idx="160275">
                  <c:v>-49.912499999999966</c:v>
                </c:pt>
                <c:pt idx="160276">
                  <c:v>-49.910499999999956</c:v>
                </c:pt>
                <c:pt idx="160277">
                  <c:v>-49.908500000000004</c:v>
                </c:pt>
                <c:pt idx="160278">
                  <c:v>-49.906499999999994</c:v>
                </c:pt>
                <c:pt idx="160279">
                  <c:v>-49.904499999999985</c:v>
                </c:pt>
                <c:pt idx="160280">
                  <c:v>-49.902499999999975</c:v>
                </c:pt>
                <c:pt idx="160281">
                  <c:v>-49.900499999999965</c:v>
                </c:pt>
                <c:pt idx="160282">
                  <c:v>-49.898499999999956</c:v>
                </c:pt>
                <c:pt idx="160283">
                  <c:v>-49.896500000000003</c:v>
                </c:pt>
                <c:pt idx="160284">
                  <c:v>-49.894499999999994</c:v>
                </c:pt>
                <c:pt idx="160285">
                  <c:v>-49.892499999999984</c:v>
                </c:pt>
                <c:pt idx="160286">
                  <c:v>-49.890499999999975</c:v>
                </c:pt>
                <c:pt idx="160287">
                  <c:v>-49.888499999999965</c:v>
                </c:pt>
                <c:pt idx="160288">
                  <c:v>-49.886499999999955</c:v>
                </c:pt>
                <c:pt idx="160289">
                  <c:v>-49.884500000000003</c:v>
                </c:pt>
                <c:pt idx="160290">
                  <c:v>-49.882499999999993</c:v>
                </c:pt>
                <c:pt idx="160291">
                  <c:v>-49.880499999999984</c:v>
                </c:pt>
                <c:pt idx="160292">
                  <c:v>-49.878499999999974</c:v>
                </c:pt>
                <c:pt idx="160293">
                  <c:v>-49.876499999999965</c:v>
                </c:pt>
                <c:pt idx="160294">
                  <c:v>-49.874499999999955</c:v>
                </c:pt>
                <c:pt idx="160295">
                  <c:v>-49.872500000000002</c:v>
                </c:pt>
                <c:pt idx="160296">
                  <c:v>-49.870499999999993</c:v>
                </c:pt>
                <c:pt idx="160297">
                  <c:v>-49.868499999999983</c:v>
                </c:pt>
                <c:pt idx="160298">
                  <c:v>-49.866499999999974</c:v>
                </c:pt>
                <c:pt idx="160299">
                  <c:v>-49.864499999999964</c:v>
                </c:pt>
                <c:pt idx="160300">
                  <c:v>-49.862499999999955</c:v>
                </c:pt>
                <c:pt idx="160301">
                  <c:v>-49.860500000000002</c:v>
                </c:pt>
                <c:pt idx="160302">
                  <c:v>-49.858499999999992</c:v>
                </c:pt>
                <c:pt idx="160303">
                  <c:v>-49.856499999999983</c:v>
                </c:pt>
                <c:pt idx="160304">
                  <c:v>-49.854499999999973</c:v>
                </c:pt>
                <c:pt idx="160305">
                  <c:v>-49.852499999999964</c:v>
                </c:pt>
                <c:pt idx="160306">
                  <c:v>-49.850499999999954</c:v>
                </c:pt>
                <c:pt idx="160307">
                  <c:v>-49.848500000000001</c:v>
                </c:pt>
                <c:pt idx="160308">
                  <c:v>-49.846499999999992</c:v>
                </c:pt>
                <c:pt idx="160309">
                  <c:v>-49.844499999999982</c:v>
                </c:pt>
                <c:pt idx="160310">
                  <c:v>-49.842499999999973</c:v>
                </c:pt>
                <c:pt idx="160311">
                  <c:v>-49.840499999999963</c:v>
                </c:pt>
                <c:pt idx="160312">
                  <c:v>-49.838499999999954</c:v>
                </c:pt>
                <c:pt idx="160313">
                  <c:v>-49.836500000000001</c:v>
                </c:pt>
                <c:pt idx="160314">
                  <c:v>-49.834499999999991</c:v>
                </c:pt>
                <c:pt idx="160315">
                  <c:v>-49.832499999999982</c:v>
                </c:pt>
                <c:pt idx="160316">
                  <c:v>-49.830499999999972</c:v>
                </c:pt>
                <c:pt idx="160317">
                  <c:v>-49.828499999999963</c:v>
                </c:pt>
                <c:pt idx="160318">
                  <c:v>-49.826499999999953</c:v>
                </c:pt>
                <c:pt idx="160319">
                  <c:v>-49.8245</c:v>
                </c:pt>
                <c:pt idx="160320">
                  <c:v>-49.822499999999991</c:v>
                </c:pt>
                <c:pt idx="160321">
                  <c:v>-49.820499999999981</c:v>
                </c:pt>
                <c:pt idx="160322">
                  <c:v>-49.818499999999972</c:v>
                </c:pt>
                <c:pt idx="160323">
                  <c:v>-49.816499999999962</c:v>
                </c:pt>
                <c:pt idx="160324">
                  <c:v>-49.814499999999953</c:v>
                </c:pt>
                <c:pt idx="160325">
                  <c:v>-49.8125</c:v>
                </c:pt>
                <c:pt idx="160326">
                  <c:v>-49.81049999999999</c:v>
                </c:pt>
                <c:pt idx="160327">
                  <c:v>-49.808499999999981</c:v>
                </c:pt>
                <c:pt idx="160328">
                  <c:v>-49.806499999999971</c:v>
                </c:pt>
                <c:pt idx="160329">
                  <c:v>-49.804499999999962</c:v>
                </c:pt>
                <c:pt idx="160330">
                  <c:v>-49.802499999999952</c:v>
                </c:pt>
                <c:pt idx="160331">
                  <c:v>-49.8005</c:v>
                </c:pt>
                <c:pt idx="160332">
                  <c:v>-49.79849999999999</c:v>
                </c:pt>
                <c:pt idx="160333">
                  <c:v>-49.79649999999998</c:v>
                </c:pt>
                <c:pt idx="160334">
                  <c:v>-49.794499999999971</c:v>
                </c:pt>
                <c:pt idx="160335">
                  <c:v>-49.792499999999961</c:v>
                </c:pt>
                <c:pt idx="160336">
                  <c:v>-49.790499999999952</c:v>
                </c:pt>
                <c:pt idx="160337">
                  <c:v>-49.788499999999999</c:v>
                </c:pt>
                <c:pt idx="160338">
                  <c:v>-49.78649999999999</c:v>
                </c:pt>
                <c:pt idx="160339">
                  <c:v>-49.78449999999998</c:v>
                </c:pt>
                <c:pt idx="160340">
                  <c:v>-49.78249999999997</c:v>
                </c:pt>
                <c:pt idx="160341">
                  <c:v>-49.780499999999961</c:v>
                </c:pt>
                <c:pt idx="160342">
                  <c:v>-49.778499999999951</c:v>
                </c:pt>
                <c:pt idx="160343">
                  <c:v>-49.776499999999999</c:v>
                </c:pt>
                <c:pt idx="160344">
                  <c:v>-49.774499999999989</c:v>
                </c:pt>
                <c:pt idx="160345">
                  <c:v>-49.77249999999998</c:v>
                </c:pt>
                <c:pt idx="160346">
                  <c:v>-49.77049999999997</c:v>
                </c:pt>
                <c:pt idx="160347">
                  <c:v>-49.76849999999996</c:v>
                </c:pt>
                <c:pt idx="160348">
                  <c:v>-49.766499999999951</c:v>
                </c:pt>
                <c:pt idx="160349">
                  <c:v>-49.764499999999998</c:v>
                </c:pt>
                <c:pt idx="160350">
                  <c:v>-49.762499999999989</c:v>
                </c:pt>
                <c:pt idx="160351">
                  <c:v>-49.760499999999979</c:v>
                </c:pt>
                <c:pt idx="160352">
                  <c:v>-49.75849999999997</c:v>
                </c:pt>
                <c:pt idx="160353">
                  <c:v>-49.75649999999996</c:v>
                </c:pt>
                <c:pt idx="160354">
                  <c:v>-49.75449999999995</c:v>
                </c:pt>
                <c:pt idx="160355">
                  <c:v>-49.752499999999998</c:v>
                </c:pt>
                <c:pt idx="160356">
                  <c:v>-49.750499999999988</c:v>
                </c:pt>
                <c:pt idx="160357">
                  <c:v>-49.748499999999979</c:v>
                </c:pt>
                <c:pt idx="160358">
                  <c:v>-49.746499999999969</c:v>
                </c:pt>
                <c:pt idx="160359">
                  <c:v>-49.74449999999996</c:v>
                </c:pt>
                <c:pt idx="160360">
                  <c:v>-49.74249999999995</c:v>
                </c:pt>
                <c:pt idx="160361">
                  <c:v>-49.740499999999997</c:v>
                </c:pt>
                <c:pt idx="160362">
                  <c:v>-49.738499999999988</c:v>
                </c:pt>
                <c:pt idx="160363">
                  <c:v>-49.736499999999978</c:v>
                </c:pt>
                <c:pt idx="160364">
                  <c:v>-49.734499999999969</c:v>
                </c:pt>
                <c:pt idx="160365">
                  <c:v>-49.732499999999959</c:v>
                </c:pt>
                <c:pt idx="160366">
                  <c:v>-49.73049999999995</c:v>
                </c:pt>
                <c:pt idx="160367">
                  <c:v>-49.728499999999997</c:v>
                </c:pt>
                <c:pt idx="160368">
                  <c:v>-49.726499999999987</c:v>
                </c:pt>
                <c:pt idx="160369">
                  <c:v>-49.724499999999978</c:v>
                </c:pt>
                <c:pt idx="160370">
                  <c:v>-49.722499999999968</c:v>
                </c:pt>
                <c:pt idx="160371">
                  <c:v>-49.720499999999959</c:v>
                </c:pt>
                <c:pt idx="160372">
                  <c:v>-49.718499999999949</c:v>
                </c:pt>
                <c:pt idx="160373">
                  <c:v>-49.716499999999996</c:v>
                </c:pt>
                <c:pt idx="160374">
                  <c:v>-49.714499999999987</c:v>
                </c:pt>
                <c:pt idx="160375">
                  <c:v>-49.712499999999977</c:v>
                </c:pt>
                <c:pt idx="160376">
                  <c:v>-49.710499999999968</c:v>
                </c:pt>
                <c:pt idx="160377">
                  <c:v>-49.708499999999958</c:v>
                </c:pt>
                <c:pt idx="160378">
                  <c:v>-49.706500000000005</c:v>
                </c:pt>
                <c:pt idx="160379">
                  <c:v>-49.704499999999996</c:v>
                </c:pt>
                <c:pt idx="160380">
                  <c:v>-49.702499999999986</c:v>
                </c:pt>
                <c:pt idx="160381">
                  <c:v>-49.700499999999977</c:v>
                </c:pt>
                <c:pt idx="160382">
                  <c:v>-49.698499999999967</c:v>
                </c:pt>
                <c:pt idx="160383">
                  <c:v>-49.696499999999958</c:v>
                </c:pt>
                <c:pt idx="160384">
                  <c:v>-49.694500000000005</c:v>
                </c:pt>
                <c:pt idx="160385">
                  <c:v>-49.692499999999995</c:v>
                </c:pt>
                <c:pt idx="160386">
                  <c:v>-49.690499999999986</c:v>
                </c:pt>
                <c:pt idx="160387">
                  <c:v>-49.688499999999976</c:v>
                </c:pt>
                <c:pt idx="160388">
                  <c:v>-49.686499999999967</c:v>
                </c:pt>
                <c:pt idx="160389">
                  <c:v>-49.684499999999957</c:v>
                </c:pt>
                <c:pt idx="160390">
                  <c:v>-49.682500000000005</c:v>
                </c:pt>
                <c:pt idx="160391">
                  <c:v>-49.680499999999995</c:v>
                </c:pt>
                <c:pt idx="160392">
                  <c:v>-49.678499999999985</c:v>
                </c:pt>
                <c:pt idx="160393">
                  <c:v>-49.676499999999976</c:v>
                </c:pt>
                <c:pt idx="160394">
                  <c:v>-49.674499999999966</c:v>
                </c:pt>
                <c:pt idx="160395">
                  <c:v>-49.672499999999957</c:v>
                </c:pt>
                <c:pt idx="160396">
                  <c:v>-49.670500000000004</c:v>
                </c:pt>
                <c:pt idx="160397">
                  <c:v>-49.668499999999995</c:v>
                </c:pt>
                <c:pt idx="160398">
                  <c:v>-49.666499999999985</c:v>
                </c:pt>
                <c:pt idx="160399">
                  <c:v>-49.664499999999975</c:v>
                </c:pt>
                <c:pt idx="160400">
                  <c:v>-49.662499999999966</c:v>
                </c:pt>
                <c:pt idx="160401">
                  <c:v>-49.660499999999956</c:v>
                </c:pt>
                <c:pt idx="160402">
                  <c:v>-49.658500000000004</c:v>
                </c:pt>
                <c:pt idx="160403">
                  <c:v>-49.656499999999994</c:v>
                </c:pt>
                <c:pt idx="160404">
                  <c:v>-49.654499999999985</c:v>
                </c:pt>
                <c:pt idx="160405">
                  <c:v>-49.652499999999975</c:v>
                </c:pt>
                <c:pt idx="160406">
                  <c:v>-49.650499999999965</c:v>
                </c:pt>
                <c:pt idx="160407">
                  <c:v>-49.648499999999956</c:v>
                </c:pt>
                <c:pt idx="160408">
                  <c:v>-49.646500000000003</c:v>
                </c:pt>
                <c:pt idx="160409">
                  <c:v>-49.644499999999994</c:v>
                </c:pt>
                <c:pt idx="160410">
                  <c:v>-49.642499999999984</c:v>
                </c:pt>
                <c:pt idx="160411">
                  <c:v>-49.640499999999975</c:v>
                </c:pt>
                <c:pt idx="160412">
                  <c:v>-49.638499999999965</c:v>
                </c:pt>
                <c:pt idx="160413">
                  <c:v>-49.636499999999955</c:v>
                </c:pt>
                <c:pt idx="160414">
                  <c:v>-49.634500000000003</c:v>
                </c:pt>
                <c:pt idx="160415">
                  <c:v>-49.632499999999993</c:v>
                </c:pt>
                <c:pt idx="160416">
                  <c:v>-49.630499999999984</c:v>
                </c:pt>
                <c:pt idx="160417">
                  <c:v>-49.628499999999974</c:v>
                </c:pt>
                <c:pt idx="160418">
                  <c:v>-49.626499999999965</c:v>
                </c:pt>
                <c:pt idx="160419">
                  <c:v>-49.624499999999955</c:v>
                </c:pt>
                <c:pt idx="160420">
                  <c:v>-49.622500000000002</c:v>
                </c:pt>
                <c:pt idx="160421">
                  <c:v>-49.620499999999993</c:v>
                </c:pt>
                <c:pt idx="160422">
                  <c:v>-49.618499999999983</c:v>
                </c:pt>
                <c:pt idx="160423">
                  <c:v>-49.616499999999974</c:v>
                </c:pt>
                <c:pt idx="160424">
                  <c:v>-49.614499999999964</c:v>
                </c:pt>
                <c:pt idx="160425">
                  <c:v>-49.612499999999955</c:v>
                </c:pt>
                <c:pt idx="160426">
                  <c:v>-49.610500000000002</c:v>
                </c:pt>
                <c:pt idx="160427">
                  <c:v>-49.608499999999992</c:v>
                </c:pt>
                <c:pt idx="160428">
                  <c:v>-49.606499999999983</c:v>
                </c:pt>
                <c:pt idx="160429">
                  <c:v>-49.604499999999973</c:v>
                </c:pt>
                <c:pt idx="160430">
                  <c:v>-49.602499999999964</c:v>
                </c:pt>
                <c:pt idx="160431">
                  <c:v>-49.600499999999954</c:v>
                </c:pt>
                <c:pt idx="160432">
                  <c:v>-49.598500000000001</c:v>
                </c:pt>
                <c:pt idx="160433">
                  <c:v>-49.596499999999992</c:v>
                </c:pt>
                <c:pt idx="160434">
                  <c:v>-49.594499999999982</c:v>
                </c:pt>
                <c:pt idx="160435">
                  <c:v>-49.592499999999973</c:v>
                </c:pt>
                <c:pt idx="160436">
                  <c:v>-49.590499999999963</c:v>
                </c:pt>
                <c:pt idx="160437">
                  <c:v>-49.588499999999954</c:v>
                </c:pt>
                <c:pt idx="160438">
                  <c:v>-49.586500000000001</c:v>
                </c:pt>
                <c:pt idx="160439">
                  <c:v>-49.584499999999991</c:v>
                </c:pt>
                <c:pt idx="160440">
                  <c:v>-49.582499999999982</c:v>
                </c:pt>
                <c:pt idx="160441">
                  <c:v>-49.580499999999972</c:v>
                </c:pt>
                <c:pt idx="160442">
                  <c:v>-49.578499999999963</c:v>
                </c:pt>
                <c:pt idx="160443">
                  <c:v>-49.576499999999953</c:v>
                </c:pt>
                <c:pt idx="160444">
                  <c:v>-49.5745</c:v>
                </c:pt>
                <c:pt idx="160445">
                  <c:v>-49.572499999999991</c:v>
                </c:pt>
                <c:pt idx="160446">
                  <c:v>-49.570499999999981</c:v>
                </c:pt>
                <c:pt idx="160447">
                  <c:v>-49.568499999999972</c:v>
                </c:pt>
                <c:pt idx="160448">
                  <c:v>-49.566499999999962</c:v>
                </c:pt>
                <c:pt idx="160449">
                  <c:v>-49.564499999999953</c:v>
                </c:pt>
                <c:pt idx="160450">
                  <c:v>-49.5625</c:v>
                </c:pt>
                <c:pt idx="160451">
                  <c:v>-49.56049999999999</c:v>
                </c:pt>
                <c:pt idx="160452">
                  <c:v>-49.558499999999981</c:v>
                </c:pt>
                <c:pt idx="160453">
                  <c:v>-49.556499999999971</c:v>
                </c:pt>
                <c:pt idx="160454">
                  <c:v>-49.554499999999962</c:v>
                </c:pt>
                <c:pt idx="160455">
                  <c:v>-49.552499999999952</c:v>
                </c:pt>
                <c:pt idx="160456">
                  <c:v>-49.5505</c:v>
                </c:pt>
                <c:pt idx="160457">
                  <c:v>-49.54849999999999</c:v>
                </c:pt>
                <c:pt idx="160458">
                  <c:v>-49.54649999999998</c:v>
                </c:pt>
                <c:pt idx="160459">
                  <c:v>-49.544499999999971</c:v>
                </c:pt>
                <c:pt idx="160460">
                  <c:v>-49.542499999999961</c:v>
                </c:pt>
                <c:pt idx="160461">
                  <c:v>-49.540499999999952</c:v>
                </c:pt>
                <c:pt idx="160462">
                  <c:v>-49.538499999999999</c:v>
                </c:pt>
                <c:pt idx="160463">
                  <c:v>-49.53649999999999</c:v>
                </c:pt>
                <c:pt idx="160464">
                  <c:v>-49.53449999999998</c:v>
                </c:pt>
                <c:pt idx="160465">
                  <c:v>-49.53249999999997</c:v>
                </c:pt>
                <c:pt idx="160466">
                  <c:v>-49.530499999999961</c:v>
                </c:pt>
                <c:pt idx="160467">
                  <c:v>-49.528499999999951</c:v>
                </c:pt>
                <c:pt idx="160468">
                  <c:v>-49.526499999999999</c:v>
                </c:pt>
                <c:pt idx="160469">
                  <c:v>-49.524499999999989</c:v>
                </c:pt>
                <c:pt idx="160470">
                  <c:v>-49.52249999999998</c:v>
                </c:pt>
                <c:pt idx="160471">
                  <c:v>-49.52049999999997</c:v>
                </c:pt>
                <c:pt idx="160472">
                  <c:v>-49.51849999999996</c:v>
                </c:pt>
                <c:pt idx="160473">
                  <c:v>-49.516499999999951</c:v>
                </c:pt>
                <c:pt idx="160474">
                  <c:v>-49.514499999999998</c:v>
                </c:pt>
                <c:pt idx="160475">
                  <c:v>-49.512499999999989</c:v>
                </c:pt>
                <c:pt idx="160476">
                  <c:v>-49.510499999999979</c:v>
                </c:pt>
                <c:pt idx="160477">
                  <c:v>-49.50849999999997</c:v>
                </c:pt>
                <c:pt idx="160478">
                  <c:v>-49.50649999999996</c:v>
                </c:pt>
                <c:pt idx="160479">
                  <c:v>-49.50449999999995</c:v>
                </c:pt>
                <c:pt idx="160480">
                  <c:v>-49.502499999999998</c:v>
                </c:pt>
                <c:pt idx="160481">
                  <c:v>-49.500499999999988</c:v>
                </c:pt>
                <c:pt idx="160482">
                  <c:v>-49.498499999999979</c:v>
                </c:pt>
                <c:pt idx="160483">
                  <c:v>-49.496499999999969</c:v>
                </c:pt>
                <c:pt idx="160484">
                  <c:v>-49.49449999999996</c:v>
                </c:pt>
                <c:pt idx="160485">
                  <c:v>-49.49249999999995</c:v>
                </c:pt>
                <c:pt idx="160486">
                  <c:v>-49.490499999999997</c:v>
                </c:pt>
                <c:pt idx="160487">
                  <c:v>-49.488499999999988</c:v>
                </c:pt>
                <c:pt idx="160488">
                  <c:v>-49.486499999999978</c:v>
                </c:pt>
                <c:pt idx="160489">
                  <c:v>-49.484499999999969</c:v>
                </c:pt>
                <c:pt idx="160490">
                  <c:v>-49.482499999999959</c:v>
                </c:pt>
                <c:pt idx="160491">
                  <c:v>-49.48049999999995</c:v>
                </c:pt>
                <c:pt idx="160492">
                  <c:v>-49.478499999999997</c:v>
                </c:pt>
                <c:pt idx="160493">
                  <c:v>-49.476499999999987</c:v>
                </c:pt>
                <c:pt idx="160494">
                  <c:v>-49.474499999999978</c:v>
                </c:pt>
                <c:pt idx="160495">
                  <c:v>-49.472499999999968</c:v>
                </c:pt>
                <c:pt idx="160496">
                  <c:v>-49.470499999999959</c:v>
                </c:pt>
                <c:pt idx="160497">
                  <c:v>-49.468499999999949</c:v>
                </c:pt>
                <c:pt idx="160498">
                  <c:v>-49.466499999999996</c:v>
                </c:pt>
                <c:pt idx="160499">
                  <c:v>-49.464499999999987</c:v>
                </c:pt>
                <c:pt idx="160500">
                  <c:v>-49.462499999999977</c:v>
                </c:pt>
                <c:pt idx="160501">
                  <c:v>-49.460499999999968</c:v>
                </c:pt>
                <c:pt idx="160502">
                  <c:v>-49.458499999999958</c:v>
                </c:pt>
                <c:pt idx="160503">
                  <c:v>-49.456500000000005</c:v>
                </c:pt>
                <c:pt idx="160504">
                  <c:v>-49.454499999999996</c:v>
                </c:pt>
                <c:pt idx="160505">
                  <c:v>-49.452499999999986</c:v>
                </c:pt>
                <c:pt idx="160506">
                  <c:v>-49.450499999999977</c:v>
                </c:pt>
                <c:pt idx="160507">
                  <c:v>-49.448499999999967</c:v>
                </c:pt>
                <c:pt idx="160508">
                  <c:v>-49.446499999999958</c:v>
                </c:pt>
                <c:pt idx="160509">
                  <c:v>-49.444500000000005</c:v>
                </c:pt>
                <c:pt idx="160510">
                  <c:v>-49.442499999999995</c:v>
                </c:pt>
                <c:pt idx="160511">
                  <c:v>-49.440499999999986</c:v>
                </c:pt>
                <c:pt idx="160512">
                  <c:v>-49.438499999999976</c:v>
                </c:pt>
                <c:pt idx="160513">
                  <c:v>-49.436499999999967</c:v>
                </c:pt>
                <c:pt idx="160514">
                  <c:v>-49.434499999999957</c:v>
                </c:pt>
                <c:pt idx="160515">
                  <c:v>-49.432500000000005</c:v>
                </c:pt>
                <c:pt idx="160516">
                  <c:v>-49.430499999999995</c:v>
                </c:pt>
                <c:pt idx="160517">
                  <c:v>-49.428499999999985</c:v>
                </c:pt>
                <c:pt idx="160518">
                  <c:v>-49.426499999999976</c:v>
                </c:pt>
                <c:pt idx="160519">
                  <c:v>-49.424499999999966</c:v>
                </c:pt>
                <c:pt idx="160520">
                  <c:v>-49.422499999999957</c:v>
                </c:pt>
                <c:pt idx="160521">
                  <c:v>-49.420500000000004</c:v>
                </c:pt>
                <c:pt idx="160522">
                  <c:v>-49.418499999999995</c:v>
                </c:pt>
                <c:pt idx="160523">
                  <c:v>-49.416499999999985</c:v>
                </c:pt>
                <c:pt idx="160524">
                  <c:v>-49.414499999999975</c:v>
                </c:pt>
                <c:pt idx="160525">
                  <c:v>-49.412499999999966</c:v>
                </c:pt>
                <c:pt idx="160526">
                  <c:v>-49.410499999999956</c:v>
                </c:pt>
                <c:pt idx="160527">
                  <c:v>-49.408500000000004</c:v>
                </c:pt>
                <c:pt idx="160528">
                  <c:v>-49.406499999999994</c:v>
                </c:pt>
                <c:pt idx="160529">
                  <c:v>-49.404499999999985</c:v>
                </c:pt>
                <c:pt idx="160530">
                  <c:v>-49.402499999999975</c:v>
                </c:pt>
                <c:pt idx="160531">
                  <c:v>-49.400499999999965</c:v>
                </c:pt>
                <c:pt idx="160532">
                  <c:v>-49.398499999999956</c:v>
                </c:pt>
                <c:pt idx="160533">
                  <c:v>-49.396500000000003</c:v>
                </c:pt>
                <c:pt idx="160534">
                  <c:v>-49.394499999999994</c:v>
                </c:pt>
                <c:pt idx="160535">
                  <c:v>-49.392499999999984</c:v>
                </c:pt>
                <c:pt idx="160536">
                  <c:v>-49.390499999999975</c:v>
                </c:pt>
                <c:pt idx="160537">
                  <c:v>-49.388499999999965</c:v>
                </c:pt>
                <c:pt idx="160538">
                  <c:v>-49.386499999999955</c:v>
                </c:pt>
                <c:pt idx="160539">
                  <c:v>-49.384500000000003</c:v>
                </c:pt>
                <c:pt idx="160540">
                  <c:v>-49.382499999999993</c:v>
                </c:pt>
                <c:pt idx="160541">
                  <c:v>-49.380499999999984</c:v>
                </c:pt>
                <c:pt idx="160542">
                  <c:v>-49.378499999999974</c:v>
                </c:pt>
                <c:pt idx="160543">
                  <c:v>-49.376499999999965</c:v>
                </c:pt>
                <c:pt idx="160544">
                  <c:v>-49.374499999999955</c:v>
                </c:pt>
                <c:pt idx="160545">
                  <c:v>-49.372500000000002</c:v>
                </c:pt>
                <c:pt idx="160546">
                  <c:v>-49.370499999999993</c:v>
                </c:pt>
                <c:pt idx="160547">
                  <c:v>-49.368499999999983</c:v>
                </c:pt>
                <c:pt idx="160548">
                  <c:v>-49.366499999999974</c:v>
                </c:pt>
                <c:pt idx="160549">
                  <c:v>-49.364499999999964</c:v>
                </c:pt>
                <c:pt idx="160550">
                  <c:v>-49.362499999999955</c:v>
                </c:pt>
                <c:pt idx="160551">
                  <c:v>-49.360500000000002</c:v>
                </c:pt>
                <c:pt idx="160552">
                  <c:v>-49.358499999999992</c:v>
                </c:pt>
                <c:pt idx="160553">
                  <c:v>-49.356499999999983</c:v>
                </c:pt>
                <c:pt idx="160554">
                  <c:v>-49.354499999999973</c:v>
                </c:pt>
                <c:pt idx="160555">
                  <c:v>-49.352499999999964</c:v>
                </c:pt>
                <c:pt idx="160556">
                  <c:v>-49.350499999999954</c:v>
                </c:pt>
                <c:pt idx="160557">
                  <c:v>-49.348500000000001</c:v>
                </c:pt>
                <c:pt idx="160558">
                  <c:v>-49.346499999999992</c:v>
                </c:pt>
                <c:pt idx="160559">
                  <c:v>-49.344499999999982</c:v>
                </c:pt>
                <c:pt idx="160560">
                  <c:v>-49.342499999999973</c:v>
                </c:pt>
                <c:pt idx="160561">
                  <c:v>-49.340499999999963</c:v>
                </c:pt>
                <c:pt idx="160562">
                  <c:v>-49.338499999999954</c:v>
                </c:pt>
                <c:pt idx="160563">
                  <c:v>-49.336500000000001</c:v>
                </c:pt>
                <c:pt idx="160564">
                  <c:v>-49.334499999999991</c:v>
                </c:pt>
                <c:pt idx="160565">
                  <c:v>-49.332499999999982</c:v>
                </c:pt>
                <c:pt idx="160566">
                  <c:v>-49.330499999999972</c:v>
                </c:pt>
                <c:pt idx="160567">
                  <c:v>-49.328499999999963</c:v>
                </c:pt>
                <c:pt idx="160568">
                  <c:v>-49.326499999999953</c:v>
                </c:pt>
                <c:pt idx="160569">
                  <c:v>-49.3245</c:v>
                </c:pt>
                <c:pt idx="160570">
                  <c:v>-49.322499999999991</c:v>
                </c:pt>
                <c:pt idx="160571">
                  <c:v>-49.320499999999981</c:v>
                </c:pt>
                <c:pt idx="160572">
                  <c:v>-49.318499999999972</c:v>
                </c:pt>
                <c:pt idx="160573">
                  <c:v>-49.316499999999962</c:v>
                </c:pt>
                <c:pt idx="160574">
                  <c:v>-49.314499999999953</c:v>
                </c:pt>
                <c:pt idx="160575">
                  <c:v>-49.3125</c:v>
                </c:pt>
                <c:pt idx="160576">
                  <c:v>-49.31049999999999</c:v>
                </c:pt>
                <c:pt idx="160577">
                  <c:v>-49.308499999999981</c:v>
                </c:pt>
                <c:pt idx="160578">
                  <c:v>-49.306499999999971</c:v>
                </c:pt>
                <c:pt idx="160579">
                  <c:v>-49.304499999999962</c:v>
                </c:pt>
                <c:pt idx="160580">
                  <c:v>-49.302499999999952</c:v>
                </c:pt>
                <c:pt idx="160581">
                  <c:v>-49.3005</c:v>
                </c:pt>
                <c:pt idx="160582">
                  <c:v>-49.29849999999999</c:v>
                </c:pt>
                <c:pt idx="160583">
                  <c:v>-49.29649999999998</c:v>
                </c:pt>
                <c:pt idx="160584">
                  <c:v>-49.294499999999971</c:v>
                </c:pt>
                <c:pt idx="160585">
                  <c:v>-49.292499999999961</c:v>
                </c:pt>
                <c:pt idx="160586">
                  <c:v>-49.290499999999952</c:v>
                </c:pt>
                <c:pt idx="160587">
                  <c:v>-49.288499999999999</c:v>
                </c:pt>
                <c:pt idx="160588">
                  <c:v>-49.28649999999999</c:v>
                </c:pt>
                <c:pt idx="160589">
                  <c:v>-49.28449999999998</c:v>
                </c:pt>
                <c:pt idx="160590">
                  <c:v>-49.28249999999997</c:v>
                </c:pt>
                <c:pt idx="160591">
                  <c:v>-49.280499999999961</c:v>
                </c:pt>
                <c:pt idx="160592">
                  <c:v>-49.278499999999951</c:v>
                </c:pt>
                <c:pt idx="160593">
                  <c:v>-49.276499999999999</c:v>
                </c:pt>
                <c:pt idx="160594">
                  <c:v>-49.274499999999989</c:v>
                </c:pt>
                <c:pt idx="160595">
                  <c:v>-49.27249999999998</c:v>
                </c:pt>
                <c:pt idx="160596">
                  <c:v>-49.27049999999997</c:v>
                </c:pt>
                <c:pt idx="160597">
                  <c:v>-49.26849999999996</c:v>
                </c:pt>
                <c:pt idx="160598">
                  <c:v>-49.266499999999951</c:v>
                </c:pt>
                <c:pt idx="160599">
                  <c:v>-49.264499999999998</c:v>
                </c:pt>
                <c:pt idx="160600">
                  <c:v>-49.262499999999989</c:v>
                </c:pt>
                <c:pt idx="160601">
                  <c:v>-49.260499999999979</c:v>
                </c:pt>
                <c:pt idx="160602">
                  <c:v>-49.25849999999997</c:v>
                </c:pt>
                <c:pt idx="160603">
                  <c:v>-49.25649999999996</c:v>
                </c:pt>
                <c:pt idx="160604">
                  <c:v>-49.25449999999995</c:v>
                </c:pt>
                <c:pt idx="160605">
                  <c:v>-49.252499999999998</c:v>
                </c:pt>
                <c:pt idx="160606">
                  <c:v>-49.250499999999988</c:v>
                </c:pt>
                <c:pt idx="160607">
                  <c:v>-49.248499999999979</c:v>
                </c:pt>
                <c:pt idx="160608">
                  <c:v>-49.246499999999969</c:v>
                </c:pt>
                <c:pt idx="160609">
                  <c:v>-49.24449999999996</c:v>
                </c:pt>
                <c:pt idx="160610">
                  <c:v>-49.24249999999995</c:v>
                </c:pt>
                <c:pt idx="160611">
                  <c:v>-49.240499999999997</c:v>
                </c:pt>
                <c:pt idx="160612">
                  <c:v>-49.238499999999988</c:v>
                </c:pt>
                <c:pt idx="160613">
                  <c:v>-49.236499999999978</c:v>
                </c:pt>
                <c:pt idx="160614">
                  <c:v>-49.234499999999969</c:v>
                </c:pt>
                <c:pt idx="160615">
                  <c:v>-49.232499999999959</c:v>
                </c:pt>
                <c:pt idx="160616">
                  <c:v>-49.23049999999995</c:v>
                </c:pt>
                <c:pt idx="160617">
                  <c:v>-49.228499999999997</c:v>
                </c:pt>
                <c:pt idx="160618">
                  <c:v>-49.226499999999987</c:v>
                </c:pt>
                <c:pt idx="160619">
                  <c:v>-49.224499999999978</c:v>
                </c:pt>
                <c:pt idx="160620">
                  <c:v>-49.222499999999968</c:v>
                </c:pt>
                <c:pt idx="160621">
                  <c:v>-49.220499999999959</c:v>
                </c:pt>
                <c:pt idx="160622">
                  <c:v>-49.218499999999949</c:v>
                </c:pt>
                <c:pt idx="160623">
                  <c:v>-49.216499999999996</c:v>
                </c:pt>
                <c:pt idx="160624">
                  <c:v>-49.214499999999987</c:v>
                </c:pt>
                <c:pt idx="160625">
                  <c:v>-49.212499999999977</c:v>
                </c:pt>
                <c:pt idx="160626">
                  <c:v>-49.210499999999968</c:v>
                </c:pt>
                <c:pt idx="160627">
                  <c:v>-49.208499999999958</c:v>
                </c:pt>
                <c:pt idx="160628">
                  <c:v>-49.206500000000005</c:v>
                </c:pt>
                <c:pt idx="160629">
                  <c:v>-49.204499999999996</c:v>
                </c:pt>
                <c:pt idx="160630">
                  <c:v>-49.202499999999986</c:v>
                </c:pt>
                <c:pt idx="160631">
                  <c:v>-49.200499999999977</c:v>
                </c:pt>
                <c:pt idx="160632">
                  <c:v>-49.198499999999967</c:v>
                </c:pt>
                <c:pt idx="160633">
                  <c:v>-49.196499999999958</c:v>
                </c:pt>
                <c:pt idx="160634">
                  <c:v>-49.194500000000005</c:v>
                </c:pt>
                <c:pt idx="160635">
                  <c:v>-49.192499999999995</c:v>
                </c:pt>
                <c:pt idx="160636">
                  <c:v>-49.190499999999986</c:v>
                </c:pt>
                <c:pt idx="160637">
                  <c:v>-49.188499999999976</c:v>
                </c:pt>
                <c:pt idx="160638">
                  <c:v>-49.186499999999967</c:v>
                </c:pt>
                <c:pt idx="160639">
                  <c:v>-49.184499999999957</c:v>
                </c:pt>
                <c:pt idx="160640">
                  <c:v>-49.182500000000005</c:v>
                </c:pt>
                <c:pt idx="160641">
                  <c:v>-49.180499999999995</c:v>
                </c:pt>
                <c:pt idx="160642">
                  <c:v>-49.178499999999985</c:v>
                </c:pt>
                <c:pt idx="160643">
                  <c:v>-49.176499999999976</c:v>
                </c:pt>
                <c:pt idx="160644">
                  <c:v>-49.174499999999966</c:v>
                </c:pt>
                <c:pt idx="160645">
                  <c:v>-49.172499999999957</c:v>
                </c:pt>
                <c:pt idx="160646">
                  <c:v>-49.170500000000004</c:v>
                </c:pt>
                <c:pt idx="160647">
                  <c:v>-49.168499999999995</c:v>
                </c:pt>
                <c:pt idx="160648">
                  <c:v>-49.166499999999985</c:v>
                </c:pt>
                <c:pt idx="160649">
                  <c:v>-49.164499999999975</c:v>
                </c:pt>
                <c:pt idx="160650">
                  <c:v>-49.162499999999966</c:v>
                </c:pt>
                <c:pt idx="160651">
                  <c:v>-49.160499999999956</c:v>
                </c:pt>
                <c:pt idx="160652">
                  <c:v>-49.158500000000004</c:v>
                </c:pt>
                <c:pt idx="160653">
                  <c:v>-49.156499999999994</c:v>
                </c:pt>
                <c:pt idx="160654">
                  <c:v>-49.154499999999985</c:v>
                </c:pt>
                <c:pt idx="160655">
                  <c:v>-49.152499999999975</c:v>
                </c:pt>
                <c:pt idx="160656">
                  <c:v>-49.150499999999965</c:v>
                </c:pt>
                <c:pt idx="160657">
                  <c:v>-49.148499999999956</c:v>
                </c:pt>
                <c:pt idx="160658">
                  <c:v>-49.146500000000003</c:v>
                </c:pt>
                <c:pt idx="160659">
                  <c:v>-49.144499999999994</c:v>
                </c:pt>
                <c:pt idx="160660">
                  <c:v>-49.142499999999984</c:v>
                </c:pt>
                <c:pt idx="160661">
                  <c:v>-49.140499999999975</c:v>
                </c:pt>
                <c:pt idx="160662">
                  <c:v>-49.138499999999965</c:v>
                </c:pt>
                <c:pt idx="160663">
                  <c:v>-49.136499999999955</c:v>
                </c:pt>
                <c:pt idx="160664">
                  <c:v>-49.134500000000003</c:v>
                </c:pt>
                <c:pt idx="160665">
                  <c:v>-49.132499999999993</c:v>
                </c:pt>
                <c:pt idx="160666">
                  <c:v>-49.130499999999984</c:v>
                </c:pt>
                <c:pt idx="160667">
                  <c:v>-49.128499999999974</c:v>
                </c:pt>
                <c:pt idx="160668">
                  <c:v>-49.126499999999965</c:v>
                </c:pt>
                <c:pt idx="160669">
                  <c:v>-49.124499999999955</c:v>
                </c:pt>
                <c:pt idx="160670">
                  <c:v>-49.122500000000002</c:v>
                </c:pt>
                <c:pt idx="160671">
                  <c:v>-49.120499999999993</c:v>
                </c:pt>
                <c:pt idx="160672">
                  <c:v>-49.118499999999983</c:v>
                </c:pt>
                <c:pt idx="160673">
                  <c:v>-49.116499999999974</c:v>
                </c:pt>
                <c:pt idx="160674">
                  <c:v>-49.114499999999964</c:v>
                </c:pt>
                <c:pt idx="160675">
                  <c:v>-49.112499999999955</c:v>
                </c:pt>
                <c:pt idx="160676">
                  <c:v>-49.110500000000002</c:v>
                </c:pt>
                <c:pt idx="160677">
                  <c:v>-49.108499999999992</c:v>
                </c:pt>
                <c:pt idx="160678">
                  <c:v>-49.106499999999983</c:v>
                </c:pt>
                <c:pt idx="160679">
                  <c:v>-49.104499999999973</c:v>
                </c:pt>
                <c:pt idx="160680">
                  <c:v>-49.102499999999964</c:v>
                </c:pt>
                <c:pt idx="160681">
                  <c:v>-49.100499999999954</c:v>
                </c:pt>
                <c:pt idx="160682">
                  <c:v>-49.098500000000001</c:v>
                </c:pt>
                <c:pt idx="160683">
                  <c:v>-49.096499999999992</c:v>
                </c:pt>
                <c:pt idx="160684">
                  <c:v>-49.094499999999982</c:v>
                </c:pt>
                <c:pt idx="160685">
                  <c:v>-49.092499999999973</c:v>
                </c:pt>
                <c:pt idx="160686">
                  <c:v>-49.090499999999963</c:v>
                </c:pt>
                <c:pt idx="160687">
                  <c:v>-49.088499999999954</c:v>
                </c:pt>
                <c:pt idx="160688">
                  <c:v>-49.086500000000001</c:v>
                </c:pt>
                <c:pt idx="160689">
                  <c:v>-49.084499999999991</c:v>
                </c:pt>
                <c:pt idx="160690">
                  <c:v>-49.082499999999982</c:v>
                </c:pt>
                <c:pt idx="160691">
                  <c:v>-49.080499999999972</c:v>
                </c:pt>
                <c:pt idx="160692">
                  <c:v>-49.078499999999963</c:v>
                </c:pt>
                <c:pt idx="160693">
                  <c:v>-49.076499999999953</c:v>
                </c:pt>
                <c:pt idx="160694">
                  <c:v>-49.0745</c:v>
                </c:pt>
                <c:pt idx="160695">
                  <c:v>-49.072499999999991</c:v>
                </c:pt>
                <c:pt idx="160696">
                  <c:v>-49.070499999999981</c:v>
                </c:pt>
                <c:pt idx="160697">
                  <c:v>-49.068499999999972</c:v>
                </c:pt>
                <c:pt idx="160698">
                  <c:v>-49.066499999999962</c:v>
                </c:pt>
                <c:pt idx="160699">
                  <c:v>-49.064499999999953</c:v>
                </c:pt>
                <c:pt idx="160700">
                  <c:v>-49.0625</c:v>
                </c:pt>
                <c:pt idx="160701">
                  <c:v>-49.06049999999999</c:v>
                </c:pt>
                <c:pt idx="160702">
                  <c:v>-49.058499999999981</c:v>
                </c:pt>
                <c:pt idx="160703">
                  <c:v>-49.056499999999971</c:v>
                </c:pt>
                <c:pt idx="160704">
                  <c:v>-49.054499999999962</c:v>
                </c:pt>
                <c:pt idx="160705">
                  <c:v>-49.052499999999952</c:v>
                </c:pt>
                <c:pt idx="160706">
                  <c:v>-49.0505</c:v>
                </c:pt>
                <c:pt idx="160707">
                  <c:v>-49.04849999999999</c:v>
                </c:pt>
                <c:pt idx="160708">
                  <c:v>-49.04649999999998</c:v>
                </c:pt>
                <c:pt idx="160709">
                  <c:v>-49.044499999999971</c:v>
                </c:pt>
                <c:pt idx="160710">
                  <c:v>-49.042499999999961</c:v>
                </c:pt>
                <c:pt idx="160711">
                  <c:v>-49.040499999999952</c:v>
                </c:pt>
                <c:pt idx="160712">
                  <c:v>-49.038499999999999</c:v>
                </c:pt>
                <c:pt idx="160713">
                  <c:v>-49.03649999999999</c:v>
                </c:pt>
                <c:pt idx="160714">
                  <c:v>-49.03449999999998</c:v>
                </c:pt>
                <c:pt idx="160715">
                  <c:v>-49.03249999999997</c:v>
                </c:pt>
                <c:pt idx="160716">
                  <c:v>-49.030499999999961</c:v>
                </c:pt>
                <c:pt idx="160717">
                  <c:v>-49.028499999999951</c:v>
                </c:pt>
                <c:pt idx="160718">
                  <c:v>-49.026499999999999</c:v>
                </c:pt>
                <c:pt idx="160719">
                  <c:v>-49.024499999999989</c:v>
                </c:pt>
                <c:pt idx="160720">
                  <c:v>-49.02249999999998</c:v>
                </c:pt>
                <c:pt idx="160721">
                  <c:v>-49.02049999999997</c:v>
                </c:pt>
                <c:pt idx="160722">
                  <c:v>-49.01849999999996</c:v>
                </c:pt>
                <c:pt idx="160723">
                  <c:v>-49.016499999999951</c:v>
                </c:pt>
                <c:pt idx="160724">
                  <c:v>-49.014499999999998</c:v>
                </c:pt>
                <c:pt idx="160725">
                  <c:v>-49.012499999999989</c:v>
                </c:pt>
                <c:pt idx="160726">
                  <c:v>-49.010499999999979</c:v>
                </c:pt>
                <c:pt idx="160727">
                  <c:v>-49.00849999999997</c:v>
                </c:pt>
                <c:pt idx="160728">
                  <c:v>-49.00649999999996</c:v>
                </c:pt>
                <c:pt idx="160729">
                  <c:v>-49.00449999999995</c:v>
                </c:pt>
                <c:pt idx="160730">
                  <c:v>-49.002499999999998</c:v>
                </c:pt>
                <c:pt idx="160731">
                  <c:v>-49.000499999999988</c:v>
                </c:pt>
                <c:pt idx="160732">
                  <c:v>-48.998499999999979</c:v>
                </c:pt>
                <c:pt idx="160733">
                  <c:v>-48.996499999999969</c:v>
                </c:pt>
                <c:pt idx="160734">
                  <c:v>-48.99449999999996</c:v>
                </c:pt>
                <c:pt idx="160735">
                  <c:v>-48.99249999999995</c:v>
                </c:pt>
                <c:pt idx="160736">
                  <c:v>-48.990499999999997</c:v>
                </c:pt>
                <c:pt idx="160737">
                  <c:v>-48.988499999999988</c:v>
                </c:pt>
                <c:pt idx="160738">
                  <c:v>-48.986499999999978</c:v>
                </c:pt>
                <c:pt idx="160739">
                  <c:v>-48.984499999999969</c:v>
                </c:pt>
                <c:pt idx="160740">
                  <c:v>-48.982499999999959</c:v>
                </c:pt>
                <c:pt idx="160741">
                  <c:v>-48.98049999999995</c:v>
                </c:pt>
                <c:pt idx="160742">
                  <c:v>-48.978499999999997</c:v>
                </c:pt>
                <c:pt idx="160743">
                  <c:v>-48.976499999999987</c:v>
                </c:pt>
                <c:pt idx="160744">
                  <c:v>-48.974499999999978</c:v>
                </c:pt>
                <c:pt idx="160745">
                  <c:v>-48.972499999999968</c:v>
                </c:pt>
                <c:pt idx="160746">
                  <c:v>-48.970499999999959</c:v>
                </c:pt>
                <c:pt idx="160747">
                  <c:v>-48.968499999999949</c:v>
                </c:pt>
                <c:pt idx="160748">
                  <c:v>-48.966499999999996</c:v>
                </c:pt>
                <c:pt idx="160749">
                  <c:v>-48.964499999999987</c:v>
                </c:pt>
                <c:pt idx="160750">
                  <c:v>-48.962499999999977</c:v>
                </c:pt>
                <c:pt idx="160751">
                  <c:v>-48.960499999999968</c:v>
                </c:pt>
                <c:pt idx="160752">
                  <c:v>-48.958499999999958</c:v>
                </c:pt>
                <c:pt idx="160753">
                  <c:v>-48.956500000000005</c:v>
                </c:pt>
                <c:pt idx="160754">
                  <c:v>-48.954499999999996</c:v>
                </c:pt>
                <c:pt idx="160755">
                  <c:v>-48.952499999999986</c:v>
                </c:pt>
                <c:pt idx="160756">
                  <c:v>-48.950499999999977</c:v>
                </c:pt>
                <c:pt idx="160757">
                  <c:v>-48.948499999999967</c:v>
                </c:pt>
                <c:pt idx="160758">
                  <c:v>-48.946499999999958</c:v>
                </c:pt>
                <c:pt idx="160759">
                  <c:v>-48.944500000000005</c:v>
                </c:pt>
                <c:pt idx="160760">
                  <c:v>-48.942499999999995</c:v>
                </c:pt>
                <c:pt idx="160761">
                  <c:v>-48.940499999999986</c:v>
                </c:pt>
                <c:pt idx="160762">
                  <c:v>-48.938499999999976</c:v>
                </c:pt>
                <c:pt idx="160763">
                  <c:v>-48.936499999999967</c:v>
                </c:pt>
                <c:pt idx="160764">
                  <c:v>-48.934499999999957</c:v>
                </c:pt>
                <c:pt idx="160765">
                  <c:v>-48.932500000000005</c:v>
                </c:pt>
                <c:pt idx="160766">
                  <c:v>-48.930499999999995</c:v>
                </c:pt>
                <c:pt idx="160767">
                  <c:v>-48.928499999999985</c:v>
                </c:pt>
                <c:pt idx="160768">
                  <c:v>-48.926499999999976</c:v>
                </c:pt>
                <c:pt idx="160769">
                  <c:v>-48.924499999999966</c:v>
                </c:pt>
                <c:pt idx="160770">
                  <c:v>-48.922499999999957</c:v>
                </c:pt>
                <c:pt idx="160771">
                  <c:v>-48.920500000000004</c:v>
                </c:pt>
                <c:pt idx="160772">
                  <c:v>-48.918499999999995</c:v>
                </c:pt>
                <c:pt idx="160773">
                  <c:v>-48.916499999999985</c:v>
                </c:pt>
                <c:pt idx="160774">
                  <c:v>-48.914499999999975</c:v>
                </c:pt>
                <c:pt idx="160775">
                  <c:v>-48.912499999999966</c:v>
                </c:pt>
                <c:pt idx="160776">
                  <c:v>-48.910499999999956</c:v>
                </c:pt>
                <c:pt idx="160777">
                  <c:v>-48.908500000000004</c:v>
                </c:pt>
                <c:pt idx="160778">
                  <c:v>-48.906499999999994</c:v>
                </c:pt>
                <c:pt idx="160779">
                  <c:v>-48.904499999999985</c:v>
                </c:pt>
                <c:pt idx="160780">
                  <c:v>-48.902499999999975</c:v>
                </c:pt>
                <c:pt idx="160781">
                  <c:v>-48.900499999999965</c:v>
                </c:pt>
                <c:pt idx="160782">
                  <c:v>-48.898499999999956</c:v>
                </c:pt>
                <c:pt idx="160783">
                  <c:v>-48.896500000000003</c:v>
                </c:pt>
                <c:pt idx="160784">
                  <c:v>-48.894499999999994</c:v>
                </c:pt>
                <c:pt idx="160785">
                  <c:v>-48.892499999999984</c:v>
                </c:pt>
                <c:pt idx="160786">
                  <c:v>-48.890499999999975</c:v>
                </c:pt>
                <c:pt idx="160787">
                  <c:v>-48.888499999999965</c:v>
                </c:pt>
                <c:pt idx="160788">
                  <c:v>-48.886499999999955</c:v>
                </c:pt>
                <c:pt idx="160789">
                  <c:v>-48.884500000000003</c:v>
                </c:pt>
                <c:pt idx="160790">
                  <c:v>-48.882499999999993</c:v>
                </c:pt>
                <c:pt idx="160791">
                  <c:v>-48.880499999999984</c:v>
                </c:pt>
                <c:pt idx="160792">
                  <c:v>-48.878499999999974</c:v>
                </c:pt>
                <c:pt idx="160793">
                  <c:v>-48.876499999999965</c:v>
                </c:pt>
                <c:pt idx="160794">
                  <c:v>-48.874499999999955</c:v>
                </c:pt>
                <c:pt idx="160795">
                  <c:v>-48.872500000000002</c:v>
                </c:pt>
                <c:pt idx="160796">
                  <c:v>-48.870499999999993</c:v>
                </c:pt>
                <c:pt idx="160797">
                  <c:v>-48.868499999999983</c:v>
                </c:pt>
                <c:pt idx="160798">
                  <c:v>-48.866499999999974</c:v>
                </c:pt>
                <c:pt idx="160799">
                  <c:v>-48.864499999999964</c:v>
                </c:pt>
                <c:pt idx="160800">
                  <c:v>-48.862499999999955</c:v>
                </c:pt>
                <c:pt idx="160801">
                  <c:v>-48.860500000000002</c:v>
                </c:pt>
                <c:pt idx="160802">
                  <c:v>-48.858499999999992</c:v>
                </c:pt>
                <c:pt idx="160803">
                  <c:v>-48.856499999999983</c:v>
                </c:pt>
                <c:pt idx="160804">
                  <c:v>-48.854499999999973</c:v>
                </c:pt>
                <c:pt idx="160805">
                  <c:v>-48.852499999999964</c:v>
                </c:pt>
                <c:pt idx="160806">
                  <c:v>-48.850499999999954</c:v>
                </c:pt>
                <c:pt idx="160807">
                  <c:v>-48.848500000000001</c:v>
                </c:pt>
                <c:pt idx="160808">
                  <c:v>-48.846499999999992</c:v>
                </c:pt>
                <c:pt idx="160809">
                  <c:v>-48.844499999999982</c:v>
                </c:pt>
                <c:pt idx="160810">
                  <c:v>-48.842499999999973</c:v>
                </c:pt>
                <c:pt idx="160811">
                  <c:v>-48.840499999999963</c:v>
                </c:pt>
                <c:pt idx="160812">
                  <c:v>-48.838499999999954</c:v>
                </c:pt>
                <c:pt idx="160813">
                  <c:v>-48.836500000000001</c:v>
                </c:pt>
                <c:pt idx="160814">
                  <c:v>-48.834499999999991</c:v>
                </c:pt>
                <c:pt idx="160815">
                  <c:v>-48.832499999999982</c:v>
                </c:pt>
                <c:pt idx="160816">
                  <c:v>-48.830499999999972</c:v>
                </c:pt>
                <c:pt idx="160817">
                  <c:v>-48.828499999999963</c:v>
                </c:pt>
                <c:pt idx="160818">
                  <c:v>-48.826499999999953</c:v>
                </c:pt>
                <c:pt idx="160819">
                  <c:v>-48.8245</c:v>
                </c:pt>
                <c:pt idx="160820">
                  <c:v>-48.822499999999991</c:v>
                </c:pt>
                <c:pt idx="160821">
                  <c:v>-48.820499999999981</c:v>
                </c:pt>
                <c:pt idx="160822">
                  <c:v>-48.818499999999972</c:v>
                </c:pt>
                <c:pt idx="160823">
                  <c:v>-48.816499999999962</c:v>
                </c:pt>
                <c:pt idx="160824">
                  <c:v>-48.814499999999953</c:v>
                </c:pt>
                <c:pt idx="160825">
                  <c:v>-48.8125</c:v>
                </c:pt>
                <c:pt idx="160826">
                  <c:v>-48.81049999999999</c:v>
                </c:pt>
                <c:pt idx="160827">
                  <c:v>-48.808499999999981</c:v>
                </c:pt>
                <c:pt idx="160828">
                  <c:v>-48.806499999999971</c:v>
                </c:pt>
                <c:pt idx="160829">
                  <c:v>-48.804499999999962</c:v>
                </c:pt>
                <c:pt idx="160830">
                  <c:v>-48.802499999999952</c:v>
                </c:pt>
                <c:pt idx="160831">
                  <c:v>-48.8005</c:v>
                </c:pt>
                <c:pt idx="160832">
                  <c:v>-48.79849999999999</c:v>
                </c:pt>
                <c:pt idx="160833">
                  <c:v>-48.79649999999998</c:v>
                </c:pt>
                <c:pt idx="160834">
                  <c:v>-48.794499999999971</c:v>
                </c:pt>
                <c:pt idx="160835">
                  <c:v>-48.792499999999961</c:v>
                </c:pt>
                <c:pt idx="160836">
                  <c:v>-48.790499999999952</c:v>
                </c:pt>
                <c:pt idx="160837">
                  <c:v>-48.788499999999999</c:v>
                </c:pt>
                <c:pt idx="160838">
                  <c:v>-48.78649999999999</c:v>
                </c:pt>
                <c:pt idx="160839">
                  <c:v>-48.78449999999998</c:v>
                </c:pt>
                <c:pt idx="160840">
                  <c:v>-48.78249999999997</c:v>
                </c:pt>
                <c:pt idx="160841">
                  <c:v>-48.780499999999961</c:v>
                </c:pt>
                <c:pt idx="160842">
                  <c:v>-48.778499999999951</c:v>
                </c:pt>
                <c:pt idx="160843">
                  <c:v>-48.776499999999999</c:v>
                </c:pt>
                <c:pt idx="160844">
                  <c:v>-48.774499999999989</c:v>
                </c:pt>
                <c:pt idx="160845">
                  <c:v>-48.77249999999998</c:v>
                </c:pt>
                <c:pt idx="160846">
                  <c:v>-48.77049999999997</c:v>
                </c:pt>
                <c:pt idx="160847">
                  <c:v>-48.76849999999996</c:v>
                </c:pt>
                <c:pt idx="160848">
                  <c:v>-48.766499999999951</c:v>
                </c:pt>
                <c:pt idx="160849">
                  <c:v>-48.764499999999998</c:v>
                </c:pt>
                <c:pt idx="160850">
                  <c:v>-48.762499999999989</c:v>
                </c:pt>
                <c:pt idx="160851">
                  <c:v>-48.760499999999979</c:v>
                </c:pt>
                <c:pt idx="160852">
                  <c:v>-48.75849999999997</c:v>
                </c:pt>
                <c:pt idx="160853">
                  <c:v>-48.75649999999996</c:v>
                </c:pt>
                <c:pt idx="160854">
                  <c:v>-48.75449999999995</c:v>
                </c:pt>
                <c:pt idx="160855">
                  <c:v>-48.752499999999998</c:v>
                </c:pt>
                <c:pt idx="160856">
                  <c:v>-48.750499999999988</c:v>
                </c:pt>
                <c:pt idx="160857">
                  <c:v>-48.748499999999979</c:v>
                </c:pt>
                <c:pt idx="160858">
                  <c:v>-48.746499999999969</c:v>
                </c:pt>
                <c:pt idx="160859">
                  <c:v>-48.74449999999996</c:v>
                </c:pt>
                <c:pt idx="160860">
                  <c:v>-48.74249999999995</c:v>
                </c:pt>
                <c:pt idx="160861">
                  <c:v>-48.740499999999997</c:v>
                </c:pt>
                <c:pt idx="160862">
                  <c:v>-48.738499999999988</c:v>
                </c:pt>
                <c:pt idx="160863">
                  <c:v>-48.736499999999978</c:v>
                </c:pt>
                <c:pt idx="160864">
                  <c:v>-48.734499999999969</c:v>
                </c:pt>
                <c:pt idx="160865">
                  <c:v>-48.732499999999959</c:v>
                </c:pt>
                <c:pt idx="160866">
                  <c:v>-48.73049999999995</c:v>
                </c:pt>
                <c:pt idx="160867">
                  <c:v>-48.728499999999997</c:v>
                </c:pt>
                <c:pt idx="160868">
                  <c:v>-48.726499999999987</c:v>
                </c:pt>
                <c:pt idx="160869">
                  <c:v>-48.724499999999978</c:v>
                </c:pt>
                <c:pt idx="160870">
                  <c:v>-48.722499999999968</c:v>
                </c:pt>
                <c:pt idx="160871">
                  <c:v>-48.720499999999959</c:v>
                </c:pt>
                <c:pt idx="160872">
                  <c:v>-48.718499999999949</c:v>
                </c:pt>
                <c:pt idx="160873">
                  <c:v>-48.716499999999996</c:v>
                </c:pt>
                <c:pt idx="160874">
                  <c:v>-48.714499999999987</c:v>
                </c:pt>
                <c:pt idx="160875">
                  <c:v>-48.712499999999977</c:v>
                </c:pt>
                <c:pt idx="160876">
                  <c:v>-48.710499999999968</c:v>
                </c:pt>
                <c:pt idx="160877">
                  <c:v>-48.708499999999958</c:v>
                </c:pt>
                <c:pt idx="160878">
                  <c:v>-48.706500000000005</c:v>
                </c:pt>
                <c:pt idx="160879">
                  <c:v>-48.704499999999996</c:v>
                </c:pt>
                <c:pt idx="160880">
                  <c:v>-48.702499999999986</c:v>
                </c:pt>
                <c:pt idx="160881">
                  <c:v>-48.700499999999977</c:v>
                </c:pt>
                <c:pt idx="160882">
                  <c:v>-48.698499999999967</c:v>
                </c:pt>
                <c:pt idx="160883">
                  <c:v>-48.696499999999958</c:v>
                </c:pt>
                <c:pt idx="160884">
                  <c:v>-48.694500000000005</c:v>
                </c:pt>
                <c:pt idx="160885">
                  <c:v>-48.692499999999995</c:v>
                </c:pt>
                <c:pt idx="160886">
                  <c:v>-48.690499999999986</c:v>
                </c:pt>
                <c:pt idx="160887">
                  <c:v>-48.688499999999976</c:v>
                </c:pt>
                <c:pt idx="160888">
                  <c:v>-48.686499999999967</c:v>
                </c:pt>
                <c:pt idx="160889">
                  <c:v>-48.684499999999957</c:v>
                </c:pt>
                <c:pt idx="160890">
                  <c:v>-48.682500000000005</c:v>
                </c:pt>
                <c:pt idx="160891">
                  <c:v>-48.680499999999995</c:v>
                </c:pt>
                <c:pt idx="160892">
                  <c:v>-48.678499999999985</c:v>
                </c:pt>
                <c:pt idx="160893">
                  <c:v>-48.676499999999976</c:v>
                </c:pt>
                <c:pt idx="160894">
                  <c:v>-48.674499999999966</c:v>
                </c:pt>
                <c:pt idx="160895">
                  <c:v>-48.672499999999957</c:v>
                </c:pt>
                <c:pt idx="160896">
                  <c:v>-48.670500000000004</c:v>
                </c:pt>
                <c:pt idx="160897">
                  <c:v>-48.668499999999995</c:v>
                </c:pt>
                <c:pt idx="160898">
                  <c:v>-48.666499999999985</c:v>
                </c:pt>
                <c:pt idx="160899">
                  <c:v>-48.664499999999975</c:v>
                </c:pt>
                <c:pt idx="160900">
                  <c:v>-48.662499999999966</c:v>
                </c:pt>
                <c:pt idx="160901">
                  <c:v>-48.660499999999956</c:v>
                </c:pt>
                <c:pt idx="160902">
                  <c:v>-48.658500000000004</c:v>
                </c:pt>
                <c:pt idx="160903">
                  <c:v>-48.656499999999994</c:v>
                </c:pt>
                <c:pt idx="160904">
                  <c:v>-48.654499999999985</c:v>
                </c:pt>
                <c:pt idx="160905">
                  <c:v>-48.652499999999975</c:v>
                </c:pt>
                <c:pt idx="160906">
                  <c:v>-48.650499999999965</c:v>
                </c:pt>
                <c:pt idx="160907">
                  <c:v>-48.648499999999956</c:v>
                </c:pt>
                <c:pt idx="160908">
                  <c:v>-48.646500000000003</c:v>
                </c:pt>
                <c:pt idx="160909">
                  <c:v>-48.644499999999994</c:v>
                </c:pt>
                <c:pt idx="160910">
                  <c:v>-48.642499999999984</c:v>
                </c:pt>
                <c:pt idx="160911">
                  <c:v>-48.640499999999975</c:v>
                </c:pt>
                <c:pt idx="160912">
                  <c:v>-48.638499999999965</c:v>
                </c:pt>
                <c:pt idx="160913">
                  <c:v>-48.636499999999955</c:v>
                </c:pt>
                <c:pt idx="160914">
                  <c:v>-48.634500000000003</c:v>
                </c:pt>
                <c:pt idx="160915">
                  <c:v>-48.632499999999993</c:v>
                </c:pt>
                <c:pt idx="160916">
                  <c:v>-48.630499999999984</c:v>
                </c:pt>
                <c:pt idx="160917">
                  <c:v>-48.628499999999974</c:v>
                </c:pt>
                <c:pt idx="160918">
                  <c:v>-48.626499999999965</c:v>
                </c:pt>
                <c:pt idx="160919">
                  <c:v>-48.624499999999955</c:v>
                </c:pt>
                <c:pt idx="160920">
                  <c:v>-48.622500000000002</c:v>
                </c:pt>
                <c:pt idx="160921">
                  <c:v>-48.620499999999993</c:v>
                </c:pt>
                <c:pt idx="160922">
                  <c:v>-48.618499999999983</c:v>
                </c:pt>
                <c:pt idx="160923">
                  <c:v>-48.616499999999974</c:v>
                </c:pt>
                <c:pt idx="160924">
                  <c:v>-48.614499999999964</c:v>
                </c:pt>
                <c:pt idx="160925">
                  <c:v>-48.612499999999955</c:v>
                </c:pt>
                <c:pt idx="160926">
                  <c:v>-48.610500000000002</c:v>
                </c:pt>
                <c:pt idx="160927">
                  <c:v>-48.608499999999992</c:v>
                </c:pt>
                <c:pt idx="160928">
                  <c:v>-48.606499999999983</c:v>
                </c:pt>
                <c:pt idx="160929">
                  <c:v>-48.604499999999973</c:v>
                </c:pt>
                <c:pt idx="160930">
                  <c:v>-48.602499999999964</c:v>
                </c:pt>
                <c:pt idx="160931">
                  <c:v>-48.600499999999954</c:v>
                </c:pt>
                <c:pt idx="160932">
                  <c:v>-48.598500000000001</c:v>
                </c:pt>
                <c:pt idx="160933">
                  <c:v>-48.596499999999992</c:v>
                </c:pt>
                <c:pt idx="160934">
                  <c:v>-48.594499999999982</c:v>
                </c:pt>
                <c:pt idx="160935">
                  <c:v>-48.592499999999973</c:v>
                </c:pt>
                <c:pt idx="160936">
                  <c:v>-48.590499999999963</c:v>
                </c:pt>
                <c:pt idx="160937">
                  <c:v>-48.588499999999954</c:v>
                </c:pt>
                <c:pt idx="160938">
                  <c:v>-48.586500000000001</c:v>
                </c:pt>
                <c:pt idx="160939">
                  <c:v>-48.584499999999991</c:v>
                </c:pt>
                <c:pt idx="160940">
                  <c:v>-48.582499999999982</c:v>
                </c:pt>
                <c:pt idx="160941">
                  <c:v>-48.580499999999972</c:v>
                </c:pt>
                <c:pt idx="160942">
                  <c:v>-48.578499999999963</c:v>
                </c:pt>
                <c:pt idx="160943">
                  <c:v>-48.576499999999953</c:v>
                </c:pt>
                <c:pt idx="160944">
                  <c:v>-48.5745</c:v>
                </c:pt>
                <c:pt idx="160945">
                  <c:v>-48.572499999999991</c:v>
                </c:pt>
                <c:pt idx="160946">
                  <c:v>-48.570499999999981</c:v>
                </c:pt>
                <c:pt idx="160947">
                  <c:v>-48.568499999999972</c:v>
                </c:pt>
                <c:pt idx="160948">
                  <c:v>-48.566499999999962</c:v>
                </c:pt>
                <c:pt idx="160949">
                  <c:v>-48.564499999999953</c:v>
                </c:pt>
                <c:pt idx="160950">
                  <c:v>-48.5625</c:v>
                </c:pt>
                <c:pt idx="160951">
                  <c:v>-48.56049999999999</c:v>
                </c:pt>
                <c:pt idx="160952">
                  <c:v>-48.558499999999981</c:v>
                </c:pt>
                <c:pt idx="160953">
                  <c:v>-48.556499999999971</c:v>
                </c:pt>
                <c:pt idx="160954">
                  <c:v>-48.554499999999962</c:v>
                </c:pt>
                <c:pt idx="160955">
                  <c:v>-48.552499999999952</c:v>
                </c:pt>
                <c:pt idx="160956">
                  <c:v>-48.5505</c:v>
                </c:pt>
                <c:pt idx="160957">
                  <c:v>-48.54849999999999</c:v>
                </c:pt>
                <c:pt idx="160958">
                  <c:v>-48.54649999999998</c:v>
                </c:pt>
                <c:pt idx="160959">
                  <c:v>-48.544499999999971</c:v>
                </c:pt>
                <c:pt idx="160960">
                  <c:v>-48.542499999999961</c:v>
                </c:pt>
                <c:pt idx="160961">
                  <c:v>-48.540499999999952</c:v>
                </c:pt>
                <c:pt idx="160962">
                  <c:v>-48.538499999999999</c:v>
                </c:pt>
                <c:pt idx="160963">
                  <c:v>-48.53649999999999</c:v>
                </c:pt>
                <c:pt idx="160964">
                  <c:v>-48.53449999999998</c:v>
                </c:pt>
                <c:pt idx="160965">
                  <c:v>-48.53249999999997</c:v>
                </c:pt>
                <c:pt idx="160966">
                  <c:v>-48.530499999999961</c:v>
                </c:pt>
                <c:pt idx="160967">
                  <c:v>-48.528499999999951</c:v>
                </c:pt>
                <c:pt idx="160968">
                  <c:v>-48.526499999999999</c:v>
                </c:pt>
                <c:pt idx="160969">
                  <c:v>-48.524499999999989</c:v>
                </c:pt>
                <c:pt idx="160970">
                  <c:v>-48.52249999999998</c:v>
                </c:pt>
                <c:pt idx="160971">
                  <c:v>-48.52049999999997</c:v>
                </c:pt>
                <c:pt idx="160972">
                  <c:v>-48.51849999999996</c:v>
                </c:pt>
                <c:pt idx="160973">
                  <c:v>-48.516499999999951</c:v>
                </c:pt>
                <c:pt idx="160974">
                  <c:v>-48.514499999999998</c:v>
                </c:pt>
                <c:pt idx="160975">
                  <c:v>-48.512499999999989</c:v>
                </c:pt>
                <c:pt idx="160976">
                  <c:v>-48.510499999999979</c:v>
                </c:pt>
                <c:pt idx="160977">
                  <c:v>-48.50849999999997</c:v>
                </c:pt>
                <c:pt idx="160978">
                  <c:v>-48.50649999999996</c:v>
                </c:pt>
                <c:pt idx="160979">
                  <c:v>-48.50449999999995</c:v>
                </c:pt>
                <c:pt idx="160980">
                  <c:v>-48.502499999999998</c:v>
                </c:pt>
                <c:pt idx="160981">
                  <c:v>-48.500499999999988</c:v>
                </c:pt>
                <c:pt idx="160982">
                  <c:v>-48.498499999999979</c:v>
                </c:pt>
                <c:pt idx="160983">
                  <c:v>-48.496499999999969</c:v>
                </c:pt>
                <c:pt idx="160984">
                  <c:v>-48.49449999999996</c:v>
                </c:pt>
                <c:pt idx="160985">
                  <c:v>-48.49249999999995</c:v>
                </c:pt>
                <c:pt idx="160986">
                  <c:v>-48.490499999999997</c:v>
                </c:pt>
                <c:pt idx="160987">
                  <c:v>-48.488499999999988</c:v>
                </c:pt>
                <c:pt idx="160988">
                  <c:v>-48.486499999999978</c:v>
                </c:pt>
                <c:pt idx="160989">
                  <c:v>-48.484499999999969</c:v>
                </c:pt>
                <c:pt idx="160990">
                  <c:v>-48.482499999999959</c:v>
                </c:pt>
                <c:pt idx="160991">
                  <c:v>-48.48049999999995</c:v>
                </c:pt>
                <c:pt idx="160992">
                  <c:v>-48.478499999999997</c:v>
                </c:pt>
                <c:pt idx="160993">
                  <c:v>-48.476499999999987</c:v>
                </c:pt>
                <c:pt idx="160994">
                  <c:v>-48.474499999999978</c:v>
                </c:pt>
                <c:pt idx="160995">
                  <c:v>-48.472499999999968</c:v>
                </c:pt>
                <c:pt idx="160996">
                  <c:v>-48.470499999999959</c:v>
                </c:pt>
                <c:pt idx="160997">
                  <c:v>-48.468499999999949</c:v>
                </c:pt>
                <c:pt idx="160998">
                  <c:v>-48.466499999999996</c:v>
                </c:pt>
                <c:pt idx="160999">
                  <c:v>-48.464499999999987</c:v>
                </c:pt>
                <c:pt idx="161000">
                  <c:v>-48.462499999999977</c:v>
                </c:pt>
                <c:pt idx="161001">
                  <c:v>-48.460499999999968</c:v>
                </c:pt>
                <c:pt idx="161002">
                  <c:v>-48.458499999999958</c:v>
                </c:pt>
                <c:pt idx="161003">
                  <c:v>-48.456500000000005</c:v>
                </c:pt>
                <c:pt idx="161004">
                  <c:v>-48.454499999999996</c:v>
                </c:pt>
                <c:pt idx="161005">
                  <c:v>-48.452499999999986</c:v>
                </c:pt>
                <c:pt idx="161006">
                  <c:v>-48.450499999999977</c:v>
                </c:pt>
                <c:pt idx="161007">
                  <c:v>-48.448499999999967</c:v>
                </c:pt>
                <c:pt idx="161008">
                  <c:v>-48.446499999999958</c:v>
                </c:pt>
                <c:pt idx="161009">
                  <c:v>-48.444500000000005</c:v>
                </c:pt>
                <c:pt idx="161010">
                  <c:v>-48.442499999999995</c:v>
                </c:pt>
                <c:pt idx="161011">
                  <c:v>-48.440499999999986</c:v>
                </c:pt>
                <c:pt idx="161012">
                  <c:v>-48.438499999999976</c:v>
                </c:pt>
                <c:pt idx="161013">
                  <c:v>-48.436499999999967</c:v>
                </c:pt>
                <c:pt idx="161014">
                  <c:v>-48.434499999999957</c:v>
                </c:pt>
                <c:pt idx="161015">
                  <c:v>-48.432500000000005</c:v>
                </c:pt>
                <c:pt idx="161016">
                  <c:v>-48.430499999999995</c:v>
                </c:pt>
                <c:pt idx="161017">
                  <c:v>-48.428499999999985</c:v>
                </c:pt>
                <c:pt idx="161018">
                  <c:v>-48.426499999999976</c:v>
                </c:pt>
                <c:pt idx="161019">
                  <c:v>-48.424499999999966</c:v>
                </c:pt>
                <c:pt idx="161020">
                  <c:v>-48.422499999999957</c:v>
                </c:pt>
                <c:pt idx="161021">
                  <c:v>-48.420500000000004</c:v>
                </c:pt>
                <c:pt idx="161022">
                  <c:v>-48.418499999999995</c:v>
                </c:pt>
                <c:pt idx="161023">
                  <c:v>-48.416499999999985</c:v>
                </c:pt>
                <c:pt idx="161024">
                  <c:v>-48.414499999999975</c:v>
                </c:pt>
                <c:pt idx="161025">
                  <c:v>-48.412499999999966</c:v>
                </c:pt>
                <c:pt idx="161026">
                  <c:v>-48.410499999999956</c:v>
                </c:pt>
                <c:pt idx="161027">
                  <c:v>-48.408500000000004</c:v>
                </c:pt>
                <c:pt idx="161028">
                  <c:v>-48.406499999999994</c:v>
                </c:pt>
                <c:pt idx="161029">
                  <c:v>-48.404499999999985</c:v>
                </c:pt>
                <c:pt idx="161030">
                  <c:v>-48.402499999999975</c:v>
                </c:pt>
                <c:pt idx="161031">
                  <c:v>-48.400499999999965</c:v>
                </c:pt>
                <c:pt idx="161032">
                  <c:v>-48.398499999999956</c:v>
                </c:pt>
                <c:pt idx="161033">
                  <c:v>-48.396500000000003</c:v>
                </c:pt>
                <c:pt idx="161034">
                  <c:v>-48.394499999999994</c:v>
                </c:pt>
                <c:pt idx="161035">
                  <c:v>-48.392499999999984</c:v>
                </c:pt>
                <c:pt idx="161036">
                  <c:v>-48.390499999999975</c:v>
                </c:pt>
                <c:pt idx="161037">
                  <c:v>-48.388499999999965</c:v>
                </c:pt>
                <c:pt idx="161038">
                  <c:v>-48.386499999999955</c:v>
                </c:pt>
                <c:pt idx="161039">
                  <c:v>-48.384500000000003</c:v>
                </c:pt>
                <c:pt idx="161040">
                  <c:v>-48.382499999999993</c:v>
                </c:pt>
                <c:pt idx="161041">
                  <c:v>-48.380499999999984</c:v>
                </c:pt>
                <c:pt idx="161042">
                  <c:v>-48.378499999999974</c:v>
                </c:pt>
                <c:pt idx="161043">
                  <c:v>-48.376499999999965</c:v>
                </c:pt>
                <c:pt idx="161044">
                  <c:v>-48.374499999999955</c:v>
                </c:pt>
                <c:pt idx="161045">
                  <c:v>-48.372500000000002</c:v>
                </c:pt>
                <c:pt idx="161046">
                  <c:v>-48.370499999999993</c:v>
                </c:pt>
                <c:pt idx="161047">
                  <c:v>-48.368499999999983</c:v>
                </c:pt>
                <c:pt idx="161048">
                  <c:v>-48.366499999999974</c:v>
                </c:pt>
                <c:pt idx="161049">
                  <c:v>-48.364499999999964</c:v>
                </c:pt>
                <c:pt idx="161050">
                  <c:v>-48.362499999999955</c:v>
                </c:pt>
                <c:pt idx="161051">
                  <c:v>-48.360500000000002</c:v>
                </c:pt>
                <c:pt idx="161052">
                  <c:v>-48.358499999999992</c:v>
                </c:pt>
                <c:pt idx="161053">
                  <c:v>-48.356499999999983</c:v>
                </c:pt>
                <c:pt idx="161054">
                  <c:v>-48.354499999999973</c:v>
                </c:pt>
                <c:pt idx="161055">
                  <c:v>-48.352499999999964</c:v>
                </c:pt>
                <c:pt idx="161056">
                  <c:v>-48.350499999999954</c:v>
                </c:pt>
                <c:pt idx="161057">
                  <c:v>-48.348500000000001</c:v>
                </c:pt>
                <c:pt idx="161058">
                  <c:v>-48.346499999999992</c:v>
                </c:pt>
                <c:pt idx="161059">
                  <c:v>-48.344499999999982</c:v>
                </c:pt>
                <c:pt idx="161060">
                  <c:v>-48.342499999999973</c:v>
                </c:pt>
                <c:pt idx="161061">
                  <c:v>-48.340499999999963</c:v>
                </c:pt>
                <c:pt idx="161062">
                  <c:v>-48.338499999999954</c:v>
                </c:pt>
                <c:pt idx="161063">
                  <c:v>-48.336500000000001</c:v>
                </c:pt>
                <c:pt idx="161064">
                  <c:v>-48.334499999999991</c:v>
                </c:pt>
                <c:pt idx="161065">
                  <c:v>-48.332499999999982</c:v>
                </c:pt>
                <c:pt idx="161066">
                  <c:v>-48.330499999999972</c:v>
                </c:pt>
                <c:pt idx="161067">
                  <c:v>-48.328499999999963</c:v>
                </c:pt>
                <c:pt idx="161068">
                  <c:v>-48.326499999999953</c:v>
                </c:pt>
                <c:pt idx="161069">
                  <c:v>-48.3245</c:v>
                </c:pt>
                <c:pt idx="161070">
                  <c:v>-48.322499999999991</c:v>
                </c:pt>
                <c:pt idx="161071">
                  <c:v>-48.320499999999981</c:v>
                </c:pt>
                <c:pt idx="161072">
                  <c:v>-48.318499999999972</c:v>
                </c:pt>
                <c:pt idx="161073">
                  <c:v>-48.316499999999962</c:v>
                </c:pt>
                <c:pt idx="161074">
                  <c:v>-48.314499999999953</c:v>
                </c:pt>
                <c:pt idx="161075">
                  <c:v>-48.3125</c:v>
                </c:pt>
                <c:pt idx="161076">
                  <c:v>-48.31049999999999</c:v>
                </c:pt>
                <c:pt idx="161077">
                  <c:v>-48.308499999999981</c:v>
                </c:pt>
                <c:pt idx="161078">
                  <c:v>-48.306499999999971</c:v>
                </c:pt>
                <c:pt idx="161079">
                  <c:v>-48.304499999999962</c:v>
                </c:pt>
                <c:pt idx="161080">
                  <c:v>-48.302499999999952</c:v>
                </c:pt>
                <c:pt idx="161081">
                  <c:v>-48.3005</c:v>
                </c:pt>
                <c:pt idx="161082">
                  <c:v>-48.29849999999999</c:v>
                </c:pt>
                <c:pt idx="161083">
                  <c:v>-48.29649999999998</c:v>
                </c:pt>
                <c:pt idx="161084">
                  <c:v>-48.294499999999971</c:v>
                </c:pt>
                <c:pt idx="161085">
                  <c:v>-48.292499999999961</c:v>
                </c:pt>
                <c:pt idx="161086">
                  <c:v>-48.290499999999952</c:v>
                </c:pt>
                <c:pt idx="161087">
                  <c:v>-48.288499999999999</c:v>
                </c:pt>
                <c:pt idx="161088">
                  <c:v>-48.28649999999999</c:v>
                </c:pt>
                <c:pt idx="161089">
                  <c:v>-48.28449999999998</c:v>
                </c:pt>
                <c:pt idx="161090">
                  <c:v>-48.28249999999997</c:v>
                </c:pt>
                <c:pt idx="161091">
                  <c:v>-48.280499999999961</c:v>
                </c:pt>
                <c:pt idx="161092">
                  <c:v>-48.278499999999951</c:v>
                </c:pt>
                <c:pt idx="161093">
                  <c:v>-48.276499999999999</c:v>
                </c:pt>
                <c:pt idx="161094">
                  <c:v>-48.274499999999989</c:v>
                </c:pt>
                <c:pt idx="161095">
                  <c:v>-48.27249999999998</c:v>
                </c:pt>
                <c:pt idx="161096">
                  <c:v>-48.27049999999997</c:v>
                </c:pt>
                <c:pt idx="161097">
                  <c:v>-48.26849999999996</c:v>
                </c:pt>
                <c:pt idx="161098">
                  <c:v>-48.266499999999951</c:v>
                </c:pt>
                <c:pt idx="161099">
                  <c:v>-48.264499999999998</c:v>
                </c:pt>
                <c:pt idx="161100">
                  <c:v>-48.262499999999989</c:v>
                </c:pt>
                <c:pt idx="161101">
                  <c:v>-48.260499999999979</c:v>
                </c:pt>
                <c:pt idx="161102">
                  <c:v>-48.25849999999997</c:v>
                </c:pt>
                <c:pt idx="161103">
                  <c:v>-48.25649999999996</c:v>
                </c:pt>
                <c:pt idx="161104">
                  <c:v>-48.25449999999995</c:v>
                </c:pt>
                <c:pt idx="161105">
                  <c:v>-48.252499999999998</c:v>
                </c:pt>
                <c:pt idx="161106">
                  <c:v>-48.250499999999988</c:v>
                </c:pt>
                <c:pt idx="161107">
                  <c:v>-48.248499999999979</c:v>
                </c:pt>
                <c:pt idx="161108">
                  <c:v>-48.246499999999969</c:v>
                </c:pt>
                <c:pt idx="161109">
                  <c:v>-48.24449999999996</c:v>
                </c:pt>
                <c:pt idx="161110">
                  <c:v>-48.24249999999995</c:v>
                </c:pt>
                <c:pt idx="161111">
                  <c:v>-48.240499999999997</c:v>
                </c:pt>
                <c:pt idx="161112">
                  <c:v>-48.238499999999988</c:v>
                </c:pt>
                <c:pt idx="161113">
                  <c:v>-48.236499999999978</c:v>
                </c:pt>
                <c:pt idx="161114">
                  <c:v>-48.234499999999969</c:v>
                </c:pt>
                <c:pt idx="161115">
                  <c:v>-48.232499999999959</c:v>
                </c:pt>
                <c:pt idx="161116">
                  <c:v>-48.23049999999995</c:v>
                </c:pt>
                <c:pt idx="161117">
                  <c:v>-48.228499999999997</c:v>
                </c:pt>
                <c:pt idx="161118">
                  <c:v>-48.226499999999987</c:v>
                </c:pt>
                <c:pt idx="161119">
                  <c:v>-48.224499999999978</c:v>
                </c:pt>
                <c:pt idx="161120">
                  <c:v>-48.222499999999968</c:v>
                </c:pt>
                <c:pt idx="161121">
                  <c:v>-48.220499999999959</c:v>
                </c:pt>
                <c:pt idx="161122">
                  <c:v>-48.218499999999949</c:v>
                </c:pt>
                <c:pt idx="161123">
                  <c:v>-48.216499999999996</c:v>
                </c:pt>
                <c:pt idx="161124">
                  <c:v>-48.214499999999987</c:v>
                </c:pt>
                <c:pt idx="161125">
                  <c:v>-48.212499999999977</c:v>
                </c:pt>
                <c:pt idx="161126">
                  <c:v>-48.210499999999968</c:v>
                </c:pt>
                <c:pt idx="161127">
                  <c:v>-48.208499999999958</c:v>
                </c:pt>
                <c:pt idx="161128">
                  <c:v>-48.206500000000005</c:v>
                </c:pt>
                <c:pt idx="161129">
                  <c:v>-48.204499999999996</c:v>
                </c:pt>
                <c:pt idx="161130">
                  <c:v>-48.202499999999986</c:v>
                </c:pt>
                <c:pt idx="161131">
                  <c:v>-48.200499999999977</c:v>
                </c:pt>
                <c:pt idx="161132">
                  <c:v>-48.198499999999967</c:v>
                </c:pt>
                <c:pt idx="161133">
                  <c:v>-48.196499999999958</c:v>
                </c:pt>
                <c:pt idx="161134">
                  <c:v>-48.194500000000005</c:v>
                </c:pt>
                <c:pt idx="161135">
                  <c:v>-48.192499999999995</c:v>
                </c:pt>
                <c:pt idx="161136">
                  <c:v>-48.190499999999986</c:v>
                </c:pt>
                <c:pt idx="161137">
                  <c:v>-48.188499999999976</c:v>
                </c:pt>
                <c:pt idx="161138">
                  <c:v>-48.186499999999967</c:v>
                </c:pt>
                <c:pt idx="161139">
                  <c:v>-48.184499999999957</c:v>
                </c:pt>
                <c:pt idx="161140">
                  <c:v>-48.182500000000005</c:v>
                </c:pt>
                <c:pt idx="161141">
                  <c:v>-48.180499999999995</c:v>
                </c:pt>
                <c:pt idx="161142">
                  <c:v>-48.178499999999985</c:v>
                </c:pt>
                <c:pt idx="161143">
                  <c:v>-48.176499999999976</c:v>
                </c:pt>
                <c:pt idx="161144">
                  <c:v>-48.174499999999966</c:v>
                </c:pt>
                <c:pt idx="161145">
                  <c:v>-48.172499999999957</c:v>
                </c:pt>
                <c:pt idx="161146">
                  <c:v>-48.170500000000004</c:v>
                </c:pt>
                <c:pt idx="161147">
                  <c:v>-48.168499999999995</c:v>
                </c:pt>
                <c:pt idx="161148">
                  <c:v>-48.166499999999985</c:v>
                </c:pt>
                <c:pt idx="161149">
                  <c:v>-48.164499999999975</c:v>
                </c:pt>
                <c:pt idx="161150">
                  <c:v>-48.162499999999966</c:v>
                </c:pt>
                <c:pt idx="161151">
                  <c:v>-48.160499999999956</c:v>
                </c:pt>
                <c:pt idx="161152">
                  <c:v>-48.158500000000004</c:v>
                </c:pt>
                <c:pt idx="161153">
                  <c:v>-48.156499999999994</c:v>
                </c:pt>
                <c:pt idx="161154">
                  <c:v>-48.154499999999985</c:v>
                </c:pt>
                <c:pt idx="161155">
                  <c:v>-48.152499999999975</c:v>
                </c:pt>
                <c:pt idx="161156">
                  <c:v>-48.150499999999965</c:v>
                </c:pt>
                <c:pt idx="161157">
                  <c:v>-48.148499999999956</c:v>
                </c:pt>
                <c:pt idx="161158">
                  <c:v>-48.146500000000003</c:v>
                </c:pt>
                <c:pt idx="161159">
                  <c:v>-48.144499999999994</c:v>
                </c:pt>
                <c:pt idx="161160">
                  <c:v>-48.142499999999984</c:v>
                </c:pt>
                <c:pt idx="161161">
                  <c:v>-48.140499999999975</c:v>
                </c:pt>
                <c:pt idx="161162">
                  <c:v>-48.138499999999965</c:v>
                </c:pt>
                <c:pt idx="161163">
                  <c:v>-48.136499999999955</c:v>
                </c:pt>
                <c:pt idx="161164">
                  <c:v>-48.134500000000003</c:v>
                </c:pt>
                <c:pt idx="161165">
                  <c:v>-48.132499999999993</c:v>
                </c:pt>
                <c:pt idx="161166">
                  <c:v>-48.130499999999984</c:v>
                </c:pt>
                <c:pt idx="161167">
                  <c:v>-48.128499999999974</c:v>
                </c:pt>
                <c:pt idx="161168">
                  <c:v>-48.126499999999965</c:v>
                </c:pt>
                <c:pt idx="161169">
                  <c:v>-48.124499999999955</c:v>
                </c:pt>
                <c:pt idx="161170">
                  <c:v>-48.122500000000002</c:v>
                </c:pt>
                <c:pt idx="161171">
                  <c:v>-48.120499999999993</c:v>
                </c:pt>
                <c:pt idx="161172">
                  <c:v>-48.118499999999983</c:v>
                </c:pt>
                <c:pt idx="161173">
                  <c:v>-48.116499999999974</c:v>
                </c:pt>
                <c:pt idx="161174">
                  <c:v>-48.114499999999964</c:v>
                </c:pt>
                <c:pt idx="161175">
                  <c:v>-48.112499999999955</c:v>
                </c:pt>
                <c:pt idx="161176">
                  <c:v>-48.110500000000002</c:v>
                </c:pt>
                <c:pt idx="161177">
                  <c:v>-48.108499999999992</c:v>
                </c:pt>
                <c:pt idx="161178">
                  <c:v>-48.106499999999983</c:v>
                </c:pt>
                <c:pt idx="161179">
                  <c:v>-48.104499999999973</c:v>
                </c:pt>
                <c:pt idx="161180">
                  <c:v>-48.102499999999964</c:v>
                </c:pt>
                <c:pt idx="161181">
                  <c:v>-48.100499999999954</c:v>
                </c:pt>
                <c:pt idx="161182">
                  <c:v>-48.098500000000001</c:v>
                </c:pt>
                <c:pt idx="161183">
                  <c:v>-48.096499999999992</c:v>
                </c:pt>
                <c:pt idx="161184">
                  <c:v>-48.094499999999982</c:v>
                </c:pt>
                <c:pt idx="161185">
                  <c:v>-48.092499999999973</c:v>
                </c:pt>
                <c:pt idx="161186">
                  <c:v>-48.090499999999963</c:v>
                </c:pt>
                <c:pt idx="161187">
                  <c:v>-48.088499999999954</c:v>
                </c:pt>
                <c:pt idx="161188">
                  <c:v>-48.086500000000001</c:v>
                </c:pt>
                <c:pt idx="161189">
                  <c:v>-48.084499999999991</c:v>
                </c:pt>
                <c:pt idx="161190">
                  <c:v>-48.082499999999982</c:v>
                </c:pt>
                <c:pt idx="161191">
                  <c:v>-48.080499999999972</c:v>
                </c:pt>
                <c:pt idx="161192">
                  <c:v>-48.078499999999963</c:v>
                </c:pt>
                <c:pt idx="161193">
                  <c:v>-48.076499999999953</c:v>
                </c:pt>
                <c:pt idx="161194">
                  <c:v>-48.0745</c:v>
                </c:pt>
                <c:pt idx="161195">
                  <c:v>-48.072499999999991</c:v>
                </c:pt>
                <c:pt idx="161196">
                  <c:v>-48.070499999999981</c:v>
                </c:pt>
                <c:pt idx="161197">
                  <c:v>-48.068499999999972</c:v>
                </c:pt>
                <c:pt idx="161198">
                  <c:v>-48.066499999999962</c:v>
                </c:pt>
                <c:pt idx="161199">
                  <c:v>-48.064499999999953</c:v>
                </c:pt>
                <c:pt idx="161200">
                  <c:v>-48.0625</c:v>
                </c:pt>
                <c:pt idx="161201">
                  <c:v>-48.06049999999999</c:v>
                </c:pt>
                <c:pt idx="161202">
                  <c:v>-48.058499999999981</c:v>
                </c:pt>
                <c:pt idx="161203">
                  <c:v>-48.056499999999971</c:v>
                </c:pt>
                <c:pt idx="161204">
                  <c:v>-48.054499999999962</c:v>
                </c:pt>
                <c:pt idx="161205">
                  <c:v>-48.052499999999952</c:v>
                </c:pt>
                <c:pt idx="161206">
                  <c:v>-48.0505</c:v>
                </c:pt>
                <c:pt idx="161207">
                  <c:v>-48.04849999999999</c:v>
                </c:pt>
                <c:pt idx="161208">
                  <c:v>-48.04649999999998</c:v>
                </c:pt>
                <c:pt idx="161209">
                  <c:v>-48.044499999999971</c:v>
                </c:pt>
                <c:pt idx="161210">
                  <c:v>-48.042499999999961</c:v>
                </c:pt>
                <c:pt idx="161211">
                  <c:v>-48.040499999999952</c:v>
                </c:pt>
                <c:pt idx="161212">
                  <c:v>-48.038499999999999</c:v>
                </c:pt>
                <c:pt idx="161213">
                  <c:v>-48.03649999999999</c:v>
                </c:pt>
                <c:pt idx="161214">
                  <c:v>-48.03449999999998</c:v>
                </c:pt>
                <c:pt idx="161215">
                  <c:v>-48.03249999999997</c:v>
                </c:pt>
                <c:pt idx="161216">
                  <c:v>-48.030499999999961</c:v>
                </c:pt>
                <c:pt idx="161217">
                  <c:v>-48.028499999999951</c:v>
                </c:pt>
                <c:pt idx="161218">
                  <c:v>-48.026499999999999</c:v>
                </c:pt>
                <c:pt idx="161219">
                  <c:v>-48.024499999999989</c:v>
                </c:pt>
                <c:pt idx="161220">
                  <c:v>-48.02249999999998</c:v>
                </c:pt>
                <c:pt idx="161221">
                  <c:v>-48.02049999999997</c:v>
                </c:pt>
                <c:pt idx="161222">
                  <c:v>-48.01849999999996</c:v>
                </c:pt>
                <c:pt idx="161223">
                  <c:v>-48.016499999999951</c:v>
                </c:pt>
                <c:pt idx="161224">
                  <c:v>-48.014499999999998</c:v>
                </c:pt>
                <c:pt idx="161225">
                  <c:v>-48.012499999999989</c:v>
                </c:pt>
                <c:pt idx="161226">
                  <c:v>-48.010499999999979</c:v>
                </c:pt>
                <c:pt idx="161227">
                  <c:v>-48.00849999999997</c:v>
                </c:pt>
                <c:pt idx="161228">
                  <c:v>-48.00649999999996</c:v>
                </c:pt>
                <c:pt idx="161229">
                  <c:v>-48.00449999999995</c:v>
                </c:pt>
                <c:pt idx="161230">
                  <c:v>-48.002499999999998</c:v>
                </c:pt>
                <c:pt idx="161231">
                  <c:v>-48.000499999999988</c:v>
                </c:pt>
                <c:pt idx="161232">
                  <c:v>-47.998499999999979</c:v>
                </c:pt>
                <c:pt idx="161233">
                  <c:v>-47.996499999999969</c:v>
                </c:pt>
                <c:pt idx="161234">
                  <c:v>-47.99449999999996</c:v>
                </c:pt>
                <c:pt idx="161235">
                  <c:v>-47.99249999999995</c:v>
                </c:pt>
                <c:pt idx="161236">
                  <c:v>-47.990499999999997</c:v>
                </c:pt>
                <c:pt idx="161237">
                  <c:v>-47.988499999999988</c:v>
                </c:pt>
                <c:pt idx="161238">
                  <c:v>-47.986499999999978</c:v>
                </c:pt>
                <c:pt idx="161239">
                  <c:v>-47.984499999999969</c:v>
                </c:pt>
                <c:pt idx="161240">
                  <c:v>-47.982499999999959</c:v>
                </c:pt>
                <c:pt idx="161241">
                  <c:v>-47.98049999999995</c:v>
                </c:pt>
                <c:pt idx="161242">
                  <c:v>-47.978499999999997</c:v>
                </c:pt>
                <c:pt idx="161243">
                  <c:v>-47.976499999999987</c:v>
                </c:pt>
                <c:pt idx="161244">
                  <c:v>-47.974499999999978</c:v>
                </c:pt>
                <c:pt idx="161245">
                  <c:v>-47.972499999999968</c:v>
                </c:pt>
                <c:pt idx="161246">
                  <c:v>-47.970499999999959</c:v>
                </c:pt>
                <c:pt idx="161247">
                  <c:v>-47.968499999999949</c:v>
                </c:pt>
                <c:pt idx="161248">
                  <c:v>-47.966499999999996</c:v>
                </c:pt>
                <c:pt idx="161249">
                  <c:v>-47.964499999999987</c:v>
                </c:pt>
                <c:pt idx="161250">
                  <c:v>-47.962499999999977</c:v>
                </c:pt>
                <c:pt idx="161251">
                  <c:v>-47.960499999999968</c:v>
                </c:pt>
                <c:pt idx="161252">
                  <c:v>-47.958499999999958</c:v>
                </c:pt>
                <c:pt idx="161253">
                  <c:v>-47.956500000000005</c:v>
                </c:pt>
                <c:pt idx="161254">
                  <c:v>-47.954499999999996</c:v>
                </c:pt>
                <c:pt idx="161255">
                  <c:v>-47.952499999999986</c:v>
                </c:pt>
                <c:pt idx="161256">
                  <c:v>-47.950499999999977</c:v>
                </c:pt>
                <c:pt idx="161257">
                  <c:v>-47.948499999999967</c:v>
                </c:pt>
                <c:pt idx="161258">
                  <c:v>-47.946499999999958</c:v>
                </c:pt>
                <c:pt idx="161259">
                  <c:v>-47.944500000000005</c:v>
                </c:pt>
                <c:pt idx="161260">
                  <c:v>-47.942499999999995</c:v>
                </c:pt>
                <c:pt idx="161261">
                  <c:v>-47.940499999999986</c:v>
                </c:pt>
                <c:pt idx="161262">
                  <c:v>-47.938499999999976</c:v>
                </c:pt>
                <c:pt idx="161263">
                  <c:v>-47.936499999999967</c:v>
                </c:pt>
                <c:pt idx="161264">
                  <c:v>-47.934499999999957</c:v>
                </c:pt>
                <c:pt idx="161265">
                  <c:v>-47.932500000000005</c:v>
                </c:pt>
                <c:pt idx="161266">
                  <c:v>-47.930499999999995</c:v>
                </c:pt>
                <c:pt idx="161267">
                  <c:v>-47.928499999999985</c:v>
                </c:pt>
                <c:pt idx="161268">
                  <c:v>-47.926499999999976</c:v>
                </c:pt>
                <c:pt idx="161269">
                  <c:v>-47.924499999999966</c:v>
                </c:pt>
                <c:pt idx="161270">
                  <c:v>-47.922499999999957</c:v>
                </c:pt>
                <c:pt idx="161271">
                  <c:v>-47.920500000000004</c:v>
                </c:pt>
                <c:pt idx="161272">
                  <c:v>-47.918499999999995</c:v>
                </c:pt>
                <c:pt idx="161273">
                  <c:v>-47.916499999999985</c:v>
                </c:pt>
                <c:pt idx="161274">
                  <c:v>-47.914499999999975</c:v>
                </c:pt>
                <c:pt idx="161275">
                  <c:v>-47.912499999999966</c:v>
                </c:pt>
                <c:pt idx="161276">
                  <c:v>-47.910499999999956</c:v>
                </c:pt>
                <c:pt idx="161277">
                  <c:v>-47.908500000000004</c:v>
                </c:pt>
                <c:pt idx="161278">
                  <c:v>-47.906499999999994</c:v>
                </c:pt>
                <c:pt idx="161279">
                  <c:v>-47.904499999999985</c:v>
                </c:pt>
                <c:pt idx="161280">
                  <c:v>-47.902499999999975</c:v>
                </c:pt>
                <c:pt idx="161281">
                  <c:v>-47.900499999999965</c:v>
                </c:pt>
                <c:pt idx="161282">
                  <c:v>-47.898499999999956</c:v>
                </c:pt>
                <c:pt idx="161283">
                  <c:v>-47.896500000000003</c:v>
                </c:pt>
                <c:pt idx="161284">
                  <c:v>-47.894499999999994</c:v>
                </c:pt>
                <c:pt idx="161285">
                  <c:v>-47.892499999999984</c:v>
                </c:pt>
                <c:pt idx="161286">
                  <c:v>-47.890499999999975</c:v>
                </c:pt>
                <c:pt idx="161287">
                  <c:v>-47.888499999999965</c:v>
                </c:pt>
                <c:pt idx="161288">
                  <c:v>-47.886499999999955</c:v>
                </c:pt>
                <c:pt idx="161289">
                  <c:v>-47.884500000000003</c:v>
                </c:pt>
                <c:pt idx="161290">
                  <c:v>-47.882499999999993</c:v>
                </c:pt>
                <c:pt idx="161291">
                  <c:v>-47.880499999999984</c:v>
                </c:pt>
                <c:pt idx="161292">
                  <c:v>-47.878499999999974</c:v>
                </c:pt>
                <c:pt idx="161293">
                  <c:v>-47.876499999999965</c:v>
                </c:pt>
                <c:pt idx="161294">
                  <c:v>-47.874499999999955</c:v>
                </c:pt>
                <c:pt idx="161295">
                  <c:v>-47.872500000000002</c:v>
                </c:pt>
                <c:pt idx="161296">
                  <c:v>-47.870499999999993</c:v>
                </c:pt>
                <c:pt idx="161297">
                  <c:v>-47.868499999999983</c:v>
                </c:pt>
                <c:pt idx="161298">
                  <c:v>-47.866499999999974</c:v>
                </c:pt>
                <c:pt idx="161299">
                  <c:v>-47.864499999999964</c:v>
                </c:pt>
                <c:pt idx="161300">
                  <c:v>-47.862499999999955</c:v>
                </c:pt>
                <c:pt idx="161301">
                  <c:v>-47.860500000000002</c:v>
                </c:pt>
                <c:pt idx="161302">
                  <c:v>-47.858499999999992</c:v>
                </c:pt>
                <c:pt idx="161303">
                  <c:v>-47.856499999999983</c:v>
                </c:pt>
                <c:pt idx="161304">
                  <c:v>-47.854499999999973</c:v>
                </c:pt>
                <c:pt idx="161305">
                  <c:v>-47.852499999999964</c:v>
                </c:pt>
                <c:pt idx="161306">
                  <c:v>-47.850499999999954</c:v>
                </c:pt>
                <c:pt idx="161307">
                  <c:v>-47.848500000000001</c:v>
                </c:pt>
                <c:pt idx="161308">
                  <c:v>-47.846499999999992</c:v>
                </c:pt>
                <c:pt idx="161309">
                  <c:v>-47.844499999999982</c:v>
                </c:pt>
                <c:pt idx="161310">
                  <c:v>-47.842499999999973</c:v>
                </c:pt>
                <c:pt idx="161311">
                  <c:v>-47.840499999999963</c:v>
                </c:pt>
                <c:pt idx="161312">
                  <c:v>-47.838499999999954</c:v>
                </c:pt>
                <c:pt idx="161313">
                  <c:v>-47.836500000000001</c:v>
                </c:pt>
                <c:pt idx="161314">
                  <c:v>-47.834499999999991</c:v>
                </c:pt>
                <c:pt idx="161315">
                  <c:v>-47.832499999999982</c:v>
                </c:pt>
                <c:pt idx="161316">
                  <c:v>-47.830499999999972</c:v>
                </c:pt>
                <c:pt idx="161317">
                  <c:v>-47.828499999999963</c:v>
                </c:pt>
                <c:pt idx="161318">
                  <c:v>-47.826499999999953</c:v>
                </c:pt>
                <c:pt idx="161319">
                  <c:v>-47.8245</c:v>
                </c:pt>
                <c:pt idx="161320">
                  <c:v>-47.822499999999991</c:v>
                </c:pt>
                <c:pt idx="161321">
                  <c:v>-47.820499999999981</c:v>
                </c:pt>
                <c:pt idx="161322">
                  <c:v>-47.818499999999972</c:v>
                </c:pt>
                <c:pt idx="161323">
                  <c:v>-47.816499999999962</c:v>
                </c:pt>
                <c:pt idx="161324">
                  <c:v>-47.814499999999953</c:v>
                </c:pt>
                <c:pt idx="161325">
                  <c:v>-47.8125</c:v>
                </c:pt>
                <c:pt idx="161326">
                  <c:v>-47.81049999999999</c:v>
                </c:pt>
                <c:pt idx="161327">
                  <c:v>-47.808499999999981</c:v>
                </c:pt>
                <c:pt idx="161328">
                  <c:v>-47.806499999999971</c:v>
                </c:pt>
                <c:pt idx="161329">
                  <c:v>-47.804499999999962</c:v>
                </c:pt>
                <c:pt idx="161330">
                  <c:v>-47.802499999999952</c:v>
                </c:pt>
                <c:pt idx="161331">
                  <c:v>-47.8005</c:v>
                </c:pt>
                <c:pt idx="161332">
                  <c:v>-47.79849999999999</c:v>
                </c:pt>
                <c:pt idx="161333">
                  <c:v>-47.79649999999998</c:v>
                </c:pt>
                <c:pt idx="161334">
                  <c:v>-47.794499999999971</c:v>
                </c:pt>
                <c:pt idx="161335">
                  <c:v>-47.792499999999961</c:v>
                </c:pt>
                <c:pt idx="161336">
                  <c:v>-47.790499999999952</c:v>
                </c:pt>
                <c:pt idx="161337">
                  <c:v>-47.788499999999999</c:v>
                </c:pt>
                <c:pt idx="161338">
                  <c:v>-47.78649999999999</c:v>
                </c:pt>
                <c:pt idx="161339">
                  <c:v>-47.78449999999998</c:v>
                </c:pt>
                <c:pt idx="161340">
                  <c:v>-47.78249999999997</c:v>
                </c:pt>
                <c:pt idx="161341">
                  <c:v>-47.780499999999961</c:v>
                </c:pt>
                <c:pt idx="161342">
                  <c:v>-47.778499999999951</c:v>
                </c:pt>
                <c:pt idx="161343">
                  <c:v>-47.776499999999999</c:v>
                </c:pt>
                <c:pt idx="161344">
                  <c:v>-47.774499999999989</c:v>
                </c:pt>
                <c:pt idx="161345">
                  <c:v>-47.77249999999998</c:v>
                </c:pt>
                <c:pt idx="161346">
                  <c:v>-47.77049999999997</c:v>
                </c:pt>
                <c:pt idx="161347">
                  <c:v>-47.76849999999996</c:v>
                </c:pt>
                <c:pt idx="161348">
                  <c:v>-47.766499999999951</c:v>
                </c:pt>
                <c:pt idx="161349">
                  <c:v>-47.764499999999998</c:v>
                </c:pt>
                <c:pt idx="161350">
                  <c:v>-47.762499999999989</c:v>
                </c:pt>
                <c:pt idx="161351">
                  <c:v>-47.760499999999979</c:v>
                </c:pt>
                <c:pt idx="161352">
                  <c:v>-47.75849999999997</c:v>
                </c:pt>
                <c:pt idx="161353">
                  <c:v>-47.75649999999996</c:v>
                </c:pt>
                <c:pt idx="161354">
                  <c:v>-47.75449999999995</c:v>
                </c:pt>
                <c:pt idx="161355">
                  <c:v>-47.752499999999998</c:v>
                </c:pt>
                <c:pt idx="161356">
                  <c:v>-47.750499999999988</c:v>
                </c:pt>
                <c:pt idx="161357">
                  <c:v>-47.748499999999979</c:v>
                </c:pt>
                <c:pt idx="161358">
                  <c:v>-47.746499999999969</c:v>
                </c:pt>
                <c:pt idx="161359">
                  <c:v>-47.74449999999996</c:v>
                </c:pt>
                <c:pt idx="161360">
                  <c:v>-47.74249999999995</c:v>
                </c:pt>
                <c:pt idx="161361">
                  <c:v>-47.740499999999997</c:v>
                </c:pt>
                <c:pt idx="161362">
                  <c:v>-47.738499999999988</c:v>
                </c:pt>
                <c:pt idx="161363">
                  <c:v>-47.736499999999978</c:v>
                </c:pt>
                <c:pt idx="161364">
                  <c:v>-47.734499999999969</c:v>
                </c:pt>
                <c:pt idx="161365">
                  <c:v>-47.732499999999959</c:v>
                </c:pt>
                <c:pt idx="161366">
                  <c:v>-47.73049999999995</c:v>
                </c:pt>
                <c:pt idx="161367">
                  <c:v>-47.728499999999997</c:v>
                </c:pt>
                <c:pt idx="161368">
                  <c:v>-47.726499999999987</c:v>
                </c:pt>
                <c:pt idx="161369">
                  <c:v>-47.724499999999978</c:v>
                </c:pt>
                <c:pt idx="161370">
                  <c:v>-47.722499999999968</c:v>
                </c:pt>
                <c:pt idx="161371">
                  <c:v>-47.720499999999959</c:v>
                </c:pt>
                <c:pt idx="161372">
                  <c:v>-47.718499999999949</c:v>
                </c:pt>
                <c:pt idx="161373">
                  <c:v>-47.716499999999996</c:v>
                </c:pt>
                <c:pt idx="161374">
                  <c:v>-47.714499999999987</c:v>
                </c:pt>
                <c:pt idx="161375">
                  <c:v>-47.712499999999977</c:v>
                </c:pt>
                <c:pt idx="161376">
                  <c:v>-47.710499999999968</c:v>
                </c:pt>
                <c:pt idx="161377">
                  <c:v>-47.708499999999958</c:v>
                </c:pt>
                <c:pt idx="161378">
                  <c:v>-47.706500000000005</c:v>
                </c:pt>
                <c:pt idx="161379">
                  <c:v>-47.704499999999996</c:v>
                </c:pt>
                <c:pt idx="161380">
                  <c:v>-47.702499999999986</c:v>
                </c:pt>
                <c:pt idx="161381">
                  <c:v>-47.700499999999977</c:v>
                </c:pt>
                <c:pt idx="161382">
                  <c:v>-47.698499999999967</c:v>
                </c:pt>
                <c:pt idx="161383">
                  <c:v>-47.696499999999958</c:v>
                </c:pt>
                <c:pt idx="161384">
                  <c:v>-47.694500000000005</c:v>
                </c:pt>
                <c:pt idx="161385">
                  <c:v>-47.692499999999995</c:v>
                </c:pt>
                <c:pt idx="161386">
                  <c:v>-47.690499999999986</c:v>
                </c:pt>
                <c:pt idx="161387">
                  <c:v>-47.688499999999976</c:v>
                </c:pt>
                <c:pt idx="161388">
                  <c:v>-47.686499999999967</c:v>
                </c:pt>
                <c:pt idx="161389">
                  <c:v>-47.684499999999957</c:v>
                </c:pt>
                <c:pt idx="161390">
                  <c:v>-47.682500000000005</c:v>
                </c:pt>
                <c:pt idx="161391">
                  <c:v>-47.680499999999995</c:v>
                </c:pt>
                <c:pt idx="161392">
                  <c:v>-47.678499999999985</c:v>
                </c:pt>
                <c:pt idx="161393">
                  <c:v>-47.676499999999976</c:v>
                </c:pt>
                <c:pt idx="161394">
                  <c:v>-47.674499999999966</c:v>
                </c:pt>
                <c:pt idx="161395">
                  <c:v>-47.672499999999957</c:v>
                </c:pt>
                <c:pt idx="161396">
                  <c:v>-47.670500000000004</c:v>
                </c:pt>
                <c:pt idx="161397">
                  <c:v>-47.668499999999995</c:v>
                </c:pt>
                <c:pt idx="161398">
                  <c:v>-47.666499999999985</c:v>
                </c:pt>
                <c:pt idx="161399">
                  <c:v>-47.664499999999975</c:v>
                </c:pt>
                <c:pt idx="161400">
                  <c:v>-47.662499999999966</c:v>
                </c:pt>
                <c:pt idx="161401">
                  <c:v>-47.660499999999956</c:v>
                </c:pt>
                <c:pt idx="161402">
                  <c:v>-47.658500000000004</c:v>
                </c:pt>
                <c:pt idx="161403">
                  <c:v>-47.656499999999994</c:v>
                </c:pt>
                <c:pt idx="161404">
                  <c:v>-47.654499999999985</c:v>
                </c:pt>
                <c:pt idx="161405">
                  <c:v>-47.652499999999975</c:v>
                </c:pt>
                <c:pt idx="161406">
                  <c:v>-47.650499999999965</c:v>
                </c:pt>
                <c:pt idx="161407">
                  <c:v>-47.648499999999956</c:v>
                </c:pt>
                <c:pt idx="161408">
                  <c:v>-47.646500000000003</c:v>
                </c:pt>
                <c:pt idx="161409">
                  <c:v>-47.644499999999994</c:v>
                </c:pt>
                <c:pt idx="161410">
                  <c:v>-47.642499999999984</c:v>
                </c:pt>
                <c:pt idx="161411">
                  <c:v>-47.640499999999975</c:v>
                </c:pt>
                <c:pt idx="161412">
                  <c:v>-47.638499999999965</c:v>
                </c:pt>
                <c:pt idx="161413">
                  <c:v>-47.636499999999955</c:v>
                </c:pt>
                <c:pt idx="161414">
                  <c:v>-47.634500000000003</c:v>
                </c:pt>
                <c:pt idx="161415">
                  <c:v>-47.632499999999993</c:v>
                </c:pt>
                <c:pt idx="161416">
                  <c:v>-47.630499999999984</c:v>
                </c:pt>
                <c:pt idx="161417">
                  <c:v>-47.628499999999974</c:v>
                </c:pt>
                <c:pt idx="161418">
                  <c:v>-47.626499999999965</c:v>
                </c:pt>
                <c:pt idx="161419">
                  <c:v>-47.624499999999955</c:v>
                </c:pt>
                <c:pt idx="161420">
                  <c:v>-47.622500000000002</c:v>
                </c:pt>
                <c:pt idx="161421">
                  <c:v>-47.620499999999993</c:v>
                </c:pt>
                <c:pt idx="161422">
                  <c:v>-47.618499999999983</c:v>
                </c:pt>
                <c:pt idx="161423">
                  <c:v>-47.616499999999974</c:v>
                </c:pt>
                <c:pt idx="161424">
                  <c:v>-47.614499999999964</c:v>
                </c:pt>
                <c:pt idx="161425">
                  <c:v>-47.612499999999955</c:v>
                </c:pt>
                <c:pt idx="161426">
                  <c:v>-47.610500000000002</c:v>
                </c:pt>
                <c:pt idx="161427">
                  <c:v>-47.608499999999992</c:v>
                </c:pt>
                <c:pt idx="161428">
                  <c:v>-47.606499999999983</c:v>
                </c:pt>
                <c:pt idx="161429">
                  <c:v>-47.604499999999973</c:v>
                </c:pt>
                <c:pt idx="161430">
                  <c:v>-47.602499999999964</c:v>
                </c:pt>
                <c:pt idx="161431">
                  <c:v>-47.600499999999954</c:v>
                </c:pt>
                <c:pt idx="161432">
                  <c:v>-47.598500000000001</c:v>
                </c:pt>
                <c:pt idx="161433">
                  <c:v>-47.596499999999992</c:v>
                </c:pt>
                <c:pt idx="161434">
                  <c:v>-47.594499999999982</c:v>
                </c:pt>
                <c:pt idx="161435">
                  <c:v>-47.592499999999973</c:v>
                </c:pt>
                <c:pt idx="161436">
                  <c:v>-47.590499999999963</c:v>
                </c:pt>
                <c:pt idx="161437">
                  <c:v>-47.588499999999954</c:v>
                </c:pt>
                <c:pt idx="161438">
                  <c:v>-47.586500000000001</c:v>
                </c:pt>
                <c:pt idx="161439">
                  <c:v>-47.584499999999991</c:v>
                </c:pt>
                <c:pt idx="161440">
                  <c:v>-47.582499999999982</c:v>
                </c:pt>
                <c:pt idx="161441">
                  <c:v>-47.580499999999972</c:v>
                </c:pt>
                <c:pt idx="161442">
                  <c:v>-47.578499999999963</c:v>
                </c:pt>
                <c:pt idx="161443">
                  <c:v>-47.576499999999953</c:v>
                </c:pt>
                <c:pt idx="161444">
                  <c:v>-47.5745</c:v>
                </c:pt>
                <c:pt idx="161445">
                  <c:v>-47.572499999999991</c:v>
                </c:pt>
                <c:pt idx="161446">
                  <c:v>-47.570499999999981</c:v>
                </c:pt>
                <c:pt idx="161447">
                  <c:v>-47.568499999999972</c:v>
                </c:pt>
                <c:pt idx="161448">
                  <c:v>-47.566499999999962</c:v>
                </c:pt>
                <c:pt idx="161449">
                  <c:v>-47.564499999999953</c:v>
                </c:pt>
                <c:pt idx="161450">
                  <c:v>-47.5625</c:v>
                </c:pt>
                <c:pt idx="161451">
                  <c:v>-47.56049999999999</c:v>
                </c:pt>
                <c:pt idx="161452">
                  <c:v>-47.558499999999981</c:v>
                </c:pt>
                <c:pt idx="161453">
                  <c:v>-47.556499999999971</c:v>
                </c:pt>
                <c:pt idx="161454">
                  <c:v>-47.554499999999962</c:v>
                </c:pt>
                <c:pt idx="161455">
                  <c:v>-47.552499999999952</c:v>
                </c:pt>
                <c:pt idx="161456">
                  <c:v>-47.5505</c:v>
                </c:pt>
                <c:pt idx="161457">
                  <c:v>-47.54849999999999</c:v>
                </c:pt>
                <c:pt idx="161458">
                  <c:v>-47.54649999999998</c:v>
                </c:pt>
                <c:pt idx="161459">
                  <c:v>-47.544499999999971</c:v>
                </c:pt>
                <c:pt idx="161460">
                  <c:v>-47.542499999999961</c:v>
                </c:pt>
                <c:pt idx="161461">
                  <c:v>-47.540499999999952</c:v>
                </c:pt>
                <c:pt idx="161462">
                  <c:v>-47.538499999999999</c:v>
                </c:pt>
                <c:pt idx="161463">
                  <c:v>-47.53649999999999</c:v>
                </c:pt>
                <c:pt idx="161464">
                  <c:v>-47.53449999999998</c:v>
                </c:pt>
                <c:pt idx="161465">
                  <c:v>-47.53249999999997</c:v>
                </c:pt>
                <c:pt idx="161466">
                  <c:v>-47.530499999999961</c:v>
                </c:pt>
                <c:pt idx="161467">
                  <c:v>-47.528499999999951</c:v>
                </c:pt>
                <c:pt idx="161468">
                  <c:v>-47.526499999999999</c:v>
                </c:pt>
                <c:pt idx="161469">
                  <c:v>-47.524499999999989</c:v>
                </c:pt>
                <c:pt idx="161470">
                  <c:v>-47.52249999999998</c:v>
                </c:pt>
                <c:pt idx="161471">
                  <c:v>-47.52049999999997</c:v>
                </c:pt>
                <c:pt idx="161472">
                  <c:v>-47.51849999999996</c:v>
                </c:pt>
                <c:pt idx="161473">
                  <c:v>-47.516499999999951</c:v>
                </c:pt>
                <c:pt idx="161474">
                  <c:v>-47.514499999999998</c:v>
                </c:pt>
                <c:pt idx="161475">
                  <c:v>-47.512499999999989</c:v>
                </c:pt>
                <c:pt idx="161476">
                  <c:v>-47.510499999999979</c:v>
                </c:pt>
                <c:pt idx="161477">
                  <c:v>-47.50849999999997</c:v>
                </c:pt>
                <c:pt idx="161478">
                  <c:v>-47.50649999999996</c:v>
                </c:pt>
                <c:pt idx="161479">
                  <c:v>-47.50449999999995</c:v>
                </c:pt>
                <c:pt idx="161480">
                  <c:v>-47.502499999999998</c:v>
                </c:pt>
                <c:pt idx="161481">
                  <c:v>-47.500499999999988</c:v>
                </c:pt>
                <c:pt idx="161482">
                  <c:v>-47.498499999999979</c:v>
                </c:pt>
                <c:pt idx="161483">
                  <c:v>-47.496499999999969</c:v>
                </c:pt>
                <c:pt idx="161484">
                  <c:v>-47.49449999999996</c:v>
                </c:pt>
                <c:pt idx="161485">
                  <c:v>-47.49249999999995</c:v>
                </c:pt>
                <c:pt idx="161486">
                  <c:v>-47.490499999999997</c:v>
                </c:pt>
                <c:pt idx="161487">
                  <c:v>-47.488499999999988</c:v>
                </c:pt>
                <c:pt idx="161488">
                  <c:v>-47.486499999999978</c:v>
                </c:pt>
                <c:pt idx="161489">
                  <c:v>-47.484499999999969</c:v>
                </c:pt>
                <c:pt idx="161490">
                  <c:v>-47.482499999999959</c:v>
                </c:pt>
                <c:pt idx="161491">
                  <c:v>-47.48049999999995</c:v>
                </c:pt>
                <c:pt idx="161492">
                  <c:v>-47.478499999999997</c:v>
                </c:pt>
                <c:pt idx="161493">
                  <c:v>-47.476499999999987</c:v>
                </c:pt>
                <c:pt idx="161494">
                  <c:v>-47.474499999999978</c:v>
                </c:pt>
                <c:pt idx="161495">
                  <c:v>-47.472499999999968</c:v>
                </c:pt>
                <c:pt idx="161496">
                  <c:v>-47.470499999999959</c:v>
                </c:pt>
                <c:pt idx="161497">
                  <c:v>-47.468499999999949</c:v>
                </c:pt>
                <c:pt idx="161498">
                  <c:v>-47.466499999999996</c:v>
                </c:pt>
                <c:pt idx="161499">
                  <c:v>-47.464499999999987</c:v>
                </c:pt>
                <c:pt idx="161500">
                  <c:v>-47.462499999999977</c:v>
                </c:pt>
                <c:pt idx="161501">
                  <c:v>-47.460499999999968</c:v>
                </c:pt>
                <c:pt idx="161502">
                  <c:v>-47.458499999999958</c:v>
                </c:pt>
                <c:pt idx="161503">
                  <c:v>-47.456500000000005</c:v>
                </c:pt>
                <c:pt idx="161504">
                  <c:v>-47.454499999999996</c:v>
                </c:pt>
                <c:pt idx="161505">
                  <c:v>-47.452499999999986</c:v>
                </c:pt>
                <c:pt idx="161506">
                  <c:v>-47.450499999999977</c:v>
                </c:pt>
                <c:pt idx="161507">
                  <c:v>-47.448499999999967</c:v>
                </c:pt>
                <c:pt idx="161508">
                  <c:v>-47.446499999999958</c:v>
                </c:pt>
                <c:pt idx="161509">
                  <c:v>-47.444500000000005</c:v>
                </c:pt>
                <c:pt idx="161510">
                  <c:v>-47.442499999999995</c:v>
                </c:pt>
                <c:pt idx="161511">
                  <c:v>-47.440499999999986</c:v>
                </c:pt>
                <c:pt idx="161512">
                  <c:v>-47.438499999999976</c:v>
                </c:pt>
                <c:pt idx="161513">
                  <c:v>-47.436499999999967</c:v>
                </c:pt>
                <c:pt idx="161514">
                  <c:v>-47.434499999999957</c:v>
                </c:pt>
                <c:pt idx="161515">
                  <c:v>-47.432500000000005</c:v>
                </c:pt>
                <c:pt idx="161516">
                  <c:v>-47.430499999999995</c:v>
                </c:pt>
                <c:pt idx="161517">
                  <c:v>-47.428499999999985</c:v>
                </c:pt>
                <c:pt idx="161518">
                  <c:v>-47.426499999999976</c:v>
                </c:pt>
                <c:pt idx="161519">
                  <c:v>-47.424499999999966</c:v>
                </c:pt>
                <c:pt idx="161520">
                  <c:v>-47.422499999999957</c:v>
                </c:pt>
                <c:pt idx="161521">
                  <c:v>-47.420500000000004</c:v>
                </c:pt>
                <c:pt idx="161522">
                  <c:v>-47.418499999999995</c:v>
                </c:pt>
                <c:pt idx="161523">
                  <c:v>-47.416499999999985</c:v>
                </c:pt>
                <c:pt idx="161524">
                  <c:v>-47.414499999999975</c:v>
                </c:pt>
                <c:pt idx="161525">
                  <c:v>-47.412499999999966</c:v>
                </c:pt>
                <c:pt idx="161526">
                  <c:v>-47.410499999999956</c:v>
                </c:pt>
                <c:pt idx="161527">
                  <c:v>-47.408500000000004</c:v>
                </c:pt>
                <c:pt idx="161528">
                  <c:v>-47.406499999999994</c:v>
                </c:pt>
                <c:pt idx="161529">
                  <c:v>-47.404499999999985</c:v>
                </c:pt>
                <c:pt idx="161530">
                  <c:v>-47.402499999999975</c:v>
                </c:pt>
                <c:pt idx="161531">
                  <c:v>-47.400499999999965</c:v>
                </c:pt>
                <c:pt idx="161532">
                  <c:v>-47.398499999999956</c:v>
                </c:pt>
                <c:pt idx="161533">
                  <c:v>-47.396500000000003</c:v>
                </c:pt>
                <c:pt idx="161534">
                  <c:v>-47.394499999999994</c:v>
                </c:pt>
                <c:pt idx="161535">
                  <c:v>-47.392499999999984</c:v>
                </c:pt>
                <c:pt idx="161536">
                  <c:v>-47.390499999999975</c:v>
                </c:pt>
                <c:pt idx="161537">
                  <c:v>-47.388499999999965</c:v>
                </c:pt>
                <c:pt idx="161538">
                  <c:v>-47.386499999999955</c:v>
                </c:pt>
                <c:pt idx="161539">
                  <c:v>-47.384500000000003</c:v>
                </c:pt>
                <c:pt idx="161540">
                  <c:v>-47.382499999999993</c:v>
                </c:pt>
                <c:pt idx="161541">
                  <c:v>-47.380499999999984</c:v>
                </c:pt>
                <c:pt idx="161542">
                  <c:v>-47.378499999999974</c:v>
                </c:pt>
                <c:pt idx="161543">
                  <c:v>-47.376499999999965</c:v>
                </c:pt>
                <c:pt idx="161544">
                  <c:v>-47.374499999999955</c:v>
                </c:pt>
                <c:pt idx="161545">
                  <c:v>-47.372500000000002</c:v>
                </c:pt>
                <c:pt idx="161546">
                  <c:v>-47.370499999999993</c:v>
                </c:pt>
                <c:pt idx="161547">
                  <c:v>-47.368499999999983</c:v>
                </c:pt>
                <c:pt idx="161548">
                  <c:v>-47.366499999999974</c:v>
                </c:pt>
                <c:pt idx="161549">
                  <c:v>-47.364499999999964</c:v>
                </c:pt>
                <c:pt idx="161550">
                  <c:v>-47.362499999999955</c:v>
                </c:pt>
                <c:pt idx="161551">
                  <c:v>-47.360500000000002</c:v>
                </c:pt>
                <c:pt idx="161552">
                  <c:v>-47.358499999999992</c:v>
                </c:pt>
                <c:pt idx="161553">
                  <c:v>-47.356499999999983</c:v>
                </c:pt>
                <c:pt idx="161554">
                  <c:v>-47.354499999999973</c:v>
                </c:pt>
                <c:pt idx="161555">
                  <c:v>-47.352499999999964</c:v>
                </c:pt>
                <c:pt idx="161556">
                  <c:v>-47.350499999999954</c:v>
                </c:pt>
                <c:pt idx="161557">
                  <c:v>-47.348500000000001</c:v>
                </c:pt>
                <c:pt idx="161558">
                  <c:v>-47.346499999999992</c:v>
                </c:pt>
                <c:pt idx="161559">
                  <c:v>-47.344499999999982</c:v>
                </c:pt>
                <c:pt idx="161560">
                  <c:v>-47.342499999999973</c:v>
                </c:pt>
                <c:pt idx="161561">
                  <c:v>-47.340499999999963</c:v>
                </c:pt>
                <c:pt idx="161562">
                  <c:v>-47.338499999999954</c:v>
                </c:pt>
                <c:pt idx="161563">
                  <c:v>-47.336500000000001</c:v>
                </c:pt>
                <c:pt idx="161564">
                  <c:v>-47.334499999999991</c:v>
                </c:pt>
                <c:pt idx="161565">
                  <c:v>-47.332499999999982</c:v>
                </c:pt>
                <c:pt idx="161566">
                  <c:v>-47.330499999999972</c:v>
                </c:pt>
                <c:pt idx="161567">
                  <c:v>-47.328499999999963</c:v>
                </c:pt>
                <c:pt idx="161568">
                  <c:v>-47.326499999999953</c:v>
                </c:pt>
                <c:pt idx="161569">
                  <c:v>-47.3245</c:v>
                </c:pt>
                <c:pt idx="161570">
                  <c:v>-47.322499999999991</c:v>
                </c:pt>
                <c:pt idx="161571">
                  <c:v>-47.320499999999981</c:v>
                </c:pt>
                <c:pt idx="161572">
                  <c:v>-47.318499999999972</c:v>
                </c:pt>
                <c:pt idx="161573">
                  <c:v>-47.316499999999962</c:v>
                </c:pt>
                <c:pt idx="161574">
                  <c:v>-47.314499999999953</c:v>
                </c:pt>
                <c:pt idx="161575">
                  <c:v>-47.3125</c:v>
                </c:pt>
                <c:pt idx="161576">
                  <c:v>-47.31049999999999</c:v>
                </c:pt>
                <c:pt idx="161577">
                  <c:v>-47.308499999999981</c:v>
                </c:pt>
                <c:pt idx="161578">
                  <c:v>-47.306499999999971</c:v>
                </c:pt>
                <c:pt idx="161579">
                  <c:v>-47.304499999999962</c:v>
                </c:pt>
                <c:pt idx="161580">
                  <c:v>-47.302499999999952</c:v>
                </c:pt>
                <c:pt idx="161581">
                  <c:v>-47.3005</c:v>
                </c:pt>
                <c:pt idx="161582">
                  <c:v>-47.29849999999999</c:v>
                </c:pt>
                <c:pt idx="161583">
                  <c:v>-47.29649999999998</c:v>
                </c:pt>
                <c:pt idx="161584">
                  <c:v>-47.294499999999971</c:v>
                </c:pt>
                <c:pt idx="161585">
                  <c:v>-47.292499999999961</c:v>
                </c:pt>
                <c:pt idx="161586">
                  <c:v>-47.290499999999952</c:v>
                </c:pt>
                <c:pt idx="161587">
                  <c:v>-47.288499999999999</c:v>
                </c:pt>
                <c:pt idx="161588">
                  <c:v>-47.28649999999999</c:v>
                </c:pt>
                <c:pt idx="161589">
                  <c:v>-47.28449999999998</c:v>
                </c:pt>
                <c:pt idx="161590">
                  <c:v>-47.28249999999997</c:v>
                </c:pt>
                <c:pt idx="161591">
                  <c:v>-47.280499999999961</c:v>
                </c:pt>
                <c:pt idx="161592">
                  <c:v>-47.278499999999951</c:v>
                </c:pt>
                <c:pt idx="161593">
                  <c:v>-47.276499999999999</c:v>
                </c:pt>
                <c:pt idx="161594">
                  <c:v>-47.274499999999989</c:v>
                </c:pt>
                <c:pt idx="161595">
                  <c:v>-47.27249999999998</c:v>
                </c:pt>
                <c:pt idx="161596">
                  <c:v>-47.27049999999997</c:v>
                </c:pt>
                <c:pt idx="161597">
                  <c:v>-47.26849999999996</c:v>
                </c:pt>
                <c:pt idx="161598">
                  <c:v>-47.266499999999951</c:v>
                </c:pt>
                <c:pt idx="161599">
                  <c:v>-47.264499999999998</c:v>
                </c:pt>
                <c:pt idx="161600">
                  <c:v>-47.262499999999989</c:v>
                </c:pt>
                <c:pt idx="161601">
                  <c:v>-47.260499999999979</c:v>
                </c:pt>
                <c:pt idx="161602">
                  <c:v>-47.25849999999997</c:v>
                </c:pt>
                <c:pt idx="161603">
                  <c:v>-47.25649999999996</c:v>
                </c:pt>
                <c:pt idx="161604">
                  <c:v>-47.25449999999995</c:v>
                </c:pt>
                <c:pt idx="161605">
                  <c:v>-47.252499999999998</c:v>
                </c:pt>
                <c:pt idx="161606">
                  <c:v>-47.250499999999988</c:v>
                </c:pt>
                <c:pt idx="161607">
                  <c:v>-47.248499999999979</c:v>
                </c:pt>
                <c:pt idx="161608">
                  <c:v>-47.246499999999969</c:v>
                </c:pt>
                <c:pt idx="161609">
                  <c:v>-47.24449999999996</c:v>
                </c:pt>
                <c:pt idx="161610">
                  <c:v>-47.24249999999995</c:v>
                </c:pt>
                <c:pt idx="161611">
                  <c:v>-47.240499999999997</c:v>
                </c:pt>
                <c:pt idx="161612">
                  <c:v>-47.238499999999988</c:v>
                </c:pt>
                <c:pt idx="161613">
                  <c:v>-47.236499999999978</c:v>
                </c:pt>
                <c:pt idx="161614">
                  <c:v>-47.234499999999969</c:v>
                </c:pt>
                <c:pt idx="161615">
                  <c:v>-47.232499999999959</c:v>
                </c:pt>
                <c:pt idx="161616">
                  <c:v>-47.23049999999995</c:v>
                </c:pt>
                <c:pt idx="161617">
                  <c:v>-47.228499999999997</c:v>
                </c:pt>
                <c:pt idx="161618">
                  <c:v>-47.226499999999987</c:v>
                </c:pt>
                <c:pt idx="161619">
                  <c:v>-47.224499999999978</c:v>
                </c:pt>
                <c:pt idx="161620">
                  <c:v>-47.222499999999968</c:v>
                </c:pt>
                <c:pt idx="161621">
                  <c:v>-47.220499999999959</c:v>
                </c:pt>
                <c:pt idx="161622">
                  <c:v>-47.218499999999949</c:v>
                </c:pt>
                <c:pt idx="161623">
                  <c:v>-47.216499999999996</c:v>
                </c:pt>
                <c:pt idx="161624">
                  <c:v>-47.214499999999987</c:v>
                </c:pt>
                <c:pt idx="161625">
                  <c:v>-47.212499999999977</c:v>
                </c:pt>
                <c:pt idx="161626">
                  <c:v>-47.210499999999968</c:v>
                </c:pt>
                <c:pt idx="161627">
                  <c:v>-47.208499999999958</c:v>
                </c:pt>
                <c:pt idx="161628">
                  <c:v>-47.206500000000005</c:v>
                </c:pt>
                <c:pt idx="161629">
                  <c:v>-47.204499999999996</c:v>
                </c:pt>
                <c:pt idx="161630">
                  <c:v>-47.202499999999986</c:v>
                </c:pt>
                <c:pt idx="161631">
                  <c:v>-47.200499999999977</c:v>
                </c:pt>
                <c:pt idx="161632">
                  <c:v>-47.198499999999967</c:v>
                </c:pt>
                <c:pt idx="161633">
                  <c:v>-47.196499999999958</c:v>
                </c:pt>
                <c:pt idx="161634">
                  <c:v>-47.194500000000005</c:v>
                </c:pt>
                <c:pt idx="161635">
                  <c:v>-47.192499999999995</c:v>
                </c:pt>
                <c:pt idx="161636">
                  <c:v>-47.190499999999986</c:v>
                </c:pt>
                <c:pt idx="161637">
                  <c:v>-47.188499999999976</c:v>
                </c:pt>
                <c:pt idx="161638">
                  <c:v>-47.186499999999967</c:v>
                </c:pt>
                <c:pt idx="161639">
                  <c:v>-47.184499999999957</c:v>
                </c:pt>
                <c:pt idx="161640">
                  <c:v>-47.182500000000005</c:v>
                </c:pt>
                <c:pt idx="161641">
                  <c:v>-47.180499999999995</c:v>
                </c:pt>
                <c:pt idx="161642">
                  <c:v>-47.178499999999985</c:v>
                </c:pt>
                <c:pt idx="161643">
                  <c:v>-47.176499999999976</c:v>
                </c:pt>
                <c:pt idx="161644">
                  <c:v>-47.174499999999966</c:v>
                </c:pt>
                <c:pt idx="161645">
                  <c:v>-47.172499999999957</c:v>
                </c:pt>
                <c:pt idx="161646">
                  <c:v>-47.170500000000004</c:v>
                </c:pt>
                <c:pt idx="161647">
                  <c:v>-47.168499999999995</c:v>
                </c:pt>
                <c:pt idx="161648">
                  <c:v>-47.166499999999985</c:v>
                </c:pt>
                <c:pt idx="161649">
                  <c:v>-47.164499999999975</c:v>
                </c:pt>
                <c:pt idx="161650">
                  <c:v>-47.162499999999966</c:v>
                </c:pt>
                <c:pt idx="161651">
                  <c:v>-47.160499999999956</c:v>
                </c:pt>
                <c:pt idx="161652">
                  <c:v>-47.158500000000004</c:v>
                </c:pt>
                <c:pt idx="161653">
                  <c:v>-47.156499999999994</c:v>
                </c:pt>
                <c:pt idx="161654">
                  <c:v>-47.154499999999985</c:v>
                </c:pt>
                <c:pt idx="161655">
                  <c:v>-47.152499999999975</c:v>
                </c:pt>
                <c:pt idx="161656">
                  <c:v>-47.150499999999965</c:v>
                </c:pt>
                <c:pt idx="161657">
                  <c:v>-47.148499999999956</c:v>
                </c:pt>
                <c:pt idx="161658">
                  <c:v>-47.146500000000003</c:v>
                </c:pt>
                <c:pt idx="161659">
                  <c:v>-47.144499999999994</c:v>
                </c:pt>
                <c:pt idx="161660">
                  <c:v>-47.142499999999984</c:v>
                </c:pt>
                <c:pt idx="161661">
                  <c:v>-47.140499999999975</c:v>
                </c:pt>
                <c:pt idx="161662">
                  <c:v>-47.138499999999965</c:v>
                </c:pt>
                <c:pt idx="161663">
                  <c:v>-47.136499999999955</c:v>
                </c:pt>
                <c:pt idx="161664">
                  <c:v>-47.134500000000003</c:v>
                </c:pt>
                <c:pt idx="161665">
                  <c:v>-47.132499999999993</c:v>
                </c:pt>
                <c:pt idx="161666">
                  <c:v>-47.130499999999984</c:v>
                </c:pt>
                <c:pt idx="161667">
                  <c:v>-47.128499999999974</c:v>
                </c:pt>
                <c:pt idx="161668">
                  <c:v>-47.126499999999965</c:v>
                </c:pt>
                <c:pt idx="161669">
                  <c:v>-47.124499999999955</c:v>
                </c:pt>
                <c:pt idx="161670">
                  <c:v>-47.122500000000002</c:v>
                </c:pt>
                <c:pt idx="161671">
                  <c:v>-47.120499999999993</c:v>
                </c:pt>
                <c:pt idx="161672">
                  <c:v>-47.118499999999983</c:v>
                </c:pt>
                <c:pt idx="161673">
                  <c:v>-47.116499999999974</c:v>
                </c:pt>
                <c:pt idx="161674">
                  <c:v>-47.114499999999964</c:v>
                </c:pt>
                <c:pt idx="161675">
                  <c:v>-47.112499999999955</c:v>
                </c:pt>
                <c:pt idx="161676">
                  <c:v>-47.110500000000002</c:v>
                </c:pt>
                <c:pt idx="161677">
                  <c:v>-47.108499999999992</c:v>
                </c:pt>
                <c:pt idx="161678">
                  <c:v>-47.106499999999983</c:v>
                </c:pt>
                <c:pt idx="161679">
                  <c:v>-47.104499999999973</c:v>
                </c:pt>
                <c:pt idx="161680">
                  <c:v>-47.102499999999964</c:v>
                </c:pt>
                <c:pt idx="161681">
                  <c:v>-47.100499999999954</c:v>
                </c:pt>
                <c:pt idx="161682">
                  <c:v>-47.098500000000001</c:v>
                </c:pt>
                <c:pt idx="161683">
                  <c:v>-47.096499999999992</c:v>
                </c:pt>
                <c:pt idx="161684">
                  <c:v>-47.094499999999982</c:v>
                </c:pt>
                <c:pt idx="161685">
                  <c:v>-47.092499999999973</c:v>
                </c:pt>
                <c:pt idx="161686">
                  <c:v>-47.090499999999963</c:v>
                </c:pt>
                <c:pt idx="161687">
                  <c:v>-47.088499999999954</c:v>
                </c:pt>
                <c:pt idx="161688">
                  <c:v>-47.086500000000001</c:v>
                </c:pt>
                <c:pt idx="161689">
                  <c:v>-47.084499999999991</c:v>
                </c:pt>
                <c:pt idx="161690">
                  <c:v>-47.082499999999982</c:v>
                </c:pt>
                <c:pt idx="161691">
                  <c:v>-47.080499999999972</c:v>
                </c:pt>
                <c:pt idx="161692">
                  <c:v>-47.078499999999963</c:v>
                </c:pt>
                <c:pt idx="161693">
                  <c:v>-47.076499999999953</c:v>
                </c:pt>
                <c:pt idx="161694">
                  <c:v>-47.0745</c:v>
                </c:pt>
                <c:pt idx="161695">
                  <c:v>-47.072499999999991</c:v>
                </c:pt>
                <c:pt idx="161696">
                  <c:v>-47.070499999999981</c:v>
                </c:pt>
                <c:pt idx="161697">
                  <c:v>-47.068499999999972</c:v>
                </c:pt>
                <c:pt idx="161698">
                  <c:v>-47.066499999999962</c:v>
                </c:pt>
                <c:pt idx="161699">
                  <c:v>-47.064499999999953</c:v>
                </c:pt>
                <c:pt idx="161700">
                  <c:v>-47.0625</c:v>
                </c:pt>
                <c:pt idx="161701">
                  <c:v>-47.06049999999999</c:v>
                </c:pt>
                <c:pt idx="161702">
                  <c:v>-47.058499999999981</c:v>
                </c:pt>
                <c:pt idx="161703">
                  <c:v>-47.056499999999971</c:v>
                </c:pt>
                <c:pt idx="161704">
                  <c:v>-47.054499999999962</c:v>
                </c:pt>
                <c:pt idx="161705">
                  <c:v>-47.052499999999952</c:v>
                </c:pt>
                <c:pt idx="161706">
                  <c:v>-47.0505</c:v>
                </c:pt>
                <c:pt idx="161707">
                  <c:v>-47.04849999999999</c:v>
                </c:pt>
                <c:pt idx="161708">
                  <c:v>-47.04649999999998</c:v>
                </c:pt>
                <c:pt idx="161709">
                  <c:v>-47.044499999999971</c:v>
                </c:pt>
                <c:pt idx="161710">
                  <c:v>-47.042499999999961</c:v>
                </c:pt>
                <c:pt idx="161711">
                  <c:v>-47.040499999999952</c:v>
                </c:pt>
                <c:pt idx="161712">
                  <c:v>-47.038499999999999</c:v>
                </c:pt>
                <c:pt idx="161713">
                  <c:v>-47.03649999999999</c:v>
                </c:pt>
                <c:pt idx="161714">
                  <c:v>-47.03449999999998</c:v>
                </c:pt>
                <c:pt idx="161715">
                  <c:v>-47.03249999999997</c:v>
                </c:pt>
                <c:pt idx="161716">
                  <c:v>-47.030499999999961</c:v>
                </c:pt>
                <c:pt idx="161717">
                  <c:v>-47.028499999999951</c:v>
                </c:pt>
                <c:pt idx="161718">
                  <c:v>-47.026499999999999</c:v>
                </c:pt>
                <c:pt idx="161719">
                  <c:v>-47.024499999999989</c:v>
                </c:pt>
                <c:pt idx="161720">
                  <c:v>-47.02249999999998</c:v>
                </c:pt>
                <c:pt idx="161721">
                  <c:v>-47.02049999999997</c:v>
                </c:pt>
                <c:pt idx="161722">
                  <c:v>-47.01849999999996</c:v>
                </c:pt>
                <c:pt idx="161723">
                  <c:v>-47.016499999999951</c:v>
                </c:pt>
                <c:pt idx="161724">
                  <c:v>-47.014499999999998</c:v>
                </c:pt>
                <c:pt idx="161725">
                  <c:v>-47.012499999999989</c:v>
                </c:pt>
                <c:pt idx="161726">
                  <c:v>-47.010499999999979</c:v>
                </c:pt>
                <c:pt idx="161727">
                  <c:v>-47.00849999999997</c:v>
                </c:pt>
                <c:pt idx="161728">
                  <c:v>-47.00649999999996</c:v>
                </c:pt>
                <c:pt idx="161729">
                  <c:v>-47.00449999999995</c:v>
                </c:pt>
                <c:pt idx="161730">
                  <c:v>-47.002499999999998</c:v>
                </c:pt>
                <c:pt idx="161731">
                  <c:v>-47.000499999999988</c:v>
                </c:pt>
                <c:pt idx="161732">
                  <c:v>-46.998499999999979</c:v>
                </c:pt>
                <c:pt idx="161733">
                  <c:v>-46.996499999999969</c:v>
                </c:pt>
                <c:pt idx="161734">
                  <c:v>-46.99449999999996</c:v>
                </c:pt>
                <c:pt idx="161735">
                  <c:v>-46.99249999999995</c:v>
                </c:pt>
                <c:pt idx="161736">
                  <c:v>-46.990499999999997</c:v>
                </c:pt>
                <c:pt idx="161737">
                  <c:v>-46.988499999999988</c:v>
                </c:pt>
                <c:pt idx="161738">
                  <c:v>-46.986499999999978</c:v>
                </c:pt>
                <c:pt idx="161739">
                  <c:v>-46.984499999999969</c:v>
                </c:pt>
                <c:pt idx="161740">
                  <c:v>-46.982499999999959</c:v>
                </c:pt>
                <c:pt idx="161741">
                  <c:v>-46.98049999999995</c:v>
                </c:pt>
                <c:pt idx="161742">
                  <c:v>-46.978499999999997</c:v>
                </c:pt>
                <c:pt idx="161743">
                  <c:v>-46.976499999999987</c:v>
                </c:pt>
                <c:pt idx="161744">
                  <c:v>-46.974499999999978</c:v>
                </c:pt>
                <c:pt idx="161745">
                  <c:v>-46.972499999999968</c:v>
                </c:pt>
                <c:pt idx="161746">
                  <c:v>-46.970499999999959</c:v>
                </c:pt>
                <c:pt idx="161747">
                  <c:v>-46.968499999999949</c:v>
                </c:pt>
                <c:pt idx="161748">
                  <c:v>-46.966499999999996</c:v>
                </c:pt>
                <c:pt idx="161749">
                  <c:v>-46.964499999999987</c:v>
                </c:pt>
                <c:pt idx="161750">
                  <c:v>-46.962499999999977</c:v>
                </c:pt>
                <c:pt idx="161751">
                  <c:v>-46.960499999999968</c:v>
                </c:pt>
                <c:pt idx="161752">
                  <c:v>-46.958499999999958</c:v>
                </c:pt>
                <c:pt idx="161753">
                  <c:v>-46.956500000000005</c:v>
                </c:pt>
                <c:pt idx="161754">
                  <c:v>-46.954499999999996</c:v>
                </c:pt>
                <c:pt idx="161755">
                  <c:v>-46.952499999999986</c:v>
                </c:pt>
                <c:pt idx="161756">
                  <c:v>-46.950499999999977</c:v>
                </c:pt>
                <c:pt idx="161757">
                  <c:v>-46.948499999999967</c:v>
                </c:pt>
                <c:pt idx="161758">
                  <c:v>-46.946499999999958</c:v>
                </c:pt>
                <c:pt idx="161759">
                  <c:v>-46.944500000000005</c:v>
                </c:pt>
                <c:pt idx="161760">
                  <c:v>-46.942499999999995</c:v>
                </c:pt>
                <c:pt idx="161761">
                  <c:v>-46.940499999999986</c:v>
                </c:pt>
                <c:pt idx="161762">
                  <c:v>-46.938499999999976</c:v>
                </c:pt>
                <c:pt idx="161763">
                  <c:v>-46.936499999999967</c:v>
                </c:pt>
                <c:pt idx="161764">
                  <c:v>-46.934499999999957</c:v>
                </c:pt>
                <c:pt idx="161765">
                  <c:v>-46.932500000000005</c:v>
                </c:pt>
                <c:pt idx="161766">
                  <c:v>-46.930499999999995</c:v>
                </c:pt>
                <c:pt idx="161767">
                  <c:v>-46.928499999999985</c:v>
                </c:pt>
                <c:pt idx="161768">
                  <c:v>-46.926499999999976</c:v>
                </c:pt>
                <c:pt idx="161769">
                  <c:v>-46.924499999999966</c:v>
                </c:pt>
                <c:pt idx="161770">
                  <c:v>-46.922499999999957</c:v>
                </c:pt>
                <c:pt idx="161771">
                  <c:v>-46.920500000000004</c:v>
                </c:pt>
                <c:pt idx="161772">
                  <c:v>-46.918499999999995</c:v>
                </c:pt>
                <c:pt idx="161773">
                  <c:v>-46.916499999999985</c:v>
                </c:pt>
                <c:pt idx="161774">
                  <c:v>-46.914499999999975</c:v>
                </c:pt>
                <c:pt idx="161775">
                  <c:v>-46.912499999999966</c:v>
                </c:pt>
                <c:pt idx="161776">
                  <c:v>-46.910499999999956</c:v>
                </c:pt>
                <c:pt idx="161777">
                  <c:v>-46.908500000000004</c:v>
                </c:pt>
                <c:pt idx="161778">
                  <c:v>-46.906499999999994</c:v>
                </c:pt>
                <c:pt idx="161779">
                  <c:v>-46.904499999999985</c:v>
                </c:pt>
                <c:pt idx="161780">
                  <c:v>-46.902499999999975</c:v>
                </c:pt>
                <c:pt idx="161781">
                  <c:v>-46.900499999999965</c:v>
                </c:pt>
                <c:pt idx="161782">
                  <c:v>-46.898499999999956</c:v>
                </c:pt>
                <c:pt idx="161783">
                  <c:v>-46.896500000000003</c:v>
                </c:pt>
                <c:pt idx="161784">
                  <c:v>-46.894499999999994</c:v>
                </c:pt>
                <c:pt idx="161785">
                  <c:v>-46.892499999999984</c:v>
                </c:pt>
                <c:pt idx="161786">
                  <c:v>-46.890499999999975</c:v>
                </c:pt>
                <c:pt idx="161787">
                  <c:v>-46.888499999999965</c:v>
                </c:pt>
                <c:pt idx="161788">
                  <c:v>-46.886499999999955</c:v>
                </c:pt>
                <c:pt idx="161789">
                  <c:v>-46.884500000000003</c:v>
                </c:pt>
                <c:pt idx="161790">
                  <c:v>-46.882499999999993</c:v>
                </c:pt>
                <c:pt idx="161791">
                  <c:v>-46.880499999999984</c:v>
                </c:pt>
                <c:pt idx="161792">
                  <c:v>-46.878499999999974</c:v>
                </c:pt>
                <c:pt idx="161793">
                  <c:v>-46.876499999999965</c:v>
                </c:pt>
                <c:pt idx="161794">
                  <c:v>-46.874499999999955</c:v>
                </c:pt>
                <c:pt idx="161795">
                  <c:v>-46.872500000000002</c:v>
                </c:pt>
                <c:pt idx="161796">
                  <c:v>-46.870499999999993</c:v>
                </c:pt>
                <c:pt idx="161797">
                  <c:v>-46.868499999999983</c:v>
                </c:pt>
                <c:pt idx="161798">
                  <c:v>-46.866499999999974</c:v>
                </c:pt>
                <c:pt idx="161799">
                  <c:v>-46.864499999999964</c:v>
                </c:pt>
                <c:pt idx="161800">
                  <c:v>-46.862499999999955</c:v>
                </c:pt>
                <c:pt idx="161801">
                  <c:v>-46.860500000000002</c:v>
                </c:pt>
                <c:pt idx="161802">
                  <c:v>-46.858499999999992</c:v>
                </c:pt>
                <c:pt idx="161803">
                  <c:v>-46.856499999999983</c:v>
                </c:pt>
                <c:pt idx="161804">
                  <c:v>-46.854499999999973</c:v>
                </c:pt>
                <c:pt idx="161805">
                  <c:v>-46.852499999999964</c:v>
                </c:pt>
                <c:pt idx="161806">
                  <c:v>-46.850499999999954</c:v>
                </c:pt>
                <c:pt idx="161807">
                  <c:v>-46.848500000000001</c:v>
                </c:pt>
                <c:pt idx="161808">
                  <c:v>-46.846499999999992</c:v>
                </c:pt>
                <c:pt idx="161809">
                  <c:v>-46.844499999999982</c:v>
                </c:pt>
                <c:pt idx="161810">
                  <c:v>-46.842499999999973</c:v>
                </c:pt>
                <c:pt idx="161811">
                  <c:v>-46.840499999999963</c:v>
                </c:pt>
                <c:pt idx="161812">
                  <c:v>-46.838499999999954</c:v>
                </c:pt>
                <c:pt idx="161813">
                  <c:v>-46.836500000000001</c:v>
                </c:pt>
                <c:pt idx="161814">
                  <c:v>-46.834499999999991</c:v>
                </c:pt>
                <c:pt idx="161815">
                  <c:v>-46.832499999999982</c:v>
                </c:pt>
                <c:pt idx="161816">
                  <c:v>-46.830499999999972</c:v>
                </c:pt>
                <c:pt idx="161817">
                  <c:v>-46.828499999999963</c:v>
                </c:pt>
                <c:pt idx="161818">
                  <c:v>-46.826499999999953</c:v>
                </c:pt>
                <c:pt idx="161819">
                  <c:v>-46.8245</c:v>
                </c:pt>
                <c:pt idx="161820">
                  <c:v>-46.822499999999991</c:v>
                </c:pt>
                <c:pt idx="161821">
                  <c:v>-46.820499999999981</c:v>
                </c:pt>
                <c:pt idx="161822">
                  <c:v>-46.818499999999972</c:v>
                </c:pt>
                <c:pt idx="161823">
                  <c:v>-46.816499999999962</c:v>
                </c:pt>
                <c:pt idx="161824">
                  <c:v>-46.814499999999953</c:v>
                </c:pt>
                <c:pt idx="161825">
                  <c:v>-46.8125</c:v>
                </c:pt>
                <c:pt idx="161826">
                  <c:v>-46.81049999999999</c:v>
                </c:pt>
                <c:pt idx="161827">
                  <c:v>-46.808499999999981</c:v>
                </c:pt>
                <c:pt idx="161828">
                  <c:v>-46.806499999999971</c:v>
                </c:pt>
                <c:pt idx="161829">
                  <c:v>-46.804499999999962</c:v>
                </c:pt>
                <c:pt idx="161830">
                  <c:v>-46.802499999999952</c:v>
                </c:pt>
                <c:pt idx="161831">
                  <c:v>-46.8005</c:v>
                </c:pt>
                <c:pt idx="161832">
                  <c:v>-46.79849999999999</c:v>
                </c:pt>
                <c:pt idx="161833">
                  <c:v>-46.79649999999998</c:v>
                </c:pt>
                <c:pt idx="161834">
                  <c:v>-46.794499999999971</c:v>
                </c:pt>
                <c:pt idx="161835">
                  <c:v>-46.792499999999961</c:v>
                </c:pt>
                <c:pt idx="161836">
                  <c:v>-46.790499999999952</c:v>
                </c:pt>
                <c:pt idx="161837">
                  <c:v>-46.788499999999999</c:v>
                </c:pt>
                <c:pt idx="161838">
                  <c:v>-46.78649999999999</c:v>
                </c:pt>
                <c:pt idx="161839">
                  <c:v>-46.78449999999998</c:v>
                </c:pt>
                <c:pt idx="161840">
                  <c:v>-46.78249999999997</c:v>
                </c:pt>
                <c:pt idx="161841">
                  <c:v>-46.780499999999961</c:v>
                </c:pt>
                <c:pt idx="161842">
                  <c:v>-46.778499999999951</c:v>
                </c:pt>
                <c:pt idx="161843">
                  <c:v>-46.776499999999999</c:v>
                </c:pt>
                <c:pt idx="161844">
                  <c:v>-46.774499999999989</c:v>
                </c:pt>
                <c:pt idx="161845">
                  <c:v>-46.77249999999998</c:v>
                </c:pt>
                <c:pt idx="161846">
                  <c:v>-46.77049999999997</c:v>
                </c:pt>
                <c:pt idx="161847">
                  <c:v>-46.76849999999996</c:v>
                </c:pt>
                <c:pt idx="161848">
                  <c:v>-46.766499999999951</c:v>
                </c:pt>
                <c:pt idx="161849">
                  <c:v>-46.764499999999998</c:v>
                </c:pt>
                <c:pt idx="161850">
                  <c:v>-46.762499999999989</c:v>
                </c:pt>
                <c:pt idx="161851">
                  <c:v>-46.760499999999979</c:v>
                </c:pt>
                <c:pt idx="161852">
                  <c:v>-46.75849999999997</c:v>
                </c:pt>
                <c:pt idx="161853">
                  <c:v>-46.75649999999996</c:v>
                </c:pt>
                <c:pt idx="161854">
                  <c:v>-46.75449999999995</c:v>
                </c:pt>
                <c:pt idx="161855">
                  <c:v>-46.752499999999998</c:v>
                </c:pt>
                <c:pt idx="161856">
                  <c:v>-46.750499999999988</c:v>
                </c:pt>
                <c:pt idx="161857">
                  <c:v>-46.748499999999979</c:v>
                </c:pt>
                <c:pt idx="161858">
                  <c:v>-46.746499999999969</c:v>
                </c:pt>
                <c:pt idx="161859">
                  <c:v>-46.74449999999996</c:v>
                </c:pt>
                <c:pt idx="161860">
                  <c:v>-46.74249999999995</c:v>
                </c:pt>
                <c:pt idx="161861">
                  <c:v>-46.740499999999997</c:v>
                </c:pt>
                <c:pt idx="161862">
                  <c:v>-46.738499999999988</c:v>
                </c:pt>
                <c:pt idx="161863">
                  <c:v>-46.736499999999978</c:v>
                </c:pt>
                <c:pt idx="161864">
                  <c:v>-46.734499999999969</c:v>
                </c:pt>
                <c:pt idx="161865">
                  <c:v>-46.732499999999959</c:v>
                </c:pt>
                <c:pt idx="161866">
                  <c:v>-46.73049999999995</c:v>
                </c:pt>
                <c:pt idx="161867">
                  <c:v>-46.728499999999997</c:v>
                </c:pt>
                <c:pt idx="161868">
                  <c:v>-46.726499999999987</c:v>
                </c:pt>
                <c:pt idx="161869">
                  <c:v>-46.724499999999978</c:v>
                </c:pt>
                <c:pt idx="161870">
                  <c:v>-46.722499999999968</c:v>
                </c:pt>
                <c:pt idx="161871">
                  <c:v>-46.720499999999959</c:v>
                </c:pt>
                <c:pt idx="161872">
                  <c:v>-46.718499999999949</c:v>
                </c:pt>
                <c:pt idx="161873">
                  <c:v>-46.716499999999996</c:v>
                </c:pt>
                <c:pt idx="161874">
                  <c:v>-46.714499999999987</c:v>
                </c:pt>
                <c:pt idx="161875">
                  <c:v>-46.712499999999977</c:v>
                </c:pt>
                <c:pt idx="161876">
                  <c:v>-46.710499999999968</c:v>
                </c:pt>
                <c:pt idx="161877">
                  <c:v>-46.708499999999958</c:v>
                </c:pt>
                <c:pt idx="161878">
                  <c:v>-46.706500000000005</c:v>
                </c:pt>
                <c:pt idx="161879">
                  <c:v>-46.704499999999996</c:v>
                </c:pt>
                <c:pt idx="161880">
                  <c:v>-46.702499999999986</c:v>
                </c:pt>
                <c:pt idx="161881">
                  <c:v>-46.700499999999977</c:v>
                </c:pt>
                <c:pt idx="161882">
                  <c:v>-46.698499999999967</c:v>
                </c:pt>
                <c:pt idx="161883">
                  <c:v>-46.696499999999958</c:v>
                </c:pt>
                <c:pt idx="161884">
                  <c:v>-46.694500000000005</c:v>
                </c:pt>
                <c:pt idx="161885">
                  <c:v>-46.692499999999995</c:v>
                </c:pt>
                <c:pt idx="161886">
                  <c:v>-46.690499999999986</c:v>
                </c:pt>
                <c:pt idx="161887">
                  <c:v>-46.688499999999976</c:v>
                </c:pt>
                <c:pt idx="161888">
                  <c:v>-46.686499999999967</c:v>
                </c:pt>
                <c:pt idx="161889">
                  <c:v>-46.684499999999957</c:v>
                </c:pt>
                <c:pt idx="161890">
                  <c:v>-46.682500000000005</c:v>
                </c:pt>
                <c:pt idx="161891">
                  <c:v>-46.680499999999995</c:v>
                </c:pt>
                <c:pt idx="161892">
                  <c:v>-46.678499999999985</c:v>
                </c:pt>
                <c:pt idx="161893">
                  <c:v>-46.676499999999976</c:v>
                </c:pt>
                <c:pt idx="161894">
                  <c:v>-46.674499999999966</c:v>
                </c:pt>
                <c:pt idx="161895">
                  <c:v>-46.672499999999957</c:v>
                </c:pt>
                <c:pt idx="161896">
                  <c:v>-46.670500000000004</c:v>
                </c:pt>
                <c:pt idx="161897">
                  <c:v>-46.668499999999995</c:v>
                </c:pt>
                <c:pt idx="161898">
                  <c:v>-46.666499999999985</c:v>
                </c:pt>
                <c:pt idx="161899">
                  <c:v>-46.664499999999975</c:v>
                </c:pt>
                <c:pt idx="161900">
                  <c:v>-46.662499999999966</c:v>
                </c:pt>
                <c:pt idx="161901">
                  <c:v>-46.660499999999956</c:v>
                </c:pt>
                <c:pt idx="161902">
                  <c:v>-46.658500000000004</c:v>
                </c:pt>
                <c:pt idx="161903">
                  <c:v>-46.656499999999994</c:v>
                </c:pt>
                <c:pt idx="161904">
                  <c:v>-46.654499999999985</c:v>
                </c:pt>
                <c:pt idx="161905">
                  <c:v>-46.652499999999975</c:v>
                </c:pt>
                <c:pt idx="161906">
                  <c:v>-46.650499999999965</c:v>
                </c:pt>
                <c:pt idx="161907">
                  <c:v>-46.648499999999956</c:v>
                </c:pt>
                <c:pt idx="161908">
                  <c:v>-46.646500000000003</c:v>
                </c:pt>
                <c:pt idx="161909">
                  <c:v>-46.644499999999994</c:v>
                </c:pt>
                <c:pt idx="161910">
                  <c:v>-46.642499999999984</c:v>
                </c:pt>
                <c:pt idx="161911">
                  <c:v>-46.640499999999975</c:v>
                </c:pt>
                <c:pt idx="161912">
                  <c:v>-46.638499999999965</c:v>
                </c:pt>
                <c:pt idx="161913">
                  <c:v>-46.636499999999955</c:v>
                </c:pt>
                <c:pt idx="161914">
                  <c:v>-46.634500000000003</c:v>
                </c:pt>
                <c:pt idx="161915">
                  <c:v>-46.632499999999993</c:v>
                </c:pt>
                <c:pt idx="161916">
                  <c:v>-46.630499999999984</c:v>
                </c:pt>
                <c:pt idx="161917">
                  <c:v>-46.628499999999974</c:v>
                </c:pt>
                <c:pt idx="161918">
                  <c:v>-46.626499999999965</c:v>
                </c:pt>
                <c:pt idx="161919">
                  <c:v>-46.624499999999955</c:v>
                </c:pt>
                <c:pt idx="161920">
                  <c:v>-46.622500000000002</c:v>
                </c:pt>
                <c:pt idx="161921">
                  <c:v>-46.620499999999993</c:v>
                </c:pt>
                <c:pt idx="161922">
                  <c:v>-46.618499999999983</c:v>
                </c:pt>
                <c:pt idx="161923">
                  <c:v>-46.616499999999974</c:v>
                </c:pt>
                <c:pt idx="161924">
                  <c:v>-46.614499999999964</c:v>
                </c:pt>
                <c:pt idx="161925">
                  <c:v>-46.612499999999955</c:v>
                </c:pt>
                <c:pt idx="161926">
                  <c:v>-46.610500000000002</c:v>
                </c:pt>
                <c:pt idx="161927">
                  <c:v>-46.608499999999992</c:v>
                </c:pt>
                <c:pt idx="161928">
                  <c:v>-46.606499999999983</c:v>
                </c:pt>
                <c:pt idx="161929">
                  <c:v>-46.604499999999973</c:v>
                </c:pt>
                <c:pt idx="161930">
                  <c:v>-46.602499999999964</c:v>
                </c:pt>
                <c:pt idx="161931">
                  <c:v>-46.600499999999954</c:v>
                </c:pt>
                <c:pt idx="161932">
                  <c:v>-46.598500000000001</c:v>
                </c:pt>
                <c:pt idx="161933">
                  <c:v>-46.596499999999992</c:v>
                </c:pt>
                <c:pt idx="161934">
                  <c:v>-46.594499999999982</c:v>
                </c:pt>
                <c:pt idx="161935">
                  <c:v>-46.592499999999973</c:v>
                </c:pt>
                <c:pt idx="161936">
                  <c:v>-46.590499999999963</c:v>
                </c:pt>
                <c:pt idx="161937">
                  <c:v>-46.588499999999954</c:v>
                </c:pt>
                <c:pt idx="161938">
                  <c:v>-46.586500000000001</c:v>
                </c:pt>
                <c:pt idx="161939">
                  <c:v>-46.584499999999991</c:v>
                </c:pt>
                <c:pt idx="161940">
                  <c:v>-46.582499999999982</c:v>
                </c:pt>
                <c:pt idx="161941">
                  <c:v>-46.580499999999972</c:v>
                </c:pt>
                <c:pt idx="161942">
                  <c:v>-46.578499999999963</c:v>
                </c:pt>
                <c:pt idx="161943">
                  <c:v>-46.576499999999953</c:v>
                </c:pt>
                <c:pt idx="161944">
                  <c:v>-46.5745</c:v>
                </c:pt>
                <c:pt idx="161945">
                  <c:v>-46.572499999999991</c:v>
                </c:pt>
                <c:pt idx="161946">
                  <c:v>-46.570499999999981</c:v>
                </c:pt>
                <c:pt idx="161947">
                  <c:v>-46.568499999999972</c:v>
                </c:pt>
                <c:pt idx="161948">
                  <c:v>-46.566499999999962</c:v>
                </c:pt>
                <c:pt idx="161949">
                  <c:v>-46.564499999999953</c:v>
                </c:pt>
                <c:pt idx="161950">
                  <c:v>-46.5625</c:v>
                </c:pt>
                <c:pt idx="161951">
                  <c:v>-46.56049999999999</c:v>
                </c:pt>
                <c:pt idx="161952">
                  <c:v>-46.558499999999981</c:v>
                </c:pt>
                <c:pt idx="161953">
                  <c:v>-46.556499999999971</c:v>
                </c:pt>
                <c:pt idx="161954">
                  <c:v>-46.554499999999962</c:v>
                </c:pt>
                <c:pt idx="161955">
                  <c:v>-46.552499999999952</c:v>
                </c:pt>
                <c:pt idx="161956">
                  <c:v>-46.5505</c:v>
                </c:pt>
                <c:pt idx="161957">
                  <c:v>-46.54849999999999</c:v>
                </c:pt>
                <c:pt idx="161958">
                  <c:v>-46.54649999999998</c:v>
                </c:pt>
                <c:pt idx="161959">
                  <c:v>-46.544499999999971</c:v>
                </c:pt>
                <c:pt idx="161960">
                  <c:v>-46.542499999999961</c:v>
                </c:pt>
                <c:pt idx="161961">
                  <c:v>-46.540499999999952</c:v>
                </c:pt>
                <c:pt idx="161962">
                  <c:v>-46.538499999999999</c:v>
                </c:pt>
                <c:pt idx="161963">
                  <c:v>-46.53649999999999</c:v>
                </c:pt>
                <c:pt idx="161964">
                  <c:v>-46.53449999999998</c:v>
                </c:pt>
                <c:pt idx="161965">
                  <c:v>-46.53249999999997</c:v>
                </c:pt>
                <c:pt idx="161966">
                  <c:v>-46.530499999999961</c:v>
                </c:pt>
                <c:pt idx="161967">
                  <c:v>-46.528499999999951</c:v>
                </c:pt>
                <c:pt idx="161968">
                  <c:v>-46.526499999999999</c:v>
                </c:pt>
                <c:pt idx="161969">
                  <c:v>-46.524499999999989</c:v>
                </c:pt>
                <c:pt idx="161970">
                  <c:v>-46.52249999999998</c:v>
                </c:pt>
                <c:pt idx="161971">
                  <c:v>-46.52049999999997</c:v>
                </c:pt>
                <c:pt idx="161972">
                  <c:v>-46.51849999999996</c:v>
                </c:pt>
                <c:pt idx="161973">
                  <c:v>-46.516499999999951</c:v>
                </c:pt>
                <c:pt idx="161974">
                  <c:v>-46.514499999999998</c:v>
                </c:pt>
                <c:pt idx="161975">
                  <c:v>-46.512499999999989</c:v>
                </c:pt>
                <c:pt idx="161976">
                  <c:v>-46.510499999999979</c:v>
                </c:pt>
                <c:pt idx="161977">
                  <c:v>-46.50849999999997</c:v>
                </c:pt>
                <c:pt idx="161978">
                  <c:v>-46.50649999999996</c:v>
                </c:pt>
                <c:pt idx="161979">
                  <c:v>-46.50449999999995</c:v>
                </c:pt>
                <c:pt idx="161980">
                  <c:v>-46.502499999999998</c:v>
                </c:pt>
                <c:pt idx="161981">
                  <c:v>-46.500499999999988</c:v>
                </c:pt>
                <c:pt idx="161982">
                  <c:v>-46.498499999999979</c:v>
                </c:pt>
                <c:pt idx="161983">
                  <c:v>-46.496499999999969</c:v>
                </c:pt>
                <c:pt idx="161984">
                  <c:v>-46.49449999999996</c:v>
                </c:pt>
                <c:pt idx="161985">
                  <c:v>-46.49249999999995</c:v>
                </c:pt>
                <c:pt idx="161986">
                  <c:v>-46.490499999999997</c:v>
                </c:pt>
                <c:pt idx="161987">
                  <c:v>-46.488499999999988</c:v>
                </c:pt>
                <c:pt idx="161988">
                  <c:v>-46.486499999999978</c:v>
                </c:pt>
                <c:pt idx="161989">
                  <c:v>-46.484499999999969</c:v>
                </c:pt>
                <c:pt idx="161990">
                  <c:v>-46.482499999999959</c:v>
                </c:pt>
                <c:pt idx="161991">
                  <c:v>-46.48049999999995</c:v>
                </c:pt>
                <c:pt idx="161992">
                  <c:v>-46.478499999999997</c:v>
                </c:pt>
                <c:pt idx="161993">
                  <c:v>-46.476499999999987</c:v>
                </c:pt>
                <c:pt idx="161994">
                  <c:v>-46.474499999999978</c:v>
                </c:pt>
                <c:pt idx="161995">
                  <c:v>-46.472499999999968</c:v>
                </c:pt>
                <c:pt idx="161996">
                  <c:v>-46.470499999999959</c:v>
                </c:pt>
                <c:pt idx="161997">
                  <c:v>-46.468499999999949</c:v>
                </c:pt>
                <c:pt idx="161998">
                  <c:v>-46.466499999999996</c:v>
                </c:pt>
                <c:pt idx="161999">
                  <c:v>-46.464499999999987</c:v>
                </c:pt>
                <c:pt idx="162000">
                  <c:v>-46.462499999999977</c:v>
                </c:pt>
                <c:pt idx="162001">
                  <c:v>-46.460499999999968</c:v>
                </c:pt>
                <c:pt idx="162002">
                  <c:v>-46.458499999999958</c:v>
                </c:pt>
                <c:pt idx="162003">
                  <c:v>-46.456500000000005</c:v>
                </c:pt>
                <c:pt idx="162004">
                  <c:v>-46.454499999999996</c:v>
                </c:pt>
                <c:pt idx="162005">
                  <c:v>-46.452499999999986</c:v>
                </c:pt>
                <c:pt idx="162006">
                  <c:v>-46.450499999999977</c:v>
                </c:pt>
                <c:pt idx="162007">
                  <c:v>-46.448499999999967</c:v>
                </c:pt>
                <c:pt idx="162008">
                  <c:v>-46.446499999999958</c:v>
                </c:pt>
                <c:pt idx="162009">
                  <c:v>-46.444500000000005</c:v>
                </c:pt>
                <c:pt idx="162010">
                  <c:v>-46.442499999999995</c:v>
                </c:pt>
                <c:pt idx="162011">
                  <c:v>-46.440499999999986</c:v>
                </c:pt>
                <c:pt idx="162012">
                  <c:v>-46.438499999999976</c:v>
                </c:pt>
                <c:pt idx="162013">
                  <c:v>-46.436499999999967</c:v>
                </c:pt>
                <c:pt idx="162014">
                  <c:v>-46.434499999999957</c:v>
                </c:pt>
                <c:pt idx="162015">
                  <c:v>-46.432500000000005</c:v>
                </c:pt>
                <c:pt idx="162016">
                  <c:v>-46.430499999999995</c:v>
                </c:pt>
                <c:pt idx="162017">
                  <c:v>-46.428499999999985</c:v>
                </c:pt>
                <c:pt idx="162018">
                  <c:v>-46.426499999999976</c:v>
                </c:pt>
                <c:pt idx="162019">
                  <c:v>-46.424499999999966</c:v>
                </c:pt>
                <c:pt idx="162020">
                  <c:v>-46.422499999999957</c:v>
                </c:pt>
                <c:pt idx="162021">
                  <c:v>-46.420500000000004</c:v>
                </c:pt>
                <c:pt idx="162022">
                  <c:v>-46.418499999999995</c:v>
                </c:pt>
                <c:pt idx="162023">
                  <c:v>-46.416499999999985</c:v>
                </c:pt>
                <c:pt idx="162024">
                  <c:v>-46.414499999999975</c:v>
                </c:pt>
                <c:pt idx="162025">
                  <c:v>-46.412499999999966</c:v>
                </c:pt>
                <c:pt idx="162026">
                  <c:v>-46.410499999999956</c:v>
                </c:pt>
                <c:pt idx="162027">
                  <c:v>-46.408500000000004</c:v>
                </c:pt>
                <c:pt idx="162028">
                  <c:v>-46.406499999999994</c:v>
                </c:pt>
                <c:pt idx="162029">
                  <c:v>-46.404499999999985</c:v>
                </c:pt>
                <c:pt idx="162030">
                  <c:v>-46.402499999999975</c:v>
                </c:pt>
                <c:pt idx="162031">
                  <c:v>-46.400499999999965</c:v>
                </c:pt>
                <c:pt idx="162032">
                  <c:v>-46.398499999999956</c:v>
                </c:pt>
                <c:pt idx="162033">
                  <c:v>-46.396500000000003</c:v>
                </c:pt>
                <c:pt idx="162034">
                  <c:v>-46.394499999999994</c:v>
                </c:pt>
                <c:pt idx="162035">
                  <c:v>-46.392499999999984</c:v>
                </c:pt>
                <c:pt idx="162036">
                  <c:v>-46.390499999999975</c:v>
                </c:pt>
                <c:pt idx="162037">
                  <c:v>-46.388499999999965</c:v>
                </c:pt>
                <c:pt idx="162038">
                  <c:v>-46.386499999999955</c:v>
                </c:pt>
                <c:pt idx="162039">
                  <c:v>-46.384500000000003</c:v>
                </c:pt>
                <c:pt idx="162040">
                  <c:v>-46.382499999999993</c:v>
                </c:pt>
                <c:pt idx="162041">
                  <c:v>-46.380499999999984</c:v>
                </c:pt>
                <c:pt idx="162042">
                  <c:v>-46.378499999999974</c:v>
                </c:pt>
                <c:pt idx="162043">
                  <c:v>-46.376499999999965</c:v>
                </c:pt>
                <c:pt idx="162044">
                  <c:v>-46.374499999999955</c:v>
                </c:pt>
                <c:pt idx="162045">
                  <c:v>-46.372500000000002</c:v>
                </c:pt>
                <c:pt idx="162046">
                  <c:v>-46.370499999999993</c:v>
                </c:pt>
                <c:pt idx="162047">
                  <c:v>-46.368499999999983</c:v>
                </c:pt>
                <c:pt idx="162048">
                  <c:v>-46.366499999999974</c:v>
                </c:pt>
                <c:pt idx="162049">
                  <c:v>-46.364499999999964</c:v>
                </c:pt>
                <c:pt idx="162050">
                  <c:v>-46.362499999999955</c:v>
                </c:pt>
                <c:pt idx="162051">
                  <c:v>-46.360500000000002</c:v>
                </c:pt>
                <c:pt idx="162052">
                  <c:v>-46.358499999999992</c:v>
                </c:pt>
                <c:pt idx="162053">
                  <c:v>-46.356499999999983</c:v>
                </c:pt>
                <c:pt idx="162054">
                  <c:v>-46.354499999999973</c:v>
                </c:pt>
                <c:pt idx="162055">
                  <c:v>-46.352499999999964</c:v>
                </c:pt>
                <c:pt idx="162056">
                  <c:v>-46.350499999999954</c:v>
                </c:pt>
                <c:pt idx="162057">
                  <c:v>-46.348500000000001</c:v>
                </c:pt>
                <c:pt idx="162058">
                  <c:v>-46.346499999999992</c:v>
                </c:pt>
                <c:pt idx="162059">
                  <c:v>-46.344499999999982</c:v>
                </c:pt>
                <c:pt idx="162060">
                  <c:v>-46.342499999999973</c:v>
                </c:pt>
                <c:pt idx="162061">
                  <c:v>-46.340499999999963</c:v>
                </c:pt>
                <c:pt idx="162062">
                  <c:v>-46.338499999999954</c:v>
                </c:pt>
                <c:pt idx="162063">
                  <c:v>-46.336500000000001</c:v>
                </c:pt>
                <c:pt idx="162064">
                  <c:v>-46.334499999999991</c:v>
                </c:pt>
                <c:pt idx="162065">
                  <c:v>-46.332499999999982</c:v>
                </c:pt>
                <c:pt idx="162066">
                  <c:v>-46.330499999999972</c:v>
                </c:pt>
                <c:pt idx="162067">
                  <c:v>-46.328499999999963</c:v>
                </c:pt>
                <c:pt idx="162068">
                  <c:v>-46.326499999999953</c:v>
                </c:pt>
                <c:pt idx="162069">
                  <c:v>-46.3245</c:v>
                </c:pt>
                <c:pt idx="162070">
                  <c:v>-46.322499999999991</c:v>
                </c:pt>
                <c:pt idx="162071">
                  <c:v>-46.320499999999981</c:v>
                </c:pt>
                <c:pt idx="162072">
                  <c:v>-46.318499999999972</c:v>
                </c:pt>
                <c:pt idx="162073">
                  <c:v>-46.316499999999962</c:v>
                </c:pt>
                <c:pt idx="162074">
                  <c:v>-46.314499999999953</c:v>
                </c:pt>
                <c:pt idx="162075">
                  <c:v>-46.3125</c:v>
                </c:pt>
                <c:pt idx="162076">
                  <c:v>-46.31049999999999</c:v>
                </c:pt>
                <c:pt idx="162077">
                  <c:v>-46.308499999999981</c:v>
                </c:pt>
                <c:pt idx="162078">
                  <c:v>-46.306499999999971</c:v>
                </c:pt>
                <c:pt idx="162079">
                  <c:v>-46.304499999999962</c:v>
                </c:pt>
                <c:pt idx="162080">
                  <c:v>-46.302499999999952</c:v>
                </c:pt>
                <c:pt idx="162081">
                  <c:v>-46.3005</c:v>
                </c:pt>
                <c:pt idx="162082">
                  <c:v>-46.29849999999999</c:v>
                </c:pt>
                <c:pt idx="162083">
                  <c:v>-46.29649999999998</c:v>
                </c:pt>
                <c:pt idx="162084">
                  <c:v>-46.294499999999971</c:v>
                </c:pt>
                <c:pt idx="162085">
                  <c:v>-46.292499999999961</c:v>
                </c:pt>
                <c:pt idx="162086">
                  <c:v>-46.290499999999952</c:v>
                </c:pt>
                <c:pt idx="162087">
                  <c:v>-46.288499999999999</c:v>
                </c:pt>
                <c:pt idx="162088">
                  <c:v>-46.28649999999999</c:v>
                </c:pt>
                <c:pt idx="162089">
                  <c:v>-46.28449999999998</c:v>
                </c:pt>
                <c:pt idx="162090">
                  <c:v>-46.28249999999997</c:v>
                </c:pt>
                <c:pt idx="162091">
                  <c:v>-46.280499999999961</c:v>
                </c:pt>
                <c:pt idx="162092">
                  <c:v>-46.278499999999951</c:v>
                </c:pt>
                <c:pt idx="162093">
                  <c:v>-46.276499999999999</c:v>
                </c:pt>
                <c:pt idx="162094">
                  <c:v>-46.274499999999989</c:v>
                </c:pt>
                <c:pt idx="162095">
                  <c:v>-46.27249999999998</c:v>
                </c:pt>
                <c:pt idx="162096">
                  <c:v>-46.27049999999997</c:v>
                </c:pt>
                <c:pt idx="162097">
                  <c:v>-46.26849999999996</c:v>
                </c:pt>
                <c:pt idx="162098">
                  <c:v>-46.266499999999951</c:v>
                </c:pt>
                <c:pt idx="162099">
                  <c:v>-46.264499999999998</c:v>
                </c:pt>
                <c:pt idx="162100">
                  <c:v>-46.262499999999989</c:v>
                </c:pt>
                <c:pt idx="162101">
                  <c:v>-46.260499999999979</c:v>
                </c:pt>
                <c:pt idx="162102">
                  <c:v>-46.25849999999997</c:v>
                </c:pt>
                <c:pt idx="162103">
                  <c:v>-46.25649999999996</c:v>
                </c:pt>
                <c:pt idx="162104">
                  <c:v>-46.25449999999995</c:v>
                </c:pt>
                <c:pt idx="162105">
                  <c:v>-46.252499999999998</c:v>
                </c:pt>
                <c:pt idx="162106">
                  <c:v>-46.250499999999988</c:v>
                </c:pt>
                <c:pt idx="162107">
                  <c:v>-46.248499999999979</c:v>
                </c:pt>
                <c:pt idx="162108">
                  <c:v>-46.246499999999969</c:v>
                </c:pt>
                <c:pt idx="162109">
                  <c:v>-46.24449999999996</c:v>
                </c:pt>
                <c:pt idx="162110">
                  <c:v>-46.24249999999995</c:v>
                </c:pt>
                <c:pt idx="162111">
                  <c:v>-46.240499999999997</c:v>
                </c:pt>
                <c:pt idx="162112">
                  <c:v>-46.238499999999988</c:v>
                </c:pt>
                <c:pt idx="162113">
                  <c:v>-46.236499999999978</c:v>
                </c:pt>
                <c:pt idx="162114">
                  <c:v>-46.234499999999969</c:v>
                </c:pt>
                <c:pt idx="162115">
                  <c:v>-46.232499999999959</c:v>
                </c:pt>
                <c:pt idx="162116">
                  <c:v>-46.23049999999995</c:v>
                </c:pt>
                <c:pt idx="162117">
                  <c:v>-46.228499999999997</c:v>
                </c:pt>
                <c:pt idx="162118">
                  <c:v>-46.226499999999987</c:v>
                </c:pt>
                <c:pt idx="162119">
                  <c:v>-46.224499999999978</c:v>
                </c:pt>
                <c:pt idx="162120">
                  <c:v>-46.222499999999968</c:v>
                </c:pt>
                <c:pt idx="162121">
                  <c:v>-46.220499999999959</c:v>
                </c:pt>
                <c:pt idx="162122">
                  <c:v>-46.218499999999949</c:v>
                </c:pt>
                <c:pt idx="162123">
                  <c:v>-46.216499999999996</c:v>
                </c:pt>
                <c:pt idx="162124">
                  <c:v>-46.214499999999987</c:v>
                </c:pt>
                <c:pt idx="162125">
                  <c:v>-46.212499999999977</c:v>
                </c:pt>
                <c:pt idx="162126">
                  <c:v>-46.210499999999968</c:v>
                </c:pt>
                <c:pt idx="162127">
                  <c:v>-46.208499999999958</c:v>
                </c:pt>
                <c:pt idx="162128">
                  <c:v>-46.206500000000005</c:v>
                </c:pt>
                <c:pt idx="162129">
                  <c:v>-46.204499999999996</c:v>
                </c:pt>
                <c:pt idx="162130">
                  <c:v>-46.202499999999986</c:v>
                </c:pt>
                <c:pt idx="162131">
                  <c:v>-46.200499999999977</c:v>
                </c:pt>
                <c:pt idx="162132">
                  <c:v>-46.198499999999967</c:v>
                </c:pt>
                <c:pt idx="162133">
                  <c:v>-46.196499999999958</c:v>
                </c:pt>
                <c:pt idx="162134">
                  <c:v>-46.194500000000005</c:v>
                </c:pt>
                <c:pt idx="162135">
                  <c:v>-46.192499999999995</c:v>
                </c:pt>
                <c:pt idx="162136">
                  <c:v>-46.190499999999986</c:v>
                </c:pt>
                <c:pt idx="162137">
                  <c:v>-46.188499999999976</c:v>
                </c:pt>
                <c:pt idx="162138">
                  <c:v>-46.186499999999967</c:v>
                </c:pt>
                <c:pt idx="162139">
                  <c:v>-46.184499999999957</c:v>
                </c:pt>
                <c:pt idx="162140">
                  <c:v>-46.182500000000005</c:v>
                </c:pt>
                <c:pt idx="162141">
                  <c:v>-46.180499999999995</c:v>
                </c:pt>
                <c:pt idx="162142">
                  <c:v>-46.178499999999985</c:v>
                </c:pt>
                <c:pt idx="162143">
                  <c:v>-46.176499999999976</c:v>
                </c:pt>
                <c:pt idx="162144">
                  <c:v>-46.174499999999966</c:v>
                </c:pt>
                <c:pt idx="162145">
                  <c:v>-46.172499999999957</c:v>
                </c:pt>
                <c:pt idx="162146">
                  <c:v>-46.170500000000004</c:v>
                </c:pt>
                <c:pt idx="162147">
                  <c:v>-46.168499999999995</c:v>
                </c:pt>
                <c:pt idx="162148">
                  <c:v>-46.166499999999985</c:v>
                </c:pt>
                <c:pt idx="162149">
                  <c:v>-46.164499999999975</c:v>
                </c:pt>
                <c:pt idx="162150">
                  <c:v>-46.162499999999966</c:v>
                </c:pt>
                <c:pt idx="162151">
                  <c:v>-46.160499999999956</c:v>
                </c:pt>
                <c:pt idx="162152">
                  <c:v>-46.158500000000004</c:v>
                </c:pt>
                <c:pt idx="162153">
                  <c:v>-46.156499999999994</c:v>
                </c:pt>
                <c:pt idx="162154">
                  <c:v>-46.154499999999985</c:v>
                </c:pt>
                <c:pt idx="162155">
                  <c:v>-46.152499999999975</c:v>
                </c:pt>
                <c:pt idx="162156">
                  <c:v>-46.150499999999965</c:v>
                </c:pt>
                <c:pt idx="162157">
                  <c:v>-46.148499999999956</c:v>
                </c:pt>
                <c:pt idx="162158">
                  <c:v>-46.146500000000003</c:v>
                </c:pt>
                <c:pt idx="162159">
                  <c:v>-46.144499999999994</c:v>
                </c:pt>
                <c:pt idx="162160">
                  <c:v>-46.142499999999984</c:v>
                </c:pt>
                <c:pt idx="162161">
                  <c:v>-46.140499999999975</c:v>
                </c:pt>
                <c:pt idx="162162">
                  <c:v>-46.138499999999965</c:v>
                </c:pt>
                <c:pt idx="162163">
                  <c:v>-46.136499999999955</c:v>
                </c:pt>
                <c:pt idx="162164">
                  <c:v>-46.134500000000003</c:v>
                </c:pt>
                <c:pt idx="162165">
                  <c:v>-46.132499999999993</c:v>
                </c:pt>
                <c:pt idx="162166">
                  <c:v>-46.130499999999984</c:v>
                </c:pt>
                <c:pt idx="162167">
                  <c:v>-46.128499999999974</c:v>
                </c:pt>
                <c:pt idx="162168">
                  <c:v>-46.126499999999965</c:v>
                </c:pt>
                <c:pt idx="162169">
                  <c:v>-46.124499999999955</c:v>
                </c:pt>
                <c:pt idx="162170">
                  <c:v>-46.122500000000002</c:v>
                </c:pt>
                <c:pt idx="162171">
                  <c:v>-46.120499999999993</c:v>
                </c:pt>
                <c:pt idx="162172">
                  <c:v>-46.118499999999983</c:v>
                </c:pt>
                <c:pt idx="162173">
                  <c:v>-46.116499999999974</c:v>
                </c:pt>
                <c:pt idx="162174">
                  <c:v>-46.114499999999964</c:v>
                </c:pt>
                <c:pt idx="162175">
                  <c:v>-46.112499999999955</c:v>
                </c:pt>
                <c:pt idx="162176">
                  <c:v>-46.110500000000002</c:v>
                </c:pt>
                <c:pt idx="162177">
                  <c:v>-46.108499999999992</c:v>
                </c:pt>
                <c:pt idx="162178">
                  <c:v>-46.106499999999983</c:v>
                </c:pt>
                <c:pt idx="162179">
                  <c:v>-46.104499999999973</c:v>
                </c:pt>
                <c:pt idx="162180">
                  <c:v>-46.102499999999964</c:v>
                </c:pt>
                <c:pt idx="162181">
                  <c:v>-46.100499999999954</c:v>
                </c:pt>
                <c:pt idx="162182">
                  <c:v>-46.098500000000001</c:v>
                </c:pt>
                <c:pt idx="162183">
                  <c:v>-46.096499999999992</c:v>
                </c:pt>
                <c:pt idx="162184">
                  <c:v>-46.094499999999982</c:v>
                </c:pt>
                <c:pt idx="162185">
                  <c:v>-46.092499999999973</c:v>
                </c:pt>
                <c:pt idx="162186">
                  <c:v>-46.090499999999963</c:v>
                </c:pt>
                <c:pt idx="162187">
                  <c:v>-46.088499999999954</c:v>
                </c:pt>
                <c:pt idx="162188">
                  <c:v>-46.086500000000001</c:v>
                </c:pt>
                <c:pt idx="162189">
                  <c:v>-46.084499999999991</c:v>
                </c:pt>
                <c:pt idx="162190">
                  <c:v>-46.082499999999982</c:v>
                </c:pt>
                <c:pt idx="162191">
                  <c:v>-46.080499999999972</c:v>
                </c:pt>
                <c:pt idx="162192">
                  <c:v>-46.078499999999963</c:v>
                </c:pt>
                <c:pt idx="162193">
                  <c:v>-46.076499999999953</c:v>
                </c:pt>
                <c:pt idx="162194">
                  <c:v>-46.0745</c:v>
                </c:pt>
                <c:pt idx="162195">
                  <c:v>-46.072499999999991</c:v>
                </c:pt>
                <c:pt idx="162196">
                  <c:v>-46.070499999999981</c:v>
                </c:pt>
                <c:pt idx="162197">
                  <c:v>-46.068499999999972</c:v>
                </c:pt>
                <c:pt idx="162198">
                  <c:v>-46.066499999999962</c:v>
                </c:pt>
                <c:pt idx="162199">
                  <c:v>-46.064499999999953</c:v>
                </c:pt>
                <c:pt idx="162200">
                  <c:v>-46.0625</c:v>
                </c:pt>
                <c:pt idx="162201">
                  <c:v>-46.06049999999999</c:v>
                </c:pt>
                <c:pt idx="162202">
                  <c:v>-46.058499999999981</c:v>
                </c:pt>
                <c:pt idx="162203">
                  <c:v>-46.056499999999971</c:v>
                </c:pt>
                <c:pt idx="162204">
                  <c:v>-46.054499999999962</c:v>
                </c:pt>
                <c:pt idx="162205">
                  <c:v>-46.052499999999952</c:v>
                </c:pt>
                <c:pt idx="162206">
                  <c:v>-46.0505</c:v>
                </c:pt>
                <c:pt idx="162207">
                  <c:v>-46.04849999999999</c:v>
                </c:pt>
                <c:pt idx="162208">
                  <c:v>-46.04649999999998</c:v>
                </c:pt>
                <c:pt idx="162209">
                  <c:v>-46.044499999999971</c:v>
                </c:pt>
                <c:pt idx="162210">
                  <c:v>-46.042499999999961</c:v>
                </c:pt>
                <c:pt idx="162211">
                  <c:v>-46.040499999999952</c:v>
                </c:pt>
                <c:pt idx="162212">
                  <c:v>-46.038499999999999</c:v>
                </c:pt>
                <c:pt idx="162213">
                  <c:v>-46.03649999999999</c:v>
                </c:pt>
                <c:pt idx="162214">
                  <c:v>-46.03449999999998</c:v>
                </c:pt>
                <c:pt idx="162215">
                  <c:v>-46.03249999999997</c:v>
                </c:pt>
                <c:pt idx="162216">
                  <c:v>-46.030499999999961</c:v>
                </c:pt>
                <c:pt idx="162217">
                  <c:v>-46.028499999999951</c:v>
                </c:pt>
                <c:pt idx="162218">
                  <c:v>-46.026499999999999</c:v>
                </c:pt>
                <c:pt idx="162219">
                  <c:v>-46.024499999999989</c:v>
                </c:pt>
                <c:pt idx="162220">
                  <c:v>-46.02249999999998</c:v>
                </c:pt>
                <c:pt idx="162221">
                  <c:v>-46.02049999999997</c:v>
                </c:pt>
                <c:pt idx="162222">
                  <c:v>-46.01849999999996</c:v>
                </c:pt>
                <c:pt idx="162223">
                  <c:v>-46.016499999999951</c:v>
                </c:pt>
                <c:pt idx="162224">
                  <c:v>-46.014499999999998</c:v>
                </c:pt>
                <c:pt idx="162225">
                  <c:v>-46.012499999999989</c:v>
                </c:pt>
                <c:pt idx="162226">
                  <c:v>-46.010499999999979</c:v>
                </c:pt>
                <c:pt idx="162227">
                  <c:v>-46.00849999999997</c:v>
                </c:pt>
                <c:pt idx="162228">
                  <c:v>-46.00649999999996</c:v>
                </c:pt>
                <c:pt idx="162229">
                  <c:v>-46.00449999999995</c:v>
                </c:pt>
                <c:pt idx="162230">
                  <c:v>-46.002499999999998</c:v>
                </c:pt>
                <c:pt idx="162231">
                  <c:v>-46.000499999999988</c:v>
                </c:pt>
                <c:pt idx="162232">
                  <c:v>-45.998499999999979</c:v>
                </c:pt>
                <c:pt idx="162233">
                  <c:v>-45.996499999999969</c:v>
                </c:pt>
                <c:pt idx="162234">
                  <c:v>-45.99449999999996</c:v>
                </c:pt>
                <c:pt idx="162235">
                  <c:v>-45.99249999999995</c:v>
                </c:pt>
                <c:pt idx="162236">
                  <c:v>-45.990499999999997</c:v>
                </c:pt>
                <c:pt idx="162237">
                  <c:v>-45.988499999999988</c:v>
                </c:pt>
                <c:pt idx="162238">
                  <c:v>-45.986499999999978</c:v>
                </c:pt>
                <c:pt idx="162239">
                  <c:v>-45.984499999999969</c:v>
                </c:pt>
                <c:pt idx="162240">
                  <c:v>-45.982499999999959</c:v>
                </c:pt>
                <c:pt idx="162241">
                  <c:v>-45.98049999999995</c:v>
                </c:pt>
                <c:pt idx="162242">
                  <c:v>-45.978499999999997</c:v>
                </c:pt>
                <c:pt idx="162243">
                  <c:v>-45.976499999999987</c:v>
                </c:pt>
                <c:pt idx="162244">
                  <c:v>-45.974499999999978</c:v>
                </c:pt>
                <c:pt idx="162245">
                  <c:v>-45.972499999999968</c:v>
                </c:pt>
                <c:pt idx="162246">
                  <c:v>-45.970499999999959</c:v>
                </c:pt>
                <c:pt idx="162247">
                  <c:v>-45.968499999999949</c:v>
                </c:pt>
                <c:pt idx="162248">
                  <c:v>-45.966499999999996</c:v>
                </c:pt>
                <c:pt idx="162249">
                  <c:v>-45.964499999999987</c:v>
                </c:pt>
                <c:pt idx="162250">
                  <c:v>-45.962499999999977</c:v>
                </c:pt>
                <c:pt idx="162251">
                  <c:v>-45.960499999999968</c:v>
                </c:pt>
                <c:pt idx="162252">
                  <c:v>-45.958499999999958</c:v>
                </c:pt>
                <c:pt idx="162253">
                  <c:v>-45.956500000000005</c:v>
                </c:pt>
                <c:pt idx="162254">
                  <c:v>-45.954499999999996</c:v>
                </c:pt>
                <c:pt idx="162255">
                  <c:v>-45.952499999999986</c:v>
                </c:pt>
                <c:pt idx="162256">
                  <c:v>-45.950499999999977</c:v>
                </c:pt>
                <c:pt idx="162257">
                  <c:v>-45.948499999999967</c:v>
                </c:pt>
                <c:pt idx="162258">
                  <c:v>-45.946499999999958</c:v>
                </c:pt>
                <c:pt idx="162259">
                  <c:v>-45.944500000000005</c:v>
                </c:pt>
                <c:pt idx="162260">
                  <c:v>-45.942499999999995</c:v>
                </c:pt>
                <c:pt idx="162261">
                  <c:v>-45.940499999999986</c:v>
                </c:pt>
                <c:pt idx="162262">
                  <c:v>-45.938499999999976</c:v>
                </c:pt>
                <c:pt idx="162263">
                  <c:v>-45.936499999999967</c:v>
                </c:pt>
                <c:pt idx="162264">
                  <c:v>-45.934499999999957</c:v>
                </c:pt>
                <c:pt idx="162265">
                  <c:v>-45.932500000000005</c:v>
                </c:pt>
                <c:pt idx="162266">
                  <c:v>-45.930499999999995</c:v>
                </c:pt>
                <c:pt idx="162267">
                  <c:v>-45.928499999999985</c:v>
                </c:pt>
                <c:pt idx="162268">
                  <c:v>-45.926499999999976</c:v>
                </c:pt>
                <c:pt idx="162269">
                  <c:v>-45.924499999999966</c:v>
                </c:pt>
                <c:pt idx="162270">
                  <c:v>-45.922499999999957</c:v>
                </c:pt>
                <c:pt idx="162271">
                  <c:v>-45.920500000000004</c:v>
                </c:pt>
                <c:pt idx="162272">
                  <c:v>-45.918499999999995</c:v>
                </c:pt>
                <c:pt idx="162273">
                  <c:v>-45.916499999999985</c:v>
                </c:pt>
                <c:pt idx="162274">
                  <c:v>-45.914499999999975</c:v>
                </c:pt>
                <c:pt idx="162275">
                  <c:v>-45.912499999999966</c:v>
                </c:pt>
                <c:pt idx="162276">
                  <c:v>-45.910499999999956</c:v>
                </c:pt>
                <c:pt idx="162277">
                  <c:v>-45.908500000000004</c:v>
                </c:pt>
                <c:pt idx="162278">
                  <c:v>-45.906499999999994</c:v>
                </c:pt>
                <c:pt idx="162279">
                  <c:v>-45.904499999999985</c:v>
                </c:pt>
                <c:pt idx="162280">
                  <c:v>-45.902499999999975</c:v>
                </c:pt>
                <c:pt idx="162281">
                  <c:v>-45.900499999999965</c:v>
                </c:pt>
                <c:pt idx="162282">
                  <c:v>-45.898499999999956</c:v>
                </c:pt>
                <c:pt idx="162283">
                  <c:v>-45.896500000000003</c:v>
                </c:pt>
                <c:pt idx="162284">
                  <c:v>-45.894499999999994</c:v>
                </c:pt>
                <c:pt idx="162285">
                  <c:v>-45.892499999999984</c:v>
                </c:pt>
                <c:pt idx="162286">
                  <c:v>-45.890499999999975</c:v>
                </c:pt>
                <c:pt idx="162287">
                  <c:v>-45.888499999999965</c:v>
                </c:pt>
                <c:pt idx="162288">
                  <c:v>-45.886499999999955</c:v>
                </c:pt>
                <c:pt idx="162289">
                  <c:v>-45.884500000000003</c:v>
                </c:pt>
                <c:pt idx="162290">
                  <c:v>-45.882499999999993</c:v>
                </c:pt>
                <c:pt idx="162291">
                  <c:v>-45.880499999999984</c:v>
                </c:pt>
                <c:pt idx="162292">
                  <c:v>-45.878499999999974</c:v>
                </c:pt>
                <c:pt idx="162293">
                  <c:v>-45.876499999999965</c:v>
                </c:pt>
                <c:pt idx="162294">
                  <c:v>-45.874499999999955</c:v>
                </c:pt>
                <c:pt idx="162295">
                  <c:v>-45.872500000000002</c:v>
                </c:pt>
                <c:pt idx="162296">
                  <c:v>-45.870499999999993</c:v>
                </c:pt>
                <c:pt idx="162297">
                  <c:v>-45.868499999999983</c:v>
                </c:pt>
                <c:pt idx="162298">
                  <c:v>-45.866499999999974</c:v>
                </c:pt>
                <c:pt idx="162299">
                  <c:v>-45.864499999999964</c:v>
                </c:pt>
                <c:pt idx="162300">
                  <c:v>-45.862499999999955</c:v>
                </c:pt>
                <c:pt idx="162301">
                  <c:v>-45.860500000000002</c:v>
                </c:pt>
                <c:pt idx="162302">
                  <c:v>-45.858499999999992</c:v>
                </c:pt>
                <c:pt idx="162303">
                  <c:v>-45.856499999999983</c:v>
                </c:pt>
                <c:pt idx="162304">
                  <c:v>-45.854499999999973</c:v>
                </c:pt>
                <c:pt idx="162305">
                  <c:v>-45.852499999999964</c:v>
                </c:pt>
                <c:pt idx="162306">
                  <c:v>-45.850499999999954</c:v>
                </c:pt>
                <c:pt idx="162307">
                  <c:v>-45.848500000000001</c:v>
                </c:pt>
                <c:pt idx="162308">
                  <c:v>-45.846499999999992</c:v>
                </c:pt>
                <c:pt idx="162309">
                  <c:v>-45.844499999999982</c:v>
                </c:pt>
                <c:pt idx="162310">
                  <c:v>-45.842499999999973</c:v>
                </c:pt>
                <c:pt idx="162311">
                  <c:v>-45.840499999999963</c:v>
                </c:pt>
                <c:pt idx="162312">
                  <c:v>-45.838499999999954</c:v>
                </c:pt>
                <c:pt idx="162313">
                  <c:v>-45.836500000000001</c:v>
                </c:pt>
                <c:pt idx="162314">
                  <c:v>-45.834499999999991</c:v>
                </c:pt>
                <c:pt idx="162315">
                  <c:v>-45.832499999999982</c:v>
                </c:pt>
                <c:pt idx="162316">
                  <c:v>-45.830499999999972</c:v>
                </c:pt>
                <c:pt idx="162317">
                  <c:v>-45.828499999999963</c:v>
                </c:pt>
                <c:pt idx="162318">
                  <c:v>-45.826499999999953</c:v>
                </c:pt>
                <c:pt idx="162319">
                  <c:v>-45.8245</c:v>
                </c:pt>
                <c:pt idx="162320">
                  <c:v>-45.822499999999991</c:v>
                </c:pt>
                <c:pt idx="162321">
                  <c:v>-45.820499999999981</c:v>
                </c:pt>
                <c:pt idx="162322">
                  <c:v>-45.818499999999972</c:v>
                </c:pt>
                <c:pt idx="162323">
                  <c:v>-45.816499999999962</c:v>
                </c:pt>
                <c:pt idx="162324">
                  <c:v>-45.814499999999953</c:v>
                </c:pt>
                <c:pt idx="162325">
                  <c:v>-45.8125</c:v>
                </c:pt>
                <c:pt idx="162326">
                  <c:v>-45.81049999999999</c:v>
                </c:pt>
                <c:pt idx="162327">
                  <c:v>-45.808499999999981</c:v>
                </c:pt>
                <c:pt idx="162328">
                  <c:v>-45.806499999999971</c:v>
                </c:pt>
                <c:pt idx="162329">
                  <c:v>-45.804499999999962</c:v>
                </c:pt>
                <c:pt idx="162330">
                  <c:v>-45.802499999999952</c:v>
                </c:pt>
                <c:pt idx="162331">
                  <c:v>-45.8005</c:v>
                </c:pt>
                <c:pt idx="162332">
                  <c:v>-45.79849999999999</c:v>
                </c:pt>
                <c:pt idx="162333">
                  <c:v>-45.79649999999998</c:v>
                </c:pt>
                <c:pt idx="162334">
                  <c:v>-45.794499999999971</c:v>
                </c:pt>
                <c:pt idx="162335">
                  <c:v>-45.792499999999961</c:v>
                </c:pt>
                <c:pt idx="162336">
                  <c:v>-45.790499999999952</c:v>
                </c:pt>
                <c:pt idx="162337">
                  <c:v>-45.788499999999999</c:v>
                </c:pt>
                <c:pt idx="162338">
                  <c:v>-45.78649999999999</c:v>
                </c:pt>
                <c:pt idx="162339">
                  <c:v>-45.78449999999998</c:v>
                </c:pt>
                <c:pt idx="162340">
                  <c:v>-45.78249999999997</c:v>
                </c:pt>
                <c:pt idx="162341">
                  <c:v>-45.780499999999961</c:v>
                </c:pt>
                <c:pt idx="162342">
                  <c:v>-45.778499999999951</c:v>
                </c:pt>
                <c:pt idx="162343">
                  <c:v>-45.776499999999999</c:v>
                </c:pt>
                <c:pt idx="162344">
                  <c:v>-45.774499999999989</c:v>
                </c:pt>
                <c:pt idx="162345">
                  <c:v>-45.77249999999998</c:v>
                </c:pt>
                <c:pt idx="162346">
                  <c:v>-45.77049999999997</c:v>
                </c:pt>
                <c:pt idx="162347">
                  <c:v>-45.76849999999996</c:v>
                </c:pt>
                <c:pt idx="162348">
                  <c:v>-45.766499999999951</c:v>
                </c:pt>
                <c:pt idx="162349">
                  <c:v>-45.764499999999998</c:v>
                </c:pt>
                <c:pt idx="162350">
                  <c:v>-45.762499999999989</c:v>
                </c:pt>
                <c:pt idx="162351">
                  <c:v>-45.760499999999979</c:v>
                </c:pt>
                <c:pt idx="162352">
                  <c:v>-45.75849999999997</c:v>
                </c:pt>
                <c:pt idx="162353">
                  <c:v>-45.75649999999996</c:v>
                </c:pt>
                <c:pt idx="162354">
                  <c:v>-45.75449999999995</c:v>
                </c:pt>
                <c:pt idx="162355">
                  <c:v>-45.752499999999998</c:v>
                </c:pt>
                <c:pt idx="162356">
                  <c:v>-45.750499999999988</c:v>
                </c:pt>
                <c:pt idx="162357">
                  <c:v>-45.748499999999979</c:v>
                </c:pt>
                <c:pt idx="162358">
                  <c:v>-45.746499999999969</c:v>
                </c:pt>
                <c:pt idx="162359">
                  <c:v>-45.74449999999996</c:v>
                </c:pt>
                <c:pt idx="162360">
                  <c:v>-45.74249999999995</c:v>
                </c:pt>
                <c:pt idx="162361">
                  <c:v>-45.740499999999997</c:v>
                </c:pt>
                <c:pt idx="162362">
                  <c:v>-45.738499999999988</c:v>
                </c:pt>
                <c:pt idx="162363">
                  <c:v>-45.736499999999978</c:v>
                </c:pt>
                <c:pt idx="162364">
                  <c:v>-45.734499999999969</c:v>
                </c:pt>
                <c:pt idx="162365">
                  <c:v>-45.732499999999959</c:v>
                </c:pt>
                <c:pt idx="162366">
                  <c:v>-45.73049999999995</c:v>
                </c:pt>
                <c:pt idx="162367">
                  <c:v>-45.728499999999997</c:v>
                </c:pt>
                <c:pt idx="162368">
                  <c:v>-45.726499999999987</c:v>
                </c:pt>
                <c:pt idx="162369">
                  <c:v>-45.724499999999978</c:v>
                </c:pt>
                <c:pt idx="162370">
                  <c:v>-45.722499999999968</c:v>
                </c:pt>
                <c:pt idx="162371">
                  <c:v>-45.720499999999959</c:v>
                </c:pt>
                <c:pt idx="162372">
                  <c:v>-45.718499999999949</c:v>
                </c:pt>
                <c:pt idx="162373">
                  <c:v>-45.716499999999996</c:v>
                </c:pt>
                <c:pt idx="162374">
                  <c:v>-45.714499999999987</c:v>
                </c:pt>
                <c:pt idx="162375">
                  <c:v>-45.712499999999977</c:v>
                </c:pt>
                <c:pt idx="162376">
                  <c:v>-45.710499999999968</c:v>
                </c:pt>
                <c:pt idx="162377">
                  <c:v>-45.708499999999958</c:v>
                </c:pt>
                <c:pt idx="162378">
                  <c:v>-45.706500000000005</c:v>
                </c:pt>
                <c:pt idx="162379">
                  <c:v>-45.704499999999996</c:v>
                </c:pt>
                <c:pt idx="162380">
                  <c:v>-45.702499999999986</c:v>
                </c:pt>
                <c:pt idx="162381">
                  <c:v>-45.700499999999977</c:v>
                </c:pt>
                <c:pt idx="162382">
                  <c:v>-45.698499999999967</c:v>
                </c:pt>
                <c:pt idx="162383">
                  <c:v>-45.696499999999958</c:v>
                </c:pt>
                <c:pt idx="162384">
                  <c:v>-45.694500000000005</c:v>
                </c:pt>
                <c:pt idx="162385">
                  <c:v>-45.692499999999995</c:v>
                </c:pt>
                <c:pt idx="162386">
                  <c:v>-45.690499999999986</c:v>
                </c:pt>
                <c:pt idx="162387">
                  <c:v>-45.688499999999976</c:v>
                </c:pt>
                <c:pt idx="162388">
                  <c:v>-45.686499999999967</c:v>
                </c:pt>
                <c:pt idx="162389">
                  <c:v>-45.684499999999957</c:v>
                </c:pt>
                <c:pt idx="162390">
                  <c:v>-45.682500000000005</c:v>
                </c:pt>
                <c:pt idx="162391">
                  <c:v>-45.680499999999995</c:v>
                </c:pt>
                <c:pt idx="162392">
                  <c:v>-45.678499999999985</c:v>
                </c:pt>
                <c:pt idx="162393">
                  <c:v>-45.676499999999976</c:v>
                </c:pt>
                <c:pt idx="162394">
                  <c:v>-45.674499999999966</c:v>
                </c:pt>
                <c:pt idx="162395">
                  <c:v>-45.672499999999957</c:v>
                </c:pt>
                <c:pt idx="162396">
                  <c:v>-45.670500000000004</c:v>
                </c:pt>
                <c:pt idx="162397">
                  <c:v>-45.668499999999995</c:v>
                </c:pt>
                <c:pt idx="162398">
                  <c:v>-45.666499999999985</c:v>
                </c:pt>
                <c:pt idx="162399">
                  <c:v>-45.664499999999975</c:v>
                </c:pt>
                <c:pt idx="162400">
                  <c:v>-45.662499999999966</c:v>
                </c:pt>
                <c:pt idx="162401">
                  <c:v>-45.660499999999956</c:v>
                </c:pt>
                <c:pt idx="162402">
                  <c:v>-45.658500000000004</c:v>
                </c:pt>
                <c:pt idx="162403">
                  <c:v>-45.656499999999994</c:v>
                </c:pt>
                <c:pt idx="162404">
                  <c:v>-45.654499999999985</c:v>
                </c:pt>
                <c:pt idx="162405">
                  <c:v>-45.652499999999975</c:v>
                </c:pt>
                <c:pt idx="162406">
                  <c:v>-45.650499999999965</c:v>
                </c:pt>
                <c:pt idx="162407">
                  <c:v>-45.648499999999956</c:v>
                </c:pt>
                <c:pt idx="162408">
                  <c:v>-45.646500000000003</c:v>
                </c:pt>
                <c:pt idx="162409">
                  <c:v>-45.644499999999994</c:v>
                </c:pt>
                <c:pt idx="162410">
                  <c:v>-45.642499999999984</c:v>
                </c:pt>
                <c:pt idx="162411">
                  <c:v>-45.640499999999975</c:v>
                </c:pt>
                <c:pt idx="162412">
                  <c:v>-45.638499999999965</c:v>
                </c:pt>
                <c:pt idx="162413">
                  <c:v>-45.636499999999955</c:v>
                </c:pt>
                <c:pt idx="162414">
                  <c:v>-45.634500000000003</c:v>
                </c:pt>
                <c:pt idx="162415">
                  <c:v>-45.632499999999993</c:v>
                </c:pt>
                <c:pt idx="162416">
                  <c:v>-45.630499999999984</c:v>
                </c:pt>
                <c:pt idx="162417">
                  <c:v>-45.628499999999974</c:v>
                </c:pt>
                <c:pt idx="162418">
                  <c:v>-45.626499999999965</c:v>
                </c:pt>
                <c:pt idx="162419">
                  <c:v>-45.624499999999955</c:v>
                </c:pt>
                <c:pt idx="162420">
                  <c:v>-45.622500000000002</c:v>
                </c:pt>
                <c:pt idx="162421">
                  <c:v>-45.620499999999993</c:v>
                </c:pt>
                <c:pt idx="162422">
                  <c:v>-45.618499999999983</c:v>
                </c:pt>
                <c:pt idx="162423">
                  <c:v>-45.616499999999974</c:v>
                </c:pt>
                <c:pt idx="162424">
                  <c:v>-45.614499999999964</c:v>
                </c:pt>
                <c:pt idx="162425">
                  <c:v>-45.612499999999955</c:v>
                </c:pt>
                <c:pt idx="162426">
                  <c:v>-45.610500000000002</c:v>
                </c:pt>
                <c:pt idx="162427">
                  <c:v>-45.608499999999992</c:v>
                </c:pt>
                <c:pt idx="162428">
                  <c:v>-45.606499999999983</c:v>
                </c:pt>
                <c:pt idx="162429">
                  <c:v>-45.604499999999973</c:v>
                </c:pt>
                <c:pt idx="162430">
                  <c:v>-45.602499999999964</c:v>
                </c:pt>
                <c:pt idx="162431">
                  <c:v>-45.600499999999954</c:v>
                </c:pt>
                <c:pt idx="162432">
                  <c:v>-45.598500000000001</c:v>
                </c:pt>
                <c:pt idx="162433">
                  <c:v>-45.596499999999992</c:v>
                </c:pt>
                <c:pt idx="162434">
                  <c:v>-45.594499999999982</c:v>
                </c:pt>
                <c:pt idx="162435">
                  <c:v>-45.592499999999973</c:v>
                </c:pt>
                <c:pt idx="162436">
                  <c:v>-45.590499999999963</c:v>
                </c:pt>
                <c:pt idx="162437">
                  <c:v>-45.588499999999954</c:v>
                </c:pt>
                <c:pt idx="162438">
                  <c:v>-45.586500000000001</c:v>
                </c:pt>
                <c:pt idx="162439">
                  <c:v>-45.584499999999991</c:v>
                </c:pt>
                <c:pt idx="162440">
                  <c:v>-45.582499999999982</c:v>
                </c:pt>
                <c:pt idx="162441">
                  <c:v>-45.580499999999972</c:v>
                </c:pt>
                <c:pt idx="162442">
                  <c:v>-45.578499999999963</c:v>
                </c:pt>
                <c:pt idx="162443">
                  <c:v>-45.576499999999953</c:v>
                </c:pt>
                <c:pt idx="162444">
                  <c:v>-45.5745</c:v>
                </c:pt>
                <c:pt idx="162445">
                  <c:v>-45.572499999999991</c:v>
                </c:pt>
                <c:pt idx="162446">
                  <c:v>-45.570499999999981</c:v>
                </c:pt>
                <c:pt idx="162447">
                  <c:v>-45.568499999999972</c:v>
                </c:pt>
                <c:pt idx="162448">
                  <c:v>-45.566499999999962</c:v>
                </c:pt>
                <c:pt idx="162449">
                  <c:v>-45.564499999999953</c:v>
                </c:pt>
                <c:pt idx="162450">
                  <c:v>-45.5625</c:v>
                </c:pt>
                <c:pt idx="162451">
                  <c:v>-45.56049999999999</c:v>
                </c:pt>
                <c:pt idx="162452">
                  <c:v>-45.558499999999981</c:v>
                </c:pt>
                <c:pt idx="162453">
                  <c:v>-45.556499999999971</c:v>
                </c:pt>
                <c:pt idx="162454">
                  <c:v>-45.554499999999962</c:v>
                </c:pt>
                <c:pt idx="162455">
                  <c:v>-45.552499999999952</c:v>
                </c:pt>
                <c:pt idx="162456">
                  <c:v>-45.5505</c:v>
                </c:pt>
                <c:pt idx="162457">
                  <c:v>-45.54849999999999</c:v>
                </c:pt>
                <c:pt idx="162458">
                  <c:v>-45.54649999999998</c:v>
                </c:pt>
                <c:pt idx="162459">
                  <c:v>-45.544499999999971</c:v>
                </c:pt>
                <c:pt idx="162460">
                  <c:v>-45.542499999999961</c:v>
                </c:pt>
                <c:pt idx="162461">
                  <c:v>-45.540499999999952</c:v>
                </c:pt>
                <c:pt idx="162462">
                  <c:v>-45.538499999999999</c:v>
                </c:pt>
                <c:pt idx="162463">
                  <c:v>-45.53649999999999</c:v>
                </c:pt>
                <c:pt idx="162464">
                  <c:v>-45.53449999999998</c:v>
                </c:pt>
                <c:pt idx="162465">
                  <c:v>-45.53249999999997</c:v>
                </c:pt>
                <c:pt idx="162466">
                  <c:v>-45.530499999999961</c:v>
                </c:pt>
                <c:pt idx="162467">
                  <c:v>-45.528499999999951</c:v>
                </c:pt>
                <c:pt idx="162468">
                  <c:v>-45.526499999999999</c:v>
                </c:pt>
                <c:pt idx="162469">
                  <c:v>-45.524499999999989</c:v>
                </c:pt>
                <c:pt idx="162470">
                  <c:v>-45.52249999999998</c:v>
                </c:pt>
                <c:pt idx="162471">
                  <c:v>-45.52049999999997</c:v>
                </c:pt>
                <c:pt idx="162472">
                  <c:v>-45.51849999999996</c:v>
                </c:pt>
                <c:pt idx="162473">
                  <c:v>-45.516499999999951</c:v>
                </c:pt>
                <c:pt idx="162474">
                  <c:v>-45.514499999999998</c:v>
                </c:pt>
                <c:pt idx="162475">
                  <c:v>-45.512499999999989</c:v>
                </c:pt>
                <c:pt idx="162476">
                  <c:v>-45.510499999999979</c:v>
                </c:pt>
                <c:pt idx="162477">
                  <c:v>-45.50849999999997</c:v>
                </c:pt>
                <c:pt idx="162478">
                  <c:v>-45.50649999999996</c:v>
                </c:pt>
                <c:pt idx="162479">
                  <c:v>-45.50449999999995</c:v>
                </c:pt>
                <c:pt idx="162480">
                  <c:v>-45.502499999999998</c:v>
                </c:pt>
                <c:pt idx="162481">
                  <c:v>-45.500499999999988</c:v>
                </c:pt>
                <c:pt idx="162482">
                  <c:v>-45.498499999999979</c:v>
                </c:pt>
                <c:pt idx="162483">
                  <c:v>-45.496499999999969</c:v>
                </c:pt>
                <c:pt idx="162484">
                  <c:v>-45.49449999999996</c:v>
                </c:pt>
                <c:pt idx="162485">
                  <c:v>-45.49249999999995</c:v>
                </c:pt>
                <c:pt idx="162486">
                  <c:v>-45.490499999999997</c:v>
                </c:pt>
                <c:pt idx="162487">
                  <c:v>-45.488499999999988</c:v>
                </c:pt>
                <c:pt idx="162488">
                  <c:v>-45.486499999999978</c:v>
                </c:pt>
                <c:pt idx="162489">
                  <c:v>-45.484499999999969</c:v>
                </c:pt>
                <c:pt idx="162490">
                  <c:v>-45.482499999999959</c:v>
                </c:pt>
                <c:pt idx="162491">
                  <c:v>-45.48049999999995</c:v>
                </c:pt>
                <c:pt idx="162492">
                  <c:v>-45.478499999999997</c:v>
                </c:pt>
                <c:pt idx="162493">
                  <c:v>-45.476499999999987</c:v>
                </c:pt>
                <c:pt idx="162494">
                  <c:v>-45.474499999999978</c:v>
                </c:pt>
                <c:pt idx="162495">
                  <c:v>-45.472499999999968</c:v>
                </c:pt>
                <c:pt idx="162496">
                  <c:v>-45.470499999999959</c:v>
                </c:pt>
                <c:pt idx="162497">
                  <c:v>-45.468499999999949</c:v>
                </c:pt>
                <c:pt idx="162498">
                  <c:v>-45.466499999999996</c:v>
                </c:pt>
                <c:pt idx="162499">
                  <c:v>-45.464499999999987</c:v>
                </c:pt>
                <c:pt idx="162500">
                  <c:v>-45.462499999999977</c:v>
                </c:pt>
                <c:pt idx="162501">
                  <c:v>-45.460499999999968</c:v>
                </c:pt>
                <c:pt idx="162502">
                  <c:v>-45.458499999999958</c:v>
                </c:pt>
                <c:pt idx="162503">
                  <c:v>-45.456500000000005</c:v>
                </c:pt>
                <c:pt idx="162504">
                  <c:v>-45.454499999999996</c:v>
                </c:pt>
                <c:pt idx="162505">
                  <c:v>-45.452499999999986</c:v>
                </c:pt>
                <c:pt idx="162506">
                  <c:v>-45.450499999999977</c:v>
                </c:pt>
                <c:pt idx="162507">
                  <c:v>-45.448499999999967</c:v>
                </c:pt>
                <c:pt idx="162508">
                  <c:v>-45.446499999999958</c:v>
                </c:pt>
                <c:pt idx="162509">
                  <c:v>-45.444500000000005</c:v>
                </c:pt>
                <c:pt idx="162510">
                  <c:v>-45.442499999999995</c:v>
                </c:pt>
                <c:pt idx="162511">
                  <c:v>-45.440499999999986</c:v>
                </c:pt>
                <c:pt idx="162512">
                  <c:v>-45.438499999999976</c:v>
                </c:pt>
                <c:pt idx="162513">
                  <c:v>-45.436499999999967</c:v>
                </c:pt>
                <c:pt idx="162514">
                  <c:v>-45.434499999999957</c:v>
                </c:pt>
                <c:pt idx="162515">
                  <c:v>-45.432500000000005</c:v>
                </c:pt>
                <c:pt idx="162516">
                  <c:v>-45.430499999999995</c:v>
                </c:pt>
                <c:pt idx="162517">
                  <c:v>-45.428499999999985</c:v>
                </c:pt>
                <c:pt idx="162518">
                  <c:v>-45.426499999999976</c:v>
                </c:pt>
                <c:pt idx="162519">
                  <c:v>-45.424499999999966</c:v>
                </c:pt>
                <c:pt idx="162520">
                  <c:v>-45.422499999999957</c:v>
                </c:pt>
                <c:pt idx="162521">
                  <c:v>-45.420500000000004</c:v>
                </c:pt>
                <c:pt idx="162522">
                  <c:v>-45.418499999999995</c:v>
                </c:pt>
                <c:pt idx="162523">
                  <c:v>-45.416499999999985</c:v>
                </c:pt>
                <c:pt idx="162524">
                  <c:v>-45.414499999999975</c:v>
                </c:pt>
                <c:pt idx="162525">
                  <c:v>-45.412499999999966</c:v>
                </c:pt>
                <c:pt idx="162526">
                  <c:v>-45.410499999999956</c:v>
                </c:pt>
                <c:pt idx="162527">
                  <c:v>-45.408500000000004</c:v>
                </c:pt>
                <c:pt idx="162528">
                  <c:v>-45.406499999999994</c:v>
                </c:pt>
                <c:pt idx="162529">
                  <c:v>-45.404499999999985</c:v>
                </c:pt>
                <c:pt idx="162530">
                  <c:v>-45.402499999999975</c:v>
                </c:pt>
                <c:pt idx="162531">
                  <c:v>-45.400499999999965</c:v>
                </c:pt>
                <c:pt idx="162532">
                  <c:v>-45.398499999999956</c:v>
                </c:pt>
                <c:pt idx="162533">
                  <c:v>-45.396500000000003</c:v>
                </c:pt>
                <c:pt idx="162534">
                  <c:v>-45.394499999999994</c:v>
                </c:pt>
                <c:pt idx="162535">
                  <c:v>-45.392499999999984</c:v>
                </c:pt>
                <c:pt idx="162536">
                  <c:v>-45.390499999999975</c:v>
                </c:pt>
                <c:pt idx="162537">
                  <c:v>-45.388499999999965</c:v>
                </c:pt>
                <c:pt idx="162538">
                  <c:v>-45.386499999999955</c:v>
                </c:pt>
                <c:pt idx="162539">
                  <c:v>-45.384500000000003</c:v>
                </c:pt>
                <c:pt idx="162540">
                  <c:v>-45.382499999999993</c:v>
                </c:pt>
                <c:pt idx="162541">
                  <c:v>-45.380499999999984</c:v>
                </c:pt>
                <c:pt idx="162542">
                  <c:v>-45.378499999999974</c:v>
                </c:pt>
                <c:pt idx="162543">
                  <c:v>-45.376499999999965</c:v>
                </c:pt>
                <c:pt idx="162544">
                  <c:v>-45.374499999999955</c:v>
                </c:pt>
                <c:pt idx="162545">
                  <c:v>-45.372500000000002</c:v>
                </c:pt>
                <c:pt idx="162546">
                  <c:v>-45.370499999999993</c:v>
                </c:pt>
                <c:pt idx="162547">
                  <c:v>-45.368499999999983</c:v>
                </c:pt>
                <c:pt idx="162548">
                  <c:v>-45.366499999999974</c:v>
                </c:pt>
                <c:pt idx="162549">
                  <c:v>-45.364499999999964</c:v>
                </c:pt>
                <c:pt idx="162550">
                  <c:v>-45.362499999999955</c:v>
                </c:pt>
                <c:pt idx="162551">
                  <c:v>-45.360500000000002</c:v>
                </c:pt>
                <c:pt idx="162552">
                  <c:v>-45.358499999999992</c:v>
                </c:pt>
                <c:pt idx="162553">
                  <c:v>-45.356499999999983</c:v>
                </c:pt>
                <c:pt idx="162554">
                  <c:v>-45.354499999999973</c:v>
                </c:pt>
                <c:pt idx="162555">
                  <c:v>-45.352499999999964</c:v>
                </c:pt>
                <c:pt idx="162556">
                  <c:v>-45.350499999999954</c:v>
                </c:pt>
                <c:pt idx="162557">
                  <c:v>-45.348500000000001</c:v>
                </c:pt>
                <c:pt idx="162558">
                  <c:v>-45.346499999999992</c:v>
                </c:pt>
                <c:pt idx="162559">
                  <c:v>-45.344499999999982</c:v>
                </c:pt>
                <c:pt idx="162560">
                  <c:v>-45.342499999999973</c:v>
                </c:pt>
                <c:pt idx="162561">
                  <c:v>-45.340499999999963</c:v>
                </c:pt>
                <c:pt idx="162562">
                  <c:v>-45.338499999999954</c:v>
                </c:pt>
                <c:pt idx="162563">
                  <c:v>-45.336500000000001</c:v>
                </c:pt>
                <c:pt idx="162564">
                  <c:v>-45.334499999999991</c:v>
                </c:pt>
                <c:pt idx="162565">
                  <c:v>-45.332499999999982</c:v>
                </c:pt>
                <c:pt idx="162566">
                  <c:v>-45.330499999999972</c:v>
                </c:pt>
                <c:pt idx="162567">
                  <c:v>-45.328499999999963</c:v>
                </c:pt>
                <c:pt idx="162568">
                  <c:v>-45.326499999999953</c:v>
                </c:pt>
                <c:pt idx="162569">
                  <c:v>-45.3245</c:v>
                </c:pt>
                <c:pt idx="162570">
                  <c:v>-45.322499999999991</c:v>
                </c:pt>
                <c:pt idx="162571">
                  <c:v>-45.320499999999981</c:v>
                </c:pt>
                <c:pt idx="162572">
                  <c:v>-45.318499999999972</c:v>
                </c:pt>
                <c:pt idx="162573">
                  <c:v>-45.316499999999962</c:v>
                </c:pt>
                <c:pt idx="162574">
                  <c:v>-45.314499999999953</c:v>
                </c:pt>
                <c:pt idx="162575">
                  <c:v>-45.3125</c:v>
                </c:pt>
                <c:pt idx="162576">
                  <c:v>-45.31049999999999</c:v>
                </c:pt>
                <c:pt idx="162577">
                  <c:v>-45.308499999999981</c:v>
                </c:pt>
                <c:pt idx="162578">
                  <c:v>-45.306499999999971</c:v>
                </c:pt>
                <c:pt idx="162579">
                  <c:v>-45.304499999999962</c:v>
                </c:pt>
                <c:pt idx="162580">
                  <c:v>-45.302499999999952</c:v>
                </c:pt>
                <c:pt idx="162581">
                  <c:v>-45.3005</c:v>
                </c:pt>
                <c:pt idx="162582">
                  <c:v>-45.29849999999999</c:v>
                </c:pt>
                <c:pt idx="162583">
                  <c:v>-45.29649999999998</c:v>
                </c:pt>
                <c:pt idx="162584">
                  <c:v>-45.294499999999971</c:v>
                </c:pt>
                <c:pt idx="162585">
                  <c:v>-45.292499999999961</c:v>
                </c:pt>
                <c:pt idx="162586">
                  <c:v>-45.290499999999952</c:v>
                </c:pt>
                <c:pt idx="162587">
                  <c:v>-45.288499999999999</c:v>
                </c:pt>
                <c:pt idx="162588">
                  <c:v>-45.28649999999999</c:v>
                </c:pt>
                <c:pt idx="162589">
                  <c:v>-45.28449999999998</c:v>
                </c:pt>
                <c:pt idx="162590">
                  <c:v>-45.28249999999997</c:v>
                </c:pt>
                <c:pt idx="162591">
                  <c:v>-45.280499999999961</c:v>
                </c:pt>
                <c:pt idx="162592">
                  <c:v>-45.278499999999951</c:v>
                </c:pt>
                <c:pt idx="162593">
                  <c:v>-45.276499999999999</c:v>
                </c:pt>
                <c:pt idx="162594">
                  <c:v>-45.274499999999989</c:v>
                </c:pt>
                <c:pt idx="162595">
                  <c:v>-45.27249999999998</c:v>
                </c:pt>
                <c:pt idx="162596">
                  <c:v>-45.27049999999997</c:v>
                </c:pt>
                <c:pt idx="162597">
                  <c:v>-45.26849999999996</c:v>
                </c:pt>
                <c:pt idx="162598">
                  <c:v>-45.266499999999951</c:v>
                </c:pt>
                <c:pt idx="162599">
                  <c:v>-45.264499999999998</c:v>
                </c:pt>
                <c:pt idx="162600">
                  <c:v>-45.262499999999989</c:v>
                </c:pt>
                <c:pt idx="162601">
                  <c:v>-45.260499999999979</c:v>
                </c:pt>
                <c:pt idx="162602">
                  <c:v>-45.25849999999997</c:v>
                </c:pt>
                <c:pt idx="162603">
                  <c:v>-45.25649999999996</c:v>
                </c:pt>
                <c:pt idx="162604">
                  <c:v>-45.25449999999995</c:v>
                </c:pt>
                <c:pt idx="162605">
                  <c:v>-45.252499999999998</c:v>
                </c:pt>
                <c:pt idx="162606">
                  <c:v>-45.250499999999988</c:v>
                </c:pt>
                <c:pt idx="162607">
                  <c:v>-45.248499999999979</c:v>
                </c:pt>
                <c:pt idx="162608">
                  <c:v>-45.246499999999969</c:v>
                </c:pt>
                <c:pt idx="162609">
                  <c:v>-45.24449999999996</c:v>
                </c:pt>
                <c:pt idx="162610">
                  <c:v>-45.24249999999995</c:v>
                </c:pt>
                <c:pt idx="162611">
                  <c:v>-45.240499999999997</c:v>
                </c:pt>
                <c:pt idx="162612">
                  <c:v>-45.238499999999988</c:v>
                </c:pt>
                <c:pt idx="162613">
                  <c:v>-45.236499999999978</c:v>
                </c:pt>
                <c:pt idx="162614">
                  <c:v>-45.234499999999969</c:v>
                </c:pt>
                <c:pt idx="162615">
                  <c:v>-45.232499999999959</c:v>
                </c:pt>
                <c:pt idx="162616">
                  <c:v>-45.23049999999995</c:v>
                </c:pt>
                <c:pt idx="162617">
                  <c:v>-45.228499999999997</c:v>
                </c:pt>
                <c:pt idx="162618">
                  <c:v>-45.226499999999987</c:v>
                </c:pt>
                <c:pt idx="162619">
                  <c:v>-45.224499999999978</c:v>
                </c:pt>
                <c:pt idx="162620">
                  <c:v>-45.222499999999968</c:v>
                </c:pt>
                <c:pt idx="162621">
                  <c:v>-45.220499999999959</c:v>
                </c:pt>
                <c:pt idx="162622">
                  <c:v>-45.218499999999949</c:v>
                </c:pt>
                <c:pt idx="162623">
                  <c:v>-45.216499999999996</c:v>
                </c:pt>
                <c:pt idx="162624">
                  <c:v>-45.214499999999987</c:v>
                </c:pt>
                <c:pt idx="162625">
                  <c:v>-45.212499999999977</c:v>
                </c:pt>
                <c:pt idx="162626">
                  <c:v>-45.210499999999968</c:v>
                </c:pt>
                <c:pt idx="162627">
                  <c:v>-45.208499999999958</c:v>
                </c:pt>
                <c:pt idx="162628">
                  <c:v>-45.206500000000005</c:v>
                </c:pt>
                <c:pt idx="162629">
                  <c:v>-45.204499999999996</c:v>
                </c:pt>
                <c:pt idx="162630">
                  <c:v>-45.202499999999986</c:v>
                </c:pt>
                <c:pt idx="162631">
                  <c:v>-45.200499999999977</c:v>
                </c:pt>
                <c:pt idx="162632">
                  <c:v>-45.198499999999967</c:v>
                </c:pt>
                <c:pt idx="162633">
                  <c:v>-45.196499999999958</c:v>
                </c:pt>
                <c:pt idx="162634">
                  <c:v>-45.194500000000005</c:v>
                </c:pt>
                <c:pt idx="162635">
                  <c:v>-45.192499999999995</c:v>
                </c:pt>
                <c:pt idx="162636">
                  <c:v>-45.190499999999986</c:v>
                </c:pt>
                <c:pt idx="162637">
                  <c:v>-45.188499999999976</c:v>
                </c:pt>
                <c:pt idx="162638">
                  <c:v>-45.186499999999967</c:v>
                </c:pt>
                <c:pt idx="162639">
                  <c:v>-45.184499999999957</c:v>
                </c:pt>
                <c:pt idx="162640">
                  <c:v>-45.182500000000005</c:v>
                </c:pt>
                <c:pt idx="162641">
                  <c:v>-45.180499999999995</c:v>
                </c:pt>
                <c:pt idx="162642">
                  <c:v>-45.178499999999985</c:v>
                </c:pt>
                <c:pt idx="162643">
                  <c:v>-45.176499999999976</c:v>
                </c:pt>
                <c:pt idx="162644">
                  <c:v>-45.174499999999966</c:v>
                </c:pt>
                <c:pt idx="162645">
                  <c:v>-45.172499999999957</c:v>
                </c:pt>
                <c:pt idx="162646">
                  <c:v>-45.170500000000004</c:v>
                </c:pt>
                <c:pt idx="162647">
                  <c:v>-45.168499999999995</c:v>
                </c:pt>
                <c:pt idx="162648">
                  <c:v>-45.166499999999985</c:v>
                </c:pt>
                <c:pt idx="162649">
                  <c:v>-45.164499999999975</c:v>
                </c:pt>
                <c:pt idx="162650">
                  <c:v>-45.162499999999966</c:v>
                </c:pt>
                <c:pt idx="162651">
                  <c:v>-45.160499999999956</c:v>
                </c:pt>
                <c:pt idx="162652">
                  <c:v>-45.158500000000004</c:v>
                </c:pt>
                <c:pt idx="162653">
                  <c:v>-45.156499999999994</c:v>
                </c:pt>
                <c:pt idx="162654">
                  <c:v>-45.154499999999985</c:v>
                </c:pt>
                <c:pt idx="162655">
                  <c:v>-45.152499999999975</c:v>
                </c:pt>
                <c:pt idx="162656">
                  <c:v>-45.150499999999965</c:v>
                </c:pt>
                <c:pt idx="162657">
                  <c:v>-45.148499999999956</c:v>
                </c:pt>
                <c:pt idx="162658">
                  <c:v>-45.146500000000003</c:v>
                </c:pt>
                <c:pt idx="162659">
                  <c:v>-45.144499999999994</c:v>
                </c:pt>
                <c:pt idx="162660">
                  <c:v>-45.142499999999984</c:v>
                </c:pt>
                <c:pt idx="162661">
                  <c:v>-45.140499999999975</c:v>
                </c:pt>
                <c:pt idx="162662">
                  <c:v>-45.138499999999965</c:v>
                </c:pt>
                <c:pt idx="162663">
                  <c:v>-45.136499999999955</c:v>
                </c:pt>
                <c:pt idx="162664">
                  <c:v>-45.134500000000003</c:v>
                </c:pt>
                <c:pt idx="162665">
                  <c:v>-45.132499999999993</c:v>
                </c:pt>
                <c:pt idx="162666">
                  <c:v>-45.130499999999984</c:v>
                </c:pt>
                <c:pt idx="162667">
                  <c:v>-45.128499999999974</c:v>
                </c:pt>
                <c:pt idx="162668">
                  <c:v>-45.126499999999965</c:v>
                </c:pt>
                <c:pt idx="162669">
                  <c:v>-45.124499999999955</c:v>
                </c:pt>
                <c:pt idx="162670">
                  <c:v>-45.122500000000002</c:v>
                </c:pt>
                <c:pt idx="162671">
                  <c:v>-45.120499999999993</c:v>
                </c:pt>
                <c:pt idx="162672">
                  <c:v>-45.118499999999983</c:v>
                </c:pt>
                <c:pt idx="162673">
                  <c:v>-45.116499999999974</c:v>
                </c:pt>
                <c:pt idx="162674">
                  <c:v>-45.114499999999964</c:v>
                </c:pt>
                <c:pt idx="162675">
                  <c:v>-45.112499999999955</c:v>
                </c:pt>
                <c:pt idx="162676">
                  <c:v>-45.110500000000002</c:v>
                </c:pt>
                <c:pt idx="162677">
                  <c:v>-45.108499999999992</c:v>
                </c:pt>
                <c:pt idx="162678">
                  <c:v>-45.106499999999983</c:v>
                </c:pt>
                <c:pt idx="162679">
                  <c:v>-45.104499999999973</c:v>
                </c:pt>
                <c:pt idx="162680">
                  <c:v>-45.102499999999964</c:v>
                </c:pt>
                <c:pt idx="162681">
                  <c:v>-45.100499999999954</c:v>
                </c:pt>
                <c:pt idx="162682">
                  <c:v>-45.098500000000001</c:v>
                </c:pt>
                <c:pt idx="162683">
                  <c:v>-45.096499999999992</c:v>
                </c:pt>
                <c:pt idx="162684">
                  <c:v>-45.094499999999982</c:v>
                </c:pt>
                <c:pt idx="162685">
                  <c:v>-45.092499999999973</c:v>
                </c:pt>
                <c:pt idx="162686">
                  <c:v>-45.090499999999963</c:v>
                </c:pt>
                <c:pt idx="162687">
                  <c:v>-45.088499999999954</c:v>
                </c:pt>
                <c:pt idx="162688">
                  <c:v>-45.086500000000001</c:v>
                </c:pt>
                <c:pt idx="162689">
                  <c:v>-45.084499999999991</c:v>
                </c:pt>
                <c:pt idx="162690">
                  <c:v>-45.082499999999982</c:v>
                </c:pt>
                <c:pt idx="162691">
                  <c:v>-45.080499999999972</c:v>
                </c:pt>
                <c:pt idx="162692">
                  <c:v>-45.078499999999963</c:v>
                </c:pt>
                <c:pt idx="162693">
                  <c:v>-45.076499999999953</c:v>
                </c:pt>
                <c:pt idx="162694">
                  <c:v>-45.0745</c:v>
                </c:pt>
                <c:pt idx="162695">
                  <c:v>-45.072499999999991</c:v>
                </c:pt>
                <c:pt idx="162696">
                  <c:v>-45.070499999999981</c:v>
                </c:pt>
                <c:pt idx="162697">
                  <c:v>-45.068499999999972</c:v>
                </c:pt>
                <c:pt idx="162698">
                  <c:v>-45.066499999999962</c:v>
                </c:pt>
                <c:pt idx="162699">
                  <c:v>-45.064499999999953</c:v>
                </c:pt>
                <c:pt idx="162700">
                  <c:v>-45.0625</c:v>
                </c:pt>
                <c:pt idx="162701">
                  <c:v>-45.06049999999999</c:v>
                </c:pt>
                <c:pt idx="162702">
                  <c:v>-45.058499999999981</c:v>
                </c:pt>
                <c:pt idx="162703">
                  <c:v>-45.056499999999971</c:v>
                </c:pt>
                <c:pt idx="162704">
                  <c:v>-45.054499999999962</c:v>
                </c:pt>
                <c:pt idx="162705">
                  <c:v>-45.052499999999952</c:v>
                </c:pt>
                <c:pt idx="162706">
                  <c:v>-45.0505</c:v>
                </c:pt>
                <c:pt idx="162707">
                  <c:v>-45.04849999999999</c:v>
                </c:pt>
                <c:pt idx="162708">
                  <c:v>-45.04649999999998</c:v>
                </c:pt>
                <c:pt idx="162709">
                  <c:v>-45.044499999999971</c:v>
                </c:pt>
                <c:pt idx="162710">
                  <c:v>-45.042499999999961</c:v>
                </c:pt>
                <c:pt idx="162711">
                  <c:v>-45.040499999999952</c:v>
                </c:pt>
                <c:pt idx="162712">
                  <c:v>-45.038499999999999</c:v>
                </c:pt>
                <c:pt idx="162713">
                  <c:v>-45.03649999999999</c:v>
                </c:pt>
                <c:pt idx="162714">
                  <c:v>-45.03449999999998</c:v>
                </c:pt>
                <c:pt idx="162715">
                  <c:v>-45.03249999999997</c:v>
                </c:pt>
                <c:pt idx="162716">
                  <c:v>-45.030499999999961</c:v>
                </c:pt>
                <c:pt idx="162717">
                  <c:v>-45.028499999999951</c:v>
                </c:pt>
                <c:pt idx="162718">
                  <c:v>-45.026499999999999</c:v>
                </c:pt>
                <c:pt idx="162719">
                  <c:v>-45.024499999999989</c:v>
                </c:pt>
                <c:pt idx="162720">
                  <c:v>-45.02249999999998</c:v>
                </c:pt>
                <c:pt idx="162721">
                  <c:v>-45.02049999999997</c:v>
                </c:pt>
                <c:pt idx="162722">
                  <c:v>-45.01849999999996</c:v>
                </c:pt>
                <c:pt idx="162723">
                  <c:v>-45.016499999999951</c:v>
                </c:pt>
                <c:pt idx="162724">
                  <c:v>-45.014499999999998</c:v>
                </c:pt>
                <c:pt idx="162725">
                  <c:v>-45.012499999999989</c:v>
                </c:pt>
                <c:pt idx="162726">
                  <c:v>-45.010499999999979</c:v>
                </c:pt>
                <c:pt idx="162727">
                  <c:v>-45.00849999999997</c:v>
                </c:pt>
                <c:pt idx="162728">
                  <c:v>-45.00649999999996</c:v>
                </c:pt>
                <c:pt idx="162729">
                  <c:v>-45.00449999999995</c:v>
                </c:pt>
                <c:pt idx="162730">
                  <c:v>-45.002499999999998</c:v>
                </c:pt>
                <c:pt idx="162731">
                  <c:v>-45.000499999999988</c:v>
                </c:pt>
                <c:pt idx="162732">
                  <c:v>-44.998499999999979</c:v>
                </c:pt>
                <c:pt idx="162733">
                  <c:v>-44.996499999999969</c:v>
                </c:pt>
                <c:pt idx="162734">
                  <c:v>-44.99449999999996</c:v>
                </c:pt>
                <c:pt idx="162735">
                  <c:v>-44.99249999999995</c:v>
                </c:pt>
                <c:pt idx="162736">
                  <c:v>-44.990499999999997</c:v>
                </c:pt>
                <c:pt idx="162737">
                  <c:v>-44.988499999999988</c:v>
                </c:pt>
                <c:pt idx="162738">
                  <c:v>-44.986499999999978</c:v>
                </c:pt>
                <c:pt idx="162739">
                  <c:v>-44.984499999999969</c:v>
                </c:pt>
                <c:pt idx="162740">
                  <c:v>-44.982499999999959</c:v>
                </c:pt>
                <c:pt idx="162741">
                  <c:v>-44.98049999999995</c:v>
                </c:pt>
                <c:pt idx="162742">
                  <c:v>-44.978499999999997</c:v>
                </c:pt>
                <c:pt idx="162743">
                  <c:v>-44.976499999999987</c:v>
                </c:pt>
                <c:pt idx="162744">
                  <c:v>-44.974499999999978</c:v>
                </c:pt>
                <c:pt idx="162745">
                  <c:v>-44.972499999999968</c:v>
                </c:pt>
                <c:pt idx="162746">
                  <c:v>-44.970499999999959</c:v>
                </c:pt>
                <c:pt idx="162747">
                  <c:v>-44.968499999999949</c:v>
                </c:pt>
                <c:pt idx="162748">
                  <c:v>-44.966499999999996</c:v>
                </c:pt>
                <c:pt idx="162749">
                  <c:v>-44.964499999999987</c:v>
                </c:pt>
                <c:pt idx="162750">
                  <c:v>-44.962499999999977</c:v>
                </c:pt>
                <c:pt idx="162751">
                  <c:v>-44.960499999999968</c:v>
                </c:pt>
                <c:pt idx="162752">
                  <c:v>-44.958499999999958</c:v>
                </c:pt>
                <c:pt idx="162753">
                  <c:v>-44.956500000000005</c:v>
                </c:pt>
                <c:pt idx="162754">
                  <c:v>-44.954499999999996</c:v>
                </c:pt>
                <c:pt idx="162755">
                  <c:v>-44.952499999999986</c:v>
                </c:pt>
                <c:pt idx="162756">
                  <c:v>-44.950499999999977</c:v>
                </c:pt>
                <c:pt idx="162757">
                  <c:v>-44.948499999999967</c:v>
                </c:pt>
                <c:pt idx="162758">
                  <c:v>-44.946499999999958</c:v>
                </c:pt>
                <c:pt idx="162759">
                  <c:v>-44.944500000000005</c:v>
                </c:pt>
                <c:pt idx="162760">
                  <c:v>-44.942499999999995</c:v>
                </c:pt>
                <c:pt idx="162761">
                  <c:v>-44.940499999999986</c:v>
                </c:pt>
                <c:pt idx="162762">
                  <c:v>-44.938499999999976</c:v>
                </c:pt>
                <c:pt idx="162763">
                  <c:v>-44.936499999999967</c:v>
                </c:pt>
                <c:pt idx="162764">
                  <c:v>-44.934499999999957</c:v>
                </c:pt>
                <c:pt idx="162765">
                  <c:v>-44.932500000000005</c:v>
                </c:pt>
                <c:pt idx="162766">
                  <c:v>-44.930499999999995</c:v>
                </c:pt>
                <c:pt idx="162767">
                  <c:v>-44.928499999999985</c:v>
                </c:pt>
                <c:pt idx="162768">
                  <c:v>-44.926499999999976</c:v>
                </c:pt>
                <c:pt idx="162769">
                  <c:v>-44.924499999999966</c:v>
                </c:pt>
                <c:pt idx="162770">
                  <c:v>-44.922499999999957</c:v>
                </c:pt>
                <c:pt idx="162771">
                  <c:v>-44.920500000000004</c:v>
                </c:pt>
                <c:pt idx="162772">
                  <c:v>-44.918499999999995</c:v>
                </c:pt>
                <c:pt idx="162773">
                  <c:v>-44.916499999999985</c:v>
                </c:pt>
                <c:pt idx="162774">
                  <c:v>-44.914499999999975</c:v>
                </c:pt>
                <c:pt idx="162775">
                  <c:v>-44.912499999999966</c:v>
                </c:pt>
                <c:pt idx="162776">
                  <c:v>-44.910499999999956</c:v>
                </c:pt>
                <c:pt idx="162777">
                  <c:v>-44.908500000000004</c:v>
                </c:pt>
                <c:pt idx="162778">
                  <c:v>-44.906499999999994</c:v>
                </c:pt>
                <c:pt idx="162779">
                  <c:v>-44.904499999999985</c:v>
                </c:pt>
                <c:pt idx="162780">
                  <c:v>-44.902499999999975</c:v>
                </c:pt>
                <c:pt idx="162781">
                  <c:v>-44.900499999999965</c:v>
                </c:pt>
                <c:pt idx="162782">
                  <c:v>-44.898499999999956</c:v>
                </c:pt>
                <c:pt idx="162783">
                  <c:v>-44.896500000000003</c:v>
                </c:pt>
                <c:pt idx="162784">
                  <c:v>-44.894499999999994</c:v>
                </c:pt>
                <c:pt idx="162785">
                  <c:v>-44.892499999999984</c:v>
                </c:pt>
                <c:pt idx="162786">
                  <c:v>-44.890499999999975</c:v>
                </c:pt>
                <c:pt idx="162787">
                  <c:v>-44.888499999999965</c:v>
                </c:pt>
                <c:pt idx="162788">
                  <c:v>-44.886499999999955</c:v>
                </c:pt>
                <c:pt idx="162789">
                  <c:v>-44.884500000000003</c:v>
                </c:pt>
                <c:pt idx="162790">
                  <c:v>-44.882499999999993</c:v>
                </c:pt>
                <c:pt idx="162791">
                  <c:v>-44.880499999999984</c:v>
                </c:pt>
                <c:pt idx="162792">
                  <c:v>-44.878499999999974</c:v>
                </c:pt>
                <c:pt idx="162793">
                  <c:v>-44.876499999999965</c:v>
                </c:pt>
                <c:pt idx="162794">
                  <c:v>-44.874499999999955</c:v>
                </c:pt>
                <c:pt idx="162795">
                  <c:v>-44.872500000000002</c:v>
                </c:pt>
                <c:pt idx="162796">
                  <c:v>-44.870499999999993</c:v>
                </c:pt>
                <c:pt idx="162797">
                  <c:v>-44.868499999999983</c:v>
                </c:pt>
                <c:pt idx="162798">
                  <c:v>-44.866499999999974</c:v>
                </c:pt>
                <c:pt idx="162799">
                  <c:v>-44.864499999999964</c:v>
                </c:pt>
                <c:pt idx="162800">
                  <c:v>-44.862499999999955</c:v>
                </c:pt>
                <c:pt idx="162801">
                  <c:v>-44.860500000000002</c:v>
                </c:pt>
                <c:pt idx="162802">
                  <c:v>-44.858499999999992</c:v>
                </c:pt>
                <c:pt idx="162803">
                  <c:v>-44.856499999999983</c:v>
                </c:pt>
                <c:pt idx="162804">
                  <c:v>-44.854499999999973</c:v>
                </c:pt>
                <c:pt idx="162805">
                  <c:v>-44.852499999999964</c:v>
                </c:pt>
                <c:pt idx="162806">
                  <c:v>-44.850499999999954</c:v>
                </c:pt>
                <c:pt idx="162807">
                  <c:v>-44.848500000000001</c:v>
                </c:pt>
                <c:pt idx="162808">
                  <c:v>-44.846499999999992</c:v>
                </c:pt>
                <c:pt idx="162809">
                  <c:v>-44.844499999999982</c:v>
                </c:pt>
                <c:pt idx="162810">
                  <c:v>-44.842499999999973</c:v>
                </c:pt>
                <c:pt idx="162811">
                  <c:v>-44.840499999999963</c:v>
                </c:pt>
                <c:pt idx="162812">
                  <c:v>-44.838499999999954</c:v>
                </c:pt>
                <c:pt idx="162813">
                  <c:v>-44.836500000000001</c:v>
                </c:pt>
                <c:pt idx="162814">
                  <c:v>-44.834499999999991</c:v>
                </c:pt>
                <c:pt idx="162815">
                  <c:v>-44.832499999999982</c:v>
                </c:pt>
                <c:pt idx="162816">
                  <c:v>-44.830499999999972</c:v>
                </c:pt>
                <c:pt idx="162817">
                  <c:v>-44.828499999999963</c:v>
                </c:pt>
                <c:pt idx="162818">
                  <c:v>-44.826499999999953</c:v>
                </c:pt>
                <c:pt idx="162819">
                  <c:v>-44.8245</c:v>
                </c:pt>
                <c:pt idx="162820">
                  <c:v>-44.822499999999991</c:v>
                </c:pt>
                <c:pt idx="162821">
                  <c:v>-44.820499999999981</c:v>
                </c:pt>
                <c:pt idx="162822">
                  <c:v>-44.818499999999972</c:v>
                </c:pt>
                <c:pt idx="162823">
                  <c:v>-44.816499999999962</c:v>
                </c:pt>
                <c:pt idx="162824">
                  <c:v>-44.814499999999953</c:v>
                </c:pt>
                <c:pt idx="162825">
                  <c:v>-44.8125</c:v>
                </c:pt>
                <c:pt idx="162826">
                  <c:v>-44.81049999999999</c:v>
                </c:pt>
                <c:pt idx="162827">
                  <c:v>-44.808499999999981</c:v>
                </c:pt>
                <c:pt idx="162828">
                  <c:v>-44.806499999999971</c:v>
                </c:pt>
                <c:pt idx="162829">
                  <c:v>-44.804499999999962</c:v>
                </c:pt>
                <c:pt idx="162830">
                  <c:v>-44.802499999999952</c:v>
                </c:pt>
                <c:pt idx="162831">
                  <c:v>-44.8005</c:v>
                </c:pt>
                <c:pt idx="162832">
                  <c:v>-44.79849999999999</c:v>
                </c:pt>
                <c:pt idx="162833">
                  <c:v>-44.79649999999998</c:v>
                </c:pt>
                <c:pt idx="162834">
                  <c:v>-44.794499999999971</c:v>
                </c:pt>
                <c:pt idx="162835">
                  <c:v>-44.792499999999961</c:v>
                </c:pt>
                <c:pt idx="162836">
                  <c:v>-44.790499999999952</c:v>
                </c:pt>
                <c:pt idx="162837">
                  <c:v>-44.788499999999999</c:v>
                </c:pt>
                <c:pt idx="162838">
                  <c:v>-44.78649999999999</c:v>
                </c:pt>
                <c:pt idx="162839">
                  <c:v>-44.78449999999998</c:v>
                </c:pt>
                <c:pt idx="162840">
                  <c:v>-44.78249999999997</c:v>
                </c:pt>
                <c:pt idx="162841">
                  <c:v>-44.780499999999961</c:v>
                </c:pt>
                <c:pt idx="162842">
                  <c:v>-44.778499999999951</c:v>
                </c:pt>
                <c:pt idx="162843">
                  <c:v>-44.776499999999999</c:v>
                </c:pt>
                <c:pt idx="162844">
                  <c:v>-44.774499999999989</c:v>
                </c:pt>
                <c:pt idx="162845">
                  <c:v>-44.77249999999998</c:v>
                </c:pt>
                <c:pt idx="162846">
                  <c:v>-44.77049999999997</c:v>
                </c:pt>
                <c:pt idx="162847">
                  <c:v>-44.76849999999996</c:v>
                </c:pt>
                <c:pt idx="162848">
                  <c:v>-44.766499999999951</c:v>
                </c:pt>
                <c:pt idx="162849">
                  <c:v>-44.764499999999998</c:v>
                </c:pt>
                <c:pt idx="162850">
                  <c:v>-44.762499999999989</c:v>
                </c:pt>
                <c:pt idx="162851">
                  <c:v>-44.760499999999979</c:v>
                </c:pt>
                <c:pt idx="162852">
                  <c:v>-44.75849999999997</c:v>
                </c:pt>
                <c:pt idx="162853">
                  <c:v>-44.75649999999996</c:v>
                </c:pt>
                <c:pt idx="162854">
                  <c:v>-44.75449999999995</c:v>
                </c:pt>
                <c:pt idx="162855">
                  <c:v>-44.752499999999998</c:v>
                </c:pt>
                <c:pt idx="162856">
                  <c:v>-44.750499999999988</c:v>
                </c:pt>
                <c:pt idx="162857">
                  <c:v>-44.748499999999979</c:v>
                </c:pt>
                <c:pt idx="162858">
                  <c:v>-44.746499999999969</c:v>
                </c:pt>
                <c:pt idx="162859">
                  <c:v>-44.74449999999996</c:v>
                </c:pt>
                <c:pt idx="162860">
                  <c:v>-44.74249999999995</c:v>
                </c:pt>
                <c:pt idx="162861">
                  <c:v>-44.740499999999997</c:v>
                </c:pt>
                <c:pt idx="162862">
                  <c:v>-44.738499999999988</c:v>
                </c:pt>
                <c:pt idx="162863">
                  <c:v>-44.736499999999978</c:v>
                </c:pt>
                <c:pt idx="162864">
                  <c:v>-44.734499999999969</c:v>
                </c:pt>
                <c:pt idx="162865">
                  <c:v>-44.732499999999959</c:v>
                </c:pt>
                <c:pt idx="162866">
                  <c:v>-44.73049999999995</c:v>
                </c:pt>
                <c:pt idx="162867">
                  <c:v>-44.728499999999997</c:v>
                </c:pt>
                <c:pt idx="162868">
                  <c:v>-44.726499999999987</c:v>
                </c:pt>
                <c:pt idx="162869">
                  <c:v>-44.724499999999978</c:v>
                </c:pt>
                <c:pt idx="162870">
                  <c:v>-44.722499999999968</c:v>
                </c:pt>
                <c:pt idx="162871">
                  <c:v>-44.720499999999959</c:v>
                </c:pt>
                <c:pt idx="162872">
                  <c:v>-44.718499999999949</c:v>
                </c:pt>
                <c:pt idx="162873">
                  <c:v>-44.716499999999996</c:v>
                </c:pt>
                <c:pt idx="162874">
                  <c:v>-44.714499999999987</c:v>
                </c:pt>
                <c:pt idx="162875">
                  <c:v>-44.712499999999977</c:v>
                </c:pt>
                <c:pt idx="162876">
                  <c:v>-44.710499999999968</c:v>
                </c:pt>
                <c:pt idx="162877">
                  <c:v>-44.708499999999958</c:v>
                </c:pt>
                <c:pt idx="162878">
                  <c:v>-44.706500000000005</c:v>
                </c:pt>
                <c:pt idx="162879">
                  <c:v>-44.704499999999996</c:v>
                </c:pt>
                <c:pt idx="162880">
                  <c:v>-44.702499999999986</c:v>
                </c:pt>
                <c:pt idx="162881">
                  <c:v>-44.700499999999977</c:v>
                </c:pt>
                <c:pt idx="162882">
                  <c:v>-44.698499999999967</c:v>
                </c:pt>
                <c:pt idx="162883">
                  <c:v>-44.696499999999958</c:v>
                </c:pt>
                <c:pt idx="162884">
                  <c:v>-44.694500000000005</c:v>
                </c:pt>
                <c:pt idx="162885">
                  <c:v>-44.692499999999995</c:v>
                </c:pt>
                <c:pt idx="162886">
                  <c:v>-44.690499999999986</c:v>
                </c:pt>
                <c:pt idx="162887">
                  <c:v>-44.688499999999976</c:v>
                </c:pt>
                <c:pt idx="162888">
                  <c:v>-44.686499999999967</c:v>
                </c:pt>
                <c:pt idx="162889">
                  <c:v>-44.684499999999957</c:v>
                </c:pt>
                <c:pt idx="162890">
                  <c:v>-44.682500000000005</c:v>
                </c:pt>
                <c:pt idx="162891">
                  <c:v>-44.680499999999995</c:v>
                </c:pt>
                <c:pt idx="162892">
                  <c:v>-44.678499999999985</c:v>
                </c:pt>
                <c:pt idx="162893">
                  <c:v>-44.676499999999976</c:v>
                </c:pt>
                <c:pt idx="162894">
                  <c:v>-44.674499999999966</c:v>
                </c:pt>
                <c:pt idx="162895">
                  <c:v>-44.672499999999957</c:v>
                </c:pt>
                <c:pt idx="162896">
                  <c:v>-44.670500000000004</c:v>
                </c:pt>
                <c:pt idx="162897">
                  <c:v>-44.668499999999995</c:v>
                </c:pt>
                <c:pt idx="162898">
                  <c:v>-44.666499999999985</c:v>
                </c:pt>
                <c:pt idx="162899">
                  <c:v>-44.664499999999975</c:v>
                </c:pt>
                <c:pt idx="162900">
                  <c:v>-44.662499999999966</c:v>
                </c:pt>
                <c:pt idx="162901">
                  <c:v>-44.660499999999956</c:v>
                </c:pt>
                <c:pt idx="162902">
                  <c:v>-44.658500000000004</c:v>
                </c:pt>
                <c:pt idx="162903">
                  <c:v>-44.656499999999994</c:v>
                </c:pt>
                <c:pt idx="162904">
                  <c:v>-44.654499999999985</c:v>
                </c:pt>
                <c:pt idx="162905">
                  <c:v>-44.652499999999975</c:v>
                </c:pt>
                <c:pt idx="162906">
                  <c:v>-44.650499999999965</c:v>
                </c:pt>
                <c:pt idx="162907">
                  <c:v>-44.648499999999956</c:v>
                </c:pt>
                <c:pt idx="162908">
                  <c:v>-44.646500000000003</c:v>
                </c:pt>
                <c:pt idx="162909">
                  <c:v>-44.644499999999994</c:v>
                </c:pt>
                <c:pt idx="162910">
                  <c:v>-44.642499999999984</c:v>
                </c:pt>
                <c:pt idx="162911">
                  <c:v>-44.640499999999975</c:v>
                </c:pt>
                <c:pt idx="162912">
                  <c:v>-44.638499999999965</c:v>
                </c:pt>
                <c:pt idx="162913">
                  <c:v>-44.636499999999955</c:v>
                </c:pt>
                <c:pt idx="162914">
                  <c:v>-44.634500000000003</c:v>
                </c:pt>
                <c:pt idx="162915">
                  <c:v>-44.632499999999993</c:v>
                </c:pt>
                <c:pt idx="162916">
                  <c:v>-44.630499999999984</c:v>
                </c:pt>
                <c:pt idx="162917">
                  <c:v>-44.628499999999974</c:v>
                </c:pt>
                <c:pt idx="162918">
                  <c:v>-44.626499999999965</c:v>
                </c:pt>
                <c:pt idx="162919">
                  <c:v>-44.624499999999955</c:v>
                </c:pt>
                <c:pt idx="162920">
                  <c:v>-44.622500000000002</c:v>
                </c:pt>
                <c:pt idx="162921">
                  <c:v>-44.620499999999993</c:v>
                </c:pt>
                <c:pt idx="162922">
                  <c:v>-44.618499999999983</c:v>
                </c:pt>
                <c:pt idx="162923">
                  <c:v>-44.616499999999974</c:v>
                </c:pt>
                <c:pt idx="162924">
                  <c:v>-44.614499999999964</c:v>
                </c:pt>
                <c:pt idx="162925">
                  <c:v>-44.612499999999955</c:v>
                </c:pt>
                <c:pt idx="162926">
                  <c:v>-44.610500000000002</c:v>
                </c:pt>
                <c:pt idx="162927">
                  <c:v>-44.608499999999992</c:v>
                </c:pt>
                <c:pt idx="162928">
                  <c:v>-44.606499999999983</c:v>
                </c:pt>
                <c:pt idx="162929">
                  <c:v>-44.604499999999973</c:v>
                </c:pt>
                <c:pt idx="162930">
                  <c:v>-44.602499999999964</c:v>
                </c:pt>
                <c:pt idx="162931">
                  <c:v>-44.600499999999954</c:v>
                </c:pt>
                <c:pt idx="162932">
                  <c:v>-44.598500000000001</c:v>
                </c:pt>
                <c:pt idx="162933">
                  <c:v>-44.596499999999992</c:v>
                </c:pt>
                <c:pt idx="162934">
                  <c:v>-44.594499999999982</c:v>
                </c:pt>
                <c:pt idx="162935">
                  <c:v>-44.592499999999973</c:v>
                </c:pt>
                <c:pt idx="162936">
                  <c:v>-44.590499999999963</c:v>
                </c:pt>
                <c:pt idx="162937">
                  <c:v>-44.588499999999954</c:v>
                </c:pt>
                <c:pt idx="162938">
                  <c:v>-44.586500000000001</c:v>
                </c:pt>
                <c:pt idx="162939">
                  <c:v>-44.584499999999991</c:v>
                </c:pt>
                <c:pt idx="162940">
                  <c:v>-44.582499999999982</c:v>
                </c:pt>
                <c:pt idx="162941">
                  <c:v>-44.580499999999972</c:v>
                </c:pt>
                <c:pt idx="162942">
                  <c:v>-44.578499999999963</c:v>
                </c:pt>
                <c:pt idx="162943">
                  <c:v>-44.576499999999953</c:v>
                </c:pt>
                <c:pt idx="162944">
                  <c:v>-44.5745</c:v>
                </c:pt>
                <c:pt idx="162945">
                  <c:v>-44.572499999999991</c:v>
                </c:pt>
                <c:pt idx="162946">
                  <c:v>-44.570499999999981</c:v>
                </c:pt>
                <c:pt idx="162947">
                  <c:v>-44.568499999999972</c:v>
                </c:pt>
                <c:pt idx="162948">
                  <c:v>-44.566499999999962</c:v>
                </c:pt>
                <c:pt idx="162949">
                  <c:v>-44.564499999999953</c:v>
                </c:pt>
                <c:pt idx="162950">
                  <c:v>-44.5625</c:v>
                </c:pt>
                <c:pt idx="162951">
                  <c:v>-44.56049999999999</c:v>
                </c:pt>
                <c:pt idx="162952">
                  <c:v>-44.558499999999981</c:v>
                </c:pt>
                <c:pt idx="162953">
                  <c:v>-44.556499999999971</c:v>
                </c:pt>
                <c:pt idx="162954">
                  <c:v>-44.554499999999962</c:v>
                </c:pt>
                <c:pt idx="162955">
                  <c:v>-44.552499999999952</c:v>
                </c:pt>
                <c:pt idx="162956">
                  <c:v>-44.5505</c:v>
                </c:pt>
                <c:pt idx="162957">
                  <c:v>-44.54849999999999</c:v>
                </c:pt>
                <c:pt idx="162958">
                  <c:v>-44.54649999999998</c:v>
                </c:pt>
                <c:pt idx="162959">
                  <c:v>-44.544499999999971</c:v>
                </c:pt>
                <c:pt idx="162960">
                  <c:v>-44.542499999999961</c:v>
                </c:pt>
                <c:pt idx="162961">
                  <c:v>-44.540499999999952</c:v>
                </c:pt>
                <c:pt idx="162962">
                  <c:v>-44.538499999999999</c:v>
                </c:pt>
                <c:pt idx="162963">
                  <c:v>-44.53649999999999</c:v>
                </c:pt>
                <c:pt idx="162964">
                  <c:v>-44.53449999999998</c:v>
                </c:pt>
                <c:pt idx="162965">
                  <c:v>-44.53249999999997</c:v>
                </c:pt>
                <c:pt idx="162966">
                  <c:v>-44.530499999999961</c:v>
                </c:pt>
                <c:pt idx="162967">
                  <c:v>-44.528499999999951</c:v>
                </c:pt>
                <c:pt idx="162968">
                  <c:v>-44.526499999999999</c:v>
                </c:pt>
                <c:pt idx="162969">
                  <c:v>-44.524499999999989</c:v>
                </c:pt>
                <c:pt idx="162970">
                  <c:v>-44.52249999999998</c:v>
                </c:pt>
                <c:pt idx="162971">
                  <c:v>-44.52049999999997</c:v>
                </c:pt>
                <c:pt idx="162972">
                  <c:v>-44.51849999999996</c:v>
                </c:pt>
                <c:pt idx="162973">
                  <c:v>-44.516499999999951</c:v>
                </c:pt>
                <c:pt idx="162974">
                  <c:v>-44.514499999999998</c:v>
                </c:pt>
                <c:pt idx="162975">
                  <c:v>-44.512499999999989</c:v>
                </c:pt>
                <c:pt idx="162976">
                  <c:v>-44.510499999999979</c:v>
                </c:pt>
                <c:pt idx="162977">
                  <c:v>-44.50849999999997</c:v>
                </c:pt>
                <c:pt idx="162978">
                  <c:v>-44.50649999999996</c:v>
                </c:pt>
                <c:pt idx="162979">
                  <c:v>-44.50449999999995</c:v>
                </c:pt>
                <c:pt idx="162980">
                  <c:v>-44.502499999999998</c:v>
                </c:pt>
                <c:pt idx="162981">
                  <c:v>-44.500499999999988</c:v>
                </c:pt>
                <c:pt idx="162982">
                  <c:v>-44.498499999999979</c:v>
                </c:pt>
                <c:pt idx="162983">
                  <c:v>-44.496499999999969</c:v>
                </c:pt>
                <c:pt idx="162984">
                  <c:v>-44.49449999999996</c:v>
                </c:pt>
                <c:pt idx="162985">
                  <c:v>-44.49249999999995</c:v>
                </c:pt>
                <c:pt idx="162986">
                  <c:v>-44.490499999999997</c:v>
                </c:pt>
                <c:pt idx="162987">
                  <c:v>-44.488499999999988</c:v>
                </c:pt>
                <c:pt idx="162988">
                  <c:v>-44.486499999999978</c:v>
                </c:pt>
                <c:pt idx="162989">
                  <c:v>-44.484499999999969</c:v>
                </c:pt>
                <c:pt idx="162990">
                  <c:v>-44.482499999999959</c:v>
                </c:pt>
                <c:pt idx="162991">
                  <c:v>-44.48049999999995</c:v>
                </c:pt>
                <c:pt idx="162992">
                  <c:v>-44.478499999999997</c:v>
                </c:pt>
                <c:pt idx="162993">
                  <c:v>-44.476499999999987</c:v>
                </c:pt>
                <c:pt idx="162994">
                  <c:v>-44.474499999999978</c:v>
                </c:pt>
                <c:pt idx="162995">
                  <c:v>-44.472499999999968</c:v>
                </c:pt>
                <c:pt idx="162996">
                  <c:v>-44.470499999999959</c:v>
                </c:pt>
                <c:pt idx="162997">
                  <c:v>-44.468499999999949</c:v>
                </c:pt>
                <c:pt idx="162998">
                  <c:v>-44.466499999999996</c:v>
                </c:pt>
                <c:pt idx="162999">
                  <c:v>-44.464499999999987</c:v>
                </c:pt>
                <c:pt idx="163000">
                  <c:v>-44.462499999999977</c:v>
                </c:pt>
                <c:pt idx="163001">
                  <c:v>-44.460499999999968</c:v>
                </c:pt>
                <c:pt idx="163002">
                  <c:v>-44.458499999999958</c:v>
                </c:pt>
                <c:pt idx="163003">
                  <c:v>-44.456500000000005</c:v>
                </c:pt>
                <c:pt idx="163004">
                  <c:v>-44.454499999999996</c:v>
                </c:pt>
                <c:pt idx="163005">
                  <c:v>-44.452499999999986</c:v>
                </c:pt>
                <c:pt idx="163006">
                  <c:v>-44.450499999999977</c:v>
                </c:pt>
                <c:pt idx="163007">
                  <c:v>-44.448499999999967</c:v>
                </c:pt>
                <c:pt idx="163008">
                  <c:v>-44.446499999999958</c:v>
                </c:pt>
                <c:pt idx="163009">
                  <c:v>-44.444500000000005</c:v>
                </c:pt>
                <c:pt idx="163010">
                  <c:v>-44.442499999999995</c:v>
                </c:pt>
                <c:pt idx="163011">
                  <c:v>-44.440499999999986</c:v>
                </c:pt>
                <c:pt idx="163012">
                  <c:v>-44.438499999999976</c:v>
                </c:pt>
                <c:pt idx="163013">
                  <c:v>-44.436499999999967</c:v>
                </c:pt>
                <c:pt idx="163014">
                  <c:v>-44.434499999999957</c:v>
                </c:pt>
                <c:pt idx="163015">
                  <c:v>-44.432500000000005</c:v>
                </c:pt>
                <c:pt idx="163016">
                  <c:v>-44.430499999999995</c:v>
                </c:pt>
                <c:pt idx="163017">
                  <c:v>-44.428499999999985</c:v>
                </c:pt>
                <c:pt idx="163018">
                  <c:v>-44.426499999999976</c:v>
                </c:pt>
                <c:pt idx="163019">
                  <c:v>-44.424499999999966</c:v>
                </c:pt>
                <c:pt idx="163020">
                  <c:v>-44.422499999999957</c:v>
                </c:pt>
                <c:pt idx="163021">
                  <c:v>-44.420500000000004</c:v>
                </c:pt>
                <c:pt idx="163022">
                  <c:v>-44.418499999999995</c:v>
                </c:pt>
                <c:pt idx="163023">
                  <c:v>-44.416499999999985</c:v>
                </c:pt>
                <c:pt idx="163024">
                  <c:v>-44.414499999999975</c:v>
                </c:pt>
                <c:pt idx="163025">
                  <c:v>-44.412499999999966</c:v>
                </c:pt>
                <c:pt idx="163026">
                  <c:v>-44.410499999999956</c:v>
                </c:pt>
                <c:pt idx="163027">
                  <c:v>-44.408500000000004</c:v>
                </c:pt>
                <c:pt idx="163028">
                  <c:v>-44.406499999999994</c:v>
                </c:pt>
                <c:pt idx="163029">
                  <c:v>-44.404499999999985</c:v>
                </c:pt>
                <c:pt idx="163030">
                  <c:v>-44.402499999999975</c:v>
                </c:pt>
                <c:pt idx="163031">
                  <c:v>-44.400499999999965</c:v>
                </c:pt>
                <c:pt idx="163032">
                  <c:v>-44.398499999999956</c:v>
                </c:pt>
                <c:pt idx="163033">
                  <c:v>-44.396500000000003</c:v>
                </c:pt>
                <c:pt idx="163034">
                  <c:v>-44.394499999999994</c:v>
                </c:pt>
                <c:pt idx="163035">
                  <c:v>-44.392499999999984</c:v>
                </c:pt>
                <c:pt idx="163036">
                  <c:v>-44.390499999999975</c:v>
                </c:pt>
                <c:pt idx="163037">
                  <c:v>-44.388499999999965</c:v>
                </c:pt>
                <c:pt idx="163038">
                  <c:v>-44.386499999999955</c:v>
                </c:pt>
                <c:pt idx="163039">
                  <c:v>-44.384500000000003</c:v>
                </c:pt>
                <c:pt idx="163040">
                  <c:v>-44.382499999999993</c:v>
                </c:pt>
                <c:pt idx="163041">
                  <c:v>-44.380499999999984</c:v>
                </c:pt>
                <c:pt idx="163042">
                  <c:v>-44.378499999999974</c:v>
                </c:pt>
                <c:pt idx="163043">
                  <c:v>-44.376499999999965</c:v>
                </c:pt>
                <c:pt idx="163044">
                  <c:v>-44.374499999999955</c:v>
                </c:pt>
                <c:pt idx="163045">
                  <c:v>-44.372500000000002</c:v>
                </c:pt>
                <c:pt idx="163046">
                  <c:v>-44.370499999999993</c:v>
                </c:pt>
                <c:pt idx="163047">
                  <c:v>-44.368499999999983</c:v>
                </c:pt>
                <c:pt idx="163048">
                  <c:v>-44.366499999999974</c:v>
                </c:pt>
                <c:pt idx="163049">
                  <c:v>-44.364499999999964</c:v>
                </c:pt>
                <c:pt idx="163050">
                  <c:v>-44.362499999999955</c:v>
                </c:pt>
                <c:pt idx="163051">
                  <c:v>-44.360500000000002</c:v>
                </c:pt>
                <c:pt idx="163052">
                  <c:v>-44.358499999999992</c:v>
                </c:pt>
                <c:pt idx="163053">
                  <c:v>-44.356499999999983</c:v>
                </c:pt>
                <c:pt idx="163054">
                  <c:v>-44.354499999999973</c:v>
                </c:pt>
                <c:pt idx="163055">
                  <c:v>-44.352499999999964</c:v>
                </c:pt>
                <c:pt idx="163056">
                  <c:v>-44.350499999999954</c:v>
                </c:pt>
                <c:pt idx="163057">
                  <c:v>-44.348500000000001</c:v>
                </c:pt>
                <c:pt idx="163058">
                  <c:v>-44.346499999999992</c:v>
                </c:pt>
                <c:pt idx="163059">
                  <c:v>-44.344499999999982</c:v>
                </c:pt>
                <c:pt idx="163060">
                  <c:v>-44.342499999999973</c:v>
                </c:pt>
                <c:pt idx="163061">
                  <c:v>-44.340499999999963</c:v>
                </c:pt>
                <c:pt idx="163062">
                  <c:v>-44.338499999999954</c:v>
                </c:pt>
                <c:pt idx="163063">
                  <c:v>-44.336500000000001</c:v>
                </c:pt>
                <c:pt idx="163064">
                  <c:v>-44.334499999999991</c:v>
                </c:pt>
                <c:pt idx="163065">
                  <c:v>-44.332499999999982</c:v>
                </c:pt>
                <c:pt idx="163066">
                  <c:v>-44.330499999999972</c:v>
                </c:pt>
                <c:pt idx="163067">
                  <c:v>-44.328499999999963</c:v>
                </c:pt>
                <c:pt idx="163068">
                  <c:v>-44.326499999999953</c:v>
                </c:pt>
                <c:pt idx="163069">
                  <c:v>-44.3245</c:v>
                </c:pt>
                <c:pt idx="163070">
                  <c:v>-44.322499999999991</c:v>
                </c:pt>
                <c:pt idx="163071">
                  <c:v>-44.320499999999981</c:v>
                </c:pt>
                <c:pt idx="163072">
                  <c:v>-44.318499999999972</c:v>
                </c:pt>
                <c:pt idx="163073">
                  <c:v>-44.316499999999962</c:v>
                </c:pt>
                <c:pt idx="163074">
                  <c:v>-44.314499999999953</c:v>
                </c:pt>
                <c:pt idx="163075">
                  <c:v>-44.3125</c:v>
                </c:pt>
                <c:pt idx="163076">
                  <c:v>-44.31049999999999</c:v>
                </c:pt>
                <c:pt idx="163077">
                  <c:v>-44.308499999999981</c:v>
                </c:pt>
                <c:pt idx="163078">
                  <c:v>-44.306499999999971</c:v>
                </c:pt>
                <c:pt idx="163079">
                  <c:v>-44.304499999999962</c:v>
                </c:pt>
                <c:pt idx="163080">
                  <c:v>-44.302499999999952</c:v>
                </c:pt>
                <c:pt idx="163081">
                  <c:v>-44.3005</c:v>
                </c:pt>
                <c:pt idx="163082">
                  <c:v>-44.29849999999999</c:v>
                </c:pt>
                <c:pt idx="163083">
                  <c:v>-44.29649999999998</c:v>
                </c:pt>
                <c:pt idx="163084">
                  <c:v>-44.294499999999971</c:v>
                </c:pt>
                <c:pt idx="163085">
                  <c:v>-44.292499999999961</c:v>
                </c:pt>
                <c:pt idx="163086">
                  <c:v>-44.290499999999952</c:v>
                </c:pt>
                <c:pt idx="163087">
                  <c:v>-44.288499999999999</c:v>
                </c:pt>
                <c:pt idx="163088">
                  <c:v>-44.28649999999999</c:v>
                </c:pt>
                <c:pt idx="163089">
                  <c:v>-44.28449999999998</c:v>
                </c:pt>
                <c:pt idx="163090">
                  <c:v>-44.28249999999997</c:v>
                </c:pt>
                <c:pt idx="163091">
                  <c:v>-44.280499999999961</c:v>
                </c:pt>
                <c:pt idx="163092">
                  <c:v>-44.278499999999951</c:v>
                </c:pt>
                <c:pt idx="163093">
                  <c:v>-44.276499999999999</c:v>
                </c:pt>
                <c:pt idx="163094">
                  <c:v>-44.274499999999989</c:v>
                </c:pt>
                <c:pt idx="163095">
                  <c:v>-44.27249999999998</c:v>
                </c:pt>
                <c:pt idx="163096">
                  <c:v>-44.27049999999997</c:v>
                </c:pt>
                <c:pt idx="163097">
                  <c:v>-44.26849999999996</c:v>
                </c:pt>
                <c:pt idx="163098">
                  <c:v>-44.266499999999951</c:v>
                </c:pt>
                <c:pt idx="163099">
                  <c:v>-44.264499999999998</c:v>
                </c:pt>
                <c:pt idx="163100">
                  <c:v>-44.262499999999989</c:v>
                </c:pt>
                <c:pt idx="163101">
                  <c:v>-44.260499999999979</c:v>
                </c:pt>
                <c:pt idx="163102">
                  <c:v>-44.25849999999997</c:v>
                </c:pt>
                <c:pt idx="163103">
                  <c:v>-44.25649999999996</c:v>
                </c:pt>
                <c:pt idx="163104">
                  <c:v>-44.25449999999995</c:v>
                </c:pt>
                <c:pt idx="163105">
                  <c:v>-44.252499999999998</c:v>
                </c:pt>
                <c:pt idx="163106">
                  <c:v>-44.250499999999988</c:v>
                </c:pt>
                <c:pt idx="163107">
                  <c:v>-44.248499999999979</c:v>
                </c:pt>
                <c:pt idx="163108">
                  <c:v>-44.246499999999969</c:v>
                </c:pt>
                <c:pt idx="163109">
                  <c:v>-44.24449999999996</c:v>
                </c:pt>
                <c:pt idx="163110">
                  <c:v>-44.24249999999995</c:v>
                </c:pt>
                <c:pt idx="163111">
                  <c:v>-44.240499999999997</c:v>
                </c:pt>
                <c:pt idx="163112">
                  <c:v>-44.238499999999988</c:v>
                </c:pt>
                <c:pt idx="163113">
                  <c:v>-44.236499999999978</c:v>
                </c:pt>
                <c:pt idx="163114">
                  <c:v>-44.234499999999969</c:v>
                </c:pt>
                <c:pt idx="163115">
                  <c:v>-44.232499999999959</c:v>
                </c:pt>
                <c:pt idx="163116">
                  <c:v>-44.23049999999995</c:v>
                </c:pt>
                <c:pt idx="163117">
                  <c:v>-44.228499999999997</c:v>
                </c:pt>
                <c:pt idx="163118">
                  <c:v>-44.226499999999987</c:v>
                </c:pt>
                <c:pt idx="163119">
                  <c:v>-44.224499999999978</c:v>
                </c:pt>
                <c:pt idx="163120">
                  <c:v>-44.222499999999968</c:v>
                </c:pt>
                <c:pt idx="163121">
                  <c:v>-44.220499999999959</c:v>
                </c:pt>
                <c:pt idx="163122">
                  <c:v>-44.218499999999949</c:v>
                </c:pt>
                <c:pt idx="163123">
                  <c:v>-44.216499999999996</c:v>
                </c:pt>
                <c:pt idx="163124">
                  <c:v>-44.214499999999987</c:v>
                </c:pt>
                <c:pt idx="163125">
                  <c:v>-44.212499999999977</c:v>
                </c:pt>
                <c:pt idx="163126">
                  <c:v>-44.210499999999968</c:v>
                </c:pt>
                <c:pt idx="163127">
                  <c:v>-44.208499999999958</c:v>
                </c:pt>
                <c:pt idx="163128">
                  <c:v>-44.206500000000005</c:v>
                </c:pt>
                <c:pt idx="163129">
                  <c:v>-44.204499999999996</c:v>
                </c:pt>
                <c:pt idx="163130">
                  <c:v>-44.202499999999986</c:v>
                </c:pt>
                <c:pt idx="163131">
                  <c:v>-44.200499999999977</c:v>
                </c:pt>
                <c:pt idx="163132">
                  <c:v>-44.198499999999967</c:v>
                </c:pt>
                <c:pt idx="163133">
                  <c:v>-44.196499999999958</c:v>
                </c:pt>
                <c:pt idx="163134">
                  <c:v>-44.194500000000005</c:v>
                </c:pt>
                <c:pt idx="163135">
                  <c:v>-44.192499999999995</c:v>
                </c:pt>
                <c:pt idx="163136">
                  <c:v>-44.190499999999986</c:v>
                </c:pt>
                <c:pt idx="163137">
                  <c:v>-44.188499999999976</c:v>
                </c:pt>
                <c:pt idx="163138">
                  <c:v>-44.186499999999967</c:v>
                </c:pt>
                <c:pt idx="163139">
                  <c:v>-44.184499999999957</c:v>
                </c:pt>
                <c:pt idx="163140">
                  <c:v>-44.182500000000005</c:v>
                </c:pt>
                <c:pt idx="163141">
                  <c:v>-44.180499999999995</c:v>
                </c:pt>
                <c:pt idx="163142">
                  <c:v>-44.178499999999985</c:v>
                </c:pt>
                <c:pt idx="163143">
                  <c:v>-44.176499999999976</c:v>
                </c:pt>
                <c:pt idx="163144">
                  <c:v>-44.174499999999966</c:v>
                </c:pt>
                <c:pt idx="163145">
                  <c:v>-44.172499999999957</c:v>
                </c:pt>
                <c:pt idx="163146">
                  <c:v>-44.170500000000004</c:v>
                </c:pt>
                <c:pt idx="163147">
                  <c:v>-44.168499999999995</c:v>
                </c:pt>
                <c:pt idx="163148">
                  <c:v>-44.166499999999985</c:v>
                </c:pt>
                <c:pt idx="163149">
                  <c:v>-44.164499999999975</c:v>
                </c:pt>
                <c:pt idx="163150">
                  <c:v>-44.162499999999966</c:v>
                </c:pt>
                <c:pt idx="163151">
                  <c:v>-44.160499999999956</c:v>
                </c:pt>
                <c:pt idx="163152">
                  <c:v>-44.158500000000004</c:v>
                </c:pt>
                <c:pt idx="163153">
                  <c:v>-44.156499999999994</c:v>
                </c:pt>
                <c:pt idx="163154">
                  <c:v>-44.154499999999985</c:v>
                </c:pt>
                <c:pt idx="163155">
                  <c:v>-44.152499999999975</c:v>
                </c:pt>
                <c:pt idx="163156">
                  <c:v>-44.150499999999965</c:v>
                </c:pt>
                <c:pt idx="163157">
                  <c:v>-44.148499999999956</c:v>
                </c:pt>
                <c:pt idx="163158">
                  <c:v>-44.146500000000003</c:v>
                </c:pt>
                <c:pt idx="163159">
                  <c:v>-44.144499999999994</c:v>
                </c:pt>
                <c:pt idx="163160">
                  <c:v>-44.142499999999984</c:v>
                </c:pt>
                <c:pt idx="163161">
                  <c:v>-44.140499999999975</c:v>
                </c:pt>
                <c:pt idx="163162">
                  <c:v>-44.138499999999965</c:v>
                </c:pt>
                <c:pt idx="163163">
                  <c:v>-44.136499999999955</c:v>
                </c:pt>
                <c:pt idx="163164">
                  <c:v>-44.134500000000003</c:v>
                </c:pt>
                <c:pt idx="163165">
                  <c:v>-44.132499999999993</c:v>
                </c:pt>
                <c:pt idx="163166">
                  <c:v>-44.130499999999984</c:v>
                </c:pt>
                <c:pt idx="163167">
                  <c:v>-44.128499999999974</c:v>
                </c:pt>
                <c:pt idx="163168">
                  <c:v>-44.126499999999965</c:v>
                </c:pt>
                <c:pt idx="163169">
                  <c:v>-44.124499999999955</c:v>
                </c:pt>
                <c:pt idx="163170">
                  <c:v>-44.122500000000002</c:v>
                </c:pt>
                <c:pt idx="163171">
                  <c:v>-44.120499999999993</c:v>
                </c:pt>
                <c:pt idx="163172">
                  <c:v>-44.118499999999983</c:v>
                </c:pt>
                <c:pt idx="163173">
                  <c:v>-44.116499999999974</c:v>
                </c:pt>
                <c:pt idx="163174">
                  <c:v>-44.114499999999964</c:v>
                </c:pt>
                <c:pt idx="163175">
                  <c:v>-44.112499999999955</c:v>
                </c:pt>
                <c:pt idx="163176">
                  <c:v>-44.110500000000002</c:v>
                </c:pt>
                <c:pt idx="163177">
                  <c:v>-44.108499999999992</c:v>
                </c:pt>
                <c:pt idx="163178">
                  <c:v>-44.106499999999983</c:v>
                </c:pt>
                <c:pt idx="163179">
                  <c:v>-44.104499999999973</c:v>
                </c:pt>
                <c:pt idx="163180">
                  <c:v>-44.102499999999964</c:v>
                </c:pt>
                <c:pt idx="163181">
                  <c:v>-44.100499999999954</c:v>
                </c:pt>
                <c:pt idx="163182">
                  <c:v>-44.098500000000001</c:v>
                </c:pt>
                <c:pt idx="163183">
                  <c:v>-44.096499999999992</c:v>
                </c:pt>
                <c:pt idx="163184">
                  <c:v>-44.094499999999982</c:v>
                </c:pt>
                <c:pt idx="163185">
                  <c:v>-44.092499999999973</c:v>
                </c:pt>
                <c:pt idx="163186">
                  <c:v>-44.090499999999963</c:v>
                </c:pt>
                <c:pt idx="163187">
                  <c:v>-44.088499999999954</c:v>
                </c:pt>
                <c:pt idx="163188">
                  <c:v>-44.086500000000001</c:v>
                </c:pt>
                <c:pt idx="163189">
                  <c:v>-44.084499999999991</c:v>
                </c:pt>
                <c:pt idx="163190">
                  <c:v>-44.082499999999982</c:v>
                </c:pt>
                <c:pt idx="163191">
                  <c:v>-44.080499999999972</c:v>
                </c:pt>
                <c:pt idx="163192">
                  <c:v>-44.078499999999963</c:v>
                </c:pt>
                <c:pt idx="163193">
                  <c:v>-44.076499999999953</c:v>
                </c:pt>
                <c:pt idx="163194">
                  <c:v>-44.0745</c:v>
                </c:pt>
                <c:pt idx="163195">
                  <c:v>-44.072499999999991</c:v>
                </c:pt>
                <c:pt idx="163196">
                  <c:v>-44.070499999999981</c:v>
                </c:pt>
                <c:pt idx="163197">
                  <c:v>-44.068499999999972</c:v>
                </c:pt>
                <c:pt idx="163198">
                  <c:v>-44.066499999999962</c:v>
                </c:pt>
                <c:pt idx="163199">
                  <c:v>-44.064499999999953</c:v>
                </c:pt>
                <c:pt idx="163200">
                  <c:v>-44.0625</c:v>
                </c:pt>
                <c:pt idx="163201">
                  <c:v>-44.06049999999999</c:v>
                </c:pt>
                <c:pt idx="163202">
                  <c:v>-44.058499999999981</c:v>
                </c:pt>
                <c:pt idx="163203">
                  <c:v>-44.056499999999971</c:v>
                </c:pt>
                <c:pt idx="163204">
                  <c:v>-44.054499999999962</c:v>
                </c:pt>
                <c:pt idx="163205">
                  <c:v>-44.052499999999952</c:v>
                </c:pt>
                <c:pt idx="163206">
                  <c:v>-44.0505</c:v>
                </c:pt>
                <c:pt idx="163207">
                  <c:v>-44.04849999999999</c:v>
                </c:pt>
                <c:pt idx="163208">
                  <c:v>-44.04649999999998</c:v>
                </c:pt>
                <c:pt idx="163209">
                  <c:v>-44.044499999999971</c:v>
                </c:pt>
                <c:pt idx="163210">
                  <c:v>-44.042499999999961</c:v>
                </c:pt>
                <c:pt idx="163211">
                  <c:v>-44.040499999999952</c:v>
                </c:pt>
                <c:pt idx="163212">
                  <c:v>-44.038499999999999</c:v>
                </c:pt>
                <c:pt idx="163213">
                  <c:v>-44.03649999999999</c:v>
                </c:pt>
                <c:pt idx="163214">
                  <c:v>-44.03449999999998</c:v>
                </c:pt>
                <c:pt idx="163215">
                  <c:v>-44.03249999999997</c:v>
                </c:pt>
                <c:pt idx="163216">
                  <c:v>-44.030499999999961</c:v>
                </c:pt>
                <c:pt idx="163217">
                  <c:v>-44.028499999999951</c:v>
                </c:pt>
                <c:pt idx="163218">
                  <c:v>-44.026499999999999</c:v>
                </c:pt>
                <c:pt idx="163219">
                  <c:v>-44.024499999999989</c:v>
                </c:pt>
                <c:pt idx="163220">
                  <c:v>-44.02249999999998</c:v>
                </c:pt>
                <c:pt idx="163221">
                  <c:v>-44.02049999999997</c:v>
                </c:pt>
                <c:pt idx="163222">
                  <c:v>-44.01849999999996</c:v>
                </c:pt>
                <c:pt idx="163223">
                  <c:v>-44.016499999999951</c:v>
                </c:pt>
                <c:pt idx="163224">
                  <c:v>-44.014499999999998</c:v>
                </c:pt>
                <c:pt idx="163225">
                  <c:v>-44.012499999999989</c:v>
                </c:pt>
                <c:pt idx="163226">
                  <c:v>-44.010499999999979</c:v>
                </c:pt>
                <c:pt idx="163227">
                  <c:v>-44.00849999999997</c:v>
                </c:pt>
                <c:pt idx="163228">
                  <c:v>-44.00649999999996</c:v>
                </c:pt>
                <c:pt idx="163229">
                  <c:v>-44.00449999999995</c:v>
                </c:pt>
                <c:pt idx="163230">
                  <c:v>-44.002499999999998</c:v>
                </c:pt>
                <c:pt idx="163231">
                  <c:v>-44.000499999999988</c:v>
                </c:pt>
                <c:pt idx="163232">
                  <c:v>-43.998499999999979</c:v>
                </c:pt>
                <c:pt idx="163233">
                  <c:v>-43.996499999999969</c:v>
                </c:pt>
                <c:pt idx="163234">
                  <c:v>-43.99449999999996</c:v>
                </c:pt>
                <c:pt idx="163235">
                  <c:v>-43.99249999999995</c:v>
                </c:pt>
                <c:pt idx="163236">
                  <c:v>-43.990499999999997</c:v>
                </c:pt>
                <c:pt idx="163237">
                  <c:v>-43.988499999999988</c:v>
                </c:pt>
                <c:pt idx="163238">
                  <c:v>-43.986499999999978</c:v>
                </c:pt>
                <c:pt idx="163239">
                  <c:v>-43.984499999999969</c:v>
                </c:pt>
                <c:pt idx="163240">
                  <c:v>-43.982499999999959</c:v>
                </c:pt>
                <c:pt idx="163241">
                  <c:v>-43.98049999999995</c:v>
                </c:pt>
                <c:pt idx="163242">
                  <c:v>-43.978499999999997</c:v>
                </c:pt>
                <c:pt idx="163243">
                  <c:v>-43.976499999999987</c:v>
                </c:pt>
                <c:pt idx="163244">
                  <c:v>-43.974499999999978</c:v>
                </c:pt>
                <c:pt idx="163245">
                  <c:v>-43.972499999999968</c:v>
                </c:pt>
                <c:pt idx="163246">
                  <c:v>-43.970499999999959</c:v>
                </c:pt>
                <c:pt idx="163247">
                  <c:v>-43.968499999999949</c:v>
                </c:pt>
                <c:pt idx="163248">
                  <c:v>-43.966499999999996</c:v>
                </c:pt>
                <c:pt idx="163249">
                  <c:v>-43.964499999999987</c:v>
                </c:pt>
                <c:pt idx="163250">
                  <c:v>-43.962499999999977</c:v>
                </c:pt>
                <c:pt idx="163251">
                  <c:v>-43.960499999999968</c:v>
                </c:pt>
                <c:pt idx="163252">
                  <c:v>-43.958499999999958</c:v>
                </c:pt>
                <c:pt idx="163253">
                  <c:v>-43.956500000000005</c:v>
                </c:pt>
                <c:pt idx="163254">
                  <c:v>-43.954499999999996</c:v>
                </c:pt>
                <c:pt idx="163255">
                  <c:v>-43.952499999999986</c:v>
                </c:pt>
                <c:pt idx="163256">
                  <c:v>-43.950499999999977</c:v>
                </c:pt>
                <c:pt idx="163257">
                  <c:v>-43.948499999999967</c:v>
                </c:pt>
                <c:pt idx="163258">
                  <c:v>-43.946499999999958</c:v>
                </c:pt>
                <c:pt idx="163259">
                  <c:v>-43.944500000000005</c:v>
                </c:pt>
                <c:pt idx="163260">
                  <c:v>-43.942499999999995</c:v>
                </c:pt>
                <c:pt idx="163261">
                  <c:v>-43.940499999999986</c:v>
                </c:pt>
                <c:pt idx="163262">
                  <c:v>-43.938499999999976</c:v>
                </c:pt>
                <c:pt idx="163263">
                  <c:v>-43.936499999999967</c:v>
                </c:pt>
                <c:pt idx="163264">
                  <c:v>-43.934499999999957</c:v>
                </c:pt>
                <c:pt idx="163265">
                  <c:v>-43.932500000000005</c:v>
                </c:pt>
                <c:pt idx="163266">
                  <c:v>-43.930499999999995</c:v>
                </c:pt>
                <c:pt idx="163267">
                  <c:v>-43.928499999999985</c:v>
                </c:pt>
                <c:pt idx="163268">
                  <c:v>-43.926499999999976</c:v>
                </c:pt>
                <c:pt idx="163269">
                  <c:v>-43.924499999999966</c:v>
                </c:pt>
                <c:pt idx="163270">
                  <c:v>-43.922499999999957</c:v>
                </c:pt>
                <c:pt idx="163271">
                  <c:v>-43.920500000000004</c:v>
                </c:pt>
                <c:pt idx="163272">
                  <c:v>-43.918499999999995</c:v>
                </c:pt>
                <c:pt idx="163273">
                  <c:v>-43.916499999999985</c:v>
                </c:pt>
                <c:pt idx="163274">
                  <c:v>-43.914499999999975</c:v>
                </c:pt>
                <c:pt idx="163275">
                  <c:v>-43.912499999999966</c:v>
                </c:pt>
                <c:pt idx="163276">
                  <c:v>-43.910499999999956</c:v>
                </c:pt>
                <c:pt idx="163277">
                  <c:v>-43.908500000000004</c:v>
                </c:pt>
                <c:pt idx="163278">
                  <c:v>-43.906499999999994</c:v>
                </c:pt>
                <c:pt idx="163279">
                  <c:v>-43.904499999999985</c:v>
                </c:pt>
                <c:pt idx="163280">
                  <c:v>-43.902499999999975</c:v>
                </c:pt>
                <c:pt idx="163281">
                  <c:v>-43.900499999999965</c:v>
                </c:pt>
                <c:pt idx="163282">
                  <c:v>-43.898499999999956</c:v>
                </c:pt>
                <c:pt idx="163283">
                  <c:v>-43.896500000000003</c:v>
                </c:pt>
                <c:pt idx="163284">
                  <c:v>-43.894499999999994</c:v>
                </c:pt>
                <c:pt idx="163285">
                  <c:v>-43.892499999999984</c:v>
                </c:pt>
                <c:pt idx="163286">
                  <c:v>-43.890499999999975</c:v>
                </c:pt>
                <c:pt idx="163287">
                  <c:v>-43.888499999999965</c:v>
                </c:pt>
                <c:pt idx="163288">
                  <c:v>-43.886499999999955</c:v>
                </c:pt>
                <c:pt idx="163289">
                  <c:v>-43.884500000000003</c:v>
                </c:pt>
                <c:pt idx="163290">
                  <c:v>-43.882499999999993</c:v>
                </c:pt>
                <c:pt idx="163291">
                  <c:v>-43.880499999999984</c:v>
                </c:pt>
                <c:pt idx="163292">
                  <c:v>-43.878499999999974</c:v>
                </c:pt>
                <c:pt idx="163293">
                  <c:v>-43.876499999999965</c:v>
                </c:pt>
                <c:pt idx="163294">
                  <c:v>-43.874499999999955</c:v>
                </c:pt>
                <c:pt idx="163295">
                  <c:v>-43.872500000000002</c:v>
                </c:pt>
                <c:pt idx="163296">
                  <c:v>-43.870499999999993</c:v>
                </c:pt>
                <c:pt idx="163297">
                  <c:v>-43.868499999999983</c:v>
                </c:pt>
                <c:pt idx="163298">
                  <c:v>-43.866499999999974</c:v>
                </c:pt>
                <c:pt idx="163299">
                  <c:v>-43.864499999999964</c:v>
                </c:pt>
                <c:pt idx="163300">
                  <c:v>-43.862499999999955</c:v>
                </c:pt>
                <c:pt idx="163301">
                  <c:v>-43.860500000000002</c:v>
                </c:pt>
                <c:pt idx="163302">
                  <c:v>-43.858499999999992</c:v>
                </c:pt>
                <c:pt idx="163303">
                  <c:v>-43.856499999999983</c:v>
                </c:pt>
                <c:pt idx="163304">
                  <c:v>-43.854499999999973</c:v>
                </c:pt>
                <c:pt idx="163305">
                  <c:v>-43.852499999999964</c:v>
                </c:pt>
                <c:pt idx="163306">
                  <c:v>-43.850499999999954</c:v>
                </c:pt>
                <c:pt idx="163307">
                  <c:v>-43.848500000000001</c:v>
                </c:pt>
                <c:pt idx="163308">
                  <c:v>-43.846499999999992</c:v>
                </c:pt>
                <c:pt idx="163309">
                  <c:v>-43.844499999999982</c:v>
                </c:pt>
                <c:pt idx="163310">
                  <c:v>-43.842499999999973</c:v>
                </c:pt>
                <c:pt idx="163311">
                  <c:v>-43.840499999999963</c:v>
                </c:pt>
                <c:pt idx="163312">
                  <c:v>-43.838499999999954</c:v>
                </c:pt>
                <c:pt idx="163313">
                  <c:v>-43.836500000000001</c:v>
                </c:pt>
                <c:pt idx="163314">
                  <c:v>-43.834499999999991</c:v>
                </c:pt>
                <c:pt idx="163315">
                  <c:v>-43.832499999999982</c:v>
                </c:pt>
                <c:pt idx="163316">
                  <c:v>-43.830499999999972</c:v>
                </c:pt>
                <c:pt idx="163317">
                  <c:v>-43.828499999999963</c:v>
                </c:pt>
                <c:pt idx="163318">
                  <c:v>-43.826499999999953</c:v>
                </c:pt>
                <c:pt idx="163319">
                  <c:v>-43.8245</c:v>
                </c:pt>
                <c:pt idx="163320">
                  <c:v>-43.822499999999991</c:v>
                </c:pt>
                <c:pt idx="163321">
                  <c:v>-43.820499999999981</c:v>
                </c:pt>
                <c:pt idx="163322">
                  <c:v>-43.818499999999972</c:v>
                </c:pt>
                <c:pt idx="163323">
                  <c:v>-43.816499999999962</c:v>
                </c:pt>
                <c:pt idx="163324">
                  <c:v>-43.814499999999953</c:v>
                </c:pt>
                <c:pt idx="163325">
                  <c:v>-43.8125</c:v>
                </c:pt>
                <c:pt idx="163326">
                  <c:v>-43.81049999999999</c:v>
                </c:pt>
                <c:pt idx="163327">
                  <c:v>-43.808499999999981</c:v>
                </c:pt>
                <c:pt idx="163328">
                  <c:v>-43.806499999999971</c:v>
                </c:pt>
                <c:pt idx="163329">
                  <c:v>-43.804499999999962</c:v>
                </c:pt>
                <c:pt idx="163330">
                  <c:v>-43.802499999999952</c:v>
                </c:pt>
                <c:pt idx="163331">
                  <c:v>-43.8005</c:v>
                </c:pt>
                <c:pt idx="163332">
                  <c:v>-43.79849999999999</c:v>
                </c:pt>
                <c:pt idx="163333">
                  <c:v>-43.79649999999998</c:v>
                </c:pt>
                <c:pt idx="163334">
                  <c:v>-43.794499999999971</c:v>
                </c:pt>
                <c:pt idx="163335">
                  <c:v>-43.792499999999961</c:v>
                </c:pt>
                <c:pt idx="163336">
                  <c:v>-43.790499999999952</c:v>
                </c:pt>
                <c:pt idx="163337">
                  <c:v>-43.788499999999999</c:v>
                </c:pt>
                <c:pt idx="163338">
                  <c:v>-43.78649999999999</c:v>
                </c:pt>
                <c:pt idx="163339">
                  <c:v>-43.78449999999998</c:v>
                </c:pt>
                <c:pt idx="163340">
                  <c:v>-43.78249999999997</c:v>
                </c:pt>
                <c:pt idx="163341">
                  <c:v>-43.780499999999961</c:v>
                </c:pt>
                <c:pt idx="163342">
                  <c:v>-43.778499999999951</c:v>
                </c:pt>
                <c:pt idx="163343">
                  <c:v>-43.776499999999999</c:v>
                </c:pt>
                <c:pt idx="163344">
                  <c:v>-43.774499999999989</c:v>
                </c:pt>
                <c:pt idx="163345">
                  <c:v>-43.77249999999998</c:v>
                </c:pt>
                <c:pt idx="163346">
                  <c:v>-43.77049999999997</c:v>
                </c:pt>
                <c:pt idx="163347">
                  <c:v>-43.76849999999996</c:v>
                </c:pt>
                <c:pt idx="163348">
                  <c:v>-43.766499999999951</c:v>
                </c:pt>
                <c:pt idx="163349">
                  <c:v>-43.764499999999998</c:v>
                </c:pt>
                <c:pt idx="163350">
                  <c:v>-43.762499999999989</c:v>
                </c:pt>
                <c:pt idx="163351">
                  <c:v>-43.760499999999979</c:v>
                </c:pt>
                <c:pt idx="163352">
                  <c:v>-43.75849999999997</c:v>
                </c:pt>
                <c:pt idx="163353">
                  <c:v>-43.75649999999996</c:v>
                </c:pt>
                <c:pt idx="163354">
                  <c:v>-43.75449999999995</c:v>
                </c:pt>
                <c:pt idx="163355">
                  <c:v>-43.752499999999998</c:v>
                </c:pt>
                <c:pt idx="163356">
                  <c:v>-43.750499999999988</c:v>
                </c:pt>
                <c:pt idx="163357">
                  <c:v>-43.748499999999979</c:v>
                </c:pt>
                <c:pt idx="163358">
                  <c:v>-43.746499999999969</c:v>
                </c:pt>
                <c:pt idx="163359">
                  <c:v>-43.74449999999996</c:v>
                </c:pt>
                <c:pt idx="163360">
                  <c:v>-43.74249999999995</c:v>
                </c:pt>
                <c:pt idx="163361">
                  <c:v>-43.740499999999997</c:v>
                </c:pt>
                <c:pt idx="163362">
                  <c:v>-43.738499999999988</c:v>
                </c:pt>
                <c:pt idx="163363">
                  <c:v>-43.736499999999978</c:v>
                </c:pt>
                <c:pt idx="163364">
                  <c:v>-43.734499999999969</c:v>
                </c:pt>
                <c:pt idx="163365">
                  <c:v>-43.732499999999959</c:v>
                </c:pt>
                <c:pt idx="163366">
                  <c:v>-43.73049999999995</c:v>
                </c:pt>
                <c:pt idx="163367">
                  <c:v>-43.728499999999997</c:v>
                </c:pt>
                <c:pt idx="163368">
                  <c:v>-43.726499999999987</c:v>
                </c:pt>
                <c:pt idx="163369">
                  <c:v>-43.724499999999978</c:v>
                </c:pt>
                <c:pt idx="163370">
                  <c:v>-43.722499999999968</c:v>
                </c:pt>
                <c:pt idx="163371">
                  <c:v>-43.720499999999959</c:v>
                </c:pt>
                <c:pt idx="163372">
                  <c:v>-43.718499999999949</c:v>
                </c:pt>
                <c:pt idx="163373">
                  <c:v>-43.716499999999996</c:v>
                </c:pt>
                <c:pt idx="163374">
                  <c:v>-43.714499999999987</c:v>
                </c:pt>
                <c:pt idx="163375">
                  <c:v>-43.712499999999977</c:v>
                </c:pt>
                <c:pt idx="163376">
                  <c:v>-43.710499999999968</c:v>
                </c:pt>
                <c:pt idx="163377">
                  <c:v>-43.708499999999958</c:v>
                </c:pt>
                <c:pt idx="163378">
                  <c:v>-43.706500000000005</c:v>
                </c:pt>
                <c:pt idx="163379">
                  <c:v>-43.704499999999996</c:v>
                </c:pt>
                <c:pt idx="163380">
                  <c:v>-43.702499999999986</c:v>
                </c:pt>
                <c:pt idx="163381">
                  <c:v>-43.700499999999977</c:v>
                </c:pt>
                <c:pt idx="163382">
                  <c:v>-43.698499999999967</c:v>
                </c:pt>
                <c:pt idx="163383">
                  <c:v>-43.696499999999958</c:v>
                </c:pt>
                <c:pt idx="163384">
                  <c:v>-43.694500000000005</c:v>
                </c:pt>
                <c:pt idx="163385">
                  <c:v>-43.692499999999995</c:v>
                </c:pt>
                <c:pt idx="163386">
                  <c:v>-43.690499999999986</c:v>
                </c:pt>
                <c:pt idx="163387">
                  <c:v>-43.688499999999976</c:v>
                </c:pt>
                <c:pt idx="163388">
                  <c:v>-43.686499999999967</c:v>
                </c:pt>
                <c:pt idx="163389">
                  <c:v>-43.684499999999957</c:v>
                </c:pt>
                <c:pt idx="163390">
                  <c:v>-43.682500000000005</c:v>
                </c:pt>
                <c:pt idx="163391">
                  <c:v>-43.680499999999995</c:v>
                </c:pt>
                <c:pt idx="163392">
                  <c:v>-43.678499999999985</c:v>
                </c:pt>
                <c:pt idx="163393">
                  <c:v>-43.676499999999976</c:v>
                </c:pt>
                <c:pt idx="163394">
                  <c:v>-43.674499999999966</c:v>
                </c:pt>
                <c:pt idx="163395">
                  <c:v>-43.672499999999957</c:v>
                </c:pt>
                <c:pt idx="163396">
                  <c:v>-43.670500000000004</c:v>
                </c:pt>
                <c:pt idx="163397">
                  <c:v>-43.668499999999995</c:v>
                </c:pt>
                <c:pt idx="163398">
                  <c:v>-43.666499999999985</c:v>
                </c:pt>
                <c:pt idx="163399">
                  <c:v>-43.664499999999975</c:v>
                </c:pt>
                <c:pt idx="163400">
                  <c:v>-43.662499999999966</c:v>
                </c:pt>
                <c:pt idx="163401">
                  <c:v>-43.660499999999956</c:v>
                </c:pt>
                <c:pt idx="163402">
                  <c:v>-43.658500000000004</c:v>
                </c:pt>
                <c:pt idx="163403">
                  <c:v>-43.656499999999994</c:v>
                </c:pt>
                <c:pt idx="163404">
                  <c:v>-43.654499999999985</c:v>
                </c:pt>
                <c:pt idx="163405">
                  <c:v>-43.652499999999975</c:v>
                </c:pt>
                <c:pt idx="163406">
                  <c:v>-43.650499999999965</c:v>
                </c:pt>
                <c:pt idx="163407">
                  <c:v>-43.648499999999956</c:v>
                </c:pt>
                <c:pt idx="163408">
                  <c:v>-43.646500000000003</c:v>
                </c:pt>
                <c:pt idx="163409">
                  <c:v>-43.644499999999994</c:v>
                </c:pt>
                <c:pt idx="163410">
                  <c:v>-43.642499999999984</c:v>
                </c:pt>
                <c:pt idx="163411">
                  <c:v>-43.640499999999975</c:v>
                </c:pt>
                <c:pt idx="163412">
                  <c:v>-43.638499999999965</c:v>
                </c:pt>
                <c:pt idx="163413">
                  <c:v>-43.636499999999955</c:v>
                </c:pt>
                <c:pt idx="163414">
                  <c:v>-43.634500000000003</c:v>
                </c:pt>
                <c:pt idx="163415">
                  <c:v>-43.632499999999993</c:v>
                </c:pt>
                <c:pt idx="163416">
                  <c:v>-43.630499999999984</c:v>
                </c:pt>
                <c:pt idx="163417">
                  <c:v>-43.628499999999974</c:v>
                </c:pt>
                <c:pt idx="163418">
                  <c:v>-43.626499999999965</c:v>
                </c:pt>
                <c:pt idx="163419">
                  <c:v>-43.624499999999955</c:v>
                </c:pt>
                <c:pt idx="163420">
                  <c:v>-43.622500000000002</c:v>
                </c:pt>
                <c:pt idx="163421">
                  <c:v>-43.620499999999993</c:v>
                </c:pt>
                <c:pt idx="163422">
                  <c:v>-43.618499999999983</c:v>
                </c:pt>
                <c:pt idx="163423">
                  <c:v>-43.616499999999974</c:v>
                </c:pt>
                <c:pt idx="163424">
                  <c:v>-43.614499999999964</c:v>
                </c:pt>
                <c:pt idx="163425">
                  <c:v>-43.612499999999955</c:v>
                </c:pt>
                <c:pt idx="163426">
                  <c:v>-43.610500000000002</c:v>
                </c:pt>
                <c:pt idx="163427">
                  <c:v>-43.608499999999992</c:v>
                </c:pt>
                <c:pt idx="163428">
                  <c:v>-43.606499999999983</c:v>
                </c:pt>
                <c:pt idx="163429">
                  <c:v>-43.604499999999973</c:v>
                </c:pt>
                <c:pt idx="163430">
                  <c:v>-43.602499999999964</c:v>
                </c:pt>
                <c:pt idx="163431">
                  <c:v>-43.600499999999954</c:v>
                </c:pt>
                <c:pt idx="163432">
                  <c:v>-43.598500000000001</c:v>
                </c:pt>
                <c:pt idx="163433">
                  <c:v>-43.596499999999992</c:v>
                </c:pt>
                <c:pt idx="163434">
                  <c:v>-43.594499999999982</c:v>
                </c:pt>
                <c:pt idx="163435">
                  <c:v>-43.592499999999973</c:v>
                </c:pt>
                <c:pt idx="163436">
                  <c:v>-43.590499999999963</c:v>
                </c:pt>
                <c:pt idx="163437">
                  <c:v>-43.588499999999954</c:v>
                </c:pt>
                <c:pt idx="163438">
                  <c:v>-43.586500000000001</c:v>
                </c:pt>
                <c:pt idx="163439">
                  <c:v>-43.584499999999991</c:v>
                </c:pt>
                <c:pt idx="163440">
                  <c:v>-43.582499999999982</c:v>
                </c:pt>
                <c:pt idx="163441">
                  <c:v>-43.580499999999972</c:v>
                </c:pt>
                <c:pt idx="163442">
                  <c:v>-43.578499999999963</c:v>
                </c:pt>
                <c:pt idx="163443">
                  <c:v>-43.576499999999953</c:v>
                </c:pt>
                <c:pt idx="163444">
                  <c:v>-43.5745</c:v>
                </c:pt>
                <c:pt idx="163445">
                  <c:v>-43.572499999999991</c:v>
                </c:pt>
                <c:pt idx="163446">
                  <c:v>-43.570499999999981</c:v>
                </c:pt>
                <c:pt idx="163447">
                  <c:v>-43.568499999999972</c:v>
                </c:pt>
                <c:pt idx="163448">
                  <c:v>-43.566499999999962</c:v>
                </c:pt>
                <c:pt idx="163449">
                  <c:v>-43.564499999999953</c:v>
                </c:pt>
                <c:pt idx="163450">
                  <c:v>-43.5625</c:v>
                </c:pt>
                <c:pt idx="163451">
                  <c:v>-43.56049999999999</c:v>
                </c:pt>
                <c:pt idx="163452">
                  <c:v>-43.558499999999981</c:v>
                </c:pt>
                <c:pt idx="163453">
                  <c:v>-43.556499999999971</c:v>
                </c:pt>
                <c:pt idx="163454">
                  <c:v>-43.554499999999962</c:v>
                </c:pt>
                <c:pt idx="163455">
                  <c:v>-43.552499999999952</c:v>
                </c:pt>
                <c:pt idx="163456">
                  <c:v>-43.5505</c:v>
                </c:pt>
                <c:pt idx="163457">
                  <c:v>-43.54849999999999</c:v>
                </c:pt>
                <c:pt idx="163458">
                  <c:v>-43.54649999999998</c:v>
                </c:pt>
                <c:pt idx="163459">
                  <c:v>-43.544499999999971</c:v>
                </c:pt>
                <c:pt idx="163460">
                  <c:v>-43.542499999999961</c:v>
                </c:pt>
                <c:pt idx="163461">
                  <c:v>-43.540499999999952</c:v>
                </c:pt>
                <c:pt idx="163462">
                  <c:v>-43.538499999999999</c:v>
                </c:pt>
                <c:pt idx="163463">
                  <c:v>-43.53649999999999</c:v>
                </c:pt>
                <c:pt idx="163464">
                  <c:v>-43.53449999999998</c:v>
                </c:pt>
                <c:pt idx="163465">
                  <c:v>-43.53249999999997</c:v>
                </c:pt>
                <c:pt idx="163466">
                  <c:v>-43.530499999999961</c:v>
                </c:pt>
                <c:pt idx="163467">
                  <c:v>-43.528499999999951</c:v>
                </c:pt>
                <c:pt idx="163468">
                  <c:v>-43.526499999999999</c:v>
                </c:pt>
                <c:pt idx="163469">
                  <c:v>-43.524499999999989</c:v>
                </c:pt>
                <c:pt idx="163470">
                  <c:v>-43.52249999999998</c:v>
                </c:pt>
                <c:pt idx="163471">
                  <c:v>-43.52049999999997</c:v>
                </c:pt>
                <c:pt idx="163472">
                  <c:v>-43.51849999999996</c:v>
                </c:pt>
                <c:pt idx="163473">
                  <c:v>-43.516499999999951</c:v>
                </c:pt>
                <c:pt idx="163474">
                  <c:v>-43.514499999999998</c:v>
                </c:pt>
                <c:pt idx="163475">
                  <c:v>-43.512499999999989</c:v>
                </c:pt>
                <c:pt idx="163476">
                  <c:v>-43.510499999999979</c:v>
                </c:pt>
                <c:pt idx="163477">
                  <c:v>-43.50849999999997</c:v>
                </c:pt>
                <c:pt idx="163478">
                  <c:v>-43.50649999999996</c:v>
                </c:pt>
                <c:pt idx="163479">
                  <c:v>-43.50449999999995</c:v>
                </c:pt>
                <c:pt idx="163480">
                  <c:v>-43.502499999999998</c:v>
                </c:pt>
                <c:pt idx="163481">
                  <c:v>-43.500499999999988</c:v>
                </c:pt>
                <c:pt idx="163482">
                  <c:v>-43.498499999999979</c:v>
                </c:pt>
                <c:pt idx="163483">
                  <c:v>-43.496499999999969</c:v>
                </c:pt>
                <c:pt idx="163484">
                  <c:v>-43.49449999999996</c:v>
                </c:pt>
                <c:pt idx="163485">
                  <c:v>-43.49249999999995</c:v>
                </c:pt>
                <c:pt idx="163486">
                  <c:v>-43.490499999999997</c:v>
                </c:pt>
                <c:pt idx="163487">
                  <c:v>-43.488499999999988</c:v>
                </c:pt>
                <c:pt idx="163488">
                  <c:v>-43.486499999999978</c:v>
                </c:pt>
                <c:pt idx="163489">
                  <c:v>-43.484499999999969</c:v>
                </c:pt>
                <c:pt idx="163490">
                  <c:v>-43.482499999999959</c:v>
                </c:pt>
                <c:pt idx="163491">
                  <c:v>-43.48049999999995</c:v>
                </c:pt>
                <c:pt idx="163492">
                  <c:v>-43.478499999999997</c:v>
                </c:pt>
                <c:pt idx="163493">
                  <c:v>-43.476499999999987</c:v>
                </c:pt>
                <c:pt idx="163494">
                  <c:v>-43.474499999999978</c:v>
                </c:pt>
                <c:pt idx="163495">
                  <c:v>-43.472499999999968</c:v>
                </c:pt>
                <c:pt idx="163496">
                  <c:v>-43.470499999999959</c:v>
                </c:pt>
                <c:pt idx="163497">
                  <c:v>-43.468499999999949</c:v>
                </c:pt>
                <c:pt idx="163498">
                  <c:v>-43.466499999999996</c:v>
                </c:pt>
                <c:pt idx="163499">
                  <c:v>-43.464499999999987</c:v>
                </c:pt>
                <c:pt idx="163500">
                  <c:v>-43.462499999999977</c:v>
                </c:pt>
                <c:pt idx="163501">
                  <c:v>-43.460499999999968</c:v>
                </c:pt>
                <c:pt idx="163502">
                  <c:v>-43.458499999999958</c:v>
                </c:pt>
                <c:pt idx="163503">
                  <c:v>-43.456500000000005</c:v>
                </c:pt>
                <c:pt idx="163504">
                  <c:v>-43.454499999999996</c:v>
                </c:pt>
                <c:pt idx="163505">
                  <c:v>-43.452499999999986</c:v>
                </c:pt>
                <c:pt idx="163506">
                  <c:v>-43.450499999999977</c:v>
                </c:pt>
                <c:pt idx="163507">
                  <c:v>-43.448499999999967</c:v>
                </c:pt>
                <c:pt idx="163508">
                  <c:v>-43.446499999999958</c:v>
                </c:pt>
                <c:pt idx="163509">
                  <c:v>-43.444500000000005</c:v>
                </c:pt>
                <c:pt idx="163510">
                  <c:v>-43.442499999999995</c:v>
                </c:pt>
                <c:pt idx="163511">
                  <c:v>-43.440499999999986</c:v>
                </c:pt>
                <c:pt idx="163512">
                  <c:v>-43.438499999999976</c:v>
                </c:pt>
                <c:pt idx="163513">
                  <c:v>-43.436499999999967</c:v>
                </c:pt>
                <c:pt idx="163514">
                  <c:v>-43.434499999999957</c:v>
                </c:pt>
                <c:pt idx="163515">
                  <c:v>-43.432500000000005</c:v>
                </c:pt>
                <c:pt idx="163516">
                  <c:v>-43.430499999999995</c:v>
                </c:pt>
                <c:pt idx="163517">
                  <c:v>-43.428499999999985</c:v>
                </c:pt>
                <c:pt idx="163518">
                  <c:v>-43.426499999999976</c:v>
                </c:pt>
                <c:pt idx="163519">
                  <c:v>-43.424499999999966</c:v>
                </c:pt>
                <c:pt idx="163520">
                  <c:v>-43.422499999999957</c:v>
                </c:pt>
                <c:pt idx="163521">
                  <c:v>-43.420500000000004</c:v>
                </c:pt>
                <c:pt idx="163522">
                  <c:v>-43.418499999999995</c:v>
                </c:pt>
                <c:pt idx="163523">
                  <c:v>-43.416499999999985</c:v>
                </c:pt>
                <c:pt idx="163524">
                  <c:v>-43.414499999999975</c:v>
                </c:pt>
                <c:pt idx="163525">
                  <c:v>-43.412499999999966</c:v>
                </c:pt>
                <c:pt idx="163526">
                  <c:v>-43.410499999999956</c:v>
                </c:pt>
                <c:pt idx="163527">
                  <c:v>-43.408500000000004</c:v>
                </c:pt>
                <c:pt idx="163528">
                  <c:v>-43.406499999999994</c:v>
                </c:pt>
                <c:pt idx="163529">
                  <c:v>-43.404499999999985</c:v>
                </c:pt>
                <c:pt idx="163530">
                  <c:v>-43.402499999999975</c:v>
                </c:pt>
                <c:pt idx="163531">
                  <c:v>-43.400499999999965</c:v>
                </c:pt>
                <c:pt idx="163532">
                  <c:v>-43.398499999999956</c:v>
                </c:pt>
                <c:pt idx="163533">
                  <c:v>-43.396500000000003</c:v>
                </c:pt>
                <c:pt idx="163534">
                  <c:v>-43.394499999999994</c:v>
                </c:pt>
                <c:pt idx="163535">
                  <c:v>-43.392499999999984</c:v>
                </c:pt>
                <c:pt idx="163536">
                  <c:v>-43.390499999999975</c:v>
                </c:pt>
                <c:pt idx="163537">
                  <c:v>-43.388499999999965</c:v>
                </c:pt>
                <c:pt idx="163538">
                  <c:v>-43.386499999999955</c:v>
                </c:pt>
                <c:pt idx="163539">
                  <c:v>-43.384500000000003</c:v>
                </c:pt>
                <c:pt idx="163540">
                  <c:v>-43.382499999999993</c:v>
                </c:pt>
                <c:pt idx="163541">
                  <c:v>-43.380499999999984</c:v>
                </c:pt>
                <c:pt idx="163542">
                  <c:v>-43.378499999999974</c:v>
                </c:pt>
                <c:pt idx="163543">
                  <c:v>-43.376499999999965</c:v>
                </c:pt>
                <c:pt idx="163544">
                  <c:v>-43.374499999999955</c:v>
                </c:pt>
                <c:pt idx="163545">
                  <c:v>-43.372500000000002</c:v>
                </c:pt>
                <c:pt idx="163546">
                  <c:v>-43.370499999999993</c:v>
                </c:pt>
                <c:pt idx="163547">
                  <c:v>-43.368499999999983</c:v>
                </c:pt>
                <c:pt idx="163548">
                  <c:v>-43.366499999999974</c:v>
                </c:pt>
                <c:pt idx="163549">
                  <c:v>-43.364499999999964</c:v>
                </c:pt>
                <c:pt idx="163550">
                  <c:v>-43.362499999999955</c:v>
                </c:pt>
                <c:pt idx="163551">
                  <c:v>-43.360500000000002</c:v>
                </c:pt>
                <c:pt idx="163552">
                  <c:v>-43.358499999999992</c:v>
                </c:pt>
                <c:pt idx="163553">
                  <c:v>-43.356499999999983</c:v>
                </c:pt>
                <c:pt idx="163554">
                  <c:v>-43.354499999999973</c:v>
                </c:pt>
                <c:pt idx="163555">
                  <c:v>-43.352499999999964</c:v>
                </c:pt>
                <c:pt idx="163556">
                  <c:v>-43.350499999999954</c:v>
                </c:pt>
                <c:pt idx="163557">
                  <c:v>-43.348500000000001</c:v>
                </c:pt>
                <c:pt idx="163558">
                  <c:v>-43.346499999999992</c:v>
                </c:pt>
                <c:pt idx="163559">
                  <c:v>-43.344499999999982</c:v>
                </c:pt>
                <c:pt idx="163560">
                  <c:v>-43.342499999999973</c:v>
                </c:pt>
                <c:pt idx="163561">
                  <c:v>-43.340499999999963</c:v>
                </c:pt>
                <c:pt idx="163562">
                  <c:v>-43.338499999999954</c:v>
                </c:pt>
                <c:pt idx="163563">
                  <c:v>-43.336500000000001</c:v>
                </c:pt>
                <c:pt idx="163564">
                  <c:v>-43.334499999999991</c:v>
                </c:pt>
                <c:pt idx="163565">
                  <c:v>-43.332499999999982</c:v>
                </c:pt>
                <c:pt idx="163566">
                  <c:v>-43.330499999999972</c:v>
                </c:pt>
                <c:pt idx="163567">
                  <c:v>-43.328499999999963</c:v>
                </c:pt>
                <c:pt idx="163568">
                  <c:v>-43.326499999999953</c:v>
                </c:pt>
                <c:pt idx="163569">
                  <c:v>-43.3245</c:v>
                </c:pt>
                <c:pt idx="163570">
                  <c:v>-43.322499999999991</c:v>
                </c:pt>
                <c:pt idx="163571">
                  <c:v>-43.320499999999981</c:v>
                </c:pt>
                <c:pt idx="163572">
                  <c:v>-43.318499999999972</c:v>
                </c:pt>
                <c:pt idx="163573">
                  <c:v>-43.316499999999962</c:v>
                </c:pt>
                <c:pt idx="163574">
                  <c:v>-43.314499999999953</c:v>
                </c:pt>
                <c:pt idx="163575">
                  <c:v>-43.3125</c:v>
                </c:pt>
                <c:pt idx="163576">
                  <c:v>-43.31049999999999</c:v>
                </c:pt>
                <c:pt idx="163577">
                  <c:v>-43.308499999999981</c:v>
                </c:pt>
                <c:pt idx="163578">
                  <c:v>-43.306499999999971</c:v>
                </c:pt>
                <c:pt idx="163579">
                  <c:v>-43.304499999999962</c:v>
                </c:pt>
                <c:pt idx="163580">
                  <c:v>-43.302499999999952</c:v>
                </c:pt>
                <c:pt idx="163581">
                  <c:v>-43.3005</c:v>
                </c:pt>
                <c:pt idx="163582">
                  <c:v>-43.29849999999999</c:v>
                </c:pt>
                <c:pt idx="163583">
                  <c:v>-43.29649999999998</c:v>
                </c:pt>
                <c:pt idx="163584">
                  <c:v>-43.294499999999971</c:v>
                </c:pt>
                <c:pt idx="163585">
                  <c:v>-43.292499999999961</c:v>
                </c:pt>
                <c:pt idx="163586">
                  <c:v>-43.290499999999952</c:v>
                </c:pt>
                <c:pt idx="163587">
                  <c:v>-43.288499999999999</c:v>
                </c:pt>
                <c:pt idx="163588">
                  <c:v>-43.28649999999999</c:v>
                </c:pt>
                <c:pt idx="163589">
                  <c:v>-43.28449999999998</c:v>
                </c:pt>
                <c:pt idx="163590">
                  <c:v>-43.28249999999997</c:v>
                </c:pt>
                <c:pt idx="163591">
                  <c:v>-43.280499999999961</c:v>
                </c:pt>
                <c:pt idx="163592">
                  <c:v>-43.278499999999951</c:v>
                </c:pt>
                <c:pt idx="163593">
                  <c:v>-43.276499999999999</c:v>
                </c:pt>
                <c:pt idx="163594">
                  <c:v>-43.274499999999989</c:v>
                </c:pt>
                <c:pt idx="163595">
                  <c:v>-43.27249999999998</c:v>
                </c:pt>
                <c:pt idx="163596">
                  <c:v>-43.27049999999997</c:v>
                </c:pt>
                <c:pt idx="163597">
                  <c:v>-43.26849999999996</c:v>
                </c:pt>
                <c:pt idx="163598">
                  <c:v>-43.266499999999951</c:v>
                </c:pt>
                <c:pt idx="163599">
                  <c:v>-43.264499999999998</c:v>
                </c:pt>
                <c:pt idx="163600">
                  <c:v>-43.262499999999989</c:v>
                </c:pt>
                <c:pt idx="163601">
                  <c:v>-43.260499999999979</c:v>
                </c:pt>
                <c:pt idx="163602">
                  <c:v>-43.25849999999997</c:v>
                </c:pt>
                <c:pt idx="163603">
                  <c:v>-43.25649999999996</c:v>
                </c:pt>
                <c:pt idx="163604">
                  <c:v>-43.25449999999995</c:v>
                </c:pt>
                <c:pt idx="163605">
                  <c:v>-43.252499999999998</c:v>
                </c:pt>
                <c:pt idx="163606">
                  <c:v>-43.250499999999988</c:v>
                </c:pt>
                <c:pt idx="163607">
                  <c:v>-43.248499999999979</c:v>
                </c:pt>
                <c:pt idx="163608">
                  <c:v>-43.246499999999969</c:v>
                </c:pt>
                <c:pt idx="163609">
                  <c:v>-43.24449999999996</c:v>
                </c:pt>
                <c:pt idx="163610">
                  <c:v>-43.24249999999995</c:v>
                </c:pt>
                <c:pt idx="163611">
                  <c:v>-43.240499999999997</c:v>
                </c:pt>
                <c:pt idx="163612">
                  <c:v>-43.238499999999988</c:v>
                </c:pt>
                <c:pt idx="163613">
                  <c:v>-43.236499999999978</c:v>
                </c:pt>
                <c:pt idx="163614">
                  <c:v>-43.234499999999969</c:v>
                </c:pt>
                <c:pt idx="163615">
                  <c:v>-43.232499999999959</c:v>
                </c:pt>
                <c:pt idx="163616">
                  <c:v>-43.23049999999995</c:v>
                </c:pt>
                <c:pt idx="163617">
                  <c:v>-43.228499999999997</c:v>
                </c:pt>
                <c:pt idx="163618">
                  <c:v>-43.226499999999987</c:v>
                </c:pt>
                <c:pt idx="163619">
                  <c:v>-43.224499999999978</c:v>
                </c:pt>
                <c:pt idx="163620">
                  <c:v>-43.222499999999968</c:v>
                </c:pt>
                <c:pt idx="163621">
                  <c:v>-43.220499999999959</c:v>
                </c:pt>
                <c:pt idx="163622">
                  <c:v>-43.218499999999949</c:v>
                </c:pt>
                <c:pt idx="163623">
                  <c:v>-43.216499999999996</c:v>
                </c:pt>
                <c:pt idx="163624">
                  <c:v>-43.214499999999987</c:v>
                </c:pt>
                <c:pt idx="163625">
                  <c:v>-43.212499999999977</c:v>
                </c:pt>
                <c:pt idx="163626">
                  <c:v>-43.210499999999968</c:v>
                </c:pt>
                <c:pt idx="163627">
                  <c:v>-43.208499999999958</c:v>
                </c:pt>
                <c:pt idx="163628">
                  <c:v>-43.206500000000005</c:v>
                </c:pt>
                <c:pt idx="163629">
                  <c:v>-43.204499999999996</c:v>
                </c:pt>
                <c:pt idx="163630">
                  <c:v>-43.202499999999986</c:v>
                </c:pt>
                <c:pt idx="163631">
                  <c:v>-43.200499999999977</c:v>
                </c:pt>
                <c:pt idx="163632">
                  <c:v>-43.198499999999967</c:v>
                </c:pt>
                <c:pt idx="163633">
                  <c:v>-43.196499999999958</c:v>
                </c:pt>
                <c:pt idx="163634">
                  <c:v>-43.194500000000005</c:v>
                </c:pt>
                <c:pt idx="163635">
                  <c:v>-43.192499999999995</c:v>
                </c:pt>
                <c:pt idx="163636">
                  <c:v>-43.190499999999986</c:v>
                </c:pt>
                <c:pt idx="163637">
                  <c:v>-43.188499999999976</c:v>
                </c:pt>
                <c:pt idx="163638">
                  <c:v>-43.186499999999967</c:v>
                </c:pt>
                <c:pt idx="163639">
                  <c:v>-43.184499999999957</c:v>
                </c:pt>
                <c:pt idx="163640">
                  <c:v>-43.182500000000005</c:v>
                </c:pt>
                <c:pt idx="163641">
                  <c:v>-43.180499999999995</c:v>
                </c:pt>
                <c:pt idx="163642">
                  <c:v>-43.178499999999985</c:v>
                </c:pt>
                <c:pt idx="163643">
                  <c:v>-43.176499999999976</c:v>
                </c:pt>
                <c:pt idx="163644">
                  <c:v>-43.174499999999966</c:v>
                </c:pt>
                <c:pt idx="163645">
                  <c:v>-43.172499999999957</c:v>
                </c:pt>
                <c:pt idx="163646">
                  <c:v>-43.170500000000004</c:v>
                </c:pt>
                <c:pt idx="163647">
                  <c:v>-43.168499999999995</c:v>
                </c:pt>
                <c:pt idx="163648">
                  <c:v>-43.166499999999985</c:v>
                </c:pt>
                <c:pt idx="163649">
                  <c:v>-43.164499999999975</c:v>
                </c:pt>
                <c:pt idx="163650">
                  <c:v>-43.162499999999966</c:v>
                </c:pt>
                <c:pt idx="163651">
                  <c:v>-43.160499999999956</c:v>
                </c:pt>
                <c:pt idx="163652">
                  <c:v>-43.158500000000004</c:v>
                </c:pt>
                <c:pt idx="163653">
                  <c:v>-43.156499999999994</c:v>
                </c:pt>
                <c:pt idx="163654">
                  <c:v>-43.154499999999985</c:v>
                </c:pt>
                <c:pt idx="163655">
                  <c:v>-43.152499999999975</c:v>
                </c:pt>
                <c:pt idx="163656">
                  <c:v>-43.150499999999965</c:v>
                </c:pt>
                <c:pt idx="163657">
                  <c:v>-43.148499999999956</c:v>
                </c:pt>
                <c:pt idx="163658">
                  <c:v>-43.146500000000003</c:v>
                </c:pt>
                <c:pt idx="163659">
                  <c:v>-43.144499999999994</c:v>
                </c:pt>
                <c:pt idx="163660">
                  <c:v>-43.142499999999984</c:v>
                </c:pt>
                <c:pt idx="163661">
                  <c:v>-43.140499999999975</c:v>
                </c:pt>
                <c:pt idx="163662">
                  <c:v>-43.138499999999965</c:v>
                </c:pt>
                <c:pt idx="163663">
                  <c:v>-43.136499999999955</c:v>
                </c:pt>
                <c:pt idx="163664">
                  <c:v>-43.134500000000003</c:v>
                </c:pt>
                <c:pt idx="163665">
                  <c:v>-43.132499999999993</c:v>
                </c:pt>
                <c:pt idx="163666">
                  <c:v>-43.130499999999984</c:v>
                </c:pt>
                <c:pt idx="163667">
                  <c:v>-43.128499999999974</c:v>
                </c:pt>
                <c:pt idx="163668">
                  <c:v>-43.126499999999965</c:v>
                </c:pt>
                <c:pt idx="163669">
                  <c:v>-43.124499999999955</c:v>
                </c:pt>
                <c:pt idx="163670">
                  <c:v>-43.122500000000002</c:v>
                </c:pt>
                <c:pt idx="163671">
                  <c:v>-43.120499999999993</c:v>
                </c:pt>
                <c:pt idx="163672">
                  <c:v>-43.118499999999983</c:v>
                </c:pt>
                <c:pt idx="163673">
                  <c:v>-43.116499999999974</c:v>
                </c:pt>
                <c:pt idx="163674">
                  <c:v>-43.114499999999964</c:v>
                </c:pt>
                <c:pt idx="163675">
                  <c:v>-43.112499999999955</c:v>
                </c:pt>
                <c:pt idx="163676">
                  <c:v>-43.110500000000002</c:v>
                </c:pt>
                <c:pt idx="163677">
                  <c:v>-43.108499999999992</c:v>
                </c:pt>
                <c:pt idx="163678">
                  <c:v>-43.106499999999983</c:v>
                </c:pt>
                <c:pt idx="163679">
                  <c:v>-43.104499999999973</c:v>
                </c:pt>
                <c:pt idx="163680">
                  <c:v>-43.102499999999964</c:v>
                </c:pt>
                <c:pt idx="163681">
                  <c:v>-43.100499999999954</c:v>
                </c:pt>
                <c:pt idx="163682">
                  <c:v>-43.098500000000001</c:v>
                </c:pt>
                <c:pt idx="163683">
                  <c:v>-43.096499999999992</c:v>
                </c:pt>
                <c:pt idx="163684">
                  <c:v>-43.094499999999982</c:v>
                </c:pt>
                <c:pt idx="163685">
                  <c:v>-43.092499999999973</c:v>
                </c:pt>
                <c:pt idx="163686">
                  <c:v>-43.090499999999963</c:v>
                </c:pt>
                <c:pt idx="163687">
                  <c:v>-43.088499999999954</c:v>
                </c:pt>
                <c:pt idx="163688">
                  <c:v>-43.086500000000001</c:v>
                </c:pt>
                <c:pt idx="163689">
                  <c:v>-43.084499999999991</c:v>
                </c:pt>
                <c:pt idx="163690">
                  <c:v>-43.082499999999982</c:v>
                </c:pt>
                <c:pt idx="163691">
                  <c:v>-43.080499999999972</c:v>
                </c:pt>
                <c:pt idx="163692">
                  <c:v>-43.078499999999963</c:v>
                </c:pt>
                <c:pt idx="163693">
                  <c:v>-43.076499999999953</c:v>
                </c:pt>
                <c:pt idx="163694">
                  <c:v>-43.0745</c:v>
                </c:pt>
                <c:pt idx="163695">
                  <c:v>-43.072499999999991</c:v>
                </c:pt>
                <c:pt idx="163696">
                  <c:v>-43.070499999999981</c:v>
                </c:pt>
                <c:pt idx="163697">
                  <c:v>-43.068499999999972</c:v>
                </c:pt>
                <c:pt idx="163698">
                  <c:v>-43.066499999999962</c:v>
                </c:pt>
                <c:pt idx="163699">
                  <c:v>-43.064499999999953</c:v>
                </c:pt>
                <c:pt idx="163700">
                  <c:v>-43.0625</c:v>
                </c:pt>
                <c:pt idx="163701">
                  <c:v>-43.06049999999999</c:v>
                </c:pt>
                <c:pt idx="163702">
                  <c:v>-43.058499999999981</c:v>
                </c:pt>
                <c:pt idx="163703">
                  <c:v>-43.056499999999971</c:v>
                </c:pt>
                <c:pt idx="163704">
                  <c:v>-43.054499999999962</c:v>
                </c:pt>
                <c:pt idx="163705">
                  <c:v>-43.052499999999952</c:v>
                </c:pt>
                <c:pt idx="163706">
                  <c:v>-43.0505</c:v>
                </c:pt>
                <c:pt idx="163707">
                  <c:v>-43.04849999999999</c:v>
                </c:pt>
                <c:pt idx="163708">
                  <c:v>-43.04649999999998</c:v>
                </c:pt>
                <c:pt idx="163709">
                  <c:v>-43.044499999999971</c:v>
                </c:pt>
                <c:pt idx="163710">
                  <c:v>-43.042499999999961</c:v>
                </c:pt>
                <c:pt idx="163711">
                  <c:v>-43.040499999999952</c:v>
                </c:pt>
                <c:pt idx="163712">
                  <c:v>-43.038499999999999</c:v>
                </c:pt>
                <c:pt idx="163713">
                  <c:v>-43.03649999999999</c:v>
                </c:pt>
                <c:pt idx="163714">
                  <c:v>-43.03449999999998</c:v>
                </c:pt>
                <c:pt idx="163715">
                  <c:v>-43.03249999999997</c:v>
                </c:pt>
                <c:pt idx="163716">
                  <c:v>-43.030499999999961</c:v>
                </c:pt>
                <c:pt idx="163717">
                  <c:v>-43.028499999999951</c:v>
                </c:pt>
                <c:pt idx="163718">
                  <c:v>-43.026499999999999</c:v>
                </c:pt>
                <c:pt idx="163719">
                  <c:v>-43.024499999999989</c:v>
                </c:pt>
                <c:pt idx="163720">
                  <c:v>-43.02249999999998</c:v>
                </c:pt>
                <c:pt idx="163721">
                  <c:v>-43.02049999999997</c:v>
                </c:pt>
                <c:pt idx="163722">
                  <c:v>-43.01849999999996</c:v>
                </c:pt>
                <c:pt idx="163723">
                  <c:v>-43.016499999999951</c:v>
                </c:pt>
                <c:pt idx="163724">
                  <c:v>-43.014499999999998</c:v>
                </c:pt>
                <c:pt idx="163725">
                  <c:v>-43.012499999999989</c:v>
                </c:pt>
                <c:pt idx="163726">
                  <c:v>-43.010499999999979</c:v>
                </c:pt>
                <c:pt idx="163727">
                  <c:v>-43.00849999999997</c:v>
                </c:pt>
                <c:pt idx="163728">
                  <c:v>-43.00649999999996</c:v>
                </c:pt>
                <c:pt idx="163729">
                  <c:v>-43.00449999999995</c:v>
                </c:pt>
                <c:pt idx="163730">
                  <c:v>-43.002499999999998</c:v>
                </c:pt>
                <c:pt idx="163731">
                  <c:v>-43.000499999999988</c:v>
                </c:pt>
                <c:pt idx="163732">
                  <c:v>-42.998499999999979</c:v>
                </c:pt>
                <c:pt idx="163733">
                  <c:v>-42.996499999999969</c:v>
                </c:pt>
                <c:pt idx="163734">
                  <c:v>-42.99449999999996</c:v>
                </c:pt>
                <c:pt idx="163735">
                  <c:v>-42.99249999999995</c:v>
                </c:pt>
                <c:pt idx="163736">
                  <c:v>-42.990499999999997</c:v>
                </c:pt>
                <c:pt idx="163737">
                  <c:v>-42.988499999999988</c:v>
                </c:pt>
                <c:pt idx="163738">
                  <c:v>-42.986499999999978</c:v>
                </c:pt>
                <c:pt idx="163739">
                  <c:v>-42.984499999999969</c:v>
                </c:pt>
                <c:pt idx="163740">
                  <c:v>-42.982499999999959</c:v>
                </c:pt>
                <c:pt idx="163741">
                  <c:v>-42.98049999999995</c:v>
                </c:pt>
                <c:pt idx="163742">
                  <c:v>-42.978499999999997</c:v>
                </c:pt>
                <c:pt idx="163743">
                  <c:v>-42.976499999999987</c:v>
                </c:pt>
                <c:pt idx="163744">
                  <c:v>-42.974499999999978</c:v>
                </c:pt>
                <c:pt idx="163745">
                  <c:v>-42.972499999999968</c:v>
                </c:pt>
                <c:pt idx="163746">
                  <c:v>-42.970499999999959</c:v>
                </c:pt>
                <c:pt idx="163747">
                  <c:v>-42.968499999999949</c:v>
                </c:pt>
                <c:pt idx="163748">
                  <c:v>-42.966499999999996</c:v>
                </c:pt>
                <c:pt idx="163749">
                  <c:v>-42.964499999999987</c:v>
                </c:pt>
                <c:pt idx="163750">
                  <c:v>-42.962499999999977</c:v>
                </c:pt>
                <c:pt idx="163751">
                  <c:v>-42.960499999999968</c:v>
                </c:pt>
                <c:pt idx="163752">
                  <c:v>-42.958499999999958</c:v>
                </c:pt>
                <c:pt idx="163753">
                  <c:v>-42.956500000000005</c:v>
                </c:pt>
                <c:pt idx="163754">
                  <c:v>-42.954499999999996</c:v>
                </c:pt>
                <c:pt idx="163755">
                  <c:v>-42.952499999999986</c:v>
                </c:pt>
                <c:pt idx="163756">
                  <c:v>-42.950499999999977</c:v>
                </c:pt>
                <c:pt idx="163757">
                  <c:v>-42.948499999999967</c:v>
                </c:pt>
                <c:pt idx="163758">
                  <c:v>-42.946499999999958</c:v>
                </c:pt>
                <c:pt idx="163759">
                  <c:v>-42.944500000000005</c:v>
                </c:pt>
                <c:pt idx="163760">
                  <c:v>-42.942499999999995</c:v>
                </c:pt>
                <c:pt idx="163761">
                  <c:v>-42.940499999999986</c:v>
                </c:pt>
                <c:pt idx="163762">
                  <c:v>-42.938499999999976</c:v>
                </c:pt>
                <c:pt idx="163763">
                  <c:v>-42.936499999999967</c:v>
                </c:pt>
                <c:pt idx="163764">
                  <c:v>-42.934499999999957</c:v>
                </c:pt>
                <c:pt idx="163765">
                  <c:v>-42.932500000000005</c:v>
                </c:pt>
                <c:pt idx="163766">
                  <c:v>-42.930499999999995</c:v>
                </c:pt>
                <c:pt idx="163767">
                  <c:v>-42.928499999999985</c:v>
                </c:pt>
                <c:pt idx="163768">
                  <c:v>-42.926499999999976</c:v>
                </c:pt>
                <c:pt idx="163769">
                  <c:v>-42.924499999999966</c:v>
                </c:pt>
                <c:pt idx="163770">
                  <c:v>-42.922499999999957</c:v>
                </c:pt>
                <c:pt idx="163771">
                  <c:v>-42.920500000000004</c:v>
                </c:pt>
                <c:pt idx="163772">
                  <c:v>-42.918499999999995</c:v>
                </c:pt>
                <c:pt idx="163773">
                  <c:v>-42.916499999999985</c:v>
                </c:pt>
                <c:pt idx="163774">
                  <c:v>-42.914499999999975</c:v>
                </c:pt>
                <c:pt idx="163775">
                  <c:v>-42.912499999999966</c:v>
                </c:pt>
                <c:pt idx="163776">
                  <c:v>-42.910499999999956</c:v>
                </c:pt>
                <c:pt idx="163777">
                  <c:v>-42.908500000000004</c:v>
                </c:pt>
                <c:pt idx="163778">
                  <c:v>-42.906499999999994</c:v>
                </c:pt>
                <c:pt idx="163779">
                  <c:v>-42.904499999999985</c:v>
                </c:pt>
                <c:pt idx="163780">
                  <c:v>-42.902499999999975</c:v>
                </c:pt>
                <c:pt idx="163781">
                  <c:v>-42.900499999999965</c:v>
                </c:pt>
                <c:pt idx="163782">
                  <c:v>-42.898499999999956</c:v>
                </c:pt>
                <c:pt idx="163783">
                  <c:v>-42.896500000000003</c:v>
                </c:pt>
                <c:pt idx="163784">
                  <c:v>-42.894499999999994</c:v>
                </c:pt>
                <c:pt idx="163785">
                  <c:v>-42.892499999999984</c:v>
                </c:pt>
                <c:pt idx="163786">
                  <c:v>-42.890499999999975</c:v>
                </c:pt>
                <c:pt idx="163787">
                  <c:v>-42.888499999999965</c:v>
                </c:pt>
                <c:pt idx="163788">
                  <c:v>-42.886499999999955</c:v>
                </c:pt>
                <c:pt idx="163789">
                  <c:v>-42.884500000000003</c:v>
                </c:pt>
                <c:pt idx="163790">
                  <c:v>-42.882499999999993</c:v>
                </c:pt>
                <c:pt idx="163791">
                  <c:v>-42.880499999999984</c:v>
                </c:pt>
                <c:pt idx="163792">
                  <c:v>-42.878499999999974</c:v>
                </c:pt>
                <c:pt idx="163793">
                  <c:v>-42.876499999999965</c:v>
                </c:pt>
                <c:pt idx="163794">
                  <c:v>-42.874499999999955</c:v>
                </c:pt>
                <c:pt idx="163795">
                  <c:v>-42.872500000000002</c:v>
                </c:pt>
                <c:pt idx="163796">
                  <c:v>-42.870499999999993</c:v>
                </c:pt>
                <c:pt idx="163797">
                  <c:v>-42.868499999999983</c:v>
                </c:pt>
                <c:pt idx="163798">
                  <c:v>-42.866499999999974</c:v>
                </c:pt>
                <c:pt idx="163799">
                  <c:v>-42.864499999999964</c:v>
                </c:pt>
                <c:pt idx="163800">
                  <c:v>-42.862499999999955</c:v>
                </c:pt>
                <c:pt idx="163801">
                  <c:v>-42.860500000000002</c:v>
                </c:pt>
                <c:pt idx="163802">
                  <c:v>-42.858499999999992</c:v>
                </c:pt>
                <c:pt idx="163803">
                  <c:v>-42.856499999999983</c:v>
                </c:pt>
                <c:pt idx="163804">
                  <c:v>-42.854499999999973</c:v>
                </c:pt>
                <c:pt idx="163805">
                  <c:v>-42.852499999999964</c:v>
                </c:pt>
                <c:pt idx="163806">
                  <c:v>-42.850499999999954</c:v>
                </c:pt>
                <c:pt idx="163807">
                  <c:v>-42.848500000000001</c:v>
                </c:pt>
                <c:pt idx="163808">
                  <c:v>-42.846499999999992</c:v>
                </c:pt>
                <c:pt idx="163809">
                  <c:v>-42.844499999999982</c:v>
                </c:pt>
                <c:pt idx="163810">
                  <c:v>-42.842499999999973</c:v>
                </c:pt>
                <c:pt idx="163811">
                  <c:v>-42.840499999999963</c:v>
                </c:pt>
                <c:pt idx="163812">
                  <c:v>-42.838499999999954</c:v>
                </c:pt>
                <c:pt idx="163813">
                  <c:v>-42.836500000000001</c:v>
                </c:pt>
                <c:pt idx="163814">
                  <c:v>-42.834499999999991</c:v>
                </c:pt>
                <c:pt idx="163815">
                  <c:v>-42.832499999999982</c:v>
                </c:pt>
                <c:pt idx="163816">
                  <c:v>-42.830499999999972</c:v>
                </c:pt>
                <c:pt idx="163817">
                  <c:v>-42.828499999999963</c:v>
                </c:pt>
                <c:pt idx="163818">
                  <c:v>-42.826499999999953</c:v>
                </c:pt>
                <c:pt idx="163819">
                  <c:v>-42.8245</c:v>
                </c:pt>
                <c:pt idx="163820">
                  <c:v>-42.822499999999991</c:v>
                </c:pt>
                <c:pt idx="163821">
                  <c:v>-42.820499999999981</c:v>
                </c:pt>
                <c:pt idx="163822">
                  <c:v>-42.818499999999972</c:v>
                </c:pt>
                <c:pt idx="163823">
                  <c:v>-42.816499999999962</c:v>
                </c:pt>
                <c:pt idx="163824">
                  <c:v>-42.814499999999953</c:v>
                </c:pt>
                <c:pt idx="163825">
                  <c:v>-42.8125</c:v>
                </c:pt>
                <c:pt idx="163826">
                  <c:v>-42.81049999999999</c:v>
                </c:pt>
                <c:pt idx="163827">
                  <c:v>-42.808499999999981</c:v>
                </c:pt>
                <c:pt idx="163828">
                  <c:v>-42.806499999999971</c:v>
                </c:pt>
                <c:pt idx="163829">
                  <c:v>-42.804499999999962</c:v>
                </c:pt>
                <c:pt idx="163830">
                  <c:v>-42.802499999999952</c:v>
                </c:pt>
                <c:pt idx="163831">
                  <c:v>-42.8005</c:v>
                </c:pt>
                <c:pt idx="163832">
                  <c:v>-42.79849999999999</c:v>
                </c:pt>
                <c:pt idx="163833">
                  <c:v>-42.79649999999998</c:v>
                </c:pt>
                <c:pt idx="163834">
                  <c:v>-42.794499999999971</c:v>
                </c:pt>
                <c:pt idx="163835">
                  <c:v>-42.792499999999961</c:v>
                </c:pt>
                <c:pt idx="163836">
                  <c:v>-42.790499999999952</c:v>
                </c:pt>
                <c:pt idx="163837">
                  <c:v>-42.788499999999999</c:v>
                </c:pt>
                <c:pt idx="163838">
                  <c:v>-42.78649999999999</c:v>
                </c:pt>
                <c:pt idx="163839">
                  <c:v>-42.78449999999998</c:v>
                </c:pt>
                <c:pt idx="163840">
                  <c:v>-42.78249999999997</c:v>
                </c:pt>
                <c:pt idx="163841">
                  <c:v>-42.780499999999961</c:v>
                </c:pt>
                <c:pt idx="163842">
                  <c:v>-42.778499999999951</c:v>
                </c:pt>
                <c:pt idx="163843">
                  <c:v>-42.776499999999999</c:v>
                </c:pt>
                <c:pt idx="163844">
                  <c:v>-42.774499999999989</c:v>
                </c:pt>
                <c:pt idx="163845">
                  <c:v>-42.77249999999998</c:v>
                </c:pt>
                <c:pt idx="163846">
                  <c:v>-42.77049999999997</c:v>
                </c:pt>
                <c:pt idx="163847">
                  <c:v>-42.76849999999996</c:v>
                </c:pt>
                <c:pt idx="163848">
                  <c:v>-42.766499999999951</c:v>
                </c:pt>
                <c:pt idx="163849">
                  <c:v>-42.764499999999998</c:v>
                </c:pt>
                <c:pt idx="163850">
                  <c:v>-42.762499999999989</c:v>
                </c:pt>
                <c:pt idx="163851">
                  <c:v>-42.760499999999979</c:v>
                </c:pt>
                <c:pt idx="163852">
                  <c:v>-42.75849999999997</c:v>
                </c:pt>
                <c:pt idx="163853">
                  <c:v>-42.75649999999996</c:v>
                </c:pt>
                <c:pt idx="163854">
                  <c:v>-42.75449999999995</c:v>
                </c:pt>
                <c:pt idx="163855">
                  <c:v>-42.752499999999998</c:v>
                </c:pt>
                <c:pt idx="163856">
                  <c:v>-42.750499999999988</c:v>
                </c:pt>
                <c:pt idx="163857">
                  <c:v>-42.748499999999979</c:v>
                </c:pt>
                <c:pt idx="163858">
                  <c:v>-42.746499999999969</c:v>
                </c:pt>
                <c:pt idx="163859">
                  <c:v>-42.74449999999996</c:v>
                </c:pt>
                <c:pt idx="163860">
                  <c:v>-42.74249999999995</c:v>
                </c:pt>
                <c:pt idx="163861">
                  <c:v>-42.740499999999997</c:v>
                </c:pt>
                <c:pt idx="163862">
                  <c:v>-42.738499999999988</c:v>
                </c:pt>
                <c:pt idx="163863">
                  <c:v>-42.736499999999978</c:v>
                </c:pt>
                <c:pt idx="163864">
                  <c:v>-42.734499999999969</c:v>
                </c:pt>
                <c:pt idx="163865">
                  <c:v>-42.732499999999959</c:v>
                </c:pt>
                <c:pt idx="163866">
                  <c:v>-42.73049999999995</c:v>
                </c:pt>
                <c:pt idx="163867">
                  <c:v>-42.728499999999997</c:v>
                </c:pt>
                <c:pt idx="163868">
                  <c:v>-42.726499999999987</c:v>
                </c:pt>
                <c:pt idx="163869">
                  <c:v>-42.724499999999978</c:v>
                </c:pt>
                <c:pt idx="163870">
                  <c:v>-42.722499999999968</c:v>
                </c:pt>
                <c:pt idx="163871">
                  <c:v>-42.720499999999959</c:v>
                </c:pt>
                <c:pt idx="163872">
                  <c:v>-42.718499999999949</c:v>
                </c:pt>
                <c:pt idx="163873">
                  <c:v>-42.716499999999996</c:v>
                </c:pt>
                <c:pt idx="163874">
                  <c:v>-42.714499999999987</c:v>
                </c:pt>
                <c:pt idx="163875">
                  <c:v>-42.712499999999977</c:v>
                </c:pt>
                <c:pt idx="163876">
                  <c:v>-42.710499999999968</c:v>
                </c:pt>
                <c:pt idx="163877">
                  <c:v>-42.708499999999958</c:v>
                </c:pt>
                <c:pt idx="163878">
                  <c:v>-42.706500000000005</c:v>
                </c:pt>
                <c:pt idx="163879">
                  <c:v>-42.704499999999996</c:v>
                </c:pt>
                <c:pt idx="163880">
                  <c:v>-42.702499999999986</c:v>
                </c:pt>
                <c:pt idx="163881">
                  <c:v>-42.700499999999977</c:v>
                </c:pt>
                <c:pt idx="163882">
                  <c:v>-42.698499999999967</c:v>
                </c:pt>
                <c:pt idx="163883">
                  <c:v>-42.696499999999958</c:v>
                </c:pt>
                <c:pt idx="163884">
                  <c:v>-42.694500000000005</c:v>
                </c:pt>
                <c:pt idx="163885">
                  <c:v>-42.692499999999995</c:v>
                </c:pt>
                <c:pt idx="163886">
                  <c:v>-42.690499999999986</c:v>
                </c:pt>
                <c:pt idx="163887">
                  <c:v>-42.688499999999976</c:v>
                </c:pt>
                <c:pt idx="163888">
                  <c:v>-42.686499999999967</c:v>
                </c:pt>
                <c:pt idx="163889">
                  <c:v>-42.684499999999957</c:v>
                </c:pt>
                <c:pt idx="163890">
                  <c:v>-42.682500000000005</c:v>
                </c:pt>
                <c:pt idx="163891">
                  <c:v>-42.680499999999995</c:v>
                </c:pt>
                <c:pt idx="163892">
                  <c:v>-42.678499999999985</c:v>
                </c:pt>
                <c:pt idx="163893">
                  <c:v>-42.676499999999976</c:v>
                </c:pt>
                <c:pt idx="163894">
                  <c:v>-42.674499999999966</c:v>
                </c:pt>
                <c:pt idx="163895">
                  <c:v>-42.672499999999957</c:v>
                </c:pt>
                <c:pt idx="163896">
                  <c:v>-42.670500000000004</c:v>
                </c:pt>
                <c:pt idx="163897">
                  <c:v>-42.668499999999995</c:v>
                </c:pt>
                <c:pt idx="163898">
                  <c:v>-42.666499999999985</c:v>
                </c:pt>
                <c:pt idx="163899">
                  <c:v>-42.664499999999975</c:v>
                </c:pt>
                <c:pt idx="163900">
                  <c:v>-42.662499999999966</c:v>
                </c:pt>
                <c:pt idx="163901">
                  <c:v>-42.660499999999956</c:v>
                </c:pt>
                <c:pt idx="163902">
                  <c:v>-42.658500000000004</c:v>
                </c:pt>
                <c:pt idx="163903">
                  <c:v>-42.656499999999994</c:v>
                </c:pt>
                <c:pt idx="163904">
                  <c:v>-42.654499999999985</c:v>
                </c:pt>
                <c:pt idx="163905">
                  <c:v>-42.652499999999975</c:v>
                </c:pt>
                <c:pt idx="163906">
                  <c:v>-42.650499999999965</c:v>
                </c:pt>
                <c:pt idx="163907">
                  <c:v>-42.648499999999956</c:v>
                </c:pt>
                <c:pt idx="163908">
                  <c:v>-42.646500000000003</c:v>
                </c:pt>
                <c:pt idx="163909">
                  <c:v>-42.644499999999994</c:v>
                </c:pt>
                <c:pt idx="163910">
                  <c:v>-42.642499999999984</c:v>
                </c:pt>
                <c:pt idx="163911">
                  <c:v>-42.640499999999975</c:v>
                </c:pt>
                <c:pt idx="163912">
                  <c:v>-42.638499999999965</c:v>
                </c:pt>
                <c:pt idx="163913">
                  <c:v>-42.636499999999955</c:v>
                </c:pt>
                <c:pt idx="163914">
                  <c:v>-42.634500000000003</c:v>
                </c:pt>
                <c:pt idx="163915">
                  <c:v>-42.632499999999993</c:v>
                </c:pt>
                <c:pt idx="163916">
                  <c:v>-42.630499999999984</c:v>
                </c:pt>
                <c:pt idx="163917">
                  <c:v>-42.628499999999974</c:v>
                </c:pt>
                <c:pt idx="163918">
                  <c:v>-42.626499999999965</c:v>
                </c:pt>
                <c:pt idx="163919">
                  <c:v>-42.624499999999955</c:v>
                </c:pt>
                <c:pt idx="163920">
                  <c:v>-42.622500000000002</c:v>
                </c:pt>
                <c:pt idx="163921">
                  <c:v>-42.620499999999993</c:v>
                </c:pt>
                <c:pt idx="163922">
                  <c:v>-42.618499999999983</c:v>
                </c:pt>
                <c:pt idx="163923">
                  <c:v>-42.616499999999974</c:v>
                </c:pt>
                <c:pt idx="163924">
                  <c:v>-42.614499999999964</c:v>
                </c:pt>
                <c:pt idx="163925">
                  <c:v>-42.612499999999955</c:v>
                </c:pt>
                <c:pt idx="163926">
                  <c:v>-42.610500000000002</c:v>
                </c:pt>
                <c:pt idx="163927">
                  <c:v>-42.608499999999992</c:v>
                </c:pt>
                <c:pt idx="163928">
                  <c:v>-42.606499999999983</c:v>
                </c:pt>
                <c:pt idx="163929">
                  <c:v>-42.604499999999973</c:v>
                </c:pt>
                <c:pt idx="163930">
                  <c:v>-42.602499999999964</c:v>
                </c:pt>
                <c:pt idx="163931">
                  <c:v>-42.600499999999954</c:v>
                </c:pt>
                <c:pt idx="163932">
                  <c:v>-42.598500000000001</c:v>
                </c:pt>
                <c:pt idx="163933">
                  <c:v>-42.596499999999992</c:v>
                </c:pt>
                <c:pt idx="163934">
                  <c:v>-42.594499999999982</c:v>
                </c:pt>
                <c:pt idx="163935">
                  <c:v>-42.592499999999973</c:v>
                </c:pt>
                <c:pt idx="163936">
                  <c:v>-42.590499999999963</c:v>
                </c:pt>
                <c:pt idx="163937">
                  <c:v>-42.588499999999954</c:v>
                </c:pt>
                <c:pt idx="163938">
                  <c:v>-42.586500000000001</c:v>
                </c:pt>
                <c:pt idx="163939">
                  <c:v>-42.584499999999991</c:v>
                </c:pt>
                <c:pt idx="163940">
                  <c:v>-42.582499999999982</c:v>
                </c:pt>
                <c:pt idx="163941">
                  <c:v>-42.580499999999972</c:v>
                </c:pt>
                <c:pt idx="163942">
                  <c:v>-42.578499999999963</c:v>
                </c:pt>
                <c:pt idx="163943">
                  <c:v>-42.576499999999953</c:v>
                </c:pt>
                <c:pt idx="163944">
                  <c:v>-42.5745</c:v>
                </c:pt>
                <c:pt idx="163945">
                  <c:v>-42.572499999999991</c:v>
                </c:pt>
                <c:pt idx="163946">
                  <c:v>-42.570499999999981</c:v>
                </c:pt>
                <c:pt idx="163947">
                  <c:v>-42.568499999999972</c:v>
                </c:pt>
                <c:pt idx="163948">
                  <c:v>-42.566499999999962</c:v>
                </c:pt>
                <c:pt idx="163949">
                  <c:v>-42.564499999999953</c:v>
                </c:pt>
                <c:pt idx="163950">
                  <c:v>-42.5625</c:v>
                </c:pt>
                <c:pt idx="163951">
                  <c:v>-42.56049999999999</c:v>
                </c:pt>
                <c:pt idx="163952">
                  <c:v>-42.558499999999981</c:v>
                </c:pt>
                <c:pt idx="163953">
                  <c:v>-42.556499999999971</c:v>
                </c:pt>
                <c:pt idx="163954">
                  <c:v>-42.554499999999962</c:v>
                </c:pt>
                <c:pt idx="163955">
                  <c:v>-42.552499999999952</c:v>
                </c:pt>
                <c:pt idx="163956">
                  <c:v>-42.5505</c:v>
                </c:pt>
                <c:pt idx="163957">
                  <c:v>-42.54849999999999</c:v>
                </c:pt>
                <c:pt idx="163958">
                  <c:v>-42.54649999999998</c:v>
                </c:pt>
                <c:pt idx="163959">
                  <c:v>-42.544499999999971</c:v>
                </c:pt>
                <c:pt idx="163960">
                  <c:v>-42.542499999999961</c:v>
                </c:pt>
                <c:pt idx="163961">
                  <c:v>-42.540499999999952</c:v>
                </c:pt>
                <c:pt idx="163962">
                  <c:v>-42.538499999999999</c:v>
                </c:pt>
                <c:pt idx="163963">
                  <c:v>-42.53649999999999</c:v>
                </c:pt>
                <c:pt idx="163964">
                  <c:v>-42.53449999999998</c:v>
                </c:pt>
                <c:pt idx="163965">
                  <c:v>-42.53249999999997</c:v>
                </c:pt>
                <c:pt idx="163966">
                  <c:v>-42.530499999999961</c:v>
                </c:pt>
                <c:pt idx="163967">
                  <c:v>-42.528499999999951</c:v>
                </c:pt>
                <c:pt idx="163968">
                  <c:v>-42.526499999999999</c:v>
                </c:pt>
                <c:pt idx="163969">
                  <c:v>-42.524499999999989</c:v>
                </c:pt>
                <c:pt idx="163970">
                  <c:v>-42.52249999999998</c:v>
                </c:pt>
                <c:pt idx="163971">
                  <c:v>-42.52049999999997</c:v>
                </c:pt>
                <c:pt idx="163972">
                  <c:v>-42.51849999999996</c:v>
                </c:pt>
                <c:pt idx="163973">
                  <c:v>-42.516499999999951</c:v>
                </c:pt>
                <c:pt idx="163974">
                  <c:v>-42.514499999999998</c:v>
                </c:pt>
                <c:pt idx="163975">
                  <c:v>-42.512499999999989</c:v>
                </c:pt>
                <c:pt idx="163976">
                  <c:v>-42.510499999999979</c:v>
                </c:pt>
                <c:pt idx="163977">
                  <c:v>-42.50849999999997</c:v>
                </c:pt>
                <c:pt idx="163978">
                  <c:v>-42.50649999999996</c:v>
                </c:pt>
                <c:pt idx="163979">
                  <c:v>-42.50449999999995</c:v>
                </c:pt>
                <c:pt idx="163980">
                  <c:v>-42.502499999999998</c:v>
                </c:pt>
                <c:pt idx="163981">
                  <c:v>-42.500499999999988</c:v>
                </c:pt>
                <c:pt idx="163982">
                  <c:v>-42.498499999999979</c:v>
                </c:pt>
                <c:pt idx="163983">
                  <c:v>-42.496499999999969</c:v>
                </c:pt>
                <c:pt idx="163984">
                  <c:v>-42.49449999999996</c:v>
                </c:pt>
                <c:pt idx="163985">
                  <c:v>-42.49249999999995</c:v>
                </c:pt>
                <c:pt idx="163986">
                  <c:v>-42.490499999999997</c:v>
                </c:pt>
                <c:pt idx="163987">
                  <c:v>-42.488499999999988</c:v>
                </c:pt>
                <c:pt idx="163988">
                  <c:v>-42.486499999999978</c:v>
                </c:pt>
                <c:pt idx="163989">
                  <c:v>-42.484499999999969</c:v>
                </c:pt>
                <c:pt idx="163990">
                  <c:v>-42.482499999999959</c:v>
                </c:pt>
                <c:pt idx="163991">
                  <c:v>-42.48049999999995</c:v>
                </c:pt>
                <c:pt idx="163992">
                  <c:v>-42.478499999999997</c:v>
                </c:pt>
                <c:pt idx="163993">
                  <c:v>-42.476499999999987</c:v>
                </c:pt>
                <c:pt idx="163994">
                  <c:v>-42.474499999999978</c:v>
                </c:pt>
                <c:pt idx="163995">
                  <c:v>-42.472499999999968</c:v>
                </c:pt>
                <c:pt idx="163996">
                  <c:v>-42.470499999999959</c:v>
                </c:pt>
                <c:pt idx="163997">
                  <c:v>-42.468499999999949</c:v>
                </c:pt>
                <c:pt idx="163998">
                  <c:v>-42.466499999999996</c:v>
                </c:pt>
                <c:pt idx="163999">
                  <c:v>-42.464499999999987</c:v>
                </c:pt>
                <c:pt idx="164000">
                  <c:v>-42.462499999999977</c:v>
                </c:pt>
                <c:pt idx="164001">
                  <c:v>-42.460499999999968</c:v>
                </c:pt>
                <c:pt idx="164002">
                  <c:v>-42.458499999999958</c:v>
                </c:pt>
                <c:pt idx="164003">
                  <c:v>-42.456500000000005</c:v>
                </c:pt>
                <c:pt idx="164004">
                  <c:v>-42.454499999999996</c:v>
                </c:pt>
                <c:pt idx="164005">
                  <c:v>-42.452499999999986</c:v>
                </c:pt>
                <c:pt idx="164006">
                  <c:v>-42.450499999999977</c:v>
                </c:pt>
                <c:pt idx="164007">
                  <c:v>-42.448499999999967</c:v>
                </c:pt>
                <c:pt idx="164008">
                  <c:v>-42.446499999999958</c:v>
                </c:pt>
                <c:pt idx="164009">
                  <c:v>-42.444500000000005</c:v>
                </c:pt>
                <c:pt idx="164010">
                  <c:v>-42.442499999999995</c:v>
                </c:pt>
                <c:pt idx="164011">
                  <c:v>-42.440499999999986</c:v>
                </c:pt>
                <c:pt idx="164012">
                  <c:v>-42.438499999999976</c:v>
                </c:pt>
                <c:pt idx="164013">
                  <c:v>-42.436499999999967</c:v>
                </c:pt>
                <c:pt idx="164014">
                  <c:v>-42.434499999999957</c:v>
                </c:pt>
                <c:pt idx="164015">
                  <c:v>-42.432500000000005</c:v>
                </c:pt>
                <c:pt idx="164016">
                  <c:v>-42.430499999999995</c:v>
                </c:pt>
                <c:pt idx="164017">
                  <c:v>-42.428499999999985</c:v>
                </c:pt>
                <c:pt idx="164018">
                  <c:v>-42.426499999999976</c:v>
                </c:pt>
                <c:pt idx="164019">
                  <c:v>-42.424499999999966</c:v>
                </c:pt>
                <c:pt idx="164020">
                  <c:v>-42.422499999999957</c:v>
                </c:pt>
                <c:pt idx="164021">
                  <c:v>-42.420500000000004</c:v>
                </c:pt>
                <c:pt idx="164022">
                  <c:v>-42.418499999999995</c:v>
                </c:pt>
                <c:pt idx="164023">
                  <c:v>-42.416499999999985</c:v>
                </c:pt>
                <c:pt idx="164024">
                  <c:v>-42.414499999999975</c:v>
                </c:pt>
                <c:pt idx="164025">
                  <c:v>-42.412499999999966</c:v>
                </c:pt>
                <c:pt idx="164026">
                  <c:v>-42.410499999999956</c:v>
                </c:pt>
                <c:pt idx="164027">
                  <c:v>-42.408500000000004</c:v>
                </c:pt>
                <c:pt idx="164028">
                  <c:v>-42.406499999999994</c:v>
                </c:pt>
                <c:pt idx="164029">
                  <c:v>-42.404499999999985</c:v>
                </c:pt>
                <c:pt idx="164030">
                  <c:v>-42.402499999999975</c:v>
                </c:pt>
                <c:pt idx="164031">
                  <c:v>-42.400499999999965</c:v>
                </c:pt>
                <c:pt idx="164032">
                  <c:v>-42.398499999999956</c:v>
                </c:pt>
                <c:pt idx="164033">
                  <c:v>-42.396500000000003</c:v>
                </c:pt>
                <c:pt idx="164034">
                  <c:v>-42.394499999999994</c:v>
                </c:pt>
                <c:pt idx="164035">
                  <c:v>-42.392499999999984</c:v>
                </c:pt>
                <c:pt idx="164036">
                  <c:v>-42.390499999999975</c:v>
                </c:pt>
                <c:pt idx="164037">
                  <c:v>-42.388499999999965</c:v>
                </c:pt>
                <c:pt idx="164038">
                  <c:v>-42.386499999999955</c:v>
                </c:pt>
                <c:pt idx="164039">
                  <c:v>-42.384500000000003</c:v>
                </c:pt>
                <c:pt idx="164040">
                  <c:v>-42.382499999999993</c:v>
                </c:pt>
                <c:pt idx="164041">
                  <c:v>-42.380499999999984</c:v>
                </c:pt>
                <c:pt idx="164042">
                  <c:v>-42.378499999999974</c:v>
                </c:pt>
                <c:pt idx="164043">
                  <c:v>-42.376499999999965</c:v>
                </c:pt>
                <c:pt idx="164044">
                  <c:v>-42.374499999999955</c:v>
                </c:pt>
                <c:pt idx="164045">
                  <c:v>-42.372500000000002</c:v>
                </c:pt>
                <c:pt idx="164046">
                  <c:v>-42.370499999999993</c:v>
                </c:pt>
                <c:pt idx="164047">
                  <c:v>-42.368499999999983</c:v>
                </c:pt>
                <c:pt idx="164048">
                  <c:v>-42.366499999999974</c:v>
                </c:pt>
                <c:pt idx="164049">
                  <c:v>-42.364499999999964</c:v>
                </c:pt>
                <c:pt idx="164050">
                  <c:v>-42.362499999999955</c:v>
                </c:pt>
                <c:pt idx="164051">
                  <c:v>-42.360500000000002</c:v>
                </c:pt>
                <c:pt idx="164052">
                  <c:v>-42.358499999999992</c:v>
                </c:pt>
                <c:pt idx="164053">
                  <c:v>-42.356499999999983</c:v>
                </c:pt>
                <c:pt idx="164054">
                  <c:v>-42.354499999999973</c:v>
                </c:pt>
                <c:pt idx="164055">
                  <c:v>-42.352499999999964</c:v>
                </c:pt>
                <c:pt idx="164056">
                  <c:v>-42.350499999999954</c:v>
                </c:pt>
                <c:pt idx="164057">
                  <c:v>-42.348500000000001</c:v>
                </c:pt>
                <c:pt idx="164058">
                  <c:v>-42.346499999999992</c:v>
                </c:pt>
                <c:pt idx="164059">
                  <c:v>-42.344499999999982</c:v>
                </c:pt>
                <c:pt idx="164060">
                  <c:v>-42.342499999999973</c:v>
                </c:pt>
                <c:pt idx="164061">
                  <c:v>-42.340499999999963</c:v>
                </c:pt>
                <c:pt idx="164062">
                  <c:v>-42.338499999999954</c:v>
                </c:pt>
                <c:pt idx="164063">
                  <c:v>-42.336500000000001</c:v>
                </c:pt>
                <c:pt idx="164064">
                  <c:v>-42.334499999999991</c:v>
                </c:pt>
                <c:pt idx="164065">
                  <c:v>-42.332499999999982</c:v>
                </c:pt>
                <c:pt idx="164066">
                  <c:v>-42.330499999999972</c:v>
                </c:pt>
                <c:pt idx="164067">
                  <c:v>-42.328499999999963</c:v>
                </c:pt>
                <c:pt idx="164068">
                  <c:v>-42.326499999999953</c:v>
                </c:pt>
                <c:pt idx="164069">
                  <c:v>-42.3245</c:v>
                </c:pt>
                <c:pt idx="164070">
                  <c:v>-42.322499999999991</c:v>
                </c:pt>
                <c:pt idx="164071">
                  <c:v>-42.320499999999981</c:v>
                </c:pt>
                <c:pt idx="164072">
                  <c:v>-42.318499999999972</c:v>
                </c:pt>
                <c:pt idx="164073">
                  <c:v>-42.316499999999962</c:v>
                </c:pt>
                <c:pt idx="164074">
                  <c:v>-42.314499999999953</c:v>
                </c:pt>
                <c:pt idx="164075">
                  <c:v>-42.3125</c:v>
                </c:pt>
                <c:pt idx="164076">
                  <c:v>-42.31049999999999</c:v>
                </c:pt>
                <c:pt idx="164077">
                  <c:v>-42.308499999999981</c:v>
                </c:pt>
                <c:pt idx="164078">
                  <c:v>-42.306499999999971</c:v>
                </c:pt>
                <c:pt idx="164079">
                  <c:v>-42.304499999999962</c:v>
                </c:pt>
                <c:pt idx="164080">
                  <c:v>-42.302499999999952</c:v>
                </c:pt>
                <c:pt idx="164081">
                  <c:v>-42.3005</c:v>
                </c:pt>
                <c:pt idx="164082">
                  <c:v>-42.29849999999999</c:v>
                </c:pt>
                <c:pt idx="164083">
                  <c:v>-42.29649999999998</c:v>
                </c:pt>
                <c:pt idx="164084">
                  <c:v>-42.294499999999971</c:v>
                </c:pt>
                <c:pt idx="164085">
                  <c:v>-42.292499999999961</c:v>
                </c:pt>
                <c:pt idx="164086">
                  <c:v>-42.290499999999952</c:v>
                </c:pt>
                <c:pt idx="164087">
                  <c:v>-42.288499999999999</c:v>
                </c:pt>
                <c:pt idx="164088">
                  <c:v>-42.28649999999999</c:v>
                </c:pt>
                <c:pt idx="164089">
                  <c:v>-42.28449999999998</c:v>
                </c:pt>
                <c:pt idx="164090">
                  <c:v>-42.28249999999997</c:v>
                </c:pt>
                <c:pt idx="164091">
                  <c:v>-42.280499999999961</c:v>
                </c:pt>
                <c:pt idx="164092">
                  <c:v>-42.278499999999951</c:v>
                </c:pt>
                <c:pt idx="164093">
                  <c:v>-42.276499999999999</c:v>
                </c:pt>
                <c:pt idx="164094">
                  <c:v>-42.274499999999989</c:v>
                </c:pt>
                <c:pt idx="164095">
                  <c:v>-42.27249999999998</c:v>
                </c:pt>
                <c:pt idx="164096">
                  <c:v>-42.27049999999997</c:v>
                </c:pt>
                <c:pt idx="164097">
                  <c:v>-42.26849999999996</c:v>
                </c:pt>
                <c:pt idx="164098">
                  <c:v>-42.266499999999951</c:v>
                </c:pt>
                <c:pt idx="164099">
                  <c:v>-42.264499999999998</c:v>
                </c:pt>
                <c:pt idx="164100">
                  <c:v>-42.262499999999989</c:v>
                </c:pt>
                <c:pt idx="164101">
                  <c:v>-42.260499999999979</c:v>
                </c:pt>
                <c:pt idx="164102">
                  <c:v>-42.25849999999997</c:v>
                </c:pt>
                <c:pt idx="164103">
                  <c:v>-42.25649999999996</c:v>
                </c:pt>
                <c:pt idx="164104">
                  <c:v>-42.25449999999995</c:v>
                </c:pt>
                <c:pt idx="164105">
                  <c:v>-42.252499999999998</c:v>
                </c:pt>
                <c:pt idx="164106">
                  <c:v>-42.250499999999988</c:v>
                </c:pt>
                <c:pt idx="164107">
                  <c:v>-42.248499999999979</c:v>
                </c:pt>
                <c:pt idx="164108">
                  <c:v>-42.246499999999969</c:v>
                </c:pt>
                <c:pt idx="164109">
                  <c:v>-42.24449999999996</c:v>
                </c:pt>
                <c:pt idx="164110">
                  <c:v>-42.24249999999995</c:v>
                </c:pt>
                <c:pt idx="164111">
                  <c:v>-42.240499999999997</c:v>
                </c:pt>
                <c:pt idx="164112">
                  <c:v>-42.238499999999988</c:v>
                </c:pt>
                <c:pt idx="164113">
                  <c:v>-42.236499999999978</c:v>
                </c:pt>
                <c:pt idx="164114">
                  <c:v>-42.234499999999969</c:v>
                </c:pt>
                <c:pt idx="164115">
                  <c:v>-42.232499999999959</c:v>
                </c:pt>
                <c:pt idx="164116">
                  <c:v>-42.23049999999995</c:v>
                </c:pt>
                <c:pt idx="164117">
                  <c:v>-42.228499999999997</c:v>
                </c:pt>
                <c:pt idx="164118">
                  <c:v>-42.226499999999987</c:v>
                </c:pt>
                <c:pt idx="164119">
                  <c:v>-42.224499999999978</c:v>
                </c:pt>
                <c:pt idx="164120">
                  <c:v>-42.222499999999968</c:v>
                </c:pt>
                <c:pt idx="164121">
                  <c:v>-42.220499999999959</c:v>
                </c:pt>
                <c:pt idx="164122">
                  <c:v>-42.218499999999949</c:v>
                </c:pt>
                <c:pt idx="164123">
                  <c:v>-42.216499999999996</c:v>
                </c:pt>
                <c:pt idx="164124">
                  <c:v>-42.214499999999987</c:v>
                </c:pt>
                <c:pt idx="164125">
                  <c:v>-42.212499999999977</c:v>
                </c:pt>
                <c:pt idx="164126">
                  <c:v>-42.210499999999968</c:v>
                </c:pt>
                <c:pt idx="164127">
                  <c:v>-42.208499999999958</c:v>
                </c:pt>
                <c:pt idx="164128">
                  <c:v>-42.206500000000005</c:v>
                </c:pt>
                <c:pt idx="164129">
                  <c:v>-42.204499999999996</c:v>
                </c:pt>
                <c:pt idx="164130">
                  <c:v>-42.202499999999986</c:v>
                </c:pt>
                <c:pt idx="164131">
                  <c:v>-42.200499999999977</c:v>
                </c:pt>
                <c:pt idx="164132">
                  <c:v>-42.198499999999967</c:v>
                </c:pt>
                <c:pt idx="164133">
                  <c:v>-42.196499999999958</c:v>
                </c:pt>
                <c:pt idx="164134">
                  <c:v>-42.194500000000005</c:v>
                </c:pt>
                <c:pt idx="164135">
                  <c:v>-42.192499999999995</c:v>
                </c:pt>
                <c:pt idx="164136">
                  <c:v>-42.190499999999986</c:v>
                </c:pt>
                <c:pt idx="164137">
                  <c:v>-42.188499999999976</c:v>
                </c:pt>
                <c:pt idx="164138">
                  <c:v>-42.186499999999967</c:v>
                </c:pt>
                <c:pt idx="164139">
                  <c:v>-42.184499999999957</c:v>
                </c:pt>
                <c:pt idx="164140">
                  <c:v>-42.182500000000005</c:v>
                </c:pt>
                <c:pt idx="164141">
                  <c:v>-42.180499999999995</c:v>
                </c:pt>
                <c:pt idx="164142">
                  <c:v>-42.178499999999985</c:v>
                </c:pt>
                <c:pt idx="164143">
                  <c:v>-42.176499999999976</c:v>
                </c:pt>
                <c:pt idx="164144">
                  <c:v>-42.174499999999966</c:v>
                </c:pt>
                <c:pt idx="164145">
                  <c:v>-42.172499999999957</c:v>
                </c:pt>
                <c:pt idx="164146">
                  <c:v>-42.170500000000004</c:v>
                </c:pt>
                <c:pt idx="164147">
                  <c:v>-42.168499999999995</c:v>
                </c:pt>
                <c:pt idx="164148">
                  <c:v>-42.166499999999985</c:v>
                </c:pt>
                <c:pt idx="164149">
                  <c:v>-42.164499999999975</c:v>
                </c:pt>
                <c:pt idx="164150">
                  <c:v>-42.162499999999966</c:v>
                </c:pt>
                <c:pt idx="164151">
                  <c:v>-42.160499999999956</c:v>
                </c:pt>
                <c:pt idx="164152">
                  <c:v>-42.158500000000004</c:v>
                </c:pt>
                <c:pt idx="164153">
                  <c:v>-42.156499999999994</c:v>
                </c:pt>
                <c:pt idx="164154">
                  <c:v>-42.154499999999985</c:v>
                </c:pt>
                <c:pt idx="164155">
                  <c:v>-42.152499999999975</c:v>
                </c:pt>
                <c:pt idx="164156">
                  <c:v>-42.150499999999965</c:v>
                </c:pt>
                <c:pt idx="164157">
                  <c:v>-42.148499999999956</c:v>
                </c:pt>
                <c:pt idx="164158">
                  <c:v>-42.146500000000003</c:v>
                </c:pt>
                <c:pt idx="164159">
                  <c:v>-42.144499999999994</c:v>
                </c:pt>
                <c:pt idx="164160">
                  <c:v>-42.142499999999984</c:v>
                </c:pt>
                <c:pt idx="164161">
                  <c:v>-42.140499999999975</c:v>
                </c:pt>
                <c:pt idx="164162">
                  <c:v>-42.138499999999965</c:v>
                </c:pt>
                <c:pt idx="164163">
                  <c:v>-42.136499999999955</c:v>
                </c:pt>
                <c:pt idx="164164">
                  <c:v>-42.134500000000003</c:v>
                </c:pt>
                <c:pt idx="164165">
                  <c:v>-42.132499999999993</c:v>
                </c:pt>
                <c:pt idx="164166">
                  <c:v>-42.130499999999984</c:v>
                </c:pt>
                <c:pt idx="164167">
                  <c:v>-42.128499999999974</c:v>
                </c:pt>
                <c:pt idx="164168">
                  <c:v>-42.126499999999965</c:v>
                </c:pt>
                <c:pt idx="164169">
                  <c:v>-42.124499999999955</c:v>
                </c:pt>
                <c:pt idx="164170">
                  <c:v>-42.122500000000002</c:v>
                </c:pt>
                <c:pt idx="164171">
                  <c:v>-42.120499999999993</c:v>
                </c:pt>
                <c:pt idx="164172">
                  <c:v>-42.118499999999983</c:v>
                </c:pt>
                <c:pt idx="164173">
                  <c:v>-42.116499999999974</c:v>
                </c:pt>
                <c:pt idx="164174">
                  <c:v>-42.114499999999964</c:v>
                </c:pt>
                <c:pt idx="164175">
                  <c:v>-42.112499999999955</c:v>
                </c:pt>
                <c:pt idx="164176">
                  <c:v>-42.110500000000002</c:v>
                </c:pt>
                <c:pt idx="164177">
                  <c:v>-42.108499999999992</c:v>
                </c:pt>
                <c:pt idx="164178">
                  <c:v>-42.106499999999983</c:v>
                </c:pt>
                <c:pt idx="164179">
                  <c:v>-42.104499999999973</c:v>
                </c:pt>
                <c:pt idx="164180">
                  <c:v>-42.102499999999964</c:v>
                </c:pt>
                <c:pt idx="164181">
                  <c:v>-42.100499999999954</c:v>
                </c:pt>
                <c:pt idx="164182">
                  <c:v>-42.098500000000001</c:v>
                </c:pt>
                <c:pt idx="164183">
                  <c:v>-42.096499999999992</c:v>
                </c:pt>
                <c:pt idx="164184">
                  <c:v>-42.094499999999982</c:v>
                </c:pt>
                <c:pt idx="164185">
                  <c:v>-42.092499999999973</c:v>
                </c:pt>
                <c:pt idx="164186">
                  <c:v>-42.090499999999963</c:v>
                </c:pt>
                <c:pt idx="164187">
                  <c:v>-42.088499999999954</c:v>
                </c:pt>
                <c:pt idx="164188">
                  <c:v>-42.086500000000001</c:v>
                </c:pt>
                <c:pt idx="164189">
                  <c:v>-42.084499999999991</c:v>
                </c:pt>
                <c:pt idx="164190">
                  <c:v>-42.082499999999982</c:v>
                </c:pt>
                <c:pt idx="164191">
                  <c:v>-42.080499999999972</c:v>
                </c:pt>
                <c:pt idx="164192">
                  <c:v>-42.078499999999963</c:v>
                </c:pt>
                <c:pt idx="164193">
                  <c:v>-42.076499999999953</c:v>
                </c:pt>
                <c:pt idx="164194">
                  <c:v>-42.0745</c:v>
                </c:pt>
                <c:pt idx="164195">
                  <c:v>-42.072499999999991</c:v>
                </c:pt>
                <c:pt idx="164196">
                  <c:v>-42.070499999999981</c:v>
                </c:pt>
                <c:pt idx="164197">
                  <c:v>-42.068499999999972</c:v>
                </c:pt>
                <c:pt idx="164198">
                  <c:v>-42.066499999999962</c:v>
                </c:pt>
                <c:pt idx="164199">
                  <c:v>-42.064499999999953</c:v>
                </c:pt>
                <c:pt idx="164200">
                  <c:v>-42.0625</c:v>
                </c:pt>
                <c:pt idx="164201">
                  <c:v>-42.06049999999999</c:v>
                </c:pt>
                <c:pt idx="164202">
                  <c:v>-42.058499999999981</c:v>
                </c:pt>
                <c:pt idx="164203">
                  <c:v>-42.056499999999971</c:v>
                </c:pt>
                <c:pt idx="164204">
                  <c:v>-42.054499999999962</c:v>
                </c:pt>
                <c:pt idx="164205">
                  <c:v>-42.052499999999952</c:v>
                </c:pt>
                <c:pt idx="164206">
                  <c:v>-42.0505</c:v>
                </c:pt>
                <c:pt idx="164207">
                  <c:v>-42.04849999999999</c:v>
                </c:pt>
                <c:pt idx="164208">
                  <c:v>-42.04649999999998</c:v>
                </c:pt>
                <c:pt idx="164209">
                  <c:v>-42.044499999999971</c:v>
                </c:pt>
                <c:pt idx="164210">
                  <c:v>-42.042499999999961</c:v>
                </c:pt>
                <c:pt idx="164211">
                  <c:v>-42.040499999999952</c:v>
                </c:pt>
                <c:pt idx="164212">
                  <c:v>-42.038499999999999</c:v>
                </c:pt>
                <c:pt idx="164213">
                  <c:v>-42.03649999999999</c:v>
                </c:pt>
                <c:pt idx="164214">
                  <c:v>-42.03449999999998</c:v>
                </c:pt>
                <c:pt idx="164215">
                  <c:v>-42.03249999999997</c:v>
                </c:pt>
                <c:pt idx="164216">
                  <c:v>-42.030499999999961</c:v>
                </c:pt>
                <c:pt idx="164217">
                  <c:v>-42.028499999999951</c:v>
                </c:pt>
                <c:pt idx="164218">
                  <c:v>-42.026499999999999</c:v>
                </c:pt>
                <c:pt idx="164219">
                  <c:v>-42.024499999999989</c:v>
                </c:pt>
                <c:pt idx="164220">
                  <c:v>-42.02249999999998</c:v>
                </c:pt>
                <c:pt idx="164221">
                  <c:v>-42.02049999999997</c:v>
                </c:pt>
                <c:pt idx="164222">
                  <c:v>-42.01849999999996</c:v>
                </c:pt>
                <c:pt idx="164223">
                  <c:v>-42.016499999999951</c:v>
                </c:pt>
                <c:pt idx="164224">
                  <c:v>-42.014499999999998</c:v>
                </c:pt>
                <c:pt idx="164225">
                  <c:v>-42.012499999999989</c:v>
                </c:pt>
                <c:pt idx="164226">
                  <c:v>-42.010499999999979</c:v>
                </c:pt>
                <c:pt idx="164227">
                  <c:v>-42.00849999999997</c:v>
                </c:pt>
                <c:pt idx="164228">
                  <c:v>-42.00649999999996</c:v>
                </c:pt>
                <c:pt idx="164229">
                  <c:v>-42.00449999999995</c:v>
                </c:pt>
                <c:pt idx="164230">
                  <c:v>-42.002499999999998</c:v>
                </c:pt>
                <c:pt idx="164231">
                  <c:v>-42.000499999999988</c:v>
                </c:pt>
                <c:pt idx="164232">
                  <c:v>-41.998499999999979</c:v>
                </c:pt>
                <c:pt idx="164233">
                  <c:v>-41.996499999999969</c:v>
                </c:pt>
                <c:pt idx="164234">
                  <c:v>-41.99449999999996</c:v>
                </c:pt>
                <c:pt idx="164235">
                  <c:v>-41.99249999999995</c:v>
                </c:pt>
                <c:pt idx="164236">
                  <c:v>-41.990499999999997</c:v>
                </c:pt>
                <c:pt idx="164237">
                  <c:v>-41.988499999999988</c:v>
                </c:pt>
                <c:pt idx="164238">
                  <c:v>-41.986499999999978</c:v>
                </c:pt>
                <c:pt idx="164239">
                  <c:v>-41.984499999999969</c:v>
                </c:pt>
                <c:pt idx="164240">
                  <c:v>-41.982499999999959</c:v>
                </c:pt>
                <c:pt idx="164241">
                  <c:v>-41.98049999999995</c:v>
                </c:pt>
                <c:pt idx="164242">
                  <c:v>-41.978499999999997</c:v>
                </c:pt>
                <c:pt idx="164243">
                  <c:v>-41.976499999999987</c:v>
                </c:pt>
                <c:pt idx="164244">
                  <c:v>-41.974499999999978</c:v>
                </c:pt>
                <c:pt idx="164245">
                  <c:v>-41.972499999999968</c:v>
                </c:pt>
                <c:pt idx="164246">
                  <c:v>-41.970499999999959</c:v>
                </c:pt>
                <c:pt idx="164247">
                  <c:v>-41.968499999999949</c:v>
                </c:pt>
                <c:pt idx="164248">
                  <c:v>-41.966499999999996</c:v>
                </c:pt>
                <c:pt idx="164249">
                  <c:v>-41.964499999999987</c:v>
                </c:pt>
                <c:pt idx="164250">
                  <c:v>-41.962499999999977</c:v>
                </c:pt>
                <c:pt idx="164251">
                  <c:v>-41.960499999999968</c:v>
                </c:pt>
                <c:pt idx="164252">
                  <c:v>-41.958499999999958</c:v>
                </c:pt>
                <c:pt idx="164253">
                  <c:v>-41.956500000000005</c:v>
                </c:pt>
                <c:pt idx="164254">
                  <c:v>-41.954499999999996</c:v>
                </c:pt>
                <c:pt idx="164255">
                  <c:v>-41.952499999999986</c:v>
                </c:pt>
                <c:pt idx="164256">
                  <c:v>-41.950499999999977</c:v>
                </c:pt>
                <c:pt idx="164257">
                  <c:v>-41.948499999999967</c:v>
                </c:pt>
                <c:pt idx="164258">
                  <c:v>-41.946499999999958</c:v>
                </c:pt>
                <c:pt idx="164259">
                  <c:v>-41.944500000000005</c:v>
                </c:pt>
                <c:pt idx="164260">
                  <c:v>-41.942499999999995</c:v>
                </c:pt>
                <c:pt idx="164261">
                  <c:v>-41.940499999999986</c:v>
                </c:pt>
                <c:pt idx="164262">
                  <c:v>-41.938499999999976</c:v>
                </c:pt>
                <c:pt idx="164263">
                  <c:v>-41.936499999999967</c:v>
                </c:pt>
                <c:pt idx="164264">
                  <c:v>-41.934499999999957</c:v>
                </c:pt>
                <c:pt idx="164265">
                  <c:v>-41.932500000000005</c:v>
                </c:pt>
                <c:pt idx="164266">
                  <c:v>-41.930499999999995</c:v>
                </c:pt>
                <c:pt idx="164267">
                  <c:v>-41.928499999999985</c:v>
                </c:pt>
                <c:pt idx="164268">
                  <c:v>-41.926499999999976</c:v>
                </c:pt>
                <c:pt idx="164269">
                  <c:v>-41.924499999999966</c:v>
                </c:pt>
                <c:pt idx="164270">
                  <c:v>-41.922499999999957</c:v>
                </c:pt>
                <c:pt idx="164271">
                  <c:v>-41.920500000000004</c:v>
                </c:pt>
                <c:pt idx="164272">
                  <c:v>-41.918499999999995</c:v>
                </c:pt>
                <c:pt idx="164273">
                  <c:v>-41.916499999999985</c:v>
                </c:pt>
                <c:pt idx="164274">
                  <c:v>-41.914499999999975</c:v>
                </c:pt>
                <c:pt idx="164275">
                  <c:v>-41.912499999999966</c:v>
                </c:pt>
                <c:pt idx="164276">
                  <c:v>-41.910499999999956</c:v>
                </c:pt>
                <c:pt idx="164277">
                  <c:v>-41.908500000000004</c:v>
                </c:pt>
                <c:pt idx="164278">
                  <c:v>-41.906499999999994</c:v>
                </c:pt>
                <c:pt idx="164279">
                  <c:v>-41.904499999999985</c:v>
                </c:pt>
                <c:pt idx="164280">
                  <c:v>-41.902499999999975</c:v>
                </c:pt>
                <c:pt idx="164281">
                  <c:v>-41.900499999999965</c:v>
                </c:pt>
                <c:pt idx="164282">
                  <c:v>-41.898499999999956</c:v>
                </c:pt>
                <c:pt idx="164283">
                  <c:v>-41.896500000000003</c:v>
                </c:pt>
                <c:pt idx="164284">
                  <c:v>-41.894499999999994</c:v>
                </c:pt>
                <c:pt idx="164285">
                  <c:v>-41.892499999999984</c:v>
                </c:pt>
                <c:pt idx="164286">
                  <c:v>-41.890499999999975</c:v>
                </c:pt>
                <c:pt idx="164287">
                  <c:v>-41.888499999999965</c:v>
                </c:pt>
                <c:pt idx="164288">
                  <c:v>-41.886499999999955</c:v>
                </c:pt>
                <c:pt idx="164289">
                  <c:v>-41.884500000000003</c:v>
                </c:pt>
                <c:pt idx="164290">
                  <c:v>-41.882499999999993</c:v>
                </c:pt>
                <c:pt idx="164291">
                  <c:v>-41.880499999999984</c:v>
                </c:pt>
                <c:pt idx="164292">
                  <c:v>-41.878499999999974</c:v>
                </c:pt>
                <c:pt idx="164293">
                  <c:v>-41.876499999999965</c:v>
                </c:pt>
                <c:pt idx="164294">
                  <c:v>-41.874499999999955</c:v>
                </c:pt>
                <c:pt idx="164295">
                  <c:v>-41.872500000000002</c:v>
                </c:pt>
                <c:pt idx="164296">
                  <c:v>-41.870499999999993</c:v>
                </c:pt>
                <c:pt idx="164297">
                  <c:v>-41.868499999999983</c:v>
                </c:pt>
                <c:pt idx="164298">
                  <c:v>-41.866499999999974</c:v>
                </c:pt>
                <c:pt idx="164299">
                  <c:v>-41.864499999999964</c:v>
                </c:pt>
                <c:pt idx="164300">
                  <c:v>-41.862499999999955</c:v>
                </c:pt>
                <c:pt idx="164301">
                  <c:v>-41.860500000000002</c:v>
                </c:pt>
                <c:pt idx="164302">
                  <c:v>-41.858499999999992</c:v>
                </c:pt>
                <c:pt idx="164303">
                  <c:v>-41.856499999999983</c:v>
                </c:pt>
                <c:pt idx="164304">
                  <c:v>-41.854499999999973</c:v>
                </c:pt>
                <c:pt idx="164305">
                  <c:v>-41.852499999999964</c:v>
                </c:pt>
                <c:pt idx="164306">
                  <c:v>-41.850499999999954</c:v>
                </c:pt>
                <c:pt idx="164307">
                  <c:v>-41.848500000000001</c:v>
                </c:pt>
                <c:pt idx="164308">
                  <c:v>-41.846499999999992</c:v>
                </c:pt>
                <c:pt idx="164309">
                  <c:v>-41.844499999999982</c:v>
                </c:pt>
                <c:pt idx="164310">
                  <c:v>-41.842499999999973</c:v>
                </c:pt>
                <c:pt idx="164311">
                  <c:v>-41.840499999999963</c:v>
                </c:pt>
                <c:pt idx="164312">
                  <c:v>-41.838499999999954</c:v>
                </c:pt>
                <c:pt idx="164313">
                  <c:v>-41.836500000000001</c:v>
                </c:pt>
                <c:pt idx="164314">
                  <c:v>-41.834499999999991</c:v>
                </c:pt>
                <c:pt idx="164315">
                  <c:v>-41.832499999999982</c:v>
                </c:pt>
                <c:pt idx="164316">
                  <c:v>-41.830499999999972</c:v>
                </c:pt>
                <c:pt idx="164317">
                  <c:v>-41.828499999999963</c:v>
                </c:pt>
                <c:pt idx="164318">
                  <c:v>-41.826499999999953</c:v>
                </c:pt>
                <c:pt idx="164319">
                  <c:v>-41.8245</c:v>
                </c:pt>
                <c:pt idx="164320">
                  <c:v>-41.822499999999991</c:v>
                </c:pt>
                <c:pt idx="164321">
                  <c:v>-41.820499999999981</c:v>
                </c:pt>
                <c:pt idx="164322">
                  <c:v>-41.818499999999972</c:v>
                </c:pt>
                <c:pt idx="164323">
                  <c:v>-41.816499999999962</c:v>
                </c:pt>
                <c:pt idx="164324">
                  <c:v>-41.814499999999953</c:v>
                </c:pt>
                <c:pt idx="164325">
                  <c:v>-41.8125</c:v>
                </c:pt>
                <c:pt idx="164326">
                  <c:v>-41.81049999999999</c:v>
                </c:pt>
                <c:pt idx="164327">
                  <c:v>-41.808499999999981</c:v>
                </c:pt>
                <c:pt idx="164328">
                  <c:v>-41.806499999999971</c:v>
                </c:pt>
                <c:pt idx="164329">
                  <c:v>-41.804499999999962</c:v>
                </c:pt>
                <c:pt idx="164330">
                  <c:v>-41.802499999999952</c:v>
                </c:pt>
                <c:pt idx="164331">
                  <c:v>-41.8005</c:v>
                </c:pt>
                <c:pt idx="164332">
                  <c:v>-41.79849999999999</c:v>
                </c:pt>
                <c:pt idx="164333">
                  <c:v>-41.79649999999998</c:v>
                </c:pt>
                <c:pt idx="164334">
                  <c:v>-41.794499999999971</c:v>
                </c:pt>
                <c:pt idx="164335">
                  <c:v>-41.792499999999961</c:v>
                </c:pt>
                <c:pt idx="164336">
                  <c:v>-41.790499999999952</c:v>
                </c:pt>
                <c:pt idx="164337">
                  <c:v>-41.788499999999999</c:v>
                </c:pt>
                <c:pt idx="164338">
                  <c:v>-41.78649999999999</c:v>
                </c:pt>
                <c:pt idx="164339">
                  <c:v>-41.78449999999998</c:v>
                </c:pt>
                <c:pt idx="164340">
                  <c:v>-41.78249999999997</c:v>
                </c:pt>
                <c:pt idx="164341">
                  <c:v>-41.780499999999961</c:v>
                </c:pt>
                <c:pt idx="164342">
                  <c:v>-41.778499999999951</c:v>
                </c:pt>
                <c:pt idx="164343">
                  <c:v>-41.776499999999999</c:v>
                </c:pt>
                <c:pt idx="164344">
                  <c:v>-41.774499999999989</c:v>
                </c:pt>
                <c:pt idx="164345">
                  <c:v>-41.77249999999998</c:v>
                </c:pt>
                <c:pt idx="164346">
                  <c:v>-41.77049999999997</c:v>
                </c:pt>
                <c:pt idx="164347">
                  <c:v>-41.76849999999996</c:v>
                </c:pt>
                <c:pt idx="164348">
                  <c:v>-41.766499999999951</c:v>
                </c:pt>
                <c:pt idx="164349">
                  <c:v>-41.764499999999998</c:v>
                </c:pt>
                <c:pt idx="164350">
                  <c:v>-41.762499999999989</c:v>
                </c:pt>
                <c:pt idx="164351">
                  <c:v>-41.760499999999979</c:v>
                </c:pt>
                <c:pt idx="164352">
                  <c:v>-41.75849999999997</c:v>
                </c:pt>
                <c:pt idx="164353">
                  <c:v>-41.75649999999996</c:v>
                </c:pt>
                <c:pt idx="164354">
                  <c:v>-41.75449999999995</c:v>
                </c:pt>
                <c:pt idx="164355">
                  <c:v>-41.752499999999998</c:v>
                </c:pt>
                <c:pt idx="164356">
                  <c:v>-41.750499999999988</c:v>
                </c:pt>
                <c:pt idx="164357">
                  <c:v>-41.748499999999979</c:v>
                </c:pt>
                <c:pt idx="164358">
                  <c:v>-41.746499999999969</c:v>
                </c:pt>
                <c:pt idx="164359">
                  <c:v>-41.74449999999996</c:v>
                </c:pt>
                <c:pt idx="164360">
                  <c:v>-41.74249999999995</c:v>
                </c:pt>
                <c:pt idx="164361">
                  <c:v>-41.740499999999997</c:v>
                </c:pt>
                <c:pt idx="164362">
                  <c:v>-41.738499999999988</c:v>
                </c:pt>
                <c:pt idx="164363">
                  <c:v>-41.736499999999978</c:v>
                </c:pt>
                <c:pt idx="164364">
                  <c:v>-41.734499999999969</c:v>
                </c:pt>
                <c:pt idx="164365">
                  <c:v>-41.732499999999959</c:v>
                </c:pt>
                <c:pt idx="164366">
                  <c:v>-41.73049999999995</c:v>
                </c:pt>
                <c:pt idx="164367">
                  <c:v>-41.728499999999997</c:v>
                </c:pt>
                <c:pt idx="164368">
                  <c:v>-41.726499999999987</c:v>
                </c:pt>
                <c:pt idx="164369">
                  <c:v>-41.724499999999978</c:v>
                </c:pt>
                <c:pt idx="164370">
                  <c:v>-41.722499999999968</c:v>
                </c:pt>
                <c:pt idx="164371">
                  <c:v>-41.720499999999959</c:v>
                </c:pt>
                <c:pt idx="164372">
                  <c:v>-41.718499999999949</c:v>
                </c:pt>
                <c:pt idx="164373">
                  <c:v>-41.716499999999996</c:v>
                </c:pt>
                <c:pt idx="164374">
                  <c:v>-41.714499999999987</c:v>
                </c:pt>
                <c:pt idx="164375">
                  <c:v>-41.712499999999977</c:v>
                </c:pt>
                <c:pt idx="164376">
                  <c:v>-41.710499999999968</c:v>
                </c:pt>
                <c:pt idx="164377">
                  <c:v>-41.708499999999958</c:v>
                </c:pt>
                <c:pt idx="164378">
                  <c:v>-41.706500000000005</c:v>
                </c:pt>
                <c:pt idx="164379">
                  <c:v>-41.704499999999996</c:v>
                </c:pt>
                <c:pt idx="164380">
                  <c:v>-41.702499999999986</c:v>
                </c:pt>
                <c:pt idx="164381">
                  <c:v>-41.700499999999977</c:v>
                </c:pt>
                <c:pt idx="164382">
                  <c:v>-41.698499999999967</c:v>
                </c:pt>
                <c:pt idx="164383">
                  <c:v>-41.696499999999958</c:v>
                </c:pt>
                <c:pt idx="164384">
                  <c:v>-41.694500000000005</c:v>
                </c:pt>
                <c:pt idx="164385">
                  <c:v>-41.692499999999995</c:v>
                </c:pt>
                <c:pt idx="164386">
                  <c:v>-41.690499999999986</c:v>
                </c:pt>
                <c:pt idx="164387">
                  <c:v>-41.688499999999976</c:v>
                </c:pt>
                <c:pt idx="164388">
                  <c:v>-41.686499999999967</c:v>
                </c:pt>
                <c:pt idx="164389">
                  <c:v>-41.684499999999957</c:v>
                </c:pt>
                <c:pt idx="164390">
                  <c:v>-41.682500000000005</c:v>
                </c:pt>
                <c:pt idx="164391">
                  <c:v>-41.680499999999995</c:v>
                </c:pt>
                <c:pt idx="164392">
                  <c:v>-41.678499999999985</c:v>
                </c:pt>
                <c:pt idx="164393">
                  <c:v>-41.676499999999976</c:v>
                </c:pt>
                <c:pt idx="164394">
                  <c:v>-41.674499999999966</c:v>
                </c:pt>
                <c:pt idx="164395">
                  <c:v>-41.672499999999957</c:v>
                </c:pt>
                <c:pt idx="164396">
                  <c:v>-41.670500000000004</c:v>
                </c:pt>
                <c:pt idx="164397">
                  <c:v>-41.668499999999995</c:v>
                </c:pt>
                <c:pt idx="164398">
                  <c:v>-41.666499999999985</c:v>
                </c:pt>
                <c:pt idx="164399">
                  <c:v>-41.664499999999975</c:v>
                </c:pt>
                <c:pt idx="164400">
                  <c:v>-41.662499999999966</c:v>
                </c:pt>
                <c:pt idx="164401">
                  <c:v>-41.660499999999956</c:v>
                </c:pt>
                <c:pt idx="164402">
                  <c:v>-41.658500000000004</c:v>
                </c:pt>
                <c:pt idx="164403">
                  <c:v>-41.656499999999994</c:v>
                </c:pt>
                <c:pt idx="164404">
                  <c:v>-41.654499999999985</c:v>
                </c:pt>
                <c:pt idx="164405">
                  <c:v>-41.652499999999975</c:v>
                </c:pt>
                <c:pt idx="164406">
                  <c:v>-41.650499999999965</c:v>
                </c:pt>
                <c:pt idx="164407">
                  <c:v>-41.648499999999956</c:v>
                </c:pt>
                <c:pt idx="164408">
                  <c:v>-41.646500000000003</c:v>
                </c:pt>
                <c:pt idx="164409">
                  <c:v>-41.644499999999994</c:v>
                </c:pt>
                <c:pt idx="164410">
                  <c:v>-41.642499999999984</c:v>
                </c:pt>
                <c:pt idx="164411">
                  <c:v>-41.640499999999975</c:v>
                </c:pt>
                <c:pt idx="164412">
                  <c:v>-41.638499999999965</c:v>
                </c:pt>
                <c:pt idx="164413">
                  <c:v>-41.636499999999955</c:v>
                </c:pt>
                <c:pt idx="164414">
                  <c:v>-41.634500000000003</c:v>
                </c:pt>
                <c:pt idx="164415">
                  <c:v>-41.632499999999993</c:v>
                </c:pt>
                <c:pt idx="164416">
                  <c:v>-41.630499999999984</c:v>
                </c:pt>
                <c:pt idx="164417">
                  <c:v>-41.628499999999974</c:v>
                </c:pt>
                <c:pt idx="164418">
                  <c:v>-41.626499999999965</c:v>
                </c:pt>
                <c:pt idx="164419">
                  <c:v>-41.624499999999955</c:v>
                </c:pt>
                <c:pt idx="164420">
                  <c:v>-41.622500000000002</c:v>
                </c:pt>
                <c:pt idx="164421">
                  <c:v>-41.620499999999993</c:v>
                </c:pt>
                <c:pt idx="164422">
                  <c:v>-41.618499999999983</c:v>
                </c:pt>
                <c:pt idx="164423">
                  <c:v>-41.616499999999974</c:v>
                </c:pt>
                <c:pt idx="164424">
                  <c:v>-41.614499999999964</c:v>
                </c:pt>
                <c:pt idx="164425">
                  <c:v>-41.612499999999955</c:v>
                </c:pt>
                <c:pt idx="164426">
                  <c:v>-41.610500000000002</c:v>
                </c:pt>
                <c:pt idx="164427">
                  <c:v>-41.608499999999992</c:v>
                </c:pt>
                <c:pt idx="164428">
                  <c:v>-41.606499999999983</c:v>
                </c:pt>
                <c:pt idx="164429">
                  <c:v>-41.604499999999973</c:v>
                </c:pt>
                <c:pt idx="164430">
                  <c:v>-41.602499999999964</c:v>
                </c:pt>
                <c:pt idx="164431">
                  <c:v>-41.600499999999954</c:v>
                </c:pt>
                <c:pt idx="164432">
                  <c:v>-41.598500000000001</c:v>
                </c:pt>
                <c:pt idx="164433">
                  <c:v>-41.596499999999992</c:v>
                </c:pt>
                <c:pt idx="164434">
                  <c:v>-41.594499999999982</c:v>
                </c:pt>
                <c:pt idx="164435">
                  <c:v>-41.592499999999973</c:v>
                </c:pt>
                <c:pt idx="164436">
                  <c:v>-41.590499999999963</c:v>
                </c:pt>
                <c:pt idx="164437">
                  <c:v>-41.588499999999954</c:v>
                </c:pt>
                <c:pt idx="164438">
                  <c:v>-41.586500000000001</c:v>
                </c:pt>
                <c:pt idx="164439">
                  <c:v>-41.584499999999991</c:v>
                </c:pt>
                <c:pt idx="164440">
                  <c:v>-41.582499999999982</c:v>
                </c:pt>
                <c:pt idx="164441">
                  <c:v>-41.580499999999972</c:v>
                </c:pt>
                <c:pt idx="164442">
                  <c:v>-41.578499999999963</c:v>
                </c:pt>
                <c:pt idx="164443">
                  <c:v>-41.576499999999953</c:v>
                </c:pt>
                <c:pt idx="164444">
                  <c:v>-41.5745</c:v>
                </c:pt>
                <c:pt idx="164445">
                  <c:v>-41.572499999999991</c:v>
                </c:pt>
                <c:pt idx="164446">
                  <c:v>-41.570499999999981</c:v>
                </c:pt>
                <c:pt idx="164447">
                  <c:v>-41.568499999999972</c:v>
                </c:pt>
                <c:pt idx="164448">
                  <c:v>-41.566499999999962</c:v>
                </c:pt>
                <c:pt idx="164449">
                  <c:v>-41.564499999999953</c:v>
                </c:pt>
                <c:pt idx="164450">
                  <c:v>-41.5625</c:v>
                </c:pt>
                <c:pt idx="164451">
                  <c:v>-41.56049999999999</c:v>
                </c:pt>
                <c:pt idx="164452">
                  <c:v>-41.558499999999981</c:v>
                </c:pt>
                <c:pt idx="164453">
                  <c:v>-41.556499999999971</c:v>
                </c:pt>
                <c:pt idx="164454">
                  <c:v>-41.554499999999962</c:v>
                </c:pt>
                <c:pt idx="164455">
                  <c:v>-41.552499999999952</c:v>
                </c:pt>
                <c:pt idx="164456">
                  <c:v>-41.5505</c:v>
                </c:pt>
                <c:pt idx="164457">
                  <c:v>-41.54849999999999</c:v>
                </c:pt>
                <c:pt idx="164458">
                  <c:v>-41.54649999999998</c:v>
                </c:pt>
                <c:pt idx="164459">
                  <c:v>-41.544499999999971</c:v>
                </c:pt>
                <c:pt idx="164460">
                  <c:v>-41.542499999999961</c:v>
                </c:pt>
                <c:pt idx="164461">
                  <c:v>-41.540499999999952</c:v>
                </c:pt>
                <c:pt idx="164462">
                  <c:v>-41.538499999999999</c:v>
                </c:pt>
                <c:pt idx="164463">
                  <c:v>-41.53649999999999</c:v>
                </c:pt>
                <c:pt idx="164464">
                  <c:v>-41.53449999999998</c:v>
                </c:pt>
                <c:pt idx="164465">
                  <c:v>-41.53249999999997</c:v>
                </c:pt>
                <c:pt idx="164466">
                  <c:v>-41.530499999999961</c:v>
                </c:pt>
                <c:pt idx="164467">
                  <c:v>-41.528499999999951</c:v>
                </c:pt>
                <c:pt idx="164468">
                  <c:v>-41.526499999999999</c:v>
                </c:pt>
                <c:pt idx="164469">
                  <c:v>-41.524499999999989</c:v>
                </c:pt>
                <c:pt idx="164470">
                  <c:v>-41.52249999999998</c:v>
                </c:pt>
                <c:pt idx="164471">
                  <c:v>-41.52049999999997</c:v>
                </c:pt>
                <c:pt idx="164472">
                  <c:v>-41.51849999999996</c:v>
                </c:pt>
                <c:pt idx="164473">
                  <c:v>-41.516499999999951</c:v>
                </c:pt>
                <c:pt idx="164474">
                  <c:v>-41.514499999999998</c:v>
                </c:pt>
                <c:pt idx="164475">
                  <c:v>-41.512499999999989</c:v>
                </c:pt>
                <c:pt idx="164476">
                  <c:v>-41.510499999999979</c:v>
                </c:pt>
                <c:pt idx="164477">
                  <c:v>-41.50849999999997</c:v>
                </c:pt>
                <c:pt idx="164478">
                  <c:v>-41.50649999999996</c:v>
                </c:pt>
                <c:pt idx="164479">
                  <c:v>-41.50449999999995</c:v>
                </c:pt>
                <c:pt idx="164480">
                  <c:v>-41.502499999999998</c:v>
                </c:pt>
                <c:pt idx="164481">
                  <c:v>-41.500499999999988</c:v>
                </c:pt>
                <c:pt idx="164482">
                  <c:v>-41.498499999999979</c:v>
                </c:pt>
                <c:pt idx="164483">
                  <c:v>-41.496499999999969</c:v>
                </c:pt>
                <c:pt idx="164484">
                  <c:v>-41.49449999999996</c:v>
                </c:pt>
                <c:pt idx="164485">
                  <c:v>-41.49249999999995</c:v>
                </c:pt>
                <c:pt idx="164486">
                  <c:v>-41.490499999999997</c:v>
                </c:pt>
                <c:pt idx="164487">
                  <c:v>-41.488499999999988</c:v>
                </c:pt>
                <c:pt idx="164488">
                  <c:v>-41.486499999999978</c:v>
                </c:pt>
                <c:pt idx="164489">
                  <c:v>-41.484499999999969</c:v>
                </c:pt>
                <c:pt idx="164490">
                  <c:v>-41.482499999999959</c:v>
                </c:pt>
                <c:pt idx="164491">
                  <c:v>-41.48049999999995</c:v>
                </c:pt>
                <c:pt idx="164492">
                  <c:v>-41.478499999999997</c:v>
                </c:pt>
                <c:pt idx="164493">
                  <c:v>-41.476499999999987</c:v>
                </c:pt>
                <c:pt idx="164494">
                  <c:v>-41.474499999999978</c:v>
                </c:pt>
                <c:pt idx="164495">
                  <c:v>-41.472499999999968</c:v>
                </c:pt>
                <c:pt idx="164496">
                  <c:v>-41.470499999999959</c:v>
                </c:pt>
                <c:pt idx="164497">
                  <c:v>-41.468499999999949</c:v>
                </c:pt>
                <c:pt idx="164498">
                  <c:v>-41.466499999999996</c:v>
                </c:pt>
                <c:pt idx="164499">
                  <c:v>-41.464499999999987</c:v>
                </c:pt>
                <c:pt idx="164500">
                  <c:v>-41.462499999999977</c:v>
                </c:pt>
                <c:pt idx="164501">
                  <c:v>-41.460499999999968</c:v>
                </c:pt>
                <c:pt idx="164502">
                  <c:v>-41.458499999999958</c:v>
                </c:pt>
                <c:pt idx="164503">
                  <c:v>-41.456500000000005</c:v>
                </c:pt>
                <c:pt idx="164504">
                  <c:v>-41.454499999999996</c:v>
                </c:pt>
                <c:pt idx="164505">
                  <c:v>-41.452499999999986</c:v>
                </c:pt>
                <c:pt idx="164506">
                  <c:v>-41.450499999999977</c:v>
                </c:pt>
                <c:pt idx="164507">
                  <c:v>-41.448499999999967</c:v>
                </c:pt>
                <c:pt idx="164508">
                  <c:v>-41.446499999999958</c:v>
                </c:pt>
                <c:pt idx="164509">
                  <c:v>-41.444500000000005</c:v>
                </c:pt>
                <c:pt idx="164510">
                  <c:v>-41.442499999999995</c:v>
                </c:pt>
                <c:pt idx="164511">
                  <c:v>-41.440499999999986</c:v>
                </c:pt>
                <c:pt idx="164512">
                  <c:v>-41.438499999999976</c:v>
                </c:pt>
                <c:pt idx="164513">
                  <c:v>-41.436499999999967</c:v>
                </c:pt>
                <c:pt idx="164514">
                  <c:v>-41.434499999999957</c:v>
                </c:pt>
                <c:pt idx="164515">
                  <c:v>-41.432500000000005</c:v>
                </c:pt>
                <c:pt idx="164516">
                  <c:v>-41.430499999999995</c:v>
                </c:pt>
                <c:pt idx="164517">
                  <c:v>-41.428499999999985</c:v>
                </c:pt>
                <c:pt idx="164518">
                  <c:v>-41.426499999999976</c:v>
                </c:pt>
                <c:pt idx="164519">
                  <c:v>-41.424499999999966</c:v>
                </c:pt>
                <c:pt idx="164520">
                  <c:v>-41.422499999999957</c:v>
                </c:pt>
                <c:pt idx="164521">
                  <c:v>-41.420500000000004</c:v>
                </c:pt>
                <c:pt idx="164522">
                  <c:v>-41.418499999999995</c:v>
                </c:pt>
                <c:pt idx="164523">
                  <c:v>-41.416499999999985</c:v>
                </c:pt>
                <c:pt idx="164524">
                  <c:v>-41.414499999999975</c:v>
                </c:pt>
                <c:pt idx="164525">
                  <c:v>-41.412499999999966</c:v>
                </c:pt>
                <c:pt idx="164526">
                  <c:v>-41.410499999999956</c:v>
                </c:pt>
                <c:pt idx="164527">
                  <c:v>-41.408500000000004</c:v>
                </c:pt>
                <c:pt idx="164528">
                  <c:v>-41.406499999999994</c:v>
                </c:pt>
                <c:pt idx="164529">
                  <c:v>-41.404499999999985</c:v>
                </c:pt>
                <c:pt idx="164530">
                  <c:v>-41.402499999999975</c:v>
                </c:pt>
                <c:pt idx="164531">
                  <c:v>-41.400499999999965</c:v>
                </c:pt>
                <c:pt idx="164532">
                  <c:v>-41.398499999999956</c:v>
                </c:pt>
                <c:pt idx="164533">
                  <c:v>-41.396500000000003</c:v>
                </c:pt>
                <c:pt idx="164534">
                  <c:v>-41.394499999999994</c:v>
                </c:pt>
                <c:pt idx="164535">
                  <c:v>-41.392499999999984</c:v>
                </c:pt>
                <c:pt idx="164536">
                  <c:v>-41.390499999999975</c:v>
                </c:pt>
                <c:pt idx="164537">
                  <c:v>-41.388499999999965</c:v>
                </c:pt>
                <c:pt idx="164538">
                  <c:v>-41.386499999999955</c:v>
                </c:pt>
                <c:pt idx="164539">
                  <c:v>-41.384500000000003</c:v>
                </c:pt>
                <c:pt idx="164540">
                  <c:v>-41.382499999999993</c:v>
                </c:pt>
                <c:pt idx="164541">
                  <c:v>-41.380499999999984</c:v>
                </c:pt>
                <c:pt idx="164542">
                  <c:v>-41.378499999999974</c:v>
                </c:pt>
                <c:pt idx="164543">
                  <c:v>-41.376499999999965</c:v>
                </c:pt>
                <c:pt idx="164544">
                  <c:v>-41.374499999999955</c:v>
                </c:pt>
                <c:pt idx="164545">
                  <c:v>-41.372500000000002</c:v>
                </c:pt>
                <c:pt idx="164546">
                  <c:v>-41.370499999999993</c:v>
                </c:pt>
                <c:pt idx="164547">
                  <c:v>-41.368499999999983</c:v>
                </c:pt>
                <c:pt idx="164548">
                  <c:v>-41.366499999999974</c:v>
                </c:pt>
                <c:pt idx="164549">
                  <c:v>-41.364499999999964</c:v>
                </c:pt>
                <c:pt idx="164550">
                  <c:v>-41.362499999999955</c:v>
                </c:pt>
                <c:pt idx="164551">
                  <c:v>-41.360500000000002</c:v>
                </c:pt>
                <c:pt idx="164552">
                  <c:v>-41.358499999999992</c:v>
                </c:pt>
                <c:pt idx="164553">
                  <c:v>-41.356499999999983</c:v>
                </c:pt>
                <c:pt idx="164554">
                  <c:v>-41.354499999999973</c:v>
                </c:pt>
                <c:pt idx="164555">
                  <c:v>-41.352499999999964</c:v>
                </c:pt>
                <c:pt idx="164556">
                  <c:v>-41.350499999999954</c:v>
                </c:pt>
                <c:pt idx="164557">
                  <c:v>-41.348500000000001</c:v>
                </c:pt>
                <c:pt idx="164558">
                  <c:v>-41.346499999999992</c:v>
                </c:pt>
                <c:pt idx="164559">
                  <c:v>-41.344499999999982</c:v>
                </c:pt>
                <c:pt idx="164560">
                  <c:v>-41.342499999999973</c:v>
                </c:pt>
                <c:pt idx="164561">
                  <c:v>-41.340499999999963</c:v>
                </c:pt>
                <c:pt idx="164562">
                  <c:v>-41.338499999999954</c:v>
                </c:pt>
                <c:pt idx="164563">
                  <c:v>-41.336500000000001</c:v>
                </c:pt>
                <c:pt idx="164564">
                  <c:v>-41.334499999999991</c:v>
                </c:pt>
                <c:pt idx="164565">
                  <c:v>-41.332499999999982</c:v>
                </c:pt>
                <c:pt idx="164566">
                  <c:v>-41.330499999999972</c:v>
                </c:pt>
                <c:pt idx="164567">
                  <c:v>-41.328499999999963</c:v>
                </c:pt>
                <c:pt idx="164568">
                  <c:v>-41.326499999999953</c:v>
                </c:pt>
                <c:pt idx="164569">
                  <c:v>-41.3245</c:v>
                </c:pt>
                <c:pt idx="164570">
                  <c:v>-41.322499999999991</c:v>
                </c:pt>
                <c:pt idx="164571">
                  <c:v>-41.320499999999981</c:v>
                </c:pt>
                <c:pt idx="164572">
                  <c:v>-41.318499999999972</c:v>
                </c:pt>
                <c:pt idx="164573">
                  <c:v>-41.316499999999962</c:v>
                </c:pt>
                <c:pt idx="164574">
                  <c:v>-41.314499999999953</c:v>
                </c:pt>
                <c:pt idx="164575">
                  <c:v>-41.3125</c:v>
                </c:pt>
                <c:pt idx="164576">
                  <c:v>-41.31049999999999</c:v>
                </c:pt>
                <c:pt idx="164577">
                  <c:v>-41.308499999999981</c:v>
                </c:pt>
                <c:pt idx="164578">
                  <c:v>-41.306499999999971</c:v>
                </c:pt>
                <c:pt idx="164579">
                  <c:v>-41.304499999999962</c:v>
                </c:pt>
                <c:pt idx="164580">
                  <c:v>-41.302499999999952</c:v>
                </c:pt>
                <c:pt idx="164581">
                  <c:v>-41.3005</c:v>
                </c:pt>
                <c:pt idx="164582">
                  <c:v>-41.29849999999999</c:v>
                </c:pt>
                <c:pt idx="164583">
                  <c:v>-41.29649999999998</c:v>
                </c:pt>
                <c:pt idx="164584">
                  <c:v>-41.294499999999971</c:v>
                </c:pt>
                <c:pt idx="164585">
                  <c:v>-41.292499999999961</c:v>
                </c:pt>
                <c:pt idx="164586">
                  <c:v>-41.290499999999952</c:v>
                </c:pt>
                <c:pt idx="164587">
                  <c:v>-41.288499999999999</c:v>
                </c:pt>
                <c:pt idx="164588">
                  <c:v>-41.28649999999999</c:v>
                </c:pt>
                <c:pt idx="164589">
                  <c:v>-41.28449999999998</c:v>
                </c:pt>
                <c:pt idx="164590">
                  <c:v>-41.28249999999997</c:v>
                </c:pt>
                <c:pt idx="164591">
                  <c:v>-41.280499999999961</c:v>
                </c:pt>
                <c:pt idx="164592">
                  <c:v>-41.278499999999951</c:v>
                </c:pt>
                <c:pt idx="164593">
                  <c:v>-41.276499999999999</c:v>
                </c:pt>
                <c:pt idx="164594">
                  <c:v>-41.274499999999989</c:v>
                </c:pt>
                <c:pt idx="164595">
                  <c:v>-41.27249999999998</c:v>
                </c:pt>
                <c:pt idx="164596">
                  <c:v>-41.27049999999997</c:v>
                </c:pt>
                <c:pt idx="164597">
                  <c:v>-41.26849999999996</c:v>
                </c:pt>
                <c:pt idx="164598">
                  <c:v>-41.266499999999951</c:v>
                </c:pt>
                <c:pt idx="164599">
                  <c:v>-41.264499999999998</c:v>
                </c:pt>
                <c:pt idx="164600">
                  <c:v>-41.262499999999989</c:v>
                </c:pt>
                <c:pt idx="164601">
                  <c:v>-41.260499999999979</c:v>
                </c:pt>
                <c:pt idx="164602">
                  <c:v>-41.25849999999997</c:v>
                </c:pt>
                <c:pt idx="164603">
                  <c:v>-41.25649999999996</c:v>
                </c:pt>
                <c:pt idx="164604">
                  <c:v>-41.25449999999995</c:v>
                </c:pt>
                <c:pt idx="164605">
                  <c:v>-41.252499999999998</c:v>
                </c:pt>
                <c:pt idx="164606">
                  <c:v>-41.250499999999988</c:v>
                </c:pt>
                <c:pt idx="164607">
                  <c:v>-41.248499999999979</c:v>
                </c:pt>
                <c:pt idx="164608">
                  <c:v>-41.246499999999969</c:v>
                </c:pt>
                <c:pt idx="164609">
                  <c:v>-41.24449999999996</c:v>
                </c:pt>
                <c:pt idx="164610">
                  <c:v>-41.24249999999995</c:v>
                </c:pt>
                <c:pt idx="164611">
                  <c:v>-41.240499999999997</c:v>
                </c:pt>
                <c:pt idx="164612">
                  <c:v>-41.238499999999988</c:v>
                </c:pt>
                <c:pt idx="164613">
                  <c:v>-41.236499999999978</c:v>
                </c:pt>
                <c:pt idx="164614">
                  <c:v>-41.234499999999969</c:v>
                </c:pt>
                <c:pt idx="164615">
                  <c:v>-41.232499999999959</c:v>
                </c:pt>
                <c:pt idx="164616">
                  <c:v>-41.23049999999995</c:v>
                </c:pt>
                <c:pt idx="164617">
                  <c:v>-41.228499999999997</c:v>
                </c:pt>
                <c:pt idx="164618">
                  <c:v>-41.226499999999987</c:v>
                </c:pt>
                <c:pt idx="164619">
                  <c:v>-41.224499999999978</c:v>
                </c:pt>
                <c:pt idx="164620">
                  <c:v>-41.222499999999968</c:v>
                </c:pt>
                <c:pt idx="164621">
                  <c:v>-41.220499999999959</c:v>
                </c:pt>
                <c:pt idx="164622">
                  <c:v>-41.218499999999949</c:v>
                </c:pt>
                <c:pt idx="164623">
                  <c:v>-41.216499999999996</c:v>
                </c:pt>
                <c:pt idx="164624">
                  <c:v>-41.214499999999987</c:v>
                </c:pt>
                <c:pt idx="164625">
                  <c:v>-41.212499999999977</c:v>
                </c:pt>
                <c:pt idx="164626">
                  <c:v>-41.210499999999968</c:v>
                </c:pt>
                <c:pt idx="164627">
                  <c:v>-41.208499999999958</c:v>
                </c:pt>
                <c:pt idx="164628">
                  <c:v>-41.206500000000005</c:v>
                </c:pt>
                <c:pt idx="164629">
                  <c:v>-41.204499999999996</c:v>
                </c:pt>
                <c:pt idx="164630">
                  <c:v>-41.202499999999986</c:v>
                </c:pt>
                <c:pt idx="164631">
                  <c:v>-41.200499999999977</c:v>
                </c:pt>
                <c:pt idx="164632">
                  <c:v>-41.198499999999967</c:v>
                </c:pt>
                <c:pt idx="164633">
                  <c:v>-41.196499999999958</c:v>
                </c:pt>
                <c:pt idx="164634">
                  <c:v>-41.194500000000005</c:v>
                </c:pt>
                <c:pt idx="164635">
                  <c:v>-41.192499999999995</c:v>
                </c:pt>
                <c:pt idx="164636">
                  <c:v>-41.190499999999986</c:v>
                </c:pt>
                <c:pt idx="164637">
                  <c:v>-41.188499999999976</c:v>
                </c:pt>
                <c:pt idx="164638">
                  <c:v>-41.186499999999967</c:v>
                </c:pt>
                <c:pt idx="164639">
                  <c:v>-41.184499999999957</c:v>
                </c:pt>
                <c:pt idx="164640">
                  <c:v>-41.182500000000005</c:v>
                </c:pt>
                <c:pt idx="164641">
                  <c:v>-41.180499999999995</c:v>
                </c:pt>
                <c:pt idx="164642">
                  <c:v>-41.178499999999985</c:v>
                </c:pt>
                <c:pt idx="164643">
                  <c:v>-41.176499999999976</c:v>
                </c:pt>
                <c:pt idx="164644">
                  <c:v>-41.174499999999966</c:v>
                </c:pt>
                <c:pt idx="164645">
                  <c:v>-41.172499999999957</c:v>
                </c:pt>
                <c:pt idx="164646">
                  <c:v>-41.170500000000004</c:v>
                </c:pt>
                <c:pt idx="164647">
                  <c:v>-41.168499999999995</c:v>
                </c:pt>
                <c:pt idx="164648">
                  <c:v>-41.166499999999985</c:v>
                </c:pt>
                <c:pt idx="164649">
                  <c:v>-41.164499999999975</c:v>
                </c:pt>
                <c:pt idx="164650">
                  <c:v>-41.162499999999966</c:v>
                </c:pt>
                <c:pt idx="164651">
                  <c:v>-41.160499999999956</c:v>
                </c:pt>
                <c:pt idx="164652">
                  <c:v>-41.158500000000004</c:v>
                </c:pt>
                <c:pt idx="164653">
                  <c:v>-41.156499999999994</c:v>
                </c:pt>
                <c:pt idx="164654">
                  <c:v>-41.154499999999985</c:v>
                </c:pt>
                <c:pt idx="164655">
                  <c:v>-41.152499999999975</c:v>
                </c:pt>
                <c:pt idx="164656">
                  <c:v>-41.150499999999965</c:v>
                </c:pt>
                <c:pt idx="164657">
                  <c:v>-41.148499999999956</c:v>
                </c:pt>
                <c:pt idx="164658">
                  <c:v>-41.146500000000003</c:v>
                </c:pt>
                <c:pt idx="164659">
                  <c:v>-41.144499999999994</c:v>
                </c:pt>
                <c:pt idx="164660">
                  <c:v>-41.142499999999984</c:v>
                </c:pt>
                <c:pt idx="164661">
                  <c:v>-41.140499999999975</c:v>
                </c:pt>
                <c:pt idx="164662">
                  <c:v>-41.138499999999965</c:v>
                </c:pt>
                <c:pt idx="164663">
                  <c:v>-41.136499999999955</c:v>
                </c:pt>
                <c:pt idx="164664">
                  <c:v>-41.134500000000003</c:v>
                </c:pt>
                <c:pt idx="164665">
                  <c:v>-41.132499999999993</c:v>
                </c:pt>
                <c:pt idx="164666">
                  <c:v>-41.130499999999984</c:v>
                </c:pt>
                <c:pt idx="164667">
                  <c:v>-41.128499999999974</c:v>
                </c:pt>
                <c:pt idx="164668">
                  <c:v>-41.126499999999965</c:v>
                </c:pt>
                <c:pt idx="164669">
                  <c:v>-41.124499999999955</c:v>
                </c:pt>
                <c:pt idx="164670">
                  <c:v>-41.122500000000002</c:v>
                </c:pt>
                <c:pt idx="164671">
                  <c:v>-41.120499999999993</c:v>
                </c:pt>
                <c:pt idx="164672">
                  <c:v>-41.118499999999983</c:v>
                </c:pt>
                <c:pt idx="164673">
                  <c:v>-41.116499999999974</c:v>
                </c:pt>
                <c:pt idx="164674">
                  <c:v>-41.114499999999964</c:v>
                </c:pt>
                <c:pt idx="164675">
                  <c:v>-41.112499999999955</c:v>
                </c:pt>
                <c:pt idx="164676">
                  <c:v>-41.110500000000002</c:v>
                </c:pt>
                <c:pt idx="164677">
                  <c:v>-41.108499999999992</c:v>
                </c:pt>
                <c:pt idx="164678">
                  <c:v>-41.106499999999983</c:v>
                </c:pt>
                <c:pt idx="164679">
                  <c:v>-41.104499999999973</c:v>
                </c:pt>
                <c:pt idx="164680">
                  <c:v>-41.102499999999964</c:v>
                </c:pt>
                <c:pt idx="164681">
                  <c:v>-41.100499999999954</c:v>
                </c:pt>
                <c:pt idx="164682">
                  <c:v>-41.098500000000001</c:v>
                </c:pt>
                <c:pt idx="164683">
                  <c:v>-41.096499999999992</c:v>
                </c:pt>
                <c:pt idx="164684">
                  <c:v>-41.094499999999982</c:v>
                </c:pt>
                <c:pt idx="164685">
                  <c:v>-41.092499999999973</c:v>
                </c:pt>
                <c:pt idx="164686">
                  <c:v>-41.090499999999963</c:v>
                </c:pt>
                <c:pt idx="164687">
                  <c:v>-41.088499999999954</c:v>
                </c:pt>
                <c:pt idx="164688">
                  <c:v>-41.086500000000001</c:v>
                </c:pt>
                <c:pt idx="164689">
                  <c:v>-41.084499999999991</c:v>
                </c:pt>
                <c:pt idx="164690">
                  <c:v>-41.082499999999982</c:v>
                </c:pt>
                <c:pt idx="164691">
                  <c:v>-41.080499999999972</c:v>
                </c:pt>
                <c:pt idx="164692">
                  <c:v>-41.078499999999963</c:v>
                </c:pt>
                <c:pt idx="164693">
                  <c:v>-41.076499999999953</c:v>
                </c:pt>
                <c:pt idx="164694">
                  <c:v>-41.0745</c:v>
                </c:pt>
                <c:pt idx="164695">
                  <c:v>-41.072499999999991</c:v>
                </c:pt>
                <c:pt idx="164696">
                  <c:v>-41.070499999999981</c:v>
                </c:pt>
                <c:pt idx="164697">
                  <c:v>-41.068499999999972</c:v>
                </c:pt>
                <c:pt idx="164698">
                  <c:v>-41.066499999999962</c:v>
                </c:pt>
                <c:pt idx="164699">
                  <c:v>-41.064499999999953</c:v>
                </c:pt>
                <c:pt idx="164700">
                  <c:v>-41.0625</c:v>
                </c:pt>
                <c:pt idx="164701">
                  <c:v>-41.06049999999999</c:v>
                </c:pt>
                <c:pt idx="164702">
                  <c:v>-41.058499999999981</c:v>
                </c:pt>
                <c:pt idx="164703">
                  <c:v>-41.056499999999971</c:v>
                </c:pt>
                <c:pt idx="164704">
                  <c:v>-41.054499999999962</c:v>
                </c:pt>
                <c:pt idx="164705">
                  <c:v>-41.052499999999952</c:v>
                </c:pt>
                <c:pt idx="164706">
                  <c:v>-41.0505</c:v>
                </c:pt>
                <c:pt idx="164707">
                  <c:v>-41.04849999999999</c:v>
                </c:pt>
                <c:pt idx="164708">
                  <c:v>-41.04649999999998</c:v>
                </c:pt>
                <c:pt idx="164709">
                  <c:v>-41.044499999999971</c:v>
                </c:pt>
                <c:pt idx="164710">
                  <c:v>-41.042499999999961</c:v>
                </c:pt>
                <c:pt idx="164711">
                  <c:v>-41.040499999999952</c:v>
                </c:pt>
                <c:pt idx="164712">
                  <c:v>-41.038499999999999</c:v>
                </c:pt>
                <c:pt idx="164713">
                  <c:v>-41.03649999999999</c:v>
                </c:pt>
                <c:pt idx="164714">
                  <c:v>-41.03449999999998</c:v>
                </c:pt>
                <c:pt idx="164715">
                  <c:v>-41.03249999999997</c:v>
                </c:pt>
                <c:pt idx="164716">
                  <c:v>-41.030499999999961</c:v>
                </c:pt>
                <c:pt idx="164717">
                  <c:v>-41.028499999999951</c:v>
                </c:pt>
                <c:pt idx="164718">
                  <c:v>-41.026499999999999</c:v>
                </c:pt>
                <c:pt idx="164719">
                  <c:v>-41.024499999999989</c:v>
                </c:pt>
                <c:pt idx="164720">
                  <c:v>-41.02249999999998</c:v>
                </c:pt>
                <c:pt idx="164721">
                  <c:v>-41.02049999999997</c:v>
                </c:pt>
                <c:pt idx="164722">
                  <c:v>-41.01849999999996</c:v>
                </c:pt>
                <c:pt idx="164723">
                  <c:v>-41.016499999999951</c:v>
                </c:pt>
                <c:pt idx="164724">
                  <c:v>-41.014499999999998</c:v>
                </c:pt>
                <c:pt idx="164725">
                  <c:v>-41.012499999999989</c:v>
                </c:pt>
                <c:pt idx="164726">
                  <c:v>-41.010499999999979</c:v>
                </c:pt>
                <c:pt idx="164727">
                  <c:v>-41.00849999999997</c:v>
                </c:pt>
                <c:pt idx="164728">
                  <c:v>-41.00649999999996</c:v>
                </c:pt>
                <c:pt idx="164729">
                  <c:v>-41.00449999999995</c:v>
                </c:pt>
                <c:pt idx="164730">
                  <c:v>-41.002499999999998</c:v>
                </c:pt>
                <c:pt idx="164731">
                  <c:v>-41.000499999999988</c:v>
                </c:pt>
                <c:pt idx="164732">
                  <c:v>-40.998499999999979</c:v>
                </c:pt>
                <c:pt idx="164733">
                  <c:v>-40.996499999999969</c:v>
                </c:pt>
                <c:pt idx="164734">
                  <c:v>-40.99449999999996</c:v>
                </c:pt>
                <c:pt idx="164735">
                  <c:v>-40.99249999999995</c:v>
                </c:pt>
                <c:pt idx="164736">
                  <c:v>-40.990499999999997</c:v>
                </c:pt>
                <c:pt idx="164737">
                  <c:v>-40.988499999999988</c:v>
                </c:pt>
                <c:pt idx="164738">
                  <c:v>-40.986499999999978</c:v>
                </c:pt>
                <c:pt idx="164739">
                  <c:v>-40.984499999999969</c:v>
                </c:pt>
                <c:pt idx="164740">
                  <c:v>-40.982499999999959</c:v>
                </c:pt>
                <c:pt idx="164741">
                  <c:v>-40.98049999999995</c:v>
                </c:pt>
                <c:pt idx="164742">
                  <c:v>-40.978499999999997</c:v>
                </c:pt>
                <c:pt idx="164743">
                  <c:v>-40.976499999999987</c:v>
                </c:pt>
                <c:pt idx="164744">
                  <c:v>-40.974499999999978</c:v>
                </c:pt>
                <c:pt idx="164745">
                  <c:v>-40.972499999999968</c:v>
                </c:pt>
                <c:pt idx="164746">
                  <c:v>-40.970499999999959</c:v>
                </c:pt>
                <c:pt idx="164747">
                  <c:v>-40.968499999999949</c:v>
                </c:pt>
                <c:pt idx="164748">
                  <c:v>-40.966499999999996</c:v>
                </c:pt>
                <c:pt idx="164749">
                  <c:v>-40.964499999999987</c:v>
                </c:pt>
                <c:pt idx="164750">
                  <c:v>-40.962499999999977</c:v>
                </c:pt>
                <c:pt idx="164751">
                  <c:v>-40.960499999999968</c:v>
                </c:pt>
                <c:pt idx="164752">
                  <c:v>-40.958499999999958</c:v>
                </c:pt>
                <c:pt idx="164753">
                  <c:v>-40.956500000000005</c:v>
                </c:pt>
                <c:pt idx="164754">
                  <c:v>-40.954499999999996</c:v>
                </c:pt>
                <c:pt idx="164755">
                  <c:v>-40.952499999999986</c:v>
                </c:pt>
                <c:pt idx="164756">
                  <c:v>-40.950499999999977</c:v>
                </c:pt>
                <c:pt idx="164757">
                  <c:v>-40.948499999999967</c:v>
                </c:pt>
                <c:pt idx="164758">
                  <c:v>-40.946499999999958</c:v>
                </c:pt>
                <c:pt idx="164759">
                  <c:v>-40.944500000000005</c:v>
                </c:pt>
                <c:pt idx="164760">
                  <c:v>-40.942499999999995</c:v>
                </c:pt>
                <c:pt idx="164761">
                  <c:v>-40.940499999999986</c:v>
                </c:pt>
                <c:pt idx="164762">
                  <c:v>-40.938499999999976</c:v>
                </c:pt>
                <c:pt idx="164763">
                  <c:v>-40.936499999999967</c:v>
                </c:pt>
                <c:pt idx="164764">
                  <c:v>-40.934499999999957</c:v>
                </c:pt>
                <c:pt idx="164765">
                  <c:v>-40.932500000000005</c:v>
                </c:pt>
                <c:pt idx="164766">
                  <c:v>-40.930499999999995</c:v>
                </c:pt>
                <c:pt idx="164767">
                  <c:v>-40.928499999999985</c:v>
                </c:pt>
                <c:pt idx="164768">
                  <c:v>-40.926499999999976</c:v>
                </c:pt>
                <c:pt idx="164769">
                  <c:v>-40.924499999999966</c:v>
                </c:pt>
                <c:pt idx="164770">
                  <c:v>-40.922499999999957</c:v>
                </c:pt>
                <c:pt idx="164771">
                  <c:v>-40.920500000000004</c:v>
                </c:pt>
                <c:pt idx="164772">
                  <c:v>-40.918499999999995</c:v>
                </c:pt>
                <c:pt idx="164773">
                  <c:v>-40.916499999999985</c:v>
                </c:pt>
                <c:pt idx="164774">
                  <c:v>-40.914499999999975</c:v>
                </c:pt>
                <c:pt idx="164775">
                  <c:v>-40.912499999999966</c:v>
                </c:pt>
                <c:pt idx="164776">
                  <c:v>-40.910499999999956</c:v>
                </c:pt>
                <c:pt idx="164777">
                  <c:v>-40.908500000000004</c:v>
                </c:pt>
                <c:pt idx="164778">
                  <c:v>-40.906499999999994</c:v>
                </c:pt>
                <c:pt idx="164779">
                  <c:v>-40.904499999999985</c:v>
                </c:pt>
                <c:pt idx="164780">
                  <c:v>-40.902499999999975</c:v>
                </c:pt>
                <c:pt idx="164781">
                  <c:v>-40.900499999999965</c:v>
                </c:pt>
                <c:pt idx="164782">
                  <c:v>-40.898499999999956</c:v>
                </c:pt>
                <c:pt idx="164783">
                  <c:v>-40.896500000000003</c:v>
                </c:pt>
                <c:pt idx="164784">
                  <c:v>-40.894499999999994</c:v>
                </c:pt>
                <c:pt idx="164785">
                  <c:v>-40.892499999999984</c:v>
                </c:pt>
                <c:pt idx="164786">
                  <c:v>-40.890499999999975</c:v>
                </c:pt>
                <c:pt idx="164787">
                  <c:v>-40.888499999999965</c:v>
                </c:pt>
                <c:pt idx="164788">
                  <c:v>-40.886499999999955</c:v>
                </c:pt>
                <c:pt idx="164789">
                  <c:v>-40.884500000000003</c:v>
                </c:pt>
                <c:pt idx="164790">
                  <c:v>-40.882499999999993</c:v>
                </c:pt>
                <c:pt idx="164791">
                  <c:v>-40.880499999999984</c:v>
                </c:pt>
                <c:pt idx="164792">
                  <c:v>-40.878499999999974</c:v>
                </c:pt>
                <c:pt idx="164793">
                  <c:v>-40.876499999999965</c:v>
                </c:pt>
                <c:pt idx="164794">
                  <c:v>-40.874499999999955</c:v>
                </c:pt>
                <c:pt idx="164795">
                  <c:v>-40.872500000000002</c:v>
                </c:pt>
                <c:pt idx="164796">
                  <c:v>-40.870499999999993</c:v>
                </c:pt>
                <c:pt idx="164797">
                  <c:v>-40.868499999999983</c:v>
                </c:pt>
                <c:pt idx="164798">
                  <c:v>-40.866499999999974</c:v>
                </c:pt>
                <c:pt idx="164799">
                  <c:v>-40.864499999999964</c:v>
                </c:pt>
                <c:pt idx="164800">
                  <c:v>-40.862499999999955</c:v>
                </c:pt>
                <c:pt idx="164801">
                  <c:v>-40.860500000000002</c:v>
                </c:pt>
                <c:pt idx="164802">
                  <c:v>-40.858499999999992</c:v>
                </c:pt>
                <c:pt idx="164803">
                  <c:v>-40.856499999999983</c:v>
                </c:pt>
                <c:pt idx="164804">
                  <c:v>-40.854499999999973</c:v>
                </c:pt>
                <c:pt idx="164805">
                  <c:v>-40.852499999999964</c:v>
                </c:pt>
                <c:pt idx="164806">
                  <c:v>-40.850499999999954</c:v>
                </c:pt>
                <c:pt idx="164807">
                  <c:v>-40.848500000000001</c:v>
                </c:pt>
                <c:pt idx="164808">
                  <c:v>-40.846499999999992</c:v>
                </c:pt>
                <c:pt idx="164809">
                  <c:v>-40.844499999999982</c:v>
                </c:pt>
                <c:pt idx="164810">
                  <c:v>-40.842499999999973</c:v>
                </c:pt>
                <c:pt idx="164811">
                  <c:v>-40.840499999999963</c:v>
                </c:pt>
                <c:pt idx="164812">
                  <c:v>-40.838499999999954</c:v>
                </c:pt>
                <c:pt idx="164813">
                  <c:v>-40.836500000000001</c:v>
                </c:pt>
                <c:pt idx="164814">
                  <c:v>-40.834499999999991</c:v>
                </c:pt>
                <c:pt idx="164815">
                  <c:v>-40.832499999999982</c:v>
                </c:pt>
                <c:pt idx="164816">
                  <c:v>-40.830499999999972</c:v>
                </c:pt>
                <c:pt idx="164817">
                  <c:v>-40.828499999999963</c:v>
                </c:pt>
                <c:pt idx="164818">
                  <c:v>-40.826499999999953</c:v>
                </c:pt>
                <c:pt idx="164819">
                  <c:v>-40.8245</c:v>
                </c:pt>
                <c:pt idx="164820">
                  <c:v>-40.822499999999991</c:v>
                </c:pt>
                <c:pt idx="164821">
                  <c:v>-40.820499999999981</c:v>
                </c:pt>
                <c:pt idx="164822">
                  <c:v>-40.818499999999972</c:v>
                </c:pt>
                <c:pt idx="164823">
                  <c:v>-40.816499999999962</c:v>
                </c:pt>
                <c:pt idx="164824">
                  <c:v>-40.814499999999953</c:v>
                </c:pt>
                <c:pt idx="164825">
                  <c:v>-40.8125</c:v>
                </c:pt>
                <c:pt idx="164826">
                  <c:v>-40.81049999999999</c:v>
                </c:pt>
                <c:pt idx="164827">
                  <c:v>-40.808499999999981</c:v>
                </c:pt>
                <c:pt idx="164828">
                  <c:v>-40.806499999999971</c:v>
                </c:pt>
                <c:pt idx="164829">
                  <c:v>-40.804499999999962</c:v>
                </c:pt>
                <c:pt idx="164830">
                  <c:v>-40.802499999999952</c:v>
                </c:pt>
                <c:pt idx="164831">
                  <c:v>-40.8005</c:v>
                </c:pt>
                <c:pt idx="164832">
                  <c:v>-40.79849999999999</c:v>
                </c:pt>
                <c:pt idx="164833">
                  <c:v>-40.79649999999998</c:v>
                </c:pt>
                <c:pt idx="164834">
                  <c:v>-40.794499999999971</c:v>
                </c:pt>
                <c:pt idx="164835">
                  <c:v>-40.792499999999961</c:v>
                </c:pt>
                <c:pt idx="164836">
                  <c:v>-40.790499999999952</c:v>
                </c:pt>
                <c:pt idx="164837">
                  <c:v>-40.788499999999999</c:v>
                </c:pt>
                <c:pt idx="164838">
                  <c:v>-40.78649999999999</c:v>
                </c:pt>
                <c:pt idx="164839">
                  <c:v>-40.78449999999998</c:v>
                </c:pt>
                <c:pt idx="164840">
                  <c:v>-40.78249999999997</c:v>
                </c:pt>
                <c:pt idx="164841">
                  <c:v>-40.780499999999961</c:v>
                </c:pt>
                <c:pt idx="164842">
                  <c:v>-40.778499999999951</c:v>
                </c:pt>
                <c:pt idx="164843">
                  <c:v>-40.776499999999999</c:v>
                </c:pt>
                <c:pt idx="164844">
                  <c:v>-40.774499999999989</c:v>
                </c:pt>
                <c:pt idx="164845">
                  <c:v>-40.77249999999998</c:v>
                </c:pt>
                <c:pt idx="164846">
                  <c:v>-40.77049999999997</c:v>
                </c:pt>
                <c:pt idx="164847">
                  <c:v>-40.76849999999996</c:v>
                </c:pt>
                <c:pt idx="164848">
                  <c:v>-40.766499999999951</c:v>
                </c:pt>
                <c:pt idx="164849">
                  <c:v>-40.764499999999998</c:v>
                </c:pt>
                <c:pt idx="164850">
                  <c:v>-40.762499999999989</c:v>
                </c:pt>
                <c:pt idx="164851">
                  <c:v>-40.760499999999979</c:v>
                </c:pt>
                <c:pt idx="164852">
                  <c:v>-40.75849999999997</c:v>
                </c:pt>
                <c:pt idx="164853">
                  <c:v>-40.75649999999996</c:v>
                </c:pt>
                <c:pt idx="164854">
                  <c:v>-40.75449999999995</c:v>
                </c:pt>
                <c:pt idx="164855">
                  <c:v>-40.752499999999998</c:v>
                </c:pt>
                <c:pt idx="164856">
                  <c:v>-40.750499999999988</c:v>
                </c:pt>
                <c:pt idx="164857">
                  <c:v>-40.748499999999979</c:v>
                </c:pt>
                <c:pt idx="164858">
                  <c:v>-40.746499999999969</c:v>
                </c:pt>
                <c:pt idx="164859">
                  <c:v>-40.74449999999996</c:v>
                </c:pt>
                <c:pt idx="164860">
                  <c:v>-40.74249999999995</c:v>
                </c:pt>
                <c:pt idx="164861">
                  <c:v>-40.740499999999997</c:v>
                </c:pt>
                <c:pt idx="164862">
                  <c:v>-40.738499999999988</c:v>
                </c:pt>
                <c:pt idx="164863">
                  <c:v>-40.736499999999978</c:v>
                </c:pt>
                <c:pt idx="164864">
                  <c:v>-40.734499999999969</c:v>
                </c:pt>
                <c:pt idx="164865">
                  <c:v>-40.732499999999959</c:v>
                </c:pt>
                <c:pt idx="164866">
                  <c:v>-40.73049999999995</c:v>
                </c:pt>
                <c:pt idx="164867">
                  <c:v>-40.728499999999997</c:v>
                </c:pt>
                <c:pt idx="164868">
                  <c:v>-40.726499999999987</c:v>
                </c:pt>
                <c:pt idx="164869">
                  <c:v>-40.724499999999978</c:v>
                </c:pt>
                <c:pt idx="164870">
                  <c:v>-40.722499999999968</c:v>
                </c:pt>
                <c:pt idx="164871">
                  <c:v>-40.720499999999959</c:v>
                </c:pt>
                <c:pt idx="164872">
                  <c:v>-40.718499999999949</c:v>
                </c:pt>
                <c:pt idx="164873">
                  <c:v>-40.716499999999996</c:v>
                </c:pt>
                <c:pt idx="164874">
                  <c:v>-40.714499999999987</c:v>
                </c:pt>
                <c:pt idx="164875">
                  <c:v>-40.712499999999977</c:v>
                </c:pt>
                <c:pt idx="164876">
                  <c:v>-40.710499999999968</c:v>
                </c:pt>
                <c:pt idx="164877">
                  <c:v>-40.708499999999958</c:v>
                </c:pt>
                <c:pt idx="164878">
                  <c:v>-40.706500000000005</c:v>
                </c:pt>
                <c:pt idx="164879">
                  <c:v>-40.704499999999996</c:v>
                </c:pt>
                <c:pt idx="164880">
                  <c:v>-40.702499999999986</c:v>
                </c:pt>
                <c:pt idx="164881">
                  <c:v>-40.700499999999977</c:v>
                </c:pt>
                <c:pt idx="164882">
                  <c:v>-40.698499999999967</c:v>
                </c:pt>
                <c:pt idx="164883">
                  <c:v>-40.696499999999958</c:v>
                </c:pt>
                <c:pt idx="164884">
                  <c:v>-40.694500000000005</c:v>
                </c:pt>
                <c:pt idx="164885">
                  <c:v>-40.692499999999995</c:v>
                </c:pt>
                <c:pt idx="164886">
                  <c:v>-40.690499999999986</c:v>
                </c:pt>
                <c:pt idx="164887">
                  <c:v>-40.688499999999976</c:v>
                </c:pt>
                <c:pt idx="164888">
                  <c:v>-40.686499999999967</c:v>
                </c:pt>
                <c:pt idx="164889">
                  <c:v>-40.684499999999957</c:v>
                </c:pt>
                <c:pt idx="164890">
                  <c:v>-40.682500000000005</c:v>
                </c:pt>
                <c:pt idx="164891">
                  <c:v>-40.680499999999995</c:v>
                </c:pt>
                <c:pt idx="164892">
                  <c:v>-40.678499999999985</c:v>
                </c:pt>
                <c:pt idx="164893">
                  <c:v>-40.676499999999976</c:v>
                </c:pt>
                <c:pt idx="164894">
                  <c:v>-40.674499999999966</c:v>
                </c:pt>
                <c:pt idx="164895">
                  <c:v>-40.672499999999957</c:v>
                </c:pt>
                <c:pt idx="164896">
                  <c:v>-40.670500000000004</c:v>
                </c:pt>
                <c:pt idx="164897">
                  <c:v>-40.668499999999995</c:v>
                </c:pt>
                <c:pt idx="164898">
                  <c:v>-40.666499999999985</c:v>
                </c:pt>
                <c:pt idx="164899">
                  <c:v>-40.664499999999975</c:v>
                </c:pt>
                <c:pt idx="164900">
                  <c:v>-40.662499999999966</c:v>
                </c:pt>
                <c:pt idx="164901">
                  <c:v>-40.660499999999956</c:v>
                </c:pt>
                <c:pt idx="164902">
                  <c:v>-40.658500000000004</c:v>
                </c:pt>
                <c:pt idx="164903">
                  <c:v>-40.656499999999994</c:v>
                </c:pt>
                <c:pt idx="164904">
                  <c:v>-40.654499999999985</c:v>
                </c:pt>
                <c:pt idx="164905">
                  <c:v>-40.652499999999975</c:v>
                </c:pt>
                <c:pt idx="164906">
                  <c:v>-40.650499999999965</c:v>
                </c:pt>
                <c:pt idx="164907">
                  <c:v>-40.648499999999956</c:v>
                </c:pt>
                <c:pt idx="164908">
                  <c:v>-40.646500000000003</c:v>
                </c:pt>
                <c:pt idx="164909">
                  <c:v>-40.644499999999994</c:v>
                </c:pt>
                <c:pt idx="164910">
                  <c:v>-40.642499999999984</c:v>
                </c:pt>
                <c:pt idx="164911">
                  <c:v>-40.640499999999975</c:v>
                </c:pt>
                <c:pt idx="164912">
                  <c:v>-40.638499999999965</c:v>
                </c:pt>
                <c:pt idx="164913">
                  <c:v>-40.636499999999955</c:v>
                </c:pt>
                <c:pt idx="164914">
                  <c:v>-40.634500000000003</c:v>
                </c:pt>
                <c:pt idx="164915">
                  <c:v>-40.632499999999993</c:v>
                </c:pt>
                <c:pt idx="164916">
                  <c:v>-40.630499999999984</c:v>
                </c:pt>
                <c:pt idx="164917">
                  <c:v>-40.628499999999974</c:v>
                </c:pt>
                <c:pt idx="164918">
                  <c:v>-40.626499999999965</c:v>
                </c:pt>
                <c:pt idx="164919">
                  <c:v>-40.624499999999955</c:v>
                </c:pt>
                <c:pt idx="164920">
                  <c:v>-40.622500000000002</c:v>
                </c:pt>
                <c:pt idx="164921">
                  <c:v>-40.620499999999993</c:v>
                </c:pt>
                <c:pt idx="164922">
                  <c:v>-40.618499999999983</c:v>
                </c:pt>
                <c:pt idx="164923">
                  <c:v>-40.616499999999974</c:v>
                </c:pt>
                <c:pt idx="164924">
                  <c:v>-40.614499999999964</c:v>
                </c:pt>
                <c:pt idx="164925">
                  <c:v>-40.612499999999955</c:v>
                </c:pt>
                <c:pt idx="164926">
                  <c:v>-40.610500000000002</c:v>
                </c:pt>
                <c:pt idx="164927">
                  <c:v>-40.608499999999992</c:v>
                </c:pt>
                <c:pt idx="164928">
                  <c:v>-40.606499999999983</c:v>
                </c:pt>
                <c:pt idx="164929">
                  <c:v>-40.604499999999973</c:v>
                </c:pt>
                <c:pt idx="164930">
                  <c:v>-40.602499999999964</c:v>
                </c:pt>
                <c:pt idx="164931">
                  <c:v>-40.600499999999954</c:v>
                </c:pt>
                <c:pt idx="164932">
                  <c:v>-40.598500000000001</c:v>
                </c:pt>
                <c:pt idx="164933">
                  <c:v>-40.596499999999992</c:v>
                </c:pt>
                <c:pt idx="164934">
                  <c:v>-40.594499999999982</c:v>
                </c:pt>
                <c:pt idx="164935">
                  <c:v>-40.592499999999973</c:v>
                </c:pt>
                <c:pt idx="164936">
                  <c:v>-40.590499999999963</c:v>
                </c:pt>
                <c:pt idx="164937">
                  <c:v>-40.588499999999954</c:v>
                </c:pt>
                <c:pt idx="164938">
                  <c:v>-40.586500000000001</c:v>
                </c:pt>
                <c:pt idx="164939">
                  <c:v>-40.584499999999991</c:v>
                </c:pt>
                <c:pt idx="164940">
                  <c:v>-40.582499999999982</c:v>
                </c:pt>
                <c:pt idx="164941">
                  <c:v>-40.580499999999972</c:v>
                </c:pt>
                <c:pt idx="164942">
                  <c:v>-40.578499999999963</c:v>
                </c:pt>
                <c:pt idx="164943">
                  <c:v>-40.576499999999953</c:v>
                </c:pt>
                <c:pt idx="164944">
                  <c:v>-40.5745</c:v>
                </c:pt>
                <c:pt idx="164945">
                  <c:v>-40.572499999999991</c:v>
                </c:pt>
                <c:pt idx="164946">
                  <c:v>-40.570499999999981</c:v>
                </c:pt>
                <c:pt idx="164947">
                  <c:v>-40.568499999999972</c:v>
                </c:pt>
                <c:pt idx="164948">
                  <c:v>-40.566499999999962</c:v>
                </c:pt>
                <c:pt idx="164949">
                  <c:v>-40.564499999999953</c:v>
                </c:pt>
                <c:pt idx="164950">
                  <c:v>-40.5625</c:v>
                </c:pt>
                <c:pt idx="164951">
                  <c:v>-40.56049999999999</c:v>
                </c:pt>
                <c:pt idx="164952">
                  <c:v>-40.558499999999981</c:v>
                </c:pt>
                <c:pt idx="164953">
                  <c:v>-40.556499999999971</c:v>
                </c:pt>
                <c:pt idx="164954">
                  <c:v>-40.554499999999962</c:v>
                </c:pt>
                <c:pt idx="164955">
                  <c:v>-40.552499999999952</c:v>
                </c:pt>
                <c:pt idx="164956">
                  <c:v>-40.5505</c:v>
                </c:pt>
                <c:pt idx="164957">
                  <c:v>-40.54849999999999</c:v>
                </c:pt>
                <c:pt idx="164958">
                  <c:v>-40.54649999999998</c:v>
                </c:pt>
                <c:pt idx="164959">
                  <c:v>-40.544499999999971</c:v>
                </c:pt>
                <c:pt idx="164960">
                  <c:v>-40.542499999999961</c:v>
                </c:pt>
                <c:pt idx="164961">
                  <c:v>-40.540499999999952</c:v>
                </c:pt>
                <c:pt idx="164962">
                  <c:v>-40.538499999999999</c:v>
                </c:pt>
                <c:pt idx="164963">
                  <c:v>-40.53649999999999</c:v>
                </c:pt>
                <c:pt idx="164964">
                  <c:v>-40.53449999999998</c:v>
                </c:pt>
                <c:pt idx="164965">
                  <c:v>-40.53249999999997</c:v>
                </c:pt>
                <c:pt idx="164966">
                  <c:v>-40.530499999999961</c:v>
                </c:pt>
                <c:pt idx="164967">
                  <c:v>-40.528499999999951</c:v>
                </c:pt>
                <c:pt idx="164968">
                  <c:v>-40.526499999999999</c:v>
                </c:pt>
                <c:pt idx="164969">
                  <c:v>-40.524499999999989</c:v>
                </c:pt>
                <c:pt idx="164970">
                  <c:v>-40.52249999999998</c:v>
                </c:pt>
                <c:pt idx="164971">
                  <c:v>-40.52049999999997</c:v>
                </c:pt>
                <c:pt idx="164972">
                  <c:v>-40.51849999999996</c:v>
                </c:pt>
                <c:pt idx="164973">
                  <c:v>-40.516499999999951</c:v>
                </c:pt>
                <c:pt idx="164974">
                  <c:v>-40.514499999999998</c:v>
                </c:pt>
                <c:pt idx="164975">
                  <c:v>-40.512499999999989</c:v>
                </c:pt>
                <c:pt idx="164976">
                  <c:v>-40.510499999999979</c:v>
                </c:pt>
                <c:pt idx="164977">
                  <c:v>-40.50849999999997</c:v>
                </c:pt>
                <c:pt idx="164978">
                  <c:v>-40.50649999999996</c:v>
                </c:pt>
                <c:pt idx="164979">
                  <c:v>-40.50449999999995</c:v>
                </c:pt>
                <c:pt idx="164980">
                  <c:v>-40.502499999999998</c:v>
                </c:pt>
                <c:pt idx="164981">
                  <c:v>-40.500499999999988</c:v>
                </c:pt>
                <c:pt idx="164982">
                  <c:v>-40.498499999999979</c:v>
                </c:pt>
                <c:pt idx="164983">
                  <c:v>-40.496499999999969</c:v>
                </c:pt>
                <c:pt idx="164984">
                  <c:v>-40.49449999999996</c:v>
                </c:pt>
                <c:pt idx="164985">
                  <c:v>-40.49249999999995</c:v>
                </c:pt>
                <c:pt idx="164986">
                  <c:v>-40.490499999999997</c:v>
                </c:pt>
                <c:pt idx="164987">
                  <c:v>-40.488499999999988</c:v>
                </c:pt>
                <c:pt idx="164988">
                  <c:v>-40.486499999999978</c:v>
                </c:pt>
                <c:pt idx="164989">
                  <c:v>-40.484499999999969</c:v>
                </c:pt>
                <c:pt idx="164990">
                  <c:v>-40.482499999999959</c:v>
                </c:pt>
                <c:pt idx="164991">
                  <c:v>-40.48049999999995</c:v>
                </c:pt>
                <c:pt idx="164992">
                  <c:v>-40.478499999999997</c:v>
                </c:pt>
                <c:pt idx="164993">
                  <c:v>-40.476499999999987</c:v>
                </c:pt>
                <c:pt idx="164994">
                  <c:v>-40.474499999999978</c:v>
                </c:pt>
                <c:pt idx="164995">
                  <c:v>-40.472499999999968</c:v>
                </c:pt>
                <c:pt idx="164996">
                  <c:v>-40.470499999999959</c:v>
                </c:pt>
                <c:pt idx="164997">
                  <c:v>-40.468499999999949</c:v>
                </c:pt>
                <c:pt idx="164998">
                  <c:v>-40.466499999999996</c:v>
                </c:pt>
                <c:pt idx="164999">
                  <c:v>-40.464499999999987</c:v>
                </c:pt>
                <c:pt idx="165000">
                  <c:v>-40.462499999999977</c:v>
                </c:pt>
                <c:pt idx="165001">
                  <c:v>-40.460499999999968</c:v>
                </c:pt>
                <c:pt idx="165002">
                  <c:v>-40.458499999999958</c:v>
                </c:pt>
                <c:pt idx="165003">
                  <c:v>-40.456500000000005</c:v>
                </c:pt>
                <c:pt idx="165004">
                  <c:v>-40.454499999999996</c:v>
                </c:pt>
                <c:pt idx="165005">
                  <c:v>-40.452499999999986</c:v>
                </c:pt>
                <c:pt idx="165006">
                  <c:v>-40.450499999999977</c:v>
                </c:pt>
                <c:pt idx="165007">
                  <c:v>-40.448499999999967</c:v>
                </c:pt>
                <c:pt idx="165008">
                  <c:v>-40.446499999999958</c:v>
                </c:pt>
                <c:pt idx="165009">
                  <c:v>-40.444500000000005</c:v>
                </c:pt>
                <c:pt idx="165010">
                  <c:v>-40.442499999999995</c:v>
                </c:pt>
                <c:pt idx="165011">
                  <c:v>-40.440499999999986</c:v>
                </c:pt>
                <c:pt idx="165012">
                  <c:v>-40.438499999999976</c:v>
                </c:pt>
                <c:pt idx="165013">
                  <c:v>-40.436499999999967</c:v>
                </c:pt>
                <c:pt idx="165014">
                  <c:v>-40.434499999999957</c:v>
                </c:pt>
                <c:pt idx="165015">
                  <c:v>-40.432500000000005</c:v>
                </c:pt>
                <c:pt idx="165016">
                  <c:v>-40.430499999999995</c:v>
                </c:pt>
                <c:pt idx="165017">
                  <c:v>-40.428499999999985</c:v>
                </c:pt>
                <c:pt idx="165018">
                  <c:v>-40.426499999999976</c:v>
                </c:pt>
                <c:pt idx="165019">
                  <c:v>-40.424499999999966</c:v>
                </c:pt>
                <c:pt idx="165020">
                  <c:v>-40.422499999999957</c:v>
                </c:pt>
                <c:pt idx="165021">
                  <c:v>-40.420500000000004</c:v>
                </c:pt>
                <c:pt idx="165022">
                  <c:v>-40.418499999999995</c:v>
                </c:pt>
                <c:pt idx="165023">
                  <c:v>-40.416499999999985</c:v>
                </c:pt>
                <c:pt idx="165024">
                  <c:v>-40.414499999999975</c:v>
                </c:pt>
                <c:pt idx="165025">
                  <c:v>-40.412499999999966</c:v>
                </c:pt>
                <c:pt idx="165026">
                  <c:v>-40.410499999999956</c:v>
                </c:pt>
                <c:pt idx="165027">
                  <c:v>-40.408500000000004</c:v>
                </c:pt>
                <c:pt idx="165028">
                  <c:v>-40.406499999999994</c:v>
                </c:pt>
                <c:pt idx="165029">
                  <c:v>-40.404499999999985</c:v>
                </c:pt>
                <c:pt idx="165030">
                  <c:v>-40.402499999999975</c:v>
                </c:pt>
                <c:pt idx="165031">
                  <c:v>-40.400499999999965</c:v>
                </c:pt>
                <c:pt idx="165032">
                  <c:v>-40.398499999999956</c:v>
                </c:pt>
                <c:pt idx="165033">
                  <c:v>-40.396500000000003</c:v>
                </c:pt>
                <c:pt idx="165034">
                  <c:v>-40.394499999999994</c:v>
                </c:pt>
                <c:pt idx="165035">
                  <c:v>-40.392499999999984</c:v>
                </c:pt>
                <c:pt idx="165036">
                  <c:v>-40.390499999999975</c:v>
                </c:pt>
                <c:pt idx="165037">
                  <c:v>-40.388499999999965</c:v>
                </c:pt>
                <c:pt idx="165038">
                  <c:v>-40.386499999999955</c:v>
                </c:pt>
                <c:pt idx="165039">
                  <c:v>-40.384500000000003</c:v>
                </c:pt>
                <c:pt idx="165040">
                  <c:v>-40.382499999999993</c:v>
                </c:pt>
                <c:pt idx="165041">
                  <c:v>-40.380499999999984</c:v>
                </c:pt>
                <c:pt idx="165042">
                  <c:v>-40.378499999999974</c:v>
                </c:pt>
                <c:pt idx="165043">
                  <c:v>-40.376499999999965</c:v>
                </c:pt>
                <c:pt idx="165044">
                  <c:v>-40.374499999999955</c:v>
                </c:pt>
                <c:pt idx="165045">
                  <c:v>-40.372500000000002</c:v>
                </c:pt>
                <c:pt idx="165046">
                  <c:v>-40.370499999999993</c:v>
                </c:pt>
                <c:pt idx="165047">
                  <c:v>-40.368499999999983</c:v>
                </c:pt>
                <c:pt idx="165048">
                  <c:v>-40.366499999999974</c:v>
                </c:pt>
                <c:pt idx="165049">
                  <c:v>-40.364499999999964</c:v>
                </c:pt>
                <c:pt idx="165050">
                  <c:v>-40.362499999999955</c:v>
                </c:pt>
                <c:pt idx="165051">
                  <c:v>-40.360500000000002</c:v>
                </c:pt>
                <c:pt idx="165052">
                  <c:v>-40.358499999999992</c:v>
                </c:pt>
                <c:pt idx="165053">
                  <c:v>-40.356499999999983</c:v>
                </c:pt>
                <c:pt idx="165054">
                  <c:v>-40.354499999999973</c:v>
                </c:pt>
                <c:pt idx="165055">
                  <c:v>-40.352499999999964</c:v>
                </c:pt>
                <c:pt idx="165056">
                  <c:v>-40.350499999999954</c:v>
                </c:pt>
                <c:pt idx="165057">
                  <c:v>-40.348500000000001</c:v>
                </c:pt>
                <c:pt idx="165058">
                  <c:v>-40.346499999999992</c:v>
                </c:pt>
                <c:pt idx="165059">
                  <c:v>-40.344499999999982</c:v>
                </c:pt>
                <c:pt idx="165060">
                  <c:v>-40.342499999999973</c:v>
                </c:pt>
                <c:pt idx="165061">
                  <c:v>-40.340499999999963</c:v>
                </c:pt>
                <c:pt idx="165062">
                  <c:v>-40.338499999999954</c:v>
                </c:pt>
                <c:pt idx="165063">
                  <c:v>-40.336500000000001</c:v>
                </c:pt>
                <c:pt idx="165064">
                  <c:v>-40.334499999999991</c:v>
                </c:pt>
                <c:pt idx="165065">
                  <c:v>-40.332499999999982</c:v>
                </c:pt>
                <c:pt idx="165066">
                  <c:v>-40.330499999999972</c:v>
                </c:pt>
                <c:pt idx="165067">
                  <c:v>-40.328499999999963</c:v>
                </c:pt>
                <c:pt idx="165068">
                  <c:v>-40.326499999999953</c:v>
                </c:pt>
                <c:pt idx="165069">
                  <c:v>-40.3245</c:v>
                </c:pt>
                <c:pt idx="165070">
                  <c:v>-40.322499999999991</c:v>
                </c:pt>
                <c:pt idx="165071">
                  <c:v>-40.320499999999981</c:v>
                </c:pt>
                <c:pt idx="165072">
                  <c:v>-40.318499999999972</c:v>
                </c:pt>
                <c:pt idx="165073">
                  <c:v>-40.316499999999962</c:v>
                </c:pt>
                <c:pt idx="165074">
                  <c:v>-40.314499999999953</c:v>
                </c:pt>
                <c:pt idx="165075">
                  <c:v>-40.3125</c:v>
                </c:pt>
                <c:pt idx="165076">
                  <c:v>-40.31049999999999</c:v>
                </c:pt>
                <c:pt idx="165077">
                  <c:v>-40.308499999999981</c:v>
                </c:pt>
                <c:pt idx="165078">
                  <c:v>-40.306499999999971</c:v>
                </c:pt>
                <c:pt idx="165079">
                  <c:v>-40.304499999999962</c:v>
                </c:pt>
                <c:pt idx="165080">
                  <c:v>-40.302499999999952</c:v>
                </c:pt>
                <c:pt idx="165081">
                  <c:v>-40.3005</c:v>
                </c:pt>
                <c:pt idx="165082">
                  <c:v>-40.29849999999999</c:v>
                </c:pt>
                <c:pt idx="165083">
                  <c:v>-40.29649999999998</c:v>
                </c:pt>
                <c:pt idx="165084">
                  <c:v>-40.294499999999971</c:v>
                </c:pt>
                <c:pt idx="165085">
                  <c:v>-40.292499999999961</c:v>
                </c:pt>
                <c:pt idx="165086">
                  <c:v>-40.290499999999952</c:v>
                </c:pt>
                <c:pt idx="165087">
                  <c:v>-40.288499999999999</c:v>
                </c:pt>
                <c:pt idx="165088">
                  <c:v>-40.28649999999999</c:v>
                </c:pt>
                <c:pt idx="165089">
                  <c:v>-40.28449999999998</c:v>
                </c:pt>
                <c:pt idx="165090">
                  <c:v>-40.28249999999997</c:v>
                </c:pt>
                <c:pt idx="165091">
                  <c:v>-40.280499999999961</c:v>
                </c:pt>
                <c:pt idx="165092">
                  <c:v>-40.278499999999951</c:v>
                </c:pt>
                <c:pt idx="165093">
                  <c:v>-40.276499999999999</c:v>
                </c:pt>
                <c:pt idx="165094">
                  <c:v>-40.274499999999989</c:v>
                </c:pt>
                <c:pt idx="165095">
                  <c:v>-40.27249999999998</c:v>
                </c:pt>
                <c:pt idx="165096">
                  <c:v>-40.27049999999997</c:v>
                </c:pt>
                <c:pt idx="165097">
                  <c:v>-40.26849999999996</c:v>
                </c:pt>
                <c:pt idx="165098">
                  <c:v>-40.266499999999951</c:v>
                </c:pt>
                <c:pt idx="165099">
                  <c:v>-40.264499999999998</c:v>
                </c:pt>
                <c:pt idx="165100">
                  <c:v>-40.262499999999989</c:v>
                </c:pt>
                <c:pt idx="165101">
                  <c:v>-40.260499999999979</c:v>
                </c:pt>
                <c:pt idx="165102">
                  <c:v>-40.25849999999997</c:v>
                </c:pt>
                <c:pt idx="165103">
                  <c:v>-40.25649999999996</c:v>
                </c:pt>
                <c:pt idx="165104">
                  <c:v>-40.25449999999995</c:v>
                </c:pt>
                <c:pt idx="165105">
                  <c:v>-40.252499999999998</c:v>
                </c:pt>
                <c:pt idx="165106">
                  <c:v>-40.250499999999988</c:v>
                </c:pt>
                <c:pt idx="165107">
                  <c:v>-40.248499999999979</c:v>
                </c:pt>
                <c:pt idx="165108">
                  <c:v>-40.246499999999969</c:v>
                </c:pt>
                <c:pt idx="165109">
                  <c:v>-40.24449999999996</c:v>
                </c:pt>
                <c:pt idx="165110">
                  <c:v>-40.24249999999995</c:v>
                </c:pt>
                <c:pt idx="165111">
                  <c:v>-40.240499999999997</c:v>
                </c:pt>
                <c:pt idx="165112">
                  <c:v>-40.238499999999988</c:v>
                </c:pt>
                <c:pt idx="165113">
                  <c:v>-40.236499999999978</c:v>
                </c:pt>
                <c:pt idx="165114">
                  <c:v>-40.234499999999969</c:v>
                </c:pt>
                <c:pt idx="165115">
                  <c:v>-40.232499999999959</c:v>
                </c:pt>
                <c:pt idx="165116">
                  <c:v>-40.23049999999995</c:v>
                </c:pt>
                <c:pt idx="165117">
                  <c:v>-40.228499999999997</c:v>
                </c:pt>
                <c:pt idx="165118">
                  <c:v>-40.226499999999987</c:v>
                </c:pt>
                <c:pt idx="165119">
                  <c:v>-40.224499999999978</c:v>
                </c:pt>
                <c:pt idx="165120">
                  <c:v>-40.222499999999968</c:v>
                </c:pt>
                <c:pt idx="165121">
                  <c:v>-40.220499999999959</c:v>
                </c:pt>
                <c:pt idx="165122">
                  <c:v>-40.218499999999949</c:v>
                </c:pt>
                <c:pt idx="165123">
                  <c:v>-40.216499999999996</c:v>
                </c:pt>
                <c:pt idx="165124">
                  <c:v>-40.214499999999987</c:v>
                </c:pt>
                <c:pt idx="165125">
                  <c:v>-40.212499999999977</c:v>
                </c:pt>
                <c:pt idx="165126">
                  <c:v>-40.210499999999968</c:v>
                </c:pt>
                <c:pt idx="165127">
                  <c:v>-40.208499999999958</c:v>
                </c:pt>
                <c:pt idx="165128">
                  <c:v>-40.206500000000005</c:v>
                </c:pt>
                <c:pt idx="165129">
                  <c:v>-40.204499999999996</c:v>
                </c:pt>
                <c:pt idx="165130">
                  <c:v>-40.202499999999986</c:v>
                </c:pt>
                <c:pt idx="165131">
                  <c:v>-40.200499999999977</c:v>
                </c:pt>
                <c:pt idx="165132">
                  <c:v>-40.198499999999967</c:v>
                </c:pt>
                <c:pt idx="165133">
                  <c:v>-40.196499999999958</c:v>
                </c:pt>
                <c:pt idx="165134">
                  <c:v>-40.194500000000005</c:v>
                </c:pt>
                <c:pt idx="165135">
                  <c:v>-40.192499999999995</c:v>
                </c:pt>
                <c:pt idx="165136">
                  <c:v>-40.190499999999986</c:v>
                </c:pt>
                <c:pt idx="165137">
                  <c:v>-40.188499999999976</c:v>
                </c:pt>
                <c:pt idx="165138">
                  <c:v>-40.186499999999967</c:v>
                </c:pt>
                <c:pt idx="165139">
                  <c:v>-40.184499999999957</c:v>
                </c:pt>
                <c:pt idx="165140">
                  <c:v>-40.182500000000005</c:v>
                </c:pt>
                <c:pt idx="165141">
                  <c:v>-40.180499999999995</c:v>
                </c:pt>
                <c:pt idx="165142">
                  <c:v>-40.178499999999985</c:v>
                </c:pt>
                <c:pt idx="165143">
                  <c:v>-40.176499999999976</c:v>
                </c:pt>
                <c:pt idx="165144">
                  <c:v>-40.174499999999966</c:v>
                </c:pt>
                <c:pt idx="165145">
                  <c:v>-40.172499999999957</c:v>
                </c:pt>
                <c:pt idx="165146">
                  <c:v>-40.170500000000004</c:v>
                </c:pt>
                <c:pt idx="165147">
                  <c:v>-40.168499999999995</c:v>
                </c:pt>
                <c:pt idx="165148">
                  <c:v>-40.166499999999985</c:v>
                </c:pt>
                <c:pt idx="165149">
                  <c:v>-40.164499999999975</c:v>
                </c:pt>
                <c:pt idx="165150">
                  <c:v>-40.162499999999966</c:v>
                </c:pt>
                <c:pt idx="165151">
                  <c:v>-40.160499999999956</c:v>
                </c:pt>
                <c:pt idx="165152">
                  <c:v>-40.158500000000004</c:v>
                </c:pt>
                <c:pt idx="165153">
                  <c:v>-40.156499999999994</c:v>
                </c:pt>
                <c:pt idx="165154">
                  <c:v>-40.154499999999985</c:v>
                </c:pt>
                <c:pt idx="165155">
                  <c:v>-40.152499999999975</c:v>
                </c:pt>
                <c:pt idx="165156">
                  <c:v>-40.150499999999965</c:v>
                </c:pt>
                <c:pt idx="165157">
                  <c:v>-40.148499999999956</c:v>
                </c:pt>
                <c:pt idx="165158">
                  <c:v>-40.146500000000003</c:v>
                </c:pt>
                <c:pt idx="165159">
                  <c:v>-40.144499999999994</c:v>
                </c:pt>
                <c:pt idx="165160">
                  <c:v>-40.142499999999984</c:v>
                </c:pt>
                <c:pt idx="165161">
                  <c:v>-40.140499999999975</c:v>
                </c:pt>
                <c:pt idx="165162">
                  <c:v>-40.138499999999965</c:v>
                </c:pt>
                <c:pt idx="165163">
                  <c:v>-40.136499999999955</c:v>
                </c:pt>
                <c:pt idx="165164">
                  <c:v>-40.134500000000003</c:v>
                </c:pt>
                <c:pt idx="165165">
                  <c:v>-40.132499999999993</c:v>
                </c:pt>
                <c:pt idx="165166">
                  <c:v>-40.130499999999984</c:v>
                </c:pt>
                <c:pt idx="165167">
                  <c:v>-40.128499999999974</c:v>
                </c:pt>
                <c:pt idx="165168">
                  <c:v>-40.126499999999965</c:v>
                </c:pt>
                <c:pt idx="165169">
                  <c:v>-40.124499999999955</c:v>
                </c:pt>
                <c:pt idx="165170">
                  <c:v>-40.122500000000002</c:v>
                </c:pt>
                <c:pt idx="165171">
                  <c:v>-40.120499999999993</c:v>
                </c:pt>
                <c:pt idx="165172">
                  <c:v>-40.118499999999983</c:v>
                </c:pt>
                <c:pt idx="165173">
                  <c:v>-40.116499999999974</c:v>
                </c:pt>
                <c:pt idx="165174">
                  <c:v>-40.114499999999964</c:v>
                </c:pt>
                <c:pt idx="165175">
                  <c:v>-40.112499999999955</c:v>
                </c:pt>
                <c:pt idx="165176">
                  <c:v>-40.110500000000002</c:v>
                </c:pt>
                <c:pt idx="165177">
                  <c:v>-40.108499999999992</c:v>
                </c:pt>
                <c:pt idx="165178">
                  <c:v>-40.106499999999983</c:v>
                </c:pt>
                <c:pt idx="165179">
                  <c:v>-40.104499999999973</c:v>
                </c:pt>
                <c:pt idx="165180">
                  <c:v>-40.102499999999964</c:v>
                </c:pt>
                <c:pt idx="165181">
                  <c:v>-40.100499999999954</c:v>
                </c:pt>
                <c:pt idx="165182">
                  <c:v>-40.098500000000001</c:v>
                </c:pt>
                <c:pt idx="165183">
                  <c:v>-40.096499999999992</c:v>
                </c:pt>
                <c:pt idx="165184">
                  <c:v>-40.094499999999982</c:v>
                </c:pt>
                <c:pt idx="165185">
                  <c:v>-40.092499999999973</c:v>
                </c:pt>
                <c:pt idx="165186">
                  <c:v>-40.090499999999963</c:v>
                </c:pt>
                <c:pt idx="165187">
                  <c:v>-40.088499999999954</c:v>
                </c:pt>
                <c:pt idx="165188">
                  <c:v>-40.086500000000001</c:v>
                </c:pt>
                <c:pt idx="165189">
                  <c:v>-40.084499999999991</c:v>
                </c:pt>
                <c:pt idx="165190">
                  <c:v>-40.082499999999982</c:v>
                </c:pt>
                <c:pt idx="165191">
                  <c:v>-40.080499999999972</c:v>
                </c:pt>
                <c:pt idx="165192">
                  <c:v>-40.078499999999963</c:v>
                </c:pt>
                <c:pt idx="165193">
                  <c:v>-40.076499999999953</c:v>
                </c:pt>
                <c:pt idx="165194">
                  <c:v>-40.0745</c:v>
                </c:pt>
                <c:pt idx="165195">
                  <c:v>-40.072499999999991</c:v>
                </c:pt>
                <c:pt idx="165196">
                  <c:v>-40.070499999999981</c:v>
                </c:pt>
                <c:pt idx="165197">
                  <c:v>-40.068499999999972</c:v>
                </c:pt>
                <c:pt idx="165198">
                  <c:v>-40.066499999999962</c:v>
                </c:pt>
                <c:pt idx="165199">
                  <c:v>-40.064499999999953</c:v>
                </c:pt>
                <c:pt idx="165200">
                  <c:v>-40.0625</c:v>
                </c:pt>
                <c:pt idx="165201">
                  <c:v>-40.06049999999999</c:v>
                </c:pt>
                <c:pt idx="165202">
                  <c:v>-40.058499999999981</c:v>
                </c:pt>
                <c:pt idx="165203">
                  <c:v>-40.056499999999971</c:v>
                </c:pt>
                <c:pt idx="165204">
                  <c:v>-40.054499999999962</c:v>
                </c:pt>
                <c:pt idx="165205">
                  <c:v>-40.052499999999952</c:v>
                </c:pt>
                <c:pt idx="165206">
                  <c:v>-40.0505</c:v>
                </c:pt>
                <c:pt idx="165207">
                  <c:v>-40.04849999999999</c:v>
                </c:pt>
                <c:pt idx="165208">
                  <c:v>-40.04649999999998</c:v>
                </c:pt>
                <c:pt idx="165209">
                  <c:v>-40.044499999999971</c:v>
                </c:pt>
                <c:pt idx="165210">
                  <c:v>-40.042499999999961</c:v>
                </c:pt>
                <c:pt idx="165211">
                  <c:v>-40.040499999999952</c:v>
                </c:pt>
                <c:pt idx="165212">
                  <c:v>-40.038499999999999</c:v>
                </c:pt>
                <c:pt idx="165213">
                  <c:v>-40.03649999999999</c:v>
                </c:pt>
                <c:pt idx="165214">
                  <c:v>-40.03449999999998</c:v>
                </c:pt>
                <c:pt idx="165215">
                  <c:v>-40.03249999999997</c:v>
                </c:pt>
                <c:pt idx="165216">
                  <c:v>-40.030499999999961</c:v>
                </c:pt>
                <c:pt idx="165217">
                  <c:v>-40.028499999999951</c:v>
                </c:pt>
                <c:pt idx="165218">
                  <c:v>-40.026499999999999</c:v>
                </c:pt>
                <c:pt idx="165219">
                  <c:v>-40.024499999999989</c:v>
                </c:pt>
                <c:pt idx="165220">
                  <c:v>-40.02249999999998</c:v>
                </c:pt>
                <c:pt idx="165221">
                  <c:v>-40.02049999999997</c:v>
                </c:pt>
                <c:pt idx="165222">
                  <c:v>-40.01849999999996</c:v>
                </c:pt>
                <c:pt idx="165223">
                  <c:v>-40.016499999999951</c:v>
                </c:pt>
                <c:pt idx="165224">
                  <c:v>-40.014499999999998</c:v>
                </c:pt>
                <c:pt idx="165225">
                  <c:v>-40.012499999999989</c:v>
                </c:pt>
                <c:pt idx="165226">
                  <c:v>-40.010499999999979</c:v>
                </c:pt>
                <c:pt idx="165227">
                  <c:v>-40.00849999999997</c:v>
                </c:pt>
                <c:pt idx="165228">
                  <c:v>-40.00649999999996</c:v>
                </c:pt>
                <c:pt idx="165229">
                  <c:v>-40.00449999999995</c:v>
                </c:pt>
                <c:pt idx="165230">
                  <c:v>-40.002499999999998</c:v>
                </c:pt>
                <c:pt idx="165231">
                  <c:v>-40.000499999999988</c:v>
                </c:pt>
                <c:pt idx="165232">
                  <c:v>-39.998499999999979</c:v>
                </c:pt>
                <c:pt idx="165233">
                  <c:v>-39.996499999999969</c:v>
                </c:pt>
                <c:pt idx="165234">
                  <c:v>-39.99449999999996</c:v>
                </c:pt>
                <c:pt idx="165235">
                  <c:v>-39.99249999999995</c:v>
                </c:pt>
                <c:pt idx="165236">
                  <c:v>-39.990499999999997</c:v>
                </c:pt>
                <c:pt idx="165237">
                  <c:v>-39.988499999999988</c:v>
                </c:pt>
                <c:pt idx="165238">
                  <c:v>-39.986499999999978</c:v>
                </c:pt>
                <c:pt idx="165239">
                  <c:v>-39.984499999999969</c:v>
                </c:pt>
                <c:pt idx="165240">
                  <c:v>-39.982499999999959</c:v>
                </c:pt>
                <c:pt idx="165241">
                  <c:v>-39.98049999999995</c:v>
                </c:pt>
                <c:pt idx="165242">
                  <c:v>-39.978499999999997</c:v>
                </c:pt>
                <c:pt idx="165243">
                  <c:v>-39.976499999999987</c:v>
                </c:pt>
                <c:pt idx="165244">
                  <c:v>-39.974499999999978</c:v>
                </c:pt>
                <c:pt idx="165245">
                  <c:v>-39.972499999999968</c:v>
                </c:pt>
                <c:pt idx="165246">
                  <c:v>-39.970499999999959</c:v>
                </c:pt>
                <c:pt idx="165247">
                  <c:v>-39.968499999999949</c:v>
                </c:pt>
                <c:pt idx="165248">
                  <c:v>-39.966499999999996</c:v>
                </c:pt>
                <c:pt idx="165249">
                  <c:v>-39.964499999999987</c:v>
                </c:pt>
                <c:pt idx="165250">
                  <c:v>-39.962499999999977</c:v>
                </c:pt>
                <c:pt idx="165251">
                  <c:v>-39.960499999999968</c:v>
                </c:pt>
                <c:pt idx="165252">
                  <c:v>-39.958499999999958</c:v>
                </c:pt>
                <c:pt idx="165253">
                  <c:v>-39.956500000000005</c:v>
                </c:pt>
                <c:pt idx="165254">
                  <c:v>-39.954499999999996</c:v>
                </c:pt>
                <c:pt idx="165255">
                  <c:v>-39.952499999999986</c:v>
                </c:pt>
                <c:pt idx="165256">
                  <c:v>-39.950499999999977</c:v>
                </c:pt>
                <c:pt idx="165257">
                  <c:v>-39.948499999999967</c:v>
                </c:pt>
                <c:pt idx="165258">
                  <c:v>-39.946499999999958</c:v>
                </c:pt>
                <c:pt idx="165259">
                  <c:v>-39.944500000000005</c:v>
                </c:pt>
                <c:pt idx="165260">
                  <c:v>-39.942499999999995</c:v>
                </c:pt>
                <c:pt idx="165261">
                  <c:v>-39.940499999999986</c:v>
                </c:pt>
                <c:pt idx="165262">
                  <c:v>-39.938499999999976</c:v>
                </c:pt>
                <c:pt idx="165263">
                  <c:v>-39.936499999999967</c:v>
                </c:pt>
                <c:pt idx="165264">
                  <c:v>-39.934499999999957</c:v>
                </c:pt>
                <c:pt idx="165265">
                  <c:v>-39.932500000000005</c:v>
                </c:pt>
                <c:pt idx="165266">
                  <c:v>-39.930499999999995</c:v>
                </c:pt>
                <c:pt idx="165267">
                  <c:v>-39.928499999999985</c:v>
                </c:pt>
                <c:pt idx="165268">
                  <c:v>-39.926499999999976</c:v>
                </c:pt>
                <c:pt idx="165269">
                  <c:v>-39.924499999999966</c:v>
                </c:pt>
                <c:pt idx="165270">
                  <c:v>-39.922499999999957</c:v>
                </c:pt>
                <c:pt idx="165271">
                  <c:v>-39.920500000000004</c:v>
                </c:pt>
                <c:pt idx="165272">
                  <c:v>-39.918499999999995</c:v>
                </c:pt>
                <c:pt idx="165273">
                  <c:v>-39.916499999999985</c:v>
                </c:pt>
                <c:pt idx="165274">
                  <c:v>-39.914499999999975</c:v>
                </c:pt>
                <c:pt idx="165275">
                  <c:v>-39.912499999999966</c:v>
                </c:pt>
                <c:pt idx="165276">
                  <c:v>-39.910499999999956</c:v>
                </c:pt>
                <c:pt idx="165277">
                  <c:v>-39.908500000000004</c:v>
                </c:pt>
                <c:pt idx="165278">
                  <c:v>-39.906499999999994</c:v>
                </c:pt>
                <c:pt idx="165279">
                  <c:v>-39.904499999999985</c:v>
                </c:pt>
                <c:pt idx="165280">
                  <c:v>-39.902499999999975</c:v>
                </c:pt>
                <c:pt idx="165281">
                  <c:v>-39.900499999999965</c:v>
                </c:pt>
                <c:pt idx="165282">
                  <c:v>-39.898499999999956</c:v>
                </c:pt>
                <c:pt idx="165283">
                  <c:v>-39.896500000000003</c:v>
                </c:pt>
                <c:pt idx="165284">
                  <c:v>-39.894499999999994</c:v>
                </c:pt>
                <c:pt idx="165285">
                  <c:v>-39.892499999999984</c:v>
                </c:pt>
                <c:pt idx="165286">
                  <c:v>-39.890499999999975</c:v>
                </c:pt>
                <c:pt idx="165287">
                  <c:v>-39.888499999999965</c:v>
                </c:pt>
                <c:pt idx="165288">
                  <c:v>-39.886499999999955</c:v>
                </c:pt>
                <c:pt idx="165289">
                  <c:v>-39.884500000000003</c:v>
                </c:pt>
                <c:pt idx="165290">
                  <c:v>-39.882499999999993</c:v>
                </c:pt>
                <c:pt idx="165291">
                  <c:v>-39.880499999999984</c:v>
                </c:pt>
                <c:pt idx="165292">
                  <c:v>-39.878499999999974</c:v>
                </c:pt>
                <c:pt idx="165293">
                  <c:v>-39.876499999999965</c:v>
                </c:pt>
                <c:pt idx="165294">
                  <c:v>-39.874499999999955</c:v>
                </c:pt>
                <c:pt idx="165295">
                  <c:v>-39.872500000000002</c:v>
                </c:pt>
                <c:pt idx="165296">
                  <c:v>-39.870499999999993</c:v>
                </c:pt>
                <c:pt idx="165297">
                  <c:v>-39.868499999999983</c:v>
                </c:pt>
                <c:pt idx="165298">
                  <c:v>-39.866499999999974</c:v>
                </c:pt>
                <c:pt idx="165299">
                  <c:v>-39.864499999999964</c:v>
                </c:pt>
                <c:pt idx="165300">
                  <c:v>-39.862499999999955</c:v>
                </c:pt>
                <c:pt idx="165301">
                  <c:v>-39.860500000000002</c:v>
                </c:pt>
                <c:pt idx="165302">
                  <c:v>-39.858499999999992</c:v>
                </c:pt>
                <c:pt idx="165303">
                  <c:v>-39.856499999999983</c:v>
                </c:pt>
                <c:pt idx="165304">
                  <c:v>-39.854499999999973</c:v>
                </c:pt>
                <c:pt idx="165305">
                  <c:v>-39.852499999999964</c:v>
                </c:pt>
                <c:pt idx="165306">
                  <c:v>-39.850499999999954</c:v>
                </c:pt>
                <c:pt idx="165307">
                  <c:v>-39.848500000000001</c:v>
                </c:pt>
                <c:pt idx="165308">
                  <c:v>-39.846499999999992</c:v>
                </c:pt>
                <c:pt idx="165309">
                  <c:v>-39.844499999999982</c:v>
                </c:pt>
                <c:pt idx="165310">
                  <c:v>-39.842499999999973</c:v>
                </c:pt>
                <c:pt idx="165311">
                  <c:v>-39.840499999999963</c:v>
                </c:pt>
                <c:pt idx="165312">
                  <c:v>-39.838499999999954</c:v>
                </c:pt>
                <c:pt idx="165313">
                  <c:v>-39.836500000000001</c:v>
                </c:pt>
                <c:pt idx="165314">
                  <c:v>-39.834499999999991</c:v>
                </c:pt>
                <c:pt idx="165315">
                  <c:v>-39.832499999999982</c:v>
                </c:pt>
                <c:pt idx="165316">
                  <c:v>-39.830499999999972</c:v>
                </c:pt>
                <c:pt idx="165317">
                  <c:v>-39.828499999999963</c:v>
                </c:pt>
                <c:pt idx="165318">
                  <c:v>-39.826499999999953</c:v>
                </c:pt>
                <c:pt idx="165319">
                  <c:v>-39.8245</c:v>
                </c:pt>
                <c:pt idx="165320">
                  <c:v>-39.822499999999991</c:v>
                </c:pt>
                <c:pt idx="165321">
                  <c:v>-39.820499999999981</c:v>
                </c:pt>
                <c:pt idx="165322">
                  <c:v>-39.818499999999972</c:v>
                </c:pt>
                <c:pt idx="165323">
                  <c:v>-39.816499999999962</c:v>
                </c:pt>
                <c:pt idx="165324">
                  <c:v>-39.814499999999953</c:v>
                </c:pt>
                <c:pt idx="165325">
                  <c:v>-39.8125</c:v>
                </c:pt>
                <c:pt idx="165326">
                  <c:v>-39.81049999999999</c:v>
                </c:pt>
                <c:pt idx="165327">
                  <c:v>-39.808499999999981</c:v>
                </c:pt>
                <c:pt idx="165328">
                  <c:v>-39.806499999999971</c:v>
                </c:pt>
                <c:pt idx="165329">
                  <c:v>-39.804499999999962</c:v>
                </c:pt>
                <c:pt idx="165330">
                  <c:v>-39.802499999999952</c:v>
                </c:pt>
                <c:pt idx="165331">
                  <c:v>-39.8005</c:v>
                </c:pt>
                <c:pt idx="165332">
                  <c:v>-39.79849999999999</c:v>
                </c:pt>
                <c:pt idx="165333">
                  <c:v>-39.79649999999998</c:v>
                </c:pt>
                <c:pt idx="165334">
                  <c:v>-39.794499999999971</c:v>
                </c:pt>
                <c:pt idx="165335">
                  <c:v>-39.792499999999961</c:v>
                </c:pt>
                <c:pt idx="165336">
                  <c:v>-39.790499999999952</c:v>
                </c:pt>
                <c:pt idx="165337">
                  <c:v>-39.788499999999999</c:v>
                </c:pt>
                <c:pt idx="165338">
                  <c:v>-39.78649999999999</c:v>
                </c:pt>
                <c:pt idx="165339">
                  <c:v>-39.78449999999998</c:v>
                </c:pt>
                <c:pt idx="165340">
                  <c:v>-39.78249999999997</c:v>
                </c:pt>
                <c:pt idx="165341">
                  <c:v>-39.780499999999961</c:v>
                </c:pt>
                <c:pt idx="165342">
                  <c:v>-39.778499999999951</c:v>
                </c:pt>
                <c:pt idx="165343">
                  <c:v>-39.776499999999999</c:v>
                </c:pt>
                <c:pt idx="165344">
                  <c:v>-39.774499999999989</c:v>
                </c:pt>
                <c:pt idx="165345">
                  <c:v>-39.77249999999998</c:v>
                </c:pt>
                <c:pt idx="165346">
                  <c:v>-39.77049999999997</c:v>
                </c:pt>
                <c:pt idx="165347">
                  <c:v>-39.76849999999996</c:v>
                </c:pt>
                <c:pt idx="165348">
                  <c:v>-39.766499999999951</c:v>
                </c:pt>
                <c:pt idx="165349">
                  <c:v>-39.764499999999998</c:v>
                </c:pt>
                <c:pt idx="165350">
                  <c:v>-39.762499999999989</c:v>
                </c:pt>
                <c:pt idx="165351">
                  <c:v>-39.760499999999979</c:v>
                </c:pt>
                <c:pt idx="165352">
                  <c:v>-39.75849999999997</c:v>
                </c:pt>
                <c:pt idx="165353">
                  <c:v>-39.75649999999996</c:v>
                </c:pt>
                <c:pt idx="165354">
                  <c:v>-39.75449999999995</c:v>
                </c:pt>
                <c:pt idx="165355">
                  <c:v>-39.752499999999998</c:v>
                </c:pt>
                <c:pt idx="165356">
                  <c:v>-39.750499999999988</c:v>
                </c:pt>
                <c:pt idx="165357">
                  <c:v>-39.748499999999979</c:v>
                </c:pt>
                <c:pt idx="165358">
                  <c:v>-39.746499999999969</c:v>
                </c:pt>
                <c:pt idx="165359">
                  <c:v>-39.74449999999996</c:v>
                </c:pt>
                <c:pt idx="165360">
                  <c:v>-39.74249999999995</c:v>
                </c:pt>
                <c:pt idx="165361">
                  <c:v>-39.740499999999997</c:v>
                </c:pt>
                <c:pt idx="165362">
                  <c:v>-39.738499999999988</c:v>
                </c:pt>
                <c:pt idx="165363">
                  <c:v>-39.736499999999978</c:v>
                </c:pt>
                <c:pt idx="165364">
                  <c:v>-39.734499999999969</c:v>
                </c:pt>
                <c:pt idx="165365">
                  <c:v>-39.732499999999959</c:v>
                </c:pt>
                <c:pt idx="165366">
                  <c:v>-39.73049999999995</c:v>
                </c:pt>
                <c:pt idx="165367">
                  <c:v>-39.728499999999997</c:v>
                </c:pt>
                <c:pt idx="165368">
                  <c:v>-39.726499999999987</c:v>
                </c:pt>
                <c:pt idx="165369">
                  <c:v>-39.724499999999978</c:v>
                </c:pt>
                <c:pt idx="165370">
                  <c:v>-39.722499999999968</c:v>
                </c:pt>
                <c:pt idx="165371">
                  <c:v>-39.720499999999959</c:v>
                </c:pt>
                <c:pt idx="165372">
                  <c:v>-39.718499999999949</c:v>
                </c:pt>
                <c:pt idx="165373">
                  <c:v>-39.716499999999996</c:v>
                </c:pt>
                <c:pt idx="165374">
                  <c:v>-39.714499999999987</c:v>
                </c:pt>
                <c:pt idx="165375">
                  <c:v>-39.712499999999977</c:v>
                </c:pt>
                <c:pt idx="165376">
                  <c:v>-39.710499999999968</c:v>
                </c:pt>
                <c:pt idx="165377">
                  <c:v>-39.708499999999958</c:v>
                </c:pt>
                <c:pt idx="165378">
                  <c:v>-39.706500000000005</c:v>
                </c:pt>
                <c:pt idx="165379">
                  <c:v>-39.704499999999996</c:v>
                </c:pt>
                <c:pt idx="165380">
                  <c:v>-39.702499999999986</c:v>
                </c:pt>
                <c:pt idx="165381">
                  <c:v>-39.700499999999977</c:v>
                </c:pt>
                <c:pt idx="165382">
                  <c:v>-39.698499999999967</c:v>
                </c:pt>
                <c:pt idx="165383">
                  <c:v>-39.696499999999958</c:v>
                </c:pt>
                <c:pt idx="165384">
                  <c:v>-39.694500000000005</c:v>
                </c:pt>
                <c:pt idx="165385">
                  <c:v>-39.692499999999995</c:v>
                </c:pt>
                <c:pt idx="165386">
                  <c:v>-39.690499999999986</c:v>
                </c:pt>
                <c:pt idx="165387">
                  <c:v>-39.688499999999976</c:v>
                </c:pt>
                <c:pt idx="165388">
                  <c:v>-39.686499999999967</c:v>
                </c:pt>
                <c:pt idx="165389">
                  <c:v>-39.684499999999957</c:v>
                </c:pt>
                <c:pt idx="165390">
                  <c:v>-39.682500000000005</c:v>
                </c:pt>
                <c:pt idx="165391">
                  <c:v>-39.680499999999995</c:v>
                </c:pt>
                <c:pt idx="165392">
                  <c:v>-39.678499999999985</c:v>
                </c:pt>
                <c:pt idx="165393">
                  <c:v>-39.676499999999976</c:v>
                </c:pt>
                <c:pt idx="165394">
                  <c:v>-39.674499999999966</c:v>
                </c:pt>
                <c:pt idx="165395">
                  <c:v>-39.672499999999957</c:v>
                </c:pt>
                <c:pt idx="165396">
                  <c:v>-39.670500000000004</c:v>
                </c:pt>
                <c:pt idx="165397">
                  <c:v>-39.668499999999995</c:v>
                </c:pt>
                <c:pt idx="165398">
                  <c:v>-39.666499999999985</c:v>
                </c:pt>
                <c:pt idx="165399">
                  <c:v>-39.664499999999975</c:v>
                </c:pt>
                <c:pt idx="165400">
                  <c:v>-39.662499999999966</c:v>
                </c:pt>
                <c:pt idx="165401">
                  <c:v>-39.660499999999956</c:v>
                </c:pt>
                <c:pt idx="165402">
                  <c:v>-39.658500000000004</c:v>
                </c:pt>
                <c:pt idx="165403">
                  <c:v>-39.656499999999994</c:v>
                </c:pt>
                <c:pt idx="165404">
                  <c:v>-39.654499999999985</c:v>
                </c:pt>
                <c:pt idx="165405">
                  <c:v>-39.652499999999975</c:v>
                </c:pt>
                <c:pt idx="165406">
                  <c:v>-39.650499999999965</c:v>
                </c:pt>
                <c:pt idx="165407">
                  <c:v>-39.648499999999956</c:v>
                </c:pt>
                <c:pt idx="165408">
                  <c:v>-39.646500000000003</c:v>
                </c:pt>
                <c:pt idx="165409">
                  <c:v>-39.644499999999994</c:v>
                </c:pt>
                <c:pt idx="165410">
                  <c:v>-39.642499999999984</c:v>
                </c:pt>
                <c:pt idx="165411">
                  <c:v>-39.640499999999975</c:v>
                </c:pt>
                <c:pt idx="165412">
                  <c:v>-39.638499999999965</c:v>
                </c:pt>
                <c:pt idx="165413">
                  <c:v>-39.636499999999955</c:v>
                </c:pt>
                <c:pt idx="165414">
                  <c:v>-39.634500000000003</c:v>
                </c:pt>
                <c:pt idx="165415">
                  <c:v>-39.632499999999993</c:v>
                </c:pt>
                <c:pt idx="165416">
                  <c:v>-39.630499999999984</c:v>
                </c:pt>
                <c:pt idx="165417">
                  <c:v>-39.628499999999974</c:v>
                </c:pt>
                <c:pt idx="165418">
                  <c:v>-39.626499999999965</c:v>
                </c:pt>
                <c:pt idx="165419">
                  <c:v>-39.624499999999955</c:v>
                </c:pt>
                <c:pt idx="165420">
                  <c:v>-39.622500000000002</c:v>
                </c:pt>
                <c:pt idx="165421">
                  <c:v>-39.620499999999993</c:v>
                </c:pt>
                <c:pt idx="165422">
                  <c:v>-39.618499999999983</c:v>
                </c:pt>
                <c:pt idx="165423">
                  <c:v>-39.616499999999974</c:v>
                </c:pt>
                <c:pt idx="165424">
                  <c:v>-39.614499999999964</c:v>
                </c:pt>
                <c:pt idx="165425">
                  <c:v>-39.612499999999955</c:v>
                </c:pt>
                <c:pt idx="165426">
                  <c:v>-39.610500000000002</c:v>
                </c:pt>
                <c:pt idx="165427">
                  <c:v>-39.608499999999992</c:v>
                </c:pt>
                <c:pt idx="165428">
                  <c:v>-39.606499999999983</c:v>
                </c:pt>
                <c:pt idx="165429">
                  <c:v>-39.604499999999973</c:v>
                </c:pt>
                <c:pt idx="165430">
                  <c:v>-39.602499999999964</c:v>
                </c:pt>
                <c:pt idx="165431">
                  <c:v>-39.600499999999954</c:v>
                </c:pt>
                <c:pt idx="165432">
                  <c:v>-39.598500000000001</c:v>
                </c:pt>
                <c:pt idx="165433">
                  <c:v>-39.596499999999992</c:v>
                </c:pt>
                <c:pt idx="165434">
                  <c:v>-39.594499999999982</c:v>
                </c:pt>
                <c:pt idx="165435">
                  <c:v>-39.592499999999973</c:v>
                </c:pt>
                <c:pt idx="165436">
                  <c:v>-39.590499999999963</c:v>
                </c:pt>
                <c:pt idx="165437">
                  <c:v>-39.588499999999954</c:v>
                </c:pt>
                <c:pt idx="165438">
                  <c:v>-39.586500000000001</c:v>
                </c:pt>
                <c:pt idx="165439">
                  <c:v>-39.584499999999991</c:v>
                </c:pt>
                <c:pt idx="165440">
                  <c:v>-39.582499999999982</c:v>
                </c:pt>
                <c:pt idx="165441">
                  <c:v>-39.580499999999972</c:v>
                </c:pt>
                <c:pt idx="165442">
                  <c:v>-39.578499999999963</c:v>
                </c:pt>
                <c:pt idx="165443">
                  <c:v>-39.576499999999953</c:v>
                </c:pt>
                <c:pt idx="165444">
                  <c:v>-39.5745</c:v>
                </c:pt>
                <c:pt idx="165445">
                  <c:v>-39.572499999999991</c:v>
                </c:pt>
                <c:pt idx="165446">
                  <c:v>-39.570499999999981</c:v>
                </c:pt>
                <c:pt idx="165447">
                  <c:v>-39.568499999999972</c:v>
                </c:pt>
                <c:pt idx="165448">
                  <c:v>-39.566499999999962</c:v>
                </c:pt>
                <c:pt idx="165449">
                  <c:v>-39.564499999999953</c:v>
                </c:pt>
                <c:pt idx="165450">
                  <c:v>-39.5625</c:v>
                </c:pt>
                <c:pt idx="165451">
                  <c:v>-39.56049999999999</c:v>
                </c:pt>
                <c:pt idx="165452">
                  <c:v>-39.558499999999981</c:v>
                </c:pt>
                <c:pt idx="165453">
                  <c:v>-39.556499999999971</c:v>
                </c:pt>
                <c:pt idx="165454">
                  <c:v>-39.554499999999962</c:v>
                </c:pt>
                <c:pt idx="165455">
                  <c:v>-39.552499999999952</c:v>
                </c:pt>
                <c:pt idx="165456">
                  <c:v>-39.5505</c:v>
                </c:pt>
                <c:pt idx="165457">
                  <c:v>-39.54849999999999</c:v>
                </c:pt>
                <c:pt idx="165458">
                  <c:v>-39.54649999999998</c:v>
                </c:pt>
                <c:pt idx="165459">
                  <c:v>-39.544499999999971</c:v>
                </c:pt>
                <c:pt idx="165460">
                  <c:v>-39.542499999999961</c:v>
                </c:pt>
                <c:pt idx="165461">
                  <c:v>-39.540499999999952</c:v>
                </c:pt>
                <c:pt idx="165462">
                  <c:v>-39.538499999999999</c:v>
                </c:pt>
                <c:pt idx="165463">
                  <c:v>-39.53649999999999</c:v>
                </c:pt>
                <c:pt idx="165464">
                  <c:v>-39.53449999999998</c:v>
                </c:pt>
                <c:pt idx="165465">
                  <c:v>-39.53249999999997</c:v>
                </c:pt>
                <c:pt idx="165466">
                  <c:v>-39.530499999999961</c:v>
                </c:pt>
                <c:pt idx="165467">
                  <c:v>-39.528499999999951</c:v>
                </c:pt>
                <c:pt idx="165468">
                  <c:v>-39.526499999999999</c:v>
                </c:pt>
                <c:pt idx="165469">
                  <c:v>-39.524499999999989</c:v>
                </c:pt>
                <c:pt idx="165470">
                  <c:v>-39.52249999999998</c:v>
                </c:pt>
                <c:pt idx="165471">
                  <c:v>-39.52049999999997</c:v>
                </c:pt>
                <c:pt idx="165472">
                  <c:v>-39.51849999999996</c:v>
                </c:pt>
                <c:pt idx="165473">
                  <c:v>-39.516499999999951</c:v>
                </c:pt>
                <c:pt idx="165474">
                  <c:v>-39.514499999999998</c:v>
                </c:pt>
                <c:pt idx="165475">
                  <c:v>-39.512499999999989</c:v>
                </c:pt>
                <c:pt idx="165476">
                  <c:v>-39.510499999999979</c:v>
                </c:pt>
                <c:pt idx="165477">
                  <c:v>-39.50849999999997</c:v>
                </c:pt>
                <c:pt idx="165478">
                  <c:v>-39.50649999999996</c:v>
                </c:pt>
                <c:pt idx="165479">
                  <c:v>-39.50449999999995</c:v>
                </c:pt>
                <c:pt idx="165480">
                  <c:v>-39.502499999999998</c:v>
                </c:pt>
                <c:pt idx="165481">
                  <c:v>-39.500499999999988</c:v>
                </c:pt>
                <c:pt idx="165482">
                  <c:v>-39.498499999999979</c:v>
                </c:pt>
                <c:pt idx="165483">
                  <c:v>-39.496499999999969</c:v>
                </c:pt>
                <c:pt idx="165484">
                  <c:v>-39.49449999999996</c:v>
                </c:pt>
                <c:pt idx="165485">
                  <c:v>-39.49249999999995</c:v>
                </c:pt>
                <c:pt idx="165486">
                  <c:v>-39.490499999999997</c:v>
                </c:pt>
                <c:pt idx="165487">
                  <c:v>-39.488499999999988</c:v>
                </c:pt>
                <c:pt idx="165488">
                  <c:v>-39.486499999999978</c:v>
                </c:pt>
                <c:pt idx="165489">
                  <c:v>-39.484499999999969</c:v>
                </c:pt>
                <c:pt idx="165490">
                  <c:v>-39.482499999999959</c:v>
                </c:pt>
                <c:pt idx="165491">
                  <c:v>-39.48049999999995</c:v>
                </c:pt>
                <c:pt idx="165492">
                  <c:v>-39.478499999999997</c:v>
                </c:pt>
                <c:pt idx="165493">
                  <c:v>-39.476499999999987</c:v>
                </c:pt>
                <c:pt idx="165494">
                  <c:v>-39.474499999999978</c:v>
                </c:pt>
                <c:pt idx="165495">
                  <c:v>-39.472499999999968</c:v>
                </c:pt>
                <c:pt idx="165496">
                  <c:v>-39.470499999999959</c:v>
                </c:pt>
                <c:pt idx="165497">
                  <c:v>-39.468499999999949</c:v>
                </c:pt>
                <c:pt idx="165498">
                  <c:v>-39.466499999999996</c:v>
                </c:pt>
                <c:pt idx="165499">
                  <c:v>-39.464499999999987</c:v>
                </c:pt>
                <c:pt idx="165500">
                  <c:v>-39.462499999999977</c:v>
                </c:pt>
                <c:pt idx="165501">
                  <c:v>-39.460499999999968</c:v>
                </c:pt>
                <c:pt idx="165502">
                  <c:v>-39.458499999999958</c:v>
                </c:pt>
                <c:pt idx="165503">
                  <c:v>-39.456500000000005</c:v>
                </c:pt>
                <c:pt idx="165504">
                  <c:v>-39.454499999999996</c:v>
                </c:pt>
                <c:pt idx="165505">
                  <c:v>-39.452499999999986</c:v>
                </c:pt>
                <c:pt idx="165506">
                  <c:v>-39.450499999999977</c:v>
                </c:pt>
                <c:pt idx="165507">
                  <c:v>-39.448499999999967</c:v>
                </c:pt>
                <c:pt idx="165508">
                  <c:v>-39.446499999999958</c:v>
                </c:pt>
                <c:pt idx="165509">
                  <c:v>-39.444500000000005</c:v>
                </c:pt>
                <c:pt idx="165510">
                  <c:v>-39.442499999999995</c:v>
                </c:pt>
                <c:pt idx="165511">
                  <c:v>-39.440499999999986</c:v>
                </c:pt>
                <c:pt idx="165512">
                  <c:v>-39.438499999999976</c:v>
                </c:pt>
                <c:pt idx="165513">
                  <c:v>-39.436499999999967</c:v>
                </c:pt>
                <c:pt idx="165514">
                  <c:v>-39.434499999999957</c:v>
                </c:pt>
                <c:pt idx="165515">
                  <c:v>-39.432500000000005</c:v>
                </c:pt>
                <c:pt idx="165516">
                  <c:v>-39.430499999999995</c:v>
                </c:pt>
                <c:pt idx="165517">
                  <c:v>-39.428499999999985</c:v>
                </c:pt>
                <c:pt idx="165518">
                  <c:v>-39.426499999999976</c:v>
                </c:pt>
                <c:pt idx="165519">
                  <c:v>-39.424499999999966</c:v>
                </c:pt>
                <c:pt idx="165520">
                  <c:v>-39.422499999999957</c:v>
                </c:pt>
                <c:pt idx="165521">
                  <c:v>-39.420500000000004</c:v>
                </c:pt>
                <c:pt idx="165522">
                  <c:v>-39.418499999999995</c:v>
                </c:pt>
                <c:pt idx="165523">
                  <c:v>-39.416499999999985</c:v>
                </c:pt>
                <c:pt idx="165524">
                  <c:v>-39.414499999999975</c:v>
                </c:pt>
                <c:pt idx="165525">
                  <c:v>-39.412499999999966</c:v>
                </c:pt>
                <c:pt idx="165526">
                  <c:v>-39.410499999999956</c:v>
                </c:pt>
                <c:pt idx="165527">
                  <c:v>-39.408500000000004</c:v>
                </c:pt>
                <c:pt idx="165528">
                  <c:v>-39.406499999999994</c:v>
                </c:pt>
                <c:pt idx="165529">
                  <c:v>-39.404499999999985</c:v>
                </c:pt>
                <c:pt idx="165530">
                  <c:v>-39.402499999999975</c:v>
                </c:pt>
                <c:pt idx="165531">
                  <c:v>-39.400499999999965</c:v>
                </c:pt>
                <c:pt idx="165532">
                  <c:v>-39.398499999999956</c:v>
                </c:pt>
                <c:pt idx="165533">
                  <c:v>-39.396500000000003</c:v>
                </c:pt>
                <c:pt idx="165534">
                  <c:v>-39.394499999999994</c:v>
                </c:pt>
                <c:pt idx="165535">
                  <c:v>-39.392499999999984</c:v>
                </c:pt>
                <c:pt idx="165536">
                  <c:v>-39.390499999999975</c:v>
                </c:pt>
                <c:pt idx="165537">
                  <c:v>-39.388499999999965</c:v>
                </c:pt>
                <c:pt idx="165538">
                  <c:v>-39.386499999999955</c:v>
                </c:pt>
                <c:pt idx="165539">
                  <c:v>-39.384500000000003</c:v>
                </c:pt>
                <c:pt idx="165540">
                  <c:v>-39.382499999999993</c:v>
                </c:pt>
                <c:pt idx="165541">
                  <c:v>-39.380499999999984</c:v>
                </c:pt>
                <c:pt idx="165542">
                  <c:v>-39.378499999999974</c:v>
                </c:pt>
                <c:pt idx="165543">
                  <c:v>-39.376499999999965</c:v>
                </c:pt>
                <c:pt idx="165544">
                  <c:v>-39.374499999999955</c:v>
                </c:pt>
                <c:pt idx="165545">
                  <c:v>-39.372500000000002</c:v>
                </c:pt>
                <c:pt idx="165546">
                  <c:v>-39.370499999999993</c:v>
                </c:pt>
                <c:pt idx="165547">
                  <c:v>-39.368499999999983</c:v>
                </c:pt>
                <c:pt idx="165548">
                  <c:v>-39.366499999999974</c:v>
                </c:pt>
                <c:pt idx="165549">
                  <c:v>-39.364499999999964</c:v>
                </c:pt>
                <c:pt idx="165550">
                  <c:v>-39.362499999999955</c:v>
                </c:pt>
                <c:pt idx="165551">
                  <c:v>-39.360500000000002</c:v>
                </c:pt>
                <c:pt idx="165552">
                  <c:v>-39.358499999999992</c:v>
                </c:pt>
                <c:pt idx="165553">
                  <c:v>-39.356499999999983</c:v>
                </c:pt>
                <c:pt idx="165554">
                  <c:v>-39.354499999999973</c:v>
                </c:pt>
                <c:pt idx="165555">
                  <c:v>-39.352499999999964</c:v>
                </c:pt>
                <c:pt idx="165556">
                  <c:v>-39.350499999999954</c:v>
                </c:pt>
                <c:pt idx="165557">
                  <c:v>-39.348500000000001</c:v>
                </c:pt>
                <c:pt idx="165558">
                  <c:v>-39.346499999999992</c:v>
                </c:pt>
                <c:pt idx="165559">
                  <c:v>-39.344499999999982</c:v>
                </c:pt>
                <c:pt idx="165560">
                  <c:v>-39.342499999999973</c:v>
                </c:pt>
                <c:pt idx="165561">
                  <c:v>-39.340499999999963</c:v>
                </c:pt>
                <c:pt idx="165562">
                  <c:v>-39.338499999999954</c:v>
                </c:pt>
                <c:pt idx="165563">
                  <c:v>-39.336500000000001</c:v>
                </c:pt>
                <c:pt idx="165564">
                  <c:v>-39.334499999999991</c:v>
                </c:pt>
                <c:pt idx="165565">
                  <c:v>-39.332499999999982</c:v>
                </c:pt>
                <c:pt idx="165566">
                  <c:v>-39.330499999999972</c:v>
                </c:pt>
                <c:pt idx="165567">
                  <c:v>-39.328499999999963</c:v>
                </c:pt>
                <c:pt idx="165568">
                  <c:v>-39.326499999999953</c:v>
                </c:pt>
                <c:pt idx="165569">
                  <c:v>-39.3245</c:v>
                </c:pt>
                <c:pt idx="165570">
                  <c:v>-39.322499999999991</c:v>
                </c:pt>
                <c:pt idx="165571">
                  <c:v>-39.320499999999981</c:v>
                </c:pt>
                <c:pt idx="165572">
                  <c:v>-39.318499999999972</c:v>
                </c:pt>
                <c:pt idx="165573">
                  <c:v>-39.316499999999962</c:v>
                </c:pt>
                <c:pt idx="165574">
                  <c:v>-39.314499999999953</c:v>
                </c:pt>
                <c:pt idx="165575">
                  <c:v>-39.3125</c:v>
                </c:pt>
                <c:pt idx="165576">
                  <c:v>-39.31049999999999</c:v>
                </c:pt>
                <c:pt idx="165577">
                  <c:v>-39.308499999999981</c:v>
                </c:pt>
                <c:pt idx="165578">
                  <c:v>-39.306499999999971</c:v>
                </c:pt>
                <c:pt idx="165579">
                  <c:v>-39.304499999999962</c:v>
                </c:pt>
                <c:pt idx="165580">
                  <c:v>-39.302499999999952</c:v>
                </c:pt>
                <c:pt idx="165581">
                  <c:v>-39.3005</c:v>
                </c:pt>
                <c:pt idx="165582">
                  <c:v>-39.29849999999999</c:v>
                </c:pt>
                <c:pt idx="165583">
                  <c:v>-39.29649999999998</c:v>
                </c:pt>
                <c:pt idx="165584">
                  <c:v>-39.294499999999971</c:v>
                </c:pt>
                <c:pt idx="165585">
                  <c:v>-39.292499999999961</c:v>
                </c:pt>
                <c:pt idx="165586">
                  <c:v>-39.290499999999952</c:v>
                </c:pt>
                <c:pt idx="165587">
                  <c:v>-39.288499999999999</c:v>
                </c:pt>
                <c:pt idx="165588">
                  <c:v>-39.28649999999999</c:v>
                </c:pt>
                <c:pt idx="165589">
                  <c:v>-39.28449999999998</c:v>
                </c:pt>
                <c:pt idx="165590">
                  <c:v>-39.28249999999997</c:v>
                </c:pt>
                <c:pt idx="165591">
                  <c:v>-39.280499999999961</c:v>
                </c:pt>
                <c:pt idx="165592">
                  <c:v>-39.278499999999951</c:v>
                </c:pt>
                <c:pt idx="165593">
                  <c:v>-39.276499999999999</c:v>
                </c:pt>
                <c:pt idx="165594">
                  <c:v>-39.274499999999989</c:v>
                </c:pt>
                <c:pt idx="165595">
                  <c:v>-39.27249999999998</c:v>
                </c:pt>
                <c:pt idx="165596">
                  <c:v>-39.27049999999997</c:v>
                </c:pt>
                <c:pt idx="165597">
                  <c:v>-39.26849999999996</c:v>
                </c:pt>
                <c:pt idx="165598">
                  <c:v>-39.266499999999951</c:v>
                </c:pt>
                <c:pt idx="165599">
                  <c:v>-39.264499999999998</c:v>
                </c:pt>
                <c:pt idx="165600">
                  <c:v>-39.262499999999989</c:v>
                </c:pt>
                <c:pt idx="165601">
                  <c:v>-39.260499999999979</c:v>
                </c:pt>
                <c:pt idx="165602">
                  <c:v>-39.25849999999997</c:v>
                </c:pt>
                <c:pt idx="165603">
                  <c:v>-39.25649999999996</c:v>
                </c:pt>
                <c:pt idx="165604">
                  <c:v>-39.25449999999995</c:v>
                </c:pt>
                <c:pt idx="165605">
                  <c:v>-39.252499999999998</c:v>
                </c:pt>
                <c:pt idx="165606">
                  <c:v>-39.250499999999988</c:v>
                </c:pt>
                <c:pt idx="165607">
                  <c:v>-39.248499999999979</c:v>
                </c:pt>
                <c:pt idx="165608">
                  <c:v>-39.246499999999969</c:v>
                </c:pt>
                <c:pt idx="165609">
                  <c:v>-39.24449999999996</c:v>
                </c:pt>
                <c:pt idx="165610">
                  <c:v>-39.24249999999995</c:v>
                </c:pt>
                <c:pt idx="165611">
                  <c:v>-39.240499999999997</c:v>
                </c:pt>
                <c:pt idx="165612">
                  <c:v>-39.238499999999988</c:v>
                </c:pt>
                <c:pt idx="165613">
                  <c:v>-39.236499999999978</c:v>
                </c:pt>
                <c:pt idx="165614">
                  <c:v>-39.234499999999969</c:v>
                </c:pt>
                <c:pt idx="165615">
                  <c:v>-39.232499999999959</c:v>
                </c:pt>
                <c:pt idx="165616">
                  <c:v>-39.23049999999995</c:v>
                </c:pt>
                <c:pt idx="165617">
                  <c:v>-39.228499999999997</c:v>
                </c:pt>
                <c:pt idx="165618">
                  <c:v>-39.226499999999987</c:v>
                </c:pt>
                <c:pt idx="165619">
                  <c:v>-39.224499999999978</c:v>
                </c:pt>
                <c:pt idx="165620">
                  <c:v>-39.222499999999968</c:v>
                </c:pt>
                <c:pt idx="165621">
                  <c:v>-39.220499999999959</c:v>
                </c:pt>
                <c:pt idx="165622">
                  <c:v>-39.218499999999949</c:v>
                </c:pt>
                <c:pt idx="165623">
                  <c:v>-39.216499999999996</c:v>
                </c:pt>
                <c:pt idx="165624">
                  <c:v>-39.214499999999987</c:v>
                </c:pt>
                <c:pt idx="165625">
                  <c:v>-39.212499999999977</c:v>
                </c:pt>
                <c:pt idx="165626">
                  <c:v>-39.210499999999968</c:v>
                </c:pt>
                <c:pt idx="165627">
                  <c:v>-39.208499999999958</c:v>
                </c:pt>
                <c:pt idx="165628">
                  <c:v>-39.206500000000005</c:v>
                </c:pt>
                <c:pt idx="165629">
                  <c:v>-39.204499999999996</c:v>
                </c:pt>
                <c:pt idx="165630">
                  <c:v>-39.202499999999986</c:v>
                </c:pt>
                <c:pt idx="165631">
                  <c:v>-39.200499999999977</c:v>
                </c:pt>
                <c:pt idx="165632">
                  <c:v>-39.198499999999967</c:v>
                </c:pt>
                <c:pt idx="165633">
                  <c:v>-39.196499999999958</c:v>
                </c:pt>
                <c:pt idx="165634">
                  <c:v>-39.194500000000005</c:v>
                </c:pt>
                <c:pt idx="165635">
                  <c:v>-39.192499999999995</c:v>
                </c:pt>
                <c:pt idx="165636">
                  <c:v>-39.190499999999986</c:v>
                </c:pt>
                <c:pt idx="165637">
                  <c:v>-39.188499999999976</c:v>
                </c:pt>
                <c:pt idx="165638">
                  <c:v>-39.186499999999967</c:v>
                </c:pt>
                <c:pt idx="165639">
                  <c:v>-39.184499999999957</c:v>
                </c:pt>
                <c:pt idx="165640">
                  <c:v>-39.182500000000005</c:v>
                </c:pt>
                <c:pt idx="165641">
                  <c:v>-39.180499999999995</c:v>
                </c:pt>
                <c:pt idx="165642">
                  <c:v>-39.178499999999985</c:v>
                </c:pt>
                <c:pt idx="165643">
                  <c:v>-39.176499999999976</c:v>
                </c:pt>
                <c:pt idx="165644">
                  <c:v>-39.174499999999966</c:v>
                </c:pt>
                <c:pt idx="165645">
                  <c:v>-39.172499999999957</c:v>
                </c:pt>
                <c:pt idx="165646">
                  <c:v>-39.170500000000004</c:v>
                </c:pt>
                <c:pt idx="165647">
                  <c:v>-39.168499999999995</c:v>
                </c:pt>
                <c:pt idx="165648">
                  <c:v>-39.166499999999985</c:v>
                </c:pt>
                <c:pt idx="165649">
                  <c:v>-39.164499999999975</c:v>
                </c:pt>
                <c:pt idx="165650">
                  <c:v>-39.162499999999966</c:v>
                </c:pt>
                <c:pt idx="165651">
                  <c:v>-39.160499999999956</c:v>
                </c:pt>
                <c:pt idx="165652">
                  <c:v>-39.158500000000004</c:v>
                </c:pt>
                <c:pt idx="165653">
                  <c:v>-39.156499999999994</c:v>
                </c:pt>
                <c:pt idx="165654">
                  <c:v>-39.154499999999985</c:v>
                </c:pt>
                <c:pt idx="165655">
                  <c:v>-39.152499999999975</c:v>
                </c:pt>
                <c:pt idx="165656">
                  <c:v>-39.150499999999965</c:v>
                </c:pt>
                <c:pt idx="165657">
                  <c:v>-39.148499999999956</c:v>
                </c:pt>
                <c:pt idx="165658">
                  <c:v>-39.146500000000003</c:v>
                </c:pt>
                <c:pt idx="165659">
                  <c:v>-39.144499999999994</c:v>
                </c:pt>
                <c:pt idx="165660">
                  <c:v>-39.142499999999984</c:v>
                </c:pt>
                <c:pt idx="165661">
                  <c:v>-39.140499999999975</c:v>
                </c:pt>
                <c:pt idx="165662">
                  <c:v>-39.138499999999965</c:v>
                </c:pt>
                <c:pt idx="165663">
                  <c:v>-39.136499999999955</c:v>
                </c:pt>
                <c:pt idx="165664">
                  <c:v>-39.134500000000003</c:v>
                </c:pt>
                <c:pt idx="165665">
                  <c:v>-39.132499999999993</c:v>
                </c:pt>
                <c:pt idx="165666">
                  <c:v>-39.130499999999984</c:v>
                </c:pt>
                <c:pt idx="165667">
                  <c:v>-39.128499999999974</c:v>
                </c:pt>
                <c:pt idx="165668">
                  <c:v>-39.126499999999965</c:v>
                </c:pt>
                <c:pt idx="165669">
                  <c:v>-39.124499999999955</c:v>
                </c:pt>
                <c:pt idx="165670">
                  <c:v>-39.122500000000002</c:v>
                </c:pt>
                <c:pt idx="165671">
                  <c:v>-39.120499999999993</c:v>
                </c:pt>
                <c:pt idx="165672">
                  <c:v>-39.118499999999983</c:v>
                </c:pt>
                <c:pt idx="165673">
                  <c:v>-39.116499999999974</c:v>
                </c:pt>
                <c:pt idx="165674">
                  <c:v>-39.114499999999964</c:v>
                </c:pt>
                <c:pt idx="165675">
                  <c:v>-39.112499999999955</c:v>
                </c:pt>
                <c:pt idx="165676">
                  <c:v>-39.110500000000002</c:v>
                </c:pt>
                <c:pt idx="165677">
                  <c:v>-39.108499999999992</c:v>
                </c:pt>
                <c:pt idx="165678">
                  <c:v>-39.106499999999983</c:v>
                </c:pt>
                <c:pt idx="165679">
                  <c:v>-39.104499999999973</c:v>
                </c:pt>
                <c:pt idx="165680">
                  <c:v>-39.102499999999964</c:v>
                </c:pt>
                <c:pt idx="165681">
                  <c:v>-39.100499999999954</c:v>
                </c:pt>
                <c:pt idx="165682">
                  <c:v>-39.098500000000001</c:v>
                </c:pt>
                <c:pt idx="165683">
                  <c:v>-39.096499999999992</c:v>
                </c:pt>
                <c:pt idx="165684">
                  <c:v>-39.094499999999982</c:v>
                </c:pt>
                <c:pt idx="165685">
                  <c:v>-39.092499999999973</c:v>
                </c:pt>
                <c:pt idx="165686">
                  <c:v>-39.090499999999963</c:v>
                </c:pt>
                <c:pt idx="165687">
                  <c:v>-39.088499999999954</c:v>
                </c:pt>
                <c:pt idx="165688">
                  <c:v>-39.086500000000001</c:v>
                </c:pt>
                <c:pt idx="165689">
                  <c:v>-39.084499999999991</c:v>
                </c:pt>
                <c:pt idx="165690">
                  <c:v>-39.082499999999982</c:v>
                </c:pt>
                <c:pt idx="165691">
                  <c:v>-39.080499999999972</c:v>
                </c:pt>
                <c:pt idx="165692">
                  <c:v>-39.078499999999963</c:v>
                </c:pt>
                <c:pt idx="165693">
                  <c:v>-39.076499999999953</c:v>
                </c:pt>
                <c:pt idx="165694">
                  <c:v>-39.0745</c:v>
                </c:pt>
                <c:pt idx="165695">
                  <c:v>-39.072499999999991</c:v>
                </c:pt>
                <c:pt idx="165696">
                  <c:v>-39.070499999999981</c:v>
                </c:pt>
                <c:pt idx="165697">
                  <c:v>-39.068499999999972</c:v>
                </c:pt>
                <c:pt idx="165698">
                  <c:v>-39.066499999999962</c:v>
                </c:pt>
                <c:pt idx="165699">
                  <c:v>-39.064499999999953</c:v>
                </c:pt>
                <c:pt idx="165700">
                  <c:v>-39.0625</c:v>
                </c:pt>
                <c:pt idx="165701">
                  <c:v>-39.06049999999999</c:v>
                </c:pt>
                <c:pt idx="165702">
                  <c:v>-39.058499999999981</c:v>
                </c:pt>
                <c:pt idx="165703">
                  <c:v>-39.056499999999971</c:v>
                </c:pt>
                <c:pt idx="165704">
                  <c:v>-39.054499999999962</c:v>
                </c:pt>
                <c:pt idx="165705">
                  <c:v>-39.052499999999952</c:v>
                </c:pt>
                <c:pt idx="165706">
                  <c:v>-39.0505</c:v>
                </c:pt>
                <c:pt idx="165707">
                  <c:v>-39.04849999999999</c:v>
                </c:pt>
                <c:pt idx="165708">
                  <c:v>-39.04649999999998</c:v>
                </c:pt>
                <c:pt idx="165709">
                  <c:v>-39.044499999999971</c:v>
                </c:pt>
                <c:pt idx="165710">
                  <c:v>-39.042499999999961</c:v>
                </c:pt>
                <c:pt idx="165711">
                  <c:v>-39.040499999999952</c:v>
                </c:pt>
                <c:pt idx="165712">
                  <c:v>-39.038499999999999</c:v>
                </c:pt>
                <c:pt idx="165713">
                  <c:v>-39.03649999999999</c:v>
                </c:pt>
                <c:pt idx="165714">
                  <c:v>-39.03449999999998</c:v>
                </c:pt>
                <c:pt idx="165715">
                  <c:v>-39.03249999999997</c:v>
                </c:pt>
                <c:pt idx="165716">
                  <c:v>-39.030499999999961</c:v>
                </c:pt>
                <c:pt idx="165717">
                  <c:v>-39.028499999999951</c:v>
                </c:pt>
                <c:pt idx="165718">
                  <c:v>-39.026499999999999</c:v>
                </c:pt>
                <c:pt idx="165719">
                  <c:v>-39.024499999999989</c:v>
                </c:pt>
                <c:pt idx="165720">
                  <c:v>-39.02249999999998</c:v>
                </c:pt>
                <c:pt idx="165721">
                  <c:v>-39.02049999999997</c:v>
                </c:pt>
                <c:pt idx="165722">
                  <c:v>-39.01849999999996</c:v>
                </c:pt>
                <c:pt idx="165723">
                  <c:v>-39.016499999999951</c:v>
                </c:pt>
                <c:pt idx="165724">
                  <c:v>-39.014499999999998</c:v>
                </c:pt>
                <c:pt idx="165725">
                  <c:v>-39.012499999999989</c:v>
                </c:pt>
                <c:pt idx="165726">
                  <c:v>-39.010499999999979</c:v>
                </c:pt>
                <c:pt idx="165727">
                  <c:v>-39.00849999999997</c:v>
                </c:pt>
                <c:pt idx="165728">
                  <c:v>-39.00649999999996</c:v>
                </c:pt>
                <c:pt idx="165729">
                  <c:v>-39.00449999999995</c:v>
                </c:pt>
                <c:pt idx="165730">
                  <c:v>-39.002499999999998</c:v>
                </c:pt>
                <c:pt idx="165731">
                  <c:v>-39.000499999999988</c:v>
                </c:pt>
                <c:pt idx="165732">
                  <c:v>-38.998499999999979</c:v>
                </c:pt>
                <c:pt idx="165733">
                  <c:v>-38.996499999999969</c:v>
                </c:pt>
                <c:pt idx="165734">
                  <c:v>-38.99449999999996</c:v>
                </c:pt>
                <c:pt idx="165735">
                  <c:v>-38.99249999999995</c:v>
                </c:pt>
                <c:pt idx="165736">
                  <c:v>-38.990499999999997</c:v>
                </c:pt>
                <c:pt idx="165737">
                  <c:v>-38.988499999999988</c:v>
                </c:pt>
                <c:pt idx="165738">
                  <c:v>-38.986499999999978</c:v>
                </c:pt>
                <c:pt idx="165739">
                  <c:v>-38.984499999999969</c:v>
                </c:pt>
                <c:pt idx="165740">
                  <c:v>-38.982499999999959</c:v>
                </c:pt>
                <c:pt idx="165741">
                  <c:v>-38.98049999999995</c:v>
                </c:pt>
                <c:pt idx="165742">
                  <c:v>-38.978499999999997</c:v>
                </c:pt>
                <c:pt idx="165743">
                  <c:v>-38.976499999999987</c:v>
                </c:pt>
                <c:pt idx="165744">
                  <c:v>-38.974499999999978</c:v>
                </c:pt>
                <c:pt idx="165745">
                  <c:v>-38.972499999999968</c:v>
                </c:pt>
                <c:pt idx="165746">
                  <c:v>-38.970499999999959</c:v>
                </c:pt>
                <c:pt idx="165747">
                  <c:v>-38.968499999999949</c:v>
                </c:pt>
                <c:pt idx="165748">
                  <c:v>-38.966499999999996</c:v>
                </c:pt>
                <c:pt idx="165749">
                  <c:v>-38.964499999999987</c:v>
                </c:pt>
                <c:pt idx="165750">
                  <c:v>-38.962499999999977</c:v>
                </c:pt>
                <c:pt idx="165751">
                  <c:v>-38.960499999999968</c:v>
                </c:pt>
                <c:pt idx="165752">
                  <c:v>-38.958499999999958</c:v>
                </c:pt>
                <c:pt idx="165753">
                  <c:v>-38.956500000000005</c:v>
                </c:pt>
                <c:pt idx="165754">
                  <c:v>-38.954499999999996</c:v>
                </c:pt>
                <c:pt idx="165755">
                  <c:v>-38.952499999999986</c:v>
                </c:pt>
                <c:pt idx="165756">
                  <c:v>-38.950499999999977</c:v>
                </c:pt>
                <c:pt idx="165757">
                  <c:v>-38.948499999999967</c:v>
                </c:pt>
                <c:pt idx="165758">
                  <c:v>-38.946499999999958</c:v>
                </c:pt>
                <c:pt idx="165759">
                  <c:v>-38.944500000000005</c:v>
                </c:pt>
                <c:pt idx="165760">
                  <c:v>-38.942499999999995</c:v>
                </c:pt>
                <c:pt idx="165761">
                  <c:v>-38.940499999999986</c:v>
                </c:pt>
                <c:pt idx="165762">
                  <c:v>-38.938499999999976</c:v>
                </c:pt>
                <c:pt idx="165763">
                  <c:v>-38.936499999999967</c:v>
                </c:pt>
                <c:pt idx="165764">
                  <c:v>-38.934499999999957</c:v>
                </c:pt>
                <c:pt idx="165765">
                  <c:v>-38.932500000000005</c:v>
                </c:pt>
                <c:pt idx="165766">
                  <c:v>-38.930499999999995</c:v>
                </c:pt>
                <c:pt idx="165767">
                  <c:v>-38.928499999999985</c:v>
                </c:pt>
                <c:pt idx="165768">
                  <c:v>-38.926499999999976</c:v>
                </c:pt>
                <c:pt idx="165769">
                  <c:v>-38.924499999999966</c:v>
                </c:pt>
                <c:pt idx="165770">
                  <c:v>-38.922499999999957</c:v>
                </c:pt>
                <c:pt idx="165771">
                  <c:v>-38.920500000000004</c:v>
                </c:pt>
                <c:pt idx="165772">
                  <c:v>-38.918499999999995</c:v>
                </c:pt>
                <c:pt idx="165773">
                  <c:v>-38.916499999999985</c:v>
                </c:pt>
                <c:pt idx="165774">
                  <c:v>-38.914499999999975</c:v>
                </c:pt>
                <c:pt idx="165775">
                  <c:v>-38.912499999999966</c:v>
                </c:pt>
                <c:pt idx="165776">
                  <c:v>-38.910499999999956</c:v>
                </c:pt>
                <c:pt idx="165777">
                  <c:v>-38.908500000000004</c:v>
                </c:pt>
                <c:pt idx="165778">
                  <c:v>-38.906499999999994</c:v>
                </c:pt>
                <c:pt idx="165779">
                  <c:v>-38.904499999999985</c:v>
                </c:pt>
                <c:pt idx="165780">
                  <c:v>-38.902499999999975</c:v>
                </c:pt>
                <c:pt idx="165781">
                  <c:v>-38.900499999999965</c:v>
                </c:pt>
                <c:pt idx="165782">
                  <c:v>-38.898499999999956</c:v>
                </c:pt>
                <c:pt idx="165783">
                  <c:v>-38.896500000000003</c:v>
                </c:pt>
                <c:pt idx="165784">
                  <c:v>-38.894499999999994</c:v>
                </c:pt>
                <c:pt idx="165785">
                  <c:v>-38.892499999999984</c:v>
                </c:pt>
                <c:pt idx="165786">
                  <c:v>-38.890499999999975</c:v>
                </c:pt>
                <c:pt idx="165787">
                  <c:v>-38.888499999999965</c:v>
                </c:pt>
                <c:pt idx="165788">
                  <c:v>-38.886499999999955</c:v>
                </c:pt>
                <c:pt idx="165789">
                  <c:v>-38.884500000000003</c:v>
                </c:pt>
                <c:pt idx="165790">
                  <c:v>-38.882499999999993</c:v>
                </c:pt>
                <c:pt idx="165791">
                  <c:v>-38.880499999999984</c:v>
                </c:pt>
                <c:pt idx="165792">
                  <c:v>-38.878499999999974</c:v>
                </c:pt>
                <c:pt idx="165793">
                  <c:v>-38.876499999999965</c:v>
                </c:pt>
                <c:pt idx="165794">
                  <c:v>-38.874499999999955</c:v>
                </c:pt>
                <c:pt idx="165795">
                  <c:v>-38.872500000000002</c:v>
                </c:pt>
                <c:pt idx="165796">
                  <c:v>-38.870499999999993</c:v>
                </c:pt>
                <c:pt idx="165797">
                  <c:v>-38.868499999999983</c:v>
                </c:pt>
                <c:pt idx="165798">
                  <c:v>-38.866499999999974</c:v>
                </c:pt>
                <c:pt idx="165799">
                  <c:v>-38.864499999999964</c:v>
                </c:pt>
                <c:pt idx="165800">
                  <c:v>-38.862499999999955</c:v>
                </c:pt>
                <c:pt idx="165801">
                  <c:v>-38.860500000000002</c:v>
                </c:pt>
                <c:pt idx="165802">
                  <c:v>-38.858499999999992</c:v>
                </c:pt>
                <c:pt idx="165803">
                  <c:v>-38.856499999999983</c:v>
                </c:pt>
                <c:pt idx="165804">
                  <c:v>-38.854499999999973</c:v>
                </c:pt>
                <c:pt idx="165805">
                  <c:v>-38.852499999999964</c:v>
                </c:pt>
                <c:pt idx="165806">
                  <c:v>-38.850499999999954</c:v>
                </c:pt>
                <c:pt idx="165807">
                  <c:v>-38.848500000000001</c:v>
                </c:pt>
                <c:pt idx="165808">
                  <c:v>-38.846499999999992</c:v>
                </c:pt>
                <c:pt idx="165809">
                  <c:v>-38.844499999999982</c:v>
                </c:pt>
                <c:pt idx="165810">
                  <c:v>-38.842499999999973</c:v>
                </c:pt>
                <c:pt idx="165811">
                  <c:v>-38.840499999999963</c:v>
                </c:pt>
                <c:pt idx="165812">
                  <c:v>-38.838499999999954</c:v>
                </c:pt>
                <c:pt idx="165813">
                  <c:v>-38.836500000000001</c:v>
                </c:pt>
                <c:pt idx="165814">
                  <c:v>-38.834499999999991</c:v>
                </c:pt>
                <c:pt idx="165815">
                  <c:v>-38.832499999999982</c:v>
                </c:pt>
                <c:pt idx="165816">
                  <c:v>-38.830499999999972</c:v>
                </c:pt>
                <c:pt idx="165817">
                  <c:v>-38.828499999999963</c:v>
                </c:pt>
                <c:pt idx="165818">
                  <c:v>-38.826499999999953</c:v>
                </c:pt>
                <c:pt idx="165819">
                  <c:v>-38.8245</c:v>
                </c:pt>
                <c:pt idx="165820">
                  <c:v>-38.822499999999991</c:v>
                </c:pt>
                <c:pt idx="165821">
                  <c:v>-38.820499999999981</c:v>
                </c:pt>
                <c:pt idx="165822">
                  <c:v>-38.818499999999972</c:v>
                </c:pt>
                <c:pt idx="165823">
                  <c:v>-38.816499999999962</c:v>
                </c:pt>
                <c:pt idx="165824">
                  <c:v>-38.814499999999953</c:v>
                </c:pt>
                <c:pt idx="165825">
                  <c:v>-38.8125</c:v>
                </c:pt>
                <c:pt idx="165826">
                  <c:v>-38.81049999999999</c:v>
                </c:pt>
                <c:pt idx="165827">
                  <c:v>-38.808499999999981</c:v>
                </c:pt>
                <c:pt idx="165828">
                  <c:v>-38.806499999999971</c:v>
                </c:pt>
                <c:pt idx="165829">
                  <c:v>-38.804499999999962</c:v>
                </c:pt>
                <c:pt idx="165830">
                  <c:v>-38.802499999999952</c:v>
                </c:pt>
                <c:pt idx="165831">
                  <c:v>-38.8005</c:v>
                </c:pt>
                <c:pt idx="165832">
                  <c:v>-38.79849999999999</c:v>
                </c:pt>
                <c:pt idx="165833">
                  <c:v>-38.79649999999998</c:v>
                </c:pt>
                <c:pt idx="165834">
                  <c:v>-38.794499999999971</c:v>
                </c:pt>
                <c:pt idx="165835">
                  <c:v>-38.792499999999961</c:v>
                </c:pt>
                <c:pt idx="165836">
                  <c:v>-38.790499999999952</c:v>
                </c:pt>
                <c:pt idx="165837">
                  <c:v>-38.788499999999999</c:v>
                </c:pt>
                <c:pt idx="165838">
                  <c:v>-38.78649999999999</c:v>
                </c:pt>
                <c:pt idx="165839">
                  <c:v>-38.78449999999998</c:v>
                </c:pt>
                <c:pt idx="165840">
                  <c:v>-38.78249999999997</c:v>
                </c:pt>
                <c:pt idx="165841">
                  <c:v>-38.780499999999961</c:v>
                </c:pt>
                <c:pt idx="165842">
                  <c:v>-38.778499999999951</c:v>
                </c:pt>
                <c:pt idx="165843">
                  <c:v>-38.776499999999999</c:v>
                </c:pt>
                <c:pt idx="165844">
                  <c:v>-38.774499999999989</c:v>
                </c:pt>
                <c:pt idx="165845">
                  <c:v>-38.77249999999998</c:v>
                </c:pt>
                <c:pt idx="165846">
                  <c:v>-38.77049999999997</c:v>
                </c:pt>
                <c:pt idx="165847">
                  <c:v>-38.76849999999996</c:v>
                </c:pt>
                <c:pt idx="165848">
                  <c:v>-38.766499999999951</c:v>
                </c:pt>
                <c:pt idx="165849">
                  <c:v>-38.764499999999998</c:v>
                </c:pt>
                <c:pt idx="165850">
                  <c:v>-38.762499999999989</c:v>
                </c:pt>
                <c:pt idx="165851">
                  <c:v>-38.760499999999979</c:v>
                </c:pt>
                <c:pt idx="165852">
                  <c:v>-38.75849999999997</c:v>
                </c:pt>
                <c:pt idx="165853">
                  <c:v>-38.75649999999996</c:v>
                </c:pt>
                <c:pt idx="165854">
                  <c:v>-38.75449999999995</c:v>
                </c:pt>
                <c:pt idx="165855">
                  <c:v>-38.752499999999998</c:v>
                </c:pt>
                <c:pt idx="165856">
                  <c:v>-38.750499999999988</c:v>
                </c:pt>
                <c:pt idx="165857">
                  <c:v>-38.748499999999979</c:v>
                </c:pt>
                <c:pt idx="165858">
                  <c:v>-38.746499999999969</c:v>
                </c:pt>
                <c:pt idx="165859">
                  <c:v>-38.74449999999996</c:v>
                </c:pt>
                <c:pt idx="165860">
                  <c:v>-38.74249999999995</c:v>
                </c:pt>
                <c:pt idx="165861">
                  <c:v>-38.740499999999997</c:v>
                </c:pt>
                <c:pt idx="165862">
                  <c:v>-38.738499999999988</c:v>
                </c:pt>
                <c:pt idx="165863">
                  <c:v>-38.736499999999978</c:v>
                </c:pt>
                <c:pt idx="165864">
                  <c:v>-38.734499999999969</c:v>
                </c:pt>
                <c:pt idx="165865">
                  <c:v>-38.732499999999959</c:v>
                </c:pt>
                <c:pt idx="165866">
                  <c:v>-38.73049999999995</c:v>
                </c:pt>
                <c:pt idx="165867">
                  <c:v>-38.728499999999997</c:v>
                </c:pt>
                <c:pt idx="165868">
                  <c:v>-38.726499999999987</c:v>
                </c:pt>
                <c:pt idx="165869">
                  <c:v>-38.724499999999978</c:v>
                </c:pt>
                <c:pt idx="165870">
                  <c:v>-38.722499999999968</c:v>
                </c:pt>
                <c:pt idx="165871">
                  <c:v>-38.720499999999959</c:v>
                </c:pt>
                <c:pt idx="165872">
                  <c:v>-38.718499999999949</c:v>
                </c:pt>
                <c:pt idx="165873">
                  <c:v>-38.716499999999996</c:v>
                </c:pt>
                <c:pt idx="165874">
                  <c:v>-38.714499999999987</c:v>
                </c:pt>
                <c:pt idx="165875">
                  <c:v>-38.712499999999977</c:v>
                </c:pt>
                <c:pt idx="165876">
                  <c:v>-38.710499999999968</c:v>
                </c:pt>
                <c:pt idx="165877">
                  <c:v>-38.708499999999958</c:v>
                </c:pt>
                <c:pt idx="165878">
                  <c:v>-38.706500000000005</c:v>
                </c:pt>
                <c:pt idx="165879">
                  <c:v>-38.704499999999996</c:v>
                </c:pt>
                <c:pt idx="165880">
                  <c:v>-38.702499999999986</c:v>
                </c:pt>
                <c:pt idx="165881">
                  <c:v>-38.700499999999977</c:v>
                </c:pt>
                <c:pt idx="165882">
                  <c:v>-38.698499999999967</c:v>
                </c:pt>
                <c:pt idx="165883">
                  <c:v>-38.696499999999958</c:v>
                </c:pt>
                <c:pt idx="165884">
                  <c:v>-38.694500000000005</c:v>
                </c:pt>
                <c:pt idx="165885">
                  <c:v>-38.692499999999995</c:v>
                </c:pt>
                <c:pt idx="165886">
                  <c:v>-38.690499999999986</c:v>
                </c:pt>
                <c:pt idx="165887">
                  <c:v>-38.688499999999976</c:v>
                </c:pt>
                <c:pt idx="165888">
                  <c:v>-38.686499999999967</c:v>
                </c:pt>
                <c:pt idx="165889">
                  <c:v>-38.684499999999957</c:v>
                </c:pt>
                <c:pt idx="165890">
                  <c:v>-38.682500000000005</c:v>
                </c:pt>
                <c:pt idx="165891">
                  <c:v>-38.680499999999995</c:v>
                </c:pt>
                <c:pt idx="165892">
                  <c:v>-38.678499999999985</c:v>
                </c:pt>
                <c:pt idx="165893">
                  <c:v>-38.676499999999976</c:v>
                </c:pt>
                <c:pt idx="165894">
                  <c:v>-38.674499999999966</c:v>
                </c:pt>
                <c:pt idx="165895">
                  <c:v>-38.672499999999957</c:v>
                </c:pt>
                <c:pt idx="165896">
                  <c:v>-38.670500000000004</c:v>
                </c:pt>
                <c:pt idx="165897">
                  <c:v>-38.668499999999995</c:v>
                </c:pt>
                <c:pt idx="165898">
                  <c:v>-38.666499999999985</c:v>
                </c:pt>
                <c:pt idx="165899">
                  <c:v>-38.664499999999975</c:v>
                </c:pt>
                <c:pt idx="165900">
                  <c:v>-38.662499999999966</c:v>
                </c:pt>
                <c:pt idx="165901">
                  <c:v>-38.660499999999956</c:v>
                </c:pt>
                <c:pt idx="165902">
                  <c:v>-38.658500000000004</c:v>
                </c:pt>
                <c:pt idx="165903">
                  <c:v>-38.656499999999994</c:v>
                </c:pt>
                <c:pt idx="165904">
                  <c:v>-38.654499999999985</c:v>
                </c:pt>
                <c:pt idx="165905">
                  <c:v>-38.652499999999975</c:v>
                </c:pt>
                <c:pt idx="165906">
                  <c:v>-38.650499999999965</c:v>
                </c:pt>
                <c:pt idx="165907">
                  <c:v>-38.648499999999956</c:v>
                </c:pt>
                <c:pt idx="165908">
                  <c:v>-38.646500000000003</c:v>
                </c:pt>
                <c:pt idx="165909">
                  <c:v>-38.644499999999994</c:v>
                </c:pt>
                <c:pt idx="165910">
                  <c:v>-38.642499999999984</c:v>
                </c:pt>
                <c:pt idx="165911">
                  <c:v>-38.640499999999975</c:v>
                </c:pt>
                <c:pt idx="165912">
                  <c:v>-38.638499999999965</c:v>
                </c:pt>
                <c:pt idx="165913">
                  <c:v>-38.636499999999955</c:v>
                </c:pt>
                <c:pt idx="165914">
                  <c:v>-38.634500000000003</c:v>
                </c:pt>
                <c:pt idx="165915">
                  <c:v>-38.632499999999993</c:v>
                </c:pt>
                <c:pt idx="165916">
                  <c:v>-38.630499999999984</c:v>
                </c:pt>
                <c:pt idx="165917">
                  <c:v>-38.628499999999974</c:v>
                </c:pt>
                <c:pt idx="165918">
                  <c:v>-38.626499999999965</c:v>
                </c:pt>
                <c:pt idx="165919">
                  <c:v>-38.624499999999955</c:v>
                </c:pt>
                <c:pt idx="165920">
                  <c:v>-38.622500000000002</c:v>
                </c:pt>
                <c:pt idx="165921">
                  <c:v>-38.620499999999993</c:v>
                </c:pt>
                <c:pt idx="165922">
                  <c:v>-38.618499999999983</c:v>
                </c:pt>
                <c:pt idx="165923">
                  <c:v>-38.616499999999974</c:v>
                </c:pt>
                <c:pt idx="165924">
                  <c:v>-38.614499999999964</c:v>
                </c:pt>
                <c:pt idx="165925">
                  <c:v>-38.612499999999955</c:v>
                </c:pt>
                <c:pt idx="165926">
                  <c:v>-38.610500000000002</c:v>
                </c:pt>
                <c:pt idx="165927">
                  <c:v>-38.608499999999992</c:v>
                </c:pt>
                <c:pt idx="165928">
                  <c:v>-38.606499999999983</c:v>
                </c:pt>
                <c:pt idx="165929">
                  <c:v>-38.604499999999973</c:v>
                </c:pt>
                <c:pt idx="165930">
                  <c:v>-38.602499999999964</c:v>
                </c:pt>
                <c:pt idx="165931">
                  <c:v>-38.600499999999954</c:v>
                </c:pt>
                <c:pt idx="165932">
                  <c:v>-38.598500000000001</c:v>
                </c:pt>
                <c:pt idx="165933">
                  <c:v>-38.596499999999992</c:v>
                </c:pt>
                <c:pt idx="165934">
                  <c:v>-38.594499999999982</c:v>
                </c:pt>
                <c:pt idx="165935">
                  <c:v>-38.592499999999973</c:v>
                </c:pt>
                <c:pt idx="165936">
                  <c:v>-38.590499999999963</c:v>
                </c:pt>
                <c:pt idx="165937">
                  <c:v>-38.588499999999954</c:v>
                </c:pt>
                <c:pt idx="165938">
                  <c:v>-38.586500000000001</c:v>
                </c:pt>
                <c:pt idx="165939">
                  <c:v>-38.584499999999991</c:v>
                </c:pt>
                <c:pt idx="165940">
                  <c:v>-38.582499999999982</c:v>
                </c:pt>
                <c:pt idx="165941">
                  <c:v>-38.580499999999972</c:v>
                </c:pt>
                <c:pt idx="165942">
                  <c:v>-38.578499999999963</c:v>
                </c:pt>
                <c:pt idx="165943">
                  <c:v>-38.576499999999953</c:v>
                </c:pt>
                <c:pt idx="165944">
                  <c:v>-38.5745</c:v>
                </c:pt>
                <c:pt idx="165945">
                  <c:v>-38.572499999999991</c:v>
                </c:pt>
                <c:pt idx="165946">
                  <c:v>-38.570499999999981</c:v>
                </c:pt>
                <c:pt idx="165947">
                  <c:v>-38.568499999999972</c:v>
                </c:pt>
                <c:pt idx="165948">
                  <c:v>-38.566499999999962</c:v>
                </c:pt>
                <c:pt idx="165949">
                  <c:v>-38.564499999999953</c:v>
                </c:pt>
                <c:pt idx="165950">
                  <c:v>-38.5625</c:v>
                </c:pt>
                <c:pt idx="165951">
                  <c:v>-38.56049999999999</c:v>
                </c:pt>
                <c:pt idx="165952">
                  <c:v>-38.558499999999981</c:v>
                </c:pt>
                <c:pt idx="165953">
                  <c:v>-38.556499999999971</c:v>
                </c:pt>
                <c:pt idx="165954">
                  <c:v>-38.554499999999962</c:v>
                </c:pt>
                <c:pt idx="165955">
                  <c:v>-38.552499999999952</c:v>
                </c:pt>
                <c:pt idx="165956">
                  <c:v>-38.5505</c:v>
                </c:pt>
                <c:pt idx="165957">
                  <c:v>-38.54849999999999</c:v>
                </c:pt>
                <c:pt idx="165958">
                  <c:v>-38.54649999999998</c:v>
                </c:pt>
                <c:pt idx="165959">
                  <c:v>-38.544499999999971</c:v>
                </c:pt>
                <c:pt idx="165960">
                  <c:v>-38.542499999999961</c:v>
                </c:pt>
                <c:pt idx="165961">
                  <c:v>-38.540499999999952</c:v>
                </c:pt>
                <c:pt idx="165962">
                  <c:v>-38.538499999999999</c:v>
                </c:pt>
                <c:pt idx="165963">
                  <c:v>-38.53649999999999</c:v>
                </c:pt>
                <c:pt idx="165964">
                  <c:v>-38.53449999999998</c:v>
                </c:pt>
                <c:pt idx="165965">
                  <c:v>-38.53249999999997</c:v>
                </c:pt>
                <c:pt idx="165966">
                  <c:v>-38.530499999999961</c:v>
                </c:pt>
                <c:pt idx="165967">
                  <c:v>-38.528499999999951</c:v>
                </c:pt>
                <c:pt idx="165968">
                  <c:v>-38.526499999999999</c:v>
                </c:pt>
                <c:pt idx="165969">
                  <c:v>-38.524499999999989</c:v>
                </c:pt>
                <c:pt idx="165970">
                  <c:v>-38.52249999999998</c:v>
                </c:pt>
                <c:pt idx="165971">
                  <c:v>-38.52049999999997</c:v>
                </c:pt>
                <c:pt idx="165972">
                  <c:v>-38.51849999999996</c:v>
                </c:pt>
                <c:pt idx="165973">
                  <c:v>-38.516499999999951</c:v>
                </c:pt>
                <c:pt idx="165974">
                  <c:v>-38.514499999999998</c:v>
                </c:pt>
                <c:pt idx="165975">
                  <c:v>-38.512499999999989</c:v>
                </c:pt>
                <c:pt idx="165976">
                  <c:v>-38.510499999999979</c:v>
                </c:pt>
                <c:pt idx="165977">
                  <c:v>-38.50849999999997</c:v>
                </c:pt>
                <c:pt idx="165978">
                  <c:v>-38.50649999999996</c:v>
                </c:pt>
                <c:pt idx="165979">
                  <c:v>-38.50449999999995</c:v>
                </c:pt>
                <c:pt idx="165980">
                  <c:v>-38.502499999999998</c:v>
                </c:pt>
                <c:pt idx="165981">
                  <c:v>-38.500499999999988</c:v>
                </c:pt>
                <c:pt idx="165982">
                  <c:v>-38.498499999999979</c:v>
                </c:pt>
                <c:pt idx="165983">
                  <c:v>-38.496499999999969</c:v>
                </c:pt>
                <c:pt idx="165984">
                  <c:v>-38.49449999999996</c:v>
                </c:pt>
                <c:pt idx="165985">
                  <c:v>-38.49249999999995</c:v>
                </c:pt>
                <c:pt idx="165986">
                  <c:v>-38.490499999999997</c:v>
                </c:pt>
                <c:pt idx="165987">
                  <c:v>-38.488499999999988</c:v>
                </c:pt>
                <c:pt idx="165988">
                  <c:v>-38.486499999999978</c:v>
                </c:pt>
                <c:pt idx="165989">
                  <c:v>-38.484499999999969</c:v>
                </c:pt>
                <c:pt idx="165990">
                  <c:v>-38.482499999999959</c:v>
                </c:pt>
                <c:pt idx="165991">
                  <c:v>-38.48049999999995</c:v>
                </c:pt>
                <c:pt idx="165992">
                  <c:v>-38.478499999999997</c:v>
                </c:pt>
                <c:pt idx="165993">
                  <c:v>-38.476499999999987</c:v>
                </c:pt>
                <c:pt idx="165994">
                  <c:v>-38.474499999999978</c:v>
                </c:pt>
                <c:pt idx="165995">
                  <c:v>-38.472499999999968</c:v>
                </c:pt>
                <c:pt idx="165996">
                  <c:v>-38.470499999999959</c:v>
                </c:pt>
                <c:pt idx="165997">
                  <c:v>-38.468499999999949</c:v>
                </c:pt>
                <c:pt idx="165998">
                  <c:v>-38.466499999999996</c:v>
                </c:pt>
                <c:pt idx="165999">
                  <c:v>-38.464499999999987</c:v>
                </c:pt>
                <c:pt idx="166000">
                  <c:v>-38.462499999999977</c:v>
                </c:pt>
                <c:pt idx="166001">
                  <c:v>-38.460499999999968</c:v>
                </c:pt>
                <c:pt idx="166002">
                  <c:v>-38.458499999999958</c:v>
                </c:pt>
                <c:pt idx="166003">
                  <c:v>-38.456500000000005</c:v>
                </c:pt>
                <c:pt idx="166004">
                  <c:v>-38.454499999999996</c:v>
                </c:pt>
                <c:pt idx="166005">
                  <c:v>-38.452499999999986</c:v>
                </c:pt>
                <c:pt idx="166006">
                  <c:v>-38.450499999999977</c:v>
                </c:pt>
                <c:pt idx="166007">
                  <c:v>-38.448499999999967</c:v>
                </c:pt>
                <c:pt idx="166008">
                  <c:v>-38.446499999999958</c:v>
                </c:pt>
                <c:pt idx="166009">
                  <c:v>-38.444500000000005</c:v>
                </c:pt>
                <c:pt idx="166010">
                  <c:v>-38.442499999999995</c:v>
                </c:pt>
                <c:pt idx="166011">
                  <c:v>-38.440499999999986</c:v>
                </c:pt>
                <c:pt idx="166012">
                  <c:v>-38.438499999999976</c:v>
                </c:pt>
                <c:pt idx="166013">
                  <c:v>-38.436499999999967</c:v>
                </c:pt>
                <c:pt idx="166014">
                  <c:v>-38.434499999999957</c:v>
                </c:pt>
                <c:pt idx="166015">
                  <c:v>-38.432500000000005</c:v>
                </c:pt>
                <c:pt idx="166016">
                  <c:v>-38.430499999999995</c:v>
                </c:pt>
                <c:pt idx="166017">
                  <c:v>-38.428499999999985</c:v>
                </c:pt>
                <c:pt idx="166018">
                  <c:v>-38.426499999999976</c:v>
                </c:pt>
                <c:pt idx="166019">
                  <c:v>-38.424499999999966</c:v>
                </c:pt>
                <c:pt idx="166020">
                  <c:v>-38.422499999999957</c:v>
                </c:pt>
                <c:pt idx="166021">
                  <c:v>-38.420500000000004</c:v>
                </c:pt>
                <c:pt idx="166022">
                  <c:v>-38.418499999999995</c:v>
                </c:pt>
                <c:pt idx="166023">
                  <c:v>-38.416499999999985</c:v>
                </c:pt>
                <c:pt idx="166024">
                  <c:v>-38.414499999999975</c:v>
                </c:pt>
                <c:pt idx="166025">
                  <c:v>-38.412499999999966</c:v>
                </c:pt>
                <c:pt idx="166026">
                  <c:v>-38.410499999999956</c:v>
                </c:pt>
                <c:pt idx="166027">
                  <c:v>-38.408500000000004</c:v>
                </c:pt>
                <c:pt idx="166028">
                  <c:v>-38.406499999999994</c:v>
                </c:pt>
                <c:pt idx="166029">
                  <c:v>-38.404499999999985</c:v>
                </c:pt>
                <c:pt idx="166030">
                  <c:v>-38.402499999999975</c:v>
                </c:pt>
                <c:pt idx="166031">
                  <c:v>-38.400499999999965</c:v>
                </c:pt>
                <c:pt idx="166032">
                  <c:v>-38.398499999999956</c:v>
                </c:pt>
                <c:pt idx="166033">
                  <c:v>-38.396500000000003</c:v>
                </c:pt>
                <c:pt idx="166034">
                  <c:v>-38.394499999999994</c:v>
                </c:pt>
                <c:pt idx="166035">
                  <c:v>-38.392499999999984</c:v>
                </c:pt>
                <c:pt idx="166036">
                  <c:v>-38.390499999999975</c:v>
                </c:pt>
                <c:pt idx="166037">
                  <c:v>-38.388499999999965</c:v>
                </c:pt>
                <c:pt idx="166038">
                  <c:v>-38.386499999999955</c:v>
                </c:pt>
                <c:pt idx="166039">
                  <c:v>-38.384500000000003</c:v>
                </c:pt>
                <c:pt idx="166040">
                  <c:v>-38.382499999999993</c:v>
                </c:pt>
                <c:pt idx="166041">
                  <c:v>-38.380499999999984</c:v>
                </c:pt>
                <c:pt idx="166042">
                  <c:v>-38.378499999999974</c:v>
                </c:pt>
                <c:pt idx="166043">
                  <c:v>-38.376499999999965</c:v>
                </c:pt>
                <c:pt idx="166044">
                  <c:v>-38.374499999999955</c:v>
                </c:pt>
                <c:pt idx="166045">
                  <c:v>-38.372500000000002</c:v>
                </c:pt>
                <c:pt idx="166046">
                  <c:v>-38.370499999999993</c:v>
                </c:pt>
                <c:pt idx="166047">
                  <c:v>-38.368499999999983</c:v>
                </c:pt>
                <c:pt idx="166048">
                  <c:v>-38.366499999999974</c:v>
                </c:pt>
                <c:pt idx="166049">
                  <c:v>-38.364499999999964</c:v>
                </c:pt>
                <c:pt idx="166050">
                  <c:v>-38.362499999999955</c:v>
                </c:pt>
                <c:pt idx="166051">
                  <c:v>-38.360500000000002</c:v>
                </c:pt>
                <c:pt idx="166052">
                  <c:v>-38.358499999999992</c:v>
                </c:pt>
                <c:pt idx="166053">
                  <c:v>-38.356499999999983</c:v>
                </c:pt>
                <c:pt idx="166054">
                  <c:v>-38.354499999999973</c:v>
                </c:pt>
                <c:pt idx="166055">
                  <c:v>-38.352499999999964</c:v>
                </c:pt>
                <c:pt idx="166056">
                  <c:v>-38.350499999999954</c:v>
                </c:pt>
                <c:pt idx="166057">
                  <c:v>-38.348500000000001</c:v>
                </c:pt>
                <c:pt idx="166058">
                  <c:v>-38.346499999999992</c:v>
                </c:pt>
                <c:pt idx="166059">
                  <c:v>-38.344499999999982</c:v>
                </c:pt>
                <c:pt idx="166060">
                  <c:v>-38.342499999999973</c:v>
                </c:pt>
                <c:pt idx="166061">
                  <c:v>-38.340499999999963</c:v>
                </c:pt>
                <c:pt idx="166062">
                  <c:v>-38.338499999999954</c:v>
                </c:pt>
                <c:pt idx="166063">
                  <c:v>-38.336500000000001</c:v>
                </c:pt>
                <c:pt idx="166064">
                  <c:v>-38.334499999999991</c:v>
                </c:pt>
                <c:pt idx="166065">
                  <c:v>-38.332499999999982</c:v>
                </c:pt>
                <c:pt idx="166066">
                  <c:v>-38.330499999999972</c:v>
                </c:pt>
                <c:pt idx="166067">
                  <c:v>-38.328499999999963</c:v>
                </c:pt>
                <c:pt idx="166068">
                  <c:v>-38.326499999999953</c:v>
                </c:pt>
                <c:pt idx="166069">
                  <c:v>-38.3245</c:v>
                </c:pt>
                <c:pt idx="166070">
                  <c:v>-38.322499999999991</c:v>
                </c:pt>
                <c:pt idx="166071">
                  <c:v>-38.320499999999981</c:v>
                </c:pt>
                <c:pt idx="166072">
                  <c:v>-38.318499999999972</c:v>
                </c:pt>
                <c:pt idx="166073">
                  <c:v>-38.316499999999962</c:v>
                </c:pt>
                <c:pt idx="166074">
                  <c:v>-38.314499999999953</c:v>
                </c:pt>
                <c:pt idx="166075">
                  <c:v>-38.3125</c:v>
                </c:pt>
                <c:pt idx="166076">
                  <c:v>-38.31049999999999</c:v>
                </c:pt>
                <c:pt idx="166077">
                  <c:v>-38.308499999999981</c:v>
                </c:pt>
                <c:pt idx="166078">
                  <c:v>-38.306499999999971</c:v>
                </c:pt>
                <c:pt idx="166079">
                  <c:v>-38.304499999999962</c:v>
                </c:pt>
                <c:pt idx="166080">
                  <c:v>-38.302499999999952</c:v>
                </c:pt>
                <c:pt idx="166081">
                  <c:v>-38.3005</c:v>
                </c:pt>
                <c:pt idx="166082">
                  <c:v>-38.29849999999999</c:v>
                </c:pt>
                <c:pt idx="166083">
                  <c:v>-38.29649999999998</c:v>
                </c:pt>
                <c:pt idx="166084">
                  <c:v>-38.294499999999971</c:v>
                </c:pt>
                <c:pt idx="166085">
                  <c:v>-38.292499999999961</c:v>
                </c:pt>
                <c:pt idx="166086">
                  <c:v>-38.290499999999952</c:v>
                </c:pt>
                <c:pt idx="166087">
                  <c:v>-38.288499999999999</c:v>
                </c:pt>
                <c:pt idx="166088">
                  <c:v>-38.28649999999999</c:v>
                </c:pt>
                <c:pt idx="166089">
                  <c:v>-38.28449999999998</c:v>
                </c:pt>
                <c:pt idx="166090">
                  <c:v>-38.28249999999997</c:v>
                </c:pt>
                <c:pt idx="166091">
                  <c:v>-38.280499999999961</c:v>
                </c:pt>
                <c:pt idx="166092">
                  <c:v>-38.278499999999951</c:v>
                </c:pt>
                <c:pt idx="166093">
                  <c:v>-38.276499999999999</c:v>
                </c:pt>
                <c:pt idx="166094">
                  <c:v>-38.274499999999989</c:v>
                </c:pt>
                <c:pt idx="166095">
                  <c:v>-38.27249999999998</c:v>
                </c:pt>
                <c:pt idx="166096">
                  <c:v>-38.27049999999997</c:v>
                </c:pt>
                <c:pt idx="166097">
                  <c:v>-38.26849999999996</c:v>
                </c:pt>
                <c:pt idx="166098">
                  <c:v>-38.266499999999951</c:v>
                </c:pt>
                <c:pt idx="166099">
                  <c:v>-38.264499999999998</c:v>
                </c:pt>
                <c:pt idx="166100">
                  <c:v>-38.262499999999989</c:v>
                </c:pt>
                <c:pt idx="166101">
                  <c:v>-38.260499999999979</c:v>
                </c:pt>
                <c:pt idx="166102">
                  <c:v>-38.25849999999997</c:v>
                </c:pt>
                <c:pt idx="166103">
                  <c:v>-38.25649999999996</c:v>
                </c:pt>
                <c:pt idx="166104">
                  <c:v>-38.25449999999995</c:v>
                </c:pt>
                <c:pt idx="166105">
                  <c:v>-38.252499999999998</c:v>
                </c:pt>
                <c:pt idx="166106">
                  <c:v>-38.250499999999988</c:v>
                </c:pt>
                <c:pt idx="166107">
                  <c:v>-38.248499999999979</c:v>
                </c:pt>
                <c:pt idx="166108">
                  <c:v>-38.246499999999969</c:v>
                </c:pt>
                <c:pt idx="166109">
                  <c:v>-38.24449999999996</c:v>
                </c:pt>
                <c:pt idx="166110">
                  <c:v>-38.24249999999995</c:v>
                </c:pt>
                <c:pt idx="166111">
                  <c:v>-38.240499999999997</c:v>
                </c:pt>
                <c:pt idx="166112">
                  <c:v>-38.238499999999988</c:v>
                </c:pt>
                <c:pt idx="166113">
                  <c:v>-38.236499999999978</c:v>
                </c:pt>
                <c:pt idx="166114">
                  <c:v>-38.234499999999969</c:v>
                </c:pt>
                <c:pt idx="166115">
                  <c:v>-38.232499999999959</c:v>
                </c:pt>
                <c:pt idx="166116">
                  <c:v>-38.23049999999995</c:v>
                </c:pt>
                <c:pt idx="166117">
                  <c:v>-38.228499999999997</c:v>
                </c:pt>
                <c:pt idx="166118">
                  <c:v>-38.226499999999987</c:v>
                </c:pt>
                <c:pt idx="166119">
                  <c:v>-38.224499999999978</c:v>
                </c:pt>
                <c:pt idx="166120">
                  <c:v>-38.222499999999968</c:v>
                </c:pt>
                <c:pt idx="166121">
                  <c:v>-38.220499999999959</c:v>
                </c:pt>
                <c:pt idx="166122">
                  <c:v>-38.218499999999949</c:v>
                </c:pt>
                <c:pt idx="166123">
                  <c:v>-38.216499999999996</c:v>
                </c:pt>
                <c:pt idx="166124">
                  <c:v>-38.214499999999987</c:v>
                </c:pt>
                <c:pt idx="166125">
                  <c:v>-38.212499999999977</c:v>
                </c:pt>
                <c:pt idx="166126">
                  <c:v>-38.210499999999968</c:v>
                </c:pt>
                <c:pt idx="166127">
                  <c:v>-38.208499999999958</c:v>
                </c:pt>
                <c:pt idx="166128">
                  <c:v>-38.206500000000005</c:v>
                </c:pt>
                <c:pt idx="166129">
                  <c:v>-38.204499999999996</c:v>
                </c:pt>
                <c:pt idx="166130">
                  <c:v>-38.202499999999986</c:v>
                </c:pt>
                <c:pt idx="166131">
                  <c:v>-38.200499999999977</c:v>
                </c:pt>
                <c:pt idx="166132">
                  <c:v>-38.198499999999967</c:v>
                </c:pt>
                <c:pt idx="166133">
                  <c:v>-38.196499999999958</c:v>
                </c:pt>
                <c:pt idx="166134">
                  <c:v>-38.194500000000005</c:v>
                </c:pt>
                <c:pt idx="166135">
                  <c:v>-38.192499999999995</c:v>
                </c:pt>
                <c:pt idx="166136">
                  <c:v>-38.190499999999986</c:v>
                </c:pt>
                <c:pt idx="166137">
                  <c:v>-38.188499999999976</c:v>
                </c:pt>
                <c:pt idx="166138">
                  <c:v>-38.186499999999967</c:v>
                </c:pt>
                <c:pt idx="166139">
                  <c:v>-38.184499999999957</c:v>
                </c:pt>
                <c:pt idx="166140">
                  <c:v>-38.182500000000005</c:v>
                </c:pt>
                <c:pt idx="166141">
                  <c:v>-38.180499999999995</c:v>
                </c:pt>
                <c:pt idx="166142">
                  <c:v>-38.178499999999985</c:v>
                </c:pt>
                <c:pt idx="166143">
                  <c:v>-38.176499999999976</c:v>
                </c:pt>
                <c:pt idx="166144">
                  <c:v>-38.174499999999966</c:v>
                </c:pt>
                <c:pt idx="166145">
                  <c:v>-38.172499999999957</c:v>
                </c:pt>
                <c:pt idx="166146">
                  <c:v>-38.170500000000004</c:v>
                </c:pt>
                <c:pt idx="166147">
                  <c:v>-38.168499999999995</c:v>
                </c:pt>
                <c:pt idx="166148">
                  <c:v>-38.166499999999985</c:v>
                </c:pt>
                <c:pt idx="166149">
                  <c:v>-38.164499999999975</c:v>
                </c:pt>
                <c:pt idx="166150">
                  <c:v>-38.162499999999966</c:v>
                </c:pt>
                <c:pt idx="166151">
                  <c:v>-38.160499999999956</c:v>
                </c:pt>
                <c:pt idx="166152">
                  <c:v>-38.158500000000004</c:v>
                </c:pt>
                <c:pt idx="166153">
                  <c:v>-38.156499999999994</c:v>
                </c:pt>
                <c:pt idx="166154">
                  <c:v>-38.154499999999985</c:v>
                </c:pt>
                <c:pt idx="166155">
                  <c:v>-38.152499999999975</c:v>
                </c:pt>
                <c:pt idx="166156">
                  <c:v>-38.150499999999965</c:v>
                </c:pt>
                <c:pt idx="166157">
                  <c:v>-38.148499999999956</c:v>
                </c:pt>
                <c:pt idx="166158">
                  <c:v>-38.146500000000003</c:v>
                </c:pt>
                <c:pt idx="166159">
                  <c:v>-38.144499999999994</c:v>
                </c:pt>
                <c:pt idx="166160">
                  <c:v>-38.142499999999984</c:v>
                </c:pt>
                <c:pt idx="166161">
                  <c:v>-38.140499999999975</c:v>
                </c:pt>
                <c:pt idx="166162">
                  <c:v>-38.138499999999965</c:v>
                </c:pt>
                <c:pt idx="166163">
                  <c:v>-38.136499999999955</c:v>
                </c:pt>
                <c:pt idx="166164">
                  <c:v>-38.134500000000003</c:v>
                </c:pt>
                <c:pt idx="166165">
                  <c:v>-38.132499999999993</c:v>
                </c:pt>
                <c:pt idx="166166">
                  <c:v>-38.130499999999984</c:v>
                </c:pt>
                <c:pt idx="166167">
                  <c:v>-38.128499999999974</c:v>
                </c:pt>
                <c:pt idx="166168">
                  <c:v>-38.126499999999965</c:v>
                </c:pt>
                <c:pt idx="166169">
                  <c:v>-38.124499999999955</c:v>
                </c:pt>
                <c:pt idx="166170">
                  <c:v>-38.122500000000002</c:v>
                </c:pt>
                <c:pt idx="166171">
                  <c:v>-38.120499999999993</c:v>
                </c:pt>
                <c:pt idx="166172">
                  <c:v>-38.118499999999983</c:v>
                </c:pt>
                <c:pt idx="166173">
                  <c:v>-38.116499999999974</c:v>
                </c:pt>
                <c:pt idx="166174">
                  <c:v>-38.114499999999964</c:v>
                </c:pt>
                <c:pt idx="166175">
                  <c:v>-38.112499999999955</c:v>
                </c:pt>
                <c:pt idx="166176">
                  <c:v>-38.110500000000002</c:v>
                </c:pt>
                <c:pt idx="166177">
                  <c:v>-38.108499999999992</c:v>
                </c:pt>
                <c:pt idx="166178">
                  <c:v>-38.106499999999983</c:v>
                </c:pt>
                <c:pt idx="166179">
                  <c:v>-38.104499999999973</c:v>
                </c:pt>
                <c:pt idx="166180">
                  <c:v>-38.102499999999964</c:v>
                </c:pt>
                <c:pt idx="166181">
                  <c:v>-38.100499999999954</c:v>
                </c:pt>
                <c:pt idx="166182">
                  <c:v>-38.098500000000001</c:v>
                </c:pt>
                <c:pt idx="166183">
                  <c:v>-38.096499999999992</c:v>
                </c:pt>
                <c:pt idx="166184">
                  <c:v>-38.094499999999982</c:v>
                </c:pt>
                <c:pt idx="166185">
                  <c:v>-38.092499999999973</c:v>
                </c:pt>
                <c:pt idx="166186">
                  <c:v>-38.090499999999963</c:v>
                </c:pt>
                <c:pt idx="166187">
                  <c:v>-38.088499999999954</c:v>
                </c:pt>
                <c:pt idx="166188">
                  <c:v>-38.086500000000001</c:v>
                </c:pt>
                <c:pt idx="166189">
                  <c:v>-38.084499999999991</c:v>
                </c:pt>
                <c:pt idx="166190">
                  <c:v>-38.082499999999982</c:v>
                </c:pt>
                <c:pt idx="166191">
                  <c:v>-38.080499999999972</c:v>
                </c:pt>
                <c:pt idx="166192">
                  <c:v>-38.078499999999963</c:v>
                </c:pt>
                <c:pt idx="166193">
                  <c:v>-38.076499999999953</c:v>
                </c:pt>
                <c:pt idx="166194">
                  <c:v>-38.0745</c:v>
                </c:pt>
                <c:pt idx="166195">
                  <c:v>-38.072499999999991</c:v>
                </c:pt>
                <c:pt idx="166196">
                  <c:v>-38.070499999999981</c:v>
                </c:pt>
                <c:pt idx="166197">
                  <c:v>-38.068499999999972</c:v>
                </c:pt>
                <c:pt idx="166198">
                  <c:v>-38.066499999999962</c:v>
                </c:pt>
                <c:pt idx="166199">
                  <c:v>-38.064499999999953</c:v>
                </c:pt>
                <c:pt idx="166200">
                  <c:v>-38.0625</c:v>
                </c:pt>
                <c:pt idx="166201">
                  <c:v>-38.06049999999999</c:v>
                </c:pt>
                <c:pt idx="166202">
                  <c:v>-38.058499999999981</c:v>
                </c:pt>
                <c:pt idx="166203">
                  <c:v>-38.056499999999971</c:v>
                </c:pt>
                <c:pt idx="166204">
                  <c:v>-38.054499999999962</c:v>
                </c:pt>
                <c:pt idx="166205">
                  <c:v>-38.052499999999952</c:v>
                </c:pt>
                <c:pt idx="166206">
                  <c:v>-38.0505</c:v>
                </c:pt>
                <c:pt idx="166207">
                  <c:v>-38.04849999999999</c:v>
                </c:pt>
                <c:pt idx="166208">
                  <c:v>-38.04649999999998</c:v>
                </c:pt>
                <c:pt idx="166209">
                  <c:v>-38.044499999999971</c:v>
                </c:pt>
                <c:pt idx="166210">
                  <c:v>-38.042499999999961</c:v>
                </c:pt>
                <c:pt idx="166211">
                  <c:v>-38.040499999999952</c:v>
                </c:pt>
                <c:pt idx="166212">
                  <c:v>-38.038499999999999</c:v>
                </c:pt>
                <c:pt idx="166213">
                  <c:v>-38.03649999999999</c:v>
                </c:pt>
                <c:pt idx="166214">
                  <c:v>-38.03449999999998</c:v>
                </c:pt>
                <c:pt idx="166215">
                  <c:v>-38.03249999999997</c:v>
                </c:pt>
                <c:pt idx="166216">
                  <c:v>-38.030499999999961</c:v>
                </c:pt>
                <c:pt idx="166217">
                  <c:v>-38.028499999999951</c:v>
                </c:pt>
                <c:pt idx="166218">
                  <c:v>-38.026499999999999</c:v>
                </c:pt>
                <c:pt idx="166219">
                  <c:v>-38.024499999999989</c:v>
                </c:pt>
                <c:pt idx="166220">
                  <c:v>-38.02249999999998</c:v>
                </c:pt>
                <c:pt idx="166221">
                  <c:v>-38.02049999999997</c:v>
                </c:pt>
                <c:pt idx="166222">
                  <c:v>-38.01849999999996</c:v>
                </c:pt>
                <c:pt idx="166223">
                  <c:v>-38.016499999999951</c:v>
                </c:pt>
                <c:pt idx="166224">
                  <c:v>-38.014499999999998</c:v>
                </c:pt>
                <c:pt idx="166225">
                  <c:v>-38.012499999999989</c:v>
                </c:pt>
                <c:pt idx="166226">
                  <c:v>-38.010499999999979</c:v>
                </c:pt>
                <c:pt idx="166227">
                  <c:v>-38.00849999999997</c:v>
                </c:pt>
                <c:pt idx="166228">
                  <c:v>-38.00649999999996</c:v>
                </c:pt>
                <c:pt idx="166229">
                  <c:v>-38.00449999999995</c:v>
                </c:pt>
                <c:pt idx="166230">
                  <c:v>-38.002499999999998</c:v>
                </c:pt>
                <c:pt idx="166231">
                  <c:v>-38.000499999999988</c:v>
                </c:pt>
                <c:pt idx="166232">
                  <c:v>-37.998499999999979</c:v>
                </c:pt>
                <c:pt idx="166233">
                  <c:v>-37.996499999999969</c:v>
                </c:pt>
                <c:pt idx="166234">
                  <c:v>-37.99449999999996</c:v>
                </c:pt>
                <c:pt idx="166235">
                  <c:v>-37.99249999999995</c:v>
                </c:pt>
                <c:pt idx="166236">
                  <c:v>-37.990499999999997</c:v>
                </c:pt>
                <c:pt idx="166237">
                  <c:v>-37.988499999999988</c:v>
                </c:pt>
                <c:pt idx="166238">
                  <c:v>-37.986499999999978</c:v>
                </c:pt>
                <c:pt idx="166239">
                  <c:v>-37.984499999999969</c:v>
                </c:pt>
                <c:pt idx="166240">
                  <c:v>-37.982499999999959</c:v>
                </c:pt>
                <c:pt idx="166241">
                  <c:v>-37.98049999999995</c:v>
                </c:pt>
                <c:pt idx="166242">
                  <c:v>-37.978499999999997</c:v>
                </c:pt>
                <c:pt idx="166243">
                  <c:v>-37.976499999999987</c:v>
                </c:pt>
                <c:pt idx="166244">
                  <c:v>-37.974499999999978</c:v>
                </c:pt>
                <c:pt idx="166245">
                  <c:v>-37.972499999999968</c:v>
                </c:pt>
                <c:pt idx="166246">
                  <c:v>-37.970499999999959</c:v>
                </c:pt>
                <c:pt idx="166247">
                  <c:v>-37.968499999999949</c:v>
                </c:pt>
                <c:pt idx="166248">
                  <c:v>-37.966499999999996</c:v>
                </c:pt>
                <c:pt idx="166249">
                  <c:v>-37.964499999999987</c:v>
                </c:pt>
                <c:pt idx="166250">
                  <c:v>-37.962499999999977</c:v>
                </c:pt>
                <c:pt idx="166251">
                  <c:v>-37.960499999999968</c:v>
                </c:pt>
                <c:pt idx="166252">
                  <c:v>-37.958499999999958</c:v>
                </c:pt>
                <c:pt idx="166253">
                  <c:v>-37.956500000000005</c:v>
                </c:pt>
                <c:pt idx="166254">
                  <c:v>-37.954499999999996</c:v>
                </c:pt>
                <c:pt idx="166255">
                  <c:v>-37.952499999999986</c:v>
                </c:pt>
                <c:pt idx="166256">
                  <c:v>-37.950499999999977</c:v>
                </c:pt>
                <c:pt idx="166257">
                  <c:v>-37.948499999999967</c:v>
                </c:pt>
                <c:pt idx="166258">
                  <c:v>-37.946499999999958</c:v>
                </c:pt>
                <c:pt idx="166259">
                  <c:v>-37.944500000000005</c:v>
                </c:pt>
                <c:pt idx="166260">
                  <c:v>-37.942499999999995</c:v>
                </c:pt>
                <c:pt idx="166261">
                  <c:v>-37.940499999999986</c:v>
                </c:pt>
                <c:pt idx="166262">
                  <c:v>-37.938499999999976</c:v>
                </c:pt>
                <c:pt idx="166263">
                  <c:v>-37.936499999999967</c:v>
                </c:pt>
                <c:pt idx="166264">
                  <c:v>-37.934499999999957</c:v>
                </c:pt>
                <c:pt idx="166265">
                  <c:v>-37.932500000000005</c:v>
                </c:pt>
                <c:pt idx="166266">
                  <c:v>-37.930499999999995</c:v>
                </c:pt>
                <c:pt idx="166267">
                  <c:v>-37.928499999999985</c:v>
                </c:pt>
                <c:pt idx="166268">
                  <c:v>-37.926499999999976</c:v>
                </c:pt>
                <c:pt idx="166269">
                  <c:v>-37.924499999999966</c:v>
                </c:pt>
                <c:pt idx="166270">
                  <c:v>-37.922499999999957</c:v>
                </c:pt>
                <c:pt idx="166271">
                  <c:v>-37.920500000000004</c:v>
                </c:pt>
                <c:pt idx="166272">
                  <c:v>-37.918499999999995</c:v>
                </c:pt>
                <c:pt idx="166273">
                  <c:v>-37.916499999999985</c:v>
                </c:pt>
                <c:pt idx="166274">
                  <c:v>-37.914499999999975</c:v>
                </c:pt>
                <c:pt idx="166275">
                  <c:v>-37.912499999999966</c:v>
                </c:pt>
                <c:pt idx="166276">
                  <c:v>-37.910499999999956</c:v>
                </c:pt>
                <c:pt idx="166277">
                  <c:v>-37.908500000000004</c:v>
                </c:pt>
                <c:pt idx="166278">
                  <c:v>-37.906499999999994</c:v>
                </c:pt>
                <c:pt idx="166279">
                  <c:v>-37.904499999999985</c:v>
                </c:pt>
                <c:pt idx="166280">
                  <c:v>-37.902499999999975</c:v>
                </c:pt>
                <c:pt idx="166281">
                  <c:v>-37.900499999999965</c:v>
                </c:pt>
                <c:pt idx="166282">
                  <c:v>-37.898499999999956</c:v>
                </c:pt>
                <c:pt idx="166283">
                  <c:v>-37.896500000000003</c:v>
                </c:pt>
                <c:pt idx="166284">
                  <c:v>-37.894499999999994</c:v>
                </c:pt>
                <c:pt idx="166285">
                  <c:v>-37.892499999999984</c:v>
                </c:pt>
                <c:pt idx="166286">
                  <c:v>-37.890499999999975</c:v>
                </c:pt>
                <c:pt idx="166287">
                  <c:v>-37.888499999999965</c:v>
                </c:pt>
                <c:pt idx="166288">
                  <c:v>-37.886499999999955</c:v>
                </c:pt>
                <c:pt idx="166289">
                  <c:v>-37.884500000000003</c:v>
                </c:pt>
                <c:pt idx="166290">
                  <c:v>-37.882499999999993</c:v>
                </c:pt>
                <c:pt idx="166291">
                  <c:v>-37.880499999999984</c:v>
                </c:pt>
                <c:pt idx="166292">
                  <c:v>-37.878499999999974</c:v>
                </c:pt>
                <c:pt idx="166293">
                  <c:v>-37.876499999999965</c:v>
                </c:pt>
                <c:pt idx="166294">
                  <c:v>-37.874499999999955</c:v>
                </c:pt>
                <c:pt idx="166295">
                  <c:v>-37.872500000000002</c:v>
                </c:pt>
                <c:pt idx="166296">
                  <c:v>-37.870499999999993</c:v>
                </c:pt>
                <c:pt idx="166297">
                  <c:v>-37.868499999999983</c:v>
                </c:pt>
                <c:pt idx="166298">
                  <c:v>-37.866499999999974</c:v>
                </c:pt>
                <c:pt idx="166299">
                  <c:v>-37.864499999999964</c:v>
                </c:pt>
                <c:pt idx="166300">
                  <c:v>-37.862499999999955</c:v>
                </c:pt>
                <c:pt idx="166301">
                  <c:v>-37.860500000000002</c:v>
                </c:pt>
                <c:pt idx="166302">
                  <c:v>-37.858499999999992</c:v>
                </c:pt>
                <c:pt idx="166303">
                  <c:v>-37.856499999999983</c:v>
                </c:pt>
                <c:pt idx="166304">
                  <c:v>-37.854499999999973</c:v>
                </c:pt>
                <c:pt idx="166305">
                  <c:v>-37.852499999999964</c:v>
                </c:pt>
                <c:pt idx="166306">
                  <c:v>-37.850499999999954</c:v>
                </c:pt>
                <c:pt idx="166307">
                  <c:v>-37.848500000000001</c:v>
                </c:pt>
                <c:pt idx="166308">
                  <c:v>-37.846499999999992</c:v>
                </c:pt>
                <c:pt idx="166309">
                  <c:v>-37.844499999999982</c:v>
                </c:pt>
                <c:pt idx="166310">
                  <c:v>-37.842499999999973</c:v>
                </c:pt>
                <c:pt idx="166311">
                  <c:v>-37.840499999999963</c:v>
                </c:pt>
                <c:pt idx="166312">
                  <c:v>-37.838499999999954</c:v>
                </c:pt>
                <c:pt idx="166313">
                  <c:v>-37.836500000000001</c:v>
                </c:pt>
                <c:pt idx="166314">
                  <c:v>-37.834499999999991</c:v>
                </c:pt>
                <c:pt idx="166315">
                  <c:v>-37.832499999999982</c:v>
                </c:pt>
                <c:pt idx="166316">
                  <c:v>-37.830499999999972</c:v>
                </c:pt>
                <c:pt idx="166317">
                  <c:v>-37.828499999999963</c:v>
                </c:pt>
                <c:pt idx="166318">
                  <c:v>-37.826499999999953</c:v>
                </c:pt>
                <c:pt idx="166319">
                  <c:v>-37.8245</c:v>
                </c:pt>
                <c:pt idx="166320">
                  <c:v>-37.822499999999991</c:v>
                </c:pt>
                <c:pt idx="166321">
                  <c:v>-37.820499999999981</c:v>
                </c:pt>
                <c:pt idx="166322">
                  <c:v>-37.818499999999972</c:v>
                </c:pt>
                <c:pt idx="166323">
                  <c:v>-37.816499999999962</c:v>
                </c:pt>
                <c:pt idx="166324">
                  <c:v>-37.814499999999953</c:v>
                </c:pt>
                <c:pt idx="166325">
                  <c:v>-37.8125</c:v>
                </c:pt>
                <c:pt idx="166326">
                  <c:v>-37.81049999999999</c:v>
                </c:pt>
                <c:pt idx="166327">
                  <c:v>-37.808499999999981</c:v>
                </c:pt>
                <c:pt idx="166328">
                  <c:v>-37.806499999999971</c:v>
                </c:pt>
                <c:pt idx="166329">
                  <c:v>-37.804499999999962</c:v>
                </c:pt>
                <c:pt idx="166330">
                  <c:v>-37.802499999999952</c:v>
                </c:pt>
                <c:pt idx="166331">
                  <c:v>-37.8005</c:v>
                </c:pt>
                <c:pt idx="166332">
                  <c:v>-37.79849999999999</c:v>
                </c:pt>
                <c:pt idx="166333">
                  <c:v>-37.79649999999998</c:v>
                </c:pt>
                <c:pt idx="166334">
                  <c:v>-37.794499999999971</c:v>
                </c:pt>
                <c:pt idx="166335">
                  <c:v>-37.792499999999961</c:v>
                </c:pt>
                <c:pt idx="166336">
                  <c:v>-37.790499999999952</c:v>
                </c:pt>
                <c:pt idx="166337">
                  <c:v>-37.788499999999999</c:v>
                </c:pt>
                <c:pt idx="166338">
                  <c:v>-37.78649999999999</c:v>
                </c:pt>
                <c:pt idx="166339">
                  <c:v>-37.78449999999998</c:v>
                </c:pt>
                <c:pt idx="166340">
                  <c:v>-37.78249999999997</c:v>
                </c:pt>
                <c:pt idx="166341">
                  <c:v>-37.780499999999961</c:v>
                </c:pt>
                <c:pt idx="166342">
                  <c:v>-37.778499999999951</c:v>
                </c:pt>
                <c:pt idx="166343">
                  <c:v>-37.776499999999999</c:v>
                </c:pt>
                <c:pt idx="166344">
                  <c:v>-37.774499999999989</c:v>
                </c:pt>
                <c:pt idx="166345">
                  <c:v>-37.77249999999998</c:v>
                </c:pt>
                <c:pt idx="166346">
                  <c:v>-37.77049999999997</c:v>
                </c:pt>
                <c:pt idx="166347">
                  <c:v>-37.76849999999996</c:v>
                </c:pt>
                <c:pt idx="166348">
                  <c:v>-37.766499999999951</c:v>
                </c:pt>
                <c:pt idx="166349">
                  <c:v>-37.764499999999998</c:v>
                </c:pt>
                <c:pt idx="166350">
                  <c:v>-37.762499999999989</c:v>
                </c:pt>
                <c:pt idx="166351">
                  <c:v>-37.760499999999979</c:v>
                </c:pt>
                <c:pt idx="166352">
                  <c:v>-37.75849999999997</c:v>
                </c:pt>
                <c:pt idx="166353">
                  <c:v>-37.75649999999996</c:v>
                </c:pt>
                <c:pt idx="166354">
                  <c:v>-37.75449999999995</c:v>
                </c:pt>
                <c:pt idx="166355">
                  <c:v>-37.752499999999998</c:v>
                </c:pt>
                <c:pt idx="166356">
                  <c:v>-37.750499999999988</c:v>
                </c:pt>
                <c:pt idx="166357">
                  <c:v>-37.748499999999979</c:v>
                </c:pt>
                <c:pt idx="166358">
                  <c:v>-37.746499999999969</c:v>
                </c:pt>
                <c:pt idx="166359">
                  <c:v>-37.74449999999996</c:v>
                </c:pt>
                <c:pt idx="166360">
                  <c:v>-37.74249999999995</c:v>
                </c:pt>
                <c:pt idx="166361">
                  <c:v>-37.740499999999997</c:v>
                </c:pt>
                <c:pt idx="166362">
                  <c:v>-37.738499999999988</c:v>
                </c:pt>
                <c:pt idx="166363">
                  <c:v>-37.736499999999978</c:v>
                </c:pt>
                <c:pt idx="166364">
                  <c:v>-37.734499999999969</c:v>
                </c:pt>
                <c:pt idx="166365">
                  <c:v>-37.732499999999959</c:v>
                </c:pt>
                <c:pt idx="166366">
                  <c:v>-37.73049999999995</c:v>
                </c:pt>
                <c:pt idx="166367">
                  <c:v>-37.728499999999997</c:v>
                </c:pt>
                <c:pt idx="166368">
                  <c:v>-37.726499999999987</c:v>
                </c:pt>
                <c:pt idx="166369">
                  <c:v>-37.724499999999978</c:v>
                </c:pt>
                <c:pt idx="166370">
                  <c:v>-37.722499999999968</c:v>
                </c:pt>
                <c:pt idx="166371">
                  <c:v>-37.720499999999959</c:v>
                </c:pt>
                <c:pt idx="166372">
                  <c:v>-37.718499999999949</c:v>
                </c:pt>
                <c:pt idx="166373">
                  <c:v>-37.716499999999996</c:v>
                </c:pt>
                <c:pt idx="166374">
                  <c:v>-37.714499999999987</c:v>
                </c:pt>
                <c:pt idx="166375">
                  <c:v>-37.712499999999977</c:v>
                </c:pt>
                <c:pt idx="166376">
                  <c:v>-37.710499999999968</c:v>
                </c:pt>
                <c:pt idx="166377">
                  <c:v>-37.708499999999958</c:v>
                </c:pt>
                <c:pt idx="166378">
                  <c:v>-37.706500000000005</c:v>
                </c:pt>
                <c:pt idx="166379">
                  <c:v>-37.704499999999996</c:v>
                </c:pt>
                <c:pt idx="166380">
                  <c:v>-37.702499999999986</c:v>
                </c:pt>
                <c:pt idx="166381">
                  <c:v>-37.700499999999977</c:v>
                </c:pt>
                <c:pt idx="166382">
                  <c:v>-37.698499999999967</c:v>
                </c:pt>
                <c:pt idx="166383">
                  <c:v>-37.696499999999958</c:v>
                </c:pt>
                <c:pt idx="166384">
                  <c:v>-37.694500000000005</c:v>
                </c:pt>
                <c:pt idx="166385">
                  <c:v>-37.692499999999995</c:v>
                </c:pt>
                <c:pt idx="166386">
                  <c:v>-37.690499999999986</c:v>
                </c:pt>
                <c:pt idx="166387">
                  <c:v>-37.688499999999976</c:v>
                </c:pt>
                <c:pt idx="166388">
                  <c:v>-37.686499999999967</c:v>
                </c:pt>
                <c:pt idx="166389">
                  <c:v>-37.684499999999957</c:v>
                </c:pt>
                <c:pt idx="166390">
                  <c:v>-37.682500000000005</c:v>
                </c:pt>
                <c:pt idx="166391">
                  <c:v>-37.680499999999995</c:v>
                </c:pt>
                <c:pt idx="166392">
                  <c:v>-37.678499999999985</c:v>
                </c:pt>
                <c:pt idx="166393">
                  <c:v>-37.676499999999976</c:v>
                </c:pt>
                <c:pt idx="166394">
                  <c:v>-37.674499999999966</c:v>
                </c:pt>
                <c:pt idx="166395">
                  <c:v>-37.672499999999957</c:v>
                </c:pt>
                <c:pt idx="166396">
                  <c:v>-37.670500000000004</c:v>
                </c:pt>
                <c:pt idx="166397">
                  <c:v>-37.668499999999995</c:v>
                </c:pt>
                <c:pt idx="166398">
                  <c:v>-37.666499999999985</c:v>
                </c:pt>
                <c:pt idx="166399">
                  <c:v>-37.664499999999975</c:v>
                </c:pt>
                <c:pt idx="166400">
                  <c:v>-37.662499999999966</c:v>
                </c:pt>
                <c:pt idx="166401">
                  <c:v>-37.660499999999956</c:v>
                </c:pt>
                <c:pt idx="166402">
                  <c:v>-37.658500000000004</c:v>
                </c:pt>
                <c:pt idx="166403">
                  <c:v>-37.656499999999994</c:v>
                </c:pt>
                <c:pt idx="166404">
                  <c:v>-37.654499999999985</c:v>
                </c:pt>
                <c:pt idx="166405">
                  <c:v>-37.652499999999975</c:v>
                </c:pt>
                <c:pt idx="166406">
                  <c:v>-37.650499999999965</c:v>
                </c:pt>
                <c:pt idx="166407">
                  <c:v>-37.648499999999956</c:v>
                </c:pt>
                <c:pt idx="166408">
                  <c:v>-37.646500000000003</c:v>
                </c:pt>
                <c:pt idx="166409">
                  <c:v>-37.644499999999994</c:v>
                </c:pt>
                <c:pt idx="166410">
                  <c:v>-37.642499999999984</c:v>
                </c:pt>
                <c:pt idx="166411">
                  <c:v>-37.640499999999975</c:v>
                </c:pt>
                <c:pt idx="166412">
                  <c:v>-37.638499999999965</c:v>
                </c:pt>
                <c:pt idx="166413">
                  <c:v>-37.636499999999955</c:v>
                </c:pt>
                <c:pt idx="166414">
                  <c:v>-37.634500000000003</c:v>
                </c:pt>
                <c:pt idx="166415">
                  <c:v>-37.632499999999993</c:v>
                </c:pt>
                <c:pt idx="166416">
                  <c:v>-37.630499999999984</c:v>
                </c:pt>
                <c:pt idx="166417">
                  <c:v>-37.628499999999974</c:v>
                </c:pt>
                <c:pt idx="166418">
                  <c:v>-37.626499999999965</c:v>
                </c:pt>
                <c:pt idx="166419">
                  <c:v>-37.624499999999955</c:v>
                </c:pt>
                <c:pt idx="166420">
                  <c:v>-37.622500000000002</c:v>
                </c:pt>
                <c:pt idx="166421">
                  <c:v>-37.620499999999993</c:v>
                </c:pt>
                <c:pt idx="166422">
                  <c:v>-37.618499999999983</c:v>
                </c:pt>
                <c:pt idx="166423">
                  <c:v>-37.616499999999974</c:v>
                </c:pt>
                <c:pt idx="166424">
                  <c:v>-37.614499999999964</c:v>
                </c:pt>
                <c:pt idx="166425">
                  <c:v>-37.612499999999955</c:v>
                </c:pt>
                <c:pt idx="166426">
                  <c:v>-37.610500000000002</c:v>
                </c:pt>
                <c:pt idx="166427">
                  <c:v>-37.608499999999992</c:v>
                </c:pt>
                <c:pt idx="166428">
                  <c:v>-37.606499999999983</c:v>
                </c:pt>
                <c:pt idx="166429">
                  <c:v>-37.604499999999973</c:v>
                </c:pt>
                <c:pt idx="166430">
                  <c:v>-37.602499999999964</c:v>
                </c:pt>
                <c:pt idx="166431">
                  <c:v>-37.600499999999954</c:v>
                </c:pt>
                <c:pt idx="166432">
                  <c:v>-37.598500000000001</c:v>
                </c:pt>
                <c:pt idx="166433">
                  <c:v>-37.596499999999992</c:v>
                </c:pt>
                <c:pt idx="166434">
                  <c:v>-37.594499999999982</c:v>
                </c:pt>
                <c:pt idx="166435">
                  <c:v>-37.592499999999973</c:v>
                </c:pt>
                <c:pt idx="166436">
                  <c:v>-37.590499999999963</c:v>
                </c:pt>
                <c:pt idx="166437">
                  <c:v>-37.588499999999954</c:v>
                </c:pt>
                <c:pt idx="166438">
                  <c:v>-37.586500000000001</c:v>
                </c:pt>
                <c:pt idx="166439">
                  <c:v>-37.584499999999991</c:v>
                </c:pt>
                <c:pt idx="166440">
                  <c:v>-37.582499999999982</c:v>
                </c:pt>
                <c:pt idx="166441">
                  <c:v>-37.580499999999972</c:v>
                </c:pt>
                <c:pt idx="166442">
                  <c:v>-37.578499999999963</c:v>
                </c:pt>
                <c:pt idx="166443">
                  <c:v>-37.576499999999953</c:v>
                </c:pt>
                <c:pt idx="166444">
                  <c:v>-37.5745</c:v>
                </c:pt>
                <c:pt idx="166445">
                  <c:v>-37.572499999999991</c:v>
                </c:pt>
                <c:pt idx="166446">
                  <c:v>-37.570499999999981</c:v>
                </c:pt>
                <c:pt idx="166447">
                  <c:v>-37.568499999999972</c:v>
                </c:pt>
                <c:pt idx="166448">
                  <c:v>-37.566499999999962</c:v>
                </c:pt>
                <c:pt idx="166449">
                  <c:v>-37.564499999999953</c:v>
                </c:pt>
                <c:pt idx="166450">
                  <c:v>-37.5625</c:v>
                </c:pt>
                <c:pt idx="166451">
                  <c:v>-37.56049999999999</c:v>
                </c:pt>
                <c:pt idx="166452">
                  <c:v>-37.558499999999981</c:v>
                </c:pt>
                <c:pt idx="166453">
                  <c:v>-37.556499999999971</c:v>
                </c:pt>
                <c:pt idx="166454">
                  <c:v>-37.554499999999962</c:v>
                </c:pt>
                <c:pt idx="166455">
                  <c:v>-37.552499999999952</c:v>
                </c:pt>
                <c:pt idx="166456">
                  <c:v>-37.5505</c:v>
                </c:pt>
                <c:pt idx="166457">
                  <c:v>-37.54849999999999</c:v>
                </c:pt>
                <c:pt idx="166458">
                  <c:v>-37.54649999999998</c:v>
                </c:pt>
                <c:pt idx="166459">
                  <c:v>-37.544499999999971</c:v>
                </c:pt>
                <c:pt idx="166460">
                  <c:v>-37.542499999999961</c:v>
                </c:pt>
                <c:pt idx="166461">
                  <c:v>-37.540499999999952</c:v>
                </c:pt>
                <c:pt idx="166462">
                  <c:v>-37.538499999999999</c:v>
                </c:pt>
                <c:pt idx="166463">
                  <c:v>-37.53649999999999</c:v>
                </c:pt>
                <c:pt idx="166464">
                  <c:v>-37.53449999999998</c:v>
                </c:pt>
                <c:pt idx="166465">
                  <c:v>-37.53249999999997</c:v>
                </c:pt>
                <c:pt idx="166466">
                  <c:v>-37.530499999999961</c:v>
                </c:pt>
                <c:pt idx="166467">
                  <c:v>-37.528499999999951</c:v>
                </c:pt>
                <c:pt idx="166468">
                  <c:v>-37.526499999999999</c:v>
                </c:pt>
                <c:pt idx="166469">
                  <c:v>-37.524499999999989</c:v>
                </c:pt>
                <c:pt idx="166470">
                  <c:v>-37.52249999999998</c:v>
                </c:pt>
                <c:pt idx="166471">
                  <c:v>-37.52049999999997</c:v>
                </c:pt>
                <c:pt idx="166472">
                  <c:v>-37.51849999999996</c:v>
                </c:pt>
                <c:pt idx="166473">
                  <c:v>-37.516499999999951</c:v>
                </c:pt>
                <c:pt idx="166474">
                  <c:v>-37.514499999999998</c:v>
                </c:pt>
                <c:pt idx="166475">
                  <c:v>-37.512499999999989</c:v>
                </c:pt>
                <c:pt idx="166476">
                  <c:v>-37.510499999999979</c:v>
                </c:pt>
                <c:pt idx="166477">
                  <c:v>-37.50849999999997</c:v>
                </c:pt>
                <c:pt idx="166478">
                  <c:v>-37.50649999999996</c:v>
                </c:pt>
                <c:pt idx="166479">
                  <c:v>-37.50449999999995</c:v>
                </c:pt>
                <c:pt idx="166480">
                  <c:v>-37.502499999999998</c:v>
                </c:pt>
                <c:pt idx="166481">
                  <c:v>-37.500499999999988</c:v>
                </c:pt>
                <c:pt idx="166482">
                  <c:v>-37.498499999999979</c:v>
                </c:pt>
                <c:pt idx="166483">
                  <c:v>-37.496499999999969</c:v>
                </c:pt>
                <c:pt idx="166484">
                  <c:v>-37.49449999999996</c:v>
                </c:pt>
                <c:pt idx="166485">
                  <c:v>-37.49249999999995</c:v>
                </c:pt>
                <c:pt idx="166486">
                  <c:v>-37.490499999999997</c:v>
                </c:pt>
                <c:pt idx="166487">
                  <c:v>-37.488499999999988</c:v>
                </c:pt>
                <c:pt idx="166488">
                  <c:v>-37.486499999999978</c:v>
                </c:pt>
                <c:pt idx="166489">
                  <c:v>-37.484499999999969</c:v>
                </c:pt>
                <c:pt idx="166490">
                  <c:v>-37.482499999999959</c:v>
                </c:pt>
                <c:pt idx="166491">
                  <c:v>-37.48049999999995</c:v>
                </c:pt>
                <c:pt idx="166492">
                  <c:v>-37.478499999999997</c:v>
                </c:pt>
                <c:pt idx="166493">
                  <c:v>-37.476499999999987</c:v>
                </c:pt>
                <c:pt idx="166494">
                  <c:v>-37.474499999999978</c:v>
                </c:pt>
                <c:pt idx="166495">
                  <c:v>-37.472499999999968</c:v>
                </c:pt>
                <c:pt idx="166496">
                  <c:v>-37.470499999999959</c:v>
                </c:pt>
                <c:pt idx="166497">
                  <c:v>-37.468499999999949</c:v>
                </c:pt>
                <c:pt idx="166498">
                  <c:v>-37.466499999999996</c:v>
                </c:pt>
                <c:pt idx="166499">
                  <c:v>-37.464499999999987</c:v>
                </c:pt>
                <c:pt idx="166500">
                  <c:v>-37.462499999999977</c:v>
                </c:pt>
                <c:pt idx="166501">
                  <c:v>-37.460499999999968</c:v>
                </c:pt>
                <c:pt idx="166502">
                  <c:v>-37.458499999999958</c:v>
                </c:pt>
                <c:pt idx="166503">
                  <c:v>-37.456500000000005</c:v>
                </c:pt>
                <c:pt idx="166504">
                  <c:v>-37.454499999999996</c:v>
                </c:pt>
                <c:pt idx="166505">
                  <c:v>-37.452499999999986</c:v>
                </c:pt>
                <c:pt idx="166506">
                  <c:v>-37.450499999999977</c:v>
                </c:pt>
                <c:pt idx="166507">
                  <c:v>-37.448499999999967</c:v>
                </c:pt>
                <c:pt idx="166508">
                  <c:v>-37.446499999999958</c:v>
                </c:pt>
                <c:pt idx="166509">
                  <c:v>-37.444500000000005</c:v>
                </c:pt>
                <c:pt idx="166510">
                  <c:v>-37.442499999999995</c:v>
                </c:pt>
                <c:pt idx="166511">
                  <c:v>-37.440499999999986</c:v>
                </c:pt>
                <c:pt idx="166512">
                  <c:v>-37.438499999999976</c:v>
                </c:pt>
                <c:pt idx="166513">
                  <c:v>-37.436499999999967</c:v>
                </c:pt>
                <c:pt idx="166514">
                  <c:v>-37.434499999999957</c:v>
                </c:pt>
                <c:pt idx="166515">
                  <c:v>-37.432500000000005</c:v>
                </c:pt>
                <c:pt idx="166516">
                  <c:v>-37.430499999999995</c:v>
                </c:pt>
                <c:pt idx="166517">
                  <c:v>-37.428499999999985</c:v>
                </c:pt>
                <c:pt idx="166518">
                  <c:v>-37.426499999999976</c:v>
                </c:pt>
                <c:pt idx="166519">
                  <c:v>-37.424499999999966</c:v>
                </c:pt>
                <c:pt idx="166520">
                  <c:v>-37.422499999999957</c:v>
                </c:pt>
                <c:pt idx="166521">
                  <c:v>-37.420500000000004</c:v>
                </c:pt>
                <c:pt idx="166522">
                  <c:v>-37.418499999999995</c:v>
                </c:pt>
                <c:pt idx="166523">
                  <c:v>-37.416499999999985</c:v>
                </c:pt>
                <c:pt idx="166524">
                  <c:v>-37.414499999999975</c:v>
                </c:pt>
                <c:pt idx="166525">
                  <c:v>-37.412499999999966</c:v>
                </c:pt>
                <c:pt idx="166526">
                  <c:v>-37.410499999999956</c:v>
                </c:pt>
                <c:pt idx="166527">
                  <c:v>-37.408500000000004</c:v>
                </c:pt>
                <c:pt idx="166528">
                  <c:v>-37.406499999999994</c:v>
                </c:pt>
                <c:pt idx="166529">
                  <c:v>-37.404499999999985</c:v>
                </c:pt>
                <c:pt idx="166530">
                  <c:v>-37.402499999999975</c:v>
                </c:pt>
                <c:pt idx="166531">
                  <c:v>-37.400499999999965</c:v>
                </c:pt>
                <c:pt idx="166532">
                  <c:v>-37.398499999999956</c:v>
                </c:pt>
                <c:pt idx="166533">
                  <c:v>-37.396500000000003</c:v>
                </c:pt>
                <c:pt idx="166534">
                  <c:v>-37.394499999999994</c:v>
                </c:pt>
                <c:pt idx="166535">
                  <c:v>-37.392499999999984</c:v>
                </c:pt>
                <c:pt idx="166536">
                  <c:v>-37.390499999999975</c:v>
                </c:pt>
                <c:pt idx="166537">
                  <c:v>-37.388499999999965</c:v>
                </c:pt>
                <c:pt idx="166538">
                  <c:v>-37.386499999999955</c:v>
                </c:pt>
                <c:pt idx="166539">
                  <c:v>-37.384500000000003</c:v>
                </c:pt>
                <c:pt idx="166540">
                  <c:v>-37.382499999999993</c:v>
                </c:pt>
                <c:pt idx="166541">
                  <c:v>-37.380499999999984</c:v>
                </c:pt>
                <c:pt idx="166542">
                  <c:v>-37.378499999999974</c:v>
                </c:pt>
                <c:pt idx="166543">
                  <c:v>-37.376499999999965</c:v>
                </c:pt>
                <c:pt idx="166544">
                  <c:v>-37.374499999999955</c:v>
                </c:pt>
                <c:pt idx="166545">
                  <c:v>-37.372500000000002</c:v>
                </c:pt>
                <c:pt idx="166546">
                  <c:v>-37.370499999999993</c:v>
                </c:pt>
                <c:pt idx="166547">
                  <c:v>-37.368499999999983</c:v>
                </c:pt>
                <c:pt idx="166548">
                  <c:v>-37.366499999999974</c:v>
                </c:pt>
                <c:pt idx="166549">
                  <c:v>-37.364499999999964</c:v>
                </c:pt>
                <c:pt idx="166550">
                  <c:v>-37.362499999999955</c:v>
                </c:pt>
                <c:pt idx="166551">
                  <c:v>-37.360500000000002</c:v>
                </c:pt>
                <c:pt idx="166552">
                  <c:v>-37.358499999999992</c:v>
                </c:pt>
                <c:pt idx="166553">
                  <c:v>-37.356499999999983</c:v>
                </c:pt>
                <c:pt idx="166554">
                  <c:v>-37.354499999999973</c:v>
                </c:pt>
                <c:pt idx="166555">
                  <c:v>-37.352499999999964</c:v>
                </c:pt>
                <c:pt idx="166556">
                  <c:v>-37.350499999999954</c:v>
                </c:pt>
                <c:pt idx="166557">
                  <c:v>-37.348500000000001</c:v>
                </c:pt>
                <c:pt idx="166558">
                  <c:v>-37.346499999999992</c:v>
                </c:pt>
                <c:pt idx="166559">
                  <c:v>-37.344499999999982</c:v>
                </c:pt>
                <c:pt idx="166560">
                  <c:v>-37.342499999999973</c:v>
                </c:pt>
                <c:pt idx="166561">
                  <c:v>-37.340499999999963</c:v>
                </c:pt>
                <c:pt idx="166562">
                  <c:v>-37.338499999999954</c:v>
                </c:pt>
                <c:pt idx="166563">
                  <c:v>-37.336500000000001</c:v>
                </c:pt>
                <c:pt idx="166564">
                  <c:v>-37.334499999999991</c:v>
                </c:pt>
                <c:pt idx="166565">
                  <c:v>-37.332499999999982</c:v>
                </c:pt>
                <c:pt idx="166566">
                  <c:v>-37.330499999999972</c:v>
                </c:pt>
                <c:pt idx="166567">
                  <c:v>-37.328499999999963</c:v>
                </c:pt>
                <c:pt idx="166568">
                  <c:v>-37.326499999999953</c:v>
                </c:pt>
                <c:pt idx="166569">
                  <c:v>-37.3245</c:v>
                </c:pt>
                <c:pt idx="166570">
                  <c:v>-37.322499999999991</c:v>
                </c:pt>
                <c:pt idx="166571">
                  <c:v>-37.320499999999981</c:v>
                </c:pt>
                <c:pt idx="166572">
                  <c:v>-37.318499999999972</c:v>
                </c:pt>
                <c:pt idx="166573">
                  <c:v>-37.316499999999962</c:v>
                </c:pt>
                <c:pt idx="166574">
                  <c:v>-37.314499999999953</c:v>
                </c:pt>
                <c:pt idx="166575">
                  <c:v>-37.3125</c:v>
                </c:pt>
                <c:pt idx="166576">
                  <c:v>-37.31049999999999</c:v>
                </c:pt>
                <c:pt idx="166577">
                  <c:v>-37.308499999999981</c:v>
                </c:pt>
                <c:pt idx="166578">
                  <c:v>-37.306499999999971</c:v>
                </c:pt>
                <c:pt idx="166579">
                  <c:v>-37.304499999999962</c:v>
                </c:pt>
                <c:pt idx="166580">
                  <c:v>-37.302499999999952</c:v>
                </c:pt>
                <c:pt idx="166581">
                  <c:v>-37.3005</c:v>
                </c:pt>
                <c:pt idx="166582">
                  <c:v>-37.29849999999999</c:v>
                </c:pt>
                <c:pt idx="166583">
                  <c:v>-37.29649999999998</c:v>
                </c:pt>
                <c:pt idx="166584">
                  <c:v>-37.294499999999971</c:v>
                </c:pt>
                <c:pt idx="166585">
                  <c:v>-37.292499999999961</c:v>
                </c:pt>
                <c:pt idx="166586">
                  <c:v>-37.290499999999952</c:v>
                </c:pt>
                <c:pt idx="166587">
                  <c:v>-37.288499999999999</c:v>
                </c:pt>
                <c:pt idx="166588">
                  <c:v>-37.28649999999999</c:v>
                </c:pt>
                <c:pt idx="166589">
                  <c:v>-37.28449999999998</c:v>
                </c:pt>
                <c:pt idx="166590">
                  <c:v>-37.28249999999997</c:v>
                </c:pt>
                <c:pt idx="166591">
                  <c:v>-37.280499999999961</c:v>
                </c:pt>
                <c:pt idx="166592">
                  <c:v>-37.278499999999951</c:v>
                </c:pt>
                <c:pt idx="166593">
                  <c:v>-37.276499999999999</c:v>
                </c:pt>
                <c:pt idx="166594">
                  <c:v>-37.274499999999989</c:v>
                </c:pt>
                <c:pt idx="166595">
                  <c:v>-37.27249999999998</c:v>
                </c:pt>
                <c:pt idx="166596">
                  <c:v>-37.27049999999997</c:v>
                </c:pt>
                <c:pt idx="166597">
                  <c:v>-37.26849999999996</c:v>
                </c:pt>
                <c:pt idx="166598">
                  <c:v>-37.266499999999951</c:v>
                </c:pt>
                <c:pt idx="166599">
                  <c:v>-37.264499999999998</c:v>
                </c:pt>
                <c:pt idx="166600">
                  <c:v>-37.262499999999989</c:v>
                </c:pt>
                <c:pt idx="166601">
                  <c:v>-37.260499999999979</c:v>
                </c:pt>
                <c:pt idx="166602">
                  <c:v>-37.25849999999997</c:v>
                </c:pt>
                <c:pt idx="166603">
                  <c:v>-37.25649999999996</c:v>
                </c:pt>
                <c:pt idx="166604">
                  <c:v>-37.25449999999995</c:v>
                </c:pt>
                <c:pt idx="166605">
                  <c:v>-37.252499999999998</c:v>
                </c:pt>
                <c:pt idx="166606">
                  <c:v>-37.250499999999988</c:v>
                </c:pt>
                <c:pt idx="166607">
                  <c:v>-37.248499999999979</c:v>
                </c:pt>
                <c:pt idx="166608">
                  <c:v>-37.246499999999969</c:v>
                </c:pt>
                <c:pt idx="166609">
                  <c:v>-37.24449999999996</c:v>
                </c:pt>
                <c:pt idx="166610">
                  <c:v>-37.24249999999995</c:v>
                </c:pt>
                <c:pt idx="166611">
                  <c:v>-37.240499999999997</c:v>
                </c:pt>
                <c:pt idx="166612">
                  <c:v>-37.238499999999988</c:v>
                </c:pt>
                <c:pt idx="166613">
                  <c:v>-37.236499999999978</c:v>
                </c:pt>
                <c:pt idx="166614">
                  <c:v>-37.234499999999969</c:v>
                </c:pt>
                <c:pt idx="166615">
                  <c:v>-37.232499999999959</c:v>
                </c:pt>
                <c:pt idx="166616">
                  <c:v>-37.23049999999995</c:v>
                </c:pt>
                <c:pt idx="166617">
                  <c:v>-37.228499999999997</c:v>
                </c:pt>
                <c:pt idx="166618">
                  <c:v>-37.226499999999987</c:v>
                </c:pt>
                <c:pt idx="166619">
                  <c:v>-37.224499999999978</c:v>
                </c:pt>
                <c:pt idx="166620">
                  <c:v>-37.222499999999968</c:v>
                </c:pt>
                <c:pt idx="166621">
                  <c:v>-37.220499999999959</c:v>
                </c:pt>
                <c:pt idx="166622">
                  <c:v>-37.218499999999949</c:v>
                </c:pt>
                <c:pt idx="166623">
                  <c:v>-37.216499999999996</c:v>
                </c:pt>
                <c:pt idx="166624">
                  <c:v>-37.214499999999987</c:v>
                </c:pt>
                <c:pt idx="166625">
                  <c:v>-37.212499999999977</c:v>
                </c:pt>
                <c:pt idx="166626">
                  <c:v>-37.210499999999968</c:v>
                </c:pt>
                <c:pt idx="166627">
                  <c:v>-37.208499999999958</c:v>
                </c:pt>
                <c:pt idx="166628">
                  <c:v>-37.206500000000005</c:v>
                </c:pt>
                <c:pt idx="166629">
                  <c:v>-37.204499999999996</c:v>
                </c:pt>
                <c:pt idx="166630">
                  <c:v>-37.202499999999986</c:v>
                </c:pt>
                <c:pt idx="166631">
                  <c:v>-37.200499999999977</c:v>
                </c:pt>
                <c:pt idx="166632">
                  <c:v>-37.198499999999967</c:v>
                </c:pt>
                <c:pt idx="166633">
                  <c:v>-37.196499999999958</c:v>
                </c:pt>
                <c:pt idx="166634">
                  <c:v>-37.194500000000005</c:v>
                </c:pt>
                <c:pt idx="166635">
                  <c:v>-37.192499999999995</c:v>
                </c:pt>
                <c:pt idx="166636">
                  <c:v>-37.190499999999986</c:v>
                </c:pt>
                <c:pt idx="166637">
                  <c:v>-37.188499999999976</c:v>
                </c:pt>
                <c:pt idx="166638">
                  <c:v>-37.186499999999967</c:v>
                </c:pt>
                <c:pt idx="166639">
                  <c:v>-37.184499999999957</c:v>
                </c:pt>
                <c:pt idx="166640">
                  <c:v>-37.182500000000005</c:v>
                </c:pt>
                <c:pt idx="166641">
                  <c:v>-37.180499999999995</c:v>
                </c:pt>
                <c:pt idx="166642">
                  <c:v>-37.178499999999985</c:v>
                </c:pt>
                <c:pt idx="166643">
                  <c:v>-37.176499999999976</c:v>
                </c:pt>
                <c:pt idx="166644">
                  <c:v>-37.174499999999966</c:v>
                </c:pt>
                <c:pt idx="166645">
                  <c:v>-37.172499999999957</c:v>
                </c:pt>
                <c:pt idx="166646">
                  <c:v>-37.170500000000004</c:v>
                </c:pt>
                <c:pt idx="166647">
                  <c:v>-37.168499999999995</c:v>
                </c:pt>
                <c:pt idx="166648">
                  <c:v>-37.166499999999985</c:v>
                </c:pt>
                <c:pt idx="166649">
                  <c:v>-37.164499999999975</c:v>
                </c:pt>
                <c:pt idx="166650">
                  <c:v>-37.162499999999966</c:v>
                </c:pt>
                <c:pt idx="166651">
                  <c:v>-37.160499999999956</c:v>
                </c:pt>
                <c:pt idx="166652">
                  <c:v>-37.158500000000004</c:v>
                </c:pt>
                <c:pt idx="166653">
                  <c:v>-37.156499999999994</c:v>
                </c:pt>
                <c:pt idx="166654">
                  <c:v>-37.154499999999985</c:v>
                </c:pt>
                <c:pt idx="166655">
                  <c:v>-37.152499999999975</c:v>
                </c:pt>
                <c:pt idx="166656">
                  <c:v>-37.150499999999965</c:v>
                </c:pt>
                <c:pt idx="166657">
                  <c:v>-37.148499999999956</c:v>
                </c:pt>
                <c:pt idx="166658">
                  <c:v>-37.146500000000003</c:v>
                </c:pt>
                <c:pt idx="166659">
                  <c:v>-37.144499999999994</c:v>
                </c:pt>
                <c:pt idx="166660">
                  <c:v>-37.142499999999984</c:v>
                </c:pt>
                <c:pt idx="166661">
                  <c:v>-37.140499999999975</c:v>
                </c:pt>
                <c:pt idx="166662">
                  <c:v>-37.138499999999965</c:v>
                </c:pt>
                <c:pt idx="166663">
                  <c:v>-37.136499999999955</c:v>
                </c:pt>
                <c:pt idx="166664">
                  <c:v>-37.134500000000003</c:v>
                </c:pt>
                <c:pt idx="166665">
                  <c:v>-37.132499999999993</c:v>
                </c:pt>
                <c:pt idx="166666">
                  <c:v>-37.130499999999984</c:v>
                </c:pt>
                <c:pt idx="166667">
                  <c:v>-37.128499999999974</c:v>
                </c:pt>
                <c:pt idx="166668">
                  <c:v>-37.126499999999965</c:v>
                </c:pt>
                <c:pt idx="166669">
                  <c:v>-37.124499999999955</c:v>
                </c:pt>
                <c:pt idx="166670">
                  <c:v>-37.122500000000002</c:v>
                </c:pt>
                <c:pt idx="166671">
                  <c:v>-37.120499999999993</c:v>
                </c:pt>
                <c:pt idx="166672">
                  <c:v>-37.118499999999983</c:v>
                </c:pt>
                <c:pt idx="166673">
                  <c:v>-37.116499999999974</c:v>
                </c:pt>
                <c:pt idx="166674">
                  <c:v>-37.114499999999964</c:v>
                </c:pt>
                <c:pt idx="166675">
                  <c:v>-37.112499999999955</c:v>
                </c:pt>
                <c:pt idx="166676">
                  <c:v>-37.110500000000002</c:v>
                </c:pt>
                <c:pt idx="166677">
                  <c:v>-37.108499999999992</c:v>
                </c:pt>
                <c:pt idx="166678">
                  <c:v>-37.106499999999983</c:v>
                </c:pt>
                <c:pt idx="166679">
                  <c:v>-37.104499999999973</c:v>
                </c:pt>
                <c:pt idx="166680">
                  <c:v>-37.102499999999964</c:v>
                </c:pt>
                <c:pt idx="166681">
                  <c:v>-37.100499999999954</c:v>
                </c:pt>
                <c:pt idx="166682">
                  <c:v>-37.098500000000001</c:v>
                </c:pt>
                <c:pt idx="166683">
                  <c:v>-37.096499999999992</c:v>
                </c:pt>
                <c:pt idx="166684">
                  <c:v>-37.094499999999982</c:v>
                </c:pt>
                <c:pt idx="166685">
                  <c:v>-37.092499999999973</c:v>
                </c:pt>
                <c:pt idx="166686">
                  <c:v>-37.090499999999963</c:v>
                </c:pt>
                <c:pt idx="166687">
                  <c:v>-37.088499999999954</c:v>
                </c:pt>
                <c:pt idx="166688">
                  <c:v>-37.086500000000001</c:v>
                </c:pt>
                <c:pt idx="166689">
                  <c:v>-37.084499999999991</c:v>
                </c:pt>
                <c:pt idx="166690">
                  <c:v>-37.082499999999982</c:v>
                </c:pt>
                <c:pt idx="166691">
                  <c:v>-37.080499999999972</c:v>
                </c:pt>
                <c:pt idx="166692">
                  <c:v>-37.078499999999963</c:v>
                </c:pt>
                <c:pt idx="166693">
                  <c:v>-37.076499999999953</c:v>
                </c:pt>
                <c:pt idx="166694">
                  <c:v>-37.0745</c:v>
                </c:pt>
                <c:pt idx="166695">
                  <c:v>-37.072499999999991</c:v>
                </c:pt>
                <c:pt idx="166696">
                  <c:v>-37.070499999999981</c:v>
                </c:pt>
                <c:pt idx="166697">
                  <c:v>-37.068499999999972</c:v>
                </c:pt>
                <c:pt idx="166698">
                  <c:v>-37.066499999999962</c:v>
                </c:pt>
                <c:pt idx="166699">
                  <c:v>-37.064499999999953</c:v>
                </c:pt>
                <c:pt idx="166700">
                  <c:v>-37.0625</c:v>
                </c:pt>
                <c:pt idx="166701">
                  <c:v>-37.06049999999999</c:v>
                </c:pt>
                <c:pt idx="166702">
                  <c:v>-37.058499999999981</c:v>
                </c:pt>
                <c:pt idx="166703">
                  <c:v>-37.056499999999971</c:v>
                </c:pt>
                <c:pt idx="166704">
                  <c:v>-37.054499999999962</c:v>
                </c:pt>
                <c:pt idx="166705">
                  <c:v>-37.052499999999952</c:v>
                </c:pt>
                <c:pt idx="166706">
                  <c:v>-37.0505</c:v>
                </c:pt>
                <c:pt idx="166707">
                  <c:v>-37.04849999999999</c:v>
                </c:pt>
                <c:pt idx="166708">
                  <c:v>-37.04649999999998</c:v>
                </c:pt>
                <c:pt idx="166709">
                  <c:v>-37.044499999999971</c:v>
                </c:pt>
                <c:pt idx="166710">
                  <c:v>-37.042499999999961</c:v>
                </c:pt>
                <c:pt idx="166711">
                  <c:v>-37.040499999999952</c:v>
                </c:pt>
                <c:pt idx="166712">
                  <c:v>-37.038499999999999</c:v>
                </c:pt>
                <c:pt idx="166713">
                  <c:v>-37.03649999999999</c:v>
                </c:pt>
                <c:pt idx="166714">
                  <c:v>-37.03449999999998</c:v>
                </c:pt>
                <c:pt idx="166715">
                  <c:v>-37.03249999999997</c:v>
                </c:pt>
                <c:pt idx="166716">
                  <c:v>-37.030499999999961</c:v>
                </c:pt>
                <c:pt idx="166717">
                  <c:v>-37.028499999999951</c:v>
                </c:pt>
                <c:pt idx="166718">
                  <c:v>-37.026499999999999</c:v>
                </c:pt>
                <c:pt idx="166719">
                  <c:v>-37.024499999999989</c:v>
                </c:pt>
                <c:pt idx="166720">
                  <c:v>-37.02249999999998</c:v>
                </c:pt>
                <c:pt idx="166721">
                  <c:v>-37.02049999999997</c:v>
                </c:pt>
                <c:pt idx="166722">
                  <c:v>-37.01849999999996</c:v>
                </c:pt>
                <c:pt idx="166723">
                  <c:v>-37.016499999999951</c:v>
                </c:pt>
                <c:pt idx="166724">
                  <c:v>-37.014499999999998</c:v>
                </c:pt>
                <c:pt idx="166725">
                  <c:v>-37.012499999999989</c:v>
                </c:pt>
                <c:pt idx="166726">
                  <c:v>-37.010499999999979</c:v>
                </c:pt>
                <c:pt idx="166727">
                  <c:v>-37.00849999999997</c:v>
                </c:pt>
                <c:pt idx="166728">
                  <c:v>-37.00649999999996</c:v>
                </c:pt>
                <c:pt idx="166729">
                  <c:v>-37.00449999999995</c:v>
                </c:pt>
                <c:pt idx="166730">
                  <c:v>-37.002499999999998</c:v>
                </c:pt>
                <c:pt idx="166731">
                  <c:v>-37.000499999999988</c:v>
                </c:pt>
                <c:pt idx="166732">
                  <c:v>-36.998499999999979</c:v>
                </c:pt>
                <c:pt idx="166733">
                  <c:v>-36.996499999999969</c:v>
                </c:pt>
                <c:pt idx="166734">
                  <c:v>-36.99449999999996</c:v>
                </c:pt>
                <c:pt idx="166735">
                  <c:v>-36.99249999999995</c:v>
                </c:pt>
                <c:pt idx="166736">
                  <c:v>-36.990499999999997</c:v>
                </c:pt>
                <c:pt idx="166737">
                  <c:v>-36.988499999999988</c:v>
                </c:pt>
                <c:pt idx="166738">
                  <c:v>-36.986499999999978</c:v>
                </c:pt>
                <c:pt idx="166739">
                  <c:v>-36.984499999999969</c:v>
                </c:pt>
                <c:pt idx="166740">
                  <c:v>-36.982499999999959</c:v>
                </c:pt>
                <c:pt idx="166741">
                  <c:v>-36.98049999999995</c:v>
                </c:pt>
                <c:pt idx="166742">
                  <c:v>-36.978499999999997</c:v>
                </c:pt>
                <c:pt idx="166743">
                  <c:v>-36.976499999999987</c:v>
                </c:pt>
                <c:pt idx="166744">
                  <c:v>-36.974499999999978</c:v>
                </c:pt>
                <c:pt idx="166745">
                  <c:v>-36.972499999999968</c:v>
                </c:pt>
                <c:pt idx="166746">
                  <c:v>-36.970499999999959</c:v>
                </c:pt>
                <c:pt idx="166747">
                  <c:v>-36.968499999999949</c:v>
                </c:pt>
                <c:pt idx="166748">
                  <c:v>-36.966499999999996</c:v>
                </c:pt>
                <c:pt idx="166749">
                  <c:v>-36.964499999999987</c:v>
                </c:pt>
                <c:pt idx="166750">
                  <c:v>-36.962499999999977</c:v>
                </c:pt>
                <c:pt idx="166751">
                  <c:v>-36.960499999999968</c:v>
                </c:pt>
                <c:pt idx="166752">
                  <c:v>-36.958499999999958</c:v>
                </c:pt>
                <c:pt idx="166753">
                  <c:v>-36.956500000000005</c:v>
                </c:pt>
                <c:pt idx="166754">
                  <c:v>-36.954499999999996</c:v>
                </c:pt>
                <c:pt idx="166755">
                  <c:v>-36.952499999999986</c:v>
                </c:pt>
                <c:pt idx="166756">
                  <c:v>-36.950499999999977</c:v>
                </c:pt>
                <c:pt idx="166757">
                  <c:v>-36.948499999999967</c:v>
                </c:pt>
                <c:pt idx="166758">
                  <c:v>-36.946499999999958</c:v>
                </c:pt>
                <c:pt idx="166759">
                  <c:v>-36.944500000000005</c:v>
                </c:pt>
                <c:pt idx="166760">
                  <c:v>-36.942499999999995</c:v>
                </c:pt>
                <c:pt idx="166761">
                  <c:v>-36.940499999999986</c:v>
                </c:pt>
                <c:pt idx="166762">
                  <c:v>-36.938499999999976</c:v>
                </c:pt>
                <c:pt idx="166763">
                  <c:v>-36.936499999999967</c:v>
                </c:pt>
                <c:pt idx="166764">
                  <c:v>-36.934499999999957</c:v>
                </c:pt>
                <c:pt idx="166765">
                  <c:v>-36.932500000000005</c:v>
                </c:pt>
                <c:pt idx="166766">
                  <c:v>-36.930499999999995</c:v>
                </c:pt>
                <c:pt idx="166767">
                  <c:v>-36.928499999999985</c:v>
                </c:pt>
                <c:pt idx="166768">
                  <c:v>-36.926499999999976</c:v>
                </c:pt>
                <c:pt idx="166769">
                  <c:v>-36.924499999999966</c:v>
                </c:pt>
                <c:pt idx="166770">
                  <c:v>-36.922499999999957</c:v>
                </c:pt>
                <c:pt idx="166771">
                  <c:v>-36.920500000000004</c:v>
                </c:pt>
                <c:pt idx="166772">
                  <c:v>-36.918499999999995</c:v>
                </c:pt>
                <c:pt idx="166773">
                  <c:v>-36.916499999999985</c:v>
                </c:pt>
                <c:pt idx="166774">
                  <c:v>-36.914499999999975</c:v>
                </c:pt>
                <c:pt idx="166775">
                  <c:v>-36.912499999999966</c:v>
                </c:pt>
                <c:pt idx="166776">
                  <c:v>-36.910499999999956</c:v>
                </c:pt>
                <c:pt idx="166777">
                  <c:v>-36.908500000000004</c:v>
                </c:pt>
                <c:pt idx="166778">
                  <c:v>-36.906499999999994</c:v>
                </c:pt>
                <c:pt idx="166779">
                  <c:v>-36.904499999999985</c:v>
                </c:pt>
                <c:pt idx="166780">
                  <c:v>-36.902499999999975</c:v>
                </c:pt>
                <c:pt idx="166781">
                  <c:v>-36.900499999999965</c:v>
                </c:pt>
                <c:pt idx="166782">
                  <c:v>-36.898499999999956</c:v>
                </c:pt>
                <c:pt idx="166783">
                  <c:v>-36.896500000000003</c:v>
                </c:pt>
                <c:pt idx="166784">
                  <c:v>-36.894499999999994</c:v>
                </c:pt>
                <c:pt idx="166785">
                  <c:v>-36.892499999999984</c:v>
                </c:pt>
                <c:pt idx="166786">
                  <c:v>-36.890499999999975</c:v>
                </c:pt>
                <c:pt idx="166787">
                  <c:v>-36.888499999999965</c:v>
                </c:pt>
                <c:pt idx="166788">
                  <c:v>-36.886499999999955</c:v>
                </c:pt>
                <c:pt idx="166789">
                  <c:v>-36.884500000000003</c:v>
                </c:pt>
                <c:pt idx="166790">
                  <c:v>-36.882499999999993</c:v>
                </c:pt>
                <c:pt idx="166791">
                  <c:v>-36.880499999999984</c:v>
                </c:pt>
                <c:pt idx="166792">
                  <c:v>-36.878499999999974</c:v>
                </c:pt>
                <c:pt idx="166793">
                  <c:v>-36.876499999999965</c:v>
                </c:pt>
                <c:pt idx="166794">
                  <c:v>-36.874499999999955</c:v>
                </c:pt>
                <c:pt idx="166795">
                  <c:v>-36.872500000000002</c:v>
                </c:pt>
                <c:pt idx="166796">
                  <c:v>-36.870499999999993</c:v>
                </c:pt>
                <c:pt idx="166797">
                  <c:v>-36.868499999999983</c:v>
                </c:pt>
                <c:pt idx="166798">
                  <c:v>-36.866499999999974</c:v>
                </c:pt>
                <c:pt idx="166799">
                  <c:v>-36.864499999999964</c:v>
                </c:pt>
                <c:pt idx="166800">
                  <c:v>-36.862499999999955</c:v>
                </c:pt>
                <c:pt idx="166801">
                  <c:v>-36.860500000000002</c:v>
                </c:pt>
                <c:pt idx="166802">
                  <c:v>-36.858499999999992</c:v>
                </c:pt>
                <c:pt idx="166803">
                  <c:v>-36.856499999999983</c:v>
                </c:pt>
                <c:pt idx="166804">
                  <c:v>-36.854499999999973</c:v>
                </c:pt>
                <c:pt idx="166805">
                  <c:v>-36.852499999999964</c:v>
                </c:pt>
                <c:pt idx="166806">
                  <c:v>-36.850499999999954</c:v>
                </c:pt>
                <c:pt idx="166807">
                  <c:v>-36.848500000000001</c:v>
                </c:pt>
                <c:pt idx="166808">
                  <c:v>-36.846499999999992</c:v>
                </c:pt>
                <c:pt idx="166809">
                  <c:v>-36.844499999999982</c:v>
                </c:pt>
                <c:pt idx="166810">
                  <c:v>-36.842499999999973</c:v>
                </c:pt>
                <c:pt idx="166811">
                  <c:v>-36.840499999999963</c:v>
                </c:pt>
                <c:pt idx="166812">
                  <c:v>-36.838499999999954</c:v>
                </c:pt>
                <c:pt idx="166813">
                  <c:v>-36.836500000000001</c:v>
                </c:pt>
                <c:pt idx="166814">
                  <c:v>-36.834499999999991</c:v>
                </c:pt>
                <c:pt idx="166815">
                  <c:v>-36.832499999999982</c:v>
                </c:pt>
                <c:pt idx="166816">
                  <c:v>-36.830499999999972</c:v>
                </c:pt>
                <c:pt idx="166817">
                  <c:v>-36.828499999999963</c:v>
                </c:pt>
                <c:pt idx="166818">
                  <c:v>-36.826499999999953</c:v>
                </c:pt>
                <c:pt idx="166819">
                  <c:v>-36.8245</c:v>
                </c:pt>
                <c:pt idx="166820">
                  <c:v>-36.822499999999991</c:v>
                </c:pt>
                <c:pt idx="166821">
                  <c:v>-36.820499999999981</c:v>
                </c:pt>
                <c:pt idx="166822">
                  <c:v>-36.818499999999972</c:v>
                </c:pt>
                <c:pt idx="166823">
                  <c:v>-36.816499999999962</c:v>
                </c:pt>
                <c:pt idx="166824">
                  <c:v>-36.814499999999953</c:v>
                </c:pt>
                <c:pt idx="166825">
                  <c:v>-36.8125</c:v>
                </c:pt>
                <c:pt idx="166826">
                  <c:v>-36.81049999999999</c:v>
                </c:pt>
                <c:pt idx="166827">
                  <c:v>-36.808499999999981</c:v>
                </c:pt>
                <c:pt idx="166828">
                  <c:v>-36.806499999999971</c:v>
                </c:pt>
                <c:pt idx="166829">
                  <c:v>-36.804499999999962</c:v>
                </c:pt>
                <c:pt idx="166830">
                  <c:v>-36.802499999999952</c:v>
                </c:pt>
                <c:pt idx="166831">
                  <c:v>-36.8005</c:v>
                </c:pt>
                <c:pt idx="166832">
                  <c:v>-36.79849999999999</c:v>
                </c:pt>
                <c:pt idx="166833">
                  <c:v>-36.79649999999998</c:v>
                </c:pt>
                <c:pt idx="166834">
                  <c:v>-36.794499999999971</c:v>
                </c:pt>
                <c:pt idx="166835">
                  <c:v>-36.792499999999961</c:v>
                </c:pt>
                <c:pt idx="166836">
                  <c:v>-36.790499999999952</c:v>
                </c:pt>
                <c:pt idx="166837">
                  <c:v>-36.788499999999999</c:v>
                </c:pt>
                <c:pt idx="166838">
                  <c:v>-36.78649999999999</c:v>
                </c:pt>
                <c:pt idx="166839">
                  <c:v>-36.78449999999998</c:v>
                </c:pt>
                <c:pt idx="166840">
                  <c:v>-36.78249999999997</c:v>
                </c:pt>
                <c:pt idx="166841">
                  <c:v>-36.780499999999961</c:v>
                </c:pt>
                <c:pt idx="166842">
                  <c:v>-36.778499999999951</c:v>
                </c:pt>
                <c:pt idx="166843">
                  <c:v>-36.776499999999999</c:v>
                </c:pt>
                <c:pt idx="166844">
                  <c:v>-36.774499999999989</c:v>
                </c:pt>
                <c:pt idx="166845">
                  <c:v>-36.77249999999998</c:v>
                </c:pt>
                <c:pt idx="166846">
                  <c:v>-36.77049999999997</c:v>
                </c:pt>
                <c:pt idx="166847">
                  <c:v>-36.76849999999996</c:v>
                </c:pt>
                <c:pt idx="166848">
                  <c:v>-36.766499999999951</c:v>
                </c:pt>
                <c:pt idx="166849">
                  <c:v>-36.764499999999998</c:v>
                </c:pt>
                <c:pt idx="166850">
                  <c:v>-36.762499999999989</c:v>
                </c:pt>
                <c:pt idx="166851">
                  <c:v>-36.760499999999979</c:v>
                </c:pt>
                <c:pt idx="166852">
                  <c:v>-36.75849999999997</c:v>
                </c:pt>
                <c:pt idx="166853">
                  <c:v>-36.75649999999996</c:v>
                </c:pt>
                <c:pt idx="166854">
                  <c:v>-36.75449999999995</c:v>
                </c:pt>
                <c:pt idx="166855">
                  <c:v>-36.752499999999998</c:v>
                </c:pt>
                <c:pt idx="166856">
                  <c:v>-36.750499999999988</c:v>
                </c:pt>
                <c:pt idx="166857">
                  <c:v>-36.748499999999979</c:v>
                </c:pt>
                <c:pt idx="166858">
                  <c:v>-36.746499999999969</c:v>
                </c:pt>
                <c:pt idx="166859">
                  <c:v>-36.74449999999996</c:v>
                </c:pt>
                <c:pt idx="166860">
                  <c:v>-36.74249999999995</c:v>
                </c:pt>
                <c:pt idx="166861">
                  <c:v>-36.740499999999997</c:v>
                </c:pt>
                <c:pt idx="166862">
                  <c:v>-36.738499999999988</c:v>
                </c:pt>
                <c:pt idx="166863">
                  <c:v>-36.736499999999978</c:v>
                </c:pt>
                <c:pt idx="166864">
                  <c:v>-36.734499999999969</c:v>
                </c:pt>
                <c:pt idx="166865">
                  <c:v>-36.732499999999959</c:v>
                </c:pt>
                <c:pt idx="166866">
                  <c:v>-36.73049999999995</c:v>
                </c:pt>
                <c:pt idx="166867">
                  <c:v>-36.728499999999997</c:v>
                </c:pt>
                <c:pt idx="166868">
                  <c:v>-36.726499999999987</c:v>
                </c:pt>
                <c:pt idx="166869">
                  <c:v>-36.724499999999978</c:v>
                </c:pt>
                <c:pt idx="166870">
                  <c:v>-36.722499999999968</c:v>
                </c:pt>
                <c:pt idx="166871">
                  <c:v>-36.720499999999959</c:v>
                </c:pt>
                <c:pt idx="166872">
                  <c:v>-36.718499999999949</c:v>
                </c:pt>
                <c:pt idx="166873">
                  <c:v>-36.716499999999996</c:v>
                </c:pt>
                <c:pt idx="166874">
                  <c:v>-36.714499999999987</c:v>
                </c:pt>
                <c:pt idx="166875">
                  <c:v>-36.712499999999977</c:v>
                </c:pt>
                <c:pt idx="166876">
                  <c:v>-36.710499999999968</c:v>
                </c:pt>
                <c:pt idx="166877">
                  <c:v>-36.708499999999958</c:v>
                </c:pt>
                <c:pt idx="166878">
                  <c:v>-36.706500000000005</c:v>
                </c:pt>
                <c:pt idx="166879">
                  <c:v>-36.704499999999996</c:v>
                </c:pt>
                <c:pt idx="166880">
                  <c:v>-36.702499999999986</c:v>
                </c:pt>
                <c:pt idx="166881">
                  <c:v>-36.700499999999977</c:v>
                </c:pt>
                <c:pt idx="166882">
                  <c:v>-36.698499999999967</c:v>
                </c:pt>
                <c:pt idx="166883">
                  <c:v>-36.696499999999958</c:v>
                </c:pt>
                <c:pt idx="166884">
                  <c:v>-36.694500000000005</c:v>
                </c:pt>
                <c:pt idx="166885">
                  <c:v>-36.692499999999995</c:v>
                </c:pt>
                <c:pt idx="166886">
                  <c:v>-36.690499999999986</c:v>
                </c:pt>
                <c:pt idx="166887">
                  <c:v>-36.688499999999976</c:v>
                </c:pt>
                <c:pt idx="166888">
                  <c:v>-36.686499999999967</c:v>
                </c:pt>
                <c:pt idx="166889">
                  <c:v>-36.684499999999957</c:v>
                </c:pt>
                <c:pt idx="166890">
                  <c:v>-36.682500000000005</c:v>
                </c:pt>
                <c:pt idx="166891">
                  <c:v>-36.680499999999995</c:v>
                </c:pt>
                <c:pt idx="166892">
                  <c:v>-36.678499999999985</c:v>
                </c:pt>
                <c:pt idx="166893">
                  <c:v>-36.676499999999976</c:v>
                </c:pt>
                <c:pt idx="166894">
                  <c:v>-36.674499999999966</c:v>
                </c:pt>
                <c:pt idx="166895">
                  <c:v>-36.672499999999957</c:v>
                </c:pt>
                <c:pt idx="166896">
                  <c:v>-36.670500000000004</c:v>
                </c:pt>
                <c:pt idx="166897">
                  <c:v>-36.668499999999995</c:v>
                </c:pt>
                <c:pt idx="166898">
                  <c:v>-36.666499999999985</c:v>
                </c:pt>
                <c:pt idx="166899">
                  <c:v>-36.664499999999975</c:v>
                </c:pt>
                <c:pt idx="166900">
                  <c:v>-36.662499999999966</c:v>
                </c:pt>
                <c:pt idx="166901">
                  <c:v>-36.660499999999956</c:v>
                </c:pt>
                <c:pt idx="166902">
                  <c:v>-36.658500000000004</c:v>
                </c:pt>
                <c:pt idx="166903">
                  <c:v>-36.656499999999994</c:v>
                </c:pt>
                <c:pt idx="166904">
                  <c:v>-36.654499999999985</c:v>
                </c:pt>
                <c:pt idx="166905">
                  <c:v>-36.652499999999975</c:v>
                </c:pt>
                <c:pt idx="166906">
                  <c:v>-36.650499999999965</c:v>
                </c:pt>
                <c:pt idx="166907">
                  <c:v>-36.648499999999956</c:v>
                </c:pt>
                <c:pt idx="166908">
                  <c:v>-36.646500000000003</c:v>
                </c:pt>
                <c:pt idx="166909">
                  <c:v>-36.644499999999994</c:v>
                </c:pt>
                <c:pt idx="166910">
                  <c:v>-36.642499999999984</c:v>
                </c:pt>
                <c:pt idx="166911">
                  <c:v>-36.640499999999975</c:v>
                </c:pt>
                <c:pt idx="166912">
                  <c:v>-36.638499999999965</c:v>
                </c:pt>
                <c:pt idx="166913">
                  <c:v>-36.636499999999955</c:v>
                </c:pt>
                <c:pt idx="166914">
                  <c:v>-36.634500000000003</c:v>
                </c:pt>
                <c:pt idx="166915">
                  <c:v>-36.632499999999993</c:v>
                </c:pt>
                <c:pt idx="166916">
                  <c:v>-36.630499999999984</c:v>
                </c:pt>
                <c:pt idx="166917">
                  <c:v>-36.628499999999974</c:v>
                </c:pt>
                <c:pt idx="166918">
                  <c:v>-36.626499999999965</c:v>
                </c:pt>
                <c:pt idx="166919">
                  <c:v>-36.624499999999955</c:v>
                </c:pt>
                <c:pt idx="166920">
                  <c:v>-36.622500000000002</c:v>
                </c:pt>
                <c:pt idx="166921">
                  <c:v>-36.620499999999993</c:v>
                </c:pt>
                <c:pt idx="166922">
                  <c:v>-36.618499999999983</c:v>
                </c:pt>
                <c:pt idx="166923">
                  <c:v>-36.616499999999974</c:v>
                </c:pt>
                <c:pt idx="166924">
                  <c:v>-36.614499999999964</c:v>
                </c:pt>
                <c:pt idx="166925">
                  <c:v>-36.612499999999955</c:v>
                </c:pt>
                <c:pt idx="166926">
                  <c:v>-36.610500000000002</c:v>
                </c:pt>
                <c:pt idx="166927">
                  <c:v>-36.608499999999992</c:v>
                </c:pt>
                <c:pt idx="166928">
                  <c:v>-36.606499999999983</c:v>
                </c:pt>
                <c:pt idx="166929">
                  <c:v>-36.604499999999973</c:v>
                </c:pt>
                <c:pt idx="166930">
                  <c:v>-36.602499999999964</c:v>
                </c:pt>
                <c:pt idx="166931">
                  <c:v>-36.600499999999954</c:v>
                </c:pt>
                <c:pt idx="166932">
                  <c:v>-36.598500000000001</c:v>
                </c:pt>
                <c:pt idx="166933">
                  <c:v>-36.596499999999992</c:v>
                </c:pt>
                <c:pt idx="166934">
                  <c:v>-36.594499999999982</c:v>
                </c:pt>
                <c:pt idx="166935">
                  <c:v>-36.592499999999973</c:v>
                </c:pt>
                <c:pt idx="166936">
                  <c:v>-36.590499999999963</c:v>
                </c:pt>
                <c:pt idx="166937">
                  <c:v>-36.588499999999954</c:v>
                </c:pt>
                <c:pt idx="166938">
                  <c:v>-36.586500000000001</c:v>
                </c:pt>
                <c:pt idx="166939">
                  <c:v>-36.584499999999991</c:v>
                </c:pt>
                <c:pt idx="166940">
                  <c:v>-36.582499999999982</c:v>
                </c:pt>
                <c:pt idx="166941">
                  <c:v>-36.580499999999972</c:v>
                </c:pt>
                <c:pt idx="166942">
                  <c:v>-36.578499999999963</c:v>
                </c:pt>
                <c:pt idx="166943">
                  <c:v>-36.576499999999953</c:v>
                </c:pt>
                <c:pt idx="166944">
                  <c:v>-36.5745</c:v>
                </c:pt>
                <c:pt idx="166945">
                  <c:v>-36.572499999999991</c:v>
                </c:pt>
                <c:pt idx="166946">
                  <c:v>-36.570499999999981</c:v>
                </c:pt>
                <c:pt idx="166947">
                  <c:v>-36.568499999999972</c:v>
                </c:pt>
                <c:pt idx="166948">
                  <c:v>-36.566499999999962</c:v>
                </c:pt>
                <c:pt idx="166949">
                  <c:v>-36.564499999999953</c:v>
                </c:pt>
                <c:pt idx="166950">
                  <c:v>-36.5625</c:v>
                </c:pt>
                <c:pt idx="166951">
                  <c:v>-36.56049999999999</c:v>
                </c:pt>
                <c:pt idx="166952">
                  <c:v>-36.558499999999981</c:v>
                </c:pt>
                <c:pt idx="166953">
                  <c:v>-36.556499999999971</c:v>
                </c:pt>
                <c:pt idx="166954">
                  <c:v>-36.554499999999962</c:v>
                </c:pt>
                <c:pt idx="166955">
                  <c:v>-36.552499999999952</c:v>
                </c:pt>
                <c:pt idx="166956">
                  <c:v>-36.5505</c:v>
                </c:pt>
                <c:pt idx="166957">
                  <c:v>-36.54849999999999</c:v>
                </c:pt>
                <c:pt idx="166958">
                  <c:v>-36.54649999999998</c:v>
                </c:pt>
                <c:pt idx="166959">
                  <c:v>-36.544499999999971</c:v>
                </c:pt>
                <c:pt idx="166960">
                  <c:v>-36.542499999999961</c:v>
                </c:pt>
                <c:pt idx="166961">
                  <c:v>-36.540499999999952</c:v>
                </c:pt>
                <c:pt idx="166962">
                  <c:v>-36.538499999999999</c:v>
                </c:pt>
                <c:pt idx="166963">
                  <c:v>-36.53649999999999</c:v>
                </c:pt>
                <c:pt idx="166964">
                  <c:v>-36.53449999999998</c:v>
                </c:pt>
                <c:pt idx="166965">
                  <c:v>-36.53249999999997</c:v>
                </c:pt>
                <c:pt idx="166966">
                  <c:v>-36.530499999999961</c:v>
                </c:pt>
                <c:pt idx="166967">
                  <c:v>-36.528499999999951</c:v>
                </c:pt>
                <c:pt idx="166968">
                  <c:v>-36.526499999999999</c:v>
                </c:pt>
                <c:pt idx="166969">
                  <c:v>-36.524499999999989</c:v>
                </c:pt>
                <c:pt idx="166970">
                  <c:v>-36.52249999999998</c:v>
                </c:pt>
                <c:pt idx="166971">
                  <c:v>-36.52049999999997</c:v>
                </c:pt>
                <c:pt idx="166972">
                  <c:v>-36.51849999999996</c:v>
                </c:pt>
                <c:pt idx="166973">
                  <c:v>-36.516499999999951</c:v>
                </c:pt>
                <c:pt idx="166974">
                  <c:v>-36.514499999999998</c:v>
                </c:pt>
                <c:pt idx="166975">
                  <c:v>-36.512499999999989</c:v>
                </c:pt>
                <c:pt idx="166976">
                  <c:v>-36.510499999999979</c:v>
                </c:pt>
                <c:pt idx="166977">
                  <c:v>-36.50849999999997</c:v>
                </c:pt>
                <c:pt idx="166978">
                  <c:v>-36.50649999999996</c:v>
                </c:pt>
                <c:pt idx="166979">
                  <c:v>-36.50449999999995</c:v>
                </c:pt>
                <c:pt idx="166980">
                  <c:v>-36.502499999999998</c:v>
                </c:pt>
                <c:pt idx="166981">
                  <c:v>-36.500499999999988</c:v>
                </c:pt>
                <c:pt idx="166982">
                  <c:v>-36.498499999999979</c:v>
                </c:pt>
                <c:pt idx="166983">
                  <c:v>-36.496499999999969</c:v>
                </c:pt>
                <c:pt idx="166984">
                  <c:v>-36.49449999999996</c:v>
                </c:pt>
                <c:pt idx="166985">
                  <c:v>-36.49249999999995</c:v>
                </c:pt>
                <c:pt idx="166986">
                  <c:v>-36.490499999999997</c:v>
                </c:pt>
                <c:pt idx="166987">
                  <c:v>-36.488499999999988</c:v>
                </c:pt>
                <c:pt idx="166988">
                  <c:v>-36.486499999999978</c:v>
                </c:pt>
                <c:pt idx="166989">
                  <c:v>-36.484499999999969</c:v>
                </c:pt>
                <c:pt idx="166990">
                  <c:v>-36.482499999999959</c:v>
                </c:pt>
                <c:pt idx="166991">
                  <c:v>-36.48049999999995</c:v>
                </c:pt>
                <c:pt idx="166992">
                  <c:v>-36.478499999999997</c:v>
                </c:pt>
                <c:pt idx="166993">
                  <c:v>-36.476499999999987</c:v>
                </c:pt>
                <c:pt idx="166994">
                  <c:v>-36.474499999999978</c:v>
                </c:pt>
                <c:pt idx="166995">
                  <c:v>-36.472499999999968</c:v>
                </c:pt>
                <c:pt idx="166996">
                  <c:v>-36.470499999999959</c:v>
                </c:pt>
                <c:pt idx="166997">
                  <c:v>-36.468499999999949</c:v>
                </c:pt>
                <c:pt idx="166998">
                  <c:v>-36.466499999999996</c:v>
                </c:pt>
                <c:pt idx="166999">
                  <c:v>-36.464499999999987</c:v>
                </c:pt>
                <c:pt idx="167000">
                  <c:v>-36.462499999999977</c:v>
                </c:pt>
                <c:pt idx="167001">
                  <c:v>-36.460499999999968</c:v>
                </c:pt>
                <c:pt idx="167002">
                  <c:v>-36.458499999999958</c:v>
                </c:pt>
                <c:pt idx="167003">
                  <c:v>-36.456500000000005</c:v>
                </c:pt>
                <c:pt idx="167004">
                  <c:v>-36.454499999999996</c:v>
                </c:pt>
                <c:pt idx="167005">
                  <c:v>-36.452499999999986</c:v>
                </c:pt>
                <c:pt idx="167006">
                  <c:v>-36.450499999999977</c:v>
                </c:pt>
                <c:pt idx="167007">
                  <c:v>-36.448499999999967</c:v>
                </c:pt>
                <c:pt idx="167008">
                  <c:v>-36.446499999999958</c:v>
                </c:pt>
                <c:pt idx="167009">
                  <c:v>-36.444500000000005</c:v>
                </c:pt>
                <c:pt idx="167010">
                  <c:v>-36.442499999999995</c:v>
                </c:pt>
                <c:pt idx="167011">
                  <c:v>-36.440499999999986</c:v>
                </c:pt>
                <c:pt idx="167012">
                  <c:v>-36.438499999999976</c:v>
                </c:pt>
                <c:pt idx="167013">
                  <c:v>-36.436499999999967</c:v>
                </c:pt>
                <c:pt idx="167014">
                  <c:v>-36.434499999999957</c:v>
                </c:pt>
                <c:pt idx="167015">
                  <c:v>-36.432500000000005</c:v>
                </c:pt>
                <c:pt idx="167016">
                  <c:v>-36.430499999999995</c:v>
                </c:pt>
                <c:pt idx="167017">
                  <c:v>-36.428499999999985</c:v>
                </c:pt>
                <c:pt idx="167018">
                  <c:v>-36.426499999999976</c:v>
                </c:pt>
                <c:pt idx="167019">
                  <c:v>-36.424499999999966</c:v>
                </c:pt>
                <c:pt idx="167020">
                  <c:v>-36.422499999999957</c:v>
                </c:pt>
                <c:pt idx="167021">
                  <c:v>-36.420500000000004</c:v>
                </c:pt>
                <c:pt idx="167022">
                  <c:v>-36.418499999999995</c:v>
                </c:pt>
                <c:pt idx="167023">
                  <c:v>-36.416499999999985</c:v>
                </c:pt>
                <c:pt idx="167024">
                  <c:v>-36.414499999999975</c:v>
                </c:pt>
                <c:pt idx="167025">
                  <c:v>-36.412499999999966</c:v>
                </c:pt>
                <c:pt idx="167026">
                  <c:v>-36.410499999999956</c:v>
                </c:pt>
                <c:pt idx="167027">
                  <c:v>-36.408500000000004</c:v>
                </c:pt>
                <c:pt idx="167028">
                  <c:v>-36.406499999999994</c:v>
                </c:pt>
                <c:pt idx="167029">
                  <c:v>-36.404499999999985</c:v>
                </c:pt>
                <c:pt idx="167030">
                  <c:v>-36.402499999999975</c:v>
                </c:pt>
                <c:pt idx="167031">
                  <c:v>-36.400499999999965</c:v>
                </c:pt>
                <c:pt idx="167032">
                  <c:v>-36.398499999999956</c:v>
                </c:pt>
                <c:pt idx="167033">
                  <c:v>-36.396500000000003</c:v>
                </c:pt>
                <c:pt idx="167034">
                  <c:v>-36.394499999999994</c:v>
                </c:pt>
                <c:pt idx="167035">
                  <c:v>-36.392499999999984</c:v>
                </c:pt>
                <c:pt idx="167036">
                  <c:v>-36.390499999999975</c:v>
                </c:pt>
                <c:pt idx="167037">
                  <c:v>-36.388499999999965</c:v>
                </c:pt>
                <c:pt idx="167038">
                  <c:v>-36.386499999999955</c:v>
                </c:pt>
                <c:pt idx="167039">
                  <c:v>-36.384500000000003</c:v>
                </c:pt>
                <c:pt idx="167040">
                  <c:v>-36.382499999999993</c:v>
                </c:pt>
                <c:pt idx="167041">
                  <c:v>-36.380499999999984</c:v>
                </c:pt>
                <c:pt idx="167042">
                  <c:v>-36.378499999999974</c:v>
                </c:pt>
                <c:pt idx="167043">
                  <c:v>-36.376499999999965</c:v>
                </c:pt>
                <c:pt idx="167044">
                  <c:v>-36.374499999999955</c:v>
                </c:pt>
                <c:pt idx="167045">
                  <c:v>-36.372500000000002</c:v>
                </c:pt>
                <c:pt idx="167046">
                  <c:v>-36.370499999999993</c:v>
                </c:pt>
                <c:pt idx="167047">
                  <c:v>-36.368499999999983</c:v>
                </c:pt>
                <c:pt idx="167048">
                  <c:v>-36.366499999999974</c:v>
                </c:pt>
                <c:pt idx="167049">
                  <c:v>-36.364499999999964</c:v>
                </c:pt>
                <c:pt idx="167050">
                  <c:v>-36.362499999999955</c:v>
                </c:pt>
                <c:pt idx="167051">
                  <c:v>-36.360500000000002</c:v>
                </c:pt>
                <c:pt idx="167052">
                  <c:v>-36.358499999999992</c:v>
                </c:pt>
                <c:pt idx="167053">
                  <c:v>-36.356499999999983</c:v>
                </c:pt>
                <c:pt idx="167054">
                  <c:v>-36.354499999999973</c:v>
                </c:pt>
                <c:pt idx="167055">
                  <c:v>-36.352499999999964</c:v>
                </c:pt>
                <c:pt idx="167056">
                  <c:v>-36.350499999999954</c:v>
                </c:pt>
                <c:pt idx="167057">
                  <c:v>-36.348500000000001</c:v>
                </c:pt>
                <c:pt idx="167058">
                  <c:v>-36.346499999999992</c:v>
                </c:pt>
                <c:pt idx="167059">
                  <c:v>-36.344499999999982</c:v>
                </c:pt>
                <c:pt idx="167060">
                  <c:v>-36.342499999999973</c:v>
                </c:pt>
                <c:pt idx="167061">
                  <c:v>-36.340499999999963</c:v>
                </c:pt>
                <c:pt idx="167062">
                  <c:v>-36.338499999999954</c:v>
                </c:pt>
                <c:pt idx="167063">
                  <c:v>-36.336500000000001</c:v>
                </c:pt>
                <c:pt idx="167064">
                  <c:v>-36.334499999999991</c:v>
                </c:pt>
                <c:pt idx="167065">
                  <c:v>-36.332499999999982</c:v>
                </c:pt>
                <c:pt idx="167066">
                  <c:v>-36.330499999999972</c:v>
                </c:pt>
                <c:pt idx="167067">
                  <c:v>-36.328499999999963</c:v>
                </c:pt>
                <c:pt idx="167068">
                  <c:v>-36.326499999999953</c:v>
                </c:pt>
                <c:pt idx="167069">
                  <c:v>-36.3245</c:v>
                </c:pt>
                <c:pt idx="167070">
                  <c:v>-36.322499999999991</c:v>
                </c:pt>
                <c:pt idx="167071">
                  <c:v>-36.320499999999981</c:v>
                </c:pt>
                <c:pt idx="167072">
                  <c:v>-36.318499999999972</c:v>
                </c:pt>
                <c:pt idx="167073">
                  <c:v>-36.316499999999962</c:v>
                </c:pt>
                <c:pt idx="167074">
                  <c:v>-36.314499999999953</c:v>
                </c:pt>
                <c:pt idx="167075">
                  <c:v>-36.3125</c:v>
                </c:pt>
                <c:pt idx="167076">
                  <c:v>-36.31049999999999</c:v>
                </c:pt>
                <c:pt idx="167077">
                  <c:v>-36.308499999999981</c:v>
                </c:pt>
                <c:pt idx="167078">
                  <c:v>-36.306499999999971</c:v>
                </c:pt>
                <c:pt idx="167079">
                  <c:v>-36.304499999999962</c:v>
                </c:pt>
                <c:pt idx="167080">
                  <c:v>-36.302499999999952</c:v>
                </c:pt>
                <c:pt idx="167081">
                  <c:v>-36.3005</c:v>
                </c:pt>
                <c:pt idx="167082">
                  <c:v>-36.29849999999999</c:v>
                </c:pt>
                <c:pt idx="167083">
                  <c:v>-36.29649999999998</c:v>
                </c:pt>
                <c:pt idx="167084">
                  <c:v>-36.294499999999971</c:v>
                </c:pt>
                <c:pt idx="167085">
                  <c:v>-36.292499999999961</c:v>
                </c:pt>
                <c:pt idx="167086">
                  <c:v>-36.290499999999952</c:v>
                </c:pt>
                <c:pt idx="167087">
                  <c:v>-36.288499999999999</c:v>
                </c:pt>
                <c:pt idx="167088">
                  <c:v>-36.28649999999999</c:v>
                </c:pt>
                <c:pt idx="167089">
                  <c:v>-36.28449999999998</c:v>
                </c:pt>
                <c:pt idx="167090">
                  <c:v>-36.28249999999997</c:v>
                </c:pt>
                <c:pt idx="167091">
                  <c:v>-36.280499999999961</c:v>
                </c:pt>
                <c:pt idx="167092">
                  <c:v>-36.278499999999951</c:v>
                </c:pt>
                <c:pt idx="167093">
                  <c:v>-36.276499999999999</c:v>
                </c:pt>
                <c:pt idx="167094">
                  <c:v>-36.274499999999989</c:v>
                </c:pt>
                <c:pt idx="167095">
                  <c:v>-36.27249999999998</c:v>
                </c:pt>
                <c:pt idx="167096">
                  <c:v>-36.27049999999997</c:v>
                </c:pt>
                <c:pt idx="167097">
                  <c:v>-36.26849999999996</c:v>
                </c:pt>
                <c:pt idx="167098">
                  <c:v>-36.266499999999951</c:v>
                </c:pt>
                <c:pt idx="167099">
                  <c:v>-36.264499999999998</c:v>
                </c:pt>
                <c:pt idx="167100">
                  <c:v>-36.262499999999989</c:v>
                </c:pt>
                <c:pt idx="167101">
                  <c:v>-36.260499999999979</c:v>
                </c:pt>
                <c:pt idx="167102">
                  <c:v>-36.25849999999997</c:v>
                </c:pt>
                <c:pt idx="167103">
                  <c:v>-36.25649999999996</c:v>
                </c:pt>
                <c:pt idx="167104">
                  <c:v>-36.25449999999995</c:v>
                </c:pt>
                <c:pt idx="167105">
                  <c:v>-36.252499999999998</c:v>
                </c:pt>
                <c:pt idx="167106">
                  <c:v>-36.250499999999988</c:v>
                </c:pt>
                <c:pt idx="167107">
                  <c:v>-36.248499999999979</c:v>
                </c:pt>
                <c:pt idx="167108">
                  <c:v>-36.246499999999969</c:v>
                </c:pt>
                <c:pt idx="167109">
                  <c:v>-36.24449999999996</c:v>
                </c:pt>
                <c:pt idx="167110">
                  <c:v>-36.24249999999995</c:v>
                </c:pt>
                <c:pt idx="167111">
                  <c:v>-36.240499999999997</c:v>
                </c:pt>
                <c:pt idx="167112">
                  <c:v>-36.238499999999988</c:v>
                </c:pt>
                <c:pt idx="167113">
                  <c:v>-36.236499999999978</c:v>
                </c:pt>
                <c:pt idx="167114">
                  <c:v>-36.234499999999969</c:v>
                </c:pt>
                <c:pt idx="167115">
                  <c:v>-36.232499999999959</c:v>
                </c:pt>
                <c:pt idx="167116">
                  <c:v>-36.23049999999995</c:v>
                </c:pt>
                <c:pt idx="167117">
                  <c:v>-36.228499999999997</c:v>
                </c:pt>
                <c:pt idx="167118">
                  <c:v>-36.226499999999987</c:v>
                </c:pt>
                <c:pt idx="167119">
                  <c:v>-36.224499999999978</c:v>
                </c:pt>
                <c:pt idx="167120">
                  <c:v>-36.222499999999968</c:v>
                </c:pt>
                <c:pt idx="167121">
                  <c:v>-36.220499999999959</c:v>
                </c:pt>
                <c:pt idx="167122">
                  <c:v>-36.218499999999949</c:v>
                </c:pt>
                <c:pt idx="167123">
                  <c:v>-36.216499999999996</c:v>
                </c:pt>
                <c:pt idx="167124">
                  <c:v>-36.214499999999987</c:v>
                </c:pt>
                <c:pt idx="167125">
                  <c:v>-36.212499999999977</c:v>
                </c:pt>
                <c:pt idx="167126">
                  <c:v>-36.210499999999968</c:v>
                </c:pt>
                <c:pt idx="167127">
                  <c:v>-36.208499999999958</c:v>
                </c:pt>
                <c:pt idx="167128">
                  <c:v>-36.206500000000005</c:v>
                </c:pt>
                <c:pt idx="167129">
                  <c:v>-36.204499999999996</c:v>
                </c:pt>
                <c:pt idx="167130">
                  <c:v>-36.202499999999986</c:v>
                </c:pt>
                <c:pt idx="167131">
                  <c:v>-36.200499999999977</c:v>
                </c:pt>
                <c:pt idx="167132">
                  <c:v>-36.198499999999967</c:v>
                </c:pt>
                <c:pt idx="167133">
                  <c:v>-36.196499999999958</c:v>
                </c:pt>
                <c:pt idx="167134">
                  <c:v>-36.194500000000005</c:v>
                </c:pt>
                <c:pt idx="167135">
                  <c:v>-36.192499999999995</c:v>
                </c:pt>
                <c:pt idx="167136">
                  <c:v>-36.190499999999986</c:v>
                </c:pt>
                <c:pt idx="167137">
                  <c:v>-36.188499999999976</c:v>
                </c:pt>
                <c:pt idx="167138">
                  <c:v>-36.186499999999967</c:v>
                </c:pt>
                <c:pt idx="167139">
                  <c:v>-36.184499999999957</c:v>
                </c:pt>
                <c:pt idx="167140">
                  <c:v>-36.182500000000005</c:v>
                </c:pt>
                <c:pt idx="167141">
                  <c:v>-36.180499999999995</c:v>
                </c:pt>
                <c:pt idx="167142">
                  <c:v>-36.178499999999985</c:v>
                </c:pt>
                <c:pt idx="167143">
                  <c:v>-36.176499999999976</c:v>
                </c:pt>
                <c:pt idx="167144">
                  <c:v>-36.174499999999966</c:v>
                </c:pt>
                <c:pt idx="167145">
                  <c:v>-36.172499999999957</c:v>
                </c:pt>
                <c:pt idx="167146">
                  <c:v>-36.170500000000004</c:v>
                </c:pt>
                <c:pt idx="167147">
                  <c:v>-36.168499999999995</c:v>
                </c:pt>
                <c:pt idx="167148">
                  <c:v>-36.166499999999985</c:v>
                </c:pt>
                <c:pt idx="167149">
                  <c:v>-36.164499999999975</c:v>
                </c:pt>
                <c:pt idx="167150">
                  <c:v>-36.162499999999966</c:v>
                </c:pt>
                <c:pt idx="167151">
                  <c:v>-36.160499999999956</c:v>
                </c:pt>
                <c:pt idx="167152">
                  <c:v>-36.158500000000004</c:v>
                </c:pt>
                <c:pt idx="167153">
                  <c:v>-36.156499999999994</c:v>
                </c:pt>
                <c:pt idx="167154">
                  <c:v>-36.154499999999985</c:v>
                </c:pt>
                <c:pt idx="167155">
                  <c:v>-36.152499999999975</c:v>
                </c:pt>
                <c:pt idx="167156">
                  <c:v>-36.150499999999965</c:v>
                </c:pt>
                <c:pt idx="167157">
                  <c:v>-36.148499999999956</c:v>
                </c:pt>
                <c:pt idx="167158">
                  <c:v>-36.146500000000003</c:v>
                </c:pt>
                <c:pt idx="167159">
                  <c:v>-36.144499999999994</c:v>
                </c:pt>
                <c:pt idx="167160">
                  <c:v>-36.142499999999984</c:v>
                </c:pt>
                <c:pt idx="167161">
                  <c:v>-36.140499999999975</c:v>
                </c:pt>
                <c:pt idx="167162">
                  <c:v>-36.138499999999965</c:v>
                </c:pt>
                <c:pt idx="167163">
                  <c:v>-36.136499999999955</c:v>
                </c:pt>
                <c:pt idx="167164">
                  <c:v>-36.134500000000003</c:v>
                </c:pt>
                <c:pt idx="167165">
                  <c:v>-36.132499999999993</c:v>
                </c:pt>
                <c:pt idx="167166">
                  <c:v>-36.130499999999984</c:v>
                </c:pt>
                <c:pt idx="167167">
                  <c:v>-36.128499999999974</c:v>
                </c:pt>
                <c:pt idx="167168">
                  <c:v>-36.126499999999965</c:v>
                </c:pt>
                <c:pt idx="167169">
                  <c:v>-36.124499999999955</c:v>
                </c:pt>
                <c:pt idx="167170">
                  <c:v>-36.122500000000002</c:v>
                </c:pt>
                <c:pt idx="167171">
                  <c:v>-36.120499999999993</c:v>
                </c:pt>
                <c:pt idx="167172">
                  <c:v>-36.118499999999983</c:v>
                </c:pt>
                <c:pt idx="167173">
                  <c:v>-36.116499999999974</c:v>
                </c:pt>
                <c:pt idx="167174">
                  <c:v>-36.114499999999964</c:v>
                </c:pt>
                <c:pt idx="167175">
                  <c:v>-36.112499999999955</c:v>
                </c:pt>
                <c:pt idx="167176">
                  <c:v>-36.110500000000002</c:v>
                </c:pt>
                <c:pt idx="167177">
                  <c:v>-36.108499999999992</c:v>
                </c:pt>
                <c:pt idx="167178">
                  <c:v>-36.106499999999983</c:v>
                </c:pt>
                <c:pt idx="167179">
                  <c:v>-36.104499999999973</c:v>
                </c:pt>
                <c:pt idx="167180">
                  <c:v>-36.102499999999964</c:v>
                </c:pt>
                <c:pt idx="167181">
                  <c:v>-36.100499999999954</c:v>
                </c:pt>
                <c:pt idx="167182">
                  <c:v>-36.098500000000001</c:v>
                </c:pt>
                <c:pt idx="167183">
                  <c:v>-36.096499999999992</c:v>
                </c:pt>
                <c:pt idx="167184">
                  <c:v>-36.094499999999982</c:v>
                </c:pt>
                <c:pt idx="167185">
                  <c:v>-36.092499999999973</c:v>
                </c:pt>
                <c:pt idx="167186">
                  <c:v>-36.090499999999963</c:v>
                </c:pt>
                <c:pt idx="167187">
                  <c:v>-36.088499999999954</c:v>
                </c:pt>
                <c:pt idx="167188">
                  <c:v>-36.086500000000001</c:v>
                </c:pt>
                <c:pt idx="167189">
                  <c:v>-36.084499999999991</c:v>
                </c:pt>
                <c:pt idx="167190">
                  <c:v>-36.082499999999982</c:v>
                </c:pt>
                <c:pt idx="167191">
                  <c:v>-36.080499999999972</c:v>
                </c:pt>
                <c:pt idx="167192">
                  <c:v>-36.078499999999963</c:v>
                </c:pt>
                <c:pt idx="167193">
                  <c:v>-36.076499999999953</c:v>
                </c:pt>
                <c:pt idx="167194">
                  <c:v>-36.0745</c:v>
                </c:pt>
                <c:pt idx="167195">
                  <c:v>-36.072499999999991</c:v>
                </c:pt>
                <c:pt idx="167196">
                  <c:v>-36.070499999999981</c:v>
                </c:pt>
                <c:pt idx="167197">
                  <c:v>-36.068499999999972</c:v>
                </c:pt>
                <c:pt idx="167198">
                  <c:v>-36.066499999999962</c:v>
                </c:pt>
                <c:pt idx="167199">
                  <c:v>-36.064499999999953</c:v>
                </c:pt>
                <c:pt idx="167200">
                  <c:v>-36.0625</c:v>
                </c:pt>
                <c:pt idx="167201">
                  <c:v>-36.06049999999999</c:v>
                </c:pt>
                <c:pt idx="167202">
                  <c:v>-36.058499999999981</c:v>
                </c:pt>
                <c:pt idx="167203">
                  <c:v>-36.056499999999971</c:v>
                </c:pt>
                <c:pt idx="167204">
                  <c:v>-36.054499999999962</c:v>
                </c:pt>
                <c:pt idx="167205">
                  <c:v>-36.052499999999952</c:v>
                </c:pt>
                <c:pt idx="167206">
                  <c:v>-36.0505</c:v>
                </c:pt>
                <c:pt idx="167207">
                  <c:v>-36.04849999999999</c:v>
                </c:pt>
                <c:pt idx="167208">
                  <c:v>-36.04649999999998</c:v>
                </c:pt>
                <c:pt idx="167209">
                  <c:v>-36.044499999999971</c:v>
                </c:pt>
                <c:pt idx="167210">
                  <c:v>-36.042499999999961</c:v>
                </c:pt>
                <c:pt idx="167211">
                  <c:v>-36.040499999999952</c:v>
                </c:pt>
                <c:pt idx="167212">
                  <c:v>-36.038499999999999</c:v>
                </c:pt>
                <c:pt idx="167213">
                  <c:v>-36.03649999999999</c:v>
                </c:pt>
                <c:pt idx="167214">
                  <c:v>-36.03449999999998</c:v>
                </c:pt>
                <c:pt idx="167215">
                  <c:v>-36.03249999999997</c:v>
                </c:pt>
                <c:pt idx="167216">
                  <c:v>-36.030499999999961</c:v>
                </c:pt>
                <c:pt idx="167217">
                  <c:v>-36.028499999999951</c:v>
                </c:pt>
                <c:pt idx="167218">
                  <c:v>-36.026499999999999</c:v>
                </c:pt>
                <c:pt idx="167219">
                  <c:v>-36.024499999999989</c:v>
                </c:pt>
                <c:pt idx="167220">
                  <c:v>-36.02249999999998</c:v>
                </c:pt>
                <c:pt idx="167221">
                  <c:v>-36.02049999999997</c:v>
                </c:pt>
                <c:pt idx="167222">
                  <c:v>-36.01849999999996</c:v>
                </c:pt>
                <c:pt idx="167223">
                  <c:v>-36.016499999999951</c:v>
                </c:pt>
                <c:pt idx="167224">
                  <c:v>-36.014499999999998</c:v>
                </c:pt>
                <c:pt idx="167225">
                  <c:v>-36.012499999999989</c:v>
                </c:pt>
                <c:pt idx="167226">
                  <c:v>-36.010499999999979</c:v>
                </c:pt>
                <c:pt idx="167227">
                  <c:v>-36.00849999999997</c:v>
                </c:pt>
                <c:pt idx="167228">
                  <c:v>-36.00649999999996</c:v>
                </c:pt>
                <c:pt idx="167229">
                  <c:v>-36.00449999999995</c:v>
                </c:pt>
                <c:pt idx="167230">
                  <c:v>-36.002499999999998</c:v>
                </c:pt>
                <c:pt idx="167231">
                  <c:v>-36.000499999999988</c:v>
                </c:pt>
                <c:pt idx="167232">
                  <c:v>-35.998499999999979</c:v>
                </c:pt>
                <c:pt idx="167233">
                  <c:v>-35.996499999999969</c:v>
                </c:pt>
                <c:pt idx="167234">
                  <c:v>-35.99449999999996</c:v>
                </c:pt>
                <c:pt idx="167235">
                  <c:v>-35.99249999999995</c:v>
                </c:pt>
                <c:pt idx="167236">
                  <c:v>-35.990499999999997</c:v>
                </c:pt>
                <c:pt idx="167237">
                  <c:v>-35.988499999999988</c:v>
                </c:pt>
                <c:pt idx="167238">
                  <c:v>-35.986499999999978</c:v>
                </c:pt>
                <c:pt idx="167239">
                  <c:v>-35.984499999999969</c:v>
                </c:pt>
                <c:pt idx="167240">
                  <c:v>-35.982499999999959</c:v>
                </c:pt>
                <c:pt idx="167241">
                  <c:v>-35.98049999999995</c:v>
                </c:pt>
                <c:pt idx="167242">
                  <c:v>-35.978499999999997</c:v>
                </c:pt>
                <c:pt idx="167243">
                  <c:v>-35.976499999999987</c:v>
                </c:pt>
                <c:pt idx="167244">
                  <c:v>-35.974499999999978</c:v>
                </c:pt>
                <c:pt idx="167245">
                  <c:v>-35.972499999999968</c:v>
                </c:pt>
                <c:pt idx="167246">
                  <c:v>-35.970499999999959</c:v>
                </c:pt>
                <c:pt idx="167247">
                  <c:v>-35.968499999999949</c:v>
                </c:pt>
                <c:pt idx="167248">
                  <c:v>-35.966499999999996</c:v>
                </c:pt>
                <c:pt idx="167249">
                  <c:v>-35.964499999999987</c:v>
                </c:pt>
                <c:pt idx="167250">
                  <c:v>-35.962499999999977</c:v>
                </c:pt>
                <c:pt idx="167251">
                  <c:v>-35.960499999999968</c:v>
                </c:pt>
                <c:pt idx="167252">
                  <c:v>-35.958499999999958</c:v>
                </c:pt>
                <c:pt idx="167253">
                  <c:v>-35.956500000000005</c:v>
                </c:pt>
                <c:pt idx="167254">
                  <c:v>-35.954499999999996</c:v>
                </c:pt>
                <c:pt idx="167255">
                  <c:v>-35.952499999999986</c:v>
                </c:pt>
                <c:pt idx="167256">
                  <c:v>-35.950499999999977</c:v>
                </c:pt>
                <c:pt idx="167257">
                  <c:v>-35.948499999999967</c:v>
                </c:pt>
                <c:pt idx="167258">
                  <c:v>-35.946499999999958</c:v>
                </c:pt>
                <c:pt idx="167259">
                  <c:v>-35.944500000000005</c:v>
                </c:pt>
                <c:pt idx="167260">
                  <c:v>-35.942499999999995</c:v>
                </c:pt>
                <c:pt idx="167261">
                  <c:v>-35.940499999999986</c:v>
                </c:pt>
                <c:pt idx="167262">
                  <c:v>-35.938499999999976</c:v>
                </c:pt>
                <c:pt idx="167263">
                  <c:v>-35.936499999999967</c:v>
                </c:pt>
                <c:pt idx="167264">
                  <c:v>-35.934499999999957</c:v>
                </c:pt>
                <c:pt idx="167265">
                  <c:v>-35.932500000000005</c:v>
                </c:pt>
                <c:pt idx="167266">
                  <c:v>-35.930499999999995</c:v>
                </c:pt>
                <c:pt idx="167267">
                  <c:v>-35.928499999999985</c:v>
                </c:pt>
                <c:pt idx="167268">
                  <c:v>-35.926499999999976</c:v>
                </c:pt>
                <c:pt idx="167269">
                  <c:v>-35.924499999999966</c:v>
                </c:pt>
                <c:pt idx="167270">
                  <c:v>-35.922499999999957</c:v>
                </c:pt>
                <c:pt idx="167271">
                  <c:v>-35.920500000000004</c:v>
                </c:pt>
                <c:pt idx="167272">
                  <c:v>-35.918499999999995</c:v>
                </c:pt>
                <c:pt idx="167273">
                  <c:v>-35.916499999999985</c:v>
                </c:pt>
                <c:pt idx="167274">
                  <c:v>-35.914499999999975</c:v>
                </c:pt>
                <c:pt idx="167275">
                  <c:v>-35.912499999999966</c:v>
                </c:pt>
                <c:pt idx="167276">
                  <c:v>-35.910499999999956</c:v>
                </c:pt>
                <c:pt idx="167277">
                  <c:v>-35.908500000000004</c:v>
                </c:pt>
                <c:pt idx="167278">
                  <c:v>-35.906499999999994</c:v>
                </c:pt>
                <c:pt idx="167279">
                  <c:v>-35.904499999999985</c:v>
                </c:pt>
                <c:pt idx="167280">
                  <c:v>-35.902499999999975</c:v>
                </c:pt>
                <c:pt idx="167281">
                  <c:v>-35.900499999999965</c:v>
                </c:pt>
                <c:pt idx="167282">
                  <c:v>-35.898499999999956</c:v>
                </c:pt>
                <c:pt idx="167283">
                  <c:v>-35.896500000000003</c:v>
                </c:pt>
                <c:pt idx="167284">
                  <c:v>-35.894499999999994</c:v>
                </c:pt>
                <c:pt idx="167285">
                  <c:v>-35.892499999999984</c:v>
                </c:pt>
                <c:pt idx="167286">
                  <c:v>-35.890499999999975</c:v>
                </c:pt>
                <c:pt idx="167287">
                  <c:v>-35.888499999999965</c:v>
                </c:pt>
                <c:pt idx="167288">
                  <c:v>-35.886499999999955</c:v>
                </c:pt>
                <c:pt idx="167289">
                  <c:v>-35.884500000000003</c:v>
                </c:pt>
                <c:pt idx="167290">
                  <c:v>-35.882499999999993</c:v>
                </c:pt>
                <c:pt idx="167291">
                  <c:v>-35.880499999999984</c:v>
                </c:pt>
                <c:pt idx="167292">
                  <c:v>-35.878499999999974</c:v>
                </c:pt>
                <c:pt idx="167293">
                  <c:v>-35.876499999999965</c:v>
                </c:pt>
                <c:pt idx="167294">
                  <c:v>-35.874499999999955</c:v>
                </c:pt>
                <c:pt idx="167295">
                  <c:v>-35.872500000000002</c:v>
                </c:pt>
                <c:pt idx="167296">
                  <c:v>-35.870499999999993</c:v>
                </c:pt>
                <c:pt idx="167297">
                  <c:v>-35.868499999999983</c:v>
                </c:pt>
                <c:pt idx="167298">
                  <c:v>-35.866499999999974</c:v>
                </c:pt>
                <c:pt idx="167299">
                  <c:v>-35.864499999999964</c:v>
                </c:pt>
                <c:pt idx="167300">
                  <c:v>-35.862499999999955</c:v>
                </c:pt>
                <c:pt idx="167301">
                  <c:v>-35.860500000000002</c:v>
                </c:pt>
                <c:pt idx="167302">
                  <c:v>-35.858499999999992</c:v>
                </c:pt>
                <c:pt idx="167303">
                  <c:v>-35.856499999999983</c:v>
                </c:pt>
                <c:pt idx="167304">
                  <c:v>-35.854499999999973</c:v>
                </c:pt>
                <c:pt idx="167305">
                  <c:v>-35.852499999999964</c:v>
                </c:pt>
                <c:pt idx="167306">
                  <c:v>-35.850499999999954</c:v>
                </c:pt>
                <c:pt idx="167307">
                  <c:v>-35.848500000000001</c:v>
                </c:pt>
                <c:pt idx="167308">
                  <c:v>-35.846499999999992</c:v>
                </c:pt>
                <c:pt idx="167309">
                  <c:v>-35.844499999999982</c:v>
                </c:pt>
                <c:pt idx="167310">
                  <c:v>-35.842499999999973</c:v>
                </c:pt>
                <c:pt idx="167311">
                  <c:v>-35.840499999999963</c:v>
                </c:pt>
                <c:pt idx="167312">
                  <c:v>-35.838499999999954</c:v>
                </c:pt>
                <c:pt idx="167313">
                  <c:v>-35.836500000000001</c:v>
                </c:pt>
                <c:pt idx="167314">
                  <c:v>-35.834499999999991</c:v>
                </c:pt>
                <c:pt idx="167315">
                  <c:v>-35.832499999999982</c:v>
                </c:pt>
                <c:pt idx="167316">
                  <c:v>-35.830499999999972</c:v>
                </c:pt>
                <c:pt idx="167317">
                  <c:v>-35.828499999999963</c:v>
                </c:pt>
                <c:pt idx="167318">
                  <c:v>-35.826499999999953</c:v>
                </c:pt>
                <c:pt idx="167319">
                  <c:v>-35.8245</c:v>
                </c:pt>
                <c:pt idx="167320">
                  <c:v>-35.822499999999991</c:v>
                </c:pt>
                <c:pt idx="167321">
                  <c:v>-35.820499999999981</c:v>
                </c:pt>
                <c:pt idx="167322">
                  <c:v>-35.818499999999972</c:v>
                </c:pt>
                <c:pt idx="167323">
                  <c:v>-35.816499999999962</c:v>
                </c:pt>
                <c:pt idx="167324">
                  <c:v>-35.814499999999953</c:v>
                </c:pt>
                <c:pt idx="167325">
                  <c:v>-35.8125</c:v>
                </c:pt>
                <c:pt idx="167326">
                  <c:v>-35.81049999999999</c:v>
                </c:pt>
                <c:pt idx="167327">
                  <c:v>-35.808499999999981</c:v>
                </c:pt>
                <c:pt idx="167328">
                  <c:v>-35.806499999999971</c:v>
                </c:pt>
                <c:pt idx="167329">
                  <c:v>-35.804499999999962</c:v>
                </c:pt>
                <c:pt idx="167330">
                  <c:v>-35.802499999999952</c:v>
                </c:pt>
                <c:pt idx="167331">
                  <c:v>-35.8005</c:v>
                </c:pt>
                <c:pt idx="167332">
                  <c:v>-35.79849999999999</c:v>
                </c:pt>
                <c:pt idx="167333">
                  <c:v>-35.79649999999998</c:v>
                </c:pt>
                <c:pt idx="167334">
                  <c:v>-35.794499999999971</c:v>
                </c:pt>
                <c:pt idx="167335">
                  <c:v>-35.792499999999961</c:v>
                </c:pt>
                <c:pt idx="167336">
                  <c:v>-35.790499999999952</c:v>
                </c:pt>
                <c:pt idx="167337">
                  <c:v>-35.788499999999999</c:v>
                </c:pt>
                <c:pt idx="167338">
                  <c:v>-35.78649999999999</c:v>
                </c:pt>
                <c:pt idx="167339">
                  <c:v>-35.78449999999998</c:v>
                </c:pt>
                <c:pt idx="167340">
                  <c:v>-35.78249999999997</c:v>
                </c:pt>
                <c:pt idx="167341">
                  <c:v>-35.780499999999961</c:v>
                </c:pt>
                <c:pt idx="167342">
                  <c:v>-35.778499999999951</c:v>
                </c:pt>
                <c:pt idx="167343">
                  <c:v>-35.776499999999999</c:v>
                </c:pt>
                <c:pt idx="167344">
                  <c:v>-35.774499999999989</c:v>
                </c:pt>
                <c:pt idx="167345">
                  <c:v>-35.77249999999998</c:v>
                </c:pt>
                <c:pt idx="167346">
                  <c:v>-35.77049999999997</c:v>
                </c:pt>
                <c:pt idx="167347">
                  <c:v>-35.76849999999996</c:v>
                </c:pt>
                <c:pt idx="167348">
                  <c:v>-35.766499999999951</c:v>
                </c:pt>
                <c:pt idx="167349">
                  <c:v>-35.764499999999998</c:v>
                </c:pt>
                <c:pt idx="167350">
                  <c:v>-35.762499999999989</c:v>
                </c:pt>
                <c:pt idx="167351">
                  <c:v>-35.760499999999979</c:v>
                </c:pt>
                <c:pt idx="167352">
                  <c:v>-35.75849999999997</c:v>
                </c:pt>
                <c:pt idx="167353">
                  <c:v>-35.75649999999996</c:v>
                </c:pt>
                <c:pt idx="167354">
                  <c:v>-35.75449999999995</c:v>
                </c:pt>
                <c:pt idx="167355">
                  <c:v>-35.752499999999998</c:v>
                </c:pt>
                <c:pt idx="167356">
                  <c:v>-35.750499999999988</c:v>
                </c:pt>
                <c:pt idx="167357">
                  <c:v>-35.748499999999979</c:v>
                </c:pt>
                <c:pt idx="167358">
                  <c:v>-35.746499999999969</c:v>
                </c:pt>
                <c:pt idx="167359">
                  <c:v>-35.74449999999996</c:v>
                </c:pt>
                <c:pt idx="167360">
                  <c:v>-35.74249999999995</c:v>
                </c:pt>
                <c:pt idx="167361">
                  <c:v>-35.740499999999997</c:v>
                </c:pt>
                <c:pt idx="167362">
                  <c:v>-35.738499999999988</c:v>
                </c:pt>
                <c:pt idx="167363">
                  <c:v>-35.736499999999978</c:v>
                </c:pt>
                <c:pt idx="167364">
                  <c:v>-35.734499999999969</c:v>
                </c:pt>
                <c:pt idx="167365">
                  <c:v>-35.732499999999959</c:v>
                </c:pt>
                <c:pt idx="167366">
                  <c:v>-35.73049999999995</c:v>
                </c:pt>
                <c:pt idx="167367">
                  <c:v>-35.728499999999997</c:v>
                </c:pt>
                <c:pt idx="167368">
                  <c:v>-35.726499999999987</c:v>
                </c:pt>
                <c:pt idx="167369">
                  <c:v>-35.724499999999978</c:v>
                </c:pt>
                <c:pt idx="167370">
                  <c:v>-35.722499999999968</c:v>
                </c:pt>
                <c:pt idx="167371">
                  <c:v>-35.720499999999959</c:v>
                </c:pt>
                <c:pt idx="167372">
                  <c:v>-35.718499999999949</c:v>
                </c:pt>
                <c:pt idx="167373">
                  <c:v>-35.716499999999996</c:v>
                </c:pt>
                <c:pt idx="167374">
                  <c:v>-35.714499999999987</c:v>
                </c:pt>
                <c:pt idx="167375">
                  <c:v>-35.712499999999977</c:v>
                </c:pt>
                <c:pt idx="167376">
                  <c:v>-35.710499999999968</c:v>
                </c:pt>
                <c:pt idx="167377">
                  <c:v>-35.708499999999958</c:v>
                </c:pt>
                <c:pt idx="167378">
                  <c:v>-35.706500000000005</c:v>
                </c:pt>
                <c:pt idx="167379">
                  <c:v>-35.704499999999996</c:v>
                </c:pt>
                <c:pt idx="167380">
                  <c:v>-35.702499999999986</c:v>
                </c:pt>
                <c:pt idx="167381">
                  <c:v>-35.700499999999977</c:v>
                </c:pt>
                <c:pt idx="167382">
                  <c:v>-35.698499999999967</c:v>
                </c:pt>
                <c:pt idx="167383">
                  <c:v>-35.696499999999958</c:v>
                </c:pt>
                <c:pt idx="167384">
                  <c:v>-35.694500000000005</c:v>
                </c:pt>
                <c:pt idx="167385">
                  <c:v>-35.692499999999995</c:v>
                </c:pt>
                <c:pt idx="167386">
                  <c:v>-35.690499999999986</c:v>
                </c:pt>
                <c:pt idx="167387">
                  <c:v>-35.688499999999976</c:v>
                </c:pt>
                <c:pt idx="167388">
                  <c:v>-35.686499999999967</c:v>
                </c:pt>
                <c:pt idx="167389">
                  <c:v>-35.684499999999957</c:v>
                </c:pt>
                <c:pt idx="167390">
                  <c:v>-35.682500000000005</c:v>
                </c:pt>
                <c:pt idx="167391">
                  <c:v>-35.680499999999995</c:v>
                </c:pt>
                <c:pt idx="167392">
                  <c:v>-35.678499999999985</c:v>
                </c:pt>
                <c:pt idx="167393">
                  <c:v>-35.676499999999976</c:v>
                </c:pt>
                <c:pt idx="167394">
                  <c:v>-35.674499999999966</c:v>
                </c:pt>
                <c:pt idx="167395">
                  <c:v>-35.672499999999957</c:v>
                </c:pt>
                <c:pt idx="167396">
                  <c:v>-35.670500000000004</c:v>
                </c:pt>
                <c:pt idx="167397">
                  <c:v>-35.668499999999995</c:v>
                </c:pt>
                <c:pt idx="167398">
                  <c:v>-35.666499999999985</c:v>
                </c:pt>
                <c:pt idx="167399">
                  <c:v>-35.664499999999975</c:v>
                </c:pt>
                <c:pt idx="167400">
                  <c:v>-35.662499999999966</c:v>
                </c:pt>
                <c:pt idx="167401">
                  <c:v>-35.660499999999956</c:v>
                </c:pt>
                <c:pt idx="167402">
                  <c:v>-35.658500000000004</c:v>
                </c:pt>
                <c:pt idx="167403">
                  <c:v>-35.656499999999994</c:v>
                </c:pt>
                <c:pt idx="167404">
                  <c:v>-35.654499999999985</c:v>
                </c:pt>
                <c:pt idx="167405">
                  <c:v>-35.652499999999975</c:v>
                </c:pt>
                <c:pt idx="167406">
                  <c:v>-35.650499999999965</c:v>
                </c:pt>
                <c:pt idx="167407">
                  <c:v>-35.648499999999956</c:v>
                </c:pt>
                <c:pt idx="167408">
                  <c:v>-35.646500000000003</c:v>
                </c:pt>
                <c:pt idx="167409">
                  <c:v>-35.644499999999994</c:v>
                </c:pt>
                <c:pt idx="167410">
                  <c:v>-35.642499999999984</c:v>
                </c:pt>
                <c:pt idx="167411">
                  <c:v>-35.640499999999975</c:v>
                </c:pt>
                <c:pt idx="167412">
                  <c:v>-35.638499999999965</c:v>
                </c:pt>
                <c:pt idx="167413">
                  <c:v>-35.636499999999955</c:v>
                </c:pt>
                <c:pt idx="167414">
                  <c:v>-35.634500000000003</c:v>
                </c:pt>
                <c:pt idx="167415">
                  <c:v>-35.632499999999993</c:v>
                </c:pt>
                <c:pt idx="167416">
                  <c:v>-35.630499999999984</c:v>
                </c:pt>
                <c:pt idx="167417">
                  <c:v>-35.628499999999974</c:v>
                </c:pt>
                <c:pt idx="167418">
                  <c:v>-35.626499999999965</c:v>
                </c:pt>
                <c:pt idx="167419">
                  <c:v>-35.624499999999955</c:v>
                </c:pt>
                <c:pt idx="167420">
                  <c:v>-35.622500000000002</c:v>
                </c:pt>
                <c:pt idx="167421">
                  <c:v>-35.620499999999993</c:v>
                </c:pt>
                <c:pt idx="167422">
                  <c:v>-35.618499999999983</c:v>
                </c:pt>
                <c:pt idx="167423">
                  <c:v>-35.616499999999974</c:v>
                </c:pt>
                <c:pt idx="167424">
                  <c:v>-35.614499999999964</c:v>
                </c:pt>
                <c:pt idx="167425">
                  <c:v>-35.612499999999955</c:v>
                </c:pt>
                <c:pt idx="167426">
                  <c:v>-35.610500000000002</c:v>
                </c:pt>
                <c:pt idx="167427">
                  <c:v>-35.608499999999992</c:v>
                </c:pt>
                <c:pt idx="167428">
                  <c:v>-35.606499999999983</c:v>
                </c:pt>
                <c:pt idx="167429">
                  <c:v>-35.604499999999973</c:v>
                </c:pt>
                <c:pt idx="167430">
                  <c:v>-35.602499999999964</c:v>
                </c:pt>
                <c:pt idx="167431">
                  <c:v>-35.600499999999954</c:v>
                </c:pt>
                <c:pt idx="167432">
                  <c:v>-35.598500000000001</c:v>
                </c:pt>
                <c:pt idx="167433">
                  <c:v>-35.596499999999992</c:v>
                </c:pt>
                <c:pt idx="167434">
                  <c:v>-35.594499999999982</c:v>
                </c:pt>
                <c:pt idx="167435">
                  <c:v>-35.592499999999973</c:v>
                </c:pt>
                <c:pt idx="167436">
                  <c:v>-35.590499999999963</c:v>
                </c:pt>
                <c:pt idx="167437">
                  <c:v>-35.588499999999954</c:v>
                </c:pt>
                <c:pt idx="167438">
                  <c:v>-35.586500000000001</c:v>
                </c:pt>
                <c:pt idx="167439">
                  <c:v>-35.584499999999991</c:v>
                </c:pt>
                <c:pt idx="167440">
                  <c:v>-35.582499999999982</c:v>
                </c:pt>
                <c:pt idx="167441">
                  <c:v>-35.580499999999972</c:v>
                </c:pt>
                <c:pt idx="167442">
                  <c:v>-35.578499999999963</c:v>
                </c:pt>
                <c:pt idx="167443">
                  <c:v>-35.576499999999953</c:v>
                </c:pt>
                <c:pt idx="167444">
                  <c:v>-35.5745</c:v>
                </c:pt>
                <c:pt idx="167445">
                  <c:v>-35.572499999999991</c:v>
                </c:pt>
                <c:pt idx="167446">
                  <c:v>-35.570499999999981</c:v>
                </c:pt>
                <c:pt idx="167447">
                  <c:v>-35.568499999999972</c:v>
                </c:pt>
                <c:pt idx="167448">
                  <c:v>-35.566499999999962</c:v>
                </c:pt>
                <c:pt idx="167449">
                  <c:v>-35.564499999999953</c:v>
                </c:pt>
                <c:pt idx="167450">
                  <c:v>-35.5625</c:v>
                </c:pt>
                <c:pt idx="167451">
                  <c:v>-35.56049999999999</c:v>
                </c:pt>
                <c:pt idx="167452">
                  <c:v>-35.558499999999981</c:v>
                </c:pt>
                <c:pt idx="167453">
                  <c:v>-35.556499999999971</c:v>
                </c:pt>
                <c:pt idx="167454">
                  <c:v>-35.554499999999962</c:v>
                </c:pt>
                <c:pt idx="167455">
                  <c:v>-35.552499999999952</c:v>
                </c:pt>
                <c:pt idx="167456">
                  <c:v>-35.5505</c:v>
                </c:pt>
                <c:pt idx="167457">
                  <c:v>-35.54849999999999</c:v>
                </c:pt>
                <c:pt idx="167458">
                  <c:v>-35.54649999999998</c:v>
                </c:pt>
                <c:pt idx="167459">
                  <c:v>-35.544499999999971</c:v>
                </c:pt>
                <c:pt idx="167460">
                  <c:v>-35.542499999999961</c:v>
                </c:pt>
                <c:pt idx="167461">
                  <c:v>-35.540499999999952</c:v>
                </c:pt>
                <c:pt idx="167462">
                  <c:v>-35.538499999999999</c:v>
                </c:pt>
                <c:pt idx="167463">
                  <c:v>-35.53649999999999</c:v>
                </c:pt>
                <c:pt idx="167464">
                  <c:v>-35.53449999999998</c:v>
                </c:pt>
                <c:pt idx="167465">
                  <c:v>-35.53249999999997</c:v>
                </c:pt>
                <c:pt idx="167466">
                  <c:v>-35.530499999999961</c:v>
                </c:pt>
                <c:pt idx="167467">
                  <c:v>-35.528499999999951</c:v>
                </c:pt>
                <c:pt idx="167468">
                  <c:v>-35.526499999999999</c:v>
                </c:pt>
                <c:pt idx="167469">
                  <c:v>-35.524499999999989</c:v>
                </c:pt>
                <c:pt idx="167470">
                  <c:v>-35.52249999999998</c:v>
                </c:pt>
                <c:pt idx="167471">
                  <c:v>-35.52049999999997</c:v>
                </c:pt>
                <c:pt idx="167472">
                  <c:v>-35.51849999999996</c:v>
                </c:pt>
                <c:pt idx="167473">
                  <c:v>-35.516499999999951</c:v>
                </c:pt>
                <c:pt idx="167474">
                  <c:v>-35.514499999999998</c:v>
                </c:pt>
                <c:pt idx="167475">
                  <c:v>-35.512499999999989</c:v>
                </c:pt>
                <c:pt idx="167476">
                  <c:v>-35.510499999999979</c:v>
                </c:pt>
                <c:pt idx="167477">
                  <c:v>-35.50849999999997</c:v>
                </c:pt>
                <c:pt idx="167478">
                  <c:v>-35.50649999999996</c:v>
                </c:pt>
                <c:pt idx="167479">
                  <c:v>-35.50449999999995</c:v>
                </c:pt>
                <c:pt idx="167480">
                  <c:v>-35.502499999999998</c:v>
                </c:pt>
                <c:pt idx="167481">
                  <c:v>-35.500499999999988</c:v>
                </c:pt>
                <c:pt idx="167482">
                  <c:v>-35.498499999999979</c:v>
                </c:pt>
                <c:pt idx="167483">
                  <c:v>-35.496499999999969</c:v>
                </c:pt>
                <c:pt idx="167484">
                  <c:v>-35.49449999999996</c:v>
                </c:pt>
                <c:pt idx="167485">
                  <c:v>-35.49249999999995</c:v>
                </c:pt>
                <c:pt idx="167486">
                  <c:v>-35.490499999999997</c:v>
                </c:pt>
                <c:pt idx="167487">
                  <c:v>-35.488499999999988</c:v>
                </c:pt>
                <c:pt idx="167488">
                  <c:v>-35.486499999999978</c:v>
                </c:pt>
                <c:pt idx="167489">
                  <c:v>-35.484499999999969</c:v>
                </c:pt>
                <c:pt idx="167490">
                  <c:v>-35.482499999999959</c:v>
                </c:pt>
                <c:pt idx="167491">
                  <c:v>-35.48049999999995</c:v>
                </c:pt>
                <c:pt idx="167492">
                  <c:v>-35.478499999999997</c:v>
                </c:pt>
                <c:pt idx="167493">
                  <c:v>-35.476499999999987</c:v>
                </c:pt>
                <c:pt idx="167494">
                  <c:v>-35.474499999999978</c:v>
                </c:pt>
                <c:pt idx="167495">
                  <c:v>-35.472499999999968</c:v>
                </c:pt>
                <c:pt idx="167496">
                  <c:v>-35.470499999999959</c:v>
                </c:pt>
                <c:pt idx="167497">
                  <c:v>-35.468499999999949</c:v>
                </c:pt>
                <c:pt idx="167498">
                  <c:v>-35.466499999999996</c:v>
                </c:pt>
                <c:pt idx="167499">
                  <c:v>-35.464499999999987</c:v>
                </c:pt>
                <c:pt idx="167500">
                  <c:v>-35.462499999999977</c:v>
                </c:pt>
                <c:pt idx="167501">
                  <c:v>-35.460499999999968</c:v>
                </c:pt>
                <c:pt idx="167502">
                  <c:v>-35.458499999999958</c:v>
                </c:pt>
                <c:pt idx="167503">
                  <c:v>-35.456500000000005</c:v>
                </c:pt>
                <c:pt idx="167504">
                  <c:v>-35.454499999999996</c:v>
                </c:pt>
                <c:pt idx="167505">
                  <c:v>-35.452499999999986</c:v>
                </c:pt>
                <c:pt idx="167506">
                  <c:v>-35.450499999999977</c:v>
                </c:pt>
                <c:pt idx="167507">
                  <c:v>-35.448499999999967</c:v>
                </c:pt>
                <c:pt idx="167508">
                  <c:v>-35.446499999999958</c:v>
                </c:pt>
                <c:pt idx="167509">
                  <c:v>-35.444500000000005</c:v>
                </c:pt>
                <c:pt idx="167510">
                  <c:v>-35.442499999999995</c:v>
                </c:pt>
                <c:pt idx="167511">
                  <c:v>-35.440499999999986</c:v>
                </c:pt>
                <c:pt idx="167512">
                  <c:v>-35.438499999999976</c:v>
                </c:pt>
                <c:pt idx="167513">
                  <c:v>-35.436499999999967</c:v>
                </c:pt>
                <c:pt idx="167514">
                  <c:v>-35.434499999999957</c:v>
                </c:pt>
                <c:pt idx="167515">
                  <c:v>-35.432500000000005</c:v>
                </c:pt>
                <c:pt idx="167516">
                  <c:v>-35.430499999999995</c:v>
                </c:pt>
                <c:pt idx="167517">
                  <c:v>-35.428499999999985</c:v>
                </c:pt>
                <c:pt idx="167518">
                  <c:v>-35.426499999999976</c:v>
                </c:pt>
                <c:pt idx="167519">
                  <c:v>-35.424499999999966</c:v>
                </c:pt>
                <c:pt idx="167520">
                  <c:v>-35.422499999999957</c:v>
                </c:pt>
                <c:pt idx="167521">
                  <c:v>-35.420500000000004</c:v>
                </c:pt>
                <c:pt idx="167522">
                  <c:v>-35.418499999999995</c:v>
                </c:pt>
                <c:pt idx="167523">
                  <c:v>-35.416499999999985</c:v>
                </c:pt>
                <c:pt idx="167524">
                  <c:v>-35.414499999999975</c:v>
                </c:pt>
                <c:pt idx="167525">
                  <c:v>-35.412499999999966</c:v>
                </c:pt>
                <c:pt idx="167526">
                  <c:v>-35.410499999999956</c:v>
                </c:pt>
                <c:pt idx="167527">
                  <c:v>-35.408500000000004</c:v>
                </c:pt>
                <c:pt idx="167528">
                  <c:v>-35.406499999999994</c:v>
                </c:pt>
                <c:pt idx="167529">
                  <c:v>-35.404499999999985</c:v>
                </c:pt>
                <c:pt idx="167530">
                  <c:v>-35.402499999999975</c:v>
                </c:pt>
                <c:pt idx="167531">
                  <c:v>-35.400499999999965</c:v>
                </c:pt>
                <c:pt idx="167532">
                  <c:v>-35.398499999999956</c:v>
                </c:pt>
                <c:pt idx="167533">
                  <c:v>-35.396500000000003</c:v>
                </c:pt>
                <c:pt idx="167534">
                  <c:v>-35.394499999999994</c:v>
                </c:pt>
                <c:pt idx="167535">
                  <c:v>-35.392499999999984</c:v>
                </c:pt>
                <c:pt idx="167536">
                  <c:v>-35.390499999999975</c:v>
                </c:pt>
                <c:pt idx="167537">
                  <c:v>-35.388499999999965</c:v>
                </c:pt>
                <c:pt idx="167538">
                  <c:v>-35.386499999999955</c:v>
                </c:pt>
                <c:pt idx="167539">
                  <c:v>-35.384500000000003</c:v>
                </c:pt>
                <c:pt idx="167540">
                  <c:v>-35.382499999999993</c:v>
                </c:pt>
                <c:pt idx="167541">
                  <c:v>-35.380499999999984</c:v>
                </c:pt>
                <c:pt idx="167542">
                  <c:v>-35.378499999999974</c:v>
                </c:pt>
                <c:pt idx="167543">
                  <c:v>-35.376499999999965</c:v>
                </c:pt>
                <c:pt idx="167544">
                  <c:v>-35.374499999999955</c:v>
                </c:pt>
                <c:pt idx="167545">
                  <c:v>-35.372500000000002</c:v>
                </c:pt>
                <c:pt idx="167546">
                  <c:v>-35.370499999999993</c:v>
                </c:pt>
                <c:pt idx="167547">
                  <c:v>-35.368499999999983</c:v>
                </c:pt>
                <c:pt idx="167548">
                  <c:v>-35.366499999999974</c:v>
                </c:pt>
                <c:pt idx="167549">
                  <c:v>-35.364499999999964</c:v>
                </c:pt>
                <c:pt idx="167550">
                  <c:v>-35.362499999999955</c:v>
                </c:pt>
                <c:pt idx="167551">
                  <c:v>-35.360500000000002</c:v>
                </c:pt>
                <c:pt idx="167552">
                  <c:v>-35.358499999999992</c:v>
                </c:pt>
                <c:pt idx="167553">
                  <c:v>-35.356499999999983</c:v>
                </c:pt>
                <c:pt idx="167554">
                  <c:v>-35.354499999999973</c:v>
                </c:pt>
                <c:pt idx="167555">
                  <c:v>-35.352499999999964</c:v>
                </c:pt>
                <c:pt idx="167556">
                  <c:v>-35.350499999999954</c:v>
                </c:pt>
                <c:pt idx="167557">
                  <c:v>-35.348500000000001</c:v>
                </c:pt>
                <c:pt idx="167558">
                  <c:v>-35.346499999999992</c:v>
                </c:pt>
                <c:pt idx="167559">
                  <c:v>-35.344499999999982</c:v>
                </c:pt>
                <c:pt idx="167560">
                  <c:v>-35.342499999999973</c:v>
                </c:pt>
                <c:pt idx="167561">
                  <c:v>-35.340499999999963</c:v>
                </c:pt>
                <c:pt idx="167562">
                  <c:v>-35.338499999999954</c:v>
                </c:pt>
                <c:pt idx="167563">
                  <c:v>-35.336500000000001</c:v>
                </c:pt>
                <c:pt idx="167564">
                  <c:v>-35.334499999999991</c:v>
                </c:pt>
                <c:pt idx="167565">
                  <c:v>-35.332499999999982</c:v>
                </c:pt>
                <c:pt idx="167566">
                  <c:v>-35.330499999999972</c:v>
                </c:pt>
                <c:pt idx="167567">
                  <c:v>-35.328499999999963</c:v>
                </c:pt>
                <c:pt idx="167568">
                  <c:v>-35.326499999999953</c:v>
                </c:pt>
                <c:pt idx="167569">
                  <c:v>-35.3245</c:v>
                </c:pt>
                <c:pt idx="167570">
                  <c:v>-35.322499999999991</c:v>
                </c:pt>
                <c:pt idx="167571">
                  <c:v>-35.320499999999981</c:v>
                </c:pt>
                <c:pt idx="167572">
                  <c:v>-35.318499999999972</c:v>
                </c:pt>
                <c:pt idx="167573">
                  <c:v>-35.316499999999962</c:v>
                </c:pt>
                <c:pt idx="167574">
                  <c:v>-35.314499999999953</c:v>
                </c:pt>
                <c:pt idx="167575">
                  <c:v>-35.3125</c:v>
                </c:pt>
                <c:pt idx="167576">
                  <c:v>-35.31049999999999</c:v>
                </c:pt>
                <c:pt idx="167577">
                  <c:v>-35.308499999999981</c:v>
                </c:pt>
                <c:pt idx="167578">
                  <c:v>-35.306499999999971</c:v>
                </c:pt>
                <c:pt idx="167579">
                  <c:v>-35.304499999999962</c:v>
                </c:pt>
                <c:pt idx="167580">
                  <c:v>-35.302499999999952</c:v>
                </c:pt>
                <c:pt idx="167581">
                  <c:v>-35.3005</c:v>
                </c:pt>
                <c:pt idx="167582">
                  <c:v>-35.29849999999999</c:v>
                </c:pt>
                <c:pt idx="167583">
                  <c:v>-35.29649999999998</c:v>
                </c:pt>
                <c:pt idx="167584">
                  <c:v>-35.294499999999971</c:v>
                </c:pt>
                <c:pt idx="167585">
                  <c:v>-35.292499999999961</c:v>
                </c:pt>
                <c:pt idx="167586">
                  <c:v>-35.290499999999952</c:v>
                </c:pt>
                <c:pt idx="167587">
                  <c:v>-35.288499999999999</c:v>
                </c:pt>
                <c:pt idx="167588">
                  <c:v>-35.28649999999999</c:v>
                </c:pt>
                <c:pt idx="167589">
                  <c:v>-35.28449999999998</c:v>
                </c:pt>
                <c:pt idx="167590">
                  <c:v>-35.28249999999997</c:v>
                </c:pt>
                <c:pt idx="167591">
                  <c:v>-35.280499999999961</c:v>
                </c:pt>
                <c:pt idx="167592">
                  <c:v>-35.278499999999951</c:v>
                </c:pt>
                <c:pt idx="167593">
                  <c:v>-35.276499999999999</c:v>
                </c:pt>
                <c:pt idx="167594">
                  <c:v>-35.274499999999989</c:v>
                </c:pt>
                <c:pt idx="167595">
                  <c:v>-35.27249999999998</c:v>
                </c:pt>
                <c:pt idx="167596">
                  <c:v>-35.27049999999997</c:v>
                </c:pt>
                <c:pt idx="167597">
                  <c:v>-35.26849999999996</c:v>
                </c:pt>
                <c:pt idx="167598">
                  <c:v>-35.266499999999951</c:v>
                </c:pt>
                <c:pt idx="167599">
                  <c:v>-35.264499999999998</c:v>
                </c:pt>
                <c:pt idx="167600">
                  <c:v>-35.262499999999989</c:v>
                </c:pt>
                <c:pt idx="167601">
                  <c:v>-35.260499999999979</c:v>
                </c:pt>
                <c:pt idx="167602">
                  <c:v>-35.25849999999997</c:v>
                </c:pt>
                <c:pt idx="167603">
                  <c:v>-35.25649999999996</c:v>
                </c:pt>
                <c:pt idx="167604">
                  <c:v>-35.25449999999995</c:v>
                </c:pt>
                <c:pt idx="167605">
                  <c:v>-35.252499999999998</c:v>
                </c:pt>
                <c:pt idx="167606">
                  <c:v>-35.250499999999988</c:v>
                </c:pt>
                <c:pt idx="167607">
                  <c:v>-35.248499999999979</c:v>
                </c:pt>
                <c:pt idx="167608">
                  <c:v>-35.246499999999969</c:v>
                </c:pt>
                <c:pt idx="167609">
                  <c:v>-35.24449999999996</c:v>
                </c:pt>
                <c:pt idx="167610">
                  <c:v>-35.24249999999995</c:v>
                </c:pt>
                <c:pt idx="167611">
                  <c:v>-35.240499999999997</c:v>
                </c:pt>
                <c:pt idx="167612">
                  <c:v>-35.238499999999988</c:v>
                </c:pt>
                <c:pt idx="167613">
                  <c:v>-35.236499999999978</c:v>
                </c:pt>
                <c:pt idx="167614">
                  <c:v>-35.234499999999969</c:v>
                </c:pt>
                <c:pt idx="167615">
                  <c:v>-35.232499999999959</c:v>
                </c:pt>
                <c:pt idx="167616">
                  <c:v>-35.23049999999995</c:v>
                </c:pt>
                <c:pt idx="167617">
                  <c:v>-35.228499999999997</c:v>
                </c:pt>
                <c:pt idx="167618">
                  <c:v>-35.226499999999987</c:v>
                </c:pt>
                <c:pt idx="167619">
                  <c:v>-35.224499999999978</c:v>
                </c:pt>
                <c:pt idx="167620">
                  <c:v>-35.222499999999968</c:v>
                </c:pt>
                <c:pt idx="167621">
                  <c:v>-35.220499999999959</c:v>
                </c:pt>
                <c:pt idx="167622">
                  <c:v>-35.218499999999949</c:v>
                </c:pt>
                <c:pt idx="167623">
                  <c:v>-35.216499999999996</c:v>
                </c:pt>
                <c:pt idx="167624">
                  <c:v>-35.214499999999987</c:v>
                </c:pt>
                <c:pt idx="167625">
                  <c:v>-35.212499999999977</c:v>
                </c:pt>
                <c:pt idx="167626">
                  <c:v>-35.210499999999968</c:v>
                </c:pt>
                <c:pt idx="167627">
                  <c:v>-35.208499999999958</c:v>
                </c:pt>
                <c:pt idx="167628">
                  <c:v>-35.206500000000005</c:v>
                </c:pt>
                <c:pt idx="167629">
                  <c:v>-35.204499999999996</c:v>
                </c:pt>
                <c:pt idx="167630">
                  <c:v>-35.202499999999986</c:v>
                </c:pt>
                <c:pt idx="167631">
                  <c:v>-35.200499999999977</c:v>
                </c:pt>
                <c:pt idx="167632">
                  <c:v>-35.198499999999967</c:v>
                </c:pt>
                <c:pt idx="167633">
                  <c:v>-35.196499999999958</c:v>
                </c:pt>
                <c:pt idx="167634">
                  <c:v>-35.194500000000005</c:v>
                </c:pt>
                <c:pt idx="167635">
                  <c:v>-35.192499999999995</c:v>
                </c:pt>
                <c:pt idx="167636">
                  <c:v>-35.190499999999986</c:v>
                </c:pt>
                <c:pt idx="167637">
                  <c:v>-35.188499999999976</c:v>
                </c:pt>
                <c:pt idx="167638">
                  <c:v>-35.186499999999967</c:v>
                </c:pt>
                <c:pt idx="167639">
                  <c:v>-35.184499999999957</c:v>
                </c:pt>
                <c:pt idx="167640">
                  <c:v>-35.182500000000005</c:v>
                </c:pt>
                <c:pt idx="167641">
                  <c:v>-35.180499999999995</c:v>
                </c:pt>
                <c:pt idx="167642">
                  <c:v>-35.178499999999985</c:v>
                </c:pt>
                <c:pt idx="167643">
                  <c:v>-35.176499999999976</c:v>
                </c:pt>
                <c:pt idx="167644">
                  <c:v>-35.174499999999966</c:v>
                </c:pt>
                <c:pt idx="167645">
                  <c:v>-35.172499999999957</c:v>
                </c:pt>
                <c:pt idx="167646">
                  <c:v>-35.170500000000004</c:v>
                </c:pt>
                <c:pt idx="167647">
                  <c:v>-35.168499999999995</c:v>
                </c:pt>
                <c:pt idx="167648">
                  <c:v>-35.166499999999985</c:v>
                </c:pt>
                <c:pt idx="167649">
                  <c:v>-35.164499999999975</c:v>
                </c:pt>
                <c:pt idx="167650">
                  <c:v>-35.162499999999966</c:v>
                </c:pt>
                <c:pt idx="167651">
                  <c:v>-35.160499999999956</c:v>
                </c:pt>
                <c:pt idx="167652">
                  <c:v>-35.158500000000004</c:v>
                </c:pt>
                <c:pt idx="167653">
                  <c:v>-35.156499999999994</c:v>
                </c:pt>
                <c:pt idx="167654">
                  <c:v>-35.154499999999985</c:v>
                </c:pt>
                <c:pt idx="167655">
                  <c:v>-35.152499999999975</c:v>
                </c:pt>
                <c:pt idx="167656">
                  <c:v>-35.150499999999965</c:v>
                </c:pt>
                <c:pt idx="167657">
                  <c:v>-35.148499999999956</c:v>
                </c:pt>
                <c:pt idx="167658">
                  <c:v>-35.146500000000003</c:v>
                </c:pt>
                <c:pt idx="167659">
                  <c:v>-35.144499999999994</c:v>
                </c:pt>
                <c:pt idx="167660">
                  <c:v>-35.142499999999984</c:v>
                </c:pt>
                <c:pt idx="167661">
                  <c:v>-35.140499999999975</c:v>
                </c:pt>
                <c:pt idx="167662">
                  <c:v>-35.138499999999965</c:v>
                </c:pt>
                <c:pt idx="167663">
                  <c:v>-35.136499999999955</c:v>
                </c:pt>
                <c:pt idx="167664">
                  <c:v>-35.134500000000003</c:v>
                </c:pt>
                <c:pt idx="167665">
                  <c:v>-35.132499999999993</c:v>
                </c:pt>
                <c:pt idx="167666">
                  <c:v>-35.130499999999984</c:v>
                </c:pt>
                <c:pt idx="167667">
                  <c:v>-35.128499999999974</c:v>
                </c:pt>
                <c:pt idx="167668">
                  <c:v>-35.126499999999965</c:v>
                </c:pt>
                <c:pt idx="167669">
                  <c:v>-35.124499999999955</c:v>
                </c:pt>
                <c:pt idx="167670">
                  <c:v>-35.122500000000002</c:v>
                </c:pt>
                <c:pt idx="167671">
                  <c:v>-35.120499999999993</c:v>
                </c:pt>
                <c:pt idx="167672">
                  <c:v>-35.118499999999983</c:v>
                </c:pt>
                <c:pt idx="167673">
                  <c:v>-35.116499999999974</c:v>
                </c:pt>
                <c:pt idx="167674">
                  <c:v>-35.114499999999964</c:v>
                </c:pt>
                <c:pt idx="167675">
                  <c:v>-35.112499999999955</c:v>
                </c:pt>
                <c:pt idx="167676">
                  <c:v>-35.110500000000002</c:v>
                </c:pt>
                <c:pt idx="167677">
                  <c:v>-35.108499999999992</c:v>
                </c:pt>
                <c:pt idx="167678">
                  <c:v>-35.106499999999983</c:v>
                </c:pt>
                <c:pt idx="167679">
                  <c:v>-35.104499999999973</c:v>
                </c:pt>
                <c:pt idx="167680">
                  <c:v>-35.102499999999964</c:v>
                </c:pt>
                <c:pt idx="167681">
                  <c:v>-35.100499999999954</c:v>
                </c:pt>
                <c:pt idx="167682">
                  <c:v>-35.098500000000001</c:v>
                </c:pt>
                <c:pt idx="167683">
                  <c:v>-35.096499999999992</c:v>
                </c:pt>
                <c:pt idx="167684">
                  <c:v>-35.094499999999982</c:v>
                </c:pt>
                <c:pt idx="167685">
                  <c:v>-35.092499999999973</c:v>
                </c:pt>
                <c:pt idx="167686">
                  <c:v>-35.090499999999963</c:v>
                </c:pt>
                <c:pt idx="167687">
                  <c:v>-35.088499999999954</c:v>
                </c:pt>
                <c:pt idx="167688">
                  <c:v>-35.086500000000001</c:v>
                </c:pt>
                <c:pt idx="167689">
                  <c:v>-35.084499999999991</c:v>
                </c:pt>
                <c:pt idx="167690">
                  <c:v>-35.082499999999982</c:v>
                </c:pt>
                <c:pt idx="167691">
                  <c:v>-35.080499999999972</c:v>
                </c:pt>
                <c:pt idx="167692">
                  <c:v>-35.078499999999963</c:v>
                </c:pt>
                <c:pt idx="167693">
                  <c:v>-35.076499999999953</c:v>
                </c:pt>
                <c:pt idx="167694">
                  <c:v>-35.0745</c:v>
                </c:pt>
                <c:pt idx="167695">
                  <c:v>-35.072499999999991</c:v>
                </c:pt>
                <c:pt idx="167696">
                  <c:v>-35.070499999999981</c:v>
                </c:pt>
                <c:pt idx="167697">
                  <c:v>-35.068499999999972</c:v>
                </c:pt>
                <c:pt idx="167698">
                  <c:v>-35.066499999999962</c:v>
                </c:pt>
                <c:pt idx="167699">
                  <c:v>-35.064499999999953</c:v>
                </c:pt>
                <c:pt idx="167700">
                  <c:v>-35.0625</c:v>
                </c:pt>
                <c:pt idx="167701">
                  <c:v>-35.06049999999999</c:v>
                </c:pt>
                <c:pt idx="167702">
                  <c:v>-35.058499999999981</c:v>
                </c:pt>
                <c:pt idx="167703">
                  <c:v>-35.056499999999971</c:v>
                </c:pt>
                <c:pt idx="167704">
                  <c:v>-35.054499999999962</c:v>
                </c:pt>
                <c:pt idx="167705">
                  <c:v>-35.052499999999952</c:v>
                </c:pt>
                <c:pt idx="167706">
                  <c:v>-35.0505</c:v>
                </c:pt>
                <c:pt idx="167707">
                  <c:v>-35.04849999999999</c:v>
                </c:pt>
                <c:pt idx="167708">
                  <c:v>-35.04649999999998</c:v>
                </c:pt>
                <c:pt idx="167709">
                  <c:v>-35.044499999999971</c:v>
                </c:pt>
                <c:pt idx="167710">
                  <c:v>-35.042499999999961</c:v>
                </c:pt>
                <c:pt idx="167711">
                  <c:v>-35.040499999999952</c:v>
                </c:pt>
                <c:pt idx="167712">
                  <c:v>-35.038499999999999</c:v>
                </c:pt>
                <c:pt idx="167713">
                  <c:v>-35.03649999999999</c:v>
                </c:pt>
                <c:pt idx="167714">
                  <c:v>-35.03449999999998</c:v>
                </c:pt>
                <c:pt idx="167715">
                  <c:v>-35.03249999999997</c:v>
                </c:pt>
                <c:pt idx="167716">
                  <c:v>-35.030499999999961</c:v>
                </c:pt>
                <c:pt idx="167717">
                  <c:v>-35.028499999999951</c:v>
                </c:pt>
                <c:pt idx="167718">
                  <c:v>-35.026499999999999</c:v>
                </c:pt>
                <c:pt idx="167719">
                  <c:v>-35.024499999999989</c:v>
                </c:pt>
                <c:pt idx="167720">
                  <c:v>-35.02249999999998</c:v>
                </c:pt>
                <c:pt idx="167721">
                  <c:v>-35.02049999999997</c:v>
                </c:pt>
                <c:pt idx="167722">
                  <c:v>-35.01849999999996</c:v>
                </c:pt>
                <c:pt idx="167723">
                  <c:v>-35.016499999999951</c:v>
                </c:pt>
                <c:pt idx="167724">
                  <c:v>-35.014499999999998</c:v>
                </c:pt>
                <c:pt idx="167725">
                  <c:v>-35.012499999999989</c:v>
                </c:pt>
                <c:pt idx="167726">
                  <c:v>-35.010499999999979</c:v>
                </c:pt>
                <c:pt idx="167727">
                  <c:v>-35.00849999999997</c:v>
                </c:pt>
                <c:pt idx="167728">
                  <c:v>-35.00649999999996</c:v>
                </c:pt>
                <c:pt idx="167729">
                  <c:v>-35.00449999999995</c:v>
                </c:pt>
                <c:pt idx="167730">
                  <c:v>-35.002499999999998</c:v>
                </c:pt>
                <c:pt idx="167731">
                  <c:v>-35.000499999999988</c:v>
                </c:pt>
                <c:pt idx="167732">
                  <c:v>-34.998499999999979</c:v>
                </c:pt>
                <c:pt idx="167733">
                  <c:v>-34.996499999999969</c:v>
                </c:pt>
                <c:pt idx="167734">
                  <c:v>-34.99449999999996</c:v>
                </c:pt>
                <c:pt idx="167735">
                  <c:v>-34.99249999999995</c:v>
                </c:pt>
                <c:pt idx="167736">
                  <c:v>-34.990499999999997</c:v>
                </c:pt>
                <c:pt idx="167737">
                  <c:v>-34.988499999999988</c:v>
                </c:pt>
                <c:pt idx="167738">
                  <c:v>-34.986499999999978</c:v>
                </c:pt>
                <c:pt idx="167739">
                  <c:v>-34.984499999999969</c:v>
                </c:pt>
                <c:pt idx="167740">
                  <c:v>-34.982499999999959</c:v>
                </c:pt>
                <c:pt idx="167741">
                  <c:v>-34.98049999999995</c:v>
                </c:pt>
                <c:pt idx="167742">
                  <c:v>-34.978499999999997</c:v>
                </c:pt>
                <c:pt idx="167743">
                  <c:v>-34.976499999999987</c:v>
                </c:pt>
                <c:pt idx="167744">
                  <c:v>-34.974499999999978</c:v>
                </c:pt>
                <c:pt idx="167745">
                  <c:v>-34.972499999999968</c:v>
                </c:pt>
                <c:pt idx="167746">
                  <c:v>-34.970499999999959</c:v>
                </c:pt>
                <c:pt idx="167747">
                  <c:v>-34.968499999999949</c:v>
                </c:pt>
                <c:pt idx="167748">
                  <c:v>-34.966499999999996</c:v>
                </c:pt>
                <c:pt idx="167749">
                  <c:v>-34.964499999999987</c:v>
                </c:pt>
                <c:pt idx="167750">
                  <c:v>-34.962499999999977</c:v>
                </c:pt>
                <c:pt idx="167751">
                  <c:v>-34.960499999999968</c:v>
                </c:pt>
                <c:pt idx="167752">
                  <c:v>-34.958499999999958</c:v>
                </c:pt>
                <c:pt idx="167753">
                  <c:v>-34.956500000000005</c:v>
                </c:pt>
                <c:pt idx="167754">
                  <c:v>-34.954499999999996</c:v>
                </c:pt>
                <c:pt idx="167755">
                  <c:v>-34.952499999999986</c:v>
                </c:pt>
                <c:pt idx="167756">
                  <c:v>-34.950499999999977</c:v>
                </c:pt>
                <c:pt idx="167757">
                  <c:v>-34.948499999999967</c:v>
                </c:pt>
                <c:pt idx="167758">
                  <c:v>-34.946499999999958</c:v>
                </c:pt>
                <c:pt idx="167759">
                  <c:v>-34.944500000000005</c:v>
                </c:pt>
                <c:pt idx="167760">
                  <c:v>-34.942499999999995</c:v>
                </c:pt>
                <c:pt idx="167761">
                  <c:v>-34.940499999999986</c:v>
                </c:pt>
                <c:pt idx="167762">
                  <c:v>-34.938499999999976</c:v>
                </c:pt>
                <c:pt idx="167763">
                  <c:v>-34.936499999999967</c:v>
                </c:pt>
                <c:pt idx="167764">
                  <c:v>-34.934499999999957</c:v>
                </c:pt>
                <c:pt idx="167765">
                  <c:v>-34.932500000000005</c:v>
                </c:pt>
                <c:pt idx="167766">
                  <c:v>-34.930499999999995</c:v>
                </c:pt>
                <c:pt idx="167767">
                  <c:v>-34.928499999999985</c:v>
                </c:pt>
                <c:pt idx="167768">
                  <c:v>-34.926499999999976</c:v>
                </c:pt>
                <c:pt idx="167769">
                  <c:v>-34.924499999999966</c:v>
                </c:pt>
                <c:pt idx="167770">
                  <c:v>-34.922499999999957</c:v>
                </c:pt>
                <c:pt idx="167771">
                  <c:v>-34.920500000000004</c:v>
                </c:pt>
                <c:pt idx="167772">
                  <c:v>-34.918499999999995</c:v>
                </c:pt>
                <c:pt idx="167773">
                  <c:v>-34.916499999999985</c:v>
                </c:pt>
                <c:pt idx="167774">
                  <c:v>-34.914499999999975</c:v>
                </c:pt>
                <c:pt idx="167775">
                  <c:v>-34.912499999999966</c:v>
                </c:pt>
                <c:pt idx="167776">
                  <c:v>-34.910499999999956</c:v>
                </c:pt>
                <c:pt idx="167777">
                  <c:v>-34.908500000000004</c:v>
                </c:pt>
                <c:pt idx="167778">
                  <c:v>-34.906499999999994</c:v>
                </c:pt>
                <c:pt idx="167779">
                  <c:v>-34.904499999999985</c:v>
                </c:pt>
                <c:pt idx="167780">
                  <c:v>-34.902499999999975</c:v>
                </c:pt>
                <c:pt idx="167781">
                  <c:v>-34.900499999999965</c:v>
                </c:pt>
                <c:pt idx="167782">
                  <c:v>-34.898499999999956</c:v>
                </c:pt>
                <c:pt idx="167783">
                  <c:v>-34.896500000000003</c:v>
                </c:pt>
                <c:pt idx="167784">
                  <c:v>-34.894499999999994</c:v>
                </c:pt>
                <c:pt idx="167785">
                  <c:v>-34.892499999999984</c:v>
                </c:pt>
                <c:pt idx="167786">
                  <c:v>-34.890499999999975</c:v>
                </c:pt>
                <c:pt idx="167787">
                  <c:v>-34.888499999999965</c:v>
                </c:pt>
                <c:pt idx="167788">
                  <c:v>-34.886499999999955</c:v>
                </c:pt>
                <c:pt idx="167789">
                  <c:v>-34.884500000000003</c:v>
                </c:pt>
                <c:pt idx="167790">
                  <c:v>-34.882499999999993</c:v>
                </c:pt>
                <c:pt idx="167791">
                  <c:v>-34.880499999999984</c:v>
                </c:pt>
                <c:pt idx="167792">
                  <c:v>-34.878499999999974</c:v>
                </c:pt>
                <c:pt idx="167793">
                  <c:v>-34.876499999999965</c:v>
                </c:pt>
                <c:pt idx="167794">
                  <c:v>-34.874499999999955</c:v>
                </c:pt>
                <c:pt idx="167795">
                  <c:v>-34.872500000000002</c:v>
                </c:pt>
                <c:pt idx="167796">
                  <c:v>-34.870499999999993</c:v>
                </c:pt>
                <c:pt idx="167797">
                  <c:v>-34.868499999999983</c:v>
                </c:pt>
                <c:pt idx="167798">
                  <c:v>-34.866499999999974</c:v>
                </c:pt>
                <c:pt idx="167799">
                  <c:v>-34.864499999999964</c:v>
                </c:pt>
                <c:pt idx="167800">
                  <c:v>-34.862499999999955</c:v>
                </c:pt>
                <c:pt idx="167801">
                  <c:v>-34.860500000000002</c:v>
                </c:pt>
                <c:pt idx="167802">
                  <c:v>-34.858499999999992</c:v>
                </c:pt>
                <c:pt idx="167803">
                  <c:v>-34.856499999999983</c:v>
                </c:pt>
                <c:pt idx="167804">
                  <c:v>-34.854499999999973</c:v>
                </c:pt>
                <c:pt idx="167805">
                  <c:v>-34.852499999999964</c:v>
                </c:pt>
                <c:pt idx="167806">
                  <c:v>-34.850499999999954</c:v>
                </c:pt>
                <c:pt idx="167807">
                  <c:v>-34.848500000000001</c:v>
                </c:pt>
                <c:pt idx="167808">
                  <c:v>-34.846499999999992</c:v>
                </c:pt>
                <c:pt idx="167809">
                  <c:v>-34.844499999999982</c:v>
                </c:pt>
                <c:pt idx="167810">
                  <c:v>-34.842499999999973</c:v>
                </c:pt>
                <c:pt idx="167811">
                  <c:v>-34.840499999999963</c:v>
                </c:pt>
                <c:pt idx="167812">
                  <c:v>-34.838499999999954</c:v>
                </c:pt>
                <c:pt idx="167813">
                  <c:v>-34.836500000000001</c:v>
                </c:pt>
                <c:pt idx="167814">
                  <c:v>-34.834499999999991</c:v>
                </c:pt>
                <c:pt idx="167815">
                  <c:v>-34.832499999999982</c:v>
                </c:pt>
                <c:pt idx="167816">
                  <c:v>-34.830499999999972</c:v>
                </c:pt>
                <c:pt idx="167817">
                  <c:v>-34.828499999999963</c:v>
                </c:pt>
                <c:pt idx="167818">
                  <c:v>-34.826499999999953</c:v>
                </c:pt>
                <c:pt idx="167819">
                  <c:v>-34.8245</c:v>
                </c:pt>
                <c:pt idx="167820">
                  <c:v>-34.822499999999991</c:v>
                </c:pt>
                <c:pt idx="167821">
                  <c:v>-34.820499999999981</c:v>
                </c:pt>
                <c:pt idx="167822">
                  <c:v>-34.818499999999972</c:v>
                </c:pt>
                <c:pt idx="167823">
                  <c:v>-34.816499999999962</c:v>
                </c:pt>
                <c:pt idx="167824">
                  <c:v>-34.814499999999953</c:v>
                </c:pt>
                <c:pt idx="167825">
                  <c:v>-34.8125</c:v>
                </c:pt>
                <c:pt idx="167826">
                  <c:v>-34.81049999999999</c:v>
                </c:pt>
                <c:pt idx="167827">
                  <c:v>-34.808499999999981</c:v>
                </c:pt>
                <c:pt idx="167828">
                  <c:v>-34.806499999999971</c:v>
                </c:pt>
                <c:pt idx="167829">
                  <c:v>-34.804499999999962</c:v>
                </c:pt>
                <c:pt idx="167830">
                  <c:v>-34.802499999999952</c:v>
                </c:pt>
                <c:pt idx="167831">
                  <c:v>-34.8005</c:v>
                </c:pt>
                <c:pt idx="167832">
                  <c:v>-34.79849999999999</c:v>
                </c:pt>
                <c:pt idx="167833">
                  <c:v>-34.79649999999998</c:v>
                </c:pt>
                <c:pt idx="167834">
                  <c:v>-34.794499999999971</c:v>
                </c:pt>
                <c:pt idx="167835">
                  <c:v>-34.792499999999961</c:v>
                </c:pt>
                <c:pt idx="167836">
                  <c:v>-34.790499999999952</c:v>
                </c:pt>
                <c:pt idx="167837">
                  <c:v>-34.788499999999999</c:v>
                </c:pt>
                <c:pt idx="167838">
                  <c:v>-34.78649999999999</c:v>
                </c:pt>
                <c:pt idx="167839">
                  <c:v>-34.78449999999998</c:v>
                </c:pt>
                <c:pt idx="167840">
                  <c:v>-34.78249999999997</c:v>
                </c:pt>
                <c:pt idx="167841">
                  <c:v>-34.780499999999961</c:v>
                </c:pt>
                <c:pt idx="167842">
                  <c:v>-34.778499999999951</c:v>
                </c:pt>
                <c:pt idx="167843">
                  <c:v>-34.776499999999999</c:v>
                </c:pt>
                <c:pt idx="167844">
                  <c:v>-34.774499999999989</c:v>
                </c:pt>
                <c:pt idx="167845">
                  <c:v>-34.77249999999998</c:v>
                </c:pt>
                <c:pt idx="167846">
                  <c:v>-34.77049999999997</c:v>
                </c:pt>
                <c:pt idx="167847">
                  <c:v>-34.76849999999996</c:v>
                </c:pt>
                <c:pt idx="167848">
                  <c:v>-34.766499999999951</c:v>
                </c:pt>
                <c:pt idx="167849">
                  <c:v>-34.764499999999998</c:v>
                </c:pt>
                <c:pt idx="167850">
                  <c:v>-34.762499999999989</c:v>
                </c:pt>
                <c:pt idx="167851">
                  <c:v>-34.760499999999979</c:v>
                </c:pt>
                <c:pt idx="167852">
                  <c:v>-34.75849999999997</c:v>
                </c:pt>
                <c:pt idx="167853">
                  <c:v>-34.75649999999996</c:v>
                </c:pt>
                <c:pt idx="167854">
                  <c:v>-34.75449999999995</c:v>
                </c:pt>
                <c:pt idx="167855">
                  <c:v>-34.752499999999998</c:v>
                </c:pt>
                <c:pt idx="167856">
                  <c:v>-34.750499999999988</c:v>
                </c:pt>
                <c:pt idx="167857">
                  <c:v>-34.748499999999979</c:v>
                </c:pt>
                <c:pt idx="167858">
                  <c:v>-34.746499999999969</c:v>
                </c:pt>
                <c:pt idx="167859">
                  <c:v>-34.74449999999996</c:v>
                </c:pt>
                <c:pt idx="167860">
                  <c:v>-34.74249999999995</c:v>
                </c:pt>
                <c:pt idx="167861">
                  <c:v>-34.740499999999997</c:v>
                </c:pt>
                <c:pt idx="167862">
                  <c:v>-34.738499999999988</c:v>
                </c:pt>
                <c:pt idx="167863">
                  <c:v>-34.736499999999978</c:v>
                </c:pt>
                <c:pt idx="167864">
                  <c:v>-34.734499999999969</c:v>
                </c:pt>
                <c:pt idx="167865">
                  <c:v>-34.732499999999959</c:v>
                </c:pt>
                <c:pt idx="167866">
                  <c:v>-34.73049999999995</c:v>
                </c:pt>
                <c:pt idx="167867">
                  <c:v>-34.728499999999997</c:v>
                </c:pt>
                <c:pt idx="167868">
                  <c:v>-34.726499999999987</c:v>
                </c:pt>
                <c:pt idx="167869">
                  <c:v>-34.724499999999978</c:v>
                </c:pt>
                <c:pt idx="167870">
                  <c:v>-34.722499999999968</c:v>
                </c:pt>
                <c:pt idx="167871">
                  <c:v>-34.720499999999959</c:v>
                </c:pt>
                <c:pt idx="167872">
                  <c:v>-34.718499999999949</c:v>
                </c:pt>
                <c:pt idx="167873">
                  <c:v>-34.716499999999996</c:v>
                </c:pt>
                <c:pt idx="167874">
                  <c:v>-34.714499999999987</c:v>
                </c:pt>
                <c:pt idx="167875">
                  <c:v>-34.712499999999977</c:v>
                </c:pt>
                <c:pt idx="167876">
                  <c:v>-34.710499999999968</c:v>
                </c:pt>
                <c:pt idx="167877">
                  <c:v>-34.708499999999958</c:v>
                </c:pt>
                <c:pt idx="167878">
                  <c:v>-34.706500000000005</c:v>
                </c:pt>
                <c:pt idx="167879">
                  <c:v>-34.704499999999996</c:v>
                </c:pt>
                <c:pt idx="167880">
                  <c:v>-34.702499999999986</c:v>
                </c:pt>
                <c:pt idx="167881">
                  <c:v>-34.700499999999977</c:v>
                </c:pt>
                <c:pt idx="167882">
                  <c:v>-34.698499999999967</c:v>
                </c:pt>
                <c:pt idx="167883">
                  <c:v>-34.696499999999958</c:v>
                </c:pt>
                <c:pt idx="167884">
                  <c:v>-34.694500000000005</c:v>
                </c:pt>
                <c:pt idx="167885">
                  <c:v>-34.692499999999995</c:v>
                </c:pt>
                <c:pt idx="167886">
                  <c:v>-34.690499999999986</c:v>
                </c:pt>
                <c:pt idx="167887">
                  <c:v>-34.688499999999976</c:v>
                </c:pt>
                <c:pt idx="167888">
                  <c:v>-34.686499999999967</c:v>
                </c:pt>
                <c:pt idx="167889">
                  <c:v>-34.684499999999957</c:v>
                </c:pt>
                <c:pt idx="167890">
                  <c:v>-34.682500000000005</c:v>
                </c:pt>
                <c:pt idx="167891">
                  <c:v>-34.680499999999995</c:v>
                </c:pt>
                <c:pt idx="167892">
                  <c:v>-34.678499999999985</c:v>
                </c:pt>
                <c:pt idx="167893">
                  <c:v>-34.676499999999976</c:v>
                </c:pt>
                <c:pt idx="167894">
                  <c:v>-34.674499999999966</c:v>
                </c:pt>
                <c:pt idx="167895">
                  <c:v>-34.672499999999957</c:v>
                </c:pt>
                <c:pt idx="167896">
                  <c:v>-34.670500000000004</c:v>
                </c:pt>
                <c:pt idx="167897">
                  <c:v>-34.668499999999995</c:v>
                </c:pt>
                <c:pt idx="167898">
                  <c:v>-34.666499999999985</c:v>
                </c:pt>
                <c:pt idx="167899">
                  <c:v>-34.664499999999975</c:v>
                </c:pt>
                <c:pt idx="167900">
                  <c:v>-34.662499999999966</c:v>
                </c:pt>
                <c:pt idx="167901">
                  <c:v>-34.660499999999956</c:v>
                </c:pt>
                <c:pt idx="167902">
                  <c:v>-34.658500000000004</c:v>
                </c:pt>
                <c:pt idx="167903">
                  <c:v>-34.656499999999994</c:v>
                </c:pt>
                <c:pt idx="167904">
                  <c:v>-34.654499999999985</c:v>
                </c:pt>
                <c:pt idx="167905">
                  <c:v>-34.652499999999975</c:v>
                </c:pt>
                <c:pt idx="167906">
                  <c:v>-34.650499999999965</c:v>
                </c:pt>
                <c:pt idx="167907">
                  <c:v>-34.648499999999956</c:v>
                </c:pt>
                <c:pt idx="167908">
                  <c:v>-34.646500000000003</c:v>
                </c:pt>
                <c:pt idx="167909">
                  <c:v>-34.644499999999994</c:v>
                </c:pt>
                <c:pt idx="167910">
                  <c:v>-34.642499999999984</c:v>
                </c:pt>
                <c:pt idx="167911">
                  <c:v>-34.640499999999975</c:v>
                </c:pt>
                <c:pt idx="167912">
                  <c:v>-34.638499999999965</c:v>
                </c:pt>
                <c:pt idx="167913">
                  <c:v>-34.636499999999955</c:v>
                </c:pt>
                <c:pt idx="167914">
                  <c:v>-34.634500000000003</c:v>
                </c:pt>
                <c:pt idx="167915">
                  <c:v>-34.632499999999993</c:v>
                </c:pt>
                <c:pt idx="167916">
                  <c:v>-34.630499999999984</c:v>
                </c:pt>
                <c:pt idx="167917">
                  <c:v>-34.628499999999974</c:v>
                </c:pt>
                <c:pt idx="167918">
                  <c:v>-34.626499999999965</c:v>
                </c:pt>
                <c:pt idx="167919">
                  <c:v>-34.624499999999955</c:v>
                </c:pt>
                <c:pt idx="167920">
                  <c:v>-34.622500000000002</c:v>
                </c:pt>
                <c:pt idx="167921">
                  <c:v>-34.620499999999993</c:v>
                </c:pt>
                <c:pt idx="167922">
                  <c:v>-34.618499999999983</c:v>
                </c:pt>
                <c:pt idx="167923">
                  <c:v>-34.616499999999974</c:v>
                </c:pt>
                <c:pt idx="167924">
                  <c:v>-34.614499999999964</c:v>
                </c:pt>
                <c:pt idx="167925">
                  <c:v>-34.612499999999955</c:v>
                </c:pt>
                <c:pt idx="167926">
                  <c:v>-34.610500000000002</c:v>
                </c:pt>
                <c:pt idx="167927">
                  <c:v>-34.608499999999992</c:v>
                </c:pt>
                <c:pt idx="167928">
                  <c:v>-34.606499999999983</c:v>
                </c:pt>
                <c:pt idx="167929">
                  <c:v>-34.604499999999973</c:v>
                </c:pt>
                <c:pt idx="167930">
                  <c:v>-34.602499999999964</c:v>
                </c:pt>
                <c:pt idx="167931">
                  <c:v>-34.600499999999954</c:v>
                </c:pt>
                <c:pt idx="167932">
                  <c:v>-34.598500000000001</c:v>
                </c:pt>
                <c:pt idx="167933">
                  <c:v>-34.596499999999992</c:v>
                </c:pt>
                <c:pt idx="167934">
                  <c:v>-34.594499999999982</c:v>
                </c:pt>
                <c:pt idx="167935">
                  <c:v>-34.592499999999973</c:v>
                </c:pt>
                <c:pt idx="167936">
                  <c:v>-34.590499999999963</c:v>
                </c:pt>
                <c:pt idx="167937">
                  <c:v>-34.588499999999954</c:v>
                </c:pt>
                <c:pt idx="167938">
                  <c:v>-34.586500000000001</c:v>
                </c:pt>
                <c:pt idx="167939">
                  <c:v>-34.584499999999991</c:v>
                </c:pt>
                <c:pt idx="167940">
                  <c:v>-34.582499999999982</c:v>
                </c:pt>
                <c:pt idx="167941">
                  <c:v>-34.580499999999972</c:v>
                </c:pt>
                <c:pt idx="167942">
                  <c:v>-34.578499999999963</c:v>
                </c:pt>
                <c:pt idx="167943">
                  <c:v>-34.576499999999953</c:v>
                </c:pt>
                <c:pt idx="167944">
                  <c:v>-34.5745</c:v>
                </c:pt>
                <c:pt idx="167945">
                  <c:v>-34.572499999999991</c:v>
                </c:pt>
                <c:pt idx="167946">
                  <c:v>-34.570499999999981</c:v>
                </c:pt>
                <c:pt idx="167947">
                  <c:v>-34.568499999999972</c:v>
                </c:pt>
                <c:pt idx="167948">
                  <c:v>-34.566499999999962</c:v>
                </c:pt>
                <c:pt idx="167949">
                  <c:v>-34.564499999999953</c:v>
                </c:pt>
                <c:pt idx="167950">
                  <c:v>-34.5625</c:v>
                </c:pt>
                <c:pt idx="167951">
                  <c:v>-34.56049999999999</c:v>
                </c:pt>
                <c:pt idx="167952">
                  <c:v>-34.558499999999981</c:v>
                </c:pt>
                <c:pt idx="167953">
                  <c:v>-34.556499999999971</c:v>
                </c:pt>
                <c:pt idx="167954">
                  <c:v>-34.554499999999962</c:v>
                </c:pt>
                <c:pt idx="167955">
                  <c:v>-34.552499999999952</c:v>
                </c:pt>
                <c:pt idx="167956">
                  <c:v>-34.5505</c:v>
                </c:pt>
                <c:pt idx="167957">
                  <c:v>-34.54849999999999</c:v>
                </c:pt>
                <c:pt idx="167958">
                  <c:v>-34.54649999999998</c:v>
                </c:pt>
                <c:pt idx="167959">
                  <c:v>-34.544499999999971</c:v>
                </c:pt>
                <c:pt idx="167960">
                  <c:v>-34.542499999999961</c:v>
                </c:pt>
                <c:pt idx="167961">
                  <c:v>-34.540499999999952</c:v>
                </c:pt>
                <c:pt idx="167962">
                  <c:v>-34.538499999999999</c:v>
                </c:pt>
                <c:pt idx="167963">
                  <c:v>-34.53649999999999</c:v>
                </c:pt>
                <c:pt idx="167964">
                  <c:v>-34.53449999999998</c:v>
                </c:pt>
                <c:pt idx="167965">
                  <c:v>-34.53249999999997</c:v>
                </c:pt>
                <c:pt idx="167966">
                  <c:v>-34.530499999999961</c:v>
                </c:pt>
                <c:pt idx="167967">
                  <c:v>-34.528499999999951</c:v>
                </c:pt>
                <c:pt idx="167968">
                  <c:v>-34.526499999999999</c:v>
                </c:pt>
                <c:pt idx="167969">
                  <c:v>-34.524499999999989</c:v>
                </c:pt>
                <c:pt idx="167970">
                  <c:v>-34.52249999999998</c:v>
                </c:pt>
                <c:pt idx="167971">
                  <c:v>-34.52049999999997</c:v>
                </c:pt>
                <c:pt idx="167972">
                  <c:v>-34.51849999999996</c:v>
                </c:pt>
                <c:pt idx="167973">
                  <c:v>-34.516499999999951</c:v>
                </c:pt>
                <c:pt idx="167974">
                  <c:v>-34.514499999999998</c:v>
                </c:pt>
                <c:pt idx="167975">
                  <c:v>-34.512499999999989</c:v>
                </c:pt>
                <c:pt idx="167976">
                  <c:v>-34.510499999999979</c:v>
                </c:pt>
                <c:pt idx="167977">
                  <c:v>-34.50849999999997</c:v>
                </c:pt>
                <c:pt idx="167978">
                  <c:v>-34.50649999999996</c:v>
                </c:pt>
                <c:pt idx="167979">
                  <c:v>-34.50449999999995</c:v>
                </c:pt>
                <c:pt idx="167980">
                  <c:v>-34.502499999999998</c:v>
                </c:pt>
                <c:pt idx="167981">
                  <c:v>-34.500499999999988</c:v>
                </c:pt>
                <c:pt idx="167982">
                  <c:v>-34.498499999999979</c:v>
                </c:pt>
                <c:pt idx="167983">
                  <c:v>-34.496499999999969</c:v>
                </c:pt>
                <c:pt idx="167984">
                  <c:v>-34.49449999999996</c:v>
                </c:pt>
                <c:pt idx="167985">
                  <c:v>-34.49249999999995</c:v>
                </c:pt>
                <c:pt idx="167986">
                  <c:v>-34.490499999999997</c:v>
                </c:pt>
                <c:pt idx="167987">
                  <c:v>-34.488499999999988</c:v>
                </c:pt>
                <c:pt idx="167988">
                  <c:v>-34.486499999999978</c:v>
                </c:pt>
                <c:pt idx="167989">
                  <c:v>-34.484499999999969</c:v>
                </c:pt>
                <c:pt idx="167990">
                  <c:v>-34.482499999999959</c:v>
                </c:pt>
                <c:pt idx="167991">
                  <c:v>-34.48049999999995</c:v>
                </c:pt>
                <c:pt idx="167992">
                  <c:v>-34.478499999999997</c:v>
                </c:pt>
                <c:pt idx="167993">
                  <c:v>-34.476499999999987</c:v>
                </c:pt>
                <c:pt idx="167994">
                  <c:v>-34.474499999999978</c:v>
                </c:pt>
                <c:pt idx="167995">
                  <c:v>-34.472499999999968</c:v>
                </c:pt>
                <c:pt idx="167996">
                  <c:v>-34.470499999999959</c:v>
                </c:pt>
                <c:pt idx="167997">
                  <c:v>-34.468499999999949</c:v>
                </c:pt>
                <c:pt idx="167998">
                  <c:v>-34.466499999999996</c:v>
                </c:pt>
                <c:pt idx="167999">
                  <c:v>-34.464499999999987</c:v>
                </c:pt>
                <c:pt idx="168000">
                  <c:v>-34.462499999999977</c:v>
                </c:pt>
                <c:pt idx="168001">
                  <c:v>-34.460499999999968</c:v>
                </c:pt>
                <c:pt idx="168002">
                  <c:v>-34.458499999999958</c:v>
                </c:pt>
                <c:pt idx="168003">
                  <c:v>-34.456500000000005</c:v>
                </c:pt>
                <c:pt idx="168004">
                  <c:v>-34.454499999999996</c:v>
                </c:pt>
                <c:pt idx="168005">
                  <c:v>-34.452499999999986</c:v>
                </c:pt>
                <c:pt idx="168006">
                  <c:v>-34.450499999999977</c:v>
                </c:pt>
                <c:pt idx="168007">
                  <c:v>-34.448499999999967</c:v>
                </c:pt>
                <c:pt idx="168008">
                  <c:v>-34.446499999999958</c:v>
                </c:pt>
                <c:pt idx="168009">
                  <c:v>-34.444500000000005</c:v>
                </c:pt>
                <c:pt idx="168010">
                  <c:v>-34.442499999999995</c:v>
                </c:pt>
                <c:pt idx="168011">
                  <c:v>-34.440499999999986</c:v>
                </c:pt>
                <c:pt idx="168012">
                  <c:v>-34.438499999999976</c:v>
                </c:pt>
                <c:pt idx="168013">
                  <c:v>-34.436499999999967</c:v>
                </c:pt>
                <c:pt idx="168014">
                  <c:v>-34.434499999999957</c:v>
                </c:pt>
                <c:pt idx="168015">
                  <c:v>-34.432500000000005</c:v>
                </c:pt>
                <c:pt idx="168016">
                  <c:v>-34.430499999999995</c:v>
                </c:pt>
                <c:pt idx="168017">
                  <c:v>-34.428499999999985</c:v>
                </c:pt>
                <c:pt idx="168018">
                  <c:v>-34.426499999999976</c:v>
                </c:pt>
                <c:pt idx="168019">
                  <c:v>-34.424499999999966</c:v>
                </c:pt>
                <c:pt idx="168020">
                  <c:v>-34.422499999999957</c:v>
                </c:pt>
                <c:pt idx="168021">
                  <c:v>-34.420500000000004</c:v>
                </c:pt>
                <c:pt idx="168022">
                  <c:v>-34.418499999999995</c:v>
                </c:pt>
                <c:pt idx="168023">
                  <c:v>-34.416499999999985</c:v>
                </c:pt>
                <c:pt idx="168024">
                  <c:v>-34.414499999999975</c:v>
                </c:pt>
                <c:pt idx="168025">
                  <c:v>-34.412499999999966</c:v>
                </c:pt>
                <c:pt idx="168026">
                  <c:v>-34.410499999999956</c:v>
                </c:pt>
                <c:pt idx="168027">
                  <c:v>-34.408500000000004</c:v>
                </c:pt>
                <c:pt idx="168028">
                  <c:v>-34.406499999999994</c:v>
                </c:pt>
                <c:pt idx="168029">
                  <c:v>-34.404499999999985</c:v>
                </c:pt>
                <c:pt idx="168030">
                  <c:v>-34.402499999999975</c:v>
                </c:pt>
                <c:pt idx="168031">
                  <c:v>-34.400499999999965</c:v>
                </c:pt>
                <c:pt idx="168032">
                  <c:v>-34.398499999999956</c:v>
                </c:pt>
                <c:pt idx="168033">
                  <c:v>-34.396500000000003</c:v>
                </c:pt>
                <c:pt idx="168034">
                  <c:v>-34.394499999999994</c:v>
                </c:pt>
                <c:pt idx="168035">
                  <c:v>-34.392499999999984</c:v>
                </c:pt>
                <c:pt idx="168036">
                  <c:v>-34.390499999999975</c:v>
                </c:pt>
                <c:pt idx="168037">
                  <c:v>-34.388499999999965</c:v>
                </c:pt>
                <c:pt idx="168038">
                  <c:v>-34.386499999999955</c:v>
                </c:pt>
                <c:pt idx="168039">
                  <c:v>-34.384500000000003</c:v>
                </c:pt>
                <c:pt idx="168040">
                  <c:v>-34.382499999999993</c:v>
                </c:pt>
                <c:pt idx="168041">
                  <c:v>-34.380499999999984</c:v>
                </c:pt>
                <c:pt idx="168042">
                  <c:v>-34.378499999999974</c:v>
                </c:pt>
                <c:pt idx="168043">
                  <c:v>-34.376499999999965</c:v>
                </c:pt>
                <c:pt idx="168044">
                  <c:v>-34.374499999999955</c:v>
                </c:pt>
                <c:pt idx="168045">
                  <c:v>-34.372500000000002</c:v>
                </c:pt>
                <c:pt idx="168046">
                  <c:v>-34.370499999999993</c:v>
                </c:pt>
                <c:pt idx="168047">
                  <c:v>-34.368499999999983</c:v>
                </c:pt>
                <c:pt idx="168048">
                  <c:v>-34.366499999999974</c:v>
                </c:pt>
                <c:pt idx="168049">
                  <c:v>-34.364499999999964</c:v>
                </c:pt>
                <c:pt idx="168050">
                  <c:v>-34.362499999999955</c:v>
                </c:pt>
                <c:pt idx="168051">
                  <c:v>-34.360500000000002</c:v>
                </c:pt>
                <c:pt idx="168052">
                  <c:v>-34.358499999999992</c:v>
                </c:pt>
                <c:pt idx="168053">
                  <c:v>-34.356499999999983</c:v>
                </c:pt>
                <c:pt idx="168054">
                  <c:v>-34.354499999999973</c:v>
                </c:pt>
                <c:pt idx="168055">
                  <c:v>-34.352499999999964</c:v>
                </c:pt>
                <c:pt idx="168056">
                  <c:v>-34.350499999999954</c:v>
                </c:pt>
                <c:pt idx="168057">
                  <c:v>-34.348500000000001</c:v>
                </c:pt>
                <c:pt idx="168058">
                  <c:v>-34.346499999999992</c:v>
                </c:pt>
                <c:pt idx="168059">
                  <c:v>-34.344499999999982</c:v>
                </c:pt>
                <c:pt idx="168060">
                  <c:v>-34.342499999999973</c:v>
                </c:pt>
                <c:pt idx="168061">
                  <c:v>-34.340499999999963</c:v>
                </c:pt>
                <c:pt idx="168062">
                  <c:v>-34.338499999999954</c:v>
                </c:pt>
                <c:pt idx="168063">
                  <c:v>-34.336500000000001</c:v>
                </c:pt>
                <c:pt idx="168064">
                  <c:v>-34.334499999999991</c:v>
                </c:pt>
                <c:pt idx="168065">
                  <c:v>-34.332499999999982</c:v>
                </c:pt>
                <c:pt idx="168066">
                  <c:v>-34.330499999999972</c:v>
                </c:pt>
                <c:pt idx="168067">
                  <c:v>-34.328499999999963</c:v>
                </c:pt>
                <c:pt idx="168068">
                  <c:v>-34.326499999999953</c:v>
                </c:pt>
                <c:pt idx="168069">
                  <c:v>-34.3245</c:v>
                </c:pt>
                <c:pt idx="168070">
                  <c:v>-34.322499999999991</c:v>
                </c:pt>
                <c:pt idx="168071">
                  <c:v>-34.320499999999981</c:v>
                </c:pt>
                <c:pt idx="168072">
                  <c:v>-34.318499999999972</c:v>
                </c:pt>
                <c:pt idx="168073">
                  <c:v>-34.316499999999962</c:v>
                </c:pt>
                <c:pt idx="168074">
                  <c:v>-34.314499999999953</c:v>
                </c:pt>
                <c:pt idx="168075">
                  <c:v>-34.3125</c:v>
                </c:pt>
                <c:pt idx="168076">
                  <c:v>-34.31049999999999</c:v>
                </c:pt>
                <c:pt idx="168077">
                  <c:v>-34.308499999999981</c:v>
                </c:pt>
                <c:pt idx="168078">
                  <c:v>-34.306499999999971</c:v>
                </c:pt>
                <c:pt idx="168079">
                  <c:v>-34.304499999999962</c:v>
                </c:pt>
                <c:pt idx="168080">
                  <c:v>-34.302499999999952</c:v>
                </c:pt>
                <c:pt idx="168081">
                  <c:v>-34.3005</c:v>
                </c:pt>
                <c:pt idx="168082">
                  <c:v>-34.29849999999999</c:v>
                </c:pt>
                <c:pt idx="168083">
                  <c:v>-34.29649999999998</c:v>
                </c:pt>
                <c:pt idx="168084">
                  <c:v>-34.294499999999971</c:v>
                </c:pt>
                <c:pt idx="168085">
                  <c:v>-34.292499999999961</c:v>
                </c:pt>
                <c:pt idx="168086">
                  <c:v>-34.290499999999952</c:v>
                </c:pt>
                <c:pt idx="168087">
                  <c:v>-34.288499999999999</c:v>
                </c:pt>
                <c:pt idx="168088">
                  <c:v>-34.28649999999999</c:v>
                </c:pt>
                <c:pt idx="168089">
                  <c:v>-34.28449999999998</c:v>
                </c:pt>
                <c:pt idx="168090">
                  <c:v>-34.28249999999997</c:v>
                </c:pt>
                <c:pt idx="168091">
                  <c:v>-34.280499999999961</c:v>
                </c:pt>
                <c:pt idx="168092">
                  <c:v>-34.278499999999951</c:v>
                </c:pt>
                <c:pt idx="168093">
                  <c:v>-34.276499999999999</c:v>
                </c:pt>
                <c:pt idx="168094">
                  <c:v>-34.274499999999989</c:v>
                </c:pt>
                <c:pt idx="168095">
                  <c:v>-34.27249999999998</c:v>
                </c:pt>
                <c:pt idx="168096">
                  <c:v>-34.27049999999997</c:v>
                </c:pt>
                <c:pt idx="168097">
                  <c:v>-34.26849999999996</c:v>
                </c:pt>
                <c:pt idx="168098">
                  <c:v>-34.266499999999951</c:v>
                </c:pt>
                <c:pt idx="168099">
                  <c:v>-34.264499999999998</c:v>
                </c:pt>
                <c:pt idx="168100">
                  <c:v>-34.262499999999989</c:v>
                </c:pt>
                <c:pt idx="168101">
                  <c:v>-34.260499999999979</c:v>
                </c:pt>
                <c:pt idx="168102">
                  <c:v>-34.25849999999997</c:v>
                </c:pt>
                <c:pt idx="168103">
                  <c:v>-34.25649999999996</c:v>
                </c:pt>
                <c:pt idx="168104">
                  <c:v>-34.25449999999995</c:v>
                </c:pt>
                <c:pt idx="168105">
                  <c:v>-34.252499999999998</c:v>
                </c:pt>
                <c:pt idx="168106">
                  <c:v>-34.250499999999988</c:v>
                </c:pt>
                <c:pt idx="168107">
                  <c:v>-34.248499999999979</c:v>
                </c:pt>
                <c:pt idx="168108">
                  <c:v>-34.246499999999969</c:v>
                </c:pt>
                <c:pt idx="168109">
                  <c:v>-34.24449999999996</c:v>
                </c:pt>
                <c:pt idx="168110">
                  <c:v>-34.24249999999995</c:v>
                </c:pt>
                <c:pt idx="168111">
                  <c:v>-34.240499999999997</c:v>
                </c:pt>
                <c:pt idx="168112">
                  <c:v>-34.238499999999988</c:v>
                </c:pt>
                <c:pt idx="168113">
                  <c:v>-34.236499999999978</c:v>
                </c:pt>
                <c:pt idx="168114">
                  <c:v>-34.234499999999969</c:v>
                </c:pt>
                <c:pt idx="168115">
                  <c:v>-34.232499999999959</c:v>
                </c:pt>
                <c:pt idx="168116">
                  <c:v>-34.23049999999995</c:v>
                </c:pt>
                <c:pt idx="168117">
                  <c:v>-34.228499999999997</c:v>
                </c:pt>
                <c:pt idx="168118">
                  <c:v>-34.226499999999987</c:v>
                </c:pt>
                <c:pt idx="168119">
                  <c:v>-34.224499999999978</c:v>
                </c:pt>
                <c:pt idx="168120">
                  <c:v>-34.222499999999968</c:v>
                </c:pt>
                <c:pt idx="168121">
                  <c:v>-34.220499999999959</c:v>
                </c:pt>
                <c:pt idx="168122">
                  <c:v>-34.218499999999949</c:v>
                </c:pt>
                <c:pt idx="168123">
                  <c:v>-34.216499999999996</c:v>
                </c:pt>
                <c:pt idx="168124">
                  <c:v>-34.214499999999987</c:v>
                </c:pt>
                <c:pt idx="168125">
                  <c:v>-34.212499999999977</c:v>
                </c:pt>
                <c:pt idx="168126">
                  <c:v>-34.210499999999968</c:v>
                </c:pt>
                <c:pt idx="168127">
                  <c:v>-34.208499999999958</c:v>
                </c:pt>
                <c:pt idx="168128">
                  <c:v>-34.206500000000005</c:v>
                </c:pt>
                <c:pt idx="168129">
                  <c:v>-34.204499999999996</c:v>
                </c:pt>
                <c:pt idx="168130">
                  <c:v>-34.202499999999986</c:v>
                </c:pt>
                <c:pt idx="168131">
                  <c:v>-34.200499999999977</c:v>
                </c:pt>
                <c:pt idx="168132">
                  <c:v>-34.198499999999967</c:v>
                </c:pt>
                <c:pt idx="168133">
                  <c:v>-34.196499999999958</c:v>
                </c:pt>
                <c:pt idx="168134">
                  <c:v>-34.194500000000005</c:v>
                </c:pt>
                <c:pt idx="168135">
                  <c:v>-34.192499999999995</c:v>
                </c:pt>
                <c:pt idx="168136">
                  <c:v>-34.190499999999986</c:v>
                </c:pt>
                <c:pt idx="168137">
                  <c:v>-34.188499999999976</c:v>
                </c:pt>
                <c:pt idx="168138">
                  <c:v>-34.186499999999967</c:v>
                </c:pt>
                <c:pt idx="168139">
                  <c:v>-34.184499999999957</c:v>
                </c:pt>
                <c:pt idx="168140">
                  <c:v>-34.182500000000005</c:v>
                </c:pt>
                <c:pt idx="168141">
                  <c:v>-34.180499999999995</c:v>
                </c:pt>
                <c:pt idx="168142">
                  <c:v>-34.178499999999985</c:v>
                </c:pt>
                <c:pt idx="168143">
                  <c:v>-34.176499999999976</c:v>
                </c:pt>
                <c:pt idx="168144">
                  <c:v>-34.174499999999966</c:v>
                </c:pt>
                <c:pt idx="168145">
                  <c:v>-34.172499999999957</c:v>
                </c:pt>
                <c:pt idx="168146">
                  <c:v>-34.170500000000004</c:v>
                </c:pt>
                <c:pt idx="168147">
                  <c:v>-34.168499999999995</c:v>
                </c:pt>
                <c:pt idx="168148">
                  <c:v>-34.166499999999985</c:v>
                </c:pt>
                <c:pt idx="168149">
                  <c:v>-34.164499999999975</c:v>
                </c:pt>
                <c:pt idx="168150">
                  <c:v>-34.162499999999966</c:v>
                </c:pt>
                <c:pt idx="168151">
                  <c:v>-34.160499999999956</c:v>
                </c:pt>
                <c:pt idx="168152">
                  <c:v>-34.158500000000004</c:v>
                </c:pt>
                <c:pt idx="168153">
                  <c:v>-34.156499999999994</c:v>
                </c:pt>
                <c:pt idx="168154">
                  <c:v>-34.154499999999985</c:v>
                </c:pt>
                <c:pt idx="168155">
                  <c:v>-34.152499999999975</c:v>
                </c:pt>
                <c:pt idx="168156">
                  <c:v>-34.150499999999965</c:v>
                </c:pt>
                <c:pt idx="168157">
                  <c:v>-34.148499999999956</c:v>
                </c:pt>
                <c:pt idx="168158">
                  <c:v>-34.146500000000003</c:v>
                </c:pt>
                <c:pt idx="168159">
                  <c:v>-34.144499999999994</c:v>
                </c:pt>
                <c:pt idx="168160">
                  <c:v>-34.142499999999984</c:v>
                </c:pt>
                <c:pt idx="168161">
                  <c:v>-34.140499999999975</c:v>
                </c:pt>
                <c:pt idx="168162">
                  <c:v>-34.138499999999965</c:v>
                </c:pt>
                <c:pt idx="168163">
                  <c:v>-34.136499999999955</c:v>
                </c:pt>
                <c:pt idx="168164">
                  <c:v>-34.134500000000003</c:v>
                </c:pt>
                <c:pt idx="168165">
                  <c:v>-34.132499999999993</c:v>
                </c:pt>
                <c:pt idx="168166">
                  <c:v>-34.130499999999984</c:v>
                </c:pt>
                <c:pt idx="168167">
                  <c:v>-34.128499999999974</c:v>
                </c:pt>
                <c:pt idx="168168">
                  <c:v>-34.126499999999965</c:v>
                </c:pt>
                <c:pt idx="168169">
                  <c:v>-34.124499999999955</c:v>
                </c:pt>
                <c:pt idx="168170">
                  <c:v>-34.122500000000002</c:v>
                </c:pt>
                <c:pt idx="168171">
                  <c:v>-34.120499999999993</c:v>
                </c:pt>
                <c:pt idx="168172">
                  <c:v>-34.118499999999983</c:v>
                </c:pt>
                <c:pt idx="168173">
                  <c:v>-34.116499999999974</c:v>
                </c:pt>
                <c:pt idx="168174">
                  <c:v>-34.114499999999964</c:v>
                </c:pt>
                <c:pt idx="168175">
                  <c:v>-34.112499999999955</c:v>
                </c:pt>
                <c:pt idx="168176">
                  <c:v>-34.110500000000002</c:v>
                </c:pt>
                <c:pt idx="168177">
                  <c:v>-34.108499999999992</c:v>
                </c:pt>
                <c:pt idx="168178">
                  <c:v>-34.106499999999983</c:v>
                </c:pt>
                <c:pt idx="168179">
                  <c:v>-34.104499999999973</c:v>
                </c:pt>
                <c:pt idx="168180">
                  <c:v>-34.102499999999964</c:v>
                </c:pt>
                <c:pt idx="168181">
                  <c:v>-34.100499999999954</c:v>
                </c:pt>
                <c:pt idx="168182">
                  <c:v>-34.098500000000001</c:v>
                </c:pt>
                <c:pt idx="168183">
                  <c:v>-34.096499999999992</c:v>
                </c:pt>
                <c:pt idx="168184">
                  <c:v>-34.094499999999982</c:v>
                </c:pt>
                <c:pt idx="168185">
                  <c:v>-34.092499999999973</c:v>
                </c:pt>
                <c:pt idx="168186">
                  <c:v>-34.090499999999963</c:v>
                </c:pt>
                <c:pt idx="168187">
                  <c:v>-34.088499999999954</c:v>
                </c:pt>
                <c:pt idx="168188">
                  <c:v>-34.086500000000001</c:v>
                </c:pt>
                <c:pt idx="168189">
                  <c:v>-34.084499999999991</c:v>
                </c:pt>
                <c:pt idx="168190">
                  <c:v>-34.082499999999982</c:v>
                </c:pt>
                <c:pt idx="168191">
                  <c:v>-34.080499999999972</c:v>
                </c:pt>
                <c:pt idx="168192">
                  <c:v>-34.078499999999963</c:v>
                </c:pt>
                <c:pt idx="168193">
                  <c:v>-34.076499999999953</c:v>
                </c:pt>
                <c:pt idx="168194">
                  <c:v>-34.0745</c:v>
                </c:pt>
                <c:pt idx="168195">
                  <c:v>-34.072499999999991</c:v>
                </c:pt>
                <c:pt idx="168196">
                  <c:v>-34.070499999999981</c:v>
                </c:pt>
                <c:pt idx="168197">
                  <c:v>-34.068499999999972</c:v>
                </c:pt>
                <c:pt idx="168198">
                  <c:v>-34.066499999999962</c:v>
                </c:pt>
                <c:pt idx="168199">
                  <c:v>-34.064499999999953</c:v>
                </c:pt>
                <c:pt idx="168200">
                  <c:v>-34.0625</c:v>
                </c:pt>
                <c:pt idx="168201">
                  <c:v>-34.06049999999999</c:v>
                </c:pt>
                <c:pt idx="168202">
                  <c:v>-34.058499999999981</c:v>
                </c:pt>
                <c:pt idx="168203">
                  <c:v>-34.056499999999971</c:v>
                </c:pt>
                <c:pt idx="168204">
                  <c:v>-34.054499999999962</c:v>
                </c:pt>
                <c:pt idx="168205">
                  <c:v>-34.052499999999952</c:v>
                </c:pt>
                <c:pt idx="168206">
                  <c:v>-34.0505</c:v>
                </c:pt>
                <c:pt idx="168207">
                  <c:v>-34.04849999999999</c:v>
                </c:pt>
                <c:pt idx="168208">
                  <c:v>-34.04649999999998</c:v>
                </c:pt>
                <c:pt idx="168209">
                  <c:v>-34.044499999999971</c:v>
                </c:pt>
                <c:pt idx="168210">
                  <c:v>-34.042499999999961</c:v>
                </c:pt>
                <c:pt idx="168211">
                  <c:v>-34.040499999999952</c:v>
                </c:pt>
                <c:pt idx="168212">
                  <c:v>-34.038499999999999</c:v>
                </c:pt>
                <c:pt idx="168213">
                  <c:v>-34.03649999999999</c:v>
                </c:pt>
                <c:pt idx="168214">
                  <c:v>-34.03449999999998</c:v>
                </c:pt>
                <c:pt idx="168215">
                  <c:v>-34.03249999999997</c:v>
                </c:pt>
                <c:pt idx="168216">
                  <c:v>-34.030499999999961</c:v>
                </c:pt>
                <c:pt idx="168217">
                  <c:v>-34.028499999999951</c:v>
                </c:pt>
                <c:pt idx="168218">
                  <c:v>-34.026499999999999</c:v>
                </c:pt>
                <c:pt idx="168219">
                  <c:v>-34.024499999999989</c:v>
                </c:pt>
                <c:pt idx="168220">
                  <c:v>-34.02249999999998</c:v>
                </c:pt>
                <c:pt idx="168221">
                  <c:v>-34.02049999999997</c:v>
                </c:pt>
                <c:pt idx="168222">
                  <c:v>-34.01849999999996</c:v>
                </c:pt>
                <c:pt idx="168223">
                  <c:v>-34.016499999999951</c:v>
                </c:pt>
                <c:pt idx="168224">
                  <c:v>-34.014499999999998</c:v>
                </c:pt>
                <c:pt idx="168225">
                  <c:v>-34.012499999999989</c:v>
                </c:pt>
                <c:pt idx="168226">
                  <c:v>-34.010499999999979</c:v>
                </c:pt>
                <c:pt idx="168227">
                  <c:v>-34.00849999999997</c:v>
                </c:pt>
                <c:pt idx="168228">
                  <c:v>-34.00649999999996</c:v>
                </c:pt>
                <c:pt idx="168229">
                  <c:v>-34.00449999999995</c:v>
                </c:pt>
                <c:pt idx="168230">
                  <c:v>-34.002499999999998</c:v>
                </c:pt>
                <c:pt idx="168231">
                  <c:v>-34.000499999999988</c:v>
                </c:pt>
                <c:pt idx="168232">
                  <c:v>-33.998499999999979</c:v>
                </c:pt>
                <c:pt idx="168233">
                  <c:v>-33.996499999999969</c:v>
                </c:pt>
                <c:pt idx="168234">
                  <c:v>-33.99449999999996</c:v>
                </c:pt>
                <c:pt idx="168235">
                  <c:v>-33.99249999999995</c:v>
                </c:pt>
                <c:pt idx="168236">
                  <c:v>-33.990499999999997</c:v>
                </c:pt>
                <c:pt idx="168237">
                  <c:v>-33.988499999999988</c:v>
                </c:pt>
                <c:pt idx="168238">
                  <c:v>-33.986499999999978</c:v>
                </c:pt>
                <c:pt idx="168239">
                  <c:v>-33.984499999999969</c:v>
                </c:pt>
                <c:pt idx="168240">
                  <c:v>-33.982499999999959</c:v>
                </c:pt>
                <c:pt idx="168241">
                  <c:v>-33.98049999999995</c:v>
                </c:pt>
                <c:pt idx="168242">
                  <c:v>-33.978499999999997</c:v>
                </c:pt>
                <c:pt idx="168243">
                  <c:v>-33.976499999999987</c:v>
                </c:pt>
                <c:pt idx="168244">
                  <c:v>-33.974499999999978</c:v>
                </c:pt>
                <c:pt idx="168245">
                  <c:v>-33.972499999999968</c:v>
                </c:pt>
                <c:pt idx="168246">
                  <c:v>-33.970499999999959</c:v>
                </c:pt>
                <c:pt idx="168247">
                  <c:v>-33.968499999999949</c:v>
                </c:pt>
                <c:pt idx="168248">
                  <c:v>-33.966499999999996</c:v>
                </c:pt>
                <c:pt idx="168249">
                  <c:v>-33.964499999999987</c:v>
                </c:pt>
                <c:pt idx="168250">
                  <c:v>-33.962499999999977</c:v>
                </c:pt>
                <c:pt idx="168251">
                  <c:v>-33.960499999999968</c:v>
                </c:pt>
                <c:pt idx="168252">
                  <c:v>-33.958499999999958</c:v>
                </c:pt>
                <c:pt idx="168253">
                  <c:v>-33.956500000000005</c:v>
                </c:pt>
                <c:pt idx="168254">
                  <c:v>-33.954499999999996</c:v>
                </c:pt>
                <c:pt idx="168255">
                  <c:v>-33.952499999999986</c:v>
                </c:pt>
                <c:pt idx="168256">
                  <c:v>-33.950499999999977</c:v>
                </c:pt>
                <c:pt idx="168257">
                  <c:v>-33.948499999999967</c:v>
                </c:pt>
                <c:pt idx="168258">
                  <c:v>-33.946499999999958</c:v>
                </c:pt>
                <c:pt idx="168259">
                  <c:v>-33.944500000000005</c:v>
                </c:pt>
                <c:pt idx="168260">
                  <c:v>-33.942499999999995</c:v>
                </c:pt>
                <c:pt idx="168261">
                  <c:v>-33.940499999999986</c:v>
                </c:pt>
                <c:pt idx="168262">
                  <c:v>-33.938499999999976</c:v>
                </c:pt>
                <c:pt idx="168263">
                  <c:v>-33.936499999999967</c:v>
                </c:pt>
                <c:pt idx="168264">
                  <c:v>-33.934499999999957</c:v>
                </c:pt>
                <c:pt idx="168265">
                  <c:v>-33.932500000000005</c:v>
                </c:pt>
                <c:pt idx="168266">
                  <c:v>-33.930499999999995</c:v>
                </c:pt>
                <c:pt idx="168267">
                  <c:v>-33.928499999999985</c:v>
                </c:pt>
                <c:pt idx="168268">
                  <c:v>-33.926499999999976</c:v>
                </c:pt>
                <c:pt idx="168269">
                  <c:v>-33.924499999999966</c:v>
                </c:pt>
                <c:pt idx="168270">
                  <c:v>-33.922499999999957</c:v>
                </c:pt>
                <c:pt idx="168271">
                  <c:v>-33.920500000000004</c:v>
                </c:pt>
                <c:pt idx="168272">
                  <c:v>-33.918499999999995</c:v>
                </c:pt>
                <c:pt idx="168273">
                  <c:v>-33.916499999999985</c:v>
                </c:pt>
                <c:pt idx="168274">
                  <c:v>-33.914499999999975</c:v>
                </c:pt>
                <c:pt idx="168275">
                  <c:v>-33.912499999999966</c:v>
                </c:pt>
                <c:pt idx="168276">
                  <c:v>-33.910499999999956</c:v>
                </c:pt>
                <c:pt idx="168277">
                  <c:v>-33.908500000000004</c:v>
                </c:pt>
                <c:pt idx="168278">
                  <c:v>-33.906499999999994</c:v>
                </c:pt>
                <c:pt idx="168279">
                  <c:v>-33.904499999999985</c:v>
                </c:pt>
                <c:pt idx="168280">
                  <c:v>-33.902499999999975</c:v>
                </c:pt>
                <c:pt idx="168281">
                  <c:v>-33.900499999999965</c:v>
                </c:pt>
                <c:pt idx="168282">
                  <c:v>-33.898499999999956</c:v>
                </c:pt>
                <c:pt idx="168283">
                  <c:v>-33.896500000000003</c:v>
                </c:pt>
                <c:pt idx="168284">
                  <c:v>-33.894499999999994</c:v>
                </c:pt>
                <c:pt idx="168285">
                  <c:v>-33.892499999999984</c:v>
                </c:pt>
                <c:pt idx="168286">
                  <c:v>-33.890499999999975</c:v>
                </c:pt>
                <c:pt idx="168287">
                  <c:v>-33.888499999999965</c:v>
                </c:pt>
                <c:pt idx="168288">
                  <c:v>-33.886499999999955</c:v>
                </c:pt>
                <c:pt idx="168289">
                  <c:v>-33.884500000000003</c:v>
                </c:pt>
                <c:pt idx="168290">
                  <c:v>-33.882499999999993</c:v>
                </c:pt>
                <c:pt idx="168291">
                  <c:v>-33.880499999999984</c:v>
                </c:pt>
                <c:pt idx="168292">
                  <c:v>-33.878499999999974</c:v>
                </c:pt>
                <c:pt idx="168293">
                  <c:v>-33.876499999999965</c:v>
                </c:pt>
                <c:pt idx="168294">
                  <c:v>-33.874499999999955</c:v>
                </c:pt>
                <c:pt idx="168295">
                  <c:v>-33.872500000000002</c:v>
                </c:pt>
                <c:pt idx="168296">
                  <c:v>-33.870499999999993</c:v>
                </c:pt>
                <c:pt idx="168297">
                  <c:v>-33.868499999999983</c:v>
                </c:pt>
                <c:pt idx="168298">
                  <c:v>-33.866499999999974</c:v>
                </c:pt>
                <c:pt idx="168299">
                  <c:v>-33.864499999999964</c:v>
                </c:pt>
                <c:pt idx="168300">
                  <c:v>-33.862499999999955</c:v>
                </c:pt>
                <c:pt idx="168301">
                  <c:v>-33.860500000000002</c:v>
                </c:pt>
                <c:pt idx="168302">
                  <c:v>-33.858499999999992</c:v>
                </c:pt>
                <c:pt idx="168303">
                  <c:v>-33.856499999999983</c:v>
                </c:pt>
                <c:pt idx="168304">
                  <c:v>-33.854499999999973</c:v>
                </c:pt>
                <c:pt idx="168305">
                  <c:v>-33.852499999999964</c:v>
                </c:pt>
                <c:pt idx="168306">
                  <c:v>-33.850499999999954</c:v>
                </c:pt>
                <c:pt idx="168307">
                  <c:v>-33.848500000000001</c:v>
                </c:pt>
                <c:pt idx="168308">
                  <c:v>-33.846499999999992</c:v>
                </c:pt>
                <c:pt idx="168309">
                  <c:v>-33.844499999999982</c:v>
                </c:pt>
                <c:pt idx="168310">
                  <c:v>-33.842499999999973</c:v>
                </c:pt>
                <c:pt idx="168311">
                  <c:v>-33.840499999999963</c:v>
                </c:pt>
                <c:pt idx="168312">
                  <c:v>-33.838499999999954</c:v>
                </c:pt>
                <c:pt idx="168313">
                  <c:v>-33.836500000000001</c:v>
                </c:pt>
                <c:pt idx="168314">
                  <c:v>-33.834499999999991</c:v>
                </c:pt>
                <c:pt idx="168315">
                  <c:v>-33.832499999999982</c:v>
                </c:pt>
                <c:pt idx="168316">
                  <c:v>-33.830499999999972</c:v>
                </c:pt>
                <c:pt idx="168317">
                  <c:v>-33.828499999999963</c:v>
                </c:pt>
                <c:pt idx="168318">
                  <c:v>-33.826499999999953</c:v>
                </c:pt>
                <c:pt idx="168319">
                  <c:v>-33.8245</c:v>
                </c:pt>
                <c:pt idx="168320">
                  <c:v>-33.822499999999991</c:v>
                </c:pt>
                <c:pt idx="168321">
                  <c:v>-33.820499999999981</c:v>
                </c:pt>
                <c:pt idx="168322">
                  <c:v>-33.818499999999972</c:v>
                </c:pt>
                <c:pt idx="168323">
                  <c:v>-33.816499999999962</c:v>
                </c:pt>
                <c:pt idx="168324">
                  <c:v>-33.814499999999953</c:v>
                </c:pt>
                <c:pt idx="168325">
                  <c:v>-33.8125</c:v>
                </c:pt>
                <c:pt idx="168326">
                  <c:v>-33.81049999999999</c:v>
                </c:pt>
                <c:pt idx="168327">
                  <c:v>-33.808499999999981</c:v>
                </c:pt>
                <c:pt idx="168328">
                  <c:v>-33.806499999999971</c:v>
                </c:pt>
                <c:pt idx="168329">
                  <c:v>-33.804499999999962</c:v>
                </c:pt>
                <c:pt idx="168330">
                  <c:v>-33.802499999999952</c:v>
                </c:pt>
                <c:pt idx="168331">
                  <c:v>-33.8005</c:v>
                </c:pt>
                <c:pt idx="168332">
                  <c:v>-33.79849999999999</c:v>
                </c:pt>
                <c:pt idx="168333">
                  <c:v>-33.79649999999998</c:v>
                </c:pt>
                <c:pt idx="168334">
                  <c:v>-33.794499999999971</c:v>
                </c:pt>
                <c:pt idx="168335">
                  <c:v>-33.792499999999961</c:v>
                </c:pt>
                <c:pt idx="168336">
                  <c:v>-33.790499999999952</c:v>
                </c:pt>
                <c:pt idx="168337">
                  <c:v>-33.788499999999999</c:v>
                </c:pt>
                <c:pt idx="168338">
                  <c:v>-33.78649999999999</c:v>
                </c:pt>
                <c:pt idx="168339">
                  <c:v>-33.78449999999998</c:v>
                </c:pt>
                <c:pt idx="168340">
                  <c:v>-33.78249999999997</c:v>
                </c:pt>
                <c:pt idx="168341">
                  <c:v>-33.780499999999961</c:v>
                </c:pt>
                <c:pt idx="168342">
                  <c:v>-33.778499999999951</c:v>
                </c:pt>
                <c:pt idx="168343">
                  <c:v>-33.776499999999999</c:v>
                </c:pt>
                <c:pt idx="168344">
                  <c:v>-33.774499999999989</c:v>
                </c:pt>
                <c:pt idx="168345">
                  <c:v>-33.77249999999998</c:v>
                </c:pt>
                <c:pt idx="168346">
                  <c:v>-33.77049999999997</c:v>
                </c:pt>
                <c:pt idx="168347">
                  <c:v>-33.76849999999996</c:v>
                </c:pt>
                <c:pt idx="168348">
                  <c:v>-33.766499999999951</c:v>
                </c:pt>
                <c:pt idx="168349">
                  <c:v>-33.764499999999998</c:v>
                </c:pt>
                <c:pt idx="168350">
                  <c:v>-33.762499999999989</c:v>
                </c:pt>
                <c:pt idx="168351">
                  <c:v>-33.760499999999979</c:v>
                </c:pt>
                <c:pt idx="168352">
                  <c:v>-33.75849999999997</c:v>
                </c:pt>
                <c:pt idx="168353">
                  <c:v>-33.75649999999996</c:v>
                </c:pt>
                <c:pt idx="168354">
                  <c:v>-33.75449999999995</c:v>
                </c:pt>
                <c:pt idx="168355">
                  <c:v>-33.752499999999998</c:v>
                </c:pt>
                <c:pt idx="168356">
                  <c:v>-33.750499999999988</c:v>
                </c:pt>
                <c:pt idx="168357">
                  <c:v>-33.748499999999979</c:v>
                </c:pt>
                <c:pt idx="168358">
                  <c:v>-33.746499999999969</c:v>
                </c:pt>
                <c:pt idx="168359">
                  <c:v>-33.74449999999996</c:v>
                </c:pt>
                <c:pt idx="168360">
                  <c:v>-33.74249999999995</c:v>
                </c:pt>
                <c:pt idx="168361">
                  <c:v>-33.740499999999997</c:v>
                </c:pt>
                <c:pt idx="168362">
                  <c:v>-33.738499999999988</c:v>
                </c:pt>
                <c:pt idx="168363">
                  <c:v>-33.736499999999978</c:v>
                </c:pt>
                <c:pt idx="168364">
                  <c:v>-33.734499999999969</c:v>
                </c:pt>
                <c:pt idx="168365">
                  <c:v>-33.732499999999959</c:v>
                </c:pt>
                <c:pt idx="168366">
                  <c:v>-33.73049999999995</c:v>
                </c:pt>
                <c:pt idx="168367">
                  <c:v>-33.728499999999997</c:v>
                </c:pt>
                <c:pt idx="168368">
                  <c:v>-33.726499999999987</c:v>
                </c:pt>
                <c:pt idx="168369">
                  <c:v>-33.724499999999978</c:v>
                </c:pt>
                <c:pt idx="168370">
                  <c:v>-33.722499999999968</c:v>
                </c:pt>
                <c:pt idx="168371">
                  <c:v>-33.720499999999959</c:v>
                </c:pt>
                <c:pt idx="168372">
                  <c:v>-33.718499999999949</c:v>
                </c:pt>
                <c:pt idx="168373">
                  <c:v>-33.716499999999996</c:v>
                </c:pt>
                <c:pt idx="168374">
                  <c:v>-33.714499999999987</c:v>
                </c:pt>
                <c:pt idx="168375">
                  <c:v>-33.712499999999977</c:v>
                </c:pt>
                <c:pt idx="168376">
                  <c:v>-33.710499999999968</c:v>
                </c:pt>
                <c:pt idx="168377">
                  <c:v>-33.708499999999958</c:v>
                </c:pt>
                <c:pt idx="168378">
                  <c:v>-33.706500000000005</c:v>
                </c:pt>
                <c:pt idx="168379">
                  <c:v>-33.704499999999996</c:v>
                </c:pt>
                <c:pt idx="168380">
                  <c:v>-33.702499999999986</c:v>
                </c:pt>
                <c:pt idx="168381">
                  <c:v>-33.700499999999977</c:v>
                </c:pt>
                <c:pt idx="168382">
                  <c:v>-33.698499999999967</c:v>
                </c:pt>
                <c:pt idx="168383">
                  <c:v>-33.696499999999958</c:v>
                </c:pt>
                <c:pt idx="168384">
                  <c:v>-33.694500000000005</c:v>
                </c:pt>
                <c:pt idx="168385">
                  <c:v>-33.692499999999995</c:v>
                </c:pt>
                <c:pt idx="168386">
                  <c:v>-33.690499999999986</c:v>
                </c:pt>
                <c:pt idx="168387">
                  <c:v>-33.688499999999976</c:v>
                </c:pt>
                <c:pt idx="168388">
                  <c:v>-33.686499999999967</c:v>
                </c:pt>
                <c:pt idx="168389">
                  <c:v>-33.684499999999957</c:v>
                </c:pt>
                <c:pt idx="168390">
                  <c:v>-33.682500000000005</c:v>
                </c:pt>
                <c:pt idx="168391">
                  <c:v>-33.680499999999995</c:v>
                </c:pt>
                <c:pt idx="168392">
                  <c:v>-33.678499999999985</c:v>
                </c:pt>
                <c:pt idx="168393">
                  <c:v>-33.676499999999976</c:v>
                </c:pt>
                <c:pt idx="168394">
                  <c:v>-33.674499999999966</c:v>
                </c:pt>
                <c:pt idx="168395">
                  <c:v>-33.672499999999957</c:v>
                </c:pt>
                <c:pt idx="168396">
                  <c:v>-33.670500000000004</c:v>
                </c:pt>
                <c:pt idx="168397">
                  <c:v>-33.668499999999995</c:v>
                </c:pt>
                <c:pt idx="168398">
                  <c:v>-33.666499999999985</c:v>
                </c:pt>
                <c:pt idx="168399">
                  <c:v>-33.664499999999975</c:v>
                </c:pt>
                <c:pt idx="168400">
                  <c:v>-33.662499999999966</c:v>
                </c:pt>
                <c:pt idx="168401">
                  <c:v>-33.660499999999956</c:v>
                </c:pt>
                <c:pt idx="168402">
                  <c:v>-33.658500000000004</c:v>
                </c:pt>
                <c:pt idx="168403">
                  <c:v>-33.656499999999994</c:v>
                </c:pt>
                <c:pt idx="168404">
                  <c:v>-33.654499999999985</c:v>
                </c:pt>
                <c:pt idx="168405">
                  <c:v>-33.652499999999975</c:v>
                </c:pt>
                <c:pt idx="168406">
                  <c:v>-33.650499999999965</c:v>
                </c:pt>
                <c:pt idx="168407">
                  <c:v>-33.648499999999956</c:v>
                </c:pt>
                <c:pt idx="168408">
                  <c:v>-33.646500000000003</c:v>
                </c:pt>
                <c:pt idx="168409">
                  <c:v>-33.644499999999994</c:v>
                </c:pt>
                <c:pt idx="168410">
                  <c:v>-33.642499999999984</c:v>
                </c:pt>
                <c:pt idx="168411">
                  <c:v>-33.640499999999975</c:v>
                </c:pt>
                <c:pt idx="168412">
                  <c:v>-33.638499999999965</c:v>
                </c:pt>
                <c:pt idx="168413">
                  <c:v>-33.636499999999955</c:v>
                </c:pt>
                <c:pt idx="168414">
                  <c:v>-33.634500000000003</c:v>
                </c:pt>
                <c:pt idx="168415">
                  <c:v>-33.632499999999993</c:v>
                </c:pt>
                <c:pt idx="168416">
                  <c:v>-33.630499999999984</c:v>
                </c:pt>
                <c:pt idx="168417">
                  <c:v>-33.628499999999974</c:v>
                </c:pt>
                <c:pt idx="168418">
                  <c:v>-33.626499999999965</c:v>
                </c:pt>
                <c:pt idx="168419">
                  <c:v>-33.624499999999955</c:v>
                </c:pt>
                <c:pt idx="168420">
                  <c:v>-33.622500000000002</c:v>
                </c:pt>
                <c:pt idx="168421">
                  <c:v>-33.620499999999993</c:v>
                </c:pt>
                <c:pt idx="168422">
                  <c:v>-33.618499999999983</c:v>
                </c:pt>
                <c:pt idx="168423">
                  <c:v>-33.616499999999974</c:v>
                </c:pt>
                <c:pt idx="168424">
                  <c:v>-33.614499999999964</c:v>
                </c:pt>
                <c:pt idx="168425">
                  <c:v>-33.612499999999955</c:v>
                </c:pt>
                <c:pt idx="168426">
                  <c:v>-33.610500000000002</c:v>
                </c:pt>
                <c:pt idx="168427">
                  <c:v>-33.608499999999992</c:v>
                </c:pt>
                <c:pt idx="168428">
                  <c:v>-33.606499999999983</c:v>
                </c:pt>
                <c:pt idx="168429">
                  <c:v>-33.604499999999973</c:v>
                </c:pt>
                <c:pt idx="168430">
                  <c:v>-33.602499999999964</c:v>
                </c:pt>
                <c:pt idx="168431">
                  <c:v>-33.600499999999954</c:v>
                </c:pt>
                <c:pt idx="168432">
                  <c:v>-33.598500000000001</c:v>
                </c:pt>
                <c:pt idx="168433">
                  <c:v>-33.596499999999992</c:v>
                </c:pt>
                <c:pt idx="168434">
                  <c:v>-33.594499999999982</c:v>
                </c:pt>
                <c:pt idx="168435">
                  <c:v>-33.592499999999973</c:v>
                </c:pt>
                <c:pt idx="168436">
                  <c:v>-33.590499999999963</c:v>
                </c:pt>
                <c:pt idx="168437">
                  <c:v>-33.588499999999954</c:v>
                </c:pt>
                <c:pt idx="168438">
                  <c:v>-33.586500000000001</c:v>
                </c:pt>
                <c:pt idx="168439">
                  <c:v>-33.584499999999991</c:v>
                </c:pt>
                <c:pt idx="168440">
                  <c:v>-33.582499999999982</c:v>
                </c:pt>
                <c:pt idx="168441">
                  <c:v>-33.580499999999972</c:v>
                </c:pt>
                <c:pt idx="168442">
                  <c:v>-33.578499999999963</c:v>
                </c:pt>
                <c:pt idx="168443">
                  <c:v>-33.576499999999953</c:v>
                </c:pt>
                <c:pt idx="168444">
                  <c:v>-33.5745</c:v>
                </c:pt>
                <c:pt idx="168445">
                  <c:v>-33.572499999999991</c:v>
                </c:pt>
                <c:pt idx="168446">
                  <c:v>-33.570499999999981</c:v>
                </c:pt>
                <c:pt idx="168447">
                  <c:v>-33.568499999999972</c:v>
                </c:pt>
                <c:pt idx="168448">
                  <c:v>-33.566499999999962</c:v>
                </c:pt>
                <c:pt idx="168449">
                  <c:v>-33.564499999999953</c:v>
                </c:pt>
                <c:pt idx="168450">
                  <c:v>-33.5625</c:v>
                </c:pt>
                <c:pt idx="168451">
                  <c:v>-33.56049999999999</c:v>
                </c:pt>
                <c:pt idx="168452">
                  <c:v>-33.558499999999981</c:v>
                </c:pt>
                <c:pt idx="168453">
                  <c:v>-33.556499999999971</c:v>
                </c:pt>
                <c:pt idx="168454">
                  <c:v>-33.554499999999962</c:v>
                </c:pt>
                <c:pt idx="168455">
                  <c:v>-33.552499999999952</c:v>
                </c:pt>
                <c:pt idx="168456">
                  <c:v>-33.5505</c:v>
                </c:pt>
                <c:pt idx="168457">
                  <c:v>-33.54849999999999</c:v>
                </c:pt>
                <c:pt idx="168458">
                  <c:v>-33.54649999999998</c:v>
                </c:pt>
                <c:pt idx="168459">
                  <c:v>-33.544499999999971</c:v>
                </c:pt>
                <c:pt idx="168460">
                  <c:v>-33.542499999999961</c:v>
                </c:pt>
                <c:pt idx="168461">
                  <c:v>-33.540499999999952</c:v>
                </c:pt>
                <c:pt idx="168462">
                  <c:v>-33.538499999999999</c:v>
                </c:pt>
                <c:pt idx="168463">
                  <c:v>-33.53649999999999</c:v>
                </c:pt>
                <c:pt idx="168464">
                  <c:v>-33.53449999999998</c:v>
                </c:pt>
                <c:pt idx="168465">
                  <c:v>-33.53249999999997</c:v>
                </c:pt>
                <c:pt idx="168466">
                  <c:v>-33.530499999999961</c:v>
                </c:pt>
                <c:pt idx="168467">
                  <c:v>-33.528499999999951</c:v>
                </c:pt>
                <c:pt idx="168468">
                  <c:v>-33.526499999999999</c:v>
                </c:pt>
                <c:pt idx="168469">
                  <c:v>-33.524499999999989</c:v>
                </c:pt>
                <c:pt idx="168470">
                  <c:v>-33.52249999999998</c:v>
                </c:pt>
                <c:pt idx="168471">
                  <c:v>-33.52049999999997</c:v>
                </c:pt>
                <c:pt idx="168472">
                  <c:v>-33.51849999999996</c:v>
                </c:pt>
                <c:pt idx="168473">
                  <c:v>-33.516499999999951</c:v>
                </c:pt>
                <c:pt idx="168474">
                  <c:v>-33.514499999999998</c:v>
                </c:pt>
                <c:pt idx="168475">
                  <c:v>-33.512499999999989</c:v>
                </c:pt>
                <c:pt idx="168476">
                  <c:v>-33.510499999999979</c:v>
                </c:pt>
                <c:pt idx="168477">
                  <c:v>-33.50849999999997</c:v>
                </c:pt>
                <c:pt idx="168478">
                  <c:v>-33.50649999999996</c:v>
                </c:pt>
                <c:pt idx="168479">
                  <c:v>-33.50449999999995</c:v>
                </c:pt>
                <c:pt idx="168480">
                  <c:v>-33.502499999999998</c:v>
                </c:pt>
                <c:pt idx="168481">
                  <c:v>-33.500499999999988</c:v>
                </c:pt>
                <c:pt idx="168482">
                  <c:v>-33.498499999999979</c:v>
                </c:pt>
                <c:pt idx="168483">
                  <c:v>-33.496499999999969</c:v>
                </c:pt>
                <c:pt idx="168484">
                  <c:v>-33.49449999999996</c:v>
                </c:pt>
                <c:pt idx="168485">
                  <c:v>-33.49249999999995</c:v>
                </c:pt>
                <c:pt idx="168486">
                  <c:v>-33.490499999999997</c:v>
                </c:pt>
                <c:pt idx="168487">
                  <c:v>-33.488499999999988</c:v>
                </c:pt>
                <c:pt idx="168488">
                  <c:v>-33.486499999999978</c:v>
                </c:pt>
                <c:pt idx="168489">
                  <c:v>-33.484499999999969</c:v>
                </c:pt>
                <c:pt idx="168490">
                  <c:v>-33.482499999999959</c:v>
                </c:pt>
                <c:pt idx="168491">
                  <c:v>-33.48049999999995</c:v>
                </c:pt>
                <c:pt idx="168492">
                  <c:v>-33.478499999999997</c:v>
                </c:pt>
                <c:pt idx="168493">
                  <c:v>-33.476499999999987</c:v>
                </c:pt>
                <c:pt idx="168494">
                  <c:v>-33.474499999999978</c:v>
                </c:pt>
                <c:pt idx="168495">
                  <c:v>-33.472499999999968</c:v>
                </c:pt>
                <c:pt idx="168496">
                  <c:v>-33.470499999999959</c:v>
                </c:pt>
                <c:pt idx="168497">
                  <c:v>-33.468499999999949</c:v>
                </c:pt>
                <c:pt idx="168498">
                  <c:v>-33.466499999999996</c:v>
                </c:pt>
                <c:pt idx="168499">
                  <c:v>-33.464499999999987</c:v>
                </c:pt>
                <c:pt idx="168500">
                  <c:v>-33.462499999999977</c:v>
                </c:pt>
                <c:pt idx="168501">
                  <c:v>-33.460499999999968</c:v>
                </c:pt>
                <c:pt idx="168502">
                  <c:v>-33.458499999999958</c:v>
                </c:pt>
                <c:pt idx="168503">
                  <c:v>-33.456500000000005</c:v>
                </c:pt>
                <c:pt idx="168504">
                  <c:v>-33.454499999999996</c:v>
                </c:pt>
                <c:pt idx="168505">
                  <c:v>-33.452499999999986</c:v>
                </c:pt>
                <c:pt idx="168506">
                  <c:v>-33.450499999999977</c:v>
                </c:pt>
                <c:pt idx="168507">
                  <c:v>-33.448499999999967</c:v>
                </c:pt>
                <c:pt idx="168508">
                  <c:v>-33.446499999999958</c:v>
                </c:pt>
                <c:pt idx="168509">
                  <c:v>-33.444500000000005</c:v>
                </c:pt>
                <c:pt idx="168510">
                  <c:v>-33.442499999999995</c:v>
                </c:pt>
                <c:pt idx="168511">
                  <c:v>-33.440499999999986</c:v>
                </c:pt>
                <c:pt idx="168512">
                  <c:v>-33.438499999999976</c:v>
                </c:pt>
                <c:pt idx="168513">
                  <c:v>-33.436499999999967</c:v>
                </c:pt>
                <c:pt idx="168514">
                  <c:v>-33.434499999999957</c:v>
                </c:pt>
                <c:pt idx="168515">
                  <c:v>-33.432500000000005</c:v>
                </c:pt>
                <c:pt idx="168516">
                  <c:v>-33.430499999999995</c:v>
                </c:pt>
                <c:pt idx="168517">
                  <c:v>-33.428499999999985</c:v>
                </c:pt>
                <c:pt idx="168518">
                  <c:v>-33.426499999999976</c:v>
                </c:pt>
                <c:pt idx="168519">
                  <c:v>-33.424499999999966</c:v>
                </c:pt>
                <c:pt idx="168520">
                  <c:v>-33.422499999999957</c:v>
                </c:pt>
                <c:pt idx="168521">
                  <c:v>-33.420500000000004</c:v>
                </c:pt>
                <c:pt idx="168522">
                  <c:v>-33.418499999999995</c:v>
                </c:pt>
                <c:pt idx="168523">
                  <c:v>-33.416499999999985</c:v>
                </c:pt>
                <c:pt idx="168524">
                  <c:v>-33.414499999999975</c:v>
                </c:pt>
                <c:pt idx="168525">
                  <c:v>-33.412499999999966</c:v>
                </c:pt>
                <c:pt idx="168526">
                  <c:v>-33.410499999999956</c:v>
                </c:pt>
                <c:pt idx="168527">
                  <c:v>-33.408500000000004</c:v>
                </c:pt>
                <c:pt idx="168528">
                  <c:v>-33.406499999999994</c:v>
                </c:pt>
                <c:pt idx="168529">
                  <c:v>-33.404499999999985</c:v>
                </c:pt>
                <c:pt idx="168530">
                  <c:v>-33.402499999999975</c:v>
                </c:pt>
                <c:pt idx="168531">
                  <c:v>-33.400499999999965</c:v>
                </c:pt>
                <c:pt idx="168532">
                  <c:v>-33.398499999999956</c:v>
                </c:pt>
                <c:pt idx="168533">
                  <c:v>-33.396500000000003</c:v>
                </c:pt>
                <c:pt idx="168534">
                  <c:v>-33.394499999999994</c:v>
                </c:pt>
                <c:pt idx="168535">
                  <c:v>-33.392499999999984</c:v>
                </c:pt>
                <c:pt idx="168536">
                  <c:v>-33.390499999999975</c:v>
                </c:pt>
                <c:pt idx="168537">
                  <c:v>-33.388499999999965</c:v>
                </c:pt>
                <c:pt idx="168538">
                  <c:v>-33.386499999999955</c:v>
                </c:pt>
                <c:pt idx="168539">
                  <c:v>-33.384500000000003</c:v>
                </c:pt>
                <c:pt idx="168540">
                  <c:v>-33.382499999999993</c:v>
                </c:pt>
                <c:pt idx="168541">
                  <c:v>-33.380499999999984</c:v>
                </c:pt>
                <c:pt idx="168542">
                  <c:v>-33.378499999999974</c:v>
                </c:pt>
                <c:pt idx="168543">
                  <c:v>-33.376499999999965</c:v>
                </c:pt>
                <c:pt idx="168544">
                  <c:v>-33.374499999999955</c:v>
                </c:pt>
                <c:pt idx="168545">
                  <c:v>-33.372500000000002</c:v>
                </c:pt>
                <c:pt idx="168546">
                  <c:v>-33.370499999999993</c:v>
                </c:pt>
                <c:pt idx="168547">
                  <c:v>-33.368499999999983</c:v>
                </c:pt>
                <c:pt idx="168548">
                  <c:v>-33.366499999999974</c:v>
                </c:pt>
                <c:pt idx="168549">
                  <c:v>-33.364499999999964</c:v>
                </c:pt>
                <c:pt idx="168550">
                  <c:v>-33.362499999999955</c:v>
                </c:pt>
                <c:pt idx="168551">
                  <c:v>-33.360500000000002</c:v>
                </c:pt>
                <c:pt idx="168552">
                  <c:v>-33.358499999999992</c:v>
                </c:pt>
                <c:pt idx="168553">
                  <c:v>-33.356499999999983</c:v>
                </c:pt>
                <c:pt idx="168554">
                  <c:v>-33.354499999999973</c:v>
                </c:pt>
                <c:pt idx="168555">
                  <c:v>-33.352499999999964</c:v>
                </c:pt>
                <c:pt idx="168556">
                  <c:v>-33.350499999999954</c:v>
                </c:pt>
                <c:pt idx="168557">
                  <c:v>-33.348500000000001</c:v>
                </c:pt>
                <c:pt idx="168558">
                  <c:v>-33.346499999999992</c:v>
                </c:pt>
                <c:pt idx="168559">
                  <c:v>-33.344499999999982</c:v>
                </c:pt>
                <c:pt idx="168560">
                  <c:v>-33.342499999999973</c:v>
                </c:pt>
                <c:pt idx="168561">
                  <c:v>-33.340499999999963</c:v>
                </c:pt>
                <c:pt idx="168562">
                  <c:v>-33.338499999999954</c:v>
                </c:pt>
                <c:pt idx="168563">
                  <c:v>-33.336500000000001</c:v>
                </c:pt>
                <c:pt idx="168564">
                  <c:v>-33.334499999999991</c:v>
                </c:pt>
                <c:pt idx="168565">
                  <c:v>-33.332499999999982</c:v>
                </c:pt>
                <c:pt idx="168566">
                  <c:v>-33.330499999999972</c:v>
                </c:pt>
                <c:pt idx="168567">
                  <c:v>-33.328499999999963</c:v>
                </c:pt>
                <c:pt idx="168568">
                  <c:v>-33.326499999999953</c:v>
                </c:pt>
                <c:pt idx="168569">
                  <c:v>-33.3245</c:v>
                </c:pt>
                <c:pt idx="168570">
                  <c:v>-33.322499999999991</c:v>
                </c:pt>
                <c:pt idx="168571">
                  <c:v>-33.320499999999981</c:v>
                </c:pt>
                <c:pt idx="168572">
                  <c:v>-33.318499999999972</c:v>
                </c:pt>
                <c:pt idx="168573">
                  <c:v>-33.316499999999962</c:v>
                </c:pt>
                <c:pt idx="168574">
                  <c:v>-33.314499999999953</c:v>
                </c:pt>
                <c:pt idx="168575">
                  <c:v>-33.3125</c:v>
                </c:pt>
                <c:pt idx="168576">
                  <c:v>-33.31049999999999</c:v>
                </c:pt>
                <c:pt idx="168577">
                  <c:v>-33.308499999999981</c:v>
                </c:pt>
                <c:pt idx="168578">
                  <c:v>-33.306499999999971</c:v>
                </c:pt>
                <c:pt idx="168579">
                  <c:v>-33.304499999999962</c:v>
                </c:pt>
                <c:pt idx="168580">
                  <c:v>-33.302499999999952</c:v>
                </c:pt>
                <c:pt idx="168581">
                  <c:v>-33.3005</c:v>
                </c:pt>
                <c:pt idx="168582">
                  <c:v>-33.29849999999999</c:v>
                </c:pt>
                <c:pt idx="168583">
                  <c:v>-33.29649999999998</c:v>
                </c:pt>
                <c:pt idx="168584">
                  <c:v>-33.294499999999971</c:v>
                </c:pt>
                <c:pt idx="168585">
                  <c:v>-33.292499999999961</c:v>
                </c:pt>
                <c:pt idx="168586">
                  <c:v>-33.290499999999952</c:v>
                </c:pt>
                <c:pt idx="168587">
                  <c:v>-33.288499999999999</c:v>
                </c:pt>
                <c:pt idx="168588">
                  <c:v>-33.28649999999999</c:v>
                </c:pt>
                <c:pt idx="168589">
                  <c:v>-33.28449999999998</c:v>
                </c:pt>
                <c:pt idx="168590">
                  <c:v>-33.28249999999997</c:v>
                </c:pt>
                <c:pt idx="168591">
                  <c:v>-33.280499999999961</c:v>
                </c:pt>
                <c:pt idx="168592">
                  <c:v>-33.278499999999951</c:v>
                </c:pt>
                <c:pt idx="168593">
                  <c:v>-33.276499999999999</c:v>
                </c:pt>
                <c:pt idx="168594">
                  <c:v>-33.274499999999989</c:v>
                </c:pt>
                <c:pt idx="168595">
                  <c:v>-33.27249999999998</c:v>
                </c:pt>
                <c:pt idx="168596">
                  <c:v>-33.27049999999997</c:v>
                </c:pt>
                <c:pt idx="168597">
                  <c:v>-33.26849999999996</c:v>
                </c:pt>
                <c:pt idx="168598">
                  <c:v>-33.266499999999951</c:v>
                </c:pt>
                <c:pt idx="168599">
                  <c:v>-33.264499999999998</c:v>
                </c:pt>
                <c:pt idx="168600">
                  <c:v>-33.262499999999989</c:v>
                </c:pt>
                <c:pt idx="168601">
                  <c:v>-33.260499999999979</c:v>
                </c:pt>
                <c:pt idx="168602">
                  <c:v>-33.25849999999997</c:v>
                </c:pt>
                <c:pt idx="168603">
                  <c:v>-33.25649999999996</c:v>
                </c:pt>
                <c:pt idx="168604">
                  <c:v>-33.25449999999995</c:v>
                </c:pt>
                <c:pt idx="168605">
                  <c:v>-33.252499999999998</c:v>
                </c:pt>
                <c:pt idx="168606">
                  <c:v>-33.250499999999988</c:v>
                </c:pt>
                <c:pt idx="168607">
                  <c:v>-33.248499999999979</c:v>
                </c:pt>
                <c:pt idx="168608">
                  <c:v>-33.246499999999969</c:v>
                </c:pt>
                <c:pt idx="168609">
                  <c:v>-33.24449999999996</c:v>
                </c:pt>
                <c:pt idx="168610">
                  <c:v>-33.24249999999995</c:v>
                </c:pt>
                <c:pt idx="168611">
                  <c:v>-33.240499999999997</c:v>
                </c:pt>
                <c:pt idx="168612">
                  <c:v>-33.238499999999988</c:v>
                </c:pt>
                <c:pt idx="168613">
                  <c:v>-33.236499999999978</c:v>
                </c:pt>
                <c:pt idx="168614">
                  <c:v>-33.234499999999969</c:v>
                </c:pt>
                <c:pt idx="168615">
                  <c:v>-33.232499999999959</c:v>
                </c:pt>
                <c:pt idx="168616">
                  <c:v>-33.23049999999995</c:v>
                </c:pt>
                <c:pt idx="168617">
                  <c:v>-33.228499999999997</c:v>
                </c:pt>
                <c:pt idx="168618">
                  <c:v>-33.226499999999987</c:v>
                </c:pt>
                <c:pt idx="168619">
                  <c:v>-33.224499999999978</c:v>
                </c:pt>
                <c:pt idx="168620">
                  <c:v>-33.222499999999968</c:v>
                </c:pt>
                <c:pt idx="168621">
                  <c:v>-33.220499999999959</c:v>
                </c:pt>
                <c:pt idx="168622">
                  <c:v>-33.218499999999949</c:v>
                </c:pt>
                <c:pt idx="168623">
                  <c:v>-33.216499999999996</c:v>
                </c:pt>
                <c:pt idx="168624">
                  <c:v>-33.214499999999987</c:v>
                </c:pt>
                <c:pt idx="168625">
                  <c:v>-33.212499999999977</c:v>
                </c:pt>
                <c:pt idx="168626">
                  <c:v>-33.210499999999968</c:v>
                </c:pt>
                <c:pt idx="168627">
                  <c:v>-33.208499999999958</c:v>
                </c:pt>
                <c:pt idx="168628">
                  <c:v>-33.206500000000005</c:v>
                </c:pt>
                <c:pt idx="168629">
                  <c:v>-33.204499999999996</c:v>
                </c:pt>
                <c:pt idx="168630">
                  <c:v>-33.202499999999986</c:v>
                </c:pt>
                <c:pt idx="168631">
                  <c:v>-33.200499999999977</c:v>
                </c:pt>
                <c:pt idx="168632">
                  <c:v>-33.198499999999967</c:v>
                </c:pt>
                <c:pt idx="168633">
                  <c:v>-33.196499999999958</c:v>
                </c:pt>
                <c:pt idx="168634">
                  <c:v>-33.194500000000005</c:v>
                </c:pt>
                <c:pt idx="168635">
                  <c:v>-33.192499999999995</c:v>
                </c:pt>
                <c:pt idx="168636">
                  <c:v>-33.190499999999986</c:v>
                </c:pt>
                <c:pt idx="168637">
                  <c:v>-33.188499999999976</c:v>
                </c:pt>
                <c:pt idx="168638">
                  <c:v>-33.186499999999967</c:v>
                </c:pt>
                <c:pt idx="168639">
                  <c:v>-33.184499999999957</c:v>
                </c:pt>
                <c:pt idx="168640">
                  <c:v>-33.182500000000005</c:v>
                </c:pt>
                <c:pt idx="168641">
                  <c:v>-33.180499999999995</c:v>
                </c:pt>
                <c:pt idx="168642">
                  <c:v>-33.178499999999985</c:v>
                </c:pt>
                <c:pt idx="168643">
                  <c:v>-33.176499999999976</c:v>
                </c:pt>
                <c:pt idx="168644">
                  <c:v>-33.174499999999966</c:v>
                </c:pt>
                <c:pt idx="168645">
                  <c:v>-33.172499999999957</c:v>
                </c:pt>
                <c:pt idx="168646">
                  <c:v>-33.170500000000004</c:v>
                </c:pt>
                <c:pt idx="168647">
                  <c:v>-33.168499999999995</c:v>
                </c:pt>
                <c:pt idx="168648">
                  <c:v>-33.166499999999985</c:v>
                </c:pt>
                <c:pt idx="168649">
                  <c:v>-33.164499999999975</c:v>
                </c:pt>
                <c:pt idx="168650">
                  <c:v>-33.162499999999966</c:v>
                </c:pt>
                <c:pt idx="168651">
                  <c:v>-33.160499999999956</c:v>
                </c:pt>
                <c:pt idx="168652">
                  <c:v>-33.158500000000004</c:v>
                </c:pt>
                <c:pt idx="168653">
                  <c:v>-33.156499999999994</c:v>
                </c:pt>
                <c:pt idx="168654">
                  <c:v>-33.154499999999985</c:v>
                </c:pt>
                <c:pt idx="168655">
                  <c:v>-33.152499999999975</c:v>
                </c:pt>
                <c:pt idx="168656">
                  <c:v>-33.150499999999965</c:v>
                </c:pt>
                <c:pt idx="168657">
                  <c:v>-33.148499999999956</c:v>
                </c:pt>
                <c:pt idx="168658">
                  <c:v>-33.146500000000003</c:v>
                </c:pt>
                <c:pt idx="168659">
                  <c:v>-33.144499999999994</c:v>
                </c:pt>
                <c:pt idx="168660">
                  <c:v>-33.142499999999984</c:v>
                </c:pt>
                <c:pt idx="168661">
                  <c:v>-33.140499999999975</c:v>
                </c:pt>
                <c:pt idx="168662">
                  <c:v>-33.138499999999965</c:v>
                </c:pt>
                <c:pt idx="168663">
                  <c:v>-33.136499999999955</c:v>
                </c:pt>
                <c:pt idx="168664">
                  <c:v>-33.134500000000003</c:v>
                </c:pt>
                <c:pt idx="168665">
                  <c:v>-33.132499999999993</c:v>
                </c:pt>
                <c:pt idx="168666">
                  <c:v>-33.130499999999984</c:v>
                </c:pt>
                <c:pt idx="168667">
                  <c:v>-33.128499999999974</c:v>
                </c:pt>
                <c:pt idx="168668">
                  <c:v>-33.126499999999965</c:v>
                </c:pt>
                <c:pt idx="168669">
                  <c:v>-33.124499999999955</c:v>
                </c:pt>
                <c:pt idx="168670">
                  <c:v>-33.122500000000002</c:v>
                </c:pt>
                <c:pt idx="168671">
                  <c:v>-33.120499999999993</c:v>
                </c:pt>
                <c:pt idx="168672">
                  <c:v>-33.118499999999983</c:v>
                </c:pt>
                <c:pt idx="168673">
                  <c:v>-33.116499999999974</c:v>
                </c:pt>
                <c:pt idx="168674">
                  <c:v>-33.114499999999964</c:v>
                </c:pt>
                <c:pt idx="168675">
                  <c:v>-33.112499999999955</c:v>
                </c:pt>
                <c:pt idx="168676">
                  <c:v>-33.110500000000002</c:v>
                </c:pt>
                <c:pt idx="168677">
                  <c:v>-33.108499999999992</c:v>
                </c:pt>
                <c:pt idx="168678">
                  <c:v>-33.106499999999983</c:v>
                </c:pt>
                <c:pt idx="168679">
                  <c:v>-33.104499999999973</c:v>
                </c:pt>
                <c:pt idx="168680">
                  <c:v>-33.102499999999964</c:v>
                </c:pt>
                <c:pt idx="168681">
                  <c:v>-33.100499999999954</c:v>
                </c:pt>
                <c:pt idx="168682">
                  <c:v>-33.098500000000001</c:v>
                </c:pt>
                <c:pt idx="168683">
                  <c:v>-33.096499999999992</c:v>
                </c:pt>
                <c:pt idx="168684">
                  <c:v>-33.094499999999982</c:v>
                </c:pt>
                <c:pt idx="168685">
                  <c:v>-33.092499999999973</c:v>
                </c:pt>
                <c:pt idx="168686">
                  <c:v>-33.090499999999963</c:v>
                </c:pt>
                <c:pt idx="168687">
                  <c:v>-33.088499999999954</c:v>
                </c:pt>
                <c:pt idx="168688">
                  <c:v>-33.086500000000001</c:v>
                </c:pt>
                <c:pt idx="168689">
                  <c:v>-33.084499999999991</c:v>
                </c:pt>
                <c:pt idx="168690">
                  <c:v>-33.082499999999982</c:v>
                </c:pt>
                <c:pt idx="168691">
                  <c:v>-33.080499999999972</c:v>
                </c:pt>
                <c:pt idx="168692">
                  <c:v>-33.078499999999963</c:v>
                </c:pt>
                <c:pt idx="168693">
                  <c:v>-33.076499999999953</c:v>
                </c:pt>
                <c:pt idx="168694">
                  <c:v>-33.0745</c:v>
                </c:pt>
                <c:pt idx="168695">
                  <c:v>-33.072499999999991</c:v>
                </c:pt>
                <c:pt idx="168696">
                  <c:v>-33.070499999999981</c:v>
                </c:pt>
                <c:pt idx="168697">
                  <c:v>-33.068499999999972</c:v>
                </c:pt>
                <c:pt idx="168698">
                  <c:v>-33.066499999999962</c:v>
                </c:pt>
                <c:pt idx="168699">
                  <c:v>-33.064499999999953</c:v>
                </c:pt>
                <c:pt idx="168700">
                  <c:v>-33.0625</c:v>
                </c:pt>
                <c:pt idx="168701">
                  <c:v>-33.06049999999999</c:v>
                </c:pt>
                <c:pt idx="168702">
                  <c:v>-33.058499999999981</c:v>
                </c:pt>
                <c:pt idx="168703">
                  <c:v>-33.056499999999971</c:v>
                </c:pt>
                <c:pt idx="168704">
                  <c:v>-33.054499999999962</c:v>
                </c:pt>
                <c:pt idx="168705">
                  <c:v>-33.052499999999952</c:v>
                </c:pt>
                <c:pt idx="168706">
                  <c:v>-33.0505</c:v>
                </c:pt>
                <c:pt idx="168707">
                  <c:v>-33.04849999999999</c:v>
                </c:pt>
                <c:pt idx="168708">
                  <c:v>-33.04649999999998</c:v>
                </c:pt>
                <c:pt idx="168709">
                  <c:v>-33.044499999999971</c:v>
                </c:pt>
                <c:pt idx="168710">
                  <c:v>-33.042499999999961</c:v>
                </c:pt>
                <c:pt idx="168711">
                  <c:v>-33.040499999999952</c:v>
                </c:pt>
                <c:pt idx="168712">
                  <c:v>-33.038499999999999</c:v>
                </c:pt>
                <c:pt idx="168713">
                  <c:v>-33.03649999999999</c:v>
                </c:pt>
                <c:pt idx="168714">
                  <c:v>-33.03449999999998</c:v>
                </c:pt>
                <c:pt idx="168715">
                  <c:v>-33.03249999999997</c:v>
                </c:pt>
                <c:pt idx="168716">
                  <c:v>-33.030499999999961</c:v>
                </c:pt>
                <c:pt idx="168717">
                  <c:v>-33.028499999999951</c:v>
                </c:pt>
                <c:pt idx="168718">
                  <c:v>-33.026499999999999</c:v>
                </c:pt>
                <c:pt idx="168719">
                  <c:v>-33.024499999999989</c:v>
                </c:pt>
                <c:pt idx="168720">
                  <c:v>-33.02249999999998</c:v>
                </c:pt>
                <c:pt idx="168721">
                  <c:v>-33.02049999999997</c:v>
                </c:pt>
                <c:pt idx="168722">
                  <c:v>-33.01849999999996</c:v>
                </c:pt>
                <c:pt idx="168723">
                  <c:v>-33.016499999999951</c:v>
                </c:pt>
                <c:pt idx="168724">
                  <c:v>-33.014499999999998</c:v>
                </c:pt>
                <c:pt idx="168725">
                  <c:v>-33.012499999999989</c:v>
                </c:pt>
                <c:pt idx="168726">
                  <c:v>-33.010499999999979</c:v>
                </c:pt>
                <c:pt idx="168727">
                  <c:v>-33.00849999999997</c:v>
                </c:pt>
                <c:pt idx="168728">
                  <c:v>-33.00649999999996</c:v>
                </c:pt>
                <c:pt idx="168729">
                  <c:v>-33.00449999999995</c:v>
                </c:pt>
                <c:pt idx="168730">
                  <c:v>-33.002499999999998</c:v>
                </c:pt>
                <c:pt idx="168731">
                  <c:v>-33.000499999999988</c:v>
                </c:pt>
                <c:pt idx="168732">
                  <c:v>-32.998499999999979</c:v>
                </c:pt>
                <c:pt idx="168733">
                  <c:v>-32.996499999999969</c:v>
                </c:pt>
                <c:pt idx="168734">
                  <c:v>-32.99449999999996</c:v>
                </c:pt>
                <c:pt idx="168735">
                  <c:v>-32.99249999999995</c:v>
                </c:pt>
                <c:pt idx="168736">
                  <c:v>-32.990499999999997</c:v>
                </c:pt>
                <c:pt idx="168737">
                  <c:v>-32.988499999999988</c:v>
                </c:pt>
                <c:pt idx="168738">
                  <c:v>-32.986499999999978</c:v>
                </c:pt>
                <c:pt idx="168739">
                  <c:v>-32.984499999999969</c:v>
                </c:pt>
                <c:pt idx="168740">
                  <c:v>-32.982499999999959</c:v>
                </c:pt>
                <c:pt idx="168741">
                  <c:v>-32.98049999999995</c:v>
                </c:pt>
                <c:pt idx="168742">
                  <c:v>-32.978499999999997</c:v>
                </c:pt>
                <c:pt idx="168743">
                  <c:v>-32.976499999999987</c:v>
                </c:pt>
                <c:pt idx="168744">
                  <c:v>-32.974499999999978</c:v>
                </c:pt>
                <c:pt idx="168745">
                  <c:v>-32.972499999999968</c:v>
                </c:pt>
                <c:pt idx="168746">
                  <c:v>-32.970499999999959</c:v>
                </c:pt>
                <c:pt idx="168747">
                  <c:v>-32.968499999999949</c:v>
                </c:pt>
                <c:pt idx="168748">
                  <c:v>-32.966499999999996</c:v>
                </c:pt>
                <c:pt idx="168749">
                  <c:v>-32.964499999999987</c:v>
                </c:pt>
                <c:pt idx="168750">
                  <c:v>-32.962499999999977</c:v>
                </c:pt>
                <c:pt idx="168751">
                  <c:v>-32.960499999999968</c:v>
                </c:pt>
                <c:pt idx="168752">
                  <c:v>-32.958499999999958</c:v>
                </c:pt>
                <c:pt idx="168753">
                  <c:v>-32.956500000000005</c:v>
                </c:pt>
                <c:pt idx="168754">
                  <c:v>-32.954499999999996</c:v>
                </c:pt>
                <c:pt idx="168755">
                  <c:v>-32.952499999999986</c:v>
                </c:pt>
                <c:pt idx="168756">
                  <c:v>-32.950499999999977</c:v>
                </c:pt>
                <c:pt idx="168757">
                  <c:v>-32.948499999999967</c:v>
                </c:pt>
                <c:pt idx="168758">
                  <c:v>-32.946499999999958</c:v>
                </c:pt>
                <c:pt idx="168759">
                  <c:v>-32.944500000000005</c:v>
                </c:pt>
                <c:pt idx="168760">
                  <c:v>-32.942499999999995</c:v>
                </c:pt>
                <c:pt idx="168761">
                  <c:v>-32.940499999999986</c:v>
                </c:pt>
                <c:pt idx="168762">
                  <c:v>-32.938499999999976</c:v>
                </c:pt>
                <c:pt idx="168763">
                  <c:v>-32.936499999999967</c:v>
                </c:pt>
                <c:pt idx="168764">
                  <c:v>-32.934499999999957</c:v>
                </c:pt>
                <c:pt idx="168765">
                  <c:v>-32.932500000000005</c:v>
                </c:pt>
                <c:pt idx="168766">
                  <c:v>-32.930499999999995</c:v>
                </c:pt>
                <c:pt idx="168767">
                  <c:v>-32.928499999999985</c:v>
                </c:pt>
                <c:pt idx="168768">
                  <c:v>-32.926499999999976</c:v>
                </c:pt>
                <c:pt idx="168769">
                  <c:v>-32.924499999999966</c:v>
                </c:pt>
                <c:pt idx="168770">
                  <c:v>-32.922499999999957</c:v>
                </c:pt>
                <c:pt idx="168771">
                  <c:v>-32.920500000000004</c:v>
                </c:pt>
                <c:pt idx="168772">
                  <c:v>-32.918499999999995</c:v>
                </c:pt>
                <c:pt idx="168773">
                  <c:v>-32.916499999999985</c:v>
                </c:pt>
                <c:pt idx="168774">
                  <c:v>-32.914499999999975</c:v>
                </c:pt>
                <c:pt idx="168775">
                  <c:v>-32.912499999999966</c:v>
                </c:pt>
                <c:pt idx="168776">
                  <c:v>-32.910499999999956</c:v>
                </c:pt>
                <c:pt idx="168777">
                  <c:v>-32.908500000000004</c:v>
                </c:pt>
                <c:pt idx="168778">
                  <c:v>-32.906499999999994</c:v>
                </c:pt>
                <c:pt idx="168779">
                  <c:v>-32.904499999999985</c:v>
                </c:pt>
                <c:pt idx="168780">
                  <c:v>-32.902499999999975</c:v>
                </c:pt>
                <c:pt idx="168781">
                  <c:v>-32.900499999999965</c:v>
                </c:pt>
                <c:pt idx="168782">
                  <c:v>-32.898499999999956</c:v>
                </c:pt>
                <c:pt idx="168783">
                  <c:v>-32.896500000000003</c:v>
                </c:pt>
                <c:pt idx="168784">
                  <c:v>-32.894499999999994</c:v>
                </c:pt>
                <c:pt idx="168785">
                  <c:v>-32.892499999999984</c:v>
                </c:pt>
                <c:pt idx="168786">
                  <c:v>-32.890499999999975</c:v>
                </c:pt>
                <c:pt idx="168787">
                  <c:v>-32.888499999999965</c:v>
                </c:pt>
                <c:pt idx="168788">
                  <c:v>-32.886499999999955</c:v>
                </c:pt>
                <c:pt idx="168789">
                  <c:v>-32.884500000000003</c:v>
                </c:pt>
                <c:pt idx="168790">
                  <c:v>-32.882499999999993</c:v>
                </c:pt>
                <c:pt idx="168791">
                  <c:v>-32.880499999999984</c:v>
                </c:pt>
                <c:pt idx="168792">
                  <c:v>-32.878499999999974</c:v>
                </c:pt>
                <c:pt idx="168793">
                  <c:v>-32.876499999999965</c:v>
                </c:pt>
                <c:pt idx="168794">
                  <c:v>-32.874499999999955</c:v>
                </c:pt>
                <c:pt idx="168795">
                  <c:v>-32.872500000000002</c:v>
                </c:pt>
                <c:pt idx="168796">
                  <c:v>-32.870499999999993</c:v>
                </c:pt>
                <c:pt idx="168797">
                  <c:v>-32.868499999999983</c:v>
                </c:pt>
                <c:pt idx="168798">
                  <c:v>-32.866499999999974</c:v>
                </c:pt>
                <c:pt idx="168799">
                  <c:v>-32.864499999999964</c:v>
                </c:pt>
                <c:pt idx="168800">
                  <c:v>-32.862499999999955</c:v>
                </c:pt>
                <c:pt idx="168801">
                  <c:v>-32.860500000000002</c:v>
                </c:pt>
                <c:pt idx="168802">
                  <c:v>-32.858499999999992</c:v>
                </c:pt>
                <c:pt idx="168803">
                  <c:v>-32.856499999999983</c:v>
                </c:pt>
                <c:pt idx="168804">
                  <c:v>-32.854499999999973</c:v>
                </c:pt>
                <c:pt idx="168805">
                  <c:v>-32.852499999999964</c:v>
                </c:pt>
                <c:pt idx="168806">
                  <c:v>-32.850499999999954</c:v>
                </c:pt>
                <c:pt idx="168807">
                  <c:v>-32.848500000000001</c:v>
                </c:pt>
                <c:pt idx="168808">
                  <c:v>-32.846499999999992</c:v>
                </c:pt>
                <c:pt idx="168809">
                  <c:v>-32.844499999999982</c:v>
                </c:pt>
                <c:pt idx="168810">
                  <c:v>-32.842499999999973</c:v>
                </c:pt>
                <c:pt idx="168811">
                  <c:v>-32.840499999999963</c:v>
                </c:pt>
                <c:pt idx="168812">
                  <c:v>-32.838499999999954</c:v>
                </c:pt>
                <c:pt idx="168813">
                  <c:v>-32.836500000000001</c:v>
                </c:pt>
                <c:pt idx="168814">
                  <c:v>-32.834499999999991</c:v>
                </c:pt>
                <c:pt idx="168815">
                  <c:v>-32.832499999999982</c:v>
                </c:pt>
                <c:pt idx="168816">
                  <c:v>-32.830499999999972</c:v>
                </c:pt>
                <c:pt idx="168817">
                  <c:v>-32.828499999999963</c:v>
                </c:pt>
                <c:pt idx="168818">
                  <c:v>-32.826499999999953</c:v>
                </c:pt>
                <c:pt idx="168819">
                  <c:v>-32.8245</c:v>
                </c:pt>
                <c:pt idx="168820">
                  <c:v>-32.822499999999991</c:v>
                </c:pt>
                <c:pt idx="168821">
                  <c:v>-32.820499999999981</c:v>
                </c:pt>
                <c:pt idx="168822">
                  <c:v>-32.818499999999972</c:v>
                </c:pt>
                <c:pt idx="168823">
                  <c:v>-32.816499999999962</c:v>
                </c:pt>
                <c:pt idx="168824">
                  <c:v>-32.814499999999953</c:v>
                </c:pt>
                <c:pt idx="168825">
                  <c:v>-32.8125</c:v>
                </c:pt>
                <c:pt idx="168826">
                  <c:v>-32.81049999999999</c:v>
                </c:pt>
                <c:pt idx="168827">
                  <c:v>-32.808499999999981</c:v>
                </c:pt>
                <c:pt idx="168828">
                  <c:v>-32.806499999999971</c:v>
                </c:pt>
                <c:pt idx="168829">
                  <c:v>-32.804499999999962</c:v>
                </c:pt>
                <c:pt idx="168830">
                  <c:v>-32.802499999999952</c:v>
                </c:pt>
                <c:pt idx="168831">
                  <c:v>-32.8005</c:v>
                </c:pt>
                <c:pt idx="168832">
                  <c:v>-32.79849999999999</c:v>
                </c:pt>
                <c:pt idx="168833">
                  <c:v>-32.79649999999998</c:v>
                </c:pt>
                <c:pt idx="168834">
                  <c:v>-32.794499999999971</c:v>
                </c:pt>
                <c:pt idx="168835">
                  <c:v>-32.792499999999961</c:v>
                </c:pt>
                <c:pt idx="168836">
                  <c:v>-32.790499999999952</c:v>
                </c:pt>
                <c:pt idx="168837">
                  <c:v>-32.788499999999999</c:v>
                </c:pt>
                <c:pt idx="168838">
                  <c:v>-32.78649999999999</c:v>
                </c:pt>
                <c:pt idx="168839">
                  <c:v>-32.78449999999998</c:v>
                </c:pt>
                <c:pt idx="168840">
                  <c:v>-32.78249999999997</c:v>
                </c:pt>
                <c:pt idx="168841">
                  <c:v>-32.780499999999961</c:v>
                </c:pt>
                <c:pt idx="168842">
                  <c:v>-32.778499999999951</c:v>
                </c:pt>
                <c:pt idx="168843">
                  <c:v>-32.776499999999999</c:v>
                </c:pt>
                <c:pt idx="168844">
                  <c:v>-32.774499999999989</c:v>
                </c:pt>
                <c:pt idx="168845">
                  <c:v>-32.77249999999998</c:v>
                </c:pt>
                <c:pt idx="168846">
                  <c:v>-32.77049999999997</c:v>
                </c:pt>
                <c:pt idx="168847">
                  <c:v>-32.76849999999996</c:v>
                </c:pt>
                <c:pt idx="168848">
                  <c:v>-32.766499999999951</c:v>
                </c:pt>
                <c:pt idx="168849">
                  <c:v>-32.764499999999998</c:v>
                </c:pt>
                <c:pt idx="168850">
                  <c:v>-32.762499999999989</c:v>
                </c:pt>
                <c:pt idx="168851">
                  <c:v>-32.760499999999979</c:v>
                </c:pt>
                <c:pt idx="168852">
                  <c:v>-32.75849999999997</c:v>
                </c:pt>
                <c:pt idx="168853">
                  <c:v>-32.75649999999996</c:v>
                </c:pt>
                <c:pt idx="168854">
                  <c:v>-32.75449999999995</c:v>
                </c:pt>
                <c:pt idx="168855">
                  <c:v>-32.752499999999998</c:v>
                </c:pt>
                <c:pt idx="168856">
                  <c:v>-32.750499999999988</c:v>
                </c:pt>
                <c:pt idx="168857">
                  <c:v>-32.748499999999979</c:v>
                </c:pt>
                <c:pt idx="168858">
                  <c:v>-32.746499999999969</c:v>
                </c:pt>
                <c:pt idx="168859">
                  <c:v>-32.74449999999996</c:v>
                </c:pt>
                <c:pt idx="168860">
                  <c:v>-32.74249999999995</c:v>
                </c:pt>
                <c:pt idx="168861">
                  <c:v>-32.740499999999997</c:v>
                </c:pt>
                <c:pt idx="168862">
                  <c:v>-32.738499999999988</c:v>
                </c:pt>
                <c:pt idx="168863">
                  <c:v>-32.736499999999978</c:v>
                </c:pt>
                <c:pt idx="168864">
                  <c:v>-32.734499999999969</c:v>
                </c:pt>
                <c:pt idx="168865">
                  <c:v>-32.732499999999959</c:v>
                </c:pt>
                <c:pt idx="168866">
                  <c:v>-32.73049999999995</c:v>
                </c:pt>
                <c:pt idx="168867">
                  <c:v>-32.728499999999997</c:v>
                </c:pt>
                <c:pt idx="168868">
                  <c:v>-32.726499999999987</c:v>
                </c:pt>
                <c:pt idx="168869">
                  <c:v>-32.724499999999978</c:v>
                </c:pt>
                <c:pt idx="168870">
                  <c:v>-32.722499999999968</c:v>
                </c:pt>
                <c:pt idx="168871">
                  <c:v>-32.720499999999959</c:v>
                </c:pt>
                <c:pt idx="168872">
                  <c:v>-32.718499999999949</c:v>
                </c:pt>
                <c:pt idx="168873">
                  <c:v>-32.716499999999996</c:v>
                </c:pt>
                <c:pt idx="168874">
                  <c:v>-32.714499999999987</c:v>
                </c:pt>
                <c:pt idx="168875">
                  <c:v>-32.712499999999977</c:v>
                </c:pt>
                <c:pt idx="168876">
                  <c:v>-32.710499999999968</c:v>
                </c:pt>
                <c:pt idx="168877">
                  <c:v>-32.708499999999958</c:v>
                </c:pt>
                <c:pt idx="168878">
                  <c:v>-32.706500000000005</c:v>
                </c:pt>
                <c:pt idx="168879">
                  <c:v>-32.704499999999996</c:v>
                </c:pt>
                <c:pt idx="168880">
                  <c:v>-32.702499999999986</c:v>
                </c:pt>
                <c:pt idx="168881">
                  <c:v>-32.700499999999977</c:v>
                </c:pt>
                <c:pt idx="168882">
                  <c:v>-32.698499999999967</c:v>
                </c:pt>
                <c:pt idx="168883">
                  <c:v>-32.696499999999958</c:v>
                </c:pt>
                <c:pt idx="168884">
                  <c:v>-32.694500000000005</c:v>
                </c:pt>
                <c:pt idx="168885">
                  <c:v>-32.692499999999995</c:v>
                </c:pt>
                <c:pt idx="168886">
                  <c:v>-32.690499999999986</c:v>
                </c:pt>
                <c:pt idx="168887">
                  <c:v>-32.688499999999976</c:v>
                </c:pt>
                <c:pt idx="168888">
                  <c:v>-32.686499999999967</c:v>
                </c:pt>
                <c:pt idx="168889">
                  <c:v>-32.684499999999957</c:v>
                </c:pt>
                <c:pt idx="168890">
                  <c:v>-32.682500000000005</c:v>
                </c:pt>
                <c:pt idx="168891">
                  <c:v>-32.680499999999995</c:v>
                </c:pt>
                <c:pt idx="168892">
                  <c:v>-32.678499999999985</c:v>
                </c:pt>
                <c:pt idx="168893">
                  <c:v>-32.676499999999976</c:v>
                </c:pt>
                <c:pt idx="168894">
                  <c:v>-32.674499999999966</c:v>
                </c:pt>
                <c:pt idx="168895">
                  <c:v>-32.672499999999957</c:v>
                </c:pt>
                <c:pt idx="168896">
                  <c:v>-32.670500000000004</c:v>
                </c:pt>
                <c:pt idx="168897">
                  <c:v>-32.668499999999995</c:v>
                </c:pt>
                <c:pt idx="168898">
                  <c:v>-32.666499999999985</c:v>
                </c:pt>
                <c:pt idx="168899">
                  <c:v>-32.664499999999975</c:v>
                </c:pt>
                <c:pt idx="168900">
                  <c:v>-32.662499999999966</c:v>
                </c:pt>
                <c:pt idx="168901">
                  <c:v>-32.660499999999956</c:v>
                </c:pt>
                <c:pt idx="168902">
                  <c:v>-32.658500000000004</c:v>
                </c:pt>
                <c:pt idx="168903">
                  <c:v>-32.656499999999994</c:v>
                </c:pt>
                <c:pt idx="168904">
                  <c:v>-32.654499999999985</c:v>
                </c:pt>
                <c:pt idx="168905">
                  <c:v>-32.652499999999975</c:v>
                </c:pt>
                <c:pt idx="168906">
                  <c:v>-32.650499999999965</c:v>
                </c:pt>
                <c:pt idx="168907">
                  <c:v>-32.648499999999956</c:v>
                </c:pt>
                <c:pt idx="168908">
                  <c:v>-32.646500000000003</c:v>
                </c:pt>
                <c:pt idx="168909">
                  <c:v>-32.644499999999994</c:v>
                </c:pt>
                <c:pt idx="168910">
                  <c:v>-32.642499999999984</c:v>
                </c:pt>
                <c:pt idx="168911">
                  <c:v>-32.640499999999975</c:v>
                </c:pt>
                <c:pt idx="168912">
                  <c:v>-32.638499999999965</c:v>
                </c:pt>
                <c:pt idx="168913">
                  <c:v>-32.636499999999955</c:v>
                </c:pt>
                <c:pt idx="168914">
                  <c:v>-32.634500000000003</c:v>
                </c:pt>
                <c:pt idx="168915">
                  <c:v>-32.632499999999993</c:v>
                </c:pt>
                <c:pt idx="168916">
                  <c:v>-32.630499999999984</c:v>
                </c:pt>
                <c:pt idx="168917">
                  <c:v>-32.628499999999974</c:v>
                </c:pt>
                <c:pt idx="168918">
                  <c:v>-32.626499999999965</c:v>
                </c:pt>
                <c:pt idx="168919">
                  <c:v>-32.624499999999955</c:v>
                </c:pt>
                <c:pt idx="168920">
                  <c:v>-32.622500000000002</c:v>
                </c:pt>
                <c:pt idx="168921">
                  <c:v>-32.620499999999993</c:v>
                </c:pt>
                <c:pt idx="168922">
                  <c:v>-32.618499999999983</c:v>
                </c:pt>
                <c:pt idx="168923">
                  <c:v>-32.616499999999974</c:v>
                </c:pt>
                <c:pt idx="168924">
                  <c:v>-32.614499999999964</c:v>
                </c:pt>
                <c:pt idx="168925">
                  <c:v>-32.612499999999955</c:v>
                </c:pt>
                <c:pt idx="168926">
                  <c:v>-32.610500000000002</c:v>
                </c:pt>
                <c:pt idx="168927">
                  <c:v>-32.608499999999992</c:v>
                </c:pt>
                <c:pt idx="168928">
                  <c:v>-32.606499999999983</c:v>
                </c:pt>
                <c:pt idx="168929">
                  <c:v>-32.604499999999973</c:v>
                </c:pt>
                <c:pt idx="168930">
                  <c:v>-32.602499999999964</c:v>
                </c:pt>
                <c:pt idx="168931">
                  <c:v>-32.600499999999954</c:v>
                </c:pt>
                <c:pt idx="168932">
                  <c:v>-32.598500000000001</c:v>
                </c:pt>
                <c:pt idx="168933">
                  <c:v>-32.596499999999992</c:v>
                </c:pt>
                <c:pt idx="168934">
                  <c:v>-32.594499999999982</c:v>
                </c:pt>
                <c:pt idx="168935">
                  <c:v>-32.592499999999973</c:v>
                </c:pt>
                <c:pt idx="168936">
                  <c:v>-32.590499999999963</c:v>
                </c:pt>
                <c:pt idx="168937">
                  <c:v>-32.588499999999954</c:v>
                </c:pt>
                <c:pt idx="168938">
                  <c:v>-32.586500000000001</c:v>
                </c:pt>
                <c:pt idx="168939">
                  <c:v>-32.584499999999991</c:v>
                </c:pt>
                <c:pt idx="168940">
                  <c:v>-32.582499999999982</c:v>
                </c:pt>
                <c:pt idx="168941">
                  <c:v>-32.580499999999972</c:v>
                </c:pt>
                <c:pt idx="168942">
                  <c:v>-32.578499999999963</c:v>
                </c:pt>
                <c:pt idx="168943">
                  <c:v>-32.576499999999953</c:v>
                </c:pt>
                <c:pt idx="168944">
                  <c:v>-32.5745</c:v>
                </c:pt>
                <c:pt idx="168945">
                  <c:v>-32.572499999999991</c:v>
                </c:pt>
                <c:pt idx="168946">
                  <c:v>-32.570499999999981</c:v>
                </c:pt>
                <c:pt idx="168947">
                  <c:v>-32.568499999999972</c:v>
                </c:pt>
                <c:pt idx="168948">
                  <c:v>-32.566499999999962</c:v>
                </c:pt>
                <c:pt idx="168949">
                  <c:v>-32.564499999999953</c:v>
                </c:pt>
                <c:pt idx="168950">
                  <c:v>-32.5625</c:v>
                </c:pt>
                <c:pt idx="168951">
                  <c:v>-32.56049999999999</c:v>
                </c:pt>
                <c:pt idx="168952">
                  <c:v>-32.558499999999981</c:v>
                </c:pt>
                <c:pt idx="168953">
                  <c:v>-32.556499999999971</c:v>
                </c:pt>
                <c:pt idx="168954">
                  <c:v>-32.554499999999962</c:v>
                </c:pt>
                <c:pt idx="168955">
                  <c:v>-32.552499999999952</c:v>
                </c:pt>
                <c:pt idx="168956">
                  <c:v>-32.5505</c:v>
                </c:pt>
                <c:pt idx="168957">
                  <c:v>-32.54849999999999</c:v>
                </c:pt>
                <c:pt idx="168958">
                  <c:v>-32.54649999999998</c:v>
                </c:pt>
                <c:pt idx="168959">
                  <c:v>-32.544499999999971</c:v>
                </c:pt>
                <c:pt idx="168960">
                  <c:v>-32.542499999999961</c:v>
                </c:pt>
                <c:pt idx="168961">
                  <c:v>-32.540499999999952</c:v>
                </c:pt>
                <c:pt idx="168962">
                  <c:v>-32.538499999999999</c:v>
                </c:pt>
                <c:pt idx="168963">
                  <c:v>-32.53649999999999</c:v>
                </c:pt>
                <c:pt idx="168964">
                  <c:v>-32.53449999999998</c:v>
                </c:pt>
                <c:pt idx="168965">
                  <c:v>-32.53249999999997</c:v>
                </c:pt>
                <c:pt idx="168966">
                  <c:v>-32.530499999999961</c:v>
                </c:pt>
                <c:pt idx="168967">
                  <c:v>-32.528499999999951</c:v>
                </c:pt>
                <c:pt idx="168968">
                  <c:v>-32.526499999999999</c:v>
                </c:pt>
                <c:pt idx="168969">
                  <c:v>-32.524499999999989</c:v>
                </c:pt>
                <c:pt idx="168970">
                  <c:v>-32.52249999999998</c:v>
                </c:pt>
                <c:pt idx="168971">
                  <c:v>-32.52049999999997</c:v>
                </c:pt>
                <c:pt idx="168972">
                  <c:v>-32.51849999999996</c:v>
                </c:pt>
                <c:pt idx="168973">
                  <c:v>-32.516499999999951</c:v>
                </c:pt>
                <c:pt idx="168974">
                  <c:v>-32.514499999999998</c:v>
                </c:pt>
                <c:pt idx="168975">
                  <c:v>-32.512499999999989</c:v>
                </c:pt>
                <c:pt idx="168976">
                  <c:v>-32.510499999999979</c:v>
                </c:pt>
                <c:pt idx="168977">
                  <c:v>-32.50849999999997</c:v>
                </c:pt>
                <c:pt idx="168978">
                  <c:v>-32.50649999999996</c:v>
                </c:pt>
                <c:pt idx="168979">
                  <c:v>-32.50449999999995</c:v>
                </c:pt>
                <c:pt idx="168980">
                  <c:v>-32.502499999999998</c:v>
                </c:pt>
                <c:pt idx="168981">
                  <c:v>-32.500499999999988</c:v>
                </c:pt>
                <c:pt idx="168982">
                  <c:v>-32.498499999999979</c:v>
                </c:pt>
                <c:pt idx="168983">
                  <c:v>-32.496499999999969</c:v>
                </c:pt>
                <c:pt idx="168984">
                  <c:v>-32.49449999999996</c:v>
                </c:pt>
                <c:pt idx="168985">
                  <c:v>-32.49249999999995</c:v>
                </c:pt>
                <c:pt idx="168986">
                  <c:v>-32.490499999999997</c:v>
                </c:pt>
                <c:pt idx="168987">
                  <c:v>-32.488499999999988</c:v>
                </c:pt>
                <c:pt idx="168988">
                  <c:v>-32.486499999999978</c:v>
                </c:pt>
                <c:pt idx="168989">
                  <c:v>-32.484499999999969</c:v>
                </c:pt>
                <c:pt idx="168990">
                  <c:v>-32.482499999999959</c:v>
                </c:pt>
                <c:pt idx="168991">
                  <c:v>-32.48049999999995</c:v>
                </c:pt>
                <c:pt idx="168992">
                  <c:v>-32.478499999999997</c:v>
                </c:pt>
                <c:pt idx="168993">
                  <c:v>-32.476499999999987</c:v>
                </c:pt>
                <c:pt idx="168994">
                  <c:v>-32.474499999999978</c:v>
                </c:pt>
                <c:pt idx="168995">
                  <c:v>-32.472499999999968</c:v>
                </c:pt>
                <c:pt idx="168996">
                  <c:v>-32.470499999999959</c:v>
                </c:pt>
                <c:pt idx="168997">
                  <c:v>-32.468499999999949</c:v>
                </c:pt>
                <c:pt idx="168998">
                  <c:v>-32.466499999999996</c:v>
                </c:pt>
                <c:pt idx="168999">
                  <c:v>-32.464499999999987</c:v>
                </c:pt>
                <c:pt idx="169000">
                  <c:v>-32.462499999999977</c:v>
                </c:pt>
                <c:pt idx="169001">
                  <c:v>-32.460499999999968</c:v>
                </c:pt>
                <c:pt idx="169002">
                  <c:v>-32.458499999999958</c:v>
                </c:pt>
                <c:pt idx="169003">
                  <c:v>-32.456500000000005</c:v>
                </c:pt>
                <c:pt idx="169004">
                  <c:v>-32.454499999999996</c:v>
                </c:pt>
                <c:pt idx="169005">
                  <c:v>-32.452499999999986</c:v>
                </c:pt>
                <c:pt idx="169006">
                  <c:v>-32.450499999999977</c:v>
                </c:pt>
                <c:pt idx="169007">
                  <c:v>-32.448499999999967</c:v>
                </c:pt>
                <c:pt idx="169008">
                  <c:v>-32.446499999999958</c:v>
                </c:pt>
                <c:pt idx="169009">
                  <c:v>-32.444500000000005</c:v>
                </c:pt>
                <c:pt idx="169010">
                  <c:v>-32.442499999999995</c:v>
                </c:pt>
                <c:pt idx="169011">
                  <c:v>-32.440499999999986</c:v>
                </c:pt>
                <c:pt idx="169012">
                  <c:v>-32.438499999999976</c:v>
                </c:pt>
                <c:pt idx="169013">
                  <c:v>-32.436499999999967</c:v>
                </c:pt>
                <c:pt idx="169014">
                  <c:v>-32.434499999999957</c:v>
                </c:pt>
                <c:pt idx="169015">
                  <c:v>-32.432500000000005</c:v>
                </c:pt>
                <c:pt idx="169016">
                  <c:v>-32.430499999999995</c:v>
                </c:pt>
                <c:pt idx="169017">
                  <c:v>-32.428499999999985</c:v>
                </c:pt>
                <c:pt idx="169018">
                  <c:v>-32.426499999999976</c:v>
                </c:pt>
                <c:pt idx="169019">
                  <c:v>-32.424499999999966</c:v>
                </c:pt>
                <c:pt idx="169020">
                  <c:v>-32.422499999999957</c:v>
                </c:pt>
                <c:pt idx="169021">
                  <c:v>-32.420500000000004</c:v>
                </c:pt>
                <c:pt idx="169022">
                  <c:v>-32.418499999999995</c:v>
                </c:pt>
                <c:pt idx="169023">
                  <c:v>-32.416499999999985</c:v>
                </c:pt>
                <c:pt idx="169024">
                  <c:v>-32.414499999999975</c:v>
                </c:pt>
                <c:pt idx="169025">
                  <c:v>-32.412499999999966</c:v>
                </c:pt>
                <c:pt idx="169026">
                  <c:v>-32.410499999999956</c:v>
                </c:pt>
                <c:pt idx="169027">
                  <c:v>-32.408500000000004</c:v>
                </c:pt>
                <c:pt idx="169028">
                  <c:v>-32.406499999999994</c:v>
                </c:pt>
                <c:pt idx="169029">
                  <c:v>-32.404499999999985</c:v>
                </c:pt>
                <c:pt idx="169030">
                  <c:v>-32.402499999999975</c:v>
                </c:pt>
                <c:pt idx="169031">
                  <c:v>-32.400499999999965</c:v>
                </c:pt>
                <c:pt idx="169032">
                  <c:v>-32.398499999999956</c:v>
                </c:pt>
                <c:pt idx="169033">
                  <c:v>-32.396500000000003</c:v>
                </c:pt>
                <c:pt idx="169034">
                  <c:v>-32.394499999999994</c:v>
                </c:pt>
                <c:pt idx="169035">
                  <c:v>-32.392499999999984</c:v>
                </c:pt>
                <c:pt idx="169036">
                  <c:v>-32.390499999999975</c:v>
                </c:pt>
                <c:pt idx="169037">
                  <c:v>-32.388499999999965</c:v>
                </c:pt>
                <c:pt idx="169038">
                  <c:v>-32.386499999999955</c:v>
                </c:pt>
                <c:pt idx="169039">
                  <c:v>-32.384500000000003</c:v>
                </c:pt>
                <c:pt idx="169040">
                  <c:v>-32.382499999999993</c:v>
                </c:pt>
                <c:pt idx="169041">
                  <c:v>-32.380499999999984</c:v>
                </c:pt>
                <c:pt idx="169042">
                  <c:v>-32.378499999999974</c:v>
                </c:pt>
                <c:pt idx="169043">
                  <c:v>-32.376499999999965</c:v>
                </c:pt>
                <c:pt idx="169044">
                  <c:v>-32.374499999999955</c:v>
                </c:pt>
                <c:pt idx="169045">
                  <c:v>-32.372500000000002</c:v>
                </c:pt>
                <c:pt idx="169046">
                  <c:v>-32.370499999999993</c:v>
                </c:pt>
                <c:pt idx="169047">
                  <c:v>-32.368499999999983</c:v>
                </c:pt>
                <c:pt idx="169048">
                  <c:v>-32.366499999999974</c:v>
                </c:pt>
                <c:pt idx="169049">
                  <c:v>-32.364499999999964</c:v>
                </c:pt>
                <c:pt idx="169050">
                  <c:v>-32.362499999999955</c:v>
                </c:pt>
                <c:pt idx="169051">
                  <c:v>-32.360500000000002</c:v>
                </c:pt>
                <c:pt idx="169052">
                  <c:v>-32.358499999999992</c:v>
                </c:pt>
                <c:pt idx="169053">
                  <c:v>-32.356499999999983</c:v>
                </c:pt>
                <c:pt idx="169054">
                  <c:v>-32.354499999999973</c:v>
                </c:pt>
                <c:pt idx="169055">
                  <c:v>-32.352499999999964</c:v>
                </c:pt>
                <c:pt idx="169056">
                  <c:v>-32.350499999999954</c:v>
                </c:pt>
                <c:pt idx="169057">
                  <c:v>-32.348500000000001</c:v>
                </c:pt>
                <c:pt idx="169058">
                  <c:v>-32.346499999999992</c:v>
                </c:pt>
                <c:pt idx="169059">
                  <c:v>-32.344499999999982</c:v>
                </c:pt>
                <c:pt idx="169060">
                  <c:v>-32.342499999999973</c:v>
                </c:pt>
                <c:pt idx="169061">
                  <c:v>-32.340499999999963</c:v>
                </c:pt>
                <c:pt idx="169062">
                  <c:v>-32.338499999999954</c:v>
                </c:pt>
                <c:pt idx="169063">
                  <c:v>-32.336500000000001</c:v>
                </c:pt>
                <c:pt idx="169064">
                  <c:v>-32.334499999999991</c:v>
                </c:pt>
                <c:pt idx="169065">
                  <c:v>-32.332499999999982</c:v>
                </c:pt>
                <c:pt idx="169066">
                  <c:v>-32.330499999999972</c:v>
                </c:pt>
                <c:pt idx="169067">
                  <c:v>-32.328499999999963</c:v>
                </c:pt>
                <c:pt idx="169068">
                  <c:v>-32.326499999999953</c:v>
                </c:pt>
                <c:pt idx="169069">
                  <c:v>-32.3245</c:v>
                </c:pt>
                <c:pt idx="169070">
                  <c:v>-32.322499999999991</c:v>
                </c:pt>
                <c:pt idx="169071">
                  <c:v>-32.320499999999981</c:v>
                </c:pt>
                <c:pt idx="169072">
                  <c:v>-32.318499999999972</c:v>
                </c:pt>
                <c:pt idx="169073">
                  <c:v>-32.316499999999962</c:v>
                </c:pt>
                <c:pt idx="169074">
                  <c:v>-32.314499999999953</c:v>
                </c:pt>
                <c:pt idx="169075">
                  <c:v>-32.3125</c:v>
                </c:pt>
                <c:pt idx="169076">
                  <c:v>-32.31049999999999</c:v>
                </c:pt>
                <c:pt idx="169077">
                  <c:v>-32.308499999999981</c:v>
                </c:pt>
                <c:pt idx="169078">
                  <c:v>-32.306499999999971</c:v>
                </c:pt>
                <c:pt idx="169079">
                  <c:v>-32.304499999999962</c:v>
                </c:pt>
                <c:pt idx="169080">
                  <c:v>-32.302499999999952</c:v>
                </c:pt>
                <c:pt idx="169081">
                  <c:v>-32.3005</c:v>
                </c:pt>
                <c:pt idx="169082">
                  <c:v>-32.29849999999999</c:v>
                </c:pt>
                <c:pt idx="169083">
                  <c:v>-32.29649999999998</c:v>
                </c:pt>
                <c:pt idx="169084">
                  <c:v>-32.294499999999971</c:v>
                </c:pt>
                <c:pt idx="169085">
                  <c:v>-32.292499999999961</c:v>
                </c:pt>
                <c:pt idx="169086">
                  <c:v>-32.290499999999952</c:v>
                </c:pt>
                <c:pt idx="169087">
                  <c:v>-32.288499999999999</c:v>
                </c:pt>
                <c:pt idx="169088">
                  <c:v>-32.28649999999999</c:v>
                </c:pt>
                <c:pt idx="169089">
                  <c:v>-32.28449999999998</c:v>
                </c:pt>
                <c:pt idx="169090">
                  <c:v>-32.28249999999997</c:v>
                </c:pt>
                <c:pt idx="169091">
                  <c:v>-32.280499999999961</c:v>
                </c:pt>
                <c:pt idx="169092">
                  <c:v>-32.278499999999951</c:v>
                </c:pt>
                <c:pt idx="169093">
                  <c:v>-32.276499999999999</c:v>
                </c:pt>
                <c:pt idx="169094">
                  <c:v>-32.274499999999989</c:v>
                </c:pt>
                <c:pt idx="169095">
                  <c:v>-32.27249999999998</c:v>
                </c:pt>
                <c:pt idx="169096">
                  <c:v>-32.27049999999997</c:v>
                </c:pt>
                <c:pt idx="169097">
                  <c:v>-32.26849999999996</c:v>
                </c:pt>
                <c:pt idx="169098">
                  <c:v>-32.266499999999951</c:v>
                </c:pt>
                <c:pt idx="169099">
                  <c:v>-32.264499999999998</c:v>
                </c:pt>
                <c:pt idx="169100">
                  <c:v>-32.262499999999989</c:v>
                </c:pt>
                <c:pt idx="169101">
                  <c:v>-32.260499999999979</c:v>
                </c:pt>
                <c:pt idx="169102">
                  <c:v>-32.25849999999997</c:v>
                </c:pt>
                <c:pt idx="169103">
                  <c:v>-32.25649999999996</c:v>
                </c:pt>
                <c:pt idx="169104">
                  <c:v>-32.25449999999995</c:v>
                </c:pt>
                <c:pt idx="169105">
                  <c:v>-32.252499999999998</c:v>
                </c:pt>
                <c:pt idx="169106">
                  <c:v>-32.250499999999988</c:v>
                </c:pt>
                <c:pt idx="169107">
                  <c:v>-32.248499999999979</c:v>
                </c:pt>
                <c:pt idx="169108">
                  <c:v>-32.246499999999969</c:v>
                </c:pt>
                <c:pt idx="169109">
                  <c:v>-32.24449999999996</c:v>
                </c:pt>
                <c:pt idx="169110">
                  <c:v>-32.24249999999995</c:v>
                </c:pt>
                <c:pt idx="169111">
                  <c:v>-32.240499999999997</c:v>
                </c:pt>
                <c:pt idx="169112">
                  <c:v>-32.238499999999988</c:v>
                </c:pt>
                <c:pt idx="169113">
                  <c:v>-32.236499999999978</c:v>
                </c:pt>
                <c:pt idx="169114">
                  <c:v>-32.234499999999969</c:v>
                </c:pt>
                <c:pt idx="169115">
                  <c:v>-32.232499999999959</c:v>
                </c:pt>
                <c:pt idx="169116">
                  <c:v>-32.23049999999995</c:v>
                </c:pt>
                <c:pt idx="169117">
                  <c:v>-32.228499999999997</c:v>
                </c:pt>
                <c:pt idx="169118">
                  <c:v>-32.226499999999987</c:v>
                </c:pt>
                <c:pt idx="169119">
                  <c:v>-32.224499999999978</c:v>
                </c:pt>
                <c:pt idx="169120">
                  <c:v>-32.222499999999968</c:v>
                </c:pt>
                <c:pt idx="169121">
                  <c:v>-32.220499999999959</c:v>
                </c:pt>
                <c:pt idx="169122">
                  <c:v>-32.218499999999949</c:v>
                </c:pt>
                <c:pt idx="169123">
                  <c:v>-32.216499999999996</c:v>
                </c:pt>
                <c:pt idx="169124">
                  <c:v>-32.214499999999987</c:v>
                </c:pt>
                <c:pt idx="169125">
                  <c:v>-32.212499999999977</c:v>
                </c:pt>
                <c:pt idx="169126">
                  <c:v>-32.210499999999968</c:v>
                </c:pt>
                <c:pt idx="169127">
                  <c:v>-32.208499999999958</c:v>
                </c:pt>
                <c:pt idx="169128">
                  <c:v>-32.206500000000005</c:v>
                </c:pt>
                <c:pt idx="169129">
                  <c:v>-32.204499999999996</c:v>
                </c:pt>
                <c:pt idx="169130">
                  <c:v>-32.202499999999986</c:v>
                </c:pt>
                <c:pt idx="169131">
                  <c:v>-32.200499999999977</c:v>
                </c:pt>
                <c:pt idx="169132">
                  <c:v>-32.198499999999967</c:v>
                </c:pt>
                <c:pt idx="169133">
                  <c:v>-32.196499999999958</c:v>
                </c:pt>
                <c:pt idx="169134">
                  <c:v>-32.194500000000005</c:v>
                </c:pt>
                <c:pt idx="169135">
                  <c:v>-32.192499999999995</c:v>
                </c:pt>
                <c:pt idx="169136">
                  <c:v>-32.190499999999986</c:v>
                </c:pt>
                <c:pt idx="169137">
                  <c:v>-32.188499999999976</c:v>
                </c:pt>
                <c:pt idx="169138">
                  <c:v>-32.186499999999967</c:v>
                </c:pt>
                <c:pt idx="169139">
                  <c:v>-32.184499999999957</c:v>
                </c:pt>
                <c:pt idx="169140">
                  <c:v>-32.182500000000005</c:v>
                </c:pt>
                <c:pt idx="169141">
                  <c:v>-32.180499999999995</c:v>
                </c:pt>
                <c:pt idx="169142">
                  <c:v>-32.178499999999985</c:v>
                </c:pt>
                <c:pt idx="169143">
                  <c:v>-32.176499999999976</c:v>
                </c:pt>
                <c:pt idx="169144">
                  <c:v>-32.174499999999966</c:v>
                </c:pt>
                <c:pt idx="169145">
                  <c:v>-32.172499999999957</c:v>
                </c:pt>
                <c:pt idx="169146">
                  <c:v>-32.170500000000004</c:v>
                </c:pt>
                <c:pt idx="169147">
                  <c:v>-32.168499999999995</c:v>
                </c:pt>
                <c:pt idx="169148">
                  <c:v>-32.166499999999985</c:v>
                </c:pt>
                <c:pt idx="169149">
                  <c:v>-32.164499999999975</c:v>
                </c:pt>
                <c:pt idx="169150">
                  <c:v>-32.162499999999966</c:v>
                </c:pt>
                <c:pt idx="169151">
                  <c:v>-32.160499999999956</c:v>
                </c:pt>
                <c:pt idx="169152">
                  <c:v>-32.158500000000004</c:v>
                </c:pt>
                <c:pt idx="169153">
                  <c:v>-32.156499999999994</c:v>
                </c:pt>
                <c:pt idx="169154">
                  <c:v>-32.154499999999985</c:v>
                </c:pt>
                <c:pt idx="169155">
                  <c:v>-32.152499999999975</c:v>
                </c:pt>
                <c:pt idx="169156">
                  <c:v>-32.150499999999965</c:v>
                </c:pt>
                <c:pt idx="169157">
                  <c:v>-32.148499999999956</c:v>
                </c:pt>
                <c:pt idx="169158">
                  <c:v>-32.146500000000003</c:v>
                </c:pt>
                <c:pt idx="169159">
                  <c:v>-32.144499999999994</c:v>
                </c:pt>
                <c:pt idx="169160">
                  <c:v>-32.142499999999984</c:v>
                </c:pt>
                <c:pt idx="169161">
                  <c:v>-32.140499999999975</c:v>
                </c:pt>
                <c:pt idx="169162">
                  <c:v>-32.138499999999965</c:v>
                </c:pt>
                <c:pt idx="169163">
                  <c:v>-32.136499999999955</c:v>
                </c:pt>
                <c:pt idx="169164">
                  <c:v>-32.134500000000003</c:v>
                </c:pt>
                <c:pt idx="169165">
                  <c:v>-32.132499999999993</c:v>
                </c:pt>
                <c:pt idx="169166">
                  <c:v>-32.130499999999984</c:v>
                </c:pt>
                <c:pt idx="169167">
                  <c:v>-32.128499999999974</c:v>
                </c:pt>
                <c:pt idx="169168">
                  <c:v>-32.126499999999965</c:v>
                </c:pt>
                <c:pt idx="169169">
                  <c:v>-32.124499999999955</c:v>
                </c:pt>
                <c:pt idx="169170">
                  <c:v>-32.122500000000002</c:v>
                </c:pt>
                <c:pt idx="169171">
                  <c:v>-32.120499999999993</c:v>
                </c:pt>
                <c:pt idx="169172">
                  <c:v>-32.118499999999983</c:v>
                </c:pt>
                <c:pt idx="169173">
                  <c:v>-32.116499999999974</c:v>
                </c:pt>
                <c:pt idx="169174">
                  <c:v>-32.114499999999964</c:v>
                </c:pt>
                <c:pt idx="169175">
                  <c:v>-32.112499999999955</c:v>
                </c:pt>
                <c:pt idx="169176">
                  <c:v>-32.110500000000002</c:v>
                </c:pt>
                <c:pt idx="169177">
                  <c:v>-32.108499999999992</c:v>
                </c:pt>
                <c:pt idx="169178">
                  <c:v>-32.106499999999983</c:v>
                </c:pt>
                <c:pt idx="169179">
                  <c:v>-32.104499999999973</c:v>
                </c:pt>
                <c:pt idx="169180">
                  <c:v>-32.102499999999964</c:v>
                </c:pt>
                <c:pt idx="169181">
                  <c:v>-32.100499999999954</c:v>
                </c:pt>
                <c:pt idx="169182">
                  <c:v>-32.098500000000001</c:v>
                </c:pt>
                <c:pt idx="169183">
                  <c:v>-32.096499999999992</c:v>
                </c:pt>
                <c:pt idx="169184">
                  <c:v>-32.094499999999982</c:v>
                </c:pt>
                <c:pt idx="169185">
                  <c:v>-32.092499999999973</c:v>
                </c:pt>
                <c:pt idx="169186">
                  <c:v>-32.090499999999963</c:v>
                </c:pt>
                <c:pt idx="169187">
                  <c:v>-32.088499999999954</c:v>
                </c:pt>
                <c:pt idx="169188">
                  <c:v>-32.086500000000001</c:v>
                </c:pt>
                <c:pt idx="169189">
                  <c:v>-32.084499999999991</c:v>
                </c:pt>
                <c:pt idx="169190">
                  <c:v>-32.082499999999982</c:v>
                </c:pt>
                <c:pt idx="169191">
                  <c:v>-32.080499999999972</c:v>
                </c:pt>
                <c:pt idx="169192">
                  <c:v>-32.078499999999963</c:v>
                </c:pt>
                <c:pt idx="169193">
                  <c:v>-32.076499999999953</c:v>
                </c:pt>
                <c:pt idx="169194">
                  <c:v>-32.0745</c:v>
                </c:pt>
                <c:pt idx="169195">
                  <c:v>-32.072499999999991</c:v>
                </c:pt>
                <c:pt idx="169196">
                  <c:v>-32.070499999999981</c:v>
                </c:pt>
                <c:pt idx="169197">
                  <c:v>-32.068499999999972</c:v>
                </c:pt>
                <c:pt idx="169198">
                  <c:v>-32.066499999999962</c:v>
                </c:pt>
                <c:pt idx="169199">
                  <c:v>-32.064499999999953</c:v>
                </c:pt>
                <c:pt idx="169200">
                  <c:v>-32.0625</c:v>
                </c:pt>
                <c:pt idx="169201">
                  <c:v>-32.06049999999999</c:v>
                </c:pt>
                <c:pt idx="169202">
                  <c:v>-32.058499999999981</c:v>
                </c:pt>
                <c:pt idx="169203">
                  <c:v>-32.056499999999971</c:v>
                </c:pt>
                <c:pt idx="169204">
                  <c:v>-32.054499999999962</c:v>
                </c:pt>
                <c:pt idx="169205">
                  <c:v>-32.052499999999952</c:v>
                </c:pt>
                <c:pt idx="169206">
                  <c:v>-32.0505</c:v>
                </c:pt>
                <c:pt idx="169207">
                  <c:v>-32.04849999999999</c:v>
                </c:pt>
                <c:pt idx="169208">
                  <c:v>-32.04649999999998</c:v>
                </c:pt>
                <c:pt idx="169209">
                  <c:v>-32.044499999999971</c:v>
                </c:pt>
                <c:pt idx="169210">
                  <c:v>-32.042499999999961</c:v>
                </c:pt>
                <c:pt idx="169211">
                  <c:v>-32.040499999999952</c:v>
                </c:pt>
                <c:pt idx="169212">
                  <c:v>-32.038499999999999</c:v>
                </c:pt>
                <c:pt idx="169213">
                  <c:v>-32.03649999999999</c:v>
                </c:pt>
                <c:pt idx="169214">
                  <c:v>-32.03449999999998</c:v>
                </c:pt>
                <c:pt idx="169215">
                  <c:v>-32.03249999999997</c:v>
                </c:pt>
                <c:pt idx="169216">
                  <c:v>-32.030499999999961</c:v>
                </c:pt>
                <c:pt idx="169217">
                  <c:v>-32.028499999999951</c:v>
                </c:pt>
                <c:pt idx="169218">
                  <c:v>-32.026499999999999</c:v>
                </c:pt>
                <c:pt idx="169219">
                  <c:v>-32.024499999999989</c:v>
                </c:pt>
                <c:pt idx="169220">
                  <c:v>-32.02249999999998</c:v>
                </c:pt>
                <c:pt idx="169221">
                  <c:v>-32.02049999999997</c:v>
                </c:pt>
                <c:pt idx="169222">
                  <c:v>-32.01849999999996</c:v>
                </c:pt>
                <c:pt idx="169223">
                  <c:v>-32.016499999999951</c:v>
                </c:pt>
                <c:pt idx="169224">
                  <c:v>-32.014499999999998</c:v>
                </c:pt>
                <c:pt idx="169225">
                  <c:v>-32.012499999999989</c:v>
                </c:pt>
                <c:pt idx="169226">
                  <c:v>-32.010499999999979</c:v>
                </c:pt>
                <c:pt idx="169227">
                  <c:v>-32.00849999999997</c:v>
                </c:pt>
                <c:pt idx="169228">
                  <c:v>-32.00649999999996</c:v>
                </c:pt>
                <c:pt idx="169229">
                  <c:v>-32.00449999999995</c:v>
                </c:pt>
                <c:pt idx="169230">
                  <c:v>-32.002499999999998</c:v>
                </c:pt>
                <c:pt idx="169231">
                  <c:v>-32.000499999999988</c:v>
                </c:pt>
                <c:pt idx="169232">
                  <c:v>-31.998499999999979</c:v>
                </c:pt>
                <c:pt idx="169233">
                  <c:v>-31.996499999999969</c:v>
                </c:pt>
                <c:pt idx="169234">
                  <c:v>-31.99449999999996</c:v>
                </c:pt>
                <c:pt idx="169235">
                  <c:v>-31.99249999999995</c:v>
                </c:pt>
                <c:pt idx="169236">
                  <c:v>-31.990499999999997</c:v>
                </c:pt>
                <c:pt idx="169237">
                  <c:v>-31.988499999999988</c:v>
                </c:pt>
                <c:pt idx="169238">
                  <c:v>-31.986499999999978</c:v>
                </c:pt>
                <c:pt idx="169239">
                  <c:v>-31.984499999999969</c:v>
                </c:pt>
                <c:pt idx="169240">
                  <c:v>-31.982499999999959</c:v>
                </c:pt>
                <c:pt idx="169241">
                  <c:v>-31.98049999999995</c:v>
                </c:pt>
                <c:pt idx="169242">
                  <c:v>-31.978499999999997</c:v>
                </c:pt>
                <c:pt idx="169243">
                  <c:v>-31.976499999999987</c:v>
                </c:pt>
                <c:pt idx="169244">
                  <c:v>-31.974499999999978</c:v>
                </c:pt>
                <c:pt idx="169245">
                  <c:v>-31.972499999999968</c:v>
                </c:pt>
                <c:pt idx="169246">
                  <c:v>-31.970499999999959</c:v>
                </c:pt>
                <c:pt idx="169247">
                  <c:v>-31.968499999999949</c:v>
                </c:pt>
                <c:pt idx="169248">
                  <c:v>-31.966499999999996</c:v>
                </c:pt>
                <c:pt idx="169249">
                  <c:v>-31.964499999999987</c:v>
                </c:pt>
                <c:pt idx="169250">
                  <c:v>-31.962499999999977</c:v>
                </c:pt>
                <c:pt idx="169251">
                  <c:v>-31.960499999999968</c:v>
                </c:pt>
                <c:pt idx="169252">
                  <c:v>-31.958499999999958</c:v>
                </c:pt>
                <c:pt idx="169253">
                  <c:v>-31.956500000000005</c:v>
                </c:pt>
                <c:pt idx="169254">
                  <c:v>-31.954499999999996</c:v>
                </c:pt>
                <c:pt idx="169255">
                  <c:v>-31.952499999999986</c:v>
                </c:pt>
                <c:pt idx="169256">
                  <c:v>-31.950499999999977</c:v>
                </c:pt>
                <c:pt idx="169257">
                  <c:v>-31.948499999999967</c:v>
                </c:pt>
                <c:pt idx="169258">
                  <c:v>-31.946499999999958</c:v>
                </c:pt>
                <c:pt idx="169259">
                  <c:v>-31.944500000000005</c:v>
                </c:pt>
                <c:pt idx="169260">
                  <c:v>-31.942499999999995</c:v>
                </c:pt>
                <c:pt idx="169261">
                  <c:v>-31.940499999999986</c:v>
                </c:pt>
                <c:pt idx="169262">
                  <c:v>-31.938499999999976</c:v>
                </c:pt>
                <c:pt idx="169263">
                  <c:v>-31.936499999999967</c:v>
                </c:pt>
                <c:pt idx="169264">
                  <c:v>-31.934499999999957</c:v>
                </c:pt>
                <c:pt idx="169265">
                  <c:v>-31.932500000000005</c:v>
                </c:pt>
                <c:pt idx="169266">
                  <c:v>-31.930499999999995</c:v>
                </c:pt>
                <c:pt idx="169267">
                  <c:v>-31.928499999999985</c:v>
                </c:pt>
                <c:pt idx="169268">
                  <c:v>-31.926499999999976</c:v>
                </c:pt>
                <c:pt idx="169269">
                  <c:v>-31.924499999999966</c:v>
                </c:pt>
                <c:pt idx="169270">
                  <c:v>-31.922499999999957</c:v>
                </c:pt>
                <c:pt idx="169271">
                  <c:v>-31.920500000000004</c:v>
                </c:pt>
                <c:pt idx="169272">
                  <c:v>-31.918499999999995</c:v>
                </c:pt>
                <c:pt idx="169273">
                  <c:v>-31.916499999999985</c:v>
                </c:pt>
                <c:pt idx="169274">
                  <c:v>-31.914499999999975</c:v>
                </c:pt>
                <c:pt idx="169275">
                  <c:v>-31.912499999999966</c:v>
                </c:pt>
                <c:pt idx="169276">
                  <c:v>-31.910499999999956</c:v>
                </c:pt>
                <c:pt idx="169277">
                  <c:v>-31.908500000000004</c:v>
                </c:pt>
                <c:pt idx="169278">
                  <c:v>-31.906499999999994</c:v>
                </c:pt>
                <c:pt idx="169279">
                  <c:v>-31.904499999999985</c:v>
                </c:pt>
                <c:pt idx="169280">
                  <c:v>-31.902499999999975</c:v>
                </c:pt>
                <c:pt idx="169281">
                  <c:v>-31.900499999999965</c:v>
                </c:pt>
                <c:pt idx="169282">
                  <c:v>-31.898499999999956</c:v>
                </c:pt>
                <c:pt idx="169283">
                  <c:v>-31.896500000000003</c:v>
                </c:pt>
                <c:pt idx="169284">
                  <c:v>-31.894499999999994</c:v>
                </c:pt>
                <c:pt idx="169285">
                  <c:v>-31.892499999999984</c:v>
                </c:pt>
                <c:pt idx="169286">
                  <c:v>-31.890499999999975</c:v>
                </c:pt>
                <c:pt idx="169287">
                  <c:v>-31.888499999999965</c:v>
                </c:pt>
                <c:pt idx="169288">
                  <c:v>-31.886499999999955</c:v>
                </c:pt>
                <c:pt idx="169289">
                  <c:v>-31.884500000000003</c:v>
                </c:pt>
                <c:pt idx="169290">
                  <c:v>-31.882499999999993</c:v>
                </c:pt>
                <c:pt idx="169291">
                  <c:v>-31.880499999999984</c:v>
                </c:pt>
                <c:pt idx="169292">
                  <c:v>-31.878499999999974</c:v>
                </c:pt>
                <c:pt idx="169293">
                  <c:v>-31.876499999999965</c:v>
                </c:pt>
                <c:pt idx="169294">
                  <c:v>-31.874499999999955</c:v>
                </c:pt>
                <c:pt idx="169295">
                  <c:v>-31.872500000000002</c:v>
                </c:pt>
                <c:pt idx="169296">
                  <c:v>-31.870499999999993</c:v>
                </c:pt>
                <c:pt idx="169297">
                  <c:v>-31.868499999999983</c:v>
                </c:pt>
                <c:pt idx="169298">
                  <c:v>-31.866499999999974</c:v>
                </c:pt>
                <c:pt idx="169299">
                  <c:v>-31.864499999999964</c:v>
                </c:pt>
                <c:pt idx="169300">
                  <c:v>-31.862499999999955</c:v>
                </c:pt>
                <c:pt idx="169301">
                  <c:v>-31.860500000000002</c:v>
                </c:pt>
                <c:pt idx="169302">
                  <c:v>-31.858499999999992</c:v>
                </c:pt>
                <c:pt idx="169303">
                  <c:v>-31.856499999999983</c:v>
                </c:pt>
                <c:pt idx="169304">
                  <c:v>-31.854499999999973</c:v>
                </c:pt>
                <c:pt idx="169305">
                  <c:v>-31.852499999999964</c:v>
                </c:pt>
                <c:pt idx="169306">
                  <c:v>-31.850499999999954</c:v>
                </c:pt>
                <c:pt idx="169307">
                  <c:v>-31.848500000000001</c:v>
                </c:pt>
                <c:pt idx="169308">
                  <c:v>-31.846499999999992</c:v>
                </c:pt>
                <c:pt idx="169309">
                  <c:v>-31.844499999999982</c:v>
                </c:pt>
                <c:pt idx="169310">
                  <c:v>-31.842499999999973</c:v>
                </c:pt>
                <c:pt idx="169311">
                  <c:v>-31.840499999999963</c:v>
                </c:pt>
                <c:pt idx="169312">
                  <c:v>-31.838499999999954</c:v>
                </c:pt>
                <c:pt idx="169313">
                  <c:v>-31.836500000000001</c:v>
                </c:pt>
                <c:pt idx="169314">
                  <c:v>-31.834499999999991</c:v>
                </c:pt>
                <c:pt idx="169315">
                  <c:v>-31.832499999999982</c:v>
                </c:pt>
                <c:pt idx="169316">
                  <c:v>-31.830499999999972</c:v>
                </c:pt>
                <c:pt idx="169317">
                  <c:v>-31.828499999999963</c:v>
                </c:pt>
                <c:pt idx="169318">
                  <c:v>-31.826499999999953</c:v>
                </c:pt>
                <c:pt idx="169319">
                  <c:v>-31.8245</c:v>
                </c:pt>
                <c:pt idx="169320">
                  <c:v>-31.822499999999991</c:v>
                </c:pt>
                <c:pt idx="169321">
                  <c:v>-31.820499999999981</c:v>
                </c:pt>
                <c:pt idx="169322">
                  <c:v>-31.818499999999972</c:v>
                </c:pt>
                <c:pt idx="169323">
                  <c:v>-31.816499999999962</c:v>
                </c:pt>
                <c:pt idx="169324">
                  <c:v>-31.814499999999953</c:v>
                </c:pt>
                <c:pt idx="169325">
                  <c:v>-31.8125</c:v>
                </c:pt>
                <c:pt idx="169326">
                  <c:v>-31.81049999999999</c:v>
                </c:pt>
                <c:pt idx="169327">
                  <c:v>-31.808499999999981</c:v>
                </c:pt>
                <c:pt idx="169328">
                  <c:v>-31.806499999999971</c:v>
                </c:pt>
                <c:pt idx="169329">
                  <c:v>-31.804499999999962</c:v>
                </c:pt>
                <c:pt idx="169330">
                  <c:v>-31.802499999999952</c:v>
                </c:pt>
                <c:pt idx="169331">
                  <c:v>-31.8005</c:v>
                </c:pt>
                <c:pt idx="169332">
                  <c:v>-31.79849999999999</c:v>
                </c:pt>
                <c:pt idx="169333">
                  <c:v>-31.79649999999998</c:v>
                </c:pt>
                <c:pt idx="169334">
                  <c:v>-31.794499999999971</c:v>
                </c:pt>
                <c:pt idx="169335">
                  <c:v>-31.792499999999961</c:v>
                </c:pt>
                <c:pt idx="169336">
                  <c:v>-31.790499999999952</c:v>
                </c:pt>
                <c:pt idx="169337">
                  <c:v>-31.788499999999999</c:v>
                </c:pt>
                <c:pt idx="169338">
                  <c:v>-31.78649999999999</c:v>
                </c:pt>
                <c:pt idx="169339">
                  <c:v>-31.78449999999998</c:v>
                </c:pt>
                <c:pt idx="169340">
                  <c:v>-31.78249999999997</c:v>
                </c:pt>
                <c:pt idx="169341">
                  <c:v>-31.780499999999961</c:v>
                </c:pt>
                <c:pt idx="169342">
                  <c:v>-31.778499999999951</c:v>
                </c:pt>
                <c:pt idx="169343">
                  <c:v>-31.776499999999999</c:v>
                </c:pt>
                <c:pt idx="169344">
                  <c:v>-31.774499999999989</c:v>
                </c:pt>
                <c:pt idx="169345">
                  <c:v>-31.77249999999998</c:v>
                </c:pt>
                <c:pt idx="169346">
                  <c:v>-31.77049999999997</c:v>
                </c:pt>
                <c:pt idx="169347">
                  <c:v>-31.76849999999996</c:v>
                </c:pt>
                <c:pt idx="169348">
                  <c:v>-31.766499999999951</c:v>
                </c:pt>
                <c:pt idx="169349">
                  <c:v>-31.764499999999998</c:v>
                </c:pt>
                <c:pt idx="169350">
                  <c:v>-31.762499999999989</c:v>
                </c:pt>
                <c:pt idx="169351">
                  <c:v>-31.760499999999979</c:v>
                </c:pt>
                <c:pt idx="169352">
                  <c:v>-31.75849999999997</c:v>
                </c:pt>
                <c:pt idx="169353">
                  <c:v>-31.75649999999996</c:v>
                </c:pt>
                <c:pt idx="169354">
                  <c:v>-31.75449999999995</c:v>
                </c:pt>
                <c:pt idx="169355">
                  <c:v>-31.752499999999998</c:v>
                </c:pt>
                <c:pt idx="169356">
                  <c:v>-31.750499999999988</c:v>
                </c:pt>
                <c:pt idx="169357">
                  <c:v>-31.748499999999979</c:v>
                </c:pt>
                <c:pt idx="169358">
                  <c:v>-31.746499999999969</c:v>
                </c:pt>
                <c:pt idx="169359">
                  <c:v>-31.74449999999996</c:v>
                </c:pt>
                <c:pt idx="169360">
                  <c:v>-31.74249999999995</c:v>
                </c:pt>
                <c:pt idx="169361">
                  <c:v>-31.740499999999997</c:v>
                </c:pt>
                <c:pt idx="169362">
                  <c:v>-31.738499999999988</c:v>
                </c:pt>
                <c:pt idx="169363">
                  <c:v>-31.736499999999978</c:v>
                </c:pt>
                <c:pt idx="169364">
                  <c:v>-31.734499999999969</c:v>
                </c:pt>
                <c:pt idx="169365">
                  <c:v>-31.732499999999959</c:v>
                </c:pt>
                <c:pt idx="169366">
                  <c:v>-31.73049999999995</c:v>
                </c:pt>
                <c:pt idx="169367">
                  <c:v>-31.728499999999997</c:v>
                </c:pt>
                <c:pt idx="169368">
                  <c:v>-31.726499999999987</c:v>
                </c:pt>
                <c:pt idx="169369">
                  <c:v>-31.724499999999978</c:v>
                </c:pt>
                <c:pt idx="169370">
                  <c:v>-31.722499999999968</c:v>
                </c:pt>
                <c:pt idx="169371">
                  <c:v>-31.720499999999959</c:v>
                </c:pt>
                <c:pt idx="169372">
                  <c:v>-31.718499999999949</c:v>
                </c:pt>
                <c:pt idx="169373">
                  <c:v>-31.716499999999996</c:v>
                </c:pt>
                <c:pt idx="169374">
                  <c:v>-31.714499999999987</c:v>
                </c:pt>
                <c:pt idx="169375">
                  <c:v>-31.712499999999977</c:v>
                </c:pt>
                <c:pt idx="169376">
                  <c:v>-31.710499999999968</c:v>
                </c:pt>
                <c:pt idx="169377">
                  <c:v>-31.708499999999958</c:v>
                </c:pt>
                <c:pt idx="169378">
                  <c:v>-31.706500000000005</c:v>
                </c:pt>
                <c:pt idx="169379">
                  <c:v>-31.704499999999996</c:v>
                </c:pt>
                <c:pt idx="169380">
                  <c:v>-31.702499999999986</c:v>
                </c:pt>
                <c:pt idx="169381">
                  <c:v>-31.700499999999977</c:v>
                </c:pt>
                <c:pt idx="169382">
                  <c:v>-31.698499999999967</c:v>
                </c:pt>
                <c:pt idx="169383">
                  <c:v>-31.696499999999958</c:v>
                </c:pt>
                <c:pt idx="169384">
                  <c:v>-31.694500000000005</c:v>
                </c:pt>
                <c:pt idx="169385">
                  <c:v>-31.692499999999995</c:v>
                </c:pt>
                <c:pt idx="169386">
                  <c:v>-31.690499999999986</c:v>
                </c:pt>
                <c:pt idx="169387">
                  <c:v>-31.688499999999976</c:v>
                </c:pt>
                <c:pt idx="169388">
                  <c:v>-31.686499999999967</c:v>
                </c:pt>
                <c:pt idx="169389">
                  <c:v>-31.684499999999957</c:v>
                </c:pt>
                <c:pt idx="169390">
                  <c:v>-31.682500000000005</c:v>
                </c:pt>
                <c:pt idx="169391">
                  <c:v>-31.680499999999995</c:v>
                </c:pt>
                <c:pt idx="169392">
                  <c:v>-31.678499999999985</c:v>
                </c:pt>
                <c:pt idx="169393">
                  <c:v>-31.676499999999976</c:v>
                </c:pt>
                <c:pt idx="169394">
                  <c:v>-31.674499999999966</c:v>
                </c:pt>
                <c:pt idx="169395">
                  <c:v>-31.672499999999957</c:v>
                </c:pt>
                <c:pt idx="169396">
                  <c:v>-31.670500000000004</c:v>
                </c:pt>
                <c:pt idx="169397">
                  <c:v>-31.668499999999995</c:v>
                </c:pt>
                <c:pt idx="169398">
                  <c:v>-31.666499999999985</c:v>
                </c:pt>
                <c:pt idx="169399">
                  <c:v>-31.664499999999975</c:v>
                </c:pt>
                <c:pt idx="169400">
                  <c:v>-31.662499999999966</c:v>
                </c:pt>
                <c:pt idx="169401">
                  <c:v>-31.660499999999956</c:v>
                </c:pt>
                <c:pt idx="169402">
                  <c:v>-31.658500000000004</c:v>
                </c:pt>
                <c:pt idx="169403">
                  <c:v>-31.656499999999994</c:v>
                </c:pt>
                <c:pt idx="169404">
                  <c:v>-31.654499999999985</c:v>
                </c:pt>
                <c:pt idx="169405">
                  <c:v>-31.652499999999975</c:v>
                </c:pt>
                <c:pt idx="169406">
                  <c:v>-31.650499999999965</c:v>
                </c:pt>
                <c:pt idx="169407">
                  <c:v>-31.648499999999956</c:v>
                </c:pt>
                <c:pt idx="169408">
                  <c:v>-31.646500000000003</c:v>
                </c:pt>
                <c:pt idx="169409">
                  <c:v>-31.644499999999994</c:v>
                </c:pt>
                <c:pt idx="169410">
                  <c:v>-31.642499999999984</c:v>
                </c:pt>
                <c:pt idx="169411">
                  <c:v>-31.640499999999975</c:v>
                </c:pt>
                <c:pt idx="169412">
                  <c:v>-31.638499999999965</c:v>
                </c:pt>
                <c:pt idx="169413">
                  <c:v>-31.636499999999955</c:v>
                </c:pt>
                <c:pt idx="169414">
                  <c:v>-31.634500000000003</c:v>
                </c:pt>
                <c:pt idx="169415">
                  <c:v>-31.632499999999993</c:v>
                </c:pt>
                <c:pt idx="169416">
                  <c:v>-31.630499999999984</c:v>
                </c:pt>
                <c:pt idx="169417">
                  <c:v>-31.628499999999974</c:v>
                </c:pt>
                <c:pt idx="169418">
                  <c:v>-31.626499999999965</c:v>
                </c:pt>
                <c:pt idx="169419">
                  <c:v>-31.624499999999955</c:v>
                </c:pt>
                <c:pt idx="169420">
                  <c:v>-31.622500000000002</c:v>
                </c:pt>
                <c:pt idx="169421">
                  <c:v>-31.620499999999993</c:v>
                </c:pt>
                <c:pt idx="169422">
                  <c:v>-31.618499999999983</c:v>
                </c:pt>
                <c:pt idx="169423">
                  <c:v>-31.616499999999974</c:v>
                </c:pt>
                <c:pt idx="169424">
                  <c:v>-31.614499999999964</c:v>
                </c:pt>
                <c:pt idx="169425">
                  <c:v>-31.612499999999955</c:v>
                </c:pt>
                <c:pt idx="169426">
                  <c:v>-31.610500000000002</c:v>
                </c:pt>
                <c:pt idx="169427">
                  <c:v>-31.608499999999992</c:v>
                </c:pt>
                <c:pt idx="169428">
                  <c:v>-31.606499999999983</c:v>
                </c:pt>
                <c:pt idx="169429">
                  <c:v>-31.604499999999973</c:v>
                </c:pt>
                <c:pt idx="169430">
                  <c:v>-31.602499999999964</c:v>
                </c:pt>
                <c:pt idx="169431">
                  <c:v>-31.600499999999954</c:v>
                </c:pt>
                <c:pt idx="169432">
                  <c:v>-31.598500000000001</c:v>
                </c:pt>
                <c:pt idx="169433">
                  <c:v>-31.596499999999992</c:v>
                </c:pt>
                <c:pt idx="169434">
                  <c:v>-31.594499999999982</c:v>
                </c:pt>
                <c:pt idx="169435">
                  <c:v>-31.592499999999973</c:v>
                </c:pt>
                <c:pt idx="169436">
                  <c:v>-31.590499999999963</c:v>
                </c:pt>
                <c:pt idx="169437">
                  <c:v>-31.588499999999954</c:v>
                </c:pt>
                <c:pt idx="169438">
                  <c:v>-31.586500000000001</c:v>
                </c:pt>
                <c:pt idx="169439">
                  <c:v>-31.584499999999991</c:v>
                </c:pt>
                <c:pt idx="169440">
                  <c:v>-31.582499999999982</c:v>
                </c:pt>
                <c:pt idx="169441">
                  <c:v>-31.580499999999972</c:v>
                </c:pt>
                <c:pt idx="169442">
                  <c:v>-31.578499999999963</c:v>
                </c:pt>
                <c:pt idx="169443">
                  <c:v>-31.576499999999953</c:v>
                </c:pt>
                <c:pt idx="169444">
                  <c:v>-31.5745</c:v>
                </c:pt>
                <c:pt idx="169445">
                  <c:v>-31.572499999999991</c:v>
                </c:pt>
                <c:pt idx="169446">
                  <c:v>-31.570499999999981</c:v>
                </c:pt>
                <c:pt idx="169447">
                  <c:v>-31.568499999999972</c:v>
                </c:pt>
                <c:pt idx="169448">
                  <c:v>-31.566499999999962</c:v>
                </c:pt>
                <c:pt idx="169449">
                  <c:v>-31.564499999999953</c:v>
                </c:pt>
                <c:pt idx="169450">
                  <c:v>-31.5625</c:v>
                </c:pt>
                <c:pt idx="169451">
                  <c:v>-31.56049999999999</c:v>
                </c:pt>
                <c:pt idx="169452">
                  <c:v>-31.558499999999981</c:v>
                </c:pt>
                <c:pt idx="169453">
                  <c:v>-31.556499999999971</c:v>
                </c:pt>
                <c:pt idx="169454">
                  <c:v>-31.554499999999962</c:v>
                </c:pt>
                <c:pt idx="169455">
                  <c:v>-31.552499999999952</c:v>
                </c:pt>
                <c:pt idx="169456">
                  <c:v>-31.5505</c:v>
                </c:pt>
                <c:pt idx="169457">
                  <c:v>-31.54849999999999</c:v>
                </c:pt>
                <c:pt idx="169458">
                  <c:v>-31.54649999999998</c:v>
                </c:pt>
                <c:pt idx="169459">
                  <c:v>-31.544499999999971</c:v>
                </c:pt>
                <c:pt idx="169460">
                  <c:v>-31.542499999999961</c:v>
                </c:pt>
                <c:pt idx="169461">
                  <c:v>-31.540499999999952</c:v>
                </c:pt>
                <c:pt idx="169462">
                  <c:v>-31.538499999999999</c:v>
                </c:pt>
                <c:pt idx="169463">
                  <c:v>-31.53649999999999</c:v>
                </c:pt>
                <c:pt idx="169464">
                  <c:v>-31.53449999999998</c:v>
                </c:pt>
                <c:pt idx="169465">
                  <c:v>-31.53249999999997</c:v>
                </c:pt>
                <c:pt idx="169466">
                  <c:v>-31.530499999999961</c:v>
                </c:pt>
                <c:pt idx="169467">
                  <c:v>-31.528499999999951</c:v>
                </c:pt>
                <c:pt idx="169468">
                  <c:v>-31.526499999999999</c:v>
                </c:pt>
                <c:pt idx="169469">
                  <c:v>-31.524499999999989</c:v>
                </c:pt>
                <c:pt idx="169470">
                  <c:v>-31.52249999999998</c:v>
                </c:pt>
                <c:pt idx="169471">
                  <c:v>-31.52049999999997</c:v>
                </c:pt>
                <c:pt idx="169472">
                  <c:v>-31.51849999999996</c:v>
                </c:pt>
                <c:pt idx="169473">
                  <c:v>-31.516499999999951</c:v>
                </c:pt>
                <c:pt idx="169474">
                  <c:v>-31.514499999999998</c:v>
                </c:pt>
                <c:pt idx="169475">
                  <c:v>-31.512499999999989</c:v>
                </c:pt>
                <c:pt idx="169476">
                  <c:v>-31.510499999999979</c:v>
                </c:pt>
                <c:pt idx="169477">
                  <c:v>-31.50849999999997</c:v>
                </c:pt>
                <c:pt idx="169478">
                  <c:v>-31.50649999999996</c:v>
                </c:pt>
                <c:pt idx="169479">
                  <c:v>-31.50449999999995</c:v>
                </c:pt>
                <c:pt idx="169480">
                  <c:v>-31.502499999999998</c:v>
                </c:pt>
                <c:pt idx="169481">
                  <c:v>-31.500499999999988</c:v>
                </c:pt>
                <c:pt idx="169482">
                  <c:v>-31.498499999999979</c:v>
                </c:pt>
                <c:pt idx="169483">
                  <c:v>-31.496499999999969</c:v>
                </c:pt>
                <c:pt idx="169484">
                  <c:v>-31.49449999999996</c:v>
                </c:pt>
                <c:pt idx="169485">
                  <c:v>-31.49249999999995</c:v>
                </c:pt>
                <c:pt idx="169486">
                  <c:v>-31.490499999999997</c:v>
                </c:pt>
                <c:pt idx="169487">
                  <c:v>-31.488499999999988</c:v>
                </c:pt>
                <c:pt idx="169488">
                  <c:v>-31.486499999999978</c:v>
                </c:pt>
                <c:pt idx="169489">
                  <c:v>-31.484499999999969</c:v>
                </c:pt>
                <c:pt idx="169490">
                  <c:v>-31.482499999999959</c:v>
                </c:pt>
                <c:pt idx="169491">
                  <c:v>-31.48049999999995</c:v>
                </c:pt>
                <c:pt idx="169492">
                  <c:v>-31.478499999999997</c:v>
                </c:pt>
                <c:pt idx="169493">
                  <c:v>-31.476499999999987</c:v>
                </c:pt>
                <c:pt idx="169494">
                  <c:v>-31.474499999999978</c:v>
                </c:pt>
                <c:pt idx="169495">
                  <c:v>-31.472499999999968</c:v>
                </c:pt>
                <c:pt idx="169496">
                  <c:v>-31.470499999999959</c:v>
                </c:pt>
                <c:pt idx="169497">
                  <c:v>-31.468499999999949</c:v>
                </c:pt>
                <c:pt idx="169498">
                  <c:v>-31.466499999999996</c:v>
                </c:pt>
                <c:pt idx="169499">
                  <c:v>-31.464499999999987</c:v>
                </c:pt>
                <c:pt idx="169500">
                  <c:v>-31.462499999999977</c:v>
                </c:pt>
                <c:pt idx="169501">
                  <c:v>-31.460499999999968</c:v>
                </c:pt>
                <c:pt idx="169502">
                  <c:v>-31.458499999999958</c:v>
                </c:pt>
                <c:pt idx="169503">
                  <c:v>-31.456500000000005</c:v>
                </c:pt>
                <c:pt idx="169504">
                  <c:v>-31.454499999999996</c:v>
                </c:pt>
                <c:pt idx="169505">
                  <c:v>-31.452499999999986</c:v>
                </c:pt>
                <c:pt idx="169506">
                  <c:v>-31.450499999999977</c:v>
                </c:pt>
                <c:pt idx="169507">
                  <c:v>-31.448499999999967</c:v>
                </c:pt>
                <c:pt idx="169508">
                  <c:v>-31.446499999999958</c:v>
                </c:pt>
                <c:pt idx="169509">
                  <c:v>-31.444500000000005</c:v>
                </c:pt>
                <c:pt idx="169510">
                  <c:v>-31.442499999999995</c:v>
                </c:pt>
                <c:pt idx="169511">
                  <c:v>-31.440499999999986</c:v>
                </c:pt>
                <c:pt idx="169512">
                  <c:v>-31.438499999999976</c:v>
                </c:pt>
                <c:pt idx="169513">
                  <c:v>-31.436499999999967</c:v>
                </c:pt>
                <c:pt idx="169514">
                  <c:v>-31.434499999999957</c:v>
                </c:pt>
                <c:pt idx="169515">
                  <c:v>-31.432500000000005</c:v>
                </c:pt>
                <c:pt idx="169516">
                  <c:v>-31.430499999999995</c:v>
                </c:pt>
                <c:pt idx="169517">
                  <c:v>-31.428499999999985</c:v>
                </c:pt>
                <c:pt idx="169518">
                  <c:v>-31.426499999999976</c:v>
                </c:pt>
                <c:pt idx="169519">
                  <c:v>-31.424499999999966</c:v>
                </c:pt>
                <c:pt idx="169520">
                  <c:v>-31.422499999999957</c:v>
                </c:pt>
                <c:pt idx="169521">
                  <c:v>-31.420500000000004</c:v>
                </c:pt>
                <c:pt idx="169522">
                  <c:v>-31.418499999999995</c:v>
                </c:pt>
                <c:pt idx="169523">
                  <c:v>-31.416499999999985</c:v>
                </c:pt>
                <c:pt idx="169524">
                  <c:v>-31.414499999999975</c:v>
                </c:pt>
                <c:pt idx="169525">
                  <c:v>-31.412499999999966</c:v>
                </c:pt>
                <c:pt idx="169526">
                  <c:v>-31.410499999999956</c:v>
                </c:pt>
                <c:pt idx="169527">
                  <c:v>-31.408500000000004</c:v>
                </c:pt>
                <c:pt idx="169528">
                  <c:v>-31.406499999999994</c:v>
                </c:pt>
                <c:pt idx="169529">
                  <c:v>-31.404499999999985</c:v>
                </c:pt>
                <c:pt idx="169530">
                  <c:v>-31.402499999999975</c:v>
                </c:pt>
                <c:pt idx="169531">
                  <c:v>-31.400499999999965</c:v>
                </c:pt>
                <c:pt idx="169532">
                  <c:v>-31.398499999999956</c:v>
                </c:pt>
                <c:pt idx="169533">
                  <c:v>-31.396500000000003</c:v>
                </c:pt>
                <c:pt idx="169534">
                  <c:v>-31.394499999999994</c:v>
                </c:pt>
                <c:pt idx="169535">
                  <c:v>-31.392499999999984</c:v>
                </c:pt>
                <c:pt idx="169536">
                  <c:v>-31.390499999999975</c:v>
                </c:pt>
                <c:pt idx="169537">
                  <c:v>-31.388499999999965</c:v>
                </c:pt>
                <c:pt idx="169538">
                  <c:v>-31.386499999999955</c:v>
                </c:pt>
                <c:pt idx="169539">
                  <c:v>-31.384500000000003</c:v>
                </c:pt>
                <c:pt idx="169540">
                  <c:v>-31.382499999999993</c:v>
                </c:pt>
                <c:pt idx="169541">
                  <c:v>-31.380499999999984</c:v>
                </c:pt>
                <c:pt idx="169542">
                  <c:v>-31.378499999999974</c:v>
                </c:pt>
                <c:pt idx="169543">
                  <c:v>-31.376499999999965</c:v>
                </c:pt>
                <c:pt idx="169544">
                  <c:v>-31.374499999999955</c:v>
                </c:pt>
                <c:pt idx="169545">
                  <c:v>-31.372500000000002</c:v>
                </c:pt>
                <c:pt idx="169546">
                  <c:v>-31.370499999999993</c:v>
                </c:pt>
                <c:pt idx="169547">
                  <c:v>-31.368499999999983</c:v>
                </c:pt>
                <c:pt idx="169548">
                  <c:v>-31.366499999999974</c:v>
                </c:pt>
                <c:pt idx="169549">
                  <c:v>-31.364499999999964</c:v>
                </c:pt>
                <c:pt idx="169550">
                  <c:v>-31.362499999999955</c:v>
                </c:pt>
                <c:pt idx="169551">
                  <c:v>-31.360500000000002</c:v>
                </c:pt>
                <c:pt idx="169552">
                  <c:v>-31.358499999999992</c:v>
                </c:pt>
                <c:pt idx="169553">
                  <c:v>-31.356499999999983</c:v>
                </c:pt>
                <c:pt idx="169554">
                  <c:v>-31.354499999999973</c:v>
                </c:pt>
                <c:pt idx="169555">
                  <c:v>-31.352499999999964</c:v>
                </c:pt>
                <c:pt idx="169556">
                  <c:v>-31.350499999999954</c:v>
                </c:pt>
                <c:pt idx="169557">
                  <c:v>-31.348500000000001</c:v>
                </c:pt>
                <c:pt idx="169558">
                  <c:v>-31.346499999999992</c:v>
                </c:pt>
                <c:pt idx="169559">
                  <c:v>-31.344499999999982</c:v>
                </c:pt>
                <c:pt idx="169560">
                  <c:v>-31.342499999999973</c:v>
                </c:pt>
                <c:pt idx="169561">
                  <c:v>-31.340499999999963</c:v>
                </c:pt>
                <c:pt idx="169562">
                  <c:v>-31.338499999999954</c:v>
                </c:pt>
                <c:pt idx="169563">
                  <c:v>-31.336500000000001</c:v>
                </c:pt>
                <c:pt idx="169564">
                  <c:v>-31.334499999999991</c:v>
                </c:pt>
                <c:pt idx="169565">
                  <c:v>-31.332499999999982</c:v>
                </c:pt>
                <c:pt idx="169566">
                  <c:v>-31.330499999999972</c:v>
                </c:pt>
                <c:pt idx="169567">
                  <c:v>-31.328499999999963</c:v>
                </c:pt>
                <c:pt idx="169568">
                  <c:v>-31.326499999999953</c:v>
                </c:pt>
                <c:pt idx="169569">
                  <c:v>-31.3245</c:v>
                </c:pt>
                <c:pt idx="169570">
                  <c:v>-31.322499999999991</c:v>
                </c:pt>
                <c:pt idx="169571">
                  <c:v>-31.320499999999981</c:v>
                </c:pt>
                <c:pt idx="169572">
                  <c:v>-31.318499999999972</c:v>
                </c:pt>
                <c:pt idx="169573">
                  <c:v>-31.316499999999962</c:v>
                </c:pt>
                <c:pt idx="169574">
                  <c:v>-31.314499999999953</c:v>
                </c:pt>
                <c:pt idx="169575">
                  <c:v>-31.3125</c:v>
                </c:pt>
                <c:pt idx="169576">
                  <c:v>-31.31049999999999</c:v>
                </c:pt>
                <c:pt idx="169577">
                  <c:v>-31.308499999999981</c:v>
                </c:pt>
                <c:pt idx="169578">
                  <c:v>-31.306499999999971</c:v>
                </c:pt>
                <c:pt idx="169579">
                  <c:v>-31.304499999999962</c:v>
                </c:pt>
                <c:pt idx="169580">
                  <c:v>-31.302499999999952</c:v>
                </c:pt>
                <c:pt idx="169581">
                  <c:v>-31.3005</c:v>
                </c:pt>
                <c:pt idx="169582">
                  <c:v>-31.29849999999999</c:v>
                </c:pt>
                <c:pt idx="169583">
                  <c:v>-31.29649999999998</c:v>
                </c:pt>
                <c:pt idx="169584">
                  <c:v>-31.294499999999971</c:v>
                </c:pt>
                <c:pt idx="169585">
                  <c:v>-31.292499999999961</c:v>
                </c:pt>
                <c:pt idx="169586">
                  <c:v>-31.290499999999952</c:v>
                </c:pt>
                <c:pt idx="169587">
                  <c:v>-31.288499999999999</c:v>
                </c:pt>
                <c:pt idx="169588">
                  <c:v>-31.28649999999999</c:v>
                </c:pt>
                <c:pt idx="169589">
                  <c:v>-31.28449999999998</c:v>
                </c:pt>
                <c:pt idx="169590">
                  <c:v>-31.28249999999997</c:v>
                </c:pt>
                <c:pt idx="169591">
                  <c:v>-31.280499999999961</c:v>
                </c:pt>
                <c:pt idx="169592">
                  <c:v>-31.278499999999951</c:v>
                </c:pt>
                <c:pt idx="169593">
                  <c:v>-31.276499999999999</c:v>
                </c:pt>
                <c:pt idx="169594">
                  <c:v>-31.274499999999989</c:v>
                </c:pt>
                <c:pt idx="169595">
                  <c:v>-31.27249999999998</c:v>
                </c:pt>
                <c:pt idx="169596">
                  <c:v>-31.27049999999997</c:v>
                </c:pt>
                <c:pt idx="169597">
                  <c:v>-31.26849999999996</c:v>
                </c:pt>
                <c:pt idx="169598">
                  <c:v>-31.266499999999951</c:v>
                </c:pt>
                <c:pt idx="169599">
                  <c:v>-31.264499999999998</c:v>
                </c:pt>
                <c:pt idx="169600">
                  <c:v>-31.262499999999989</c:v>
                </c:pt>
                <c:pt idx="169601">
                  <c:v>-31.260499999999979</c:v>
                </c:pt>
                <c:pt idx="169602">
                  <c:v>-31.25849999999997</c:v>
                </c:pt>
                <c:pt idx="169603">
                  <c:v>-31.25649999999996</c:v>
                </c:pt>
                <c:pt idx="169604">
                  <c:v>-31.25449999999995</c:v>
                </c:pt>
                <c:pt idx="169605">
                  <c:v>-31.252499999999998</c:v>
                </c:pt>
                <c:pt idx="169606">
                  <c:v>-31.250499999999988</c:v>
                </c:pt>
                <c:pt idx="169607">
                  <c:v>-31.248499999999979</c:v>
                </c:pt>
                <c:pt idx="169608">
                  <c:v>-31.246499999999969</c:v>
                </c:pt>
                <c:pt idx="169609">
                  <c:v>-31.24449999999996</c:v>
                </c:pt>
                <c:pt idx="169610">
                  <c:v>-31.24249999999995</c:v>
                </c:pt>
                <c:pt idx="169611">
                  <c:v>-31.240499999999997</c:v>
                </c:pt>
                <c:pt idx="169612">
                  <c:v>-31.238499999999988</c:v>
                </c:pt>
                <c:pt idx="169613">
                  <c:v>-31.236499999999978</c:v>
                </c:pt>
                <c:pt idx="169614">
                  <c:v>-31.234499999999969</c:v>
                </c:pt>
                <c:pt idx="169615">
                  <c:v>-31.232499999999959</c:v>
                </c:pt>
                <c:pt idx="169616">
                  <c:v>-31.23049999999995</c:v>
                </c:pt>
                <c:pt idx="169617">
                  <c:v>-31.228499999999997</c:v>
                </c:pt>
                <c:pt idx="169618">
                  <c:v>-31.226499999999987</c:v>
                </c:pt>
                <c:pt idx="169619">
                  <c:v>-31.224499999999978</c:v>
                </c:pt>
                <c:pt idx="169620">
                  <c:v>-31.222499999999968</c:v>
                </c:pt>
                <c:pt idx="169621">
                  <c:v>-31.220499999999959</c:v>
                </c:pt>
                <c:pt idx="169622">
                  <c:v>-31.218499999999949</c:v>
                </c:pt>
                <c:pt idx="169623">
                  <c:v>-31.216499999999996</c:v>
                </c:pt>
                <c:pt idx="169624">
                  <c:v>-31.214499999999987</c:v>
                </c:pt>
                <c:pt idx="169625">
                  <c:v>-31.212499999999977</c:v>
                </c:pt>
                <c:pt idx="169626">
                  <c:v>-31.210499999999968</c:v>
                </c:pt>
                <c:pt idx="169627">
                  <c:v>-31.208499999999958</c:v>
                </c:pt>
                <c:pt idx="169628">
                  <c:v>-31.206500000000005</c:v>
                </c:pt>
                <c:pt idx="169629">
                  <c:v>-31.204499999999996</c:v>
                </c:pt>
                <c:pt idx="169630">
                  <c:v>-31.202499999999986</c:v>
                </c:pt>
                <c:pt idx="169631">
                  <c:v>-31.200499999999977</c:v>
                </c:pt>
                <c:pt idx="169632">
                  <c:v>-31.198499999999967</c:v>
                </c:pt>
                <c:pt idx="169633">
                  <c:v>-31.196499999999958</c:v>
                </c:pt>
                <c:pt idx="169634">
                  <c:v>-31.194500000000005</c:v>
                </c:pt>
                <c:pt idx="169635">
                  <c:v>-31.192499999999995</c:v>
                </c:pt>
                <c:pt idx="169636">
                  <c:v>-31.190499999999986</c:v>
                </c:pt>
                <c:pt idx="169637">
                  <c:v>-31.188499999999976</c:v>
                </c:pt>
                <c:pt idx="169638">
                  <c:v>-31.186499999999967</c:v>
                </c:pt>
                <c:pt idx="169639">
                  <c:v>-31.184499999999957</c:v>
                </c:pt>
                <c:pt idx="169640">
                  <c:v>-31.182500000000005</c:v>
                </c:pt>
                <c:pt idx="169641">
                  <c:v>-31.180499999999995</c:v>
                </c:pt>
                <c:pt idx="169642">
                  <c:v>-31.178499999999985</c:v>
                </c:pt>
                <c:pt idx="169643">
                  <c:v>-31.176499999999976</c:v>
                </c:pt>
                <c:pt idx="169644">
                  <c:v>-31.174499999999966</c:v>
                </c:pt>
                <c:pt idx="169645">
                  <c:v>-31.172499999999957</c:v>
                </c:pt>
                <c:pt idx="169646">
                  <c:v>-31.170500000000004</c:v>
                </c:pt>
                <c:pt idx="169647">
                  <c:v>-31.168499999999995</c:v>
                </c:pt>
                <c:pt idx="169648">
                  <c:v>-31.166499999999985</c:v>
                </c:pt>
                <c:pt idx="169649">
                  <c:v>-31.164499999999975</c:v>
                </c:pt>
                <c:pt idx="169650">
                  <c:v>-31.162499999999966</c:v>
                </c:pt>
                <c:pt idx="169651">
                  <c:v>-31.160499999999956</c:v>
                </c:pt>
                <c:pt idx="169652">
                  <c:v>-31.158500000000004</c:v>
                </c:pt>
                <c:pt idx="169653">
                  <c:v>-31.156499999999994</c:v>
                </c:pt>
                <c:pt idx="169654">
                  <c:v>-31.154499999999985</c:v>
                </c:pt>
                <c:pt idx="169655">
                  <c:v>-31.152499999999975</c:v>
                </c:pt>
                <c:pt idx="169656">
                  <c:v>-31.150499999999965</c:v>
                </c:pt>
                <c:pt idx="169657">
                  <c:v>-31.148499999999956</c:v>
                </c:pt>
                <c:pt idx="169658">
                  <c:v>-31.146500000000003</c:v>
                </c:pt>
                <c:pt idx="169659">
                  <c:v>-31.144499999999994</c:v>
                </c:pt>
                <c:pt idx="169660">
                  <c:v>-31.142499999999984</c:v>
                </c:pt>
                <c:pt idx="169661">
                  <c:v>-31.140499999999975</c:v>
                </c:pt>
                <c:pt idx="169662">
                  <c:v>-31.138499999999965</c:v>
                </c:pt>
                <c:pt idx="169663">
                  <c:v>-31.136499999999955</c:v>
                </c:pt>
                <c:pt idx="169664">
                  <c:v>-31.134500000000003</c:v>
                </c:pt>
                <c:pt idx="169665">
                  <c:v>-31.132499999999993</c:v>
                </c:pt>
                <c:pt idx="169666">
                  <c:v>-31.130499999999984</c:v>
                </c:pt>
                <c:pt idx="169667">
                  <c:v>-31.128499999999974</c:v>
                </c:pt>
                <c:pt idx="169668">
                  <c:v>-31.126499999999965</c:v>
                </c:pt>
                <c:pt idx="169669">
                  <c:v>-31.124499999999955</c:v>
                </c:pt>
                <c:pt idx="169670">
                  <c:v>-31.122500000000002</c:v>
                </c:pt>
                <c:pt idx="169671">
                  <c:v>-31.120499999999993</c:v>
                </c:pt>
                <c:pt idx="169672">
                  <c:v>-31.118499999999983</c:v>
                </c:pt>
                <c:pt idx="169673">
                  <c:v>-31.116499999999974</c:v>
                </c:pt>
                <c:pt idx="169674">
                  <c:v>-31.114499999999964</c:v>
                </c:pt>
                <c:pt idx="169675">
                  <c:v>-31.112499999999955</c:v>
                </c:pt>
                <c:pt idx="169676">
                  <c:v>-31.110500000000002</c:v>
                </c:pt>
                <c:pt idx="169677">
                  <c:v>-31.108499999999992</c:v>
                </c:pt>
                <c:pt idx="169678">
                  <c:v>-31.106499999999983</c:v>
                </c:pt>
                <c:pt idx="169679">
                  <c:v>-31.104499999999973</c:v>
                </c:pt>
                <c:pt idx="169680">
                  <c:v>-31.102499999999964</c:v>
                </c:pt>
                <c:pt idx="169681">
                  <c:v>-31.100499999999954</c:v>
                </c:pt>
                <c:pt idx="169682">
                  <c:v>-31.098500000000001</c:v>
                </c:pt>
                <c:pt idx="169683">
                  <c:v>-31.096499999999992</c:v>
                </c:pt>
                <c:pt idx="169684">
                  <c:v>-31.094499999999982</c:v>
                </c:pt>
                <c:pt idx="169685">
                  <c:v>-31.092499999999973</c:v>
                </c:pt>
                <c:pt idx="169686">
                  <c:v>-31.090499999999963</c:v>
                </c:pt>
                <c:pt idx="169687">
                  <c:v>-31.088499999999954</c:v>
                </c:pt>
                <c:pt idx="169688">
                  <c:v>-31.086500000000001</c:v>
                </c:pt>
                <c:pt idx="169689">
                  <c:v>-31.084499999999991</c:v>
                </c:pt>
                <c:pt idx="169690">
                  <c:v>-31.082499999999982</c:v>
                </c:pt>
                <c:pt idx="169691">
                  <c:v>-31.080499999999972</c:v>
                </c:pt>
                <c:pt idx="169692">
                  <c:v>-31.078499999999963</c:v>
                </c:pt>
                <c:pt idx="169693">
                  <c:v>-31.076499999999953</c:v>
                </c:pt>
                <c:pt idx="169694">
                  <c:v>-31.0745</c:v>
                </c:pt>
                <c:pt idx="169695">
                  <c:v>-31.072499999999991</c:v>
                </c:pt>
                <c:pt idx="169696">
                  <c:v>-31.070499999999981</c:v>
                </c:pt>
                <c:pt idx="169697">
                  <c:v>-31.068499999999972</c:v>
                </c:pt>
                <c:pt idx="169698">
                  <c:v>-31.066499999999962</c:v>
                </c:pt>
                <c:pt idx="169699">
                  <c:v>-31.064499999999953</c:v>
                </c:pt>
                <c:pt idx="169700">
                  <c:v>-31.0625</c:v>
                </c:pt>
                <c:pt idx="169701">
                  <c:v>-31.06049999999999</c:v>
                </c:pt>
                <c:pt idx="169702">
                  <c:v>-31.058499999999981</c:v>
                </c:pt>
                <c:pt idx="169703">
                  <c:v>-31.056499999999971</c:v>
                </c:pt>
                <c:pt idx="169704">
                  <c:v>-31.054499999999962</c:v>
                </c:pt>
                <c:pt idx="169705">
                  <c:v>-31.052499999999952</c:v>
                </c:pt>
                <c:pt idx="169706">
                  <c:v>-31.0505</c:v>
                </c:pt>
                <c:pt idx="169707">
                  <c:v>-31.04849999999999</c:v>
                </c:pt>
                <c:pt idx="169708">
                  <c:v>-31.04649999999998</c:v>
                </c:pt>
                <c:pt idx="169709">
                  <c:v>-31.044499999999971</c:v>
                </c:pt>
                <c:pt idx="169710">
                  <c:v>-31.042499999999961</c:v>
                </c:pt>
                <c:pt idx="169711">
                  <c:v>-31.040499999999952</c:v>
                </c:pt>
                <c:pt idx="169712">
                  <c:v>-31.038499999999999</c:v>
                </c:pt>
                <c:pt idx="169713">
                  <c:v>-31.03649999999999</c:v>
                </c:pt>
                <c:pt idx="169714">
                  <c:v>-31.03449999999998</c:v>
                </c:pt>
                <c:pt idx="169715">
                  <c:v>-31.03249999999997</c:v>
                </c:pt>
                <c:pt idx="169716">
                  <c:v>-31.030499999999961</c:v>
                </c:pt>
                <c:pt idx="169717">
                  <c:v>-31.028499999999951</c:v>
                </c:pt>
                <c:pt idx="169718">
                  <c:v>-31.026499999999999</c:v>
                </c:pt>
                <c:pt idx="169719">
                  <c:v>-31.024499999999989</c:v>
                </c:pt>
                <c:pt idx="169720">
                  <c:v>-31.02249999999998</c:v>
                </c:pt>
                <c:pt idx="169721">
                  <c:v>-31.02049999999997</c:v>
                </c:pt>
                <c:pt idx="169722">
                  <c:v>-31.01849999999996</c:v>
                </c:pt>
                <c:pt idx="169723">
                  <c:v>-31.016499999999951</c:v>
                </c:pt>
                <c:pt idx="169724">
                  <c:v>-31.014499999999998</c:v>
                </c:pt>
                <c:pt idx="169725">
                  <c:v>-31.012499999999989</c:v>
                </c:pt>
                <c:pt idx="169726">
                  <c:v>-31.010499999999979</c:v>
                </c:pt>
                <c:pt idx="169727">
                  <c:v>-31.00849999999997</c:v>
                </c:pt>
                <c:pt idx="169728">
                  <c:v>-31.00649999999996</c:v>
                </c:pt>
                <c:pt idx="169729">
                  <c:v>-31.00449999999995</c:v>
                </c:pt>
                <c:pt idx="169730">
                  <c:v>-31.002499999999998</c:v>
                </c:pt>
                <c:pt idx="169731">
                  <c:v>-31.000499999999988</c:v>
                </c:pt>
                <c:pt idx="169732">
                  <c:v>-30.998499999999979</c:v>
                </c:pt>
                <c:pt idx="169733">
                  <c:v>-30.996499999999969</c:v>
                </c:pt>
                <c:pt idx="169734">
                  <c:v>-30.99449999999996</c:v>
                </c:pt>
                <c:pt idx="169735">
                  <c:v>-30.99249999999995</c:v>
                </c:pt>
                <c:pt idx="169736">
                  <c:v>-30.990499999999997</c:v>
                </c:pt>
                <c:pt idx="169737">
                  <c:v>-30.988499999999988</c:v>
                </c:pt>
                <c:pt idx="169738">
                  <c:v>-30.986499999999978</c:v>
                </c:pt>
                <c:pt idx="169739">
                  <c:v>-30.984499999999969</c:v>
                </c:pt>
                <c:pt idx="169740">
                  <c:v>-30.982499999999959</c:v>
                </c:pt>
                <c:pt idx="169741">
                  <c:v>-30.98049999999995</c:v>
                </c:pt>
                <c:pt idx="169742">
                  <c:v>-30.978499999999997</c:v>
                </c:pt>
                <c:pt idx="169743">
                  <c:v>-30.976499999999987</c:v>
                </c:pt>
                <c:pt idx="169744">
                  <c:v>-30.974499999999978</c:v>
                </c:pt>
                <c:pt idx="169745">
                  <c:v>-30.972499999999968</c:v>
                </c:pt>
                <c:pt idx="169746">
                  <c:v>-30.970499999999959</c:v>
                </c:pt>
                <c:pt idx="169747">
                  <c:v>-30.968499999999949</c:v>
                </c:pt>
                <c:pt idx="169748">
                  <c:v>-30.966499999999996</c:v>
                </c:pt>
                <c:pt idx="169749">
                  <c:v>-30.964499999999987</c:v>
                </c:pt>
                <c:pt idx="169750">
                  <c:v>-30.962499999999977</c:v>
                </c:pt>
                <c:pt idx="169751">
                  <c:v>-30.960499999999968</c:v>
                </c:pt>
                <c:pt idx="169752">
                  <c:v>-30.958499999999958</c:v>
                </c:pt>
                <c:pt idx="169753">
                  <c:v>-30.956500000000005</c:v>
                </c:pt>
                <c:pt idx="169754">
                  <c:v>-30.954499999999996</c:v>
                </c:pt>
                <c:pt idx="169755">
                  <c:v>-30.952499999999986</c:v>
                </c:pt>
                <c:pt idx="169756">
                  <c:v>-30.950499999999977</c:v>
                </c:pt>
                <c:pt idx="169757">
                  <c:v>-30.948499999999967</c:v>
                </c:pt>
                <c:pt idx="169758">
                  <c:v>-30.946499999999958</c:v>
                </c:pt>
                <c:pt idx="169759">
                  <c:v>-30.944500000000005</c:v>
                </c:pt>
                <c:pt idx="169760">
                  <c:v>-30.942499999999995</c:v>
                </c:pt>
                <c:pt idx="169761">
                  <c:v>-30.940499999999986</c:v>
                </c:pt>
                <c:pt idx="169762">
                  <c:v>-30.938499999999976</c:v>
                </c:pt>
                <c:pt idx="169763">
                  <c:v>-30.936499999999967</c:v>
                </c:pt>
                <c:pt idx="169764">
                  <c:v>-30.934499999999957</c:v>
                </c:pt>
                <c:pt idx="169765">
                  <c:v>-30.932500000000005</c:v>
                </c:pt>
                <c:pt idx="169766">
                  <c:v>-30.930499999999995</c:v>
                </c:pt>
                <c:pt idx="169767">
                  <c:v>-30.928499999999985</c:v>
                </c:pt>
                <c:pt idx="169768">
                  <c:v>-30.926499999999976</c:v>
                </c:pt>
                <c:pt idx="169769">
                  <c:v>-30.924499999999966</c:v>
                </c:pt>
                <c:pt idx="169770">
                  <c:v>-30.922499999999957</c:v>
                </c:pt>
                <c:pt idx="169771">
                  <c:v>-30.920500000000004</c:v>
                </c:pt>
                <c:pt idx="169772">
                  <c:v>-30.918499999999995</c:v>
                </c:pt>
                <c:pt idx="169773">
                  <c:v>-30.916499999999985</c:v>
                </c:pt>
                <c:pt idx="169774">
                  <c:v>-30.914499999999975</c:v>
                </c:pt>
                <c:pt idx="169775">
                  <c:v>-30.912499999999966</c:v>
                </c:pt>
                <c:pt idx="169776">
                  <c:v>-30.910499999999956</c:v>
                </c:pt>
                <c:pt idx="169777">
                  <c:v>-30.908500000000004</c:v>
                </c:pt>
                <c:pt idx="169778">
                  <c:v>-30.906499999999994</c:v>
                </c:pt>
                <c:pt idx="169779">
                  <c:v>-30.904499999999985</c:v>
                </c:pt>
                <c:pt idx="169780">
                  <c:v>-30.902499999999975</c:v>
                </c:pt>
                <c:pt idx="169781">
                  <c:v>-30.900499999999965</c:v>
                </c:pt>
                <c:pt idx="169782">
                  <c:v>-30.898499999999956</c:v>
                </c:pt>
                <c:pt idx="169783">
                  <c:v>-30.896500000000003</c:v>
                </c:pt>
                <c:pt idx="169784">
                  <c:v>-30.894499999999994</c:v>
                </c:pt>
                <c:pt idx="169785">
                  <c:v>-30.892499999999984</c:v>
                </c:pt>
                <c:pt idx="169786">
                  <c:v>-30.890499999999975</c:v>
                </c:pt>
                <c:pt idx="169787">
                  <c:v>-30.888499999999965</c:v>
                </c:pt>
                <c:pt idx="169788">
                  <c:v>-30.886499999999955</c:v>
                </c:pt>
                <c:pt idx="169789">
                  <c:v>-30.884500000000003</c:v>
                </c:pt>
                <c:pt idx="169790">
                  <c:v>-30.882499999999993</c:v>
                </c:pt>
                <c:pt idx="169791">
                  <c:v>-30.880499999999984</c:v>
                </c:pt>
                <c:pt idx="169792">
                  <c:v>-30.878499999999974</c:v>
                </c:pt>
                <c:pt idx="169793">
                  <c:v>-30.876499999999965</c:v>
                </c:pt>
                <c:pt idx="169794">
                  <c:v>-30.874499999999955</c:v>
                </c:pt>
                <c:pt idx="169795">
                  <c:v>-30.872500000000002</c:v>
                </c:pt>
                <c:pt idx="169796">
                  <c:v>-30.870499999999993</c:v>
                </c:pt>
                <c:pt idx="169797">
                  <c:v>-30.868499999999983</c:v>
                </c:pt>
                <c:pt idx="169798">
                  <c:v>-30.866499999999974</c:v>
                </c:pt>
                <c:pt idx="169799">
                  <c:v>-30.864499999999964</c:v>
                </c:pt>
                <c:pt idx="169800">
                  <c:v>-30.862499999999955</c:v>
                </c:pt>
                <c:pt idx="169801">
                  <c:v>-30.860500000000002</c:v>
                </c:pt>
                <c:pt idx="169802">
                  <c:v>-30.858499999999992</c:v>
                </c:pt>
                <c:pt idx="169803">
                  <c:v>-30.856499999999983</c:v>
                </c:pt>
                <c:pt idx="169804">
                  <c:v>-30.854499999999973</c:v>
                </c:pt>
                <c:pt idx="169805">
                  <c:v>-30.852499999999964</c:v>
                </c:pt>
                <c:pt idx="169806">
                  <c:v>-30.850499999999954</c:v>
                </c:pt>
                <c:pt idx="169807">
                  <c:v>-30.848500000000001</c:v>
                </c:pt>
                <c:pt idx="169808">
                  <c:v>-30.846499999999992</c:v>
                </c:pt>
                <c:pt idx="169809">
                  <c:v>-30.844499999999982</c:v>
                </c:pt>
                <c:pt idx="169810">
                  <c:v>-30.842499999999973</c:v>
                </c:pt>
                <c:pt idx="169811">
                  <c:v>-30.840499999999963</c:v>
                </c:pt>
                <c:pt idx="169812">
                  <c:v>-30.838499999999954</c:v>
                </c:pt>
                <c:pt idx="169813">
                  <c:v>-30.836500000000001</c:v>
                </c:pt>
                <c:pt idx="169814">
                  <c:v>-30.834499999999991</c:v>
                </c:pt>
                <c:pt idx="169815">
                  <c:v>-30.832499999999982</c:v>
                </c:pt>
                <c:pt idx="169816">
                  <c:v>-30.830499999999972</c:v>
                </c:pt>
                <c:pt idx="169817">
                  <c:v>-30.828499999999963</c:v>
                </c:pt>
                <c:pt idx="169818">
                  <c:v>-30.826499999999953</c:v>
                </c:pt>
                <c:pt idx="169819">
                  <c:v>-30.8245</c:v>
                </c:pt>
                <c:pt idx="169820">
                  <c:v>-30.822499999999991</c:v>
                </c:pt>
                <c:pt idx="169821">
                  <c:v>-30.820499999999981</c:v>
                </c:pt>
                <c:pt idx="169822">
                  <c:v>-30.818499999999972</c:v>
                </c:pt>
                <c:pt idx="169823">
                  <c:v>-30.816499999999962</c:v>
                </c:pt>
                <c:pt idx="169824">
                  <c:v>-30.814499999999953</c:v>
                </c:pt>
                <c:pt idx="169825">
                  <c:v>-30.8125</c:v>
                </c:pt>
                <c:pt idx="169826">
                  <c:v>-30.81049999999999</c:v>
                </c:pt>
                <c:pt idx="169827">
                  <c:v>-30.808499999999981</c:v>
                </c:pt>
                <c:pt idx="169828">
                  <c:v>-30.806499999999971</c:v>
                </c:pt>
                <c:pt idx="169829">
                  <c:v>-30.804499999999962</c:v>
                </c:pt>
                <c:pt idx="169830">
                  <c:v>-30.802499999999952</c:v>
                </c:pt>
                <c:pt idx="169831">
                  <c:v>-30.8005</c:v>
                </c:pt>
                <c:pt idx="169832">
                  <c:v>-30.79849999999999</c:v>
                </c:pt>
                <c:pt idx="169833">
                  <c:v>-30.79649999999998</c:v>
                </c:pt>
                <c:pt idx="169834">
                  <c:v>-30.794499999999971</c:v>
                </c:pt>
                <c:pt idx="169835">
                  <c:v>-30.792499999999961</c:v>
                </c:pt>
                <c:pt idx="169836">
                  <c:v>-30.790499999999952</c:v>
                </c:pt>
                <c:pt idx="169837">
                  <c:v>-30.788499999999999</c:v>
                </c:pt>
                <c:pt idx="169838">
                  <c:v>-30.78649999999999</c:v>
                </c:pt>
                <c:pt idx="169839">
                  <c:v>-30.78449999999998</c:v>
                </c:pt>
                <c:pt idx="169840">
                  <c:v>-30.78249999999997</c:v>
                </c:pt>
                <c:pt idx="169841">
                  <c:v>-30.780499999999961</c:v>
                </c:pt>
                <c:pt idx="169842">
                  <c:v>-30.778499999999951</c:v>
                </c:pt>
                <c:pt idx="169843">
                  <c:v>-30.776499999999999</c:v>
                </c:pt>
                <c:pt idx="169844">
                  <c:v>-30.774499999999989</c:v>
                </c:pt>
                <c:pt idx="169845">
                  <c:v>-30.77249999999998</c:v>
                </c:pt>
                <c:pt idx="169846">
                  <c:v>-30.77049999999997</c:v>
                </c:pt>
                <c:pt idx="169847">
                  <c:v>-30.76849999999996</c:v>
                </c:pt>
                <c:pt idx="169848">
                  <c:v>-30.766499999999951</c:v>
                </c:pt>
                <c:pt idx="169849">
                  <c:v>-30.764499999999998</c:v>
                </c:pt>
                <c:pt idx="169850">
                  <c:v>-30.762499999999989</c:v>
                </c:pt>
                <c:pt idx="169851">
                  <c:v>-30.760499999999979</c:v>
                </c:pt>
                <c:pt idx="169852">
                  <c:v>-30.75849999999997</c:v>
                </c:pt>
                <c:pt idx="169853">
                  <c:v>-30.75649999999996</c:v>
                </c:pt>
                <c:pt idx="169854">
                  <c:v>-30.75449999999995</c:v>
                </c:pt>
                <c:pt idx="169855">
                  <c:v>-30.752499999999998</c:v>
                </c:pt>
                <c:pt idx="169856">
                  <c:v>-30.750499999999988</c:v>
                </c:pt>
                <c:pt idx="169857">
                  <c:v>-30.748499999999979</c:v>
                </c:pt>
                <c:pt idx="169858">
                  <c:v>-30.746499999999969</c:v>
                </c:pt>
                <c:pt idx="169859">
                  <c:v>-30.74449999999996</c:v>
                </c:pt>
                <c:pt idx="169860">
                  <c:v>-30.74249999999995</c:v>
                </c:pt>
                <c:pt idx="169861">
                  <c:v>-30.740499999999997</c:v>
                </c:pt>
                <c:pt idx="169862">
                  <c:v>-30.738499999999988</c:v>
                </c:pt>
                <c:pt idx="169863">
                  <c:v>-30.736499999999978</c:v>
                </c:pt>
                <c:pt idx="169864">
                  <c:v>-30.734499999999969</c:v>
                </c:pt>
                <c:pt idx="169865">
                  <c:v>-30.732499999999959</c:v>
                </c:pt>
                <c:pt idx="169866">
                  <c:v>-30.73049999999995</c:v>
                </c:pt>
                <c:pt idx="169867">
                  <c:v>-30.728499999999997</c:v>
                </c:pt>
                <c:pt idx="169868">
                  <c:v>-30.726499999999987</c:v>
                </c:pt>
                <c:pt idx="169869">
                  <c:v>-30.724499999999978</c:v>
                </c:pt>
                <c:pt idx="169870">
                  <c:v>-30.722499999999968</c:v>
                </c:pt>
                <c:pt idx="169871">
                  <c:v>-30.720499999999959</c:v>
                </c:pt>
                <c:pt idx="169872">
                  <c:v>-30.718499999999949</c:v>
                </c:pt>
                <c:pt idx="169873">
                  <c:v>-30.716499999999996</c:v>
                </c:pt>
                <c:pt idx="169874">
                  <c:v>-30.714499999999987</c:v>
                </c:pt>
                <c:pt idx="169875">
                  <c:v>-30.712499999999977</c:v>
                </c:pt>
                <c:pt idx="169876">
                  <c:v>-30.710499999999968</c:v>
                </c:pt>
                <c:pt idx="169877">
                  <c:v>-30.708499999999958</c:v>
                </c:pt>
                <c:pt idx="169878">
                  <c:v>-30.706500000000005</c:v>
                </c:pt>
                <c:pt idx="169879">
                  <c:v>-30.704499999999996</c:v>
                </c:pt>
                <c:pt idx="169880">
                  <c:v>-30.702499999999986</c:v>
                </c:pt>
                <c:pt idx="169881">
                  <c:v>-30.700499999999977</c:v>
                </c:pt>
                <c:pt idx="169882">
                  <c:v>-30.698499999999967</c:v>
                </c:pt>
                <c:pt idx="169883">
                  <c:v>-30.696499999999958</c:v>
                </c:pt>
                <c:pt idx="169884">
                  <c:v>-30.694500000000005</c:v>
                </c:pt>
                <c:pt idx="169885">
                  <c:v>-30.692499999999995</c:v>
                </c:pt>
                <c:pt idx="169886">
                  <c:v>-30.690499999999986</c:v>
                </c:pt>
                <c:pt idx="169887">
                  <c:v>-30.688499999999976</c:v>
                </c:pt>
                <c:pt idx="169888">
                  <c:v>-30.686499999999967</c:v>
                </c:pt>
                <c:pt idx="169889">
                  <c:v>-30.684499999999957</c:v>
                </c:pt>
                <c:pt idx="169890">
                  <c:v>-30.682500000000005</c:v>
                </c:pt>
                <c:pt idx="169891">
                  <c:v>-30.680499999999995</c:v>
                </c:pt>
                <c:pt idx="169892">
                  <c:v>-30.678499999999985</c:v>
                </c:pt>
                <c:pt idx="169893">
                  <c:v>-30.676499999999976</c:v>
                </c:pt>
                <c:pt idx="169894">
                  <c:v>-30.674499999999966</c:v>
                </c:pt>
                <c:pt idx="169895">
                  <c:v>-30.672499999999957</c:v>
                </c:pt>
                <c:pt idx="169896">
                  <c:v>-30.670500000000004</c:v>
                </c:pt>
                <c:pt idx="169897">
                  <c:v>-30.668499999999995</c:v>
                </c:pt>
                <c:pt idx="169898">
                  <c:v>-30.666499999999985</c:v>
                </c:pt>
                <c:pt idx="169899">
                  <c:v>-30.664499999999975</c:v>
                </c:pt>
                <c:pt idx="169900">
                  <c:v>-30.662499999999966</c:v>
                </c:pt>
                <c:pt idx="169901">
                  <c:v>-30.660499999999956</c:v>
                </c:pt>
                <c:pt idx="169902">
                  <c:v>-30.658500000000004</c:v>
                </c:pt>
                <c:pt idx="169903">
                  <c:v>-30.656499999999994</c:v>
                </c:pt>
                <c:pt idx="169904">
                  <c:v>-30.654499999999985</c:v>
                </c:pt>
                <c:pt idx="169905">
                  <c:v>-30.652499999999975</c:v>
                </c:pt>
                <c:pt idx="169906">
                  <c:v>-30.650499999999965</c:v>
                </c:pt>
                <c:pt idx="169907">
                  <c:v>-30.648499999999956</c:v>
                </c:pt>
                <c:pt idx="169908">
                  <c:v>-30.646500000000003</c:v>
                </c:pt>
                <c:pt idx="169909">
                  <c:v>-30.644499999999994</c:v>
                </c:pt>
                <c:pt idx="169910">
                  <c:v>-30.642499999999984</c:v>
                </c:pt>
                <c:pt idx="169911">
                  <c:v>-30.640499999999975</c:v>
                </c:pt>
                <c:pt idx="169912">
                  <c:v>-30.638499999999965</c:v>
                </c:pt>
                <c:pt idx="169913">
                  <c:v>-30.636499999999955</c:v>
                </c:pt>
                <c:pt idx="169914">
                  <c:v>-30.634500000000003</c:v>
                </c:pt>
                <c:pt idx="169915">
                  <c:v>-30.632499999999993</c:v>
                </c:pt>
                <c:pt idx="169916">
                  <c:v>-30.630499999999984</c:v>
                </c:pt>
                <c:pt idx="169917">
                  <c:v>-30.628499999999974</c:v>
                </c:pt>
                <c:pt idx="169918">
                  <c:v>-30.626499999999965</c:v>
                </c:pt>
                <c:pt idx="169919">
                  <c:v>-30.624499999999955</c:v>
                </c:pt>
                <c:pt idx="169920">
                  <c:v>-30.622500000000002</c:v>
                </c:pt>
                <c:pt idx="169921">
                  <c:v>-30.620499999999993</c:v>
                </c:pt>
                <c:pt idx="169922">
                  <c:v>-30.618499999999983</c:v>
                </c:pt>
                <c:pt idx="169923">
                  <c:v>-30.616499999999974</c:v>
                </c:pt>
                <c:pt idx="169924">
                  <c:v>-30.614499999999964</c:v>
                </c:pt>
                <c:pt idx="169925">
                  <c:v>-30.612499999999955</c:v>
                </c:pt>
                <c:pt idx="169926">
                  <c:v>-30.610500000000002</c:v>
                </c:pt>
                <c:pt idx="169927">
                  <c:v>-30.608499999999992</c:v>
                </c:pt>
                <c:pt idx="169928">
                  <c:v>-30.606499999999983</c:v>
                </c:pt>
                <c:pt idx="169929">
                  <c:v>-30.604499999999973</c:v>
                </c:pt>
                <c:pt idx="169930">
                  <c:v>-30.602499999999964</c:v>
                </c:pt>
                <c:pt idx="169931">
                  <c:v>-30.600499999999954</c:v>
                </c:pt>
                <c:pt idx="169932">
                  <c:v>-30.598500000000001</c:v>
                </c:pt>
                <c:pt idx="169933">
                  <c:v>-30.596499999999992</c:v>
                </c:pt>
                <c:pt idx="169934">
                  <c:v>-30.594499999999982</c:v>
                </c:pt>
                <c:pt idx="169935">
                  <c:v>-30.592499999999973</c:v>
                </c:pt>
                <c:pt idx="169936">
                  <c:v>-30.590499999999963</c:v>
                </c:pt>
                <c:pt idx="169937">
                  <c:v>-30.588499999999954</c:v>
                </c:pt>
                <c:pt idx="169938">
                  <c:v>-30.586500000000001</c:v>
                </c:pt>
                <c:pt idx="169939">
                  <c:v>-30.584499999999991</c:v>
                </c:pt>
                <c:pt idx="169940">
                  <c:v>-30.582499999999982</c:v>
                </c:pt>
                <c:pt idx="169941">
                  <c:v>-30.580499999999972</c:v>
                </c:pt>
                <c:pt idx="169942">
                  <c:v>-30.578499999999963</c:v>
                </c:pt>
                <c:pt idx="169943">
                  <c:v>-30.576499999999953</c:v>
                </c:pt>
                <c:pt idx="169944">
                  <c:v>-30.5745</c:v>
                </c:pt>
                <c:pt idx="169945">
                  <c:v>-30.572499999999991</c:v>
                </c:pt>
                <c:pt idx="169946">
                  <c:v>-30.570499999999981</c:v>
                </c:pt>
                <c:pt idx="169947">
                  <c:v>-30.568499999999972</c:v>
                </c:pt>
                <c:pt idx="169948">
                  <c:v>-30.566499999999962</c:v>
                </c:pt>
                <c:pt idx="169949">
                  <c:v>-30.564499999999953</c:v>
                </c:pt>
                <c:pt idx="169950">
                  <c:v>-30.5625</c:v>
                </c:pt>
                <c:pt idx="169951">
                  <c:v>-30.56049999999999</c:v>
                </c:pt>
                <c:pt idx="169952">
                  <c:v>-30.558499999999981</c:v>
                </c:pt>
                <c:pt idx="169953">
                  <c:v>-30.556499999999971</c:v>
                </c:pt>
                <c:pt idx="169954">
                  <c:v>-30.554499999999962</c:v>
                </c:pt>
                <c:pt idx="169955">
                  <c:v>-30.552499999999952</c:v>
                </c:pt>
                <c:pt idx="169956">
                  <c:v>-30.5505</c:v>
                </c:pt>
                <c:pt idx="169957">
                  <c:v>-30.54849999999999</c:v>
                </c:pt>
                <c:pt idx="169958">
                  <c:v>-30.54649999999998</c:v>
                </c:pt>
                <c:pt idx="169959">
                  <c:v>-30.544499999999971</c:v>
                </c:pt>
                <c:pt idx="169960">
                  <c:v>-30.542499999999961</c:v>
                </c:pt>
                <c:pt idx="169961">
                  <c:v>-30.540499999999952</c:v>
                </c:pt>
                <c:pt idx="169962">
                  <c:v>-30.538499999999999</c:v>
                </c:pt>
                <c:pt idx="169963">
                  <c:v>-30.53649999999999</c:v>
                </c:pt>
                <c:pt idx="169964">
                  <c:v>-30.53449999999998</c:v>
                </c:pt>
                <c:pt idx="169965">
                  <c:v>-30.53249999999997</c:v>
                </c:pt>
                <c:pt idx="169966">
                  <c:v>-30.530499999999961</c:v>
                </c:pt>
                <c:pt idx="169967">
                  <c:v>-30.528499999999951</c:v>
                </c:pt>
                <c:pt idx="169968">
                  <c:v>-30.526499999999999</c:v>
                </c:pt>
                <c:pt idx="169969">
                  <c:v>-30.524499999999989</c:v>
                </c:pt>
                <c:pt idx="169970">
                  <c:v>-30.52249999999998</c:v>
                </c:pt>
                <c:pt idx="169971">
                  <c:v>-30.52049999999997</c:v>
                </c:pt>
                <c:pt idx="169972">
                  <c:v>-30.51849999999996</c:v>
                </c:pt>
                <c:pt idx="169973">
                  <c:v>-30.516499999999951</c:v>
                </c:pt>
                <c:pt idx="169974">
                  <c:v>-30.514499999999998</c:v>
                </c:pt>
                <c:pt idx="169975">
                  <c:v>-30.512499999999989</c:v>
                </c:pt>
                <c:pt idx="169976">
                  <c:v>-30.510499999999979</c:v>
                </c:pt>
                <c:pt idx="169977">
                  <c:v>-30.50849999999997</c:v>
                </c:pt>
                <c:pt idx="169978">
                  <c:v>-30.50649999999996</c:v>
                </c:pt>
                <c:pt idx="169979">
                  <c:v>-30.50449999999995</c:v>
                </c:pt>
                <c:pt idx="169980">
                  <c:v>-30.502499999999998</c:v>
                </c:pt>
                <c:pt idx="169981">
                  <c:v>-30.500499999999988</c:v>
                </c:pt>
                <c:pt idx="169982">
                  <c:v>-30.498499999999979</c:v>
                </c:pt>
                <c:pt idx="169983">
                  <c:v>-30.496499999999969</c:v>
                </c:pt>
                <c:pt idx="169984">
                  <c:v>-30.49449999999996</c:v>
                </c:pt>
                <c:pt idx="169985">
                  <c:v>-30.49249999999995</c:v>
                </c:pt>
                <c:pt idx="169986">
                  <c:v>-30.490499999999997</c:v>
                </c:pt>
                <c:pt idx="169987">
                  <c:v>-30.488499999999988</c:v>
                </c:pt>
                <c:pt idx="169988">
                  <c:v>-30.486499999999978</c:v>
                </c:pt>
                <c:pt idx="169989">
                  <c:v>-30.484499999999969</c:v>
                </c:pt>
                <c:pt idx="169990">
                  <c:v>-30.482499999999959</c:v>
                </c:pt>
                <c:pt idx="169991">
                  <c:v>-30.48049999999995</c:v>
                </c:pt>
                <c:pt idx="169992">
                  <c:v>-30.478499999999997</c:v>
                </c:pt>
                <c:pt idx="169993">
                  <c:v>-30.476499999999987</c:v>
                </c:pt>
                <c:pt idx="169994">
                  <c:v>-30.474499999999978</c:v>
                </c:pt>
                <c:pt idx="169995">
                  <c:v>-30.472499999999968</c:v>
                </c:pt>
                <c:pt idx="169996">
                  <c:v>-30.470499999999959</c:v>
                </c:pt>
                <c:pt idx="169997">
                  <c:v>-30.468499999999949</c:v>
                </c:pt>
                <c:pt idx="169998">
                  <c:v>-30.466499999999996</c:v>
                </c:pt>
                <c:pt idx="169999">
                  <c:v>-30.464499999999987</c:v>
                </c:pt>
                <c:pt idx="170000">
                  <c:v>-30.462499999999977</c:v>
                </c:pt>
                <c:pt idx="170001">
                  <c:v>-30.460499999999968</c:v>
                </c:pt>
                <c:pt idx="170002">
                  <c:v>-30.458499999999958</c:v>
                </c:pt>
                <c:pt idx="170003">
                  <c:v>-30.456500000000005</c:v>
                </c:pt>
                <c:pt idx="170004">
                  <c:v>-30.454499999999996</c:v>
                </c:pt>
                <c:pt idx="170005">
                  <c:v>-30.452499999999986</c:v>
                </c:pt>
                <c:pt idx="170006">
                  <c:v>-30.450499999999977</c:v>
                </c:pt>
                <c:pt idx="170007">
                  <c:v>-30.448499999999967</c:v>
                </c:pt>
                <c:pt idx="170008">
                  <c:v>-30.446499999999958</c:v>
                </c:pt>
                <c:pt idx="170009">
                  <c:v>-30.444500000000005</c:v>
                </c:pt>
                <c:pt idx="170010">
                  <c:v>-30.442499999999995</c:v>
                </c:pt>
                <c:pt idx="170011">
                  <c:v>-30.440499999999986</c:v>
                </c:pt>
                <c:pt idx="170012">
                  <c:v>-30.438499999999976</c:v>
                </c:pt>
                <c:pt idx="170013">
                  <c:v>-30.436499999999967</c:v>
                </c:pt>
                <c:pt idx="170014">
                  <c:v>-30.434499999999957</c:v>
                </c:pt>
                <c:pt idx="170015">
                  <c:v>-30.432500000000005</c:v>
                </c:pt>
                <c:pt idx="170016">
                  <c:v>-30.430499999999995</c:v>
                </c:pt>
                <c:pt idx="170017">
                  <c:v>-30.428499999999985</c:v>
                </c:pt>
                <c:pt idx="170018">
                  <c:v>-30.426499999999976</c:v>
                </c:pt>
                <c:pt idx="170019">
                  <c:v>-30.424499999999966</c:v>
                </c:pt>
                <c:pt idx="170020">
                  <c:v>-30.422499999999957</c:v>
                </c:pt>
                <c:pt idx="170021">
                  <c:v>-30.420500000000004</c:v>
                </c:pt>
                <c:pt idx="170022">
                  <c:v>-30.418499999999995</c:v>
                </c:pt>
                <c:pt idx="170023">
                  <c:v>-30.416499999999985</c:v>
                </c:pt>
                <c:pt idx="170024">
                  <c:v>-30.414499999999975</c:v>
                </c:pt>
                <c:pt idx="170025">
                  <c:v>-30.412499999999966</c:v>
                </c:pt>
                <c:pt idx="170026">
                  <c:v>-30.410499999999956</c:v>
                </c:pt>
                <c:pt idx="170027">
                  <c:v>-30.408500000000004</c:v>
                </c:pt>
                <c:pt idx="170028">
                  <c:v>-30.406499999999994</c:v>
                </c:pt>
                <c:pt idx="170029">
                  <c:v>-30.404499999999985</c:v>
                </c:pt>
                <c:pt idx="170030">
                  <c:v>-30.402499999999975</c:v>
                </c:pt>
                <c:pt idx="170031">
                  <c:v>-30.400499999999965</c:v>
                </c:pt>
                <c:pt idx="170032">
                  <c:v>-30.398499999999956</c:v>
                </c:pt>
                <c:pt idx="170033">
                  <c:v>-30.396500000000003</c:v>
                </c:pt>
                <c:pt idx="170034">
                  <c:v>-30.394499999999994</c:v>
                </c:pt>
                <c:pt idx="170035">
                  <c:v>-30.392499999999984</c:v>
                </c:pt>
                <c:pt idx="170036">
                  <c:v>-30.390499999999975</c:v>
                </c:pt>
                <c:pt idx="170037">
                  <c:v>-30.388499999999965</c:v>
                </c:pt>
                <c:pt idx="170038">
                  <c:v>-30.386499999999955</c:v>
                </c:pt>
                <c:pt idx="170039">
                  <c:v>-30.384500000000003</c:v>
                </c:pt>
                <c:pt idx="170040">
                  <c:v>-30.382499999999993</c:v>
                </c:pt>
                <c:pt idx="170041">
                  <c:v>-30.380499999999984</c:v>
                </c:pt>
                <c:pt idx="170042">
                  <c:v>-30.378499999999974</c:v>
                </c:pt>
                <c:pt idx="170043">
                  <c:v>-30.376499999999965</c:v>
                </c:pt>
                <c:pt idx="170044">
                  <c:v>-30.374499999999955</c:v>
                </c:pt>
                <c:pt idx="170045">
                  <c:v>-30.372500000000002</c:v>
                </c:pt>
                <c:pt idx="170046">
                  <c:v>-30.370499999999993</c:v>
                </c:pt>
                <c:pt idx="170047">
                  <c:v>-30.368499999999983</c:v>
                </c:pt>
                <c:pt idx="170048">
                  <c:v>-30.366499999999974</c:v>
                </c:pt>
                <c:pt idx="170049">
                  <c:v>-30.364499999999964</c:v>
                </c:pt>
                <c:pt idx="170050">
                  <c:v>-30.362499999999955</c:v>
                </c:pt>
                <c:pt idx="170051">
                  <c:v>-30.360500000000002</c:v>
                </c:pt>
                <c:pt idx="170052">
                  <c:v>-30.358499999999992</c:v>
                </c:pt>
                <c:pt idx="170053">
                  <c:v>-30.356499999999983</c:v>
                </c:pt>
                <c:pt idx="170054">
                  <c:v>-30.354499999999973</c:v>
                </c:pt>
                <c:pt idx="170055">
                  <c:v>-30.352499999999964</c:v>
                </c:pt>
                <c:pt idx="170056">
                  <c:v>-30.350499999999954</c:v>
                </c:pt>
                <c:pt idx="170057">
                  <c:v>-30.348500000000001</c:v>
                </c:pt>
                <c:pt idx="170058">
                  <c:v>-30.346499999999992</c:v>
                </c:pt>
                <c:pt idx="170059">
                  <c:v>-30.344499999999982</c:v>
                </c:pt>
                <c:pt idx="170060">
                  <c:v>-30.342499999999973</c:v>
                </c:pt>
                <c:pt idx="170061">
                  <c:v>-30.340499999999963</c:v>
                </c:pt>
                <c:pt idx="170062">
                  <c:v>-30.338499999999954</c:v>
                </c:pt>
                <c:pt idx="170063">
                  <c:v>-30.336500000000001</c:v>
                </c:pt>
                <c:pt idx="170064">
                  <c:v>-30.334499999999991</c:v>
                </c:pt>
                <c:pt idx="170065">
                  <c:v>-30.332499999999982</c:v>
                </c:pt>
                <c:pt idx="170066">
                  <c:v>-30.330499999999972</c:v>
                </c:pt>
                <c:pt idx="170067">
                  <c:v>-30.328499999999963</c:v>
                </c:pt>
                <c:pt idx="170068">
                  <c:v>-30.326499999999953</c:v>
                </c:pt>
                <c:pt idx="170069">
                  <c:v>-30.3245</c:v>
                </c:pt>
                <c:pt idx="170070">
                  <c:v>-30.322499999999991</c:v>
                </c:pt>
                <c:pt idx="170071">
                  <c:v>-30.320499999999981</c:v>
                </c:pt>
                <c:pt idx="170072">
                  <c:v>-30.318499999999972</c:v>
                </c:pt>
                <c:pt idx="170073">
                  <c:v>-30.316499999999962</c:v>
                </c:pt>
                <c:pt idx="170074">
                  <c:v>-30.314499999999953</c:v>
                </c:pt>
                <c:pt idx="170075">
                  <c:v>-30.3125</c:v>
                </c:pt>
                <c:pt idx="170076">
                  <c:v>-30.31049999999999</c:v>
                </c:pt>
                <c:pt idx="170077">
                  <c:v>-30.308499999999981</c:v>
                </c:pt>
                <c:pt idx="170078">
                  <c:v>-30.306499999999971</c:v>
                </c:pt>
                <c:pt idx="170079">
                  <c:v>-30.304499999999962</c:v>
                </c:pt>
                <c:pt idx="170080">
                  <c:v>-30.302499999999952</c:v>
                </c:pt>
                <c:pt idx="170081">
                  <c:v>-30.3005</c:v>
                </c:pt>
                <c:pt idx="170082">
                  <c:v>-30.29849999999999</c:v>
                </c:pt>
                <c:pt idx="170083">
                  <c:v>-30.29649999999998</c:v>
                </c:pt>
                <c:pt idx="170084">
                  <c:v>-30.294499999999971</c:v>
                </c:pt>
                <c:pt idx="170085">
                  <c:v>-30.292499999999961</c:v>
                </c:pt>
                <c:pt idx="170086">
                  <c:v>-30.290499999999952</c:v>
                </c:pt>
                <c:pt idx="170087">
                  <c:v>-30.288499999999999</c:v>
                </c:pt>
                <c:pt idx="170088">
                  <c:v>-30.28649999999999</c:v>
                </c:pt>
                <c:pt idx="170089">
                  <c:v>-30.28449999999998</c:v>
                </c:pt>
                <c:pt idx="170090">
                  <c:v>-30.28249999999997</c:v>
                </c:pt>
                <c:pt idx="170091">
                  <c:v>-30.280499999999961</c:v>
                </c:pt>
                <c:pt idx="170092">
                  <c:v>-30.278499999999951</c:v>
                </c:pt>
                <c:pt idx="170093">
                  <c:v>-30.276499999999999</c:v>
                </c:pt>
                <c:pt idx="170094">
                  <c:v>-30.274499999999989</c:v>
                </c:pt>
                <c:pt idx="170095">
                  <c:v>-30.27249999999998</c:v>
                </c:pt>
                <c:pt idx="170096">
                  <c:v>-30.27049999999997</c:v>
                </c:pt>
                <c:pt idx="170097">
                  <c:v>-30.26849999999996</c:v>
                </c:pt>
                <c:pt idx="170098">
                  <c:v>-30.266499999999951</c:v>
                </c:pt>
                <c:pt idx="170099">
                  <c:v>-30.264499999999998</c:v>
                </c:pt>
                <c:pt idx="170100">
                  <c:v>-30.262499999999989</c:v>
                </c:pt>
                <c:pt idx="170101">
                  <c:v>-30.260499999999979</c:v>
                </c:pt>
                <c:pt idx="170102">
                  <c:v>-30.25849999999997</c:v>
                </c:pt>
                <c:pt idx="170103">
                  <c:v>-30.25649999999996</c:v>
                </c:pt>
                <c:pt idx="170104">
                  <c:v>-30.25449999999995</c:v>
                </c:pt>
                <c:pt idx="170105">
                  <c:v>-30.252499999999998</c:v>
                </c:pt>
                <c:pt idx="170106">
                  <c:v>-30.250499999999988</c:v>
                </c:pt>
                <c:pt idx="170107">
                  <c:v>-30.248499999999979</c:v>
                </c:pt>
                <c:pt idx="170108">
                  <c:v>-30.246499999999969</c:v>
                </c:pt>
                <c:pt idx="170109">
                  <c:v>-30.24449999999996</c:v>
                </c:pt>
                <c:pt idx="170110">
                  <c:v>-30.24249999999995</c:v>
                </c:pt>
                <c:pt idx="170111">
                  <c:v>-30.240499999999997</c:v>
                </c:pt>
                <c:pt idx="170112">
                  <c:v>-30.238499999999988</c:v>
                </c:pt>
                <c:pt idx="170113">
                  <c:v>-30.236499999999978</c:v>
                </c:pt>
                <c:pt idx="170114">
                  <c:v>-30.234499999999969</c:v>
                </c:pt>
                <c:pt idx="170115">
                  <c:v>-30.232499999999959</c:v>
                </c:pt>
                <c:pt idx="170116">
                  <c:v>-30.23049999999995</c:v>
                </c:pt>
                <c:pt idx="170117">
                  <c:v>-30.228499999999997</c:v>
                </c:pt>
                <c:pt idx="170118">
                  <c:v>-30.226499999999987</c:v>
                </c:pt>
                <c:pt idx="170119">
                  <c:v>-30.224499999999978</c:v>
                </c:pt>
                <c:pt idx="170120">
                  <c:v>-30.222499999999968</c:v>
                </c:pt>
                <c:pt idx="170121">
                  <c:v>-30.220499999999959</c:v>
                </c:pt>
                <c:pt idx="170122">
                  <c:v>-30.218499999999949</c:v>
                </c:pt>
                <c:pt idx="170123">
                  <c:v>-30.216499999999996</c:v>
                </c:pt>
                <c:pt idx="170124">
                  <c:v>-30.214499999999987</c:v>
                </c:pt>
                <c:pt idx="170125">
                  <c:v>-30.212499999999977</c:v>
                </c:pt>
                <c:pt idx="170126">
                  <c:v>-30.210499999999968</c:v>
                </c:pt>
                <c:pt idx="170127">
                  <c:v>-30.208499999999958</c:v>
                </c:pt>
                <c:pt idx="170128">
                  <c:v>-30.206500000000005</c:v>
                </c:pt>
                <c:pt idx="170129">
                  <c:v>-30.204499999999996</c:v>
                </c:pt>
                <c:pt idx="170130">
                  <c:v>-30.202499999999986</c:v>
                </c:pt>
                <c:pt idx="170131">
                  <c:v>-30.200499999999977</c:v>
                </c:pt>
                <c:pt idx="170132">
                  <c:v>-30.198499999999967</c:v>
                </c:pt>
                <c:pt idx="170133">
                  <c:v>-30.196499999999958</c:v>
                </c:pt>
                <c:pt idx="170134">
                  <c:v>-30.194500000000005</c:v>
                </c:pt>
                <c:pt idx="170135">
                  <c:v>-30.192499999999995</c:v>
                </c:pt>
                <c:pt idx="170136">
                  <c:v>-30.190499999999986</c:v>
                </c:pt>
                <c:pt idx="170137">
                  <c:v>-30.188499999999976</c:v>
                </c:pt>
                <c:pt idx="170138">
                  <c:v>-30.186499999999967</c:v>
                </c:pt>
                <c:pt idx="170139">
                  <c:v>-30.184499999999957</c:v>
                </c:pt>
                <c:pt idx="170140">
                  <c:v>-30.182500000000005</c:v>
                </c:pt>
                <c:pt idx="170141">
                  <c:v>-30.180499999999995</c:v>
                </c:pt>
                <c:pt idx="170142">
                  <c:v>-30.178499999999985</c:v>
                </c:pt>
                <c:pt idx="170143">
                  <c:v>-30.176499999999976</c:v>
                </c:pt>
                <c:pt idx="170144">
                  <c:v>-30.174499999999966</c:v>
                </c:pt>
                <c:pt idx="170145">
                  <c:v>-30.172499999999957</c:v>
                </c:pt>
                <c:pt idx="170146">
                  <c:v>-30.170500000000004</c:v>
                </c:pt>
                <c:pt idx="170147">
                  <c:v>-30.168499999999995</c:v>
                </c:pt>
                <c:pt idx="170148">
                  <c:v>-30.166499999999985</c:v>
                </c:pt>
                <c:pt idx="170149">
                  <c:v>-30.164499999999975</c:v>
                </c:pt>
                <c:pt idx="170150">
                  <c:v>-30.162499999999966</c:v>
                </c:pt>
                <c:pt idx="170151">
                  <c:v>-30.160499999999956</c:v>
                </c:pt>
                <c:pt idx="170152">
                  <c:v>-30.158500000000004</c:v>
                </c:pt>
                <c:pt idx="170153">
                  <c:v>-30.156499999999994</c:v>
                </c:pt>
                <c:pt idx="170154">
                  <c:v>-30.154499999999985</c:v>
                </c:pt>
                <c:pt idx="170155">
                  <c:v>-30.152499999999975</c:v>
                </c:pt>
                <c:pt idx="170156">
                  <c:v>-30.150499999999965</c:v>
                </c:pt>
                <c:pt idx="170157">
                  <c:v>-30.148499999999956</c:v>
                </c:pt>
                <c:pt idx="170158">
                  <c:v>-30.146500000000003</c:v>
                </c:pt>
                <c:pt idx="170159">
                  <c:v>-30.144499999999994</c:v>
                </c:pt>
                <c:pt idx="170160">
                  <c:v>-30.142499999999984</c:v>
                </c:pt>
                <c:pt idx="170161">
                  <c:v>-30.140499999999975</c:v>
                </c:pt>
                <c:pt idx="170162">
                  <c:v>-30.138499999999965</c:v>
                </c:pt>
                <c:pt idx="170163">
                  <c:v>-30.136499999999955</c:v>
                </c:pt>
                <c:pt idx="170164">
                  <c:v>-30.134500000000003</c:v>
                </c:pt>
                <c:pt idx="170165">
                  <c:v>-30.132499999999993</c:v>
                </c:pt>
                <c:pt idx="170166">
                  <c:v>-30.130499999999984</c:v>
                </c:pt>
                <c:pt idx="170167">
                  <c:v>-30.128499999999974</c:v>
                </c:pt>
                <c:pt idx="170168">
                  <c:v>-30.126499999999965</c:v>
                </c:pt>
                <c:pt idx="170169">
                  <c:v>-30.124499999999955</c:v>
                </c:pt>
                <c:pt idx="170170">
                  <c:v>-30.122500000000002</c:v>
                </c:pt>
                <c:pt idx="170171">
                  <c:v>-30.120499999999993</c:v>
                </c:pt>
                <c:pt idx="170172">
                  <c:v>-30.118499999999983</c:v>
                </c:pt>
                <c:pt idx="170173">
                  <c:v>-30.116499999999974</c:v>
                </c:pt>
                <c:pt idx="170174">
                  <c:v>-30.114499999999964</c:v>
                </c:pt>
                <c:pt idx="170175">
                  <c:v>-30.112499999999955</c:v>
                </c:pt>
                <c:pt idx="170176">
                  <c:v>-30.110500000000002</c:v>
                </c:pt>
                <c:pt idx="170177">
                  <c:v>-30.108499999999992</c:v>
                </c:pt>
                <c:pt idx="170178">
                  <c:v>-30.106499999999983</c:v>
                </c:pt>
                <c:pt idx="170179">
                  <c:v>-30.104499999999973</c:v>
                </c:pt>
                <c:pt idx="170180">
                  <c:v>-30.102499999999964</c:v>
                </c:pt>
                <c:pt idx="170181">
                  <c:v>-30.100499999999954</c:v>
                </c:pt>
                <c:pt idx="170182">
                  <c:v>-30.098500000000001</c:v>
                </c:pt>
                <c:pt idx="170183">
                  <c:v>-30.096499999999992</c:v>
                </c:pt>
                <c:pt idx="170184">
                  <c:v>-30.094499999999982</c:v>
                </c:pt>
                <c:pt idx="170185">
                  <c:v>-30.092499999999973</c:v>
                </c:pt>
                <c:pt idx="170186">
                  <c:v>-30.090499999999963</c:v>
                </c:pt>
                <c:pt idx="170187">
                  <c:v>-30.088499999999954</c:v>
                </c:pt>
                <c:pt idx="170188">
                  <c:v>-30.086500000000001</c:v>
                </c:pt>
                <c:pt idx="170189">
                  <c:v>-30.084499999999991</c:v>
                </c:pt>
                <c:pt idx="170190">
                  <c:v>-30.082499999999982</c:v>
                </c:pt>
                <c:pt idx="170191">
                  <c:v>-30.080499999999972</c:v>
                </c:pt>
                <c:pt idx="170192">
                  <c:v>-30.078499999999963</c:v>
                </c:pt>
                <c:pt idx="170193">
                  <c:v>-30.076499999999953</c:v>
                </c:pt>
                <c:pt idx="170194">
                  <c:v>-30.0745</c:v>
                </c:pt>
                <c:pt idx="170195">
                  <c:v>-30.072499999999991</c:v>
                </c:pt>
                <c:pt idx="170196">
                  <c:v>-30.070499999999981</c:v>
                </c:pt>
                <c:pt idx="170197">
                  <c:v>-30.068499999999972</c:v>
                </c:pt>
                <c:pt idx="170198">
                  <c:v>-30.066499999999962</c:v>
                </c:pt>
                <c:pt idx="170199">
                  <c:v>-30.064499999999953</c:v>
                </c:pt>
                <c:pt idx="170200">
                  <c:v>-30.0625</c:v>
                </c:pt>
                <c:pt idx="170201">
                  <c:v>-30.06049999999999</c:v>
                </c:pt>
                <c:pt idx="170202">
                  <c:v>-30.058499999999981</c:v>
                </c:pt>
                <c:pt idx="170203">
                  <c:v>-30.056499999999971</c:v>
                </c:pt>
                <c:pt idx="170204">
                  <c:v>-30.054499999999962</c:v>
                </c:pt>
                <c:pt idx="170205">
                  <c:v>-30.052499999999952</c:v>
                </c:pt>
                <c:pt idx="170206">
                  <c:v>-30.0505</c:v>
                </c:pt>
                <c:pt idx="170207">
                  <c:v>-30.04849999999999</c:v>
                </c:pt>
                <c:pt idx="170208">
                  <c:v>-30.04649999999998</c:v>
                </c:pt>
                <c:pt idx="170209">
                  <c:v>-30.044499999999971</c:v>
                </c:pt>
                <c:pt idx="170210">
                  <c:v>-30.042499999999961</c:v>
                </c:pt>
                <c:pt idx="170211">
                  <c:v>-30.040499999999952</c:v>
                </c:pt>
                <c:pt idx="170212">
                  <c:v>-30.038499999999999</c:v>
                </c:pt>
                <c:pt idx="170213">
                  <c:v>-30.03649999999999</c:v>
                </c:pt>
                <c:pt idx="170214">
                  <c:v>-30.03449999999998</c:v>
                </c:pt>
                <c:pt idx="170215">
                  <c:v>-30.03249999999997</c:v>
                </c:pt>
                <c:pt idx="170216">
                  <c:v>-30.030499999999961</c:v>
                </c:pt>
                <c:pt idx="170217">
                  <c:v>-30.028499999999951</c:v>
                </c:pt>
                <c:pt idx="170218">
                  <c:v>-30.026499999999999</c:v>
                </c:pt>
                <c:pt idx="170219">
                  <c:v>-30.024499999999989</c:v>
                </c:pt>
                <c:pt idx="170220">
                  <c:v>-30.02249999999998</c:v>
                </c:pt>
                <c:pt idx="170221">
                  <c:v>-30.02049999999997</c:v>
                </c:pt>
                <c:pt idx="170222">
                  <c:v>-30.01849999999996</c:v>
                </c:pt>
                <c:pt idx="170223">
                  <c:v>-30.016499999999951</c:v>
                </c:pt>
                <c:pt idx="170224">
                  <c:v>-30.014499999999998</c:v>
                </c:pt>
                <c:pt idx="170225">
                  <c:v>-30.012499999999989</c:v>
                </c:pt>
                <c:pt idx="170226">
                  <c:v>-30.010499999999979</c:v>
                </c:pt>
                <c:pt idx="170227">
                  <c:v>-30.00849999999997</c:v>
                </c:pt>
                <c:pt idx="170228">
                  <c:v>-30.00649999999996</c:v>
                </c:pt>
                <c:pt idx="170229">
                  <c:v>-30.00449999999995</c:v>
                </c:pt>
                <c:pt idx="170230">
                  <c:v>-30.002499999999998</c:v>
                </c:pt>
                <c:pt idx="170231">
                  <c:v>-30.000499999999988</c:v>
                </c:pt>
                <c:pt idx="170232">
                  <c:v>-29.998499999999979</c:v>
                </c:pt>
                <c:pt idx="170233">
                  <c:v>-29.996499999999969</c:v>
                </c:pt>
                <c:pt idx="170234">
                  <c:v>-29.99449999999996</c:v>
                </c:pt>
                <c:pt idx="170235">
                  <c:v>-29.99249999999995</c:v>
                </c:pt>
                <c:pt idx="170236">
                  <c:v>-29.990499999999997</c:v>
                </c:pt>
                <c:pt idx="170237">
                  <c:v>-29.988499999999988</c:v>
                </c:pt>
                <c:pt idx="170238">
                  <c:v>-29.986499999999978</c:v>
                </c:pt>
                <c:pt idx="170239">
                  <c:v>-29.984499999999969</c:v>
                </c:pt>
                <c:pt idx="170240">
                  <c:v>-29.982499999999959</c:v>
                </c:pt>
                <c:pt idx="170241">
                  <c:v>-29.98049999999995</c:v>
                </c:pt>
                <c:pt idx="170242">
                  <c:v>-29.978499999999997</c:v>
                </c:pt>
                <c:pt idx="170243">
                  <c:v>-29.976499999999987</c:v>
                </c:pt>
                <c:pt idx="170244">
                  <c:v>-29.974499999999978</c:v>
                </c:pt>
                <c:pt idx="170245">
                  <c:v>-29.972499999999968</c:v>
                </c:pt>
                <c:pt idx="170246">
                  <c:v>-29.970499999999959</c:v>
                </c:pt>
                <c:pt idx="170247">
                  <c:v>-29.968499999999949</c:v>
                </c:pt>
                <c:pt idx="170248">
                  <c:v>-29.966499999999996</c:v>
                </c:pt>
                <c:pt idx="170249">
                  <c:v>-29.964499999999987</c:v>
                </c:pt>
                <c:pt idx="170250">
                  <c:v>-29.962499999999977</c:v>
                </c:pt>
                <c:pt idx="170251">
                  <c:v>-29.960499999999968</c:v>
                </c:pt>
                <c:pt idx="170252">
                  <c:v>-29.958499999999958</c:v>
                </c:pt>
                <c:pt idx="170253">
                  <c:v>-29.956500000000005</c:v>
                </c:pt>
                <c:pt idx="170254">
                  <c:v>-29.954499999999996</c:v>
                </c:pt>
                <c:pt idx="170255">
                  <c:v>-29.952499999999986</c:v>
                </c:pt>
                <c:pt idx="170256">
                  <c:v>-29.950499999999977</c:v>
                </c:pt>
                <c:pt idx="170257">
                  <c:v>-29.948499999999967</c:v>
                </c:pt>
                <c:pt idx="170258">
                  <c:v>-29.946499999999958</c:v>
                </c:pt>
                <c:pt idx="170259">
                  <c:v>-29.944500000000005</c:v>
                </c:pt>
                <c:pt idx="170260">
                  <c:v>-29.942499999999995</c:v>
                </c:pt>
                <c:pt idx="170261">
                  <c:v>-29.940499999999986</c:v>
                </c:pt>
                <c:pt idx="170262">
                  <c:v>-29.938499999999976</c:v>
                </c:pt>
                <c:pt idx="170263">
                  <c:v>-29.936499999999967</c:v>
                </c:pt>
                <c:pt idx="170264">
                  <c:v>-29.934499999999957</c:v>
                </c:pt>
                <c:pt idx="170265">
                  <c:v>-29.932500000000005</c:v>
                </c:pt>
                <c:pt idx="170266">
                  <c:v>-29.930499999999995</c:v>
                </c:pt>
                <c:pt idx="170267">
                  <c:v>-29.928499999999985</c:v>
                </c:pt>
                <c:pt idx="170268">
                  <c:v>-29.926499999999976</c:v>
                </c:pt>
                <c:pt idx="170269">
                  <c:v>-29.924499999999966</c:v>
                </c:pt>
                <c:pt idx="170270">
                  <c:v>-29.922499999999957</c:v>
                </c:pt>
                <c:pt idx="170271">
                  <c:v>-29.920500000000004</c:v>
                </c:pt>
                <c:pt idx="170272">
                  <c:v>-29.918499999999995</c:v>
                </c:pt>
                <c:pt idx="170273">
                  <c:v>-29.916499999999985</c:v>
                </c:pt>
                <c:pt idx="170274">
                  <c:v>-29.914499999999975</c:v>
                </c:pt>
                <c:pt idx="170275">
                  <c:v>-29.912499999999966</c:v>
                </c:pt>
                <c:pt idx="170276">
                  <c:v>-29.910499999999956</c:v>
                </c:pt>
                <c:pt idx="170277">
                  <c:v>-29.908500000000004</c:v>
                </c:pt>
                <c:pt idx="170278">
                  <c:v>-29.906499999999994</c:v>
                </c:pt>
                <c:pt idx="170279">
                  <c:v>-29.904499999999985</c:v>
                </c:pt>
                <c:pt idx="170280">
                  <c:v>-29.902499999999975</c:v>
                </c:pt>
                <c:pt idx="170281">
                  <c:v>-29.900499999999965</c:v>
                </c:pt>
                <c:pt idx="170282">
                  <c:v>-29.898499999999956</c:v>
                </c:pt>
                <c:pt idx="170283">
                  <c:v>-29.896500000000003</c:v>
                </c:pt>
                <c:pt idx="170284">
                  <c:v>-29.894499999999994</c:v>
                </c:pt>
                <c:pt idx="170285">
                  <c:v>-29.892499999999984</c:v>
                </c:pt>
                <c:pt idx="170286">
                  <c:v>-29.890499999999975</c:v>
                </c:pt>
                <c:pt idx="170287">
                  <c:v>-29.888499999999965</c:v>
                </c:pt>
                <c:pt idx="170288">
                  <c:v>-29.886499999999955</c:v>
                </c:pt>
                <c:pt idx="170289">
                  <c:v>-29.884500000000003</c:v>
                </c:pt>
                <c:pt idx="170290">
                  <c:v>-29.882499999999993</c:v>
                </c:pt>
                <c:pt idx="170291">
                  <c:v>-29.880499999999984</c:v>
                </c:pt>
                <c:pt idx="170292">
                  <c:v>-29.878499999999974</c:v>
                </c:pt>
                <c:pt idx="170293">
                  <c:v>-29.876499999999965</c:v>
                </c:pt>
                <c:pt idx="170294">
                  <c:v>-29.874499999999955</c:v>
                </c:pt>
                <c:pt idx="170295">
                  <c:v>-29.872500000000002</c:v>
                </c:pt>
                <c:pt idx="170296">
                  <c:v>-29.870499999999993</c:v>
                </c:pt>
                <c:pt idx="170297">
                  <c:v>-29.868499999999983</c:v>
                </c:pt>
                <c:pt idx="170298">
                  <c:v>-29.866499999999974</c:v>
                </c:pt>
                <c:pt idx="170299">
                  <c:v>-29.864499999999964</c:v>
                </c:pt>
                <c:pt idx="170300">
                  <c:v>-29.862499999999955</c:v>
                </c:pt>
                <c:pt idx="170301">
                  <c:v>-29.860500000000002</c:v>
                </c:pt>
                <c:pt idx="170302">
                  <c:v>-29.858499999999992</c:v>
                </c:pt>
                <c:pt idx="170303">
                  <c:v>-29.856499999999983</c:v>
                </c:pt>
                <c:pt idx="170304">
                  <c:v>-29.854499999999973</c:v>
                </c:pt>
                <c:pt idx="170305">
                  <c:v>-29.852499999999964</c:v>
                </c:pt>
                <c:pt idx="170306">
                  <c:v>-29.850499999999954</c:v>
                </c:pt>
                <c:pt idx="170307">
                  <c:v>-29.848500000000001</c:v>
                </c:pt>
                <c:pt idx="170308">
                  <c:v>-29.846499999999992</c:v>
                </c:pt>
                <c:pt idx="170309">
                  <c:v>-29.844499999999982</c:v>
                </c:pt>
                <c:pt idx="170310">
                  <c:v>-29.842499999999973</c:v>
                </c:pt>
                <c:pt idx="170311">
                  <c:v>-29.840499999999963</c:v>
                </c:pt>
                <c:pt idx="170312">
                  <c:v>-29.838499999999954</c:v>
                </c:pt>
                <c:pt idx="170313">
                  <c:v>-29.836500000000001</c:v>
                </c:pt>
                <c:pt idx="170314">
                  <c:v>-29.834499999999991</c:v>
                </c:pt>
                <c:pt idx="170315">
                  <c:v>-29.832499999999982</c:v>
                </c:pt>
                <c:pt idx="170316">
                  <c:v>-29.830499999999972</c:v>
                </c:pt>
                <c:pt idx="170317">
                  <c:v>-29.828499999999963</c:v>
                </c:pt>
                <c:pt idx="170318">
                  <c:v>-29.826499999999953</c:v>
                </c:pt>
                <c:pt idx="170319">
                  <c:v>-29.8245</c:v>
                </c:pt>
                <c:pt idx="170320">
                  <c:v>-29.822499999999991</c:v>
                </c:pt>
                <c:pt idx="170321">
                  <c:v>-29.820499999999981</c:v>
                </c:pt>
                <c:pt idx="170322">
                  <c:v>-29.818499999999972</c:v>
                </c:pt>
                <c:pt idx="170323">
                  <c:v>-29.816499999999962</c:v>
                </c:pt>
                <c:pt idx="170324">
                  <c:v>-29.814499999999953</c:v>
                </c:pt>
                <c:pt idx="170325">
                  <c:v>-29.8125</c:v>
                </c:pt>
                <c:pt idx="170326">
                  <c:v>-29.81049999999999</c:v>
                </c:pt>
                <c:pt idx="170327">
                  <c:v>-29.808499999999981</c:v>
                </c:pt>
                <c:pt idx="170328">
                  <c:v>-29.806499999999971</c:v>
                </c:pt>
                <c:pt idx="170329">
                  <c:v>-29.804499999999962</c:v>
                </c:pt>
                <c:pt idx="170330">
                  <c:v>-29.802499999999952</c:v>
                </c:pt>
                <c:pt idx="170331">
                  <c:v>-29.8005</c:v>
                </c:pt>
                <c:pt idx="170332">
                  <c:v>-29.79849999999999</c:v>
                </c:pt>
                <c:pt idx="170333">
                  <c:v>-29.79649999999998</c:v>
                </c:pt>
                <c:pt idx="170334">
                  <c:v>-29.794499999999971</c:v>
                </c:pt>
                <c:pt idx="170335">
                  <c:v>-29.792499999999961</c:v>
                </c:pt>
                <c:pt idx="170336">
                  <c:v>-29.790499999999952</c:v>
                </c:pt>
                <c:pt idx="170337">
                  <c:v>-29.788499999999999</c:v>
                </c:pt>
                <c:pt idx="170338">
                  <c:v>-29.78649999999999</c:v>
                </c:pt>
                <c:pt idx="170339">
                  <c:v>-29.78449999999998</c:v>
                </c:pt>
                <c:pt idx="170340">
                  <c:v>-29.78249999999997</c:v>
                </c:pt>
                <c:pt idx="170341">
                  <c:v>-29.780499999999961</c:v>
                </c:pt>
                <c:pt idx="170342">
                  <c:v>-29.778499999999951</c:v>
                </c:pt>
                <c:pt idx="170343">
                  <c:v>-29.776499999999999</c:v>
                </c:pt>
                <c:pt idx="170344">
                  <c:v>-29.774499999999989</c:v>
                </c:pt>
                <c:pt idx="170345">
                  <c:v>-29.77249999999998</c:v>
                </c:pt>
                <c:pt idx="170346">
                  <c:v>-29.77049999999997</c:v>
                </c:pt>
                <c:pt idx="170347">
                  <c:v>-29.76849999999996</c:v>
                </c:pt>
                <c:pt idx="170348">
                  <c:v>-29.766499999999951</c:v>
                </c:pt>
                <c:pt idx="170349">
                  <c:v>-29.764499999999998</c:v>
                </c:pt>
                <c:pt idx="170350">
                  <c:v>-29.762499999999989</c:v>
                </c:pt>
                <c:pt idx="170351">
                  <c:v>-29.760499999999979</c:v>
                </c:pt>
                <c:pt idx="170352">
                  <c:v>-29.75849999999997</c:v>
                </c:pt>
                <c:pt idx="170353">
                  <c:v>-29.75649999999996</c:v>
                </c:pt>
                <c:pt idx="170354">
                  <c:v>-29.75449999999995</c:v>
                </c:pt>
                <c:pt idx="170355">
                  <c:v>-29.752499999999998</c:v>
                </c:pt>
                <c:pt idx="170356">
                  <c:v>-29.750499999999988</c:v>
                </c:pt>
                <c:pt idx="170357">
                  <c:v>-29.748499999999979</c:v>
                </c:pt>
                <c:pt idx="170358">
                  <c:v>-29.746499999999969</c:v>
                </c:pt>
                <c:pt idx="170359">
                  <c:v>-29.74449999999996</c:v>
                </c:pt>
                <c:pt idx="170360">
                  <c:v>-29.74249999999995</c:v>
                </c:pt>
                <c:pt idx="170361">
                  <c:v>-29.740499999999997</c:v>
                </c:pt>
                <c:pt idx="170362">
                  <c:v>-29.738499999999988</c:v>
                </c:pt>
                <c:pt idx="170363">
                  <c:v>-29.736499999999978</c:v>
                </c:pt>
                <c:pt idx="170364">
                  <c:v>-29.734499999999969</c:v>
                </c:pt>
                <c:pt idx="170365">
                  <c:v>-29.732499999999959</c:v>
                </c:pt>
                <c:pt idx="170366">
                  <c:v>-29.73049999999995</c:v>
                </c:pt>
                <c:pt idx="170367">
                  <c:v>-29.728499999999997</c:v>
                </c:pt>
                <c:pt idx="170368">
                  <c:v>-29.726499999999987</c:v>
                </c:pt>
                <c:pt idx="170369">
                  <c:v>-29.724499999999978</c:v>
                </c:pt>
                <c:pt idx="170370">
                  <c:v>-29.722499999999968</c:v>
                </c:pt>
                <c:pt idx="170371">
                  <c:v>-29.720499999999959</c:v>
                </c:pt>
                <c:pt idx="170372">
                  <c:v>-29.718499999999949</c:v>
                </c:pt>
                <c:pt idx="170373">
                  <c:v>-29.716499999999996</c:v>
                </c:pt>
                <c:pt idx="170374">
                  <c:v>-29.714499999999987</c:v>
                </c:pt>
                <c:pt idx="170375">
                  <c:v>-29.712499999999977</c:v>
                </c:pt>
                <c:pt idx="170376">
                  <c:v>-29.710499999999968</c:v>
                </c:pt>
                <c:pt idx="170377">
                  <c:v>-29.708499999999958</c:v>
                </c:pt>
                <c:pt idx="170378">
                  <c:v>-29.706500000000005</c:v>
                </c:pt>
                <c:pt idx="170379">
                  <c:v>-29.704499999999996</c:v>
                </c:pt>
                <c:pt idx="170380">
                  <c:v>-29.702499999999986</c:v>
                </c:pt>
                <c:pt idx="170381">
                  <c:v>-29.700499999999977</c:v>
                </c:pt>
                <c:pt idx="170382">
                  <c:v>-29.698499999999967</c:v>
                </c:pt>
                <c:pt idx="170383">
                  <c:v>-29.696499999999958</c:v>
                </c:pt>
                <c:pt idx="170384">
                  <c:v>-29.694500000000005</c:v>
                </c:pt>
                <c:pt idx="170385">
                  <c:v>-29.692499999999995</c:v>
                </c:pt>
                <c:pt idx="170386">
                  <c:v>-29.690499999999986</c:v>
                </c:pt>
                <c:pt idx="170387">
                  <c:v>-29.688499999999976</c:v>
                </c:pt>
                <c:pt idx="170388">
                  <c:v>-29.686499999999967</c:v>
                </c:pt>
                <c:pt idx="170389">
                  <c:v>-29.684499999999957</c:v>
                </c:pt>
                <c:pt idx="170390">
                  <c:v>-29.682500000000005</c:v>
                </c:pt>
                <c:pt idx="170391">
                  <c:v>-29.680499999999995</c:v>
                </c:pt>
                <c:pt idx="170392">
                  <c:v>-29.678499999999985</c:v>
                </c:pt>
                <c:pt idx="170393">
                  <c:v>-29.676499999999976</c:v>
                </c:pt>
                <c:pt idx="170394">
                  <c:v>-29.674499999999966</c:v>
                </c:pt>
                <c:pt idx="170395">
                  <c:v>-29.672499999999957</c:v>
                </c:pt>
                <c:pt idx="170396">
                  <c:v>-29.670500000000004</c:v>
                </c:pt>
                <c:pt idx="170397">
                  <c:v>-29.668499999999995</c:v>
                </c:pt>
                <c:pt idx="170398">
                  <c:v>-29.666499999999985</c:v>
                </c:pt>
                <c:pt idx="170399">
                  <c:v>-29.664499999999975</c:v>
                </c:pt>
                <c:pt idx="170400">
                  <c:v>-29.662499999999966</c:v>
                </c:pt>
                <c:pt idx="170401">
                  <c:v>-29.660499999999956</c:v>
                </c:pt>
                <c:pt idx="170402">
                  <c:v>-29.658500000000004</c:v>
                </c:pt>
                <c:pt idx="170403">
                  <c:v>-29.656499999999994</c:v>
                </c:pt>
                <c:pt idx="170404">
                  <c:v>-29.654499999999985</c:v>
                </c:pt>
                <c:pt idx="170405">
                  <c:v>-29.652499999999975</c:v>
                </c:pt>
                <c:pt idx="170406">
                  <c:v>-29.650499999999965</c:v>
                </c:pt>
                <c:pt idx="170407">
                  <c:v>-29.648499999999956</c:v>
                </c:pt>
                <c:pt idx="170408">
                  <c:v>-29.646500000000003</c:v>
                </c:pt>
                <c:pt idx="170409">
                  <c:v>-29.644499999999994</c:v>
                </c:pt>
                <c:pt idx="170410">
                  <c:v>-29.642499999999984</c:v>
                </c:pt>
                <c:pt idx="170411">
                  <c:v>-29.640499999999975</c:v>
                </c:pt>
                <c:pt idx="170412">
                  <c:v>-29.638499999999965</c:v>
                </c:pt>
                <c:pt idx="170413">
                  <c:v>-29.636499999999955</c:v>
                </c:pt>
                <c:pt idx="170414">
                  <c:v>-29.634500000000003</c:v>
                </c:pt>
                <c:pt idx="170415">
                  <c:v>-29.632499999999993</c:v>
                </c:pt>
                <c:pt idx="170416">
                  <c:v>-29.630499999999984</c:v>
                </c:pt>
                <c:pt idx="170417">
                  <c:v>-29.628499999999974</c:v>
                </c:pt>
                <c:pt idx="170418">
                  <c:v>-29.626499999999965</c:v>
                </c:pt>
                <c:pt idx="170419">
                  <c:v>-29.624499999999955</c:v>
                </c:pt>
                <c:pt idx="170420">
                  <c:v>-29.622500000000002</c:v>
                </c:pt>
                <c:pt idx="170421">
                  <c:v>-29.620499999999993</c:v>
                </c:pt>
                <c:pt idx="170422">
                  <c:v>-29.618499999999983</c:v>
                </c:pt>
                <c:pt idx="170423">
                  <c:v>-29.616499999999974</c:v>
                </c:pt>
                <c:pt idx="170424">
                  <c:v>-29.614499999999964</c:v>
                </c:pt>
                <c:pt idx="170425">
                  <c:v>-29.612499999999955</c:v>
                </c:pt>
                <c:pt idx="170426">
                  <c:v>-29.610500000000002</c:v>
                </c:pt>
                <c:pt idx="170427">
                  <c:v>-29.608499999999992</c:v>
                </c:pt>
                <c:pt idx="170428">
                  <c:v>-29.606499999999983</c:v>
                </c:pt>
                <c:pt idx="170429">
                  <c:v>-29.604499999999973</c:v>
                </c:pt>
                <c:pt idx="170430">
                  <c:v>-29.602499999999964</c:v>
                </c:pt>
                <c:pt idx="170431">
                  <c:v>-29.600499999999954</c:v>
                </c:pt>
                <c:pt idx="170432">
                  <c:v>-29.598500000000001</c:v>
                </c:pt>
                <c:pt idx="170433">
                  <c:v>-29.596499999999992</c:v>
                </c:pt>
                <c:pt idx="170434">
                  <c:v>-29.594499999999982</c:v>
                </c:pt>
                <c:pt idx="170435">
                  <c:v>-29.592499999999973</c:v>
                </c:pt>
                <c:pt idx="170436">
                  <c:v>-29.590499999999963</c:v>
                </c:pt>
                <c:pt idx="170437">
                  <c:v>-29.588499999999954</c:v>
                </c:pt>
                <c:pt idx="170438">
                  <c:v>-29.586500000000001</c:v>
                </c:pt>
                <c:pt idx="170439">
                  <c:v>-29.584499999999991</c:v>
                </c:pt>
                <c:pt idx="170440">
                  <c:v>-29.582499999999982</c:v>
                </c:pt>
                <c:pt idx="170441">
                  <c:v>-29.580499999999972</c:v>
                </c:pt>
                <c:pt idx="170442">
                  <c:v>-29.578499999999963</c:v>
                </c:pt>
                <c:pt idx="170443">
                  <c:v>-29.576499999999953</c:v>
                </c:pt>
                <c:pt idx="170444">
                  <c:v>-29.5745</c:v>
                </c:pt>
                <c:pt idx="170445">
                  <c:v>-29.572499999999991</c:v>
                </c:pt>
                <c:pt idx="170446">
                  <c:v>-29.570499999999981</c:v>
                </c:pt>
                <c:pt idx="170447">
                  <c:v>-29.568499999999972</c:v>
                </c:pt>
                <c:pt idx="170448">
                  <c:v>-29.566499999999962</c:v>
                </c:pt>
                <c:pt idx="170449">
                  <c:v>-29.564499999999953</c:v>
                </c:pt>
                <c:pt idx="170450">
                  <c:v>-29.5625</c:v>
                </c:pt>
                <c:pt idx="170451">
                  <c:v>-29.56049999999999</c:v>
                </c:pt>
                <c:pt idx="170452">
                  <c:v>-29.558499999999981</c:v>
                </c:pt>
                <c:pt idx="170453">
                  <c:v>-29.556499999999971</c:v>
                </c:pt>
                <c:pt idx="170454">
                  <c:v>-29.554499999999962</c:v>
                </c:pt>
                <c:pt idx="170455">
                  <c:v>-29.552499999999952</c:v>
                </c:pt>
                <c:pt idx="170456">
                  <c:v>-29.5505</c:v>
                </c:pt>
                <c:pt idx="170457">
                  <c:v>-29.54849999999999</c:v>
                </c:pt>
                <c:pt idx="170458">
                  <c:v>-29.54649999999998</c:v>
                </c:pt>
                <c:pt idx="170459">
                  <c:v>-29.544499999999971</c:v>
                </c:pt>
                <c:pt idx="170460">
                  <c:v>-29.542499999999961</c:v>
                </c:pt>
                <c:pt idx="170461">
                  <c:v>-29.540499999999952</c:v>
                </c:pt>
                <c:pt idx="170462">
                  <c:v>-29.538499999999999</c:v>
                </c:pt>
                <c:pt idx="170463">
                  <c:v>-29.53649999999999</c:v>
                </c:pt>
                <c:pt idx="170464">
                  <c:v>-29.53449999999998</c:v>
                </c:pt>
                <c:pt idx="170465">
                  <c:v>-29.53249999999997</c:v>
                </c:pt>
                <c:pt idx="170466">
                  <c:v>-29.530499999999961</c:v>
                </c:pt>
                <c:pt idx="170467">
                  <c:v>-29.528499999999951</c:v>
                </c:pt>
                <c:pt idx="170468">
                  <c:v>-29.526499999999999</c:v>
                </c:pt>
                <c:pt idx="170469">
                  <c:v>-29.524499999999989</c:v>
                </c:pt>
                <c:pt idx="170470">
                  <c:v>-29.52249999999998</c:v>
                </c:pt>
                <c:pt idx="170471">
                  <c:v>-29.52049999999997</c:v>
                </c:pt>
                <c:pt idx="170472">
                  <c:v>-29.51849999999996</c:v>
                </c:pt>
                <c:pt idx="170473">
                  <c:v>-29.516499999999951</c:v>
                </c:pt>
                <c:pt idx="170474">
                  <c:v>-29.514499999999998</c:v>
                </c:pt>
                <c:pt idx="170475">
                  <c:v>-29.512499999999989</c:v>
                </c:pt>
                <c:pt idx="170476">
                  <c:v>-29.510499999999979</c:v>
                </c:pt>
                <c:pt idx="170477">
                  <c:v>-29.50849999999997</c:v>
                </c:pt>
                <c:pt idx="170478">
                  <c:v>-29.50649999999996</c:v>
                </c:pt>
                <c:pt idx="170479">
                  <c:v>-29.50449999999995</c:v>
                </c:pt>
                <c:pt idx="170480">
                  <c:v>-29.502499999999998</c:v>
                </c:pt>
                <c:pt idx="170481">
                  <c:v>-29.500499999999988</c:v>
                </c:pt>
                <c:pt idx="170482">
                  <c:v>-29.498499999999979</c:v>
                </c:pt>
                <c:pt idx="170483">
                  <c:v>-29.496499999999969</c:v>
                </c:pt>
                <c:pt idx="170484">
                  <c:v>-29.49449999999996</c:v>
                </c:pt>
                <c:pt idx="170485">
                  <c:v>-29.49249999999995</c:v>
                </c:pt>
                <c:pt idx="170486">
                  <c:v>-29.490499999999997</c:v>
                </c:pt>
                <c:pt idx="170487">
                  <c:v>-29.488499999999988</c:v>
                </c:pt>
                <c:pt idx="170488">
                  <c:v>-29.486499999999978</c:v>
                </c:pt>
                <c:pt idx="170489">
                  <c:v>-29.484499999999969</c:v>
                </c:pt>
                <c:pt idx="170490">
                  <c:v>-29.482499999999959</c:v>
                </c:pt>
                <c:pt idx="170491">
                  <c:v>-29.48049999999995</c:v>
                </c:pt>
                <c:pt idx="170492">
                  <c:v>-29.478499999999997</c:v>
                </c:pt>
                <c:pt idx="170493">
                  <c:v>-29.476499999999987</c:v>
                </c:pt>
                <c:pt idx="170494">
                  <c:v>-29.474499999999978</c:v>
                </c:pt>
                <c:pt idx="170495">
                  <c:v>-29.472499999999968</c:v>
                </c:pt>
                <c:pt idx="170496">
                  <c:v>-29.470499999999959</c:v>
                </c:pt>
                <c:pt idx="170497">
                  <c:v>-29.468499999999949</c:v>
                </c:pt>
                <c:pt idx="170498">
                  <c:v>-29.466499999999996</c:v>
                </c:pt>
                <c:pt idx="170499">
                  <c:v>-29.464499999999987</c:v>
                </c:pt>
                <c:pt idx="170500">
                  <c:v>-29.462499999999977</c:v>
                </c:pt>
                <c:pt idx="170501">
                  <c:v>-29.460499999999968</c:v>
                </c:pt>
                <c:pt idx="170502">
                  <c:v>-29.458499999999958</c:v>
                </c:pt>
                <c:pt idx="170503">
                  <c:v>-29.456500000000005</c:v>
                </c:pt>
                <c:pt idx="170504">
                  <c:v>-29.454499999999996</c:v>
                </c:pt>
                <c:pt idx="170505">
                  <c:v>-29.452499999999986</c:v>
                </c:pt>
                <c:pt idx="170506">
                  <c:v>-29.450499999999977</c:v>
                </c:pt>
                <c:pt idx="170507">
                  <c:v>-29.448499999999967</c:v>
                </c:pt>
                <c:pt idx="170508">
                  <c:v>-29.446499999999958</c:v>
                </c:pt>
                <c:pt idx="170509">
                  <c:v>-29.444500000000005</c:v>
                </c:pt>
                <c:pt idx="170510">
                  <c:v>-29.442499999999995</c:v>
                </c:pt>
                <c:pt idx="170511">
                  <c:v>-29.440499999999986</c:v>
                </c:pt>
                <c:pt idx="170512">
                  <c:v>-29.438499999999976</c:v>
                </c:pt>
                <c:pt idx="170513">
                  <c:v>-29.436499999999967</c:v>
                </c:pt>
                <c:pt idx="170514">
                  <c:v>-29.434499999999957</c:v>
                </c:pt>
                <c:pt idx="170515">
                  <c:v>-29.432500000000005</c:v>
                </c:pt>
                <c:pt idx="170516">
                  <c:v>-29.430499999999995</c:v>
                </c:pt>
                <c:pt idx="170517">
                  <c:v>-29.428499999999985</c:v>
                </c:pt>
                <c:pt idx="170518">
                  <c:v>-29.426499999999976</c:v>
                </c:pt>
                <c:pt idx="170519">
                  <c:v>-29.424499999999966</c:v>
                </c:pt>
                <c:pt idx="170520">
                  <c:v>-29.422499999999957</c:v>
                </c:pt>
                <c:pt idx="170521">
                  <c:v>-29.420500000000004</c:v>
                </c:pt>
                <c:pt idx="170522">
                  <c:v>-29.418499999999995</c:v>
                </c:pt>
                <c:pt idx="170523">
                  <c:v>-29.416499999999985</c:v>
                </c:pt>
                <c:pt idx="170524">
                  <c:v>-29.414499999999975</c:v>
                </c:pt>
                <c:pt idx="170525">
                  <c:v>-29.412499999999966</c:v>
                </c:pt>
                <c:pt idx="170526">
                  <c:v>-29.410499999999956</c:v>
                </c:pt>
                <c:pt idx="170527">
                  <c:v>-29.408500000000004</c:v>
                </c:pt>
                <c:pt idx="170528">
                  <c:v>-29.406499999999994</c:v>
                </c:pt>
                <c:pt idx="170529">
                  <c:v>-29.404499999999985</c:v>
                </c:pt>
                <c:pt idx="170530">
                  <c:v>-29.402499999999975</c:v>
                </c:pt>
                <c:pt idx="170531">
                  <c:v>-29.400499999999965</c:v>
                </c:pt>
                <c:pt idx="170532">
                  <c:v>-29.398499999999956</c:v>
                </c:pt>
                <c:pt idx="170533">
                  <c:v>-29.396500000000003</c:v>
                </c:pt>
                <c:pt idx="170534">
                  <c:v>-29.394499999999994</c:v>
                </c:pt>
                <c:pt idx="170535">
                  <c:v>-29.392499999999984</c:v>
                </c:pt>
                <c:pt idx="170536">
                  <c:v>-29.390499999999975</c:v>
                </c:pt>
                <c:pt idx="170537">
                  <c:v>-29.388499999999965</c:v>
                </c:pt>
                <c:pt idx="170538">
                  <c:v>-29.386499999999955</c:v>
                </c:pt>
                <c:pt idx="170539">
                  <c:v>-29.384500000000003</c:v>
                </c:pt>
                <c:pt idx="170540">
                  <c:v>-29.382499999999993</c:v>
                </c:pt>
                <c:pt idx="170541">
                  <c:v>-29.380499999999984</c:v>
                </c:pt>
                <c:pt idx="170542">
                  <c:v>-29.378499999999974</c:v>
                </c:pt>
                <c:pt idx="170543">
                  <c:v>-29.376499999999965</c:v>
                </c:pt>
                <c:pt idx="170544">
                  <c:v>-29.374499999999955</c:v>
                </c:pt>
                <c:pt idx="170545">
                  <c:v>-29.372500000000002</c:v>
                </c:pt>
                <c:pt idx="170546">
                  <c:v>-29.370499999999993</c:v>
                </c:pt>
                <c:pt idx="170547">
                  <c:v>-29.368499999999983</c:v>
                </c:pt>
                <c:pt idx="170548">
                  <c:v>-29.366499999999974</c:v>
                </c:pt>
                <c:pt idx="170549">
                  <c:v>-29.364499999999964</c:v>
                </c:pt>
                <c:pt idx="170550">
                  <c:v>-29.362499999999955</c:v>
                </c:pt>
                <c:pt idx="170551">
                  <c:v>-29.360500000000002</c:v>
                </c:pt>
                <c:pt idx="170552">
                  <c:v>-29.358499999999992</c:v>
                </c:pt>
                <c:pt idx="170553">
                  <c:v>-29.356499999999983</c:v>
                </c:pt>
                <c:pt idx="170554">
                  <c:v>-29.354499999999973</c:v>
                </c:pt>
                <c:pt idx="170555">
                  <c:v>-29.352499999999964</c:v>
                </c:pt>
                <c:pt idx="170556">
                  <c:v>-29.350499999999954</c:v>
                </c:pt>
                <c:pt idx="170557">
                  <c:v>-29.348500000000001</c:v>
                </c:pt>
                <c:pt idx="170558">
                  <c:v>-29.346499999999992</c:v>
                </c:pt>
                <c:pt idx="170559">
                  <c:v>-29.344499999999982</c:v>
                </c:pt>
                <c:pt idx="170560">
                  <c:v>-29.342499999999973</c:v>
                </c:pt>
                <c:pt idx="170561">
                  <c:v>-29.340499999999963</c:v>
                </c:pt>
                <c:pt idx="170562">
                  <c:v>-29.338499999999954</c:v>
                </c:pt>
                <c:pt idx="170563">
                  <c:v>-29.336500000000001</c:v>
                </c:pt>
                <c:pt idx="170564">
                  <c:v>-29.334499999999991</c:v>
                </c:pt>
                <c:pt idx="170565">
                  <c:v>-29.332499999999982</c:v>
                </c:pt>
                <c:pt idx="170566">
                  <c:v>-29.330499999999972</c:v>
                </c:pt>
                <c:pt idx="170567">
                  <c:v>-29.328499999999963</c:v>
                </c:pt>
                <c:pt idx="170568">
                  <c:v>-29.326499999999953</c:v>
                </c:pt>
                <c:pt idx="170569">
                  <c:v>-29.3245</c:v>
                </c:pt>
                <c:pt idx="170570">
                  <c:v>-29.322499999999991</c:v>
                </c:pt>
                <c:pt idx="170571">
                  <c:v>-29.320499999999981</c:v>
                </c:pt>
                <c:pt idx="170572">
                  <c:v>-29.318499999999972</c:v>
                </c:pt>
                <c:pt idx="170573">
                  <c:v>-29.316499999999962</c:v>
                </c:pt>
                <c:pt idx="170574">
                  <c:v>-29.314499999999953</c:v>
                </c:pt>
                <c:pt idx="170575">
                  <c:v>-29.3125</c:v>
                </c:pt>
                <c:pt idx="170576">
                  <c:v>-29.31049999999999</c:v>
                </c:pt>
                <c:pt idx="170577">
                  <c:v>-29.308499999999981</c:v>
                </c:pt>
                <c:pt idx="170578">
                  <c:v>-29.306499999999971</c:v>
                </c:pt>
                <c:pt idx="170579">
                  <c:v>-29.304499999999962</c:v>
                </c:pt>
                <c:pt idx="170580">
                  <c:v>-29.302499999999952</c:v>
                </c:pt>
                <c:pt idx="170581">
                  <c:v>-29.3005</c:v>
                </c:pt>
                <c:pt idx="170582">
                  <c:v>-29.29849999999999</c:v>
                </c:pt>
                <c:pt idx="170583">
                  <c:v>-29.29649999999998</c:v>
                </c:pt>
                <c:pt idx="170584">
                  <c:v>-29.294499999999971</c:v>
                </c:pt>
                <c:pt idx="170585">
                  <c:v>-29.292499999999961</c:v>
                </c:pt>
                <c:pt idx="170586">
                  <c:v>-29.290499999999952</c:v>
                </c:pt>
                <c:pt idx="170587">
                  <c:v>-29.288499999999999</c:v>
                </c:pt>
                <c:pt idx="170588">
                  <c:v>-29.28649999999999</c:v>
                </c:pt>
                <c:pt idx="170589">
                  <c:v>-29.28449999999998</c:v>
                </c:pt>
                <c:pt idx="170590">
                  <c:v>-29.28249999999997</c:v>
                </c:pt>
                <c:pt idx="170591">
                  <c:v>-29.280499999999961</c:v>
                </c:pt>
                <c:pt idx="170592">
                  <c:v>-29.278499999999951</c:v>
                </c:pt>
                <c:pt idx="170593">
                  <c:v>-29.276499999999999</c:v>
                </c:pt>
                <c:pt idx="170594">
                  <c:v>-29.274499999999989</c:v>
                </c:pt>
                <c:pt idx="170595">
                  <c:v>-29.27249999999998</c:v>
                </c:pt>
                <c:pt idx="170596">
                  <c:v>-29.27049999999997</c:v>
                </c:pt>
                <c:pt idx="170597">
                  <c:v>-29.26849999999996</c:v>
                </c:pt>
                <c:pt idx="170598">
                  <c:v>-29.266499999999951</c:v>
                </c:pt>
                <c:pt idx="170599">
                  <c:v>-29.264499999999998</c:v>
                </c:pt>
                <c:pt idx="170600">
                  <c:v>-29.262499999999989</c:v>
                </c:pt>
                <c:pt idx="170601">
                  <c:v>-29.260499999999979</c:v>
                </c:pt>
                <c:pt idx="170602">
                  <c:v>-29.25849999999997</c:v>
                </c:pt>
                <c:pt idx="170603">
                  <c:v>-29.25649999999996</c:v>
                </c:pt>
                <c:pt idx="170604">
                  <c:v>-29.25449999999995</c:v>
                </c:pt>
                <c:pt idx="170605">
                  <c:v>-29.252499999999998</c:v>
                </c:pt>
                <c:pt idx="170606">
                  <c:v>-29.250499999999988</c:v>
                </c:pt>
                <c:pt idx="170607">
                  <c:v>-29.248499999999979</c:v>
                </c:pt>
                <c:pt idx="170608">
                  <c:v>-29.246499999999969</c:v>
                </c:pt>
                <c:pt idx="170609">
                  <c:v>-29.24449999999996</c:v>
                </c:pt>
                <c:pt idx="170610">
                  <c:v>-29.24249999999995</c:v>
                </c:pt>
                <c:pt idx="170611">
                  <c:v>-29.240499999999997</c:v>
                </c:pt>
                <c:pt idx="170612">
                  <c:v>-29.238499999999988</c:v>
                </c:pt>
                <c:pt idx="170613">
                  <c:v>-29.236499999999978</c:v>
                </c:pt>
                <c:pt idx="170614">
                  <c:v>-29.234499999999969</c:v>
                </c:pt>
                <c:pt idx="170615">
                  <c:v>-29.232499999999959</c:v>
                </c:pt>
                <c:pt idx="170616">
                  <c:v>-29.23049999999995</c:v>
                </c:pt>
                <c:pt idx="170617">
                  <c:v>-29.228499999999997</c:v>
                </c:pt>
                <c:pt idx="170618">
                  <c:v>-29.226499999999987</c:v>
                </c:pt>
                <c:pt idx="170619">
                  <c:v>-29.224499999999978</c:v>
                </c:pt>
                <c:pt idx="170620">
                  <c:v>-29.222499999999968</c:v>
                </c:pt>
                <c:pt idx="170621">
                  <c:v>-29.220499999999959</c:v>
                </c:pt>
                <c:pt idx="170622">
                  <c:v>-29.218499999999949</c:v>
                </c:pt>
                <c:pt idx="170623">
                  <c:v>-29.216499999999996</c:v>
                </c:pt>
                <c:pt idx="170624">
                  <c:v>-29.214499999999987</c:v>
                </c:pt>
                <c:pt idx="170625">
                  <c:v>-29.212499999999977</c:v>
                </c:pt>
                <c:pt idx="170626">
                  <c:v>-29.210499999999968</c:v>
                </c:pt>
                <c:pt idx="170627">
                  <c:v>-29.208499999999958</c:v>
                </c:pt>
                <c:pt idx="170628">
                  <c:v>-29.206500000000005</c:v>
                </c:pt>
                <c:pt idx="170629">
                  <c:v>-29.204499999999996</c:v>
                </c:pt>
                <c:pt idx="170630">
                  <c:v>-29.202499999999986</c:v>
                </c:pt>
                <c:pt idx="170631">
                  <c:v>-29.200499999999977</c:v>
                </c:pt>
                <c:pt idx="170632">
                  <c:v>-29.198499999999967</c:v>
                </c:pt>
                <c:pt idx="170633">
                  <c:v>-29.196499999999958</c:v>
                </c:pt>
                <c:pt idx="170634">
                  <c:v>-29.194500000000005</c:v>
                </c:pt>
                <c:pt idx="170635">
                  <c:v>-29.192499999999995</c:v>
                </c:pt>
                <c:pt idx="170636">
                  <c:v>-29.190499999999986</c:v>
                </c:pt>
                <c:pt idx="170637">
                  <c:v>-29.188499999999976</c:v>
                </c:pt>
                <c:pt idx="170638">
                  <c:v>-29.186499999999967</c:v>
                </c:pt>
                <c:pt idx="170639">
                  <c:v>-29.184499999999957</c:v>
                </c:pt>
                <c:pt idx="170640">
                  <c:v>-29.182500000000005</c:v>
                </c:pt>
                <c:pt idx="170641">
                  <c:v>-29.180499999999995</c:v>
                </c:pt>
                <c:pt idx="170642">
                  <c:v>-29.178499999999985</c:v>
                </c:pt>
                <c:pt idx="170643">
                  <c:v>-29.176499999999976</c:v>
                </c:pt>
                <c:pt idx="170644">
                  <c:v>-29.174499999999966</c:v>
                </c:pt>
                <c:pt idx="170645">
                  <c:v>-29.172499999999957</c:v>
                </c:pt>
                <c:pt idx="170646">
                  <c:v>-29.170500000000004</c:v>
                </c:pt>
                <c:pt idx="170647">
                  <c:v>-29.168499999999995</c:v>
                </c:pt>
                <c:pt idx="170648">
                  <c:v>-29.166499999999985</c:v>
                </c:pt>
                <c:pt idx="170649">
                  <c:v>-29.164499999999975</c:v>
                </c:pt>
                <c:pt idx="170650">
                  <c:v>-29.162499999999966</c:v>
                </c:pt>
                <c:pt idx="170651">
                  <c:v>-29.160499999999956</c:v>
                </c:pt>
                <c:pt idx="170652">
                  <c:v>-29.158500000000004</c:v>
                </c:pt>
                <c:pt idx="170653">
                  <c:v>-29.156499999999994</c:v>
                </c:pt>
                <c:pt idx="170654">
                  <c:v>-29.154499999999985</c:v>
                </c:pt>
                <c:pt idx="170655">
                  <c:v>-29.152499999999975</c:v>
                </c:pt>
                <c:pt idx="170656">
                  <c:v>-29.150499999999965</c:v>
                </c:pt>
                <c:pt idx="170657">
                  <c:v>-29.148499999999956</c:v>
                </c:pt>
                <c:pt idx="170658">
                  <c:v>-29.146500000000003</c:v>
                </c:pt>
                <c:pt idx="170659">
                  <c:v>-29.144499999999994</c:v>
                </c:pt>
                <c:pt idx="170660">
                  <c:v>-29.142499999999984</c:v>
                </c:pt>
                <c:pt idx="170661">
                  <c:v>-29.140499999999975</c:v>
                </c:pt>
                <c:pt idx="170662">
                  <c:v>-29.138499999999965</c:v>
                </c:pt>
                <c:pt idx="170663">
                  <c:v>-29.136499999999955</c:v>
                </c:pt>
                <c:pt idx="170664">
                  <c:v>-29.134500000000003</c:v>
                </c:pt>
                <c:pt idx="170665">
                  <c:v>-29.132499999999993</c:v>
                </c:pt>
                <c:pt idx="170666">
                  <c:v>-29.130499999999984</c:v>
                </c:pt>
                <c:pt idx="170667">
                  <c:v>-29.128499999999974</c:v>
                </c:pt>
                <c:pt idx="170668">
                  <c:v>-29.126499999999965</c:v>
                </c:pt>
                <c:pt idx="170669">
                  <c:v>-29.124499999999955</c:v>
                </c:pt>
                <c:pt idx="170670">
                  <c:v>-29.122500000000002</c:v>
                </c:pt>
                <c:pt idx="170671">
                  <c:v>-29.120499999999993</c:v>
                </c:pt>
                <c:pt idx="170672">
                  <c:v>-29.118499999999983</c:v>
                </c:pt>
                <c:pt idx="170673">
                  <c:v>-29.116499999999974</c:v>
                </c:pt>
                <c:pt idx="170674">
                  <c:v>-29.114499999999964</c:v>
                </c:pt>
                <c:pt idx="170675">
                  <c:v>-29.112499999999955</c:v>
                </c:pt>
                <c:pt idx="170676">
                  <c:v>-29.110500000000002</c:v>
                </c:pt>
                <c:pt idx="170677">
                  <c:v>-29.108499999999992</c:v>
                </c:pt>
                <c:pt idx="170678">
                  <c:v>-29.106499999999983</c:v>
                </c:pt>
                <c:pt idx="170679">
                  <c:v>-29.104499999999973</c:v>
                </c:pt>
                <c:pt idx="170680">
                  <c:v>-29.102499999999964</c:v>
                </c:pt>
                <c:pt idx="170681">
                  <c:v>-29.100499999999954</c:v>
                </c:pt>
                <c:pt idx="170682">
                  <c:v>-29.098500000000001</c:v>
                </c:pt>
                <c:pt idx="170683">
                  <c:v>-29.096499999999992</c:v>
                </c:pt>
                <c:pt idx="170684">
                  <c:v>-29.094499999999982</c:v>
                </c:pt>
                <c:pt idx="170685">
                  <c:v>-29.092499999999973</c:v>
                </c:pt>
                <c:pt idx="170686">
                  <c:v>-29.090499999999963</c:v>
                </c:pt>
                <c:pt idx="170687">
                  <c:v>-29.088499999999954</c:v>
                </c:pt>
                <c:pt idx="170688">
                  <c:v>-29.086500000000001</c:v>
                </c:pt>
                <c:pt idx="170689">
                  <c:v>-29.084499999999991</c:v>
                </c:pt>
                <c:pt idx="170690">
                  <c:v>-29.082499999999982</c:v>
                </c:pt>
                <c:pt idx="170691">
                  <c:v>-29.080499999999972</c:v>
                </c:pt>
                <c:pt idx="170692">
                  <c:v>-29.078499999999963</c:v>
                </c:pt>
                <c:pt idx="170693">
                  <c:v>-29.076499999999953</c:v>
                </c:pt>
                <c:pt idx="170694">
                  <c:v>-29.0745</c:v>
                </c:pt>
                <c:pt idx="170695">
                  <c:v>-29.072499999999991</c:v>
                </c:pt>
                <c:pt idx="170696">
                  <c:v>-29.070499999999981</c:v>
                </c:pt>
                <c:pt idx="170697">
                  <c:v>-29.068499999999972</c:v>
                </c:pt>
                <c:pt idx="170698">
                  <c:v>-29.066499999999962</c:v>
                </c:pt>
                <c:pt idx="170699">
                  <c:v>-29.064499999999953</c:v>
                </c:pt>
                <c:pt idx="170700">
                  <c:v>-29.0625</c:v>
                </c:pt>
                <c:pt idx="170701">
                  <c:v>-29.06049999999999</c:v>
                </c:pt>
                <c:pt idx="170702">
                  <c:v>-29.058499999999981</c:v>
                </c:pt>
                <c:pt idx="170703">
                  <c:v>-29.056499999999971</c:v>
                </c:pt>
                <c:pt idx="170704">
                  <c:v>-29.054499999999962</c:v>
                </c:pt>
                <c:pt idx="170705">
                  <c:v>-29.052499999999952</c:v>
                </c:pt>
                <c:pt idx="170706">
                  <c:v>-29.0505</c:v>
                </c:pt>
                <c:pt idx="170707">
                  <c:v>-29.04849999999999</c:v>
                </c:pt>
                <c:pt idx="170708">
                  <c:v>-29.04649999999998</c:v>
                </c:pt>
                <c:pt idx="170709">
                  <c:v>-29.044499999999971</c:v>
                </c:pt>
                <c:pt idx="170710">
                  <c:v>-29.042499999999961</c:v>
                </c:pt>
                <c:pt idx="170711">
                  <c:v>-29.040499999999952</c:v>
                </c:pt>
                <c:pt idx="170712">
                  <c:v>-29.038499999999999</c:v>
                </c:pt>
                <c:pt idx="170713">
                  <c:v>-29.03649999999999</c:v>
                </c:pt>
                <c:pt idx="170714">
                  <c:v>-29.03449999999998</c:v>
                </c:pt>
                <c:pt idx="170715">
                  <c:v>-29.03249999999997</c:v>
                </c:pt>
                <c:pt idx="170716">
                  <c:v>-29.030499999999961</c:v>
                </c:pt>
                <c:pt idx="170717">
                  <c:v>-29.028499999999951</c:v>
                </c:pt>
                <c:pt idx="170718">
                  <c:v>-29.026499999999999</c:v>
                </c:pt>
                <c:pt idx="170719">
                  <c:v>-29.024499999999989</c:v>
                </c:pt>
                <c:pt idx="170720">
                  <c:v>-29.02249999999998</c:v>
                </c:pt>
                <c:pt idx="170721">
                  <c:v>-29.02049999999997</c:v>
                </c:pt>
                <c:pt idx="170722">
                  <c:v>-29.01849999999996</c:v>
                </c:pt>
                <c:pt idx="170723">
                  <c:v>-29.016499999999951</c:v>
                </c:pt>
                <c:pt idx="170724">
                  <c:v>-29.014499999999998</c:v>
                </c:pt>
                <c:pt idx="170725">
                  <c:v>-29.012499999999989</c:v>
                </c:pt>
                <c:pt idx="170726">
                  <c:v>-29.010499999999979</c:v>
                </c:pt>
                <c:pt idx="170727">
                  <c:v>-29.00849999999997</c:v>
                </c:pt>
                <c:pt idx="170728">
                  <c:v>-29.00649999999996</c:v>
                </c:pt>
                <c:pt idx="170729">
                  <c:v>-29.00449999999995</c:v>
                </c:pt>
                <c:pt idx="170730">
                  <c:v>-29.002499999999998</c:v>
                </c:pt>
                <c:pt idx="170731">
                  <c:v>-29.000499999999988</c:v>
                </c:pt>
                <c:pt idx="170732">
                  <c:v>-28.998499999999979</c:v>
                </c:pt>
                <c:pt idx="170733">
                  <c:v>-28.996499999999969</c:v>
                </c:pt>
                <c:pt idx="170734">
                  <c:v>-28.99449999999996</c:v>
                </c:pt>
                <c:pt idx="170735">
                  <c:v>-28.99249999999995</c:v>
                </c:pt>
                <c:pt idx="170736">
                  <c:v>-28.990499999999997</c:v>
                </c:pt>
                <c:pt idx="170737">
                  <c:v>-28.988499999999988</c:v>
                </c:pt>
                <c:pt idx="170738">
                  <c:v>-28.986499999999978</c:v>
                </c:pt>
                <c:pt idx="170739">
                  <c:v>-28.984499999999969</c:v>
                </c:pt>
                <c:pt idx="170740">
                  <c:v>-28.982499999999959</c:v>
                </c:pt>
                <c:pt idx="170741">
                  <c:v>-28.98049999999995</c:v>
                </c:pt>
                <c:pt idx="170742">
                  <c:v>-28.978499999999997</c:v>
                </c:pt>
                <c:pt idx="170743">
                  <c:v>-28.976499999999987</c:v>
                </c:pt>
                <c:pt idx="170744">
                  <c:v>-28.974499999999978</c:v>
                </c:pt>
                <c:pt idx="170745">
                  <c:v>-28.972499999999968</c:v>
                </c:pt>
                <c:pt idx="170746">
                  <c:v>-28.970499999999959</c:v>
                </c:pt>
                <c:pt idx="170747">
                  <c:v>-28.968499999999949</c:v>
                </c:pt>
                <c:pt idx="170748">
                  <c:v>-28.966499999999996</c:v>
                </c:pt>
                <c:pt idx="170749">
                  <c:v>-28.964499999999987</c:v>
                </c:pt>
                <c:pt idx="170750">
                  <c:v>-28.962499999999977</c:v>
                </c:pt>
                <c:pt idx="170751">
                  <c:v>-28.960499999999968</c:v>
                </c:pt>
                <c:pt idx="170752">
                  <c:v>-28.958499999999958</c:v>
                </c:pt>
                <c:pt idx="170753">
                  <c:v>-28.956500000000005</c:v>
                </c:pt>
                <c:pt idx="170754">
                  <c:v>-28.954499999999996</c:v>
                </c:pt>
                <c:pt idx="170755">
                  <c:v>-28.952499999999986</c:v>
                </c:pt>
                <c:pt idx="170756">
                  <c:v>-28.950499999999977</c:v>
                </c:pt>
                <c:pt idx="170757">
                  <c:v>-28.948499999999967</c:v>
                </c:pt>
                <c:pt idx="170758">
                  <c:v>-28.946499999999958</c:v>
                </c:pt>
                <c:pt idx="170759">
                  <c:v>-28.944500000000005</c:v>
                </c:pt>
                <c:pt idx="170760">
                  <c:v>-28.942499999999995</c:v>
                </c:pt>
                <c:pt idx="170761">
                  <c:v>-28.940499999999986</c:v>
                </c:pt>
                <c:pt idx="170762">
                  <c:v>-28.938499999999976</c:v>
                </c:pt>
                <c:pt idx="170763">
                  <c:v>-28.936499999999967</c:v>
                </c:pt>
                <c:pt idx="170764">
                  <c:v>-28.934499999999957</c:v>
                </c:pt>
                <c:pt idx="170765">
                  <c:v>-28.932500000000005</c:v>
                </c:pt>
                <c:pt idx="170766">
                  <c:v>-28.930499999999995</c:v>
                </c:pt>
                <c:pt idx="170767">
                  <c:v>-28.928499999999985</c:v>
                </c:pt>
                <c:pt idx="170768">
                  <c:v>-28.926499999999976</c:v>
                </c:pt>
                <c:pt idx="170769">
                  <c:v>-28.924499999999966</c:v>
                </c:pt>
                <c:pt idx="170770">
                  <c:v>-28.922499999999957</c:v>
                </c:pt>
                <c:pt idx="170771">
                  <c:v>-28.920500000000004</c:v>
                </c:pt>
                <c:pt idx="170772">
                  <c:v>-28.918499999999995</c:v>
                </c:pt>
                <c:pt idx="170773">
                  <c:v>-28.916499999999985</c:v>
                </c:pt>
                <c:pt idx="170774">
                  <c:v>-28.914499999999975</c:v>
                </c:pt>
                <c:pt idx="170775">
                  <c:v>-28.912499999999966</c:v>
                </c:pt>
                <c:pt idx="170776">
                  <c:v>-28.910499999999956</c:v>
                </c:pt>
                <c:pt idx="170777">
                  <c:v>-28.908500000000004</c:v>
                </c:pt>
                <c:pt idx="170778">
                  <c:v>-28.906499999999994</c:v>
                </c:pt>
                <c:pt idx="170779">
                  <c:v>-28.904499999999985</c:v>
                </c:pt>
                <c:pt idx="170780">
                  <c:v>-28.902499999999975</c:v>
                </c:pt>
                <c:pt idx="170781">
                  <c:v>-28.900499999999965</c:v>
                </c:pt>
                <c:pt idx="170782">
                  <c:v>-28.898499999999956</c:v>
                </c:pt>
                <c:pt idx="170783">
                  <c:v>-28.896500000000003</c:v>
                </c:pt>
                <c:pt idx="170784">
                  <c:v>-28.894499999999994</c:v>
                </c:pt>
                <c:pt idx="170785">
                  <c:v>-28.892499999999984</c:v>
                </c:pt>
                <c:pt idx="170786">
                  <c:v>-28.890499999999975</c:v>
                </c:pt>
                <c:pt idx="170787">
                  <c:v>-28.888499999999965</c:v>
                </c:pt>
                <c:pt idx="170788">
                  <c:v>-28.886499999999955</c:v>
                </c:pt>
                <c:pt idx="170789">
                  <c:v>-28.884500000000003</c:v>
                </c:pt>
                <c:pt idx="170790">
                  <c:v>-28.882499999999993</c:v>
                </c:pt>
                <c:pt idx="170791">
                  <c:v>-28.880499999999984</c:v>
                </c:pt>
                <c:pt idx="170792">
                  <c:v>-28.878499999999974</c:v>
                </c:pt>
                <c:pt idx="170793">
                  <c:v>-28.876499999999965</c:v>
                </c:pt>
                <c:pt idx="170794">
                  <c:v>-28.874499999999955</c:v>
                </c:pt>
                <c:pt idx="170795">
                  <c:v>-28.872500000000002</c:v>
                </c:pt>
                <c:pt idx="170796">
                  <c:v>-28.870499999999993</c:v>
                </c:pt>
                <c:pt idx="170797">
                  <c:v>-28.868499999999983</c:v>
                </c:pt>
                <c:pt idx="170798">
                  <c:v>-28.866499999999974</c:v>
                </c:pt>
                <c:pt idx="170799">
                  <c:v>-28.864499999999964</c:v>
                </c:pt>
                <c:pt idx="170800">
                  <c:v>-28.862499999999955</c:v>
                </c:pt>
                <c:pt idx="170801">
                  <c:v>-28.860500000000002</c:v>
                </c:pt>
                <c:pt idx="170802">
                  <c:v>-28.858499999999992</c:v>
                </c:pt>
                <c:pt idx="170803">
                  <c:v>-28.856499999999983</c:v>
                </c:pt>
                <c:pt idx="170804">
                  <c:v>-28.854499999999973</c:v>
                </c:pt>
                <c:pt idx="170805">
                  <c:v>-28.852499999999964</c:v>
                </c:pt>
                <c:pt idx="170806">
                  <c:v>-28.850499999999954</c:v>
                </c:pt>
                <c:pt idx="170807">
                  <c:v>-28.848500000000001</c:v>
                </c:pt>
                <c:pt idx="170808">
                  <c:v>-28.846499999999992</c:v>
                </c:pt>
                <c:pt idx="170809">
                  <c:v>-28.844499999999982</c:v>
                </c:pt>
                <c:pt idx="170810">
                  <c:v>-28.842499999999973</c:v>
                </c:pt>
                <c:pt idx="170811">
                  <c:v>-28.840499999999963</c:v>
                </c:pt>
                <c:pt idx="170812">
                  <c:v>-28.838499999999954</c:v>
                </c:pt>
                <c:pt idx="170813">
                  <c:v>-28.836500000000001</c:v>
                </c:pt>
                <c:pt idx="170814">
                  <c:v>-28.834499999999991</c:v>
                </c:pt>
                <c:pt idx="170815">
                  <c:v>-28.832499999999982</c:v>
                </c:pt>
                <c:pt idx="170816">
                  <c:v>-28.830499999999972</c:v>
                </c:pt>
                <c:pt idx="170817">
                  <c:v>-28.828499999999963</c:v>
                </c:pt>
                <c:pt idx="170818">
                  <c:v>-28.826499999999953</c:v>
                </c:pt>
                <c:pt idx="170819">
                  <c:v>-28.8245</c:v>
                </c:pt>
                <c:pt idx="170820">
                  <c:v>-28.822499999999991</c:v>
                </c:pt>
                <c:pt idx="170821">
                  <c:v>-28.820499999999981</c:v>
                </c:pt>
                <c:pt idx="170822">
                  <c:v>-28.818499999999972</c:v>
                </c:pt>
                <c:pt idx="170823">
                  <c:v>-28.816499999999962</c:v>
                </c:pt>
                <c:pt idx="170824">
                  <c:v>-28.814499999999953</c:v>
                </c:pt>
                <c:pt idx="170825">
                  <c:v>-28.8125</c:v>
                </c:pt>
                <c:pt idx="170826">
                  <c:v>-28.81049999999999</c:v>
                </c:pt>
                <c:pt idx="170827">
                  <c:v>-28.808499999999981</c:v>
                </c:pt>
                <c:pt idx="170828">
                  <c:v>-28.806499999999971</c:v>
                </c:pt>
                <c:pt idx="170829">
                  <c:v>-28.804499999999962</c:v>
                </c:pt>
                <c:pt idx="170830">
                  <c:v>-28.802499999999952</c:v>
                </c:pt>
                <c:pt idx="170831">
                  <c:v>-28.8005</c:v>
                </c:pt>
                <c:pt idx="170832">
                  <c:v>-28.79849999999999</c:v>
                </c:pt>
                <c:pt idx="170833">
                  <c:v>-28.79649999999998</c:v>
                </c:pt>
                <c:pt idx="170834">
                  <c:v>-28.794499999999971</c:v>
                </c:pt>
                <c:pt idx="170835">
                  <c:v>-28.792499999999961</c:v>
                </c:pt>
                <c:pt idx="170836">
                  <c:v>-28.790499999999952</c:v>
                </c:pt>
                <c:pt idx="170837">
                  <c:v>-28.788499999999999</c:v>
                </c:pt>
                <c:pt idx="170838">
                  <c:v>-28.78649999999999</c:v>
                </c:pt>
                <c:pt idx="170839">
                  <c:v>-28.78449999999998</c:v>
                </c:pt>
                <c:pt idx="170840">
                  <c:v>-28.78249999999997</c:v>
                </c:pt>
                <c:pt idx="170841">
                  <c:v>-28.780499999999961</c:v>
                </c:pt>
                <c:pt idx="170842">
                  <c:v>-28.778499999999951</c:v>
                </c:pt>
                <c:pt idx="170843">
                  <c:v>-28.776499999999999</c:v>
                </c:pt>
                <c:pt idx="170844">
                  <c:v>-28.774499999999989</c:v>
                </c:pt>
                <c:pt idx="170845">
                  <c:v>-28.77249999999998</c:v>
                </c:pt>
                <c:pt idx="170846">
                  <c:v>-28.77049999999997</c:v>
                </c:pt>
                <c:pt idx="170847">
                  <c:v>-28.76849999999996</c:v>
                </c:pt>
                <c:pt idx="170848">
                  <c:v>-28.766499999999951</c:v>
                </c:pt>
                <c:pt idx="170849">
                  <c:v>-28.764499999999998</c:v>
                </c:pt>
                <c:pt idx="170850">
                  <c:v>-28.762499999999989</c:v>
                </c:pt>
                <c:pt idx="170851">
                  <c:v>-28.760499999999979</c:v>
                </c:pt>
                <c:pt idx="170852">
                  <c:v>-28.75849999999997</c:v>
                </c:pt>
                <c:pt idx="170853">
                  <c:v>-28.75649999999996</c:v>
                </c:pt>
                <c:pt idx="170854">
                  <c:v>-28.75449999999995</c:v>
                </c:pt>
                <c:pt idx="170855">
                  <c:v>-28.752499999999998</c:v>
                </c:pt>
                <c:pt idx="170856">
                  <c:v>-28.750499999999988</c:v>
                </c:pt>
                <c:pt idx="170857">
                  <c:v>-28.748499999999979</c:v>
                </c:pt>
                <c:pt idx="170858">
                  <c:v>-28.746499999999969</c:v>
                </c:pt>
                <c:pt idx="170859">
                  <c:v>-28.74449999999996</c:v>
                </c:pt>
                <c:pt idx="170860">
                  <c:v>-28.74249999999995</c:v>
                </c:pt>
                <c:pt idx="170861">
                  <c:v>-28.740499999999997</c:v>
                </c:pt>
                <c:pt idx="170862">
                  <c:v>-28.738499999999988</c:v>
                </c:pt>
                <c:pt idx="170863">
                  <c:v>-28.736499999999978</c:v>
                </c:pt>
                <c:pt idx="170864">
                  <c:v>-28.734499999999969</c:v>
                </c:pt>
                <c:pt idx="170865">
                  <c:v>-28.732499999999959</c:v>
                </c:pt>
                <c:pt idx="170866">
                  <c:v>-28.73049999999995</c:v>
                </c:pt>
                <c:pt idx="170867">
                  <c:v>-28.728499999999997</c:v>
                </c:pt>
                <c:pt idx="170868">
                  <c:v>-28.726499999999987</c:v>
                </c:pt>
                <c:pt idx="170869">
                  <c:v>-28.724499999999978</c:v>
                </c:pt>
                <c:pt idx="170870">
                  <c:v>-28.722499999999968</c:v>
                </c:pt>
                <c:pt idx="170871">
                  <c:v>-28.720499999999959</c:v>
                </c:pt>
                <c:pt idx="170872">
                  <c:v>-28.718499999999949</c:v>
                </c:pt>
                <c:pt idx="170873">
                  <c:v>-28.716499999999996</c:v>
                </c:pt>
                <c:pt idx="170874">
                  <c:v>-28.714499999999987</c:v>
                </c:pt>
                <c:pt idx="170875">
                  <c:v>-28.712499999999977</c:v>
                </c:pt>
                <c:pt idx="170876">
                  <c:v>-28.710499999999968</c:v>
                </c:pt>
                <c:pt idx="170877">
                  <c:v>-28.708499999999958</c:v>
                </c:pt>
                <c:pt idx="170878">
                  <c:v>-28.706500000000005</c:v>
                </c:pt>
                <c:pt idx="170879">
                  <c:v>-28.704499999999996</c:v>
                </c:pt>
                <c:pt idx="170880">
                  <c:v>-28.702499999999986</c:v>
                </c:pt>
                <c:pt idx="170881">
                  <c:v>-28.700499999999977</c:v>
                </c:pt>
                <c:pt idx="170882">
                  <c:v>-28.698499999999967</c:v>
                </c:pt>
                <c:pt idx="170883">
                  <c:v>-28.696499999999958</c:v>
                </c:pt>
                <c:pt idx="170884">
                  <c:v>-28.694500000000005</c:v>
                </c:pt>
                <c:pt idx="170885">
                  <c:v>-28.692499999999995</c:v>
                </c:pt>
                <c:pt idx="170886">
                  <c:v>-28.690499999999986</c:v>
                </c:pt>
                <c:pt idx="170887">
                  <c:v>-28.688499999999976</c:v>
                </c:pt>
                <c:pt idx="170888">
                  <c:v>-28.686499999999967</c:v>
                </c:pt>
                <c:pt idx="170889">
                  <c:v>-28.684499999999957</c:v>
                </c:pt>
                <c:pt idx="170890">
                  <c:v>-28.682500000000005</c:v>
                </c:pt>
                <c:pt idx="170891">
                  <c:v>-28.680499999999995</c:v>
                </c:pt>
                <c:pt idx="170892">
                  <c:v>-28.678499999999985</c:v>
                </c:pt>
                <c:pt idx="170893">
                  <c:v>-28.676499999999976</c:v>
                </c:pt>
                <c:pt idx="170894">
                  <c:v>-28.674499999999966</c:v>
                </c:pt>
                <c:pt idx="170895">
                  <c:v>-28.672499999999957</c:v>
                </c:pt>
                <c:pt idx="170896">
                  <c:v>-28.670500000000004</c:v>
                </c:pt>
                <c:pt idx="170897">
                  <c:v>-28.668499999999995</c:v>
                </c:pt>
                <c:pt idx="170898">
                  <c:v>-28.666499999999985</c:v>
                </c:pt>
                <c:pt idx="170899">
                  <c:v>-28.664499999999975</c:v>
                </c:pt>
                <c:pt idx="170900">
                  <c:v>-28.662499999999966</c:v>
                </c:pt>
                <c:pt idx="170901">
                  <c:v>-28.660499999999956</c:v>
                </c:pt>
                <c:pt idx="170902">
                  <c:v>-28.658500000000004</c:v>
                </c:pt>
                <c:pt idx="170903">
                  <c:v>-28.656499999999994</c:v>
                </c:pt>
                <c:pt idx="170904">
                  <c:v>-28.654499999999985</c:v>
                </c:pt>
                <c:pt idx="170905">
                  <c:v>-28.652499999999975</c:v>
                </c:pt>
                <c:pt idx="170906">
                  <c:v>-28.650499999999965</c:v>
                </c:pt>
                <c:pt idx="170907">
                  <c:v>-28.648499999999956</c:v>
                </c:pt>
                <c:pt idx="170908">
                  <c:v>-28.646500000000003</c:v>
                </c:pt>
                <c:pt idx="170909">
                  <c:v>-28.644499999999994</c:v>
                </c:pt>
                <c:pt idx="170910">
                  <c:v>-28.642499999999984</c:v>
                </c:pt>
                <c:pt idx="170911">
                  <c:v>-28.640499999999975</c:v>
                </c:pt>
                <c:pt idx="170912">
                  <c:v>-28.638499999999965</c:v>
                </c:pt>
                <c:pt idx="170913">
                  <c:v>-28.636499999999955</c:v>
                </c:pt>
                <c:pt idx="170914">
                  <c:v>-28.634500000000003</c:v>
                </c:pt>
                <c:pt idx="170915">
                  <c:v>-28.632499999999993</c:v>
                </c:pt>
                <c:pt idx="170916">
                  <c:v>-28.630499999999984</c:v>
                </c:pt>
                <c:pt idx="170917">
                  <c:v>-28.628499999999974</c:v>
                </c:pt>
                <c:pt idx="170918">
                  <c:v>-28.626499999999965</c:v>
                </c:pt>
                <c:pt idx="170919">
                  <c:v>-28.624499999999955</c:v>
                </c:pt>
                <c:pt idx="170920">
                  <c:v>-28.622500000000002</c:v>
                </c:pt>
                <c:pt idx="170921">
                  <c:v>-28.620499999999993</c:v>
                </c:pt>
                <c:pt idx="170922">
                  <c:v>-28.618499999999983</c:v>
                </c:pt>
                <c:pt idx="170923">
                  <c:v>-28.616499999999974</c:v>
                </c:pt>
                <c:pt idx="170924">
                  <c:v>-28.614499999999964</c:v>
                </c:pt>
                <c:pt idx="170925">
                  <c:v>-28.612499999999955</c:v>
                </c:pt>
                <c:pt idx="170926">
                  <c:v>-28.610500000000002</c:v>
                </c:pt>
                <c:pt idx="170927">
                  <c:v>-28.608499999999992</c:v>
                </c:pt>
                <c:pt idx="170928">
                  <c:v>-28.606499999999983</c:v>
                </c:pt>
                <c:pt idx="170929">
                  <c:v>-28.604499999999973</c:v>
                </c:pt>
                <c:pt idx="170930">
                  <c:v>-28.602499999999964</c:v>
                </c:pt>
                <c:pt idx="170931">
                  <c:v>-28.600499999999954</c:v>
                </c:pt>
                <c:pt idx="170932">
                  <c:v>-28.598500000000001</c:v>
                </c:pt>
                <c:pt idx="170933">
                  <c:v>-28.596499999999992</c:v>
                </c:pt>
                <c:pt idx="170934">
                  <c:v>-28.594499999999982</c:v>
                </c:pt>
                <c:pt idx="170935">
                  <c:v>-28.592499999999973</c:v>
                </c:pt>
                <c:pt idx="170936">
                  <c:v>-28.590499999999963</c:v>
                </c:pt>
                <c:pt idx="170937">
                  <c:v>-28.588499999999954</c:v>
                </c:pt>
                <c:pt idx="170938">
                  <c:v>-28.586500000000001</c:v>
                </c:pt>
                <c:pt idx="170939">
                  <c:v>-28.584499999999991</c:v>
                </c:pt>
                <c:pt idx="170940">
                  <c:v>-28.582499999999982</c:v>
                </c:pt>
                <c:pt idx="170941">
                  <c:v>-28.580499999999972</c:v>
                </c:pt>
                <c:pt idx="170942">
                  <c:v>-28.578499999999963</c:v>
                </c:pt>
                <c:pt idx="170943">
                  <c:v>-28.576499999999953</c:v>
                </c:pt>
                <c:pt idx="170944">
                  <c:v>-28.5745</c:v>
                </c:pt>
                <c:pt idx="170945">
                  <c:v>-28.572499999999991</c:v>
                </c:pt>
                <c:pt idx="170946">
                  <c:v>-28.570499999999981</c:v>
                </c:pt>
                <c:pt idx="170947">
                  <c:v>-28.568499999999972</c:v>
                </c:pt>
                <c:pt idx="170948">
                  <c:v>-28.566499999999962</c:v>
                </c:pt>
                <c:pt idx="170949">
                  <c:v>-28.564499999999953</c:v>
                </c:pt>
                <c:pt idx="170950">
                  <c:v>-28.5625</c:v>
                </c:pt>
                <c:pt idx="170951">
                  <c:v>-28.56049999999999</c:v>
                </c:pt>
                <c:pt idx="170952">
                  <c:v>-28.558499999999981</c:v>
                </c:pt>
                <c:pt idx="170953">
                  <c:v>-28.556499999999971</c:v>
                </c:pt>
                <c:pt idx="170954">
                  <c:v>-28.554499999999962</c:v>
                </c:pt>
                <c:pt idx="170955">
                  <c:v>-28.552499999999952</c:v>
                </c:pt>
                <c:pt idx="170956">
                  <c:v>-28.5505</c:v>
                </c:pt>
                <c:pt idx="170957">
                  <c:v>-28.54849999999999</c:v>
                </c:pt>
                <c:pt idx="170958">
                  <c:v>-28.54649999999998</c:v>
                </c:pt>
                <c:pt idx="170959">
                  <c:v>-28.544499999999971</c:v>
                </c:pt>
                <c:pt idx="170960">
                  <c:v>-28.542499999999961</c:v>
                </c:pt>
                <c:pt idx="170961">
                  <c:v>-28.540499999999952</c:v>
                </c:pt>
                <c:pt idx="170962">
                  <c:v>-28.538499999999999</c:v>
                </c:pt>
                <c:pt idx="170963">
                  <c:v>-28.53649999999999</c:v>
                </c:pt>
                <c:pt idx="170964">
                  <c:v>-28.53449999999998</c:v>
                </c:pt>
                <c:pt idx="170965">
                  <c:v>-28.53249999999997</c:v>
                </c:pt>
                <c:pt idx="170966">
                  <c:v>-28.530499999999961</c:v>
                </c:pt>
                <c:pt idx="170967">
                  <c:v>-28.528499999999951</c:v>
                </c:pt>
                <c:pt idx="170968">
                  <c:v>-28.526499999999999</c:v>
                </c:pt>
                <c:pt idx="170969">
                  <c:v>-28.524499999999989</c:v>
                </c:pt>
                <c:pt idx="170970">
                  <c:v>-28.52249999999998</c:v>
                </c:pt>
                <c:pt idx="170971">
                  <c:v>-28.52049999999997</c:v>
                </c:pt>
                <c:pt idx="170972">
                  <c:v>-28.51849999999996</c:v>
                </c:pt>
                <c:pt idx="170973">
                  <c:v>-28.516499999999951</c:v>
                </c:pt>
                <c:pt idx="170974">
                  <c:v>-28.514499999999998</c:v>
                </c:pt>
                <c:pt idx="170975">
                  <c:v>-28.512499999999989</c:v>
                </c:pt>
                <c:pt idx="170976">
                  <c:v>-28.510499999999979</c:v>
                </c:pt>
                <c:pt idx="170977">
                  <c:v>-28.50849999999997</c:v>
                </c:pt>
                <c:pt idx="170978">
                  <c:v>-28.50649999999996</c:v>
                </c:pt>
                <c:pt idx="170979">
                  <c:v>-28.50449999999995</c:v>
                </c:pt>
                <c:pt idx="170980">
                  <c:v>-28.502499999999998</c:v>
                </c:pt>
                <c:pt idx="170981">
                  <c:v>-28.500499999999988</c:v>
                </c:pt>
                <c:pt idx="170982">
                  <c:v>-28.498499999999979</c:v>
                </c:pt>
                <c:pt idx="170983">
                  <c:v>-28.496499999999969</c:v>
                </c:pt>
                <c:pt idx="170984">
                  <c:v>-28.49449999999996</c:v>
                </c:pt>
                <c:pt idx="170985">
                  <c:v>-28.49249999999995</c:v>
                </c:pt>
                <c:pt idx="170986">
                  <c:v>-28.490499999999997</c:v>
                </c:pt>
                <c:pt idx="170987">
                  <c:v>-28.488499999999988</c:v>
                </c:pt>
                <c:pt idx="170988">
                  <c:v>-28.486499999999978</c:v>
                </c:pt>
                <c:pt idx="170989">
                  <c:v>-28.484499999999969</c:v>
                </c:pt>
                <c:pt idx="170990">
                  <c:v>-28.482499999999959</c:v>
                </c:pt>
                <c:pt idx="170991">
                  <c:v>-28.48049999999995</c:v>
                </c:pt>
                <c:pt idx="170992">
                  <c:v>-28.478499999999997</c:v>
                </c:pt>
                <c:pt idx="170993">
                  <c:v>-28.476499999999987</c:v>
                </c:pt>
                <c:pt idx="170994">
                  <c:v>-28.474499999999978</c:v>
                </c:pt>
                <c:pt idx="170995">
                  <c:v>-28.472499999999968</c:v>
                </c:pt>
                <c:pt idx="170996">
                  <c:v>-28.470499999999959</c:v>
                </c:pt>
                <c:pt idx="170997">
                  <c:v>-28.468499999999949</c:v>
                </c:pt>
                <c:pt idx="170998">
                  <c:v>-28.466499999999996</c:v>
                </c:pt>
                <c:pt idx="170999">
                  <c:v>-28.464499999999987</c:v>
                </c:pt>
                <c:pt idx="171000">
                  <c:v>-28.462499999999977</c:v>
                </c:pt>
                <c:pt idx="171001">
                  <c:v>-28.460499999999968</c:v>
                </c:pt>
                <c:pt idx="171002">
                  <c:v>-28.458499999999958</c:v>
                </c:pt>
                <c:pt idx="171003">
                  <c:v>-28.456500000000005</c:v>
                </c:pt>
                <c:pt idx="171004">
                  <c:v>-28.454499999999996</c:v>
                </c:pt>
                <c:pt idx="171005">
                  <c:v>-28.452499999999986</c:v>
                </c:pt>
                <c:pt idx="171006">
                  <c:v>-28.450499999999977</c:v>
                </c:pt>
                <c:pt idx="171007">
                  <c:v>-28.448499999999967</c:v>
                </c:pt>
                <c:pt idx="171008">
                  <c:v>-28.446499999999958</c:v>
                </c:pt>
                <c:pt idx="171009">
                  <c:v>-28.444500000000005</c:v>
                </c:pt>
                <c:pt idx="171010">
                  <c:v>-28.442499999999995</c:v>
                </c:pt>
                <c:pt idx="171011">
                  <c:v>-28.440499999999986</c:v>
                </c:pt>
                <c:pt idx="171012">
                  <c:v>-28.438499999999976</c:v>
                </c:pt>
                <c:pt idx="171013">
                  <c:v>-28.436499999999967</c:v>
                </c:pt>
                <c:pt idx="171014">
                  <c:v>-28.434499999999957</c:v>
                </c:pt>
                <c:pt idx="171015">
                  <c:v>-28.432500000000005</c:v>
                </c:pt>
                <c:pt idx="171016">
                  <c:v>-28.430499999999995</c:v>
                </c:pt>
                <c:pt idx="171017">
                  <c:v>-28.428499999999985</c:v>
                </c:pt>
                <c:pt idx="171018">
                  <c:v>-28.426499999999976</c:v>
                </c:pt>
                <c:pt idx="171019">
                  <c:v>-28.424499999999966</c:v>
                </c:pt>
                <c:pt idx="171020">
                  <c:v>-28.422499999999957</c:v>
                </c:pt>
                <c:pt idx="171021">
                  <c:v>-28.420500000000004</c:v>
                </c:pt>
                <c:pt idx="171022">
                  <c:v>-28.418499999999995</c:v>
                </c:pt>
                <c:pt idx="171023">
                  <c:v>-28.416499999999985</c:v>
                </c:pt>
                <c:pt idx="171024">
                  <c:v>-28.414499999999975</c:v>
                </c:pt>
                <c:pt idx="171025">
                  <c:v>-28.412499999999966</c:v>
                </c:pt>
                <c:pt idx="171026">
                  <c:v>-28.410499999999956</c:v>
                </c:pt>
                <c:pt idx="171027">
                  <c:v>-28.408500000000004</c:v>
                </c:pt>
                <c:pt idx="171028">
                  <c:v>-28.406499999999994</c:v>
                </c:pt>
                <c:pt idx="171029">
                  <c:v>-28.404499999999985</c:v>
                </c:pt>
                <c:pt idx="171030">
                  <c:v>-28.402499999999975</c:v>
                </c:pt>
                <c:pt idx="171031">
                  <c:v>-28.400499999999965</c:v>
                </c:pt>
                <c:pt idx="171032">
                  <c:v>-28.398499999999956</c:v>
                </c:pt>
                <c:pt idx="171033">
                  <c:v>-28.396500000000003</c:v>
                </c:pt>
                <c:pt idx="171034">
                  <c:v>-28.394499999999994</c:v>
                </c:pt>
                <c:pt idx="171035">
                  <c:v>-28.392499999999984</c:v>
                </c:pt>
                <c:pt idx="171036">
                  <c:v>-28.390499999999975</c:v>
                </c:pt>
                <c:pt idx="171037">
                  <c:v>-28.388499999999965</c:v>
                </c:pt>
                <c:pt idx="171038">
                  <c:v>-28.386499999999955</c:v>
                </c:pt>
                <c:pt idx="171039">
                  <c:v>-28.384500000000003</c:v>
                </c:pt>
                <c:pt idx="171040">
                  <c:v>-28.382499999999993</c:v>
                </c:pt>
                <c:pt idx="171041">
                  <c:v>-28.380499999999984</c:v>
                </c:pt>
                <c:pt idx="171042">
                  <c:v>-28.378499999999974</c:v>
                </c:pt>
                <c:pt idx="171043">
                  <c:v>-28.376499999999965</c:v>
                </c:pt>
                <c:pt idx="171044">
                  <c:v>-28.374499999999955</c:v>
                </c:pt>
                <c:pt idx="171045">
                  <c:v>-28.372500000000002</c:v>
                </c:pt>
                <c:pt idx="171046">
                  <c:v>-28.370499999999993</c:v>
                </c:pt>
                <c:pt idx="171047">
                  <c:v>-28.368499999999983</c:v>
                </c:pt>
                <c:pt idx="171048">
                  <c:v>-28.366499999999974</c:v>
                </c:pt>
                <c:pt idx="171049">
                  <c:v>-28.364499999999964</c:v>
                </c:pt>
                <c:pt idx="171050">
                  <c:v>-28.362499999999955</c:v>
                </c:pt>
                <c:pt idx="171051">
                  <c:v>-28.360500000000002</c:v>
                </c:pt>
                <c:pt idx="171052">
                  <c:v>-28.358499999999992</c:v>
                </c:pt>
                <c:pt idx="171053">
                  <c:v>-28.356499999999983</c:v>
                </c:pt>
                <c:pt idx="171054">
                  <c:v>-28.354499999999973</c:v>
                </c:pt>
                <c:pt idx="171055">
                  <c:v>-28.352499999999964</c:v>
                </c:pt>
                <c:pt idx="171056">
                  <c:v>-28.350499999999954</c:v>
                </c:pt>
                <c:pt idx="171057">
                  <c:v>-28.348500000000001</c:v>
                </c:pt>
                <c:pt idx="171058">
                  <c:v>-28.346499999999992</c:v>
                </c:pt>
                <c:pt idx="171059">
                  <c:v>-28.344499999999982</c:v>
                </c:pt>
                <c:pt idx="171060">
                  <c:v>-28.342499999999973</c:v>
                </c:pt>
                <c:pt idx="171061">
                  <c:v>-28.340499999999963</c:v>
                </c:pt>
                <c:pt idx="171062">
                  <c:v>-28.338499999999954</c:v>
                </c:pt>
                <c:pt idx="171063">
                  <c:v>-28.336500000000001</c:v>
                </c:pt>
                <c:pt idx="171064">
                  <c:v>-28.334499999999991</c:v>
                </c:pt>
                <c:pt idx="171065">
                  <c:v>-28.332499999999982</c:v>
                </c:pt>
                <c:pt idx="171066">
                  <c:v>-28.330499999999972</c:v>
                </c:pt>
                <c:pt idx="171067">
                  <c:v>-28.328499999999963</c:v>
                </c:pt>
                <c:pt idx="171068">
                  <c:v>-28.326499999999953</c:v>
                </c:pt>
                <c:pt idx="171069">
                  <c:v>-28.3245</c:v>
                </c:pt>
                <c:pt idx="171070">
                  <c:v>-28.322499999999991</c:v>
                </c:pt>
                <c:pt idx="171071">
                  <c:v>-28.320499999999981</c:v>
                </c:pt>
                <c:pt idx="171072">
                  <c:v>-28.318499999999972</c:v>
                </c:pt>
                <c:pt idx="171073">
                  <c:v>-28.316499999999962</c:v>
                </c:pt>
                <c:pt idx="171074">
                  <c:v>-28.314499999999953</c:v>
                </c:pt>
                <c:pt idx="171075">
                  <c:v>-28.3125</c:v>
                </c:pt>
                <c:pt idx="171076">
                  <c:v>-28.31049999999999</c:v>
                </c:pt>
                <c:pt idx="171077">
                  <c:v>-28.308499999999981</c:v>
                </c:pt>
                <c:pt idx="171078">
                  <c:v>-28.306499999999971</c:v>
                </c:pt>
                <c:pt idx="171079">
                  <c:v>-28.304499999999962</c:v>
                </c:pt>
                <c:pt idx="171080">
                  <c:v>-28.302499999999952</c:v>
                </c:pt>
                <c:pt idx="171081">
                  <c:v>-28.3005</c:v>
                </c:pt>
                <c:pt idx="171082">
                  <c:v>-28.29849999999999</c:v>
                </c:pt>
                <c:pt idx="171083">
                  <c:v>-28.29649999999998</c:v>
                </c:pt>
                <c:pt idx="171084">
                  <c:v>-28.294499999999971</c:v>
                </c:pt>
                <c:pt idx="171085">
                  <c:v>-28.292499999999961</c:v>
                </c:pt>
                <c:pt idx="171086">
                  <c:v>-28.290499999999952</c:v>
                </c:pt>
                <c:pt idx="171087">
                  <c:v>-28.288499999999999</c:v>
                </c:pt>
                <c:pt idx="171088">
                  <c:v>-28.28649999999999</c:v>
                </c:pt>
                <c:pt idx="171089">
                  <c:v>-28.28449999999998</c:v>
                </c:pt>
                <c:pt idx="171090">
                  <c:v>-28.28249999999997</c:v>
                </c:pt>
                <c:pt idx="171091">
                  <c:v>-28.280499999999961</c:v>
                </c:pt>
                <c:pt idx="171092">
                  <c:v>-28.278499999999951</c:v>
                </c:pt>
                <c:pt idx="171093">
                  <c:v>-28.276499999999999</c:v>
                </c:pt>
                <c:pt idx="171094">
                  <c:v>-28.274499999999989</c:v>
                </c:pt>
                <c:pt idx="171095">
                  <c:v>-28.27249999999998</c:v>
                </c:pt>
                <c:pt idx="171096">
                  <c:v>-28.27049999999997</c:v>
                </c:pt>
                <c:pt idx="171097">
                  <c:v>-28.26849999999996</c:v>
                </c:pt>
                <c:pt idx="171098">
                  <c:v>-28.266499999999951</c:v>
                </c:pt>
                <c:pt idx="171099">
                  <c:v>-28.264499999999998</c:v>
                </c:pt>
                <c:pt idx="171100">
                  <c:v>-28.262499999999989</c:v>
                </c:pt>
                <c:pt idx="171101">
                  <c:v>-28.260499999999979</c:v>
                </c:pt>
                <c:pt idx="171102">
                  <c:v>-28.25849999999997</c:v>
                </c:pt>
                <c:pt idx="171103">
                  <c:v>-28.25649999999996</c:v>
                </c:pt>
                <c:pt idx="171104">
                  <c:v>-28.25449999999995</c:v>
                </c:pt>
                <c:pt idx="171105">
                  <c:v>-28.252499999999998</c:v>
                </c:pt>
                <c:pt idx="171106">
                  <c:v>-28.250499999999988</c:v>
                </c:pt>
                <c:pt idx="171107">
                  <c:v>-28.248499999999979</c:v>
                </c:pt>
                <c:pt idx="171108">
                  <c:v>-28.246499999999969</c:v>
                </c:pt>
                <c:pt idx="171109">
                  <c:v>-28.24449999999996</c:v>
                </c:pt>
                <c:pt idx="171110">
                  <c:v>-28.24249999999995</c:v>
                </c:pt>
                <c:pt idx="171111">
                  <c:v>-28.240499999999997</c:v>
                </c:pt>
                <c:pt idx="171112">
                  <c:v>-28.238499999999988</c:v>
                </c:pt>
                <c:pt idx="171113">
                  <c:v>-28.236499999999978</c:v>
                </c:pt>
                <c:pt idx="171114">
                  <c:v>-28.234499999999969</c:v>
                </c:pt>
                <c:pt idx="171115">
                  <c:v>-28.232499999999959</c:v>
                </c:pt>
                <c:pt idx="171116">
                  <c:v>-28.23049999999995</c:v>
                </c:pt>
                <c:pt idx="171117">
                  <c:v>-28.228499999999997</c:v>
                </c:pt>
                <c:pt idx="171118">
                  <c:v>-28.226499999999987</c:v>
                </c:pt>
                <c:pt idx="171119">
                  <c:v>-28.224499999999978</c:v>
                </c:pt>
                <c:pt idx="171120">
                  <c:v>-28.222499999999968</c:v>
                </c:pt>
                <c:pt idx="171121">
                  <c:v>-28.220499999999959</c:v>
                </c:pt>
                <c:pt idx="171122">
                  <c:v>-28.218499999999949</c:v>
                </c:pt>
                <c:pt idx="171123">
                  <c:v>-28.216499999999996</c:v>
                </c:pt>
                <c:pt idx="171124">
                  <c:v>-28.214499999999987</c:v>
                </c:pt>
                <c:pt idx="171125">
                  <c:v>-28.212499999999977</c:v>
                </c:pt>
                <c:pt idx="171126">
                  <c:v>-28.210499999999968</c:v>
                </c:pt>
                <c:pt idx="171127">
                  <c:v>-28.208499999999958</c:v>
                </c:pt>
                <c:pt idx="171128">
                  <c:v>-28.206500000000005</c:v>
                </c:pt>
                <c:pt idx="171129">
                  <c:v>-28.204499999999996</c:v>
                </c:pt>
                <c:pt idx="171130">
                  <c:v>-28.202499999999986</c:v>
                </c:pt>
                <c:pt idx="171131">
                  <c:v>-28.200499999999977</c:v>
                </c:pt>
                <c:pt idx="171132">
                  <c:v>-28.198499999999967</c:v>
                </c:pt>
                <c:pt idx="171133">
                  <c:v>-28.196499999999958</c:v>
                </c:pt>
                <c:pt idx="171134">
                  <c:v>-28.194500000000005</c:v>
                </c:pt>
                <c:pt idx="171135">
                  <c:v>-28.192499999999995</c:v>
                </c:pt>
                <c:pt idx="171136">
                  <c:v>-28.190499999999986</c:v>
                </c:pt>
                <c:pt idx="171137">
                  <c:v>-28.188499999999976</c:v>
                </c:pt>
                <c:pt idx="171138">
                  <c:v>-28.186499999999967</c:v>
                </c:pt>
                <c:pt idx="171139">
                  <c:v>-28.184499999999957</c:v>
                </c:pt>
                <c:pt idx="171140">
                  <c:v>-28.182500000000005</c:v>
                </c:pt>
                <c:pt idx="171141">
                  <c:v>-28.180499999999995</c:v>
                </c:pt>
                <c:pt idx="171142">
                  <c:v>-28.178499999999985</c:v>
                </c:pt>
                <c:pt idx="171143">
                  <c:v>-28.176499999999976</c:v>
                </c:pt>
                <c:pt idx="171144">
                  <c:v>-28.174499999999966</c:v>
                </c:pt>
                <c:pt idx="171145">
                  <c:v>-28.172499999999957</c:v>
                </c:pt>
                <c:pt idx="171146">
                  <c:v>-28.170500000000004</c:v>
                </c:pt>
                <c:pt idx="171147">
                  <c:v>-28.168499999999995</c:v>
                </c:pt>
                <c:pt idx="171148">
                  <c:v>-28.166499999999985</c:v>
                </c:pt>
                <c:pt idx="171149">
                  <c:v>-28.164499999999975</c:v>
                </c:pt>
                <c:pt idx="171150">
                  <c:v>-28.162499999999966</c:v>
                </c:pt>
                <c:pt idx="171151">
                  <c:v>-28.160499999999956</c:v>
                </c:pt>
                <c:pt idx="171152">
                  <c:v>-28.158500000000004</c:v>
                </c:pt>
                <c:pt idx="171153">
                  <c:v>-28.156499999999994</c:v>
                </c:pt>
                <c:pt idx="171154">
                  <c:v>-28.154499999999985</c:v>
                </c:pt>
                <c:pt idx="171155">
                  <c:v>-28.152499999999975</c:v>
                </c:pt>
                <c:pt idx="171156">
                  <c:v>-28.150499999999965</c:v>
                </c:pt>
                <c:pt idx="171157">
                  <c:v>-28.148499999999956</c:v>
                </c:pt>
                <c:pt idx="171158">
                  <c:v>-28.146500000000003</c:v>
                </c:pt>
                <c:pt idx="171159">
                  <c:v>-28.144499999999994</c:v>
                </c:pt>
                <c:pt idx="171160">
                  <c:v>-28.142499999999984</c:v>
                </c:pt>
                <c:pt idx="171161">
                  <c:v>-28.140499999999975</c:v>
                </c:pt>
                <c:pt idx="171162">
                  <c:v>-28.138499999999965</c:v>
                </c:pt>
                <c:pt idx="171163">
                  <c:v>-28.136499999999955</c:v>
                </c:pt>
                <c:pt idx="171164">
                  <c:v>-28.134500000000003</c:v>
                </c:pt>
                <c:pt idx="171165">
                  <c:v>-28.132499999999993</c:v>
                </c:pt>
                <c:pt idx="171166">
                  <c:v>-28.130499999999984</c:v>
                </c:pt>
                <c:pt idx="171167">
                  <c:v>-28.128499999999974</c:v>
                </c:pt>
                <c:pt idx="171168">
                  <c:v>-28.126499999999965</c:v>
                </c:pt>
                <c:pt idx="171169">
                  <c:v>-28.124499999999955</c:v>
                </c:pt>
                <c:pt idx="171170">
                  <c:v>-28.122500000000002</c:v>
                </c:pt>
                <c:pt idx="171171">
                  <c:v>-28.120499999999993</c:v>
                </c:pt>
                <c:pt idx="171172">
                  <c:v>-28.118499999999983</c:v>
                </c:pt>
                <c:pt idx="171173">
                  <c:v>-28.116499999999974</c:v>
                </c:pt>
                <c:pt idx="171174">
                  <c:v>-28.114499999999964</c:v>
                </c:pt>
                <c:pt idx="171175">
                  <c:v>-28.112499999999955</c:v>
                </c:pt>
                <c:pt idx="171176">
                  <c:v>-28.110500000000002</c:v>
                </c:pt>
                <c:pt idx="171177">
                  <c:v>-28.108499999999992</c:v>
                </c:pt>
                <c:pt idx="171178">
                  <c:v>-28.106499999999983</c:v>
                </c:pt>
                <c:pt idx="171179">
                  <c:v>-28.104499999999973</c:v>
                </c:pt>
                <c:pt idx="171180">
                  <c:v>-28.102499999999964</c:v>
                </c:pt>
                <c:pt idx="171181">
                  <c:v>-28.100499999999954</c:v>
                </c:pt>
                <c:pt idx="171182">
                  <c:v>-28.098500000000001</c:v>
                </c:pt>
                <c:pt idx="171183">
                  <c:v>-28.096499999999992</c:v>
                </c:pt>
                <c:pt idx="171184">
                  <c:v>-28.094499999999982</c:v>
                </c:pt>
                <c:pt idx="171185">
                  <c:v>-28.092499999999973</c:v>
                </c:pt>
                <c:pt idx="171186">
                  <c:v>-28.090499999999963</c:v>
                </c:pt>
                <c:pt idx="171187">
                  <c:v>-28.088499999999954</c:v>
                </c:pt>
                <c:pt idx="171188">
                  <c:v>-28.086500000000001</c:v>
                </c:pt>
                <c:pt idx="171189">
                  <c:v>-28.084499999999991</c:v>
                </c:pt>
                <c:pt idx="171190">
                  <c:v>-28.082499999999982</c:v>
                </c:pt>
                <c:pt idx="171191">
                  <c:v>-28.080499999999972</c:v>
                </c:pt>
                <c:pt idx="171192">
                  <c:v>-28.078499999999963</c:v>
                </c:pt>
                <c:pt idx="171193">
                  <c:v>-28.076499999999953</c:v>
                </c:pt>
                <c:pt idx="171194">
                  <c:v>-28.0745</c:v>
                </c:pt>
                <c:pt idx="171195">
                  <c:v>-28.072499999999991</c:v>
                </c:pt>
                <c:pt idx="171196">
                  <c:v>-28.070499999999981</c:v>
                </c:pt>
                <c:pt idx="171197">
                  <c:v>-28.068499999999972</c:v>
                </c:pt>
                <c:pt idx="171198">
                  <c:v>-28.066499999999962</c:v>
                </c:pt>
                <c:pt idx="171199">
                  <c:v>-28.064499999999953</c:v>
                </c:pt>
                <c:pt idx="171200">
                  <c:v>-28.0625</c:v>
                </c:pt>
                <c:pt idx="171201">
                  <c:v>-28.06049999999999</c:v>
                </c:pt>
                <c:pt idx="171202">
                  <c:v>-28.058499999999981</c:v>
                </c:pt>
                <c:pt idx="171203">
                  <c:v>-28.056499999999971</c:v>
                </c:pt>
                <c:pt idx="171204">
                  <c:v>-28.054499999999962</c:v>
                </c:pt>
                <c:pt idx="171205">
                  <c:v>-28.052499999999952</c:v>
                </c:pt>
                <c:pt idx="171206">
                  <c:v>-28.0505</c:v>
                </c:pt>
                <c:pt idx="171207">
                  <c:v>-28.04849999999999</c:v>
                </c:pt>
                <c:pt idx="171208">
                  <c:v>-28.04649999999998</c:v>
                </c:pt>
                <c:pt idx="171209">
                  <c:v>-28.044499999999971</c:v>
                </c:pt>
                <c:pt idx="171210">
                  <c:v>-28.042499999999961</c:v>
                </c:pt>
                <c:pt idx="171211">
                  <c:v>-28.040499999999952</c:v>
                </c:pt>
                <c:pt idx="171212">
                  <c:v>-28.038499999999999</c:v>
                </c:pt>
                <c:pt idx="171213">
                  <c:v>-28.03649999999999</c:v>
                </c:pt>
                <c:pt idx="171214">
                  <c:v>-28.03449999999998</c:v>
                </c:pt>
                <c:pt idx="171215">
                  <c:v>-28.03249999999997</c:v>
                </c:pt>
                <c:pt idx="171216">
                  <c:v>-28.030499999999961</c:v>
                </c:pt>
                <c:pt idx="171217">
                  <c:v>-28.028499999999951</c:v>
                </c:pt>
                <c:pt idx="171218">
                  <c:v>-28.026499999999999</c:v>
                </c:pt>
                <c:pt idx="171219">
                  <c:v>-28.024499999999989</c:v>
                </c:pt>
                <c:pt idx="171220">
                  <c:v>-28.02249999999998</c:v>
                </c:pt>
                <c:pt idx="171221">
                  <c:v>-28.02049999999997</c:v>
                </c:pt>
                <c:pt idx="171222">
                  <c:v>-28.01849999999996</c:v>
                </c:pt>
                <c:pt idx="171223">
                  <c:v>-28.016499999999951</c:v>
                </c:pt>
                <c:pt idx="171224">
                  <c:v>-28.014499999999998</c:v>
                </c:pt>
                <c:pt idx="171225">
                  <c:v>-28.012499999999989</c:v>
                </c:pt>
                <c:pt idx="171226">
                  <c:v>-28.010499999999979</c:v>
                </c:pt>
                <c:pt idx="171227">
                  <c:v>-28.00849999999997</c:v>
                </c:pt>
                <c:pt idx="171228">
                  <c:v>-28.00649999999996</c:v>
                </c:pt>
                <c:pt idx="171229">
                  <c:v>-28.00449999999995</c:v>
                </c:pt>
                <c:pt idx="171230">
                  <c:v>-28.002499999999998</c:v>
                </c:pt>
                <c:pt idx="171231">
                  <c:v>-28.000499999999988</c:v>
                </c:pt>
                <c:pt idx="171232">
                  <c:v>-27.998499999999979</c:v>
                </c:pt>
                <c:pt idx="171233">
                  <c:v>-27.996499999999969</c:v>
                </c:pt>
                <c:pt idx="171234">
                  <c:v>-27.99449999999996</c:v>
                </c:pt>
                <c:pt idx="171235">
                  <c:v>-27.99249999999995</c:v>
                </c:pt>
                <c:pt idx="171236">
                  <c:v>-27.990499999999997</c:v>
                </c:pt>
                <c:pt idx="171237">
                  <c:v>-27.988499999999988</c:v>
                </c:pt>
                <c:pt idx="171238">
                  <c:v>-27.986499999999978</c:v>
                </c:pt>
                <c:pt idx="171239">
                  <c:v>-27.984499999999969</c:v>
                </c:pt>
                <c:pt idx="171240">
                  <c:v>-27.982499999999959</c:v>
                </c:pt>
                <c:pt idx="171241">
                  <c:v>-27.98049999999995</c:v>
                </c:pt>
                <c:pt idx="171242">
                  <c:v>-27.978499999999997</c:v>
                </c:pt>
                <c:pt idx="171243">
                  <c:v>-27.976499999999987</c:v>
                </c:pt>
                <c:pt idx="171244">
                  <c:v>-27.974499999999978</c:v>
                </c:pt>
                <c:pt idx="171245">
                  <c:v>-27.972499999999968</c:v>
                </c:pt>
                <c:pt idx="171246">
                  <c:v>-27.970499999999959</c:v>
                </c:pt>
                <c:pt idx="171247">
                  <c:v>-27.968499999999949</c:v>
                </c:pt>
                <c:pt idx="171248">
                  <c:v>-27.966499999999996</c:v>
                </c:pt>
                <c:pt idx="171249">
                  <c:v>-27.964499999999987</c:v>
                </c:pt>
                <c:pt idx="171250">
                  <c:v>-27.962499999999977</c:v>
                </c:pt>
                <c:pt idx="171251">
                  <c:v>-27.960499999999968</c:v>
                </c:pt>
                <c:pt idx="171252">
                  <c:v>-27.958499999999958</c:v>
                </c:pt>
                <c:pt idx="171253">
                  <c:v>-27.956500000000005</c:v>
                </c:pt>
                <c:pt idx="171254">
                  <c:v>-27.954499999999996</c:v>
                </c:pt>
                <c:pt idx="171255">
                  <c:v>-27.952499999999986</c:v>
                </c:pt>
                <c:pt idx="171256">
                  <c:v>-27.950499999999977</c:v>
                </c:pt>
                <c:pt idx="171257">
                  <c:v>-27.948499999999967</c:v>
                </c:pt>
                <c:pt idx="171258">
                  <c:v>-27.946499999999958</c:v>
                </c:pt>
                <c:pt idx="171259">
                  <c:v>-27.944500000000005</c:v>
                </c:pt>
                <c:pt idx="171260">
                  <c:v>-27.942499999999995</c:v>
                </c:pt>
                <c:pt idx="171261">
                  <c:v>-27.940499999999986</c:v>
                </c:pt>
                <c:pt idx="171262">
                  <c:v>-27.938499999999976</c:v>
                </c:pt>
                <c:pt idx="171263">
                  <c:v>-27.936499999999967</c:v>
                </c:pt>
                <c:pt idx="171264">
                  <c:v>-27.934499999999957</c:v>
                </c:pt>
                <c:pt idx="171265">
                  <c:v>-27.932500000000005</c:v>
                </c:pt>
                <c:pt idx="171266">
                  <c:v>-27.930499999999995</c:v>
                </c:pt>
                <c:pt idx="171267">
                  <c:v>-27.928499999999985</c:v>
                </c:pt>
                <c:pt idx="171268">
                  <c:v>-27.926499999999976</c:v>
                </c:pt>
                <c:pt idx="171269">
                  <c:v>-27.924499999999966</c:v>
                </c:pt>
                <c:pt idx="171270">
                  <c:v>-27.922499999999957</c:v>
                </c:pt>
                <c:pt idx="171271">
                  <c:v>-27.920500000000004</c:v>
                </c:pt>
                <c:pt idx="171272">
                  <c:v>-27.918499999999995</c:v>
                </c:pt>
                <c:pt idx="171273">
                  <c:v>-27.916499999999985</c:v>
                </c:pt>
                <c:pt idx="171274">
                  <c:v>-27.914499999999975</c:v>
                </c:pt>
                <c:pt idx="171275">
                  <c:v>-27.912499999999966</c:v>
                </c:pt>
                <c:pt idx="171276">
                  <c:v>-27.910499999999956</c:v>
                </c:pt>
                <c:pt idx="171277">
                  <c:v>-27.908500000000004</c:v>
                </c:pt>
                <c:pt idx="171278">
                  <c:v>-27.906499999999994</c:v>
                </c:pt>
                <c:pt idx="171279">
                  <c:v>-27.904499999999985</c:v>
                </c:pt>
                <c:pt idx="171280">
                  <c:v>-27.902499999999975</c:v>
                </c:pt>
                <c:pt idx="171281">
                  <c:v>-27.900499999999965</c:v>
                </c:pt>
                <c:pt idx="171282">
                  <c:v>-27.898499999999956</c:v>
                </c:pt>
                <c:pt idx="171283">
                  <c:v>-27.896500000000003</c:v>
                </c:pt>
                <c:pt idx="171284">
                  <c:v>-27.894499999999994</c:v>
                </c:pt>
                <c:pt idx="171285">
                  <c:v>-27.892499999999984</c:v>
                </c:pt>
                <c:pt idx="171286">
                  <c:v>-27.890499999999975</c:v>
                </c:pt>
                <c:pt idx="171287">
                  <c:v>-27.888499999999965</c:v>
                </c:pt>
                <c:pt idx="171288">
                  <c:v>-27.886499999999955</c:v>
                </c:pt>
                <c:pt idx="171289">
                  <c:v>-27.884500000000003</c:v>
                </c:pt>
                <c:pt idx="171290">
                  <c:v>-27.882499999999993</c:v>
                </c:pt>
                <c:pt idx="171291">
                  <c:v>-27.880499999999984</c:v>
                </c:pt>
                <c:pt idx="171292">
                  <c:v>-27.878499999999974</c:v>
                </c:pt>
                <c:pt idx="171293">
                  <c:v>-27.876499999999965</c:v>
                </c:pt>
                <c:pt idx="171294">
                  <c:v>-27.874499999999955</c:v>
                </c:pt>
                <c:pt idx="171295">
                  <c:v>-27.872500000000002</c:v>
                </c:pt>
                <c:pt idx="171296">
                  <c:v>-27.870499999999993</c:v>
                </c:pt>
                <c:pt idx="171297">
                  <c:v>-27.868499999999983</c:v>
                </c:pt>
                <c:pt idx="171298">
                  <c:v>-27.866499999999974</c:v>
                </c:pt>
                <c:pt idx="171299">
                  <c:v>-27.864499999999964</c:v>
                </c:pt>
                <c:pt idx="171300">
                  <c:v>-27.862499999999955</c:v>
                </c:pt>
                <c:pt idx="171301">
                  <c:v>-27.860500000000002</c:v>
                </c:pt>
                <c:pt idx="171302">
                  <c:v>-27.858499999999992</c:v>
                </c:pt>
                <c:pt idx="171303">
                  <c:v>-27.856499999999983</c:v>
                </c:pt>
                <c:pt idx="171304">
                  <c:v>-27.854499999999973</c:v>
                </c:pt>
                <c:pt idx="171305">
                  <c:v>-27.852499999999964</c:v>
                </c:pt>
                <c:pt idx="171306">
                  <c:v>-27.850499999999954</c:v>
                </c:pt>
                <c:pt idx="171307">
                  <c:v>-27.848500000000001</c:v>
                </c:pt>
                <c:pt idx="171308">
                  <c:v>-27.846499999999992</c:v>
                </c:pt>
                <c:pt idx="171309">
                  <c:v>-27.844499999999982</c:v>
                </c:pt>
                <c:pt idx="171310">
                  <c:v>-27.842499999999973</c:v>
                </c:pt>
                <c:pt idx="171311">
                  <c:v>-27.840499999999963</c:v>
                </c:pt>
                <c:pt idx="171312">
                  <c:v>-27.838499999999954</c:v>
                </c:pt>
                <c:pt idx="171313">
                  <c:v>-27.836500000000001</c:v>
                </c:pt>
                <c:pt idx="171314">
                  <c:v>-27.834499999999991</c:v>
                </c:pt>
                <c:pt idx="171315">
                  <c:v>-27.832499999999982</c:v>
                </c:pt>
                <c:pt idx="171316">
                  <c:v>-27.830499999999972</c:v>
                </c:pt>
                <c:pt idx="171317">
                  <c:v>-27.828499999999963</c:v>
                </c:pt>
                <c:pt idx="171318">
                  <c:v>-27.826499999999953</c:v>
                </c:pt>
                <c:pt idx="171319">
                  <c:v>-27.8245</c:v>
                </c:pt>
                <c:pt idx="171320">
                  <c:v>-27.822499999999991</c:v>
                </c:pt>
                <c:pt idx="171321">
                  <c:v>-27.820499999999981</c:v>
                </c:pt>
                <c:pt idx="171322">
                  <c:v>-27.818499999999972</c:v>
                </c:pt>
                <c:pt idx="171323">
                  <c:v>-27.816499999999962</c:v>
                </c:pt>
                <c:pt idx="171324">
                  <c:v>-27.814499999999953</c:v>
                </c:pt>
                <c:pt idx="171325">
                  <c:v>-27.8125</c:v>
                </c:pt>
                <c:pt idx="171326">
                  <c:v>-27.81049999999999</c:v>
                </c:pt>
                <c:pt idx="171327">
                  <c:v>-27.808499999999981</c:v>
                </c:pt>
                <c:pt idx="171328">
                  <c:v>-27.806499999999971</c:v>
                </c:pt>
                <c:pt idx="171329">
                  <c:v>-27.804499999999962</c:v>
                </c:pt>
                <c:pt idx="171330">
                  <c:v>-27.802499999999952</c:v>
                </c:pt>
                <c:pt idx="171331">
                  <c:v>-27.8005</c:v>
                </c:pt>
                <c:pt idx="171332">
                  <c:v>-27.79849999999999</c:v>
                </c:pt>
                <c:pt idx="171333">
                  <c:v>-27.79649999999998</c:v>
                </c:pt>
                <c:pt idx="171334">
                  <c:v>-27.794499999999971</c:v>
                </c:pt>
                <c:pt idx="171335">
                  <c:v>-27.792499999999961</c:v>
                </c:pt>
                <c:pt idx="171336">
                  <c:v>-27.790499999999952</c:v>
                </c:pt>
                <c:pt idx="171337">
                  <c:v>-27.788499999999999</c:v>
                </c:pt>
                <c:pt idx="171338">
                  <c:v>-27.78649999999999</c:v>
                </c:pt>
                <c:pt idx="171339">
                  <c:v>-27.78449999999998</c:v>
                </c:pt>
                <c:pt idx="171340">
                  <c:v>-27.78249999999997</c:v>
                </c:pt>
                <c:pt idx="171341">
                  <c:v>-27.780499999999961</c:v>
                </c:pt>
                <c:pt idx="171342">
                  <c:v>-27.778499999999951</c:v>
                </c:pt>
                <c:pt idx="171343">
                  <c:v>-27.776499999999999</c:v>
                </c:pt>
                <c:pt idx="171344">
                  <c:v>-27.774499999999989</c:v>
                </c:pt>
                <c:pt idx="171345">
                  <c:v>-27.77249999999998</c:v>
                </c:pt>
                <c:pt idx="171346">
                  <c:v>-27.77049999999997</c:v>
                </c:pt>
                <c:pt idx="171347">
                  <c:v>-27.76849999999996</c:v>
                </c:pt>
                <c:pt idx="171348">
                  <c:v>-27.766499999999951</c:v>
                </c:pt>
                <c:pt idx="171349">
                  <c:v>-27.764499999999998</c:v>
                </c:pt>
                <c:pt idx="171350">
                  <c:v>-27.762499999999989</c:v>
                </c:pt>
                <c:pt idx="171351">
                  <c:v>-27.760499999999979</c:v>
                </c:pt>
                <c:pt idx="171352">
                  <c:v>-27.75849999999997</c:v>
                </c:pt>
                <c:pt idx="171353">
                  <c:v>-27.75649999999996</c:v>
                </c:pt>
                <c:pt idx="171354">
                  <c:v>-27.75449999999995</c:v>
                </c:pt>
                <c:pt idx="171355">
                  <c:v>-27.752499999999998</c:v>
                </c:pt>
                <c:pt idx="171356">
                  <c:v>-27.750499999999988</c:v>
                </c:pt>
                <c:pt idx="171357">
                  <c:v>-27.748499999999979</c:v>
                </c:pt>
                <c:pt idx="171358">
                  <c:v>-27.746499999999969</c:v>
                </c:pt>
                <c:pt idx="171359">
                  <c:v>-27.74449999999996</c:v>
                </c:pt>
                <c:pt idx="171360">
                  <c:v>-27.74249999999995</c:v>
                </c:pt>
                <c:pt idx="171361">
                  <c:v>-27.740499999999997</c:v>
                </c:pt>
                <c:pt idx="171362">
                  <c:v>-27.738499999999988</c:v>
                </c:pt>
                <c:pt idx="171363">
                  <c:v>-27.736499999999978</c:v>
                </c:pt>
                <c:pt idx="171364">
                  <c:v>-27.734499999999969</c:v>
                </c:pt>
                <c:pt idx="171365">
                  <c:v>-27.732499999999959</c:v>
                </c:pt>
                <c:pt idx="171366">
                  <c:v>-27.73049999999995</c:v>
                </c:pt>
                <c:pt idx="171367">
                  <c:v>-27.728499999999997</c:v>
                </c:pt>
                <c:pt idx="171368">
                  <c:v>-27.726499999999987</c:v>
                </c:pt>
                <c:pt idx="171369">
                  <c:v>-27.724499999999978</c:v>
                </c:pt>
                <c:pt idx="171370">
                  <c:v>-27.722499999999968</c:v>
                </c:pt>
                <c:pt idx="171371">
                  <c:v>-27.720499999999959</c:v>
                </c:pt>
                <c:pt idx="171372">
                  <c:v>-27.718499999999949</c:v>
                </c:pt>
                <c:pt idx="171373">
                  <c:v>-27.716499999999996</c:v>
                </c:pt>
                <c:pt idx="171374">
                  <c:v>-27.714499999999987</c:v>
                </c:pt>
                <c:pt idx="171375">
                  <c:v>-27.712499999999977</c:v>
                </c:pt>
                <c:pt idx="171376">
                  <c:v>-27.710499999999968</c:v>
                </c:pt>
                <c:pt idx="171377">
                  <c:v>-27.708499999999958</c:v>
                </c:pt>
                <c:pt idx="171378">
                  <c:v>-27.706500000000005</c:v>
                </c:pt>
                <c:pt idx="171379">
                  <c:v>-27.704499999999996</c:v>
                </c:pt>
                <c:pt idx="171380">
                  <c:v>-27.702499999999986</c:v>
                </c:pt>
                <c:pt idx="171381">
                  <c:v>-27.700499999999977</c:v>
                </c:pt>
                <c:pt idx="171382">
                  <c:v>-27.698499999999967</c:v>
                </c:pt>
                <c:pt idx="171383">
                  <c:v>-27.696499999999958</c:v>
                </c:pt>
                <c:pt idx="171384">
                  <c:v>-27.694500000000005</c:v>
                </c:pt>
                <c:pt idx="171385">
                  <c:v>-27.692499999999995</c:v>
                </c:pt>
                <c:pt idx="171386">
                  <c:v>-27.690499999999986</c:v>
                </c:pt>
                <c:pt idx="171387">
                  <c:v>-27.688499999999976</c:v>
                </c:pt>
                <c:pt idx="171388">
                  <c:v>-27.686499999999967</c:v>
                </c:pt>
                <c:pt idx="171389">
                  <c:v>-27.684499999999957</c:v>
                </c:pt>
                <c:pt idx="171390">
                  <c:v>-27.682500000000005</c:v>
                </c:pt>
                <c:pt idx="171391">
                  <c:v>-27.680499999999995</c:v>
                </c:pt>
                <c:pt idx="171392">
                  <c:v>-27.678499999999985</c:v>
                </c:pt>
                <c:pt idx="171393">
                  <c:v>-27.676499999999976</c:v>
                </c:pt>
                <c:pt idx="171394">
                  <c:v>-27.674499999999966</c:v>
                </c:pt>
                <c:pt idx="171395">
                  <c:v>-27.672499999999957</c:v>
                </c:pt>
                <c:pt idx="171396">
                  <c:v>-27.670500000000004</c:v>
                </c:pt>
                <c:pt idx="171397">
                  <c:v>-27.668499999999995</c:v>
                </c:pt>
                <c:pt idx="171398">
                  <c:v>-27.666499999999985</c:v>
                </c:pt>
                <c:pt idx="171399">
                  <c:v>-27.664499999999975</c:v>
                </c:pt>
                <c:pt idx="171400">
                  <c:v>-27.662499999999966</c:v>
                </c:pt>
                <c:pt idx="171401">
                  <c:v>-27.660499999999956</c:v>
                </c:pt>
                <c:pt idx="171402">
                  <c:v>-27.658500000000004</c:v>
                </c:pt>
                <c:pt idx="171403">
                  <c:v>-27.656499999999994</c:v>
                </c:pt>
                <c:pt idx="171404">
                  <c:v>-27.654499999999985</c:v>
                </c:pt>
                <c:pt idx="171405">
                  <c:v>-27.652499999999975</c:v>
                </c:pt>
                <c:pt idx="171406">
                  <c:v>-27.650499999999965</c:v>
                </c:pt>
                <c:pt idx="171407">
                  <c:v>-27.648499999999956</c:v>
                </c:pt>
                <c:pt idx="171408">
                  <c:v>-27.646500000000003</c:v>
                </c:pt>
                <c:pt idx="171409">
                  <c:v>-27.644499999999994</c:v>
                </c:pt>
                <c:pt idx="171410">
                  <c:v>-27.642499999999984</c:v>
                </c:pt>
                <c:pt idx="171411">
                  <c:v>-27.640499999999975</c:v>
                </c:pt>
                <c:pt idx="171412">
                  <c:v>-27.638499999999965</c:v>
                </c:pt>
                <c:pt idx="171413">
                  <c:v>-27.636499999999955</c:v>
                </c:pt>
                <c:pt idx="171414">
                  <c:v>-27.634500000000003</c:v>
                </c:pt>
                <c:pt idx="171415">
                  <c:v>-27.632499999999993</c:v>
                </c:pt>
                <c:pt idx="171416">
                  <c:v>-27.630499999999984</c:v>
                </c:pt>
                <c:pt idx="171417">
                  <c:v>-27.628499999999974</c:v>
                </c:pt>
                <c:pt idx="171418">
                  <c:v>-27.626499999999965</c:v>
                </c:pt>
                <c:pt idx="171419">
                  <c:v>-27.624499999999955</c:v>
                </c:pt>
                <c:pt idx="171420">
                  <c:v>-27.622500000000002</c:v>
                </c:pt>
                <c:pt idx="171421">
                  <c:v>-27.620499999999993</c:v>
                </c:pt>
                <c:pt idx="171422">
                  <c:v>-27.618499999999983</c:v>
                </c:pt>
                <c:pt idx="171423">
                  <c:v>-27.616499999999974</c:v>
                </c:pt>
                <c:pt idx="171424">
                  <c:v>-27.614499999999964</c:v>
                </c:pt>
                <c:pt idx="171425">
                  <c:v>-27.612499999999955</c:v>
                </c:pt>
                <c:pt idx="171426">
                  <c:v>-27.610500000000002</c:v>
                </c:pt>
                <c:pt idx="171427">
                  <c:v>-27.608499999999992</c:v>
                </c:pt>
                <c:pt idx="171428">
                  <c:v>-27.606499999999983</c:v>
                </c:pt>
                <c:pt idx="171429">
                  <c:v>-27.604499999999973</c:v>
                </c:pt>
                <c:pt idx="171430">
                  <c:v>-27.602499999999964</c:v>
                </c:pt>
                <c:pt idx="171431">
                  <c:v>-27.600499999999954</c:v>
                </c:pt>
                <c:pt idx="171432">
                  <c:v>-27.598500000000001</c:v>
                </c:pt>
                <c:pt idx="171433">
                  <c:v>-27.596499999999992</c:v>
                </c:pt>
                <c:pt idx="171434">
                  <c:v>-27.594499999999982</c:v>
                </c:pt>
                <c:pt idx="171435">
                  <c:v>-27.592499999999973</c:v>
                </c:pt>
                <c:pt idx="171436">
                  <c:v>-27.590499999999963</c:v>
                </c:pt>
                <c:pt idx="171437">
                  <c:v>-27.588499999999954</c:v>
                </c:pt>
                <c:pt idx="171438">
                  <c:v>-27.586500000000001</c:v>
                </c:pt>
                <c:pt idx="171439">
                  <c:v>-27.584499999999991</c:v>
                </c:pt>
                <c:pt idx="171440">
                  <c:v>-27.582499999999982</c:v>
                </c:pt>
                <c:pt idx="171441">
                  <c:v>-27.580499999999972</c:v>
                </c:pt>
                <c:pt idx="171442">
                  <c:v>-27.578499999999963</c:v>
                </c:pt>
                <c:pt idx="171443">
                  <c:v>-27.576499999999953</c:v>
                </c:pt>
                <c:pt idx="171444">
                  <c:v>-27.5745</c:v>
                </c:pt>
                <c:pt idx="171445">
                  <c:v>-27.572499999999991</c:v>
                </c:pt>
                <c:pt idx="171446">
                  <c:v>-27.570499999999981</c:v>
                </c:pt>
                <c:pt idx="171447">
                  <c:v>-27.568499999999972</c:v>
                </c:pt>
                <c:pt idx="171448">
                  <c:v>-27.566499999999962</c:v>
                </c:pt>
                <c:pt idx="171449">
                  <c:v>-27.564499999999953</c:v>
                </c:pt>
                <c:pt idx="171450">
                  <c:v>-27.5625</c:v>
                </c:pt>
                <c:pt idx="171451">
                  <c:v>-27.56049999999999</c:v>
                </c:pt>
                <c:pt idx="171452">
                  <c:v>-27.558499999999981</c:v>
                </c:pt>
                <c:pt idx="171453">
                  <c:v>-27.556499999999971</c:v>
                </c:pt>
                <c:pt idx="171454">
                  <c:v>-27.554499999999962</c:v>
                </c:pt>
                <c:pt idx="171455">
                  <c:v>-27.552499999999952</c:v>
                </c:pt>
                <c:pt idx="171456">
                  <c:v>-27.5505</c:v>
                </c:pt>
                <c:pt idx="171457">
                  <c:v>-27.54849999999999</c:v>
                </c:pt>
                <c:pt idx="171458">
                  <c:v>-27.54649999999998</c:v>
                </c:pt>
                <c:pt idx="171459">
                  <c:v>-27.544499999999971</c:v>
                </c:pt>
                <c:pt idx="171460">
                  <c:v>-27.542499999999961</c:v>
                </c:pt>
                <c:pt idx="171461">
                  <c:v>-27.540499999999952</c:v>
                </c:pt>
                <c:pt idx="171462">
                  <c:v>-27.538499999999999</c:v>
                </c:pt>
                <c:pt idx="171463">
                  <c:v>-27.53649999999999</c:v>
                </c:pt>
                <c:pt idx="171464">
                  <c:v>-27.53449999999998</c:v>
                </c:pt>
                <c:pt idx="171465">
                  <c:v>-27.53249999999997</c:v>
                </c:pt>
                <c:pt idx="171466">
                  <c:v>-27.530499999999961</c:v>
                </c:pt>
                <c:pt idx="171467">
                  <c:v>-27.528499999999951</c:v>
                </c:pt>
                <c:pt idx="171468">
                  <c:v>-27.526499999999999</c:v>
                </c:pt>
                <c:pt idx="171469">
                  <c:v>-27.524499999999989</c:v>
                </c:pt>
                <c:pt idx="171470">
                  <c:v>-27.52249999999998</c:v>
                </c:pt>
                <c:pt idx="171471">
                  <c:v>-27.52049999999997</c:v>
                </c:pt>
                <c:pt idx="171472">
                  <c:v>-27.51849999999996</c:v>
                </c:pt>
                <c:pt idx="171473">
                  <c:v>-27.516499999999951</c:v>
                </c:pt>
                <c:pt idx="171474">
                  <c:v>-27.514499999999998</c:v>
                </c:pt>
                <c:pt idx="171475">
                  <c:v>-27.512499999999989</c:v>
                </c:pt>
                <c:pt idx="171476">
                  <c:v>-27.510499999999979</c:v>
                </c:pt>
                <c:pt idx="171477">
                  <c:v>-27.50849999999997</c:v>
                </c:pt>
                <c:pt idx="171478">
                  <c:v>-27.50649999999996</c:v>
                </c:pt>
                <c:pt idx="171479">
                  <c:v>-27.50449999999995</c:v>
                </c:pt>
                <c:pt idx="171480">
                  <c:v>-27.502499999999998</c:v>
                </c:pt>
                <c:pt idx="171481">
                  <c:v>-27.500499999999988</c:v>
                </c:pt>
                <c:pt idx="171482">
                  <c:v>-27.498499999999979</c:v>
                </c:pt>
                <c:pt idx="171483">
                  <c:v>-27.496499999999969</c:v>
                </c:pt>
                <c:pt idx="171484">
                  <c:v>-27.49449999999996</c:v>
                </c:pt>
                <c:pt idx="171485">
                  <c:v>-27.49249999999995</c:v>
                </c:pt>
                <c:pt idx="171486">
                  <c:v>-27.490499999999997</c:v>
                </c:pt>
                <c:pt idx="171487">
                  <c:v>-27.488499999999988</c:v>
                </c:pt>
                <c:pt idx="171488">
                  <c:v>-27.486499999999978</c:v>
                </c:pt>
                <c:pt idx="171489">
                  <c:v>-27.484499999999969</c:v>
                </c:pt>
                <c:pt idx="171490">
                  <c:v>-27.482499999999959</c:v>
                </c:pt>
                <c:pt idx="171491">
                  <c:v>-27.48049999999995</c:v>
                </c:pt>
                <c:pt idx="171492">
                  <c:v>-27.478499999999997</c:v>
                </c:pt>
                <c:pt idx="171493">
                  <c:v>-27.476499999999987</c:v>
                </c:pt>
                <c:pt idx="171494">
                  <c:v>-27.474499999999978</c:v>
                </c:pt>
                <c:pt idx="171495">
                  <c:v>-27.472499999999968</c:v>
                </c:pt>
                <c:pt idx="171496">
                  <c:v>-27.470499999999959</c:v>
                </c:pt>
                <c:pt idx="171497">
                  <c:v>-27.468499999999949</c:v>
                </c:pt>
                <c:pt idx="171498">
                  <c:v>-27.466499999999996</c:v>
                </c:pt>
                <c:pt idx="171499">
                  <c:v>-27.464499999999987</c:v>
                </c:pt>
                <c:pt idx="171500">
                  <c:v>-27.462499999999977</c:v>
                </c:pt>
                <c:pt idx="171501">
                  <c:v>-27.460499999999968</c:v>
                </c:pt>
                <c:pt idx="171502">
                  <c:v>-27.458499999999958</c:v>
                </c:pt>
                <c:pt idx="171503">
                  <c:v>-27.456500000000005</c:v>
                </c:pt>
                <c:pt idx="171504">
                  <c:v>-27.454499999999996</c:v>
                </c:pt>
                <c:pt idx="171505">
                  <c:v>-27.452499999999986</c:v>
                </c:pt>
                <c:pt idx="171506">
                  <c:v>-27.450499999999977</c:v>
                </c:pt>
                <c:pt idx="171507">
                  <c:v>-27.448499999999967</c:v>
                </c:pt>
                <c:pt idx="171508">
                  <c:v>-27.446499999999958</c:v>
                </c:pt>
                <c:pt idx="171509">
                  <c:v>-27.444500000000005</c:v>
                </c:pt>
                <c:pt idx="171510">
                  <c:v>-27.442499999999995</c:v>
                </c:pt>
                <c:pt idx="171511">
                  <c:v>-27.440499999999986</c:v>
                </c:pt>
                <c:pt idx="171512">
                  <c:v>-27.438499999999976</c:v>
                </c:pt>
                <c:pt idx="171513">
                  <c:v>-27.436499999999967</c:v>
                </c:pt>
                <c:pt idx="171514">
                  <c:v>-27.434499999999957</c:v>
                </c:pt>
                <c:pt idx="171515">
                  <c:v>-27.432500000000005</c:v>
                </c:pt>
                <c:pt idx="171516">
                  <c:v>-27.430499999999995</c:v>
                </c:pt>
                <c:pt idx="171517">
                  <c:v>-27.428499999999985</c:v>
                </c:pt>
                <c:pt idx="171518">
                  <c:v>-27.426499999999976</c:v>
                </c:pt>
                <c:pt idx="171519">
                  <c:v>-27.424499999999966</c:v>
                </c:pt>
                <c:pt idx="171520">
                  <c:v>-27.422499999999957</c:v>
                </c:pt>
                <c:pt idx="171521">
                  <c:v>-27.420500000000004</c:v>
                </c:pt>
                <c:pt idx="171522">
                  <c:v>-27.418499999999995</c:v>
                </c:pt>
                <c:pt idx="171523">
                  <c:v>-27.416499999999985</c:v>
                </c:pt>
                <c:pt idx="171524">
                  <c:v>-27.414499999999975</c:v>
                </c:pt>
                <c:pt idx="171525">
                  <c:v>-27.412499999999966</c:v>
                </c:pt>
                <c:pt idx="171526">
                  <c:v>-27.410499999999956</c:v>
                </c:pt>
                <c:pt idx="171527">
                  <c:v>-27.408500000000004</c:v>
                </c:pt>
                <c:pt idx="171528">
                  <c:v>-27.406499999999994</c:v>
                </c:pt>
                <c:pt idx="171529">
                  <c:v>-27.404499999999985</c:v>
                </c:pt>
                <c:pt idx="171530">
                  <c:v>-27.402499999999975</c:v>
                </c:pt>
                <c:pt idx="171531">
                  <c:v>-27.400499999999965</c:v>
                </c:pt>
                <c:pt idx="171532">
                  <c:v>-27.398499999999956</c:v>
                </c:pt>
                <c:pt idx="171533">
                  <c:v>-27.396500000000003</c:v>
                </c:pt>
                <c:pt idx="171534">
                  <c:v>-27.394499999999994</c:v>
                </c:pt>
                <c:pt idx="171535">
                  <c:v>-27.392499999999984</c:v>
                </c:pt>
                <c:pt idx="171536">
                  <c:v>-27.390499999999975</c:v>
                </c:pt>
                <c:pt idx="171537">
                  <c:v>-27.388499999999965</c:v>
                </c:pt>
                <c:pt idx="171538">
                  <c:v>-27.386499999999955</c:v>
                </c:pt>
                <c:pt idx="171539">
                  <c:v>-27.384500000000003</c:v>
                </c:pt>
                <c:pt idx="171540">
                  <c:v>-27.382499999999993</c:v>
                </c:pt>
                <c:pt idx="171541">
                  <c:v>-27.380499999999984</c:v>
                </c:pt>
                <c:pt idx="171542">
                  <c:v>-27.378499999999974</c:v>
                </c:pt>
                <c:pt idx="171543">
                  <c:v>-27.376499999999965</c:v>
                </c:pt>
                <c:pt idx="171544">
                  <c:v>-27.374499999999955</c:v>
                </c:pt>
                <c:pt idx="171545">
                  <c:v>-27.372500000000002</c:v>
                </c:pt>
                <c:pt idx="171546">
                  <c:v>-27.370499999999993</c:v>
                </c:pt>
                <c:pt idx="171547">
                  <c:v>-27.368499999999983</c:v>
                </c:pt>
                <c:pt idx="171548">
                  <c:v>-27.366499999999974</c:v>
                </c:pt>
                <c:pt idx="171549">
                  <c:v>-27.364499999999964</c:v>
                </c:pt>
                <c:pt idx="171550">
                  <c:v>-27.362499999999955</c:v>
                </c:pt>
                <c:pt idx="171551">
                  <c:v>-27.360500000000002</c:v>
                </c:pt>
                <c:pt idx="171552">
                  <c:v>-27.358499999999992</c:v>
                </c:pt>
                <c:pt idx="171553">
                  <c:v>-27.356499999999983</c:v>
                </c:pt>
                <c:pt idx="171554">
                  <c:v>-27.354499999999973</c:v>
                </c:pt>
                <c:pt idx="171555">
                  <c:v>-27.352499999999964</c:v>
                </c:pt>
                <c:pt idx="171556">
                  <c:v>-27.350499999999954</c:v>
                </c:pt>
                <c:pt idx="171557">
                  <c:v>-27.348500000000001</c:v>
                </c:pt>
                <c:pt idx="171558">
                  <c:v>-27.346499999999992</c:v>
                </c:pt>
                <c:pt idx="171559">
                  <c:v>-27.344499999999982</c:v>
                </c:pt>
                <c:pt idx="171560">
                  <c:v>-27.342499999999973</c:v>
                </c:pt>
                <c:pt idx="171561">
                  <c:v>-27.340499999999963</c:v>
                </c:pt>
                <c:pt idx="171562">
                  <c:v>-27.338499999999954</c:v>
                </c:pt>
                <c:pt idx="171563">
                  <c:v>-27.336500000000001</c:v>
                </c:pt>
                <c:pt idx="171564">
                  <c:v>-27.334499999999991</c:v>
                </c:pt>
                <c:pt idx="171565">
                  <c:v>-27.332499999999982</c:v>
                </c:pt>
                <c:pt idx="171566">
                  <c:v>-27.330499999999972</c:v>
                </c:pt>
                <c:pt idx="171567">
                  <c:v>-27.328499999999963</c:v>
                </c:pt>
                <c:pt idx="171568">
                  <c:v>-27.326499999999953</c:v>
                </c:pt>
                <c:pt idx="171569">
                  <c:v>-27.3245</c:v>
                </c:pt>
                <c:pt idx="171570">
                  <c:v>-27.322499999999991</c:v>
                </c:pt>
                <c:pt idx="171571">
                  <c:v>-27.320499999999981</c:v>
                </c:pt>
                <c:pt idx="171572">
                  <c:v>-27.318499999999972</c:v>
                </c:pt>
                <c:pt idx="171573">
                  <c:v>-27.316499999999962</c:v>
                </c:pt>
                <c:pt idx="171574">
                  <c:v>-27.314499999999953</c:v>
                </c:pt>
                <c:pt idx="171575">
                  <c:v>-27.3125</c:v>
                </c:pt>
                <c:pt idx="171576">
                  <c:v>-27.31049999999999</c:v>
                </c:pt>
                <c:pt idx="171577">
                  <c:v>-27.308499999999981</c:v>
                </c:pt>
                <c:pt idx="171578">
                  <c:v>-27.306499999999971</c:v>
                </c:pt>
                <c:pt idx="171579">
                  <c:v>-27.304499999999962</c:v>
                </c:pt>
                <c:pt idx="171580">
                  <c:v>-27.302499999999952</c:v>
                </c:pt>
                <c:pt idx="171581">
                  <c:v>-27.3005</c:v>
                </c:pt>
                <c:pt idx="171582">
                  <c:v>-27.29849999999999</c:v>
                </c:pt>
                <c:pt idx="171583">
                  <c:v>-27.29649999999998</c:v>
                </c:pt>
                <c:pt idx="171584">
                  <c:v>-27.294499999999971</c:v>
                </c:pt>
                <c:pt idx="171585">
                  <c:v>-27.292499999999961</c:v>
                </c:pt>
                <c:pt idx="171586">
                  <c:v>-27.290499999999952</c:v>
                </c:pt>
                <c:pt idx="171587">
                  <c:v>-27.288499999999999</c:v>
                </c:pt>
                <c:pt idx="171588">
                  <c:v>-27.28649999999999</c:v>
                </c:pt>
                <c:pt idx="171589">
                  <c:v>-27.28449999999998</c:v>
                </c:pt>
                <c:pt idx="171590">
                  <c:v>-27.28249999999997</c:v>
                </c:pt>
                <c:pt idx="171591">
                  <c:v>-27.280499999999961</c:v>
                </c:pt>
                <c:pt idx="171592">
                  <c:v>-27.278499999999951</c:v>
                </c:pt>
                <c:pt idx="171593">
                  <c:v>-27.276499999999999</c:v>
                </c:pt>
                <c:pt idx="171594">
                  <c:v>-27.274499999999989</c:v>
                </c:pt>
                <c:pt idx="171595">
                  <c:v>-27.27249999999998</c:v>
                </c:pt>
                <c:pt idx="171596">
                  <c:v>-27.27049999999997</c:v>
                </c:pt>
                <c:pt idx="171597">
                  <c:v>-27.26849999999996</c:v>
                </c:pt>
                <c:pt idx="171598">
                  <c:v>-27.266499999999951</c:v>
                </c:pt>
                <c:pt idx="171599">
                  <c:v>-27.264499999999998</c:v>
                </c:pt>
                <c:pt idx="171600">
                  <c:v>-27.262499999999989</c:v>
                </c:pt>
                <c:pt idx="171601">
                  <c:v>-27.260499999999979</c:v>
                </c:pt>
                <c:pt idx="171602">
                  <c:v>-27.25849999999997</c:v>
                </c:pt>
                <c:pt idx="171603">
                  <c:v>-27.25649999999996</c:v>
                </c:pt>
                <c:pt idx="171604">
                  <c:v>-27.25449999999995</c:v>
                </c:pt>
                <c:pt idx="171605">
                  <c:v>-27.252499999999998</c:v>
                </c:pt>
                <c:pt idx="171606">
                  <c:v>-27.250499999999988</c:v>
                </c:pt>
                <c:pt idx="171607">
                  <c:v>-27.248499999999979</c:v>
                </c:pt>
                <c:pt idx="171608">
                  <c:v>-27.246499999999969</c:v>
                </c:pt>
                <c:pt idx="171609">
                  <c:v>-27.24449999999996</c:v>
                </c:pt>
                <c:pt idx="171610">
                  <c:v>-27.24249999999995</c:v>
                </c:pt>
                <c:pt idx="171611">
                  <c:v>-27.240499999999997</c:v>
                </c:pt>
                <c:pt idx="171612">
                  <c:v>-27.238499999999988</c:v>
                </c:pt>
                <c:pt idx="171613">
                  <c:v>-27.236499999999978</c:v>
                </c:pt>
                <c:pt idx="171614">
                  <c:v>-27.234499999999969</c:v>
                </c:pt>
                <c:pt idx="171615">
                  <c:v>-27.232499999999959</c:v>
                </c:pt>
                <c:pt idx="171616">
                  <c:v>-27.23049999999995</c:v>
                </c:pt>
                <c:pt idx="171617">
                  <c:v>-27.228499999999997</c:v>
                </c:pt>
                <c:pt idx="171618">
                  <c:v>-27.226499999999987</c:v>
                </c:pt>
                <c:pt idx="171619">
                  <c:v>-27.224499999999978</c:v>
                </c:pt>
                <c:pt idx="171620">
                  <c:v>-27.222499999999968</c:v>
                </c:pt>
                <c:pt idx="171621">
                  <c:v>-27.220499999999959</c:v>
                </c:pt>
                <c:pt idx="171622">
                  <c:v>-27.218499999999949</c:v>
                </c:pt>
                <c:pt idx="171623">
                  <c:v>-27.216499999999996</c:v>
                </c:pt>
                <c:pt idx="171624">
                  <c:v>-27.214499999999987</c:v>
                </c:pt>
                <c:pt idx="171625">
                  <c:v>-27.212499999999977</c:v>
                </c:pt>
                <c:pt idx="171626">
                  <c:v>-27.210499999999968</c:v>
                </c:pt>
                <c:pt idx="171627">
                  <c:v>-27.208499999999958</c:v>
                </c:pt>
                <c:pt idx="171628">
                  <c:v>-27.206500000000005</c:v>
                </c:pt>
                <c:pt idx="171629">
                  <c:v>-27.204499999999996</c:v>
                </c:pt>
                <c:pt idx="171630">
                  <c:v>-27.202499999999986</c:v>
                </c:pt>
                <c:pt idx="171631">
                  <c:v>-27.200499999999977</c:v>
                </c:pt>
                <c:pt idx="171632">
                  <c:v>-27.198499999999967</c:v>
                </c:pt>
                <c:pt idx="171633">
                  <c:v>-27.196499999999958</c:v>
                </c:pt>
                <c:pt idx="171634">
                  <c:v>-27.194500000000005</c:v>
                </c:pt>
                <c:pt idx="171635">
                  <c:v>-27.192499999999995</c:v>
                </c:pt>
                <c:pt idx="171636">
                  <c:v>-27.190499999999986</c:v>
                </c:pt>
                <c:pt idx="171637">
                  <c:v>-27.188499999999976</c:v>
                </c:pt>
                <c:pt idx="171638">
                  <c:v>-27.186499999999967</c:v>
                </c:pt>
                <c:pt idx="171639">
                  <c:v>-27.184499999999957</c:v>
                </c:pt>
                <c:pt idx="171640">
                  <c:v>-27.182500000000005</c:v>
                </c:pt>
                <c:pt idx="171641">
                  <c:v>-27.180499999999995</c:v>
                </c:pt>
                <c:pt idx="171642">
                  <c:v>-27.178499999999985</c:v>
                </c:pt>
                <c:pt idx="171643">
                  <c:v>-27.176499999999976</c:v>
                </c:pt>
                <c:pt idx="171644">
                  <c:v>-27.174499999999966</c:v>
                </c:pt>
                <c:pt idx="171645">
                  <c:v>-27.172499999999957</c:v>
                </c:pt>
                <c:pt idx="171646">
                  <c:v>-27.170500000000004</c:v>
                </c:pt>
                <c:pt idx="171647">
                  <c:v>-27.168499999999995</c:v>
                </c:pt>
                <c:pt idx="171648">
                  <c:v>-27.166499999999985</c:v>
                </c:pt>
                <c:pt idx="171649">
                  <c:v>-27.164499999999975</c:v>
                </c:pt>
                <c:pt idx="171650">
                  <c:v>-27.162499999999966</c:v>
                </c:pt>
                <c:pt idx="171651">
                  <c:v>-27.160499999999956</c:v>
                </c:pt>
                <c:pt idx="171652">
                  <c:v>-27.158500000000004</c:v>
                </c:pt>
                <c:pt idx="171653">
                  <c:v>-27.156499999999994</c:v>
                </c:pt>
                <c:pt idx="171654">
                  <c:v>-27.154499999999985</c:v>
                </c:pt>
                <c:pt idx="171655">
                  <c:v>-27.152499999999975</c:v>
                </c:pt>
                <c:pt idx="171656">
                  <c:v>-27.150499999999965</c:v>
                </c:pt>
                <c:pt idx="171657">
                  <c:v>-27.148499999999956</c:v>
                </c:pt>
                <c:pt idx="171658">
                  <c:v>-27.146500000000003</c:v>
                </c:pt>
                <c:pt idx="171659">
                  <c:v>-27.144499999999994</c:v>
                </c:pt>
                <c:pt idx="171660">
                  <c:v>-27.142499999999984</c:v>
                </c:pt>
                <c:pt idx="171661">
                  <c:v>-27.140499999999975</c:v>
                </c:pt>
                <c:pt idx="171662">
                  <c:v>-27.138499999999965</c:v>
                </c:pt>
                <c:pt idx="171663">
                  <c:v>-27.136499999999955</c:v>
                </c:pt>
                <c:pt idx="171664">
                  <c:v>-27.134500000000003</c:v>
                </c:pt>
                <c:pt idx="171665">
                  <c:v>-27.132499999999993</c:v>
                </c:pt>
                <c:pt idx="171666">
                  <c:v>-27.130499999999984</c:v>
                </c:pt>
                <c:pt idx="171667">
                  <c:v>-27.128499999999974</c:v>
                </c:pt>
                <c:pt idx="171668">
                  <c:v>-27.126499999999965</c:v>
                </c:pt>
                <c:pt idx="171669">
                  <c:v>-27.124499999999955</c:v>
                </c:pt>
                <c:pt idx="171670">
                  <c:v>-27.122500000000002</c:v>
                </c:pt>
                <c:pt idx="171671">
                  <c:v>-27.120499999999993</c:v>
                </c:pt>
                <c:pt idx="171672">
                  <c:v>-27.118499999999983</c:v>
                </c:pt>
                <c:pt idx="171673">
                  <c:v>-27.116499999999974</c:v>
                </c:pt>
                <c:pt idx="171674">
                  <c:v>-27.114499999999964</c:v>
                </c:pt>
                <c:pt idx="171675">
                  <c:v>-27.112499999999955</c:v>
                </c:pt>
                <c:pt idx="171676">
                  <c:v>-27.110500000000002</c:v>
                </c:pt>
                <c:pt idx="171677">
                  <c:v>-27.108499999999992</c:v>
                </c:pt>
                <c:pt idx="171678">
                  <c:v>-27.106499999999983</c:v>
                </c:pt>
                <c:pt idx="171679">
                  <c:v>-27.104499999999973</c:v>
                </c:pt>
                <c:pt idx="171680">
                  <c:v>-27.102499999999964</c:v>
                </c:pt>
                <c:pt idx="171681">
                  <c:v>-27.100499999999954</c:v>
                </c:pt>
                <c:pt idx="171682">
                  <c:v>-27.098500000000001</c:v>
                </c:pt>
                <c:pt idx="171683">
                  <c:v>-27.096499999999992</c:v>
                </c:pt>
                <c:pt idx="171684">
                  <c:v>-27.094499999999982</c:v>
                </c:pt>
                <c:pt idx="171685">
                  <c:v>-27.092499999999973</c:v>
                </c:pt>
                <c:pt idx="171686">
                  <c:v>-27.090499999999963</c:v>
                </c:pt>
                <c:pt idx="171687">
                  <c:v>-27.088499999999954</c:v>
                </c:pt>
                <c:pt idx="171688">
                  <c:v>-27.086500000000001</c:v>
                </c:pt>
                <c:pt idx="171689">
                  <c:v>-27.084499999999991</c:v>
                </c:pt>
                <c:pt idx="171690">
                  <c:v>-27.082499999999982</c:v>
                </c:pt>
                <c:pt idx="171691">
                  <c:v>-27.080499999999972</c:v>
                </c:pt>
                <c:pt idx="171692">
                  <c:v>-27.078499999999963</c:v>
                </c:pt>
                <c:pt idx="171693">
                  <c:v>-27.076499999999953</c:v>
                </c:pt>
                <c:pt idx="171694">
                  <c:v>-27.0745</c:v>
                </c:pt>
                <c:pt idx="171695">
                  <c:v>-27.072499999999991</c:v>
                </c:pt>
                <c:pt idx="171696">
                  <c:v>-27.070499999999981</c:v>
                </c:pt>
                <c:pt idx="171697">
                  <c:v>-27.068499999999972</c:v>
                </c:pt>
                <c:pt idx="171698">
                  <c:v>-27.066499999999962</c:v>
                </c:pt>
                <c:pt idx="171699">
                  <c:v>-27.064499999999953</c:v>
                </c:pt>
                <c:pt idx="171700">
                  <c:v>-27.0625</c:v>
                </c:pt>
                <c:pt idx="171701">
                  <c:v>-27.06049999999999</c:v>
                </c:pt>
                <c:pt idx="171702">
                  <c:v>-27.058499999999981</c:v>
                </c:pt>
                <c:pt idx="171703">
                  <c:v>-27.056499999999971</c:v>
                </c:pt>
                <c:pt idx="171704">
                  <c:v>-27.054499999999962</c:v>
                </c:pt>
                <c:pt idx="171705">
                  <c:v>-27.052499999999952</c:v>
                </c:pt>
                <c:pt idx="171706">
                  <c:v>-27.0505</c:v>
                </c:pt>
                <c:pt idx="171707">
                  <c:v>-27.04849999999999</c:v>
                </c:pt>
                <c:pt idx="171708">
                  <c:v>-27.04649999999998</c:v>
                </c:pt>
                <c:pt idx="171709">
                  <c:v>-27.044499999999971</c:v>
                </c:pt>
                <c:pt idx="171710">
                  <c:v>-27.042499999999961</c:v>
                </c:pt>
                <c:pt idx="171711">
                  <c:v>-27.040499999999952</c:v>
                </c:pt>
                <c:pt idx="171712">
                  <c:v>-27.038499999999999</c:v>
                </c:pt>
                <c:pt idx="171713">
                  <c:v>-27.03649999999999</c:v>
                </c:pt>
                <c:pt idx="171714">
                  <c:v>-27.03449999999998</c:v>
                </c:pt>
                <c:pt idx="171715">
                  <c:v>-27.03249999999997</c:v>
                </c:pt>
                <c:pt idx="171716">
                  <c:v>-27.030499999999961</c:v>
                </c:pt>
                <c:pt idx="171717">
                  <c:v>-27.028499999999951</c:v>
                </c:pt>
                <c:pt idx="171718">
                  <c:v>-27.026499999999999</c:v>
                </c:pt>
                <c:pt idx="171719">
                  <c:v>-27.024499999999989</c:v>
                </c:pt>
                <c:pt idx="171720">
                  <c:v>-27.02249999999998</c:v>
                </c:pt>
                <c:pt idx="171721">
                  <c:v>-27.02049999999997</c:v>
                </c:pt>
                <c:pt idx="171722">
                  <c:v>-27.01849999999996</c:v>
                </c:pt>
                <c:pt idx="171723">
                  <c:v>-27.016499999999951</c:v>
                </c:pt>
                <c:pt idx="171724">
                  <c:v>-27.014499999999998</c:v>
                </c:pt>
                <c:pt idx="171725">
                  <c:v>-27.012499999999989</c:v>
                </c:pt>
                <c:pt idx="171726">
                  <c:v>-27.010499999999979</c:v>
                </c:pt>
                <c:pt idx="171727">
                  <c:v>-27.00849999999997</c:v>
                </c:pt>
                <c:pt idx="171728">
                  <c:v>-27.00649999999996</c:v>
                </c:pt>
                <c:pt idx="171729">
                  <c:v>-27.00449999999995</c:v>
                </c:pt>
                <c:pt idx="171730">
                  <c:v>-27.002499999999998</c:v>
                </c:pt>
                <c:pt idx="171731">
                  <c:v>-27.000499999999988</c:v>
                </c:pt>
                <c:pt idx="171732">
                  <c:v>-26.998499999999979</c:v>
                </c:pt>
                <c:pt idx="171733">
                  <c:v>-26.996499999999969</c:v>
                </c:pt>
                <c:pt idx="171734">
                  <c:v>-26.99449999999996</c:v>
                </c:pt>
                <c:pt idx="171735">
                  <c:v>-26.99249999999995</c:v>
                </c:pt>
                <c:pt idx="171736">
                  <c:v>-26.990499999999997</c:v>
                </c:pt>
                <c:pt idx="171737">
                  <c:v>-26.988499999999988</c:v>
                </c:pt>
                <c:pt idx="171738">
                  <c:v>-26.986499999999978</c:v>
                </c:pt>
                <c:pt idx="171739">
                  <c:v>-26.984499999999969</c:v>
                </c:pt>
                <c:pt idx="171740">
                  <c:v>-26.982499999999959</c:v>
                </c:pt>
                <c:pt idx="171741">
                  <c:v>-26.98049999999995</c:v>
                </c:pt>
                <c:pt idx="171742">
                  <c:v>-26.978499999999997</c:v>
                </c:pt>
                <c:pt idx="171743">
                  <c:v>-26.976499999999987</c:v>
                </c:pt>
                <c:pt idx="171744">
                  <c:v>-26.974499999999978</c:v>
                </c:pt>
                <c:pt idx="171745">
                  <c:v>-26.972499999999968</c:v>
                </c:pt>
                <c:pt idx="171746">
                  <c:v>-26.970499999999959</c:v>
                </c:pt>
                <c:pt idx="171747">
                  <c:v>-26.968499999999949</c:v>
                </c:pt>
                <c:pt idx="171748">
                  <c:v>-26.966499999999996</c:v>
                </c:pt>
                <c:pt idx="171749">
                  <c:v>-26.964499999999987</c:v>
                </c:pt>
                <c:pt idx="171750">
                  <c:v>-26.962499999999977</c:v>
                </c:pt>
                <c:pt idx="171751">
                  <c:v>-26.960499999999968</c:v>
                </c:pt>
                <c:pt idx="171752">
                  <c:v>-26.958499999999958</c:v>
                </c:pt>
                <c:pt idx="171753">
                  <c:v>-26.956500000000005</c:v>
                </c:pt>
                <c:pt idx="171754">
                  <c:v>-26.954499999999996</c:v>
                </c:pt>
                <c:pt idx="171755">
                  <c:v>-26.952499999999986</c:v>
                </c:pt>
                <c:pt idx="171756">
                  <c:v>-26.950499999999977</c:v>
                </c:pt>
                <c:pt idx="171757">
                  <c:v>-26.948499999999967</c:v>
                </c:pt>
                <c:pt idx="171758">
                  <c:v>-26.946499999999958</c:v>
                </c:pt>
                <c:pt idx="171759">
                  <c:v>-26.944500000000005</c:v>
                </c:pt>
                <c:pt idx="171760">
                  <c:v>-26.942499999999995</c:v>
                </c:pt>
                <c:pt idx="171761">
                  <c:v>-26.940499999999986</c:v>
                </c:pt>
                <c:pt idx="171762">
                  <c:v>-26.938499999999976</c:v>
                </c:pt>
                <c:pt idx="171763">
                  <c:v>-26.936499999999967</c:v>
                </c:pt>
                <c:pt idx="171764">
                  <c:v>-26.934499999999957</c:v>
                </c:pt>
                <c:pt idx="171765">
                  <c:v>-26.932500000000005</c:v>
                </c:pt>
                <c:pt idx="171766">
                  <c:v>-26.930499999999995</c:v>
                </c:pt>
                <c:pt idx="171767">
                  <c:v>-26.928499999999985</c:v>
                </c:pt>
                <c:pt idx="171768">
                  <c:v>-26.926499999999976</c:v>
                </c:pt>
                <c:pt idx="171769">
                  <c:v>-26.924499999999966</c:v>
                </c:pt>
                <c:pt idx="171770">
                  <c:v>-26.922499999999957</c:v>
                </c:pt>
                <c:pt idx="171771">
                  <c:v>-26.920500000000004</c:v>
                </c:pt>
                <c:pt idx="171772">
                  <c:v>-26.918499999999995</c:v>
                </c:pt>
                <c:pt idx="171773">
                  <c:v>-26.916499999999985</c:v>
                </c:pt>
                <c:pt idx="171774">
                  <c:v>-26.914499999999975</c:v>
                </c:pt>
                <c:pt idx="171775">
                  <c:v>-26.912499999999966</c:v>
                </c:pt>
                <c:pt idx="171776">
                  <c:v>-26.910499999999956</c:v>
                </c:pt>
                <c:pt idx="171777">
                  <c:v>-26.908500000000004</c:v>
                </c:pt>
                <c:pt idx="171778">
                  <c:v>-26.906499999999994</c:v>
                </c:pt>
                <c:pt idx="171779">
                  <c:v>-26.904499999999985</c:v>
                </c:pt>
                <c:pt idx="171780">
                  <c:v>-26.902499999999975</c:v>
                </c:pt>
                <c:pt idx="171781">
                  <c:v>-26.900499999999965</c:v>
                </c:pt>
                <c:pt idx="171782">
                  <c:v>-26.898499999999956</c:v>
                </c:pt>
                <c:pt idx="171783">
                  <c:v>-26.896500000000003</c:v>
                </c:pt>
                <c:pt idx="171784">
                  <c:v>-26.894499999999994</c:v>
                </c:pt>
                <c:pt idx="171785">
                  <c:v>-26.892499999999984</c:v>
                </c:pt>
                <c:pt idx="171786">
                  <c:v>-26.890499999999975</c:v>
                </c:pt>
                <c:pt idx="171787">
                  <c:v>-26.888499999999965</c:v>
                </c:pt>
                <c:pt idx="171788">
                  <c:v>-26.886499999999955</c:v>
                </c:pt>
                <c:pt idx="171789">
                  <c:v>-26.884500000000003</c:v>
                </c:pt>
                <c:pt idx="171790">
                  <c:v>-26.882499999999993</c:v>
                </c:pt>
                <c:pt idx="171791">
                  <c:v>-26.880499999999984</c:v>
                </c:pt>
                <c:pt idx="171792">
                  <c:v>-26.878499999999974</c:v>
                </c:pt>
                <c:pt idx="171793">
                  <c:v>-26.876499999999965</c:v>
                </c:pt>
                <c:pt idx="171794">
                  <c:v>-26.874499999999955</c:v>
                </c:pt>
                <c:pt idx="171795">
                  <c:v>-26.872500000000002</c:v>
                </c:pt>
                <c:pt idx="171796">
                  <c:v>-26.870499999999993</c:v>
                </c:pt>
                <c:pt idx="171797">
                  <c:v>-26.868499999999983</c:v>
                </c:pt>
                <c:pt idx="171798">
                  <c:v>-26.866499999999974</c:v>
                </c:pt>
                <c:pt idx="171799">
                  <c:v>-26.864499999999964</c:v>
                </c:pt>
                <c:pt idx="171800">
                  <c:v>-26.862499999999955</c:v>
                </c:pt>
                <c:pt idx="171801">
                  <c:v>-26.860500000000002</c:v>
                </c:pt>
                <c:pt idx="171802">
                  <c:v>-26.858499999999992</c:v>
                </c:pt>
                <c:pt idx="171803">
                  <c:v>-26.856499999999983</c:v>
                </c:pt>
                <c:pt idx="171804">
                  <c:v>-26.854499999999973</c:v>
                </c:pt>
                <c:pt idx="171805">
                  <c:v>-26.852499999999964</c:v>
                </c:pt>
                <c:pt idx="171806">
                  <c:v>-26.850499999999954</c:v>
                </c:pt>
                <c:pt idx="171807">
                  <c:v>-26.848500000000001</c:v>
                </c:pt>
                <c:pt idx="171808">
                  <c:v>-26.846499999999992</c:v>
                </c:pt>
                <c:pt idx="171809">
                  <c:v>-26.844499999999982</c:v>
                </c:pt>
                <c:pt idx="171810">
                  <c:v>-26.842499999999973</c:v>
                </c:pt>
                <c:pt idx="171811">
                  <c:v>-26.840499999999963</c:v>
                </c:pt>
                <c:pt idx="171812">
                  <c:v>-26.838499999999954</c:v>
                </c:pt>
                <c:pt idx="171813">
                  <c:v>-26.836500000000001</c:v>
                </c:pt>
                <c:pt idx="171814">
                  <c:v>-26.834499999999991</c:v>
                </c:pt>
                <c:pt idx="171815">
                  <c:v>-26.832499999999982</c:v>
                </c:pt>
                <c:pt idx="171816">
                  <c:v>-26.830499999999972</c:v>
                </c:pt>
                <c:pt idx="171817">
                  <c:v>-26.828499999999963</c:v>
                </c:pt>
                <c:pt idx="171818">
                  <c:v>-26.826499999999953</c:v>
                </c:pt>
                <c:pt idx="171819">
                  <c:v>-26.8245</c:v>
                </c:pt>
                <c:pt idx="171820">
                  <c:v>-26.822499999999991</c:v>
                </c:pt>
                <c:pt idx="171821">
                  <c:v>-26.820499999999981</c:v>
                </c:pt>
                <c:pt idx="171822">
                  <c:v>-26.818499999999972</c:v>
                </c:pt>
                <c:pt idx="171823">
                  <c:v>-26.816499999999962</c:v>
                </c:pt>
                <c:pt idx="171824">
                  <c:v>-26.814499999999953</c:v>
                </c:pt>
                <c:pt idx="171825">
                  <c:v>-26.8125</c:v>
                </c:pt>
                <c:pt idx="171826">
                  <c:v>-26.81049999999999</c:v>
                </c:pt>
                <c:pt idx="171827">
                  <c:v>-26.808499999999981</c:v>
                </c:pt>
                <c:pt idx="171828">
                  <c:v>-26.806499999999971</c:v>
                </c:pt>
                <c:pt idx="171829">
                  <c:v>-26.804499999999962</c:v>
                </c:pt>
                <c:pt idx="171830">
                  <c:v>-26.802499999999952</c:v>
                </c:pt>
                <c:pt idx="171831">
                  <c:v>-26.8005</c:v>
                </c:pt>
                <c:pt idx="171832">
                  <c:v>-26.79849999999999</c:v>
                </c:pt>
                <c:pt idx="171833">
                  <c:v>-26.79649999999998</c:v>
                </c:pt>
                <c:pt idx="171834">
                  <c:v>-26.794499999999971</c:v>
                </c:pt>
                <c:pt idx="171835">
                  <c:v>-26.792499999999961</c:v>
                </c:pt>
                <c:pt idx="171836">
                  <c:v>-26.790499999999952</c:v>
                </c:pt>
                <c:pt idx="171837">
                  <c:v>-26.788499999999999</c:v>
                </c:pt>
                <c:pt idx="171838">
                  <c:v>-26.78649999999999</c:v>
                </c:pt>
                <c:pt idx="171839">
                  <c:v>-26.78449999999998</c:v>
                </c:pt>
                <c:pt idx="171840">
                  <c:v>-26.78249999999997</c:v>
                </c:pt>
                <c:pt idx="171841">
                  <c:v>-26.780499999999961</c:v>
                </c:pt>
                <c:pt idx="171842">
                  <c:v>-26.778499999999951</c:v>
                </c:pt>
                <c:pt idx="171843">
                  <c:v>-26.776499999999999</c:v>
                </c:pt>
                <c:pt idx="171844">
                  <c:v>-26.774499999999989</c:v>
                </c:pt>
                <c:pt idx="171845">
                  <c:v>-26.77249999999998</c:v>
                </c:pt>
                <c:pt idx="171846">
                  <c:v>-26.77049999999997</c:v>
                </c:pt>
                <c:pt idx="171847">
                  <c:v>-26.76849999999996</c:v>
                </c:pt>
                <c:pt idx="171848">
                  <c:v>-26.766499999999951</c:v>
                </c:pt>
                <c:pt idx="171849">
                  <c:v>-26.764499999999998</c:v>
                </c:pt>
                <c:pt idx="171850">
                  <c:v>-26.762499999999989</c:v>
                </c:pt>
                <c:pt idx="171851">
                  <c:v>-26.760499999999979</c:v>
                </c:pt>
                <c:pt idx="171852">
                  <c:v>-26.75849999999997</c:v>
                </c:pt>
                <c:pt idx="171853">
                  <c:v>-26.75649999999996</c:v>
                </c:pt>
                <c:pt idx="171854">
                  <c:v>-26.75449999999995</c:v>
                </c:pt>
                <c:pt idx="171855">
                  <c:v>-26.752499999999998</c:v>
                </c:pt>
                <c:pt idx="171856">
                  <c:v>-26.750499999999988</c:v>
                </c:pt>
                <c:pt idx="171857">
                  <c:v>-26.748499999999979</c:v>
                </c:pt>
                <c:pt idx="171858">
                  <c:v>-26.746499999999969</c:v>
                </c:pt>
                <c:pt idx="171859">
                  <c:v>-26.74449999999996</c:v>
                </c:pt>
                <c:pt idx="171860">
                  <c:v>-26.74249999999995</c:v>
                </c:pt>
                <c:pt idx="171861">
                  <c:v>-26.740499999999997</c:v>
                </c:pt>
                <c:pt idx="171862">
                  <c:v>-26.738499999999988</c:v>
                </c:pt>
                <c:pt idx="171863">
                  <c:v>-26.736499999999978</c:v>
                </c:pt>
                <c:pt idx="171864">
                  <c:v>-26.734499999999969</c:v>
                </c:pt>
                <c:pt idx="171865">
                  <c:v>-26.732499999999959</c:v>
                </c:pt>
                <c:pt idx="171866">
                  <c:v>-26.73049999999995</c:v>
                </c:pt>
                <c:pt idx="171867">
                  <c:v>-26.728499999999997</c:v>
                </c:pt>
                <c:pt idx="171868">
                  <c:v>-26.726499999999987</c:v>
                </c:pt>
                <c:pt idx="171869">
                  <c:v>-26.724499999999978</c:v>
                </c:pt>
                <c:pt idx="171870">
                  <c:v>-26.722499999999968</c:v>
                </c:pt>
                <c:pt idx="171871">
                  <c:v>-26.720499999999959</c:v>
                </c:pt>
                <c:pt idx="171872">
                  <c:v>-26.718499999999949</c:v>
                </c:pt>
                <c:pt idx="171873">
                  <c:v>-26.716499999999996</c:v>
                </c:pt>
                <c:pt idx="171874">
                  <c:v>-26.714499999999987</c:v>
                </c:pt>
                <c:pt idx="171875">
                  <c:v>-26.712499999999977</c:v>
                </c:pt>
                <c:pt idx="171876">
                  <c:v>-26.710499999999968</c:v>
                </c:pt>
                <c:pt idx="171877">
                  <c:v>-26.708499999999958</c:v>
                </c:pt>
                <c:pt idx="171878">
                  <c:v>-26.706500000000005</c:v>
                </c:pt>
                <c:pt idx="171879">
                  <c:v>-26.704499999999996</c:v>
                </c:pt>
                <c:pt idx="171880">
                  <c:v>-26.702499999999986</c:v>
                </c:pt>
                <c:pt idx="171881">
                  <c:v>-26.700499999999977</c:v>
                </c:pt>
                <c:pt idx="171882">
                  <c:v>-26.698499999999967</c:v>
                </c:pt>
                <c:pt idx="171883">
                  <c:v>-26.696499999999958</c:v>
                </c:pt>
                <c:pt idx="171884">
                  <c:v>-26.694500000000005</c:v>
                </c:pt>
                <c:pt idx="171885">
                  <c:v>-26.692499999999995</c:v>
                </c:pt>
                <c:pt idx="171886">
                  <c:v>-26.690499999999986</c:v>
                </c:pt>
                <c:pt idx="171887">
                  <c:v>-26.688499999999976</c:v>
                </c:pt>
                <c:pt idx="171888">
                  <c:v>-26.686499999999967</c:v>
                </c:pt>
                <c:pt idx="171889">
                  <c:v>-26.684499999999957</c:v>
                </c:pt>
                <c:pt idx="171890">
                  <c:v>-26.682500000000005</c:v>
                </c:pt>
                <c:pt idx="171891">
                  <c:v>-26.680499999999995</c:v>
                </c:pt>
                <c:pt idx="171892">
                  <c:v>-26.678499999999985</c:v>
                </c:pt>
                <c:pt idx="171893">
                  <c:v>-26.676499999999976</c:v>
                </c:pt>
                <c:pt idx="171894">
                  <c:v>-26.674499999999966</c:v>
                </c:pt>
                <c:pt idx="171895">
                  <c:v>-26.672499999999957</c:v>
                </c:pt>
                <c:pt idx="171896">
                  <c:v>-26.670500000000004</c:v>
                </c:pt>
                <c:pt idx="171897">
                  <c:v>-26.668499999999995</c:v>
                </c:pt>
                <c:pt idx="171898">
                  <c:v>-26.666499999999985</c:v>
                </c:pt>
                <c:pt idx="171899">
                  <c:v>-26.664499999999975</c:v>
                </c:pt>
                <c:pt idx="171900">
                  <c:v>-26.662499999999966</c:v>
                </c:pt>
                <c:pt idx="171901">
                  <c:v>-26.660499999999956</c:v>
                </c:pt>
                <c:pt idx="171902">
                  <c:v>-26.658500000000004</c:v>
                </c:pt>
                <c:pt idx="171903">
                  <c:v>-26.656499999999994</c:v>
                </c:pt>
                <c:pt idx="171904">
                  <c:v>-26.654499999999985</c:v>
                </c:pt>
                <c:pt idx="171905">
                  <c:v>-26.652499999999975</c:v>
                </c:pt>
                <c:pt idx="171906">
                  <c:v>-26.650499999999965</c:v>
                </c:pt>
                <c:pt idx="171907">
                  <c:v>-26.648499999999956</c:v>
                </c:pt>
                <c:pt idx="171908">
                  <c:v>-26.646500000000003</c:v>
                </c:pt>
                <c:pt idx="171909">
                  <c:v>-26.644499999999994</c:v>
                </c:pt>
                <c:pt idx="171910">
                  <c:v>-26.642499999999984</c:v>
                </c:pt>
                <c:pt idx="171911">
                  <c:v>-26.640499999999975</c:v>
                </c:pt>
                <c:pt idx="171912">
                  <c:v>-26.638499999999965</c:v>
                </c:pt>
                <c:pt idx="171913">
                  <c:v>-26.636499999999955</c:v>
                </c:pt>
                <c:pt idx="171914">
                  <c:v>-26.634500000000003</c:v>
                </c:pt>
                <c:pt idx="171915">
                  <c:v>-26.632499999999993</c:v>
                </c:pt>
                <c:pt idx="171916">
                  <c:v>-26.630499999999984</c:v>
                </c:pt>
                <c:pt idx="171917">
                  <c:v>-26.628499999999974</c:v>
                </c:pt>
                <c:pt idx="171918">
                  <c:v>-26.626499999999965</c:v>
                </c:pt>
                <c:pt idx="171919">
                  <c:v>-26.624499999999955</c:v>
                </c:pt>
                <c:pt idx="171920">
                  <c:v>-26.622500000000002</c:v>
                </c:pt>
                <c:pt idx="171921">
                  <c:v>-26.620499999999993</c:v>
                </c:pt>
                <c:pt idx="171922">
                  <c:v>-26.618499999999983</c:v>
                </c:pt>
                <c:pt idx="171923">
                  <c:v>-26.616499999999974</c:v>
                </c:pt>
                <c:pt idx="171924">
                  <c:v>-26.614499999999964</c:v>
                </c:pt>
                <c:pt idx="171925">
                  <c:v>-26.612499999999955</c:v>
                </c:pt>
                <c:pt idx="171926">
                  <c:v>-26.610500000000002</c:v>
                </c:pt>
                <c:pt idx="171927">
                  <c:v>-26.608499999999992</c:v>
                </c:pt>
                <c:pt idx="171928">
                  <c:v>-26.606499999999983</c:v>
                </c:pt>
                <c:pt idx="171929">
                  <c:v>-26.604499999999973</c:v>
                </c:pt>
                <c:pt idx="171930">
                  <c:v>-26.602499999999964</c:v>
                </c:pt>
                <c:pt idx="171931">
                  <c:v>-26.600499999999954</c:v>
                </c:pt>
                <c:pt idx="171932">
                  <c:v>-26.598500000000001</c:v>
                </c:pt>
                <c:pt idx="171933">
                  <c:v>-26.596499999999992</c:v>
                </c:pt>
                <c:pt idx="171934">
                  <c:v>-26.594499999999982</c:v>
                </c:pt>
                <c:pt idx="171935">
                  <c:v>-26.592499999999973</c:v>
                </c:pt>
                <c:pt idx="171936">
                  <c:v>-26.590499999999963</c:v>
                </c:pt>
                <c:pt idx="171937">
                  <c:v>-26.588499999999954</c:v>
                </c:pt>
                <c:pt idx="171938">
                  <c:v>-26.586500000000001</c:v>
                </c:pt>
                <c:pt idx="171939">
                  <c:v>-26.584499999999991</c:v>
                </c:pt>
                <c:pt idx="171940">
                  <c:v>-26.582499999999982</c:v>
                </c:pt>
                <c:pt idx="171941">
                  <c:v>-26.580499999999972</c:v>
                </c:pt>
                <c:pt idx="171942">
                  <c:v>-26.578499999999963</c:v>
                </c:pt>
                <c:pt idx="171943">
                  <c:v>-26.576499999999953</c:v>
                </c:pt>
                <c:pt idx="171944">
                  <c:v>-26.5745</c:v>
                </c:pt>
                <c:pt idx="171945">
                  <c:v>-26.572499999999991</c:v>
                </c:pt>
                <c:pt idx="171946">
                  <c:v>-26.570499999999981</c:v>
                </c:pt>
                <c:pt idx="171947">
                  <c:v>-26.568499999999972</c:v>
                </c:pt>
                <c:pt idx="171948">
                  <c:v>-26.566499999999962</c:v>
                </c:pt>
                <c:pt idx="171949">
                  <c:v>-26.564499999999953</c:v>
                </c:pt>
                <c:pt idx="171950">
                  <c:v>-26.5625</c:v>
                </c:pt>
                <c:pt idx="171951">
                  <c:v>-26.56049999999999</c:v>
                </c:pt>
                <c:pt idx="171952">
                  <c:v>-26.558499999999981</c:v>
                </c:pt>
                <c:pt idx="171953">
                  <c:v>-26.556499999999971</c:v>
                </c:pt>
                <c:pt idx="171954">
                  <c:v>-26.554499999999962</c:v>
                </c:pt>
                <c:pt idx="171955">
                  <c:v>-26.552499999999952</c:v>
                </c:pt>
                <c:pt idx="171956">
                  <c:v>-26.5505</c:v>
                </c:pt>
                <c:pt idx="171957">
                  <c:v>-26.54849999999999</c:v>
                </c:pt>
                <c:pt idx="171958">
                  <c:v>-26.54649999999998</c:v>
                </c:pt>
                <c:pt idx="171959">
                  <c:v>-26.544499999999971</c:v>
                </c:pt>
                <c:pt idx="171960">
                  <c:v>-26.542499999999961</c:v>
                </c:pt>
                <c:pt idx="171961">
                  <c:v>-26.540499999999952</c:v>
                </c:pt>
                <c:pt idx="171962">
                  <c:v>-26.538499999999999</c:v>
                </c:pt>
                <c:pt idx="171963">
                  <c:v>-26.53649999999999</c:v>
                </c:pt>
                <c:pt idx="171964">
                  <c:v>-26.53449999999998</c:v>
                </c:pt>
                <c:pt idx="171965">
                  <c:v>-26.53249999999997</c:v>
                </c:pt>
                <c:pt idx="171966">
                  <c:v>-26.530499999999961</c:v>
                </c:pt>
                <c:pt idx="171967">
                  <c:v>-26.528499999999951</c:v>
                </c:pt>
                <c:pt idx="171968">
                  <c:v>-26.526499999999999</c:v>
                </c:pt>
                <c:pt idx="171969">
                  <c:v>-26.524499999999989</c:v>
                </c:pt>
                <c:pt idx="171970">
                  <c:v>-26.52249999999998</c:v>
                </c:pt>
                <c:pt idx="171971">
                  <c:v>-26.52049999999997</c:v>
                </c:pt>
                <c:pt idx="171972">
                  <c:v>-26.51849999999996</c:v>
                </c:pt>
                <c:pt idx="171973">
                  <c:v>-26.516499999999951</c:v>
                </c:pt>
                <c:pt idx="171974">
                  <c:v>-26.514499999999998</c:v>
                </c:pt>
                <c:pt idx="171975">
                  <c:v>-26.512499999999989</c:v>
                </c:pt>
                <c:pt idx="171976">
                  <c:v>-26.510499999999979</c:v>
                </c:pt>
                <c:pt idx="171977">
                  <c:v>-26.50849999999997</c:v>
                </c:pt>
                <c:pt idx="171978">
                  <c:v>-26.50649999999996</c:v>
                </c:pt>
                <c:pt idx="171979">
                  <c:v>-26.50449999999995</c:v>
                </c:pt>
                <c:pt idx="171980">
                  <c:v>-26.502499999999998</c:v>
                </c:pt>
                <c:pt idx="171981">
                  <c:v>-26.500499999999988</c:v>
                </c:pt>
                <c:pt idx="171982">
                  <c:v>-26.498499999999979</c:v>
                </c:pt>
                <c:pt idx="171983">
                  <c:v>-26.496499999999969</c:v>
                </c:pt>
                <c:pt idx="171984">
                  <c:v>-26.49449999999996</c:v>
                </c:pt>
                <c:pt idx="171985">
                  <c:v>-26.49249999999995</c:v>
                </c:pt>
                <c:pt idx="171986">
                  <c:v>-26.490499999999997</c:v>
                </c:pt>
                <c:pt idx="171987">
                  <c:v>-26.488499999999988</c:v>
                </c:pt>
                <c:pt idx="171988">
                  <c:v>-26.486499999999978</c:v>
                </c:pt>
                <c:pt idx="171989">
                  <c:v>-26.484499999999969</c:v>
                </c:pt>
                <c:pt idx="171990">
                  <c:v>-26.482499999999959</c:v>
                </c:pt>
                <c:pt idx="171991">
                  <c:v>-26.48049999999995</c:v>
                </c:pt>
                <c:pt idx="171992">
                  <c:v>-26.478499999999997</c:v>
                </c:pt>
                <c:pt idx="171993">
                  <c:v>-26.476499999999987</c:v>
                </c:pt>
                <c:pt idx="171994">
                  <c:v>-26.474499999999978</c:v>
                </c:pt>
                <c:pt idx="171995">
                  <c:v>-26.472499999999968</c:v>
                </c:pt>
                <c:pt idx="171996">
                  <c:v>-26.470499999999959</c:v>
                </c:pt>
                <c:pt idx="171997">
                  <c:v>-26.468499999999949</c:v>
                </c:pt>
                <c:pt idx="171998">
                  <c:v>-26.466499999999996</c:v>
                </c:pt>
                <c:pt idx="171999">
                  <c:v>-26.464499999999987</c:v>
                </c:pt>
                <c:pt idx="172000">
                  <c:v>-26.462499999999977</c:v>
                </c:pt>
                <c:pt idx="172001">
                  <c:v>-26.460499999999968</c:v>
                </c:pt>
                <c:pt idx="172002">
                  <c:v>-26.458499999999958</c:v>
                </c:pt>
                <c:pt idx="172003">
                  <c:v>-26.456500000000005</c:v>
                </c:pt>
                <c:pt idx="172004">
                  <c:v>-26.454499999999996</c:v>
                </c:pt>
                <c:pt idx="172005">
                  <c:v>-26.452499999999986</c:v>
                </c:pt>
                <c:pt idx="172006">
                  <c:v>-26.450499999999977</c:v>
                </c:pt>
                <c:pt idx="172007">
                  <c:v>-26.448499999999967</c:v>
                </c:pt>
                <c:pt idx="172008">
                  <c:v>-26.446499999999958</c:v>
                </c:pt>
                <c:pt idx="172009">
                  <c:v>-26.444500000000005</c:v>
                </c:pt>
                <c:pt idx="172010">
                  <c:v>-26.442499999999995</c:v>
                </c:pt>
                <c:pt idx="172011">
                  <c:v>-26.440499999999986</c:v>
                </c:pt>
                <c:pt idx="172012">
                  <c:v>-26.438499999999976</c:v>
                </c:pt>
                <c:pt idx="172013">
                  <c:v>-26.436499999999967</c:v>
                </c:pt>
                <c:pt idx="172014">
                  <c:v>-26.434499999999957</c:v>
                </c:pt>
                <c:pt idx="172015">
                  <c:v>-26.432500000000005</c:v>
                </c:pt>
                <c:pt idx="172016">
                  <c:v>-26.430499999999995</c:v>
                </c:pt>
                <c:pt idx="172017">
                  <c:v>-26.428499999999985</c:v>
                </c:pt>
                <c:pt idx="172018">
                  <c:v>-26.426499999999976</c:v>
                </c:pt>
                <c:pt idx="172019">
                  <c:v>-26.424499999999966</c:v>
                </c:pt>
                <c:pt idx="172020">
                  <c:v>-26.422499999999957</c:v>
                </c:pt>
                <c:pt idx="172021">
                  <c:v>-26.420500000000004</c:v>
                </c:pt>
                <c:pt idx="172022">
                  <c:v>-26.418499999999995</c:v>
                </c:pt>
                <c:pt idx="172023">
                  <c:v>-26.416499999999985</c:v>
                </c:pt>
                <c:pt idx="172024">
                  <c:v>-26.414499999999975</c:v>
                </c:pt>
                <c:pt idx="172025">
                  <c:v>-26.412499999999966</c:v>
                </c:pt>
                <c:pt idx="172026">
                  <c:v>-26.410499999999956</c:v>
                </c:pt>
                <c:pt idx="172027">
                  <c:v>-26.408500000000004</c:v>
                </c:pt>
                <c:pt idx="172028">
                  <c:v>-26.406499999999994</c:v>
                </c:pt>
                <c:pt idx="172029">
                  <c:v>-26.404499999999985</c:v>
                </c:pt>
                <c:pt idx="172030">
                  <c:v>-26.402499999999975</c:v>
                </c:pt>
                <c:pt idx="172031">
                  <c:v>-26.400499999999965</c:v>
                </c:pt>
                <c:pt idx="172032">
                  <c:v>-26.398499999999956</c:v>
                </c:pt>
                <c:pt idx="172033">
                  <c:v>-26.396500000000003</c:v>
                </c:pt>
                <c:pt idx="172034">
                  <c:v>-26.394499999999994</c:v>
                </c:pt>
                <c:pt idx="172035">
                  <c:v>-26.392499999999984</c:v>
                </c:pt>
                <c:pt idx="172036">
                  <c:v>-26.390499999999975</c:v>
                </c:pt>
                <c:pt idx="172037">
                  <c:v>-26.388499999999965</c:v>
                </c:pt>
                <c:pt idx="172038">
                  <c:v>-26.386499999999955</c:v>
                </c:pt>
                <c:pt idx="172039">
                  <c:v>-26.384500000000003</c:v>
                </c:pt>
                <c:pt idx="172040">
                  <c:v>-26.382499999999993</c:v>
                </c:pt>
                <c:pt idx="172041">
                  <c:v>-26.380499999999984</c:v>
                </c:pt>
                <c:pt idx="172042">
                  <c:v>-26.378499999999974</c:v>
                </c:pt>
                <c:pt idx="172043">
                  <c:v>-26.376499999999965</c:v>
                </c:pt>
                <c:pt idx="172044">
                  <c:v>-26.374499999999955</c:v>
                </c:pt>
                <c:pt idx="172045">
                  <c:v>-26.372500000000002</c:v>
                </c:pt>
                <c:pt idx="172046">
                  <c:v>-26.370499999999993</c:v>
                </c:pt>
                <c:pt idx="172047">
                  <c:v>-26.368499999999983</c:v>
                </c:pt>
                <c:pt idx="172048">
                  <c:v>-26.366499999999974</c:v>
                </c:pt>
                <c:pt idx="172049">
                  <c:v>-26.364499999999964</c:v>
                </c:pt>
                <c:pt idx="172050">
                  <c:v>-26.362499999999955</c:v>
                </c:pt>
                <c:pt idx="172051">
                  <c:v>-26.360500000000002</c:v>
                </c:pt>
                <c:pt idx="172052">
                  <c:v>-26.358499999999992</c:v>
                </c:pt>
                <c:pt idx="172053">
                  <c:v>-26.356499999999983</c:v>
                </c:pt>
                <c:pt idx="172054">
                  <c:v>-26.354499999999973</c:v>
                </c:pt>
                <c:pt idx="172055">
                  <c:v>-26.352499999999964</c:v>
                </c:pt>
                <c:pt idx="172056">
                  <c:v>-26.350499999999954</c:v>
                </c:pt>
                <c:pt idx="172057">
                  <c:v>-26.348500000000001</c:v>
                </c:pt>
                <c:pt idx="172058">
                  <c:v>-26.346499999999992</c:v>
                </c:pt>
                <c:pt idx="172059">
                  <c:v>-26.344499999999982</c:v>
                </c:pt>
                <c:pt idx="172060">
                  <c:v>-26.342499999999973</c:v>
                </c:pt>
                <c:pt idx="172061">
                  <c:v>-26.340499999999963</c:v>
                </c:pt>
                <c:pt idx="172062">
                  <c:v>-26.338499999999954</c:v>
                </c:pt>
                <c:pt idx="172063">
                  <c:v>-26.336500000000001</c:v>
                </c:pt>
                <c:pt idx="172064">
                  <c:v>-26.334499999999991</c:v>
                </c:pt>
                <c:pt idx="172065">
                  <c:v>-26.332499999999982</c:v>
                </c:pt>
                <c:pt idx="172066">
                  <c:v>-26.330499999999972</c:v>
                </c:pt>
                <c:pt idx="172067">
                  <c:v>-26.328499999999963</c:v>
                </c:pt>
                <c:pt idx="172068">
                  <c:v>-26.326499999999953</c:v>
                </c:pt>
                <c:pt idx="172069">
                  <c:v>-26.3245</c:v>
                </c:pt>
                <c:pt idx="172070">
                  <c:v>-26.322499999999991</c:v>
                </c:pt>
                <c:pt idx="172071">
                  <c:v>-26.320499999999981</c:v>
                </c:pt>
                <c:pt idx="172072">
                  <c:v>-26.318499999999972</c:v>
                </c:pt>
                <c:pt idx="172073">
                  <c:v>-26.316499999999962</c:v>
                </c:pt>
                <c:pt idx="172074">
                  <c:v>-26.314499999999953</c:v>
                </c:pt>
                <c:pt idx="172075">
                  <c:v>-26.3125</c:v>
                </c:pt>
                <c:pt idx="172076">
                  <c:v>-26.31049999999999</c:v>
                </c:pt>
                <c:pt idx="172077">
                  <c:v>-26.308499999999981</c:v>
                </c:pt>
                <c:pt idx="172078">
                  <c:v>-26.306499999999971</c:v>
                </c:pt>
                <c:pt idx="172079">
                  <c:v>-26.304499999999962</c:v>
                </c:pt>
                <c:pt idx="172080">
                  <c:v>-26.302499999999952</c:v>
                </c:pt>
                <c:pt idx="172081">
                  <c:v>-26.3005</c:v>
                </c:pt>
                <c:pt idx="172082">
                  <c:v>-26.29849999999999</c:v>
                </c:pt>
                <c:pt idx="172083">
                  <c:v>-26.29649999999998</c:v>
                </c:pt>
                <c:pt idx="172084">
                  <c:v>-26.294499999999971</c:v>
                </c:pt>
                <c:pt idx="172085">
                  <c:v>-26.292499999999961</c:v>
                </c:pt>
                <c:pt idx="172086">
                  <c:v>-26.290499999999952</c:v>
                </c:pt>
                <c:pt idx="172087">
                  <c:v>-26.288499999999999</c:v>
                </c:pt>
                <c:pt idx="172088">
                  <c:v>-26.28649999999999</c:v>
                </c:pt>
                <c:pt idx="172089">
                  <c:v>-26.28449999999998</c:v>
                </c:pt>
                <c:pt idx="172090">
                  <c:v>-26.28249999999997</c:v>
                </c:pt>
                <c:pt idx="172091">
                  <c:v>-26.280499999999961</c:v>
                </c:pt>
                <c:pt idx="172092">
                  <c:v>-26.278499999999951</c:v>
                </c:pt>
                <c:pt idx="172093">
                  <c:v>-26.276499999999999</c:v>
                </c:pt>
                <c:pt idx="172094">
                  <c:v>-26.274499999999989</c:v>
                </c:pt>
                <c:pt idx="172095">
                  <c:v>-26.27249999999998</c:v>
                </c:pt>
                <c:pt idx="172096">
                  <c:v>-26.27049999999997</c:v>
                </c:pt>
                <c:pt idx="172097">
                  <c:v>-26.26849999999996</c:v>
                </c:pt>
                <c:pt idx="172098">
                  <c:v>-26.266499999999951</c:v>
                </c:pt>
                <c:pt idx="172099">
                  <c:v>-26.264499999999998</c:v>
                </c:pt>
                <c:pt idx="172100">
                  <c:v>-26.262499999999989</c:v>
                </c:pt>
                <c:pt idx="172101">
                  <c:v>-26.260499999999979</c:v>
                </c:pt>
                <c:pt idx="172102">
                  <c:v>-26.25849999999997</c:v>
                </c:pt>
                <c:pt idx="172103">
                  <c:v>-26.25649999999996</c:v>
                </c:pt>
                <c:pt idx="172104">
                  <c:v>-26.25449999999995</c:v>
                </c:pt>
                <c:pt idx="172105">
                  <c:v>-26.252499999999998</c:v>
                </c:pt>
                <c:pt idx="172106">
                  <c:v>-26.250499999999988</c:v>
                </c:pt>
                <c:pt idx="172107">
                  <c:v>-26.248499999999979</c:v>
                </c:pt>
                <c:pt idx="172108">
                  <c:v>-26.246499999999969</c:v>
                </c:pt>
                <c:pt idx="172109">
                  <c:v>-26.24449999999996</c:v>
                </c:pt>
                <c:pt idx="172110">
                  <c:v>-26.24249999999995</c:v>
                </c:pt>
                <c:pt idx="172111">
                  <c:v>-26.240499999999997</c:v>
                </c:pt>
                <c:pt idx="172112">
                  <c:v>-26.238499999999988</c:v>
                </c:pt>
                <c:pt idx="172113">
                  <c:v>-26.236499999999978</c:v>
                </c:pt>
                <c:pt idx="172114">
                  <c:v>-26.234499999999969</c:v>
                </c:pt>
                <c:pt idx="172115">
                  <c:v>-26.232499999999959</c:v>
                </c:pt>
                <c:pt idx="172116">
                  <c:v>-26.23049999999995</c:v>
                </c:pt>
                <c:pt idx="172117">
                  <c:v>-26.228499999999997</c:v>
                </c:pt>
                <c:pt idx="172118">
                  <c:v>-26.226499999999987</c:v>
                </c:pt>
                <c:pt idx="172119">
                  <c:v>-26.224499999999978</c:v>
                </c:pt>
                <c:pt idx="172120">
                  <c:v>-26.222499999999968</c:v>
                </c:pt>
                <c:pt idx="172121">
                  <c:v>-26.220499999999959</c:v>
                </c:pt>
                <c:pt idx="172122">
                  <c:v>-26.218499999999949</c:v>
                </c:pt>
                <c:pt idx="172123">
                  <c:v>-26.216499999999996</c:v>
                </c:pt>
                <c:pt idx="172124">
                  <c:v>-26.214499999999987</c:v>
                </c:pt>
                <c:pt idx="172125">
                  <c:v>-26.212499999999977</c:v>
                </c:pt>
                <c:pt idx="172126">
                  <c:v>-26.210499999999968</c:v>
                </c:pt>
                <c:pt idx="172127">
                  <c:v>-26.208499999999958</c:v>
                </c:pt>
                <c:pt idx="172128">
                  <c:v>-26.206500000000005</c:v>
                </c:pt>
                <c:pt idx="172129">
                  <c:v>-26.204499999999996</c:v>
                </c:pt>
                <c:pt idx="172130">
                  <c:v>-26.202499999999986</c:v>
                </c:pt>
                <c:pt idx="172131">
                  <c:v>-26.200499999999977</c:v>
                </c:pt>
                <c:pt idx="172132">
                  <c:v>-26.198499999999967</c:v>
                </c:pt>
                <c:pt idx="172133">
                  <c:v>-26.196499999999958</c:v>
                </c:pt>
                <c:pt idx="172134">
                  <c:v>-26.194500000000005</c:v>
                </c:pt>
                <c:pt idx="172135">
                  <c:v>-26.192499999999995</c:v>
                </c:pt>
                <c:pt idx="172136">
                  <c:v>-26.190499999999986</c:v>
                </c:pt>
                <c:pt idx="172137">
                  <c:v>-26.188499999999976</c:v>
                </c:pt>
                <c:pt idx="172138">
                  <c:v>-26.186499999999967</c:v>
                </c:pt>
                <c:pt idx="172139">
                  <c:v>-26.184499999999957</c:v>
                </c:pt>
                <c:pt idx="172140">
                  <c:v>-26.182500000000005</c:v>
                </c:pt>
                <c:pt idx="172141">
                  <c:v>-26.180499999999995</c:v>
                </c:pt>
                <c:pt idx="172142">
                  <c:v>-26.178499999999985</c:v>
                </c:pt>
                <c:pt idx="172143">
                  <c:v>-26.176499999999976</c:v>
                </c:pt>
                <c:pt idx="172144">
                  <c:v>-26.174499999999966</c:v>
                </c:pt>
                <c:pt idx="172145">
                  <c:v>-26.172499999999957</c:v>
                </c:pt>
                <c:pt idx="172146">
                  <c:v>-26.170500000000004</c:v>
                </c:pt>
                <c:pt idx="172147">
                  <c:v>-26.168499999999995</c:v>
                </c:pt>
                <c:pt idx="172148">
                  <c:v>-26.166499999999985</c:v>
                </c:pt>
                <c:pt idx="172149">
                  <c:v>-26.164499999999975</c:v>
                </c:pt>
                <c:pt idx="172150">
                  <c:v>-26.162499999999966</c:v>
                </c:pt>
                <c:pt idx="172151">
                  <c:v>-26.160499999999956</c:v>
                </c:pt>
                <c:pt idx="172152">
                  <c:v>-26.158500000000004</c:v>
                </c:pt>
                <c:pt idx="172153">
                  <c:v>-26.156499999999994</c:v>
                </c:pt>
                <c:pt idx="172154">
                  <c:v>-26.154499999999985</c:v>
                </c:pt>
                <c:pt idx="172155">
                  <c:v>-26.152499999999975</c:v>
                </c:pt>
                <c:pt idx="172156">
                  <c:v>-26.150499999999965</c:v>
                </c:pt>
                <c:pt idx="172157">
                  <c:v>-26.148499999999956</c:v>
                </c:pt>
                <c:pt idx="172158">
                  <c:v>-26.146500000000003</c:v>
                </c:pt>
                <c:pt idx="172159">
                  <c:v>-26.144499999999994</c:v>
                </c:pt>
                <c:pt idx="172160">
                  <c:v>-26.142499999999984</c:v>
                </c:pt>
                <c:pt idx="172161">
                  <c:v>-26.140499999999975</c:v>
                </c:pt>
                <c:pt idx="172162">
                  <c:v>-26.138499999999965</c:v>
                </c:pt>
                <c:pt idx="172163">
                  <c:v>-26.136499999999955</c:v>
                </c:pt>
                <c:pt idx="172164">
                  <c:v>-26.134500000000003</c:v>
                </c:pt>
                <c:pt idx="172165">
                  <c:v>-26.132499999999993</c:v>
                </c:pt>
                <c:pt idx="172166">
                  <c:v>-26.130499999999984</c:v>
                </c:pt>
                <c:pt idx="172167">
                  <c:v>-26.128499999999974</c:v>
                </c:pt>
                <c:pt idx="172168">
                  <c:v>-26.126499999999965</c:v>
                </c:pt>
                <c:pt idx="172169">
                  <c:v>-26.124499999999955</c:v>
                </c:pt>
                <c:pt idx="172170">
                  <c:v>-26.122500000000002</c:v>
                </c:pt>
                <c:pt idx="172171">
                  <c:v>-26.120499999999993</c:v>
                </c:pt>
                <c:pt idx="172172">
                  <c:v>-26.118499999999983</c:v>
                </c:pt>
                <c:pt idx="172173">
                  <c:v>-26.116499999999974</c:v>
                </c:pt>
                <c:pt idx="172174">
                  <c:v>-26.114499999999964</c:v>
                </c:pt>
                <c:pt idx="172175">
                  <c:v>-26.112499999999955</c:v>
                </c:pt>
                <c:pt idx="172176">
                  <c:v>-26.110500000000002</c:v>
                </c:pt>
                <c:pt idx="172177">
                  <c:v>-26.108499999999992</c:v>
                </c:pt>
                <c:pt idx="172178">
                  <c:v>-26.106499999999983</c:v>
                </c:pt>
                <c:pt idx="172179">
                  <c:v>-26.104499999999973</c:v>
                </c:pt>
                <c:pt idx="172180">
                  <c:v>-26.102499999999964</c:v>
                </c:pt>
                <c:pt idx="172181">
                  <c:v>-26.100499999999954</c:v>
                </c:pt>
                <c:pt idx="172182">
                  <c:v>-26.098500000000001</c:v>
                </c:pt>
                <c:pt idx="172183">
                  <c:v>-26.096499999999992</c:v>
                </c:pt>
                <c:pt idx="172184">
                  <c:v>-26.094499999999982</c:v>
                </c:pt>
                <c:pt idx="172185">
                  <c:v>-26.092499999999973</c:v>
                </c:pt>
                <c:pt idx="172186">
                  <c:v>-26.090499999999963</c:v>
                </c:pt>
                <c:pt idx="172187">
                  <c:v>-26.088499999999954</c:v>
                </c:pt>
                <c:pt idx="172188">
                  <c:v>-26.086500000000001</c:v>
                </c:pt>
                <c:pt idx="172189">
                  <c:v>-26.084499999999991</c:v>
                </c:pt>
                <c:pt idx="172190">
                  <c:v>-26.082499999999982</c:v>
                </c:pt>
                <c:pt idx="172191">
                  <c:v>-26.080499999999972</c:v>
                </c:pt>
                <c:pt idx="172192">
                  <c:v>-26.078499999999963</c:v>
                </c:pt>
                <c:pt idx="172193">
                  <c:v>-26.076499999999953</c:v>
                </c:pt>
                <c:pt idx="172194">
                  <c:v>-26.0745</c:v>
                </c:pt>
                <c:pt idx="172195">
                  <c:v>-26.072499999999991</c:v>
                </c:pt>
                <c:pt idx="172196">
                  <c:v>-26.070499999999981</c:v>
                </c:pt>
                <c:pt idx="172197">
                  <c:v>-26.068499999999972</c:v>
                </c:pt>
                <c:pt idx="172198">
                  <c:v>-26.066499999999962</c:v>
                </c:pt>
                <c:pt idx="172199">
                  <c:v>-26.064499999999953</c:v>
                </c:pt>
                <c:pt idx="172200">
                  <c:v>-26.0625</c:v>
                </c:pt>
                <c:pt idx="172201">
                  <c:v>-26.06049999999999</c:v>
                </c:pt>
                <c:pt idx="172202">
                  <c:v>-26.058499999999981</c:v>
                </c:pt>
                <c:pt idx="172203">
                  <c:v>-26.056499999999971</c:v>
                </c:pt>
                <c:pt idx="172204">
                  <c:v>-26.054499999999962</c:v>
                </c:pt>
                <c:pt idx="172205">
                  <c:v>-26.052499999999952</c:v>
                </c:pt>
                <c:pt idx="172206">
                  <c:v>-26.0505</c:v>
                </c:pt>
                <c:pt idx="172207">
                  <c:v>-26.04849999999999</c:v>
                </c:pt>
                <c:pt idx="172208">
                  <c:v>-26.04649999999998</c:v>
                </c:pt>
                <c:pt idx="172209">
                  <c:v>-26.044499999999971</c:v>
                </c:pt>
                <c:pt idx="172210">
                  <c:v>-26.042499999999961</c:v>
                </c:pt>
                <c:pt idx="172211">
                  <c:v>-26.040499999999952</c:v>
                </c:pt>
                <c:pt idx="172212">
                  <c:v>-26.038499999999999</c:v>
                </c:pt>
                <c:pt idx="172213">
                  <c:v>-26.03649999999999</c:v>
                </c:pt>
                <c:pt idx="172214">
                  <c:v>-26.03449999999998</c:v>
                </c:pt>
                <c:pt idx="172215">
                  <c:v>-26.03249999999997</c:v>
                </c:pt>
                <c:pt idx="172216">
                  <c:v>-26.030499999999961</c:v>
                </c:pt>
                <c:pt idx="172217">
                  <c:v>-26.028499999999951</c:v>
                </c:pt>
                <c:pt idx="172218">
                  <c:v>-26.026499999999999</c:v>
                </c:pt>
                <c:pt idx="172219">
                  <c:v>-26.024499999999989</c:v>
                </c:pt>
                <c:pt idx="172220">
                  <c:v>-26.02249999999998</c:v>
                </c:pt>
                <c:pt idx="172221">
                  <c:v>-26.02049999999997</c:v>
                </c:pt>
                <c:pt idx="172222">
                  <c:v>-26.01849999999996</c:v>
                </c:pt>
                <c:pt idx="172223">
                  <c:v>-26.016499999999951</c:v>
                </c:pt>
                <c:pt idx="172224">
                  <c:v>-26.014499999999998</c:v>
                </c:pt>
                <c:pt idx="172225">
                  <c:v>-26.012499999999989</c:v>
                </c:pt>
                <c:pt idx="172226">
                  <c:v>-26.010499999999979</c:v>
                </c:pt>
                <c:pt idx="172227">
                  <c:v>-26.00849999999997</c:v>
                </c:pt>
                <c:pt idx="172228">
                  <c:v>-26.00649999999996</c:v>
                </c:pt>
                <c:pt idx="172229">
                  <c:v>-26.00449999999995</c:v>
                </c:pt>
                <c:pt idx="172230">
                  <c:v>-26.002499999999998</c:v>
                </c:pt>
                <c:pt idx="172231">
                  <c:v>-26.000499999999988</c:v>
                </c:pt>
                <c:pt idx="172232">
                  <c:v>-25.998499999999979</c:v>
                </c:pt>
                <c:pt idx="172233">
                  <c:v>-25.996499999999969</c:v>
                </c:pt>
                <c:pt idx="172234">
                  <c:v>-25.99449999999996</c:v>
                </c:pt>
                <c:pt idx="172235">
                  <c:v>-25.99249999999995</c:v>
                </c:pt>
                <c:pt idx="172236">
                  <c:v>-25.990499999999997</c:v>
                </c:pt>
                <c:pt idx="172237">
                  <c:v>-25.988499999999988</c:v>
                </c:pt>
                <c:pt idx="172238">
                  <c:v>-25.986499999999978</c:v>
                </c:pt>
                <c:pt idx="172239">
                  <c:v>-25.984499999999969</c:v>
                </c:pt>
                <c:pt idx="172240">
                  <c:v>-25.982499999999959</c:v>
                </c:pt>
                <c:pt idx="172241">
                  <c:v>-25.98049999999995</c:v>
                </c:pt>
                <c:pt idx="172242">
                  <c:v>-25.978499999999997</c:v>
                </c:pt>
                <c:pt idx="172243">
                  <c:v>-25.976499999999987</c:v>
                </c:pt>
                <c:pt idx="172244">
                  <c:v>-25.974499999999978</c:v>
                </c:pt>
                <c:pt idx="172245">
                  <c:v>-25.972499999999968</c:v>
                </c:pt>
                <c:pt idx="172246">
                  <c:v>-25.970499999999959</c:v>
                </c:pt>
                <c:pt idx="172247">
                  <c:v>-25.968499999999949</c:v>
                </c:pt>
                <c:pt idx="172248">
                  <c:v>-25.966499999999996</c:v>
                </c:pt>
                <c:pt idx="172249">
                  <c:v>-25.964499999999987</c:v>
                </c:pt>
                <c:pt idx="172250">
                  <c:v>-25.962499999999977</c:v>
                </c:pt>
                <c:pt idx="172251">
                  <c:v>-25.960499999999968</c:v>
                </c:pt>
                <c:pt idx="172252">
                  <c:v>-25.958499999999958</c:v>
                </c:pt>
                <c:pt idx="172253">
                  <c:v>-25.956500000000005</c:v>
                </c:pt>
                <c:pt idx="172254">
                  <c:v>-25.954499999999996</c:v>
                </c:pt>
                <c:pt idx="172255">
                  <c:v>-25.952499999999986</c:v>
                </c:pt>
                <c:pt idx="172256">
                  <c:v>-25.950499999999977</c:v>
                </c:pt>
                <c:pt idx="172257">
                  <c:v>-25.948499999999967</c:v>
                </c:pt>
                <c:pt idx="172258">
                  <c:v>-25.946499999999958</c:v>
                </c:pt>
                <c:pt idx="172259">
                  <c:v>-25.944500000000005</c:v>
                </c:pt>
                <c:pt idx="172260">
                  <c:v>-25.942499999999995</c:v>
                </c:pt>
                <c:pt idx="172261">
                  <c:v>-25.940499999999986</c:v>
                </c:pt>
                <c:pt idx="172262">
                  <c:v>-25.938499999999976</c:v>
                </c:pt>
                <c:pt idx="172263">
                  <c:v>-25.936499999999967</c:v>
                </c:pt>
                <c:pt idx="172264">
                  <c:v>-25.934499999999957</c:v>
                </c:pt>
                <c:pt idx="172265">
                  <c:v>-25.932500000000005</c:v>
                </c:pt>
                <c:pt idx="172266">
                  <c:v>-25.930499999999995</c:v>
                </c:pt>
                <c:pt idx="172267">
                  <c:v>-25.928499999999985</c:v>
                </c:pt>
                <c:pt idx="172268">
                  <c:v>-25.926499999999976</c:v>
                </c:pt>
                <c:pt idx="172269">
                  <c:v>-25.924499999999966</c:v>
                </c:pt>
                <c:pt idx="172270">
                  <c:v>-25.922499999999957</c:v>
                </c:pt>
                <c:pt idx="172271">
                  <c:v>-25.920500000000004</c:v>
                </c:pt>
                <c:pt idx="172272">
                  <c:v>-25.918499999999995</c:v>
                </c:pt>
                <c:pt idx="172273">
                  <c:v>-25.916499999999985</c:v>
                </c:pt>
                <c:pt idx="172274">
                  <c:v>-25.914499999999975</c:v>
                </c:pt>
                <c:pt idx="172275">
                  <c:v>-25.912499999999966</c:v>
                </c:pt>
                <c:pt idx="172276">
                  <c:v>-25.910499999999956</c:v>
                </c:pt>
                <c:pt idx="172277">
                  <c:v>-25.908500000000004</c:v>
                </c:pt>
                <c:pt idx="172278">
                  <c:v>-25.906499999999994</c:v>
                </c:pt>
                <c:pt idx="172279">
                  <c:v>-25.904499999999985</c:v>
                </c:pt>
                <c:pt idx="172280">
                  <c:v>-25.902499999999975</c:v>
                </c:pt>
                <c:pt idx="172281">
                  <c:v>-25.900499999999965</c:v>
                </c:pt>
                <c:pt idx="172282">
                  <c:v>-25.898499999999956</c:v>
                </c:pt>
                <c:pt idx="172283">
                  <c:v>-25.896500000000003</c:v>
                </c:pt>
                <c:pt idx="172284">
                  <c:v>-25.894499999999994</c:v>
                </c:pt>
                <c:pt idx="172285">
                  <c:v>-25.892499999999984</c:v>
                </c:pt>
                <c:pt idx="172286">
                  <c:v>-25.890499999999975</c:v>
                </c:pt>
                <c:pt idx="172287">
                  <c:v>-25.888499999999965</c:v>
                </c:pt>
                <c:pt idx="172288">
                  <c:v>-25.886499999999955</c:v>
                </c:pt>
                <c:pt idx="172289">
                  <c:v>-25.884500000000003</c:v>
                </c:pt>
                <c:pt idx="172290">
                  <c:v>-25.882499999999993</c:v>
                </c:pt>
                <c:pt idx="172291">
                  <c:v>-25.880499999999984</c:v>
                </c:pt>
                <c:pt idx="172292">
                  <c:v>-25.878499999999974</c:v>
                </c:pt>
                <c:pt idx="172293">
                  <c:v>-25.876499999999965</c:v>
                </c:pt>
                <c:pt idx="172294">
                  <c:v>-25.874499999999955</c:v>
                </c:pt>
                <c:pt idx="172295">
                  <c:v>-25.872500000000002</c:v>
                </c:pt>
                <c:pt idx="172296">
                  <c:v>-25.870499999999993</c:v>
                </c:pt>
                <c:pt idx="172297">
                  <c:v>-25.868499999999983</c:v>
                </c:pt>
                <c:pt idx="172298">
                  <c:v>-25.866499999999974</c:v>
                </c:pt>
                <c:pt idx="172299">
                  <c:v>-25.864499999999964</c:v>
                </c:pt>
                <c:pt idx="172300">
                  <c:v>-25.862499999999955</c:v>
                </c:pt>
                <c:pt idx="172301">
                  <c:v>-25.860500000000002</c:v>
                </c:pt>
                <c:pt idx="172302">
                  <c:v>-25.858499999999992</c:v>
                </c:pt>
                <c:pt idx="172303">
                  <c:v>-25.856499999999983</c:v>
                </c:pt>
                <c:pt idx="172304">
                  <c:v>-25.854499999999973</c:v>
                </c:pt>
                <c:pt idx="172305">
                  <c:v>-25.852499999999964</c:v>
                </c:pt>
                <c:pt idx="172306">
                  <c:v>-25.850499999999954</c:v>
                </c:pt>
                <c:pt idx="172307">
                  <c:v>-25.848500000000001</c:v>
                </c:pt>
                <c:pt idx="172308">
                  <c:v>-25.846499999999992</c:v>
                </c:pt>
                <c:pt idx="172309">
                  <c:v>-25.844499999999982</c:v>
                </c:pt>
                <c:pt idx="172310">
                  <c:v>-25.842499999999973</c:v>
                </c:pt>
                <c:pt idx="172311">
                  <c:v>-25.840499999999963</c:v>
                </c:pt>
                <c:pt idx="172312">
                  <c:v>-25.838499999999954</c:v>
                </c:pt>
                <c:pt idx="172313">
                  <c:v>-25.836500000000001</c:v>
                </c:pt>
                <c:pt idx="172314">
                  <c:v>-25.834499999999991</c:v>
                </c:pt>
                <c:pt idx="172315">
                  <c:v>-25.832499999999982</c:v>
                </c:pt>
                <c:pt idx="172316">
                  <c:v>-25.830499999999972</c:v>
                </c:pt>
                <c:pt idx="172317">
                  <c:v>-25.828499999999963</c:v>
                </c:pt>
                <c:pt idx="172318">
                  <c:v>-25.826499999999953</c:v>
                </c:pt>
                <c:pt idx="172319">
                  <c:v>-25.8245</c:v>
                </c:pt>
                <c:pt idx="172320">
                  <c:v>-25.822499999999991</c:v>
                </c:pt>
                <c:pt idx="172321">
                  <c:v>-25.820499999999981</c:v>
                </c:pt>
                <c:pt idx="172322">
                  <c:v>-25.818499999999972</c:v>
                </c:pt>
                <c:pt idx="172323">
                  <c:v>-25.816499999999962</c:v>
                </c:pt>
                <c:pt idx="172324">
                  <c:v>-25.814499999999953</c:v>
                </c:pt>
                <c:pt idx="172325">
                  <c:v>-25.8125</c:v>
                </c:pt>
                <c:pt idx="172326">
                  <c:v>-25.81049999999999</c:v>
                </c:pt>
                <c:pt idx="172327">
                  <c:v>-25.808499999999981</c:v>
                </c:pt>
                <c:pt idx="172328">
                  <c:v>-25.806499999999971</c:v>
                </c:pt>
                <c:pt idx="172329">
                  <c:v>-25.804499999999962</c:v>
                </c:pt>
                <c:pt idx="172330">
                  <c:v>-25.802499999999952</c:v>
                </c:pt>
                <c:pt idx="172331">
                  <c:v>-25.8005</c:v>
                </c:pt>
                <c:pt idx="172332">
                  <c:v>-25.79849999999999</c:v>
                </c:pt>
                <c:pt idx="172333">
                  <c:v>-25.79649999999998</c:v>
                </c:pt>
                <c:pt idx="172334">
                  <c:v>-25.794499999999971</c:v>
                </c:pt>
                <c:pt idx="172335">
                  <c:v>-25.792499999999961</c:v>
                </c:pt>
                <c:pt idx="172336">
                  <c:v>-25.790499999999952</c:v>
                </c:pt>
                <c:pt idx="172337">
                  <c:v>-25.788499999999999</c:v>
                </c:pt>
                <c:pt idx="172338">
                  <c:v>-25.78649999999999</c:v>
                </c:pt>
                <c:pt idx="172339">
                  <c:v>-25.78449999999998</c:v>
                </c:pt>
                <c:pt idx="172340">
                  <c:v>-25.78249999999997</c:v>
                </c:pt>
                <c:pt idx="172341">
                  <c:v>-25.780499999999961</c:v>
                </c:pt>
                <c:pt idx="172342">
                  <c:v>-25.778499999999951</c:v>
                </c:pt>
                <c:pt idx="172343">
                  <c:v>-25.776499999999999</c:v>
                </c:pt>
                <c:pt idx="172344">
                  <c:v>-25.774499999999989</c:v>
                </c:pt>
                <c:pt idx="172345">
                  <c:v>-25.77249999999998</c:v>
                </c:pt>
                <c:pt idx="172346">
                  <c:v>-25.77049999999997</c:v>
                </c:pt>
                <c:pt idx="172347">
                  <c:v>-25.76849999999996</c:v>
                </c:pt>
                <c:pt idx="172348">
                  <c:v>-25.766499999999951</c:v>
                </c:pt>
                <c:pt idx="172349">
                  <c:v>-25.764499999999998</c:v>
                </c:pt>
                <c:pt idx="172350">
                  <c:v>-25.762499999999989</c:v>
                </c:pt>
                <c:pt idx="172351">
                  <c:v>-25.760499999999979</c:v>
                </c:pt>
                <c:pt idx="172352">
                  <c:v>-25.75849999999997</c:v>
                </c:pt>
                <c:pt idx="172353">
                  <c:v>-25.75649999999996</c:v>
                </c:pt>
                <c:pt idx="172354">
                  <c:v>-25.75449999999995</c:v>
                </c:pt>
                <c:pt idx="172355">
                  <c:v>-25.752499999999998</c:v>
                </c:pt>
                <c:pt idx="172356">
                  <c:v>-25.750499999999988</c:v>
                </c:pt>
                <c:pt idx="172357">
                  <c:v>-25.748499999999979</c:v>
                </c:pt>
                <c:pt idx="172358">
                  <c:v>-25.746499999999969</c:v>
                </c:pt>
                <c:pt idx="172359">
                  <c:v>-25.74449999999996</c:v>
                </c:pt>
                <c:pt idx="172360">
                  <c:v>-25.74249999999995</c:v>
                </c:pt>
                <c:pt idx="172361">
                  <c:v>-25.740499999999997</c:v>
                </c:pt>
                <c:pt idx="172362">
                  <c:v>-25.738499999999988</c:v>
                </c:pt>
                <c:pt idx="172363">
                  <c:v>-25.736499999999978</c:v>
                </c:pt>
                <c:pt idx="172364">
                  <c:v>-25.734499999999969</c:v>
                </c:pt>
                <c:pt idx="172365">
                  <c:v>-25.732499999999959</c:v>
                </c:pt>
                <c:pt idx="172366">
                  <c:v>-25.73049999999995</c:v>
                </c:pt>
                <c:pt idx="172367">
                  <c:v>-25.728499999999997</c:v>
                </c:pt>
                <c:pt idx="172368">
                  <c:v>-25.726499999999987</c:v>
                </c:pt>
                <c:pt idx="172369">
                  <c:v>-25.724499999999978</c:v>
                </c:pt>
                <c:pt idx="172370">
                  <c:v>-25.722499999999968</c:v>
                </c:pt>
                <c:pt idx="172371">
                  <c:v>-25.720499999999959</c:v>
                </c:pt>
                <c:pt idx="172372">
                  <c:v>-25.718499999999949</c:v>
                </c:pt>
                <c:pt idx="172373">
                  <c:v>-25.716499999999996</c:v>
                </c:pt>
                <c:pt idx="172374">
                  <c:v>-25.714499999999987</c:v>
                </c:pt>
                <c:pt idx="172375">
                  <c:v>-25.712499999999977</c:v>
                </c:pt>
                <c:pt idx="172376">
                  <c:v>-25.710499999999968</c:v>
                </c:pt>
                <c:pt idx="172377">
                  <c:v>-25.708499999999958</c:v>
                </c:pt>
                <c:pt idx="172378">
                  <c:v>-25.706500000000005</c:v>
                </c:pt>
                <c:pt idx="172379">
                  <c:v>-25.704499999999996</c:v>
                </c:pt>
                <c:pt idx="172380">
                  <c:v>-25.702499999999986</c:v>
                </c:pt>
                <c:pt idx="172381">
                  <c:v>-25.700499999999977</c:v>
                </c:pt>
                <c:pt idx="172382">
                  <c:v>-25.698499999999967</c:v>
                </c:pt>
                <c:pt idx="172383">
                  <c:v>-25.696499999999958</c:v>
                </c:pt>
                <c:pt idx="172384">
                  <c:v>-25.694500000000005</c:v>
                </c:pt>
                <c:pt idx="172385">
                  <c:v>-25.692499999999995</c:v>
                </c:pt>
                <c:pt idx="172386">
                  <c:v>-25.690499999999986</c:v>
                </c:pt>
                <c:pt idx="172387">
                  <c:v>-25.688499999999976</c:v>
                </c:pt>
                <c:pt idx="172388">
                  <c:v>-25.686499999999967</c:v>
                </c:pt>
                <c:pt idx="172389">
                  <c:v>-25.684499999999957</c:v>
                </c:pt>
                <c:pt idx="172390">
                  <c:v>-25.682500000000005</c:v>
                </c:pt>
                <c:pt idx="172391">
                  <c:v>-25.680499999999995</c:v>
                </c:pt>
                <c:pt idx="172392">
                  <c:v>-25.678499999999985</c:v>
                </c:pt>
                <c:pt idx="172393">
                  <c:v>-25.676499999999976</c:v>
                </c:pt>
                <c:pt idx="172394">
                  <c:v>-25.674499999999966</c:v>
                </c:pt>
                <c:pt idx="172395">
                  <c:v>-25.672499999999957</c:v>
                </c:pt>
                <c:pt idx="172396">
                  <c:v>-25.670500000000004</c:v>
                </c:pt>
                <c:pt idx="172397">
                  <c:v>-25.668499999999995</c:v>
                </c:pt>
                <c:pt idx="172398">
                  <c:v>-25.666499999999985</c:v>
                </c:pt>
                <c:pt idx="172399">
                  <c:v>-25.664499999999975</c:v>
                </c:pt>
                <c:pt idx="172400">
                  <c:v>-25.662499999999966</c:v>
                </c:pt>
                <c:pt idx="172401">
                  <c:v>-25.660499999999956</c:v>
                </c:pt>
                <c:pt idx="172402">
                  <c:v>-25.658500000000004</c:v>
                </c:pt>
                <c:pt idx="172403">
                  <c:v>-25.656499999999994</c:v>
                </c:pt>
                <c:pt idx="172404">
                  <c:v>-25.654499999999985</c:v>
                </c:pt>
                <c:pt idx="172405">
                  <c:v>-25.652499999999975</c:v>
                </c:pt>
                <c:pt idx="172406">
                  <c:v>-25.650499999999965</c:v>
                </c:pt>
                <c:pt idx="172407">
                  <c:v>-25.648499999999956</c:v>
                </c:pt>
                <c:pt idx="172408">
                  <c:v>-25.646500000000003</c:v>
                </c:pt>
                <c:pt idx="172409">
                  <c:v>-25.644499999999994</c:v>
                </c:pt>
                <c:pt idx="172410">
                  <c:v>-25.642499999999984</c:v>
                </c:pt>
                <c:pt idx="172411">
                  <c:v>-25.640499999999975</c:v>
                </c:pt>
                <c:pt idx="172412">
                  <c:v>-25.638499999999965</c:v>
                </c:pt>
                <c:pt idx="172413">
                  <c:v>-25.636499999999955</c:v>
                </c:pt>
                <c:pt idx="172414">
                  <c:v>-25.634500000000003</c:v>
                </c:pt>
                <c:pt idx="172415">
                  <c:v>-25.632499999999993</c:v>
                </c:pt>
                <c:pt idx="172416">
                  <c:v>-25.630499999999984</c:v>
                </c:pt>
                <c:pt idx="172417">
                  <c:v>-25.628499999999974</c:v>
                </c:pt>
                <c:pt idx="172418">
                  <c:v>-25.626499999999965</c:v>
                </c:pt>
                <c:pt idx="172419">
                  <c:v>-25.624499999999955</c:v>
                </c:pt>
                <c:pt idx="172420">
                  <c:v>-25.622500000000002</c:v>
                </c:pt>
                <c:pt idx="172421">
                  <c:v>-25.620499999999993</c:v>
                </c:pt>
                <c:pt idx="172422">
                  <c:v>-25.618499999999983</c:v>
                </c:pt>
                <c:pt idx="172423">
                  <c:v>-25.616499999999974</c:v>
                </c:pt>
                <c:pt idx="172424">
                  <c:v>-25.614499999999964</c:v>
                </c:pt>
                <c:pt idx="172425">
                  <c:v>-25.612499999999955</c:v>
                </c:pt>
                <c:pt idx="172426">
                  <c:v>-25.610500000000002</c:v>
                </c:pt>
                <c:pt idx="172427">
                  <c:v>-25.608499999999992</c:v>
                </c:pt>
                <c:pt idx="172428">
                  <c:v>-25.606499999999983</c:v>
                </c:pt>
                <c:pt idx="172429">
                  <c:v>-25.604499999999973</c:v>
                </c:pt>
                <c:pt idx="172430">
                  <c:v>-25.602499999999964</c:v>
                </c:pt>
                <c:pt idx="172431">
                  <c:v>-25.600499999999954</c:v>
                </c:pt>
                <c:pt idx="172432">
                  <c:v>-25.598500000000001</c:v>
                </c:pt>
                <c:pt idx="172433">
                  <c:v>-25.596499999999992</c:v>
                </c:pt>
                <c:pt idx="172434">
                  <c:v>-25.594499999999982</c:v>
                </c:pt>
                <c:pt idx="172435">
                  <c:v>-25.592499999999973</c:v>
                </c:pt>
                <c:pt idx="172436">
                  <c:v>-25.590499999999963</c:v>
                </c:pt>
                <c:pt idx="172437">
                  <c:v>-25.588499999999954</c:v>
                </c:pt>
                <c:pt idx="172438">
                  <c:v>-25.586500000000001</c:v>
                </c:pt>
                <c:pt idx="172439">
                  <c:v>-25.584499999999991</c:v>
                </c:pt>
                <c:pt idx="172440">
                  <c:v>-25.582499999999982</c:v>
                </c:pt>
                <c:pt idx="172441">
                  <c:v>-25.580499999999972</c:v>
                </c:pt>
                <c:pt idx="172442">
                  <c:v>-25.578499999999963</c:v>
                </c:pt>
                <c:pt idx="172443">
                  <c:v>-25.576499999999953</c:v>
                </c:pt>
                <c:pt idx="172444">
                  <c:v>-25.5745</c:v>
                </c:pt>
                <c:pt idx="172445">
                  <c:v>-25.572499999999991</c:v>
                </c:pt>
                <c:pt idx="172446">
                  <c:v>-25.570499999999981</c:v>
                </c:pt>
                <c:pt idx="172447">
                  <c:v>-25.568499999999972</c:v>
                </c:pt>
                <c:pt idx="172448">
                  <c:v>-25.566499999999962</c:v>
                </c:pt>
                <c:pt idx="172449">
                  <c:v>-25.564499999999953</c:v>
                </c:pt>
                <c:pt idx="172450">
                  <c:v>-25.5625</c:v>
                </c:pt>
                <c:pt idx="172451">
                  <c:v>-25.56049999999999</c:v>
                </c:pt>
                <c:pt idx="172452">
                  <c:v>-25.558499999999981</c:v>
                </c:pt>
                <c:pt idx="172453">
                  <c:v>-25.556499999999971</c:v>
                </c:pt>
                <c:pt idx="172454">
                  <c:v>-25.554499999999962</c:v>
                </c:pt>
                <c:pt idx="172455">
                  <c:v>-25.552499999999952</c:v>
                </c:pt>
                <c:pt idx="172456">
                  <c:v>-25.5505</c:v>
                </c:pt>
                <c:pt idx="172457">
                  <c:v>-25.54849999999999</c:v>
                </c:pt>
                <c:pt idx="172458">
                  <c:v>-25.54649999999998</c:v>
                </c:pt>
                <c:pt idx="172459">
                  <c:v>-25.544499999999971</c:v>
                </c:pt>
                <c:pt idx="172460">
                  <c:v>-25.542499999999961</c:v>
                </c:pt>
                <c:pt idx="172461">
                  <c:v>-25.540499999999952</c:v>
                </c:pt>
                <c:pt idx="172462">
                  <c:v>-25.538499999999999</c:v>
                </c:pt>
                <c:pt idx="172463">
                  <c:v>-25.53649999999999</c:v>
                </c:pt>
                <c:pt idx="172464">
                  <c:v>-25.53449999999998</c:v>
                </c:pt>
                <c:pt idx="172465">
                  <c:v>-25.53249999999997</c:v>
                </c:pt>
                <c:pt idx="172466">
                  <c:v>-25.530499999999961</c:v>
                </c:pt>
                <c:pt idx="172467">
                  <c:v>-25.528499999999951</c:v>
                </c:pt>
                <c:pt idx="172468">
                  <c:v>-25.526499999999999</c:v>
                </c:pt>
                <c:pt idx="172469">
                  <c:v>-25.524499999999989</c:v>
                </c:pt>
                <c:pt idx="172470">
                  <c:v>-25.52249999999998</c:v>
                </c:pt>
                <c:pt idx="172471">
                  <c:v>-25.52049999999997</c:v>
                </c:pt>
                <c:pt idx="172472">
                  <c:v>-25.51849999999996</c:v>
                </c:pt>
                <c:pt idx="172473">
                  <c:v>-25.516499999999951</c:v>
                </c:pt>
                <c:pt idx="172474">
                  <c:v>-25.514499999999998</c:v>
                </c:pt>
                <c:pt idx="172475">
                  <c:v>-25.512499999999989</c:v>
                </c:pt>
                <c:pt idx="172476">
                  <c:v>-25.510499999999979</c:v>
                </c:pt>
                <c:pt idx="172477">
                  <c:v>-25.50849999999997</c:v>
                </c:pt>
                <c:pt idx="172478">
                  <c:v>-25.50649999999996</c:v>
                </c:pt>
                <c:pt idx="172479">
                  <c:v>-25.50449999999995</c:v>
                </c:pt>
                <c:pt idx="172480">
                  <c:v>-25.502499999999998</c:v>
                </c:pt>
                <c:pt idx="172481">
                  <c:v>-25.500499999999988</c:v>
                </c:pt>
                <c:pt idx="172482">
                  <c:v>-25.498499999999979</c:v>
                </c:pt>
                <c:pt idx="172483">
                  <c:v>-25.496499999999969</c:v>
                </c:pt>
                <c:pt idx="172484">
                  <c:v>-25.49449999999996</c:v>
                </c:pt>
                <c:pt idx="172485">
                  <c:v>-25.49249999999995</c:v>
                </c:pt>
                <c:pt idx="172486">
                  <c:v>-25.490499999999997</c:v>
                </c:pt>
                <c:pt idx="172487">
                  <c:v>-25.488499999999988</c:v>
                </c:pt>
                <c:pt idx="172488">
                  <c:v>-25.486499999999978</c:v>
                </c:pt>
                <c:pt idx="172489">
                  <c:v>-25.484499999999969</c:v>
                </c:pt>
                <c:pt idx="172490">
                  <c:v>-25.482499999999959</c:v>
                </c:pt>
                <c:pt idx="172491">
                  <c:v>-25.48049999999995</c:v>
                </c:pt>
                <c:pt idx="172492">
                  <c:v>-25.478499999999997</c:v>
                </c:pt>
                <c:pt idx="172493">
                  <c:v>-25.476499999999987</c:v>
                </c:pt>
                <c:pt idx="172494">
                  <c:v>-25.474499999999978</c:v>
                </c:pt>
                <c:pt idx="172495">
                  <c:v>-25.472499999999968</c:v>
                </c:pt>
                <c:pt idx="172496">
                  <c:v>-25.470499999999959</c:v>
                </c:pt>
                <c:pt idx="172497">
                  <c:v>-25.468499999999949</c:v>
                </c:pt>
                <c:pt idx="172498">
                  <c:v>-25.466499999999996</c:v>
                </c:pt>
                <c:pt idx="172499">
                  <c:v>-25.464499999999987</c:v>
                </c:pt>
                <c:pt idx="172500">
                  <c:v>-25.462499999999977</c:v>
                </c:pt>
                <c:pt idx="172501">
                  <c:v>-25.460499999999968</c:v>
                </c:pt>
                <c:pt idx="172502">
                  <c:v>-25.458499999999958</c:v>
                </c:pt>
                <c:pt idx="172503">
                  <c:v>-25.456500000000005</c:v>
                </c:pt>
                <c:pt idx="172504">
                  <c:v>-25.454499999999996</c:v>
                </c:pt>
                <c:pt idx="172505">
                  <c:v>-25.452499999999986</c:v>
                </c:pt>
                <c:pt idx="172506">
                  <c:v>-25.450499999999977</c:v>
                </c:pt>
                <c:pt idx="172507">
                  <c:v>-25.448499999999967</c:v>
                </c:pt>
                <c:pt idx="172508">
                  <c:v>-25.446499999999958</c:v>
                </c:pt>
                <c:pt idx="172509">
                  <c:v>-25.444500000000005</c:v>
                </c:pt>
                <c:pt idx="172510">
                  <c:v>-25.442499999999995</c:v>
                </c:pt>
                <c:pt idx="172511">
                  <c:v>-25.440499999999986</c:v>
                </c:pt>
                <c:pt idx="172512">
                  <c:v>-25.438499999999976</c:v>
                </c:pt>
                <c:pt idx="172513">
                  <c:v>-25.436499999999967</c:v>
                </c:pt>
                <c:pt idx="172514">
                  <c:v>-25.434499999999957</c:v>
                </c:pt>
                <c:pt idx="172515">
                  <c:v>-25.432500000000005</c:v>
                </c:pt>
                <c:pt idx="172516">
                  <c:v>-25.430499999999995</c:v>
                </c:pt>
                <c:pt idx="172517">
                  <c:v>-25.428499999999985</c:v>
                </c:pt>
                <c:pt idx="172518">
                  <c:v>-25.426499999999976</c:v>
                </c:pt>
                <c:pt idx="172519">
                  <c:v>-25.424499999999966</c:v>
                </c:pt>
                <c:pt idx="172520">
                  <c:v>-25.422499999999957</c:v>
                </c:pt>
                <c:pt idx="172521">
                  <c:v>-25.420500000000004</c:v>
                </c:pt>
                <c:pt idx="172522">
                  <c:v>-25.418499999999995</c:v>
                </c:pt>
                <c:pt idx="172523">
                  <c:v>-25.416499999999985</c:v>
                </c:pt>
                <c:pt idx="172524">
                  <c:v>-25.414499999999975</c:v>
                </c:pt>
                <c:pt idx="172525">
                  <c:v>-25.412499999999966</c:v>
                </c:pt>
                <c:pt idx="172526">
                  <c:v>-25.410499999999956</c:v>
                </c:pt>
                <c:pt idx="172527">
                  <c:v>-25.408500000000004</c:v>
                </c:pt>
                <c:pt idx="172528">
                  <c:v>-25.406499999999994</c:v>
                </c:pt>
                <c:pt idx="172529">
                  <c:v>-25.404499999999985</c:v>
                </c:pt>
                <c:pt idx="172530">
                  <c:v>-25.402499999999975</c:v>
                </c:pt>
                <c:pt idx="172531">
                  <c:v>-25.400499999999965</c:v>
                </c:pt>
                <c:pt idx="172532">
                  <c:v>-25.398499999999956</c:v>
                </c:pt>
                <c:pt idx="172533">
                  <c:v>-25.396500000000003</c:v>
                </c:pt>
                <c:pt idx="172534">
                  <c:v>-25.394499999999994</c:v>
                </c:pt>
                <c:pt idx="172535">
                  <c:v>-25.392499999999984</c:v>
                </c:pt>
                <c:pt idx="172536">
                  <c:v>-25.390499999999975</c:v>
                </c:pt>
                <c:pt idx="172537">
                  <c:v>-25.388499999999965</c:v>
                </c:pt>
                <c:pt idx="172538">
                  <c:v>-25.386499999999955</c:v>
                </c:pt>
                <c:pt idx="172539">
                  <c:v>-25.384500000000003</c:v>
                </c:pt>
                <c:pt idx="172540">
                  <c:v>-25.382499999999993</c:v>
                </c:pt>
                <c:pt idx="172541">
                  <c:v>-25.380499999999984</c:v>
                </c:pt>
                <c:pt idx="172542">
                  <c:v>-25.378499999999974</c:v>
                </c:pt>
                <c:pt idx="172543">
                  <c:v>-25.376499999999965</c:v>
                </c:pt>
                <c:pt idx="172544">
                  <c:v>-25.374499999999955</c:v>
                </c:pt>
                <c:pt idx="172545">
                  <c:v>-25.372500000000002</c:v>
                </c:pt>
                <c:pt idx="172546">
                  <c:v>-25.370499999999993</c:v>
                </c:pt>
                <c:pt idx="172547">
                  <c:v>-25.368499999999983</c:v>
                </c:pt>
                <c:pt idx="172548">
                  <c:v>-25.366499999999974</c:v>
                </c:pt>
                <c:pt idx="172549">
                  <c:v>-25.364499999999964</c:v>
                </c:pt>
                <c:pt idx="172550">
                  <c:v>-25.362499999999955</c:v>
                </c:pt>
                <c:pt idx="172551">
                  <c:v>-25.360500000000002</c:v>
                </c:pt>
                <c:pt idx="172552">
                  <c:v>-25.358499999999992</c:v>
                </c:pt>
                <c:pt idx="172553">
                  <c:v>-25.356499999999983</c:v>
                </c:pt>
                <c:pt idx="172554">
                  <c:v>-25.354499999999973</c:v>
                </c:pt>
                <c:pt idx="172555">
                  <c:v>-25.352499999999964</c:v>
                </c:pt>
                <c:pt idx="172556">
                  <c:v>-25.350499999999954</c:v>
                </c:pt>
                <c:pt idx="172557">
                  <c:v>-25.348500000000001</c:v>
                </c:pt>
                <c:pt idx="172558">
                  <c:v>-25.346499999999992</c:v>
                </c:pt>
                <c:pt idx="172559">
                  <c:v>-25.344499999999982</c:v>
                </c:pt>
                <c:pt idx="172560">
                  <c:v>-25.342499999999973</c:v>
                </c:pt>
                <c:pt idx="172561">
                  <c:v>-25.340499999999963</c:v>
                </c:pt>
                <c:pt idx="172562">
                  <c:v>-25.338499999999954</c:v>
                </c:pt>
                <c:pt idx="172563">
                  <c:v>-25.336500000000001</c:v>
                </c:pt>
                <c:pt idx="172564">
                  <c:v>-25.334499999999991</c:v>
                </c:pt>
                <c:pt idx="172565">
                  <c:v>-25.332499999999982</c:v>
                </c:pt>
                <c:pt idx="172566">
                  <c:v>-25.330499999999972</c:v>
                </c:pt>
                <c:pt idx="172567">
                  <c:v>-25.328499999999963</c:v>
                </c:pt>
                <c:pt idx="172568">
                  <c:v>-25.326499999999953</c:v>
                </c:pt>
                <c:pt idx="172569">
                  <c:v>-25.3245</c:v>
                </c:pt>
                <c:pt idx="172570">
                  <c:v>-25.322499999999991</c:v>
                </c:pt>
                <c:pt idx="172571">
                  <c:v>-25.320499999999981</c:v>
                </c:pt>
                <c:pt idx="172572">
                  <c:v>-25.318499999999972</c:v>
                </c:pt>
                <c:pt idx="172573">
                  <c:v>-25.316499999999962</c:v>
                </c:pt>
                <c:pt idx="172574">
                  <c:v>-25.314499999999953</c:v>
                </c:pt>
                <c:pt idx="172575">
                  <c:v>-25.3125</c:v>
                </c:pt>
                <c:pt idx="172576">
                  <c:v>-25.31049999999999</c:v>
                </c:pt>
                <c:pt idx="172577">
                  <c:v>-25.308499999999981</c:v>
                </c:pt>
                <c:pt idx="172578">
                  <c:v>-25.306499999999971</c:v>
                </c:pt>
                <c:pt idx="172579">
                  <c:v>-25.304499999999962</c:v>
                </c:pt>
                <c:pt idx="172580">
                  <c:v>-25.302499999999952</c:v>
                </c:pt>
                <c:pt idx="172581">
                  <c:v>-25.3005</c:v>
                </c:pt>
                <c:pt idx="172582">
                  <c:v>-25.29849999999999</c:v>
                </c:pt>
                <c:pt idx="172583">
                  <c:v>-25.29649999999998</c:v>
                </c:pt>
                <c:pt idx="172584">
                  <c:v>-25.294499999999971</c:v>
                </c:pt>
                <c:pt idx="172585">
                  <c:v>-25.292499999999961</c:v>
                </c:pt>
                <c:pt idx="172586">
                  <c:v>-25.290499999999952</c:v>
                </c:pt>
                <c:pt idx="172587">
                  <c:v>-25.288499999999999</c:v>
                </c:pt>
                <c:pt idx="172588">
                  <c:v>-25.28649999999999</c:v>
                </c:pt>
                <c:pt idx="172589">
                  <c:v>-25.28449999999998</c:v>
                </c:pt>
                <c:pt idx="172590">
                  <c:v>-25.28249999999997</c:v>
                </c:pt>
                <c:pt idx="172591">
                  <c:v>-25.280499999999961</c:v>
                </c:pt>
                <c:pt idx="172592">
                  <c:v>-25.278499999999951</c:v>
                </c:pt>
                <c:pt idx="172593">
                  <c:v>-25.276499999999999</c:v>
                </c:pt>
                <c:pt idx="172594">
                  <c:v>-25.274499999999989</c:v>
                </c:pt>
                <c:pt idx="172595">
                  <c:v>-25.27249999999998</c:v>
                </c:pt>
                <c:pt idx="172596">
                  <c:v>-25.27049999999997</c:v>
                </c:pt>
                <c:pt idx="172597">
                  <c:v>-25.26849999999996</c:v>
                </c:pt>
                <c:pt idx="172598">
                  <c:v>-25.266499999999951</c:v>
                </c:pt>
                <c:pt idx="172599">
                  <c:v>-25.264499999999998</c:v>
                </c:pt>
                <c:pt idx="172600">
                  <c:v>-25.262499999999989</c:v>
                </c:pt>
                <c:pt idx="172601">
                  <c:v>-25.260499999999979</c:v>
                </c:pt>
                <c:pt idx="172602">
                  <c:v>-25.25849999999997</c:v>
                </c:pt>
                <c:pt idx="172603">
                  <c:v>-25.25649999999996</c:v>
                </c:pt>
                <c:pt idx="172604">
                  <c:v>-25.25449999999995</c:v>
                </c:pt>
                <c:pt idx="172605">
                  <c:v>-25.252499999999998</c:v>
                </c:pt>
                <c:pt idx="172606">
                  <c:v>-25.250499999999988</c:v>
                </c:pt>
                <c:pt idx="172607">
                  <c:v>-25.248499999999979</c:v>
                </c:pt>
                <c:pt idx="172608">
                  <c:v>-25.246499999999969</c:v>
                </c:pt>
                <c:pt idx="172609">
                  <c:v>-25.24449999999996</c:v>
                </c:pt>
                <c:pt idx="172610">
                  <c:v>-25.24249999999995</c:v>
                </c:pt>
                <c:pt idx="172611">
                  <c:v>-25.240499999999997</c:v>
                </c:pt>
                <c:pt idx="172612">
                  <c:v>-25.238499999999988</c:v>
                </c:pt>
                <c:pt idx="172613">
                  <c:v>-25.236499999999978</c:v>
                </c:pt>
                <c:pt idx="172614">
                  <c:v>-25.234499999999969</c:v>
                </c:pt>
                <c:pt idx="172615">
                  <c:v>-25.232499999999959</c:v>
                </c:pt>
                <c:pt idx="172616">
                  <c:v>-25.23049999999995</c:v>
                </c:pt>
                <c:pt idx="172617">
                  <c:v>-25.228499999999997</c:v>
                </c:pt>
                <c:pt idx="172618">
                  <c:v>-25.226499999999987</c:v>
                </c:pt>
                <c:pt idx="172619">
                  <c:v>-25.224499999999978</c:v>
                </c:pt>
                <c:pt idx="172620">
                  <c:v>-25.222499999999968</c:v>
                </c:pt>
                <c:pt idx="172621">
                  <c:v>-25.220499999999959</c:v>
                </c:pt>
                <c:pt idx="172622">
                  <c:v>-25.218499999999949</c:v>
                </c:pt>
                <c:pt idx="172623">
                  <c:v>-25.216499999999996</c:v>
                </c:pt>
                <c:pt idx="172624">
                  <c:v>-25.214499999999987</c:v>
                </c:pt>
                <c:pt idx="172625">
                  <c:v>-25.212499999999977</c:v>
                </c:pt>
                <c:pt idx="172626">
                  <c:v>-25.210499999999968</c:v>
                </c:pt>
                <c:pt idx="172627">
                  <c:v>-25.208499999999958</c:v>
                </c:pt>
                <c:pt idx="172628">
                  <c:v>-25.206500000000005</c:v>
                </c:pt>
                <c:pt idx="172629">
                  <c:v>-25.204499999999996</c:v>
                </c:pt>
                <c:pt idx="172630">
                  <c:v>-25.202499999999986</c:v>
                </c:pt>
                <c:pt idx="172631">
                  <c:v>-25.200499999999977</c:v>
                </c:pt>
                <c:pt idx="172632">
                  <c:v>-25.198499999999967</c:v>
                </c:pt>
                <c:pt idx="172633">
                  <c:v>-25.196499999999958</c:v>
                </c:pt>
                <c:pt idx="172634">
                  <c:v>-25.194500000000005</c:v>
                </c:pt>
                <c:pt idx="172635">
                  <c:v>-25.192499999999995</c:v>
                </c:pt>
                <c:pt idx="172636">
                  <c:v>-25.190499999999986</c:v>
                </c:pt>
                <c:pt idx="172637">
                  <c:v>-25.188499999999976</c:v>
                </c:pt>
                <c:pt idx="172638">
                  <c:v>-25.186499999999967</c:v>
                </c:pt>
                <c:pt idx="172639">
                  <c:v>-25.184499999999957</c:v>
                </c:pt>
                <c:pt idx="172640">
                  <c:v>-25.182500000000005</c:v>
                </c:pt>
                <c:pt idx="172641">
                  <c:v>-25.180499999999995</c:v>
                </c:pt>
                <c:pt idx="172642">
                  <c:v>-25.178499999999985</c:v>
                </c:pt>
                <c:pt idx="172643">
                  <c:v>-25.176499999999976</c:v>
                </c:pt>
                <c:pt idx="172644">
                  <c:v>-25.174499999999966</c:v>
                </c:pt>
                <c:pt idx="172645">
                  <c:v>-25.172499999999957</c:v>
                </c:pt>
                <c:pt idx="172646">
                  <c:v>-25.170500000000004</c:v>
                </c:pt>
                <c:pt idx="172647">
                  <c:v>-25.168499999999995</c:v>
                </c:pt>
                <c:pt idx="172648">
                  <c:v>-25.166499999999985</c:v>
                </c:pt>
                <c:pt idx="172649">
                  <c:v>-25.164499999999975</c:v>
                </c:pt>
                <c:pt idx="172650">
                  <c:v>-25.162499999999966</c:v>
                </c:pt>
                <c:pt idx="172651">
                  <c:v>-25.160499999999956</c:v>
                </c:pt>
                <c:pt idx="172652">
                  <c:v>-25.158500000000004</c:v>
                </c:pt>
                <c:pt idx="172653">
                  <c:v>-25.156499999999994</c:v>
                </c:pt>
                <c:pt idx="172654">
                  <c:v>-25.154499999999985</c:v>
                </c:pt>
                <c:pt idx="172655">
                  <c:v>-25.152499999999975</c:v>
                </c:pt>
                <c:pt idx="172656">
                  <c:v>-25.150499999999965</c:v>
                </c:pt>
                <c:pt idx="172657">
                  <c:v>-25.148499999999956</c:v>
                </c:pt>
                <c:pt idx="172658">
                  <c:v>-25.146500000000003</c:v>
                </c:pt>
                <c:pt idx="172659">
                  <c:v>-25.144499999999994</c:v>
                </c:pt>
                <c:pt idx="172660">
                  <c:v>-25.142499999999984</c:v>
                </c:pt>
                <c:pt idx="172661">
                  <c:v>-25.140499999999975</c:v>
                </c:pt>
                <c:pt idx="172662">
                  <c:v>-25.138499999999965</c:v>
                </c:pt>
                <c:pt idx="172663">
                  <c:v>-25.136499999999955</c:v>
                </c:pt>
                <c:pt idx="172664">
                  <c:v>-25.134500000000003</c:v>
                </c:pt>
                <c:pt idx="172665">
                  <c:v>-25.132499999999993</c:v>
                </c:pt>
                <c:pt idx="172666">
                  <c:v>-25.130499999999984</c:v>
                </c:pt>
                <c:pt idx="172667">
                  <c:v>-25.128499999999974</c:v>
                </c:pt>
                <c:pt idx="172668">
                  <c:v>-25.126499999999965</c:v>
                </c:pt>
                <c:pt idx="172669">
                  <c:v>-25.124499999999955</c:v>
                </c:pt>
                <c:pt idx="172670">
                  <c:v>-25.122500000000002</c:v>
                </c:pt>
                <c:pt idx="172671">
                  <c:v>-25.120499999999993</c:v>
                </c:pt>
                <c:pt idx="172672">
                  <c:v>-25.118499999999983</c:v>
                </c:pt>
                <c:pt idx="172673">
                  <c:v>-25.116499999999974</c:v>
                </c:pt>
                <c:pt idx="172674">
                  <c:v>-25.114499999999964</c:v>
                </c:pt>
                <c:pt idx="172675">
                  <c:v>-25.112499999999955</c:v>
                </c:pt>
                <c:pt idx="172676">
                  <c:v>-25.110500000000002</c:v>
                </c:pt>
                <c:pt idx="172677">
                  <c:v>-25.108499999999992</c:v>
                </c:pt>
                <c:pt idx="172678">
                  <c:v>-25.106499999999983</c:v>
                </c:pt>
                <c:pt idx="172679">
                  <c:v>-25.104499999999973</c:v>
                </c:pt>
                <c:pt idx="172680">
                  <c:v>-25.102499999999964</c:v>
                </c:pt>
                <c:pt idx="172681">
                  <c:v>-25.100499999999954</c:v>
                </c:pt>
                <c:pt idx="172682">
                  <c:v>-25.098500000000001</c:v>
                </c:pt>
                <c:pt idx="172683">
                  <c:v>-25.096499999999992</c:v>
                </c:pt>
                <c:pt idx="172684">
                  <c:v>-25.094499999999982</c:v>
                </c:pt>
                <c:pt idx="172685">
                  <c:v>-25.092499999999973</c:v>
                </c:pt>
                <c:pt idx="172686">
                  <c:v>-25.090499999999963</c:v>
                </c:pt>
                <c:pt idx="172687">
                  <c:v>-25.088499999999954</c:v>
                </c:pt>
                <c:pt idx="172688">
                  <c:v>-25.086500000000001</c:v>
                </c:pt>
                <c:pt idx="172689">
                  <c:v>-25.084499999999991</c:v>
                </c:pt>
                <c:pt idx="172690">
                  <c:v>-25.082499999999982</c:v>
                </c:pt>
                <c:pt idx="172691">
                  <c:v>-25.080499999999972</c:v>
                </c:pt>
                <c:pt idx="172692">
                  <c:v>-25.078499999999963</c:v>
                </c:pt>
                <c:pt idx="172693">
                  <c:v>-25.076499999999953</c:v>
                </c:pt>
                <c:pt idx="172694">
                  <c:v>-25.0745</c:v>
                </c:pt>
                <c:pt idx="172695">
                  <c:v>-25.072499999999991</c:v>
                </c:pt>
                <c:pt idx="172696">
                  <c:v>-25.070499999999981</c:v>
                </c:pt>
                <c:pt idx="172697">
                  <c:v>-25.068499999999972</c:v>
                </c:pt>
                <c:pt idx="172698">
                  <c:v>-25.066499999999962</c:v>
                </c:pt>
                <c:pt idx="172699">
                  <c:v>-25.064499999999953</c:v>
                </c:pt>
                <c:pt idx="172700">
                  <c:v>-25.0625</c:v>
                </c:pt>
                <c:pt idx="172701">
                  <c:v>-25.06049999999999</c:v>
                </c:pt>
                <c:pt idx="172702">
                  <c:v>-25.058499999999981</c:v>
                </c:pt>
                <c:pt idx="172703">
                  <c:v>-25.056499999999971</c:v>
                </c:pt>
                <c:pt idx="172704">
                  <c:v>-25.054499999999962</c:v>
                </c:pt>
                <c:pt idx="172705">
                  <c:v>-25.052499999999952</c:v>
                </c:pt>
                <c:pt idx="172706">
                  <c:v>-25.0505</c:v>
                </c:pt>
                <c:pt idx="172707">
                  <c:v>-25.04849999999999</c:v>
                </c:pt>
                <c:pt idx="172708">
                  <c:v>-25.04649999999998</c:v>
                </c:pt>
                <c:pt idx="172709">
                  <c:v>-25.044499999999971</c:v>
                </c:pt>
                <c:pt idx="172710">
                  <c:v>-25.042499999999961</c:v>
                </c:pt>
                <c:pt idx="172711">
                  <c:v>-25.040499999999952</c:v>
                </c:pt>
                <c:pt idx="172712">
                  <c:v>-25.038499999999999</c:v>
                </c:pt>
                <c:pt idx="172713">
                  <c:v>-25.03649999999999</c:v>
                </c:pt>
                <c:pt idx="172714">
                  <c:v>-25.03449999999998</c:v>
                </c:pt>
                <c:pt idx="172715">
                  <c:v>-25.03249999999997</c:v>
                </c:pt>
                <c:pt idx="172716">
                  <c:v>-25.030499999999961</c:v>
                </c:pt>
                <c:pt idx="172717">
                  <c:v>-25.028499999999951</c:v>
                </c:pt>
                <c:pt idx="172718">
                  <c:v>-25.026499999999999</c:v>
                </c:pt>
                <c:pt idx="172719">
                  <c:v>-25.024499999999989</c:v>
                </c:pt>
                <c:pt idx="172720">
                  <c:v>-25.02249999999998</c:v>
                </c:pt>
                <c:pt idx="172721">
                  <c:v>-25.02049999999997</c:v>
                </c:pt>
                <c:pt idx="172722">
                  <c:v>-25.01849999999996</c:v>
                </c:pt>
                <c:pt idx="172723">
                  <c:v>-25.016499999999951</c:v>
                </c:pt>
                <c:pt idx="172724">
                  <c:v>-25.014499999999998</c:v>
                </c:pt>
                <c:pt idx="172725">
                  <c:v>-25.012499999999989</c:v>
                </c:pt>
                <c:pt idx="172726">
                  <c:v>-25.010499999999979</c:v>
                </c:pt>
                <c:pt idx="172727">
                  <c:v>-25.00849999999997</c:v>
                </c:pt>
                <c:pt idx="172728">
                  <c:v>-25.00649999999996</c:v>
                </c:pt>
                <c:pt idx="172729">
                  <c:v>-25.00449999999995</c:v>
                </c:pt>
                <c:pt idx="172730">
                  <c:v>-25.002499999999998</c:v>
                </c:pt>
                <c:pt idx="172731">
                  <c:v>-25.000499999999988</c:v>
                </c:pt>
                <c:pt idx="172732">
                  <c:v>-24.998499999999979</c:v>
                </c:pt>
                <c:pt idx="172733">
                  <c:v>-24.996499999999969</c:v>
                </c:pt>
                <c:pt idx="172734">
                  <c:v>-24.99449999999996</c:v>
                </c:pt>
                <c:pt idx="172735">
                  <c:v>-24.99249999999995</c:v>
                </c:pt>
                <c:pt idx="172736">
                  <c:v>-24.990499999999997</c:v>
                </c:pt>
                <c:pt idx="172737">
                  <c:v>-24.988499999999988</c:v>
                </c:pt>
                <c:pt idx="172738">
                  <c:v>-24.986499999999978</c:v>
                </c:pt>
                <c:pt idx="172739">
                  <c:v>-24.984499999999969</c:v>
                </c:pt>
                <c:pt idx="172740">
                  <c:v>-24.982499999999959</c:v>
                </c:pt>
                <c:pt idx="172741">
                  <c:v>-24.98049999999995</c:v>
                </c:pt>
                <c:pt idx="172742">
                  <c:v>-24.978499999999997</c:v>
                </c:pt>
                <c:pt idx="172743">
                  <c:v>-24.976499999999987</c:v>
                </c:pt>
                <c:pt idx="172744">
                  <c:v>-24.974499999999978</c:v>
                </c:pt>
                <c:pt idx="172745">
                  <c:v>-24.972499999999968</c:v>
                </c:pt>
                <c:pt idx="172746">
                  <c:v>-24.970499999999959</c:v>
                </c:pt>
                <c:pt idx="172747">
                  <c:v>-24.968499999999949</c:v>
                </c:pt>
                <c:pt idx="172748">
                  <c:v>-24.966499999999996</c:v>
                </c:pt>
                <c:pt idx="172749">
                  <c:v>-24.964499999999987</c:v>
                </c:pt>
                <c:pt idx="172750">
                  <c:v>-24.962499999999977</c:v>
                </c:pt>
                <c:pt idx="172751">
                  <c:v>-24.960499999999968</c:v>
                </c:pt>
                <c:pt idx="172752">
                  <c:v>-24.958499999999958</c:v>
                </c:pt>
                <c:pt idx="172753">
                  <c:v>-24.956500000000005</c:v>
                </c:pt>
                <c:pt idx="172754">
                  <c:v>-24.954499999999996</c:v>
                </c:pt>
                <c:pt idx="172755">
                  <c:v>-24.952499999999986</c:v>
                </c:pt>
                <c:pt idx="172756">
                  <c:v>-24.950499999999977</c:v>
                </c:pt>
                <c:pt idx="172757">
                  <c:v>-24.948499999999967</c:v>
                </c:pt>
                <c:pt idx="172758">
                  <c:v>-24.946499999999958</c:v>
                </c:pt>
                <c:pt idx="172759">
                  <c:v>-24.944500000000005</c:v>
                </c:pt>
                <c:pt idx="172760">
                  <c:v>-24.942499999999995</c:v>
                </c:pt>
                <c:pt idx="172761">
                  <c:v>-24.940499999999986</c:v>
                </c:pt>
                <c:pt idx="172762">
                  <c:v>-24.938499999999976</c:v>
                </c:pt>
                <c:pt idx="172763">
                  <c:v>-24.936499999999967</c:v>
                </c:pt>
                <c:pt idx="172764">
                  <c:v>-24.934499999999957</c:v>
                </c:pt>
                <c:pt idx="172765">
                  <c:v>-24.932500000000005</c:v>
                </c:pt>
                <c:pt idx="172766">
                  <c:v>-24.930499999999995</c:v>
                </c:pt>
                <c:pt idx="172767">
                  <c:v>-24.928499999999985</c:v>
                </c:pt>
                <c:pt idx="172768">
                  <c:v>-24.926499999999976</c:v>
                </c:pt>
                <c:pt idx="172769">
                  <c:v>-24.924499999999966</c:v>
                </c:pt>
                <c:pt idx="172770">
                  <c:v>-24.922499999999957</c:v>
                </c:pt>
                <c:pt idx="172771">
                  <c:v>-24.920500000000004</c:v>
                </c:pt>
                <c:pt idx="172772">
                  <c:v>-24.918499999999995</c:v>
                </c:pt>
                <c:pt idx="172773">
                  <c:v>-24.916499999999985</c:v>
                </c:pt>
                <c:pt idx="172774">
                  <c:v>-24.914499999999975</c:v>
                </c:pt>
                <c:pt idx="172775">
                  <c:v>-24.912499999999966</c:v>
                </c:pt>
                <c:pt idx="172776">
                  <c:v>-24.910499999999956</c:v>
                </c:pt>
                <c:pt idx="172777">
                  <c:v>-24.908500000000004</c:v>
                </c:pt>
                <c:pt idx="172778">
                  <c:v>-24.906499999999994</c:v>
                </c:pt>
                <c:pt idx="172779">
                  <c:v>-24.904499999999985</c:v>
                </c:pt>
                <c:pt idx="172780">
                  <c:v>-24.902499999999975</c:v>
                </c:pt>
                <c:pt idx="172781">
                  <c:v>-24.900499999999965</c:v>
                </c:pt>
                <c:pt idx="172782">
                  <c:v>-24.898499999999956</c:v>
                </c:pt>
                <c:pt idx="172783">
                  <c:v>-24.896500000000003</c:v>
                </c:pt>
                <c:pt idx="172784">
                  <c:v>-24.894499999999994</c:v>
                </c:pt>
                <c:pt idx="172785">
                  <c:v>-24.892499999999984</c:v>
                </c:pt>
                <c:pt idx="172786">
                  <c:v>-24.890499999999975</c:v>
                </c:pt>
                <c:pt idx="172787">
                  <c:v>-24.888499999999965</c:v>
                </c:pt>
                <c:pt idx="172788">
                  <c:v>-24.886499999999955</c:v>
                </c:pt>
                <c:pt idx="172789">
                  <c:v>-24.884500000000003</c:v>
                </c:pt>
                <c:pt idx="172790">
                  <c:v>-24.882499999999993</c:v>
                </c:pt>
                <c:pt idx="172791">
                  <c:v>-24.880499999999984</c:v>
                </c:pt>
                <c:pt idx="172792">
                  <c:v>-24.878499999999974</c:v>
                </c:pt>
                <c:pt idx="172793">
                  <c:v>-24.876499999999965</c:v>
                </c:pt>
                <c:pt idx="172794">
                  <c:v>-24.874499999999955</c:v>
                </c:pt>
                <c:pt idx="172795">
                  <c:v>-24.872500000000002</c:v>
                </c:pt>
                <c:pt idx="172796">
                  <c:v>-24.870499999999993</c:v>
                </c:pt>
                <c:pt idx="172797">
                  <c:v>-24.868499999999983</c:v>
                </c:pt>
                <c:pt idx="172798">
                  <c:v>-24.866499999999974</c:v>
                </c:pt>
                <c:pt idx="172799">
                  <c:v>-24.864499999999964</c:v>
                </c:pt>
                <c:pt idx="172800">
                  <c:v>-24.862499999999955</c:v>
                </c:pt>
                <c:pt idx="172801">
                  <c:v>-24.860500000000002</c:v>
                </c:pt>
                <c:pt idx="172802">
                  <c:v>-24.858499999999992</c:v>
                </c:pt>
                <c:pt idx="172803">
                  <c:v>-24.856499999999983</c:v>
                </c:pt>
                <c:pt idx="172804">
                  <c:v>-24.854499999999973</c:v>
                </c:pt>
                <c:pt idx="172805">
                  <c:v>-24.852499999999964</c:v>
                </c:pt>
                <c:pt idx="172806">
                  <c:v>-24.850499999999954</c:v>
                </c:pt>
                <c:pt idx="172807">
                  <c:v>-24.848500000000001</c:v>
                </c:pt>
                <c:pt idx="172808">
                  <c:v>-24.846499999999992</c:v>
                </c:pt>
                <c:pt idx="172809">
                  <c:v>-24.844499999999982</c:v>
                </c:pt>
                <c:pt idx="172810">
                  <c:v>-24.842499999999973</c:v>
                </c:pt>
                <c:pt idx="172811">
                  <c:v>-24.840499999999963</c:v>
                </c:pt>
                <c:pt idx="172812">
                  <c:v>-24.838499999999954</c:v>
                </c:pt>
                <c:pt idx="172813">
                  <c:v>-24.836500000000001</c:v>
                </c:pt>
                <c:pt idx="172814">
                  <c:v>-24.834499999999991</c:v>
                </c:pt>
                <c:pt idx="172815">
                  <c:v>-24.832499999999982</c:v>
                </c:pt>
                <c:pt idx="172816">
                  <c:v>-24.830499999999972</c:v>
                </c:pt>
                <c:pt idx="172817">
                  <c:v>-24.828499999999963</c:v>
                </c:pt>
                <c:pt idx="172818">
                  <c:v>-24.826499999999953</c:v>
                </c:pt>
                <c:pt idx="172819">
                  <c:v>-24.8245</c:v>
                </c:pt>
                <c:pt idx="172820">
                  <c:v>-24.822499999999991</c:v>
                </c:pt>
                <c:pt idx="172821">
                  <c:v>-24.820499999999981</c:v>
                </c:pt>
                <c:pt idx="172822">
                  <c:v>-24.818499999999972</c:v>
                </c:pt>
                <c:pt idx="172823">
                  <c:v>-24.816499999999962</c:v>
                </c:pt>
                <c:pt idx="172824">
                  <c:v>-24.814499999999953</c:v>
                </c:pt>
                <c:pt idx="172825">
                  <c:v>-24.8125</c:v>
                </c:pt>
                <c:pt idx="172826">
                  <c:v>-24.81049999999999</c:v>
                </c:pt>
                <c:pt idx="172827">
                  <c:v>-24.808499999999981</c:v>
                </c:pt>
                <c:pt idx="172828">
                  <c:v>-24.806499999999971</c:v>
                </c:pt>
                <c:pt idx="172829">
                  <c:v>-24.804499999999962</c:v>
                </c:pt>
                <c:pt idx="172830">
                  <c:v>-24.802499999999952</c:v>
                </c:pt>
                <c:pt idx="172831">
                  <c:v>-24.8005</c:v>
                </c:pt>
                <c:pt idx="172832">
                  <c:v>-24.79849999999999</c:v>
                </c:pt>
                <c:pt idx="172833">
                  <c:v>-24.79649999999998</c:v>
                </c:pt>
                <c:pt idx="172834">
                  <c:v>-24.794499999999971</c:v>
                </c:pt>
                <c:pt idx="172835">
                  <c:v>-24.792499999999961</c:v>
                </c:pt>
                <c:pt idx="172836">
                  <c:v>-24.790499999999952</c:v>
                </c:pt>
                <c:pt idx="172837">
                  <c:v>-24.788499999999999</c:v>
                </c:pt>
                <c:pt idx="172838">
                  <c:v>-24.78649999999999</c:v>
                </c:pt>
                <c:pt idx="172839">
                  <c:v>-24.78449999999998</c:v>
                </c:pt>
                <c:pt idx="172840">
                  <c:v>-24.78249999999997</c:v>
                </c:pt>
                <c:pt idx="172841">
                  <c:v>-24.780499999999961</c:v>
                </c:pt>
                <c:pt idx="172842">
                  <c:v>-24.778499999999951</c:v>
                </c:pt>
                <c:pt idx="172843">
                  <c:v>-24.776499999999999</c:v>
                </c:pt>
                <c:pt idx="172844">
                  <c:v>-24.774499999999989</c:v>
                </c:pt>
                <c:pt idx="172845">
                  <c:v>-24.77249999999998</c:v>
                </c:pt>
                <c:pt idx="172846">
                  <c:v>-24.77049999999997</c:v>
                </c:pt>
                <c:pt idx="172847">
                  <c:v>-24.76849999999996</c:v>
                </c:pt>
                <c:pt idx="172848">
                  <c:v>-24.766499999999951</c:v>
                </c:pt>
                <c:pt idx="172849">
                  <c:v>-24.764499999999998</c:v>
                </c:pt>
                <c:pt idx="172850">
                  <c:v>-24.762499999999989</c:v>
                </c:pt>
                <c:pt idx="172851">
                  <c:v>-24.760499999999979</c:v>
                </c:pt>
                <c:pt idx="172852">
                  <c:v>-24.75849999999997</c:v>
                </c:pt>
                <c:pt idx="172853">
                  <c:v>-24.75649999999996</c:v>
                </c:pt>
                <c:pt idx="172854">
                  <c:v>-24.75449999999995</c:v>
                </c:pt>
                <c:pt idx="172855">
                  <c:v>-24.752499999999998</c:v>
                </c:pt>
                <c:pt idx="172856">
                  <c:v>-24.750499999999988</c:v>
                </c:pt>
                <c:pt idx="172857">
                  <c:v>-24.748499999999979</c:v>
                </c:pt>
                <c:pt idx="172858">
                  <c:v>-24.746499999999969</c:v>
                </c:pt>
                <c:pt idx="172859">
                  <c:v>-24.74449999999996</c:v>
                </c:pt>
                <c:pt idx="172860">
                  <c:v>-24.74249999999995</c:v>
                </c:pt>
                <c:pt idx="172861">
                  <c:v>-24.740499999999997</c:v>
                </c:pt>
                <c:pt idx="172862">
                  <c:v>-24.738499999999988</c:v>
                </c:pt>
                <c:pt idx="172863">
                  <c:v>-24.736499999999978</c:v>
                </c:pt>
                <c:pt idx="172864">
                  <c:v>-24.734499999999969</c:v>
                </c:pt>
                <c:pt idx="172865">
                  <c:v>-24.732499999999959</c:v>
                </c:pt>
                <c:pt idx="172866">
                  <c:v>-24.73049999999995</c:v>
                </c:pt>
                <c:pt idx="172867">
                  <c:v>-24.728499999999997</c:v>
                </c:pt>
                <c:pt idx="172868">
                  <c:v>-24.726499999999987</c:v>
                </c:pt>
                <c:pt idx="172869">
                  <c:v>-24.724499999999978</c:v>
                </c:pt>
                <c:pt idx="172870">
                  <c:v>-24.722499999999968</c:v>
                </c:pt>
                <c:pt idx="172871">
                  <c:v>-24.720499999999959</c:v>
                </c:pt>
                <c:pt idx="172872">
                  <c:v>-24.718499999999949</c:v>
                </c:pt>
                <c:pt idx="172873">
                  <c:v>-24.716499999999996</c:v>
                </c:pt>
                <c:pt idx="172874">
                  <c:v>-24.714499999999987</c:v>
                </c:pt>
                <c:pt idx="172875">
                  <c:v>-24.712499999999977</c:v>
                </c:pt>
                <c:pt idx="172876">
                  <c:v>-24.710499999999968</c:v>
                </c:pt>
                <c:pt idx="172877">
                  <c:v>-24.708499999999958</c:v>
                </c:pt>
                <c:pt idx="172878">
                  <c:v>-24.706500000000005</c:v>
                </c:pt>
                <c:pt idx="172879">
                  <c:v>-24.704499999999996</c:v>
                </c:pt>
                <c:pt idx="172880">
                  <c:v>-24.702499999999986</c:v>
                </c:pt>
                <c:pt idx="172881">
                  <c:v>-24.700499999999977</c:v>
                </c:pt>
                <c:pt idx="172882">
                  <c:v>-24.698499999999967</c:v>
                </c:pt>
                <c:pt idx="172883">
                  <c:v>-24.696499999999958</c:v>
                </c:pt>
                <c:pt idx="172884">
                  <c:v>-24.694500000000005</c:v>
                </c:pt>
                <c:pt idx="172885">
                  <c:v>-24.692499999999995</c:v>
                </c:pt>
                <c:pt idx="172886">
                  <c:v>-24.690499999999986</c:v>
                </c:pt>
                <c:pt idx="172887">
                  <c:v>-24.688499999999976</c:v>
                </c:pt>
                <c:pt idx="172888">
                  <c:v>-24.686499999999967</c:v>
                </c:pt>
                <c:pt idx="172889">
                  <c:v>-24.684499999999957</c:v>
                </c:pt>
                <c:pt idx="172890">
                  <c:v>-24.682500000000005</c:v>
                </c:pt>
                <c:pt idx="172891">
                  <c:v>-24.680499999999995</c:v>
                </c:pt>
                <c:pt idx="172892">
                  <c:v>-24.678499999999985</c:v>
                </c:pt>
                <c:pt idx="172893">
                  <c:v>-24.676499999999976</c:v>
                </c:pt>
                <c:pt idx="172894">
                  <c:v>-24.674499999999966</c:v>
                </c:pt>
                <c:pt idx="172895">
                  <c:v>-24.672499999999957</c:v>
                </c:pt>
                <c:pt idx="172896">
                  <c:v>-24.670500000000004</c:v>
                </c:pt>
                <c:pt idx="172897">
                  <c:v>-24.668499999999995</c:v>
                </c:pt>
                <c:pt idx="172898">
                  <c:v>-24.666499999999985</c:v>
                </c:pt>
                <c:pt idx="172899">
                  <c:v>-24.664499999999975</c:v>
                </c:pt>
                <c:pt idx="172900">
                  <c:v>-24.662499999999966</c:v>
                </c:pt>
                <c:pt idx="172901">
                  <c:v>-24.660499999999956</c:v>
                </c:pt>
                <c:pt idx="172902">
                  <c:v>-24.658500000000004</c:v>
                </c:pt>
                <c:pt idx="172903">
                  <c:v>-24.656499999999994</c:v>
                </c:pt>
                <c:pt idx="172904">
                  <c:v>-24.654499999999985</c:v>
                </c:pt>
                <c:pt idx="172905">
                  <c:v>-24.652499999999975</c:v>
                </c:pt>
                <c:pt idx="172906">
                  <c:v>-24.650499999999965</c:v>
                </c:pt>
                <c:pt idx="172907">
                  <c:v>-24.648499999999956</c:v>
                </c:pt>
                <c:pt idx="172908">
                  <c:v>-24.646500000000003</c:v>
                </c:pt>
                <c:pt idx="172909">
                  <c:v>-24.644499999999994</c:v>
                </c:pt>
                <c:pt idx="172910">
                  <c:v>-24.642499999999984</c:v>
                </c:pt>
                <c:pt idx="172911">
                  <c:v>-24.640499999999975</c:v>
                </c:pt>
                <c:pt idx="172912">
                  <c:v>-24.638499999999965</c:v>
                </c:pt>
                <c:pt idx="172913">
                  <c:v>-24.636499999999955</c:v>
                </c:pt>
                <c:pt idx="172914">
                  <c:v>-24.634500000000003</c:v>
                </c:pt>
                <c:pt idx="172915">
                  <c:v>-24.632499999999993</c:v>
                </c:pt>
                <c:pt idx="172916">
                  <c:v>-24.630499999999984</c:v>
                </c:pt>
                <c:pt idx="172917">
                  <c:v>-24.628499999999974</c:v>
                </c:pt>
                <c:pt idx="172918">
                  <c:v>-24.626499999999965</c:v>
                </c:pt>
                <c:pt idx="172919">
                  <c:v>-24.624499999999955</c:v>
                </c:pt>
                <c:pt idx="172920">
                  <c:v>-24.622500000000002</c:v>
                </c:pt>
                <c:pt idx="172921">
                  <c:v>-24.620499999999993</c:v>
                </c:pt>
                <c:pt idx="172922">
                  <c:v>-24.618499999999983</c:v>
                </c:pt>
                <c:pt idx="172923">
                  <c:v>-24.616499999999974</c:v>
                </c:pt>
                <c:pt idx="172924">
                  <c:v>-24.614499999999964</c:v>
                </c:pt>
                <c:pt idx="172925">
                  <c:v>-24.612499999999955</c:v>
                </c:pt>
                <c:pt idx="172926">
                  <c:v>-24.610500000000002</c:v>
                </c:pt>
                <c:pt idx="172927">
                  <c:v>-24.608499999999992</c:v>
                </c:pt>
                <c:pt idx="172928">
                  <c:v>-24.606499999999983</c:v>
                </c:pt>
                <c:pt idx="172929">
                  <c:v>-24.604499999999973</c:v>
                </c:pt>
                <c:pt idx="172930">
                  <c:v>-24.602499999999964</c:v>
                </c:pt>
                <c:pt idx="172931">
                  <c:v>-24.600499999999954</c:v>
                </c:pt>
                <c:pt idx="172932">
                  <c:v>-24.598500000000001</c:v>
                </c:pt>
                <c:pt idx="172933">
                  <c:v>-24.596499999999992</c:v>
                </c:pt>
                <c:pt idx="172934">
                  <c:v>-24.594499999999982</c:v>
                </c:pt>
                <c:pt idx="172935">
                  <c:v>-24.592499999999973</c:v>
                </c:pt>
                <c:pt idx="172936">
                  <c:v>-24.590499999999963</c:v>
                </c:pt>
                <c:pt idx="172937">
                  <c:v>-24.588499999999954</c:v>
                </c:pt>
                <c:pt idx="172938">
                  <c:v>-24.586500000000001</c:v>
                </c:pt>
                <c:pt idx="172939">
                  <c:v>-24.584499999999991</c:v>
                </c:pt>
                <c:pt idx="172940">
                  <c:v>-24.582499999999982</c:v>
                </c:pt>
                <c:pt idx="172941">
                  <c:v>-24.580499999999972</c:v>
                </c:pt>
                <c:pt idx="172942">
                  <c:v>-24.578499999999963</c:v>
                </c:pt>
                <c:pt idx="172943">
                  <c:v>-24.576499999999953</c:v>
                </c:pt>
                <c:pt idx="172944">
                  <c:v>-24.5745</c:v>
                </c:pt>
                <c:pt idx="172945">
                  <c:v>-24.572499999999991</c:v>
                </c:pt>
                <c:pt idx="172946">
                  <c:v>-24.570499999999981</c:v>
                </c:pt>
                <c:pt idx="172947">
                  <c:v>-24.568499999999972</c:v>
                </c:pt>
                <c:pt idx="172948">
                  <c:v>-24.566499999999962</c:v>
                </c:pt>
                <c:pt idx="172949">
                  <c:v>-24.564499999999953</c:v>
                </c:pt>
                <c:pt idx="172950">
                  <c:v>-24.5625</c:v>
                </c:pt>
                <c:pt idx="172951">
                  <c:v>-24.56049999999999</c:v>
                </c:pt>
                <c:pt idx="172952">
                  <c:v>-24.558499999999981</c:v>
                </c:pt>
                <c:pt idx="172953">
                  <c:v>-24.556499999999971</c:v>
                </c:pt>
                <c:pt idx="172954">
                  <c:v>-24.554499999999962</c:v>
                </c:pt>
                <c:pt idx="172955">
                  <c:v>-24.552499999999952</c:v>
                </c:pt>
                <c:pt idx="172956">
                  <c:v>-24.5505</c:v>
                </c:pt>
                <c:pt idx="172957">
                  <c:v>-24.54849999999999</c:v>
                </c:pt>
                <c:pt idx="172958">
                  <c:v>-24.54649999999998</c:v>
                </c:pt>
                <c:pt idx="172959">
                  <c:v>-24.544499999999971</c:v>
                </c:pt>
                <c:pt idx="172960">
                  <c:v>-24.542499999999961</c:v>
                </c:pt>
                <c:pt idx="172961">
                  <c:v>-24.540499999999952</c:v>
                </c:pt>
                <c:pt idx="172962">
                  <c:v>-24.538499999999999</c:v>
                </c:pt>
                <c:pt idx="172963">
                  <c:v>-24.53649999999999</c:v>
                </c:pt>
                <c:pt idx="172964">
                  <c:v>-24.53449999999998</c:v>
                </c:pt>
                <c:pt idx="172965">
                  <c:v>-24.53249999999997</c:v>
                </c:pt>
                <c:pt idx="172966">
                  <c:v>-24.530499999999961</c:v>
                </c:pt>
                <c:pt idx="172967">
                  <c:v>-24.528499999999951</c:v>
                </c:pt>
                <c:pt idx="172968">
                  <c:v>-24.526499999999999</c:v>
                </c:pt>
                <c:pt idx="172969">
                  <c:v>-24.524499999999989</c:v>
                </c:pt>
                <c:pt idx="172970">
                  <c:v>-24.52249999999998</c:v>
                </c:pt>
                <c:pt idx="172971">
                  <c:v>-24.52049999999997</c:v>
                </c:pt>
                <c:pt idx="172972">
                  <c:v>-24.51849999999996</c:v>
                </c:pt>
                <c:pt idx="172973">
                  <c:v>-24.516499999999951</c:v>
                </c:pt>
                <c:pt idx="172974">
                  <c:v>-24.514499999999998</c:v>
                </c:pt>
                <c:pt idx="172975">
                  <c:v>-24.512499999999989</c:v>
                </c:pt>
                <c:pt idx="172976">
                  <c:v>-24.510499999999979</c:v>
                </c:pt>
                <c:pt idx="172977">
                  <c:v>-24.50849999999997</c:v>
                </c:pt>
                <c:pt idx="172978">
                  <c:v>-24.50649999999996</c:v>
                </c:pt>
                <c:pt idx="172979">
                  <c:v>-24.50449999999995</c:v>
                </c:pt>
                <c:pt idx="172980">
                  <c:v>-24.502499999999998</c:v>
                </c:pt>
                <c:pt idx="172981">
                  <c:v>-24.500499999999988</c:v>
                </c:pt>
                <c:pt idx="172982">
                  <c:v>-24.498499999999979</c:v>
                </c:pt>
                <c:pt idx="172983">
                  <c:v>-24.496499999999969</c:v>
                </c:pt>
                <c:pt idx="172984">
                  <c:v>-24.49449999999996</c:v>
                </c:pt>
                <c:pt idx="172985">
                  <c:v>-24.49249999999995</c:v>
                </c:pt>
                <c:pt idx="172986">
                  <c:v>-24.490499999999997</c:v>
                </c:pt>
                <c:pt idx="172987">
                  <c:v>-24.488499999999988</c:v>
                </c:pt>
                <c:pt idx="172988">
                  <c:v>-24.486499999999978</c:v>
                </c:pt>
                <c:pt idx="172989">
                  <c:v>-24.484499999999969</c:v>
                </c:pt>
                <c:pt idx="172990">
                  <c:v>-24.482499999999959</c:v>
                </c:pt>
                <c:pt idx="172991">
                  <c:v>-24.48049999999995</c:v>
                </c:pt>
                <c:pt idx="172992">
                  <c:v>-24.478499999999997</c:v>
                </c:pt>
                <c:pt idx="172993">
                  <c:v>-24.476499999999987</c:v>
                </c:pt>
                <c:pt idx="172994">
                  <c:v>-24.474499999999978</c:v>
                </c:pt>
                <c:pt idx="172995">
                  <c:v>-24.472499999999968</c:v>
                </c:pt>
                <c:pt idx="172996">
                  <c:v>-24.470499999999959</c:v>
                </c:pt>
                <c:pt idx="172997">
                  <c:v>-24.468499999999949</c:v>
                </c:pt>
                <c:pt idx="172998">
                  <c:v>-24.466499999999996</c:v>
                </c:pt>
                <c:pt idx="172999">
                  <c:v>-24.464499999999987</c:v>
                </c:pt>
                <c:pt idx="173000">
                  <c:v>-24.462499999999977</c:v>
                </c:pt>
                <c:pt idx="173001">
                  <c:v>-24.460499999999968</c:v>
                </c:pt>
                <c:pt idx="173002">
                  <c:v>-24.458499999999958</c:v>
                </c:pt>
                <c:pt idx="173003">
                  <c:v>-24.456500000000005</c:v>
                </c:pt>
                <c:pt idx="173004">
                  <c:v>-24.454499999999996</c:v>
                </c:pt>
                <c:pt idx="173005">
                  <c:v>-24.452499999999986</c:v>
                </c:pt>
                <c:pt idx="173006">
                  <c:v>-24.450499999999977</c:v>
                </c:pt>
                <c:pt idx="173007">
                  <c:v>-24.448499999999967</c:v>
                </c:pt>
                <c:pt idx="173008">
                  <c:v>-24.446499999999958</c:v>
                </c:pt>
                <c:pt idx="173009">
                  <c:v>-24.444500000000005</c:v>
                </c:pt>
                <c:pt idx="173010">
                  <c:v>-24.442499999999995</c:v>
                </c:pt>
                <c:pt idx="173011">
                  <c:v>-24.440499999999986</c:v>
                </c:pt>
                <c:pt idx="173012">
                  <c:v>-24.438499999999976</c:v>
                </c:pt>
                <c:pt idx="173013">
                  <c:v>-24.436499999999967</c:v>
                </c:pt>
                <c:pt idx="173014">
                  <c:v>-24.434499999999957</c:v>
                </c:pt>
                <c:pt idx="173015">
                  <c:v>-24.432500000000005</c:v>
                </c:pt>
                <c:pt idx="173016">
                  <c:v>-24.430499999999995</c:v>
                </c:pt>
                <c:pt idx="173017">
                  <c:v>-24.428499999999985</c:v>
                </c:pt>
                <c:pt idx="173018">
                  <c:v>-24.426499999999976</c:v>
                </c:pt>
                <c:pt idx="173019">
                  <c:v>-24.424499999999966</c:v>
                </c:pt>
                <c:pt idx="173020">
                  <c:v>-24.422499999999957</c:v>
                </c:pt>
                <c:pt idx="173021">
                  <c:v>-24.420500000000004</c:v>
                </c:pt>
                <c:pt idx="173022">
                  <c:v>-24.418499999999995</c:v>
                </c:pt>
                <c:pt idx="173023">
                  <c:v>-24.416499999999985</c:v>
                </c:pt>
                <c:pt idx="173024">
                  <c:v>-24.414499999999975</c:v>
                </c:pt>
                <c:pt idx="173025">
                  <c:v>-24.412499999999966</c:v>
                </c:pt>
                <c:pt idx="173026">
                  <c:v>-24.410499999999956</c:v>
                </c:pt>
                <c:pt idx="173027">
                  <c:v>-24.408500000000004</c:v>
                </c:pt>
                <c:pt idx="173028">
                  <c:v>-24.406499999999994</c:v>
                </c:pt>
                <c:pt idx="173029">
                  <c:v>-24.404499999999985</c:v>
                </c:pt>
                <c:pt idx="173030">
                  <c:v>-24.402499999999975</c:v>
                </c:pt>
                <c:pt idx="173031">
                  <c:v>-24.400499999999965</c:v>
                </c:pt>
                <c:pt idx="173032">
                  <c:v>-24.398499999999956</c:v>
                </c:pt>
                <c:pt idx="173033">
                  <c:v>-24.396500000000003</c:v>
                </c:pt>
                <c:pt idx="173034">
                  <c:v>-24.394499999999994</c:v>
                </c:pt>
                <c:pt idx="173035">
                  <c:v>-24.392499999999984</c:v>
                </c:pt>
                <c:pt idx="173036">
                  <c:v>-24.390499999999975</c:v>
                </c:pt>
                <c:pt idx="173037">
                  <c:v>-24.388499999999965</c:v>
                </c:pt>
                <c:pt idx="173038">
                  <c:v>-24.386499999999955</c:v>
                </c:pt>
                <c:pt idx="173039">
                  <c:v>-24.384500000000003</c:v>
                </c:pt>
                <c:pt idx="173040">
                  <c:v>-24.382499999999993</c:v>
                </c:pt>
                <c:pt idx="173041">
                  <c:v>-24.380499999999984</c:v>
                </c:pt>
                <c:pt idx="173042">
                  <c:v>-24.378499999999974</c:v>
                </c:pt>
                <c:pt idx="173043">
                  <c:v>-24.376499999999965</c:v>
                </c:pt>
                <c:pt idx="173044">
                  <c:v>-24.374499999999955</c:v>
                </c:pt>
                <c:pt idx="173045">
                  <c:v>-24.372500000000002</c:v>
                </c:pt>
                <c:pt idx="173046">
                  <c:v>-24.370499999999993</c:v>
                </c:pt>
                <c:pt idx="173047">
                  <c:v>-24.368499999999983</c:v>
                </c:pt>
                <c:pt idx="173048">
                  <c:v>-24.366499999999974</c:v>
                </c:pt>
                <c:pt idx="173049">
                  <c:v>-24.364499999999964</c:v>
                </c:pt>
                <c:pt idx="173050">
                  <c:v>-24.362499999999955</c:v>
                </c:pt>
                <c:pt idx="173051">
                  <c:v>-24.360500000000002</c:v>
                </c:pt>
                <c:pt idx="173052">
                  <c:v>-24.358499999999992</c:v>
                </c:pt>
                <c:pt idx="173053">
                  <c:v>-24.356499999999983</c:v>
                </c:pt>
                <c:pt idx="173054">
                  <c:v>-24.354499999999973</c:v>
                </c:pt>
                <c:pt idx="173055">
                  <c:v>-24.352499999999964</c:v>
                </c:pt>
                <c:pt idx="173056">
                  <c:v>-24.350499999999954</c:v>
                </c:pt>
                <c:pt idx="173057">
                  <c:v>-24.348500000000001</c:v>
                </c:pt>
                <c:pt idx="173058">
                  <c:v>-24.346499999999992</c:v>
                </c:pt>
                <c:pt idx="173059">
                  <c:v>-24.344499999999982</c:v>
                </c:pt>
                <c:pt idx="173060">
                  <c:v>-24.342499999999973</c:v>
                </c:pt>
                <c:pt idx="173061">
                  <c:v>-24.340499999999963</c:v>
                </c:pt>
                <c:pt idx="173062">
                  <c:v>-24.338499999999954</c:v>
                </c:pt>
                <c:pt idx="173063">
                  <c:v>-24.336500000000001</c:v>
                </c:pt>
                <c:pt idx="173064">
                  <c:v>-24.334499999999991</c:v>
                </c:pt>
                <c:pt idx="173065">
                  <c:v>-24.332499999999982</c:v>
                </c:pt>
                <c:pt idx="173066">
                  <c:v>-24.330499999999972</c:v>
                </c:pt>
                <c:pt idx="173067">
                  <c:v>-24.328499999999963</c:v>
                </c:pt>
                <c:pt idx="173068">
                  <c:v>-24.326499999999953</c:v>
                </c:pt>
                <c:pt idx="173069">
                  <c:v>-24.3245</c:v>
                </c:pt>
                <c:pt idx="173070">
                  <c:v>-24.322499999999991</c:v>
                </c:pt>
                <c:pt idx="173071">
                  <c:v>-24.320499999999981</c:v>
                </c:pt>
                <c:pt idx="173072">
                  <c:v>-24.318499999999972</c:v>
                </c:pt>
                <c:pt idx="173073">
                  <c:v>-24.316499999999962</c:v>
                </c:pt>
                <c:pt idx="173074">
                  <c:v>-24.314499999999953</c:v>
                </c:pt>
                <c:pt idx="173075">
                  <c:v>-24.3125</c:v>
                </c:pt>
                <c:pt idx="173076">
                  <c:v>-24.31049999999999</c:v>
                </c:pt>
                <c:pt idx="173077">
                  <c:v>-24.308499999999981</c:v>
                </c:pt>
                <c:pt idx="173078">
                  <c:v>-24.306499999999971</c:v>
                </c:pt>
                <c:pt idx="173079">
                  <c:v>-24.304499999999962</c:v>
                </c:pt>
                <c:pt idx="173080">
                  <c:v>-24.302499999999952</c:v>
                </c:pt>
                <c:pt idx="173081">
                  <c:v>-24.3005</c:v>
                </c:pt>
                <c:pt idx="173082">
                  <c:v>-24.29849999999999</c:v>
                </c:pt>
                <c:pt idx="173083">
                  <c:v>-24.29649999999998</c:v>
                </c:pt>
                <c:pt idx="173084">
                  <c:v>-24.294499999999971</c:v>
                </c:pt>
                <c:pt idx="173085">
                  <c:v>-24.292499999999961</c:v>
                </c:pt>
                <c:pt idx="173086">
                  <c:v>-24.290499999999952</c:v>
                </c:pt>
                <c:pt idx="173087">
                  <c:v>-24.288499999999999</c:v>
                </c:pt>
                <c:pt idx="173088">
                  <c:v>-24.28649999999999</c:v>
                </c:pt>
                <c:pt idx="173089">
                  <c:v>-24.28449999999998</c:v>
                </c:pt>
                <c:pt idx="173090">
                  <c:v>-24.28249999999997</c:v>
                </c:pt>
                <c:pt idx="173091">
                  <c:v>-24.280499999999961</c:v>
                </c:pt>
                <c:pt idx="173092">
                  <c:v>-24.278499999999951</c:v>
                </c:pt>
                <c:pt idx="173093">
                  <c:v>-24.276499999999999</c:v>
                </c:pt>
                <c:pt idx="173094">
                  <c:v>-24.274499999999989</c:v>
                </c:pt>
                <c:pt idx="173095">
                  <c:v>-24.27249999999998</c:v>
                </c:pt>
                <c:pt idx="173096">
                  <c:v>-24.27049999999997</c:v>
                </c:pt>
                <c:pt idx="173097">
                  <c:v>-24.26849999999996</c:v>
                </c:pt>
                <c:pt idx="173098">
                  <c:v>-24.266499999999951</c:v>
                </c:pt>
                <c:pt idx="173099">
                  <c:v>-24.264499999999998</c:v>
                </c:pt>
                <c:pt idx="173100">
                  <c:v>-24.262499999999989</c:v>
                </c:pt>
                <c:pt idx="173101">
                  <c:v>-24.260499999999979</c:v>
                </c:pt>
                <c:pt idx="173102">
                  <c:v>-24.25849999999997</c:v>
                </c:pt>
                <c:pt idx="173103">
                  <c:v>-24.25649999999996</c:v>
                </c:pt>
                <c:pt idx="173104">
                  <c:v>-24.25449999999995</c:v>
                </c:pt>
                <c:pt idx="173105">
                  <c:v>-24.252499999999998</c:v>
                </c:pt>
                <c:pt idx="173106">
                  <c:v>-24.250499999999988</c:v>
                </c:pt>
                <c:pt idx="173107">
                  <c:v>-24.248499999999979</c:v>
                </c:pt>
                <c:pt idx="173108">
                  <c:v>-24.246499999999969</c:v>
                </c:pt>
                <c:pt idx="173109">
                  <c:v>-24.24449999999996</c:v>
                </c:pt>
                <c:pt idx="173110">
                  <c:v>-24.24249999999995</c:v>
                </c:pt>
                <c:pt idx="173111">
                  <c:v>-24.240499999999997</c:v>
                </c:pt>
                <c:pt idx="173112">
                  <c:v>-24.238499999999988</c:v>
                </c:pt>
                <c:pt idx="173113">
                  <c:v>-24.236499999999978</c:v>
                </c:pt>
                <c:pt idx="173114">
                  <c:v>-24.234499999999969</c:v>
                </c:pt>
                <c:pt idx="173115">
                  <c:v>-24.232499999999959</c:v>
                </c:pt>
                <c:pt idx="173116">
                  <c:v>-24.23049999999995</c:v>
                </c:pt>
                <c:pt idx="173117">
                  <c:v>-24.228499999999997</c:v>
                </c:pt>
                <c:pt idx="173118">
                  <c:v>-24.226499999999987</c:v>
                </c:pt>
                <c:pt idx="173119">
                  <c:v>-24.224499999999978</c:v>
                </c:pt>
                <c:pt idx="173120">
                  <c:v>-24.222499999999968</c:v>
                </c:pt>
                <c:pt idx="173121">
                  <c:v>-24.220499999999959</c:v>
                </c:pt>
                <c:pt idx="173122">
                  <c:v>-24.218499999999949</c:v>
                </c:pt>
                <c:pt idx="173123">
                  <c:v>-24.216499999999996</c:v>
                </c:pt>
                <c:pt idx="173124">
                  <c:v>-24.214499999999987</c:v>
                </c:pt>
                <c:pt idx="173125">
                  <c:v>-24.212499999999977</c:v>
                </c:pt>
                <c:pt idx="173126">
                  <c:v>-24.210499999999968</c:v>
                </c:pt>
                <c:pt idx="173127">
                  <c:v>-24.208499999999958</c:v>
                </c:pt>
                <c:pt idx="173128">
                  <c:v>-24.206500000000005</c:v>
                </c:pt>
                <c:pt idx="173129">
                  <c:v>-24.204499999999996</c:v>
                </c:pt>
                <c:pt idx="173130">
                  <c:v>-24.202499999999986</c:v>
                </c:pt>
                <c:pt idx="173131">
                  <c:v>-24.200499999999977</c:v>
                </c:pt>
                <c:pt idx="173132">
                  <c:v>-24.198499999999967</c:v>
                </c:pt>
                <c:pt idx="173133">
                  <c:v>-24.196499999999958</c:v>
                </c:pt>
                <c:pt idx="173134">
                  <c:v>-24.194500000000005</c:v>
                </c:pt>
                <c:pt idx="173135">
                  <c:v>-24.192499999999995</c:v>
                </c:pt>
                <c:pt idx="173136">
                  <c:v>-24.190499999999986</c:v>
                </c:pt>
                <c:pt idx="173137">
                  <c:v>-24.188499999999976</c:v>
                </c:pt>
                <c:pt idx="173138">
                  <c:v>-24.186499999999967</c:v>
                </c:pt>
                <c:pt idx="173139">
                  <c:v>-24.184499999999957</c:v>
                </c:pt>
                <c:pt idx="173140">
                  <c:v>-24.182500000000005</c:v>
                </c:pt>
                <c:pt idx="173141">
                  <c:v>-24.180499999999995</c:v>
                </c:pt>
                <c:pt idx="173142">
                  <c:v>-24.178499999999985</c:v>
                </c:pt>
                <c:pt idx="173143">
                  <c:v>-24.176499999999976</c:v>
                </c:pt>
                <c:pt idx="173144">
                  <c:v>-24.174499999999966</c:v>
                </c:pt>
                <c:pt idx="173145">
                  <c:v>-24.172499999999957</c:v>
                </c:pt>
                <c:pt idx="173146">
                  <c:v>-24.170500000000004</c:v>
                </c:pt>
                <c:pt idx="173147">
                  <c:v>-24.168499999999995</c:v>
                </c:pt>
                <c:pt idx="173148">
                  <c:v>-24.166499999999985</c:v>
                </c:pt>
                <c:pt idx="173149">
                  <c:v>-24.164499999999975</c:v>
                </c:pt>
                <c:pt idx="173150">
                  <c:v>-24.162499999999966</c:v>
                </c:pt>
                <c:pt idx="173151">
                  <c:v>-24.160499999999956</c:v>
                </c:pt>
                <c:pt idx="173152">
                  <c:v>-24.158500000000004</c:v>
                </c:pt>
                <c:pt idx="173153">
                  <c:v>-24.156499999999994</c:v>
                </c:pt>
                <c:pt idx="173154">
                  <c:v>-24.154499999999985</c:v>
                </c:pt>
                <c:pt idx="173155">
                  <c:v>-24.152499999999975</c:v>
                </c:pt>
                <c:pt idx="173156">
                  <c:v>-24.150499999999965</c:v>
                </c:pt>
                <c:pt idx="173157">
                  <c:v>-24.148499999999956</c:v>
                </c:pt>
                <c:pt idx="173158">
                  <c:v>-24.146500000000003</c:v>
                </c:pt>
                <c:pt idx="173159">
                  <c:v>-24.144499999999994</c:v>
                </c:pt>
                <c:pt idx="173160">
                  <c:v>-24.142499999999984</c:v>
                </c:pt>
                <c:pt idx="173161">
                  <c:v>-24.140499999999975</c:v>
                </c:pt>
                <c:pt idx="173162">
                  <c:v>-24.138499999999965</c:v>
                </c:pt>
                <c:pt idx="173163">
                  <c:v>-24.136499999999955</c:v>
                </c:pt>
                <c:pt idx="173164">
                  <c:v>-24.134500000000003</c:v>
                </c:pt>
                <c:pt idx="173165">
                  <c:v>-24.132499999999993</c:v>
                </c:pt>
                <c:pt idx="173166">
                  <c:v>-24.130499999999984</c:v>
                </c:pt>
                <c:pt idx="173167">
                  <c:v>-24.128499999999974</c:v>
                </c:pt>
                <c:pt idx="173168">
                  <c:v>-24.126499999999965</c:v>
                </c:pt>
                <c:pt idx="173169">
                  <c:v>-24.124499999999955</c:v>
                </c:pt>
                <c:pt idx="173170">
                  <c:v>-24.122500000000002</c:v>
                </c:pt>
                <c:pt idx="173171">
                  <c:v>-24.120499999999993</c:v>
                </c:pt>
                <c:pt idx="173172">
                  <c:v>-24.118499999999983</c:v>
                </c:pt>
                <c:pt idx="173173">
                  <c:v>-24.116499999999974</c:v>
                </c:pt>
                <c:pt idx="173174">
                  <c:v>-24.114499999999964</c:v>
                </c:pt>
                <c:pt idx="173175">
                  <c:v>-24.112499999999955</c:v>
                </c:pt>
                <c:pt idx="173176">
                  <c:v>-24.110500000000002</c:v>
                </c:pt>
                <c:pt idx="173177">
                  <c:v>-24.108499999999992</c:v>
                </c:pt>
                <c:pt idx="173178">
                  <c:v>-24.106499999999983</c:v>
                </c:pt>
                <c:pt idx="173179">
                  <c:v>-24.104499999999973</c:v>
                </c:pt>
                <c:pt idx="173180">
                  <c:v>-24.102499999999964</c:v>
                </c:pt>
                <c:pt idx="173181">
                  <c:v>-24.100499999999954</c:v>
                </c:pt>
                <c:pt idx="173182">
                  <c:v>-24.098500000000001</c:v>
                </c:pt>
                <c:pt idx="173183">
                  <c:v>-24.096499999999992</c:v>
                </c:pt>
                <c:pt idx="173184">
                  <c:v>-24.094499999999982</c:v>
                </c:pt>
                <c:pt idx="173185">
                  <c:v>-24.092499999999973</c:v>
                </c:pt>
                <c:pt idx="173186">
                  <c:v>-24.090499999999963</c:v>
                </c:pt>
                <c:pt idx="173187">
                  <c:v>-24.088499999999954</c:v>
                </c:pt>
                <c:pt idx="173188">
                  <c:v>-24.086500000000001</c:v>
                </c:pt>
                <c:pt idx="173189">
                  <c:v>-24.084499999999991</c:v>
                </c:pt>
                <c:pt idx="173190">
                  <c:v>-24.082499999999982</c:v>
                </c:pt>
                <c:pt idx="173191">
                  <c:v>-24.080499999999972</c:v>
                </c:pt>
                <c:pt idx="173192">
                  <c:v>-24.078499999999963</c:v>
                </c:pt>
                <c:pt idx="173193">
                  <c:v>-24.076499999999953</c:v>
                </c:pt>
                <c:pt idx="173194">
                  <c:v>-24.0745</c:v>
                </c:pt>
                <c:pt idx="173195">
                  <c:v>-24.072499999999991</c:v>
                </c:pt>
                <c:pt idx="173196">
                  <c:v>-24.070499999999981</c:v>
                </c:pt>
                <c:pt idx="173197">
                  <c:v>-24.068499999999972</c:v>
                </c:pt>
                <c:pt idx="173198">
                  <c:v>-24.066499999999962</c:v>
                </c:pt>
                <c:pt idx="173199">
                  <c:v>-24.064499999999953</c:v>
                </c:pt>
                <c:pt idx="173200">
                  <c:v>-24.0625</c:v>
                </c:pt>
                <c:pt idx="173201">
                  <c:v>-24.06049999999999</c:v>
                </c:pt>
                <c:pt idx="173202">
                  <c:v>-24.058499999999981</c:v>
                </c:pt>
                <c:pt idx="173203">
                  <c:v>-24.056499999999971</c:v>
                </c:pt>
                <c:pt idx="173204">
                  <c:v>-24.054499999999962</c:v>
                </c:pt>
                <c:pt idx="173205">
                  <c:v>-24.052499999999952</c:v>
                </c:pt>
                <c:pt idx="173206">
                  <c:v>-24.0505</c:v>
                </c:pt>
                <c:pt idx="173207">
                  <c:v>-24.04849999999999</c:v>
                </c:pt>
                <c:pt idx="173208">
                  <c:v>-24.04649999999998</c:v>
                </c:pt>
                <c:pt idx="173209">
                  <c:v>-24.044499999999971</c:v>
                </c:pt>
                <c:pt idx="173210">
                  <c:v>-24.042499999999961</c:v>
                </c:pt>
                <c:pt idx="173211">
                  <c:v>-24.040499999999952</c:v>
                </c:pt>
                <c:pt idx="173212">
                  <c:v>-24.038499999999999</c:v>
                </c:pt>
                <c:pt idx="173213">
                  <c:v>-24.03649999999999</c:v>
                </c:pt>
                <c:pt idx="173214">
                  <c:v>-24.03449999999998</c:v>
                </c:pt>
                <c:pt idx="173215">
                  <c:v>-24.03249999999997</c:v>
                </c:pt>
                <c:pt idx="173216">
                  <c:v>-24.030499999999961</c:v>
                </c:pt>
                <c:pt idx="173217">
                  <c:v>-24.028499999999951</c:v>
                </c:pt>
                <c:pt idx="173218">
                  <c:v>-24.026499999999999</c:v>
                </c:pt>
                <c:pt idx="173219">
                  <c:v>-24.024499999999989</c:v>
                </c:pt>
                <c:pt idx="173220">
                  <c:v>-24.02249999999998</c:v>
                </c:pt>
                <c:pt idx="173221">
                  <c:v>-24.02049999999997</c:v>
                </c:pt>
                <c:pt idx="173222">
                  <c:v>-24.01849999999996</c:v>
                </c:pt>
                <c:pt idx="173223">
                  <c:v>-24.016499999999951</c:v>
                </c:pt>
                <c:pt idx="173224">
                  <c:v>-24.014499999999998</c:v>
                </c:pt>
                <c:pt idx="173225">
                  <c:v>-24.012499999999989</c:v>
                </c:pt>
                <c:pt idx="173226">
                  <c:v>-24.010499999999979</c:v>
                </c:pt>
                <c:pt idx="173227">
                  <c:v>-24.00849999999997</c:v>
                </c:pt>
                <c:pt idx="173228">
                  <c:v>-24.00649999999996</c:v>
                </c:pt>
                <c:pt idx="173229">
                  <c:v>-24.00449999999995</c:v>
                </c:pt>
                <c:pt idx="173230">
                  <c:v>-24.002499999999998</c:v>
                </c:pt>
                <c:pt idx="173231">
                  <c:v>-24.000499999999988</c:v>
                </c:pt>
                <c:pt idx="173232">
                  <c:v>-23.998499999999979</c:v>
                </c:pt>
                <c:pt idx="173233">
                  <c:v>-23.996499999999969</c:v>
                </c:pt>
                <c:pt idx="173234">
                  <c:v>-23.99449999999996</c:v>
                </c:pt>
                <c:pt idx="173235">
                  <c:v>-23.99249999999995</c:v>
                </c:pt>
                <c:pt idx="173236">
                  <c:v>-23.990499999999997</c:v>
                </c:pt>
                <c:pt idx="173237">
                  <c:v>-23.988499999999988</c:v>
                </c:pt>
                <c:pt idx="173238">
                  <c:v>-23.986499999999978</c:v>
                </c:pt>
                <c:pt idx="173239">
                  <c:v>-23.984499999999969</c:v>
                </c:pt>
                <c:pt idx="173240">
                  <c:v>-23.982499999999959</c:v>
                </c:pt>
                <c:pt idx="173241">
                  <c:v>-23.98049999999995</c:v>
                </c:pt>
                <c:pt idx="173242">
                  <c:v>-23.978499999999997</c:v>
                </c:pt>
                <c:pt idx="173243">
                  <c:v>-23.976499999999987</c:v>
                </c:pt>
                <c:pt idx="173244">
                  <c:v>-23.974499999999978</c:v>
                </c:pt>
                <c:pt idx="173245">
                  <c:v>-23.972499999999968</c:v>
                </c:pt>
                <c:pt idx="173246">
                  <c:v>-23.970499999999959</c:v>
                </c:pt>
                <c:pt idx="173247">
                  <c:v>-23.968499999999949</c:v>
                </c:pt>
                <c:pt idx="173248">
                  <c:v>-23.966499999999996</c:v>
                </c:pt>
                <c:pt idx="173249">
                  <c:v>-23.964499999999987</c:v>
                </c:pt>
                <c:pt idx="173250">
                  <c:v>-23.962499999999977</c:v>
                </c:pt>
                <c:pt idx="173251">
                  <c:v>-23.960499999999968</c:v>
                </c:pt>
                <c:pt idx="173252">
                  <c:v>-23.958499999999958</c:v>
                </c:pt>
                <c:pt idx="173253">
                  <c:v>-23.956500000000005</c:v>
                </c:pt>
                <c:pt idx="173254">
                  <c:v>-23.954499999999996</c:v>
                </c:pt>
                <c:pt idx="173255">
                  <c:v>-23.952499999999986</c:v>
                </c:pt>
                <c:pt idx="173256">
                  <c:v>-23.950499999999977</c:v>
                </c:pt>
                <c:pt idx="173257">
                  <c:v>-23.948499999999967</c:v>
                </c:pt>
                <c:pt idx="173258">
                  <c:v>-23.946499999999958</c:v>
                </c:pt>
                <c:pt idx="173259">
                  <c:v>-23.944500000000005</c:v>
                </c:pt>
                <c:pt idx="173260">
                  <c:v>-23.942499999999995</c:v>
                </c:pt>
                <c:pt idx="173261">
                  <c:v>-23.940499999999986</c:v>
                </c:pt>
                <c:pt idx="173262">
                  <c:v>-23.938499999999976</c:v>
                </c:pt>
                <c:pt idx="173263">
                  <c:v>-23.936499999999967</c:v>
                </c:pt>
                <c:pt idx="173264">
                  <c:v>-23.934499999999957</c:v>
                </c:pt>
                <c:pt idx="173265">
                  <c:v>-23.932500000000005</c:v>
                </c:pt>
                <c:pt idx="173266">
                  <c:v>-23.930499999999995</c:v>
                </c:pt>
                <c:pt idx="173267">
                  <c:v>-23.928499999999985</c:v>
                </c:pt>
                <c:pt idx="173268">
                  <c:v>-23.926499999999976</c:v>
                </c:pt>
                <c:pt idx="173269">
                  <c:v>-23.924499999999966</c:v>
                </c:pt>
                <c:pt idx="173270">
                  <c:v>-23.922499999999957</c:v>
                </c:pt>
                <c:pt idx="173271">
                  <c:v>-23.920500000000004</c:v>
                </c:pt>
                <c:pt idx="173272">
                  <c:v>-23.918499999999995</c:v>
                </c:pt>
                <c:pt idx="173273">
                  <c:v>-23.916499999999985</c:v>
                </c:pt>
                <c:pt idx="173274">
                  <c:v>-23.914499999999975</c:v>
                </c:pt>
                <c:pt idx="173275">
                  <c:v>-23.912499999999966</c:v>
                </c:pt>
                <c:pt idx="173276">
                  <c:v>-23.910499999999956</c:v>
                </c:pt>
                <c:pt idx="173277">
                  <c:v>-23.908500000000004</c:v>
                </c:pt>
                <c:pt idx="173278">
                  <c:v>-23.906499999999994</c:v>
                </c:pt>
                <c:pt idx="173279">
                  <c:v>-23.904499999999985</c:v>
                </c:pt>
                <c:pt idx="173280">
                  <c:v>-23.902499999999975</c:v>
                </c:pt>
                <c:pt idx="173281">
                  <c:v>-23.900499999999965</c:v>
                </c:pt>
                <c:pt idx="173282">
                  <c:v>-23.898499999999956</c:v>
                </c:pt>
                <c:pt idx="173283">
                  <c:v>-23.896500000000003</c:v>
                </c:pt>
                <c:pt idx="173284">
                  <c:v>-23.894499999999994</c:v>
                </c:pt>
                <c:pt idx="173285">
                  <c:v>-23.892499999999984</c:v>
                </c:pt>
                <c:pt idx="173286">
                  <c:v>-23.890499999999975</c:v>
                </c:pt>
                <c:pt idx="173287">
                  <c:v>-23.888499999999965</c:v>
                </c:pt>
                <c:pt idx="173288">
                  <c:v>-23.886499999999955</c:v>
                </c:pt>
                <c:pt idx="173289">
                  <c:v>-23.884500000000003</c:v>
                </c:pt>
                <c:pt idx="173290">
                  <c:v>-23.882499999999993</c:v>
                </c:pt>
                <c:pt idx="173291">
                  <c:v>-23.880499999999984</c:v>
                </c:pt>
                <c:pt idx="173292">
                  <c:v>-23.878499999999974</c:v>
                </c:pt>
                <c:pt idx="173293">
                  <c:v>-23.876499999999965</c:v>
                </c:pt>
                <c:pt idx="173294">
                  <c:v>-23.874499999999955</c:v>
                </c:pt>
                <c:pt idx="173295">
                  <c:v>-23.872500000000002</c:v>
                </c:pt>
                <c:pt idx="173296">
                  <c:v>-23.870499999999993</c:v>
                </c:pt>
                <c:pt idx="173297">
                  <c:v>-23.868499999999983</c:v>
                </c:pt>
                <c:pt idx="173298">
                  <c:v>-23.866499999999974</c:v>
                </c:pt>
                <c:pt idx="173299">
                  <c:v>-23.864499999999964</c:v>
                </c:pt>
                <c:pt idx="173300">
                  <c:v>-23.862499999999955</c:v>
                </c:pt>
                <c:pt idx="173301">
                  <c:v>-23.860500000000002</c:v>
                </c:pt>
                <c:pt idx="173302">
                  <c:v>-23.858499999999992</c:v>
                </c:pt>
                <c:pt idx="173303">
                  <c:v>-23.856499999999983</c:v>
                </c:pt>
                <c:pt idx="173304">
                  <c:v>-23.854499999999973</c:v>
                </c:pt>
                <c:pt idx="173305">
                  <c:v>-23.852499999999964</c:v>
                </c:pt>
                <c:pt idx="173306">
                  <c:v>-23.850499999999954</c:v>
                </c:pt>
                <c:pt idx="173307">
                  <c:v>-23.848500000000001</c:v>
                </c:pt>
                <c:pt idx="173308">
                  <c:v>-23.846499999999992</c:v>
                </c:pt>
                <c:pt idx="173309">
                  <c:v>-23.844499999999982</c:v>
                </c:pt>
                <c:pt idx="173310">
                  <c:v>-23.842499999999973</c:v>
                </c:pt>
                <c:pt idx="173311">
                  <c:v>-23.840499999999963</c:v>
                </c:pt>
                <c:pt idx="173312">
                  <c:v>-23.838499999999954</c:v>
                </c:pt>
                <c:pt idx="173313">
                  <c:v>-23.836500000000001</c:v>
                </c:pt>
                <c:pt idx="173314">
                  <c:v>-23.834499999999991</c:v>
                </c:pt>
                <c:pt idx="173315">
                  <c:v>-23.832499999999982</c:v>
                </c:pt>
                <c:pt idx="173316">
                  <c:v>-23.830499999999972</c:v>
                </c:pt>
                <c:pt idx="173317">
                  <c:v>-23.828499999999963</c:v>
                </c:pt>
                <c:pt idx="173318">
                  <c:v>-23.826499999999953</c:v>
                </c:pt>
                <c:pt idx="173319">
                  <c:v>-23.8245</c:v>
                </c:pt>
                <c:pt idx="173320">
                  <c:v>-23.822499999999991</c:v>
                </c:pt>
                <c:pt idx="173321">
                  <c:v>-23.820499999999981</c:v>
                </c:pt>
                <c:pt idx="173322">
                  <c:v>-23.818499999999972</c:v>
                </c:pt>
                <c:pt idx="173323">
                  <c:v>-23.816499999999962</c:v>
                </c:pt>
                <c:pt idx="173324">
                  <c:v>-23.814499999999953</c:v>
                </c:pt>
                <c:pt idx="173325">
                  <c:v>-23.8125</c:v>
                </c:pt>
                <c:pt idx="173326">
                  <c:v>-23.81049999999999</c:v>
                </c:pt>
                <c:pt idx="173327">
                  <c:v>-23.808499999999981</c:v>
                </c:pt>
                <c:pt idx="173328">
                  <c:v>-23.806499999999971</c:v>
                </c:pt>
                <c:pt idx="173329">
                  <c:v>-23.804499999999962</c:v>
                </c:pt>
                <c:pt idx="173330">
                  <c:v>-23.802499999999952</c:v>
                </c:pt>
                <c:pt idx="173331">
                  <c:v>-23.8005</c:v>
                </c:pt>
                <c:pt idx="173332">
                  <c:v>-23.79849999999999</c:v>
                </c:pt>
                <c:pt idx="173333">
                  <c:v>-23.79649999999998</c:v>
                </c:pt>
                <c:pt idx="173334">
                  <c:v>-23.794499999999971</c:v>
                </c:pt>
                <c:pt idx="173335">
                  <c:v>-23.792499999999961</c:v>
                </c:pt>
                <c:pt idx="173336">
                  <c:v>-23.790499999999952</c:v>
                </c:pt>
                <c:pt idx="173337">
                  <c:v>-23.788499999999999</c:v>
                </c:pt>
                <c:pt idx="173338">
                  <c:v>-23.78649999999999</c:v>
                </c:pt>
                <c:pt idx="173339">
                  <c:v>-23.78449999999998</c:v>
                </c:pt>
                <c:pt idx="173340">
                  <c:v>-23.78249999999997</c:v>
                </c:pt>
                <c:pt idx="173341">
                  <c:v>-23.780499999999961</c:v>
                </c:pt>
                <c:pt idx="173342">
                  <c:v>-23.778499999999951</c:v>
                </c:pt>
                <c:pt idx="173343">
                  <c:v>-23.776499999999999</c:v>
                </c:pt>
                <c:pt idx="173344">
                  <c:v>-23.774499999999989</c:v>
                </c:pt>
                <c:pt idx="173345">
                  <c:v>-23.77249999999998</c:v>
                </c:pt>
                <c:pt idx="173346">
                  <c:v>-23.77049999999997</c:v>
                </c:pt>
                <c:pt idx="173347">
                  <c:v>-23.76849999999996</c:v>
                </c:pt>
                <c:pt idx="173348">
                  <c:v>-23.766499999999951</c:v>
                </c:pt>
                <c:pt idx="173349">
                  <c:v>-23.764499999999998</c:v>
                </c:pt>
                <c:pt idx="173350">
                  <c:v>-23.762499999999989</c:v>
                </c:pt>
                <c:pt idx="173351">
                  <c:v>-23.760499999999979</c:v>
                </c:pt>
                <c:pt idx="173352">
                  <c:v>-23.75849999999997</c:v>
                </c:pt>
                <c:pt idx="173353">
                  <c:v>-23.75649999999996</c:v>
                </c:pt>
                <c:pt idx="173354">
                  <c:v>-23.75449999999995</c:v>
                </c:pt>
                <c:pt idx="173355">
                  <c:v>-23.752499999999998</c:v>
                </c:pt>
                <c:pt idx="173356">
                  <c:v>-23.750499999999988</c:v>
                </c:pt>
                <c:pt idx="173357">
                  <c:v>-23.748499999999979</c:v>
                </c:pt>
                <c:pt idx="173358">
                  <c:v>-23.746499999999969</c:v>
                </c:pt>
                <c:pt idx="173359">
                  <c:v>-23.74449999999996</c:v>
                </c:pt>
                <c:pt idx="173360">
                  <c:v>-23.74249999999995</c:v>
                </c:pt>
                <c:pt idx="173361">
                  <c:v>-23.740499999999997</c:v>
                </c:pt>
                <c:pt idx="173362">
                  <c:v>-23.738499999999988</c:v>
                </c:pt>
                <c:pt idx="173363">
                  <c:v>-23.736499999999978</c:v>
                </c:pt>
                <c:pt idx="173364">
                  <c:v>-23.734499999999969</c:v>
                </c:pt>
                <c:pt idx="173365">
                  <c:v>-23.732499999999959</c:v>
                </c:pt>
                <c:pt idx="173366">
                  <c:v>-23.73049999999995</c:v>
                </c:pt>
                <c:pt idx="173367">
                  <c:v>-23.728499999999997</c:v>
                </c:pt>
                <c:pt idx="173368">
                  <c:v>-23.726499999999987</c:v>
                </c:pt>
                <c:pt idx="173369">
                  <c:v>-23.724499999999978</c:v>
                </c:pt>
                <c:pt idx="173370">
                  <c:v>-23.722499999999968</c:v>
                </c:pt>
                <c:pt idx="173371">
                  <c:v>-23.720499999999959</c:v>
                </c:pt>
                <c:pt idx="173372">
                  <c:v>-23.718499999999949</c:v>
                </c:pt>
                <c:pt idx="173373">
                  <c:v>-23.716499999999996</c:v>
                </c:pt>
                <c:pt idx="173374">
                  <c:v>-23.714499999999987</c:v>
                </c:pt>
                <c:pt idx="173375">
                  <c:v>-23.712499999999977</c:v>
                </c:pt>
                <c:pt idx="173376">
                  <c:v>-23.710499999999968</c:v>
                </c:pt>
                <c:pt idx="173377">
                  <c:v>-23.708499999999958</c:v>
                </c:pt>
                <c:pt idx="173378">
                  <c:v>-23.706500000000005</c:v>
                </c:pt>
                <c:pt idx="173379">
                  <c:v>-23.704499999999996</c:v>
                </c:pt>
                <c:pt idx="173380">
                  <c:v>-23.702499999999986</c:v>
                </c:pt>
                <c:pt idx="173381">
                  <c:v>-23.700499999999977</c:v>
                </c:pt>
                <c:pt idx="173382">
                  <c:v>-23.698499999999967</c:v>
                </c:pt>
                <c:pt idx="173383">
                  <c:v>-23.696499999999958</c:v>
                </c:pt>
                <c:pt idx="173384">
                  <c:v>-23.694500000000005</c:v>
                </c:pt>
                <c:pt idx="173385">
                  <c:v>-23.692499999999995</c:v>
                </c:pt>
                <c:pt idx="173386">
                  <c:v>-23.690499999999986</c:v>
                </c:pt>
                <c:pt idx="173387">
                  <c:v>-23.688499999999976</c:v>
                </c:pt>
                <c:pt idx="173388">
                  <c:v>-23.686499999999967</c:v>
                </c:pt>
                <c:pt idx="173389">
                  <c:v>-23.684499999999957</c:v>
                </c:pt>
                <c:pt idx="173390">
                  <c:v>-23.682500000000005</c:v>
                </c:pt>
                <c:pt idx="173391">
                  <c:v>-23.680499999999995</c:v>
                </c:pt>
                <c:pt idx="173392">
                  <c:v>-23.678499999999985</c:v>
                </c:pt>
                <c:pt idx="173393">
                  <c:v>-23.676499999999976</c:v>
                </c:pt>
                <c:pt idx="173394">
                  <c:v>-23.674499999999966</c:v>
                </c:pt>
                <c:pt idx="173395">
                  <c:v>-23.672499999999957</c:v>
                </c:pt>
                <c:pt idx="173396">
                  <c:v>-23.670500000000004</c:v>
                </c:pt>
                <c:pt idx="173397">
                  <c:v>-23.668499999999995</c:v>
                </c:pt>
                <c:pt idx="173398">
                  <c:v>-23.666499999999985</c:v>
                </c:pt>
                <c:pt idx="173399">
                  <c:v>-23.664499999999975</c:v>
                </c:pt>
                <c:pt idx="173400">
                  <c:v>-23.662499999999966</c:v>
                </c:pt>
                <c:pt idx="173401">
                  <c:v>-23.660499999999956</c:v>
                </c:pt>
                <c:pt idx="173402">
                  <c:v>-23.658500000000004</c:v>
                </c:pt>
                <c:pt idx="173403">
                  <c:v>-23.656499999999994</c:v>
                </c:pt>
                <c:pt idx="173404">
                  <c:v>-23.654499999999985</c:v>
                </c:pt>
                <c:pt idx="173405">
                  <c:v>-23.652499999999975</c:v>
                </c:pt>
                <c:pt idx="173406">
                  <c:v>-23.650499999999965</c:v>
                </c:pt>
                <c:pt idx="173407">
                  <c:v>-23.648499999999956</c:v>
                </c:pt>
                <c:pt idx="173408">
                  <c:v>-23.646500000000003</c:v>
                </c:pt>
                <c:pt idx="173409">
                  <c:v>-23.644499999999994</c:v>
                </c:pt>
                <c:pt idx="173410">
                  <c:v>-23.642499999999984</c:v>
                </c:pt>
                <c:pt idx="173411">
                  <c:v>-23.640499999999975</c:v>
                </c:pt>
                <c:pt idx="173412">
                  <c:v>-23.638499999999965</c:v>
                </c:pt>
                <c:pt idx="173413">
                  <c:v>-23.636499999999955</c:v>
                </c:pt>
                <c:pt idx="173414">
                  <c:v>-23.634500000000003</c:v>
                </c:pt>
                <c:pt idx="173415">
                  <c:v>-23.632499999999993</c:v>
                </c:pt>
                <c:pt idx="173416">
                  <c:v>-23.630499999999984</c:v>
                </c:pt>
                <c:pt idx="173417">
                  <c:v>-23.628499999999974</c:v>
                </c:pt>
                <c:pt idx="173418">
                  <c:v>-23.626499999999965</c:v>
                </c:pt>
                <c:pt idx="173419">
                  <c:v>-23.624499999999955</c:v>
                </c:pt>
                <c:pt idx="173420">
                  <c:v>-23.622500000000002</c:v>
                </c:pt>
                <c:pt idx="173421">
                  <c:v>-23.620499999999993</c:v>
                </c:pt>
                <c:pt idx="173422">
                  <c:v>-23.618499999999983</c:v>
                </c:pt>
                <c:pt idx="173423">
                  <c:v>-23.616499999999974</c:v>
                </c:pt>
                <c:pt idx="173424">
                  <c:v>-23.614499999999964</c:v>
                </c:pt>
                <c:pt idx="173425">
                  <c:v>-23.612499999999955</c:v>
                </c:pt>
                <c:pt idx="173426">
                  <c:v>-23.610500000000002</c:v>
                </c:pt>
                <c:pt idx="173427">
                  <c:v>-23.608499999999992</c:v>
                </c:pt>
                <c:pt idx="173428">
                  <c:v>-23.606499999999983</c:v>
                </c:pt>
                <c:pt idx="173429">
                  <c:v>-23.604499999999973</c:v>
                </c:pt>
                <c:pt idx="173430">
                  <c:v>-23.602499999999964</c:v>
                </c:pt>
                <c:pt idx="173431">
                  <c:v>-23.600499999999954</c:v>
                </c:pt>
                <c:pt idx="173432">
                  <c:v>-23.598500000000001</c:v>
                </c:pt>
                <c:pt idx="173433">
                  <c:v>-23.596499999999992</c:v>
                </c:pt>
                <c:pt idx="173434">
                  <c:v>-23.594499999999982</c:v>
                </c:pt>
                <c:pt idx="173435">
                  <c:v>-23.592499999999973</c:v>
                </c:pt>
                <c:pt idx="173436">
                  <c:v>-23.590499999999963</c:v>
                </c:pt>
                <c:pt idx="173437">
                  <c:v>-23.588499999999954</c:v>
                </c:pt>
                <c:pt idx="173438">
                  <c:v>-23.586500000000001</c:v>
                </c:pt>
                <c:pt idx="173439">
                  <c:v>-23.584499999999991</c:v>
                </c:pt>
                <c:pt idx="173440">
                  <c:v>-23.582499999999982</c:v>
                </c:pt>
                <c:pt idx="173441">
                  <c:v>-23.580499999999972</c:v>
                </c:pt>
                <c:pt idx="173442">
                  <c:v>-23.578499999999963</c:v>
                </c:pt>
                <c:pt idx="173443">
                  <c:v>-23.576499999999953</c:v>
                </c:pt>
                <c:pt idx="173444">
                  <c:v>-23.5745</c:v>
                </c:pt>
                <c:pt idx="173445">
                  <c:v>-23.572499999999991</c:v>
                </c:pt>
                <c:pt idx="173446">
                  <c:v>-23.570499999999981</c:v>
                </c:pt>
                <c:pt idx="173447">
                  <c:v>-23.568499999999972</c:v>
                </c:pt>
                <c:pt idx="173448">
                  <c:v>-23.566499999999962</c:v>
                </c:pt>
                <c:pt idx="173449">
                  <c:v>-23.564499999999953</c:v>
                </c:pt>
                <c:pt idx="173450">
                  <c:v>-23.5625</c:v>
                </c:pt>
                <c:pt idx="173451">
                  <c:v>-23.56049999999999</c:v>
                </c:pt>
                <c:pt idx="173452">
                  <c:v>-23.558499999999981</c:v>
                </c:pt>
                <c:pt idx="173453">
                  <c:v>-23.556499999999971</c:v>
                </c:pt>
                <c:pt idx="173454">
                  <c:v>-23.554499999999962</c:v>
                </c:pt>
                <c:pt idx="173455">
                  <c:v>-23.552499999999952</c:v>
                </c:pt>
                <c:pt idx="173456">
                  <c:v>-23.5505</c:v>
                </c:pt>
                <c:pt idx="173457">
                  <c:v>-23.54849999999999</c:v>
                </c:pt>
                <c:pt idx="173458">
                  <c:v>-23.54649999999998</c:v>
                </c:pt>
                <c:pt idx="173459">
                  <c:v>-23.544499999999971</c:v>
                </c:pt>
                <c:pt idx="173460">
                  <c:v>-23.542499999999961</c:v>
                </c:pt>
                <c:pt idx="173461">
                  <c:v>-23.540499999999952</c:v>
                </c:pt>
                <c:pt idx="173462">
                  <c:v>-23.538499999999999</c:v>
                </c:pt>
                <c:pt idx="173463">
                  <c:v>-23.53649999999999</c:v>
                </c:pt>
                <c:pt idx="173464">
                  <c:v>-23.53449999999998</c:v>
                </c:pt>
                <c:pt idx="173465">
                  <c:v>-23.53249999999997</c:v>
                </c:pt>
                <c:pt idx="173466">
                  <c:v>-23.530499999999961</c:v>
                </c:pt>
                <c:pt idx="173467">
                  <c:v>-23.528499999999951</c:v>
                </c:pt>
                <c:pt idx="173468">
                  <c:v>-23.526499999999999</c:v>
                </c:pt>
                <c:pt idx="173469">
                  <c:v>-23.524499999999989</c:v>
                </c:pt>
                <c:pt idx="173470">
                  <c:v>-23.52249999999998</c:v>
                </c:pt>
                <c:pt idx="173471">
                  <c:v>-23.52049999999997</c:v>
                </c:pt>
                <c:pt idx="173472">
                  <c:v>-23.51849999999996</c:v>
                </c:pt>
                <c:pt idx="173473">
                  <c:v>-23.516499999999951</c:v>
                </c:pt>
                <c:pt idx="173474">
                  <c:v>-23.514499999999998</c:v>
                </c:pt>
                <c:pt idx="173475">
                  <c:v>-23.512499999999989</c:v>
                </c:pt>
                <c:pt idx="173476">
                  <c:v>-23.510499999999979</c:v>
                </c:pt>
                <c:pt idx="173477">
                  <c:v>-23.50849999999997</c:v>
                </c:pt>
                <c:pt idx="173478">
                  <c:v>-23.50649999999996</c:v>
                </c:pt>
                <c:pt idx="173479">
                  <c:v>-23.50449999999995</c:v>
                </c:pt>
                <c:pt idx="173480">
                  <c:v>-23.502499999999998</c:v>
                </c:pt>
                <c:pt idx="173481">
                  <c:v>-23.500499999999988</c:v>
                </c:pt>
                <c:pt idx="173482">
                  <c:v>-23.498499999999979</c:v>
                </c:pt>
                <c:pt idx="173483">
                  <c:v>-23.496499999999969</c:v>
                </c:pt>
                <c:pt idx="173484">
                  <c:v>-23.49449999999996</c:v>
                </c:pt>
                <c:pt idx="173485">
                  <c:v>-23.49249999999995</c:v>
                </c:pt>
                <c:pt idx="173486">
                  <c:v>-23.490499999999997</c:v>
                </c:pt>
                <c:pt idx="173487">
                  <c:v>-23.488499999999988</c:v>
                </c:pt>
                <c:pt idx="173488">
                  <c:v>-23.486499999999978</c:v>
                </c:pt>
                <c:pt idx="173489">
                  <c:v>-23.484499999999969</c:v>
                </c:pt>
                <c:pt idx="173490">
                  <c:v>-23.482499999999959</c:v>
                </c:pt>
                <c:pt idx="173491">
                  <c:v>-23.48049999999995</c:v>
                </c:pt>
                <c:pt idx="173492">
                  <c:v>-23.478499999999997</c:v>
                </c:pt>
                <c:pt idx="173493">
                  <c:v>-23.476499999999987</c:v>
                </c:pt>
                <c:pt idx="173494">
                  <c:v>-23.474499999999978</c:v>
                </c:pt>
                <c:pt idx="173495">
                  <c:v>-23.472499999999968</c:v>
                </c:pt>
                <c:pt idx="173496">
                  <c:v>-23.470499999999959</c:v>
                </c:pt>
                <c:pt idx="173497">
                  <c:v>-23.468499999999949</c:v>
                </c:pt>
                <c:pt idx="173498">
                  <c:v>-23.466499999999996</c:v>
                </c:pt>
                <c:pt idx="173499">
                  <c:v>-23.464499999999987</c:v>
                </c:pt>
                <c:pt idx="173500">
                  <c:v>-23.462499999999977</c:v>
                </c:pt>
                <c:pt idx="173501">
                  <c:v>-23.460499999999968</c:v>
                </c:pt>
                <c:pt idx="173502">
                  <c:v>-23.458499999999958</c:v>
                </c:pt>
                <c:pt idx="173503">
                  <c:v>-23.456500000000005</c:v>
                </c:pt>
                <c:pt idx="173504">
                  <c:v>-23.454499999999996</c:v>
                </c:pt>
                <c:pt idx="173505">
                  <c:v>-23.452499999999986</c:v>
                </c:pt>
                <c:pt idx="173506">
                  <c:v>-23.450499999999977</c:v>
                </c:pt>
                <c:pt idx="173507">
                  <c:v>-23.448499999999967</c:v>
                </c:pt>
                <c:pt idx="173508">
                  <c:v>-23.446499999999958</c:v>
                </c:pt>
                <c:pt idx="173509">
                  <c:v>-23.444500000000005</c:v>
                </c:pt>
                <c:pt idx="173510">
                  <c:v>-23.442499999999995</c:v>
                </c:pt>
                <c:pt idx="173511">
                  <c:v>-23.440499999999986</c:v>
                </c:pt>
                <c:pt idx="173512">
                  <c:v>-23.438499999999976</c:v>
                </c:pt>
                <c:pt idx="173513">
                  <c:v>-23.436499999999967</c:v>
                </c:pt>
                <c:pt idx="173514">
                  <c:v>-23.434499999999957</c:v>
                </c:pt>
                <c:pt idx="173515">
                  <c:v>-23.432500000000005</c:v>
                </c:pt>
                <c:pt idx="173516">
                  <c:v>-23.430499999999995</c:v>
                </c:pt>
                <c:pt idx="173517">
                  <c:v>-23.428499999999985</c:v>
                </c:pt>
                <c:pt idx="173518">
                  <c:v>-23.426499999999976</c:v>
                </c:pt>
                <c:pt idx="173519">
                  <c:v>-23.424499999999966</c:v>
                </c:pt>
                <c:pt idx="173520">
                  <c:v>-23.422499999999957</c:v>
                </c:pt>
                <c:pt idx="173521">
                  <c:v>-23.420500000000004</c:v>
                </c:pt>
                <c:pt idx="173522">
                  <c:v>-23.418499999999995</c:v>
                </c:pt>
                <c:pt idx="173523">
                  <c:v>-23.416499999999985</c:v>
                </c:pt>
                <c:pt idx="173524">
                  <c:v>-23.414499999999975</c:v>
                </c:pt>
                <c:pt idx="173525">
                  <c:v>-23.412499999999966</c:v>
                </c:pt>
                <c:pt idx="173526">
                  <c:v>-23.410499999999956</c:v>
                </c:pt>
                <c:pt idx="173527">
                  <c:v>-23.408500000000004</c:v>
                </c:pt>
                <c:pt idx="173528">
                  <c:v>-23.406499999999994</c:v>
                </c:pt>
                <c:pt idx="173529">
                  <c:v>-23.404499999999985</c:v>
                </c:pt>
                <c:pt idx="173530">
                  <c:v>-23.402499999999975</c:v>
                </c:pt>
                <c:pt idx="173531">
                  <c:v>-23.400499999999965</c:v>
                </c:pt>
                <c:pt idx="173532">
                  <c:v>-23.398499999999956</c:v>
                </c:pt>
                <c:pt idx="173533">
                  <c:v>-23.396500000000003</c:v>
                </c:pt>
                <c:pt idx="173534">
                  <c:v>-23.394499999999994</c:v>
                </c:pt>
                <c:pt idx="173535">
                  <c:v>-23.392499999999984</c:v>
                </c:pt>
                <c:pt idx="173536">
                  <c:v>-23.390499999999975</c:v>
                </c:pt>
                <c:pt idx="173537">
                  <c:v>-23.388499999999965</c:v>
                </c:pt>
                <c:pt idx="173538">
                  <c:v>-23.386499999999955</c:v>
                </c:pt>
                <c:pt idx="173539">
                  <c:v>-23.384500000000003</c:v>
                </c:pt>
                <c:pt idx="173540">
                  <c:v>-23.382499999999993</c:v>
                </c:pt>
                <c:pt idx="173541">
                  <c:v>-23.380499999999984</c:v>
                </c:pt>
                <c:pt idx="173542">
                  <c:v>-23.378499999999974</c:v>
                </c:pt>
                <c:pt idx="173543">
                  <c:v>-23.376499999999965</c:v>
                </c:pt>
                <c:pt idx="173544">
                  <c:v>-23.374499999999955</c:v>
                </c:pt>
                <c:pt idx="173545">
                  <c:v>-23.372500000000002</c:v>
                </c:pt>
                <c:pt idx="173546">
                  <c:v>-23.370499999999993</c:v>
                </c:pt>
                <c:pt idx="173547">
                  <c:v>-23.368499999999983</c:v>
                </c:pt>
                <c:pt idx="173548">
                  <c:v>-23.366499999999974</c:v>
                </c:pt>
                <c:pt idx="173549">
                  <c:v>-23.364499999999964</c:v>
                </c:pt>
                <c:pt idx="173550">
                  <c:v>-23.362499999999955</c:v>
                </c:pt>
                <c:pt idx="173551">
                  <c:v>-23.360500000000002</c:v>
                </c:pt>
                <c:pt idx="173552">
                  <c:v>-23.358499999999992</c:v>
                </c:pt>
                <c:pt idx="173553">
                  <c:v>-23.356499999999983</c:v>
                </c:pt>
                <c:pt idx="173554">
                  <c:v>-23.354499999999973</c:v>
                </c:pt>
                <c:pt idx="173555">
                  <c:v>-23.352499999999964</c:v>
                </c:pt>
                <c:pt idx="173556">
                  <c:v>-23.350499999999954</c:v>
                </c:pt>
                <c:pt idx="173557">
                  <c:v>-23.348500000000001</c:v>
                </c:pt>
                <c:pt idx="173558">
                  <c:v>-23.346499999999992</c:v>
                </c:pt>
                <c:pt idx="173559">
                  <c:v>-23.344499999999982</c:v>
                </c:pt>
                <c:pt idx="173560">
                  <c:v>-23.342499999999973</c:v>
                </c:pt>
                <c:pt idx="173561">
                  <c:v>-23.340499999999963</c:v>
                </c:pt>
                <c:pt idx="173562">
                  <c:v>-23.338499999999954</c:v>
                </c:pt>
                <c:pt idx="173563">
                  <c:v>-23.336500000000001</c:v>
                </c:pt>
                <c:pt idx="173564">
                  <c:v>-23.334499999999991</c:v>
                </c:pt>
                <c:pt idx="173565">
                  <c:v>-23.332499999999982</c:v>
                </c:pt>
                <c:pt idx="173566">
                  <c:v>-23.330499999999972</c:v>
                </c:pt>
                <c:pt idx="173567">
                  <c:v>-23.328499999999963</c:v>
                </c:pt>
                <c:pt idx="173568">
                  <c:v>-23.326499999999953</c:v>
                </c:pt>
                <c:pt idx="173569">
                  <c:v>-23.3245</c:v>
                </c:pt>
                <c:pt idx="173570">
                  <c:v>-23.322499999999991</c:v>
                </c:pt>
                <c:pt idx="173571">
                  <c:v>-23.320499999999981</c:v>
                </c:pt>
                <c:pt idx="173572">
                  <c:v>-23.318499999999972</c:v>
                </c:pt>
                <c:pt idx="173573">
                  <c:v>-23.316499999999962</c:v>
                </c:pt>
                <c:pt idx="173574">
                  <c:v>-23.314499999999953</c:v>
                </c:pt>
                <c:pt idx="173575">
                  <c:v>-23.3125</c:v>
                </c:pt>
                <c:pt idx="173576">
                  <c:v>-23.31049999999999</c:v>
                </c:pt>
                <c:pt idx="173577">
                  <c:v>-23.308499999999981</c:v>
                </c:pt>
                <c:pt idx="173578">
                  <c:v>-23.306499999999971</c:v>
                </c:pt>
                <c:pt idx="173579">
                  <c:v>-23.304499999999962</c:v>
                </c:pt>
                <c:pt idx="173580">
                  <c:v>-23.302499999999952</c:v>
                </c:pt>
                <c:pt idx="173581">
                  <c:v>-23.3005</c:v>
                </c:pt>
                <c:pt idx="173582">
                  <c:v>-23.29849999999999</c:v>
                </c:pt>
                <c:pt idx="173583">
                  <c:v>-23.29649999999998</c:v>
                </c:pt>
                <c:pt idx="173584">
                  <c:v>-23.294499999999971</c:v>
                </c:pt>
                <c:pt idx="173585">
                  <c:v>-23.292499999999961</c:v>
                </c:pt>
                <c:pt idx="173586">
                  <c:v>-23.290499999999952</c:v>
                </c:pt>
                <c:pt idx="173587">
                  <c:v>-23.288499999999999</c:v>
                </c:pt>
                <c:pt idx="173588">
                  <c:v>-23.28649999999999</c:v>
                </c:pt>
                <c:pt idx="173589">
                  <c:v>-23.28449999999998</c:v>
                </c:pt>
                <c:pt idx="173590">
                  <c:v>-23.28249999999997</c:v>
                </c:pt>
                <c:pt idx="173591">
                  <c:v>-23.280499999999961</c:v>
                </c:pt>
                <c:pt idx="173592">
                  <c:v>-23.278499999999951</c:v>
                </c:pt>
                <c:pt idx="173593">
                  <c:v>-23.276499999999999</c:v>
                </c:pt>
                <c:pt idx="173594">
                  <c:v>-23.274499999999989</c:v>
                </c:pt>
                <c:pt idx="173595">
                  <c:v>-23.27249999999998</c:v>
                </c:pt>
                <c:pt idx="173596">
                  <c:v>-23.27049999999997</c:v>
                </c:pt>
                <c:pt idx="173597">
                  <c:v>-23.26849999999996</c:v>
                </c:pt>
                <c:pt idx="173598">
                  <c:v>-23.266499999999951</c:v>
                </c:pt>
                <c:pt idx="173599">
                  <c:v>-23.264499999999998</c:v>
                </c:pt>
                <c:pt idx="173600">
                  <c:v>-23.262499999999989</c:v>
                </c:pt>
                <c:pt idx="173601">
                  <c:v>-23.260499999999979</c:v>
                </c:pt>
                <c:pt idx="173602">
                  <c:v>-23.25849999999997</c:v>
                </c:pt>
                <c:pt idx="173603">
                  <c:v>-23.25649999999996</c:v>
                </c:pt>
                <c:pt idx="173604">
                  <c:v>-23.25449999999995</c:v>
                </c:pt>
                <c:pt idx="173605">
                  <c:v>-23.252499999999998</c:v>
                </c:pt>
                <c:pt idx="173606">
                  <c:v>-23.250499999999988</c:v>
                </c:pt>
                <c:pt idx="173607">
                  <c:v>-23.248499999999979</c:v>
                </c:pt>
                <c:pt idx="173608">
                  <c:v>-23.246499999999969</c:v>
                </c:pt>
                <c:pt idx="173609">
                  <c:v>-23.24449999999996</c:v>
                </c:pt>
                <c:pt idx="173610">
                  <c:v>-23.24249999999995</c:v>
                </c:pt>
                <c:pt idx="173611">
                  <c:v>-23.240499999999997</c:v>
                </c:pt>
                <c:pt idx="173612">
                  <c:v>-23.238499999999988</c:v>
                </c:pt>
                <c:pt idx="173613">
                  <c:v>-23.236499999999978</c:v>
                </c:pt>
                <c:pt idx="173614">
                  <c:v>-23.234499999999969</c:v>
                </c:pt>
                <c:pt idx="173615">
                  <c:v>-23.232499999999959</c:v>
                </c:pt>
                <c:pt idx="173616">
                  <c:v>-23.23049999999995</c:v>
                </c:pt>
                <c:pt idx="173617">
                  <c:v>-23.228499999999997</c:v>
                </c:pt>
                <c:pt idx="173618">
                  <c:v>-23.226499999999987</c:v>
                </c:pt>
                <c:pt idx="173619">
                  <c:v>-23.224499999999978</c:v>
                </c:pt>
                <c:pt idx="173620">
                  <c:v>-23.222499999999968</c:v>
                </c:pt>
                <c:pt idx="173621">
                  <c:v>-23.220499999999959</c:v>
                </c:pt>
                <c:pt idx="173622">
                  <c:v>-23.218499999999949</c:v>
                </c:pt>
                <c:pt idx="173623">
                  <c:v>-23.216499999999996</c:v>
                </c:pt>
                <c:pt idx="173624">
                  <c:v>-23.214499999999987</c:v>
                </c:pt>
                <c:pt idx="173625">
                  <c:v>-23.212499999999977</c:v>
                </c:pt>
                <c:pt idx="173626">
                  <c:v>-23.210499999999968</c:v>
                </c:pt>
                <c:pt idx="173627">
                  <c:v>-23.208499999999958</c:v>
                </c:pt>
                <c:pt idx="173628">
                  <c:v>-23.206500000000005</c:v>
                </c:pt>
                <c:pt idx="173629">
                  <c:v>-23.204499999999996</c:v>
                </c:pt>
                <c:pt idx="173630">
                  <c:v>-23.202499999999986</c:v>
                </c:pt>
                <c:pt idx="173631">
                  <c:v>-23.200499999999977</c:v>
                </c:pt>
                <c:pt idx="173632">
                  <c:v>-23.198499999999967</c:v>
                </c:pt>
                <c:pt idx="173633">
                  <c:v>-23.196499999999958</c:v>
                </c:pt>
                <c:pt idx="173634">
                  <c:v>-23.194500000000005</c:v>
                </c:pt>
                <c:pt idx="173635">
                  <c:v>-23.192499999999995</c:v>
                </c:pt>
                <c:pt idx="173636">
                  <c:v>-23.190499999999986</c:v>
                </c:pt>
                <c:pt idx="173637">
                  <c:v>-23.188499999999976</c:v>
                </c:pt>
                <c:pt idx="173638">
                  <c:v>-23.186499999999967</c:v>
                </c:pt>
                <c:pt idx="173639">
                  <c:v>-23.184499999999957</c:v>
                </c:pt>
                <c:pt idx="173640">
                  <c:v>-23.182500000000005</c:v>
                </c:pt>
                <c:pt idx="173641">
                  <c:v>-23.180499999999995</c:v>
                </c:pt>
                <c:pt idx="173642">
                  <c:v>-23.178499999999985</c:v>
                </c:pt>
                <c:pt idx="173643">
                  <c:v>-23.176499999999976</c:v>
                </c:pt>
                <c:pt idx="173644">
                  <c:v>-23.174499999999966</c:v>
                </c:pt>
                <c:pt idx="173645">
                  <c:v>-23.172499999999957</c:v>
                </c:pt>
                <c:pt idx="173646">
                  <c:v>-23.170500000000004</c:v>
                </c:pt>
                <c:pt idx="173647">
                  <c:v>-23.168499999999995</c:v>
                </c:pt>
                <c:pt idx="173648">
                  <c:v>-23.166499999999985</c:v>
                </c:pt>
                <c:pt idx="173649">
                  <c:v>-23.164499999999975</c:v>
                </c:pt>
                <c:pt idx="173650">
                  <c:v>-23.162499999999966</c:v>
                </c:pt>
                <c:pt idx="173651">
                  <c:v>-23.160499999999956</c:v>
                </c:pt>
                <c:pt idx="173652">
                  <c:v>-23.158500000000004</c:v>
                </c:pt>
                <c:pt idx="173653">
                  <c:v>-23.156499999999994</c:v>
                </c:pt>
                <c:pt idx="173654">
                  <c:v>-23.154499999999985</c:v>
                </c:pt>
                <c:pt idx="173655">
                  <c:v>-23.152499999999975</c:v>
                </c:pt>
                <c:pt idx="173656">
                  <c:v>-23.150499999999965</c:v>
                </c:pt>
                <c:pt idx="173657">
                  <c:v>-23.148499999999956</c:v>
                </c:pt>
                <c:pt idx="173658">
                  <c:v>-23.146500000000003</c:v>
                </c:pt>
                <c:pt idx="173659">
                  <c:v>-23.144499999999994</c:v>
                </c:pt>
                <c:pt idx="173660">
                  <c:v>-23.142499999999984</c:v>
                </c:pt>
                <c:pt idx="173661">
                  <c:v>-23.140499999999975</c:v>
                </c:pt>
                <c:pt idx="173662">
                  <c:v>-23.138499999999965</c:v>
                </c:pt>
                <c:pt idx="173663">
                  <c:v>-23.136499999999955</c:v>
                </c:pt>
                <c:pt idx="173664">
                  <c:v>-23.134500000000003</c:v>
                </c:pt>
                <c:pt idx="173665">
                  <c:v>-23.132499999999993</c:v>
                </c:pt>
                <c:pt idx="173666">
                  <c:v>-23.130499999999984</c:v>
                </c:pt>
                <c:pt idx="173667">
                  <c:v>-23.128499999999974</c:v>
                </c:pt>
                <c:pt idx="173668">
                  <c:v>-23.126499999999965</c:v>
                </c:pt>
                <c:pt idx="173669">
                  <c:v>-23.124499999999955</c:v>
                </c:pt>
                <c:pt idx="173670">
                  <c:v>-23.122500000000002</c:v>
                </c:pt>
                <c:pt idx="173671">
                  <c:v>-23.120499999999993</c:v>
                </c:pt>
                <c:pt idx="173672">
                  <c:v>-23.118499999999983</c:v>
                </c:pt>
                <c:pt idx="173673">
                  <c:v>-23.116499999999974</c:v>
                </c:pt>
                <c:pt idx="173674">
                  <c:v>-23.114499999999964</c:v>
                </c:pt>
                <c:pt idx="173675">
                  <c:v>-23.112499999999955</c:v>
                </c:pt>
                <c:pt idx="173676">
                  <c:v>-23.110500000000002</c:v>
                </c:pt>
                <c:pt idx="173677">
                  <c:v>-23.108499999999992</c:v>
                </c:pt>
                <c:pt idx="173678">
                  <c:v>-23.106499999999983</c:v>
                </c:pt>
                <c:pt idx="173679">
                  <c:v>-23.104499999999973</c:v>
                </c:pt>
                <c:pt idx="173680">
                  <c:v>-23.102499999999964</c:v>
                </c:pt>
                <c:pt idx="173681">
                  <c:v>-23.100499999999954</c:v>
                </c:pt>
                <c:pt idx="173682">
                  <c:v>-23.098500000000001</c:v>
                </c:pt>
                <c:pt idx="173683">
                  <c:v>-23.096499999999992</c:v>
                </c:pt>
                <c:pt idx="173684">
                  <c:v>-23.094499999999982</c:v>
                </c:pt>
                <c:pt idx="173685">
                  <c:v>-23.092499999999973</c:v>
                </c:pt>
                <c:pt idx="173686">
                  <c:v>-23.090499999999963</c:v>
                </c:pt>
                <c:pt idx="173687">
                  <c:v>-23.088499999999954</c:v>
                </c:pt>
                <c:pt idx="173688">
                  <c:v>-23.086500000000001</c:v>
                </c:pt>
                <c:pt idx="173689">
                  <c:v>-23.084499999999991</c:v>
                </c:pt>
                <c:pt idx="173690">
                  <c:v>-23.082499999999982</c:v>
                </c:pt>
                <c:pt idx="173691">
                  <c:v>-23.080499999999972</c:v>
                </c:pt>
                <c:pt idx="173692">
                  <c:v>-23.078499999999963</c:v>
                </c:pt>
                <c:pt idx="173693">
                  <c:v>-23.076499999999953</c:v>
                </c:pt>
                <c:pt idx="173694">
                  <c:v>-23.0745</c:v>
                </c:pt>
                <c:pt idx="173695">
                  <c:v>-23.072499999999991</c:v>
                </c:pt>
                <c:pt idx="173696">
                  <c:v>-23.070499999999981</c:v>
                </c:pt>
                <c:pt idx="173697">
                  <c:v>-23.068499999999972</c:v>
                </c:pt>
                <c:pt idx="173698">
                  <c:v>-23.066499999999962</c:v>
                </c:pt>
                <c:pt idx="173699">
                  <c:v>-23.064499999999953</c:v>
                </c:pt>
                <c:pt idx="173700">
                  <c:v>-23.0625</c:v>
                </c:pt>
                <c:pt idx="173701">
                  <c:v>-23.06049999999999</c:v>
                </c:pt>
                <c:pt idx="173702">
                  <c:v>-23.058499999999981</c:v>
                </c:pt>
                <c:pt idx="173703">
                  <c:v>-23.056499999999971</c:v>
                </c:pt>
                <c:pt idx="173704">
                  <c:v>-23.054499999999962</c:v>
                </c:pt>
                <c:pt idx="173705">
                  <c:v>-23.052499999999952</c:v>
                </c:pt>
                <c:pt idx="173706">
                  <c:v>-23.0505</c:v>
                </c:pt>
                <c:pt idx="173707">
                  <c:v>-23.04849999999999</c:v>
                </c:pt>
                <c:pt idx="173708">
                  <c:v>-23.04649999999998</c:v>
                </c:pt>
                <c:pt idx="173709">
                  <c:v>-23.044499999999971</c:v>
                </c:pt>
                <c:pt idx="173710">
                  <c:v>-23.042499999999961</c:v>
                </c:pt>
                <c:pt idx="173711">
                  <c:v>-23.040499999999952</c:v>
                </c:pt>
                <c:pt idx="173712">
                  <c:v>-23.038499999999999</c:v>
                </c:pt>
                <c:pt idx="173713">
                  <c:v>-23.03649999999999</c:v>
                </c:pt>
                <c:pt idx="173714">
                  <c:v>-23.03449999999998</c:v>
                </c:pt>
                <c:pt idx="173715">
                  <c:v>-23.03249999999997</c:v>
                </c:pt>
                <c:pt idx="173716">
                  <c:v>-23.030499999999961</c:v>
                </c:pt>
                <c:pt idx="173717">
                  <c:v>-23.028499999999951</c:v>
                </c:pt>
                <c:pt idx="173718">
                  <c:v>-23.026499999999999</c:v>
                </c:pt>
                <c:pt idx="173719">
                  <c:v>-23.024499999999989</c:v>
                </c:pt>
                <c:pt idx="173720">
                  <c:v>-23.02249999999998</c:v>
                </c:pt>
                <c:pt idx="173721">
                  <c:v>-23.02049999999997</c:v>
                </c:pt>
                <c:pt idx="173722">
                  <c:v>-23.01849999999996</c:v>
                </c:pt>
                <c:pt idx="173723">
                  <c:v>-23.016499999999951</c:v>
                </c:pt>
                <c:pt idx="173724">
                  <c:v>-23.014499999999998</c:v>
                </c:pt>
                <c:pt idx="173725">
                  <c:v>-23.012499999999989</c:v>
                </c:pt>
                <c:pt idx="173726">
                  <c:v>-23.010499999999979</c:v>
                </c:pt>
                <c:pt idx="173727">
                  <c:v>-23.00849999999997</c:v>
                </c:pt>
                <c:pt idx="173728">
                  <c:v>-23.00649999999996</c:v>
                </c:pt>
                <c:pt idx="173729">
                  <c:v>-23.00449999999995</c:v>
                </c:pt>
                <c:pt idx="173730">
                  <c:v>-23.002499999999998</c:v>
                </c:pt>
                <c:pt idx="173731">
                  <c:v>-23.000499999999988</c:v>
                </c:pt>
                <c:pt idx="173732">
                  <c:v>-22.998499999999979</c:v>
                </c:pt>
                <c:pt idx="173733">
                  <c:v>-22.996499999999969</c:v>
                </c:pt>
                <c:pt idx="173734">
                  <c:v>-22.99449999999996</c:v>
                </c:pt>
                <c:pt idx="173735">
                  <c:v>-22.99249999999995</c:v>
                </c:pt>
                <c:pt idx="173736">
                  <c:v>-22.990499999999997</c:v>
                </c:pt>
                <c:pt idx="173737">
                  <c:v>-22.988499999999988</c:v>
                </c:pt>
                <c:pt idx="173738">
                  <c:v>-22.986499999999978</c:v>
                </c:pt>
                <c:pt idx="173739">
                  <c:v>-22.984499999999969</c:v>
                </c:pt>
                <c:pt idx="173740">
                  <c:v>-22.982499999999959</c:v>
                </c:pt>
                <c:pt idx="173741">
                  <c:v>-22.98049999999995</c:v>
                </c:pt>
                <c:pt idx="173742">
                  <c:v>-22.978499999999997</c:v>
                </c:pt>
                <c:pt idx="173743">
                  <c:v>-22.976499999999987</c:v>
                </c:pt>
                <c:pt idx="173744">
                  <c:v>-22.974499999999978</c:v>
                </c:pt>
                <c:pt idx="173745">
                  <c:v>-22.972499999999968</c:v>
                </c:pt>
                <c:pt idx="173746">
                  <c:v>-22.970499999999959</c:v>
                </c:pt>
                <c:pt idx="173747">
                  <c:v>-22.968499999999949</c:v>
                </c:pt>
                <c:pt idx="173748">
                  <c:v>-22.966499999999996</c:v>
                </c:pt>
                <c:pt idx="173749">
                  <c:v>-22.964499999999987</c:v>
                </c:pt>
                <c:pt idx="173750">
                  <c:v>-22.962499999999977</c:v>
                </c:pt>
                <c:pt idx="173751">
                  <c:v>-22.960499999999968</c:v>
                </c:pt>
                <c:pt idx="173752">
                  <c:v>-22.958499999999958</c:v>
                </c:pt>
                <c:pt idx="173753">
                  <c:v>-22.956500000000005</c:v>
                </c:pt>
                <c:pt idx="173754">
                  <c:v>-22.954499999999996</c:v>
                </c:pt>
                <c:pt idx="173755">
                  <c:v>-22.952499999999986</c:v>
                </c:pt>
                <c:pt idx="173756">
                  <c:v>-22.950499999999977</c:v>
                </c:pt>
                <c:pt idx="173757">
                  <c:v>-22.948499999999967</c:v>
                </c:pt>
                <c:pt idx="173758">
                  <c:v>-22.946499999999958</c:v>
                </c:pt>
                <c:pt idx="173759">
                  <c:v>-22.944500000000005</c:v>
                </c:pt>
                <c:pt idx="173760">
                  <c:v>-22.942499999999995</c:v>
                </c:pt>
                <c:pt idx="173761">
                  <c:v>-22.940499999999986</c:v>
                </c:pt>
                <c:pt idx="173762">
                  <c:v>-22.938499999999976</c:v>
                </c:pt>
                <c:pt idx="173763">
                  <c:v>-22.936499999999967</c:v>
                </c:pt>
                <c:pt idx="173764">
                  <c:v>-22.934499999999957</c:v>
                </c:pt>
                <c:pt idx="173765">
                  <c:v>-22.932500000000005</c:v>
                </c:pt>
                <c:pt idx="173766">
                  <c:v>-22.930499999999995</c:v>
                </c:pt>
                <c:pt idx="173767">
                  <c:v>-22.928499999999985</c:v>
                </c:pt>
                <c:pt idx="173768">
                  <c:v>-22.926499999999976</c:v>
                </c:pt>
                <c:pt idx="173769">
                  <c:v>-22.924499999999966</c:v>
                </c:pt>
                <c:pt idx="173770">
                  <c:v>-22.922499999999957</c:v>
                </c:pt>
                <c:pt idx="173771">
                  <c:v>-22.920500000000004</c:v>
                </c:pt>
                <c:pt idx="173772">
                  <c:v>-22.918499999999995</c:v>
                </c:pt>
                <c:pt idx="173773">
                  <c:v>-22.916499999999985</c:v>
                </c:pt>
                <c:pt idx="173774">
                  <c:v>-22.914499999999975</c:v>
                </c:pt>
                <c:pt idx="173775">
                  <c:v>-22.912499999999966</c:v>
                </c:pt>
                <c:pt idx="173776">
                  <c:v>-22.910499999999956</c:v>
                </c:pt>
                <c:pt idx="173777">
                  <c:v>-22.908500000000004</c:v>
                </c:pt>
                <c:pt idx="173778">
                  <c:v>-22.906499999999994</c:v>
                </c:pt>
                <c:pt idx="173779">
                  <c:v>-22.904499999999985</c:v>
                </c:pt>
                <c:pt idx="173780">
                  <c:v>-22.902499999999975</c:v>
                </c:pt>
                <c:pt idx="173781">
                  <c:v>-22.900499999999965</c:v>
                </c:pt>
                <c:pt idx="173782">
                  <c:v>-22.898499999999956</c:v>
                </c:pt>
                <c:pt idx="173783">
                  <c:v>-22.896500000000003</c:v>
                </c:pt>
                <c:pt idx="173784">
                  <c:v>-22.894499999999994</c:v>
                </c:pt>
                <c:pt idx="173785">
                  <c:v>-22.892499999999984</c:v>
                </c:pt>
                <c:pt idx="173786">
                  <c:v>-22.890499999999975</c:v>
                </c:pt>
                <c:pt idx="173787">
                  <c:v>-22.888499999999965</c:v>
                </c:pt>
                <c:pt idx="173788">
                  <c:v>-22.886499999999955</c:v>
                </c:pt>
                <c:pt idx="173789">
                  <c:v>-22.884500000000003</c:v>
                </c:pt>
                <c:pt idx="173790">
                  <c:v>-22.882499999999993</c:v>
                </c:pt>
                <c:pt idx="173791">
                  <c:v>-22.880499999999984</c:v>
                </c:pt>
                <c:pt idx="173792">
                  <c:v>-22.878499999999974</c:v>
                </c:pt>
                <c:pt idx="173793">
                  <c:v>-22.876499999999965</c:v>
                </c:pt>
                <c:pt idx="173794">
                  <c:v>-22.874499999999955</c:v>
                </c:pt>
                <c:pt idx="173795">
                  <c:v>-22.872500000000002</c:v>
                </c:pt>
                <c:pt idx="173796">
                  <c:v>-22.870499999999993</c:v>
                </c:pt>
                <c:pt idx="173797">
                  <c:v>-22.868499999999983</c:v>
                </c:pt>
                <c:pt idx="173798">
                  <c:v>-22.866499999999974</c:v>
                </c:pt>
                <c:pt idx="173799">
                  <c:v>-22.864499999999964</c:v>
                </c:pt>
                <c:pt idx="173800">
                  <c:v>-22.862499999999955</c:v>
                </c:pt>
                <c:pt idx="173801">
                  <c:v>-22.860500000000002</c:v>
                </c:pt>
                <c:pt idx="173802">
                  <c:v>-22.858499999999992</c:v>
                </c:pt>
                <c:pt idx="173803">
                  <c:v>-22.856499999999983</c:v>
                </c:pt>
                <c:pt idx="173804">
                  <c:v>-22.854499999999973</c:v>
                </c:pt>
                <c:pt idx="173805">
                  <c:v>-22.852499999999964</c:v>
                </c:pt>
                <c:pt idx="173806">
                  <c:v>-22.850499999999954</c:v>
                </c:pt>
                <c:pt idx="173807">
                  <c:v>-22.848500000000001</c:v>
                </c:pt>
                <c:pt idx="173808">
                  <c:v>-22.846499999999992</c:v>
                </c:pt>
                <c:pt idx="173809">
                  <c:v>-22.844499999999982</c:v>
                </c:pt>
                <c:pt idx="173810">
                  <c:v>-22.842499999999973</c:v>
                </c:pt>
                <c:pt idx="173811">
                  <c:v>-22.840499999999963</c:v>
                </c:pt>
                <c:pt idx="173812">
                  <c:v>-22.838499999999954</c:v>
                </c:pt>
                <c:pt idx="173813">
                  <c:v>-22.836500000000001</c:v>
                </c:pt>
                <c:pt idx="173814">
                  <c:v>-22.834499999999991</c:v>
                </c:pt>
                <c:pt idx="173815">
                  <c:v>-22.832499999999982</c:v>
                </c:pt>
                <c:pt idx="173816">
                  <c:v>-22.830499999999972</c:v>
                </c:pt>
                <c:pt idx="173817">
                  <c:v>-22.828499999999963</c:v>
                </c:pt>
                <c:pt idx="173818">
                  <c:v>-22.826499999999953</c:v>
                </c:pt>
                <c:pt idx="173819">
                  <c:v>-22.8245</c:v>
                </c:pt>
                <c:pt idx="173820">
                  <c:v>-22.822499999999991</c:v>
                </c:pt>
                <c:pt idx="173821">
                  <c:v>-22.820499999999981</c:v>
                </c:pt>
                <c:pt idx="173822">
                  <c:v>-22.818499999999972</c:v>
                </c:pt>
                <c:pt idx="173823">
                  <c:v>-22.816499999999962</c:v>
                </c:pt>
                <c:pt idx="173824">
                  <c:v>-22.814499999999953</c:v>
                </c:pt>
                <c:pt idx="173825">
                  <c:v>-22.8125</c:v>
                </c:pt>
                <c:pt idx="173826">
                  <c:v>-22.81049999999999</c:v>
                </c:pt>
                <c:pt idx="173827">
                  <c:v>-22.808499999999981</c:v>
                </c:pt>
                <c:pt idx="173828">
                  <c:v>-22.806499999999971</c:v>
                </c:pt>
                <c:pt idx="173829">
                  <c:v>-22.804499999999962</c:v>
                </c:pt>
                <c:pt idx="173830">
                  <c:v>-22.802499999999952</c:v>
                </c:pt>
                <c:pt idx="173831">
                  <c:v>-22.8005</c:v>
                </c:pt>
                <c:pt idx="173832">
                  <c:v>-22.79849999999999</c:v>
                </c:pt>
                <c:pt idx="173833">
                  <c:v>-22.79649999999998</c:v>
                </c:pt>
                <c:pt idx="173834">
                  <c:v>-22.794499999999971</c:v>
                </c:pt>
                <c:pt idx="173835">
                  <c:v>-22.792499999999961</c:v>
                </c:pt>
                <c:pt idx="173836">
                  <c:v>-22.790499999999952</c:v>
                </c:pt>
                <c:pt idx="173837">
                  <c:v>-22.788499999999999</c:v>
                </c:pt>
                <c:pt idx="173838">
                  <c:v>-22.78649999999999</c:v>
                </c:pt>
                <c:pt idx="173839">
                  <c:v>-22.78449999999998</c:v>
                </c:pt>
                <c:pt idx="173840">
                  <c:v>-22.78249999999997</c:v>
                </c:pt>
                <c:pt idx="173841">
                  <c:v>-22.780499999999961</c:v>
                </c:pt>
                <c:pt idx="173842">
                  <c:v>-22.778499999999951</c:v>
                </c:pt>
                <c:pt idx="173843">
                  <c:v>-22.776499999999999</c:v>
                </c:pt>
                <c:pt idx="173844">
                  <c:v>-22.774499999999989</c:v>
                </c:pt>
                <c:pt idx="173845">
                  <c:v>-22.77249999999998</c:v>
                </c:pt>
                <c:pt idx="173846">
                  <c:v>-22.77049999999997</c:v>
                </c:pt>
                <c:pt idx="173847">
                  <c:v>-22.76849999999996</c:v>
                </c:pt>
                <c:pt idx="173848">
                  <c:v>-22.766499999999951</c:v>
                </c:pt>
                <c:pt idx="173849">
                  <c:v>-22.764499999999998</c:v>
                </c:pt>
                <c:pt idx="173850">
                  <c:v>-22.762499999999989</c:v>
                </c:pt>
                <c:pt idx="173851">
                  <c:v>-22.760499999999979</c:v>
                </c:pt>
                <c:pt idx="173852">
                  <c:v>-22.75849999999997</c:v>
                </c:pt>
                <c:pt idx="173853">
                  <c:v>-22.75649999999996</c:v>
                </c:pt>
                <c:pt idx="173854">
                  <c:v>-22.75449999999995</c:v>
                </c:pt>
                <c:pt idx="173855">
                  <c:v>-22.752499999999998</c:v>
                </c:pt>
                <c:pt idx="173856">
                  <c:v>-22.750499999999988</c:v>
                </c:pt>
                <c:pt idx="173857">
                  <c:v>-22.748499999999979</c:v>
                </c:pt>
                <c:pt idx="173858">
                  <c:v>-22.746499999999969</c:v>
                </c:pt>
                <c:pt idx="173859">
                  <c:v>-22.74449999999996</c:v>
                </c:pt>
                <c:pt idx="173860">
                  <c:v>-22.74249999999995</c:v>
                </c:pt>
                <c:pt idx="173861">
                  <c:v>-22.740499999999997</c:v>
                </c:pt>
                <c:pt idx="173862">
                  <c:v>-22.738499999999988</c:v>
                </c:pt>
                <c:pt idx="173863">
                  <c:v>-22.736499999999978</c:v>
                </c:pt>
                <c:pt idx="173864">
                  <c:v>-22.734499999999969</c:v>
                </c:pt>
                <c:pt idx="173865">
                  <c:v>-22.732499999999959</c:v>
                </c:pt>
                <c:pt idx="173866">
                  <c:v>-22.73049999999995</c:v>
                </c:pt>
                <c:pt idx="173867">
                  <c:v>-22.728499999999997</c:v>
                </c:pt>
                <c:pt idx="173868">
                  <c:v>-22.726499999999987</c:v>
                </c:pt>
                <c:pt idx="173869">
                  <c:v>-22.724499999999978</c:v>
                </c:pt>
                <c:pt idx="173870">
                  <c:v>-22.722499999999968</c:v>
                </c:pt>
                <c:pt idx="173871">
                  <c:v>-22.720499999999959</c:v>
                </c:pt>
                <c:pt idx="173872">
                  <c:v>-22.718499999999949</c:v>
                </c:pt>
                <c:pt idx="173873">
                  <c:v>-22.716499999999996</c:v>
                </c:pt>
                <c:pt idx="173874">
                  <c:v>-22.714499999999987</c:v>
                </c:pt>
                <c:pt idx="173875">
                  <c:v>-22.712499999999977</c:v>
                </c:pt>
                <c:pt idx="173876">
                  <c:v>-22.710499999999968</c:v>
                </c:pt>
                <c:pt idx="173877">
                  <c:v>-22.708499999999958</c:v>
                </c:pt>
                <c:pt idx="173878">
                  <c:v>-22.706500000000005</c:v>
                </c:pt>
                <c:pt idx="173879">
                  <c:v>-22.704499999999996</c:v>
                </c:pt>
                <c:pt idx="173880">
                  <c:v>-22.702499999999986</c:v>
                </c:pt>
                <c:pt idx="173881">
                  <c:v>-22.700499999999977</c:v>
                </c:pt>
                <c:pt idx="173882">
                  <c:v>-22.698499999999967</c:v>
                </c:pt>
                <c:pt idx="173883">
                  <c:v>-22.696499999999958</c:v>
                </c:pt>
                <c:pt idx="173884">
                  <c:v>-22.694500000000005</c:v>
                </c:pt>
                <c:pt idx="173885">
                  <c:v>-22.692499999999995</c:v>
                </c:pt>
                <c:pt idx="173886">
                  <c:v>-22.690499999999986</c:v>
                </c:pt>
                <c:pt idx="173887">
                  <c:v>-22.688499999999976</c:v>
                </c:pt>
                <c:pt idx="173888">
                  <c:v>-22.686499999999967</c:v>
                </c:pt>
                <c:pt idx="173889">
                  <c:v>-22.684499999999957</c:v>
                </c:pt>
                <c:pt idx="173890">
                  <c:v>-22.682500000000005</c:v>
                </c:pt>
                <c:pt idx="173891">
                  <c:v>-22.680499999999995</c:v>
                </c:pt>
                <c:pt idx="173892">
                  <c:v>-22.678499999999985</c:v>
                </c:pt>
                <c:pt idx="173893">
                  <c:v>-22.676499999999976</c:v>
                </c:pt>
                <c:pt idx="173894">
                  <c:v>-22.674499999999966</c:v>
                </c:pt>
                <c:pt idx="173895">
                  <c:v>-22.672499999999957</c:v>
                </c:pt>
                <c:pt idx="173896">
                  <c:v>-22.670500000000004</c:v>
                </c:pt>
                <c:pt idx="173897">
                  <c:v>-22.668499999999995</c:v>
                </c:pt>
                <c:pt idx="173898">
                  <c:v>-22.666499999999985</c:v>
                </c:pt>
                <c:pt idx="173899">
                  <c:v>-22.664499999999975</c:v>
                </c:pt>
                <c:pt idx="173900">
                  <c:v>-22.662499999999966</c:v>
                </c:pt>
                <c:pt idx="173901">
                  <c:v>-22.660499999999956</c:v>
                </c:pt>
                <c:pt idx="173902">
                  <c:v>-22.658500000000004</c:v>
                </c:pt>
                <c:pt idx="173903">
                  <c:v>-22.656499999999994</c:v>
                </c:pt>
                <c:pt idx="173904">
                  <c:v>-22.654499999999985</c:v>
                </c:pt>
                <c:pt idx="173905">
                  <c:v>-22.652499999999975</c:v>
                </c:pt>
                <c:pt idx="173906">
                  <c:v>-22.650499999999965</c:v>
                </c:pt>
                <c:pt idx="173907">
                  <c:v>-22.648499999999956</c:v>
                </c:pt>
                <c:pt idx="173908">
                  <c:v>-22.646500000000003</c:v>
                </c:pt>
                <c:pt idx="173909">
                  <c:v>-22.644499999999994</c:v>
                </c:pt>
                <c:pt idx="173910">
                  <c:v>-22.642499999999984</c:v>
                </c:pt>
                <c:pt idx="173911">
                  <c:v>-22.640499999999975</c:v>
                </c:pt>
                <c:pt idx="173912">
                  <c:v>-22.638499999999965</c:v>
                </c:pt>
                <c:pt idx="173913">
                  <c:v>-22.636499999999955</c:v>
                </c:pt>
                <c:pt idx="173914">
                  <c:v>-22.634500000000003</c:v>
                </c:pt>
                <c:pt idx="173915">
                  <c:v>-22.632499999999993</c:v>
                </c:pt>
                <c:pt idx="173916">
                  <c:v>-22.630499999999984</c:v>
                </c:pt>
                <c:pt idx="173917">
                  <c:v>-22.628499999999974</c:v>
                </c:pt>
                <c:pt idx="173918">
                  <c:v>-22.626499999999965</c:v>
                </c:pt>
                <c:pt idx="173919">
                  <c:v>-22.624499999999955</c:v>
                </c:pt>
                <c:pt idx="173920">
                  <c:v>-22.622500000000002</c:v>
                </c:pt>
                <c:pt idx="173921">
                  <c:v>-22.620499999999993</c:v>
                </c:pt>
                <c:pt idx="173922">
                  <c:v>-22.618499999999983</c:v>
                </c:pt>
                <c:pt idx="173923">
                  <c:v>-22.616499999999974</c:v>
                </c:pt>
                <c:pt idx="173924">
                  <c:v>-22.614499999999964</c:v>
                </c:pt>
                <c:pt idx="173925">
                  <c:v>-22.612499999999955</c:v>
                </c:pt>
                <c:pt idx="173926">
                  <c:v>-22.610500000000002</c:v>
                </c:pt>
                <c:pt idx="173927">
                  <c:v>-22.608499999999992</c:v>
                </c:pt>
                <c:pt idx="173928">
                  <c:v>-22.606499999999983</c:v>
                </c:pt>
                <c:pt idx="173929">
                  <c:v>-22.604499999999973</c:v>
                </c:pt>
                <c:pt idx="173930">
                  <c:v>-22.602499999999964</c:v>
                </c:pt>
                <c:pt idx="173931">
                  <c:v>-22.600499999999954</c:v>
                </c:pt>
                <c:pt idx="173932">
                  <c:v>-22.598500000000001</c:v>
                </c:pt>
                <c:pt idx="173933">
                  <c:v>-22.596499999999992</c:v>
                </c:pt>
                <c:pt idx="173934">
                  <c:v>-22.594499999999982</c:v>
                </c:pt>
                <c:pt idx="173935">
                  <c:v>-22.592499999999973</c:v>
                </c:pt>
                <c:pt idx="173936">
                  <c:v>-22.590499999999963</c:v>
                </c:pt>
                <c:pt idx="173937">
                  <c:v>-22.588499999999954</c:v>
                </c:pt>
                <c:pt idx="173938">
                  <c:v>-22.586500000000001</c:v>
                </c:pt>
                <c:pt idx="173939">
                  <c:v>-22.584499999999991</c:v>
                </c:pt>
                <c:pt idx="173940">
                  <c:v>-22.582499999999982</c:v>
                </c:pt>
                <c:pt idx="173941">
                  <c:v>-22.580499999999972</c:v>
                </c:pt>
                <c:pt idx="173942">
                  <c:v>-22.578499999999963</c:v>
                </c:pt>
                <c:pt idx="173943">
                  <c:v>-22.576499999999953</c:v>
                </c:pt>
                <c:pt idx="173944">
                  <c:v>-22.5745</c:v>
                </c:pt>
                <c:pt idx="173945">
                  <c:v>-22.572499999999991</c:v>
                </c:pt>
                <c:pt idx="173946">
                  <c:v>-22.570499999999981</c:v>
                </c:pt>
                <c:pt idx="173947">
                  <c:v>-22.568499999999972</c:v>
                </c:pt>
                <c:pt idx="173948">
                  <c:v>-22.566499999999962</c:v>
                </c:pt>
                <c:pt idx="173949">
                  <c:v>-22.564499999999953</c:v>
                </c:pt>
                <c:pt idx="173950">
                  <c:v>-22.5625</c:v>
                </c:pt>
                <c:pt idx="173951">
                  <c:v>-22.56049999999999</c:v>
                </c:pt>
                <c:pt idx="173952">
                  <c:v>-22.558499999999981</c:v>
                </c:pt>
                <c:pt idx="173953">
                  <c:v>-22.556499999999971</c:v>
                </c:pt>
                <c:pt idx="173954">
                  <c:v>-22.554499999999962</c:v>
                </c:pt>
                <c:pt idx="173955">
                  <c:v>-22.552499999999952</c:v>
                </c:pt>
                <c:pt idx="173956">
                  <c:v>-22.5505</c:v>
                </c:pt>
                <c:pt idx="173957">
                  <c:v>-22.54849999999999</c:v>
                </c:pt>
                <c:pt idx="173958">
                  <c:v>-22.54649999999998</c:v>
                </c:pt>
                <c:pt idx="173959">
                  <c:v>-22.544499999999971</c:v>
                </c:pt>
                <c:pt idx="173960">
                  <c:v>-22.542499999999961</c:v>
                </c:pt>
                <c:pt idx="173961">
                  <c:v>-22.540499999999952</c:v>
                </c:pt>
                <c:pt idx="173962">
                  <c:v>-22.538499999999999</c:v>
                </c:pt>
                <c:pt idx="173963">
                  <c:v>-22.53649999999999</c:v>
                </c:pt>
                <c:pt idx="173964">
                  <c:v>-22.53449999999998</c:v>
                </c:pt>
                <c:pt idx="173965">
                  <c:v>-22.53249999999997</c:v>
                </c:pt>
                <c:pt idx="173966">
                  <c:v>-22.530499999999961</c:v>
                </c:pt>
                <c:pt idx="173967">
                  <c:v>-22.528499999999951</c:v>
                </c:pt>
                <c:pt idx="173968">
                  <c:v>-22.526499999999999</c:v>
                </c:pt>
                <c:pt idx="173969">
                  <c:v>-22.524499999999989</c:v>
                </c:pt>
                <c:pt idx="173970">
                  <c:v>-22.52249999999998</c:v>
                </c:pt>
                <c:pt idx="173971">
                  <c:v>-22.52049999999997</c:v>
                </c:pt>
                <c:pt idx="173972">
                  <c:v>-22.51849999999996</c:v>
                </c:pt>
                <c:pt idx="173973">
                  <c:v>-22.516499999999951</c:v>
                </c:pt>
                <c:pt idx="173974">
                  <c:v>-22.514499999999998</c:v>
                </c:pt>
                <c:pt idx="173975">
                  <c:v>-22.512499999999989</c:v>
                </c:pt>
                <c:pt idx="173976">
                  <c:v>-22.510499999999979</c:v>
                </c:pt>
                <c:pt idx="173977">
                  <c:v>-22.50849999999997</c:v>
                </c:pt>
                <c:pt idx="173978">
                  <c:v>-22.50649999999996</c:v>
                </c:pt>
                <c:pt idx="173979">
                  <c:v>-22.50449999999995</c:v>
                </c:pt>
                <c:pt idx="173980">
                  <c:v>-22.502499999999998</c:v>
                </c:pt>
                <c:pt idx="173981">
                  <c:v>-22.500499999999988</c:v>
                </c:pt>
                <c:pt idx="173982">
                  <c:v>-22.498499999999979</c:v>
                </c:pt>
                <c:pt idx="173983">
                  <c:v>-22.496499999999969</c:v>
                </c:pt>
                <c:pt idx="173984">
                  <c:v>-22.49449999999996</c:v>
                </c:pt>
                <c:pt idx="173985">
                  <c:v>-22.49249999999995</c:v>
                </c:pt>
                <c:pt idx="173986">
                  <c:v>-22.490499999999997</c:v>
                </c:pt>
                <c:pt idx="173987">
                  <c:v>-22.488499999999988</c:v>
                </c:pt>
                <c:pt idx="173988">
                  <c:v>-22.486499999999978</c:v>
                </c:pt>
                <c:pt idx="173989">
                  <c:v>-22.484499999999969</c:v>
                </c:pt>
                <c:pt idx="173990">
                  <c:v>-22.482499999999959</c:v>
                </c:pt>
                <c:pt idx="173991">
                  <c:v>-22.48049999999995</c:v>
                </c:pt>
                <c:pt idx="173992">
                  <c:v>-22.478499999999997</c:v>
                </c:pt>
                <c:pt idx="173993">
                  <c:v>-22.476499999999987</c:v>
                </c:pt>
                <c:pt idx="173994">
                  <c:v>-22.474499999999978</c:v>
                </c:pt>
                <c:pt idx="173995">
                  <c:v>-22.472499999999968</c:v>
                </c:pt>
                <c:pt idx="173996">
                  <c:v>-22.470499999999959</c:v>
                </c:pt>
                <c:pt idx="173997">
                  <c:v>-22.468499999999949</c:v>
                </c:pt>
                <c:pt idx="173998">
                  <c:v>-22.466499999999996</c:v>
                </c:pt>
                <c:pt idx="173999">
                  <c:v>-22.464499999999987</c:v>
                </c:pt>
                <c:pt idx="174000">
                  <c:v>-22.462499999999977</c:v>
                </c:pt>
                <c:pt idx="174001">
                  <c:v>-22.460499999999968</c:v>
                </c:pt>
                <c:pt idx="174002">
                  <c:v>-22.458499999999958</c:v>
                </c:pt>
                <c:pt idx="174003">
                  <c:v>-22.456500000000005</c:v>
                </c:pt>
                <c:pt idx="174004">
                  <c:v>-22.454499999999996</c:v>
                </c:pt>
                <c:pt idx="174005">
                  <c:v>-22.452499999999986</c:v>
                </c:pt>
                <c:pt idx="174006">
                  <c:v>-22.450499999999977</c:v>
                </c:pt>
                <c:pt idx="174007">
                  <c:v>-22.448499999999967</c:v>
                </c:pt>
                <c:pt idx="174008">
                  <c:v>-22.446499999999958</c:v>
                </c:pt>
                <c:pt idx="174009">
                  <c:v>-22.444500000000005</c:v>
                </c:pt>
                <c:pt idx="174010">
                  <c:v>-22.442499999999995</c:v>
                </c:pt>
                <c:pt idx="174011">
                  <c:v>-22.440499999999986</c:v>
                </c:pt>
                <c:pt idx="174012">
                  <c:v>-22.438499999999976</c:v>
                </c:pt>
                <c:pt idx="174013">
                  <c:v>-22.436499999999967</c:v>
                </c:pt>
                <c:pt idx="174014">
                  <c:v>-22.434499999999957</c:v>
                </c:pt>
                <c:pt idx="174015">
                  <c:v>-22.432500000000005</c:v>
                </c:pt>
                <c:pt idx="174016">
                  <c:v>-22.430499999999995</c:v>
                </c:pt>
                <c:pt idx="174017">
                  <c:v>-22.428499999999985</c:v>
                </c:pt>
                <c:pt idx="174018">
                  <c:v>-22.426499999999976</c:v>
                </c:pt>
                <c:pt idx="174019">
                  <c:v>-22.424499999999966</c:v>
                </c:pt>
                <c:pt idx="174020">
                  <c:v>-22.422499999999957</c:v>
                </c:pt>
                <c:pt idx="174021">
                  <c:v>-22.420500000000004</c:v>
                </c:pt>
                <c:pt idx="174022">
                  <c:v>-22.418499999999995</c:v>
                </c:pt>
                <c:pt idx="174023">
                  <c:v>-22.416499999999985</c:v>
                </c:pt>
                <c:pt idx="174024">
                  <c:v>-22.414499999999975</c:v>
                </c:pt>
                <c:pt idx="174025">
                  <c:v>-22.412499999999966</c:v>
                </c:pt>
                <c:pt idx="174026">
                  <c:v>-22.410499999999956</c:v>
                </c:pt>
                <c:pt idx="174027">
                  <c:v>-22.408500000000004</c:v>
                </c:pt>
                <c:pt idx="174028">
                  <c:v>-22.406499999999994</c:v>
                </c:pt>
                <c:pt idx="174029">
                  <c:v>-22.404499999999985</c:v>
                </c:pt>
                <c:pt idx="174030">
                  <c:v>-22.402499999999975</c:v>
                </c:pt>
                <c:pt idx="174031">
                  <c:v>-22.400499999999965</c:v>
                </c:pt>
                <c:pt idx="174032">
                  <c:v>-22.398499999999956</c:v>
                </c:pt>
                <c:pt idx="174033">
                  <c:v>-22.396500000000003</c:v>
                </c:pt>
                <c:pt idx="174034">
                  <c:v>-22.394499999999994</c:v>
                </c:pt>
                <c:pt idx="174035">
                  <c:v>-22.392499999999984</c:v>
                </c:pt>
                <c:pt idx="174036">
                  <c:v>-22.390499999999975</c:v>
                </c:pt>
                <c:pt idx="174037">
                  <c:v>-22.388499999999965</c:v>
                </c:pt>
                <c:pt idx="174038">
                  <c:v>-22.386499999999955</c:v>
                </c:pt>
                <c:pt idx="174039">
                  <c:v>-22.384500000000003</c:v>
                </c:pt>
                <c:pt idx="174040">
                  <c:v>-22.382499999999993</c:v>
                </c:pt>
                <c:pt idx="174041">
                  <c:v>-22.380499999999984</c:v>
                </c:pt>
                <c:pt idx="174042">
                  <c:v>-22.378499999999974</c:v>
                </c:pt>
                <c:pt idx="174043">
                  <c:v>-22.376499999999965</c:v>
                </c:pt>
                <c:pt idx="174044">
                  <c:v>-22.374499999999955</c:v>
                </c:pt>
                <c:pt idx="174045">
                  <c:v>-22.372500000000002</c:v>
                </c:pt>
                <c:pt idx="174046">
                  <c:v>-22.370499999999993</c:v>
                </c:pt>
                <c:pt idx="174047">
                  <c:v>-22.368499999999983</c:v>
                </c:pt>
                <c:pt idx="174048">
                  <c:v>-22.366499999999974</c:v>
                </c:pt>
                <c:pt idx="174049">
                  <c:v>-22.364499999999964</c:v>
                </c:pt>
                <c:pt idx="174050">
                  <c:v>-22.362499999999955</c:v>
                </c:pt>
                <c:pt idx="174051">
                  <c:v>-22.360500000000002</c:v>
                </c:pt>
                <c:pt idx="174052">
                  <c:v>-22.358499999999992</c:v>
                </c:pt>
                <c:pt idx="174053">
                  <c:v>-22.356499999999983</c:v>
                </c:pt>
                <c:pt idx="174054">
                  <c:v>-22.354499999999973</c:v>
                </c:pt>
                <c:pt idx="174055">
                  <c:v>-22.352499999999964</c:v>
                </c:pt>
                <c:pt idx="174056">
                  <c:v>-22.350499999999954</c:v>
                </c:pt>
                <c:pt idx="174057">
                  <c:v>-22.348500000000001</c:v>
                </c:pt>
                <c:pt idx="174058">
                  <c:v>-22.346499999999992</c:v>
                </c:pt>
                <c:pt idx="174059">
                  <c:v>-22.344499999999982</c:v>
                </c:pt>
                <c:pt idx="174060">
                  <c:v>-22.342499999999973</c:v>
                </c:pt>
                <c:pt idx="174061">
                  <c:v>-22.340499999999963</c:v>
                </c:pt>
                <c:pt idx="174062">
                  <c:v>-22.338499999999954</c:v>
                </c:pt>
                <c:pt idx="174063">
                  <c:v>-22.336500000000001</c:v>
                </c:pt>
                <c:pt idx="174064">
                  <c:v>-22.334499999999991</c:v>
                </c:pt>
                <c:pt idx="174065">
                  <c:v>-22.332499999999982</c:v>
                </c:pt>
                <c:pt idx="174066">
                  <c:v>-22.330499999999972</c:v>
                </c:pt>
                <c:pt idx="174067">
                  <c:v>-22.328499999999963</c:v>
                </c:pt>
                <c:pt idx="174068">
                  <c:v>-22.326499999999953</c:v>
                </c:pt>
                <c:pt idx="174069">
                  <c:v>-22.3245</c:v>
                </c:pt>
                <c:pt idx="174070">
                  <c:v>-22.322499999999991</c:v>
                </c:pt>
                <c:pt idx="174071">
                  <c:v>-22.320499999999981</c:v>
                </c:pt>
                <c:pt idx="174072">
                  <c:v>-22.318499999999972</c:v>
                </c:pt>
                <c:pt idx="174073">
                  <c:v>-22.316499999999962</c:v>
                </c:pt>
                <c:pt idx="174074">
                  <c:v>-22.314499999999953</c:v>
                </c:pt>
                <c:pt idx="174075">
                  <c:v>-22.3125</c:v>
                </c:pt>
                <c:pt idx="174076">
                  <c:v>-22.31049999999999</c:v>
                </c:pt>
                <c:pt idx="174077">
                  <c:v>-22.308499999999981</c:v>
                </c:pt>
                <c:pt idx="174078">
                  <c:v>-22.306499999999971</c:v>
                </c:pt>
                <c:pt idx="174079">
                  <c:v>-22.304499999999962</c:v>
                </c:pt>
                <c:pt idx="174080">
                  <c:v>-22.302499999999952</c:v>
                </c:pt>
                <c:pt idx="174081">
                  <c:v>-22.3005</c:v>
                </c:pt>
                <c:pt idx="174082">
                  <c:v>-22.29849999999999</c:v>
                </c:pt>
                <c:pt idx="174083">
                  <c:v>-22.29649999999998</c:v>
                </c:pt>
                <c:pt idx="174084">
                  <c:v>-22.294499999999971</c:v>
                </c:pt>
                <c:pt idx="174085">
                  <c:v>-22.292499999999961</c:v>
                </c:pt>
                <c:pt idx="174086">
                  <c:v>-22.290499999999952</c:v>
                </c:pt>
                <c:pt idx="174087">
                  <c:v>-22.288499999999999</c:v>
                </c:pt>
                <c:pt idx="174088">
                  <c:v>-22.28649999999999</c:v>
                </c:pt>
                <c:pt idx="174089">
                  <c:v>-22.28449999999998</c:v>
                </c:pt>
                <c:pt idx="174090">
                  <c:v>-22.28249999999997</c:v>
                </c:pt>
                <c:pt idx="174091">
                  <c:v>-22.280499999999961</c:v>
                </c:pt>
                <c:pt idx="174092">
                  <c:v>-22.278499999999951</c:v>
                </c:pt>
                <c:pt idx="174093">
                  <c:v>-22.276499999999999</c:v>
                </c:pt>
                <c:pt idx="174094">
                  <c:v>-22.274499999999989</c:v>
                </c:pt>
                <c:pt idx="174095">
                  <c:v>-22.27249999999998</c:v>
                </c:pt>
                <c:pt idx="174096">
                  <c:v>-22.27049999999997</c:v>
                </c:pt>
                <c:pt idx="174097">
                  <c:v>-22.26849999999996</c:v>
                </c:pt>
                <c:pt idx="174098">
                  <c:v>-22.266499999999951</c:v>
                </c:pt>
                <c:pt idx="174099">
                  <c:v>-22.264499999999998</c:v>
                </c:pt>
                <c:pt idx="174100">
                  <c:v>-22.262499999999989</c:v>
                </c:pt>
                <c:pt idx="174101">
                  <c:v>-22.260499999999979</c:v>
                </c:pt>
                <c:pt idx="174102">
                  <c:v>-22.25849999999997</c:v>
                </c:pt>
                <c:pt idx="174103">
                  <c:v>-22.25649999999996</c:v>
                </c:pt>
                <c:pt idx="174104">
                  <c:v>-22.25449999999995</c:v>
                </c:pt>
                <c:pt idx="174105">
                  <c:v>-22.252499999999998</c:v>
                </c:pt>
                <c:pt idx="174106">
                  <c:v>-22.250499999999988</c:v>
                </c:pt>
                <c:pt idx="174107">
                  <c:v>-22.248499999999979</c:v>
                </c:pt>
                <c:pt idx="174108">
                  <c:v>-22.246499999999969</c:v>
                </c:pt>
                <c:pt idx="174109">
                  <c:v>-22.24449999999996</c:v>
                </c:pt>
                <c:pt idx="174110">
                  <c:v>-22.24249999999995</c:v>
                </c:pt>
                <c:pt idx="174111">
                  <c:v>-22.240499999999997</c:v>
                </c:pt>
                <c:pt idx="174112">
                  <c:v>-22.238499999999988</c:v>
                </c:pt>
                <c:pt idx="174113">
                  <c:v>-22.236499999999978</c:v>
                </c:pt>
                <c:pt idx="174114">
                  <c:v>-22.234499999999969</c:v>
                </c:pt>
                <c:pt idx="174115">
                  <c:v>-22.232499999999959</c:v>
                </c:pt>
                <c:pt idx="174116">
                  <c:v>-22.23049999999995</c:v>
                </c:pt>
                <c:pt idx="174117">
                  <c:v>-22.228499999999997</c:v>
                </c:pt>
                <c:pt idx="174118">
                  <c:v>-22.226499999999987</c:v>
                </c:pt>
                <c:pt idx="174119">
                  <c:v>-22.224499999999978</c:v>
                </c:pt>
                <c:pt idx="174120">
                  <c:v>-22.222499999999968</c:v>
                </c:pt>
                <c:pt idx="174121">
                  <c:v>-22.220499999999959</c:v>
                </c:pt>
                <c:pt idx="174122">
                  <c:v>-22.218499999999949</c:v>
                </c:pt>
                <c:pt idx="174123">
                  <c:v>-22.216499999999996</c:v>
                </c:pt>
                <c:pt idx="174124">
                  <c:v>-22.214499999999987</c:v>
                </c:pt>
                <c:pt idx="174125">
                  <c:v>-22.212499999999977</c:v>
                </c:pt>
                <c:pt idx="174126">
                  <c:v>-22.210499999999968</c:v>
                </c:pt>
                <c:pt idx="174127">
                  <c:v>-22.208499999999958</c:v>
                </c:pt>
                <c:pt idx="174128">
                  <c:v>-22.206500000000005</c:v>
                </c:pt>
                <c:pt idx="174129">
                  <c:v>-22.204499999999996</c:v>
                </c:pt>
                <c:pt idx="174130">
                  <c:v>-22.202499999999986</c:v>
                </c:pt>
                <c:pt idx="174131">
                  <c:v>-22.200499999999977</c:v>
                </c:pt>
                <c:pt idx="174132">
                  <c:v>-22.198499999999967</c:v>
                </c:pt>
                <c:pt idx="174133">
                  <c:v>-22.196499999999958</c:v>
                </c:pt>
                <c:pt idx="174134">
                  <c:v>-22.194500000000005</c:v>
                </c:pt>
                <c:pt idx="174135">
                  <c:v>-22.192499999999995</c:v>
                </c:pt>
                <c:pt idx="174136">
                  <c:v>-22.190499999999986</c:v>
                </c:pt>
                <c:pt idx="174137">
                  <c:v>-22.188499999999976</c:v>
                </c:pt>
                <c:pt idx="174138">
                  <c:v>-22.186499999999967</c:v>
                </c:pt>
                <c:pt idx="174139">
                  <c:v>-22.184499999999957</c:v>
                </c:pt>
                <c:pt idx="174140">
                  <c:v>-22.182500000000005</c:v>
                </c:pt>
                <c:pt idx="174141">
                  <c:v>-22.180499999999995</c:v>
                </c:pt>
                <c:pt idx="174142">
                  <c:v>-22.178499999999985</c:v>
                </c:pt>
                <c:pt idx="174143">
                  <c:v>-22.176499999999976</c:v>
                </c:pt>
                <c:pt idx="174144">
                  <c:v>-22.174499999999966</c:v>
                </c:pt>
                <c:pt idx="174145">
                  <c:v>-22.172499999999957</c:v>
                </c:pt>
                <c:pt idx="174146">
                  <c:v>-22.170500000000004</c:v>
                </c:pt>
                <c:pt idx="174147">
                  <c:v>-22.168499999999995</c:v>
                </c:pt>
                <c:pt idx="174148">
                  <c:v>-22.166499999999985</c:v>
                </c:pt>
                <c:pt idx="174149">
                  <c:v>-22.164499999999975</c:v>
                </c:pt>
                <c:pt idx="174150">
                  <c:v>-22.162499999999966</c:v>
                </c:pt>
                <c:pt idx="174151">
                  <c:v>-22.160499999999956</c:v>
                </c:pt>
                <c:pt idx="174152">
                  <c:v>-22.158500000000004</c:v>
                </c:pt>
                <c:pt idx="174153">
                  <c:v>-22.156499999999994</c:v>
                </c:pt>
                <c:pt idx="174154">
                  <c:v>-22.154499999999985</c:v>
                </c:pt>
                <c:pt idx="174155">
                  <c:v>-22.152499999999975</c:v>
                </c:pt>
                <c:pt idx="174156">
                  <c:v>-22.150499999999965</c:v>
                </c:pt>
                <c:pt idx="174157">
                  <c:v>-22.148499999999956</c:v>
                </c:pt>
                <c:pt idx="174158">
                  <c:v>-22.146500000000003</c:v>
                </c:pt>
                <c:pt idx="174159">
                  <c:v>-22.144499999999994</c:v>
                </c:pt>
                <c:pt idx="174160">
                  <c:v>-22.142499999999984</c:v>
                </c:pt>
                <c:pt idx="174161">
                  <c:v>-22.140499999999975</c:v>
                </c:pt>
                <c:pt idx="174162">
                  <c:v>-22.138499999999965</c:v>
                </c:pt>
                <c:pt idx="174163">
                  <c:v>-22.136499999999955</c:v>
                </c:pt>
                <c:pt idx="174164">
                  <c:v>-22.134500000000003</c:v>
                </c:pt>
                <c:pt idx="174165">
                  <c:v>-22.132499999999993</c:v>
                </c:pt>
                <c:pt idx="174166">
                  <c:v>-22.130499999999984</c:v>
                </c:pt>
                <c:pt idx="174167">
                  <c:v>-22.128499999999974</c:v>
                </c:pt>
                <c:pt idx="174168">
                  <c:v>-22.126499999999965</c:v>
                </c:pt>
                <c:pt idx="174169">
                  <c:v>-22.124499999999955</c:v>
                </c:pt>
                <c:pt idx="174170">
                  <c:v>-22.122500000000002</c:v>
                </c:pt>
                <c:pt idx="174171">
                  <c:v>-22.120499999999993</c:v>
                </c:pt>
                <c:pt idx="174172">
                  <c:v>-22.118499999999983</c:v>
                </c:pt>
                <c:pt idx="174173">
                  <c:v>-22.116499999999974</c:v>
                </c:pt>
                <c:pt idx="174174">
                  <c:v>-22.114499999999964</c:v>
                </c:pt>
                <c:pt idx="174175">
                  <c:v>-22.112499999999955</c:v>
                </c:pt>
                <c:pt idx="174176">
                  <c:v>-22.110500000000002</c:v>
                </c:pt>
                <c:pt idx="174177">
                  <c:v>-22.108499999999992</c:v>
                </c:pt>
                <c:pt idx="174178">
                  <c:v>-22.106499999999983</c:v>
                </c:pt>
                <c:pt idx="174179">
                  <c:v>-22.104499999999973</c:v>
                </c:pt>
                <c:pt idx="174180">
                  <c:v>-22.102499999999964</c:v>
                </c:pt>
                <c:pt idx="174181">
                  <c:v>-22.100499999999954</c:v>
                </c:pt>
                <c:pt idx="174182">
                  <c:v>-22.098500000000001</c:v>
                </c:pt>
                <c:pt idx="174183">
                  <c:v>-22.096499999999992</c:v>
                </c:pt>
                <c:pt idx="174184">
                  <c:v>-22.094499999999982</c:v>
                </c:pt>
                <c:pt idx="174185">
                  <c:v>-22.092499999999973</c:v>
                </c:pt>
                <c:pt idx="174186">
                  <c:v>-22.090499999999963</c:v>
                </c:pt>
                <c:pt idx="174187">
                  <c:v>-22.088499999999954</c:v>
                </c:pt>
                <c:pt idx="174188">
                  <c:v>-22.086500000000001</c:v>
                </c:pt>
                <c:pt idx="174189">
                  <c:v>-22.084499999999991</c:v>
                </c:pt>
                <c:pt idx="174190">
                  <c:v>-22.082499999999982</c:v>
                </c:pt>
                <c:pt idx="174191">
                  <c:v>-22.080499999999972</c:v>
                </c:pt>
                <c:pt idx="174192">
                  <c:v>-22.078499999999963</c:v>
                </c:pt>
                <c:pt idx="174193">
                  <c:v>-22.076499999999953</c:v>
                </c:pt>
                <c:pt idx="174194">
                  <c:v>-22.0745</c:v>
                </c:pt>
                <c:pt idx="174195">
                  <c:v>-22.072499999999991</c:v>
                </c:pt>
                <c:pt idx="174196">
                  <c:v>-22.070499999999981</c:v>
                </c:pt>
                <c:pt idx="174197">
                  <c:v>-22.068499999999972</c:v>
                </c:pt>
                <c:pt idx="174198">
                  <c:v>-22.066499999999962</c:v>
                </c:pt>
                <c:pt idx="174199">
                  <c:v>-22.064499999999953</c:v>
                </c:pt>
                <c:pt idx="174200">
                  <c:v>-22.0625</c:v>
                </c:pt>
                <c:pt idx="174201">
                  <c:v>-22.06049999999999</c:v>
                </c:pt>
                <c:pt idx="174202">
                  <c:v>-22.058499999999981</c:v>
                </c:pt>
                <c:pt idx="174203">
                  <c:v>-22.056499999999971</c:v>
                </c:pt>
                <c:pt idx="174204">
                  <c:v>-22.054499999999962</c:v>
                </c:pt>
                <c:pt idx="174205">
                  <c:v>-22.052499999999952</c:v>
                </c:pt>
                <c:pt idx="174206">
                  <c:v>-22.0505</c:v>
                </c:pt>
                <c:pt idx="174207">
                  <c:v>-22.04849999999999</c:v>
                </c:pt>
                <c:pt idx="174208">
                  <c:v>-22.04649999999998</c:v>
                </c:pt>
                <c:pt idx="174209">
                  <c:v>-22.044499999999971</c:v>
                </c:pt>
                <c:pt idx="174210">
                  <c:v>-22.042499999999961</c:v>
                </c:pt>
                <c:pt idx="174211">
                  <c:v>-22.040499999999952</c:v>
                </c:pt>
                <c:pt idx="174212">
                  <c:v>-22.038499999999999</c:v>
                </c:pt>
                <c:pt idx="174213">
                  <c:v>-22.03649999999999</c:v>
                </c:pt>
                <c:pt idx="174214">
                  <c:v>-22.03449999999998</c:v>
                </c:pt>
                <c:pt idx="174215">
                  <c:v>-22.03249999999997</c:v>
                </c:pt>
                <c:pt idx="174216">
                  <c:v>-22.030499999999961</c:v>
                </c:pt>
                <c:pt idx="174217">
                  <c:v>-22.028499999999951</c:v>
                </c:pt>
                <c:pt idx="174218">
                  <c:v>-22.026499999999999</c:v>
                </c:pt>
                <c:pt idx="174219">
                  <c:v>-22.024499999999989</c:v>
                </c:pt>
                <c:pt idx="174220">
                  <c:v>-22.02249999999998</c:v>
                </c:pt>
                <c:pt idx="174221">
                  <c:v>-22.02049999999997</c:v>
                </c:pt>
                <c:pt idx="174222">
                  <c:v>-22.01849999999996</c:v>
                </c:pt>
                <c:pt idx="174223">
                  <c:v>-22.016499999999951</c:v>
                </c:pt>
                <c:pt idx="174224">
                  <c:v>-22.014499999999998</c:v>
                </c:pt>
                <c:pt idx="174225">
                  <c:v>-22.012499999999989</c:v>
                </c:pt>
                <c:pt idx="174226">
                  <c:v>-22.010499999999979</c:v>
                </c:pt>
                <c:pt idx="174227">
                  <c:v>-22.00849999999997</c:v>
                </c:pt>
                <c:pt idx="174228">
                  <c:v>-22.00649999999996</c:v>
                </c:pt>
                <c:pt idx="174229">
                  <c:v>-22.00449999999995</c:v>
                </c:pt>
                <c:pt idx="174230">
                  <c:v>-22.002499999999998</c:v>
                </c:pt>
                <c:pt idx="174231">
                  <c:v>-22.000499999999988</c:v>
                </c:pt>
                <c:pt idx="174232">
                  <c:v>-21.998499999999979</c:v>
                </c:pt>
                <c:pt idx="174233">
                  <c:v>-21.996499999999969</c:v>
                </c:pt>
                <c:pt idx="174234">
                  <c:v>-21.99449999999996</c:v>
                </c:pt>
                <c:pt idx="174235">
                  <c:v>-21.99249999999995</c:v>
                </c:pt>
                <c:pt idx="174236">
                  <c:v>-21.990499999999997</c:v>
                </c:pt>
                <c:pt idx="174237">
                  <c:v>-21.988499999999988</c:v>
                </c:pt>
                <c:pt idx="174238">
                  <c:v>-21.986499999999978</c:v>
                </c:pt>
                <c:pt idx="174239">
                  <c:v>-21.984499999999969</c:v>
                </c:pt>
                <c:pt idx="174240">
                  <c:v>-21.982499999999959</c:v>
                </c:pt>
                <c:pt idx="174241">
                  <c:v>-21.98049999999995</c:v>
                </c:pt>
                <c:pt idx="174242">
                  <c:v>-21.978499999999997</c:v>
                </c:pt>
                <c:pt idx="174243">
                  <c:v>-21.976499999999987</c:v>
                </c:pt>
                <c:pt idx="174244">
                  <c:v>-21.974499999999978</c:v>
                </c:pt>
                <c:pt idx="174245">
                  <c:v>-21.972499999999968</c:v>
                </c:pt>
                <c:pt idx="174246">
                  <c:v>-21.970499999999959</c:v>
                </c:pt>
                <c:pt idx="174247">
                  <c:v>-21.968499999999949</c:v>
                </c:pt>
                <c:pt idx="174248">
                  <c:v>-21.966499999999996</c:v>
                </c:pt>
                <c:pt idx="174249">
                  <c:v>-21.964499999999987</c:v>
                </c:pt>
                <c:pt idx="174250">
                  <c:v>-21.962499999999977</c:v>
                </c:pt>
                <c:pt idx="174251">
                  <c:v>-21.960499999999968</c:v>
                </c:pt>
                <c:pt idx="174252">
                  <c:v>-21.958499999999958</c:v>
                </c:pt>
                <c:pt idx="174253">
                  <c:v>-21.956500000000005</c:v>
                </c:pt>
                <c:pt idx="174254">
                  <c:v>-21.954499999999996</c:v>
                </c:pt>
                <c:pt idx="174255">
                  <c:v>-21.952499999999986</c:v>
                </c:pt>
                <c:pt idx="174256">
                  <c:v>-21.950499999999977</c:v>
                </c:pt>
                <c:pt idx="174257">
                  <c:v>-21.948499999999967</c:v>
                </c:pt>
                <c:pt idx="174258">
                  <c:v>-21.946499999999958</c:v>
                </c:pt>
                <c:pt idx="174259">
                  <c:v>-21.944500000000005</c:v>
                </c:pt>
                <c:pt idx="174260">
                  <c:v>-21.942499999999995</c:v>
                </c:pt>
                <c:pt idx="174261">
                  <c:v>-21.940499999999986</c:v>
                </c:pt>
                <c:pt idx="174262">
                  <c:v>-21.938499999999976</c:v>
                </c:pt>
                <c:pt idx="174263">
                  <c:v>-21.936499999999967</c:v>
                </c:pt>
                <c:pt idx="174264">
                  <c:v>-21.934499999999957</c:v>
                </c:pt>
                <c:pt idx="174265">
                  <c:v>-21.932500000000005</c:v>
                </c:pt>
                <c:pt idx="174266">
                  <c:v>-21.930499999999995</c:v>
                </c:pt>
                <c:pt idx="174267">
                  <c:v>-21.928499999999985</c:v>
                </c:pt>
                <c:pt idx="174268">
                  <c:v>-21.926499999999976</c:v>
                </c:pt>
                <c:pt idx="174269">
                  <c:v>-21.924499999999966</c:v>
                </c:pt>
                <c:pt idx="174270">
                  <c:v>-21.922499999999957</c:v>
                </c:pt>
                <c:pt idx="174271">
                  <c:v>-21.920500000000004</c:v>
                </c:pt>
                <c:pt idx="174272">
                  <c:v>-21.918499999999995</c:v>
                </c:pt>
                <c:pt idx="174273">
                  <c:v>-21.916499999999985</c:v>
                </c:pt>
                <c:pt idx="174274">
                  <c:v>-21.914499999999975</c:v>
                </c:pt>
                <c:pt idx="174275">
                  <c:v>-21.912499999999966</c:v>
                </c:pt>
                <c:pt idx="174276">
                  <c:v>-21.910499999999956</c:v>
                </c:pt>
                <c:pt idx="174277">
                  <c:v>-21.908500000000004</c:v>
                </c:pt>
                <c:pt idx="174278">
                  <c:v>-21.906499999999994</c:v>
                </c:pt>
                <c:pt idx="174279">
                  <c:v>-21.904499999999985</c:v>
                </c:pt>
                <c:pt idx="174280">
                  <c:v>-21.902499999999975</c:v>
                </c:pt>
                <c:pt idx="174281">
                  <c:v>-21.900499999999965</c:v>
                </c:pt>
                <c:pt idx="174282">
                  <c:v>-21.898499999999956</c:v>
                </c:pt>
                <c:pt idx="174283">
                  <c:v>-21.896500000000003</c:v>
                </c:pt>
                <c:pt idx="174284">
                  <c:v>-21.894499999999994</c:v>
                </c:pt>
                <c:pt idx="174285">
                  <c:v>-21.892499999999984</c:v>
                </c:pt>
                <c:pt idx="174286">
                  <c:v>-21.890499999999975</c:v>
                </c:pt>
                <c:pt idx="174287">
                  <c:v>-21.888499999999965</c:v>
                </c:pt>
                <c:pt idx="174288">
                  <c:v>-21.886499999999955</c:v>
                </c:pt>
                <c:pt idx="174289">
                  <c:v>-21.884500000000003</c:v>
                </c:pt>
                <c:pt idx="174290">
                  <c:v>-21.882499999999993</c:v>
                </c:pt>
                <c:pt idx="174291">
                  <c:v>-21.880499999999984</c:v>
                </c:pt>
                <c:pt idx="174292">
                  <c:v>-21.878499999999974</c:v>
                </c:pt>
                <c:pt idx="174293">
                  <c:v>-21.876499999999965</c:v>
                </c:pt>
                <c:pt idx="174294">
                  <c:v>-21.874499999999955</c:v>
                </c:pt>
                <c:pt idx="174295">
                  <c:v>-21.872500000000002</c:v>
                </c:pt>
                <c:pt idx="174296">
                  <c:v>-21.870499999999993</c:v>
                </c:pt>
                <c:pt idx="174297">
                  <c:v>-21.868499999999983</c:v>
                </c:pt>
                <c:pt idx="174298">
                  <c:v>-21.866499999999974</c:v>
                </c:pt>
                <c:pt idx="174299">
                  <c:v>-21.864499999999964</c:v>
                </c:pt>
                <c:pt idx="174300">
                  <c:v>-21.862499999999955</c:v>
                </c:pt>
                <c:pt idx="174301">
                  <c:v>-21.860500000000002</c:v>
                </c:pt>
                <c:pt idx="174302">
                  <c:v>-21.858499999999992</c:v>
                </c:pt>
                <c:pt idx="174303">
                  <c:v>-21.856499999999983</c:v>
                </c:pt>
                <c:pt idx="174304">
                  <c:v>-21.854499999999973</c:v>
                </c:pt>
                <c:pt idx="174305">
                  <c:v>-21.852499999999964</c:v>
                </c:pt>
                <c:pt idx="174306">
                  <c:v>-21.850499999999954</c:v>
                </c:pt>
                <c:pt idx="174307">
                  <c:v>-21.848500000000001</c:v>
                </c:pt>
                <c:pt idx="174308">
                  <c:v>-21.846499999999992</c:v>
                </c:pt>
                <c:pt idx="174309">
                  <c:v>-21.844499999999982</c:v>
                </c:pt>
                <c:pt idx="174310">
                  <c:v>-21.842499999999973</c:v>
                </c:pt>
                <c:pt idx="174311">
                  <c:v>-21.840499999999963</c:v>
                </c:pt>
                <c:pt idx="174312">
                  <c:v>-21.838499999999954</c:v>
                </c:pt>
                <c:pt idx="174313">
                  <c:v>-21.836500000000001</c:v>
                </c:pt>
                <c:pt idx="174314">
                  <c:v>-21.834499999999991</c:v>
                </c:pt>
                <c:pt idx="174315">
                  <c:v>-21.832499999999982</c:v>
                </c:pt>
                <c:pt idx="174316">
                  <c:v>-21.830499999999972</c:v>
                </c:pt>
                <c:pt idx="174317">
                  <c:v>-21.828499999999963</c:v>
                </c:pt>
                <c:pt idx="174318">
                  <c:v>-21.826499999999953</c:v>
                </c:pt>
                <c:pt idx="174319">
                  <c:v>-21.8245</c:v>
                </c:pt>
                <c:pt idx="174320">
                  <c:v>-21.822499999999991</c:v>
                </c:pt>
                <c:pt idx="174321">
                  <c:v>-21.820499999999981</c:v>
                </c:pt>
                <c:pt idx="174322">
                  <c:v>-21.818499999999972</c:v>
                </c:pt>
                <c:pt idx="174323">
                  <c:v>-21.816499999999962</c:v>
                </c:pt>
                <c:pt idx="174324">
                  <c:v>-21.814499999999953</c:v>
                </c:pt>
                <c:pt idx="174325">
                  <c:v>-21.8125</c:v>
                </c:pt>
                <c:pt idx="174326">
                  <c:v>-21.81049999999999</c:v>
                </c:pt>
                <c:pt idx="174327">
                  <c:v>-21.808499999999981</c:v>
                </c:pt>
                <c:pt idx="174328">
                  <c:v>-21.806499999999971</c:v>
                </c:pt>
                <c:pt idx="174329">
                  <c:v>-21.804499999999962</c:v>
                </c:pt>
                <c:pt idx="174330">
                  <c:v>-21.802499999999952</c:v>
                </c:pt>
                <c:pt idx="174331">
                  <c:v>-21.8005</c:v>
                </c:pt>
                <c:pt idx="174332">
                  <c:v>-21.79849999999999</c:v>
                </c:pt>
                <c:pt idx="174333">
                  <c:v>-21.79649999999998</c:v>
                </c:pt>
                <c:pt idx="174334">
                  <c:v>-21.794499999999971</c:v>
                </c:pt>
                <c:pt idx="174335">
                  <c:v>-21.792499999999961</c:v>
                </c:pt>
                <c:pt idx="174336">
                  <c:v>-21.790499999999952</c:v>
                </c:pt>
                <c:pt idx="174337">
                  <c:v>-21.788499999999999</c:v>
                </c:pt>
                <c:pt idx="174338">
                  <c:v>-21.78649999999999</c:v>
                </c:pt>
                <c:pt idx="174339">
                  <c:v>-21.78449999999998</c:v>
                </c:pt>
                <c:pt idx="174340">
                  <c:v>-21.78249999999997</c:v>
                </c:pt>
                <c:pt idx="174341">
                  <c:v>-21.780499999999961</c:v>
                </c:pt>
                <c:pt idx="174342">
                  <c:v>-21.778499999999951</c:v>
                </c:pt>
                <c:pt idx="174343">
                  <c:v>-21.776499999999999</c:v>
                </c:pt>
                <c:pt idx="174344">
                  <c:v>-21.774499999999989</c:v>
                </c:pt>
                <c:pt idx="174345">
                  <c:v>-21.77249999999998</c:v>
                </c:pt>
                <c:pt idx="174346">
                  <c:v>-21.77049999999997</c:v>
                </c:pt>
                <c:pt idx="174347">
                  <c:v>-21.76849999999996</c:v>
                </c:pt>
                <c:pt idx="174348">
                  <c:v>-21.766499999999951</c:v>
                </c:pt>
                <c:pt idx="174349">
                  <c:v>-21.764499999999998</c:v>
                </c:pt>
                <c:pt idx="174350">
                  <c:v>-21.762499999999989</c:v>
                </c:pt>
                <c:pt idx="174351">
                  <c:v>-21.760499999999979</c:v>
                </c:pt>
                <c:pt idx="174352">
                  <c:v>-21.75849999999997</c:v>
                </c:pt>
                <c:pt idx="174353">
                  <c:v>-21.75649999999996</c:v>
                </c:pt>
                <c:pt idx="174354">
                  <c:v>-21.75449999999995</c:v>
                </c:pt>
                <c:pt idx="174355">
                  <c:v>-21.752499999999998</c:v>
                </c:pt>
                <c:pt idx="174356">
                  <c:v>-21.750499999999988</c:v>
                </c:pt>
                <c:pt idx="174357">
                  <c:v>-21.748499999999979</c:v>
                </c:pt>
                <c:pt idx="174358">
                  <c:v>-21.746499999999969</c:v>
                </c:pt>
                <c:pt idx="174359">
                  <c:v>-21.74449999999996</c:v>
                </c:pt>
                <c:pt idx="174360">
                  <c:v>-21.74249999999995</c:v>
                </c:pt>
                <c:pt idx="174361">
                  <c:v>-21.740499999999997</c:v>
                </c:pt>
                <c:pt idx="174362">
                  <c:v>-21.738499999999988</c:v>
                </c:pt>
                <c:pt idx="174363">
                  <c:v>-21.736499999999978</c:v>
                </c:pt>
                <c:pt idx="174364">
                  <c:v>-21.734499999999969</c:v>
                </c:pt>
                <c:pt idx="174365">
                  <c:v>-21.732499999999959</c:v>
                </c:pt>
                <c:pt idx="174366">
                  <c:v>-21.73049999999995</c:v>
                </c:pt>
                <c:pt idx="174367">
                  <c:v>-21.728499999999997</c:v>
                </c:pt>
                <c:pt idx="174368">
                  <c:v>-21.726499999999987</c:v>
                </c:pt>
                <c:pt idx="174369">
                  <c:v>-21.724499999999978</c:v>
                </c:pt>
                <c:pt idx="174370">
                  <c:v>-21.722499999999968</c:v>
                </c:pt>
                <c:pt idx="174371">
                  <c:v>-21.720499999999959</c:v>
                </c:pt>
                <c:pt idx="174372">
                  <c:v>-21.718499999999949</c:v>
                </c:pt>
                <c:pt idx="174373">
                  <c:v>-21.716499999999996</c:v>
                </c:pt>
                <c:pt idx="174374">
                  <c:v>-21.714499999999987</c:v>
                </c:pt>
                <c:pt idx="174375">
                  <c:v>-21.712499999999977</c:v>
                </c:pt>
                <c:pt idx="174376">
                  <c:v>-21.710499999999968</c:v>
                </c:pt>
                <c:pt idx="174377">
                  <c:v>-21.708499999999958</c:v>
                </c:pt>
                <c:pt idx="174378">
                  <c:v>-21.706500000000005</c:v>
                </c:pt>
                <c:pt idx="174379">
                  <c:v>-21.704499999999996</c:v>
                </c:pt>
                <c:pt idx="174380">
                  <c:v>-21.702499999999986</c:v>
                </c:pt>
                <c:pt idx="174381">
                  <c:v>-21.700499999999977</c:v>
                </c:pt>
                <c:pt idx="174382">
                  <c:v>-21.698499999999967</c:v>
                </c:pt>
                <c:pt idx="174383">
                  <c:v>-21.696499999999958</c:v>
                </c:pt>
                <c:pt idx="174384">
                  <c:v>-21.694500000000005</c:v>
                </c:pt>
                <c:pt idx="174385">
                  <c:v>-21.692499999999995</c:v>
                </c:pt>
                <c:pt idx="174386">
                  <c:v>-21.690499999999986</c:v>
                </c:pt>
                <c:pt idx="174387">
                  <c:v>-21.688499999999976</c:v>
                </c:pt>
                <c:pt idx="174388">
                  <c:v>-21.686499999999967</c:v>
                </c:pt>
                <c:pt idx="174389">
                  <c:v>-21.684499999999957</c:v>
                </c:pt>
                <c:pt idx="174390">
                  <c:v>-21.682500000000005</c:v>
                </c:pt>
                <c:pt idx="174391">
                  <c:v>-21.680499999999995</c:v>
                </c:pt>
                <c:pt idx="174392">
                  <c:v>-21.678499999999985</c:v>
                </c:pt>
                <c:pt idx="174393">
                  <c:v>-21.676499999999976</c:v>
                </c:pt>
                <c:pt idx="174394">
                  <c:v>-21.674499999999966</c:v>
                </c:pt>
                <c:pt idx="174395">
                  <c:v>-21.672499999999957</c:v>
                </c:pt>
                <c:pt idx="174396">
                  <c:v>-21.670500000000004</c:v>
                </c:pt>
                <c:pt idx="174397">
                  <c:v>-21.668499999999995</c:v>
                </c:pt>
                <c:pt idx="174398">
                  <c:v>-21.666499999999985</c:v>
                </c:pt>
                <c:pt idx="174399">
                  <c:v>-21.664499999999975</c:v>
                </c:pt>
                <c:pt idx="174400">
                  <c:v>-21.662499999999966</c:v>
                </c:pt>
                <c:pt idx="174401">
                  <c:v>-21.660499999999956</c:v>
                </c:pt>
                <c:pt idx="174402">
                  <c:v>-21.658500000000004</c:v>
                </c:pt>
                <c:pt idx="174403">
                  <c:v>-21.656499999999994</c:v>
                </c:pt>
                <c:pt idx="174404">
                  <c:v>-21.654499999999985</c:v>
                </c:pt>
                <c:pt idx="174405">
                  <c:v>-21.652499999999975</c:v>
                </c:pt>
                <c:pt idx="174406">
                  <c:v>-21.650499999999965</c:v>
                </c:pt>
                <c:pt idx="174407">
                  <c:v>-21.648499999999956</c:v>
                </c:pt>
                <c:pt idx="174408">
                  <c:v>-21.646500000000003</c:v>
                </c:pt>
                <c:pt idx="174409">
                  <c:v>-21.644499999999994</c:v>
                </c:pt>
                <c:pt idx="174410">
                  <c:v>-21.642499999999984</c:v>
                </c:pt>
                <c:pt idx="174411">
                  <c:v>-21.640499999999975</c:v>
                </c:pt>
                <c:pt idx="174412">
                  <c:v>-21.638499999999965</c:v>
                </c:pt>
                <c:pt idx="174413">
                  <c:v>-21.636499999999955</c:v>
                </c:pt>
                <c:pt idx="174414">
                  <c:v>-21.634500000000003</c:v>
                </c:pt>
                <c:pt idx="174415">
                  <c:v>-21.632499999999993</c:v>
                </c:pt>
                <c:pt idx="174416">
                  <c:v>-21.630499999999984</c:v>
                </c:pt>
                <c:pt idx="174417">
                  <c:v>-21.628499999999974</c:v>
                </c:pt>
                <c:pt idx="174418">
                  <c:v>-21.626499999999965</c:v>
                </c:pt>
                <c:pt idx="174419">
                  <c:v>-21.624499999999955</c:v>
                </c:pt>
                <c:pt idx="174420">
                  <c:v>-21.622500000000002</c:v>
                </c:pt>
                <c:pt idx="174421">
                  <c:v>-21.620499999999993</c:v>
                </c:pt>
                <c:pt idx="174422">
                  <c:v>-21.618499999999983</c:v>
                </c:pt>
                <c:pt idx="174423">
                  <c:v>-21.616499999999974</c:v>
                </c:pt>
                <c:pt idx="174424">
                  <c:v>-21.614499999999964</c:v>
                </c:pt>
                <c:pt idx="174425">
                  <c:v>-21.612499999999955</c:v>
                </c:pt>
                <c:pt idx="174426">
                  <c:v>-21.610500000000002</c:v>
                </c:pt>
                <c:pt idx="174427">
                  <c:v>-21.608499999999992</c:v>
                </c:pt>
                <c:pt idx="174428">
                  <c:v>-21.606499999999983</c:v>
                </c:pt>
                <c:pt idx="174429">
                  <c:v>-21.604499999999973</c:v>
                </c:pt>
                <c:pt idx="174430">
                  <c:v>-21.602499999999964</c:v>
                </c:pt>
                <c:pt idx="174431">
                  <c:v>-21.600499999999954</c:v>
                </c:pt>
                <c:pt idx="174432">
                  <c:v>-21.598500000000001</c:v>
                </c:pt>
                <c:pt idx="174433">
                  <c:v>-21.596499999999992</c:v>
                </c:pt>
                <c:pt idx="174434">
                  <c:v>-21.594499999999982</c:v>
                </c:pt>
                <c:pt idx="174435">
                  <c:v>-21.592499999999973</c:v>
                </c:pt>
                <c:pt idx="174436">
                  <c:v>-21.590499999999963</c:v>
                </c:pt>
                <c:pt idx="174437">
                  <c:v>-21.588499999999954</c:v>
                </c:pt>
                <c:pt idx="174438">
                  <c:v>-21.586500000000001</c:v>
                </c:pt>
                <c:pt idx="174439">
                  <c:v>-21.584499999999991</c:v>
                </c:pt>
                <c:pt idx="174440">
                  <c:v>-21.582499999999982</c:v>
                </c:pt>
                <c:pt idx="174441">
                  <c:v>-21.580499999999972</c:v>
                </c:pt>
                <c:pt idx="174442">
                  <c:v>-21.578499999999963</c:v>
                </c:pt>
                <c:pt idx="174443">
                  <c:v>-21.576499999999953</c:v>
                </c:pt>
                <c:pt idx="174444">
                  <c:v>-21.5745</c:v>
                </c:pt>
                <c:pt idx="174445">
                  <c:v>-21.572499999999991</c:v>
                </c:pt>
                <c:pt idx="174446">
                  <c:v>-21.570499999999981</c:v>
                </c:pt>
                <c:pt idx="174447">
                  <c:v>-21.568499999999972</c:v>
                </c:pt>
                <c:pt idx="174448">
                  <c:v>-21.566499999999962</c:v>
                </c:pt>
                <c:pt idx="174449">
                  <c:v>-21.564499999999953</c:v>
                </c:pt>
                <c:pt idx="174450">
                  <c:v>-21.5625</c:v>
                </c:pt>
                <c:pt idx="174451">
                  <c:v>-21.56049999999999</c:v>
                </c:pt>
                <c:pt idx="174452">
                  <c:v>-21.558499999999981</c:v>
                </c:pt>
                <c:pt idx="174453">
                  <c:v>-21.556499999999971</c:v>
                </c:pt>
                <c:pt idx="174454">
                  <c:v>-21.554499999999962</c:v>
                </c:pt>
                <c:pt idx="174455">
                  <c:v>-21.552499999999952</c:v>
                </c:pt>
                <c:pt idx="174456">
                  <c:v>-21.5505</c:v>
                </c:pt>
                <c:pt idx="174457">
                  <c:v>-21.54849999999999</c:v>
                </c:pt>
                <c:pt idx="174458">
                  <c:v>-21.54649999999998</c:v>
                </c:pt>
                <c:pt idx="174459">
                  <c:v>-21.544499999999971</c:v>
                </c:pt>
                <c:pt idx="174460">
                  <c:v>-21.542499999999961</c:v>
                </c:pt>
                <c:pt idx="174461">
                  <c:v>-21.540499999999952</c:v>
                </c:pt>
                <c:pt idx="174462">
                  <c:v>-21.538499999999999</c:v>
                </c:pt>
                <c:pt idx="174463">
                  <c:v>-21.53649999999999</c:v>
                </c:pt>
                <c:pt idx="174464">
                  <c:v>-21.53449999999998</c:v>
                </c:pt>
                <c:pt idx="174465">
                  <c:v>-21.53249999999997</c:v>
                </c:pt>
                <c:pt idx="174466">
                  <c:v>-21.530499999999961</c:v>
                </c:pt>
                <c:pt idx="174467">
                  <c:v>-21.528499999999951</c:v>
                </c:pt>
                <c:pt idx="174468">
                  <c:v>-21.526499999999999</c:v>
                </c:pt>
                <c:pt idx="174469">
                  <c:v>-21.524499999999989</c:v>
                </c:pt>
                <c:pt idx="174470">
                  <c:v>-21.52249999999998</c:v>
                </c:pt>
                <c:pt idx="174471">
                  <c:v>-21.52049999999997</c:v>
                </c:pt>
                <c:pt idx="174472">
                  <c:v>-21.51849999999996</c:v>
                </c:pt>
                <c:pt idx="174473">
                  <c:v>-21.516499999999951</c:v>
                </c:pt>
                <c:pt idx="174474">
                  <c:v>-21.514499999999998</c:v>
                </c:pt>
                <c:pt idx="174475">
                  <c:v>-21.512499999999989</c:v>
                </c:pt>
                <c:pt idx="174476">
                  <c:v>-21.510499999999979</c:v>
                </c:pt>
                <c:pt idx="174477">
                  <c:v>-21.50849999999997</c:v>
                </c:pt>
                <c:pt idx="174478">
                  <c:v>-21.50649999999996</c:v>
                </c:pt>
                <c:pt idx="174479">
                  <c:v>-21.50449999999995</c:v>
                </c:pt>
                <c:pt idx="174480">
                  <c:v>-21.502499999999998</c:v>
                </c:pt>
                <c:pt idx="174481">
                  <c:v>-21.500499999999988</c:v>
                </c:pt>
                <c:pt idx="174482">
                  <c:v>-21.498499999999979</c:v>
                </c:pt>
                <c:pt idx="174483">
                  <c:v>-21.496499999999969</c:v>
                </c:pt>
                <c:pt idx="174484">
                  <c:v>-21.49449999999996</c:v>
                </c:pt>
                <c:pt idx="174485">
                  <c:v>-21.49249999999995</c:v>
                </c:pt>
                <c:pt idx="174486">
                  <c:v>-21.490499999999997</c:v>
                </c:pt>
                <c:pt idx="174487">
                  <c:v>-21.488499999999988</c:v>
                </c:pt>
                <c:pt idx="174488">
                  <c:v>-21.486499999999978</c:v>
                </c:pt>
                <c:pt idx="174489">
                  <c:v>-21.484499999999969</c:v>
                </c:pt>
                <c:pt idx="174490">
                  <c:v>-21.482499999999959</c:v>
                </c:pt>
                <c:pt idx="174491">
                  <c:v>-21.48049999999995</c:v>
                </c:pt>
                <c:pt idx="174492">
                  <c:v>-21.478499999999997</c:v>
                </c:pt>
                <c:pt idx="174493">
                  <c:v>-21.476499999999987</c:v>
                </c:pt>
                <c:pt idx="174494">
                  <c:v>-21.474499999999978</c:v>
                </c:pt>
                <c:pt idx="174495">
                  <c:v>-21.472499999999968</c:v>
                </c:pt>
                <c:pt idx="174496">
                  <c:v>-21.470499999999959</c:v>
                </c:pt>
                <c:pt idx="174497">
                  <c:v>-21.468499999999949</c:v>
                </c:pt>
                <c:pt idx="174498">
                  <c:v>-21.466499999999996</c:v>
                </c:pt>
                <c:pt idx="174499">
                  <c:v>-21.464499999999987</c:v>
                </c:pt>
                <c:pt idx="174500">
                  <c:v>-21.462499999999977</c:v>
                </c:pt>
                <c:pt idx="174501">
                  <c:v>-21.460499999999968</c:v>
                </c:pt>
                <c:pt idx="174502">
                  <c:v>-21.458499999999958</c:v>
                </c:pt>
                <c:pt idx="174503">
                  <c:v>-21.456500000000005</c:v>
                </c:pt>
                <c:pt idx="174504">
                  <c:v>-21.454499999999996</c:v>
                </c:pt>
                <c:pt idx="174505">
                  <c:v>-21.452499999999986</c:v>
                </c:pt>
                <c:pt idx="174506">
                  <c:v>-21.450499999999977</c:v>
                </c:pt>
                <c:pt idx="174507">
                  <c:v>-21.448499999999967</c:v>
                </c:pt>
                <c:pt idx="174508">
                  <c:v>-21.446499999999958</c:v>
                </c:pt>
                <c:pt idx="174509">
                  <c:v>-21.444500000000005</c:v>
                </c:pt>
                <c:pt idx="174510">
                  <c:v>-21.442499999999995</c:v>
                </c:pt>
                <c:pt idx="174511">
                  <c:v>-21.440499999999986</c:v>
                </c:pt>
                <c:pt idx="174512">
                  <c:v>-21.438499999999976</c:v>
                </c:pt>
                <c:pt idx="174513">
                  <c:v>-21.436499999999967</c:v>
                </c:pt>
                <c:pt idx="174514">
                  <c:v>-21.434499999999957</c:v>
                </c:pt>
                <c:pt idx="174515">
                  <c:v>-21.432500000000005</c:v>
                </c:pt>
                <c:pt idx="174516">
                  <c:v>-21.430499999999995</c:v>
                </c:pt>
                <c:pt idx="174517">
                  <c:v>-21.428499999999985</c:v>
                </c:pt>
                <c:pt idx="174518">
                  <c:v>-21.426499999999976</c:v>
                </c:pt>
                <c:pt idx="174519">
                  <c:v>-21.424499999999966</c:v>
                </c:pt>
                <c:pt idx="174520">
                  <c:v>-21.422499999999957</c:v>
                </c:pt>
                <c:pt idx="174521">
                  <c:v>-21.420500000000004</c:v>
                </c:pt>
                <c:pt idx="174522">
                  <c:v>-21.418499999999995</c:v>
                </c:pt>
                <c:pt idx="174523">
                  <c:v>-21.416499999999985</c:v>
                </c:pt>
                <c:pt idx="174524">
                  <c:v>-21.414499999999975</c:v>
                </c:pt>
                <c:pt idx="174525">
                  <c:v>-21.412499999999966</c:v>
                </c:pt>
                <c:pt idx="174526">
                  <c:v>-21.410499999999956</c:v>
                </c:pt>
                <c:pt idx="174527">
                  <c:v>-21.408500000000004</c:v>
                </c:pt>
                <c:pt idx="174528">
                  <c:v>-21.406499999999994</c:v>
                </c:pt>
                <c:pt idx="174529">
                  <c:v>-21.404499999999985</c:v>
                </c:pt>
                <c:pt idx="174530">
                  <c:v>-21.402499999999975</c:v>
                </c:pt>
                <c:pt idx="174531">
                  <c:v>-21.400499999999965</c:v>
                </c:pt>
                <c:pt idx="174532">
                  <c:v>-21.398499999999956</c:v>
                </c:pt>
                <c:pt idx="174533">
                  <c:v>-21.396500000000003</c:v>
                </c:pt>
                <c:pt idx="174534">
                  <c:v>-21.394499999999994</c:v>
                </c:pt>
                <c:pt idx="174535">
                  <c:v>-21.392499999999984</c:v>
                </c:pt>
                <c:pt idx="174536">
                  <c:v>-21.390499999999975</c:v>
                </c:pt>
                <c:pt idx="174537">
                  <c:v>-21.388499999999965</c:v>
                </c:pt>
                <c:pt idx="174538">
                  <c:v>-21.386499999999955</c:v>
                </c:pt>
                <c:pt idx="174539">
                  <c:v>-21.384500000000003</c:v>
                </c:pt>
                <c:pt idx="174540">
                  <c:v>-21.382499999999993</c:v>
                </c:pt>
                <c:pt idx="174541">
                  <c:v>-21.380499999999984</c:v>
                </c:pt>
                <c:pt idx="174542">
                  <c:v>-21.378499999999974</c:v>
                </c:pt>
                <c:pt idx="174543">
                  <c:v>-21.376499999999965</c:v>
                </c:pt>
                <c:pt idx="174544">
                  <c:v>-21.374499999999955</c:v>
                </c:pt>
                <c:pt idx="174545">
                  <c:v>-21.372500000000002</c:v>
                </c:pt>
                <c:pt idx="174546">
                  <c:v>-21.370499999999993</c:v>
                </c:pt>
                <c:pt idx="174547">
                  <c:v>-21.368499999999983</c:v>
                </c:pt>
                <c:pt idx="174548">
                  <c:v>-21.366499999999974</c:v>
                </c:pt>
                <c:pt idx="174549">
                  <c:v>-21.364499999999964</c:v>
                </c:pt>
                <c:pt idx="174550">
                  <c:v>-21.362499999999955</c:v>
                </c:pt>
                <c:pt idx="174551">
                  <c:v>-21.360500000000002</c:v>
                </c:pt>
                <c:pt idx="174552">
                  <c:v>-21.358499999999992</c:v>
                </c:pt>
                <c:pt idx="174553">
                  <c:v>-21.356499999999983</c:v>
                </c:pt>
                <c:pt idx="174554">
                  <c:v>-21.354499999999973</c:v>
                </c:pt>
                <c:pt idx="174555">
                  <c:v>-21.352499999999964</c:v>
                </c:pt>
                <c:pt idx="174556">
                  <c:v>-21.350499999999954</c:v>
                </c:pt>
                <c:pt idx="174557">
                  <c:v>-21.348500000000001</c:v>
                </c:pt>
                <c:pt idx="174558">
                  <c:v>-21.346499999999992</c:v>
                </c:pt>
                <c:pt idx="174559">
                  <c:v>-21.344499999999982</c:v>
                </c:pt>
                <c:pt idx="174560">
                  <c:v>-21.342499999999973</c:v>
                </c:pt>
                <c:pt idx="174561">
                  <c:v>-21.340499999999963</c:v>
                </c:pt>
                <c:pt idx="174562">
                  <c:v>-21.338499999999954</c:v>
                </c:pt>
                <c:pt idx="174563">
                  <c:v>-21.336500000000001</c:v>
                </c:pt>
                <c:pt idx="174564">
                  <c:v>-21.334499999999991</c:v>
                </c:pt>
                <c:pt idx="174565">
                  <c:v>-21.332499999999982</c:v>
                </c:pt>
                <c:pt idx="174566">
                  <c:v>-21.330499999999972</c:v>
                </c:pt>
                <c:pt idx="174567">
                  <c:v>-21.328499999999963</c:v>
                </c:pt>
                <c:pt idx="174568">
                  <c:v>-21.326499999999953</c:v>
                </c:pt>
                <c:pt idx="174569">
                  <c:v>-21.3245</c:v>
                </c:pt>
                <c:pt idx="174570">
                  <c:v>-21.322499999999991</c:v>
                </c:pt>
                <c:pt idx="174571">
                  <c:v>-21.320499999999981</c:v>
                </c:pt>
                <c:pt idx="174572">
                  <c:v>-21.318499999999972</c:v>
                </c:pt>
                <c:pt idx="174573">
                  <c:v>-21.316499999999962</c:v>
                </c:pt>
                <c:pt idx="174574">
                  <c:v>-21.314499999999953</c:v>
                </c:pt>
                <c:pt idx="174575">
                  <c:v>-21.3125</c:v>
                </c:pt>
                <c:pt idx="174576">
                  <c:v>-21.31049999999999</c:v>
                </c:pt>
                <c:pt idx="174577">
                  <c:v>-21.308499999999981</c:v>
                </c:pt>
                <c:pt idx="174578">
                  <c:v>-21.306499999999971</c:v>
                </c:pt>
                <c:pt idx="174579">
                  <c:v>-21.304499999999962</c:v>
                </c:pt>
                <c:pt idx="174580">
                  <c:v>-21.302499999999952</c:v>
                </c:pt>
                <c:pt idx="174581">
                  <c:v>-21.3005</c:v>
                </c:pt>
                <c:pt idx="174582">
                  <c:v>-21.29849999999999</c:v>
                </c:pt>
                <c:pt idx="174583">
                  <c:v>-21.29649999999998</c:v>
                </c:pt>
                <c:pt idx="174584">
                  <c:v>-21.294499999999971</c:v>
                </c:pt>
                <c:pt idx="174585">
                  <c:v>-21.292499999999961</c:v>
                </c:pt>
                <c:pt idx="174586">
                  <c:v>-21.290499999999952</c:v>
                </c:pt>
                <c:pt idx="174587">
                  <c:v>-21.288499999999999</c:v>
                </c:pt>
                <c:pt idx="174588">
                  <c:v>-21.28649999999999</c:v>
                </c:pt>
                <c:pt idx="174589">
                  <c:v>-21.28449999999998</c:v>
                </c:pt>
                <c:pt idx="174590">
                  <c:v>-21.28249999999997</c:v>
                </c:pt>
                <c:pt idx="174591">
                  <c:v>-21.280499999999961</c:v>
                </c:pt>
                <c:pt idx="174592">
                  <c:v>-21.278499999999951</c:v>
                </c:pt>
                <c:pt idx="174593">
                  <c:v>-21.276499999999999</c:v>
                </c:pt>
                <c:pt idx="174594">
                  <c:v>-21.274499999999989</c:v>
                </c:pt>
                <c:pt idx="174595">
                  <c:v>-21.27249999999998</c:v>
                </c:pt>
                <c:pt idx="174596">
                  <c:v>-21.27049999999997</c:v>
                </c:pt>
                <c:pt idx="174597">
                  <c:v>-21.26849999999996</c:v>
                </c:pt>
                <c:pt idx="174598">
                  <c:v>-21.266499999999951</c:v>
                </c:pt>
                <c:pt idx="174599">
                  <c:v>-21.264499999999998</c:v>
                </c:pt>
                <c:pt idx="174600">
                  <c:v>-21.262499999999989</c:v>
                </c:pt>
                <c:pt idx="174601">
                  <c:v>-21.260499999999979</c:v>
                </c:pt>
                <c:pt idx="174602">
                  <c:v>-21.25849999999997</c:v>
                </c:pt>
                <c:pt idx="174603">
                  <c:v>-21.25649999999996</c:v>
                </c:pt>
                <c:pt idx="174604">
                  <c:v>-21.25449999999995</c:v>
                </c:pt>
                <c:pt idx="174605">
                  <c:v>-21.252499999999998</c:v>
                </c:pt>
                <c:pt idx="174606">
                  <c:v>-21.250499999999988</c:v>
                </c:pt>
                <c:pt idx="174607">
                  <c:v>-21.248499999999979</c:v>
                </c:pt>
                <c:pt idx="174608">
                  <c:v>-21.246499999999969</c:v>
                </c:pt>
                <c:pt idx="174609">
                  <c:v>-21.24449999999996</c:v>
                </c:pt>
                <c:pt idx="174610">
                  <c:v>-21.24249999999995</c:v>
                </c:pt>
                <c:pt idx="174611">
                  <c:v>-21.240499999999997</c:v>
                </c:pt>
                <c:pt idx="174612">
                  <c:v>-21.238499999999988</c:v>
                </c:pt>
                <c:pt idx="174613">
                  <c:v>-21.236499999999978</c:v>
                </c:pt>
                <c:pt idx="174614">
                  <c:v>-21.234499999999969</c:v>
                </c:pt>
                <c:pt idx="174615">
                  <c:v>-21.232499999999959</c:v>
                </c:pt>
                <c:pt idx="174616">
                  <c:v>-21.23049999999995</c:v>
                </c:pt>
                <c:pt idx="174617">
                  <c:v>-21.228499999999997</c:v>
                </c:pt>
                <c:pt idx="174618">
                  <c:v>-21.226499999999987</c:v>
                </c:pt>
                <c:pt idx="174619">
                  <c:v>-21.224499999999978</c:v>
                </c:pt>
                <c:pt idx="174620">
                  <c:v>-21.222499999999968</c:v>
                </c:pt>
                <c:pt idx="174621">
                  <c:v>-21.220499999999959</c:v>
                </c:pt>
                <c:pt idx="174622">
                  <c:v>-21.218499999999949</c:v>
                </c:pt>
                <c:pt idx="174623">
                  <c:v>-21.216499999999996</c:v>
                </c:pt>
                <c:pt idx="174624">
                  <c:v>-21.214499999999987</c:v>
                </c:pt>
                <c:pt idx="174625">
                  <c:v>-21.212499999999977</c:v>
                </c:pt>
                <c:pt idx="174626">
                  <c:v>-21.210499999999968</c:v>
                </c:pt>
                <c:pt idx="174627">
                  <c:v>-21.208499999999958</c:v>
                </c:pt>
                <c:pt idx="174628">
                  <c:v>-21.206500000000005</c:v>
                </c:pt>
                <c:pt idx="174629">
                  <c:v>-21.204499999999996</c:v>
                </c:pt>
                <c:pt idx="174630">
                  <c:v>-21.202499999999986</c:v>
                </c:pt>
                <c:pt idx="174631">
                  <c:v>-21.200499999999977</c:v>
                </c:pt>
                <c:pt idx="174632">
                  <c:v>-21.198499999999967</c:v>
                </c:pt>
                <c:pt idx="174633">
                  <c:v>-21.196499999999958</c:v>
                </c:pt>
                <c:pt idx="174634">
                  <c:v>-21.194500000000005</c:v>
                </c:pt>
                <c:pt idx="174635">
                  <c:v>-21.192499999999995</c:v>
                </c:pt>
                <c:pt idx="174636">
                  <c:v>-21.190499999999986</c:v>
                </c:pt>
                <c:pt idx="174637">
                  <c:v>-21.188499999999976</c:v>
                </c:pt>
                <c:pt idx="174638">
                  <c:v>-21.186499999999967</c:v>
                </c:pt>
                <c:pt idx="174639">
                  <c:v>-21.184499999999957</c:v>
                </c:pt>
                <c:pt idx="174640">
                  <c:v>-21.182500000000005</c:v>
                </c:pt>
                <c:pt idx="174641">
                  <c:v>-21.180499999999995</c:v>
                </c:pt>
                <c:pt idx="174642">
                  <c:v>-21.178499999999985</c:v>
                </c:pt>
                <c:pt idx="174643">
                  <c:v>-21.176499999999976</c:v>
                </c:pt>
                <c:pt idx="174644">
                  <c:v>-21.174499999999966</c:v>
                </c:pt>
                <c:pt idx="174645">
                  <c:v>-21.172499999999957</c:v>
                </c:pt>
                <c:pt idx="174646">
                  <c:v>-21.170500000000004</c:v>
                </c:pt>
                <c:pt idx="174647">
                  <c:v>-21.168499999999995</c:v>
                </c:pt>
                <c:pt idx="174648">
                  <c:v>-21.166499999999985</c:v>
                </c:pt>
                <c:pt idx="174649">
                  <c:v>-21.164499999999975</c:v>
                </c:pt>
                <c:pt idx="174650">
                  <c:v>-21.162499999999966</c:v>
                </c:pt>
                <c:pt idx="174651">
                  <c:v>-21.160499999999956</c:v>
                </c:pt>
                <c:pt idx="174652">
                  <c:v>-21.158500000000004</c:v>
                </c:pt>
                <c:pt idx="174653">
                  <c:v>-21.156499999999994</c:v>
                </c:pt>
                <c:pt idx="174654">
                  <c:v>-21.154499999999985</c:v>
                </c:pt>
                <c:pt idx="174655">
                  <c:v>-21.152499999999975</c:v>
                </c:pt>
                <c:pt idx="174656">
                  <c:v>-21.150499999999965</c:v>
                </c:pt>
                <c:pt idx="174657">
                  <c:v>-21.148499999999956</c:v>
                </c:pt>
                <c:pt idx="174658">
                  <c:v>-21.146500000000003</c:v>
                </c:pt>
                <c:pt idx="174659">
                  <c:v>-21.144499999999994</c:v>
                </c:pt>
                <c:pt idx="174660">
                  <c:v>-21.142499999999984</c:v>
                </c:pt>
                <c:pt idx="174661">
                  <c:v>-21.140499999999975</c:v>
                </c:pt>
                <c:pt idx="174662">
                  <c:v>-21.138499999999965</c:v>
                </c:pt>
                <c:pt idx="174663">
                  <c:v>-21.136499999999955</c:v>
                </c:pt>
                <c:pt idx="174664">
                  <c:v>-21.134500000000003</c:v>
                </c:pt>
                <c:pt idx="174665">
                  <c:v>-21.132499999999993</c:v>
                </c:pt>
                <c:pt idx="174666">
                  <c:v>-21.130499999999984</c:v>
                </c:pt>
                <c:pt idx="174667">
                  <c:v>-21.128499999999974</c:v>
                </c:pt>
                <c:pt idx="174668">
                  <c:v>-21.126499999999965</c:v>
                </c:pt>
                <c:pt idx="174669">
                  <c:v>-21.124499999999955</c:v>
                </c:pt>
                <c:pt idx="174670">
                  <c:v>-21.122500000000002</c:v>
                </c:pt>
                <c:pt idx="174671">
                  <c:v>-21.120499999999993</c:v>
                </c:pt>
                <c:pt idx="174672">
                  <c:v>-21.118499999999983</c:v>
                </c:pt>
                <c:pt idx="174673">
                  <c:v>-21.116499999999974</c:v>
                </c:pt>
                <c:pt idx="174674">
                  <c:v>-21.114499999999964</c:v>
                </c:pt>
                <c:pt idx="174675">
                  <c:v>-21.112499999999955</c:v>
                </c:pt>
                <c:pt idx="174676">
                  <c:v>-21.110500000000002</c:v>
                </c:pt>
                <c:pt idx="174677">
                  <c:v>-21.108499999999992</c:v>
                </c:pt>
                <c:pt idx="174678">
                  <c:v>-21.106499999999983</c:v>
                </c:pt>
                <c:pt idx="174679">
                  <c:v>-21.104499999999973</c:v>
                </c:pt>
                <c:pt idx="174680">
                  <c:v>-21.102499999999964</c:v>
                </c:pt>
                <c:pt idx="174681">
                  <c:v>-21.100499999999954</c:v>
                </c:pt>
                <c:pt idx="174682">
                  <c:v>-21.098500000000001</c:v>
                </c:pt>
                <c:pt idx="174683">
                  <c:v>-21.096499999999992</c:v>
                </c:pt>
                <c:pt idx="174684">
                  <c:v>-21.094499999999982</c:v>
                </c:pt>
                <c:pt idx="174685">
                  <c:v>-21.092499999999973</c:v>
                </c:pt>
                <c:pt idx="174686">
                  <c:v>-21.090499999999963</c:v>
                </c:pt>
                <c:pt idx="174687">
                  <c:v>-21.088499999999954</c:v>
                </c:pt>
                <c:pt idx="174688">
                  <c:v>-21.086500000000001</c:v>
                </c:pt>
                <c:pt idx="174689">
                  <c:v>-21.084499999999991</c:v>
                </c:pt>
                <c:pt idx="174690">
                  <c:v>-21.082499999999982</c:v>
                </c:pt>
                <c:pt idx="174691">
                  <c:v>-21.080499999999972</c:v>
                </c:pt>
                <c:pt idx="174692">
                  <c:v>-21.078499999999963</c:v>
                </c:pt>
                <c:pt idx="174693">
                  <c:v>-21.076499999999953</c:v>
                </c:pt>
                <c:pt idx="174694">
                  <c:v>-21.0745</c:v>
                </c:pt>
                <c:pt idx="174695">
                  <c:v>-21.072499999999991</c:v>
                </c:pt>
                <c:pt idx="174696">
                  <c:v>-21.070499999999981</c:v>
                </c:pt>
                <c:pt idx="174697">
                  <c:v>-21.068499999999972</c:v>
                </c:pt>
                <c:pt idx="174698">
                  <c:v>-21.066499999999962</c:v>
                </c:pt>
                <c:pt idx="174699">
                  <c:v>-21.064499999999953</c:v>
                </c:pt>
                <c:pt idx="174700">
                  <c:v>-21.0625</c:v>
                </c:pt>
                <c:pt idx="174701">
                  <c:v>-21.06049999999999</c:v>
                </c:pt>
                <c:pt idx="174702">
                  <c:v>-21.058499999999981</c:v>
                </c:pt>
                <c:pt idx="174703">
                  <c:v>-21.056499999999971</c:v>
                </c:pt>
                <c:pt idx="174704">
                  <c:v>-21.054499999999962</c:v>
                </c:pt>
                <c:pt idx="174705">
                  <c:v>-21.052499999999952</c:v>
                </c:pt>
                <c:pt idx="174706">
                  <c:v>-21.0505</c:v>
                </c:pt>
                <c:pt idx="174707">
                  <c:v>-21.04849999999999</c:v>
                </c:pt>
                <c:pt idx="174708">
                  <c:v>-21.04649999999998</c:v>
                </c:pt>
                <c:pt idx="174709">
                  <c:v>-21.044499999999971</c:v>
                </c:pt>
                <c:pt idx="174710">
                  <c:v>-21.042499999999961</c:v>
                </c:pt>
                <c:pt idx="174711">
                  <c:v>-21.040499999999952</c:v>
                </c:pt>
                <c:pt idx="174712">
                  <c:v>-21.038499999999999</c:v>
                </c:pt>
                <c:pt idx="174713">
                  <c:v>-21.03649999999999</c:v>
                </c:pt>
                <c:pt idx="174714">
                  <c:v>-21.03449999999998</c:v>
                </c:pt>
                <c:pt idx="174715">
                  <c:v>-21.03249999999997</c:v>
                </c:pt>
                <c:pt idx="174716">
                  <c:v>-21.030499999999961</c:v>
                </c:pt>
                <c:pt idx="174717">
                  <c:v>-21.028499999999951</c:v>
                </c:pt>
                <c:pt idx="174718">
                  <c:v>-21.026499999999999</c:v>
                </c:pt>
                <c:pt idx="174719">
                  <c:v>-21.024499999999989</c:v>
                </c:pt>
                <c:pt idx="174720">
                  <c:v>-21.02249999999998</c:v>
                </c:pt>
                <c:pt idx="174721">
                  <c:v>-21.02049999999997</c:v>
                </c:pt>
                <c:pt idx="174722">
                  <c:v>-21.01849999999996</c:v>
                </c:pt>
                <c:pt idx="174723">
                  <c:v>-21.016499999999951</c:v>
                </c:pt>
                <c:pt idx="174724">
                  <c:v>-21.014499999999998</c:v>
                </c:pt>
                <c:pt idx="174725">
                  <c:v>-21.012499999999989</c:v>
                </c:pt>
                <c:pt idx="174726">
                  <c:v>-21.010499999999979</c:v>
                </c:pt>
                <c:pt idx="174727">
                  <c:v>-21.00849999999997</c:v>
                </c:pt>
                <c:pt idx="174728">
                  <c:v>-21.00649999999996</c:v>
                </c:pt>
                <c:pt idx="174729">
                  <c:v>-21.00449999999995</c:v>
                </c:pt>
                <c:pt idx="174730">
                  <c:v>-21.002499999999998</c:v>
                </c:pt>
                <c:pt idx="174731">
                  <c:v>-21.000499999999988</c:v>
                </c:pt>
                <c:pt idx="174732">
                  <c:v>-20.998499999999979</c:v>
                </c:pt>
                <c:pt idx="174733">
                  <c:v>-20.996499999999969</c:v>
                </c:pt>
                <c:pt idx="174734">
                  <c:v>-20.99449999999996</c:v>
                </c:pt>
                <c:pt idx="174735">
                  <c:v>-20.99249999999995</c:v>
                </c:pt>
                <c:pt idx="174736">
                  <c:v>-20.990499999999997</c:v>
                </c:pt>
                <c:pt idx="174737">
                  <c:v>-20.988499999999988</c:v>
                </c:pt>
                <c:pt idx="174738">
                  <c:v>-20.986499999999978</c:v>
                </c:pt>
                <c:pt idx="174739">
                  <c:v>-20.984499999999969</c:v>
                </c:pt>
                <c:pt idx="174740">
                  <c:v>-20.982499999999959</c:v>
                </c:pt>
                <c:pt idx="174741">
                  <c:v>-20.98049999999995</c:v>
                </c:pt>
                <c:pt idx="174742">
                  <c:v>-20.978499999999997</c:v>
                </c:pt>
                <c:pt idx="174743">
                  <c:v>-20.976499999999987</c:v>
                </c:pt>
                <c:pt idx="174744">
                  <c:v>-20.974499999999978</c:v>
                </c:pt>
                <c:pt idx="174745">
                  <c:v>-20.972499999999968</c:v>
                </c:pt>
                <c:pt idx="174746">
                  <c:v>-20.970499999999959</c:v>
                </c:pt>
                <c:pt idx="174747">
                  <c:v>-20.968499999999949</c:v>
                </c:pt>
                <c:pt idx="174748">
                  <c:v>-20.966499999999996</c:v>
                </c:pt>
                <c:pt idx="174749">
                  <c:v>-20.964499999999987</c:v>
                </c:pt>
                <c:pt idx="174750">
                  <c:v>-20.962499999999977</c:v>
                </c:pt>
                <c:pt idx="174751">
                  <c:v>-20.960499999999968</c:v>
                </c:pt>
                <c:pt idx="174752">
                  <c:v>-20.958499999999958</c:v>
                </c:pt>
                <c:pt idx="174753">
                  <c:v>-20.956500000000005</c:v>
                </c:pt>
                <c:pt idx="174754">
                  <c:v>-20.954499999999996</c:v>
                </c:pt>
                <c:pt idx="174755">
                  <c:v>-20.952499999999986</c:v>
                </c:pt>
                <c:pt idx="174756">
                  <c:v>-20.950499999999977</c:v>
                </c:pt>
                <c:pt idx="174757">
                  <c:v>-20.948499999999967</c:v>
                </c:pt>
                <c:pt idx="174758">
                  <c:v>-20.946499999999958</c:v>
                </c:pt>
                <c:pt idx="174759">
                  <c:v>-20.944500000000005</c:v>
                </c:pt>
                <c:pt idx="174760">
                  <c:v>-20.942499999999995</c:v>
                </c:pt>
                <c:pt idx="174761">
                  <c:v>-20.940499999999986</c:v>
                </c:pt>
                <c:pt idx="174762">
                  <c:v>-20.938499999999976</c:v>
                </c:pt>
                <c:pt idx="174763">
                  <c:v>-20.936499999999967</c:v>
                </c:pt>
                <c:pt idx="174764">
                  <c:v>-20.934499999999957</c:v>
                </c:pt>
                <c:pt idx="174765">
                  <c:v>-20.932500000000005</c:v>
                </c:pt>
                <c:pt idx="174766">
                  <c:v>-20.930499999999995</c:v>
                </c:pt>
                <c:pt idx="174767">
                  <c:v>-20.928499999999985</c:v>
                </c:pt>
                <c:pt idx="174768">
                  <c:v>-20.926499999999976</c:v>
                </c:pt>
                <c:pt idx="174769">
                  <c:v>-20.924499999999966</c:v>
                </c:pt>
                <c:pt idx="174770">
                  <c:v>-20.922499999999957</c:v>
                </c:pt>
                <c:pt idx="174771">
                  <c:v>-20.920500000000004</c:v>
                </c:pt>
                <c:pt idx="174772">
                  <c:v>-20.918499999999995</c:v>
                </c:pt>
                <c:pt idx="174773">
                  <c:v>-20.916499999999985</c:v>
                </c:pt>
                <c:pt idx="174774">
                  <c:v>-20.914499999999975</c:v>
                </c:pt>
                <c:pt idx="174775">
                  <c:v>-20.912499999999966</c:v>
                </c:pt>
                <c:pt idx="174776">
                  <c:v>-20.910499999999956</c:v>
                </c:pt>
                <c:pt idx="174777">
                  <c:v>-20.908500000000004</c:v>
                </c:pt>
                <c:pt idx="174778">
                  <c:v>-20.906499999999994</c:v>
                </c:pt>
                <c:pt idx="174779">
                  <c:v>-20.904499999999985</c:v>
                </c:pt>
                <c:pt idx="174780">
                  <c:v>-20.902499999999975</c:v>
                </c:pt>
                <c:pt idx="174781">
                  <c:v>-20.900499999999965</c:v>
                </c:pt>
                <c:pt idx="174782">
                  <c:v>-20.898499999999956</c:v>
                </c:pt>
                <c:pt idx="174783">
                  <c:v>-20.896500000000003</c:v>
                </c:pt>
                <c:pt idx="174784">
                  <c:v>-20.894499999999994</c:v>
                </c:pt>
                <c:pt idx="174785">
                  <c:v>-20.892499999999984</c:v>
                </c:pt>
                <c:pt idx="174786">
                  <c:v>-20.890499999999975</c:v>
                </c:pt>
                <c:pt idx="174787">
                  <c:v>-20.888499999999965</c:v>
                </c:pt>
                <c:pt idx="174788">
                  <c:v>-20.886499999999955</c:v>
                </c:pt>
                <c:pt idx="174789">
                  <c:v>-20.884500000000003</c:v>
                </c:pt>
                <c:pt idx="174790">
                  <c:v>-20.882499999999993</c:v>
                </c:pt>
                <c:pt idx="174791">
                  <c:v>-20.880499999999984</c:v>
                </c:pt>
                <c:pt idx="174792">
                  <c:v>-20.878499999999974</c:v>
                </c:pt>
                <c:pt idx="174793">
                  <c:v>-20.876499999999965</c:v>
                </c:pt>
                <c:pt idx="174794">
                  <c:v>-20.874499999999955</c:v>
                </c:pt>
                <c:pt idx="174795">
                  <c:v>-20.872500000000002</c:v>
                </c:pt>
                <c:pt idx="174796">
                  <c:v>-20.870499999999993</c:v>
                </c:pt>
                <c:pt idx="174797">
                  <c:v>-20.868499999999983</c:v>
                </c:pt>
                <c:pt idx="174798">
                  <c:v>-20.866499999999974</c:v>
                </c:pt>
                <c:pt idx="174799">
                  <c:v>-20.864499999999964</c:v>
                </c:pt>
                <c:pt idx="174800">
                  <c:v>-20.862499999999955</c:v>
                </c:pt>
                <c:pt idx="174801">
                  <c:v>-20.860500000000002</c:v>
                </c:pt>
                <c:pt idx="174802">
                  <c:v>-20.858499999999992</c:v>
                </c:pt>
                <c:pt idx="174803">
                  <c:v>-20.856499999999983</c:v>
                </c:pt>
                <c:pt idx="174804">
                  <c:v>-20.854499999999973</c:v>
                </c:pt>
                <c:pt idx="174805">
                  <c:v>-20.852499999999964</c:v>
                </c:pt>
                <c:pt idx="174806">
                  <c:v>-20.850499999999954</c:v>
                </c:pt>
                <c:pt idx="174807">
                  <c:v>-20.848500000000001</c:v>
                </c:pt>
                <c:pt idx="174808">
                  <c:v>-20.846499999999992</c:v>
                </c:pt>
                <c:pt idx="174809">
                  <c:v>-20.844499999999982</c:v>
                </c:pt>
                <c:pt idx="174810">
                  <c:v>-20.842499999999973</c:v>
                </c:pt>
                <c:pt idx="174811">
                  <c:v>-20.840499999999963</c:v>
                </c:pt>
                <c:pt idx="174812">
                  <c:v>-20.838499999999954</c:v>
                </c:pt>
                <c:pt idx="174813">
                  <c:v>-20.836500000000001</c:v>
                </c:pt>
                <c:pt idx="174814">
                  <c:v>-20.834499999999991</c:v>
                </c:pt>
                <c:pt idx="174815">
                  <c:v>-20.832499999999982</c:v>
                </c:pt>
                <c:pt idx="174816">
                  <c:v>-20.830499999999972</c:v>
                </c:pt>
                <c:pt idx="174817">
                  <c:v>-20.828499999999963</c:v>
                </c:pt>
                <c:pt idx="174818">
                  <c:v>-20.826499999999953</c:v>
                </c:pt>
                <c:pt idx="174819">
                  <c:v>-20.8245</c:v>
                </c:pt>
                <c:pt idx="174820">
                  <c:v>-20.822499999999991</c:v>
                </c:pt>
                <c:pt idx="174821">
                  <c:v>-20.820499999999981</c:v>
                </c:pt>
                <c:pt idx="174822">
                  <c:v>-20.818499999999972</c:v>
                </c:pt>
                <c:pt idx="174823">
                  <c:v>-20.816499999999962</c:v>
                </c:pt>
                <c:pt idx="174824">
                  <c:v>-20.814499999999953</c:v>
                </c:pt>
                <c:pt idx="174825">
                  <c:v>-20.8125</c:v>
                </c:pt>
                <c:pt idx="174826">
                  <c:v>-20.81049999999999</c:v>
                </c:pt>
                <c:pt idx="174827">
                  <c:v>-20.808499999999981</c:v>
                </c:pt>
                <c:pt idx="174828">
                  <c:v>-20.806499999999971</c:v>
                </c:pt>
                <c:pt idx="174829">
                  <c:v>-20.804499999999962</c:v>
                </c:pt>
                <c:pt idx="174830">
                  <c:v>-20.802499999999952</c:v>
                </c:pt>
                <c:pt idx="174831">
                  <c:v>-20.8005</c:v>
                </c:pt>
                <c:pt idx="174832">
                  <c:v>-20.79849999999999</c:v>
                </c:pt>
                <c:pt idx="174833">
                  <c:v>-20.79649999999998</c:v>
                </c:pt>
                <c:pt idx="174834">
                  <c:v>-20.794499999999971</c:v>
                </c:pt>
                <c:pt idx="174835">
                  <c:v>-20.792499999999961</c:v>
                </c:pt>
                <c:pt idx="174836">
                  <c:v>-20.790499999999952</c:v>
                </c:pt>
                <c:pt idx="174837">
                  <c:v>-20.788499999999999</c:v>
                </c:pt>
                <c:pt idx="174838">
                  <c:v>-20.78649999999999</c:v>
                </c:pt>
                <c:pt idx="174839">
                  <c:v>-20.78449999999998</c:v>
                </c:pt>
                <c:pt idx="174840">
                  <c:v>-20.78249999999997</c:v>
                </c:pt>
                <c:pt idx="174841">
                  <c:v>-20.780499999999961</c:v>
                </c:pt>
                <c:pt idx="174842">
                  <c:v>-20.778499999999951</c:v>
                </c:pt>
                <c:pt idx="174843">
                  <c:v>-20.776499999999999</c:v>
                </c:pt>
                <c:pt idx="174844">
                  <c:v>-20.774499999999989</c:v>
                </c:pt>
                <c:pt idx="174845">
                  <c:v>-20.77249999999998</c:v>
                </c:pt>
                <c:pt idx="174846">
                  <c:v>-20.77049999999997</c:v>
                </c:pt>
                <c:pt idx="174847">
                  <c:v>-20.76849999999996</c:v>
                </c:pt>
                <c:pt idx="174848">
                  <c:v>-20.766499999999951</c:v>
                </c:pt>
                <c:pt idx="174849">
                  <c:v>-20.764499999999998</c:v>
                </c:pt>
                <c:pt idx="174850">
                  <c:v>-20.762499999999989</c:v>
                </c:pt>
                <c:pt idx="174851">
                  <c:v>-20.760499999999979</c:v>
                </c:pt>
                <c:pt idx="174852">
                  <c:v>-20.75849999999997</c:v>
                </c:pt>
                <c:pt idx="174853">
                  <c:v>-20.75649999999996</c:v>
                </c:pt>
                <c:pt idx="174854">
                  <c:v>-20.75449999999995</c:v>
                </c:pt>
                <c:pt idx="174855">
                  <c:v>-20.752499999999998</c:v>
                </c:pt>
                <c:pt idx="174856">
                  <c:v>-20.750499999999988</c:v>
                </c:pt>
                <c:pt idx="174857">
                  <c:v>-20.748499999999979</c:v>
                </c:pt>
                <c:pt idx="174858">
                  <c:v>-20.746499999999969</c:v>
                </c:pt>
                <c:pt idx="174859">
                  <c:v>-20.74449999999996</c:v>
                </c:pt>
                <c:pt idx="174860">
                  <c:v>-20.74249999999995</c:v>
                </c:pt>
                <c:pt idx="174861">
                  <c:v>-20.740499999999997</c:v>
                </c:pt>
                <c:pt idx="174862">
                  <c:v>-20.738499999999988</c:v>
                </c:pt>
                <c:pt idx="174863">
                  <c:v>-20.736499999999978</c:v>
                </c:pt>
                <c:pt idx="174864">
                  <c:v>-20.734499999999969</c:v>
                </c:pt>
                <c:pt idx="174865">
                  <c:v>-20.732499999999959</c:v>
                </c:pt>
                <c:pt idx="174866">
                  <c:v>-20.73049999999995</c:v>
                </c:pt>
                <c:pt idx="174867">
                  <c:v>-20.728499999999997</c:v>
                </c:pt>
                <c:pt idx="174868">
                  <c:v>-20.726499999999987</c:v>
                </c:pt>
                <c:pt idx="174869">
                  <c:v>-20.724499999999978</c:v>
                </c:pt>
                <c:pt idx="174870">
                  <c:v>-20.722499999999968</c:v>
                </c:pt>
                <c:pt idx="174871">
                  <c:v>-20.720499999999959</c:v>
                </c:pt>
                <c:pt idx="174872">
                  <c:v>-20.718499999999949</c:v>
                </c:pt>
                <c:pt idx="174873">
                  <c:v>-20.716499999999996</c:v>
                </c:pt>
                <c:pt idx="174874">
                  <c:v>-20.714499999999987</c:v>
                </c:pt>
                <c:pt idx="174875">
                  <c:v>-20.712499999999977</c:v>
                </c:pt>
                <c:pt idx="174876">
                  <c:v>-20.710499999999968</c:v>
                </c:pt>
                <c:pt idx="174877">
                  <c:v>-20.708499999999958</c:v>
                </c:pt>
                <c:pt idx="174878">
                  <c:v>-20.706500000000005</c:v>
                </c:pt>
                <c:pt idx="174879">
                  <c:v>-20.704499999999996</c:v>
                </c:pt>
                <c:pt idx="174880">
                  <c:v>-20.702499999999986</c:v>
                </c:pt>
                <c:pt idx="174881">
                  <c:v>-20.700499999999977</c:v>
                </c:pt>
                <c:pt idx="174882">
                  <c:v>-20.698499999999967</c:v>
                </c:pt>
                <c:pt idx="174883">
                  <c:v>-20.696499999999958</c:v>
                </c:pt>
                <c:pt idx="174884">
                  <c:v>-20.694500000000005</c:v>
                </c:pt>
                <c:pt idx="174885">
                  <c:v>-20.692499999999995</c:v>
                </c:pt>
                <c:pt idx="174886">
                  <c:v>-20.690499999999986</c:v>
                </c:pt>
                <c:pt idx="174887">
                  <c:v>-20.688499999999976</c:v>
                </c:pt>
                <c:pt idx="174888">
                  <c:v>-20.686499999999967</c:v>
                </c:pt>
                <c:pt idx="174889">
                  <c:v>-20.684499999999957</c:v>
                </c:pt>
                <c:pt idx="174890">
                  <c:v>-20.682500000000005</c:v>
                </c:pt>
                <c:pt idx="174891">
                  <c:v>-20.680499999999995</c:v>
                </c:pt>
                <c:pt idx="174892">
                  <c:v>-20.678499999999985</c:v>
                </c:pt>
                <c:pt idx="174893">
                  <c:v>-20.676499999999976</c:v>
                </c:pt>
                <c:pt idx="174894">
                  <c:v>-20.674499999999966</c:v>
                </c:pt>
                <c:pt idx="174895">
                  <c:v>-20.672499999999957</c:v>
                </c:pt>
                <c:pt idx="174896">
                  <c:v>-20.670500000000004</c:v>
                </c:pt>
                <c:pt idx="174897">
                  <c:v>-20.668499999999995</c:v>
                </c:pt>
                <c:pt idx="174898">
                  <c:v>-20.666499999999985</c:v>
                </c:pt>
                <c:pt idx="174899">
                  <c:v>-20.664499999999975</c:v>
                </c:pt>
                <c:pt idx="174900">
                  <c:v>-20.662499999999966</c:v>
                </c:pt>
                <c:pt idx="174901">
                  <c:v>-20.660499999999956</c:v>
                </c:pt>
                <c:pt idx="174902">
                  <c:v>-20.658500000000004</c:v>
                </c:pt>
                <c:pt idx="174903">
                  <c:v>-20.656499999999994</c:v>
                </c:pt>
                <c:pt idx="174904">
                  <c:v>-20.654499999999985</c:v>
                </c:pt>
                <c:pt idx="174905">
                  <c:v>-20.652499999999975</c:v>
                </c:pt>
                <c:pt idx="174906">
                  <c:v>-20.650499999999965</c:v>
                </c:pt>
                <c:pt idx="174907">
                  <c:v>-20.648499999999956</c:v>
                </c:pt>
                <c:pt idx="174908">
                  <c:v>-20.646500000000003</c:v>
                </c:pt>
                <c:pt idx="174909">
                  <c:v>-20.644499999999994</c:v>
                </c:pt>
                <c:pt idx="174910">
                  <c:v>-20.642499999999984</c:v>
                </c:pt>
                <c:pt idx="174911">
                  <c:v>-20.640499999999975</c:v>
                </c:pt>
                <c:pt idx="174912">
                  <c:v>-20.638499999999965</c:v>
                </c:pt>
                <c:pt idx="174913">
                  <c:v>-20.636499999999955</c:v>
                </c:pt>
                <c:pt idx="174914">
                  <c:v>-20.634500000000003</c:v>
                </c:pt>
                <c:pt idx="174915">
                  <c:v>-20.632499999999993</c:v>
                </c:pt>
                <c:pt idx="174916">
                  <c:v>-20.630499999999984</c:v>
                </c:pt>
                <c:pt idx="174917">
                  <c:v>-20.628499999999974</c:v>
                </c:pt>
                <c:pt idx="174918">
                  <c:v>-20.626499999999965</c:v>
                </c:pt>
                <c:pt idx="174919">
                  <c:v>-20.624499999999955</c:v>
                </c:pt>
                <c:pt idx="174920">
                  <c:v>-20.622500000000002</c:v>
                </c:pt>
                <c:pt idx="174921">
                  <c:v>-20.620499999999993</c:v>
                </c:pt>
                <c:pt idx="174922">
                  <c:v>-20.618499999999983</c:v>
                </c:pt>
                <c:pt idx="174923">
                  <c:v>-20.616499999999974</c:v>
                </c:pt>
                <c:pt idx="174924">
                  <c:v>-20.614499999999964</c:v>
                </c:pt>
                <c:pt idx="174925">
                  <c:v>-20.612499999999955</c:v>
                </c:pt>
                <c:pt idx="174926">
                  <c:v>-20.610500000000002</c:v>
                </c:pt>
                <c:pt idx="174927">
                  <c:v>-20.608499999999992</c:v>
                </c:pt>
                <c:pt idx="174928">
                  <c:v>-20.606499999999983</c:v>
                </c:pt>
                <c:pt idx="174929">
                  <c:v>-20.604499999999973</c:v>
                </c:pt>
                <c:pt idx="174930">
                  <c:v>-20.602499999999964</c:v>
                </c:pt>
                <c:pt idx="174931">
                  <c:v>-20.600499999999954</c:v>
                </c:pt>
                <c:pt idx="174932">
                  <c:v>-20.598500000000001</c:v>
                </c:pt>
                <c:pt idx="174933">
                  <c:v>-20.596499999999992</c:v>
                </c:pt>
                <c:pt idx="174934">
                  <c:v>-20.594499999999982</c:v>
                </c:pt>
                <c:pt idx="174935">
                  <c:v>-20.592499999999973</c:v>
                </c:pt>
                <c:pt idx="174936">
                  <c:v>-20.590499999999963</c:v>
                </c:pt>
                <c:pt idx="174937">
                  <c:v>-20.588499999999954</c:v>
                </c:pt>
                <c:pt idx="174938">
                  <c:v>-20.586500000000001</c:v>
                </c:pt>
                <c:pt idx="174939">
                  <c:v>-20.584499999999991</c:v>
                </c:pt>
                <c:pt idx="174940">
                  <c:v>-20.582499999999982</c:v>
                </c:pt>
                <c:pt idx="174941">
                  <c:v>-20.580499999999972</c:v>
                </c:pt>
                <c:pt idx="174942">
                  <c:v>-20.578499999999963</c:v>
                </c:pt>
                <c:pt idx="174943">
                  <c:v>-20.576499999999953</c:v>
                </c:pt>
                <c:pt idx="174944">
                  <c:v>-20.5745</c:v>
                </c:pt>
                <c:pt idx="174945">
                  <c:v>-20.572499999999991</c:v>
                </c:pt>
                <c:pt idx="174946">
                  <c:v>-20.570499999999981</c:v>
                </c:pt>
                <c:pt idx="174947">
                  <c:v>-20.568499999999972</c:v>
                </c:pt>
                <c:pt idx="174948">
                  <c:v>-20.566499999999962</c:v>
                </c:pt>
                <c:pt idx="174949">
                  <c:v>-20.564499999999953</c:v>
                </c:pt>
                <c:pt idx="174950">
                  <c:v>-20.5625</c:v>
                </c:pt>
                <c:pt idx="174951">
                  <c:v>-20.56049999999999</c:v>
                </c:pt>
                <c:pt idx="174952">
                  <c:v>-20.558499999999981</c:v>
                </c:pt>
                <c:pt idx="174953">
                  <c:v>-20.556499999999971</c:v>
                </c:pt>
                <c:pt idx="174954">
                  <c:v>-20.554499999999962</c:v>
                </c:pt>
                <c:pt idx="174955">
                  <c:v>-20.552499999999952</c:v>
                </c:pt>
                <c:pt idx="174956">
                  <c:v>-20.5505</c:v>
                </c:pt>
                <c:pt idx="174957">
                  <c:v>-20.54849999999999</c:v>
                </c:pt>
                <c:pt idx="174958">
                  <c:v>-20.54649999999998</c:v>
                </c:pt>
                <c:pt idx="174959">
                  <c:v>-20.544499999999971</c:v>
                </c:pt>
                <c:pt idx="174960">
                  <c:v>-20.542499999999961</c:v>
                </c:pt>
                <c:pt idx="174961">
                  <c:v>-20.540499999999952</c:v>
                </c:pt>
                <c:pt idx="174962">
                  <c:v>-20.538499999999999</c:v>
                </c:pt>
                <c:pt idx="174963">
                  <c:v>-20.53649999999999</c:v>
                </c:pt>
                <c:pt idx="174964">
                  <c:v>-20.53449999999998</c:v>
                </c:pt>
                <c:pt idx="174965">
                  <c:v>-20.53249999999997</c:v>
                </c:pt>
                <c:pt idx="174966">
                  <c:v>-20.530499999999961</c:v>
                </c:pt>
                <c:pt idx="174967">
                  <c:v>-20.528499999999951</c:v>
                </c:pt>
                <c:pt idx="174968">
                  <c:v>-20.526499999999999</c:v>
                </c:pt>
                <c:pt idx="174969">
                  <c:v>-20.524499999999989</c:v>
                </c:pt>
                <c:pt idx="174970">
                  <c:v>-20.52249999999998</c:v>
                </c:pt>
                <c:pt idx="174971">
                  <c:v>-20.52049999999997</c:v>
                </c:pt>
                <c:pt idx="174972">
                  <c:v>-20.51849999999996</c:v>
                </c:pt>
                <c:pt idx="174973">
                  <c:v>-20.516499999999951</c:v>
                </c:pt>
                <c:pt idx="174974">
                  <c:v>-20.514499999999998</c:v>
                </c:pt>
                <c:pt idx="174975">
                  <c:v>-20.512499999999989</c:v>
                </c:pt>
                <c:pt idx="174976">
                  <c:v>-20.510499999999979</c:v>
                </c:pt>
                <c:pt idx="174977">
                  <c:v>-20.50849999999997</c:v>
                </c:pt>
                <c:pt idx="174978">
                  <c:v>-20.50649999999996</c:v>
                </c:pt>
                <c:pt idx="174979">
                  <c:v>-20.50449999999995</c:v>
                </c:pt>
                <c:pt idx="174980">
                  <c:v>-20.502499999999998</c:v>
                </c:pt>
                <c:pt idx="174981">
                  <c:v>-20.500499999999988</c:v>
                </c:pt>
                <c:pt idx="174982">
                  <c:v>-20.498499999999979</c:v>
                </c:pt>
                <c:pt idx="174983">
                  <c:v>-20.496499999999969</c:v>
                </c:pt>
                <c:pt idx="174984">
                  <c:v>-20.49449999999996</c:v>
                </c:pt>
                <c:pt idx="174985">
                  <c:v>-20.49249999999995</c:v>
                </c:pt>
                <c:pt idx="174986">
                  <c:v>-20.490499999999997</c:v>
                </c:pt>
                <c:pt idx="174987">
                  <c:v>-20.488499999999988</c:v>
                </c:pt>
                <c:pt idx="174988">
                  <c:v>-20.486499999999978</c:v>
                </c:pt>
                <c:pt idx="174989">
                  <c:v>-20.484499999999969</c:v>
                </c:pt>
                <c:pt idx="174990">
                  <c:v>-20.482499999999959</c:v>
                </c:pt>
                <c:pt idx="174991">
                  <c:v>-20.48049999999995</c:v>
                </c:pt>
                <c:pt idx="174992">
                  <c:v>-20.478499999999997</c:v>
                </c:pt>
                <c:pt idx="174993">
                  <c:v>-20.476499999999987</c:v>
                </c:pt>
                <c:pt idx="174994">
                  <c:v>-20.474499999999978</c:v>
                </c:pt>
                <c:pt idx="174995">
                  <c:v>-20.472499999999968</c:v>
                </c:pt>
                <c:pt idx="174996">
                  <c:v>-20.470499999999959</c:v>
                </c:pt>
                <c:pt idx="174997">
                  <c:v>-20.468499999999949</c:v>
                </c:pt>
                <c:pt idx="174998">
                  <c:v>-20.466499999999996</c:v>
                </c:pt>
                <c:pt idx="174999">
                  <c:v>-20.464499999999987</c:v>
                </c:pt>
                <c:pt idx="175000">
                  <c:v>-20.462499999999977</c:v>
                </c:pt>
                <c:pt idx="175001">
                  <c:v>-20.460499999999968</c:v>
                </c:pt>
                <c:pt idx="175002">
                  <c:v>-20.458499999999958</c:v>
                </c:pt>
                <c:pt idx="175003">
                  <c:v>-20.456500000000005</c:v>
                </c:pt>
                <c:pt idx="175004">
                  <c:v>-20.454499999999996</c:v>
                </c:pt>
                <c:pt idx="175005">
                  <c:v>-20.452499999999986</c:v>
                </c:pt>
                <c:pt idx="175006">
                  <c:v>-20.450499999999977</c:v>
                </c:pt>
                <c:pt idx="175007">
                  <c:v>-20.448499999999967</c:v>
                </c:pt>
                <c:pt idx="175008">
                  <c:v>-20.446499999999958</c:v>
                </c:pt>
                <c:pt idx="175009">
                  <c:v>-20.444500000000005</c:v>
                </c:pt>
                <c:pt idx="175010">
                  <c:v>-20.442499999999995</c:v>
                </c:pt>
                <c:pt idx="175011">
                  <c:v>-20.440499999999986</c:v>
                </c:pt>
                <c:pt idx="175012">
                  <c:v>-20.438499999999976</c:v>
                </c:pt>
                <c:pt idx="175013">
                  <c:v>-20.436499999999967</c:v>
                </c:pt>
                <c:pt idx="175014">
                  <c:v>-20.434499999999957</c:v>
                </c:pt>
                <c:pt idx="175015">
                  <c:v>-20.432500000000005</c:v>
                </c:pt>
                <c:pt idx="175016">
                  <c:v>-20.430499999999995</c:v>
                </c:pt>
                <c:pt idx="175017">
                  <c:v>-20.428499999999985</c:v>
                </c:pt>
                <c:pt idx="175018">
                  <c:v>-20.426499999999976</c:v>
                </c:pt>
                <c:pt idx="175019">
                  <c:v>-20.424499999999966</c:v>
                </c:pt>
                <c:pt idx="175020">
                  <c:v>-20.422499999999957</c:v>
                </c:pt>
                <c:pt idx="175021">
                  <c:v>-20.420500000000004</c:v>
                </c:pt>
                <c:pt idx="175022">
                  <c:v>-20.418499999999995</c:v>
                </c:pt>
                <c:pt idx="175023">
                  <c:v>-20.416499999999985</c:v>
                </c:pt>
                <c:pt idx="175024">
                  <c:v>-20.414499999999975</c:v>
                </c:pt>
                <c:pt idx="175025">
                  <c:v>-20.412499999999966</c:v>
                </c:pt>
                <c:pt idx="175026">
                  <c:v>-20.410499999999956</c:v>
                </c:pt>
                <c:pt idx="175027">
                  <c:v>-20.408500000000004</c:v>
                </c:pt>
                <c:pt idx="175028">
                  <c:v>-20.406499999999994</c:v>
                </c:pt>
                <c:pt idx="175029">
                  <c:v>-20.404499999999985</c:v>
                </c:pt>
                <c:pt idx="175030">
                  <c:v>-20.402499999999975</c:v>
                </c:pt>
                <c:pt idx="175031">
                  <c:v>-20.400499999999965</c:v>
                </c:pt>
                <c:pt idx="175032">
                  <c:v>-20.398499999999956</c:v>
                </c:pt>
                <c:pt idx="175033">
                  <c:v>-20.396500000000003</c:v>
                </c:pt>
                <c:pt idx="175034">
                  <c:v>-20.394499999999994</c:v>
                </c:pt>
                <c:pt idx="175035">
                  <c:v>-20.392499999999984</c:v>
                </c:pt>
                <c:pt idx="175036">
                  <c:v>-20.390499999999975</c:v>
                </c:pt>
                <c:pt idx="175037">
                  <c:v>-20.388499999999965</c:v>
                </c:pt>
                <c:pt idx="175038">
                  <c:v>-20.386499999999955</c:v>
                </c:pt>
                <c:pt idx="175039">
                  <c:v>-20.384500000000003</c:v>
                </c:pt>
                <c:pt idx="175040">
                  <c:v>-20.382499999999993</c:v>
                </c:pt>
                <c:pt idx="175041">
                  <c:v>-20.380499999999984</c:v>
                </c:pt>
                <c:pt idx="175042">
                  <c:v>-20.378499999999974</c:v>
                </c:pt>
                <c:pt idx="175043">
                  <c:v>-20.376499999999965</c:v>
                </c:pt>
                <c:pt idx="175044">
                  <c:v>-20.374499999999955</c:v>
                </c:pt>
                <c:pt idx="175045">
                  <c:v>-20.372500000000002</c:v>
                </c:pt>
                <c:pt idx="175046">
                  <c:v>-20.370499999999993</c:v>
                </c:pt>
                <c:pt idx="175047">
                  <c:v>-20.368499999999983</c:v>
                </c:pt>
                <c:pt idx="175048">
                  <c:v>-20.366499999999974</c:v>
                </c:pt>
                <c:pt idx="175049">
                  <c:v>-20.364499999999964</c:v>
                </c:pt>
                <c:pt idx="175050">
                  <c:v>-20.362499999999955</c:v>
                </c:pt>
                <c:pt idx="175051">
                  <c:v>-20.360500000000002</c:v>
                </c:pt>
                <c:pt idx="175052">
                  <c:v>-20.358499999999992</c:v>
                </c:pt>
                <c:pt idx="175053">
                  <c:v>-20.356499999999983</c:v>
                </c:pt>
                <c:pt idx="175054">
                  <c:v>-20.354499999999973</c:v>
                </c:pt>
                <c:pt idx="175055">
                  <c:v>-20.352499999999964</c:v>
                </c:pt>
                <c:pt idx="175056">
                  <c:v>-20.350499999999954</c:v>
                </c:pt>
                <c:pt idx="175057">
                  <c:v>-20.348500000000001</c:v>
                </c:pt>
                <c:pt idx="175058">
                  <c:v>-20.346499999999992</c:v>
                </c:pt>
                <c:pt idx="175059">
                  <c:v>-20.344499999999982</c:v>
                </c:pt>
                <c:pt idx="175060">
                  <c:v>-20.342499999999973</c:v>
                </c:pt>
                <c:pt idx="175061">
                  <c:v>-20.340499999999963</c:v>
                </c:pt>
                <c:pt idx="175062">
                  <c:v>-20.338499999999954</c:v>
                </c:pt>
                <c:pt idx="175063">
                  <c:v>-20.336500000000001</c:v>
                </c:pt>
                <c:pt idx="175064">
                  <c:v>-20.334499999999991</c:v>
                </c:pt>
                <c:pt idx="175065">
                  <c:v>-20.332499999999982</c:v>
                </c:pt>
                <c:pt idx="175066">
                  <c:v>-20.330499999999972</c:v>
                </c:pt>
                <c:pt idx="175067">
                  <c:v>-20.328499999999963</c:v>
                </c:pt>
                <c:pt idx="175068">
                  <c:v>-20.326499999999953</c:v>
                </c:pt>
                <c:pt idx="175069">
                  <c:v>-20.3245</c:v>
                </c:pt>
                <c:pt idx="175070">
                  <c:v>-20.322499999999991</c:v>
                </c:pt>
                <c:pt idx="175071">
                  <c:v>-20.320499999999981</c:v>
                </c:pt>
                <c:pt idx="175072">
                  <c:v>-20.318499999999972</c:v>
                </c:pt>
                <c:pt idx="175073">
                  <c:v>-20.316499999999962</c:v>
                </c:pt>
                <c:pt idx="175074">
                  <c:v>-20.314499999999953</c:v>
                </c:pt>
                <c:pt idx="175075">
                  <c:v>-20.3125</c:v>
                </c:pt>
                <c:pt idx="175076">
                  <c:v>-20.31049999999999</c:v>
                </c:pt>
                <c:pt idx="175077">
                  <c:v>-20.308499999999981</c:v>
                </c:pt>
                <c:pt idx="175078">
                  <c:v>-20.306499999999971</c:v>
                </c:pt>
                <c:pt idx="175079">
                  <c:v>-20.304499999999962</c:v>
                </c:pt>
                <c:pt idx="175080">
                  <c:v>-20.302499999999952</c:v>
                </c:pt>
                <c:pt idx="175081">
                  <c:v>-20.3005</c:v>
                </c:pt>
                <c:pt idx="175082">
                  <c:v>-20.29849999999999</c:v>
                </c:pt>
                <c:pt idx="175083">
                  <c:v>-20.29649999999998</c:v>
                </c:pt>
                <c:pt idx="175084">
                  <c:v>-20.294499999999971</c:v>
                </c:pt>
                <c:pt idx="175085">
                  <c:v>-20.292499999999961</c:v>
                </c:pt>
                <c:pt idx="175086">
                  <c:v>-20.290499999999952</c:v>
                </c:pt>
                <c:pt idx="175087">
                  <c:v>-20.288499999999999</c:v>
                </c:pt>
                <c:pt idx="175088">
                  <c:v>-20.28649999999999</c:v>
                </c:pt>
                <c:pt idx="175089">
                  <c:v>-20.28449999999998</c:v>
                </c:pt>
                <c:pt idx="175090">
                  <c:v>-20.28249999999997</c:v>
                </c:pt>
                <c:pt idx="175091">
                  <c:v>-20.280499999999961</c:v>
                </c:pt>
                <c:pt idx="175092">
                  <c:v>-20.278499999999951</c:v>
                </c:pt>
                <c:pt idx="175093">
                  <c:v>-20.276499999999999</c:v>
                </c:pt>
                <c:pt idx="175094">
                  <c:v>-20.274499999999989</c:v>
                </c:pt>
                <c:pt idx="175095">
                  <c:v>-20.27249999999998</c:v>
                </c:pt>
                <c:pt idx="175096">
                  <c:v>-20.27049999999997</c:v>
                </c:pt>
                <c:pt idx="175097">
                  <c:v>-20.26849999999996</c:v>
                </c:pt>
                <c:pt idx="175098">
                  <c:v>-20.266499999999951</c:v>
                </c:pt>
                <c:pt idx="175099">
                  <c:v>-20.264499999999998</c:v>
                </c:pt>
                <c:pt idx="175100">
                  <c:v>-20.262499999999989</c:v>
                </c:pt>
                <c:pt idx="175101">
                  <c:v>-20.260499999999979</c:v>
                </c:pt>
                <c:pt idx="175102">
                  <c:v>-20.25849999999997</c:v>
                </c:pt>
                <c:pt idx="175103">
                  <c:v>-20.25649999999996</c:v>
                </c:pt>
                <c:pt idx="175104">
                  <c:v>-20.25449999999995</c:v>
                </c:pt>
                <c:pt idx="175105">
                  <c:v>-20.252499999999998</c:v>
                </c:pt>
                <c:pt idx="175106">
                  <c:v>-20.250499999999988</c:v>
                </c:pt>
                <c:pt idx="175107">
                  <c:v>-20.248499999999979</c:v>
                </c:pt>
                <c:pt idx="175108">
                  <c:v>-20.246499999999969</c:v>
                </c:pt>
                <c:pt idx="175109">
                  <c:v>-20.24449999999996</c:v>
                </c:pt>
                <c:pt idx="175110">
                  <c:v>-20.24249999999995</c:v>
                </c:pt>
                <c:pt idx="175111">
                  <c:v>-20.240499999999997</c:v>
                </c:pt>
                <c:pt idx="175112">
                  <c:v>-20.238499999999988</c:v>
                </c:pt>
                <c:pt idx="175113">
                  <c:v>-20.236499999999978</c:v>
                </c:pt>
                <c:pt idx="175114">
                  <c:v>-20.234499999999969</c:v>
                </c:pt>
                <c:pt idx="175115">
                  <c:v>-20.232499999999959</c:v>
                </c:pt>
                <c:pt idx="175116">
                  <c:v>-20.23049999999995</c:v>
                </c:pt>
                <c:pt idx="175117">
                  <c:v>-20.228499999999997</c:v>
                </c:pt>
                <c:pt idx="175118">
                  <c:v>-20.226499999999987</c:v>
                </c:pt>
                <c:pt idx="175119">
                  <c:v>-20.224499999999978</c:v>
                </c:pt>
                <c:pt idx="175120">
                  <c:v>-20.222499999999968</c:v>
                </c:pt>
                <c:pt idx="175121">
                  <c:v>-20.220499999999959</c:v>
                </c:pt>
                <c:pt idx="175122">
                  <c:v>-20.218499999999949</c:v>
                </c:pt>
                <c:pt idx="175123">
                  <c:v>-20.216499999999996</c:v>
                </c:pt>
                <c:pt idx="175124">
                  <c:v>-20.214499999999987</c:v>
                </c:pt>
                <c:pt idx="175125">
                  <c:v>-20.212499999999977</c:v>
                </c:pt>
                <c:pt idx="175126">
                  <c:v>-20.210499999999968</c:v>
                </c:pt>
                <c:pt idx="175127">
                  <c:v>-20.208499999999958</c:v>
                </c:pt>
                <c:pt idx="175128">
                  <c:v>-20.206500000000005</c:v>
                </c:pt>
                <c:pt idx="175129">
                  <c:v>-20.204499999999996</c:v>
                </c:pt>
                <c:pt idx="175130">
                  <c:v>-20.202499999999986</c:v>
                </c:pt>
                <c:pt idx="175131">
                  <c:v>-20.200499999999977</c:v>
                </c:pt>
                <c:pt idx="175132">
                  <c:v>-20.198499999999967</c:v>
                </c:pt>
                <c:pt idx="175133">
                  <c:v>-20.196499999999958</c:v>
                </c:pt>
                <c:pt idx="175134">
                  <c:v>-20.194500000000005</c:v>
                </c:pt>
                <c:pt idx="175135">
                  <c:v>-20.192499999999995</c:v>
                </c:pt>
                <c:pt idx="175136">
                  <c:v>-20.190499999999986</c:v>
                </c:pt>
                <c:pt idx="175137">
                  <c:v>-20.188499999999976</c:v>
                </c:pt>
                <c:pt idx="175138">
                  <c:v>-20.186499999999967</c:v>
                </c:pt>
                <c:pt idx="175139">
                  <c:v>-20.184499999999957</c:v>
                </c:pt>
                <c:pt idx="175140">
                  <c:v>-20.182500000000005</c:v>
                </c:pt>
                <c:pt idx="175141">
                  <c:v>-20.180499999999995</c:v>
                </c:pt>
                <c:pt idx="175142">
                  <c:v>-20.178499999999985</c:v>
                </c:pt>
                <c:pt idx="175143">
                  <c:v>-20.176499999999976</c:v>
                </c:pt>
                <c:pt idx="175144">
                  <c:v>-20.174499999999966</c:v>
                </c:pt>
                <c:pt idx="175145">
                  <c:v>-20.172499999999957</c:v>
                </c:pt>
                <c:pt idx="175146">
                  <c:v>-20.170500000000004</c:v>
                </c:pt>
                <c:pt idx="175147">
                  <c:v>-20.168499999999995</c:v>
                </c:pt>
                <c:pt idx="175148">
                  <c:v>-20.166499999999985</c:v>
                </c:pt>
                <c:pt idx="175149">
                  <c:v>-20.164499999999975</c:v>
                </c:pt>
                <c:pt idx="175150">
                  <c:v>-20.162499999999966</c:v>
                </c:pt>
                <c:pt idx="175151">
                  <c:v>-20.160499999999956</c:v>
                </c:pt>
                <c:pt idx="175152">
                  <c:v>-20.158500000000004</c:v>
                </c:pt>
                <c:pt idx="175153">
                  <c:v>-20.156499999999994</c:v>
                </c:pt>
                <c:pt idx="175154">
                  <c:v>-20.154499999999985</c:v>
                </c:pt>
                <c:pt idx="175155">
                  <c:v>-20.152499999999975</c:v>
                </c:pt>
                <c:pt idx="175156">
                  <c:v>-20.150499999999965</c:v>
                </c:pt>
                <c:pt idx="175157">
                  <c:v>-20.148499999999956</c:v>
                </c:pt>
                <c:pt idx="175158">
                  <c:v>-20.146500000000003</c:v>
                </c:pt>
                <c:pt idx="175159">
                  <c:v>-20.144499999999994</c:v>
                </c:pt>
                <c:pt idx="175160">
                  <c:v>-20.142499999999984</c:v>
                </c:pt>
                <c:pt idx="175161">
                  <c:v>-20.140499999999975</c:v>
                </c:pt>
                <c:pt idx="175162">
                  <c:v>-20.138499999999965</c:v>
                </c:pt>
                <c:pt idx="175163">
                  <c:v>-20.136499999999955</c:v>
                </c:pt>
                <c:pt idx="175164">
                  <c:v>-20.134500000000003</c:v>
                </c:pt>
                <c:pt idx="175165">
                  <c:v>-20.132499999999993</c:v>
                </c:pt>
                <c:pt idx="175166">
                  <c:v>-20.130499999999984</c:v>
                </c:pt>
                <c:pt idx="175167">
                  <c:v>-20.128499999999974</c:v>
                </c:pt>
                <c:pt idx="175168">
                  <c:v>-20.126499999999965</c:v>
                </c:pt>
                <c:pt idx="175169">
                  <c:v>-20.124499999999955</c:v>
                </c:pt>
                <c:pt idx="175170">
                  <c:v>-20.122500000000002</c:v>
                </c:pt>
                <c:pt idx="175171">
                  <c:v>-20.120499999999993</c:v>
                </c:pt>
                <c:pt idx="175172">
                  <c:v>-20.118499999999983</c:v>
                </c:pt>
                <c:pt idx="175173">
                  <c:v>-20.116499999999974</c:v>
                </c:pt>
                <c:pt idx="175174">
                  <c:v>-20.114499999999964</c:v>
                </c:pt>
                <c:pt idx="175175">
                  <c:v>-20.112499999999955</c:v>
                </c:pt>
                <c:pt idx="175176">
                  <c:v>-20.110500000000002</c:v>
                </c:pt>
                <c:pt idx="175177">
                  <c:v>-20.108499999999992</c:v>
                </c:pt>
                <c:pt idx="175178">
                  <c:v>-20.106499999999983</c:v>
                </c:pt>
                <c:pt idx="175179">
                  <c:v>-20.104499999999973</c:v>
                </c:pt>
                <c:pt idx="175180">
                  <c:v>-20.102499999999964</c:v>
                </c:pt>
                <c:pt idx="175181">
                  <c:v>-20.100499999999954</c:v>
                </c:pt>
                <c:pt idx="175182">
                  <c:v>-20.098500000000001</c:v>
                </c:pt>
                <c:pt idx="175183">
                  <c:v>-20.096499999999992</c:v>
                </c:pt>
                <c:pt idx="175184">
                  <c:v>-20.094499999999982</c:v>
                </c:pt>
                <c:pt idx="175185">
                  <c:v>-20.092499999999973</c:v>
                </c:pt>
                <c:pt idx="175186">
                  <c:v>-20.090499999999963</c:v>
                </c:pt>
                <c:pt idx="175187">
                  <c:v>-20.088499999999954</c:v>
                </c:pt>
                <c:pt idx="175188">
                  <c:v>-20.086500000000001</c:v>
                </c:pt>
                <c:pt idx="175189">
                  <c:v>-20.084499999999991</c:v>
                </c:pt>
                <c:pt idx="175190">
                  <c:v>-20.082499999999982</c:v>
                </c:pt>
                <c:pt idx="175191">
                  <c:v>-20.080499999999972</c:v>
                </c:pt>
                <c:pt idx="175192">
                  <c:v>-20.078499999999963</c:v>
                </c:pt>
                <c:pt idx="175193">
                  <c:v>-20.076499999999953</c:v>
                </c:pt>
                <c:pt idx="175194">
                  <c:v>-20.0745</c:v>
                </c:pt>
                <c:pt idx="175195">
                  <c:v>-20.072499999999991</c:v>
                </c:pt>
                <c:pt idx="175196">
                  <c:v>-20.070499999999981</c:v>
                </c:pt>
                <c:pt idx="175197">
                  <c:v>-20.068499999999972</c:v>
                </c:pt>
                <c:pt idx="175198">
                  <c:v>-20.066499999999962</c:v>
                </c:pt>
                <c:pt idx="175199">
                  <c:v>-20.064499999999953</c:v>
                </c:pt>
                <c:pt idx="175200">
                  <c:v>-20.0625</c:v>
                </c:pt>
                <c:pt idx="175201">
                  <c:v>-20.06049999999999</c:v>
                </c:pt>
                <c:pt idx="175202">
                  <c:v>-20.058499999999981</c:v>
                </c:pt>
                <c:pt idx="175203">
                  <c:v>-20.056499999999971</c:v>
                </c:pt>
                <c:pt idx="175204">
                  <c:v>-20.054499999999962</c:v>
                </c:pt>
                <c:pt idx="175205">
                  <c:v>-20.052499999999952</c:v>
                </c:pt>
                <c:pt idx="175206">
                  <c:v>-20.0505</c:v>
                </c:pt>
                <c:pt idx="175207">
                  <c:v>-20.04849999999999</c:v>
                </c:pt>
                <c:pt idx="175208">
                  <c:v>-20.04649999999998</c:v>
                </c:pt>
                <c:pt idx="175209">
                  <c:v>-20.044499999999971</c:v>
                </c:pt>
                <c:pt idx="175210">
                  <c:v>-20.042499999999961</c:v>
                </c:pt>
                <c:pt idx="175211">
                  <c:v>-20.040499999999952</c:v>
                </c:pt>
                <c:pt idx="175212">
                  <c:v>-20.038499999999999</c:v>
                </c:pt>
                <c:pt idx="175213">
                  <c:v>-20.03649999999999</c:v>
                </c:pt>
                <c:pt idx="175214">
                  <c:v>-20.03449999999998</c:v>
                </c:pt>
                <c:pt idx="175215">
                  <c:v>-20.03249999999997</c:v>
                </c:pt>
                <c:pt idx="175216">
                  <c:v>-20.030499999999961</c:v>
                </c:pt>
                <c:pt idx="175217">
                  <c:v>-20.028499999999951</c:v>
                </c:pt>
                <c:pt idx="175218">
                  <c:v>-20.026499999999999</c:v>
                </c:pt>
                <c:pt idx="175219">
                  <c:v>-20.024499999999989</c:v>
                </c:pt>
                <c:pt idx="175220">
                  <c:v>-20.02249999999998</c:v>
                </c:pt>
                <c:pt idx="175221">
                  <c:v>-20.02049999999997</c:v>
                </c:pt>
                <c:pt idx="175222">
                  <c:v>-20.01849999999996</c:v>
                </c:pt>
                <c:pt idx="175223">
                  <c:v>-20.016499999999951</c:v>
                </c:pt>
                <c:pt idx="175224">
                  <c:v>-20.014499999999998</c:v>
                </c:pt>
                <c:pt idx="175225">
                  <c:v>-20.012499999999989</c:v>
                </c:pt>
                <c:pt idx="175226">
                  <c:v>-20.010499999999979</c:v>
                </c:pt>
                <c:pt idx="175227">
                  <c:v>-20.00849999999997</c:v>
                </c:pt>
                <c:pt idx="175228">
                  <c:v>-20.00649999999996</c:v>
                </c:pt>
                <c:pt idx="175229">
                  <c:v>-20.00449999999995</c:v>
                </c:pt>
                <c:pt idx="175230">
                  <c:v>-20.002499999999998</c:v>
                </c:pt>
                <c:pt idx="175231">
                  <c:v>-20.000499999999988</c:v>
                </c:pt>
                <c:pt idx="175232">
                  <c:v>-19.998499999999979</c:v>
                </c:pt>
                <c:pt idx="175233">
                  <c:v>-19.996499999999969</c:v>
                </c:pt>
                <c:pt idx="175234">
                  <c:v>-19.99449999999996</c:v>
                </c:pt>
                <c:pt idx="175235">
                  <c:v>-19.99249999999995</c:v>
                </c:pt>
                <c:pt idx="175236">
                  <c:v>-19.990499999999997</c:v>
                </c:pt>
                <c:pt idx="175237">
                  <c:v>-19.988499999999988</c:v>
                </c:pt>
                <c:pt idx="175238">
                  <c:v>-19.986499999999978</c:v>
                </c:pt>
                <c:pt idx="175239">
                  <c:v>-19.984499999999969</c:v>
                </c:pt>
                <c:pt idx="175240">
                  <c:v>-19.982499999999959</c:v>
                </c:pt>
                <c:pt idx="175241">
                  <c:v>-19.98049999999995</c:v>
                </c:pt>
                <c:pt idx="175242">
                  <c:v>-19.978499999999997</c:v>
                </c:pt>
                <c:pt idx="175243">
                  <c:v>-19.976499999999987</c:v>
                </c:pt>
                <c:pt idx="175244">
                  <c:v>-19.974499999999978</c:v>
                </c:pt>
                <c:pt idx="175245">
                  <c:v>-19.972499999999968</c:v>
                </c:pt>
                <c:pt idx="175246">
                  <c:v>-19.970499999999959</c:v>
                </c:pt>
                <c:pt idx="175247">
                  <c:v>-19.968499999999949</c:v>
                </c:pt>
                <c:pt idx="175248">
                  <c:v>-19.966499999999996</c:v>
                </c:pt>
                <c:pt idx="175249">
                  <c:v>-19.964499999999987</c:v>
                </c:pt>
                <c:pt idx="175250">
                  <c:v>-19.962499999999977</c:v>
                </c:pt>
                <c:pt idx="175251">
                  <c:v>-19.960499999999968</c:v>
                </c:pt>
                <c:pt idx="175252">
                  <c:v>-19.958499999999958</c:v>
                </c:pt>
                <c:pt idx="175253">
                  <c:v>-19.956500000000005</c:v>
                </c:pt>
                <c:pt idx="175254">
                  <c:v>-19.954499999999996</c:v>
                </c:pt>
                <c:pt idx="175255">
                  <c:v>-19.952499999999986</c:v>
                </c:pt>
                <c:pt idx="175256">
                  <c:v>-19.950499999999977</c:v>
                </c:pt>
                <c:pt idx="175257">
                  <c:v>-19.948499999999967</c:v>
                </c:pt>
                <c:pt idx="175258">
                  <c:v>-19.946499999999958</c:v>
                </c:pt>
                <c:pt idx="175259">
                  <c:v>-19.944500000000005</c:v>
                </c:pt>
                <c:pt idx="175260">
                  <c:v>-19.942499999999995</c:v>
                </c:pt>
                <c:pt idx="175261">
                  <c:v>-19.940499999999986</c:v>
                </c:pt>
                <c:pt idx="175262">
                  <c:v>-19.938499999999976</c:v>
                </c:pt>
                <c:pt idx="175263">
                  <c:v>-19.936499999999967</c:v>
                </c:pt>
                <c:pt idx="175264">
                  <c:v>-19.934499999999957</c:v>
                </c:pt>
                <c:pt idx="175265">
                  <c:v>-19.932500000000005</c:v>
                </c:pt>
                <c:pt idx="175266">
                  <c:v>-19.930499999999995</c:v>
                </c:pt>
                <c:pt idx="175267">
                  <c:v>-19.928499999999985</c:v>
                </c:pt>
                <c:pt idx="175268">
                  <c:v>-19.926499999999976</c:v>
                </c:pt>
                <c:pt idx="175269">
                  <c:v>-19.924499999999966</c:v>
                </c:pt>
                <c:pt idx="175270">
                  <c:v>-19.922499999999957</c:v>
                </c:pt>
                <c:pt idx="175271">
                  <c:v>-19.920500000000004</c:v>
                </c:pt>
                <c:pt idx="175272">
                  <c:v>-19.918499999999995</c:v>
                </c:pt>
                <c:pt idx="175273">
                  <c:v>-19.916499999999985</c:v>
                </c:pt>
                <c:pt idx="175274">
                  <c:v>-19.914499999999975</c:v>
                </c:pt>
                <c:pt idx="175275">
                  <c:v>-19.912499999999966</c:v>
                </c:pt>
                <c:pt idx="175276">
                  <c:v>-19.910499999999956</c:v>
                </c:pt>
                <c:pt idx="175277">
                  <c:v>-19.908500000000004</c:v>
                </c:pt>
                <c:pt idx="175278">
                  <c:v>-19.906499999999994</c:v>
                </c:pt>
                <c:pt idx="175279">
                  <c:v>-19.904499999999985</c:v>
                </c:pt>
                <c:pt idx="175280">
                  <c:v>-19.902499999999975</c:v>
                </c:pt>
                <c:pt idx="175281">
                  <c:v>-19.900499999999965</c:v>
                </c:pt>
                <c:pt idx="175282">
                  <c:v>-19.898499999999956</c:v>
                </c:pt>
                <c:pt idx="175283">
                  <c:v>-19.896500000000003</c:v>
                </c:pt>
                <c:pt idx="175284">
                  <c:v>-19.894499999999994</c:v>
                </c:pt>
                <c:pt idx="175285">
                  <c:v>-19.892499999999984</c:v>
                </c:pt>
                <c:pt idx="175286">
                  <c:v>-19.890499999999975</c:v>
                </c:pt>
                <c:pt idx="175287">
                  <c:v>-19.888499999999965</c:v>
                </c:pt>
                <c:pt idx="175288">
                  <c:v>-19.886499999999955</c:v>
                </c:pt>
                <c:pt idx="175289">
                  <c:v>-19.884500000000003</c:v>
                </c:pt>
                <c:pt idx="175290">
                  <c:v>-19.882499999999993</c:v>
                </c:pt>
                <c:pt idx="175291">
                  <c:v>-19.880499999999984</c:v>
                </c:pt>
                <c:pt idx="175292">
                  <c:v>-19.878499999999974</c:v>
                </c:pt>
                <c:pt idx="175293">
                  <c:v>-19.876499999999965</c:v>
                </c:pt>
                <c:pt idx="175294">
                  <c:v>-19.874499999999955</c:v>
                </c:pt>
                <c:pt idx="175295">
                  <c:v>-19.872500000000002</c:v>
                </c:pt>
                <c:pt idx="175296">
                  <c:v>-19.870499999999993</c:v>
                </c:pt>
                <c:pt idx="175297">
                  <c:v>-19.868499999999983</c:v>
                </c:pt>
                <c:pt idx="175298">
                  <c:v>-19.866499999999974</c:v>
                </c:pt>
                <c:pt idx="175299">
                  <c:v>-19.864499999999964</c:v>
                </c:pt>
                <c:pt idx="175300">
                  <c:v>-19.862499999999955</c:v>
                </c:pt>
                <c:pt idx="175301">
                  <c:v>-19.860500000000002</c:v>
                </c:pt>
                <c:pt idx="175302">
                  <c:v>-19.858499999999992</c:v>
                </c:pt>
                <c:pt idx="175303">
                  <c:v>-19.856499999999983</c:v>
                </c:pt>
                <c:pt idx="175304">
                  <c:v>-19.854499999999973</c:v>
                </c:pt>
                <c:pt idx="175305">
                  <c:v>-19.852499999999964</c:v>
                </c:pt>
                <c:pt idx="175306">
                  <c:v>-19.850499999999954</c:v>
                </c:pt>
                <c:pt idx="175307">
                  <c:v>-19.848500000000001</c:v>
                </c:pt>
                <c:pt idx="175308">
                  <c:v>-19.846499999999992</c:v>
                </c:pt>
                <c:pt idx="175309">
                  <c:v>-19.844499999999982</c:v>
                </c:pt>
                <c:pt idx="175310">
                  <c:v>-19.842499999999973</c:v>
                </c:pt>
                <c:pt idx="175311">
                  <c:v>-19.840499999999963</c:v>
                </c:pt>
                <c:pt idx="175312">
                  <c:v>-19.838499999999954</c:v>
                </c:pt>
                <c:pt idx="175313">
                  <c:v>-19.836500000000001</c:v>
                </c:pt>
                <c:pt idx="175314">
                  <c:v>-19.834499999999991</c:v>
                </c:pt>
                <c:pt idx="175315">
                  <c:v>-19.832499999999982</c:v>
                </c:pt>
                <c:pt idx="175316">
                  <c:v>-19.830499999999972</c:v>
                </c:pt>
                <c:pt idx="175317">
                  <c:v>-19.828499999999963</c:v>
                </c:pt>
                <c:pt idx="175318">
                  <c:v>-19.826499999999953</c:v>
                </c:pt>
                <c:pt idx="175319">
                  <c:v>-19.8245</c:v>
                </c:pt>
                <c:pt idx="175320">
                  <c:v>-19.822499999999991</c:v>
                </c:pt>
                <c:pt idx="175321">
                  <c:v>-19.820499999999981</c:v>
                </c:pt>
                <c:pt idx="175322">
                  <c:v>-19.818499999999972</c:v>
                </c:pt>
                <c:pt idx="175323">
                  <c:v>-19.816499999999962</c:v>
                </c:pt>
                <c:pt idx="175324">
                  <c:v>-19.814499999999953</c:v>
                </c:pt>
                <c:pt idx="175325">
                  <c:v>-19.8125</c:v>
                </c:pt>
                <c:pt idx="175326">
                  <c:v>-19.81049999999999</c:v>
                </c:pt>
                <c:pt idx="175327">
                  <c:v>-19.808499999999981</c:v>
                </c:pt>
                <c:pt idx="175328">
                  <c:v>-19.806499999999971</c:v>
                </c:pt>
                <c:pt idx="175329">
                  <c:v>-19.804499999999962</c:v>
                </c:pt>
                <c:pt idx="175330">
                  <c:v>-19.802499999999952</c:v>
                </c:pt>
                <c:pt idx="175331">
                  <c:v>-19.8005</c:v>
                </c:pt>
                <c:pt idx="175332">
                  <c:v>-19.79849999999999</c:v>
                </c:pt>
                <c:pt idx="175333">
                  <c:v>-19.79649999999998</c:v>
                </c:pt>
                <c:pt idx="175334">
                  <c:v>-19.794499999999971</c:v>
                </c:pt>
                <c:pt idx="175335">
                  <c:v>-19.792499999999961</c:v>
                </c:pt>
                <c:pt idx="175336">
                  <c:v>-19.790499999999952</c:v>
                </c:pt>
                <c:pt idx="175337">
                  <c:v>-19.788499999999999</c:v>
                </c:pt>
                <c:pt idx="175338">
                  <c:v>-19.78649999999999</c:v>
                </c:pt>
                <c:pt idx="175339">
                  <c:v>-19.78449999999998</c:v>
                </c:pt>
                <c:pt idx="175340">
                  <c:v>-19.78249999999997</c:v>
                </c:pt>
                <c:pt idx="175341">
                  <c:v>-19.780499999999961</c:v>
                </c:pt>
                <c:pt idx="175342">
                  <c:v>-19.778499999999951</c:v>
                </c:pt>
                <c:pt idx="175343">
                  <c:v>-19.776499999999999</c:v>
                </c:pt>
                <c:pt idx="175344">
                  <c:v>-19.774499999999989</c:v>
                </c:pt>
                <c:pt idx="175345">
                  <c:v>-19.77249999999998</c:v>
                </c:pt>
                <c:pt idx="175346">
                  <c:v>-19.77049999999997</c:v>
                </c:pt>
                <c:pt idx="175347">
                  <c:v>-19.76849999999996</c:v>
                </c:pt>
                <c:pt idx="175348">
                  <c:v>-19.766499999999951</c:v>
                </c:pt>
                <c:pt idx="175349">
                  <c:v>-19.764499999999998</c:v>
                </c:pt>
                <c:pt idx="175350">
                  <c:v>-19.762499999999989</c:v>
                </c:pt>
                <c:pt idx="175351">
                  <c:v>-19.760499999999979</c:v>
                </c:pt>
                <c:pt idx="175352">
                  <c:v>-19.75849999999997</c:v>
                </c:pt>
                <c:pt idx="175353">
                  <c:v>-19.75649999999996</c:v>
                </c:pt>
                <c:pt idx="175354">
                  <c:v>-19.75449999999995</c:v>
                </c:pt>
                <c:pt idx="175355">
                  <c:v>-19.752499999999998</c:v>
                </c:pt>
                <c:pt idx="175356">
                  <c:v>-19.750499999999988</c:v>
                </c:pt>
                <c:pt idx="175357">
                  <c:v>-19.748499999999979</c:v>
                </c:pt>
                <c:pt idx="175358">
                  <c:v>-19.746499999999969</c:v>
                </c:pt>
                <c:pt idx="175359">
                  <c:v>-19.74449999999996</c:v>
                </c:pt>
                <c:pt idx="175360">
                  <c:v>-19.74249999999995</c:v>
                </c:pt>
                <c:pt idx="175361">
                  <c:v>-19.740499999999997</c:v>
                </c:pt>
                <c:pt idx="175362">
                  <c:v>-19.738499999999988</c:v>
                </c:pt>
                <c:pt idx="175363">
                  <c:v>-19.736499999999978</c:v>
                </c:pt>
                <c:pt idx="175364">
                  <c:v>-19.734499999999969</c:v>
                </c:pt>
                <c:pt idx="175365">
                  <c:v>-19.732499999999959</c:v>
                </c:pt>
                <c:pt idx="175366">
                  <c:v>-19.73049999999995</c:v>
                </c:pt>
                <c:pt idx="175367">
                  <c:v>-19.728499999999997</c:v>
                </c:pt>
                <c:pt idx="175368">
                  <c:v>-19.726499999999987</c:v>
                </c:pt>
                <c:pt idx="175369">
                  <c:v>-19.724499999999978</c:v>
                </c:pt>
                <c:pt idx="175370">
                  <c:v>-19.722499999999968</c:v>
                </c:pt>
                <c:pt idx="175371">
                  <c:v>-19.720499999999959</c:v>
                </c:pt>
                <c:pt idx="175372">
                  <c:v>-19.718499999999949</c:v>
                </c:pt>
                <c:pt idx="175373">
                  <c:v>-19.716499999999996</c:v>
                </c:pt>
                <c:pt idx="175374">
                  <c:v>-19.714499999999987</c:v>
                </c:pt>
                <c:pt idx="175375">
                  <c:v>-19.712499999999977</c:v>
                </c:pt>
                <c:pt idx="175376">
                  <c:v>-19.710499999999968</c:v>
                </c:pt>
                <c:pt idx="175377">
                  <c:v>-19.708499999999958</c:v>
                </c:pt>
                <c:pt idx="175378">
                  <c:v>-19.706500000000005</c:v>
                </c:pt>
                <c:pt idx="175379">
                  <c:v>-19.704499999999996</c:v>
                </c:pt>
                <c:pt idx="175380">
                  <c:v>-19.702499999999986</c:v>
                </c:pt>
                <c:pt idx="175381">
                  <c:v>-19.700499999999977</c:v>
                </c:pt>
                <c:pt idx="175382">
                  <c:v>-19.698499999999967</c:v>
                </c:pt>
                <c:pt idx="175383">
                  <c:v>-19.696499999999958</c:v>
                </c:pt>
                <c:pt idx="175384">
                  <c:v>-19.694500000000005</c:v>
                </c:pt>
                <c:pt idx="175385">
                  <c:v>-19.692499999999995</c:v>
                </c:pt>
                <c:pt idx="175386">
                  <c:v>-19.690499999999986</c:v>
                </c:pt>
                <c:pt idx="175387">
                  <c:v>-19.688499999999976</c:v>
                </c:pt>
                <c:pt idx="175388">
                  <c:v>-19.686499999999967</c:v>
                </c:pt>
                <c:pt idx="175389">
                  <c:v>-19.684499999999957</c:v>
                </c:pt>
                <c:pt idx="175390">
                  <c:v>-19.682500000000005</c:v>
                </c:pt>
                <c:pt idx="175391">
                  <c:v>-19.680499999999995</c:v>
                </c:pt>
                <c:pt idx="175392">
                  <c:v>-19.678499999999985</c:v>
                </c:pt>
                <c:pt idx="175393">
                  <c:v>-19.676499999999976</c:v>
                </c:pt>
                <c:pt idx="175394">
                  <c:v>-19.674499999999966</c:v>
                </c:pt>
                <c:pt idx="175395">
                  <c:v>-19.672499999999957</c:v>
                </c:pt>
                <c:pt idx="175396">
                  <c:v>-19.670500000000004</c:v>
                </c:pt>
                <c:pt idx="175397">
                  <c:v>-19.668499999999995</c:v>
                </c:pt>
                <c:pt idx="175398">
                  <c:v>-19.666499999999985</c:v>
                </c:pt>
                <c:pt idx="175399">
                  <c:v>-19.664499999999975</c:v>
                </c:pt>
                <c:pt idx="175400">
                  <c:v>-19.662499999999966</c:v>
                </c:pt>
                <c:pt idx="175401">
                  <c:v>-19.660499999999956</c:v>
                </c:pt>
                <c:pt idx="175402">
                  <c:v>-19.658500000000004</c:v>
                </c:pt>
                <c:pt idx="175403">
                  <c:v>-19.656499999999994</c:v>
                </c:pt>
                <c:pt idx="175404">
                  <c:v>-19.654499999999985</c:v>
                </c:pt>
                <c:pt idx="175405">
                  <c:v>-19.652499999999975</c:v>
                </c:pt>
                <c:pt idx="175406">
                  <c:v>-19.650499999999965</c:v>
                </c:pt>
                <c:pt idx="175407">
                  <c:v>-19.648499999999956</c:v>
                </c:pt>
                <c:pt idx="175408">
                  <c:v>-19.646500000000003</c:v>
                </c:pt>
                <c:pt idx="175409">
                  <c:v>-19.644499999999994</c:v>
                </c:pt>
                <c:pt idx="175410">
                  <c:v>-19.642499999999984</c:v>
                </c:pt>
                <c:pt idx="175411">
                  <c:v>-19.640499999999975</c:v>
                </c:pt>
                <c:pt idx="175412">
                  <c:v>-19.638499999999965</c:v>
                </c:pt>
                <c:pt idx="175413">
                  <c:v>-19.636499999999955</c:v>
                </c:pt>
                <c:pt idx="175414">
                  <c:v>-19.634500000000003</c:v>
                </c:pt>
                <c:pt idx="175415">
                  <c:v>-19.632499999999993</c:v>
                </c:pt>
                <c:pt idx="175416">
                  <c:v>-19.630499999999984</c:v>
                </c:pt>
                <c:pt idx="175417">
                  <c:v>-19.628499999999974</c:v>
                </c:pt>
                <c:pt idx="175418">
                  <c:v>-19.626499999999965</c:v>
                </c:pt>
                <c:pt idx="175419">
                  <c:v>-19.624499999999955</c:v>
                </c:pt>
                <c:pt idx="175420">
                  <c:v>-19.622500000000002</c:v>
                </c:pt>
                <c:pt idx="175421">
                  <c:v>-19.620499999999993</c:v>
                </c:pt>
                <c:pt idx="175422">
                  <c:v>-19.618499999999983</c:v>
                </c:pt>
                <c:pt idx="175423">
                  <c:v>-19.616499999999974</c:v>
                </c:pt>
                <c:pt idx="175424">
                  <c:v>-19.614499999999964</c:v>
                </c:pt>
                <c:pt idx="175425">
                  <c:v>-19.612499999999955</c:v>
                </c:pt>
                <c:pt idx="175426">
                  <c:v>-19.610500000000002</c:v>
                </c:pt>
                <c:pt idx="175427">
                  <c:v>-19.608499999999992</c:v>
                </c:pt>
                <c:pt idx="175428">
                  <c:v>-19.606499999999983</c:v>
                </c:pt>
                <c:pt idx="175429">
                  <c:v>-19.604499999999973</c:v>
                </c:pt>
                <c:pt idx="175430">
                  <c:v>-19.602499999999964</c:v>
                </c:pt>
                <c:pt idx="175431">
                  <c:v>-19.600499999999954</c:v>
                </c:pt>
                <c:pt idx="175432">
                  <c:v>-19.598500000000001</c:v>
                </c:pt>
                <c:pt idx="175433">
                  <c:v>-19.596499999999992</c:v>
                </c:pt>
                <c:pt idx="175434">
                  <c:v>-19.594499999999982</c:v>
                </c:pt>
                <c:pt idx="175435">
                  <c:v>-19.592499999999973</c:v>
                </c:pt>
                <c:pt idx="175436">
                  <c:v>-19.590499999999963</c:v>
                </c:pt>
                <c:pt idx="175437">
                  <c:v>-19.588499999999954</c:v>
                </c:pt>
                <c:pt idx="175438">
                  <c:v>-19.586500000000001</c:v>
                </c:pt>
                <c:pt idx="175439">
                  <c:v>-19.584499999999991</c:v>
                </c:pt>
                <c:pt idx="175440">
                  <c:v>-19.582499999999982</c:v>
                </c:pt>
                <c:pt idx="175441">
                  <c:v>-19.580499999999972</c:v>
                </c:pt>
                <c:pt idx="175442">
                  <c:v>-19.578499999999963</c:v>
                </c:pt>
                <c:pt idx="175443">
                  <c:v>-19.576499999999953</c:v>
                </c:pt>
                <c:pt idx="175444">
                  <c:v>-19.5745</c:v>
                </c:pt>
                <c:pt idx="175445">
                  <c:v>-19.572499999999991</c:v>
                </c:pt>
                <c:pt idx="175446">
                  <c:v>-19.570499999999981</c:v>
                </c:pt>
                <c:pt idx="175447">
                  <c:v>-19.568499999999972</c:v>
                </c:pt>
                <c:pt idx="175448">
                  <c:v>-19.566499999999962</c:v>
                </c:pt>
                <c:pt idx="175449">
                  <c:v>-19.564499999999953</c:v>
                </c:pt>
                <c:pt idx="175450">
                  <c:v>-19.5625</c:v>
                </c:pt>
                <c:pt idx="175451">
                  <c:v>-19.56049999999999</c:v>
                </c:pt>
                <c:pt idx="175452">
                  <c:v>-19.558499999999981</c:v>
                </c:pt>
                <c:pt idx="175453">
                  <c:v>-19.556499999999971</c:v>
                </c:pt>
                <c:pt idx="175454">
                  <c:v>-19.554499999999962</c:v>
                </c:pt>
                <c:pt idx="175455">
                  <c:v>-19.552499999999952</c:v>
                </c:pt>
                <c:pt idx="175456">
                  <c:v>-19.5505</c:v>
                </c:pt>
                <c:pt idx="175457">
                  <c:v>-19.54849999999999</c:v>
                </c:pt>
                <c:pt idx="175458">
                  <c:v>-19.54649999999998</c:v>
                </c:pt>
                <c:pt idx="175459">
                  <c:v>-19.544499999999971</c:v>
                </c:pt>
                <c:pt idx="175460">
                  <c:v>-19.542499999999961</c:v>
                </c:pt>
                <c:pt idx="175461">
                  <c:v>-19.540499999999952</c:v>
                </c:pt>
                <c:pt idx="175462">
                  <c:v>-19.538499999999999</c:v>
                </c:pt>
                <c:pt idx="175463">
                  <c:v>-19.53649999999999</c:v>
                </c:pt>
                <c:pt idx="175464">
                  <c:v>-19.53449999999998</c:v>
                </c:pt>
                <c:pt idx="175465">
                  <c:v>-19.53249999999997</c:v>
                </c:pt>
                <c:pt idx="175466">
                  <c:v>-19.530499999999961</c:v>
                </c:pt>
                <c:pt idx="175467">
                  <c:v>-19.528499999999951</c:v>
                </c:pt>
                <c:pt idx="175468">
                  <c:v>-19.526499999999999</c:v>
                </c:pt>
                <c:pt idx="175469">
                  <c:v>-19.524499999999989</c:v>
                </c:pt>
                <c:pt idx="175470">
                  <c:v>-19.52249999999998</c:v>
                </c:pt>
                <c:pt idx="175471">
                  <c:v>-19.52049999999997</c:v>
                </c:pt>
                <c:pt idx="175472">
                  <c:v>-19.51849999999996</c:v>
                </c:pt>
                <c:pt idx="175473">
                  <c:v>-19.516499999999951</c:v>
                </c:pt>
                <c:pt idx="175474">
                  <c:v>-19.514499999999998</c:v>
                </c:pt>
                <c:pt idx="175475">
                  <c:v>-19.512499999999989</c:v>
                </c:pt>
                <c:pt idx="175476">
                  <c:v>-19.510499999999979</c:v>
                </c:pt>
                <c:pt idx="175477">
                  <c:v>-19.50849999999997</c:v>
                </c:pt>
                <c:pt idx="175478">
                  <c:v>-19.50649999999996</c:v>
                </c:pt>
                <c:pt idx="175479">
                  <c:v>-19.50449999999995</c:v>
                </c:pt>
                <c:pt idx="175480">
                  <c:v>-19.502499999999998</c:v>
                </c:pt>
                <c:pt idx="175481">
                  <c:v>-19.500499999999988</c:v>
                </c:pt>
                <c:pt idx="175482">
                  <c:v>-19.498499999999979</c:v>
                </c:pt>
                <c:pt idx="175483">
                  <c:v>-19.496499999999969</c:v>
                </c:pt>
                <c:pt idx="175484">
                  <c:v>-19.49449999999996</c:v>
                </c:pt>
                <c:pt idx="175485">
                  <c:v>-19.49249999999995</c:v>
                </c:pt>
                <c:pt idx="175486">
                  <c:v>-19.490499999999997</c:v>
                </c:pt>
                <c:pt idx="175487">
                  <c:v>-19.488499999999988</c:v>
                </c:pt>
                <c:pt idx="175488">
                  <c:v>-19.486499999999978</c:v>
                </c:pt>
                <c:pt idx="175489">
                  <c:v>-19.484499999999969</c:v>
                </c:pt>
                <c:pt idx="175490">
                  <c:v>-19.482499999999959</c:v>
                </c:pt>
                <c:pt idx="175491">
                  <c:v>-19.48049999999995</c:v>
                </c:pt>
                <c:pt idx="175492">
                  <c:v>-19.478499999999997</c:v>
                </c:pt>
                <c:pt idx="175493">
                  <c:v>-19.476499999999987</c:v>
                </c:pt>
                <c:pt idx="175494">
                  <c:v>-19.474499999999978</c:v>
                </c:pt>
                <c:pt idx="175495">
                  <c:v>-19.472499999999968</c:v>
                </c:pt>
                <c:pt idx="175496">
                  <c:v>-19.470499999999959</c:v>
                </c:pt>
                <c:pt idx="175497">
                  <c:v>-19.468499999999949</c:v>
                </c:pt>
                <c:pt idx="175498">
                  <c:v>-19.466499999999996</c:v>
                </c:pt>
                <c:pt idx="175499">
                  <c:v>-19.464499999999987</c:v>
                </c:pt>
                <c:pt idx="175500">
                  <c:v>-19.462499999999977</c:v>
                </c:pt>
                <c:pt idx="175501">
                  <c:v>-19.460499999999968</c:v>
                </c:pt>
                <c:pt idx="175502">
                  <c:v>-19.458499999999958</c:v>
                </c:pt>
                <c:pt idx="175503">
                  <c:v>-19.456500000000005</c:v>
                </c:pt>
                <c:pt idx="175504">
                  <c:v>-19.454499999999996</c:v>
                </c:pt>
                <c:pt idx="175505">
                  <c:v>-19.452499999999986</c:v>
                </c:pt>
                <c:pt idx="175506">
                  <c:v>-19.450499999999977</c:v>
                </c:pt>
                <c:pt idx="175507">
                  <c:v>-19.448499999999967</c:v>
                </c:pt>
                <c:pt idx="175508">
                  <c:v>-19.446499999999958</c:v>
                </c:pt>
                <c:pt idx="175509">
                  <c:v>-19.444500000000005</c:v>
                </c:pt>
                <c:pt idx="175510">
                  <c:v>-19.442499999999995</c:v>
                </c:pt>
                <c:pt idx="175511">
                  <c:v>-19.440499999999986</c:v>
                </c:pt>
                <c:pt idx="175512">
                  <c:v>-19.438499999999976</c:v>
                </c:pt>
                <c:pt idx="175513">
                  <c:v>-19.436499999999967</c:v>
                </c:pt>
                <c:pt idx="175514">
                  <c:v>-19.434499999999957</c:v>
                </c:pt>
                <c:pt idx="175515">
                  <c:v>-19.432500000000005</c:v>
                </c:pt>
                <c:pt idx="175516">
                  <c:v>-19.430499999999995</c:v>
                </c:pt>
                <c:pt idx="175517">
                  <c:v>-19.428499999999985</c:v>
                </c:pt>
                <c:pt idx="175518">
                  <c:v>-19.426499999999976</c:v>
                </c:pt>
                <c:pt idx="175519">
                  <c:v>-19.424499999999966</c:v>
                </c:pt>
                <c:pt idx="175520">
                  <c:v>-19.422499999999957</c:v>
                </c:pt>
                <c:pt idx="175521">
                  <c:v>-19.420500000000004</c:v>
                </c:pt>
                <c:pt idx="175522">
                  <c:v>-19.418499999999995</c:v>
                </c:pt>
                <c:pt idx="175523">
                  <c:v>-19.416499999999985</c:v>
                </c:pt>
                <c:pt idx="175524">
                  <c:v>-19.414499999999975</c:v>
                </c:pt>
                <c:pt idx="175525">
                  <c:v>-19.412499999999966</c:v>
                </c:pt>
                <c:pt idx="175526">
                  <c:v>-19.410499999999956</c:v>
                </c:pt>
                <c:pt idx="175527">
                  <c:v>-19.408500000000004</c:v>
                </c:pt>
                <c:pt idx="175528">
                  <c:v>-19.406499999999994</c:v>
                </c:pt>
                <c:pt idx="175529">
                  <c:v>-19.404499999999985</c:v>
                </c:pt>
                <c:pt idx="175530">
                  <c:v>-19.402499999999975</c:v>
                </c:pt>
                <c:pt idx="175531">
                  <c:v>-19.400499999999965</c:v>
                </c:pt>
                <c:pt idx="175532">
                  <c:v>-19.398499999999956</c:v>
                </c:pt>
                <c:pt idx="175533">
                  <c:v>-19.396500000000003</c:v>
                </c:pt>
                <c:pt idx="175534">
                  <c:v>-19.394499999999994</c:v>
                </c:pt>
                <c:pt idx="175535">
                  <c:v>-19.392499999999984</c:v>
                </c:pt>
                <c:pt idx="175536">
                  <c:v>-19.390499999999975</c:v>
                </c:pt>
                <c:pt idx="175537">
                  <c:v>-19.388499999999965</c:v>
                </c:pt>
                <c:pt idx="175538">
                  <c:v>-19.386499999999955</c:v>
                </c:pt>
                <c:pt idx="175539">
                  <c:v>-19.384500000000003</c:v>
                </c:pt>
                <c:pt idx="175540">
                  <c:v>-19.382499999999993</c:v>
                </c:pt>
                <c:pt idx="175541">
                  <c:v>-19.380499999999984</c:v>
                </c:pt>
                <c:pt idx="175542">
                  <c:v>-19.378499999999974</c:v>
                </c:pt>
                <c:pt idx="175543">
                  <c:v>-19.376499999999965</c:v>
                </c:pt>
                <c:pt idx="175544">
                  <c:v>-19.374499999999955</c:v>
                </c:pt>
                <c:pt idx="175545">
                  <c:v>-19.372500000000002</c:v>
                </c:pt>
                <c:pt idx="175546">
                  <c:v>-19.370499999999993</c:v>
                </c:pt>
                <c:pt idx="175547">
                  <c:v>-19.368499999999983</c:v>
                </c:pt>
                <c:pt idx="175548">
                  <c:v>-19.366499999999974</c:v>
                </c:pt>
                <c:pt idx="175549">
                  <c:v>-19.364499999999964</c:v>
                </c:pt>
                <c:pt idx="175550">
                  <c:v>-19.362499999999955</c:v>
                </c:pt>
                <c:pt idx="175551">
                  <c:v>-19.360500000000002</c:v>
                </c:pt>
                <c:pt idx="175552">
                  <c:v>-19.358499999999992</c:v>
                </c:pt>
                <c:pt idx="175553">
                  <c:v>-19.356499999999983</c:v>
                </c:pt>
                <c:pt idx="175554">
                  <c:v>-19.354499999999973</c:v>
                </c:pt>
                <c:pt idx="175555">
                  <c:v>-19.352499999999964</c:v>
                </c:pt>
                <c:pt idx="175556">
                  <c:v>-19.350499999999954</c:v>
                </c:pt>
                <c:pt idx="175557">
                  <c:v>-19.348500000000001</c:v>
                </c:pt>
                <c:pt idx="175558">
                  <c:v>-19.346499999999992</c:v>
                </c:pt>
                <c:pt idx="175559">
                  <c:v>-19.344499999999982</c:v>
                </c:pt>
                <c:pt idx="175560">
                  <c:v>-19.342499999999973</c:v>
                </c:pt>
                <c:pt idx="175561">
                  <c:v>-19.340499999999963</c:v>
                </c:pt>
                <c:pt idx="175562">
                  <c:v>-19.338499999999954</c:v>
                </c:pt>
                <c:pt idx="175563">
                  <c:v>-19.336500000000001</c:v>
                </c:pt>
                <c:pt idx="175564">
                  <c:v>-19.334499999999991</c:v>
                </c:pt>
                <c:pt idx="175565">
                  <c:v>-19.332499999999982</c:v>
                </c:pt>
                <c:pt idx="175566">
                  <c:v>-19.330499999999972</c:v>
                </c:pt>
                <c:pt idx="175567">
                  <c:v>-19.328499999999963</c:v>
                </c:pt>
                <c:pt idx="175568">
                  <c:v>-19.326499999999953</c:v>
                </c:pt>
                <c:pt idx="175569">
                  <c:v>-19.3245</c:v>
                </c:pt>
                <c:pt idx="175570">
                  <c:v>-19.322499999999991</c:v>
                </c:pt>
                <c:pt idx="175571">
                  <c:v>-19.320499999999981</c:v>
                </c:pt>
                <c:pt idx="175572">
                  <c:v>-19.318499999999972</c:v>
                </c:pt>
                <c:pt idx="175573">
                  <c:v>-19.316499999999962</c:v>
                </c:pt>
                <c:pt idx="175574">
                  <c:v>-19.314499999999953</c:v>
                </c:pt>
                <c:pt idx="175575">
                  <c:v>-19.3125</c:v>
                </c:pt>
                <c:pt idx="175576">
                  <c:v>-19.31049999999999</c:v>
                </c:pt>
                <c:pt idx="175577">
                  <c:v>-19.308499999999981</c:v>
                </c:pt>
                <c:pt idx="175578">
                  <c:v>-19.306499999999971</c:v>
                </c:pt>
                <c:pt idx="175579">
                  <c:v>-19.304499999999962</c:v>
                </c:pt>
                <c:pt idx="175580">
                  <c:v>-19.302499999999952</c:v>
                </c:pt>
                <c:pt idx="175581">
                  <c:v>-19.3005</c:v>
                </c:pt>
                <c:pt idx="175582">
                  <c:v>-19.29849999999999</c:v>
                </c:pt>
                <c:pt idx="175583">
                  <c:v>-19.29649999999998</c:v>
                </c:pt>
                <c:pt idx="175584">
                  <c:v>-19.294499999999971</c:v>
                </c:pt>
                <c:pt idx="175585">
                  <c:v>-19.292499999999961</c:v>
                </c:pt>
                <c:pt idx="175586">
                  <c:v>-19.290499999999952</c:v>
                </c:pt>
                <c:pt idx="175587">
                  <c:v>-19.288499999999999</c:v>
                </c:pt>
                <c:pt idx="175588">
                  <c:v>-19.28649999999999</c:v>
                </c:pt>
                <c:pt idx="175589">
                  <c:v>-19.28449999999998</c:v>
                </c:pt>
                <c:pt idx="175590">
                  <c:v>-19.28249999999997</c:v>
                </c:pt>
                <c:pt idx="175591">
                  <c:v>-19.280499999999961</c:v>
                </c:pt>
                <c:pt idx="175592">
                  <c:v>-19.278499999999951</c:v>
                </c:pt>
                <c:pt idx="175593">
                  <c:v>-19.276499999999999</c:v>
                </c:pt>
                <c:pt idx="175594">
                  <c:v>-19.274499999999989</c:v>
                </c:pt>
                <c:pt idx="175595">
                  <c:v>-19.27249999999998</c:v>
                </c:pt>
                <c:pt idx="175596">
                  <c:v>-19.27049999999997</c:v>
                </c:pt>
                <c:pt idx="175597">
                  <c:v>-19.26849999999996</c:v>
                </c:pt>
                <c:pt idx="175598">
                  <c:v>-19.266499999999951</c:v>
                </c:pt>
                <c:pt idx="175599">
                  <c:v>-19.264499999999998</c:v>
                </c:pt>
                <c:pt idx="175600">
                  <c:v>-19.262499999999989</c:v>
                </c:pt>
                <c:pt idx="175601">
                  <c:v>-19.260499999999979</c:v>
                </c:pt>
                <c:pt idx="175602">
                  <c:v>-19.25849999999997</c:v>
                </c:pt>
                <c:pt idx="175603">
                  <c:v>-19.25649999999996</c:v>
                </c:pt>
                <c:pt idx="175604">
                  <c:v>-19.25449999999995</c:v>
                </c:pt>
                <c:pt idx="175605">
                  <c:v>-19.252499999999998</c:v>
                </c:pt>
                <c:pt idx="175606">
                  <c:v>-19.250499999999988</c:v>
                </c:pt>
                <c:pt idx="175607">
                  <c:v>-19.248499999999979</c:v>
                </c:pt>
                <c:pt idx="175608">
                  <c:v>-19.246499999999969</c:v>
                </c:pt>
                <c:pt idx="175609">
                  <c:v>-19.24449999999996</c:v>
                </c:pt>
                <c:pt idx="175610">
                  <c:v>-19.24249999999995</c:v>
                </c:pt>
                <c:pt idx="175611">
                  <c:v>-19.240499999999997</c:v>
                </c:pt>
                <c:pt idx="175612">
                  <c:v>-19.238499999999988</c:v>
                </c:pt>
                <c:pt idx="175613">
                  <c:v>-19.236499999999978</c:v>
                </c:pt>
                <c:pt idx="175614">
                  <c:v>-19.234499999999969</c:v>
                </c:pt>
                <c:pt idx="175615">
                  <c:v>-19.232499999999959</c:v>
                </c:pt>
                <c:pt idx="175616">
                  <c:v>-19.23049999999995</c:v>
                </c:pt>
                <c:pt idx="175617">
                  <c:v>-19.228499999999997</c:v>
                </c:pt>
                <c:pt idx="175618">
                  <c:v>-19.226499999999987</c:v>
                </c:pt>
                <c:pt idx="175619">
                  <c:v>-19.224499999999978</c:v>
                </c:pt>
                <c:pt idx="175620">
                  <c:v>-19.222499999999968</c:v>
                </c:pt>
                <c:pt idx="175621">
                  <c:v>-19.220499999999959</c:v>
                </c:pt>
                <c:pt idx="175622">
                  <c:v>-19.218499999999949</c:v>
                </c:pt>
                <c:pt idx="175623">
                  <c:v>-19.216499999999996</c:v>
                </c:pt>
                <c:pt idx="175624">
                  <c:v>-19.214499999999987</c:v>
                </c:pt>
                <c:pt idx="175625">
                  <c:v>-19.212499999999977</c:v>
                </c:pt>
                <c:pt idx="175626">
                  <c:v>-19.210499999999968</c:v>
                </c:pt>
                <c:pt idx="175627">
                  <c:v>-19.208499999999958</c:v>
                </c:pt>
                <c:pt idx="175628">
                  <c:v>-19.206500000000005</c:v>
                </c:pt>
                <c:pt idx="175629">
                  <c:v>-19.204499999999996</c:v>
                </c:pt>
                <c:pt idx="175630">
                  <c:v>-19.202499999999986</c:v>
                </c:pt>
                <c:pt idx="175631">
                  <c:v>-19.200499999999977</c:v>
                </c:pt>
                <c:pt idx="175632">
                  <c:v>-19.198499999999967</c:v>
                </c:pt>
                <c:pt idx="175633">
                  <c:v>-19.196499999999958</c:v>
                </c:pt>
                <c:pt idx="175634">
                  <c:v>-19.194500000000005</c:v>
                </c:pt>
                <c:pt idx="175635">
                  <c:v>-19.192499999999995</c:v>
                </c:pt>
                <c:pt idx="175636">
                  <c:v>-19.190499999999986</c:v>
                </c:pt>
                <c:pt idx="175637">
                  <c:v>-19.188499999999976</c:v>
                </c:pt>
                <c:pt idx="175638">
                  <c:v>-19.186499999999967</c:v>
                </c:pt>
                <c:pt idx="175639">
                  <c:v>-19.184499999999957</c:v>
                </c:pt>
                <c:pt idx="175640">
                  <c:v>-19.182500000000005</c:v>
                </c:pt>
                <c:pt idx="175641">
                  <c:v>-19.180499999999995</c:v>
                </c:pt>
                <c:pt idx="175642">
                  <c:v>-19.178499999999985</c:v>
                </c:pt>
                <c:pt idx="175643">
                  <c:v>-19.176499999999976</c:v>
                </c:pt>
                <c:pt idx="175644">
                  <c:v>-19.174499999999966</c:v>
                </c:pt>
                <c:pt idx="175645">
                  <c:v>-19.172499999999957</c:v>
                </c:pt>
                <c:pt idx="175646">
                  <c:v>-19.170500000000004</c:v>
                </c:pt>
                <c:pt idx="175647">
                  <c:v>-19.168499999999995</c:v>
                </c:pt>
                <c:pt idx="175648">
                  <c:v>-19.166499999999985</c:v>
                </c:pt>
                <c:pt idx="175649">
                  <c:v>-19.164499999999975</c:v>
                </c:pt>
                <c:pt idx="175650">
                  <c:v>-19.162499999999966</c:v>
                </c:pt>
                <c:pt idx="175651">
                  <c:v>-19.160499999999956</c:v>
                </c:pt>
                <c:pt idx="175652">
                  <c:v>-19.158500000000004</c:v>
                </c:pt>
                <c:pt idx="175653">
                  <c:v>-19.156499999999994</c:v>
                </c:pt>
                <c:pt idx="175654">
                  <c:v>-19.154499999999985</c:v>
                </c:pt>
                <c:pt idx="175655">
                  <c:v>-19.152499999999975</c:v>
                </c:pt>
                <c:pt idx="175656">
                  <c:v>-19.150499999999965</c:v>
                </c:pt>
                <c:pt idx="175657">
                  <c:v>-19.148499999999956</c:v>
                </c:pt>
                <c:pt idx="175658">
                  <c:v>-19.146500000000003</c:v>
                </c:pt>
                <c:pt idx="175659">
                  <c:v>-19.144499999999994</c:v>
                </c:pt>
                <c:pt idx="175660">
                  <c:v>-19.142499999999984</c:v>
                </c:pt>
                <c:pt idx="175661">
                  <c:v>-19.140499999999975</c:v>
                </c:pt>
                <c:pt idx="175662">
                  <c:v>-19.138499999999965</c:v>
                </c:pt>
                <c:pt idx="175663">
                  <c:v>-19.136499999999955</c:v>
                </c:pt>
                <c:pt idx="175664">
                  <c:v>-19.134500000000003</c:v>
                </c:pt>
                <c:pt idx="175665">
                  <c:v>-19.132499999999993</c:v>
                </c:pt>
                <c:pt idx="175666">
                  <c:v>-19.130499999999984</c:v>
                </c:pt>
                <c:pt idx="175667">
                  <c:v>-19.128499999999974</c:v>
                </c:pt>
                <c:pt idx="175668">
                  <c:v>-19.126499999999965</c:v>
                </c:pt>
                <c:pt idx="175669">
                  <c:v>-19.124499999999955</c:v>
                </c:pt>
                <c:pt idx="175670">
                  <c:v>-19.122500000000002</c:v>
                </c:pt>
                <c:pt idx="175671">
                  <c:v>-19.120499999999993</c:v>
                </c:pt>
                <c:pt idx="175672">
                  <c:v>-19.118499999999983</c:v>
                </c:pt>
                <c:pt idx="175673">
                  <c:v>-19.116499999999974</c:v>
                </c:pt>
                <c:pt idx="175674">
                  <c:v>-19.114499999999964</c:v>
                </c:pt>
                <c:pt idx="175675">
                  <c:v>-19.112499999999955</c:v>
                </c:pt>
                <c:pt idx="175676">
                  <c:v>-19.110500000000002</c:v>
                </c:pt>
                <c:pt idx="175677">
                  <c:v>-19.108499999999992</c:v>
                </c:pt>
                <c:pt idx="175678">
                  <c:v>-19.106499999999983</c:v>
                </c:pt>
                <c:pt idx="175679">
                  <c:v>-19.104499999999973</c:v>
                </c:pt>
                <c:pt idx="175680">
                  <c:v>-19.102499999999964</c:v>
                </c:pt>
                <c:pt idx="175681">
                  <c:v>-19.100499999999954</c:v>
                </c:pt>
                <c:pt idx="175682">
                  <c:v>-19.098500000000001</c:v>
                </c:pt>
                <c:pt idx="175683">
                  <c:v>-19.096499999999992</c:v>
                </c:pt>
                <c:pt idx="175684">
                  <c:v>-19.094499999999982</c:v>
                </c:pt>
                <c:pt idx="175685">
                  <c:v>-19.092499999999973</c:v>
                </c:pt>
                <c:pt idx="175686">
                  <c:v>-19.090499999999963</c:v>
                </c:pt>
                <c:pt idx="175687">
                  <c:v>-19.088499999999954</c:v>
                </c:pt>
                <c:pt idx="175688">
                  <c:v>-19.086500000000001</c:v>
                </c:pt>
                <c:pt idx="175689">
                  <c:v>-19.084499999999991</c:v>
                </c:pt>
                <c:pt idx="175690">
                  <c:v>-19.082499999999982</c:v>
                </c:pt>
                <c:pt idx="175691">
                  <c:v>-19.080499999999972</c:v>
                </c:pt>
                <c:pt idx="175692">
                  <c:v>-19.078499999999963</c:v>
                </c:pt>
                <c:pt idx="175693">
                  <c:v>-19.076499999999953</c:v>
                </c:pt>
                <c:pt idx="175694">
                  <c:v>-19.0745</c:v>
                </c:pt>
                <c:pt idx="175695">
                  <c:v>-19.072499999999991</c:v>
                </c:pt>
                <c:pt idx="175696">
                  <c:v>-19.070499999999981</c:v>
                </c:pt>
                <c:pt idx="175697">
                  <c:v>-19.068499999999972</c:v>
                </c:pt>
                <c:pt idx="175698">
                  <c:v>-19.066499999999962</c:v>
                </c:pt>
                <c:pt idx="175699">
                  <c:v>-19.064499999999953</c:v>
                </c:pt>
                <c:pt idx="175700">
                  <c:v>-19.0625</c:v>
                </c:pt>
                <c:pt idx="175701">
                  <c:v>-19.06049999999999</c:v>
                </c:pt>
                <c:pt idx="175702">
                  <c:v>-19.058499999999981</c:v>
                </c:pt>
                <c:pt idx="175703">
                  <c:v>-19.056499999999971</c:v>
                </c:pt>
                <c:pt idx="175704">
                  <c:v>-19.054499999999962</c:v>
                </c:pt>
                <c:pt idx="175705">
                  <c:v>-19.052499999999952</c:v>
                </c:pt>
                <c:pt idx="175706">
                  <c:v>-19.0505</c:v>
                </c:pt>
                <c:pt idx="175707">
                  <c:v>-19.04849999999999</c:v>
                </c:pt>
                <c:pt idx="175708">
                  <c:v>-19.04649999999998</c:v>
                </c:pt>
                <c:pt idx="175709">
                  <c:v>-19.044499999999971</c:v>
                </c:pt>
                <c:pt idx="175710">
                  <c:v>-19.042499999999961</c:v>
                </c:pt>
                <c:pt idx="175711">
                  <c:v>-19.040499999999952</c:v>
                </c:pt>
                <c:pt idx="175712">
                  <c:v>-19.038499999999999</c:v>
                </c:pt>
                <c:pt idx="175713">
                  <c:v>-19.03649999999999</c:v>
                </c:pt>
                <c:pt idx="175714">
                  <c:v>-19.03449999999998</c:v>
                </c:pt>
                <c:pt idx="175715">
                  <c:v>-19.03249999999997</c:v>
                </c:pt>
                <c:pt idx="175716">
                  <c:v>-19.030499999999961</c:v>
                </c:pt>
                <c:pt idx="175717">
                  <c:v>-19.028499999999951</c:v>
                </c:pt>
                <c:pt idx="175718">
                  <c:v>-19.026499999999999</c:v>
                </c:pt>
                <c:pt idx="175719">
                  <c:v>-19.024499999999989</c:v>
                </c:pt>
                <c:pt idx="175720">
                  <c:v>-19.02249999999998</c:v>
                </c:pt>
                <c:pt idx="175721">
                  <c:v>-19.02049999999997</c:v>
                </c:pt>
                <c:pt idx="175722">
                  <c:v>-19.01849999999996</c:v>
                </c:pt>
                <c:pt idx="175723">
                  <c:v>-19.016499999999951</c:v>
                </c:pt>
                <c:pt idx="175724">
                  <c:v>-19.014499999999998</c:v>
                </c:pt>
                <c:pt idx="175725">
                  <c:v>-19.012499999999989</c:v>
                </c:pt>
                <c:pt idx="175726">
                  <c:v>-19.010499999999979</c:v>
                </c:pt>
                <c:pt idx="175727">
                  <c:v>-19.00849999999997</c:v>
                </c:pt>
                <c:pt idx="175728">
                  <c:v>-19.00649999999996</c:v>
                </c:pt>
                <c:pt idx="175729">
                  <c:v>-19.00449999999995</c:v>
                </c:pt>
                <c:pt idx="175730">
                  <c:v>-19.002499999999998</c:v>
                </c:pt>
                <c:pt idx="175731">
                  <c:v>-19.000499999999988</c:v>
                </c:pt>
                <c:pt idx="175732">
                  <c:v>-18.998499999999979</c:v>
                </c:pt>
                <c:pt idx="175733">
                  <c:v>-18.996499999999969</c:v>
                </c:pt>
                <c:pt idx="175734">
                  <c:v>-18.99449999999996</c:v>
                </c:pt>
                <c:pt idx="175735">
                  <c:v>-18.99249999999995</c:v>
                </c:pt>
                <c:pt idx="175736">
                  <c:v>-18.990499999999997</c:v>
                </c:pt>
                <c:pt idx="175737">
                  <c:v>-18.988499999999988</c:v>
                </c:pt>
                <c:pt idx="175738">
                  <c:v>-18.986499999999978</c:v>
                </c:pt>
                <c:pt idx="175739">
                  <c:v>-18.984499999999969</c:v>
                </c:pt>
                <c:pt idx="175740">
                  <c:v>-18.982499999999959</c:v>
                </c:pt>
                <c:pt idx="175741">
                  <c:v>-18.98049999999995</c:v>
                </c:pt>
                <c:pt idx="175742">
                  <c:v>-18.978499999999997</c:v>
                </c:pt>
                <c:pt idx="175743">
                  <c:v>-18.976499999999987</c:v>
                </c:pt>
                <c:pt idx="175744">
                  <c:v>-18.974499999999978</c:v>
                </c:pt>
                <c:pt idx="175745">
                  <c:v>-18.972499999999968</c:v>
                </c:pt>
                <c:pt idx="175746">
                  <c:v>-18.970499999999959</c:v>
                </c:pt>
                <c:pt idx="175747">
                  <c:v>-18.968499999999949</c:v>
                </c:pt>
                <c:pt idx="175748">
                  <c:v>-18.966499999999996</c:v>
                </c:pt>
                <c:pt idx="175749">
                  <c:v>-18.964499999999987</c:v>
                </c:pt>
                <c:pt idx="175750">
                  <c:v>-18.962499999999977</c:v>
                </c:pt>
                <c:pt idx="175751">
                  <c:v>-18.960499999999968</c:v>
                </c:pt>
                <c:pt idx="175752">
                  <c:v>-18.958499999999958</c:v>
                </c:pt>
                <c:pt idx="175753">
                  <c:v>-18.956500000000005</c:v>
                </c:pt>
                <c:pt idx="175754">
                  <c:v>-18.954499999999996</c:v>
                </c:pt>
                <c:pt idx="175755">
                  <c:v>-18.952499999999986</c:v>
                </c:pt>
                <c:pt idx="175756">
                  <c:v>-18.950499999999977</c:v>
                </c:pt>
                <c:pt idx="175757">
                  <c:v>-18.948499999999967</c:v>
                </c:pt>
                <c:pt idx="175758">
                  <c:v>-18.946499999999958</c:v>
                </c:pt>
                <c:pt idx="175759">
                  <c:v>-18.944500000000005</c:v>
                </c:pt>
                <c:pt idx="175760">
                  <c:v>-18.942499999999995</c:v>
                </c:pt>
                <c:pt idx="175761">
                  <c:v>-18.940499999999986</c:v>
                </c:pt>
                <c:pt idx="175762">
                  <c:v>-18.938499999999976</c:v>
                </c:pt>
                <c:pt idx="175763">
                  <c:v>-18.936499999999967</c:v>
                </c:pt>
                <c:pt idx="175764">
                  <c:v>-18.934499999999957</c:v>
                </c:pt>
                <c:pt idx="175765">
                  <c:v>-18.932500000000005</c:v>
                </c:pt>
                <c:pt idx="175766">
                  <c:v>-18.930499999999995</c:v>
                </c:pt>
                <c:pt idx="175767">
                  <c:v>-18.928499999999985</c:v>
                </c:pt>
                <c:pt idx="175768">
                  <c:v>-18.926499999999976</c:v>
                </c:pt>
                <c:pt idx="175769">
                  <c:v>-18.924499999999966</c:v>
                </c:pt>
                <c:pt idx="175770">
                  <c:v>-18.922499999999957</c:v>
                </c:pt>
                <c:pt idx="175771">
                  <c:v>-18.920500000000004</c:v>
                </c:pt>
                <c:pt idx="175772">
                  <c:v>-18.918499999999995</c:v>
                </c:pt>
                <c:pt idx="175773">
                  <c:v>-18.916499999999985</c:v>
                </c:pt>
                <c:pt idx="175774">
                  <c:v>-18.914499999999975</c:v>
                </c:pt>
                <c:pt idx="175775">
                  <c:v>-18.912499999999966</c:v>
                </c:pt>
                <c:pt idx="175776">
                  <c:v>-18.910499999999956</c:v>
                </c:pt>
                <c:pt idx="175777">
                  <c:v>-18.908500000000004</c:v>
                </c:pt>
                <c:pt idx="175778">
                  <c:v>-18.906499999999994</c:v>
                </c:pt>
                <c:pt idx="175779">
                  <c:v>-18.904499999999985</c:v>
                </c:pt>
                <c:pt idx="175780">
                  <c:v>-18.902499999999975</c:v>
                </c:pt>
                <c:pt idx="175781">
                  <c:v>-18.900499999999965</c:v>
                </c:pt>
                <c:pt idx="175782">
                  <c:v>-18.898499999999956</c:v>
                </c:pt>
                <c:pt idx="175783">
                  <c:v>-18.896500000000003</c:v>
                </c:pt>
                <c:pt idx="175784">
                  <c:v>-18.894499999999994</c:v>
                </c:pt>
                <c:pt idx="175785">
                  <c:v>-18.892499999999984</c:v>
                </c:pt>
                <c:pt idx="175786">
                  <c:v>-18.890499999999975</c:v>
                </c:pt>
                <c:pt idx="175787">
                  <c:v>-18.888499999999965</c:v>
                </c:pt>
                <c:pt idx="175788">
                  <c:v>-18.886499999999955</c:v>
                </c:pt>
                <c:pt idx="175789">
                  <c:v>-18.884500000000003</c:v>
                </c:pt>
                <c:pt idx="175790">
                  <c:v>-18.882499999999993</c:v>
                </c:pt>
                <c:pt idx="175791">
                  <c:v>-18.880499999999984</c:v>
                </c:pt>
                <c:pt idx="175792">
                  <c:v>-18.878499999999974</c:v>
                </c:pt>
                <c:pt idx="175793">
                  <c:v>-18.876499999999965</c:v>
                </c:pt>
                <c:pt idx="175794">
                  <c:v>-18.874499999999955</c:v>
                </c:pt>
                <c:pt idx="175795">
                  <c:v>-18.872500000000002</c:v>
                </c:pt>
                <c:pt idx="175796">
                  <c:v>-18.870499999999993</c:v>
                </c:pt>
                <c:pt idx="175797">
                  <c:v>-18.868499999999983</c:v>
                </c:pt>
                <c:pt idx="175798">
                  <c:v>-18.866499999999974</c:v>
                </c:pt>
                <c:pt idx="175799">
                  <c:v>-18.864499999999964</c:v>
                </c:pt>
                <c:pt idx="175800">
                  <c:v>-18.862499999999955</c:v>
                </c:pt>
                <c:pt idx="175801">
                  <c:v>-18.860500000000002</c:v>
                </c:pt>
                <c:pt idx="175802">
                  <c:v>-18.858499999999992</c:v>
                </c:pt>
                <c:pt idx="175803">
                  <c:v>-18.856499999999983</c:v>
                </c:pt>
                <c:pt idx="175804">
                  <c:v>-18.854499999999973</c:v>
                </c:pt>
                <c:pt idx="175805">
                  <c:v>-18.852499999999964</c:v>
                </c:pt>
                <c:pt idx="175806">
                  <c:v>-18.850499999999954</c:v>
                </c:pt>
                <c:pt idx="175807">
                  <c:v>-18.848500000000001</c:v>
                </c:pt>
                <c:pt idx="175808">
                  <c:v>-18.846499999999992</c:v>
                </c:pt>
                <c:pt idx="175809">
                  <c:v>-18.844499999999982</c:v>
                </c:pt>
                <c:pt idx="175810">
                  <c:v>-18.842499999999973</c:v>
                </c:pt>
                <c:pt idx="175811">
                  <c:v>-18.840499999999963</c:v>
                </c:pt>
                <c:pt idx="175812">
                  <c:v>-18.838499999999954</c:v>
                </c:pt>
                <c:pt idx="175813">
                  <c:v>-18.836500000000001</c:v>
                </c:pt>
                <c:pt idx="175814">
                  <c:v>-18.834499999999991</c:v>
                </c:pt>
                <c:pt idx="175815">
                  <c:v>-18.832499999999982</c:v>
                </c:pt>
                <c:pt idx="175816">
                  <c:v>-18.830499999999972</c:v>
                </c:pt>
                <c:pt idx="175817">
                  <c:v>-18.828499999999963</c:v>
                </c:pt>
                <c:pt idx="175818">
                  <c:v>-18.826499999999953</c:v>
                </c:pt>
                <c:pt idx="175819">
                  <c:v>-18.8245</c:v>
                </c:pt>
                <c:pt idx="175820">
                  <c:v>-18.822499999999991</c:v>
                </c:pt>
                <c:pt idx="175821">
                  <c:v>-18.820499999999981</c:v>
                </c:pt>
                <c:pt idx="175822">
                  <c:v>-18.818499999999972</c:v>
                </c:pt>
                <c:pt idx="175823">
                  <c:v>-18.816499999999962</c:v>
                </c:pt>
                <c:pt idx="175824">
                  <c:v>-18.814499999999953</c:v>
                </c:pt>
                <c:pt idx="175825">
                  <c:v>-18.8125</c:v>
                </c:pt>
                <c:pt idx="175826">
                  <c:v>-18.81049999999999</c:v>
                </c:pt>
                <c:pt idx="175827">
                  <c:v>-18.808499999999981</c:v>
                </c:pt>
                <c:pt idx="175828">
                  <c:v>-18.806499999999971</c:v>
                </c:pt>
                <c:pt idx="175829">
                  <c:v>-18.804499999999962</c:v>
                </c:pt>
                <c:pt idx="175830">
                  <c:v>-18.802499999999952</c:v>
                </c:pt>
                <c:pt idx="175831">
                  <c:v>-18.8005</c:v>
                </c:pt>
                <c:pt idx="175832">
                  <c:v>-18.79849999999999</c:v>
                </c:pt>
                <c:pt idx="175833">
                  <c:v>-18.79649999999998</c:v>
                </c:pt>
                <c:pt idx="175834">
                  <c:v>-18.794499999999971</c:v>
                </c:pt>
                <c:pt idx="175835">
                  <c:v>-18.792499999999961</c:v>
                </c:pt>
                <c:pt idx="175836">
                  <c:v>-18.790499999999952</c:v>
                </c:pt>
                <c:pt idx="175837">
                  <c:v>-18.788499999999999</c:v>
                </c:pt>
                <c:pt idx="175838">
                  <c:v>-18.78649999999999</c:v>
                </c:pt>
                <c:pt idx="175839">
                  <c:v>-18.78449999999998</c:v>
                </c:pt>
                <c:pt idx="175840">
                  <c:v>-18.78249999999997</c:v>
                </c:pt>
                <c:pt idx="175841">
                  <c:v>-18.780499999999961</c:v>
                </c:pt>
                <c:pt idx="175842">
                  <c:v>-18.778499999999951</c:v>
                </c:pt>
                <c:pt idx="175843">
                  <c:v>-18.776499999999999</c:v>
                </c:pt>
                <c:pt idx="175844">
                  <c:v>-18.774499999999989</c:v>
                </c:pt>
                <c:pt idx="175845">
                  <c:v>-18.77249999999998</c:v>
                </c:pt>
                <c:pt idx="175846">
                  <c:v>-18.77049999999997</c:v>
                </c:pt>
                <c:pt idx="175847">
                  <c:v>-18.76849999999996</c:v>
                </c:pt>
                <c:pt idx="175848">
                  <c:v>-18.766499999999951</c:v>
                </c:pt>
                <c:pt idx="175849">
                  <c:v>-18.764499999999998</c:v>
                </c:pt>
                <c:pt idx="175850">
                  <c:v>-18.762499999999989</c:v>
                </c:pt>
                <c:pt idx="175851">
                  <c:v>-18.760499999999979</c:v>
                </c:pt>
                <c:pt idx="175852">
                  <c:v>-18.75849999999997</c:v>
                </c:pt>
                <c:pt idx="175853">
                  <c:v>-18.75649999999996</c:v>
                </c:pt>
                <c:pt idx="175854">
                  <c:v>-18.75449999999995</c:v>
                </c:pt>
                <c:pt idx="175855">
                  <c:v>-18.752499999999998</c:v>
                </c:pt>
                <c:pt idx="175856">
                  <c:v>-18.750499999999988</c:v>
                </c:pt>
                <c:pt idx="175857">
                  <c:v>-18.748499999999979</c:v>
                </c:pt>
                <c:pt idx="175858">
                  <c:v>-18.746499999999969</c:v>
                </c:pt>
                <c:pt idx="175859">
                  <c:v>-18.74449999999996</c:v>
                </c:pt>
                <c:pt idx="175860">
                  <c:v>-18.74249999999995</c:v>
                </c:pt>
                <c:pt idx="175861">
                  <c:v>-18.740499999999997</c:v>
                </c:pt>
                <c:pt idx="175862">
                  <c:v>-18.738499999999988</c:v>
                </c:pt>
                <c:pt idx="175863">
                  <c:v>-18.736499999999978</c:v>
                </c:pt>
                <c:pt idx="175864">
                  <c:v>-18.734499999999969</c:v>
                </c:pt>
                <c:pt idx="175865">
                  <c:v>-18.732499999999959</c:v>
                </c:pt>
                <c:pt idx="175866">
                  <c:v>-18.73049999999995</c:v>
                </c:pt>
                <c:pt idx="175867">
                  <c:v>-18.728499999999997</c:v>
                </c:pt>
                <c:pt idx="175868">
                  <c:v>-18.726499999999987</c:v>
                </c:pt>
                <c:pt idx="175869">
                  <c:v>-18.724499999999978</c:v>
                </c:pt>
                <c:pt idx="175870">
                  <c:v>-18.722499999999968</c:v>
                </c:pt>
                <c:pt idx="175871">
                  <c:v>-18.720499999999959</c:v>
                </c:pt>
                <c:pt idx="175872">
                  <c:v>-18.718499999999949</c:v>
                </c:pt>
                <c:pt idx="175873">
                  <c:v>-18.716499999999996</c:v>
                </c:pt>
                <c:pt idx="175874">
                  <c:v>-18.714499999999987</c:v>
                </c:pt>
                <c:pt idx="175875">
                  <c:v>-18.712499999999977</c:v>
                </c:pt>
                <c:pt idx="175876">
                  <c:v>-18.710499999999968</c:v>
                </c:pt>
                <c:pt idx="175877">
                  <c:v>-18.708499999999958</c:v>
                </c:pt>
                <c:pt idx="175878">
                  <c:v>-18.706500000000005</c:v>
                </c:pt>
                <c:pt idx="175879">
                  <c:v>-18.704499999999996</c:v>
                </c:pt>
                <c:pt idx="175880">
                  <c:v>-18.702499999999986</c:v>
                </c:pt>
                <c:pt idx="175881">
                  <c:v>-18.700499999999977</c:v>
                </c:pt>
                <c:pt idx="175882">
                  <c:v>-18.698499999999967</c:v>
                </c:pt>
                <c:pt idx="175883">
                  <c:v>-18.696499999999958</c:v>
                </c:pt>
                <c:pt idx="175884">
                  <c:v>-18.694500000000005</c:v>
                </c:pt>
                <c:pt idx="175885">
                  <c:v>-18.692499999999995</c:v>
                </c:pt>
                <c:pt idx="175886">
                  <c:v>-18.690499999999986</c:v>
                </c:pt>
                <c:pt idx="175887">
                  <c:v>-18.688499999999976</c:v>
                </c:pt>
                <c:pt idx="175888">
                  <c:v>-18.686499999999967</c:v>
                </c:pt>
                <c:pt idx="175889">
                  <c:v>-18.684499999999957</c:v>
                </c:pt>
                <c:pt idx="175890">
                  <c:v>-18.682500000000005</c:v>
                </c:pt>
                <c:pt idx="175891">
                  <c:v>-18.680499999999995</c:v>
                </c:pt>
                <c:pt idx="175892">
                  <c:v>-18.678499999999985</c:v>
                </c:pt>
                <c:pt idx="175893">
                  <c:v>-18.676499999999976</c:v>
                </c:pt>
                <c:pt idx="175894">
                  <c:v>-18.674499999999966</c:v>
                </c:pt>
                <c:pt idx="175895">
                  <c:v>-18.672499999999957</c:v>
                </c:pt>
                <c:pt idx="175896">
                  <c:v>-18.670500000000004</c:v>
                </c:pt>
                <c:pt idx="175897">
                  <c:v>-18.668499999999995</c:v>
                </c:pt>
                <c:pt idx="175898">
                  <c:v>-18.666499999999985</c:v>
                </c:pt>
                <c:pt idx="175899">
                  <c:v>-18.664499999999975</c:v>
                </c:pt>
                <c:pt idx="175900">
                  <c:v>-18.662499999999966</c:v>
                </c:pt>
                <c:pt idx="175901">
                  <c:v>-18.660499999999956</c:v>
                </c:pt>
                <c:pt idx="175902">
                  <c:v>-18.658500000000004</c:v>
                </c:pt>
                <c:pt idx="175903">
                  <c:v>-18.656499999999994</c:v>
                </c:pt>
                <c:pt idx="175904">
                  <c:v>-18.654499999999985</c:v>
                </c:pt>
                <c:pt idx="175905">
                  <c:v>-18.652499999999975</c:v>
                </c:pt>
                <c:pt idx="175906">
                  <c:v>-18.650499999999965</c:v>
                </c:pt>
                <c:pt idx="175907">
                  <c:v>-18.648499999999956</c:v>
                </c:pt>
                <c:pt idx="175908">
                  <c:v>-18.646500000000003</c:v>
                </c:pt>
                <c:pt idx="175909">
                  <c:v>-18.644499999999994</c:v>
                </c:pt>
                <c:pt idx="175910">
                  <c:v>-18.642499999999984</c:v>
                </c:pt>
                <c:pt idx="175911">
                  <c:v>-18.640499999999975</c:v>
                </c:pt>
                <c:pt idx="175912">
                  <c:v>-18.638499999999965</c:v>
                </c:pt>
                <c:pt idx="175913">
                  <c:v>-18.636499999999955</c:v>
                </c:pt>
                <c:pt idx="175914">
                  <c:v>-18.634500000000003</c:v>
                </c:pt>
                <c:pt idx="175915">
                  <c:v>-18.632499999999993</c:v>
                </c:pt>
                <c:pt idx="175916">
                  <c:v>-18.630499999999984</c:v>
                </c:pt>
                <c:pt idx="175917">
                  <c:v>-18.628499999999974</c:v>
                </c:pt>
                <c:pt idx="175918">
                  <c:v>-18.626499999999965</c:v>
                </c:pt>
                <c:pt idx="175919">
                  <c:v>-18.624499999999955</c:v>
                </c:pt>
                <c:pt idx="175920">
                  <c:v>-18.622500000000002</c:v>
                </c:pt>
                <c:pt idx="175921">
                  <c:v>-18.620499999999993</c:v>
                </c:pt>
                <c:pt idx="175922">
                  <c:v>-18.618499999999983</c:v>
                </c:pt>
                <c:pt idx="175923">
                  <c:v>-18.616499999999974</c:v>
                </c:pt>
                <c:pt idx="175924">
                  <c:v>-18.614499999999964</c:v>
                </c:pt>
                <c:pt idx="175925">
                  <c:v>-18.612499999999955</c:v>
                </c:pt>
                <c:pt idx="175926">
                  <c:v>-18.610500000000002</c:v>
                </c:pt>
                <c:pt idx="175927">
                  <c:v>-18.608499999999992</c:v>
                </c:pt>
                <c:pt idx="175928">
                  <c:v>-18.606499999999983</c:v>
                </c:pt>
                <c:pt idx="175929">
                  <c:v>-18.604499999999973</c:v>
                </c:pt>
                <c:pt idx="175930">
                  <c:v>-18.602499999999964</c:v>
                </c:pt>
                <c:pt idx="175931">
                  <c:v>-18.600499999999954</c:v>
                </c:pt>
                <c:pt idx="175932">
                  <c:v>-18.598500000000001</c:v>
                </c:pt>
                <c:pt idx="175933">
                  <c:v>-18.596499999999992</c:v>
                </c:pt>
                <c:pt idx="175934">
                  <c:v>-18.594499999999982</c:v>
                </c:pt>
                <c:pt idx="175935">
                  <c:v>-18.592499999999973</c:v>
                </c:pt>
                <c:pt idx="175936">
                  <c:v>-18.590499999999963</c:v>
                </c:pt>
                <c:pt idx="175937">
                  <c:v>-18.588499999999954</c:v>
                </c:pt>
                <c:pt idx="175938">
                  <c:v>-18.586500000000001</c:v>
                </c:pt>
                <c:pt idx="175939">
                  <c:v>-18.584499999999991</c:v>
                </c:pt>
                <c:pt idx="175940">
                  <c:v>-18.582499999999982</c:v>
                </c:pt>
                <c:pt idx="175941">
                  <c:v>-18.580499999999972</c:v>
                </c:pt>
                <c:pt idx="175942">
                  <c:v>-18.578499999999963</c:v>
                </c:pt>
                <c:pt idx="175943">
                  <c:v>-18.576499999999953</c:v>
                </c:pt>
                <c:pt idx="175944">
                  <c:v>-18.5745</c:v>
                </c:pt>
                <c:pt idx="175945">
                  <c:v>-18.572499999999991</c:v>
                </c:pt>
                <c:pt idx="175946">
                  <c:v>-18.570499999999981</c:v>
                </c:pt>
                <c:pt idx="175947">
                  <c:v>-18.568499999999972</c:v>
                </c:pt>
                <c:pt idx="175948">
                  <c:v>-18.566499999999962</c:v>
                </c:pt>
                <c:pt idx="175949">
                  <c:v>-18.564499999999953</c:v>
                </c:pt>
                <c:pt idx="175950">
                  <c:v>-18.5625</c:v>
                </c:pt>
                <c:pt idx="175951">
                  <c:v>-18.56049999999999</c:v>
                </c:pt>
                <c:pt idx="175952">
                  <c:v>-18.558499999999981</c:v>
                </c:pt>
                <c:pt idx="175953">
                  <c:v>-18.556499999999971</c:v>
                </c:pt>
                <c:pt idx="175954">
                  <c:v>-18.554499999999962</c:v>
                </c:pt>
                <c:pt idx="175955">
                  <c:v>-18.552499999999952</c:v>
                </c:pt>
                <c:pt idx="175956">
                  <c:v>-18.5505</c:v>
                </c:pt>
                <c:pt idx="175957">
                  <c:v>-18.54849999999999</c:v>
                </c:pt>
                <c:pt idx="175958">
                  <c:v>-18.54649999999998</c:v>
                </c:pt>
                <c:pt idx="175959">
                  <c:v>-18.544499999999971</c:v>
                </c:pt>
                <c:pt idx="175960">
                  <c:v>-18.542499999999961</c:v>
                </c:pt>
                <c:pt idx="175961">
                  <c:v>-18.540499999999952</c:v>
                </c:pt>
                <c:pt idx="175962">
                  <c:v>-18.538499999999999</c:v>
                </c:pt>
                <c:pt idx="175963">
                  <c:v>-18.53649999999999</c:v>
                </c:pt>
                <c:pt idx="175964">
                  <c:v>-18.53449999999998</c:v>
                </c:pt>
                <c:pt idx="175965">
                  <c:v>-18.53249999999997</c:v>
                </c:pt>
                <c:pt idx="175966">
                  <c:v>-18.530499999999961</c:v>
                </c:pt>
                <c:pt idx="175967">
                  <c:v>-18.528499999999951</c:v>
                </c:pt>
                <c:pt idx="175968">
                  <c:v>-18.526499999999999</c:v>
                </c:pt>
                <c:pt idx="175969">
                  <c:v>-18.524499999999989</c:v>
                </c:pt>
                <c:pt idx="175970">
                  <c:v>-18.52249999999998</c:v>
                </c:pt>
                <c:pt idx="175971">
                  <c:v>-18.52049999999997</c:v>
                </c:pt>
                <c:pt idx="175972">
                  <c:v>-18.51849999999996</c:v>
                </c:pt>
                <c:pt idx="175973">
                  <c:v>-18.516499999999951</c:v>
                </c:pt>
                <c:pt idx="175974">
                  <c:v>-18.514499999999998</c:v>
                </c:pt>
                <c:pt idx="175975">
                  <c:v>-18.512499999999989</c:v>
                </c:pt>
                <c:pt idx="175976">
                  <c:v>-18.510499999999979</c:v>
                </c:pt>
                <c:pt idx="175977">
                  <c:v>-18.50849999999997</c:v>
                </c:pt>
                <c:pt idx="175978">
                  <c:v>-18.50649999999996</c:v>
                </c:pt>
                <c:pt idx="175979">
                  <c:v>-18.50449999999995</c:v>
                </c:pt>
                <c:pt idx="175980">
                  <c:v>-18.502499999999998</c:v>
                </c:pt>
                <c:pt idx="175981">
                  <c:v>-18.500499999999988</c:v>
                </c:pt>
                <c:pt idx="175982">
                  <c:v>-18.498499999999979</c:v>
                </c:pt>
                <c:pt idx="175983">
                  <c:v>-18.496499999999969</c:v>
                </c:pt>
                <c:pt idx="175984">
                  <c:v>-18.49449999999996</c:v>
                </c:pt>
                <c:pt idx="175985">
                  <c:v>-18.49249999999995</c:v>
                </c:pt>
                <c:pt idx="175986">
                  <c:v>-18.490499999999997</c:v>
                </c:pt>
                <c:pt idx="175987">
                  <c:v>-18.488499999999988</c:v>
                </c:pt>
                <c:pt idx="175988">
                  <c:v>-18.486499999999978</c:v>
                </c:pt>
                <c:pt idx="175989">
                  <c:v>-18.484499999999969</c:v>
                </c:pt>
                <c:pt idx="175990">
                  <c:v>-18.482499999999959</c:v>
                </c:pt>
                <c:pt idx="175991">
                  <c:v>-18.48049999999995</c:v>
                </c:pt>
                <c:pt idx="175992">
                  <c:v>-18.478499999999997</c:v>
                </c:pt>
                <c:pt idx="175993">
                  <c:v>-18.476499999999987</c:v>
                </c:pt>
                <c:pt idx="175994">
                  <c:v>-18.474499999999978</c:v>
                </c:pt>
                <c:pt idx="175995">
                  <c:v>-18.472499999999968</c:v>
                </c:pt>
                <c:pt idx="175996">
                  <c:v>-18.470499999999959</c:v>
                </c:pt>
                <c:pt idx="175997">
                  <c:v>-18.468499999999949</c:v>
                </c:pt>
                <c:pt idx="175998">
                  <c:v>-18.466499999999996</c:v>
                </c:pt>
                <c:pt idx="175999">
                  <c:v>-18.464499999999987</c:v>
                </c:pt>
                <c:pt idx="176000">
                  <c:v>-18.462499999999977</c:v>
                </c:pt>
                <c:pt idx="176001">
                  <c:v>-18.460499999999968</c:v>
                </c:pt>
                <c:pt idx="176002">
                  <c:v>-18.458499999999958</c:v>
                </c:pt>
                <c:pt idx="176003">
                  <c:v>-18.456500000000005</c:v>
                </c:pt>
                <c:pt idx="176004">
                  <c:v>-18.454499999999996</c:v>
                </c:pt>
                <c:pt idx="176005">
                  <c:v>-18.452499999999986</c:v>
                </c:pt>
                <c:pt idx="176006">
                  <c:v>-18.450499999999977</c:v>
                </c:pt>
                <c:pt idx="176007">
                  <c:v>-18.448499999999967</c:v>
                </c:pt>
                <c:pt idx="176008">
                  <c:v>-18.446499999999958</c:v>
                </c:pt>
                <c:pt idx="176009">
                  <c:v>-18.444500000000005</c:v>
                </c:pt>
                <c:pt idx="176010">
                  <c:v>-18.442499999999995</c:v>
                </c:pt>
                <c:pt idx="176011">
                  <c:v>-18.440499999999986</c:v>
                </c:pt>
                <c:pt idx="176012">
                  <c:v>-18.438499999999976</c:v>
                </c:pt>
                <c:pt idx="176013">
                  <c:v>-18.436499999999967</c:v>
                </c:pt>
                <c:pt idx="176014">
                  <c:v>-18.434499999999957</c:v>
                </c:pt>
                <c:pt idx="176015">
                  <c:v>-18.432500000000005</c:v>
                </c:pt>
                <c:pt idx="176016">
                  <c:v>-18.430499999999995</c:v>
                </c:pt>
                <c:pt idx="176017">
                  <c:v>-18.428499999999985</c:v>
                </c:pt>
                <c:pt idx="176018">
                  <c:v>-18.426499999999976</c:v>
                </c:pt>
                <c:pt idx="176019">
                  <c:v>-18.424499999999966</c:v>
                </c:pt>
                <c:pt idx="176020">
                  <c:v>-18.422499999999957</c:v>
                </c:pt>
                <c:pt idx="176021">
                  <c:v>-18.420500000000004</c:v>
                </c:pt>
                <c:pt idx="176022">
                  <c:v>-18.418499999999995</c:v>
                </c:pt>
                <c:pt idx="176023">
                  <c:v>-18.416499999999985</c:v>
                </c:pt>
                <c:pt idx="176024">
                  <c:v>-18.414499999999975</c:v>
                </c:pt>
                <c:pt idx="176025">
                  <c:v>-18.412499999999966</c:v>
                </c:pt>
                <c:pt idx="176026">
                  <c:v>-18.410499999999956</c:v>
                </c:pt>
                <c:pt idx="176027">
                  <c:v>-18.408500000000004</c:v>
                </c:pt>
                <c:pt idx="176028">
                  <c:v>-18.406499999999994</c:v>
                </c:pt>
                <c:pt idx="176029">
                  <c:v>-18.404499999999985</c:v>
                </c:pt>
                <c:pt idx="176030">
                  <c:v>-18.402499999999975</c:v>
                </c:pt>
                <c:pt idx="176031">
                  <c:v>-18.400499999999965</c:v>
                </c:pt>
                <c:pt idx="176032">
                  <c:v>-18.398499999999956</c:v>
                </c:pt>
                <c:pt idx="176033">
                  <c:v>-18.396500000000003</c:v>
                </c:pt>
                <c:pt idx="176034">
                  <c:v>-18.394499999999994</c:v>
                </c:pt>
                <c:pt idx="176035">
                  <c:v>-18.392499999999984</c:v>
                </c:pt>
                <c:pt idx="176036">
                  <c:v>-18.390499999999975</c:v>
                </c:pt>
                <c:pt idx="176037">
                  <c:v>-18.388499999999965</c:v>
                </c:pt>
                <c:pt idx="176038">
                  <c:v>-18.386499999999955</c:v>
                </c:pt>
                <c:pt idx="176039">
                  <c:v>-18.384500000000003</c:v>
                </c:pt>
                <c:pt idx="176040">
                  <c:v>-18.382499999999993</c:v>
                </c:pt>
                <c:pt idx="176041">
                  <c:v>-18.380499999999984</c:v>
                </c:pt>
                <c:pt idx="176042">
                  <c:v>-18.378499999999974</c:v>
                </c:pt>
                <c:pt idx="176043">
                  <c:v>-18.376499999999965</c:v>
                </c:pt>
                <c:pt idx="176044">
                  <c:v>-18.374499999999955</c:v>
                </c:pt>
                <c:pt idx="176045">
                  <c:v>-18.372500000000002</c:v>
                </c:pt>
                <c:pt idx="176046">
                  <c:v>-18.370499999999993</c:v>
                </c:pt>
                <c:pt idx="176047">
                  <c:v>-18.368499999999983</c:v>
                </c:pt>
                <c:pt idx="176048">
                  <c:v>-18.366499999999974</c:v>
                </c:pt>
                <c:pt idx="176049">
                  <c:v>-18.364499999999964</c:v>
                </c:pt>
                <c:pt idx="176050">
                  <c:v>-18.362499999999955</c:v>
                </c:pt>
                <c:pt idx="176051">
                  <c:v>-18.360500000000002</c:v>
                </c:pt>
                <c:pt idx="176052">
                  <c:v>-18.358499999999992</c:v>
                </c:pt>
                <c:pt idx="176053">
                  <c:v>-18.356499999999983</c:v>
                </c:pt>
                <c:pt idx="176054">
                  <c:v>-18.354499999999973</c:v>
                </c:pt>
                <c:pt idx="176055">
                  <c:v>-18.352499999999964</c:v>
                </c:pt>
                <c:pt idx="176056">
                  <c:v>-18.350499999999954</c:v>
                </c:pt>
                <c:pt idx="176057">
                  <c:v>-18.348500000000001</c:v>
                </c:pt>
                <c:pt idx="176058">
                  <c:v>-18.346499999999992</c:v>
                </c:pt>
                <c:pt idx="176059">
                  <c:v>-18.344499999999982</c:v>
                </c:pt>
                <c:pt idx="176060">
                  <c:v>-18.342499999999973</c:v>
                </c:pt>
                <c:pt idx="176061">
                  <c:v>-18.340499999999963</c:v>
                </c:pt>
                <c:pt idx="176062">
                  <c:v>-18.338499999999954</c:v>
                </c:pt>
                <c:pt idx="176063">
                  <c:v>-18.336500000000001</c:v>
                </c:pt>
                <c:pt idx="176064">
                  <c:v>-18.334499999999991</c:v>
                </c:pt>
                <c:pt idx="176065">
                  <c:v>-18.332499999999982</c:v>
                </c:pt>
                <c:pt idx="176066">
                  <c:v>-18.330499999999972</c:v>
                </c:pt>
                <c:pt idx="176067">
                  <c:v>-18.328499999999963</c:v>
                </c:pt>
                <c:pt idx="176068">
                  <c:v>-18.326499999999953</c:v>
                </c:pt>
                <c:pt idx="176069">
                  <c:v>-18.3245</c:v>
                </c:pt>
                <c:pt idx="176070">
                  <c:v>-18.322499999999991</c:v>
                </c:pt>
                <c:pt idx="176071">
                  <c:v>-18.320499999999981</c:v>
                </c:pt>
                <c:pt idx="176072">
                  <c:v>-18.318499999999972</c:v>
                </c:pt>
                <c:pt idx="176073">
                  <c:v>-18.316499999999962</c:v>
                </c:pt>
                <c:pt idx="176074">
                  <c:v>-18.314499999999953</c:v>
                </c:pt>
                <c:pt idx="176075">
                  <c:v>-18.3125</c:v>
                </c:pt>
                <c:pt idx="176076">
                  <c:v>-18.31049999999999</c:v>
                </c:pt>
                <c:pt idx="176077">
                  <c:v>-18.308499999999981</c:v>
                </c:pt>
                <c:pt idx="176078">
                  <c:v>-18.306499999999971</c:v>
                </c:pt>
                <c:pt idx="176079">
                  <c:v>-18.304499999999962</c:v>
                </c:pt>
                <c:pt idx="176080">
                  <c:v>-18.302499999999952</c:v>
                </c:pt>
                <c:pt idx="176081">
                  <c:v>-18.3005</c:v>
                </c:pt>
                <c:pt idx="176082">
                  <c:v>-18.29849999999999</c:v>
                </c:pt>
                <c:pt idx="176083">
                  <c:v>-18.29649999999998</c:v>
                </c:pt>
                <c:pt idx="176084">
                  <c:v>-18.294499999999971</c:v>
                </c:pt>
                <c:pt idx="176085">
                  <c:v>-18.292499999999961</c:v>
                </c:pt>
                <c:pt idx="176086">
                  <c:v>-18.290499999999952</c:v>
                </c:pt>
                <c:pt idx="176087">
                  <c:v>-18.288499999999999</c:v>
                </c:pt>
                <c:pt idx="176088">
                  <c:v>-18.28649999999999</c:v>
                </c:pt>
                <c:pt idx="176089">
                  <c:v>-18.28449999999998</c:v>
                </c:pt>
                <c:pt idx="176090">
                  <c:v>-18.28249999999997</c:v>
                </c:pt>
                <c:pt idx="176091">
                  <c:v>-18.280499999999961</c:v>
                </c:pt>
                <c:pt idx="176092">
                  <c:v>-18.278499999999951</c:v>
                </c:pt>
                <c:pt idx="176093">
                  <c:v>-18.276499999999999</c:v>
                </c:pt>
                <c:pt idx="176094">
                  <c:v>-18.274499999999989</c:v>
                </c:pt>
                <c:pt idx="176095">
                  <c:v>-18.27249999999998</c:v>
                </c:pt>
                <c:pt idx="176096">
                  <c:v>-18.27049999999997</c:v>
                </c:pt>
                <c:pt idx="176097">
                  <c:v>-18.26849999999996</c:v>
                </c:pt>
                <c:pt idx="176098">
                  <c:v>-18.266499999999951</c:v>
                </c:pt>
                <c:pt idx="176099">
                  <c:v>-18.264499999999998</c:v>
                </c:pt>
                <c:pt idx="176100">
                  <c:v>-18.262499999999989</c:v>
                </c:pt>
                <c:pt idx="176101">
                  <c:v>-18.260499999999979</c:v>
                </c:pt>
                <c:pt idx="176102">
                  <c:v>-18.25849999999997</c:v>
                </c:pt>
                <c:pt idx="176103">
                  <c:v>-18.25649999999996</c:v>
                </c:pt>
                <c:pt idx="176104">
                  <c:v>-18.25449999999995</c:v>
                </c:pt>
                <c:pt idx="176105">
                  <c:v>-18.252499999999998</c:v>
                </c:pt>
                <c:pt idx="176106">
                  <c:v>-18.250499999999988</c:v>
                </c:pt>
                <c:pt idx="176107">
                  <c:v>-18.248499999999979</c:v>
                </c:pt>
                <c:pt idx="176108">
                  <c:v>-18.246499999999969</c:v>
                </c:pt>
                <c:pt idx="176109">
                  <c:v>-18.24449999999996</c:v>
                </c:pt>
                <c:pt idx="176110">
                  <c:v>-18.24249999999995</c:v>
                </c:pt>
                <c:pt idx="176111">
                  <c:v>-18.240499999999997</c:v>
                </c:pt>
                <c:pt idx="176112">
                  <c:v>-18.238499999999988</c:v>
                </c:pt>
                <c:pt idx="176113">
                  <c:v>-18.236499999999978</c:v>
                </c:pt>
                <c:pt idx="176114">
                  <c:v>-18.234499999999969</c:v>
                </c:pt>
                <c:pt idx="176115">
                  <c:v>-18.232499999999959</c:v>
                </c:pt>
                <c:pt idx="176116">
                  <c:v>-18.23049999999995</c:v>
                </c:pt>
                <c:pt idx="176117">
                  <c:v>-18.228499999999997</c:v>
                </c:pt>
                <c:pt idx="176118">
                  <c:v>-18.226499999999987</c:v>
                </c:pt>
                <c:pt idx="176119">
                  <c:v>-18.224499999999978</c:v>
                </c:pt>
                <c:pt idx="176120">
                  <c:v>-18.222499999999968</c:v>
                </c:pt>
                <c:pt idx="176121">
                  <c:v>-18.220499999999959</c:v>
                </c:pt>
                <c:pt idx="176122">
                  <c:v>-18.218499999999949</c:v>
                </c:pt>
                <c:pt idx="176123">
                  <c:v>-18.216499999999996</c:v>
                </c:pt>
                <c:pt idx="176124">
                  <c:v>-18.214499999999987</c:v>
                </c:pt>
                <c:pt idx="176125">
                  <c:v>-18.212499999999977</c:v>
                </c:pt>
                <c:pt idx="176126">
                  <c:v>-18.210499999999968</c:v>
                </c:pt>
                <c:pt idx="176127">
                  <c:v>-18.208499999999958</c:v>
                </c:pt>
                <c:pt idx="176128">
                  <c:v>-18.206500000000005</c:v>
                </c:pt>
                <c:pt idx="176129">
                  <c:v>-18.204499999999996</c:v>
                </c:pt>
                <c:pt idx="176130">
                  <c:v>-18.202499999999986</c:v>
                </c:pt>
                <c:pt idx="176131">
                  <c:v>-18.200499999999977</c:v>
                </c:pt>
                <c:pt idx="176132">
                  <c:v>-18.198499999999967</c:v>
                </c:pt>
                <c:pt idx="176133">
                  <c:v>-18.196499999999958</c:v>
                </c:pt>
                <c:pt idx="176134">
                  <c:v>-18.194500000000005</c:v>
                </c:pt>
                <c:pt idx="176135">
                  <c:v>-18.192499999999995</c:v>
                </c:pt>
                <c:pt idx="176136">
                  <c:v>-18.190499999999986</c:v>
                </c:pt>
                <c:pt idx="176137">
                  <c:v>-18.188499999999976</c:v>
                </c:pt>
                <c:pt idx="176138">
                  <c:v>-18.186499999999967</c:v>
                </c:pt>
                <c:pt idx="176139">
                  <c:v>-18.184499999999957</c:v>
                </c:pt>
                <c:pt idx="176140">
                  <c:v>-18.182500000000005</c:v>
                </c:pt>
                <c:pt idx="176141">
                  <c:v>-18.180499999999995</c:v>
                </c:pt>
                <c:pt idx="176142">
                  <c:v>-18.178499999999985</c:v>
                </c:pt>
                <c:pt idx="176143">
                  <c:v>-18.176499999999976</c:v>
                </c:pt>
                <c:pt idx="176144">
                  <c:v>-18.174499999999966</c:v>
                </c:pt>
                <c:pt idx="176145">
                  <c:v>-18.172499999999957</c:v>
                </c:pt>
                <c:pt idx="176146">
                  <c:v>-18.170500000000004</c:v>
                </c:pt>
                <c:pt idx="176147">
                  <c:v>-18.168499999999995</c:v>
                </c:pt>
                <c:pt idx="176148">
                  <c:v>-18.166499999999985</c:v>
                </c:pt>
                <c:pt idx="176149">
                  <c:v>-18.164499999999975</c:v>
                </c:pt>
                <c:pt idx="176150">
                  <c:v>-18.162499999999966</c:v>
                </c:pt>
                <c:pt idx="176151">
                  <c:v>-18.160499999999956</c:v>
                </c:pt>
                <c:pt idx="176152">
                  <c:v>-18.158500000000004</c:v>
                </c:pt>
                <c:pt idx="176153">
                  <c:v>-18.156499999999994</c:v>
                </c:pt>
                <c:pt idx="176154">
                  <c:v>-18.154499999999985</c:v>
                </c:pt>
                <c:pt idx="176155">
                  <c:v>-18.152499999999975</c:v>
                </c:pt>
                <c:pt idx="176156">
                  <c:v>-18.150499999999965</c:v>
                </c:pt>
                <c:pt idx="176157">
                  <c:v>-18.148499999999956</c:v>
                </c:pt>
                <c:pt idx="176158">
                  <c:v>-18.146500000000003</c:v>
                </c:pt>
                <c:pt idx="176159">
                  <c:v>-18.144499999999994</c:v>
                </c:pt>
                <c:pt idx="176160">
                  <c:v>-18.142499999999984</c:v>
                </c:pt>
                <c:pt idx="176161">
                  <c:v>-18.140499999999975</c:v>
                </c:pt>
                <c:pt idx="176162">
                  <c:v>-18.138499999999965</c:v>
                </c:pt>
                <c:pt idx="176163">
                  <c:v>-18.136499999999955</c:v>
                </c:pt>
                <c:pt idx="176164">
                  <c:v>-18.134500000000003</c:v>
                </c:pt>
                <c:pt idx="176165">
                  <c:v>-18.132499999999993</c:v>
                </c:pt>
                <c:pt idx="176166">
                  <c:v>-18.130499999999984</c:v>
                </c:pt>
                <c:pt idx="176167">
                  <c:v>-18.128499999999974</c:v>
                </c:pt>
                <c:pt idx="176168">
                  <c:v>-18.126499999999965</c:v>
                </c:pt>
                <c:pt idx="176169">
                  <c:v>-18.124499999999955</c:v>
                </c:pt>
                <c:pt idx="176170">
                  <c:v>-18.122500000000002</c:v>
                </c:pt>
                <c:pt idx="176171">
                  <c:v>-18.120499999999993</c:v>
                </c:pt>
                <c:pt idx="176172">
                  <c:v>-18.118499999999983</c:v>
                </c:pt>
                <c:pt idx="176173">
                  <c:v>-18.116499999999974</c:v>
                </c:pt>
                <c:pt idx="176174">
                  <c:v>-18.114499999999964</c:v>
                </c:pt>
                <c:pt idx="176175">
                  <c:v>-18.112499999999955</c:v>
                </c:pt>
                <c:pt idx="176176">
                  <c:v>-18.110500000000002</c:v>
                </c:pt>
                <c:pt idx="176177">
                  <c:v>-18.108499999999992</c:v>
                </c:pt>
                <c:pt idx="176178">
                  <c:v>-18.106499999999983</c:v>
                </c:pt>
                <c:pt idx="176179">
                  <c:v>-18.104499999999973</c:v>
                </c:pt>
                <c:pt idx="176180">
                  <c:v>-18.102499999999964</c:v>
                </c:pt>
                <c:pt idx="176181">
                  <c:v>-18.100499999999954</c:v>
                </c:pt>
                <c:pt idx="176182">
                  <c:v>-18.098500000000001</c:v>
                </c:pt>
                <c:pt idx="176183">
                  <c:v>-18.096499999999992</c:v>
                </c:pt>
                <c:pt idx="176184">
                  <c:v>-18.094499999999982</c:v>
                </c:pt>
                <c:pt idx="176185">
                  <c:v>-18.092499999999973</c:v>
                </c:pt>
                <c:pt idx="176186">
                  <c:v>-18.090499999999963</c:v>
                </c:pt>
                <c:pt idx="176187">
                  <c:v>-18.088499999999954</c:v>
                </c:pt>
                <c:pt idx="176188">
                  <c:v>-18.086500000000001</c:v>
                </c:pt>
                <c:pt idx="176189">
                  <c:v>-18.084499999999991</c:v>
                </c:pt>
                <c:pt idx="176190">
                  <c:v>-18.082499999999982</c:v>
                </c:pt>
                <c:pt idx="176191">
                  <c:v>-18.080499999999972</c:v>
                </c:pt>
                <c:pt idx="176192">
                  <c:v>-18.078499999999963</c:v>
                </c:pt>
                <c:pt idx="176193">
                  <c:v>-18.076499999999953</c:v>
                </c:pt>
                <c:pt idx="176194">
                  <c:v>-18.0745</c:v>
                </c:pt>
                <c:pt idx="176195">
                  <c:v>-18.072499999999991</c:v>
                </c:pt>
                <c:pt idx="176196">
                  <c:v>-18.070499999999981</c:v>
                </c:pt>
                <c:pt idx="176197">
                  <c:v>-18.068499999999972</c:v>
                </c:pt>
                <c:pt idx="176198">
                  <c:v>-18.066499999999962</c:v>
                </c:pt>
                <c:pt idx="176199">
                  <c:v>-18.064499999999953</c:v>
                </c:pt>
                <c:pt idx="176200">
                  <c:v>-18.0625</c:v>
                </c:pt>
                <c:pt idx="176201">
                  <c:v>-18.06049999999999</c:v>
                </c:pt>
                <c:pt idx="176202">
                  <c:v>-18.058499999999981</c:v>
                </c:pt>
                <c:pt idx="176203">
                  <c:v>-18.056499999999971</c:v>
                </c:pt>
                <c:pt idx="176204">
                  <c:v>-18.054499999999962</c:v>
                </c:pt>
                <c:pt idx="176205">
                  <c:v>-18.052499999999952</c:v>
                </c:pt>
                <c:pt idx="176206">
                  <c:v>-18.0505</c:v>
                </c:pt>
                <c:pt idx="176207">
                  <c:v>-18.04849999999999</c:v>
                </c:pt>
                <c:pt idx="176208">
                  <c:v>-18.04649999999998</c:v>
                </c:pt>
                <c:pt idx="176209">
                  <c:v>-18.044499999999971</c:v>
                </c:pt>
                <c:pt idx="176210">
                  <c:v>-18.042499999999961</c:v>
                </c:pt>
                <c:pt idx="176211">
                  <c:v>-18.040499999999952</c:v>
                </c:pt>
                <c:pt idx="176212">
                  <c:v>-18.038499999999999</c:v>
                </c:pt>
                <c:pt idx="176213">
                  <c:v>-18.03649999999999</c:v>
                </c:pt>
                <c:pt idx="176214">
                  <c:v>-18.03449999999998</c:v>
                </c:pt>
                <c:pt idx="176215">
                  <c:v>-18.03249999999997</c:v>
                </c:pt>
                <c:pt idx="176216">
                  <c:v>-18.030499999999961</c:v>
                </c:pt>
                <c:pt idx="176217">
                  <c:v>-18.028499999999951</c:v>
                </c:pt>
                <c:pt idx="176218">
                  <c:v>-18.026499999999999</c:v>
                </c:pt>
                <c:pt idx="176219">
                  <c:v>-18.024499999999989</c:v>
                </c:pt>
                <c:pt idx="176220">
                  <c:v>-18.02249999999998</c:v>
                </c:pt>
                <c:pt idx="176221">
                  <c:v>-18.02049999999997</c:v>
                </c:pt>
                <c:pt idx="176222">
                  <c:v>-18.01849999999996</c:v>
                </c:pt>
                <c:pt idx="176223">
                  <c:v>-18.016499999999951</c:v>
                </c:pt>
                <c:pt idx="176224">
                  <c:v>-18.014499999999998</c:v>
                </c:pt>
                <c:pt idx="176225">
                  <c:v>-18.012499999999989</c:v>
                </c:pt>
                <c:pt idx="176226">
                  <c:v>-18.010499999999979</c:v>
                </c:pt>
                <c:pt idx="176227">
                  <c:v>-18.00849999999997</c:v>
                </c:pt>
                <c:pt idx="176228">
                  <c:v>-18.00649999999996</c:v>
                </c:pt>
                <c:pt idx="176229">
                  <c:v>-18.00449999999995</c:v>
                </c:pt>
                <c:pt idx="176230">
                  <c:v>-18.002499999999998</c:v>
                </c:pt>
                <c:pt idx="176231">
                  <c:v>-18.000499999999988</c:v>
                </c:pt>
                <c:pt idx="176232">
                  <c:v>-17.998499999999979</c:v>
                </c:pt>
                <c:pt idx="176233">
                  <c:v>-17.996499999999969</c:v>
                </c:pt>
                <c:pt idx="176234">
                  <c:v>-17.99449999999996</c:v>
                </c:pt>
                <c:pt idx="176235">
                  <c:v>-17.99249999999995</c:v>
                </c:pt>
                <c:pt idx="176236">
                  <c:v>-17.990499999999997</c:v>
                </c:pt>
                <c:pt idx="176237">
                  <c:v>-17.988499999999988</c:v>
                </c:pt>
                <c:pt idx="176238">
                  <c:v>-17.986499999999978</c:v>
                </c:pt>
                <c:pt idx="176239">
                  <c:v>-17.984499999999969</c:v>
                </c:pt>
                <c:pt idx="176240">
                  <c:v>-17.982499999999959</c:v>
                </c:pt>
                <c:pt idx="176241">
                  <c:v>-17.98049999999995</c:v>
                </c:pt>
                <c:pt idx="176242">
                  <c:v>-17.978499999999997</c:v>
                </c:pt>
                <c:pt idx="176243">
                  <c:v>-17.976499999999987</c:v>
                </c:pt>
                <c:pt idx="176244">
                  <c:v>-17.974499999999978</c:v>
                </c:pt>
                <c:pt idx="176245">
                  <c:v>-17.972499999999968</c:v>
                </c:pt>
                <c:pt idx="176246">
                  <c:v>-17.970499999999959</c:v>
                </c:pt>
                <c:pt idx="176247">
                  <c:v>-17.968499999999949</c:v>
                </c:pt>
                <c:pt idx="176248">
                  <c:v>-17.966499999999996</c:v>
                </c:pt>
                <c:pt idx="176249">
                  <c:v>-17.964499999999987</c:v>
                </c:pt>
                <c:pt idx="176250">
                  <c:v>-17.962499999999977</c:v>
                </c:pt>
                <c:pt idx="176251">
                  <c:v>-17.960499999999968</c:v>
                </c:pt>
                <c:pt idx="176252">
                  <c:v>-17.958499999999958</c:v>
                </c:pt>
                <c:pt idx="176253">
                  <c:v>-17.956500000000005</c:v>
                </c:pt>
                <c:pt idx="176254">
                  <c:v>-17.954499999999996</c:v>
                </c:pt>
                <c:pt idx="176255">
                  <c:v>-17.952499999999986</c:v>
                </c:pt>
                <c:pt idx="176256">
                  <c:v>-17.950499999999977</c:v>
                </c:pt>
                <c:pt idx="176257">
                  <c:v>-17.948499999999967</c:v>
                </c:pt>
                <c:pt idx="176258">
                  <c:v>-17.946499999999958</c:v>
                </c:pt>
                <c:pt idx="176259">
                  <c:v>-17.944500000000005</c:v>
                </c:pt>
                <c:pt idx="176260">
                  <c:v>-17.942499999999995</c:v>
                </c:pt>
                <c:pt idx="176261">
                  <c:v>-17.940499999999986</c:v>
                </c:pt>
                <c:pt idx="176262">
                  <c:v>-17.938499999999976</c:v>
                </c:pt>
                <c:pt idx="176263">
                  <c:v>-17.936499999999967</c:v>
                </c:pt>
                <c:pt idx="176264">
                  <c:v>-17.934499999999957</c:v>
                </c:pt>
                <c:pt idx="176265">
                  <c:v>-17.932500000000005</c:v>
                </c:pt>
                <c:pt idx="176266">
                  <c:v>-17.930499999999995</c:v>
                </c:pt>
                <c:pt idx="176267">
                  <c:v>-17.928499999999985</c:v>
                </c:pt>
                <c:pt idx="176268">
                  <c:v>-17.926499999999976</c:v>
                </c:pt>
                <c:pt idx="176269">
                  <c:v>-17.924499999999966</c:v>
                </c:pt>
                <c:pt idx="176270">
                  <c:v>-17.922499999999957</c:v>
                </c:pt>
                <c:pt idx="176271">
                  <c:v>-17.920500000000004</c:v>
                </c:pt>
                <c:pt idx="176272">
                  <c:v>-17.918499999999995</c:v>
                </c:pt>
                <c:pt idx="176273">
                  <c:v>-17.916499999999985</c:v>
                </c:pt>
                <c:pt idx="176274">
                  <c:v>-17.914499999999975</c:v>
                </c:pt>
                <c:pt idx="176275">
                  <c:v>-17.912499999999966</c:v>
                </c:pt>
                <c:pt idx="176276">
                  <c:v>-17.910499999999956</c:v>
                </c:pt>
                <c:pt idx="176277">
                  <c:v>-17.908500000000004</c:v>
                </c:pt>
                <c:pt idx="176278">
                  <c:v>-17.906499999999994</c:v>
                </c:pt>
                <c:pt idx="176279">
                  <c:v>-17.904499999999985</c:v>
                </c:pt>
                <c:pt idx="176280">
                  <c:v>-17.902499999999975</c:v>
                </c:pt>
                <c:pt idx="176281">
                  <c:v>-17.900499999999965</c:v>
                </c:pt>
                <c:pt idx="176282">
                  <c:v>-17.898499999999956</c:v>
                </c:pt>
                <c:pt idx="176283">
                  <c:v>-17.896500000000003</c:v>
                </c:pt>
                <c:pt idx="176284">
                  <c:v>-17.894499999999994</c:v>
                </c:pt>
                <c:pt idx="176285">
                  <c:v>-17.892499999999984</c:v>
                </c:pt>
                <c:pt idx="176286">
                  <c:v>-17.890499999999975</c:v>
                </c:pt>
                <c:pt idx="176287">
                  <c:v>-17.888499999999965</c:v>
                </c:pt>
                <c:pt idx="176288">
                  <c:v>-17.886499999999955</c:v>
                </c:pt>
                <c:pt idx="176289">
                  <c:v>-17.884500000000003</c:v>
                </c:pt>
                <c:pt idx="176290">
                  <c:v>-17.882499999999993</c:v>
                </c:pt>
                <c:pt idx="176291">
                  <c:v>-17.880499999999984</c:v>
                </c:pt>
                <c:pt idx="176292">
                  <c:v>-17.878499999999974</c:v>
                </c:pt>
                <c:pt idx="176293">
                  <c:v>-17.876499999999965</c:v>
                </c:pt>
                <c:pt idx="176294">
                  <c:v>-17.874499999999955</c:v>
                </c:pt>
                <c:pt idx="176295">
                  <c:v>-17.872500000000002</c:v>
                </c:pt>
                <c:pt idx="176296">
                  <c:v>-17.870499999999993</c:v>
                </c:pt>
                <c:pt idx="176297">
                  <c:v>-17.868499999999983</c:v>
                </c:pt>
                <c:pt idx="176298">
                  <c:v>-17.866499999999974</c:v>
                </c:pt>
                <c:pt idx="176299">
                  <c:v>-17.864499999999964</c:v>
                </c:pt>
                <c:pt idx="176300">
                  <c:v>-17.862499999999955</c:v>
                </c:pt>
                <c:pt idx="176301">
                  <c:v>-17.860500000000002</c:v>
                </c:pt>
                <c:pt idx="176302">
                  <c:v>-17.858499999999992</c:v>
                </c:pt>
                <c:pt idx="176303">
                  <c:v>-17.856499999999983</c:v>
                </c:pt>
                <c:pt idx="176304">
                  <c:v>-17.854499999999973</c:v>
                </c:pt>
                <c:pt idx="176305">
                  <c:v>-17.852499999999964</c:v>
                </c:pt>
                <c:pt idx="176306">
                  <c:v>-17.850499999999954</c:v>
                </c:pt>
                <c:pt idx="176307">
                  <c:v>-17.848500000000001</c:v>
                </c:pt>
                <c:pt idx="176308">
                  <c:v>-17.846499999999992</c:v>
                </c:pt>
                <c:pt idx="176309">
                  <c:v>-17.844499999999982</c:v>
                </c:pt>
                <c:pt idx="176310">
                  <c:v>-17.842499999999973</c:v>
                </c:pt>
                <c:pt idx="176311">
                  <c:v>-17.840499999999963</c:v>
                </c:pt>
                <c:pt idx="176312">
                  <c:v>-17.838499999999954</c:v>
                </c:pt>
                <c:pt idx="176313">
                  <c:v>-17.836500000000001</c:v>
                </c:pt>
                <c:pt idx="176314">
                  <c:v>-17.834499999999991</c:v>
                </c:pt>
                <c:pt idx="176315">
                  <c:v>-17.832499999999982</c:v>
                </c:pt>
                <c:pt idx="176316">
                  <c:v>-17.830499999999972</c:v>
                </c:pt>
                <c:pt idx="176317">
                  <c:v>-17.828499999999963</c:v>
                </c:pt>
                <c:pt idx="176318">
                  <c:v>-17.826499999999953</c:v>
                </c:pt>
                <c:pt idx="176319">
                  <c:v>-17.8245</c:v>
                </c:pt>
                <c:pt idx="176320">
                  <c:v>-17.822499999999991</c:v>
                </c:pt>
                <c:pt idx="176321">
                  <c:v>-17.820499999999981</c:v>
                </c:pt>
                <c:pt idx="176322">
                  <c:v>-17.818499999999972</c:v>
                </c:pt>
                <c:pt idx="176323">
                  <c:v>-17.816499999999962</c:v>
                </c:pt>
                <c:pt idx="176324">
                  <c:v>-17.814499999999953</c:v>
                </c:pt>
                <c:pt idx="176325">
                  <c:v>-17.8125</c:v>
                </c:pt>
                <c:pt idx="176326">
                  <c:v>-17.81049999999999</c:v>
                </c:pt>
                <c:pt idx="176327">
                  <c:v>-17.808499999999981</c:v>
                </c:pt>
                <c:pt idx="176328">
                  <c:v>-17.806499999999971</c:v>
                </c:pt>
                <c:pt idx="176329">
                  <c:v>-17.804499999999962</c:v>
                </c:pt>
                <c:pt idx="176330">
                  <c:v>-17.802499999999952</c:v>
                </c:pt>
                <c:pt idx="176331">
                  <c:v>-17.8005</c:v>
                </c:pt>
                <c:pt idx="176332">
                  <c:v>-17.79849999999999</c:v>
                </c:pt>
                <c:pt idx="176333">
                  <c:v>-17.79649999999998</c:v>
                </c:pt>
                <c:pt idx="176334">
                  <c:v>-17.794499999999971</c:v>
                </c:pt>
                <c:pt idx="176335">
                  <c:v>-17.792499999999961</c:v>
                </c:pt>
                <c:pt idx="176336">
                  <c:v>-17.790499999999952</c:v>
                </c:pt>
                <c:pt idx="176337">
                  <c:v>-17.788499999999999</c:v>
                </c:pt>
                <c:pt idx="176338">
                  <c:v>-17.78649999999999</c:v>
                </c:pt>
                <c:pt idx="176339">
                  <c:v>-17.78449999999998</c:v>
                </c:pt>
                <c:pt idx="176340">
                  <c:v>-17.78249999999997</c:v>
                </c:pt>
                <c:pt idx="176341">
                  <c:v>-17.780499999999961</c:v>
                </c:pt>
                <c:pt idx="176342">
                  <c:v>-17.778499999999951</c:v>
                </c:pt>
                <c:pt idx="176343">
                  <c:v>-17.776499999999999</c:v>
                </c:pt>
                <c:pt idx="176344">
                  <c:v>-17.774499999999989</c:v>
                </c:pt>
                <c:pt idx="176345">
                  <c:v>-17.77249999999998</c:v>
                </c:pt>
                <c:pt idx="176346">
                  <c:v>-17.77049999999997</c:v>
                </c:pt>
                <c:pt idx="176347">
                  <c:v>-17.76849999999996</c:v>
                </c:pt>
                <c:pt idx="176348">
                  <c:v>-17.766499999999951</c:v>
                </c:pt>
                <c:pt idx="176349">
                  <c:v>-17.764499999999998</c:v>
                </c:pt>
                <c:pt idx="176350">
                  <c:v>-17.762499999999989</c:v>
                </c:pt>
                <c:pt idx="176351">
                  <c:v>-17.760499999999979</c:v>
                </c:pt>
                <c:pt idx="176352">
                  <c:v>-17.75849999999997</c:v>
                </c:pt>
                <c:pt idx="176353">
                  <c:v>-17.75649999999996</c:v>
                </c:pt>
                <c:pt idx="176354">
                  <c:v>-17.75449999999995</c:v>
                </c:pt>
                <c:pt idx="176355">
                  <c:v>-17.752499999999998</c:v>
                </c:pt>
                <c:pt idx="176356">
                  <c:v>-17.750499999999988</c:v>
                </c:pt>
                <c:pt idx="176357">
                  <c:v>-17.748499999999979</c:v>
                </c:pt>
                <c:pt idx="176358">
                  <c:v>-17.746499999999969</c:v>
                </c:pt>
                <c:pt idx="176359">
                  <c:v>-17.74449999999996</c:v>
                </c:pt>
                <c:pt idx="176360">
                  <c:v>-17.74249999999995</c:v>
                </c:pt>
                <c:pt idx="176361">
                  <c:v>-17.740499999999997</c:v>
                </c:pt>
                <c:pt idx="176362">
                  <c:v>-17.738499999999988</c:v>
                </c:pt>
                <c:pt idx="176363">
                  <c:v>-17.736499999999978</c:v>
                </c:pt>
                <c:pt idx="176364">
                  <c:v>-17.734499999999969</c:v>
                </c:pt>
                <c:pt idx="176365">
                  <c:v>-17.732499999999959</c:v>
                </c:pt>
                <c:pt idx="176366">
                  <c:v>-17.73049999999995</c:v>
                </c:pt>
                <c:pt idx="176367">
                  <c:v>-17.728499999999997</c:v>
                </c:pt>
                <c:pt idx="176368">
                  <c:v>-17.726499999999987</c:v>
                </c:pt>
                <c:pt idx="176369">
                  <c:v>-17.724499999999978</c:v>
                </c:pt>
                <c:pt idx="176370">
                  <c:v>-17.722499999999968</c:v>
                </c:pt>
                <c:pt idx="176371">
                  <c:v>-17.720499999999959</c:v>
                </c:pt>
                <c:pt idx="176372">
                  <c:v>-17.718499999999949</c:v>
                </c:pt>
                <c:pt idx="176373">
                  <c:v>-17.716499999999996</c:v>
                </c:pt>
                <c:pt idx="176374">
                  <c:v>-17.714499999999987</c:v>
                </c:pt>
                <c:pt idx="176375">
                  <c:v>-17.712499999999977</c:v>
                </c:pt>
                <c:pt idx="176376">
                  <c:v>-17.710499999999968</c:v>
                </c:pt>
                <c:pt idx="176377">
                  <c:v>-17.708499999999958</c:v>
                </c:pt>
                <c:pt idx="176378">
                  <c:v>-17.706500000000005</c:v>
                </c:pt>
                <c:pt idx="176379">
                  <c:v>-17.704499999999996</c:v>
                </c:pt>
                <c:pt idx="176380">
                  <c:v>-17.702499999999986</c:v>
                </c:pt>
                <c:pt idx="176381">
                  <c:v>-17.700499999999977</c:v>
                </c:pt>
                <c:pt idx="176382">
                  <c:v>-17.698499999999967</c:v>
                </c:pt>
                <c:pt idx="176383">
                  <c:v>-17.696499999999958</c:v>
                </c:pt>
                <c:pt idx="176384">
                  <c:v>-17.694500000000005</c:v>
                </c:pt>
                <c:pt idx="176385">
                  <c:v>-17.692499999999995</c:v>
                </c:pt>
                <c:pt idx="176386">
                  <c:v>-17.690499999999986</c:v>
                </c:pt>
                <c:pt idx="176387">
                  <c:v>-17.688499999999976</c:v>
                </c:pt>
                <c:pt idx="176388">
                  <c:v>-17.686499999999967</c:v>
                </c:pt>
                <c:pt idx="176389">
                  <c:v>-17.684499999999957</c:v>
                </c:pt>
                <c:pt idx="176390">
                  <c:v>-17.682500000000005</c:v>
                </c:pt>
                <c:pt idx="176391">
                  <c:v>-17.680499999999995</c:v>
                </c:pt>
                <c:pt idx="176392">
                  <c:v>-17.678499999999985</c:v>
                </c:pt>
                <c:pt idx="176393">
                  <c:v>-17.676499999999976</c:v>
                </c:pt>
                <c:pt idx="176394">
                  <c:v>-17.674499999999966</c:v>
                </c:pt>
                <c:pt idx="176395">
                  <c:v>-17.672499999999957</c:v>
                </c:pt>
                <c:pt idx="176396">
                  <c:v>-17.670500000000004</c:v>
                </c:pt>
                <c:pt idx="176397">
                  <c:v>-17.668499999999995</c:v>
                </c:pt>
                <c:pt idx="176398">
                  <c:v>-17.666499999999985</c:v>
                </c:pt>
                <c:pt idx="176399">
                  <c:v>-17.664499999999975</c:v>
                </c:pt>
                <c:pt idx="176400">
                  <c:v>-17.662499999999966</c:v>
                </c:pt>
                <c:pt idx="176401">
                  <c:v>-17.660499999999956</c:v>
                </c:pt>
                <c:pt idx="176402">
                  <c:v>-17.658500000000004</c:v>
                </c:pt>
                <c:pt idx="176403">
                  <c:v>-17.656499999999994</c:v>
                </c:pt>
                <c:pt idx="176404">
                  <c:v>-17.654499999999985</c:v>
                </c:pt>
                <c:pt idx="176405">
                  <c:v>-17.652499999999975</c:v>
                </c:pt>
                <c:pt idx="176406">
                  <c:v>-17.650499999999965</c:v>
                </c:pt>
                <c:pt idx="176407">
                  <c:v>-17.648499999999956</c:v>
                </c:pt>
                <c:pt idx="176408">
                  <c:v>-17.646500000000003</c:v>
                </c:pt>
                <c:pt idx="176409">
                  <c:v>-17.644499999999994</c:v>
                </c:pt>
                <c:pt idx="176410">
                  <c:v>-17.642499999999984</c:v>
                </c:pt>
                <c:pt idx="176411">
                  <c:v>-17.640499999999975</c:v>
                </c:pt>
                <c:pt idx="176412">
                  <c:v>-17.638499999999965</c:v>
                </c:pt>
                <c:pt idx="176413">
                  <c:v>-17.636499999999955</c:v>
                </c:pt>
                <c:pt idx="176414">
                  <c:v>-17.634500000000003</c:v>
                </c:pt>
                <c:pt idx="176415">
                  <c:v>-17.632499999999993</c:v>
                </c:pt>
                <c:pt idx="176416">
                  <c:v>-17.630499999999984</c:v>
                </c:pt>
                <c:pt idx="176417">
                  <c:v>-17.628499999999974</c:v>
                </c:pt>
                <c:pt idx="176418">
                  <c:v>-17.626499999999965</c:v>
                </c:pt>
                <c:pt idx="176419">
                  <c:v>-17.624499999999955</c:v>
                </c:pt>
                <c:pt idx="176420">
                  <c:v>-17.622500000000002</c:v>
                </c:pt>
                <c:pt idx="176421">
                  <c:v>-17.620499999999993</c:v>
                </c:pt>
                <c:pt idx="176422">
                  <c:v>-17.618499999999983</c:v>
                </c:pt>
                <c:pt idx="176423">
                  <c:v>-17.616499999999974</c:v>
                </c:pt>
                <c:pt idx="176424">
                  <c:v>-17.614499999999964</c:v>
                </c:pt>
                <c:pt idx="176425">
                  <c:v>-17.612499999999955</c:v>
                </c:pt>
                <c:pt idx="176426">
                  <c:v>-17.610500000000002</c:v>
                </c:pt>
                <c:pt idx="176427">
                  <c:v>-17.608499999999992</c:v>
                </c:pt>
                <c:pt idx="176428">
                  <c:v>-17.606499999999983</c:v>
                </c:pt>
                <c:pt idx="176429">
                  <c:v>-17.604499999999973</c:v>
                </c:pt>
                <c:pt idx="176430">
                  <c:v>-17.602499999999964</c:v>
                </c:pt>
                <c:pt idx="176431">
                  <c:v>-17.600499999999954</c:v>
                </c:pt>
                <c:pt idx="176432">
                  <c:v>-17.598500000000001</c:v>
                </c:pt>
                <c:pt idx="176433">
                  <c:v>-17.596499999999992</c:v>
                </c:pt>
                <c:pt idx="176434">
                  <c:v>-17.594499999999982</c:v>
                </c:pt>
                <c:pt idx="176435">
                  <c:v>-17.592499999999973</c:v>
                </c:pt>
                <c:pt idx="176436">
                  <c:v>-17.590499999999963</c:v>
                </c:pt>
                <c:pt idx="176437">
                  <c:v>-17.588499999999954</c:v>
                </c:pt>
                <c:pt idx="176438">
                  <c:v>-17.586500000000001</c:v>
                </c:pt>
                <c:pt idx="176439">
                  <c:v>-17.584499999999991</c:v>
                </c:pt>
                <c:pt idx="176440">
                  <c:v>-17.582499999999982</c:v>
                </c:pt>
                <c:pt idx="176441">
                  <c:v>-17.580499999999972</c:v>
                </c:pt>
                <c:pt idx="176442">
                  <c:v>-17.578499999999963</c:v>
                </c:pt>
                <c:pt idx="176443">
                  <c:v>-17.576499999999953</c:v>
                </c:pt>
                <c:pt idx="176444">
                  <c:v>-17.5745</c:v>
                </c:pt>
                <c:pt idx="176445">
                  <c:v>-17.572499999999991</c:v>
                </c:pt>
                <c:pt idx="176446">
                  <c:v>-17.570499999999981</c:v>
                </c:pt>
                <c:pt idx="176447">
                  <c:v>-17.568499999999972</c:v>
                </c:pt>
                <c:pt idx="176448">
                  <c:v>-17.566499999999962</c:v>
                </c:pt>
                <c:pt idx="176449">
                  <c:v>-17.564499999999953</c:v>
                </c:pt>
                <c:pt idx="176450">
                  <c:v>-17.5625</c:v>
                </c:pt>
                <c:pt idx="176451">
                  <c:v>-17.56049999999999</c:v>
                </c:pt>
                <c:pt idx="176452">
                  <c:v>-17.558499999999981</c:v>
                </c:pt>
                <c:pt idx="176453">
                  <c:v>-17.556499999999971</c:v>
                </c:pt>
                <c:pt idx="176454">
                  <c:v>-17.554499999999962</c:v>
                </c:pt>
                <c:pt idx="176455">
                  <c:v>-17.552499999999952</c:v>
                </c:pt>
                <c:pt idx="176456">
                  <c:v>-17.5505</c:v>
                </c:pt>
                <c:pt idx="176457">
                  <c:v>-17.54849999999999</c:v>
                </c:pt>
                <c:pt idx="176458">
                  <c:v>-17.54649999999998</c:v>
                </c:pt>
                <c:pt idx="176459">
                  <c:v>-17.544499999999971</c:v>
                </c:pt>
                <c:pt idx="176460">
                  <c:v>-17.542499999999961</c:v>
                </c:pt>
                <c:pt idx="176461">
                  <c:v>-17.540499999999952</c:v>
                </c:pt>
                <c:pt idx="176462">
                  <c:v>-17.538499999999999</c:v>
                </c:pt>
                <c:pt idx="176463">
                  <c:v>-17.53649999999999</c:v>
                </c:pt>
                <c:pt idx="176464">
                  <c:v>-17.53449999999998</c:v>
                </c:pt>
                <c:pt idx="176465">
                  <c:v>-17.53249999999997</c:v>
                </c:pt>
                <c:pt idx="176466">
                  <c:v>-17.530499999999961</c:v>
                </c:pt>
                <c:pt idx="176467">
                  <c:v>-17.528499999999951</c:v>
                </c:pt>
                <c:pt idx="176468">
                  <c:v>-17.526499999999999</c:v>
                </c:pt>
                <c:pt idx="176469">
                  <c:v>-17.524499999999989</c:v>
                </c:pt>
                <c:pt idx="176470">
                  <c:v>-17.52249999999998</c:v>
                </c:pt>
                <c:pt idx="176471">
                  <c:v>-17.52049999999997</c:v>
                </c:pt>
                <c:pt idx="176472">
                  <c:v>-17.51849999999996</c:v>
                </c:pt>
                <c:pt idx="176473">
                  <c:v>-17.516499999999951</c:v>
                </c:pt>
                <c:pt idx="176474">
                  <c:v>-17.514499999999998</c:v>
                </c:pt>
                <c:pt idx="176475">
                  <c:v>-17.512499999999989</c:v>
                </c:pt>
                <c:pt idx="176476">
                  <c:v>-17.510499999999979</c:v>
                </c:pt>
                <c:pt idx="176477">
                  <c:v>-17.50849999999997</c:v>
                </c:pt>
                <c:pt idx="176478">
                  <c:v>-17.50649999999996</c:v>
                </c:pt>
                <c:pt idx="176479">
                  <c:v>-17.50449999999995</c:v>
                </c:pt>
                <c:pt idx="176480">
                  <c:v>-17.502499999999998</c:v>
                </c:pt>
                <c:pt idx="176481">
                  <c:v>-17.500499999999988</c:v>
                </c:pt>
                <c:pt idx="176482">
                  <c:v>-17.498499999999979</c:v>
                </c:pt>
                <c:pt idx="176483">
                  <c:v>-17.496499999999969</c:v>
                </c:pt>
                <c:pt idx="176484">
                  <c:v>-17.49449999999996</c:v>
                </c:pt>
                <c:pt idx="176485">
                  <c:v>-17.49249999999995</c:v>
                </c:pt>
                <c:pt idx="176486">
                  <c:v>-17.490499999999997</c:v>
                </c:pt>
                <c:pt idx="176487">
                  <c:v>-17.488499999999988</c:v>
                </c:pt>
                <c:pt idx="176488">
                  <c:v>-17.486499999999978</c:v>
                </c:pt>
                <c:pt idx="176489">
                  <c:v>-17.484499999999969</c:v>
                </c:pt>
                <c:pt idx="176490">
                  <c:v>-17.482499999999959</c:v>
                </c:pt>
                <c:pt idx="176491">
                  <c:v>-17.48049999999995</c:v>
                </c:pt>
                <c:pt idx="176492">
                  <c:v>-17.478499999999997</c:v>
                </c:pt>
                <c:pt idx="176493">
                  <c:v>-17.476499999999987</c:v>
                </c:pt>
                <c:pt idx="176494">
                  <c:v>-17.474499999999978</c:v>
                </c:pt>
                <c:pt idx="176495">
                  <c:v>-17.472499999999968</c:v>
                </c:pt>
                <c:pt idx="176496">
                  <c:v>-17.470499999999959</c:v>
                </c:pt>
                <c:pt idx="176497">
                  <c:v>-17.468499999999949</c:v>
                </c:pt>
                <c:pt idx="176498">
                  <c:v>-17.466499999999996</c:v>
                </c:pt>
                <c:pt idx="176499">
                  <c:v>-17.464499999999987</c:v>
                </c:pt>
                <c:pt idx="176500">
                  <c:v>-17.462499999999977</c:v>
                </c:pt>
                <c:pt idx="176501">
                  <c:v>-17.460499999999968</c:v>
                </c:pt>
                <c:pt idx="176502">
                  <c:v>-17.458499999999958</c:v>
                </c:pt>
                <c:pt idx="176503">
                  <c:v>-17.456500000000005</c:v>
                </c:pt>
                <c:pt idx="176504">
                  <c:v>-17.454499999999996</c:v>
                </c:pt>
                <c:pt idx="176505">
                  <c:v>-17.452499999999986</c:v>
                </c:pt>
                <c:pt idx="176506">
                  <c:v>-17.450499999999977</c:v>
                </c:pt>
                <c:pt idx="176507">
                  <c:v>-17.448499999999967</c:v>
                </c:pt>
                <c:pt idx="176508">
                  <c:v>-17.446499999999958</c:v>
                </c:pt>
                <c:pt idx="176509">
                  <c:v>-17.444500000000005</c:v>
                </c:pt>
                <c:pt idx="176510">
                  <c:v>-17.442499999999995</c:v>
                </c:pt>
                <c:pt idx="176511">
                  <c:v>-17.440499999999986</c:v>
                </c:pt>
                <c:pt idx="176512">
                  <c:v>-17.438499999999976</c:v>
                </c:pt>
                <c:pt idx="176513">
                  <c:v>-17.436499999999967</c:v>
                </c:pt>
                <c:pt idx="176514">
                  <c:v>-17.434499999999957</c:v>
                </c:pt>
                <c:pt idx="176515">
                  <c:v>-17.432500000000005</c:v>
                </c:pt>
                <c:pt idx="176516">
                  <c:v>-17.430499999999995</c:v>
                </c:pt>
                <c:pt idx="176517">
                  <c:v>-17.428499999999985</c:v>
                </c:pt>
                <c:pt idx="176518">
                  <c:v>-17.426499999999976</c:v>
                </c:pt>
                <c:pt idx="176519">
                  <c:v>-17.424499999999966</c:v>
                </c:pt>
                <c:pt idx="176520">
                  <c:v>-17.422499999999957</c:v>
                </c:pt>
                <c:pt idx="176521">
                  <c:v>-17.420500000000004</c:v>
                </c:pt>
                <c:pt idx="176522">
                  <c:v>-17.418499999999995</c:v>
                </c:pt>
                <c:pt idx="176523">
                  <c:v>-17.416499999999985</c:v>
                </c:pt>
                <c:pt idx="176524">
                  <c:v>-17.414499999999975</c:v>
                </c:pt>
                <c:pt idx="176525">
                  <c:v>-17.412499999999966</c:v>
                </c:pt>
                <c:pt idx="176526">
                  <c:v>-17.410499999999956</c:v>
                </c:pt>
                <c:pt idx="176527">
                  <c:v>-17.408500000000004</c:v>
                </c:pt>
                <c:pt idx="176528">
                  <c:v>-17.406499999999994</c:v>
                </c:pt>
                <c:pt idx="176529">
                  <c:v>-17.404499999999985</c:v>
                </c:pt>
                <c:pt idx="176530">
                  <c:v>-17.402499999999975</c:v>
                </c:pt>
                <c:pt idx="176531">
                  <c:v>-17.400499999999965</c:v>
                </c:pt>
                <c:pt idx="176532">
                  <c:v>-17.398499999999956</c:v>
                </c:pt>
                <c:pt idx="176533">
                  <c:v>-17.396500000000003</c:v>
                </c:pt>
                <c:pt idx="176534">
                  <c:v>-17.394499999999994</c:v>
                </c:pt>
                <c:pt idx="176535">
                  <c:v>-17.392499999999984</c:v>
                </c:pt>
                <c:pt idx="176536">
                  <c:v>-17.390499999999975</c:v>
                </c:pt>
                <c:pt idx="176537">
                  <c:v>-17.388499999999965</c:v>
                </c:pt>
                <c:pt idx="176538">
                  <c:v>-17.386499999999955</c:v>
                </c:pt>
                <c:pt idx="176539">
                  <c:v>-17.384500000000003</c:v>
                </c:pt>
                <c:pt idx="176540">
                  <c:v>-17.382499999999993</c:v>
                </c:pt>
                <c:pt idx="176541">
                  <c:v>-17.380499999999984</c:v>
                </c:pt>
                <c:pt idx="176542">
                  <c:v>-17.378499999999974</c:v>
                </c:pt>
                <c:pt idx="176543">
                  <c:v>-17.376499999999965</c:v>
                </c:pt>
                <c:pt idx="176544">
                  <c:v>-17.374499999999955</c:v>
                </c:pt>
                <c:pt idx="176545">
                  <c:v>-17.372500000000002</c:v>
                </c:pt>
                <c:pt idx="176546">
                  <c:v>-17.370499999999993</c:v>
                </c:pt>
                <c:pt idx="176547">
                  <c:v>-17.368499999999983</c:v>
                </c:pt>
                <c:pt idx="176548">
                  <c:v>-17.366499999999974</c:v>
                </c:pt>
                <c:pt idx="176549">
                  <c:v>-17.364499999999964</c:v>
                </c:pt>
                <c:pt idx="176550">
                  <c:v>-17.362499999999955</c:v>
                </c:pt>
                <c:pt idx="176551">
                  <c:v>-17.360500000000002</c:v>
                </c:pt>
                <c:pt idx="176552">
                  <c:v>-17.358499999999992</c:v>
                </c:pt>
                <c:pt idx="176553">
                  <c:v>-17.356499999999983</c:v>
                </c:pt>
                <c:pt idx="176554">
                  <c:v>-17.354499999999973</c:v>
                </c:pt>
                <c:pt idx="176555">
                  <c:v>-17.352499999999964</c:v>
                </c:pt>
                <c:pt idx="176556">
                  <c:v>-17.350499999999954</c:v>
                </c:pt>
                <c:pt idx="176557">
                  <c:v>-17.348500000000001</c:v>
                </c:pt>
                <c:pt idx="176558">
                  <c:v>-17.346499999999992</c:v>
                </c:pt>
                <c:pt idx="176559">
                  <c:v>-17.344499999999982</c:v>
                </c:pt>
                <c:pt idx="176560">
                  <c:v>-17.342499999999973</c:v>
                </c:pt>
                <c:pt idx="176561">
                  <c:v>-17.340499999999963</c:v>
                </c:pt>
                <c:pt idx="176562">
                  <c:v>-17.338499999999954</c:v>
                </c:pt>
                <c:pt idx="176563">
                  <c:v>-17.336500000000001</c:v>
                </c:pt>
                <c:pt idx="176564">
                  <c:v>-17.334499999999991</c:v>
                </c:pt>
                <c:pt idx="176565">
                  <c:v>-17.332499999999982</c:v>
                </c:pt>
                <c:pt idx="176566">
                  <c:v>-17.330499999999972</c:v>
                </c:pt>
                <c:pt idx="176567">
                  <c:v>-17.328499999999963</c:v>
                </c:pt>
                <c:pt idx="176568">
                  <c:v>-17.326499999999953</c:v>
                </c:pt>
                <c:pt idx="176569">
                  <c:v>-17.3245</c:v>
                </c:pt>
                <c:pt idx="176570">
                  <c:v>-17.322499999999991</c:v>
                </c:pt>
                <c:pt idx="176571">
                  <c:v>-17.320499999999981</c:v>
                </c:pt>
                <c:pt idx="176572">
                  <c:v>-17.318499999999972</c:v>
                </c:pt>
                <c:pt idx="176573">
                  <c:v>-17.316499999999962</c:v>
                </c:pt>
                <c:pt idx="176574">
                  <c:v>-17.314499999999953</c:v>
                </c:pt>
                <c:pt idx="176575">
                  <c:v>-17.3125</c:v>
                </c:pt>
                <c:pt idx="176576">
                  <c:v>-17.31049999999999</c:v>
                </c:pt>
                <c:pt idx="176577">
                  <c:v>-17.308499999999981</c:v>
                </c:pt>
                <c:pt idx="176578">
                  <c:v>-17.306499999999971</c:v>
                </c:pt>
                <c:pt idx="176579">
                  <c:v>-17.304499999999962</c:v>
                </c:pt>
                <c:pt idx="176580">
                  <c:v>-17.302499999999952</c:v>
                </c:pt>
                <c:pt idx="176581">
                  <c:v>-17.3005</c:v>
                </c:pt>
                <c:pt idx="176582">
                  <c:v>-17.29849999999999</c:v>
                </c:pt>
                <c:pt idx="176583">
                  <c:v>-17.29649999999998</c:v>
                </c:pt>
                <c:pt idx="176584">
                  <c:v>-17.294499999999971</c:v>
                </c:pt>
                <c:pt idx="176585">
                  <c:v>-17.292499999999961</c:v>
                </c:pt>
                <c:pt idx="176586">
                  <c:v>-17.290499999999952</c:v>
                </c:pt>
                <c:pt idx="176587">
                  <c:v>-17.288499999999999</c:v>
                </c:pt>
                <c:pt idx="176588">
                  <c:v>-17.28649999999999</c:v>
                </c:pt>
                <c:pt idx="176589">
                  <c:v>-17.28449999999998</c:v>
                </c:pt>
                <c:pt idx="176590">
                  <c:v>-17.28249999999997</c:v>
                </c:pt>
                <c:pt idx="176591">
                  <c:v>-17.280499999999961</c:v>
                </c:pt>
                <c:pt idx="176592">
                  <c:v>-17.278499999999951</c:v>
                </c:pt>
                <c:pt idx="176593">
                  <c:v>-17.276499999999999</c:v>
                </c:pt>
                <c:pt idx="176594">
                  <c:v>-17.274499999999989</c:v>
                </c:pt>
                <c:pt idx="176595">
                  <c:v>-17.27249999999998</c:v>
                </c:pt>
                <c:pt idx="176596">
                  <c:v>-17.27049999999997</c:v>
                </c:pt>
                <c:pt idx="176597">
                  <c:v>-17.26849999999996</c:v>
                </c:pt>
                <c:pt idx="176598">
                  <c:v>-17.266499999999951</c:v>
                </c:pt>
                <c:pt idx="176599">
                  <c:v>-17.264499999999998</c:v>
                </c:pt>
                <c:pt idx="176600">
                  <c:v>-17.262499999999989</c:v>
                </c:pt>
                <c:pt idx="176601">
                  <c:v>-17.260499999999979</c:v>
                </c:pt>
                <c:pt idx="176602">
                  <c:v>-17.25849999999997</c:v>
                </c:pt>
                <c:pt idx="176603">
                  <c:v>-17.25649999999996</c:v>
                </c:pt>
                <c:pt idx="176604">
                  <c:v>-17.25449999999995</c:v>
                </c:pt>
                <c:pt idx="176605">
                  <c:v>-17.252499999999998</c:v>
                </c:pt>
                <c:pt idx="176606">
                  <c:v>-17.250499999999988</c:v>
                </c:pt>
                <c:pt idx="176607">
                  <c:v>-17.248499999999979</c:v>
                </c:pt>
                <c:pt idx="176608">
                  <c:v>-17.246499999999969</c:v>
                </c:pt>
                <c:pt idx="176609">
                  <c:v>-17.24449999999996</c:v>
                </c:pt>
                <c:pt idx="176610">
                  <c:v>-17.24249999999995</c:v>
                </c:pt>
                <c:pt idx="176611">
                  <c:v>-17.240499999999997</c:v>
                </c:pt>
                <c:pt idx="176612">
                  <c:v>-17.238499999999988</c:v>
                </c:pt>
                <c:pt idx="176613">
                  <c:v>-17.236499999999978</c:v>
                </c:pt>
                <c:pt idx="176614">
                  <c:v>-17.234499999999969</c:v>
                </c:pt>
                <c:pt idx="176615">
                  <c:v>-17.232499999999959</c:v>
                </c:pt>
                <c:pt idx="176616">
                  <c:v>-17.23049999999995</c:v>
                </c:pt>
                <c:pt idx="176617">
                  <c:v>-17.228499999999997</c:v>
                </c:pt>
                <c:pt idx="176618">
                  <c:v>-17.226499999999987</c:v>
                </c:pt>
                <c:pt idx="176619">
                  <c:v>-17.224499999999978</c:v>
                </c:pt>
                <c:pt idx="176620">
                  <c:v>-17.222499999999968</c:v>
                </c:pt>
                <c:pt idx="176621">
                  <c:v>-17.220499999999959</c:v>
                </c:pt>
                <c:pt idx="176622">
                  <c:v>-17.218499999999949</c:v>
                </c:pt>
                <c:pt idx="176623">
                  <c:v>-17.216499999999996</c:v>
                </c:pt>
                <c:pt idx="176624">
                  <c:v>-17.214499999999987</c:v>
                </c:pt>
                <c:pt idx="176625">
                  <c:v>-17.212499999999977</c:v>
                </c:pt>
                <c:pt idx="176626">
                  <c:v>-17.210499999999968</c:v>
                </c:pt>
                <c:pt idx="176627">
                  <c:v>-17.208499999999958</c:v>
                </c:pt>
                <c:pt idx="176628">
                  <c:v>-17.206500000000005</c:v>
                </c:pt>
                <c:pt idx="176629">
                  <c:v>-17.204499999999996</c:v>
                </c:pt>
                <c:pt idx="176630">
                  <c:v>-17.202499999999986</c:v>
                </c:pt>
                <c:pt idx="176631">
                  <c:v>-17.200499999999977</c:v>
                </c:pt>
                <c:pt idx="176632">
                  <c:v>-17.198499999999967</c:v>
                </c:pt>
                <c:pt idx="176633">
                  <c:v>-17.196499999999958</c:v>
                </c:pt>
                <c:pt idx="176634">
                  <c:v>-17.194500000000005</c:v>
                </c:pt>
                <c:pt idx="176635">
                  <c:v>-17.192499999999995</c:v>
                </c:pt>
                <c:pt idx="176636">
                  <c:v>-17.190499999999986</c:v>
                </c:pt>
                <c:pt idx="176637">
                  <c:v>-17.188499999999976</c:v>
                </c:pt>
                <c:pt idx="176638">
                  <c:v>-17.186499999999967</c:v>
                </c:pt>
                <c:pt idx="176639">
                  <c:v>-17.184499999999957</c:v>
                </c:pt>
                <c:pt idx="176640">
                  <c:v>-17.182500000000005</c:v>
                </c:pt>
                <c:pt idx="176641">
                  <c:v>-17.180499999999995</c:v>
                </c:pt>
                <c:pt idx="176642">
                  <c:v>-17.178499999999985</c:v>
                </c:pt>
                <c:pt idx="176643">
                  <c:v>-17.176499999999976</c:v>
                </c:pt>
                <c:pt idx="176644">
                  <c:v>-17.174499999999966</c:v>
                </c:pt>
                <c:pt idx="176645">
                  <c:v>-17.172499999999957</c:v>
                </c:pt>
                <c:pt idx="176646">
                  <c:v>-17.170500000000004</c:v>
                </c:pt>
                <c:pt idx="176647">
                  <c:v>-17.168499999999995</c:v>
                </c:pt>
                <c:pt idx="176648">
                  <c:v>-17.166499999999985</c:v>
                </c:pt>
                <c:pt idx="176649">
                  <c:v>-17.164499999999975</c:v>
                </c:pt>
                <c:pt idx="176650">
                  <c:v>-17.162499999999966</c:v>
                </c:pt>
                <c:pt idx="176651">
                  <c:v>-17.160499999999956</c:v>
                </c:pt>
                <c:pt idx="176652">
                  <c:v>-17.158500000000004</c:v>
                </c:pt>
                <c:pt idx="176653">
                  <c:v>-17.156499999999994</c:v>
                </c:pt>
                <c:pt idx="176654">
                  <c:v>-17.154499999999985</c:v>
                </c:pt>
                <c:pt idx="176655">
                  <c:v>-17.152499999999975</c:v>
                </c:pt>
                <c:pt idx="176656">
                  <c:v>-17.150499999999965</c:v>
                </c:pt>
                <c:pt idx="176657">
                  <c:v>-17.148499999999956</c:v>
                </c:pt>
                <c:pt idx="176658">
                  <c:v>-17.146500000000003</c:v>
                </c:pt>
                <c:pt idx="176659">
                  <c:v>-17.144499999999994</c:v>
                </c:pt>
                <c:pt idx="176660">
                  <c:v>-17.142499999999984</c:v>
                </c:pt>
                <c:pt idx="176661">
                  <c:v>-17.140499999999975</c:v>
                </c:pt>
                <c:pt idx="176662">
                  <c:v>-17.138499999999965</c:v>
                </c:pt>
                <c:pt idx="176663">
                  <c:v>-17.136499999999955</c:v>
                </c:pt>
                <c:pt idx="176664">
                  <c:v>-17.134500000000003</c:v>
                </c:pt>
                <c:pt idx="176665">
                  <c:v>-17.132499999999993</c:v>
                </c:pt>
                <c:pt idx="176666">
                  <c:v>-17.130499999999984</c:v>
                </c:pt>
                <c:pt idx="176667">
                  <c:v>-17.128499999999974</c:v>
                </c:pt>
                <c:pt idx="176668">
                  <c:v>-17.126499999999965</c:v>
                </c:pt>
                <c:pt idx="176669">
                  <c:v>-17.124499999999955</c:v>
                </c:pt>
                <c:pt idx="176670">
                  <c:v>-17.122500000000002</c:v>
                </c:pt>
                <c:pt idx="176671">
                  <c:v>-17.120499999999993</c:v>
                </c:pt>
                <c:pt idx="176672">
                  <c:v>-17.118499999999983</c:v>
                </c:pt>
                <c:pt idx="176673">
                  <c:v>-17.116499999999974</c:v>
                </c:pt>
                <c:pt idx="176674">
                  <c:v>-17.114499999999964</c:v>
                </c:pt>
                <c:pt idx="176675">
                  <c:v>-17.112499999999955</c:v>
                </c:pt>
                <c:pt idx="176676">
                  <c:v>-17.110500000000002</c:v>
                </c:pt>
                <c:pt idx="176677">
                  <c:v>-17.108499999999992</c:v>
                </c:pt>
                <c:pt idx="176678">
                  <c:v>-17.106499999999983</c:v>
                </c:pt>
                <c:pt idx="176679">
                  <c:v>-17.104499999999973</c:v>
                </c:pt>
                <c:pt idx="176680">
                  <c:v>-17.102499999999964</c:v>
                </c:pt>
                <c:pt idx="176681">
                  <c:v>-17.100499999999954</c:v>
                </c:pt>
                <c:pt idx="176682">
                  <c:v>-17.098500000000001</c:v>
                </c:pt>
                <c:pt idx="176683">
                  <c:v>-17.096499999999992</c:v>
                </c:pt>
                <c:pt idx="176684">
                  <c:v>-17.094499999999982</c:v>
                </c:pt>
                <c:pt idx="176685">
                  <c:v>-17.092499999999973</c:v>
                </c:pt>
                <c:pt idx="176686">
                  <c:v>-17.090499999999963</c:v>
                </c:pt>
                <c:pt idx="176687">
                  <c:v>-17.088499999999954</c:v>
                </c:pt>
                <c:pt idx="176688">
                  <c:v>-17.086500000000001</c:v>
                </c:pt>
                <c:pt idx="176689">
                  <c:v>-17.084499999999991</c:v>
                </c:pt>
                <c:pt idx="176690">
                  <c:v>-17.082499999999982</c:v>
                </c:pt>
                <c:pt idx="176691">
                  <c:v>-17.080499999999972</c:v>
                </c:pt>
                <c:pt idx="176692">
                  <c:v>-17.078499999999963</c:v>
                </c:pt>
                <c:pt idx="176693">
                  <c:v>-17.076499999999953</c:v>
                </c:pt>
                <c:pt idx="176694">
                  <c:v>-17.0745</c:v>
                </c:pt>
                <c:pt idx="176695">
                  <c:v>-17.072499999999991</c:v>
                </c:pt>
                <c:pt idx="176696">
                  <c:v>-17.070499999999981</c:v>
                </c:pt>
                <c:pt idx="176697">
                  <c:v>-17.068499999999972</c:v>
                </c:pt>
                <c:pt idx="176698">
                  <c:v>-17.066499999999962</c:v>
                </c:pt>
                <c:pt idx="176699">
                  <c:v>-17.064499999999953</c:v>
                </c:pt>
                <c:pt idx="176700">
                  <c:v>-17.0625</c:v>
                </c:pt>
                <c:pt idx="176701">
                  <c:v>-17.06049999999999</c:v>
                </c:pt>
                <c:pt idx="176702">
                  <c:v>-17.058499999999981</c:v>
                </c:pt>
                <c:pt idx="176703">
                  <c:v>-17.056499999999971</c:v>
                </c:pt>
                <c:pt idx="176704">
                  <c:v>-17.054499999999962</c:v>
                </c:pt>
                <c:pt idx="176705">
                  <c:v>-17.052499999999952</c:v>
                </c:pt>
                <c:pt idx="176706">
                  <c:v>-17.0505</c:v>
                </c:pt>
                <c:pt idx="176707">
                  <c:v>-17.04849999999999</c:v>
                </c:pt>
                <c:pt idx="176708">
                  <c:v>-17.04649999999998</c:v>
                </c:pt>
                <c:pt idx="176709">
                  <c:v>-17.044499999999971</c:v>
                </c:pt>
                <c:pt idx="176710">
                  <c:v>-17.042499999999961</c:v>
                </c:pt>
                <c:pt idx="176711">
                  <c:v>-17.040499999999952</c:v>
                </c:pt>
                <c:pt idx="176712">
                  <c:v>-17.038499999999999</c:v>
                </c:pt>
                <c:pt idx="176713">
                  <c:v>-17.03649999999999</c:v>
                </c:pt>
                <c:pt idx="176714">
                  <c:v>-17.03449999999998</c:v>
                </c:pt>
                <c:pt idx="176715">
                  <c:v>-17.03249999999997</c:v>
                </c:pt>
                <c:pt idx="176716">
                  <c:v>-17.030499999999961</c:v>
                </c:pt>
                <c:pt idx="176717">
                  <c:v>-17.028499999999951</c:v>
                </c:pt>
                <c:pt idx="176718">
                  <c:v>-17.026499999999999</c:v>
                </c:pt>
                <c:pt idx="176719">
                  <c:v>-17.024499999999989</c:v>
                </c:pt>
                <c:pt idx="176720">
                  <c:v>-17.02249999999998</c:v>
                </c:pt>
                <c:pt idx="176721">
                  <c:v>-17.02049999999997</c:v>
                </c:pt>
                <c:pt idx="176722">
                  <c:v>-17.01849999999996</c:v>
                </c:pt>
                <c:pt idx="176723">
                  <c:v>-17.016499999999951</c:v>
                </c:pt>
                <c:pt idx="176724">
                  <c:v>-17.014499999999998</c:v>
                </c:pt>
                <c:pt idx="176725">
                  <c:v>-17.012499999999989</c:v>
                </c:pt>
                <c:pt idx="176726">
                  <c:v>-17.010499999999979</c:v>
                </c:pt>
                <c:pt idx="176727">
                  <c:v>-17.00849999999997</c:v>
                </c:pt>
                <c:pt idx="176728">
                  <c:v>-17.00649999999996</c:v>
                </c:pt>
                <c:pt idx="176729">
                  <c:v>-17.00449999999995</c:v>
                </c:pt>
                <c:pt idx="176730">
                  <c:v>-17.002499999999998</c:v>
                </c:pt>
                <c:pt idx="176731">
                  <c:v>-17.000499999999988</c:v>
                </c:pt>
                <c:pt idx="176732">
                  <c:v>-16.998499999999979</c:v>
                </c:pt>
                <c:pt idx="176733">
                  <c:v>-16.996499999999969</c:v>
                </c:pt>
                <c:pt idx="176734">
                  <c:v>-16.99449999999996</c:v>
                </c:pt>
                <c:pt idx="176735">
                  <c:v>-16.99249999999995</c:v>
                </c:pt>
                <c:pt idx="176736">
                  <c:v>-16.990499999999997</c:v>
                </c:pt>
                <c:pt idx="176737">
                  <c:v>-16.988499999999988</c:v>
                </c:pt>
                <c:pt idx="176738">
                  <c:v>-16.986499999999978</c:v>
                </c:pt>
                <c:pt idx="176739">
                  <c:v>-16.984499999999969</c:v>
                </c:pt>
                <c:pt idx="176740">
                  <c:v>-16.982499999999959</c:v>
                </c:pt>
                <c:pt idx="176741">
                  <c:v>-16.98049999999995</c:v>
                </c:pt>
                <c:pt idx="176742">
                  <c:v>-16.978499999999997</c:v>
                </c:pt>
                <c:pt idx="176743">
                  <c:v>-16.976499999999987</c:v>
                </c:pt>
                <c:pt idx="176744">
                  <c:v>-16.974499999999978</c:v>
                </c:pt>
                <c:pt idx="176745">
                  <c:v>-16.972499999999968</c:v>
                </c:pt>
                <c:pt idx="176746">
                  <c:v>-16.970499999999959</c:v>
                </c:pt>
                <c:pt idx="176747">
                  <c:v>-16.968499999999949</c:v>
                </c:pt>
                <c:pt idx="176748">
                  <c:v>-16.966499999999996</c:v>
                </c:pt>
                <c:pt idx="176749">
                  <c:v>-16.964499999999987</c:v>
                </c:pt>
                <c:pt idx="176750">
                  <c:v>-16.962499999999977</c:v>
                </c:pt>
                <c:pt idx="176751">
                  <c:v>-16.960499999999968</c:v>
                </c:pt>
                <c:pt idx="176752">
                  <c:v>-16.958499999999958</c:v>
                </c:pt>
                <c:pt idx="176753">
                  <c:v>-16.956500000000005</c:v>
                </c:pt>
                <c:pt idx="176754">
                  <c:v>-16.954499999999996</c:v>
                </c:pt>
                <c:pt idx="176755">
                  <c:v>-16.952499999999986</c:v>
                </c:pt>
                <c:pt idx="176756">
                  <c:v>-16.950499999999977</c:v>
                </c:pt>
                <c:pt idx="176757">
                  <c:v>-16.948499999999967</c:v>
                </c:pt>
                <c:pt idx="176758">
                  <c:v>-16.946499999999958</c:v>
                </c:pt>
                <c:pt idx="176759">
                  <c:v>-16.944500000000005</c:v>
                </c:pt>
                <c:pt idx="176760">
                  <c:v>-16.942499999999995</c:v>
                </c:pt>
                <c:pt idx="176761">
                  <c:v>-16.940499999999986</c:v>
                </c:pt>
                <c:pt idx="176762">
                  <c:v>-16.938499999999976</c:v>
                </c:pt>
                <c:pt idx="176763">
                  <c:v>-16.936499999999967</c:v>
                </c:pt>
                <c:pt idx="176764">
                  <c:v>-16.934499999999957</c:v>
                </c:pt>
                <c:pt idx="176765">
                  <c:v>-16.932500000000005</c:v>
                </c:pt>
                <c:pt idx="176766">
                  <c:v>-16.930499999999995</c:v>
                </c:pt>
                <c:pt idx="176767">
                  <c:v>-16.928499999999985</c:v>
                </c:pt>
                <c:pt idx="176768">
                  <c:v>-16.926499999999976</c:v>
                </c:pt>
                <c:pt idx="176769">
                  <c:v>-16.924499999999966</c:v>
                </c:pt>
                <c:pt idx="176770">
                  <c:v>-16.922499999999957</c:v>
                </c:pt>
                <c:pt idx="176771">
                  <c:v>-16.920500000000004</c:v>
                </c:pt>
                <c:pt idx="176772">
                  <c:v>-16.918499999999995</c:v>
                </c:pt>
                <c:pt idx="176773">
                  <c:v>-16.916499999999985</c:v>
                </c:pt>
                <c:pt idx="176774">
                  <c:v>-16.914499999999975</c:v>
                </c:pt>
                <c:pt idx="176775">
                  <c:v>-16.912499999999966</c:v>
                </c:pt>
                <c:pt idx="176776">
                  <c:v>-16.910499999999956</c:v>
                </c:pt>
                <c:pt idx="176777">
                  <c:v>-16.908500000000004</c:v>
                </c:pt>
                <c:pt idx="176778">
                  <c:v>-16.906499999999994</c:v>
                </c:pt>
                <c:pt idx="176779">
                  <c:v>-16.904499999999985</c:v>
                </c:pt>
                <c:pt idx="176780">
                  <c:v>-16.902499999999975</c:v>
                </c:pt>
                <c:pt idx="176781">
                  <c:v>-16.900499999999965</c:v>
                </c:pt>
                <c:pt idx="176782">
                  <c:v>-16.898499999999956</c:v>
                </c:pt>
                <c:pt idx="176783">
                  <c:v>-16.896500000000003</c:v>
                </c:pt>
                <c:pt idx="176784">
                  <c:v>-16.894499999999994</c:v>
                </c:pt>
                <c:pt idx="176785">
                  <c:v>-16.892499999999984</c:v>
                </c:pt>
                <c:pt idx="176786">
                  <c:v>-16.890499999999975</c:v>
                </c:pt>
                <c:pt idx="176787">
                  <c:v>-16.888499999999965</c:v>
                </c:pt>
                <c:pt idx="176788">
                  <c:v>-16.886499999999955</c:v>
                </c:pt>
                <c:pt idx="176789">
                  <c:v>-16.884500000000003</c:v>
                </c:pt>
                <c:pt idx="176790">
                  <c:v>-16.882499999999993</c:v>
                </c:pt>
                <c:pt idx="176791">
                  <c:v>-16.880499999999984</c:v>
                </c:pt>
                <c:pt idx="176792">
                  <c:v>-16.878499999999974</c:v>
                </c:pt>
                <c:pt idx="176793">
                  <c:v>-16.876499999999965</c:v>
                </c:pt>
                <c:pt idx="176794">
                  <c:v>-16.874499999999955</c:v>
                </c:pt>
                <c:pt idx="176795">
                  <c:v>-16.872500000000002</c:v>
                </c:pt>
                <c:pt idx="176796">
                  <c:v>-16.870499999999993</c:v>
                </c:pt>
                <c:pt idx="176797">
                  <c:v>-16.868499999999983</c:v>
                </c:pt>
                <c:pt idx="176798">
                  <c:v>-16.866499999999974</c:v>
                </c:pt>
                <c:pt idx="176799">
                  <c:v>-16.864499999999964</c:v>
                </c:pt>
                <c:pt idx="176800">
                  <c:v>-16.862499999999955</c:v>
                </c:pt>
                <c:pt idx="176801">
                  <c:v>-16.860500000000002</c:v>
                </c:pt>
                <c:pt idx="176802">
                  <c:v>-16.858499999999992</c:v>
                </c:pt>
                <c:pt idx="176803">
                  <c:v>-16.856499999999983</c:v>
                </c:pt>
                <c:pt idx="176804">
                  <c:v>-16.854499999999973</c:v>
                </c:pt>
                <c:pt idx="176805">
                  <c:v>-16.852499999999964</c:v>
                </c:pt>
                <c:pt idx="176806">
                  <c:v>-16.850499999999954</c:v>
                </c:pt>
                <c:pt idx="176807">
                  <c:v>-16.848500000000001</c:v>
                </c:pt>
                <c:pt idx="176808">
                  <c:v>-16.846499999999992</c:v>
                </c:pt>
                <c:pt idx="176809">
                  <c:v>-16.844499999999982</c:v>
                </c:pt>
                <c:pt idx="176810">
                  <c:v>-16.842499999999973</c:v>
                </c:pt>
                <c:pt idx="176811">
                  <c:v>-16.840499999999963</c:v>
                </c:pt>
                <c:pt idx="176812">
                  <c:v>-16.838499999999954</c:v>
                </c:pt>
                <c:pt idx="176813">
                  <c:v>-16.836500000000001</c:v>
                </c:pt>
                <c:pt idx="176814">
                  <c:v>-16.834499999999991</c:v>
                </c:pt>
                <c:pt idx="176815">
                  <c:v>-16.832499999999982</c:v>
                </c:pt>
                <c:pt idx="176816">
                  <c:v>-16.830499999999972</c:v>
                </c:pt>
                <c:pt idx="176817">
                  <c:v>-16.828499999999963</c:v>
                </c:pt>
                <c:pt idx="176818">
                  <c:v>-16.826499999999953</c:v>
                </c:pt>
                <c:pt idx="176819">
                  <c:v>-16.8245</c:v>
                </c:pt>
                <c:pt idx="176820">
                  <c:v>-16.822499999999991</c:v>
                </c:pt>
                <c:pt idx="176821">
                  <c:v>-16.820499999999981</c:v>
                </c:pt>
                <c:pt idx="176822">
                  <c:v>-16.818499999999972</c:v>
                </c:pt>
                <c:pt idx="176823">
                  <c:v>-16.816499999999962</c:v>
                </c:pt>
                <c:pt idx="176824">
                  <c:v>-16.814499999999953</c:v>
                </c:pt>
                <c:pt idx="176825">
                  <c:v>-16.8125</c:v>
                </c:pt>
                <c:pt idx="176826">
                  <c:v>-16.81049999999999</c:v>
                </c:pt>
                <c:pt idx="176827">
                  <c:v>-16.808499999999981</c:v>
                </c:pt>
                <c:pt idx="176828">
                  <c:v>-16.806499999999971</c:v>
                </c:pt>
                <c:pt idx="176829">
                  <c:v>-16.804499999999962</c:v>
                </c:pt>
                <c:pt idx="176830">
                  <c:v>-16.802499999999952</c:v>
                </c:pt>
                <c:pt idx="176831">
                  <c:v>-16.8005</c:v>
                </c:pt>
                <c:pt idx="176832">
                  <c:v>-16.79849999999999</c:v>
                </c:pt>
                <c:pt idx="176833">
                  <c:v>-16.79649999999998</c:v>
                </c:pt>
                <c:pt idx="176834">
                  <c:v>-16.794499999999971</c:v>
                </c:pt>
                <c:pt idx="176835">
                  <c:v>-16.792499999999961</c:v>
                </c:pt>
                <c:pt idx="176836">
                  <c:v>-16.790499999999952</c:v>
                </c:pt>
                <c:pt idx="176837">
                  <c:v>-16.788499999999999</c:v>
                </c:pt>
                <c:pt idx="176838">
                  <c:v>-16.78649999999999</c:v>
                </c:pt>
                <c:pt idx="176839">
                  <c:v>-16.78449999999998</c:v>
                </c:pt>
                <c:pt idx="176840">
                  <c:v>-16.78249999999997</c:v>
                </c:pt>
                <c:pt idx="176841">
                  <c:v>-16.780499999999961</c:v>
                </c:pt>
                <c:pt idx="176842">
                  <c:v>-16.778499999999951</c:v>
                </c:pt>
                <c:pt idx="176843">
                  <c:v>-16.776499999999999</c:v>
                </c:pt>
                <c:pt idx="176844">
                  <c:v>-16.774499999999989</c:v>
                </c:pt>
                <c:pt idx="176845">
                  <c:v>-16.77249999999998</c:v>
                </c:pt>
                <c:pt idx="176846">
                  <c:v>-16.77049999999997</c:v>
                </c:pt>
                <c:pt idx="176847">
                  <c:v>-16.76849999999996</c:v>
                </c:pt>
                <c:pt idx="176848">
                  <c:v>-16.766499999999951</c:v>
                </c:pt>
                <c:pt idx="176849">
                  <c:v>-16.764499999999998</c:v>
                </c:pt>
                <c:pt idx="176850">
                  <c:v>-16.762499999999989</c:v>
                </c:pt>
                <c:pt idx="176851">
                  <c:v>-16.760499999999979</c:v>
                </c:pt>
                <c:pt idx="176852">
                  <c:v>-16.75849999999997</c:v>
                </c:pt>
                <c:pt idx="176853">
                  <c:v>-16.75649999999996</c:v>
                </c:pt>
                <c:pt idx="176854">
                  <c:v>-16.75449999999995</c:v>
                </c:pt>
                <c:pt idx="176855">
                  <c:v>-16.752499999999998</c:v>
                </c:pt>
                <c:pt idx="176856">
                  <c:v>-16.750499999999988</c:v>
                </c:pt>
                <c:pt idx="176857">
                  <c:v>-16.748499999999979</c:v>
                </c:pt>
                <c:pt idx="176858">
                  <c:v>-16.746499999999969</c:v>
                </c:pt>
                <c:pt idx="176859">
                  <c:v>-16.74449999999996</c:v>
                </c:pt>
                <c:pt idx="176860">
                  <c:v>-16.74249999999995</c:v>
                </c:pt>
                <c:pt idx="176861">
                  <c:v>-16.740499999999997</c:v>
                </c:pt>
                <c:pt idx="176862">
                  <c:v>-16.738499999999988</c:v>
                </c:pt>
                <c:pt idx="176863">
                  <c:v>-16.736499999999978</c:v>
                </c:pt>
                <c:pt idx="176864">
                  <c:v>-16.734499999999969</c:v>
                </c:pt>
                <c:pt idx="176865">
                  <c:v>-16.732499999999959</c:v>
                </c:pt>
                <c:pt idx="176866">
                  <c:v>-16.73049999999995</c:v>
                </c:pt>
                <c:pt idx="176867">
                  <c:v>-16.728499999999997</c:v>
                </c:pt>
                <c:pt idx="176868">
                  <c:v>-16.726499999999987</c:v>
                </c:pt>
                <c:pt idx="176869">
                  <c:v>-16.724499999999978</c:v>
                </c:pt>
                <c:pt idx="176870">
                  <c:v>-16.722499999999968</c:v>
                </c:pt>
                <c:pt idx="176871">
                  <c:v>-16.720499999999959</c:v>
                </c:pt>
                <c:pt idx="176872">
                  <c:v>-16.718499999999949</c:v>
                </c:pt>
                <c:pt idx="176873">
                  <c:v>-16.716499999999996</c:v>
                </c:pt>
                <c:pt idx="176874">
                  <c:v>-16.714499999999987</c:v>
                </c:pt>
                <c:pt idx="176875">
                  <c:v>-16.712499999999977</c:v>
                </c:pt>
                <c:pt idx="176876">
                  <c:v>-16.710499999999968</c:v>
                </c:pt>
                <c:pt idx="176877">
                  <c:v>-16.708499999999958</c:v>
                </c:pt>
                <c:pt idx="176878">
                  <c:v>-16.706500000000005</c:v>
                </c:pt>
                <c:pt idx="176879">
                  <c:v>-16.704499999999996</c:v>
                </c:pt>
                <c:pt idx="176880">
                  <c:v>-16.702499999999986</c:v>
                </c:pt>
                <c:pt idx="176881">
                  <c:v>-16.700499999999977</c:v>
                </c:pt>
                <c:pt idx="176882">
                  <c:v>-16.698499999999967</c:v>
                </c:pt>
                <c:pt idx="176883">
                  <c:v>-16.696499999999958</c:v>
                </c:pt>
                <c:pt idx="176884">
                  <c:v>-16.694500000000005</c:v>
                </c:pt>
                <c:pt idx="176885">
                  <c:v>-16.692499999999995</c:v>
                </c:pt>
                <c:pt idx="176886">
                  <c:v>-16.690499999999986</c:v>
                </c:pt>
                <c:pt idx="176887">
                  <c:v>-16.688499999999976</c:v>
                </c:pt>
                <c:pt idx="176888">
                  <c:v>-16.686499999999967</c:v>
                </c:pt>
                <c:pt idx="176889">
                  <c:v>-16.684499999999957</c:v>
                </c:pt>
                <c:pt idx="176890">
                  <c:v>-16.682500000000005</c:v>
                </c:pt>
                <c:pt idx="176891">
                  <c:v>-16.680499999999995</c:v>
                </c:pt>
                <c:pt idx="176892">
                  <c:v>-16.678499999999985</c:v>
                </c:pt>
                <c:pt idx="176893">
                  <c:v>-16.676499999999976</c:v>
                </c:pt>
                <c:pt idx="176894">
                  <c:v>-16.674499999999966</c:v>
                </c:pt>
                <c:pt idx="176895">
                  <c:v>-16.672499999999957</c:v>
                </c:pt>
                <c:pt idx="176896">
                  <c:v>-16.670500000000004</c:v>
                </c:pt>
                <c:pt idx="176897">
                  <c:v>-16.668499999999995</c:v>
                </c:pt>
                <c:pt idx="176898">
                  <c:v>-16.666499999999985</c:v>
                </c:pt>
                <c:pt idx="176899">
                  <c:v>-16.664499999999975</c:v>
                </c:pt>
                <c:pt idx="176900">
                  <c:v>-16.662499999999966</c:v>
                </c:pt>
                <c:pt idx="176901">
                  <c:v>-16.660499999999956</c:v>
                </c:pt>
                <c:pt idx="176902">
                  <c:v>-16.658500000000004</c:v>
                </c:pt>
                <c:pt idx="176903">
                  <c:v>-16.656499999999994</c:v>
                </c:pt>
                <c:pt idx="176904">
                  <c:v>-16.654499999999985</c:v>
                </c:pt>
                <c:pt idx="176905">
                  <c:v>-16.652499999999975</c:v>
                </c:pt>
                <c:pt idx="176906">
                  <c:v>-16.650499999999965</c:v>
                </c:pt>
                <c:pt idx="176907">
                  <c:v>-16.648499999999956</c:v>
                </c:pt>
                <c:pt idx="176908">
                  <c:v>-16.646500000000003</c:v>
                </c:pt>
                <c:pt idx="176909">
                  <c:v>-16.644499999999994</c:v>
                </c:pt>
                <c:pt idx="176910">
                  <c:v>-16.642499999999984</c:v>
                </c:pt>
                <c:pt idx="176911">
                  <c:v>-16.640499999999975</c:v>
                </c:pt>
                <c:pt idx="176912">
                  <c:v>-16.638499999999965</c:v>
                </c:pt>
                <c:pt idx="176913">
                  <c:v>-16.636499999999955</c:v>
                </c:pt>
                <c:pt idx="176914">
                  <c:v>-16.634500000000003</c:v>
                </c:pt>
                <c:pt idx="176915">
                  <c:v>-16.632499999999993</c:v>
                </c:pt>
                <c:pt idx="176916">
                  <c:v>-16.630499999999984</c:v>
                </c:pt>
                <c:pt idx="176917">
                  <c:v>-16.628499999999974</c:v>
                </c:pt>
                <c:pt idx="176918">
                  <c:v>-16.626499999999965</c:v>
                </c:pt>
                <c:pt idx="176919">
                  <c:v>-16.624499999999955</c:v>
                </c:pt>
                <c:pt idx="176920">
                  <c:v>-16.622500000000002</c:v>
                </c:pt>
                <c:pt idx="176921">
                  <c:v>-16.620499999999993</c:v>
                </c:pt>
                <c:pt idx="176922">
                  <c:v>-16.618499999999983</c:v>
                </c:pt>
                <c:pt idx="176923">
                  <c:v>-16.616499999999974</c:v>
                </c:pt>
                <c:pt idx="176924">
                  <c:v>-16.614499999999964</c:v>
                </c:pt>
                <c:pt idx="176925">
                  <c:v>-16.612499999999955</c:v>
                </c:pt>
                <c:pt idx="176926">
                  <c:v>-16.610500000000002</c:v>
                </c:pt>
                <c:pt idx="176927">
                  <c:v>-16.608499999999992</c:v>
                </c:pt>
                <c:pt idx="176928">
                  <c:v>-16.606499999999983</c:v>
                </c:pt>
                <c:pt idx="176929">
                  <c:v>-16.604499999999973</c:v>
                </c:pt>
                <c:pt idx="176930">
                  <c:v>-16.602499999999964</c:v>
                </c:pt>
                <c:pt idx="176931">
                  <c:v>-16.600499999999954</c:v>
                </c:pt>
                <c:pt idx="176932">
                  <c:v>-16.598500000000001</c:v>
                </c:pt>
                <c:pt idx="176933">
                  <c:v>-16.596499999999992</c:v>
                </c:pt>
                <c:pt idx="176934">
                  <c:v>-16.594499999999982</c:v>
                </c:pt>
                <c:pt idx="176935">
                  <c:v>-16.592499999999973</c:v>
                </c:pt>
                <c:pt idx="176936">
                  <c:v>-16.590499999999963</c:v>
                </c:pt>
                <c:pt idx="176937">
                  <c:v>-16.588499999999954</c:v>
                </c:pt>
                <c:pt idx="176938">
                  <c:v>-16.586500000000001</c:v>
                </c:pt>
                <c:pt idx="176939">
                  <c:v>-16.584499999999991</c:v>
                </c:pt>
                <c:pt idx="176940">
                  <c:v>-16.582499999999982</c:v>
                </c:pt>
                <c:pt idx="176941">
                  <c:v>-16.580499999999972</c:v>
                </c:pt>
                <c:pt idx="176942">
                  <c:v>-16.578499999999963</c:v>
                </c:pt>
                <c:pt idx="176943">
                  <c:v>-16.576499999999953</c:v>
                </c:pt>
                <c:pt idx="176944">
                  <c:v>-16.5745</c:v>
                </c:pt>
                <c:pt idx="176945">
                  <c:v>-16.572499999999991</c:v>
                </c:pt>
                <c:pt idx="176946">
                  <c:v>-16.570499999999981</c:v>
                </c:pt>
                <c:pt idx="176947">
                  <c:v>-16.568499999999972</c:v>
                </c:pt>
                <c:pt idx="176948">
                  <c:v>-16.566499999999962</c:v>
                </c:pt>
                <c:pt idx="176949">
                  <c:v>-16.564499999999953</c:v>
                </c:pt>
                <c:pt idx="176950">
                  <c:v>-16.5625</c:v>
                </c:pt>
                <c:pt idx="176951">
                  <c:v>-16.56049999999999</c:v>
                </c:pt>
                <c:pt idx="176952">
                  <c:v>-16.558499999999981</c:v>
                </c:pt>
                <c:pt idx="176953">
                  <c:v>-16.556499999999971</c:v>
                </c:pt>
                <c:pt idx="176954">
                  <c:v>-16.554499999999962</c:v>
                </c:pt>
                <c:pt idx="176955">
                  <c:v>-16.552499999999952</c:v>
                </c:pt>
                <c:pt idx="176956">
                  <c:v>-16.5505</c:v>
                </c:pt>
                <c:pt idx="176957">
                  <c:v>-16.54849999999999</c:v>
                </c:pt>
                <c:pt idx="176958">
                  <c:v>-16.54649999999998</c:v>
                </c:pt>
                <c:pt idx="176959">
                  <c:v>-16.544499999999971</c:v>
                </c:pt>
                <c:pt idx="176960">
                  <c:v>-16.542499999999961</c:v>
                </c:pt>
                <c:pt idx="176961">
                  <c:v>-16.540499999999952</c:v>
                </c:pt>
                <c:pt idx="176962">
                  <c:v>-16.538499999999999</c:v>
                </c:pt>
                <c:pt idx="176963">
                  <c:v>-16.53649999999999</c:v>
                </c:pt>
                <c:pt idx="176964">
                  <c:v>-16.53449999999998</c:v>
                </c:pt>
                <c:pt idx="176965">
                  <c:v>-16.53249999999997</c:v>
                </c:pt>
                <c:pt idx="176966">
                  <c:v>-16.530499999999961</c:v>
                </c:pt>
                <c:pt idx="176967">
                  <c:v>-16.528499999999951</c:v>
                </c:pt>
                <c:pt idx="176968">
                  <c:v>-16.526499999999999</c:v>
                </c:pt>
                <c:pt idx="176969">
                  <c:v>-16.524499999999989</c:v>
                </c:pt>
                <c:pt idx="176970">
                  <c:v>-16.52249999999998</c:v>
                </c:pt>
                <c:pt idx="176971">
                  <c:v>-16.52049999999997</c:v>
                </c:pt>
                <c:pt idx="176972">
                  <c:v>-16.51849999999996</c:v>
                </c:pt>
                <c:pt idx="176973">
                  <c:v>-16.516499999999951</c:v>
                </c:pt>
                <c:pt idx="176974">
                  <c:v>-16.514499999999998</c:v>
                </c:pt>
                <c:pt idx="176975">
                  <c:v>-16.512499999999989</c:v>
                </c:pt>
                <c:pt idx="176976">
                  <c:v>-16.510499999999979</c:v>
                </c:pt>
                <c:pt idx="176977">
                  <c:v>-16.50849999999997</c:v>
                </c:pt>
                <c:pt idx="176978">
                  <c:v>-16.50649999999996</c:v>
                </c:pt>
                <c:pt idx="176979">
                  <c:v>-16.50449999999995</c:v>
                </c:pt>
                <c:pt idx="176980">
                  <c:v>-16.502499999999998</c:v>
                </c:pt>
                <c:pt idx="176981">
                  <c:v>-16.500499999999988</c:v>
                </c:pt>
                <c:pt idx="176982">
                  <c:v>-16.498499999999979</c:v>
                </c:pt>
                <c:pt idx="176983">
                  <c:v>-16.496499999999969</c:v>
                </c:pt>
                <c:pt idx="176984">
                  <c:v>-16.49449999999996</c:v>
                </c:pt>
                <c:pt idx="176985">
                  <c:v>-16.49249999999995</c:v>
                </c:pt>
                <c:pt idx="176986">
                  <c:v>-16.490499999999997</c:v>
                </c:pt>
                <c:pt idx="176987">
                  <c:v>-16.488499999999988</c:v>
                </c:pt>
                <c:pt idx="176988">
                  <c:v>-16.486499999999978</c:v>
                </c:pt>
                <c:pt idx="176989">
                  <c:v>-16.484499999999969</c:v>
                </c:pt>
                <c:pt idx="176990">
                  <c:v>-16.482499999999959</c:v>
                </c:pt>
                <c:pt idx="176991">
                  <c:v>-16.48049999999995</c:v>
                </c:pt>
                <c:pt idx="176992">
                  <c:v>-16.478499999999997</c:v>
                </c:pt>
                <c:pt idx="176993">
                  <c:v>-16.476499999999987</c:v>
                </c:pt>
                <c:pt idx="176994">
                  <c:v>-16.474499999999978</c:v>
                </c:pt>
                <c:pt idx="176995">
                  <c:v>-16.472499999999968</c:v>
                </c:pt>
                <c:pt idx="176996">
                  <c:v>-16.470499999999959</c:v>
                </c:pt>
                <c:pt idx="176997">
                  <c:v>-16.468499999999949</c:v>
                </c:pt>
                <c:pt idx="176998">
                  <c:v>-16.466499999999996</c:v>
                </c:pt>
                <c:pt idx="176999">
                  <c:v>-16.464499999999987</c:v>
                </c:pt>
                <c:pt idx="177000">
                  <c:v>-16.462499999999977</c:v>
                </c:pt>
                <c:pt idx="177001">
                  <c:v>-16.460499999999968</c:v>
                </c:pt>
                <c:pt idx="177002">
                  <c:v>-16.458499999999958</c:v>
                </c:pt>
                <c:pt idx="177003">
                  <c:v>-16.456500000000005</c:v>
                </c:pt>
                <c:pt idx="177004">
                  <c:v>-16.454499999999996</c:v>
                </c:pt>
                <c:pt idx="177005">
                  <c:v>-16.452499999999986</c:v>
                </c:pt>
                <c:pt idx="177006">
                  <c:v>-16.450499999999977</c:v>
                </c:pt>
                <c:pt idx="177007">
                  <c:v>-16.448499999999967</c:v>
                </c:pt>
                <c:pt idx="177008">
                  <c:v>-16.446499999999958</c:v>
                </c:pt>
                <c:pt idx="177009">
                  <c:v>-16.444500000000005</c:v>
                </c:pt>
                <c:pt idx="177010">
                  <c:v>-16.442499999999995</c:v>
                </c:pt>
                <c:pt idx="177011">
                  <c:v>-16.440499999999986</c:v>
                </c:pt>
                <c:pt idx="177012">
                  <c:v>-16.438499999999976</c:v>
                </c:pt>
                <c:pt idx="177013">
                  <c:v>-16.436499999999967</c:v>
                </c:pt>
                <c:pt idx="177014">
                  <c:v>-16.434499999999957</c:v>
                </c:pt>
                <c:pt idx="177015">
                  <c:v>-16.432500000000005</c:v>
                </c:pt>
                <c:pt idx="177016">
                  <c:v>-16.430499999999995</c:v>
                </c:pt>
                <c:pt idx="177017">
                  <c:v>-16.428499999999985</c:v>
                </c:pt>
                <c:pt idx="177018">
                  <c:v>-16.426499999999976</c:v>
                </c:pt>
                <c:pt idx="177019">
                  <c:v>-16.424499999999966</c:v>
                </c:pt>
                <c:pt idx="177020">
                  <c:v>-16.422499999999957</c:v>
                </c:pt>
                <c:pt idx="177021">
                  <c:v>-16.420500000000004</c:v>
                </c:pt>
                <c:pt idx="177022">
                  <c:v>-16.418499999999995</c:v>
                </c:pt>
                <c:pt idx="177023">
                  <c:v>-16.416499999999985</c:v>
                </c:pt>
                <c:pt idx="177024">
                  <c:v>-16.414499999999975</c:v>
                </c:pt>
                <c:pt idx="177025">
                  <c:v>-16.412499999999966</c:v>
                </c:pt>
                <c:pt idx="177026">
                  <c:v>-16.410499999999956</c:v>
                </c:pt>
                <c:pt idx="177027">
                  <c:v>-16.408500000000004</c:v>
                </c:pt>
                <c:pt idx="177028">
                  <c:v>-16.406499999999994</c:v>
                </c:pt>
                <c:pt idx="177029">
                  <c:v>-16.404499999999985</c:v>
                </c:pt>
                <c:pt idx="177030">
                  <c:v>-16.402499999999975</c:v>
                </c:pt>
                <c:pt idx="177031">
                  <c:v>-16.400499999999965</c:v>
                </c:pt>
                <c:pt idx="177032">
                  <c:v>-16.398499999999956</c:v>
                </c:pt>
                <c:pt idx="177033">
                  <c:v>-16.396500000000003</c:v>
                </c:pt>
                <c:pt idx="177034">
                  <c:v>-16.394499999999994</c:v>
                </c:pt>
                <c:pt idx="177035">
                  <c:v>-16.392499999999984</c:v>
                </c:pt>
                <c:pt idx="177036">
                  <c:v>-16.390499999999975</c:v>
                </c:pt>
                <c:pt idx="177037">
                  <c:v>-16.388499999999965</c:v>
                </c:pt>
                <c:pt idx="177038">
                  <c:v>-16.386499999999955</c:v>
                </c:pt>
                <c:pt idx="177039">
                  <c:v>-16.384500000000003</c:v>
                </c:pt>
                <c:pt idx="177040">
                  <c:v>-16.382499999999993</c:v>
                </c:pt>
                <c:pt idx="177041">
                  <c:v>-16.380499999999984</c:v>
                </c:pt>
                <c:pt idx="177042">
                  <c:v>-16.378499999999974</c:v>
                </c:pt>
                <c:pt idx="177043">
                  <c:v>-16.376499999999965</c:v>
                </c:pt>
                <c:pt idx="177044">
                  <c:v>-16.374499999999955</c:v>
                </c:pt>
                <c:pt idx="177045">
                  <c:v>-16.372500000000002</c:v>
                </c:pt>
                <c:pt idx="177046">
                  <c:v>-16.370499999999993</c:v>
                </c:pt>
                <c:pt idx="177047">
                  <c:v>-16.368499999999983</c:v>
                </c:pt>
                <c:pt idx="177048">
                  <c:v>-16.366499999999974</c:v>
                </c:pt>
                <c:pt idx="177049">
                  <c:v>-16.364499999999964</c:v>
                </c:pt>
                <c:pt idx="177050">
                  <c:v>-16.362499999999955</c:v>
                </c:pt>
                <c:pt idx="177051">
                  <c:v>-16.360500000000002</c:v>
                </c:pt>
                <c:pt idx="177052">
                  <c:v>-16.358499999999992</c:v>
                </c:pt>
                <c:pt idx="177053">
                  <c:v>-16.356499999999983</c:v>
                </c:pt>
                <c:pt idx="177054">
                  <c:v>-16.354499999999973</c:v>
                </c:pt>
                <c:pt idx="177055">
                  <c:v>-16.352499999999964</c:v>
                </c:pt>
                <c:pt idx="177056">
                  <c:v>-16.350499999999954</c:v>
                </c:pt>
                <c:pt idx="177057">
                  <c:v>-16.348500000000001</c:v>
                </c:pt>
                <c:pt idx="177058">
                  <c:v>-16.346499999999992</c:v>
                </c:pt>
                <c:pt idx="177059">
                  <c:v>-16.344499999999982</c:v>
                </c:pt>
                <c:pt idx="177060">
                  <c:v>-16.342499999999973</c:v>
                </c:pt>
                <c:pt idx="177061">
                  <c:v>-16.340499999999963</c:v>
                </c:pt>
                <c:pt idx="177062">
                  <c:v>-16.338499999999954</c:v>
                </c:pt>
                <c:pt idx="177063">
                  <c:v>-16.336500000000001</c:v>
                </c:pt>
                <c:pt idx="177064">
                  <c:v>-16.334499999999991</c:v>
                </c:pt>
                <c:pt idx="177065">
                  <c:v>-16.332499999999982</c:v>
                </c:pt>
                <c:pt idx="177066">
                  <c:v>-16.330499999999972</c:v>
                </c:pt>
                <c:pt idx="177067">
                  <c:v>-16.328499999999963</c:v>
                </c:pt>
                <c:pt idx="177068">
                  <c:v>-16.326499999999953</c:v>
                </c:pt>
                <c:pt idx="177069">
                  <c:v>-16.3245</c:v>
                </c:pt>
                <c:pt idx="177070">
                  <c:v>-16.322499999999991</c:v>
                </c:pt>
                <c:pt idx="177071">
                  <c:v>-16.320499999999981</c:v>
                </c:pt>
                <c:pt idx="177072">
                  <c:v>-16.318499999999972</c:v>
                </c:pt>
                <c:pt idx="177073">
                  <c:v>-16.316499999999962</c:v>
                </c:pt>
                <c:pt idx="177074">
                  <c:v>-16.314499999999953</c:v>
                </c:pt>
                <c:pt idx="177075">
                  <c:v>-16.3125</c:v>
                </c:pt>
                <c:pt idx="177076">
                  <c:v>-16.31049999999999</c:v>
                </c:pt>
                <c:pt idx="177077">
                  <c:v>-16.308499999999981</c:v>
                </c:pt>
                <c:pt idx="177078">
                  <c:v>-16.306499999999971</c:v>
                </c:pt>
                <c:pt idx="177079">
                  <c:v>-16.304499999999962</c:v>
                </c:pt>
                <c:pt idx="177080">
                  <c:v>-16.302499999999952</c:v>
                </c:pt>
                <c:pt idx="177081">
                  <c:v>-16.3005</c:v>
                </c:pt>
                <c:pt idx="177082">
                  <c:v>-16.29849999999999</c:v>
                </c:pt>
                <c:pt idx="177083">
                  <c:v>-16.29649999999998</c:v>
                </c:pt>
                <c:pt idx="177084">
                  <c:v>-16.294499999999971</c:v>
                </c:pt>
                <c:pt idx="177085">
                  <c:v>-16.292499999999961</c:v>
                </c:pt>
                <c:pt idx="177086">
                  <c:v>-16.290499999999952</c:v>
                </c:pt>
                <c:pt idx="177087">
                  <c:v>-16.288499999999999</c:v>
                </c:pt>
                <c:pt idx="177088">
                  <c:v>-16.28649999999999</c:v>
                </c:pt>
                <c:pt idx="177089">
                  <c:v>-16.28449999999998</c:v>
                </c:pt>
                <c:pt idx="177090">
                  <c:v>-16.28249999999997</c:v>
                </c:pt>
                <c:pt idx="177091">
                  <c:v>-16.280499999999961</c:v>
                </c:pt>
                <c:pt idx="177092">
                  <c:v>-16.278499999999951</c:v>
                </c:pt>
                <c:pt idx="177093">
                  <c:v>-16.276499999999999</c:v>
                </c:pt>
                <c:pt idx="177094">
                  <c:v>-16.274499999999989</c:v>
                </c:pt>
                <c:pt idx="177095">
                  <c:v>-16.27249999999998</c:v>
                </c:pt>
                <c:pt idx="177096">
                  <c:v>-16.27049999999997</c:v>
                </c:pt>
                <c:pt idx="177097">
                  <c:v>-16.26849999999996</c:v>
                </c:pt>
                <c:pt idx="177098">
                  <c:v>-16.266499999999951</c:v>
                </c:pt>
                <c:pt idx="177099">
                  <c:v>-16.264499999999998</c:v>
                </c:pt>
                <c:pt idx="177100">
                  <c:v>-16.262499999999989</c:v>
                </c:pt>
                <c:pt idx="177101">
                  <c:v>-16.260499999999979</c:v>
                </c:pt>
                <c:pt idx="177102">
                  <c:v>-16.25849999999997</c:v>
                </c:pt>
                <c:pt idx="177103">
                  <c:v>-16.25649999999996</c:v>
                </c:pt>
                <c:pt idx="177104">
                  <c:v>-16.25449999999995</c:v>
                </c:pt>
                <c:pt idx="177105">
                  <c:v>-16.252499999999998</c:v>
                </c:pt>
                <c:pt idx="177106">
                  <c:v>-16.250499999999988</c:v>
                </c:pt>
                <c:pt idx="177107">
                  <c:v>-16.248499999999979</c:v>
                </c:pt>
                <c:pt idx="177108">
                  <c:v>-16.246499999999969</c:v>
                </c:pt>
                <c:pt idx="177109">
                  <c:v>-16.24449999999996</c:v>
                </c:pt>
                <c:pt idx="177110">
                  <c:v>-16.24249999999995</c:v>
                </c:pt>
                <c:pt idx="177111">
                  <c:v>-16.240499999999997</c:v>
                </c:pt>
                <c:pt idx="177112">
                  <c:v>-16.238499999999988</c:v>
                </c:pt>
                <c:pt idx="177113">
                  <c:v>-16.236499999999978</c:v>
                </c:pt>
                <c:pt idx="177114">
                  <c:v>-16.234499999999969</c:v>
                </c:pt>
                <c:pt idx="177115">
                  <c:v>-16.232499999999959</c:v>
                </c:pt>
                <c:pt idx="177116">
                  <c:v>-16.23049999999995</c:v>
                </c:pt>
                <c:pt idx="177117">
                  <c:v>-16.228499999999997</c:v>
                </c:pt>
                <c:pt idx="177118">
                  <c:v>-16.226499999999987</c:v>
                </c:pt>
                <c:pt idx="177119">
                  <c:v>-16.224499999999978</c:v>
                </c:pt>
                <c:pt idx="177120">
                  <c:v>-16.222499999999968</c:v>
                </c:pt>
                <c:pt idx="177121">
                  <c:v>-16.220499999999959</c:v>
                </c:pt>
                <c:pt idx="177122">
                  <c:v>-16.218499999999949</c:v>
                </c:pt>
                <c:pt idx="177123">
                  <c:v>-16.216499999999996</c:v>
                </c:pt>
                <c:pt idx="177124">
                  <c:v>-16.214499999999987</c:v>
                </c:pt>
                <c:pt idx="177125">
                  <c:v>-16.212499999999977</c:v>
                </c:pt>
                <c:pt idx="177126">
                  <c:v>-16.210499999999968</c:v>
                </c:pt>
                <c:pt idx="177127">
                  <c:v>-16.208499999999958</c:v>
                </c:pt>
                <c:pt idx="177128">
                  <c:v>-16.206500000000005</c:v>
                </c:pt>
                <c:pt idx="177129">
                  <c:v>-16.204499999999996</c:v>
                </c:pt>
                <c:pt idx="177130">
                  <c:v>-16.202499999999986</c:v>
                </c:pt>
                <c:pt idx="177131">
                  <c:v>-16.200499999999977</c:v>
                </c:pt>
                <c:pt idx="177132">
                  <c:v>-16.198499999999967</c:v>
                </c:pt>
                <c:pt idx="177133">
                  <c:v>-16.196499999999958</c:v>
                </c:pt>
                <c:pt idx="177134">
                  <c:v>-16.194500000000005</c:v>
                </c:pt>
                <c:pt idx="177135">
                  <c:v>-16.192499999999995</c:v>
                </c:pt>
                <c:pt idx="177136">
                  <c:v>-16.190499999999986</c:v>
                </c:pt>
                <c:pt idx="177137">
                  <c:v>-16.188499999999976</c:v>
                </c:pt>
                <c:pt idx="177138">
                  <c:v>-16.186499999999967</c:v>
                </c:pt>
                <c:pt idx="177139">
                  <c:v>-16.184499999999957</c:v>
                </c:pt>
                <c:pt idx="177140">
                  <c:v>-16.182500000000005</c:v>
                </c:pt>
                <c:pt idx="177141">
                  <c:v>-16.180499999999995</c:v>
                </c:pt>
                <c:pt idx="177142">
                  <c:v>-16.178499999999985</c:v>
                </c:pt>
                <c:pt idx="177143">
                  <c:v>-16.176499999999976</c:v>
                </c:pt>
                <c:pt idx="177144">
                  <c:v>-16.174499999999966</c:v>
                </c:pt>
                <c:pt idx="177145">
                  <c:v>-16.172499999999957</c:v>
                </c:pt>
                <c:pt idx="177146">
                  <c:v>-16.170500000000004</c:v>
                </c:pt>
                <c:pt idx="177147">
                  <c:v>-16.168499999999995</c:v>
                </c:pt>
                <c:pt idx="177148">
                  <c:v>-16.166499999999985</c:v>
                </c:pt>
                <c:pt idx="177149">
                  <c:v>-16.164499999999975</c:v>
                </c:pt>
                <c:pt idx="177150">
                  <c:v>-16.162499999999966</c:v>
                </c:pt>
                <c:pt idx="177151">
                  <c:v>-16.160499999999956</c:v>
                </c:pt>
                <c:pt idx="177152">
                  <c:v>-16.158500000000004</c:v>
                </c:pt>
                <c:pt idx="177153">
                  <c:v>-16.156499999999994</c:v>
                </c:pt>
                <c:pt idx="177154">
                  <c:v>-16.154499999999985</c:v>
                </c:pt>
                <c:pt idx="177155">
                  <c:v>-16.152499999999975</c:v>
                </c:pt>
                <c:pt idx="177156">
                  <c:v>-16.150499999999965</c:v>
                </c:pt>
                <c:pt idx="177157">
                  <c:v>-16.148499999999956</c:v>
                </c:pt>
                <c:pt idx="177158">
                  <c:v>-16.146500000000003</c:v>
                </c:pt>
                <c:pt idx="177159">
                  <c:v>-16.144499999999994</c:v>
                </c:pt>
                <c:pt idx="177160">
                  <c:v>-16.142499999999984</c:v>
                </c:pt>
                <c:pt idx="177161">
                  <c:v>-16.140499999999975</c:v>
                </c:pt>
                <c:pt idx="177162">
                  <c:v>-16.138499999999965</c:v>
                </c:pt>
                <c:pt idx="177163">
                  <c:v>-16.136499999999955</c:v>
                </c:pt>
                <c:pt idx="177164">
                  <c:v>-16.134500000000003</c:v>
                </c:pt>
                <c:pt idx="177165">
                  <c:v>-16.132499999999993</c:v>
                </c:pt>
                <c:pt idx="177166">
                  <c:v>-16.130499999999984</c:v>
                </c:pt>
                <c:pt idx="177167">
                  <c:v>-16.128499999999974</c:v>
                </c:pt>
                <c:pt idx="177168">
                  <c:v>-16.126499999999965</c:v>
                </c:pt>
                <c:pt idx="177169">
                  <c:v>-16.124499999999955</c:v>
                </c:pt>
                <c:pt idx="177170">
                  <c:v>-16.122500000000002</c:v>
                </c:pt>
                <c:pt idx="177171">
                  <c:v>-16.120499999999993</c:v>
                </c:pt>
                <c:pt idx="177172">
                  <c:v>-16.118499999999983</c:v>
                </c:pt>
                <c:pt idx="177173">
                  <c:v>-16.116499999999974</c:v>
                </c:pt>
                <c:pt idx="177174">
                  <c:v>-16.114499999999964</c:v>
                </c:pt>
                <c:pt idx="177175">
                  <c:v>-16.112499999999955</c:v>
                </c:pt>
                <c:pt idx="177176">
                  <c:v>-16.110500000000002</c:v>
                </c:pt>
                <c:pt idx="177177">
                  <c:v>-16.108499999999992</c:v>
                </c:pt>
                <c:pt idx="177178">
                  <c:v>-16.106499999999983</c:v>
                </c:pt>
                <c:pt idx="177179">
                  <c:v>-16.104499999999973</c:v>
                </c:pt>
                <c:pt idx="177180">
                  <c:v>-16.102499999999964</c:v>
                </c:pt>
                <c:pt idx="177181">
                  <c:v>-16.100499999999954</c:v>
                </c:pt>
                <c:pt idx="177182">
                  <c:v>-16.098500000000001</c:v>
                </c:pt>
                <c:pt idx="177183">
                  <c:v>-16.096499999999992</c:v>
                </c:pt>
                <c:pt idx="177184">
                  <c:v>-16.094499999999982</c:v>
                </c:pt>
                <c:pt idx="177185">
                  <c:v>-16.092499999999973</c:v>
                </c:pt>
                <c:pt idx="177186">
                  <c:v>-16.090499999999963</c:v>
                </c:pt>
                <c:pt idx="177187">
                  <c:v>-16.088499999999954</c:v>
                </c:pt>
                <c:pt idx="177188">
                  <c:v>-16.086500000000001</c:v>
                </c:pt>
                <c:pt idx="177189">
                  <c:v>-16.084499999999991</c:v>
                </c:pt>
                <c:pt idx="177190">
                  <c:v>-16.082499999999982</c:v>
                </c:pt>
                <c:pt idx="177191">
                  <c:v>-16.080499999999972</c:v>
                </c:pt>
                <c:pt idx="177192">
                  <c:v>-16.078499999999963</c:v>
                </c:pt>
                <c:pt idx="177193">
                  <c:v>-16.076499999999953</c:v>
                </c:pt>
                <c:pt idx="177194">
                  <c:v>-16.0745</c:v>
                </c:pt>
                <c:pt idx="177195">
                  <c:v>-16.072499999999991</c:v>
                </c:pt>
                <c:pt idx="177196">
                  <c:v>-16.070499999999981</c:v>
                </c:pt>
                <c:pt idx="177197">
                  <c:v>-16.068499999999972</c:v>
                </c:pt>
                <c:pt idx="177198">
                  <c:v>-16.066499999999962</c:v>
                </c:pt>
                <c:pt idx="177199">
                  <c:v>-16.064499999999953</c:v>
                </c:pt>
                <c:pt idx="177200">
                  <c:v>-16.0625</c:v>
                </c:pt>
                <c:pt idx="177201">
                  <c:v>-16.06049999999999</c:v>
                </c:pt>
                <c:pt idx="177202">
                  <c:v>-16.058499999999981</c:v>
                </c:pt>
                <c:pt idx="177203">
                  <c:v>-16.056499999999971</c:v>
                </c:pt>
                <c:pt idx="177204">
                  <c:v>-16.054499999999962</c:v>
                </c:pt>
                <c:pt idx="177205">
                  <c:v>-16.052499999999952</c:v>
                </c:pt>
                <c:pt idx="177206">
                  <c:v>-16.0505</c:v>
                </c:pt>
                <c:pt idx="177207">
                  <c:v>-16.04849999999999</c:v>
                </c:pt>
                <c:pt idx="177208">
                  <c:v>-16.04649999999998</c:v>
                </c:pt>
                <c:pt idx="177209">
                  <c:v>-16.044499999999971</c:v>
                </c:pt>
                <c:pt idx="177210">
                  <c:v>-16.042499999999961</c:v>
                </c:pt>
                <c:pt idx="177211">
                  <c:v>-16.040499999999952</c:v>
                </c:pt>
                <c:pt idx="177212">
                  <c:v>-16.038499999999999</c:v>
                </c:pt>
                <c:pt idx="177213">
                  <c:v>-16.03649999999999</c:v>
                </c:pt>
                <c:pt idx="177214">
                  <c:v>-16.03449999999998</c:v>
                </c:pt>
                <c:pt idx="177215">
                  <c:v>-16.03249999999997</c:v>
                </c:pt>
                <c:pt idx="177216">
                  <c:v>-16.030499999999961</c:v>
                </c:pt>
                <c:pt idx="177217">
                  <c:v>-16.028499999999951</c:v>
                </c:pt>
                <c:pt idx="177218">
                  <c:v>-16.026499999999999</c:v>
                </c:pt>
                <c:pt idx="177219">
                  <c:v>-16.024499999999989</c:v>
                </c:pt>
                <c:pt idx="177220">
                  <c:v>-16.02249999999998</c:v>
                </c:pt>
                <c:pt idx="177221">
                  <c:v>-16.02049999999997</c:v>
                </c:pt>
                <c:pt idx="177222">
                  <c:v>-16.01849999999996</c:v>
                </c:pt>
                <c:pt idx="177223">
                  <c:v>-16.016499999999951</c:v>
                </c:pt>
                <c:pt idx="177224">
                  <c:v>-16.014499999999998</c:v>
                </c:pt>
                <c:pt idx="177225">
                  <c:v>-16.012499999999989</c:v>
                </c:pt>
                <c:pt idx="177226">
                  <c:v>-16.010499999999979</c:v>
                </c:pt>
                <c:pt idx="177227">
                  <c:v>-16.00849999999997</c:v>
                </c:pt>
                <c:pt idx="177228">
                  <c:v>-16.00649999999996</c:v>
                </c:pt>
                <c:pt idx="177229">
                  <c:v>-16.00449999999995</c:v>
                </c:pt>
                <c:pt idx="177230">
                  <c:v>-16.002499999999998</c:v>
                </c:pt>
                <c:pt idx="177231">
                  <c:v>-16.000499999999988</c:v>
                </c:pt>
                <c:pt idx="177232">
                  <c:v>-15.998499999999979</c:v>
                </c:pt>
                <c:pt idx="177233">
                  <c:v>-15.996499999999969</c:v>
                </c:pt>
                <c:pt idx="177234">
                  <c:v>-15.99449999999996</c:v>
                </c:pt>
                <c:pt idx="177235">
                  <c:v>-15.99249999999995</c:v>
                </c:pt>
                <c:pt idx="177236">
                  <c:v>-15.990499999999997</c:v>
                </c:pt>
                <c:pt idx="177237">
                  <c:v>-15.988499999999988</c:v>
                </c:pt>
                <c:pt idx="177238">
                  <c:v>-15.986499999999978</c:v>
                </c:pt>
                <c:pt idx="177239">
                  <c:v>-15.984499999999969</c:v>
                </c:pt>
                <c:pt idx="177240">
                  <c:v>-15.982499999999959</c:v>
                </c:pt>
                <c:pt idx="177241">
                  <c:v>-15.98049999999995</c:v>
                </c:pt>
                <c:pt idx="177242">
                  <c:v>-15.978499999999997</c:v>
                </c:pt>
                <c:pt idx="177243">
                  <c:v>-15.976499999999987</c:v>
                </c:pt>
                <c:pt idx="177244">
                  <c:v>-15.974499999999978</c:v>
                </c:pt>
                <c:pt idx="177245">
                  <c:v>-15.972499999999968</c:v>
                </c:pt>
                <c:pt idx="177246">
                  <c:v>-15.970499999999959</c:v>
                </c:pt>
                <c:pt idx="177247">
                  <c:v>-15.968499999999949</c:v>
                </c:pt>
                <c:pt idx="177248">
                  <c:v>-15.966499999999996</c:v>
                </c:pt>
                <c:pt idx="177249">
                  <c:v>-15.964499999999987</c:v>
                </c:pt>
                <c:pt idx="177250">
                  <c:v>-15.962499999999977</c:v>
                </c:pt>
                <c:pt idx="177251">
                  <c:v>-15.960499999999968</c:v>
                </c:pt>
                <c:pt idx="177252">
                  <c:v>-15.958499999999958</c:v>
                </c:pt>
                <c:pt idx="177253">
                  <c:v>-15.956500000000005</c:v>
                </c:pt>
                <c:pt idx="177254">
                  <c:v>-15.954499999999996</c:v>
                </c:pt>
                <c:pt idx="177255">
                  <c:v>-15.952499999999986</c:v>
                </c:pt>
                <c:pt idx="177256">
                  <c:v>-15.950499999999977</c:v>
                </c:pt>
                <c:pt idx="177257">
                  <c:v>-15.948499999999967</c:v>
                </c:pt>
                <c:pt idx="177258">
                  <c:v>-15.946499999999958</c:v>
                </c:pt>
                <c:pt idx="177259">
                  <c:v>-15.944500000000005</c:v>
                </c:pt>
                <c:pt idx="177260">
                  <c:v>-15.942499999999995</c:v>
                </c:pt>
                <c:pt idx="177261">
                  <c:v>-15.940499999999986</c:v>
                </c:pt>
                <c:pt idx="177262">
                  <c:v>-15.938499999999976</c:v>
                </c:pt>
                <c:pt idx="177263">
                  <c:v>-15.936499999999967</c:v>
                </c:pt>
                <c:pt idx="177264">
                  <c:v>-15.934499999999957</c:v>
                </c:pt>
                <c:pt idx="177265">
                  <c:v>-15.932500000000005</c:v>
                </c:pt>
                <c:pt idx="177266">
                  <c:v>-15.930499999999995</c:v>
                </c:pt>
                <c:pt idx="177267">
                  <c:v>-15.928499999999985</c:v>
                </c:pt>
                <c:pt idx="177268">
                  <c:v>-15.926499999999976</c:v>
                </c:pt>
                <c:pt idx="177269">
                  <c:v>-15.924499999999966</c:v>
                </c:pt>
                <c:pt idx="177270">
                  <c:v>-15.922499999999957</c:v>
                </c:pt>
                <c:pt idx="177271">
                  <c:v>-15.920500000000004</c:v>
                </c:pt>
                <c:pt idx="177272">
                  <c:v>-15.918499999999995</c:v>
                </c:pt>
                <c:pt idx="177273">
                  <c:v>-15.916499999999985</c:v>
                </c:pt>
                <c:pt idx="177274">
                  <c:v>-15.914499999999975</c:v>
                </c:pt>
                <c:pt idx="177275">
                  <c:v>-15.912499999999966</c:v>
                </c:pt>
                <c:pt idx="177276">
                  <c:v>-15.910499999999956</c:v>
                </c:pt>
                <c:pt idx="177277">
                  <c:v>-15.908500000000004</c:v>
                </c:pt>
                <c:pt idx="177278">
                  <c:v>-15.906499999999994</c:v>
                </c:pt>
                <c:pt idx="177279">
                  <c:v>-15.904499999999985</c:v>
                </c:pt>
                <c:pt idx="177280">
                  <c:v>-15.902499999999975</c:v>
                </c:pt>
                <c:pt idx="177281">
                  <c:v>-15.900499999999965</c:v>
                </c:pt>
                <c:pt idx="177282">
                  <c:v>-15.898499999999956</c:v>
                </c:pt>
                <c:pt idx="177283">
                  <c:v>-15.896500000000003</c:v>
                </c:pt>
                <c:pt idx="177284">
                  <c:v>-15.894499999999994</c:v>
                </c:pt>
                <c:pt idx="177285">
                  <c:v>-15.892499999999984</c:v>
                </c:pt>
                <c:pt idx="177286">
                  <c:v>-15.890499999999975</c:v>
                </c:pt>
                <c:pt idx="177287">
                  <c:v>-15.888499999999965</c:v>
                </c:pt>
                <c:pt idx="177288">
                  <c:v>-15.886499999999955</c:v>
                </c:pt>
                <c:pt idx="177289">
                  <c:v>-15.884500000000003</c:v>
                </c:pt>
                <c:pt idx="177290">
                  <c:v>-15.882499999999993</c:v>
                </c:pt>
                <c:pt idx="177291">
                  <c:v>-15.880499999999984</c:v>
                </c:pt>
                <c:pt idx="177292">
                  <c:v>-15.878499999999974</c:v>
                </c:pt>
                <c:pt idx="177293">
                  <c:v>-15.876499999999965</c:v>
                </c:pt>
                <c:pt idx="177294">
                  <c:v>-15.874499999999955</c:v>
                </c:pt>
                <c:pt idx="177295">
                  <c:v>-15.872500000000002</c:v>
                </c:pt>
                <c:pt idx="177296">
                  <c:v>-15.870499999999993</c:v>
                </c:pt>
                <c:pt idx="177297">
                  <c:v>-15.868499999999983</c:v>
                </c:pt>
                <c:pt idx="177298">
                  <c:v>-15.866499999999974</c:v>
                </c:pt>
                <c:pt idx="177299">
                  <c:v>-15.864499999999964</c:v>
                </c:pt>
                <c:pt idx="177300">
                  <c:v>-15.862499999999955</c:v>
                </c:pt>
                <c:pt idx="177301">
                  <c:v>-15.860500000000002</c:v>
                </c:pt>
                <c:pt idx="177302">
                  <c:v>-15.858499999999992</c:v>
                </c:pt>
                <c:pt idx="177303">
                  <c:v>-15.856499999999983</c:v>
                </c:pt>
                <c:pt idx="177304">
                  <c:v>-15.854499999999973</c:v>
                </c:pt>
                <c:pt idx="177305">
                  <c:v>-15.852499999999964</c:v>
                </c:pt>
                <c:pt idx="177306">
                  <c:v>-15.850499999999954</c:v>
                </c:pt>
                <c:pt idx="177307">
                  <c:v>-15.848500000000001</c:v>
                </c:pt>
                <c:pt idx="177308">
                  <c:v>-15.846499999999992</c:v>
                </c:pt>
                <c:pt idx="177309">
                  <c:v>-15.844499999999982</c:v>
                </c:pt>
                <c:pt idx="177310">
                  <c:v>-15.842499999999973</c:v>
                </c:pt>
                <c:pt idx="177311">
                  <c:v>-15.840499999999963</c:v>
                </c:pt>
                <c:pt idx="177312">
                  <c:v>-15.838499999999954</c:v>
                </c:pt>
                <c:pt idx="177313">
                  <c:v>-15.836500000000001</c:v>
                </c:pt>
                <c:pt idx="177314">
                  <c:v>-15.834499999999991</c:v>
                </c:pt>
                <c:pt idx="177315">
                  <c:v>-15.832499999999982</c:v>
                </c:pt>
                <c:pt idx="177316">
                  <c:v>-15.830499999999972</c:v>
                </c:pt>
                <c:pt idx="177317">
                  <c:v>-15.828499999999963</c:v>
                </c:pt>
                <c:pt idx="177318">
                  <c:v>-15.826499999999953</c:v>
                </c:pt>
                <c:pt idx="177319">
                  <c:v>-15.8245</c:v>
                </c:pt>
                <c:pt idx="177320">
                  <c:v>-15.822499999999991</c:v>
                </c:pt>
                <c:pt idx="177321">
                  <c:v>-15.820499999999981</c:v>
                </c:pt>
                <c:pt idx="177322">
                  <c:v>-15.818499999999972</c:v>
                </c:pt>
                <c:pt idx="177323">
                  <c:v>-15.816499999999962</c:v>
                </c:pt>
                <c:pt idx="177324">
                  <c:v>-15.814499999999953</c:v>
                </c:pt>
                <c:pt idx="177325">
                  <c:v>-15.8125</c:v>
                </c:pt>
                <c:pt idx="177326">
                  <c:v>-15.81049999999999</c:v>
                </c:pt>
                <c:pt idx="177327">
                  <c:v>-15.808499999999981</c:v>
                </c:pt>
                <c:pt idx="177328">
                  <c:v>-15.806499999999971</c:v>
                </c:pt>
                <c:pt idx="177329">
                  <c:v>-15.804499999999962</c:v>
                </c:pt>
                <c:pt idx="177330">
                  <c:v>-15.802499999999952</c:v>
                </c:pt>
                <c:pt idx="177331">
                  <c:v>-15.8005</c:v>
                </c:pt>
                <c:pt idx="177332">
                  <c:v>-15.79849999999999</c:v>
                </c:pt>
                <c:pt idx="177333">
                  <c:v>-15.79649999999998</c:v>
                </c:pt>
                <c:pt idx="177334">
                  <c:v>-15.794499999999971</c:v>
                </c:pt>
                <c:pt idx="177335">
                  <c:v>-15.792499999999961</c:v>
                </c:pt>
                <c:pt idx="177336">
                  <c:v>-15.790499999999952</c:v>
                </c:pt>
                <c:pt idx="177337">
                  <c:v>-15.788499999999999</c:v>
                </c:pt>
                <c:pt idx="177338">
                  <c:v>-15.78649999999999</c:v>
                </c:pt>
                <c:pt idx="177339">
                  <c:v>-15.78449999999998</c:v>
                </c:pt>
                <c:pt idx="177340">
                  <c:v>-15.78249999999997</c:v>
                </c:pt>
                <c:pt idx="177341">
                  <c:v>-15.780499999999961</c:v>
                </c:pt>
                <c:pt idx="177342">
                  <c:v>-15.778499999999951</c:v>
                </c:pt>
                <c:pt idx="177343">
                  <c:v>-15.776499999999999</c:v>
                </c:pt>
                <c:pt idx="177344">
                  <c:v>-15.774499999999989</c:v>
                </c:pt>
                <c:pt idx="177345">
                  <c:v>-15.77249999999998</c:v>
                </c:pt>
                <c:pt idx="177346">
                  <c:v>-15.77049999999997</c:v>
                </c:pt>
                <c:pt idx="177347">
                  <c:v>-15.76849999999996</c:v>
                </c:pt>
                <c:pt idx="177348">
                  <c:v>-15.766499999999951</c:v>
                </c:pt>
                <c:pt idx="177349">
                  <c:v>-15.764499999999998</c:v>
                </c:pt>
                <c:pt idx="177350">
                  <c:v>-15.762499999999989</c:v>
                </c:pt>
                <c:pt idx="177351">
                  <c:v>-15.760499999999979</c:v>
                </c:pt>
                <c:pt idx="177352">
                  <c:v>-15.75849999999997</c:v>
                </c:pt>
                <c:pt idx="177353">
                  <c:v>-15.75649999999996</c:v>
                </c:pt>
                <c:pt idx="177354">
                  <c:v>-15.75449999999995</c:v>
                </c:pt>
                <c:pt idx="177355">
                  <c:v>-15.752499999999998</c:v>
                </c:pt>
                <c:pt idx="177356">
                  <c:v>-15.750499999999988</c:v>
                </c:pt>
                <c:pt idx="177357">
                  <c:v>-15.748499999999979</c:v>
                </c:pt>
                <c:pt idx="177358">
                  <c:v>-15.746499999999969</c:v>
                </c:pt>
                <c:pt idx="177359">
                  <c:v>-15.74449999999996</c:v>
                </c:pt>
                <c:pt idx="177360">
                  <c:v>-15.74249999999995</c:v>
                </c:pt>
                <c:pt idx="177361">
                  <c:v>-15.740499999999997</c:v>
                </c:pt>
                <c:pt idx="177362">
                  <c:v>-15.738499999999988</c:v>
                </c:pt>
                <c:pt idx="177363">
                  <c:v>-15.736499999999978</c:v>
                </c:pt>
                <c:pt idx="177364">
                  <c:v>-15.734499999999969</c:v>
                </c:pt>
                <c:pt idx="177365">
                  <c:v>-15.732499999999959</c:v>
                </c:pt>
                <c:pt idx="177366">
                  <c:v>-15.73049999999995</c:v>
                </c:pt>
                <c:pt idx="177367">
                  <c:v>-15.728499999999997</c:v>
                </c:pt>
                <c:pt idx="177368">
                  <c:v>-15.726499999999987</c:v>
                </c:pt>
                <c:pt idx="177369">
                  <c:v>-15.724499999999978</c:v>
                </c:pt>
                <c:pt idx="177370">
                  <c:v>-15.722499999999968</c:v>
                </c:pt>
                <c:pt idx="177371">
                  <c:v>-15.720499999999959</c:v>
                </c:pt>
                <c:pt idx="177372">
                  <c:v>-15.718499999999949</c:v>
                </c:pt>
                <c:pt idx="177373">
                  <c:v>-15.716499999999996</c:v>
                </c:pt>
                <c:pt idx="177374">
                  <c:v>-15.714499999999987</c:v>
                </c:pt>
                <c:pt idx="177375">
                  <c:v>-15.712499999999977</c:v>
                </c:pt>
                <c:pt idx="177376">
                  <c:v>-15.710499999999968</c:v>
                </c:pt>
                <c:pt idx="177377">
                  <c:v>-15.708499999999958</c:v>
                </c:pt>
                <c:pt idx="177378">
                  <c:v>-15.706500000000005</c:v>
                </c:pt>
                <c:pt idx="177379">
                  <c:v>-15.704499999999996</c:v>
                </c:pt>
                <c:pt idx="177380">
                  <c:v>-15.702499999999986</c:v>
                </c:pt>
                <c:pt idx="177381">
                  <c:v>-15.700499999999977</c:v>
                </c:pt>
                <c:pt idx="177382">
                  <c:v>-15.698499999999967</c:v>
                </c:pt>
                <c:pt idx="177383">
                  <c:v>-15.696499999999958</c:v>
                </c:pt>
                <c:pt idx="177384">
                  <c:v>-15.694500000000005</c:v>
                </c:pt>
                <c:pt idx="177385">
                  <c:v>-15.692499999999995</c:v>
                </c:pt>
                <c:pt idx="177386">
                  <c:v>-15.690499999999986</c:v>
                </c:pt>
                <c:pt idx="177387">
                  <c:v>-15.688499999999976</c:v>
                </c:pt>
                <c:pt idx="177388">
                  <c:v>-15.686499999999967</c:v>
                </c:pt>
                <c:pt idx="177389">
                  <c:v>-15.684499999999957</c:v>
                </c:pt>
                <c:pt idx="177390">
                  <c:v>-15.682500000000005</c:v>
                </c:pt>
                <c:pt idx="177391">
                  <c:v>-15.680499999999995</c:v>
                </c:pt>
                <c:pt idx="177392">
                  <c:v>-15.678499999999985</c:v>
                </c:pt>
                <c:pt idx="177393">
                  <c:v>-15.676499999999976</c:v>
                </c:pt>
                <c:pt idx="177394">
                  <c:v>-15.674499999999966</c:v>
                </c:pt>
                <c:pt idx="177395">
                  <c:v>-15.672499999999957</c:v>
                </c:pt>
                <c:pt idx="177396">
                  <c:v>-15.670500000000004</c:v>
                </c:pt>
                <c:pt idx="177397">
                  <c:v>-15.668499999999995</c:v>
                </c:pt>
                <c:pt idx="177398">
                  <c:v>-15.666499999999985</c:v>
                </c:pt>
                <c:pt idx="177399">
                  <c:v>-15.664499999999975</c:v>
                </c:pt>
                <c:pt idx="177400">
                  <c:v>-15.662499999999966</c:v>
                </c:pt>
                <c:pt idx="177401">
                  <c:v>-15.660499999999956</c:v>
                </c:pt>
                <c:pt idx="177402">
                  <c:v>-15.658500000000004</c:v>
                </c:pt>
                <c:pt idx="177403">
                  <c:v>-15.656499999999994</c:v>
                </c:pt>
                <c:pt idx="177404">
                  <c:v>-15.654499999999985</c:v>
                </c:pt>
                <c:pt idx="177405">
                  <c:v>-15.652499999999975</c:v>
                </c:pt>
                <c:pt idx="177406">
                  <c:v>-15.650499999999965</c:v>
                </c:pt>
                <c:pt idx="177407">
                  <c:v>-15.648499999999956</c:v>
                </c:pt>
                <c:pt idx="177408">
                  <c:v>-15.646500000000003</c:v>
                </c:pt>
                <c:pt idx="177409">
                  <c:v>-15.644499999999994</c:v>
                </c:pt>
                <c:pt idx="177410">
                  <c:v>-15.642499999999984</c:v>
                </c:pt>
                <c:pt idx="177411">
                  <c:v>-15.640499999999975</c:v>
                </c:pt>
                <c:pt idx="177412">
                  <c:v>-15.638499999999965</c:v>
                </c:pt>
                <c:pt idx="177413">
                  <c:v>-15.636499999999955</c:v>
                </c:pt>
                <c:pt idx="177414">
                  <c:v>-15.634500000000003</c:v>
                </c:pt>
                <c:pt idx="177415">
                  <c:v>-15.632499999999993</c:v>
                </c:pt>
                <c:pt idx="177416">
                  <c:v>-15.630499999999984</c:v>
                </c:pt>
                <c:pt idx="177417">
                  <c:v>-15.628499999999974</c:v>
                </c:pt>
                <c:pt idx="177418">
                  <c:v>-15.626499999999965</c:v>
                </c:pt>
                <c:pt idx="177419">
                  <c:v>-15.624499999999955</c:v>
                </c:pt>
                <c:pt idx="177420">
                  <c:v>-15.622500000000002</c:v>
                </c:pt>
                <c:pt idx="177421">
                  <c:v>-15.620499999999993</c:v>
                </c:pt>
                <c:pt idx="177422">
                  <c:v>-15.618499999999983</c:v>
                </c:pt>
                <c:pt idx="177423">
                  <c:v>-15.616499999999974</c:v>
                </c:pt>
                <c:pt idx="177424">
                  <c:v>-15.614499999999964</c:v>
                </c:pt>
                <c:pt idx="177425">
                  <c:v>-15.612499999999955</c:v>
                </c:pt>
                <c:pt idx="177426">
                  <c:v>-15.610500000000002</c:v>
                </c:pt>
                <c:pt idx="177427">
                  <c:v>-15.608499999999992</c:v>
                </c:pt>
                <c:pt idx="177428">
                  <c:v>-15.606499999999983</c:v>
                </c:pt>
                <c:pt idx="177429">
                  <c:v>-15.604499999999973</c:v>
                </c:pt>
                <c:pt idx="177430">
                  <c:v>-15.602499999999964</c:v>
                </c:pt>
                <c:pt idx="177431">
                  <c:v>-15.600499999999954</c:v>
                </c:pt>
                <c:pt idx="177432">
                  <c:v>-15.598500000000001</c:v>
                </c:pt>
                <c:pt idx="177433">
                  <c:v>-15.596499999999992</c:v>
                </c:pt>
                <c:pt idx="177434">
                  <c:v>-15.594499999999982</c:v>
                </c:pt>
                <c:pt idx="177435">
                  <c:v>-15.592499999999973</c:v>
                </c:pt>
                <c:pt idx="177436">
                  <c:v>-15.590499999999963</c:v>
                </c:pt>
                <c:pt idx="177437">
                  <c:v>-15.588499999999954</c:v>
                </c:pt>
                <c:pt idx="177438">
                  <c:v>-15.586500000000001</c:v>
                </c:pt>
                <c:pt idx="177439">
                  <c:v>-15.584499999999991</c:v>
                </c:pt>
                <c:pt idx="177440">
                  <c:v>-15.582499999999982</c:v>
                </c:pt>
                <c:pt idx="177441">
                  <c:v>-15.580499999999972</c:v>
                </c:pt>
                <c:pt idx="177442">
                  <c:v>-15.578499999999963</c:v>
                </c:pt>
                <c:pt idx="177443">
                  <c:v>-15.576499999999953</c:v>
                </c:pt>
                <c:pt idx="177444">
                  <c:v>-15.5745</c:v>
                </c:pt>
                <c:pt idx="177445">
                  <c:v>-15.572499999999991</c:v>
                </c:pt>
                <c:pt idx="177446">
                  <c:v>-15.570499999999981</c:v>
                </c:pt>
                <c:pt idx="177447">
                  <c:v>-15.568499999999972</c:v>
                </c:pt>
                <c:pt idx="177448">
                  <c:v>-15.566499999999962</c:v>
                </c:pt>
                <c:pt idx="177449">
                  <c:v>-15.564499999999953</c:v>
                </c:pt>
                <c:pt idx="177450">
                  <c:v>-15.5625</c:v>
                </c:pt>
                <c:pt idx="177451">
                  <c:v>-15.56049999999999</c:v>
                </c:pt>
                <c:pt idx="177452">
                  <c:v>-15.558499999999981</c:v>
                </c:pt>
                <c:pt idx="177453">
                  <c:v>-15.556499999999971</c:v>
                </c:pt>
                <c:pt idx="177454">
                  <c:v>-15.554499999999962</c:v>
                </c:pt>
                <c:pt idx="177455">
                  <c:v>-15.552499999999952</c:v>
                </c:pt>
                <c:pt idx="177456">
                  <c:v>-15.5505</c:v>
                </c:pt>
                <c:pt idx="177457">
                  <c:v>-15.54849999999999</c:v>
                </c:pt>
                <c:pt idx="177458">
                  <c:v>-15.54649999999998</c:v>
                </c:pt>
                <c:pt idx="177459">
                  <c:v>-15.544499999999971</c:v>
                </c:pt>
                <c:pt idx="177460">
                  <c:v>-15.542499999999961</c:v>
                </c:pt>
                <c:pt idx="177461">
                  <c:v>-15.540499999999952</c:v>
                </c:pt>
                <c:pt idx="177462">
                  <c:v>-15.538499999999999</c:v>
                </c:pt>
                <c:pt idx="177463">
                  <c:v>-15.53649999999999</c:v>
                </c:pt>
                <c:pt idx="177464">
                  <c:v>-15.53449999999998</c:v>
                </c:pt>
                <c:pt idx="177465">
                  <c:v>-15.53249999999997</c:v>
                </c:pt>
                <c:pt idx="177466">
                  <c:v>-15.530499999999961</c:v>
                </c:pt>
                <c:pt idx="177467">
                  <c:v>-15.528499999999951</c:v>
                </c:pt>
                <c:pt idx="177468">
                  <c:v>-15.526499999999999</c:v>
                </c:pt>
                <c:pt idx="177469">
                  <c:v>-15.524499999999989</c:v>
                </c:pt>
                <c:pt idx="177470">
                  <c:v>-15.52249999999998</c:v>
                </c:pt>
                <c:pt idx="177471">
                  <c:v>-15.52049999999997</c:v>
                </c:pt>
                <c:pt idx="177472">
                  <c:v>-15.51849999999996</c:v>
                </c:pt>
                <c:pt idx="177473">
                  <c:v>-15.516499999999951</c:v>
                </c:pt>
                <c:pt idx="177474">
                  <c:v>-15.514499999999998</c:v>
                </c:pt>
                <c:pt idx="177475">
                  <c:v>-15.512499999999989</c:v>
                </c:pt>
                <c:pt idx="177476">
                  <c:v>-15.510499999999979</c:v>
                </c:pt>
                <c:pt idx="177477">
                  <c:v>-15.50849999999997</c:v>
                </c:pt>
                <c:pt idx="177478">
                  <c:v>-15.50649999999996</c:v>
                </c:pt>
                <c:pt idx="177479">
                  <c:v>-15.50449999999995</c:v>
                </c:pt>
                <c:pt idx="177480">
                  <c:v>-15.502499999999998</c:v>
                </c:pt>
                <c:pt idx="177481">
                  <c:v>-15.500499999999988</c:v>
                </c:pt>
                <c:pt idx="177482">
                  <c:v>-15.498499999999979</c:v>
                </c:pt>
                <c:pt idx="177483">
                  <c:v>-15.496499999999969</c:v>
                </c:pt>
                <c:pt idx="177484">
                  <c:v>-15.49449999999996</c:v>
                </c:pt>
                <c:pt idx="177485">
                  <c:v>-15.49249999999995</c:v>
                </c:pt>
                <c:pt idx="177486">
                  <c:v>-15.490499999999997</c:v>
                </c:pt>
                <c:pt idx="177487">
                  <c:v>-15.488499999999988</c:v>
                </c:pt>
                <c:pt idx="177488">
                  <c:v>-15.486499999999978</c:v>
                </c:pt>
                <c:pt idx="177489">
                  <c:v>-15.484499999999969</c:v>
                </c:pt>
                <c:pt idx="177490">
                  <c:v>-15.482499999999959</c:v>
                </c:pt>
                <c:pt idx="177491">
                  <c:v>-15.48049999999995</c:v>
                </c:pt>
                <c:pt idx="177492">
                  <c:v>-15.478499999999997</c:v>
                </c:pt>
                <c:pt idx="177493">
                  <c:v>-15.476499999999987</c:v>
                </c:pt>
                <c:pt idx="177494">
                  <c:v>-15.474499999999978</c:v>
                </c:pt>
                <c:pt idx="177495">
                  <c:v>-15.472499999999968</c:v>
                </c:pt>
                <c:pt idx="177496">
                  <c:v>-15.470499999999959</c:v>
                </c:pt>
                <c:pt idx="177497">
                  <c:v>-15.468499999999949</c:v>
                </c:pt>
                <c:pt idx="177498">
                  <c:v>-15.466499999999996</c:v>
                </c:pt>
                <c:pt idx="177499">
                  <c:v>-15.464499999999987</c:v>
                </c:pt>
                <c:pt idx="177500">
                  <c:v>-15.462499999999977</c:v>
                </c:pt>
                <c:pt idx="177501">
                  <c:v>-15.460499999999968</c:v>
                </c:pt>
                <c:pt idx="177502">
                  <c:v>-15.458499999999958</c:v>
                </c:pt>
                <c:pt idx="177503">
                  <c:v>-15.456500000000005</c:v>
                </c:pt>
                <c:pt idx="177504">
                  <c:v>-15.454499999999996</c:v>
                </c:pt>
                <c:pt idx="177505">
                  <c:v>-15.452499999999986</c:v>
                </c:pt>
                <c:pt idx="177506">
                  <c:v>-15.450499999999977</c:v>
                </c:pt>
                <c:pt idx="177507">
                  <c:v>-15.448499999999967</c:v>
                </c:pt>
                <c:pt idx="177508">
                  <c:v>-15.446499999999958</c:v>
                </c:pt>
                <c:pt idx="177509">
                  <c:v>-15.444500000000005</c:v>
                </c:pt>
                <c:pt idx="177510">
                  <c:v>-15.442499999999995</c:v>
                </c:pt>
                <c:pt idx="177511">
                  <c:v>-15.440499999999986</c:v>
                </c:pt>
                <c:pt idx="177512">
                  <c:v>-15.438499999999976</c:v>
                </c:pt>
                <c:pt idx="177513">
                  <c:v>-15.436499999999967</c:v>
                </c:pt>
                <c:pt idx="177514">
                  <c:v>-15.434499999999957</c:v>
                </c:pt>
                <c:pt idx="177515">
                  <c:v>-15.432500000000005</c:v>
                </c:pt>
                <c:pt idx="177516">
                  <c:v>-15.430499999999995</c:v>
                </c:pt>
                <c:pt idx="177517">
                  <c:v>-15.428499999999985</c:v>
                </c:pt>
                <c:pt idx="177518">
                  <c:v>-15.426499999999976</c:v>
                </c:pt>
                <c:pt idx="177519">
                  <c:v>-15.424499999999966</c:v>
                </c:pt>
                <c:pt idx="177520">
                  <c:v>-15.422499999999957</c:v>
                </c:pt>
                <c:pt idx="177521">
                  <c:v>-15.420500000000004</c:v>
                </c:pt>
                <c:pt idx="177522">
                  <c:v>-15.418499999999995</c:v>
                </c:pt>
                <c:pt idx="177523">
                  <c:v>-15.416499999999985</c:v>
                </c:pt>
                <c:pt idx="177524">
                  <c:v>-15.414499999999975</c:v>
                </c:pt>
                <c:pt idx="177525">
                  <c:v>-15.412499999999966</c:v>
                </c:pt>
                <c:pt idx="177526">
                  <c:v>-15.410499999999956</c:v>
                </c:pt>
                <c:pt idx="177527">
                  <c:v>-15.408500000000004</c:v>
                </c:pt>
                <c:pt idx="177528">
                  <c:v>-15.406499999999994</c:v>
                </c:pt>
                <c:pt idx="177529">
                  <c:v>-15.404499999999985</c:v>
                </c:pt>
                <c:pt idx="177530">
                  <c:v>-15.402499999999975</c:v>
                </c:pt>
                <c:pt idx="177531">
                  <c:v>-15.400499999999965</c:v>
                </c:pt>
                <c:pt idx="177532">
                  <c:v>-15.398499999999956</c:v>
                </c:pt>
                <c:pt idx="177533">
                  <c:v>-15.396500000000003</c:v>
                </c:pt>
                <c:pt idx="177534">
                  <c:v>-15.394499999999994</c:v>
                </c:pt>
                <c:pt idx="177535">
                  <c:v>-15.392499999999984</c:v>
                </c:pt>
                <c:pt idx="177536">
                  <c:v>-15.390499999999975</c:v>
                </c:pt>
                <c:pt idx="177537">
                  <c:v>-15.388499999999965</c:v>
                </c:pt>
                <c:pt idx="177538">
                  <c:v>-15.386499999999955</c:v>
                </c:pt>
                <c:pt idx="177539">
                  <c:v>-15.384500000000003</c:v>
                </c:pt>
                <c:pt idx="177540">
                  <c:v>-15.382499999999993</c:v>
                </c:pt>
                <c:pt idx="177541">
                  <c:v>-15.380499999999984</c:v>
                </c:pt>
                <c:pt idx="177542">
                  <c:v>-15.378499999999974</c:v>
                </c:pt>
                <c:pt idx="177543">
                  <c:v>-15.376499999999965</c:v>
                </c:pt>
                <c:pt idx="177544">
                  <c:v>-15.374499999999955</c:v>
                </c:pt>
                <c:pt idx="177545">
                  <c:v>-15.372500000000002</c:v>
                </c:pt>
                <c:pt idx="177546">
                  <c:v>-15.370499999999993</c:v>
                </c:pt>
                <c:pt idx="177547">
                  <c:v>-15.368499999999983</c:v>
                </c:pt>
                <c:pt idx="177548">
                  <c:v>-15.366499999999974</c:v>
                </c:pt>
                <c:pt idx="177549">
                  <c:v>-15.364499999999964</c:v>
                </c:pt>
                <c:pt idx="177550">
                  <c:v>-15.362499999999955</c:v>
                </c:pt>
                <c:pt idx="177551">
                  <c:v>-15.360500000000002</c:v>
                </c:pt>
                <c:pt idx="177552">
                  <c:v>-15.358499999999992</c:v>
                </c:pt>
                <c:pt idx="177553">
                  <c:v>-15.356499999999983</c:v>
                </c:pt>
                <c:pt idx="177554">
                  <c:v>-15.354499999999973</c:v>
                </c:pt>
                <c:pt idx="177555">
                  <c:v>-15.352499999999964</c:v>
                </c:pt>
                <c:pt idx="177556">
                  <c:v>-15.350499999999954</c:v>
                </c:pt>
                <c:pt idx="177557">
                  <c:v>-15.348500000000001</c:v>
                </c:pt>
                <c:pt idx="177558">
                  <c:v>-15.346499999999992</c:v>
                </c:pt>
                <c:pt idx="177559">
                  <c:v>-15.344499999999982</c:v>
                </c:pt>
                <c:pt idx="177560">
                  <c:v>-15.342499999999973</c:v>
                </c:pt>
                <c:pt idx="177561">
                  <c:v>-15.340499999999963</c:v>
                </c:pt>
                <c:pt idx="177562">
                  <c:v>-15.338499999999954</c:v>
                </c:pt>
                <c:pt idx="177563">
                  <c:v>-15.336500000000001</c:v>
                </c:pt>
                <c:pt idx="177564">
                  <c:v>-15.334499999999991</c:v>
                </c:pt>
                <c:pt idx="177565">
                  <c:v>-15.332499999999982</c:v>
                </c:pt>
                <c:pt idx="177566">
                  <c:v>-15.330499999999972</c:v>
                </c:pt>
                <c:pt idx="177567">
                  <c:v>-15.328499999999963</c:v>
                </c:pt>
                <c:pt idx="177568">
                  <c:v>-15.326499999999953</c:v>
                </c:pt>
                <c:pt idx="177569">
                  <c:v>-15.3245</c:v>
                </c:pt>
                <c:pt idx="177570">
                  <c:v>-15.322499999999991</c:v>
                </c:pt>
                <c:pt idx="177571">
                  <c:v>-15.320499999999981</c:v>
                </c:pt>
                <c:pt idx="177572">
                  <c:v>-15.318499999999972</c:v>
                </c:pt>
                <c:pt idx="177573">
                  <c:v>-15.316499999999962</c:v>
                </c:pt>
                <c:pt idx="177574">
                  <c:v>-15.314499999999953</c:v>
                </c:pt>
                <c:pt idx="177575">
                  <c:v>-15.3125</c:v>
                </c:pt>
                <c:pt idx="177576">
                  <c:v>-15.31049999999999</c:v>
                </c:pt>
                <c:pt idx="177577">
                  <c:v>-15.308499999999981</c:v>
                </c:pt>
                <c:pt idx="177578">
                  <c:v>-15.306499999999971</c:v>
                </c:pt>
                <c:pt idx="177579">
                  <c:v>-15.304499999999962</c:v>
                </c:pt>
                <c:pt idx="177580">
                  <c:v>-15.302499999999952</c:v>
                </c:pt>
                <c:pt idx="177581">
                  <c:v>-15.3005</c:v>
                </c:pt>
                <c:pt idx="177582">
                  <c:v>-15.29849999999999</c:v>
                </c:pt>
                <c:pt idx="177583">
                  <c:v>-15.29649999999998</c:v>
                </c:pt>
                <c:pt idx="177584">
                  <c:v>-15.294499999999971</c:v>
                </c:pt>
                <c:pt idx="177585">
                  <c:v>-15.292499999999961</c:v>
                </c:pt>
                <c:pt idx="177586">
                  <c:v>-15.290499999999952</c:v>
                </c:pt>
                <c:pt idx="177587">
                  <c:v>-15.288499999999999</c:v>
                </c:pt>
                <c:pt idx="177588">
                  <c:v>-15.28649999999999</c:v>
                </c:pt>
                <c:pt idx="177589">
                  <c:v>-15.28449999999998</c:v>
                </c:pt>
                <c:pt idx="177590">
                  <c:v>-15.28249999999997</c:v>
                </c:pt>
                <c:pt idx="177591">
                  <c:v>-15.280499999999961</c:v>
                </c:pt>
                <c:pt idx="177592">
                  <c:v>-15.278499999999951</c:v>
                </c:pt>
                <c:pt idx="177593">
                  <c:v>-15.276499999999999</c:v>
                </c:pt>
                <c:pt idx="177594">
                  <c:v>-15.274499999999989</c:v>
                </c:pt>
                <c:pt idx="177595">
                  <c:v>-15.27249999999998</c:v>
                </c:pt>
                <c:pt idx="177596">
                  <c:v>-15.27049999999997</c:v>
                </c:pt>
                <c:pt idx="177597">
                  <c:v>-15.26849999999996</c:v>
                </c:pt>
                <c:pt idx="177598">
                  <c:v>-15.266499999999951</c:v>
                </c:pt>
                <c:pt idx="177599">
                  <c:v>-15.264499999999998</c:v>
                </c:pt>
                <c:pt idx="177600">
                  <c:v>-15.262499999999989</c:v>
                </c:pt>
                <c:pt idx="177601">
                  <c:v>-15.260499999999979</c:v>
                </c:pt>
                <c:pt idx="177602">
                  <c:v>-15.25849999999997</c:v>
                </c:pt>
                <c:pt idx="177603">
                  <c:v>-15.25649999999996</c:v>
                </c:pt>
                <c:pt idx="177604">
                  <c:v>-15.25449999999995</c:v>
                </c:pt>
                <c:pt idx="177605">
                  <c:v>-15.252499999999998</c:v>
                </c:pt>
                <c:pt idx="177606">
                  <c:v>-15.250499999999988</c:v>
                </c:pt>
                <c:pt idx="177607">
                  <c:v>-15.248499999999979</c:v>
                </c:pt>
                <c:pt idx="177608">
                  <c:v>-15.246499999999969</c:v>
                </c:pt>
                <c:pt idx="177609">
                  <c:v>-15.24449999999996</c:v>
                </c:pt>
                <c:pt idx="177610">
                  <c:v>-15.24249999999995</c:v>
                </c:pt>
                <c:pt idx="177611">
                  <c:v>-15.240499999999997</c:v>
                </c:pt>
                <c:pt idx="177612">
                  <c:v>-15.238499999999988</c:v>
                </c:pt>
                <c:pt idx="177613">
                  <c:v>-15.236499999999978</c:v>
                </c:pt>
                <c:pt idx="177614">
                  <c:v>-15.234499999999969</c:v>
                </c:pt>
                <c:pt idx="177615">
                  <c:v>-15.232499999999959</c:v>
                </c:pt>
                <c:pt idx="177616">
                  <c:v>-15.23049999999995</c:v>
                </c:pt>
                <c:pt idx="177617">
                  <c:v>-15.228499999999997</c:v>
                </c:pt>
                <c:pt idx="177618">
                  <c:v>-15.226499999999987</c:v>
                </c:pt>
                <c:pt idx="177619">
                  <c:v>-15.224499999999978</c:v>
                </c:pt>
                <c:pt idx="177620">
                  <c:v>-15.222499999999968</c:v>
                </c:pt>
                <c:pt idx="177621">
                  <c:v>-15.220499999999959</c:v>
                </c:pt>
                <c:pt idx="177622">
                  <c:v>-15.218499999999949</c:v>
                </c:pt>
                <c:pt idx="177623">
                  <c:v>-15.216499999999996</c:v>
                </c:pt>
                <c:pt idx="177624">
                  <c:v>-15.214499999999987</c:v>
                </c:pt>
                <c:pt idx="177625">
                  <c:v>-15.212499999999977</c:v>
                </c:pt>
                <c:pt idx="177626">
                  <c:v>-15.210499999999968</c:v>
                </c:pt>
                <c:pt idx="177627">
                  <c:v>-15.208499999999958</c:v>
                </c:pt>
                <c:pt idx="177628">
                  <c:v>-15.206500000000005</c:v>
                </c:pt>
                <c:pt idx="177629">
                  <c:v>-15.204499999999996</c:v>
                </c:pt>
                <c:pt idx="177630">
                  <c:v>-15.202499999999986</c:v>
                </c:pt>
                <c:pt idx="177631">
                  <c:v>-15.200499999999977</c:v>
                </c:pt>
                <c:pt idx="177632">
                  <c:v>-15.198499999999967</c:v>
                </c:pt>
                <c:pt idx="177633">
                  <c:v>-15.196499999999958</c:v>
                </c:pt>
                <c:pt idx="177634">
                  <c:v>-15.194500000000005</c:v>
                </c:pt>
                <c:pt idx="177635">
                  <c:v>-15.192499999999995</c:v>
                </c:pt>
                <c:pt idx="177636">
                  <c:v>-15.190499999999986</c:v>
                </c:pt>
                <c:pt idx="177637">
                  <c:v>-15.188499999999976</c:v>
                </c:pt>
                <c:pt idx="177638">
                  <c:v>-15.186499999999967</c:v>
                </c:pt>
                <c:pt idx="177639">
                  <c:v>-15.184499999999957</c:v>
                </c:pt>
                <c:pt idx="177640">
                  <c:v>-15.182500000000005</c:v>
                </c:pt>
                <c:pt idx="177641">
                  <c:v>-15.180499999999995</c:v>
                </c:pt>
                <c:pt idx="177642">
                  <c:v>-15.178499999999985</c:v>
                </c:pt>
                <c:pt idx="177643">
                  <c:v>-15.176499999999976</c:v>
                </c:pt>
                <c:pt idx="177644">
                  <c:v>-15.174499999999966</c:v>
                </c:pt>
                <c:pt idx="177645">
                  <c:v>-15.172499999999957</c:v>
                </c:pt>
                <c:pt idx="177646">
                  <c:v>-15.170500000000004</c:v>
                </c:pt>
                <c:pt idx="177647">
                  <c:v>-15.168499999999995</c:v>
                </c:pt>
                <c:pt idx="177648">
                  <c:v>-15.166499999999985</c:v>
                </c:pt>
                <c:pt idx="177649">
                  <c:v>-15.164499999999975</c:v>
                </c:pt>
                <c:pt idx="177650">
                  <c:v>-15.162499999999966</c:v>
                </c:pt>
                <c:pt idx="177651">
                  <c:v>-15.160499999999956</c:v>
                </c:pt>
                <c:pt idx="177652">
                  <c:v>-15.158500000000004</c:v>
                </c:pt>
                <c:pt idx="177653">
                  <c:v>-15.156499999999994</c:v>
                </c:pt>
                <c:pt idx="177654">
                  <c:v>-15.154499999999985</c:v>
                </c:pt>
                <c:pt idx="177655">
                  <c:v>-15.152499999999975</c:v>
                </c:pt>
                <c:pt idx="177656">
                  <c:v>-15.150499999999965</c:v>
                </c:pt>
                <c:pt idx="177657">
                  <c:v>-15.148499999999956</c:v>
                </c:pt>
                <c:pt idx="177658">
                  <c:v>-15.146500000000003</c:v>
                </c:pt>
                <c:pt idx="177659">
                  <c:v>-15.144499999999994</c:v>
                </c:pt>
                <c:pt idx="177660">
                  <c:v>-15.142499999999984</c:v>
                </c:pt>
                <c:pt idx="177661">
                  <c:v>-15.140499999999975</c:v>
                </c:pt>
                <c:pt idx="177662">
                  <c:v>-15.138499999999965</c:v>
                </c:pt>
                <c:pt idx="177663">
                  <c:v>-15.136499999999955</c:v>
                </c:pt>
                <c:pt idx="177664">
                  <c:v>-15.134500000000003</c:v>
                </c:pt>
                <c:pt idx="177665">
                  <c:v>-15.132499999999993</c:v>
                </c:pt>
                <c:pt idx="177666">
                  <c:v>-15.130499999999984</c:v>
                </c:pt>
                <c:pt idx="177667">
                  <c:v>-15.128499999999974</c:v>
                </c:pt>
                <c:pt idx="177668">
                  <c:v>-15.126499999999965</c:v>
                </c:pt>
                <c:pt idx="177669">
                  <c:v>-15.124499999999955</c:v>
                </c:pt>
                <c:pt idx="177670">
                  <c:v>-15.122500000000002</c:v>
                </c:pt>
                <c:pt idx="177671">
                  <c:v>-15.120499999999993</c:v>
                </c:pt>
                <c:pt idx="177672">
                  <c:v>-15.118499999999983</c:v>
                </c:pt>
                <c:pt idx="177673">
                  <c:v>-15.116499999999974</c:v>
                </c:pt>
                <c:pt idx="177674">
                  <c:v>-15.114499999999964</c:v>
                </c:pt>
                <c:pt idx="177675">
                  <c:v>-15.112499999999955</c:v>
                </c:pt>
                <c:pt idx="177676">
                  <c:v>-15.110500000000002</c:v>
                </c:pt>
                <c:pt idx="177677">
                  <c:v>-15.108499999999992</c:v>
                </c:pt>
                <c:pt idx="177678">
                  <c:v>-15.106499999999983</c:v>
                </c:pt>
                <c:pt idx="177679">
                  <c:v>-15.104499999999973</c:v>
                </c:pt>
                <c:pt idx="177680">
                  <c:v>-15.102499999999964</c:v>
                </c:pt>
                <c:pt idx="177681">
                  <c:v>-15.100499999999954</c:v>
                </c:pt>
                <c:pt idx="177682">
                  <c:v>-15.098500000000001</c:v>
                </c:pt>
                <c:pt idx="177683">
                  <c:v>-15.096499999999992</c:v>
                </c:pt>
                <c:pt idx="177684">
                  <c:v>-15.094499999999982</c:v>
                </c:pt>
                <c:pt idx="177685">
                  <c:v>-15.092499999999973</c:v>
                </c:pt>
                <c:pt idx="177686">
                  <c:v>-15.090499999999963</c:v>
                </c:pt>
                <c:pt idx="177687">
                  <c:v>-15.088499999999954</c:v>
                </c:pt>
                <c:pt idx="177688">
                  <c:v>-15.086500000000001</c:v>
                </c:pt>
                <c:pt idx="177689">
                  <c:v>-15.084499999999991</c:v>
                </c:pt>
                <c:pt idx="177690">
                  <c:v>-15.082499999999982</c:v>
                </c:pt>
                <c:pt idx="177691">
                  <c:v>-15.080499999999972</c:v>
                </c:pt>
                <c:pt idx="177692">
                  <c:v>-15.078499999999963</c:v>
                </c:pt>
                <c:pt idx="177693">
                  <c:v>-15.076499999999953</c:v>
                </c:pt>
                <c:pt idx="177694">
                  <c:v>-15.0745</c:v>
                </c:pt>
                <c:pt idx="177695">
                  <c:v>-15.072499999999991</c:v>
                </c:pt>
                <c:pt idx="177696">
                  <c:v>-15.070499999999981</c:v>
                </c:pt>
                <c:pt idx="177697">
                  <c:v>-15.068499999999972</c:v>
                </c:pt>
                <c:pt idx="177698">
                  <c:v>-15.066499999999962</c:v>
                </c:pt>
                <c:pt idx="177699">
                  <c:v>-15.064499999999953</c:v>
                </c:pt>
                <c:pt idx="177700">
                  <c:v>-15.0625</c:v>
                </c:pt>
                <c:pt idx="177701">
                  <c:v>-15.06049999999999</c:v>
                </c:pt>
                <c:pt idx="177702">
                  <c:v>-15.058499999999981</c:v>
                </c:pt>
                <c:pt idx="177703">
                  <c:v>-15.056499999999971</c:v>
                </c:pt>
                <c:pt idx="177704">
                  <c:v>-15.054499999999962</c:v>
                </c:pt>
                <c:pt idx="177705">
                  <c:v>-15.052499999999952</c:v>
                </c:pt>
                <c:pt idx="177706">
                  <c:v>-15.0505</c:v>
                </c:pt>
                <c:pt idx="177707">
                  <c:v>-15.04849999999999</c:v>
                </c:pt>
                <c:pt idx="177708">
                  <c:v>-15.04649999999998</c:v>
                </c:pt>
                <c:pt idx="177709">
                  <c:v>-15.044499999999971</c:v>
                </c:pt>
                <c:pt idx="177710">
                  <c:v>-15.042499999999961</c:v>
                </c:pt>
                <c:pt idx="177711">
                  <c:v>-15.040499999999952</c:v>
                </c:pt>
                <c:pt idx="177712">
                  <c:v>-15.038499999999999</c:v>
                </c:pt>
                <c:pt idx="177713">
                  <c:v>-15.03649999999999</c:v>
                </c:pt>
                <c:pt idx="177714">
                  <c:v>-15.03449999999998</c:v>
                </c:pt>
                <c:pt idx="177715">
                  <c:v>-15.03249999999997</c:v>
                </c:pt>
                <c:pt idx="177716">
                  <c:v>-15.030499999999961</c:v>
                </c:pt>
                <c:pt idx="177717">
                  <c:v>-15.028499999999951</c:v>
                </c:pt>
                <c:pt idx="177718">
                  <c:v>-15.026499999999999</c:v>
                </c:pt>
                <c:pt idx="177719">
                  <c:v>-15.024499999999989</c:v>
                </c:pt>
                <c:pt idx="177720">
                  <c:v>-15.02249999999998</c:v>
                </c:pt>
                <c:pt idx="177721">
                  <c:v>-15.02049999999997</c:v>
                </c:pt>
                <c:pt idx="177722">
                  <c:v>-15.01849999999996</c:v>
                </c:pt>
                <c:pt idx="177723">
                  <c:v>-15.016499999999951</c:v>
                </c:pt>
                <c:pt idx="177724">
                  <c:v>-15.014499999999998</c:v>
                </c:pt>
                <c:pt idx="177725">
                  <c:v>-15.012499999999989</c:v>
                </c:pt>
                <c:pt idx="177726">
                  <c:v>-15.010499999999979</c:v>
                </c:pt>
                <c:pt idx="177727">
                  <c:v>-15.00849999999997</c:v>
                </c:pt>
                <c:pt idx="177728">
                  <c:v>-15.00649999999996</c:v>
                </c:pt>
                <c:pt idx="177729">
                  <c:v>-15.00449999999995</c:v>
                </c:pt>
                <c:pt idx="177730">
                  <c:v>-15.002499999999998</c:v>
                </c:pt>
                <c:pt idx="177731">
                  <c:v>-15.000499999999988</c:v>
                </c:pt>
                <c:pt idx="177732">
                  <c:v>-14.998499999999979</c:v>
                </c:pt>
                <c:pt idx="177733">
                  <c:v>-14.996499999999969</c:v>
                </c:pt>
                <c:pt idx="177734">
                  <c:v>-14.99449999999996</c:v>
                </c:pt>
                <c:pt idx="177735">
                  <c:v>-14.99249999999995</c:v>
                </c:pt>
                <c:pt idx="177736">
                  <c:v>-14.990499999999997</c:v>
                </c:pt>
                <c:pt idx="177737">
                  <c:v>-14.988499999999988</c:v>
                </c:pt>
                <c:pt idx="177738">
                  <c:v>-14.986499999999978</c:v>
                </c:pt>
                <c:pt idx="177739">
                  <c:v>-14.984499999999969</c:v>
                </c:pt>
                <c:pt idx="177740">
                  <c:v>-14.982499999999959</c:v>
                </c:pt>
                <c:pt idx="177741">
                  <c:v>-14.98049999999995</c:v>
                </c:pt>
                <c:pt idx="177742">
                  <c:v>-14.978499999999997</c:v>
                </c:pt>
                <c:pt idx="177743">
                  <c:v>-14.976499999999987</c:v>
                </c:pt>
                <c:pt idx="177744">
                  <c:v>-14.974499999999978</c:v>
                </c:pt>
                <c:pt idx="177745">
                  <c:v>-14.972499999999968</c:v>
                </c:pt>
                <c:pt idx="177746">
                  <c:v>-14.970499999999959</c:v>
                </c:pt>
                <c:pt idx="177747">
                  <c:v>-14.968499999999949</c:v>
                </c:pt>
                <c:pt idx="177748">
                  <c:v>-14.966499999999996</c:v>
                </c:pt>
                <c:pt idx="177749">
                  <c:v>-14.964499999999987</c:v>
                </c:pt>
                <c:pt idx="177750">
                  <c:v>-14.962499999999977</c:v>
                </c:pt>
                <c:pt idx="177751">
                  <c:v>-14.960499999999968</c:v>
                </c:pt>
                <c:pt idx="177752">
                  <c:v>-14.958499999999958</c:v>
                </c:pt>
                <c:pt idx="177753">
                  <c:v>-14.956500000000005</c:v>
                </c:pt>
                <c:pt idx="177754">
                  <c:v>-14.954499999999996</c:v>
                </c:pt>
                <c:pt idx="177755">
                  <c:v>-14.952499999999986</c:v>
                </c:pt>
                <c:pt idx="177756">
                  <c:v>-14.950499999999977</c:v>
                </c:pt>
                <c:pt idx="177757">
                  <c:v>-14.948499999999967</c:v>
                </c:pt>
                <c:pt idx="177758">
                  <c:v>-14.946499999999958</c:v>
                </c:pt>
                <c:pt idx="177759">
                  <c:v>-14.944500000000005</c:v>
                </c:pt>
                <c:pt idx="177760">
                  <c:v>-14.942499999999995</c:v>
                </c:pt>
                <c:pt idx="177761">
                  <c:v>-14.940499999999986</c:v>
                </c:pt>
                <c:pt idx="177762">
                  <c:v>-14.938499999999976</c:v>
                </c:pt>
                <c:pt idx="177763">
                  <c:v>-14.936499999999967</c:v>
                </c:pt>
                <c:pt idx="177764">
                  <c:v>-14.934499999999957</c:v>
                </c:pt>
                <c:pt idx="177765">
                  <c:v>-14.932500000000005</c:v>
                </c:pt>
                <c:pt idx="177766">
                  <c:v>-14.930499999999995</c:v>
                </c:pt>
                <c:pt idx="177767">
                  <c:v>-14.928499999999985</c:v>
                </c:pt>
                <c:pt idx="177768">
                  <c:v>-14.926499999999976</c:v>
                </c:pt>
                <c:pt idx="177769">
                  <c:v>-14.924499999999966</c:v>
                </c:pt>
                <c:pt idx="177770">
                  <c:v>-14.922499999999957</c:v>
                </c:pt>
                <c:pt idx="177771">
                  <c:v>-14.920500000000004</c:v>
                </c:pt>
                <c:pt idx="177772">
                  <c:v>-14.918499999999995</c:v>
                </c:pt>
                <c:pt idx="177773">
                  <c:v>-14.916499999999985</c:v>
                </c:pt>
                <c:pt idx="177774">
                  <c:v>-14.914499999999975</c:v>
                </c:pt>
                <c:pt idx="177775">
                  <c:v>-14.912499999999966</c:v>
                </c:pt>
                <c:pt idx="177776">
                  <c:v>-14.910499999999956</c:v>
                </c:pt>
                <c:pt idx="177777">
                  <c:v>-14.908500000000004</c:v>
                </c:pt>
                <c:pt idx="177778">
                  <c:v>-14.906499999999994</c:v>
                </c:pt>
                <c:pt idx="177779">
                  <c:v>-14.904499999999985</c:v>
                </c:pt>
                <c:pt idx="177780">
                  <c:v>-14.902499999999975</c:v>
                </c:pt>
                <c:pt idx="177781">
                  <c:v>-14.900499999999965</c:v>
                </c:pt>
                <c:pt idx="177782">
                  <c:v>-14.898499999999956</c:v>
                </c:pt>
                <c:pt idx="177783">
                  <c:v>-14.896500000000003</c:v>
                </c:pt>
                <c:pt idx="177784">
                  <c:v>-14.894499999999994</c:v>
                </c:pt>
                <c:pt idx="177785">
                  <c:v>-14.892499999999984</c:v>
                </c:pt>
                <c:pt idx="177786">
                  <c:v>-14.890499999999975</c:v>
                </c:pt>
                <c:pt idx="177787">
                  <c:v>-14.888499999999965</c:v>
                </c:pt>
                <c:pt idx="177788">
                  <c:v>-14.886499999999955</c:v>
                </c:pt>
                <c:pt idx="177789">
                  <c:v>-14.884500000000003</c:v>
                </c:pt>
                <c:pt idx="177790">
                  <c:v>-14.882499999999993</c:v>
                </c:pt>
                <c:pt idx="177791">
                  <c:v>-14.880499999999984</c:v>
                </c:pt>
                <c:pt idx="177792">
                  <c:v>-14.878499999999974</c:v>
                </c:pt>
                <c:pt idx="177793">
                  <c:v>-14.876499999999965</c:v>
                </c:pt>
                <c:pt idx="177794">
                  <c:v>-14.874499999999955</c:v>
                </c:pt>
                <c:pt idx="177795">
                  <c:v>-14.872500000000002</c:v>
                </c:pt>
                <c:pt idx="177796">
                  <c:v>-14.870499999999993</c:v>
                </c:pt>
                <c:pt idx="177797">
                  <c:v>-14.868499999999983</c:v>
                </c:pt>
                <c:pt idx="177798">
                  <c:v>-14.866499999999974</c:v>
                </c:pt>
                <c:pt idx="177799">
                  <c:v>-14.864499999999964</c:v>
                </c:pt>
                <c:pt idx="177800">
                  <c:v>-14.862499999999955</c:v>
                </c:pt>
                <c:pt idx="177801">
                  <c:v>-14.860500000000002</c:v>
                </c:pt>
                <c:pt idx="177802">
                  <c:v>-14.858499999999992</c:v>
                </c:pt>
                <c:pt idx="177803">
                  <c:v>-14.856499999999983</c:v>
                </c:pt>
                <c:pt idx="177804">
                  <c:v>-14.854499999999973</c:v>
                </c:pt>
                <c:pt idx="177805">
                  <c:v>-14.852499999999964</c:v>
                </c:pt>
                <c:pt idx="177806">
                  <c:v>-14.850499999999954</c:v>
                </c:pt>
                <c:pt idx="177807">
                  <c:v>-14.848500000000001</c:v>
                </c:pt>
                <c:pt idx="177808">
                  <c:v>-14.846499999999992</c:v>
                </c:pt>
                <c:pt idx="177809">
                  <c:v>-14.844499999999982</c:v>
                </c:pt>
                <c:pt idx="177810">
                  <c:v>-14.842499999999973</c:v>
                </c:pt>
                <c:pt idx="177811">
                  <c:v>-14.840499999999963</c:v>
                </c:pt>
                <c:pt idx="177812">
                  <c:v>-14.838499999999954</c:v>
                </c:pt>
                <c:pt idx="177813">
                  <c:v>-14.836500000000001</c:v>
                </c:pt>
                <c:pt idx="177814">
                  <c:v>-14.834499999999991</c:v>
                </c:pt>
                <c:pt idx="177815">
                  <c:v>-14.832499999999982</c:v>
                </c:pt>
                <c:pt idx="177816">
                  <c:v>-14.830499999999972</c:v>
                </c:pt>
                <c:pt idx="177817">
                  <c:v>-14.828499999999963</c:v>
                </c:pt>
                <c:pt idx="177818">
                  <c:v>-14.826499999999953</c:v>
                </c:pt>
                <c:pt idx="177819">
                  <c:v>-14.8245</c:v>
                </c:pt>
                <c:pt idx="177820">
                  <c:v>-14.822499999999991</c:v>
                </c:pt>
                <c:pt idx="177821">
                  <c:v>-14.820499999999981</c:v>
                </c:pt>
                <c:pt idx="177822">
                  <c:v>-14.818499999999972</c:v>
                </c:pt>
                <c:pt idx="177823">
                  <c:v>-14.816499999999962</c:v>
                </c:pt>
                <c:pt idx="177824">
                  <c:v>-14.814499999999953</c:v>
                </c:pt>
                <c:pt idx="177825">
                  <c:v>-14.8125</c:v>
                </c:pt>
                <c:pt idx="177826">
                  <c:v>-14.81049999999999</c:v>
                </c:pt>
                <c:pt idx="177827">
                  <c:v>-14.808499999999981</c:v>
                </c:pt>
                <c:pt idx="177828">
                  <c:v>-14.806499999999971</c:v>
                </c:pt>
                <c:pt idx="177829">
                  <c:v>-14.804499999999962</c:v>
                </c:pt>
                <c:pt idx="177830">
                  <c:v>-14.802499999999952</c:v>
                </c:pt>
                <c:pt idx="177831">
                  <c:v>-14.8005</c:v>
                </c:pt>
                <c:pt idx="177832">
                  <c:v>-14.79849999999999</c:v>
                </c:pt>
                <c:pt idx="177833">
                  <c:v>-14.79649999999998</c:v>
                </c:pt>
                <c:pt idx="177834">
                  <c:v>-14.794499999999971</c:v>
                </c:pt>
                <c:pt idx="177835">
                  <c:v>-14.792499999999961</c:v>
                </c:pt>
                <c:pt idx="177836">
                  <c:v>-14.790499999999952</c:v>
                </c:pt>
                <c:pt idx="177837">
                  <c:v>-14.788499999999999</c:v>
                </c:pt>
                <c:pt idx="177838">
                  <c:v>-14.78649999999999</c:v>
                </c:pt>
                <c:pt idx="177839">
                  <c:v>-14.78449999999998</c:v>
                </c:pt>
                <c:pt idx="177840">
                  <c:v>-14.78249999999997</c:v>
                </c:pt>
                <c:pt idx="177841">
                  <c:v>-14.780499999999961</c:v>
                </c:pt>
                <c:pt idx="177842">
                  <c:v>-14.778499999999951</c:v>
                </c:pt>
                <c:pt idx="177843">
                  <c:v>-14.776499999999999</c:v>
                </c:pt>
                <c:pt idx="177844">
                  <c:v>-14.774499999999989</c:v>
                </c:pt>
                <c:pt idx="177845">
                  <c:v>-14.77249999999998</c:v>
                </c:pt>
                <c:pt idx="177846">
                  <c:v>-14.77049999999997</c:v>
                </c:pt>
                <c:pt idx="177847">
                  <c:v>-14.76849999999996</c:v>
                </c:pt>
                <c:pt idx="177848">
                  <c:v>-14.766499999999951</c:v>
                </c:pt>
                <c:pt idx="177849">
                  <c:v>-14.764499999999998</c:v>
                </c:pt>
                <c:pt idx="177850">
                  <c:v>-14.762499999999989</c:v>
                </c:pt>
                <c:pt idx="177851">
                  <c:v>-14.760499999999979</c:v>
                </c:pt>
                <c:pt idx="177852">
                  <c:v>-14.75849999999997</c:v>
                </c:pt>
                <c:pt idx="177853">
                  <c:v>-14.75649999999996</c:v>
                </c:pt>
                <c:pt idx="177854">
                  <c:v>-14.75449999999995</c:v>
                </c:pt>
                <c:pt idx="177855">
                  <c:v>-14.752499999999998</c:v>
                </c:pt>
                <c:pt idx="177856">
                  <c:v>-14.750499999999988</c:v>
                </c:pt>
                <c:pt idx="177857">
                  <c:v>-14.748499999999979</c:v>
                </c:pt>
                <c:pt idx="177858">
                  <c:v>-14.746499999999969</c:v>
                </c:pt>
                <c:pt idx="177859">
                  <c:v>-14.74449999999996</c:v>
                </c:pt>
                <c:pt idx="177860">
                  <c:v>-14.74249999999995</c:v>
                </c:pt>
                <c:pt idx="177861">
                  <c:v>-14.740499999999997</c:v>
                </c:pt>
                <c:pt idx="177862">
                  <c:v>-14.738499999999988</c:v>
                </c:pt>
                <c:pt idx="177863">
                  <c:v>-14.736499999999978</c:v>
                </c:pt>
                <c:pt idx="177864">
                  <c:v>-14.734499999999969</c:v>
                </c:pt>
                <c:pt idx="177865">
                  <c:v>-14.732499999999959</c:v>
                </c:pt>
                <c:pt idx="177866">
                  <c:v>-14.73049999999995</c:v>
                </c:pt>
                <c:pt idx="177867">
                  <c:v>-14.728499999999997</c:v>
                </c:pt>
                <c:pt idx="177868">
                  <c:v>-14.726499999999987</c:v>
                </c:pt>
                <c:pt idx="177869">
                  <c:v>-14.724499999999978</c:v>
                </c:pt>
                <c:pt idx="177870">
                  <c:v>-14.722499999999968</c:v>
                </c:pt>
                <c:pt idx="177871">
                  <c:v>-14.720499999999959</c:v>
                </c:pt>
                <c:pt idx="177872">
                  <c:v>-14.718499999999949</c:v>
                </c:pt>
                <c:pt idx="177873">
                  <c:v>-14.716499999999996</c:v>
                </c:pt>
                <c:pt idx="177874">
                  <c:v>-14.714499999999987</c:v>
                </c:pt>
                <c:pt idx="177875">
                  <c:v>-14.712499999999977</c:v>
                </c:pt>
                <c:pt idx="177876">
                  <c:v>-14.710499999999968</c:v>
                </c:pt>
                <c:pt idx="177877">
                  <c:v>-14.708499999999958</c:v>
                </c:pt>
                <c:pt idx="177878">
                  <c:v>-14.706500000000005</c:v>
                </c:pt>
                <c:pt idx="177879">
                  <c:v>-14.704499999999996</c:v>
                </c:pt>
                <c:pt idx="177880">
                  <c:v>-14.702499999999986</c:v>
                </c:pt>
                <c:pt idx="177881">
                  <c:v>-14.700499999999977</c:v>
                </c:pt>
                <c:pt idx="177882">
                  <c:v>-14.698499999999967</c:v>
                </c:pt>
                <c:pt idx="177883">
                  <c:v>-14.696499999999958</c:v>
                </c:pt>
                <c:pt idx="177884">
                  <c:v>-14.694500000000005</c:v>
                </c:pt>
                <c:pt idx="177885">
                  <c:v>-14.692499999999995</c:v>
                </c:pt>
                <c:pt idx="177886">
                  <c:v>-14.690499999999986</c:v>
                </c:pt>
                <c:pt idx="177887">
                  <c:v>-14.688499999999976</c:v>
                </c:pt>
                <c:pt idx="177888">
                  <c:v>-14.686499999999967</c:v>
                </c:pt>
                <c:pt idx="177889">
                  <c:v>-14.684499999999957</c:v>
                </c:pt>
                <c:pt idx="177890">
                  <c:v>-14.682500000000005</c:v>
                </c:pt>
                <c:pt idx="177891">
                  <c:v>-14.680499999999995</c:v>
                </c:pt>
                <c:pt idx="177892">
                  <c:v>-14.678499999999985</c:v>
                </c:pt>
                <c:pt idx="177893">
                  <c:v>-14.676499999999976</c:v>
                </c:pt>
                <c:pt idx="177894">
                  <c:v>-14.674499999999966</c:v>
                </c:pt>
                <c:pt idx="177895">
                  <c:v>-14.672499999999957</c:v>
                </c:pt>
                <c:pt idx="177896">
                  <c:v>-14.670500000000004</c:v>
                </c:pt>
                <c:pt idx="177897">
                  <c:v>-14.668499999999995</c:v>
                </c:pt>
                <c:pt idx="177898">
                  <c:v>-14.666499999999985</c:v>
                </c:pt>
                <c:pt idx="177899">
                  <c:v>-14.664499999999975</c:v>
                </c:pt>
                <c:pt idx="177900">
                  <c:v>-14.662499999999966</c:v>
                </c:pt>
                <c:pt idx="177901">
                  <c:v>-14.660499999999956</c:v>
                </c:pt>
                <c:pt idx="177902">
                  <c:v>-14.658500000000004</c:v>
                </c:pt>
                <c:pt idx="177903">
                  <c:v>-14.656499999999994</c:v>
                </c:pt>
                <c:pt idx="177904">
                  <c:v>-14.654499999999985</c:v>
                </c:pt>
                <c:pt idx="177905">
                  <c:v>-14.652499999999975</c:v>
                </c:pt>
                <c:pt idx="177906">
                  <c:v>-14.650499999999965</c:v>
                </c:pt>
                <c:pt idx="177907">
                  <c:v>-14.648499999999956</c:v>
                </c:pt>
                <c:pt idx="177908">
                  <c:v>-14.646500000000003</c:v>
                </c:pt>
                <c:pt idx="177909">
                  <c:v>-14.644499999999994</c:v>
                </c:pt>
                <c:pt idx="177910">
                  <c:v>-14.642499999999984</c:v>
                </c:pt>
                <c:pt idx="177911">
                  <c:v>-14.640499999999975</c:v>
                </c:pt>
                <c:pt idx="177912">
                  <c:v>-14.638499999999965</c:v>
                </c:pt>
                <c:pt idx="177913">
                  <c:v>-14.636499999999955</c:v>
                </c:pt>
                <c:pt idx="177914">
                  <c:v>-14.634500000000003</c:v>
                </c:pt>
                <c:pt idx="177915">
                  <c:v>-14.632499999999993</c:v>
                </c:pt>
                <c:pt idx="177916">
                  <c:v>-14.630499999999984</c:v>
                </c:pt>
                <c:pt idx="177917">
                  <c:v>-14.628499999999974</c:v>
                </c:pt>
                <c:pt idx="177918">
                  <c:v>-14.626499999999965</c:v>
                </c:pt>
                <c:pt idx="177919">
                  <c:v>-14.624499999999955</c:v>
                </c:pt>
                <c:pt idx="177920">
                  <c:v>-14.622500000000002</c:v>
                </c:pt>
                <c:pt idx="177921">
                  <c:v>-14.620499999999993</c:v>
                </c:pt>
                <c:pt idx="177922">
                  <c:v>-14.618499999999983</c:v>
                </c:pt>
                <c:pt idx="177923">
                  <c:v>-14.616499999999974</c:v>
                </c:pt>
                <c:pt idx="177924">
                  <c:v>-14.614499999999964</c:v>
                </c:pt>
                <c:pt idx="177925">
                  <c:v>-14.612499999999955</c:v>
                </c:pt>
                <c:pt idx="177926">
                  <c:v>-14.610500000000002</c:v>
                </c:pt>
                <c:pt idx="177927">
                  <c:v>-14.608499999999992</c:v>
                </c:pt>
                <c:pt idx="177928">
                  <c:v>-14.606499999999983</c:v>
                </c:pt>
                <c:pt idx="177929">
                  <c:v>-14.604499999999973</c:v>
                </c:pt>
                <c:pt idx="177930">
                  <c:v>-14.602499999999964</c:v>
                </c:pt>
                <c:pt idx="177931">
                  <c:v>-14.600499999999954</c:v>
                </c:pt>
                <c:pt idx="177932">
                  <c:v>-14.598500000000001</c:v>
                </c:pt>
                <c:pt idx="177933">
                  <c:v>-14.596499999999992</c:v>
                </c:pt>
                <c:pt idx="177934">
                  <c:v>-14.594499999999982</c:v>
                </c:pt>
                <c:pt idx="177935">
                  <c:v>-14.592499999999973</c:v>
                </c:pt>
                <c:pt idx="177936">
                  <c:v>-14.590499999999963</c:v>
                </c:pt>
                <c:pt idx="177937">
                  <c:v>-14.588499999999954</c:v>
                </c:pt>
                <c:pt idx="177938">
                  <c:v>-14.586500000000001</c:v>
                </c:pt>
                <c:pt idx="177939">
                  <c:v>-14.584499999999991</c:v>
                </c:pt>
                <c:pt idx="177940">
                  <c:v>-14.582499999999982</c:v>
                </c:pt>
                <c:pt idx="177941">
                  <c:v>-14.580499999999972</c:v>
                </c:pt>
                <c:pt idx="177942">
                  <c:v>-14.578499999999963</c:v>
                </c:pt>
                <c:pt idx="177943">
                  <c:v>-14.576499999999953</c:v>
                </c:pt>
                <c:pt idx="177944">
                  <c:v>-14.5745</c:v>
                </c:pt>
                <c:pt idx="177945">
                  <c:v>-14.572499999999991</c:v>
                </c:pt>
                <c:pt idx="177946">
                  <c:v>-14.570499999999981</c:v>
                </c:pt>
                <c:pt idx="177947">
                  <c:v>-14.568499999999972</c:v>
                </c:pt>
                <c:pt idx="177948">
                  <c:v>-14.566499999999962</c:v>
                </c:pt>
                <c:pt idx="177949">
                  <c:v>-14.564499999999953</c:v>
                </c:pt>
                <c:pt idx="177950">
                  <c:v>-14.5625</c:v>
                </c:pt>
                <c:pt idx="177951">
                  <c:v>-14.56049999999999</c:v>
                </c:pt>
                <c:pt idx="177952">
                  <c:v>-14.558499999999981</c:v>
                </c:pt>
                <c:pt idx="177953">
                  <c:v>-14.556499999999971</c:v>
                </c:pt>
                <c:pt idx="177954">
                  <c:v>-14.554499999999962</c:v>
                </c:pt>
                <c:pt idx="177955">
                  <c:v>-14.552499999999952</c:v>
                </c:pt>
                <c:pt idx="177956">
                  <c:v>-14.5505</c:v>
                </c:pt>
                <c:pt idx="177957">
                  <c:v>-14.54849999999999</c:v>
                </c:pt>
                <c:pt idx="177958">
                  <c:v>-14.54649999999998</c:v>
                </c:pt>
                <c:pt idx="177959">
                  <c:v>-14.544499999999971</c:v>
                </c:pt>
                <c:pt idx="177960">
                  <c:v>-14.542499999999961</c:v>
                </c:pt>
                <c:pt idx="177961">
                  <c:v>-14.540499999999952</c:v>
                </c:pt>
                <c:pt idx="177962">
                  <c:v>-14.538499999999999</c:v>
                </c:pt>
                <c:pt idx="177963">
                  <c:v>-14.53649999999999</c:v>
                </c:pt>
                <c:pt idx="177964">
                  <c:v>-14.53449999999998</c:v>
                </c:pt>
                <c:pt idx="177965">
                  <c:v>-14.53249999999997</c:v>
                </c:pt>
                <c:pt idx="177966">
                  <c:v>-14.530499999999961</c:v>
                </c:pt>
                <c:pt idx="177967">
                  <c:v>-14.528499999999951</c:v>
                </c:pt>
                <c:pt idx="177968">
                  <c:v>-14.526499999999999</c:v>
                </c:pt>
                <c:pt idx="177969">
                  <c:v>-14.524499999999989</c:v>
                </c:pt>
                <c:pt idx="177970">
                  <c:v>-14.52249999999998</c:v>
                </c:pt>
                <c:pt idx="177971">
                  <c:v>-14.52049999999997</c:v>
                </c:pt>
                <c:pt idx="177972">
                  <c:v>-14.51849999999996</c:v>
                </c:pt>
                <c:pt idx="177973">
                  <c:v>-14.516499999999951</c:v>
                </c:pt>
                <c:pt idx="177974">
                  <c:v>-14.514499999999998</c:v>
                </c:pt>
                <c:pt idx="177975">
                  <c:v>-14.512499999999989</c:v>
                </c:pt>
                <c:pt idx="177976">
                  <c:v>-14.510499999999979</c:v>
                </c:pt>
                <c:pt idx="177977">
                  <c:v>-14.50849999999997</c:v>
                </c:pt>
                <c:pt idx="177978">
                  <c:v>-14.50649999999996</c:v>
                </c:pt>
                <c:pt idx="177979">
                  <c:v>-14.50449999999995</c:v>
                </c:pt>
                <c:pt idx="177980">
                  <c:v>-14.502499999999998</c:v>
                </c:pt>
                <c:pt idx="177981">
                  <c:v>-14.500499999999988</c:v>
                </c:pt>
                <c:pt idx="177982">
                  <c:v>-14.498499999999979</c:v>
                </c:pt>
                <c:pt idx="177983">
                  <c:v>-14.496499999999969</c:v>
                </c:pt>
                <c:pt idx="177984">
                  <c:v>-14.49449999999996</c:v>
                </c:pt>
                <c:pt idx="177985">
                  <c:v>-14.49249999999995</c:v>
                </c:pt>
                <c:pt idx="177986">
                  <c:v>-14.490499999999997</c:v>
                </c:pt>
                <c:pt idx="177987">
                  <c:v>-14.488499999999988</c:v>
                </c:pt>
                <c:pt idx="177988">
                  <c:v>-14.486499999999978</c:v>
                </c:pt>
                <c:pt idx="177989">
                  <c:v>-14.484499999999969</c:v>
                </c:pt>
                <c:pt idx="177990">
                  <c:v>-14.482499999999959</c:v>
                </c:pt>
                <c:pt idx="177991">
                  <c:v>-14.48049999999995</c:v>
                </c:pt>
                <c:pt idx="177992">
                  <c:v>-14.478499999999997</c:v>
                </c:pt>
                <c:pt idx="177993">
                  <c:v>-14.476499999999987</c:v>
                </c:pt>
                <c:pt idx="177994">
                  <c:v>-14.474499999999978</c:v>
                </c:pt>
                <c:pt idx="177995">
                  <c:v>-14.472499999999968</c:v>
                </c:pt>
                <c:pt idx="177996">
                  <c:v>-14.470499999999959</c:v>
                </c:pt>
                <c:pt idx="177997">
                  <c:v>-14.468499999999949</c:v>
                </c:pt>
                <c:pt idx="177998">
                  <c:v>-14.466499999999996</c:v>
                </c:pt>
                <c:pt idx="177999">
                  <c:v>-14.464499999999987</c:v>
                </c:pt>
                <c:pt idx="178000">
                  <c:v>-14.462499999999977</c:v>
                </c:pt>
                <c:pt idx="178001">
                  <c:v>-14.460499999999968</c:v>
                </c:pt>
                <c:pt idx="178002">
                  <c:v>-14.458499999999958</c:v>
                </c:pt>
                <c:pt idx="178003">
                  <c:v>-14.456500000000005</c:v>
                </c:pt>
                <c:pt idx="178004">
                  <c:v>-14.454499999999996</c:v>
                </c:pt>
                <c:pt idx="178005">
                  <c:v>-14.452499999999986</c:v>
                </c:pt>
                <c:pt idx="178006">
                  <c:v>-14.450499999999977</c:v>
                </c:pt>
                <c:pt idx="178007">
                  <c:v>-14.448499999999967</c:v>
                </c:pt>
                <c:pt idx="178008">
                  <c:v>-14.446499999999958</c:v>
                </c:pt>
                <c:pt idx="178009">
                  <c:v>-14.444500000000005</c:v>
                </c:pt>
                <c:pt idx="178010">
                  <c:v>-14.442499999999995</c:v>
                </c:pt>
                <c:pt idx="178011">
                  <c:v>-14.440499999999986</c:v>
                </c:pt>
                <c:pt idx="178012">
                  <c:v>-14.438499999999976</c:v>
                </c:pt>
                <c:pt idx="178013">
                  <c:v>-14.436499999999967</c:v>
                </c:pt>
                <c:pt idx="178014">
                  <c:v>-14.434499999999957</c:v>
                </c:pt>
                <c:pt idx="178015">
                  <c:v>-14.432500000000005</c:v>
                </c:pt>
                <c:pt idx="178016">
                  <c:v>-14.430499999999995</c:v>
                </c:pt>
                <c:pt idx="178017">
                  <c:v>-14.428499999999985</c:v>
                </c:pt>
                <c:pt idx="178018">
                  <c:v>-14.426499999999976</c:v>
                </c:pt>
                <c:pt idx="178019">
                  <c:v>-14.424499999999966</c:v>
                </c:pt>
                <c:pt idx="178020">
                  <c:v>-14.422499999999957</c:v>
                </c:pt>
                <c:pt idx="178021">
                  <c:v>-14.420500000000004</c:v>
                </c:pt>
                <c:pt idx="178022">
                  <c:v>-14.418499999999995</c:v>
                </c:pt>
                <c:pt idx="178023">
                  <c:v>-14.416499999999985</c:v>
                </c:pt>
                <c:pt idx="178024">
                  <c:v>-14.414499999999975</c:v>
                </c:pt>
                <c:pt idx="178025">
                  <c:v>-14.412499999999966</c:v>
                </c:pt>
                <c:pt idx="178026">
                  <c:v>-14.410499999999956</c:v>
                </c:pt>
                <c:pt idx="178027">
                  <c:v>-14.408500000000004</c:v>
                </c:pt>
                <c:pt idx="178028">
                  <c:v>-14.406499999999994</c:v>
                </c:pt>
                <c:pt idx="178029">
                  <c:v>-14.404499999999985</c:v>
                </c:pt>
                <c:pt idx="178030">
                  <c:v>-14.402499999999975</c:v>
                </c:pt>
                <c:pt idx="178031">
                  <c:v>-14.400499999999965</c:v>
                </c:pt>
                <c:pt idx="178032">
                  <c:v>-14.398499999999956</c:v>
                </c:pt>
                <c:pt idx="178033">
                  <c:v>-14.396500000000003</c:v>
                </c:pt>
                <c:pt idx="178034">
                  <c:v>-14.394499999999994</c:v>
                </c:pt>
                <c:pt idx="178035">
                  <c:v>-14.392499999999984</c:v>
                </c:pt>
                <c:pt idx="178036">
                  <c:v>-14.390499999999975</c:v>
                </c:pt>
                <c:pt idx="178037">
                  <c:v>-14.388499999999965</c:v>
                </c:pt>
                <c:pt idx="178038">
                  <c:v>-14.386499999999955</c:v>
                </c:pt>
                <c:pt idx="178039">
                  <c:v>-14.384500000000003</c:v>
                </c:pt>
                <c:pt idx="178040">
                  <c:v>-14.382499999999993</c:v>
                </c:pt>
                <c:pt idx="178041">
                  <c:v>-14.380499999999984</c:v>
                </c:pt>
                <c:pt idx="178042">
                  <c:v>-14.378499999999974</c:v>
                </c:pt>
                <c:pt idx="178043">
                  <c:v>-14.376499999999965</c:v>
                </c:pt>
                <c:pt idx="178044">
                  <c:v>-14.374499999999955</c:v>
                </c:pt>
                <c:pt idx="178045">
                  <c:v>-14.372500000000002</c:v>
                </c:pt>
                <c:pt idx="178046">
                  <c:v>-14.370499999999993</c:v>
                </c:pt>
                <c:pt idx="178047">
                  <c:v>-14.368499999999983</c:v>
                </c:pt>
                <c:pt idx="178048">
                  <c:v>-14.366499999999974</c:v>
                </c:pt>
                <c:pt idx="178049">
                  <c:v>-14.364499999999964</c:v>
                </c:pt>
                <c:pt idx="178050">
                  <c:v>-14.362499999999955</c:v>
                </c:pt>
                <c:pt idx="178051">
                  <c:v>-14.360500000000002</c:v>
                </c:pt>
                <c:pt idx="178052">
                  <c:v>-14.358499999999992</c:v>
                </c:pt>
                <c:pt idx="178053">
                  <c:v>-14.356499999999983</c:v>
                </c:pt>
                <c:pt idx="178054">
                  <c:v>-14.354499999999973</c:v>
                </c:pt>
                <c:pt idx="178055">
                  <c:v>-14.352499999999964</c:v>
                </c:pt>
                <c:pt idx="178056">
                  <c:v>-14.350499999999954</c:v>
                </c:pt>
                <c:pt idx="178057">
                  <c:v>-14.348500000000001</c:v>
                </c:pt>
                <c:pt idx="178058">
                  <c:v>-14.346499999999992</c:v>
                </c:pt>
                <c:pt idx="178059">
                  <c:v>-14.344499999999982</c:v>
                </c:pt>
                <c:pt idx="178060">
                  <c:v>-14.342499999999973</c:v>
                </c:pt>
                <c:pt idx="178061">
                  <c:v>-14.340499999999963</c:v>
                </c:pt>
                <c:pt idx="178062">
                  <c:v>-14.338499999999954</c:v>
                </c:pt>
                <c:pt idx="178063">
                  <c:v>-14.336500000000001</c:v>
                </c:pt>
                <c:pt idx="178064">
                  <c:v>-14.334499999999991</c:v>
                </c:pt>
                <c:pt idx="178065">
                  <c:v>-14.332499999999982</c:v>
                </c:pt>
                <c:pt idx="178066">
                  <c:v>-14.330499999999972</c:v>
                </c:pt>
                <c:pt idx="178067">
                  <c:v>-14.328499999999963</c:v>
                </c:pt>
                <c:pt idx="178068">
                  <c:v>-14.326499999999953</c:v>
                </c:pt>
                <c:pt idx="178069">
                  <c:v>-14.3245</c:v>
                </c:pt>
                <c:pt idx="178070">
                  <c:v>-14.322499999999991</c:v>
                </c:pt>
                <c:pt idx="178071">
                  <c:v>-14.320499999999981</c:v>
                </c:pt>
                <c:pt idx="178072">
                  <c:v>-14.318499999999972</c:v>
                </c:pt>
                <c:pt idx="178073">
                  <c:v>-14.316499999999962</c:v>
                </c:pt>
                <c:pt idx="178074">
                  <c:v>-14.314499999999953</c:v>
                </c:pt>
                <c:pt idx="178075">
                  <c:v>-14.3125</c:v>
                </c:pt>
                <c:pt idx="178076">
                  <c:v>-14.31049999999999</c:v>
                </c:pt>
                <c:pt idx="178077">
                  <c:v>-14.308499999999981</c:v>
                </c:pt>
                <c:pt idx="178078">
                  <c:v>-14.306499999999971</c:v>
                </c:pt>
                <c:pt idx="178079">
                  <c:v>-14.304499999999962</c:v>
                </c:pt>
                <c:pt idx="178080">
                  <c:v>-14.302499999999952</c:v>
                </c:pt>
                <c:pt idx="178081">
                  <c:v>-14.3005</c:v>
                </c:pt>
                <c:pt idx="178082">
                  <c:v>-14.29849999999999</c:v>
                </c:pt>
                <c:pt idx="178083">
                  <c:v>-14.29649999999998</c:v>
                </c:pt>
                <c:pt idx="178084">
                  <c:v>-14.294499999999971</c:v>
                </c:pt>
                <c:pt idx="178085">
                  <c:v>-14.292499999999961</c:v>
                </c:pt>
                <c:pt idx="178086">
                  <c:v>-14.290499999999952</c:v>
                </c:pt>
                <c:pt idx="178087">
                  <c:v>-14.288499999999999</c:v>
                </c:pt>
                <c:pt idx="178088">
                  <c:v>-14.28649999999999</c:v>
                </c:pt>
                <c:pt idx="178089">
                  <c:v>-14.28449999999998</c:v>
                </c:pt>
                <c:pt idx="178090">
                  <c:v>-14.28249999999997</c:v>
                </c:pt>
                <c:pt idx="178091">
                  <c:v>-14.280499999999961</c:v>
                </c:pt>
                <c:pt idx="178092">
                  <c:v>-14.278499999999951</c:v>
                </c:pt>
                <c:pt idx="178093">
                  <c:v>-14.276499999999999</c:v>
                </c:pt>
                <c:pt idx="178094">
                  <c:v>-14.274499999999989</c:v>
                </c:pt>
                <c:pt idx="178095">
                  <c:v>-14.27249999999998</c:v>
                </c:pt>
                <c:pt idx="178096">
                  <c:v>-14.27049999999997</c:v>
                </c:pt>
                <c:pt idx="178097">
                  <c:v>-14.26849999999996</c:v>
                </c:pt>
                <c:pt idx="178098">
                  <c:v>-14.266499999999951</c:v>
                </c:pt>
                <c:pt idx="178099">
                  <c:v>-14.264499999999998</c:v>
                </c:pt>
                <c:pt idx="178100">
                  <c:v>-14.262499999999989</c:v>
                </c:pt>
                <c:pt idx="178101">
                  <c:v>-14.260499999999979</c:v>
                </c:pt>
                <c:pt idx="178102">
                  <c:v>-14.25849999999997</c:v>
                </c:pt>
                <c:pt idx="178103">
                  <c:v>-14.25649999999996</c:v>
                </c:pt>
                <c:pt idx="178104">
                  <c:v>-14.25449999999995</c:v>
                </c:pt>
                <c:pt idx="178105">
                  <c:v>-14.252499999999998</c:v>
                </c:pt>
                <c:pt idx="178106">
                  <c:v>-14.250499999999988</c:v>
                </c:pt>
                <c:pt idx="178107">
                  <c:v>-14.248499999999979</c:v>
                </c:pt>
                <c:pt idx="178108">
                  <c:v>-14.246499999999969</c:v>
                </c:pt>
                <c:pt idx="178109">
                  <c:v>-14.24449999999996</c:v>
                </c:pt>
                <c:pt idx="178110">
                  <c:v>-14.24249999999995</c:v>
                </c:pt>
                <c:pt idx="178111">
                  <c:v>-14.240499999999997</c:v>
                </c:pt>
                <c:pt idx="178112">
                  <c:v>-14.238499999999988</c:v>
                </c:pt>
                <c:pt idx="178113">
                  <c:v>-14.236499999999978</c:v>
                </c:pt>
                <c:pt idx="178114">
                  <c:v>-14.234499999999969</c:v>
                </c:pt>
                <c:pt idx="178115">
                  <c:v>-14.232499999999959</c:v>
                </c:pt>
                <c:pt idx="178116">
                  <c:v>-14.23049999999995</c:v>
                </c:pt>
                <c:pt idx="178117">
                  <c:v>-14.228499999999997</c:v>
                </c:pt>
                <c:pt idx="178118">
                  <c:v>-14.226499999999987</c:v>
                </c:pt>
                <c:pt idx="178119">
                  <c:v>-14.224499999999978</c:v>
                </c:pt>
                <c:pt idx="178120">
                  <c:v>-14.222499999999968</c:v>
                </c:pt>
                <c:pt idx="178121">
                  <c:v>-14.220499999999959</c:v>
                </c:pt>
                <c:pt idx="178122">
                  <c:v>-14.218499999999949</c:v>
                </c:pt>
                <c:pt idx="178123">
                  <c:v>-14.216499999999996</c:v>
                </c:pt>
                <c:pt idx="178124">
                  <c:v>-14.214499999999987</c:v>
                </c:pt>
                <c:pt idx="178125">
                  <c:v>-14.212499999999977</c:v>
                </c:pt>
                <c:pt idx="178126">
                  <c:v>-14.210499999999968</c:v>
                </c:pt>
                <c:pt idx="178127">
                  <c:v>-14.208499999999958</c:v>
                </c:pt>
                <c:pt idx="178128">
                  <c:v>-14.206500000000005</c:v>
                </c:pt>
                <c:pt idx="178129">
                  <c:v>-14.204499999999996</c:v>
                </c:pt>
                <c:pt idx="178130">
                  <c:v>-14.202499999999986</c:v>
                </c:pt>
                <c:pt idx="178131">
                  <c:v>-14.200499999999977</c:v>
                </c:pt>
                <c:pt idx="178132">
                  <c:v>-14.198499999999967</c:v>
                </c:pt>
                <c:pt idx="178133">
                  <c:v>-14.196499999999958</c:v>
                </c:pt>
                <c:pt idx="178134">
                  <c:v>-14.194500000000005</c:v>
                </c:pt>
                <c:pt idx="178135">
                  <c:v>-14.192499999999995</c:v>
                </c:pt>
                <c:pt idx="178136">
                  <c:v>-14.190499999999986</c:v>
                </c:pt>
                <c:pt idx="178137">
                  <c:v>-14.188499999999976</c:v>
                </c:pt>
                <c:pt idx="178138">
                  <c:v>-14.186499999999967</c:v>
                </c:pt>
                <c:pt idx="178139">
                  <c:v>-14.184499999999957</c:v>
                </c:pt>
                <c:pt idx="178140">
                  <c:v>-14.182500000000005</c:v>
                </c:pt>
                <c:pt idx="178141">
                  <c:v>-14.180499999999995</c:v>
                </c:pt>
                <c:pt idx="178142">
                  <c:v>-14.178499999999985</c:v>
                </c:pt>
                <c:pt idx="178143">
                  <c:v>-14.176499999999976</c:v>
                </c:pt>
                <c:pt idx="178144">
                  <c:v>-14.174499999999966</c:v>
                </c:pt>
                <c:pt idx="178145">
                  <c:v>-14.172499999999957</c:v>
                </c:pt>
                <c:pt idx="178146">
                  <c:v>-14.170500000000004</c:v>
                </c:pt>
                <c:pt idx="178147">
                  <c:v>-14.168499999999995</c:v>
                </c:pt>
                <c:pt idx="178148">
                  <c:v>-14.166499999999985</c:v>
                </c:pt>
                <c:pt idx="178149">
                  <c:v>-14.164499999999975</c:v>
                </c:pt>
                <c:pt idx="178150">
                  <c:v>-14.162499999999966</c:v>
                </c:pt>
                <c:pt idx="178151">
                  <c:v>-14.160499999999956</c:v>
                </c:pt>
                <c:pt idx="178152">
                  <c:v>-14.158500000000004</c:v>
                </c:pt>
                <c:pt idx="178153">
                  <c:v>-14.156499999999994</c:v>
                </c:pt>
                <c:pt idx="178154">
                  <c:v>-14.154499999999985</c:v>
                </c:pt>
                <c:pt idx="178155">
                  <c:v>-14.152499999999975</c:v>
                </c:pt>
                <c:pt idx="178156">
                  <c:v>-14.150499999999965</c:v>
                </c:pt>
                <c:pt idx="178157">
                  <c:v>-14.148499999999956</c:v>
                </c:pt>
                <c:pt idx="178158">
                  <c:v>-14.146500000000003</c:v>
                </c:pt>
                <c:pt idx="178159">
                  <c:v>-14.144499999999994</c:v>
                </c:pt>
                <c:pt idx="178160">
                  <c:v>-14.142499999999984</c:v>
                </c:pt>
                <c:pt idx="178161">
                  <c:v>-14.140499999999975</c:v>
                </c:pt>
                <c:pt idx="178162">
                  <c:v>-14.138499999999965</c:v>
                </c:pt>
                <c:pt idx="178163">
                  <c:v>-14.136499999999955</c:v>
                </c:pt>
                <c:pt idx="178164">
                  <c:v>-14.134500000000003</c:v>
                </c:pt>
                <c:pt idx="178165">
                  <c:v>-14.132499999999993</c:v>
                </c:pt>
                <c:pt idx="178166">
                  <c:v>-14.130499999999984</c:v>
                </c:pt>
                <c:pt idx="178167">
                  <c:v>-14.128499999999974</c:v>
                </c:pt>
                <c:pt idx="178168">
                  <c:v>-14.126499999999965</c:v>
                </c:pt>
                <c:pt idx="178169">
                  <c:v>-14.124499999999955</c:v>
                </c:pt>
                <c:pt idx="178170">
                  <c:v>-14.122500000000002</c:v>
                </c:pt>
                <c:pt idx="178171">
                  <c:v>-14.120499999999993</c:v>
                </c:pt>
                <c:pt idx="178172">
                  <c:v>-14.118499999999983</c:v>
                </c:pt>
                <c:pt idx="178173">
                  <c:v>-14.116499999999974</c:v>
                </c:pt>
                <c:pt idx="178174">
                  <c:v>-14.114499999999964</c:v>
                </c:pt>
                <c:pt idx="178175">
                  <c:v>-14.112499999999955</c:v>
                </c:pt>
                <c:pt idx="178176">
                  <c:v>-14.110500000000002</c:v>
                </c:pt>
                <c:pt idx="178177">
                  <c:v>-14.108499999999992</c:v>
                </c:pt>
                <c:pt idx="178178">
                  <c:v>-14.106499999999983</c:v>
                </c:pt>
                <c:pt idx="178179">
                  <c:v>-14.104499999999973</c:v>
                </c:pt>
                <c:pt idx="178180">
                  <c:v>-14.102499999999964</c:v>
                </c:pt>
                <c:pt idx="178181">
                  <c:v>-14.100499999999954</c:v>
                </c:pt>
                <c:pt idx="178182">
                  <c:v>-14.098500000000001</c:v>
                </c:pt>
                <c:pt idx="178183">
                  <c:v>-14.096499999999992</c:v>
                </c:pt>
                <c:pt idx="178184">
                  <c:v>-14.094499999999982</c:v>
                </c:pt>
                <c:pt idx="178185">
                  <c:v>-14.092499999999973</c:v>
                </c:pt>
                <c:pt idx="178186">
                  <c:v>-14.090499999999963</c:v>
                </c:pt>
                <c:pt idx="178187">
                  <c:v>-14.088499999999954</c:v>
                </c:pt>
                <c:pt idx="178188">
                  <c:v>-14.086500000000001</c:v>
                </c:pt>
                <c:pt idx="178189">
                  <c:v>-14.084499999999991</c:v>
                </c:pt>
                <c:pt idx="178190">
                  <c:v>-14.082499999999982</c:v>
                </c:pt>
                <c:pt idx="178191">
                  <c:v>-14.080499999999972</c:v>
                </c:pt>
                <c:pt idx="178192">
                  <c:v>-14.078499999999963</c:v>
                </c:pt>
                <c:pt idx="178193">
                  <c:v>-14.076499999999953</c:v>
                </c:pt>
                <c:pt idx="178194">
                  <c:v>-14.0745</c:v>
                </c:pt>
                <c:pt idx="178195">
                  <c:v>-14.072499999999991</c:v>
                </c:pt>
                <c:pt idx="178196">
                  <c:v>-14.070499999999981</c:v>
                </c:pt>
                <c:pt idx="178197">
                  <c:v>-14.068499999999972</c:v>
                </c:pt>
                <c:pt idx="178198">
                  <c:v>-14.066499999999962</c:v>
                </c:pt>
                <c:pt idx="178199">
                  <c:v>-14.064499999999953</c:v>
                </c:pt>
                <c:pt idx="178200">
                  <c:v>-14.0625</c:v>
                </c:pt>
                <c:pt idx="178201">
                  <c:v>-14.06049999999999</c:v>
                </c:pt>
                <c:pt idx="178202">
                  <c:v>-14.058499999999981</c:v>
                </c:pt>
                <c:pt idx="178203">
                  <c:v>-14.056499999999971</c:v>
                </c:pt>
                <c:pt idx="178204">
                  <c:v>-14.054499999999962</c:v>
                </c:pt>
                <c:pt idx="178205">
                  <c:v>-14.052499999999952</c:v>
                </c:pt>
                <c:pt idx="178206">
                  <c:v>-14.0505</c:v>
                </c:pt>
                <c:pt idx="178207">
                  <c:v>-14.04849999999999</c:v>
                </c:pt>
                <c:pt idx="178208">
                  <c:v>-14.04649999999998</c:v>
                </c:pt>
                <c:pt idx="178209">
                  <c:v>-14.044499999999971</c:v>
                </c:pt>
                <c:pt idx="178210">
                  <c:v>-14.042499999999961</c:v>
                </c:pt>
                <c:pt idx="178211">
                  <c:v>-14.040499999999952</c:v>
                </c:pt>
                <c:pt idx="178212">
                  <c:v>-14.038499999999999</c:v>
                </c:pt>
                <c:pt idx="178213">
                  <c:v>-14.03649999999999</c:v>
                </c:pt>
                <c:pt idx="178214">
                  <c:v>-14.03449999999998</c:v>
                </c:pt>
                <c:pt idx="178215">
                  <c:v>-14.03249999999997</c:v>
                </c:pt>
                <c:pt idx="178216">
                  <c:v>-14.030499999999961</c:v>
                </c:pt>
                <c:pt idx="178217">
                  <c:v>-14.028499999999951</c:v>
                </c:pt>
                <c:pt idx="178218">
                  <c:v>-14.026499999999999</c:v>
                </c:pt>
                <c:pt idx="178219">
                  <c:v>-14.024499999999989</c:v>
                </c:pt>
                <c:pt idx="178220">
                  <c:v>-14.02249999999998</c:v>
                </c:pt>
                <c:pt idx="178221">
                  <c:v>-14.02049999999997</c:v>
                </c:pt>
                <c:pt idx="178222">
                  <c:v>-14.01849999999996</c:v>
                </c:pt>
                <c:pt idx="178223">
                  <c:v>-14.016499999999951</c:v>
                </c:pt>
                <c:pt idx="178224">
                  <c:v>-14.014499999999998</c:v>
                </c:pt>
                <c:pt idx="178225">
                  <c:v>-14.012499999999989</c:v>
                </c:pt>
                <c:pt idx="178226">
                  <c:v>-14.010499999999979</c:v>
                </c:pt>
                <c:pt idx="178227">
                  <c:v>-14.00849999999997</c:v>
                </c:pt>
                <c:pt idx="178228">
                  <c:v>-14.00649999999996</c:v>
                </c:pt>
                <c:pt idx="178229">
                  <c:v>-14.00449999999995</c:v>
                </c:pt>
                <c:pt idx="178230">
                  <c:v>-14.002499999999998</c:v>
                </c:pt>
                <c:pt idx="178231">
                  <c:v>-14.000499999999988</c:v>
                </c:pt>
                <c:pt idx="178232">
                  <c:v>-13.998499999999979</c:v>
                </c:pt>
                <c:pt idx="178233">
                  <c:v>-13.996499999999969</c:v>
                </c:pt>
                <c:pt idx="178234">
                  <c:v>-13.99449999999996</c:v>
                </c:pt>
                <c:pt idx="178235">
                  <c:v>-13.99249999999995</c:v>
                </c:pt>
                <c:pt idx="178236">
                  <c:v>-13.990499999999997</c:v>
                </c:pt>
                <c:pt idx="178237">
                  <c:v>-13.988499999999988</c:v>
                </c:pt>
                <c:pt idx="178238">
                  <c:v>-13.986499999999978</c:v>
                </c:pt>
                <c:pt idx="178239">
                  <c:v>-13.984499999999969</c:v>
                </c:pt>
                <c:pt idx="178240">
                  <c:v>-13.982499999999959</c:v>
                </c:pt>
                <c:pt idx="178241">
                  <c:v>-13.98049999999995</c:v>
                </c:pt>
                <c:pt idx="178242">
                  <c:v>-13.978499999999997</c:v>
                </c:pt>
                <c:pt idx="178243">
                  <c:v>-13.976499999999987</c:v>
                </c:pt>
                <c:pt idx="178244">
                  <c:v>-13.974499999999978</c:v>
                </c:pt>
                <c:pt idx="178245">
                  <c:v>-13.972499999999968</c:v>
                </c:pt>
                <c:pt idx="178246">
                  <c:v>-13.970499999999959</c:v>
                </c:pt>
                <c:pt idx="178247">
                  <c:v>-13.968499999999949</c:v>
                </c:pt>
                <c:pt idx="178248">
                  <c:v>-13.966499999999996</c:v>
                </c:pt>
                <c:pt idx="178249">
                  <c:v>-13.964499999999987</c:v>
                </c:pt>
                <c:pt idx="178250">
                  <c:v>-13.962499999999977</c:v>
                </c:pt>
                <c:pt idx="178251">
                  <c:v>-13.960499999999968</c:v>
                </c:pt>
                <c:pt idx="178252">
                  <c:v>-13.958499999999958</c:v>
                </c:pt>
                <c:pt idx="178253">
                  <c:v>-13.956500000000005</c:v>
                </c:pt>
                <c:pt idx="178254">
                  <c:v>-13.954499999999996</c:v>
                </c:pt>
                <c:pt idx="178255">
                  <c:v>-13.952499999999986</c:v>
                </c:pt>
                <c:pt idx="178256">
                  <c:v>-13.950499999999977</c:v>
                </c:pt>
                <c:pt idx="178257">
                  <c:v>-13.948499999999967</c:v>
                </c:pt>
                <c:pt idx="178258">
                  <c:v>-13.946499999999958</c:v>
                </c:pt>
                <c:pt idx="178259">
                  <c:v>-13.944500000000005</c:v>
                </c:pt>
                <c:pt idx="178260">
                  <c:v>-13.942499999999995</c:v>
                </c:pt>
                <c:pt idx="178261">
                  <c:v>-13.940499999999986</c:v>
                </c:pt>
                <c:pt idx="178262">
                  <c:v>-13.938499999999976</c:v>
                </c:pt>
                <c:pt idx="178263">
                  <c:v>-13.936499999999967</c:v>
                </c:pt>
                <c:pt idx="178264">
                  <c:v>-13.934499999999957</c:v>
                </c:pt>
                <c:pt idx="178265">
                  <c:v>-13.932500000000005</c:v>
                </c:pt>
                <c:pt idx="178266">
                  <c:v>-13.930499999999995</c:v>
                </c:pt>
                <c:pt idx="178267">
                  <c:v>-13.928499999999985</c:v>
                </c:pt>
                <c:pt idx="178268">
                  <c:v>-13.926499999999976</c:v>
                </c:pt>
                <c:pt idx="178269">
                  <c:v>-13.924499999999966</c:v>
                </c:pt>
                <c:pt idx="178270">
                  <c:v>-13.922499999999957</c:v>
                </c:pt>
                <c:pt idx="178271">
                  <c:v>-13.920500000000004</c:v>
                </c:pt>
                <c:pt idx="178272">
                  <c:v>-13.918499999999995</c:v>
                </c:pt>
                <c:pt idx="178273">
                  <c:v>-13.916499999999985</c:v>
                </c:pt>
                <c:pt idx="178274">
                  <c:v>-13.914499999999975</c:v>
                </c:pt>
                <c:pt idx="178275">
                  <c:v>-13.912499999999966</c:v>
                </c:pt>
                <c:pt idx="178276">
                  <c:v>-13.910499999999956</c:v>
                </c:pt>
                <c:pt idx="178277">
                  <c:v>-13.908500000000004</c:v>
                </c:pt>
                <c:pt idx="178278">
                  <c:v>-13.906499999999994</c:v>
                </c:pt>
                <c:pt idx="178279">
                  <c:v>-13.904499999999985</c:v>
                </c:pt>
                <c:pt idx="178280">
                  <c:v>-13.902499999999975</c:v>
                </c:pt>
                <c:pt idx="178281">
                  <c:v>-13.900499999999965</c:v>
                </c:pt>
                <c:pt idx="178282">
                  <c:v>-13.898499999999956</c:v>
                </c:pt>
                <c:pt idx="178283">
                  <c:v>-13.896500000000003</c:v>
                </c:pt>
                <c:pt idx="178284">
                  <c:v>-13.894499999999994</c:v>
                </c:pt>
                <c:pt idx="178285">
                  <c:v>-13.892499999999984</c:v>
                </c:pt>
                <c:pt idx="178286">
                  <c:v>-13.890499999999975</c:v>
                </c:pt>
                <c:pt idx="178287">
                  <c:v>-13.888499999999965</c:v>
                </c:pt>
                <c:pt idx="178288">
                  <c:v>-13.886499999999955</c:v>
                </c:pt>
                <c:pt idx="178289">
                  <c:v>-13.884500000000003</c:v>
                </c:pt>
                <c:pt idx="178290">
                  <c:v>-13.882499999999993</c:v>
                </c:pt>
                <c:pt idx="178291">
                  <c:v>-13.880499999999984</c:v>
                </c:pt>
                <c:pt idx="178292">
                  <c:v>-13.878499999999974</c:v>
                </c:pt>
                <c:pt idx="178293">
                  <c:v>-13.876499999999965</c:v>
                </c:pt>
                <c:pt idx="178294">
                  <c:v>-13.874499999999955</c:v>
                </c:pt>
                <c:pt idx="178295">
                  <c:v>-13.872500000000002</c:v>
                </c:pt>
                <c:pt idx="178296">
                  <c:v>-13.870499999999993</c:v>
                </c:pt>
                <c:pt idx="178297">
                  <c:v>-13.868499999999983</c:v>
                </c:pt>
                <c:pt idx="178298">
                  <c:v>-13.866499999999974</c:v>
                </c:pt>
                <c:pt idx="178299">
                  <c:v>-13.864499999999964</c:v>
                </c:pt>
                <c:pt idx="178300">
                  <c:v>-13.862499999999955</c:v>
                </c:pt>
                <c:pt idx="178301">
                  <c:v>-13.860500000000002</c:v>
                </c:pt>
                <c:pt idx="178302">
                  <c:v>-13.858499999999992</c:v>
                </c:pt>
                <c:pt idx="178303">
                  <c:v>-13.856499999999983</c:v>
                </c:pt>
                <c:pt idx="178304">
                  <c:v>-13.854499999999973</c:v>
                </c:pt>
                <c:pt idx="178305">
                  <c:v>-13.852499999999964</c:v>
                </c:pt>
                <c:pt idx="178306">
                  <c:v>-13.850499999999954</c:v>
                </c:pt>
                <c:pt idx="178307">
                  <c:v>-13.848500000000001</c:v>
                </c:pt>
                <c:pt idx="178308">
                  <c:v>-13.846499999999992</c:v>
                </c:pt>
                <c:pt idx="178309">
                  <c:v>-13.844499999999982</c:v>
                </c:pt>
                <c:pt idx="178310">
                  <c:v>-13.842499999999973</c:v>
                </c:pt>
                <c:pt idx="178311">
                  <c:v>-13.840499999999963</c:v>
                </c:pt>
                <c:pt idx="178312">
                  <c:v>-13.838499999999954</c:v>
                </c:pt>
                <c:pt idx="178313">
                  <c:v>-13.836500000000001</c:v>
                </c:pt>
                <c:pt idx="178314">
                  <c:v>-13.834499999999991</c:v>
                </c:pt>
                <c:pt idx="178315">
                  <c:v>-13.832499999999982</c:v>
                </c:pt>
                <c:pt idx="178316">
                  <c:v>-13.830499999999972</c:v>
                </c:pt>
                <c:pt idx="178317">
                  <c:v>-13.828499999999963</c:v>
                </c:pt>
                <c:pt idx="178318">
                  <c:v>-13.826499999999953</c:v>
                </c:pt>
                <c:pt idx="178319">
                  <c:v>-13.8245</c:v>
                </c:pt>
                <c:pt idx="178320">
                  <c:v>-13.822499999999991</c:v>
                </c:pt>
                <c:pt idx="178321">
                  <c:v>-13.820499999999981</c:v>
                </c:pt>
                <c:pt idx="178322">
                  <c:v>-13.818499999999972</c:v>
                </c:pt>
                <c:pt idx="178323">
                  <c:v>-13.816499999999962</c:v>
                </c:pt>
                <c:pt idx="178324">
                  <c:v>-13.814499999999953</c:v>
                </c:pt>
                <c:pt idx="178325">
                  <c:v>-13.8125</c:v>
                </c:pt>
                <c:pt idx="178326">
                  <c:v>-13.81049999999999</c:v>
                </c:pt>
                <c:pt idx="178327">
                  <c:v>-13.808499999999981</c:v>
                </c:pt>
                <c:pt idx="178328">
                  <c:v>-13.806499999999971</c:v>
                </c:pt>
                <c:pt idx="178329">
                  <c:v>-13.804499999999962</c:v>
                </c:pt>
                <c:pt idx="178330">
                  <c:v>-13.802499999999952</c:v>
                </c:pt>
                <c:pt idx="178331">
                  <c:v>-13.8005</c:v>
                </c:pt>
                <c:pt idx="178332">
                  <c:v>-13.79849999999999</c:v>
                </c:pt>
                <c:pt idx="178333">
                  <c:v>-13.79649999999998</c:v>
                </c:pt>
                <c:pt idx="178334">
                  <c:v>-13.794499999999971</c:v>
                </c:pt>
                <c:pt idx="178335">
                  <c:v>-13.792499999999961</c:v>
                </c:pt>
                <c:pt idx="178336">
                  <c:v>-13.790499999999952</c:v>
                </c:pt>
                <c:pt idx="178337">
                  <c:v>-13.788499999999999</c:v>
                </c:pt>
                <c:pt idx="178338">
                  <c:v>-13.78649999999999</c:v>
                </c:pt>
                <c:pt idx="178339">
                  <c:v>-13.78449999999998</c:v>
                </c:pt>
                <c:pt idx="178340">
                  <c:v>-13.78249999999997</c:v>
                </c:pt>
                <c:pt idx="178341">
                  <c:v>-13.780499999999961</c:v>
                </c:pt>
                <c:pt idx="178342">
                  <c:v>-13.778499999999951</c:v>
                </c:pt>
                <c:pt idx="178343">
                  <c:v>-13.776499999999999</c:v>
                </c:pt>
                <c:pt idx="178344">
                  <c:v>-13.774499999999989</c:v>
                </c:pt>
                <c:pt idx="178345">
                  <c:v>-13.77249999999998</c:v>
                </c:pt>
                <c:pt idx="178346">
                  <c:v>-13.77049999999997</c:v>
                </c:pt>
                <c:pt idx="178347">
                  <c:v>-13.76849999999996</c:v>
                </c:pt>
                <c:pt idx="178348">
                  <c:v>-13.766499999999951</c:v>
                </c:pt>
                <c:pt idx="178349">
                  <c:v>-13.764499999999998</c:v>
                </c:pt>
                <c:pt idx="178350">
                  <c:v>-13.762499999999989</c:v>
                </c:pt>
                <c:pt idx="178351">
                  <c:v>-13.760499999999979</c:v>
                </c:pt>
                <c:pt idx="178352">
                  <c:v>-13.75849999999997</c:v>
                </c:pt>
                <c:pt idx="178353">
                  <c:v>-13.75649999999996</c:v>
                </c:pt>
                <c:pt idx="178354">
                  <c:v>-13.75449999999995</c:v>
                </c:pt>
                <c:pt idx="178355">
                  <c:v>-13.752499999999998</c:v>
                </c:pt>
                <c:pt idx="178356">
                  <c:v>-13.750499999999988</c:v>
                </c:pt>
                <c:pt idx="178357">
                  <c:v>-13.748499999999979</c:v>
                </c:pt>
                <c:pt idx="178358">
                  <c:v>-13.746499999999969</c:v>
                </c:pt>
                <c:pt idx="178359">
                  <c:v>-13.74449999999996</c:v>
                </c:pt>
                <c:pt idx="178360">
                  <c:v>-13.74249999999995</c:v>
                </c:pt>
                <c:pt idx="178361">
                  <c:v>-13.740499999999997</c:v>
                </c:pt>
                <c:pt idx="178362">
                  <c:v>-13.738499999999988</c:v>
                </c:pt>
                <c:pt idx="178363">
                  <c:v>-13.736499999999978</c:v>
                </c:pt>
                <c:pt idx="178364">
                  <c:v>-13.734499999999969</c:v>
                </c:pt>
                <c:pt idx="178365">
                  <c:v>-13.732499999999959</c:v>
                </c:pt>
                <c:pt idx="178366">
                  <c:v>-13.73049999999995</c:v>
                </c:pt>
                <c:pt idx="178367">
                  <c:v>-13.728499999999997</c:v>
                </c:pt>
                <c:pt idx="178368">
                  <c:v>-13.726499999999987</c:v>
                </c:pt>
                <c:pt idx="178369">
                  <c:v>-13.724499999999978</c:v>
                </c:pt>
                <c:pt idx="178370">
                  <c:v>-13.722499999999968</c:v>
                </c:pt>
                <c:pt idx="178371">
                  <c:v>-13.720499999999959</c:v>
                </c:pt>
                <c:pt idx="178372">
                  <c:v>-13.718499999999949</c:v>
                </c:pt>
                <c:pt idx="178373">
                  <c:v>-13.716499999999996</c:v>
                </c:pt>
                <c:pt idx="178374">
                  <c:v>-13.714499999999987</c:v>
                </c:pt>
                <c:pt idx="178375">
                  <c:v>-13.712499999999977</c:v>
                </c:pt>
                <c:pt idx="178376">
                  <c:v>-13.710499999999968</c:v>
                </c:pt>
                <c:pt idx="178377">
                  <c:v>-13.708499999999958</c:v>
                </c:pt>
                <c:pt idx="178378">
                  <c:v>-13.706500000000005</c:v>
                </c:pt>
                <c:pt idx="178379">
                  <c:v>-13.704499999999996</c:v>
                </c:pt>
                <c:pt idx="178380">
                  <c:v>-13.702499999999986</c:v>
                </c:pt>
                <c:pt idx="178381">
                  <c:v>-13.700499999999977</c:v>
                </c:pt>
                <c:pt idx="178382">
                  <c:v>-13.698499999999967</c:v>
                </c:pt>
                <c:pt idx="178383">
                  <c:v>-13.696499999999958</c:v>
                </c:pt>
                <c:pt idx="178384">
                  <c:v>-13.694500000000005</c:v>
                </c:pt>
                <c:pt idx="178385">
                  <c:v>-13.692499999999995</c:v>
                </c:pt>
                <c:pt idx="178386">
                  <c:v>-13.690499999999986</c:v>
                </c:pt>
                <c:pt idx="178387">
                  <c:v>-13.688499999999976</c:v>
                </c:pt>
                <c:pt idx="178388">
                  <c:v>-13.686499999999967</c:v>
                </c:pt>
                <c:pt idx="178389">
                  <c:v>-13.684499999999957</c:v>
                </c:pt>
                <c:pt idx="178390">
                  <c:v>-13.682500000000005</c:v>
                </c:pt>
                <c:pt idx="178391">
                  <c:v>-13.680499999999995</c:v>
                </c:pt>
                <c:pt idx="178392">
                  <c:v>-13.678499999999985</c:v>
                </c:pt>
                <c:pt idx="178393">
                  <c:v>-13.676499999999976</c:v>
                </c:pt>
                <c:pt idx="178394">
                  <c:v>-13.674499999999966</c:v>
                </c:pt>
                <c:pt idx="178395">
                  <c:v>-13.672499999999957</c:v>
                </c:pt>
                <c:pt idx="178396">
                  <c:v>-13.670500000000004</c:v>
                </c:pt>
                <c:pt idx="178397">
                  <c:v>-13.668499999999995</c:v>
                </c:pt>
                <c:pt idx="178398">
                  <c:v>-13.666499999999985</c:v>
                </c:pt>
                <c:pt idx="178399">
                  <c:v>-13.664499999999975</c:v>
                </c:pt>
                <c:pt idx="178400">
                  <c:v>-13.662499999999966</c:v>
                </c:pt>
                <c:pt idx="178401">
                  <c:v>-13.660499999999956</c:v>
                </c:pt>
                <c:pt idx="178402">
                  <c:v>-13.658500000000004</c:v>
                </c:pt>
                <c:pt idx="178403">
                  <c:v>-13.656499999999994</c:v>
                </c:pt>
                <c:pt idx="178404">
                  <c:v>-13.654499999999985</c:v>
                </c:pt>
                <c:pt idx="178405">
                  <c:v>-13.652499999999975</c:v>
                </c:pt>
                <c:pt idx="178406">
                  <c:v>-13.650499999999965</c:v>
                </c:pt>
                <c:pt idx="178407">
                  <c:v>-13.648499999999956</c:v>
                </c:pt>
                <c:pt idx="178408">
                  <c:v>-13.646500000000003</c:v>
                </c:pt>
                <c:pt idx="178409">
                  <c:v>-13.644499999999994</c:v>
                </c:pt>
                <c:pt idx="178410">
                  <c:v>-13.642499999999984</c:v>
                </c:pt>
                <c:pt idx="178411">
                  <c:v>-13.640499999999975</c:v>
                </c:pt>
                <c:pt idx="178412">
                  <c:v>-13.638499999999965</c:v>
                </c:pt>
                <c:pt idx="178413">
                  <c:v>-13.636499999999955</c:v>
                </c:pt>
                <c:pt idx="178414">
                  <c:v>-13.634500000000003</c:v>
                </c:pt>
                <c:pt idx="178415">
                  <c:v>-13.632499999999993</c:v>
                </c:pt>
                <c:pt idx="178416">
                  <c:v>-13.630499999999984</c:v>
                </c:pt>
                <c:pt idx="178417">
                  <c:v>-13.628499999999974</c:v>
                </c:pt>
                <c:pt idx="178418">
                  <c:v>-13.626499999999965</c:v>
                </c:pt>
                <c:pt idx="178419">
                  <c:v>-13.624499999999955</c:v>
                </c:pt>
                <c:pt idx="178420">
                  <c:v>-13.622500000000002</c:v>
                </c:pt>
                <c:pt idx="178421">
                  <c:v>-13.620499999999993</c:v>
                </c:pt>
                <c:pt idx="178422">
                  <c:v>-13.618499999999983</c:v>
                </c:pt>
                <c:pt idx="178423">
                  <c:v>-13.616499999999974</c:v>
                </c:pt>
                <c:pt idx="178424">
                  <c:v>-13.614499999999964</c:v>
                </c:pt>
                <c:pt idx="178425">
                  <c:v>-13.612499999999955</c:v>
                </c:pt>
                <c:pt idx="178426">
                  <c:v>-13.610500000000002</c:v>
                </c:pt>
                <c:pt idx="178427">
                  <c:v>-13.608499999999992</c:v>
                </c:pt>
                <c:pt idx="178428">
                  <c:v>-13.606499999999983</c:v>
                </c:pt>
                <c:pt idx="178429">
                  <c:v>-13.604499999999973</c:v>
                </c:pt>
                <c:pt idx="178430">
                  <c:v>-13.602499999999964</c:v>
                </c:pt>
                <c:pt idx="178431">
                  <c:v>-13.600499999999954</c:v>
                </c:pt>
                <c:pt idx="178432">
                  <c:v>-13.598500000000001</c:v>
                </c:pt>
                <c:pt idx="178433">
                  <c:v>-13.596499999999992</c:v>
                </c:pt>
                <c:pt idx="178434">
                  <c:v>-13.594499999999982</c:v>
                </c:pt>
                <c:pt idx="178435">
                  <c:v>-13.592499999999973</c:v>
                </c:pt>
                <c:pt idx="178436">
                  <c:v>-13.590499999999963</c:v>
                </c:pt>
                <c:pt idx="178437">
                  <c:v>-13.588499999999954</c:v>
                </c:pt>
                <c:pt idx="178438">
                  <c:v>-13.586500000000001</c:v>
                </c:pt>
                <c:pt idx="178439">
                  <c:v>-13.584499999999991</c:v>
                </c:pt>
                <c:pt idx="178440">
                  <c:v>-13.582499999999982</c:v>
                </c:pt>
                <c:pt idx="178441">
                  <c:v>-13.580499999999972</c:v>
                </c:pt>
                <c:pt idx="178442">
                  <c:v>-13.578499999999963</c:v>
                </c:pt>
                <c:pt idx="178443">
                  <c:v>-13.576499999999953</c:v>
                </c:pt>
                <c:pt idx="178444">
                  <c:v>-13.5745</c:v>
                </c:pt>
                <c:pt idx="178445">
                  <c:v>-13.572499999999991</c:v>
                </c:pt>
                <c:pt idx="178446">
                  <c:v>-13.570499999999981</c:v>
                </c:pt>
                <c:pt idx="178447">
                  <c:v>-13.568499999999972</c:v>
                </c:pt>
                <c:pt idx="178448">
                  <c:v>-13.566499999999962</c:v>
                </c:pt>
                <c:pt idx="178449">
                  <c:v>-13.564499999999953</c:v>
                </c:pt>
                <c:pt idx="178450">
                  <c:v>-13.5625</c:v>
                </c:pt>
                <c:pt idx="178451">
                  <c:v>-13.56049999999999</c:v>
                </c:pt>
                <c:pt idx="178452">
                  <c:v>-13.558499999999981</c:v>
                </c:pt>
                <c:pt idx="178453">
                  <c:v>-13.556499999999971</c:v>
                </c:pt>
                <c:pt idx="178454">
                  <c:v>-13.554499999999962</c:v>
                </c:pt>
                <c:pt idx="178455">
                  <c:v>-13.552499999999952</c:v>
                </c:pt>
                <c:pt idx="178456">
                  <c:v>-13.5505</c:v>
                </c:pt>
                <c:pt idx="178457">
                  <c:v>-13.54849999999999</c:v>
                </c:pt>
                <c:pt idx="178458">
                  <c:v>-13.54649999999998</c:v>
                </c:pt>
                <c:pt idx="178459">
                  <c:v>-13.544499999999971</c:v>
                </c:pt>
                <c:pt idx="178460">
                  <c:v>-13.542499999999961</c:v>
                </c:pt>
                <c:pt idx="178461">
                  <c:v>-13.540499999999952</c:v>
                </c:pt>
                <c:pt idx="178462">
                  <c:v>-13.538499999999999</c:v>
                </c:pt>
                <c:pt idx="178463">
                  <c:v>-13.53649999999999</c:v>
                </c:pt>
                <c:pt idx="178464">
                  <c:v>-13.53449999999998</c:v>
                </c:pt>
                <c:pt idx="178465">
                  <c:v>-13.53249999999997</c:v>
                </c:pt>
                <c:pt idx="178466">
                  <c:v>-13.530499999999961</c:v>
                </c:pt>
                <c:pt idx="178467">
                  <c:v>-13.528499999999951</c:v>
                </c:pt>
                <c:pt idx="178468">
                  <c:v>-13.526499999999999</c:v>
                </c:pt>
                <c:pt idx="178469">
                  <c:v>-13.524499999999989</c:v>
                </c:pt>
                <c:pt idx="178470">
                  <c:v>-13.52249999999998</c:v>
                </c:pt>
                <c:pt idx="178471">
                  <c:v>-13.52049999999997</c:v>
                </c:pt>
                <c:pt idx="178472">
                  <c:v>-13.51849999999996</c:v>
                </c:pt>
                <c:pt idx="178473">
                  <c:v>-13.516499999999951</c:v>
                </c:pt>
                <c:pt idx="178474">
                  <c:v>-13.514499999999998</c:v>
                </c:pt>
                <c:pt idx="178475">
                  <c:v>-13.512499999999989</c:v>
                </c:pt>
                <c:pt idx="178476">
                  <c:v>-13.510499999999979</c:v>
                </c:pt>
                <c:pt idx="178477">
                  <c:v>-13.50849999999997</c:v>
                </c:pt>
                <c:pt idx="178478">
                  <c:v>-13.50649999999996</c:v>
                </c:pt>
                <c:pt idx="178479">
                  <c:v>-13.50449999999995</c:v>
                </c:pt>
                <c:pt idx="178480">
                  <c:v>-13.502499999999998</c:v>
                </c:pt>
                <c:pt idx="178481">
                  <c:v>-13.500499999999988</c:v>
                </c:pt>
                <c:pt idx="178482">
                  <c:v>-13.498499999999979</c:v>
                </c:pt>
                <c:pt idx="178483">
                  <c:v>-13.496499999999969</c:v>
                </c:pt>
                <c:pt idx="178484">
                  <c:v>-13.49449999999996</c:v>
                </c:pt>
                <c:pt idx="178485">
                  <c:v>-13.49249999999995</c:v>
                </c:pt>
                <c:pt idx="178486">
                  <c:v>-13.490499999999997</c:v>
                </c:pt>
                <c:pt idx="178487">
                  <c:v>-13.488499999999988</c:v>
                </c:pt>
                <c:pt idx="178488">
                  <c:v>-13.486499999999978</c:v>
                </c:pt>
                <c:pt idx="178489">
                  <c:v>-13.484499999999969</c:v>
                </c:pt>
                <c:pt idx="178490">
                  <c:v>-13.482499999999959</c:v>
                </c:pt>
                <c:pt idx="178491">
                  <c:v>-13.48049999999995</c:v>
                </c:pt>
                <c:pt idx="178492">
                  <c:v>-13.478499999999997</c:v>
                </c:pt>
                <c:pt idx="178493">
                  <c:v>-13.476499999999987</c:v>
                </c:pt>
                <c:pt idx="178494">
                  <c:v>-13.474499999999978</c:v>
                </c:pt>
                <c:pt idx="178495">
                  <c:v>-13.472499999999968</c:v>
                </c:pt>
                <c:pt idx="178496">
                  <c:v>-13.470499999999959</c:v>
                </c:pt>
                <c:pt idx="178497">
                  <c:v>-13.468499999999949</c:v>
                </c:pt>
                <c:pt idx="178498">
                  <c:v>-13.466499999999996</c:v>
                </c:pt>
                <c:pt idx="178499">
                  <c:v>-13.464499999999987</c:v>
                </c:pt>
                <c:pt idx="178500">
                  <c:v>-13.462499999999977</c:v>
                </c:pt>
                <c:pt idx="178501">
                  <c:v>-13.460499999999968</c:v>
                </c:pt>
                <c:pt idx="178502">
                  <c:v>-13.458499999999958</c:v>
                </c:pt>
                <c:pt idx="178503">
                  <c:v>-13.456500000000005</c:v>
                </c:pt>
                <c:pt idx="178504">
                  <c:v>-13.454499999999996</c:v>
                </c:pt>
                <c:pt idx="178505">
                  <c:v>-13.452499999999986</c:v>
                </c:pt>
                <c:pt idx="178506">
                  <c:v>-13.450499999999977</c:v>
                </c:pt>
                <c:pt idx="178507">
                  <c:v>-13.448499999999967</c:v>
                </c:pt>
                <c:pt idx="178508">
                  <c:v>-13.446499999999958</c:v>
                </c:pt>
                <c:pt idx="178509">
                  <c:v>-13.444500000000005</c:v>
                </c:pt>
                <c:pt idx="178510">
                  <c:v>-13.442499999999995</c:v>
                </c:pt>
                <c:pt idx="178511">
                  <c:v>-13.440499999999986</c:v>
                </c:pt>
                <c:pt idx="178512">
                  <c:v>-13.438499999999976</c:v>
                </c:pt>
                <c:pt idx="178513">
                  <c:v>-13.436499999999967</c:v>
                </c:pt>
                <c:pt idx="178514">
                  <c:v>-13.434499999999957</c:v>
                </c:pt>
                <c:pt idx="178515">
                  <c:v>-13.432500000000005</c:v>
                </c:pt>
                <c:pt idx="178516">
                  <c:v>-13.430499999999995</c:v>
                </c:pt>
                <c:pt idx="178517">
                  <c:v>-13.428499999999985</c:v>
                </c:pt>
                <c:pt idx="178518">
                  <c:v>-13.426499999999976</c:v>
                </c:pt>
                <c:pt idx="178519">
                  <c:v>-13.424499999999966</c:v>
                </c:pt>
                <c:pt idx="178520">
                  <c:v>-13.422499999999957</c:v>
                </c:pt>
                <c:pt idx="178521">
                  <c:v>-13.420500000000004</c:v>
                </c:pt>
                <c:pt idx="178522">
                  <c:v>-13.418499999999995</c:v>
                </c:pt>
                <c:pt idx="178523">
                  <c:v>-13.416499999999985</c:v>
                </c:pt>
                <c:pt idx="178524">
                  <c:v>-13.414499999999975</c:v>
                </c:pt>
                <c:pt idx="178525">
                  <c:v>-13.412499999999966</c:v>
                </c:pt>
                <c:pt idx="178526">
                  <c:v>-13.410499999999956</c:v>
                </c:pt>
                <c:pt idx="178527">
                  <c:v>-13.408500000000004</c:v>
                </c:pt>
                <c:pt idx="178528">
                  <c:v>-13.406499999999994</c:v>
                </c:pt>
                <c:pt idx="178529">
                  <c:v>-13.404499999999985</c:v>
                </c:pt>
                <c:pt idx="178530">
                  <c:v>-13.402499999999975</c:v>
                </c:pt>
                <c:pt idx="178531">
                  <c:v>-13.400499999999965</c:v>
                </c:pt>
                <c:pt idx="178532">
                  <c:v>-13.398499999999956</c:v>
                </c:pt>
                <c:pt idx="178533">
                  <c:v>-13.396500000000003</c:v>
                </c:pt>
                <c:pt idx="178534">
                  <c:v>-13.394499999999994</c:v>
                </c:pt>
                <c:pt idx="178535">
                  <c:v>-13.392499999999984</c:v>
                </c:pt>
                <c:pt idx="178536">
                  <c:v>-13.390499999999975</c:v>
                </c:pt>
                <c:pt idx="178537">
                  <c:v>-13.388499999999965</c:v>
                </c:pt>
                <c:pt idx="178538">
                  <c:v>-13.386499999999955</c:v>
                </c:pt>
                <c:pt idx="178539">
                  <c:v>-13.384500000000003</c:v>
                </c:pt>
                <c:pt idx="178540">
                  <c:v>-13.382499999999993</c:v>
                </c:pt>
                <c:pt idx="178541">
                  <c:v>-13.380499999999984</c:v>
                </c:pt>
                <c:pt idx="178542">
                  <c:v>-13.378499999999974</c:v>
                </c:pt>
                <c:pt idx="178543">
                  <c:v>-13.376499999999965</c:v>
                </c:pt>
                <c:pt idx="178544">
                  <c:v>-13.374499999999955</c:v>
                </c:pt>
                <c:pt idx="178545">
                  <c:v>-13.372500000000002</c:v>
                </c:pt>
                <c:pt idx="178546">
                  <c:v>-13.370499999999993</c:v>
                </c:pt>
                <c:pt idx="178547">
                  <c:v>-13.368499999999983</c:v>
                </c:pt>
                <c:pt idx="178548">
                  <c:v>-13.366499999999974</c:v>
                </c:pt>
                <c:pt idx="178549">
                  <c:v>-13.364499999999964</c:v>
                </c:pt>
                <c:pt idx="178550">
                  <c:v>-13.362499999999955</c:v>
                </c:pt>
                <c:pt idx="178551">
                  <c:v>-13.360500000000002</c:v>
                </c:pt>
                <c:pt idx="178552">
                  <c:v>-13.358499999999992</c:v>
                </c:pt>
                <c:pt idx="178553">
                  <c:v>-13.356499999999983</c:v>
                </c:pt>
                <c:pt idx="178554">
                  <c:v>-13.354499999999973</c:v>
                </c:pt>
                <c:pt idx="178555">
                  <c:v>-13.352499999999964</c:v>
                </c:pt>
                <c:pt idx="178556">
                  <c:v>-13.350499999999954</c:v>
                </c:pt>
                <c:pt idx="178557">
                  <c:v>-13.348500000000001</c:v>
                </c:pt>
                <c:pt idx="178558">
                  <c:v>-13.346499999999992</c:v>
                </c:pt>
                <c:pt idx="178559">
                  <c:v>-13.344499999999982</c:v>
                </c:pt>
                <c:pt idx="178560">
                  <c:v>-13.342499999999973</c:v>
                </c:pt>
                <c:pt idx="178561">
                  <c:v>-13.340499999999963</c:v>
                </c:pt>
                <c:pt idx="178562">
                  <c:v>-13.338499999999954</c:v>
                </c:pt>
                <c:pt idx="178563">
                  <c:v>-13.336500000000001</c:v>
                </c:pt>
                <c:pt idx="178564">
                  <c:v>-13.334499999999991</c:v>
                </c:pt>
                <c:pt idx="178565">
                  <c:v>-13.332499999999982</c:v>
                </c:pt>
                <c:pt idx="178566">
                  <c:v>-13.330499999999972</c:v>
                </c:pt>
                <c:pt idx="178567">
                  <c:v>-13.328499999999963</c:v>
                </c:pt>
                <c:pt idx="178568">
                  <c:v>-13.326499999999953</c:v>
                </c:pt>
                <c:pt idx="178569">
                  <c:v>-13.3245</c:v>
                </c:pt>
                <c:pt idx="178570">
                  <c:v>-13.322499999999991</c:v>
                </c:pt>
                <c:pt idx="178571">
                  <c:v>-13.320499999999981</c:v>
                </c:pt>
                <c:pt idx="178572">
                  <c:v>-13.318499999999972</c:v>
                </c:pt>
                <c:pt idx="178573">
                  <c:v>-13.316499999999962</c:v>
                </c:pt>
                <c:pt idx="178574">
                  <c:v>-13.314499999999953</c:v>
                </c:pt>
                <c:pt idx="178575">
                  <c:v>-13.3125</c:v>
                </c:pt>
                <c:pt idx="178576">
                  <c:v>-13.31049999999999</c:v>
                </c:pt>
                <c:pt idx="178577">
                  <c:v>-13.308499999999981</c:v>
                </c:pt>
                <c:pt idx="178578">
                  <c:v>-13.306499999999971</c:v>
                </c:pt>
                <c:pt idx="178579">
                  <c:v>-13.304499999999962</c:v>
                </c:pt>
                <c:pt idx="178580">
                  <c:v>-13.302499999999952</c:v>
                </c:pt>
                <c:pt idx="178581">
                  <c:v>-13.3005</c:v>
                </c:pt>
                <c:pt idx="178582">
                  <c:v>-13.29849999999999</c:v>
                </c:pt>
                <c:pt idx="178583">
                  <c:v>-13.29649999999998</c:v>
                </c:pt>
                <c:pt idx="178584">
                  <c:v>-13.294499999999971</c:v>
                </c:pt>
                <c:pt idx="178585">
                  <c:v>-13.292499999999961</c:v>
                </c:pt>
                <c:pt idx="178586">
                  <c:v>-13.290499999999952</c:v>
                </c:pt>
                <c:pt idx="178587">
                  <c:v>-13.288499999999999</c:v>
                </c:pt>
                <c:pt idx="178588">
                  <c:v>-13.28649999999999</c:v>
                </c:pt>
                <c:pt idx="178589">
                  <c:v>-13.28449999999998</c:v>
                </c:pt>
                <c:pt idx="178590">
                  <c:v>-13.28249999999997</c:v>
                </c:pt>
                <c:pt idx="178591">
                  <c:v>-13.280499999999961</c:v>
                </c:pt>
                <c:pt idx="178592">
                  <c:v>-13.278499999999951</c:v>
                </c:pt>
                <c:pt idx="178593">
                  <c:v>-13.276499999999999</c:v>
                </c:pt>
                <c:pt idx="178594">
                  <c:v>-13.274499999999989</c:v>
                </c:pt>
                <c:pt idx="178595">
                  <c:v>-13.27249999999998</c:v>
                </c:pt>
                <c:pt idx="178596">
                  <c:v>-13.27049999999997</c:v>
                </c:pt>
                <c:pt idx="178597">
                  <c:v>-13.26849999999996</c:v>
                </c:pt>
                <c:pt idx="178598">
                  <c:v>-13.266499999999951</c:v>
                </c:pt>
                <c:pt idx="178599">
                  <c:v>-13.264499999999998</c:v>
                </c:pt>
                <c:pt idx="178600">
                  <c:v>-13.262499999999989</c:v>
                </c:pt>
                <c:pt idx="178601">
                  <c:v>-13.260499999999979</c:v>
                </c:pt>
                <c:pt idx="178602">
                  <c:v>-13.25849999999997</c:v>
                </c:pt>
                <c:pt idx="178603">
                  <c:v>-13.25649999999996</c:v>
                </c:pt>
                <c:pt idx="178604">
                  <c:v>-13.25449999999995</c:v>
                </c:pt>
                <c:pt idx="178605">
                  <c:v>-13.252499999999998</c:v>
                </c:pt>
                <c:pt idx="178606">
                  <c:v>-13.250499999999988</c:v>
                </c:pt>
                <c:pt idx="178607">
                  <c:v>-13.248499999999979</c:v>
                </c:pt>
                <c:pt idx="178608">
                  <c:v>-13.246499999999969</c:v>
                </c:pt>
                <c:pt idx="178609">
                  <c:v>-13.24449999999996</c:v>
                </c:pt>
                <c:pt idx="178610">
                  <c:v>-13.24249999999995</c:v>
                </c:pt>
                <c:pt idx="178611">
                  <c:v>-13.240499999999997</c:v>
                </c:pt>
                <c:pt idx="178612">
                  <c:v>-13.238499999999988</c:v>
                </c:pt>
                <c:pt idx="178613">
                  <c:v>-13.236499999999978</c:v>
                </c:pt>
                <c:pt idx="178614">
                  <c:v>-13.234499999999969</c:v>
                </c:pt>
                <c:pt idx="178615">
                  <c:v>-13.232499999999959</c:v>
                </c:pt>
                <c:pt idx="178616">
                  <c:v>-13.23049999999995</c:v>
                </c:pt>
                <c:pt idx="178617">
                  <c:v>-13.228499999999997</c:v>
                </c:pt>
                <c:pt idx="178618">
                  <c:v>-13.226499999999987</c:v>
                </c:pt>
                <c:pt idx="178619">
                  <c:v>-13.224499999999978</c:v>
                </c:pt>
                <c:pt idx="178620">
                  <c:v>-13.222499999999968</c:v>
                </c:pt>
                <c:pt idx="178621">
                  <c:v>-13.220499999999959</c:v>
                </c:pt>
                <c:pt idx="178622">
                  <c:v>-13.218499999999949</c:v>
                </c:pt>
                <c:pt idx="178623">
                  <c:v>-13.216499999999996</c:v>
                </c:pt>
                <c:pt idx="178624">
                  <c:v>-13.214499999999987</c:v>
                </c:pt>
                <c:pt idx="178625">
                  <c:v>-13.212499999999977</c:v>
                </c:pt>
                <c:pt idx="178626">
                  <c:v>-13.210499999999968</c:v>
                </c:pt>
                <c:pt idx="178627">
                  <c:v>-13.208499999999958</c:v>
                </c:pt>
                <c:pt idx="178628">
                  <c:v>-13.206500000000005</c:v>
                </c:pt>
                <c:pt idx="178629">
                  <c:v>-13.204499999999996</c:v>
                </c:pt>
                <c:pt idx="178630">
                  <c:v>-13.202499999999986</c:v>
                </c:pt>
                <c:pt idx="178631">
                  <c:v>-13.200499999999977</c:v>
                </c:pt>
                <c:pt idx="178632">
                  <c:v>-13.198499999999967</c:v>
                </c:pt>
                <c:pt idx="178633">
                  <c:v>-13.196499999999958</c:v>
                </c:pt>
                <c:pt idx="178634">
                  <c:v>-13.194500000000005</c:v>
                </c:pt>
                <c:pt idx="178635">
                  <c:v>-13.192499999999995</c:v>
                </c:pt>
                <c:pt idx="178636">
                  <c:v>-13.190499999999986</c:v>
                </c:pt>
                <c:pt idx="178637">
                  <c:v>-13.188499999999976</c:v>
                </c:pt>
                <c:pt idx="178638">
                  <c:v>-13.186499999999967</c:v>
                </c:pt>
                <c:pt idx="178639">
                  <c:v>-13.184499999999957</c:v>
                </c:pt>
                <c:pt idx="178640">
                  <c:v>-13.182500000000005</c:v>
                </c:pt>
                <c:pt idx="178641">
                  <c:v>-13.180499999999995</c:v>
                </c:pt>
                <c:pt idx="178642">
                  <c:v>-13.178499999999985</c:v>
                </c:pt>
                <c:pt idx="178643">
                  <c:v>-13.176499999999976</c:v>
                </c:pt>
                <c:pt idx="178644">
                  <c:v>-13.174499999999966</c:v>
                </c:pt>
                <c:pt idx="178645">
                  <c:v>-13.172499999999957</c:v>
                </c:pt>
                <c:pt idx="178646">
                  <c:v>-13.170500000000004</c:v>
                </c:pt>
                <c:pt idx="178647">
                  <c:v>-13.168499999999995</c:v>
                </c:pt>
                <c:pt idx="178648">
                  <c:v>-13.166499999999985</c:v>
                </c:pt>
                <c:pt idx="178649">
                  <c:v>-13.164499999999975</c:v>
                </c:pt>
                <c:pt idx="178650">
                  <c:v>-13.162499999999966</c:v>
                </c:pt>
                <c:pt idx="178651">
                  <c:v>-13.160499999999956</c:v>
                </c:pt>
                <c:pt idx="178652">
                  <c:v>-13.158500000000004</c:v>
                </c:pt>
                <c:pt idx="178653">
                  <c:v>-13.156499999999994</c:v>
                </c:pt>
                <c:pt idx="178654">
                  <c:v>-13.154499999999985</c:v>
                </c:pt>
                <c:pt idx="178655">
                  <c:v>-13.152499999999975</c:v>
                </c:pt>
                <c:pt idx="178656">
                  <c:v>-13.150499999999965</c:v>
                </c:pt>
                <c:pt idx="178657">
                  <c:v>-13.148499999999956</c:v>
                </c:pt>
                <c:pt idx="178658">
                  <c:v>-13.146500000000003</c:v>
                </c:pt>
                <c:pt idx="178659">
                  <c:v>-13.144499999999994</c:v>
                </c:pt>
                <c:pt idx="178660">
                  <c:v>-13.142499999999984</c:v>
                </c:pt>
                <c:pt idx="178661">
                  <c:v>-13.140499999999975</c:v>
                </c:pt>
                <c:pt idx="178662">
                  <c:v>-13.138499999999965</c:v>
                </c:pt>
                <c:pt idx="178663">
                  <c:v>-13.136499999999955</c:v>
                </c:pt>
                <c:pt idx="178664">
                  <c:v>-13.134500000000003</c:v>
                </c:pt>
                <c:pt idx="178665">
                  <c:v>-13.132499999999993</c:v>
                </c:pt>
                <c:pt idx="178666">
                  <c:v>-13.130499999999984</c:v>
                </c:pt>
                <c:pt idx="178667">
                  <c:v>-13.128499999999974</c:v>
                </c:pt>
                <c:pt idx="178668">
                  <c:v>-13.126499999999965</c:v>
                </c:pt>
                <c:pt idx="178669">
                  <c:v>-13.124499999999955</c:v>
                </c:pt>
                <c:pt idx="178670">
                  <c:v>-13.122500000000002</c:v>
                </c:pt>
                <c:pt idx="178671">
                  <c:v>-13.120499999999993</c:v>
                </c:pt>
                <c:pt idx="178672">
                  <c:v>-13.118499999999983</c:v>
                </c:pt>
                <c:pt idx="178673">
                  <c:v>-13.116499999999974</c:v>
                </c:pt>
                <c:pt idx="178674">
                  <c:v>-13.114499999999964</c:v>
                </c:pt>
                <c:pt idx="178675">
                  <c:v>-13.112499999999955</c:v>
                </c:pt>
                <c:pt idx="178676">
                  <c:v>-13.110500000000002</c:v>
                </c:pt>
                <c:pt idx="178677">
                  <c:v>-13.108499999999992</c:v>
                </c:pt>
                <c:pt idx="178678">
                  <c:v>-13.106499999999983</c:v>
                </c:pt>
                <c:pt idx="178679">
                  <c:v>-13.104499999999973</c:v>
                </c:pt>
                <c:pt idx="178680">
                  <c:v>-13.102499999999964</c:v>
                </c:pt>
                <c:pt idx="178681">
                  <c:v>-13.100499999999954</c:v>
                </c:pt>
                <c:pt idx="178682">
                  <c:v>-13.098500000000001</c:v>
                </c:pt>
                <c:pt idx="178683">
                  <c:v>-13.096499999999992</c:v>
                </c:pt>
                <c:pt idx="178684">
                  <c:v>-13.094499999999982</c:v>
                </c:pt>
                <c:pt idx="178685">
                  <c:v>-13.092499999999973</c:v>
                </c:pt>
                <c:pt idx="178686">
                  <c:v>-13.090499999999963</c:v>
                </c:pt>
                <c:pt idx="178687">
                  <c:v>-13.088499999999954</c:v>
                </c:pt>
                <c:pt idx="178688">
                  <c:v>-13.086500000000001</c:v>
                </c:pt>
                <c:pt idx="178689">
                  <c:v>-13.084499999999991</c:v>
                </c:pt>
                <c:pt idx="178690">
                  <c:v>-13.082499999999982</c:v>
                </c:pt>
                <c:pt idx="178691">
                  <c:v>-13.080499999999972</c:v>
                </c:pt>
                <c:pt idx="178692">
                  <c:v>-13.078499999999963</c:v>
                </c:pt>
                <c:pt idx="178693">
                  <c:v>-13.076499999999953</c:v>
                </c:pt>
                <c:pt idx="178694">
                  <c:v>-13.0745</c:v>
                </c:pt>
                <c:pt idx="178695">
                  <c:v>-13.072499999999991</c:v>
                </c:pt>
                <c:pt idx="178696">
                  <c:v>-13.070499999999981</c:v>
                </c:pt>
                <c:pt idx="178697">
                  <c:v>-13.068499999999972</c:v>
                </c:pt>
                <c:pt idx="178698">
                  <c:v>-13.066499999999962</c:v>
                </c:pt>
                <c:pt idx="178699">
                  <c:v>-13.064499999999953</c:v>
                </c:pt>
                <c:pt idx="178700">
                  <c:v>-13.0625</c:v>
                </c:pt>
                <c:pt idx="178701">
                  <c:v>-13.06049999999999</c:v>
                </c:pt>
                <c:pt idx="178702">
                  <c:v>-13.058499999999981</c:v>
                </c:pt>
                <c:pt idx="178703">
                  <c:v>-13.056499999999971</c:v>
                </c:pt>
                <c:pt idx="178704">
                  <c:v>-13.054499999999962</c:v>
                </c:pt>
                <c:pt idx="178705">
                  <c:v>-13.052499999999952</c:v>
                </c:pt>
                <c:pt idx="178706">
                  <c:v>-13.0505</c:v>
                </c:pt>
                <c:pt idx="178707">
                  <c:v>-13.04849999999999</c:v>
                </c:pt>
                <c:pt idx="178708">
                  <c:v>-13.04649999999998</c:v>
                </c:pt>
                <c:pt idx="178709">
                  <c:v>-13.044499999999971</c:v>
                </c:pt>
                <c:pt idx="178710">
                  <c:v>-13.042499999999961</c:v>
                </c:pt>
                <c:pt idx="178711">
                  <c:v>-13.040499999999952</c:v>
                </c:pt>
                <c:pt idx="178712">
                  <c:v>-13.038499999999999</c:v>
                </c:pt>
                <c:pt idx="178713">
                  <c:v>-13.03649999999999</c:v>
                </c:pt>
                <c:pt idx="178714">
                  <c:v>-13.03449999999998</c:v>
                </c:pt>
                <c:pt idx="178715">
                  <c:v>-13.03249999999997</c:v>
                </c:pt>
                <c:pt idx="178716">
                  <c:v>-13.030499999999961</c:v>
                </c:pt>
                <c:pt idx="178717">
                  <c:v>-13.028499999999951</c:v>
                </c:pt>
                <c:pt idx="178718">
                  <c:v>-13.026499999999999</c:v>
                </c:pt>
                <c:pt idx="178719">
                  <c:v>-13.024499999999989</c:v>
                </c:pt>
                <c:pt idx="178720">
                  <c:v>-13.02249999999998</c:v>
                </c:pt>
                <c:pt idx="178721">
                  <c:v>-13.02049999999997</c:v>
                </c:pt>
                <c:pt idx="178722">
                  <c:v>-13.01849999999996</c:v>
                </c:pt>
                <c:pt idx="178723">
                  <c:v>-13.016499999999951</c:v>
                </c:pt>
                <c:pt idx="178724">
                  <c:v>-13.014499999999998</c:v>
                </c:pt>
                <c:pt idx="178725">
                  <c:v>-13.012499999999989</c:v>
                </c:pt>
                <c:pt idx="178726">
                  <c:v>-13.010499999999979</c:v>
                </c:pt>
                <c:pt idx="178727">
                  <c:v>-13.00849999999997</c:v>
                </c:pt>
                <c:pt idx="178728">
                  <c:v>-13.00649999999996</c:v>
                </c:pt>
                <c:pt idx="178729">
                  <c:v>-13.00449999999995</c:v>
                </c:pt>
                <c:pt idx="178730">
                  <c:v>-13.002499999999998</c:v>
                </c:pt>
                <c:pt idx="178731">
                  <c:v>-13.000499999999988</c:v>
                </c:pt>
                <c:pt idx="178732">
                  <c:v>-12.998499999999979</c:v>
                </c:pt>
                <c:pt idx="178733">
                  <c:v>-12.996499999999969</c:v>
                </c:pt>
                <c:pt idx="178734">
                  <c:v>-12.99449999999996</c:v>
                </c:pt>
                <c:pt idx="178735">
                  <c:v>-12.99249999999995</c:v>
                </c:pt>
                <c:pt idx="178736">
                  <c:v>-12.990499999999997</c:v>
                </c:pt>
                <c:pt idx="178737">
                  <c:v>-12.988499999999988</c:v>
                </c:pt>
                <c:pt idx="178738">
                  <c:v>-12.986499999999978</c:v>
                </c:pt>
                <c:pt idx="178739">
                  <c:v>-12.984499999999969</c:v>
                </c:pt>
                <c:pt idx="178740">
                  <c:v>-12.982499999999959</c:v>
                </c:pt>
                <c:pt idx="178741">
                  <c:v>-12.98049999999995</c:v>
                </c:pt>
                <c:pt idx="178742">
                  <c:v>-12.978499999999997</c:v>
                </c:pt>
                <c:pt idx="178743">
                  <c:v>-12.976499999999987</c:v>
                </c:pt>
                <c:pt idx="178744">
                  <c:v>-12.974499999999978</c:v>
                </c:pt>
                <c:pt idx="178745">
                  <c:v>-12.972499999999968</c:v>
                </c:pt>
                <c:pt idx="178746">
                  <c:v>-12.970499999999959</c:v>
                </c:pt>
                <c:pt idx="178747">
                  <c:v>-12.968499999999949</c:v>
                </c:pt>
                <c:pt idx="178748">
                  <c:v>-12.966499999999996</c:v>
                </c:pt>
                <c:pt idx="178749">
                  <c:v>-12.964499999999987</c:v>
                </c:pt>
                <c:pt idx="178750">
                  <c:v>-12.962499999999977</c:v>
                </c:pt>
                <c:pt idx="178751">
                  <c:v>-12.960499999999968</c:v>
                </c:pt>
                <c:pt idx="178752">
                  <c:v>-12.958499999999958</c:v>
                </c:pt>
                <c:pt idx="178753">
                  <c:v>-12.956500000000005</c:v>
                </c:pt>
                <c:pt idx="178754">
                  <c:v>-12.954499999999996</c:v>
                </c:pt>
                <c:pt idx="178755">
                  <c:v>-12.952499999999986</c:v>
                </c:pt>
                <c:pt idx="178756">
                  <c:v>-12.950499999999977</c:v>
                </c:pt>
                <c:pt idx="178757">
                  <c:v>-12.948499999999967</c:v>
                </c:pt>
                <c:pt idx="178758">
                  <c:v>-12.946499999999958</c:v>
                </c:pt>
                <c:pt idx="178759">
                  <c:v>-12.944500000000005</c:v>
                </c:pt>
                <c:pt idx="178760">
                  <c:v>-12.942499999999995</c:v>
                </c:pt>
                <c:pt idx="178761">
                  <c:v>-12.940499999999986</c:v>
                </c:pt>
                <c:pt idx="178762">
                  <c:v>-12.938499999999976</c:v>
                </c:pt>
                <c:pt idx="178763">
                  <c:v>-12.936499999999967</c:v>
                </c:pt>
                <c:pt idx="178764">
                  <c:v>-12.934499999999957</c:v>
                </c:pt>
                <c:pt idx="178765">
                  <c:v>-12.932500000000005</c:v>
                </c:pt>
                <c:pt idx="178766">
                  <c:v>-12.930499999999995</c:v>
                </c:pt>
                <c:pt idx="178767">
                  <c:v>-12.928499999999985</c:v>
                </c:pt>
                <c:pt idx="178768">
                  <c:v>-12.926499999999976</c:v>
                </c:pt>
                <c:pt idx="178769">
                  <c:v>-12.924499999999966</c:v>
                </c:pt>
                <c:pt idx="178770">
                  <c:v>-12.922499999999957</c:v>
                </c:pt>
                <c:pt idx="178771">
                  <c:v>-12.920500000000004</c:v>
                </c:pt>
                <c:pt idx="178772">
                  <c:v>-12.918499999999995</c:v>
                </c:pt>
                <c:pt idx="178773">
                  <c:v>-12.916499999999985</c:v>
                </c:pt>
                <c:pt idx="178774">
                  <c:v>-12.914499999999975</c:v>
                </c:pt>
                <c:pt idx="178775">
                  <c:v>-12.912499999999966</c:v>
                </c:pt>
                <c:pt idx="178776">
                  <c:v>-12.910499999999956</c:v>
                </c:pt>
                <c:pt idx="178777">
                  <c:v>-12.908500000000004</c:v>
                </c:pt>
                <c:pt idx="178778">
                  <c:v>-12.906499999999994</c:v>
                </c:pt>
                <c:pt idx="178779">
                  <c:v>-12.904499999999985</c:v>
                </c:pt>
                <c:pt idx="178780">
                  <c:v>-12.902499999999975</c:v>
                </c:pt>
                <c:pt idx="178781">
                  <c:v>-12.900499999999965</c:v>
                </c:pt>
                <c:pt idx="178782">
                  <c:v>-12.898499999999956</c:v>
                </c:pt>
                <c:pt idx="178783">
                  <c:v>-12.896500000000003</c:v>
                </c:pt>
                <c:pt idx="178784">
                  <c:v>-12.894499999999994</c:v>
                </c:pt>
                <c:pt idx="178785">
                  <c:v>-12.892499999999984</c:v>
                </c:pt>
                <c:pt idx="178786">
                  <c:v>-12.890499999999975</c:v>
                </c:pt>
                <c:pt idx="178787">
                  <c:v>-12.888499999999965</c:v>
                </c:pt>
                <c:pt idx="178788">
                  <c:v>-12.886499999999955</c:v>
                </c:pt>
                <c:pt idx="178789">
                  <c:v>-12.884500000000003</c:v>
                </c:pt>
                <c:pt idx="178790">
                  <c:v>-12.882499999999993</c:v>
                </c:pt>
                <c:pt idx="178791">
                  <c:v>-12.880499999999984</c:v>
                </c:pt>
                <c:pt idx="178792">
                  <c:v>-12.878499999999974</c:v>
                </c:pt>
                <c:pt idx="178793">
                  <c:v>-12.876499999999965</c:v>
                </c:pt>
                <c:pt idx="178794">
                  <c:v>-12.874499999999955</c:v>
                </c:pt>
                <c:pt idx="178795">
                  <c:v>-12.872500000000002</c:v>
                </c:pt>
                <c:pt idx="178796">
                  <c:v>-12.870499999999993</c:v>
                </c:pt>
                <c:pt idx="178797">
                  <c:v>-12.868499999999983</c:v>
                </c:pt>
                <c:pt idx="178798">
                  <c:v>-12.866499999999974</c:v>
                </c:pt>
                <c:pt idx="178799">
                  <c:v>-12.864499999999964</c:v>
                </c:pt>
                <c:pt idx="178800">
                  <c:v>-12.862499999999955</c:v>
                </c:pt>
                <c:pt idx="178801">
                  <c:v>-12.860500000000002</c:v>
                </c:pt>
                <c:pt idx="178802">
                  <c:v>-12.858499999999992</c:v>
                </c:pt>
                <c:pt idx="178803">
                  <c:v>-12.856499999999983</c:v>
                </c:pt>
                <c:pt idx="178804">
                  <c:v>-12.854499999999973</c:v>
                </c:pt>
                <c:pt idx="178805">
                  <c:v>-12.852499999999964</c:v>
                </c:pt>
                <c:pt idx="178806">
                  <c:v>-12.850499999999954</c:v>
                </c:pt>
                <c:pt idx="178807">
                  <c:v>-12.848500000000001</c:v>
                </c:pt>
                <c:pt idx="178808">
                  <c:v>-12.846499999999992</c:v>
                </c:pt>
                <c:pt idx="178809">
                  <c:v>-12.844499999999982</c:v>
                </c:pt>
                <c:pt idx="178810">
                  <c:v>-12.842499999999973</c:v>
                </c:pt>
                <c:pt idx="178811">
                  <c:v>-12.840499999999963</c:v>
                </c:pt>
                <c:pt idx="178812">
                  <c:v>-12.838499999999954</c:v>
                </c:pt>
                <c:pt idx="178813">
                  <c:v>-12.836500000000001</c:v>
                </c:pt>
                <c:pt idx="178814">
                  <c:v>-12.834499999999991</c:v>
                </c:pt>
                <c:pt idx="178815">
                  <c:v>-12.832499999999982</c:v>
                </c:pt>
                <c:pt idx="178816">
                  <c:v>-12.830499999999972</c:v>
                </c:pt>
                <c:pt idx="178817">
                  <c:v>-12.828499999999963</c:v>
                </c:pt>
                <c:pt idx="178818">
                  <c:v>-12.826499999999953</c:v>
                </c:pt>
                <c:pt idx="178819">
                  <c:v>-12.8245</c:v>
                </c:pt>
                <c:pt idx="178820">
                  <c:v>-12.822499999999991</c:v>
                </c:pt>
                <c:pt idx="178821">
                  <c:v>-12.820499999999981</c:v>
                </c:pt>
                <c:pt idx="178822">
                  <c:v>-12.818499999999972</c:v>
                </c:pt>
                <c:pt idx="178823">
                  <c:v>-12.816499999999962</c:v>
                </c:pt>
                <c:pt idx="178824">
                  <c:v>-12.814499999999953</c:v>
                </c:pt>
                <c:pt idx="178825">
                  <c:v>-12.8125</c:v>
                </c:pt>
                <c:pt idx="178826">
                  <c:v>-12.81049999999999</c:v>
                </c:pt>
                <c:pt idx="178827">
                  <c:v>-12.808499999999981</c:v>
                </c:pt>
                <c:pt idx="178828">
                  <c:v>-12.806499999999971</c:v>
                </c:pt>
                <c:pt idx="178829">
                  <c:v>-12.804499999999962</c:v>
                </c:pt>
                <c:pt idx="178830">
                  <c:v>-12.802499999999952</c:v>
                </c:pt>
                <c:pt idx="178831">
                  <c:v>-12.8005</c:v>
                </c:pt>
                <c:pt idx="178832">
                  <c:v>-12.79849999999999</c:v>
                </c:pt>
                <c:pt idx="178833">
                  <c:v>-12.79649999999998</c:v>
                </c:pt>
                <c:pt idx="178834">
                  <c:v>-12.794499999999971</c:v>
                </c:pt>
                <c:pt idx="178835">
                  <c:v>-12.792499999999961</c:v>
                </c:pt>
                <c:pt idx="178836">
                  <c:v>-12.790499999999952</c:v>
                </c:pt>
                <c:pt idx="178837">
                  <c:v>-12.788499999999999</c:v>
                </c:pt>
                <c:pt idx="178838">
                  <c:v>-12.78649999999999</c:v>
                </c:pt>
                <c:pt idx="178839">
                  <c:v>-12.78449999999998</c:v>
                </c:pt>
                <c:pt idx="178840">
                  <c:v>-12.78249999999997</c:v>
                </c:pt>
                <c:pt idx="178841">
                  <c:v>-12.780499999999961</c:v>
                </c:pt>
                <c:pt idx="178842">
                  <c:v>-12.778499999999951</c:v>
                </c:pt>
                <c:pt idx="178843">
                  <c:v>-12.776499999999999</c:v>
                </c:pt>
                <c:pt idx="178844">
                  <c:v>-12.774499999999989</c:v>
                </c:pt>
                <c:pt idx="178845">
                  <c:v>-12.77249999999998</c:v>
                </c:pt>
                <c:pt idx="178846">
                  <c:v>-12.77049999999997</c:v>
                </c:pt>
                <c:pt idx="178847">
                  <c:v>-12.76849999999996</c:v>
                </c:pt>
                <c:pt idx="178848">
                  <c:v>-12.766499999999951</c:v>
                </c:pt>
                <c:pt idx="178849">
                  <c:v>-12.764499999999998</c:v>
                </c:pt>
                <c:pt idx="178850">
                  <c:v>-12.762499999999989</c:v>
                </c:pt>
                <c:pt idx="178851">
                  <c:v>-12.760499999999979</c:v>
                </c:pt>
                <c:pt idx="178852">
                  <c:v>-12.75849999999997</c:v>
                </c:pt>
                <c:pt idx="178853">
                  <c:v>-12.75649999999996</c:v>
                </c:pt>
                <c:pt idx="178854">
                  <c:v>-12.75449999999995</c:v>
                </c:pt>
                <c:pt idx="178855">
                  <c:v>-12.752499999999998</c:v>
                </c:pt>
                <c:pt idx="178856">
                  <c:v>-12.750499999999988</c:v>
                </c:pt>
                <c:pt idx="178857">
                  <c:v>-12.748499999999979</c:v>
                </c:pt>
                <c:pt idx="178858">
                  <c:v>-12.746499999999969</c:v>
                </c:pt>
                <c:pt idx="178859">
                  <c:v>-12.74449999999996</c:v>
                </c:pt>
                <c:pt idx="178860">
                  <c:v>-12.74249999999995</c:v>
                </c:pt>
                <c:pt idx="178861">
                  <c:v>-12.740499999999997</c:v>
                </c:pt>
                <c:pt idx="178862">
                  <c:v>-12.738499999999988</c:v>
                </c:pt>
                <c:pt idx="178863">
                  <c:v>-12.736499999999978</c:v>
                </c:pt>
                <c:pt idx="178864">
                  <c:v>-12.734499999999969</c:v>
                </c:pt>
                <c:pt idx="178865">
                  <c:v>-12.732499999999959</c:v>
                </c:pt>
                <c:pt idx="178866">
                  <c:v>-12.73049999999995</c:v>
                </c:pt>
                <c:pt idx="178867">
                  <c:v>-12.728499999999997</c:v>
                </c:pt>
                <c:pt idx="178868">
                  <c:v>-12.726499999999987</c:v>
                </c:pt>
                <c:pt idx="178869">
                  <c:v>-12.724499999999978</c:v>
                </c:pt>
                <c:pt idx="178870">
                  <c:v>-12.722499999999968</c:v>
                </c:pt>
                <c:pt idx="178871">
                  <c:v>-12.720499999999959</c:v>
                </c:pt>
                <c:pt idx="178872">
                  <c:v>-12.718499999999949</c:v>
                </c:pt>
                <c:pt idx="178873">
                  <c:v>-12.716499999999996</c:v>
                </c:pt>
                <c:pt idx="178874">
                  <c:v>-12.714499999999987</c:v>
                </c:pt>
                <c:pt idx="178875">
                  <c:v>-12.712499999999977</c:v>
                </c:pt>
                <c:pt idx="178876">
                  <c:v>-12.710499999999968</c:v>
                </c:pt>
                <c:pt idx="178877">
                  <c:v>-12.708499999999958</c:v>
                </c:pt>
                <c:pt idx="178878">
                  <c:v>-12.706500000000005</c:v>
                </c:pt>
                <c:pt idx="178879">
                  <c:v>-12.704499999999996</c:v>
                </c:pt>
                <c:pt idx="178880">
                  <c:v>-12.702499999999986</c:v>
                </c:pt>
                <c:pt idx="178881">
                  <c:v>-12.700499999999977</c:v>
                </c:pt>
                <c:pt idx="178882">
                  <c:v>-12.698499999999967</c:v>
                </c:pt>
                <c:pt idx="178883">
                  <c:v>-12.696499999999958</c:v>
                </c:pt>
                <c:pt idx="178884">
                  <c:v>-12.694500000000005</c:v>
                </c:pt>
                <c:pt idx="178885">
                  <c:v>-12.692499999999995</c:v>
                </c:pt>
                <c:pt idx="178886">
                  <c:v>-12.690499999999986</c:v>
                </c:pt>
                <c:pt idx="178887">
                  <c:v>-12.688499999999976</c:v>
                </c:pt>
                <c:pt idx="178888">
                  <c:v>-12.686499999999967</c:v>
                </c:pt>
                <c:pt idx="178889">
                  <c:v>-12.684499999999957</c:v>
                </c:pt>
                <c:pt idx="178890">
                  <c:v>-12.682500000000005</c:v>
                </c:pt>
                <c:pt idx="178891">
                  <c:v>-12.680499999999995</c:v>
                </c:pt>
                <c:pt idx="178892">
                  <c:v>-12.678499999999985</c:v>
                </c:pt>
                <c:pt idx="178893">
                  <c:v>-12.676499999999976</c:v>
                </c:pt>
                <c:pt idx="178894">
                  <c:v>-12.674499999999966</c:v>
                </c:pt>
                <c:pt idx="178895">
                  <c:v>-12.672499999999957</c:v>
                </c:pt>
                <c:pt idx="178896">
                  <c:v>-12.670500000000004</c:v>
                </c:pt>
                <c:pt idx="178897">
                  <c:v>-12.668499999999995</c:v>
                </c:pt>
                <c:pt idx="178898">
                  <c:v>-12.666499999999985</c:v>
                </c:pt>
                <c:pt idx="178899">
                  <c:v>-12.664499999999975</c:v>
                </c:pt>
                <c:pt idx="178900">
                  <c:v>-12.662499999999966</c:v>
                </c:pt>
                <c:pt idx="178901">
                  <c:v>-12.660499999999956</c:v>
                </c:pt>
                <c:pt idx="178902">
                  <c:v>-12.658500000000004</c:v>
                </c:pt>
                <c:pt idx="178903">
                  <c:v>-12.656499999999994</c:v>
                </c:pt>
                <c:pt idx="178904">
                  <c:v>-12.654499999999985</c:v>
                </c:pt>
                <c:pt idx="178905">
                  <c:v>-12.652499999999975</c:v>
                </c:pt>
                <c:pt idx="178906">
                  <c:v>-12.650499999999965</c:v>
                </c:pt>
                <c:pt idx="178907">
                  <c:v>-12.648499999999956</c:v>
                </c:pt>
                <c:pt idx="178908">
                  <c:v>-12.646500000000003</c:v>
                </c:pt>
                <c:pt idx="178909">
                  <c:v>-12.644499999999994</c:v>
                </c:pt>
                <c:pt idx="178910">
                  <c:v>-12.642499999999984</c:v>
                </c:pt>
                <c:pt idx="178911">
                  <c:v>-12.640499999999975</c:v>
                </c:pt>
                <c:pt idx="178912">
                  <c:v>-12.638499999999965</c:v>
                </c:pt>
                <c:pt idx="178913">
                  <c:v>-12.636499999999955</c:v>
                </c:pt>
                <c:pt idx="178914">
                  <c:v>-12.634500000000003</c:v>
                </c:pt>
                <c:pt idx="178915">
                  <c:v>-12.632499999999993</c:v>
                </c:pt>
                <c:pt idx="178916">
                  <c:v>-12.630499999999984</c:v>
                </c:pt>
                <c:pt idx="178917">
                  <c:v>-12.628499999999974</c:v>
                </c:pt>
                <c:pt idx="178918">
                  <c:v>-12.626499999999965</c:v>
                </c:pt>
                <c:pt idx="178919">
                  <c:v>-12.624499999999955</c:v>
                </c:pt>
                <c:pt idx="178920">
                  <c:v>-12.622500000000002</c:v>
                </c:pt>
                <c:pt idx="178921">
                  <c:v>-12.620499999999993</c:v>
                </c:pt>
                <c:pt idx="178922">
                  <c:v>-12.618499999999983</c:v>
                </c:pt>
                <c:pt idx="178923">
                  <c:v>-12.616499999999974</c:v>
                </c:pt>
                <c:pt idx="178924">
                  <c:v>-12.614499999999964</c:v>
                </c:pt>
                <c:pt idx="178925">
                  <c:v>-12.612499999999955</c:v>
                </c:pt>
                <c:pt idx="178926">
                  <c:v>-12.610500000000002</c:v>
                </c:pt>
                <c:pt idx="178927">
                  <c:v>-12.608499999999992</c:v>
                </c:pt>
                <c:pt idx="178928">
                  <c:v>-12.606499999999983</c:v>
                </c:pt>
                <c:pt idx="178929">
                  <c:v>-12.604499999999973</c:v>
                </c:pt>
                <c:pt idx="178930">
                  <c:v>-12.602499999999964</c:v>
                </c:pt>
                <c:pt idx="178931">
                  <c:v>-12.600499999999954</c:v>
                </c:pt>
                <c:pt idx="178932">
                  <c:v>-12.598500000000001</c:v>
                </c:pt>
                <c:pt idx="178933">
                  <c:v>-12.596499999999992</c:v>
                </c:pt>
                <c:pt idx="178934">
                  <c:v>-12.594499999999982</c:v>
                </c:pt>
                <c:pt idx="178935">
                  <c:v>-12.592499999999973</c:v>
                </c:pt>
                <c:pt idx="178936">
                  <c:v>-12.590499999999963</c:v>
                </c:pt>
                <c:pt idx="178937">
                  <c:v>-12.588499999999954</c:v>
                </c:pt>
                <c:pt idx="178938">
                  <c:v>-12.586500000000001</c:v>
                </c:pt>
                <c:pt idx="178939">
                  <c:v>-12.584499999999991</c:v>
                </c:pt>
                <c:pt idx="178940">
                  <c:v>-12.582499999999982</c:v>
                </c:pt>
                <c:pt idx="178941">
                  <c:v>-12.580499999999972</c:v>
                </c:pt>
                <c:pt idx="178942">
                  <c:v>-12.578499999999963</c:v>
                </c:pt>
                <c:pt idx="178943">
                  <c:v>-12.576499999999953</c:v>
                </c:pt>
                <c:pt idx="178944">
                  <c:v>-12.5745</c:v>
                </c:pt>
                <c:pt idx="178945">
                  <c:v>-12.572499999999991</c:v>
                </c:pt>
                <c:pt idx="178946">
                  <c:v>-12.570499999999981</c:v>
                </c:pt>
                <c:pt idx="178947">
                  <c:v>-12.568499999999972</c:v>
                </c:pt>
                <c:pt idx="178948">
                  <c:v>-12.566499999999962</c:v>
                </c:pt>
                <c:pt idx="178949">
                  <c:v>-12.564499999999953</c:v>
                </c:pt>
                <c:pt idx="178950">
                  <c:v>-12.5625</c:v>
                </c:pt>
                <c:pt idx="178951">
                  <c:v>-12.56049999999999</c:v>
                </c:pt>
                <c:pt idx="178952">
                  <c:v>-12.558499999999981</c:v>
                </c:pt>
                <c:pt idx="178953">
                  <c:v>-12.556499999999971</c:v>
                </c:pt>
                <c:pt idx="178954">
                  <c:v>-12.554499999999962</c:v>
                </c:pt>
                <c:pt idx="178955">
                  <c:v>-12.552499999999952</c:v>
                </c:pt>
                <c:pt idx="178956">
                  <c:v>-12.5505</c:v>
                </c:pt>
                <c:pt idx="178957">
                  <c:v>-12.54849999999999</c:v>
                </c:pt>
                <c:pt idx="178958">
                  <c:v>-12.54649999999998</c:v>
                </c:pt>
                <c:pt idx="178959">
                  <c:v>-12.544499999999971</c:v>
                </c:pt>
                <c:pt idx="178960">
                  <c:v>-12.542499999999961</c:v>
                </c:pt>
                <c:pt idx="178961">
                  <c:v>-12.540499999999952</c:v>
                </c:pt>
                <c:pt idx="178962">
                  <c:v>-12.538499999999999</c:v>
                </c:pt>
                <c:pt idx="178963">
                  <c:v>-12.53649999999999</c:v>
                </c:pt>
                <c:pt idx="178964">
                  <c:v>-12.53449999999998</c:v>
                </c:pt>
                <c:pt idx="178965">
                  <c:v>-12.53249999999997</c:v>
                </c:pt>
                <c:pt idx="178966">
                  <c:v>-12.530499999999961</c:v>
                </c:pt>
                <c:pt idx="178967">
                  <c:v>-12.528499999999951</c:v>
                </c:pt>
                <c:pt idx="178968">
                  <c:v>-12.526499999999999</c:v>
                </c:pt>
                <c:pt idx="178969">
                  <c:v>-12.524499999999989</c:v>
                </c:pt>
                <c:pt idx="178970">
                  <c:v>-12.52249999999998</c:v>
                </c:pt>
                <c:pt idx="178971">
                  <c:v>-12.52049999999997</c:v>
                </c:pt>
                <c:pt idx="178972">
                  <c:v>-12.51849999999996</c:v>
                </c:pt>
                <c:pt idx="178973">
                  <c:v>-12.516499999999951</c:v>
                </c:pt>
                <c:pt idx="178974">
                  <c:v>-12.514499999999998</c:v>
                </c:pt>
                <c:pt idx="178975">
                  <c:v>-12.512499999999989</c:v>
                </c:pt>
                <c:pt idx="178976">
                  <c:v>-12.510499999999979</c:v>
                </c:pt>
                <c:pt idx="178977">
                  <c:v>-12.50849999999997</c:v>
                </c:pt>
                <c:pt idx="178978">
                  <c:v>-12.50649999999996</c:v>
                </c:pt>
                <c:pt idx="178979">
                  <c:v>-12.50449999999995</c:v>
                </c:pt>
                <c:pt idx="178980">
                  <c:v>-12.502499999999998</c:v>
                </c:pt>
                <c:pt idx="178981">
                  <c:v>-12.500499999999988</c:v>
                </c:pt>
                <c:pt idx="178982">
                  <c:v>-12.498499999999979</c:v>
                </c:pt>
                <c:pt idx="178983">
                  <c:v>-12.496499999999969</c:v>
                </c:pt>
                <c:pt idx="178984">
                  <c:v>-12.49449999999996</c:v>
                </c:pt>
                <c:pt idx="178985">
                  <c:v>-12.49249999999995</c:v>
                </c:pt>
                <c:pt idx="178986">
                  <c:v>-12.490499999999997</c:v>
                </c:pt>
                <c:pt idx="178987">
                  <c:v>-12.488499999999988</c:v>
                </c:pt>
                <c:pt idx="178988">
                  <c:v>-12.486499999999978</c:v>
                </c:pt>
                <c:pt idx="178989">
                  <c:v>-12.484499999999969</c:v>
                </c:pt>
                <c:pt idx="178990">
                  <c:v>-12.482499999999959</c:v>
                </c:pt>
                <c:pt idx="178991">
                  <c:v>-12.48049999999995</c:v>
                </c:pt>
                <c:pt idx="178992">
                  <c:v>-12.478499999999997</c:v>
                </c:pt>
                <c:pt idx="178993">
                  <c:v>-12.476499999999987</c:v>
                </c:pt>
                <c:pt idx="178994">
                  <c:v>-12.474499999999978</c:v>
                </c:pt>
                <c:pt idx="178995">
                  <c:v>-12.472499999999968</c:v>
                </c:pt>
                <c:pt idx="178996">
                  <c:v>-12.470499999999959</c:v>
                </c:pt>
                <c:pt idx="178997">
                  <c:v>-12.468499999999949</c:v>
                </c:pt>
                <c:pt idx="178998">
                  <c:v>-12.466499999999996</c:v>
                </c:pt>
                <c:pt idx="178999">
                  <c:v>-12.464499999999987</c:v>
                </c:pt>
                <c:pt idx="179000">
                  <c:v>-12.462499999999977</c:v>
                </c:pt>
                <c:pt idx="179001">
                  <c:v>-12.460499999999968</c:v>
                </c:pt>
                <c:pt idx="179002">
                  <c:v>-12.458499999999958</c:v>
                </c:pt>
                <c:pt idx="179003">
                  <c:v>-12.456500000000005</c:v>
                </c:pt>
                <c:pt idx="179004">
                  <c:v>-12.454499999999996</c:v>
                </c:pt>
                <c:pt idx="179005">
                  <c:v>-12.452499999999986</c:v>
                </c:pt>
                <c:pt idx="179006">
                  <c:v>-12.450499999999977</c:v>
                </c:pt>
                <c:pt idx="179007">
                  <c:v>-12.448499999999967</c:v>
                </c:pt>
                <c:pt idx="179008">
                  <c:v>-12.446499999999958</c:v>
                </c:pt>
                <c:pt idx="179009">
                  <c:v>-12.444500000000005</c:v>
                </c:pt>
                <c:pt idx="179010">
                  <c:v>-12.442499999999995</c:v>
                </c:pt>
                <c:pt idx="179011">
                  <c:v>-12.440499999999986</c:v>
                </c:pt>
                <c:pt idx="179012">
                  <c:v>-12.438499999999976</c:v>
                </c:pt>
                <c:pt idx="179013">
                  <c:v>-12.436499999999967</c:v>
                </c:pt>
                <c:pt idx="179014">
                  <c:v>-12.434499999999957</c:v>
                </c:pt>
                <c:pt idx="179015">
                  <c:v>-12.432500000000005</c:v>
                </c:pt>
                <c:pt idx="179016">
                  <c:v>-12.430499999999995</c:v>
                </c:pt>
                <c:pt idx="179017">
                  <c:v>-12.428499999999985</c:v>
                </c:pt>
                <c:pt idx="179018">
                  <c:v>-12.426499999999976</c:v>
                </c:pt>
                <c:pt idx="179019">
                  <c:v>-12.424499999999966</c:v>
                </c:pt>
                <c:pt idx="179020">
                  <c:v>-12.422499999999957</c:v>
                </c:pt>
                <c:pt idx="179021">
                  <c:v>-12.420500000000004</c:v>
                </c:pt>
                <c:pt idx="179022">
                  <c:v>-12.418499999999995</c:v>
                </c:pt>
                <c:pt idx="179023">
                  <c:v>-12.416499999999985</c:v>
                </c:pt>
                <c:pt idx="179024">
                  <c:v>-12.414499999999975</c:v>
                </c:pt>
                <c:pt idx="179025">
                  <c:v>-12.412499999999966</c:v>
                </c:pt>
                <c:pt idx="179026">
                  <c:v>-12.410499999999956</c:v>
                </c:pt>
                <c:pt idx="179027">
                  <c:v>-12.408500000000004</c:v>
                </c:pt>
                <c:pt idx="179028">
                  <c:v>-12.406499999999994</c:v>
                </c:pt>
                <c:pt idx="179029">
                  <c:v>-12.404499999999985</c:v>
                </c:pt>
                <c:pt idx="179030">
                  <c:v>-12.402499999999975</c:v>
                </c:pt>
                <c:pt idx="179031">
                  <c:v>-12.400499999999965</c:v>
                </c:pt>
                <c:pt idx="179032">
                  <c:v>-12.398499999999956</c:v>
                </c:pt>
                <c:pt idx="179033">
                  <c:v>-12.396500000000003</c:v>
                </c:pt>
                <c:pt idx="179034">
                  <c:v>-12.394499999999994</c:v>
                </c:pt>
                <c:pt idx="179035">
                  <c:v>-12.392499999999984</c:v>
                </c:pt>
                <c:pt idx="179036">
                  <c:v>-12.390499999999975</c:v>
                </c:pt>
                <c:pt idx="179037">
                  <c:v>-12.388499999999965</c:v>
                </c:pt>
                <c:pt idx="179038">
                  <c:v>-12.386499999999955</c:v>
                </c:pt>
                <c:pt idx="179039">
                  <c:v>-12.384500000000003</c:v>
                </c:pt>
                <c:pt idx="179040">
                  <c:v>-12.382499999999993</c:v>
                </c:pt>
                <c:pt idx="179041">
                  <c:v>-12.380499999999984</c:v>
                </c:pt>
                <c:pt idx="179042">
                  <c:v>-12.378499999999974</c:v>
                </c:pt>
                <c:pt idx="179043">
                  <c:v>-12.376499999999965</c:v>
                </c:pt>
                <c:pt idx="179044">
                  <c:v>-12.374499999999955</c:v>
                </c:pt>
                <c:pt idx="179045">
                  <c:v>-12.372500000000002</c:v>
                </c:pt>
                <c:pt idx="179046">
                  <c:v>-12.370499999999993</c:v>
                </c:pt>
                <c:pt idx="179047">
                  <c:v>-12.368499999999983</c:v>
                </c:pt>
                <c:pt idx="179048">
                  <c:v>-12.366499999999974</c:v>
                </c:pt>
                <c:pt idx="179049">
                  <c:v>-12.364499999999964</c:v>
                </c:pt>
                <c:pt idx="179050">
                  <c:v>-12.362499999999955</c:v>
                </c:pt>
                <c:pt idx="179051">
                  <c:v>-12.360500000000002</c:v>
                </c:pt>
                <c:pt idx="179052">
                  <c:v>-12.358499999999992</c:v>
                </c:pt>
                <c:pt idx="179053">
                  <c:v>-12.356499999999983</c:v>
                </c:pt>
                <c:pt idx="179054">
                  <c:v>-12.354499999999973</c:v>
                </c:pt>
                <c:pt idx="179055">
                  <c:v>-12.352499999999964</c:v>
                </c:pt>
                <c:pt idx="179056">
                  <c:v>-12.350499999999954</c:v>
                </c:pt>
                <c:pt idx="179057">
                  <c:v>-12.348500000000001</c:v>
                </c:pt>
                <c:pt idx="179058">
                  <c:v>-12.346499999999992</c:v>
                </c:pt>
                <c:pt idx="179059">
                  <c:v>-12.344499999999982</c:v>
                </c:pt>
                <c:pt idx="179060">
                  <c:v>-12.342499999999973</c:v>
                </c:pt>
                <c:pt idx="179061">
                  <c:v>-12.340499999999963</c:v>
                </c:pt>
                <c:pt idx="179062">
                  <c:v>-12.338499999999954</c:v>
                </c:pt>
                <c:pt idx="179063">
                  <c:v>-12.336500000000001</c:v>
                </c:pt>
                <c:pt idx="179064">
                  <c:v>-12.334499999999991</c:v>
                </c:pt>
                <c:pt idx="179065">
                  <c:v>-12.332499999999982</c:v>
                </c:pt>
                <c:pt idx="179066">
                  <c:v>-12.330499999999972</c:v>
                </c:pt>
                <c:pt idx="179067">
                  <c:v>-12.328499999999963</c:v>
                </c:pt>
                <c:pt idx="179068">
                  <c:v>-12.326499999999953</c:v>
                </c:pt>
                <c:pt idx="179069">
                  <c:v>-12.3245</c:v>
                </c:pt>
                <c:pt idx="179070">
                  <c:v>-12.322499999999991</c:v>
                </c:pt>
                <c:pt idx="179071">
                  <c:v>-12.320499999999981</c:v>
                </c:pt>
                <c:pt idx="179072">
                  <c:v>-12.318499999999972</c:v>
                </c:pt>
                <c:pt idx="179073">
                  <c:v>-12.316499999999962</c:v>
                </c:pt>
                <c:pt idx="179074">
                  <c:v>-12.314499999999953</c:v>
                </c:pt>
                <c:pt idx="179075">
                  <c:v>-12.3125</c:v>
                </c:pt>
                <c:pt idx="179076">
                  <c:v>-12.31049999999999</c:v>
                </c:pt>
                <c:pt idx="179077">
                  <c:v>-12.308499999999981</c:v>
                </c:pt>
                <c:pt idx="179078">
                  <c:v>-12.306499999999971</c:v>
                </c:pt>
                <c:pt idx="179079">
                  <c:v>-12.304499999999962</c:v>
                </c:pt>
                <c:pt idx="179080">
                  <c:v>-12.302499999999952</c:v>
                </c:pt>
                <c:pt idx="179081">
                  <c:v>-12.3005</c:v>
                </c:pt>
                <c:pt idx="179082">
                  <c:v>-12.29849999999999</c:v>
                </c:pt>
                <c:pt idx="179083">
                  <c:v>-12.29649999999998</c:v>
                </c:pt>
                <c:pt idx="179084">
                  <c:v>-12.294499999999971</c:v>
                </c:pt>
                <c:pt idx="179085">
                  <c:v>-12.292499999999961</c:v>
                </c:pt>
                <c:pt idx="179086">
                  <c:v>-12.290499999999952</c:v>
                </c:pt>
                <c:pt idx="179087">
                  <c:v>-12.288499999999999</c:v>
                </c:pt>
                <c:pt idx="179088">
                  <c:v>-12.28649999999999</c:v>
                </c:pt>
                <c:pt idx="179089">
                  <c:v>-12.28449999999998</c:v>
                </c:pt>
                <c:pt idx="179090">
                  <c:v>-12.28249999999997</c:v>
                </c:pt>
                <c:pt idx="179091">
                  <c:v>-12.280499999999961</c:v>
                </c:pt>
                <c:pt idx="179092">
                  <c:v>-12.278499999999951</c:v>
                </c:pt>
                <c:pt idx="179093">
                  <c:v>-12.276499999999999</c:v>
                </c:pt>
                <c:pt idx="179094">
                  <c:v>-12.274499999999989</c:v>
                </c:pt>
                <c:pt idx="179095">
                  <c:v>-12.27249999999998</c:v>
                </c:pt>
                <c:pt idx="179096">
                  <c:v>-12.27049999999997</c:v>
                </c:pt>
                <c:pt idx="179097">
                  <c:v>-12.26849999999996</c:v>
                </c:pt>
                <c:pt idx="179098">
                  <c:v>-12.266499999999951</c:v>
                </c:pt>
                <c:pt idx="179099">
                  <c:v>-12.264499999999998</c:v>
                </c:pt>
                <c:pt idx="179100">
                  <c:v>-12.262499999999989</c:v>
                </c:pt>
                <c:pt idx="179101">
                  <c:v>-12.260499999999979</c:v>
                </c:pt>
                <c:pt idx="179102">
                  <c:v>-12.25849999999997</c:v>
                </c:pt>
                <c:pt idx="179103">
                  <c:v>-12.25649999999996</c:v>
                </c:pt>
                <c:pt idx="179104">
                  <c:v>-12.25449999999995</c:v>
                </c:pt>
                <c:pt idx="179105">
                  <c:v>-12.252499999999998</c:v>
                </c:pt>
                <c:pt idx="179106">
                  <c:v>-12.250499999999988</c:v>
                </c:pt>
                <c:pt idx="179107">
                  <c:v>-12.248499999999979</c:v>
                </c:pt>
                <c:pt idx="179108">
                  <c:v>-12.246499999999969</c:v>
                </c:pt>
                <c:pt idx="179109">
                  <c:v>-12.24449999999996</c:v>
                </c:pt>
                <c:pt idx="179110">
                  <c:v>-12.24249999999995</c:v>
                </c:pt>
                <c:pt idx="179111">
                  <c:v>-12.240499999999997</c:v>
                </c:pt>
                <c:pt idx="179112">
                  <c:v>-12.238499999999988</c:v>
                </c:pt>
                <c:pt idx="179113">
                  <c:v>-12.236499999999978</c:v>
                </c:pt>
                <c:pt idx="179114">
                  <c:v>-12.234499999999969</c:v>
                </c:pt>
                <c:pt idx="179115">
                  <c:v>-12.232499999999959</c:v>
                </c:pt>
                <c:pt idx="179116">
                  <c:v>-12.23049999999995</c:v>
                </c:pt>
                <c:pt idx="179117">
                  <c:v>-12.228499999999997</c:v>
                </c:pt>
                <c:pt idx="179118">
                  <c:v>-12.226499999999987</c:v>
                </c:pt>
                <c:pt idx="179119">
                  <c:v>-12.224499999999978</c:v>
                </c:pt>
                <c:pt idx="179120">
                  <c:v>-12.222499999999968</c:v>
                </c:pt>
                <c:pt idx="179121">
                  <c:v>-12.220499999999959</c:v>
                </c:pt>
                <c:pt idx="179122">
                  <c:v>-12.218499999999949</c:v>
                </c:pt>
                <c:pt idx="179123">
                  <c:v>-12.216499999999996</c:v>
                </c:pt>
                <c:pt idx="179124">
                  <c:v>-12.214499999999987</c:v>
                </c:pt>
                <c:pt idx="179125">
                  <c:v>-12.212499999999977</c:v>
                </c:pt>
                <c:pt idx="179126">
                  <c:v>-12.210499999999968</c:v>
                </c:pt>
                <c:pt idx="179127">
                  <c:v>-12.208499999999958</c:v>
                </c:pt>
                <c:pt idx="179128">
                  <c:v>-12.206500000000005</c:v>
                </c:pt>
                <c:pt idx="179129">
                  <c:v>-12.204499999999996</c:v>
                </c:pt>
                <c:pt idx="179130">
                  <c:v>-12.202499999999986</c:v>
                </c:pt>
                <c:pt idx="179131">
                  <c:v>-12.200499999999977</c:v>
                </c:pt>
                <c:pt idx="179132">
                  <c:v>-12.198499999999967</c:v>
                </c:pt>
                <c:pt idx="179133">
                  <c:v>-12.196499999999958</c:v>
                </c:pt>
                <c:pt idx="179134">
                  <c:v>-12.194500000000005</c:v>
                </c:pt>
                <c:pt idx="179135">
                  <c:v>-12.192499999999995</c:v>
                </c:pt>
                <c:pt idx="179136">
                  <c:v>-12.190499999999986</c:v>
                </c:pt>
                <c:pt idx="179137">
                  <c:v>-12.188499999999976</c:v>
                </c:pt>
                <c:pt idx="179138">
                  <c:v>-12.186499999999967</c:v>
                </c:pt>
                <c:pt idx="179139">
                  <c:v>-12.184499999999957</c:v>
                </c:pt>
                <c:pt idx="179140">
                  <c:v>-12.182500000000005</c:v>
                </c:pt>
                <c:pt idx="179141">
                  <c:v>-12.180499999999995</c:v>
                </c:pt>
                <c:pt idx="179142">
                  <c:v>-12.178499999999985</c:v>
                </c:pt>
                <c:pt idx="179143">
                  <c:v>-12.176499999999976</c:v>
                </c:pt>
                <c:pt idx="179144">
                  <c:v>-12.174499999999966</c:v>
                </c:pt>
                <c:pt idx="179145">
                  <c:v>-12.172499999999957</c:v>
                </c:pt>
                <c:pt idx="179146">
                  <c:v>-12.170500000000004</c:v>
                </c:pt>
                <c:pt idx="179147">
                  <c:v>-12.168499999999995</c:v>
                </c:pt>
                <c:pt idx="179148">
                  <c:v>-12.166499999999985</c:v>
                </c:pt>
                <c:pt idx="179149">
                  <c:v>-12.164499999999975</c:v>
                </c:pt>
                <c:pt idx="179150">
                  <c:v>-12.162499999999966</c:v>
                </c:pt>
                <c:pt idx="179151">
                  <c:v>-12.160499999999956</c:v>
                </c:pt>
                <c:pt idx="179152">
                  <c:v>-12.158500000000004</c:v>
                </c:pt>
                <c:pt idx="179153">
                  <c:v>-12.156499999999994</c:v>
                </c:pt>
                <c:pt idx="179154">
                  <c:v>-12.154499999999985</c:v>
                </c:pt>
                <c:pt idx="179155">
                  <c:v>-12.152499999999975</c:v>
                </c:pt>
                <c:pt idx="179156">
                  <c:v>-12.150499999999965</c:v>
                </c:pt>
                <c:pt idx="179157">
                  <c:v>-12.148499999999956</c:v>
                </c:pt>
                <c:pt idx="179158">
                  <c:v>-12.146500000000003</c:v>
                </c:pt>
                <c:pt idx="179159">
                  <c:v>-12.144499999999994</c:v>
                </c:pt>
                <c:pt idx="179160">
                  <c:v>-12.142499999999984</c:v>
                </c:pt>
                <c:pt idx="179161">
                  <c:v>-12.140499999999975</c:v>
                </c:pt>
                <c:pt idx="179162">
                  <c:v>-12.138499999999965</c:v>
                </c:pt>
                <c:pt idx="179163">
                  <c:v>-12.136499999999955</c:v>
                </c:pt>
                <c:pt idx="179164">
                  <c:v>-12.134500000000003</c:v>
                </c:pt>
                <c:pt idx="179165">
                  <c:v>-12.132499999999993</c:v>
                </c:pt>
                <c:pt idx="179166">
                  <c:v>-12.130499999999984</c:v>
                </c:pt>
                <c:pt idx="179167">
                  <c:v>-12.128499999999974</c:v>
                </c:pt>
                <c:pt idx="179168">
                  <c:v>-12.126499999999965</c:v>
                </c:pt>
                <c:pt idx="179169">
                  <c:v>-12.124499999999955</c:v>
                </c:pt>
                <c:pt idx="179170">
                  <c:v>-12.122500000000002</c:v>
                </c:pt>
                <c:pt idx="179171">
                  <c:v>-12.120499999999993</c:v>
                </c:pt>
                <c:pt idx="179172">
                  <c:v>-12.118499999999983</c:v>
                </c:pt>
                <c:pt idx="179173">
                  <c:v>-12.116499999999974</c:v>
                </c:pt>
                <c:pt idx="179174">
                  <c:v>-12.114499999999964</c:v>
                </c:pt>
                <c:pt idx="179175">
                  <c:v>-12.112499999999955</c:v>
                </c:pt>
                <c:pt idx="179176">
                  <c:v>-12.110500000000002</c:v>
                </c:pt>
                <c:pt idx="179177">
                  <c:v>-12.108499999999992</c:v>
                </c:pt>
                <c:pt idx="179178">
                  <c:v>-12.106499999999983</c:v>
                </c:pt>
                <c:pt idx="179179">
                  <c:v>-12.104499999999973</c:v>
                </c:pt>
                <c:pt idx="179180">
                  <c:v>-12.102499999999964</c:v>
                </c:pt>
                <c:pt idx="179181">
                  <c:v>-12.100499999999954</c:v>
                </c:pt>
                <c:pt idx="179182">
                  <c:v>-12.098500000000001</c:v>
                </c:pt>
                <c:pt idx="179183">
                  <c:v>-12.096499999999992</c:v>
                </c:pt>
                <c:pt idx="179184">
                  <c:v>-12.094499999999982</c:v>
                </c:pt>
                <c:pt idx="179185">
                  <c:v>-12.092499999999973</c:v>
                </c:pt>
                <c:pt idx="179186">
                  <c:v>-12.090499999999963</c:v>
                </c:pt>
                <c:pt idx="179187">
                  <c:v>-12.088499999999954</c:v>
                </c:pt>
                <c:pt idx="179188">
                  <c:v>-12.086500000000001</c:v>
                </c:pt>
                <c:pt idx="179189">
                  <c:v>-12.084499999999991</c:v>
                </c:pt>
                <c:pt idx="179190">
                  <c:v>-12.082499999999982</c:v>
                </c:pt>
                <c:pt idx="179191">
                  <c:v>-12.080499999999972</c:v>
                </c:pt>
                <c:pt idx="179192">
                  <c:v>-12.078499999999963</c:v>
                </c:pt>
                <c:pt idx="179193">
                  <c:v>-12.076499999999953</c:v>
                </c:pt>
                <c:pt idx="179194">
                  <c:v>-12.0745</c:v>
                </c:pt>
                <c:pt idx="179195">
                  <c:v>-12.072499999999991</c:v>
                </c:pt>
                <c:pt idx="179196">
                  <c:v>-12.070499999999981</c:v>
                </c:pt>
                <c:pt idx="179197">
                  <c:v>-12.068499999999972</c:v>
                </c:pt>
                <c:pt idx="179198">
                  <c:v>-12.066499999999962</c:v>
                </c:pt>
                <c:pt idx="179199">
                  <c:v>-12.064499999999953</c:v>
                </c:pt>
                <c:pt idx="179200">
                  <c:v>-12.0625</c:v>
                </c:pt>
                <c:pt idx="179201">
                  <c:v>-12.06049999999999</c:v>
                </c:pt>
                <c:pt idx="179202">
                  <c:v>-12.058499999999981</c:v>
                </c:pt>
                <c:pt idx="179203">
                  <c:v>-12.056499999999971</c:v>
                </c:pt>
                <c:pt idx="179204">
                  <c:v>-12.054499999999962</c:v>
                </c:pt>
                <c:pt idx="179205">
                  <c:v>-12.052499999999952</c:v>
                </c:pt>
                <c:pt idx="179206">
                  <c:v>-12.0505</c:v>
                </c:pt>
                <c:pt idx="179207">
                  <c:v>-12.04849999999999</c:v>
                </c:pt>
                <c:pt idx="179208">
                  <c:v>-12.04649999999998</c:v>
                </c:pt>
                <c:pt idx="179209">
                  <c:v>-12.044499999999971</c:v>
                </c:pt>
                <c:pt idx="179210">
                  <c:v>-12.042499999999961</c:v>
                </c:pt>
                <c:pt idx="179211">
                  <c:v>-12.040499999999952</c:v>
                </c:pt>
                <c:pt idx="179212">
                  <c:v>-12.038499999999999</c:v>
                </c:pt>
                <c:pt idx="179213">
                  <c:v>-12.03649999999999</c:v>
                </c:pt>
                <c:pt idx="179214">
                  <c:v>-12.03449999999998</c:v>
                </c:pt>
                <c:pt idx="179215">
                  <c:v>-12.03249999999997</c:v>
                </c:pt>
                <c:pt idx="179216">
                  <c:v>-12.030499999999961</c:v>
                </c:pt>
                <c:pt idx="179217">
                  <c:v>-12.028499999999951</c:v>
                </c:pt>
                <c:pt idx="179218">
                  <c:v>-12.026499999999999</c:v>
                </c:pt>
                <c:pt idx="179219">
                  <c:v>-12.024499999999989</c:v>
                </c:pt>
                <c:pt idx="179220">
                  <c:v>-12.02249999999998</c:v>
                </c:pt>
                <c:pt idx="179221">
                  <c:v>-12.02049999999997</c:v>
                </c:pt>
                <c:pt idx="179222">
                  <c:v>-12.01849999999996</c:v>
                </c:pt>
                <c:pt idx="179223">
                  <c:v>-12.016499999999951</c:v>
                </c:pt>
                <c:pt idx="179224">
                  <c:v>-12.014499999999998</c:v>
                </c:pt>
                <c:pt idx="179225">
                  <c:v>-12.012499999999989</c:v>
                </c:pt>
                <c:pt idx="179226">
                  <c:v>-12.010499999999979</c:v>
                </c:pt>
                <c:pt idx="179227">
                  <c:v>-12.00849999999997</c:v>
                </c:pt>
                <c:pt idx="179228">
                  <c:v>-12.00649999999996</c:v>
                </c:pt>
                <c:pt idx="179229">
                  <c:v>-12.00449999999995</c:v>
                </c:pt>
                <c:pt idx="179230">
                  <c:v>-12.002499999999998</c:v>
                </c:pt>
                <c:pt idx="179231">
                  <c:v>-12.000499999999988</c:v>
                </c:pt>
                <c:pt idx="179232">
                  <c:v>-11.998499999999979</c:v>
                </c:pt>
                <c:pt idx="179233">
                  <c:v>-11.996499999999969</c:v>
                </c:pt>
                <c:pt idx="179234">
                  <c:v>-11.99449999999996</c:v>
                </c:pt>
                <c:pt idx="179235">
                  <c:v>-11.99249999999995</c:v>
                </c:pt>
                <c:pt idx="179236">
                  <c:v>-11.990499999999997</c:v>
                </c:pt>
                <c:pt idx="179237">
                  <c:v>-11.988499999999988</c:v>
                </c:pt>
                <c:pt idx="179238">
                  <c:v>-11.986499999999978</c:v>
                </c:pt>
                <c:pt idx="179239">
                  <c:v>-11.984499999999969</c:v>
                </c:pt>
                <c:pt idx="179240">
                  <c:v>-11.982499999999959</c:v>
                </c:pt>
                <c:pt idx="179241">
                  <c:v>-11.98049999999995</c:v>
                </c:pt>
                <c:pt idx="179242">
                  <c:v>-11.978499999999997</c:v>
                </c:pt>
                <c:pt idx="179243">
                  <c:v>-11.976499999999987</c:v>
                </c:pt>
                <c:pt idx="179244">
                  <c:v>-11.974499999999978</c:v>
                </c:pt>
                <c:pt idx="179245">
                  <c:v>-11.972499999999968</c:v>
                </c:pt>
                <c:pt idx="179246">
                  <c:v>-11.970499999999959</c:v>
                </c:pt>
                <c:pt idx="179247">
                  <c:v>-11.968499999999949</c:v>
                </c:pt>
                <c:pt idx="179248">
                  <c:v>-11.966499999999996</c:v>
                </c:pt>
                <c:pt idx="179249">
                  <c:v>-11.964499999999987</c:v>
                </c:pt>
                <c:pt idx="179250">
                  <c:v>-11.962499999999977</c:v>
                </c:pt>
                <c:pt idx="179251">
                  <c:v>-11.960499999999968</c:v>
                </c:pt>
                <c:pt idx="179252">
                  <c:v>-11.958499999999958</c:v>
                </c:pt>
                <c:pt idx="179253">
                  <c:v>-11.956500000000005</c:v>
                </c:pt>
                <c:pt idx="179254">
                  <c:v>-11.954499999999996</c:v>
                </c:pt>
                <c:pt idx="179255">
                  <c:v>-11.952499999999986</c:v>
                </c:pt>
                <c:pt idx="179256">
                  <c:v>-11.950499999999977</c:v>
                </c:pt>
                <c:pt idx="179257">
                  <c:v>-11.948499999999967</c:v>
                </c:pt>
                <c:pt idx="179258">
                  <c:v>-11.946499999999958</c:v>
                </c:pt>
                <c:pt idx="179259">
                  <c:v>-11.944500000000005</c:v>
                </c:pt>
                <c:pt idx="179260">
                  <c:v>-11.942499999999995</c:v>
                </c:pt>
                <c:pt idx="179261">
                  <c:v>-11.940499999999986</c:v>
                </c:pt>
                <c:pt idx="179262">
                  <c:v>-11.938499999999976</c:v>
                </c:pt>
                <c:pt idx="179263">
                  <c:v>-11.936499999999967</c:v>
                </c:pt>
                <c:pt idx="179264">
                  <c:v>-11.934499999999957</c:v>
                </c:pt>
                <c:pt idx="179265">
                  <c:v>-11.932500000000005</c:v>
                </c:pt>
                <c:pt idx="179266">
                  <c:v>-11.930499999999995</c:v>
                </c:pt>
                <c:pt idx="179267">
                  <c:v>-11.928499999999985</c:v>
                </c:pt>
                <c:pt idx="179268">
                  <c:v>-11.926499999999976</c:v>
                </c:pt>
                <c:pt idx="179269">
                  <c:v>-11.924499999999966</c:v>
                </c:pt>
                <c:pt idx="179270">
                  <c:v>-11.922499999999957</c:v>
                </c:pt>
                <c:pt idx="179271">
                  <c:v>-11.920500000000004</c:v>
                </c:pt>
                <c:pt idx="179272">
                  <c:v>-11.918499999999995</c:v>
                </c:pt>
                <c:pt idx="179273">
                  <c:v>-11.916499999999985</c:v>
                </c:pt>
                <c:pt idx="179274">
                  <c:v>-11.914499999999975</c:v>
                </c:pt>
                <c:pt idx="179275">
                  <c:v>-11.912499999999966</c:v>
                </c:pt>
                <c:pt idx="179276">
                  <c:v>-11.910499999999956</c:v>
                </c:pt>
                <c:pt idx="179277">
                  <c:v>-11.908500000000004</c:v>
                </c:pt>
                <c:pt idx="179278">
                  <c:v>-11.906499999999994</c:v>
                </c:pt>
                <c:pt idx="179279">
                  <c:v>-11.904499999999985</c:v>
                </c:pt>
                <c:pt idx="179280">
                  <c:v>-11.902499999999975</c:v>
                </c:pt>
                <c:pt idx="179281">
                  <c:v>-11.900499999999965</c:v>
                </c:pt>
                <c:pt idx="179282">
                  <c:v>-11.898499999999956</c:v>
                </c:pt>
                <c:pt idx="179283">
                  <c:v>-11.896500000000003</c:v>
                </c:pt>
                <c:pt idx="179284">
                  <c:v>-11.894499999999994</c:v>
                </c:pt>
                <c:pt idx="179285">
                  <c:v>-11.892499999999984</c:v>
                </c:pt>
                <c:pt idx="179286">
                  <c:v>-11.890499999999975</c:v>
                </c:pt>
                <c:pt idx="179287">
                  <c:v>-11.888499999999965</c:v>
                </c:pt>
                <c:pt idx="179288">
                  <c:v>-11.886499999999955</c:v>
                </c:pt>
                <c:pt idx="179289">
                  <c:v>-11.884500000000003</c:v>
                </c:pt>
                <c:pt idx="179290">
                  <c:v>-11.882499999999993</c:v>
                </c:pt>
                <c:pt idx="179291">
                  <c:v>-11.880499999999984</c:v>
                </c:pt>
                <c:pt idx="179292">
                  <c:v>-11.878499999999974</c:v>
                </c:pt>
                <c:pt idx="179293">
                  <c:v>-11.876499999999965</c:v>
                </c:pt>
                <c:pt idx="179294">
                  <c:v>-11.874499999999955</c:v>
                </c:pt>
                <c:pt idx="179295">
                  <c:v>-11.872500000000002</c:v>
                </c:pt>
                <c:pt idx="179296">
                  <c:v>-11.870499999999993</c:v>
                </c:pt>
                <c:pt idx="179297">
                  <c:v>-11.868499999999983</c:v>
                </c:pt>
                <c:pt idx="179298">
                  <c:v>-11.866499999999974</c:v>
                </c:pt>
                <c:pt idx="179299">
                  <c:v>-11.864499999999964</c:v>
                </c:pt>
                <c:pt idx="179300">
                  <c:v>-11.862499999999955</c:v>
                </c:pt>
                <c:pt idx="179301">
                  <c:v>-11.860500000000002</c:v>
                </c:pt>
                <c:pt idx="179302">
                  <c:v>-11.858499999999992</c:v>
                </c:pt>
                <c:pt idx="179303">
                  <c:v>-11.856499999999983</c:v>
                </c:pt>
                <c:pt idx="179304">
                  <c:v>-11.854499999999973</c:v>
                </c:pt>
                <c:pt idx="179305">
                  <c:v>-11.852499999999964</c:v>
                </c:pt>
                <c:pt idx="179306">
                  <c:v>-11.850499999999954</c:v>
                </c:pt>
                <c:pt idx="179307">
                  <c:v>-11.848500000000001</c:v>
                </c:pt>
                <c:pt idx="179308">
                  <c:v>-11.846499999999992</c:v>
                </c:pt>
                <c:pt idx="179309">
                  <c:v>-11.844499999999982</c:v>
                </c:pt>
                <c:pt idx="179310">
                  <c:v>-11.842499999999973</c:v>
                </c:pt>
                <c:pt idx="179311">
                  <c:v>-11.840499999999963</c:v>
                </c:pt>
                <c:pt idx="179312">
                  <c:v>-11.838499999999954</c:v>
                </c:pt>
                <c:pt idx="179313">
                  <c:v>-11.836500000000001</c:v>
                </c:pt>
                <c:pt idx="179314">
                  <c:v>-11.834499999999991</c:v>
                </c:pt>
                <c:pt idx="179315">
                  <c:v>-11.832499999999982</c:v>
                </c:pt>
                <c:pt idx="179316">
                  <c:v>-11.830499999999972</c:v>
                </c:pt>
                <c:pt idx="179317">
                  <c:v>-11.828499999999963</c:v>
                </c:pt>
                <c:pt idx="179318">
                  <c:v>-11.826499999999953</c:v>
                </c:pt>
                <c:pt idx="179319">
                  <c:v>-11.8245</c:v>
                </c:pt>
                <c:pt idx="179320">
                  <c:v>-11.822499999999991</c:v>
                </c:pt>
                <c:pt idx="179321">
                  <c:v>-11.820499999999981</c:v>
                </c:pt>
                <c:pt idx="179322">
                  <c:v>-11.818499999999972</c:v>
                </c:pt>
                <c:pt idx="179323">
                  <c:v>-11.816499999999962</c:v>
                </c:pt>
                <c:pt idx="179324">
                  <c:v>-11.814499999999953</c:v>
                </c:pt>
                <c:pt idx="179325">
                  <c:v>-11.8125</c:v>
                </c:pt>
                <c:pt idx="179326">
                  <c:v>-11.81049999999999</c:v>
                </c:pt>
                <c:pt idx="179327">
                  <c:v>-11.808499999999981</c:v>
                </c:pt>
                <c:pt idx="179328">
                  <c:v>-11.806499999999971</c:v>
                </c:pt>
                <c:pt idx="179329">
                  <c:v>-11.804499999999962</c:v>
                </c:pt>
                <c:pt idx="179330">
                  <c:v>-11.802499999999952</c:v>
                </c:pt>
                <c:pt idx="179331">
                  <c:v>-11.8005</c:v>
                </c:pt>
                <c:pt idx="179332">
                  <c:v>-11.79849999999999</c:v>
                </c:pt>
                <c:pt idx="179333">
                  <c:v>-11.79649999999998</c:v>
                </c:pt>
                <c:pt idx="179334">
                  <c:v>-11.794499999999971</c:v>
                </c:pt>
                <c:pt idx="179335">
                  <c:v>-11.792499999999961</c:v>
                </c:pt>
                <c:pt idx="179336">
                  <c:v>-11.790499999999952</c:v>
                </c:pt>
                <c:pt idx="179337">
                  <c:v>-11.788499999999999</c:v>
                </c:pt>
                <c:pt idx="179338">
                  <c:v>-11.78649999999999</c:v>
                </c:pt>
                <c:pt idx="179339">
                  <c:v>-11.78449999999998</c:v>
                </c:pt>
                <c:pt idx="179340">
                  <c:v>-11.78249999999997</c:v>
                </c:pt>
                <c:pt idx="179341">
                  <c:v>-11.780499999999961</c:v>
                </c:pt>
                <c:pt idx="179342">
                  <c:v>-11.778499999999951</c:v>
                </c:pt>
                <c:pt idx="179343">
                  <c:v>-11.776499999999999</c:v>
                </c:pt>
                <c:pt idx="179344">
                  <c:v>-11.774499999999989</c:v>
                </c:pt>
                <c:pt idx="179345">
                  <c:v>-11.77249999999998</c:v>
                </c:pt>
                <c:pt idx="179346">
                  <c:v>-11.77049999999997</c:v>
                </c:pt>
                <c:pt idx="179347">
                  <c:v>-11.76849999999996</c:v>
                </c:pt>
                <c:pt idx="179348">
                  <c:v>-11.766499999999951</c:v>
                </c:pt>
                <c:pt idx="179349">
                  <c:v>-11.764499999999998</c:v>
                </c:pt>
                <c:pt idx="179350">
                  <c:v>-11.762499999999989</c:v>
                </c:pt>
                <c:pt idx="179351">
                  <c:v>-11.760499999999979</c:v>
                </c:pt>
                <c:pt idx="179352">
                  <c:v>-11.75849999999997</c:v>
                </c:pt>
                <c:pt idx="179353">
                  <c:v>-11.75649999999996</c:v>
                </c:pt>
                <c:pt idx="179354">
                  <c:v>-11.75449999999995</c:v>
                </c:pt>
                <c:pt idx="179355">
                  <c:v>-11.752499999999998</c:v>
                </c:pt>
                <c:pt idx="179356">
                  <c:v>-11.750499999999988</c:v>
                </c:pt>
                <c:pt idx="179357">
                  <c:v>-11.748499999999979</c:v>
                </c:pt>
                <c:pt idx="179358">
                  <c:v>-11.746499999999969</c:v>
                </c:pt>
                <c:pt idx="179359">
                  <c:v>-11.74449999999996</c:v>
                </c:pt>
                <c:pt idx="179360">
                  <c:v>-11.74249999999995</c:v>
                </c:pt>
                <c:pt idx="179361">
                  <c:v>-11.740499999999997</c:v>
                </c:pt>
                <c:pt idx="179362">
                  <c:v>-11.738499999999988</c:v>
                </c:pt>
                <c:pt idx="179363">
                  <c:v>-11.736499999999978</c:v>
                </c:pt>
                <c:pt idx="179364">
                  <c:v>-11.734499999999969</c:v>
                </c:pt>
                <c:pt idx="179365">
                  <c:v>-11.732499999999959</c:v>
                </c:pt>
                <c:pt idx="179366">
                  <c:v>-11.73049999999995</c:v>
                </c:pt>
                <c:pt idx="179367">
                  <c:v>-11.728499999999997</c:v>
                </c:pt>
                <c:pt idx="179368">
                  <c:v>-11.726499999999987</c:v>
                </c:pt>
                <c:pt idx="179369">
                  <c:v>-11.724499999999978</c:v>
                </c:pt>
                <c:pt idx="179370">
                  <c:v>-11.722499999999968</c:v>
                </c:pt>
                <c:pt idx="179371">
                  <c:v>-11.720499999999959</c:v>
                </c:pt>
                <c:pt idx="179372">
                  <c:v>-11.718499999999949</c:v>
                </c:pt>
                <c:pt idx="179373">
                  <c:v>-11.716499999999996</c:v>
                </c:pt>
                <c:pt idx="179374">
                  <c:v>-11.714499999999987</c:v>
                </c:pt>
                <c:pt idx="179375">
                  <c:v>-11.712499999999977</c:v>
                </c:pt>
                <c:pt idx="179376">
                  <c:v>-11.710499999999968</c:v>
                </c:pt>
                <c:pt idx="179377">
                  <c:v>-11.708499999999958</c:v>
                </c:pt>
                <c:pt idx="179378">
                  <c:v>-11.706500000000005</c:v>
                </c:pt>
                <c:pt idx="179379">
                  <c:v>-11.704499999999996</c:v>
                </c:pt>
                <c:pt idx="179380">
                  <c:v>-11.702499999999986</c:v>
                </c:pt>
                <c:pt idx="179381">
                  <c:v>-11.700499999999977</c:v>
                </c:pt>
                <c:pt idx="179382">
                  <c:v>-11.698499999999967</c:v>
                </c:pt>
                <c:pt idx="179383">
                  <c:v>-11.696499999999958</c:v>
                </c:pt>
                <c:pt idx="179384">
                  <c:v>-11.694500000000005</c:v>
                </c:pt>
                <c:pt idx="179385">
                  <c:v>-11.692499999999995</c:v>
                </c:pt>
                <c:pt idx="179386">
                  <c:v>-11.690499999999986</c:v>
                </c:pt>
                <c:pt idx="179387">
                  <c:v>-11.688499999999976</c:v>
                </c:pt>
                <c:pt idx="179388">
                  <c:v>-11.686499999999967</c:v>
                </c:pt>
                <c:pt idx="179389">
                  <c:v>-11.684499999999957</c:v>
                </c:pt>
                <c:pt idx="179390">
                  <c:v>-11.682500000000005</c:v>
                </c:pt>
                <c:pt idx="179391">
                  <c:v>-11.680499999999995</c:v>
                </c:pt>
                <c:pt idx="179392">
                  <c:v>-11.678499999999985</c:v>
                </c:pt>
                <c:pt idx="179393">
                  <c:v>-11.676499999999976</c:v>
                </c:pt>
                <c:pt idx="179394">
                  <c:v>-11.674499999999966</c:v>
                </c:pt>
                <c:pt idx="179395">
                  <c:v>-11.672499999999957</c:v>
                </c:pt>
                <c:pt idx="179396">
                  <c:v>-11.670500000000004</c:v>
                </c:pt>
                <c:pt idx="179397">
                  <c:v>-11.668499999999995</c:v>
                </c:pt>
                <c:pt idx="179398">
                  <c:v>-11.666499999999985</c:v>
                </c:pt>
                <c:pt idx="179399">
                  <c:v>-11.664499999999975</c:v>
                </c:pt>
                <c:pt idx="179400">
                  <c:v>-11.662499999999966</c:v>
                </c:pt>
                <c:pt idx="179401">
                  <c:v>-11.660499999999956</c:v>
                </c:pt>
                <c:pt idx="179402">
                  <c:v>-11.658500000000004</c:v>
                </c:pt>
                <c:pt idx="179403">
                  <c:v>-11.656499999999994</c:v>
                </c:pt>
                <c:pt idx="179404">
                  <c:v>-11.654499999999985</c:v>
                </c:pt>
                <c:pt idx="179405">
                  <c:v>-11.652499999999975</c:v>
                </c:pt>
                <c:pt idx="179406">
                  <c:v>-11.650499999999965</c:v>
                </c:pt>
                <c:pt idx="179407">
                  <c:v>-11.648499999999956</c:v>
                </c:pt>
                <c:pt idx="179408">
                  <c:v>-11.646500000000003</c:v>
                </c:pt>
                <c:pt idx="179409">
                  <c:v>-11.644499999999994</c:v>
                </c:pt>
                <c:pt idx="179410">
                  <c:v>-11.642499999999984</c:v>
                </c:pt>
                <c:pt idx="179411">
                  <c:v>-11.640499999999975</c:v>
                </c:pt>
                <c:pt idx="179412">
                  <c:v>-11.638499999999965</c:v>
                </c:pt>
                <c:pt idx="179413">
                  <c:v>-11.636499999999955</c:v>
                </c:pt>
                <c:pt idx="179414">
                  <c:v>-11.634500000000003</c:v>
                </c:pt>
                <c:pt idx="179415">
                  <c:v>-11.632499999999993</c:v>
                </c:pt>
                <c:pt idx="179416">
                  <c:v>-11.630499999999984</c:v>
                </c:pt>
                <c:pt idx="179417">
                  <c:v>-11.628499999999974</c:v>
                </c:pt>
                <c:pt idx="179418">
                  <c:v>-11.626499999999965</c:v>
                </c:pt>
                <c:pt idx="179419">
                  <c:v>-11.624499999999955</c:v>
                </c:pt>
                <c:pt idx="179420">
                  <c:v>-11.622500000000002</c:v>
                </c:pt>
                <c:pt idx="179421">
                  <c:v>-11.620499999999993</c:v>
                </c:pt>
                <c:pt idx="179422">
                  <c:v>-11.618499999999983</c:v>
                </c:pt>
                <c:pt idx="179423">
                  <c:v>-11.616499999999974</c:v>
                </c:pt>
                <c:pt idx="179424">
                  <c:v>-11.614499999999964</c:v>
                </c:pt>
                <c:pt idx="179425">
                  <c:v>-11.612499999999955</c:v>
                </c:pt>
                <c:pt idx="179426">
                  <c:v>-11.610500000000002</c:v>
                </c:pt>
                <c:pt idx="179427">
                  <c:v>-11.608499999999992</c:v>
                </c:pt>
                <c:pt idx="179428">
                  <c:v>-11.606499999999983</c:v>
                </c:pt>
                <c:pt idx="179429">
                  <c:v>-11.604499999999973</c:v>
                </c:pt>
                <c:pt idx="179430">
                  <c:v>-11.602499999999964</c:v>
                </c:pt>
                <c:pt idx="179431">
                  <c:v>-11.600499999999954</c:v>
                </c:pt>
                <c:pt idx="179432">
                  <c:v>-11.598500000000001</c:v>
                </c:pt>
                <c:pt idx="179433">
                  <c:v>-11.596499999999992</c:v>
                </c:pt>
                <c:pt idx="179434">
                  <c:v>-11.594499999999982</c:v>
                </c:pt>
                <c:pt idx="179435">
                  <c:v>-11.592499999999973</c:v>
                </c:pt>
                <c:pt idx="179436">
                  <c:v>-11.590499999999963</c:v>
                </c:pt>
                <c:pt idx="179437">
                  <c:v>-11.588499999999954</c:v>
                </c:pt>
                <c:pt idx="179438">
                  <c:v>-11.586500000000001</c:v>
                </c:pt>
                <c:pt idx="179439">
                  <c:v>-11.584499999999991</c:v>
                </c:pt>
                <c:pt idx="179440">
                  <c:v>-11.582499999999982</c:v>
                </c:pt>
                <c:pt idx="179441">
                  <c:v>-11.580499999999972</c:v>
                </c:pt>
                <c:pt idx="179442">
                  <c:v>-11.578499999999963</c:v>
                </c:pt>
                <c:pt idx="179443">
                  <c:v>-11.576499999999953</c:v>
                </c:pt>
                <c:pt idx="179444">
                  <c:v>-11.5745</c:v>
                </c:pt>
                <c:pt idx="179445">
                  <c:v>-11.572499999999991</c:v>
                </c:pt>
                <c:pt idx="179446">
                  <c:v>-11.570499999999981</c:v>
                </c:pt>
                <c:pt idx="179447">
                  <c:v>-11.568499999999972</c:v>
                </c:pt>
                <c:pt idx="179448">
                  <c:v>-11.566499999999962</c:v>
                </c:pt>
                <c:pt idx="179449">
                  <c:v>-11.564499999999953</c:v>
                </c:pt>
                <c:pt idx="179450">
                  <c:v>-11.5625</c:v>
                </c:pt>
                <c:pt idx="179451">
                  <c:v>-11.56049999999999</c:v>
                </c:pt>
                <c:pt idx="179452">
                  <c:v>-11.558499999999981</c:v>
                </c:pt>
                <c:pt idx="179453">
                  <c:v>-11.556499999999971</c:v>
                </c:pt>
                <c:pt idx="179454">
                  <c:v>-11.554499999999962</c:v>
                </c:pt>
                <c:pt idx="179455">
                  <c:v>-11.552499999999952</c:v>
                </c:pt>
                <c:pt idx="179456">
                  <c:v>-11.5505</c:v>
                </c:pt>
                <c:pt idx="179457">
                  <c:v>-11.54849999999999</c:v>
                </c:pt>
                <c:pt idx="179458">
                  <c:v>-11.54649999999998</c:v>
                </c:pt>
                <c:pt idx="179459">
                  <c:v>-11.544499999999971</c:v>
                </c:pt>
                <c:pt idx="179460">
                  <c:v>-11.542499999999961</c:v>
                </c:pt>
                <c:pt idx="179461">
                  <c:v>-11.540499999999952</c:v>
                </c:pt>
                <c:pt idx="179462">
                  <c:v>-11.538499999999999</c:v>
                </c:pt>
                <c:pt idx="179463">
                  <c:v>-11.53649999999999</c:v>
                </c:pt>
                <c:pt idx="179464">
                  <c:v>-11.53449999999998</c:v>
                </c:pt>
                <c:pt idx="179465">
                  <c:v>-11.53249999999997</c:v>
                </c:pt>
                <c:pt idx="179466">
                  <c:v>-11.530499999999961</c:v>
                </c:pt>
                <c:pt idx="179467">
                  <c:v>-11.528499999999951</c:v>
                </c:pt>
                <c:pt idx="179468">
                  <c:v>-11.526499999999999</c:v>
                </c:pt>
                <c:pt idx="179469">
                  <c:v>-11.524499999999989</c:v>
                </c:pt>
                <c:pt idx="179470">
                  <c:v>-11.52249999999998</c:v>
                </c:pt>
                <c:pt idx="179471">
                  <c:v>-11.52049999999997</c:v>
                </c:pt>
                <c:pt idx="179472">
                  <c:v>-11.51849999999996</c:v>
                </c:pt>
                <c:pt idx="179473">
                  <c:v>-11.516499999999951</c:v>
                </c:pt>
                <c:pt idx="179474">
                  <c:v>-11.514499999999998</c:v>
                </c:pt>
                <c:pt idx="179475">
                  <c:v>-11.512499999999989</c:v>
                </c:pt>
                <c:pt idx="179476">
                  <c:v>-11.510499999999979</c:v>
                </c:pt>
                <c:pt idx="179477">
                  <c:v>-11.50849999999997</c:v>
                </c:pt>
                <c:pt idx="179478">
                  <c:v>-11.50649999999996</c:v>
                </c:pt>
                <c:pt idx="179479">
                  <c:v>-11.50449999999995</c:v>
                </c:pt>
                <c:pt idx="179480">
                  <c:v>-11.502499999999998</c:v>
                </c:pt>
                <c:pt idx="179481">
                  <c:v>-11.500499999999988</c:v>
                </c:pt>
                <c:pt idx="179482">
                  <c:v>-11.498499999999979</c:v>
                </c:pt>
                <c:pt idx="179483">
                  <c:v>-11.496499999999969</c:v>
                </c:pt>
                <c:pt idx="179484">
                  <c:v>-11.49449999999996</c:v>
                </c:pt>
                <c:pt idx="179485">
                  <c:v>-11.49249999999995</c:v>
                </c:pt>
                <c:pt idx="179486">
                  <c:v>-11.490499999999997</c:v>
                </c:pt>
                <c:pt idx="179487">
                  <c:v>-11.488499999999988</c:v>
                </c:pt>
                <c:pt idx="179488">
                  <c:v>-11.486499999999978</c:v>
                </c:pt>
                <c:pt idx="179489">
                  <c:v>-11.484499999999969</c:v>
                </c:pt>
                <c:pt idx="179490">
                  <c:v>-11.482499999999959</c:v>
                </c:pt>
                <c:pt idx="179491">
                  <c:v>-11.48049999999995</c:v>
                </c:pt>
                <c:pt idx="179492">
                  <c:v>-11.478499999999997</c:v>
                </c:pt>
                <c:pt idx="179493">
                  <c:v>-11.476499999999987</c:v>
                </c:pt>
                <c:pt idx="179494">
                  <c:v>-11.474499999999978</c:v>
                </c:pt>
                <c:pt idx="179495">
                  <c:v>-11.472499999999968</c:v>
                </c:pt>
                <c:pt idx="179496">
                  <c:v>-11.470499999999959</c:v>
                </c:pt>
                <c:pt idx="179497">
                  <c:v>-11.468499999999949</c:v>
                </c:pt>
                <c:pt idx="179498">
                  <c:v>-11.466499999999996</c:v>
                </c:pt>
                <c:pt idx="179499">
                  <c:v>-11.464499999999987</c:v>
                </c:pt>
                <c:pt idx="179500">
                  <c:v>-11.462499999999977</c:v>
                </c:pt>
                <c:pt idx="179501">
                  <c:v>-11.460499999999968</c:v>
                </c:pt>
                <c:pt idx="179502">
                  <c:v>-11.458499999999958</c:v>
                </c:pt>
                <c:pt idx="179503">
                  <c:v>-11.456500000000005</c:v>
                </c:pt>
                <c:pt idx="179504">
                  <c:v>-11.454499999999996</c:v>
                </c:pt>
                <c:pt idx="179505">
                  <c:v>-11.452499999999986</c:v>
                </c:pt>
                <c:pt idx="179506">
                  <c:v>-11.450499999999977</c:v>
                </c:pt>
                <c:pt idx="179507">
                  <c:v>-11.448499999999967</c:v>
                </c:pt>
                <c:pt idx="179508">
                  <c:v>-11.446499999999958</c:v>
                </c:pt>
                <c:pt idx="179509">
                  <c:v>-11.444500000000005</c:v>
                </c:pt>
                <c:pt idx="179510">
                  <c:v>-11.442499999999995</c:v>
                </c:pt>
                <c:pt idx="179511">
                  <c:v>-11.440499999999986</c:v>
                </c:pt>
                <c:pt idx="179512">
                  <c:v>-11.438499999999976</c:v>
                </c:pt>
                <c:pt idx="179513">
                  <c:v>-11.436499999999967</c:v>
                </c:pt>
                <c:pt idx="179514">
                  <c:v>-11.434499999999957</c:v>
                </c:pt>
                <c:pt idx="179515">
                  <c:v>-11.432500000000005</c:v>
                </c:pt>
                <c:pt idx="179516">
                  <c:v>-11.430499999999995</c:v>
                </c:pt>
                <c:pt idx="179517">
                  <c:v>-11.428499999999985</c:v>
                </c:pt>
                <c:pt idx="179518">
                  <c:v>-11.426499999999976</c:v>
                </c:pt>
                <c:pt idx="179519">
                  <c:v>-11.424499999999966</c:v>
                </c:pt>
                <c:pt idx="179520">
                  <c:v>-11.422499999999957</c:v>
                </c:pt>
                <c:pt idx="179521">
                  <c:v>-11.420500000000004</c:v>
                </c:pt>
                <c:pt idx="179522">
                  <c:v>-11.418499999999995</c:v>
                </c:pt>
                <c:pt idx="179523">
                  <c:v>-11.416499999999985</c:v>
                </c:pt>
                <c:pt idx="179524">
                  <c:v>-11.414499999999975</c:v>
                </c:pt>
                <c:pt idx="179525">
                  <c:v>-11.412499999999966</c:v>
                </c:pt>
                <c:pt idx="179526">
                  <c:v>-11.410499999999956</c:v>
                </c:pt>
                <c:pt idx="179527">
                  <c:v>-11.408500000000004</c:v>
                </c:pt>
                <c:pt idx="179528">
                  <c:v>-11.406499999999994</c:v>
                </c:pt>
                <c:pt idx="179529">
                  <c:v>-11.404499999999985</c:v>
                </c:pt>
                <c:pt idx="179530">
                  <c:v>-11.402499999999975</c:v>
                </c:pt>
                <c:pt idx="179531">
                  <c:v>-11.400499999999965</c:v>
                </c:pt>
                <c:pt idx="179532">
                  <c:v>-11.398499999999956</c:v>
                </c:pt>
                <c:pt idx="179533">
                  <c:v>-11.396500000000003</c:v>
                </c:pt>
                <c:pt idx="179534">
                  <c:v>-11.394499999999994</c:v>
                </c:pt>
                <c:pt idx="179535">
                  <c:v>-11.392499999999984</c:v>
                </c:pt>
                <c:pt idx="179536">
                  <c:v>-11.390499999999975</c:v>
                </c:pt>
                <c:pt idx="179537">
                  <c:v>-11.388499999999965</c:v>
                </c:pt>
                <c:pt idx="179538">
                  <c:v>-11.386499999999955</c:v>
                </c:pt>
                <c:pt idx="179539">
                  <c:v>-11.384500000000003</c:v>
                </c:pt>
                <c:pt idx="179540">
                  <c:v>-11.382499999999993</c:v>
                </c:pt>
                <c:pt idx="179541">
                  <c:v>-11.380499999999984</c:v>
                </c:pt>
                <c:pt idx="179542">
                  <c:v>-11.378499999999974</c:v>
                </c:pt>
                <c:pt idx="179543">
                  <c:v>-11.376499999999965</c:v>
                </c:pt>
                <c:pt idx="179544">
                  <c:v>-11.374499999999955</c:v>
                </c:pt>
                <c:pt idx="179545">
                  <c:v>-11.372500000000002</c:v>
                </c:pt>
                <c:pt idx="179546">
                  <c:v>-11.370499999999993</c:v>
                </c:pt>
                <c:pt idx="179547">
                  <c:v>-11.368499999999983</c:v>
                </c:pt>
                <c:pt idx="179548">
                  <c:v>-11.366499999999974</c:v>
                </c:pt>
                <c:pt idx="179549">
                  <c:v>-11.364499999999964</c:v>
                </c:pt>
                <c:pt idx="179550">
                  <c:v>-11.362499999999955</c:v>
                </c:pt>
                <c:pt idx="179551">
                  <c:v>-11.360500000000002</c:v>
                </c:pt>
                <c:pt idx="179552">
                  <c:v>-11.358499999999992</c:v>
                </c:pt>
                <c:pt idx="179553">
                  <c:v>-11.356499999999983</c:v>
                </c:pt>
                <c:pt idx="179554">
                  <c:v>-11.354499999999973</c:v>
                </c:pt>
                <c:pt idx="179555">
                  <c:v>-11.352499999999964</c:v>
                </c:pt>
                <c:pt idx="179556">
                  <c:v>-11.350499999999954</c:v>
                </c:pt>
                <c:pt idx="179557">
                  <c:v>-11.348500000000001</c:v>
                </c:pt>
                <c:pt idx="179558">
                  <c:v>-11.346499999999992</c:v>
                </c:pt>
                <c:pt idx="179559">
                  <c:v>-11.344499999999982</c:v>
                </c:pt>
                <c:pt idx="179560">
                  <c:v>-11.342499999999973</c:v>
                </c:pt>
                <c:pt idx="179561">
                  <c:v>-11.340499999999963</c:v>
                </c:pt>
                <c:pt idx="179562">
                  <c:v>-11.338499999999954</c:v>
                </c:pt>
                <c:pt idx="179563">
                  <c:v>-11.336500000000001</c:v>
                </c:pt>
                <c:pt idx="179564">
                  <c:v>-11.334499999999991</c:v>
                </c:pt>
                <c:pt idx="179565">
                  <c:v>-11.332499999999982</c:v>
                </c:pt>
                <c:pt idx="179566">
                  <c:v>-11.330499999999972</c:v>
                </c:pt>
                <c:pt idx="179567">
                  <c:v>-11.328499999999963</c:v>
                </c:pt>
                <c:pt idx="179568">
                  <c:v>-11.326499999999953</c:v>
                </c:pt>
                <c:pt idx="179569">
                  <c:v>-11.3245</c:v>
                </c:pt>
                <c:pt idx="179570">
                  <c:v>-11.322499999999991</c:v>
                </c:pt>
                <c:pt idx="179571">
                  <c:v>-11.320499999999981</c:v>
                </c:pt>
                <c:pt idx="179572">
                  <c:v>-11.318499999999972</c:v>
                </c:pt>
                <c:pt idx="179573">
                  <c:v>-11.316499999999962</c:v>
                </c:pt>
                <c:pt idx="179574">
                  <c:v>-11.314499999999953</c:v>
                </c:pt>
                <c:pt idx="179575">
                  <c:v>-11.3125</c:v>
                </c:pt>
                <c:pt idx="179576">
                  <c:v>-11.31049999999999</c:v>
                </c:pt>
                <c:pt idx="179577">
                  <c:v>-11.308499999999981</c:v>
                </c:pt>
                <c:pt idx="179578">
                  <c:v>-11.306499999999971</c:v>
                </c:pt>
                <c:pt idx="179579">
                  <c:v>-11.304499999999962</c:v>
                </c:pt>
                <c:pt idx="179580">
                  <c:v>-11.302499999999952</c:v>
                </c:pt>
                <c:pt idx="179581">
                  <c:v>-11.3005</c:v>
                </c:pt>
                <c:pt idx="179582">
                  <c:v>-11.29849999999999</c:v>
                </c:pt>
                <c:pt idx="179583">
                  <c:v>-11.29649999999998</c:v>
                </c:pt>
                <c:pt idx="179584">
                  <c:v>-11.294499999999971</c:v>
                </c:pt>
                <c:pt idx="179585">
                  <c:v>-11.292499999999961</c:v>
                </c:pt>
                <c:pt idx="179586">
                  <c:v>-11.290499999999952</c:v>
                </c:pt>
                <c:pt idx="179587">
                  <c:v>-11.288499999999999</c:v>
                </c:pt>
                <c:pt idx="179588">
                  <c:v>-11.28649999999999</c:v>
                </c:pt>
                <c:pt idx="179589">
                  <c:v>-11.28449999999998</c:v>
                </c:pt>
                <c:pt idx="179590">
                  <c:v>-11.28249999999997</c:v>
                </c:pt>
                <c:pt idx="179591">
                  <c:v>-11.280499999999961</c:v>
                </c:pt>
                <c:pt idx="179592">
                  <c:v>-11.278499999999951</c:v>
                </c:pt>
                <c:pt idx="179593">
                  <c:v>-11.276499999999999</c:v>
                </c:pt>
                <c:pt idx="179594">
                  <c:v>-11.274499999999989</c:v>
                </c:pt>
                <c:pt idx="179595">
                  <c:v>-11.27249999999998</c:v>
                </c:pt>
                <c:pt idx="179596">
                  <c:v>-11.27049999999997</c:v>
                </c:pt>
                <c:pt idx="179597">
                  <c:v>-11.26849999999996</c:v>
                </c:pt>
                <c:pt idx="179598">
                  <c:v>-11.266499999999951</c:v>
                </c:pt>
                <c:pt idx="179599">
                  <c:v>-11.264499999999998</c:v>
                </c:pt>
                <c:pt idx="179600">
                  <c:v>-11.262499999999989</c:v>
                </c:pt>
                <c:pt idx="179601">
                  <c:v>-11.260499999999979</c:v>
                </c:pt>
                <c:pt idx="179602">
                  <c:v>-11.25849999999997</c:v>
                </c:pt>
                <c:pt idx="179603">
                  <c:v>-11.25649999999996</c:v>
                </c:pt>
                <c:pt idx="179604">
                  <c:v>-11.25449999999995</c:v>
                </c:pt>
                <c:pt idx="179605">
                  <c:v>-11.252499999999998</c:v>
                </c:pt>
                <c:pt idx="179606">
                  <c:v>-11.250499999999988</c:v>
                </c:pt>
                <c:pt idx="179607">
                  <c:v>-11.248499999999979</c:v>
                </c:pt>
                <c:pt idx="179608">
                  <c:v>-11.246499999999969</c:v>
                </c:pt>
                <c:pt idx="179609">
                  <c:v>-11.24449999999996</c:v>
                </c:pt>
                <c:pt idx="179610">
                  <c:v>-11.24249999999995</c:v>
                </c:pt>
                <c:pt idx="179611">
                  <c:v>-11.240499999999997</c:v>
                </c:pt>
                <c:pt idx="179612">
                  <c:v>-11.238499999999988</c:v>
                </c:pt>
                <c:pt idx="179613">
                  <c:v>-11.236499999999978</c:v>
                </c:pt>
                <c:pt idx="179614">
                  <c:v>-11.234499999999969</c:v>
                </c:pt>
                <c:pt idx="179615">
                  <c:v>-11.232499999999959</c:v>
                </c:pt>
                <c:pt idx="179616">
                  <c:v>-11.23049999999995</c:v>
                </c:pt>
                <c:pt idx="179617">
                  <c:v>-11.228499999999997</c:v>
                </c:pt>
                <c:pt idx="179618">
                  <c:v>-11.226499999999987</c:v>
                </c:pt>
                <c:pt idx="179619">
                  <c:v>-11.224499999999978</c:v>
                </c:pt>
                <c:pt idx="179620">
                  <c:v>-11.222499999999968</c:v>
                </c:pt>
                <c:pt idx="179621">
                  <c:v>-11.220499999999959</c:v>
                </c:pt>
                <c:pt idx="179622">
                  <c:v>-11.218499999999949</c:v>
                </c:pt>
                <c:pt idx="179623">
                  <c:v>-11.216499999999996</c:v>
                </c:pt>
                <c:pt idx="179624">
                  <c:v>-11.214499999999987</c:v>
                </c:pt>
                <c:pt idx="179625">
                  <c:v>-11.212499999999977</c:v>
                </c:pt>
                <c:pt idx="179626">
                  <c:v>-11.210499999999968</c:v>
                </c:pt>
                <c:pt idx="179627">
                  <c:v>-11.208499999999958</c:v>
                </c:pt>
                <c:pt idx="179628">
                  <c:v>-11.206500000000005</c:v>
                </c:pt>
                <c:pt idx="179629">
                  <c:v>-11.204499999999996</c:v>
                </c:pt>
                <c:pt idx="179630">
                  <c:v>-11.202499999999986</c:v>
                </c:pt>
                <c:pt idx="179631">
                  <c:v>-11.200499999999977</c:v>
                </c:pt>
                <c:pt idx="179632">
                  <c:v>-11.198499999999967</c:v>
                </c:pt>
                <c:pt idx="179633">
                  <c:v>-11.196499999999958</c:v>
                </c:pt>
                <c:pt idx="179634">
                  <c:v>-11.194500000000005</c:v>
                </c:pt>
                <c:pt idx="179635">
                  <c:v>-11.192499999999995</c:v>
                </c:pt>
                <c:pt idx="179636">
                  <c:v>-11.190499999999986</c:v>
                </c:pt>
                <c:pt idx="179637">
                  <c:v>-11.188499999999976</c:v>
                </c:pt>
                <c:pt idx="179638">
                  <c:v>-11.186499999999967</c:v>
                </c:pt>
                <c:pt idx="179639">
                  <c:v>-11.184499999999957</c:v>
                </c:pt>
                <c:pt idx="179640">
                  <c:v>-11.182500000000005</c:v>
                </c:pt>
                <c:pt idx="179641">
                  <c:v>-11.180499999999995</c:v>
                </c:pt>
                <c:pt idx="179642">
                  <c:v>-11.178499999999985</c:v>
                </c:pt>
                <c:pt idx="179643">
                  <c:v>-11.176499999999976</c:v>
                </c:pt>
                <c:pt idx="179644">
                  <c:v>-11.174499999999966</c:v>
                </c:pt>
                <c:pt idx="179645">
                  <c:v>-11.172499999999957</c:v>
                </c:pt>
                <c:pt idx="179646">
                  <c:v>-11.170500000000004</c:v>
                </c:pt>
                <c:pt idx="179647">
                  <c:v>-11.168499999999995</c:v>
                </c:pt>
                <c:pt idx="179648">
                  <c:v>-11.166499999999985</c:v>
                </c:pt>
                <c:pt idx="179649">
                  <c:v>-11.164499999999975</c:v>
                </c:pt>
                <c:pt idx="179650">
                  <c:v>-11.162499999999966</c:v>
                </c:pt>
                <c:pt idx="179651">
                  <c:v>-11.160499999999956</c:v>
                </c:pt>
                <c:pt idx="179652">
                  <c:v>-11.158500000000004</c:v>
                </c:pt>
                <c:pt idx="179653">
                  <c:v>-11.156499999999994</c:v>
                </c:pt>
                <c:pt idx="179654">
                  <c:v>-11.154499999999985</c:v>
                </c:pt>
                <c:pt idx="179655">
                  <c:v>-11.152499999999975</c:v>
                </c:pt>
                <c:pt idx="179656">
                  <c:v>-11.150499999999965</c:v>
                </c:pt>
                <c:pt idx="179657">
                  <c:v>-11.148499999999956</c:v>
                </c:pt>
                <c:pt idx="179658">
                  <c:v>-11.146500000000003</c:v>
                </c:pt>
                <c:pt idx="179659">
                  <c:v>-11.144499999999994</c:v>
                </c:pt>
                <c:pt idx="179660">
                  <c:v>-11.142499999999984</c:v>
                </c:pt>
                <c:pt idx="179661">
                  <c:v>-11.140499999999975</c:v>
                </c:pt>
                <c:pt idx="179662">
                  <c:v>-11.138499999999965</c:v>
                </c:pt>
                <c:pt idx="179663">
                  <c:v>-11.136499999999955</c:v>
                </c:pt>
                <c:pt idx="179664">
                  <c:v>-11.134500000000003</c:v>
                </c:pt>
                <c:pt idx="179665">
                  <c:v>-11.132499999999993</c:v>
                </c:pt>
                <c:pt idx="179666">
                  <c:v>-11.130499999999984</c:v>
                </c:pt>
                <c:pt idx="179667">
                  <c:v>-11.128499999999974</c:v>
                </c:pt>
                <c:pt idx="179668">
                  <c:v>-11.126499999999965</c:v>
                </c:pt>
                <c:pt idx="179669">
                  <c:v>-11.124499999999955</c:v>
                </c:pt>
                <c:pt idx="179670">
                  <c:v>-11.122500000000002</c:v>
                </c:pt>
                <c:pt idx="179671">
                  <c:v>-11.120499999999993</c:v>
                </c:pt>
                <c:pt idx="179672">
                  <c:v>-11.118499999999983</c:v>
                </c:pt>
                <c:pt idx="179673">
                  <c:v>-11.116499999999974</c:v>
                </c:pt>
                <c:pt idx="179674">
                  <c:v>-11.114499999999964</c:v>
                </c:pt>
                <c:pt idx="179675">
                  <c:v>-11.112499999999955</c:v>
                </c:pt>
                <c:pt idx="179676">
                  <c:v>-11.110500000000002</c:v>
                </c:pt>
                <c:pt idx="179677">
                  <c:v>-11.108499999999992</c:v>
                </c:pt>
                <c:pt idx="179678">
                  <c:v>-11.106499999999983</c:v>
                </c:pt>
                <c:pt idx="179679">
                  <c:v>-11.104499999999973</c:v>
                </c:pt>
                <c:pt idx="179680">
                  <c:v>-11.102499999999964</c:v>
                </c:pt>
                <c:pt idx="179681">
                  <c:v>-11.100499999999954</c:v>
                </c:pt>
                <c:pt idx="179682">
                  <c:v>-11.098500000000001</c:v>
                </c:pt>
                <c:pt idx="179683">
                  <c:v>-11.096499999999992</c:v>
                </c:pt>
                <c:pt idx="179684">
                  <c:v>-11.094499999999982</c:v>
                </c:pt>
                <c:pt idx="179685">
                  <c:v>-11.092499999999973</c:v>
                </c:pt>
                <c:pt idx="179686">
                  <c:v>-11.090499999999963</c:v>
                </c:pt>
                <c:pt idx="179687">
                  <c:v>-11.088499999999954</c:v>
                </c:pt>
                <c:pt idx="179688">
                  <c:v>-11.086500000000001</c:v>
                </c:pt>
                <c:pt idx="179689">
                  <c:v>-11.084499999999991</c:v>
                </c:pt>
                <c:pt idx="179690">
                  <c:v>-11.082499999999982</c:v>
                </c:pt>
                <c:pt idx="179691">
                  <c:v>-11.080499999999972</c:v>
                </c:pt>
                <c:pt idx="179692">
                  <c:v>-11.078499999999963</c:v>
                </c:pt>
                <c:pt idx="179693">
                  <c:v>-11.076499999999953</c:v>
                </c:pt>
                <c:pt idx="179694">
                  <c:v>-11.0745</c:v>
                </c:pt>
                <c:pt idx="179695">
                  <c:v>-11.072499999999991</c:v>
                </c:pt>
                <c:pt idx="179696">
                  <c:v>-11.070499999999981</c:v>
                </c:pt>
                <c:pt idx="179697">
                  <c:v>-11.068499999999972</c:v>
                </c:pt>
                <c:pt idx="179698">
                  <c:v>-11.066499999999962</c:v>
                </c:pt>
                <c:pt idx="179699">
                  <c:v>-11.064499999999953</c:v>
                </c:pt>
                <c:pt idx="179700">
                  <c:v>-11.0625</c:v>
                </c:pt>
                <c:pt idx="179701">
                  <c:v>-11.06049999999999</c:v>
                </c:pt>
                <c:pt idx="179702">
                  <c:v>-11.058499999999981</c:v>
                </c:pt>
                <c:pt idx="179703">
                  <c:v>-11.056499999999971</c:v>
                </c:pt>
                <c:pt idx="179704">
                  <c:v>-11.054499999999962</c:v>
                </c:pt>
                <c:pt idx="179705">
                  <c:v>-11.052499999999952</c:v>
                </c:pt>
                <c:pt idx="179706">
                  <c:v>-11.0505</c:v>
                </c:pt>
                <c:pt idx="179707">
                  <c:v>-11.04849999999999</c:v>
                </c:pt>
                <c:pt idx="179708">
                  <c:v>-11.04649999999998</c:v>
                </c:pt>
                <c:pt idx="179709">
                  <c:v>-11.044499999999971</c:v>
                </c:pt>
                <c:pt idx="179710">
                  <c:v>-11.042499999999961</c:v>
                </c:pt>
                <c:pt idx="179711">
                  <c:v>-11.040499999999952</c:v>
                </c:pt>
                <c:pt idx="179712">
                  <c:v>-11.038499999999999</c:v>
                </c:pt>
                <c:pt idx="179713">
                  <c:v>-11.03649999999999</c:v>
                </c:pt>
                <c:pt idx="179714">
                  <c:v>-11.03449999999998</c:v>
                </c:pt>
                <c:pt idx="179715">
                  <c:v>-11.03249999999997</c:v>
                </c:pt>
                <c:pt idx="179716">
                  <c:v>-11.030499999999961</c:v>
                </c:pt>
                <c:pt idx="179717">
                  <c:v>-11.028499999999951</c:v>
                </c:pt>
                <c:pt idx="179718">
                  <c:v>-11.026499999999999</c:v>
                </c:pt>
                <c:pt idx="179719">
                  <c:v>-11.024499999999989</c:v>
                </c:pt>
                <c:pt idx="179720">
                  <c:v>-11.02249999999998</c:v>
                </c:pt>
                <c:pt idx="179721">
                  <c:v>-11.02049999999997</c:v>
                </c:pt>
                <c:pt idx="179722">
                  <c:v>-11.01849999999996</c:v>
                </c:pt>
                <c:pt idx="179723">
                  <c:v>-11.016499999999951</c:v>
                </c:pt>
                <c:pt idx="179724">
                  <c:v>-11.014499999999998</c:v>
                </c:pt>
                <c:pt idx="179725">
                  <c:v>-11.012499999999989</c:v>
                </c:pt>
                <c:pt idx="179726">
                  <c:v>-11.010499999999979</c:v>
                </c:pt>
                <c:pt idx="179727">
                  <c:v>-11.00849999999997</c:v>
                </c:pt>
                <c:pt idx="179728">
                  <c:v>-11.00649999999996</c:v>
                </c:pt>
                <c:pt idx="179729">
                  <c:v>-11.00449999999995</c:v>
                </c:pt>
                <c:pt idx="179730">
                  <c:v>-11.002499999999998</c:v>
                </c:pt>
                <c:pt idx="179731">
                  <c:v>-11.000499999999988</c:v>
                </c:pt>
                <c:pt idx="179732">
                  <c:v>-10.998499999999979</c:v>
                </c:pt>
                <c:pt idx="179733">
                  <c:v>-10.996499999999969</c:v>
                </c:pt>
                <c:pt idx="179734">
                  <c:v>-10.99449999999996</c:v>
                </c:pt>
                <c:pt idx="179735">
                  <c:v>-10.99249999999995</c:v>
                </c:pt>
                <c:pt idx="179736">
                  <c:v>-10.990499999999997</c:v>
                </c:pt>
                <c:pt idx="179737">
                  <c:v>-10.988499999999988</c:v>
                </c:pt>
                <c:pt idx="179738">
                  <c:v>-10.986499999999978</c:v>
                </c:pt>
                <c:pt idx="179739">
                  <c:v>-10.984499999999969</c:v>
                </c:pt>
                <c:pt idx="179740">
                  <c:v>-10.982499999999959</c:v>
                </c:pt>
                <c:pt idx="179741">
                  <c:v>-10.98049999999995</c:v>
                </c:pt>
                <c:pt idx="179742">
                  <c:v>-10.978499999999997</c:v>
                </c:pt>
                <c:pt idx="179743">
                  <c:v>-10.976499999999987</c:v>
                </c:pt>
                <c:pt idx="179744">
                  <c:v>-10.974499999999978</c:v>
                </c:pt>
                <c:pt idx="179745">
                  <c:v>-10.972499999999968</c:v>
                </c:pt>
                <c:pt idx="179746">
                  <c:v>-10.970499999999959</c:v>
                </c:pt>
                <c:pt idx="179747">
                  <c:v>-10.968499999999949</c:v>
                </c:pt>
                <c:pt idx="179748">
                  <c:v>-10.966499999999996</c:v>
                </c:pt>
                <c:pt idx="179749">
                  <c:v>-10.964499999999987</c:v>
                </c:pt>
                <c:pt idx="179750">
                  <c:v>-10.962499999999977</c:v>
                </c:pt>
                <c:pt idx="179751">
                  <c:v>-10.960499999999968</c:v>
                </c:pt>
                <c:pt idx="179752">
                  <c:v>-10.958499999999958</c:v>
                </c:pt>
                <c:pt idx="179753">
                  <c:v>-10.956500000000005</c:v>
                </c:pt>
                <c:pt idx="179754">
                  <c:v>-10.954499999999996</c:v>
                </c:pt>
                <c:pt idx="179755">
                  <c:v>-10.952499999999986</c:v>
                </c:pt>
                <c:pt idx="179756">
                  <c:v>-10.950499999999977</c:v>
                </c:pt>
                <c:pt idx="179757">
                  <c:v>-10.948499999999967</c:v>
                </c:pt>
                <c:pt idx="179758">
                  <c:v>-10.946499999999958</c:v>
                </c:pt>
                <c:pt idx="179759">
                  <c:v>-10.944500000000005</c:v>
                </c:pt>
                <c:pt idx="179760">
                  <c:v>-10.942499999999995</c:v>
                </c:pt>
                <c:pt idx="179761">
                  <c:v>-10.940499999999986</c:v>
                </c:pt>
                <c:pt idx="179762">
                  <c:v>-10.938499999999976</c:v>
                </c:pt>
                <c:pt idx="179763">
                  <c:v>-10.936499999999967</c:v>
                </c:pt>
                <c:pt idx="179764">
                  <c:v>-10.934499999999957</c:v>
                </c:pt>
                <c:pt idx="179765">
                  <c:v>-10.932500000000005</c:v>
                </c:pt>
                <c:pt idx="179766">
                  <c:v>-10.930499999999995</c:v>
                </c:pt>
                <c:pt idx="179767">
                  <c:v>-10.928499999999985</c:v>
                </c:pt>
                <c:pt idx="179768">
                  <c:v>-10.926499999999976</c:v>
                </c:pt>
                <c:pt idx="179769">
                  <c:v>-10.924499999999966</c:v>
                </c:pt>
                <c:pt idx="179770">
                  <c:v>-10.922499999999957</c:v>
                </c:pt>
                <c:pt idx="179771">
                  <c:v>-10.920500000000004</c:v>
                </c:pt>
                <c:pt idx="179772">
                  <c:v>-10.918499999999995</c:v>
                </c:pt>
                <c:pt idx="179773">
                  <c:v>-10.916499999999985</c:v>
                </c:pt>
                <c:pt idx="179774">
                  <c:v>-10.914499999999975</c:v>
                </c:pt>
                <c:pt idx="179775">
                  <c:v>-10.912499999999966</c:v>
                </c:pt>
                <c:pt idx="179776">
                  <c:v>-10.910499999999956</c:v>
                </c:pt>
                <c:pt idx="179777">
                  <c:v>-10.908500000000004</c:v>
                </c:pt>
                <c:pt idx="179778">
                  <c:v>-10.906499999999994</c:v>
                </c:pt>
                <c:pt idx="179779">
                  <c:v>-10.904499999999985</c:v>
                </c:pt>
                <c:pt idx="179780">
                  <c:v>-10.902499999999975</c:v>
                </c:pt>
                <c:pt idx="179781">
                  <c:v>-10.900499999999965</c:v>
                </c:pt>
                <c:pt idx="179782">
                  <c:v>-10.898499999999956</c:v>
                </c:pt>
                <c:pt idx="179783">
                  <c:v>-10.896500000000003</c:v>
                </c:pt>
                <c:pt idx="179784">
                  <c:v>-10.894499999999994</c:v>
                </c:pt>
                <c:pt idx="179785">
                  <c:v>-10.892499999999984</c:v>
                </c:pt>
                <c:pt idx="179786">
                  <c:v>-10.890499999999975</c:v>
                </c:pt>
                <c:pt idx="179787">
                  <c:v>-10.888499999999965</c:v>
                </c:pt>
                <c:pt idx="179788">
                  <c:v>-10.886499999999955</c:v>
                </c:pt>
                <c:pt idx="179789">
                  <c:v>-10.884500000000003</c:v>
                </c:pt>
                <c:pt idx="179790">
                  <c:v>-10.882499999999993</c:v>
                </c:pt>
                <c:pt idx="179791">
                  <c:v>-10.880499999999984</c:v>
                </c:pt>
                <c:pt idx="179792">
                  <c:v>-10.878499999999974</c:v>
                </c:pt>
                <c:pt idx="179793">
                  <c:v>-10.876499999999965</c:v>
                </c:pt>
                <c:pt idx="179794">
                  <c:v>-10.874499999999955</c:v>
                </c:pt>
                <c:pt idx="179795">
                  <c:v>-10.872500000000002</c:v>
                </c:pt>
                <c:pt idx="179796">
                  <c:v>-10.870499999999993</c:v>
                </c:pt>
                <c:pt idx="179797">
                  <c:v>-10.868499999999983</c:v>
                </c:pt>
                <c:pt idx="179798">
                  <c:v>-10.866499999999974</c:v>
                </c:pt>
                <c:pt idx="179799">
                  <c:v>-10.864499999999964</c:v>
                </c:pt>
                <c:pt idx="179800">
                  <c:v>-10.862499999999955</c:v>
                </c:pt>
                <c:pt idx="179801">
                  <c:v>-10.860500000000002</c:v>
                </c:pt>
                <c:pt idx="179802">
                  <c:v>-10.858499999999992</c:v>
                </c:pt>
                <c:pt idx="179803">
                  <c:v>-10.856499999999983</c:v>
                </c:pt>
                <c:pt idx="179804">
                  <c:v>-10.854499999999973</c:v>
                </c:pt>
                <c:pt idx="179805">
                  <c:v>-10.852499999999964</c:v>
                </c:pt>
                <c:pt idx="179806">
                  <c:v>-10.850499999999954</c:v>
                </c:pt>
                <c:pt idx="179807">
                  <c:v>-10.848500000000001</c:v>
                </c:pt>
                <c:pt idx="179808">
                  <c:v>-10.846499999999992</c:v>
                </c:pt>
                <c:pt idx="179809">
                  <c:v>-10.844499999999982</c:v>
                </c:pt>
                <c:pt idx="179810">
                  <c:v>-10.842499999999973</c:v>
                </c:pt>
                <c:pt idx="179811">
                  <c:v>-10.840499999999963</c:v>
                </c:pt>
                <c:pt idx="179812">
                  <c:v>-10.838499999999954</c:v>
                </c:pt>
                <c:pt idx="179813">
                  <c:v>-10.836500000000001</c:v>
                </c:pt>
                <c:pt idx="179814">
                  <c:v>-10.834499999999991</c:v>
                </c:pt>
                <c:pt idx="179815">
                  <c:v>-10.832499999999982</c:v>
                </c:pt>
                <c:pt idx="179816">
                  <c:v>-10.830499999999972</c:v>
                </c:pt>
                <c:pt idx="179817">
                  <c:v>-10.828499999999963</c:v>
                </c:pt>
                <c:pt idx="179818">
                  <c:v>-10.826499999999953</c:v>
                </c:pt>
                <c:pt idx="179819">
                  <c:v>-10.8245</c:v>
                </c:pt>
                <c:pt idx="179820">
                  <c:v>-10.822499999999991</c:v>
                </c:pt>
                <c:pt idx="179821">
                  <c:v>-10.820499999999981</c:v>
                </c:pt>
                <c:pt idx="179822">
                  <c:v>-10.818499999999972</c:v>
                </c:pt>
                <c:pt idx="179823">
                  <c:v>-10.816499999999962</c:v>
                </c:pt>
                <c:pt idx="179824">
                  <c:v>-10.814499999999953</c:v>
                </c:pt>
                <c:pt idx="179825">
                  <c:v>-10.8125</c:v>
                </c:pt>
                <c:pt idx="179826">
                  <c:v>-10.81049999999999</c:v>
                </c:pt>
                <c:pt idx="179827">
                  <c:v>-10.808499999999981</c:v>
                </c:pt>
                <c:pt idx="179828">
                  <c:v>-10.806499999999971</c:v>
                </c:pt>
                <c:pt idx="179829">
                  <c:v>-10.804499999999962</c:v>
                </c:pt>
                <c:pt idx="179830">
                  <c:v>-10.802499999999952</c:v>
                </c:pt>
                <c:pt idx="179831">
                  <c:v>-10.8005</c:v>
                </c:pt>
                <c:pt idx="179832">
                  <c:v>-10.79849999999999</c:v>
                </c:pt>
                <c:pt idx="179833">
                  <c:v>-10.79649999999998</c:v>
                </c:pt>
                <c:pt idx="179834">
                  <c:v>-10.794499999999971</c:v>
                </c:pt>
                <c:pt idx="179835">
                  <c:v>-10.792499999999961</c:v>
                </c:pt>
                <c:pt idx="179836">
                  <c:v>-10.790499999999952</c:v>
                </c:pt>
                <c:pt idx="179837">
                  <c:v>-10.788499999999999</c:v>
                </c:pt>
                <c:pt idx="179838">
                  <c:v>-10.78649999999999</c:v>
                </c:pt>
                <c:pt idx="179839">
                  <c:v>-10.78449999999998</c:v>
                </c:pt>
                <c:pt idx="179840">
                  <c:v>-10.78249999999997</c:v>
                </c:pt>
                <c:pt idx="179841">
                  <c:v>-10.780499999999961</c:v>
                </c:pt>
                <c:pt idx="179842">
                  <c:v>-10.778499999999951</c:v>
                </c:pt>
                <c:pt idx="179843">
                  <c:v>-10.776499999999999</c:v>
                </c:pt>
                <c:pt idx="179844">
                  <c:v>-10.774499999999989</c:v>
                </c:pt>
                <c:pt idx="179845">
                  <c:v>-10.77249999999998</c:v>
                </c:pt>
                <c:pt idx="179846">
                  <c:v>-10.77049999999997</c:v>
                </c:pt>
                <c:pt idx="179847">
                  <c:v>-10.76849999999996</c:v>
                </c:pt>
                <c:pt idx="179848">
                  <c:v>-10.766499999999951</c:v>
                </c:pt>
                <c:pt idx="179849">
                  <c:v>-10.764499999999998</c:v>
                </c:pt>
                <c:pt idx="179850">
                  <c:v>-10.762499999999989</c:v>
                </c:pt>
                <c:pt idx="179851">
                  <c:v>-10.760499999999979</c:v>
                </c:pt>
                <c:pt idx="179852">
                  <c:v>-10.75849999999997</c:v>
                </c:pt>
                <c:pt idx="179853">
                  <c:v>-10.75649999999996</c:v>
                </c:pt>
                <c:pt idx="179854">
                  <c:v>-10.75449999999995</c:v>
                </c:pt>
                <c:pt idx="179855">
                  <c:v>-10.752499999999998</c:v>
                </c:pt>
                <c:pt idx="179856">
                  <c:v>-10.750499999999988</c:v>
                </c:pt>
                <c:pt idx="179857">
                  <c:v>-10.748499999999979</c:v>
                </c:pt>
                <c:pt idx="179858">
                  <c:v>-10.746499999999969</c:v>
                </c:pt>
                <c:pt idx="179859">
                  <c:v>-10.74449999999996</c:v>
                </c:pt>
                <c:pt idx="179860">
                  <c:v>-10.74249999999995</c:v>
                </c:pt>
                <c:pt idx="179861">
                  <c:v>-10.740499999999997</c:v>
                </c:pt>
                <c:pt idx="179862">
                  <c:v>-10.738499999999988</c:v>
                </c:pt>
                <c:pt idx="179863">
                  <c:v>-10.736499999999978</c:v>
                </c:pt>
                <c:pt idx="179864">
                  <c:v>-10.734499999999969</c:v>
                </c:pt>
                <c:pt idx="179865">
                  <c:v>-10.732499999999959</c:v>
                </c:pt>
                <c:pt idx="179866">
                  <c:v>-10.73049999999995</c:v>
                </c:pt>
                <c:pt idx="179867">
                  <c:v>-10.728499999999997</c:v>
                </c:pt>
                <c:pt idx="179868">
                  <c:v>-10.726499999999987</c:v>
                </c:pt>
                <c:pt idx="179869">
                  <c:v>-10.724499999999978</c:v>
                </c:pt>
                <c:pt idx="179870">
                  <c:v>-10.722499999999968</c:v>
                </c:pt>
                <c:pt idx="179871">
                  <c:v>-10.720499999999959</c:v>
                </c:pt>
                <c:pt idx="179872">
                  <c:v>-10.718499999999949</c:v>
                </c:pt>
                <c:pt idx="179873">
                  <c:v>-10.716499999999996</c:v>
                </c:pt>
                <c:pt idx="179874">
                  <c:v>-10.714499999999987</c:v>
                </c:pt>
                <c:pt idx="179875">
                  <c:v>-10.712499999999977</c:v>
                </c:pt>
                <c:pt idx="179876">
                  <c:v>-10.710499999999968</c:v>
                </c:pt>
                <c:pt idx="179877">
                  <c:v>-10.708499999999958</c:v>
                </c:pt>
                <c:pt idx="179878">
                  <c:v>-10.706500000000005</c:v>
                </c:pt>
                <c:pt idx="179879">
                  <c:v>-10.704499999999996</c:v>
                </c:pt>
                <c:pt idx="179880">
                  <c:v>-10.702499999999986</c:v>
                </c:pt>
                <c:pt idx="179881">
                  <c:v>-10.700499999999977</c:v>
                </c:pt>
                <c:pt idx="179882">
                  <c:v>-10.698499999999967</c:v>
                </c:pt>
                <c:pt idx="179883">
                  <c:v>-10.696499999999958</c:v>
                </c:pt>
                <c:pt idx="179884">
                  <c:v>-10.694500000000005</c:v>
                </c:pt>
                <c:pt idx="179885">
                  <c:v>-10.692499999999995</c:v>
                </c:pt>
                <c:pt idx="179886">
                  <c:v>-10.690499999999986</c:v>
                </c:pt>
                <c:pt idx="179887">
                  <c:v>-10.688499999999976</c:v>
                </c:pt>
                <c:pt idx="179888">
                  <c:v>-10.686499999999967</c:v>
                </c:pt>
                <c:pt idx="179889">
                  <c:v>-10.684499999999957</c:v>
                </c:pt>
                <c:pt idx="179890">
                  <c:v>-10.682500000000005</c:v>
                </c:pt>
                <c:pt idx="179891">
                  <c:v>-10.680499999999995</c:v>
                </c:pt>
                <c:pt idx="179892">
                  <c:v>-10.678499999999985</c:v>
                </c:pt>
                <c:pt idx="179893">
                  <c:v>-10.676499999999976</c:v>
                </c:pt>
                <c:pt idx="179894">
                  <c:v>-10.674499999999966</c:v>
                </c:pt>
                <c:pt idx="179895">
                  <c:v>-10.672499999999957</c:v>
                </c:pt>
                <c:pt idx="179896">
                  <c:v>-10.670500000000004</c:v>
                </c:pt>
                <c:pt idx="179897">
                  <c:v>-10.668499999999995</c:v>
                </c:pt>
                <c:pt idx="179898">
                  <c:v>-10.666499999999985</c:v>
                </c:pt>
                <c:pt idx="179899">
                  <c:v>-10.664499999999975</c:v>
                </c:pt>
                <c:pt idx="179900">
                  <c:v>-10.662499999999966</c:v>
                </c:pt>
                <c:pt idx="179901">
                  <c:v>-10.660499999999956</c:v>
                </c:pt>
                <c:pt idx="179902">
                  <c:v>-10.658500000000004</c:v>
                </c:pt>
                <c:pt idx="179903">
                  <c:v>-10.656499999999994</c:v>
                </c:pt>
                <c:pt idx="179904">
                  <c:v>-10.654499999999985</c:v>
                </c:pt>
                <c:pt idx="179905">
                  <c:v>-10.652499999999975</c:v>
                </c:pt>
                <c:pt idx="179906">
                  <c:v>-10.650499999999965</c:v>
                </c:pt>
                <c:pt idx="179907">
                  <c:v>-10.648499999999956</c:v>
                </c:pt>
                <c:pt idx="179908">
                  <c:v>-10.646500000000003</c:v>
                </c:pt>
                <c:pt idx="179909">
                  <c:v>-10.644499999999994</c:v>
                </c:pt>
                <c:pt idx="179910">
                  <c:v>-10.642499999999984</c:v>
                </c:pt>
                <c:pt idx="179911">
                  <c:v>-10.640499999999975</c:v>
                </c:pt>
                <c:pt idx="179912">
                  <c:v>-10.638499999999965</c:v>
                </c:pt>
                <c:pt idx="179913">
                  <c:v>-10.636499999999955</c:v>
                </c:pt>
                <c:pt idx="179914">
                  <c:v>-10.634500000000003</c:v>
                </c:pt>
                <c:pt idx="179915">
                  <c:v>-10.632499999999993</c:v>
                </c:pt>
                <c:pt idx="179916">
                  <c:v>-10.630499999999984</c:v>
                </c:pt>
                <c:pt idx="179917">
                  <c:v>-10.628499999999974</c:v>
                </c:pt>
                <c:pt idx="179918">
                  <c:v>-10.626499999999965</c:v>
                </c:pt>
                <c:pt idx="179919">
                  <c:v>-10.624499999999955</c:v>
                </c:pt>
                <c:pt idx="179920">
                  <c:v>-10.622500000000002</c:v>
                </c:pt>
                <c:pt idx="179921">
                  <c:v>-10.620499999999993</c:v>
                </c:pt>
                <c:pt idx="179922">
                  <c:v>-10.618499999999983</c:v>
                </c:pt>
                <c:pt idx="179923">
                  <c:v>-10.616499999999974</c:v>
                </c:pt>
                <c:pt idx="179924">
                  <c:v>-10.614499999999964</c:v>
                </c:pt>
                <c:pt idx="179925">
                  <c:v>-10.612499999999955</c:v>
                </c:pt>
                <c:pt idx="179926">
                  <c:v>-10.610500000000002</c:v>
                </c:pt>
                <c:pt idx="179927">
                  <c:v>-10.608499999999992</c:v>
                </c:pt>
                <c:pt idx="179928">
                  <c:v>-10.606499999999983</c:v>
                </c:pt>
                <c:pt idx="179929">
                  <c:v>-10.604499999999973</c:v>
                </c:pt>
                <c:pt idx="179930">
                  <c:v>-10.602499999999964</c:v>
                </c:pt>
                <c:pt idx="179931">
                  <c:v>-10.600499999999954</c:v>
                </c:pt>
                <c:pt idx="179932">
                  <c:v>-10.598500000000001</c:v>
                </c:pt>
                <c:pt idx="179933">
                  <c:v>-10.596499999999992</c:v>
                </c:pt>
                <c:pt idx="179934">
                  <c:v>-10.594499999999982</c:v>
                </c:pt>
                <c:pt idx="179935">
                  <c:v>-10.592499999999973</c:v>
                </c:pt>
                <c:pt idx="179936">
                  <c:v>-10.590499999999963</c:v>
                </c:pt>
                <c:pt idx="179937">
                  <c:v>-10.588499999999954</c:v>
                </c:pt>
                <c:pt idx="179938">
                  <c:v>-10.586500000000001</c:v>
                </c:pt>
                <c:pt idx="179939">
                  <c:v>-10.584499999999991</c:v>
                </c:pt>
                <c:pt idx="179940">
                  <c:v>-10.582499999999982</c:v>
                </c:pt>
                <c:pt idx="179941">
                  <c:v>-10.580499999999972</c:v>
                </c:pt>
                <c:pt idx="179942">
                  <c:v>-10.578499999999963</c:v>
                </c:pt>
                <c:pt idx="179943">
                  <c:v>-10.576499999999953</c:v>
                </c:pt>
                <c:pt idx="179944">
                  <c:v>-10.5745</c:v>
                </c:pt>
                <c:pt idx="179945">
                  <c:v>-10.572499999999991</c:v>
                </c:pt>
                <c:pt idx="179946">
                  <c:v>-10.570499999999981</c:v>
                </c:pt>
                <c:pt idx="179947">
                  <c:v>-10.568499999999972</c:v>
                </c:pt>
                <c:pt idx="179948">
                  <c:v>-10.566499999999962</c:v>
                </c:pt>
                <c:pt idx="179949">
                  <c:v>-10.564499999999953</c:v>
                </c:pt>
                <c:pt idx="179950">
                  <c:v>-10.5625</c:v>
                </c:pt>
                <c:pt idx="179951">
                  <c:v>-10.56049999999999</c:v>
                </c:pt>
                <c:pt idx="179952">
                  <c:v>-10.558499999999981</c:v>
                </c:pt>
                <c:pt idx="179953">
                  <c:v>-10.556499999999971</c:v>
                </c:pt>
                <c:pt idx="179954">
                  <c:v>-10.554499999999962</c:v>
                </c:pt>
                <c:pt idx="179955">
                  <c:v>-10.552499999999952</c:v>
                </c:pt>
                <c:pt idx="179956">
                  <c:v>-10.5505</c:v>
                </c:pt>
                <c:pt idx="179957">
                  <c:v>-10.54849999999999</c:v>
                </c:pt>
                <c:pt idx="179958">
                  <c:v>-10.54649999999998</c:v>
                </c:pt>
                <c:pt idx="179959">
                  <c:v>-10.544499999999971</c:v>
                </c:pt>
                <c:pt idx="179960">
                  <c:v>-10.542499999999961</c:v>
                </c:pt>
                <c:pt idx="179961">
                  <c:v>-10.540499999999952</c:v>
                </c:pt>
                <c:pt idx="179962">
                  <c:v>-10.538499999999999</c:v>
                </c:pt>
                <c:pt idx="179963">
                  <c:v>-10.53649999999999</c:v>
                </c:pt>
                <c:pt idx="179964">
                  <c:v>-10.53449999999998</c:v>
                </c:pt>
                <c:pt idx="179965">
                  <c:v>-10.53249999999997</c:v>
                </c:pt>
                <c:pt idx="179966">
                  <c:v>-10.530499999999961</c:v>
                </c:pt>
                <c:pt idx="179967">
                  <c:v>-10.528499999999951</c:v>
                </c:pt>
                <c:pt idx="179968">
                  <c:v>-10.526499999999999</c:v>
                </c:pt>
                <c:pt idx="179969">
                  <c:v>-10.524499999999989</c:v>
                </c:pt>
                <c:pt idx="179970">
                  <c:v>-10.52249999999998</c:v>
                </c:pt>
                <c:pt idx="179971">
                  <c:v>-10.52049999999997</c:v>
                </c:pt>
                <c:pt idx="179972">
                  <c:v>-10.51849999999996</c:v>
                </c:pt>
                <c:pt idx="179973">
                  <c:v>-10.516499999999951</c:v>
                </c:pt>
                <c:pt idx="179974">
                  <c:v>-10.514499999999998</c:v>
                </c:pt>
                <c:pt idx="179975">
                  <c:v>-10.512499999999989</c:v>
                </c:pt>
                <c:pt idx="179976">
                  <c:v>-10.510499999999979</c:v>
                </c:pt>
                <c:pt idx="179977">
                  <c:v>-10.50849999999997</c:v>
                </c:pt>
                <c:pt idx="179978">
                  <c:v>-10.50649999999996</c:v>
                </c:pt>
                <c:pt idx="179979">
                  <c:v>-10.50449999999995</c:v>
                </c:pt>
                <c:pt idx="179980">
                  <c:v>-10.502499999999998</c:v>
                </c:pt>
                <c:pt idx="179981">
                  <c:v>-10.500499999999988</c:v>
                </c:pt>
                <c:pt idx="179982">
                  <c:v>-10.498499999999979</c:v>
                </c:pt>
                <c:pt idx="179983">
                  <c:v>-10.496499999999969</c:v>
                </c:pt>
                <c:pt idx="179984">
                  <c:v>-10.49449999999996</c:v>
                </c:pt>
                <c:pt idx="179985">
                  <c:v>-10.49249999999995</c:v>
                </c:pt>
                <c:pt idx="179986">
                  <c:v>-10.490499999999997</c:v>
                </c:pt>
                <c:pt idx="179987">
                  <c:v>-10.488499999999988</c:v>
                </c:pt>
                <c:pt idx="179988">
                  <c:v>-10.486499999999978</c:v>
                </c:pt>
                <c:pt idx="179989">
                  <c:v>-10.484499999999969</c:v>
                </c:pt>
                <c:pt idx="179990">
                  <c:v>-10.482499999999959</c:v>
                </c:pt>
                <c:pt idx="179991">
                  <c:v>-10.48049999999995</c:v>
                </c:pt>
                <c:pt idx="179992">
                  <c:v>-10.478499999999997</c:v>
                </c:pt>
                <c:pt idx="179993">
                  <c:v>-10.476499999999987</c:v>
                </c:pt>
                <c:pt idx="179994">
                  <c:v>-10.474499999999978</c:v>
                </c:pt>
                <c:pt idx="179995">
                  <c:v>-10.472499999999968</c:v>
                </c:pt>
                <c:pt idx="179996">
                  <c:v>-10.470499999999959</c:v>
                </c:pt>
                <c:pt idx="179997">
                  <c:v>-10.468499999999949</c:v>
                </c:pt>
                <c:pt idx="179998">
                  <c:v>-10.466499999999996</c:v>
                </c:pt>
                <c:pt idx="179999">
                  <c:v>-10.464499999999987</c:v>
                </c:pt>
                <c:pt idx="180000">
                  <c:v>-10.462499999999977</c:v>
                </c:pt>
                <c:pt idx="180001">
                  <c:v>-10.460499999999968</c:v>
                </c:pt>
                <c:pt idx="180002">
                  <c:v>-10.458499999999958</c:v>
                </c:pt>
                <c:pt idx="180003">
                  <c:v>-10.456500000000005</c:v>
                </c:pt>
                <c:pt idx="180004">
                  <c:v>-10.454499999999996</c:v>
                </c:pt>
                <c:pt idx="180005">
                  <c:v>-10.452499999999986</c:v>
                </c:pt>
                <c:pt idx="180006">
                  <c:v>-10.450499999999977</c:v>
                </c:pt>
                <c:pt idx="180007">
                  <c:v>-10.448499999999967</c:v>
                </c:pt>
                <c:pt idx="180008">
                  <c:v>-10.446499999999958</c:v>
                </c:pt>
                <c:pt idx="180009">
                  <c:v>-10.444500000000005</c:v>
                </c:pt>
                <c:pt idx="180010">
                  <c:v>-10.442499999999995</c:v>
                </c:pt>
                <c:pt idx="180011">
                  <c:v>-10.440499999999986</c:v>
                </c:pt>
                <c:pt idx="180012">
                  <c:v>-10.438499999999976</c:v>
                </c:pt>
                <c:pt idx="180013">
                  <c:v>-10.436499999999967</c:v>
                </c:pt>
                <c:pt idx="180014">
                  <c:v>-10.434499999999957</c:v>
                </c:pt>
                <c:pt idx="180015">
                  <c:v>-10.432500000000005</c:v>
                </c:pt>
                <c:pt idx="180016">
                  <c:v>-10.430499999999995</c:v>
                </c:pt>
                <c:pt idx="180017">
                  <c:v>-10.428499999999985</c:v>
                </c:pt>
                <c:pt idx="180018">
                  <c:v>-10.426499999999976</c:v>
                </c:pt>
                <c:pt idx="180019">
                  <c:v>-10.424499999999966</c:v>
                </c:pt>
                <c:pt idx="180020">
                  <c:v>-10.422499999999957</c:v>
                </c:pt>
                <c:pt idx="180021">
                  <c:v>-10.420500000000004</c:v>
                </c:pt>
                <c:pt idx="180022">
                  <c:v>-10.418499999999995</c:v>
                </c:pt>
                <c:pt idx="180023">
                  <c:v>-10.416499999999985</c:v>
                </c:pt>
                <c:pt idx="180024">
                  <c:v>-10.414499999999975</c:v>
                </c:pt>
                <c:pt idx="180025">
                  <c:v>-10.412499999999966</c:v>
                </c:pt>
                <c:pt idx="180026">
                  <c:v>-10.410499999999956</c:v>
                </c:pt>
                <c:pt idx="180027">
                  <c:v>-10.408500000000004</c:v>
                </c:pt>
                <c:pt idx="180028">
                  <c:v>-10.406499999999994</c:v>
                </c:pt>
                <c:pt idx="180029">
                  <c:v>-10.404499999999985</c:v>
                </c:pt>
                <c:pt idx="180030">
                  <c:v>-10.402499999999975</c:v>
                </c:pt>
                <c:pt idx="180031">
                  <c:v>-10.400499999999965</c:v>
                </c:pt>
                <c:pt idx="180032">
                  <c:v>-10.398499999999956</c:v>
                </c:pt>
                <c:pt idx="180033">
                  <c:v>-10.396500000000003</c:v>
                </c:pt>
                <c:pt idx="180034">
                  <c:v>-10.394499999999994</c:v>
                </c:pt>
                <c:pt idx="180035">
                  <c:v>-10.392499999999984</c:v>
                </c:pt>
                <c:pt idx="180036">
                  <c:v>-10.390499999999975</c:v>
                </c:pt>
                <c:pt idx="180037">
                  <c:v>-10.388499999999965</c:v>
                </c:pt>
                <c:pt idx="180038">
                  <c:v>-10.386499999999955</c:v>
                </c:pt>
                <c:pt idx="180039">
                  <c:v>-10.384500000000003</c:v>
                </c:pt>
                <c:pt idx="180040">
                  <c:v>-10.382499999999993</c:v>
                </c:pt>
                <c:pt idx="180041">
                  <c:v>-10.380499999999984</c:v>
                </c:pt>
                <c:pt idx="180042">
                  <c:v>-10.378499999999974</c:v>
                </c:pt>
                <c:pt idx="180043">
                  <c:v>-10.376499999999965</c:v>
                </c:pt>
                <c:pt idx="180044">
                  <c:v>-10.374499999999955</c:v>
                </c:pt>
                <c:pt idx="180045">
                  <c:v>-10.372500000000002</c:v>
                </c:pt>
                <c:pt idx="180046">
                  <c:v>-10.370499999999993</c:v>
                </c:pt>
                <c:pt idx="180047">
                  <c:v>-10.368499999999983</c:v>
                </c:pt>
                <c:pt idx="180048">
                  <c:v>-10.366499999999974</c:v>
                </c:pt>
                <c:pt idx="180049">
                  <c:v>-10.364499999999964</c:v>
                </c:pt>
                <c:pt idx="180050">
                  <c:v>-10.362499999999955</c:v>
                </c:pt>
                <c:pt idx="180051">
                  <c:v>-10.360500000000002</c:v>
                </c:pt>
                <c:pt idx="180052">
                  <c:v>-10.358499999999992</c:v>
                </c:pt>
                <c:pt idx="180053">
                  <c:v>-10.356499999999983</c:v>
                </c:pt>
                <c:pt idx="180054">
                  <c:v>-10.354499999999973</c:v>
                </c:pt>
                <c:pt idx="180055">
                  <c:v>-10.352499999999964</c:v>
                </c:pt>
                <c:pt idx="180056">
                  <c:v>-10.350499999999954</c:v>
                </c:pt>
                <c:pt idx="180057">
                  <c:v>-10.348500000000001</c:v>
                </c:pt>
                <c:pt idx="180058">
                  <c:v>-10.346499999999992</c:v>
                </c:pt>
                <c:pt idx="180059">
                  <c:v>-10.344499999999982</c:v>
                </c:pt>
                <c:pt idx="180060">
                  <c:v>-10.342499999999973</c:v>
                </c:pt>
                <c:pt idx="180061">
                  <c:v>-10.340499999999963</c:v>
                </c:pt>
                <c:pt idx="180062">
                  <c:v>-10.338499999999954</c:v>
                </c:pt>
                <c:pt idx="180063">
                  <c:v>-10.336500000000001</c:v>
                </c:pt>
                <c:pt idx="180064">
                  <c:v>-10.334499999999991</c:v>
                </c:pt>
                <c:pt idx="180065">
                  <c:v>-10.332499999999982</c:v>
                </c:pt>
                <c:pt idx="180066">
                  <c:v>-10.330499999999972</c:v>
                </c:pt>
                <c:pt idx="180067">
                  <c:v>-10.328499999999963</c:v>
                </c:pt>
                <c:pt idx="180068">
                  <c:v>-10.326499999999953</c:v>
                </c:pt>
                <c:pt idx="180069">
                  <c:v>-10.3245</c:v>
                </c:pt>
                <c:pt idx="180070">
                  <c:v>-10.322499999999991</c:v>
                </c:pt>
                <c:pt idx="180071">
                  <c:v>-10.320499999999981</c:v>
                </c:pt>
                <c:pt idx="180072">
                  <c:v>-10.318499999999972</c:v>
                </c:pt>
                <c:pt idx="180073">
                  <c:v>-10.316499999999962</c:v>
                </c:pt>
                <c:pt idx="180074">
                  <c:v>-10.314499999999953</c:v>
                </c:pt>
                <c:pt idx="180075">
                  <c:v>-10.3125</c:v>
                </c:pt>
                <c:pt idx="180076">
                  <c:v>-10.31049999999999</c:v>
                </c:pt>
                <c:pt idx="180077">
                  <c:v>-10.308499999999981</c:v>
                </c:pt>
                <c:pt idx="180078">
                  <c:v>-10.306499999999971</c:v>
                </c:pt>
                <c:pt idx="180079">
                  <c:v>-10.304499999999962</c:v>
                </c:pt>
                <c:pt idx="180080">
                  <c:v>-10.302499999999952</c:v>
                </c:pt>
                <c:pt idx="180081">
                  <c:v>-10.3005</c:v>
                </c:pt>
                <c:pt idx="180082">
                  <c:v>-10.29849999999999</c:v>
                </c:pt>
                <c:pt idx="180083">
                  <c:v>-10.29649999999998</c:v>
                </c:pt>
                <c:pt idx="180084">
                  <c:v>-10.294499999999971</c:v>
                </c:pt>
                <c:pt idx="180085">
                  <c:v>-10.292499999999961</c:v>
                </c:pt>
                <c:pt idx="180086">
                  <c:v>-10.290499999999952</c:v>
                </c:pt>
                <c:pt idx="180087">
                  <c:v>-10.288499999999999</c:v>
                </c:pt>
                <c:pt idx="180088">
                  <c:v>-10.28649999999999</c:v>
                </c:pt>
                <c:pt idx="180089">
                  <c:v>-10.28449999999998</c:v>
                </c:pt>
                <c:pt idx="180090">
                  <c:v>-10.28249999999997</c:v>
                </c:pt>
                <c:pt idx="180091">
                  <c:v>-10.280499999999961</c:v>
                </c:pt>
                <c:pt idx="180092">
                  <c:v>-10.278499999999951</c:v>
                </c:pt>
                <c:pt idx="180093">
                  <c:v>-10.276499999999999</c:v>
                </c:pt>
                <c:pt idx="180094">
                  <c:v>-10.274499999999989</c:v>
                </c:pt>
                <c:pt idx="180095">
                  <c:v>-10.27249999999998</c:v>
                </c:pt>
                <c:pt idx="180096">
                  <c:v>-10.27049999999997</c:v>
                </c:pt>
                <c:pt idx="180097">
                  <c:v>-10.26849999999996</c:v>
                </c:pt>
                <c:pt idx="180098">
                  <c:v>-10.266499999999951</c:v>
                </c:pt>
                <c:pt idx="180099">
                  <c:v>-10.264499999999998</c:v>
                </c:pt>
                <c:pt idx="180100">
                  <c:v>-10.262499999999989</c:v>
                </c:pt>
                <c:pt idx="180101">
                  <c:v>-10.260499999999979</c:v>
                </c:pt>
                <c:pt idx="180102">
                  <c:v>-10.25849999999997</c:v>
                </c:pt>
                <c:pt idx="180103">
                  <c:v>-10.25649999999996</c:v>
                </c:pt>
                <c:pt idx="180104">
                  <c:v>-10.25449999999995</c:v>
                </c:pt>
                <c:pt idx="180105">
                  <c:v>-10.252499999999998</c:v>
                </c:pt>
                <c:pt idx="180106">
                  <c:v>-10.250499999999988</c:v>
                </c:pt>
                <c:pt idx="180107">
                  <c:v>-10.248499999999979</c:v>
                </c:pt>
                <c:pt idx="180108">
                  <c:v>-10.246499999999969</c:v>
                </c:pt>
                <c:pt idx="180109">
                  <c:v>-10.24449999999996</c:v>
                </c:pt>
                <c:pt idx="180110">
                  <c:v>-10.24249999999995</c:v>
                </c:pt>
                <c:pt idx="180111">
                  <c:v>-10.240499999999997</c:v>
                </c:pt>
                <c:pt idx="180112">
                  <c:v>-10.238499999999988</c:v>
                </c:pt>
                <c:pt idx="180113">
                  <c:v>-10.236499999999978</c:v>
                </c:pt>
                <c:pt idx="180114">
                  <c:v>-10.234499999999969</c:v>
                </c:pt>
                <c:pt idx="180115">
                  <c:v>-10.232499999999959</c:v>
                </c:pt>
                <c:pt idx="180116">
                  <c:v>-10.23049999999995</c:v>
                </c:pt>
                <c:pt idx="180117">
                  <c:v>-10.228499999999997</c:v>
                </c:pt>
                <c:pt idx="180118">
                  <c:v>-10.226499999999987</c:v>
                </c:pt>
                <c:pt idx="180119">
                  <c:v>-10.224499999999978</c:v>
                </c:pt>
                <c:pt idx="180120">
                  <c:v>-10.222499999999968</c:v>
                </c:pt>
                <c:pt idx="180121">
                  <c:v>-10.220499999999959</c:v>
                </c:pt>
                <c:pt idx="180122">
                  <c:v>-10.218499999999949</c:v>
                </c:pt>
                <c:pt idx="180123">
                  <c:v>-10.216499999999996</c:v>
                </c:pt>
                <c:pt idx="180124">
                  <c:v>-10.214499999999987</c:v>
                </c:pt>
                <c:pt idx="180125">
                  <c:v>-10.212499999999977</c:v>
                </c:pt>
                <c:pt idx="180126">
                  <c:v>-10.210499999999968</c:v>
                </c:pt>
                <c:pt idx="180127">
                  <c:v>-10.208499999999958</c:v>
                </c:pt>
                <c:pt idx="180128">
                  <c:v>-10.206500000000005</c:v>
                </c:pt>
                <c:pt idx="180129">
                  <c:v>-10.204499999999996</c:v>
                </c:pt>
                <c:pt idx="180130">
                  <c:v>-10.202499999999986</c:v>
                </c:pt>
                <c:pt idx="180131">
                  <c:v>-10.200499999999977</c:v>
                </c:pt>
                <c:pt idx="180132">
                  <c:v>-10.198499999999967</c:v>
                </c:pt>
                <c:pt idx="180133">
                  <c:v>-10.196499999999958</c:v>
                </c:pt>
                <c:pt idx="180134">
                  <c:v>-10.194500000000005</c:v>
                </c:pt>
                <c:pt idx="180135">
                  <c:v>-10.192499999999995</c:v>
                </c:pt>
                <c:pt idx="180136">
                  <c:v>-10.190499999999986</c:v>
                </c:pt>
                <c:pt idx="180137">
                  <c:v>-10.188499999999976</c:v>
                </c:pt>
                <c:pt idx="180138">
                  <c:v>-10.186499999999967</c:v>
                </c:pt>
                <c:pt idx="180139">
                  <c:v>-10.184499999999957</c:v>
                </c:pt>
                <c:pt idx="180140">
                  <c:v>-10.182500000000005</c:v>
                </c:pt>
                <c:pt idx="180141">
                  <c:v>-10.180499999999995</c:v>
                </c:pt>
                <c:pt idx="180142">
                  <c:v>-10.178499999999985</c:v>
                </c:pt>
                <c:pt idx="180143">
                  <c:v>-10.176499999999976</c:v>
                </c:pt>
                <c:pt idx="180144">
                  <c:v>-10.174499999999966</c:v>
                </c:pt>
                <c:pt idx="180145">
                  <c:v>-10.172499999999957</c:v>
                </c:pt>
                <c:pt idx="180146">
                  <c:v>-10.170500000000004</c:v>
                </c:pt>
                <c:pt idx="180147">
                  <c:v>-10.168499999999995</c:v>
                </c:pt>
                <c:pt idx="180148">
                  <c:v>-10.166499999999985</c:v>
                </c:pt>
                <c:pt idx="180149">
                  <c:v>-10.164499999999975</c:v>
                </c:pt>
                <c:pt idx="180150">
                  <c:v>-10.162499999999966</c:v>
                </c:pt>
                <c:pt idx="180151">
                  <c:v>-10.160499999999956</c:v>
                </c:pt>
                <c:pt idx="180152">
                  <c:v>-10.158500000000004</c:v>
                </c:pt>
                <c:pt idx="180153">
                  <c:v>-10.156499999999994</c:v>
                </c:pt>
                <c:pt idx="180154">
                  <c:v>-10.154499999999985</c:v>
                </c:pt>
                <c:pt idx="180155">
                  <c:v>-10.152499999999975</c:v>
                </c:pt>
                <c:pt idx="180156">
                  <c:v>-10.150499999999965</c:v>
                </c:pt>
                <c:pt idx="180157">
                  <c:v>-10.148499999999956</c:v>
                </c:pt>
                <c:pt idx="180158">
                  <c:v>-10.146500000000003</c:v>
                </c:pt>
                <c:pt idx="180159">
                  <c:v>-10.144499999999994</c:v>
                </c:pt>
                <c:pt idx="180160">
                  <c:v>-10.142499999999984</c:v>
                </c:pt>
                <c:pt idx="180161">
                  <c:v>-10.140499999999975</c:v>
                </c:pt>
                <c:pt idx="180162">
                  <c:v>-10.138499999999965</c:v>
                </c:pt>
                <c:pt idx="180163">
                  <c:v>-10.136499999999955</c:v>
                </c:pt>
                <c:pt idx="180164">
                  <c:v>-10.134500000000003</c:v>
                </c:pt>
                <c:pt idx="180165">
                  <c:v>-10.132499999999993</c:v>
                </c:pt>
                <c:pt idx="180166">
                  <c:v>-10.130499999999984</c:v>
                </c:pt>
                <c:pt idx="180167">
                  <c:v>-10.128499999999974</c:v>
                </c:pt>
                <c:pt idx="180168">
                  <c:v>-10.126499999999965</c:v>
                </c:pt>
                <c:pt idx="180169">
                  <c:v>-10.124499999999955</c:v>
                </c:pt>
                <c:pt idx="180170">
                  <c:v>-10.122500000000002</c:v>
                </c:pt>
                <c:pt idx="180171">
                  <c:v>-10.120499999999993</c:v>
                </c:pt>
                <c:pt idx="180172">
                  <c:v>-10.118499999999983</c:v>
                </c:pt>
                <c:pt idx="180173">
                  <c:v>-10.116499999999974</c:v>
                </c:pt>
                <c:pt idx="180174">
                  <c:v>-10.114499999999964</c:v>
                </c:pt>
                <c:pt idx="180175">
                  <c:v>-10.112499999999955</c:v>
                </c:pt>
                <c:pt idx="180176">
                  <c:v>-10.110500000000002</c:v>
                </c:pt>
                <c:pt idx="180177">
                  <c:v>-10.108499999999992</c:v>
                </c:pt>
                <c:pt idx="180178">
                  <c:v>-10.106499999999983</c:v>
                </c:pt>
                <c:pt idx="180179">
                  <c:v>-10.104499999999973</c:v>
                </c:pt>
                <c:pt idx="180180">
                  <c:v>-10.102499999999964</c:v>
                </c:pt>
                <c:pt idx="180181">
                  <c:v>-10.100499999999954</c:v>
                </c:pt>
                <c:pt idx="180182">
                  <c:v>-10.098500000000001</c:v>
                </c:pt>
                <c:pt idx="180183">
                  <c:v>-10.096499999999992</c:v>
                </c:pt>
                <c:pt idx="180184">
                  <c:v>-10.094499999999982</c:v>
                </c:pt>
                <c:pt idx="180185">
                  <c:v>-10.092499999999973</c:v>
                </c:pt>
                <c:pt idx="180186">
                  <c:v>-10.090499999999963</c:v>
                </c:pt>
                <c:pt idx="180187">
                  <c:v>-10.088499999999954</c:v>
                </c:pt>
                <c:pt idx="180188">
                  <c:v>-10.086500000000001</c:v>
                </c:pt>
                <c:pt idx="180189">
                  <c:v>-10.084499999999991</c:v>
                </c:pt>
                <c:pt idx="180190">
                  <c:v>-10.082499999999982</c:v>
                </c:pt>
                <c:pt idx="180191">
                  <c:v>-10.080499999999972</c:v>
                </c:pt>
                <c:pt idx="180192">
                  <c:v>-10.078499999999963</c:v>
                </c:pt>
                <c:pt idx="180193">
                  <c:v>-10.076499999999953</c:v>
                </c:pt>
                <c:pt idx="180194">
                  <c:v>-10.0745</c:v>
                </c:pt>
                <c:pt idx="180195">
                  <c:v>-10.072499999999991</c:v>
                </c:pt>
                <c:pt idx="180196">
                  <c:v>-10.070499999999981</c:v>
                </c:pt>
                <c:pt idx="180197">
                  <c:v>-10.068499999999972</c:v>
                </c:pt>
                <c:pt idx="180198">
                  <c:v>-10.066499999999962</c:v>
                </c:pt>
                <c:pt idx="180199">
                  <c:v>-10.064499999999953</c:v>
                </c:pt>
                <c:pt idx="180200">
                  <c:v>-10.0625</c:v>
                </c:pt>
                <c:pt idx="180201">
                  <c:v>-10.06049999999999</c:v>
                </c:pt>
                <c:pt idx="180202">
                  <c:v>-10.058499999999981</c:v>
                </c:pt>
                <c:pt idx="180203">
                  <c:v>-10.056499999999971</c:v>
                </c:pt>
                <c:pt idx="180204">
                  <c:v>-10.054499999999962</c:v>
                </c:pt>
                <c:pt idx="180205">
                  <c:v>-10.052499999999952</c:v>
                </c:pt>
                <c:pt idx="180206">
                  <c:v>-10.0505</c:v>
                </c:pt>
                <c:pt idx="180207">
                  <c:v>-10.04849999999999</c:v>
                </c:pt>
                <c:pt idx="180208">
                  <c:v>-10.04649999999998</c:v>
                </c:pt>
                <c:pt idx="180209">
                  <c:v>-10.044499999999971</c:v>
                </c:pt>
                <c:pt idx="180210">
                  <c:v>-10.042499999999961</c:v>
                </c:pt>
                <c:pt idx="180211">
                  <c:v>-10.040499999999952</c:v>
                </c:pt>
                <c:pt idx="180212">
                  <c:v>-10.038499999999999</c:v>
                </c:pt>
                <c:pt idx="180213">
                  <c:v>-10.03649999999999</c:v>
                </c:pt>
                <c:pt idx="180214">
                  <c:v>-10.03449999999998</c:v>
                </c:pt>
                <c:pt idx="180215">
                  <c:v>-10.03249999999997</c:v>
                </c:pt>
                <c:pt idx="180216">
                  <c:v>-10.030499999999961</c:v>
                </c:pt>
                <c:pt idx="180217">
                  <c:v>-10.028499999999951</c:v>
                </c:pt>
                <c:pt idx="180218">
                  <c:v>-10.026499999999999</c:v>
                </c:pt>
                <c:pt idx="180219">
                  <c:v>-10.024499999999989</c:v>
                </c:pt>
                <c:pt idx="180220">
                  <c:v>-10.02249999999998</c:v>
                </c:pt>
                <c:pt idx="180221">
                  <c:v>-10.02049999999997</c:v>
                </c:pt>
                <c:pt idx="180222">
                  <c:v>-10.01849999999996</c:v>
                </c:pt>
                <c:pt idx="180223">
                  <c:v>-10.016499999999951</c:v>
                </c:pt>
                <c:pt idx="180224">
                  <c:v>-10.014499999999998</c:v>
                </c:pt>
                <c:pt idx="180225">
                  <c:v>-10.012499999999989</c:v>
                </c:pt>
                <c:pt idx="180226">
                  <c:v>-10.010499999999979</c:v>
                </c:pt>
                <c:pt idx="180227">
                  <c:v>-10.00849999999997</c:v>
                </c:pt>
                <c:pt idx="180228">
                  <c:v>-10.00649999999996</c:v>
                </c:pt>
                <c:pt idx="180229">
                  <c:v>-10.00449999999995</c:v>
                </c:pt>
                <c:pt idx="180230">
                  <c:v>-10.002499999999998</c:v>
                </c:pt>
                <c:pt idx="180231">
                  <c:v>-10.000499999999988</c:v>
                </c:pt>
                <c:pt idx="180232">
                  <c:v>-9.9984999999999786</c:v>
                </c:pt>
                <c:pt idx="180233">
                  <c:v>-9.9964999999999691</c:v>
                </c:pt>
                <c:pt idx="180234">
                  <c:v>-9.9944999999999595</c:v>
                </c:pt>
                <c:pt idx="180235">
                  <c:v>-9.99249999999995</c:v>
                </c:pt>
                <c:pt idx="180236">
                  <c:v>-9.9904999999999973</c:v>
                </c:pt>
                <c:pt idx="180237">
                  <c:v>-9.9884999999999877</c:v>
                </c:pt>
                <c:pt idx="180238">
                  <c:v>-9.9864999999999782</c:v>
                </c:pt>
                <c:pt idx="180239">
                  <c:v>-9.9844999999999686</c:v>
                </c:pt>
                <c:pt idx="180240">
                  <c:v>-9.9824999999999591</c:v>
                </c:pt>
                <c:pt idx="180241">
                  <c:v>-9.9804999999999495</c:v>
                </c:pt>
                <c:pt idx="180242">
                  <c:v>-9.9784999999999968</c:v>
                </c:pt>
                <c:pt idx="180243">
                  <c:v>-9.9764999999999873</c:v>
                </c:pt>
                <c:pt idx="180244">
                  <c:v>-9.9744999999999777</c:v>
                </c:pt>
                <c:pt idx="180245">
                  <c:v>-9.9724999999999682</c:v>
                </c:pt>
                <c:pt idx="180246">
                  <c:v>-9.9704999999999586</c:v>
                </c:pt>
                <c:pt idx="180247">
                  <c:v>-9.9684999999999491</c:v>
                </c:pt>
                <c:pt idx="180248">
                  <c:v>-9.9664999999999964</c:v>
                </c:pt>
                <c:pt idx="180249">
                  <c:v>-9.9644999999999868</c:v>
                </c:pt>
                <c:pt idx="180250">
                  <c:v>-9.9624999999999773</c:v>
                </c:pt>
                <c:pt idx="180251">
                  <c:v>-9.9604999999999677</c:v>
                </c:pt>
                <c:pt idx="180252">
                  <c:v>-9.9584999999999582</c:v>
                </c:pt>
                <c:pt idx="180253">
                  <c:v>-9.9565000000000055</c:v>
                </c:pt>
                <c:pt idx="180254">
                  <c:v>-9.9544999999999959</c:v>
                </c:pt>
                <c:pt idx="180255">
                  <c:v>-9.9524999999999864</c:v>
                </c:pt>
                <c:pt idx="180256">
                  <c:v>-9.9504999999999768</c:v>
                </c:pt>
                <c:pt idx="180257">
                  <c:v>-9.9484999999999673</c:v>
                </c:pt>
                <c:pt idx="180258">
                  <c:v>-9.9464999999999577</c:v>
                </c:pt>
                <c:pt idx="180259">
                  <c:v>-9.944500000000005</c:v>
                </c:pt>
                <c:pt idx="180260">
                  <c:v>-9.9424999999999955</c:v>
                </c:pt>
                <c:pt idx="180261">
                  <c:v>-9.9404999999999859</c:v>
                </c:pt>
                <c:pt idx="180262">
                  <c:v>-9.9384999999999764</c:v>
                </c:pt>
                <c:pt idx="180263">
                  <c:v>-9.9364999999999668</c:v>
                </c:pt>
                <c:pt idx="180264">
                  <c:v>-9.9344999999999573</c:v>
                </c:pt>
                <c:pt idx="180265">
                  <c:v>-9.9325000000000045</c:v>
                </c:pt>
                <c:pt idx="180266">
                  <c:v>-9.930499999999995</c:v>
                </c:pt>
                <c:pt idx="180267">
                  <c:v>-9.9284999999999854</c:v>
                </c:pt>
                <c:pt idx="180268">
                  <c:v>-9.9264999999999759</c:v>
                </c:pt>
                <c:pt idx="180269">
                  <c:v>-9.9244999999999663</c:v>
                </c:pt>
                <c:pt idx="180270">
                  <c:v>-9.9224999999999568</c:v>
                </c:pt>
                <c:pt idx="180271">
                  <c:v>-9.9205000000000041</c:v>
                </c:pt>
                <c:pt idx="180272">
                  <c:v>-9.9184999999999945</c:v>
                </c:pt>
                <c:pt idx="180273">
                  <c:v>-9.916499999999985</c:v>
                </c:pt>
                <c:pt idx="180274">
                  <c:v>-9.9144999999999754</c:v>
                </c:pt>
                <c:pt idx="180275">
                  <c:v>-9.9124999999999659</c:v>
                </c:pt>
                <c:pt idx="180276">
                  <c:v>-9.9104999999999563</c:v>
                </c:pt>
                <c:pt idx="180277">
                  <c:v>-9.9085000000000036</c:v>
                </c:pt>
                <c:pt idx="180278">
                  <c:v>-9.9064999999999941</c:v>
                </c:pt>
                <c:pt idx="180279">
                  <c:v>-9.9044999999999845</c:v>
                </c:pt>
                <c:pt idx="180280">
                  <c:v>-9.902499999999975</c:v>
                </c:pt>
                <c:pt idx="180281">
                  <c:v>-9.9004999999999654</c:v>
                </c:pt>
                <c:pt idx="180282">
                  <c:v>-9.8984999999999559</c:v>
                </c:pt>
                <c:pt idx="180283">
                  <c:v>-9.8965000000000032</c:v>
                </c:pt>
                <c:pt idx="180284">
                  <c:v>-9.8944999999999936</c:v>
                </c:pt>
                <c:pt idx="180285">
                  <c:v>-9.8924999999999841</c:v>
                </c:pt>
                <c:pt idx="180286">
                  <c:v>-9.8904999999999745</c:v>
                </c:pt>
                <c:pt idx="180287">
                  <c:v>-9.888499999999965</c:v>
                </c:pt>
                <c:pt idx="180288">
                  <c:v>-9.8864999999999554</c:v>
                </c:pt>
                <c:pt idx="180289">
                  <c:v>-9.8845000000000027</c:v>
                </c:pt>
                <c:pt idx="180290">
                  <c:v>-9.8824999999999932</c:v>
                </c:pt>
                <c:pt idx="180291">
                  <c:v>-9.8804999999999836</c:v>
                </c:pt>
                <c:pt idx="180292">
                  <c:v>-9.8784999999999741</c:v>
                </c:pt>
                <c:pt idx="180293">
                  <c:v>-9.8764999999999645</c:v>
                </c:pt>
                <c:pt idx="180294">
                  <c:v>-9.874499999999955</c:v>
                </c:pt>
                <c:pt idx="180295">
                  <c:v>-9.8725000000000023</c:v>
                </c:pt>
                <c:pt idx="180296">
                  <c:v>-9.8704999999999927</c:v>
                </c:pt>
                <c:pt idx="180297">
                  <c:v>-9.8684999999999832</c:v>
                </c:pt>
                <c:pt idx="180298">
                  <c:v>-9.8664999999999736</c:v>
                </c:pt>
                <c:pt idx="180299">
                  <c:v>-9.8644999999999641</c:v>
                </c:pt>
                <c:pt idx="180300">
                  <c:v>-9.8624999999999545</c:v>
                </c:pt>
                <c:pt idx="180301">
                  <c:v>-9.8605000000000018</c:v>
                </c:pt>
                <c:pt idx="180302">
                  <c:v>-9.8584999999999923</c:v>
                </c:pt>
                <c:pt idx="180303">
                  <c:v>-9.8564999999999827</c:v>
                </c:pt>
                <c:pt idx="180304">
                  <c:v>-9.8544999999999732</c:v>
                </c:pt>
                <c:pt idx="180305">
                  <c:v>-9.8524999999999636</c:v>
                </c:pt>
                <c:pt idx="180306">
                  <c:v>-9.8504999999999541</c:v>
                </c:pt>
                <c:pt idx="180307">
                  <c:v>-9.8485000000000014</c:v>
                </c:pt>
                <c:pt idx="180308">
                  <c:v>-9.8464999999999918</c:v>
                </c:pt>
                <c:pt idx="180309">
                  <c:v>-9.8444999999999823</c:v>
                </c:pt>
                <c:pt idx="180310">
                  <c:v>-9.8424999999999727</c:v>
                </c:pt>
                <c:pt idx="180311">
                  <c:v>-9.8404999999999632</c:v>
                </c:pt>
                <c:pt idx="180312">
                  <c:v>-9.8384999999999536</c:v>
                </c:pt>
                <c:pt idx="180313">
                  <c:v>-9.8365000000000009</c:v>
                </c:pt>
                <c:pt idx="180314">
                  <c:v>-9.8344999999999914</c:v>
                </c:pt>
                <c:pt idx="180315">
                  <c:v>-9.8324999999999818</c:v>
                </c:pt>
                <c:pt idx="180316">
                  <c:v>-9.8304999999999723</c:v>
                </c:pt>
                <c:pt idx="180317">
                  <c:v>-9.8284999999999627</c:v>
                </c:pt>
                <c:pt idx="180318">
                  <c:v>-9.8264999999999532</c:v>
                </c:pt>
                <c:pt idx="180319">
                  <c:v>-9.8245000000000005</c:v>
                </c:pt>
                <c:pt idx="180320">
                  <c:v>-9.8224999999999909</c:v>
                </c:pt>
                <c:pt idx="180321">
                  <c:v>-9.8204999999999814</c:v>
                </c:pt>
                <c:pt idx="180322">
                  <c:v>-9.8184999999999718</c:v>
                </c:pt>
                <c:pt idx="180323">
                  <c:v>-9.8164999999999623</c:v>
                </c:pt>
                <c:pt idx="180324">
                  <c:v>-9.8144999999999527</c:v>
                </c:pt>
                <c:pt idx="180325">
                  <c:v>-9.8125</c:v>
                </c:pt>
                <c:pt idx="180326">
                  <c:v>-9.8104999999999905</c:v>
                </c:pt>
                <c:pt idx="180327">
                  <c:v>-9.8084999999999809</c:v>
                </c:pt>
                <c:pt idx="180328">
                  <c:v>-9.8064999999999714</c:v>
                </c:pt>
                <c:pt idx="180329">
                  <c:v>-9.8044999999999618</c:v>
                </c:pt>
                <c:pt idx="180330">
                  <c:v>-9.8024999999999523</c:v>
                </c:pt>
                <c:pt idx="180331">
                  <c:v>-9.8004999999999995</c:v>
                </c:pt>
                <c:pt idx="180332">
                  <c:v>-9.79849999999999</c:v>
                </c:pt>
                <c:pt idx="180333">
                  <c:v>-9.7964999999999804</c:v>
                </c:pt>
                <c:pt idx="180334">
                  <c:v>-9.7944999999999709</c:v>
                </c:pt>
                <c:pt idx="180335">
                  <c:v>-9.7924999999999613</c:v>
                </c:pt>
                <c:pt idx="180336">
                  <c:v>-9.7904999999999518</c:v>
                </c:pt>
                <c:pt idx="180337">
                  <c:v>-9.7884999999999991</c:v>
                </c:pt>
                <c:pt idx="180338">
                  <c:v>-9.7864999999999895</c:v>
                </c:pt>
                <c:pt idx="180339">
                  <c:v>-9.78449999999998</c:v>
                </c:pt>
                <c:pt idx="180340">
                  <c:v>-9.7824999999999704</c:v>
                </c:pt>
                <c:pt idx="180341">
                  <c:v>-9.7804999999999609</c:v>
                </c:pt>
                <c:pt idx="180342">
                  <c:v>-9.7784999999999513</c:v>
                </c:pt>
                <c:pt idx="180343">
                  <c:v>-9.7764999999999986</c:v>
                </c:pt>
                <c:pt idx="180344">
                  <c:v>-9.7744999999999891</c:v>
                </c:pt>
                <c:pt idx="180345">
                  <c:v>-9.7724999999999795</c:v>
                </c:pt>
                <c:pt idx="180346">
                  <c:v>-9.77049999999997</c:v>
                </c:pt>
                <c:pt idx="180347">
                  <c:v>-9.7684999999999604</c:v>
                </c:pt>
                <c:pt idx="180348">
                  <c:v>-9.7664999999999509</c:v>
                </c:pt>
                <c:pt idx="180349">
                  <c:v>-9.7644999999999982</c:v>
                </c:pt>
                <c:pt idx="180350">
                  <c:v>-9.7624999999999886</c:v>
                </c:pt>
                <c:pt idx="180351">
                  <c:v>-9.7604999999999791</c:v>
                </c:pt>
                <c:pt idx="180352">
                  <c:v>-9.7584999999999695</c:v>
                </c:pt>
                <c:pt idx="180353">
                  <c:v>-9.75649999999996</c:v>
                </c:pt>
                <c:pt idx="180354">
                  <c:v>-9.7544999999999504</c:v>
                </c:pt>
                <c:pt idx="180355">
                  <c:v>-9.7524999999999977</c:v>
                </c:pt>
                <c:pt idx="180356">
                  <c:v>-9.7504999999999882</c:v>
                </c:pt>
                <c:pt idx="180357">
                  <c:v>-9.7484999999999786</c:v>
                </c:pt>
                <c:pt idx="180358">
                  <c:v>-9.7464999999999691</c:v>
                </c:pt>
                <c:pt idx="180359">
                  <c:v>-9.7444999999999595</c:v>
                </c:pt>
                <c:pt idx="180360">
                  <c:v>-9.74249999999995</c:v>
                </c:pt>
                <c:pt idx="180361">
                  <c:v>-9.7404999999999973</c:v>
                </c:pt>
                <c:pt idx="180362">
                  <c:v>-9.7384999999999877</c:v>
                </c:pt>
                <c:pt idx="180363">
                  <c:v>-9.7364999999999782</c:v>
                </c:pt>
                <c:pt idx="180364">
                  <c:v>-9.7344999999999686</c:v>
                </c:pt>
                <c:pt idx="180365">
                  <c:v>-9.7324999999999591</c:v>
                </c:pt>
                <c:pt idx="180366">
                  <c:v>-9.7304999999999495</c:v>
                </c:pt>
                <c:pt idx="180367">
                  <c:v>-9.7284999999999968</c:v>
                </c:pt>
                <c:pt idx="180368">
                  <c:v>-9.7264999999999873</c:v>
                </c:pt>
                <c:pt idx="180369">
                  <c:v>-9.7244999999999777</c:v>
                </c:pt>
                <c:pt idx="180370">
                  <c:v>-9.7224999999999682</c:v>
                </c:pt>
                <c:pt idx="180371">
                  <c:v>-9.7204999999999586</c:v>
                </c:pt>
                <c:pt idx="180372">
                  <c:v>-9.7184999999999491</c:v>
                </c:pt>
                <c:pt idx="180373">
                  <c:v>-9.7164999999999964</c:v>
                </c:pt>
                <c:pt idx="180374">
                  <c:v>-9.7144999999999868</c:v>
                </c:pt>
                <c:pt idx="180375">
                  <c:v>-9.7124999999999773</c:v>
                </c:pt>
                <c:pt idx="180376">
                  <c:v>-9.7104999999999677</c:v>
                </c:pt>
                <c:pt idx="180377">
                  <c:v>-9.7084999999999582</c:v>
                </c:pt>
                <c:pt idx="180378">
                  <c:v>-9.7065000000000055</c:v>
                </c:pt>
                <c:pt idx="180379">
                  <c:v>-9.7044999999999959</c:v>
                </c:pt>
                <c:pt idx="180380">
                  <c:v>-9.7024999999999864</c:v>
                </c:pt>
                <c:pt idx="180381">
                  <c:v>-9.7004999999999768</c:v>
                </c:pt>
                <c:pt idx="180382">
                  <c:v>-9.6984999999999673</c:v>
                </c:pt>
                <c:pt idx="180383">
                  <c:v>-9.6964999999999577</c:v>
                </c:pt>
                <c:pt idx="180384">
                  <c:v>-9.694500000000005</c:v>
                </c:pt>
                <c:pt idx="180385">
                  <c:v>-9.6924999999999955</c:v>
                </c:pt>
                <c:pt idx="180386">
                  <c:v>-9.6904999999999859</c:v>
                </c:pt>
                <c:pt idx="180387">
                  <c:v>-9.6884999999999764</c:v>
                </c:pt>
                <c:pt idx="180388">
                  <c:v>-9.6864999999999668</c:v>
                </c:pt>
                <c:pt idx="180389">
                  <c:v>-9.6844999999999573</c:v>
                </c:pt>
                <c:pt idx="180390">
                  <c:v>-9.6825000000000045</c:v>
                </c:pt>
                <c:pt idx="180391">
                  <c:v>-9.680499999999995</c:v>
                </c:pt>
                <c:pt idx="180392">
                  <c:v>-9.6784999999999854</c:v>
                </c:pt>
                <c:pt idx="180393">
                  <c:v>-9.6764999999999759</c:v>
                </c:pt>
                <c:pt idx="180394">
                  <c:v>-9.6744999999999663</c:v>
                </c:pt>
                <c:pt idx="180395">
                  <c:v>-9.6724999999999568</c:v>
                </c:pt>
                <c:pt idx="180396">
                  <c:v>-9.6705000000000041</c:v>
                </c:pt>
                <c:pt idx="180397">
                  <c:v>-9.6684999999999945</c:v>
                </c:pt>
                <c:pt idx="180398">
                  <c:v>-9.666499999999985</c:v>
                </c:pt>
                <c:pt idx="180399">
                  <c:v>-9.6644999999999754</c:v>
                </c:pt>
                <c:pt idx="180400">
                  <c:v>-9.6624999999999659</c:v>
                </c:pt>
                <c:pt idx="180401">
                  <c:v>-9.6604999999999563</c:v>
                </c:pt>
                <c:pt idx="180402">
                  <c:v>-9.6585000000000036</c:v>
                </c:pt>
                <c:pt idx="180403">
                  <c:v>-9.6564999999999941</c:v>
                </c:pt>
                <c:pt idx="180404">
                  <c:v>-9.6544999999999845</c:v>
                </c:pt>
                <c:pt idx="180405">
                  <c:v>-9.652499999999975</c:v>
                </c:pt>
                <c:pt idx="180406">
                  <c:v>-9.6504999999999654</c:v>
                </c:pt>
                <c:pt idx="180407">
                  <c:v>-9.6484999999999559</c:v>
                </c:pt>
                <c:pt idx="180408">
                  <c:v>-9.6465000000000032</c:v>
                </c:pt>
                <c:pt idx="180409">
                  <c:v>-9.6444999999999936</c:v>
                </c:pt>
                <c:pt idx="180410">
                  <c:v>-9.6424999999999841</c:v>
                </c:pt>
                <c:pt idx="180411">
                  <c:v>-9.6404999999999745</c:v>
                </c:pt>
                <c:pt idx="180412">
                  <c:v>-9.638499999999965</c:v>
                </c:pt>
                <c:pt idx="180413">
                  <c:v>-9.6364999999999554</c:v>
                </c:pt>
                <c:pt idx="180414">
                  <c:v>-9.6345000000000027</c:v>
                </c:pt>
                <c:pt idx="180415">
                  <c:v>-9.6324999999999932</c:v>
                </c:pt>
                <c:pt idx="180416">
                  <c:v>-9.6304999999999836</c:v>
                </c:pt>
                <c:pt idx="180417">
                  <c:v>-9.6284999999999741</c:v>
                </c:pt>
                <c:pt idx="180418">
                  <c:v>-9.6264999999999645</c:v>
                </c:pt>
                <c:pt idx="180419">
                  <c:v>-9.624499999999955</c:v>
                </c:pt>
                <c:pt idx="180420">
                  <c:v>-9.6225000000000023</c:v>
                </c:pt>
                <c:pt idx="180421">
                  <c:v>-9.6204999999999927</c:v>
                </c:pt>
                <c:pt idx="180422">
                  <c:v>-9.6184999999999832</c:v>
                </c:pt>
                <c:pt idx="180423">
                  <c:v>-9.6164999999999736</c:v>
                </c:pt>
                <c:pt idx="180424">
                  <c:v>-9.6144999999999641</c:v>
                </c:pt>
                <c:pt idx="180425">
                  <c:v>-9.6124999999999545</c:v>
                </c:pt>
                <c:pt idx="180426">
                  <c:v>-9.6105000000000018</c:v>
                </c:pt>
                <c:pt idx="180427">
                  <c:v>-9.6084999999999923</c:v>
                </c:pt>
                <c:pt idx="180428">
                  <c:v>-9.6064999999999827</c:v>
                </c:pt>
                <c:pt idx="180429">
                  <c:v>-9.6044999999999732</c:v>
                </c:pt>
                <c:pt idx="180430">
                  <c:v>-9.6024999999999636</c:v>
                </c:pt>
                <c:pt idx="180431">
                  <c:v>-9.6004999999999541</c:v>
                </c:pt>
                <c:pt idx="180432">
                  <c:v>-9.5985000000000014</c:v>
                </c:pt>
                <c:pt idx="180433">
                  <c:v>-9.5964999999999918</c:v>
                </c:pt>
                <c:pt idx="180434">
                  <c:v>-9.5944999999999823</c:v>
                </c:pt>
                <c:pt idx="180435">
                  <c:v>-9.5924999999999727</c:v>
                </c:pt>
                <c:pt idx="180436">
                  <c:v>-9.5904999999999632</c:v>
                </c:pt>
                <c:pt idx="180437">
                  <c:v>-9.5884999999999536</c:v>
                </c:pt>
                <c:pt idx="180438">
                  <c:v>-9.5865000000000009</c:v>
                </c:pt>
                <c:pt idx="180439">
                  <c:v>-9.5844999999999914</c:v>
                </c:pt>
                <c:pt idx="180440">
                  <c:v>-9.5824999999999818</c:v>
                </c:pt>
                <c:pt idx="180441">
                  <c:v>-9.5804999999999723</c:v>
                </c:pt>
                <c:pt idx="180442">
                  <c:v>-9.5784999999999627</c:v>
                </c:pt>
                <c:pt idx="180443">
                  <c:v>-9.5764999999999532</c:v>
                </c:pt>
                <c:pt idx="180444">
                  <c:v>-9.5745000000000005</c:v>
                </c:pt>
                <c:pt idx="180445">
                  <c:v>-9.5724999999999909</c:v>
                </c:pt>
                <c:pt idx="180446">
                  <c:v>-9.5704999999999814</c:v>
                </c:pt>
                <c:pt idx="180447">
                  <c:v>-9.5684999999999718</c:v>
                </c:pt>
                <c:pt idx="180448">
                  <c:v>-9.5664999999999623</c:v>
                </c:pt>
                <c:pt idx="180449">
                  <c:v>-9.5644999999999527</c:v>
                </c:pt>
                <c:pt idx="180450">
                  <c:v>-9.5625</c:v>
                </c:pt>
                <c:pt idx="180451">
                  <c:v>-9.5604999999999905</c:v>
                </c:pt>
                <c:pt idx="180452">
                  <c:v>-9.5584999999999809</c:v>
                </c:pt>
                <c:pt idx="180453">
                  <c:v>-9.5564999999999714</c:v>
                </c:pt>
                <c:pt idx="180454">
                  <c:v>-9.5544999999999618</c:v>
                </c:pt>
                <c:pt idx="180455">
                  <c:v>-9.5524999999999523</c:v>
                </c:pt>
                <c:pt idx="180456">
                  <c:v>-9.5504999999999995</c:v>
                </c:pt>
                <c:pt idx="180457">
                  <c:v>-9.54849999999999</c:v>
                </c:pt>
                <c:pt idx="180458">
                  <c:v>-9.5464999999999804</c:v>
                </c:pt>
                <c:pt idx="180459">
                  <c:v>-9.5444999999999709</c:v>
                </c:pt>
                <c:pt idx="180460">
                  <c:v>-9.5424999999999613</c:v>
                </c:pt>
                <c:pt idx="180461">
                  <c:v>-9.5404999999999518</c:v>
                </c:pt>
                <c:pt idx="180462">
                  <c:v>-9.5384999999999991</c:v>
                </c:pt>
                <c:pt idx="180463">
                  <c:v>-9.5364999999999895</c:v>
                </c:pt>
                <c:pt idx="180464">
                  <c:v>-9.53449999999998</c:v>
                </c:pt>
                <c:pt idx="180465">
                  <c:v>-9.5324999999999704</c:v>
                </c:pt>
                <c:pt idx="180466">
                  <c:v>-9.5304999999999609</c:v>
                </c:pt>
                <c:pt idx="180467">
                  <c:v>-9.5284999999999513</c:v>
                </c:pt>
                <c:pt idx="180468">
                  <c:v>-9.5264999999999986</c:v>
                </c:pt>
                <c:pt idx="180469">
                  <c:v>-9.5244999999999891</c:v>
                </c:pt>
                <c:pt idx="180470">
                  <c:v>-9.5224999999999795</c:v>
                </c:pt>
                <c:pt idx="180471">
                  <c:v>-9.52049999999997</c:v>
                </c:pt>
                <c:pt idx="180472">
                  <c:v>-9.5184999999999604</c:v>
                </c:pt>
                <c:pt idx="180473">
                  <c:v>-9.5164999999999509</c:v>
                </c:pt>
                <c:pt idx="180474">
                  <c:v>-9.5144999999999982</c:v>
                </c:pt>
                <c:pt idx="180475">
                  <c:v>-9.5124999999999886</c:v>
                </c:pt>
                <c:pt idx="180476">
                  <c:v>-9.5104999999999791</c:v>
                </c:pt>
                <c:pt idx="180477">
                  <c:v>-9.5084999999999695</c:v>
                </c:pt>
                <c:pt idx="180478">
                  <c:v>-9.50649999999996</c:v>
                </c:pt>
                <c:pt idx="180479">
                  <c:v>-9.5044999999999504</c:v>
                </c:pt>
                <c:pt idx="180480">
                  <c:v>-9.5024999999999977</c:v>
                </c:pt>
                <c:pt idx="180481">
                  <c:v>-9.5004999999999882</c:v>
                </c:pt>
                <c:pt idx="180482">
                  <c:v>-9.4984999999999786</c:v>
                </c:pt>
                <c:pt idx="180483">
                  <c:v>-9.4964999999999691</c:v>
                </c:pt>
                <c:pt idx="180484">
                  <c:v>-9.4944999999999595</c:v>
                </c:pt>
                <c:pt idx="180485">
                  <c:v>-9.49249999999995</c:v>
                </c:pt>
                <c:pt idx="180486">
                  <c:v>-9.4904999999999973</c:v>
                </c:pt>
                <c:pt idx="180487">
                  <c:v>-9.4884999999999877</c:v>
                </c:pt>
                <c:pt idx="180488">
                  <c:v>-9.4864999999999782</c:v>
                </c:pt>
                <c:pt idx="180489">
                  <c:v>-9.4844999999999686</c:v>
                </c:pt>
                <c:pt idx="180490">
                  <c:v>-9.4824999999999591</c:v>
                </c:pt>
                <c:pt idx="180491">
                  <c:v>-9.4804999999999495</c:v>
                </c:pt>
                <c:pt idx="180492">
                  <c:v>-9.4784999999999968</c:v>
                </c:pt>
                <c:pt idx="180493">
                  <c:v>-9.4764999999999873</c:v>
                </c:pt>
                <c:pt idx="180494">
                  <c:v>-9.4744999999999777</c:v>
                </c:pt>
                <c:pt idx="180495">
                  <c:v>-9.4724999999999682</c:v>
                </c:pt>
                <c:pt idx="180496">
                  <c:v>-9.4704999999999586</c:v>
                </c:pt>
                <c:pt idx="180497">
                  <c:v>-9.4684999999999491</c:v>
                </c:pt>
                <c:pt idx="180498">
                  <c:v>-9.4664999999999964</c:v>
                </c:pt>
                <c:pt idx="180499">
                  <c:v>-9.4644999999999868</c:v>
                </c:pt>
                <c:pt idx="180500">
                  <c:v>-9.4624999999999773</c:v>
                </c:pt>
                <c:pt idx="180501">
                  <c:v>-9.4604999999999677</c:v>
                </c:pt>
                <c:pt idx="180502">
                  <c:v>-9.4584999999999582</c:v>
                </c:pt>
                <c:pt idx="180503">
                  <c:v>-9.4565000000000055</c:v>
                </c:pt>
                <c:pt idx="180504">
                  <c:v>-9.4544999999999959</c:v>
                </c:pt>
                <c:pt idx="180505">
                  <c:v>-9.4524999999999864</c:v>
                </c:pt>
                <c:pt idx="180506">
                  <c:v>-9.4504999999999768</c:v>
                </c:pt>
                <c:pt idx="180507">
                  <c:v>-9.4484999999999673</c:v>
                </c:pt>
                <c:pt idx="180508">
                  <c:v>-9.4464999999999577</c:v>
                </c:pt>
                <c:pt idx="180509">
                  <c:v>-9.444500000000005</c:v>
                </c:pt>
                <c:pt idx="180510">
                  <c:v>-9.4424999999999955</c:v>
                </c:pt>
                <c:pt idx="180511">
                  <c:v>-9.4404999999999859</c:v>
                </c:pt>
                <c:pt idx="180512">
                  <c:v>-9.4384999999999764</c:v>
                </c:pt>
                <c:pt idx="180513">
                  <c:v>-9.4364999999999668</c:v>
                </c:pt>
                <c:pt idx="180514">
                  <c:v>-9.4344999999999573</c:v>
                </c:pt>
                <c:pt idx="180515">
                  <c:v>-9.4325000000000045</c:v>
                </c:pt>
                <c:pt idx="180516">
                  <c:v>-9.430499999999995</c:v>
                </c:pt>
                <c:pt idx="180517">
                  <c:v>-9.4284999999999854</c:v>
                </c:pt>
                <c:pt idx="180518">
                  <c:v>-9.4264999999999759</c:v>
                </c:pt>
                <c:pt idx="180519">
                  <c:v>-9.4244999999999663</c:v>
                </c:pt>
                <c:pt idx="180520">
                  <c:v>-9.4224999999999568</c:v>
                </c:pt>
                <c:pt idx="180521">
                  <c:v>-9.4205000000000041</c:v>
                </c:pt>
                <c:pt idx="180522">
                  <c:v>-9.4184999999999945</c:v>
                </c:pt>
                <c:pt idx="180523">
                  <c:v>-9.416499999999985</c:v>
                </c:pt>
                <c:pt idx="180524">
                  <c:v>-9.4144999999999754</c:v>
                </c:pt>
                <c:pt idx="180525">
                  <c:v>-9.4124999999999659</c:v>
                </c:pt>
                <c:pt idx="180526">
                  <c:v>-9.4104999999999563</c:v>
                </c:pt>
                <c:pt idx="180527">
                  <c:v>-9.4085000000000036</c:v>
                </c:pt>
                <c:pt idx="180528">
                  <c:v>-9.4064999999999941</c:v>
                </c:pt>
                <c:pt idx="180529">
                  <c:v>-9.4044999999999845</c:v>
                </c:pt>
                <c:pt idx="180530">
                  <c:v>-9.402499999999975</c:v>
                </c:pt>
                <c:pt idx="180531">
                  <c:v>-9.4004999999999654</c:v>
                </c:pt>
                <c:pt idx="180532">
                  <c:v>-9.3984999999999559</c:v>
                </c:pt>
                <c:pt idx="180533">
                  <c:v>-9.3965000000000032</c:v>
                </c:pt>
                <c:pt idx="180534">
                  <c:v>-9.3944999999999936</c:v>
                </c:pt>
                <c:pt idx="180535">
                  <c:v>-9.3924999999999841</c:v>
                </c:pt>
                <c:pt idx="180536">
                  <c:v>-9.3904999999999745</c:v>
                </c:pt>
                <c:pt idx="180537">
                  <c:v>-9.388499999999965</c:v>
                </c:pt>
                <c:pt idx="180538">
                  <c:v>-9.3864999999999554</c:v>
                </c:pt>
                <c:pt idx="180539">
                  <c:v>-9.3845000000000027</c:v>
                </c:pt>
                <c:pt idx="180540">
                  <c:v>-9.3824999999999932</c:v>
                </c:pt>
                <c:pt idx="180541">
                  <c:v>-9.3804999999999836</c:v>
                </c:pt>
                <c:pt idx="180542">
                  <c:v>-9.3784999999999741</c:v>
                </c:pt>
                <c:pt idx="180543">
                  <c:v>-9.3764999999999645</c:v>
                </c:pt>
                <c:pt idx="180544">
                  <c:v>-9.374499999999955</c:v>
                </c:pt>
                <c:pt idx="180545">
                  <c:v>-9.3725000000000023</c:v>
                </c:pt>
                <c:pt idx="180546">
                  <c:v>-9.3704999999999927</c:v>
                </c:pt>
                <c:pt idx="180547">
                  <c:v>-9.3684999999999832</c:v>
                </c:pt>
                <c:pt idx="180548">
                  <c:v>-9.3664999999999736</c:v>
                </c:pt>
                <c:pt idx="180549">
                  <c:v>-9.3644999999999641</c:v>
                </c:pt>
                <c:pt idx="180550">
                  <c:v>-9.3624999999999545</c:v>
                </c:pt>
                <c:pt idx="180551">
                  <c:v>-9.3605000000000018</c:v>
                </c:pt>
                <c:pt idx="180552">
                  <c:v>-9.3584999999999923</c:v>
                </c:pt>
                <c:pt idx="180553">
                  <c:v>-9.3564999999999827</c:v>
                </c:pt>
                <c:pt idx="180554">
                  <c:v>-9.3544999999999732</c:v>
                </c:pt>
                <c:pt idx="180555">
                  <c:v>-9.3524999999999636</c:v>
                </c:pt>
                <c:pt idx="180556">
                  <c:v>-9.3504999999999541</c:v>
                </c:pt>
                <c:pt idx="180557">
                  <c:v>-9.3485000000000014</c:v>
                </c:pt>
                <c:pt idx="180558">
                  <c:v>-9.3464999999999918</c:v>
                </c:pt>
                <c:pt idx="180559">
                  <c:v>-9.3444999999999823</c:v>
                </c:pt>
                <c:pt idx="180560">
                  <c:v>-9.3424999999999727</c:v>
                </c:pt>
                <c:pt idx="180561">
                  <c:v>-9.3404999999999632</c:v>
                </c:pt>
                <c:pt idx="180562">
                  <c:v>-9.3384999999999536</c:v>
                </c:pt>
                <c:pt idx="180563">
                  <c:v>-9.3365000000000009</c:v>
                </c:pt>
                <c:pt idx="180564">
                  <c:v>-9.3344999999999914</c:v>
                </c:pt>
                <c:pt idx="180565">
                  <c:v>-9.3324999999999818</c:v>
                </c:pt>
                <c:pt idx="180566">
                  <c:v>-9.3304999999999723</c:v>
                </c:pt>
                <c:pt idx="180567">
                  <c:v>-9.3284999999999627</c:v>
                </c:pt>
                <c:pt idx="180568">
                  <c:v>-9.3264999999999532</c:v>
                </c:pt>
                <c:pt idx="180569">
                  <c:v>-9.3245000000000005</c:v>
                </c:pt>
                <c:pt idx="180570">
                  <c:v>-9.3224999999999909</c:v>
                </c:pt>
                <c:pt idx="180571">
                  <c:v>-9.3204999999999814</c:v>
                </c:pt>
                <c:pt idx="180572">
                  <c:v>-9.3184999999999718</c:v>
                </c:pt>
                <c:pt idx="180573">
                  <c:v>-9.3164999999999623</c:v>
                </c:pt>
                <c:pt idx="180574">
                  <c:v>-9.3144999999999527</c:v>
                </c:pt>
                <c:pt idx="180575">
                  <c:v>-9.3125</c:v>
                </c:pt>
                <c:pt idx="180576">
                  <c:v>-9.3104999999999905</c:v>
                </c:pt>
                <c:pt idx="180577">
                  <c:v>-9.3084999999999809</c:v>
                </c:pt>
                <c:pt idx="180578">
                  <c:v>-9.3064999999999714</c:v>
                </c:pt>
                <c:pt idx="180579">
                  <c:v>-9.3044999999999618</c:v>
                </c:pt>
                <c:pt idx="180580">
                  <c:v>-9.3024999999999523</c:v>
                </c:pt>
                <c:pt idx="180581">
                  <c:v>-9.3004999999999995</c:v>
                </c:pt>
                <c:pt idx="180582">
                  <c:v>-9.29849999999999</c:v>
                </c:pt>
                <c:pt idx="180583">
                  <c:v>-9.2964999999999804</c:v>
                </c:pt>
                <c:pt idx="180584">
                  <c:v>-9.2944999999999709</c:v>
                </c:pt>
                <c:pt idx="180585">
                  <c:v>-9.2924999999999613</c:v>
                </c:pt>
                <c:pt idx="180586">
                  <c:v>-9.2904999999999518</c:v>
                </c:pt>
                <c:pt idx="180587">
                  <c:v>-9.2884999999999991</c:v>
                </c:pt>
                <c:pt idx="180588">
                  <c:v>-9.2864999999999895</c:v>
                </c:pt>
                <c:pt idx="180589">
                  <c:v>-9.28449999999998</c:v>
                </c:pt>
                <c:pt idx="180590">
                  <c:v>-9.2824999999999704</c:v>
                </c:pt>
                <c:pt idx="180591">
                  <c:v>-9.2804999999999609</c:v>
                </c:pt>
                <c:pt idx="180592">
                  <c:v>-9.2784999999999513</c:v>
                </c:pt>
                <c:pt idx="180593">
                  <c:v>-9.2764999999999986</c:v>
                </c:pt>
                <c:pt idx="180594">
                  <c:v>-9.2744999999999891</c:v>
                </c:pt>
                <c:pt idx="180595">
                  <c:v>-9.2724999999999795</c:v>
                </c:pt>
                <c:pt idx="180596">
                  <c:v>-9.27049999999997</c:v>
                </c:pt>
                <c:pt idx="180597">
                  <c:v>-9.2684999999999604</c:v>
                </c:pt>
                <c:pt idx="180598">
                  <c:v>-9.2664999999999509</c:v>
                </c:pt>
                <c:pt idx="180599">
                  <c:v>-9.2644999999999982</c:v>
                </c:pt>
                <c:pt idx="180600">
                  <c:v>-9.2624999999999886</c:v>
                </c:pt>
                <c:pt idx="180601">
                  <c:v>-9.2604999999999791</c:v>
                </c:pt>
                <c:pt idx="180602">
                  <c:v>-9.2584999999999695</c:v>
                </c:pt>
                <c:pt idx="180603">
                  <c:v>-9.25649999999996</c:v>
                </c:pt>
                <c:pt idx="180604">
                  <c:v>-9.2544999999999504</c:v>
                </c:pt>
                <c:pt idx="180605">
                  <c:v>-9.2524999999999977</c:v>
                </c:pt>
                <c:pt idx="180606">
                  <c:v>-9.2504999999999882</c:v>
                </c:pt>
                <c:pt idx="180607">
                  <c:v>-9.2484999999999786</c:v>
                </c:pt>
                <c:pt idx="180608">
                  <c:v>-9.2464999999999691</c:v>
                </c:pt>
                <c:pt idx="180609">
                  <c:v>-9.2444999999999595</c:v>
                </c:pt>
                <c:pt idx="180610">
                  <c:v>-9.24249999999995</c:v>
                </c:pt>
                <c:pt idx="180611">
                  <c:v>-9.2404999999999973</c:v>
                </c:pt>
                <c:pt idx="180612">
                  <c:v>-9.2384999999999877</c:v>
                </c:pt>
                <c:pt idx="180613">
                  <c:v>-9.2364999999999782</c:v>
                </c:pt>
                <c:pt idx="180614">
                  <c:v>-9.2344999999999686</c:v>
                </c:pt>
                <c:pt idx="180615">
                  <c:v>-9.2324999999999591</c:v>
                </c:pt>
                <c:pt idx="180616">
                  <c:v>-9.2304999999999495</c:v>
                </c:pt>
                <c:pt idx="180617">
                  <c:v>-9.2284999999999968</c:v>
                </c:pt>
                <c:pt idx="180618">
                  <c:v>-9.2264999999999873</c:v>
                </c:pt>
                <c:pt idx="180619">
                  <c:v>-9.2244999999999777</c:v>
                </c:pt>
                <c:pt idx="180620">
                  <c:v>-9.2224999999999682</c:v>
                </c:pt>
                <c:pt idx="180621">
                  <c:v>-9.2204999999999586</c:v>
                </c:pt>
                <c:pt idx="180622">
                  <c:v>-9.2184999999999491</c:v>
                </c:pt>
                <c:pt idx="180623">
                  <c:v>-9.2164999999999964</c:v>
                </c:pt>
                <c:pt idx="180624">
                  <c:v>-9.2144999999999868</c:v>
                </c:pt>
                <c:pt idx="180625">
                  <c:v>-9.2124999999999773</c:v>
                </c:pt>
                <c:pt idx="180626">
                  <c:v>-9.2104999999999677</c:v>
                </c:pt>
                <c:pt idx="180627">
                  <c:v>-9.2084999999999582</c:v>
                </c:pt>
                <c:pt idx="180628">
                  <c:v>-9.2065000000000055</c:v>
                </c:pt>
                <c:pt idx="180629">
                  <c:v>-9.2044999999999959</c:v>
                </c:pt>
                <c:pt idx="180630">
                  <c:v>-9.2024999999999864</c:v>
                </c:pt>
                <c:pt idx="180631">
                  <c:v>-9.2004999999999768</c:v>
                </c:pt>
                <c:pt idx="180632">
                  <c:v>-9.1984999999999673</c:v>
                </c:pt>
                <c:pt idx="180633">
                  <c:v>-9.1964999999999577</c:v>
                </c:pt>
                <c:pt idx="180634">
                  <c:v>-9.194500000000005</c:v>
                </c:pt>
                <c:pt idx="180635">
                  <c:v>-9.1924999999999955</c:v>
                </c:pt>
                <c:pt idx="180636">
                  <c:v>-9.1904999999999859</c:v>
                </c:pt>
                <c:pt idx="180637">
                  <c:v>-9.1884999999999764</c:v>
                </c:pt>
                <c:pt idx="180638">
                  <c:v>-9.1864999999999668</c:v>
                </c:pt>
                <c:pt idx="180639">
                  <c:v>-9.1844999999999573</c:v>
                </c:pt>
                <c:pt idx="180640">
                  <c:v>-9.1825000000000045</c:v>
                </c:pt>
                <c:pt idx="180641">
                  <c:v>-9.180499999999995</c:v>
                </c:pt>
                <c:pt idx="180642">
                  <c:v>-9.1784999999999854</c:v>
                </c:pt>
                <c:pt idx="180643">
                  <c:v>-9.1764999999999759</c:v>
                </c:pt>
                <c:pt idx="180644">
                  <c:v>-9.1744999999999663</c:v>
                </c:pt>
                <c:pt idx="180645">
                  <c:v>-9.1724999999999568</c:v>
                </c:pt>
                <c:pt idx="180646">
                  <c:v>-9.1705000000000041</c:v>
                </c:pt>
                <c:pt idx="180647">
                  <c:v>-9.1684999999999945</c:v>
                </c:pt>
                <c:pt idx="180648">
                  <c:v>-9.166499999999985</c:v>
                </c:pt>
                <c:pt idx="180649">
                  <c:v>-9.1644999999999754</c:v>
                </c:pt>
                <c:pt idx="180650">
                  <c:v>-9.1624999999999659</c:v>
                </c:pt>
                <c:pt idx="180651">
                  <c:v>-9.1604999999999563</c:v>
                </c:pt>
                <c:pt idx="180652">
                  <c:v>-9.1585000000000036</c:v>
                </c:pt>
                <c:pt idx="180653">
                  <c:v>-9.1564999999999941</c:v>
                </c:pt>
                <c:pt idx="180654">
                  <c:v>-9.1544999999999845</c:v>
                </c:pt>
                <c:pt idx="180655">
                  <c:v>-9.152499999999975</c:v>
                </c:pt>
                <c:pt idx="180656">
                  <c:v>-9.1504999999999654</c:v>
                </c:pt>
                <c:pt idx="180657">
                  <c:v>-9.1484999999999559</c:v>
                </c:pt>
                <c:pt idx="180658">
                  <c:v>-9.1465000000000032</c:v>
                </c:pt>
                <c:pt idx="180659">
                  <c:v>-9.1444999999999936</c:v>
                </c:pt>
                <c:pt idx="180660">
                  <c:v>-9.1424999999999841</c:v>
                </c:pt>
                <c:pt idx="180661">
                  <c:v>-9.1404999999999745</c:v>
                </c:pt>
                <c:pt idx="180662">
                  <c:v>-9.138499999999965</c:v>
                </c:pt>
                <c:pt idx="180663">
                  <c:v>-9.1364999999999554</c:v>
                </c:pt>
                <c:pt idx="180664">
                  <c:v>-9.1345000000000027</c:v>
                </c:pt>
                <c:pt idx="180665">
                  <c:v>-9.1324999999999932</c:v>
                </c:pt>
                <c:pt idx="180666">
                  <c:v>-9.1304999999999836</c:v>
                </c:pt>
                <c:pt idx="180667">
                  <c:v>-9.1284999999999741</c:v>
                </c:pt>
                <c:pt idx="180668">
                  <c:v>-9.1264999999999645</c:v>
                </c:pt>
                <c:pt idx="180669">
                  <c:v>-9.124499999999955</c:v>
                </c:pt>
                <c:pt idx="180670">
                  <c:v>-9.1225000000000023</c:v>
                </c:pt>
                <c:pt idx="180671">
                  <c:v>-9.1204999999999927</c:v>
                </c:pt>
                <c:pt idx="180672">
                  <c:v>-9.1184999999999832</c:v>
                </c:pt>
                <c:pt idx="180673">
                  <c:v>-9.1164999999999736</c:v>
                </c:pt>
                <c:pt idx="180674">
                  <c:v>-9.1144999999999641</c:v>
                </c:pt>
                <c:pt idx="180675">
                  <c:v>-9.1124999999999545</c:v>
                </c:pt>
                <c:pt idx="180676">
                  <c:v>-9.1105000000000018</c:v>
                </c:pt>
                <c:pt idx="180677">
                  <c:v>-9.1084999999999923</c:v>
                </c:pt>
                <c:pt idx="180678">
                  <c:v>-9.1064999999999827</c:v>
                </c:pt>
                <c:pt idx="180679">
                  <c:v>-9.1044999999999732</c:v>
                </c:pt>
                <c:pt idx="180680">
                  <c:v>-9.1024999999999636</c:v>
                </c:pt>
                <c:pt idx="180681">
                  <c:v>-9.1004999999999541</c:v>
                </c:pt>
                <c:pt idx="180682">
                  <c:v>-9.0985000000000014</c:v>
                </c:pt>
                <c:pt idx="180683">
                  <c:v>-9.0964999999999918</c:v>
                </c:pt>
                <c:pt idx="180684">
                  <c:v>-9.0944999999999823</c:v>
                </c:pt>
                <c:pt idx="180685">
                  <c:v>-9.0924999999999727</c:v>
                </c:pt>
                <c:pt idx="180686">
                  <c:v>-9.0904999999999632</c:v>
                </c:pt>
                <c:pt idx="180687">
                  <c:v>-9.0884999999999536</c:v>
                </c:pt>
                <c:pt idx="180688">
                  <c:v>-9.0865000000000009</c:v>
                </c:pt>
                <c:pt idx="180689">
                  <c:v>-9.0844999999999914</c:v>
                </c:pt>
                <c:pt idx="180690">
                  <c:v>-9.0824999999999818</c:v>
                </c:pt>
                <c:pt idx="180691">
                  <c:v>-9.0804999999999723</c:v>
                </c:pt>
                <c:pt idx="180692">
                  <c:v>-9.0784999999999627</c:v>
                </c:pt>
                <c:pt idx="180693">
                  <c:v>-9.0764999999999532</c:v>
                </c:pt>
                <c:pt idx="180694">
                  <c:v>-9.0745000000000005</c:v>
                </c:pt>
                <c:pt idx="180695">
                  <c:v>-9.0724999999999909</c:v>
                </c:pt>
                <c:pt idx="180696">
                  <c:v>-9.0704999999999814</c:v>
                </c:pt>
                <c:pt idx="180697">
                  <c:v>-9.0684999999999718</c:v>
                </c:pt>
                <c:pt idx="180698">
                  <c:v>-9.0664999999999623</c:v>
                </c:pt>
                <c:pt idx="180699">
                  <c:v>-9.0644999999999527</c:v>
                </c:pt>
                <c:pt idx="180700">
                  <c:v>-9.0625</c:v>
                </c:pt>
                <c:pt idx="180701">
                  <c:v>-9.0604999999999905</c:v>
                </c:pt>
                <c:pt idx="180702">
                  <c:v>-9.0584999999999809</c:v>
                </c:pt>
                <c:pt idx="180703">
                  <c:v>-9.0564999999999714</c:v>
                </c:pt>
                <c:pt idx="180704">
                  <c:v>-9.0544999999999618</c:v>
                </c:pt>
                <c:pt idx="180705">
                  <c:v>-9.0524999999999523</c:v>
                </c:pt>
                <c:pt idx="180706">
                  <c:v>-9.0504999999999995</c:v>
                </c:pt>
                <c:pt idx="180707">
                  <c:v>-9.04849999999999</c:v>
                </c:pt>
                <c:pt idx="180708">
                  <c:v>-9.0464999999999804</c:v>
                </c:pt>
                <c:pt idx="180709">
                  <c:v>-9.0444999999999709</c:v>
                </c:pt>
                <c:pt idx="180710">
                  <c:v>-9.0424999999999613</c:v>
                </c:pt>
                <c:pt idx="180711">
                  <c:v>-9.0404999999999518</c:v>
                </c:pt>
                <c:pt idx="180712">
                  <c:v>-9.0384999999999991</c:v>
                </c:pt>
                <c:pt idx="180713">
                  <c:v>-9.0364999999999895</c:v>
                </c:pt>
                <c:pt idx="180714">
                  <c:v>-9.03449999999998</c:v>
                </c:pt>
                <c:pt idx="180715">
                  <c:v>-9.0324999999999704</c:v>
                </c:pt>
                <c:pt idx="180716">
                  <c:v>-9.0304999999999609</c:v>
                </c:pt>
                <c:pt idx="180717">
                  <c:v>-9.0284999999999513</c:v>
                </c:pt>
                <c:pt idx="180718">
                  <c:v>-9.0264999999999986</c:v>
                </c:pt>
                <c:pt idx="180719">
                  <c:v>-9.0244999999999891</c:v>
                </c:pt>
                <c:pt idx="180720">
                  <c:v>-9.0224999999999795</c:v>
                </c:pt>
                <c:pt idx="180721">
                  <c:v>-9.02049999999997</c:v>
                </c:pt>
                <c:pt idx="180722">
                  <c:v>-9.0184999999999604</c:v>
                </c:pt>
                <c:pt idx="180723">
                  <c:v>-9.0164999999999509</c:v>
                </c:pt>
                <c:pt idx="180724">
                  <c:v>-9.0144999999999982</c:v>
                </c:pt>
                <c:pt idx="180725">
                  <c:v>-9.0124999999999886</c:v>
                </c:pt>
                <c:pt idx="180726">
                  <c:v>-9.0104999999999791</c:v>
                </c:pt>
                <c:pt idx="180727">
                  <c:v>-9.0084999999999695</c:v>
                </c:pt>
                <c:pt idx="180728">
                  <c:v>-9.00649999999996</c:v>
                </c:pt>
                <c:pt idx="180729">
                  <c:v>-9.0044999999999504</c:v>
                </c:pt>
                <c:pt idx="180730">
                  <c:v>-9.0024999999999977</c:v>
                </c:pt>
                <c:pt idx="180731">
                  <c:v>-9.0004999999999882</c:v>
                </c:pt>
                <c:pt idx="180732">
                  <c:v>-8.9984999999999786</c:v>
                </c:pt>
                <c:pt idx="180733">
                  <c:v>-8.9964999999999691</c:v>
                </c:pt>
                <c:pt idx="180734">
                  <c:v>-8.9944999999999595</c:v>
                </c:pt>
                <c:pt idx="180735">
                  <c:v>-8.99249999999995</c:v>
                </c:pt>
                <c:pt idx="180736">
                  <c:v>-8.9904999999999973</c:v>
                </c:pt>
                <c:pt idx="180737">
                  <c:v>-8.9884999999999877</c:v>
                </c:pt>
                <c:pt idx="180738">
                  <c:v>-8.9864999999999782</c:v>
                </c:pt>
                <c:pt idx="180739">
                  <c:v>-8.9844999999999686</c:v>
                </c:pt>
                <c:pt idx="180740">
                  <c:v>-8.9824999999999591</c:v>
                </c:pt>
                <c:pt idx="180741">
                  <c:v>-8.9804999999999495</c:v>
                </c:pt>
                <c:pt idx="180742">
                  <c:v>-8.9784999999999968</c:v>
                </c:pt>
                <c:pt idx="180743">
                  <c:v>-8.9764999999999873</c:v>
                </c:pt>
                <c:pt idx="180744">
                  <c:v>-8.9744999999999777</c:v>
                </c:pt>
                <c:pt idx="180745">
                  <c:v>-8.9724999999999682</c:v>
                </c:pt>
                <c:pt idx="180746">
                  <c:v>-8.9704999999999586</c:v>
                </c:pt>
                <c:pt idx="180747">
                  <c:v>-8.9684999999999491</c:v>
                </c:pt>
                <c:pt idx="180748">
                  <c:v>-8.9664999999999964</c:v>
                </c:pt>
                <c:pt idx="180749">
                  <c:v>-8.9644999999999868</c:v>
                </c:pt>
                <c:pt idx="180750">
                  <c:v>-8.9624999999999773</c:v>
                </c:pt>
                <c:pt idx="180751">
                  <c:v>-8.9604999999999677</c:v>
                </c:pt>
                <c:pt idx="180752">
                  <c:v>-8.9584999999999582</c:v>
                </c:pt>
                <c:pt idx="180753">
                  <c:v>-8.9565000000000055</c:v>
                </c:pt>
                <c:pt idx="180754">
                  <c:v>-8.9544999999999959</c:v>
                </c:pt>
                <c:pt idx="180755">
                  <c:v>-8.9524999999999864</c:v>
                </c:pt>
                <c:pt idx="180756">
                  <c:v>-8.9504999999999768</c:v>
                </c:pt>
                <c:pt idx="180757">
                  <c:v>-8.9484999999999673</c:v>
                </c:pt>
                <c:pt idx="180758">
                  <c:v>-8.9464999999999577</c:v>
                </c:pt>
                <c:pt idx="180759">
                  <c:v>-8.944500000000005</c:v>
                </c:pt>
                <c:pt idx="180760">
                  <c:v>-8.9424999999999955</c:v>
                </c:pt>
                <c:pt idx="180761">
                  <c:v>-8.9404999999999859</c:v>
                </c:pt>
                <c:pt idx="180762">
                  <c:v>-8.9384999999999764</c:v>
                </c:pt>
                <c:pt idx="180763">
                  <c:v>-8.9364999999999668</c:v>
                </c:pt>
                <c:pt idx="180764">
                  <c:v>-8.9344999999999573</c:v>
                </c:pt>
                <c:pt idx="180765">
                  <c:v>-8.9325000000000045</c:v>
                </c:pt>
                <c:pt idx="180766">
                  <c:v>-8.930499999999995</c:v>
                </c:pt>
                <c:pt idx="180767">
                  <c:v>-8.9284999999999854</c:v>
                </c:pt>
                <c:pt idx="180768">
                  <c:v>-8.9264999999999759</c:v>
                </c:pt>
                <c:pt idx="180769">
                  <c:v>-8.9244999999999663</c:v>
                </c:pt>
                <c:pt idx="180770">
                  <c:v>-8.9224999999999568</c:v>
                </c:pt>
                <c:pt idx="180771">
                  <c:v>-8.9205000000000041</c:v>
                </c:pt>
                <c:pt idx="180772">
                  <c:v>-8.9184999999999945</c:v>
                </c:pt>
                <c:pt idx="180773">
                  <c:v>-8.916499999999985</c:v>
                </c:pt>
                <c:pt idx="180774">
                  <c:v>-8.9144999999999754</c:v>
                </c:pt>
                <c:pt idx="180775">
                  <c:v>-8.9124999999999659</c:v>
                </c:pt>
                <c:pt idx="180776">
                  <c:v>-8.9104999999999563</c:v>
                </c:pt>
                <c:pt idx="180777">
                  <c:v>-8.9085000000000036</c:v>
                </c:pt>
                <c:pt idx="180778">
                  <c:v>-8.9064999999999941</c:v>
                </c:pt>
                <c:pt idx="180779">
                  <c:v>-8.9044999999999845</c:v>
                </c:pt>
                <c:pt idx="180780">
                  <c:v>-8.902499999999975</c:v>
                </c:pt>
                <c:pt idx="180781">
                  <c:v>-8.9004999999999654</c:v>
                </c:pt>
                <c:pt idx="180782">
                  <c:v>-8.8984999999999559</c:v>
                </c:pt>
                <c:pt idx="180783">
                  <c:v>-8.8965000000000032</c:v>
                </c:pt>
                <c:pt idx="180784">
                  <c:v>-8.8944999999999936</c:v>
                </c:pt>
                <c:pt idx="180785">
                  <c:v>-8.8924999999999841</c:v>
                </c:pt>
                <c:pt idx="180786">
                  <c:v>-8.8904999999999745</c:v>
                </c:pt>
                <c:pt idx="180787">
                  <c:v>-8.888499999999965</c:v>
                </c:pt>
                <c:pt idx="180788">
                  <c:v>-8.8864999999999554</c:v>
                </c:pt>
                <c:pt idx="180789">
                  <c:v>-8.8845000000000027</c:v>
                </c:pt>
                <c:pt idx="180790">
                  <c:v>-8.8824999999999932</c:v>
                </c:pt>
                <c:pt idx="180791">
                  <c:v>-8.8804999999999836</c:v>
                </c:pt>
                <c:pt idx="180792">
                  <c:v>-8.8784999999999741</c:v>
                </c:pt>
                <c:pt idx="180793">
                  <c:v>-8.8764999999999645</c:v>
                </c:pt>
                <c:pt idx="180794">
                  <c:v>-8.874499999999955</c:v>
                </c:pt>
                <c:pt idx="180795">
                  <c:v>-8.8725000000000023</c:v>
                </c:pt>
                <c:pt idx="180796">
                  <c:v>-8.8704999999999927</c:v>
                </c:pt>
                <c:pt idx="180797">
                  <c:v>-8.8684999999999832</c:v>
                </c:pt>
                <c:pt idx="180798">
                  <c:v>-8.8664999999999736</c:v>
                </c:pt>
                <c:pt idx="180799">
                  <c:v>-8.8644999999999641</c:v>
                </c:pt>
                <c:pt idx="180800">
                  <c:v>-8.8624999999999545</c:v>
                </c:pt>
                <c:pt idx="180801">
                  <c:v>-8.8605000000000018</c:v>
                </c:pt>
                <c:pt idx="180802">
                  <c:v>-8.8584999999999923</c:v>
                </c:pt>
                <c:pt idx="180803">
                  <c:v>-8.8564999999999827</c:v>
                </c:pt>
                <c:pt idx="180804">
                  <c:v>-8.8544999999999732</c:v>
                </c:pt>
                <c:pt idx="180805">
                  <c:v>-8.8524999999999636</c:v>
                </c:pt>
                <c:pt idx="180806">
                  <c:v>-8.8504999999999541</c:v>
                </c:pt>
                <c:pt idx="180807">
                  <c:v>-8.8485000000000014</c:v>
                </c:pt>
                <c:pt idx="180808">
                  <c:v>-8.8464999999999918</c:v>
                </c:pt>
                <c:pt idx="180809">
                  <c:v>-8.8444999999999823</c:v>
                </c:pt>
                <c:pt idx="180810">
                  <c:v>-8.8424999999999727</c:v>
                </c:pt>
                <c:pt idx="180811">
                  <c:v>-8.8404999999999632</c:v>
                </c:pt>
                <c:pt idx="180812">
                  <c:v>-8.8384999999999536</c:v>
                </c:pt>
                <c:pt idx="180813">
                  <c:v>-8.8365000000000009</c:v>
                </c:pt>
                <c:pt idx="180814">
                  <c:v>-8.8344999999999914</c:v>
                </c:pt>
                <c:pt idx="180815">
                  <c:v>-8.8324999999999818</c:v>
                </c:pt>
                <c:pt idx="180816">
                  <c:v>-8.8304999999999723</c:v>
                </c:pt>
                <c:pt idx="180817">
                  <c:v>-8.8284999999999627</c:v>
                </c:pt>
                <c:pt idx="180818">
                  <c:v>-8.8264999999999532</c:v>
                </c:pt>
                <c:pt idx="180819">
                  <c:v>-8.8245000000000005</c:v>
                </c:pt>
                <c:pt idx="180820">
                  <c:v>-8.8224999999999909</c:v>
                </c:pt>
                <c:pt idx="180821">
                  <c:v>-8.8204999999999814</c:v>
                </c:pt>
                <c:pt idx="180822">
                  <c:v>-8.8184999999999718</c:v>
                </c:pt>
                <c:pt idx="180823">
                  <c:v>-8.8164999999999623</c:v>
                </c:pt>
                <c:pt idx="180824">
                  <c:v>-8.8144999999999527</c:v>
                </c:pt>
                <c:pt idx="180825">
                  <c:v>-8.8125</c:v>
                </c:pt>
                <c:pt idx="180826">
                  <c:v>-8.8104999999999905</c:v>
                </c:pt>
                <c:pt idx="180827">
                  <c:v>-8.8084999999999809</c:v>
                </c:pt>
                <c:pt idx="180828">
                  <c:v>-8.8064999999999714</c:v>
                </c:pt>
                <c:pt idx="180829">
                  <c:v>-8.8044999999999618</c:v>
                </c:pt>
                <c:pt idx="180830">
                  <c:v>-8.8024999999999523</c:v>
                </c:pt>
                <c:pt idx="180831">
                  <c:v>-8.8004999999999995</c:v>
                </c:pt>
                <c:pt idx="180832">
                  <c:v>-8.79849999999999</c:v>
                </c:pt>
                <c:pt idx="180833">
                  <c:v>-8.7964999999999804</c:v>
                </c:pt>
                <c:pt idx="180834">
                  <c:v>-8.7944999999999709</c:v>
                </c:pt>
                <c:pt idx="180835">
                  <c:v>-8.7924999999999613</c:v>
                </c:pt>
                <c:pt idx="180836">
                  <c:v>-8.7904999999999518</c:v>
                </c:pt>
                <c:pt idx="180837">
                  <c:v>-8.7884999999999991</c:v>
                </c:pt>
                <c:pt idx="180838">
                  <c:v>-8.7864999999999895</c:v>
                </c:pt>
                <c:pt idx="180839">
                  <c:v>-8.78449999999998</c:v>
                </c:pt>
                <c:pt idx="180840">
                  <c:v>-8.7824999999999704</c:v>
                </c:pt>
                <c:pt idx="180841">
                  <c:v>-8.7804999999999609</c:v>
                </c:pt>
                <c:pt idx="180842">
                  <c:v>-8.7784999999999513</c:v>
                </c:pt>
                <c:pt idx="180843">
                  <c:v>-8.7764999999999986</c:v>
                </c:pt>
                <c:pt idx="180844">
                  <c:v>-8.7744999999999891</c:v>
                </c:pt>
                <c:pt idx="180845">
                  <c:v>-8.7724999999999795</c:v>
                </c:pt>
                <c:pt idx="180846">
                  <c:v>-8.77049999999997</c:v>
                </c:pt>
                <c:pt idx="180847">
                  <c:v>-8.7684999999999604</c:v>
                </c:pt>
                <c:pt idx="180848">
                  <c:v>-8.7664999999999509</c:v>
                </c:pt>
                <c:pt idx="180849">
                  <c:v>-8.7644999999999982</c:v>
                </c:pt>
                <c:pt idx="180850">
                  <c:v>-8.7624999999999886</c:v>
                </c:pt>
                <c:pt idx="180851">
                  <c:v>-8.7604999999999791</c:v>
                </c:pt>
                <c:pt idx="180852">
                  <c:v>-8.7584999999999695</c:v>
                </c:pt>
                <c:pt idx="180853">
                  <c:v>-8.75649999999996</c:v>
                </c:pt>
                <c:pt idx="180854">
                  <c:v>-8.7544999999999504</c:v>
                </c:pt>
                <c:pt idx="180855">
                  <c:v>-8.7524999999999977</c:v>
                </c:pt>
                <c:pt idx="180856">
                  <c:v>-8.7504999999999882</c:v>
                </c:pt>
                <c:pt idx="180857">
                  <c:v>-8.7484999999999786</c:v>
                </c:pt>
                <c:pt idx="180858">
                  <c:v>-8.7464999999999691</c:v>
                </c:pt>
                <c:pt idx="180859">
                  <c:v>-8.7444999999999595</c:v>
                </c:pt>
                <c:pt idx="180860">
                  <c:v>-8.74249999999995</c:v>
                </c:pt>
                <c:pt idx="180861">
                  <c:v>-8.7404999999999973</c:v>
                </c:pt>
                <c:pt idx="180862">
                  <c:v>-8.7384999999999877</c:v>
                </c:pt>
                <c:pt idx="180863">
                  <c:v>-8.7364999999999782</c:v>
                </c:pt>
                <c:pt idx="180864">
                  <c:v>-8.7344999999999686</c:v>
                </c:pt>
                <c:pt idx="180865">
                  <c:v>-8.7324999999999591</c:v>
                </c:pt>
                <c:pt idx="180866">
                  <c:v>-8.7304999999999495</c:v>
                </c:pt>
                <c:pt idx="180867">
                  <c:v>-8.7284999999999968</c:v>
                </c:pt>
                <c:pt idx="180868">
                  <c:v>-8.7264999999999873</c:v>
                </c:pt>
                <c:pt idx="180869">
                  <c:v>-8.7244999999999777</c:v>
                </c:pt>
                <c:pt idx="180870">
                  <c:v>-8.7224999999999682</c:v>
                </c:pt>
                <c:pt idx="180871">
                  <c:v>-8.7204999999999586</c:v>
                </c:pt>
                <c:pt idx="180872">
                  <c:v>-8.7184999999999491</c:v>
                </c:pt>
                <c:pt idx="180873">
                  <c:v>-8.7164999999999964</c:v>
                </c:pt>
                <c:pt idx="180874">
                  <c:v>-8.7144999999999868</c:v>
                </c:pt>
                <c:pt idx="180875">
                  <c:v>-8.7124999999999773</c:v>
                </c:pt>
                <c:pt idx="180876">
                  <c:v>-8.7104999999999677</c:v>
                </c:pt>
                <c:pt idx="180877">
                  <c:v>-8.7084999999999582</c:v>
                </c:pt>
                <c:pt idx="180878">
                  <c:v>-8.7065000000000055</c:v>
                </c:pt>
                <c:pt idx="180879">
                  <c:v>-8.7044999999999959</c:v>
                </c:pt>
                <c:pt idx="180880">
                  <c:v>-8.7024999999999864</c:v>
                </c:pt>
                <c:pt idx="180881">
                  <c:v>-8.7004999999999768</c:v>
                </c:pt>
                <c:pt idx="180882">
                  <c:v>-8.6984999999999673</c:v>
                </c:pt>
                <c:pt idx="180883">
                  <c:v>-8.6964999999999577</c:v>
                </c:pt>
                <c:pt idx="180884">
                  <c:v>-8.694500000000005</c:v>
                </c:pt>
                <c:pt idx="180885">
                  <c:v>-8.6924999999999955</c:v>
                </c:pt>
                <c:pt idx="180886">
                  <c:v>-8.6904999999999859</c:v>
                </c:pt>
                <c:pt idx="180887">
                  <c:v>-8.6884999999999764</c:v>
                </c:pt>
                <c:pt idx="180888">
                  <c:v>-8.6864999999999668</c:v>
                </c:pt>
                <c:pt idx="180889">
                  <c:v>-8.6844999999999573</c:v>
                </c:pt>
                <c:pt idx="180890">
                  <c:v>-8.6825000000000045</c:v>
                </c:pt>
                <c:pt idx="180891">
                  <c:v>-8.680499999999995</c:v>
                </c:pt>
                <c:pt idx="180892">
                  <c:v>-8.6784999999999854</c:v>
                </c:pt>
                <c:pt idx="180893">
                  <c:v>-8.6764999999999759</c:v>
                </c:pt>
                <c:pt idx="180894">
                  <c:v>-8.6744999999999663</c:v>
                </c:pt>
                <c:pt idx="180895">
                  <c:v>-8.6724999999999568</c:v>
                </c:pt>
                <c:pt idx="180896">
                  <c:v>-8.6705000000000041</c:v>
                </c:pt>
                <c:pt idx="180897">
                  <c:v>-8.6684999999999945</c:v>
                </c:pt>
                <c:pt idx="180898">
                  <c:v>-8.666499999999985</c:v>
                </c:pt>
                <c:pt idx="180899">
                  <c:v>-8.6644999999999754</c:v>
                </c:pt>
                <c:pt idx="180900">
                  <c:v>-8.6624999999999659</c:v>
                </c:pt>
                <c:pt idx="180901">
                  <c:v>-8.6604999999999563</c:v>
                </c:pt>
                <c:pt idx="180902">
                  <c:v>-8.6585000000000036</c:v>
                </c:pt>
                <c:pt idx="180903">
                  <c:v>-8.6564999999999941</c:v>
                </c:pt>
                <c:pt idx="180904">
                  <c:v>-8.6544999999999845</c:v>
                </c:pt>
                <c:pt idx="180905">
                  <c:v>-8.652499999999975</c:v>
                </c:pt>
                <c:pt idx="180906">
                  <c:v>-8.6504999999999654</c:v>
                </c:pt>
                <c:pt idx="180907">
                  <c:v>-8.6484999999999559</c:v>
                </c:pt>
                <c:pt idx="180908">
                  <c:v>-8.6465000000000032</c:v>
                </c:pt>
                <c:pt idx="180909">
                  <c:v>-8.6444999999999936</c:v>
                </c:pt>
                <c:pt idx="180910">
                  <c:v>-8.6424999999999841</c:v>
                </c:pt>
                <c:pt idx="180911">
                  <c:v>-8.6404999999999745</c:v>
                </c:pt>
                <c:pt idx="180912">
                  <c:v>-8.638499999999965</c:v>
                </c:pt>
                <c:pt idx="180913">
                  <c:v>-8.6364999999999554</c:v>
                </c:pt>
                <c:pt idx="180914">
                  <c:v>-8.6345000000000027</c:v>
                </c:pt>
                <c:pt idx="180915">
                  <c:v>-8.6324999999999932</c:v>
                </c:pt>
                <c:pt idx="180916">
                  <c:v>-8.6304999999999836</c:v>
                </c:pt>
                <c:pt idx="180917">
                  <c:v>-8.6284999999999741</c:v>
                </c:pt>
                <c:pt idx="180918">
                  <c:v>-8.6264999999999645</c:v>
                </c:pt>
                <c:pt idx="180919">
                  <c:v>-8.624499999999955</c:v>
                </c:pt>
                <c:pt idx="180920">
                  <c:v>-8.6225000000000023</c:v>
                </c:pt>
                <c:pt idx="180921">
                  <c:v>-8.6204999999999927</c:v>
                </c:pt>
                <c:pt idx="180922">
                  <c:v>-8.6184999999999832</c:v>
                </c:pt>
                <c:pt idx="180923">
                  <c:v>-8.6164999999999736</c:v>
                </c:pt>
                <c:pt idx="180924">
                  <c:v>-8.6144999999999641</c:v>
                </c:pt>
                <c:pt idx="180925">
                  <c:v>-8.6124999999999545</c:v>
                </c:pt>
                <c:pt idx="180926">
                  <c:v>-8.6105000000000018</c:v>
                </c:pt>
                <c:pt idx="180927">
                  <c:v>-8.6084999999999923</c:v>
                </c:pt>
                <c:pt idx="180928">
                  <c:v>-8.6064999999999827</c:v>
                </c:pt>
                <c:pt idx="180929">
                  <c:v>-8.6044999999999732</c:v>
                </c:pt>
                <c:pt idx="180930">
                  <c:v>-8.6024999999999636</c:v>
                </c:pt>
                <c:pt idx="180931">
                  <c:v>-8.6004999999999541</c:v>
                </c:pt>
                <c:pt idx="180932">
                  <c:v>-8.5985000000000014</c:v>
                </c:pt>
                <c:pt idx="180933">
                  <c:v>-8.5964999999999918</c:v>
                </c:pt>
                <c:pt idx="180934">
                  <c:v>-8.5944999999999823</c:v>
                </c:pt>
                <c:pt idx="180935">
                  <c:v>-8.5924999999999727</c:v>
                </c:pt>
                <c:pt idx="180936">
                  <c:v>-8.5904999999999632</c:v>
                </c:pt>
                <c:pt idx="180937">
                  <c:v>-8.5884999999999536</c:v>
                </c:pt>
                <c:pt idx="180938">
                  <c:v>-8.5865000000000009</c:v>
                </c:pt>
                <c:pt idx="180939">
                  <c:v>-8.5844999999999914</c:v>
                </c:pt>
                <c:pt idx="180940">
                  <c:v>-8.5824999999999818</c:v>
                </c:pt>
                <c:pt idx="180941">
                  <c:v>-8.5804999999999723</c:v>
                </c:pt>
                <c:pt idx="180942">
                  <c:v>-8.5784999999999627</c:v>
                </c:pt>
                <c:pt idx="180943">
                  <c:v>-8.5764999999999532</c:v>
                </c:pt>
                <c:pt idx="180944">
                  <c:v>-8.5745000000000005</c:v>
                </c:pt>
                <c:pt idx="180945">
                  <c:v>-8.5724999999999909</c:v>
                </c:pt>
                <c:pt idx="180946">
                  <c:v>-8.5704999999999814</c:v>
                </c:pt>
                <c:pt idx="180947">
                  <c:v>-8.5684999999999718</c:v>
                </c:pt>
                <c:pt idx="180948">
                  <c:v>-8.5664999999999623</c:v>
                </c:pt>
                <c:pt idx="180949">
                  <c:v>-8.5644999999999527</c:v>
                </c:pt>
                <c:pt idx="180950">
                  <c:v>-8.5625</c:v>
                </c:pt>
                <c:pt idx="180951">
                  <c:v>-8.5604999999999905</c:v>
                </c:pt>
                <c:pt idx="180952">
                  <c:v>-8.5584999999999809</c:v>
                </c:pt>
                <c:pt idx="180953">
                  <c:v>-8.5564999999999714</c:v>
                </c:pt>
                <c:pt idx="180954">
                  <c:v>-8.5544999999999618</c:v>
                </c:pt>
                <c:pt idx="180955">
                  <c:v>-8.5524999999999523</c:v>
                </c:pt>
                <c:pt idx="180956">
                  <c:v>-8.5504999999999995</c:v>
                </c:pt>
                <c:pt idx="180957">
                  <c:v>-8.54849999999999</c:v>
                </c:pt>
                <c:pt idx="180958">
                  <c:v>-8.5464999999999804</c:v>
                </c:pt>
                <c:pt idx="180959">
                  <c:v>-8.5444999999999709</c:v>
                </c:pt>
                <c:pt idx="180960">
                  <c:v>-8.5424999999999613</c:v>
                </c:pt>
                <c:pt idx="180961">
                  <c:v>-8.5404999999999518</c:v>
                </c:pt>
                <c:pt idx="180962">
                  <c:v>-8.5384999999999991</c:v>
                </c:pt>
                <c:pt idx="180963">
                  <c:v>-8.5364999999999895</c:v>
                </c:pt>
                <c:pt idx="180964">
                  <c:v>-8.53449999999998</c:v>
                </c:pt>
                <c:pt idx="180965">
                  <c:v>-8.5324999999999704</c:v>
                </c:pt>
                <c:pt idx="180966">
                  <c:v>-8.5304999999999609</c:v>
                </c:pt>
                <c:pt idx="180967">
                  <c:v>-8.5284999999999513</c:v>
                </c:pt>
                <c:pt idx="180968">
                  <c:v>-8.5264999999999986</c:v>
                </c:pt>
                <c:pt idx="180969">
                  <c:v>-8.5244999999999891</c:v>
                </c:pt>
                <c:pt idx="180970">
                  <c:v>-8.5224999999999795</c:v>
                </c:pt>
                <c:pt idx="180971">
                  <c:v>-8.52049999999997</c:v>
                </c:pt>
                <c:pt idx="180972">
                  <c:v>-8.5184999999999604</c:v>
                </c:pt>
                <c:pt idx="180973">
                  <c:v>-8.5164999999999509</c:v>
                </c:pt>
                <c:pt idx="180974">
                  <c:v>-8.5144999999999982</c:v>
                </c:pt>
                <c:pt idx="180975">
                  <c:v>-8.5124999999999886</c:v>
                </c:pt>
                <c:pt idx="180976">
                  <c:v>-8.5104999999999791</c:v>
                </c:pt>
                <c:pt idx="180977">
                  <c:v>-8.5084999999999695</c:v>
                </c:pt>
                <c:pt idx="180978">
                  <c:v>-8.50649999999996</c:v>
                </c:pt>
                <c:pt idx="180979">
                  <c:v>-8.5044999999999504</c:v>
                </c:pt>
                <c:pt idx="180980">
                  <c:v>-8.5024999999999977</c:v>
                </c:pt>
                <c:pt idx="180981">
                  <c:v>-8.5004999999999882</c:v>
                </c:pt>
                <c:pt idx="180982">
                  <c:v>-8.4984999999999786</c:v>
                </c:pt>
                <c:pt idx="180983">
                  <c:v>-8.4964999999999691</c:v>
                </c:pt>
                <c:pt idx="180984">
                  <c:v>-8.4944999999999595</c:v>
                </c:pt>
                <c:pt idx="180985">
                  <c:v>-8.49249999999995</c:v>
                </c:pt>
                <c:pt idx="180986">
                  <c:v>-8.4904999999999973</c:v>
                </c:pt>
                <c:pt idx="180987">
                  <c:v>-8.4884999999999877</c:v>
                </c:pt>
                <c:pt idx="180988">
                  <c:v>-8.4864999999999782</c:v>
                </c:pt>
                <c:pt idx="180989">
                  <c:v>-8.4844999999999686</c:v>
                </c:pt>
                <c:pt idx="180990">
                  <c:v>-8.4824999999999591</c:v>
                </c:pt>
                <c:pt idx="180991">
                  <c:v>-8.4804999999999495</c:v>
                </c:pt>
                <c:pt idx="180992">
                  <c:v>-8.4784999999999968</c:v>
                </c:pt>
                <c:pt idx="180993">
                  <c:v>-8.4764999999999873</c:v>
                </c:pt>
                <c:pt idx="180994">
                  <c:v>-8.4744999999999777</c:v>
                </c:pt>
                <c:pt idx="180995">
                  <c:v>-8.4724999999999682</c:v>
                </c:pt>
                <c:pt idx="180996">
                  <c:v>-8.4704999999999586</c:v>
                </c:pt>
                <c:pt idx="180997">
                  <c:v>-8.4684999999999491</c:v>
                </c:pt>
                <c:pt idx="180998">
                  <c:v>-8.4664999999999964</c:v>
                </c:pt>
                <c:pt idx="180999">
                  <c:v>-8.4644999999999868</c:v>
                </c:pt>
                <c:pt idx="181000">
                  <c:v>-8.4624999999999773</c:v>
                </c:pt>
                <c:pt idx="181001">
                  <c:v>-8.4604999999999677</c:v>
                </c:pt>
                <c:pt idx="181002">
                  <c:v>-8.4584999999999582</c:v>
                </c:pt>
                <c:pt idx="181003">
                  <c:v>-8.4565000000000055</c:v>
                </c:pt>
                <c:pt idx="181004">
                  <c:v>-8.4544999999999959</c:v>
                </c:pt>
                <c:pt idx="181005">
                  <c:v>-8.4524999999999864</c:v>
                </c:pt>
                <c:pt idx="181006">
                  <c:v>-8.4504999999999768</c:v>
                </c:pt>
                <c:pt idx="181007">
                  <c:v>-8.4484999999999673</c:v>
                </c:pt>
                <c:pt idx="181008">
                  <c:v>-8.4464999999999577</c:v>
                </c:pt>
                <c:pt idx="181009">
                  <c:v>-8.444500000000005</c:v>
                </c:pt>
                <c:pt idx="181010">
                  <c:v>-8.4424999999999955</c:v>
                </c:pt>
                <c:pt idx="181011">
                  <c:v>-8.4404999999999859</c:v>
                </c:pt>
                <c:pt idx="181012">
                  <c:v>-8.4384999999999764</c:v>
                </c:pt>
                <c:pt idx="181013">
                  <c:v>-8.4364999999999668</c:v>
                </c:pt>
                <c:pt idx="181014">
                  <c:v>-8.4344999999999573</c:v>
                </c:pt>
                <c:pt idx="181015">
                  <c:v>-8.4325000000000045</c:v>
                </c:pt>
                <c:pt idx="181016">
                  <c:v>-8.430499999999995</c:v>
                </c:pt>
                <c:pt idx="181017">
                  <c:v>-8.4284999999999854</c:v>
                </c:pt>
                <c:pt idx="181018">
                  <c:v>-8.4264999999999759</c:v>
                </c:pt>
                <c:pt idx="181019">
                  <c:v>-8.4244999999999663</c:v>
                </c:pt>
                <c:pt idx="181020">
                  <c:v>-8.4224999999999568</c:v>
                </c:pt>
                <c:pt idx="181021">
                  <c:v>-8.4205000000000041</c:v>
                </c:pt>
                <c:pt idx="181022">
                  <c:v>-8.4184999999999945</c:v>
                </c:pt>
                <c:pt idx="181023">
                  <c:v>-8.416499999999985</c:v>
                </c:pt>
                <c:pt idx="181024">
                  <c:v>-8.4144999999999754</c:v>
                </c:pt>
                <c:pt idx="181025">
                  <c:v>-8.4124999999999659</c:v>
                </c:pt>
                <c:pt idx="181026">
                  <c:v>-8.4104999999999563</c:v>
                </c:pt>
                <c:pt idx="181027">
                  <c:v>-8.4085000000000036</c:v>
                </c:pt>
                <c:pt idx="181028">
                  <c:v>-8.4064999999999941</c:v>
                </c:pt>
                <c:pt idx="181029">
                  <c:v>-8.4044999999999845</c:v>
                </c:pt>
                <c:pt idx="181030">
                  <c:v>-8.402499999999975</c:v>
                </c:pt>
                <c:pt idx="181031">
                  <c:v>-8.4004999999999654</c:v>
                </c:pt>
                <c:pt idx="181032">
                  <c:v>-8.3984999999999559</c:v>
                </c:pt>
                <c:pt idx="181033">
                  <c:v>-8.3965000000000032</c:v>
                </c:pt>
                <c:pt idx="181034">
                  <c:v>-8.3944999999999936</c:v>
                </c:pt>
                <c:pt idx="181035">
                  <c:v>-8.3924999999999841</c:v>
                </c:pt>
                <c:pt idx="181036">
                  <c:v>-8.3904999999999745</c:v>
                </c:pt>
                <c:pt idx="181037">
                  <c:v>-8.388499999999965</c:v>
                </c:pt>
                <c:pt idx="181038">
                  <c:v>-8.3864999999999554</c:v>
                </c:pt>
                <c:pt idx="181039">
                  <c:v>-8.3845000000000027</c:v>
                </c:pt>
                <c:pt idx="181040">
                  <c:v>-8.3824999999999932</c:v>
                </c:pt>
                <c:pt idx="181041">
                  <c:v>-8.3804999999999836</c:v>
                </c:pt>
                <c:pt idx="181042">
                  <c:v>-8.3784999999999741</c:v>
                </c:pt>
                <c:pt idx="181043">
                  <c:v>-8.3764999999999645</c:v>
                </c:pt>
                <c:pt idx="181044">
                  <c:v>-8.374499999999955</c:v>
                </c:pt>
                <c:pt idx="181045">
                  <c:v>-8.3725000000000023</c:v>
                </c:pt>
                <c:pt idx="181046">
                  <c:v>-8.3704999999999927</c:v>
                </c:pt>
                <c:pt idx="181047">
                  <c:v>-8.3684999999999832</c:v>
                </c:pt>
                <c:pt idx="181048">
                  <c:v>-8.3664999999999736</c:v>
                </c:pt>
                <c:pt idx="181049">
                  <c:v>-8.3644999999999641</c:v>
                </c:pt>
                <c:pt idx="181050">
                  <c:v>-8.3624999999999545</c:v>
                </c:pt>
                <c:pt idx="181051">
                  <c:v>-8.3605000000000018</c:v>
                </c:pt>
                <c:pt idx="181052">
                  <c:v>-8.3584999999999923</c:v>
                </c:pt>
                <c:pt idx="181053">
                  <c:v>-8.3564999999999827</c:v>
                </c:pt>
                <c:pt idx="181054">
                  <c:v>-8.3544999999999732</c:v>
                </c:pt>
                <c:pt idx="181055">
                  <c:v>-8.3524999999999636</c:v>
                </c:pt>
                <c:pt idx="181056">
                  <c:v>-8.3504999999999541</c:v>
                </c:pt>
                <c:pt idx="181057">
                  <c:v>-8.3485000000000014</c:v>
                </c:pt>
                <c:pt idx="181058">
                  <c:v>-8.3464999999999918</c:v>
                </c:pt>
                <c:pt idx="181059">
                  <c:v>-8.3444999999999823</c:v>
                </c:pt>
                <c:pt idx="181060">
                  <c:v>-8.3424999999999727</c:v>
                </c:pt>
                <c:pt idx="181061">
                  <c:v>-8.3404999999999632</c:v>
                </c:pt>
                <c:pt idx="181062">
                  <c:v>-8.3384999999999536</c:v>
                </c:pt>
                <c:pt idx="181063">
                  <c:v>-8.3365000000000009</c:v>
                </c:pt>
                <c:pt idx="181064">
                  <c:v>-8.3344999999999914</c:v>
                </c:pt>
                <c:pt idx="181065">
                  <c:v>-8.3324999999999818</c:v>
                </c:pt>
                <c:pt idx="181066">
                  <c:v>-8.3304999999999723</c:v>
                </c:pt>
                <c:pt idx="181067">
                  <c:v>-8.3284999999999627</c:v>
                </c:pt>
                <c:pt idx="181068">
                  <c:v>-8.3264999999999532</c:v>
                </c:pt>
                <c:pt idx="181069">
                  <c:v>-8.3245000000000005</c:v>
                </c:pt>
                <c:pt idx="181070">
                  <c:v>-8.3224999999999909</c:v>
                </c:pt>
                <c:pt idx="181071">
                  <c:v>-8.3204999999999814</c:v>
                </c:pt>
                <c:pt idx="181072">
                  <c:v>-8.3184999999999718</c:v>
                </c:pt>
                <c:pt idx="181073">
                  <c:v>-8.3164999999999623</c:v>
                </c:pt>
                <c:pt idx="181074">
                  <c:v>-8.3144999999999527</c:v>
                </c:pt>
                <c:pt idx="181075">
                  <c:v>-8.3125</c:v>
                </c:pt>
                <c:pt idx="181076">
                  <c:v>-8.3104999999999905</c:v>
                </c:pt>
                <c:pt idx="181077">
                  <c:v>-8.3084999999999809</c:v>
                </c:pt>
                <c:pt idx="181078">
                  <c:v>-8.3064999999999714</c:v>
                </c:pt>
                <c:pt idx="181079">
                  <c:v>-8.3044999999999618</c:v>
                </c:pt>
                <c:pt idx="181080">
                  <c:v>-8.3024999999999523</c:v>
                </c:pt>
                <c:pt idx="181081">
                  <c:v>-8.3004999999999995</c:v>
                </c:pt>
                <c:pt idx="181082">
                  <c:v>-8.29849999999999</c:v>
                </c:pt>
                <c:pt idx="181083">
                  <c:v>-8.2964999999999804</c:v>
                </c:pt>
                <c:pt idx="181084">
                  <c:v>-8.2944999999999709</c:v>
                </c:pt>
                <c:pt idx="181085">
                  <c:v>-8.2924999999999613</c:v>
                </c:pt>
                <c:pt idx="181086">
                  <c:v>-8.2904999999999518</c:v>
                </c:pt>
                <c:pt idx="181087">
                  <c:v>-8.2884999999999991</c:v>
                </c:pt>
                <c:pt idx="181088">
                  <c:v>-8.2864999999999895</c:v>
                </c:pt>
                <c:pt idx="181089">
                  <c:v>-8.28449999999998</c:v>
                </c:pt>
                <c:pt idx="181090">
                  <c:v>-8.2824999999999704</c:v>
                </c:pt>
                <c:pt idx="181091">
                  <c:v>-8.2804999999999609</c:v>
                </c:pt>
                <c:pt idx="181092">
                  <c:v>-8.2784999999999513</c:v>
                </c:pt>
                <c:pt idx="181093">
                  <c:v>-8.2764999999999986</c:v>
                </c:pt>
                <c:pt idx="181094">
                  <c:v>-8.2744999999999891</c:v>
                </c:pt>
                <c:pt idx="181095">
                  <c:v>-8.2724999999999795</c:v>
                </c:pt>
                <c:pt idx="181096">
                  <c:v>-8.27049999999997</c:v>
                </c:pt>
                <c:pt idx="181097">
                  <c:v>-8.2684999999999604</c:v>
                </c:pt>
                <c:pt idx="181098">
                  <c:v>-8.2664999999999509</c:v>
                </c:pt>
                <c:pt idx="181099">
                  <c:v>-8.2644999999999982</c:v>
                </c:pt>
                <c:pt idx="181100">
                  <c:v>-8.2624999999999886</c:v>
                </c:pt>
                <c:pt idx="181101">
                  <c:v>-8.2604999999999791</c:v>
                </c:pt>
                <c:pt idx="181102">
                  <c:v>-8.2584999999999695</c:v>
                </c:pt>
                <c:pt idx="181103">
                  <c:v>-8.25649999999996</c:v>
                </c:pt>
                <c:pt idx="181104">
                  <c:v>-8.2544999999999504</c:v>
                </c:pt>
                <c:pt idx="181105">
                  <c:v>-8.2524999999999977</c:v>
                </c:pt>
                <c:pt idx="181106">
                  <c:v>-8.2504999999999882</c:v>
                </c:pt>
                <c:pt idx="181107">
                  <c:v>-8.2484999999999786</c:v>
                </c:pt>
                <c:pt idx="181108">
                  <c:v>-8.2464999999999691</c:v>
                </c:pt>
                <c:pt idx="181109">
                  <c:v>-8.2444999999999595</c:v>
                </c:pt>
                <c:pt idx="181110">
                  <c:v>-8.24249999999995</c:v>
                </c:pt>
                <c:pt idx="181111">
                  <c:v>-8.2404999999999973</c:v>
                </c:pt>
                <c:pt idx="181112">
                  <c:v>-8.2384999999999877</c:v>
                </c:pt>
                <c:pt idx="181113">
                  <c:v>-8.2364999999999782</c:v>
                </c:pt>
                <c:pt idx="181114">
                  <c:v>-8.2344999999999686</c:v>
                </c:pt>
                <c:pt idx="181115">
                  <c:v>-8.2324999999999591</c:v>
                </c:pt>
                <c:pt idx="181116">
                  <c:v>-8.2304999999999495</c:v>
                </c:pt>
                <c:pt idx="181117">
                  <c:v>-8.2284999999999968</c:v>
                </c:pt>
                <c:pt idx="181118">
                  <c:v>-8.2264999999999873</c:v>
                </c:pt>
                <c:pt idx="181119">
                  <c:v>-8.2244999999999777</c:v>
                </c:pt>
                <c:pt idx="181120">
                  <c:v>-8.2224999999999682</c:v>
                </c:pt>
                <c:pt idx="181121">
                  <c:v>-8.2204999999999586</c:v>
                </c:pt>
                <c:pt idx="181122">
                  <c:v>-8.2184999999999491</c:v>
                </c:pt>
                <c:pt idx="181123">
                  <c:v>-8.2164999999999964</c:v>
                </c:pt>
                <c:pt idx="181124">
                  <c:v>-8.2144999999999868</c:v>
                </c:pt>
                <c:pt idx="181125">
                  <c:v>-8.2124999999999773</c:v>
                </c:pt>
                <c:pt idx="181126">
                  <c:v>-8.2104999999999677</c:v>
                </c:pt>
                <c:pt idx="181127">
                  <c:v>-8.2084999999999582</c:v>
                </c:pt>
                <c:pt idx="181128">
                  <c:v>-8.2065000000000055</c:v>
                </c:pt>
                <c:pt idx="181129">
                  <c:v>-8.2044999999999959</c:v>
                </c:pt>
                <c:pt idx="181130">
                  <c:v>-8.2024999999999864</c:v>
                </c:pt>
                <c:pt idx="181131">
                  <c:v>-8.2004999999999768</c:v>
                </c:pt>
                <c:pt idx="181132">
                  <c:v>-8.1984999999999673</c:v>
                </c:pt>
                <c:pt idx="181133">
                  <c:v>-8.1964999999999577</c:v>
                </c:pt>
                <c:pt idx="181134">
                  <c:v>-8.194500000000005</c:v>
                </c:pt>
                <c:pt idx="181135">
                  <c:v>-8.1924999999999955</c:v>
                </c:pt>
                <c:pt idx="181136">
                  <c:v>-8.1904999999999859</c:v>
                </c:pt>
                <c:pt idx="181137">
                  <c:v>-8.1884999999999764</c:v>
                </c:pt>
                <c:pt idx="181138">
                  <c:v>-8.1864999999999668</c:v>
                </c:pt>
                <c:pt idx="181139">
                  <c:v>-8.1844999999999573</c:v>
                </c:pt>
                <c:pt idx="181140">
                  <c:v>-8.1825000000000045</c:v>
                </c:pt>
                <c:pt idx="181141">
                  <c:v>-8.180499999999995</c:v>
                </c:pt>
                <c:pt idx="181142">
                  <c:v>-8.1784999999999854</c:v>
                </c:pt>
                <c:pt idx="181143">
                  <c:v>-8.1764999999999759</c:v>
                </c:pt>
                <c:pt idx="181144">
                  <c:v>-8.1744999999999663</c:v>
                </c:pt>
                <c:pt idx="181145">
                  <c:v>-8.1724999999999568</c:v>
                </c:pt>
                <c:pt idx="181146">
                  <c:v>-8.1705000000000041</c:v>
                </c:pt>
                <c:pt idx="181147">
                  <c:v>-8.1684999999999945</c:v>
                </c:pt>
                <c:pt idx="181148">
                  <c:v>-8.166499999999985</c:v>
                </c:pt>
                <c:pt idx="181149">
                  <c:v>-8.1644999999999754</c:v>
                </c:pt>
                <c:pt idx="181150">
                  <c:v>-8.1624999999999659</c:v>
                </c:pt>
                <c:pt idx="181151">
                  <c:v>-8.1604999999999563</c:v>
                </c:pt>
                <c:pt idx="181152">
                  <c:v>-8.1585000000000036</c:v>
                </c:pt>
                <c:pt idx="181153">
                  <c:v>-8.1564999999999941</c:v>
                </c:pt>
                <c:pt idx="181154">
                  <c:v>-8.1544999999999845</c:v>
                </c:pt>
                <c:pt idx="181155">
                  <c:v>-8.152499999999975</c:v>
                </c:pt>
                <c:pt idx="181156">
                  <c:v>-8.1504999999999654</c:v>
                </c:pt>
                <c:pt idx="181157">
                  <c:v>-8.1484999999999559</c:v>
                </c:pt>
                <c:pt idx="181158">
                  <c:v>-8.1465000000000032</c:v>
                </c:pt>
                <c:pt idx="181159">
                  <c:v>-8.1444999999999936</c:v>
                </c:pt>
                <c:pt idx="181160">
                  <c:v>-8.1424999999999841</c:v>
                </c:pt>
                <c:pt idx="181161">
                  <c:v>-8.1404999999999745</c:v>
                </c:pt>
                <c:pt idx="181162">
                  <c:v>-8.138499999999965</c:v>
                </c:pt>
                <c:pt idx="181163">
                  <c:v>-8.1364999999999554</c:v>
                </c:pt>
                <c:pt idx="181164">
                  <c:v>-8.1345000000000027</c:v>
                </c:pt>
                <c:pt idx="181165">
                  <c:v>-8.1324999999999932</c:v>
                </c:pt>
                <c:pt idx="181166">
                  <c:v>-8.1304999999999836</c:v>
                </c:pt>
                <c:pt idx="181167">
                  <c:v>-8.1284999999999741</c:v>
                </c:pt>
                <c:pt idx="181168">
                  <c:v>-8.1264999999999645</c:v>
                </c:pt>
                <c:pt idx="181169">
                  <c:v>-8.124499999999955</c:v>
                </c:pt>
                <c:pt idx="181170">
                  <c:v>-8.1225000000000023</c:v>
                </c:pt>
                <c:pt idx="181171">
                  <c:v>-8.1204999999999927</c:v>
                </c:pt>
                <c:pt idx="181172">
                  <c:v>-8.1184999999999832</c:v>
                </c:pt>
                <c:pt idx="181173">
                  <c:v>-8.1164999999999736</c:v>
                </c:pt>
                <c:pt idx="181174">
                  <c:v>-8.1144999999999641</c:v>
                </c:pt>
                <c:pt idx="181175">
                  <c:v>-8.1124999999999545</c:v>
                </c:pt>
                <c:pt idx="181176">
                  <c:v>-8.1105000000000018</c:v>
                </c:pt>
                <c:pt idx="181177">
                  <c:v>-8.1084999999999923</c:v>
                </c:pt>
                <c:pt idx="181178">
                  <c:v>-8.1064999999999827</c:v>
                </c:pt>
                <c:pt idx="181179">
                  <c:v>-8.1044999999999732</c:v>
                </c:pt>
                <c:pt idx="181180">
                  <c:v>-8.1024999999999636</c:v>
                </c:pt>
                <c:pt idx="181181">
                  <c:v>-8.1004999999999541</c:v>
                </c:pt>
                <c:pt idx="181182">
                  <c:v>-8.0985000000000014</c:v>
                </c:pt>
                <c:pt idx="181183">
                  <c:v>-8.0964999999999918</c:v>
                </c:pt>
                <c:pt idx="181184">
                  <c:v>-8.0944999999999823</c:v>
                </c:pt>
                <c:pt idx="181185">
                  <c:v>-8.0924999999999727</c:v>
                </c:pt>
                <c:pt idx="181186">
                  <c:v>-8.0904999999999632</c:v>
                </c:pt>
                <c:pt idx="181187">
                  <c:v>-8.0884999999999536</c:v>
                </c:pt>
                <c:pt idx="181188">
                  <c:v>-8.0865000000000009</c:v>
                </c:pt>
                <c:pt idx="181189">
                  <c:v>-8.0844999999999914</c:v>
                </c:pt>
                <c:pt idx="181190">
                  <c:v>-8.0824999999999818</c:v>
                </c:pt>
                <c:pt idx="181191">
                  <c:v>-8.0804999999999723</c:v>
                </c:pt>
                <c:pt idx="181192">
                  <c:v>-8.0784999999999627</c:v>
                </c:pt>
                <c:pt idx="181193">
                  <c:v>-8.0764999999999532</c:v>
                </c:pt>
                <c:pt idx="181194">
                  <c:v>-8.0745000000000005</c:v>
                </c:pt>
                <c:pt idx="181195">
                  <c:v>-8.0724999999999909</c:v>
                </c:pt>
                <c:pt idx="181196">
                  <c:v>-8.0704999999999814</c:v>
                </c:pt>
                <c:pt idx="181197">
                  <c:v>-8.0684999999999718</c:v>
                </c:pt>
                <c:pt idx="181198">
                  <c:v>-8.0664999999999623</c:v>
                </c:pt>
                <c:pt idx="181199">
                  <c:v>-8.0644999999999527</c:v>
                </c:pt>
                <c:pt idx="181200">
                  <c:v>-8.0625</c:v>
                </c:pt>
                <c:pt idx="181201">
                  <c:v>-8.0604999999999905</c:v>
                </c:pt>
                <c:pt idx="181202">
                  <c:v>-8.0584999999999809</c:v>
                </c:pt>
                <c:pt idx="181203">
                  <c:v>-8.0564999999999714</c:v>
                </c:pt>
                <c:pt idx="181204">
                  <c:v>-8.0544999999999618</c:v>
                </c:pt>
                <c:pt idx="181205">
                  <c:v>-8.0524999999999523</c:v>
                </c:pt>
                <c:pt idx="181206">
                  <c:v>-8.0504999999999995</c:v>
                </c:pt>
                <c:pt idx="181207">
                  <c:v>-8.04849999999999</c:v>
                </c:pt>
                <c:pt idx="181208">
                  <c:v>-8.0464999999999804</c:v>
                </c:pt>
                <c:pt idx="181209">
                  <c:v>-8.0444999999999709</c:v>
                </c:pt>
                <c:pt idx="181210">
                  <c:v>-8.0424999999999613</c:v>
                </c:pt>
                <c:pt idx="181211">
                  <c:v>-8.0404999999999518</c:v>
                </c:pt>
                <c:pt idx="181212">
                  <c:v>-8.0384999999999991</c:v>
                </c:pt>
                <c:pt idx="181213">
                  <c:v>-8.0364999999999895</c:v>
                </c:pt>
                <c:pt idx="181214">
                  <c:v>-8.03449999999998</c:v>
                </c:pt>
                <c:pt idx="181215">
                  <c:v>-8.0324999999999704</c:v>
                </c:pt>
                <c:pt idx="181216">
                  <c:v>-8.0304999999999609</c:v>
                </c:pt>
                <c:pt idx="181217">
                  <c:v>-8.0284999999999513</c:v>
                </c:pt>
                <c:pt idx="181218">
                  <c:v>-8.0264999999999986</c:v>
                </c:pt>
                <c:pt idx="181219">
                  <c:v>-8.0244999999999891</c:v>
                </c:pt>
                <c:pt idx="181220">
                  <c:v>-8.0224999999999795</c:v>
                </c:pt>
                <c:pt idx="181221">
                  <c:v>-8.02049999999997</c:v>
                </c:pt>
                <c:pt idx="181222">
                  <c:v>-8.0184999999999604</c:v>
                </c:pt>
                <c:pt idx="181223">
                  <c:v>-8.0164999999999509</c:v>
                </c:pt>
                <c:pt idx="181224">
                  <c:v>-8.0144999999999982</c:v>
                </c:pt>
                <c:pt idx="181225">
                  <c:v>-8.0124999999999886</c:v>
                </c:pt>
                <c:pt idx="181226">
                  <c:v>-8.0104999999999791</c:v>
                </c:pt>
                <c:pt idx="181227">
                  <c:v>-8.0084999999999695</c:v>
                </c:pt>
                <c:pt idx="181228">
                  <c:v>-8.00649999999996</c:v>
                </c:pt>
                <c:pt idx="181229">
                  <c:v>-8.0044999999999504</c:v>
                </c:pt>
                <c:pt idx="181230">
                  <c:v>-8.0024999999999977</c:v>
                </c:pt>
                <c:pt idx="181231">
                  <c:v>-8.0004999999999882</c:v>
                </c:pt>
                <c:pt idx="181232">
                  <c:v>-7.9984999999999786</c:v>
                </c:pt>
                <c:pt idx="181233">
                  <c:v>-7.9964999999999691</c:v>
                </c:pt>
                <c:pt idx="181234">
                  <c:v>-7.9944999999999595</c:v>
                </c:pt>
                <c:pt idx="181235">
                  <c:v>-7.99249999999995</c:v>
                </c:pt>
                <c:pt idx="181236">
                  <c:v>-7.9904999999999973</c:v>
                </c:pt>
                <c:pt idx="181237">
                  <c:v>-7.9884999999999877</c:v>
                </c:pt>
                <c:pt idx="181238">
                  <c:v>-7.9864999999999782</c:v>
                </c:pt>
                <c:pt idx="181239">
                  <c:v>-7.9844999999999686</c:v>
                </c:pt>
                <c:pt idx="181240">
                  <c:v>-7.9824999999999591</c:v>
                </c:pt>
                <c:pt idx="181241">
                  <c:v>-7.9804999999999495</c:v>
                </c:pt>
                <c:pt idx="181242">
                  <c:v>-7.9784999999999968</c:v>
                </c:pt>
                <c:pt idx="181243">
                  <c:v>-7.9764999999999873</c:v>
                </c:pt>
                <c:pt idx="181244">
                  <c:v>-7.9744999999999777</c:v>
                </c:pt>
                <c:pt idx="181245">
                  <c:v>-7.9724999999999682</c:v>
                </c:pt>
                <c:pt idx="181246">
                  <c:v>-7.9704999999999586</c:v>
                </c:pt>
                <c:pt idx="181247">
                  <c:v>-7.9684999999999491</c:v>
                </c:pt>
                <c:pt idx="181248">
                  <c:v>-7.9664999999999964</c:v>
                </c:pt>
                <c:pt idx="181249">
                  <c:v>-7.9644999999999868</c:v>
                </c:pt>
                <c:pt idx="181250">
                  <c:v>-7.9624999999999773</c:v>
                </c:pt>
                <c:pt idx="181251">
                  <c:v>-7.9604999999999677</c:v>
                </c:pt>
                <c:pt idx="181252">
                  <c:v>-7.9584999999999582</c:v>
                </c:pt>
                <c:pt idx="181253">
                  <c:v>-7.9565000000000055</c:v>
                </c:pt>
                <c:pt idx="181254">
                  <c:v>-7.9544999999999959</c:v>
                </c:pt>
                <c:pt idx="181255">
                  <c:v>-7.9524999999999864</c:v>
                </c:pt>
                <c:pt idx="181256">
                  <c:v>-7.9504999999999768</c:v>
                </c:pt>
                <c:pt idx="181257">
                  <c:v>-7.9484999999999673</c:v>
                </c:pt>
                <c:pt idx="181258">
                  <c:v>-7.9464999999999577</c:v>
                </c:pt>
                <c:pt idx="181259">
                  <c:v>-7.944500000000005</c:v>
                </c:pt>
                <c:pt idx="181260">
                  <c:v>-7.9424999999999955</c:v>
                </c:pt>
                <c:pt idx="181261">
                  <c:v>-7.9404999999999859</c:v>
                </c:pt>
                <c:pt idx="181262">
                  <c:v>-7.9384999999999764</c:v>
                </c:pt>
                <c:pt idx="181263">
                  <c:v>-7.9364999999999668</c:v>
                </c:pt>
                <c:pt idx="181264">
                  <c:v>-7.9344999999999573</c:v>
                </c:pt>
                <c:pt idx="181265">
                  <c:v>-7.9325000000000045</c:v>
                </c:pt>
                <c:pt idx="181266">
                  <c:v>-7.930499999999995</c:v>
                </c:pt>
                <c:pt idx="181267">
                  <c:v>-7.9284999999999854</c:v>
                </c:pt>
                <c:pt idx="181268">
                  <c:v>-7.9264999999999759</c:v>
                </c:pt>
                <c:pt idx="181269">
                  <c:v>-7.9244999999999663</c:v>
                </c:pt>
                <c:pt idx="181270">
                  <c:v>-7.9224999999999568</c:v>
                </c:pt>
                <c:pt idx="181271">
                  <c:v>-7.9205000000000041</c:v>
                </c:pt>
                <c:pt idx="181272">
                  <c:v>-7.9184999999999945</c:v>
                </c:pt>
                <c:pt idx="181273">
                  <c:v>-7.916499999999985</c:v>
                </c:pt>
                <c:pt idx="181274">
                  <c:v>-7.9144999999999754</c:v>
                </c:pt>
                <c:pt idx="181275">
                  <c:v>-7.9124999999999659</c:v>
                </c:pt>
                <c:pt idx="181276">
                  <c:v>-7.9104999999999563</c:v>
                </c:pt>
                <c:pt idx="181277">
                  <c:v>-7.9085000000000036</c:v>
                </c:pt>
                <c:pt idx="181278">
                  <c:v>-7.9064999999999941</c:v>
                </c:pt>
                <c:pt idx="181279">
                  <c:v>-7.9044999999999845</c:v>
                </c:pt>
                <c:pt idx="181280">
                  <c:v>-7.902499999999975</c:v>
                </c:pt>
                <c:pt idx="181281">
                  <c:v>-7.9004999999999654</c:v>
                </c:pt>
                <c:pt idx="181282">
                  <c:v>-7.8984999999999559</c:v>
                </c:pt>
                <c:pt idx="181283">
                  <c:v>-7.8965000000000032</c:v>
                </c:pt>
                <c:pt idx="181284">
                  <c:v>-7.8944999999999936</c:v>
                </c:pt>
                <c:pt idx="181285">
                  <c:v>-7.8924999999999841</c:v>
                </c:pt>
                <c:pt idx="181286">
                  <c:v>-7.8904999999999745</c:v>
                </c:pt>
                <c:pt idx="181287">
                  <c:v>-7.888499999999965</c:v>
                </c:pt>
                <c:pt idx="181288">
                  <c:v>-7.8864999999999554</c:v>
                </c:pt>
                <c:pt idx="181289">
                  <c:v>-7.8845000000000027</c:v>
                </c:pt>
                <c:pt idx="181290">
                  <c:v>-7.8824999999999932</c:v>
                </c:pt>
                <c:pt idx="181291">
                  <c:v>-7.8804999999999836</c:v>
                </c:pt>
                <c:pt idx="181292">
                  <c:v>-7.8784999999999741</c:v>
                </c:pt>
                <c:pt idx="181293">
                  <c:v>-7.8764999999999645</c:v>
                </c:pt>
                <c:pt idx="181294">
                  <c:v>-7.874499999999955</c:v>
                </c:pt>
                <c:pt idx="181295">
                  <c:v>-7.8725000000000023</c:v>
                </c:pt>
                <c:pt idx="181296">
                  <c:v>-7.8704999999999927</c:v>
                </c:pt>
                <c:pt idx="181297">
                  <c:v>-7.8684999999999832</c:v>
                </c:pt>
                <c:pt idx="181298">
                  <c:v>-7.8664999999999736</c:v>
                </c:pt>
                <c:pt idx="181299">
                  <c:v>-7.8644999999999641</c:v>
                </c:pt>
                <c:pt idx="181300">
                  <c:v>-7.8624999999999545</c:v>
                </c:pt>
                <c:pt idx="181301">
                  <c:v>-7.8605000000000018</c:v>
                </c:pt>
                <c:pt idx="181302">
                  <c:v>-7.8584999999999923</c:v>
                </c:pt>
                <c:pt idx="181303">
                  <c:v>-7.8564999999999827</c:v>
                </c:pt>
                <c:pt idx="181304">
                  <c:v>-7.8544999999999732</c:v>
                </c:pt>
                <c:pt idx="181305">
                  <c:v>-7.8524999999999636</c:v>
                </c:pt>
                <c:pt idx="181306">
                  <c:v>-7.8504999999999541</c:v>
                </c:pt>
                <c:pt idx="181307">
                  <c:v>-7.8485000000000014</c:v>
                </c:pt>
                <c:pt idx="181308">
                  <c:v>-7.8464999999999918</c:v>
                </c:pt>
                <c:pt idx="181309">
                  <c:v>-7.8444999999999823</c:v>
                </c:pt>
                <c:pt idx="181310">
                  <c:v>-7.8424999999999727</c:v>
                </c:pt>
                <c:pt idx="181311">
                  <c:v>-7.8404999999999632</c:v>
                </c:pt>
                <c:pt idx="181312">
                  <c:v>-7.8384999999999536</c:v>
                </c:pt>
                <c:pt idx="181313">
                  <c:v>-7.8365000000000009</c:v>
                </c:pt>
                <c:pt idx="181314">
                  <c:v>-7.8344999999999914</c:v>
                </c:pt>
                <c:pt idx="181315">
                  <c:v>-7.8324999999999818</c:v>
                </c:pt>
                <c:pt idx="181316">
                  <c:v>-7.8304999999999723</c:v>
                </c:pt>
                <c:pt idx="181317">
                  <c:v>-7.8284999999999627</c:v>
                </c:pt>
                <c:pt idx="181318">
                  <c:v>-7.8264999999999532</c:v>
                </c:pt>
                <c:pt idx="181319">
                  <c:v>-7.8245000000000005</c:v>
                </c:pt>
                <c:pt idx="181320">
                  <c:v>-7.8224999999999909</c:v>
                </c:pt>
                <c:pt idx="181321">
                  <c:v>-7.8204999999999814</c:v>
                </c:pt>
                <c:pt idx="181322">
                  <c:v>-7.8184999999999718</c:v>
                </c:pt>
                <c:pt idx="181323">
                  <c:v>-7.8164999999999623</c:v>
                </c:pt>
                <c:pt idx="181324">
                  <c:v>-7.8144999999999527</c:v>
                </c:pt>
                <c:pt idx="181325">
                  <c:v>-7.8125</c:v>
                </c:pt>
                <c:pt idx="181326">
                  <c:v>-7.8104999999999905</c:v>
                </c:pt>
                <c:pt idx="181327">
                  <c:v>-7.8084999999999809</c:v>
                </c:pt>
                <c:pt idx="181328">
                  <c:v>-7.8064999999999714</c:v>
                </c:pt>
                <c:pt idx="181329">
                  <c:v>-7.8044999999999618</c:v>
                </c:pt>
                <c:pt idx="181330">
                  <c:v>-7.8024999999999523</c:v>
                </c:pt>
                <c:pt idx="181331">
                  <c:v>-7.8004999999999995</c:v>
                </c:pt>
                <c:pt idx="181332">
                  <c:v>-7.79849999999999</c:v>
                </c:pt>
                <c:pt idx="181333">
                  <c:v>-7.7964999999999804</c:v>
                </c:pt>
                <c:pt idx="181334">
                  <c:v>-7.7944999999999709</c:v>
                </c:pt>
                <c:pt idx="181335">
                  <c:v>-7.7924999999999613</c:v>
                </c:pt>
                <c:pt idx="181336">
                  <c:v>-7.7904999999999518</c:v>
                </c:pt>
                <c:pt idx="181337">
                  <c:v>-7.7884999999999991</c:v>
                </c:pt>
                <c:pt idx="181338">
                  <c:v>-7.7864999999999895</c:v>
                </c:pt>
                <c:pt idx="181339">
                  <c:v>-7.78449999999998</c:v>
                </c:pt>
                <c:pt idx="181340">
                  <c:v>-7.7824999999999704</c:v>
                </c:pt>
                <c:pt idx="181341">
                  <c:v>-7.7804999999999609</c:v>
                </c:pt>
                <c:pt idx="181342">
                  <c:v>-7.7784999999999513</c:v>
                </c:pt>
                <c:pt idx="181343">
                  <c:v>-7.7764999999999986</c:v>
                </c:pt>
                <c:pt idx="181344">
                  <c:v>-7.7744999999999891</c:v>
                </c:pt>
                <c:pt idx="181345">
                  <c:v>-7.7724999999999795</c:v>
                </c:pt>
                <c:pt idx="181346">
                  <c:v>-7.77049999999997</c:v>
                </c:pt>
                <c:pt idx="181347">
                  <c:v>-7.7684999999999604</c:v>
                </c:pt>
                <c:pt idx="181348">
                  <c:v>-7.7664999999999509</c:v>
                </c:pt>
                <c:pt idx="181349">
                  <c:v>-7.7644999999999982</c:v>
                </c:pt>
                <c:pt idx="181350">
                  <c:v>-7.7624999999999886</c:v>
                </c:pt>
                <c:pt idx="181351">
                  <c:v>-7.7604999999999791</c:v>
                </c:pt>
                <c:pt idx="181352">
                  <c:v>-7.7584999999999695</c:v>
                </c:pt>
                <c:pt idx="181353">
                  <c:v>-7.75649999999996</c:v>
                </c:pt>
                <c:pt idx="181354">
                  <c:v>-7.7544999999999504</c:v>
                </c:pt>
                <c:pt idx="181355">
                  <c:v>-7.7524999999999977</c:v>
                </c:pt>
                <c:pt idx="181356">
                  <c:v>-7.7504999999999882</c:v>
                </c:pt>
                <c:pt idx="181357">
                  <c:v>-7.7484999999999786</c:v>
                </c:pt>
                <c:pt idx="181358">
                  <c:v>-7.7464999999999691</c:v>
                </c:pt>
                <c:pt idx="181359">
                  <c:v>-7.7444999999999595</c:v>
                </c:pt>
                <c:pt idx="181360">
                  <c:v>-7.74249999999995</c:v>
                </c:pt>
                <c:pt idx="181361">
                  <c:v>-7.7404999999999973</c:v>
                </c:pt>
                <c:pt idx="181362">
                  <c:v>-7.7384999999999877</c:v>
                </c:pt>
                <c:pt idx="181363">
                  <c:v>-7.7364999999999782</c:v>
                </c:pt>
                <c:pt idx="181364">
                  <c:v>-7.7344999999999686</c:v>
                </c:pt>
                <c:pt idx="181365">
                  <c:v>-7.7324999999999591</c:v>
                </c:pt>
                <c:pt idx="181366">
                  <c:v>-7.7304999999999495</c:v>
                </c:pt>
                <c:pt idx="181367">
                  <c:v>-7.7284999999999968</c:v>
                </c:pt>
                <c:pt idx="181368">
                  <c:v>-7.7264999999999873</c:v>
                </c:pt>
                <c:pt idx="181369">
                  <c:v>-7.7244999999999777</c:v>
                </c:pt>
                <c:pt idx="181370">
                  <c:v>-7.7224999999999682</c:v>
                </c:pt>
                <c:pt idx="181371">
                  <c:v>-7.7204999999999586</c:v>
                </c:pt>
                <c:pt idx="181372">
                  <c:v>-7.7184999999999491</c:v>
                </c:pt>
                <c:pt idx="181373">
                  <c:v>-7.7164999999999964</c:v>
                </c:pt>
                <c:pt idx="181374">
                  <c:v>-7.7144999999999868</c:v>
                </c:pt>
                <c:pt idx="181375">
                  <c:v>-7.7124999999999773</c:v>
                </c:pt>
                <c:pt idx="181376">
                  <c:v>-7.7104999999999677</c:v>
                </c:pt>
                <c:pt idx="181377">
                  <c:v>-7.7084999999999582</c:v>
                </c:pt>
                <c:pt idx="181378">
                  <c:v>-7.7065000000000055</c:v>
                </c:pt>
                <c:pt idx="181379">
                  <c:v>-7.7044999999999959</c:v>
                </c:pt>
                <c:pt idx="181380">
                  <c:v>-7.7024999999999864</c:v>
                </c:pt>
                <c:pt idx="181381">
                  <c:v>-7.7004999999999768</c:v>
                </c:pt>
                <c:pt idx="181382">
                  <c:v>-7.6984999999999673</c:v>
                </c:pt>
                <c:pt idx="181383">
                  <c:v>-7.6964999999999577</c:v>
                </c:pt>
                <c:pt idx="181384">
                  <c:v>-7.694500000000005</c:v>
                </c:pt>
                <c:pt idx="181385">
                  <c:v>-7.6924999999999955</c:v>
                </c:pt>
                <c:pt idx="181386">
                  <c:v>-7.6904999999999859</c:v>
                </c:pt>
                <c:pt idx="181387">
                  <c:v>-7.6884999999999764</c:v>
                </c:pt>
                <c:pt idx="181388">
                  <c:v>-7.6864999999999668</c:v>
                </c:pt>
                <c:pt idx="181389">
                  <c:v>-7.6844999999999573</c:v>
                </c:pt>
                <c:pt idx="181390">
                  <c:v>-7.6825000000000045</c:v>
                </c:pt>
                <c:pt idx="181391">
                  <c:v>-7.680499999999995</c:v>
                </c:pt>
                <c:pt idx="181392">
                  <c:v>-7.6784999999999854</c:v>
                </c:pt>
                <c:pt idx="181393">
                  <c:v>-7.6764999999999759</c:v>
                </c:pt>
                <c:pt idx="181394">
                  <c:v>-7.6744999999999663</c:v>
                </c:pt>
                <c:pt idx="181395">
                  <c:v>-7.6724999999999568</c:v>
                </c:pt>
                <c:pt idx="181396">
                  <c:v>-7.6705000000000041</c:v>
                </c:pt>
                <c:pt idx="181397">
                  <c:v>-7.6684999999999945</c:v>
                </c:pt>
                <c:pt idx="181398">
                  <c:v>-7.666499999999985</c:v>
                </c:pt>
                <c:pt idx="181399">
                  <c:v>-7.6644999999999754</c:v>
                </c:pt>
                <c:pt idx="181400">
                  <c:v>-7.6624999999999659</c:v>
                </c:pt>
                <c:pt idx="181401">
                  <c:v>-7.6604999999999563</c:v>
                </c:pt>
                <c:pt idx="181402">
                  <c:v>-7.6585000000000036</c:v>
                </c:pt>
                <c:pt idx="181403">
                  <c:v>-7.6564999999999941</c:v>
                </c:pt>
                <c:pt idx="181404">
                  <c:v>-7.6544999999999845</c:v>
                </c:pt>
                <c:pt idx="181405">
                  <c:v>-7.652499999999975</c:v>
                </c:pt>
                <c:pt idx="181406">
                  <c:v>-7.6504999999999654</c:v>
                </c:pt>
                <c:pt idx="181407">
                  <c:v>-7.6484999999999559</c:v>
                </c:pt>
                <c:pt idx="181408">
                  <c:v>-7.6465000000000032</c:v>
                </c:pt>
                <c:pt idx="181409">
                  <c:v>-7.6444999999999936</c:v>
                </c:pt>
                <c:pt idx="181410">
                  <c:v>-7.6424999999999841</c:v>
                </c:pt>
                <c:pt idx="181411">
                  <c:v>-7.6404999999999745</c:v>
                </c:pt>
                <c:pt idx="181412">
                  <c:v>-7.638499999999965</c:v>
                </c:pt>
                <c:pt idx="181413">
                  <c:v>-7.6364999999999554</c:v>
                </c:pt>
                <c:pt idx="181414">
                  <c:v>-7.6345000000000027</c:v>
                </c:pt>
                <c:pt idx="181415">
                  <c:v>-7.6324999999999932</c:v>
                </c:pt>
                <c:pt idx="181416">
                  <c:v>-7.6304999999999836</c:v>
                </c:pt>
                <c:pt idx="181417">
                  <c:v>-7.6284999999999741</c:v>
                </c:pt>
                <c:pt idx="181418">
                  <c:v>-7.6264999999999645</c:v>
                </c:pt>
                <c:pt idx="181419">
                  <c:v>-7.624499999999955</c:v>
                </c:pt>
                <c:pt idx="181420">
                  <c:v>-7.6225000000000023</c:v>
                </c:pt>
                <c:pt idx="181421">
                  <c:v>-7.6204999999999927</c:v>
                </c:pt>
                <c:pt idx="181422">
                  <c:v>-7.6184999999999832</c:v>
                </c:pt>
                <c:pt idx="181423">
                  <c:v>-7.6164999999999736</c:v>
                </c:pt>
                <c:pt idx="181424">
                  <c:v>-7.6144999999999641</c:v>
                </c:pt>
                <c:pt idx="181425">
                  <c:v>-7.6124999999999545</c:v>
                </c:pt>
                <c:pt idx="181426">
                  <c:v>-7.6105000000000018</c:v>
                </c:pt>
                <c:pt idx="181427">
                  <c:v>-7.6084999999999923</c:v>
                </c:pt>
                <c:pt idx="181428">
                  <c:v>-7.6064999999999827</c:v>
                </c:pt>
                <c:pt idx="181429">
                  <c:v>-7.6044999999999732</c:v>
                </c:pt>
                <c:pt idx="181430">
                  <c:v>-7.6024999999999636</c:v>
                </c:pt>
                <c:pt idx="181431">
                  <c:v>-7.6004999999999541</c:v>
                </c:pt>
                <c:pt idx="181432">
                  <c:v>-7.5985000000000014</c:v>
                </c:pt>
                <c:pt idx="181433">
                  <c:v>-7.5964999999999918</c:v>
                </c:pt>
                <c:pt idx="181434">
                  <c:v>-7.5944999999999823</c:v>
                </c:pt>
                <c:pt idx="181435">
                  <c:v>-7.5924999999999727</c:v>
                </c:pt>
                <c:pt idx="181436">
                  <c:v>-7.5904999999999632</c:v>
                </c:pt>
                <c:pt idx="181437">
                  <c:v>-7.5884999999999536</c:v>
                </c:pt>
                <c:pt idx="181438">
                  <c:v>-7.5865000000000009</c:v>
                </c:pt>
                <c:pt idx="181439">
                  <c:v>-7.5844999999999914</c:v>
                </c:pt>
                <c:pt idx="181440">
                  <c:v>-7.5824999999999818</c:v>
                </c:pt>
                <c:pt idx="181441">
                  <c:v>-7.5804999999999723</c:v>
                </c:pt>
                <c:pt idx="181442">
                  <c:v>-7.5784999999999627</c:v>
                </c:pt>
                <c:pt idx="181443">
                  <c:v>-7.5764999999999532</c:v>
                </c:pt>
                <c:pt idx="181444">
                  <c:v>-7.5745000000000005</c:v>
                </c:pt>
                <c:pt idx="181445">
                  <c:v>-7.5724999999999909</c:v>
                </c:pt>
                <c:pt idx="181446">
                  <c:v>-7.5704999999999814</c:v>
                </c:pt>
                <c:pt idx="181447">
                  <c:v>-7.5684999999999718</c:v>
                </c:pt>
                <c:pt idx="181448">
                  <c:v>-7.5664999999999623</c:v>
                </c:pt>
                <c:pt idx="181449">
                  <c:v>-7.5644999999999527</c:v>
                </c:pt>
                <c:pt idx="181450">
                  <c:v>-7.5625</c:v>
                </c:pt>
                <c:pt idx="181451">
                  <c:v>-7.5604999999999905</c:v>
                </c:pt>
                <c:pt idx="181452">
                  <c:v>-7.5584999999999809</c:v>
                </c:pt>
                <c:pt idx="181453">
                  <c:v>-7.5564999999999714</c:v>
                </c:pt>
                <c:pt idx="181454">
                  <c:v>-7.5544999999999618</c:v>
                </c:pt>
                <c:pt idx="181455">
                  <c:v>-7.5524999999999523</c:v>
                </c:pt>
                <c:pt idx="181456">
                  <c:v>-7.5504999999999995</c:v>
                </c:pt>
                <c:pt idx="181457">
                  <c:v>-7.54849999999999</c:v>
                </c:pt>
                <c:pt idx="181458">
                  <c:v>-7.5464999999999804</c:v>
                </c:pt>
                <c:pt idx="181459">
                  <c:v>-7.5444999999999709</c:v>
                </c:pt>
                <c:pt idx="181460">
                  <c:v>-7.5424999999999613</c:v>
                </c:pt>
                <c:pt idx="181461">
                  <c:v>-7.5404999999999518</c:v>
                </c:pt>
                <c:pt idx="181462">
                  <c:v>-7.5384999999999991</c:v>
                </c:pt>
                <c:pt idx="181463">
                  <c:v>-7.5364999999999895</c:v>
                </c:pt>
                <c:pt idx="181464">
                  <c:v>-7.53449999999998</c:v>
                </c:pt>
                <c:pt idx="181465">
                  <c:v>-7.5324999999999704</c:v>
                </c:pt>
                <c:pt idx="181466">
                  <c:v>-7.5304999999999609</c:v>
                </c:pt>
                <c:pt idx="181467">
                  <c:v>-7.5284999999999513</c:v>
                </c:pt>
                <c:pt idx="181468">
                  <c:v>-7.5264999999999986</c:v>
                </c:pt>
                <c:pt idx="181469">
                  <c:v>-7.5244999999999891</c:v>
                </c:pt>
                <c:pt idx="181470">
                  <c:v>-7.5224999999999795</c:v>
                </c:pt>
                <c:pt idx="181471">
                  <c:v>-7.52049999999997</c:v>
                </c:pt>
                <c:pt idx="181472">
                  <c:v>-7.5184999999999604</c:v>
                </c:pt>
                <c:pt idx="181473">
                  <c:v>-7.5164999999999509</c:v>
                </c:pt>
                <c:pt idx="181474">
                  <c:v>-7.5144999999999982</c:v>
                </c:pt>
                <c:pt idx="181475">
                  <c:v>-7.5124999999999886</c:v>
                </c:pt>
                <c:pt idx="181476">
                  <c:v>-7.5104999999999791</c:v>
                </c:pt>
                <c:pt idx="181477">
                  <c:v>-7.5084999999999695</c:v>
                </c:pt>
                <c:pt idx="181478">
                  <c:v>-7.50649999999996</c:v>
                </c:pt>
                <c:pt idx="181479">
                  <c:v>-7.5044999999999504</c:v>
                </c:pt>
                <c:pt idx="181480">
                  <c:v>-7.5024999999999977</c:v>
                </c:pt>
                <c:pt idx="181481">
                  <c:v>-7.5004999999999882</c:v>
                </c:pt>
                <c:pt idx="181482">
                  <c:v>-7.4984999999999786</c:v>
                </c:pt>
                <c:pt idx="181483">
                  <c:v>-7.4964999999999691</c:v>
                </c:pt>
                <c:pt idx="181484">
                  <c:v>-7.4944999999999595</c:v>
                </c:pt>
                <c:pt idx="181485">
                  <c:v>-7.49249999999995</c:v>
                </c:pt>
                <c:pt idx="181486">
                  <c:v>-7.4904999999999973</c:v>
                </c:pt>
                <c:pt idx="181487">
                  <c:v>-7.4884999999999877</c:v>
                </c:pt>
                <c:pt idx="181488">
                  <c:v>-7.4864999999999782</c:v>
                </c:pt>
                <c:pt idx="181489">
                  <c:v>-7.4844999999999686</c:v>
                </c:pt>
                <c:pt idx="181490">
                  <c:v>-7.4824999999999591</c:v>
                </c:pt>
                <c:pt idx="181491">
                  <c:v>-7.4804999999999495</c:v>
                </c:pt>
                <c:pt idx="181492">
                  <c:v>-7.4784999999999968</c:v>
                </c:pt>
                <c:pt idx="181493">
                  <c:v>-7.4764999999999873</c:v>
                </c:pt>
                <c:pt idx="181494">
                  <c:v>-7.4744999999999777</c:v>
                </c:pt>
                <c:pt idx="181495">
                  <c:v>-7.4724999999999682</c:v>
                </c:pt>
                <c:pt idx="181496">
                  <c:v>-7.4704999999999586</c:v>
                </c:pt>
                <c:pt idx="181497">
                  <c:v>-7.4684999999999491</c:v>
                </c:pt>
                <c:pt idx="181498">
                  <c:v>-7.4664999999999964</c:v>
                </c:pt>
                <c:pt idx="181499">
                  <c:v>-7.4644999999999868</c:v>
                </c:pt>
                <c:pt idx="181500">
                  <c:v>-7.4624999999999773</c:v>
                </c:pt>
                <c:pt idx="181501">
                  <c:v>-7.4604999999999677</c:v>
                </c:pt>
                <c:pt idx="181502">
                  <c:v>-7.4584999999999582</c:v>
                </c:pt>
                <c:pt idx="181503">
                  <c:v>-7.4565000000000055</c:v>
                </c:pt>
                <c:pt idx="181504">
                  <c:v>-7.4544999999999959</c:v>
                </c:pt>
                <c:pt idx="181505">
                  <c:v>-7.4524999999999864</c:v>
                </c:pt>
                <c:pt idx="181506">
                  <c:v>-7.4504999999999768</c:v>
                </c:pt>
                <c:pt idx="181507">
                  <c:v>-7.4484999999999673</c:v>
                </c:pt>
                <c:pt idx="181508">
                  <c:v>-7.4464999999999577</c:v>
                </c:pt>
                <c:pt idx="181509">
                  <c:v>-7.444500000000005</c:v>
                </c:pt>
                <c:pt idx="181510">
                  <c:v>-7.4424999999999955</c:v>
                </c:pt>
                <c:pt idx="181511">
                  <c:v>-7.4404999999999859</c:v>
                </c:pt>
                <c:pt idx="181512">
                  <c:v>-7.4384999999999764</c:v>
                </c:pt>
                <c:pt idx="181513">
                  <c:v>-7.4364999999999668</c:v>
                </c:pt>
                <c:pt idx="181514">
                  <c:v>-7.4344999999999573</c:v>
                </c:pt>
                <c:pt idx="181515">
                  <c:v>-7.4325000000000045</c:v>
                </c:pt>
                <c:pt idx="181516">
                  <c:v>-7.430499999999995</c:v>
                </c:pt>
                <c:pt idx="181517">
                  <c:v>-7.4284999999999854</c:v>
                </c:pt>
                <c:pt idx="181518">
                  <c:v>-7.4264999999999759</c:v>
                </c:pt>
                <c:pt idx="181519">
                  <c:v>-7.4244999999999663</c:v>
                </c:pt>
                <c:pt idx="181520">
                  <c:v>-7.4224999999999568</c:v>
                </c:pt>
                <c:pt idx="181521">
                  <c:v>-7.4205000000000041</c:v>
                </c:pt>
                <c:pt idx="181522">
                  <c:v>-7.4184999999999945</c:v>
                </c:pt>
                <c:pt idx="181523">
                  <c:v>-7.416499999999985</c:v>
                </c:pt>
                <c:pt idx="181524">
                  <c:v>-7.4144999999999754</c:v>
                </c:pt>
                <c:pt idx="181525">
                  <c:v>-7.4124999999999659</c:v>
                </c:pt>
                <c:pt idx="181526">
                  <c:v>-7.4104999999999563</c:v>
                </c:pt>
                <c:pt idx="181527">
                  <c:v>-7.4085000000000036</c:v>
                </c:pt>
                <c:pt idx="181528">
                  <c:v>-7.4064999999999941</c:v>
                </c:pt>
                <c:pt idx="181529">
                  <c:v>-7.4044999999999845</c:v>
                </c:pt>
                <c:pt idx="181530">
                  <c:v>-7.402499999999975</c:v>
                </c:pt>
                <c:pt idx="181531">
                  <c:v>-7.4004999999999654</c:v>
                </c:pt>
                <c:pt idx="181532">
                  <c:v>-7.3984999999999559</c:v>
                </c:pt>
                <c:pt idx="181533">
                  <c:v>-7.3965000000000032</c:v>
                </c:pt>
                <c:pt idx="181534">
                  <c:v>-7.3944999999999936</c:v>
                </c:pt>
                <c:pt idx="181535">
                  <c:v>-7.3924999999999841</c:v>
                </c:pt>
                <c:pt idx="181536">
                  <c:v>-7.3904999999999745</c:v>
                </c:pt>
                <c:pt idx="181537">
                  <c:v>-7.388499999999965</c:v>
                </c:pt>
                <c:pt idx="181538">
                  <c:v>-7.3864999999999554</c:v>
                </c:pt>
                <c:pt idx="181539">
                  <c:v>-7.3845000000000027</c:v>
                </c:pt>
                <c:pt idx="181540">
                  <c:v>-7.3824999999999932</c:v>
                </c:pt>
                <c:pt idx="181541">
                  <c:v>-7.3804999999999836</c:v>
                </c:pt>
                <c:pt idx="181542">
                  <c:v>-7.3784999999999741</c:v>
                </c:pt>
                <c:pt idx="181543">
                  <c:v>-7.3764999999999645</c:v>
                </c:pt>
                <c:pt idx="181544">
                  <c:v>-7.374499999999955</c:v>
                </c:pt>
                <c:pt idx="181545">
                  <c:v>-7.3725000000000023</c:v>
                </c:pt>
                <c:pt idx="181546">
                  <c:v>-7.3704999999999927</c:v>
                </c:pt>
                <c:pt idx="181547">
                  <c:v>-7.3684999999999832</c:v>
                </c:pt>
                <c:pt idx="181548">
                  <c:v>-7.3664999999999736</c:v>
                </c:pt>
                <c:pt idx="181549">
                  <c:v>-7.3644999999999641</c:v>
                </c:pt>
                <c:pt idx="181550">
                  <c:v>-7.3624999999999545</c:v>
                </c:pt>
                <c:pt idx="181551">
                  <c:v>-7.3605000000000018</c:v>
                </c:pt>
                <c:pt idx="181552">
                  <c:v>-7.3584999999999923</c:v>
                </c:pt>
                <c:pt idx="181553">
                  <c:v>-7.3564999999999827</c:v>
                </c:pt>
                <c:pt idx="181554">
                  <c:v>-7.3544999999999732</c:v>
                </c:pt>
                <c:pt idx="181555">
                  <c:v>-7.3524999999999636</c:v>
                </c:pt>
                <c:pt idx="181556">
                  <c:v>-7.3504999999999541</c:v>
                </c:pt>
                <c:pt idx="181557">
                  <c:v>-7.3485000000000014</c:v>
                </c:pt>
                <c:pt idx="181558">
                  <c:v>-7.3464999999999918</c:v>
                </c:pt>
                <c:pt idx="181559">
                  <c:v>-7.3444999999999823</c:v>
                </c:pt>
                <c:pt idx="181560">
                  <c:v>-7.3424999999999727</c:v>
                </c:pt>
                <c:pt idx="181561">
                  <c:v>-7.3404999999999632</c:v>
                </c:pt>
                <c:pt idx="181562">
                  <c:v>-7.3384999999999536</c:v>
                </c:pt>
                <c:pt idx="181563">
                  <c:v>-7.3365000000000009</c:v>
                </c:pt>
                <c:pt idx="181564">
                  <c:v>-7.3344999999999914</c:v>
                </c:pt>
                <c:pt idx="181565">
                  <c:v>-7.3324999999999818</c:v>
                </c:pt>
                <c:pt idx="181566">
                  <c:v>-7.3304999999999723</c:v>
                </c:pt>
                <c:pt idx="181567">
                  <c:v>-7.3284999999999627</c:v>
                </c:pt>
                <c:pt idx="181568">
                  <c:v>-7.3264999999999532</c:v>
                </c:pt>
                <c:pt idx="181569">
                  <c:v>-7.3245000000000005</c:v>
                </c:pt>
                <c:pt idx="181570">
                  <c:v>-7.3224999999999909</c:v>
                </c:pt>
                <c:pt idx="181571">
                  <c:v>-7.3204999999999814</c:v>
                </c:pt>
                <c:pt idx="181572">
                  <c:v>-7.3184999999999718</c:v>
                </c:pt>
                <c:pt idx="181573">
                  <c:v>-7.3164999999999623</c:v>
                </c:pt>
                <c:pt idx="181574">
                  <c:v>-7.3144999999999527</c:v>
                </c:pt>
                <c:pt idx="181575">
                  <c:v>-7.3125</c:v>
                </c:pt>
                <c:pt idx="181576">
                  <c:v>-7.3104999999999905</c:v>
                </c:pt>
                <c:pt idx="181577">
                  <c:v>-7.3084999999999809</c:v>
                </c:pt>
                <c:pt idx="181578">
                  <c:v>-7.3064999999999714</c:v>
                </c:pt>
                <c:pt idx="181579">
                  <c:v>-7.3044999999999618</c:v>
                </c:pt>
                <c:pt idx="181580">
                  <c:v>-7.3024999999999523</c:v>
                </c:pt>
                <c:pt idx="181581">
                  <c:v>-7.3004999999999995</c:v>
                </c:pt>
                <c:pt idx="181582">
                  <c:v>-7.29849999999999</c:v>
                </c:pt>
                <c:pt idx="181583">
                  <c:v>-7.2964999999999804</c:v>
                </c:pt>
                <c:pt idx="181584">
                  <c:v>-7.2944999999999709</c:v>
                </c:pt>
                <c:pt idx="181585">
                  <c:v>-7.2924999999999613</c:v>
                </c:pt>
                <c:pt idx="181586">
                  <c:v>-7.2904999999999518</c:v>
                </c:pt>
                <c:pt idx="181587">
                  <c:v>-7.2884999999999991</c:v>
                </c:pt>
                <c:pt idx="181588">
                  <c:v>-7.2864999999999895</c:v>
                </c:pt>
                <c:pt idx="181589">
                  <c:v>-7.28449999999998</c:v>
                </c:pt>
                <c:pt idx="181590">
                  <c:v>-7.2824999999999704</c:v>
                </c:pt>
                <c:pt idx="181591">
                  <c:v>-7.2804999999999609</c:v>
                </c:pt>
                <c:pt idx="181592">
                  <c:v>-7.2784999999999513</c:v>
                </c:pt>
                <c:pt idx="181593">
                  <c:v>-7.2764999999999986</c:v>
                </c:pt>
                <c:pt idx="181594">
                  <c:v>-7.2744999999999891</c:v>
                </c:pt>
                <c:pt idx="181595">
                  <c:v>-7.2724999999999795</c:v>
                </c:pt>
                <c:pt idx="181596">
                  <c:v>-7.27049999999997</c:v>
                </c:pt>
                <c:pt idx="181597">
                  <c:v>-7.2684999999999604</c:v>
                </c:pt>
                <c:pt idx="181598">
                  <c:v>-7.2664999999999509</c:v>
                </c:pt>
                <c:pt idx="181599">
                  <c:v>-7.2644999999999982</c:v>
                </c:pt>
                <c:pt idx="181600">
                  <c:v>-7.2624999999999886</c:v>
                </c:pt>
                <c:pt idx="181601">
                  <c:v>-7.2604999999999791</c:v>
                </c:pt>
                <c:pt idx="181602">
                  <c:v>-7.2584999999999695</c:v>
                </c:pt>
                <c:pt idx="181603">
                  <c:v>-7.25649999999996</c:v>
                </c:pt>
                <c:pt idx="181604">
                  <c:v>-7.2544999999999504</c:v>
                </c:pt>
                <c:pt idx="181605">
                  <c:v>-7.2524999999999977</c:v>
                </c:pt>
                <c:pt idx="181606">
                  <c:v>-7.2504999999999882</c:v>
                </c:pt>
                <c:pt idx="181607">
                  <c:v>-7.2484999999999786</c:v>
                </c:pt>
                <c:pt idx="181608">
                  <c:v>-7.2464999999999691</c:v>
                </c:pt>
                <c:pt idx="181609">
                  <c:v>-7.2444999999999595</c:v>
                </c:pt>
                <c:pt idx="181610">
                  <c:v>-7.24249999999995</c:v>
                </c:pt>
                <c:pt idx="181611">
                  <c:v>-7.2404999999999973</c:v>
                </c:pt>
                <c:pt idx="181612">
                  <c:v>-7.2384999999999877</c:v>
                </c:pt>
                <c:pt idx="181613">
                  <c:v>-7.2364999999999782</c:v>
                </c:pt>
                <c:pt idx="181614">
                  <c:v>-7.2344999999999686</c:v>
                </c:pt>
                <c:pt idx="181615">
                  <c:v>-7.2324999999999591</c:v>
                </c:pt>
                <c:pt idx="181616">
                  <c:v>-7.2304999999999495</c:v>
                </c:pt>
                <c:pt idx="181617">
                  <c:v>-7.2284999999999968</c:v>
                </c:pt>
                <c:pt idx="181618">
                  <c:v>-7.2264999999999873</c:v>
                </c:pt>
                <c:pt idx="181619">
                  <c:v>-7.2244999999999777</c:v>
                </c:pt>
                <c:pt idx="181620">
                  <c:v>-7.2224999999999682</c:v>
                </c:pt>
                <c:pt idx="181621">
                  <c:v>-7.2204999999999586</c:v>
                </c:pt>
                <c:pt idx="181622">
                  <c:v>-7.2184999999999491</c:v>
                </c:pt>
                <c:pt idx="181623">
                  <c:v>-7.2164999999999964</c:v>
                </c:pt>
                <c:pt idx="181624">
                  <c:v>-7.2144999999999868</c:v>
                </c:pt>
                <c:pt idx="181625">
                  <c:v>-7.2124999999999773</c:v>
                </c:pt>
                <c:pt idx="181626">
                  <c:v>-7.2104999999999677</c:v>
                </c:pt>
                <c:pt idx="181627">
                  <c:v>-7.2084999999999582</c:v>
                </c:pt>
                <c:pt idx="181628">
                  <c:v>-7.2065000000000055</c:v>
                </c:pt>
                <c:pt idx="181629">
                  <c:v>-7.2044999999999959</c:v>
                </c:pt>
                <c:pt idx="181630">
                  <c:v>-7.2024999999999864</c:v>
                </c:pt>
                <c:pt idx="181631">
                  <c:v>-7.2004999999999768</c:v>
                </c:pt>
                <c:pt idx="181632">
                  <c:v>-7.1984999999999673</c:v>
                </c:pt>
                <c:pt idx="181633">
                  <c:v>-7.1964999999999577</c:v>
                </c:pt>
                <c:pt idx="181634">
                  <c:v>-7.194500000000005</c:v>
                </c:pt>
                <c:pt idx="181635">
                  <c:v>-7.1924999999999955</c:v>
                </c:pt>
                <c:pt idx="181636">
                  <c:v>-7.1904999999999859</c:v>
                </c:pt>
                <c:pt idx="181637">
                  <c:v>-7.1884999999999764</c:v>
                </c:pt>
                <c:pt idx="181638">
                  <c:v>-7.1864999999999668</c:v>
                </c:pt>
                <c:pt idx="181639">
                  <c:v>-7.1844999999999573</c:v>
                </c:pt>
                <c:pt idx="181640">
                  <c:v>-7.1825000000000045</c:v>
                </c:pt>
                <c:pt idx="181641">
                  <c:v>-7.180499999999995</c:v>
                </c:pt>
                <c:pt idx="181642">
                  <c:v>-7.1784999999999854</c:v>
                </c:pt>
                <c:pt idx="181643">
                  <c:v>-7.1764999999999759</c:v>
                </c:pt>
                <c:pt idx="181644">
                  <c:v>-7.1744999999999663</c:v>
                </c:pt>
                <c:pt idx="181645">
                  <c:v>-7.1724999999999568</c:v>
                </c:pt>
                <c:pt idx="181646">
                  <c:v>-7.1705000000000041</c:v>
                </c:pt>
                <c:pt idx="181647">
                  <c:v>-7.1684999999999945</c:v>
                </c:pt>
                <c:pt idx="181648">
                  <c:v>-7.166499999999985</c:v>
                </c:pt>
                <c:pt idx="181649">
                  <c:v>-7.1644999999999754</c:v>
                </c:pt>
                <c:pt idx="181650">
                  <c:v>-7.1624999999999659</c:v>
                </c:pt>
                <c:pt idx="181651">
                  <c:v>-7.1604999999999563</c:v>
                </c:pt>
                <c:pt idx="181652">
                  <c:v>-7.1585000000000036</c:v>
                </c:pt>
                <c:pt idx="181653">
                  <c:v>-7.1564999999999941</c:v>
                </c:pt>
                <c:pt idx="181654">
                  <c:v>-7.1544999999999845</c:v>
                </c:pt>
                <c:pt idx="181655">
                  <c:v>-7.152499999999975</c:v>
                </c:pt>
                <c:pt idx="181656">
                  <c:v>-7.1504999999999654</c:v>
                </c:pt>
                <c:pt idx="181657">
                  <c:v>-7.1484999999999559</c:v>
                </c:pt>
                <c:pt idx="181658">
                  <c:v>-7.1465000000000032</c:v>
                </c:pt>
                <c:pt idx="181659">
                  <c:v>-7.1444999999999936</c:v>
                </c:pt>
                <c:pt idx="181660">
                  <c:v>-7.1424999999999841</c:v>
                </c:pt>
                <c:pt idx="181661">
                  <c:v>-7.1404999999999745</c:v>
                </c:pt>
                <c:pt idx="181662">
                  <c:v>-7.138499999999965</c:v>
                </c:pt>
                <c:pt idx="181663">
                  <c:v>-7.1364999999999554</c:v>
                </c:pt>
                <c:pt idx="181664">
                  <c:v>-7.1345000000000027</c:v>
                </c:pt>
                <c:pt idx="181665">
                  <c:v>-7.1324999999999932</c:v>
                </c:pt>
                <c:pt idx="181666">
                  <c:v>-7.1304999999999836</c:v>
                </c:pt>
                <c:pt idx="181667">
                  <c:v>-7.1284999999999741</c:v>
                </c:pt>
                <c:pt idx="181668">
                  <c:v>-7.1264999999999645</c:v>
                </c:pt>
                <c:pt idx="181669">
                  <c:v>-7.124499999999955</c:v>
                </c:pt>
                <c:pt idx="181670">
                  <c:v>-7.1225000000000023</c:v>
                </c:pt>
                <c:pt idx="181671">
                  <c:v>-7.1204999999999927</c:v>
                </c:pt>
                <c:pt idx="181672">
                  <c:v>-7.1184999999999832</c:v>
                </c:pt>
                <c:pt idx="181673">
                  <c:v>-7.1164999999999736</c:v>
                </c:pt>
                <c:pt idx="181674">
                  <c:v>-7.1144999999999641</c:v>
                </c:pt>
                <c:pt idx="181675">
                  <c:v>-7.1124999999999545</c:v>
                </c:pt>
                <c:pt idx="181676">
                  <c:v>-7.1105000000000018</c:v>
                </c:pt>
                <c:pt idx="181677">
                  <c:v>-7.1084999999999923</c:v>
                </c:pt>
                <c:pt idx="181678">
                  <c:v>-7.1064999999999827</c:v>
                </c:pt>
                <c:pt idx="181679">
                  <c:v>-7.1044999999999732</c:v>
                </c:pt>
                <c:pt idx="181680">
                  <c:v>-7.1024999999999636</c:v>
                </c:pt>
                <c:pt idx="181681">
                  <c:v>-7.1004999999999541</c:v>
                </c:pt>
                <c:pt idx="181682">
                  <c:v>-7.0985000000000014</c:v>
                </c:pt>
                <c:pt idx="181683">
                  <c:v>-7.0964999999999918</c:v>
                </c:pt>
                <c:pt idx="181684">
                  <c:v>-7.0944999999999823</c:v>
                </c:pt>
                <c:pt idx="181685">
                  <c:v>-7.0924999999999727</c:v>
                </c:pt>
                <c:pt idx="181686">
                  <c:v>-7.0904999999999632</c:v>
                </c:pt>
                <c:pt idx="181687">
                  <c:v>-7.0884999999999536</c:v>
                </c:pt>
                <c:pt idx="181688">
                  <c:v>-7.0865000000000009</c:v>
                </c:pt>
                <c:pt idx="181689">
                  <c:v>-7.0844999999999914</c:v>
                </c:pt>
                <c:pt idx="181690">
                  <c:v>-7.0824999999999818</c:v>
                </c:pt>
                <c:pt idx="181691">
                  <c:v>-7.0804999999999723</c:v>
                </c:pt>
                <c:pt idx="181692">
                  <c:v>-7.0784999999999627</c:v>
                </c:pt>
                <c:pt idx="181693">
                  <c:v>-7.0764999999999532</c:v>
                </c:pt>
                <c:pt idx="181694">
                  <c:v>-7.0745000000000005</c:v>
                </c:pt>
                <c:pt idx="181695">
                  <c:v>-7.0724999999999909</c:v>
                </c:pt>
                <c:pt idx="181696">
                  <c:v>-7.0704999999999814</c:v>
                </c:pt>
                <c:pt idx="181697">
                  <c:v>-7.0684999999999718</c:v>
                </c:pt>
                <c:pt idx="181698">
                  <c:v>-7.0664999999999623</c:v>
                </c:pt>
                <c:pt idx="181699">
                  <c:v>-7.0644999999999527</c:v>
                </c:pt>
                <c:pt idx="181700">
                  <c:v>-7.0625</c:v>
                </c:pt>
                <c:pt idx="181701">
                  <c:v>-7.0604999999999905</c:v>
                </c:pt>
                <c:pt idx="181702">
                  <c:v>-7.0584999999999809</c:v>
                </c:pt>
                <c:pt idx="181703">
                  <c:v>-7.0564999999999714</c:v>
                </c:pt>
                <c:pt idx="181704">
                  <c:v>-7.0544999999999618</c:v>
                </c:pt>
                <c:pt idx="181705">
                  <c:v>-7.0524999999999523</c:v>
                </c:pt>
                <c:pt idx="181706">
                  <c:v>-7.0504999999999995</c:v>
                </c:pt>
                <c:pt idx="181707">
                  <c:v>-7.04849999999999</c:v>
                </c:pt>
                <c:pt idx="181708">
                  <c:v>-7.0464999999999804</c:v>
                </c:pt>
                <c:pt idx="181709">
                  <c:v>-7.0444999999999709</c:v>
                </c:pt>
                <c:pt idx="181710">
                  <c:v>-7.0424999999999613</c:v>
                </c:pt>
                <c:pt idx="181711">
                  <c:v>-7.0404999999999518</c:v>
                </c:pt>
                <c:pt idx="181712">
                  <c:v>-7.0384999999999991</c:v>
                </c:pt>
                <c:pt idx="181713">
                  <c:v>-7.0364999999999895</c:v>
                </c:pt>
                <c:pt idx="181714">
                  <c:v>-7.03449999999998</c:v>
                </c:pt>
                <c:pt idx="181715">
                  <c:v>-7.0324999999999704</c:v>
                </c:pt>
                <c:pt idx="181716">
                  <c:v>-7.0304999999999609</c:v>
                </c:pt>
                <c:pt idx="181717">
                  <c:v>-7.0284999999999513</c:v>
                </c:pt>
                <c:pt idx="181718">
                  <c:v>-7.0264999999999986</c:v>
                </c:pt>
                <c:pt idx="181719">
                  <c:v>-7.0244999999999891</c:v>
                </c:pt>
                <c:pt idx="181720">
                  <c:v>-7.0224999999999795</c:v>
                </c:pt>
                <c:pt idx="181721">
                  <c:v>-7.02049999999997</c:v>
                </c:pt>
                <c:pt idx="181722">
                  <c:v>-7.0184999999999604</c:v>
                </c:pt>
                <c:pt idx="181723">
                  <c:v>-7.0164999999999509</c:v>
                </c:pt>
                <c:pt idx="181724">
                  <c:v>-7.0144999999999982</c:v>
                </c:pt>
                <c:pt idx="181725">
                  <c:v>-7.0124999999999886</c:v>
                </c:pt>
                <c:pt idx="181726">
                  <c:v>-7.0104999999999791</c:v>
                </c:pt>
                <c:pt idx="181727">
                  <c:v>-7.0084999999999695</c:v>
                </c:pt>
                <c:pt idx="181728">
                  <c:v>-7.00649999999996</c:v>
                </c:pt>
                <c:pt idx="181729">
                  <c:v>-7.0044999999999504</c:v>
                </c:pt>
                <c:pt idx="181730">
                  <c:v>-7.0024999999999977</c:v>
                </c:pt>
                <c:pt idx="181731">
                  <c:v>-7.0004999999999882</c:v>
                </c:pt>
                <c:pt idx="181732">
                  <c:v>-6.9984999999999786</c:v>
                </c:pt>
                <c:pt idx="181733">
                  <c:v>-6.9964999999999691</c:v>
                </c:pt>
                <c:pt idx="181734">
                  <c:v>-6.9944999999999595</c:v>
                </c:pt>
                <c:pt idx="181735">
                  <c:v>-6.99249999999995</c:v>
                </c:pt>
                <c:pt idx="181736">
                  <c:v>-6.9904999999999973</c:v>
                </c:pt>
                <c:pt idx="181737">
                  <c:v>-6.9884999999999877</c:v>
                </c:pt>
                <c:pt idx="181738">
                  <c:v>-6.9864999999999782</c:v>
                </c:pt>
                <c:pt idx="181739">
                  <c:v>-6.9844999999999686</c:v>
                </c:pt>
                <c:pt idx="181740">
                  <c:v>-6.9824999999999591</c:v>
                </c:pt>
                <c:pt idx="181741">
                  <c:v>-6.9804999999999495</c:v>
                </c:pt>
                <c:pt idx="181742">
                  <c:v>-6.9784999999999968</c:v>
                </c:pt>
                <c:pt idx="181743">
                  <c:v>-6.9764999999999873</c:v>
                </c:pt>
                <c:pt idx="181744">
                  <c:v>-6.9744999999999777</c:v>
                </c:pt>
                <c:pt idx="181745">
                  <c:v>-6.9724999999999682</c:v>
                </c:pt>
                <c:pt idx="181746">
                  <c:v>-6.9704999999999586</c:v>
                </c:pt>
                <c:pt idx="181747">
                  <c:v>-6.9684999999999491</c:v>
                </c:pt>
                <c:pt idx="181748">
                  <c:v>-6.9664999999999964</c:v>
                </c:pt>
                <c:pt idx="181749">
                  <c:v>-6.9644999999999868</c:v>
                </c:pt>
                <c:pt idx="181750">
                  <c:v>-6.9624999999999773</c:v>
                </c:pt>
                <c:pt idx="181751">
                  <c:v>-6.9604999999999677</c:v>
                </c:pt>
                <c:pt idx="181752">
                  <c:v>-6.9584999999999582</c:v>
                </c:pt>
                <c:pt idx="181753">
                  <c:v>-6.9565000000000055</c:v>
                </c:pt>
                <c:pt idx="181754">
                  <c:v>-6.9544999999999959</c:v>
                </c:pt>
                <c:pt idx="181755">
                  <c:v>-6.9524999999999864</c:v>
                </c:pt>
                <c:pt idx="181756">
                  <c:v>-6.9504999999999768</c:v>
                </c:pt>
                <c:pt idx="181757">
                  <c:v>-6.9484999999999673</c:v>
                </c:pt>
                <c:pt idx="181758">
                  <c:v>-6.9464999999999577</c:v>
                </c:pt>
                <c:pt idx="181759">
                  <c:v>-6.944500000000005</c:v>
                </c:pt>
                <c:pt idx="181760">
                  <c:v>-6.9424999999999955</c:v>
                </c:pt>
                <c:pt idx="181761">
                  <c:v>-6.9404999999999859</c:v>
                </c:pt>
                <c:pt idx="181762">
                  <c:v>-6.9384999999999764</c:v>
                </c:pt>
                <c:pt idx="181763">
                  <c:v>-6.9364999999999668</c:v>
                </c:pt>
                <c:pt idx="181764">
                  <c:v>-6.9344999999999573</c:v>
                </c:pt>
                <c:pt idx="181765">
                  <c:v>-6.9325000000000045</c:v>
                </c:pt>
                <c:pt idx="181766">
                  <c:v>-6.930499999999995</c:v>
                </c:pt>
                <c:pt idx="181767">
                  <c:v>-6.9284999999999854</c:v>
                </c:pt>
                <c:pt idx="181768">
                  <c:v>-6.9264999999999759</c:v>
                </c:pt>
                <c:pt idx="181769">
                  <c:v>-6.9244999999999663</c:v>
                </c:pt>
                <c:pt idx="181770">
                  <c:v>-6.9224999999999568</c:v>
                </c:pt>
                <c:pt idx="181771">
                  <c:v>-6.9205000000000041</c:v>
                </c:pt>
                <c:pt idx="181772">
                  <c:v>-6.9184999999999945</c:v>
                </c:pt>
                <c:pt idx="181773">
                  <c:v>-6.916499999999985</c:v>
                </c:pt>
                <c:pt idx="181774">
                  <c:v>-6.9144999999999754</c:v>
                </c:pt>
                <c:pt idx="181775">
                  <c:v>-6.9124999999999659</c:v>
                </c:pt>
                <c:pt idx="181776">
                  <c:v>-6.9104999999999563</c:v>
                </c:pt>
                <c:pt idx="181777">
                  <c:v>-6.9085000000000036</c:v>
                </c:pt>
                <c:pt idx="181778">
                  <c:v>-6.9064999999999941</c:v>
                </c:pt>
                <c:pt idx="181779">
                  <c:v>-6.9044999999999845</c:v>
                </c:pt>
                <c:pt idx="181780">
                  <c:v>-6.902499999999975</c:v>
                </c:pt>
                <c:pt idx="181781">
                  <c:v>-6.9004999999999654</c:v>
                </c:pt>
                <c:pt idx="181782">
                  <c:v>-6.8984999999999559</c:v>
                </c:pt>
                <c:pt idx="181783">
                  <c:v>-6.8965000000000032</c:v>
                </c:pt>
                <c:pt idx="181784">
                  <c:v>-6.8944999999999936</c:v>
                </c:pt>
                <c:pt idx="181785">
                  <c:v>-6.8924999999999841</c:v>
                </c:pt>
                <c:pt idx="181786">
                  <c:v>-6.8904999999999745</c:v>
                </c:pt>
                <c:pt idx="181787">
                  <c:v>-6.888499999999965</c:v>
                </c:pt>
                <c:pt idx="181788">
                  <c:v>-6.8864999999999554</c:v>
                </c:pt>
                <c:pt idx="181789">
                  <c:v>-6.8845000000000027</c:v>
                </c:pt>
                <c:pt idx="181790">
                  <c:v>-6.8824999999999932</c:v>
                </c:pt>
                <c:pt idx="181791">
                  <c:v>-6.8804999999999836</c:v>
                </c:pt>
                <c:pt idx="181792">
                  <c:v>-6.8784999999999741</c:v>
                </c:pt>
                <c:pt idx="181793">
                  <c:v>-6.8764999999999645</c:v>
                </c:pt>
                <c:pt idx="181794">
                  <c:v>-6.874499999999955</c:v>
                </c:pt>
                <c:pt idx="181795">
                  <c:v>-6.8725000000000023</c:v>
                </c:pt>
                <c:pt idx="181796">
                  <c:v>-6.8704999999999927</c:v>
                </c:pt>
                <c:pt idx="181797">
                  <c:v>-6.8684999999999832</c:v>
                </c:pt>
                <c:pt idx="181798">
                  <c:v>-6.8664999999999736</c:v>
                </c:pt>
                <c:pt idx="181799">
                  <c:v>-6.8644999999999641</c:v>
                </c:pt>
                <c:pt idx="181800">
                  <c:v>-6.8624999999999545</c:v>
                </c:pt>
                <c:pt idx="181801">
                  <c:v>-6.8605000000000018</c:v>
                </c:pt>
                <c:pt idx="181802">
                  <c:v>-6.8584999999999923</c:v>
                </c:pt>
                <c:pt idx="181803">
                  <c:v>-6.8564999999999827</c:v>
                </c:pt>
                <c:pt idx="181804">
                  <c:v>-6.8544999999999732</c:v>
                </c:pt>
                <c:pt idx="181805">
                  <c:v>-6.8524999999999636</c:v>
                </c:pt>
                <c:pt idx="181806">
                  <c:v>-6.8504999999999541</c:v>
                </c:pt>
                <c:pt idx="181807">
                  <c:v>-6.8485000000000014</c:v>
                </c:pt>
                <c:pt idx="181808">
                  <c:v>-6.8464999999999918</c:v>
                </c:pt>
                <c:pt idx="181809">
                  <c:v>-6.8444999999999823</c:v>
                </c:pt>
                <c:pt idx="181810">
                  <c:v>-6.8424999999999727</c:v>
                </c:pt>
                <c:pt idx="181811">
                  <c:v>-6.8404999999999632</c:v>
                </c:pt>
                <c:pt idx="181812">
                  <c:v>-6.8384999999999536</c:v>
                </c:pt>
                <c:pt idx="181813">
                  <c:v>-6.8365000000000009</c:v>
                </c:pt>
                <c:pt idx="181814">
                  <c:v>-6.8344999999999914</c:v>
                </c:pt>
                <c:pt idx="181815">
                  <c:v>-6.8324999999999818</c:v>
                </c:pt>
                <c:pt idx="181816">
                  <c:v>-6.8304999999999723</c:v>
                </c:pt>
                <c:pt idx="181817">
                  <c:v>-6.8284999999999627</c:v>
                </c:pt>
                <c:pt idx="181818">
                  <c:v>-6.8264999999999532</c:v>
                </c:pt>
                <c:pt idx="181819">
                  <c:v>-6.8245000000000005</c:v>
                </c:pt>
                <c:pt idx="181820">
                  <c:v>-6.8224999999999909</c:v>
                </c:pt>
                <c:pt idx="181821">
                  <c:v>-6.8204999999999814</c:v>
                </c:pt>
                <c:pt idx="181822">
                  <c:v>-6.8184999999999718</c:v>
                </c:pt>
                <c:pt idx="181823">
                  <c:v>-6.8164999999999623</c:v>
                </c:pt>
                <c:pt idx="181824">
                  <c:v>-6.8144999999999527</c:v>
                </c:pt>
                <c:pt idx="181825">
                  <c:v>-6.8125</c:v>
                </c:pt>
                <c:pt idx="181826">
                  <c:v>-6.8104999999999905</c:v>
                </c:pt>
                <c:pt idx="181827">
                  <c:v>-6.8084999999999809</c:v>
                </c:pt>
                <c:pt idx="181828">
                  <c:v>-6.8064999999999714</c:v>
                </c:pt>
                <c:pt idx="181829">
                  <c:v>-6.8044999999999618</c:v>
                </c:pt>
                <c:pt idx="181830">
                  <c:v>-6.8024999999999523</c:v>
                </c:pt>
                <c:pt idx="181831">
                  <c:v>-6.8004999999999995</c:v>
                </c:pt>
                <c:pt idx="181832">
                  <c:v>-6.79849999999999</c:v>
                </c:pt>
                <c:pt idx="181833">
                  <c:v>-6.7964999999999804</c:v>
                </c:pt>
                <c:pt idx="181834">
                  <c:v>-6.7944999999999709</c:v>
                </c:pt>
                <c:pt idx="181835">
                  <c:v>-6.7924999999999613</c:v>
                </c:pt>
                <c:pt idx="181836">
                  <c:v>-6.7904999999999518</c:v>
                </c:pt>
                <c:pt idx="181837">
                  <c:v>-6.7884999999999991</c:v>
                </c:pt>
                <c:pt idx="181838">
                  <c:v>-6.7864999999999895</c:v>
                </c:pt>
                <c:pt idx="181839">
                  <c:v>-6.78449999999998</c:v>
                </c:pt>
                <c:pt idx="181840">
                  <c:v>-6.7824999999999704</c:v>
                </c:pt>
                <c:pt idx="181841">
                  <c:v>-6.7804999999999609</c:v>
                </c:pt>
                <c:pt idx="181842">
                  <c:v>-6.7784999999999513</c:v>
                </c:pt>
                <c:pt idx="181843">
                  <c:v>-6.7764999999999986</c:v>
                </c:pt>
                <c:pt idx="181844">
                  <c:v>-6.7744999999999891</c:v>
                </c:pt>
                <c:pt idx="181845">
                  <c:v>-6.7724999999999795</c:v>
                </c:pt>
                <c:pt idx="181846">
                  <c:v>-6.77049999999997</c:v>
                </c:pt>
                <c:pt idx="181847">
                  <c:v>-6.7684999999999604</c:v>
                </c:pt>
                <c:pt idx="181848">
                  <c:v>-6.7664999999999509</c:v>
                </c:pt>
                <c:pt idx="181849">
                  <c:v>-6.7644999999999982</c:v>
                </c:pt>
                <c:pt idx="181850">
                  <c:v>-6.7624999999999886</c:v>
                </c:pt>
                <c:pt idx="181851">
                  <c:v>-6.7604999999999791</c:v>
                </c:pt>
                <c:pt idx="181852">
                  <c:v>-6.7584999999999695</c:v>
                </c:pt>
                <c:pt idx="181853">
                  <c:v>-6.75649999999996</c:v>
                </c:pt>
                <c:pt idx="181854">
                  <c:v>-6.7544999999999504</c:v>
                </c:pt>
                <c:pt idx="181855">
                  <c:v>-6.7524999999999977</c:v>
                </c:pt>
                <c:pt idx="181856">
                  <c:v>-6.7504999999999882</c:v>
                </c:pt>
                <c:pt idx="181857">
                  <c:v>-6.7484999999999786</c:v>
                </c:pt>
                <c:pt idx="181858">
                  <c:v>-6.7464999999999691</c:v>
                </c:pt>
                <c:pt idx="181859">
                  <c:v>-6.7444999999999595</c:v>
                </c:pt>
                <c:pt idx="181860">
                  <c:v>-6.74249999999995</c:v>
                </c:pt>
                <c:pt idx="181861">
                  <c:v>-6.7404999999999973</c:v>
                </c:pt>
                <c:pt idx="181862">
                  <c:v>-6.7384999999999877</c:v>
                </c:pt>
                <c:pt idx="181863">
                  <c:v>-6.7364999999999782</c:v>
                </c:pt>
                <c:pt idx="181864">
                  <c:v>-6.7344999999999686</c:v>
                </c:pt>
                <c:pt idx="181865">
                  <c:v>-6.7324999999999591</c:v>
                </c:pt>
                <c:pt idx="181866">
                  <c:v>-6.7304999999999495</c:v>
                </c:pt>
                <c:pt idx="181867">
                  <c:v>-6.7284999999999968</c:v>
                </c:pt>
                <c:pt idx="181868">
                  <c:v>-6.7264999999999873</c:v>
                </c:pt>
                <c:pt idx="181869">
                  <c:v>-6.7244999999999777</c:v>
                </c:pt>
                <c:pt idx="181870">
                  <c:v>-6.7224999999999682</c:v>
                </c:pt>
                <c:pt idx="181871">
                  <c:v>-6.7204999999999586</c:v>
                </c:pt>
                <c:pt idx="181872">
                  <c:v>-6.7184999999999491</c:v>
                </c:pt>
                <c:pt idx="181873">
                  <c:v>-6.7164999999999964</c:v>
                </c:pt>
                <c:pt idx="181874">
                  <c:v>-6.7144999999999868</c:v>
                </c:pt>
                <c:pt idx="181875">
                  <c:v>-6.7124999999999773</c:v>
                </c:pt>
                <c:pt idx="181876">
                  <c:v>-6.7104999999999677</c:v>
                </c:pt>
                <c:pt idx="181877">
                  <c:v>-6.7084999999999582</c:v>
                </c:pt>
                <c:pt idx="181878">
                  <c:v>-6.7065000000000055</c:v>
                </c:pt>
                <c:pt idx="181879">
                  <c:v>-6.7044999999999959</c:v>
                </c:pt>
                <c:pt idx="181880">
                  <c:v>-6.7024999999999864</c:v>
                </c:pt>
                <c:pt idx="181881">
                  <c:v>-6.7004999999999768</c:v>
                </c:pt>
                <c:pt idx="181882">
                  <c:v>-6.6984999999999673</c:v>
                </c:pt>
                <c:pt idx="181883">
                  <c:v>-6.6964999999999577</c:v>
                </c:pt>
                <c:pt idx="181884">
                  <c:v>-6.694500000000005</c:v>
                </c:pt>
                <c:pt idx="181885">
                  <c:v>-6.6924999999999955</c:v>
                </c:pt>
                <c:pt idx="181886">
                  <c:v>-6.6904999999999859</c:v>
                </c:pt>
                <c:pt idx="181887">
                  <c:v>-6.6884999999999764</c:v>
                </c:pt>
                <c:pt idx="181888">
                  <c:v>-6.6864999999999668</c:v>
                </c:pt>
                <c:pt idx="181889">
                  <c:v>-6.6844999999999573</c:v>
                </c:pt>
                <c:pt idx="181890">
                  <c:v>-6.6825000000000045</c:v>
                </c:pt>
                <c:pt idx="181891">
                  <c:v>-6.680499999999995</c:v>
                </c:pt>
                <c:pt idx="181892">
                  <c:v>-6.6784999999999854</c:v>
                </c:pt>
                <c:pt idx="181893">
                  <c:v>-6.6764999999999759</c:v>
                </c:pt>
                <c:pt idx="181894">
                  <c:v>-6.6744999999999663</c:v>
                </c:pt>
                <c:pt idx="181895">
                  <c:v>-6.6724999999999568</c:v>
                </c:pt>
                <c:pt idx="181896">
                  <c:v>-6.6705000000000041</c:v>
                </c:pt>
                <c:pt idx="181897">
                  <c:v>-6.6684999999999945</c:v>
                </c:pt>
                <c:pt idx="181898">
                  <c:v>-6.666499999999985</c:v>
                </c:pt>
                <c:pt idx="181899">
                  <c:v>-6.6644999999999754</c:v>
                </c:pt>
                <c:pt idx="181900">
                  <c:v>-6.6624999999999659</c:v>
                </c:pt>
                <c:pt idx="181901">
                  <c:v>-6.6604999999999563</c:v>
                </c:pt>
                <c:pt idx="181902">
                  <c:v>-6.6585000000000036</c:v>
                </c:pt>
                <c:pt idx="181903">
                  <c:v>-6.6564999999999941</c:v>
                </c:pt>
                <c:pt idx="181904">
                  <c:v>-6.6544999999999845</c:v>
                </c:pt>
                <c:pt idx="181905">
                  <c:v>-6.652499999999975</c:v>
                </c:pt>
                <c:pt idx="181906">
                  <c:v>-6.6504999999999654</c:v>
                </c:pt>
                <c:pt idx="181907">
                  <c:v>-6.6484999999999559</c:v>
                </c:pt>
                <c:pt idx="181908">
                  <c:v>-6.6465000000000032</c:v>
                </c:pt>
                <c:pt idx="181909">
                  <c:v>-6.6444999999999936</c:v>
                </c:pt>
                <c:pt idx="181910">
                  <c:v>-6.6424999999999841</c:v>
                </c:pt>
                <c:pt idx="181911">
                  <c:v>-6.6404999999999745</c:v>
                </c:pt>
                <c:pt idx="181912">
                  <c:v>-6.638499999999965</c:v>
                </c:pt>
                <c:pt idx="181913">
                  <c:v>-6.6364999999999554</c:v>
                </c:pt>
                <c:pt idx="181914">
                  <c:v>-6.6345000000000027</c:v>
                </c:pt>
                <c:pt idx="181915">
                  <c:v>-6.6324999999999932</c:v>
                </c:pt>
                <c:pt idx="181916">
                  <c:v>-6.6304999999999836</c:v>
                </c:pt>
                <c:pt idx="181917">
                  <c:v>-6.6284999999999741</c:v>
                </c:pt>
                <c:pt idx="181918">
                  <c:v>-6.6264999999999645</c:v>
                </c:pt>
                <c:pt idx="181919">
                  <c:v>-6.624499999999955</c:v>
                </c:pt>
                <c:pt idx="181920">
                  <c:v>-6.6225000000000023</c:v>
                </c:pt>
                <c:pt idx="181921">
                  <c:v>-6.6204999999999927</c:v>
                </c:pt>
                <c:pt idx="181922">
                  <c:v>-6.6184999999999832</c:v>
                </c:pt>
                <c:pt idx="181923">
                  <c:v>-6.6164999999999736</c:v>
                </c:pt>
                <c:pt idx="181924">
                  <c:v>-6.6144999999999641</c:v>
                </c:pt>
                <c:pt idx="181925">
                  <c:v>-6.6124999999999545</c:v>
                </c:pt>
                <c:pt idx="181926">
                  <c:v>-6.6105000000000018</c:v>
                </c:pt>
                <c:pt idx="181927">
                  <c:v>-6.6084999999999923</c:v>
                </c:pt>
                <c:pt idx="181928">
                  <c:v>-6.6064999999999827</c:v>
                </c:pt>
                <c:pt idx="181929">
                  <c:v>-6.6044999999999732</c:v>
                </c:pt>
                <c:pt idx="181930">
                  <c:v>-6.6024999999999636</c:v>
                </c:pt>
                <c:pt idx="181931">
                  <c:v>-6.6004999999999541</c:v>
                </c:pt>
                <c:pt idx="181932">
                  <c:v>-6.5985000000000014</c:v>
                </c:pt>
                <c:pt idx="181933">
                  <c:v>-6.5964999999999918</c:v>
                </c:pt>
                <c:pt idx="181934">
                  <c:v>-6.5944999999999823</c:v>
                </c:pt>
                <c:pt idx="181935">
                  <c:v>-6.5924999999999727</c:v>
                </c:pt>
                <c:pt idx="181936">
                  <c:v>-6.5904999999999632</c:v>
                </c:pt>
                <c:pt idx="181937">
                  <c:v>-6.5884999999999536</c:v>
                </c:pt>
                <c:pt idx="181938">
                  <c:v>-6.5865000000000009</c:v>
                </c:pt>
                <c:pt idx="181939">
                  <c:v>-6.5844999999999914</c:v>
                </c:pt>
                <c:pt idx="181940">
                  <c:v>-6.5824999999999818</c:v>
                </c:pt>
                <c:pt idx="181941">
                  <c:v>-6.5804999999999723</c:v>
                </c:pt>
                <c:pt idx="181942">
                  <c:v>-6.5784999999999627</c:v>
                </c:pt>
                <c:pt idx="181943">
                  <c:v>-6.5764999999999532</c:v>
                </c:pt>
                <c:pt idx="181944">
                  <c:v>-6.5745000000000005</c:v>
                </c:pt>
                <c:pt idx="181945">
                  <c:v>-6.5724999999999909</c:v>
                </c:pt>
                <c:pt idx="181946">
                  <c:v>-6.5704999999999814</c:v>
                </c:pt>
                <c:pt idx="181947">
                  <c:v>-6.5684999999999718</c:v>
                </c:pt>
                <c:pt idx="181948">
                  <c:v>-6.5664999999999623</c:v>
                </c:pt>
                <c:pt idx="181949">
                  <c:v>-6.5644999999999527</c:v>
                </c:pt>
                <c:pt idx="181950">
                  <c:v>-6.5625</c:v>
                </c:pt>
                <c:pt idx="181951">
                  <c:v>-6.5604999999999905</c:v>
                </c:pt>
                <c:pt idx="181952">
                  <c:v>-6.5584999999999809</c:v>
                </c:pt>
                <c:pt idx="181953">
                  <c:v>-6.5564999999999714</c:v>
                </c:pt>
                <c:pt idx="181954">
                  <c:v>-6.5544999999999618</c:v>
                </c:pt>
                <c:pt idx="181955">
                  <c:v>-6.5524999999999523</c:v>
                </c:pt>
                <c:pt idx="181956">
                  <c:v>-6.5504999999999995</c:v>
                </c:pt>
                <c:pt idx="181957">
                  <c:v>-6.54849999999999</c:v>
                </c:pt>
                <c:pt idx="181958">
                  <c:v>-6.5464999999999804</c:v>
                </c:pt>
                <c:pt idx="181959">
                  <c:v>-6.5444999999999709</c:v>
                </c:pt>
                <c:pt idx="181960">
                  <c:v>-6.5424999999999613</c:v>
                </c:pt>
                <c:pt idx="181961">
                  <c:v>-6.5404999999999518</c:v>
                </c:pt>
                <c:pt idx="181962">
                  <c:v>-6.5384999999999991</c:v>
                </c:pt>
                <c:pt idx="181963">
                  <c:v>-6.5364999999999895</c:v>
                </c:pt>
                <c:pt idx="181964">
                  <c:v>-6.53449999999998</c:v>
                </c:pt>
                <c:pt idx="181965">
                  <c:v>-6.5324999999999704</c:v>
                </c:pt>
                <c:pt idx="181966">
                  <c:v>-6.5304999999999609</c:v>
                </c:pt>
                <c:pt idx="181967">
                  <c:v>-6.5284999999999513</c:v>
                </c:pt>
                <c:pt idx="181968">
                  <c:v>-6.5264999999999986</c:v>
                </c:pt>
                <c:pt idx="181969">
                  <c:v>-6.5244999999999891</c:v>
                </c:pt>
                <c:pt idx="181970">
                  <c:v>-6.5224999999999795</c:v>
                </c:pt>
                <c:pt idx="181971">
                  <c:v>-6.52049999999997</c:v>
                </c:pt>
                <c:pt idx="181972">
                  <c:v>-6.5184999999999604</c:v>
                </c:pt>
                <c:pt idx="181973">
                  <c:v>-6.5164999999999509</c:v>
                </c:pt>
                <c:pt idx="181974">
                  <c:v>-6.5144999999999982</c:v>
                </c:pt>
                <c:pt idx="181975">
                  <c:v>-6.5124999999999886</c:v>
                </c:pt>
                <c:pt idx="181976">
                  <c:v>-6.5104999999999791</c:v>
                </c:pt>
                <c:pt idx="181977">
                  <c:v>-6.5084999999999695</c:v>
                </c:pt>
                <c:pt idx="181978">
                  <c:v>-6.50649999999996</c:v>
                </c:pt>
                <c:pt idx="181979">
                  <c:v>-6.5044999999999504</c:v>
                </c:pt>
                <c:pt idx="181980">
                  <c:v>-6.5024999999999977</c:v>
                </c:pt>
                <c:pt idx="181981">
                  <c:v>-6.5004999999999882</c:v>
                </c:pt>
                <c:pt idx="181982">
                  <c:v>-6.4984999999999786</c:v>
                </c:pt>
                <c:pt idx="181983">
                  <c:v>-6.4964999999999691</c:v>
                </c:pt>
                <c:pt idx="181984">
                  <c:v>-6.4944999999999595</c:v>
                </c:pt>
                <c:pt idx="181985">
                  <c:v>-6.49249999999995</c:v>
                </c:pt>
                <c:pt idx="181986">
                  <c:v>-6.4904999999999973</c:v>
                </c:pt>
                <c:pt idx="181987">
                  <c:v>-6.4884999999999877</c:v>
                </c:pt>
                <c:pt idx="181988">
                  <c:v>-6.4864999999999782</c:v>
                </c:pt>
                <c:pt idx="181989">
                  <c:v>-6.4844999999999686</c:v>
                </c:pt>
                <c:pt idx="181990">
                  <c:v>-6.4824999999999591</c:v>
                </c:pt>
                <c:pt idx="181991">
                  <c:v>-6.4804999999999495</c:v>
                </c:pt>
                <c:pt idx="181992">
                  <c:v>-6.4784999999999968</c:v>
                </c:pt>
                <c:pt idx="181993">
                  <c:v>-6.4764999999999873</c:v>
                </c:pt>
                <c:pt idx="181994">
                  <c:v>-6.4744999999999777</c:v>
                </c:pt>
                <c:pt idx="181995">
                  <c:v>-6.4724999999999682</c:v>
                </c:pt>
                <c:pt idx="181996">
                  <c:v>-6.4704999999999586</c:v>
                </c:pt>
                <c:pt idx="181997">
                  <c:v>-6.4684999999999491</c:v>
                </c:pt>
                <c:pt idx="181998">
                  <c:v>-6.4664999999999964</c:v>
                </c:pt>
                <c:pt idx="181999">
                  <c:v>-6.4644999999999868</c:v>
                </c:pt>
                <c:pt idx="182000">
                  <c:v>-6.4624999999999773</c:v>
                </c:pt>
                <c:pt idx="182001">
                  <c:v>-6.4604999999999677</c:v>
                </c:pt>
                <c:pt idx="182002">
                  <c:v>-6.4584999999999582</c:v>
                </c:pt>
                <c:pt idx="182003">
                  <c:v>-6.4565000000000055</c:v>
                </c:pt>
                <c:pt idx="182004">
                  <c:v>-6.4544999999999959</c:v>
                </c:pt>
                <c:pt idx="182005">
                  <c:v>-6.4524999999999864</c:v>
                </c:pt>
                <c:pt idx="182006">
                  <c:v>-6.4504999999999768</c:v>
                </c:pt>
                <c:pt idx="182007">
                  <c:v>-6.4484999999999673</c:v>
                </c:pt>
                <c:pt idx="182008">
                  <c:v>-6.4464999999999577</c:v>
                </c:pt>
                <c:pt idx="182009">
                  <c:v>-6.444500000000005</c:v>
                </c:pt>
                <c:pt idx="182010">
                  <c:v>-6.4424999999999955</c:v>
                </c:pt>
                <c:pt idx="182011">
                  <c:v>-6.4404999999999859</c:v>
                </c:pt>
                <c:pt idx="182012">
                  <c:v>-6.4384999999999764</c:v>
                </c:pt>
                <c:pt idx="182013">
                  <c:v>-6.4364999999999668</c:v>
                </c:pt>
                <c:pt idx="182014">
                  <c:v>-6.4344999999999573</c:v>
                </c:pt>
                <c:pt idx="182015">
                  <c:v>-6.4325000000000045</c:v>
                </c:pt>
                <c:pt idx="182016">
                  <c:v>-6.430499999999995</c:v>
                </c:pt>
                <c:pt idx="182017">
                  <c:v>-6.4284999999999854</c:v>
                </c:pt>
                <c:pt idx="182018">
                  <c:v>-6.4264999999999759</c:v>
                </c:pt>
                <c:pt idx="182019">
                  <c:v>-6.4244999999999663</c:v>
                </c:pt>
                <c:pt idx="182020">
                  <c:v>-6.4224999999999568</c:v>
                </c:pt>
                <c:pt idx="182021">
                  <c:v>-6.4205000000000041</c:v>
                </c:pt>
                <c:pt idx="182022">
                  <c:v>-6.4184999999999945</c:v>
                </c:pt>
                <c:pt idx="182023">
                  <c:v>-6.416499999999985</c:v>
                </c:pt>
                <c:pt idx="182024">
                  <c:v>-6.4144999999999754</c:v>
                </c:pt>
                <c:pt idx="182025">
                  <c:v>-6.4124999999999659</c:v>
                </c:pt>
                <c:pt idx="182026">
                  <c:v>-6.4104999999999563</c:v>
                </c:pt>
                <c:pt idx="182027">
                  <c:v>-6.4085000000000036</c:v>
                </c:pt>
                <c:pt idx="182028">
                  <c:v>-6.4064999999999941</c:v>
                </c:pt>
                <c:pt idx="182029">
                  <c:v>-6.4044999999999845</c:v>
                </c:pt>
                <c:pt idx="182030">
                  <c:v>-6.402499999999975</c:v>
                </c:pt>
                <c:pt idx="182031">
                  <c:v>-6.4004999999999654</c:v>
                </c:pt>
                <c:pt idx="182032">
                  <c:v>-6.3984999999999559</c:v>
                </c:pt>
                <c:pt idx="182033">
                  <c:v>-6.3965000000000032</c:v>
                </c:pt>
                <c:pt idx="182034">
                  <c:v>-6.3944999999999936</c:v>
                </c:pt>
                <c:pt idx="182035">
                  <c:v>-6.3924999999999841</c:v>
                </c:pt>
                <c:pt idx="182036">
                  <c:v>-6.3904999999999745</c:v>
                </c:pt>
                <c:pt idx="182037">
                  <c:v>-6.388499999999965</c:v>
                </c:pt>
                <c:pt idx="182038">
                  <c:v>-6.3864999999999554</c:v>
                </c:pt>
                <c:pt idx="182039">
                  <c:v>-6.3845000000000027</c:v>
                </c:pt>
                <c:pt idx="182040">
                  <c:v>-6.3824999999999932</c:v>
                </c:pt>
                <c:pt idx="182041">
                  <c:v>-6.3804999999999836</c:v>
                </c:pt>
                <c:pt idx="182042">
                  <c:v>-6.3784999999999741</c:v>
                </c:pt>
                <c:pt idx="182043">
                  <c:v>-6.3764999999999645</c:v>
                </c:pt>
                <c:pt idx="182044">
                  <c:v>-6.374499999999955</c:v>
                </c:pt>
                <c:pt idx="182045">
                  <c:v>-6.3725000000000023</c:v>
                </c:pt>
                <c:pt idx="182046">
                  <c:v>-6.3704999999999927</c:v>
                </c:pt>
                <c:pt idx="182047">
                  <c:v>-6.3684999999999832</c:v>
                </c:pt>
                <c:pt idx="182048">
                  <c:v>-6.3664999999999736</c:v>
                </c:pt>
                <c:pt idx="182049">
                  <c:v>-6.3644999999999641</c:v>
                </c:pt>
                <c:pt idx="182050">
                  <c:v>-6.3624999999999545</c:v>
                </c:pt>
                <c:pt idx="182051">
                  <c:v>-6.3605000000000018</c:v>
                </c:pt>
                <c:pt idx="182052">
                  <c:v>-6.3584999999999923</c:v>
                </c:pt>
                <c:pt idx="182053">
                  <c:v>-6.3564999999999827</c:v>
                </c:pt>
                <c:pt idx="182054">
                  <c:v>-6.3544999999999732</c:v>
                </c:pt>
                <c:pt idx="182055">
                  <c:v>-6.3524999999999636</c:v>
                </c:pt>
                <c:pt idx="182056">
                  <c:v>-6.3504999999999541</c:v>
                </c:pt>
                <c:pt idx="182057">
                  <c:v>-6.3485000000000014</c:v>
                </c:pt>
                <c:pt idx="182058">
                  <c:v>-6.3464999999999918</c:v>
                </c:pt>
                <c:pt idx="182059">
                  <c:v>-6.3444999999999823</c:v>
                </c:pt>
                <c:pt idx="182060">
                  <c:v>-6.3424999999999727</c:v>
                </c:pt>
                <c:pt idx="182061">
                  <c:v>-6.3404999999999632</c:v>
                </c:pt>
                <c:pt idx="182062">
                  <c:v>-6.3384999999999536</c:v>
                </c:pt>
                <c:pt idx="182063">
                  <c:v>-6.3365000000000009</c:v>
                </c:pt>
                <c:pt idx="182064">
                  <c:v>-6.3344999999999914</c:v>
                </c:pt>
                <c:pt idx="182065">
                  <c:v>-6.3324999999999818</c:v>
                </c:pt>
                <c:pt idx="182066">
                  <c:v>-6.3304999999999723</c:v>
                </c:pt>
                <c:pt idx="182067">
                  <c:v>-6.3284999999999627</c:v>
                </c:pt>
                <c:pt idx="182068">
                  <c:v>-6.3264999999999532</c:v>
                </c:pt>
                <c:pt idx="182069">
                  <c:v>-6.3245000000000005</c:v>
                </c:pt>
                <c:pt idx="182070">
                  <c:v>-6.3224999999999909</c:v>
                </c:pt>
                <c:pt idx="182071">
                  <c:v>-6.3204999999999814</c:v>
                </c:pt>
                <c:pt idx="182072">
                  <c:v>-6.3184999999999718</c:v>
                </c:pt>
                <c:pt idx="182073">
                  <c:v>-6.3164999999999623</c:v>
                </c:pt>
                <c:pt idx="182074">
                  <c:v>-6.3144999999999527</c:v>
                </c:pt>
                <c:pt idx="182075">
                  <c:v>-6.3125</c:v>
                </c:pt>
                <c:pt idx="182076">
                  <c:v>-6.3104999999999905</c:v>
                </c:pt>
                <c:pt idx="182077">
                  <c:v>-6.3084999999999809</c:v>
                </c:pt>
                <c:pt idx="182078">
                  <c:v>-6.3064999999999714</c:v>
                </c:pt>
                <c:pt idx="182079">
                  <c:v>-6.3044999999999618</c:v>
                </c:pt>
                <c:pt idx="182080">
                  <c:v>-6.3024999999999523</c:v>
                </c:pt>
                <c:pt idx="182081">
                  <c:v>-6.3004999999999995</c:v>
                </c:pt>
                <c:pt idx="182082">
                  <c:v>-6.29849999999999</c:v>
                </c:pt>
                <c:pt idx="182083">
                  <c:v>-6.2964999999999804</c:v>
                </c:pt>
                <c:pt idx="182084">
                  <c:v>-6.2944999999999709</c:v>
                </c:pt>
                <c:pt idx="182085">
                  <c:v>-6.2924999999999613</c:v>
                </c:pt>
                <c:pt idx="182086">
                  <c:v>-6.2904999999999518</c:v>
                </c:pt>
                <c:pt idx="182087">
                  <c:v>-6.2884999999999991</c:v>
                </c:pt>
                <c:pt idx="182088">
                  <c:v>-6.2864999999999895</c:v>
                </c:pt>
                <c:pt idx="182089">
                  <c:v>-6.28449999999998</c:v>
                </c:pt>
                <c:pt idx="182090">
                  <c:v>-6.2824999999999704</c:v>
                </c:pt>
                <c:pt idx="182091">
                  <c:v>-6.2804999999999609</c:v>
                </c:pt>
                <c:pt idx="182092">
                  <c:v>-6.2784999999999513</c:v>
                </c:pt>
                <c:pt idx="182093">
                  <c:v>-6.2764999999999986</c:v>
                </c:pt>
                <c:pt idx="182094">
                  <c:v>-6.2744999999999891</c:v>
                </c:pt>
                <c:pt idx="182095">
                  <c:v>-6.2724999999999795</c:v>
                </c:pt>
                <c:pt idx="182096">
                  <c:v>-6.27049999999997</c:v>
                </c:pt>
                <c:pt idx="182097">
                  <c:v>-6.2684999999999604</c:v>
                </c:pt>
                <c:pt idx="182098">
                  <c:v>-6.2664999999999509</c:v>
                </c:pt>
                <c:pt idx="182099">
                  <c:v>-6.2644999999999982</c:v>
                </c:pt>
                <c:pt idx="182100">
                  <c:v>-6.2624999999999886</c:v>
                </c:pt>
                <c:pt idx="182101">
                  <c:v>-6.2604999999999791</c:v>
                </c:pt>
                <c:pt idx="182102">
                  <c:v>-6.2584999999999695</c:v>
                </c:pt>
                <c:pt idx="182103">
                  <c:v>-6.25649999999996</c:v>
                </c:pt>
                <c:pt idx="182104">
                  <c:v>-6.2544999999999504</c:v>
                </c:pt>
                <c:pt idx="182105">
                  <c:v>-6.2524999999999977</c:v>
                </c:pt>
                <c:pt idx="182106">
                  <c:v>-6.2504999999999882</c:v>
                </c:pt>
                <c:pt idx="182107">
                  <c:v>-6.2484999999999786</c:v>
                </c:pt>
                <c:pt idx="182108">
                  <c:v>-6.2464999999999691</c:v>
                </c:pt>
                <c:pt idx="182109">
                  <c:v>-6.2444999999999595</c:v>
                </c:pt>
                <c:pt idx="182110">
                  <c:v>-6.24249999999995</c:v>
                </c:pt>
                <c:pt idx="182111">
                  <c:v>-6.2404999999999973</c:v>
                </c:pt>
                <c:pt idx="182112">
                  <c:v>-6.2384999999999877</c:v>
                </c:pt>
                <c:pt idx="182113">
                  <c:v>-6.2364999999999782</c:v>
                </c:pt>
                <c:pt idx="182114">
                  <c:v>-6.2344999999999686</c:v>
                </c:pt>
                <c:pt idx="182115">
                  <c:v>-6.2324999999999591</c:v>
                </c:pt>
                <c:pt idx="182116">
                  <c:v>-6.2304999999999495</c:v>
                </c:pt>
                <c:pt idx="182117">
                  <c:v>-6.2284999999999968</c:v>
                </c:pt>
                <c:pt idx="182118">
                  <c:v>-6.2264999999999873</c:v>
                </c:pt>
                <c:pt idx="182119">
                  <c:v>-6.2244999999999777</c:v>
                </c:pt>
                <c:pt idx="182120">
                  <c:v>-6.2224999999999682</c:v>
                </c:pt>
                <c:pt idx="182121">
                  <c:v>-6.2204999999999586</c:v>
                </c:pt>
                <c:pt idx="182122">
                  <c:v>-6.2184999999999491</c:v>
                </c:pt>
                <c:pt idx="182123">
                  <c:v>-6.2164999999999964</c:v>
                </c:pt>
                <c:pt idx="182124">
                  <c:v>-6.2144999999999868</c:v>
                </c:pt>
                <c:pt idx="182125">
                  <c:v>-6.2124999999999773</c:v>
                </c:pt>
                <c:pt idx="182126">
                  <c:v>-6.2104999999999677</c:v>
                </c:pt>
                <c:pt idx="182127">
                  <c:v>-6.2084999999999582</c:v>
                </c:pt>
                <c:pt idx="182128">
                  <c:v>-6.2065000000000055</c:v>
                </c:pt>
                <c:pt idx="182129">
                  <c:v>-6.2044999999999959</c:v>
                </c:pt>
                <c:pt idx="182130">
                  <c:v>-6.2024999999999864</c:v>
                </c:pt>
                <c:pt idx="182131">
                  <c:v>-6.2004999999999768</c:v>
                </c:pt>
                <c:pt idx="182132">
                  <c:v>-6.1984999999999673</c:v>
                </c:pt>
                <c:pt idx="182133">
                  <c:v>-6.1964999999999577</c:v>
                </c:pt>
                <c:pt idx="182134">
                  <c:v>-6.194500000000005</c:v>
                </c:pt>
                <c:pt idx="182135">
                  <c:v>-6.1924999999999955</c:v>
                </c:pt>
                <c:pt idx="182136">
                  <c:v>-6.1904999999999859</c:v>
                </c:pt>
                <c:pt idx="182137">
                  <c:v>-6.1884999999999764</c:v>
                </c:pt>
                <c:pt idx="182138">
                  <c:v>-6.1864999999999668</c:v>
                </c:pt>
                <c:pt idx="182139">
                  <c:v>-6.1844999999999573</c:v>
                </c:pt>
                <c:pt idx="182140">
                  <c:v>-6.1825000000000045</c:v>
                </c:pt>
                <c:pt idx="182141">
                  <c:v>-6.180499999999995</c:v>
                </c:pt>
                <c:pt idx="182142">
                  <c:v>-6.1784999999999854</c:v>
                </c:pt>
                <c:pt idx="182143">
                  <c:v>-6.1764999999999759</c:v>
                </c:pt>
                <c:pt idx="182144">
                  <c:v>-6.1744999999999663</c:v>
                </c:pt>
                <c:pt idx="182145">
                  <c:v>-6.1724999999999568</c:v>
                </c:pt>
                <c:pt idx="182146">
                  <c:v>-6.1705000000000041</c:v>
                </c:pt>
                <c:pt idx="182147">
                  <c:v>-6.1684999999999945</c:v>
                </c:pt>
                <c:pt idx="182148">
                  <c:v>-6.166499999999985</c:v>
                </c:pt>
                <c:pt idx="182149">
                  <c:v>-6.1644999999999754</c:v>
                </c:pt>
                <c:pt idx="182150">
                  <c:v>-6.1624999999999659</c:v>
                </c:pt>
                <c:pt idx="182151">
                  <c:v>-6.1604999999999563</c:v>
                </c:pt>
                <c:pt idx="182152">
                  <c:v>-6.1585000000000036</c:v>
                </c:pt>
                <c:pt idx="182153">
                  <c:v>-6.1564999999999941</c:v>
                </c:pt>
                <c:pt idx="182154">
                  <c:v>-6.1544999999999845</c:v>
                </c:pt>
                <c:pt idx="182155">
                  <c:v>-6.152499999999975</c:v>
                </c:pt>
                <c:pt idx="182156">
                  <c:v>-6.1504999999999654</c:v>
                </c:pt>
                <c:pt idx="182157">
                  <c:v>-6.1484999999999559</c:v>
                </c:pt>
                <c:pt idx="182158">
                  <c:v>-6.1465000000000032</c:v>
                </c:pt>
                <c:pt idx="182159">
                  <c:v>-6.1444999999999936</c:v>
                </c:pt>
                <c:pt idx="182160">
                  <c:v>-6.1424999999999841</c:v>
                </c:pt>
                <c:pt idx="182161">
                  <c:v>-6.1404999999999745</c:v>
                </c:pt>
                <c:pt idx="182162">
                  <c:v>-6.138499999999965</c:v>
                </c:pt>
                <c:pt idx="182163">
                  <c:v>-6.1364999999999554</c:v>
                </c:pt>
                <c:pt idx="182164">
                  <c:v>-6.1345000000000027</c:v>
                </c:pt>
                <c:pt idx="182165">
                  <c:v>-6.1324999999999932</c:v>
                </c:pt>
                <c:pt idx="182166">
                  <c:v>-6.1304999999999836</c:v>
                </c:pt>
                <c:pt idx="182167">
                  <c:v>-6.1284999999999741</c:v>
                </c:pt>
                <c:pt idx="182168">
                  <c:v>-6.1264999999999645</c:v>
                </c:pt>
                <c:pt idx="182169">
                  <c:v>-6.124499999999955</c:v>
                </c:pt>
                <c:pt idx="182170">
                  <c:v>-6.1225000000000023</c:v>
                </c:pt>
                <c:pt idx="182171">
                  <c:v>-6.1204999999999927</c:v>
                </c:pt>
                <c:pt idx="182172">
                  <c:v>-6.1184999999999832</c:v>
                </c:pt>
                <c:pt idx="182173">
                  <c:v>-6.1164999999999736</c:v>
                </c:pt>
                <c:pt idx="182174">
                  <c:v>-6.1144999999999641</c:v>
                </c:pt>
                <c:pt idx="182175">
                  <c:v>-6.1124999999999545</c:v>
                </c:pt>
                <c:pt idx="182176">
                  <c:v>-6.1105000000000018</c:v>
                </c:pt>
                <c:pt idx="182177">
                  <c:v>-6.1084999999999923</c:v>
                </c:pt>
                <c:pt idx="182178">
                  <c:v>-6.1064999999999827</c:v>
                </c:pt>
                <c:pt idx="182179">
                  <c:v>-6.1044999999999732</c:v>
                </c:pt>
                <c:pt idx="182180">
                  <c:v>-6.1024999999999636</c:v>
                </c:pt>
                <c:pt idx="182181">
                  <c:v>-6.1004999999999541</c:v>
                </c:pt>
                <c:pt idx="182182">
                  <c:v>-6.0985000000000014</c:v>
                </c:pt>
                <c:pt idx="182183">
                  <c:v>-6.0964999999999918</c:v>
                </c:pt>
                <c:pt idx="182184">
                  <c:v>-6.0944999999999823</c:v>
                </c:pt>
                <c:pt idx="182185">
                  <c:v>-6.0924999999999727</c:v>
                </c:pt>
                <c:pt idx="182186">
                  <c:v>-6.0904999999999632</c:v>
                </c:pt>
                <c:pt idx="182187">
                  <c:v>-6.0884999999999536</c:v>
                </c:pt>
                <c:pt idx="182188">
                  <c:v>-6.0865000000000009</c:v>
                </c:pt>
                <c:pt idx="182189">
                  <c:v>-6.0844999999999914</c:v>
                </c:pt>
                <c:pt idx="182190">
                  <c:v>-6.0824999999999818</c:v>
                </c:pt>
                <c:pt idx="182191">
                  <c:v>-6.0804999999999723</c:v>
                </c:pt>
                <c:pt idx="182192">
                  <c:v>-6.0784999999999627</c:v>
                </c:pt>
                <c:pt idx="182193">
                  <c:v>-6.0764999999999532</c:v>
                </c:pt>
                <c:pt idx="182194">
                  <c:v>-6.0745000000000005</c:v>
                </c:pt>
                <c:pt idx="182195">
                  <c:v>-6.0724999999999909</c:v>
                </c:pt>
                <c:pt idx="182196">
                  <c:v>-6.0704999999999814</c:v>
                </c:pt>
                <c:pt idx="182197">
                  <c:v>-6.0684999999999718</c:v>
                </c:pt>
                <c:pt idx="182198">
                  <c:v>-6.0664999999999623</c:v>
                </c:pt>
                <c:pt idx="182199">
                  <c:v>-6.0644999999999527</c:v>
                </c:pt>
                <c:pt idx="182200">
                  <c:v>-6.0625</c:v>
                </c:pt>
                <c:pt idx="182201">
                  <c:v>-6.0604999999999905</c:v>
                </c:pt>
                <c:pt idx="182202">
                  <c:v>-6.0584999999999809</c:v>
                </c:pt>
                <c:pt idx="182203">
                  <c:v>-6.0564999999999714</c:v>
                </c:pt>
                <c:pt idx="182204">
                  <c:v>-6.0544999999999618</c:v>
                </c:pt>
                <c:pt idx="182205">
                  <c:v>-6.0524999999999523</c:v>
                </c:pt>
                <c:pt idx="182206">
                  <c:v>-6.0504999999999995</c:v>
                </c:pt>
                <c:pt idx="182207">
                  <c:v>-6.04849999999999</c:v>
                </c:pt>
                <c:pt idx="182208">
                  <c:v>-6.0464999999999804</c:v>
                </c:pt>
                <c:pt idx="182209">
                  <c:v>-6.0444999999999709</c:v>
                </c:pt>
                <c:pt idx="182210">
                  <c:v>-6.0424999999999613</c:v>
                </c:pt>
                <c:pt idx="182211">
                  <c:v>-6.0404999999999518</c:v>
                </c:pt>
                <c:pt idx="182212">
                  <c:v>-6.0384999999999991</c:v>
                </c:pt>
                <c:pt idx="182213">
                  <c:v>-6.0364999999999895</c:v>
                </c:pt>
                <c:pt idx="182214">
                  <c:v>-6.03449999999998</c:v>
                </c:pt>
                <c:pt idx="182215">
                  <c:v>-6.0324999999999704</c:v>
                </c:pt>
                <c:pt idx="182216">
                  <c:v>-6.0304999999999609</c:v>
                </c:pt>
                <c:pt idx="182217">
                  <c:v>-6.0284999999999513</c:v>
                </c:pt>
                <c:pt idx="182218">
                  <c:v>-6.0264999999999986</c:v>
                </c:pt>
                <c:pt idx="182219">
                  <c:v>-6.0244999999999891</c:v>
                </c:pt>
                <c:pt idx="182220">
                  <c:v>-6.0224999999999795</c:v>
                </c:pt>
                <c:pt idx="182221">
                  <c:v>-6.02049999999997</c:v>
                </c:pt>
                <c:pt idx="182222">
                  <c:v>-6.0184999999999604</c:v>
                </c:pt>
                <c:pt idx="182223">
                  <c:v>-6.0164999999999509</c:v>
                </c:pt>
                <c:pt idx="182224">
                  <c:v>-6.0144999999999982</c:v>
                </c:pt>
                <c:pt idx="182225">
                  <c:v>-6.0124999999999886</c:v>
                </c:pt>
                <c:pt idx="182226">
                  <c:v>-6.0104999999999791</c:v>
                </c:pt>
                <c:pt idx="182227">
                  <c:v>-6.0084999999999695</c:v>
                </c:pt>
                <c:pt idx="182228">
                  <c:v>-6.00649999999996</c:v>
                </c:pt>
                <c:pt idx="182229">
                  <c:v>-6.0044999999999504</c:v>
                </c:pt>
                <c:pt idx="182230">
                  <c:v>-6.0024999999999977</c:v>
                </c:pt>
                <c:pt idx="182231">
                  <c:v>-6.0004999999999882</c:v>
                </c:pt>
                <c:pt idx="182232">
                  <c:v>-5.9984999999999786</c:v>
                </c:pt>
                <c:pt idx="182233">
                  <c:v>-5.9964999999999691</c:v>
                </c:pt>
                <c:pt idx="182234">
                  <c:v>-5.9944999999999595</c:v>
                </c:pt>
                <c:pt idx="182235">
                  <c:v>-5.99249999999995</c:v>
                </c:pt>
                <c:pt idx="182236">
                  <c:v>-5.9904999999999973</c:v>
                </c:pt>
                <c:pt idx="182237">
                  <c:v>-5.9884999999999877</c:v>
                </c:pt>
                <c:pt idx="182238">
                  <c:v>-5.9864999999999782</c:v>
                </c:pt>
                <c:pt idx="182239">
                  <c:v>-5.9844999999999686</c:v>
                </c:pt>
                <c:pt idx="182240">
                  <c:v>-5.9824999999999591</c:v>
                </c:pt>
                <c:pt idx="182241">
                  <c:v>-5.9804999999999495</c:v>
                </c:pt>
                <c:pt idx="182242">
                  <c:v>-5.9784999999999968</c:v>
                </c:pt>
                <c:pt idx="182243">
                  <c:v>-5.9764999999999873</c:v>
                </c:pt>
                <c:pt idx="182244">
                  <c:v>-5.9744999999999777</c:v>
                </c:pt>
                <c:pt idx="182245">
                  <c:v>-5.9724999999999682</c:v>
                </c:pt>
                <c:pt idx="182246">
                  <c:v>-5.9704999999999586</c:v>
                </c:pt>
                <c:pt idx="182247">
                  <c:v>-5.9684999999999491</c:v>
                </c:pt>
                <c:pt idx="182248">
                  <c:v>-5.9664999999999964</c:v>
                </c:pt>
                <c:pt idx="182249">
                  <c:v>-5.9644999999999868</c:v>
                </c:pt>
                <c:pt idx="182250">
                  <c:v>-5.9624999999999773</c:v>
                </c:pt>
                <c:pt idx="182251">
                  <c:v>-5.9604999999999677</c:v>
                </c:pt>
                <c:pt idx="182252">
                  <c:v>-5.9584999999999582</c:v>
                </c:pt>
                <c:pt idx="182253">
                  <c:v>-5.9565000000000055</c:v>
                </c:pt>
                <c:pt idx="182254">
                  <c:v>-5.9544999999999959</c:v>
                </c:pt>
                <c:pt idx="182255">
                  <c:v>-5.9524999999999864</c:v>
                </c:pt>
                <c:pt idx="182256">
                  <c:v>-5.9504999999999768</c:v>
                </c:pt>
                <c:pt idx="182257">
                  <c:v>-5.9484999999999673</c:v>
                </c:pt>
                <c:pt idx="182258">
                  <c:v>-5.9464999999999577</c:v>
                </c:pt>
                <c:pt idx="182259">
                  <c:v>-5.944500000000005</c:v>
                </c:pt>
                <c:pt idx="182260">
                  <c:v>-5.9424999999999955</c:v>
                </c:pt>
                <c:pt idx="182261">
                  <c:v>-5.9404999999999859</c:v>
                </c:pt>
                <c:pt idx="182262">
                  <c:v>-5.9384999999999764</c:v>
                </c:pt>
                <c:pt idx="182263">
                  <c:v>-5.9364999999999668</c:v>
                </c:pt>
                <c:pt idx="182264">
                  <c:v>-5.9344999999999573</c:v>
                </c:pt>
                <c:pt idx="182265">
                  <c:v>-5.9325000000000045</c:v>
                </c:pt>
                <c:pt idx="182266">
                  <c:v>-5.930499999999995</c:v>
                </c:pt>
                <c:pt idx="182267">
                  <c:v>-5.9284999999999854</c:v>
                </c:pt>
                <c:pt idx="182268">
                  <c:v>-5.9264999999999759</c:v>
                </c:pt>
                <c:pt idx="182269">
                  <c:v>-5.9244999999999663</c:v>
                </c:pt>
                <c:pt idx="182270">
                  <c:v>-5.9224999999999568</c:v>
                </c:pt>
                <c:pt idx="182271">
                  <c:v>-5.9205000000000041</c:v>
                </c:pt>
                <c:pt idx="182272">
                  <c:v>-5.9184999999999945</c:v>
                </c:pt>
                <c:pt idx="182273">
                  <c:v>-5.916499999999985</c:v>
                </c:pt>
                <c:pt idx="182274">
                  <c:v>-5.9144999999999754</c:v>
                </c:pt>
                <c:pt idx="182275">
                  <c:v>-5.9124999999999659</c:v>
                </c:pt>
                <c:pt idx="182276">
                  <c:v>-5.9104999999999563</c:v>
                </c:pt>
                <c:pt idx="182277">
                  <c:v>-5.9085000000000036</c:v>
                </c:pt>
                <c:pt idx="182278">
                  <c:v>-5.9064999999999941</c:v>
                </c:pt>
                <c:pt idx="182279">
                  <c:v>-5.9044999999999845</c:v>
                </c:pt>
                <c:pt idx="182280">
                  <c:v>-5.902499999999975</c:v>
                </c:pt>
                <c:pt idx="182281">
                  <c:v>-5.9004999999999654</c:v>
                </c:pt>
                <c:pt idx="182282">
                  <c:v>-5.8984999999999559</c:v>
                </c:pt>
                <c:pt idx="182283">
                  <c:v>-5.8965000000000032</c:v>
                </c:pt>
                <c:pt idx="182284">
                  <c:v>-5.8944999999999936</c:v>
                </c:pt>
                <c:pt idx="182285">
                  <c:v>-5.8924999999999841</c:v>
                </c:pt>
                <c:pt idx="182286">
                  <c:v>-5.8904999999999745</c:v>
                </c:pt>
                <c:pt idx="182287">
                  <c:v>-5.888499999999965</c:v>
                </c:pt>
                <c:pt idx="182288">
                  <c:v>-5.8864999999999554</c:v>
                </c:pt>
                <c:pt idx="182289">
                  <c:v>-5.8845000000000027</c:v>
                </c:pt>
                <c:pt idx="182290">
                  <c:v>-5.8824999999999932</c:v>
                </c:pt>
                <c:pt idx="182291">
                  <c:v>-5.8804999999999836</c:v>
                </c:pt>
                <c:pt idx="182292">
                  <c:v>-5.8784999999999741</c:v>
                </c:pt>
                <c:pt idx="182293">
                  <c:v>-5.8764999999999645</c:v>
                </c:pt>
                <c:pt idx="182294">
                  <c:v>-5.874499999999955</c:v>
                </c:pt>
                <c:pt idx="182295">
                  <c:v>-5.8725000000000023</c:v>
                </c:pt>
                <c:pt idx="182296">
                  <c:v>-5.8704999999999927</c:v>
                </c:pt>
                <c:pt idx="182297">
                  <c:v>-5.8684999999999832</c:v>
                </c:pt>
                <c:pt idx="182298">
                  <c:v>-5.8664999999999736</c:v>
                </c:pt>
                <c:pt idx="182299">
                  <c:v>-5.8644999999999641</c:v>
                </c:pt>
                <c:pt idx="182300">
                  <c:v>-5.8624999999999545</c:v>
                </c:pt>
                <c:pt idx="182301">
                  <c:v>-5.8605000000000018</c:v>
                </c:pt>
                <c:pt idx="182302">
                  <c:v>-5.8584999999999923</c:v>
                </c:pt>
                <c:pt idx="182303">
                  <c:v>-5.8564999999999827</c:v>
                </c:pt>
                <c:pt idx="182304">
                  <c:v>-5.8544999999999732</c:v>
                </c:pt>
                <c:pt idx="182305">
                  <c:v>-5.8524999999999636</c:v>
                </c:pt>
                <c:pt idx="182306">
                  <c:v>-5.8504999999999541</c:v>
                </c:pt>
                <c:pt idx="182307">
                  <c:v>-5.8485000000000014</c:v>
                </c:pt>
                <c:pt idx="182308">
                  <c:v>-5.8464999999999918</c:v>
                </c:pt>
                <c:pt idx="182309">
                  <c:v>-5.8444999999999823</c:v>
                </c:pt>
                <c:pt idx="182310">
                  <c:v>-5.8424999999999727</c:v>
                </c:pt>
                <c:pt idx="182311">
                  <c:v>-5.8404999999999632</c:v>
                </c:pt>
                <c:pt idx="182312">
                  <c:v>-5.8384999999999536</c:v>
                </c:pt>
                <c:pt idx="182313">
                  <c:v>-5.8365000000000009</c:v>
                </c:pt>
                <c:pt idx="182314">
                  <c:v>-5.8344999999999914</c:v>
                </c:pt>
                <c:pt idx="182315">
                  <c:v>-5.8324999999999818</c:v>
                </c:pt>
                <c:pt idx="182316">
                  <c:v>-5.8304999999999723</c:v>
                </c:pt>
                <c:pt idx="182317">
                  <c:v>-5.8284999999999627</c:v>
                </c:pt>
                <c:pt idx="182318">
                  <c:v>-5.8264999999999532</c:v>
                </c:pt>
                <c:pt idx="182319">
                  <c:v>-5.8245000000000005</c:v>
                </c:pt>
                <c:pt idx="182320">
                  <c:v>-5.8224999999999909</c:v>
                </c:pt>
                <c:pt idx="182321">
                  <c:v>-5.8204999999999814</c:v>
                </c:pt>
                <c:pt idx="182322">
                  <c:v>-5.8184999999999718</c:v>
                </c:pt>
                <c:pt idx="182323">
                  <c:v>-5.8164999999999623</c:v>
                </c:pt>
                <c:pt idx="182324">
                  <c:v>-5.8144999999999527</c:v>
                </c:pt>
                <c:pt idx="182325">
                  <c:v>-5.8125</c:v>
                </c:pt>
                <c:pt idx="182326">
                  <c:v>-5.8104999999999905</c:v>
                </c:pt>
                <c:pt idx="182327">
                  <c:v>-5.8084999999999809</c:v>
                </c:pt>
                <c:pt idx="182328">
                  <c:v>-5.8064999999999714</c:v>
                </c:pt>
                <c:pt idx="182329">
                  <c:v>-5.8044999999999618</c:v>
                </c:pt>
                <c:pt idx="182330">
                  <c:v>-5.8024999999999523</c:v>
                </c:pt>
                <c:pt idx="182331">
                  <c:v>-5.8004999999999995</c:v>
                </c:pt>
                <c:pt idx="182332">
                  <c:v>-5.79849999999999</c:v>
                </c:pt>
                <c:pt idx="182333">
                  <c:v>-5.7964999999999804</c:v>
                </c:pt>
                <c:pt idx="182334">
                  <c:v>-5.7944999999999709</c:v>
                </c:pt>
                <c:pt idx="182335">
                  <c:v>-5.7924999999999613</c:v>
                </c:pt>
                <c:pt idx="182336">
                  <c:v>-5.7904999999999518</c:v>
                </c:pt>
                <c:pt idx="182337">
                  <c:v>-5.7884999999999991</c:v>
                </c:pt>
                <c:pt idx="182338">
                  <c:v>-5.7864999999999895</c:v>
                </c:pt>
                <c:pt idx="182339">
                  <c:v>-5.78449999999998</c:v>
                </c:pt>
                <c:pt idx="182340">
                  <c:v>-5.7824999999999704</c:v>
                </c:pt>
                <c:pt idx="182341">
                  <c:v>-5.7804999999999609</c:v>
                </c:pt>
                <c:pt idx="182342">
                  <c:v>-5.7784999999999513</c:v>
                </c:pt>
                <c:pt idx="182343">
                  <c:v>-5.7764999999999986</c:v>
                </c:pt>
                <c:pt idx="182344">
                  <c:v>-5.7744999999999891</c:v>
                </c:pt>
                <c:pt idx="182345">
                  <c:v>-5.7724999999999795</c:v>
                </c:pt>
                <c:pt idx="182346">
                  <c:v>-5.77049999999997</c:v>
                </c:pt>
                <c:pt idx="182347">
                  <c:v>-5.7684999999999604</c:v>
                </c:pt>
                <c:pt idx="182348">
                  <c:v>-5.7664999999999509</c:v>
                </c:pt>
                <c:pt idx="182349">
                  <c:v>-5.7644999999999982</c:v>
                </c:pt>
                <c:pt idx="182350">
                  <c:v>-5.7624999999999886</c:v>
                </c:pt>
                <c:pt idx="182351">
                  <c:v>-5.7604999999999791</c:v>
                </c:pt>
                <c:pt idx="182352">
                  <c:v>-5.7584999999999695</c:v>
                </c:pt>
                <c:pt idx="182353">
                  <c:v>-5.75649999999996</c:v>
                </c:pt>
                <c:pt idx="182354">
                  <c:v>-5.7544999999999504</c:v>
                </c:pt>
                <c:pt idx="182355">
                  <c:v>-5.7524999999999977</c:v>
                </c:pt>
                <c:pt idx="182356">
                  <c:v>-5.7504999999999882</c:v>
                </c:pt>
                <c:pt idx="182357">
                  <c:v>-5.7484999999999786</c:v>
                </c:pt>
                <c:pt idx="182358">
                  <c:v>-5.7464999999999691</c:v>
                </c:pt>
                <c:pt idx="182359">
                  <c:v>-5.7444999999999595</c:v>
                </c:pt>
                <c:pt idx="182360">
                  <c:v>-5.74249999999995</c:v>
                </c:pt>
                <c:pt idx="182361">
                  <c:v>-5.7404999999999973</c:v>
                </c:pt>
                <c:pt idx="182362">
                  <c:v>-5.7384999999999877</c:v>
                </c:pt>
                <c:pt idx="182363">
                  <c:v>-5.7364999999999782</c:v>
                </c:pt>
                <c:pt idx="182364">
                  <c:v>-5.7344999999999686</c:v>
                </c:pt>
                <c:pt idx="182365">
                  <c:v>-5.7324999999999591</c:v>
                </c:pt>
                <c:pt idx="182366">
                  <c:v>-5.7304999999999495</c:v>
                </c:pt>
                <c:pt idx="182367">
                  <c:v>-5.7284999999999968</c:v>
                </c:pt>
                <c:pt idx="182368">
                  <c:v>-5.7264999999999873</c:v>
                </c:pt>
                <c:pt idx="182369">
                  <c:v>-5.7244999999999777</c:v>
                </c:pt>
                <c:pt idx="182370">
                  <c:v>-5.7224999999999682</c:v>
                </c:pt>
                <c:pt idx="182371">
                  <c:v>-5.7204999999999586</c:v>
                </c:pt>
                <c:pt idx="182372">
                  <c:v>-5.7184999999999491</c:v>
                </c:pt>
                <c:pt idx="182373">
                  <c:v>-5.7164999999999964</c:v>
                </c:pt>
                <c:pt idx="182374">
                  <c:v>-5.7144999999999868</c:v>
                </c:pt>
                <c:pt idx="182375">
                  <c:v>-5.7124999999999773</c:v>
                </c:pt>
                <c:pt idx="182376">
                  <c:v>-5.7104999999999677</c:v>
                </c:pt>
                <c:pt idx="182377">
                  <c:v>-5.7084999999999582</c:v>
                </c:pt>
                <c:pt idx="182378">
                  <c:v>-5.7065000000000055</c:v>
                </c:pt>
                <c:pt idx="182379">
                  <c:v>-5.7044999999999959</c:v>
                </c:pt>
                <c:pt idx="182380">
                  <c:v>-5.7024999999999864</c:v>
                </c:pt>
                <c:pt idx="182381">
                  <c:v>-5.7004999999999768</c:v>
                </c:pt>
                <c:pt idx="182382">
                  <c:v>-5.6984999999999673</c:v>
                </c:pt>
                <c:pt idx="182383">
                  <c:v>-5.6964999999999577</c:v>
                </c:pt>
                <c:pt idx="182384">
                  <c:v>-5.694500000000005</c:v>
                </c:pt>
                <c:pt idx="182385">
                  <c:v>-5.6924999999999955</c:v>
                </c:pt>
                <c:pt idx="182386">
                  <c:v>-5.6904999999999859</c:v>
                </c:pt>
                <c:pt idx="182387">
                  <c:v>-5.6884999999999764</c:v>
                </c:pt>
                <c:pt idx="182388">
                  <c:v>-5.6864999999999668</c:v>
                </c:pt>
                <c:pt idx="182389">
                  <c:v>-5.6844999999999573</c:v>
                </c:pt>
                <c:pt idx="182390">
                  <c:v>-5.6825000000000045</c:v>
                </c:pt>
                <c:pt idx="182391">
                  <c:v>-5.680499999999995</c:v>
                </c:pt>
                <c:pt idx="182392">
                  <c:v>-5.6784999999999854</c:v>
                </c:pt>
                <c:pt idx="182393">
                  <c:v>-5.6764999999999759</c:v>
                </c:pt>
                <c:pt idx="182394">
                  <c:v>-5.6744999999999663</c:v>
                </c:pt>
                <c:pt idx="182395">
                  <c:v>-5.6724999999999568</c:v>
                </c:pt>
                <c:pt idx="182396">
                  <c:v>-5.6705000000000041</c:v>
                </c:pt>
                <c:pt idx="182397">
                  <c:v>-5.6684999999999945</c:v>
                </c:pt>
                <c:pt idx="182398">
                  <c:v>-5.666499999999985</c:v>
                </c:pt>
                <c:pt idx="182399">
                  <c:v>-5.6644999999999754</c:v>
                </c:pt>
                <c:pt idx="182400">
                  <c:v>-5.6624999999999659</c:v>
                </c:pt>
                <c:pt idx="182401">
                  <c:v>-5.6604999999999563</c:v>
                </c:pt>
                <c:pt idx="182402">
                  <c:v>-5.6585000000000036</c:v>
                </c:pt>
                <c:pt idx="182403">
                  <c:v>-5.6564999999999941</c:v>
                </c:pt>
                <c:pt idx="182404">
                  <c:v>-5.6544999999999845</c:v>
                </c:pt>
                <c:pt idx="182405">
                  <c:v>-5.652499999999975</c:v>
                </c:pt>
                <c:pt idx="182406">
                  <c:v>-5.6504999999999654</c:v>
                </c:pt>
                <c:pt idx="182407">
                  <c:v>-5.6484999999999559</c:v>
                </c:pt>
                <c:pt idx="182408">
                  <c:v>-5.6465000000000032</c:v>
                </c:pt>
                <c:pt idx="182409">
                  <c:v>-5.6444999999999936</c:v>
                </c:pt>
                <c:pt idx="182410">
                  <c:v>-5.6424999999999841</c:v>
                </c:pt>
                <c:pt idx="182411">
                  <c:v>-5.6404999999999745</c:v>
                </c:pt>
                <c:pt idx="182412">
                  <c:v>-5.638499999999965</c:v>
                </c:pt>
                <c:pt idx="182413">
                  <c:v>-5.6364999999999554</c:v>
                </c:pt>
                <c:pt idx="182414">
                  <c:v>-5.6345000000000027</c:v>
                </c:pt>
                <c:pt idx="182415">
                  <c:v>-5.6324999999999932</c:v>
                </c:pt>
                <c:pt idx="182416">
                  <c:v>-5.6304999999999836</c:v>
                </c:pt>
                <c:pt idx="182417">
                  <c:v>-5.6284999999999741</c:v>
                </c:pt>
                <c:pt idx="182418">
                  <c:v>-5.6264999999999645</c:v>
                </c:pt>
                <c:pt idx="182419">
                  <c:v>-5.624499999999955</c:v>
                </c:pt>
                <c:pt idx="182420">
                  <c:v>-5.6225000000000023</c:v>
                </c:pt>
                <c:pt idx="182421">
                  <c:v>-5.6204999999999927</c:v>
                </c:pt>
                <c:pt idx="182422">
                  <c:v>-5.6184999999999832</c:v>
                </c:pt>
                <c:pt idx="182423">
                  <c:v>-5.6164999999999736</c:v>
                </c:pt>
                <c:pt idx="182424">
                  <c:v>-5.6144999999999641</c:v>
                </c:pt>
                <c:pt idx="182425">
                  <c:v>-5.6124999999999545</c:v>
                </c:pt>
                <c:pt idx="182426">
                  <c:v>-5.6105000000000018</c:v>
                </c:pt>
                <c:pt idx="182427">
                  <c:v>-5.6084999999999923</c:v>
                </c:pt>
                <c:pt idx="182428">
                  <c:v>-5.6064999999999827</c:v>
                </c:pt>
                <c:pt idx="182429">
                  <c:v>-5.6044999999999732</c:v>
                </c:pt>
                <c:pt idx="182430">
                  <c:v>-5.6024999999999636</c:v>
                </c:pt>
                <c:pt idx="182431">
                  <c:v>-5.6004999999999541</c:v>
                </c:pt>
                <c:pt idx="182432">
                  <c:v>-5.5985000000000014</c:v>
                </c:pt>
                <c:pt idx="182433">
                  <c:v>-5.5964999999999918</c:v>
                </c:pt>
                <c:pt idx="182434">
                  <c:v>-5.5944999999999823</c:v>
                </c:pt>
                <c:pt idx="182435">
                  <c:v>-5.5924999999999727</c:v>
                </c:pt>
                <c:pt idx="182436">
                  <c:v>-5.5904999999999632</c:v>
                </c:pt>
                <c:pt idx="182437">
                  <c:v>-5.5884999999999536</c:v>
                </c:pt>
                <c:pt idx="182438">
                  <c:v>-5.5865000000000009</c:v>
                </c:pt>
                <c:pt idx="182439">
                  <c:v>-5.5844999999999914</c:v>
                </c:pt>
                <c:pt idx="182440">
                  <c:v>-5.5824999999999818</c:v>
                </c:pt>
                <c:pt idx="182441">
                  <c:v>-5.5804999999999723</c:v>
                </c:pt>
                <c:pt idx="182442">
                  <c:v>-5.5784999999999627</c:v>
                </c:pt>
                <c:pt idx="182443">
                  <c:v>-5.5764999999999532</c:v>
                </c:pt>
                <c:pt idx="182444">
                  <c:v>-5.5745000000000005</c:v>
                </c:pt>
                <c:pt idx="182445">
                  <c:v>-5.5724999999999909</c:v>
                </c:pt>
                <c:pt idx="182446">
                  <c:v>-5.5704999999999814</c:v>
                </c:pt>
                <c:pt idx="182447">
                  <c:v>-5.5684999999999718</c:v>
                </c:pt>
                <c:pt idx="182448">
                  <c:v>-5.5664999999999623</c:v>
                </c:pt>
                <c:pt idx="182449">
                  <c:v>-5.5644999999999527</c:v>
                </c:pt>
                <c:pt idx="182450">
                  <c:v>-5.5625</c:v>
                </c:pt>
                <c:pt idx="182451">
                  <c:v>-5.5604999999999905</c:v>
                </c:pt>
                <c:pt idx="182452">
                  <c:v>-5.5584999999999809</c:v>
                </c:pt>
                <c:pt idx="182453">
                  <c:v>-5.5564999999999714</c:v>
                </c:pt>
                <c:pt idx="182454">
                  <c:v>-5.5544999999999618</c:v>
                </c:pt>
                <c:pt idx="182455">
                  <c:v>-5.5524999999999523</c:v>
                </c:pt>
                <c:pt idx="182456">
                  <c:v>-5.5504999999999995</c:v>
                </c:pt>
                <c:pt idx="182457">
                  <c:v>-5.54849999999999</c:v>
                </c:pt>
                <c:pt idx="182458">
                  <c:v>-5.5464999999999804</c:v>
                </c:pt>
                <c:pt idx="182459">
                  <c:v>-5.5444999999999709</c:v>
                </c:pt>
                <c:pt idx="182460">
                  <c:v>-5.5424999999999613</c:v>
                </c:pt>
                <c:pt idx="182461">
                  <c:v>-5.5404999999999518</c:v>
                </c:pt>
                <c:pt idx="182462">
                  <c:v>-5.5384999999999991</c:v>
                </c:pt>
                <c:pt idx="182463">
                  <c:v>-5.5364999999999895</c:v>
                </c:pt>
                <c:pt idx="182464">
                  <c:v>-5.53449999999998</c:v>
                </c:pt>
                <c:pt idx="182465">
                  <c:v>-5.5324999999999704</c:v>
                </c:pt>
                <c:pt idx="182466">
                  <c:v>-5.5304999999999609</c:v>
                </c:pt>
                <c:pt idx="182467">
                  <c:v>-5.5284999999999513</c:v>
                </c:pt>
                <c:pt idx="182468">
                  <c:v>-5.5264999999999986</c:v>
                </c:pt>
                <c:pt idx="182469">
                  <c:v>-5.5244999999999891</c:v>
                </c:pt>
                <c:pt idx="182470">
                  <c:v>-5.5224999999999795</c:v>
                </c:pt>
                <c:pt idx="182471">
                  <c:v>-5.52049999999997</c:v>
                </c:pt>
                <c:pt idx="182472">
                  <c:v>-5.5184999999999604</c:v>
                </c:pt>
                <c:pt idx="182473">
                  <c:v>-5.5164999999999509</c:v>
                </c:pt>
                <c:pt idx="182474">
                  <c:v>-5.5144999999999982</c:v>
                </c:pt>
                <c:pt idx="182475">
                  <c:v>-5.5124999999999886</c:v>
                </c:pt>
                <c:pt idx="182476">
                  <c:v>-5.5104999999999791</c:v>
                </c:pt>
                <c:pt idx="182477">
                  <c:v>-5.5084999999999695</c:v>
                </c:pt>
                <c:pt idx="182478">
                  <c:v>-5.50649999999996</c:v>
                </c:pt>
                <c:pt idx="182479">
                  <c:v>-5.5044999999999504</c:v>
                </c:pt>
                <c:pt idx="182480">
                  <c:v>-5.5024999999999977</c:v>
                </c:pt>
                <c:pt idx="182481">
                  <c:v>-5.5004999999999882</c:v>
                </c:pt>
                <c:pt idx="182482">
                  <c:v>-5.4984999999999786</c:v>
                </c:pt>
                <c:pt idx="182483">
                  <c:v>-5.4964999999999691</c:v>
                </c:pt>
                <c:pt idx="182484">
                  <c:v>-5.4944999999999595</c:v>
                </c:pt>
                <c:pt idx="182485">
                  <c:v>-5.49249999999995</c:v>
                </c:pt>
                <c:pt idx="182486">
                  <c:v>-5.4904999999999973</c:v>
                </c:pt>
                <c:pt idx="182487">
                  <c:v>-5.4884999999999877</c:v>
                </c:pt>
                <c:pt idx="182488">
                  <c:v>-5.4864999999999782</c:v>
                </c:pt>
                <c:pt idx="182489">
                  <c:v>-5.4844999999999686</c:v>
                </c:pt>
                <c:pt idx="182490">
                  <c:v>-5.4824999999999591</c:v>
                </c:pt>
                <c:pt idx="182491">
                  <c:v>-5.4804999999999495</c:v>
                </c:pt>
                <c:pt idx="182492">
                  <c:v>-5.4784999999999968</c:v>
                </c:pt>
                <c:pt idx="182493">
                  <c:v>-5.4764999999999873</c:v>
                </c:pt>
                <c:pt idx="182494">
                  <c:v>-5.4744999999999777</c:v>
                </c:pt>
                <c:pt idx="182495">
                  <c:v>-5.4724999999999682</c:v>
                </c:pt>
                <c:pt idx="182496">
                  <c:v>-5.4704999999999586</c:v>
                </c:pt>
                <c:pt idx="182497">
                  <c:v>-5.4684999999999491</c:v>
                </c:pt>
                <c:pt idx="182498">
                  <c:v>-5.4664999999999964</c:v>
                </c:pt>
                <c:pt idx="182499">
                  <c:v>-5.4644999999999868</c:v>
                </c:pt>
                <c:pt idx="182500">
                  <c:v>-5.4624999999999773</c:v>
                </c:pt>
                <c:pt idx="182501">
                  <c:v>-5.4604999999999677</c:v>
                </c:pt>
                <c:pt idx="182502">
                  <c:v>-5.4584999999999582</c:v>
                </c:pt>
                <c:pt idx="182503">
                  <c:v>-5.4565000000000055</c:v>
                </c:pt>
                <c:pt idx="182504">
                  <c:v>-5.4544999999999959</c:v>
                </c:pt>
                <c:pt idx="182505">
                  <c:v>-5.4524999999999864</c:v>
                </c:pt>
                <c:pt idx="182506">
                  <c:v>-5.4504999999999768</c:v>
                </c:pt>
                <c:pt idx="182507">
                  <c:v>-5.4484999999999673</c:v>
                </c:pt>
                <c:pt idx="182508">
                  <c:v>-5.4464999999999577</c:v>
                </c:pt>
                <c:pt idx="182509">
                  <c:v>-5.444500000000005</c:v>
                </c:pt>
                <c:pt idx="182510">
                  <c:v>-5.4424999999999955</c:v>
                </c:pt>
                <c:pt idx="182511">
                  <c:v>-5.4404999999999859</c:v>
                </c:pt>
                <c:pt idx="182512">
                  <c:v>-5.4384999999999764</c:v>
                </c:pt>
                <c:pt idx="182513">
                  <c:v>-5.4364999999999668</c:v>
                </c:pt>
                <c:pt idx="182514">
                  <c:v>-5.4344999999999573</c:v>
                </c:pt>
                <c:pt idx="182515">
                  <c:v>-5.4325000000000045</c:v>
                </c:pt>
                <c:pt idx="182516">
                  <c:v>-5.430499999999995</c:v>
                </c:pt>
                <c:pt idx="182517">
                  <c:v>-5.4284999999999854</c:v>
                </c:pt>
                <c:pt idx="182518">
                  <c:v>-5.4264999999999759</c:v>
                </c:pt>
                <c:pt idx="182519">
                  <c:v>-5.4244999999999663</c:v>
                </c:pt>
                <c:pt idx="182520">
                  <c:v>-5.4224999999999568</c:v>
                </c:pt>
                <c:pt idx="182521">
                  <c:v>-5.4205000000000041</c:v>
                </c:pt>
                <c:pt idx="182522">
                  <c:v>-5.4184999999999945</c:v>
                </c:pt>
                <c:pt idx="182523">
                  <c:v>-5.416499999999985</c:v>
                </c:pt>
                <c:pt idx="182524">
                  <c:v>-5.4144999999999754</c:v>
                </c:pt>
                <c:pt idx="182525">
                  <c:v>-5.4124999999999659</c:v>
                </c:pt>
                <c:pt idx="182526">
                  <c:v>-5.4104999999999563</c:v>
                </c:pt>
                <c:pt idx="182527">
                  <c:v>-5.4085000000000036</c:v>
                </c:pt>
                <c:pt idx="182528">
                  <c:v>-5.4064999999999941</c:v>
                </c:pt>
                <c:pt idx="182529">
                  <c:v>-5.4044999999999845</c:v>
                </c:pt>
                <c:pt idx="182530">
                  <c:v>-5.402499999999975</c:v>
                </c:pt>
                <c:pt idx="182531">
                  <c:v>-5.4004999999999654</c:v>
                </c:pt>
                <c:pt idx="182532">
                  <c:v>-5.3984999999999559</c:v>
                </c:pt>
                <c:pt idx="182533">
                  <c:v>-5.3965000000000032</c:v>
                </c:pt>
                <c:pt idx="182534">
                  <c:v>-5.3944999999999936</c:v>
                </c:pt>
                <c:pt idx="182535">
                  <c:v>-5.3924999999999841</c:v>
                </c:pt>
                <c:pt idx="182536">
                  <c:v>-5.3904999999999745</c:v>
                </c:pt>
                <c:pt idx="182537">
                  <c:v>-5.388499999999965</c:v>
                </c:pt>
                <c:pt idx="182538">
                  <c:v>-5.3864999999999554</c:v>
                </c:pt>
                <c:pt idx="182539">
                  <c:v>-5.3845000000000027</c:v>
                </c:pt>
                <c:pt idx="182540">
                  <c:v>-5.3824999999999932</c:v>
                </c:pt>
                <c:pt idx="182541">
                  <c:v>-5.3804999999999836</c:v>
                </c:pt>
                <c:pt idx="182542">
                  <c:v>-5.3784999999999741</c:v>
                </c:pt>
                <c:pt idx="182543">
                  <c:v>-5.3764999999999645</c:v>
                </c:pt>
                <c:pt idx="182544">
                  <c:v>-5.374499999999955</c:v>
                </c:pt>
                <c:pt idx="182545">
                  <c:v>-5.3725000000000023</c:v>
                </c:pt>
                <c:pt idx="182546">
                  <c:v>-5.3704999999999927</c:v>
                </c:pt>
                <c:pt idx="182547">
                  <c:v>-5.3684999999999832</c:v>
                </c:pt>
                <c:pt idx="182548">
                  <c:v>-5.3664999999999736</c:v>
                </c:pt>
                <c:pt idx="182549">
                  <c:v>-5.3644999999999641</c:v>
                </c:pt>
                <c:pt idx="182550">
                  <c:v>-5.3624999999999545</c:v>
                </c:pt>
                <c:pt idx="182551">
                  <c:v>-5.3605000000000018</c:v>
                </c:pt>
                <c:pt idx="182552">
                  <c:v>-5.3584999999999923</c:v>
                </c:pt>
                <c:pt idx="182553">
                  <c:v>-5.3564999999999827</c:v>
                </c:pt>
                <c:pt idx="182554">
                  <c:v>-5.3544999999999732</c:v>
                </c:pt>
                <c:pt idx="182555">
                  <c:v>-5.3524999999999636</c:v>
                </c:pt>
                <c:pt idx="182556">
                  <c:v>-5.3504999999999541</c:v>
                </c:pt>
                <c:pt idx="182557">
                  <c:v>-5.3485000000000014</c:v>
                </c:pt>
                <c:pt idx="182558">
                  <c:v>-5.3464999999999918</c:v>
                </c:pt>
                <c:pt idx="182559">
                  <c:v>-5.3444999999999823</c:v>
                </c:pt>
                <c:pt idx="182560">
                  <c:v>-5.3424999999999727</c:v>
                </c:pt>
                <c:pt idx="182561">
                  <c:v>-5.3404999999999632</c:v>
                </c:pt>
                <c:pt idx="182562">
                  <c:v>-5.3384999999999536</c:v>
                </c:pt>
                <c:pt idx="182563">
                  <c:v>-5.3365000000000009</c:v>
                </c:pt>
                <c:pt idx="182564">
                  <c:v>-5.3344999999999914</c:v>
                </c:pt>
                <c:pt idx="182565">
                  <c:v>-5.3324999999999818</c:v>
                </c:pt>
                <c:pt idx="182566">
                  <c:v>-5.3304999999999723</c:v>
                </c:pt>
                <c:pt idx="182567">
                  <c:v>-5.3284999999999627</c:v>
                </c:pt>
                <c:pt idx="182568">
                  <c:v>-5.3264999999999532</c:v>
                </c:pt>
                <c:pt idx="182569">
                  <c:v>-5.3245000000000005</c:v>
                </c:pt>
                <c:pt idx="182570">
                  <c:v>-5.3224999999999909</c:v>
                </c:pt>
                <c:pt idx="182571">
                  <c:v>-5.3204999999999814</c:v>
                </c:pt>
                <c:pt idx="182572">
                  <c:v>-5.3184999999999718</c:v>
                </c:pt>
                <c:pt idx="182573">
                  <c:v>-5.3164999999999623</c:v>
                </c:pt>
                <c:pt idx="182574">
                  <c:v>-5.3144999999999527</c:v>
                </c:pt>
                <c:pt idx="182575">
                  <c:v>-5.3125</c:v>
                </c:pt>
                <c:pt idx="182576">
                  <c:v>-5.3104999999999905</c:v>
                </c:pt>
                <c:pt idx="182577">
                  <c:v>-5.3084999999999809</c:v>
                </c:pt>
                <c:pt idx="182578">
                  <c:v>-5.3064999999999714</c:v>
                </c:pt>
                <c:pt idx="182579">
                  <c:v>-5.3044999999999618</c:v>
                </c:pt>
                <c:pt idx="182580">
                  <c:v>-5.3024999999999523</c:v>
                </c:pt>
                <c:pt idx="182581">
                  <c:v>-5.3004999999999995</c:v>
                </c:pt>
                <c:pt idx="182582">
                  <c:v>-5.29849999999999</c:v>
                </c:pt>
                <c:pt idx="182583">
                  <c:v>-5.2964999999999804</c:v>
                </c:pt>
                <c:pt idx="182584">
                  <c:v>-5.2944999999999709</c:v>
                </c:pt>
                <c:pt idx="182585">
                  <c:v>-5.2924999999999613</c:v>
                </c:pt>
                <c:pt idx="182586">
                  <c:v>-5.2904999999999518</c:v>
                </c:pt>
                <c:pt idx="182587">
                  <c:v>-5.2884999999999991</c:v>
                </c:pt>
                <c:pt idx="182588">
                  <c:v>-5.2864999999999895</c:v>
                </c:pt>
                <c:pt idx="182589">
                  <c:v>-5.28449999999998</c:v>
                </c:pt>
                <c:pt idx="182590">
                  <c:v>-5.2824999999999704</c:v>
                </c:pt>
                <c:pt idx="182591">
                  <c:v>-5.2804999999999609</c:v>
                </c:pt>
                <c:pt idx="182592">
                  <c:v>-5.2784999999999513</c:v>
                </c:pt>
                <c:pt idx="182593">
                  <c:v>-5.2764999999999986</c:v>
                </c:pt>
                <c:pt idx="182594">
                  <c:v>-5.2744999999999891</c:v>
                </c:pt>
                <c:pt idx="182595">
                  <c:v>-5.2724999999999795</c:v>
                </c:pt>
                <c:pt idx="182596">
                  <c:v>-5.27049999999997</c:v>
                </c:pt>
                <c:pt idx="182597">
                  <c:v>-5.2684999999999604</c:v>
                </c:pt>
                <c:pt idx="182598">
                  <c:v>-5.2664999999999509</c:v>
                </c:pt>
                <c:pt idx="182599">
                  <c:v>-5.2644999999999982</c:v>
                </c:pt>
                <c:pt idx="182600">
                  <c:v>-5.2624999999999886</c:v>
                </c:pt>
                <c:pt idx="182601">
                  <c:v>-5.2604999999999791</c:v>
                </c:pt>
                <c:pt idx="182602">
                  <c:v>-5.2584999999999695</c:v>
                </c:pt>
                <c:pt idx="182603">
                  <c:v>-5.25649999999996</c:v>
                </c:pt>
                <c:pt idx="182604">
                  <c:v>-5.2544999999999504</c:v>
                </c:pt>
                <c:pt idx="182605">
                  <c:v>-5.2524999999999977</c:v>
                </c:pt>
                <c:pt idx="182606">
                  <c:v>-5.2504999999999882</c:v>
                </c:pt>
                <c:pt idx="182607">
                  <c:v>-5.2484999999999786</c:v>
                </c:pt>
                <c:pt idx="182608">
                  <c:v>-5.2464999999999691</c:v>
                </c:pt>
                <c:pt idx="182609">
                  <c:v>-5.2444999999999595</c:v>
                </c:pt>
                <c:pt idx="182610">
                  <c:v>-5.24249999999995</c:v>
                </c:pt>
                <c:pt idx="182611">
                  <c:v>-5.2404999999999973</c:v>
                </c:pt>
                <c:pt idx="182612">
                  <c:v>-5.2384999999999877</c:v>
                </c:pt>
                <c:pt idx="182613">
                  <c:v>-5.2364999999999782</c:v>
                </c:pt>
                <c:pt idx="182614">
                  <c:v>-5.2344999999999686</c:v>
                </c:pt>
                <c:pt idx="182615">
                  <c:v>-5.2324999999999591</c:v>
                </c:pt>
                <c:pt idx="182616">
                  <c:v>-5.2304999999999495</c:v>
                </c:pt>
                <c:pt idx="182617">
                  <c:v>-5.2284999999999968</c:v>
                </c:pt>
                <c:pt idx="182618">
                  <c:v>-5.2264999999999873</c:v>
                </c:pt>
                <c:pt idx="182619">
                  <c:v>-5.2244999999999777</c:v>
                </c:pt>
                <c:pt idx="182620">
                  <c:v>-5.2224999999999682</c:v>
                </c:pt>
                <c:pt idx="182621">
                  <c:v>-5.2204999999999586</c:v>
                </c:pt>
                <c:pt idx="182622">
                  <c:v>-5.2184999999999491</c:v>
                </c:pt>
                <c:pt idx="182623">
                  <c:v>-5.2164999999999964</c:v>
                </c:pt>
                <c:pt idx="182624">
                  <c:v>-5.2144999999999868</c:v>
                </c:pt>
                <c:pt idx="182625">
                  <c:v>-5.2124999999999773</c:v>
                </c:pt>
                <c:pt idx="182626">
                  <c:v>-5.2104999999999677</c:v>
                </c:pt>
                <c:pt idx="182627">
                  <c:v>-5.2084999999999582</c:v>
                </c:pt>
                <c:pt idx="182628">
                  <c:v>-5.2065000000000055</c:v>
                </c:pt>
                <c:pt idx="182629">
                  <c:v>-5.2044999999999959</c:v>
                </c:pt>
                <c:pt idx="182630">
                  <c:v>-5.2024999999999864</c:v>
                </c:pt>
                <c:pt idx="182631">
                  <c:v>-5.2004999999999768</c:v>
                </c:pt>
                <c:pt idx="182632">
                  <c:v>-5.1984999999999673</c:v>
                </c:pt>
                <c:pt idx="182633">
                  <c:v>-5.1964999999999577</c:v>
                </c:pt>
                <c:pt idx="182634">
                  <c:v>-5.194500000000005</c:v>
                </c:pt>
                <c:pt idx="182635">
                  <c:v>-5.1924999999999955</c:v>
                </c:pt>
                <c:pt idx="182636">
                  <c:v>-5.1904999999999859</c:v>
                </c:pt>
                <c:pt idx="182637">
                  <c:v>-5.1884999999999764</c:v>
                </c:pt>
                <c:pt idx="182638">
                  <c:v>-5.1864999999999668</c:v>
                </c:pt>
                <c:pt idx="182639">
                  <c:v>-5.1844999999999573</c:v>
                </c:pt>
                <c:pt idx="182640">
                  <c:v>-5.1825000000000045</c:v>
                </c:pt>
                <c:pt idx="182641">
                  <c:v>-5.180499999999995</c:v>
                </c:pt>
                <c:pt idx="182642">
                  <c:v>-5.1784999999999854</c:v>
                </c:pt>
                <c:pt idx="182643">
                  <c:v>-5.1764999999999759</c:v>
                </c:pt>
                <c:pt idx="182644">
                  <c:v>-5.1744999999999663</c:v>
                </c:pt>
                <c:pt idx="182645">
                  <c:v>-5.1724999999999568</c:v>
                </c:pt>
                <c:pt idx="182646">
                  <c:v>-5.1705000000000041</c:v>
                </c:pt>
                <c:pt idx="182647">
                  <c:v>-5.1684999999999945</c:v>
                </c:pt>
                <c:pt idx="182648">
                  <c:v>-5.166499999999985</c:v>
                </c:pt>
                <c:pt idx="182649">
                  <c:v>-5.1644999999999754</c:v>
                </c:pt>
                <c:pt idx="182650">
                  <c:v>-5.1624999999999659</c:v>
                </c:pt>
                <c:pt idx="182651">
                  <c:v>-5.1604999999999563</c:v>
                </c:pt>
                <c:pt idx="182652">
                  <c:v>-5.1585000000000036</c:v>
                </c:pt>
                <c:pt idx="182653">
                  <c:v>-5.1564999999999941</c:v>
                </c:pt>
                <c:pt idx="182654">
                  <c:v>-5.1544999999999845</c:v>
                </c:pt>
                <c:pt idx="182655">
                  <c:v>-5.152499999999975</c:v>
                </c:pt>
                <c:pt idx="182656">
                  <c:v>-5.1504999999999654</c:v>
                </c:pt>
                <c:pt idx="182657">
                  <c:v>-5.1484999999999559</c:v>
                </c:pt>
                <c:pt idx="182658">
                  <c:v>-5.1465000000000032</c:v>
                </c:pt>
                <c:pt idx="182659">
                  <c:v>-5.1444999999999936</c:v>
                </c:pt>
                <c:pt idx="182660">
                  <c:v>-5.1424999999999841</c:v>
                </c:pt>
                <c:pt idx="182661">
                  <c:v>-5.1404999999999745</c:v>
                </c:pt>
                <c:pt idx="182662">
                  <c:v>-5.138499999999965</c:v>
                </c:pt>
                <c:pt idx="182663">
                  <c:v>-5.1364999999999554</c:v>
                </c:pt>
                <c:pt idx="182664">
                  <c:v>-5.1345000000000027</c:v>
                </c:pt>
                <c:pt idx="182665">
                  <c:v>-5.1324999999999932</c:v>
                </c:pt>
                <c:pt idx="182666">
                  <c:v>-5.1304999999999836</c:v>
                </c:pt>
                <c:pt idx="182667">
                  <c:v>-5.1284999999999741</c:v>
                </c:pt>
                <c:pt idx="182668">
                  <c:v>-5.1264999999999645</c:v>
                </c:pt>
                <c:pt idx="182669">
                  <c:v>-5.124499999999955</c:v>
                </c:pt>
                <c:pt idx="182670">
                  <c:v>-5.1225000000000023</c:v>
                </c:pt>
                <c:pt idx="182671">
                  <c:v>-5.1204999999999927</c:v>
                </c:pt>
                <c:pt idx="182672">
                  <c:v>-5.1184999999999832</c:v>
                </c:pt>
                <c:pt idx="182673">
                  <c:v>-5.1164999999999736</c:v>
                </c:pt>
                <c:pt idx="182674">
                  <c:v>-5.1144999999999641</c:v>
                </c:pt>
                <c:pt idx="182675">
                  <c:v>-5.1124999999999545</c:v>
                </c:pt>
                <c:pt idx="182676">
                  <c:v>-5.1105000000000018</c:v>
                </c:pt>
                <c:pt idx="182677">
                  <c:v>-5.1084999999999923</c:v>
                </c:pt>
                <c:pt idx="182678">
                  <c:v>-5.1064999999999827</c:v>
                </c:pt>
                <c:pt idx="182679">
                  <c:v>-5.1044999999999732</c:v>
                </c:pt>
                <c:pt idx="182680">
                  <c:v>-5.1024999999999636</c:v>
                </c:pt>
                <c:pt idx="182681">
                  <c:v>-5.1004999999999541</c:v>
                </c:pt>
                <c:pt idx="182682">
                  <c:v>-5.0985000000000014</c:v>
                </c:pt>
                <c:pt idx="182683">
                  <c:v>-5.0964999999999918</c:v>
                </c:pt>
                <c:pt idx="182684">
                  <c:v>-5.0944999999999823</c:v>
                </c:pt>
                <c:pt idx="182685">
                  <c:v>-5.0924999999999727</c:v>
                </c:pt>
                <c:pt idx="182686">
                  <c:v>-5.0904999999999632</c:v>
                </c:pt>
                <c:pt idx="182687">
                  <c:v>-5.0884999999999536</c:v>
                </c:pt>
                <c:pt idx="182688">
                  <c:v>-5.0865000000000009</c:v>
                </c:pt>
                <c:pt idx="182689">
                  <c:v>-5.0844999999999914</c:v>
                </c:pt>
                <c:pt idx="182690">
                  <c:v>-5.0824999999999818</c:v>
                </c:pt>
                <c:pt idx="182691">
                  <c:v>-5.0804999999999723</c:v>
                </c:pt>
                <c:pt idx="182692">
                  <c:v>-5.0784999999999627</c:v>
                </c:pt>
                <c:pt idx="182693">
                  <c:v>-5.0764999999999532</c:v>
                </c:pt>
                <c:pt idx="182694">
                  <c:v>-5.0745000000000005</c:v>
                </c:pt>
                <c:pt idx="182695">
                  <c:v>-5.0724999999999909</c:v>
                </c:pt>
                <c:pt idx="182696">
                  <c:v>-5.0704999999999814</c:v>
                </c:pt>
                <c:pt idx="182697">
                  <c:v>-5.0684999999999718</c:v>
                </c:pt>
                <c:pt idx="182698">
                  <c:v>-5.0664999999999623</c:v>
                </c:pt>
                <c:pt idx="182699">
                  <c:v>-5.0644999999999527</c:v>
                </c:pt>
                <c:pt idx="182700">
                  <c:v>-5.0625</c:v>
                </c:pt>
                <c:pt idx="182701">
                  <c:v>-5.0604999999999905</c:v>
                </c:pt>
                <c:pt idx="182702">
                  <c:v>-5.0584999999999809</c:v>
                </c:pt>
                <c:pt idx="182703">
                  <c:v>-5.0564999999999714</c:v>
                </c:pt>
                <c:pt idx="182704">
                  <c:v>-5.0544999999999618</c:v>
                </c:pt>
                <c:pt idx="182705">
                  <c:v>-5.0524999999999523</c:v>
                </c:pt>
                <c:pt idx="182706">
                  <c:v>-5.0504999999999995</c:v>
                </c:pt>
                <c:pt idx="182707">
                  <c:v>-5.04849999999999</c:v>
                </c:pt>
                <c:pt idx="182708">
                  <c:v>-5.0464999999999804</c:v>
                </c:pt>
                <c:pt idx="182709">
                  <c:v>-5.0444999999999709</c:v>
                </c:pt>
                <c:pt idx="182710">
                  <c:v>-5.0424999999999613</c:v>
                </c:pt>
                <c:pt idx="182711">
                  <c:v>-5.0404999999999518</c:v>
                </c:pt>
                <c:pt idx="182712">
                  <c:v>-5.0384999999999991</c:v>
                </c:pt>
                <c:pt idx="182713">
                  <c:v>-5.0364999999999895</c:v>
                </c:pt>
                <c:pt idx="182714">
                  <c:v>-5.03449999999998</c:v>
                </c:pt>
                <c:pt idx="182715">
                  <c:v>-5.0324999999999704</c:v>
                </c:pt>
                <c:pt idx="182716">
                  <c:v>-5.0304999999999609</c:v>
                </c:pt>
                <c:pt idx="182717">
                  <c:v>-5.0284999999999513</c:v>
                </c:pt>
                <c:pt idx="182718">
                  <c:v>-5.0264999999999986</c:v>
                </c:pt>
                <c:pt idx="182719">
                  <c:v>-5.0244999999999891</c:v>
                </c:pt>
                <c:pt idx="182720">
                  <c:v>-5.0224999999999795</c:v>
                </c:pt>
                <c:pt idx="182721">
                  <c:v>-5.02049999999997</c:v>
                </c:pt>
                <c:pt idx="182722">
                  <c:v>-5.0184999999999604</c:v>
                </c:pt>
                <c:pt idx="182723">
                  <c:v>-5.0164999999999509</c:v>
                </c:pt>
                <c:pt idx="182724">
                  <c:v>-5.0144999999999982</c:v>
                </c:pt>
                <c:pt idx="182725">
                  <c:v>-5.0124999999999886</c:v>
                </c:pt>
                <c:pt idx="182726">
                  <c:v>-5.0104999999999791</c:v>
                </c:pt>
                <c:pt idx="182727">
                  <c:v>-5.0084999999999695</c:v>
                </c:pt>
                <c:pt idx="182728">
                  <c:v>-5.00649999999996</c:v>
                </c:pt>
                <c:pt idx="182729">
                  <c:v>-5.0044999999999504</c:v>
                </c:pt>
                <c:pt idx="182730">
                  <c:v>-5.0024999999999977</c:v>
                </c:pt>
                <c:pt idx="182731">
                  <c:v>-5.0004999999999882</c:v>
                </c:pt>
                <c:pt idx="182732">
                  <c:v>-4.9984999999999786</c:v>
                </c:pt>
                <c:pt idx="182733">
                  <c:v>-4.9964999999999691</c:v>
                </c:pt>
                <c:pt idx="182734">
                  <c:v>-4.9944999999999595</c:v>
                </c:pt>
                <c:pt idx="182735">
                  <c:v>-4.99249999999995</c:v>
                </c:pt>
                <c:pt idx="182736">
                  <c:v>-4.9904999999999973</c:v>
                </c:pt>
                <c:pt idx="182737">
                  <c:v>-4.9884999999999877</c:v>
                </c:pt>
                <c:pt idx="182738">
                  <c:v>-4.9864999999999782</c:v>
                </c:pt>
                <c:pt idx="182739">
                  <c:v>-4.9844999999999686</c:v>
                </c:pt>
                <c:pt idx="182740">
                  <c:v>-4.9824999999999591</c:v>
                </c:pt>
                <c:pt idx="182741">
                  <c:v>-4.9804999999999495</c:v>
                </c:pt>
                <c:pt idx="182742">
                  <c:v>-4.9784999999999968</c:v>
                </c:pt>
                <c:pt idx="182743">
                  <c:v>-4.9764999999999873</c:v>
                </c:pt>
                <c:pt idx="182744">
                  <c:v>-4.9744999999999777</c:v>
                </c:pt>
                <c:pt idx="182745">
                  <c:v>-4.9724999999999682</c:v>
                </c:pt>
                <c:pt idx="182746">
                  <c:v>-4.9704999999999586</c:v>
                </c:pt>
                <c:pt idx="182747">
                  <c:v>-4.9684999999999491</c:v>
                </c:pt>
                <c:pt idx="182748">
                  <c:v>-4.9664999999999964</c:v>
                </c:pt>
                <c:pt idx="182749">
                  <c:v>-4.9644999999999868</c:v>
                </c:pt>
                <c:pt idx="182750">
                  <c:v>-4.9624999999999773</c:v>
                </c:pt>
                <c:pt idx="182751">
                  <c:v>-4.9604999999999677</c:v>
                </c:pt>
                <c:pt idx="182752">
                  <c:v>-4.9584999999999582</c:v>
                </c:pt>
                <c:pt idx="182753">
                  <c:v>-4.9565000000000055</c:v>
                </c:pt>
                <c:pt idx="182754">
                  <c:v>-4.9544999999999959</c:v>
                </c:pt>
                <c:pt idx="182755">
                  <c:v>-4.9524999999999864</c:v>
                </c:pt>
                <c:pt idx="182756">
                  <c:v>-4.9504999999999768</c:v>
                </c:pt>
                <c:pt idx="182757">
                  <c:v>-4.9484999999999673</c:v>
                </c:pt>
                <c:pt idx="182758">
                  <c:v>-4.9464999999999577</c:v>
                </c:pt>
                <c:pt idx="182759">
                  <c:v>-4.944500000000005</c:v>
                </c:pt>
                <c:pt idx="182760">
                  <c:v>-4.9424999999999955</c:v>
                </c:pt>
                <c:pt idx="182761">
                  <c:v>-4.9404999999999859</c:v>
                </c:pt>
                <c:pt idx="182762">
                  <c:v>-4.9384999999999764</c:v>
                </c:pt>
                <c:pt idx="182763">
                  <c:v>-4.9364999999999668</c:v>
                </c:pt>
                <c:pt idx="182764">
                  <c:v>-4.9344999999999573</c:v>
                </c:pt>
                <c:pt idx="182765">
                  <c:v>-4.9325000000000045</c:v>
                </c:pt>
                <c:pt idx="182766">
                  <c:v>-4.930499999999995</c:v>
                </c:pt>
                <c:pt idx="182767">
                  <c:v>-4.9284999999999854</c:v>
                </c:pt>
                <c:pt idx="182768">
                  <c:v>-4.9264999999999759</c:v>
                </c:pt>
                <c:pt idx="182769">
                  <c:v>-4.9244999999999663</c:v>
                </c:pt>
                <c:pt idx="182770">
                  <c:v>-4.9224999999999568</c:v>
                </c:pt>
                <c:pt idx="182771">
                  <c:v>-4.9205000000000041</c:v>
                </c:pt>
                <c:pt idx="182772">
                  <c:v>-4.9184999999999945</c:v>
                </c:pt>
                <c:pt idx="182773">
                  <c:v>-4.916499999999985</c:v>
                </c:pt>
                <c:pt idx="182774">
                  <c:v>-4.9144999999999754</c:v>
                </c:pt>
                <c:pt idx="182775">
                  <c:v>-4.9124999999999659</c:v>
                </c:pt>
                <c:pt idx="182776">
                  <c:v>-4.9104999999999563</c:v>
                </c:pt>
                <c:pt idx="182777">
                  <c:v>-4.9085000000000036</c:v>
                </c:pt>
                <c:pt idx="182778">
                  <c:v>-4.9064999999999941</c:v>
                </c:pt>
                <c:pt idx="182779">
                  <c:v>-4.9044999999999845</c:v>
                </c:pt>
                <c:pt idx="182780">
                  <c:v>-4.902499999999975</c:v>
                </c:pt>
                <c:pt idx="182781">
                  <c:v>-4.9004999999999654</c:v>
                </c:pt>
                <c:pt idx="182782">
                  <c:v>-4.8984999999999559</c:v>
                </c:pt>
                <c:pt idx="182783">
                  <c:v>-4.8965000000000032</c:v>
                </c:pt>
                <c:pt idx="182784">
                  <c:v>-4.8944999999999936</c:v>
                </c:pt>
                <c:pt idx="182785">
                  <c:v>-4.8924999999999841</c:v>
                </c:pt>
                <c:pt idx="182786">
                  <c:v>-4.8904999999999745</c:v>
                </c:pt>
                <c:pt idx="182787">
                  <c:v>-4.888499999999965</c:v>
                </c:pt>
                <c:pt idx="182788">
                  <c:v>-4.8864999999999554</c:v>
                </c:pt>
                <c:pt idx="182789">
                  <c:v>-4.8845000000000027</c:v>
                </c:pt>
                <c:pt idx="182790">
                  <c:v>-4.8824999999999932</c:v>
                </c:pt>
                <c:pt idx="182791">
                  <c:v>-4.8804999999999836</c:v>
                </c:pt>
                <c:pt idx="182792">
                  <c:v>-4.8784999999999741</c:v>
                </c:pt>
                <c:pt idx="182793">
                  <c:v>-4.8764999999999645</c:v>
                </c:pt>
                <c:pt idx="182794">
                  <c:v>-4.874499999999955</c:v>
                </c:pt>
                <c:pt idx="182795">
                  <c:v>-4.8725000000000023</c:v>
                </c:pt>
                <c:pt idx="182796">
                  <c:v>-4.8704999999999927</c:v>
                </c:pt>
                <c:pt idx="182797">
                  <c:v>-4.8684999999999832</c:v>
                </c:pt>
                <c:pt idx="182798">
                  <c:v>-4.8664999999999736</c:v>
                </c:pt>
                <c:pt idx="182799">
                  <c:v>-4.8644999999999641</c:v>
                </c:pt>
                <c:pt idx="182800">
                  <c:v>-4.8624999999999545</c:v>
                </c:pt>
                <c:pt idx="182801">
                  <c:v>-4.8605000000000018</c:v>
                </c:pt>
                <c:pt idx="182802">
                  <c:v>-4.8584999999999923</c:v>
                </c:pt>
                <c:pt idx="182803">
                  <c:v>-4.8564999999999827</c:v>
                </c:pt>
                <c:pt idx="182804">
                  <c:v>-4.8544999999999732</c:v>
                </c:pt>
                <c:pt idx="182805">
                  <c:v>-4.8524999999999636</c:v>
                </c:pt>
                <c:pt idx="182806">
                  <c:v>-4.8504999999999541</c:v>
                </c:pt>
                <c:pt idx="182807">
                  <c:v>-4.8485000000000014</c:v>
                </c:pt>
                <c:pt idx="182808">
                  <c:v>-4.8464999999999918</c:v>
                </c:pt>
                <c:pt idx="182809">
                  <c:v>-4.8444999999999823</c:v>
                </c:pt>
                <c:pt idx="182810">
                  <c:v>-4.8424999999999727</c:v>
                </c:pt>
                <c:pt idx="182811">
                  <c:v>-4.8404999999999632</c:v>
                </c:pt>
                <c:pt idx="182812">
                  <c:v>-4.8384999999999536</c:v>
                </c:pt>
                <c:pt idx="182813">
                  <c:v>-4.8365000000000009</c:v>
                </c:pt>
                <c:pt idx="182814">
                  <c:v>-4.8344999999999914</c:v>
                </c:pt>
                <c:pt idx="182815">
                  <c:v>-4.8324999999999818</c:v>
                </c:pt>
                <c:pt idx="182816">
                  <c:v>-4.8304999999999723</c:v>
                </c:pt>
                <c:pt idx="182817">
                  <c:v>-4.8284999999999627</c:v>
                </c:pt>
                <c:pt idx="182818">
                  <c:v>-4.8264999999999532</c:v>
                </c:pt>
                <c:pt idx="182819">
                  <c:v>-4.8245000000000005</c:v>
                </c:pt>
                <c:pt idx="182820">
                  <c:v>-4.8224999999999909</c:v>
                </c:pt>
                <c:pt idx="182821">
                  <c:v>-4.8204999999999814</c:v>
                </c:pt>
                <c:pt idx="182822">
                  <c:v>-4.8184999999999718</c:v>
                </c:pt>
                <c:pt idx="182823">
                  <c:v>-4.8164999999999623</c:v>
                </c:pt>
                <c:pt idx="182824">
                  <c:v>-4.8144999999999527</c:v>
                </c:pt>
                <c:pt idx="182825">
                  <c:v>-4.8125</c:v>
                </c:pt>
                <c:pt idx="182826">
                  <c:v>-4.8104999999999905</c:v>
                </c:pt>
                <c:pt idx="182827">
                  <c:v>-4.8084999999999809</c:v>
                </c:pt>
                <c:pt idx="182828">
                  <c:v>-4.8064999999999714</c:v>
                </c:pt>
                <c:pt idx="182829">
                  <c:v>-4.8044999999999618</c:v>
                </c:pt>
                <c:pt idx="182830">
                  <c:v>-4.8024999999999523</c:v>
                </c:pt>
                <c:pt idx="182831">
                  <c:v>-4.8004999999999995</c:v>
                </c:pt>
                <c:pt idx="182832">
                  <c:v>-4.79849999999999</c:v>
                </c:pt>
                <c:pt idx="182833">
                  <c:v>-4.7964999999999804</c:v>
                </c:pt>
                <c:pt idx="182834">
                  <c:v>-4.7944999999999709</c:v>
                </c:pt>
                <c:pt idx="182835">
                  <c:v>-4.7924999999999613</c:v>
                </c:pt>
                <c:pt idx="182836">
                  <c:v>-4.7904999999999518</c:v>
                </c:pt>
                <c:pt idx="182837">
                  <c:v>-4.7884999999999991</c:v>
                </c:pt>
                <c:pt idx="182838">
                  <c:v>-4.7864999999999895</c:v>
                </c:pt>
                <c:pt idx="182839">
                  <c:v>-4.78449999999998</c:v>
                </c:pt>
                <c:pt idx="182840">
                  <c:v>-4.7824999999999704</c:v>
                </c:pt>
                <c:pt idx="182841">
                  <c:v>-4.7804999999999609</c:v>
                </c:pt>
                <c:pt idx="182842">
                  <c:v>-4.7784999999999513</c:v>
                </c:pt>
                <c:pt idx="182843">
                  <c:v>-4.7764999999999986</c:v>
                </c:pt>
                <c:pt idx="182844">
                  <c:v>-4.7744999999999891</c:v>
                </c:pt>
                <c:pt idx="182845">
                  <c:v>-4.7724999999999795</c:v>
                </c:pt>
                <c:pt idx="182846">
                  <c:v>-4.77049999999997</c:v>
                </c:pt>
                <c:pt idx="182847">
                  <c:v>-4.7684999999999604</c:v>
                </c:pt>
                <c:pt idx="182848">
                  <c:v>-4.7664999999999509</c:v>
                </c:pt>
                <c:pt idx="182849">
                  <c:v>-4.7644999999999982</c:v>
                </c:pt>
                <c:pt idx="182850">
                  <c:v>-4.7624999999999886</c:v>
                </c:pt>
                <c:pt idx="182851">
                  <c:v>-4.7604999999999791</c:v>
                </c:pt>
                <c:pt idx="182852">
                  <c:v>-4.7584999999999695</c:v>
                </c:pt>
                <c:pt idx="182853">
                  <c:v>-4.75649999999996</c:v>
                </c:pt>
                <c:pt idx="182854">
                  <c:v>-4.7544999999999504</c:v>
                </c:pt>
                <c:pt idx="182855">
                  <c:v>-4.7524999999999977</c:v>
                </c:pt>
                <c:pt idx="182856">
                  <c:v>-4.7504999999999882</c:v>
                </c:pt>
                <c:pt idx="182857">
                  <c:v>-4.7484999999999786</c:v>
                </c:pt>
                <c:pt idx="182858">
                  <c:v>-4.7464999999999691</c:v>
                </c:pt>
                <c:pt idx="182859">
                  <c:v>-4.7444999999999595</c:v>
                </c:pt>
                <c:pt idx="182860">
                  <c:v>-4.74249999999995</c:v>
                </c:pt>
                <c:pt idx="182861">
                  <c:v>-4.7404999999999973</c:v>
                </c:pt>
                <c:pt idx="182862">
                  <c:v>-4.7384999999999877</c:v>
                </c:pt>
                <c:pt idx="182863">
                  <c:v>-4.7364999999999782</c:v>
                </c:pt>
                <c:pt idx="182864">
                  <c:v>-4.7344999999999686</c:v>
                </c:pt>
                <c:pt idx="182865">
                  <c:v>-4.7324999999999591</c:v>
                </c:pt>
                <c:pt idx="182866">
                  <c:v>-4.7304999999999495</c:v>
                </c:pt>
                <c:pt idx="182867">
                  <c:v>-4.7284999999999968</c:v>
                </c:pt>
                <c:pt idx="182868">
                  <c:v>-4.7264999999999873</c:v>
                </c:pt>
                <c:pt idx="182869">
                  <c:v>-4.7244999999999777</c:v>
                </c:pt>
                <c:pt idx="182870">
                  <c:v>-4.7224999999999682</c:v>
                </c:pt>
                <c:pt idx="182871">
                  <c:v>-4.7204999999999586</c:v>
                </c:pt>
                <c:pt idx="182872">
                  <c:v>-4.7184999999999491</c:v>
                </c:pt>
                <c:pt idx="182873">
                  <c:v>-4.7164999999999964</c:v>
                </c:pt>
                <c:pt idx="182874">
                  <c:v>-4.7144999999999868</c:v>
                </c:pt>
                <c:pt idx="182875">
                  <c:v>-4.7124999999999773</c:v>
                </c:pt>
                <c:pt idx="182876">
                  <c:v>-4.7104999999999677</c:v>
                </c:pt>
                <c:pt idx="182877">
                  <c:v>-4.7084999999999582</c:v>
                </c:pt>
                <c:pt idx="182878">
                  <c:v>-4.7065000000000055</c:v>
                </c:pt>
                <c:pt idx="182879">
                  <c:v>-4.7044999999999959</c:v>
                </c:pt>
                <c:pt idx="182880">
                  <c:v>-4.7024999999999864</c:v>
                </c:pt>
                <c:pt idx="182881">
                  <c:v>-4.7004999999999768</c:v>
                </c:pt>
                <c:pt idx="182882">
                  <c:v>-4.6984999999999673</c:v>
                </c:pt>
                <c:pt idx="182883">
                  <c:v>-4.6964999999999577</c:v>
                </c:pt>
                <c:pt idx="182884">
                  <c:v>-4.694500000000005</c:v>
                </c:pt>
                <c:pt idx="182885">
                  <c:v>-4.6924999999999955</c:v>
                </c:pt>
                <c:pt idx="182886">
                  <c:v>-4.6904999999999859</c:v>
                </c:pt>
                <c:pt idx="182887">
                  <c:v>-4.6884999999999764</c:v>
                </c:pt>
                <c:pt idx="182888">
                  <c:v>-4.6864999999999668</c:v>
                </c:pt>
                <c:pt idx="182889">
                  <c:v>-4.6844999999999573</c:v>
                </c:pt>
                <c:pt idx="182890">
                  <c:v>-4.6825000000000045</c:v>
                </c:pt>
                <c:pt idx="182891">
                  <c:v>-4.680499999999995</c:v>
                </c:pt>
                <c:pt idx="182892">
                  <c:v>-4.6784999999999854</c:v>
                </c:pt>
                <c:pt idx="182893">
                  <c:v>-4.6764999999999759</c:v>
                </c:pt>
                <c:pt idx="182894">
                  <c:v>-4.6744999999999663</c:v>
                </c:pt>
                <c:pt idx="182895">
                  <c:v>-4.6724999999999568</c:v>
                </c:pt>
                <c:pt idx="182896">
                  <c:v>-4.6705000000000041</c:v>
                </c:pt>
                <c:pt idx="182897">
                  <c:v>-4.6684999999999945</c:v>
                </c:pt>
                <c:pt idx="182898">
                  <c:v>-4.666499999999985</c:v>
                </c:pt>
                <c:pt idx="182899">
                  <c:v>-4.6644999999999754</c:v>
                </c:pt>
                <c:pt idx="182900">
                  <c:v>-4.6624999999999659</c:v>
                </c:pt>
                <c:pt idx="182901">
                  <c:v>-4.6604999999999563</c:v>
                </c:pt>
                <c:pt idx="182902">
                  <c:v>-4.6585000000000036</c:v>
                </c:pt>
                <c:pt idx="182903">
                  <c:v>-4.6564999999999941</c:v>
                </c:pt>
                <c:pt idx="182904">
                  <c:v>-4.6544999999999845</c:v>
                </c:pt>
                <c:pt idx="182905">
                  <c:v>-4.652499999999975</c:v>
                </c:pt>
                <c:pt idx="182906">
                  <c:v>-4.6504999999999654</c:v>
                </c:pt>
                <c:pt idx="182907">
                  <c:v>-4.6484999999999559</c:v>
                </c:pt>
                <c:pt idx="182908">
                  <c:v>-4.6465000000000032</c:v>
                </c:pt>
                <c:pt idx="182909">
                  <c:v>-4.6444999999999936</c:v>
                </c:pt>
                <c:pt idx="182910">
                  <c:v>-4.6424999999999841</c:v>
                </c:pt>
                <c:pt idx="182911">
                  <c:v>-4.6404999999999745</c:v>
                </c:pt>
                <c:pt idx="182912">
                  <c:v>-4.638499999999965</c:v>
                </c:pt>
                <c:pt idx="182913">
                  <c:v>-4.6364999999999554</c:v>
                </c:pt>
                <c:pt idx="182914">
                  <c:v>-4.6345000000000027</c:v>
                </c:pt>
                <c:pt idx="182915">
                  <c:v>-4.6324999999999932</c:v>
                </c:pt>
                <c:pt idx="182916">
                  <c:v>-4.6304999999999836</c:v>
                </c:pt>
                <c:pt idx="182917">
                  <c:v>-4.6284999999999741</c:v>
                </c:pt>
                <c:pt idx="182918">
                  <c:v>-4.6264999999999645</c:v>
                </c:pt>
                <c:pt idx="182919">
                  <c:v>-4.624499999999955</c:v>
                </c:pt>
                <c:pt idx="182920">
                  <c:v>-4.6225000000000023</c:v>
                </c:pt>
                <c:pt idx="182921">
                  <c:v>-4.6204999999999927</c:v>
                </c:pt>
                <c:pt idx="182922">
                  <c:v>-4.6184999999999832</c:v>
                </c:pt>
                <c:pt idx="182923">
                  <c:v>-4.6164999999999736</c:v>
                </c:pt>
                <c:pt idx="182924">
                  <c:v>-4.6144999999999641</c:v>
                </c:pt>
                <c:pt idx="182925">
                  <c:v>-4.6124999999999545</c:v>
                </c:pt>
                <c:pt idx="182926">
                  <c:v>-4.6105000000000018</c:v>
                </c:pt>
                <c:pt idx="182927">
                  <c:v>-4.6084999999999923</c:v>
                </c:pt>
                <c:pt idx="182928">
                  <c:v>-4.6064999999999827</c:v>
                </c:pt>
                <c:pt idx="182929">
                  <c:v>-4.6044999999999732</c:v>
                </c:pt>
                <c:pt idx="182930">
                  <c:v>-4.6024999999999636</c:v>
                </c:pt>
                <c:pt idx="182931">
                  <c:v>-4.6004999999999541</c:v>
                </c:pt>
                <c:pt idx="182932">
                  <c:v>-4.5985000000000014</c:v>
                </c:pt>
                <c:pt idx="182933">
                  <c:v>-4.5964999999999918</c:v>
                </c:pt>
                <c:pt idx="182934">
                  <c:v>-4.5944999999999823</c:v>
                </c:pt>
                <c:pt idx="182935">
                  <c:v>-4.5924999999999727</c:v>
                </c:pt>
                <c:pt idx="182936">
                  <c:v>-4.5904999999999632</c:v>
                </c:pt>
                <c:pt idx="182937">
                  <c:v>-4.5884999999999536</c:v>
                </c:pt>
                <c:pt idx="182938">
                  <c:v>-4.5865000000000009</c:v>
                </c:pt>
                <c:pt idx="182939">
                  <c:v>-4.5844999999999914</c:v>
                </c:pt>
                <c:pt idx="182940">
                  <c:v>-4.5824999999999818</c:v>
                </c:pt>
                <c:pt idx="182941">
                  <c:v>-4.5804999999999723</c:v>
                </c:pt>
                <c:pt idx="182942">
                  <c:v>-4.5784999999999627</c:v>
                </c:pt>
                <c:pt idx="182943">
                  <c:v>-4.5764999999999532</c:v>
                </c:pt>
                <c:pt idx="182944">
                  <c:v>-4.5745000000000005</c:v>
                </c:pt>
                <c:pt idx="182945">
                  <c:v>-4.5724999999999909</c:v>
                </c:pt>
                <c:pt idx="182946">
                  <c:v>-4.5704999999999814</c:v>
                </c:pt>
                <c:pt idx="182947">
                  <c:v>-4.5684999999999718</c:v>
                </c:pt>
                <c:pt idx="182948">
                  <c:v>-4.5664999999999623</c:v>
                </c:pt>
                <c:pt idx="182949">
                  <c:v>-4.5644999999999527</c:v>
                </c:pt>
                <c:pt idx="182950">
                  <c:v>-4.5625</c:v>
                </c:pt>
                <c:pt idx="182951">
                  <c:v>-4.5604999999999905</c:v>
                </c:pt>
                <c:pt idx="182952">
                  <c:v>-4.5584999999999809</c:v>
                </c:pt>
                <c:pt idx="182953">
                  <c:v>-4.5564999999999714</c:v>
                </c:pt>
                <c:pt idx="182954">
                  <c:v>-4.5544999999999618</c:v>
                </c:pt>
                <c:pt idx="182955">
                  <c:v>-4.5524999999999523</c:v>
                </c:pt>
                <c:pt idx="182956">
                  <c:v>-4.5504999999999995</c:v>
                </c:pt>
                <c:pt idx="182957">
                  <c:v>-4.54849999999999</c:v>
                </c:pt>
                <c:pt idx="182958">
                  <c:v>-4.5464999999999804</c:v>
                </c:pt>
                <c:pt idx="182959">
                  <c:v>-4.5444999999999709</c:v>
                </c:pt>
                <c:pt idx="182960">
                  <c:v>-4.5424999999999613</c:v>
                </c:pt>
                <c:pt idx="182961">
                  <c:v>-4.5404999999999518</c:v>
                </c:pt>
                <c:pt idx="182962">
                  <c:v>-4.5384999999999991</c:v>
                </c:pt>
                <c:pt idx="182963">
                  <c:v>-4.5364999999999895</c:v>
                </c:pt>
                <c:pt idx="182964">
                  <c:v>-4.53449999999998</c:v>
                </c:pt>
                <c:pt idx="182965">
                  <c:v>-4.5324999999999704</c:v>
                </c:pt>
                <c:pt idx="182966">
                  <c:v>-4.5304999999999609</c:v>
                </c:pt>
                <c:pt idx="182967">
                  <c:v>-4.5284999999999513</c:v>
                </c:pt>
                <c:pt idx="182968">
                  <c:v>-4.5264999999999986</c:v>
                </c:pt>
                <c:pt idx="182969">
                  <c:v>-4.5244999999999891</c:v>
                </c:pt>
                <c:pt idx="182970">
                  <c:v>-4.5224999999999795</c:v>
                </c:pt>
                <c:pt idx="182971">
                  <c:v>-4.52049999999997</c:v>
                </c:pt>
                <c:pt idx="182972">
                  <c:v>-4.5184999999999604</c:v>
                </c:pt>
                <c:pt idx="182973">
                  <c:v>-4.5164999999999509</c:v>
                </c:pt>
                <c:pt idx="182974">
                  <c:v>-4.5144999999999982</c:v>
                </c:pt>
                <c:pt idx="182975">
                  <c:v>-4.5124999999999886</c:v>
                </c:pt>
                <c:pt idx="182976">
                  <c:v>-4.5104999999999791</c:v>
                </c:pt>
                <c:pt idx="182977">
                  <c:v>-4.5084999999999695</c:v>
                </c:pt>
                <c:pt idx="182978">
                  <c:v>-4.50649999999996</c:v>
                </c:pt>
                <c:pt idx="182979">
                  <c:v>-4.5044999999999504</c:v>
                </c:pt>
                <c:pt idx="182980">
                  <c:v>-4.5024999999999977</c:v>
                </c:pt>
                <c:pt idx="182981">
                  <c:v>-4.5004999999999882</c:v>
                </c:pt>
                <c:pt idx="182982">
                  <c:v>-4.4984999999999786</c:v>
                </c:pt>
                <c:pt idx="182983">
                  <c:v>-4.4964999999999691</c:v>
                </c:pt>
                <c:pt idx="182984">
                  <c:v>-4.4944999999999595</c:v>
                </c:pt>
                <c:pt idx="182985">
                  <c:v>-4.49249999999995</c:v>
                </c:pt>
                <c:pt idx="182986">
                  <c:v>-4.4904999999999973</c:v>
                </c:pt>
                <c:pt idx="182987">
                  <c:v>-4.4884999999999877</c:v>
                </c:pt>
                <c:pt idx="182988">
                  <c:v>-4.4864999999999782</c:v>
                </c:pt>
                <c:pt idx="182989">
                  <c:v>-4.4844999999999686</c:v>
                </c:pt>
                <c:pt idx="182990">
                  <c:v>-4.4824999999999591</c:v>
                </c:pt>
                <c:pt idx="182991">
                  <c:v>-4.4804999999999495</c:v>
                </c:pt>
                <c:pt idx="182992">
                  <c:v>-4.4784999999999968</c:v>
                </c:pt>
                <c:pt idx="182993">
                  <c:v>-4.4764999999999873</c:v>
                </c:pt>
                <c:pt idx="182994">
                  <c:v>-4.4744999999999777</c:v>
                </c:pt>
                <c:pt idx="182995">
                  <c:v>-4.4724999999999682</c:v>
                </c:pt>
                <c:pt idx="182996">
                  <c:v>-4.4704999999999586</c:v>
                </c:pt>
                <c:pt idx="182997">
                  <c:v>-4.4684999999999491</c:v>
                </c:pt>
                <c:pt idx="182998">
                  <c:v>-4.4664999999999964</c:v>
                </c:pt>
                <c:pt idx="182999">
                  <c:v>-4.4644999999999868</c:v>
                </c:pt>
                <c:pt idx="183000">
                  <c:v>-4.4624999999999773</c:v>
                </c:pt>
                <c:pt idx="183001">
                  <c:v>-4.4604999999999677</c:v>
                </c:pt>
                <c:pt idx="183002">
                  <c:v>-4.4584999999999582</c:v>
                </c:pt>
                <c:pt idx="183003">
                  <c:v>-4.4565000000000055</c:v>
                </c:pt>
                <c:pt idx="183004">
                  <c:v>-4.4544999999999959</c:v>
                </c:pt>
                <c:pt idx="183005">
                  <c:v>-4.4524999999999864</c:v>
                </c:pt>
                <c:pt idx="183006">
                  <c:v>-4.4504999999999768</c:v>
                </c:pt>
                <c:pt idx="183007">
                  <c:v>-4.4484999999999673</c:v>
                </c:pt>
                <c:pt idx="183008">
                  <c:v>-4.4464999999999577</c:v>
                </c:pt>
                <c:pt idx="183009">
                  <c:v>-4.444500000000005</c:v>
                </c:pt>
                <c:pt idx="183010">
                  <c:v>-4.4424999999999955</c:v>
                </c:pt>
                <c:pt idx="183011">
                  <c:v>-4.4404999999999859</c:v>
                </c:pt>
                <c:pt idx="183012">
                  <c:v>-4.4384999999999764</c:v>
                </c:pt>
                <c:pt idx="183013">
                  <c:v>-4.4364999999999668</c:v>
                </c:pt>
                <c:pt idx="183014">
                  <c:v>-4.4344999999999573</c:v>
                </c:pt>
                <c:pt idx="183015">
                  <c:v>-4.4325000000000045</c:v>
                </c:pt>
                <c:pt idx="183016">
                  <c:v>-4.430499999999995</c:v>
                </c:pt>
                <c:pt idx="183017">
                  <c:v>-4.4284999999999854</c:v>
                </c:pt>
                <c:pt idx="183018">
                  <c:v>-4.4264999999999759</c:v>
                </c:pt>
                <c:pt idx="183019">
                  <c:v>-4.4244999999999663</c:v>
                </c:pt>
                <c:pt idx="183020">
                  <c:v>-4.4224999999999568</c:v>
                </c:pt>
                <c:pt idx="183021">
                  <c:v>-4.4205000000000041</c:v>
                </c:pt>
                <c:pt idx="183022">
                  <c:v>-4.4184999999999945</c:v>
                </c:pt>
                <c:pt idx="183023">
                  <c:v>-4.416499999999985</c:v>
                </c:pt>
                <c:pt idx="183024">
                  <c:v>-4.4144999999999754</c:v>
                </c:pt>
                <c:pt idx="183025">
                  <c:v>-4.4124999999999659</c:v>
                </c:pt>
                <c:pt idx="183026">
                  <c:v>-4.4104999999999563</c:v>
                </c:pt>
                <c:pt idx="183027">
                  <c:v>-4.4085000000000036</c:v>
                </c:pt>
                <c:pt idx="183028">
                  <c:v>-4.4064999999999941</c:v>
                </c:pt>
                <c:pt idx="183029">
                  <c:v>-4.4044999999999845</c:v>
                </c:pt>
                <c:pt idx="183030">
                  <c:v>-4.402499999999975</c:v>
                </c:pt>
                <c:pt idx="183031">
                  <c:v>-4.4004999999999654</c:v>
                </c:pt>
                <c:pt idx="183032">
                  <c:v>-4.3984999999999559</c:v>
                </c:pt>
                <c:pt idx="183033">
                  <c:v>-4.3965000000000032</c:v>
                </c:pt>
                <c:pt idx="183034">
                  <c:v>-4.3944999999999936</c:v>
                </c:pt>
                <c:pt idx="183035">
                  <c:v>-4.3924999999999841</c:v>
                </c:pt>
                <c:pt idx="183036">
                  <c:v>-4.3904999999999745</c:v>
                </c:pt>
                <c:pt idx="183037">
                  <c:v>-4.388499999999965</c:v>
                </c:pt>
                <c:pt idx="183038">
                  <c:v>-4.3864999999999554</c:v>
                </c:pt>
                <c:pt idx="183039">
                  <c:v>-4.3845000000000027</c:v>
                </c:pt>
                <c:pt idx="183040">
                  <c:v>-4.3824999999999932</c:v>
                </c:pt>
                <c:pt idx="183041">
                  <c:v>-4.3804999999999836</c:v>
                </c:pt>
                <c:pt idx="183042">
                  <c:v>-4.3784999999999741</c:v>
                </c:pt>
                <c:pt idx="183043">
                  <c:v>-4.3764999999999645</c:v>
                </c:pt>
                <c:pt idx="183044">
                  <c:v>-4.374499999999955</c:v>
                </c:pt>
                <c:pt idx="183045">
                  <c:v>-4.3725000000000023</c:v>
                </c:pt>
                <c:pt idx="183046">
                  <c:v>-4.3704999999999927</c:v>
                </c:pt>
                <c:pt idx="183047">
                  <c:v>-4.3684999999999832</c:v>
                </c:pt>
                <c:pt idx="183048">
                  <c:v>-4.3664999999999736</c:v>
                </c:pt>
                <c:pt idx="183049">
                  <c:v>-4.3644999999999641</c:v>
                </c:pt>
                <c:pt idx="183050">
                  <c:v>-4.3624999999999545</c:v>
                </c:pt>
                <c:pt idx="183051">
                  <c:v>-4.3605000000000018</c:v>
                </c:pt>
                <c:pt idx="183052">
                  <c:v>-4.3584999999999923</c:v>
                </c:pt>
                <c:pt idx="183053">
                  <c:v>-4.3564999999999827</c:v>
                </c:pt>
                <c:pt idx="183054">
                  <c:v>-4.3544999999999732</c:v>
                </c:pt>
                <c:pt idx="183055">
                  <c:v>-4.3524999999999636</c:v>
                </c:pt>
                <c:pt idx="183056">
                  <c:v>-4.3504999999999541</c:v>
                </c:pt>
                <c:pt idx="183057">
                  <c:v>-4.3485000000000014</c:v>
                </c:pt>
                <c:pt idx="183058">
                  <c:v>-4.3464999999999918</c:v>
                </c:pt>
                <c:pt idx="183059">
                  <c:v>-4.3444999999999823</c:v>
                </c:pt>
                <c:pt idx="183060">
                  <c:v>-4.3424999999999727</c:v>
                </c:pt>
                <c:pt idx="183061">
                  <c:v>-4.3404999999999632</c:v>
                </c:pt>
                <c:pt idx="183062">
                  <c:v>-4.3384999999999536</c:v>
                </c:pt>
                <c:pt idx="183063">
                  <c:v>-4.3365000000000009</c:v>
                </c:pt>
                <c:pt idx="183064">
                  <c:v>-4.3344999999999914</c:v>
                </c:pt>
                <c:pt idx="183065">
                  <c:v>-4.3324999999999818</c:v>
                </c:pt>
                <c:pt idx="183066">
                  <c:v>-4.3304999999999723</c:v>
                </c:pt>
                <c:pt idx="183067">
                  <c:v>-4.3284999999999627</c:v>
                </c:pt>
                <c:pt idx="183068">
                  <c:v>-4.3264999999999532</c:v>
                </c:pt>
                <c:pt idx="183069">
                  <c:v>-4.3245000000000005</c:v>
                </c:pt>
                <c:pt idx="183070">
                  <c:v>-4.3224999999999909</c:v>
                </c:pt>
                <c:pt idx="183071">
                  <c:v>-4.3204999999999814</c:v>
                </c:pt>
                <c:pt idx="183072">
                  <c:v>-4.3184999999999718</c:v>
                </c:pt>
                <c:pt idx="183073">
                  <c:v>-4.3164999999999623</c:v>
                </c:pt>
                <c:pt idx="183074">
                  <c:v>-4.3144999999999527</c:v>
                </c:pt>
                <c:pt idx="183075">
                  <c:v>-4.3125</c:v>
                </c:pt>
                <c:pt idx="183076">
                  <c:v>-4.3104999999999905</c:v>
                </c:pt>
                <c:pt idx="183077">
                  <c:v>-4.3084999999999809</c:v>
                </c:pt>
                <c:pt idx="183078">
                  <c:v>-4.3064999999999714</c:v>
                </c:pt>
                <c:pt idx="183079">
                  <c:v>-4.3044999999999618</c:v>
                </c:pt>
                <c:pt idx="183080">
                  <c:v>-4.3024999999999523</c:v>
                </c:pt>
                <c:pt idx="183081">
                  <c:v>-4.3004999999999995</c:v>
                </c:pt>
                <c:pt idx="183082">
                  <c:v>-4.29849999999999</c:v>
                </c:pt>
                <c:pt idx="183083">
                  <c:v>-4.2964999999999804</c:v>
                </c:pt>
                <c:pt idx="183084">
                  <c:v>-4.2944999999999709</c:v>
                </c:pt>
                <c:pt idx="183085">
                  <c:v>-4.2924999999999613</c:v>
                </c:pt>
                <c:pt idx="183086">
                  <c:v>-4.2904999999999518</c:v>
                </c:pt>
                <c:pt idx="183087">
                  <c:v>-4.2884999999999991</c:v>
                </c:pt>
                <c:pt idx="183088">
                  <c:v>-4.2864999999999895</c:v>
                </c:pt>
                <c:pt idx="183089">
                  <c:v>-4.28449999999998</c:v>
                </c:pt>
                <c:pt idx="183090">
                  <c:v>-4.2824999999999704</c:v>
                </c:pt>
                <c:pt idx="183091">
                  <c:v>-4.2804999999999609</c:v>
                </c:pt>
                <c:pt idx="183092">
                  <c:v>-4.2784999999999513</c:v>
                </c:pt>
                <c:pt idx="183093">
                  <c:v>-4.2764999999999986</c:v>
                </c:pt>
                <c:pt idx="183094">
                  <c:v>-4.2744999999999891</c:v>
                </c:pt>
                <c:pt idx="183095">
                  <c:v>-4.2724999999999795</c:v>
                </c:pt>
                <c:pt idx="183096">
                  <c:v>-4.27049999999997</c:v>
                </c:pt>
                <c:pt idx="183097">
                  <c:v>-4.2684999999999604</c:v>
                </c:pt>
                <c:pt idx="183098">
                  <c:v>-4.2664999999999509</c:v>
                </c:pt>
                <c:pt idx="183099">
                  <c:v>-4.2644999999999982</c:v>
                </c:pt>
                <c:pt idx="183100">
                  <c:v>-4.2624999999999886</c:v>
                </c:pt>
                <c:pt idx="183101">
                  <c:v>-4.2604999999999791</c:v>
                </c:pt>
                <c:pt idx="183102">
                  <c:v>-4.2584999999999695</c:v>
                </c:pt>
                <c:pt idx="183103">
                  <c:v>-4.25649999999996</c:v>
                </c:pt>
                <c:pt idx="183104">
                  <c:v>-4.2544999999999504</c:v>
                </c:pt>
                <c:pt idx="183105">
                  <c:v>-4.2524999999999977</c:v>
                </c:pt>
                <c:pt idx="183106">
                  <c:v>-4.2504999999999882</c:v>
                </c:pt>
                <c:pt idx="183107">
                  <c:v>-4.2484999999999786</c:v>
                </c:pt>
                <c:pt idx="183108">
                  <c:v>-4.2464999999999691</c:v>
                </c:pt>
                <c:pt idx="183109">
                  <c:v>-4.2444999999999595</c:v>
                </c:pt>
                <c:pt idx="183110">
                  <c:v>-4.24249999999995</c:v>
                </c:pt>
                <c:pt idx="183111">
                  <c:v>-4.2404999999999973</c:v>
                </c:pt>
                <c:pt idx="183112">
                  <c:v>-4.2384999999999877</c:v>
                </c:pt>
                <c:pt idx="183113">
                  <c:v>-4.2364999999999782</c:v>
                </c:pt>
                <c:pt idx="183114">
                  <c:v>-4.2344999999999686</c:v>
                </c:pt>
                <c:pt idx="183115">
                  <c:v>-4.2324999999999591</c:v>
                </c:pt>
                <c:pt idx="183116">
                  <c:v>-4.2304999999999495</c:v>
                </c:pt>
                <c:pt idx="183117">
                  <c:v>-4.2284999999999968</c:v>
                </c:pt>
                <c:pt idx="183118">
                  <c:v>-4.2264999999999873</c:v>
                </c:pt>
                <c:pt idx="183119">
                  <c:v>-4.2244999999999777</c:v>
                </c:pt>
                <c:pt idx="183120">
                  <c:v>-4.2224999999999682</c:v>
                </c:pt>
                <c:pt idx="183121">
                  <c:v>-4.2204999999999586</c:v>
                </c:pt>
                <c:pt idx="183122">
                  <c:v>-4.2184999999999491</c:v>
                </c:pt>
                <c:pt idx="183123">
                  <c:v>-4.2164999999999964</c:v>
                </c:pt>
                <c:pt idx="183124">
                  <c:v>-4.2144999999999868</c:v>
                </c:pt>
                <c:pt idx="183125">
                  <c:v>-4.2124999999999773</c:v>
                </c:pt>
                <c:pt idx="183126">
                  <c:v>-4.2104999999999677</c:v>
                </c:pt>
                <c:pt idx="183127">
                  <c:v>-4.2084999999999582</c:v>
                </c:pt>
                <c:pt idx="183128">
                  <c:v>-4.2065000000000055</c:v>
                </c:pt>
                <c:pt idx="183129">
                  <c:v>-4.2044999999999959</c:v>
                </c:pt>
                <c:pt idx="183130">
                  <c:v>-4.2024999999999864</c:v>
                </c:pt>
                <c:pt idx="183131">
                  <c:v>-4.2004999999999768</c:v>
                </c:pt>
                <c:pt idx="183132">
                  <c:v>-4.1984999999999673</c:v>
                </c:pt>
                <c:pt idx="183133">
                  <c:v>-4.1964999999999577</c:v>
                </c:pt>
                <c:pt idx="183134">
                  <c:v>-4.194500000000005</c:v>
                </c:pt>
                <c:pt idx="183135">
                  <c:v>-4.1924999999999955</c:v>
                </c:pt>
                <c:pt idx="183136">
                  <c:v>-4.1904999999999859</c:v>
                </c:pt>
                <c:pt idx="183137">
                  <c:v>-4.1884999999999764</c:v>
                </c:pt>
                <c:pt idx="183138">
                  <c:v>-4.1864999999999668</c:v>
                </c:pt>
                <c:pt idx="183139">
                  <c:v>-4.1844999999999573</c:v>
                </c:pt>
                <c:pt idx="183140">
                  <c:v>-4.1825000000000045</c:v>
                </c:pt>
                <c:pt idx="183141">
                  <c:v>-4.180499999999995</c:v>
                </c:pt>
                <c:pt idx="183142">
                  <c:v>-4.1784999999999854</c:v>
                </c:pt>
                <c:pt idx="183143">
                  <c:v>-4.1764999999999759</c:v>
                </c:pt>
                <c:pt idx="183144">
                  <c:v>-4.1744999999999663</c:v>
                </c:pt>
                <c:pt idx="183145">
                  <c:v>-4.1724999999999568</c:v>
                </c:pt>
                <c:pt idx="183146">
                  <c:v>-4.1705000000000041</c:v>
                </c:pt>
                <c:pt idx="183147">
                  <c:v>-4.1684999999999945</c:v>
                </c:pt>
                <c:pt idx="183148">
                  <c:v>-4.166499999999985</c:v>
                </c:pt>
                <c:pt idx="183149">
                  <c:v>-4.1644999999999754</c:v>
                </c:pt>
                <c:pt idx="183150">
                  <c:v>-4.1624999999999659</c:v>
                </c:pt>
                <c:pt idx="183151">
                  <c:v>-4.1604999999999563</c:v>
                </c:pt>
                <c:pt idx="183152">
                  <c:v>-4.1585000000000036</c:v>
                </c:pt>
                <c:pt idx="183153">
                  <c:v>-4.1564999999999941</c:v>
                </c:pt>
                <c:pt idx="183154">
                  <c:v>-4.1544999999999845</c:v>
                </c:pt>
                <c:pt idx="183155">
                  <c:v>-4.152499999999975</c:v>
                </c:pt>
                <c:pt idx="183156">
                  <c:v>-4.1504999999999654</c:v>
                </c:pt>
                <c:pt idx="183157">
                  <c:v>-4.1484999999999559</c:v>
                </c:pt>
                <c:pt idx="183158">
                  <c:v>-4.1465000000000032</c:v>
                </c:pt>
                <c:pt idx="183159">
                  <c:v>-4.1444999999999936</c:v>
                </c:pt>
                <c:pt idx="183160">
                  <c:v>-4.1424999999999841</c:v>
                </c:pt>
                <c:pt idx="183161">
                  <c:v>-4.1404999999999745</c:v>
                </c:pt>
                <c:pt idx="183162">
                  <c:v>-4.138499999999965</c:v>
                </c:pt>
                <c:pt idx="183163">
                  <c:v>-4.1364999999999554</c:v>
                </c:pt>
                <c:pt idx="183164">
                  <c:v>-4.1345000000000027</c:v>
                </c:pt>
                <c:pt idx="183165">
                  <c:v>-4.1324999999999932</c:v>
                </c:pt>
                <c:pt idx="183166">
                  <c:v>-4.1304999999999836</c:v>
                </c:pt>
                <c:pt idx="183167">
                  <c:v>-4.1284999999999741</c:v>
                </c:pt>
                <c:pt idx="183168">
                  <c:v>-4.1264999999999645</c:v>
                </c:pt>
                <c:pt idx="183169">
                  <c:v>-4.124499999999955</c:v>
                </c:pt>
                <c:pt idx="183170">
                  <c:v>-4.1225000000000023</c:v>
                </c:pt>
                <c:pt idx="183171">
                  <c:v>-4.1204999999999927</c:v>
                </c:pt>
                <c:pt idx="183172">
                  <c:v>-4.1184999999999832</c:v>
                </c:pt>
                <c:pt idx="183173">
                  <c:v>-4.1164999999999736</c:v>
                </c:pt>
                <c:pt idx="183174">
                  <c:v>-4.1144999999999641</c:v>
                </c:pt>
                <c:pt idx="183175">
                  <c:v>-4.1124999999999545</c:v>
                </c:pt>
                <c:pt idx="183176">
                  <c:v>-4.1105000000000018</c:v>
                </c:pt>
                <c:pt idx="183177">
                  <c:v>-4.1084999999999923</c:v>
                </c:pt>
                <c:pt idx="183178">
                  <c:v>-4.1064999999999827</c:v>
                </c:pt>
                <c:pt idx="183179">
                  <c:v>-4.1044999999999732</c:v>
                </c:pt>
                <c:pt idx="183180">
                  <c:v>-4.1024999999999636</c:v>
                </c:pt>
                <c:pt idx="183181">
                  <c:v>-4.1004999999999541</c:v>
                </c:pt>
                <c:pt idx="183182">
                  <c:v>-4.0985000000000014</c:v>
                </c:pt>
                <c:pt idx="183183">
                  <c:v>-4.0964999999999918</c:v>
                </c:pt>
                <c:pt idx="183184">
                  <c:v>-4.0944999999999823</c:v>
                </c:pt>
                <c:pt idx="183185">
                  <c:v>-4.0924999999999727</c:v>
                </c:pt>
                <c:pt idx="183186">
                  <c:v>-4.0904999999999632</c:v>
                </c:pt>
                <c:pt idx="183187">
                  <c:v>-4.0884999999999536</c:v>
                </c:pt>
                <c:pt idx="183188">
                  <c:v>-4.0865000000000009</c:v>
                </c:pt>
                <c:pt idx="183189">
                  <c:v>-4.0844999999999914</c:v>
                </c:pt>
                <c:pt idx="183190">
                  <c:v>-4.0824999999999818</c:v>
                </c:pt>
                <c:pt idx="183191">
                  <c:v>-4.0804999999999723</c:v>
                </c:pt>
                <c:pt idx="183192">
                  <c:v>-4.0784999999999627</c:v>
                </c:pt>
                <c:pt idx="183193">
                  <c:v>-4.0764999999999532</c:v>
                </c:pt>
                <c:pt idx="183194">
                  <c:v>-4.0745000000000005</c:v>
                </c:pt>
                <c:pt idx="183195">
                  <c:v>-4.0724999999999909</c:v>
                </c:pt>
                <c:pt idx="183196">
                  <c:v>-4.0704999999999814</c:v>
                </c:pt>
                <c:pt idx="183197">
                  <c:v>-4.0684999999999718</c:v>
                </c:pt>
                <c:pt idx="183198">
                  <c:v>-4.0664999999999623</c:v>
                </c:pt>
                <c:pt idx="183199">
                  <c:v>-4.0644999999999527</c:v>
                </c:pt>
                <c:pt idx="183200">
                  <c:v>-4.0625</c:v>
                </c:pt>
                <c:pt idx="183201">
                  <c:v>-4.0604999999999905</c:v>
                </c:pt>
                <c:pt idx="183202">
                  <c:v>-4.0584999999999809</c:v>
                </c:pt>
                <c:pt idx="183203">
                  <c:v>-4.0564999999999714</c:v>
                </c:pt>
                <c:pt idx="183204">
                  <c:v>-4.0544999999999618</c:v>
                </c:pt>
                <c:pt idx="183205">
                  <c:v>-4.0524999999999523</c:v>
                </c:pt>
                <c:pt idx="183206">
                  <c:v>-4.0504999999999995</c:v>
                </c:pt>
                <c:pt idx="183207">
                  <c:v>-4.04849999999999</c:v>
                </c:pt>
                <c:pt idx="183208">
                  <c:v>-4.0464999999999804</c:v>
                </c:pt>
                <c:pt idx="183209">
                  <c:v>-4.0444999999999709</c:v>
                </c:pt>
                <c:pt idx="183210">
                  <c:v>-4.0424999999999613</c:v>
                </c:pt>
                <c:pt idx="183211">
                  <c:v>-4.0404999999999518</c:v>
                </c:pt>
                <c:pt idx="183212">
                  <c:v>-4.0384999999999991</c:v>
                </c:pt>
                <c:pt idx="183213">
                  <c:v>-4.0364999999999895</c:v>
                </c:pt>
                <c:pt idx="183214">
                  <c:v>-4.03449999999998</c:v>
                </c:pt>
                <c:pt idx="183215">
                  <c:v>-4.0324999999999704</c:v>
                </c:pt>
                <c:pt idx="183216">
                  <c:v>-4.0304999999999609</c:v>
                </c:pt>
                <c:pt idx="183217">
                  <c:v>-4.0284999999999513</c:v>
                </c:pt>
                <c:pt idx="183218">
                  <c:v>-4.0264999999999986</c:v>
                </c:pt>
                <c:pt idx="183219">
                  <c:v>-4.0244999999999891</c:v>
                </c:pt>
                <c:pt idx="183220">
                  <c:v>-4.0224999999999795</c:v>
                </c:pt>
                <c:pt idx="183221">
                  <c:v>-4.02049999999997</c:v>
                </c:pt>
                <c:pt idx="183222">
                  <c:v>-4.0184999999999604</c:v>
                </c:pt>
                <c:pt idx="183223">
                  <c:v>-4.0164999999999509</c:v>
                </c:pt>
                <c:pt idx="183224">
                  <c:v>-4.0144999999999982</c:v>
                </c:pt>
                <c:pt idx="183225">
                  <c:v>-4.0124999999999886</c:v>
                </c:pt>
                <c:pt idx="183226">
                  <c:v>-4.0104999999999791</c:v>
                </c:pt>
                <c:pt idx="183227">
                  <c:v>-4.0084999999999695</c:v>
                </c:pt>
                <c:pt idx="183228">
                  <c:v>-4.00649999999996</c:v>
                </c:pt>
                <c:pt idx="183229">
                  <c:v>-4.0044999999999504</c:v>
                </c:pt>
                <c:pt idx="183230">
                  <c:v>-4.0024999999999977</c:v>
                </c:pt>
                <c:pt idx="183231">
                  <c:v>-4.0004999999999882</c:v>
                </c:pt>
                <c:pt idx="183232">
                  <c:v>-3.9984999999999786</c:v>
                </c:pt>
                <c:pt idx="183233">
                  <c:v>-3.9964999999999691</c:v>
                </c:pt>
                <c:pt idx="183234">
                  <c:v>-3.9944999999999595</c:v>
                </c:pt>
                <c:pt idx="183235">
                  <c:v>-3.99249999999995</c:v>
                </c:pt>
                <c:pt idx="183236">
                  <c:v>-3.9904999999999973</c:v>
                </c:pt>
                <c:pt idx="183237">
                  <c:v>-3.9884999999999877</c:v>
                </c:pt>
                <c:pt idx="183238">
                  <c:v>-3.9864999999999782</c:v>
                </c:pt>
                <c:pt idx="183239">
                  <c:v>-3.9844999999999686</c:v>
                </c:pt>
                <c:pt idx="183240">
                  <c:v>-3.9824999999999591</c:v>
                </c:pt>
                <c:pt idx="183241">
                  <c:v>-3.9804999999999495</c:v>
                </c:pt>
                <c:pt idx="183242">
                  <c:v>-3.9784999999999968</c:v>
                </c:pt>
                <c:pt idx="183243">
                  <c:v>-3.9764999999999873</c:v>
                </c:pt>
                <c:pt idx="183244">
                  <c:v>-3.9744999999999777</c:v>
                </c:pt>
                <c:pt idx="183245">
                  <c:v>-3.9724999999999682</c:v>
                </c:pt>
                <c:pt idx="183246">
                  <c:v>-3.9704999999999586</c:v>
                </c:pt>
                <c:pt idx="183247">
                  <c:v>-3.9684999999999491</c:v>
                </c:pt>
                <c:pt idx="183248">
                  <c:v>-3.9664999999999964</c:v>
                </c:pt>
                <c:pt idx="183249">
                  <c:v>-3.9644999999999868</c:v>
                </c:pt>
                <c:pt idx="183250">
                  <c:v>-3.9624999999999773</c:v>
                </c:pt>
                <c:pt idx="183251">
                  <c:v>-3.9604999999999677</c:v>
                </c:pt>
                <c:pt idx="183252">
                  <c:v>-3.9584999999999582</c:v>
                </c:pt>
                <c:pt idx="183253">
                  <c:v>-3.9565000000000055</c:v>
                </c:pt>
                <c:pt idx="183254">
                  <c:v>-3.9544999999999959</c:v>
                </c:pt>
                <c:pt idx="183255">
                  <c:v>-3.9524999999999864</c:v>
                </c:pt>
                <c:pt idx="183256">
                  <c:v>-3.9504999999999768</c:v>
                </c:pt>
                <c:pt idx="183257">
                  <c:v>-3.9484999999999673</c:v>
                </c:pt>
                <c:pt idx="183258">
                  <c:v>-3.9464999999999577</c:v>
                </c:pt>
                <c:pt idx="183259">
                  <c:v>-3.944500000000005</c:v>
                </c:pt>
                <c:pt idx="183260">
                  <c:v>-3.9424999999999955</c:v>
                </c:pt>
                <c:pt idx="183261">
                  <c:v>-3.9404999999999859</c:v>
                </c:pt>
                <c:pt idx="183262">
                  <c:v>-3.9384999999999764</c:v>
                </c:pt>
                <c:pt idx="183263">
                  <c:v>-3.9364999999999668</c:v>
                </c:pt>
                <c:pt idx="183264">
                  <c:v>-3.9344999999999573</c:v>
                </c:pt>
                <c:pt idx="183265">
                  <c:v>-3.9325000000000045</c:v>
                </c:pt>
                <c:pt idx="183266">
                  <c:v>-3.930499999999995</c:v>
                </c:pt>
                <c:pt idx="183267">
                  <c:v>-3.9284999999999854</c:v>
                </c:pt>
                <c:pt idx="183268">
                  <c:v>-3.9264999999999759</c:v>
                </c:pt>
                <c:pt idx="183269">
                  <c:v>-3.9244999999999663</c:v>
                </c:pt>
                <c:pt idx="183270">
                  <c:v>-3.9224999999999568</c:v>
                </c:pt>
                <c:pt idx="183271">
                  <c:v>-3.9205000000000041</c:v>
                </c:pt>
                <c:pt idx="183272">
                  <c:v>-3.9184999999999945</c:v>
                </c:pt>
                <c:pt idx="183273">
                  <c:v>-3.916499999999985</c:v>
                </c:pt>
                <c:pt idx="183274">
                  <c:v>-3.9144999999999754</c:v>
                </c:pt>
                <c:pt idx="183275">
                  <c:v>-3.9124999999999659</c:v>
                </c:pt>
                <c:pt idx="183276">
                  <c:v>-3.9104999999999563</c:v>
                </c:pt>
                <c:pt idx="183277">
                  <c:v>-3.9085000000000036</c:v>
                </c:pt>
                <c:pt idx="183278">
                  <c:v>-3.9064999999999941</c:v>
                </c:pt>
                <c:pt idx="183279">
                  <c:v>-3.9044999999999845</c:v>
                </c:pt>
                <c:pt idx="183280">
                  <c:v>-3.902499999999975</c:v>
                </c:pt>
                <c:pt idx="183281">
                  <c:v>-3.9004999999999654</c:v>
                </c:pt>
                <c:pt idx="183282">
                  <c:v>-3.8984999999999559</c:v>
                </c:pt>
                <c:pt idx="183283">
                  <c:v>-3.8965000000000032</c:v>
                </c:pt>
                <c:pt idx="183284">
                  <c:v>-3.8944999999999936</c:v>
                </c:pt>
                <c:pt idx="183285">
                  <c:v>-3.8924999999999841</c:v>
                </c:pt>
                <c:pt idx="183286">
                  <c:v>-3.8904999999999745</c:v>
                </c:pt>
                <c:pt idx="183287">
                  <c:v>-3.888499999999965</c:v>
                </c:pt>
                <c:pt idx="183288">
                  <c:v>-3.8864999999999554</c:v>
                </c:pt>
                <c:pt idx="183289">
                  <c:v>-3.8845000000000027</c:v>
                </c:pt>
                <c:pt idx="183290">
                  <c:v>-3.8824999999999932</c:v>
                </c:pt>
                <c:pt idx="183291">
                  <c:v>-3.8804999999999836</c:v>
                </c:pt>
                <c:pt idx="183292">
                  <c:v>-3.8784999999999741</c:v>
                </c:pt>
                <c:pt idx="183293">
                  <c:v>-3.8764999999999645</c:v>
                </c:pt>
                <c:pt idx="183294">
                  <c:v>-3.874499999999955</c:v>
                </c:pt>
                <c:pt idx="183295">
                  <c:v>-3.8725000000000023</c:v>
                </c:pt>
                <c:pt idx="183296">
                  <c:v>-3.8704999999999927</c:v>
                </c:pt>
                <c:pt idx="183297">
                  <c:v>-3.8684999999999832</c:v>
                </c:pt>
                <c:pt idx="183298">
                  <c:v>-3.8664999999999736</c:v>
                </c:pt>
                <c:pt idx="183299">
                  <c:v>-3.8644999999999641</c:v>
                </c:pt>
                <c:pt idx="183300">
                  <c:v>-3.8624999999999545</c:v>
                </c:pt>
                <c:pt idx="183301">
                  <c:v>-3.8605000000000018</c:v>
                </c:pt>
                <c:pt idx="183302">
                  <c:v>-3.8584999999999923</c:v>
                </c:pt>
                <c:pt idx="183303">
                  <c:v>-3.8564999999999827</c:v>
                </c:pt>
                <c:pt idx="183304">
                  <c:v>-3.8544999999999732</c:v>
                </c:pt>
                <c:pt idx="183305">
                  <c:v>-3.8524999999999636</c:v>
                </c:pt>
                <c:pt idx="183306">
                  <c:v>-3.8504999999999541</c:v>
                </c:pt>
                <c:pt idx="183307">
                  <c:v>-3.8485000000000014</c:v>
                </c:pt>
                <c:pt idx="183308">
                  <c:v>-3.8464999999999918</c:v>
                </c:pt>
                <c:pt idx="183309">
                  <c:v>-3.8444999999999823</c:v>
                </c:pt>
                <c:pt idx="183310">
                  <c:v>-3.8424999999999727</c:v>
                </c:pt>
                <c:pt idx="183311">
                  <c:v>-3.8404999999999632</c:v>
                </c:pt>
                <c:pt idx="183312">
                  <c:v>-3.8384999999999536</c:v>
                </c:pt>
                <c:pt idx="183313">
                  <c:v>-3.8365000000000009</c:v>
                </c:pt>
                <c:pt idx="183314">
                  <c:v>-3.8344999999999914</c:v>
                </c:pt>
                <c:pt idx="183315">
                  <c:v>-3.8324999999999818</c:v>
                </c:pt>
                <c:pt idx="183316">
                  <c:v>-3.8304999999999723</c:v>
                </c:pt>
                <c:pt idx="183317">
                  <c:v>-3.8284999999999627</c:v>
                </c:pt>
                <c:pt idx="183318">
                  <c:v>-3.8264999999999532</c:v>
                </c:pt>
                <c:pt idx="183319">
                  <c:v>-3.8245000000000005</c:v>
                </c:pt>
                <c:pt idx="183320">
                  <c:v>-3.8224999999999909</c:v>
                </c:pt>
                <c:pt idx="183321">
                  <c:v>-3.8204999999999814</c:v>
                </c:pt>
                <c:pt idx="183322">
                  <c:v>-3.8184999999999718</c:v>
                </c:pt>
                <c:pt idx="183323">
                  <c:v>-3.8164999999999623</c:v>
                </c:pt>
                <c:pt idx="183324">
                  <c:v>-3.8144999999999527</c:v>
                </c:pt>
                <c:pt idx="183325">
                  <c:v>-3.8125</c:v>
                </c:pt>
                <c:pt idx="183326">
                  <c:v>-3.8104999999999905</c:v>
                </c:pt>
                <c:pt idx="183327">
                  <c:v>-3.8084999999999809</c:v>
                </c:pt>
                <c:pt idx="183328">
                  <c:v>-3.8064999999999714</c:v>
                </c:pt>
                <c:pt idx="183329">
                  <c:v>-3.8044999999999618</c:v>
                </c:pt>
                <c:pt idx="183330">
                  <c:v>-3.8024999999999523</c:v>
                </c:pt>
                <c:pt idx="183331">
                  <c:v>-3.8004999999999995</c:v>
                </c:pt>
                <c:pt idx="183332">
                  <c:v>-3.79849999999999</c:v>
                </c:pt>
                <c:pt idx="183333">
                  <c:v>-3.7964999999999804</c:v>
                </c:pt>
                <c:pt idx="183334">
                  <c:v>-3.7944999999999709</c:v>
                </c:pt>
                <c:pt idx="183335">
                  <c:v>-3.7924999999999613</c:v>
                </c:pt>
                <c:pt idx="183336">
                  <c:v>-3.7904999999999518</c:v>
                </c:pt>
                <c:pt idx="183337">
                  <c:v>-3.7884999999999991</c:v>
                </c:pt>
                <c:pt idx="183338">
                  <c:v>-3.7864999999999895</c:v>
                </c:pt>
                <c:pt idx="183339">
                  <c:v>-3.78449999999998</c:v>
                </c:pt>
                <c:pt idx="183340">
                  <c:v>-3.7824999999999704</c:v>
                </c:pt>
                <c:pt idx="183341">
                  <c:v>-3.7804999999999609</c:v>
                </c:pt>
                <c:pt idx="183342">
                  <c:v>-3.7784999999999513</c:v>
                </c:pt>
                <c:pt idx="183343">
                  <c:v>-3.7764999999999986</c:v>
                </c:pt>
                <c:pt idx="183344">
                  <c:v>-3.7744999999999891</c:v>
                </c:pt>
                <c:pt idx="183345">
                  <c:v>-3.7724999999999795</c:v>
                </c:pt>
                <c:pt idx="183346">
                  <c:v>-3.77049999999997</c:v>
                </c:pt>
                <c:pt idx="183347">
                  <c:v>-3.7684999999999604</c:v>
                </c:pt>
                <c:pt idx="183348">
                  <c:v>-3.7664999999999509</c:v>
                </c:pt>
                <c:pt idx="183349">
                  <c:v>-3.7644999999999982</c:v>
                </c:pt>
                <c:pt idx="183350">
                  <c:v>-3.7624999999999886</c:v>
                </c:pt>
                <c:pt idx="183351">
                  <c:v>-3.7604999999999791</c:v>
                </c:pt>
                <c:pt idx="183352">
                  <c:v>-3.7584999999999695</c:v>
                </c:pt>
                <c:pt idx="183353">
                  <c:v>-3.75649999999996</c:v>
                </c:pt>
                <c:pt idx="183354">
                  <c:v>-3.7544999999999504</c:v>
                </c:pt>
                <c:pt idx="183355">
                  <c:v>-3.7524999999999977</c:v>
                </c:pt>
                <c:pt idx="183356">
                  <c:v>-3.7504999999999882</c:v>
                </c:pt>
                <c:pt idx="183357">
                  <c:v>-3.7484999999999786</c:v>
                </c:pt>
                <c:pt idx="183358">
                  <c:v>-3.7464999999999691</c:v>
                </c:pt>
                <c:pt idx="183359">
                  <c:v>-3.7444999999999595</c:v>
                </c:pt>
                <c:pt idx="183360">
                  <c:v>-3.74249999999995</c:v>
                </c:pt>
                <c:pt idx="183361">
                  <c:v>-3.7404999999999973</c:v>
                </c:pt>
                <c:pt idx="183362">
                  <c:v>-3.7384999999999877</c:v>
                </c:pt>
                <c:pt idx="183363">
                  <c:v>-3.7364999999999782</c:v>
                </c:pt>
                <c:pt idx="183364">
                  <c:v>-3.7344999999999686</c:v>
                </c:pt>
                <c:pt idx="183365">
                  <c:v>-3.7324999999999591</c:v>
                </c:pt>
                <c:pt idx="183366">
                  <c:v>-3.7304999999999495</c:v>
                </c:pt>
                <c:pt idx="183367">
                  <c:v>-3.7284999999999968</c:v>
                </c:pt>
                <c:pt idx="183368">
                  <c:v>-3.7264999999999873</c:v>
                </c:pt>
                <c:pt idx="183369">
                  <c:v>-3.7244999999999777</c:v>
                </c:pt>
                <c:pt idx="183370">
                  <c:v>-3.7224999999999682</c:v>
                </c:pt>
                <c:pt idx="183371">
                  <c:v>-3.7204999999999586</c:v>
                </c:pt>
                <c:pt idx="183372">
                  <c:v>-3.7184999999999491</c:v>
                </c:pt>
                <c:pt idx="183373">
                  <c:v>-3.7164999999999964</c:v>
                </c:pt>
                <c:pt idx="183374">
                  <c:v>-3.7144999999999868</c:v>
                </c:pt>
                <c:pt idx="183375">
                  <c:v>-3.7124999999999773</c:v>
                </c:pt>
                <c:pt idx="183376">
                  <c:v>-3.7104999999999677</c:v>
                </c:pt>
                <c:pt idx="183377">
                  <c:v>-3.7084999999999582</c:v>
                </c:pt>
                <c:pt idx="183378">
                  <c:v>-3.7065000000000055</c:v>
                </c:pt>
                <c:pt idx="183379">
                  <c:v>-3.7044999999999959</c:v>
                </c:pt>
                <c:pt idx="183380">
                  <c:v>-3.7024999999999864</c:v>
                </c:pt>
                <c:pt idx="183381">
                  <c:v>-3.7004999999999768</c:v>
                </c:pt>
                <c:pt idx="183382">
                  <c:v>-3.6984999999999673</c:v>
                </c:pt>
                <c:pt idx="183383">
                  <c:v>-3.6964999999999577</c:v>
                </c:pt>
                <c:pt idx="183384">
                  <c:v>-3.694500000000005</c:v>
                </c:pt>
                <c:pt idx="183385">
                  <c:v>-3.6924999999999955</c:v>
                </c:pt>
                <c:pt idx="183386">
                  <c:v>-3.6904999999999859</c:v>
                </c:pt>
                <c:pt idx="183387">
                  <c:v>-3.6884999999999764</c:v>
                </c:pt>
                <c:pt idx="183388">
                  <c:v>-3.6864999999999668</c:v>
                </c:pt>
                <c:pt idx="183389">
                  <c:v>-3.6844999999999573</c:v>
                </c:pt>
                <c:pt idx="183390">
                  <c:v>-3.6825000000000045</c:v>
                </c:pt>
                <c:pt idx="183391">
                  <c:v>-3.680499999999995</c:v>
                </c:pt>
                <c:pt idx="183392">
                  <c:v>-3.6784999999999854</c:v>
                </c:pt>
                <c:pt idx="183393">
                  <c:v>-3.6764999999999759</c:v>
                </c:pt>
                <c:pt idx="183394">
                  <c:v>-3.6744999999999663</c:v>
                </c:pt>
                <c:pt idx="183395">
                  <c:v>-3.6724999999999568</c:v>
                </c:pt>
                <c:pt idx="183396">
                  <c:v>-3.6705000000000041</c:v>
                </c:pt>
                <c:pt idx="183397">
                  <c:v>-3.6684999999999945</c:v>
                </c:pt>
                <c:pt idx="183398">
                  <c:v>-3.666499999999985</c:v>
                </c:pt>
                <c:pt idx="183399">
                  <c:v>-3.6644999999999754</c:v>
                </c:pt>
                <c:pt idx="183400">
                  <c:v>-3.6624999999999659</c:v>
                </c:pt>
                <c:pt idx="183401">
                  <c:v>-3.6604999999999563</c:v>
                </c:pt>
                <c:pt idx="183402">
                  <c:v>-3.6585000000000036</c:v>
                </c:pt>
                <c:pt idx="183403">
                  <c:v>-3.6564999999999941</c:v>
                </c:pt>
                <c:pt idx="183404">
                  <c:v>-3.6544999999999845</c:v>
                </c:pt>
                <c:pt idx="183405">
                  <c:v>-3.652499999999975</c:v>
                </c:pt>
                <c:pt idx="183406">
                  <c:v>-3.6504999999999654</c:v>
                </c:pt>
                <c:pt idx="183407">
                  <c:v>-3.6484999999999559</c:v>
                </c:pt>
                <c:pt idx="183408">
                  <c:v>-3.6465000000000032</c:v>
                </c:pt>
                <c:pt idx="183409">
                  <c:v>-3.6444999999999936</c:v>
                </c:pt>
                <c:pt idx="183410">
                  <c:v>-3.6424999999999841</c:v>
                </c:pt>
                <c:pt idx="183411">
                  <c:v>-3.6404999999999745</c:v>
                </c:pt>
                <c:pt idx="183412">
                  <c:v>-3.638499999999965</c:v>
                </c:pt>
                <c:pt idx="183413">
                  <c:v>-3.6364999999999554</c:v>
                </c:pt>
                <c:pt idx="183414">
                  <c:v>-3.6345000000000027</c:v>
                </c:pt>
                <c:pt idx="183415">
                  <c:v>-3.6324999999999932</c:v>
                </c:pt>
                <c:pt idx="183416">
                  <c:v>-3.6304999999999836</c:v>
                </c:pt>
                <c:pt idx="183417">
                  <c:v>-3.6284999999999741</c:v>
                </c:pt>
                <c:pt idx="183418">
                  <c:v>-3.6264999999999645</c:v>
                </c:pt>
                <c:pt idx="183419">
                  <c:v>-3.624499999999955</c:v>
                </c:pt>
                <c:pt idx="183420">
                  <c:v>-3.6225000000000023</c:v>
                </c:pt>
                <c:pt idx="183421">
                  <c:v>-3.6204999999999927</c:v>
                </c:pt>
                <c:pt idx="183422">
                  <c:v>-3.6184999999999832</c:v>
                </c:pt>
                <c:pt idx="183423">
                  <c:v>-3.6164999999999736</c:v>
                </c:pt>
                <c:pt idx="183424">
                  <c:v>-3.6144999999999641</c:v>
                </c:pt>
                <c:pt idx="183425">
                  <c:v>-3.6124999999999545</c:v>
                </c:pt>
                <c:pt idx="183426">
                  <c:v>-3.6105000000000018</c:v>
                </c:pt>
                <c:pt idx="183427">
                  <c:v>-3.6084999999999923</c:v>
                </c:pt>
                <c:pt idx="183428">
                  <c:v>-3.6064999999999827</c:v>
                </c:pt>
                <c:pt idx="183429">
                  <c:v>-3.6044999999999732</c:v>
                </c:pt>
                <c:pt idx="183430">
                  <c:v>-3.6024999999999636</c:v>
                </c:pt>
                <c:pt idx="183431">
                  <c:v>-3.6004999999999541</c:v>
                </c:pt>
                <c:pt idx="183432">
                  <c:v>-3.5985000000000014</c:v>
                </c:pt>
                <c:pt idx="183433">
                  <c:v>-3.5964999999999918</c:v>
                </c:pt>
                <c:pt idx="183434">
                  <c:v>-3.5944999999999823</c:v>
                </c:pt>
                <c:pt idx="183435">
                  <c:v>-3.5924999999999727</c:v>
                </c:pt>
                <c:pt idx="183436">
                  <c:v>-3.5904999999999632</c:v>
                </c:pt>
                <c:pt idx="183437">
                  <c:v>-3.5884999999999536</c:v>
                </c:pt>
                <c:pt idx="183438">
                  <c:v>-3.5865000000000009</c:v>
                </c:pt>
                <c:pt idx="183439">
                  <c:v>-3.5844999999999914</c:v>
                </c:pt>
                <c:pt idx="183440">
                  <c:v>-3.5824999999999818</c:v>
                </c:pt>
                <c:pt idx="183441">
                  <c:v>-3.5804999999999723</c:v>
                </c:pt>
                <c:pt idx="183442">
                  <c:v>-3.5784999999999627</c:v>
                </c:pt>
                <c:pt idx="183443">
                  <c:v>-3.5764999999999532</c:v>
                </c:pt>
                <c:pt idx="183444">
                  <c:v>-3.5745000000000005</c:v>
                </c:pt>
                <c:pt idx="183445">
                  <c:v>-3.5724999999999909</c:v>
                </c:pt>
                <c:pt idx="183446">
                  <c:v>-3.5704999999999814</c:v>
                </c:pt>
                <c:pt idx="183447">
                  <c:v>-3.5684999999999718</c:v>
                </c:pt>
                <c:pt idx="183448">
                  <c:v>-3.5664999999999623</c:v>
                </c:pt>
                <c:pt idx="183449">
                  <c:v>-3.5644999999999527</c:v>
                </c:pt>
                <c:pt idx="183450">
                  <c:v>-3.5625</c:v>
                </c:pt>
                <c:pt idx="183451">
                  <c:v>-3.5604999999999905</c:v>
                </c:pt>
                <c:pt idx="183452">
                  <c:v>-3.5584999999999809</c:v>
                </c:pt>
                <c:pt idx="183453">
                  <c:v>-3.5564999999999714</c:v>
                </c:pt>
                <c:pt idx="183454">
                  <c:v>-3.5544999999999618</c:v>
                </c:pt>
                <c:pt idx="183455">
                  <c:v>-3.5524999999999523</c:v>
                </c:pt>
                <c:pt idx="183456">
                  <c:v>-3.5504999999999995</c:v>
                </c:pt>
                <c:pt idx="183457">
                  <c:v>-3.54849999999999</c:v>
                </c:pt>
                <c:pt idx="183458">
                  <c:v>-3.5464999999999804</c:v>
                </c:pt>
                <c:pt idx="183459">
                  <c:v>-3.5444999999999709</c:v>
                </c:pt>
                <c:pt idx="183460">
                  <c:v>-3.5424999999999613</c:v>
                </c:pt>
                <c:pt idx="183461">
                  <c:v>-3.5404999999999518</c:v>
                </c:pt>
                <c:pt idx="183462">
                  <c:v>-3.5384999999999991</c:v>
                </c:pt>
                <c:pt idx="183463">
                  <c:v>-3.5364999999999895</c:v>
                </c:pt>
                <c:pt idx="183464">
                  <c:v>-3.53449999999998</c:v>
                </c:pt>
                <c:pt idx="183465">
                  <c:v>-3.5324999999999704</c:v>
                </c:pt>
                <c:pt idx="183466">
                  <c:v>-3.5304999999999609</c:v>
                </c:pt>
                <c:pt idx="183467">
                  <c:v>-3.5284999999999513</c:v>
                </c:pt>
                <c:pt idx="183468">
                  <c:v>-3.5264999999999986</c:v>
                </c:pt>
                <c:pt idx="183469">
                  <c:v>-3.5244999999999891</c:v>
                </c:pt>
                <c:pt idx="183470">
                  <c:v>-3.5224999999999795</c:v>
                </c:pt>
                <c:pt idx="183471">
                  <c:v>-3.52049999999997</c:v>
                </c:pt>
                <c:pt idx="183472">
                  <c:v>-3.5184999999999604</c:v>
                </c:pt>
                <c:pt idx="183473">
                  <c:v>-3.5164999999999509</c:v>
                </c:pt>
                <c:pt idx="183474">
                  <c:v>-3.5144999999999982</c:v>
                </c:pt>
                <c:pt idx="183475">
                  <c:v>-3.5124999999999886</c:v>
                </c:pt>
                <c:pt idx="183476">
                  <c:v>-3.5104999999999791</c:v>
                </c:pt>
                <c:pt idx="183477">
                  <c:v>-3.5084999999999695</c:v>
                </c:pt>
                <c:pt idx="183478">
                  <c:v>-3.50649999999996</c:v>
                </c:pt>
                <c:pt idx="183479">
                  <c:v>-3.5044999999999504</c:v>
                </c:pt>
                <c:pt idx="183480">
                  <c:v>-3.5024999999999977</c:v>
                </c:pt>
                <c:pt idx="183481">
                  <c:v>-3.5004999999999882</c:v>
                </c:pt>
                <c:pt idx="183482">
                  <c:v>-3.4984999999999786</c:v>
                </c:pt>
                <c:pt idx="183483">
                  <c:v>-3.4964999999999691</c:v>
                </c:pt>
                <c:pt idx="183484">
                  <c:v>-3.4944999999999595</c:v>
                </c:pt>
                <c:pt idx="183485">
                  <c:v>-3.49249999999995</c:v>
                </c:pt>
                <c:pt idx="183486">
                  <c:v>-3.4904999999999973</c:v>
                </c:pt>
                <c:pt idx="183487">
                  <c:v>-3.4884999999999877</c:v>
                </c:pt>
                <c:pt idx="183488">
                  <c:v>-3.4864999999999782</c:v>
                </c:pt>
                <c:pt idx="183489">
                  <c:v>-3.4844999999999686</c:v>
                </c:pt>
                <c:pt idx="183490">
                  <c:v>-3.4824999999999591</c:v>
                </c:pt>
                <c:pt idx="183491">
                  <c:v>-3.4804999999999495</c:v>
                </c:pt>
                <c:pt idx="183492">
                  <c:v>-3.4784999999999968</c:v>
                </c:pt>
                <c:pt idx="183493">
                  <c:v>-3.4764999999999873</c:v>
                </c:pt>
                <c:pt idx="183494">
                  <c:v>-3.4744999999999777</c:v>
                </c:pt>
                <c:pt idx="183495">
                  <c:v>-3.4724999999999682</c:v>
                </c:pt>
                <c:pt idx="183496">
                  <c:v>-3.4704999999999586</c:v>
                </c:pt>
                <c:pt idx="183497">
                  <c:v>-3.4684999999999491</c:v>
                </c:pt>
                <c:pt idx="183498">
                  <c:v>-3.4664999999999964</c:v>
                </c:pt>
                <c:pt idx="183499">
                  <c:v>-3.4644999999999868</c:v>
                </c:pt>
                <c:pt idx="183500">
                  <c:v>-3.4624999999999773</c:v>
                </c:pt>
                <c:pt idx="183501">
                  <c:v>-3.4604999999999677</c:v>
                </c:pt>
                <c:pt idx="183502">
                  <c:v>-3.4584999999999582</c:v>
                </c:pt>
                <c:pt idx="183503">
                  <c:v>-3.4565000000000055</c:v>
                </c:pt>
                <c:pt idx="183504">
                  <c:v>-3.4544999999999959</c:v>
                </c:pt>
                <c:pt idx="183505">
                  <c:v>-3.4524999999999864</c:v>
                </c:pt>
                <c:pt idx="183506">
                  <c:v>-3.4504999999999768</c:v>
                </c:pt>
                <c:pt idx="183507">
                  <c:v>-3.4484999999999673</c:v>
                </c:pt>
                <c:pt idx="183508">
                  <c:v>-3.4464999999999577</c:v>
                </c:pt>
                <c:pt idx="183509">
                  <c:v>-3.444500000000005</c:v>
                </c:pt>
                <c:pt idx="183510">
                  <c:v>-3.4424999999999955</c:v>
                </c:pt>
                <c:pt idx="183511">
                  <c:v>-3.4404999999999859</c:v>
                </c:pt>
                <c:pt idx="183512">
                  <c:v>-3.4384999999999764</c:v>
                </c:pt>
                <c:pt idx="183513">
                  <c:v>-3.4364999999999668</c:v>
                </c:pt>
                <c:pt idx="183514">
                  <c:v>-3.4344999999999573</c:v>
                </c:pt>
                <c:pt idx="183515">
                  <c:v>-3.4325000000000045</c:v>
                </c:pt>
                <c:pt idx="183516">
                  <c:v>-3.430499999999995</c:v>
                </c:pt>
                <c:pt idx="183517">
                  <c:v>-3.4284999999999854</c:v>
                </c:pt>
                <c:pt idx="183518">
                  <c:v>-3.4264999999999759</c:v>
                </c:pt>
                <c:pt idx="183519">
                  <c:v>-3.4244999999999663</c:v>
                </c:pt>
                <c:pt idx="183520">
                  <c:v>-3.4224999999999568</c:v>
                </c:pt>
                <c:pt idx="183521">
                  <c:v>-3.4205000000000041</c:v>
                </c:pt>
                <c:pt idx="183522">
                  <c:v>-3.4184999999999945</c:v>
                </c:pt>
                <c:pt idx="183523">
                  <c:v>-3.416499999999985</c:v>
                </c:pt>
                <c:pt idx="183524">
                  <c:v>-3.4144999999999754</c:v>
                </c:pt>
                <c:pt idx="183525">
                  <c:v>-3.4124999999999659</c:v>
                </c:pt>
                <c:pt idx="183526">
                  <c:v>-3.4104999999999563</c:v>
                </c:pt>
                <c:pt idx="183527">
                  <c:v>-3.4085000000000036</c:v>
                </c:pt>
                <c:pt idx="183528">
                  <c:v>-3.4064999999999941</c:v>
                </c:pt>
                <c:pt idx="183529">
                  <c:v>-3.4044999999999845</c:v>
                </c:pt>
                <c:pt idx="183530">
                  <c:v>-3.402499999999975</c:v>
                </c:pt>
                <c:pt idx="183531">
                  <c:v>-3.4004999999999654</c:v>
                </c:pt>
                <c:pt idx="183532">
                  <c:v>-3.3984999999999559</c:v>
                </c:pt>
                <c:pt idx="183533">
                  <c:v>-3.3965000000000032</c:v>
                </c:pt>
                <c:pt idx="183534">
                  <c:v>-3.3944999999999936</c:v>
                </c:pt>
                <c:pt idx="183535">
                  <c:v>-3.3924999999999841</c:v>
                </c:pt>
                <c:pt idx="183536">
                  <c:v>-3.3904999999999745</c:v>
                </c:pt>
                <c:pt idx="183537">
                  <c:v>-3.388499999999965</c:v>
                </c:pt>
                <c:pt idx="183538">
                  <c:v>-3.3864999999999554</c:v>
                </c:pt>
                <c:pt idx="183539">
                  <c:v>-3.3845000000000027</c:v>
                </c:pt>
                <c:pt idx="183540">
                  <c:v>-3.3824999999999932</c:v>
                </c:pt>
                <c:pt idx="183541">
                  <c:v>-3.3804999999999836</c:v>
                </c:pt>
                <c:pt idx="183542">
                  <c:v>-3.3784999999999741</c:v>
                </c:pt>
                <c:pt idx="183543">
                  <c:v>-3.3764999999999645</c:v>
                </c:pt>
                <c:pt idx="183544">
                  <c:v>-3.374499999999955</c:v>
                </c:pt>
                <c:pt idx="183545">
                  <c:v>-3.3725000000000023</c:v>
                </c:pt>
                <c:pt idx="183546">
                  <c:v>-3.3704999999999927</c:v>
                </c:pt>
                <c:pt idx="183547">
                  <c:v>-3.3684999999999832</c:v>
                </c:pt>
                <c:pt idx="183548">
                  <c:v>-3.3664999999999736</c:v>
                </c:pt>
                <c:pt idx="183549">
                  <c:v>-3.3644999999999641</c:v>
                </c:pt>
                <c:pt idx="183550">
                  <c:v>-3.3624999999999545</c:v>
                </c:pt>
                <c:pt idx="183551">
                  <c:v>-3.3605000000000018</c:v>
                </c:pt>
                <c:pt idx="183552">
                  <c:v>-3.3584999999999923</c:v>
                </c:pt>
                <c:pt idx="183553">
                  <c:v>-3.3564999999999827</c:v>
                </c:pt>
                <c:pt idx="183554">
                  <c:v>-3.3544999999999732</c:v>
                </c:pt>
                <c:pt idx="183555">
                  <c:v>-3.3524999999999636</c:v>
                </c:pt>
                <c:pt idx="183556">
                  <c:v>-3.3504999999999541</c:v>
                </c:pt>
                <c:pt idx="183557">
                  <c:v>-3.3485000000000014</c:v>
                </c:pt>
                <c:pt idx="183558">
                  <c:v>-3.3464999999999918</c:v>
                </c:pt>
                <c:pt idx="183559">
                  <c:v>-3.3444999999999823</c:v>
                </c:pt>
                <c:pt idx="183560">
                  <c:v>-3.3424999999999727</c:v>
                </c:pt>
                <c:pt idx="183561">
                  <c:v>-3.3404999999999632</c:v>
                </c:pt>
                <c:pt idx="183562">
                  <c:v>-3.3384999999999536</c:v>
                </c:pt>
                <c:pt idx="183563">
                  <c:v>-3.3365000000000009</c:v>
                </c:pt>
                <c:pt idx="183564">
                  <c:v>-3.3344999999999914</c:v>
                </c:pt>
                <c:pt idx="183565">
                  <c:v>-3.3324999999999818</c:v>
                </c:pt>
                <c:pt idx="183566">
                  <c:v>-3.3304999999999723</c:v>
                </c:pt>
                <c:pt idx="183567">
                  <c:v>-3.3284999999999627</c:v>
                </c:pt>
                <c:pt idx="183568">
                  <c:v>-3.3264999999999532</c:v>
                </c:pt>
                <c:pt idx="183569">
                  <c:v>-3.3245000000000005</c:v>
                </c:pt>
                <c:pt idx="183570">
                  <c:v>-3.3224999999999909</c:v>
                </c:pt>
                <c:pt idx="183571">
                  <c:v>-3.3204999999999814</c:v>
                </c:pt>
                <c:pt idx="183572">
                  <c:v>-3.3184999999999718</c:v>
                </c:pt>
                <c:pt idx="183573">
                  <c:v>-3.3164999999999623</c:v>
                </c:pt>
                <c:pt idx="183574">
                  <c:v>-3.3144999999999527</c:v>
                </c:pt>
                <c:pt idx="183575">
                  <c:v>-3.3125</c:v>
                </c:pt>
                <c:pt idx="183576">
                  <c:v>-3.3104999999999905</c:v>
                </c:pt>
                <c:pt idx="183577">
                  <c:v>-3.3084999999999809</c:v>
                </c:pt>
                <c:pt idx="183578">
                  <c:v>-3.3064999999999714</c:v>
                </c:pt>
                <c:pt idx="183579">
                  <c:v>-3.3044999999999618</c:v>
                </c:pt>
                <c:pt idx="183580">
                  <c:v>-3.3024999999999523</c:v>
                </c:pt>
                <c:pt idx="183581">
                  <c:v>-3.3004999999999995</c:v>
                </c:pt>
                <c:pt idx="183582">
                  <c:v>-3.29849999999999</c:v>
                </c:pt>
                <c:pt idx="183583">
                  <c:v>-3.2964999999999804</c:v>
                </c:pt>
                <c:pt idx="183584">
                  <c:v>-3.2944999999999709</c:v>
                </c:pt>
                <c:pt idx="183585">
                  <c:v>-3.2924999999999613</c:v>
                </c:pt>
                <c:pt idx="183586">
                  <c:v>-3.2904999999999518</c:v>
                </c:pt>
                <c:pt idx="183587">
                  <c:v>-3.2884999999999991</c:v>
                </c:pt>
                <c:pt idx="183588">
                  <c:v>-3.2864999999999895</c:v>
                </c:pt>
                <c:pt idx="183589">
                  <c:v>-3.28449999999998</c:v>
                </c:pt>
                <c:pt idx="183590">
                  <c:v>-3.2824999999999704</c:v>
                </c:pt>
                <c:pt idx="183591">
                  <c:v>-3.2804999999999609</c:v>
                </c:pt>
                <c:pt idx="183592">
                  <c:v>-3.2784999999999513</c:v>
                </c:pt>
                <c:pt idx="183593">
                  <c:v>-3.2764999999999986</c:v>
                </c:pt>
                <c:pt idx="183594">
                  <c:v>-3.2744999999999891</c:v>
                </c:pt>
                <c:pt idx="183595">
                  <c:v>-3.2724999999999795</c:v>
                </c:pt>
                <c:pt idx="183596">
                  <c:v>-3.27049999999997</c:v>
                </c:pt>
                <c:pt idx="183597">
                  <c:v>-3.2684999999999604</c:v>
                </c:pt>
                <c:pt idx="183598">
                  <c:v>-3.2664999999999509</c:v>
                </c:pt>
                <c:pt idx="183599">
                  <c:v>-3.2644999999999982</c:v>
                </c:pt>
                <c:pt idx="183600">
                  <c:v>-3.2624999999999886</c:v>
                </c:pt>
                <c:pt idx="183601">
                  <c:v>-3.2604999999999791</c:v>
                </c:pt>
                <c:pt idx="183602">
                  <c:v>-3.2584999999999695</c:v>
                </c:pt>
                <c:pt idx="183603">
                  <c:v>-3.25649999999996</c:v>
                </c:pt>
                <c:pt idx="183604">
                  <c:v>-3.2544999999999504</c:v>
                </c:pt>
                <c:pt idx="183605">
                  <c:v>-3.2524999999999977</c:v>
                </c:pt>
                <c:pt idx="183606">
                  <c:v>-3.2504999999999882</c:v>
                </c:pt>
                <c:pt idx="183607">
                  <c:v>-3.2484999999999786</c:v>
                </c:pt>
                <c:pt idx="183608">
                  <c:v>-3.2464999999999691</c:v>
                </c:pt>
                <c:pt idx="183609">
                  <c:v>-3.2444999999999595</c:v>
                </c:pt>
                <c:pt idx="183610">
                  <c:v>-3.24249999999995</c:v>
                </c:pt>
                <c:pt idx="183611">
                  <c:v>-3.2404999999999973</c:v>
                </c:pt>
                <c:pt idx="183612">
                  <c:v>-3.2384999999999877</c:v>
                </c:pt>
                <c:pt idx="183613">
                  <c:v>-3.2364999999999782</c:v>
                </c:pt>
                <c:pt idx="183614">
                  <c:v>-3.2344999999999686</c:v>
                </c:pt>
                <c:pt idx="183615">
                  <c:v>-3.2324999999999591</c:v>
                </c:pt>
                <c:pt idx="183616">
                  <c:v>-3.2304999999999495</c:v>
                </c:pt>
                <c:pt idx="183617">
                  <c:v>-3.2284999999999968</c:v>
                </c:pt>
                <c:pt idx="183618">
                  <c:v>-3.2264999999999873</c:v>
                </c:pt>
                <c:pt idx="183619">
                  <c:v>-3.2244999999999777</c:v>
                </c:pt>
                <c:pt idx="183620">
                  <c:v>-3.2224999999999682</c:v>
                </c:pt>
                <c:pt idx="183621">
                  <c:v>-3.2204999999999586</c:v>
                </c:pt>
                <c:pt idx="183622">
                  <c:v>-3.2184999999999491</c:v>
                </c:pt>
                <c:pt idx="183623">
                  <c:v>-3.2164999999999964</c:v>
                </c:pt>
                <c:pt idx="183624">
                  <c:v>-3.2144999999999868</c:v>
                </c:pt>
                <c:pt idx="183625">
                  <c:v>-3.2124999999999773</c:v>
                </c:pt>
                <c:pt idx="183626">
                  <c:v>-3.2104999999999677</c:v>
                </c:pt>
                <c:pt idx="183627">
                  <c:v>-3.2084999999999582</c:v>
                </c:pt>
                <c:pt idx="183628">
                  <c:v>-3.2065000000000055</c:v>
                </c:pt>
                <c:pt idx="183629">
                  <c:v>-3.2044999999999959</c:v>
                </c:pt>
                <c:pt idx="183630">
                  <c:v>-3.2024999999999864</c:v>
                </c:pt>
                <c:pt idx="183631">
                  <c:v>-3.2004999999999768</c:v>
                </c:pt>
                <c:pt idx="183632">
                  <c:v>-3.1984999999999673</c:v>
                </c:pt>
                <c:pt idx="183633">
                  <c:v>-3.1964999999999577</c:v>
                </c:pt>
                <c:pt idx="183634">
                  <c:v>-3.194500000000005</c:v>
                </c:pt>
                <c:pt idx="183635">
                  <c:v>-3.1924999999999955</c:v>
                </c:pt>
                <c:pt idx="183636">
                  <c:v>-3.1904999999999859</c:v>
                </c:pt>
                <c:pt idx="183637">
                  <c:v>-3.1884999999999764</c:v>
                </c:pt>
                <c:pt idx="183638">
                  <c:v>-3.1864999999999668</c:v>
                </c:pt>
                <c:pt idx="183639">
                  <c:v>-3.1844999999999573</c:v>
                </c:pt>
                <c:pt idx="183640">
                  <c:v>-3.1825000000000045</c:v>
                </c:pt>
                <c:pt idx="183641">
                  <c:v>-3.180499999999995</c:v>
                </c:pt>
                <c:pt idx="183642">
                  <c:v>-3.1784999999999854</c:v>
                </c:pt>
                <c:pt idx="183643">
                  <c:v>-3.1764999999999759</c:v>
                </c:pt>
                <c:pt idx="183644">
                  <c:v>-3.1744999999999663</c:v>
                </c:pt>
                <c:pt idx="183645">
                  <c:v>-3.1724999999999568</c:v>
                </c:pt>
                <c:pt idx="183646">
                  <c:v>-3.1705000000000041</c:v>
                </c:pt>
                <c:pt idx="183647">
                  <c:v>-3.1684999999999945</c:v>
                </c:pt>
                <c:pt idx="183648">
                  <c:v>-3.166499999999985</c:v>
                </c:pt>
                <c:pt idx="183649">
                  <c:v>-3.1644999999999754</c:v>
                </c:pt>
                <c:pt idx="183650">
                  <c:v>-3.1624999999999659</c:v>
                </c:pt>
                <c:pt idx="183651">
                  <c:v>-3.1604999999999563</c:v>
                </c:pt>
                <c:pt idx="183652">
                  <c:v>-3.1585000000000036</c:v>
                </c:pt>
                <c:pt idx="183653">
                  <c:v>-3.1564999999999941</c:v>
                </c:pt>
                <c:pt idx="183654">
                  <c:v>-3.1544999999999845</c:v>
                </c:pt>
                <c:pt idx="183655">
                  <c:v>-3.152499999999975</c:v>
                </c:pt>
                <c:pt idx="183656">
                  <c:v>-3.1504999999999654</c:v>
                </c:pt>
                <c:pt idx="183657">
                  <c:v>-3.1484999999999559</c:v>
                </c:pt>
                <c:pt idx="183658">
                  <c:v>-3.1465000000000032</c:v>
                </c:pt>
                <c:pt idx="183659">
                  <c:v>-3.1444999999999936</c:v>
                </c:pt>
                <c:pt idx="183660">
                  <c:v>-3.1424999999999841</c:v>
                </c:pt>
                <c:pt idx="183661">
                  <c:v>-3.1404999999999745</c:v>
                </c:pt>
                <c:pt idx="183662">
                  <c:v>-3.138499999999965</c:v>
                </c:pt>
                <c:pt idx="183663">
                  <c:v>-3.1364999999999554</c:v>
                </c:pt>
                <c:pt idx="183664">
                  <c:v>-3.1345000000000027</c:v>
                </c:pt>
                <c:pt idx="183665">
                  <c:v>-3.1324999999999932</c:v>
                </c:pt>
                <c:pt idx="183666">
                  <c:v>-3.1304999999999836</c:v>
                </c:pt>
                <c:pt idx="183667">
                  <c:v>-3.1284999999999741</c:v>
                </c:pt>
                <c:pt idx="183668">
                  <c:v>-3.1264999999999645</c:v>
                </c:pt>
                <c:pt idx="183669">
                  <c:v>-3.124499999999955</c:v>
                </c:pt>
                <c:pt idx="183670">
                  <c:v>-3.1225000000000023</c:v>
                </c:pt>
                <c:pt idx="183671">
                  <c:v>-3.1204999999999927</c:v>
                </c:pt>
                <c:pt idx="183672">
                  <c:v>-3.1184999999999832</c:v>
                </c:pt>
                <c:pt idx="183673">
                  <c:v>-3.1164999999999736</c:v>
                </c:pt>
                <c:pt idx="183674">
                  <c:v>-3.1144999999999641</c:v>
                </c:pt>
                <c:pt idx="183675">
                  <c:v>-3.1124999999999545</c:v>
                </c:pt>
                <c:pt idx="183676">
                  <c:v>-3.1105000000000018</c:v>
                </c:pt>
                <c:pt idx="183677">
                  <c:v>-3.1084999999999923</c:v>
                </c:pt>
                <c:pt idx="183678">
                  <c:v>-3.1064999999999827</c:v>
                </c:pt>
                <c:pt idx="183679">
                  <c:v>-3.1044999999999732</c:v>
                </c:pt>
                <c:pt idx="183680">
                  <c:v>-3.1024999999999636</c:v>
                </c:pt>
                <c:pt idx="183681">
                  <c:v>-3.1004999999999541</c:v>
                </c:pt>
                <c:pt idx="183682">
                  <c:v>-3.0985000000000014</c:v>
                </c:pt>
                <c:pt idx="183683">
                  <c:v>-3.0964999999999918</c:v>
                </c:pt>
                <c:pt idx="183684">
                  <c:v>-3.0944999999999823</c:v>
                </c:pt>
                <c:pt idx="183685">
                  <c:v>-3.0924999999999727</c:v>
                </c:pt>
                <c:pt idx="183686">
                  <c:v>-3.0904999999999632</c:v>
                </c:pt>
                <c:pt idx="183687">
                  <c:v>-3.0884999999999536</c:v>
                </c:pt>
                <c:pt idx="183688">
                  <c:v>-3.0865000000000009</c:v>
                </c:pt>
                <c:pt idx="183689">
                  <c:v>-3.0844999999999914</c:v>
                </c:pt>
                <c:pt idx="183690">
                  <c:v>-3.0824999999999818</c:v>
                </c:pt>
                <c:pt idx="183691">
                  <c:v>-3.0804999999999723</c:v>
                </c:pt>
                <c:pt idx="183692">
                  <c:v>-3.0784999999999627</c:v>
                </c:pt>
                <c:pt idx="183693">
                  <c:v>-3.0764999999999532</c:v>
                </c:pt>
                <c:pt idx="183694">
                  <c:v>-3.0745000000000005</c:v>
                </c:pt>
                <c:pt idx="183695">
                  <c:v>-3.0724999999999909</c:v>
                </c:pt>
                <c:pt idx="183696">
                  <c:v>-3.0704999999999814</c:v>
                </c:pt>
                <c:pt idx="183697">
                  <c:v>-3.0684999999999718</c:v>
                </c:pt>
                <c:pt idx="183698">
                  <c:v>-3.0664999999999623</c:v>
                </c:pt>
                <c:pt idx="183699">
                  <c:v>-3.0644999999999527</c:v>
                </c:pt>
                <c:pt idx="183700">
                  <c:v>-3.0625</c:v>
                </c:pt>
                <c:pt idx="183701">
                  <c:v>-3.0604999999999905</c:v>
                </c:pt>
                <c:pt idx="183702">
                  <c:v>-3.0584999999999809</c:v>
                </c:pt>
                <c:pt idx="183703">
                  <c:v>-3.0564999999999714</c:v>
                </c:pt>
                <c:pt idx="183704">
                  <c:v>-3.0544999999999618</c:v>
                </c:pt>
                <c:pt idx="183705">
                  <c:v>-3.0524999999999523</c:v>
                </c:pt>
                <c:pt idx="183706">
                  <c:v>-3.0504999999999995</c:v>
                </c:pt>
                <c:pt idx="183707">
                  <c:v>-3.04849999999999</c:v>
                </c:pt>
                <c:pt idx="183708">
                  <c:v>-3.0464999999999804</c:v>
                </c:pt>
                <c:pt idx="183709">
                  <c:v>-3.0444999999999709</c:v>
                </c:pt>
                <c:pt idx="183710">
                  <c:v>-3.0424999999999613</c:v>
                </c:pt>
                <c:pt idx="183711">
                  <c:v>-3.0404999999999518</c:v>
                </c:pt>
                <c:pt idx="183712">
                  <c:v>-3.0384999999999991</c:v>
                </c:pt>
                <c:pt idx="183713">
                  <c:v>-3.0364999999999895</c:v>
                </c:pt>
                <c:pt idx="183714">
                  <c:v>-3.03449999999998</c:v>
                </c:pt>
                <c:pt idx="183715">
                  <c:v>-3.0324999999999704</c:v>
                </c:pt>
                <c:pt idx="183716">
                  <c:v>-3.0304999999999609</c:v>
                </c:pt>
                <c:pt idx="183717">
                  <c:v>-3.0284999999999513</c:v>
                </c:pt>
                <c:pt idx="183718">
                  <c:v>-3.0264999999999986</c:v>
                </c:pt>
                <c:pt idx="183719">
                  <c:v>-3.0244999999999891</c:v>
                </c:pt>
                <c:pt idx="183720">
                  <c:v>-3.0224999999999795</c:v>
                </c:pt>
                <c:pt idx="183721">
                  <c:v>-3.02049999999997</c:v>
                </c:pt>
                <c:pt idx="183722">
                  <c:v>-3.0184999999999604</c:v>
                </c:pt>
                <c:pt idx="183723">
                  <c:v>-3.0164999999999509</c:v>
                </c:pt>
                <c:pt idx="183724">
                  <c:v>-3.0144999999999982</c:v>
                </c:pt>
                <c:pt idx="183725">
                  <c:v>-3.0124999999999886</c:v>
                </c:pt>
                <c:pt idx="183726">
                  <c:v>-3.0104999999999791</c:v>
                </c:pt>
                <c:pt idx="183727">
                  <c:v>-3.0084999999999695</c:v>
                </c:pt>
                <c:pt idx="183728">
                  <c:v>-3.00649999999996</c:v>
                </c:pt>
                <c:pt idx="183729">
                  <c:v>-3.0044999999999504</c:v>
                </c:pt>
                <c:pt idx="183730">
                  <c:v>-3.0024999999999977</c:v>
                </c:pt>
                <c:pt idx="183731">
                  <c:v>-3.0004999999999882</c:v>
                </c:pt>
                <c:pt idx="183732">
                  <c:v>-2.9984999999999786</c:v>
                </c:pt>
                <c:pt idx="183733">
                  <c:v>-2.9964999999999691</c:v>
                </c:pt>
                <c:pt idx="183734">
                  <c:v>-2.9944999999999595</c:v>
                </c:pt>
                <c:pt idx="183735">
                  <c:v>-2.99249999999995</c:v>
                </c:pt>
                <c:pt idx="183736">
                  <c:v>-2.9904999999999973</c:v>
                </c:pt>
                <c:pt idx="183737">
                  <c:v>-2.9884999999999877</c:v>
                </c:pt>
                <c:pt idx="183738">
                  <c:v>-2.9864999999999782</c:v>
                </c:pt>
                <c:pt idx="183739">
                  <c:v>-2.9844999999999686</c:v>
                </c:pt>
                <c:pt idx="183740">
                  <c:v>-2.9824999999999591</c:v>
                </c:pt>
                <c:pt idx="183741">
                  <c:v>-2.9804999999999495</c:v>
                </c:pt>
                <c:pt idx="183742">
                  <c:v>-2.9784999999999968</c:v>
                </c:pt>
                <c:pt idx="183743">
                  <c:v>-2.9764999999999873</c:v>
                </c:pt>
                <c:pt idx="183744">
                  <c:v>-2.9744999999999777</c:v>
                </c:pt>
                <c:pt idx="183745">
                  <c:v>-2.9724999999999682</c:v>
                </c:pt>
                <c:pt idx="183746">
                  <c:v>-2.9704999999999586</c:v>
                </c:pt>
                <c:pt idx="183747">
                  <c:v>-2.9684999999999491</c:v>
                </c:pt>
                <c:pt idx="183748">
                  <c:v>-2.9664999999999964</c:v>
                </c:pt>
                <c:pt idx="183749">
                  <c:v>-2.9644999999999868</c:v>
                </c:pt>
                <c:pt idx="183750">
                  <c:v>-2.9624999999999773</c:v>
                </c:pt>
                <c:pt idx="183751">
                  <c:v>-2.9604999999999677</c:v>
                </c:pt>
                <c:pt idx="183752">
                  <c:v>-2.9584999999999582</c:v>
                </c:pt>
                <c:pt idx="183753">
                  <c:v>-2.9565000000000055</c:v>
                </c:pt>
                <c:pt idx="183754">
                  <c:v>-2.9544999999999959</c:v>
                </c:pt>
                <c:pt idx="183755">
                  <c:v>-2.9524999999999864</c:v>
                </c:pt>
                <c:pt idx="183756">
                  <c:v>-2.9504999999999768</c:v>
                </c:pt>
                <c:pt idx="183757">
                  <c:v>-2.9484999999999673</c:v>
                </c:pt>
                <c:pt idx="183758">
                  <c:v>-2.9464999999999577</c:v>
                </c:pt>
                <c:pt idx="183759">
                  <c:v>-2.944500000000005</c:v>
                </c:pt>
                <c:pt idx="183760">
                  <c:v>-2.9424999999999955</c:v>
                </c:pt>
                <c:pt idx="183761">
                  <c:v>-2.9404999999999859</c:v>
                </c:pt>
                <c:pt idx="183762">
                  <c:v>-2.9384999999999764</c:v>
                </c:pt>
                <c:pt idx="183763">
                  <c:v>-2.9364999999999668</c:v>
                </c:pt>
                <c:pt idx="183764">
                  <c:v>-2.9344999999999573</c:v>
                </c:pt>
                <c:pt idx="183765">
                  <c:v>-2.9325000000000045</c:v>
                </c:pt>
                <c:pt idx="183766">
                  <c:v>-2.930499999999995</c:v>
                </c:pt>
                <c:pt idx="183767">
                  <c:v>-2.9284999999999854</c:v>
                </c:pt>
                <c:pt idx="183768">
                  <c:v>-2.9264999999999759</c:v>
                </c:pt>
                <c:pt idx="183769">
                  <c:v>-2.9244999999999663</c:v>
                </c:pt>
                <c:pt idx="183770">
                  <c:v>-2.9224999999999568</c:v>
                </c:pt>
                <c:pt idx="183771">
                  <c:v>-2.9205000000000041</c:v>
                </c:pt>
                <c:pt idx="183772">
                  <c:v>-2.9184999999999945</c:v>
                </c:pt>
                <c:pt idx="183773">
                  <c:v>-2.916499999999985</c:v>
                </c:pt>
                <c:pt idx="183774">
                  <c:v>-2.9144999999999754</c:v>
                </c:pt>
                <c:pt idx="183775">
                  <c:v>-2.9124999999999659</c:v>
                </c:pt>
                <c:pt idx="183776">
                  <c:v>-2.9104999999999563</c:v>
                </c:pt>
                <c:pt idx="183777">
                  <c:v>-2.9085000000000036</c:v>
                </c:pt>
                <c:pt idx="183778">
                  <c:v>-2.9064999999999941</c:v>
                </c:pt>
                <c:pt idx="183779">
                  <c:v>-2.9044999999999845</c:v>
                </c:pt>
                <c:pt idx="183780">
                  <c:v>-2.902499999999975</c:v>
                </c:pt>
                <c:pt idx="183781">
                  <c:v>-2.9004999999999654</c:v>
                </c:pt>
                <c:pt idx="183782">
                  <c:v>-2.8984999999999559</c:v>
                </c:pt>
                <c:pt idx="183783">
                  <c:v>-2.8965000000000032</c:v>
                </c:pt>
                <c:pt idx="183784">
                  <c:v>-2.8944999999999936</c:v>
                </c:pt>
                <c:pt idx="183785">
                  <c:v>-2.8924999999999841</c:v>
                </c:pt>
                <c:pt idx="183786">
                  <c:v>-2.8904999999999745</c:v>
                </c:pt>
                <c:pt idx="183787">
                  <c:v>-2.888499999999965</c:v>
                </c:pt>
                <c:pt idx="183788">
                  <c:v>-2.8864999999999554</c:v>
                </c:pt>
                <c:pt idx="183789">
                  <c:v>-2.8845000000000027</c:v>
                </c:pt>
                <c:pt idx="183790">
                  <c:v>-2.8824999999999932</c:v>
                </c:pt>
                <c:pt idx="183791">
                  <c:v>-2.8804999999999836</c:v>
                </c:pt>
                <c:pt idx="183792">
                  <c:v>-2.8784999999999741</c:v>
                </c:pt>
                <c:pt idx="183793">
                  <c:v>-2.8764999999999645</c:v>
                </c:pt>
                <c:pt idx="183794">
                  <c:v>-2.874499999999955</c:v>
                </c:pt>
                <c:pt idx="183795">
                  <c:v>-2.8725000000000023</c:v>
                </c:pt>
                <c:pt idx="183796">
                  <c:v>-2.8704999999999927</c:v>
                </c:pt>
                <c:pt idx="183797">
                  <c:v>-2.8684999999999832</c:v>
                </c:pt>
                <c:pt idx="183798">
                  <c:v>-2.8664999999999736</c:v>
                </c:pt>
                <c:pt idx="183799">
                  <c:v>-2.8644999999999641</c:v>
                </c:pt>
                <c:pt idx="183800">
                  <c:v>-2.8624999999999545</c:v>
                </c:pt>
                <c:pt idx="183801">
                  <c:v>-2.8605000000000018</c:v>
                </c:pt>
                <c:pt idx="183802">
                  <c:v>-2.8584999999999923</c:v>
                </c:pt>
                <c:pt idx="183803">
                  <c:v>-2.8564999999999827</c:v>
                </c:pt>
                <c:pt idx="183804">
                  <c:v>-2.8544999999999732</c:v>
                </c:pt>
                <c:pt idx="183805">
                  <c:v>-2.8524999999999636</c:v>
                </c:pt>
                <c:pt idx="183806">
                  <c:v>-2.8504999999999541</c:v>
                </c:pt>
                <c:pt idx="183807">
                  <c:v>-2.8485000000000014</c:v>
                </c:pt>
                <c:pt idx="183808">
                  <c:v>-2.8464999999999918</c:v>
                </c:pt>
                <c:pt idx="183809">
                  <c:v>-2.8444999999999823</c:v>
                </c:pt>
                <c:pt idx="183810">
                  <c:v>-2.8424999999999727</c:v>
                </c:pt>
                <c:pt idx="183811">
                  <c:v>-2.8404999999999632</c:v>
                </c:pt>
                <c:pt idx="183812">
                  <c:v>-2.8384999999999536</c:v>
                </c:pt>
                <c:pt idx="183813">
                  <c:v>-2.8365000000000009</c:v>
                </c:pt>
                <c:pt idx="183814">
                  <c:v>-2.8344999999999914</c:v>
                </c:pt>
                <c:pt idx="183815">
                  <c:v>-2.8324999999999818</c:v>
                </c:pt>
                <c:pt idx="183816">
                  <c:v>-2.8304999999999723</c:v>
                </c:pt>
                <c:pt idx="183817">
                  <c:v>-2.8284999999999627</c:v>
                </c:pt>
                <c:pt idx="183818">
                  <c:v>-2.8264999999999532</c:v>
                </c:pt>
                <c:pt idx="183819">
                  <c:v>-2.8245000000000005</c:v>
                </c:pt>
                <c:pt idx="183820">
                  <c:v>-2.8224999999999909</c:v>
                </c:pt>
                <c:pt idx="183821">
                  <c:v>-2.8204999999999814</c:v>
                </c:pt>
                <c:pt idx="183822">
                  <c:v>-2.8184999999999718</c:v>
                </c:pt>
                <c:pt idx="183823">
                  <c:v>-2.8164999999999623</c:v>
                </c:pt>
                <c:pt idx="183824">
                  <c:v>-2.8144999999999527</c:v>
                </c:pt>
                <c:pt idx="183825">
                  <c:v>-2.8125</c:v>
                </c:pt>
                <c:pt idx="183826">
                  <c:v>-2.8104999999999905</c:v>
                </c:pt>
                <c:pt idx="183827">
                  <c:v>-2.8084999999999809</c:v>
                </c:pt>
                <c:pt idx="183828">
                  <c:v>-2.8064999999999714</c:v>
                </c:pt>
                <c:pt idx="183829">
                  <c:v>-2.8044999999999618</c:v>
                </c:pt>
                <c:pt idx="183830">
                  <c:v>-2.8024999999999523</c:v>
                </c:pt>
                <c:pt idx="183831">
                  <c:v>-2.8004999999999995</c:v>
                </c:pt>
                <c:pt idx="183832">
                  <c:v>-2.79849999999999</c:v>
                </c:pt>
                <c:pt idx="183833">
                  <c:v>-2.7964999999999804</c:v>
                </c:pt>
                <c:pt idx="183834">
                  <c:v>-2.7944999999999709</c:v>
                </c:pt>
                <c:pt idx="183835">
                  <c:v>-2.7924999999999613</c:v>
                </c:pt>
                <c:pt idx="183836">
                  <c:v>-2.7904999999999518</c:v>
                </c:pt>
                <c:pt idx="183837">
                  <c:v>-2.7884999999999991</c:v>
                </c:pt>
                <c:pt idx="183838">
                  <c:v>-2.7864999999999895</c:v>
                </c:pt>
                <c:pt idx="183839">
                  <c:v>-2.78449999999998</c:v>
                </c:pt>
                <c:pt idx="183840">
                  <c:v>-2.7824999999999704</c:v>
                </c:pt>
                <c:pt idx="183841">
                  <c:v>-2.7804999999999609</c:v>
                </c:pt>
                <c:pt idx="183842">
                  <c:v>-2.7784999999999513</c:v>
                </c:pt>
                <c:pt idx="183843">
                  <c:v>-2.7764999999999986</c:v>
                </c:pt>
                <c:pt idx="183844">
                  <c:v>-2.7744999999999891</c:v>
                </c:pt>
                <c:pt idx="183845">
                  <c:v>-2.7724999999999795</c:v>
                </c:pt>
                <c:pt idx="183846">
                  <c:v>-2.77049999999997</c:v>
                </c:pt>
                <c:pt idx="183847">
                  <c:v>-2.7684999999999604</c:v>
                </c:pt>
                <c:pt idx="183848">
                  <c:v>-2.7664999999999509</c:v>
                </c:pt>
                <c:pt idx="183849">
                  <c:v>-2.7644999999999982</c:v>
                </c:pt>
                <c:pt idx="183850">
                  <c:v>-2.7624999999999886</c:v>
                </c:pt>
                <c:pt idx="183851">
                  <c:v>-2.7604999999999791</c:v>
                </c:pt>
                <c:pt idx="183852">
                  <c:v>-2.7584999999999695</c:v>
                </c:pt>
                <c:pt idx="183853">
                  <c:v>-2.75649999999996</c:v>
                </c:pt>
                <c:pt idx="183854">
                  <c:v>-2.7544999999999504</c:v>
                </c:pt>
                <c:pt idx="183855">
                  <c:v>-2.7524999999999977</c:v>
                </c:pt>
                <c:pt idx="183856">
                  <c:v>-2.7504999999999882</c:v>
                </c:pt>
                <c:pt idx="183857">
                  <c:v>-2.7484999999999786</c:v>
                </c:pt>
                <c:pt idx="183858">
                  <c:v>-2.7464999999999691</c:v>
                </c:pt>
                <c:pt idx="183859">
                  <c:v>-2.7444999999999595</c:v>
                </c:pt>
                <c:pt idx="183860">
                  <c:v>-2.74249999999995</c:v>
                </c:pt>
                <c:pt idx="183861">
                  <c:v>-2.7404999999999973</c:v>
                </c:pt>
                <c:pt idx="183862">
                  <c:v>-2.7384999999999877</c:v>
                </c:pt>
                <c:pt idx="183863">
                  <c:v>-2.7364999999999782</c:v>
                </c:pt>
                <c:pt idx="183864">
                  <c:v>-2.7344999999999686</c:v>
                </c:pt>
                <c:pt idx="183865">
                  <c:v>-2.7324999999999591</c:v>
                </c:pt>
                <c:pt idx="183866">
                  <c:v>-2.7304999999999495</c:v>
                </c:pt>
                <c:pt idx="183867">
                  <c:v>-2.7284999999999968</c:v>
                </c:pt>
                <c:pt idx="183868">
                  <c:v>-2.7264999999999873</c:v>
                </c:pt>
                <c:pt idx="183869">
                  <c:v>-2.7244999999999777</c:v>
                </c:pt>
                <c:pt idx="183870">
                  <c:v>-2.7224999999999682</c:v>
                </c:pt>
                <c:pt idx="183871">
                  <c:v>-2.7204999999999586</c:v>
                </c:pt>
                <c:pt idx="183872">
                  <c:v>-2.7184999999999491</c:v>
                </c:pt>
                <c:pt idx="183873">
                  <c:v>-2.7164999999999964</c:v>
                </c:pt>
                <c:pt idx="183874">
                  <c:v>-2.7144999999999868</c:v>
                </c:pt>
                <c:pt idx="183875">
                  <c:v>-2.7124999999999773</c:v>
                </c:pt>
                <c:pt idx="183876">
                  <c:v>-2.7104999999999677</c:v>
                </c:pt>
                <c:pt idx="183877">
                  <c:v>-2.7084999999999582</c:v>
                </c:pt>
                <c:pt idx="183878">
                  <c:v>-2.7065000000000055</c:v>
                </c:pt>
                <c:pt idx="183879">
                  <c:v>-2.7044999999999959</c:v>
                </c:pt>
                <c:pt idx="183880">
                  <c:v>-2.7024999999999864</c:v>
                </c:pt>
                <c:pt idx="183881">
                  <c:v>-2.7004999999999768</c:v>
                </c:pt>
                <c:pt idx="183882">
                  <c:v>-2.6984999999999673</c:v>
                </c:pt>
                <c:pt idx="183883">
                  <c:v>-2.6964999999999577</c:v>
                </c:pt>
                <c:pt idx="183884">
                  <c:v>-2.694500000000005</c:v>
                </c:pt>
                <c:pt idx="183885">
                  <c:v>-2.6924999999999955</c:v>
                </c:pt>
                <c:pt idx="183886">
                  <c:v>-2.6904999999999859</c:v>
                </c:pt>
                <c:pt idx="183887">
                  <c:v>-2.6884999999999764</c:v>
                </c:pt>
                <c:pt idx="183888">
                  <c:v>-2.6864999999999668</c:v>
                </c:pt>
                <c:pt idx="183889">
                  <c:v>-2.6844999999999573</c:v>
                </c:pt>
                <c:pt idx="183890">
                  <c:v>-2.6825000000000045</c:v>
                </c:pt>
                <c:pt idx="183891">
                  <c:v>-2.680499999999995</c:v>
                </c:pt>
                <c:pt idx="183892">
                  <c:v>-2.6784999999999854</c:v>
                </c:pt>
                <c:pt idx="183893">
                  <c:v>-2.6764999999999759</c:v>
                </c:pt>
                <c:pt idx="183894">
                  <c:v>-2.6744999999999663</c:v>
                </c:pt>
                <c:pt idx="183895">
                  <c:v>-2.6724999999999568</c:v>
                </c:pt>
                <c:pt idx="183896">
                  <c:v>-2.6705000000000041</c:v>
                </c:pt>
                <c:pt idx="183897">
                  <c:v>-2.6684999999999945</c:v>
                </c:pt>
                <c:pt idx="183898">
                  <c:v>-2.666499999999985</c:v>
                </c:pt>
                <c:pt idx="183899">
                  <c:v>-2.6644999999999754</c:v>
                </c:pt>
                <c:pt idx="183900">
                  <c:v>-2.6624999999999659</c:v>
                </c:pt>
                <c:pt idx="183901">
                  <c:v>-2.6604999999999563</c:v>
                </c:pt>
                <c:pt idx="183902">
                  <c:v>-2.6585000000000036</c:v>
                </c:pt>
                <c:pt idx="183903">
                  <c:v>-2.6564999999999941</c:v>
                </c:pt>
                <c:pt idx="183904">
                  <c:v>-2.6544999999999845</c:v>
                </c:pt>
                <c:pt idx="183905">
                  <c:v>-2.652499999999975</c:v>
                </c:pt>
                <c:pt idx="183906">
                  <c:v>-2.6504999999999654</c:v>
                </c:pt>
                <c:pt idx="183907">
                  <c:v>-2.6484999999999559</c:v>
                </c:pt>
                <c:pt idx="183908">
                  <c:v>-2.6465000000000032</c:v>
                </c:pt>
                <c:pt idx="183909">
                  <c:v>-2.6444999999999936</c:v>
                </c:pt>
                <c:pt idx="183910">
                  <c:v>-2.6424999999999841</c:v>
                </c:pt>
                <c:pt idx="183911">
                  <c:v>-2.6404999999999745</c:v>
                </c:pt>
                <c:pt idx="183912">
                  <c:v>-2.638499999999965</c:v>
                </c:pt>
                <c:pt idx="183913">
                  <c:v>-2.6364999999999554</c:v>
                </c:pt>
                <c:pt idx="183914">
                  <c:v>-2.6345000000000027</c:v>
                </c:pt>
                <c:pt idx="183915">
                  <c:v>-2.6324999999999932</c:v>
                </c:pt>
                <c:pt idx="183916">
                  <c:v>-2.6304999999999836</c:v>
                </c:pt>
                <c:pt idx="183917">
                  <c:v>-2.6284999999999741</c:v>
                </c:pt>
                <c:pt idx="183918">
                  <c:v>-2.6264999999999645</c:v>
                </c:pt>
                <c:pt idx="183919">
                  <c:v>-2.624499999999955</c:v>
                </c:pt>
                <c:pt idx="183920">
                  <c:v>-2.6225000000000023</c:v>
                </c:pt>
                <c:pt idx="183921">
                  <c:v>-2.6204999999999927</c:v>
                </c:pt>
                <c:pt idx="183922">
                  <c:v>-2.6184999999999832</c:v>
                </c:pt>
                <c:pt idx="183923">
                  <c:v>-2.6164999999999736</c:v>
                </c:pt>
                <c:pt idx="183924">
                  <c:v>-2.6144999999999641</c:v>
                </c:pt>
                <c:pt idx="183925">
                  <c:v>-2.6124999999999545</c:v>
                </c:pt>
                <c:pt idx="183926">
                  <c:v>-2.6105000000000018</c:v>
                </c:pt>
                <c:pt idx="183927">
                  <c:v>-2.6084999999999923</c:v>
                </c:pt>
                <c:pt idx="183928">
                  <c:v>-2.6064999999999827</c:v>
                </c:pt>
                <c:pt idx="183929">
                  <c:v>-2.6044999999999732</c:v>
                </c:pt>
                <c:pt idx="183930">
                  <c:v>-2.6024999999999636</c:v>
                </c:pt>
                <c:pt idx="183931">
                  <c:v>-2.6004999999999541</c:v>
                </c:pt>
                <c:pt idx="183932">
                  <c:v>-2.5985000000000014</c:v>
                </c:pt>
                <c:pt idx="183933">
                  <c:v>-2.5964999999999918</c:v>
                </c:pt>
                <c:pt idx="183934">
                  <c:v>-2.5944999999999823</c:v>
                </c:pt>
                <c:pt idx="183935">
                  <c:v>-2.5924999999999727</c:v>
                </c:pt>
                <c:pt idx="183936">
                  <c:v>-2.5904999999999632</c:v>
                </c:pt>
                <c:pt idx="183937">
                  <c:v>-2.5884999999999536</c:v>
                </c:pt>
                <c:pt idx="183938">
                  <c:v>-2.5865000000000009</c:v>
                </c:pt>
                <c:pt idx="183939">
                  <c:v>-2.5844999999999914</c:v>
                </c:pt>
                <c:pt idx="183940">
                  <c:v>-2.5824999999999818</c:v>
                </c:pt>
                <c:pt idx="183941">
                  <c:v>-2.5804999999999723</c:v>
                </c:pt>
                <c:pt idx="183942">
                  <c:v>-2.5784999999999627</c:v>
                </c:pt>
                <c:pt idx="183943">
                  <c:v>-2.5764999999999532</c:v>
                </c:pt>
                <c:pt idx="183944">
                  <c:v>-2.5745000000000005</c:v>
                </c:pt>
                <c:pt idx="183945">
                  <c:v>-2.5724999999999909</c:v>
                </c:pt>
                <c:pt idx="183946">
                  <c:v>-2.5704999999999814</c:v>
                </c:pt>
                <c:pt idx="183947">
                  <c:v>-2.5684999999999718</c:v>
                </c:pt>
                <c:pt idx="183948">
                  <c:v>-2.5664999999999623</c:v>
                </c:pt>
                <c:pt idx="183949">
                  <c:v>-2.5644999999999527</c:v>
                </c:pt>
                <c:pt idx="183950">
                  <c:v>-2.5625</c:v>
                </c:pt>
                <c:pt idx="183951">
                  <c:v>-2.5604999999999905</c:v>
                </c:pt>
                <c:pt idx="183952">
                  <c:v>-2.5584999999999809</c:v>
                </c:pt>
                <c:pt idx="183953">
                  <c:v>-2.5564999999999714</c:v>
                </c:pt>
                <c:pt idx="183954">
                  <c:v>-2.5544999999999618</c:v>
                </c:pt>
                <c:pt idx="183955">
                  <c:v>-2.5524999999999523</c:v>
                </c:pt>
                <c:pt idx="183956">
                  <c:v>-2.5504999999999995</c:v>
                </c:pt>
                <c:pt idx="183957">
                  <c:v>-2.54849999999999</c:v>
                </c:pt>
                <c:pt idx="183958">
                  <c:v>-2.5464999999999804</c:v>
                </c:pt>
                <c:pt idx="183959">
                  <c:v>-2.5444999999999709</c:v>
                </c:pt>
                <c:pt idx="183960">
                  <c:v>-2.5424999999999613</c:v>
                </c:pt>
                <c:pt idx="183961">
                  <c:v>-2.5404999999999518</c:v>
                </c:pt>
                <c:pt idx="183962">
                  <c:v>-2.5384999999999991</c:v>
                </c:pt>
                <c:pt idx="183963">
                  <c:v>-2.5364999999999895</c:v>
                </c:pt>
                <c:pt idx="183964">
                  <c:v>-2.53449999999998</c:v>
                </c:pt>
                <c:pt idx="183965">
                  <c:v>-2.5324999999999704</c:v>
                </c:pt>
                <c:pt idx="183966">
                  <c:v>-2.5304999999999609</c:v>
                </c:pt>
                <c:pt idx="183967">
                  <c:v>-2.5284999999999513</c:v>
                </c:pt>
                <c:pt idx="183968">
                  <c:v>-2.5264999999999986</c:v>
                </c:pt>
                <c:pt idx="183969">
                  <c:v>-2.5244999999999891</c:v>
                </c:pt>
                <c:pt idx="183970">
                  <c:v>-2.5224999999999795</c:v>
                </c:pt>
                <c:pt idx="183971">
                  <c:v>-2.52049999999997</c:v>
                </c:pt>
                <c:pt idx="183972">
                  <c:v>-2.5184999999999604</c:v>
                </c:pt>
                <c:pt idx="183973">
                  <c:v>-2.5164999999999509</c:v>
                </c:pt>
                <c:pt idx="183974">
                  <c:v>-2.5144999999999982</c:v>
                </c:pt>
                <c:pt idx="183975">
                  <c:v>-2.5124999999999886</c:v>
                </c:pt>
                <c:pt idx="183976">
                  <c:v>-2.5104999999999791</c:v>
                </c:pt>
                <c:pt idx="183977">
                  <c:v>-2.5084999999999695</c:v>
                </c:pt>
                <c:pt idx="183978">
                  <c:v>-2.50649999999996</c:v>
                </c:pt>
                <c:pt idx="183979">
                  <c:v>-2.5044999999999504</c:v>
                </c:pt>
                <c:pt idx="183980">
                  <c:v>-2.5024999999999977</c:v>
                </c:pt>
                <c:pt idx="183981">
                  <c:v>-2.5004999999999882</c:v>
                </c:pt>
                <c:pt idx="183982">
                  <c:v>-2.4984999999999786</c:v>
                </c:pt>
                <c:pt idx="183983">
                  <c:v>-2.4964999999999691</c:v>
                </c:pt>
                <c:pt idx="183984">
                  <c:v>-2.4944999999999595</c:v>
                </c:pt>
                <c:pt idx="183985">
                  <c:v>-2.49249999999995</c:v>
                </c:pt>
                <c:pt idx="183986">
                  <c:v>-2.4904999999999973</c:v>
                </c:pt>
                <c:pt idx="183987">
                  <c:v>-2.4884999999999877</c:v>
                </c:pt>
                <c:pt idx="183988">
                  <c:v>-2.4864999999999782</c:v>
                </c:pt>
                <c:pt idx="183989">
                  <c:v>-2.4844999999999686</c:v>
                </c:pt>
                <c:pt idx="183990">
                  <c:v>-2.4824999999999591</c:v>
                </c:pt>
                <c:pt idx="183991">
                  <c:v>-2.4804999999999495</c:v>
                </c:pt>
                <c:pt idx="183992">
                  <c:v>-2.4784999999999968</c:v>
                </c:pt>
                <c:pt idx="183993">
                  <c:v>-2.4764999999999873</c:v>
                </c:pt>
                <c:pt idx="183994">
                  <c:v>-2.4744999999999777</c:v>
                </c:pt>
                <c:pt idx="183995">
                  <c:v>-2.4724999999999682</c:v>
                </c:pt>
                <c:pt idx="183996">
                  <c:v>-2.4704999999999586</c:v>
                </c:pt>
                <c:pt idx="183997">
                  <c:v>-2.4684999999999491</c:v>
                </c:pt>
                <c:pt idx="183998">
                  <c:v>-2.4664999999999964</c:v>
                </c:pt>
                <c:pt idx="183999">
                  <c:v>-2.4644999999999868</c:v>
                </c:pt>
                <c:pt idx="184000">
                  <c:v>-2.4624999999999773</c:v>
                </c:pt>
                <c:pt idx="184001">
                  <c:v>-2.4604999999999677</c:v>
                </c:pt>
                <c:pt idx="184002">
                  <c:v>-2.4584999999999582</c:v>
                </c:pt>
                <c:pt idx="184003">
                  <c:v>-2.4565000000000055</c:v>
                </c:pt>
                <c:pt idx="184004">
                  <c:v>-2.4544999999999959</c:v>
                </c:pt>
                <c:pt idx="184005">
                  <c:v>-2.4524999999999864</c:v>
                </c:pt>
                <c:pt idx="184006">
                  <c:v>-2.4504999999999768</c:v>
                </c:pt>
                <c:pt idx="184007">
                  <c:v>-2.4484999999999673</c:v>
                </c:pt>
                <c:pt idx="184008">
                  <c:v>-2.4464999999999577</c:v>
                </c:pt>
                <c:pt idx="184009">
                  <c:v>-2.444500000000005</c:v>
                </c:pt>
                <c:pt idx="184010">
                  <c:v>-2.4424999999999955</c:v>
                </c:pt>
                <c:pt idx="184011">
                  <c:v>-2.4404999999999859</c:v>
                </c:pt>
                <c:pt idx="184012">
                  <c:v>-2.4384999999999764</c:v>
                </c:pt>
                <c:pt idx="184013">
                  <c:v>-2.4364999999999668</c:v>
                </c:pt>
                <c:pt idx="184014">
                  <c:v>-2.4344999999999573</c:v>
                </c:pt>
                <c:pt idx="184015">
                  <c:v>-2.4325000000000045</c:v>
                </c:pt>
                <c:pt idx="184016">
                  <c:v>-2.430499999999995</c:v>
                </c:pt>
                <c:pt idx="184017">
                  <c:v>-2.4284999999999854</c:v>
                </c:pt>
                <c:pt idx="184018">
                  <c:v>-2.4264999999999759</c:v>
                </c:pt>
                <c:pt idx="184019">
                  <c:v>-2.4244999999999663</c:v>
                </c:pt>
                <c:pt idx="184020">
                  <c:v>-2.4224999999999568</c:v>
                </c:pt>
                <c:pt idx="184021">
                  <c:v>-2.4205000000000041</c:v>
                </c:pt>
                <c:pt idx="184022">
                  <c:v>-2.4184999999999945</c:v>
                </c:pt>
                <c:pt idx="184023">
                  <c:v>-2.416499999999985</c:v>
                </c:pt>
                <c:pt idx="184024">
                  <c:v>-2.4144999999999754</c:v>
                </c:pt>
                <c:pt idx="184025">
                  <c:v>-2.4124999999999659</c:v>
                </c:pt>
                <c:pt idx="184026">
                  <c:v>-2.4104999999999563</c:v>
                </c:pt>
                <c:pt idx="184027">
                  <c:v>-2.4085000000000036</c:v>
                </c:pt>
                <c:pt idx="184028">
                  <c:v>-2.4064999999999941</c:v>
                </c:pt>
                <c:pt idx="184029">
                  <c:v>-2.4044999999999845</c:v>
                </c:pt>
                <c:pt idx="184030">
                  <c:v>-2.402499999999975</c:v>
                </c:pt>
                <c:pt idx="184031">
                  <c:v>-2.4004999999999654</c:v>
                </c:pt>
                <c:pt idx="184032">
                  <c:v>-2.3984999999999559</c:v>
                </c:pt>
                <c:pt idx="184033">
                  <c:v>-2.3965000000000032</c:v>
                </c:pt>
                <c:pt idx="184034">
                  <c:v>-2.3944999999999936</c:v>
                </c:pt>
                <c:pt idx="184035">
                  <c:v>-2.3924999999999841</c:v>
                </c:pt>
                <c:pt idx="184036">
                  <c:v>-2.3904999999999745</c:v>
                </c:pt>
                <c:pt idx="184037">
                  <c:v>-2.388499999999965</c:v>
                </c:pt>
                <c:pt idx="184038">
                  <c:v>-2.3864999999999554</c:v>
                </c:pt>
                <c:pt idx="184039">
                  <c:v>-2.3845000000000027</c:v>
                </c:pt>
                <c:pt idx="184040">
                  <c:v>-2.3824999999999932</c:v>
                </c:pt>
                <c:pt idx="184041">
                  <c:v>-2.3804999999999836</c:v>
                </c:pt>
                <c:pt idx="184042">
                  <c:v>-2.3784999999999741</c:v>
                </c:pt>
                <c:pt idx="184043">
                  <c:v>-2.3764999999999645</c:v>
                </c:pt>
                <c:pt idx="184044">
                  <c:v>-2.374499999999955</c:v>
                </c:pt>
                <c:pt idx="184045">
                  <c:v>-2.3725000000000023</c:v>
                </c:pt>
                <c:pt idx="184046">
                  <c:v>-2.3704999999999927</c:v>
                </c:pt>
                <c:pt idx="184047">
                  <c:v>-2.3684999999999832</c:v>
                </c:pt>
                <c:pt idx="184048">
                  <c:v>-2.3664999999999736</c:v>
                </c:pt>
                <c:pt idx="184049">
                  <c:v>-2.3644999999999641</c:v>
                </c:pt>
                <c:pt idx="184050">
                  <c:v>-2.3624999999999545</c:v>
                </c:pt>
                <c:pt idx="184051">
                  <c:v>-2.3605000000000018</c:v>
                </c:pt>
                <c:pt idx="184052">
                  <c:v>-2.3584999999999923</c:v>
                </c:pt>
                <c:pt idx="184053">
                  <c:v>-2.3564999999999827</c:v>
                </c:pt>
                <c:pt idx="184054">
                  <c:v>-2.3544999999999732</c:v>
                </c:pt>
                <c:pt idx="184055">
                  <c:v>-2.3524999999999636</c:v>
                </c:pt>
                <c:pt idx="184056">
                  <c:v>-2.3504999999999541</c:v>
                </c:pt>
                <c:pt idx="184057">
                  <c:v>-2.3485000000000014</c:v>
                </c:pt>
                <c:pt idx="184058">
                  <c:v>-2.3464999999999918</c:v>
                </c:pt>
                <c:pt idx="184059">
                  <c:v>-2.3444999999999823</c:v>
                </c:pt>
                <c:pt idx="184060">
                  <c:v>-2.3424999999999727</c:v>
                </c:pt>
                <c:pt idx="184061">
                  <c:v>-2.3404999999999632</c:v>
                </c:pt>
                <c:pt idx="184062">
                  <c:v>-2.3384999999999536</c:v>
                </c:pt>
                <c:pt idx="184063">
                  <c:v>-2.3365000000000009</c:v>
                </c:pt>
                <c:pt idx="184064">
                  <c:v>-2.3344999999999914</c:v>
                </c:pt>
                <c:pt idx="184065">
                  <c:v>-2.3324999999999818</c:v>
                </c:pt>
                <c:pt idx="184066">
                  <c:v>-2.3304999999999723</c:v>
                </c:pt>
                <c:pt idx="184067">
                  <c:v>-2.3284999999999627</c:v>
                </c:pt>
                <c:pt idx="184068">
                  <c:v>-2.3264999999999532</c:v>
                </c:pt>
                <c:pt idx="184069">
                  <c:v>-2.3245000000000005</c:v>
                </c:pt>
                <c:pt idx="184070">
                  <c:v>-2.3224999999999909</c:v>
                </c:pt>
                <c:pt idx="184071">
                  <c:v>-2.3204999999999814</c:v>
                </c:pt>
                <c:pt idx="184072">
                  <c:v>-2.3184999999999718</c:v>
                </c:pt>
                <c:pt idx="184073">
                  <c:v>-2.3164999999999623</c:v>
                </c:pt>
                <c:pt idx="184074">
                  <c:v>-2.3144999999999527</c:v>
                </c:pt>
                <c:pt idx="184075">
                  <c:v>-2.3125</c:v>
                </c:pt>
                <c:pt idx="184076">
                  <c:v>-2.3104999999999905</c:v>
                </c:pt>
                <c:pt idx="184077">
                  <c:v>-2.3084999999999809</c:v>
                </c:pt>
                <c:pt idx="184078">
                  <c:v>-2.3064999999999714</c:v>
                </c:pt>
                <c:pt idx="184079">
                  <c:v>-2.3044999999999618</c:v>
                </c:pt>
                <c:pt idx="184080">
                  <c:v>-2.3024999999999523</c:v>
                </c:pt>
                <c:pt idx="184081">
                  <c:v>-2.3004999999999995</c:v>
                </c:pt>
                <c:pt idx="184082">
                  <c:v>-2.29849999999999</c:v>
                </c:pt>
                <c:pt idx="184083">
                  <c:v>-2.2964999999999804</c:v>
                </c:pt>
                <c:pt idx="184084">
                  <c:v>-2.2944999999999709</c:v>
                </c:pt>
                <c:pt idx="184085">
                  <c:v>-2.2924999999999613</c:v>
                </c:pt>
                <c:pt idx="184086">
                  <c:v>-2.2904999999999518</c:v>
                </c:pt>
                <c:pt idx="184087">
                  <c:v>-2.2884999999999991</c:v>
                </c:pt>
                <c:pt idx="184088">
                  <c:v>-2.2864999999999895</c:v>
                </c:pt>
                <c:pt idx="184089">
                  <c:v>-2.28449999999998</c:v>
                </c:pt>
                <c:pt idx="184090">
                  <c:v>-2.2824999999999704</c:v>
                </c:pt>
                <c:pt idx="184091">
                  <c:v>-2.2804999999999609</c:v>
                </c:pt>
                <c:pt idx="184092">
                  <c:v>-2.2784999999999513</c:v>
                </c:pt>
                <c:pt idx="184093">
                  <c:v>-2.2764999999999986</c:v>
                </c:pt>
                <c:pt idx="184094">
                  <c:v>-2.2744999999999891</c:v>
                </c:pt>
                <c:pt idx="184095">
                  <c:v>-2.2724999999999795</c:v>
                </c:pt>
                <c:pt idx="184096">
                  <c:v>-2.27049999999997</c:v>
                </c:pt>
                <c:pt idx="184097">
                  <c:v>-2.2684999999999604</c:v>
                </c:pt>
                <c:pt idx="184098">
                  <c:v>-2.2664999999999509</c:v>
                </c:pt>
                <c:pt idx="184099">
                  <c:v>-2.2644999999999982</c:v>
                </c:pt>
                <c:pt idx="184100">
                  <c:v>-2.2624999999999886</c:v>
                </c:pt>
                <c:pt idx="184101">
                  <c:v>-2.2604999999999791</c:v>
                </c:pt>
                <c:pt idx="184102">
                  <c:v>-2.2584999999999695</c:v>
                </c:pt>
                <c:pt idx="184103">
                  <c:v>-2.25649999999996</c:v>
                </c:pt>
                <c:pt idx="184104">
                  <c:v>-2.2544999999999504</c:v>
                </c:pt>
                <c:pt idx="184105">
                  <c:v>-2.2524999999999977</c:v>
                </c:pt>
                <c:pt idx="184106">
                  <c:v>-2.2504999999999882</c:v>
                </c:pt>
                <c:pt idx="184107">
                  <c:v>-2.2484999999999786</c:v>
                </c:pt>
                <c:pt idx="184108">
                  <c:v>-2.2464999999999691</c:v>
                </c:pt>
                <c:pt idx="184109">
                  <c:v>-2.2444999999999595</c:v>
                </c:pt>
                <c:pt idx="184110">
                  <c:v>-2.24249999999995</c:v>
                </c:pt>
                <c:pt idx="184111">
                  <c:v>-2.2404999999999973</c:v>
                </c:pt>
                <c:pt idx="184112">
                  <c:v>-2.2384999999999877</c:v>
                </c:pt>
                <c:pt idx="184113">
                  <c:v>-2.2364999999999782</c:v>
                </c:pt>
                <c:pt idx="184114">
                  <c:v>-2.2344999999999686</c:v>
                </c:pt>
                <c:pt idx="184115">
                  <c:v>-2.2324999999999591</c:v>
                </c:pt>
                <c:pt idx="184116">
                  <c:v>-2.2304999999999495</c:v>
                </c:pt>
                <c:pt idx="184117">
                  <c:v>-2.2284999999999968</c:v>
                </c:pt>
                <c:pt idx="184118">
                  <c:v>-2.2264999999999873</c:v>
                </c:pt>
                <c:pt idx="184119">
                  <c:v>-2.2244999999999777</c:v>
                </c:pt>
                <c:pt idx="184120">
                  <c:v>-2.2224999999999682</c:v>
                </c:pt>
                <c:pt idx="184121">
                  <c:v>-2.2204999999999586</c:v>
                </c:pt>
                <c:pt idx="184122">
                  <c:v>-2.2184999999999491</c:v>
                </c:pt>
                <c:pt idx="184123">
                  <c:v>-2.2164999999999964</c:v>
                </c:pt>
                <c:pt idx="184124">
                  <c:v>-2.2144999999999868</c:v>
                </c:pt>
                <c:pt idx="184125">
                  <c:v>-2.2124999999999773</c:v>
                </c:pt>
                <c:pt idx="184126">
                  <c:v>-2.2104999999999677</c:v>
                </c:pt>
                <c:pt idx="184127">
                  <c:v>-2.2084999999999582</c:v>
                </c:pt>
                <c:pt idx="184128">
                  <c:v>-2.2065000000000055</c:v>
                </c:pt>
                <c:pt idx="184129">
                  <c:v>-2.2044999999999959</c:v>
                </c:pt>
                <c:pt idx="184130">
                  <c:v>-2.2024999999999864</c:v>
                </c:pt>
                <c:pt idx="184131">
                  <c:v>-2.2004999999999768</c:v>
                </c:pt>
                <c:pt idx="184132">
                  <c:v>-2.1984999999999673</c:v>
                </c:pt>
                <c:pt idx="184133">
                  <c:v>-2.1964999999999577</c:v>
                </c:pt>
                <c:pt idx="184134">
                  <c:v>-2.194500000000005</c:v>
                </c:pt>
                <c:pt idx="184135">
                  <c:v>-2.1924999999999955</c:v>
                </c:pt>
                <c:pt idx="184136">
                  <c:v>-2.1904999999999859</c:v>
                </c:pt>
                <c:pt idx="184137">
                  <c:v>-2.1884999999999764</c:v>
                </c:pt>
                <c:pt idx="184138">
                  <c:v>-2.1864999999999668</c:v>
                </c:pt>
                <c:pt idx="184139">
                  <c:v>-2.1844999999999573</c:v>
                </c:pt>
                <c:pt idx="184140">
                  <c:v>-2.1825000000000045</c:v>
                </c:pt>
                <c:pt idx="184141">
                  <c:v>-2.180499999999995</c:v>
                </c:pt>
                <c:pt idx="184142">
                  <c:v>-2.1784999999999854</c:v>
                </c:pt>
                <c:pt idx="184143">
                  <c:v>-2.1764999999999759</c:v>
                </c:pt>
                <c:pt idx="184144">
                  <c:v>-2.1744999999999663</c:v>
                </c:pt>
                <c:pt idx="184145">
                  <c:v>-2.1724999999999568</c:v>
                </c:pt>
                <c:pt idx="184146">
                  <c:v>-2.1705000000000041</c:v>
                </c:pt>
                <c:pt idx="184147">
                  <c:v>-2.1684999999999945</c:v>
                </c:pt>
                <c:pt idx="184148">
                  <c:v>-2.166499999999985</c:v>
                </c:pt>
                <c:pt idx="184149">
                  <c:v>-2.1644999999999754</c:v>
                </c:pt>
                <c:pt idx="184150">
                  <c:v>-2.1624999999999659</c:v>
                </c:pt>
                <c:pt idx="184151">
                  <c:v>-2.1604999999999563</c:v>
                </c:pt>
                <c:pt idx="184152">
                  <c:v>-2.1585000000000036</c:v>
                </c:pt>
                <c:pt idx="184153">
                  <c:v>-2.1564999999999941</c:v>
                </c:pt>
                <c:pt idx="184154">
                  <c:v>-2.1544999999999845</c:v>
                </c:pt>
                <c:pt idx="184155">
                  <c:v>-2.152499999999975</c:v>
                </c:pt>
                <c:pt idx="184156">
                  <c:v>-2.1504999999999654</c:v>
                </c:pt>
                <c:pt idx="184157">
                  <c:v>-2.1484999999999559</c:v>
                </c:pt>
                <c:pt idx="184158">
                  <c:v>-2.1465000000000032</c:v>
                </c:pt>
                <c:pt idx="184159">
                  <c:v>-2.1444999999999936</c:v>
                </c:pt>
                <c:pt idx="184160">
                  <c:v>-2.1424999999999841</c:v>
                </c:pt>
                <c:pt idx="184161">
                  <c:v>-2.1404999999999745</c:v>
                </c:pt>
                <c:pt idx="184162">
                  <c:v>-2.138499999999965</c:v>
                </c:pt>
                <c:pt idx="184163">
                  <c:v>-2.1364999999999554</c:v>
                </c:pt>
                <c:pt idx="184164">
                  <c:v>-2.1345000000000027</c:v>
                </c:pt>
                <c:pt idx="184165">
                  <c:v>-2.1324999999999932</c:v>
                </c:pt>
                <c:pt idx="184166">
                  <c:v>-2.1304999999999836</c:v>
                </c:pt>
                <c:pt idx="184167">
                  <c:v>-2.1284999999999741</c:v>
                </c:pt>
                <c:pt idx="184168">
                  <c:v>-2.1264999999999645</c:v>
                </c:pt>
                <c:pt idx="184169">
                  <c:v>-2.124499999999955</c:v>
                </c:pt>
                <c:pt idx="184170">
                  <c:v>-2.1225000000000023</c:v>
                </c:pt>
                <c:pt idx="184171">
                  <c:v>-2.1204999999999927</c:v>
                </c:pt>
                <c:pt idx="184172">
                  <c:v>-2.1184999999999832</c:v>
                </c:pt>
                <c:pt idx="184173">
                  <c:v>-2.1164999999999736</c:v>
                </c:pt>
                <c:pt idx="184174">
                  <c:v>-2.1144999999999641</c:v>
                </c:pt>
                <c:pt idx="184175">
                  <c:v>-2.1124999999999545</c:v>
                </c:pt>
                <c:pt idx="184176">
                  <c:v>-2.1105000000000018</c:v>
                </c:pt>
                <c:pt idx="184177">
                  <c:v>-2.1084999999999923</c:v>
                </c:pt>
                <c:pt idx="184178">
                  <c:v>-2.1064999999999827</c:v>
                </c:pt>
                <c:pt idx="184179">
                  <c:v>-2.1044999999999732</c:v>
                </c:pt>
                <c:pt idx="184180">
                  <c:v>-2.1024999999999636</c:v>
                </c:pt>
                <c:pt idx="184181">
                  <c:v>-2.1004999999999541</c:v>
                </c:pt>
                <c:pt idx="184182">
                  <c:v>-2.0985000000000014</c:v>
                </c:pt>
                <c:pt idx="184183">
                  <c:v>-2.0964999999999918</c:v>
                </c:pt>
                <c:pt idx="184184">
                  <c:v>-2.0944999999999823</c:v>
                </c:pt>
                <c:pt idx="184185">
                  <c:v>-2.0924999999999727</c:v>
                </c:pt>
                <c:pt idx="184186">
                  <c:v>-2.0904999999999632</c:v>
                </c:pt>
                <c:pt idx="184187">
                  <c:v>-2.0884999999999536</c:v>
                </c:pt>
                <c:pt idx="184188">
                  <c:v>-2.0865000000000009</c:v>
                </c:pt>
                <c:pt idx="184189">
                  <c:v>-2.0844999999999914</c:v>
                </c:pt>
                <c:pt idx="184190">
                  <c:v>-2.0824999999999818</c:v>
                </c:pt>
                <c:pt idx="184191">
                  <c:v>-2.0804999999999723</c:v>
                </c:pt>
                <c:pt idx="184192">
                  <c:v>-2.0784999999999627</c:v>
                </c:pt>
                <c:pt idx="184193">
                  <c:v>-2.0764999999999532</c:v>
                </c:pt>
                <c:pt idx="184194">
                  <c:v>-2.0745000000000005</c:v>
                </c:pt>
                <c:pt idx="184195">
                  <c:v>-2.0724999999999909</c:v>
                </c:pt>
                <c:pt idx="184196">
                  <c:v>-2.0704999999999814</c:v>
                </c:pt>
                <c:pt idx="184197">
                  <c:v>-2.0684999999999718</c:v>
                </c:pt>
                <c:pt idx="184198">
                  <c:v>-2.0664999999999623</c:v>
                </c:pt>
                <c:pt idx="184199">
                  <c:v>-2.0644999999999527</c:v>
                </c:pt>
                <c:pt idx="184200">
                  <c:v>-2.0625</c:v>
                </c:pt>
                <c:pt idx="184201">
                  <c:v>-2.0604999999999905</c:v>
                </c:pt>
                <c:pt idx="184202">
                  <c:v>-2.0584999999999809</c:v>
                </c:pt>
                <c:pt idx="184203">
                  <c:v>-2.0564999999999714</c:v>
                </c:pt>
                <c:pt idx="184204">
                  <c:v>-2.0544999999999618</c:v>
                </c:pt>
                <c:pt idx="184205">
                  <c:v>-2.0524999999999523</c:v>
                </c:pt>
                <c:pt idx="184206">
                  <c:v>-2.0504999999999995</c:v>
                </c:pt>
                <c:pt idx="184207">
                  <c:v>-2.04849999999999</c:v>
                </c:pt>
                <c:pt idx="184208">
                  <c:v>-2.0464999999999804</c:v>
                </c:pt>
                <c:pt idx="184209">
                  <c:v>-2.0444999999999709</c:v>
                </c:pt>
                <c:pt idx="184210">
                  <c:v>-2.0424999999999613</c:v>
                </c:pt>
                <c:pt idx="184211">
                  <c:v>-2.0404999999999518</c:v>
                </c:pt>
                <c:pt idx="184212">
                  <c:v>-2.0384999999999991</c:v>
                </c:pt>
                <c:pt idx="184213">
                  <c:v>-2.0364999999999895</c:v>
                </c:pt>
                <c:pt idx="184214">
                  <c:v>-2.03449999999998</c:v>
                </c:pt>
                <c:pt idx="184215">
                  <c:v>-2.0324999999999704</c:v>
                </c:pt>
                <c:pt idx="184216">
                  <c:v>-2.0304999999999609</c:v>
                </c:pt>
                <c:pt idx="184217">
                  <c:v>-2.0284999999999513</c:v>
                </c:pt>
                <c:pt idx="184218">
                  <c:v>-2.0264999999999986</c:v>
                </c:pt>
                <c:pt idx="184219">
                  <c:v>-2.0244999999999891</c:v>
                </c:pt>
                <c:pt idx="184220">
                  <c:v>-2.0224999999999795</c:v>
                </c:pt>
                <c:pt idx="184221">
                  <c:v>-2.02049999999997</c:v>
                </c:pt>
                <c:pt idx="184222">
                  <c:v>-2.0184999999999604</c:v>
                </c:pt>
                <c:pt idx="184223">
                  <c:v>-2.0164999999999509</c:v>
                </c:pt>
                <c:pt idx="184224">
                  <c:v>-2.0144999999999982</c:v>
                </c:pt>
                <c:pt idx="184225">
                  <c:v>-2.0124999999999886</c:v>
                </c:pt>
                <c:pt idx="184226">
                  <c:v>-2.0104999999999791</c:v>
                </c:pt>
                <c:pt idx="184227">
                  <c:v>-2.0084999999999695</c:v>
                </c:pt>
                <c:pt idx="184228">
                  <c:v>-2.00649999999996</c:v>
                </c:pt>
                <c:pt idx="184229">
                  <c:v>-2.0044999999999504</c:v>
                </c:pt>
                <c:pt idx="184230">
                  <c:v>-2.0024999999999977</c:v>
                </c:pt>
                <c:pt idx="184231">
                  <c:v>-2.0004999999999882</c:v>
                </c:pt>
                <c:pt idx="184232">
                  <c:v>-1.9984999999999786</c:v>
                </c:pt>
                <c:pt idx="184233">
                  <c:v>-1.9964999999999691</c:v>
                </c:pt>
                <c:pt idx="184234">
                  <c:v>-1.9944999999999595</c:v>
                </c:pt>
                <c:pt idx="184235">
                  <c:v>-1.99249999999995</c:v>
                </c:pt>
                <c:pt idx="184236">
                  <c:v>-1.9904999999999973</c:v>
                </c:pt>
                <c:pt idx="184237">
                  <c:v>-1.9884999999999877</c:v>
                </c:pt>
                <c:pt idx="184238">
                  <c:v>-1.9864999999999782</c:v>
                </c:pt>
                <c:pt idx="184239">
                  <c:v>-1.9844999999999686</c:v>
                </c:pt>
                <c:pt idx="184240">
                  <c:v>-1.9824999999999591</c:v>
                </c:pt>
                <c:pt idx="184241">
                  <c:v>-1.9804999999999495</c:v>
                </c:pt>
                <c:pt idx="184242">
                  <c:v>-1.9784999999999968</c:v>
                </c:pt>
                <c:pt idx="184243">
                  <c:v>-1.9764999999999873</c:v>
                </c:pt>
                <c:pt idx="184244">
                  <c:v>-1.9744999999999777</c:v>
                </c:pt>
                <c:pt idx="184245">
                  <c:v>-1.9724999999999682</c:v>
                </c:pt>
                <c:pt idx="184246">
                  <c:v>-1.9704999999999586</c:v>
                </c:pt>
                <c:pt idx="184247">
                  <c:v>-1.9684999999999491</c:v>
                </c:pt>
                <c:pt idx="184248">
                  <c:v>-1.9664999999999964</c:v>
                </c:pt>
                <c:pt idx="184249">
                  <c:v>-1.9644999999999868</c:v>
                </c:pt>
                <c:pt idx="184250">
                  <c:v>-1.9624999999999773</c:v>
                </c:pt>
                <c:pt idx="184251">
                  <c:v>-1.9604999999999677</c:v>
                </c:pt>
                <c:pt idx="184252">
                  <c:v>-1.9584999999999582</c:v>
                </c:pt>
                <c:pt idx="184253">
                  <c:v>-1.9565000000000055</c:v>
                </c:pt>
                <c:pt idx="184254">
                  <c:v>-1.9544999999999959</c:v>
                </c:pt>
                <c:pt idx="184255">
                  <c:v>-1.9524999999999864</c:v>
                </c:pt>
                <c:pt idx="184256">
                  <c:v>-1.9504999999999768</c:v>
                </c:pt>
                <c:pt idx="184257">
                  <c:v>-1.9484999999999673</c:v>
                </c:pt>
                <c:pt idx="184258">
                  <c:v>-1.9464999999999577</c:v>
                </c:pt>
                <c:pt idx="184259">
                  <c:v>-1.944500000000005</c:v>
                </c:pt>
                <c:pt idx="184260">
                  <c:v>-1.9424999999999955</c:v>
                </c:pt>
                <c:pt idx="184261">
                  <c:v>-1.9404999999999859</c:v>
                </c:pt>
                <c:pt idx="184262">
                  <c:v>-1.9384999999999764</c:v>
                </c:pt>
                <c:pt idx="184263">
                  <c:v>-1.9364999999999668</c:v>
                </c:pt>
                <c:pt idx="184264">
                  <c:v>-1.9344999999999573</c:v>
                </c:pt>
                <c:pt idx="184265">
                  <c:v>-1.9325000000000045</c:v>
                </c:pt>
                <c:pt idx="184266">
                  <c:v>-1.930499999999995</c:v>
                </c:pt>
                <c:pt idx="184267">
                  <c:v>-1.9284999999999854</c:v>
                </c:pt>
                <c:pt idx="184268">
                  <c:v>-1.9264999999999759</c:v>
                </c:pt>
                <c:pt idx="184269">
                  <c:v>-1.9244999999999663</c:v>
                </c:pt>
                <c:pt idx="184270">
                  <c:v>-1.9224999999999568</c:v>
                </c:pt>
                <c:pt idx="184271">
                  <c:v>-1.9205000000000041</c:v>
                </c:pt>
                <c:pt idx="184272">
                  <c:v>-1.9184999999999945</c:v>
                </c:pt>
                <c:pt idx="184273">
                  <c:v>-1.916499999999985</c:v>
                </c:pt>
                <c:pt idx="184274">
                  <c:v>-1.9144999999999754</c:v>
                </c:pt>
                <c:pt idx="184275">
                  <c:v>-1.9124999999999659</c:v>
                </c:pt>
                <c:pt idx="184276">
                  <c:v>-1.9104999999999563</c:v>
                </c:pt>
                <c:pt idx="184277">
                  <c:v>-1.9085000000000036</c:v>
                </c:pt>
                <c:pt idx="184278">
                  <c:v>-1.9064999999999941</c:v>
                </c:pt>
                <c:pt idx="184279">
                  <c:v>-1.9044999999999845</c:v>
                </c:pt>
                <c:pt idx="184280">
                  <c:v>-1.902499999999975</c:v>
                </c:pt>
                <c:pt idx="184281">
                  <c:v>-1.9004999999999654</c:v>
                </c:pt>
                <c:pt idx="184282">
                  <c:v>-1.8984999999999559</c:v>
                </c:pt>
                <c:pt idx="184283">
                  <c:v>-1.8965000000000032</c:v>
                </c:pt>
                <c:pt idx="184284">
                  <c:v>-1.8944999999999936</c:v>
                </c:pt>
                <c:pt idx="184285">
                  <c:v>-1.8924999999999841</c:v>
                </c:pt>
                <c:pt idx="184286">
                  <c:v>-1.8904999999999745</c:v>
                </c:pt>
                <c:pt idx="184287">
                  <c:v>-1.888499999999965</c:v>
                </c:pt>
                <c:pt idx="184288">
                  <c:v>-1.8864999999999554</c:v>
                </c:pt>
                <c:pt idx="184289">
                  <c:v>-1.8845000000000027</c:v>
                </c:pt>
                <c:pt idx="184290">
                  <c:v>-1.8824999999999932</c:v>
                </c:pt>
                <c:pt idx="184291">
                  <c:v>-1.8804999999999836</c:v>
                </c:pt>
                <c:pt idx="184292">
                  <c:v>-1.8784999999999741</c:v>
                </c:pt>
                <c:pt idx="184293">
                  <c:v>-1.8764999999999645</c:v>
                </c:pt>
                <c:pt idx="184294">
                  <c:v>-1.874499999999955</c:v>
                </c:pt>
                <c:pt idx="184295">
                  <c:v>-1.8725000000000023</c:v>
                </c:pt>
                <c:pt idx="184296">
                  <c:v>-1.8704999999999927</c:v>
                </c:pt>
                <c:pt idx="184297">
                  <c:v>-1.8684999999999832</c:v>
                </c:pt>
                <c:pt idx="184298">
                  <c:v>-1.8664999999999736</c:v>
                </c:pt>
                <c:pt idx="184299">
                  <c:v>-1.8644999999999641</c:v>
                </c:pt>
                <c:pt idx="184300">
                  <c:v>-1.8624999999999545</c:v>
                </c:pt>
                <c:pt idx="184301">
                  <c:v>-1.8605000000000018</c:v>
                </c:pt>
                <c:pt idx="184302">
                  <c:v>-1.8584999999999923</c:v>
                </c:pt>
                <c:pt idx="184303">
                  <c:v>-1.8564999999999827</c:v>
                </c:pt>
                <c:pt idx="184304">
                  <c:v>-1.8544999999999732</c:v>
                </c:pt>
                <c:pt idx="184305">
                  <c:v>-1.8524999999999636</c:v>
                </c:pt>
                <c:pt idx="184306">
                  <c:v>-1.8504999999999541</c:v>
                </c:pt>
                <c:pt idx="184307">
                  <c:v>-1.8485000000000014</c:v>
                </c:pt>
                <c:pt idx="184308">
                  <c:v>-1.8464999999999918</c:v>
                </c:pt>
                <c:pt idx="184309">
                  <c:v>-1.8444999999999823</c:v>
                </c:pt>
                <c:pt idx="184310">
                  <c:v>-1.8424999999999727</c:v>
                </c:pt>
                <c:pt idx="184311">
                  <c:v>-1.8404999999999632</c:v>
                </c:pt>
                <c:pt idx="184312">
                  <c:v>-1.8384999999999536</c:v>
                </c:pt>
                <c:pt idx="184313">
                  <c:v>-1.8365000000000009</c:v>
                </c:pt>
                <c:pt idx="184314">
                  <c:v>-1.8344999999999914</c:v>
                </c:pt>
                <c:pt idx="184315">
                  <c:v>-1.8324999999999818</c:v>
                </c:pt>
                <c:pt idx="184316">
                  <c:v>-1.8304999999999723</c:v>
                </c:pt>
                <c:pt idx="184317">
                  <c:v>-1.8284999999999627</c:v>
                </c:pt>
                <c:pt idx="184318">
                  <c:v>-1.8264999999999532</c:v>
                </c:pt>
                <c:pt idx="184319">
                  <c:v>-1.8245000000000005</c:v>
                </c:pt>
                <c:pt idx="184320">
                  <c:v>-1.8224999999999909</c:v>
                </c:pt>
                <c:pt idx="184321">
                  <c:v>-1.8204999999999814</c:v>
                </c:pt>
                <c:pt idx="184322">
                  <c:v>-1.8184999999999718</c:v>
                </c:pt>
                <c:pt idx="184323">
                  <c:v>-1.8164999999999623</c:v>
                </c:pt>
                <c:pt idx="184324">
                  <c:v>-1.8144999999999527</c:v>
                </c:pt>
                <c:pt idx="184325">
                  <c:v>-1.8125</c:v>
                </c:pt>
                <c:pt idx="184326">
                  <c:v>-1.8104999999999905</c:v>
                </c:pt>
                <c:pt idx="184327">
                  <c:v>-1.8084999999999809</c:v>
                </c:pt>
                <c:pt idx="184328">
                  <c:v>-1.8064999999999714</c:v>
                </c:pt>
                <c:pt idx="184329">
                  <c:v>-1.8044999999999618</c:v>
                </c:pt>
                <c:pt idx="184330">
                  <c:v>-1.8024999999999523</c:v>
                </c:pt>
                <c:pt idx="184331">
                  <c:v>-1.8004999999999995</c:v>
                </c:pt>
                <c:pt idx="184332">
                  <c:v>-1.79849999999999</c:v>
                </c:pt>
                <c:pt idx="184333">
                  <c:v>-1.7964999999999804</c:v>
                </c:pt>
                <c:pt idx="184334">
                  <c:v>-1.7944999999999709</c:v>
                </c:pt>
                <c:pt idx="184335">
                  <c:v>-1.7924999999999613</c:v>
                </c:pt>
                <c:pt idx="184336">
                  <c:v>-1.7904999999999518</c:v>
                </c:pt>
                <c:pt idx="184337">
                  <c:v>-1.7884999999999991</c:v>
                </c:pt>
                <c:pt idx="184338">
                  <c:v>-1.7864999999999895</c:v>
                </c:pt>
                <c:pt idx="184339">
                  <c:v>-1.78449999999998</c:v>
                </c:pt>
                <c:pt idx="184340">
                  <c:v>-1.7824999999999704</c:v>
                </c:pt>
                <c:pt idx="184341">
                  <c:v>-1.7804999999999609</c:v>
                </c:pt>
                <c:pt idx="184342">
                  <c:v>-1.7784999999999513</c:v>
                </c:pt>
                <c:pt idx="184343">
                  <c:v>-1.7764999999999986</c:v>
                </c:pt>
                <c:pt idx="184344">
                  <c:v>-1.7744999999999891</c:v>
                </c:pt>
                <c:pt idx="184345">
                  <c:v>-1.7724999999999795</c:v>
                </c:pt>
                <c:pt idx="184346">
                  <c:v>-1.77049999999997</c:v>
                </c:pt>
                <c:pt idx="184347">
                  <c:v>-1.7684999999999604</c:v>
                </c:pt>
                <c:pt idx="184348">
                  <c:v>-1.7664999999999509</c:v>
                </c:pt>
                <c:pt idx="184349">
                  <c:v>-1.7644999999999982</c:v>
                </c:pt>
                <c:pt idx="184350">
                  <c:v>-1.7624999999999886</c:v>
                </c:pt>
                <c:pt idx="184351">
                  <c:v>-1.7604999999999791</c:v>
                </c:pt>
                <c:pt idx="184352">
                  <c:v>-1.7584999999999695</c:v>
                </c:pt>
                <c:pt idx="184353">
                  <c:v>-1.75649999999996</c:v>
                </c:pt>
                <c:pt idx="184354">
                  <c:v>-1.7544999999999504</c:v>
                </c:pt>
                <c:pt idx="184355">
                  <c:v>-1.7524999999999977</c:v>
                </c:pt>
                <c:pt idx="184356">
                  <c:v>-1.7504999999999882</c:v>
                </c:pt>
                <c:pt idx="184357">
                  <c:v>-1.7484999999999786</c:v>
                </c:pt>
                <c:pt idx="184358">
                  <c:v>-1.7464999999999691</c:v>
                </c:pt>
                <c:pt idx="184359">
                  <c:v>-1.7444999999999595</c:v>
                </c:pt>
                <c:pt idx="184360">
                  <c:v>-1.74249999999995</c:v>
                </c:pt>
                <c:pt idx="184361">
                  <c:v>-1.7404999999999973</c:v>
                </c:pt>
                <c:pt idx="184362">
                  <c:v>-1.7384999999999877</c:v>
                </c:pt>
                <c:pt idx="184363">
                  <c:v>-1.7364999999999782</c:v>
                </c:pt>
                <c:pt idx="184364">
                  <c:v>-1.7344999999999686</c:v>
                </c:pt>
                <c:pt idx="184365">
                  <c:v>-1.7324999999999591</c:v>
                </c:pt>
                <c:pt idx="184366">
                  <c:v>-1.7304999999999495</c:v>
                </c:pt>
                <c:pt idx="184367">
                  <c:v>-1.7284999999999968</c:v>
                </c:pt>
                <c:pt idx="184368">
                  <c:v>-1.7264999999999873</c:v>
                </c:pt>
                <c:pt idx="184369">
                  <c:v>-1.7244999999999777</c:v>
                </c:pt>
                <c:pt idx="184370">
                  <c:v>-1.7224999999999682</c:v>
                </c:pt>
                <c:pt idx="184371">
                  <c:v>-1.7204999999999586</c:v>
                </c:pt>
                <c:pt idx="184372">
                  <c:v>-1.7184999999999491</c:v>
                </c:pt>
                <c:pt idx="184373">
                  <c:v>-1.7164999999999964</c:v>
                </c:pt>
                <c:pt idx="184374">
                  <c:v>-1.7144999999999868</c:v>
                </c:pt>
                <c:pt idx="184375">
                  <c:v>-1.7124999999999773</c:v>
                </c:pt>
                <c:pt idx="184376">
                  <c:v>-1.7104999999999677</c:v>
                </c:pt>
                <c:pt idx="184377">
                  <c:v>-1.7084999999999582</c:v>
                </c:pt>
                <c:pt idx="184378">
                  <c:v>-1.7065000000000055</c:v>
                </c:pt>
                <c:pt idx="184379">
                  <c:v>-1.7044999999999959</c:v>
                </c:pt>
                <c:pt idx="184380">
                  <c:v>-1.7024999999999864</c:v>
                </c:pt>
                <c:pt idx="184381">
                  <c:v>-1.7004999999999768</c:v>
                </c:pt>
                <c:pt idx="184382">
                  <c:v>-1.6984999999999673</c:v>
                </c:pt>
                <c:pt idx="184383">
                  <c:v>-1.6964999999999577</c:v>
                </c:pt>
                <c:pt idx="184384">
                  <c:v>-1.694500000000005</c:v>
                </c:pt>
                <c:pt idx="184385">
                  <c:v>-1.6924999999999955</c:v>
                </c:pt>
                <c:pt idx="184386">
                  <c:v>-1.6904999999999859</c:v>
                </c:pt>
                <c:pt idx="184387">
                  <c:v>-1.6884999999999764</c:v>
                </c:pt>
                <c:pt idx="184388">
                  <c:v>-1.6864999999999668</c:v>
                </c:pt>
                <c:pt idx="184389">
                  <c:v>-1.6844999999999573</c:v>
                </c:pt>
                <c:pt idx="184390">
                  <c:v>-1.6825000000000045</c:v>
                </c:pt>
                <c:pt idx="184391">
                  <c:v>-1.680499999999995</c:v>
                </c:pt>
                <c:pt idx="184392">
                  <c:v>-1.6784999999999854</c:v>
                </c:pt>
                <c:pt idx="184393">
                  <c:v>-1.6764999999999759</c:v>
                </c:pt>
                <c:pt idx="184394">
                  <c:v>-1.6744999999999663</c:v>
                </c:pt>
                <c:pt idx="184395">
                  <c:v>-1.6724999999999568</c:v>
                </c:pt>
                <c:pt idx="184396">
                  <c:v>-1.6705000000000041</c:v>
                </c:pt>
                <c:pt idx="184397">
                  <c:v>-1.6684999999999945</c:v>
                </c:pt>
                <c:pt idx="184398">
                  <c:v>-1.666499999999985</c:v>
                </c:pt>
                <c:pt idx="184399">
                  <c:v>-1.6644999999999754</c:v>
                </c:pt>
                <c:pt idx="184400">
                  <c:v>-1.6624999999999659</c:v>
                </c:pt>
                <c:pt idx="184401">
                  <c:v>-1.6604999999999563</c:v>
                </c:pt>
                <c:pt idx="184402">
                  <c:v>-1.6585000000000036</c:v>
                </c:pt>
                <c:pt idx="184403">
                  <c:v>-1.6564999999999941</c:v>
                </c:pt>
                <c:pt idx="184404">
                  <c:v>-1.6544999999999845</c:v>
                </c:pt>
                <c:pt idx="184405">
                  <c:v>-1.652499999999975</c:v>
                </c:pt>
                <c:pt idx="184406">
                  <c:v>-1.6504999999999654</c:v>
                </c:pt>
                <c:pt idx="184407">
                  <c:v>-1.6484999999999559</c:v>
                </c:pt>
                <c:pt idx="184408">
                  <c:v>-1.6465000000000032</c:v>
                </c:pt>
                <c:pt idx="184409">
                  <c:v>-1.6444999999999936</c:v>
                </c:pt>
                <c:pt idx="184410">
                  <c:v>-1.6424999999999841</c:v>
                </c:pt>
                <c:pt idx="184411">
                  <c:v>-1.6404999999999745</c:v>
                </c:pt>
                <c:pt idx="184412">
                  <c:v>-1.638499999999965</c:v>
                </c:pt>
                <c:pt idx="184413">
                  <c:v>-1.6364999999999554</c:v>
                </c:pt>
                <c:pt idx="184414">
                  <c:v>-1.6345000000000027</c:v>
                </c:pt>
                <c:pt idx="184415">
                  <c:v>-1.6324999999999932</c:v>
                </c:pt>
                <c:pt idx="184416">
                  <c:v>-1.6304999999999836</c:v>
                </c:pt>
                <c:pt idx="184417">
                  <c:v>-1.6284999999999741</c:v>
                </c:pt>
                <c:pt idx="184418">
                  <c:v>-1.6264999999999645</c:v>
                </c:pt>
                <c:pt idx="184419">
                  <c:v>-1.624499999999955</c:v>
                </c:pt>
                <c:pt idx="184420">
                  <c:v>-1.6225000000000023</c:v>
                </c:pt>
                <c:pt idx="184421">
                  <c:v>-1.6204999999999927</c:v>
                </c:pt>
                <c:pt idx="184422">
                  <c:v>-1.6184999999999832</c:v>
                </c:pt>
                <c:pt idx="184423">
                  <c:v>-1.6164999999999736</c:v>
                </c:pt>
                <c:pt idx="184424">
                  <c:v>-1.6144999999999641</c:v>
                </c:pt>
                <c:pt idx="184425">
                  <c:v>-1.6124999999999545</c:v>
                </c:pt>
                <c:pt idx="184426">
                  <c:v>-1.6105000000000018</c:v>
                </c:pt>
                <c:pt idx="184427">
                  <c:v>-1.6084999999999923</c:v>
                </c:pt>
                <c:pt idx="184428">
                  <c:v>-1.6064999999999827</c:v>
                </c:pt>
                <c:pt idx="184429">
                  <c:v>-1.6044999999999732</c:v>
                </c:pt>
                <c:pt idx="184430">
                  <c:v>-1.6024999999999636</c:v>
                </c:pt>
                <c:pt idx="184431">
                  <c:v>-1.6004999999999541</c:v>
                </c:pt>
                <c:pt idx="184432">
                  <c:v>-1.5985000000000014</c:v>
                </c:pt>
                <c:pt idx="184433">
                  <c:v>-1.5964999999999918</c:v>
                </c:pt>
                <c:pt idx="184434">
                  <c:v>-1.5944999999999823</c:v>
                </c:pt>
                <c:pt idx="184435">
                  <c:v>-1.5924999999999727</c:v>
                </c:pt>
                <c:pt idx="184436">
                  <c:v>-1.5904999999999632</c:v>
                </c:pt>
                <c:pt idx="184437">
                  <c:v>-1.5884999999999536</c:v>
                </c:pt>
                <c:pt idx="184438">
                  <c:v>-1.5865000000000009</c:v>
                </c:pt>
                <c:pt idx="184439">
                  <c:v>-1.5844999999999914</c:v>
                </c:pt>
                <c:pt idx="184440">
                  <c:v>-1.5824999999999818</c:v>
                </c:pt>
                <c:pt idx="184441">
                  <c:v>-1.5804999999999723</c:v>
                </c:pt>
                <c:pt idx="184442">
                  <c:v>-1.5784999999999627</c:v>
                </c:pt>
                <c:pt idx="184443">
                  <c:v>-1.5764999999999532</c:v>
                </c:pt>
                <c:pt idx="184444">
                  <c:v>-1.5745000000000005</c:v>
                </c:pt>
                <c:pt idx="184445">
                  <c:v>-1.5724999999999909</c:v>
                </c:pt>
                <c:pt idx="184446">
                  <c:v>-1.5704999999999814</c:v>
                </c:pt>
                <c:pt idx="184447">
                  <c:v>-1.5684999999999718</c:v>
                </c:pt>
                <c:pt idx="184448">
                  <c:v>-1.5664999999999623</c:v>
                </c:pt>
                <c:pt idx="184449">
                  <c:v>-1.5644999999999527</c:v>
                </c:pt>
                <c:pt idx="184450">
                  <c:v>-1.5625</c:v>
                </c:pt>
                <c:pt idx="184451">
                  <c:v>-1.5604999999999905</c:v>
                </c:pt>
                <c:pt idx="184452">
                  <c:v>-1.5584999999999809</c:v>
                </c:pt>
                <c:pt idx="184453">
                  <c:v>-1.5564999999999714</c:v>
                </c:pt>
                <c:pt idx="184454">
                  <c:v>-1.5544999999999618</c:v>
                </c:pt>
                <c:pt idx="184455">
                  <c:v>-1.5524999999999523</c:v>
                </c:pt>
                <c:pt idx="184456">
                  <c:v>-1.5504999999999995</c:v>
                </c:pt>
                <c:pt idx="184457">
                  <c:v>-1.54849999999999</c:v>
                </c:pt>
                <c:pt idx="184458">
                  <c:v>-1.5464999999999804</c:v>
                </c:pt>
                <c:pt idx="184459">
                  <c:v>-1.5444999999999709</c:v>
                </c:pt>
                <c:pt idx="184460">
                  <c:v>-1.5424999999999613</c:v>
                </c:pt>
                <c:pt idx="184461">
                  <c:v>-1.5404999999999518</c:v>
                </c:pt>
                <c:pt idx="184462">
                  <c:v>-1.5384999999999991</c:v>
                </c:pt>
                <c:pt idx="184463">
                  <c:v>-1.5364999999999895</c:v>
                </c:pt>
                <c:pt idx="184464">
                  <c:v>-1.53449999999998</c:v>
                </c:pt>
                <c:pt idx="184465">
                  <c:v>-1.5324999999999704</c:v>
                </c:pt>
                <c:pt idx="184466">
                  <c:v>-1.5304999999999609</c:v>
                </c:pt>
                <c:pt idx="184467">
                  <c:v>-1.5284999999999513</c:v>
                </c:pt>
                <c:pt idx="184468">
                  <c:v>-1.5264999999999986</c:v>
                </c:pt>
                <c:pt idx="184469">
                  <c:v>-1.5244999999999891</c:v>
                </c:pt>
                <c:pt idx="184470">
                  <c:v>-1.5224999999999795</c:v>
                </c:pt>
                <c:pt idx="184471">
                  <c:v>-1.52049999999997</c:v>
                </c:pt>
                <c:pt idx="184472">
                  <c:v>-1.5184999999999604</c:v>
                </c:pt>
                <c:pt idx="184473">
                  <c:v>-1.5164999999999509</c:v>
                </c:pt>
                <c:pt idx="184474">
                  <c:v>-1.5144999999999982</c:v>
                </c:pt>
                <c:pt idx="184475">
                  <c:v>-1.5124999999999886</c:v>
                </c:pt>
                <c:pt idx="184476">
                  <c:v>-1.5104999999999791</c:v>
                </c:pt>
                <c:pt idx="184477">
                  <c:v>-1.5084999999999695</c:v>
                </c:pt>
                <c:pt idx="184478">
                  <c:v>-1.50649999999996</c:v>
                </c:pt>
                <c:pt idx="184479">
                  <c:v>-1.5044999999999504</c:v>
                </c:pt>
                <c:pt idx="184480">
                  <c:v>-1.5024999999999977</c:v>
                </c:pt>
                <c:pt idx="184481">
                  <c:v>-1.5004999999999882</c:v>
                </c:pt>
                <c:pt idx="184482">
                  <c:v>-1.4984999999999786</c:v>
                </c:pt>
                <c:pt idx="184483">
                  <c:v>-1.4964999999999691</c:v>
                </c:pt>
                <c:pt idx="184484">
                  <c:v>-1.4944999999999595</c:v>
                </c:pt>
                <c:pt idx="184485">
                  <c:v>-1.49249999999995</c:v>
                </c:pt>
                <c:pt idx="184486">
                  <c:v>-1.4904999999999973</c:v>
                </c:pt>
                <c:pt idx="184487">
                  <c:v>-1.4884999999999877</c:v>
                </c:pt>
                <c:pt idx="184488">
                  <c:v>-1.4864999999999782</c:v>
                </c:pt>
                <c:pt idx="184489">
                  <c:v>-1.4844999999999686</c:v>
                </c:pt>
                <c:pt idx="184490">
                  <c:v>-1.4824999999999591</c:v>
                </c:pt>
                <c:pt idx="184491">
                  <c:v>-1.4804999999999495</c:v>
                </c:pt>
                <c:pt idx="184492">
                  <c:v>-1.4784999999999968</c:v>
                </c:pt>
                <c:pt idx="184493">
                  <c:v>-1.4764999999999873</c:v>
                </c:pt>
                <c:pt idx="184494">
                  <c:v>-1.4744999999999777</c:v>
                </c:pt>
                <c:pt idx="184495">
                  <c:v>-1.4724999999999682</c:v>
                </c:pt>
                <c:pt idx="184496">
                  <c:v>-1.4704999999999586</c:v>
                </c:pt>
                <c:pt idx="184497">
                  <c:v>-1.4684999999999491</c:v>
                </c:pt>
                <c:pt idx="184498">
                  <c:v>-1.4664999999999964</c:v>
                </c:pt>
                <c:pt idx="184499">
                  <c:v>-1.4644999999999868</c:v>
                </c:pt>
                <c:pt idx="184500">
                  <c:v>-1.4624999999999773</c:v>
                </c:pt>
                <c:pt idx="184501">
                  <c:v>-1.4604999999999677</c:v>
                </c:pt>
                <c:pt idx="184502">
                  <c:v>-1.4584999999999582</c:v>
                </c:pt>
                <c:pt idx="184503">
                  <c:v>-1.4565000000000055</c:v>
                </c:pt>
                <c:pt idx="184504">
                  <c:v>-1.4544999999999959</c:v>
                </c:pt>
                <c:pt idx="184505">
                  <c:v>-1.4524999999999864</c:v>
                </c:pt>
                <c:pt idx="184506">
                  <c:v>-1.4504999999999768</c:v>
                </c:pt>
                <c:pt idx="184507">
                  <c:v>-1.4484999999999673</c:v>
                </c:pt>
                <c:pt idx="184508">
                  <c:v>-1.4464999999999577</c:v>
                </c:pt>
                <c:pt idx="184509">
                  <c:v>-1.444500000000005</c:v>
                </c:pt>
                <c:pt idx="184510">
                  <c:v>-1.4424999999999955</c:v>
                </c:pt>
                <c:pt idx="184511">
                  <c:v>-1.4404999999999859</c:v>
                </c:pt>
                <c:pt idx="184512">
                  <c:v>-1.4384999999999764</c:v>
                </c:pt>
                <c:pt idx="184513">
                  <c:v>-1.4364999999999668</c:v>
                </c:pt>
                <c:pt idx="184514">
                  <c:v>-1.4344999999999573</c:v>
                </c:pt>
                <c:pt idx="184515">
                  <c:v>-1.4325000000000045</c:v>
                </c:pt>
                <c:pt idx="184516">
                  <c:v>-1.430499999999995</c:v>
                </c:pt>
                <c:pt idx="184517">
                  <c:v>-1.4284999999999854</c:v>
                </c:pt>
                <c:pt idx="184518">
                  <c:v>-1.4264999999999759</c:v>
                </c:pt>
                <c:pt idx="184519">
                  <c:v>-1.4244999999999663</c:v>
                </c:pt>
                <c:pt idx="184520">
                  <c:v>-1.4224999999999568</c:v>
                </c:pt>
                <c:pt idx="184521">
                  <c:v>-1.4205000000000041</c:v>
                </c:pt>
                <c:pt idx="184522">
                  <c:v>-1.4184999999999945</c:v>
                </c:pt>
                <c:pt idx="184523">
                  <c:v>-1.416499999999985</c:v>
                </c:pt>
                <c:pt idx="184524">
                  <c:v>-1.4144999999999754</c:v>
                </c:pt>
                <c:pt idx="184525">
                  <c:v>-1.4124999999999659</c:v>
                </c:pt>
                <c:pt idx="184526">
                  <c:v>-1.4104999999999563</c:v>
                </c:pt>
                <c:pt idx="184527">
                  <c:v>-1.4085000000000036</c:v>
                </c:pt>
                <c:pt idx="184528">
                  <c:v>-1.4064999999999941</c:v>
                </c:pt>
                <c:pt idx="184529">
                  <c:v>-1.4044999999999845</c:v>
                </c:pt>
                <c:pt idx="184530">
                  <c:v>-1.402499999999975</c:v>
                </c:pt>
                <c:pt idx="184531">
                  <c:v>-1.4004999999999654</c:v>
                </c:pt>
                <c:pt idx="184532">
                  <c:v>-1.3984999999999559</c:v>
                </c:pt>
                <c:pt idx="184533">
                  <c:v>-1.3965000000000032</c:v>
                </c:pt>
                <c:pt idx="184534">
                  <c:v>-1.3944999999999936</c:v>
                </c:pt>
                <c:pt idx="184535">
                  <c:v>-1.3924999999999841</c:v>
                </c:pt>
                <c:pt idx="184536">
                  <c:v>-1.3904999999999745</c:v>
                </c:pt>
                <c:pt idx="184537">
                  <c:v>-1.388499999999965</c:v>
                </c:pt>
                <c:pt idx="184538">
                  <c:v>-1.3864999999999554</c:v>
                </c:pt>
                <c:pt idx="184539">
                  <c:v>-1.3845000000000027</c:v>
                </c:pt>
                <c:pt idx="184540">
                  <c:v>-1.3824999999999932</c:v>
                </c:pt>
                <c:pt idx="184541">
                  <c:v>-1.3804999999999836</c:v>
                </c:pt>
                <c:pt idx="184542">
                  <c:v>-1.3784999999999741</c:v>
                </c:pt>
                <c:pt idx="184543">
                  <c:v>-1.3764999999999645</c:v>
                </c:pt>
                <c:pt idx="184544">
                  <c:v>-1.374499999999955</c:v>
                </c:pt>
                <c:pt idx="184545">
                  <c:v>-1.3725000000000023</c:v>
                </c:pt>
                <c:pt idx="184546">
                  <c:v>-1.3704999999999927</c:v>
                </c:pt>
                <c:pt idx="184547">
                  <c:v>-1.3684999999999832</c:v>
                </c:pt>
                <c:pt idx="184548">
                  <c:v>-1.3664999999999736</c:v>
                </c:pt>
                <c:pt idx="184549">
                  <c:v>-1.3644999999999641</c:v>
                </c:pt>
                <c:pt idx="184550">
                  <c:v>-1.3624999999999545</c:v>
                </c:pt>
                <c:pt idx="184551">
                  <c:v>-1.3605000000000018</c:v>
                </c:pt>
                <c:pt idx="184552">
                  <c:v>-1.3584999999999923</c:v>
                </c:pt>
                <c:pt idx="184553">
                  <c:v>-1.3564999999999827</c:v>
                </c:pt>
                <c:pt idx="184554">
                  <c:v>-1.3544999999999732</c:v>
                </c:pt>
                <c:pt idx="184555">
                  <c:v>-1.3524999999999636</c:v>
                </c:pt>
                <c:pt idx="184556">
                  <c:v>-1.3504999999999541</c:v>
                </c:pt>
                <c:pt idx="184557">
                  <c:v>-1.3485000000000014</c:v>
                </c:pt>
                <c:pt idx="184558">
                  <c:v>-1.3464999999999918</c:v>
                </c:pt>
                <c:pt idx="184559">
                  <c:v>-1.3444999999999823</c:v>
                </c:pt>
                <c:pt idx="184560">
                  <c:v>-1.3424999999999727</c:v>
                </c:pt>
                <c:pt idx="184561">
                  <c:v>-1.3404999999999632</c:v>
                </c:pt>
                <c:pt idx="184562">
                  <c:v>-1.3384999999999536</c:v>
                </c:pt>
                <c:pt idx="184563">
                  <c:v>-1.3365000000000009</c:v>
                </c:pt>
                <c:pt idx="184564">
                  <c:v>-1.3344999999999914</c:v>
                </c:pt>
                <c:pt idx="184565">
                  <c:v>-1.3324999999999818</c:v>
                </c:pt>
                <c:pt idx="184566">
                  <c:v>-1.3304999999999723</c:v>
                </c:pt>
                <c:pt idx="184567">
                  <c:v>-1.3284999999999627</c:v>
                </c:pt>
                <c:pt idx="184568">
                  <c:v>-1.3264999999999532</c:v>
                </c:pt>
                <c:pt idx="184569">
                  <c:v>-1.3245000000000005</c:v>
                </c:pt>
                <c:pt idx="184570">
                  <c:v>-1.3224999999999909</c:v>
                </c:pt>
                <c:pt idx="184571">
                  <c:v>-1.3204999999999814</c:v>
                </c:pt>
                <c:pt idx="184572">
                  <c:v>-1.3184999999999718</c:v>
                </c:pt>
                <c:pt idx="184573">
                  <c:v>-1.3164999999999623</c:v>
                </c:pt>
                <c:pt idx="184574">
                  <c:v>-1.3144999999999527</c:v>
                </c:pt>
                <c:pt idx="184575">
                  <c:v>-1.3125</c:v>
                </c:pt>
                <c:pt idx="184576">
                  <c:v>-1.3104999999999905</c:v>
                </c:pt>
                <c:pt idx="184577">
                  <c:v>-1.3084999999999809</c:v>
                </c:pt>
                <c:pt idx="184578">
                  <c:v>-1.3064999999999714</c:v>
                </c:pt>
                <c:pt idx="184579">
                  <c:v>-1.3044999999999618</c:v>
                </c:pt>
                <c:pt idx="184580">
                  <c:v>-1.3024999999999523</c:v>
                </c:pt>
                <c:pt idx="184581">
                  <c:v>-1.3004999999999995</c:v>
                </c:pt>
                <c:pt idx="184582">
                  <c:v>-1.29849999999999</c:v>
                </c:pt>
                <c:pt idx="184583">
                  <c:v>-1.2964999999999804</c:v>
                </c:pt>
                <c:pt idx="184584">
                  <c:v>-1.2944999999999709</c:v>
                </c:pt>
                <c:pt idx="184585">
                  <c:v>-1.2924999999999613</c:v>
                </c:pt>
                <c:pt idx="184586">
                  <c:v>-1.2904999999999518</c:v>
                </c:pt>
                <c:pt idx="184587">
                  <c:v>-1.2884999999999991</c:v>
                </c:pt>
                <c:pt idx="184588">
                  <c:v>-1.2864999999999895</c:v>
                </c:pt>
                <c:pt idx="184589">
                  <c:v>-1.28449999999998</c:v>
                </c:pt>
                <c:pt idx="184590">
                  <c:v>-1.2824999999999704</c:v>
                </c:pt>
                <c:pt idx="184591">
                  <c:v>-1.2804999999999609</c:v>
                </c:pt>
                <c:pt idx="184592">
                  <c:v>-1.2784999999999513</c:v>
                </c:pt>
                <c:pt idx="184593">
                  <c:v>-1.2764999999999986</c:v>
                </c:pt>
                <c:pt idx="184594">
                  <c:v>-1.2744999999999891</c:v>
                </c:pt>
                <c:pt idx="184595">
                  <c:v>-1.2724999999999795</c:v>
                </c:pt>
                <c:pt idx="184596">
                  <c:v>-1.27049999999997</c:v>
                </c:pt>
                <c:pt idx="184597">
                  <c:v>-1.2684999999999604</c:v>
                </c:pt>
                <c:pt idx="184598">
                  <c:v>-1.2664999999999509</c:v>
                </c:pt>
                <c:pt idx="184599">
                  <c:v>-1.2644999999999982</c:v>
                </c:pt>
                <c:pt idx="184600">
                  <c:v>-1.2624999999999886</c:v>
                </c:pt>
                <c:pt idx="184601">
                  <c:v>-1.2604999999999791</c:v>
                </c:pt>
                <c:pt idx="184602">
                  <c:v>-1.2584999999999695</c:v>
                </c:pt>
                <c:pt idx="184603">
                  <c:v>-1.25649999999996</c:v>
                </c:pt>
                <c:pt idx="184604">
                  <c:v>-1.2544999999999504</c:v>
                </c:pt>
                <c:pt idx="184605">
                  <c:v>-1.2524999999999977</c:v>
                </c:pt>
                <c:pt idx="184606">
                  <c:v>-1.2504999999999882</c:v>
                </c:pt>
                <c:pt idx="184607">
                  <c:v>-1.2484999999999786</c:v>
                </c:pt>
                <c:pt idx="184608">
                  <c:v>-1.2464999999999691</c:v>
                </c:pt>
                <c:pt idx="184609">
                  <c:v>-1.2444999999999595</c:v>
                </c:pt>
                <c:pt idx="184610">
                  <c:v>-1.24249999999995</c:v>
                </c:pt>
                <c:pt idx="184611">
                  <c:v>-1.2404999999999973</c:v>
                </c:pt>
                <c:pt idx="184612">
                  <c:v>-1.2384999999999877</c:v>
                </c:pt>
                <c:pt idx="184613">
                  <c:v>-1.2364999999999782</c:v>
                </c:pt>
                <c:pt idx="184614">
                  <c:v>-1.2344999999999686</c:v>
                </c:pt>
                <c:pt idx="184615">
                  <c:v>-1.2324999999999591</c:v>
                </c:pt>
                <c:pt idx="184616">
                  <c:v>-1.2304999999999495</c:v>
                </c:pt>
                <c:pt idx="184617">
                  <c:v>-1.2284999999999968</c:v>
                </c:pt>
                <c:pt idx="184618">
                  <c:v>-1.2264999999999873</c:v>
                </c:pt>
                <c:pt idx="184619">
                  <c:v>-1.2244999999999777</c:v>
                </c:pt>
                <c:pt idx="184620">
                  <c:v>-1.2224999999999682</c:v>
                </c:pt>
                <c:pt idx="184621">
                  <c:v>-1.2204999999999586</c:v>
                </c:pt>
                <c:pt idx="184622">
                  <c:v>-1.2184999999999491</c:v>
                </c:pt>
                <c:pt idx="184623">
                  <c:v>-1.2164999999999964</c:v>
                </c:pt>
                <c:pt idx="184624">
                  <c:v>-1.2144999999999868</c:v>
                </c:pt>
                <c:pt idx="184625">
                  <c:v>-1.2124999999999773</c:v>
                </c:pt>
                <c:pt idx="184626">
                  <c:v>-1.2104999999999677</c:v>
                </c:pt>
                <c:pt idx="184627">
                  <c:v>-1.2084999999999582</c:v>
                </c:pt>
                <c:pt idx="184628">
                  <c:v>-1.2065000000000055</c:v>
                </c:pt>
                <c:pt idx="184629">
                  <c:v>-1.2044999999999959</c:v>
                </c:pt>
                <c:pt idx="184630">
                  <c:v>-1.2024999999999864</c:v>
                </c:pt>
                <c:pt idx="184631">
                  <c:v>-1.2004999999999768</c:v>
                </c:pt>
                <c:pt idx="184632">
                  <c:v>-1.1984999999999673</c:v>
                </c:pt>
                <c:pt idx="184633">
                  <c:v>-1.1964999999999577</c:v>
                </c:pt>
                <c:pt idx="184634">
                  <c:v>-1.194500000000005</c:v>
                </c:pt>
                <c:pt idx="184635">
                  <c:v>-1.1924999999999955</c:v>
                </c:pt>
                <c:pt idx="184636">
                  <c:v>-1.1904999999999859</c:v>
                </c:pt>
                <c:pt idx="184637">
                  <c:v>-1.1884999999999764</c:v>
                </c:pt>
                <c:pt idx="184638">
                  <c:v>-1.1864999999999668</c:v>
                </c:pt>
                <c:pt idx="184639">
                  <c:v>-1.1844999999999573</c:v>
                </c:pt>
                <c:pt idx="184640">
                  <c:v>-1.1825000000000045</c:v>
                </c:pt>
                <c:pt idx="184641">
                  <c:v>-1.180499999999995</c:v>
                </c:pt>
                <c:pt idx="184642">
                  <c:v>-1.1784999999999854</c:v>
                </c:pt>
                <c:pt idx="184643">
                  <c:v>-1.1764999999999759</c:v>
                </c:pt>
                <c:pt idx="184644">
                  <c:v>-1.1744999999999663</c:v>
                </c:pt>
                <c:pt idx="184645">
                  <c:v>-1.1724999999999568</c:v>
                </c:pt>
                <c:pt idx="184646">
                  <c:v>-1.1705000000000041</c:v>
                </c:pt>
                <c:pt idx="184647">
                  <c:v>-1.1684999999999945</c:v>
                </c:pt>
                <c:pt idx="184648">
                  <c:v>-1.166499999999985</c:v>
                </c:pt>
                <c:pt idx="184649">
                  <c:v>-1.1644999999999754</c:v>
                </c:pt>
                <c:pt idx="184650">
                  <c:v>-1.1624999999999659</c:v>
                </c:pt>
                <c:pt idx="184651">
                  <c:v>-1.1604999999999563</c:v>
                </c:pt>
                <c:pt idx="184652">
                  <c:v>-1.1585000000000036</c:v>
                </c:pt>
                <c:pt idx="184653">
                  <c:v>-1.1564999999999941</c:v>
                </c:pt>
                <c:pt idx="184654">
                  <c:v>-1.1544999999999845</c:v>
                </c:pt>
                <c:pt idx="184655">
                  <c:v>-1.152499999999975</c:v>
                </c:pt>
                <c:pt idx="184656">
                  <c:v>-1.1504999999999654</c:v>
                </c:pt>
                <c:pt idx="184657">
                  <c:v>-1.1484999999999559</c:v>
                </c:pt>
                <c:pt idx="184658">
                  <c:v>-1.1465000000000032</c:v>
                </c:pt>
                <c:pt idx="184659">
                  <c:v>-1.1444999999999936</c:v>
                </c:pt>
                <c:pt idx="184660">
                  <c:v>-1.1424999999999841</c:v>
                </c:pt>
                <c:pt idx="184661">
                  <c:v>-1.1404999999999745</c:v>
                </c:pt>
                <c:pt idx="184662">
                  <c:v>-1.138499999999965</c:v>
                </c:pt>
                <c:pt idx="184663">
                  <c:v>-1.1364999999999554</c:v>
                </c:pt>
                <c:pt idx="184664">
                  <c:v>-1.1345000000000027</c:v>
                </c:pt>
                <c:pt idx="184665">
                  <c:v>-1.1324999999999932</c:v>
                </c:pt>
                <c:pt idx="184666">
                  <c:v>-1.1304999999999836</c:v>
                </c:pt>
                <c:pt idx="184667">
                  <c:v>-1.1284999999999741</c:v>
                </c:pt>
                <c:pt idx="184668">
                  <c:v>-1.1264999999999645</c:v>
                </c:pt>
                <c:pt idx="184669">
                  <c:v>-1.124499999999955</c:v>
                </c:pt>
                <c:pt idx="184670">
                  <c:v>-1.1225000000000023</c:v>
                </c:pt>
                <c:pt idx="184671">
                  <c:v>-1.1204999999999927</c:v>
                </c:pt>
                <c:pt idx="184672">
                  <c:v>-1.1184999999999832</c:v>
                </c:pt>
                <c:pt idx="184673">
                  <c:v>-1.1164999999999736</c:v>
                </c:pt>
                <c:pt idx="184674">
                  <c:v>-1.1144999999999641</c:v>
                </c:pt>
                <c:pt idx="184675">
                  <c:v>-1.1124999999999545</c:v>
                </c:pt>
                <c:pt idx="184676">
                  <c:v>-1.1105000000000018</c:v>
                </c:pt>
                <c:pt idx="184677">
                  <c:v>-1.1084999999999923</c:v>
                </c:pt>
                <c:pt idx="184678">
                  <c:v>-1.1064999999999827</c:v>
                </c:pt>
                <c:pt idx="184679">
                  <c:v>-1.1044999999999732</c:v>
                </c:pt>
                <c:pt idx="184680">
                  <c:v>-1.1024999999999636</c:v>
                </c:pt>
                <c:pt idx="184681">
                  <c:v>-1.1004999999999541</c:v>
                </c:pt>
                <c:pt idx="184682">
                  <c:v>-1.0985000000000014</c:v>
                </c:pt>
                <c:pt idx="184683">
                  <c:v>-1.0964999999999918</c:v>
                </c:pt>
                <c:pt idx="184684">
                  <c:v>-1.0944999999999823</c:v>
                </c:pt>
                <c:pt idx="184685">
                  <c:v>-1.0924999999999727</c:v>
                </c:pt>
                <c:pt idx="184686">
                  <c:v>-1.0904999999999632</c:v>
                </c:pt>
                <c:pt idx="184687">
                  <c:v>-1.0884999999999536</c:v>
                </c:pt>
                <c:pt idx="184688">
                  <c:v>-1.0865000000000009</c:v>
                </c:pt>
                <c:pt idx="184689">
                  <c:v>-1.0844999999999914</c:v>
                </c:pt>
                <c:pt idx="184690">
                  <c:v>-1.0824999999999818</c:v>
                </c:pt>
                <c:pt idx="184691">
                  <c:v>-1.0804999999999723</c:v>
                </c:pt>
                <c:pt idx="184692">
                  <c:v>-1.0784999999999627</c:v>
                </c:pt>
                <c:pt idx="184693">
                  <c:v>-1.0764999999999532</c:v>
                </c:pt>
                <c:pt idx="184694">
                  <c:v>-1.0745000000000005</c:v>
                </c:pt>
                <c:pt idx="184695">
                  <c:v>-1.0724999999999909</c:v>
                </c:pt>
                <c:pt idx="184696">
                  <c:v>-1.0704999999999814</c:v>
                </c:pt>
                <c:pt idx="184697">
                  <c:v>-1.0684999999999718</c:v>
                </c:pt>
                <c:pt idx="184698">
                  <c:v>-1.0664999999999623</c:v>
                </c:pt>
                <c:pt idx="184699">
                  <c:v>-1.0644999999999527</c:v>
                </c:pt>
                <c:pt idx="184700">
                  <c:v>-1.0625</c:v>
                </c:pt>
                <c:pt idx="184701">
                  <c:v>-1.0604999999999905</c:v>
                </c:pt>
                <c:pt idx="184702">
                  <c:v>-1.0584999999999809</c:v>
                </c:pt>
                <c:pt idx="184703">
                  <c:v>-1.0564999999999714</c:v>
                </c:pt>
                <c:pt idx="184704">
                  <c:v>-1.0544999999999618</c:v>
                </c:pt>
                <c:pt idx="184705">
                  <c:v>-1.0524999999999523</c:v>
                </c:pt>
                <c:pt idx="184706">
                  <c:v>-1.0504999999999995</c:v>
                </c:pt>
                <c:pt idx="184707">
                  <c:v>-1.04849999999999</c:v>
                </c:pt>
                <c:pt idx="184708">
                  <c:v>-1.0464999999999804</c:v>
                </c:pt>
                <c:pt idx="184709">
                  <c:v>-1.0444999999999709</c:v>
                </c:pt>
                <c:pt idx="184710">
                  <c:v>-1.0424999999999613</c:v>
                </c:pt>
                <c:pt idx="184711">
                  <c:v>-1.0404999999999518</c:v>
                </c:pt>
                <c:pt idx="184712">
                  <c:v>-1.0384999999999991</c:v>
                </c:pt>
                <c:pt idx="184713">
                  <c:v>-1.0364999999999895</c:v>
                </c:pt>
                <c:pt idx="184714">
                  <c:v>-1.03449999999998</c:v>
                </c:pt>
                <c:pt idx="184715">
                  <c:v>-1.0324999999999704</c:v>
                </c:pt>
                <c:pt idx="184716">
                  <c:v>-1.0304999999999609</c:v>
                </c:pt>
                <c:pt idx="184717">
                  <c:v>-1.0284999999999513</c:v>
                </c:pt>
                <c:pt idx="184718">
                  <c:v>-1.0264999999999986</c:v>
                </c:pt>
                <c:pt idx="184719">
                  <c:v>-1.0244999999999891</c:v>
                </c:pt>
                <c:pt idx="184720">
                  <c:v>-1.0224999999999795</c:v>
                </c:pt>
                <c:pt idx="184721">
                  <c:v>-1.02049999999997</c:v>
                </c:pt>
                <c:pt idx="184722">
                  <c:v>-1.0184999999999604</c:v>
                </c:pt>
                <c:pt idx="184723">
                  <c:v>-1.0164999999999509</c:v>
                </c:pt>
                <c:pt idx="184724">
                  <c:v>-1.0144999999999982</c:v>
                </c:pt>
                <c:pt idx="184725">
                  <c:v>-1.0124999999999886</c:v>
                </c:pt>
                <c:pt idx="184726">
                  <c:v>-1.0104999999999791</c:v>
                </c:pt>
                <c:pt idx="184727">
                  <c:v>-1.0084999999999695</c:v>
                </c:pt>
                <c:pt idx="184728">
                  <c:v>-1.00649999999996</c:v>
                </c:pt>
                <c:pt idx="184729">
                  <c:v>-1.0044999999999504</c:v>
                </c:pt>
                <c:pt idx="184730">
                  <c:v>-1.0024999999999977</c:v>
                </c:pt>
                <c:pt idx="184731">
                  <c:v>-1.0004999999999882</c:v>
                </c:pt>
                <c:pt idx="184732">
                  <c:v>-0.99849999999997863</c:v>
                </c:pt>
                <c:pt idx="184733">
                  <c:v>-0.99649999999996908</c:v>
                </c:pt>
                <c:pt idx="184734">
                  <c:v>-0.99449999999995953</c:v>
                </c:pt>
                <c:pt idx="184735">
                  <c:v>-0.99249999999994998</c:v>
                </c:pt>
                <c:pt idx="184736">
                  <c:v>-0.99049999999999727</c:v>
                </c:pt>
                <c:pt idx="184737">
                  <c:v>-0.98849999999998772</c:v>
                </c:pt>
                <c:pt idx="184738">
                  <c:v>-0.98649999999997817</c:v>
                </c:pt>
                <c:pt idx="184739">
                  <c:v>-0.98449999999996862</c:v>
                </c:pt>
                <c:pt idx="184740">
                  <c:v>-0.98249999999995907</c:v>
                </c:pt>
                <c:pt idx="184741">
                  <c:v>-0.98049999999994952</c:v>
                </c:pt>
                <c:pt idx="184742">
                  <c:v>-0.97849999999999682</c:v>
                </c:pt>
                <c:pt idx="184743">
                  <c:v>-0.97649999999998727</c:v>
                </c:pt>
                <c:pt idx="184744">
                  <c:v>-0.97449999999997772</c:v>
                </c:pt>
                <c:pt idx="184745">
                  <c:v>-0.97249999999996817</c:v>
                </c:pt>
                <c:pt idx="184746">
                  <c:v>-0.97049999999995862</c:v>
                </c:pt>
                <c:pt idx="184747">
                  <c:v>-0.96849999999994907</c:v>
                </c:pt>
                <c:pt idx="184748">
                  <c:v>-0.96649999999999636</c:v>
                </c:pt>
                <c:pt idx="184749">
                  <c:v>-0.96449999999998681</c:v>
                </c:pt>
                <c:pt idx="184750">
                  <c:v>-0.96249999999997726</c:v>
                </c:pt>
                <c:pt idx="184751">
                  <c:v>-0.96049999999996771</c:v>
                </c:pt>
                <c:pt idx="184752">
                  <c:v>-0.95849999999995816</c:v>
                </c:pt>
                <c:pt idx="184753">
                  <c:v>-0.95650000000000546</c:v>
                </c:pt>
                <c:pt idx="184754">
                  <c:v>-0.95449999999999591</c:v>
                </c:pt>
                <c:pt idx="184755">
                  <c:v>-0.95249999999998636</c:v>
                </c:pt>
                <c:pt idx="184756">
                  <c:v>-0.95049999999997681</c:v>
                </c:pt>
                <c:pt idx="184757">
                  <c:v>-0.94849999999996726</c:v>
                </c:pt>
                <c:pt idx="184758">
                  <c:v>-0.94649999999995771</c:v>
                </c:pt>
                <c:pt idx="184759">
                  <c:v>-0.944500000000005</c:v>
                </c:pt>
                <c:pt idx="184760">
                  <c:v>-0.94249999999999545</c:v>
                </c:pt>
                <c:pt idx="184761">
                  <c:v>-0.9404999999999859</c:v>
                </c:pt>
                <c:pt idx="184762">
                  <c:v>-0.93849999999997635</c:v>
                </c:pt>
                <c:pt idx="184763">
                  <c:v>-0.9364999999999668</c:v>
                </c:pt>
                <c:pt idx="184764">
                  <c:v>-0.93449999999995725</c:v>
                </c:pt>
                <c:pt idx="184765">
                  <c:v>-0.93250000000000455</c:v>
                </c:pt>
                <c:pt idx="184766">
                  <c:v>-0.930499999999995</c:v>
                </c:pt>
                <c:pt idx="184767">
                  <c:v>-0.92849999999998545</c:v>
                </c:pt>
                <c:pt idx="184768">
                  <c:v>-0.9264999999999759</c:v>
                </c:pt>
                <c:pt idx="184769">
                  <c:v>-0.92449999999996635</c:v>
                </c:pt>
                <c:pt idx="184770">
                  <c:v>-0.9224999999999568</c:v>
                </c:pt>
                <c:pt idx="184771">
                  <c:v>-0.92050000000000409</c:v>
                </c:pt>
                <c:pt idx="184772">
                  <c:v>-0.91849999999999454</c:v>
                </c:pt>
                <c:pt idx="184773">
                  <c:v>-0.91649999999998499</c:v>
                </c:pt>
                <c:pt idx="184774">
                  <c:v>-0.91449999999997544</c:v>
                </c:pt>
                <c:pt idx="184775">
                  <c:v>-0.91249999999996589</c:v>
                </c:pt>
                <c:pt idx="184776">
                  <c:v>-0.91049999999995634</c:v>
                </c:pt>
                <c:pt idx="184777">
                  <c:v>-0.90850000000000364</c:v>
                </c:pt>
                <c:pt idx="184778">
                  <c:v>-0.90649999999999409</c:v>
                </c:pt>
                <c:pt idx="184779">
                  <c:v>-0.90449999999998454</c:v>
                </c:pt>
                <c:pt idx="184780">
                  <c:v>-0.90249999999997499</c:v>
                </c:pt>
                <c:pt idx="184781">
                  <c:v>-0.90049999999996544</c:v>
                </c:pt>
                <c:pt idx="184782">
                  <c:v>-0.89849999999995589</c:v>
                </c:pt>
                <c:pt idx="184783">
                  <c:v>-0.89650000000000318</c:v>
                </c:pt>
                <c:pt idx="184784">
                  <c:v>-0.89449999999999363</c:v>
                </c:pt>
                <c:pt idx="184785">
                  <c:v>-0.89249999999998408</c:v>
                </c:pt>
                <c:pt idx="184786">
                  <c:v>-0.89049999999997453</c:v>
                </c:pt>
                <c:pt idx="184787">
                  <c:v>-0.88849999999996498</c:v>
                </c:pt>
                <c:pt idx="184788">
                  <c:v>-0.88649999999995543</c:v>
                </c:pt>
                <c:pt idx="184789">
                  <c:v>-0.88450000000000273</c:v>
                </c:pt>
                <c:pt idx="184790">
                  <c:v>-0.88249999999999318</c:v>
                </c:pt>
                <c:pt idx="184791">
                  <c:v>-0.88049999999998363</c:v>
                </c:pt>
                <c:pt idx="184792">
                  <c:v>-0.87849999999997408</c:v>
                </c:pt>
                <c:pt idx="184793">
                  <c:v>-0.87649999999996453</c:v>
                </c:pt>
                <c:pt idx="184794">
                  <c:v>-0.87449999999995498</c:v>
                </c:pt>
                <c:pt idx="184795">
                  <c:v>-0.87250000000000227</c:v>
                </c:pt>
                <c:pt idx="184796">
                  <c:v>-0.87049999999999272</c:v>
                </c:pt>
                <c:pt idx="184797">
                  <c:v>-0.86849999999998317</c:v>
                </c:pt>
                <c:pt idx="184798">
                  <c:v>-0.86649999999997362</c:v>
                </c:pt>
                <c:pt idx="184799">
                  <c:v>-0.86449999999996407</c:v>
                </c:pt>
                <c:pt idx="184800">
                  <c:v>-0.86249999999995453</c:v>
                </c:pt>
                <c:pt idx="184801">
                  <c:v>-0.86050000000000182</c:v>
                </c:pt>
                <c:pt idx="184802">
                  <c:v>-0.85849999999999227</c:v>
                </c:pt>
                <c:pt idx="184803">
                  <c:v>-0.85649999999998272</c:v>
                </c:pt>
                <c:pt idx="184804">
                  <c:v>-0.85449999999997317</c:v>
                </c:pt>
                <c:pt idx="184805">
                  <c:v>-0.85249999999996362</c:v>
                </c:pt>
                <c:pt idx="184806">
                  <c:v>-0.85049999999995407</c:v>
                </c:pt>
                <c:pt idx="184807">
                  <c:v>-0.84850000000000136</c:v>
                </c:pt>
                <c:pt idx="184808">
                  <c:v>-0.84649999999999181</c:v>
                </c:pt>
                <c:pt idx="184809">
                  <c:v>-0.84449999999998226</c:v>
                </c:pt>
                <c:pt idx="184810">
                  <c:v>-0.84249999999997272</c:v>
                </c:pt>
                <c:pt idx="184811">
                  <c:v>-0.84049999999996317</c:v>
                </c:pt>
                <c:pt idx="184812">
                  <c:v>-0.83849999999995362</c:v>
                </c:pt>
                <c:pt idx="184813">
                  <c:v>-0.83650000000000091</c:v>
                </c:pt>
                <c:pt idx="184814">
                  <c:v>-0.83449999999999136</c:v>
                </c:pt>
                <c:pt idx="184815">
                  <c:v>-0.83249999999998181</c:v>
                </c:pt>
                <c:pt idx="184816">
                  <c:v>-0.83049999999997226</c:v>
                </c:pt>
                <c:pt idx="184817">
                  <c:v>-0.82849999999996271</c:v>
                </c:pt>
                <c:pt idx="184818">
                  <c:v>-0.82649999999995316</c:v>
                </c:pt>
                <c:pt idx="184819">
                  <c:v>-0.82450000000000045</c:v>
                </c:pt>
                <c:pt idx="184820">
                  <c:v>-0.82249999999999091</c:v>
                </c:pt>
                <c:pt idx="184821">
                  <c:v>-0.82049999999998136</c:v>
                </c:pt>
                <c:pt idx="184822">
                  <c:v>-0.81849999999997181</c:v>
                </c:pt>
                <c:pt idx="184823">
                  <c:v>-0.81649999999996226</c:v>
                </c:pt>
                <c:pt idx="184824">
                  <c:v>-0.81449999999995271</c:v>
                </c:pt>
                <c:pt idx="184825">
                  <c:v>-0.8125</c:v>
                </c:pt>
                <c:pt idx="184826">
                  <c:v>-0.81049999999999045</c:v>
                </c:pt>
                <c:pt idx="184827">
                  <c:v>-0.8084999999999809</c:v>
                </c:pt>
                <c:pt idx="184828">
                  <c:v>-0.80649999999997135</c:v>
                </c:pt>
                <c:pt idx="184829">
                  <c:v>-0.8044999999999618</c:v>
                </c:pt>
                <c:pt idx="184830">
                  <c:v>-0.80249999999995225</c:v>
                </c:pt>
                <c:pt idx="184831">
                  <c:v>-0.80049999999999955</c:v>
                </c:pt>
                <c:pt idx="184832">
                  <c:v>-0.79849999999999</c:v>
                </c:pt>
                <c:pt idx="184833">
                  <c:v>-0.79649999999998045</c:v>
                </c:pt>
                <c:pt idx="184834">
                  <c:v>-0.7944999999999709</c:v>
                </c:pt>
                <c:pt idx="184835">
                  <c:v>-0.79249999999996135</c:v>
                </c:pt>
                <c:pt idx="184836">
                  <c:v>-0.7904999999999518</c:v>
                </c:pt>
                <c:pt idx="184837">
                  <c:v>-0.78849999999999909</c:v>
                </c:pt>
                <c:pt idx="184838">
                  <c:v>-0.78649999999998954</c:v>
                </c:pt>
                <c:pt idx="184839">
                  <c:v>-0.78449999999997999</c:v>
                </c:pt>
                <c:pt idx="184840">
                  <c:v>-0.78249999999997044</c:v>
                </c:pt>
                <c:pt idx="184841">
                  <c:v>-0.78049999999996089</c:v>
                </c:pt>
                <c:pt idx="184842">
                  <c:v>-0.77849999999995134</c:v>
                </c:pt>
                <c:pt idx="184843">
                  <c:v>-0.77649999999999864</c:v>
                </c:pt>
                <c:pt idx="184844">
                  <c:v>-0.77449999999998909</c:v>
                </c:pt>
                <c:pt idx="184845">
                  <c:v>-0.77249999999997954</c:v>
                </c:pt>
                <c:pt idx="184846">
                  <c:v>-0.77049999999996999</c:v>
                </c:pt>
                <c:pt idx="184847">
                  <c:v>-0.76849999999996044</c:v>
                </c:pt>
                <c:pt idx="184848">
                  <c:v>-0.76649999999995089</c:v>
                </c:pt>
                <c:pt idx="184849">
                  <c:v>-0.76449999999999818</c:v>
                </c:pt>
                <c:pt idx="184850">
                  <c:v>-0.76249999999998863</c:v>
                </c:pt>
                <c:pt idx="184851">
                  <c:v>-0.76049999999997908</c:v>
                </c:pt>
                <c:pt idx="184852">
                  <c:v>-0.75849999999996953</c:v>
                </c:pt>
                <c:pt idx="184853">
                  <c:v>-0.75649999999995998</c:v>
                </c:pt>
                <c:pt idx="184854">
                  <c:v>-0.75449999999995043</c:v>
                </c:pt>
                <c:pt idx="184855">
                  <c:v>-0.75249999999999773</c:v>
                </c:pt>
                <c:pt idx="184856">
                  <c:v>-0.75049999999998818</c:v>
                </c:pt>
                <c:pt idx="184857">
                  <c:v>-0.74849999999997863</c:v>
                </c:pt>
                <c:pt idx="184858">
                  <c:v>-0.74649999999996908</c:v>
                </c:pt>
                <c:pt idx="184859">
                  <c:v>-0.74449999999995953</c:v>
                </c:pt>
                <c:pt idx="184860">
                  <c:v>-0.74249999999994998</c:v>
                </c:pt>
                <c:pt idx="184861">
                  <c:v>-0.74049999999999727</c:v>
                </c:pt>
                <c:pt idx="184862">
                  <c:v>-0.73849999999998772</c:v>
                </c:pt>
                <c:pt idx="184863">
                  <c:v>-0.73649999999997817</c:v>
                </c:pt>
                <c:pt idx="184864">
                  <c:v>-0.73449999999996862</c:v>
                </c:pt>
                <c:pt idx="184865">
                  <c:v>-0.73249999999995907</c:v>
                </c:pt>
                <c:pt idx="184866">
                  <c:v>-0.73049999999994952</c:v>
                </c:pt>
                <c:pt idx="184867">
                  <c:v>-0.72849999999999682</c:v>
                </c:pt>
                <c:pt idx="184868">
                  <c:v>-0.72649999999998727</c:v>
                </c:pt>
                <c:pt idx="184869">
                  <c:v>-0.72449999999997772</c:v>
                </c:pt>
                <c:pt idx="184870">
                  <c:v>-0.72249999999996817</c:v>
                </c:pt>
                <c:pt idx="184871">
                  <c:v>-0.72049999999995862</c:v>
                </c:pt>
                <c:pt idx="184872">
                  <c:v>-0.71849999999994907</c:v>
                </c:pt>
                <c:pt idx="184873">
                  <c:v>-0.71649999999999636</c:v>
                </c:pt>
                <c:pt idx="184874">
                  <c:v>-0.71449999999998681</c:v>
                </c:pt>
                <c:pt idx="184875">
                  <c:v>-0.71249999999997726</c:v>
                </c:pt>
                <c:pt idx="184876">
                  <c:v>-0.71049999999996771</c:v>
                </c:pt>
                <c:pt idx="184877">
                  <c:v>-0.70849999999995816</c:v>
                </c:pt>
                <c:pt idx="184878">
                  <c:v>-0.70650000000000546</c:v>
                </c:pt>
                <c:pt idx="184879">
                  <c:v>-0.70449999999999591</c:v>
                </c:pt>
                <c:pt idx="184880">
                  <c:v>-0.70249999999998636</c:v>
                </c:pt>
                <c:pt idx="184881">
                  <c:v>-0.70049999999997681</c:v>
                </c:pt>
                <c:pt idx="184882">
                  <c:v>-0.69849999999996726</c:v>
                </c:pt>
                <c:pt idx="184883">
                  <c:v>-0.69649999999995771</c:v>
                </c:pt>
                <c:pt idx="184884">
                  <c:v>-0.694500000000005</c:v>
                </c:pt>
                <c:pt idx="184885">
                  <c:v>-0.69249999999999545</c:v>
                </c:pt>
                <c:pt idx="184886">
                  <c:v>-0.6904999999999859</c:v>
                </c:pt>
                <c:pt idx="184887">
                  <c:v>-0.68849999999997635</c:v>
                </c:pt>
                <c:pt idx="184888">
                  <c:v>-0.6864999999999668</c:v>
                </c:pt>
                <c:pt idx="184889">
                  <c:v>-0.68449999999995725</c:v>
                </c:pt>
                <c:pt idx="184890">
                  <c:v>-0.68250000000000455</c:v>
                </c:pt>
                <c:pt idx="184891">
                  <c:v>-0.680499999999995</c:v>
                </c:pt>
                <c:pt idx="184892">
                  <c:v>-0.67849999999998545</c:v>
                </c:pt>
                <c:pt idx="184893">
                  <c:v>-0.6764999999999759</c:v>
                </c:pt>
                <c:pt idx="184894">
                  <c:v>-0.67449999999996635</c:v>
                </c:pt>
                <c:pt idx="184895">
                  <c:v>-0.6724999999999568</c:v>
                </c:pt>
                <c:pt idx="184896">
                  <c:v>-0.67050000000000409</c:v>
                </c:pt>
                <c:pt idx="184897">
                  <c:v>-0.66849999999999454</c:v>
                </c:pt>
                <c:pt idx="184898">
                  <c:v>-0.66649999999998499</c:v>
                </c:pt>
                <c:pt idx="184899">
                  <c:v>-0.66449999999997544</c:v>
                </c:pt>
                <c:pt idx="184900">
                  <c:v>-0.66249999999996589</c:v>
                </c:pt>
                <c:pt idx="184901">
                  <c:v>-0.66049999999995634</c:v>
                </c:pt>
                <c:pt idx="184902">
                  <c:v>-0.65850000000000364</c:v>
                </c:pt>
                <c:pt idx="184903">
                  <c:v>-0.65649999999999409</c:v>
                </c:pt>
                <c:pt idx="184904">
                  <c:v>-0.65449999999998454</c:v>
                </c:pt>
                <c:pt idx="184905">
                  <c:v>-0.65249999999997499</c:v>
                </c:pt>
                <c:pt idx="184906">
                  <c:v>-0.65049999999996544</c:v>
                </c:pt>
                <c:pt idx="184907">
                  <c:v>-0.64849999999995589</c:v>
                </c:pt>
                <c:pt idx="184908">
                  <c:v>-0.64650000000000318</c:v>
                </c:pt>
                <c:pt idx="184909">
                  <c:v>-0.64449999999999363</c:v>
                </c:pt>
                <c:pt idx="184910">
                  <c:v>-0.64249999999998408</c:v>
                </c:pt>
                <c:pt idx="184911">
                  <c:v>-0.64049999999997453</c:v>
                </c:pt>
                <c:pt idx="184912">
                  <c:v>-0.63849999999996498</c:v>
                </c:pt>
                <c:pt idx="184913">
                  <c:v>-0.63649999999995543</c:v>
                </c:pt>
                <c:pt idx="184914">
                  <c:v>-0.63450000000000273</c:v>
                </c:pt>
                <c:pt idx="184915">
                  <c:v>-0.63249999999999318</c:v>
                </c:pt>
                <c:pt idx="184916">
                  <c:v>-0.63049999999998363</c:v>
                </c:pt>
                <c:pt idx="184917">
                  <c:v>-0.62849999999997408</c:v>
                </c:pt>
                <c:pt idx="184918">
                  <c:v>-0.62649999999996453</c:v>
                </c:pt>
                <c:pt idx="184919">
                  <c:v>-0.62449999999995498</c:v>
                </c:pt>
                <c:pt idx="184920">
                  <c:v>-0.62250000000000227</c:v>
                </c:pt>
                <c:pt idx="184921">
                  <c:v>-0.62049999999999272</c:v>
                </c:pt>
                <c:pt idx="184922">
                  <c:v>-0.61849999999998317</c:v>
                </c:pt>
                <c:pt idx="184923">
                  <c:v>-0.61649999999997362</c:v>
                </c:pt>
                <c:pt idx="184924">
                  <c:v>-0.61449999999996407</c:v>
                </c:pt>
                <c:pt idx="184925">
                  <c:v>-0.61249999999995453</c:v>
                </c:pt>
                <c:pt idx="184926">
                  <c:v>-0.61050000000000182</c:v>
                </c:pt>
                <c:pt idx="184927">
                  <c:v>-0.60849999999999227</c:v>
                </c:pt>
                <c:pt idx="184928">
                  <c:v>-0.60649999999998272</c:v>
                </c:pt>
                <c:pt idx="184929">
                  <c:v>-0.60449999999997317</c:v>
                </c:pt>
                <c:pt idx="184930">
                  <c:v>-0.60249999999996362</c:v>
                </c:pt>
                <c:pt idx="184931">
                  <c:v>-0.60049999999995407</c:v>
                </c:pt>
                <c:pt idx="184932">
                  <c:v>-0.59850000000000136</c:v>
                </c:pt>
                <c:pt idx="184933">
                  <c:v>-0.59649999999999181</c:v>
                </c:pt>
                <c:pt idx="184934">
                  <c:v>-0.59449999999998226</c:v>
                </c:pt>
                <c:pt idx="184935">
                  <c:v>-0.59249999999997272</c:v>
                </c:pt>
                <c:pt idx="184936">
                  <c:v>-0.59049999999996317</c:v>
                </c:pt>
                <c:pt idx="184937">
                  <c:v>-0.58849999999995362</c:v>
                </c:pt>
                <c:pt idx="184938">
                  <c:v>-0.58650000000000091</c:v>
                </c:pt>
                <c:pt idx="184939">
                  <c:v>-0.58449999999999136</c:v>
                </c:pt>
                <c:pt idx="184940">
                  <c:v>-0.58249999999998181</c:v>
                </c:pt>
                <c:pt idx="184941">
                  <c:v>-0.58049999999997226</c:v>
                </c:pt>
                <c:pt idx="184942">
                  <c:v>-0.57849999999996271</c:v>
                </c:pt>
                <c:pt idx="184943">
                  <c:v>-0.57649999999995316</c:v>
                </c:pt>
                <c:pt idx="184944">
                  <c:v>-0.57450000000000045</c:v>
                </c:pt>
                <c:pt idx="184945">
                  <c:v>-0.57249999999999091</c:v>
                </c:pt>
                <c:pt idx="184946">
                  <c:v>-0.57049999999998136</c:v>
                </c:pt>
                <c:pt idx="184947">
                  <c:v>-0.56849999999997181</c:v>
                </c:pt>
                <c:pt idx="184948">
                  <c:v>-0.56649999999996226</c:v>
                </c:pt>
                <c:pt idx="184949">
                  <c:v>-0.56449999999995271</c:v>
                </c:pt>
                <c:pt idx="184950">
                  <c:v>-0.5625</c:v>
                </c:pt>
                <c:pt idx="184951">
                  <c:v>-0.56049999999999045</c:v>
                </c:pt>
                <c:pt idx="184952">
                  <c:v>-0.5584999999999809</c:v>
                </c:pt>
                <c:pt idx="184953">
                  <c:v>-0.55649999999997135</c:v>
                </c:pt>
                <c:pt idx="184954">
                  <c:v>-0.5544999999999618</c:v>
                </c:pt>
                <c:pt idx="184955">
                  <c:v>-0.55249999999995225</c:v>
                </c:pt>
                <c:pt idx="184956">
                  <c:v>-0.55049999999999955</c:v>
                </c:pt>
                <c:pt idx="184957">
                  <c:v>-0.54849999999999</c:v>
                </c:pt>
                <c:pt idx="184958">
                  <c:v>-0.54649999999998045</c:v>
                </c:pt>
                <c:pt idx="184959">
                  <c:v>-0.5444999999999709</c:v>
                </c:pt>
                <c:pt idx="184960">
                  <c:v>-0.54249999999996135</c:v>
                </c:pt>
                <c:pt idx="184961">
                  <c:v>-0.5404999999999518</c:v>
                </c:pt>
                <c:pt idx="184962">
                  <c:v>-0.53849999999999909</c:v>
                </c:pt>
                <c:pt idx="184963">
                  <c:v>-0.53649999999998954</c:v>
                </c:pt>
                <c:pt idx="184964">
                  <c:v>-0.53449999999997999</c:v>
                </c:pt>
                <c:pt idx="184965">
                  <c:v>-0.53249999999997044</c:v>
                </c:pt>
                <c:pt idx="184966">
                  <c:v>-0.53049999999996089</c:v>
                </c:pt>
                <c:pt idx="184967">
                  <c:v>-0.52849999999995134</c:v>
                </c:pt>
                <c:pt idx="184968">
                  <c:v>-0.52649999999999864</c:v>
                </c:pt>
                <c:pt idx="184969">
                  <c:v>-0.52449999999998909</c:v>
                </c:pt>
                <c:pt idx="184970">
                  <c:v>-0.52249999999997954</c:v>
                </c:pt>
                <c:pt idx="184971">
                  <c:v>-0.52049999999996999</c:v>
                </c:pt>
                <c:pt idx="184972">
                  <c:v>-0.51849999999996044</c:v>
                </c:pt>
                <c:pt idx="184973">
                  <c:v>-0.51649999999995089</c:v>
                </c:pt>
                <c:pt idx="184974">
                  <c:v>-0.51449999999999818</c:v>
                </c:pt>
                <c:pt idx="184975">
                  <c:v>-0.51249999999998863</c:v>
                </c:pt>
                <c:pt idx="184976">
                  <c:v>-0.51049999999997908</c:v>
                </c:pt>
                <c:pt idx="184977">
                  <c:v>-0.50849999999996953</c:v>
                </c:pt>
                <c:pt idx="184978">
                  <c:v>-0.50649999999995998</c:v>
                </c:pt>
                <c:pt idx="184979">
                  <c:v>-0.50449999999995043</c:v>
                </c:pt>
                <c:pt idx="184980">
                  <c:v>-0.50249999999999773</c:v>
                </c:pt>
                <c:pt idx="184981">
                  <c:v>-0.50049999999998818</c:v>
                </c:pt>
                <c:pt idx="184982">
                  <c:v>-0.49849999999997863</c:v>
                </c:pt>
                <c:pt idx="184983">
                  <c:v>-0.49649999999996908</c:v>
                </c:pt>
                <c:pt idx="184984">
                  <c:v>-0.49449999999995953</c:v>
                </c:pt>
                <c:pt idx="184985">
                  <c:v>-0.49249999999994998</c:v>
                </c:pt>
                <c:pt idx="184986">
                  <c:v>-0.49049999999999727</c:v>
                </c:pt>
                <c:pt idx="184987">
                  <c:v>-0.48849999999998772</c:v>
                </c:pt>
                <c:pt idx="184988">
                  <c:v>-0.48649999999997817</c:v>
                </c:pt>
                <c:pt idx="184989">
                  <c:v>-0.48449999999996862</c:v>
                </c:pt>
                <c:pt idx="184990">
                  <c:v>-0.48249999999995907</c:v>
                </c:pt>
                <c:pt idx="184991">
                  <c:v>-0.48049999999994952</c:v>
                </c:pt>
                <c:pt idx="184992">
                  <c:v>-0.47849999999999682</c:v>
                </c:pt>
                <c:pt idx="184993">
                  <c:v>-0.47649999999998727</c:v>
                </c:pt>
                <c:pt idx="184994">
                  <c:v>-0.47449999999997772</c:v>
                </c:pt>
                <c:pt idx="184995">
                  <c:v>-0.47249999999996817</c:v>
                </c:pt>
                <c:pt idx="184996">
                  <c:v>-0.47049999999995862</c:v>
                </c:pt>
                <c:pt idx="184997">
                  <c:v>-0.46849999999994907</c:v>
                </c:pt>
                <c:pt idx="184998">
                  <c:v>-0.46649999999999636</c:v>
                </c:pt>
                <c:pt idx="184999">
                  <c:v>-0.46449999999998681</c:v>
                </c:pt>
                <c:pt idx="185000">
                  <c:v>-0.46249999999997726</c:v>
                </c:pt>
                <c:pt idx="185001">
                  <c:v>-0.46049999999996771</c:v>
                </c:pt>
                <c:pt idx="185002">
                  <c:v>-0.45849999999995816</c:v>
                </c:pt>
                <c:pt idx="185003">
                  <c:v>-0.45650000000000546</c:v>
                </c:pt>
                <c:pt idx="185004">
                  <c:v>-0.45449999999999591</c:v>
                </c:pt>
                <c:pt idx="185005">
                  <c:v>-0.45249999999998636</c:v>
                </c:pt>
                <c:pt idx="185006">
                  <c:v>-0.45049999999997681</c:v>
                </c:pt>
                <c:pt idx="185007">
                  <c:v>-0.44849999999996726</c:v>
                </c:pt>
                <c:pt idx="185008">
                  <c:v>-0.44649999999995771</c:v>
                </c:pt>
                <c:pt idx="185009">
                  <c:v>-0.444500000000005</c:v>
                </c:pt>
                <c:pt idx="185010">
                  <c:v>-0.44249999999999545</c:v>
                </c:pt>
                <c:pt idx="185011">
                  <c:v>-0.4404999999999859</c:v>
                </c:pt>
                <c:pt idx="185012">
                  <c:v>-0.43849999999997635</c:v>
                </c:pt>
                <c:pt idx="185013">
                  <c:v>-0.4364999999999668</c:v>
                </c:pt>
                <c:pt idx="185014">
                  <c:v>-0.43449999999995725</c:v>
                </c:pt>
                <c:pt idx="185015">
                  <c:v>-0.43250000000000455</c:v>
                </c:pt>
                <c:pt idx="185016">
                  <c:v>-0.430499999999995</c:v>
                </c:pt>
                <c:pt idx="185017">
                  <c:v>-0.42849999999998545</c:v>
                </c:pt>
                <c:pt idx="185018">
                  <c:v>-0.4264999999999759</c:v>
                </c:pt>
                <c:pt idx="185019">
                  <c:v>-0.42449999999996635</c:v>
                </c:pt>
                <c:pt idx="185020">
                  <c:v>-0.4224999999999568</c:v>
                </c:pt>
                <c:pt idx="185021">
                  <c:v>-0.42050000000000409</c:v>
                </c:pt>
                <c:pt idx="185022">
                  <c:v>-0.41849999999999454</c:v>
                </c:pt>
                <c:pt idx="185023">
                  <c:v>-0.41649999999998499</c:v>
                </c:pt>
                <c:pt idx="185024">
                  <c:v>-0.41449999999997544</c:v>
                </c:pt>
                <c:pt idx="185025">
                  <c:v>-0.41249999999996589</c:v>
                </c:pt>
                <c:pt idx="185026">
                  <c:v>-0.41049999999995634</c:v>
                </c:pt>
                <c:pt idx="185027">
                  <c:v>-0.40850000000000364</c:v>
                </c:pt>
                <c:pt idx="185028">
                  <c:v>-0.40649999999999409</c:v>
                </c:pt>
                <c:pt idx="185029">
                  <c:v>-0.40449999999998454</c:v>
                </c:pt>
                <c:pt idx="185030">
                  <c:v>-0.40249999999997499</c:v>
                </c:pt>
                <c:pt idx="185031">
                  <c:v>-0.40049999999996544</c:v>
                </c:pt>
                <c:pt idx="185032">
                  <c:v>-0.39849999999995589</c:v>
                </c:pt>
                <c:pt idx="185033">
                  <c:v>-0.39650000000000318</c:v>
                </c:pt>
                <c:pt idx="185034">
                  <c:v>-0.39449999999999363</c:v>
                </c:pt>
                <c:pt idx="185035">
                  <c:v>-0.39249999999998408</c:v>
                </c:pt>
                <c:pt idx="185036">
                  <c:v>-0.39049999999997453</c:v>
                </c:pt>
                <c:pt idx="185037">
                  <c:v>-0.38849999999996498</c:v>
                </c:pt>
                <c:pt idx="185038">
                  <c:v>-0.38649999999995543</c:v>
                </c:pt>
                <c:pt idx="185039">
                  <c:v>-0.38450000000000273</c:v>
                </c:pt>
                <c:pt idx="185040">
                  <c:v>-0.38249999999999318</c:v>
                </c:pt>
                <c:pt idx="185041">
                  <c:v>-0.38049999999998363</c:v>
                </c:pt>
                <c:pt idx="185042">
                  <c:v>-0.37849999999997408</c:v>
                </c:pt>
                <c:pt idx="185043">
                  <c:v>-0.37649999999996453</c:v>
                </c:pt>
                <c:pt idx="185044">
                  <c:v>-0.37449999999995498</c:v>
                </c:pt>
                <c:pt idx="185045">
                  <c:v>-0.37250000000000227</c:v>
                </c:pt>
                <c:pt idx="185046">
                  <c:v>-0.37049999999999272</c:v>
                </c:pt>
                <c:pt idx="185047">
                  <c:v>-0.36849999999998317</c:v>
                </c:pt>
                <c:pt idx="185048">
                  <c:v>-0.36649999999997362</c:v>
                </c:pt>
                <c:pt idx="185049">
                  <c:v>-0.36449999999996407</c:v>
                </c:pt>
                <c:pt idx="185050">
                  <c:v>-0.36249999999995453</c:v>
                </c:pt>
                <c:pt idx="185051">
                  <c:v>-0.36050000000000182</c:v>
                </c:pt>
                <c:pt idx="185052">
                  <c:v>-0.35849999999999227</c:v>
                </c:pt>
                <c:pt idx="185053">
                  <c:v>-0.35649999999998272</c:v>
                </c:pt>
                <c:pt idx="185054">
                  <c:v>-0.35449999999997317</c:v>
                </c:pt>
                <c:pt idx="185055">
                  <c:v>-0.35249999999996362</c:v>
                </c:pt>
                <c:pt idx="185056">
                  <c:v>-0.35049999999995407</c:v>
                </c:pt>
                <c:pt idx="185057">
                  <c:v>-0.34850000000000136</c:v>
                </c:pt>
                <c:pt idx="185058">
                  <c:v>-0.34649999999999181</c:v>
                </c:pt>
                <c:pt idx="185059">
                  <c:v>-0.34449999999998226</c:v>
                </c:pt>
                <c:pt idx="185060">
                  <c:v>-0.34249999999997272</c:v>
                </c:pt>
                <c:pt idx="185061">
                  <c:v>-0.34049999999996317</c:v>
                </c:pt>
                <c:pt idx="185062">
                  <c:v>-0.33849999999995362</c:v>
                </c:pt>
                <c:pt idx="185063">
                  <c:v>-0.33650000000000091</c:v>
                </c:pt>
                <c:pt idx="185064">
                  <c:v>-0.33449999999999136</c:v>
                </c:pt>
                <c:pt idx="185065">
                  <c:v>-0.33249999999998181</c:v>
                </c:pt>
                <c:pt idx="185066">
                  <c:v>-0.33049999999997226</c:v>
                </c:pt>
                <c:pt idx="185067">
                  <c:v>-0.32849999999996271</c:v>
                </c:pt>
                <c:pt idx="185068">
                  <c:v>-0.32649999999995316</c:v>
                </c:pt>
                <c:pt idx="185069">
                  <c:v>-0.32450000000000045</c:v>
                </c:pt>
                <c:pt idx="185070">
                  <c:v>-0.32249999999999091</c:v>
                </c:pt>
                <c:pt idx="185071">
                  <c:v>-0.32049999999998136</c:v>
                </c:pt>
                <c:pt idx="185072">
                  <c:v>-0.31849999999997181</c:v>
                </c:pt>
                <c:pt idx="185073">
                  <c:v>-0.31649999999996226</c:v>
                </c:pt>
                <c:pt idx="185074">
                  <c:v>-0.31449999999995271</c:v>
                </c:pt>
                <c:pt idx="185075">
                  <c:v>-0.3125</c:v>
                </c:pt>
                <c:pt idx="185076">
                  <c:v>-0.31049999999999045</c:v>
                </c:pt>
                <c:pt idx="185077">
                  <c:v>-0.3084999999999809</c:v>
                </c:pt>
                <c:pt idx="185078">
                  <c:v>-0.30649999999997135</c:v>
                </c:pt>
                <c:pt idx="185079">
                  <c:v>-0.3044999999999618</c:v>
                </c:pt>
                <c:pt idx="185080">
                  <c:v>-0.30249999999995225</c:v>
                </c:pt>
                <c:pt idx="185081">
                  <c:v>-0.30049999999999955</c:v>
                </c:pt>
                <c:pt idx="185082">
                  <c:v>-0.29849999999999</c:v>
                </c:pt>
                <c:pt idx="185083">
                  <c:v>-0.29649999999998045</c:v>
                </c:pt>
                <c:pt idx="185084">
                  <c:v>-0.2944999999999709</c:v>
                </c:pt>
                <c:pt idx="185085">
                  <c:v>-0.29249999999996135</c:v>
                </c:pt>
                <c:pt idx="185086">
                  <c:v>-0.2904999999999518</c:v>
                </c:pt>
                <c:pt idx="185087">
                  <c:v>-0.28849999999999909</c:v>
                </c:pt>
                <c:pt idx="185088">
                  <c:v>-0.28649999999998954</c:v>
                </c:pt>
                <c:pt idx="185089">
                  <c:v>-0.28449999999997999</c:v>
                </c:pt>
                <c:pt idx="185090">
                  <c:v>-0.28249999999997044</c:v>
                </c:pt>
                <c:pt idx="185091">
                  <c:v>-0.28049999999996089</c:v>
                </c:pt>
                <c:pt idx="185092">
                  <c:v>-0.27849999999995134</c:v>
                </c:pt>
                <c:pt idx="185093">
                  <c:v>-0.27649999999999864</c:v>
                </c:pt>
                <c:pt idx="185094">
                  <c:v>-0.27449999999998909</c:v>
                </c:pt>
                <c:pt idx="185095">
                  <c:v>-0.27249999999997954</c:v>
                </c:pt>
                <c:pt idx="185096">
                  <c:v>-0.27049999999996999</c:v>
                </c:pt>
                <c:pt idx="185097">
                  <c:v>-0.26849999999996044</c:v>
                </c:pt>
                <c:pt idx="185098">
                  <c:v>-0.26649999999995089</c:v>
                </c:pt>
                <c:pt idx="185099">
                  <c:v>-0.26449999999999818</c:v>
                </c:pt>
                <c:pt idx="185100">
                  <c:v>-0.26249999999998863</c:v>
                </c:pt>
                <c:pt idx="185101">
                  <c:v>-0.26049999999997908</c:v>
                </c:pt>
                <c:pt idx="185102">
                  <c:v>-0.25849999999996953</c:v>
                </c:pt>
                <c:pt idx="185103">
                  <c:v>-0.25649999999995998</c:v>
                </c:pt>
                <c:pt idx="185104">
                  <c:v>-0.25449999999995043</c:v>
                </c:pt>
                <c:pt idx="185105">
                  <c:v>-0.25249999999999773</c:v>
                </c:pt>
                <c:pt idx="185106">
                  <c:v>-0.25049999999998818</c:v>
                </c:pt>
                <c:pt idx="185107">
                  <c:v>-0.24849999999997863</c:v>
                </c:pt>
                <c:pt idx="185108">
                  <c:v>-0.24649999999996908</c:v>
                </c:pt>
                <c:pt idx="185109">
                  <c:v>-0.24449999999995953</c:v>
                </c:pt>
                <c:pt idx="185110">
                  <c:v>-0.24249999999994998</c:v>
                </c:pt>
                <c:pt idx="185111">
                  <c:v>-0.24049999999999727</c:v>
                </c:pt>
                <c:pt idx="185112">
                  <c:v>-0.23849999999998772</c:v>
                </c:pt>
                <c:pt idx="185113">
                  <c:v>-0.23649999999997817</c:v>
                </c:pt>
                <c:pt idx="185114">
                  <c:v>-0.23449999999996862</c:v>
                </c:pt>
                <c:pt idx="185115">
                  <c:v>-0.23249999999995907</c:v>
                </c:pt>
                <c:pt idx="185116">
                  <c:v>-0.23049999999994952</c:v>
                </c:pt>
                <c:pt idx="185117">
                  <c:v>-0.22849999999999682</c:v>
                </c:pt>
                <c:pt idx="185118">
                  <c:v>-0.22649999999998727</c:v>
                </c:pt>
                <c:pt idx="185119">
                  <c:v>-0.22449999999997772</c:v>
                </c:pt>
                <c:pt idx="185120">
                  <c:v>-0.22249999999996817</c:v>
                </c:pt>
                <c:pt idx="185121">
                  <c:v>-0.22049999999995862</c:v>
                </c:pt>
                <c:pt idx="185122">
                  <c:v>-0.21849999999994907</c:v>
                </c:pt>
                <c:pt idx="185123">
                  <c:v>-0.21649999999999636</c:v>
                </c:pt>
                <c:pt idx="185124">
                  <c:v>-0.21449999999998681</c:v>
                </c:pt>
                <c:pt idx="185125">
                  <c:v>-0.21249999999997726</c:v>
                </c:pt>
                <c:pt idx="185126">
                  <c:v>-0.21049999999996771</c:v>
                </c:pt>
                <c:pt idx="185127">
                  <c:v>-0.20849999999995816</c:v>
                </c:pt>
                <c:pt idx="185128">
                  <c:v>-0.20650000000000546</c:v>
                </c:pt>
                <c:pt idx="185129">
                  <c:v>-0.20449999999999591</c:v>
                </c:pt>
                <c:pt idx="185130">
                  <c:v>-0.20249999999998636</c:v>
                </c:pt>
                <c:pt idx="185131">
                  <c:v>-0.20049999999997681</c:v>
                </c:pt>
                <c:pt idx="185132">
                  <c:v>-0.19849999999996726</c:v>
                </c:pt>
                <c:pt idx="185133">
                  <c:v>-0.19649999999995771</c:v>
                </c:pt>
                <c:pt idx="185134">
                  <c:v>-0.194500000000005</c:v>
                </c:pt>
                <c:pt idx="185135">
                  <c:v>-0.19249999999999545</c:v>
                </c:pt>
                <c:pt idx="185136">
                  <c:v>-0.1904999999999859</c:v>
                </c:pt>
                <c:pt idx="185137">
                  <c:v>-0.18849999999997635</c:v>
                </c:pt>
                <c:pt idx="185138">
                  <c:v>-0.1864999999999668</c:v>
                </c:pt>
                <c:pt idx="185139">
                  <c:v>-0.18449999999995725</c:v>
                </c:pt>
                <c:pt idx="185140">
                  <c:v>-0.18250000000000455</c:v>
                </c:pt>
                <c:pt idx="185141">
                  <c:v>-0.180499999999995</c:v>
                </c:pt>
                <c:pt idx="185142">
                  <c:v>-0.17849999999998545</c:v>
                </c:pt>
                <c:pt idx="185143">
                  <c:v>-0.1764999999999759</c:v>
                </c:pt>
                <c:pt idx="185144">
                  <c:v>-0.17449999999996635</c:v>
                </c:pt>
                <c:pt idx="185145">
                  <c:v>-0.1724999999999568</c:v>
                </c:pt>
                <c:pt idx="185146">
                  <c:v>-0.17050000000000409</c:v>
                </c:pt>
                <c:pt idx="185147">
                  <c:v>-0.16849999999999454</c:v>
                </c:pt>
                <c:pt idx="185148">
                  <c:v>-0.16649999999998499</c:v>
                </c:pt>
                <c:pt idx="185149">
                  <c:v>-0.16449999999997544</c:v>
                </c:pt>
                <c:pt idx="185150">
                  <c:v>-0.16249999999996589</c:v>
                </c:pt>
                <c:pt idx="185151">
                  <c:v>-0.16049999999995634</c:v>
                </c:pt>
                <c:pt idx="185152">
                  <c:v>-0.15850000000000364</c:v>
                </c:pt>
                <c:pt idx="185153">
                  <c:v>-0.15649999999999409</c:v>
                </c:pt>
                <c:pt idx="185154">
                  <c:v>-0.15449999999998454</c:v>
                </c:pt>
                <c:pt idx="185155">
                  <c:v>-0.15249999999997499</c:v>
                </c:pt>
                <c:pt idx="185156">
                  <c:v>-0.15049999999996544</c:v>
                </c:pt>
                <c:pt idx="185157">
                  <c:v>-0.14849999999995589</c:v>
                </c:pt>
                <c:pt idx="185158">
                  <c:v>-0.14650000000000318</c:v>
                </c:pt>
                <c:pt idx="185159">
                  <c:v>-0.14449999999999363</c:v>
                </c:pt>
                <c:pt idx="185160">
                  <c:v>-0.14249999999998408</c:v>
                </c:pt>
                <c:pt idx="185161">
                  <c:v>-0.14049999999997453</c:v>
                </c:pt>
                <c:pt idx="185162">
                  <c:v>-0.13849999999996498</c:v>
                </c:pt>
                <c:pt idx="185163">
                  <c:v>-0.13649999999995543</c:v>
                </c:pt>
                <c:pt idx="185164">
                  <c:v>-0.13450000000000273</c:v>
                </c:pt>
                <c:pt idx="185165">
                  <c:v>-0.13249999999999318</c:v>
                </c:pt>
                <c:pt idx="185166">
                  <c:v>-0.13049999999998363</c:v>
                </c:pt>
                <c:pt idx="185167">
                  <c:v>-0.12849999999997408</c:v>
                </c:pt>
                <c:pt idx="185168">
                  <c:v>-0.12649999999996453</c:v>
                </c:pt>
                <c:pt idx="185169">
                  <c:v>-0.12449999999995498</c:v>
                </c:pt>
                <c:pt idx="185170">
                  <c:v>-0.12250000000000227</c:v>
                </c:pt>
                <c:pt idx="185171">
                  <c:v>-0.12049999999999272</c:v>
                </c:pt>
                <c:pt idx="185172">
                  <c:v>-0.11849999999998317</c:v>
                </c:pt>
                <c:pt idx="185173">
                  <c:v>-0.11649999999997362</c:v>
                </c:pt>
                <c:pt idx="185174">
                  <c:v>-0.11449999999996407</c:v>
                </c:pt>
                <c:pt idx="185175">
                  <c:v>-0.11249999999995453</c:v>
                </c:pt>
                <c:pt idx="185176">
                  <c:v>-0.11050000000000182</c:v>
                </c:pt>
                <c:pt idx="185177">
                  <c:v>-0.10849999999999227</c:v>
                </c:pt>
                <c:pt idx="185178">
                  <c:v>-0.10649999999998272</c:v>
                </c:pt>
                <c:pt idx="185179">
                  <c:v>-0.10449999999997317</c:v>
                </c:pt>
                <c:pt idx="185180">
                  <c:v>-0.10249999999996362</c:v>
                </c:pt>
                <c:pt idx="185181">
                  <c:v>-0.10049999999995407</c:v>
                </c:pt>
                <c:pt idx="185182">
                  <c:v>-9.8500000000001364E-2</c:v>
                </c:pt>
                <c:pt idx="185183">
                  <c:v>-9.6499999999991815E-2</c:v>
                </c:pt>
                <c:pt idx="185184">
                  <c:v>-9.4499999999982265E-2</c:v>
                </c:pt>
                <c:pt idx="185185">
                  <c:v>-9.2499999999972715E-2</c:v>
                </c:pt>
                <c:pt idx="185186">
                  <c:v>-9.0499999999963165E-2</c:v>
                </c:pt>
                <c:pt idx="185187">
                  <c:v>-8.8499999999953616E-2</c:v>
                </c:pt>
                <c:pt idx="185188">
                  <c:v>-8.6500000000000909E-2</c:v>
                </c:pt>
                <c:pt idx="185189">
                  <c:v>-8.449999999999136E-2</c:v>
                </c:pt>
                <c:pt idx="185190">
                  <c:v>-8.249999999998181E-2</c:v>
                </c:pt>
                <c:pt idx="185191">
                  <c:v>-8.049999999997226E-2</c:v>
                </c:pt>
                <c:pt idx="185192">
                  <c:v>-7.8499999999962711E-2</c:v>
                </c:pt>
                <c:pt idx="185193">
                  <c:v>-7.6499999999953161E-2</c:v>
                </c:pt>
                <c:pt idx="185194">
                  <c:v>-7.4500000000000455E-2</c:v>
                </c:pt>
                <c:pt idx="185195">
                  <c:v>-7.2499999999990905E-2</c:v>
                </c:pt>
                <c:pt idx="185196">
                  <c:v>-7.0499999999981355E-2</c:v>
                </c:pt>
                <c:pt idx="185197">
                  <c:v>-6.8499999999971806E-2</c:v>
                </c:pt>
                <c:pt idx="185198">
                  <c:v>-6.6499999999962256E-2</c:v>
                </c:pt>
                <c:pt idx="185199">
                  <c:v>-6.4499999999952706E-2</c:v>
                </c:pt>
                <c:pt idx="185200">
                  <c:v>-6.25E-2</c:v>
                </c:pt>
                <c:pt idx="185201">
                  <c:v>-6.049999999999045E-2</c:v>
                </c:pt>
                <c:pt idx="185202">
                  <c:v>-5.8499999999980901E-2</c:v>
                </c:pt>
                <c:pt idx="185203">
                  <c:v>-5.6499999999971351E-2</c:v>
                </c:pt>
                <c:pt idx="185204">
                  <c:v>-5.4499999999961801E-2</c:v>
                </c:pt>
                <c:pt idx="185205">
                  <c:v>-5.2499999999952252E-2</c:v>
                </c:pt>
                <c:pt idx="185206">
                  <c:v>-5.0499999999999545E-2</c:v>
                </c:pt>
                <c:pt idx="185207">
                  <c:v>-4.8499999999989996E-2</c:v>
                </c:pt>
                <c:pt idx="185208">
                  <c:v>-4.6499999999980446E-2</c:v>
                </c:pt>
                <c:pt idx="185209">
                  <c:v>-4.4499999999970896E-2</c:v>
                </c:pt>
                <c:pt idx="185210">
                  <c:v>-4.2499999999961346E-2</c:v>
                </c:pt>
                <c:pt idx="185211">
                  <c:v>-4.0499999999951797E-2</c:v>
                </c:pt>
                <c:pt idx="185212">
                  <c:v>-3.8499999999999091E-2</c:v>
                </c:pt>
                <c:pt idx="185213">
                  <c:v>-3.6499999999989541E-2</c:v>
                </c:pt>
                <c:pt idx="185214">
                  <c:v>-3.4499999999979991E-2</c:v>
                </c:pt>
                <c:pt idx="185215">
                  <c:v>-3.2499999999970441E-2</c:v>
                </c:pt>
                <c:pt idx="185216">
                  <c:v>-3.0499999999960892E-2</c:v>
                </c:pt>
                <c:pt idx="185217">
                  <c:v>-2.8499999999951342E-2</c:v>
                </c:pt>
                <c:pt idx="185218">
                  <c:v>-2.6499999999998636E-2</c:v>
                </c:pt>
                <c:pt idx="185219">
                  <c:v>-2.4499999999989086E-2</c:v>
                </c:pt>
                <c:pt idx="185220">
                  <c:v>-2.2499999999979536E-2</c:v>
                </c:pt>
                <c:pt idx="185221">
                  <c:v>-2.0499999999969987E-2</c:v>
                </c:pt>
                <c:pt idx="185222">
                  <c:v>-1.8499999999960437E-2</c:v>
                </c:pt>
                <c:pt idx="185223">
                  <c:v>-1.6499999999950887E-2</c:v>
                </c:pt>
                <c:pt idx="185224">
                  <c:v>-1.4499999999998181E-2</c:v>
                </c:pt>
                <c:pt idx="185225">
                  <c:v>-1.2499999999988631E-2</c:v>
                </c:pt>
                <c:pt idx="185226">
                  <c:v>-1.0499999999979082E-2</c:v>
                </c:pt>
                <c:pt idx="185227">
                  <c:v>-8.4999999999695319E-3</c:v>
                </c:pt>
                <c:pt idx="185228">
                  <c:v>-6.4999999999599822E-3</c:v>
                </c:pt>
                <c:pt idx="185229">
                  <c:v>-4.4999999999504325E-3</c:v>
                </c:pt>
                <c:pt idx="185230">
                  <c:v>-2.4999999999977263E-3</c:v>
                </c:pt>
                <c:pt idx="185231">
                  <c:v>-4.9999999998817657E-4</c:v>
                </c:pt>
                <c:pt idx="185232">
                  <c:v>1.5000000000213731E-3</c:v>
                </c:pt>
                <c:pt idx="185233">
                  <c:v>3.5000000000309228E-3</c:v>
                </c:pt>
                <c:pt idx="185234">
                  <c:v>5.5000000000404725E-3</c:v>
                </c:pt>
                <c:pt idx="185235">
                  <c:v>7.5000000000500222E-3</c:v>
                </c:pt>
                <c:pt idx="185236">
                  <c:v>9.5000000000027285E-3</c:v>
                </c:pt>
                <c:pt idx="185237">
                  <c:v>1.1500000000012278E-2</c:v>
                </c:pt>
                <c:pt idx="185238">
                  <c:v>1.3500000000021828E-2</c:v>
                </c:pt>
                <c:pt idx="185239">
                  <c:v>1.5500000000031378E-2</c:v>
                </c:pt>
                <c:pt idx="185240">
                  <c:v>1.7500000000040927E-2</c:v>
                </c:pt>
                <c:pt idx="185241">
                  <c:v>1.9500000000050477E-2</c:v>
                </c:pt>
                <c:pt idx="185242">
                  <c:v>2.1500000000003183E-2</c:v>
                </c:pt>
                <c:pt idx="185243">
                  <c:v>2.3500000000012733E-2</c:v>
                </c:pt>
                <c:pt idx="185244">
                  <c:v>2.5500000000022283E-2</c:v>
                </c:pt>
                <c:pt idx="185245">
                  <c:v>2.7500000000031832E-2</c:v>
                </c:pt>
                <c:pt idx="185246">
                  <c:v>2.9500000000041382E-2</c:v>
                </c:pt>
                <c:pt idx="185247">
                  <c:v>3.1500000000050932E-2</c:v>
                </c:pt>
                <c:pt idx="185248">
                  <c:v>3.3500000000003638E-2</c:v>
                </c:pt>
                <c:pt idx="185249">
                  <c:v>3.5500000000013188E-2</c:v>
                </c:pt>
                <c:pt idx="185250">
                  <c:v>3.7500000000022737E-2</c:v>
                </c:pt>
                <c:pt idx="185251">
                  <c:v>3.9500000000032287E-2</c:v>
                </c:pt>
                <c:pt idx="185252">
                  <c:v>4.1500000000041837E-2</c:v>
                </c:pt>
                <c:pt idx="185253">
                  <c:v>4.3499999999994543E-2</c:v>
                </c:pt>
                <c:pt idx="185254">
                  <c:v>4.5500000000004093E-2</c:v>
                </c:pt>
                <c:pt idx="185255">
                  <c:v>4.7500000000013642E-2</c:v>
                </c:pt>
                <c:pt idx="185256">
                  <c:v>4.9500000000023192E-2</c:v>
                </c:pt>
                <c:pt idx="185257">
                  <c:v>5.1500000000032742E-2</c:v>
                </c:pt>
                <c:pt idx="185258">
                  <c:v>5.3500000000042292E-2</c:v>
                </c:pt>
                <c:pt idx="185259">
                  <c:v>5.5499999999994998E-2</c:v>
                </c:pt>
                <c:pt idx="185260">
                  <c:v>5.7500000000004547E-2</c:v>
                </c:pt>
                <c:pt idx="185261">
                  <c:v>5.9500000000014097E-2</c:v>
                </c:pt>
                <c:pt idx="185262">
                  <c:v>6.1500000000023647E-2</c:v>
                </c:pt>
                <c:pt idx="185263">
                  <c:v>6.3500000000033197E-2</c:v>
                </c:pt>
                <c:pt idx="185264">
                  <c:v>6.5500000000042746E-2</c:v>
                </c:pt>
                <c:pt idx="185265">
                  <c:v>6.7499999999995453E-2</c:v>
                </c:pt>
                <c:pt idx="185266">
                  <c:v>6.9500000000005002E-2</c:v>
                </c:pt>
                <c:pt idx="185267">
                  <c:v>7.1500000000014552E-2</c:v>
                </c:pt>
                <c:pt idx="185268">
                  <c:v>7.3500000000024102E-2</c:v>
                </c:pt>
                <c:pt idx="185269">
                  <c:v>7.5500000000033651E-2</c:v>
                </c:pt>
                <c:pt idx="185270">
                  <c:v>7.7500000000043201E-2</c:v>
                </c:pt>
                <c:pt idx="185271">
                  <c:v>7.9499999999995907E-2</c:v>
                </c:pt>
                <c:pt idx="185272">
                  <c:v>8.1500000000005457E-2</c:v>
                </c:pt>
                <c:pt idx="185273">
                  <c:v>8.3500000000015007E-2</c:v>
                </c:pt>
                <c:pt idx="185274">
                  <c:v>8.5500000000024556E-2</c:v>
                </c:pt>
                <c:pt idx="185275">
                  <c:v>8.7500000000034106E-2</c:v>
                </c:pt>
                <c:pt idx="185276">
                  <c:v>8.9500000000043656E-2</c:v>
                </c:pt>
                <c:pt idx="185277">
                  <c:v>9.1499999999996362E-2</c:v>
                </c:pt>
                <c:pt idx="185278">
                  <c:v>9.3500000000005912E-2</c:v>
                </c:pt>
                <c:pt idx="185279">
                  <c:v>9.5500000000015461E-2</c:v>
                </c:pt>
                <c:pt idx="185280">
                  <c:v>9.7500000000025011E-2</c:v>
                </c:pt>
                <c:pt idx="185281">
                  <c:v>9.9500000000034561E-2</c:v>
                </c:pt>
                <c:pt idx="185282">
                  <c:v>0.10150000000004411</c:v>
                </c:pt>
                <c:pt idx="185283">
                  <c:v>0.10349999999999682</c:v>
                </c:pt>
                <c:pt idx="185284">
                  <c:v>0.10550000000000637</c:v>
                </c:pt>
                <c:pt idx="185285">
                  <c:v>0.10750000000001592</c:v>
                </c:pt>
                <c:pt idx="185286">
                  <c:v>0.10950000000002547</c:v>
                </c:pt>
                <c:pt idx="185287">
                  <c:v>0.11150000000003502</c:v>
                </c:pt>
                <c:pt idx="185288">
                  <c:v>0.11350000000004457</c:v>
                </c:pt>
                <c:pt idx="185289">
                  <c:v>0.11549999999999727</c:v>
                </c:pt>
                <c:pt idx="185290">
                  <c:v>0.11750000000000682</c:v>
                </c:pt>
                <c:pt idx="185291">
                  <c:v>0.11950000000001637</c:v>
                </c:pt>
                <c:pt idx="185292">
                  <c:v>0.12150000000002592</c:v>
                </c:pt>
                <c:pt idx="185293">
                  <c:v>0.12350000000003547</c:v>
                </c:pt>
                <c:pt idx="185294">
                  <c:v>0.12550000000004502</c:v>
                </c:pt>
                <c:pt idx="185295">
                  <c:v>0.12749999999999773</c:v>
                </c:pt>
                <c:pt idx="185296">
                  <c:v>0.12950000000000728</c:v>
                </c:pt>
                <c:pt idx="185297">
                  <c:v>0.13150000000001683</c:v>
                </c:pt>
                <c:pt idx="185298">
                  <c:v>0.13350000000002638</c:v>
                </c:pt>
                <c:pt idx="185299">
                  <c:v>0.13550000000003593</c:v>
                </c:pt>
                <c:pt idx="185300">
                  <c:v>0.13750000000004547</c:v>
                </c:pt>
                <c:pt idx="185301">
                  <c:v>0.13949999999999818</c:v>
                </c:pt>
                <c:pt idx="185302">
                  <c:v>0.14150000000000773</c:v>
                </c:pt>
                <c:pt idx="185303">
                  <c:v>0.14350000000001728</c:v>
                </c:pt>
                <c:pt idx="185304">
                  <c:v>0.14550000000002683</c:v>
                </c:pt>
                <c:pt idx="185305">
                  <c:v>0.14750000000003638</c:v>
                </c:pt>
                <c:pt idx="185306">
                  <c:v>0.14950000000004593</c:v>
                </c:pt>
                <c:pt idx="185307">
                  <c:v>0.15149999999999864</c:v>
                </c:pt>
                <c:pt idx="185308">
                  <c:v>0.15350000000000819</c:v>
                </c:pt>
                <c:pt idx="185309">
                  <c:v>0.15550000000001774</c:v>
                </c:pt>
                <c:pt idx="185310">
                  <c:v>0.15750000000002728</c:v>
                </c:pt>
                <c:pt idx="185311">
                  <c:v>0.15950000000003683</c:v>
                </c:pt>
                <c:pt idx="185312">
                  <c:v>0.16150000000004638</c:v>
                </c:pt>
                <c:pt idx="185313">
                  <c:v>0.16349999999999909</c:v>
                </c:pt>
                <c:pt idx="185314">
                  <c:v>0.16550000000000864</c:v>
                </c:pt>
                <c:pt idx="185315">
                  <c:v>0.16750000000001819</c:v>
                </c:pt>
                <c:pt idx="185316">
                  <c:v>0.16950000000002774</c:v>
                </c:pt>
                <c:pt idx="185317">
                  <c:v>0.17150000000003729</c:v>
                </c:pt>
                <c:pt idx="185318">
                  <c:v>0.17350000000004684</c:v>
                </c:pt>
                <c:pt idx="185319">
                  <c:v>0.17549999999999955</c:v>
                </c:pt>
                <c:pt idx="185320">
                  <c:v>0.17750000000000909</c:v>
                </c:pt>
                <c:pt idx="185321">
                  <c:v>0.17950000000001864</c:v>
                </c:pt>
                <c:pt idx="185322">
                  <c:v>0.18150000000002819</c:v>
                </c:pt>
                <c:pt idx="185323">
                  <c:v>0.18350000000003774</c:v>
                </c:pt>
                <c:pt idx="185324">
                  <c:v>0.18550000000004729</c:v>
                </c:pt>
                <c:pt idx="185325">
                  <c:v>0.1875</c:v>
                </c:pt>
                <c:pt idx="185326">
                  <c:v>0.18950000000000955</c:v>
                </c:pt>
                <c:pt idx="185327">
                  <c:v>0.1915000000000191</c:v>
                </c:pt>
                <c:pt idx="185328">
                  <c:v>0.19350000000002865</c:v>
                </c:pt>
                <c:pt idx="185329">
                  <c:v>0.1955000000000382</c:v>
                </c:pt>
                <c:pt idx="185330">
                  <c:v>0.19750000000004775</c:v>
                </c:pt>
                <c:pt idx="185331">
                  <c:v>0.19950000000000045</c:v>
                </c:pt>
                <c:pt idx="185332">
                  <c:v>0.20150000000001</c:v>
                </c:pt>
                <c:pt idx="185333">
                  <c:v>0.20350000000001955</c:v>
                </c:pt>
                <c:pt idx="185334">
                  <c:v>0.2055000000000291</c:v>
                </c:pt>
                <c:pt idx="185335">
                  <c:v>0.20750000000003865</c:v>
                </c:pt>
                <c:pt idx="185336">
                  <c:v>0.2095000000000482</c:v>
                </c:pt>
                <c:pt idx="185337">
                  <c:v>0.21150000000000091</c:v>
                </c:pt>
                <c:pt idx="185338">
                  <c:v>0.21350000000001046</c:v>
                </c:pt>
                <c:pt idx="185339">
                  <c:v>0.21550000000002001</c:v>
                </c:pt>
                <c:pt idx="185340">
                  <c:v>0.21750000000002956</c:v>
                </c:pt>
                <c:pt idx="185341">
                  <c:v>0.21950000000003911</c:v>
                </c:pt>
                <c:pt idx="185342">
                  <c:v>0.22150000000004866</c:v>
                </c:pt>
                <c:pt idx="185343">
                  <c:v>0.22350000000000136</c:v>
                </c:pt>
                <c:pt idx="185344">
                  <c:v>0.22550000000001091</c:v>
                </c:pt>
                <c:pt idx="185345">
                  <c:v>0.22750000000002046</c:v>
                </c:pt>
                <c:pt idx="185346">
                  <c:v>0.22950000000003001</c:v>
                </c:pt>
                <c:pt idx="185347">
                  <c:v>0.23150000000003956</c:v>
                </c:pt>
                <c:pt idx="185348">
                  <c:v>0.23350000000004911</c:v>
                </c:pt>
                <c:pt idx="185349">
                  <c:v>0.23550000000000182</c:v>
                </c:pt>
                <c:pt idx="185350">
                  <c:v>0.23750000000001137</c:v>
                </c:pt>
                <c:pt idx="185351">
                  <c:v>0.23950000000002092</c:v>
                </c:pt>
                <c:pt idx="185352">
                  <c:v>0.24150000000003047</c:v>
                </c:pt>
                <c:pt idx="185353">
                  <c:v>0.24350000000004002</c:v>
                </c:pt>
                <c:pt idx="185354">
                  <c:v>0.24550000000004957</c:v>
                </c:pt>
                <c:pt idx="185355">
                  <c:v>0.24750000000000227</c:v>
                </c:pt>
                <c:pt idx="185356">
                  <c:v>0.24950000000001182</c:v>
                </c:pt>
                <c:pt idx="185357">
                  <c:v>0.25150000000002137</c:v>
                </c:pt>
                <c:pt idx="185358">
                  <c:v>0.25350000000003092</c:v>
                </c:pt>
                <c:pt idx="185359">
                  <c:v>0.25550000000004047</c:v>
                </c:pt>
                <c:pt idx="185360">
                  <c:v>0.25750000000005002</c:v>
                </c:pt>
                <c:pt idx="185361">
                  <c:v>0.25950000000000273</c:v>
                </c:pt>
                <c:pt idx="185362">
                  <c:v>0.26150000000001228</c:v>
                </c:pt>
                <c:pt idx="185363">
                  <c:v>0.26350000000002183</c:v>
                </c:pt>
                <c:pt idx="185364">
                  <c:v>0.26550000000003138</c:v>
                </c:pt>
                <c:pt idx="185365">
                  <c:v>0.26750000000004093</c:v>
                </c:pt>
                <c:pt idx="185366">
                  <c:v>0.26950000000005048</c:v>
                </c:pt>
                <c:pt idx="185367">
                  <c:v>0.27150000000000318</c:v>
                </c:pt>
                <c:pt idx="185368">
                  <c:v>0.27350000000001273</c:v>
                </c:pt>
                <c:pt idx="185369">
                  <c:v>0.27550000000002228</c:v>
                </c:pt>
                <c:pt idx="185370">
                  <c:v>0.27750000000003183</c:v>
                </c:pt>
                <c:pt idx="185371">
                  <c:v>0.27950000000004138</c:v>
                </c:pt>
                <c:pt idx="185372">
                  <c:v>0.28150000000005093</c:v>
                </c:pt>
                <c:pt idx="185373">
                  <c:v>0.28350000000000364</c:v>
                </c:pt>
                <c:pt idx="185374">
                  <c:v>0.28550000000001319</c:v>
                </c:pt>
                <c:pt idx="185375">
                  <c:v>0.28750000000002274</c:v>
                </c:pt>
                <c:pt idx="185376">
                  <c:v>0.28950000000003229</c:v>
                </c:pt>
                <c:pt idx="185377">
                  <c:v>0.29150000000004184</c:v>
                </c:pt>
                <c:pt idx="185378">
                  <c:v>0.29349999999999454</c:v>
                </c:pt>
                <c:pt idx="185379">
                  <c:v>0.29550000000000409</c:v>
                </c:pt>
                <c:pt idx="185380">
                  <c:v>0.29750000000001364</c:v>
                </c:pt>
                <c:pt idx="185381">
                  <c:v>0.29950000000002319</c:v>
                </c:pt>
                <c:pt idx="185382">
                  <c:v>0.30150000000003274</c:v>
                </c:pt>
                <c:pt idx="185383">
                  <c:v>0.30350000000004229</c:v>
                </c:pt>
                <c:pt idx="185384">
                  <c:v>0.305499999999995</c:v>
                </c:pt>
                <c:pt idx="185385">
                  <c:v>0.30750000000000455</c:v>
                </c:pt>
                <c:pt idx="185386">
                  <c:v>0.3095000000000141</c:v>
                </c:pt>
                <c:pt idx="185387">
                  <c:v>0.31150000000002365</c:v>
                </c:pt>
                <c:pt idx="185388">
                  <c:v>0.3135000000000332</c:v>
                </c:pt>
                <c:pt idx="185389">
                  <c:v>0.31550000000004275</c:v>
                </c:pt>
                <c:pt idx="185390">
                  <c:v>0.31749999999999545</c:v>
                </c:pt>
                <c:pt idx="185391">
                  <c:v>0.319500000000005</c:v>
                </c:pt>
                <c:pt idx="185392">
                  <c:v>0.32150000000001455</c:v>
                </c:pt>
                <c:pt idx="185393">
                  <c:v>0.3235000000000241</c:v>
                </c:pt>
                <c:pt idx="185394">
                  <c:v>0.32550000000003365</c:v>
                </c:pt>
                <c:pt idx="185395">
                  <c:v>0.3275000000000432</c:v>
                </c:pt>
                <c:pt idx="185396">
                  <c:v>0.32949999999999591</c:v>
                </c:pt>
                <c:pt idx="185397">
                  <c:v>0.33150000000000546</c:v>
                </c:pt>
                <c:pt idx="185398">
                  <c:v>0.33350000000001501</c:v>
                </c:pt>
                <c:pt idx="185399">
                  <c:v>0.33550000000002456</c:v>
                </c:pt>
                <c:pt idx="185400">
                  <c:v>0.33750000000003411</c:v>
                </c:pt>
                <c:pt idx="185401">
                  <c:v>0.33950000000004366</c:v>
                </c:pt>
                <c:pt idx="185402">
                  <c:v>0.34149999999999636</c:v>
                </c:pt>
                <c:pt idx="185403">
                  <c:v>0.34350000000000591</c:v>
                </c:pt>
                <c:pt idx="185404">
                  <c:v>0.34550000000001546</c:v>
                </c:pt>
                <c:pt idx="185405">
                  <c:v>0.34750000000002501</c:v>
                </c:pt>
                <c:pt idx="185406">
                  <c:v>0.34950000000003456</c:v>
                </c:pt>
                <c:pt idx="185407">
                  <c:v>0.35150000000004411</c:v>
                </c:pt>
                <c:pt idx="185408">
                  <c:v>0.35349999999999682</c:v>
                </c:pt>
                <c:pt idx="185409">
                  <c:v>0.35550000000000637</c:v>
                </c:pt>
                <c:pt idx="185410">
                  <c:v>0.35750000000001592</c:v>
                </c:pt>
                <c:pt idx="185411">
                  <c:v>0.35950000000002547</c:v>
                </c:pt>
                <c:pt idx="185412">
                  <c:v>0.36150000000003502</c:v>
                </c:pt>
                <c:pt idx="185413">
                  <c:v>0.36350000000004457</c:v>
                </c:pt>
                <c:pt idx="185414">
                  <c:v>0.36549999999999727</c:v>
                </c:pt>
                <c:pt idx="185415">
                  <c:v>0.36750000000000682</c:v>
                </c:pt>
                <c:pt idx="185416">
                  <c:v>0.36950000000001637</c:v>
                </c:pt>
                <c:pt idx="185417">
                  <c:v>0.37150000000002592</c:v>
                </c:pt>
                <c:pt idx="185418">
                  <c:v>0.37350000000003547</c:v>
                </c:pt>
                <c:pt idx="185419">
                  <c:v>0.37550000000004502</c:v>
                </c:pt>
                <c:pt idx="185420">
                  <c:v>0.37749999999999773</c:v>
                </c:pt>
                <c:pt idx="185421">
                  <c:v>0.37950000000000728</c:v>
                </c:pt>
                <c:pt idx="185422">
                  <c:v>0.38150000000001683</c:v>
                </c:pt>
                <c:pt idx="185423">
                  <c:v>0.38350000000002638</c:v>
                </c:pt>
                <c:pt idx="185424">
                  <c:v>0.38550000000003593</c:v>
                </c:pt>
                <c:pt idx="185425">
                  <c:v>0.38750000000004547</c:v>
                </c:pt>
                <c:pt idx="185426">
                  <c:v>0.38949999999999818</c:v>
                </c:pt>
                <c:pt idx="185427">
                  <c:v>0.39150000000000773</c:v>
                </c:pt>
                <c:pt idx="185428">
                  <c:v>0.39350000000001728</c:v>
                </c:pt>
                <c:pt idx="185429">
                  <c:v>0.39550000000002683</c:v>
                </c:pt>
                <c:pt idx="185430">
                  <c:v>0.39750000000003638</c:v>
                </c:pt>
                <c:pt idx="185431">
                  <c:v>0.39950000000004593</c:v>
                </c:pt>
                <c:pt idx="185432">
                  <c:v>0.40149999999999864</c:v>
                </c:pt>
                <c:pt idx="185433">
                  <c:v>0.40350000000000819</c:v>
                </c:pt>
                <c:pt idx="185434">
                  <c:v>0.40550000000001774</c:v>
                </c:pt>
                <c:pt idx="185435">
                  <c:v>0.40750000000002728</c:v>
                </c:pt>
                <c:pt idx="185436">
                  <c:v>0.40950000000003683</c:v>
                </c:pt>
                <c:pt idx="185437">
                  <c:v>0.41150000000004638</c:v>
                </c:pt>
                <c:pt idx="185438">
                  <c:v>0.41349999999999909</c:v>
                </c:pt>
                <c:pt idx="185439">
                  <c:v>0.41550000000000864</c:v>
                </c:pt>
                <c:pt idx="185440">
                  <c:v>0.41750000000001819</c:v>
                </c:pt>
                <c:pt idx="185441">
                  <c:v>0.41950000000002774</c:v>
                </c:pt>
                <c:pt idx="185442">
                  <c:v>0.42150000000003729</c:v>
                </c:pt>
                <c:pt idx="185443">
                  <c:v>0.42350000000004684</c:v>
                </c:pt>
                <c:pt idx="185444">
                  <c:v>0.42549999999999955</c:v>
                </c:pt>
                <c:pt idx="185445">
                  <c:v>0.42750000000000909</c:v>
                </c:pt>
                <c:pt idx="185446">
                  <c:v>0.42950000000001864</c:v>
                </c:pt>
                <c:pt idx="185447">
                  <c:v>0.43150000000002819</c:v>
                </c:pt>
                <c:pt idx="185448">
                  <c:v>0.43350000000003774</c:v>
                </c:pt>
                <c:pt idx="185449">
                  <c:v>0.43550000000004729</c:v>
                </c:pt>
                <c:pt idx="185450">
                  <c:v>0.4375</c:v>
                </c:pt>
                <c:pt idx="185451">
                  <c:v>0.43950000000000955</c:v>
                </c:pt>
                <c:pt idx="185452">
                  <c:v>0.4415000000000191</c:v>
                </c:pt>
                <c:pt idx="185453">
                  <c:v>0.44350000000002865</c:v>
                </c:pt>
                <c:pt idx="185454">
                  <c:v>0.4455000000000382</c:v>
                </c:pt>
                <c:pt idx="185455">
                  <c:v>0.44750000000004775</c:v>
                </c:pt>
                <c:pt idx="185456">
                  <c:v>0.44950000000000045</c:v>
                </c:pt>
                <c:pt idx="185457">
                  <c:v>0.45150000000001</c:v>
                </c:pt>
                <c:pt idx="185458">
                  <c:v>0.45350000000001955</c:v>
                </c:pt>
                <c:pt idx="185459">
                  <c:v>0.4555000000000291</c:v>
                </c:pt>
                <c:pt idx="185460">
                  <c:v>0.45750000000003865</c:v>
                </c:pt>
                <c:pt idx="185461">
                  <c:v>0.4595000000000482</c:v>
                </c:pt>
                <c:pt idx="185462">
                  <c:v>0.46150000000000091</c:v>
                </c:pt>
                <c:pt idx="185463">
                  <c:v>0.46350000000001046</c:v>
                </c:pt>
                <c:pt idx="185464">
                  <c:v>0.46550000000002001</c:v>
                </c:pt>
                <c:pt idx="185465">
                  <c:v>0.46750000000002956</c:v>
                </c:pt>
                <c:pt idx="185466">
                  <c:v>0.46950000000003911</c:v>
                </c:pt>
                <c:pt idx="185467">
                  <c:v>0.47150000000004866</c:v>
                </c:pt>
                <c:pt idx="185468">
                  <c:v>0.47350000000000136</c:v>
                </c:pt>
                <c:pt idx="185469">
                  <c:v>0.47550000000001091</c:v>
                </c:pt>
                <c:pt idx="185470">
                  <c:v>0.47750000000002046</c:v>
                </c:pt>
                <c:pt idx="185471">
                  <c:v>0.47950000000003001</c:v>
                </c:pt>
                <c:pt idx="185472">
                  <c:v>0.48150000000003956</c:v>
                </c:pt>
                <c:pt idx="185473">
                  <c:v>0.48350000000004911</c:v>
                </c:pt>
                <c:pt idx="185474">
                  <c:v>0.48550000000000182</c:v>
                </c:pt>
                <c:pt idx="185475">
                  <c:v>0.48750000000001137</c:v>
                </c:pt>
                <c:pt idx="185476">
                  <c:v>0.48950000000002092</c:v>
                </c:pt>
                <c:pt idx="185477">
                  <c:v>0.49150000000003047</c:v>
                </c:pt>
                <c:pt idx="185478">
                  <c:v>0.49350000000004002</c:v>
                </c:pt>
                <c:pt idx="185479">
                  <c:v>0.49550000000004957</c:v>
                </c:pt>
                <c:pt idx="185480">
                  <c:v>0.49750000000000227</c:v>
                </c:pt>
                <c:pt idx="185481">
                  <c:v>0.49950000000001182</c:v>
                </c:pt>
                <c:pt idx="185482">
                  <c:v>0.50150000000002137</c:v>
                </c:pt>
                <c:pt idx="185483">
                  <c:v>0.50350000000003092</c:v>
                </c:pt>
                <c:pt idx="185484">
                  <c:v>0.50550000000004047</c:v>
                </c:pt>
                <c:pt idx="185485">
                  <c:v>0.50750000000005002</c:v>
                </c:pt>
                <c:pt idx="185486">
                  <c:v>0.50950000000000273</c:v>
                </c:pt>
                <c:pt idx="185487">
                  <c:v>0.51150000000001228</c:v>
                </c:pt>
                <c:pt idx="185488">
                  <c:v>0.51350000000002183</c:v>
                </c:pt>
                <c:pt idx="185489">
                  <c:v>0.51550000000003138</c:v>
                </c:pt>
                <c:pt idx="185490">
                  <c:v>0.51750000000004093</c:v>
                </c:pt>
                <c:pt idx="185491">
                  <c:v>0.51950000000005048</c:v>
                </c:pt>
                <c:pt idx="185492">
                  <c:v>0.52150000000000318</c:v>
                </c:pt>
                <c:pt idx="185493">
                  <c:v>0.52350000000001273</c:v>
                </c:pt>
                <c:pt idx="185494">
                  <c:v>0.52550000000002228</c:v>
                </c:pt>
                <c:pt idx="185495">
                  <c:v>0.52750000000003183</c:v>
                </c:pt>
                <c:pt idx="185496">
                  <c:v>0.52950000000004138</c:v>
                </c:pt>
                <c:pt idx="185497">
                  <c:v>0.53150000000005093</c:v>
                </c:pt>
                <c:pt idx="185498">
                  <c:v>0.53350000000000364</c:v>
                </c:pt>
                <c:pt idx="185499">
                  <c:v>0.53550000000001319</c:v>
                </c:pt>
                <c:pt idx="185500">
                  <c:v>0.53750000000002274</c:v>
                </c:pt>
                <c:pt idx="185501">
                  <c:v>0.53950000000003229</c:v>
                </c:pt>
                <c:pt idx="185502">
                  <c:v>0.54150000000004184</c:v>
                </c:pt>
                <c:pt idx="185503">
                  <c:v>0.54349999999999454</c:v>
                </c:pt>
                <c:pt idx="185504">
                  <c:v>0.54550000000000409</c:v>
                </c:pt>
                <c:pt idx="185505">
                  <c:v>0.54750000000001364</c:v>
                </c:pt>
                <c:pt idx="185506">
                  <c:v>0.54950000000002319</c:v>
                </c:pt>
                <c:pt idx="185507">
                  <c:v>0.55150000000003274</c:v>
                </c:pt>
                <c:pt idx="185508">
                  <c:v>0.55350000000004229</c:v>
                </c:pt>
                <c:pt idx="185509">
                  <c:v>0.555499999999995</c:v>
                </c:pt>
                <c:pt idx="185510">
                  <c:v>0.55750000000000455</c:v>
                </c:pt>
                <c:pt idx="185511">
                  <c:v>0.5595000000000141</c:v>
                </c:pt>
                <c:pt idx="185512">
                  <c:v>0.56150000000002365</c:v>
                </c:pt>
                <c:pt idx="185513">
                  <c:v>0.5635000000000332</c:v>
                </c:pt>
                <c:pt idx="185514">
                  <c:v>0.56550000000004275</c:v>
                </c:pt>
                <c:pt idx="185515">
                  <c:v>0.56749999999999545</c:v>
                </c:pt>
                <c:pt idx="185516">
                  <c:v>0.569500000000005</c:v>
                </c:pt>
                <c:pt idx="185517">
                  <c:v>0.57150000000001455</c:v>
                </c:pt>
                <c:pt idx="185518">
                  <c:v>0.5735000000000241</c:v>
                </c:pt>
                <c:pt idx="185519">
                  <c:v>0.57550000000003365</c:v>
                </c:pt>
                <c:pt idx="185520">
                  <c:v>0.5775000000000432</c:v>
                </c:pt>
                <c:pt idx="185521">
                  <c:v>0.57949999999999591</c:v>
                </c:pt>
                <c:pt idx="185522">
                  <c:v>0.58150000000000546</c:v>
                </c:pt>
                <c:pt idx="185523">
                  <c:v>0.58350000000001501</c:v>
                </c:pt>
                <c:pt idx="185524">
                  <c:v>0.58550000000002456</c:v>
                </c:pt>
                <c:pt idx="185525">
                  <c:v>0.58750000000003411</c:v>
                </c:pt>
                <c:pt idx="185526">
                  <c:v>0.58950000000004366</c:v>
                </c:pt>
                <c:pt idx="185527">
                  <c:v>0.59149999999999636</c:v>
                </c:pt>
                <c:pt idx="185528">
                  <c:v>0.59350000000000591</c:v>
                </c:pt>
                <c:pt idx="185529">
                  <c:v>0.59550000000001546</c:v>
                </c:pt>
                <c:pt idx="185530">
                  <c:v>0.59750000000002501</c:v>
                </c:pt>
                <c:pt idx="185531">
                  <c:v>0.59950000000003456</c:v>
                </c:pt>
                <c:pt idx="185532">
                  <c:v>0.60150000000004411</c:v>
                </c:pt>
                <c:pt idx="185533">
                  <c:v>0.60349999999999682</c:v>
                </c:pt>
                <c:pt idx="185534">
                  <c:v>0.60550000000000637</c:v>
                </c:pt>
                <c:pt idx="185535">
                  <c:v>0.60750000000001592</c:v>
                </c:pt>
                <c:pt idx="185536">
                  <c:v>0.60950000000002547</c:v>
                </c:pt>
                <c:pt idx="185537">
                  <c:v>0.61150000000003502</c:v>
                </c:pt>
                <c:pt idx="185538">
                  <c:v>0.61350000000004457</c:v>
                </c:pt>
                <c:pt idx="185539">
                  <c:v>0.61549999999999727</c:v>
                </c:pt>
                <c:pt idx="185540">
                  <c:v>0.61750000000000682</c:v>
                </c:pt>
                <c:pt idx="185541">
                  <c:v>0.61950000000001637</c:v>
                </c:pt>
                <c:pt idx="185542">
                  <c:v>0.62150000000002592</c:v>
                </c:pt>
                <c:pt idx="185543">
                  <c:v>0.62350000000003547</c:v>
                </c:pt>
                <c:pt idx="185544">
                  <c:v>0.62550000000004502</c:v>
                </c:pt>
                <c:pt idx="185545">
                  <c:v>0.62749999999999773</c:v>
                </c:pt>
                <c:pt idx="185546">
                  <c:v>0.62950000000000728</c:v>
                </c:pt>
                <c:pt idx="185547">
                  <c:v>0.63150000000001683</c:v>
                </c:pt>
                <c:pt idx="185548">
                  <c:v>0.63350000000002638</c:v>
                </c:pt>
                <c:pt idx="185549">
                  <c:v>0.63550000000003593</c:v>
                </c:pt>
                <c:pt idx="185550">
                  <c:v>0.63750000000004547</c:v>
                </c:pt>
                <c:pt idx="185551">
                  <c:v>0.63949999999999818</c:v>
                </c:pt>
                <c:pt idx="185552">
                  <c:v>0.64150000000000773</c:v>
                </c:pt>
                <c:pt idx="185553">
                  <c:v>0.64350000000001728</c:v>
                </c:pt>
                <c:pt idx="185554">
                  <c:v>0.64550000000002683</c:v>
                </c:pt>
                <c:pt idx="185555">
                  <c:v>0.64750000000003638</c:v>
                </c:pt>
                <c:pt idx="185556">
                  <c:v>0.64950000000004593</c:v>
                </c:pt>
                <c:pt idx="185557">
                  <c:v>0.65149999999999864</c:v>
                </c:pt>
                <c:pt idx="185558">
                  <c:v>0.65350000000000819</c:v>
                </c:pt>
                <c:pt idx="185559">
                  <c:v>0.65550000000001774</c:v>
                </c:pt>
                <c:pt idx="185560">
                  <c:v>0.65750000000002728</c:v>
                </c:pt>
                <c:pt idx="185561">
                  <c:v>0.65950000000003683</c:v>
                </c:pt>
                <c:pt idx="185562">
                  <c:v>0.66150000000004638</c:v>
                </c:pt>
                <c:pt idx="185563">
                  <c:v>0.66349999999999909</c:v>
                </c:pt>
                <c:pt idx="185564">
                  <c:v>0.66550000000000864</c:v>
                </c:pt>
                <c:pt idx="185565">
                  <c:v>0.66750000000001819</c:v>
                </c:pt>
                <c:pt idx="185566">
                  <c:v>0.66950000000002774</c:v>
                </c:pt>
                <c:pt idx="185567">
                  <c:v>0.67150000000003729</c:v>
                </c:pt>
                <c:pt idx="185568">
                  <c:v>0.67350000000004684</c:v>
                </c:pt>
                <c:pt idx="185569">
                  <c:v>0.67549999999999955</c:v>
                </c:pt>
                <c:pt idx="185570">
                  <c:v>0.67750000000000909</c:v>
                </c:pt>
                <c:pt idx="185571">
                  <c:v>0.67950000000001864</c:v>
                </c:pt>
                <c:pt idx="185572">
                  <c:v>0.68150000000002819</c:v>
                </c:pt>
                <c:pt idx="185573">
                  <c:v>0.68350000000003774</c:v>
                </c:pt>
                <c:pt idx="185574">
                  <c:v>0.68550000000004729</c:v>
                </c:pt>
                <c:pt idx="185575">
                  <c:v>0.6875</c:v>
                </c:pt>
                <c:pt idx="185576">
                  <c:v>0.68950000000000955</c:v>
                </c:pt>
                <c:pt idx="185577">
                  <c:v>0.6915000000000191</c:v>
                </c:pt>
                <c:pt idx="185578">
                  <c:v>0.69350000000002865</c:v>
                </c:pt>
                <c:pt idx="185579">
                  <c:v>0.6955000000000382</c:v>
                </c:pt>
                <c:pt idx="185580">
                  <c:v>0.69750000000004775</c:v>
                </c:pt>
                <c:pt idx="185581">
                  <c:v>0.69950000000000045</c:v>
                </c:pt>
                <c:pt idx="185582">
                  <c:v>0.70150000000001</c:v>
                </c:pt>
                <c:pt idx="185583">
                  <c:v>0.70350000000001955</c:v>
                </c:pt>
                <c:pt idx="185584">
                  <c:v>0.7055000000000291</c:v>
                </c:pt>
                <c:pt idx="185585">
                  <c:v>0.70750000000003865</c:v>
                </c:pt>
                <c:pt idx="185586">
                  <c:v>0.7095000000000482</c:v>
                </c:pt>
                <c:pt idx="185587">
                  <c:v>0.71150000000000091</c:v>
                </c:pt>
                <c:pt idx="185588">
                  <c:v>0.71350000000001046</c:v>
                </c:pt>
                <c:pt idx="185589">
                  <c:v>0.71550000000002001</c:v>
                </c:pt>
                <c:pt idx="185590">
                  <c:v>0.71750000000002956</c:v>
                </c:pt>
                <c:pt idx="185591">
                  <c:v>0.71950000000003911</c:v>
                </c:pt>
                <c:pt idx="185592">
                  <c:v>0.72150000000004866</c:v>
                </c:pt>
                <c:pt idx="185593">
                  <c:v>0.72350000000000136</c:v>
                </c:pt>
                <c:pt idx="185594">
                  <c:v>0.72550000000001091</c:v>
                </c:pt>
                <c:pt idx="185595">
                  <c:v>0.72750000000002046</c:v>
                </c:pt>
                <c:pt idx="185596">
                  <c:v>0.72950000000003001</c:v>
                </c:pt>
                <c:pt idx="185597">
                  <c:v>0.73150000000003956</c:v>
                </c:pt>
                <c:pt idx="185598">
                  <c:v>0.73350000000004911</c:v>
                </c:pt>
                <c:pt idx="185599">
                  <c:v>0.73550000000000182</c:v>
                </c:pt>
                <c:pt idx="185600">
                  <c:v>0.73750000000001137</c:v>
                </c:pt>
                <c:pt idx="185601">
                  <c:v>0.73950000000002092</c:v>
                </c:pt>
                <c:pt idx="185602">
                  <c:v>0.74150000000003047</c:v>
                </c:pt>
                <c:pt idx="185603">
                  <c:v>0.74350000000004002</c:v>
                </c:pt>
                <c:pt idx="185604">
                  <c:v>0.74550000000004957</c:v>
                </c:pt>
                <c:pt idx="185605">
                  <c:v>0.74750000000000227</c:v>
                </c:pt>
                <c:pt idx="185606">
                  <c:v>0.74950000000001182</c:v>
                </c:pt>
                <c:pt idx="185607">
                  <c:v>0.75150000000002137</c:v>
                </c:pt>
                <c:pt idx="185608">
                  <c:v>0.75350000000003092</c:v>
                </c:pt>
                <c:pt idx="185609">
                  <c:v>0.75550000000004047</c:v>
                </c:pt>
                <c:pt idx="185610">
                  <c:v>0.75750000000005002</c:v>
                </c:pt>
                <c:pt idx="185611">
                  <c:v>0.75950000000000273</c:v>
                </c:pt>
                <c:pt idx="185612">
                  <c:v>0.76150000000001228</c:v>
                </c:pt>
                <c:pt idx="185613">
                  <c:v>0.76350000000002183</c:v>
                </c:pt>
                <c:pt idx="185614">
                  <c:v>0.76550000000003138</c:v>
                </c:pt>
                <c:pt idx="185615">
                  <c:v>0.76750000000004093</c:v>
                </c:pt>
                <c:pt idx="185616">
                  <c:v>0.76950000000005048</c:v>
                </c:pt>
                <c:pt idx="185617">
                  <c:v>0.77150000000000318</c:v>
                </c:pt>
                <c:pt idx="185618">
                  <c:v>0.77350000000001273</c:v>
                </c:pt>
                <c:pt idx="185619">
                  <c:v>0.77550000000002228</c:v>
                </c:pt>
                <c:pt idx="185620">
                  <c:v>0.77750000000003183</c:v>
                </c:pt>
                <c:pt idx="185621">
                  <c:v>0.77950000000004138</c:v>
                </c:pt>
                <c:pt idx="185622">
                  <c:v>0.78150000000005093</c:v>
                </c:pt>
                <c:pt idx="185623">
                  <c:v>0.78350000000000364</c:v>
                </c:pt>
                <c:pt idx="185624">
                  <c:v>0.78550000000001319</c:v>
                </c:pt>
                <c:pt idx="185625">
                  <c:v>0.78750000000002274</c:v>
                </c:pt>
                <c:pt idx="185626">
                  <c:v>0.78950000000003229</c:v>
                </c:pt>
                <c:pt idx="185627">
                  <c:v>0.79150000000004184</c:v>
                </c:pt>
                <c:pt idx="185628">
                  <c:v>0.79349999999999454</c:v>
                </c:pt>
                <c:pt idx="185629">
                  <c:v>0.79550000000000409</c:v>
                </c:pt>
                <c:pt idx="185630">
                  <c:v>0.79750000000001364</c:v>
                </c:pt>
                <c:pt idx="185631">
                  <c:v>0.79950000000002319</c:v>
                </c:pt>
                <c:pt idx="185632">
                  <c:v>0.80150000000003274</c:v>
                </c:pt>
                <c:pt idx="185633">
                  <c:v>0.80350000000004229</c:v>
                </c:pt>
                <c:pt idx="185634">
                  <c:v>0.805499999999995</c:v>
                </c:pt>
                <c:pt idx="185635">
                  <c:v>0.80750000000000455</c:v>
                </c:pt>
                <c:pt idx="185636">
                  <c:v>0.8095000000000141</c:v>
                </c:pt>
                <c:pt idx="185637">
                  <c:v>0.81150000000002365</c:v>
                </c:pt>
                <c:pt idx="185638">
                  <c:v>0.8135000000000332</c:v>
                </c:pt>
                <c:pt idx="185639">
                  <c:v>0.81550000000004275</c:v>
                </c:pt>
                <c:pt idx="185640">
                  <c:v>0.81749999999999545</c:v>
                </c:pt>
                <c:pt idx="185641">
                  <c:v>0.819500000000005</c:v>
                </c:pt>
                <c:pt idx="185642">
                  <c:v>0.82150000000001455</c:v>
                </c:pt>
                <c:pt idx="185643">
                  <c:v>0.8235000000000241</c:v>
                </c:pt>
                <c:pt idx="185644">
                  <c:v>0.82550000000003365</c:v>
                </c:pt>
                <c:pt idx="185645">
                  <c:v>0.8275000000000432</c:v>
                </c:pt>
                <c:pt idx="185646">
                  <c:v>0.82949999999999591</c:v>
                </c:pt>
                <c:pt idx="185647">
                  <c:v>0.83150000000000546</c:v>
                </c:pt>
                <c:pt idx="185648">
                  <c:v>0.83350000000001501</c:v>
                </c:pt>
                <c:pt idx="185649">
                  <c:v>0.83550000000002456</c:v>
                </c:pt>
                <c:pt idx="185650">
                  <c:v>0.83750000000003411</c:v>
                </c:pt>
                <c:pt idx="185651">
                  <c:v>0.83950000000004366</c:v>
                </c:pt>
                <c:pt idx="185652">
                  <c:v>0.84149999999999636</c:v>
                </c:pt>
                <c:pt idx="185653">
                  <c:v>0.84350000000000591</c:v>
                </c:pt>
                <c:pt idx="185654">
                  <c:v>0.84550000000001546</c:v>
                </c:pt>
                <c:pt idx="185655">
                  <c:v>0.84750000000002501</c:v>
                </c:pt>
                <c:pt idx="185656">
                  <c:v>0.84950000000003456</c:v>
                </c:pt>
                <c:pt idx="185657">
                  <c:v>0.85150000000004411</c:v>
                </c:pt>
                <c:pt idx="185658">
                  <c:v>0.85349999999999682</c:v>
                </c:pt>
                <c:pt idx="185659">
                  <c:v>0.85550000000000637</c:v>
                </c:pt>
                <c:pt idx="185660">
                  <c:v>0.85750000000001592</c:v>
                </c:pt>
                <c:pt idx="185661">
                  <c:v>0.85950000000002547</c:v>
                </c:pt>
                <c:pt idx="185662">
                  <c:v>0.86150000000003502</c:v>
                </c:pt>
                <c:pt idx="185663">
                  <c:v>0.86350000000004457</c:v>
                </c:pt>
                <c:pt idx="185664">
                  <c:v>0.86549999999999727</c:v>
                </c:pt>
                <c:pt idx="185665">
                  <c:v>0.86750000000000682</c:v>
                </c:pt>
                <c:pt idx="185666">
                  <c:v>0.86950000000001637</c:v>
                </c:pt>
                <c:pt idx="185667">
                  <c:v>0.87150000000002592</c:v>
                </c:pt>
                <c:pt idx="185668">
                  <c:v>0.87350000000003547</c:v>
                </c:pt>
                <c:pt idx="185669">
                  <c:v>0.87550000000004502</c:v>
                </c:pt>
                <c:pt idx="185670">
                  <c:v>0.87749999999999773</c:v>
                </c:pt>
                <c:pt idx="185671">
                  <c:v>0.87950000000000728</c:v>
                </c:pt>
                <c:pt idx="185672">
                  <c:v>0.88150000000001683</c:v>
                </c:pt>
                <c:pt idx="185673">
                  <c:v>0.88350000000002638</c:v>
                </c:pt>
                <c:pt idx="185674">
                  <c:v>0.88550000000003593</c:v>
                </c:pt>
                <c:pt idx="185675">
                  <c:v>0.88750000000004547</c:v>
                </c:pt>
                <c:pt idx="185676">
                  <c:v>0.88949999999999818</c:v>
                </c:pt>
                <c:pt idx="185677">
                  <c:v>0.89150000000000773</c:v>
                </c:pt>
                <c:pt idx="185678">
                  <c:v>0.89350000000001728</c:v>
                </c:pt>
                <c:pt idx="185679">
                  <c:v>0.89550000000002683</c:v>
                </c:pt>
                <c:pt idx="185680">
                  <c:v>0.89750000000003638</c:v>
                </c:pt>
                <c:pt idx="185681">
                  <c:v>0.89950000000004593</c:v>
                </c:pt>
                <c:pt idx="185682">
                  <c:v>0.90149999999999864</c:v>
                </c:pt>
                <c:pt idx="185683">
                  <c:v>0.90350000000000819</c:v>
                </c:pt>
                <c:pt idx="185684">
                  <c:v>0.90550000000001774</c:v>
                </c:pt>
                <c:pt idx="185685">
                  <c:v>0.90750000000002728</c:v>
                </c:pt>
                <c:pt idx="185686">
                  <c:v>0.90950000000003683</c:v>
                </c:pt>
                <c:pt idx="185687">
                  <c:v>0.91150000000004638</c:v>
                </c:pt>
                <c:pt idx="185688">
                  <c:v>0.91349999999999909</c:v>
                </c:pt>
                <c:pt idx="185689">
                  <c:v>0.91550000000000864</c:v>
                </c:pt>
                <c:pt idx="185690">
                  <c:v>0.91750000000001819</c:v>
                </c:pt>
                <c:pt idx="185691">
                  <c:v>0.91950000000002774</c:v>
                </c:pt>
                <c:pt idx="185692">
                  <c:v>0.92150000000003729</c:v>
                </c:pt>
                <c:pt idx="185693">
                  <c:v>0.92350000000004684</c:v>
                </c:pt>
                <c:pt idx="185694">
                  <c:v>0.92549999999999955</c:v>
                </c:pt>
                <c:pt idx="185695">
                  <c:v>0.92750000000000909</c:v>
                </c:pt>
                <c:pt idx="185696">
                  <c:v>0.92950000000001864</c:v>
                </c:pt>
                <c:pt idx="185697">
                  <c:v>0.93150000000002819</c:v>
                </c:pt>
                <c:pt idx="185698">
                  <c:v>0.93350000000003774</c:v>
                </c:pt>
                <c:pt idx="185699">
                  <c:v>0.93550000000004729</c:v>
                </c:pt>
                <c:pt idx="185700">
                  <c:v>0.9375</c:v>
                </c:pt>
                <c:pt idx="185701">
                  <c:v>0.93950000000000955</c:v>
                </c:pt>
                <c:pt idx="185702">
                  <c:v>0.9415000000000191</c:v>
                </c:pt>
                <c:pt idx="185703">
                  <c:v>0.94350000000002865</c:v>
                </c:pt>
                <c:pt idx="185704">
                  <c:v>0.9455000000000382</c:v>
                </c:pt>
                <c:pt idx="185705">
                  <c:v>0.94750000000004775</c:v>
                </c:pt>
                <c:pt idx="185706">
                  <c:v>0.94950000000000045</c:v>
                </c:pt>
                <c:pt idx="185707">
                  <c:v>0.95150000000001</c:v>
                </c:pt>
                <c:pt idx="185708">
                  <c:v>0.95350000000001955</c:v>
                </c:pt>
                <c:pt idx="185709">
                  <c:v>0.9555000000000291</c:v>
                </c:pt>
                <c:pt idx="185710">
                  <c:v>0.95750000000003865</c:v>
                </c:pt>
                <c:pt idx="185711">
                  <c:v>0.9595000000000482</c:v>
                </c:pt>
                <c:pt idx="185712">
                  <c:v>0.96150000000000091</c:v>
                </c:pt>
                <c:pt idx="185713">
                  <c:v>0.96350000000001046</c:v>
                </c:pt>
                <c:pt idx="185714">
                  <c:v>0.96550000000002001</c:v>
                </c:pt>
                <c:pt idx="185715">
                  <c:v>0.96750000000002956</c:v>
                </c:pt>
                <c:pt idx="185716">
                  <c:v>0.96950000000003911</c:v>
                </c:pt>
                <c:pt idx="185717">
                  <c:v>0.97150000000004866</c:v>
                </c:pt>
                <c:pt idx="185718">
                  <c:v>0.97350000000000136</c:v>
                </c:pt>
                <c:pt idx="185719">
                  <c:v>0.97550000000001091</c:v>
                </c:pt>
                <c:pt idx="185720">
                  <c:v>0.97750000000002046</c:v>
                </c:pt>
                <c:pt idx="185721">
                  <c:v>0.97950000000003001</c:v>
                </c:pt>
                <c:pt idx="185722">
                  <c:v>0.98150000000003956</c:v>
                </c:pt>
                <c:pt idx="185723">
                  <c:v>0.98350000000004911</c:v>
                </c:pt>
                <c:pt idx="185724">
                  <c:v>0.98550000000000182</c:v>
                </c:pt>
                <c:pt idx="185725">
                  <c:v>0.98750000000001137</c:v>
                </c:pt>
                <c:pt idx="185726">
                  <c:v>0.98950000000002092</c:v>
                </c:pt>
                <c:pt idx="185727">
                  <c:v>0.99150000000003047</c:v>
                </c:pt>
                <c:pt idx="185728">
                  <c:v>0.99350000000004002</c:v>
                </c:pt>
                <c:pt idx="185729">
                  <c:v>0.99550000000004957</c:v>
                </c:pt>
                <c:pt idx="185730">
                  <c:v>0.99750000000000227</c:v>
                </c:pt>
                <c:pt idx="185731">
                  <c:v>0.99950000000001182</c:v>
                </c:pt>
                <c:pt idx="185732">
                  <c:v>1.0015000000000214</c:v>
                </c:pt>
                <c:pt idx="185733">
                  <c:v>1.0035000000000309</c:v>
                </c:pt>
                <c:pt idx="185734">
                  <c:v>1.0055000000000405</c:v>
                </c:pt>
                <c:pt idx="185735">
                  <c:v>1.00750000000005</c:v>
                </c:pt>
                <c:pt idx="185736">
                  <c:v>1.0095000000000027</c:v>
                </c:pt>
                <c:pt idx="185737">
                  <c:v>1.0115000000000123</c:v>
                </c:pt>
                <c:pt idx="185738">
                  <c:v>1.0135000000000218</c:v>
                </c:pt>
                <c:pt idx="185739">
                  <c:v>1.0155000000000314</c:v>
                </c:pt>
                <c:pt idx="185740">
                  <c:v>1.0175000000000409</c:v>
                </c:pt>
                <c:pt idx="185741">
                  <c:v>1.0195000000000505</c:v>
                </c:pt>
                <c:pt idx="185742">
                  <c:v>1.0215000000000032</c:v>
                </c:pt>
                <c:pt idx="185743">
                  <c:v>1.0235000000000127</c:v>
                </c:pt>
                <c:pt idx="185744">
                  <c:v>1.0255000000000223</c:v>
                </c:pt>
                <c:pt idx="185745">
                  <c:v>1.0275000000000318</c:v>
                </c:pt>
                <c:pt idx="185746">
                  <c:v>1.0295000000000414</c:v>
                </c:pt>
                <c:pt idx="185747">
                  <c:v>1.0315000000000509</c:v>
                </c:pt>
                <c:pt idx="185748">
                  <c:v>1.0335000000000036</c:v>
                </c:pt>
                <c:pt idx="185749">
                  <c:v>1.0355000000000132</c:v>
                </c:pt>
                <c:pt idx="185750">
                  <c:v>1.0375000000000227</c:v>
                </c:pt>
                <c:pt idx="185751">
                  <c:v>1.0395000000000323</c:v>
                </c:pt>
                <c:pt idx="185752">
                  <c:v>1.0415000000000418</c:v>
                </c:pt>
                <c:pt idx="185753">
                  <c:v>1.0434999999999945</c:v>
                </c:pt>
                <c:pt idx="185754">
                  <c:v>1.0455000000000041</c:v>
                </c:pt>
                <c:pt idx="185755">
                  <c:v>1.0475000000000136</c:v>
                </c:pt>
                <c:pt idx="185756">
                  <c:v>1.0495000000000232</c:v>
                </c:pt>
                <c:pt idx="185757">
                  <c:v>1.0515000000000327</c:v>
                </c:pt>
                <c:pt idx="185758">
                  <c:v>1.0535000000000423</c:v>
                </c:pt>
                <c:pt idx="185759">
                  <c:v>1.055499999999995</c:v>
                </c:pt>
                <c:pt idx="185760">
                  <c:v>1.0575000000000045</c:v>
                </c:pt>
                <c:pt idx="185761">
                  <c:v>1.0595000000000141</c:v>
                </c:pt>
                <c:pt idx="185762">
                  <c:v>1.0615000000000236</c:v>
                </c:pt>
                <c:pt idx="185763">
                  <c:v>1.0635000000000332</c:v>
                </c:pt>
                <c:pt idx="185764">
                  <c:v>1.0655000000000427</c:v>
                </c:pt>
                <c:pt idx="185765">
                  <c:v>1.0674999999999955</c:v>
                </c:pt>
                <c:pt idx="185766">
                  <c:v>1.069500000000005</c:v>
                </c:pt>
                <c:pt idx="185767">
                  <c:v>1.0715000000000146</c:v>
                </c:pt>
                <c:pt idx="185768">
                  <c:v>1.0735000000000241</c:v>
                </c:pt>
                <c:pt idx="185769">
                  <c:v>1.0755000000000337</c:v>
                </c:pt>
                <c:pt idx="185770">
                  <c:v>1.0775000000000432</c:v>
                </c:pt>
                <c:pt idx="185771">
                  <c:v>1.0794999999999959</c:v>
                </c:pt>
                <c:pt idx="185772">
                  <c:v>1.0815000000000055</c:v>
                </c:pt>
                <c:pt idx="185773">
                  <c:v>1.083500000000015</c:v>
                </c:pt>
                <c:pt idx="185774">
                  <c:v>1.0855000000000246</c:v>
                </c:pt>
                <c:pt idx="185775">
                  <c:v>1.0875000000000341</c:v>
                </c:pt>
                <c:pt idx="185776">
                  <c:v>1.0895000000000437</c:v>
                </c:pt>
                <c:pt idx="185777">
                  <c:v>1.0914999999999964</c:v>
                </c:pt>
                <c:pt idx="185778">
                  <c:v>1.0935000000000059</c:v>
                </c:pt>
                <c:pt idx="185779">
                  <c:v>1.0955000000000155</c:v>
                </c:pt>
                <c:pt idx="185780">
                  <c:v>1.097500000000025</c:v>
                </c:pt>
                <c:pt idx="185781">
                  <c:v>1.0995000000000346</c:v>
                </c:pt>
                <c:pt idx="185782">
                  <c:v>1.1015000000000441</c:v>
                </c:pt>
                <c:pt idx="185783">
                  <c:v>1.1034999999999968</c:v>
                </c:pt>
                <c:pt idx="185784">
                  <c:v>1.1055000000000064</c:v>
                </c:pt>
                <c:pt idx="185785">
                  <c:v>1.1075000000000159</c:v>
                </c:pt>
                <c:pt idx="185786">
                  <c:v>1.1095000000000255</c:v>
                </c:pt>
                <c:pt idx="185787">
                  <c:v>1.111500000000035</c:v>
                </c:pt>
                <c:pt idx="185788">
                  <c:v>1.1135000000000446</c:v>
                </c:pt>
                <c:pt idx="185789">
                  <c:v>1.1154999999999973</c:v>
                </c:pt>
                <c:pt idx="185790">
                  <c:v>1.1175000000000068</c:v>
                </c:pt>
                <c:pt idx="185791">
                  <c:v>1.1195000000000164</c:v>
                </c:pt>
                <c:pt idx="185792">
                  <c:v>1.1215000000000259</c:v>
                </c:pt>
                <c:pt idx="185793">
                  <c:v>1.1235000000000355</c:v>
                </c:pt>
                <c:pt idx="185794">
                  <c:v>1.125500000000045</c:v>
                </c:pt>
                <c:pt idx="185795">
                  <c:v>1.1274999999999977</c:v>
                </c:pt>
                <c:pt idx="185796">
                  <c:v>1.1295000000000073</c:v>
                </c:pt>
                <c:pt idx="185797">
                  <c:v>1.1315000000000168</c:v>
                </c:pt>
                <c:pt idx="185798">
                  <c:v>1.1335000000000264</c:v>
                </c:pt>
                <c:pt idx="185799">
                  <c:v>1.1355000000000359</c:v>
                </c:pt>
                <c:pt idx="185800">
                  <c:v>1.1375000000000455</c:v>
                </c:pt>
                <c:pt idx="185801">
                  <c:v>1.1394999999999982</c:v>
                </c:pt>
                <c:pt idx="185802">
                  <c:v>1.1415000000000077</c:v>
                </c:pt>
                <c:pt idx="185803">
                  <c:v>1.1435000000000173</c:v>
                </c:pt>
                <c:pt idx="185804">
                  <c:v>1.1455000000000268</c:v>
                </c:pt>
                <c:pt idx="185805">
                  <c:v>1.1475000000000364</c:v>
                </c:pt>
                <c:pt idx="185806">
                  <c:v>1.1495000000000459</c:v>
                </c:pt>
                <c:pt idx="185807">
                  <c:v>1.1514999999999986</c:v>
                </c:pt>
                <c:pt idx="185808">
                  <c:v>1.1535000000000082</c:v>
                </c:pt>
                <c:pt idx="185809">
                  <c:v>1.1555000000000177</c:v>
                </c:pt>
                <c:pt idx="185810">
                  <c:v>1.1575000000000273</c:v>
                </c:pt>
                <c:pt idx="185811">
                  <c:v>1.1595000000000368</c:v>
                </c:pt>
                <c:pt idx="185812">
                  <c:v>1.1615000000000464</c:v>
                </c:pt>
                <c:pt idx="185813">
                  <c:v>1.1634999999999991</c:v>
                </c:pt>
                <c:pt idx="185814">
                  <c:v>1.1655000000000086</c:v>
                </c:pt>
                <c:pt idx="185815">
                  <c:v>1.1675000000000182</c:v>
                </c:pt>
                <c:pt idx="185816">
                  <c:v>1.1695000000000277</c:v>
                </c:pt>
                <c:pt idx="185817">
                  <c:v>1.1715000000000373</c:v>
                </c:pt>
                <c:pt idx="185818">
                  <c:v>1.1735000000000468</c:v>
                </c:pt>
                <c:pt idx="185819">
                  <c:v>1.1754999999999995</c:v>
                </c:pt>
                <c:pt idx="185820">
                  <c:v>1.1775000000000091</c:v>
                </c:pt>
                <c:pt idx="185821">
                  <c:v>1.1795000000000186</c:v>
                </c:pt>
                <c:pt idx="185822">
                  <c:v>1.1815000000000282</c:v>
                </c:pt>
                <c:pt idx="185823">
                  <c:v>1.1835000000000377</c:v>
                </c:pt>
                <c:pt idx="185824">
                  <c:v>1.1855000000000473</c:v>
                </c:pt>
                <c:pt idx="185825">
                  <c:v>1.1875</c:v>
                </c:pt>
                <c:pt idx="185826">
                  <c:v>1.1895000000000095</c:v>
                </c:pt>
                <c:pt idx="185827">
                  <c:v>1.1915000000000191</c:v>
                </c:pt>
                <c:pt idx="185828">
                  <c:v>1.1935000000000286</c:v>
                </c:pt>
                <c:pt idx="185829">
                  <c:v>1.1955000000000382</c:v>
                </c:pt>
                <c:pt idx="185830">
                  <c:v>1.1975000000000477</c:v>
                </c:pt>
                <c:pt idx="185831">
                  <c:v>1.1995000000000005</c:v>
                </c:pt>
                <c:pt idx="185832">
                  <c:v>1.20150000000001</c:v>
                </c:pt>
                <c:pt idx="185833">
                  <c:v>1.2035000000000196</c:v>
                </c:pt>
                <c:pt idx="185834">
                  <c:v>1.2055000000000291</c:v>
                </c:pt>
                <c:pt idx="185835">
                  <c:v>1.2075000000000387</c:v>
                </c:pt>
                <c:pt idx="185836">
                  <c:v>1.2095000000000482</c:v>
                </c:pt>
                <c:pt idx="185837">
                  <c:v>1.2115000000000009</c:v>
                </c:pt>
                <c:pt idx="185838">
                  <c:v>1.2135000000000105</c:v>
                </c:pt>
                <c:pt idx="185839">
                  <c:v>1.21550000000002</c:v>
                </c:pt>
                <c:pt idx="185840">
                  <c:v>1.2175000000000296</c:v>
                </c:pt>
                <c:pt idx="185841">
                  <c:v>1.2195000000000391</c:v>
                </c:pt>
                <c:pt idx="185842">
                  <c:v>1.2215000000000487</c:v>
                </c:pt>
                <c:pt idx="185843">
                  <c:v>1.2235000000000014</c:v>
                </c:pt>
                <c:pt idx="185844">
                  <c:v>1.2255000000000109</c:v>
                </c:pt>
                <c:pt idx="185845">
                  <c:v>1.2275000000000205</c:v>
                </c:pt>
                <c:pt idx="185846">
                  <c:v>1.22950000000003</c:v>
                </c:pt>
                <c:pt idx="185847">
                  <c:v>1.2315000000000396</c:v>
                </c:pt>
                <c:pt idx="185848">
                  <c:v>1.2335000000000491</c:v>
                </c:pt>
                <c:pt idx="185849">
                  <c:v>1.2355000000000018</c:v>
                </c:pt>
                <c:pt idx="185850">
                  <c:v>1.2375000000000114</c:v>
                </c:pt>
                <c:pt idx="185851">
                  <c:v>1.2395000000000209</c:v>
                </c:pt>
                <c:pt idx="185852">
                  <c:v>1.2415000000000305</c:v>
                </c:pt>
                <c:pt idx="185853">
                  <c:v>1.24350000000004</c:v>
                </c:pt>
                <c:pt idx="185854">
                  <c:v>1.2455000000000496</c:v>
                </c:pt>
                <c:pt idx="185855">
                  <c:v>1.2475000000000023</c:v>
                </c:pt>
                <c:pt idx="185856">
                  <c:v>1.2495000000000118</c:v>
                </c:pt>
                <c:pt idx="185857">
                  <c:v>1.2515000000000214</c:v>
                </c:pt>
                <c:pt idx="185858">
                  <c:v>1.2535000000000309</c:v>
                </c:pt>
                <c:pt idx="185859">
                  <c:v>1.2555000000000405</c:v>
                </c:pt>
                <c:pt idx="185860">
                  <c:v>1.25750000000005</c:v>
                </c:pt>
                <c:pt idx="185861">
                  <c:v>1.2595000000000027</c:v>
                </c:pt>
                <c:pt idx="185862">
                  <c:v>1.2615000000000123</c:v>
                </c:pt>
                <c:pt idx="185863">
                  <c:v>1.2635000000000218</c:v>
                </c:pt>
                <c:pt idx="185864">
                  <c:v>1.2655000000000314</c:v>
                </c:pt>
                <c:pt idx="185865">
                  <c:v>1.2675000000000409</c:v>
                </c:pt>
                <c:pt idx="185866">
                  <c:v>1.2695000000000505</c:v>
                </c:pt>
                <c:pt idx="185867">
                  <c:v>1.2715000000000032</c:v>
                </c:pt>
                <c:pt idx="185868">
                  <c:v>1.2735000000000127</c:v>
                </c:pt>
                <c:pt idx="185869">
                  <c:v>1.2755000000000223</c:v>
                </c:pt>
                <c:pt idx="185870">
                  <c:v>1.2775000000000318</c:v>
                </c:pt>
                <c:pt idx="185871">
                  <c:v>1.2795000000000414</c:v>
                </c:pt>
                <c:pt idx="185872">
                  <c:v>1.2815000000000509</c:v>
                </c:pt>
                <c:pt idx="185873">
                  <c:v>1.2835000000000036</c:v>
                </c:pt>
                <c:pt idx="185874">
                  <c:v>1.2855000000000132</c:v>
                </c:pt>
                <c:pt idx="185875">
                  <c:v>1.2875000000000227</c:v>
                </c:pt>
                <c:pt idx="185876">
                  <c:v>1.2895000000000323</c:v>
                </c:pt>
                <c:pt idx="185877">
                  <c:v>1.2915000000000418</c:v>
                </c:pt>
                <c:pt idx="185878">
                  <c:v>1.2934999999999945</c:v>
                </c:pt>
                <c:pt idx="185879">
                  <c:v>1.2955000000000041</c:v>
                </c:pt>
                <c:pt idx="185880">
                  <c:v>1.2975000000000136</c:v>
                </c:pt>
                <c:pt idx="185881">
                  <c:v>1.2995000000000232</c:v>
                </c:pt>
                <c:pt idx="185882">
                  <c:v>1.3015000000000327</c:v>
                </c:pt>
                <c:pt idx="185883">
                  <c:v>1.3035000000000423</c:v>
                </c:pt>
                <c:pt idx="185884">
                  <c:v>1.305499999999995</c:v>
                </c:pt>
                <c:pt idx="185885">
                  <c:v>1.3075000000000045</c:v>
                </c:pt>
                <c:pt idx="185886">
                  <c:v>1.3095000000000141</c:v>
                </c:pt>
                <c:pt idx="185887">
                  <c:v>1.3115000000000236</c:v>
                </c:pt>
                <c:pt idx="185888">
                  <c:v>1.3135000000000332</c:v>
                </c:pt>
                <c:pt idx="185889">
                  <c:v>1.3155000000000427</c:v>
                </c:pt>
                <c:pt idx="185890">
                  <c:v>1.3174999999999955</c:v>
                </c:pt>
                <c:pt idx="185891">
                  <c:v>1.319500000000005</c:v>
                </c:pt>
                <c:pt idx="185892">
                  <c:v>1.3215000000000146</c:v>
                </c:pt>
                <c:pt idx="185893">
                  <c:v>1.3235000000000241</c:v>
                </c:pt>
                <c:pt idx="185894">
                  <c:v>1.3255000000000337</c:v>
                </c:pt>
                <c:pt idx="185895">
                  <c:v>1.3275000000000432</c:v>
                </c:pt>
                <c:pt idx="185896">
                  <c:v>1.3294999999999959</c:v>
                </c:pt>
                <c:pt idx="185897">
                  <c:v>1.3315000000000055</c:v>
                </c:pt>
                <c:pt idx="185898">
                  <c:v>1.333500000000015</c:v>
                </c:pt>
                <c:pt idx="185899">
                  <c:v>1.3355000000000246</c:v>
                </c:pt>
                <c:pt idx="185900">
                  <c:v>1.3375000000000341</c:v>
                </c:pt>
                <c:pt idx="185901">
                  <c:v>1.3395000000000437</c:v>
                </c:pt>
                <c:pt idx="185902">
                  <c:v>1.3414999999999964</c:v>
                </c:pt>
                <c:pt idx="185903">
                  <c:v>1.3435000000000059</c:v>
                </c:pt>
                <c:pt idx="185904">
                  <c:v>1.3455000000000155</c:v>
                </c:pt>
                <c:pt idx="185905">
                  <c:v>1.347500000000025</c:v>
                </c:pt>
                <c:pt idx="185906">
                  <c:v>1.3495000000000346</c:v>
                </c:pt>
                <c:pt idx="185907">
                  <c:v>1.3515000000000441</c:v>
                </c:pt>
                <c:pt idx="185908">
                  <c:v>1.3534999999999968</c:v>
                </c:pt>
                <c:pt idx="185909">
                  <c:v>1.3555000000000064</c:v>
                </c:pt>
                <c:pt idx="185910">
                  <c:v>1.3575000000000159</c:v>
                </c:pt>
                <c:pt idx="185911">
                  <c:v>1.3595000000000255</c:v>
                </c:pt>
                <c:pt idx="185912">
                  <c:v>1.361500000000035</c:v>
                </c:pt>
                <c:pt idx="185913">
                  <c:v>1.3635000000000446</c:v>
                </c:pt>
                <c:pt idx="185914">
                  <c:v>1.3654999999999973</c:v>
                </c:pt>
                <c:pt idx="185915">
                  <c:v>1.3675000000000068</c:v>
                </c:pt>
                <c:pt idx="185916">
                  <c:v>1.3695000000000164</c:v>
                </c:pt>
                <c:pt idx="185917">
                  <c:v>1.3715000000000259</c:v>
                </c:pt>
                <c:pt idx="185918">
                  <c:v>1.3735000000000355</c:v>
                </c:pt>
                <c:pt idx="185919">
                  <c:v>1.375500000000045</c:v>
                </c:pt>
                <c:pt idx="185920">
                  <c:v>1.3774999999999977</c:v>
                </c:pt>
                <c:pt idx="185921">
                  <c:v>1.3795000000000073</c:v>
                </c:pt>
                <c:pt idx="185922">
                  <c:v>1.3815000000000168</c:v>
                </c:pt>
                <c:pt idx="185923">
                  <c:v>1.3835000000000264</c:v>
                </c:pt>
                <c:pt idx="185924">
                  <c:v>1.3855000000000359</c:v>
                </c:pt>
                <c:pt idx="185925">
                  <c:v>1.3875000000000455</c:v>
                </c:pt>
                <c:pt idx="185926">
                  <c:v>1.3894999999999982</c:v>
                </c:pt>
                <c:pt idx="185927">
                  <c:v>1.3915000000000077</c:v>
                </c:pt>
                <c:pt idx="185928">
                  <c:v>1.3935000000000173</c:v>
                </c:pt>
                <c:pt idx="185929">
                  <c:v>1.3955000000000268</c:v>
                </c:pt>
                <c:pt idx="185930">
                  <c:v>1.3975000000000364</c:v>
                </c:pt>
                <c:pt idx="185931">
                  <c:v>1.3995000000000459</c:v>
                </c:pt>
                <c:pt idx="185932">
                  <c:v>1.4014999999999986</c:v>
                </c:pt>
                <c:pt idx="185933">
                  <c:v>1.4035000000000082</c:v>
                </c:pt>
                <c:pt idx="185934">
                  <c:v>1.4055000000000177</c:v>
                </c:pt>
                <c:pt idx="185935">
                  <c:v>1.4075000000000273</c:v>
                </c:pt>
                <c:pt idx="185936">
                  <c:v>1.4095000000000368</c:v>
                </c:pt>
                <c:pt idx="185937">
                  <c:v>1.4115000000000464</c:v>
                </c:pt>
                <c:pt idx="185938">
                  <c:v>1.4134999999999991</c:v>
                </c:pt>
                <c:pt idx="185939">
                  <c:v>1.4155000000000086</c:v>
                </c:pt>
                <c:pt idx="185940">
                  <c:v>1.4175000000000182</c:v>
                </c:pt>
                <c:pt idx="185941">
                  <c:v>1.4195000000000277</c:v>
                </c:pt>
                <c:pt idx="185942">
                  <c:v>1.4215000000000373</c:v>
                </c:pt>
                <c:pt idx="185943">
                  <c:v>1.4235000000000468</c:v>
                </c:pt>
                <c:pt idx="185944">
                  <c:v>1.4254999999999995</c:v>
                </c:pt>
                <c:pt idx="185945">
                  <c:v>1.4275000000000091</c:v>
                </c:pt>
                <c:pt idx="185946">
                  <c:v>1.4295000000000186</c:v>
                </c:pt>
                <c:pt idx="185947">
                  <c:v>1.4315000000000282</c:v>
                </c:pt>
                <c:pt idx="185948">
                  <c:v>1.4335000000000377</c:v>
                </c:pt>
                <c:pt idx="185949">
                  <c:v>1.4355000000000473</c:v>
                </c:pt>
                <c:pt idx="185950">
                  <c:v>1.4375</c:v>
                </c:pt>
                <c:pt idx="185951">
                  <c:v>1.4395000000000095</c:v>
                </c:pt>
                <c:pt idx="185952">
                  <c:v>1.4415000000000191</c:v>
                </c:pt>
                <c:pt idx="185953">
                  <c:v>1.4435000000000286</c:v>
                </c:pt>
                <c:pt idx="185954">
                  <c:v>1.4455000000000382</c:v>
                </c:pt>
                <c:pt idx="185955">
                  <c:v>1.4475000000000477</c:v>
                </c:pt>
                <c:pt idx="185956">
                  <c:v>1.4495000000000005</c:v>
                </c:pt>
                <c:pt idx="185957">
                  <c:v>1.45150000000001</c:v>
                </c:pt>
                <c:pt idx="185958">
                  <c:v>1.4535000000000196</c:v>
                </c:pt>
                <c:pt idx="185959">
                  <c:v>1.4555000000000291</c:v>
                </c:pt>
                <c:pt idx="185960">
                  <c:v>1.4575000000000387</c:v>
                </c:pt>
                <c:pt idx="185961">
                  <c:v>1.4595000000000482</c:v>
                </c:pt>
                <c:pt idx="185962">
                  <c:v>1.4615000000000009</c:v>
                </c:pt>
                <c:pt idx="185963">
                  <c:v>1.4635000000000105</c:v>
                </c:pt>
                <c:pt idx="185964">
                  <c:v>1.46550000000002</c:v>
                </c:pt>
                <c:pt idx="185965">
                  <c:v>1.4675000000000296</c:v>
                </c:pt>
                <c:pt idx="185966">
                  <c:v>1.4695000000000391</c:v>
                </c:pt>
                <c:pt idx="185967">
                  <c:v>1.4715000000000487</c:v>
                </c:pt>
                <c:pt idx="185968">
                  <c:v>1.4735000000000014</c:v>
                </c:pt>
                <c:pt idx="185969">
                  <c:v>1.4755000000000109</c:v>
                </c:pt>
                <c:pt idx="185970">
                  <c:v>1.4775000000000205</c:v>
                </c:pt>
                <c:pt idx="185971">
                  <c:v>1.47950000000003</c:v>
                </c:pt>
                <c:pt idx="185972">
                  <c:v>1.4815000000000396</c:v>
                </c:pt>
                <c:pt idx="185973">
                  <c:v>1.4835000000000491</c:v>
                </c:pt>
                <c:pt idx="185974">
                  <c:v>1.4855000000000018</c:v>
                </c:pt>
                <c:pt idx="185975">
                  <c:v>1.4875000000000114</c:v>
                </c:pt>
                <c:pt idx="185976">
                  <c:v>1.4895000000000209</c:v>
                </c:pt>
                <c:pt idx="185977">
                  <c:v>1.4915000000000305</c:v>
                </c:pt>
                <c:pt idx="185978">
                  <c:v>1.49350000000004</c:v>
                </c:pt>
                <c:pt idx="185979">
                  <c:v>1.4955000000000496</c:v>
                </c:pt>
                <c:pt idx="185980">
                  <c:v>1.4975000000000023</c:v>
                </c:pt>
                <c:pt idx="185981">
                  <c:v>1.4995000000000118</c:v>
                </c:pt>
                <c:pt idx="185982">
                  <c:v>1.5015000000000214</c:v>
                </c:pt>
                <c:pt idx="185983">
                  <c:v>1.5035000000000309</c:v>
                </c:pt>
                <c:pt idx="185984">
                  <c:v>1.5055000000000405</c:v>
                </c:pt>
                <c:pt idx="185985">
                  <c:v>1.50750000000005</c:v>
                </c:pt>
                <c:pt idx="185986">
                  <c:v>1.5095000000000027</c:v>
                </c:pt>
                <c:pt idx="185987">
                  <c:v>1.5115000000000123</c:v>
                </c:pt>
                <c:pt idx="185988">
                  <c:v>1.5135000000000218</c:v>
                </c:pt>
                <c:pt idx="185989">
                  <c:v>1.5155000000000314</c:v>
                </c:pt>
                <c:pt idx="185990">
                  <c:v>1.5175000000000409</c:v>
                </c:pt>
                <c:pt idx="185991">
                  <c:v>1.5195000000000505</c:v>
                </c:pt>
                <c:pt idx="185992">
                  <c:v>1.5215000000000032</c:v>
                </c:pt>
                <c:pt idx="185993">
                  <c:v>1.5235000000000127</c:v>
                </c:pt>
                <c:pt idx="185994">
                  <c:v>1.5255000000000223</c:v>
                </c:pt>
                <c:pt idx="185995">
                  <c:v>1.5275000000000318</c:v>
                </c:pt>
                <c:pt idx="185996">
                  <c:v>1.5295000000000414</c:v>
                </c:pt>
                <c:pt idx="185997">
                  <c:v>1.5315000000000509</c:v>
                </c:pt>
                <c:pt idx="185998">
                  <c:v>1.5335000000000036</c:v>
                </c:pt>
                <c:pt idx="185999">
                  <c:v>1.5355000000000132</c:v>
                </c:pt>
                <c:pt idx="186000">
                  <c:v>1.5375000000000227</c:v>
                </c:pt>
                <c:pt idx="186001">
                  <c:v>1.5395000000000323</c:v>
                </c:pt>
                <c:pt idx="186002">
                  <c:v>1.5415000000000418</c:v>
                </c:pt>
                <c:pt idx="186003">
                  <c:v>1.5434999999999945</c:v>
                </c:pt>
                <c:pt idx="186004">
                  <c:v>1.5455000000000041</c:v>
                </c:pt>
                <c:pt idx="186005">
                  <c:v>1.5475000000000136</c:v>
                </c:pt>
                <c:pt idx="186006">
                  <c:v>1.5495000000000232</c:v>
                </c:pt>
                <c:pt idx="186007">
                  <c:v>1.5515000000000327</c:v>
                </c:pt>
                <c:pt idx="186008">
                  <c:v>1.5535000000000423</c:v>
                </c:pt>
                <c:pt idx="186009">
                  <c:v>1.555499999999995</c:v>
                </c:pt>
                <c:pt idx="186010">
                  <c:v>1.5575000000000045</c:v>
                </c:pt>
                <c:pt idx="186011">
                  <c:v>1.5595000000000141</c:v>
                </c:pt>
                <c:pt idx="186012">
                  <c:v>1.5615000000000236</c:v>
                </c:pt>
                <c:pt idx="186013">
                  <c:v>1.5635000000000332</c:v>
                </c:pt>
                <c:pt idx="186014">
                  <c:v>1.5655000000000427</c:v>
                </c:pt>
                <c:pt idx="186015">
                  <c:v>1.5674999999999955</c:v>
                </c:pt>
                <c:pt idx="186016">
                  <c:v>1.569500000000005</c:v>
                </c:pt>
                <c:pt idx="186017">
                  <c:v>1.5715000000000146</c:v>
                </c:pt>
                <c:pt idx="186018">
                  <c:v>1.5735000000000241</c:v>
                </c:pt>
                <c:pt idx="186019">
                  <c:v>1.5755000000000337</c:v>
                </c:pt>
                <c:pt idx="186020">
                  <c:v>1.5775000000000432</c:v>
                </c:pt>
                <c:pt idx="186021">
                  <c:v>1.5794999999999959</c:v>
                </c:pt>
                <c:pt idx="186022">
                  <c:v>1.5815000000000055</c:v>
                </c:pt>
                <c:pt idx="186023">
                  <c:v>1.583500000000015</c:v>
                </c:pt>
                <c:pt idx="186024">
                  <c:v>1.5855000000000246</c:v>
                </c:pt>
                <c:pt idx="186025">
                  <c:v>1.5875000000000341</c:v>
                </c:pt>
                <c:pt idx="186026">
                  <c:v>1.5895000000000437</c:v>
                </c:pt>
                <c:pt idx="186027">
                  <c:v>1.5914999999999964</c:v>
                </c:pt>
                <c:pt idx="186028">
                  <c:v>1.5935000000000059</c:v>
                </c:pt>
                <c:pt idx="186029">
                  <c:v>1.5955000000000155</c:v>
                </c:pt>
                <c:pt idx="186030">
                  <c:v>1.597500000000025</c:v>
                </c:pt>
                <c:pt idx="186031">
                  <c:v>1.5995000000000346</c:v>
                </c:pt>
                <c:pt idx="186032">
                  <c:v>1.6015000000000441</c:v>
                </c:pt>
                <c:pt idx="186033">
                  <c:v>1.6034999999999968</c:v>
                </c:pt>
                <c:pt idx="186034">
                  <c:v>1.6055000000000064</c:v>
                </c:pt>
                <c:pt idx="186035">
                  <c:v>1.6075000000000159</c:v>
                </c:pt>
                <c:pt idx="186036">
                  <c:v>1.6095000000000255</c:v>
                </c:pt>
                <c:pt idx="186037">
                  <c:v>1.611500000000035</c:v>
                </c:pt>
                <c:pt idx="186038">
                  <c:v>1.6135000000000446</c:v>
                </c:pt>
                <c:pt idx="186039">
                  <c:v>1.6154999999999973</c:v>
                </c:pt>
                <c:pt idx="186040">
                  <c:v>1.6175000000000068</c:v>
                </c:pt>
                <c:pt idx="186041">
                  <c:v>1.6195000000000164</c:v>
                </c:pt>
                <c:pt idx="186042">
                  <c:v>1.6215000000000259</c:v>
                </c:pt>
                <c:pt idx="186043">
                  <c:v>1.6235000000000355</c:v>
                </c:pt>
                <c:pt idx="186044">
                  <c:v>1.625500000000045</c:v>
                </c:pt>
                <c:pt idx="186045">
                  <c:v>1.6274999999999977</c:v>
                </c:pt>
                <c:pt idx="186046">
                  <c:v>1.6295000000000073</c:v>
                </c:pt>
                <c:pt idx="186047">
                  <c:v>1.6315000000000168</c:v>
                </c:pt>
                <c:pt idx="186048">
                  <c:v>1.6335000000000264</c:v>
                </c:pt>
                <c:pt idx="186049">
                  <c:v>1.6355000000000359</c:v>
                </c:pt>
                <c:pt idx="186050">
                  <c:v>1.6375000000000455</c:v>
                </c:pt>
                <c:pt idx="186051">
                  <c:v>1.6394999999999982</c:v>
                </c:pt>
                <c:pt idx="186052">
                  <c:v>1.6415000000000077</c:v>
                </c:pt>
                <c:pt idx="186053">
                  <c:v>1.6435000000000173</c:v>
                </c:pt>
                <c:pt idx="186054">
                  <c:v>1.6455000000000268</c:v>
                </c:pt>
                <c:pt idx="186055">
                  <c:v>1.6475000000000364</c:v>
                </c:pt>
                <c:pt idx="186056">
                  <c:v>1.6495000000000459</c:v>
                </c:pt>
                <c:pt idx="186057">
                  <c:v>1.6514999999999986</c:v>
                </c:pt>
                <c:pt idx="186058">
                  <c:v>1.6535000000000082</c:v>
                </c:pt>
                <c:pt idx="186059">
                  <c:v>1.6555000000000177</c:v>
                </c:pt>
                <c:pt idx="186060">
                  <c:v>1.6575000000000273</c:v>
                </c:pt>
                <c:pt idx="186061">
                  <c:v>1.6595000000000368</c:v>
                </c:pt>
                <c:pt idx="186062">
                  <c:v>1.6615000000000464</c:v>
                </c:pt>
                <c:pt idx="186063">
                  <c:v>1.6634999999999991</c:v>
                </c:pt>
                <c:pt idx="186064">
                  <c:v>1.6655000000000086</c:v>
                </c:pt>
                <c:pt idx="186065">
                  <c:v>1.6675000000000182</c:v>
                </c:pt>
                <c:pt idx="186066">
                  <c:v>1.6695000000000277</c:v>
                </c:pt>
                <c:pt idx="186067">
                  <c:v>1.6715000000000373</c:v>
                </c:pt>
                <c:pt idx="186068">
                  <c:v>1.6735000000000468</c:v>
                </c:pt>
                <c:pt idx="186069">
                  <c:v>1.6754999999999995</c:v>
                </c:pt>
                <c:pt idx="186070">
                  <c:v>1.6775000000000091</c:v>
                </c:pt>
                <c:pt idx="186071">
                  <c:v>1.6795000000000186</c:v>
                </c:pt>
                <c:pt idx="186072">
                  <c:v>1.6815000000000282</c:v>
                </c:pt>
                <c:pt idx="186073">
                  <c:v>1.6835000000000377</c:v>
                </c:pt>
                <c:pt idx="186074">
                  <c:v>1.6855000000000473</c:v>
                </c:pt>
                <c:pt idx="186075">
                  <c:v>1.6875</c:v>
                </c:pt>
                <c:pt idx="186076">
                  <c:v>1.6895000000000095</c:v>
                </c:pt>
                <c:pt idx="186077">
                  <c:v>1.6915000000000191</c:v>
                </c:pt>
                <c:pt idx="186078">
                  <c:v>1.6935000000000286</c:v>
                </c:pt>
                <c:pt idx="186079">
                  <c:v>1.6955000000000382</c:v>
                </c:pt>
                <c:pt idx="186080">
                  <c:v>1.6975000000000477</c:v>
                </c:pt>
                <c:pt idx="186081">
                  <c:v>1.6995000000000005</c:v>
                </c:pt>
                <c:pt idx="186082">
                  <c:v>1.70150000000001</c:v>
                </c:pt>
                <c:pt idx="186083">
                  <c:v>1.7035000000000196</c:v>
                </c:pt>
                <c:pt idx="186084">
                  <c:v>1.7055000000000291</c:v>
                </c:pt>
                <c:pt idx="186085">
                  <c:v>1.7075000000000387</c:v>
                </c:pt>
                <c:pt idx="186086">
                  <c:v>1.7095000000000482</c:v>
                </c:pt>
                <c:pt idx="186087">
                  <c:v>1.7115000000000009</c:v>
                </c:pt>
                <c:pt idx="186088">
                  <c:v>1.7135000000000105</c:v>
                </c:pt>
                <c:pt idx="186089">
                  <c:v>1.71550000000002</c:v>
                </c:pt>
                <c:pt idx="186090">
                  <c:v>1.7175000000000296</c:v>
                </c:pt>
                <c:pt idx="186091">
                  <c:v>1.7195000000000391</c:v>
                </c:pt>
                <c:pt idx="186092">
                  <c:v>1.7215000000000487</c:v>
                </c:pt>
                <c:pt idx="186093">
                  <c:v>1.7235000000000014</c:v>
                </c:pt>
                <c:pt idx="186094">
                  <c:v>1.7255000000000109</c:v>
                </c:pt>
                <c:pt idx="186095">
                  <c:v>1.7275000000000205</c:v>
                </c:pt>
                <c:pt idx="186096">
                  <c:v>1.72950000000003</c:v>
                </c:pt>
                <c:pt idx="186097">
                  <c:v>1.7315000000000396</c:v>
                </c:pt>
                <c:pt idx="186098">
                  <c:v>1.7335000000000491</c:v>
                </c:pt>
                <c:pt idx="186099">
                  <c:v>1.7355000000000018</c:v>
                </c:pt>
                <c:pt idx="186100">
                  <c:v>1.7375000000000114</c:v>
                </c:pt>
                <c:pt idx="186101">
                  <c:v>1.7395000000000209</c:v>
                </c:pt>
                <c:pt idx="186102">
                  <c:v>1.7415000000000305</c:v>
                </c:pt>
                <c:pt idx="186103">
                  <c:v>1.74350000000004</c:v>
                </c:pt>
                <c:pt idx="186104">
                  <c:v>1.7455000000000496</c:v>
                </c:pt>
                <c:pt idx="186105">
                  <c:v>1.7475000000000023</c:v>
                </c:pt>
                <c:pt idx="186106">
                  <c:v>1.7495000000000118</c:v>
                </c:pt>
                <c:pt idx="186107">
                  <c:v>1.7515000000000214</c:v>
                </c:pt>
                <c:pt idx="186108">
                  <c:v>1.7535000000000309</c:v>
                </c:pt>
                <c:pt idx="186109">
                  <c:v>1.7555000000000405</c:v>
                </c:pt>
                <c:pt idx="186110">
                  <c:v>1.75750000000005</c:v>
                </c:pt>
                <c:pt idx="186111">
                  <c:v>1.7595000000000027</c:v>
                </c:pt>
                <c:pt idx="186112">
                  <c:v>1.7615000000000123</c:v>
                </c:pt>
                <c:pt idx="186113">
                  <c:v>1.7635000000000218</c:v>
                </c:pt>
                <c:pt idx="186114">
                  <c:v>1.7655000000000314</c:v>
                </c:pt>
                <c:pt idx="186115">
                  <c:v>1.7675000000000409</c:v>
                </c:pt>
                <c:pt idx="186116">
                  <c:v>1.7695000000000505</c:v>
                </c:pt>
                <c:pt idx="186117">
                  <c:v>1.7715000000000032</c:v>
                </c:pt>
                <c:pt idx="186118">
                  <c:v>1.7735000000000127</c:v>
                </c:pt>
                <c:pt idx="186119">
                  <c:v>1.7755000000000223</c:v>
                </c:pt>
                <c:pt idx="186120">
                  <c:v>1.7775000000000318</c:v>
                </c:pt>
                <c:pt idx="186121">
                  <c:v>1.7795000000000414</c:v>
                </c:pt>
                <c:pt idx="186122">
                  <c:v>1.7815000000000509</c:v>
                </c:pt>
                <c:pt idx="186123">
                  <c:v>1.7835000000000036</c:v>
                </c:pt>
                <c:pt idx="186124">
                  <c:v>1.7855000000000132</c:v>
                </c:pt>
                <c:pt idx="186125">
                  <c:v>1.7875000000000227</c:v>
                </c:pt>
                <c:pt idx="186126">
                  <c:v>1.7895000000000323</c:v>
                </c:pt>
                <c:pt idx="186127">
                  <c:v>1.7915000000000418</c:v>
                </c:pt>
                <c:pt idx="186128">
                  <c:v>1.7934999999999945</c:v>
                </c:pt>
                <c:pt idx="186129">
                  <c:v>1.7955000000000041</c:v>
                </c:pt>
                <c:pt idx="186130">
                  <c:v>1.7975000000000136</c:v>
                </c:pt>
                <c:pt idx="186131">
                  <c:v>1.7995000000000232</c:v>
                </c:pt>
                <c:pt idx="186132">
                  <c:v>1.8015000000000327</c:v>
                </c:pt>
                <c:pt idx="186133">
                  <c:v>1.8035000000000423</c:v>
                </c:pt>
                <c:pt idx="186134">
                  <c:v>1.805499999999995</c:v>
                </c:pt>
                <c:pt idx="186135">
                  <c:v>1.8075000000000045</c:v>
                </c:pt>
                <c:pt idx="186136">
                  <c:v>1.8095000000000141</c:v>
                </c:pt>
                <c:pt idx="186137">
                  <c:v>1.8115000000000236</c:v>
                </c:pt>
                <c:pt idx="186138">
                  <c:v>1.8135000000000332</c:v>
                </c:pt>
                <c:pt idx="186139">
                  <c:v>1.8155000000000427</c:v>
                </c:pt>
                <c:pt idx="186140">
                  <c:v>1.8174999999999955</c:v>
                </c:pt>
                <c:pt idx="186141">
                  <c:v>1.819500000000005</c:v>
                </c:pt>
                <c:pt idx="186142">
                  <c:v>1.8215000000000146</c:v>
                </c:pt>
                <c:pt idx="186143">
                  <c:v>1.8235000000000241</c:v>
                </c:pt>
                <c:pt idx="186144">
                  <c:v>1.8255000000000337</c:v>
                </c:pt>
                <c:pt idx="186145">
                  <c:v>1.8275000000000432</c:v>
                </c:pt>
                <c:pt idx="186146">
                  <c:v>1.8294999999999959</c:v>
                </c:pt>
                <c:pt idx="186147">
                  <c:v>1.8315000000000055</c:v>
                </c:pt>
                <c:pt idx="186148">
                  <c:v>1.833500000000015</c:v>
                </c:pt>
                <c:pt idx="186149">
                  <c:v>1.8355000000000246</c:v>
                </c:pt>
                <c:pt idx="186150">
                  <c:v>1.8375000000000341</c:v>
                </c:pt>
                <c:pt idx="186151">
                  <c:v>1.8395000000000437</c:v>
                </c:pt>
                <c:pt idx="186152">
                  <c:v>1.8414999999999964</c:v>
                </c:pt>
                <c:pt idx="186153">
                  <c:v>1.8435000000000059</c:v>
                </c:pt>
                <c:pt idx="186154">
                  <c:v>1.8455000000000155</c:v>
                </c:pt>
                <c:pt idx="186155">
                  <c:v>1.847500000000025</c:v>
                </c:pt>
                <c:pt idx="186156">
                  <c:v>1.8495000000000346</c:v>
                </c:pt>
                <c:pt idx="186157">
                  <c:v>1.8515000000000441</c:v>
                </c:pt>
                <c:pt idx="186158">
                  <c:v>1.8534999999999968</c:v>
                </c:pt>
                <c:pt idx="186159">
                  <c:v>1.8555000000000064</c:v>
                </c:pt>
                <c:pt idx="186160">
                  <c:v>1.8575000000000159</c:v>
                </c:pt>
                <c:pt idx="186161">
                  <c:v>1.8595000000000255</c:v>
                </c:pt>
                <c:pt idx="186162">
                  <c:v>1.861500000000035</c:v>
                </c:pt>
                <c:pt idx="186163">
                  <c:v>1.8635000000000446</c:v>
                </c:pt>
                <c:pt idx="186164">
                  <c:v>1.8654999999999973</c:v>
                </c:pt>
                <c:pt idx="186165">
                  <c:v>1.8675000000000068</c:v>
                </c:pt>
                <c:pt idx="186166">
                  <c:v>1.8695000000000164</c:v>
                </c:pt>
                <c:pt idx="186167">
                  <c:v>1.8715000000000259</c:v>
                </c:pt>
                <c:pt idx="186168">
                  <c:v>1.8735000000000355</c:v>
                </c:pt>
                <c:pt idx="186169">
                  <c:v>1.875500000000045</c:v>
                </c:pt>
                <c:pt idx="186170">
                  <c:v>1.8774999999999977</c:v>
                </c:pt>
                <c:pt idx="186171">
                  <c:v>1.8795000000000073</c:v>
                </c:pt>
                <c:pt idx="186172">
                  <c:v>1.8815000000000168</c:v>
                </c:pt>
                <c:pt idx="186173">
                  <c:v>1.8835000000000264</c:v>
                </c:pt>
                <c:pt idx="186174">
                  <c:v>1.8855000000000359</c:v>
                </c:pt>
                <c:pt idx="186175">
                  <c:v>1.8875000000000455</c:v>
                </c:pt>
                <c:pt idx="186176">
                  <c:v>1.8894999999999982</c:v>
                </c:pt>
                <c:pt idx="186177">
                  <c:v>1.8915000000000077</c:v>
                </c:pt>
                <c:pt idx="186178">
                  <c:v>1.8935000000000173</c:v>
                </c:pt>
                <c:pt idx="186179">
                  <c:v>1.8955000000000268</c:v>
                </c:pt>
                <c:pt idx="186180">
                  <c:v>1.8975000000000364</c:v>
                </c:pt>
                <c:pt idx="186181">
                  <c:v>1.8995000000000459</c:v>
                </c:pt>
                <c:pt idx="186182">
                  <c:v>1.9014999999999986</c:v>
                </c:pt>
                <c:pt idx="186183">
                  <c:v>1.9035000000000082</c:v>
                </c:pt>
                <c:pt idx="186184">
                  <c:v>1.9055000000000177</c:v>
                </c:pt>
                <c:pt idx="186185">
                  <c:v>1.9075000000000273</c:v>
                </c:pt>
                <c:pt idx="186186">
                  <c:v>1.9095000000000368</c:v>
                </c:pt>
                <c:pt idx="186187">
                  <c:v>1.9115000000000464</c:v>
                </c:pt>
                <c:pt idx="186188">
                  <c:v>1.9134999999999991</c:v>
                </c:pt>
                <c:pt idx="186189">
                  <c:v>1.9155000000000086</c:v>
                </c:pt>
                <c:pt idx="186190">
                  <c:v>1.9175000000000182</c:v>
                </c:pt>
                <c:pt idx="186191">
                  <c:v>1.9195000000000277</c:v>
                </c:pt>
                <c:pt idx="186192">
                  <c:v>1.9215000000000373</c:v>
                </c:pt>
                <c:pt idx="186193">
                  <c:v>1.9235000000000468</c:v>
                </c:pt>
                <c:pt idx="186194">
                  <c:v>1.9254999999999995</c:v>
                </c:pt>
                <c:pt idx="186195">
                  <c:v>1.9275000000000091</c:v>
                </c:pt>
                <c:pt idx="186196">
                  <c:v>1.9295000000000186</c:v>
                </c:pt>
                <c:pt idx="186197">
                  <c:v>1.9315000000000282</c:v>
                </c:pt>
                <c:pt idx="186198">
                  <c:v>1.9335000000000377</c:v>
                </c:pt>
                <c:pt idx="186199">
                  <c:v>1.9355000000000473</c:v>
                </c:pt>
                <c:pt idx="186200">
                  <c:v>1.9375</c:v>
                </c:pt>
                <c:pt idx="186201">
                  <c:v>1.9395000000000095</c:v>
                </c:pt>
                <c:pt idx="186202">
                  <c:v>1.9415000000000191</c:v>
                </c:pt>
                <c:pt idx="186203">
                  <c:v>1.9435000000000286</c:v>
                </c:pt>
                <c:pt idx="186204">
                  <c:v>1.9455000000000382</c:v>
                </c:pt>
                <c:pt idx="186205">
                  <c:v>1.9475000000000477</c:v>
                </c:pt>
                <c:pt idx="186206">
                  <c:v>1.9495000000000005</c:v>
                </c:pt>
                <c:pt idx="186207">
                  <c:v>1.95150000000001</c:v>
                </c:pt>
                <c:pt idx="186208">
                  <c:v>1.9535000000000196</c:v>
                </c:pt>
                <c:pt idx="186209">
                  <c:v>1.9555000000000291</c:v>
                </c:pt>
                <c:pt idx="186210">
                  <c:v>1.9575000000000387</c:v>
                </c:pt>
                <c:pt idx="186211">
                  <c:v>1.9595000000000482</c:v>
                </c:pt>
                <c:pt idx="186212">
                  <c:v>1.9615000000000009</c:v>
                </c:pt>
                <c:pt idx="186213">
                  <c:v>1.9635000000000105</c:v>
                </c:pt>
                <c:pt idx="186214">
                  <c:v>1.96550000000002</c:v>
                </c:pt>
                <c:pt idx="186215">
                  <c:v>1.9675000000000296</c:v>
                </c:pt>
                <c:pt idx="186216">
                  <c:v>1.9695000000000391</c:v>
                </c:pt>
                <c:pt idx="186217">
                  <c:v>1.9715000000000487</c:v>
                </c:pt>
                <c:pt idx="186218">
                  <c:v>1.9735000000000014</c:v>
                </c:pt>
                <c:pt idx="186219">
                  <c:v>1.9755000000000109</c:v>
                </c:pt>
                <c:pt idx="186220">
                  <c:v>1.9775000000000205</c:v>
                </c:pt>
                <c:pt idx="186221">
                  <c:v>1.97950000000003</c:v>
                </c:pt>
                <c:pt idx="186222">
                  <c:v>1.9815000000000396</c:v>
                </c:pt>
                <c:pt idx="186223">
                  <c:v>1.9835000000000491</c:v>
                </c:pt>
                <c:pt idx="186224">
                  <c:v>1.9855000000000018</c:v>
                </c:pt>
                <c:pt idx="186225">
                  <c:v>1.9875000000000114</c:v>
                </c:pt>
                <c:pt idx="186226">
                  <c:v>1.9895000000000209</c:v>
                </c:pt>
                <c:pt idx="186227">
                  <c:v>1.9915000000000305</c:v>
                </c:pt>
                <c:pt idx="186228">
                  <c:v>1.99350000000004</c:v>
                </c:pt>
                <c:pt idx="186229">
                  <c:v>1.9955000000000496</c:v>
                </c:pt>
                <c:pt idx="186230">
                  <c:v>1.9975000000000023</c:v>
                </c:pt>
                <c:pt idx="186231">
                  <c:v>1.9995000000000118</c:v>
                </c:pt>
                <c:pt idx="186232">
                  <c:v>2.0015000000000214</c:v>
                </c:pt>
                <c:pt idx="186233">
                  <c:v>2.0035000000000309</c:v>
                </c:pt>
                <c:pt idx="186234">
                  <c:v>2.0055000000000405</c:v>
                </c:pt>
                <c:pt idx="186235">
                  <c:v>2.00750000000005</c:v>
                </c:pt>
                <c:pt idx="186236">
                  <c:v>2.0095000000000027</c:v>
                </c:pt>
                <c:pt idx="186237">
                  <c:v>2.0115000000000123</c:v>
                </c:pt>
                <c:pt idx="186238">
                  <c:v>2.0135000000000218</c:v>
                </c:pt>
                <c:pt idx="186239">
                  <c:v>2.0155000000000314</c:v>
                </c:pt>
                <c:pt idx="186240">
                  <c:v>2.0175000000000409</c:v>
                </c:pt>
                <c:pt idx="186241">
                  <c:v>2.0195000000000505</c:v>
                </c:pt>
                <c:pt idx="186242">
                  <c:v>2.0215000000000032</c:v>
                </c:pt>
                <c:pt idx="186243">
                  <c:v>2.0235000000000127</c:v>
                </c:pt>
                <c:pt idx="186244">
                  <c:v>2.0255000000000223</c:v>
                </c:pt>
                <c:pt idx="186245">
                  <c:v>2.0275000000000318</c:v>
                </c:pt>
                <c:pt idx="186246">
                  <c:v>2.0295000000000414</c:v>
                </c:pt>
                <c:pt idx="186247">
                  <c:v>2.0315000000000509</c:v>
                </c:pt>
                <c:pt idx="186248">
                  <c:v>2.0335000000000036</c:v>
                </c:pt>
                <c:pt idx="186249">
                  <c:v>2.0355000000000132</c:v>
                </c:pt>
                <c:pt idx="186250">
                  <c:v>2.0375000000000227</c:v>
                </c:pt>
                <c:pt idx="186251">
                  <c:v>2.0395000000000323</c:v>
                </c:pt>
                <c:pt idx="186252">
                  <c:v>2.0415000000000418</c:v>
                </c:pt>
                <c:pt idx="186253">
                  <c:v>2.0434999999999945</c:v>
                </c:pt>
                <c:pt idx="186254">
                  <c:v>2.0455000000000041</c:v>
                </c:pt>
                <c:pt idx="186255">
                  <c:v>2.0475000000000136</c:v>
                </c:pt>
                <c:pt idx="186256">
                  <c:v>2.0495000000000232</c:v>
                </c:pt>
                <c:pt idx="186257">
                  <c:v>2.0515000000000327</c:v>
                </c:pt>
                <c:pt idx="186258">
                  <c:v>2.0535000000000423</c:v>
                </c:pt>
                <c:pt idx="186259">
                  <c:v>2.055499999999995</c:v>
                </c:pt>
                <c:pt idx="186260">
                  <c:v>2.0575000000000045</c:v>
                </c:pt>
                <c:pt idx="186261">
                  <c:v>2.0595000000000141</c:v>
                </c:pt>
                <c:pt idx="186262">
                  <c:v>2.0615000000000236</c:v>
                </c:pt>
                <c:pt idx="186263">
                  <c:v>2.0635000000000332</c:v>
                </c:pt>
                <c:pt idx="186264">
                  <c:v>2.0655000000000427</c:v>
                </c:pt>
                <c:pt idx="186265">
                  <c:v>2.0674999999999955</c:v>
                </c:pt>
                <c:pt idx="186266">
                  <c:v>2.069500000000005</c:v>
                </c:pt>
                <c:pt idx="186267">
                  <c:v>2.0715000000000146</c:v>
                </c:pt>
                <c:pt idx="186268">
                  <c:v>2.0735000000000241</c:v>
                </c:pt>
                <c:pt idx="186269">
                  <c:v>2.0755000000000337</c:v>
                </c:pt>
                <c:pt idx="186270">
                  <c:v>2.0775000000000432</c:v>
                </c:pt>
                <c:pt idx="186271">
                  <c:v>2.0794999999999959</c:v>
                </c:pt>
                <c:pt idx="186272">
                  <c:v>2.0815000000000055</c:v>
                </c:pt>
                <c:pt idx="186273">
                  <c:v>2.083500000000015</c:v>
                </c:pt>
                <c:pt idx="186274">
                  <c:v>2.0855000000000246</c:v>
                </c:pt>
                <c:pt idx="186275">
                  <c:v>2.0875000000000341</c:v>
                </c:pt>
                <c:pt idx="186276">
                  <c:v>2.0895000000000437</c:v>
                </c:pt>
                <c:pt idx="186277">
                  <c:v>2.0914999999999964</c:v>
                </c:pt>
                <c:pt idx="186278">
                  <c:v>2.0935000000000059</c:v>
                </c:pt>
                <c:pt idx="186279">
                  <c:v>2.0955000000000155</c:v>
                </c:pt>
                <c:pt idx="186280">
                  <c:v>2.097500000000025</c:v>
                </c:pt>
                <c:pt idx="186281">
                  <c:v>2.0995000000000346</c:v>
                </c:pt>
                <c:pt idx="186282">
                  <c:v>2.1015000000000441</c:v>
                </c:pt>
                <c:pt idx="186283">
                  <c:v>2.1034999999999968</c:v>
                </c:pt>
                <c:pt idx="186284">
                  <c:v>2.1055000000000064</c:v>
                </c:pt>
                <c:pt idx="186285">
                  <c:v>2.1075000000000159</c:v>
                </c:pt>
                <c:pt idx="186286">
                  <c:v>2.1095000000000255</c:v>
                </c:pt>
                <c:pt idx="186287">
                  <c:v>2.111500000000035</c:v>
                </c:pt>
                <c:pt idx="186288">
                  <c:v>2.1135000000000446</c:v>
                </c:pt>
                <c:pt idx="186289">
                  <c:v>2.1154999999999973</c:v>
                </c:pt>
                <c:pt idx="186290">
                  <c:v>2.1175000000000068</c:v>
                </c:pt>
                <c:pt idx="186291">
                  <c:v>2.1195000000000164</c:v>
                </c:pt>
                <c:pt idx="186292">
                  <c:v>2.1215000000000259</c:v>
                </c:pt>
                <c:pt idx="186293">
                  <c:v>2.1235000000000355</c:v>
                </c:pt>
                <c:pt idx="186294">
                  <c:v>2.125500000000045</c:v>
                </c:pt>
                <c:pt idx="186295">
                  <c:v>2.1274999999999977</c:v>
                </c:pt>
                <c:pt idx="186296">
                  <c:v>2.1295000000000073</c:v>
                </c:pt>
                <c:pt idx="186297">
                  <c:v>2.1315000000000168</c:v>
                </c:pt>
                <c:pt idx="186298">
                  <c:v>2.1335000000000264</c:v>
                </c:pt>
                <c:pt idx="186299">
                  <c:v>2.1355000000000359</c:v>
                </c:pt>
                <c:pt idx="186300">
                  <c:v>2.1375000000000455</c:v>
                </c:pt>
                <c:pt idx="186301">
                  <c:v>2.1394999999999982</c:v>
                </c:pt>
                <c:pt idx="186302">
                  <c:v>2.1415000000000077</c:v>
                </c:pt>
                <c:pt idx="186303">
                  <c:v>2.1435000000000173</c:v>
                </c:pt>
                <c:pt idx="186304">
                  <c:v>2.1455000000000268</c:v>
                </c:pt>
                <c:pt idx="186305">
                  <c:v>2.1475000000000364</c:v>
                </c:pt>
                <c:pt idx="186306">
                  <c:v>2.1495000000000459</c:v>
                </c:pt>
                <c:pt idx="186307">
                  <c:v>2.1514999999999986</c:v>
                </c:pt>
                <c:pt idx="186308">
                  <c:v>2.1535000000000082</c:v>
                </c:pt>
                <c:pt idx="186309">
                  <c:v>2.1555000000000177</c:v>
                </c:pt>
                <c:pt idx="186310">
                  <c:v>2.1575000000000273</c:v>
                </c:pt>
                <c:pt idx="186311">
                  <c:v>2.1595000000000368</c:v>
                </c:pt>
                <c:pt idx="186312">
                  <c:v>2.1615000000000464</c:v>
                </c:pt>
                <c:pt idx="186313">
                  <c:v>2.1634999999999991</c:v>
                </c:pt>
                <c:pt idx="186314">
                  <c:v>2.1655000000000086</c:v>
                </c:pt>
                <c:pt idx="186315">
                  <c:v>2.1675000000000182</c:v>
                </c:pt>
                <c:pt idx="186316">
                  <c:v>2.1695000000000277</c:v>
                </c:pt>
                <c:pt idx="186317">
                  <c:v>2.1715000000000373</c:v>
                </c:pt>
                <c:pt idx="186318">
                  <c:v>2.1735000000000468</c:v>
                </c:pt>
                <c:pt idx="186319">
                  <c:v>2.1754999999999995</c:v>
                </c:pt>
                <c:pt idx="186320">
                  <c:v>2.1775000000000091</c:v>
                </c:pt>
                <c:pt idx="186321">
                  <c:v>2.1795000000000186</c:v>
                </c:pt>
                <c:pt idx="186322">
                  <c:v>2.1815000000000282</c:v>
                </c:pt>
                <c:pt idx="186323">
                  <c:v>2.1835000000000377</c:v>
                </c:pt>
                <c:pt idx="186324">
                  <c:v>2.1855000000000473</c:v>
                </c:pt>
                <c:pt idx="186325">
                  <c:v>2.1875</c:v>
                </c:pt>
                <c:pt idx="186326">
                  <c:v>2.1895000000000095</c:v>
                </c:pt>
                <c:pt idx="186327">
                  <c:v>2.1915000000000191</c:v>
                </c:pt>
                <c:pt idx="186328">
                  <c:v>2.1935000000000286</c:v>
                </c:pt>
                <c:pt idx="186329">
                  <c:v>2.1955000000000382</c:v>
                </c:pt>
                <c:pt idx="186330">
                  <c:v>2.1975000000000477</c:v>
                </c:pt>
                <c:pt idx="186331">
                  <c:v>2.1995000000000005</c:v>
                </c:pt>
                <c:pt idx="186332">
                  <c:v>2.20150000000001</c:v>
                </c:pt>
                <c:pt idx="186333">
                  <c:v>2.2035000000000196</c:v>
                </c:pt>
                <c:pt idx="186334">
                  <c:v>2.2055000000000291</c:v>
                </c:pt>
                <c:pt idx="186335">
                  <c:v>2.2075000000000387</c:v>
                </c:pt>
                <c:pt idx="186336">
                  <c:v>2.2095000000000482</c:v>
                </c:pt>
                <c:pt idx="186337">
                  <c:v>2.2115000000000009</c:v>
                </c:pt>
                <c:pt idx="186338">
                  <c:v>2.2135000000000105</c:v>
                </c:pt>
                <c:pt idx="186339">
                  <c:v>2.21550000000002</c:v>
                </c:pt>
                <c:pt idx="186340">
                  <c:v>2.2175000000000296</c:v>
                </c:pt>
                <c:pt idx="186341">
                  <c:v>2.2195000000000391</c:v>
                </c:pt>
                <c:pt idx="186342">
                  <c:v>2.2215000000000487</c:v>
                </c:pt>
                <c:pt idx="186343">
                  <c:v>2.2235000000000014</c:v>
                </c:pt>
                <c:pt idx="186344">
                  <c:v>2.2255000000000109</c:v>
                </c:pt>
                <c:pt idx="186345">
                  <c:v>2.2275000000000205</c:v>
                </c:pt>
                <c:pt idx="186346">
                  <c:v>2.22950000000003</c:v>
                </c:pt>
                <c:pt idx="186347">
                  <c:v>2.2315000000000396</c:v>
                </c:pt>
                <c:pt idx="186348">
                  <c:v>2.2335000000000491</c:v>
                </c:pt>
                <c:pt idx="186349">
                  <c:v>2.2355000000000018</c:v>
                </c:pt>
                <c:pt idx="186350">
                  <c:v>2.2375000000000114</c:v>
                </c:pt>
                <c:pt idx="186351">
                  <c:v>2.2395000000000209</c:v>
                </c:pt>
                <c:pt idx="186352">
                  <c:v>2.2415000000000305</c:v>
                </c:pt>
                <c:pt idx="186353">
                  <c:v>2.24350000000004</c:v>
                </c:pt>
                <c:pt idx="186354">
                  <c:v>2.2455000000000496</c:v>
                </c:pt>
                <c:pt idx="186355">
                  <c:v>2.2475000000000023</c:v>
                </c:pt>
                <c:pt idx="186356">
                  <c:v>2.2495000000000118</c:v>
                </c:pt>
                <c:pt idx="186357">
                  <c:v>2.2515000000000214</c:v>
                </c:pt>
                <c:pt idx="186358">
                  <c:v>2.2535000000000309</c:v>
                </c:pt>
                <c:pt idx="186359">
                  <c:v>2.2555000000000405</c:v>
                </c:pt>
                <c:pt idx="186360">
                  <c:v>2.25750000000005</c:v>
                </c:pt>
                <c:pt idx="186361">
                  <c:v>2.2595000000000027</c:v>
                </c:pt>
                <c:pt idx="186362">
                  <c:v>2.2615000000000123</c:v>
                </c:pt>
                <c:pt idx="186363">
                  <c:v>2.2635000000000218</c:v>
                </c:pt>
                <c:pt idx="186364">
                  <c:v>2.2655000000000314</c:v>
                </c:pt>
                <c:pt idx="186365">
                  <c:v>2.2675000000000409</c:v>
                </c:pt>
                <c:pt idx="186366">
                  <c:v>2.2695000000000505</c:v>
                </c:pt>
                <c:pt idx="186367">
                  <c:v>2.2715000000000032</c:v>
                </c:pt>
                <c:pt idx="186368">
                  <c:v>2.2735000000000127</c:v>
                </c:pt>
                <c:pt idx="186369">
                  <c:v>2.2755000000000223</c:v>
                </c:pt>
                <c:pt idx="186370">
                  <c:v>2.2775000000000318</c:v>
                </c:pt>
                <c:pt idx="186371">
                  <c:v>2.2795000000000414</c:v>
                </c:pt>
                <c:pt idx="186372">
                  <c:v>2.2815000000000509</c:v>
                </c:pt>
                <c:pt idx="186373">
                  <c:v>2.2835000000000036</c:v>
                </c:pt>
                <c:pt idx="186374">
                  <c:v>2.2855000000000132</c:v>
                </c:pt>
                <c:pt idx="186375">
                  <c:v>2.2875000000000227</c:v>
                </c:pt>
                <c:pt idx="186376">
                  <c:v>2.2895000000000323</c:v>
                </c:pt>
                <c:pt idx="186377">
                  <c:v>2.2915000000000418</c:v>
                </c:pt>
                <c:pt idx="186378">
                  <c:v>2.2934999999999945</c:v>
                </c:pt>
                <c:pt idx="186379">
                  <c:v>2.2955000000000041</c:v>
                </c:pt>
                <c:pt idx="186380">
                  <c:v>2.2975000000000136</c:v>
                </c:pt>
                <c:pt idx="186381">
                  <c:v>2.2995000000000232</c:v>
                </c:pt>
                <c:pt idx="186382">
                  <c:v>2.3015000000000327</c:v>
                </c:pt>
                <c:pt idx="186383">
                  <c:v>2.3035000000000423</c:v>
                </c:pt>
                <c:pt idx="186384">
                  <c:v>2.305499999999995</c:v>
                </c:pt>
                <c:pt idx="186385">
                  <c:v>2.3075000000000045</c:v>
                </c:pt>
                <c:pt idx="186386">
                  <c:v>2.3095000000000141</c:v>
                </c:pt>
                <c:pt idx="186387">
                  <c:v>2.3115000000000236</c:v>
                </c:pt>
                <c:pt idx="186388">
                  <c:v>2.3135000000000332</c:v>
                </c:pt>
                <c:pt idx="186389">
                  <c:v>2.3155000000000427</c:v>
                </c:pt>
                <c:pt idx="186390">
                  <c:v>2.3174999999999955</c:v>
                </c:pt>
                <c:pt idx="186391">
                  <c:v>2.319500000000005</c:v>
                </c:pt>
                <c:pt idx="186392">
                  <c:v>2.3215000000000146</c:v>
                </c:pt>
                <c:pt idx="186393">
                  <c:v>2.3235000000000241</c:v>
                </c:pt>
                <c:pt idx="186394">
                  <c:v>2.3255000000000337</c:v>
                </c:pt>
                <c:pt idx="186395">
                  <c:v>2.3275000000000432</c:v>
                </c:pt>
                <c:pt idx="186396">
                  <c:v>2.3294999999999959</c:v>
                </c:pt>
                <c:pt idx="186397">
                  <c:v>2.3315000000000055</c:v>
                </c:pt>
                <c:pt idx="186398">
                  <c:v>2.333500000000015</c:v>
                </c:pt>
                <c:pt idx="186399">
                  <c:v>2.3355000000000246</c:v>
                </c:pt>
                <c:pt idx="186400">
                  <c:v>2.3375000000000341</c:v>
                </c:pt>
                <c:pt idx="186401">
                  <c:v>2.3395000000000437</c:v>
                </c:pt>
                <c:pt idx="186402">
                  <c:v>2.3414999999999964</c:v>
                </c:pt>
                <c:pt idx="186403">
                  <c:v>2.3435000000000059</c:v>
                </c:pt>
                <c:pt idx="186404">
                  <c:v>2.3455000000000155</c:v>
                </c:pt>
                <c:pt idx="186405">
                  <c:v>2.347500000000025</c:v>
                </c:pt>
                <c:pt idx="186406">
                  <c:v>2.3495000000000346</c:v>
                </c:pt>
                <c:pt idx="186407">
                  <c:v>2.3515000000000441</c:v>
                </c:pt>
                <c:pt idx="186408">
                  <c:v>2.3534999999999968</c:v>
                </c:pt>
                <c:pt idx="186409">
                  <c:v>2.3555000000000064</c:v>
                </c:pt>
                <c:pt idx="186410">
                  <c:v>2.3575000000000159</c:v>
                </c:pt>
                <c:pt idx="186411">
                  <c:v>2.3595000000000255</c:v>
                </c:pt>
                <c:pt idx="186412">
                  <c:v>2.361500000000035</c:v>
                </c:pt>
                <c:pt idx="186413">
                  <c:v>2.3635000000000446</c:v>
                </c:pt>
                <c:pt idx="186414">
                  <c:v>2.3654999999999973</c:v>
                </c:pt>
                <c:pt idx="186415">
                  <c:v>2.3675000000000068</c:v>
                </c:pt>
                <c:pt idx="186416">
                  <c:v>2.3695000000000164</c:v>
                </c:pt>
                <c:pt idx="186417">
                  <c:v>2.3715000000000259</c:v>
                </c:pt>
                <c:pt idx="186418">
                  <c:v>2.3735000000000355</c:v>
                </c:pt>
                <c:pt idx="186419">
                  <c:v>2.375500000000045</c:v>
                </c:pt>
                <c:pt idx="186420">
                  <c:v>2.3774999999999977</c:v>
                </c:pt>
                <c:pt idx="186421">
                  <c:v>2.3795000000000073</c:v>
                </c:pt>
                <c:pt idx="186422">
                  <c:v>2.3815000000000168</c:v>
                </c:pt>
                <c:pt idx="186423">
                  <c:v>2.3835000000000264</c:v>
                </c:pt>
                <c:pt idx="186424">
                  <c:v>2.3855000000000359</c:v>
                </c:pt>
                <c:pt idx="186425">
                  <c:v>2.3875000000000455</c:v>
                </c:pt>
                <c:pt idx="186426">
                  <c:v>2.3894999999999982</c:v>
                </c:pt>
                <c:pt idx="186427">
                  <c:v>2.3915000000000077</c:v>
                </c:pt>
                <c:pt idx="186428">
                  <c:v>2.3935000000000173</c:v>
                </c:pt>
                <c:pt idx="186429">
                  <c:v>2.3955000000000268</c:v>
                </c:pt>
                <c:pt idx="186430">
                  <c:v>2.3975000000000364</c:v>
                </c:pt>
                <c:pt idx="186431">
                  <c:v>2.3995000000000459</c:v>
                </c:pt>
                <c:pt idx="186432">
                  <c:v>2.4014999999999986</c:v>
                </c:pt>
                <c:pt idx="186433">
                  <c:v>2.4035000000000082</c:v>
                </c:pt>
                <c:pt idx="186434">
                  <c:v>2.4055000000000177</c:v>
                </c:pt>
                <c:pt idx="186435">
                  <c:v>2.4075000000000273</c:v>
                </c:pt>
                <c:pt idx="186436">
                  <c:v>2.4095000000000368</c:v>
                </c:pt>
                <c:pt idx="186437">
                  <c:v>2.4115000000000464</c:v>
                </c:pt>
                <c:pt idx="186438">
                  <c:v>2.4134999999999991</c:v>
                </c:pt>
                <c:pt idx="186439">
                  <c:v>2.4155000000000086</c:v>
                </c:pt>
                <c:pt idx="186440">
                  <c:v>2.4175000000000182</c:v>
                </c:pt>
                <c:pt idx="186441">
                  <c:v>2.4195000000000277</c:v>
                </c:pt>
                <c:pt idx="186442">
                  <c:v>2.4215000000000373</c:v>
                </c:pt>
                <c:pt idx="186443">
                  <c:v>2.4235000000000468</c:v>
                </c:pt>
                <c:pt idx="186444">
                  <c:v>2.4254999999999995</c:v>
                </c:pt>
                <c:pt idx="186445">
                  <c:v>2.4275000000000091</c:v>
                </c:pt>
                <c:pt idx="186446">
                  <c:v>2.4295000000000186</c:v>
                </c:pt>
                <c:pt idx="186447">
                  <c:v>2.4315000000000282</c:v>
                </c:pt>
                <c:pt idx="186448">
                  <c:v>2.4335000000000377</c:v>
                </c:pt>
                <c:pt idx="186449">
                  <c:v>2.4355000000000473</c:v>
                </c:pt>
                <c:pt idx="186450">
                  <c:v>2.4375</c:v>
                </c:pt>
                <c:pt idx="186451">
                  <c:v>2.4395000000000095</c:v>
                </c:pt>
                <c:pt idx="186452">
                  <c:v>2.4415000000000191</c:v>
                </c:pt>
                <c:pt idx="186453">
                  <c:v>2.4435000000000286</c:v>
                </c:pt>
                <c:pt idx="186454">
                  <c:v>2.4455000000000382</c:v>
                </c:pt>
                <c:pt idx="186455">
                  <c:v>2.4475000000000477</c:v>
                </c:pt>
                <c:pt idx="186456">
                  <c:v>2.4495000000000005</c:v>
                </c:pt>
                <c:pt idx="186457">
                  <c:v>2.45150000000001</c:v>
                </c:pt>
                <c:pt idx="186458">
                  <c:v>2.4535000000000196</c:v>
                </c:pt>
                <c:pt idx="186459">
                  <c:v>2.4555000000000291</c:v>
                </c:pt>
                <c:pt idx="186460">
                  <c:v>2.4575000000000387</c:v>
                </c:pt>
                <c:pt idx="186461">
                  <c:v>2.4595000000000482</c:v>
                </c:pt>
                <c:pt idx="186462">
                  <c:v>2.4615000000000009</c:v>
                </c:pt>
                <c:pt idx="186463">
                  <c:v>2.4635000000000105</c:v>
                </c:pt>
                <c:pt idx="186464">
                  <c:v>2.46550000000002</c:v>
                </c:pt>
                <c:pt idx="186465">
                  <c:v>2.4675000000000296</c:v>
                </c:pt>
                <c:pt idx="186466">
                  <c:v>2.4695000000000391</c:v>
                </c:pt>
                <c:pt idx="186467">
                  <c:v>2.4715000000000487</c:v>
                </c:pt>
                <c:pt idx="186468">
                  <c:v>2.4735000000000014</c:v>
                </c:pt>
                <c:pt idx="186469">
                  <c:v>2.4755000000000109</c:v>
                </c:pt>
                <c:pt idx="186470">
                  <c:v>2.4775000000000205</c:v>
                </c:pt>
                <c:pt idx="186471">
                  <c:v>2.47950000000003</c:v>
                </c:pt>
                <c:pt idx="186472">
                  <c:v>2.4815000000000396</c:v>
                </c:pt>
                <c:pt idx="186473">
                  <c:v>2.4835000000000491</c:v>
                </c:pt>
                <c:pt idx="186474">
                  <c:v>2.4855000000000018</c:v>
                </c:pt>
                <c:pt idx="186475">
                  <c:v>2.4875000000000114</c:v>
                </c:pt>
                <c:pt idx="186476">
                  <c:v>2.4895000000000209</c:v>
                </c:pt>
                <c:pt idx="186477">
                  <c:v>2.4915000000000305</c:v>
                </c:pt>
                <c:pt idx="186478">
                  <c:v>2.49350000000004</c:v>
                </c:pt>
                <c:pt idx="186479">
                  <c:v>2.4955000000000496</c:v>
                </c:pt>
                <c:pt idx="186480">
                  <c:v>2.4975000000000023</c:v>
                </c:pt>
                <c:pt idx="186481">
                  <c:v>2.4995000000000118</c:v>
                </c:pt>
                <c:pt idx="186482">
                  <c:v>2.5015000000000214</c:v>
                </c:pt>
                <c:pt idx="186483">
                  <c:v>2.5035000000000309</c:v>
                </c:pt>
                <c:pt idx="186484">
                  <c:v>2.5055000000000405</c:v>
                </c:pt>
                <c:pt idx="186485">
                  <c:v>2.50750000000005</c:v>
                </c:pt>
                <c:pt idx="186486">
                  <c:v>2.5095000000000027</c:v>
                </c:pt>
                <c:pt idx="186487">
                  <c:v>2.5115000000000123</c:v>
                </c:pt>
                <c:pt idx="186488">
                  <c:v>2.5135000000000218</c:v>
                </c:pt>
                <c:pt idx="186489">
                  <c:v>2.5155000000000314</c:v>
                </c:pt>
                <c:pt idx="186490">
                  <c:v>2.5175000000000409</c:v>
                </c:pt>
                <c:pt idx="186491">
                  <c:v>2.5195000000000505</c:v>
                </c:pt>
                <c:pt idx="186492">
                  <c:v>2.5215000000000032</c:v>
                </c:pt>
                <c:pt idx="186493">
                  <c:v>2.5235000000000127</c:v>
                </c:pt>
                <c:pt idx="186494">
                  <c:v>2.5255000000000223</c:v>
                </c:pt>
                <c:pt idx="186495">
                  <c:v>2.5275000000000318</c:v>
                </c:pt>
                <c:pt idx="186496">
                  <c:v>2.5295000000000414</c:v>
                </c:pt>
                <c:pt idx="186497">
                  <c:v>2.5315000000000509</c:v>
                </c:pt>
                <c:pt idx="186498">
                  <c:v>2.5335000000000036</c:v>
                </c:pt>
                <c:pt idx="186499">
                  <c:v>2.5355000000000132</c:v>
                </c:pt>
                <c:pt idx="186500">
                  <c:v>2.5375000000000227</c:v>
                </c:pt>
                <c:pt idx="186501">
                  <c:v>2.5395000000000323</c:v>
                </c:pt>
                <c:pt idx="186502">
                  <c:v>2.5415000000000418</c:v>
                </c:pt>
                <c:pt idx="186503">
                  <c:v>2.5434999999999945</c:v>
                </c:pt>
                <c:pt idx="186504">
                  <c:v>2.5455000000000041</c:v>
                </c:pt>
                <c:pt idx="186505">
                  <c:v>2.5475000000000136</c:v>
                </c:pt>
                <c:pt idx="186506">
                  <c:v>2.5495000000000232</c:v>
                </c:pt>
                <c:pt idx="186507">
                  <c:v>2.5515000000000327</c:v>
                </c:pt>
                <c:pt idx="186508">
                  <c:v>2.5535000000000423</c:v>
                </c:pt>
                <c:pt idx="186509">
                  <c:v>2.555499999999995</c:v>
                </c:pt>
                <c:pt idx="186510">
                  <c:v>2.5575000000000045</c:v>
                </c:pt>
                <c:pt idx="186511">
                  <c:v>2.5595000000000141</c:v>
                </c:pt>
                <c:pt idx="186512">
                  <c:v>2.5615000000000236</c:v>
                </c:pt>
                <c:pt idx="186513">
                  <c:v>2.5635000000000332</c:v>
                </c:pt>
                <c:pt idx="186514">
                  <c:v>2.5655000000000427</c:v>
                </c:pt>
                <c:pt idx="186515">
                  <c:v>2.5674999999999955</c:v>
                </c:pt>
                <c:pt idx="186516">
                  <c:v>2.569500000000005</c:v>
                </c:pt>
                <c:pt idx="186517">
                  <c:v>2.5715000000000146</c:v>
                </c:pt>
                <c:pt idx="186518">
                  <c:v>2.5735000000000241</c:v>
                </c:pt>
                <c:pt idx="186519">
                  <c:v>2.5755000000000337</c:v>
                </c:pt>
                <c:pt idx="186520">
                  <c:v>2.5775000000000432</c:v>
                </c:pt>
                <c:pt idx="186521">
                  <c:v>2.5794999999999959</c:v>
                </c:pt>
                <c:pt idx="186522">
                  <c:v>2.5815000000000055</c:v>
                </c:pt>
                <c:pt idx="186523">
                  <c:v>2.583500000000015</c:v>
                </c:pt>
                <c:pt idx="186524">
                  <c:v>2.5855000000000246</c:v>
                </c:pt>
                <c:pt idx="186525">
                  <c:v>2.5875000000000341</c:v>
                </c:pt>
                <c:pt idx="186526">
                  <c:v>2.5895000000000437</c:v>
                </c:pt>
                <c:pt idx="186527">
                  <c:v>2.5914999999999964</c:v>
                </c:pt>
                <c:pt idx="186528">
                  <c:v>2.5935000000000059</c:v>
                </c:pt>
                <c:pt idx="186529">
                  <c:v>2.5955000000000155</c:v>
                </c:pt>
                <c:pt idx="186530">
                  <c:v>2.597500000000025</c:v>
                </c:pt>
                <c:pt idx="186531">
                  <c:v>2.5995000000000346</c:v>
                </c:pt>
                <c:pt idx="186532">
                  <c:v>2.6015000000000441</c:v>
                </c:pt>
                <c:pt idx="186533">
                  <c:v>2.6034999999999968</c:v>
                </c:pt>
                <c:pt idx="186534">
                  <c:v>2.6055000000000064</c:v>
                </c:pt>
                <c:pt idx="186535">
                  <c:v>2.6075000000000159</c:v>
                </c:pt>
                <c:pt idx="186536">
                  <c:v>2.6095000000000255</c:v>
                </c:pt>
                <c:pt idx="186537">
                  <c:v>2.611500000000035</c:v>
                </c:pt>
                <c:pt idx="186538">
                  <c:v>2.6135000000000446</c:v>
                </c:pt>
                <c:pt idx="186539">
                  <c:v>2.6154999999999973</c:v>
                </c:pt>
                <c:pt idx="186540">
                  <c:v>2.6175000000000068</c:v>
                </c:pt>
                <c:pt idx="186541">
                  <c:v>2.6195000000000164</c:v>
                </c:pt>
                <c:pt idx="186542">
                  <c:v>2.6215000000000259</c:v>
                </c:pt>
                <c:pt idx="186543">
                  <c:v>2.6235000000000355</c:v>
                </c:pt>
                <c:pt idx="186544">
                  <c:v>2.625500000000045</c:v>
                </c:pt>
                <c:pt idx="186545">
                  <c:v>2.6274999999999977</c:v>
                </c:pt>
                <c:pt idx="186546">
                  <c:v>2.6295000000000073</c:v>
                </c:pt>
                <c:pt idx="186547">
                  <c:v>2.6315000000000168</c:v>
                </c:pt>
                <c:pt idx="186548">
                  <c:v>2.6335000000000264</c:v>
                </c:pt>
                <c:pt idx="186549">
                  <c:v>2.6355000000000359</c:v>
                </c:pt>
                <c:pt idx="186550">
                  <c:v>2.6375000000000455</c:v>
                </c:pt>
                <c:pt idx="186551">
                  <c:v>2.6394999999999982</c:v>
                </c:pt>
                <c:pt idx="186552">
                  <c:v>2.6415000000000077</c:v>
                </c:pt>
                <c:pt idx="186553">
                  <c:v>2.6435000000000173</c:v>
                </c:pt>
                <c:pt idx="186554">
                  <c:v>2.6455000000000268</c:v>
                </c:pt>
                <c:pt idx="186555">
                  <c:v>2.6475000000000364</c:v>
                </c:pt>
                <c:pt idx="186556">
                  <c:v>2.6495000000000459</c:v>
                </c:pt>
                <c:pt idx="186557">
                  <c:v>2.6514999999999986</c:v>
                </c:pt>
                <c:pt idx="186558">
                  <c:v>2.6535000000000082</c:v>
                </c:pt>
                <c:pt idx="186559">
                  <c:v>2.6555000000000177</c:v>
                </c:pt>
                <c:pt idx="186560">
                  <c:v>2.6575000000000273</c:v>
                </c:pt>
                <c:pt idx="186561">
                  <c:v>2.6595000000000368</c:v>
                </c:pt>
                <c:pt idx="186562">
                  <c:v>2.6615000000000464</c:v>
                </c:pt>
                <c:pt idx="186563">
                  <c:v>2.6634999999999991</c:v>
                </c:pt>
                <c:pt idx="186564">
                  <c:v>2.6655000000000086</c:v>
                </c:pt>
                <c:pt idx="186565">
                  <c:v>2.6675000000000182</c:v>
                </c:pt>
                <c:pt idx="186566">
                  <c:v>2.6695000000000277</c:v>
                </c:pt>
                <c:pt idx="186567">
                  <c:v>2.6715000000000373</c:v>
                </c:pt>
                <c:pt idx="186568">
                  <c:v>2.6735000000000468</c:v>
                </c:pt>
                <c:pt idx="186569">
                  <c:v>2.6754999999999995</c:v>
                </c:pt>
                <c:pt idx="186570">
                  <c:v>2.6775000000000091</c:v>
                </c:pt>
                <c:pt idx="186571">
                  <c:v>2.6795000000000186</c:v>
                </c:pt>
                <c:pt idx="186572">
                  <c:v>2.6815000000000282</c:v>
                </c:pt>
                <c:pt idx="186573">
                  <c:v>2.6835000000000377</c:v>
                </c:pt>
                <c:pt idx="186574">
                  <c:v>2.6855000000000473</c:v>
                </c:pt>
                <c:pt idx="186575">
                  <c:v>2.6875</c:v>
                </c:pt>
                <c:pt idx="186576">
                  <c:v>2.6895000000000095</c:v>
                </c:pt>
                <c:pt idx="186577">
                  <c:v>2.6915000000000191</c:v>
                </c:pt>
                <c:pt idx="186578">
                  <c:v>2.6935000000000286</c:v>
                </c:pt>
                <c:pt idx="186579">
                  <c:v>2.6955000000000382</c:v>
                </c:pt>
                <c:pt idx="186580">
                  <c:v>2.6975000000000477</c:v>
                </c:pt>
                <c:pt idx="186581">
                  <c:v>2.6995000000000005</c:v>
                </c:pt>
                <c:pt idx="186582">
                  <c:v>2.70150000000001</c:v>
                </c:pt>
                <c:pt idx="186583">
                  <c:v>2.7035000000000196</c:v>
                </c:pt>
                <c:pt idx="186584">
                  <c:v>2.7055000000000291</c:v>
                </c:pt>
                <c:pt idx="186585">
                  <c:v>2.7075000000000387</c:v>
                </c:pt>
                <c:pt idx="186586">
                  <c:v>2.7095000000000482</c:v>
                </c:pt>
                <c:pt idx="186587">
                  <c:v>2.7115000000000009</c:v>
                </c:pt>
                <c:pt idx="186588">
                  <c:v>2.7135000000000105</c:v>
                </c:pt>
                <c:pt idx="186589">
                  <c:v>2.71550000000002</c:v>
                </c:pt>
                <c:pt idx="186590">
                  <c:v>2.7175000000000296</c:v>
                </c:pt>
                <c:pt idx="186591">
                  <c:v>2.7195000000000391</c:v>
                </c:pt>
                <c:pt idx="186592">
                  <c:v>2.7215000000000487</c:v>
                </c:pt>
                <c:pt idx="186593">
                  <c:v>2.7235000000000014</c:v>
                </c:pt>
                <c:pt idx="186594">
                  <c:v>2.7255000000000109</c:v>
                </c:pt>
                <c:pt idx="186595">
                  <c:v>2.7275000000000205</c:v>
                </c:pt>
                <c:pt idx="186596">
                  <c:v>2.72950000000003</c:v>
                </c:pt>
                <c:pt idx="186597">
                  <c:v>2.7315000000000396</c:v>
                </c:pt>
                <c:pt idx="186598">
                  <c:v>2.7335000000000491</c:v>
                </c:pt>
                <c:pt idx="186599">
                  <c:v>2.7355000000000018</c:v>
                </c:pt>
                <c:pt idx="186600">
                  <c:v>2.7375000000000114</c:v>
                </c:pt>
                <c:pt idx="186601">
                  <c:v>2.7395000000000209</c:v>
                </c:pt>
                <c:pt idx="186602">
                  <c:v>2.7415000000000305</c:v>
                </c:pt>
                <c:pt idx="186603">
                  <c:v>2.74350000000004</c:v>
                </c:pt>
                <c:pt idx="186604">
                  <c:v>2.7455000000000496</c:v>
                </c:pt>
                <c:pt idx="186605">
                  <c:v>2.7475000000000023</c:v>
                </c:pt>
                <c:pt idx="186606">
                  <c:v>2.7495000000000118</c:v>
                </c:pt>
                <c:pt idx="186607">
                  <c:v>2.7515000000000214</c:v>
                </c:pt>
                <c:pt idx="186608">
                  <c:v>2.7535000000000309</c:v>
                </c:pt>
                <c:pt idx="186609">
                  <c:v>2.7555000000000405</c:v>
                </c:pt>
                <c:pt idx="186610">
                  <c:v>2.75750000000005</c:v>
                </c:pt>
                <c:pt idx="186611">
                  <c:v>2.7595000000000027</c:v>
                </c:pt>
                <c:pt idx="186612">
                  <c:v>2.7615000000000123</c:v>
                </c:pt>
                <c:pt idx="186613">
                  <c:v>2.7635000000000218</c:v>
                </c:pt>
                <c:pt idx="186614">
                  <c:v>2.7655000000000314</c:v>
                </c:pt>
                <c:pt idx="186615">
                  <c:v>2.7675000000000409</c:v>
                </c:pt>
                <c:pt idx="186616">
                  <c:v>2.7695000000000505</c:v>
                </c:pt>
                <c:pt idx="186617">
                  <c:v>2.7715000000000032</c:v>
                </c:pt>
                <c:pt idx="186618">
                  <c:v>2.7735000000000127</c:v>
                </c:pt>
                <c:pt idx="186619">
                  <c:v>2.7755000000000223</c:v>
                </c:pt>
                <c:pt idx="186620">
                  <c:v>2.7775000000000318</c:v>
                </c:pt>
                <c:pt idx="186621">
                  <c:v>2.7795000000000414</c:v>
                </c:pt>
                <c:pt idx="186622">
                  <c:v>2.7815000000000509</c:v>
                </c:pt>
                <c:pt idx="186623">
                  <c:v>2.7835000000000036</c:v>
                </c:pt>
                <c:pt idx="186624">
                  <c:v>2.7855000000000132</c:v>
                </c:pt>
                <c:pt idx="186625">
                  <c:v>2.7875000000000227</c:v>
                </c:pt>
                <c:pt idx="186626">
                  <c:v>2.7895000000000323</c:v>
                </c:pt>
                <c:pt idx="186627">
                  <c:v>2.7915000000000418</c:v>
                </c:pt>
                <c:pt idx="186628">
                  <c:v>2.7934999999999945</c:v>
                </c:pt>
                <c:pt idx="186629">
                  <c:v>2.7955000000000041</c:v>
                </c:pt>
                <c:pt idx="186630">
                  <c:v>2.7975000000000136</c:v>
                </c:pt>
                <c:pt idx="186631">
                  <c:v>2.7995000000000232</c:v>
                </c:pt>
                <c:pt idx="186632">
                  <c:v>2.8015000000000327</c:v>
                </c:pt>
                <c:pt idx="186633">
                  <c:v>2.8035000000000423</c:v>
                </c:pt>
                <c:pt idx="186634">
                  <c:v>2.805499999999995</c:v>
                </c:pt>
                <c:pt idx="186635">
                  <c:v>2.8075000000000045</c:v>
                </c:pt>
                <c:pt idx="186636">
                  <c:v>2.8095000000000141</c:v>
                </c:pt>
                <c:pt idx="186637">
                  <c:v>2.8115000000000236</c:v>
                </c:pt>
                <c:pt idx="186638">
                  <c:v>2.8135000000000332</c:v>
                </c:pt>
                <c:pt idx="186639">
                  <c:v>2.8155000000000427</c:v>
                </c:pt>
                <c:pt idx="186640">
                  <c:v>2.8174999999999955</c:v>
                </c:pt>
                <c:pt idx="186641">
                  <c:v>2.819500000000005</c:v>
                </c:pt>
                <c:pt idx="186642">
                  <c:v>2.8215000000000146</c:v>
                </c:pt>
                <c:pt idx="186643">
                  <c:v>2.8235000000000241</c:v>
                </c:pt>
                <c:pt idx="186644">
                  <c:v>2.8255000000000337</c:v>
                </c:pt>
                <c:pt idx="186645">
                  <c:v>2.8275000000000432</c:v>
                </c:pt>
                <c:pt idx="186646">
                  <c:v>2.8294999999999959</c:v>
                </c:pt>
                <c:pt idx="186647">
                  <c:v>2.8315000000000055</c:v>
                </c:pt>
                <c:pt idx="186648">
                  <c:v>2.833500000000015</c:v>
                </c:pt>
                <c:pt idx="186649">
                  <c:v>2.8355000000000246</c:v>
                </c:pt>
                <c:pt idx="186650">
                  <c:v>2.8375000000000341</c:v>
                </c:pt>
                <c:pt idx="186651">
                  <c:v>2.8395000000000437</c:v>
                </c:pt>
                <c:pt idx="186652">
                  <c:v>2.8414999999999964</c:v>
                </c:pt>
                <c:pt idx="186653">
                  <c:v>2.8435000000000059</c:v>
                </c:pt>
                <c:pt idx="186654">
                  <c:v>2.8455000000000155</c:v>
                </c:pt>
                <c:pt idx="186655">
                  <c:v>2.847500000000025</c:v>
                </c:pt>
                <c:pt idx="186656">
                  <c:v>2.8495000000000346</c:v>
                </c:pt>
                <c:pt idx="186657">
                  <c:v>2.8515000000000441</c:v>
                </c:pt>
                <c:pt idx="186658">
                  <c:v>2.8534999999999968</c:v>
                </c:pt>
                <c:pt idx="186659">
                  <c:v>2.8555000000000064</c:v>
                </c:pt>
                <c:pt idx="186660">
                  <c:v>2.8575000000000159</c:v>
                </c:pt>
                <c:pt idx="186661">
                  <c:v>2.8595000000000255</c:v>
                </c:pt>
                <c:pt idx="186662">
                  <c:v>2.861500000000035</c:v>
                </c:pt>
                <c:pt idx="186663">
                  <c:v>2.8635000000000446</c:v>
                </c:pt>
                <c:pt idx="186664">
                  <c:v>2.8654999999999973</c:v>
                </c:pt>
                <c:pt idx="186665">
                  <c:v>2.8675000000000068</c:v>
                </c:pt>
                <c:pt idx="186666">
                  <c:v>2.8695000000000164</c:v>
                </c:pt>
                <c:pt idx="186667">
                  <c:v>2.8715000000000259</c:v>
                </c:pt>
                <c:pt idx="186668">
                  <c:v>2.8735000000000355</c:v>
                </c:pt>
                <c:pt idx="186669">
                  <c:v>2.875500000000045</c:v>
                </c:pt>
                <c:pt idx="186670">
                  <c:v>2.8774999999999977</c:v>
                </c:pt>
                <c:pt idx="186671">
                  <c:v>2.8795000000000073</c:v>
                </c:pt>
                <c:pt idx="186672">
                  <c:v>2.8815000000000168</c:v>
                </c:pt>
                <c:pt idx="186673">
                  <c:v>2.8835000000000264</c:v>
                </c:pt>
                <c:pt idx="186674">
                  <c:v>2.8855000000000359</c:v>
                </c:pt>
                <c:pt idx="186675">
                  <c:v>2.8875000000000455</c:v>
                </c:pt>
                <c:pt idx="186676">
                  <c:v>2.8894999999999982</c:v>
                </c:pt>
                <c:pt idx="186677">
                  <c:v>2.8915000000000077</c:v>
                </c:pt>
                <c:pt idx="186678">
                  <c:v>2.8935000000000173</c:v>
                </c:pt>
                <c:pt idx="186679">
                  <c:v>2.8955000000000268</c:v>
                </c:pt>
                <c:pt idx="186680">
                  <c:v>2.8975000000000364</c:v>
                </c:pt>
                <c:pt idx="186681">
                  <c:v>2.8995000000000459</c:v>
                </c:pt>
                <c:pt idx="186682">
                  <c:v>2.9014999999999986</c:v>
                </c:pt>
                <c:pt idx="186683">
                  <c:v>2.9035000000000082</c:v>
                </c:pt>
                <c:pt idx="186684">
                  <c:v>2.9055000000000177</c:v>
                </c:pt>
                <c:pt idx="186685">
                  <c:v>2.9075000000000273</c:v>
                </c:pt>
                <c:pt idx="186686">
                  <c:v>2.9095000000000368</c:v>
                </c:pt>
                <c:pt idx="186687">
                  <c:v>2.9115000000000464</c:v>
                </c:pt>
                <c:pt idx="186688">
                  <c:v>2.9134999999999991</c:v>
                </c:pt>
                <c:pt idx="186689">
                  <c:v>2.9155000000000086</c:v>
                </c:pt>
                <c:pt idx="186690">
                  <c:v>2.9175000000000182</c:v>
                </c:pt>
                <c:pt idx="186691">
                  <c:v>2.9195000000000277</c:v>
                </c:pt>
                <c:pt idx="186692">
                  <c:v>2.9215000000000373</c:v>
                </c:pt>
                <c:pt idx="186693">
                  <c:v>2.9235000000000468</c:v>
                </c:pt>
                <c:pt idx="186694">
                  <c:v>2.9254999999999995</c:v>
                </c:pt>
                <c:pt idx="186695">
                  <c:v>2.9275000000000091</c:v>
                </c:pt>
                <c:pt idx="186696">
                  <c:v>2.9295000000000186</c:v>
                </c:pt>
                <c:pt idx="186697">
                  <c:v>2.9315000000000282</c:v>
                </c:pt>
                <c:pt idx="186698">
                  <c:v>2.9335000000000377</c:v>
                </c:pt>
                <c:pt idx="186699">
                  <c:v>2.9355000000000473</c:v>
                </c:pt>
                <c:pt idx="186700">
                  <c:v>2.9375</c:v>
                </c:pt>
                <c:pt idx="186701">
                  <c:v>2.9395000000000095</c:v>
                </c:pt>
                <c:pt idx="186702">
                  <c:v>2.9415000000000191</c:v>
                </c:pt>
                <c:pt idx="186703">
                  <c:v>2.9435000000000286</c:v>
                </c:pt>
                <c:pt idx="186704">
                  <c:v>2.9455000000000382</c:v>
                </c:pt>
                <c:pt idx="186705">
                  <c:v>2.9475000000000477</c:v>
                </c:pt>
                <c:pt idx="186706">
                  <c:v>2.9495000000000005</c:v>
                </c:pt>
                <c:pt idx="186707">
                  <c:v>2.95150000000001</c:v>
                </c:pt>
                <c:pt idx="186708">
                  <c:v>2.9535000000000196</c:v>
                </c:pt>
                <c:pt idx="186709">
                  <c:v>2.9555000000000291</c:v>
                </c:pt>
                <c:pt idx="186710">
                  <c:v>2.9575000000000387</c:v>
                </c:pt>
                <c:pt idx="186711">
                  <c:v>2.9595000000000482</c:v>
                </c:pt>
                <c:pt idx="186712">
                  <c:v>2.9615000000000009</c:v>
                </c:pt>
                <c:pt idx="186713">
                  <c:v>2.9635000000000105</c:v>
                </c:pt>
                <c:pt idx="186714">
                  <c:v>2.96550000000002</c:v>
                </c:pt>
                <c:pt idx="186715">
                  <c:v>2.9675000000000296</c:v>
                </c:pt>
                <c:pt idx="186716">
                  <c:v>2.9695000000000391</c:v>
                </c:pt>
                <c:pt idx="186717">
                  <c:v>2.9715000000000487</c:v>
                </c:pt>
                <c:pt idx="186718">
                  <c:v>2.9735000000000014</c:v>
                </c:pt>
                <c:pt idx="186719">
                  <c:v>2.9755000000000109</c:v>
                </c:pt>
                <c:pt idx="186720">
                  <c:v>2.9775000000000205</c:v>
                </c:pt>
                <c:pt idx="186721">
                  <c:v>2.97950000000003</c:v>
                </c:pt>
                <c:pt idx="186722">
                  <c:v>2.9815000000000396</c:v>
                </c:pt>
                <c:pt idx="186723">
                  <c:v>2.9835000000000491</c:v>
                </c:pt>
                <c:pt idx="186724">
                  <c:v>2.9855000000000018</c:v>
                </c:pt>
                <c:pt idx="186725">
                  <c:v>2.9875000000000114</c:v>
                </c:pt>
                <c:pt idx="186726">
                  <c:v>2.9895000000000209</c:v>
                </c:pt>
                <c:pt idx="186727">
                  <c:v>2.9915000000000305</c:v>
                </c:pt>
                <c:pt idx="186728">
                  <c:v>2.99350000000004</c:v>
                </c:pt>
                <c:pt idx="186729">
                  <c:v>2.9955000000000496</c:v>
                </c:pt>
                <c:pt idx="186730">
                  <c:v>2.9975000000000023</c:v>
                </c:pt>
                <c:pt idx="186731">
                  <c:v>2.9995000000000118</c:v>
                </c:pt>
                <c:pt idx="186732">
                  <c:v>3.0015000000000214</c:v>
                </c:pt>
                <c:pt idx="186733">
                  <c:v>3.0035000000000309</c:v>
                </c:pt>
                <c:pt idx="186734">
                  <c:v>3.0055000000000405</c:v>
                </c:pt>
                <c:pt idx="186735">
                  <c:v>3.00750000000005</c:v>
                </c:pt>
                <c:pt idx="186736">
                  <c:v>3.0095000000000027</c:v>
                </c:pt>
                <c:pt idx="186737">
                  <c:v>3.0115000000000123</c:v>
                </c:pt>
                <c:pt idx="186738">
                  <c:v>3.0135000000000218</c:v>
                </c:pt>
                <c:pt idx="186739">
                  <c:v>3.0155000000000314</c:v>
                </c:pt>
                <c:pt idx="186740">
                  <c:v>3.0175000000000409</c:v>
                </c:pt>
                <c:pt idx="186741">
                  <c:v>3.0195000000000505</c:v>
                </c:pt>
                <c:pt idx="186742">
                  <c:v>3.0215000000000032</c:v>
                </c:pt>
                <c:pt idx="186743">
                  <c:v>3.0235000000000127</c:v>
                </c:pt>
                <c:pt idx="186744">
                  <c:v>3.0255000000000223</c:v>
                </c:pt>
                <c:pt idx="186745">
                  <c:v>3.0275000000000318</c:v>
                </c:pt>
                <c:pt idx="186746">
                  <c:v>3.0295000000000414</c:v>
                </c:pt>
                <c:pt idx="186747">
                  <c:v>3.0315000000000509</c:v>
                </c:pt>
                <c:pt idx="186748">
                  <c:v>3.0335000000000036</c:v>
                </c:pt>
                <c:pt idx="186749">
                  <c:v>3.0355000000000132</c:v>
                </c:pt>
                <c:pt idx="186750">
                  <c:v>3.0375000000000227</c:v>
                </c:pt>
                <c:pt idx="186751">
                  <c:v>3.0395000000000323</c:v>
                </c:pt>
                <c:pt idx="186752">
                  <c:v>3.0415000000000418</c:v>
                </c:pt>
                <c:pt idx="186753">
                  <c:v>3.0434999999999945</c:v>
                </c:pt>
                <c:pt idx="186754">
                  <c:v>3.0455000000000041</c:v>
                </c:pt>
                <c:pt idx="186755">
                  <c:v>3.0475000000000136</c:v>
                </c:pt>
                <c:pt idx="186756">
                  <c:v>3.0495000000000232</c:v>
                </c:pt>
                <c:pt idx="186757">
                  <c:v>3.0515000000000327</c:v>
                </c:pt>
                <c:pt idx="186758">
                  <c:v>3.0535000000000423</c:v>
                </c:pt>
                <c:pt idx="186759">
                  <c:v>3.055499999999995</c:v>
                </c:pt>
                <c:pt idx="186760">
                  <c:v>3.0575000000000045</c:v>
                </c:pt>
                <c:pt idx="186761">
                  <c:v>3.0595000000000141</c:v>
                </c:pt>
                <c:pt idx="186762">
                  <c:v>3.0615000000000236</c:v>
                </c:pt>
                <c:pt idx="186763">
                  <c:v>3.0635000000000332</c:v>
                </c:pt>
                <c:pt idx="186764">
                  <c:v>3.0655000000000427</c:v>
                </c:pt>
                <c:pt idx="186765">
                  <c:v>3.0674999999999955</c:v>
                </c:pt>
                <c:pt idx="186766">
                  <c:v>3.069500000000005</c:v>
                </c:pt>
                <c:pt idx="186767">
                  <c:v>3.0715000000000146</c:v>
                </c:pt>
                <c:pt idx="186768">
                  <c:v>3.0735000000000241</c:v>
                </c:pt>
                <c:pt idx="186769">
                  <c:v>3.0755000000000337</c:v>
                </c:pt>
                <c:pt idx="186770">
                  <c:v>3.0775000000000432</c:v>
                </c:pt>
                <c:pt idx="186771">
                  <c:v>3.0794999999999959</c:v>
                </c:pt>
                <c:pt idx="186772">
                  <c:v>3.0815000000000055</c:v>
                </c:pt>
                <c:pt idx="186773">
                  <c:v>3.083500000000015</c:v>
                </c:pt>
                <c:pt idx="186774">
                  <c:v>3.0855000000000246</c:v>
                </c:pt>
                <c:pt idx="186775">
                  <c:v>3.0875000000000341</c:v>
                </c:pt>
                <c:pt idx="186776">
                  <c:v>3.0895000000000437</c:v>
                </c:pt>
                <c:pt idx="186777">
                  <c:v>3.0914999999999964</c:v>
                </c:pt>
                <c:pt idx="186778">
                  <c:v>3.0935000000000059</c:v>
                </c:pt>
                <c:pt idx="186779">
                  <c:v>3.0955000000000155</c:v>
                </c:pt>
                <c:pt idx="186780">
                  <c:v>3.097500000000025</c:v>
                </c:pt>
                <c:pt idx="186781">
                  <c:v>3.0995000000000346</c:v>
                </c:pt>
                <c:pt idx="186782">
                  <c:v>3.1015000000000441</c:v>
                </c:pt>
                <c:pt idx="186783">
                  <c:v>3.1034999999999968</c:v>
                </c:pt>
                <c:pt idx="186784">
                  <c:v>3.1055000000000064</c:v>
                </c:pt>
                <c:pt idx="186785">
                  <c:v>3.1075000000000159</c:v>
                </c:pt>
                <c:pt idx="186786">
                  <c:v>3.1095000000000255</c:v>
                </c:pt>
                <c:pt idx="186787">
                  <c:v>3.111500000000035</c:v>
                </c:pt>
                <c:pt idx="186788">
                  <c:v>3.1135000000000446</c:v>
                </c:pt>
                <c:pt idx="186789">
                  <c:v>3.1154999999999973</c:v>
                </c:pt>
                <c:pt idx="186790">
                  <c:v>3.1175000000000068</c:v>
                </c:pt>
                <c:pt idx="186791">
                  <c:v>3.1195000000000164</c:v>
                </c:pt>
                <c:pt idx="186792">
                  <c:v>3.1215000000000259</c:v>
                </c:pt>
                <c:pt idx="186793">
                  <c:v>3.1235000000000355</c:v>
                </c:pt>
                <c:pt idx="186794">
                  <c:v>3.125500000000045</c:v>
                </c:pt>
                <c:pt idx="186795">
                  <c:v>3.1274999999999977</c:v>
                </c:pt>
                <c:pt idx="186796">
                  <c:v>3.1295000000000073</c:v>
                </c:pt>
                <c:pt idx="186797">
                  <c:v>3.1315000000000168</c:v>
                </c:pt>
                <c:pt idx="186798">
                  <c:v>3.1335000000000264</c:v>
                </c:pt>
                <c:pt idx="186799">
                  <c:v>3.1355000000000359</c:v>
                </c:pt>
                <c:pt idx="186800">
                  <c:v>3.1375000000000455</c:v>
                </c:pt>
                <c:pt idx="186801">
                  <c:v>3.1394999999999982</c:v>
                </c:pt>
                <c:pt idx="186802">
                  <c:v>3.1415000000000077</c:v>
                </c:pt>
                <c:pt idx="186803">
                  <c:v>3.1435000000000173</c:v>
                </c:pt>
                <c:pt idx="186804">
                  <c:v>3.1455000000000268</c:v>
                </c:pt>
                <c:pt idx="186805">
                  <c:v>3.1475000000000364</c:v>
                </c:pt>
                <c:pt idx="186806">
                  <c:v>3.1495000000000459</c:v>
                </c:pt>
                <c:pt idx="186807">
                  <c:v>3.1514999999999986</c:v>
                </c:pt>
                <c:pt idx="186808">
                  <c:v>3.1535000000000082</c:v>
                </c:pt>
                <c:pt idx="186809">
                  <c:v>3.1555000000000177</c:v>
                </c:pt>
                <c:pt idx="186810">
                  <c:v>3.1575000000000273</c:v>
                </c:pt>
                <c:pt idx="186811">
                  <c:v>3.1595000000000368</c:v>
                </c:pt>
                <c:pt idx="186812">
                  <c:v>3.1615000000000464</c:v>
                </c:pt>
                <c:pt idx="186813">
                  <c:v>3.1634999999999991</c:v>
                </c:pt>
                <c:pt idx="186814">
                  <c:v>3.1655000000000086</c:v>
                </c:pt>
                <c:pt idx="186815">
                  <c:v>3.1675000000000182</c:v>
                </c:pt>
                <c:pt idx="186816">
                  <c:v>3.1695000000000277</c:v>
                </c:pt>
                <c:pt idx="186817">
                  <c:v>3.1715000000000373</c:v>
                </c:pt>
                <c:pt idx="186818">
                  <c:v>3.1735000000000468</c:v>
                </c:pt>
                <c:pt idx="186819">
                  <c:v>3.1754999999999995</c:v>
                </c:pt>
                <c:pt idx="186820">
                  <c:v>3.1775000000000091</c:v>
                </c:pt>
                <c:pt idx="186821">
                  <c:v>3.1795000000000186</c:v>
                </c:pt>
                <c:pt idx="186822">
                  <c:v>3.1815000000000282</c:v>
                </c:pt>
                <c:pt idx="186823">
                  <c:v>3.1835000000000377</c:v>
                </c:pt>
                <c:pt idx="186824">
                  <c:v>3.1855000000000473</c:v>
                </c:pt>
                <c:pt idx="186825">
                  <c:v>3.1875</c:v>
                </c:pt>
                <c:pt idx="186826">
                  <c:v>3.1895000000000095</c:v>
                </c:pt>
                <c:pt idx="186827">
                  <c:v>3.1915000000000191</c:v>
                </c:pt>
                <c:pt idx="186828">
                  <c:v>3.1935000000000286</c:v>
                </c:pt>
                <c:pt idx="186829">
                  <c:v>3.1955000000000382</c:v>
                </c:pt>
                <c:pt idx="186830">
                  <c:v>3.1975000000000477</c:v>
                </c:pt>
                <c:pt idx="186831">
                  <c:v>3.1995000000000005</c:v>
                </c:pt>
                <c:pt idx="186832">
                  <c:v>3.20150000000001</c:v>
                </c:pt>
                <c:pt idx="186833">
                  <c:v>3.2035000000000196</c:v>
                </c:pt>
                <c:pt idx="186834">
                  <c:v>3.2055000000000291</c:v>
                </c:pt>
                <c:pt idx="186835">
                  <c:v>3.2075000000000387</c:v>
                </c:pt>
                <c:pt idx="186836">
                  <c:v>3.2095000000000482</c:v>
                </c:pt>
                <c:pt idx="186837">
                  <c:v>3.2115000000000009</c:v>
                </c:pt>
                <c:pt idx="186838">
                  <c:v>3.2135000000000105</c:v>
                </c:pt>
                <c:pt idx="186839">
                  <c:v>3.21550000000002</c:v>
                </c:pt>
                <c:pt idx="186840">
                  <c:v>3.2175000000000296</c:v>
                </c:pt>
                <c:pt idx="186841">
                  <c:v>3.2195000000000391</c:v>
                </c:pt>
                <c:pt idx="186842">
                  <c:v>3.2215000000000487</c:v>
                </c:pt>
                <c:pt idx="186843">
                  <c:v>3.2235000000000014</c:v>
                </c:pt>
                <c:pt idx="186844">
                  <c:v>3.2255000000000109</c:v>
                </c:pt>
                <c:pt idx="186845">
                  <c:v>3.2275000000000205</c:v>
                </c:pt>
                <c:pt idx="186846">
                  <c:v>3.22950000000003</c:v>
                </c:pt>
                <c:pt idx="186847">
                  <c:v>3.2315000000000396</c:v>
                </c:pt>
                <c:pt idx="186848">
                  <c:v>3.2335000000000491</c:v>
                </c:pt>
                <c:pt idx="186849">
                  <c:v>3.2355000000000018</c:v>
                </c:pt>
                <c:pt idx="186850">
                  <c:v>3.2375000000000114</c:v>
                </c:pt>
                <c:pt idx="186851">
                  <c:v>3.2395000000000209</c:v>
                </c:pt>
                <c:pt idx="186852">
                  <c:v>3.2415000000000305</c:v>
                </c:pt>
                <c:pt idx="186853">
                  <c:v>3.24350000000004</c:v>
                </c:pt>
                <c:pt idx="186854">
                  <c:v>3.2455000000000496</c:v>
                </c:pt>
                <c:pt idx="186855">
                  <c:v>3.2475000000000023</c:v>
                </c:pt>
                <c:pt idx="186856">
                  <c:v>3.2495000000000118</c:v>
                </c:pt>
                <c:pt idx="186857">
                  <c:v>3.2515000000000214</c:v>
                </c:pt>
                <c:pt idx="186858">
                  <c:v>3.2535000000000309</c:v>
                </c:pt>
                <c:pt idx="186859">
                  <c:v>3.2555000000000405</c:v>
                </c:pt>
                <c:pt idx="186860">
                  <c:v>3.25750000000005</c:v>
                </c:pt>
                <c:pt idx="186861">
                  <c:v>3.2595000000000027</c:v>
                </c:pt>
                <c:pt idx="186862">
                  <c:v>3.2615000000000123</c:v>
                </c:pt>
                <c:pt idx="186863">
                  <c:v>3.2635000000000218</c:v>
                </c:pt>
                <c:pt idx="186864">
                  <c:v>3.2655000000000314</c:v>
                </c:pt>
                <c:pt idx="186865">
                  <c:v>3.2675000000000409</c:v>
                </c:pt>
                <c:pt idx="186866">
                  <c:v>3.2695000000000505</c:v>
                </c:pt>
                <c:pt idx="186867">
                  <c:v>3.2715000000000032</c:v>
                </c:pt>
                <c:pt idx="186868">
                  <c:v>3.2735000000000127</c:v>
                </c:pt>
                <c:pt idx="186869">
                  <c:v>3.2755000000000223</c:v>
                </c:pt>
                <c:pt idx="186870">
                  <c:v>3.2775000000000318</c:v>
                </c:pt>
                <c:pt idx="186871">
                  <c:v>3.2795000000000414</c:v>
                </c:pt>
                <c:pt idx="186872">
                  <c:v>3.2815000000000509</c:v>
                </c:pt>
                <c:pt idx="186873">
                  <c:v>3.2835000000000036</c:v>
                </c:pt>
                <c:pt idx="186874">
                  <c:v>3.2855000000000132</c:v>
                </c:pt>
                <c:pt idx="186875">
                  <c:v>3.2875000000000227</c:v>
                </c:pt>
                <c:pt idx="186876">
                  <c:v>3.2895000000000323</c:v>
                </c:pt>
                <c:pt idx="186877">
                  <c:v>3.2915000000000418</c:v>
                </c:pt>
                <c:pt idx="186878">
                  <c:v>3.2934999999999945</c:v>
                </c:pt>
                <c:pt idx="186879">
                  <c:v>3.2955000000000041</c:v>
                </c:pt>
                <c:pt idx="186880">
                  <c:v>3.2975000000000136</c:v>
                </c:pt>
                <c:pt idx="186881">
                  <c:v>3.2995000000000232</c:v>
                </c:pt>
                <c:pt idx="186882">
                  <c:v>3.3015000000000327</c:v>
                </c:pt>
                <c:pt idx="186883">
                  <c:v>3.3035000000000423</c:v>
                </c:pt>
                <c:pt idx="186884">
                  <c:v>3.305499999999995</c:v>
                </c:pt>
                <c:pt idx="186885">
                  <c:v>3.3075000000000045</c:v>
                </c:pt>
                <c:pt idx="186886">
                  <c:v>3.3095000000000141</c:v>
                </c:pt>
                <c:pt idx="186887">
                  <c:v>3.3115000000000236</c:v>
                </c:pt>
                <c:pt idx="186888">
                  <c:v>3.3135000000000332</c:v>
                </c:pt>
                <c:pt idx="186889">
                  <c:v>3.3155000000000427</c:v>
                </c:pt>
                <c:pt idx="186890">
                  <c:v>3.3174999999999955</c:v>
                </c:pt>
                <c:pt idx="186891">
                  <c:v>3.319500000000005</c:v>
                </c:pt>
                <c:pt idx="186892">
                  <c:v>3.3215000000000146</c:v>
                </c:pt>
                <c:pt idx="186893">
                  <c:v>3.3235000000000241</c:v>
                </c:pt>
                <c:pt idx="186894">
                  <c:v>3.3255000000000337</c:v>
                </c:pt>
                <c:pt idx="186895">
                  <c:v>3.3275000000000432</c:v>
                </c:pt>
                <c:pt idx="186896">
                  <c:v>3.3294999999999959</c:v>
                </c:pt>
                <c:pt idx="186897">
                  <c:v>3.3315000000000055</c:v>
                </c:pt>
                <c:pt idx="186898">
                  <c:v>3.333500000000015</c:v>
                </c:pt>
                <c:pt idx="186899">
                  <c:v>3.3355000000000246</c:v>
                </c:pt>
                <c:pt idx="186900">
                  <c:v>3.3375000000000341</c:v>
                </c:pt>
                <c:pt idx="186901">
                  <c:v>3.3395000000000437</c:v>
                </c:pt>
                <c:pt idx="186902">
                  <c:v>3.3414999999999964</c:v>
                </c:pt>
                <c:pt idx="186903">
                  <c:v>3.3435000000000059</c:v>
                </c:pt>
                <c:pt idx="186904">
                  <c:v>3.3455000000000155</c:v>
                </c:pt>
                <c:pt idx="186905">
                  <c:v>3.347500000000025</c:v>
                </c:pt>
                <c:pt idx="186906">
                  <c:v>3.3495000000000346</c:v>
                </c:pt>
                <c:pt idx="186907">
                  <c:v>3.3515000000000441</c:v>
                </c:pt>
                <c:pt idx="186908">
                  <c:v>3.3534999999999968</c:v>
                </c:pt>
                <c:pt idx="186909">
                  <c:v>3.3555000000000064</c:v>
                </c:pt>
                <c:pt idx="186910">
                  <c:v>3.3575000000000159</c:v>
                </c:pt>
                <c:pt idx="186911">
                  <c:v>3.3595000000000255</c:v>
                </c:pt>
                <c:pt idx="186912">
                  <c:v>3.361500000000035</c:v>
                </c:pt>
                <c:pt idx="186913">
                  <c:v>3.3635000000000446</c:v>
                </c:pt>
                <c:pt idx="186914">
                  <c:v>3.3654999999999973</c:v>
                </c:pt>
                <c:pt idx="186915">
                  <c:v>3.3675000000000068</c:v>
                </c:pt>
                <c:pt idx="186916">
                  <c:v>3.3695000000000164</c:v>
                </c:pt>
                <c:pt idx="186917">
                  <c:v>3.3715000000000259</c:v>
                </c:pt>
                <c:pt idx="186918">
                  <c:v>3.3735000000000355</c:v>
                </c:pt>
                <c:pt idx="186919">
                  <c:v>3.375500000000045</c:v>
                </c:pt>
                <c:pt idx="186920">
                  <c:v>3.3774999999999977</c:v>
                </c:pt>
                <c:pt idx="186921">
                  <c:v>3.3795000000000073</c:v>
                </c:pt>
                <c:pt idx="186922">
                  <c:v>3.3815000000000168</c:v>
                </c:pt>
                <c:pt idx="186923">
                  <c:v>3.3835000000000264</c:v>
                </c:pt>
                <c:pt idx="186924">
                  <c:v>3.3855000000000359</c:v>
                </c:pt>
                <c:pt idx="186925">
                  <c:v>3.3875000000000455</c:v>
                </c:pt>
                <c:pt idx="186926">
                  <c:v>3.3894999999999982</c:v>
                </c:pt>
                <c:pt idx="186927">
                  <c:v>3.3915000000000077</c:v>
                </c:pt>
                <c:pt idx="186928">
                  <c:v>3.3935000000000173</c:v>
                </c:pt>
                <c:pt idx="186929">
                  <c:v>3.3955000000000268</c:v>
                </c:pt>
                <c:pt idx="186930">
                  <c:v>3.3975000000000364</c:v>
                </c:pt>
                <c:pt idx="186931">
                  <c:v>3.3995000000000459</c:v>
                </c:pt>
                <c:pt idx="186932">
                  <c:v>3.4014999999999986</c:v>
                </c:pt>
                <c:pt idx="186933">
                  <c:v>3.4035000000000082</c:v>
                </c:pt>
                <c:pt idx="186934">
                  <c:v>3.4055000000000177</c:v>
                </c:pt>
                <c:pt idx="186935">
                  <c:v>3.4075000000000273</c:v>
                </c:pt>
                <c:pt idx="186936">
                  <c:v>3.4095000000000368</c:v>
                </c:pt>
                <c:pt idx="186937">
                  <c:v>3.4115000000000464</c:v>
                </c:pt>
                <c:pt idx="186938">
                  <c:v>3.4134999999999991</c:v>
                </c:pt>
                <c:pt idx="186939">
                  <c:v>3.4155000000000086</c:v>
                </c:pt>
                <c:pt idx="186940">
                  <c:v>3.4175000000000182</c:v>
                </c:pt>
                <c:pt idx="186941">
                  <c:v>3.4195000000000277</c:v>
                </c:pt>
                <c:pt idx="186942">
                  <c:v>3.4215000000000373</c:v>
                </c:pt>
                <c:pt idx="186943">
                  <c:v>3.4235000000000468</c:v>
                </c:pt>
                <c:pt idx="186944">
                  <c:v>3.4254999999999995</c:v>
                </c:pt>
                <c:pt idx="186945">
                  <c:v>3.4275000000000091</c:v>
                </c:pt>
                <c:pt idx="186946">
                  <c:v>3.4295000000000186</c:v>
                </c:pt>
                <c:pt idx="186947">
                  <c:v>3.4315000000000282</c:v>
                </c:pt>
                <c:pt idx="186948">
                  <c:v>3.4335000000000377</c:v>
                </c:pt>
                <c:pt idx="186949">
                  <c:v>3.4355000000000473</c:v>
                </c:pt>
                <c:pt idx="186950">
                  <c:v>3.4375</c:v>
                </c:pt>
                <c:pt idx="186951">
                  <c:v>3.4395000000000095</c:v>
                </c:pt>
                <c:pt idx="186952">
                  <c:v>3.4415000000000191</c:v>
                </c:pt>
                <c:pt idx="186953">
                  <c:v>3.4435000000000286</c:v>
                </c:pt>
                <c:pt idx="186954">
                  <c:v>3.4455000000000382</c:v>
                </c:pt>
                <c:pt idx="186955">
                  <c:v>3.4475000000000477</c:v>
                </c:pt>
                <c:pt idx="186956">
                  <c:v>3.4495000000000005</c:v>
                </c:pt>
                <c:pt idx="186957">
                  <c:v>3.45150000000001</c:v>
                </c:pt>
                <c:pt idx="186958">
                  <c:v>3.4535000000000196</c:v>
                </c:pt>
                <c:pt idx="186959">
                  <c:v>3.4555000000000291</c:v>
                </c:pt>
                <c:pt idx="186960">
                  <c:v>3.4575000000000387</c:v>
                </c:pt>
                <c:pt idx="186961">
                  <c:v>3.4595000000000482</c:v>
                </c:pt>
                <c:pt idx="186962">
                  <c:v>3.4615000000000009</c:v>
                </c:pt>
                <c:pt idx="186963">
                  <c:v>3.4635000000000105</c:v>
                </c:pt>
                <c:pt idx="186964">
                  <c:v>3.46550000000002</c:v>
                </c:pt>
                <c:pt idx="186965">
                  <c:v>3.4675000000000296</c:v>
                </c:pt>
                <c:pt idx="186966">
                  <c:v>3.4695000000000391</c:v>
                </c:pt>
                <c:pt idx="186967">
                  <c:v>3.4715000000000487</c:v>
                </c:pt>
                <c:pt idx="186968">
                  <c:v>3.4735000000000014</c:v>
                </c:pt>
                <c:pt idx="186969">
                  <c:v>3.4755000000000109</c:v>
                </c:pt>
                <c:pt idx="186970">
                  <c:v>3.4775000000000205</c:v>
                </c:pt>
                <c:pt idx="186971">
                  <c:v>3.47950000000003</c:v>
                </c:pt>
                <c:pt idx="186972">
                  <c:v>3.4815000000000396</c:v>
                </c:pt>
                <c:pt idx="186973">
                  <c:v>3.4835000000000491</c:v>
                </c:pt>
                <c:pt idx="186974">
                  <c:v>3.4855000000000018</c:v>
                </c:pt>
                <c:pt idx="186975">
                  <c:v>3.4875000000000114</c:v>
                </c:pt>
                <c:pt idx="186976">
                  <c:v>3.4895000000000209</c:v>
                </c:pt>
                <c:pt idx="186977">
                  <c:v>3.4915000000000305</c:v>
                </c:pt>
                <c:pt idx="186978">
                  <c:v>3.49350000000004</c:v>
                </c:pt>
                <c:pt idx="186979">
                  <c:v>3.4955000000000496</c:v>
                </c:pt>
                <c:pt idx="186980">
                  <c:v>3.4975000000000023</c:v>
                </c:pt>
                <c:pt idx="186981">
                  <c:v>3.4995000000000118</c:v>
                </c:pt>
                <c:pt idx="186982">
                  <c:v>3.5015000000000214</c:v>
                </c:pt>
                <c:pt idx="186983">
                  <c:v>3.5035000000000309</c:v>
                </c:pt>
                <c:pt idx="186984">
                  <c:v>3.5055000000000405</c:v>
                </c:pt>
                <c:pt idx="186985">
                  <c:v>3.50750000000005</c:v>
                </c:pt>
                <c:pt idx="186986">
                  <c:v>3.5095000000000027</c:v>
                </c:pt>
                <c:pt idx="186987">
                  <c:v>3.5115000000000123</c:v>
                </c:pt>
                <c:pt idx="186988">
                  <c:v>3.5135000000000218</c:v>
                </c:pt>
                <c:pt idx="186989">
                  <c:v>3.5155000000000314</c:v>
                </c:pt>
                <c:pt idx="186990">
                  <c:v>3.5175000000000409</c:v>
                </c:pt>
                <c:pt idx="186991">
                  <c:v>3.5195000000000505</c:v>
                </c:pt>
                <c:pt idx="186992">
                  <c:v>3.5215000000000032</c:v>
                </c:pt>
                <c:pt idx="186993">
                  <c:v>3.5235000000000127</c:v>
                </c:pt>
                <c:pt idx="186994">
                  <c:v>3.5255000000000223</c:v>
                </c:pt>
                <c:pt idx="186995">
                  <c:v>3.5275000000000318</c:v>
                </c:pt>
                <c:pt idx="186996">
                  <c:v>3.5295000000000414</c:v>
                </c:pt>
                <c:pt idx="186997">
                  <c:v>3.5315000000000509</c:v>
                </c:pt>
                <c:pt idx="186998">
                  <c:v>3.5335000000000036</c:v>
                </c:pt>
                <c:pt idx="186999">
                  <c:v>3.5355000000000132</c:v>
                </c:pt>
                <c:pt idx="187000">
                  <c:v>3.5375000000000227</c:v>
                </c:pt>
                <c:pt idx="187001">
                  <c:v>3.5395000000000323</c:v>
                </c:pt>
                <c:pt idx="187002">
                  <c:v>3.5415000000000418</c:v>
                </c:pt>
                <c:pt idx="187003">
                  <c:v>3.5434999999999945</c:v>
                </c:pt>
                <c:pt idx="187004">
                  <c:v>3.5455000000000041</c:v>
                </c:pt>
                <c:pt idx="187005">
                  <c:v>3.5475000000000136</c:v>
                </c:pt>
                <c:pt idx="187006">
                  <c:v>3.5495000000000232</c:v>
                </c:pt>
                <c:pt idx="187007">
                  <c:v>3.5515000000000327</c:v>
                </c:pt>
                <c:pt idx="187008">
                  <c:v>3.5535000000000423</c:v>
                </c:pt>
                <c:pt idx="187009">
                  <c:v>3.555499999999995</c:v>
                </c:pt>
                <c:pt idx="187010">
                  <c:v>3.5575000000000045</c:v>
                </c:pt>
                <c:pt idx="187011">
                  <c:v>3.5595000000000141</c:v>
                </c:pt>
                <c:pt idx="187012">
                  <c:v>3.5615000000000236</c:v>
                </c:pt>
                <c:pt idx="187013">
                  <c:v>3.5635000000000332</c:v>
                </c:pt>
                <c:pt idx="187014">
                  <c:v>3.5655000000000427</c:v>
                </c:pt>
                <c:pt idx="187015">
                  <c:v>3.5674999999999955</c:v>
                </c:pt>
                <c:pt idx="187016">
                  <c:v>3.569500000000005</c:v>
                </c:pt>
                <c:pt idx="187017">
                  <c:v>3.5715000000000146</c:v>
                </c:pt>
                <c:pt idx="187018">
                  <c:v>3.5735000000000241</c:v>
                </c:pt>
                <c:pt idx="187019">
                  <c:v>3.5755000000000337</c:v>
                </c:pt>
                <c:pt idx="187020">
                  <c:v>3.5775000000000432</c:v>
                </c:pt>
                <c:pt idx="187021">
                  <c:v>3.5794999999999959</c:v>
                </c:pt>
                <c:pt idx="187022">
                  <c:v>3.5815000000000055</c:v>
                </c:pt>
                <c:pt idx="187023">
                  <c:v>3.583500000000015</c:v>
                </c:pt>
                <c:pt idx="187024">
                  <c:v>3.5855000000000246</c:v>
                </c:pt>
                <c:pt idx="187025">
                  <c:v>3.5875000000000341</c:v>
                </c:pt>
                <c:pt idx="187026">
                  <c:v>3.5895000000000437</c:v>
                </c:pt>
                <c:pt idx="187027">
                  <c:v>3.5914999999999964</c:v>
                </c:pt>
                <c:pt idx="187028">
                  <c:v>3.5935000000000059</c:v>
                </c:pt>
                <c:pt idx="187029">
                  <c:v>3.5955000000000155</c:v>
                </c:pt>
                <c:pt idx="187030">
                  <c:v>3.597500000000025</c:v>
                </c:pt>
                <c:pt idx="187031">
                  <c:v>3.5995000000000346</c:v>
                </c:pt>
                <c:pt idx="187032">
                  <c:v>3.6015000000000441</c:v>
                </c:pt>
                <c:pt idx="187033">
                  <c:v>3.6034999999999968</c:v>
                </c:pt>
                <c:pt idx="187034">
                  <c:v>3.6055000000000064</c:v>
                </c:pt>
                <c:pt idx="187035">
                  <c:v>3.6075000000000159</c:v>
                </c:pt>
                <c:pt idx="187036">
                  <c:v>3.6095000000000255</c:v>
                </c:pt>
                <c:pt idx="187037">
                  <c:v>3.611500000000035</c:v>
                </c:pt>
                <c:pt idx="187038">
                  <c:v>3.6135000000000446</c:v>
                </c:pt>
                <c:pt idx="187039">
                  <c:v>3.6154999999999973</c:v>
                </c:pt>
                <c:pt idx="187040">
                  <c:v>3.6175000000000068</c:v>
                </c:pt>
                <c:pt idx="187041">
                  <c:v>3.6195000000000164</c:v>
                </c:pt>
                <c:pt idx="187042">
                  <c:v>3.6215000000000259</c:v>
                </c:pt>
                <c:pt idx="187043">
                  <c:v>3.6235000000000355</c:v>
                </c:pt>
                <c:pt idx="187044">
                  <c:v>3.625500000000045</c:v>
                </c:pt>
                <c:pt idx="187045">
                  <c:v>3.6274999999999977</c:v>
                </c:pt>
                <c:pt idx="187046">
                  <c:v>3.6295000000000073</c:v>
                </c:pt>
                <c:pt idx="187047">
                  <c:v>3.6315000000000168</c:v>
                </c:pt>
                <c:pt idx="187048">
                  <c:v>3.6335000000000264</c:v>
                </c:pt>
                <c:pt idx="187049">
                  <c:v>3.6355000000000359</c:v>
                </c:pt>
                <c:pt idx="187050">
                  <c:v>3.6375000000000455</c:v>
                </c:pt>
                <c:pt idx="187051">
                  <c:v>3.6394999999999982</c:v>
                </c:pt>
                <c:pt idx="187052">
                  <c:v>3.6415000000000077</c:v>
                </c:pt>
                <c:pt idx="187053">
                  <c:v>3.6435000000000173</c:v>
                </c:pt>
                <c:pt idx="187054">
                  <c:v>3.6455000000000268</c:v>
                </c:pt>
                <c:pt idx="187055">
                  <c:v>3.6475000000000364</c:v>
                </c:pt>
                <c:pt idx="187056">
                  <c:v>3.6495000000000459</c:v>
                </c:pt>
                <c:pt idx="187057">
                  <c:v>3.6514999999999986</c:v>
                </c:pt>
                <c:pt idx="187058">
                  <c:v>3.6535000000000082</c:v>
                </c:pt>
                <c:pt idx="187059">
                  <c:v>3.6555000000000177</c:v>
                </c:pt>
                <c:pt idx="187060">
                  <c:v>3.6575000000000273</c:v>
                </c:pt>
                <c:pt idx="187061">
                  <c:v>3.6595000000000368</c:v>
                </c:pt>
                <c:pt idx="187062">
                  <c:v>3.6615000000000464</c:v>
                </c:pt>
                <c:pt idx="187063">
                  <c:v>3.6634999999999991</c:v>
                </c:pt>
                <c:pt idx="187064">
                  <c:v>3.6655000000000086</c:v>
                </c:pt>
                <c:pt idx="187065">
                  <c:v>3.6675000000000182</c:v>
                </c:pt>
                <c:pt idx="187066">
                  <c:v>3.6695000000000277</c:v>
                </c:pt>
                <c:pt idx="187067">
                  <c:v>3.6715000000000373</c:v>
                </c:pt>
                <c:pt idx="187068">
                  <c:v>3.6735000000000468</c:v>
                </c:pt>
                <c:pt idx="187069">
                  <c:v>3.6754999999999995</c:v>
                </c:pt>
                <c:pt idx="187070">
                  <c:v>3.6775000000000091</c:v>
                </c:pt>
                <c:pt idx="187071">
                  <c:v>3.6795000000000186</c:v>
                </c:pt>
                <c:pt idx="187072">
                  <c:v>3.6815000000000282</c:v>
                </c:pt>
                <c:pt idx="187073">
                  <c:v>3.6835000000000377</c:v>
                </c:pt>
                <c:pt idx="187074">
                  <c:v>3.6855000000000473</c:v>
                </c:pt>
                <c:pt idx="187075">
                  <c:v>3.6875</c:v>
                </c:pt>
                <c:pt idx="187076">
                  <c:v>3.6895000000000095</c:v>
                </c:pt>
                <c:pt idx="187077">
                  <c:v>3.6915000000000191</c:v>
                </c:pt>
                <c:pt idx="187078">
                  <c:v>3.6935000000000286</c:v>
                </c:pt>
                <c:pt idx="187079">
                  <c:v>3.6955000000000382</c:v>
                </c:pt>
                <c:pt idx="187080">
                  <c:v>3.6975000000000477</c:v>
                </c:pt>
                <c:pt idx="187081">
                  <c:v>3.6995000000000005</c:v>
                </c:pt>
                <c:pt idx="187082">
                  <c:v>3.70150000000001</c:v>
                </c:pt>
                <c:pt idx="187083">
                  <c:v>3.7035000000000196</c:v>
                </c:pt>
                <c:pt idx="187084">
                  <c:v>3.7055000000000291</c:v>
                </c:pt>
                <c:pt idx="187085">
                  <c:v>3.7075000000000387</c:v>
                </c:pt>
                <c:pt idx="187086">
                  <c:v>3.7095000000000482</c:v>
                </c:pt>
                <c:pt idx="187087">
                  <c:v>3.7115000000000009</c:v>
                </c:pt>
                <c:pt idx="187088">
                  <c:v>3.7135000000000105</c:v>
                </c:pt>
                <c:pt idx="187089">
                  <c:v>3.71550000000002</c:v>
                </c:pt>
                <c:pt idx="187090">
                  <c:v>3.7175000000000296</c:v>
                </c:pt>
                <c:pt idx="187091">
                  <c:v>3.7195000000000391</c:v>
                </c:pt>
                <c:pt idx="187092">
                  <c:v>3.7215000000000487</c:v>
                </c:pt>
                <c:pt idx="187093">
                  <c:v>3.7235000000000014</c:v>
                </c:pt>
                <c:pt idx="187094">
                  <c:v>3.7255000000000109</c:v>
                </c:pt>
                <c:pt idx="187095">
                  <c:v>3.7275000000000205</c:v>
                </c:pt>
                <c:pt idx="187096">
                  <c:v>3.72950000000003</c:v>
                </c:pt>
                <c:pt idx="187097">
                  <c:v>3.7315000000000396</c:v>
                </c:pt>
                <c:pt idx="187098">
                  <c:v>3.7335000000000491</c:v>
                </c:pt>
                <c:pt idx="187099">
                  <c:v>3.7355000000000018</c:v>
                </c:pt>
                <c:pt idx="187100">
                  <c:v>3.7375000000000114</c:v>
                </c:pt>
                <c:pt idx="187101">
                  <c:v>3.7395000000000209</c:v>
                </c:pt>
                <c:pt idx="187102">
                  <c:v>3.7415000000000305</c:v>
                </c:pt>
                <c:pt idx="187103">
                  <c:v>3.74350000000004</c:v>
                </c:pt>
                <c:pt idx="187104">
                  <c:v>3.7455000000000496</c:v>
                </c:pt>
                <c:pt idx="187105">
                  <c:v>3.7475000000000023</c:v>
                </c:pt>
                <c:pt idx="187106">
                  <c:v>3.7495000000000118</c:v>
                </c:pt>
                <c:pt idx="187107">
                  <c:v>3.7515000000000214</c:v>
                </c:pt>
                <c:pt idx="187108">
                  <c:v>3.7535000000000309</c:v>
                </c:pt>
                <c:pt idx="187109">
                  <c:v>3.7555000000000405</c:v>
                </c:pt>
                <c:pt idx="187110">
                  <c:v>3.75750000000005</c:v>
                </c:pt>
                <c:pt idx="187111">
                  <c:v>3.7595000000000027</c:v>
                </c:pt>
                <c:pt idx="187112">
                  <c:v>3.7615000000000123</c:v>
                </c:pt>
                <c:pt idx="187113">
                  <c:v>3.7635000000000218</c:v>
                </c:pt>
                <c:pt idx="187114">
                  <c:v>3.7655000000000314</c:v>
                </c:pt>
                <c:pt idx="187115">
                  <c:v>3.7675000000000409</c:v>
                </c:pt>
                <c:pt idx="187116">
                  <c:v>3.7695000000000505</c:v>
                </c:pt>
                <c:pt idx="187117">
                  <c:v>3.7715000000000032</c:v>
                </c:pt>
                <c:pt idx="187118">
                  <c:v>3.7735000000000127</c:v>
                </c:pt>
                <c:pt idx="187119">
                  <c:v>3.7755000000000223</c:v>
                </c:pt>
                <c:pt idx="187120">
                  <c:v>3.7775000000000318</c:v>
                </c:pt>
                <c:pt idx="187121">
                  <c:v>3.7795000000000414</c:v>
                </c:pt>
                <c:pt idx="187122">
                  <c:v>3.7815000000000509</c:v>
                </c:pt>
                <c:pt idx="187123">
                  <c:v>3.7835000000000036</c:v>
                </c:pt>
                <c:pt idx="187124">
                  <c:v>3.7855000000000132</c:v>
                </c:pt>
                <c:pt idx="187125">
                  <c:v>3.7875000000000227</c:v>
                </c:pt>
                <c:pt idx="187126">
                  <c:v>3.7895000000000323</c:v>
                </c:pt>
                <c:pt idx="187127">
                  <c:v>3.7915000000000418</c:v>
                </c:pt>
                <c:pt idx="187128">
                  <c:v>3.7934999999999945</c:v>
                </c:pt>
                <c:pt idx="187129">
                  <c:v>3.7955000000000041</c:v>
                </c:pt>
                <c:pt idx="187130">
                  <c:v>3.7975000000000136</c:v>
                </c:pt>
                <c:pt idx="187131">
                  <c:v>3.7995000000000232</c:v>
                </c:pt>
                <c:pt idx="187132">
                  <c:v>3.8015000000000327</c:v>
                </c:pt>
                <c:pt idx="187133">
                  <c:v>3.8035000000000423</c:v>
                </c:pt>
                <c:pt idx="187134">
                  <c:v>3.805499999999995</c:v>
                </c:pt>
                <c:pt idx="187135">
                  <c:v>3.8075000000000045</c:v>
                </c:pt>
                <c:pt idx="187136">
                  <c:v>3.8095000000000141</c:v>
                </c:pt>
                <c:pt idx="187137">
                  <c:v>3.8115000000000236</c:v>
                </c:pt>
                <c:pt idx="187138">
                  <c:v>3.8135000000000332</c:v>
                </c:pt>
                <c:pt idx="187139">
                  <c:v>3.8155000000000427</c:v>
                </c:pt>
                <c:pt idx="187140">
                  <c:v>3.8174999999999955</c:v>
                </c:pt>
                <c:pt idx="187141">
                  <c:v>3.819500000000005</c:v>
                </c:pt>
                <c:pt idx="187142">
                  <c:v>3.8215000000000146</c:v>
                </c:pt>
                <c:pt idx="187143">
                  <c:v>3.8235000000000241</c:v>
                </c:pt>
                <c:pt idx="187144">
                  <c:v>3.8255000000000337</c:v>
                </c:pt>
                <c:pt idx="187145">
                  <c:v>3.8275000000000432</c:v>
                </c:pt>
                <c:pt idx="187146">
                  <c:v>3.8294999999999959</c:v>
                </c:pt>
                <c:pt idx="187147">
                  <c:v>3.8315000000000055</c:v>
                </c:pt>
                <c:pt idx="187148">
                  <c:v>3.833500000000015</c:v>
                </c:pt>
                <c:pt idx="187149">
                  <c:v>3.8355000000000246</c:v>
                </c:pt>
                <c:pt idx="187150">
                  <c:v>3.8375000000000341</c:v>
                </c:pt>
                <c:pt idx="187151">
                  <c:v>3.8395000000000437</c:v>
                </c:pt>
                <c:pt idx="187152">
                  <c:v>3.8414999999999964</c:v>
                </c:pt>
                <c:pt idx="187153">
                  <c:v>3.8435000000000059</c:v>
                </c:pt>
                <c:pt idx="187154">
                  <c:v>3.8455000000000155</c:v>
                </c:pt>
                <c:pt idx="187155">
                  <c:v>3.847500000000025</c:v>
                </c:pt>
                <c:pt idx="187156">
                  <c:v>3.8495000000000346</c:v>
                </c:pt>
                <c:pt idx="187157">
                  <c:v>3.8515000000000441</c:v>
                </c:pt>
                <c:pt idx="187158">
                  <c:v>3.8534999999999968</c:v>
                </c:pt>
                <c:pt idx="187159">
                  <c:v>3.8555000000000064</c:v>
                </c:pt>
                <c:pt idx="187160">
                  <c:v>3.8575000000000159</c:v>
                </c:pt>
                <c:pt idx="187161">
                  <c:v>3.8595000000000255</c:v>
                </c:pt>
                <c:pt idx="187162">
                  <c:v>3.861500000000035</c:v>
                </c:pt>
                <c:pt idx="187163">
                  <c:v>3.8635000000000446</c:v>
                </c:pt>
                <c:pt idx="187164">
                  <c:v>3.8654999999999973</c:v>
                </c:pt>
                <c:pt idx="187165">
                  <c:v>3.8675000000000068</c:v>
                </c:pt>
                <c:pt idx="187166">
                  <c:v>3.8695000000000164</c:v>
                </c:pt>
                <c:pt idx="187167">
                  <c:v>3.8715000000000259</c:v>
                </c:pt>
                <c:pt idx="187168">
                  <c:v>3.8735000000000355</c:v>
                </c:pt>
                <c:pt idx="187169">
                  <c:v>3.875500000000045</c:v>
                </c:pt>
                <c:pt idx="187170">
                  <c:v>3.8774999999999977</c:v>
                </c:pt>
                <c:pt idx="187171">
                  <c:v>3.8795000000000073</c:v>
                </c:pt>
                <c:pt idx="187172">
                  <c:v>3.8815000000000168</c:v>
                </c:pt>
                <c:pt idx="187173">
                  <c:v>3.8835000000000264</c:v>
                </c:pt>
                <c:pt idx="187174">
                  <c:v>3.8855000000000359</c:v>
                </c:pt>
                <c:pt idx="187175">
                  <c:v>3.8875000000000455</c:v>
                </c:pt>
                <c:pt idx="187176">
                  <c:v>3.8894999999999982</c:v>
                </c:pt>
                <c:pt idx="187177">
                  <c:v>3.8915000000000077</c:v>
                </c:pt>
                <c:pt idx="187178">
                  <c:v>3.8935000000000173</c:v>
                </c:pt>
                <c:pt idx="187179">
                  <c:v>3.8955000000000268</c:v>
                </c:pt>
                <c:pt idx="187180">
                  <c:v>3.8975000000000364</c:v>
                </c:pt>
                <c:pt idx="187181">
                  <c:v>3.8995000000000459</c:v>
                </c:pt>
                <c:pt idx="187182">
                  <c:v>3.9014999999999986</c:v>
                </c:pt>
                <c:pt idx="187183">
                  <c:v>3.9035000000000082</c:v>
                </c:pt>
                <c:pt idx="187184">
                  <c:v>3.9055000000000177</c:v>
                </c:pt>
                <c:pt idx="187185">
                  <c:v>3.9075000000000273</c:v>
                </c:pt>
                <c:pt idx="187186">
                  <c:v>3.9095000000000368</c:v>
                </c:pt>
                <c:pt idx="187187">
                  <c:v>3.9115000000000464</c:v>
                </c:pt>
                <c:pt idx="187188">
                  <c:v>3.9134999999999991</c:v>
                </c:pt>
                <c:pt idx="187189">
                  <c:v>3.9155000000000086</c:v>
                </c:pt>
                <c:pt idx="187190">
                  <c:v>3.9175000000000182</c:v>
                </c:pt>
                <c:pt idx="187191">
                  <c:v>3.9195000000000277</c:v>
                </c:pt>
                <c:pt idx="187192">
                  <c:v>3.9215000000000373</c:v>
                </c:pt>
                <c:pt idx="187193">
                  <c:v>3.9235000000000468</c:v>
                </c:pt>
                <c:pt idx="187194">
                  <c:v>3.9254999999999995</c:v>
                </c:pt>
                <c:pt idx="187195">
                  <c:v>3.9275000000000091</c:v>
                </c:pt>
                <c:pt idx="187196">
                  <c:v>3.9295000000000186</c:v>
                </c:pt>
                <c:pt idx="187197">
                  <c:v>3.9315000000000282</c:v>
                </c:pt>
                <c:pt idx="187198">
                  <c:v>3.9335000000000377</c:v>
                </c:pt>
                <c:pt idx="187199">
                  <c:v>3.9355000000000473</c:v>
                </c:pt>
                <c:pt idx="187200">
                  <c:v>3.9375</c:v>
                </c:pt>
                <c:pt idx="187201">
                  <c:v>3.9395000000000095</c:v>
                </c:pt>
                <c:pt idx="187202">
                  <c:v>3.9415000000000191</c:v>
                </c:pt>
                <c:pt idx="187203">
                  <c:v>3.9435000000000286</c:v>
                </c:pt>
                <c:pt idx="187204">
                  <c:v>3.9455000000000382</c:v>
                </c:pt>
                <c:pt idx="187205">
                  <c:v>3.9475000000000477</c:v>
                </c:pt>
                <c:pt idx="187206">
                  <c:v>3.9495000000000005</c:v>
                </c:pt>
                <c:pt idx="187207">
                  <c:v>3.95150000000001</c:v>
                </c:pt>
                <c:pt idx="187208">
                  <c:v>3.9535000000000196</c:v>
                </c:pt>
                <c:pt idx="187209">
                  <c:v>3.9555000000000291</c:v>
                </c:pt>
                <c:pt idx="187210">
                  <c:v>3.9575000000000387</c:v>
                </c:pt>
                <c:pt idx="187211">
                  <c:v>3.9595000000000482</c:v>
                </c:pt>
                <c:pt idx="187212">
                  <c:v>3.9615000000000009</c:v>
                </c:pt>
                <c:pt idx="187213">
                  <c:v>3.9635000000000105</c:v>
                </c:pt>
                <c:pt idx="187214">
                  <c:v>3.96550000000002</c:v>
                </c:pt>
                <c:pt idx="187215">
                  <c:v>3.9675000000000296</c:v>
                </c:pt>
                <c:pt idx="187216">
                  <c:v>3.9695000000000391</c:v>
                </c:pt>
                <c:pt idx="187217">
                  <c:v>3.9715000000000487</c:v>
                </c:pt>
                <c:pt idx="187218">
                  <c:v>3.9735000000000014</c:v>
                </c:pt>
                <c:pt idx="187219">
                  <c:v>3.9755000000000109</c:v>
                </c:pt>
                <c:pt idx="187220">
                  <c:v>3.9775000000000205</c:v>
                </c:pt>
                <c:pt idx="187221">
                  <c:v>3.97950000000003</c:v>
                </c:pt>
                <c:pt idx="187222">
                  <c:v>3.9815000000000396</c:v>
                </c:pt>
                <c:pt idx="187223">
                  <c:v>3.9835000000000491</c:v>
                </c:pt>
                <c:pt idx="187224">
                  <c:v>3.9855000000000018</c:v>
                </c:pt>
                <c:pt idx="187225">
                  <c:v>3.9875000000000114</c:v>
                </c:pt>
                <c:pt idx="187226">
                  <c:v>3.9895000000000209</c:v>
                </c:pt>
                <c:pt idx="187227">
                  <c:v>3.9915000000000305</c:v>
                </c:pt>
                <c:pt idx="187228">
                  <c:v>3.99350000000004</c:v>
                </c:pt>
                <c:pt idx="187229">
                  <c:v>3.9955000000000496</c:v>
                </c:pt>
                <c:pt idx="187230">
                  <c:v>3.9975000000000023</c:v>
                </c:pt>
                <c:pt idx="187231">
                  <c:v>3.9995000000000118</c:v>
                </c:pt>
                <c:pt idx="187232">
                  <c:v>4.0015000000000214</c:v>
                </c:pt>
                <c:pt idx="187233">
                  <c:v>4.0035000000000309</c:v>
                </c:pt>
                <c:pt idx="187234">
                  <c:v>4.0055000000000405</c:v>
                </c:pt>
                <c:pt idx="187235">
                  <c:v>4.00750000000005</c:v>
                </c:pt>
                <c:pt idx="187236">
                  <c:v>4.0095000000000027</c:v>
                </c:pt>
                <c:pt idx="187237">
                  <c:v>4.0115000000000123</c:v>
                </c:pt>
                <c:pt idx="187238">
                  <c:v>4.0135000000000218</c:v>
                </c:pt>
                <c:pt idx="187239">
                  <c:v>4.0155000000000314</c:v>
                </c:pt>
                <c:pt idx="187240">
                  <c:v>4.0175000000000409</c:v>
                </c:pt>
                <c:pt idx="187241">
                  <c:v>4.0195000000000505</c:v>
                </c:pt>
                <c:pt idx="187242">
                  <c:v>4.0215000000000032</c:v>
                </c:pt>
                <c:pt idx="187243">
                  <c:v>4.0235000000000127</c:v>
                </c:pt>
                <c:pt idx="187244">
                  <c:v>4.0255000000000223</c:v>
                </c:pt>
                <c:pt idx="187245">
                  <c:v>4.0275000000000318</c:v>
                </c:pt>
                <c:pt idx="187246">
                  <c:v>4.0295000000000414</c:v>
                </c:pt>
                <c:pt idx="187247">
                  <c:v>4.0315000000000509</c:v>
                </c:pt>
                <c:pt idx="187248">
                  <c:v>4.0335000000000036</c:v>
                </c:pt>
                <c:pt idx="187249">
                  <c:v>4.0355000000000132</c:v>
                </c:pt>
                <c:pt idx="187250">
                  <c:v>4.0375000000000227</c:v>
                </c:pt>
                <c:pt idx="187251">
                  <c:v>4.0395000000000323</c:v>
                </c:pt>
                <c:pt idx="187252">
                  <c:v>4.0415000000000418</c:v>
                </c:pt>
                <c:pt idx="187253">
                  <c:v>4.0434999999999945</c:v>
                </c:pt>
                <c:pt idx="187254">
                  <c:v>4.0455000000000041</c:v>
                </c:pt>
                <c:pt idx="187255">
                  <c:v>4.0475000000000136</c:v>
                </c:pt>
                <c:pt idx="187256">
                  <c:v>4.0495000000000232</c:v>
                </c:pt>
                <c:pt idx="187257">
                  <c:v>4.0515000000000327</c:v>
                </c:pt>
                <c:pt idx="187258">
                  <c:v>4.0535000000000423</c:v>
                </c:pt>
                <c:pt idx="187259">
                  <c:v>4.055499999999995</c:v>
                </c:pt>
                <c:pt idx="187260">
                  <c:v>4.0575000000000045</c:v>
                </c:pt>
                <c:pt idx="187261">
                  <c:v>4.0595000000000141</c:v>
                </c:pt>
                <c:pt idx="187262">
                  <c:v>4.0615000000000236</c:v>
                </c:pt>
                <c:pt idx="187263">
                  <c:v>4.0635000000000332</c:v>
                </c:pt>
                <c:pt idx="187264">
                  <c:v>4.0655000000000427</c:v>
                </c:pt>
                <c:pt idx="187265">
                  <c:v>4.0674999999999955</c:v>
                </c:pt>
                <c:pt idx="187266">
                  <c:v>4.069500000000005</c:v>
                </c:pt>
                <c:pt idx="187267">
                  <c:v>4.0715000000000146</c:v>
                </c:pt>
                <c:pt idx="187268">
                  <c:v>4.0735000000000241</c:v>
                </c:pt>
                <c:pt idx="187269">
                  <c:v>4.0755000000000337</c:v>
                </c:pt>
                <c:pt idx="187270">
                  <c:v>4.0775000000000432</c:v>
                </c:pt>
                <c:pt idx="187271">
                  <c:v>4.0794999999999959</c:v>
                </c:pt>
                <c:pt idx="187272">
                  <c:v>4.0815000000000055</c:v>
                </c:pt>
                <c:pt idx="187273">
                  <c:v>4.083500000000015</c:v>
                </c:pt>
                <c:pt idx="187274">
                  <c:v>4.0855000000000246</c:v>
                </c:pt>
                <c:pt idx="187275">
                  <c:v>4.0875000000000341</c:v>
                </c:pt>
                <c:pt idx="187276">
                  <c:v>4.0895000000000437</c:v>
                </c:pt>
                <c:pt idx="187277">
                  <c:v>4.0914999999999964</c:v>
                </c:pt>
                <c:pt idx="187278">
                  <c:v>4.0935000000000059</c:v>
                </c:pt>
                <c:pt idx="187279">
                  <c:v>4.0955000000000155</c:v>
                </c:pt>
                <c:pt idx="187280">
                  <c:v>4.097500000000025</c:v>
                </c:pt>
                <c:pt idx="187281">
                  <c:v>4.0995000000000346</c:v>
                </c:pt>
                <c:pt idx="187282">
                  <c:v>4.1015000000000441</c:v>
                </c:pt>
                <c:pt idx="187283">
                  <c:v>4.1034999999999968</c:v>
                </c:pt>
                <c:pt idx="187284">
                  <c:v>4.1055000000000064</c:v>
                </c:pt>
                <c:pt idx="187285">
                  <c:v>4.1075000000000159</c:v>
                </c:pt>
                <c:pt idx="187286">
                  <c:v>4.1095000000000255</c:v>
                </c:pt>
                <c:pt idx="187287">
                  <c:v>4.111500000000035</c:v>
                </c:pt>
                <c:pt idx="187288">
                  <c:v>4.1135000000000446</c:v>
                </c:pt>
                <c:pt idx="187289">
                  <c:v>4.1154999999999973</c:v>
                </c:pt>
                <c:pt idx="187290">
                  <c:v>4.1175000000000068</c:v>
                </c:pt>
                <c:pt idx="187291">
                  <c:v>4.1195000000000164</c:v>
                </c:pt>
                <c:pt idx="187292">
                  <c:v>4.1215000000000259</c:v>
                </c:pt>
                <c:pt idx="187293">
                  <c:v>4.1235000000000355</c:v>
                </c:pt>
                <c:pt idx="187294">
                  <c:v>4.125500000000045</c:v>
                </c:pt>
                <c:pt idx="187295">
                  <c:v>4.1274999999999977</c:v>
                </c:pt>
                <c:pt idx="187296">
                  <c:v>4.1295000000000073</c:v>
                </c:pt>
                <c:pt idx="187297">
                  <c:v>4.1315000000000168</c:v>
                </c:pt>
                <c:pt idx="187298">
                  <c:v>4.1335000000000264</c:v>
                </c:pt>
                <c:pt idx="187299">
                  <c:v>4.1355000000000359</c:v>
                </c:pt>
                <c:pt idx="187300">
                  <c:v>4.1375000000000455</c:v>
                </c:pt>
                <c:pt idx="187301">
                  <c:v>4.1394999999999982</c:v>
                </c:pt>
                <c:pt idx="187302">
                  <c:v>4.1415000000000077</c:v>
                </c:pt>
                <c:pt idx="187303">
                  <c:v>4.1435000000000173</c:v>
                </c:pt>
                <c:pt idx="187304">
                  <c:v>4.1455000000000268</c:v>
                </c:pt>
                <c:pt idx="187305">
                  <c:v>4.1475000000000364</c:v>
                </c:pt>
                <c:pt idx="187306">
                  <c:v>4.1495000000000459</c:v>
                </c:pt>
                <c:pt idx="187307">
                  <c:v>4.1514999999999986</c:v>
                </c:pt>
                <c:pt idx="187308">
                  <c:v>4.1535000000000082</c:v>
                </c:pt>
                <c:pt idx="187309">
                  <c:v>4.1555000000000177</c:v>
                </c:pt>
                <c:pt idx="187310">
                  <c:v>4.1575000000000273</c:v>
                </c:pt>
                <c:pt idx="187311">
                  <c:v>4.1595000000000368</c:v>
                </c:pt>
                <c:pt idx="187312">
                  <c:v>4.1615000000000464</c:v>
                </c:pt>
                <c:pt idx="187313">
                  <c:v>4.1634999999999991</c:v>
                </c:pt>
                <c:pt idx="187314">
                  <c:v>4.1655000000000086</c:v>
                </c:pt>
                <c:pt idx="187315">
                  <c:v>4.1675000000000182</c:v>
                </c:pt>
                <c:pt idx="187316">
                  <c:v>4.1695000000000277</c:v>
                </c:pt>
                <c:pt idx="187317">
                  <c:v>4.1715000000000373</c:v>
                </c:pt>
                <c:pt idx="187318">
                  <c:v>4.1735000000000468</c:v>
                </c:pt>
                <c:pt idx="187319">
                  <c:v>4.1754999999999995</c:v>
                </c:pt>
                <c:pt idx="187320">
                  <c:v>4.1775000000000091</c:v>
                </c:pt>
                <c:pt idx="187321">
                  <c:v>4.1795000000000186</c:v>
                </c:pt>
                <c:pt idx="187322">
                  <c:v>4.1815000000000282</c:v>
                </c:pt>
                <c:pt idx="187323">
                  <c:v>4.1835000000000377</c:v>
                </c:pt>
                <c:pt idx="187324">
                  <c:v>4.1855000000000473</c:v>
                </c:pt>
                <c:pt idx="187325">
                  <c:v>4.1875</c:v>
                </c:pt>
                <c:pt idx="187326">
                  <c:v>4.1895000000000095</c:v>
                </c:pt>
                <c:pt idx="187327">
                  <c:v>4.1915000000000191</c:v>
                </c:pt>
                <c:pt idx="187328">
                  <c:v>4.1935000000000286</c:v>
                </c:pt>
                <c:pt idx="187329">
                  <c:v>4.1955000000000382</c:v>
                </c:pt>
                <c:pt idx="187330">
                  <c:v>4.1975000000000477</c:v>
                </c:pt>
                <c:pt idx="187331">
                  <c:v>4.1995000000000005</c:v>
                </c:pt>
                <c:pt idx="187332">
                  <c:v>4.20150000000001</c:v>
                </c:pt>
                <c:pt idx="187333">
                  <c:v>4.2035000000000196</c:v>
                </c:pt>
                <c:pt idx="187334">
                  <c:v>4.2055000000000291</c:v>
                </c:pt>
                <c:pt idx="187335">
                  <c:v>4.2075000000000387</c:v>
                </c:pt>
                <c:pt idx="187336">
                  <c:v>4.2095000000000482</c:v>
                </c:pt>
                <c:pt idx="187337">
                  <c:v>4.2115000000000009</c:v>
                </c:pt>
                <c:pt idx="187338">
                  <c:v>4.2135000000000105</c:v>
                </c:pt>
                <c:pt idx="187339">
                  <c:v>4.21550000000002</c:v>
                </c:pt>
                <c:pt idx="187340">
                  <c:v>4.2175000000000296</c:v>
                </c:pt>
                <c:pt idx="187341">
                  <c:v>4.2195000000000391</c:v>
                </c:pt>
                <c:pt idx="187342">
                  <c:v>4.2215000000000487</c:v>
                </c:pt>
                <c:pt idx="187343">
                  <c:v>4.2235000000000014</c:v>
                </c:pt>
                <c:pt idx="187344">
                  <c:v>4.2255000000000109</c:v>
                </c:pt>
                <c:pt idx="187345">
                  <c:v>4.2275000000000205</c:v>
                </c:pt>
                <c:pt idx="187346">
                  <c:v>4.22950000000003</c:v>
                </c:pt>
                <c:pt idx="187347">
                  <c:v>4.2315000000000396</c:v>
                </c:pt>
                <c:pt idx="187348">
                  <c:v>4.2335000000000491</c:v>
                </c:pt>
                <c:pt idx="187349">
                  <c:v>4.2355000000000018</c:v>
                </c:pt>
                <c:pt idx="187350">
                  <c:v>4.2375000000000114</c:v>
                </c:pt>
                <c:pt idx="187351">
                  <c:v>4.2395000000000209</c:v>
                </c:pt>
                <c:pt idx="187352">
                  <c:v>4.2415000000000305</c:v>
                </c:pt>
                <c:pt idx="187353">
                  <c:v>4.24350000000004</c:v>
                </c:pt>
                <c:pt idx="187354">
                  <c:v>4.2455000000000496</c:v>
                </c:pt>
                <c:pt idx="187355">
                  <c:v>4.2475000000000023</c:v>
                </c:pt>
                <c:pt idx="187356">
                  <c:v>4.2495000000000118</c:v>
                </c:pt>
                <c:pt idx="187357">
                  <c:v>4.2515000000000214</c:v>
                </c:pt>
                <c:pt idx="187358">
                  <c:v>4.2535000000000309</c:v>
                </c:pt>
                <c:pt idx="187359">
                  <c:v>4.2555000000000405</c:v>
                </c:pt>
                <c:pt idx="187360">
                  <c:v>4.25750000000005</c:v>
                </c:pt>
                <c:pt idx="187361">
                  <c:v>4.2595000000000027</c:v>
                </c:pt>
                <c:pt idx="187362">
                  <c:v>4.2615000000000123</c:v>
                </c:pt>
                <c:pt idx="187363">
                  <c:v>4.2635000000000218</c:v>
                </c:pt>
                <c:pt idx="187364">
                  <c:v>4.2655000000000314</c:v>
                </c:pt>
                <c:pt idx="187365">
                  <c:v>4.2675000000000409</c:v>
                </c:pt>
                <c:pt idx="187366">
                  <c:v>4.2695000000000505</c:v>
                </c:pt>
                <c:pt idx="187367">
                  <c:v>4.2715000000000032</c:v>
                </c:pt>
                <c:pt idx="187368">
                  <c:v>4.2735000000000127</c:v>
                </c:pt>
                <c:pt idx="187369">
                  <c:v>4.2755000000000223</c:v>
                </c:pt>
                <c:pt idx="187370">
                  <c:v>4.2775000000000318</c:v>
                </c:pt>
                <c:pt idx="187371">
                  <c:v>4.2795000000000414</c:v>
                </c:pt>
                <c:pt idx="187372">
                  <c:v>4.2815000000000509</c:v>
                </c:pt>
                <c:pt idx="187373">
                  <c:v>4.2835000000000036</c:v>
                </c:pt>
                <c:pt idx="187374">
                  <c:v>4.2855000000000132</c:v>
                </c:pt>
                <c:pt idx="187375">
                  <c:v>4.2875000000000227</c:v>
                </c:pt>
                <c:pt idx="187376">
                  <c:v>4.2895000000000323</c:v>
                </c:pt>
                <c:pt idx="187377">
                  <c:v>4.2915000000000418</c:v>
                </c:pt>
                <c:pt idx="187378">
                  <c:v>4.2934999999999945</c:v>
                </c:pt>
                <c:pt idx="187379">
                  <c:v>4.2955000000000041</c:v>
                </c:pt>
                <c:pt idx="187380">
                  <c:v>4.2975000000000136</c:v>
                </c:pt>
                <c:pt idx="187381">
                  <c:v>4.2995000000000232</c:v>
                </c:pt>
                <c:pt idx="187382">
                  <c:v>4.3015000000000327</c:v>
                </c:pt>
                <c:pt idx="187383">
                  <c:v>4.3035000000000423</c:v>
                </c:pt>
                <c:pt idx="187384">
                  <c:v>4.305499999999995</c:v>
                </c:pt>
                <c:pt idx="187385">
                  <c:v>4.3075000000000045</c:v>
                </c:pt>
                <c:pt idx="187386">
                  <c:v>4.3095000000000141</c:v>
                </c:pt>
                <c:pt idx="187387">
                  <c:v>4.3115000000000236</c:v>
                </c:pt>
                <c:pt idx="187388">
                  <c:v>4.3135000000000332</c:v>
                </c:pt>
                <c:pt idx="187389">
                  <c:v>4.3155000000000427</c:v>
                </c:pt>
                <c:pt idx="187390">
                  <c:v>4.3174999999999955</c:v>
                </c:pt>
                <c:pt idx="187391">
                  <c:v>4.319500000000005</c:v>
                </c:pt>
                <c:pt idx="187392">
                  <c:v>4.3215000000000146</c:v>
                </c:pt>
                <c:pt idx="187393">
                  <c:v>4.3235000000000241</c:v>
                </c:pt>
                <c:pt idx="187394">
                  <c:v>4.3255000000000337</c:v>
                </c:pt>
                <c:pt idx="187395">
                  <c:v>4.3275000000000432</c:v>
                </c:pt>
                <c:pt idx="187396">
                  <c:v>4.3294999999999959</c:v>
                </c:pt>
                <c:pt idx="187397">
                  <c:v>4.3315000000000055</c:v>
                </c:pt>
                <c:pt idx="187398">
                  <c:v>4.333500000000015</c:v>
                </c:pt>
                <c:pt idx="187399">
                  <c:v>4.3355000000000246</c:v>
                </c:pt>
                <c:pt idx="187400">
                  <c:v>4.3375000000000341</c:v>
                </c:pt>
                <c:pt idx="187401">
                  <c:v>4.3395000000000437</c:v>
                </c:pt>
                <c:pt idx="187402">
                  <c:v>4.3414999999999964</c:v>
                </c:pt>
                <c:pt idx="187403">
                  <c:v>4.3435000000000059</c:v>
                </c:pt>
                <c:pt idx="187404">
                  <c:v>4.3455000000000155</c:v>
                </c:pt>
                <c:pt idx="187405">
                  <c:v>4.347500000000025</c:v>
                </c:pt>
                <c:pt idx="187406">
                  <c:v>4.3495000000000346</c:v>
                </c:pt>
                <c:pt idx="187407">
                  <c:v>4.3515000000000441</c:v>
                </c:pt>
                <c:pt idx="187408">
                  <c:v>4.3534999999999968</c:v>
                </c:pt>
                <c:pt idx="187409">
                  <c:v>4.3555000000000064</c:v>
                </c:pt>
                <c:pt idx="187410">
                  <c:v>4.3575000000000159</c:v>
                </c:pt>
                <c:pt idx="187411">
                  <c:v>4.3595000000000255</c:v>
                </c:pt>
                <c:pt idx="187412">
                  <c:v>4.361500000000035</c:v>
                </c:pt>
                <c:pt idx="187413">
                  <c:v>4.3635000000000446</c:v>
                </c:pt>
                <c:pt idx="187414">
                  <c:v>4.3654999999999973</c:v>
                </c:pt>
                <c:pt idx="187415">
                  <c:v>4.3675000000000068</c:v>
                </c:pt>
                <c:pt idx="187416">
                  <c:v>4.3695000000000164</c:v>
                </c:pt>
                <c:pt idx="187417">
                  <c:v>4.3715000000000259</c:v>
                </c:pt>
                <c:pt idx="187418">
                  <c:v>4.3735000000000355</c:v>
                </c:pt>
                <c:pt idx="187419">
                  <c:v>4.375500000000045</c:v>
                </c:pt>
                <c:pt idx="187420">
                  <c:v>4.3774999999999977</c:v>
                </c:pt>
                <c:pt idx="187421">
                  <c:v>4.3795000000000073</c:v>
                </c:pt>
                <c:pt idx="187422">
                  <c:v>4.3815000000000168</c:v>
                </c:pt>
                <c:pt idx="187423">
                  <c:v>4.3835000000000264</c:v>
                </c:pt>
                <c:pt idx="187424">
                  <c:v>4.3855000000000359</c:v>
                </c:pt>
                <c:pt idx="187425">
                  <c:v>4.3875000000000455</c:v>
                </c:pt>
                <c:pt idx="187426">
                  <c:v>4.3894999999999982</c:v>
                </c:pt>
                <c:pt idx="187427">
                  <c:v>4.3915000000000077</c:v>
                </c:pt>
                <c:pt idx="187428">
                  <c:v>4.3935000000000173</c:v>
                </c:pt>
                <c:pt idx="187429">
                  <c:v>4.3955000000000268</c:v>
                </c:pt>
                <c:pt idx="187430">
                  <c:v>4.3975000000000364</c:v>
                </c:pt>
                <c:pt idx="187431">
                  <c:v>4.3995000000000459</c:v>
                </c:pt>
                <c:pt idx="187432">
                  <c:v>4.4014999999999986</c:v>
                </c:pt>
                <c:pt idx="187433">
                  <c:v>4.4035000000000082</c:v>
                </c:pt>
                <c:pt idx="187434">
                  <c:v>4.4055000000000177</c:v>
                </c:pt>
                <c:pt idx="187435">
                  <c:v>4.4075000000000273</c:v>
                </c:pt>
                <c:pt idx="187436">
                  <c:v>4.4095000000000368</c:v>
                </c:pt>
                <c:pt idx="187437">
                  <c:v>4.4115000000000464</c:v>
                </c:pt>
                <c:pt idx="187438">
                  <c:v>4.4134999999999991</c:v>
                </c:pt>
                <c:pt idx="187439">
                  <c:v>4.4155000000000086</c:v>
                </c:pt>
                <c:pt idx="187440">
                  <c:v>4.4175000000000182</c:v>
                </c:pt>
                <c:pt idx="187441">
                  <c:v>4.4195000000000277</c:v>
                </c:pt>
                <c:pt idx="187442">
                  <c:v>4.4215000000000373</c:v>
                </c:pt>
                <c:pt idx="187443">
                  <c:v>4.4235000000000468</c:v>
                </c:pt>
                <c:pt idx="187444">
                  <c:v>4.4254999999999995</c:v>
                </c:pt>
                <c:pt idx="187445">
                  <c:v>4.4275000000000091</c:v>
                </c:pt>
                <c:pt idx="187446">
                  <c:v>4.4295000000000186</c:v>
                </c:pt>
                <c:pt idx="187447">
                  <c:v>4.4315000000000282</c:v>
                </c:pt>
                <c:pt idx="187448">
                  <c:v>4.4335000000000377</c:v>
                </c:pt>
                <c:pt idx="187449">
                  <c:v>4.4355000000000473</c:v>
                </c:pt>
                <c:pt idx="187450">
                  <c:v>4.4375</c:v>
                </c:pt>
                <c:pt idx="187451">
                  <c:v>4.4395000000000095</c:v>
                </c:pt>
                <c:pt idx="187452">
                  <c:v>4.4415000000000191</c:v>
                </c:pt>
                <c:pt idx="187453">
                  <c:v>4.4435000000000286</c:v>
                </c:pt>
                <c:pt idx="187454">
                  <c:v>4.4455000000000382</c:v>
                </c:pt>
                <c:pt idx="187455">
                  <c:v>4.4475000000000477</c:v>
                </c:pt>
                <c:pt idx="187456">
                  <c:v>4.4495000000000005</c:v>
                </c:pt>
                <c:pt idx="187457">
                  <c:v>4.45150000000001</c:v>
                </c:pt>
                <c:pt idx="187458">
                  <c:v>4.4535000000000196</c:v>
                </c:pt>
                <c:pt idx="187459">
                  <c:v>4.4555000000000291</c:v>
                </c:pt>
                <c:pt idx="187460">
                  <c:v>4.4575000000000387</c:v>
                </c:pt>
                <c:pt idx="187461">
                  <c:v>4.4595000000000482</c:v>
                </c:pt>
                <c:pt idx="187462">
                  <c:v>4.4615000000000009</c:v>
                </c:pt>
                <c:pt idx="187463">
                  <c:v>4.4635000000000105</c:v>
                </c:pt>
                <c:pt idx="187464">
                  <c:v>4.46550000000002</c:v>
                </c:pt>
                <c:pt idx="187465">
                  <c:v>4.4675000000000296</c:v>
                </c:pt>
                <c:pt idx="187466">
                  <c:v>4.4695000000000391</c:v>
                </c:pt>
                <c:pt idx="187467">
                  <c:v>4.4715000000000487</c:v>
                </c:pt>
                <c:pt idx="187468">
                  <c:v>4.4735000000000014</c:v>
                </c:pt>
                <c:pt idx="187469">
                  <c:v>4.4755000000000109</c:v>
                </c:pt>
                <c:pt idx="187470">
                  <c:v>4.4775000000000205</c:v>
                </c:pt>
                <c:pt idx="187471">
                  <c:v>4.47950000000003</c:v>
                </c:pt>
                <c:pt idx="187472">
                  <c:v>4.4815000000000396</c:v>
                </c:pt>
                <c:pt idx="187473">
                  <c:v>4.4835000000000491</c:v>
                </c:pt>
                <c:pt idx="187474">
                  <c:v>4.4855000000000018</c:v>
                </c:pt>
                <c:pt idx="187475">
                  <c:v>4.4875000000000114</c:v>
                </c:pt>
                <c:pt idx="187476">
                  <c:v>4.4895000000000209</c:v>
                </c:pt>
                <c:pt idx="187477">
                  <c:v>4.4915000000000305</c:v>
                </c:pt>
                <c:pt idx="187478">
                  <c:v>4.49350000000004</c:v>
                </c:pt>
                <c:pt idx="187479">
                  <c:v>4.4955000000000496</c:v>
                </c:pt>
                <c:pt idx="187480">
                  <c:v>4.4975000000000023</c:v>
                </c:pt>
                <c:pt idx="187481">
                  <c:v>4.4995000000000118</c:v>
                </c:pt>
                <c:pt idx="187482">
                  <c:v>4.5015000000000214</c:v>
                </c:pt>
                <c:pt idx="187483">
                  <c:v>4.5035000000000309</c:v>
                </c:pt>
                <c:pt idx="187484">
                  <c:v>4.5055000000000405</c:v>
                </c:pt>
                <c:pt idx="187485">
                  <c:v>4.50750000000005</c:v>
                </c:pt>
                <c:pt idx="187486">
                  <c:v>4.5095000000000027</c:v>
                </c:pt>
                <c:pt idx="187487">
                  <c:v>4.5115000000000123</c:v>
                </c:pt>
                <c:pt idx="187488">
                  <c:v>4.5135000000000218</c:v>
                </c:pt>
                <c:pt idx="187489">
                  <c:v>4.5155000000000314</c:v>
                </c:pt>
                <c:pt idx="187490">
                  <c:v>4.5175000000000409</c:v>
                </c:pt>
                <c:pt idx="187491">
                  <c:v>4.5195000000000505</c:v>
                </c:pt>
                <c:pt idx="187492">
                  <c:v>4.5215000000000032</c:v>
                </c:pt>
                <c:pt idx="187493">
                  <c:v>4.5235000000000127</c:v>
                </c:pt>
                <c:pt idx="187494">
                  <c:v>4.5255000000000223</c:v>
                </c:pt>
                <c:pt idx="187495">
                  <c:v>4.5275000000000318</c:v>
                </c:pt>
                <c:pt idx="187496">
                  <c:v>4.5295000000000414</c:v>
                </c:pt>
                <c:pt idx="187497">
                  <c:v>4.5315000000000509</c:v>
                </c:pt>
                <c:pt idx="187498">
                  <c:v>4.5335000000000036</c:v>
                </c:pt>
                <c:pt idx="187499">
                  <c:v>4.5355000000000132</c:v>
                </c:pt>
                <c:pt idx="187500">
                  <c:v>4.5375000000000227</c:v>
                </c:pt>
                <c:pt idx="187501">
                  <c:v>4.5395000000000323</c:v>
                </c:pt>
                <c:pt idx="187502">
                  <c:v>4.5415000000000418</c:v>
                </c:pt>
                <c:pt idx="187503">
                  <c:v>4.5434999999999945</c:v>
                </c:pt>
                <c:pt idx="187504">
                  <c:v>4.5455000000000041</c:v>
                </c:pt>
                <c:pt idx="187505">
                  <c:v>4.5475000000000136</c:v>
                </c:pt>
                <c:pt idx="187506">
                  <c:v>4.5495000000000232</c:v>
                </c:pt>
                <c:pt idx="187507">
                  <c:v>4.5515000000000327</c:v>
                </c:pt>
                <c:pt idx="187508">
                  <c:v>4.5535000000000423</c:v>
                </c:pt>
                <c:pt idx="187509">
                  <c:v>4.555499999999995</c:v>
                </c:pt>
                <c:pt idx="187510">
                  <c:v>4.5575000000000045</c:v>
                </c:pt>
                <c:pt idx="187511">
                  <c:v>4.5595000000000141</c:v>
                </c:pt>
                <c:pt idx="187512">
                  <c:v>4.5615000000000236</c:v>
                </c:pt>
                <c:pt idx="187513">
                  <c:v>4.5635000000000332</c:v>
                </c:pt>
                <c:pt idx="187514">
                  <c:v>4.5655000000000427</c:v>
                </c:pt>
                <c:pt idx="187515">
                  <c:v>4.5674999999999955</c:v>
                </c:pt>
                <c:pt idx="187516">
                  <c:v>4.569500000000005</c:v>
                </c:pt>
                <c:pt idx="187517">
                  <c:v>4.5715000000000146</c:v>
                </c:pt>
                <c:pt idx="187518">
                  <c:v>4.5735000000000241</c:v>
                </c:pt>
                <c:pt idx="187519">
                  <c:v>4.5755000000000337</c:v>
                </c:pt>
                <c:pt idx="187520">
                  <c:v>4.5775000000000432</c:v>
                </c:pt>
                <c:pt idx="187521">
                  <c:v>4.5794999999999959</c:v>
                </c:pt>
                <c:pt idx="187522">
                  <c:v>4.5815000000000055</c:v>
                </c:pt>
                <c:pt idx="187523">
                  <c:v>4.583500000000015</c:v>
                </c:pt>
                <c:pt idx="187524">
                  <c:v>4.5855000000000246</c:v>
                </c:pt>
                <c:pt idx="187525">
                  <c:v>4.5875000000000341</c:v>
                </c:pt>
                <c:pt idx="187526">
                  <c:v>4.5895000000000437</c:v>
                </c:pt>
                <c:pt idx="187527">
                  <c:v>4.5914999999999964</c:v>
                </c:pt>
                <c:pt idx="187528">
                  <c:v>4.5935000000000059</c:v>
                </c:pt>
                <c:pt idx="187529">
                  <c:v>4.5955000000000155</c:v>
                </c:pt>
                <c:pt idx="187530">
                  <c:v>4.597500000000025</c:v>
                </c:pt>
                <c:pt idx="187531">
                  <c:v>4.5995000000000346</c:v>
                </c:pt>
                <c:pt idx="187532">
                  <c:v>4.6015000000000441</c:v>
                </c:pt>
                <c:pt idx="187533">
                  <c:v>4.6034999999999968</c:v>
                </c:pt>
                <c:pt idx="187534">
                  <c:v>4.6055000000000064</c:v>
                </c:pt>
                <c:pt idx="187535">
                  <c:v>4.6075000000000159</c:v>
                </c:pt>
                <c:pt idx="187536">
                  <c:v>4.6095000000000255</c:v>
                </c:pt>
                <c:pt idx="187537">
                  <c:v>4.611500000000035</c:v>
                </c:pt>
                <c:pt idx="187538">
                  <c:v>4.6135000000000446</c:v>
                </c:pt>
                <c:pt idx="187539">
                  <c:v>4.6154999999999973</c:v>
                </c:pt>
                <c:pt idx="187540">
                  <c:v>4.6175000000000068</c:v>
                </c:pt>
                <c:pt idx="187541">
                  <c:v>4.6195000000000164</c:v>
                </c:pt>
                <c:pt idx="187542">
                  <c:v>4.6215000000000259</c:v>
                </c:pt>
                <c:pt idx="187543">
                  <c:v>4.6235000000000355</c:v>
                </c:pt>
                <c:pt idx="187544">
                  <c:v>4.625500000000045</c:v>
                </c:pt>
                <c:pt idx="187545">
                  <c:v>4.6274999999999977</c:v>
                </c:pt>
                <c:pt idx="187546">
                  <c:v>4.6295000000000073</c:v>
                </c:pt>
                <c:pt idx="187547">
                  <c:v>4.6315000000000168</c:v>
                </c:pt>
                <c:pt idx="187548">
                  <c:v>4.6335000000000264</c:v>
                </c:pt>
                <c:pt idx="187549">
                  <c:v>4.6355000000000359</c:v>
                </c:pt>
                <c:pt idx="187550">
                  <c:v>4.6375000000000455</c:v>
                </c:pt>
                <c:pt idx="187551">
                  <c:v>4.6394999999999982</c:v>
                </c:pt>
                <c:pt idx="187552">
                  <c:v>4.6415000000000077</c:v>
                </c:pt>
                <c:pt idx="187553">
                  <c:v>4.6435000000000173</c:v>
                </c:pt>
                <c:pt idx="187554">
                  <c:v>4.6455000000000268</c:v>
                </c:pt>
                <c:pt idx="187555">
                  <c:v>4.6475000000000364</c:v>
                </c:pt>
                <c:pt idx="187556">
                  <c:v>4.6495000000000459</c:v>
                </c:pt>
                <c:pt idx="187557">
                  <c:v>4.6514999999999986</c:v>
                </c:pt>
                <c:pt idx="187558">
                  <c:v>4.6535000000000082</c:v>
                </c:pt>
                <c:pt idx="187559">
                  <c:v>4.6555000000000177</c:v>
                </c:pt>
                <c:pt idx="187560">
                  <c:v>4.6575000000000273</c:v>
                </c:pt>
                <c:pt idx="187561">
                  <c:v>4.6595000000000368</c:v>
                </c:pt>
                <c:pt idx="187562">
                  <c:v>4.6615000000000464</c:v>
                </c:pt>
                <c:pt idx="187563">
                  <c:v>4.6634999999999991</c:v>
                </c:pt>
                <c:pt idx="187564">
                  <c:v>4.6655000000000086</c:v>
                </c:pt>
                <c:pt idx="187565">
                  <c:v>4.6675000000000182</c:v>
                </c:pt>
                <c:pt idx="187566">
                  <c:v>4.6695000000000277</c:v>
                </c:pt>
                <c:pt idx="187567">
                  <c:v>4.6715000000000373</c:v>
                </c:pt>
                <c:pt idx="187568">
                  <c:v>4.6735000000000468</c:v>
                </c:pt>
                <c:pt idx="187569">
                  <c:v>4.6754999999999995</c:v>
                </c:pt>
                <c:pt idx="187570">
                  <c:v>4.6775000000000091</c:v>
                </c:pt>
                <c:pt idx="187571">
                  <c:v>4.6795000000000186</c:v>
                </c:pt>
                <c:pt idx="187572">
                  <c:v>4.6815000000000282</c:v>
                </c:pt>
                <c:pt idx="187573">
                  <c:v>4.6835000000000377</c:v>
                </c:pt>
                <c:pt idx="187574">
                  <c:v>4.6855000000000473</c:v>
                </c:pt>
                <c:pt idx="187575">
                  <c:v>4.6875</c:v>
                </c:pt>
                <c:pt idx="187576">
                  <c:v>4.6895000000000095</c:v>
                </c:pt>
                <c:pt idx="187577">
                  <c:v>4.6915000000000191</c:v>
                </c:pt>
                <c:pt idx="187578">
                  <c:v>4.6935000000000286</c:v>
                </c:pt>
                <c:pt idx="187579">
                  <c:v>4.6955000000000382</c:v>
                </c:pt>
                <c:pt idx="187580">
                  <c:v>4.6975000000000477</c:v>
                </c:pt>
                <c:pt idx="187581">
                  <c:v>4.6995000000000005</c:v>
                </c:pt>
                <c:pt idx="187582">
                  <c:v>4.70150000000001</c:v>
                </c:pt>
                <c:pt idx="187583">
                  <c:v>4.7035000000000196</c:v>
                </c:pt>
                <c:pt idx="187584">
                  <c:v>4.7055000000000291</c:v>
                </c:pt>
                <c:pt idx="187585">
                  <c:v>4.7075000000000387</c:v>
                </c:pt>
                <c:pt idx="187586">
                  <c:v>4.7095000000000482</c:v>
                </c:pt>
                <c:pt idx="187587">
                  <c:v>4.7115000000000009</c:v>
                </c:pt>
                <c:pt idx="187588">
                  <c:v>4.7135000000000105</c:v>
                </c:pt>
                <c:pt idx="187589">
                  <c:v>4.71550000000002</c:v>
                </c:pt>
                <c:pt idx="187590">
                  <c:v>4.7175000000000296</c:v>
                </c:pt>
                <c:pt idx="187591">
                  <c:v>4.7195000000000391</c:v>
                </c:pt>
                <c:pt idx="187592">
                  <c:v>4.7215000000000487</c:v>
                </c:pt>
                <c:pt idx="187593">
                  <c:v>4.7235000000000014</c:v>
                </c:pt>
                <c:pt idx="187594">
                  <c:v>4.7255000000000109</c:v>
                </c:pt>
                <c:pt idx="187595">
                  <c:v>4.7275000000000205</c:v>
                </c:pt>
                <c:pt idx="187596">
                  <c:v>4.72950000000003</c:v>
                </c:pt>
                <c:pt idx="187597">
                  <c:v>4.7315000000000396</c:v>
                </c:pt>
                <c:pt idx="187598">
                  <c:v>4.7335000000000491</c:v>
                </c:pt>
                <c:pt idx="187599">
                  <c:v>4.7355000000000018</c:v>
                </c:pt>
                <c:pt idx="187600">
                  <c:v>4.7375000000000114</c:v>
                </c:pt>
                <c:pt idx="187601">
                  <c:v>4.7395000000000209</c:v>
                </c:pt>
                <c:pt idx="187602">
                  <c:v>4.7415000000000305</c:v>
                </c:pt>
                <c:pt idx="187603">
                  <c:v>4.74350000000004</c:v>
                </c:pt>
                <c:pt idx="187604">
                  <c:v>4.7455000000000496</c:v>
                </c:pt>
                <c:pt idx="187605">
                  <c:v>4.7475000000000023</c:v>
                </c:pt>
                <c:pt idx="187606">
                  <c:v>4.7495000000000118</c:v>
                </c:pt>
              </c:numCache>
            </c:numRef>
          </c:xVal>
          <c:yVal>
            <c:numRef>
              <c:f>traffic!$AT$8:$AT$187614</c:f>
              <c:numCache>
                <c:formatCode>General</c:formatCode>
                <c:ptCount val="18760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84E-117</c:v>
                </c:pt>
                <c:pt idx="1403" formatCode="0.00E+00">
                  <c:v>-9.8687500000000005E-117</c:v>
                </c:pt>
                <c:pt idx="1404" formatCode="0.00E+00">
                  <c:v>-1.95114E-116</c:v>
                </c:pt>
                <c:pt idx="1405" formatCode="0.00E+00">
                  <c:v>-4.9993600000000003E-117</c:v>
                </c:pt>
                <c:pt idx="1406" formatCode="0.00E+00">
                  <c:v>4.27925E-116</c:v>
                </c:pt>
                <c:pt idx="1407" formatCode="0.00E+00">
                  <c:v>9.0646499999999998E-116</c:v>
                </c:pt>
                <c:pt idx="1408" formatCode="0.00E+00">
                  <c:v>5.9600400000000002E-116</c:v>
                </c:pt>
                <c:pt idx="1409" formatCode="0.00E+00">
                  <c:v>-1.0327699999999999E-115</c:v>
                </c:pt>
                <c:pt idx="1410" formatCode="0.00E+00">
                  <c:v>-3.0546000000000001E-115</c:v>
                </c:pt>
                <c:pt idx="1411" formatCode="0.00E+00">
                  <c:v>-2.9887599999999999E-115</c:v>
                </c:pt>
                <c:pt idx="1412" formatCode="0.00E+00">
                  <c:v>1.0839600000000001E-115</c:v>
                </c:pt>
                <c:pt idx="1413" formatCode="0.00E+00">
                  <c:v>6.4966599999999998E-115</c:v>
                </c:pt>
                <c:pt idx="1414" formatCode="0.00E+00">
                  <c:v>3.75404E-115</c:v>
                </c:pt>
                <c:pt idx="1415" formatCode="0.00E+00">
                  <c:v>-1.57481E-114</c:v>
                </c:pt>
                <c:pt idx="1416" formatCode="0.00E+00">
                  <c:v>-4.4491000000000002E-114</c:v>
                </c:pt>
                <c:pt idx="1417" formatCode="0.00E+00">
                  <c:v>-4.8236900000000002E-114</c:v>
                </c:pt>
                <c:pt idx="1418" formatCode="0.00E+00">
                  <c:v>1.46314E-114</c:v>
                </c:pt>
                <c:pt idx="1419" formatCode="0.00E+00">
                  <c:v>1.29691E-113</c:v>
                </c:pt>
                <c:pt idx="1420" formatCode="0.00E+00">
                  <c:v>1.82669E-113</c:v>
                </c:pt>
                <c:pt idx="1421" formatCode="0.00E+00">
                  <c:v>2.9040100000000002E-114</c:v>
                </c:pt>
                <c:pt idx="1422" formatCode="0.00E+00">
                  <c:v>-3.1118899999999999E-113</c:v>
                </c:pt>
                <c:pt idx="1423" formatCode="0.00E+00">
                  <c:v>-4.6557800000000002E-113</c:v>
                </c:pt>
                <c:pt idx="1424" formatCode="0.00E+00">
                  <c:v>1.12821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62E-112</c:v>
                </c:pt>
                <c:pt idx="1431" formatCode="0.00E+00">
                  <c:v>1.28915E-111</c:v>
                </c:pt>
                <c:pt idx="1432" formatCode="0.00E+00">
                  <c:v>2.96038E-111</c:v>
                </c:pt>
                <c:pt idx="1433" formatCode="0.00E+00">
                  <c:v>1.93986E-111</c:v>
                </c:pt>
                <c:pt idx="1434" formatCode="0.00E+00">
                  <c:v>-3.3726099999999998E-111</c:v>
                </c:pt>
                <c:pt idx="1435" formatCode="0.00E+00">
                  <c:v>-9.3049199999999997E-111</c:v>
                </c:pt>
                <c:pt idx="1436" formatCode="0.00E+00">
                  <c:v>-5.7822500000000001E-111</c:v>
                </c:pt>
                <c:pt idx="1437" formatCode="0.00E+00">
                  <c:v>1.48384E-110</c:v>
                </c:pt>
                <c:pt idx="1438" formatCode="0.00E+00">
                  <c:v>4.2101600000000001E-110</c:v>
                </c:pt>
                <c:pt idx="1439" formatCode="0.00E+00">
                  <c:v>4.0324899999999998E-110</c:v>
                </c:pt>
                <c:pt idx="1440" formatCode="0.00E+00">
                  <c:v>-2.54857E-110</c:v>
                </c:pt>
                <c:pt idx="1441" formatCode="0.00E+00">
                  <c:v>-1.3001E-109</c:v>
                </c:pt>
                <c:pt idx="1442" formatCode="0.00E+00">
                  <c:v>-1.5421100000000001E-109</c:v>
                </c:pt>
                <c:pt idx="1443" formatCode="0.00E+00">
                  <c:v>4.6911499999999998E-110</c:v>
                </c:pt>
                <c:pt idx="1444" formatCode="0.00E+00">
                  <c:v>4.2347100000000002E-109</c:v>
                </c:pt>
                <c:pt idx="1445" formatCode="0.00E+00">
                  <c:v>5.6314800000000003E-109</c:v>
                </c:pt>
                <c:pt idx="1446" formatCode="0.00E+00">
                  <c:v>-5.04837E-110</c:v>
                </c:pt>
                <c:pt idx="1447" formatCode="0.00E+00">
                  <c:v>-1.34036E-108</c:v>
                </c:pt>
                <c:pt idx="1448" formatCode="0.00E+00">
                  <c:v>-1.9127E-108</c:v>
                </c:pt>
                <c:pt idx="1449" formatCode="0.00E+00">
                  <c:v>4.46851E-109</c:v>
                </c:pt>
                <c:pt idx="1450" formatCode="0.00E+00">
                  <c:v>6.0116399999999999E-108</c:v>
                </c:pt>
                <c:pt idx="1451" formatCode="0.00E+00">
                  <c:v>1.0340200000000001E-107</c:v>
                </c:pt>
                <c:pt idx="1452" formatCode="0.00E+00">
                  <c:v>6.1344899999999998E-108</c:v>
                </c:pt>
                <c:pt idx="1453" formatCode="0.00E+00">
                  <c:v>-8.8684299999999994E-108</c:v>
                </c:pt>
                <c:pt idx="1454" formatCode="0.00E+00">
                  <c:v>-1.9906199999999999E-107</c:v>
                </c:pt>
                <c:pt idx="1455" formatCode="0.00E+00">
                  <c:v>1.96167E-108</c:v>
                </c:pt>
                <c:pt idx="1456" formatCode="0.00E+00">
                  <c:v>6.8457200000000002E-107</c:v>
                </c:pt>
                <c:pt idx="1457" formatCode="0.00E+00">
                  <c:v>1.34553E-106</c:v>
                </c:pt>
                <c:pt idx="1458" formatCode="0.00E+00">
                  <c:v>9.3062199999999998E-107</c:v>
                </c:pt>
                <c:pt idx="1459" formatCode="0.00E+00">
                  <c:v>-1.2771999999999999E-106</c:v>
                </c:pt>
                <c:pt idx="1460" formatCode="0.00E+00">
                  <c:v>-3.99762E-106</c:v>
                </c:pt>
                <c:pt idx="1461" formatCode="0.00E+00">
                  <c:v>-3.5964099999999999E-106</c:v>
                </c:pt>
                <c:pt idx="1462" formatCode="0.00E+00">
                  <c:v>3.14234E-106</c:v>
                </c:pt>
                <c:pt idx="1463" formatCode="0.00E+00">
                  <c:v>1.25102E-105</c:v>
                </c:pt>
                <c:pt idx="1464" formatCode="0.00E+00">
                  <c:v>1.12708E-105</c:v>
                </c:pt>
                <c:pt idx="1465" formatCode="0.00E+00">
                  <c:v>-1.2542399999999999E-105</c:v>
                </c:pt>
                <c:pt idx="1466" formatCode="0.00E+00">
                  <c:v>-4.8300100000000002E-105</c:v>
                </c:pt>
                <c:pt idx="1467" formatCode="0.00E+00">
                  <c:v>-4.8605399999999997E-105</c:v>
                </c:pt>
                <c:pt idx="1468" formatCode="0.00E+00">
                  <c:v>3.8577900000000004E-105</c:v>
                </c:pt>
                <c:pt idx="1469" formatCode="0.00E+00">
                  <c:v>1.8903800000000001E-104</c:v>
                </c:pt>
                <c:pt idx="1470" formatCode="0.00E+00">
                  <c:v>2.41753E-104</c:v>
                </c:pt>
                <c:pt idx="1471" formatCode="0.00E+00">
                  <c:v>-2.0216899999999999E-105</c:v>
                </c:pt>
                <c:pt idx="1472" formatCode="0.00E+00">
                  <c:v>-5.7465599999999994E-104</c:v>
                </c:pt>
                <c:pt idx="1473" formatCode="0.00E+00">
                  <c:v>-8.9316100000000003E-104</c:v>
                </c:pt>
                <c:pt idx="1474" formatCode="0.00E+00">
                  <c:v>-1.9536499999999999E-104</c:v>
                </c:pt>
                <c:pt idx="1475" formatCode="0.00E+00">
                  <c:v>1.5974999999999999E-103</c:v>
                </c:pt>
                <c:pt idx="1476" formatCode="0.00E+00">
                  <c:v>2.6611700000000001E-103</c:v>
                </c:pt>
                <c:pt idx="1477" formatCode="0.00E+00">
                  <c:v>-2.1484700000000001E-104</c:v>
                </c:pt>
                <c:pt idx="1478" formatCode="0.00E+00">
                  <c:v>-7.91345E-103</c:v>
                </c:pt>
                <c:pt idx="1479" formatCode="0.00E+00">
                  <c:v>-1.43274E-102</c:v>
                </c:pt>
                <c:pt idx="1480" formatCode="0.00E+00">
                  <c:v>-7.48231E-103</c:v>
                </c:pt>
                <c:pt idx="1481" formatCode="0.00E+00">
                  <c:v>1.7952399999999998E-102</c:v>
                </c:pt>
                <c:pt idx="1482" formatCode="0.00E+00">
                  <c:v>4.3922099999999996E-102</c:v>
                </c:pt>
                <c:pt idx="1483" formatCode="0.00E+00">
                  <c:v>3.0761099999999999E-102</c:v>
                </c:pt>
                <c:pt idx="1484" formatCode="0.00E+00">
                  <c:v>-4.7354699999999998E-102</c:v>
                </c:pt>
                <c:pt idx="1485" formatCode="0.00E+00">
                  <c:v>-1.3761300000000001E-101</c:v>
                </c:pt>
                <c:pt idx="1486" formatCode="0.00E+00">
                  <c:v>-9.5863600000000002E-102</c:v>
                </c:pt>
                <c:pt idx="1487" formatCode="0.00E+00">
                  <c:v>1.8633699999999999E-101</c:v>
                </c:pt>
                <c:pt idx="1488" formatCode="0.00E+00">
                  <c:v>5.6382599999999997E-101</c:v>
                </c:pt>
                <c:pt idx="1489" formatCode="0.00E+00">
                  <c:v>5.22645E-101</c:v>
                </c:pt>
                <c:pt idx="1490" formatCode="0.00E+00">
                  <c:v>-4.52176E-101</c:v>
                </c:pt>
                <c:pt idx="1491" formatCode="0.00E+00">
                  <c:v>-1.99767E-100</c:v>
                </c:pt>
                <c:pt idx="1492" formatCode="0.00E+00">
                  <c:v>-2.4168900000000002E-100</c:v>
                </c:pt>
                <c:pt idx="1493" formatCode="0.00E+00">
                  <c:v>2.51992E-101</c:v>
                </c:pt>
                <c:pt idx="1494" formatCode="0.00E+00">
                  <c:v>5.2247599999999995E-100</c:v>
                </c:pt>
                <c:pt idx="1495" formatCode="0.00E+00">
                  <c:v>6.3980000000000001E-100</c:v>
                </c:pt>
                <c:pt idx="1496" formatCode="0.00E+00">
                  <c:v>-4.1205899999999998E-100</c:v>
                </c:pt>
                <c:pt idx="1497" formatCode="0.00E+00">
                  <c:v>-2.5091599999999999E-99</c:v>
                </c:pt>
                <c:pt idx="1498" formatCode="0.00E+00">
                  <c:v>-3.4470099999999999E-99</c:v>
                </c:pt>
                <c:pt idx="1499" formatCode="0.00E+00">
                  <c:v>2.1314600000000001E-100</c:v>
                </c:pt>
                <c:pt idx="1500" formatCode="0.00E+00">
                  <c:v>8.8208400000000003E-99</c:v>
                </c:pt>
                <c:pt idx="1501" formatCode="0.00E+00">
                  <c:v>1.54685E-98</c:v>
                </c:pt>
                <c:pt idx="1502" formatCode="0.00E+00">
                  <c:v>8.6319200000000002E-99</c:v>
                </c:pt>
                <c:pt idx="1503" formatCode="0.00E+00">
                  <c:v>-1.53158E-98</c:v>
                </c:pt>
                <c:pt idx="1504" formatCode="0.00E+00">
                  <c:v>-3.4431299999999999E-98</c:v>
                </c:pt>
                <c:pt idx="1505" formatCode="0.00E+00">
                  <c:v>-6.1450299999999996E-99</c:v>
                </c:pt>
                <c:pt idx="1506" formatCode="0.00E+00">
                  <c:v>8.7437100000000001E-98</c:v>
                </c:pt>
                <c:pt idx="1507" formatCode="0.00E+00">
                  <c:v>1.8042500000000001E-97</c:v>
                </c:pt>
                <c:pt idx="1508" formatCode="0.00E+00">
                  <c:v>1.1510600000000001E-97</c:v>
                </c:pt>
                <c:pt idx="1509" formatCode="0.00E+00">
                  <c:v>-2.1635500000000001E-97</c:v>
                </c:pt>
                <c:pt idx="1510" formatCode="0.00E+00">
                  <c:v>-6.2441200000000004E-97</c:v>
                </c:pt>
                <c:pt idx="1511" formatCode="0.00E+00">
                  <c:v>-6.0353200000000005E-97</c:v>
                </c:pt>
                <c:pt idx="1512" formatCode="0.00E+00">
                  <c:v>2.4872000000000001E-97</c:v>
                </c:pt>
                <c:pt idx="1513" formatCode="0.00E+00">
                  <c:v>1.40911E-96</c:v>
                </c:pt>
                <c:pt idx="1514" formatCode="0.00E+00">
                  <c:v>1.0631799999999999E-96</c:v>
                </c:pt>
                <c:pt idx="1515" formatCode="0.00E+00">
                  <c:v>-2.47414E-96</c:v>
                </c:pt>
                <c:pt idx="1516" formatCode="0.00E+00">
                  <c:v>-7.7161399999999995E-96</c:v>
                </c:pt>
                <c:pt idx="1517" formatCode="0.00E+00">
                  <c:v>-7.6519600000000007E-96</c:v>
                </c:pt>
                <c:pt idx="1518" formatCode="0.00E+00">
                  <c:v>5.8167099999999997E-96</c:v>
                </c:pt>
                <c:pt idx="1519" formatCode="0.00E+00">
                  <c:v>2.93643E-95</c:v>
                </c:pt>
                <c:pt idx="1520" formatCode="0.00E+00">
                  <c:v>3.99362E-95</c:v>
                </c:pt>
                <c:pt idx="1521" formatCode="0.00E+00">
                  <c:v>7.2911300000000003E-96</c:v>
                </c:pt>
                <c:pt idx="1522" formatCode="0.00E+00">
                  <c:v>-6.5492500000000004E-95</c:v>
                </c:pt>
                <c:pt idx="1523" formatCode="0.00E+00">
                  <c:v>-1.0495400000000001E-94</c:v>
                </c:pt>
                <c:pt idx="1524" formatCode="0.00E+00">
                  <c:v>1.1549699999999999E-96</c:v>
                </c:pt>
                <c:pt idx="1525" formatCode="0.00E+00">
                  <c:v>2.6711799999999999E-94</c:v>
                </c:pt>
                <c:pt idx="1526" formatCode="0.00E+00">
                  <c:v>4.3894699999999999E-94</c:v>
                </c:pt>
                <c:pt idx="1527" formatCode="0.00E+00">
                  <c:v>9.3998399999999996E-95</c:v>
                </c:pt>
                <c:pt idx="1528" formatCode="0.00E+00">
                  <c:v>-8.6788000000000005E-94</c:v>
                </c:pt>
                <c:pt idx="1529" formatCode="0.00E+00">
                  <c:v>-1.6493900000000001E-93</c:v>
                </c:pt>
                <c:pt idx="1530" formatCode="0.00E+00">
                  <c:v>-6.2860099999999996E-94</c:v>
                </c:pt>
                <c:pt idx="1531" formatCode="0.00E+00">
                  <c:v>2.97591E-93</c:v>
                </c:pt>
                <c:pt idx="1532" formatCode="0.00E+00">
                  <c:v>6.6550900000000001E-93</c:v>
                </c:pt>
                <c:pt idx="1533" formatCode="0.00E+00">
                  <c:v>4.6502199999999997E-93</c:v>
                </c:pt>
                <c:pt idx="1534" formatCode="0.00E+00">
                  <c:v>-6.8238899999999996E-93</c:v>
                </c:pt>
                <c:pt idx="1535" formatCode="0.00E+00">
                  <c:v>-2.03464E-92</c:v>
                </c:pt>
                <c:pt idx="1536" formatCode="0.00E+00">
                  <c:v>-1.57834E-92</c:v>
                </c:pt>
                <c:pt idx="1537" formatCode="0.00E+00">
                  <c:v>2.2221900000000001E-92</c:v>
                </c:pt>
                <c:pt idx="1538" formatCode="0.00E+00">
                  <c:v>7.2809899999999997E-92</c:v>
                </c:pt>
                <c:pt idx="1539" formatCode="0.00E+00">
                  <c:v>6.3367399999999997E-92</c:v>
                </c:pt>
                <c:pt idx="1540" formatCode="0.00E+00">
                  <c:v>-7.4762699999999994E-92</c:v>
                </c:pt>
                <c:pt idx="1541" formatCode="0.00E+00">
                  <c:v>-2.87971E-91</c:v>
                </c:pt>
                <c:pt idx="1542" formatCode="0.00E+00">
                  <c:v>-3.4567400000000001E-91</c:v>
                </c:pt>
                <c:pt idx="1543" formatCode="0.00E+00">
                  <c:v>1.9740999999999999E-92</c:v>
                </c:pt>
                <c:pt idx="1544" formatCode="0.00E+00">
                  <c:v>7.1035199999999999E-91</c:v>
                </c:pt>
                <c:pt idx="1545" formatCode="0.00E+00">
                  <c:v>9.7487900000000003E-91</c:v>
                </c:pt>
                <c:pt idx="1546" formatCode="0.00E+00">
                  <c:v>-1.3417599999999999E-91</c:v>
                </c:pt>
                <c:pt idx="1547" formatCode="0.00E+00">
                  <c:v>-2.4827299999999999E-90</c:v>
                </c:pt>
                <c:pt idx="1548" formatCode="0.00E+00">
                  <c:v>-3.4556300000000001E-90</c:v>
                </c:pt>
                <c:pt idx="1549" formatCode="0.00E+00">
                  <c:v>9.7148999999999997E-91</c:v>
                </c:pt>
                <c:pt idx="1550" formatCode="0.00E+00">
                  <c:v>1.11538E-89</c:v>
                </c:pt>
                <c:pt idx="1551" formatCode="0.00E+00">
                  <c:v>1.8608899999999999E-89</c:v>
                </c:pt>
                <c:pt idx="1552" formatCode="0.00E+00">
                  <c:v>8.8154800000000002E-90</c:v>
                </c:pt>
                <c:pt idx="1553" formatCode="0.00E+00">
                  <c:v>-2.2895200000000001E-89</c:v>
                </c:pt>
                <c:pt idx="1554" formatCode="0.00E+00">
                  <c:v>-4.9350999999999999E-89</c:v>
                </c:pt>
                <c:pt idx="1555" formatCode="0.00E+00">
                  <c:v>-1.80724E-89</c:v>
                </c:pt>
                <c:pt idx="1556" formatCode="0.00E+00">
                  <c:v>9.4048399999999999E-89</c:v>
                </c:pt>
                <c:pt idx="1557" formatCode="0.00E+00">
                  <c:v>1.9956199999999999E-88</c:v>
                </c:pt>
                <c:pt idx="1558" formatCode="0.00E+00">
                  <c:v>9.3486999999999997E-89</c:v>
                </c:pt>
                <c:pt idx="1559" formatCode="0.00E+00">
                  <c:v>-3.4580399999999999E-88</c:v>
                </c:pt>
                <c:pt idx="1560" formatCode="0.00E+00">
                  <c:v>-8.6316400000000003E-88</c:v>
                </c:pt>
                <c:pt idx="1561" formatCode="0.00E+00">
                  <c:v>-7.9059499999999995E-88</c:v>
                </c:pt>
                <c:pt idx="1562" formatCode="0.00E+00">
                  <c:v>4.4148299999999998E-88</c:v>
                </c:pt>
                <c:pt idx="1563" formatCode="0.00E+00">
                  <c:v>2.1444499999999999E-87</c:v>
                </c:pt>
                <c:pt idx="1564" formatCode="0.00E+00">
                  <c:v>1.88155E-87</c:v>
                </c:pt>
                <c:pt idx="1565" formatCode="0.00E+00">
                  <c:v>-2.6000200000000002E-87</c:v>
                </c:pt>
                <c:pt idx="1566" formatCode="0.00E+00">
                  <c:v>-9.3180900000000002E-87</c:v>
                </c:pt>
                <c:pt idx="1567" formatCode="0.00E+00">
                  <c:v>-9.1623000000000002E-87</c:v>
                </c:pt>
                <c:pt idx="1568" formatCode="0.00E+00">
                  <c:v>7.60306E-87</c:v>
                </c:pt>
                <c:pt idx="1569" formatCode="0.00E+00">
                  <c:v>3.6374000000000003E-86</c:v>
                </c:pt>
                <c:pt idx="1570" formatCode="0.00E+00">
                  <c:v>5.0226599999999998E-86</c:v>
                </c:pt>
                <c:pt idx="1571" formatCode="0.00E+00">
                  <c:v>1.41821E-86</c:v>
                </c:pt>
                <c:pt idx="1572" formatCode="0.00E+00">
                  <c:v>-6.8444799999999994E-86</c:v>
                </c:pt>
                <c:pt idx="1573" formatCode="0.00E+00">
                  <c:v>-1.10691E-85</c:v>
                </c:pt>
                <c:pt idx="1574" formatCode="0.00E+00">
                  <c:v>1.6724799999999998E-86</c:v>
                </c:pt>
                <c:pt idx="1575" formatCode="0.00E+00">
                  <c:v>3.2594100000000003E-85</c:v>
                </c:pt>
                <c:pt idx="1576" formatCode="0.00E+00">
                  <c:v>5.19441E-85</c:v>
                </c:pt>
                <c:pt idx="1577" formatCode="0.00E+00">
                  <c:v>9.3365999999999998E-86</c:v>
                </c:pt>
                <c:pt idx="1578" formatCode="0.00E+00">
                  <c:v>-1.0844299999999999E-84</c:v>
                </c:pt>
                <c:pt idx="1579" formatCode="0.00E+00">
                  <c:v>-2.01904E-84</c:v>
                </c:pt>
                <c:pt idx="1580" formatCode="0.00E+00">
                  <c:v>-5.3690799999999995E-85</c:v>
                </c:pt>
                <c:pt idx="1581" formatCode="0.00E+00">
                  <c:v>4.5303900000000003E-84</c:v>
                </c:pt>
                <c:pt idx="1582" formatCode="0.00E+00">
                  <c:v>1.0008799999999999E-83</c:v>
                </c:pt>
                <c:pt idx="1583" formatCode="0.00E+00">
                  <c:v>8.9764900000000006E-84</c:v>
                </c:pt>
                <c:pt idx="1584" formatCode="0.00E+00">
                  <c:v>-2.7656600000000001E-84</c:v>
                </c:pt>
                <c:pt idx="1585" formatCode="0.00E+00">
                  <c:v>-1.6564700000000001E-83</c:v>
                </c:pt>
                <c:pt idx="1586" formatCode="0.00E+00">
                  <c:v>-8.6766399999999997E-84</c:v>
                </c:pt>
                <c:pt idx="1587" formatCode="0.00E+00">
                  <c:v>3.9168099999999999E-83</c:v>
                </c:pt>
                <c:pt idx="1588" formatCode="0.00E+00">
                  <c:v>1.03344E-82</c:v>
                </c:pt>
                <c:pt idx="1589" formatCode="0.00E+00">
                  <c:v>9.58338E-83</c:v>
                </c:pt>
                <c:pt idx="1590" formatCode="0.00E+00">
                  <c:v>-7.6345500000000001E-83</c:v>
                </c:pt>
                <c:pt idx="1591" formatCode="0.00E+00">
                  <c:v>-3.5310000000000001E-82</c:v>
                </c:pt>
                <c:pt idx="1592" formatCode="0.00E+00">
                  <c:v>-4.3323700000000003E-82</c:v>
                </c:pt>
                <c:pt idx="1593" formatCode="0.00E+00">
                  <c:v>3.7324400000000003E-83</c:v>
                </c:pt>
                <c:pt idx="1594" formatCode="0.00E+00">
                  <c:v>9.1903799999999995E-82</c:v>
                </c:pt>
                <c:pt idx="1595" formatCode="0.00E+00">
                  <c:v>1.0637799999999999E-81</c:v>
                </c:pt>
                <c:pt idx="1596" formatCode="0.00E+00">
                  <c:v>-9.9373799999999996E-82</c:v>
                </c:pt>
                <c:pt idx="1597" formatCode="0.00E+00">
                  <c:v>-4.9902000000000002E-81</c:v>
                </c:pt>
                <c:pt idx="1598" formatCode="0.00E+00">
                  <c:v>-7.2317099999999997E-81</c:v>
                </c:pt>
                <c:pt idx="1599" formatCode="0.00E+00">
                  <c:v>-1.82309E-81</c:v>
                </c:pt>
                <c:pt idx="1600" formatCode="0.00E+00">
                  <c:v>1.2190099999999999E-80</c:v>
                </c:pt>
                <c:pt idx="1601" formatCode="0.00E+00">
                  <c:v>2.31799E-80</c:v>
                </c:pt>
                <c:pt idx="1602" formatCode="0.00E+00">
                  <c:v>1.2074999999999999E-80</c:v>
                </c:pt>
                <c:pt idx="1603" formatCode="0.00E+00">
                  <c:v>-2.6961999999999999E-80</c:v>
                </c:pt>
                <c:pt idx="1604" formatCode="0.00E+00">
                  <c:v>-5.5276799999999999E-80</c:v>
                </c:pt>
                <c:pt idx="1605" formatCode="0.00E+00">
                  <c:v>4.69243E-81</c:v>
                </c:pt>
                <c:pt idx="1606" formatCode="0.00E+00">
                  <c:v>1.8647899999999999E-79</c:v>
                </c:pt>
                <c:pt idx="1607" formatCode="0.00E+00">
                  <c:v>3.6974599999999999E-79</c:v>
                </c:pt>
                <c:pt idx="1608" formatCode="0.00E+00">
                  <c:v>2.6510400000000001E-79</c:v>
                </c:pt>
                <c:pt idx="1609" formatCode="0.00E+00">
                  <c:v>-3.2636100000000003E-79</c:v>
                </c:pt>
                <c:pt idx="1610" formatCode="0.00E+00">
                  <c:v>-1.06199E-78</c:v>
                </c:pt>
                <c:pt idx="1611" formatCode="0.00E+00">
                  <c:v>-9.99531E-79</c:v>
                </c:pt>
                <c:pt idx="1612" formatCode="0.00E+00">
                  <c:v>6.2621500000000004E-79</c:v>
                </c:pt>
                <c:pt idx="1613" formatCode="0.00E+00">
                  <c:v>2.86225E-78</c:v>
                </c:pt>
                <c:pt idx="1614" formatCode="0.00E+00">
                  <c:v>2.28679E-78</c:v>
                </c:pt>
                <c:pt idx="1615" formatCode="0.00E+00">
                  <c:v>-4.4729299999999998E-78</c:v>
                </c:pt>
                <c:pt idx="1616" formatCode="0.00E+00">
                  <c:v>-1.4721300000000001E-77</c:v>
                </c:pt>
                <c:pt idx="1617" formatCode="0.00E+00">
                  <c:v>-1.5613999999999999E-77</c:v>
                </c:pt>
                <c:pt idx="1618" formatCode="0.00E+00">
                  <c:v>6.81432E-78</c:v>
                </c:pt>
                <c:pt idx="1619" formatCode="0.00E+00">
                  <c:v>4.6309299999999996E-77</c:v>
                </c:pt>
                <c:pt idx="1620" formatCode="0.00E+00">
                  <c:v>6.0975400000000003E-77</c:v>
                </c:pt>
                <c:pt idx="1621" formatCode="0.00E+00">
                  <c:v>-7.68584E-78</c:v>
                </c:pt>
                <c:pt idx="1622" formatCode="0.00E+00">
                  <c:v>-1.5568699999999999E-76</c:v>
                </c:pt>
                <c:pt idx="1623" formatCode="0.00E+00">
                  <c:v>-2.4623299999999999E-76</c:v>
                </c:pt>
                <c:pt idx="1624" formatCode="0.00E+00">
                  <c:v>-7.6694400000000008E-77</c:v>
                </c:pt>
                <c:pt idx="1625" formatCode="0.00E+00">
                  <c:v>3.7685399999999998E-76</c:v>
                </c:pt>
                <c:pt idx="1626" formatCode="0.00E+00">
                  <c:v>6.6670700000000002E-76</c:v>
                </c:pt>
                <c:pt idx="1627" formatCode="0.00E+00">
                  <c:v>6.8213199999999998E-77</c:v>
                </c:pt>
                <c:pt idx="1628" formatCode="0.00E+00">
                  <c:v>-1.57549E-75</c:v>
                </c:pt>
                <c:pt idx="1629" formatCode="0.00E+00">
                  <c:v>-2.8324599999999998E-75</c:v>
                </c:pt>
                <c:pt idx="1630" formatCode="0.00E+00">
                  <c:v>-6.1482099999999997E-76</c:v>
                </c:pt>
                <c:pt idx="1631" formatCode="0.00E+00">
                  <c:v>6.7422299999999999E-75</c:v>
                </c:pt>
                <c:pt idx="1632" formatCode="0.00E+00">
                  <c:v>1.42503E-74</c:v>
                </c:pt>
                <c:pt idx="1633" formatCode="0.00E+00">
                  <c:v>1.0058400000000001E-74</c:v>
                </c:pt>
                <c:pt idx="1634" formatCode="0.00E+00">
                  <c:v>-1.35738E-74</c:v>
                </c:pt>
                <c:pt idx="1635" formatCode="0.00E+00">
                  <c:v>-4.1996400000000002E-74</c:v>
                </c:pt>
                <c:pt idx="1636" formatCode="0.00E+00">
                  <c:v>-3.48401E-74</c:v>
                </c:pt>
                <c:pt idx="1637" formatCode="0.00E+00">
                  <c:v>3.9462500000000003E-74</c:v>
                </c:pt>
                <c:pt idx="1638" formatCode="0.00E+00">
                  <c:v>1.38317E-73</c:v>
                </c:pt>
                <c:pt idx="1639" formatCode="0.00E+00">
                  <c:v>1.1655800000000001E-73</c:v>
                </c:pt>
                <c:pt idx="1640" formatCode="0.00E+00">
                  <c:v>-1.5515600000000001E-73</c:v>
                </c:pt>
                <c:pt idx="1641" formatCode="0.00E+00">
                  <c:v>-5.6377999999999997E-73</c:v>
                </c:pt>
                <c:pt idx="1642" formatCode="0.00E+00">
                  <c:v>-6.4939900000000005E-73</c:v>
                </c:pt>
                <c:pt idx="1643" formatCode="0.00E+00">
                  <c:v>1.0234300000000001E-73</c:v>
                </c:pt>
                <c:pt idx="1644" formatCode="0.00E+00">
                  <c:v>1.48496E-72</c:v>
                </c:pt>
                <c:pt idx="1645" formatCode="0.00E+00">
                  <c:v>1.99729E-72</c:v>
                </c:pt>
                <c:pt idx="1646" formatCode="0.00E+00">
                  <c:v>-3.4529799999999998E-73</c:v>
                </c:pt>
                <c:pt idx="1647" formatCode="0.00E+00">
                  <c:v>-5.3018500000000004E-72</c:v>
                </c:pt>
                <c:pt idx="1648" formatCode="0.00E+00">
                  <c:v>-7.4692600000000001E-72</c:v>
                </c:pt>
                <c:pt idx="1649" formatCode="0.00E+00">
                  <c:v>1.1446800000000001E-72</c:v>
                </c:pt>
                <c:pt idx="1650" formatCode="0.00E+00">
                  <c:v>2.1023700000000001E-71</c:v>
                </c:pt>
                <c:pt idx="1651" formatCode="0.00E+00">
                  <c:v>3.4360799999999998E-71</c:v>
                </c:pt>
                <c:pt idx="1652" formatCode="0.00E+00">
                  <c:v>9.9136900000000005E-72</c:v>
                </c:pt>
                <c:pt idx="1653" formatCode="0.00E+00">
                  <c:v>-6.1739799999999997E-71</c:v>
                </c:pt>
                <c:pt idx="1654" formatCode="0.00E+00">
                  <c:v>-1.26493E-70</c:v>
                </c:pt>
                <c:pt idx="1655" formatCode="0.00E+00">
                  <c:v>-8.0568400000000004E-71</c:v>
                </c:pt>
                <c:pt idx="1656" formatCode="0.00E+00">
                  <c:v>1.25891E-70</c:v>
                </c:pt>
                <c:pt idx="1657" formatCode="0.00E+00">
                  <c:v>3.2867700000000002E-70</c:v>
                </c:pt>
                <c:pt idx="1658" formatCode="0.00E+00">
                  <c:v>1.3760499999999999E-70</c:v>
                </c:pt>
                <c:pt idx="1659" formatCode="0.00E+00">
                  <c:v>-7.0765599999999998E-70</c:v>
                </c:pt>
                <c:pt idx="1660" formatCode="0.00E+00">
                  <c:v>-1.6563799999999999E-69</c:v>
                </c:pt>
                <c:pt idx="1661" formatCode="0.00E+00">
                  <c:v>-1.1677699999999999E-69</c:v>
                </c:pt>
                <c:pt idx="1662" formatCode="0.00E+00">
                  <c:v>1.8790499999999999E-69</c:v>
                </c:pt>
                <c:pt idx="1663" formatCode="0.00E+00">
                  <c:v>6.0096900000000001E-69</c:v>
                </c:pt>
                <c:pt idx="1664" formatCode="0.00E+00">
                  <c:v>6.5584499999999996E-69</c:v>
                </c:pt>
                <c:pt idx="1665" formatCode="0.00E+00">
                  <c:v>-9.3178600000000003E-70</c:v>
                </c:pt>
                <c:pt idx="1666" formatCode="0.00E+00">
                  <c:v>-1.3407500000000001E-68</c:v>
                </c:pt>
                <c:pt idx="1667" formatCode="0.00E+00">
                  <c:v>-1.6381199999999999E-68</c:v>
                </c:pt>
                <c:pt idx="1668" formatCode="0.00E+00">
                  <c:v>6.2873099999999997E-69</c:v>
                </c:pt>
                <c:pt idx="1669" formatCode="0.00E+00">
                  <c:v>4.7964800000000003E-68</c:v>
                </c:pt>
                <c:pt idx="1670" formatCode="0.00E+00">
                  <c:v>6.0433399999999996E-68</c:v>
                </c:pt>
                <c:pt idx="1671" formatCode="0.00E+00">
                  <c:v>-1.63451E-68</c:v>
                </c:pt>
                <c:pt idx="1672" formatCode="0.00E+00">
                  <c:v>-1.7103600000000001E-67</c:v>
                </c:pt>
                <c:pt idx="1673" formatCode="0.00E+00">
                  <c:v>-2.29747E-67</c:v>
                </c:pt>
                <c:pt idx="1674" formatCode="0.00E+00">
                  <c:v>9.2603699999999998E-68</c:v>
                </c:pt>
                <c:pt idx="1675" formatCode="0.00E+00">
                  <c:v>8.3427100000000006E-67</c:v>
                </c:pt>
                <c:pt idx="1676" formatCode="0.00E+00">
                  <c:v>1.37671E-66</c:v>
                </c:pt>
                <c:pt idx="1677" formatCode="0.00E+00">
                  <c:v>6.4901600000000006E-67</c:v>
                </c:pt>
                <c:pt idx="1678" formatCode="0.00E+00">
                  <c:v>-1.69108E-66</c:v>
                </c:pt>
                <c:pt idx="1679" formatCode="0.00E+00">
                  <c:v>-3.51949E-66</c:v>
                </c:pt>
                <c:pt idx="1680" formatCode="0.00E+00">
                  <c:v>-5.2799900000000001E-67</c:v>
                </c:pt>
                <c:pt idx="1681" formatCode="0.00E+00">
                  <c:v>9.2019500000000001E-66</c:v>
                </c:pt>
                <c:pt idx="1682" formatCode="0.00E+00">
                  <c:v>1.8807700000000001E-65</c:v>
                </c:pt>
                <c:pt idx="1683" formatCode="0.00E+00">
                  <c:v>1.2568799999999999E-65</c:v>
                </c:pt>
                <c:pt idx="1684" formatCode="0.00E+00">
                  <c:v>-1.9092600000000001E-65</c:v>
                </c:pt>
                <c:pt idx="1685" formatCode="0.00E+00">
                  <c:v>-5.63268E-65</c:v>
                </c:pt>
                <c:pt idx="1686" formatCode="0.00E+00">
                  <c:v>-4.5192199999999997E-65</c:v>
                </c:pt>
                <c:pt idx="1687" formatCode="0.00E+00">
                  <c:v>5.8468599999999997E-65</c:v>
                </c:pt>
                <c:pt idx="1688" formatCode="0.00E+00">
                  <c:v>1.95152E-64</c:v>
                </c:pt>
                <c:pt idx="1689" formatCode="0.00E+00">
                  <c:v>1.49799E-64</c:v>
                </c:pt>
                <c:pt idx="1690" formatCode="0.00E+00">
                  <c:v>-2.8329100000000001E-64</c:v>
                </c:pt>
                <c:pt idx="1691" formatCode="0.00E+00">
                  <c:v>-9.2249499999999997E-64</c:v>
                </c:pt>
                <c:pt idx="1692" formatCode="0.00E+00">
                  <c:v>-9.5499500000000001E-64</c:v>
                </c:pt>
                <c:pt idx="1693" formatCode="0.00E+00">
                  <c:v>5.0294299999999997E-64</c:v>
                </c:pt>
                <c:pt idx="1694" formatCode="0.00E+00">
                  <c:v>3.03514E-63</c:v>
                </c:pt>
                <c:pt idx="1695" formatCode="0.00E+00">
                  <c:v>3.94372E-63</c:v>
                </c:pt>
                <c:pt idx="1696" formatCode="0.00E+00">
                  <c:v>-3.7189499999999997E-64</c:v>
                </c:pt>
                <c:pt idx="1697" formatCode="0.00E+00">
                  <c:v>-9.5186599999999996E-63</c:v>
                </c:pt>
                <c:pt idx="1698" formatCode="0.00E+00">
                  <c:v>-1.4683499999999999E-62</c:v>
                </c:pt>
                <c:pt idx="1699" formatCode="0.00E+00">
                  <c:v>-2.8538499999999999E-63</c:v>
                </c:pt>
                <c:pt idx="1700" formatCode="0.00E+00">
                  <c:v>2.7281899999999998E-62</c:v>
                </c:pt>
                <c:pt idx="1701" formatCode="0.00E+00">
                  <c:v>4.7110900000000004E-62</c:v>
                </c:pt>
                <c:pt idx="1702" formatCode="0.00E+00">
                  <c:v>9.6616099999999998E-63</c:v>
                </c:pt>
                <c:pt idx="1703" formatCode="0.00E+00">
                  <c:v>-9.64243E-62</c:v>
                </c:pt>
                <c:pt idx="1704" formatCode="0.00E+00">
                  <c:v>-1.8863100000000001E-61</c:v>
                </c:pt>
                <c:pt idx="1705" formatCode="0.00E+00">
                  <c:v>-1.03568E-61</c:v>
                </c:pt>
                <c:pt idx="1706" formatCode="0.00E+00">
                  <c:v>2.4051000000000002E-61</c:v>
                </c:pt>
                <c:pt idx="1707" formatCode="0.00E+00">
                  <c:v>6.0006099999999999E-61</c:v>
                </c:pt>
                <c:pt idx="1708" formatCode="0.00E+00">
                  <c:v>4.10325E-61</c:v>
                </c:pt>
                <c:pt idx="1709" formatCode="0.00E+00">
                  <c:v>-7.0555000000000005E-61</c:v>
                </c:pt>
                <c:pt idx="1710" formatCode="0.00E+00">
                  <c:v>-1.9839000000000001E-60</c:v>
                </c:pt>
                <c:pt idx="1711" formatCode="0.00E+00">
                  <c:v>-1.2668999999999999E-60</c:v>
                </c:pt>
                <c:pt idx="1712" formatCode="0.00E+00">
                  <c:v>3.1081200000000002E-60</c:v>
                </c:pt>
                <c:pt idx="1713" formatCode="0.00E+00">
                  <c:v>8.88033E-60</c:v>
                </c:pt>
                <c:pt idx="1714" formatCode="0.00E+00">
                  <c:v>7.8442800000000003E-60</c:v>
                </c:pt>
                <c:pt idx="1715" formatCode="0.00E+00">
                  <c:v>-8.2981600000000004E-60</c:v>
                </c:pt>
                <c:pt idx="1716" formatCode="0.00E+00">
                  <c:v>-3.3446600000000001E-59</c:v>
                </c:pt>
                <c:pt idx="1717" formatCode="0.00E+00">
                  <c:v>-3.9924099999999996E-59</c:v>
                </c:pt>
                <c:pt idx="1718" formatCode="0.00E+00">
                  <c:v>2.67854E-61</c:v>
                </c:pt>
                <c:pt idx="1719" formatCode="0.00E+00">
                  <c:v>7.2986899999999997E-59</c:v>
                </c:pt>
                <c:pt idx="1720" formatCode="0.00E+00">
                  <c:v>9.6275400000000007E-59</c:v>
                </c:pt>
                <c:pt idx="1721" formatCode="0.00E+00">
                  <c:v>-2.8316800000000001E-59</c:v>
                </c:pt>
                <c:pt idx="1722" formatCode="0.00E+00">
                  <c:v>-2.81498E-58</c:v>
                </c:pt>
                <c:pt idx="1723" formatCode="0.00E+00">
                  <c:v>-4.0304499999999998E-58</c:v>
                </c:pt>
                <c:pt idx="1724" formatCode="0.00E+00">
                  <c:v>1.53781E-59</c:v>
                </c:pt>
                <c:pt idx="1725" formatCode="0.00E+00">
                  <c:v>1.02725E-57</c:v>
                </c:pt>
                <c:pt idx="1726" formatCode="0.00E+00">
                  <c:v>1.8411000000000001E-57</c:v>
                </c:pt>
                <c:pt idx="1727" formatCode="0.00E+00">
                  <c:v>1.23409E-57</c:v>
                </c:pt>
                <c:pt idx="1728" formatCode="0.00E+00">
                  <c:v>-1.09795E-57</c:v>
                </c:pt>
                <c:pt idx="1729" formatCode="0.00E+00">
                  <c:v>-3.1216300000000001E-57</c:v>
                </c:pt>
                <c:pt idx="1730" formatCode="0.00E+00">
                  <c:v>-1.64427E-57</c:v>
                </c:pt>
                <c:pt idx="1731" formatCode="0.00E+00">
                  <c:v>4.0684000000000001E-57</c:v>
                </c:pt>
                <c:pt idx="1732" formatCode="0.00E+00">
                  <c:v>9.6764899999999999E-57</c:v>
                </c:pt>
                <c:pt idx="1733" formatCode="0.00E+00">
                  <c:v>6.3183399999999995E-57</c:v>
                </c:pt>
                <c:pt idx="1734" formatCode="0.00E+00">
                  <c:v>-1.0797800000000001E-56</c:v>
                </c:pt>
                <c:pt idx="1735" formatCode="0.00E+00">
                  <c:v>-3.2128499999999999E-56</c:v>
                </c:pt>
                <c:pt idx="1736" formatCode="0.00E+00">
                  <c:v>-4.0772400000000002E-56</c:v>
                </c:pt>
                <c:pt idx="1737" formatCode="0.00E+00">
                  <c:v>-3.5526699999999999E-56</c:v>
                </c:pt>
                <c:pt idx="1738" formatCode="0.00E+00">
                  <c:v>-1.7109199999999999E-56</c:v>
                </c:pt>
                <c:pt idx="1739" formatCode="0.00E+00">
                  <c:v>9.0615199999999993E-56</c:v>
                </c:pt>
                <c:pt idx="1740" formatCode="0.00E+00">
                  <c:v>4.3677100000000002E-55</c:v>
                </c:pt>
                <c:pt idx="1741" formatCode="0.00E+00">
                  <c:v>9.3617100000000002E-55</c:v>
                </c:pt>
                <c:pt idx="1742" formatCode="0.00E+00">
                  <c:v>8.79509E-55</c:v>
                </c:pt>
                <c:pt idx="1743" formatCode="0.00E+00">
                  <c:v>-7.3441200000000007E-55</c:v>
                </c:pt>
                <c:pt idx="1744" formatCode="0.00E+00">
                  <c:v>-3.9325E-54</c:v>
                </c:pt>
                <c:pt idx="1745" formatCode="0.00E+00">
                  <c:v>-1.1345600000000001E-53</c:v>
                </c:pt>
                <c:pt idx="1746" formatCode="0.00E+00">
                  <c:v>-3.06167E-53</c:v>
                </c:pt>
                <c:pt idx="1747" formatCode="0.00E+00">
                  <c:v>-6.2132300000000002E-53</c:v>
                </c:pt>
                <c:pt idx="1748" formatCode="0.00E+00">
                  <c:v>-9.2522299999999995E-53</c:v>
                </c:pt>
                <c:pt idx="1749" formatCode="0.00E+00">
                  <c:v>-1.05483E-52</c:v>
                </c:pt>
                <c:pt idx="1750" formatCode="0.00E+00">
                  <c:v>-9.8418399999999999E-53</c:v>
                </c:pt>
                <c:pt idx="1751" formatCode="0.00E+00">
                  <c:v>-1.10207E-52</c:v>
                </c:pt>
                <c:pt idx="1752" formatCode="0.00E+00">
                  <c:v>-2.1392899999999999E-52</c:v>
                </c:pt>
                <c:pt idx="1753" formatCode="0.00E+00">
                  <c:v>-4.3070400000000003E-52</c:v>
                </c:pt>
                <c:pt idx="1754" formatCode="0.00E+00">
                  <c:v>-6.0765300000000001E-52</c:v>
                </c:pt>
                <c:pt idx="1755" formatCode="0.00E+00">
                  <c:v>-3.8152599999999996E-52</c:v>
                </c:pt>
                <c:pt idx="1756" formatCode="0.00E+00">
                  <c:v>4.7902700000000002E-52</c:v>
                </c:pt>
                <c:pt idx="1757" formatCode="0.00E+00">
                  <c:v>1.3828500000000001E-51</c:v>
                </c:pt>
                <c:pt idx="1758" formatCode="0.00E+00">
                  <c:v>8.7506299999999999E-52</c:v>
                </c:pt>
                <c:pt idx="1759" formatCode="0.00E+00">
                  <c:v>-2.09819E-51</c:v>
                </c:pt>
                <c:pt idx="1760" formatCode="0.00E+00">
                  <c:v>-5.4341099999999996E-51</c:v>
                </c:pt>
                <c:pt idx="1761" formatCode="0.00E+00">
                  <c:v>-3.26807E-51</c:v>
                </c:pt>
                <c:pt idx="1762" formatCode="0.00E+00">
                  <c:v>8.4137600000000003E-51</c:v>
                </c:pt>
                <c:pt idx="1763" formatCode="0.00E+00">
                  <c:v>2.3290899999999999E-50</c:v>
                </c:pt>
                <c:pt idx="1764" formatCode="0.00E+00">
                  <c:v>2.0235700000000001E-50</c:v>
                </c:pt>
                <c:pt idx="1765" formatCode="0.00E+00">
                  <c:v>-2.1272E-50</c:v>
                </c:pt>
                <c:pt idx="1766" formatCode="0.00E+00">
                  <c:v>-8.5206700000000003E-50</c:v>
                </c:pt>
                <c:pt idx="1767" formatCode="0.00E+00">
                  <c:v>-1.0225E-49</c:v>
                </c:pt>
                <c:pt idx="1768" formatCode="0.00E+00">
                  <c:v>3.6912999999999998E-51</c:v>
                </c:pt>
                <c:pt idx="1769" formatCode="0.00E+00">
                  <c:v>2.0228600000000001E-49</c:v>
                </c:pt>
                <c:pt idx="1770" formatCode="0.00E+00">
                  <c:v>2.67264E-49</c:v>
                </c:pt>
                <c:pt idx="1771" formatCode="0.00E+00">
                  <c:v>-1.10971E-49</c:v>
                </c:pt>
                <c:pt idx="1772" formatCode="0.00E+00">
                  <c:v>-9.0783099999999997E-49</c:v>
                </c:pt>
                <c:pt idx="1773" formatCode="0.00E+00">
                  <c:v>-1.4319799999999999E-48</c:v>
                </c:pt>
                <c:pt idx="1774" formatCode="0.00E+00">
                  <c:v>-7.8302900000000006E-49</c:v>
                </c:pt>
                <c:pt idx="1775" formatCode="0.00E+00">
                  <c:v>1.0551E-48</c:v>
                </c:pt>
                <c:pt idx="1776" formatCode="0.00E+00">
                  <c:v>2.1096500000000001E-48</c:v>
                </c:pt>
                <c:pt idx="1777" formatCode="0.00E+00">
                  <c:v>-1.13082E-48</c:v>
                </c:pt>
                <c:pt idx="1778" formatCode="0.00E+00">
                  <c:v>-9.7775800000000001E-48</c:v>
                </c:pt>
                <c:pt idx="1779" formatCode="0.00E+00">
                  <c:v>-1.7887799999999999E-47</c:v>
                </c:pt>
                <c:pt idx="1780" formatCode="0.00E+00">
                  <c:v>-1.5543600000000001E-47</c:v>
                </c:pt>
                <c:pt idx="1781" formatCode="0.00E+00">
                  <c:v>6.5721200000000002E-49</c:v>
                </c:pt>
                <c:pt idx="1782" formatCode="0.00E+00">
                  <c:v>1.64004E-47</c:v>
                </c:pt>
                <c:pt idx="1783" formatCode="0.00E+00">
                  <c:v>-2.0006399999999999E-48</c:v>
                </c:pt>
                <c:pt idx="1784" formatCode="0.00E+00">
                  <c:v>-7.9828900000000004E-47</c:v>
                </c:pt>
                <c:pt idx="1785" formatCode="0.00E+00">
                  <c:v>-1.7442599999999999E-46</c:v>
                </c:pt>
                <c:pt idx="1786" formatCode="0.00E+00">
                  <c:v>-1.6493000000000001E-46</c:v>
                </c:pt>
                <c:pt idx="1787" formatCode="0.00E+00">
                  <c:v>4.8484000000000004E-47</c:v>
                </c:pt>
                <c:pt idx="1788" formatCode="0.00E+00">
                  <c:v>3.5410999999999997E-46</c:v>
                </c:pt>
                <c:pt idx="1789" formatCode="0.00E+00">
                  <c:v>3.4162E-46</c:v>
                </c:pt>
                <c:pt idx="1790" formatCode="0.00E+00">
                  <c:v>-4.2194699999999997E-46</c:v>
                </c:pt>
                <c:pt idx="1791" formatCode="0.00E+00">
                  <c:v>-1.6179899999999999E-45</c:v>
                </c:pt>
                <c:pt idx="1792" formatCode="0.00E+00">
                  <c:v>-1.37966E-45</c:v>
                </c:pt>
                <c:pt idx="1793" formatCode="0.00E+00">
                  <c:v>2.5371999999999999E-45</c:v>
                </c:pt>
                <c:pt idx="1794" formatCode="0.00E+00">
                  <c:v>9.3576400000000001E-45</c:v>
                </c:pt>
                <c:pt idx="1795" formatCode="0.00E+00">
                  <c:v>1.3010499999999999E-44</c:v>
                </c:pt>
                <c:pt idx="1796" formatCode="0.00E+00">
                  <c:v>4.3685E-45</c:v>
                </c:pt>
                <c:pt idx="1797" formatCode="0.00E+00">
                  <c:v>-1.6759199999999999E-44</c:v>
                </c:pt>
                <c:pt idx="1798" formatCode="0.00E+00">
                  <c:v>-3.0437999999999999E-44</c:v>
                </c:pt>
                <c:pt idx="1799" formatCode="0.00E+00">
                  <c:v>-7.4714E-45</c:v>
                </c:pt>
                <c:pt idx="1800" formatCode="0.00E+00">
                  <c:v>5.5598500000000001E-44</c:v>
                </c:pt>
                <c:pt idx="1801" formatCode="0.00E+00">
                  <c:v>9.4251299999999994E-44</c:v>
                </c:pt>
                <c:pt idx="1802" formatCode="0.00E+00">
                  <c:v>-9.3034900000000003E-45</c:v>
                </c:pt>
                <c:pt idx="1803" formatCode="0.00E+00">
                  <c:v>-2.9501200000000001E-43</c:v>
                </c:pt>
                <c:pt idx="1804" formatCode="0.00E+00">
                  <c:v>-5.3604999999999996E-43</c:v>
                </c:pt>
                <c:pt idx="1805" formatCode="0.00E+00">
                  <c:v>-2.7175999999999998E-43</c:v>
                </c:pt>
                <c:pt idx="1806" formatCode="0.00E+00">
                  <c:v>7.2747399999999997E-43</c:v>
                </c:pt>
                <c:pt idx="1807" formatCode="0.00E+00">
                  <c:v>1.7623100000000001E-42</c:v>
                </c:pt>
                <c:pt idx="1808" formatCode="0.00E+00">
                  <c:v>1.2509E-42</c:v>
                </c:pt>
                <c:pt idx="1809" formatCode="0.00E+00">
                  <c:v>-1.7464399999999999E-42</c:v>
                </c:pt>
                <c:pt idx="1810" formatCode="0.00E+00">
                  <c:v>-5.2432699999999997E-42</c:v>
                </c:pt>
                <c:pt idx="1811" formatCode="0.00E+00">
                  <c:v>-3.1231999999999998E-42</c:v>
                </c:pt>
                <c:pt idx="1812" formatCode="0.00E+00">
                  <c:v>1.00094E-41</c:v>
                </c:pt>
                <c:pt idx="1813" formatCode="0.00E+00">
                  <c:v>2.8524799999999999E-41</c:v>
                </c:pt>
                <c:pt idx="1814" formatCode="0.00E+00">
                  <c:v>3.34227E-41</c:v>
                </c:pt>
                <c:pt idx="1815" formatCode="0.00E+00">
                  <c:v>7.86892E-42</c:v>
                </c:pt>
                <c:pt idx="1816" formatCode="0.00E+00">
                  <c:v>-3.4084400000000002E-41</c:v>
                </c:pt>
                <c:pt idx="1817" formatCode="0.00E+00">
                  <c:v>-3.0623599999999999E-41</c:v>
                </c:pt>
                <c:pt idx="1818" formatCode="0.00E+00">
                  <c:v>8.2694399999999998E-41</c:v>
                </c:pt>
                <c:pt idx="1819" formatCode="0.00E+00">
                  <c:v>2.72997E-40</c:v>
                </c:pt>
                <c:pt idx="1820" formatCode="0.00E+00">
                  <c:v>3.4892300000000002E-40</c:v>
                </c:pt>
                <c:pt idx="1821" formatCode="0.00E+00">
                  <c:v>1.02148E-40</c:v>
                </c:pt>
                <c:pt idx="1822" formatCode="0.00E+00">
                  <c:v>-4.1234000000000001E-40</c:v>
                </c:pt>
                <c:pt idx="1823" formatCode="0.00E+00">
                  <c:v>-7.5797499999999993E-40</c:v>
                </c:pt>
                <c:pt idx="1824" formatCode="0.00E+00">
                  <c:v>-3.6269600000000001E-40</c:v>
                </c:pt>
                <c:pt idx="1825" formatCode="0.00E+00">
                  <c:v>8.1504199999999998E-40</c:v>
                </c:pt>
                <c:pt idx="1826" formatCode="0.00E+00">
                  <c:v>1.23937E-39</c:v>
                </c:pt>
                <c:pt idx="1827" formatCode="0.00E+00">
                  <c:v>-2.2939E-39</c:v>
                </c:pt>
                <c:pt idx="1828" formatCode="0.00E+00">
                  <c:v>-1.11221E-38</c:v>
                </c:pt>
                <c:pt idx="1829" formatCode="0.00E+00">
                  <c:v>-1.8111799999999999E-38</c:v>
                </c:pt>
                <c:pt idx="1830" formatCode="0.00E+00">
                  <c:v>-8.2926800000000005E-39</c:v>
                </c:pt>
                <c:pt idx="1831" formatCode="0.00E+00">
                  <c:v>2.5624700000000001E-38</c:v>
                </c:pt>
                <c:pt idx="1832" formatCode="0.00E+00">
                  <c:v>5.8553499999999995E-38</c:v>
                </c:pt>
                <c:pt idx="1833" formatCode="0.00E+00">
                  <c:v>3.4895200000000002E-38</c:v>
                </c:pt>
                <c:pt idx="1834" formatCode="0.00E+00">
                  <c:v>-7.6939900000000004E-38</c:v>
                </c:pt>
                <c:pt idx="1835" formatCode="0.00E+00">
                  <c:v>-2.0857800000000001E-37</c:v>
                </c:pt>
                <c:pt idx="1836" formatCode="0.00E+00">
                  <c:v>-1.7878E-37</c:v>
                </c:pt>
                <c:pt idx="1837" formatCode="0.00E+00">
                  <c:v>1.5088E-37</c:v>
                </c:pt>
                <c:pt idx="1838" formatCode="0.00E+00">
                  <c:v>6.2033299999999999E-37</c:v>
                </c:pt>
                <c:pt idx="1839" formatCode="0.00E+00">
                  <c:v>6.5387699999999999E-37</c:v>
                </c:pt>
                <c:pt idx="1840" formatCode="0.00E+00">
                  <c:v>-3.9503999999999996E-37</c:v>
                </c:pt>
                <c:pt idx="1841" formatCode="0.00E+00">
                  <c:v>-2.0235500000000001E-36</c:v>
                </c:pt>
                <c:pt idx="1842" formatCode="0.00E+00">
                  <c:v>-1.46701E-36</c:v>
                </c:pt>
                <c:pt idx="1843" formatCode="0.00E+00">
                  <c:v>4.1577700000000003E-36</c:v>
                </c:pt>
                <c:pt idx="1844" formatCode="0.00E+00">
                  <c:v>1.3270700000000001E-35</c:v>
                </c:pt>
                <c:pt idx="1845" formatCode="0.00E+00">
                  <c:v>1.7763499999999999E-35</c:v>
                </c:pt>
                <c:pt idx="1846" formatCode="0.00E+00">
                  <c:v>8.2425500000000001E-36</c:v>
                </c:pt>
                <c:pt idx="1847" formatCode="0.00E+00">
                  <c:v>-1.3362899999999999E-35</c:v>
                </c:pt>
                <c:pt idx="1848" formatCode="0.00E+00">
                  <c:v>-2.2824599999999999E-35</c:v>
                </c:pt>
                <c:pt idx="1849" formatCode="0.00E+00">
                  <c:v>1.2769399999999999E-35</c:v>
                </c:pt>
                <c:pt idx="1850" formatCode="0.00E+00">
                  <c:v>9.37105E-35</c:v>
                </c:pt>
                <c:pt idx="1851" formatCode="0.00E+00">
                  <c:v>1.42192E-34</c:v>
                </c:pt>
                <c:pt idx="1852" formatCode="0.00E+00">
                  <c:v>1.3899800000000001E-35</c:v>
                </c:pt>
                <c:pt idx="1853" formatCode="0.00E+00">
                  <c:v>-3.38897E-34</c:v>
                </c:pt>
                <c:pt idx="1854" formatCode="0.00E+00">
                  <c:v>-6.7105400000000002E-34</c:v>
                </c:pt>
                <c:pt idx="1855" formatCode="0.00E+00">
                  <c:v>-5.1324900000000002E-34</c:v>
                </c:pt>
                <c:pt idx="1856" formatCode="0.00E+00">
                  <c:v>3.4406299999999999E-34</c:v>
                </c:pt>
                <c:pt idx="1857" formatCode="0.00E+00">
                  <c:v>1.3138E-33</c:v>
                </c:pt>
                <c:pt idx="1858" formatCode="0.00E+00">
                  <c:v>1.21902E-33</c:v>
                </c:pt>
                <c:pt idx="1859" formatCode="0.00E+00">
                  <c:v>-6.7146200000000001E-34</c:v>
                </c:pt>
                <c:pt idx="1860" formatCode="0.00E+00">
                  <c:v>-3.0735199999999998E-33</c:v>
                </c:pt>
                <c:pt idx="1861" formatCode="0.00E+00">
                  <c:v>-2.2104599999999999E-33</c:v>
                </c:pt>
                <c:pt idx="1862" formatCode="0.00E+00">
                  <c:v>5.86307E-33</c:v>
                </c:pt>
                <c:pt idx="1863" formatCode="0.00E+00">
                  <c:v>1.6115799999999999E-32</c:v>
                </c:pt>
                <c:pt idx="1864" formatCode="0.00E+00">
                  <c:v>4.4143600000000003E-33</c:v>
                </c:pt>
                <c:pt idx="1865" formatCode="0.00E+00">
                  <c:v>-5.7168299999999999E-32</c:v>
                </c:pt>
                <c:pt idx="1866" formatCode="0.00E+00">
                  <c:v>-1.48867E-31</c:v>
                </c:pt>
                <c:pt idx="1867" formatCode="0.00E+00">
                  <c:v>-1.83455E-31</c:v>
                </c:pt>
                <c:pt idx="1868" formatCode="0.00E+00">
                  <c:v>-7.4281800000000005E-32</c:v>
                </c:pt>
                <c:pt idx="1869" formatCode="0.00E+00">
                  <c:v>1.3542599999999999E-31</c:v>
                </c:pt>
                <c:pt idx="1870" formatCode="0.00E+00">
                  <c:v>1.6567800000000001E-31</c:v>
                </c:pt>
                <c:pt idx="1871" formatCode="0.00E+00">
                  <c:v>-3.5546499999999998E-31</c:v>
                </c:pt>
                <c:pt idx="1872" formatCode="0.00E+00">
                  <c:v>-1.3919600000000001E-30</c:v>
                </c:pt>
                <c:pt idx="1873" formatCode="0.00E+00">
                  <c:v>-2.21826E-30</c:v>
                </c:pt>
                <c:pt idx="1874" formatCode="0.00E+00">
                  <c:v>-1.82142E-30</c:v>
                </c:pt>
                <c:pt idx="1875" formatCode="0.00E+00">
                  <c:v>-4.3039299999999999E-32</c:v>
                </c:pt>
                <c:pt idx="1876" formatCode="0.00E+00">
                  <c:v>1.19045E-30</c:v>
                </c:pt>
                <c:pt idx="1877" formatCode="0.00E+00">
                  <c:v>-2.0538800000000001E-30</c:v>
                </c:pt>
                <c:pt idx="1878" formatCode="0.00E+00">
                  <c:v>-1.16245E-29</c:v>
                </c:pt>
                <c:pt idx="1879" formatCode="0.00E+00">
                  <c:v>-2.0271499999999999E-29</c:v>
                </c:pt>
                <c:pt idx="1880" formatCode="0.00E+00">
                  <c:v>-1.36381E-29</c:v>
                </c:pt>
                <c:pt idx="1881" formatCode="0.00E+00">
                  <c:v>1.40614E-29</c:v>
                </c:pt>
                <c:pt idx="1882" formatCode="0.00E+00">
                  <c:v>4.1494099999999999E-29</c:v>
                </c:pt>
                <c:pt idx="1883" formatCode="0.00E+00">
                  <c:v>1.9190899999999999E-29</c:v>
                </c:pt>
                <c:pt idx="1884" formatCode="0.00E+00">
                  <c:v>-8.4096600000000004E-29</c:v>
                </c:pt>
                <c:pt idx="1885" formatCode="0.00E+00">
                  <c:v>-2.1793899999999998E-28</c:v>
                </c:pt>
                <c:pt idx="1886" formatCode="0.00E+00">
                  <c:v>-2.7143300000000002E-28</c:v>
                </c:pt>
                <c:pt idx="1887" formatCode="0.00E+00">
                  <c:v>-1.7930500000000001E-28</c:v>
                </c:pt>
                <c:pt idx="1888" formatCode="0.00E+00">
                  <c:v>-7.9789499999999996E-30</c:v>
                </c:pt>
                <c:pt idx="1889" formatCode="0.00E+00">
                  <c:v>8.6210799999999996E-29</c:v>
                </c:pt>
                <c:pt idx="1890" formatCode="0.00E+00">
                  <c:v>-9.7596599999999997E-29</c:v>
                </c:pt>
                <c:pt idx="1891" formatCode="0.00E+00">
                  <c:v>-4.3141200000000004E-28</c:v>
                </c:pt>
                <c:pt idx="1892" formatCode="0.00E+00">
                  <c:v>1.0133700000000001E-28</c:v>
                </c:pt>
                <c:pt idx="1893" formatCode="0.00E+00">
                  <c:v>2.5483700000000002E-27</c:v>
                </c:pt>
                <c:pt idx="1894" formatCode="0.00E+00">
                  <c:v>6.4334E-27</c:v>
                </c:pt>
                <c:pt idx="1895" formatCode="0.00E+00">
                  <c:v>9.6205400000000003E-27</c:v>
                </c:pt>
                <c:pt idx="1896" formatCode="0.00E+00">
                  <c:v>9.7774199999999998E-27</c:v>
                </c:pt>
                <c:pt idx="1897" formatCode="0.00E+00">
                  <c:v>7.4434700000000007E-27</c:v>
                </c:pt>
                <c:pt idx="1898" formatCode="0.00E+00">
                  <c:v>1.6186300000000001E-26</c:v>
                </c:pt>
                <c:pt idx="1899" formatCode="0.00E+00">
                  <c:v>6.0922199999999999E-26</c:v>
                </c:pt>
                <c:pt idx="1900" formatCode="0.00E+00">
                  <c:v>1.4341800000000001E-25</c:v>
                </c:pt>
                <c:pt idx="1901" formatCode="0.00E+00">
                  <c:v>1.92291E-25</c:v>
                </c:pt>
                <c:pt idx="1902" formatCode="0.00E+00">
                  <c:v>5.5908400000000005E-26</c:v>
                </c:pt>
                <c:pt idx="1903" formatCode="0.00E+00">
                  <c:v>-3.3080299999999999E-25</c:v>
                </c:pt>
                <c:pt idx="1904" formatCode="0.00E+00">
                  <c:v>-6.2639599999999996E-25</c:v>
                </c:pt>
                <c:pt idx="1905" formatCode="0.00E+00">
                  <c:v>-5.6068100000000004E-26</c:v>
                </c:pt>
                <c:pt idx="1906" formatCode="0.00E+00">
                  <c:v>1.8009600000000001E-24</c:v>
                </c:pt>
                <c:pt idx="1907" formatCode="0.00E+00">
                  <c:v>3.6782500000000003E-24</c:v>
                </c:pt>
                <c:pt idx="1908" formatCode="0.00E+00">
                  <c:v>2.5854599999999998E-24</c:v>
                </c:pt>
                <c:pt idx="1909" formatCode="0.00E+00">
                  <c:v>-2.9555799999999998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799999999996E-22</c:v>
                </c:pt>
                <c:pt idx="1916" formatCode="0.00E+00">
                  <c:v>-6.4929200000000002E-22</c:v>
                </c:pt>
                <c:pt idx="1917" formatCode="0.00E+00">
                  <c:v>-8.41444E-22</c:v>
                </c:pt>
                <c:pt idx="1918" formatCode="0.00E+00">
                  <c:v>-1.01771E-21</c:v>
                </c:pt>
                <c:pt idx="1919" formatCode="0.00E+00">
                  <c:v>-1.16772E-21</c:v>
                </c:pt>
                <c:pt idx="1920" formatCode="0.00E+00">
                  <c:v>-1.3907400000000001E-21</c:v>
                </c:pt>
                <c:pt idx="1921" formatCode="0.00E+00">
                  <c:v>-2.1761700000000001E-21</c:v>
                </c:pt>
                <c:pt idx="1922" formatCode="0.00E+00">
                  <c:v>-3.9852999999999998E-21</c:v>
                </c:pt>
                <c:pt idx="1923" formatCode="0.00E+00">
                  <c:v>-5.7871500000000001E-21</c:v>
                </c:pt>
                <c:pt idx="1924" formatCode="0.00E+00">
                  <c:v>-2.24789E-21</c:v>
                </c:pt>
                <c:pt idx="1925" formatCode="0.00E+00">
                  <c:v>1.0171699999999999E-20</c:v>
                </c:pt>
                <c:pt idx="1926" formatCode="0.00E+00">
                  <c:v>2.4412200000000001E-20</c:v>
                </c:pt>
                <c:pt idx="1927" formatCode="0.00E+00">
                  <c:v>2.77179E-20</c:v>
                </c:pt>
                <c:pt idx="1928" formatCode="0.00E+00">
                  <c:v>1.4843899999999999E-20</c:v>
                </c:pt>
                <c:pt idx="1929" formatCode="0.00E+00">
                  <c:v>-3.6528199999999999E-22</c:v>
                </c:pt>
                <c:pt idx="1930" formatCode="0.00E+00">
                  <c:v>5.6575799999999997E-21</c:v>
                </c:pt>
                <c:pt idx="1931" formatCode="0.00E+00">
                  <c:v>4.1996300000000001E-20</c:v>
                </c:pt>
                <c:pt idx="1932" formatCode="0.00E+00">
                  <c:v>7.7684199999999999E-20</c:v>
                </c:pt>
                <c:pt idx="1933" formatCode="0.00E+00">
                  <c:v>2.9394999999999998E-20</c:v>
                </c:pt>
                <c:pt idx="1934" formatCode="0.00E+00">
                  <c:v>-1.67966E-19</c:v>
                </c:pt>
                <c:pt idx="1935" formatCode="0.00E+00">
                  <c:v>-4.00307E-19</c:v>
                </c:pt>
                <c:pt idx="1936" formatCode="0.00E+00">
                  <c:v>-3.1756699999999998E-19</c:v>
                </c:pt>
                <c:pt idx="1937" formatCode="0.00E+00">
                  <c:v>3.9744599999999998E-19</c:v>
                </c:pt>
                <c:pt idx="1938" formatCode="0.00E+00">
                  <c:v>1.35283E-18</c:v>
                </c:pt>
                <c:pt idx="1939" formatCode="0.00E+00">
                  <c:v>1.0826299999999999E-18</c:v>
                </c:pt>
                <c:pt idx="1940" formatCode="0.00E+00">
                  <c:v>-1.8322600000000001E-18</c:v>
                </c:pt>
                <c:pt idx="1941" formatCode="0.00E+00">
                  <c:v>-6.3465999999999998E-18</c:v>
                </c:pt>
                <c:pt idx="1942" formatCode="0.00E+00">
                  <c:v>-8.0155199999999997E-18</c:v>
                </c:pt>
                <c:pt idx="1943" formatCode="0.00E+00">
                  <c:v>-2.1157800000000001E-18</c:v>
                </c:pt>
                <c:pt idx="1944" formatCode="0.00E+00">
                  <c:v>9.4299200000000004E-18</c:v>
                </c:pt>
                <c:pt idx="1945" formatCode="0.00E+00">
                  <c:v>1.3485400000000001E-17</c:v>
                </c:pt>
                <c:pt idx="1946" formatCode="0.00E+00">
                  <c:v>-4.9580399999999999E-18</c:v>
                </c:pt>
                <c:pt idx="1947" formatCode="0.00E+00">
                  <c:v>-4.2421799999999997E-17</c:v>
                </c:pt>
                <c:pt idx="1948" formatCode="0.00E+00">
                  <c:v>-5.3093400000000001E-17</c:v>
                </c:pt>
                <c:pt idx="1949" formatCode="0.00E+00">
                  <c:v>4.9306700000000003E-17</c:v>
                </c:pt>
                <c:pt idx="1950" formatCode="0.00E+00">
                  <c:v>2.8436E-16</c:v>
                </c:pt>
                <c:pt idx="1951" formatCode="0.00E+00">
                  <c:v>4.2639399999999998E-16</c:v>
                </c:pt>
                <c:pt idx="1952" formatCode="0.00E+00">
                  <c:v>8.3392300000000003E-17</c:v>
                </c:pt>
                <c:pt idx="1953" formatCode="0.00E+00">
                  <c:v>-8.3877500000000001E-16</c:v>
                </c:pt>
                <c:pt idx="1954" formatCode="0.00E+00">
                  <c:v>-1.61639E-15</c:v>
                </c:pt>
                <c:pt idx="1955" formatCode="0.00E+00">
                  <c:v>-8.63567E-16</c:v>
                </c:pt>
                <c:pt idx="1956" formatCode="0.00E+00">
                  <c:v>2.0227100000000001E-15</c:v>
                </c:pt>
                <c:pt idx="1957" formatCode="0.00E+00">
                  <c:v>5.18286E-15</c:v>
                </c:pt>
                <c:pt idx="1958" formatCode="0.00E+00">
                  <c:v>4.3924099999999999E-15</c:v>
                </c:pt>
                <c:pt idx="1959" formatCode="0.00E+00">
                  <c:v>-3.3247099999999999E-15</c:v>
                </c:pt>
                <c:pt idx="1960" formatCode="0.00E+00">
                  <c:v>-1.2843E-14</c:v>
                </c:pt>
                <c:pt idx="1961" formatCode="0.00E+00">
                  <c:v>-7.0521999999999997E-15</c:v>
                </c:pt>
                <c:pt idx="1962" formatCode="0.00E+00">
                  <c:v>3.0918000000000003E-14</c:v>
                </c:pt>
                <c:pt idx="1963" formatCode="0.00E+00">
                  <c:v>8.3250499999999997E-14</c:v>
                </c:pt>
                <c:pt idx="1964" formatCode="0.00E+00">
                  <c:v>8.4430200000000002E-14</c:v>
                </c:pt>
                <c:pt idx="1965" formatCode="0.00E+00">
                  <c:v>-2.6294400000000001E-14</c:v>
                </c:pt>
                <c:pt idx="1966" formatCode="0.00E+00">
                  <c:v>-1.9591099999999999E-13</c:v>
                </c:pt>
                <c:pt idx="1967" formatCode="0.00E+00">
                  <c:v>-1.5841E-13</c:v>
                </c:pt>
                <c:pt idx="1968" formatCode="0.00E+00">
                  <c:v>3.9261400000000002E-13</c:v>
                </c:pt>
                <c:pt idx="1969" formatCode="0.00E+00">
                  <c:v>1.3190499999999999E-12</c:v>
                </c:pt>
                <c:pt idx="1970" formatCode="0.00E+00">
                  <c:v>1.6067799999999999E-12</c:v>
                </c:pt>
                <c:pt idx="1971" formatCode="0.00E+00">
                  <c:v>-1.4616600000000001E-13</c:v>
                </c:pt>
                <c:pt idx="1972" formatCode="0.00E+00">
                  <c:v>-3.7798199999999999E-12</c:v>
                </c:pt>
                <c:pt idx="1973" formatCode="0.00E+00">
                  <c:v>-6.0319799999999999E-12</c:v>
                </c:pt>
                <c:pt idx="1974" formatCode="0.00E+00">
                  <c:v>-2.5957800000000001E-12</c:v>
                </c:pt>
                <c:pt idx="1975" formatCode="0.00E+00">
                  <c:v>6.6270399999999996E-12</c:v>
                </c:pt>
                <c:pt idx="1976" formatCode="0.00E+00">
                  <c:v>1.20927E-11</c:v>
                </c:pt>
                <c:pt idx="1977" formatCode="0.00E+00">
                  <c:v>-2.88733E-12</c:v>
                </c:pt>
                <c:pt idx="1978" formatCode="0.00E+00">
                  <c:v>-4.3197200000000003E-11</c:v>
                </c:pt>
                <c:pt idx="1979" formatCode="0.00E+00">
                  <c:v>-8.0803499999999999E-11</c:v>
                </c:pt>
                <c:pt idx="1980" formatCode="0.00E+00">
                  <c:v>-6.4271399999999995E-11</c:v>
                </c:pt>
                <c:pt idx="1981" formatCode="0.00E+00">
                  <c:v>2.9866900000000003E-11</c:v>
                </c:pt>
                <c:pt idx="1982" formatCode="0.00E+00">
                  <c:v>1.1559099999999999E-10</c:v>
                </c:pt>
                <c:pt idx="1983" formatCode="0.00E+00">
                  <c:v>2.3827599999999998E-12</c:v>
                </c:pt>
                <c:pt idx="1984" formatCode="0.00E+00">
                  <c:v>-4.0546799999999998E-10</c:v>
                </c:pt>
                <c:pt idx="1985" formatCode="0.00E+00">
                  <c:v>-8.6461500000000002E-10</c:v>
                </c:pt>
                <c:pt idx="1986" formatCode="0.00E+00">
                  <c:v>-7.1478999999999997E-10</c:v>
                </c:pt>
                <c:pt idx="1987" formatCode="0.00E+00">
                  <c:v>6.5501999999999998E-10</c:v>
                </c:pt>
                <c:pt idx="1988" formatCode="0.00E+00">
                  <c:v>2.5845200000000001E-9</c:v>
                </c:pt>
                <c:pt idx="1989" formatCode="0.00E+00">
                  <c:v>2.8391699999999998E-9</c:v>
                </c:pt>
                <c:pt idx="1990" formatCode="0.00E+00">
                  <c:v>-1.3363600000000001E-10</c:v>
                </c:pt>
                <c:pt idx="1991" formatCode="0.00E+00">
                  <c:v>-4.5631800000000004E-9</c:v>
                </c:pt>
                <c:pt idx="1992" formatCode="0.00E+00">
                  <c:v>-3.5903800000000002E-9</c:v>
                </c:pt>
                <c:pt idx="1993" formatCode="0.00E+00">
                  <c:v>1.04821E-8</c:v>
                </c:pt>
                <c:pt idx="1994" formatCode="0.00E+00">
                  <c:v>3.4150800000000002E-8</c:v>
                </c:pt>
                <c:pt idx="1995" formatCode="0.00E+00">
                  <c:v>4.6686900000000001E-8</c:v>
                </c:pt>
                <c:pt idx="1996" formatCode="0.00E+00">
                  <c:v>2.0327699999999999E-8</c:v>
                </c:pt>
                <c:pt idx="1997" formatCode="0.00E+00">
                  <c:v>-4.2993799999999997E-8</c:v>
                </c:pt>
                <c:pt idx="1998" formatCode="0.00E+00">
                  <c:v>-6.1240100000000003E-8</c:v>
                </c:pt>
                <c:pt idx="1999" formatCode="0.00E+00">
                  <c:v>1.38082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400000000001E-5</c:v>
                </c:pt>
                <c:pt idx="2008" formatCode="0.00E+00">
                  <c:v>1.45302E-5</c:v>
                </c:pt>
                <c:pt idx="2009" formatCode="0.00E+00">
                  <c:v>1.4864100000000001E-5</c:v>
                </c:pt>
                <c:pt idx="2010" formatCode="0.00E+00">
                  <c:v>1.4543E-5</c:v>
                </c:pt>
                <c:pt idx="2011" formatCode="0.00E+00">
                  <c:v>1.3431899999999999E-5</c:v>
                </c:pt>
                <c:pt idx="2012" formatCode="0.00E+00">
                  <c:v>1.1238400000000001E-5</c:v>
                </c:pt>
                <c:pt idx="2013" formatCode="0.00E+00">
                  <c:v>7.8114900000000007E-6</c:v>
                </c:pt>
                <c:pt idx="2014" formatCode="0.00E+00">
                  <c:v>3.2886900000000001E-6</c:v>
                </c:pt>
                <c:pt idx="2015" formatCode="0.00E+00">
                  <c:v>-2.3520000000000001E-6</c:v>
                </c:pt>
                <c:pt idx="2016" formatCode="0.00E+00">
                  <c:v>-9.4280199999999999E-6</c:v>
                </c:pt>
                <c:pt idx="2017" formatCode="0.00E+00">
                  <c:v>-1.81249E-5</c:v>
                </c:pt>
                <c:pt idx="2018" formatCode="0.00E+00">
                  <c:v>-2.84655E-5</c:v>
                </c:pt>
                <c:pt idx="2019" formatCode="0.00E+00">
                  <c:v>-4.0583500000000002E-5</c:v>
                </c:pt>
                <c:pt idx="2020" formatCode="0.00E+00">
                  <c:v>-5.4699600000000001E-5</c:v>
                </c:pt>
                <c:pt idx="2021" formatCode="0.00E+00">
                  <c:v>-7.0647800000000005E-5</c:v>
                </c:pt>
                <c:pt idx="2022" formatCode="0.00E+00">
                  <c:v>-8.7766499999999994E-5</c:v>
                </c:pt>
                <c:pt idx="2023" formatCode="0.00E+00">
                  <c:v>-1.05889E-4</c:v>
                </c:pt>
                <c:pt idx="2024" formatCode="0.00E+00">
                  <c:v>-1.2565800000000001E-4</c:v>
                </c:pt>
                <c:pt idx="2025" formatCode="0.00E+00">
                  <c:v>-1.47498E-4</c:v>
                </c:pt>
                <c:pt idx="2026" formatCode="0.00E+00">
                  <c:v>-1.7145100000000001E-4</c:v>
                </c:pt>
                <c:pt idx="2027" formatCode="0.00E+00">
                  <c:v>-1.9763100000000001E-4</c:v>
                </c:pt>
                <c:pt idx="2028" formatCode="0.00E+00">
                  <c:v>-2.2582400000000001E-4</c:v>
                </c:pt>
                <c:pt idx="2029" formatCode="0.00E+00">
                  <c:v>-2.5542799999999998E-4</c:v>
                </c:pt>
                <c:pt idx="2030" formatCode="0.00E+00">
                  <c:v>-2.8613E-4</c:v>
                </c:pt>
                <c:pt idx="2031" formatCode="0.00E+00">
                  <c:v>-3.1821900000000001E-4</c:v>
                </c:pt>
                <c:pt idx="2032" formatCode="0.00E+00">
                  <c:v>-3.5238400000000002E-4</c:v>
                </c:pt>
                <c:pt idx="2033" formatCode="0.00E+00">
                  <c:v>-3.8903000000000001E-4</c:v>
                </c:pt>
                <c:pt idx="2034" formatCode="0.00E+00">
                  <c:v>-4.2792900000000002E-4</c:v>
                </c:pt>
                <c:pt idx="2035" formatCode="0.00E+00">
                  <c:v>-4.6892400000000001E-4</c:v>
                </c:pt>
                <c:pt idx="2036" formatCode="0.00E+00">
                  <c:v>-5.1224300000000001E-4</c:v>
                </c:pt>
                <c:pt idx="2037" formatCode="0.00E+00">
                  <c:v>-5.5798999999999996E-4</c:v>
                </c:pt>
                <c:pt idx="2038" formatCode="0.00E+00">
                  <c:v>-6.0617099999999997E-4</c:v>
                </c:pt>
                <c:pt idx="2039" formatCode="0.00E+00">
                  <c:v>-6.5686900000000003E-4</c:v>
                </c:pt>
                <c:pt idx="2040" formatCode="0.00E+00">
                  <c:v>-7.0997900000000001E-4</c:v>
                </c:pt>
                <c:pt idx="2041" formatCode="0.00E+00">
                  <c:v>-7.6560699999999996E-4</c:v>
                </c:pt>
                <c:pt idx="2042" formatCode="0.00E+00">
                  <c:v>-8.2435699999999995E-4</c:v>
                </c:pt>
                <c:pt idx="2043" formatCode="0.00E+00">
                  <c:v>-8.8606000000000004E-4</c:v>
                </c:pt>
                <c:pt idx="2044" formatCode="0.00E+00">
                  <c:v>-9.4962200000000001E-4</c:v>
                </c:pt>
                <c:pt idx="2045" formatCode="0.00E+00">
                  <c:v>-1.0149200000000001E-3</c:v>
                </c:pt>
                <c:pt idx="2046" formatCode="0.00E+00">
                  <c:v>-1.08417E-3</c:v>
                </c:pt>
                <c:pt idx="2047" formatCode="0.00E+00">
                  <c:v>-1.1607E-3</c:v>
                </c:pt>
                <c:pt idx="2048" formatCode="0.00E+00">
                  <c:v>-1.24504E-3</c:v>
                </c:pt>
                <c:pt idx="2049" formatCode="0.00E+00">
                  <c:v>-1.33372E-3</c:v>
                </c:pt>
                <c:pt idx="2050" formatCode="0.00E+00">
                  <c:v>-1.4229500000000001E-3</c:v>
                </c:pt>
                <c:pt idx="2051" formatCode="0.00E+00">
                  <c:v>-1.5114799999999999E-3</c:v>
                </c:pt>
                <c:pt idx="2052" formatCode="0.00E+00">
                  <c:v>-1.5998900000000001E-3</c:v>
                </c:pt>
                <c:pt idx="2053" formatCode="0.00E+00">
                  <c:v>-1.6885400000000001E-3</c:v>
                </c:pt>
                <c:pt idx="2054" formatCode="0.00E+00">
                  <c:v>-1.77714E-3</c:v>
                </c:pt>
                <c:pt idx="2055" formatCode="0.00E+00">
                  <c:v>-1.86564E-3</c:v>
                </c:pt>
                <c:pt idx="2056" formatCode="0.00E+00">
                  <c:v>-1.9545000000000001E-3</c:v>
                </c:pt>
                <c:pt idx="2057" formatCode="0.00E+00">
                  <c:v>-2.0440100000000002E-3</c:v>
                </c:pt>
                <c:pt idx="2058" formatCode="0.00E+00">
                  <c:v>-2.1342399999999999E-3</c:v>
                </c:pt>
                <c:pt idx="2059" formatCode="0.00E+00">
                  <c:v>-2.2256400000000001E-3</c:v>
                </c:pt>
                <c:pt idx="2060" formatCode="0.00E+00">
                  <c:v>-2.3191599999999998E-3</c:v>
                </c:pt>
                <c:pt idx="2061" formatCode="0.00E+00">
                  <c:v>-2.4159199999999998E-3</c:v>
                </c:pt>
                <c:pt idx="2062" formatCode="0.00E+00">
                  <c:v>-2.51687E-3</c:v>
                </c:pt>
                <c:pt idx="2063" formatCode="0.00E+00">
                  <c:v>-2.62247E-3</c:v>
                </c:pt>
                <c:pt idx="2064" formatCode="0.00E+00">
                  <c:v>-2.7330100000000001E-3</c:v>
                </c:pt>
                <c:pt idx="2065" formatCode="0.00E+00">
                  <c:v>-2.8489600000000002E-3</c:v>
                </c:pt>
                <c:pt idx="2066" formatCode="0.00E+00">
                  <c:v>-2.97066E-3</c:v>
                </c:pt>
                <c:pt idx="2067" formatCode="0.00E+00">
                  <c:v>-3.0976599999999999E-3</c:v>
                </c:pt>
                <c:pt idx="2068" formatCode="0.00E+00">
                  <c:v>-3.2283400000000001E-3</c:v>
                </c:pt>
                <c:pt idx="2069" formatCode="0.00E+00">
                  <c:v>-3.3605100000000001E-3</c:v>
                </c:pt>
                <c:pt idx="2070" formatCode="0.00E+00">
                  <c:v>-3.4935600000000002E-3</c:v>
                </c:pt>
                <c:pt idx="2071" formatCode="0.00E+00">
                  <c:v>-3.6296200000000001E-3</c:v>
                </c:pt>
                <c:pt idx="2072" formatCode="0.00E+00">
                  <c:v>-3.7719400000000001E-3</c:v>
                </c:pt>
                <c:pt idx="2073" formatCode="0.00E+00">
                  <c:v>-3.92246E-3</c:v>
                </c:pt>
                <c:pt idx="2074" formatCode="0.00E+00">
                  <c:v>-4.0815299999999999E-3</c:v>
                </c:pt>
                <c:pt idx="2075" formatCode="0.00E+00">
                  <c:v>-4.24859E-3</c:v>
                </c:pt>
                <c:pt idx="2076" formatCode="0.00E+00">
                  <c:v>-4.4223300000000004E-3</c:v>
                </c:pt>
                <c:pt idx="2077" formatCode="0.00E+00">
                  <c:v>-4.5999600000000002E-3</c:v>
                </c:pt>
                <c:pt idx="2078" formatCode="0.00E+00">
                  <c:v>-4.7777999999999996E-3</c:v>
                </c:pt>
                <c:pt idx="2079" formatCode="0.00E+00">
                  <c:v>-4.9538200000000003E-3</c:v>
                </c:pt>
                <c:pt idx="2080" formatCode="0.00E+00">
                  <c:v>-5.1297000000000001E-3</c:v>
                </c:pt>
                <c:pt idx="2081" formatCode="0.00E+00">
                  <c:v>-5.30891E-3</c:v>
                </c:pt>
                <c:pt idx="2082" formatCode="0.00E+00">
                  <c:v>-5.4921400000000004E-3</c:v>
                </c:pt>
                <c:pt idx="2083" formatCode="0.00E+00">
                  <c:v>-5.6772599999999999E-3</c:v>
                </c:pt>
                <c:pt idx="2084" formatCode="0.00E+00">
                  <c:v>-5.8630699999999997E-3</c:v>
                </c:pt>
                <c:pt idx="2085" formatCode="0.00E+00">
                  <c:v>-6.0510599999999996E-3</c:v>
                </c:pt>
                <c:pt idx="2086" formatCode="0.00E+00">
                  <c:v>-6.2430899999999998E-3</c:v>
                </c:pt>
                <c:pt idx="2087" formatCode="0.00E+00">
                  <c:v>-6.4390999999999997E-3</c:v>
                </c:pt>
                <c:pt idx="2088" formatCode="0.00E+00">
                  <c:v>-6.6372799999999997E-3</c:v>
                </c:pt>
                <c:pt idx="2089" formatCode="0.00E+00">
                  <c:v>-6.83615E-3</c:v>
                </c:pt>
                <c:pt idx="2090" formatCode="0.00E+00">
                  <c:v>-7.0354500000000004E-3</c:v>
                </c:pt>
                <c:pt idx="2091" formatCode="0.00E+00">
                  <c:v>-7.2349500000000004E-3</c:v>
                </c:pt>
                <c:pt idx="2092" formatCode="0.00E+00">
                  <c:v>-7.4338399999999997E-3</c:v>
                </c:pt>
                <c:pt idx="2093" formatCode="0.00E+00">
                  <c:v>-7.63111E-3</c:v>
                </c:pt>
                <c:pt idx="2094" formatCode="0.00E+00">
                  <c:v>-7.8264900000000002E-3</c:v>
                </c:pt>
                <c:pt idx="2095" formatCode="0.00E+00">
                  <c:v>-8.0215100000000008E-3</c:v>
                </c:pt>
                <c:pt idx="2096" formatCode="0.00E+00">
                  <c:v>-8.2189700000000008E-3</c:v>
                </c:pt>
                <c:pt idx="2097" formatCode="0.00E+00">
                  <c:v>-8.4207699999999993E-3</c:v>
                </c:pt>
                <c:pt idx="2098" formatCode="0.00E+00">
                  <c:v>-8.62659E-3</c:v>
                </c:pt>
                <c:pt idx="2099" formatCode="0.00E+00">
                  <c:v>-8.8350400000000006E-3</c:v>
                </c:pt>
                <c:pt idx="2100" formatCode="0.00E+00">
                  <c:v>-9.0453800000000004E-3</c:v>
                </c:pt>
                <c:pt idx="2101" formatCode="0.00E+00">
                  <c:v>-9.2582399999999992E-3</c:v>
                </c:pt>
                <c:pt idx="2102" formatCode="0.00E+00">
                  <c:v>-9.4755199999999994E-3</c:v>
                </c:pt>
                <c:pt idx="2103" formatCode="0.00E+00">
                  <c:v>-9.6989599999999995E-3</c:v>
                </c:pt>
                <c:pt idx="2104" formatCode="0.00E+00">
                  <c:v>-9.9283400000000008E-3</c:v>
                </c:pt>
                <c:pt idx="2105">
                  <c:v>-1.01634E-2</c:v>
                </c:pt>
                <c:pt idx="2106">
                  <c:v>-1.0406500000000001E-2</c:v>
                </c:pt>
                <c:pt idx="2107">
                  <c:v>-1.0660599999999999E-2</c:v>
                </c:pt>
                <c:pt idx="2108">
                  <c:v>-1.09281E-2</c:v>
                </c:pt>
                <c:pt idx="2109">
                  <c:v>-1.12117E-2</c:v>
                </c:pt>
                <c:pt idx="2110">
                  <c:v>-1.1514399999999999E-2</c:v>
                </c:pt>
                <c:pt idx="2111">
                  <c:v>-1.1835699999999999E-2</c:v>
                </c:pt>
                <c:pt idx="2112">
                  <c:v>-1.21726E-2</c:v>
                </c:pt>
                <c:pt idx="2113">
                  <c:v>-1.25232E-2</c:v>
                </c:pt>
                <c:pt idx="2114">
                  <c:v>-1.2888800000000001E-2</c:v>
                </c:pt>
                <c:pt idx="2115">
                  <c:v>-1.3271399999999999E-2</c:v>
                </c:pt>
                <c:pt idx="2116">
                  <c:v>-1.36697E-2</c:v>
                </c:pt>
                <c:pt idx="2117">
                  <c:v>-1.4080799999999999E-2</c:v>
                </c:pt>
                <c:pt idx="2118">
                  <c:v>-1.45033E-2</c:v>
                </c:pt>
                <c:pt idx="2119">
                  <c:v>-1.4938E-2</c:v>
                </c:pt>
                <c:pt idx="2120">
                  <c:v>-1.53869E-2</c:v>
                </c:pt>
                <c:pt idx="2121">
                  <c:v>-1.58511E-2</c:v>
                </c:pt>
                <c:pt idx="2122">
                  <c:v>-1.6330500000000001E-2</c:v>
                </c:pt>
                <c:pt idx="2123">
                  <c:v>-1.6825199999999998E-2</c:v>
                </c:pt>
                <c:pt idx="2124">
                  <c:v>-1.73362E-2</c:v>
                </c:pt>
                <c:pt idx="2125">
                  <c:v>-1.78636E-2</c:v>
                </c:pt>
                <c:pt idx="2126">
                  <c:v>-1.8405399999999999E-2</c:v>
                </c:pt>
                <c:pt idx="2127">
                  <c:v>-1.8959799999999999E-2</c:v>
                </c:pt>
                <c:pt idx="2128">
                  <c:v>-1.9526999999999999E-2</c:v>
                </c:pt>
                <c:pt idx="2129">
                  <c:v>-2.0108000000000001E-2</c:v>
                </c:pt>
                <c:pt idx="2130">
                  <c:v>-2.0702000000000002E-2</c:v>
                </c:pt>
                <c:pt idx="2131">
                  <c:v>-2.1305299999999999E-2</c:v>
                </c:pt>
                <c:pt idx="2132">
                  <c:v>-2.19156E-2</c:v>
                </c:pt>
                <c:pt idx="2133">
                  <c:v>-2.2535699999999999E-2</c:v>
                </c:pt>
                <c:pt idx="2134">
                  <c:v>-2.3171199999999999E-2</c:v>
                </c:pt>
                <c:pt idx="2135">
                  <c:v>-2.3825499999999999E-2</c:v>
                </c:pt>
                <c:pt idx="2136">
                  <c:v>-2.4496799999999999E-2</c:v>
                </c:pt>
                <c:pt idx="2137">
                  <c:v>-2.51808E-2</c:v>
                </c:pt>
                <c:pt idx="2138">
                  <c:v>-2.5877000000000001E-2</c:v>
                </c:pt>
                <c:pt idx="2139">
                  <c:v>-2.6587699999999999E-2</c:v>
                </c:pt>
                <c:pt idx="2140">
                  <c:v>-2.73131E-2</c:v>
                </c:pt>
                <c:pt idx="2141">
                  <c:v>-2.8050200000000001E-2</c:v>
                </c:pt>
                <c:pt idx="2142">
                  <c:v>-2.8795600000000001E-2</c:v>
                </c:pt>
                <c:pt idx="2143">
                  <c:v>-2.95483E-2</c:v>
                </c:pt>
                <c:pt idx="2144">
                  <c:v>-3.0307199999999999E-2</c:v>
                </c:pt>
                <c:pt idx="2145">
                  <c:v>-3.1069099999999999E-2</c:v>
                </c:pt>
                <c:pt idx="2146">
                  <c:v>-3.1832199999999998E-2</c:v>
                </c:pt>
                <c:pt idx="2147">
                  <c:v>-3.2600499999999998E-2</c:v>
                </c:pt>
                <c:pt idx="2148">
                  <c:v>-3.3379499999999999E-2</c:v>
                </c:pt>
                <c:pt idx="2149">
                  <c:v>-3.4168999999999998E-2</c:v>
                </c:pt>
                <c:pt idx="2150">
                  <c:v>-3.4963000000000001E-2</c:v>
                </c:pt>
                <c:pt idx="2151">
                  <c:v>-3.5757299999999999E-2</c:v>
                </c:pt>
                <c:pt idx="2152">
                  <c:v>-3.6552300000000003E-2</c:v>
                </c:pt>
                <c:pt idx="2153">
                  <c:v>-3.7349599999999997E-2</c:v>
                </c:pt>
                <c:pt idx="2154">
                  <c:v>-3.8150200000000002E-2</c:v>
                </c:pt>
                <c:pt idx="2155">
                  <c:v>-3.8954299999999997E-2</c:v>
                </c:pt>
                <c:pt idx="2156">
                  <c:v>-3.97589E-2</c:v>
                </c:pt>
                <c:pt idx="2157">
                  <c:v>-4.0560400000000003E-2</c:v>
                </c:pt>
                <c:pt idx="2158">
                  <c:v>-4.1358800000000001E-2</c:v>
                </c:pt>
                <c:pt idx="2159">
                  <c:v>-4.2158099999999997E-2</c:v>
                </c:pt>
                <c:pt idx="2160">
                  <c:v>-4.2960600000000002E-2</c:v>
                </c:pt>
                <c:pt idx="2161">
                  <c:v>-4.3764900000000002E-2</c:v>
                </c:pt>
                <c:pt idx="2162">
                  <c:v>-4.45686E-2</c:v>
                </c:pt>
                <c:pt idx="2163">
                  <c:v>-4.53712E-2</c:v>
                </c:pt>
                <c:pt idx="2164">
                  <c:v>-4.6172900000000003E-2</c:v>
                </c:pt>
                <c:pt idx="2165">
                  <c:v>-4.6971600000000002E-2</c:v>
                </c:pt>
                <c:pt idx="2166">
                  <c:v>-4.7763800000000002E-2</c:v>
                </c:pt>
                <c:pt idx="2167">
                  <c:v>-4.8547600000000003E-2</c:v>
                </c:pt>
                <c:pt idx="2168">
                  <c:v>-4.9325899999999999E-2</c:v>
                </c:pt>
                <c:pt idx="2169">
                  <c:v>-5.0101899999999998E-2</c:v>
                </c:pt>
                <c:pt idx="2170">
                  <c:v>-5.0874099999999998E-2</c:v>
                </c:pt>
                <c:pt idx="2171">
                  <c:v>-5.1638999999999997E-2</c:v>
                </c:pt>
                <c:pt idx="2172">
                  <c:v>-5.2395299999999999E-2</c:v>
                </c:pt>
                <c:pt idx="2173">
                  <c:v>-5.3143700000000002E-2</c:v>
                </c:pt>
                <c:pt idx="2174">
                  <c:v>-5.3882899999999997E-2</c:v>
                </c:pt>
                <c:pt idx="2175">
                  <c:v>-5.4610199999999998E-2</c:v>
                </c:pt>
                <c:pt idx="2176">
                  <c:v>-5.5326199999999999E-2</c:v>
                </c:pt>
                <c:pt idx="2177">
                  <c:v>-5.6036000000000002E-2</c:v>
                </c:pt>
                <c:pt idx="2178">
                  <c:v>-5.6743799999999997E-2</c:v>
                </c:pt>
                <c:pt idx="2179">
                  <c:v>-5.7448100000000002E-2</c:v>
                </c:pt>
                <c:pt idx="2180">
                  <c:v>-5.8143599999999997E-2</c:v>
                </c:pt>
                <c:pt idx="2181">
                  <c:v>-5.8826200000000002E-2</c:v>
                </c:pt>
                <c:pt idx="2182">
                  <c:v>-5.9493900000000002E-2</c:v>
                </c:pt>
                <c:pt idx="2183">
                  <c:v>-6.0148800000000002E-2</c:v>
                </c:pt>
                <c:pt idx="2184">
                  <c:v>-6.07947E-2</c:v>
                </c:pt>
                <c:pt idx="2185">
                  <c:v>-6.1429200000000003E-2</c:v>
                </c:pt>
                <c:pt idx="2186">
                  <c:v>-6.20444E-2</c:v>
                </c:pt>
                <c:pt idx="2187">
                  <c:v>-6.2635200000000002E-2</c:v>
                </c:pt>
                <c:pt idx="2188">
                  <c:v>-6.3203099999999998E-2</c:v>
                </c:pt>
                <c:pt idx="2189">
                  <c:v>-6.3752000000000003E-2</c:v>
                </c:pt>
                <c:pt idx="2190">
                  <c:v>-6.4283900000000005E-2</c:v>
                </c:pt>
                <c:pt idx="2191">
                  <c:v>-6.4798400000000006E-2</c:v>
                </c:pt>
                <c:pt idx="2192">
                  <c:v>-6.5293799999999999E-2</c:v>
                </c:pt>
                <c:pt idx="2193">
                  <c:v>-6.5768099999999996E-2</c:v>
                </c:pt>
                <c:pt idx="2194">
                  <c:v>-6.62161E-2</c:v>
                </c:pt>
                <c:pt idx="2195">
                  <c:v>-6.6632999999999998E-2</c:v>
                </c:pt>
                <c:pt idx="2196">
                  <c:v>-6.7021399999999995E-2</c:v>
                </c:pt>
                <c:pt idx="2197">
                  <c:v>-6.7390400000000003E-2</c:v>
                </c:pt>
                <c:pt idx="2198">
                  <c:v>-6.7745200000000005E-2</c:v>
                </c:pt>
                <c:pt idx="2199">
                  <c:v>-6.8083599999999994E-2</c:v>
                </c:pt>
                <c:pt idx="2200">
                  <c:v>-6.8404699999999999E-2</c:v>
                </c:pt>
                <c:pt idx="2201">
                  <c:v>-6.8710400000000005E-2</c:v>
                </c:pt>
                <c:pt idx="2202">
                  <c:v>-6.9001199999999999E-2</c:v>
                </c:pt>
                <c:pt idx="2203">
                  <c:v>-6.9274199999999994E-2</c:v>
                </c:pt>
                <c:pt idx="2204">
                  <c:v>-6.9525000000000003E-2</c:v>
                </c:pt>
                <c:pt idx="2205">
                  <c:v>-6.9751999999999995E-2</c:v>
                </c:pt>
                <c:pt idx="2206">
                  <c:v>-6.9957000000000005E-2</c:v>
                </c:pt>
                <c:pt idx="2207">
                  <c:v>-7.0142300000000005E-2</c:v>
                </c:pt>
                <c:pt idx="2208">
                  <c:v>-7.0311200000000004E-2</c:v>
                </c:pt>
                <c:pt idx="2209">
                  <c:v>-7.0469100000000007E-2</c:v>
                </c:pt>
                <c:pt idx="2210">
                  <c:v>-7.0620699999999995E-2</c:v>
                </c:pt>
                <c:pt idx="2211">
                  <c:v>-7.0768999999999999E-2</c:v>
                </c:pt>
                <c:pt idx="2212">
                  <c:v>-7.0913799999999999E-2</c:v>
                </c:pt>
                <c:pt idx="2213">
                  <c:v>-7.1051699999999995E-2</c:v>
                </c:pt>
                <c:pt idx="2214">
                  <c:v>-7.1177199999999996E-2</c:v>
                </c:pt>
                <c:pt idx="2215">
                  <c:v>-7.1287600000000007E-2</c:v>
                </c:pt>
                <c:pt idx="2216">
                  <c:v>-7.13834E-2</c:v>
                </c:pt>
                <c:pt idx="2217">
                  <c:v>-7.1463899999999997E-2</c:v>
                </c:pt>
                <c:pt idx="2218">
                  <c:v>-7.1525500000000006E-2</c:v>
                </c:pt>
                <c:pt idx="2219">
                  <c:v>-7.1565599999999993E-2</c:v>
                </c:pt>
                <c:pt idx="2220">
                  <c:v>-7.1586899999999995E-2</c:v>
                </c:pt>
                <c:pt idx="2221">
                  <c:v>-7.1596400000000004E-2</c:v>
                </c:pt>
                <c:pt idx="2222">
                  <c:v>-7.1600200000000003E-2</c:v>
                </c:pt>
                <c:pt idx="2223">
                  <c:v>-7.1601700000000004E-2</c:v>
                </c:pt>
                <c:pt idx="2224">
                  <c:v>-7.1603899999999998E-2</c:v>
                </c:pt>
                <c:pt idx="2225">
                  <c:v>-7.1609900000000004E-2</c:v>
                </c:pt>
                <c:pt idx="2226">
                  <c:v>-7.1621500000000005E-2</c:v>
                </c:pt>
                <c:pt idx="2227">
                  <c:v>-7.1638900000000005E-2</c:v>
                </c:pt>
                <c:pt idx="2228">
                  <c:v>-7.1662500000000004E-2</c:v>
                </c:pt>
                <c:pt idx="2229">
                  <c:v>-7.1693800000000002E-2</c:v>
                </c:pt>
                <c:pt idx="2230">
                  <c:v>-7.1735099999999996E-2</c:v>
                </c:pt>
                <c:pt idx="2231">
                  <c:v>-7.1788900000000003E-2</c:v>
                </c:pt>
                <c:pt idx="2232">
                  <c:v>-7.1856000000000003E-2</c:v>
                </c:pt>
                <c:pt idx="2233">
                  <c:v>-7.1932300000000005E-2</c:v>
                </c:pt>
                <c:pt idx="2234">
                  <c:v>-7.2015099999999999E-2</c:v>
                </c:pt>
                <c:pt idx="2235">
                  <c:v>-7.2109300000000001E-2</c:v>
                </c:pt>
                <c:pt idx="2236">
                  <c:v>-7.2221599999999997E-2</c:v>
                </c:pt>
                <c:pt idx="2237">
                  <c:v>-7.2351499999999999E-2</c:v>
                </c:pt>
                <c:pt idx="2238">
                  <c:v>-7.2493699999999994E-2</c:v>
                </c:pt>
                <c:pt idx="2239">
                  <c:v>-7.2644100000000003E-2</c:v>
                </c:pt>
                <c:pt idx="2240">
                  <c:v>-7.2803599999999996E-2</c:v>
                </c:pt>
                <c:pt idx="2241">
                  <c:v>-7.2975700000000004E-2</c:v>
                </c:pt>
                <c:pt idx="2242">
                  <c:v>-7.3160900000000001E-2</c:v>
                </c:pt>
                <c:pt idx="2243">
                  <c:v>-7.3355900000000002E-2</c:v>
                </c:pt>
                <c:pt idx="2244">
                  <c:v>-7.3556899999999995E-2</c:v>
                </c:pt>
                <c:pt idx="2245">
                  <c:v>-7.3761699999999999E-2</c:v>
                </c:pt>
                <c:pt idx="2246">
                  <c:v>-7.3969400000000005E-2</c:v>
                </c:pt>
                <c:pt idx="2247">
                  <c:v>-7.41753E-2</c:v>
                </c:pt>
                <c:pt idx="2248">
                  <c:v>-7.4372199999999999E-2</c:v>
                </c:pt>
                <c:pt idx="2249">
                  <c:v>-7.4559100000000003E-2</c:v>
                </c:pt>
                <c:pt idx="2250">
                  <c:v>-7.4741199999999994E-2</c:v>
                </c:pt>
                <c:pt idx="2251">
                  <c:v>-7.4925900000000004E-2</c:v>
                </c:pt>
                <c:pt idx="2252">
                  <c:v>-7.5119699999999998E-2</c:v>
                </c:pt>
                <c:pt idx="2253">
                  <c:v>-7.5326199999999996E-2</c:v>
                </c:pt>
                <c:pt idx="2254">
                  <c:v>-7.5545500000000002E-2</c:v>
                </c:pt>
                <c:pt idx="2255">
                  <c:v>-7.5777800000000006E-2</c:v>
                </c:pt>
                <c:pt idx="2256">
                  <c:v>-7.6025200000000001E-2</c:v>
                </c:pt>
                <c:pt idx="2257">
                  <c:v>-7.6290399999999994E-2</c:v>
                </c:pt>
                <c:pt idx="2258">
                  <c:v>-7.6574900000000001E-2</c:v>
                </c:pt>
                <c:pt idx="2259">
                  <c:v>-7.6877899999999999E-2</c:v>
                </c:pt>
                <c:pt idx="2260">
                  <c:v>-7.7195E-2</c:v>
                </c:pt>
                <c:pt idx="2261">
                  <c:v>-7.7520900000000004E-2</c:v>
                </c:pt>
                <c:pt idx="2262">
                  <c:v>-7.7855400000000005E-2</c:v>
                </c:pt>
                <c:pt idx="2263">
                  <c:v>-7.8202900000000006E-2</c:v>
                </c:pt>
                <c:pt idx="2264">
                  <c:v>-7.8567100000000001E-2</c:v>
                </c:pt>
                <c:pt idx="2265">
                  <c:v>-7.8947900000000001E-2</c:v>
                </c:pt>
                <c:pt idx="2266">
                  <c:v>-7.93407E-2</c:v>
                </c:pt>
                <c:pt idx="2267">
                  <c:v>-7.9738100000000006E-2</c:v>
                </c:pt>
                <c:pt idx="2268">
                  <c:v>-8.0136100000000002E-2</c:v>
                </c:pt>
                <c:pt idx="2269">
                  <c:v>-8.0534300000000003E-2</c:v>
                </c:pt>
                <c:pt idx="2270">
                  <c:v>-8.0932699999999996E-2</c:v>
                </c:pt>
                <c:pt idx="2271">
                  <c:v>-8.1329700000000005E-2</c:v>
                </c:pt>
                <c:pt idx="2272">
                  <c:v>-8.1725400000000004E-2</c:v>
                </c:pt>
                <c:pt idx="2273">
                  <c:v>-8.2122899999999999E-2</c:v>
                </c:pt>
                <c:pt idx="2274">
                  <c:v>-8.2525000000000001E-2</c:v>
                </c:pt>
                <c:pt idx="2275">
                  <c:v>-8.2932400000000003E-2</c:v>
                </c:pt>
                <c:pt idx="2276">
                  <c:v>-8.3344399999999999E-2</c:v>
                </c:pt>
                <c:pt idx="2277">
                  <c:v>-8.3760500000000002E-2</c:v>
                </c:pt>
                <c:pt idx="2278">
                  <c:v>-8.4178900000000001E-2</c:v>
                </c:pt>
                <c:pt idx="2279">
                  <c:v>-8.4598900000000005E-2</c:v>
                </c:pt>
                <c:pt idx="2280">
                  <c:v>-8.5024199999999994E-2</c:v>
                </c:pt>
                <c:pt idx="2281">
                  <c:v>-8.5455699999999996E-2</c:v>
                </c:pt>
                <c:pt idx="2282">
                  <c:v>-8.5886900000000002E-2</c:v>
                </c:pt>
                <c:pt idx="2283">
                  <c:v>-8.6315600000000006E-2</c:v>
                </c:pt>
                <c:pt idx="2284">
                  <c:v>-8.6748800000000001E-2</c:v>
                </c:pt>
                <c:pt idx="2285">
                  <c:v>-8.7194800000000003E-2</c:v>
                </c:pt>
                <c:pt idx="2286">
                  <c:v>-8.76556E-2</c:v>
                </c:pt>
                <c:pt idx="2287">
                  <c:v>-8.8134400000000002E-2</c:v>
                </c:pt>
                <c:pt idx="2288">
                  <c:v>-8.8638099999999997E-2</c:v>
                </c:pt>
                <c:pt idx="2289">
                  <c:v>-8.91681E-2</c:v>
                </c:pt>
                <c:pt idx="2290">
                  <c:v>-8.97202E-2</c:v>
                </c:pt>
                <c:pt idx="2291">
                  <c:v>-9.0289099999999997E-2</c:v>
                </c:pt>
                <c:pt idx="2292">
                  <c:v>-9.08717E-2</c:v>
                </c:pt>
                <c:pt idx="2293">
                  <c:v>-9.1465500000000005E-2</c:v>
                </c:pt>
                <c:pt idx="2294">
                  <c:v>-9.2065499999999995E-2</c:v>
                </c:pt>
                <c:pt idx="2295">
                  <c:v>-9.2671500000000004E-2</c:v>
                </c:pt>
                <c:pt idx="2296">
                  <c:v>-9.3290600000000001E-2</c:v>
                </c:pt>
                <c:pt idx="2297">
                  <c:v>-9.3928899999999996E-2</c:v>
                </c:pt>
                <c:pt idx="2298">
                  <c:v>-9.4588800000000001E-2</c:v>
                </c:pt>
                <c:pt idx="2299">
                  <c:v>-9.5270599999999997E-2</c:v>
                </c:pt>
                <c:pt idx="2300">
                  <c:v>-9.5973000000000003E-2</c:v>
                </c:pt>
                <c:pt idx="2301">
                  <c:v>-9.6692500000000001E-2</c:v>
                </c:pt>
                <c:pt idx="2302">
                  <c:v>-9.7426200000000004E-2</c:v>
                </c:pt>
                <c:pt idx="2303">
                  <c:v>-9.8174499999999998E-2</c:v>
                </c:pt>
                <c:pt idx="2304">
                  <c:v>-9.8938999999999999E-2</c:v>
                </c:pt>
                <c:pt idx="2305">
                  <c:v>-9.9720900000000001E-2</c:v>
                </c:pt>
                <c:pt idx="2306">
                  <c:v>-0.100522</c:v>
                </c:pt>
                <c:pt idx="2307">
                  <c:v>-0.101343</c:v>
                </c:pt>
                <c:pt idx="2308">
                  <c:v>-0.102188</c:v>
                </c:pt>
                <c:pt idx="2309">
                  <c:v>-0.103059</c:v>
                </c:pt>
                <c:pt idx="2310">
                  <c:v>-0.103959</c:v>
                </c:pt>
                <c:pt idx="2311">
                  <c:v>-0.10488699999999999</c:v>
                </c:pt>
                <c:pt idx="2312">
                  <c:v>-0.10584</c:v>
                </c:pt>
                <c:pt idx="2313">
                  <c:v>-0.106819</c:v>
                </c:pt>
                <c:pt idx="2314">
                  <c:v>-0.10782600000000001</c:v>
                </c:pt>
                <c:pt idx="2315">
                  <c:v>-0.108861</c:v>
                </c:pt>
                <c:pt idx="2316">
                  <c:v>-0.109926</c:v>
                </c:pt>
                <c:pt idx="2317">
                  <c:v>-0.111016</c:v>
                </c:pt>
                <c:pt idx="2318">
                  <c:v>-0.11212999999999999</c:v>
                </c:pt>
                <c:pt idx="2319">
                  <c:v>-0.113271</c:v>
                </c:pt>
                <c:pt idx="2320">
                  <c:v>-0.114444</c:v>
                </c:pt>
                <c:pt idx="2321">
                  <c:v>-0.115648</c:v>
                </c:pt>
                <c:pt idx="2322">
                  <c:v>-0.116883</c:v>
                </c:pt>
                <c:pt idx="2323">
                  <c:v>-0.11815199999999999</c:v>
                </c:pt>
                <c:pt idx="2324">
                  <c:v>-0.11945600000000001</c:v>
                </c:pt>
                <c:pt idx="2325">
                  <c:v>-0.120794</c:v>
                </c:pt>
                <c:pt idx="2326">
                  <c:v>-0.12216200000000001</c:v>
                </c:pt>
                <c:pt idx="2327">
                  <c:v>-0.123558</c:v>
                </c:pt>
                <c:pt idx="2328">
                  <c:v>-0.12497999999999999</c:v>
                </c:pt>
                <c:pt idx="2329">
                  <c:v>-0.12642500000000001</c:v>
                </c:pt>
                <c:pt idx="2330">
                  <c:v>-0.12789</c:v>
                </c:pt>
                <c:pt idx="2331">
                  <c:v>-0.12937599999999999</c:v>
                </c:pt>
                <c:pt idx="2332">
                  <c:v>-0.130887</c:v>
                </c:pt>
                <c:pt idx="2333">
                  <c:v>-0.13242200000000001</c:v>
                </c:pt>
                <c:pt idx="2334">
                  <c:v>-0.13397400000000001</c:v>
                </c:pt>
                <c:pt idx="2335">
                  <c:v>-0.13552700000000001</c:v>
                </c:pt>
                <c:pt idx="2336">
                  <c:v>-0.137074</c:v>
                </c:pt>
                <c:pt idx="2337">
                  <c:v>-0.13861200000000001</c:v>
                </c:pt>
                <c:pt idx="2338">
                  <c:v>-0.14014099999999999</c:v>
                </c:pt>
                <c:pt idx="2339">
                  <c:v>-0.14166500000000001</c:v>
                </c:pt>
                <c:pt idx="2340">
                  <c:v>-0.14319200000000001</c:v>
                </c:pt>
                <c:pt idx="2341">
                  <c:v>-0.14472399999999999</c:v>
                </c:pt>
                <c:pt idx="2342">
                  <c:v>-0.146255</c:v>
                </c:pt>
                <c:pt idx="2343">
                  <c:v>-0.147788</c:v>
                </c:pt>
                <c:pt idx="2344">
                  <c:v>-0.14932699999999999</c:v>
                </c:pt>
                <c:pt idx="2345">
                  <c:v>-0.15088099999999999</c:v>
                </c:pt>
                <c:pt idx="2346">
                  <c:v>-0.15245400000000001</c:v>
                </c:pt>
                <c:pt idx="2347">
                  <c:v>-0.15404899999999999</c:v>
                </c:pt>
                <c:pt idx="2348">
                  <c:v>-0.155666</c:v>
                </c:pt>
                <c:pt idx="2349">
                  <c:v>-0.157307</c:v>
                </c:pt>
                <c:pt idx="2350">
                  <c:v>-0.15897</c:v>
                </c:pt>
                <c:pt idx="2351">
                  <c:v>-0.16065399999999999</c:v>
                </c:pt>
                <c:pt idx="2352">
                  <c:v>-0.162351</c:v>
                </c:pt>
                <c:pt idx="2353">
                  <c:v>-0.164047</c:v>
                </c:pt>
                <c:pt idx="2354">
                  <c:v>-0.16573099999999999</c:v>
                </c:pt>
                <c:pt idx="2355">
                  <c:v>-0.16739299999999999</c:v>
                </c:pt>
                <c:pt idx="2356">
                  <c:v>-0.16903099999999999</c:v>
                </c:pt>
                <c:pt idx="2357">
                  <c:v>-0.17064199999999999</c:v>
                </c:pt>
                <c:pt idx="2358">
                  <c:v>-0.17221800000000001</c:v>
                </c:pt>
                <c:pt idx="2359">
                  <c:v>-0.17374800000000001</c:v>
                </c:pt>
                <c:pt idx="2360">
                  <c:v>-0.175231</c:v>
                </c:pt>
                <c:pt idx="2361">
                  <c:v>-0.176678</c:v>
                </c:pt>
                <c:pt idx="2362">
                  <c:v>-0.17809800000000001</c:v>
                </c:pt>
                <c:pt idx="2363">
                  <c:v>-0.17949200000000001</c:v>
                </c:pt>
                <c:pt idx="2364">
                  <c:v>-0.18085699999999999</c:v>
                </c:pt>
                <c:pt idx="2365">
                  <c:v>-0.18219099999999999</c:v>
                </c:pt>
                <c:pt idx="2366">
                  <c:v>-0.18348800000000001</c:v>
                </c:pt>
                <c:pt idx="2367">
                  <c:v>-0.18474199999999999</c:v>
                </c:pt>
                <c:pt idx="2368">
                  <c:v>-0.18595200000000001</c:v>
                </c:pt>
                <c:pt idx="2369">
                  <c:v>-0.18712200000000001</c:v>
                </c:pt>
                <c:pt idx="2370">
                  <c:v>-0.188252</c:v>
                </c:pt>
                <c:pt idx="2371">
                  <c:v>-0.18934699999999999</c:v>
                </c:pt>
                <c:pt idx="2372">
                  <c:v>-0.190412</c:v>
                </c:pt>
                <c:pt idx="2373">
                  <c:v>-0.19145499999999999</c:v>
                </c:pt>
                <c:pt idx="2374">
                  <c:v>-0.19248100000000001</c:v>
                </c:pt>
                <c:pt idx="2375">
                  <c:v>-0.193493</c:v>
                </c:pt>
                <c:pt idx="2376">
                  <c:v>-0.194495</c:v>
                </c:pt>
                <c:pt idx="2377">
                  <c:v>-0.195489</c:v>
                </c:pt>
                <c:pt idx="2378">
                  <c:v>-0.19647200000000001</c:v>
                </c:pt>
                <c:pt idx="2379">
                  <c:v>-0.197434</c:v>
                </c:pt>
                <c:pt idx="2380">
                  <c:v>-0.19836999999999999</c:v>
                </c:pt>
                <c:pt idx="2381">
                  <c:v>-0.19928299999999999</c:v>
                </c:pt>
                <c:pt idx="2382">
                  <c:v>-0.20017299999999999</c:v>
                </c:pt>
                <c:pt idx="2383">
                  <c:v>-0.201043</c:v>
                </c:pt>
                <c:pt idx="2384">
                  <c:v>-0.2019</c:v>
                </c:pt>
                <c:pt idx="2385">
                  <c:v>-0.20274500000000001</c:v>
                </c:pt>
                <c:pt idx="2386">
                  <c:v>-0.203573</c:v>
                </c:pt>
                <c:pt idx="2387">
                  <c:v>-0.204371</c:v>
                </c:pt>
                <c:pt idx="2388">
                  <c:v>-0.20513999999999999</c:v>
                </c:pt>
                <c:pt idx="2389">
                  <c:v>-0.20588799999999999</c:v>
                </c:pt>
                <c:pt idx="2390">
                  <c:v>-0.20662</c:v>
                </c:pt>
                <c:pt idx="2391">
                  <c:v>-0.20733799999999999</c:v>
                </c:pt>
                <c:pt idx="2392">
                  <c:v>-0.208042</c:v>
                </c:pt>
                <c:pt idx="2393">
                  <c:v>-0.208736</c:v>
                </c:pt>
                <c:pt idx="2394">
                  <c:v>-0.209423</c:v>
                </c:pt>
                <c:pt idx="2395">
                  <c:v>-0.21010400000000001</c:v>
                </c:pt>
                <c:pt idx="2396">
                  <c:v>-0.210784</c:v>
                </c:pt>
                <c:pt idx="2397">
                  <c:v>-0.21146899999999999</c:v>
                </c:pt>
                <c:pt idx="2398">
                  <c:v>-0.21215600000000001</c:v>
                </c:pt>
                <c:pt idx="2399">
                  <c:v>-0.212839</c:v>
                </c:pt>
                <c:pt idx="2400">
                  <c:v>-0.21351500000000001</c:v>
                </c:pt>
                <c:pt idx="2401">
                  <c:v>-0.21418699999999999</c:v>
                </c:pt>
                <c:pt idx="2402">
                  <c:v>-0.21485599999999999</c:v>
                </c:pt>
                <c:pt idx="2403">
                  <c:v>-0.21551999999999999</c:v>
                </c:pt>
                <c:pt idx="2404">
                  <c:v>-0.216171</c:v>
                </c:pt>
                <c:pt idx="2405">
                  <c:v>-0.21680099999999999</c:v>
                </c:pt>
                <c:pt idx="2406">
                  <c:v>-0.21740599999999999</c:v>
                </c:pt>
                <c:pt idx="2407">
                  <c:v>-0.21799099999999999</c:v>
                </c:pt>
                <c:pt idx="2408">
                  <c:v>-0.21856100000000001</c:v>
                </c:pt>
                <c:pt idx="2409">
                  <c:v>-0.21911900000000001</c:v>
                </c:pt>
                <c:pt idx="2410">
                  <c:v>-0.219668</c:v>
                </c:pt>
                <c:pt idx="2411">
                  <c:v>-0.22021299999999999</c:v>
                </c:pt>
                <c:pt idx="2412">
                  <c:v>-0.22075500000000001</c:v>
                </c:pt>
                <c:pt idx="2413">
                  <c:v>-0.22129799999999999</c:v>
                </c:pt>
                <c:pt idx="2414">
                  <c:v>-0.22184499999999999</c:v>
                </c:pt>
                <c:pt idx="2415">
                  <c:v>-0.22239200000000001</c:v>
                </c:pt>
                <c:pt idx="2416">
                  <c:v>-0.22293199999999999</c:v>
                </c:pt>
                <c:pt idx="2417">
                  <c:v>-0.22346299999999999</c:v>
                </c:pt>
                <c:pt idx="2418">
                  <c:v>-0.22398899999999999</c:v>
                </c:pt>
                <c:pt idx="2419">
                  <c:v>-0.22451299999999999</c:v>
                </c:pt>
                <c:pt idx="2420">
                  <c:v>-0.22503000000000001</c:v>
                </c:pt>
                <c:pt idx="2421">
                  <c:v>-0.22553999999999999</c:v>
                </c:pt>
                <c:pt idx="2422">
                  <c:v>-0.22603899999999999</c:v>
                </c:pt>
                <c:pt idx="2423">
                  <c:v>-0.226523</c:v>
                </c:pt>
                <c:pt idx="2424">
                  <c:v>-0.22698699999999999</c:v>
                </c:pt>
                <c:pt idx="2425">
                  <c:v>-0.22742399999999999</c:v>
                </c:pt>
                <c:pt idx="2426">
                  <c:v>-0.227824</c:v>
                </c:pt>
                <c:pt idx="2427">
                  <c:v>-0.228189</c:v>
                </c:pt>
                <c:pt idx="2428">
                  <c:v>-0.228522</c:v>
                </c:pt>
                <c:pt idx="2429">
                  <c:v>-0.228826</c:v>
                </c:pt>
                <c:pt idx="2430">
                  <c:v>-0.229106</c:v>
                </c:pt>
                <c:pt idx="2431">
                  <c:v>-0.22936699999999999</c:v>
                </c:pt>
                <c:pt idx="2432">
                  <c:v>-0.22961699999999999</c:v>
                </c:pt>
                <c:pt idx="2433">
                  <c:v>-0.22986799999999999</c:v>
                </c:pt>
                <c:pt idx="2434">
                  <c:v>-0.230125</c:v>
                </c:pt>
                <c:pt idx="2435">
                  <c:v>-0.23039200000000001</c:v>
                </c:pt>
                <c:pt idx="2436">
                  <c:v>-0.23066200000000001</c:v>
                </c:pt>
                <c:pt idx="2437">
                  <c:v>-0.23092499999999999</c:v>
                </c:pt>
                <c:pt idx="2438">
                  <c:v>-0.23116999999999999</c:v>
                </c:pt>
                <c:pt idx="2439">
                  <c:v>-0.23139499999999999</c:v>
                </c:pt>
                <c:pt idx="2440">
                  <c:v>-0.23161399999999999</c:v>
                </c:pt>
                <c:pt idx="2441">
                  <c:v>-0.23183999999999999</c:v>
                </c:pt>
                <c:pt idx="2442">
                  <c:v>-0.23207800000000001</c:v>
                </c:pt>
                <c:pt idx="2443">
                  <c:v>-0.232318</c:v>
                </c:pt>
                <c:pt idx="2444">
                  <c:v>-0.232541</c:v>
                </c:pt>
                <c:pt idx="2445">
                  <c:v>-0.232733</c:v>
                </c:pt>
                <c:pt idx="2446">
                  <c:v>-0.23288900000000001</c:v>
                </c:pt>
                <c:pt idx="2447">
                  <c:v>-0.23300399999999999</c:v>
                </c:pt>
                <c:pt idx="2448">
                  <c:v>-0.233068</c:v>
                </c:pt>
                <c:pt idx="2449">
                  <c:v>-0.23308000000000001</c:v>
                </c:pt>
                <c:pt idx="2450">
                  <c:v>-0.233046</c:v>
                </c:pt>
                <c:pt idx="2451">
                  <c:v>-0.232983</c:v>
                </c:pt>
                <c:pt idx="2452">
                  <c:v>-0.2329</c:v>
                </c:pt>
                <c:pt idx="2453">
                  <c:v>-0.23280500000000001</c:v>
                </c:pt>
                <c:pt idx="2454">
                  <c:v>-0.23269400000000001</c:v>
                </c:pt>
                <c:pt idx="2455">
                  <c:v>-0.23255999999999999</c:v>
                </c:pt>
                <c:pt idx="2456">
                  <c:v>-0.23239699999999999</c:v>
                </c:pt>
                <c:pt idx="2457">
                  <c:v>-0.23220299999999999</c:v>
                </c:pt>
                <c:pt idx="2458">
                  <c:v>-0.23197999999999999</c:v>
                </c:pt>
                <c:pt idx="2459">
                  <c:v>-0.23172999999999999</c:v>
                </c:pt>
                <c:pt idx="2460">
                  <c:v>-0.23145199999999999</c:v>
                </c:pt>
                <c:pt idx="2461">
                  <c:v>-0.23114799999999999</c:v>
                </c:pt>
                <c:pt idx="2462">
                  <c:v>-0.23082</c:v>
                </c:pt>
                <c:pt idx="2463">
                  <c:v>-0.23047000000000001</c:v>
                </c:pt>
                <c:pt idx="2464">
                  <c:v>-0.23009499999999999</c:v>
                </c:pt>
                <c:pt idx="2465">
                  <c:v>-0.22969100000000001</c:v>
                </c:pt>
                <c:pt idx="2466">
                  <c:v>-0.22924900000000001</c:v>
                </c:pt>
                <c:pt idx="2467">
                  <c:v>-0.228764</c:v>
                </c:pt>
                <c:pt idx="2468">
                  <c:v>-0.228239</c:v>
                </c:pt>
                <c:pt idx="2469">
                  <c:v>-0.22767599999999999</c:v>
                </c:pt>
                <c:pt idx="2470">
                  <c:v>-0.227074</c:v>
                </c:pt>
                <c:pt idx="2471">
                  <c:v>-0.22642999999999999</c:v>
                </c:pt>
                <c:pt idx="2472">
                  <c:v>-0.22573699999999999</c:v>
                </c:pt>
                <c:pt idx="2473">
                  <c:v>-0.22498699999999999</c:v>
                </c:pt>
                <c:pt idx="2474">
                  <c:v>-0.22417899999999999</c:v>
                </c:pt>
                <c:pt idx="2475">
                  <c:v>-0.22332399999999999</c:v>
                </c:pt>
                <c:pt idx="2476">
                  <c:v>-0.222439</c:v>
                </c:pt>
                <c:pt idx="2477">
                  <c:v>-0.221527</c:v>
                </c:pt>
                <c:pt idx="2478">
                  <c:v>-0.22058800000000001</c:v>
                </c:pt>
                <c:pt idx="2479">
                  <c:v>-0.21962100000000001</c:v>
                </c:pt>
                <c:pt idx="2480">
                  <c:v>-0.21862799999999999</c:v>
                </c:pt>
                <c:pt idx="2481">
                  <c:v>-0.217608</c:v>
                </c:pt>
                <c:pt idx="2482">
                  <c:v>-0.216555</c:v>
                </c:pt>
                <c:pt idx="2483">
                  <c:v>-0.21546899999999999</c:v>
                </c:pt>
                <c:pt idx="2484">
                  <c:v>-0.214363</c:v>
                </c:pt>
                <c:pt idx="2485">
                  <c:v>-0.21325</c:v>
                </c:pt>
                <c:pt idx="2486">
                  <c:v>-0.21213699999999999</c:v>
                </c:pt>
                <c:pt idx="2487">
                  <c:v>-0.21101900000000001</c:v>
                </c:pt>
                <c:pt idx="2488">
                  <c:v>-0.20988999999999999</c:v>
                </c:pt>
                <c:pt idx="2489">
                  <c:v>-0.20874100000000001</c:v>
                </c:pt>
                <c:pt idx="2490">
                  <c:v>-0.207563</c:v>
                </c:pt>
                <c:pt idx="2491">
                  <c:v>-0.20635800000000001</c:v>
                </c:pt>
                <c:pt idx="2492">
                  <c:v>-0.20513100000000001</c:v>
                </c:pt>
                <c:pt idx="2493">
                  <c:v>-0.20388400000000001</c:v>
                </c:pt>
                <c:pt idx="2494">
                  <c:v>-0.202621</c:v>
                </c:pt>
                <c:pt idx="2495">
                  <c:v>-0.201346</c:v>
                </c:pt>
                <c:pt idx="2496">
                  <c:v>-0.20006599999999999</c:v>
                </c:pt>
                <c:pt idx="2497">
                  <c:v>-0.19878599999999999</c:v>
                </c:pt>
                <c:pt idx="2498">
                  <c:v>-0.197516</c:v>
                </c:pt>
                <c:pt idx="2499">
                  <c:v>-0.19625799999999999</c:v>
                </c:pt>
                <c:pt idx="2500">
                  <c:v>-0.19501099999999999</c:v>
                </c:pt>
                <c:pt idx="2501">
                  <c:v>-0.19377</c:v>
                </c:pt>
                <c:pt idx="2502">
                  <c:v>-0.19253500000000001</c:v>
                </c:pt>
                <c:pt idx="2503">
                  <c:v>-0.19131200000000001</c:v>
                </c:pt>
                <c:pt idx="2504">
                  <c:v>-0.190109</c:v>
                </c:pt>
                <c:pt idx="2505">
                  <c:v>-0.18893799999999999</c:v>
                </c:pt>
                <c:pt idx="2506">
                  <c:v>-0.18779899999999999</c:v>
                </c:pt>
                <c:pt idx="2507">
                  <c:v>-0.18668699999999999</c:v>
                </c:pt>
                <c:pt idx="2508">
                  <c:v>-0.18560199999999999</c:v>
                </c:pt>
                <c:pt idx="2509">
                  <c:v>-0.18454100000000001</c:v>
                </c:pt>
                <c:pt idx="2510">
                  <c:v>-0.183502</c:v>
                </c:pt>
                <c:pt idx="2511">
                  <c:v>-0.18248900000000001</c:v>
                </c:pt>
                <c:pt idx="2512">
                  <c:v>-0.18151500000000001</c:v>
                </c:pt>
                <c:pt idx="2513">
                  <c:v>-0.180587</c:v>
                </c:pt>
                <c:pt idx="2514">
                  <c:v>-0.179701</c:v>
                </c:pt>
                <c:pt idx="2515">
                  <c:v>-0.17885999999999999</c:v>
                </c:pt>
                <c:pt idx="2516">
                  <c:v>-0.17807400000000001</c:v>
                </c:pt>
                <c:pt idx="2517">
                  <c:v>-0.17735100000000001</c:v>
                </c:pt>
                <c:pt idx="2518">
                  <c:v>-0.17668600000000001</c:v>
                </c:pt>
                <c:pt idx="2519">
                  <c:v>-0.17607100000000001</c:v>
                </c:pt>
                <c:pt idx="2520">
                  <c:v>-0.17550499999999999</c:v>
                </c:pt>
                <c:pt idx="2521">
                  <c:v>-0.17499400000000001</c:v>
                </c:pt>
                <c:pt idx="2522">
                  <c:v>-0.17453199999999999</c:v>
                </c:pt>
                <c:pt idx="2523">
                  <c:v>-0.17410999999999999</c:v>
                </c:pt>
                <c:pt idx="2524">
                  <c:v>-0.17372000000000001</c:v>
                </c:pt>
                <c:pt idx="2525">
                  <c:v>-0.17336299999999999</c:v>
                </c:pt>
                <c:pt idx="2526">
                  <c:v>-0.173037</c:v>
                </c:pt>
                <c:pt idx="2527">
                  <c:v>-0.17274400000000001</c:v>
                </c:pt>
                <c:pt idx="2528">
                  <c:v>-0.17250199999999999</c:v>
                </c:pt>
                <c:pt idx="2529">
                  <c:v>-0.17232500000000001</c:v>
                </c:pt>
                <c:pt idx="2530">
                  <c:v>-0.17221900000000001</c:v>
                </c:pt>
                <c:pt idx="2531">
                  <c:v>-0.17217199999999999</c:v>
                </c:pt>
                <c:pt idx="2532">
                  <c:v>-0.17217099999999999</c:v>
                </c:pt>
                <c:pt idx="2533">
                  <c:v>-0.172208</c:v>
                </c:pt>
                <c:pt idx="2534">
                  <c:v>-0.172288</c:v>
                </c:pt>
                <c:pt idx="2535">
                  <c:v>-0.17241200000000001</c:v>
                </c:pt>
                <c:pt idx="2536">
                  <c:v>-0.17258000000000001</c:v>
                </c:pt>
                <c:pt idx="2537">
                  <c:v>-0.17280200000000001</c:v>
                </c:pt>
                <c:pt idx="2538">
                  <c:v>-0.173094</c:v>
                </c:pt>
                <c:pt idx="2539">
                  <c:v>-0.17346200000000001</c:v>
                </c:pt>
                <c:pt idx="2540">
                  <c:v>-0.173899</c:v>
                </c:pt>
                <c:pt idx="2541">
                  <c:v>-0.174397</c:v>
                </c:pt>
                <c:pt idx="2542">
                  <c:v>-0.17494699999999999</c:v>
                </c:pt>
                <c:pt idx="2543">
                  <c:v>-0.17554700000000001</c:v>
                </c:pt>
                <c:pt idx="2544">
                  <c:v>-0.17619799999999999</c:v>
                </c:pt>
                <c:pt idx="2545">
                  <c:v>-0.1769</c:v>
                </c:pt>
                <c:pt idx="2546">
                  <c:v>-0.17765</c:v>
                </c:pt>
                <c:pt idx="2547">
                  <c:v>-0.17844499999999999</c:v>
                </c:pt>
                <c:pt idx="2548">
                  <c:v>-0.17929</c:v>
                </c:pt>
                <c:pt idx="2549">
                  <c:v>-0.18019399999999999</c:v>
                </c:pt>
                <c:pt idx="2550">
                  <c:v>-0.18115200000000001</c:v>
                </c:pt>
                <c:pt idx="2551">
                  <c:v>-0.18215700000000001</c:v>
                </c:pt>
                <c:pt idx="2552">
                  <c:v>-0.183195</c:v>
                </c:pt>
                <c:pt idx="2553">
                  <c:v>-0.18426000000000001</c:v>
                </c:pt>
                <c:pt idx="2554">
                  <c:v>-0.18534500000000001</c:v>
                </c:pt>
                <c:pt idx="2555">
                  <c:v>-0.18645</c:v>
                </c:pt>
                <c:pt idx="2556">
                  <c:v>-0.187579</c:v>
                </c:pt>
                <c:pt idx="2557">
                  <c:v>-0.18874099999999999</c:v>
                </c:pt>
                <c:pt idx="2558">
                  <c:v>-0.189945</c:v>
                </c:pt>
                <c:pt idx="2559">
                  <c:v>-0.19119</c:v>
                </c:pt>
                <c:pt idx="2560">
                  <c:v>-0.192468</c:v>
                </c:pt>
                <c:pt idx="2561">
                  <c:v>-0.19377900000000001</c:v>
                </c:pt>
                <c:pt idx="2562">
                  <c:v>-0.195133</c:v>
                </c:pt>
                <c:pt idx="2563">
                  <c:v>-0.196545</c:v>
                </c:pt>
                <c:pt idx="2564">
                  <c:v>-0.19802</c:v>
                </c:pt>
                <c:pt idx="2565">
                  <c:v>-0.19955600000000001</c:v>
                </c:pt>
                <c:pt idx="2566">
                  <c:v>-0.201151</c:v>
                </c:pt>
                <c:pt idx="2567">
                  <c:v>-0.20280500000000001</c:v>
                </c:pt>
                <c:pt idx="2568">
                  <c:v>-0.204512</c:v>
                </c:pt>
                <c:pt idx="2569">
                  <c:v>-0.206259</c:v>
                </c:pt>
                <c:pt idx="2570">
                  <c:v>-0.20803199999999999</c:v>
                </c:pt>
                <c:pt idx="2571">
                  <c:v>-0.20982799999999999</c:v>
                </c:pt>
                <c:pt idx="2572">
                  <c:v>-0.21165200000000001</c:v>
                </c:pt>
                <c:pt idx="2573">
                  <c:v>-0.213505</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800000000001</c:v>
                </c:pt>
                <c:pt idx="2585">
                  <c:v>-0.23694999999999999</c:v>
                </c:pt>
                <c:pt idx="2586">
                  <c:v>-0.23902399999999999</c:v>
                </c:pt>
                <c:pt idx="2587">
                  <c:v>-0.24109700000000001</c:v>
                </c:pt>
                <c:pt idx="2588">
                  <c:v>-0.24316399999999999</c:v>
                </c:pt>
                <c:pt idx="2589">
                  <c:v>-0.245227</c:v>
                </c:pt>
                <c:pt idx="2590">
                  <c:v>-0.24729899999999999</c:v>
                </c:pt>
                <c:pt idx="2591">
                  <c:v>-0.24938199999999999</c:v>
                </c:pt>
                <c:pt idx="2592">
                  <c:v>-0.25146800000000002</c:v>
                </c:pt>
                <c:pt idx="2593">
                  <c:v>-0.25355100000000003</c:v>
                </c:pt>
                <c:pt idx="2594">
                  <c:v>-0.255633</c:v>
                </c:pt>
                <c:pt idx="2595">
                  <c:v>-0.257718</c:v>
                </c:pt>
                <c:pt idx="2596">
                  <c:v>-0.25980399999999998</c:v>
                </c:pt>
                <c:pt idx="2597">
                  <c:v>-0.26188899999999998</c:v>
                </c:pt>
                <c:pt idx="2598">
                  <c:v>-0.26397399999999999</c:v>
                </c:pt>
                <c:pt idx="2599">
                  <c:v>-0.26606200000000002</c:v>
                </c:pt>
                <c:pt idx="2600">
                  <c:v>-0.26814500000000002</c:v>
                </c:pt>
                <c:pt idx="2601">
                  <c:v>-0.27021699999999998</c:v>
                </c:pt>
                <c:pt idx="2602">
                  <c:v>-0.27227499999999999</c:v>
                </c:pt>
                <c:pt idx="2603">
                  <c:v>-0.274316</c:v>
                </c:pt>
                <c:pt idx="2604">
                  <c:v>-0.276337</c:v>
                </c:pt>
                <c:pt idx="2605">
                  <c:v>-0.27834100000000001</c:v>
                </c:pt>
                <c:pt idx="2606">
                  <c:v>-0.280331</c:v>
                </c:pt>
                <c:pt idx="2607">
                  <c:v>-0.28230699999999997</c:v>
                </c:pt>
                <c:pt idx="2608">
                  <c:v>-0.28426899999999999</c:v>
                </c:pt>
                <c:pt idx="2609">
                  <c:v>-0.28620800000000002</c:v>
                </c:pt>
                <c:pt idx="2610">
                  <c:v>-0.28811999999999999</c:v>
                </c:pt>
                <c:pt idx="2611">
                  <c:v>-0.28999799999999998</c:v>
                </c:pt>
                <c:pt idx="2612">
                  <c:v>-0.29183500000000001</c:v>
                </c:pt>
                <c:pt idx="2613">
                  <c:v>-0.29362100000000002</c:v>
                </c:pt>
                <c:pt idx="2614">
                  <c:v>-0.29535</c:v>
                </c:pt>
                <c:pt idx="2615">
                  <c:v>-0.29702299999999998</c:v>
                </c:pt>
                <c:pt idx="2616">
                  <c:v>-0.29864200000000002</c:v>
                </c:pt>
                <c:pt idx="2617">
                  <c:v>-0.30020000000000002</c:v>
                </c:pt>
                <c:pt idx="2618">
                  <c:v>-0.30169000000000001</c:v>
                </c:pt>
                <c:pt idx="2619">
                  <c:v>-0.30311700000000003</c:v>
                </c:pt>
                <c:pt idx="2620">
                  <c:v>-0.30448799999999998</c:v>
                </c:pt>
                <c:pt idx="2621">
                  <c:v>-0.305809</c:v>
                </c:pt>
                <c:pt idx="2622">
                  <c:v>-0.307085</c:v>
                </c:pt>
                <c:pt idx="2623">
                  <c:v>-0.30831999999999998</c:v>
                </c:pt>
                <c:pt idx="2624">
                  <c:v>-0.30951400000000001</c:v>
                </c:pt>
                <c:pt idx="2625">
                  <c:v>-0.31065900000000002</c:v>
                </c:pt>
                <c:pt idx="2626">
                  <c:v>-0.31176300000000001</c:v>
                </c:pt>
                <c:pt idx="2627">
                  <c:v>-0.31282100000000002</c:v>
                </c:pt>
                <c:pt idx="2628">
                  <c:v>-0.31378600000000001</c:v>
                </c:pt>
                <c:pt idx="2629">
                  <c:v>-0.31464599999999998</c:v>
                </c:pt>
                <c:pt idx="2630">
                  <c:v>-0.31545800000000002</c:v>
                </c:pt>
                <c:pt idx="2631">
                  <c:v>-0.31623600000000002</c:v>
                </c:pt>
                <c:pt idx="2632">
                  <c:v>-0.316944</c:v>
                </c:pt>
                <c:pt idx="2633">
                  <c:v>-0.317581</c:v>
                </c:pt>
                <c:pt idx="2634">
                  <c:v>-0.31815500000000002</c:v>
                </c:pt>
                <c:pt idx="2635">
                  <c:v>-0.318662</c:v>
                </c:pt>
                <c:pt idx="2636">
                  <c:v>-0.31909199999999999</c:v>
                </c:pt>
                <c:pt idx="2637">
                  <c:v>-0.319438</c:v>
                </c:pt>
                <c:pt idx="2638">
                  <c:v>-0.31970300000000001</c:v>
                </c:pt>
                <c:pt idx="2639">
                  <c:v>-0.31989299999999998</c:v>
                </c:pt>
                <c:pt idx="2640">
                  <c:v>-0.32001099999999999</c:v>
                </c:pt>
                <c:pt idx="2641">
                  <c:v>-0.32006099999999998</c:v>
                </c:pt>
                <c:pt idx="2642">
                  <c:v>-0.32003599999999999</c:v>
                </c:pt>
                <c:pt idx="2643">
                  <c:v>-0.31992999999999999</c:v>
                </c:pt>
                <c:pt idx="2644">
                  <c:v>-0.31974200000000003</c:v>
                </c:pt>
                <c:pt idx="2645">
                  <c:v>-0.31947799999999998</c:v>
                </c:pt>
                <c:pt idx="2646">
                  <c:v>-0.31914300000000001</c:v>
                </c:pt>
                <c:pt idx="2647">
                  <c:v>-0.318743</c:v>
                </c:pt>
                <c:pt idx="2648">
                  <c:v>-0.31828600000000001</c:v>
                </c:pt>
                <c:pt idx="2649">
                  <c:v>-0.31777899999999998</c:v>
                </c:pt>
                <c:pt idx="2650">
                  <c:v>-0.31722400000000001</c:v>
                </c:pt>
                <c:pt idx="2651">
                  <c:v>-0.31662099999999999</c:v>
                </c:pt>
                <c:pt idx="2652">
                  <c:v>-0.31596999999999997</c:v>
                </c:pt>
                <c:pt idx="2653">
                  <c:v>-0.31526300000000002</c:v>
                </c:pt>
                <c:pt idx="2654">
                  <c:v>-0.31448700000000002</c:v>
                </c:pt>
                <c:pt idx="2655">
                  <c:v>-0.31363999999999997</c:v>
                </c:pt>
                <c:pt idx="2656">
                  <c:v>-0.31273099999999998</c:v>
                </c:pt>
                <c:pt idx="2657">
                  <c:v>-0.31176500000000001</c:v>
                </c:pt>
                <c:pt idx="2658">
                  <c:v>-0.31073800000000001</c:v>
                </c:pt>
                <c:pt idx="2659">
                  <c:v>-0.30964700000000001</c:v>
                </c:pt>
                <c:pt idx="2660">
                  <c:v>-0.30849199999999999</c:v>
                </c:pt>
                <c:pt idx="2661">
                  <c:v>-0.30726799999999999</c:v>
                </c:pt>
                <c:pt idx="2662">
                  <c:v>-0.30596499999999999</c:v>
                </c:pt>
                <c:pt idx="2663">
                  <c:v>-0.30458499999999999</c:v>
                </c:pt>
                <c:pt idx="2664">
                  <c:v>-0.30313499999999999</c:v>
                </c:pt>
                <c:pt idx="2665">
                  <c:v>-0.301618</c:v>
                </c:pt>
                <c:pt idx="2666">
                  <c:v>-0.30003299999999999</c:v>
                </c:pt>
                <c:pt idx="2667">
                  <c:v>-0.29838199999999998</c:v>
                </c:pt>
                <c:pt idx="2668">
                  <c:v>-0.29666900000000002</c:v>
                </c:pt>
                <c:pt idx="2669">
                  <c:v>-0.29489799999999999</c:v>
                </c:pt>
                <c:pt idx="2670">
                  <c:v>-0.29306500000000002</c:v>
                </c:pt>
                <c:pt idx="2671">
                  <c:v>-0.29117399999999999</c:v>
                </c:pt>
                <c:pt idx="2672">
                  <c:v>-0.28922999999999999</c:v>
                </c:pt>
                <c:pt idx="2673">
                  <c:v>-0.28723500000000002</c:v>
                </c:pt>
                <c:pt idx="2674">
                  <c:v>-0.28518399999999999</c:v>
                </c:pt>
                <c:pt idx="2675">
                  <c:v>-0.28307500000000002</c:v>
                </c:pt>
                <c:pt idx="2676">
                  <c:v>-0.28090700000000002</c:v>
                </c:pt>
                <c:pt idx="2677">
                  <c:v>-0.27867700000000001</c:v>
                </c:pt>
                <c:pt idx="2678">
                  <c:v>-0.27638299999999999</c:v>
                </c:pt>
                <c:pt idx="2679">
                  <c:v>-0.27402799999999999</c:v>
                </c:pt>
                <c:pt idx="2680">
                  <c:v>-0.27161800000000003</c:v>
                </c:pt>
                <c:pt idx="2681">
                  <c:v>-0.26916299999999999</c:v>
                </c:pt>
                <c:pt idx="2682">
                  <c:v>-0.26667099999999999</c:v>
                </c:pt>
                <c:pt idx="2683">
                  <c:v>-0.26414399999999999</c:v>
                </c:pt>
                <c:pt idx="2684">
                  <c:v>-0.26157999999999998</c:v>
                </c:pt>
                <c:pt idx="2685">
                  <c:v>-0.25898100000000002</c:v>
                </c:pt>
                <c:pt idx="2686">
                  <c:v>-0.25634899999999999</c:v>
                </c:pt>
                <c:pt idx="2687">
                  <c:v>-0.25368800000000002</c:v>
                </c:pt>
                <c:pt idx="2688">
                  <c:v>-0.25099300000000002</c:v>
                </c:pt>
                <c:pt idx="2689">
                  <c:v>-0.24826200000000001</c:v>
                </c:pt>
                <c:pt idx="2690">
                  <c:v>-0.24549399999999999</c:v>
                </c:pt>
                <c:pt idx="2691">
                  <c:v>-0.24268799999999999</c:v>
                </c:pt>
                <c:pt idx="2692">
                  <c:v>-0.23985300000000001</c:v>
                </c:pt>
                <c:pt idx="2693">
                  <c:v>-0.23699300000000001</c:v>
                </c:pt>
                <c:pt idx="2694">
                  <c:v>-0.23410300000000001</c:v>
                </c:pt>
                <c:pt idx="2695">
                  <c:v>-0.23116800000000001</c:v>
                </c:pt>
                <c:pt idx="2696">
                  <c:v>-0.22818099999999999</c:v>
                </c:pt>
                <c:pt idx="2697">
                  <c:v>-0.22514600000000001</c:v>
                </c:pt>
                <c:pt idx="2698">
                  <c:v>-0.22207099999999999</c:v>
                </c:pt>
                <c:pt idx="2699">
                  <c:v>-0.21896699999999999</c:v>
                </c:pt>
                <c:pt idx="2700">
                  <c:v>-0.21584900000000001</c:v>
                </c:pt>
                <c:pt idx="2701">
                  <c:v>-0.212724</c:v>
                </c:pt>
                <c:pt idx="2702">
                  <c:v>-0.20958499999999999</c:v>
                </c:pt>
                <c:pt idx="2703">
                  <c:v>-0.206431</c:v>
                </c:pt>
                <c:pt idx="2704">
                  <c:v>-0.20327400000000001</c:v>
                </c:pt>
                <c:pt idx="2705">
                  <c:v>-0.200123</c:v>
                </c:pt>
                <c:pt idx="2706">
                  <c:v>-0.19698199999999999</c:v>
                </c:pt>
                <c:pt idx="2707">
                  <c:v>-0.193858</c:v>
                </c:pt>
                <c:pt idx="2708">
                  <c:v>-0.19076399999999999</c:v>
                </c:pt>
                <c:pt idx="2709">
                  <c:v>-0.18770600000000001</c:v>
                </c:pt>
                <c:pt idx="2710">
                  <c:v>-0.18468300000000001</c:v>
                </c:pt>
                <c:pt idx="2711">
                  <c:v>-0.18168999999999999</c:v>
                </c:pt>
                <c:pt idx="2712">
                  <c:v>-0.17871999999999999</c:v>
                </c:pt>
                <c:pt idx="2713">
                  <c:v>-0.17577300000000001</c:v>
                </c:pt>
                <c:pt idx="2714">
                  <c:v>-0.17285400000000001</c:v>
                </c:pt>
                <c:pt idx="2715">
                  <c:v>-0.16994500000000001</c:v>
                </c:pt>
                <c:pt idx="2716">
                  <c:v>-0.16701199999999999</c:v>
                </c:pt>
                <c:pt idx="2717">
                  <c:v>-0.16409399999999999</c:v>
                </c:pt>
                <c:pt idx="2718">
                  <c:v>-0.161245</c:v>
                </c:pt>
                <c:pt idx="2719">
                  <c:v>-0.15843699999999999</c:v>
                </c:pt>
                <c:pt idx="2720">
                  <c:v>-0.155635</c:v>
                </c:pt>
                <c:pt idx="2721">
                  <c:v>-0.15285199999999999</c:v>
                </c:pt>
                <c:pt idx="2722">
                  <c:v>-0.15009800000000001</c:v>
                </c:pt>
                <c:pt idx="2723">
                  <c:v>-0.147372</c:v>
                </c:pt>
                <c:pt idx="2724">
                  <c:v>-0.144673</c:v>
                </c:pt>
                <c:pt idx="2725">
                  <c:v>-0.14201</c:v>
                </c:pt>
                <c:pt idx="2726">
                  <c:v>-0.13939199999999999</c:v>
                </c:pt>
                <c:pt idx="2727">
                  <c:v>-0.136823</c:v>
                </c:pt>
                <c:pt idx="2728">
                  <c:v>-0.13431000000000001</c:v>
                </c:pt>
                <c:pt idx="2729">
                  <c:v>-0.131854</c:v>
                </c:pt>
                <c:pt idx="2730">
                  <c:v>-0.12945599999999999</c:v>
                </c:pt>
                <c:pt idx="2731">
                  <c:v>-0.12712100000000001</c:v>
                </c:pt>
                <c:pt idx="2732">
                  <c:v>-0.12485400000000001</c:v>
                </c:pt>
                <c:pt idx="2733">
                  <c:v>-0.122664</c:v>
                </c:pt>
                <c:pt idx="2734">
                  <c:v>-0.120561</c:v>
                </c:pt>
                <c:pt idx="2735">
                  <c:v>-0.118547</c:v>
                </c:pt>
                <c:pt idx="2736">
                  <c:v>-0.116623</c:v>
                </c:pt>
                <c:pt idx="2737">
                  <c:v>-0.114788</c:v>
                </c:pt>
                <c:pt idx="2738">
                  <c:v>-0.113034</c:v>
                </c:pt>
                <c:pt idx="2739">
                  <c:v>-0.11135299999999999</c:v>
                </c:pt>
                <c:pt idx="2740">
                  <c:v>-0.109738</c:v>
                </c:pt>
                <c:pt idx="2741">
                  <c:v>-0.108183</c:v>
                </c:pt>
                <c:pt idx="2742">
                  <c:v>-0.10668800000000001</c:v>
                </c:pt>
                <c:pt idx="2743">
                  <c:v>-0.105255</c:v>
                </c:pt>
                <c:pt idx="2744">
                  <c:v>-0.10388600000000001</c:v>
                </c:pt>
                <c:pt idx="2745">
                  <c:v>-0.102587</c:v>
                </c:pt>
                <c:pt idx="2746">
                  <c:v>-0.101355</c:v>
                </c:pt>
                <c:pt idx="2747">
                  <c:v>-0.100175</c:v>
                </c:pt>
                <c:pt idx="2748">
                  <c:v>-9.9037E-2</c:v>
                </c:pt>
                <c:pt idx="2749">
                  <c:v>-9.7943600000000006E-2</c:v>
                </c:pt>
                <c:pt idx="2750">
                  <c:v>-9.69082E-2</c:v>
                </c:pt>
                <c:pt idx="2751">
                  <c:v>-9.5939300000000005E-2</c:v>
                </c:pt>
                <c:pt idx="2752">
                  <c:v>-9.5040799999999995E-2</c:v>
                </c:pt>
                <c:pt idx="2753">
                  <c:v>-9.4216999999999995E-2</c:v>
                </c:pt>
                <c:pt idx="2754">
                  <c:v>-9.3473899999999999E-2</c:v>
                </c:pt>
                <c:pt idx="2755">
                  <c:v>-9.2814400000000005E-2</c:v>
                </c:pt>
                <c:pt idx="2756">
                  <c:v>-9.2235399999999995E-2</c:v>
                </c:pt>
                <c:pt idx="2757">
                  <c:v>-9.1731099999999996E-2</c:v>
                </c:pt>
                <c:pt idx="2758">
                  <c:v>-9.1296699999999995E-2</c:v>
                </c:pt>
                <c:pt idx="2759">
                  <c:v>-9.0931499999999998E-2</c:v>
                </c:pt>
                <c:pt idx="2760">
                  <c:v>-9.0638200000000002E-2</c:v>
                </c:pt>
                <c:pt idx="2761">
                  <c:v>-9.0419200000000005E-2</c:v>
                </c:pt>
                <c:pt idx="2762">
                  <c:v>-9.0273099999999995E-2</c:v>
                </c:pt>
                <c:pt idx="2763">
                  <c:v>-9.0194200000000002E-2</c:v>
                </c:pt>
                <c:pt idx="2764">
                  <c:v>-9.0173000000000003E-2</c:v>
                </c:pt>
                <c:pt idx="2765">
                  <c:v>-9.0203699999999998E-2</c:v>
                </c:pt>
                <c:pt idx="2766">
                  <c:v>-9.0286900000000003E-2</c:v>
                </c:pt>
                <c:pt idx="2767">
                  <c:v>-9.0426300000000001E-2</c:v>
                </c:pt>
                <c:pt idx="2768">
                  <c:v>-9.0626200000000004E-2</c:v>
                </c:pt>
                <c:pt idx="2769">
                  <c:v>-9.0892799999999996E-2</c:v>
                </c:pt>
                <c:pt idx="2770">
                  <c:v>-9.1230500000000006E-2</c:v>
                </c:pt>
                <c:pt idx="2771">
                  <c:v>-9.1637099999999999E-2</c:v>
                </c:pt>
                <c:pt idx="2772">
                  <c:v>-9.2109999999999997E-2</c:v>
                </c:pt>
                <c:pt idx="2773">
                  <c:v>-9.2650399999999994E-2</c:v>
                </c:pt>
                <c:pt idx="2774">
                  <c:v>-9.3254199999999995E-2</c:v>
                </c:pt>
                <c:pt idx="2775">
                  <c:v>-9.3910999999999994E-2</c:v>
                </c:pt>
                <c:pt idx="2776">
                  <c:v>-9.4612399999999999E-2</c:v>
                </c:pt>
                <c:pt idx="2777">
                  <c:v>-9.5359100000000002E-2</c:v>
                </c:pt>
                <c:pt idx="2778">
                  <c:v>-9.6157300000000001E-2</c:v>
                </c:pt>
                <c:pt idx="2779">
                  <c:v>-9.7012299999999996E-2</c:v>
                </c:pt>
                <c:pt idx="2780">
                  <c:v>-9.7927399999999998E-2</c:v>
                </c:pt>
                <c:pt idx="2781">
                  <c:v>-9.8899500000000001E-2</c:v>
                </c:pt>
                <c:pt idx="2782">
                  <c:v>-9.9920300000000004E-2</c:v>
                </c:pt>
                <c:pt idx="2783">
                  <c:v>-0.10098500000000001</c:v>
                </c:pt>
                <c:pt idx="2784">
                  <c:v>-0.10209500000000001</c:v>
                </c:pt>
                <c:pt idx="2785">
                  <c:v>-0.103255</c:v>
                </c:pt>
                <c:pt idx="2786">
                  <c:v>-0.10446800000000001</c:v>
                </c:pt>
                <c:pt idx="2787">
                  <c:v>-0.10573399999999999</c:v>
                </c:pt>
                <c:pt idx="2788">
                  <c:v>-0.107056</c:v>
                </c:pt>
                <c:pt idx="2789">
                  <c:v>-0.108433</c:v>
                </c:pt>
                <c:pt idx="2790">
                  <c:v>-0.109858</c:v>
                </c:pt>
                <c:pt idx="2791">
                  <c:v>-0.111329</c:v>
                </c:pt>
                <c:pt idx="2792">
                  <c:v>-0.11285199999999999</c:v>
                </c:pt>
                <c:pt idx="2793">
                  <c:v>-0.11443200000000001</c:v>
                </c:pt>
                <c:pt idx="2794">
                  <c:v>-0.116065</c:v>
                </c:pt>
                <c:pt idx="2795">
                  <c:v>-0.11774800000000001</c:v>
                </c:pt>
                <c:pt idx="2796">
                  <c:v>-0.119473</c:v>
                </c:pt>
                <c:pt idx="2797">
                  <c:v>-0.12123399999999999</c:v>
                </c:pt>
                <c:pt idx="2798">
                  <c:v>-0.12302299999999999</c:v>
                </c:pt>
                <c:pt idx="2799">
                  <c:v>-0.124836</c:v>
                </c:pt>
                <c:pt idx="2800">
                  <c:v>-0.12667</c:v>
                </c:pt>
                <c:pt idx="2801">
                  <c:v>-0.128522</c:v>
                </c:pt>
                <c:pt idx="2802">
                  <c:v>-0.13039100000000001</c:v>
                </c:pt>
                <c:pt idx="2803">
                  <c:v>-0.13227700000000001</c:v>
                </c:pt>
                <c:pt idx="2804">
                  <c:v>-0.134182</c:v>
                </c:pt>
                <c:pt idx="2805">
                  <c:v>-0.136104</c:v>
                </c:pt>
                <c:pt idx="2806">
                  <c:v>-0.13803799999999999</c:v>
                </c:pt>
                <c:pt idx="2807">
                  <c:v>-0.13997899999999999</c:v>
                </c:pt>
                <c:pt idx="2808">
                  <c:v>-0.141926</c:v>
                </c:pt>
                <c:pt idx="2809">
                  <c:v>-0.14387900000000001</c:v>
                </c:pt>
                <c:pt idx="2810">
                  <c:v>-0.14583399999999999</c:v>
                </c:pt>
                <c:pt idx="2811">
                  <c:v>-0.14779200000000001</c:v>
                </c:pt>
                <c:pt idx="2812">
                  <c:v>-0.149751</c:v>
                </c:pt>
                <c:pt idx="2813">
                  <c:v>-0.15171399999999999</c:v>
                </c:pt>
                <c:pt idx="2814">
                  <c:v>-0.15368499999999999</c:v>
                </c:pt>
                <c:pt idx="2815">
                  <c:v>-0.155663</c:v>
                </c:pt>
                <c:pt idx="2816">
                  <c:v>-0.15764600000000001</c:v>
                </c:pt>
                <c:pt idx="2817">
                  <c:v>-0.159635</c:v>
                </c:pt>
                <c:pt idx="2818">
                  <c:v>-0.161633</c:v>
                </c:pt>
                <c:pt idx="2819">
                  <c:v>-0.16364000000000001</c:v>
                </c:pt>
                <c:pt idx="2820">
                  <c:v>-0.16565299999999999</c:v>
                </c:pt>
                <c:pt idx="2821">
                  <c:v>-0.16766900000000001</c:v>
                </c:pt>
                <c:pt idx="2822">
                  <c:v>-0.169685</c:v>
                </c:pt>
                <c:pt idx="2823">
                  <c:v>-0.17169899999999999</c:v>
                </c:pt>
                <c:pt idx="2824">
                  <c:v>-0.173707</c:v>
                </c:pt>
                <c:pt idx="2825">
                  <c:v>-0.175706</c:v>
                </c:pt>
                <c:pt idx="2826">
                  <c:v>-0.17769199999999999</c:v>
                </c:pt>
                <c:pt idx="2827">
                  <c:v>-0.17966099999999999</c:v>
                </c:pt>
                <c:pt idx="2828">
                  <c:v>-0.181613</c:v>
                </c:pt>
                <c:pt idx="2829">
                  <c:v>-0.18354400000000001</c:v>
                </c:pt>
                <c:pt idx="2830">
                  <c:v>-0.185451</c:v>
                </c:pt>
                <c:pt idx="2831">
                  <c:v>-0.18732799999999999</c:v>
                </c:pt>
                <c:pt idx="2832">
                  <c:v>-0.18917600000000001</c:v>
                </c:pt>
                <c:pt idx="2833">
                  <c:v>-0.190998</c:v>
                </c:pt>
                <c:pt idx="2834">
                  <c:v>-0.192797</c:v>
                </c:pt>
                <c:pt idx="2835">
                  <c:v>-0.19457099999999999</c:v>
                </c:pt>
                <c:pt idx="2836">
                  <c:v>-0.196323</c:v>
                </c:pt>
                <c:pt idx="2837">
                  <c:v>-0.19805</c:v>
                </c:pt>
                <c:pt idx="2838">
                  <c:v>-0.19975300000000001</c:v>
                </c:pt>
                <c:pt idx="2839">
                  <c:v>-0.201428</c:v>
                </c:pt>
                <c:pt idx="2840">
                  <c:v>-0.203072</c:v>
                </c:pt>
                <c:pt idx="2841">
                  <c:v>-0.204679</c:v>
                </c:pt>
                <c:pt idx="2842">
                  <c:v>-0.20625099999999999</c:v>
                </c:pt>
                <c:pt idx="2843">
                  <c:v>-0.207788</c:v>
                </c:pt>
                <c:pt idx="2844">
                  <c:v>-0.20929</c:v>
                </c:pt>
                <c:pt idx="2845">
                  <c:v>-0.21075199999999999</c:v>
                </c:pt>
                <c:pt idx="2846">
                  <c:v>-0.21217</c:v>
                </c:pt>
                <c:pt idx="2847">
                  <c:v>-0.21354300000000001</c:v>
                </c:pt>
                <c:pt idx="2848">
                  <c:v>-0.21487400000000001</c:v>
                </c:pt>
                <c:pt idx="2849">
                  <c:v>-0.21615899999999999</c:v>
                </c:pt>
                <c:pt idx="2850">
                  <c:v>-0.217391</c:v>
                </c:pt>
                <c:pt idx="2851">
                  <c:v>-0.21856700000000001</c:v>
                </c:pt>
                <c:pt idx="2852">
                  <c:v>-0.21968199999999999</c:v>
                </c:pt>
                <c:pt idx="2853">
                  <c:v>-0.22073400000000001</c:v>
                </c:pt>
                <c:pt idx="2854">
                  <c:v>-0.22172</c:v>
                </c:pt>
                <c:pt idx="2855">
                  <c:v>-0.22264300000000001</c:v>
                </c:pt>
                <c:pt idx="2856">
                  <c:v>-0.22350500000000001</c:v>
                </c:pt>
                <c:pt idx="2857">
                  <c:v>-0.224305</c:v>
                </c:pt>
                <c:pt idx="2858">
                  <c:v>-0.22503799999999999</c:v>
                </c:pt>
                <c:pt idx="2859">
                  <c:v>-0.22570200000000001</c:v>
                </c:pt>
                <c:pt idx="2860">
                  <c:v>-0.226294</c:v>
                </c:pt>
                <c:pt idx="2861">
                  <c:v>-0.22681100000000001</c:v>
                </c:pt>
                <c:pt idx="2862">
                  <c:v>-0.22724800000000001</c:v>
                </c:pt>
                <c:pt idx="2863">
                  <c:v>-0.227602</c:v>
                </c:pt>
                <c:pt idx="2864">
                  <c:v>-0.22787199999999999</c:v>
                </c:pt>
                <c:pt idx="2865">
                  <c:v>-0.22806100000000001</c:v>
                </c:pt>
                <c:pt idx="2866">
                  <c:v>-0.22817200000000001</c:v>
                </c:pt>
                <c:pt idx="2867">
                  <c:v>-0.22820599999999999</c:v>
                </c:pt>
                <c:pt idx="2868">
                  <c:v>-0.22816600000000001</c:v>
                </c:pt>
                <c:pt idx="2869">
                  <c:v>-0.228052</c:v>
                </c:pt>
                <c:pt idx="2870">
                  <c:v>-0.22786500000000001</c:v>
                </c:pt>
                <c:pt idx="2871">
                  <c:v>-0.2276</c:v>
                </c:pt>
                <c:pt idx="2872">
                  <c:v>-0.22725400000000001</c:v>
                </c:pt>
                <c:pt idx="2873">
                  <c:v>-0.226826</c:v>
                </c:pt>
                <c:pt idx="2874">
                  <c:v>-0.22631799999999999</c:v>
                </c:pt>
                <c:pt idx="2875">
                  <c:v>-0.22572700000000001</c:v>
                </c:pt>
                <c:pt idx="2876">
                  <c:v>-0.225048</c:v>
                </c:pt>
                <c:pt idx="2877">
                  <c:v>-0.22427900000000001</c:v>
                </c:pt>
                <c:pt idx="2878">
                  <c:v>-0.22341800000000001</c:v>
                </c:pt>
                <c:pt idx="2879">
                  <c:v>-0.22246199999999999</c:v>
                </c:pt>
                <c:pt idx="2880">
                  <c:v>-0.221413</c:v>
                </c:pt>
                <c:pt idx="2881">
                  <c:v>-0.220273</c:v>
                </c:pt>
                <c:pt idx="2882">
                  <c:v>-0.21903700000000001</c:v>
                </c:pt>
                <c:pt idx="2883">
                  <c:v>-0.21770300000000001</c:v>
                </c:pt>
                <c:pt idx="2884">
                  <c:v>-0.21626899999999999</c:v>
                </c:pt>
                <c:pt idx="2885">
                  <c:v>-0.21474199999999999</c:v>
                </c:pt>
                <c:pt idx="2886">
                  <c:v>-0.21313099999999999</c:v>
                </c:pt>
                <c:pt idx="2887">
                  <c:v>-0.21143999999999999</c:v>
                </c:pt>
                <c:pt idx="2888">
                  <c:v>-0.20966799999999999</c:v>
                </c:pt>
                <c:pt idx="2889">
                  <c:v>-0.207817</c:v>
                </c:pt>
                <c:pt idx="2890">
                  <c:v>-0.20588799999999999</c:v>
                </c:pt>
                <c:pt idx="2891">
                  <c:v>-0.20388700000000001</c:v>
                </c:pt>
                <c:pt idx="2892">
                  <c:v>-0.20181299999999999</c:v>
                </c:pt>
                <c:pt idx="2893">
                  <c:v>-0.19966200000000001</c:v>
                </c:pt>
                <c:pt idx="2894">
                  <c:v>-0.197433</c:v>
                </c:pt>
                <c:pt idx="2895">
                  <c:v>-0.195133</c:v>
                </c:pt>
                <c:pt idx="2896">
                  <c:v>-0.19276599999999999</c:v>
                </c:pt>
                <c:pt idx="2897">
                  <c:v>-0.190335</c:v>
                </c:pt>
                <c:pt idx="2898">
                  <c:v>-0.187838</c:v>
                </c:pt>
                <c:pt idx="2899">
                  <c:v>-0.18527399999999999</c:v>
                </c:pt>
                <c:pt idx="2900">
                  <c:v>-0.182643</c:v>
                </c:pt>
                <c:pt idx="2901">
                  <c:v>-0.179954</c:v>
                </c:pt>
                <c:pt idx="2902">
                  <c:v>-0.177201</c:v>
                </c:pt>
                <c:pt idx="2903">
                  <c:v>-0.17433100000000001</c:v>
                </c:pt>
                <c:pt idx="2904">
                  <c:v>-0.17132700000000001</c:v>
                </c:pt>
                <c:pt idx="2905">
                  <c:v>-0.16825499999999999</c:v>
                </c:pt>
                <c:pt idx="2906">
                  <c:v>-0.16513800000000001</c:v>
                </c:pt>
                <c:pt idx="2907">
                  <c:v>-0.161944</c:v>
                </c:pt>
                <c:pt idx="2908">
                  <c:v>-0.15867400000000001</c:v>
                </c:pt>
                <c:pt idx="2909">
                  <c:v>-0.15534899999999999</c:v>
                </c:pt>
                <c:pt idx="2910">
                  <c:v>-0.151976</c:v>
                </c:pt>
                <c:pt idx="2911">
                  <c:v>-0.14855399999999999</c:v>
                </c:pt>
                <c:pt idx="2912">
                  <c:v>-0.14507900000000001</c:v>
                </c:pt>
                <c:pt idx="2913">
                  <c:v>-0.14155200000000001</c:v>
                </c:pt>
                <c:pt idx="2914">
                  <c:v>-0.13797499999999999</c:v>
                </c:pt>
                <c:pt idx="2915">
                  <c:v>-0.134353</c:v>
                </c:pt>
                <c:pt idx="2916">
                  <c:v>-0.130691</c:v>
                </c:pt>
                <c:pt idx="2917">
                  <c:v>-0.12699299999999999</c:v>
                </c:pt>
                <c:pt idx="2918">
                  <c:v>-0.123261</c:v>
                </c:pt>
                <c:pt idx="2919">
                  <c:v>-0.119504</c:v>
                </c:pt>
                <c:pt idx="2920">
                  <c:v>-0.11573</c:v>
                </c:pt>
                <c:pt idx="2921">
                  <c:v>-0.111946</c:v>
                </c:pt>
                <c:pt idx="2922">
                  <c:v>-0.108157</c:v>
                </c:pt>
                <c:pt idx="2923">
                  <c:v>-0.104366</c:v>
                </c:pt>
                <c:pt idx="2924">
                  <c:v>-0.10057199999999999</c:v>
                </c:pt>
                <c:pt idx="2925">
                  <c:v>-9.6774700000000005E-2</c:v>
                </c:pt>
                <c:pt idx="2926">
                  <c:v>-9.2974200000000007E-2</c:v>
                </c:pt>
                <c:pt idx="2927">
                  <c:v>-8.9172699999999994E-2</c:v>
                </c:pt>
                <c:pt idx="2928">
                  <c:v>-8.5372400000000001E-2</c:v>
                </c:pt>
                <c:pt idx="2929">
                  <c:v>-8.1573099999999996E-2</c:v>
                </c:pt>
                <c:pt idx="2930">
                  <c:v>-7.7775700000000003E-2</c:v>
                </c:pt>
                <c:pt idx="2931">
                  <c:v>-7.3982500000000007E-2</c:v>
                </c:pt>
                <c:pt idx="2932">
                  <c:v>-7.0194800000000002E-2</c:v>
                </c:pt>
                <c:pt idx="2933">
                  <c:v>-6.6414699999999993E-2</c:v>
                </c:pt>
                <c:pt idx="2934">
                  <c:v>-6.2643900000000002E-2</c:v>
                </c:pt>
                <c:pt idx="2935">
                  <c:v>-5.8880500000000002E-2</c:v>
                </c:pt>
                <c:pt idx="2936">
                  <c:v>-5.5125500000000001E-2</c:v>
                </c:pt>
                <c:pt idx="2937">
                  <c:v>-5.13838E-2</c:v>
                </c:pt>
                <c:pt idx="2938">
                  <c:v>-4.7659800000000002E-2</c:v>
                </c:pt>
                <c:pt idx="2939">
                  <c:v>-4.3958400000000002E-2</c:v>
                </c:pt>
                <c:pt idx="2940">
                  <c:v>-4.0284599999999997E-2</c:v>
                </c:pt>
                <c:pt idx="2941">
                  <c:v>-3.6641800000000002E-2</c:v>
                </c:pt>
                <c:pt idx="2942">
                  <c:v>-3.3032300000000001E-2</c:v>
                </c:pt>
                <c:pt idx="2943">
                  <c:v>-2.9458399999999999E-2</c:v>
                </c:pt>
                <c:pt idx="2944">
                  <c:v>-2.5922400000000002E-2</c:v>
                </c:pt>
                <c:pt idx="2945">
                  <c:v>-2.2426999999999999E-2</c:v>
                </c:pt>
                <c:pt idx="2946">
                  <c:v>-1.8974000000000001E-2</c:v>
                </c:pt>
                <c:pt idx="2947">
                  <c:v>-1.5565000000000001E-2</c:v>
                </c:pt>
                <c:pt idx="2948">
                  <c:v>-1.2201200000000001E-2</c:v>
                </c:pt>
                <c:pt idx="2949" formatCode="0.00E+00">
                  <c:v>-8.8836799999999997E-3</c:v>
                </c:pt>
                <c:pt idx="2950" formatCode="0.00E+00">
                  <c:v>-5.6134999999999996E-3</c:v>
                </c:pt>
                <c:pt idx="2951" formatCode="0.00E+00">
                  <c:v>-2.3914600000000002E-3</c:v>
                </c:pt>
                <c:pt idx="2952" formatCode="0.00E+00">
                  <c:v>7.8293099999999995E-4</c:v>
                </c:pt>
                <c:pt idx="2953" formatCode="0.00E+00">
                  <c:v>3.9109799999999997E-3</c:v>
                </c:pt>
                <c:pt idx="2954" formatCode="0.00E+00">
                  <c:v>6.9919600000000002E-3</c:v>
                </c:pt>
                <c:pt idx="2955">
                  <c:v>1.0021499999999999E-2</c:v>
                </c:pt>
                <c:pt idx="2956">
                  <c:v>1.29937E-2</c:v>
                </c:pt>
                <c:pt idx="2957">
                  <c:v>1.59042E-2</c:v>
                </c:pt>
                <c:pt idx="2958">
                  <c:v>1.8750800000000001E-2</c:v>
                </c:pt>
                <c:pt idx="2959">
                  <c:v>2.1531999999999999E-2</c:v>
                </c:pt>
                <c:pt idx="2960">
                  <c:v>2.4244999999999999E-2</c:v>
                </c:pt>
                <c:pt idx="2961">
                  <c:v>2.6887500000000002E-2</c:v>
                </c:pt>
                <c:pt idx="2962">
                  <c:v>2.9459300000000001E-2</c:v>
                </c:pt>
                <c:pt idx="2963">
                  <c:v>3.1961099999999999E-2</c:v>
                </c:pt>
                <c:pt idx="2964">
                  <c:v>3.4392300000000001E-2</c:v>
                </c:pt>
                <c:pt idx="2965">
                  <c:v>3.6750100000000001E-2</c:v>
                </c:pt>
                <c:pt idx="2966">
                  <c:v>3.9030700000000002E-2</c:v>
                </c:pt>
                <c:pt idx="2967">
                  <c:v>4.12304E-2</c:v>
                </c:pt>
                <c:pt idx="2968">
                  <c:v>4.3347499999999997E-2</c:v>
                </c:pt>
                <c:pt idx="2969">
                  <c:v>4.5385399999999999E-2</c:v>
                </c:pt>
                <c:pt idx="2970">
                  <c:v>4.7350000000000003E-2</c:v>
                </c:pt>
                <c:pt idx="2971">
                  <c:v>4.9243700000000001E-2</c:v>
                </c:pt>
                <c:pt idx="2972">
                  <c:v>5.1064400000000003E-2</c:v>
                </c:pt>
                <c:pt idx="2973">
                  <c:v>5.2809500000000002E-2</c:v>
                </c:pt>
                <c:pt idx="2974">
                  <c:v>5.4476999999999998E-2</c:v>
                </c:pt>
                <c:pt idx="2975">
                  <c:v>5.60622E-2</c:v>
                </c:pt>
                <c:pt idx="2976">
                  <c:v>5.7561300000000003E-2</c:v>
                </c:pt>
                <c:pt idx="2977">
                  <c:v>5.8978000000000003E-2</c:v>
                </c:pt>
                <c:pt idx="2978">
                  <c:v>6.03191E-2</c:v>
                </c:pt>
                <c:pt idx="2979">
                  <c:v>6.1583600000000002E-2</c:v>
                </c:pt>
                <c:pt idx="2980">
                  <c:v>6.2763899999999997E-2</c:v>
                </c:pt>
                <c:pt idx="2981">
                  <c:v>6.3852800000000001E-2</c:v>
                </c:pt>
                <c:pt idx="2982">
                  <c:v>6.4846000000000001E-2</c:v>
                </c:pt>
                <c:pt idx="2983">
                  <c:v>6.5743899999999994E-2</c:v>
                </c:pt>
                <c:pt idx="2984">
                  <c:v>6.6550300000000007E-2</c:v>
                </c:pt>
                <c:pt idx="2985">
                  <c:v>6.7268300000000003E-2</c:v>
                </c:pt>
                <c:pt idx="2986">
                  <c:v>6.7899899999999999E-2</c:v>
                </c:pt>
                <c:pt idx="2987">
                  <c:v>6.8446300000000002E-2</c:v>
                </c:pt>
                <c:pt idx="2988">
                  <c:v>6.8906400000000007E-2</c:v>
                </c:pt>
                <c:pt idx="2989">
                  <c:v>6.9278300000000001E-2</c:v>
                </c:pt>
                <c:pt idx="2990">
                  <c:v>6.9558700000000001E-2</c:v>
                </c:pt>
                <c:pt idx="2991">
                  <c:v>6.9744299999999995E-2</c:v>
                </c:pt>
                <c:pt idx="2992">
                  <c:v>6.9833599999999996E-2</c:v>
                </c:pt>
                <c:pt idx="2993">
                  <c:v>6.9828100000000004E-2</c:v>
                </c:pt>
                <c:pt idx="2994">
                  <c:v>6.9729399999999997E-2</c:v>
                </c:pt>
                <c:pt idx="2995">
                  <c:v>6.9536100000000003E-2</c:v>
                </c:pt>
                <c:pt idx="2996">
                  <c:v>6.9249400000000003E-2</c:v>
                </c:pt>
                <c:pt idx="2997">
                  <c:v>6.8874599999999994E-2</c:v>
                </c:pt>
                <c:pt idx="2998">
                  <c:v>6.8414600000000006E-2</c:v>
                </c:pt>
                <c:pt idx="2999">
                  <c:v>6.7869499999999999E-2</c:v>
                </c:pt>
                <c:pt idx="3000">
                  <c:v>6.7238300000000001E-2</c:v>
                </c:pt>
                <c:pt idx="3001">
                  <c:v>6.6519999999999996E-2</c:v>
                </c:pt>
                <c:pt idx="3002">
                  <c:v>6.5715300000000004E-2</c:v>
                </c:pt>
                <c:pt idx="3003">
                  <c:v>6.4826700000000001E-2</c:v>
                </c:pt>
                <c:pt idx="3004">
                  <c:v>6.3855599999999998E-2</c:v>
                </c:pt>
                <c:pt idx="3005">
                  <c:v>6.2802200000000002E-2</c:v>
                </c:pt>
                <c:pt idx="3006">
                  <c:v>6.1667600000000003E-2</c:v>
                </c:pt>
                <c:pt idx="3007">
                  <c:v>6.0452499999999999E-2</c:v>
                </c:pt>
                <c:pt idx="3008">
                  <c:v>5.9157099999999997E-2</c:v>
                </c:pt>
                <c:pt idx="3009">
                  <c:v>5.7782600000000003E-2</c:v>
                </c:pt>
                <c:pt idx="3010">
                  <c:v>5.6330199999999997E-2</c:v>
                </c:pt>
                <c:pt idx="3011">
                  <c:v>5.4801299999999997E-2</c:v>
                </c:pt>
                <c:pt idx="3012">
                  <c:v>5.3198099999999998E-2</c:v>
                </c:pt>
                <c:pt idx="3013">
                  <c:v>5.1523899999999997E-2</c:v>
                </c:pt>
                <c:pt idx="3014">
                  <c:v>4.97832E-2</c:v>
                </c:pt>
                <c:pt idx="3015">
                  <c:v>4.7980200000000001E-2</c:v>
                </c:pt>
                <c:pt idx="3016">
                  <c:v>4.6116900000000002E-2</c:v>
                </c:pt>
                <c:pt idx="3017">
                  <c:v>4.4194299999999999E-2</c:v>
                </c:pt>
                <c:pt idx="3018">
                  <c:v>4.2214399999999999E-2</c:v>
                </c:pt>
                <c:pt idx="3019">
                  <c:v>4.0179100000000002E-2</c:v>
                </c:pt>
                <c:pt idx="3020">
                  <c:v>3.8088900000000002E-2</c:v>
                </c:pt>
                <c:pt idx="3021">
                  <c:v>3.5945100000000001E-2</c:v>
                </c:pt>
                <c:pt idx="3022">
                  <c:v>3.3750700000000002E-2</c:v>
                </c:pt>
                <c:pt idx="3023">
                  <c:v>3.1510000000000003E-2</c:v>
                </c:pt>
                <c:pt idx="3024">
                  <c:v>2.9226499999999999E-2</c:v>
                </c:pt>
                <c:pt idx="3025">
                  <c:v>2.69041E-2</c:v>
                </c:pt>
                <c:pt idx="3026">
                  <c:v>2.45469E-2</c:v>
                </c:pt>
                <c:pt idx="3027">
                  <c:v>2.2159000000000002E-2</c:v>
                </c:pt>
                <c:pt idx="3028">
                  <c:v>1.9741999999999999E-2</c:v>
                </c:pt>
                <c:pt idx="3029">
                  <c:v>1.7295899999999999E-2</c:v>
                </c:pt>
                <c:pt idx="3030">
                  <c:v>1.48211E-2</c:v>
                </c:pt>
                <c:pt idx="3031">
                  <c:v>1.23196E-2</c:v>
                </c:pt>
                <c:pt idx="3032" formatCode="0.00E+00">
                  <c:v>9.7931200000000006E-3</c:v>
                </c:pt>
                <c:pt idx="3033" formatCode="0.00E+00">
                  <c:v>7.24392E-3</c:v>
                </c:pt>
                <c:pt idx="3034" formatCode="0.00E+00">
                  <c:v>4.67403E-3</c:v>
                </c:pt>
                <c:pt idx="3035" formatCode="0.00E+00">
                  <c:v>2.0845299999999998E-3</c:v>
                </c:pt>
                <c:pt idx="3036" formatCode="0.00E+00">
                  <c:v>-5.2278100000000005E-4</c:v>
                </c:pt>
                <c:pt idx="3037" formatCode="0.00E+00">
                  <c:v>-3.1441300000000002E-3</c:v>
                </c:pt>
                <c:pt idx="3038" formatCode="0.00E+00">
                  <c:v>-5.7751599999999997E-3</c:v>
                </c:pt>
                <c:pt idx="3039" formatCode="0.00E+00">
                  <c:v>-8.4121600000000001E-3</c:v>
                </c:pt>
                <c:pt idx="3040">
                  <c:v>-1.10522E-2</c:v>
                </c:pt>
                <c:pt idx="3041">
                  <c:v>-1.36927E-2</c:v>
                </c:pt>
                <c:pt idx="3042">
                  <c:v>-1.6330799999999999E-2</c:v>
                </c:pt>
                <c:pt idx="3043">
                  <c:v>-1.8964100000000001E-2</c:v>
                </c:pt>
                <c:pt idx="3044">
                  <c:v>-2.1589500000000001E-2</c:v>
                </c:pt>
                <c:pt idx="3045">
                  <c:v>-2.4203800000000001E-2</c:v>
                </c:pt>
                <c:pt idx="3046">
                  <c:v>-2.6804000000000001E-2</c:v>
                </c:pt>
                <c:pt idx="3047">
                  <c:v>-2.9387799999999999E-2</c:v>
                </c:pt>
                <c:pt idx="3048">
                  <c:v>-3.1953700000000002E-2</c:v>
                </c:pt>
                <c:pt idx="3049">
                  <c:v>-3.4499299999999997E-2</c:v>
                </c:pt>
                <c:pt idx="3050">
                  <c:v>-3.7021600000000002E-2</c:v>
                </c:pt>
                <c:pt idx="3051">
                  <c:v>-3.9517200000000002E-2</c:v>
                </c:pt>
                <c:pt idx="3052">
                  <c:v>-4.1983199999999998E-2</c:v>
                </c:pt>
                <c:pt idx="3053">
                  <c:v>-4.44173E-2</c:v>
                </c:pt>
                <c:pt idx="3054">
                  <c:v>-4.6817499999999998E-2</c:v>
                </c:pt>
                <c:pt idx="3055">
                  <c:v>-4.9180799999999997E-2</c:v>
                </c:pt>
                <c:pt idx="3056">
                  <c:v>-5.1503800000000002E-2</c:v>
                </c:pt>
                <c:pt idx="3057">
                  <c:v>-5.37831E-2</c:v>
                </c:pt>
                <c:pt idx="3058">
                  <c:v>-5.6016200000000002E-2</c:v>
                </c:pt>
                <c:pt idx="3059">
                  <c:v>-5.8200599999999998E-2</c:v>
                </c:pt>
                <c:pt idx="3060">
                  <c:v>-6.0333999999999999E-2</c:v>
                </c:pt>
                <c:pt idx="3061">
                  <c:v>-6.2414600000000001E-2</c:v>
                </c:pt>
                <c:pt idx="3062">
                  <c:v>-6.4441100000000001E-2</c:v>
                </c:pt>
                <c:pt idx="3063">
                  <c:v>-6.6412899999999997E-2</c:v>
                </c:pt>
                <c:pt idx="3064">
                  <c:v>-6.8327899999999997E-2</c:v>
                </c:pt>
                <c:pt idx="3065">
                  <c:v>-7.0183499999999996E-2</c:v>
                </c:pt>
                <c:pt idx="3066">
                  <c:v>-7.1977899999999997E-2</c:v>
                </c:pt>
                <c:pt idx="3067">
                  <c:v>-7.3709999999999998E-2</c:v>
                </c:pt>
                <c:pt idx="3068">
                  <c:v>-7.5378899999999999E-2</c:v>
                </c:pt>
                <c:pt idx="3069">
                  <c:v>-7.69817E-2</c:v>
                </c:pt>
                <c:pt idx="3070">
                  <c:v>-7.8515000000000001E-2</c:v>
                </c:pt>
                <c:pt idx="3071">
                  <c:v>-7.9976800000000001E-2</c:v>
                </c:pt>
                <c:pt idx="3072">
                  <c:v>-8.1367900000000007E-2</c:v>
                </c:pt>
                <c:pt idx="3073">
                  <c:v>-8.26881E-2</c:v>
                </c:pt>
                <c:pt idx="3074">
                  <c:v>-8.3933900000000006E-2</c:v>
                </c:pt>
                <c:pt idx="3075">
                  <c:v>-8.5100700000000001E-2</c:v>
                </c:pt>
                <c:pt idx="3076">
                  <c:v>-8.6185499999999998E-2</c:v>
                </c:pt>
                <c:pt idx="3077">
                  <c:v>-8.7187299999999995E-2</c:v>
                </c:pt>
                <c:pt idx="3078">
                  <c:v>-8.8105699999999995E-2</c:v>
                </c:pt>
                <c:pt idx="3079">
                  <c:v>-8.8939900000000002E-2</c:v>
                </c:pt>
                <c:pt idx="3080">
                  <c:v>-8.9689500000000005E-2</c:v>
                </c:pt>
                <c:pt idx="3081">
                  <c:v>-9.0354699999999996E-2</c:v>
                </c:pt>
                <c:pt idx="3082">
                  <c:v>-9.0935799999999997E-2</c:v>
                </c:pt>
                <c:pt idx="3083">
                  <c:v>-9.1432399999999997E-2</c:v>
                </c:pt>
                <c:pt idx="3084">
                  <c:v>-9.1844200000000001E-2</c:v>
                </c:pt>
                <c:pt idx="3085">
                  <c:v>-9.2170600000000005E-2</c:v>
                </c:pt>
                <c:pt idx="3086">
                  <c:v>-9.2410800000000001E-2</c:v>
                </c:pt>
                <c:pt idx="3087">
                  <c:v>-9.2563300000000001E-2</c:v>
                </c:pt>
                <c:pt idx="3088">
                  <c:v>-9.2626500000000001E-2</c:v>
                </c:pt>
                <c:pt idx="3089">
                  <c:v>-9.2599000000000001E-2</c:v>
                </c:pt>
                <c:pt idx="3090">
                  <c:v>-9.2479500000000006E-2</c:v>
                </c:pt>
                <c:pt idx="3091">
                  <c:v>-9.2267399999999999E-2</c:v>
                </c:pt>
                <c:pt idx="3092">
                  <c:v>-9.1962799999999997E-2</c:v>
                </c:pt>
                <c:pt idx="3093">
                  <c:v>-9.1565199999999999E-2</c:v>
                </c:pt>
                <c:pt idx="3094">
                  <c:v>-9.1076199999999996E-2</c:v>
                </c:pt>
                <c:pt idx="3095">
                  <c:v>-9.0498899999999993E-2</c:v>
                </c:pt>
                <c:pt idx="3096">
                  <c:v>-8.9835499999999999E-2</c:v>
                </c:pt>
                <c:pt idx="3097">
                  <c:v>-8.9085999999999999E-2</c:v>
                </c:pt>
                <c:pt idx="3098">
                  <c:v>-8.8249400000000006E-2</c:v>
                </c:pt>
                <c:pt idx="3099">
                  <c:v>-8.7325200000000006E-2</c:v>
                </c:pt>
                <c:pt idx="3100">
                  <c:v>-8.6313000000000001E-2</c:v>
                </c:pt>
                <c:pt idx="3101">
                  <c:v>-8.5213899999999995E-2</c:v>
                </c:pt>
                <c:pt idx="3102">
                  <c:v>-8.4028900000000004E-2</c:v>
                </c:pt>
                <c:pt idx="3103">
                  <c:v>-8.2758700000000004E-2</c:v>
                </c:pt>
                <c:pt idx="3104">
                  <c:v>-8.1402699999999995E-2</c:v>
                </c:pt>
                <c:pt idx="3105">
                  <c:v>-7.99594E-2</c:v>
                </c:pt>
                <c:pt idx="3106">
                  <c:v>-7.8429799999999994E-2</c:v>
                </c:pt>
                <c:pt idx="3107">
                  <c:v>-7.6816499999999996E-2</c:v>
                </c:pt>
                <c:pt idx="3108">
                  <c:v>-7.5122099999999997E-2</c:v>
                </c:pt>
                <c:pt idx="3109">
                  <c:v>-7.3348099999999999E-2</c:v>
                </c:pt>
                <c:pt idx="3110">
                  <c:v>-7.1495500000000003E-2</c:v>
                </c:pt>
                <c:pt idx="3111">
                  <c:v>-6.9565699999999994E-2</c:v>
                </c:pt>
                <c:pt idx="3112">
                  <c:v>-6.7560400000000007E-2</c:v>
                </c:pt>
                <c:pt idx="3113">
                  <c:v>-6.5480300000000005E-2</c:v>
                </c:pt>
                <c:pt idx="3114">
                  <c:v>-6.3325699999999999E-2</c:v>
                </c:pt>
                <c:pt idx="3115">
                  <c:v>-6.1096699999999997E-2</c:v>
                </c:pt>
                <c:pt idx="3116">
                  <c:v>-5.8794399999999997E-2</c:v>
                </c:pt>
                <c:pt idx="3117">
                  <c:v>-5.6420699999999997E-2</c:v>
                </c:pt>
                <c:pt idx="3118">
                  <c:v>-5.3977700000000003E-2</c:v>
                </c:pt>
                <c:pt idx="3119">
                  <c:v>-5.1467800000000001E-2</c:v>
                </c:pt>
                <c:pt idx="3120">
                  <c:v>-4.8893899999999997E-2</c:v>
                </c:pt>
                <c:pt idx="3121">
                  <c:v>-4.6258399999999998E-2</c:v>
                </c:pt>
                <c:pt idx="3122">
                  <c:v>-4.3562700000000003E-2</c:v>
                </c:pt>
                <c:pt idx="3123">
                  <c:v>-4.0807799999999998E-2</c:v>
                </c:pt>
                <c:pt idx="3124">
                  <c:v>-3.7995500000000001E-2</c:v>
                </c:pt>
                <c:pt idx="3125">
                  <c:v>-3.5128E-2</c:v>
                </c:pt>
                <c:pt idx="3126">
                  <c:v>-3.2207100000000002E-2</c:v>
                </c:pt>
                <c:pt idx="3127">
                  <c:v>-2.9234199999999998E-2</c:v>
                </c:pt>
                <c:pt idx="3128">
                  <c:v>-2.6211000000000002E-2</c:v>
                </c:pt>
                <c:pt idx="3129">
                  <c:v>-2.3139300000000002E-2</c:v>
                </c:pt>
                <c:pt idx="3130">
                  <c:v>-2.00211E-2</c:v>
                </c:pt>
                <c:pt idx="3131">
                  <c:v>-1.68582E-2</c:v>
                </c:pt>
                <c:pt idx="3132">
                  <c:v>-1.36531E-2</c:v>
                </c:pt>
                <c:pt idx="3133">
                  <c:v>-1.04073E-2</c:v>
                </c:pt>
                <c:pt idx="3134" formatCode="0.00E+00">
                  <c:v>-7.1227800000000004E-3</c:v>
                </c:pt>
                <c:pt idx="3135" formatCode="0.00E+00">
                  <c:v>-3.8024399999999998E-3</c:v>
                </c:pt>
                <c:pt idx="3136" formatCode="0.00E+00">
                  <c:v>-4.5030999999999999E-4</c:v>
                </c:pt>
                <c:pt idx="3137" formatCode="0.00E+00">
                  <c:v>2.9297500000000001E-3</c:v>
                </c:pt>
                <c:pt idx="3138" formatCode="0.00E+00">
                  <c:v>6.33521E-3</c:v>
                </c:pt>
                <c:pt idx="3139" formatCode="0.00E+00">
                  <c:v>9.7641900000000007E-3</c:v>
                </c:pt>
                <c:pt idx="3140">
                  <c:v>1.3214399999999999E-2</c:v>
                </c:pt>
                <c:pt idx="3141">
                  <c:v>1.66836E-2</c:v>
                </c:pt>
                <c:pt idx="3142">
                  <c:v>2.0170299999999999E-2</c:v>
                </c:pt>
                <c:pt idx="3143">
                  <c:v>2.3673199999999998E-2</c:v>
                </c:pt>
                <c:pt idx="3144">
                  <c:v>2.7190200000000001E-2</c:v>
                </c:pt>
                <c:pt idx="3145">
                  <c:v>3.0718200000000001E-2</c:v>
                </c:pt>
                <c:pt idx="3146">
                  <c:v>3.4254399999999997E-2</c:v>
                </c:pt>
                <c:pt idx="3147">
                  <c:v>3.7796999999999997E-2</c:v>
                </c:pt>
                <c:pt idx="3148">
                  <c:v>4.1344699999999998E-2</c:v>
                </c:pt>
                <c:pt idx="3149">
                  <c:v>4.4895600000000001E-2</c:v>
                </c:pt>
                <c:pt idx="3150">
                  <c:v>4.8446999999999997E-2</c:v>
                </c:pt>
                <c:pt idx="3151">
                  <c:v>5.1996300000000002E-2</c:v>
                </c:pt>
                <c:pt idx="3152">
                  <c:v>5.5541500000000001E-2</c:v>
                </c:pt>
                <c:pt idx="3153">
                  <c:v>5.9079600000000003E-2</c:v>
                </c:pt>
                <c:pt idx="3154">
                  <c:v>6.2606099999999998E-2</c:v>
                </c:pt>
                <c:pt idx="3155">
                  <c:v>6.6116999999999995E-2</c:v>
                </c:pt>
                <c:pt idx="3156">
                  <c:v>6.9609900000000002E-2</c:v>
                </c:pt>
                <c:pt idx="3157">
                  <c:v>7.3082800000000003E-2</c:v>
                </c:pt>
                <c:pt idx="3158">
                  <c:v>7.6533699999999996E-2</c:v>
                </c:pt>
                <c:pt idx="3159">
                  <c:v>7.9960799999999999E-2</c:v>
                </c:pt>
                <c:pt idx="3160">
                  <c:v>8.3361299999999999E-2</c:v>
                </c:pt>
                <c:pt idx="3161">
                  <c:v>8.6732400000000001E-2</c:v>
                </c:pt>
                <c:pt idx="3162">
                  <c:v>9.0071899999999996E-2</c:v>
                </c:pt>
                <c:pt idx="3163">
                  <c:v>9.3378199999999995E-2</c:v>
                </c:pt>
                <c:pt idx="3164">
                  <c:v>9.6648899999999996E-2</c:v>
                </c:pt>
                <c:pt idx="3165">
                  <c:v>9.98811E-2</c:v>
                </c:pt>
                <c:pt idx="3166">
                  <c:v>0.103073</c:v>
                </c:pt>
                <c:pt idx="3167">
                  <c:v>0.106222</c:v>
                </c:pt>
                <c:pt idx="3168">
                  <c:v>0.10932799999999999</c:v>
                </c:pt>
                <c:pt idx="3169">
                  <c:v>0.112388</c:v>
                </c:pt>
                <c:pt idx="3170">
                  <c:v>0.115401</c:v>
                </c:pt>
                <c:pt idx="3171">
                  <c:v>0.118365</c:v>
                </c:pt>
                <c:pt idx="3172">
                  <c:v>0.12127599999999999</c:v>
                </c:pt>
                <c:pt idx="3173">
                  <c:v>0.12413399999999999</c:v>
                </c:pt>
                <c:pt idx="3174">
                  <c:v>0.12693599999999999</c:v>
                </c:pt>
                <c:pt idx="3175">
                  <c:v>0.12967999999999999</c:v>
                </c:pt>
                <c:pt idx="3176">
                  <c:v>0.13236400000000001</c:v>
                </c:pt>
                <c:pt idx="3177">
                  <c:v>0.134987</c:v>
                </c:pt>
                <c:pt idx="3178">
                  <c:v>0.137546</c:v>
                </c:pt>
                <c:pt idx="3179">
                  <c:v>0.14004</c:v>
                </c:pt>
                <c:pt idx="3180">
                  <c:v>0.14246700000000001</c:v>
                </c:pt>
                <c:pt idx="3181">
                  <c:v>0.14482600000000001</c:v>
                </c:pt>
                <c:pt idx="3182">
                  <c:v>0.147117</c:v>
                </c:pt>
                <c:pt idx="3183">
                  <c:v>0.149336</c:v>
                </c:pt>
                <c:pt idx="3184">
                  <c:v>0.151481</c:v>
                </c:pt>
                <c:pt idx="3185">
                  <c:v>0.15354999999999999</c:v>
                </c:pt>
                <c:pt idx="3186">
                  <c:v>0.15554399999999999</c:v>
                </c:pt>
                <c:pt idx="3187">
                  <c:v>0.15746099999999999</c:v>
                </c:pt>
                <c:pt idx="3188">
                  <c:v>0.1593</c:v>
                </c:pt>
                <c:pt idx="3189">
                  <c:v>0.16105800000000001</c:v>
                </c:pt>
                <c:pt idx="3190">
                  <c:v>0.16273299999999999</c:v>
                </c:pt>
                <c:pt idx="3191">
                  <c:v>0.164324</c:v>
                </c:pt>
                <c:pt idx="3192">
                  <c:v>0.16583100000000001</c:v>
                </c:pt>
                <c:pt idx="3193">
                  <c:v>0.16725599999999999</c:v>
                </c:pt>
                <c:pt idx="3194">
                  <c:v>0.168597</c:v>
                </c:pt>
                <c:pt idx="3195">
                  <c:v>0.169854</c:v>
                </c:pt>
                <c:pt idx="3196">
                  <c:v>0.17102400000000001</c:v>
                </c:pt>
                <c:pt idx="3197">
                  <c:v>0.17210800000000001</c:v>
                </c:pt>
                <c:pt idx="3198">
                  <c:v>0.17310300000000001</c:v>
                </c:pt>
                <c:pt idx="3199">
                  <c:v>0.174009</c:v>
                </c:pt>
                <c:pt idx="3200">
                  <c:v>0.17482500000000001</c:v>
                </c:pt>
                <c:pt idx="3201">
                  <c:v>0.17555000000000001</c:v>
                </c:pt>
                <c:pt idx="3202">
                  <c:v>0.17618600000000001</c:v>
                </c:pt>
                <c:pt idx="3203">
                  <c:v>0.176734</c:v>
                </c:pt>
                <c:pt idx="3204">
                  <c:v>0.17719399999999999</c:v>
                </c:pt>
                <c:pt idx="3205">
                  <c:v>0.177567</c:v>
                </c:pt>
                <c:pt idx="3206">
                  <c:v>0.17785400000000001</c:v>
                </c:pt>
                <c:pt idx="3207">
                  <c:v>0.17805299999999999</c:v>
                </c:pt>
                <c:pt idx="3208">
                  <c:v>0.17816499999999999</c:v>
                </c:pt>
                <c:pt idx="3209">
                  <c:v>0.17818899999999999</c:v>
                </c:pt>
                <c:pt idx="3210">
                  <c:v>0.17812500000000001</c:v>
                </c:pt>
                <c:pt idx="3211">
                  <c:v>0.17797399999999999</c:v>
                </c:pt>
                <c:pt idx="3212">
                  <c:v>0.17773800000000001</c:v>
                </c:pt>
                <c:pt idx="3213">
                  <c:v>0.17741399999999999</c:v>
                </c:pt>
                <c:pt idx="3214">
                  <c:v>0.177005</c:v>
                </c:pt>
                <c:pt idx="3215">
                  <c:v>0.17651</c:v>
                </c:pt>
                <c:pt idx="3216">
                  <c:v>0.175929</c:v>
                </c:pt>
                <c:pt idx="3217">
                  <c:v>0.175262</c:v>
                </c:pt>
                <c:pt idx="3218">
                  <c:v>0.174509</c:v>
                </c:pt>
                <c:pt idx="3219">
                  <c:v>0.17367299999999999</c:v>
                </c:pt>
                <c:pt idx="3220">
                  <c:v>0.17275299999999999</c:v>
                </c:pt>
                <c:pt idx="3221">
                  <c:v>0.17175199999999999</c:v>
                </c:pt>
                <c:pt idx="3222">
                  <c:v>0.17066999999999999</c:v>
                </c:pt>
                <c:pt idx="3223">
                  <c:v>0.16950799999999999</c:v>
                </c:pt>
                <c:pt idx="3224">
                  <c:v>0.168268</c:v>
                </c:pt>
                <c:pt idx="3225">
                  <c:v>0.16695299999999999</c:v>
                </c:pt>
                <c:pt idx="3226">
                  <c:v>0.16556299999999999</c:v>
                </c:pt>
                <c:pt idx="3227">
                  <c:v>0.1641</c:v>
                </c:pt>
                <c:pt idx="3228">
                  <c:v>0.16256300000000001</c:v>
                </c:pt>
                <c:pt idx="3229">
                  <c:v>0.16095300000000001</c:v>
                </c:pt>
                <c:pt idx="3230">
                  <c:v>0.15926999999999999</c:v>
                </c:pt>
                <c:pt idx="3231">
                  <c:v>0.15751699999999999</c:v>
                </c:pt>
                <c:pt idx="3232">
                  <c:v>0.155697</c:v>
                </c:pt>
                <c:pt idx="3233">
                  <c:v>0.15381400000000001</c:v>
                </c:pt>
                <c:pt idx="3234">
                  <c:v>0.151867</c:v>
                </c:pt>
                <c:pt idx="3235">
                  <c:v>0.14985999999999999</c:v>
                </c:pt>
                <c:pt idx="3236">
                  <c:v>0.14779400000000001</c:v>
                </c:pt>
                <c:pt idx="3237">
                  <c:v>0.14566899999999999</c:v>
                </c:pt>
                <c:pt idx="3238">
                  <c:v>0.143488</c:v>
                </c:pt>
                <c:pt idx="3239">
                  <c:v>0.14125099999999999</c:v>
                </c:pt>
                <c:pt idx="3240">
                  <c:v>0.13896</c:v>
                </c:pt>
                <c:pt idx="3241">
                  <c:v>0.13661499999999999</c:v>
                </c:pt>
                <c:pt idx="3242">
                  <c:v>0.134218</c:v>
                </c:pt>
                <c:pt idx="3243">
                  <c:v>0.131771</c:v>
                </c:pt>
                <c:pt idx="3244">
                  <c:v>0.129278</c:v>
                </c:pt>
                <c:pt idx="3245">
                  <c:v>0.12674199999999999</c:v>
                </c:pt>
                <c:pt idx="3246">
                  <c:v>0.124166</c:v>
                </c:pt>
                <c:pt idx="3247">
                  <c:v>0.121554</c:v>
                </c:pt>
                <c:pt idx="3248">
                  <c:v>0.11891</c:v>
                </c:pt>
                <c:pt idx="3249">
                  <c:v>0.116233</c:v>
                </c:pt>
                <c:pt idx="3250">
                  <c:v>0.113526</c:v>
                </c:pt>
                <c:pt idx="3251">
                  <c:v>0.110789</c:v>
                </c:pt>
                <c:pt idx="3252">
                  <c:v>0.108025</c:v>
                </c:pt>
                <c:pt idx="3253">
                  <c:v>0.105236</c:v>
                </c:pt>
                <c:pt idx="3254">
                  <c:v>0.102425</c:v>
                </c:pt>
                <c:pt idx="3255">
                  <c:v>9.9596199999999996E-2</c:v>
                </c:pt>
                <c:pt idx="3256">
                  <c:v>9.6750699999999995E-2</c:v>
                </c:pt>
                <c:pt idx="3257">
                  <c:v>9.3890799999999996E-2</c:v>
                </c:pt>
                <c:pt idx="3258">
                  <c:v>9.1018399999999999E-2</c:v>
                </c:pt>
                <c:pt idx="3259">
                  <c:v>8.8135699999999997E-2</c:v>
                </c:pt>
                <c:pt idx="3260">
                  <c:v>8.5245699999999994E-2</c:v>
                </c:pt>
                <c:pt idx="3261">
                  <c:v>8.2351900000000006E-2</c:v>
                </c:pt>
                <c:pt idx="3262">
                  <c:v>7.9457600000000003E-2</c:v>
                </c:pt>
                <c:pt idx="3263">
                  <c:v>7.6565400000000006E-2</c:v>
                </c:pt>
                <c:pt idx="3264">
                  <c:v>7.3677699999999999E-2</c:v>
                </c:pt>
                <c:pt idx="3265">
                  <c:v>7.0796700000000004E-2</c:v>
                </c:pt>
                <c:pt idx="3266">
                  <c:v>6.7925200000000005E-2</c:v>
                </c:pt>
                <c:pt idx="3267">
                  <c:v>6.5065100000000001E-2</c:v>
                </c:pt>
                <c:pt idx="3268">
                  <c:v>6.2218000000000002E-2</c:v>
                </c:pt>
                <c:pt idx="3269">
                  <c:v>5.9385399999999998E-2</c:v>
                </c:pt>
                <c:pt idx="3270">
                  <c:v>5.65692E-2</c:v>
                </c:pt>
                <c:pt idx="3271">
                  <c:v>5.3771300000000001E-2</c:v>
                </c:pt>
                <c:pt idx="3272">
                  <c:v>5.0993700000000003E-2</c:v>
                </c:pt>
                <c:pt idx="3273">
                  <c:v>4.8239600000000001E-2</c:v>
                </c:pt>
                <c:pt idx="3274">
                  <c:v>4.5511999999999997E-2</c:v>
                </c:pt>
                <c:pt idx="3275">
                  <c:v>4.2812599999999999E-2</c:v>
                </c:pt>
                <c:pt idx="3276">
                  <c:v>4.0142999999999998E-2</c:v>
                </c:pt>
                <c:pt idx="3277">
                  <c:v>3.7507199999999997E-2</c:v>
                </c:pt>
                <c:pt idx="3278">
                  <c:v>3.4909099999999998E-2</c:v>
                </c:pt>
                <c:pt idx="3279">
                  <c:v>3.2351699999999997E-2</c:v>
                </c:pt>
                <c:pt idx="3280">
                  <c:v>2.9837800000000001E-2</c:v>
                </c:pt>
                <c:pt idx="3281">
                  <c:v>2.7369999999999998E-2</c:v>
                </c:pt>
                <c:pt idx="3282">
                  <c:v>2.4948399999999999E-2</c:v>
                </c:pt>
                <c:pt idx="3283">
                  <c:v>2.25723E-2</c:v>
                </c:pt>
                <c:pt idx="3284">
                  <c:v>2.0243400000000002E-2</c:v>
                </c:pt>
                <c:pt idx="3285">
                  <c:v>1.7965499999999999E-2</c:v>
                </c:pt>
                <c:pt idx="3286">
                  <c:v>1.5741499999999999E-2</c:v>
                </c:pt>
                <c:pt idx="3287">
                  <c:v>1.35735E-2</c:v>
                </c:pt>
                <c:pt idx="3288">
                  <c:v>1.14637E-2</c:v>
                </c:pt>
                <c:pt idx="3289" formatCode="0.00E+00">
                  <c:v>9.4144399999999996E-3</c:v>
                </c:pt>
                <c:pt idx="3290" formatCode="0.00E+00">
                  <c:v>7.4283099999999996E-3</c:v>
                </c:pt>
                <c:pt idx="3291" formatCode="0.00E+00">
                  <c:v>5.5076500000000002E-3</c:v>
                </c:pt>
                <c:pt idx="3292" formatCode="0.00E+00">
                  <c:v>3.6546E-3</c:v>
                </c:pt>
                <c:pt idx="3293" formatCode="0.00E+00">
                  <c:v>1.8712399999999999E-3</c:v>
                </c:pt>
                <c:pt idx="3294" formatCode="0.00E+00">
                  <c:v>1.5944E-4</c:v>
                </c:pt>
                <c:pt idx="3295" formatCode="0.00E+00">
                  <c:v>-1.4794999999999999E-3</c:v>
                </c:pt>
                <c:pt idx="3296" formatCode="0.00E+00">
                  <c:v>-3.0449000000000001E-3</c:v>
                </c:pt>
                <c:pt idx="3297" formatCode="0.00E+00">
                  <c:v>-4.5358200000000003E-3</c:v>
                </c:pt>
                <c:pt idx="3298" formatCode="0.00E+00">
                  <c:v>-5.9508800000000004E-3</c:v>
                </c:pt>
                <c:pt idx="3299" formatCode="0.00E+00">
                  <c:v>-7.2887000000000004E-3</c:v>
                </c:pt>
                <c:pt idx="3300" formatCode="0.00E+00">
                  <c:v>-8.5477899999999996E-3</c:v>
                </c:pt>
                <c:pt idx="3301" formatCode="0.00E+00">
                  <c:v>-9.7267299999999994E-3</c:v>
                </c:pt>
                <c:pt idx="3302">
                  <c:v>-1.08241E-2</c:v>
                </c:pt>
                <c:pt idx="3303">
                  <c:v>-1.1838400000000001E-2</c:v>
                </c:pt>
                <c:pt idx="3304">
                  <c:v>-1.2768099999999999E-2</c:v>
                </c:pt>
                <c:pt idx="3305">
                  <c:v>-1.36125E-2</c:v>
                </c:pt>
                <c:pt idx="3306">
                  <c:v>-1.43716E-2</c:v>
                </c:pt>
                <c:pt idx="3307">
                  <c:v>-1.50454E-2</c:v>
                </c:pt>
                <c:pt idx="3308">
                  <c:v>-1.56338E-2</c:v>
                </c:pt>
                <c:pt idx="3309">
                  <c:v>-1.6136000000000001E-2</c:v>
                </c:pt>
                <c:pt idx="3310">
                  <c:v>-1.6551099999999999E-2</c:v>
                </c:pt>
                <c:pt idx="3311">
                  <c:v>-1.6878500000000001E-2</c:v>
                </c:pt>
                <c:pt idx="3312">
                  <c:v>-1.7117E-2</c:v>
                </c:pt>
                <c:pt idx="3313">
                  <c:v>-1.72654E-2</c:v>
                </c:pt>
                <c:pt idx="3314">
                  <c:v>-1.7322400000000002E-2</c:v>
                </c:pt>
                <c:pt idx="3315">
                  <c:v>-1.7287400000000001E-2</c:v>
                </c:pt>
                <c:pt idx="3316">
                  <c:v>-1.7159600000000001E-2</c:v>
                </c:pt>
                <c:pt idx="3317">
                  <c:v>-1.6939300000000001E-2</c:v>
                </c:pt>
                <c:pt idx="3318">
                  <c:v>-1.6626499999999999E-2</c:v>
                </c:pt>
                <c:pt idx="3319">
                  <c:v>-1.6221099999999999E-2</c:v>
                </c:pt>
                <c:pt idx="3320">
                  <c:v>-1.5722400000000001E-2</c:v>
                </c:pt>
                <c:pt idx="3321">
                  <c:v>-1.5129500000000001E-2</c:v>
                </c:pt>
                <c:pt idx="3322">
                  <c:v>-1.44429E-2</c:v>
                </c:pt>
                <c:pt idx="3323">
                  <c:v>-1.3664300000000001E-2</c:v>
                </c:pt>
                <c:pt idx="3324">
                  <c:v>-1.2795900000000001E-2</c:v>
                </c:pt>
                <c:pt idx="3325">
                  <c:v>-1.1839199999999999E-2</c:v>
                </c:pt>
                <c:pt idx="3326">
                  <c:v>-1.07948E-2</c:v>
                </c:pt>
                <c:pt idx="3327" formatCode="0.00E+00">
                  <c:v>-9.6633599999999993E-3</c:v>
                </c:pt>
                <c:pt idx="3328" formatCode="0.00E+00">
                  <c:v>-8.4456199999999992E-3</c:v>
                </c:pt>
                <c:pt idx="3329" formatCode="0.00E+00">
                  <c:v>-7.1417900000000003E-3</c:v>
                </c:pt>
                <c:pt idx="3330" formatCode="0.00E+00">
                  <c:v>-5.7519399999999997E-3</c:v>
                </c:pt>
                <c:pt idx="3331" formatCode="0.00E+00">
                  <c:v>-4.2772399999999999E-3</c:v>
                </c:pt>
                <c:pt idx="3332" formatCode="0.00E+00">
                  <c:v>-2.7197800000000002E-3</c:v>
                </c:pt>
                <c:pt idx="3333" formatCode="0.00E+00">
                  <c:v>-1.0812300000000001E-3</c:v>
                </c:pt>
                <c:pt idx="3334" formatCode="0.00E+00">
                  <c:v>6.3767100000000003E-4</c:v>
                </c:pt>
                <c:pt idx="3335" formatCode="0.00E+00">
                  <c:v>2.4366800000000001E-3</c:v>
                </c:pt>
                <c:pt idx="3336" formatCode="0.00E+00">
                  <c:v>4.3153599999999999E-3</c:v>
                </c:pt>
                <c:pt idx="3337" formatCode="0.00E+00">
                  <c:v>6.2721499999999998E-3</c:v>
                </c:pt>
                <c:pt idx="3338" formatCode="0.00E+00">
                  <c:v>8.3049000000000005E-3</c:v>
                </c:pt>
                <c:pt idx="3339">
                  <c:v>1.0412100000000001E-2</c:v>
                </c:pt>
                <c:pt idx="3340">
                  <c:v>1.25922E-2</c:v>
                </c:pt>
                <c:pt idx="3341">
                  <c:v>1.4841699999999999E-2</c:v>
                </c:pt>
                <c:pt idx="3342">
                  <c:v>1.7156899999999999E-2</c:v>
                </c:pt>
                <c:pt idx="3343">
                  <c:v>1.9535199999999999E-2</c:v>
                </c:pt>
                <c:pt idx="3344">
                  <c:v>2.1975000000000001E-2</c:v>
                </c:pt>
                <c:pt idx="3345">
                  <c:v>2.44738E-2</c:v>
                </c:pt>
                <c:pt idx="3346">
                  <c:v>2.7028900000000002E-2</c:v>
                </c:pt>
                <c:pt idx="3347">
                  <c:v>2.9637E-2</c:v>
                </c:pt>
                <c:pt idx="3348">
                  <c:v>3.2294999999999997E-2</c:v>
                </c:pt>
                <c:pt idx="3349">
                  <c:v>3.5000700000000003E-2</c:v>
                </c:pt>
                <c:pt idx="3350">
                  <c:v>3.7753299999999997E-2</c:v>
                </c:pt>
                <c:pt idx="3351">
                  <c:v>4.05511E-2</c:v>
                </c:pt>
                <c:pt idx="3352">
                  <c:v>4.3391699999999998E-2</c:v>
                </c:pt>
                <c:pt idx="3353">
                  <c:v>4.62727E-2</c:v>
                </c:pt>
                <c:pt idx="3354">
                  <c:v>4.9191400000000003E-2</c:v>
                </c:pt>
                <c:pt idx="3355">
                  <c:v>5.2145200000000003E-2</c:v>
                </c:pt>
                <c:pt idx="3356">
                  <c:v>5.5131399999999997E-2</c:v>
                </c:pt>
                <c:pt idx="3357">
                  <c:v>5.8147400000000002E-2</c:v>
                </c:pt>
                <c:pt idx="3358">
                  <c:v>6.1190000000000001E-2</c:v>
                </c:pt>
                <c:pt idx="3359">
                  <c:v>6.4255800000000002E-2</c:v>
                </c:pt>
                <c:pt idx="3360">
                  <c:v>6.7341300000000007E-2</c:v>
                </c:pt>
                <c:pt idx="3361">
                  <c:v>7.0443000000000006E-2</c:v>
                </c:pt>
                <c:pt idx="3362">
                  <c:v>7.3556999999999997E-2</c:v>
                </c:pt>
                <c:pt idx="3363">
                  <c:v>7.6679800000000006E-2</c:v>
                </c:pt>
                <c:pt idx="3364">
                  <c:v>7.98093E-2</c:v>
                </c:pt>
                <c:pt idx="3365">
                  <c:v>8.2942199999999994E-2</c:v>
                </c:pt>
                <c:pt idx="3366">
                  <c:v>8.6075200000000004E-2</c:v>
                </c:pt>
                <c:pt idx="3367">
                  <c:v>8.9205000000000007E-2</c:v>
                </c:pt>
                <c:pt idx="3368">
                  <c:v>9.2328900000000005E-2</c:v>
                </c:pt>
                <c:pt idx="3369">
                  <c:v>9.5443899999999998E-2</c:v>
                </c:pt>
                <c:pt idx="3370">
                  <c:v>9.8547099999999999E-2</c:v>
                </c:pt>
                <c:pt idx="3371">
                  <c:v>0.101635</c:v>
                </c:pt>
                <c:pt idx="3372">
                  <c:v>0.104703</c:v>
                </c:pt>
                <c:pt idx="3373">
                  <c:v>0.107748</c:v>
                </c:pt>
                <c:pt idx="3374">
                  <c:v>0.11076800000000001</c:v>
                </c:pt>
                <c:pt idx="3375">
                  <c:v>0.113759</c:v>
                </c:pt>
                <c:pt idx="3376">
                  <c:v>0.11672</c:v>
                </c:pt>
                <c:pt idx="3377">
                  <c:v>0.119644</c:v>
                </c:pt>
                <c:pt idx="3378">
                  <c:v>0.122528</c:v>
                </c:pt>
                <c:pt idx="3379">
                  <c:v>0.12537100000000001</c:v>
                </c:pt>
                <c:pt idx="3380">
                  <c:v>0.12817200000000001</c:v>
                </c:pt>
                <c:pt idx="3381">
                  <c:v>0.13092799999999999</c:v>
                </c:pt>
                <c:pt idx="3382">
                  <c:v>0.13363800000000001</c:v>
                </c:pt>
                <c:pt idx="3383">
                  <c:v>0.136298</c:v>
                </c:pt>
                <c:pt idx="3384">
                  <c:v>0.138904</c:v>
                </c:pt>
                <c:pt idx="3385">
                  <c:v>0.141454</c:v>
                </c:pt>
                <c:pt idx="3386">
                  <c:v>0.14394399999999999</c:v>
                </c:pt>
                <c:pt idx="3387">
                  <c:v>0.146372</c:v>
                </c:pt>
                <c:pt idx="3388">
                  <c:v>0.14873500000000001</c:v>
                </c:pt>
                <c:pt idx="3389">
                  <c:v>0.151032</c:v>
                </c:pt>
                <c:pt idx="3390">
                  <c:v>0.15326300000000001</c:v>
                </c:pt>
                <c:pt idx="3391">
                  <c:v>0.15542600000000001</c:v>
                </c:pt>
                <c:pt idx="3392">
                  <c:v>0.15751999999999999</c:v>
                </c:pt>
                <c:pt idx="3393">
                  <c:v>0.15954399999999999</c:v>
                </c:pt>
                <c:pt idx="3394">
                  <c:v>0.161495</c:v>
                </c:pt>
                <c:pt idx="3395">
                  <c:v>0.16337199999999999</c:v>
                </c:pt>
                <c:pt idx="3396">
                  <c:v>0.16517299999999999</c:v>
                </c:pt>
                <c:pt idx="3397">
                  <c:v>0.16689699999999999</c:v>
                </c:pt>
                <c:pt idx="3398">
                  <c:v>0.168542</c:v>
                </c:pt>
                <c:pt idx="3399">
                  <c:v>0.17010700000000001</c:v>
                </c:pt>
                <c:pt idx="3400">
                  <c:v>0.17159099999999999</c:v>
                </c:pt>
                <c:pt idx="3401">
                  <c:v>0.17299400000000001</c:v>
                </c:pt>
                <c:pt idx="3402">
                  <c:v>0.174313</c:v>
                </c:pt>
                <c:pt idx="3403">
                  <c:v>0.17554900000000001</c:v>
                </c:pt>
                <c:pt idx="3404">
                  <c:v>0.176701</c:v>
                </c:pt>
                <c:pt idx="3405">
                  <c:v>0.17776800000000001</c:v>
                </c:pt>
                <c:pt idx="3406">
                  <c:v>0.17874899999999999</c:v>
                </c:pt>
                <c:pt idx="3407">
                  <c:v>0.179643</c:v>
                </c:pt>
                <c:pt idx="3408">
                  <c:v>0.18045</c:v>
                </c:pt>
                <c:pt idx="3409">
                  <c:v>0.181171</c:v>
                </c:pt>
                <c:pt idx="3410">
                  <c:v>0.181806</c:v>
                </c:pt>
                <c:pt idx="3411">
                  <c:v>0.18235399999999999</c:v>
                </c:pt>
                <c:pt idx="3412">
                  <c:v>0.18281600000000001</c:v>
                </c:pt>
                <c:pt idx="3413">
                  <c:v>0.18319299999999999</c:v>
                </c:pt>
                <c:pt idx="3414">
                  <c:v>0.18348400000000001</c:v>
                </c:pt>
                <c:pt idx="3415">
                  <c:v>0.18369199999999999</c:v>
                </c:pt>
                <c:pt idx="3416">
                  <c:v>0.18381500000000001</c:v>
                </c:pt>
                <c:pt idx="3417">
                  <c:v>0.18385399999999999</c:v>
                </c:pt>
                <c:pt idx="3418">
                  <c:v>0.183811</c:v>
                </c:pt>
                <c:pt idx="3419">
                  <c:v>0.18368699999999999</c:v>
                </c:pt>
                <c:pt idx="3420">
                  <c:v>0.18348500000000001</c:v>
                </c:pt>
                <c:pt idx="3421">
                  <c:v>0.18320600000000001</c:v>
                </c:pt>
                <c:pt idx="3422">
                  <c:v>0.18285100000000001</c:v>
                </c:pt>
                <c:pt idx="3423">
                  <c:v>0.182422</c:v>
                </c:pt>
                <c:pt idx="3424">
                  <c:v>0.181919</c:v>
                </c:pt>
                <c:pt idx="3425">
                  <c:v>0.181343</c:v>
                </c:pt>
                <c:pt idx="3426">
                  <c:v>0.180696</c:v>
                </c:pt>
                <c:pt idx="3427">
                  <c:v>0.179978</c:v>
                </c:pt>
                <c:pt idx="3428">
                  <c:v>0.17919099999999999</c:v>
                </c:pt>
                <c:pt idx="3429">
                  <c:v>0.17833599999999999</c:v>
                </c:pt>
                <c:pt idx="3430">
                  <c:v>0.17741399999999999</c:v>
                </c:pt>
                <c:pt idx="3431">
                  <c:v>0.176427</c:v>
                </c:pt>
                <c:pt idx="3432">
                  <c:v>0.17537800000000001</c:v>
                </c:pt>
                <c:pt idx="3433">
                  <c:v>0.17426800000000001</c:v>
                </c:pt>
                <c:pt idx="3434">
                  <c:v>0.17310200000000001</c:v>
                </c:pt>
                <c:pt idx="3435">
                  <c:v>0.17188100000000001</c:v>
                </c:pt>
                <c:pt idx="3436">
                  <c:v>0.17060800000000001</c:v>
                </c:pt>
                <c:pt idx="3437">
                  <c:v>0.16928399999999999</c:v>
                </c:pt>
                <c:pt idx="3438">
                  <c:v>0.167911</c:v>
                </c:pt>
                <c:pt idx="3439">
                  <c:v>0.166492</c:v>
                </c:pt>
                <c:pt idx="3440">
                  <c:v>0.16502700000000001</c:v>
                </c:pt>
                <c:pt idx="3441">
                  <c:v>0.163521</c:v>
                </c:pt>
                <c:pt idx="3442">
                  <c:v>0.16197500000000001</c:v>
                </c:pt>
                <c:pt idx="3443">
                  <c:v>0.16039200000000001</c:v>
                </c:pt>
                <c:pt idx="3444">
                  <c:v>0.158773</c:v>
                </c:pt>
                <c:pt idx="3445">
                  <c:v>0.15712100000000001</c:v>
                </c:pt>
                <c:pt idx="3446">
                  <c:v>0.15543799999999999</c:v>
                </c:pt>
                <c:pt idx="3447">
                  <c:v>0.153726</c:v>
                </c:pt>
                <c:pt idx="3448">
                  <c:v>0.15198800000000001</c:v>
                </c:pt>
                <c:pt idx="3449">
                  <c:v>0.150225</c:v>
                </c:pt>
                <c:pt idx="3450">
                  <c:v>0.14843999999999999</c:v>
                </c:pt>
                <c:pt idx="3451">
                  <c:v>0.14663399999999999</c:v>
                </c:pt>
                <c:pt idx="3452">
                  <c:v>0.14480999999999999</c:v>
                </c:pt>
                <c:pt idx="3453">
                  <c:v>0.14297099999999999</c:v>
                </c:pt>
                <c:pt idx="3454">
                  <c:v>0.14111799999999999</c:v>
                </c:pt>
                <c:pt idx="3455">
                  <c:v>0.13925499999999999</c:v>
                </c:pt>
                <c:pt idx="3456">
                  <c:v>0.13738400000000001</c:v>
                </c:pt>
                <c:pt idx="3457">
                  <c:v>0.13550599999999999</c:v>
                </c:pt>
                <c:pt idx="3458">
                  <c:v>0.13362399999999999</c:v>
                </c:pt>
                <c:pt idx="3459">
                  <c:v>0.13173799999999999</c:v>
                </c:pt>
                <c:pt idx="3460">
                  <c:v>0.129853</c:v>
                </c:pt>
                <c:pt idx="3461">
                  <c:v>0.127969</c:v>
                </c:pt>
                <c:pt idx="3462">
                  <c:v>0.12609000000000001</c:v>
                </c:pt>
                <c:pt idx="3463">
                  <c:v>0.12421599999999999</c:v>
                </c:pt>
                <c:pt idx="3464">
                  <c:v>0.122348</c:v>
                </c:pt>
                <c:pt idx="3465">
                  <c:v>0.120489</c:v>
                </c:pt>
                <c:pt idx="3466">
                  <c:v>0.118641</c:v>
                </c:pt>
                <c:pt idx="3467">
                  <c:v>0.11680699999999999</c:v>
                </c:pt>
                <c:pt idx="3468">
                  <c:v>0.11498800000000001</c:v>
                </c:pt>
                <c:pt idx="3469">
                  <c:v>0.113189</c:v>
                </c:pt>
                <c:pt idx="3470">
                  <c:v>0.11140899999999999</c:v>
                </c:pt>
                <c:pt idx="3471">
                  <c:v>0.10965</c:v>
                </c:pt>
                <c:pt idx="3472">
                  <c:v>0.107914</c:v>
                </c:pt>
                <c:pt idx="3473">
                  <c:v>0.106202</c:v>
                </c:pt>
                <c:pt idx="3474">
                  <c:v>0.104517</c:v>
                </c:pt>
                <c:pt idx="3475">
                  <c:v>0.10285900000000001</c:v>
                </c:pt>
                <c:pt idx="3476">
                  <c:v>0.101231</c:v>
                </c:pt>
                <c:pt idx="3477">
                  <c:v>9.9631899999999995E-2</c:v>
                </c:pt>
                <c:pt idx="3478">
                  <c:v>9.8064999999999999E-2</c:v>
                </c:pt>
                <c:pt idx="3479">
                  <c:v>9.6531099999999995E-2</c:v>
                </c:pt>
                <c:pt idx="3480">
                  <c:v>9.5031699999999997E-2</c:v>
                </c:pt>
                <c:pt idx="3481">
                  <c:v>9.3568999999999999E-2</c:v>
                </c:pt>
                <c:pt idx="3482">
                  <c:v>9.2144799999999999E-2</c:v>
                </c:pt>
                <c:pt idx="3483">
                  <c:v>9.07607E-2</c:v>
                </c:pt>
                <c:pt idx="3484">
                  <c:v>8.9416999999999996E-2</c:v>
                </c:pt>
                <c:pt idx="3485">
                  <c:v>8.8113399999999995E-2</c:v>
                </c:pt>
                <c:pt idx="3486">
                  <c:v>8.6849700000000002E-2</c:v>
                </c:pt>
                <c:pt idx="3487">
                  <c:v>8.5625699999999999E-2</c:v>
                </c:pt>
                <c:pt idx="3488">
                  <c:v>8.4441600000000006E-2</c:v>
                </c:pt>
                <c:pt idx="3489">
                  <c:v>8.3297599999999999E-2</c:v>
                </c:pt>
                <c:pt idx="3490">
                  <c:v>8.2194900000000001E-2</c:v>
                </c:pt>
                <c:pt idx="3491">
                  <c:v>8.1134899999999996E-2</c:v>
                </c:pt>
                <c:pt idx="3492">
                  <c:v>8.0117999999999995E-2</c:v>
                </c:pt>
                <c:pt idx="3493">
                  <c:v>7.91433E-2</c:v>
                </c:pt>
                <c:pt idx="3494">
                  <c:v>7.8209899999999999E-2</c:v>
                </c:pt>
                <c:pt idx="3495">
                  <c:v>7.7317999999999998E-2</c:v>
                </c:pt>
                <c:pt idx="3496">
                  <c:v>7.6468400000000006E-2</c:v>
                </c:pt>
                <c:pt idx="3497">
                  <c:v>7.5661699999999998E-2</c:v>
                </c:pt>
                <c:pt idx="3498">
                  <c:v>7.4898400000000004E-2</c:v>
                </c:pt>
                <c:pt idx="3499">
                  <c:v>7.4179099999999998E-2</c:v>
                </c:pt>
                <c:pt idx="3500">
                  <c:v>7.3504399999999998E-2</c:v>
                </c:pt>
                <c:pt idx="3501">
                  <c:v>7.2873999999999994E-2</c:v>
                </c:pt>
                <c:pt idx="3502">
                  <c:v>7.2287500000000005E-2</c:v>
                </c:pt>
                <c:pt idx="3503">
                  <c:v>7.1744199999999994E-2</c:v>
                </c:pt>
                <c:pt idx="3504">
                  <c:v>7.1243799999999996E-2</c:v>
                </c:pt>
                <c:pt idx="3505">
                  <c:v>7.0786399999999999E-2</c:v>
                </c:pt>
                <c:pt idx="3506">
                  <c:v>7.0372500000000004E-2</c:v>
                </c:pt>
                <c:pt idx="3507">
                  <c:v>7.0003700000000002E-2</c:v>
                </c:pt>
                <c:pt idx="3508">
                  <c:v>6.9680699999999998E-2</c:v>
                </c:pt>
                <c:pt idx="3509">
                  <c:v>6.9401900000000002E-2</c:v>
                </c:pt>
                <c:pt idx="3510">
                  <c:v>6.9164799999999999E-2</c:v>
                </c:pt>
                <c:pt idx="3511">
                  <c:v>6.8968000000000002E-2</c:v>
                </c:pt>
                <c:pt idx="3512">
                  <c:v>6.88106E-2</c:v>
                </c:pt>
                <c:pt idx="3513">
                  <c:v>6.8690399999999999E-2</c:v>
                </c:pt>
                <c:pt idx="3514">
                  <c:v>6.8605899999999997E-2</c:v>
                </c:pt>
                <c:pt idx="3515">
                  <c:v>6.8555500000000005E-2</c:v>
                </c:pt>
                <c:pt idx="3516">
                  <c:v>6.8537799999999996E-2</c:v>
                </c:pt>
                <c:pt idx="3517">
                  <c:v>6.8551000000000001E-2</c:v>
                </c:pt>
                <c:pt idx="3518">
                  <c:v>6.8593500000000002E-2</c:v>
                </c:pt>
                <c:pt idx="3519">
                  <c:v>6.8664000000000003E-2</c:v>
                </c:pt>
                <c:pt idx="3520">
                  <c:v>6.8761000000000003E-2</c:v>
                </c:pt>
                <c:pt idx="3521">
                  <c:v>6.8882600000000002E-2</c:v>
                </c:pt>
                <c:pt idx="3522">
                  <c:v>6.9026799999999999E-2</c:v>
                </c:pt>
                <c:pt idx="3523">
                  <c:v>6.9191799999999998E-2</c:v>
                </c:pt>
                <c:pt idx="3524">
                  <c:v>6.9376199999999999E-2</c:v>
                </c:pt>
                <c:pt idx="3525">
                  <c:v>6.9578600000000004E-2</c:v>
                </c:pt>
                <c:pt idx="3526">
                  <c:v>6.9797399999999996E-2</c:v>
                </c:pt>
                <c:pt idx="3527">
                  <c:v>7.0030800000000004E-2</c:v>
                </c:pt>
                <c:pt idx="3528">
                  <c:v>7.0277500000000007E-2</c:v>
                </c:pt>
                <c:pt idx="3529">
                  <c:v>7.0535899999999999E-2</c:v>
                </c:pt>
                <c:pt idx="3530">
                  <c:v>7.0804000000000006E-2</c:v>
                </c:pt>
                <c:pt idx="3531">
                  <c:v>7.1079600000000007E-2</c:v>
                </c:pt>
                <c:pt idx="3532">
                  <c:v>7.1360599999999996E-2</c:v>
                </c:pt>
                <c:pt idx="3533">
                  <c:v>7.1645100000000003E-2</c:v>
                </c:pt>
                <c:pt idx="3534">
                  <c:v>7.1930999999999995E-2</c:v>
                </c:pt>
                <c:pt idx="3535">
                  <c:v>7.2216299999999997E-2</c:v>
                </c:pt>
                <c:pt idx="3536">
                  <c:v>7.2498800000000002E-2</c:v>
                </c:pt>
                <c:pt idx="3537">
                  <c:v>7.2776199999999999E-2</c:v>
                </c:pt>
                <c:pt idx="3538">
                  <c:v>7.3046799999999995E-2</c:v>
                </c:pt>
                <c:pt idx="3539">
                  <c:v>7.3308600000000002E-2</c:v>
                </c:pt>
                <c:pt idx="3540">
                  <c:v>7.3559799999999995E-2</c:v>
                </c:pt>
                <c:pt idx="3541">
                  <c:v>7.3798500000000003E-2</c:v>
                </c:pt>
                <c:pt idx="3542">
                  <c:v>7.4022599999999994E-2</c:v>
                </c:pt>
                <c:pt idx="3543">
                  <c:v>7.4229600000000007E-2</c:v>
                </c:pt>
                <c:pt idx="3544">
                  <c:v>7.4417899999999995E-2</c:v>
                </c:pt>
                <c:pt idx="3545">
                  <c:v>7.4586E-2</c:v>
                </c:pt>
                <c:pt idx="3546">
                  <c:v>7.4732199999999999E-2</c:v>
                </c:pt>
                <c:pt idx="3547">
                  <c:v>7.4854500000000004E-2</c:v>
                </c:pt>
                <c:pt idx="3548">
                  <c:v>7.4951599999999993E-2</c:v>
                </c:pt>
                <c:pt idx="3549">
                  <c:v>7.5022400000000003E-2</c:v>
                </c:pt>
                <c:pt idx="3550">
                  <c:v>7.5065400000000004E-2</c:v>
                </c:pt>
                <c:pt idx="3551">
                  <c:v>7.5079400000000004E-2</c:v>
                </c:pt>
                <c:pt idx="3552">
                  <c:v>7.5062599999999993E-2</c:v>
                </c:pt>
                <c:pt idx="3553">
                  <c:v>7.5013399999999994E-2</c:v>
                </c:pt>
                <c:pt idx="3554">
                  <c:v>7.4930499999999997E-2</c:v>
                </c:pt>
                <c:pt idx="3555">
                  <c:v>7.4813599999999994E-2</c:v>
                </c:pt>
                <c:pt idx="3556">
                  <c:v>7.4662400000000004E-2</c:v>
                </c:pt>
                <c:pt idx="3557">
                  <c:v>7.4476000000000001E-2</c:v>
                </c:pt>
                <c:pt idx="3558">
                  <c:v>7.4253700000000006E-2</c:v>
                </c:pt>
                <c:pt idx="3559">
                  <c:v>7.3995199999999997E-2</c:v>
                </c:pt>
                <c:pt idx="3560">
                  <c:v>7.3700000000000002E-2</c:v>
                </c:pt>
                <c:pt idx="3561">
                  <c:v>7.3367600000000005E-2</c:v>
                </c:pt>
                <c:pt idx="3562">
                  <c:v>7.2997699999999999E-2</c:v>
                </c:pt>
                <c:pt idx="3563">
                  <c:v>7.2590199999999994E-2</c:v>
                </c:pt>
                <c:pt idx="3564">
                  <c:v>7.2145200000000007E-2</c:v>
                </c:pt>
                <c:pt idx="3565">
                  <c:v>7.1662799999999999E-2</c:v>
                </c:pt>
                <c:pt idx="3566">
                  <c:v>7.11426E-2</c:v>
                </c:pt>
                <c:pt idx="3567">
                  <c:v>7.0585099999999998E-2</c:v>
                </c:pt>
                <c:pt idx="3568">
                  <c:v>6.9990899999999995E-2</c:v>
                </c:pt>
                <c:pt idx="3569">
                  <c:v>6.9361199999999998E-2</c:v>
                </c:pt>
                <c:pt idx="3570">
                  <c:v>6.8696900000000005E-2</c:v>
                </c:pt>
                <c:pt idx="3571">
                  <c:v>6.7999000000000004E-2</c:v>
                </c:pt>
                <c:pt idx="3572">
                  <c:v>6.7268400000000006E-2</c:v>
                </c:pt>
                <c:pt idx="3573">
                  <c:v>6.6505900000000007E-2</c:v>
                </c:pt>
                <c:pt idx="3574">
                  <c:v>6.5712300000000001E-2</c:v>
                </c:pt>
                <c:pt idx="3575">
                  <c:v>6.4888600000000005E-2</c:v>
                </c:pt>
                <c:pt idx="3576">
                  <c:v>6.4036399999999993E-2</c:v>
                </c:pt>
                <c:pt idx="3577">
                  <c:v>6.3157500000000005E-2</c:v>
                </c:pt>
                <c:pt idx="3578">
                  <c:v>6.2254299999999999E-2</c:v>
                </c:pt>
                <c:pt idx="3579">
                  <c:v>6.1328800000000003E-2</c:v>
                </c:pt>
                <c:pt idx="3580">
                  <c:v>6.0382499999999999E-2</c:v>
                </c:pt>
                <c:pt idx="3581">
                  <c:v>5.9416099999999999E-2</c:v>
                </c:pt>
                <c:pt idx="3582">
                  <c:v>5.84311E-2</c:v>
                </c:pt>
                <c:pt idx="3583">
                  <c:v>5.7430000000000002E-2</c:v>
                </c:pt>
                <c:pt idx="3584">
                  <c:v>5.64155E-2</c:v>
                </c:pt>
                <c:pt idx="3585">
                  <c:v>5.5389800000000003E-2</c:v>
                </c:pt>
                <c:pt idx="3586">
                  <c:v>5.4355300000000002E-2</c:v>
                </c:pt>
                <c:pt idx="3587">
                  <c:v>5.3315099999999997E-2</c:v>
                </c:pt>
                <c:pt idx="3588">
                  <c:v>5.2271699999999997E-2</c:v>
                </c:pt>
                <c:pt idx="3589">
                  <c:v>5.1227399999999999E-2</c:v>
                </c:pt>
                <c:pt idx="3590">
                  <c:v>5.0184199999999998E-2</c:v>
                </c:pt>
                <c:pt idx="3591">
                  <c:v>4.9144199999999999E-2</c:v>
                </c:pt>
                <c:pt idx="3592">
                  <c:v>4.8110399999999998E-2</c:v>
                </c:pt>
                <c:pt idx="3593">
                  <c:v>4.7086500000000003E-2</c:v>
                </c:pt>
                <c:pt idx="3594">
                  <c:v>4.6077199999999999E-2</c:v>
                </c:pt>
                <c:pt idx="3595">
                  <c:v>4.5086500000000002E-2</c:v>
                </c:pt>
                <c:pt idx="3596">
                  <c:v>4.4115700000000001E-2</c:v>
                </c:pt>
                <c:pt idx="3597">
                  <c:v>4.3164800000000003E-2</c:v>
                </c:pt>
                <c:pt idx="3598">
                  <c:v>4.2235700000000001E-2</c:v>
                </c:pt>
                <c:pt idx="3599">
                  <c:v>4.13315E-2</c:v>
                </c:pt>
                <c:pt idx="3600">
                  <c:v>4.0454799999999999E-2</c:v>
                </c:pt>
                <c:pt idx="3601">
                  <c:v>3.9607400000000001E-2</c:v>
                </c:pt>
                <c:pt idx="3602">
                  <c:v>3.8791399999999997E-2</c:v>
                </c:pt>
                <c:pt idx="3603">
                  <c:v>3.8009500000000002E-2</c:v>
                </c:pt>
                <c:pt idx="3604">
                  <c:v>3.72638E-2</c:v>
                </c:pt>
                <c:pt idx="3605">
                  <c:v>3.6556400000000003E-2</c:v>
                </c:pt>
                <c:pt idx="3606">
                  <c:v>3.5888799999999998E-2</c:v>
                </c:pt>
                <c:pt idx="3607">
                  <c:v>3.52629E-2</c:v>
                </c:pt>
                <c:pt idx="3608">
                  <c:v>3.4680299999999997E-2</c:v>
                </c:pt>
                <c:pt idx="3609">
                  <c:v>3.4142699999999998E-2</c:v>
                </c:pt>
                <c:pt idx="3610">
                  <c:v>3.3651899999999998E-2</c:v>
                </c:pt>
                <c:pt idx="3611">
                  <c:v>3.3210099999999999E-2</c:v>
                </c:pt>
                <c:pt idx="3612">
                  <c:v>3.2819500000000001E-2</c:v>
                </c:pt>
                <c:pt idx="3613">
                  <c:v>3.2481599999999999E-2</c:v>
                </c:pt>
                <c:pt idx="3614">
                  <c:v>3.2197499999999997E-2</c:v>
                </c:pt>
                <c:pt idx="3615">
                  <c:v>3.1968700000000003E-2</c:v>
                </c:pt>
                <c:pt idx="3616">
                  <c:v>3.1797199999999998E-2</c:v>
                </c:pt>
                <c:pt idx="3617">
                  <c:v>3.1685100000000001E-2</c:v>
                </c:pt>
                <c:pt idx="3618">
                  <c:v>3.1633700000000001E-2</c:v>
                </c:pt>
                <c:pt idx="3619">
                  <c:v>3.1644100000000001E-2</c:v>
                </c:pt>
                <c:pt idx="3620">
                  <c:v>3.1716899999999999E-2</c:v>
                </c:pt>
                <c:pt idx="3621">
                  <c:v>3.1853199999999998E-2</c:v>
                </c:pt>
                <c:pt idx="3622">
                  <c:v>3.2053999999999999E-2</c:v>
                </c:pt>
                <c:pt idx="3623">
                  <c:v>3.23202E-2</c:v>
                </c:pt>
                <c:pt idx="3624">
                  <c:v>3.2652300000000002E-2</c:v>
                </c:pt>
                <c:pt idx="3625">
                  <c:v>3.3050599999999999E-2</c:v>
                </c:pt>
                <c:pt idx="3626">
                  <c:v>3.3515299999999998E-2</c:v>
                </c:pt>
                <c:pt idx="3627">
                  <c:v>3.40465E-2</c:v>
                </c:pt>
                <c:pt idx="3628">
                  <c:v>3.4644300000000003E-2</c:v>
                </c:pt>
                <c:pt idx="3629">
                  <c:v>3.5308399999999997E-2</c:v>
                </c:pt>
                <c:pt idx="3630">
                  <c:v>3.60387E-2</c:v>
                </c:pt>
                <c:pt idx="3631">
                  <c:v>3.6834699999999998E-2</c:v>
                </c:pt>
                <c:pt idx="3632">
                  <c:v>3.7696E-2</c:v>
                </c:pt>
                <c:pt idx="3633">
                  <c:v>3.8621599999999999E-2</c:v>
                </c:pt>
                <c:pt idx="3634">
                  <c:v>3.9610600000000003E-2</c:v>
                </c:pt>
                <c:pt idx="3635">
                  <c:v>4.0661700000000002E-2</c:v>
                </c:pt>
                <c:pt idx="3636">
                  <c:v>4.1773600000000001E-2</c:v>
                </c:pt>
                <c:pt idx="3637">
                  <c:v>4.2944999999999997E-2</c:v>
                </c:pt>
                <c:pt idx="3638">
                  <c:v>4.4174600000000001E-2</c:v>
                </c:pt>
                <c:pt idx="3639">
                  <c:v>4.5461000000000001E-2</c:v>
                </c:pt>
                <c:pt idx="3640">
                  <c:v>4.6802999999999997E-2</c:v>
                </c:pt>
                <c:pt idx="3641">
                  <c:v>4.8198600000000001E-2</c:v>
                </c:pt>
                <c:pt idx="3642">
                  <c:v>4.9645700000000001E-2</c:v>
                </c:pt>
                <c:pt idx="3643">
                  <c:v>5.1142399999999998E-2</c:v>
                </c:pt>
                <c:pt idx="3644">
                  <c:v>5.2687100000000001E-2</c:v>
                </c:pt>
                <c:pt idx="3645">
                  <c:v>5.4278399999999997E-2</c:v>
                </c:pt>
                <c:pt idx="3646">
                  <c:v>5.5913999999999998E-2</c:v>
                </c:pt>
                <c:pt idx="3647">
                  <c:v>5.7591499999999997E-2</c:v>
                </c:pt>
                <c:pt idx="3648">
                  <c:v>5.9308300000000001E-2</c:v>
                </c:pt>
                <c:pt idx="3649">
                  <c:v>6.1061900000000002E-2</c:v>
                </c:pt>
                <c:pt idx="3650">
                  <c:v>6.2849699999999994E-2</c:v>
                </c:pt>
                <c:pt idx="3651">
                  <c:v>6.4669000000000004E-2</c:v>
                </c:pt>
                <c:pt idx="3652">
                  <c:v>6.6516900000000004E-2</c:v>
                </c:pt>
                <c:pt idx="3653">
                  <c:v>6.8390699999999999E-2</c:v>
                </c:pt>
                <c:pt idx="3654">
                  <c:v>7.0287600000000006E-2</c:v>
                </c:pt>
                <c:pt idx="3655">
                  <c:v>7.2205400000000003E-2</c:v>
                </c:pt>
                <c:pt idx="3656">
                  <c:v>7.4141299999999993E-2</c:v>
                </c:pt>
                <c:pt idx="3657">
                  <c:v>7.6092499999999993E-2</c:v>
                </c:pt>
                <c:pt idx="3658">
                  <c:v>7.8055799999999995E-2</c:v>
                </c:pt>
                <c:pt idx="3659">
                  <c:v>8.0027799999999996E-2</c:v>
                </c:pt>
                <c:pt idx="3660">
                  <c:v>8.2005400000000006E-2</c:v>
                </c:pt>
                <c:pt idx="3661">
                  <c:v>8.3985599999999994E-2</c:v>
                </c:pt>
                <c:pt idx="3662">
                  <c:v>8.59655E-2</c:v>
                </c:pt>
                <c:pt idx="3663">
                  <c:v>8.7942099999999995E-2</c:v>
                </c:pt>
                <c:pt idx="3664">
                  <c:v>8.9913000000000007E-2</c:v>
                </c:pt>
                <c:pt idx="3665">
                  <c:v>9.1875799999999994E-2</c:v>
                </c:pt>
                <c:pt idx="3666">
                  <c:v>9.3827999999999995E-2</c:v>
                </c:pt>
                <c:pt idx="3667">
                  <c:v>9.5766500000000004E-2</c:v>
                </c:pt>
                <c:pt idx="3668">
                  <c:v>9.76881E-2</c:v>
                </c:pt>
                <c:pt idx="3669">
                  <c:v>9.95896E-2</c:v>
                </c:pt>
                <c:pt idx="3670">
                  <c:v>0.101468</c:v>
                </c:pt>
                <c:pt idx="3671">
                  <c:v>0.103321</c:v>
                </c:pt>
                <c:pt idx="3672">
                  <c:v>0.105145</c:v>
                </c:pt>
                <c:pt idx="3673">
                  <c:v>0.106937</c:v>
                </c:pt>
                <c:pt idx="3674">
                  <c:v>0.108694</c:v>
                </c:pt>
                <c:pt idx="3675">
                  <c:v>0.110412</c:v>
                </c:pt>
                <c:pt idx="3676">
                  <c:v>0.11209</c:v>
                </c:pt>
                <c:pt idx="3677">
                  <c:v>0.11372400000000001</c:v>
                </c:pt>
                <c:pt idx="3678">
                  <c:v>0.115312</c:v>
                </c:pt>
                <c:pt idx="3679">
                  <c:v>0.116852</c:v>
                </c:pt>
                <c:pt idx="3680">
                  <c:v>0.118341</c:v>
                </c:pt>
                <c:pt idx="3681">
                  <c:v>0.11977699999999999</c:v>
                </c:pt>
                <c:pt idx="3682">
                  <c:v>0.121156</c:v>
                </c:pt>
                <c:pt idx="3683">
                  <c:v>0.122476</c:v>
                </c:pt>
                <c:pt idx="3684">
                  <c:v>0.123736</c:v>
                </c:pt>
                <c:pt idx="3685">
                  <c:v>0.124934</c:v>
                </c:pt>
                <c:pt idx="3686">
                  <c:v>0.12606800000000001</c:v>
                </c:pt>
                <c:pt idx="3687">
                  <c:v>0.127136</c:v>
                </c:pt>
                <c:pt idx="3688">
                  <c:v>0.128137</c:v>
                </c:pt>
                <c:pt idx="3689">
                  <c:v>0.12906899999999999</c:v>
                </c:pt>
                <c:pt idx="3690">
                  <c:v>0.12992999999999999</c:v>
                </c:pt>
                <c:pt idx="3691">
                  <c:v>0.130721</c:v>
                </c:pt>
                <c:pt idx="3692">
                  <c:v>0.131439</c:v>
                </c:pt>
                <c:pt idx="3693">
                  <c:v>0.13208400000000001</c:v>
                </c:pt>
                <c:pt idx="3694">
                  <c:v>0.13265299999999999</c:v>
                </c:pt>
                <c:pt idx="3695">
                  <c:v>0.13314799999999999</c:v>
                </c:pt>
                <c:pt idx="3696">
                  <c:v>0.13356499999999999</c:v>
                </c:pt>
                <c:pt idx="3697">
                  <c:v>0.133906</c:v>
                </c:pt>
                <c:pt idx="3698">
                  <c:v>0.13417000000000001</c:v>
                </c:pt>
                <c:pt idx="3699">
                  <c:v>0.134356</c:v>
                </c:pt>
                <c:pt idx="3700">
                  <c:v>0.134463</c:v>
                </c:pt>
                <c:pt idx="3701">
                  <c:v>0.134491</c:v>
                </c:pt>
                <c:pt idx="3702">
                  <c:v>0.134439</c:v>
                </c:pt>
                <c:pt idx="3703">
                  <c:v>0.13430700000000001</c:v>
                </c:pt>
                <c:pt idx="3704">
                  <c:v>0.13409599999999999</c:v>
                </c:pt>
                <c:pt idx="3705">
                  <c:v>0.13380500000000001</c:v>
                </c:pt>
                <c:pt idx="3706">
                  <c:v>0.133435</c:v>
                </c:pt>
                <c:pt idx="3707">
                  <c:v>0.13298699999999999</c:v>
                </c:pt>
                <c:pt idx="3708">
                  <c:v>0.13245899999999999</c:v>
                </c:pt>
                <c:pt idx="3709">
                  <c:v>0.131852</c:v>
                </c:pt>
                <c:pt idx="3710">
                  <c:v>0.13116700000000001</c:v>
                </c:pt>
                <c:pt idx="3711">
                  <c:v>0.13040399999999999</c:v>
                </c:pt>
                <c:pt idx="3712">
                  <c:v>0.12956500000000001</c:v>
                </c:pt>
                <c:pt idx="3713">
                  <c:v>0.12865099999999999</c:v>
                </c:pt>
                <c:pt idx="3714">
                  <c:v>0.127663</c:v>
                </c:pt>
                <c:pt idx="3715">
                  <c:v>0.12660199999999999</c:v>
                </c:pt>
                <c:pt idx="3716">
                  <c:v>0.125469</c:v>
                </c:pt>
                <c:pt idx="3717">
                  <c:v>0.124267</c:v>
                </c:pt>
                <c:pt idx="3718">
                  <c:v>0.12299599999999999</c:v>
                </c:pt>
                <c:pt idx="3719">
                  <c:v>0.121656</c:v>
                </c:pt>
                <c:pt idx="3720">
                  <c:v>0.12025</c:v>
                </c:pt>
                <c:pt idx="3721">
                  <c:v>0.11877799999999999</c:v>
                </c:pt>
                <c:pt idx="3722">
                  <c:v>0.117243</c:v>
                </c:pt>
                <c:pt idx="3723">
                  <c:v>0.115645</c:v>
                </c:pt>
                <c:pt idx="3724">
                  <c:v>0.113987</c:v>
                </c:pt>
                <c:pt idx="3725">
                  <c:v>0.11226899999999999</c:v>
                </c:pt>
                <c:pt idx="3726">
                  <c:v>0.11049299999999999</c:v>
                </c:pt>
                <c:pt idx="3727">
                  <c:v>0.108663</c:v>
                </c:pt>
                <c:pt idx="3728">
                  <c:v>0.106778</c:v>
                </c:pt>
                <c:pt idx="3729">
                  <c:v>0.10484300000000001</c:v>
                </c:pt>
                <c:pt idx="3730">
                  <c:v>0.102858</c:v>
                </c:pt>
                <c:pt idx="3731">
                  <c:v>0.100826</c:v>
                </c:pt>
                <c:pt idx="3732">
                  <c:v>9.8747699999999994E-2</c:v>
                </c:pt>
                <c:pt idx="3733">
                  <c:v>9.6626900000000002E-2</c:v>
                </c:pt>
                <c:pt idx="3734">
                  <c:v>9.4465900000000005E-2</c:v>
                </c:pt>
                <c:pt idx="3735">
                  <c:v>9.2267000000000002E-2</c:v>
                </c:pt>
                <c:pt idx="3736">
                  <c:v>9.0032699999999993E-2</c:v>
                </c:pt>
                <c:pt idx="3737">
                  <c:v>8.7765300000000004E-2</c:v>
                </c:pt>
                <c:pt idx="3738">
                  <c:v>8.5466899999999998E-2</c:v>
                </c:pt>
                <c:pt idx="3739">
                  <c:v>8.3139500000000005E-2</c:v>
                </c:pt>
                <c:pt idx="3740">
                  <c:v>8.0785200000000001E-2</c:v>
                </c:pt>
                <c:pt idx="3741">
                  <c:v>7.8406000000000003E-2</c:v>
                </c:pt>
                <c:pt idx="3742">
                  <c:v>7.6005100000000006E-2</c:v>
                </c:pt>
                <c:pt idx="3743">
                  <c:v>7.3585800000000007E-2</c:v>
                </c:pt>
                <c:pt idx="3744">
                  <c:v>7.11508E-2</c:v>
                </c:pt>
                <c:pt idx="3745">
                  <c:v>6.8702600000000003E-2</c:v>
                </c:pt>
                <c:pt idx="3746">
                  <c:v>6.6243999999999997E-2</c:v>
                </c:pt>
                <c:pt idx="3747">
                  <c:v>6.3777700000000007E-2</c:v>
                </c:pt>
                <c:pt idx="3748">
                  <c:v>6.1306300000000001E-2</c:v>
                </c:pt>
                <c:pt idx="3749">
                  <c:v>5.8832500000000003E-2</c:v>
                </c:pt>
                <c:pt idx="3750">
                  <c:v>5.6358600000000002E-2</c:v>
                </c:pt>
                <c:pt idx="3751">
                  <c:v>5.38871E-2</c:v>
                </c:pt>
                <c:pt idx="3752">
                  <c:v>5.1420100000000003E-2</c:v>
                </c:pt>
                <c:pt idx="3753">
                  <c:v>4.8959700000000002E-2</c:v>
                </c:pt>
                <c:pt idx="3754">
                  <c:v>4.65082E-2</c:v>
                </c:pt>
                <c:pt idx="3755">
                  <c:v>4.4068200000000002E-2</c:v>
                </c:pt>
                <c:pt idx="3756">
                  <c:v>4.1642400000000003E-2</c:v>
                </c:pt>
                <c:pt idx="3757">
                  <c:v>3.9233400000000002E-2</c:v>
                </c:pt>
                <c:pt idx="3758">
                  <c:v>3.6843800000000003E-2</c:v>
                </c:pt>
                <c:pt idx="3759">
                  <c:v>3.4475800000000001E-2</c:v>
                </c:pt>
                <c:pt idx="3760">
                  <c:v>3.2131600000000003E-2</c:v>
                </c:pt>
                <c:pt idx="3761">
                  <c:v>2.98129E-2</c:v>
                </c:pt>
                <c:pt idx="3762">
                  <c:v>2.75216E-2</c:v>
                </c:pt>
                <c:pt idx="3763">
                  <c:v>2.5259899999999998E-2</c:v>
                </c:pt>
                <c:pt idx="3764">
                  <c:v>2.30297E-2</c:v>
                </c:pt>
                <c:pt idx="3765">
                  <c:v>2.0832300000000002E-2</c:v>
                </c:pt>
                <c:pt idx="3766">
                  <c:v>1.8670300000000001E-2</c:v>
                </c:pt>
                <c:pt idx="3767">
                  <c:v>1.65457E-2</c:v>
                </c:pt>
                <c:pt idx="3768">
                  <c:v>1.4460000000000001E-2</c:v>
                </c:pt>
                <c:pt idx="3769">
                  <c:v>1.2414400000000001E-2</c:v>
                </c:pt>
                <c:pt idx="3770">
                  <c:v>1.04105E-2</c:v>
                </c:pt>
                <c:pt idx="3771" formatCode="0.00E+00">
                  <c:v>8.4503400000000006E-3</c:v>
                </c:pt>
                <c:pt idx="3772" formatCode="0.00E+00">
                  <c:v>6.5359199999999998E-3</c:v>
                </c:pt>
                <c:pt idx="3773" formatCode="0.00E+00">
                  <c:v>4.6689599999999998E-3</c:v>
                </c:pt>
                <c:pt idx="3774" formatCode="0.00E+00">
                  <c:v>2.8513000000000002E-3</c:v>
                </c:pt>
                <c:pt idx="3775" formatCode="0.00E+00">
                  <c:v>1.08472E-3</c:v>
                </c:pt>
                <c:pt idx="3776" formatCode="0.00E+00">
                  <c:v>-6.2943600000000004E-4</c:v>
                </c:pt>
                <c:pt idx="3777" formatCode="0.00E+00">
                  <c:v>-2.2902600000000001E-3</c:v>
                </c:pt>
                <c:pt idx="3778" formatCode="0.00E+00">
                  <c:v>-3.89705E-3</c:v>
                </c:pt>
                <c:pt idx="3779" formatCode="0.00E+00">
                  <c:v>-5.4486700000000001E-3</c:v>
                </c:pt>
                <c:pt idx="3780" formatCode="0.00E+00">
                  <c:v>-6.9432599999999997E-3</c:v>
                </c:pt>
                <c:pt idx="3781" formatCode="0.00E+00">
                  <c:v>-8.3784299999999992E-3</c:v>
                </c:pt>
                <c:pt idx="3782" formatCode="0.00E+00">
                  <c:v>-9.7515199999999996E-3</c:v>
                </c:pt>
                <c:pt idx="3783">
                  <c:v>-1.10612E-2</c:v>
                </c:pt>
                <c:pt idx="3784">
                  <c:v>-1.2308700000000001E-2</c:v>
                </c:pt>
                <c:pt idx="3785">
                  <c:v>-1.34956E-2</c:v>
                </c:pt>
                <c:pt idx="3786">
                  <c:v>-1.46216E-2</c:v>
                </c:pt>
                <c:pt idx="3787">
                  <c:v>-1.5685999999999999E-2</c:v>
                </c:pt>
                <c:pt idx="3788">
                  <c:v>-1.6689200000000001E-2</c:v>
                </c:pt>
                <c:pt idx="3789">
                  <c:v>-1.76311E-2</c:v>
                </c:pt>
                <c:pt idx="3790">
                  <c:v>-1.8511900000000001E-2</c:v>
                </c:pt>
                <c:pt idx="3791">
                  <c:v>-1.9331500000000001E-2</c:v>
                </c:pt>
                <c:pt idx="3792">
                  <c:v>-2.0090400000000001E-2</c:v>
                </c:pt>
                <c:pt idx="3793">
                  <c:v>-2.0789100000000001E-2</c:v>
                </c:pt>
                <c:pt idx="3794">
                  <c:v>-2.1427999999999999E-2</c:v>
                </c:pt>
                <c:pt idx="3795">
                  <c:v>-2.2007700000000002E-2</c:v>
                </c:pt>
                <c:pt idx="3796">
                  <c:v>-2.25291E-2</c:v>
                </c:pt>
                <c:pt idx="3797">
                  <c:v>-2.2993199999999998E-2</c:v>
                </c:pt>
                <c:pt idx="3798">
                  <c:v>-2.3400799999999999E-2</c:v>
                </c:pt>
                <c:pt idx="3799">
                  <c:v>-2.3752599999999999E-2</c:v>
                </c:pt>
                <c:pt idx="3800">
                  <c:v>-2.4049299999999999E-2</c:v>
                </c:pt>
                <c:pt idx="3801">
                  <c:v>-2.4292299999999999E-2</c:v>
                </c:pt>
                <c:pt idx="3802">
                  <c:v>-2.44826E-2</c:v>
                </c:pt>
                <c:pt idx="3803">
                  <c:v>-2.46211E-2</c:v>
                </c:pt>
                <c:pt idx="3804">
                  <c:v>-2.4708399999999998E-2</c:v>
                </c:pt>
                <c:pt idx="3805">
                  <c:v>-2.47456E-2</c:v>
                </c:pt>
                <c:pt idx="3806">
                  <c:v>-2.47339E-2</c:v>
                </c:pt>
                <c:pt idx="3807">
                  <c:v>-2.46748E-2</c:v>
                </c:pt>
                <c:pt idx="3808">
                  <c:v>-2.4569400000000002E-2</c:v>
                </c:pt>
                <c:pt idx="3809">
                  <c:v>-2.4419300000000001E-2</c:v>
                </c:pt>
                <c:pt idx="3810">
                  <c:v>-2.4226000000000001E-2</c:v>
                </c:pt>
                <c:pt idx="3811">
                  <c:v>-2.39913E-2</c:v>
                </c:pt>
                <c:pt idx="3812">
                  <c:v>-2.3717100000000001E-2</c:v>
                </c:pt>
                <c:pt idx="3813">
                  <c:v>-2.34053E-2</c:v>
                </c:pt>
                <c:pt idx="3814">
                  <c:v>-2.3057399999999999E-2</c:v>
                </c:pt>
                <c:pt idx="3815">
                  <c:v>-2.2675399999999998E-2</c:v>
                </c:pt>
                <c:pt idx="3816">
                  <c:v>-2.2261300000000001E-2</c:v>
                </c:pt>
                <c:pt idx="3817">
                  <c:v>-2.1817400000000001E-2</c:v>
                </c:pt>
                <c:pt idx="3818">
                  <c:v>-2.13455E-2</c:v>
                </c:pt>
                <c:pt idx="3819">
                  <c:v>-2.08472E-2</c:v>
                </c:pt>
                <c:pt idx="3820">
                  <c:v>-2.0324600000000002E-2</c:v>
                </c:pt>
                <c:pt idx="3821">
                  <c:v>-1.97799E-2</c:v>
                </c:pt>
                <c:pt idx="3822">
                  <c:v>-1.9215400000000001E-2</c:v>
                </c:pt>
                <c:pt idx="3823">
                  <c:v>-1.8632699999999999E-2</c:v>
                </c:pt>
                <c:pt idx="3824">
                  <c:v>-1.8033299999999999E-2</c:v>
                </c:pt>
                <c:pt idx="3825">
                  <c:v>-1.7419E-2</c:v>
                </c:pt>
                <c:pt idx="3826">
                  <c:v>-1.6791500000000001E-2</c:v>
                </c:pt>
                <c:pt idx="3827">
                  <c:v>-1.6153000000000001E-2</c:v>
                </c:pt>
                <c:pt idx="3828">
                  <c:v>-1.5505400000000001E-2</c:v>
                </c:pt>
                <c:pt idx="3829">
                  <c:v>-1.4850800000000001E-2</c:v>
                </c:pt>
                <c:pt idx="3830">
                  <c:v>-1.41911E-2</c:v>
                </c:pt>
                <c:pt idx="3831">
                  <c:v>-1.3528200000000001E-2</c:v>
                </c:pt>
                <c:pt idx="3832">
                  <c:v>-1.2863599999999999E-2</c:v>
                </c:pt>
                <c:pt idx="3833">
                  <c:v>-1.21989E-2</c:v>
                </c:pt>
                <c:pt idx="3834">
                  <c:v>-1.1535999999999999E-2</c:v>
                </c:pt>
                <c:pt idx="3835">
                  <c:v>-1.08767E-2</c:v>
                </c:pt>
                <c:pt idx="3836">
                  <c:v>-1.0222800000000001E-2</c:v>
                </c:pt>
                <c:pt idx="3837" formatCode="0.00E+00">
                  <c:v>-9.5756000000000001E-3</c:v>
                </c:pt>
                <c:pt idx="3838" formatCode="0.00E+00">
                  <c:v>-8.9365299999999998E-3</c:v>
                </c:pt>
                <c:pt idx="3839" formatCode="0.00E+00">
                  <c:v>-8.3069700000000003E-3</c:v>
                </c:pt>
                <c:pt idx="3840" formatCode="0.00E+00">
                  <c:v>-7.6884400000000004E-3</c:v>
                </c:pt>
                <c:pt idx="3841" formatCode="0.00E+00">
                  <c:v>-7.0823800000000001E-3</c:v>
                </c:pt>
                <c:pt idx="3842" formatCode="0.00E+00">
                  <c:v>-6.4899500000000004E-3</c:v>
                </c:pt>
                <c:pt idx="3843" formatCode="0.00E+00">
                  <c:v>-5.9121599999999996E-3</c:v>
                </c:pt>
                <c:pt idx="3844" formatCode="0.00E+00">
                  <c:v>-5.3500900000000001E-3</c:v>
                </c:pt>
                <c:pt idx="3845" formatCode="0.00E+00">
                  <c:v>-4.8048500000000003E-3</c:v>
                </c:pt>
                <c:pt idx="3846" formatCode="0.00E+00">
                  <c:v>-4.2774500000000003E-3</c:v>
                </c:pt>
                <c:pt idx="3847" formatCode="0.00E+00">
                  <c:v>-3.7686199999999999E-3</c:v>
                </c:pt>
                <c:pt idx="3848" formatCode="0.00E+00">
                  <c:v>-3.27896E-3</c:v>
                </c:pt>
                <c:pt idx="3849" formatCode="0.00E+00">
                  <c:v>-2.8092600000000001E-3</c:v>
                </c:pt>
                <c:pt idx="3850" formatCode="0.00E+00">
                  <c:v>-2.3602499999999999E-3</c:v>
                </c:pt>
                <c:pt idx="3851" formatCode="0.00E+00">
                  <c:v>-1.9321399999999999E-3</c:v>
                </c:pt>
                <c:pt idx="3852" formatCode="0.00E+00">
                  <c:v>-1.52469E-3</c:v>
                </c:pt>
                <c:pt idx="3853" formatCode="0.00E+00">
                  <c:v>-1.13765E-3</c:v>
                </c:pt>
                <c:pt idx="3854" formatCode="0.00E+00">
                  <c:v>-7.7112000000000003E-4</c:v>
                </c:pt>
                <c:pt idx="3855" formatCode="0.00E+00">
                  <c:v>-4.2550200000000002E-4</c:v>
                </c:pt>
                <c:pt idx="3856" formatCode="0.00E+00">
                  <c:v>-1.0129E-4</c:v>
                </c:pt>
                <c:pt idx="3857" formatCode="0.00E+00">
                  <c:v>2.01375E-4</c:v>
                </c:pt>
                <c:pt idx="3858" formatCode="0.00E+00">
                  <c:v>4.8279600000000002E-4</c:v>
                </c:pt>
                <c:pt idx="3859" formatCode="0.00E+00">
                  <c:v>7.4338699999999998E-4</c:v>
                </c:pt>
                <c:pt idx="3860" formatCode="0.00E+00">
                  <c:v>9.8337500000000009E-4</c:v>
                </c:pt>
                <c:pt idx="3861" formatCode="0.00E+00">
                  <c:v>1.2029300000000001E-3</c:v>
                </c:pt>
                <c:pt idx="3862" formatCode="0.00E+00">
                  <c:v>1.40248E-3</c:v>
                </c:pt>
                <c:pt idx="3863" formatCode="0.00E+00">
                  <c:v>1.5826600000000001E-3</c:v>
                </c:pt>
                <c:pt idx="3864" formatCode="0.00E+00">
                  <c:v>1.74405E-3</c:v>
                </c:pt>
                <c:pt idx="3865" formatCode="0.00E+00">
                  <c:v>1.88729E-3</c:v>
                </c:pt>
                <c:pt idx="3866" formatCode="0.00E+00">
                  <c:v>2.01294E-3</c:v>
                </c:pt>
                <c:pt idx="3867" formatCode="0.00E+00">
                  <c:v>2.1216799999999999E-3</c:v>
                </c:pt>
                <c:pt idx="3868" formatCode="0.00E+00">
                  <c:v>2.2145799999999998E-3</c:v>
                </c:pt>
                <c:pt idx="3869" formatCode="0.00E+00">
                  <c:v>2.2928699999999998E-3</c:v>
                </c:pt>
                <c:pt idx="3870" formatCode="0.00E+00">
                  <c:v>2.3575800000000002E-3</c:v>
                </c:pt>
                <c:pt idx="3871" formatCode="0.00E+00">
                  <c:v>2.40953E-3</c:v>
                </c:pt>
                <c:pt idx="3872" formatCode="0.00E+00">
                  <c:v>2.4496100000000001E-3</c:v>
                </c:pt>
                <c:pt idx="3873" formatCode="0.00E+00">
                  <c:v>2.4792299999999998E-3</c:v>
                </c:pt>
                <c:pt idx="3874" formatCode="0.00E+00">
                  <c:v>2.49993E-3</c:v>
                </c:pt>
                <c:pt idx="3875" formatCode="0.00E+00">
                  <c:v>2.5130500000000002E-3</c:v>
                </c:pt>
                <c:pt idx="3876" formatCode="0.00E+00">
                  <c:v>2.5197800000000001E-3</c:v>
                </c:pt>
                <c:pt idx="3877" formatCode="0.00E+00">
                  <c:v>2.52134E-3</c:v>
                </c:pt>
                <c:pt idx="3878" formatCode="0.00E+00">
                  <c:v>2.5191599999999999E-3</c:v>
                </c:pt>
                <c:pt idx="3879" formatCode="0.00E+00">
                  <c:v>2.5147500000000001E-3</c:v>
                </c:pt>
                <c:pt idx="3880" formatCode="0.00E+00">
                  <c:v>2.5093200000000002E-3</c:v>
                </c:pt>
                <c:pt idx="3881" formatCode="0.00E+00">
                  <c:v>2.5039699999999999E-3</c:v>
                </c:pt>
                <c:pt idx="3882" formatCode="0.00E+00">
                  <c:v>2.4998199999999998E-3</c:v>
                </c:pt>
                <c:pt idx="3883" formatCode="0.00E+00">
                  <c:v>2.49804E-3</c:v>
                </c:pt>
                <c:pt idx="3884" formatCode="0.00E+00">
                  <c:v>2.49993E-3</c:v>
                </c:pt>
                <c:pt idx="3885" formatCode="0.00E+00">
                  <c:v>2.50717E-3</c:v>
                </c:pt>
                <c:pt idx="3886" formatCode="0.00E+00">
                  <c:v>2.5215200000000002E-3</c:v>
                </c:pt>
                <c:pt idx="3887" formatCode="0.00E+00">
                  <c:v>2.5446000000000002E-3</c:v>
                </c:pt>
                <c:pt idx="3888" formatCode="0.00E+00">
                  <c:v>2.57786E-3</c:v>
                </c:pt>
                <c:pt idx="3889" formatCode="0.00E+00">
                  <c:v>2.62269E-3</c:v>
                </c:pt>
                <c:pt idx="3890" formatCode="0.00E+00">
                  <c:v>2.6805900000000001E-3</c:v>
                </c:pt>
                <c:pt idx="3891" formatCode="0.00E+00">
                  <c:v>2.7531399999999998E-3</c:v>
                </c:pt>
                <c:pt idx="3892" formatCode="0.00E+00">
                  <c:v>2.8421499999999999E-3</c:v>
                </c:pt>
                <c:pt idx="3893" formatCode="0.00E+00">
                  <c:v>2.94918E-3</c:v>
                </c:pt>
                <c:pt idx="3894" formatCode="0.00E+00">
                  <c:v>3.0753099999999999E-3</c:v>
                </c:pt>
                <c:pt idx="3895" formatCode="0.00E+00">
                  <c:v>3.22142E-3</c:v>
                </c:pt>
                <c:pt idx="3896" formatCode="0.00E+00">
                  <c:v>3.3887600000000002E-3</c:v>
                </c:pt>
                <c:pt idx="3897" formatCode="0.00E+00">
                  <c:v>3.5787800000000002E-3</c:v>
                </c:pt>
                <c:pt idx="3898" formatCode="0.00E+00">
                  <c:v>3.79285E-3</c:v>
                </c:pt>
                <c:pt idx="3899" formatCode="0.00E+00">
                  <c:v>4.03243E-3</c:v>
                </c:pt>
                <c:pt idx="3900" formatCode="0.00E+00">
                  <c:v>4.2988200000000001E-3</c:v>
                </c:pt>
                <c:pt idx="3901" formatCode="0.00E+00">
                  <c:v>4.5928599999999998E-3</c:v>
                </c:pt>
                <c:pt idx="3902" formatCode="0.00E+00">
                  <c:v>4.9153699999999996E-3</c:v>
                </c:pt>
                <c:pt idx="3903" formatCode="0.00E+00">
                  <c:v>5.2674100000000001E-3</c:v>
                </c:pt>
                <c:pt idx="3904" formatCode="0.00E+00">
                  <c:v>5.6502200000000001E-3</c:v>
                </c:pt>
                <c:pt idx="3905" formatCode="0.00E+00">
                  <c:v>6.0648400000000002E-3</c:v>
                </c:pt>
                <c:pt idx="3906" formatCode="0.00E+00">
                  <c:v>6.5119599999999998E-3</c:v>
                </c:pt>
                <c:pt idx="3907" formatCode="0.00E+00">
                  <c:v>6.9922500000000002E-3</c:v>
                </c:pt>
                <c:pt idx="3908" formatCode="0.00E+00">
                  <c:v>7.50653E-3</c:v>
                </c:pt>
                <c:pt idx="3909" formatCode="0.00E+00">
                  <c:v>8.0554500000000005E-3</c:v>
                </c:pt>
                <c:pt idx="3910" formatCode="0.00E+00">
                  <c:v>8.6393400000000006E-3</c:v>
                </c:pt>
                <c:pt idx="3911" formatCode="0.00E+00">
                  <c:v>9.2583400000000003E-3</c:v>
                </c:pt>
                <c:pt idx="3912" formatCode="0.00E+00">
                  <c:v>9.9125199999999993E-3</c:v>
                </c:pt>
                <c:pt idx="3913">
                  <c:v>1.0602E-2</c:v>
                </c:pt>
                <c:pt idx="3914">
                  <c:v>1.13271E-2</c:v>
                </c:pt>
                <c:pt idx="3915">
                  <c:v>1.2088E-2</c:v>
                </c:pt>
                <c:pt idx="3916">
                  <c:v>1.28845E-2</c:v>
                </c:pt>
                <c:pt idx="3917">
                  <c:v>1.37164E-2</c:v>
                </c:pt>
                <c:pt idx="3918">
                  <c:v>1.45836E-2</c:v>
                </c:pt>
                <c:pt idx="3919">
                  <c:v>1.54857E-2</c:v>
                </c:pt>
                <c:pt idx="3920">
                  <c:v>1.6422699999999998E-2</c:v>
                </c:pt>
                <c:pt idx="3921">
                  <c:v>1.7394199999999999E-2</c:v>
                </c:pt>
                <c:pt idx="3922">
                  <c:v>1.8399800000000001E-2</c:v>
                </c:pt>
                <c:pt idx="3923">
                  <c:v>1.9439000000000001E-2</c:v>
                </c:pt>
                <c:pt idx="3924">
                  <c:v>2.0510899999999999E-2</c:v>
                </c:pt>
                <c:pt idx="3925">
                  <c:v>2.1614600000000001E-2</c:v>
                </c:pt>
                <c:pt idx="3926">
                  <c:v>2.2749100000000001E-2</c:v>
                </c:pt>
                <c:pt idx="3927">
                  <c:v>2.3913199999999999E-2</c:v>
                </c:pt>
                <c:pt idx="3928">
                  <c:v>2.5105700000000002E-2</c:v>
                </c:pt>
                <c:pt idx="3929">
                  <c:v>2.6325600000000001E-2</c:v>
                </c:pt>
                <c:pt idx="3930">
                  <c:v>2.7571600000000002E-2</c:v>
                </c:pt>
                <c:pt idx="3931">
                  <c:v>2.8842400000000001E-2</c:v>
                </c:pt>
                <c:pt idx="3932">
                  <c:v>3.0136900000000001E-2</c:v>
                </c:pt>
                <c:pt idx="3933">
                  <c:v>3.1453399999999999E-2</c:v>
                </c:pt>
                <c:pt idx="3934">
                  <c:v>3.2790399999999997E-2</c:v>
                </c:pt>
                <c:pt idx="3935">
                  <c:v>3.4146099999999999E-2</c:v>
                </c:pt>
                <c:pt idx="3936">
                  <c:v>3.5518599999999997E-2</c:v>
                </c:pt>
                <c:pt idx="3937">
                  <c:v>3.6906300000000003E-2</c:v>
                </c:pt>
                <c:pt idx="3938">
                  <c:v>3.8307300000000002E-2</c:v>
                </c:pt>
                <c:pt idx="3939">
                  <c:v>3.9719499999999998E-2</c:v>
                </c:pt>
                <c:pt idx="3940">
                  <c:v>4.1140599999999999E-2</c:v>
                </c:pt>
                <c:pt idx="3941">
                  <c:v>4.2568700000000001E-2</c:v>
                </c:pt>
                <c:pt idx="3942">
                  <c:v>4.4001699999999998E-2</c:v>
                </c:pt>
                <c:pt idx="3943">
                  <c:v>4.5437400000000003E-2</c:v>
                </c:pt>
                <c:pt idx="3944">
                  <c:v>4.6873499999999998E-2</c:v>
                </c:pt>
                <c:pt idx="3945">
                  <c:v>4.8307500000000003E-2</c:v>
                </c:pt>
                <c:pt idx="3946">
                  <c:v>4.9737000000000003E-2</c:v>
                </c:pt>
                <c:pt idx="3947">
                  <c:v>5.11596E-2</c:v>
                </c:pt>
                <c:pt idx="3948">
                  <c:v>5.2572899999999999E-2</c:v>
                </c:pt>
                <c:pt idx="3949">
                  <c:v>5.3974300000000003E-2</c:v>
                </c:pt>
                <c:pt idx="3950">
                  <c:v>5.5361500000000001E-2</c:v>
                </c:pt>
                <c:pt idx="3951">
                  <c:v>5.6731900000000002E-2</c:v>
                </c:pt>
                <c:pt idx="3952">
                  <c:v>5.8082799999999997E-2</c:v>
                </c:pt>
                <c:pt idx="3953">
                  <c:v>5.9411400000000003E-2</c:v>
                </c:pt>
                <c:pt idx="3954">
                  <c:v>6.0715100000000001E-2</c:v>
                </c:pt>
                <c:pt idx="3955">
                  <c:v>6.1991600000000001E-2</c:v>
                </c:pt>
                <c:pt idx="3956">
                  <c:v>6.3238299999999997E-2</c:v>
                </c:pt>
                <c:pt idx="3957">
                  <c:v>6.4452400000000007E-2</c:v>
                </c:pt>
                <c:pt idx="3958">
                  <c:v>6.5631499999999995E-2</c:v>
                </c:pt>
                <c:pt idx="3959">
                  <c:v>6.6773100000000002E-2</c:v>
                </c:pt>
                <c:pt idx="3960">
                  <c:v>6.7874699999999996E-2</c:v>
                </c:pt>
                <c:pt idx="3961">
                  <c:v>6.8933800000000003E-2</c:v>
                </c:pt>
                <c:pt idx="3962">
                  <c:v>6.9947800000000004E-2</c:v>
                </c:pt>
                <c:pt idx="3963">
                  <c:v>7.09143E-2</c:v>
                </c:pt>
                <c:pt idx="3964">
                  <c:v>7.1830900000000003E-2</c:v>
                </c:pt>
                <c:pt idx="3965">
                  <c:v>7.2695399999999993E-2</c:v>
                </c:pt>
                <c:pt idx="3966">
                  <c:v>7.3505500000000001E-2</c:v>
                </c:pt>
                <c:pt idx="3967">
                  <c:v>7.4258900000000003E-2</c:v>
                </c:pt>
                <c:pt idx="3968">
                  <c:v>7.4953500000000006E-2</c:v>
                </c:pt>
                <c:pt idx="3969">
                  <c:v>7.5587299999999996E-2</c:v>
                </c:pt>
                <c:pt idx="3970">
                  <c:v>7.6158199999999995E-2</c:v>
                </c:pt>
                <c:pt idx="3971">
                  <c:v>7.6664200000000002E-2</c:v>
                </c:pt>
                <c:pt idx="3972">
                  <c:v>7.71033E-2</c:v>
                </c:pt>
                <c:pt idx="3973">
                  <c:v>7.7473600000000004E-2</c:v>
                </c:pt>
                <c:pt idx="3974">
                  <c:v>7.7773499999999995E-2</c:v>
                </c:pt>
                <c:pt idx="3975">
                  <c:v>7.8001200000000007E-2</c:v>
                </c:pt>
                <c:pt idx="3976">
                  <c:v>7.8155299999999997E-2</c:v>
                </c:pt>
                <c:pt idx="3977">
                  <c:v>7.8234399999999996E-2</c:v>
                </c:pt>
                <c:pt idx="3978">
                  <c:v>7.8236899999999998E-2</c:v>
                </c:pt>
                <c:pt idx="3979">
                  <c:v>7.8161400000000006E-2</c:v>
                </c:pt>
                <c:pt idx="3980">
                  <c:v>7.8006900000000004E-2</c:v>
                </c:pt>
                <c:pt idx="3981">
                  <c:v>7.7772300000000003E-2</c:v>
                </c:pt>
                <c:pt idx="3982">
                  <c:v>7.7456700000000003E-2</c:v>
                </c:pt>
                <c:pt idx="3983">
                  <c:v>7.7059299999999997E-2</c:v>
                </c:pt>
                <c:pt idx="3984">
                  <c:v>7.65792E-2</c:v>
                </c:pt>
                <c:pt idx="3985">
                  <c:v>7.6016100000000003E-2</c:v>
                </c:pt>
                <c:pt idx="3986">
                  <c:v>7.53693E-2</c:v>
                </c:pt>
                <c:pt idx="3987">
                  <c:v>7.4638599999999999E-2</c:v>
                </c:pt>
                <c:pt idx="3988">
                  <c:v>7.3823600000000003E-2</c:v>
                </c:pt>
                <c:pt idx="3989">
                  <c:v>7.2924199999999995E-2</c:v>
                </c:pt>
                <c:pt idx="3990">
                  <c:v>7.1940500000000004E-2</c:v>
                </c:pt>
                <c:pt idx="3991">
                  <c:v>7.0872500000000005E-2</c:v>
                </c:pt>
                <c:pt idx="3992">
                  <c:v>6.9720699999999997E-2</c:v>
                </c:pt>
                <c:pt idx="3993">
                  <c:v>6.8485299999999999E-2</c:v>
                </c:pt>
                <c:pt idx="3994">
                  <c:v>6.7166900000000002E-2</c:v>
                </c:pt>
                <c:pt idx="3995">
                  <c:v>6.5766000000000005E-2</c:v>
                </c:pt>
                <c:pt idx="3996">
                  <c:v>6.4283400000000004E-2</c:v>
                </c:pt>
                <c:pt idx="3997">
                  <c:v>6.2719999999999998E-2</c:v>
                </c:pt>
                <c:pt idx="3998">
                  <c:v>6.1076800000000001E-2</c:v>
                </c:pt>
                <c:pt idx="3999">
                  <c:v>5.9355199999999997E-2</c:v>
                </c:pt>
                <c:pt idx="4000">
                  <c:v>5.7556200000000002E-2</c:v>
                </c:pt>
                <c:pt idx="4001">
                  <c:v>5.5681399999999999E-2</c:v>
                </c:pt>
                <c:pt idx="4002">
                  <c:v>5.3732299999999997E-2</c:v>
                </c:pt>
                <c:pt idx="4003">
                  <c:v>5.1710600000000002E-2</c:v>
                </c:pt>
                <c:pt idx="4004">
                  <c:v>4.9618000000000002E-2</c:v>
                </c:pt>
                <c:pt idx="4005">
                  <c:v>4.7456499999999999E-2</c:v>
                </c:pt>
                <c:pt idx="4006">
                  <c:v>4.52281E-2</c:v>
                </c:pt>
                <c:pt idx="4007">
                  <c:v>4.2935000000000001E-2</c:v>
                </c:pt>
                <c:pt idx="4008">
                  <c:v>4.0579400000000002E-2</c:v>
                </c:pt>
                <c:pt idx="4009">
                  <c:v>3.8163599999999999E-2</c:v>
                </c:pt>
                <c:pt idx="4010">
                  <c:v>3.5690300000000001E-2</c:v>
                </c:pt>
                <c:pt idx="4011">
                  <c:v>3.3161900000000001E-2</c:v>
                </c:pt>
                <c:pt idx="4012">
                  <c:v>3.0581199999999999E-2</c:v>
                </c:pt>
                <c:pt idx="4013">
                  <c:v>2.7950900000000001E-2</c:v>
                </c:pt>
                <c:pt idx="4014">
                  <c:v>2.5273799999999999E-2</c:v>
                </c:pt>
                <c:pt idx="4015">
                  <c:v>2.2552900000000001E-2</c:v>
                </c:pt>
                <c:pt idx="4016">
                  <c:v>1.9791300000000001E-2</c:v>
                </c:pt>
                <c:pt idx="4017">
                  <c:v>1.6992E-2</c:v>
                </c:pt>
                <c:pt idx="4018">
                  <c:v>1.41583E-2</c:v>
                </c:pt>
                <c:pt idx="4019">
                  <c:v>1.1293299999999999E-2</c:v>
                </c:pt>
                <c:pt idx="4020" formatCode="0.00E+00">
                  <c:v>8.4003900000000006E-3</c:v>
                </c:pt>
                <c:pt idx="4021" formatCode="0.00E+00">
                  <c:v>5.4829500000000003E-3</c:v>
                </c:pt>
                <c:pt idx="4022" formatCode="0.00E+00">
                  <c:v>2.5444E-3</c:v>
                </c:pt>
                <c:pt idx="4023" formatCode="0.00E+00">
                  <c:v>-4.1179999999999998E-4</c:v>
                </c:pt>
                <c:pt idx="4024" formatCode="0.00E+00">
                  <c:v>-3.3821099999999998E-3</c:v>
                </c:pt>
                <c:pt idx="4025" formatCode="0.00E+00">
                  <c:v>-6.3630300000000004E-3</c:v>
                </c:pt>
                <c:pt idx="4026" formatCode="0.00E+00">
                  <c:v>-9.3511099999999993E-3</c:v>
                </c:pt>
                <c:pt idx="4027">
                  <c:v>-1.2342799999999999E-2</c:v>
                </c:pt>
                <c:pt idx="4028">
                  <c:v>-1.53346E-2</c:v>
                </c:pt>
                <c:pt idx="4029">
                  <c:v>-1.83228E-2</c:v>
                </c:pt>
                <c:pt idx="4030">
                  <c:v>-2.1303800000000001E-2</c:v>
                </c:pt>
                <c:pt idx="4031">
                  <c:v>-2.4273900000000001E-2</c:v>
                </c:pt>
                <c:pt idx="4032">
                  <c:v>-2.7229400000000001E-2</c:v>
                </c:pt>
                <c:pt idx="4033">
                  <c:v>-3.0166800000000001E-2</c:v>
                </c:pt>
                <c:pt idx="4034">
                  <c:v>-3.3082399999999998E-2</c:v>
                </c:pt>
                <c:pt idx="4035">
                  <c:v>-3.59726E-2</c:v>
                </c:pt>
                <c:pt idx="4036">
                  <c:v>-3.8833699999999999E-2</c:v>
                </c:pt>
                <c:pt idx="4037">
                  <c:v>-4.1662200000000003E-2</c:v>
                </c:pt>
                <c:pt idx="4038">
                  <c:v>-4.4454500000000001E-2</c:v>
                </c:pt>
                <c:pt idx="4039">
                  <c:v>-4.7207100000000002E-2</c:v>
                </c:pt>
                <c:pt idx="4040">
                  <c:v>-4.9916599999999998E-2</c:v>
                </c:pt>
                <c:pt idx="4041">
                  <c:v>-5.2579399999999998E-2</c:v>
                </c:pt>
                <c:pt idx="4042">
                  <c:v>-5.51923E-2</c:v>
                </c:pt>
                <c:pt idx="4043">
                  <c:v>-5.7751900000000002E-2</c:v>
                </c:pt>
                <c:pt idx="4044">
                  <c:v>-6.02549E-2</c:v>
                </c:pt>
                <c:pt idx="4045">
                  <c:v>-6.2698199999999996E-2</c:v>
                </c:pt>
                <c:pt idx="4046">
                  <c:v>-6.50786E-2</c:v>
                </c:pt>
                <c:pt idx="4047">
                  <c:v>-6.7393099999999997E-2</c:v>
                </c:pt>
                <c:pt idx="4048">
                  <c:v>-6.9638699999999998E-2</c:v>
                </c:pt>
                <c:pt idx="4049">
                  <c:v>-7.1812500000000001E-2</c:v>
                </c:pt>
                <c:pt idx="4050">
                  <c:v>-7.3911699999999997E-2</c:v>
                </c:pt>
                <c:pt idx="4051">
                  <c:v>-7.5933700000000007E-2</c:v>
                </c:pt>
                <c:pt idx="4052">
                  <c:v>-7.7875799999999995E-2</c:v>
                </c:pt>
                <c:pt idx="4053">
                  <c:v>-7.9735600000000004E-2</c:v>
                </c:pt>
                <c:pt idx="4054">
                  <c:v>-8.1510600000000002E-2</c:v>
                </c:pt>
                <c:pt idx="4055">
                  <c:v>-8.3198599999999998E-2</c:v>
                </c:pt>
                <c:pt idx="4056">
                  <c:v>-8.4797399999999995E-2</c:v>
                </c:pt>
                <c:pt idx="4057">
                  <c:v>-8.6305000000000007E-2</c:v>
                </c:pt>
                <c:pt idx="4058">
                  <c:v>-8.7719400000000003E-2</c:v>
                </c:pt>
                <c:pt idx="4059">
                  <c:v>-8.9038800000000001E-2</c:v>
                </c:pt>
                <c:pt idx="4060">
                  <c:v>-9.0261499999999995E-2</c:v>
                </c:pt>
                <c:pt idx="4061">
                  <c:v>-9.1386099999999998E-2</c:v>
                </c:pt>
                <c:pt idx="4062">
                  <c:v>-9.2410999999999993E-2</c:v>
                </c:pt>
                <c:pt idx="4063">
                  <c:v>-9.3334899999999998E-2</c:v>
                </c:pt>
                <c:pt idx="4064">
                  <c:v>-9.4156799999999999E-2</c:v>
                </c:pt>
                <c:pt idx="4065">
                  <c:v>-9.4875600000000004E-2</c:v>
                </c:pt>
                <c:pt idx="4066">
                  <c:v>-9.5490400000000003E-2</c:v>
                </c:pt>
                <c:pt idx="4067">
                  <c:v>-9.60004E-2</c:v>
                </c:pt>
                <c:pt idx="4068">
                  <c:v>-9.6405199999999996E-2</c:v>
                </c:pt>
                <c:pt idx="4069">
                  <c:v>-9.6704100000000001E-2</c:v>
                </c:pt>
                <c:pt idx="4070">
                  <c:v>-9.6896999999999997E-2</c:v>
                </c:pt>
                <c:pt idx="4071">
                  <c:v>-9.69835E-2</c:v>
                </c:pt>
                <c:pt idx="4072">
                  <c:v>-9.6963800000000003E-2</c:v>
                </c:pt>
                <c:pt idx="4073">
                  <c:v>-9.6837800000000002E-2</c:v>
                </c:pt>
                <c:pt idx="4074">
                  <c:v>-9.6605999999999997E-2</c:v>
                </c:pt>
                <c:pt idx="4075">
                  <c:v>-9.6268500000000007E-2</c:v>
                </c:pt>
                <c:pt idx="4076">
                  <c:v>-9.5826099999999997E-2</c:v>
                </c:pt>
                <c:pt idx="4077">
                  <c:v>-9.5279299999999997E-2</c:v>
                </c:pt>
                <c:pt idx="4078">
                  <c:v>-9.4629000000000005E-2</c:v>
                </c:pt>
                <c:pt idx="4079">
                  <c:v>-9.3876100000000004E-2</c:v>
                </c:pt>
                <c:pt idx="4080">
                  <c:v>-9.3021800000000002E-2</c:v>
                </c:pt>
                <c:pt idx="4081">
                  <c:v>-9.2067200000000002E-2</c:v>
                </c:pt>
                <c:pt idx="4082">
                  <c:v>-9.1013800000000006E-2</c:v>
                </c:pt>
                <c:pt idx="4083">
                  <c:v>-8.9862899999999996E-2</c:v>
                </c:pt>
                <c:pt idx="4084">
                  <c:v>-8.8616299999999995E-2</c:v>
                </c:pt>
                <c:pt idx="4085">
                  <c:v>-8.7275699999999998E-2</c:v>
                </c:pt>
                <c:pt idx="4086">
                  <c:v>-8.58429E-2</c:v>
                </c:pt>
                <c:pt idx="4087">
                  <c:v>-8.4319900000000003E-2</c:v>
                </c:pt>
                <c:pt idx="4088">
                  <c:v>-8.2708900000000002E-2</c:v>
                </c:pt>
                <c:pt idx="4089">
                  <c:v>-8.1012000000000001E-2</c:v>
                </c:pt>
                <c:pt idx="4090">
                  <c:v>-7.9231599999999999E-2</c:v>
                </c:pt>
                <c:pt idx="4091">
                  <c:v>-7.73702E-2</c:v>
                </c:pt>
                <c:pt idx="4092">
                  <c:v>-7.5430200000000003E-2</c:v>
                </c:pt>
                <c:pt idx="4093">
                  <c:v>-7.3414300000000002E-2</c:v>
                </c:pt>
                <c:pt idx="4094">
                  <c:v>-7.1325200000000005E-2</c:v>
                </c:pt>
                <c:pt idx="4095">
                  <c:v>-6.91658E-2</c:v>
                </c:pt>
                <c:pt idx="4096">
                  <c:v>-6.6938899999999996E-2</c:v>
                </c:pt>
                <c:pt idx="4097">
                  <c:v>-6.46476E-2</c:v>
                </c:pt>
                <c:pt idx="4098">
                  <c:v>-6.2295000000000003E-2</c:v>
                </c:pt>
                <c:pt idx="4099">
                  <c:v>-5.9884E-2</c:v>
                </c:pt>
                <c:pt idx="4100">
                  <c:v>-5.74181E-2</c:v>
                </c:pt>
                <c:pt idx="4101">
                  <c:v>-5.4900299999999999E-2</c:v>
                </c:pt>
                <c:pt idx="4102">
                  <c:v>-5.2334100000000001E-2</c:v>
                </c:pt>
                <c:pt idx="4103">
                  <c:v>-4.97229E-2</c:v>
                </c:pt>
                <c:pt idx="4104">
                  <c:v>-4.7070000000000001E-2</c:v>
                </c:pt>
                <c:pt idx="4105">
                  <c:v>-4.4378899999999999E-2</c:v>
                </c:pt>
                <c:pt idx="4106">
                  <c:v>-4.1653200000000001E-2</c:v>
                </c:pt>
                <c:pt idx="4107">
                  <c:v>-3.8896300000000002E-2</c:v>
                </c:pt>
                <c:pt idx="4108">
                  <c:v>-3.6111900000000002E-2</c:v>
                </c:pt>
                <c:pt idx="4109">
                  <c:v>-3.3303399999999997E-2</c:v>
                </c:pt>
                <c:pt idx="4110">
                  <c:v>-3.0474600000000001E-2</c:v>
                </c:pt>
                <c:pt idx="4111">
                  <c:v>-2.7628900000000001E-2</c:v>
                </c:pt>
                <c:pt idx="4112">
                  <c:v>-2.47701E-2</c:v>
                </c:pt>
                <c:pt idx="4113">
                  <c:v>-2.19017E-2</c:v>
                </c:pt>
                <c:pt idx="4114">
                  <c:v>-1.90273E-2</c:v>
                </c:pt>
                <c:pt idx="4115">
                  <c:v>-1.6150500000000002E-2</c:v>
                </c:pt>
                <c:pt idx="4116">
                  <c:v>-1.3275E-2</c:v>
                </c:pt>
                <c:pt idx="4117">
                  <c:v>-1.0404099999999999E-2</c:v>
                </c:pt>
                <c:pt idx="4118" formatCode="0.00E+00">
                  <c:v>-7.5414999999999996E-3</c:v>
                </c:pt>
                <c:pt idx="4119" formatCode="0.00E+00">
                  <c:v>-4.6906600000000001E-3</c:v>
                </c:pt>
                <c:pt idx="4120" formatCode="0.00E+00">
                  <c:v>-1.85501E-3</c:v>
                </c:pt>
                <c:pt idx="4121" formatCode="0.00E+00">
                  <c:v>9.6203100000000002E-4</c:v>
                </c:pt>
                <c:pt idx="4122" formatCode="0.00E+00">
                  <c:v>3.7571000000000002E-3</c:v>
                </c:pt>
                <c:pt idx="4123" formatCode="0.00E+00">
                  <c:v>6.5268899999999996E-3</c:v>
                </c:pt>
                <c:pt idx="4124" formatCode="0.00E+00">
                  <c:v>9.2681399999999994E-3</c:v>
                </c:pt>
                <c:pt idx="4125">
                  <c:v>1.1977700000000001E-2</c:v>
                </c:pt>
                <c:pt idx="4126">
                  <c:v>1.4652399999999999E-2</c:v>
                </c:pt>
                <c:pt idx="4127">
                  <c:v>1.7289100000000002E-2</c:v>
                </c:pt>
                <c:pt idx="4128">
                  <c:v>1.9885E-2</c:v>
                </c:pt>
                <c:pt idx="4129">
                  <c:v>2.2437200000000001E-2</c:v>
                </c:pt>
                <c:pt idx="4130">
                  <c:v>2.4942700000000002E-2</c:v>
                </c:pt>
                <c:pt idx="4131">
                  <c:v>2.73989E-2</c:v>
                </c:pt>
                <c:pt idx="4132">
                  <c:v>2.9803099999999999E-2</c:v>
                </c:pt>
                <c:pt idx="4133">
                  <c:v>3.2152800000000002E-2</c:v>
                </c:pt>
                <c:pt idx="4134">
                  <c:v>3.44456E-2</c:v>
                </c:pt>
                <c:pt idx="4135">
                  <c:v>3.6679000000000003E-2</c:v>
                </c:pt>
                <c:pt idx="4136">
                  <c:v>3.8850799999999998E-2</c:v>
                </c:pt>
                <c:pt idx="4137">
                  <c:v>4.0959000000000002E-2</c:v>
                </c:pt>
                <c:pt idx="4138">
                  <c:v>4.3001400000000002E-2</c:v>
                </c:pt>
                <c:pt idx="4139">
                  <c:v>4.4976099999999998E-2</c:v>
                </c:pt>
                <c:pt idx="4140">
                  <c:v>4.6881300000000001E-2</c:v>
                </c:pt>
                <c:pt idx="4141">
                  <c:v>4.8715399999999999E-2</c:v>
                </c:pt>
                <c:pt idx="4142">
                  <c:v>5.0476699999999999E-2</c:v>
                </c:pt>
                <c:pt idx="4143">
                  <c:v>5.2163800000000003E-2</c:v>
                </c:pt>
                <c:pt idx="4144">
                  <c:v>5.3775299999999998E-2</c:v>
                </c:pt>
                <c:pt idx="4145">
                  <c:v>5.5309999999999998E-2</c:v>
                </c:pt>
                <c:pt idx="4146">
                  <c:v>5.6766799999999999E-2</c:v>
                </c:pt>
                <c:pt idx="4147">
                  <c:v>5.8144700000000001E-2</c:v>
                </c:pt>
                <c:pt idx="4148">
                  <c:v>5.94429E-2</c:v>
                </c:pt>
                <c:pt idx="4149">
                  <c:v>6.0660699999999998E-2</c:v>
                </c:pt>
                <c:pt idx="4150">
                  <c:v>6.1797299999999999E-2</c:v>
                </c:pt>
                <c:pt idx="4151">
                  <c:v>6.2852400000000003E-2</c:v>
                </c:pt>
                <c:pt idx="4152">
                  <c:v>6.3825599999999996E-2</c:v>
                </c:pt>
                <c:pt idx="4153">
                  <c:v>6.4716599999999999E-2</c:v>
                </c:pt>
                <c:pt idx="4154">
                  <c:v>6.5525299999999995E-2</c:v>
                </c:pt>
                <c:pt idx="4155">
                  <c:v>6.6251699999999997E-2</c:v>
                </c:pt>
                <c:pt idx="4156">
                  <c:v>6.6895899999999994E-2</c:v>
                </c:pt>
                <c:pt idx="4157">
                  <c:v>6.7458199999999996E-2</c:v>
                </c:pt>
                <c:pt idx="4158">
                  <c:v>6.7938899999999997E-2</c:v>
                </c:pt>
                <c:pt idx="4159">
                  <c:v>6.8338499999999996E-2</c:v>
                </c:pt>
                <c:pt idx="4160">
                  <c:v>6.8657499999999996E-2</c:v>
                </c:pt>
                <c:pt idx="4161">
                  <c:v>6.8896700000000005E-2</c:v>
                </c:pt>
                <c:pt idx="4162">
                  <c:v>6.9056900000000004E-2</c:v>
                </c:pt>
                <c:pt idx="4163">
                  <c:v>6.9138900000000003E-2</c:v>
                </c:pt>
                <c:pt idx="4164">
                  <c:v>6.9143899999999994E-2</c:v>
                </c:pt>
                <c:pt idx="4165">
                  <c:v>6.9072800000000004E-2</c:v>
                </c:pt>
                <c:pt idx="4166">
                  <c:v>6.8927000000000002E-2</c:v>
                </c:pt>
                <c:pt idx="4167">
                  <c:v>6.8707699999999997E-2</c:v>
                </c:pt>
                <c:pt idx="4168">
                  <c:v>6.8416299999999999E-2</c:v>
                </c:pt>
                <c:pt idx="4169">
                  <c:v>6.8054400000000001E-2</c:v>
                </c:pt>
                <c:pt idx="4170">
                  <c:v>6.7623500000000003E-2</c:v>
                </c:pt>
                <c:pt idx="4171">
                  <c:v>6.7125299999999999E-2</c:v>
                </c:pt>
                <c:pt idx="4172">
                  <c:v>6.6561499999999996E-2</c:v>
                </c:pt>
                <c:pt idx="4173">
                  <c:v>6.5934000000000006E-2</c:v>
                </c:pt>
                <c:pt idx="4174">
                  <c:v>6.52446E-2</c:v>
                </c:pt>
                <c:pt idx="4175">
                  <c:v>6.4495300000000005E-2</c:v>
                </c:pt>
                <c:pt idx="4176">
                  <c:v>6.3688099999999997E-2</c:v>
                </c:pt>
                <c:pt idx="4177">
                  <c:v>6.2825000000000006E-2</c:v>
                </c:pt>
                <c:pt idx="4178">
                  <c:v>6.1908299999999999E-2</c:v>
                </c:pt>
                <c:pt idx="4179">
                  <c:v>6.0940099999999997E-2</c:v>
                </c:pt>
                <c:pt idx="4180">
                  <c:v>5.9922700000000002E-2</c:v>
                </c:pt>
                <c:pt idx="4181">
                  <c:v>5.8858300000000002E-2</c:v>
                </c:pt>
                <c:pt idx="4182">
                  <c:v>5.7749200000000001E-2</c:v>
                </c:pt>
                <c:pt idx="4183">
                  <c:v>5.6597700000000001E-2</c:v>
                </c:pt>
                <c:pt idx="4184">
                  <c:v>5.5406400000000001E-2</c:v>
                </c:pt>
                <c:pt idx="4185">
                  <c:v>5.4177500000000003E-2</c:v>
                </c:pt>
                <c:pt idx="4186">
                  <c:v>5.2913399999999999E-2</c:v>
                </c:pt>
                <c:pt idx="4187">
                  <c:v>5.1616700000000001E-2</c:v>
                </c:pt>
                <c:pt idx="4188">
                  <c:v>5.0289800000000003E-2</c:v>
                </c:pt>
                <c:pt idx="4189">
                  <c:v>4.8934999999999999E-2</c:v>
                </c:pt>
                <c:pt idx="4190">
                  <c:v>4.7554899999999997E-2</c:v>
                </c:pt>
                <c:pt idx="4191">
                  <c:v>4.6151999999999999E-2</c:v>
                </c:pt>
                <c:pt idx="4192">
                  <c:v>4.47286E-2</c:v>
                </c:pt>
                <c:pt idx="4193">
                  <c:v>4.3287300000000001E-2</c:v>
                </c:pt>
                <c:pt idx="4194">
                  <c:v>4.1830300000000001E-2</c:v>
                </c:pt>
                <c:pt idx="4195">
                  <c:v>4.0360300000000002E-2</c:v>
                </c:pt>
                <c:pt idx="4196">
                  <c:v>3.8879400000000001E-2</c:v>
                </c:pt>
                <c:pt idx="4197">
                  <c:v>3.7390199999999998E-2</c:v>
                </c:pt>
                <c:pt idx="4198">
                  <c:v>3.5894799999999998E-2</c:v>
                </c:pt>
                <c:pt idx="4199">
                  <c:v>3.4395599999999998E-2</c:v>
                </c:pt>
                <c:pt idx="4200">
                  <c:v>3.2894899999999998E-2</c:v>
                </c:pt>
                <c:pt idx="4201">
                  <c:v>3.13948E-2</c:v>
                </c:pt>
                <c:pt idx="4202">
                  <c:v>2.98976E-2</c:v>
                </c:pt>
                <c:pt idx="4203">
                  <c:v>2.8405300000000001E-2</c:v>
                </c:pt>
                <c:pt idx="4204">
                  <c:v>2.69199E-2</c:v>
                </c:pt>
                <c:pt idx="4205">
                  <c:v>2.54436E-2</c:v>
                </c:pt>
                <c:pt idx="4206">
                  <c:v>2.3978200000000002E-2</c:v>
                </c:pt>
                <c:pt idx="4207">
                  <c:v>2.25256E-2</c:v>
                </c:pt>
                <c:pt idx="4208">
                  <c:v>2.1087700000000001E-2</c:v>
                </c:pt>
                <c:pt idx="4209">
                  <c:v>1.9666200000000002E-2</c:v>
                </c:pt>
                <c:pt idx="4210">
                  <c:v>1.82627E-2</c:v>
                </c:pt>
                <c:pt idx="4211">
                  <c:v>1.6879000000000002E-2</c:v>
                </c:pt>
                <c:pt idx="4212">
                  <c:v>1.5516500000000001E-2</c:v>
                </c:pt>
                <c:pt idx="4213">
                  <c:v>1.41767E-2</c:v>
                </c:pt>
                <c:pt idx="4214">
                  <c:v>1.2860999999999999E-2</c:v>
                </c:pt>
                <c:pt idx="4215">
                  <c:v>1.15707E-2</c:v>
                </c:pt>
                <c:pt idx="4216">
                  <c:v>1.03071E-2</c:v>
                </c:pt>
                <c:pt idx="4217" formatCode="0.00E+00">
                  <c:v>9.0711799999999999E-3</c:v>
                </c:pt>
                <c:pt idx="4218" formatCode="0.00E+00">
                  <c:v>7.8641100000000005E-3</c:v>
                </c:pt>
                <c:pt idx="4219" formatCode="0.00E+00">
                  <c:v>6.6868600000000002E-3</c:v>
                </c:pt>
                <c:pt idx="4220" formatCode="0.00E+00">
                  <c:v>5.5403199999999996E-3</c:v>
                </c:pt>
                <c:pt idx="4221" formatCode="0.00E+00">
                  <c:v>4.4252900000000001E-3</c:v>
                </c:pt>
                <c:pt idx="4222" formatCode="0.00E+00">
                  <c:v>3.34249E-3</c:v>
                </c:pt>
                <c:pt idx="4223" formatCode="0.00E+00">
                  <c:v>2.2925699999999999E-3</c:v>
                </c:pt>
                <c:pt idx="4224" formatCode="0.00E+00">
                  <c:v>1.27607E-3</c:v>
                </c:pt>
                <c:pt idx="4225" formatCode="0.00E+00">
                  <c:v>2.9345899999999998E-4</c:v>
                </c:pt>
                <c:pt idx="4226" formatCode="0.00E+00">
                  <c:v>-6.5488500000000002E-4</c:v>
                </c:pt>
                <c:pt idx="4227" formatCode="0.00E+00">
                  <c:v>-1.5686700000000001E-3</c:v>
                </c:pt>
                <c:pt idx="4228" formatCode="0.00E+00">
                  <c:v>-2.4476799999999998E-3</c:v>
                </c:pt>
                <c:pt idx="4229" formatCode="0.00E+00">
                  <c:v>-3.2918000000000001E-3</c:v>
                </c:pt>
                <c:pt idx="4230" formatCode="0.00E+00">
                  <c:v>-4.1009799999999997E-3</c:v>
                </c:pt>
                <c:pt idx="4231" formatCode="0.00E+00">
                  <c:v>-4.8752700000000001E-3</c:v>
                </c:pt>
                <c:pt idx="4232" formatCode="0.00E+00">
                  <c:v>-5.6147699999999998E-3</c:v>
                </c:pt>
                <c:pt idx="4233" formatCode="0.00E+00">
                  <c:v>-6.3196900000000002E-3</c:v>
                </c:pt>
                <c:pt idx="4234" formatCode="0.00E+00">
                  <c:v>-6.9903099999999996E-3</c:v>
                </c:pt>
                <c:pt idx="4235" formatCode="0.00E+00">
                  <c:v>-7.6269800000000002E-3</c:v>
                </c:pt>
                <c:pt idx="4236" formatCode="0.00E+00">
                  <c:v>-8.2301200000000005E-3</c:v>
                </c:pt>
                <c:pt idx="4237" formatCode="0.00E+00">
                  <c:v>-8.8002199999999992E-3</c:v>
                </c:pt>
                <c:pt idx="4238" formatCode="0.00E+00">
                  <c:v>-9.3378699999999999E-3</c:v>
                </c:pt>
                <c:pt idx="4239" formatCode="0.00E+00">
                  <c:v>-9.8436800000000005E-3</c:v>
                </c:pt>
                <c:pt idx="4240">
                  <c:v>-1.03184E-2</c:v>
                </c:pt>
                <c:pt idx="4241">
                  <c:v>-1.07627E-2</c:v>
                </c:pt>
                <c:pt idx="4242">
                  <c:v>-1.1177400000000001E-2</c:v>
                </c:pt>
                <c:pt idx="4243">
                  <c:v>-1.1563500000000001E-2</c:v>
                </c:pt>
                <c:pt idx="4244">
                  <c:v>-1.1921899999999999E-2</c:v>
                </c:pt>
                <c:pt idx="4245">
                  <c:v>-1.2253500000000001E-2</c:v>
                </c:pt>
                <c:pt idx="4246">
                  <c:v>-1.25594E-2</c:v>
                </c:pt>
                <c:pt idx="4247">
                  <c:v>-1.2840600000000001E-2</c:v>
                </c:pt>
                <c:pt idx="4248">
                  <c:v>-1.30983E-2</c:v>
                </c:pt>
                <c:pt idx="4249">
                  <c:v>-1.3333599999999999E-2</c:v>
                </c:pt>
                <c:pt idx="4250">
                  <c:v>-1.35478E-2</c:v>
                </c:pt>
                <c:pt idx="4251">
                  <c:v>-1.37419E-2</c:v>
                </c:pt>
                <c:pt idx="4252">
                  <c:v>-1.39174E-2</c:v>
                </c:pt>
                <c:pt idx="4253">
                  <c:v>-1.4075499999999999E-2</c:v>
                </c:pt>
                <c:pt idx="4254">
                  <c:v>-1.42174E-2</c:v>
                </c:pt>
                <c:pt idx="4255">
                  <c:v>-1.43445E-2</c:v>
                </c:pt>
                <c:pt idx="4256">
                  <c:v>-1.44581E-2</c:v>
                </c:pt>
                <c:pt idx="4257">
                  <c:v>-1.45595E-2</c:v>
                </c:pt>
                <c:pt idx="4258">
                  <c:v>-1.46502E-2</c:v>
                </c:pt>
                <c:pt idx="4259">
                  <c:v>-1.47314E-2</c:v>
                </c:pt>
                <c:pt idx="4260">
                  <c:v>-1.4804599999999999E-2</c:v>
                </c:pt>
                <c:pt idx="4261">
                  <c:v>-1.4870899999999999E-2</c:v>
                </c:pt>
                <c:pt idx="4262">
                  <c:v>-1.49319E-2</c:v>
                </c:pt>
                <c:pt idx="4263">
                  <c:v>-1.4988700000000001E-2</c:v>
                </c:pt>
                <c:pt idx="4264">
                  <c:v>-1.50429E-2</c:v>
                </c:pt>
                <c:pt idx="4265">
                  <c:v>-1.50955E-2</c:v>
                </c:pt>
                <c:pt idx="4266">
                  <c:v>-1.5147900000000001E-2</c:v>
                </c:pt>
                <c:pt idx="4267">
                  <c:v>-1.52014E-2</c:v>
                </c:pt>
                <c:pt idx="4268">
                  <c:v>-1.52572E-2</c:v>
                </c:pt>
                <c:pt idx="4269">
                  <c:v>-1.53165E-2</c:v>
                </c:pt>
                <c:pt idx="4270">
                  <c:v>-1.5380400000000001E-2</c:v>
                </c:pt>
                <c:pt idx="4271">
                  <c:v>-1.545E-2</c:v>
                </c:pt>
                <c:pt idx="4272">
                  <c:v>-1.55265E-2</c:v>
                </c:pt>
                <c:pt idx="4273">
                  <c:v>-1.56109E-2</c:v>
                </c:pt>
                <c:pt idx="4274">
                  <c:v>-1.5704200000000001E-2</c:v>
                </c:pt>
                <c:pt idx="4275">
                  <c:v>-1.58072E-2</c:v>
                </c:pt>
                <c:pt idx="4276">
                  <c:v>-1.5921100000000001E-2</c:v>
                </c:pt>
                <c:pt idx="4277">
                  <c:v>-1.6046499999999998E-2</c:v>
                </c:pt>
                <c:pt idx="4278">
                  <c:v>-1.6184199999999999E-2</c:v>
                </c:pt>
                <c:pt idx="4279">
                  <c:v>-1.6335100000000002E-2</c:v>
                </c:pt>
                <c:pt idx="4280">
                  <c:v>-1.6499699999999999E-2</c:v>
                </c:pt>
                <c:pt idx="4281">
                  <c:v>-1.6678700000000001E-2</c:v>
                </c:pt>
                <c:pt idx="4282">
                  <c:v>-1.6872700000000001E-2</c:v>
                </c:pt>
                <c:pt idx="4283">
                  <c:v>-1.7082E-2</c:v>
                </c:pt>
                <c:pt idx="4284">
                  <c:v>-1.7307300000000001E-2</c:v>
                </c:pt>
                <c:pt idx="4285">
                  <c:v>-1.75487E-2</c:v>
                </c:pt>
                <c:pt idx="4286">
                  <c:v>-1.7806599999999999E-2</c:v>
                </c:pt>
                <c:pt idx="4287">
                  <c:v>-1.8081199999999999E-2</c:v>
                </c:pt>
                <c:pt idx="4288">
                  <c:v>-1.8372699999999999E-2</c:v>
                </c:pt>
                <c:pt idx="4289">
                  <c:v>-1.8681099999999999E-2</c:v>
                </c:pt>
                <c:pt idx="4290">
                  <c:v>-1.9006499999999999E-2</c:v>
                </c:pt>
                <c:pt idx="4291">
                  <c:v>-1.9348799999999999E-2</c:v>
                </c:pt>
                <c:pt idx="4292">
                  <c:v>-1.9707800000000001E-2</c:v>
                </c:pt>
                <c:pt idx="4293">
                  <c:v>-2.0083299999999998E-2</c:v>
                </c:pt>
                <c:pt idx="4294">
                  <c:v>-2.0475199999999999E-2</c:v>
                </c:pt>
                <c:pt idx="4295">
                  <c:v>-2.0882899999999999E-2</c:v>
                </c:pt>
                <c:pt idx="4296">
                  <c:v>-2.1306200000000001E-2</c:v>
                </c:pt>
                <c:pt idx="4297">
                  <c:v>-2.1744400000000001E-2</c:v>
                </c:pt>
                <c:pt idx="4298">
                  <c:v>-2.21972E-2</c:v>
                </c:pt>
                <c:pt idx="4299">
                  <c:v>-2.2663800000000001E-2</c:v>
                </c:pt>
                <c:pt idx="4300">
                  <c:v>-2.3143500000000001E-2</c:v>
                </c:pt>
                <c:pt idx="4301">
                  <c:v>-2.3635699999999999E-2</c:v>
                </c:pt>
                <c:pt idx="4302">
                  <c:v>-2.4139399999999998E-2</c:v>
                </c:pt>
                <c:pt idx="4303">
                  <c:v>-2.46538E-2</c:v>
                </c:pt>
                <c:pt idx="4304">
                  <c:v>-2.5177999999999999E-2</c:v>
                </c:pt>
                <c:pt idx="4305">
                  <c:v>-2.5710899999999998E-2</c:v>
                </c:pt>
                <c:pt idx="4306">
                  <c:v>-2.6251500000000001E-2</c:v>
                </c:pt>
                <c:pt idx="4307">
                  <c:v>-2.6798700000000002E-2</c:v>
                </c:pt>
                <c:pt idx="4308">
                  <c:v>-2.7351400000000001E-2</c:v>
                </c:pt>
                <c:pt idx="4309">
                  <c:v>-2.7908200000000001E-2</c:v>
                </c:pt>
                <c:pt idx="4310">
                  <c:v>-2.8468E-2</c:v>
                </c:pt>
                <c:pt idx="4311">
                  <c:v>-2.90294E-2</c:v>
                </c:pt>
                <c:pt idx="4312">
                  <c:v>-2.9591099999999999E-2</c:v>
                </c:pt>
                <c:pt idx="4313">
                  <c:v>-3.01517E-2</c:v>
                </c:pt>
                <c:pt idx="4314">
                  <c:v>-3.0709699999999999E-2</c:v>
                </c:pt>
                <c:pt idx="4315">
                  <c:v>-3.1263800000000001E-2</c:v>
                </c:pt>
                <c:pt idx="4316">
                  <c:v>-3.1812399999999998E-2</c:v>
                </c:pt>
                <c:pt idx="4317">
                  <c:v>-3.2354000000000001E-2</c:v>
                </c:pt>
                <c:pt idx="4318">
                  <c:v>-3.2887E-2</c:v>
                </c:pt>
                <c:pt idx="4319">
                  <c:v>-3.3410000000000002E-2</c:v>
                </c:pt>
                <c:pt idx="4320">
                  <c:v>-3.3921199999999999E-2</c:v>
                </c:pt>
                <c:pt idx="4321">
                  <c:v>-3.4419199999999997E-2</c:v>
                </c:pt>
                <c:pt idx="4322">
                  <c:v>-3.49024E-2</c:v>
                </c:pt>
                <c:pt idx="4323">
                  <c:v>-3.5368999999999998E-2</c:v>
                </c:pt>
                <c:pt idx="4324">
                  <c:v>-3.5817500000000002E-2</c:v>
                </c:pt>
                <c:pt idx="4325">
                  <c:v>-3.6246399999999998E-2</c:v>
                </c:pt>
                <c:pt idx="4326">
                  <c:v>-3.6653900000000003E-2</c:v>
                </c:pt>
                <c:pt idx="4327">
                  <c:v>-3.7038500000000002E-2</c:v>
                </c:pt>
                <c:pt idx="4328">
                  <c:v>-3.7398599999999997E-2</c:v>
                </c:pt>
                <c:pt idx="4329">
                  <c:v>-3.7732599999999998E-2</c:v>
                </c:pt>
                <c:pt idx="4330">
                  <c:v>-3.8039099999999999E-2</c:v>
                </c:pt>
                <c:pt idx="4331">
                  <c:v>-3.8316299999999998E-2</c:v>
                </c:pt>
                <c:pt idx="4332">
                  <c:v>-3.8562899999999997E-2</c:v>
                </c:pt>
                <c:pt idx="4333">
                  <c:v>-3.8777300000000001E-2</c:v>
                </c:pt>
                <c:pt idx="4334">
                  <c:v>-3.8958199999999998E-2</c:v>
                </c:pt>
                <c:pt idx="4335">
                  <c:v>-3.9104100000000003E-2</c:v>
                </c:pt>
                <c:pt idx="4336">
                  <c:v>-3.9213600000000001E-2</c:v>
                </c:pt>
                <c:pt idx="4337">
                  <c:v>-3.9285399999999998E-2</c:v>
                </c:pt>
                <c:pt idx="4338">
                  <c:v>-3.93183E-2</c:v>
                </c:pt>
                <c:pt idx="4339">
                  <c:v>-3.9310999999999999E-2</c:v>
                </c:pt>
                <c:pt idx="4340">
                  <c:v>-3.9262400000000003E-2</c:v>
                </c:pt>
                <c:pt idx="4341">
                  <c:v>-3.9171400000000002E-2</c:v>
                </c:pt>
                <c:pt idx="4342">
                  <c:v>-3.9036800000000003E-2</c:v>
                </c:pt>
                <c:pt idx="4343">
                  <c:v>-3.8857700000000002E-2</c:v>
                </c:pt>
                <c:pt idx="4344">
                  <c:v>-3.8633099999999997E-2</c:v>
                </c:pt>
                <c:pt idx="4345">
                  <c:v>-3.8362300000000002E-2</c:v>
                </c:pt>
                <c:pt idx="4346">
                  <c:v>-3.8044399999999999E-2</c:v>
                </c:pt>
                <c:pt idx="4347">
                  <c:v>-3.7678700000000002E-2</c:v>
                </c:pt>
                <c:pt idx="4348">
                  <c:v>-3.7264600000000002E-2</c:v>
                </c:pt>
                <c:pt idx="4349">
                  <c:v>-3.6801399999999998E-2</c:v>
                </c:pt>
                <c:pt idx="4350">
                  <c:v>-3.6288800000000003E-2</c:v>
                </c:pt>
                <c:pt idx="4351">
                  <c:v>-3.5726300000000002E-2</c:v>
                </c:pt>
                <c:pt idx="4352">
                  <c:v>-3.5113600000000002E-2</c:v>
                </c:pt>
                <c:pt idx="4353">
                  <c:v>-3.4450399999999999E-2</c:v>
                </c:pt>
                <c:pt idx="4354">
                  <c:v>-3.3736599999999999E-2</c:v>
                </c:pt>
                <c:pt idx="4355">
                  <c:v>-3.29722E-2</c:v>
                </c:pt>
                <c:pt idx="4356">
                  <c:v>-3.2157199999999997E-2</c:v>
                </c:pt>
                <c:pt idx="4357">
                  <c:v>-3.1291600000000003E-2</c:v>
                </c:pt>
                <c:pt idx="4358">
                  <c:v>-3.0375800000000001E-2</c:v>
                </c:pt>
                <c:pt idx="4359">
                  <c:v>-2.9409899999999999E-2</c:v>
                </c:pt>
                <c:pt idx="4360">
                  <c:v>-2.83945E-2</c:v>
                </c:pt>
                <c:pt idx="4361">
                  <c:v>-2.7329900000000001E-2</c:v>
                </c:pt>
                <c:pt idx="4362">
                  <c:v>-2.6216799999999998E-2</c:v>
                </c:pt>
                <c:pt idx="4363">
                  <c:v>-2.50558E-2</c:v>
                </c:pt>
                <c:pt idx="4364">
                  <c:v>-2.3847699999999999E-2</c:v>
                </c:pt>
                <c:pt idx="4365">
                  <c:v>-2.25933E-2</c:v>
                </c:pt>
                <c:pt idx="4366">
                  <c:v>-2.1293599999999999E-2</c:v>
                </c:pt>
                <c:pt idx="4367">
                  <c:v>-1.9949600000000001E-2</c:v>
                </c:pt>
                <c:pt idx="4368">
                  <c:v>-1.85624E-2</c:v>
                </c:pt>
                <c:pt idx="4369">
                  <c:v>-1.7133200000000001E-2</c:v>
                </c:pt>
                <c:pt idx="4370">
                  <c:v>-1.5663400000000001E-2</c:v>
                </c:pt>
                <c:pt idx="4371">
                  <c:v>-1.4154399999999999E-2</c:v>
                </c:pt>
                <c:pt idx="4372">
                  <c:v>-1.2607500000000001E-2</c:v>
                </c:pt>
                <c:pt idx="4373">
                  <c:v>-1.1024300000000001E-2</c:v>
                </c:pt>
                <c:pt idx="4374" formatCode="0.00E+00">
                  <c:v>-9.4065399999999997E-3</c:v>
                </c:pt>
                <c:pt idx="4375" formatCode="0.00E+00">
                  <c:v>-7.75584E-3</c:v>
                </c:pt>
                <c:pt idx="4376" formatCode="0.00E+00">
                  <c:v>-6.0740100000000003E-3</c:v>
                </c:pt>
                <c:pt idx="4377" formatCode="0.00E+00">
                  <c:v>-4.3629100000000002E-3</c:v>
                </c:pt>
                <c:pt idx="4378" formatCode="0.00E+00">
                  <c:v>-2.6244599999999999E-3</c:v>
                </c:pt>
                <c:pt idx="4379" formatCode="0.00E+00">
                  <c:v>-8.6066599999999995E-4</c:v>
                </c:pt>
                <c:pt idx="4380" formatCode="0.00E+00">
                  <c:v>9.2640599999999995E-4</c:v>
                </c:pt>
                <c:pt idx="4381" formatCode="0.00E+00">
                  <c:v>2.73463E-3</c:v>
                </c:pt>
                <c:pt idx="4382" formatCode="0.00E+00">
                  <c:v>4.5618100000000003E-3</c:v>
                </c:pt>
                <c:pt idx="4383" formatCode="0.00E+00">
                  <c:v>6.4057200000000002E-3</c:v>
                </c:pt>
                <c:pt idx="4384" formatCode="0.00E+00">
                  <c:v>8.2640400000000003E-3</c:v>
                </c:pt>
                <c:pt idx="4385">
                  <c:v>1.01344E-2</c:v>
                </c:pt>
                <c:pt idx="4386">
                  <c:v>1.2014499999999999E-2</c:v>
                </c:pt>
                <c:pt idx="4387">
                  <c:v>1.3901800000000001E-2</c:v>
                </c:pt>
                <c:pt idx="4388">
                  <c:v>1.57939E-2</c:v>
                </c:pt>
                <c:pt idx="4389">
                  <c:v>1.7688300000000001E-2</c:v>
                </c:pt>
                <c:pt idx="4390">
                  <c:v>1.95823E-2</c:v>
                </c:pt>
                <c:pt idx="4391">
                  <c:v>2.14735E-2</c:v>
                </c:pt>
                <c:pt idx="4392">
                  <c:v>2.33593E-2</c:v>
                </c:pt>
                <c:pt idx="4393">
                  <c:v>2.5236999999999999E-2</c:v>
                </c:pt>
                <c:pt idx="4394">
                  <c:v>2.7104099999999999E-2</c:v>
                </c:pt>
                <c:pt idx="4395">
                  <c:v>2.8957799999999999E-2</c:v>
                </c:pt>
                <c:pt idx="4396">
                  <c:v>3.0795599999999999E-2</c:v>
                </c:pt>
                <c:pt idx="4397">
                  <c:v>3.2614799999999999E-2</c:v>
                </c:pt>
                <c:pt idx="4398">
                  <c:v>3.44128E-2</c:v>
                </c:pt>
                <c:pt idx="4399">
                  <c:v>3.6186900000000001E-2</c:v>
                </c:pt>
                <c:pt idx="4400">
                  <c:v>3.7934500000000003E-2</c:v>
                </c:pt>
                <c:pt idx="4401">
                  <c:v>3.9653099999999997E-2</c:v>
                </c:pt>
                <c:pt idx="4402">
                  <c:v>4.1339899999999999E-2</c:v>
                </c:pt>
                <c:pt idx="4403">
                  <c:v>4.2992599999999999E-2</c:v>
                </c:pt>
                <c:pt idx="4404">
                  <c:v>4.4608500000000002E-2</c:v>
                </c:pt>
                <c:pt idx="4405">
                  <c:v>4.6185200000000003E-2</c:v>
                </c:pt>
                <c:pt idx="4406">
                  <c:v>4.7720100000000001E-2</c:v>
                </c:pt>
                <c:pt idx="4407">
                  <c:v>4.9210999999999998E-2</c:v>
                </c:pt>
                <c:pt idx="4408">
                  <c:v>5.06553E-2</c:v>
                </c:pt>
                <c:pt idx="4409">
                  <c:v>5.2050899999999997E-2</c:v>
                </c:pt>
                <c:pt idx="4410">
                  <c:v>5.3395400000000003E-2</c:v>
                </c:pt>
                <c:pt idx="4411">
                  <c:v>5.4686600000000002E-2</c:v>
                </c:pt>
                <c:pt idx="4412">
                  <c:v>5.5922399999999997E-2</c:v>
                </c:pt>
                <c:pt idx="4413">
                  <c:v>5.7100699999999997E-2</c:v>
                </c:pt>
                <c:pt idx="4414">
                  <c:v>5.82195E-2</c:v>
                </c:pt>
                <c:pt idx="4415">
                  <c:v>5.9276799999999998E-2</c:v>
                </c:pt>
                <c:pt idx="4416">
                  <c:v>6.0270900000000002E-2</c:v>
                </c:pt>
                <c:pt idx="4417">
                  <c:v>6.1199999999999997E-2</c:v>
                </c:pt>
                <c:pt idx="4418">
                  <c:v>6.2062300000000001E-2</c:v>
                </c:pt>
                <c:pt idx="4419">
                  <c:v>6.2856300000000004E-2</c:v>
                </c:pt>
                <c:pt idx="4420">
                  <c:v>6.3580399999999995E-2</c:v>
                </c:pt>
                <c:pt idx="4421">
                  <c:v>6.4233200000000004E-2</c:v>
                </c:pt>
                <c:pt idx="4422">
                  <c:v>6.4813499999999996E-2</c:v>
                </c:pt>
                <c:pt idx="4423">
                  <c:v>6.53199E-2</c:v>
                </c:pt>
                <c:pt idx="4424">
                  <c:v>6.5751400000000002E-2</c:v>
                </c:pt>
                <c:pt idx="4425">
                  <c:v>6.6106999999999999E-2</c:v>
                </c:pt>
                <c:pt idx="4426">
                  <c:v>6.6385700000000006E-2</c:v>
                </c:pt>
                <c:pt idx="4427">
                  <c:v>6.6586800000000002E-2</c:v>
                </c:pt>
                <c:pt idx="4428">
                  <c:v>6.6709400000000002E-2</c:v>
                </c:pt>
                <c:pt idx="4429">
                  <c:v>6.6753199999999999E-2</c:v>
                </c:pt>
                <c:pt idx="4430">
                  <c:v>6.6717499999999999E-2</c:v>
                </c:pt>
                <c:pt idx="4431">
                  <c:v>6.6602099999999997E-2</c:v>
                </c:pt>
                <c:pt idx="4432">
                  <c:v>6.6406699999999999E-2</c:v>
                </c:pt>
                <c:pt idx="4433">
                  <c:v>6.6131200000000001E-2</c:v>
                </c:pt>
                <c:pt idx="4434">
                  <c:v>6.5775500000000001E-2</c:v>
                </c:pt>
                <c:pt idx="4435">
                  <c:v>6.5339800000000003E-2</c:v>
                </c:pt>
                <c:pt idx="4436">
                  <c:v>6.4824199999999998E-2</c:v>
                </c:pt>
                <c:pt idx="4437">
                  <c:v>6.4229300000000003E-2</c:v>
                </c:pt>
                <c:pt idx="4438">
                  <c:v>6.3555299999999995E-2</c:v>
                </c:pt>
                <c:pt idx="4439">
                  <c:v>6.2802899999999995E-2</c:v>
                </c:pt>
                <c:pt idx="4440">
                  <c:v>6.1972800000000001E-2</c:v>
                </c:pt>
                <c:pt idx="4441">
                  <c:v>6.1065700000000001E-2</c:v>
                </c:pt>
                <c:pt idx="4442">
                  <c:v>6.0082700000000003E-2</c:v>
                </c:pt>
                <c:pt idx="4443">
                  <c:v>5.9024699999999999E-2</c:v>
                </c:pt>
                <c:pt idx="4444">
                  <c:v>5.7893E-2</c:v>
                </c:pt>
                <c:pt idx="4445">
                  <c:v>5.6688700000000002E-2</c:v>
                </c:pt>
                <c:pt idx="4446">
                  <c:v>5.5413299999999999E-2</c:v>
                </c:pt>
                <c:pt idx="4447">
                  <c:v>5.4068199999999997E-2</c:v>
                </c:pt>
                <c:pt idx="4448">
                  <c:v>5.2655E-2</c:v>
                </c:pt>
                <c:pt idx="4449">
                  <c:v>5.1175400000000003E-2</c:v>
                </c:pt>
                <c:pt idx="4450">
                  <c:v>4.9631300000000003E-2</c:v>
                </c:pt>
                <c:pt idx="4451">
                  <c:v>4.8024499999999998E-2</c:v>
                </c:pt>
                <c:pt idx="4452">
                  <c:v>4.6356899999999999E-2</c:v>
                </c:pt>
                <c:pt idx="4453">
                  <c:v>4.4630799999999998E-2</c:v>
                </c:pt>
                <c:pt idx="4454">
                  <c:v>4.2848200000000003E-2</c:v>
                </c:pt>
                <c:pt idx="4455">
                  <c:v>4.1011499999999999E-2</c:v>
                </c:pt>
                <c:pt idx="4456">
                  <c:v>3.9122999999999998E-2</c:v>
                </c:pt>
                <c:pt idx="4457">
                  <c:v>3.7185000000000003E-2</c:v>
                </c:pt>
                <c:pt idx="4458">
                  <c:v>3.5200200000000001E-2</c:v>
                </c:pt>
                <c:pt idx="4459">
                  <c:v>3.3171100000000002E-2</c:v>
                </c:pt>
                <c:pt idx="4460">
                  <c:v>3.1100300000000001E-2</c:v>
                </c:pt>
                <c:pt idx="4461">
                  <c:v>2.8990599999999998E-2</c:v>
                </c:pt>
                <c:pt idx="4462">
                  <c:v>2.6844799999999999E-2</c:v>
                </c:pt>
                <c:pt idx="4463">
                  <c:v>2.4665599999999999E-2</c:v>
                </c:pt>
                <c:pt idx="4464">
                  <c:v>2.2456E-2</c:v>
                </c:pt>
                <c:pt idx="4465">
                  <c:v>2.0218900000000001E-2</c:v>
                </c:pt>
                <c:pt idx="4466">
                  <c:v>1.7957299999999999E-2</c:v>
                </c:pt>
                <c:pt idx="4467">
                  <c:v>1.5674299999999999E-2</c:v>
                </c:pt>
                <c:pt idx="4468">
                  <c:v>1.3372800000000001E-2</c:v>
                </c:pt>
                <c:pt idx="4469">
                  <c:v>1.1056E-2</c:v>
                </c:pt>
                <c:pt idx="4470" formatCode="0.00E+00">
                  <c:v>8.7269200000000009E-3</c:v>
                </c:pt>
                <c:pt idx="4471" formatCode="0.00E+00">
                  <c:v>6.38881E-3</c:v>
                </c:pt>
                <c:pt idx="4472" formatCode="0.00E+00">
                  <c:v>4.0447699999999996E-3</c:v>
                </c:pt>
                <c:pt idx="4473" formatCode="0.00E+00">
                  <c:v>1.6979600000000001E-3</c:v>
                </c:pt>
                <c:pt idx="4474" formatCode="0.00E+00">
                  <c:v>-6.48439E-4</c:v>
                </c:pt>
                <c:pt idx="4475" formatCode="0.00E+00">
                  <c:v>-2.9912599999999999E-3</c:v>
                </c:pt>
                <c:pt idx="4476" formatCode="0.00E+00">
                  <c:v>-5.3273299999999999E-3</c:v>
                </c:pt>
                <c:pt idx="4477" formatCode="0.00E+00">
                  <c:v>-7.6534899999999998E-3</c:v>
                </c:pt>
                <c:pt idx="4478" formatCode="0.00E+00">
                  <c:v>-9.9666000000000008E-3</c:v>
                </c:pt>
                <c:pt idx="4479">
                  <c:v>-1.22635E-2</c:v>
                </c:pt>
                <c:pt idx="4480">
                  <c:v>-1.45411E-2</c:v>
                </c:pt>
                <c:pt idx="4481">
                  <c:v>-1.67964E-2</c:v>
                </c:pt>
                <c:pt idx="4482">
                  <c:v>-1.90262E-2</c:v>
                </c:pt>
                <c:pt idx="4483">
                  <c:v>-2.1227599999999999E-2</c:v>
                </c:pt>
                <c:pt idx="4484">
                  <c:v>-2.3397600000000001E-2</c:v>
                </c:pt>
                <c:pt idx="4485">
                  <c:v>-2.5533299999999998E-2</c:v>
                </c:pt>
                <c:pt idx="4486">
                  <c:v>-2.7631800000000001E-2</c:v>
                </c:pt>
                <c:pt idx="4487">
                  <c:v>-2.9690299999999999E-2</c:v>
                </c:pt>
                <c:pt idx="4488">
                  <c:v>-3.1705999999999998E-2</c:v>
                </c:pt>
                <c:pt idx="4489">
                  <c:v>-3.3676299999999999E-2</c:v>
                </c:pt>
                <c:pt idx="4490">
                  <c:v>-3.5598499999999998E-2</c:v>
                </c:pt>
                <c:pt idx="4491">
                  <c:v>-3.7470000000000003E-2</c:v>
                </c:pt>
                <c:pt idx="4492">
                  <c:v>-3.9288499999999997E-2</c:v>
                </c:pt>
                <c:pt idx="4493">
                  <c:v>-4.1051499999999998E-2</c:v>
                </c:pt>
                <c:pt idx="4494">
                  <c:v>-4.2756700000000002E-2</c:v>
                </c:pt>
                <c:pt idx="4495">
                  <c:v>-4.4401900000000001E-2</c:v>
                </c:pt>
                <c:pt idx="4496">
                  <c:v>-4.5984900000000002E-2</c:v>
                </c:pt>
                <c:pt idx="4497">
                  <c:v>-4.7503700000000003E-2</c:v>
                </c:pt>
                <c:pt idx="4498">
                  <c:v>-4.8956399999999997E-2</c:v>
                </c:pt>
                <c:pt idx="4499">
                  <c:v>-5.03411E-2</c:v>
                </c:pt>
                <c:pt idx="4500">
                  <c:v>-5.1656100000000003E-2</c:v>
                </c:pt>
                <c:pt idx="4501">
                  <c:v>-5.2899799999999997E-2</c:v>
                </c:pt>
                <c:pt idx="4502">
                  <c:v>-5.4070600000000003E-2</c:v>
                </c:pt>
                <c:pt idx="4503">
                  <c:v>-5.5167099999999997E-2</c:v>
                </c:pt>
                <c:pt idx="4504">
                  <c:v>-5.6188099999999998E-2</c:v>
                </c:pt>
                <c:pt idx="4505">
                  <c:v>-5.7132299999999997E-2</c:v>
                </c:pt>
                <c:pt idx="4506">
                  <c:v>-5.7998599999999997E-2</c:v>
                </c:pt>
                <c:pt idx="4507">
                  <c:v>-5.8786199999999997E-2</c:v>
                </c:pt>
                <c:pt idx="4508">
                  <c:v>-5.9494199999999997E-2</c:v>
                </c:pt>
                <c:pt idx="4509">
                  <c:v>-6.0121800000000003E-2</c:v>
                </c:pt>
                <c:pt idx="4510">
                  <c:v>-6.0668600000000003E-2</c:v>
                </c:pt>
                <c:pt idx="4511">
                  <c:v>-6.1133899999999998E-2</c:v>
                </c:pt>
                <c:pt idx="4512">
                  <c:v>-6.1517500000000003E-2</c:v>
                </c:pt>
                <c:pt idx="4513">
                  <c:v>-6.1819199999999998E-2</c:v>
                </c:pt>
                <c:pt idx="4514">
                  <c:v>-6.2038799999999998E-2</c:v>
                </c:pt>
                <c:pt idx="4515">
                  <c:v>-6.2176299999999997E-2</c:v>
                </c:pt>
                <c:pt idx="4516">
                  <c:v>-6.2232000000000003E-2</c:v>
                </c:pt>
                <c:pt idx="4517">
                  <c:v>-6.22061E-2</c:v>
                </c:pt>
                <c:pt idx="4518">
                  <c:v>-6.2098899999999999E-2</c:v>
                </c:pt>
                <c:pt idx="4519">
                  <c:v>-6.1911000000000001E-2</c:v>
                </c:pt>
                <c:pt idx="4520">
                  <c:v>-6.1643099999999999E-2</c:v>
                </c:pt>
                <c:pt idx="4521">
                  <c:v>-6.1295700000000002E-2</c:v>
                </c:pt>
                <c:pt idx="4522">
                  <c:v>-6.0869899999999998E-2</c:v>
                </c:pt>
                <c:pt idx="4523">
                  <c:v>-6.0366599999999999E-2</c:v>
                </c:pt>
                <c:pt idx="4524">
                  <c:v>-5.9787E-2</c:v>
                </c:pt>
                <c:pt idx="4525">
                  <c:v>-5.91321E-2</c:v>
                </c:pt>
                <c:pt idx="4526">
                  <c:v>-5.8403299999999998E-2</c:v>
                </c:pt>
                <c:pt idx="4527">
                  <c:v>-5.7602100000000003E-2</c:v>
                </c:pt>
                <c:pt idx="4528">
                  <c:v>-5.6730000000000003E-2</c:v>
                </c:pt>
                <c:pt idx="4529">
                  <c:v>-5.5788499999999998E-2</c:v>
                </c:pt>
                <c:pt idx="4530">
                  <c:v>-5.4779599999999998E-2</c:v>
                </c:pt>
                <c:pt idx="4531">
                  <c:v>-5.3704799999999997E-2</c:v>
                </c:pt>
                <c:pt idx="4532">
                  <c:v>-5.2566300000000003E-2</c:v>
                </c:pt>
                <c:pt idx="4533">
                  <c:v>-5.1365899999999999E-2</c:v>
                </c:pt>
                <c:pt idx="4534">
                  <c:v>-5.0105900000000002E-2</c:v>
                </c:pt>
                <c:pt idx="4535">
                  <c:v>-4.87883E-2</c:v>
                </c:pt>
                <c:pt idx="4536">
                  <c:v>-4.7415400000000003E-2</c:v>
                </c:pt>
                <c:pt idx="4537">
                  <c:v>-4.5989599999999999E-2</c:v>
                </c:pt>
                <c:pt idx="4538">
                  <c:v>-4.4513299999999999E-2</c:v>
                </c:pt>
                <c:pt idx="4539">
                  <c:v>-4.2988800000000001E-2</c:v>
                </c:pt>
                <c:pt idx="4540">
                  <c:v>-4.1418900000000002E-2</c:v>
                </c:pt>
                <c:pt idx="4541">
                  <c:v>-3.9806000000000001E-2</c:v>
                </c:pt>
                <c:pt idx="4542">
                  <c:v>-3.8152800000000001E-2</c:v>
                </c:pt>
                <c:pt idx="4543">
                  <c:v>-3.6462000000000001E-2</c:v>
                </c:pt>
                <c:pt idx="4544">
                  <c:v>-3.4736299999999998E-2</c:v>
                </c:pt>
                <c:pt idx="4545">
                  <c:v>-3.2978599999999997E-2</c:v>
                </c:pt>
                <c:pt idx="4546">
                  <c:v>-3.11916E-2</c:v>
                </c:pt>
                <c:pt idx="4547">
                  <c:v>-2.93783E-2</c:v>
                </c:pt>
                <c:pt idx="4548">
                  <c:v>-2.7541400000000001E-2</c:v>
                </c:pt>
                <c:pt idx="4549">
                  <c:v>-2.56838E-2</c:v>
                </c:pt>
                <c:pt idx="4550">
                  <c:v>-2.3808599999999999E-2</c:v>
                </c:pt>
                <c:pt idx="4551">
                  <c:v>-2.19186E-2</c:v>
                </c:pt>
                <c:pt idx="4552">
                  <c:v>-2.0016699999999998E-2</c:v>
                </c:pt>
                <c:pt idx="4553">
                  <c:v>-1.8106000000000001E-2</c:v>
                </c:pt>
                <c:pt idx="4554">
                  <c:v>-1.61893E-2</c:v>
                </c:pt>
                <c:pt idx="4555">
                  <c:v>-1.4269499999999999E-2</c:v>
                </c:pt>
                <c:pt idx="4556">
                  <c:v>-1.23497E-2</c:v>
                </c:pt>
                <c:pt idx="4557">
                  <c:v>-1.04326E-2</c:v>
                </c:pt>
                <c:pt idx="4558" formatCode="0.00E+00">
                  <c:v>-8.5212299999999994E-3</c:v>
                </c:pt>
                <c:pt idx="4559" formatCode="0.00E+00">
                  <c:v>-6.61839E-3</c:v>
                </c:pt>
                <c:pt idx="4560" formatCode="0.00E+00">
                  <c:v>-4.7269E-3</c:v>
                </c:pt>
                <c:pt idx="4561" formatCode="0.00E+00">
                  <c:v>-2.84958E-3</c:v>
                </c:pt>
                <c:pt idx="4562" formatCode="0.00E+00">
                  <c:v>-9.8915700000000006E-4</c:v>
                </c:pt>
                <c:pt idx="4563" formatCode="0.00E+00">
                  <c:v>8.51642E-4</c:v>
                </c:pt>
                <c:pt idx="4564" formatCode="0.00E+00">
                  <c:v>2.67016E-3</c:v>
                </c:pt>
                <c:pt idx="4565" formatCode="0.00E+00">
                  <c:v>4.4637799999999997E-3</c:v>
                </c:pt>
                <c:pt idx="4566" formatCode="0.00E+00">
                  <c:v>6.2299599999999997E-3</c:v>
                </c:pt>
                <c:pt idx="4567" formatCode="0.00E+00">
                  <c:v>7.9661999999999997E-3</c:v>
                </c:pt>
                <c:pt idx="4568" formatCode="0.00E+00">
                  <c:v>9.6700599999999994E-3</c:v>
                </c:pt>
                <c:pt idx="4569">
                  <c:v>1.1339200000000001E-2</c:v>
                </c:pt>
                <c:pt idx="4570">
                  <c:v>1.29713E-2</c:v>
                </c:pt>
                <c:pt idx="4571">
                  <c:v>1.4564199999999999E-2</c:v>
                </c:pt>
                <c:pt idx="4572">
                  <c:v>1.6115600000000001E-2</c:v>
                </c:pt>
                <c:pt idx="4573">
                  <c:v>1.7623699999999999E-2</c:v>
                </c:pt>
                <c:pt idx="4574">
                  <c:v>1.90863E-2</c:v>
                </c:pt>
                <c:pt idx="4575">
                  <c:v>2.0501599999999998E-2</c:v>
                </c:pt>
                <c:pt idx="4576">
                  <c:v>2.1867899999999999E-2</c:v>
                </c:pt>
                <c:pt idx="4577">
                  <c:v>2.31833E-2</c:v>
                </c:pt>
                <c:pt idx="4578">
                  <c:v>2.44464E-2</c:v>
                </c:pt>
                <c:pt idx="4579">
                  <c:v>2.5655500000000001E-2</c:v>
                </c:pt>
                <c:pt idx="4580">
                  <c:v>2.6809400000000001E-2</c:v>
                </c:pt>
                <c:pt idx="4581">
                  <c:v>2.7906500000000001E-2</c:v>
                </c:pt>
                <c:pt idx="4582">
                  <c:v>2.89459E-2</c:v>
                </c:pt>
                <c:pt idx="4583">
                  <c:v>2.9926299999999999E-2</c:v>
                </c:pt>
                <c:pt idx="4584">
                  <c:v>3.0846800000000001E-2</c:v>
                </c:pt>
                <c:pt idx="4585">
                  <c:v>3.1706499999999999E-2</c:v>
                </c:pt>
                <c:pt idx="4586">
                  <c:v>3.2504600000000002E-2</c:v>
                </c:pt>
                <c:pt idx="4587">
                  <c:v>3.3240400000000003E-2</c:v>
                </c:pt>
                <c:pt idx="4588">
                  <c:v>3.3913400000000003E-2</c:v>
                </c:pt>
                <c:pt idx="4589">
                  <c:v>3.4523100000000001E-2</c:v>
                </c:pt>
                <c:pt idx="4590">
                  <c:v>3.5069200000000002E-2</c:v>
                </c:pt>
                <c:pt idx="4591">
                  <c:v>3.5551399999999997E-2</c:v>
                </c:pt>
                <c:pt idx="4592">
                  <c:v>3.59697E-2</c:v>
                </c:pt>
                <c:pt idx="4593">
                  <c:v>3.6324000000000002E-2</c:v>
                </c:pt>
                <c:pt idx="4594">
                  <c:v>3.6614399999999998E-2</c:v>
                </c:pt>
                <c:pt idx="4595">
                  <c:v>3.6841199999999998E-2</c:v>
                </c:pt>
                <c:pt idx="4596">
                  <c:v>3.7004599999999999E-2</c:v>
                </c:pt>
                <c:pt idx="4597">
                  <c:v>3.7104999999999999E-2</c:v>
                </c:pt>
                <c:pt idx="4598">
                  <c:v>3.7143099999999998E-2</c:v>
                </c:pt>
                <c:pt idx="4599">
                  <c:v>3.7119300000000001E-2</c:v>
                </c:pt>
                <c:pt idx="4600">
                  <c:v>3.7034600000000001E-2</c:v>
                </c:pt>
                <c:pt idx="4601">
                  <c:v>3.6889600000000002E-2</c:v>
                </c:pt>
                <c:pt idx="4602">
                  <c:v>3.6685299999999997E-2</c:v>
                </c:pt>
                <c:pt idx="4603">
                  <c:v>3.6422799999999998E-2</c:v>
                </c:pt>
                <c:pt idx="4604">
                  <c:v>3.6103200000000002E-2</c:v>
                </c:pt>
                <c:pt idx="4605">
                  <c:v>3.5727599999999998E-2</c:v>
                </c:pt>
                <c:pt idx="4606">
                  <c:v>3.52974E-2</c:v>
                </c:pt>
                <c:pt idx="4607">
                  <c:v>3.4813999999999998E-2</c:v>
                </c:pt>
                <c:pt idx="4608">
                  <c:v>3.4278900000000001E-2</c:v>
                </c:pt>
                <c:pt idx="4609">
                  <c:v>3.3693500000000001E-2</c:v>
                </c:pt>
                <c:pt idx="4610">
                  <c:v>3.3059600000000001E-2</c:v>
                </c:pt>
                <c:pt idx="4611">
                  <c:v>3.2378799999999999E-2</c:v>
                </c:pt>
                <c:pt idx="4612">
                  <c:v>3.1652899999999998E-2</c:v>
                </c:pt>
                <c:pt idx="4613">
                  <c:v>3.08837E-2</c:v>
                </c:pt>
                <c:pt idx="4614">
                  <c:v>3.0073200000000001E-2</c:v>
                </c:pt>
                <c:pt idx="4615">
                  <c:v>2.9223300000000001E-2</c:v>
                </c:pt>
                <c:pt idx="4616">
                  <c:v>2.8336E-2</c:v>
                </c:pt>
                <c:pt idx="4617">
                  <c:v>2.7413400000000001E-2</c:v>
                </c:pt>
                <c:pt idx="4618">
                  <c:v>2.6457600000000001E-2</c:v>
                </c:pt>
                <c:pt idx="4619">
                  <c:v>2.5470799999999998E-2</c:v>
                </c:pt>
                <c:pt idx="4620">
                  <c:v>2.44551E-2</c:v>
                </c:pt>
                <c:pt idx="4621">
                  <c:v>2.34129E-2</c:v>
                </c:pt>
                <c:pt idx="4622">
                  <c:v>2.2346299999999999E-2</c:v>
                </c:pt>
                <c:pt idx="4623">
                  <c:v>2.1257700000000001E-2</c:v>
                </c:pt>
                <c:pt idx="4624">
                  <c:v>2.0149400000000001E-2</c:v>
                </c:pt>
                <c:pt idx="4625">
                  <c:v>1.9023700000000001E-2</c:v>
                </c:pt>
                <c:pt idx="4626">
                  <c:v>1.7883E-2</c:v>
                </c:pt>
                <c:pt idx="4627">
                  <c:v>1.67297E-2</c:v>
                </c:pt>
                <c:pt idx="4628">
                  <c:v>1.5566E-2</c:v>
                </c:pt>
                <c:pt idx="4629">
                  <c:v>1.43944E-2</c:v>
                </c:pt>
                <c:pt idx="4630">
                  <c:v>1.32172E-2</c:v>
                </c:pt>
                <c:pt idx="4631">
                  <c:v>1.2036699999999999E-2</c:v>
                </c:pt>
                <c:pt idx="4632">
                  <c:v>1.0855500000000001E-2</c:v>
                </c:pt>
                <c:pt idx="4633" formatCode="0.00E+00">
                  <c:v>9.6756199999999994E-3</c:v>
                </c:pt>
                <c:pt idx="4634" formatCode="0.00E+00">
                  <c:v>8.4995299999999999E-3</c:v>
                </c:pt>
                <c:pt idx="4635" formatCode="0.00E+00">
                  <c:v>7.3294900000000001E-3</c:v>
                </c:pt>
                <c:pt idx="4636" formatCode="0.00E+00">
                  <c:v>6.1677399999999997E-3</c:v>
                </c:pt>
                <c:pt idx="4637" formatCode="0.00E+00">
                  <c:v>5.0165000000000001E-3</c:v>
                </c:pt>
                <c:pt idx="4638" formatCode="0.00E+00">
                  <c:v>3.8779600000000002E-3</c:v>
                </c:pt>
                <c:pt idx="4639" formatCode="0.00E+00">
                  <c:v>2.7542700000000001E-3</c:v>
                </c:pt>
                <c:pt idx="4640" formatCode="0.00E+00">
                  <c:v>1.64752E-3</c:v>
                </c:pt>
                <c:pt idx="4641" formatCode="0.00E+00">
                  <c:v>5.5976500000000005E-4</c:v>
                </c:pt>
                <c:pt idx="4642" formatCode="0.00E+00">
                  <c:v>-5.0699000000000002E-4</c:v>
                </c:pt>
                <c:pt idx="4643" formatCode="0.00E+00">
                  <c:v>-1.5508E-3</c:v>
                </c:pt>
                <c:pt idx="4644" formatCode="0.00E+00">
                  <c:v>-2.5697799999999998E-3</c:v>
                </c:pt>
                <c:pt idx="4645" formatCode="0.00E+00">
                  <c:v>-3.5620999999999999E-3</c:v>
                </c:pt>
                <c:pt idx="4646" formatCode="0.00E+00">
                  <c:v>-4.5259899999999997E-3</c:v>
                </c:pt>
                <c:pt idx="4647" formatCode="0.00E+00">
                  <c:v>-5.45978E-3</c:v>
                </c:pt>
                <c:pt idx="4648" formatCode="0.00E+00">
                  <c:v>-6.3618199999999998E-3</c:v>
                </c:pt>
                <c:pt idx="4649" formatCode="0.00E+00">
                  <c:v>-7.2305700000000004E-3</c:v>
                </c:pt>
                <c:pt idx="4650" formatCode="0.00E+00">
                  <c:v>-8.0645500000000002E-3</c:v>
                </c:pt>
                <c:pt idx="4651" formatCode="0.00E+00">
                  <c:v>-8.8623699999999996E-3</c:v>
                </c:pt>
                <c:pt idx="4652" formatCode="0.00E+00">
                  <c:v>-9.6227099999999996E-3</c:v>
                </c:pt>
                <c:pt idx="4653">
                  <c:v>-1.0344300000000001E-2</c:v>
                </c:pt>
                <c:pt idx="4654">
                  <c:v>-1.10261E-2</c:v>
                </c:pt>
                <c:pt idx="4655">
                  <c:v>-1.1666899999999999E-2</c:v>
                </c:pt>
                <c:pt idx="4656">
                  <c:v>-1.22659E-2</c:v>
                </c:pt>
                <c:pt idx="4657">
                  <c:v>-1.2822E-2</c:v>
                </c:pt>
                <c:pt idx="4658">
                  <c:v>-1.33346E-2</c:v>
                </c:pt>
                <c:pt idx="4659">
                  <c:v>-1.38029E-2</c:v>
                </c:pt>
                <c:pt idx="4660">
                  <c:v>-1.4226300000000001E-2</c:v>
                </c:pt>
                <c:pt idx="4661">
                  <c:v>-1.4604300000000001E-2</c:v>
                </c:pt>
                <c:pt idx="4662">
                  <c:v>-1.49365E-2</c:v>
                </c:pt>
                <c:pt idx="4663">
                  <c:v>-1.52225E-2</c:v>
                </c:pt>
                <c:pt idx="4664">
                  <c:v>-1.5462099999999999E-2</c:v>
                </c:pt>
                <c:pt idx="4665">
                  <c:v>-1.5655200000000001E-2</c:v>
                </c:pt>
                <c:pt idx="4666">
                  <c:v>-1.5801699999999998E-2</c:v>
                </c:pt>
                <c:pt idx="4667">
                  <c:v>-1.5901700000000001E-2</c:v>
                </c:pt>
                <c:pt idx="4668">
                  <c:v>-1.5955400000000002E-2</c:v>
                </c:pt>
                <c:pt idx="4669">
                  <c:v>-1.5962899999999999E-2</c:v>
                </c:pt>
                <c:pt idx="4670">
                  <c:v>-1.59247E-2</c:v>
                </c:pt>
                <c:pt idx="4671">
                  <c:v>-1.5841000000000001E-2</c:v>
                </c:pt>
                <c:pt idx="4672">
                  <c:v>-1.57126E-2</c:v>
                </c:pt>
                <c:pt idx="4673">
                  <c:v>-1.5539799999999999E-2</c:v>
                </c:pt>
                <c:pt idx="4674">
                  <c:v>-1.53236E-2</c:v>
                </c:pt>
                <c:pt idx="4675">
                  <c:v>-1.50645E-2</c:v>
                </c:pt>
                <c:pt idx="4676">
                  <c:v>-1.47636E-2</c:v>
                </c:pt>
                <c:pt idx="4677">
                  <c:v>-1.4421700000000001E-2</c:v>
                </c:pt>
                <c:pt idx="4678">
                  <c:v>-1.40398E-2</c:v>
                </c:pt>
                <c:pt idx="4679">
                  <c:v>-1.36192E-2</c:v>
                </c:pt>
                <c:pt idx="4680">
                  <c:v>-1.31609E-2</c:v>
                </c:pt>
                <c:pt idx="4681">
                  <c:v>-1.2666200000000001E-2</c:v>
                </c:pt>
                <c:pt idx="4682">
                  <c:v>-1.21365E-2</c:v>
                </c:pt>
                <c:pt idx="4683">
                  <c:v>-1.1573E-2</c:v>
                </c:pt>
                <c:pt idx="4684">
                  <c:v>-1.09774E-2</c:v>
                </c:pt>
                <c:pt idx="4685">
                  <c:v>-1.03511E-2</c:v>
                </c:pt>
                <c:pt idx="4686" formatCode="0.00E+00">
                  <c:v>-9.6956899999999999E-3</c:v>
                </c:pt>
                <c:pt idx="4687" formatCode="0.00E+00">
                  <c:v>-9.0127899999999997E-3</c:v>
                </c:pt>
                <c:pt idx="4688" formatCode="0.00E+00">
                  <c:v>-8.3041199999999999E-3</c:v>
                </c:pt>
                <c:pt idx="4689" formatCode="0.00E+00">
                  <c:v>-7.5713999999999998E-3</c:v>
                </c:pt>
                <c:pt idx="4690" formatCode="0.00E+00">
                  <c:v>-6.8164100000000002E-3</c:v>
                </c:pt>
                <c:pt idx="4691" formatCode="0.00E+00">
                  <c:v>-6.0409799999999996E-3</c:v>
                </c:pt>
                <c:pt idx="4692" formatCode="0.00E+00">
                  <c:v>-5.2469700000000001E-3</c:v>
                </c:pt>
                <c:pt idx="4693" formatCode="0.00E+00">
                  <c:v>-4.43627E-3</c:v>
                </c:pt>
                <c:pt idx="4694" formatCode="0.00E+00">
                  <c:v>-3.6108300000000002E-3</c:v>
                </c:pt>
                <c:pt idx="4695" formatCode="0.00E+00">
                  <c:v>-2.7725800000000002E-3</c:v>
                </c:pt>
                <c:pt idx="4696" formatCode="0.00E+00">
                  <c:v>-1.92351E-3</c:v>
                </c:pt>
                <c:pt idx="4697" formatCode="0.00E+00">
                  <c:v>-1.06561E-3</c:v>
                </c:pt>
                <c:pt idx="4698" formatCode="0.00E+00">
                  <c:v>-2.0089500000000001E-4</c:v>
                </c:pt>
                <c:pt idx="4699" formatCode="0.00E+00">
                  <c:v>6.6861299999999998E-4</c:v>
                </c:pt>
                <c:pt idx="4700" formatCode="0.00E+00">
                  <c:v>1.5408799999999999E-3</c:v>
                </c:pt>
                <c:pt idx="4701" formatCode="0.00E+00">
                  <c:v>2.4138800000000002E-3</c:v>
                </c:pt>
                <c:pt idx="4702" formatCode="0.00E+00">
                  <c:v>3.2855800000000002E-3</c:v>
                </c:pt>
                <c:pt idx="4703" formatCode="0.00E+00">
                  <c:v>4.1539599999999999E-3</c:v>
                </c:pt>
                <c:pt idx="4704" formatCode="0.00E+00">
                  <c:v>5.0169799999999999E-3</c:v>
                </c:pt>
                <c:pt idx="4705" formatCode="0.00E+00">
                  <c:v>5.8726500000000001E-3</c:v>
                </c:pt>
                <c:pt idx="4706" formatCode="0.00E+00">
                  <c:v>6.7189700000000003E-3</c:v>
                </c:pt>
                <c:pt idx="4707" formatCode="0.00E+00">
                  <c:v>7.55399E-3</c:v>
                </c:pt>
                <c:pt idx="4708" formatCode="0.00E+00">
                  <c:v>8.3757499999999995E-3</c:v>
                </c:pt>
                <c:pt idx="4709" formatCode="0.00E+00">
                  <c:v>9.1823300000000007E-3</c:v>
                </c:pt>
                <c:pt idx="4710" formatCode="0.00E+00">
                  <c:v>9.9718600000000008E-3</c:v>
                </c:pt>
                <c:pt idx="4711">
                  <c:v>1.07425E-2</c:v>
                </c:pt>
                <c:pt idx="4712">
                  <c:v>1.14924E-2</c:v>
                </c:pt>
                <c:pt idx="4713">
                  <c:v>1.2219799999999999E-2</c:v>
                </c:pt>
                <c:pt idx="4714">
                  <c:v>1.2923E-2</c:v>
                </c:pt>
                <c:pt idx="4715">
                  <c:v>1.36004E-2</c:v>
                </c:pt>
                <c:pt idx="4716">
                  <c:v>1.4250199999999999E-2</c:v>
                </c:pt>
                <c:pt idx="4717">
                  <c:v>1.4871000000000001E-2</c:v>
                </c:pt>
                <c:pt idx="4718">
                  <c:v>1.54612E-2</c:v>
                </c:pt>
                <c:pt idx="4719">
                  <c:v>1.60194E-2</c:v>
                </c:pt>
                <c:pt idx="4720">
                  <c:v>1.6544199999999998E-2</c:v>
                </c:pt>
                <c:pt idx="4721">
                  <c:v>1.7034299999999999E-2</c:v>
                </c:pt>
                <c:pt idx="4722">
                  <c:v>1.7488500000000001E-2</c:v>
                </c:pt>
                <c:pt idx="4723">
                  <c:v>1.7905600000000001E-2</c:v>
                </c:pt>
                <c:pt idx="4724">
                  <c:v>1.8284399999999999E-2</c:v>
                </c:pt>
                <c:pt idx="4725">
                  <c:v>1.8624000000000002E-2</c:v>
                </c:pt>
                <c:pt idx="4726">
                  <c:v>1.8923499999999999E-2</c:v>
                </c:pt>
                <c:pt idx="4727">
                  <c:v>1.9181900000000002E-2</c:v>
                </c:pt>
                <c:pt idx="4728">
                  <c:v>1.9398599999999998E-2</c:v>
                </c:pt>
                <c:pt idx="4729">
                  <c:v>1.9572699999999998E-2</c:v>
                </c:pt>
                <c:pt idx="4730">
                  <c:v>1.9703700000000001E-2</c:v>
                </c:pt>
                <c:pt idx="4731">
                  <c:v>1.9791099999999999E-2</c:v>
                </c:pt>
                <c:pt idx="4732">
                  <c:v>1.9834500000000001E-2</c:v>
                </c:pt>
                <c:pt idx="4733">
                  <c:v>1.9833400000000001E-2</c:v>
                </c:pt>
                <c:pt idx="4734">
                  <c:v>1.9787599999999999E-2</c:v>
                </c:pt>
                <c:pt idx="4735">
                  <c:v>1.9696999999999999E-2</c:v>
                </c:pt>
                <c:pt idx="4736">
                  <c:v>1.9561499999999999E-2</c:v>
                </c:pt>
                <c:pt idx="4737">
                  <c:v>1.9381099999999998E-2</c:v>
                </c:pt>
                <c:pt idx="4738">
                  <c:v>1.91559E-2</c:v>
                </c:pt>
                <c:pt idx="4739">
                  <c:v>1.8886E-2</c:v>
                </c:pt>
                <c:pt idx="4740">
                  <c:v>1.8571799999999999E-2</c:v>
                </c:pt>
                <c:pt idx="4741">
                  <c:v>1.82136E-2</c:v>
                </c:pt>
                <c:pt idx="4742">
                  <c:v>1.7811899999999999E-2</c:v>
                </c:pt>
                <c:pt idx="4743">
                  <c:v>1.7367199999999999E-2</c:v>
                </c:pt>
                <c:pt idx="4744">
                  <c:v>1.6880200000000001E-2</c:v>
                </c:pt>
                <c:pt idx="4745">
                  <c:v>1.6351600000000001E-2</c:v>
                </c:pt>
                <c:pt idx="4746">
                  <c:v>1.57821E-2</c:v>
                </c:pt>
                <c:pt idx="4747">
                  <c:v>1.5172700000000001E-2</c:v>
                </c:pt>
                <c:pt idx="4748">
                  <c:v>1.45244E-2</c:v>
                </c:pt>
                <c:pt idx="4749">
                  <c:v>1.3838100000000001E-2</c:v>
                </c:pt>
                <c:pt idx="4750">
                  <c:v>1.3115E-2</c:v>
                </c:pt>
                <c:pt idx="4751">
                  <c:v>1.2356300000000001E-2</c:v>
                </c:pt>
                <c:pt idx="4752">
                  <c:v>1.15633E-2</c:v>
                </c:pt>
                <c:pt idx="4753">
                  <c:v>1.07373E-2</c:v>
                </c:pt>
                <c:pt idx="4754" formatCode="0.00E+00">
                  <c:v>9.8796700000000001E-3</c:v>
                </c:pt>
                <c:pt idx="4755" formatCode="0.00E+00">
                  <c:v>8.9919800000000001E-3</c:v>
                </c:pt>
                <c:pt idx="4756" formatCode="0.00E+00">
                  <c:v>8.0757199999999998E-3</c:v>
                </c:pt>
                <c:pt idx="4757" formatCode="0.00E+00">
                  <c:v>7.1325099999999999E-3</c:v>
                </c:pt>
                <c:pt idx="4758" formatCode="0.00E+00">
                  <c:v>6.1640000000000002E-3</c:v>
                </c:pt>
                <c:pt idx="4759" formatCode="0.00E+00">
                  <c:v>5.17191E-3</c:v>
                </c:pt>
                <c:pt idx="4760" formatCode="0.00E+00">
                  <c:v>4.1579900000000003E-3</c:v>
                </c:pt>
                <c:pt idx="4761" formatCode="0.00E+00">
                  <c:v>3.1240700000000001E-3</c:v>
                </c:pt>
                <c:pt idx="4762" formatCode="0.00E+00">
                  <c:v>2.0719900000000001E-3</c:v>
                </c:pt>
                <c:pt idx="4763" formatCode="0.00E+00">
                  <c:v>1.0036699999999999E-3</c:v>
                </c:pt>
                <c:pt idx="4764" formatCode="0.00E+00">
                  <c:v>-7.8974399999999994E-5</c:v>
                </c:pt>
                <c:pt idx="4765" formatCode="0.00E+00">
                  <c:v>-1.1739599999999999E-3</c:v>
                </c:pt>
                <c:pt idx="4766" formatCode="0.00E+00">
                  <c:v>-2.2792899999999998E-3</c:v>
                </c:pt>
                <c:pt idx="4767" formatCode="0.00E+00">
                  <c:v>-3.3929300000000002E-3</c:v>
                </c:pt>
                <c:pt idx="4768" formatCode="0.00E+00">
                  <c:v>-4.5128399999999997E-3</c:v>
                </c:pt>
                <c:pt idx="4769" formatCode="0.00E+00">
                  <c:v>-5.63694E-3</c:v>
                </c:pt>
                <c:pt idx="4770" formatCode="0.00E+00">
                  <c:v>-6.7631499999999999E-3</c:v>
                </c:pt>
                <c:pt idx="4771" formatCode="0.00E+00">
                  <c:v>-7.8893699999999997E-3</c:v>
                </c:pt>
                <c:pt idx="4772" formatCode="0.00E+00">
                  <c:v>-9.0135000000000007E-3</c:v>
                </c:pt>
                <c:pt idx="4773">
                  <c:v>-1.0133400000000001E-2</c:v>
                </c:pt>
                <c:pt idx="4774">
                  <c:v>-1.1247E-2</c:v>
                </c:pt>
                <c:pt idx="4775">
                  <c:v>-1.2352200000000001E-2</c:v>
                </c:pt>
                <c:pt idx="4776">
                  <c:v>-1.3446899999999999E-2</c:v>
                </c:pt>
                <c:pt idx="4777">
                  <c:v>-1.4529E-2</c:v>
                </c:pt>
                <c:pt idx="4778">
                  <c:v>-1.55964E-2</c:v>
                </c:pt>
                <c:pt idx="4779">
                  <c:v>-1.6647100000000001E-2</c:v>
                </c:pt>
                <c:pt idx="4780">
                  <c:v>-1.76791E-2</c:v>
                </c:pt>
                <c:pt idx="4781">
                  <c:v>-1.86903E-2</c:v>
                </c:pt>
                <c:pt idx="4782">
                  <c:v>-1.96788E-2</c:v>
                </c:pt>
                <c:pt idx="4783">
                  <c:v>-2.06427E-2</c:v>
                </c:pt>
                <c:pt idx="4784">
                  <c:v>-2.1579999999999998E-2</c:v>
                </c:pt>
                <c:pt idx="4785">
                  <c:v>-2.2488999999999999E-2</c:v>
                </c:pt>
                <c:pt idx="4786">
                  <c:v>-2.3367800000000001E-2</c:v>
                </c:pt>
                <c:pt idx="4787">
                  <c:v>-2.4214599999999999E-2</c:v>
                </c:pt>
                <c:pt idx="4788">
                  <c:v>-2.5027799999999999E-2</c:v>
                </c:pt>
                <c:pt idx="4789">
                  <c:v>-2.5805600000000001E-2</c:v>
                </c:pt>
                <c:pt idx="4790">
                  <c:v>-2.65466E-2</c:v>
                </c:pt>
                <c:pt idx="4791">
                  <c:v>-2.7249200000000001E-2</c:v>
                </c:pt>
                <c:pt idx="4792">
                  <c:v>-2.79118E-2</c:v>
                </c:pt>
                <c:pt idx="4793">
                  <c:v>-2.8533200000000002E-2</c:v>
                </c:pt>
                <c:pt idx="4794">
                  <c:v>-2.9111999999999999E-2</c:v>
                </c:pt>
                <c:pt idx="4795">
                  <c:v>-2.96469E-2</c:v>
                </c:pt>
                <c:pt idx="4796">
                  <c:v>-3.0136799999999998E-2</c:v>
                </c:pt>
                <c:pt idx="4797">
                  <c:v>-3.05805E-2</c:v>
                </c:pt>
                <c:pt idx="4798">
                  <c:v>-3.0977000000000001E-2</c:v>
                </c:pt>
                <c:pt idx="4799">
                  <c:v>-3.1325400000000003E-2</c:v>
                </c:pt>
                <c:pt idx="4800">
                  <c:v>-3.1624899999999997E-2</c:v>
                </c:pt>
                <c:pt idx="4801">
                  <c:v>-3.1874600000000003E-2</c:v>
                </c:pt>
                <c:pt idx="4802">
                  <c:v>-3.2073900000000002E-2</c:v>
                </c:pt>
                <c:pt idx="4803">
                  <c:v>-3.2222099999999997E-2</c:v>
                </c:pt>
                <c:pt idx="4804">
                  <c:v>-3.2318800000000002E-2</c:v>
                </c:pt>
                <c:pt idx="4805">
                  <c:v>-3.2363599999999999E-2</c:v>
                </c:pt>
                <c:pt idx="4806">
                  <c:v>-3.2356000000000003E-2</c:v>
                </c:pt>
                <c:pt idx="4807">
                  <c:v>-3.2295999999999998E-2</c:v>
                </c:pt>
                <c:pt idx="4808">
                  <c:v>-3.2183299999999998E-2</c:v>
                </c:pt>
                <c:pt idx="4809">
                  <c:v>-3.2017799999999999E-2</c:v>
                </c:pt>
                <c:pt idx="4810">
                  <c:v>-3.1799800000000003E-2</c:v>
                </c:pt>
                <c:pt idx="4811">
                  <c:v>-3.1529099999999997E-2</c:v>
                </c:pt>
                <c:pt idx="4812">
                  <c:v>-3.12062E-2</c:v>
                </c:pt>
                <c:pt idx="4813">
                  <c:v>-3.0831399999999998E-2</c:v>
                </c:pt>
                <c:pt idx="4814">
                  <c:v>-3.0404899999999999E-2</c:v>
                </c:pt>
                <c:pt idx="4815">
                  <c:v>-2.9927499999999999E-2</c:v>
                </c:pt>
                <c:pt idx="4816">
                  <c:v>-2.9399600000000001E-2</c:v>
                </c:pt>
                <c:pt idx="4817">
                  <c:v>-2.8821900000000001E-2</c:v>
                </c:pt>
                <c:pt idx="4818">
                  <c:v>-2.81953E-2</c:v>
                </c:pt>
                <c:pt idx="4819">
                  <c:v>-2.7520599999999999E-2</c:v>
                </c:pt>
                <c:pt idx="4820">
                  <c:v>-2.6798800000000001E-2</c:v>
                </c:pt>
                <c:pt idx="4821">
                  <c:v>-2.6030899999999999E-2</c:v>
                </c:pt>
                <c:pt idx="4822">
                  <c:v>-2.5218000000000001E-2</c:v>
                </c:pt>
                <c:pt idx="4823">
                  <c:v>-2.4361299999999999E-2</c:v>
                </c:pt>
                <c:pt idx="4824">
                  <c:v>-2.3462199999999999E-2</c:v>
                </c:pt>
                <c:pt idx="4825">
                  <c:v>-2.2522E-2</c:v>
                </c:pt>
                <c:pt idx="4826">
                  <c:v>-2.1542100000000002E-2</c:v>
                </c:pt>
                <c:pt idx="4827">
                  <c:v>-2.05241E-2</c:v>
                </c:pt>
                <c:pt idx="4828">
                  <c:v>-1.94696E-2</c:v>
                </c:pt>
                <c:pt idx="4829">
                  <c:v>-1.83801E-2</c:v>
                </c:pt>
                <c:pt idx="4830">
                  <c:v>-1.7257399999999999E-2</c:v>
                </c:pt>
                <c:pt idx="4831">
                  <c:v>-1.61034E-2</c:v>
                </c:pt>
                <c:pt idx="4832">
                  <c:v>-1.4919699999999999E-2</c:v>
                </c:pt>
                <c:pt idx="4833">
                  <c:v>-1.3708400000000001E-2</c:v>
                </c:pt>
                <c:pt idx="4834">
                  <c:v>-1.2471400000000001E-2</c:v>
                </c:pt>
                <c:pt idx="4835">
                  <c:v>-1.1210700000000001E-2</c:v>
                </c:pt>
                <c:pt idx="4836" formatCode="0.00E+00">
                  <c:v>-9.9282799999999994E-3</c:v>
                </c:pt>
                <c:pt idx="4837" formatCode="0.00E+00">
                  <c:v>-8.6262700000000001E-3</c:v>
                </c:pt>
                <c:pt idx="4838" formatCode="0.00E+00">
                  <c:v>-7.3067899999999996E-3</c:v>
                </c:pt>
                <c:pt idx="4839" formatCode="0.00E+00">
                  <c:v>-5.9719899999999999E-3</c:v>
                </c:pt>
                <c:pt idx="4840" formatCode="0.00E+00">
                  <c:v>-4.62408E-3</c:v>
                </c:pt>
                <c:pt idx="4841" formatCode="0.00E+00">
                  <c:v>-3.2652599999999999E-3</c:v>
                </c:pt>
                <c:pt idx="4842" formatCode="0.00E+00">
                  <c:v>-1.8977899999999999E-3</c:v>
                </c:pt>
                <c:pt idx="4843" formatCode="0.00E+00">
                  <c:v>-5.2391299999999998E-4</c:v>
                </c:pt>
                <c:pt idx="4844" formatCode="0.00E+00">
                  <c:v>8.5408299999999995E-4</c:v>
                </c:pt>
                <c:pt idx="4845" formatCode="0.00E+00">
                  <c:v>2.23391E-3</c:v>
                </c:pt>
                <c:pt idx="4846" formatCode="0.00E+00">
                  <c:v>3.61327E-3</c:v>
                </c:pt>
                <c:pt idx="4847" formatCode="0.00E+00">
                  <c:v>4.9898700000000004E-3</c:v>
                </c:pt>
                <c:pt idx="4848" formatCode="0.00E+00">
                  <c:v>6.3613999999999997E-3</c:v>
                </c:pt>
                <c:pt idx="4849" formatCode="0.00E+00">
                  <c:v>7.7255700000000002E-3</c:v>
                </c:pt>
                <c:pt idx="4850" formatCode="0.00E+00">
                  <c:v>9.0800900000000007E-3</c:v>
                </c:pt>
                <c:pt idx="4851">
                  <c:v>1.04227E-2</c:v>
                </c:pt>
                <c:pt idx="4852">
                  <c:v>1.17511E-2</c:v>
                </c:pt>
                <c:pt idx="4853">
                  <c:v>1.3063099999999999E-2</c:v>
                </c:pt>
                <c:pt idx="4854">
                  <c:v>1.43564E-2</c:v>
                </c:pt>
                <c:pt idx="4855">
                  <c:v>1.5628900000000001E-2</c:v>
                </c:pt>
                <c:pt idx="4856">
                  <c:v>1.6878400000000002E-2</c:v>
                </c:pt>
                <c:pt idx="4857">
                  <c:v>1.8102799999999999E-2</c:v>
                </c:pt>
                <c:pt idx="4858">
                  <c:v>1.9300000000000001E-2</c:v>
                </c:pt>
                <c:pt idx="4859">
                  <c:v>2.0468E-2</c:v>
                </c:pt>
                <c:pt idx="4860">
                  <c:v>2.16048E-2</c:v>
                </c:pt>
                <c:pt idx="4861">
                  <c:v>2.27085E-2</c:v>
                </c:pt>
                <c:pt idx="4862">
                  <c:v>2.3777E-2</c:v>
                </c:pt>
                <c:pt idx="4863">
                  <c:v>2.4808799999999999E-2</c:v>
                </c:pt>
                <c:pt idx="4864">
                  <c:v>2.58018E-2</c:v>
                </c:pt>
                <c:pt idx="4865">
                  <c:v>2.67546E-2</c:v>
                </c:pt>
                <c:pt idx="4866">
                  <c:v>2.76653E-2</c:v>
                </c:pt>
                <c:pt idx="4867">
                  <c:v>2.8532499999999999E-2</c:v>
                </c:pt>
                <c:pt idx="4868">
                  <c:v>2.9354600000000002E-2</c:v>
                </c:pt>
                <c:pt idx="4869">
                  <c:v>3.0130299999999999E-2</c:v>
                </c:pt>
                <c:pt idx="4870">
                  <c:v>3.0858099999999999E-2</c:v>
                </c:pt>
                <c:pt idx="4871">
                  <c:v>3.1536799999999997E-2</c:v>
                </c:pt>
                <c:pt idx="4872">
                  <c:v>3.2165199999999998E-2</c:v>
                </c:pt>
                <c:pt idx="4873">
                  <c:v>3.2742300000000002E-2</c:v>
                </c:pt>
                <c:pt idx="4874">
                  <c:v>3.3266900000000002E-2</c:v>
                </c:pt>
                <c:pt idx="4875">
                  <c:v>3.3738299999999999E-2</c:v>
                </c:pt>
                <c:pt idx="4876">
                  <c:v>3.4155499999999998E-2</c:v>
                </c:pt>
                <c:pt idx="4877">
                  <c:v>3.4517699999999998E-2</c:v>
                </c:pt>
                <c:pt idx="4878">
                  <c:v>3.4824500000000001E-2</c:v>
                </c:pt>
                <c:pt idx="4879">
                  <c:v>3.5075099999999998E-2</c:v>
                </c:pt>
                <c:pt idx="4880">
                  <c:v>3.5269099999999998E-2</c:v>
                </c:pt>
                <c:pt idx="4881">
                  <c:v>3.5406199999999999E-2</c:v>
                </c:pt>
                <c:pt idx="4882">
                  <c:v>3.5485999999999997E-2</c:v>
                </c:pt>
                <c:pt idx="4883">
                  <c:v>3.5508400000000002E-2</c:v>
                </c:pt>
                <c:pt idx="4884">
                  <c:v>3.5473400000000002E-2</c:v>
                </c:pt>
                <c:pt idx="4885">
                  <c:v>3.53809E-2</c:v>
                </c:pt>
                <c:pt idx="4886">
                  <c:v>3.5231100000000001E-2</c:v>
                </c:pt>
                <c:pt idx="4887">
                  <c:v>3.5024100000000002E-2</c:v>
                </c:pt>
                <c:pt idx="4888">
                  <c:v>3.4760300000000001E-2</c:v>
                </c:pt>
                <c:pt idx="4889">
                  <c:v>3.4440100000000001E-2</c:v>
                </c:pt>
                <c:pt idx="4890">
                  <c:v>3.4063999999999997E-2</c:v>
                </c:pt>
                <c:pt idx="4891">
                  <c:v>3.3632599999999999E-2</c:v>
                </c:pt>
                <c:pt idx="4892">
                  <c:v>3.3146500000000002E-2</c:v>
                </c:pt>
                <c:pt idx="4893">
                  <c:v>3.2606700000000002E-2</c:v>
                </c:pt>
                <c:pt idx="4894">
                  <c:v>3.2013899999999998E-2</c:v>
                </c:pt>
                <c:pt idx="4895">
                  <c:v>3.1369099999999997E-2</c:v>
                </c:pt>
                <c:pt idx="4896">
                  <c:v>3.0673300000000001E-2</c:v>
                </c:pt>
                <c:pt idx="4897">
                  <c:v>2.9927800000000001E-2</c:v>
                </c:pt>
                <c:pt idx="4898">
                  <c:v>2.9133800000000001E-2</c:v>
                </c:pt>
                <c:pt idx="4899">
                  <c:v>2.8292500000000002E-2</c:v>
                </c:pt>
                <c:pt idx="4900">
                  <c:v>2.74053E-2</c:v>
                </c:pt>
                <c:pt idx="4901">
                  <c:v>2.6473799999999999E-2</c:v>
                </c:pt>
                <c:pt idx="4902">
                  <c:v>2.5499399999999998E-2</c:v>
                </c:pt>
                <c:pt idx="4903">
                  <c:v>2.44838E-2</c:v>
                </c:pt>
                <c:pt idx="4904">
                  <c:v>2.34288E-2</c:v>
                </c:pt>
                <c:pt idx="4905">
                  <c:v>2.2335899999999999E-2</c:v>
                </c:pt>
                <c:pt idx="4906">
                  <c:v>2.12071E-2</c:v>
                </c:pt>
                <c:pt idx="4907">
                  <c:v>2.0044300000000001E-2</c:v>
                </c:pt>
                <c:pt idx="4908">
                  <c:v>1.8849299999999999E-2</c:v>
                </c:pt>
                <c:pt idx="4909">
                  <c:v>1.7624299999999999E-2</c:v>
                </c:pt>
                <c:pt idx="4910">
                  <c:v>1.6371199999999999E-2</c:v>
                </c:pt>
                <c:pt idx="4911">
                  <c:v>1.5092100000000001E-2</c:v>
                </c:pt>
                <c:pt idx="4912">
                  <c:v>1.37892E-2</c:v>
                </c:pt>
                <c:pt idx="4913">
                  <c:v>1.24647E-2</c:v>
                </c:pt>
                <c:pt idx="4914">
                  <c:v>1.1120700000000001E-2</c:v>
                </c:pt>
                <c:pt idx="4915" formatCode="0.00E+00">
                  <c:v>9.7596100000000002E-3</c:v>
                </c:pt>
                <c:pt idx="4916" formatCode="0.00E+00">
                  <c:v>8.3836299999999996E-3</c:v>
                </c:pt>
                <c:pt idx="4917" formatCode="0.00E+00">
                  <c:v>6.9950699999999999E-3</c:v>
                </c:pt>
                <c:pt idx="4918" formatCode="0.00E+00">
                  <c:v>5.5962900000000003E-3</c:v>
                </c:pt>
                <c:pt idx="4919" formatCode="0.00E+00">
                  <c:v>4.1896199999999998E-3</c:v>
                </c:pt>
                <c:pt idx="4920" formatCode="0.00E+00">
                  <c:v>2.7774200000000001E-3</c:v>
                </c:pt>
                <c:pt idx="4921" formatCode="0.00E+00">
                  <c:v>1.3620699999999999E-3</c:v>
                </c:pt>
                <c:pt idx="4922" formatCode="0.00E+00">
                  <c:v>-5.4048000000000002E-5</c:v>
                </c:pt>
                <c:pt idx="4923" formatCode="0.00E+00">
                  <c:v>-1.46856E-3</c:v>
                </c:pt>
                <c:pt idx="4924" formatCode="0.00E+00">
                  <c:v>-2.8790899999999999E-3</c:v>
                </c:pt>
                <c:pt idx="4925" formatCode="0.00E+00">
                  <c:v>-4.2832699999999996E-3</c:v>
                </c:pt>
                <c:pt idx="4926" formatCode="0.00E+00">
                  <c:v>-5.6787299999999999E-3</c:v>
                </c:pt>
                <c:pt idx="4927" formatCode="0.00E+00">
                  <c:v>-7.0631299999999999E-3</c:v>
                </c:pt>
                <c:pt idx="4928" formatCode="0.00E+00">
                  <c:v>-8.4341399999999997E-3</c:v>
                </c:pt>
                <c:pt idx="4929" formatCode="0.00E+00">
                  <c:v>-9.7894699999999998E-3</c:v>
                </c:pt>
                <c:pt idx="4930">
                  <c:v>-1.1126799999999999E-2</c:v>
                </c:pt>
                <c:pt idx="4931">
                  <c:v>-1.2444E-2</c:v>
                </c:pt>
                <c:pt idx="4932">
                  <c:v>-1.37387E-2</c:v>
                </c:pt>
                <c:pt idx="4933">
                  <c:v>-1.5008799999999999E-2</c:v>
                </c:pt>
                <c:pt idx="4934">
                  <c:v>-1.6252099999999998E-2</c:v>
                </c:pt>
                <c:pt idx="4935">
                  <c:v>-1.7466700000000002E-2</c:v>
                </c:pt>
                <c:pt idx="4936">
                  <c:v>-1.8650400000000001E-2</c:v>
                </c:pt>
                <c:pt idx="4937">
                  <c:v>-1.9801200000000001E-2</c:v>
                </c:pt>
                <c:pt idx="4938">
                  <c:v>-2.09172E-2</c:v>
                </c:pt>
                <c:pt idx="4939">
                  <c:v>-2.1996600000000002E-2</c:v>
                </c:pt>
                <c:pt idx="4940">
                  <c:v>-2.3037599999999998E-2</c:v>
                </c:pt>
                <c:pt idx="4941">
                  <c:v>-2.4038299999999999E-2</c:v>
                </c:pt>
                <c:pt idx="4942">
                  <c:v>-2.4997100000000001E-2</c:v>
                </c:pt>
                <c:pt idx="4943">
                  <c:v>-2.5912500000000002E-2</c:v>
                </c:pt>
                <c:pt idx="4944">
                  <c:v>-2.6782799999999999E-2</c:v>
                </c:pt>
                <c:pt idx="4945">
                  <c:v>-2.7606700000000001E-2</c:v>
                </c:pt>
                <c:pt idx="4946">
                  <c:v>-2.83827E-2</c:v>
                </c:pt>
                <c:pt idx="4947">
                  <c:v>-2.9109599999999999E-2</c:v>
                </c:pt>
                <c:pt idx="4948">
                  <c:v>-2.9786099999999999E-2</c:v>
                </c:pt>
                <c:pt idx="4949">
                  <c:v>-3.04111E-2</c:v>
                </c:pt>
                <c:pt idx="4950">
                  <c:v>-3.09836E-2</c:v>
                </c:pt>
                <c:pt idx="4951">
                  <c:v>-3.1502599999999999E-2</c:v>
                </c:pt>
                <c:pt idx="4952">
                  <c:v>-3.1967299999999997E-2</c:v>
                </c:pt>
                <c:pt idx="4953">
                  <c:v>-3.2377000000000003E-2</c:v>
                </c:pt>
                <c:pt idx="4954">
                  <c:v>-3.2730799999999997E-2</c:v>
                </c:pt>
                <c:pt idx="4955">
                  <c:v>-3.3028299999999997E-2</c:v>
                </c:pt>
                <c:pt idx="4956">
                  <c:v>-3.3268899999999997E-2</c:v>
                </c:pt>
                <c:pt idx="4957">
                  <c:v>-3.34524E-2</c:v>
                </c:pt>
                <c:pt idx="4958">
                  <c:v>-3.3578299999999998E-2</c:v>
                </c:pt>
                <c:pt idx="4959">
                  <c:v>-3.3646500000000003E-2</c:v>
                </c:pt>
                <c:pt idx="4960">
                  <c:v>-3.3656899999999997E-2</c:v>
                </c:pt>
                <c:pt idx="4961">
                  <c:v>-3.36095E-2</c:v>
                </c:pt>
                <c:pt idx="4962">
                  <c:v>-3.3504399999999997E-2</c:v>
                </c:pt>
                <c:pt idx="4963">
                  <c:v>-3.3341799999999998E-2</c:v>
                </c:pt>
                <c:pt idx="4964">
                  <c:v>-3.3121999999999999E-2</c:v>
                </c:pt>
                <c:pt idx="4965">
                  <c:v>-3.2845300000000001E-2</c:v>
                </c:pt>
                <c:pt idx="4966">
                  <c:v>-3.2512300000000001E-2</c:v>
                </c:pt>
                <c:pt idx="4967">
                  <c:v>-3.2123600000000002E-2</c:v>
                </c:pt>
                <c:pt idx="4968">
                  <c:v>-3.1679800000000001E-2</c:v>
                </c:pt>
                <c:pt idx="4969">
                  <c:v>-3.11816E-2</c:v>
                </c:pt>
                <c:pt idx="4970">
                  <c:v>-3.0630000000000001E-2</c:v>
                </c:pt>
                <c:pt idx="4971">
                  <c:v>-3.0025900000000001E-2</c:v>
                </c:pt>
                <c:pt idx="4972">
                  <c:v>-2.9370299999999998E-2</c:v>
                </c:pt>
                <c:pt idx="4973">
                  <c:v>-2.86643E-2</c:v>
                </c:pt>
                <c:pt idx="4974">
                  <c:v>-2.7909199999999999E-2</c:v>
                </c:pt>
                <c:pt idx="4975">
                  <c:v>-2.71062E-2</c:v>
                </c:pt>
                <c:pt idx="4976">
                  <c:v>-2.6256700000000001E-2</c:v>
                </c:pt>
                <c:pt idx="4977">
                  <c:v>-2.5362200000000001E-2</c:v>
                </c:pt>
                <c:pt idx="4978">
                  <c:v>-2.44242E-2</c:v>
                </c:pt>
                <c:pt idx="4979">
                  <c:v>-2.3444199999999998E-2</c:v>
                </c:pt>
                <c:pt idx="4980">
                  <c:v>-2.24239E-2</c:v>
                </c:pt>
                <c:pt idx="4981">
                  <c:v>-2.1365100000000001E-2</c:v>
                </c:pt>
                <c:pt idx="4982">
                  <c:v>-2.0269599999999999E-2</c:v>
                </c:pt>
                <c:pt idx="4983">
                  <c:v>-1.9139199999999999E-2</c:v>
                </c:pt>
                <c:pt idx="4984">
                  <c:v>-1.79758E-2</c:v>
                </c:pt>
                <c:pt idx="4985">
                  <c:v>-1.6781399999999998E-2</c:v>
                </c:pt>
                <c:pt idx="4986">
                  <c:v>-1.5558000000000001E-2</c:v>
                </c:pt>
                <c:pt idx="4987">
                  <c:v>-1.43076E-2</c:v>
                </c:pt>
                <c:pt idx="4988">
                  <c:v>-1.3032500000000001E-2</c:v>
                </c:pt>
                <c:pt idx="4989">
                  <c:v>-1.1734700000000001E-2</c:v>
                </c:pt>
                <c:pt idx="4990">
                  <c:v>-1.04163E-2</c:v>
                </c:pt>
                <c:pt idx="4991" formatCode="0.00E+00">
                  <c:v>-9.0797800000000008E-3</c:v>
                </c:pt>
                <c:pt idx="4992" formatCode="0.00E+00">
                  <c:v>-7.7272E-3</c:v>
                </c:pt>
                <c:pt idx="4993" formatCode="0.00E+00">
                  <c:v>-6.3608700000000002E-3</c:v>
                </c:pt>
                <c:pt idx="4994" formatCode="0.00E+00">
                  <c:v>-4.9831099999999998E-3</c:v>
                </c:pt>
                <c:pt idx="4995" formatCode="0.00E+00">
                  <c:v>-3.5962099999999999E-3</c:v>
                </c:pt>
                <c:pt idx="4996" formatCode="0.00E+00">
                  <c:v>-2.20251E-3</c:v>
                </c:pt>
                <c:pt idx="4997" formatCode="0.00E+00">
                  <c:v>-8.0433900000000005E-4</c:v>
                </c:pt>
                <c:pt idx="4998" formatCode="0.00E+00">
                  <c:v>5.9595500000000001E-4</c:v>
                </c:pt>
                <c:pt idx="4999" formatCode="0.00E+00">
                  <c:v>1.9960300000000002E-3</c:v>
                </c:pt>
                <c:pt idx="5000" formatCode="0.00E+00">
                  <c:v>3.39354E-3</c:v>
                </c:pt>
                <c:pt idx="5001" formatCode="0.00E+00">
                  <c:v>4.7861600000000002E-3</c:v>
                </c:pt>
                <c:pt idx="5002" formatCode="0.00E+00">
                  <c:v>6.1715499999999996E-3</c:v>
                </c:pt>
                <c:pt idx="5003" formatCode="0.00E+00">
                  <c:v>7.5474000000000001E-3</c:v>
                </c:pt>
                <c:pt idx="5004" formatCode="0.00E+00">
                  <c:v>8.9114199999999998E-3</c:v>
                </c:pt>
                <c:pt idx="5005">
                  <c:v>1.0261299999999999E-2</c:v>
                </c:pt>
                <c:pt idx="5006">
                  <c:v>1.15949E-2</c:v>
                </c:pt>
                <c:pt idx="5007">
                  <c:v>1.29099E-2</c:v>
                </c:pt>
                <c:pt idx="5008">
                  <c:v>1.4204100000000001E-2</c:v>
                </c:pt>
                <c:pt idx="5009">
                  <c:v>1.54755E-2</c:v>
                </c:pt>
                <c:pt idx="5010">
                  <c:v>1.6721799999999998E-2</c:v>
                </c:pt>
                <c:pt idx="5011">
                  <c:v>1.7940999999999999E-2</c:v>
                </c:pt>
                <c:pt idx="5012">
                  <c:v>1.9131200000000001E-2</c:v>
                </c:pt>
                <c:pt idx="5013">
                  <c:v>2.0290200000000001E-2</c:v>
                </c:pt>
                <c:pt idx="5014">
                  <c:v>2.1416299999999999E-2</c:v>
                </c:pt>
                <c:pt idx="5015">
                  <c:v>2.2507599999999999E-2</c:v>
                </c:pt>
                <c:pt idx="5016">
                  <c:v>2.3562199999999998E-2</c:v>
                </c:pt>
                <c:pt idx="5017">
                  <c:v>2.45784E-2</c:v>
                </c:pt>
                <c:pt idx="5018">
                  <c:v>2.55546E-2</c:v>
                </c:pt>
                <c:pt idx="5019">
                  <c:v>2.6489200000000001E-2</c:v>
                </c:pt>
                <c:pt idx="5020">
                  <c:v>2.7380600000000001E-2</c:v>
                </c:pt>
                <c:pt idx="5021">
                  <c:v>2.82274E-2</c:v>
                </c:pt>
                <c:pt idx="5022">
                  <c:v>2.9028100000000001E-2</c:v>
                </c:pt>
                <c:pt idx="5023">
                  <c:v>2.9781599999999998E-2</c:v>
                </c:pt>
                <c:pt idx="5024">
                  <c:v>3.04865E-2</c:v>
                </c:pt>
                <c:pt idx="5025">
                  <c:v>3.1141700000000001E-2</c:v>
                </c:pt>
                <c:pt idx="5026">
                  <c:v>3.1746200000000002E-2</c:v>
                </c:pt>
                <c:pt idx="5027">
                  <c:v>3.2299000000000001E-2</c:v>
                </c:pt>
                <c:pt idx="5028">
                  <c:v>3.2799200000000001E-2</c:v>
                </c:pt>
                <c:pt idx="5029">
                  <c:v>3.3245999999999998E-2</c:v>
                </c:pt>
                <c:pt idx="5030">
                  <c:v>3.3638700000000001E-2</c:v>
                </c:pt>
                <c:pt idx="5031">
                  <c:v>3.3976699999999999E-2</c:v>
                </c:pt>
                <c:pt idx="5032">
                  <c:v>3.4259400000000002E-2</c:v>
                </c:pt>
                <c:pt idx="5033">
                  <c:v>3.4486500000000003E-2</c:v>
                </c:pt>
                <c:pt idx="5034">
                  <c:v>3.4657500000000001E-2</c:v>
                </c:pt>
                <c:pt idx="5035">
                  <c:v>3.4772299999999999E-2</c:v>
                </c:pt>
                <c:pt idx="5036">
                  <c:v>3.4830699999999999E-2</c:v>
                </c:pt>
                <c:pt idx="5037">
                  <c:v>3.4832599999999998E-2</c:v>
                </c:pt>
                <c:pt idx="5038">
                  <c:v>3.4778000000000003E-2</c:v>
                </c:pt>
                <c:pt idx="5039">
                  <c:v>3.4667200000000002E-2</c:v>
                </c:pt>
                <c:pt idx="5040">
                  <c:v>3.4500200000000002E-2</c:v>
                </c:pt>
                <c:pt idx="5041">
                  <c:v>3.42774E-2</c:v>
                </c:pt>
                <c:pt idx="5042">
                  <c:v>3.3999300000000003E-2</c:v>
                </c:pt>
                <c:pt idx="5043">
                  <c:v>3.36662E-2</c:v>
                </c:pt>
                <c:pt idx="5044">
                  <c:v>3.3278799999999997E-2</c:v>
                </c:pt>
                <c:pt idx="5045">
                  <c:v>3.28378E-2</c:v>
                </c:pt>
                <c:pt idx="5046">
                  <c:v>3.2343799999999999E-2</c:v>
                </c:pt>
                <c:pt idx="5047">
                  <c:v>3.1797899999999997E-2</c:v>
                </c:pt>
                <c:pt idx="5048">
                  <c:v>3.1200800000000001E-2</c:v>
                </c:pt>
                <c:pt idx="5049">
                  <c:v>3.05536E-2</c:v>
                </c:pt>
                <c:pt idx="5050">
                  <c:v>2.98573E-2</c:v>
                </c:pt>
                <c:pt idx="5051">
                  <c:v>2.9113300000000002E-2</c:v>
                </c:pt>
                <c:pt idx="5052">
                  <c:v>2.83226E-2</c:v>
                </c:pt>
                <c:pt idx="5053">
                  <c:v>2.7486699999999999E-2</c:v>
                </c:pt>
                <c:pt idx="5054">
                  <c:v>2.66068E-2</c:v>
                </c:pt>
                <c:pt idx="5055">
                  <c:v>2.5684499999999999E-2</c:v>
                </c:pt>
                <c:pt idx="5056">
                  <c:v>2.4721300000000002E-2</c:v>
                </c:pt>
                <c:pt idx="5057">
                  <c:v>2.3718900000000001E-2</c:v>
                </c:pt>
                <c:pt idx="5058">
                  <c:v>2.26787E-2</c:v>
                </c:pt>
                <c:pt idx="5059">
                  <c:v>2.16026E-2</c:v>
                </c:pt>
                <c:pt idx="5060">
                  <c:v>2.0492400000000001E-2</c:v>
                </c:pt>
                <c:pt idx="5061">
                  <c:v>1.9349700000000001E-2</c:v>
                </c:pt>
                <c:pt idx="5062">
                  <c:v>1.8176600000000001E-2</c:v>
                </c:pt>
                <c:pt idx="5063">
                  <c:v>1.6974900000000001E-2</c:v>
                </c:pt>
                <c:pt idx="5064">
                  <c:v>1.5746599999999999E-2</c:v>
                </c:pt>
                <c:pt idx="5065">
                  <c:v>1.44937E-2</c:v>
                </c:pt>
                <c:pt idx="5066">
                  <c:v>1.3218199999999999E-2</c:v>
                </c:pt>
                <c:pt idx="5067">
                  <c:v>1.19221E-2</c:v>
                </c:pt>
                <c:pt idx="5068">
                  <c:v>1.06076E-2</c:v>
                </c:pt>
                <c:pt idx="5069" formatCode="0.00E+00">
                  <c:v>9.2768499999999997E-3</c:v>
                </c:pt>
                <c:pt idx="5070" formatCode="0.00E+00">
                  <c:v>7.9318800000000005E-3</c:v>
                </c:pt>
                <c:pt idx="5071" formatCode="0.00E+00">
                  <c:v>6.5748899999999999E-3</c:v>
                </c:pt>
                <c:pt idx="5072" formatCode="0.00E+00">
                  <c:v>5.2080499999999997E-3</c:v>
                </c:pt>
                <c:pt idx="5073" formatCode="0.00E+00">
                  <c:v>3.8335499999999998E-3</c:v>
                </c:pt>
                <c:pt idx="5074" formatCode="0.00E+00">
                  <c:v>2.45357E-3</c:v>
                </c:pt>
                <c:pt idx="5075" formatCode="0.00E+00">
                  <c:v>1.0702999999999999E-3</c:v>
                </c:pt>
                <c:pt idx="5076" formatCode="0.00E+00">
                  <c:v>-3.1405499999999999E-4</c:v>
                </c:pt>
                <c:pt idx="5077" formatCode="0.00E+00">
                  <c:v>-1.69732E-3</c:v>
                </c:pt>
                <c:pt idx="5078" formatCode="0.00E+00">
                  <c:v>-3.0772999999999998E-3</c:v>
                </c:pt>
                <c:pt idx="5079" formatCode="0.00E+00">
                  <c:v>-4.4518500000000003E-3</c:v>
                </c:pt>
                <c:pt idx="5080" formatCode="0.00E+00">
                  <c:v>-5.8187899999999999E-3</c:v>
                </c:pt>
                <c:pt idx="5081" formatCode="0.00E+00">
                  <c:v>-7.1760000000000001E-3</c:v>
                </c:pt>
                <c:pt idx="5082" formatCode="0.00E+00">
                  <c:v>-8.5213700000000003E-3</c:v>
                </c:pt>
                <c:pt idx="5083" formatCode="0.00E+00">
                  <c:v>-9.8528000000000001E-3</c:v>
                </c:pt>
                <c:pt idx="5084">
                  <c:v>-1.11682E-2</c:v>
                </c:pt>
                <c:pt idx="5085">
                  <c:v>-1.24657E-2</c:v>
                </c:pt>
                <c:pt idx="5086">
                  <c:v>-1.3743099999999999E-2</c:v>
                </c:pt>
                <c:pt idx="5087">
                  <c:v>-1.49985E-2</c:v>
                </c:pt>
                <c:pt idx="5088">
                  <c:v>-1.6230100000000001E-2</c:v>
                </c:pt>
                <c:pt idx="5089">
                  <c:v>-1.7435900000000001E-2</c:v>
                </c:pt>
                <c:pt idx="5090">
                  <c:v>-1.8614200000000001E-2</c:v>
                </c:pt>
                <c:pt idx="5091">
                  <c:v>-1.9763200000000002E-2</c:v>
                </c:pt>
                <c:pt idx="5092">
                  <c:v>-2.08811E-2</c:v>
                </c:pt>
                <c:pt idx="5093">
                  <c:v>-2.1966300000000001E-2</c:v>
                </c:pt>
                <c:pt idx="5094">
                  <c:v>-2.3017200000000002E-2</c:v>
                </c:pt>
                <c:pt idx="5095">
                  <c:v>-2.4032299999999999E-2</c:v>
                </c:pt>
                <c:pt idx="5096">
                  <c:v>-2.50101E-2</c:v>
                </c:pt>
                <c:pt idx="5097">
                  <c:v>-2.5949199999999999E-2</c:v>
                </c:pt>
                <c:pt idx="5098">
                  <c:v>-2.6848199999999999E-2</c:v>
                </c:pt>
                <c:pt idx="5099">
                  <c:v>-2.7705899999999999E-2</c:v>
                </c:pt>
                <c:pt idx="5100">
                  <c:v>-2.8521100000000001E-2</c:v>
                </c:pt>
                <c:pt idx="5101">
                  <c:v>-2.9292599999999999E-2</c:v>
                </c:pt>
                <c:pt idx="5102">
                  <c:v>-3.0019500000000001E-2</c:v>
                </c:pt>
                <c:pt idx="5103">
                  <c:v>-3.0700600000000001E-2</c:v>
                </c:pt>
                <c:pt idx="5104">
                  <c:v>-3.1335200000000001E-2</c:v>
                </c:pt>
                <c:pt idx="5105">
                  <c:v>-3.1922399999999997E-2</c:v>
                </c:pt>
                <c:pt idx="5106">
                  <c:v>-3.2461499999999997E-2</c:v>
                </c:pt>
                <c:pt idx="5107">
                  <c:v>-3.2951899999999999E-2</c:v>
                </c:pt>
                <c:pt idx="5108">
                  <c:v>-3.33928E-2</c:v>
                </c:pt>
                <c:pt idx="5109">
                  <c:v>-3.3784000000000002E-2</c:v>
                </c:pt>
                <c:pt idx="5110">
                  <c:v>-3.41249E-2</c:v>
                </c:pt>
                <c:pt idx="5111">
                  <c:v>-3.44152E-2</c:v>
                </c:pt>
                <c:pt idx="5112">
                  <c:v>-3.4654699999999997E-2</c:v>
                </c:pt>
                <c:pt idx="5113">
                  <c:v>-3.4843300000000001E-2</c:v>
                </c:pt>
                <c:pt idx="5114">
                  <c:v>-3.4980799999999999E-2</c:v>
                </c:pt>
                <c:pt idx="5115">
                  <c:v>-3.50672E-2</c:v>
                </c:pt>
                <c:pt idx="5116">
                  <c:v>-3.5102700000000001E-2</c:v>
                </c:pt>
                <c:pt idx="5117">
                  <c:v>-3.5087500000000001E-2</c:v>
                </c:pt>
                <c:pt idx="5118">
                  <c:v>-3.5021700000000003E-2</c:v>
                </c:pt>
                <c:pt idx="5119">
                  <c:v>-3.4905699999999998E-2</c:v>
                </c:pt>
                <c:pt idx="5120">
                  <c:v>-3.474E-2</c:v>
                </c:pt>
                <c:pt idx="5121">
                  <c:v>-3.4525E-2</c:v>
                </c:pt>
                <c:pt idx="5122">
                  <c:v>-3.4261300000000001E-2</c:v>
                </c:pt>
                <c:pt idx="5123">
                  <c:v>-3.3949600000000003E-2</c:v>
                </c:pt>
                <c:pt idx="5124">
                  <c:v>-3.3590500000000002E-2</c:v>
                </c:pt>
                <c:pt idx="5125">
                  <c:v>-3.3184900000000003E-2</c:v>
                </c:pt>
                <c:pt idx="5126">
                  <c:v>-3.2733600000000002E-2</c:v>
                </c:pt>
                <c:pt idx="5127">
                  <c:v>-3.2237599999999998E-2</c:v>
                </c:pt>
                <c:pt idx="5128">
                  <c:v>-3.1697900000000001E-2</c:v>
                </c:pt>
                <c:pt idx="5129">
                  <c:v>-3.1115500000000001E-2</c:v>
                </c:pt>
                <c:pt idx="5130">
                  <c:v>-3.0491600000000001E-2</c:v>
                </c:pt>
                <c:pt idx="5131">
                  <c:v>-2.9827300000000001E-2</c:v>
                </c:pt>
                <c:pt idx="5132">
                  <c:v>-2.9124000000000001E-2</c:v>
                </c:pt>
                <c:pt idx="5133">
                  <c:v>-2.8382899999999999E-2</c:v>
                </c:pt>
                <c:pt idx="5134">
                  <c:v>-2.7605500000000002E-2</c:v>
                </c:pt>
                <c:pt idx="5135">
                  <c:v>-2.6793000000000001E-2</c:v>
                </c:pt>
                <c:pt idx="5136">
                  <c:v>-2.5947000000000001E-2</c:v>
                </c:pt>
                <c:pt idx="5137">
                  <c:v>-2.5069000000000001E-2</c:v>
                </c:pt>
                <c:pt idx="5138">
                  <c:v>-2.4160500000000001E-2</c:v>
                </c:pt>
                <c:pt idx="5139">
                  <c:v>-2.3223199999999999E-2</c:v>
                </c:pt>
                <c:pt idx="5140">
                  <c:v>-2.2258699999999999E-2</c:v>
                </c:pt>
                <c:pt idx="5141">
                  <c:v>-2.1268499999999999E-2</c:v>
                </c:pt>
                <c:pt idx="5142">
                  <c:v>-2.0254500000000002E-2</c:v>
                </c:pt>
                <c:pt idx="5143">
                  <c:v>-1.92184E-2</c:v>
                </c:pt>
                <c:pt idx="5144">
                  <c:v>-1.8161799999999999E-2</c:v>
                </c:pt>
                <c:pt idx="5145">
                  <c:v>-1.70866E-2</c:v>
                </c:pt>
                <c:pt idx="5146">
                  <c:v>-1.5994499999999998E-2</c:v>
                </c:pt>
                <c:pt idx="5147">
                  <c:v>-1.48875E-2</c:v>
                </c:pt>
                <c:pt idx="5148">
                  <c:v>-1.3767100000000001E-2</c:v>
                </c:pt>
                <c:pt idx="5149">
                  <c:v>-1.26354E-2</c:v>
                </c:pt>
                <c:pt idx="5150">
                  <c:v>-1.14942E-2</c:v>
                </c:pt>
                <c:pt idx="5151">
                  <c:v>-1.0345200000000001E-2</c:v>
                </c:pt>
                <c:pt idx="5152" formatCode="0.00E+00">
                  <c:v>-9.1902500000000005E-3</c:v>
                </c:pt>
                <c:pt idx="5153" formatCode="0.00E+00">
                  <c:v>-8.03128E-3</c:v>
                </c:pt>
                <c:pt idx="5154" formatCode="0.00E+00">
                  <c:v>-6.8700599999999999E-3</c:v>
                </c:pt>
                <c:pt idx="5155" formatCode="0.00E+00">
                  <c:v>-5.7084199999999996E-3</c:v>
                </c:pt>
                <c:pt idx="5156" formatCode="0.00E+00">
                  <c:v>-4.54814E-3</c:v>
                </c:pt>
                <c:pt idx="5157" formatCode="0.00E+00">
                  <c:v>-3.3910199999999998E-3</c:v>
                </c:pt>
                <c:pt idx="5158" formatCode="0.00E+00">
                  <c:v>-2.2388199999999999E-3</c:v>
                </c:pt>
                <c:pt idx="5159" formatCode="0.00E+00">
                  <c:v>-1.0932800000000001E-3</c:v>
                </c:pt>
                <c:pt idx="5160" formatCode="0.00E+00">
                  <c:v>4.3881400000000003E-5</c:v>
                </c:pt>
                <c:pt idx="5161" formatCode="0.00E+00">
                  <c:v>1.1709699999999999E-3</c:v>
                </c:pt>
                <c:pt idx="5162" formatCode="0.00E+00">
                  <c:v>2.2863200000000001E-3</c:v>
                </c:pt>
                <c:pt idx="5163" formatCode="0.00E+00">
                  <c:v>3.3883199999999998E-3</c:v>
                </c:pt>
                <c:pt idx="5164" formatCode="0.00E+00">
                  <c:v>4.4753700000000002E-3</c:v>
                </c:pt>
                <c:pt idx="5165" formatCode="0.00E+00">
                  <c:v>5.5459100000000002E-3</c:v>
                </c:pt>
                <c:pt idx="5166" formatCode="0.00E+00">
                  <c:v>6.5984399999999997E-3</c:v>
                </c:pt>
                <c:pt idx="5167" formatCode="0.00E+00">
                  <c:v>7.6314900000000003E-3</c:v>
                </c:pt>
                <c:pt idx="5168" formatCode="0.00E+00">
                  <c:v>8.6436399999999993E-3</c:v>
                </c:pt>
                <c:pt idx="5169" formatCode="0.00E+00">
                  <c:v>9.6334999999999997E-3</c:v>
                </c:pt>
                <c:pt idx="5170">
                  <c:v>1.05998E-2</c:v>
                </c:pt>
                <c:pt idx="5171">
                  <c:v>1.15411E-2</c:v>
                </c:pt>
                <c:pt idx="5172">
                  <c:v>1.2456399999999999E-2</c:v>
                </c:pt>
                <c:pt idx="5173">
                  <c:v>1.3344399999999999E-2</c:v>
                </c:pt>
                <c:pt idx="5174">
                  <c:v>1.4204100000000001E-2</c:v>
                </c:pt>
                <c:pt idx="5175">
                  <c:v>1.50343E-2</c:v>
                </c:pt>
                <c:pt idx="5176">
                  <c:v>1.58341E-2</c:v>
                </c:pt>
                <c:pt idx="5177">
                  <c:v>1.6602599999999999E-2</c:v>
                </c:pt>
                <c:pt idx="5178">
                  <c:v>1.7338900000000001E-2</c:v>
                </c:pt>
                <c:pt idx="5179">
                  <c:v>1.8042200000000001E-2</c:v>
                </c:pt>
                <c:pt idx="5180">
                  <c:v>1.8711700000000001E-2</c:v>
                </c:pt>
                <c:pt idx="5181">
                  <c:v>1.93469E-2</c:v>
                </c:pt>
                <c:pt idx="5182">
                  <c:v>1.9947099999999999E-2</c:v>
                </c:pt>
                <c:pt idx="5183">
                  <c:v>2.0511700000000001E-2</c:v>
                </c:pt>
                <c:pt idx="5184">
                  <c:v>2.1040300000000001E-2</c:v>
                </c:pt>
                <c:pt idx="5185">
                  <c:v>2.15325E-2</c:v>
                </c:pt>
                <c:pt idx="5186">
                  <c:v>2.1987900000000001E-2</c:v>
                </c:pt>
                <c:pt idx="5187">
                  <c:v>2.2406300000000001E-2</c:v>
                </c:pt>
                <c:pt idx="5188">
                  <c:v>2.2787600000000002E-2</c:v>
                </c:pt>
                <c:pt idx="5189">
                  <c:v>2.31314E-2</c:v>
                </c:pt>
                <c:pt idx="5190">
                  <c:v>2.3437900000000001E-2</c:v>
                </c:pt>
                <c:pt idx="5191">
                  <c:v>2.3706999999999999E-2</c:v>
                </c:pt>
                <c:pt idx="5192">
                  <c:v>2.39388E-2</c:v>
                </c:pt>
                <c:pt idx="5193">
                  <c:v>2.4133399999999999E-2</c:v>
                </c:pt>
                <c:pt idx="5194">
                  <c:v>2.4291E-2</c:v>
                </c:pt>
                <c:pt idx="5195">
                  <c:v>2.44119E-2</c:v>
                </c:pt>
                <c:pt idx="5196">
                  <c:v>2.4496400000000002E-2</c:v>
                </c:pt>
                <c:pt idx="5197">
                  <c:v>2.4544900000000001E-2</c:v>
                </c:pt>
                <c:pt idx="5198">
                  <c:v>2.4557800000000001E-2</c:v>
                </c:pt>
                <c:pt idx="5199">
                  <c:v>2.45358E-2</c:v>
                </c:pt>
                <c:pt idx="5200">
                  <c:v>2.44792E-2</c:v>
                </c:pt>
                <c:pt idx="5201">
                  <c:v>2.4388900000000002E-2</c:v>
                </c:pt>
                <c:pt idx="5202">
                  <c:v>2.4265399999999999E-2</c:v>
                </c:pt>
                <c:pt idx="5203">
                  <c:v>2.41094E-2</c:v>
                </c:pt>
                <c:pt idx="5204">
                  <c:v>2.3921899999999999E-2</c:v>
                </c:pt>
                <c:pt idx="5205">
                  <c:v>2.3703499999999999E-2</c:v>
                </c:pt>
                <c:pt idx="5206">
                  <c:v>2.3455299999999998E-2</c:v>
                </c:pt>
                <c:pt idx="5207">
                  <c:v>2.3178000000000001E-2</c:v>
                </c:pt>
                <c:pt idx="5208">
                  <c:v>2.2872799999999999E-2</c:v>
                </c:pt>
                <c:pt idx="5209">
                  <c:v>2.2540500000000002E-2</c:v>
                </c:pt>
                <c:pt idx="5210">
                  <c:v>2.2182299999999999E-2</c:v>
                </c:pt>
                <c:pt idx="5211">
                  <c:v>2.1799200000000001E-2</c:v>
                </c:pt>
                <c:pt idx="5212">
                  <c:v>2.1392399999999999E-2</c:v>
                </c:pt>
                <c:pt idx="5213">
                  <c:v>2.0962999999999999E-2</c:v>
                </c:pt>
                <c:pt idx="5214">
                  <c:v>2.0512200000000001E-2</c:v>
                </c:pt>
                <c:pt idx="5215">
                  <c:v>2.0041199999999999E-2</c:v>
                </c:pt>
                <c:pt idx="5216">
                  <c:v>1.9551200000000001E-2</c:v>
                </c:pt>
                <c:pt idx="5217">
                  <c:v>1.9043500000000001E-2</c:v>
                </c:pt>
                <c:pt idx="5218">
                  <c:v>1.8519399999999998E-2</c:v>
                </c:pt>
                <c:pt idx="5219">
                  <c:v>1.7980099999999999E-2</c:v>
                </c:pt>
                <c:pt idx="5220">
                  <c:v>1.7426899999999999E-2</c:v>
                </c:pt>
                <c:pt idx="5221">
                  <c:v>1.68612E-2</c:v>
                </c:pt>
                <c:pt idx="5222">
                  <c:v>1.6284199999999999E-2</c:v>
                </c:pt>
                <c:pt idx="5223">
                  <c:v>1.56974E-2</c:v>
                </c:pt>
                <c:pt idx="5224">
                  <c:v>1.51019E-2</c:v>
                </c:pt>
                <c:pt idx="5225">
                  <c:v>1.44992E-2</c:v>
                </c:pt>
                <c:pt idx="5226">
                  <c:v>1.3890599999999999E-2</c:v>
                </c:pt>
                <c:pt idx="5227">
                  <c:v>1.3277300000000001E-2</c:v>
                </c:pt>
                <c:pt idx="5228">
                  <c:v>1.26608E-2</c:v>
                </c:pt>
                <c:pt idx="5229">
                  <c:v>1.2042199999999999E-2</c:v>
                </c:pt>
                <c:pt idx="5230">
                  <c:v>1.14229E-2</c:v>
                </c:pt>
                <c:pt idx="5231">
                  <c:v>1.0804100000000001E-2</c:v>
                </c:pt>
                <c:pt idx="5232">
                  <c:v>1.0187099999999999E-2</c:v>
                </c:pt>
                <c:pt idx="5233" formatCode="0.00E+00">
                  <c:v>9.5731700000000006E-3</c:v>
                </c:pt>
                <c:pt idx="5234" formatCode="0.00E+00">
                  <c:v>8.9634299999999997E-3</c:v>
                </c:pt>
                <c:pt idx="5235" formatCode="0.00E+00">
                  <c:v>8.3590999999999995E-3</c:v>
                </c:pt>
                <c:pt idx="5236" formatCode="0.00E+00">
                  <c:v>7.7613300000000003E-3</c:v>
                </c:pt>
                <c:pt idx="5237" formatCode="0.00E+00">
                  <c:v>7.1712499999999997E-3</c:v>
                </c:pt>
                <c:pt idx="5238" formatCode="0.00E+00">
                  <c:v>6.5899299999999999E-3</c:v>
                </c:pt>
                <c:pt idx="5239" formatCode="0.00E+00">
                  <c:v>6.0184499999999998E-3</c:v>
                </c:pt>
                <c:pt idx="5240" formatCode="0.00E+00">
                  <c:v>5.4578200000000004E-3</c:v>
                </c:pt>
                <c:pt idx="5241" formatCode="0.00E+00">
                  <c:v>4.9090200000000001E-3</c:v>
                </c:pt>
                <c:pt idx="5242" formatCode="0.00E+00">
                  <c:v>4.3730000000000002E-3</c:v>
                </c:pt>
                <c:pt idx="5243" formatCode="0.00E+00">
                  <c:v>3.8506600000000001E-3</c:v>
                </c:pt>
                <c:pt idx="5244" formatCode="0.00E+00">
                  <c:v>3.34286E-3</c:v>
                </c:pt>
                <c:pt idx="5245" formatCode="0.00E+00">
                  <c:v>2.8504200000000002E-3</c:v>
                </c:pt>
                <c:pt idx="5246" formatCode="0.00E+00">
                  <c:v>2.3741000000000001E-3</c:v>
                </c:pt>
                <c:pt idx="5247" formatCode="0.00E+00">
                  <c:v>1.9146199999999999E-3</c:v>
                </c:pt>
                <c:pt idx="5248" formatCode="0.00E+00">
                  <c:v>1.47266E-3</c:v>
                </c:pt>
                <c:pt idx="5249" formatCode="0.00E+00">
                  <c:v>1.04885E-3</c:v>
                </c:pt>
                <c:pt idx="5250" formatCode="0.00E+00">
                  <c:v>6.4374899999999999E-4</c:v>
                </c:pt>
                <c:pt idx="5251" formatCode="0.00E+00">
                  <c:v>2.5788599999999998E-4</c:v>
                </c:pt>
                <c:pt idx="5252" formatCode="0.00E+00">
                  <c:v>-1.08272E-4</c:v>
                </c:pt>
                <c:pt idx="5253" formatCode="0.00E+00">
                  <c:v>-4.54308E-4</c:v>
                </c:pt>
                <c:pt idx="5254" formatCode="0.00E+00">
                  <c:v>-7.7985800000000003E-4</c:v>
                </c:pt>
                <c:pt idx="5255" formatCode="0.00E+00">
                  <c:v>-1.0846199999999999E-3</c:v>
                </c:pt>
                <c:pt idx="5256" formatCode="0.00E+00">
                  <c:v>-1.3683199999999999E-3</c:v>
                </c:pt>
                <c:pt idx="5257" formatCode="0.00E+00">
                  <c:v>-1.63079E-3</c:v>
                </c:pt>
                <c:pt idx="5258" formatCode="0.00E+00">
                  <c:v>-1.87185E-3</c:v>
                </c:pt>
                <c:pt idx="5259" formatCode="0.00E+00">
                  <c:v>-2.09144E-3</c:v>
                </c:pt>
                <c:pt idx="5260" formatCode="0.00E+00">
                  <c:v>-2.2894999999999999E-3</c:v>
                </c:pt>
                <c:pt idx="5261" formatCode="0.00E+00">
                  <c:v>-2.4660699999999999E-3</c:v>
                </c:pt>
                <c:pt idx="5262" formatCode="0.00E+00">
                  <c:v>-2.6212100000000001E-3</c:v>
                </c:pt>
                <c:pt idx="5263" formatCode="0.00E+00">
                  <c:v>-2.7550399999999998E-3</c:v>
                </c:pt>
                <c:pt idx="5264" formatCode="0.00E+00">
                  <c:v>-2.86776E-3</c:v>
                </c:pt>
                <c:pt idx="5265" formatCode="0.00E+00">
                  <c:v>-2.9595799999999998E-3</c:v>
                </c:pt>
                <c:pt idx="5266" formatCode="0.00E+00">
                  <c:v>-3.0308000000000002E-3</c:v>
                </c:pt>
                <c:pt idx="5267" formatCode="0.00E+00">
                  <c:v>-3.0817399999999999E-3</c:v>
                </c:pt>
                <c:pt idx="5268" formatCode="0.00E+00">
                  <c:v>-3.1127899999999998E-3</c:v>
                </c:pt>
                <c:pt idx="5269" formatCode="0.00E+00">
                  <c:v>-3.1243899999999999E-3</c:v>
                </c:pt>
                <c:pt idx="5270" formatCode="0.00E+00">
                  <c:v>-3.1170199999999999E-3</c:v>
                </c:pt>
                <c:pt idx="5271" formatCode="0.00E+00">
                  <c:v>-3.0912000000000001E-3</c:v>
                </c:pt>
                <c:pt idx="5272" formatCode="0.00E+00">
                  <c:v>-3.0474999999999999E-3</c:v>
                </c:pt>
                <c:pt idx="5273" formatCode="0.00E+00">
                  <c:v>-2.9865400000000002E-3</c:v>
                </c:pt>
                <c:pt idx="5274" formatCode="0.00E+00">
                  <c:v>-2.9089699999999999E-3</c:v>
                </c:pt>
                <c:pt idx="5275" formatCode="0.00E+00">
                  <c:v>-2.8154999999999999E-3</c:v>
                </c:pt>
                <c:pt idx="5276" formatCode="0.00E+00">
                  <c:v>-2.7068600000000002E-3</c:v>
                </c:pt>
                <c:pt idx="5277" formatCode="0.00E+00">
                  <c:v>-2.5838200000000001E-3</c:v>
                </c:pt>
                <c:pt idx="5278" formatCode="0.00E+00">
                  <c:v>-2.4471900000000001E-3</c:v>
                </c:pt>
                <c:pt idx="5279" formatCode="0.00E+00">
                  <c:v>-2.29781E-3</c:v>
                </c:pt>
                <c:pt idx="5280" formatCode="0.00E+00">
                  <c:v>-2.13656E-3</c:v>
                </c:pt>
                <c:pt idx="5281" formatCode="0.00E+00">
                  <c:v>-1.9643299999999998E-3</c:v>
                </c:pt>
                <c:pt idx="5282" formatCode="0.00E+00">
                  <c:v>-1.78206E-3</c:v>
                </c:pt>
                <c:pt idx="5283" formatCode="0.00E+00">
                  <c:v>-1.5906900000000001E-3</c:v>
                </c:pt>
                <c:pt idx="5284" formatCode="0.00E+00">
                  <c:v>-1.3912E-3</c:v>
                </c:pt>
                <c:pt idx="5285" formatCode="0.00E+00">
                  <c:v>-1.1845899999999999E-3</c:v>
                </c:pt>
                <c:pt idx="5286" formatCode="0.00E+00">
                  <c:v>-9.7186799999999997E-4</c:v>
                </c:pt>
                <c:pt idx="5287" formatCode="0.00E+00">
                  <c:v>-7.5406699999999998E-4</c:v>
                </c:pt>
                <c:pt idx="5288" formatCode="0.00E+00">
                  <c:v>-5.3222700000000003E-4</c:v>
                </c:pt>
                <c:pt idx="5289" formatCode="0.00E+00">
                  <c:v>-3.0740299999999998E-4</c:v>
                </c:pt>
                <c:pt idx="5290" formatCode="0.00E+00">
                  <c:v>-8.0654099999999997E-5</c:v>
                </c:pt>
                <c:pt idx="5291" formatCode="0.00E+00">
                  <c:v>1.4695100000000001E-4</c:v>
                </c:pt>
                <c:pt idx="5292" formatCode="0.00E+00">
                  <c:v>3.7434000000000002E-4</c:v>
                </c:pt>
                <c:pt idx="5293" formatCode="0.00E+00">
                  <c:v>6.0044299999999998E-4</c:v>
                </c:pt>
                <c:pt idx="5294" formatCode="0.00E+00">
                  <c:v>8.2418699999999999E-4</c:v>
                </c:pt>
                <c:pt idx="5295" formatCode="0.00E+00">
                  <c:v>1.04451E-3</c:v>
                </c:pt>
                <c:pt idx="5296" formatCode="0.00E+00">
                  <c:v>1.26034E-3</c:v>
                </c:pt>
                <c:pt idx="5297" formatCode="0.00E+00">
                  <c:v>1.4706400000000001E-3</c:v>
                </c:pt>
                <c:pt idx="5298" formatCode="0.00E+00">
                  <c:v>1.67436E-3</c:v>
                </c:pt>
                <c:pt idx="5299" formatCode="0.00E+00">
                  <c:v>1.8704699999999999E-3</c:v>
                </c:pt>
                <c:pt idx="5300" formatCode="0.00E+00">
                  <c:v>2.0579700000000001E-3</c:v>
                </c:pt>
                <c:pt idx="5301" formatCode="0.00E+00">
                  <c:v>2.2358600000000001E-3</c:v>
                </c:pt>
                <c:pt idx="5302" formatCode="0.00E+00">
                  <c:v>2.40317E-3</c:v>
                </c:pt>
                <c:pt idx="5303" formatCode="0.00E+00">
                  <c:v>2.5589499999999999E-3</c:v>
                </c:pt>
                <c:pt idx="5304" formatCode="0.00E+00">
                  <c:v>2.7022700000000001E-3</c:v>
                </c:pt>
                <c:pt idx="5305" formatCode="0.00E+00">
                  <c:v>2.8322400000000002E-3</c:v>
                </c:pt>
                <c:pt idx="5306" formatCode="0.00E+00">
                  <c:v>2.9479900000000002E-3</c:v>
                </c:pt>
                <c:pt idx="5307" formatCode="0.00E+00">
                  <c:v>3.0486799999999998E-3</c:v>
                </c:pt>
                <c:pt idx="5308" formatCode="0.00E+00">
                  <c:v>3.1335099999999999E-3</c:v>
                </c:pt>
                <c:pt idx="5309" formatCode="0.00E+00">
                  <c:v>3.2017199999999999E-3</c:v>
                </c:pt>
                <c:pt idx="5310" formatCode="0.00E+00">
                  <c:v>3.2525599999999998E-3</c:v>
                </c:pt>
                <c:pt idx="5311" formatCode="0.00E+00">
                  <c:v>3.2853600000000002E-3</c:v>
                </c:pt>
                <c:pt idx="5312" formatCode="0.00E+00">
                  <c:v>3.2994600000000002E-3</c:v>
                </c:pt>
                <c:pt idx="5313" formatCode="0.00E+00">
                  <c:v>3.2942499999999999E-3</c:v>
                </c:pt>
                <c:pt idx="5314" formatCode="0.00E+00">
                  <c:v>3.2691700000000001E-3</c:v>
                </c:pt>
                <c:pt idx="5315" formatCode="0.00E+00">
                  <c:v>3.22369E-3</c:v>
                </c:pt>
                <c:pt idx="5316" formatCode="0.00E+00">
                  <c:v>3.1573500000000002E-3</c:v>
                </c:pt>
                <c:pt idx="5317" formatCode="0.00E+00">
                  <c:v>3.0697300000000001E-3</c:v>
                </c:pt>
                <c:pt idx="5318" formatCode="0.00E+00">
                  <c:v>2.9604399999999999E-3</c:v>
                </c:pt>
                <c:pt idx="5319" formatCode="0.00E+00">
                  <c:v>2.8291599999999998E-3</c:v>
                </c:pt>
                <c:pt idx="5320" formatCode="0.00E+00">
                  <c:v>2.6756200000000001E-3</c:v>
                </c:pt>
                <c:pt idx="5321" formatCode="0.00E+00">
                  <c:v>2.4995899999999999E-3</c:v>
                </c:pt>
                <c:pt idx="5322" formatCode="0.00E+00">
                  <c:v>2.3009200000000001E-3</c:v>
                </c:pt>
                <c:pt idx="5323" formatCode="0.00E+00">
                  <c:v>2.0794799999999999E-3</c:v>
                </c:pt>
                <c:pt idx="5324" formatCode="0.00E+00">
                  <c:v>1.8352100000000001E-3</c:v>
                </c:pt>
                <c:pt idx="5325" formatCode="0.00E+00">
                  <c:v>1.5681E-3</c:v>
                </c:pt>
                <c:pt idx="5326" formatCode="0.00E+00">
                  <c:v>1.2782200000000001E-3</c:v>
                </c:pt>
                <c:pt idx="5327" formatCode="0.00E+00">
                  <c:v>9.6565300000000002E-4</c:v>
                </c:pt>
                <c:pt idx="5328" formatCode="0.00E+00">
                  <c:v>6.3056899999999999E-4</c:v>
                </c:pt>
                <c:pt idx="5329" formatCode="0.00E+00">
                  <c:v>2.7317900000000002E-4</c:v>
                </c:pt>
                <c:pt idx="5330" formatCode="0.00E+00">
                  <c:v>-1.0624399999999999E-4</c:v>
                </c:pt>
                <c:pt idx="5331" formatCode="0.00E+00">
                  <c:v>-5.0737600000000003E-4</c:v>
                </c:pt>
                <c:pt idx="5332" formatCode="0.00E+00">
                  <c:v>-9.2983499999999995E-4</c:v>
                </c:pt>
                <c:pt idx="5333" formatCode="0.00E+00">
                  <c:v>-1.37319E-3</c:v>
                </c:pt>
                <c:pt idx="5334" formatCode="0.00E+00">
                  <c:v>-1.83695E-3</c:v>
                </c:pt>
                <c:pt idx="5335" formatCode="0.00E+00">
                  <c:v>-2.3205700000000001E-3</c:v>
                </c:pt>
                <c:pt idx="5336" formatCode="0.00E+00">
                  <c:v>-2.8234499999999999E-3</c:v>
                </c:pt>
                <c:pt idx="5337" formatCode="0.00E+00">
                  <c:v>-3.3449600000000001E-3</c:v>
                </c:pt>
                <c:pt idx="5338" formatCode="0.00E+00">
                  <c:v>-3.8844000000000001E-3</c:v>
                </c:pt>
                <c:pt idx="5339" formatCode="0.00E+00">
                  <c:v>-4.4410200000000004E-3</c:v>
                </c:pt>
                <c:pt idx="5340" formatCode="0.00E+00">
                  <c:v>-5.0140200000000001E-3</c:v>
                </c:pt>
                <c:pt idx="5341" formatCode="0.00E+00">
                  <c:v>-5.6025600000000004E-3</c:v>
                </c:pt>
                <c:pt idx="5342" formatCode="0.00E+00">
                  <c:v>-6.2057600000000003E-3</c:v>
                </c:pt>
                <c:pt idx="5343" formatCode="0.00E+00">
                  <c:v>-6.8226900000000002E-3</c:v>
                </c:pt>
                <c:pt idx="5344" formatCode="0.00E+00">
                  <c:v>-7.4523599999999999E-3</c:v>
                </c:pt>
                <c:pt idx="5345" formatCode="0.00E+00">
                  <c:v>-8.0937700000000001E-3</c:v>
                </c:pt>
                <c:pt idx="5346" formatCode="0.00E+00">
                  <c:v>-8.7458599999999994E-3</c:v>
                </c:pt>
                <c:pt idx="5347" formatCode="0.00E+00">
                  <c:v>-9.4075300000000008E-3</c:v>
                </c:pt>
                <c:pt idx="5348">
                  <c:v>-1.00777E-2</c:v>
                </c:pt>
                <c:pt idx="5349">
                  <c:v>-1.07551E-2</c:v>
                </c:pt>
                <c:pt idx="5350">
                  <c:v>-1.14386E-2</c:v>
                </c:pt>
                <c:pt idx="5351">
                  <c:v>-1.2127000000000001E-2</c:v>
                </c:pt>
                <c:pt idx="5352">
                  <c:v>-1.28191E-2</c:v>
                </c:pt>
                <c:pt idx="5353">
                  <c:v>-1.3513499999999999E-2</c:v>
                </c:pt>
                <c:pt idx="5354">
                  <c:v>-1.42089E-2</c:v>
                </c:pt>
                <c:pt idx="5355">
                  <c:v>-1.49041E-2</c:v>
                </c:pt>
                <c:pt idx="5356">
                  <c:v>-1.5597700000000001E-2</c:v>
                </c:pt>
                <c:pt idx="5357">
                  <c:v>-1.6288299999999999E-2</c:v>
                </c:pt>
                <c:pt idx="5358">
                  <c:v>-1.6974599999999999E-2</c:v>
                </c:pt>
                <c:pt idx="5359">
                  <c:v>-1.7655299999999999E-2</c:v>
                </c:pt>
                <c:pt idx="5360">
                  <c:v>-1.8328799999999999E-2</c:v>
                </c:pt>
                <c:pt idx="5361">
                  <c:v>-1.8993900000000001E-2</c:v>
                </c:pt>
                <c:pt idx="5362">
                  <c:v>-1.9649099999999999E-2</c:v>
                </c:pt>
                <c:pt idx="5363">
                  <c:v>-2.0293100000000001E-2</c:v>
                </c:pt>
                <c:pt idx="5364">
                  <c:v>-2.0924499999999999E-2</c:v>
                </c:pt>
                <c:pt idx="5365">
                  <c:v>-2.15418E-2</c:v>
                </c:pt>
                <c:pt idx="5366">
                  <c:v>-2.2143699999999999E-2</c:v>
                </c:pt>
                <c:pt idx="5367">
                  <c:v>-2.27289E-2</c:v>
                </c:pt>
                <c:pt idx="5368">
                  <c:v>-2.3296000000000001E-2</c:v>
                </c:pt>
                <c:pt idx="5369">
                  <c:v>-2.38436E-2</c:v>
                </c:pt>
                <c:pt idx="5370">
                  <c:v>-2.43704E-2</c:v>
                </c:pt>
                <c:pt idx="5371">
                  <c:v>-2.4875100000000001E-2</c:v>
                </c:pt>
                <c:pt idx="5372">
                  <c:v>-2.53566E-2</c:v>
                </c:pt>
                <c:pt idx="5373">
                  <c:v>-2.58134E-2</c:v>
                </c:pt>
                <c:pt idx="5374">
                  <c:v>-2.6244400000000001E-2</c:v>
                </c:pt>
                <c:pt idx="5375">
                  <c:v>-2.6648399999999999E-2</c:v>
                </c:pt>
                <c:pt idx="5376">
                  <c:v>-2.7024300000000001E-2</c:v>
                </c:pt>
                <c:pt idx="5377">
                  <c:v>-2.73709E-2</c:v>
                </c:pt>
                <c:pt idx="5378">
                  <c:v>-2.7687199999999999E-2</c:v>
                </c:pt>
                <c:pt idx="5379">
                  <c:v>-2.7972E-2</c:v>
                </c:pt>
                <c:pt idx="5380">
                  <c:v>-2.82245E-2</c:v>
                </c:pt>
                <c:pt idx="5381">
                  <c:v>-2.8443599999999999E-2</c:v>
                </c:pt>
                <c:pt idx="5382">
                  <c:v>-2.8628500000000001E-2</c:v>
                </c:pt>
                <c:pt idx="5383">
                  <c:v>-2.87783E-2</c:v>
                </c:pt>
                <c:pt idx="5384">
                  <c:v>-2.88921E-2</c:v>
                </c:pt>
                <c:pt idx="5385">
                  <c:v>-2.89693E-2</c:v>
                </c:pt>
                <c:pt idx="5386">
                  <c:v>-2.9009099999999999E-2</c:v>
                </c:pt>
                <c:pt idx="5387">
                  <c:v>-2.9010899999999999E-2</c:v>
                </c:pt>
                <c:pt idx="5388">
                  <c:v>-2.8974099999999999E-2</c:v>
                </c:pt>
                <c:pt idx="5389">
                  <c:v>-2.8898199999999999E-2</c:v>
                </c:pt>
                <c:pt idx="5390">
                  <c:v>-2.8782700000000001E-2</c:v>
                </c:pt>
                <c:pt idx="5391">
                  <c:v>-2.8627099999999999E-2</c:v>
                </c:pt>
                <c:pt idx="5392">
                  <c:v>-2.84313E-2</c:v>
                </c:pt>
                <c:pt idx="5393">
                  <c:v>-2.81947E-2</c:v>
                </c:pt>
                <c:pt idx="5394">
                  <c:v>-2.7917399999999998E-2</c:v>
                </c:pt>
                <c:pt idx="5395">
                  <c:v>-2.7598999999999999E-2</c:v>
                </c:pt>
                <c:pt idx="5396">
                  <c:v>-2.72395E-2</c:v>
                </c:pt>
                <c:pt idx="5397">
                  <c:v>-2.6838899999999999E-2</c:v>
                </c:pt>
                <c:pt idx="5398">
                  <c:v>-2.6397299999999999E-2</c:v>
                </c:pt>
                <c:pt idx="5399">
                  <c:v>-2.5914699999999999E-2</c:v>
                </c:pt>
                <c:pt idx="5400">
                  <c:v>-2.5391299999999999E-2</c:v>
                </c:pt>
                <c:pt idx="5401">
                  <c:v>-2.4827499999999999E-2</c:v>
                </c:pt>
                <c:pt idx="5402">
                  <c:v>-2.4223399999999999E-2</c:v>
                </c:pt>
                <c:pt idx="5403">
                  <c:v>-2.3579599999999999E-2</c:v>
                </c:pt>
                <c:pt idx="5404">
                  <c:v>-2.2896300000000001E-2</c:v>
                </c:pt>
                <c:pt idx="5405">
                  <c:v>-2.2174300000000001E-2</c:v>
                </c:pt>
                <c:pt idx="5406">
                  <c:v>-2.14139E-2</c:v>
                </c:pt>
                <c:pt idx="5407">
                  <c:v>-2.0615999999999999E-2</c:v>
                </c:pt>
                <c:pt idx="5408">
                  <c:v>-1.9781199999999999E-2</c:v>
                </c:pt>
                <c:pt idx="5409">
                  <c:v>-1.8910300000000001E-2</c:v>
                </c:pt>
                <c:pt idx="5410">
                  <c:v>-1.8004200000000001E-2</c:v>
                </c:pt>
                <c:pt idx="5411">
                  <c:v>-1.7063700000000001E-2</c:v>
                </c:pt>
                <c:pt idx="5412">
                  <c:v>-1.6089900000000001E-2</c:v>
                </c:pt>
                <c:pt idx="5413">
                  <c:v>-1.50837E-2</c:v>
                </c:pt>
                <c:pt idx="5414">
                  <c:v>-1.40462E-2</c:v>
                </c:pt>
                <c:pt idx="5415">
                  <c:v>-1.29786E-2</c:v>
                </c:pt>
                <c:pt idx="5416">
                  <c:v>-1.1882200000000001E-2</c:v>
                </c:pt>
                <c:pt idx="5417">
                  <c:v>-1.07581E-2</c:v>
                </c:pt>
                <c:pt idx="5418" formatCode="0.00E+00">
                  <c:v>-9.6076300000000007E-3</c:v>
                </c:pt>
                <c:pt idx="5419" formatCode="0.00E+00">
                  <c:v>-8.4322000000000008E-3</c:v>
                </c:pt>
                <c:pt idx="5420" formatCode="0.00E+00">
                  <c:v>-7.2332000000000004E-3</c:v>
                </c:pt>
                <c:pt idx="5421" formatCode="0.00E+00">
                  <c:v>-6.0120900000000003E-3</c:v>
                </c:pt>
                <c:pt idx="5422" formatCode="0.00E+00">
                  <c:v>-4.7703399999999997E-3</c:v>
                </c:pt>
                <c:pt idx="5423" formatCode="0.00E+00">
                  <c:v>-3.5095199999999999E-3</c:v>
                </c:pt>
                <c:pt idx="5424" formatCode="0.00E+00">
                  <c:v>-2.2312E-3</c:v>
                </c:pt>
                <c:pt idx="5425" formatCode="0.00E+00">
                  <c:v>-9.3699799999999998E-4</c:v>
                </c:pt>
                <c:pt idx="5426" formatCode="0.00E+00">
                  <c:v>3.7143700000000001E-4</c:v>
                </c:pt>
                <c:pt idx="5427" formatCode="0.00E+00">
                  <c:v>1.69242E-3</c:v>
                </c:pt>
                <c:pt idx="5428" formatCode="0.00E+00">
                  <c:v>3.0242300000000001E-3</c:v>
                </c:pt>
                <c:pt idx="5429" formatCode="0.00E+00">
                  <c:v>4.3651300000000001E-3</c:v>
                </c:pt>
                <c:pt idx="5430" formatCode="0.00E+00">
                  <c:v>5.7133599999999998E-3</c:v>
                </c:pt>
                <c:pt idx="5431" formatCode="0.00E+00">
                  <c:v>7.0671099999999997E-3</c:v>
                </c:pt>
                <c:pt idx="5432" formatCode="0.00E+00">
                  <c:v>8.4246000000000008E-3</c:v>
                </c:pt>
                <c:pt idx="5433" formatCode="0.00E+00">
                  <c:v>9.7839799999999994E-3</c:v>
                </c:pt>
                <c:pt idx="5434">
                  <c:v>1.1143399999999999E-2</c:v>
                </c:pt>
                <c:pt idx="5435">
                  <c:v>1.2501099999999999E-2</c:v>
                </c:pt>
                <c:pt idx="5436">
                  <c:v>1.38551E-2</c:v>
                </c:pt>
                <c:pt idx="5437">
                  <c:v>1.5203599999999999E-2</c:v>
                </c:pt>
                <c:pt idx="5438">
                  <c:v>1.6544799999999998E-2</c:v>
                </c:pt>
                <c:pt idx="5439">
                  <c:v>1.7876699999999999E-2</c:v>
                </c:pt>
                <c:pt idx="5440">
                  <c:v>1.9197599999999999E-2</c:v>
                </c:pt>
                <c:pt idx="5441">
                  <c:v>2.0505499999999999E-2</c:v>
                </c:pt>
                <c:pt idx="5442">
                  <c:v>2.1798600000000001E-2</c:v>
                </c:pt>
                <c:pt idx="5443">
                  <c:v>2.3075200000000001E-2</c:v>
                </c:pt>
                <c:pt idx="5444">
                  <c:v>2.4333299999999999E-2</c:v>
                </c:pt>
                <c:pt idx="5445">
                  <c:v>2.5571199999999999E-2</c:v>
                </c:pt>
                <c:pt idx="5446">
                  <c:v>2.6787100000000001E-2</c:v>
                </c:pt>
                <c:pt idx="5447">
                  <c:v>2.7979299999999999E-2</c:v>
                </c:pt>
                <c:pt idx="5448">
                  <c:v>2.9145999999999998E-2</c:v>
                </c:pt>
                <c:pt idx="5449">
                  <c:v>3.0285599999999999E-2</c:v>
                </c:pt>
                <c:pt idx="5450">
                  <c:v>3.1396399999999998E-2</c:v>
                </c:pt>
                <c:pt idx="5451">
                  <c:v>3.2476699999999997E-2</c:v>
                </c:pt>
                <c:pt idx="5452">
                  <c:v>3.3524999999999999E-2</c:v>
                </c:pt>
                <c:pt idx="5453">
                  <c:v>3.4539800000000002E-2</c:v>
                </c:pt>
                <c:pt idx="5454">
                  <c:v>3.5519500000000002E-2</c:v>
                </c:pt>
                <c:pt idx="5455">
                  <c:v>3.6462700000000001E-2</c:v>
                </c:pt>
                <c:pt idx="5456">
                  <c:v>3.7367900000000003E-2</c:v>
                </c:pt>
                <c:pt idx="5457">
                  <c:v>3.8233900000000001E-2</c:v>
                </c:pt>
                <c:pt idx="5458">
                  <c:v>3.9059200000000002E-2</c:v>
                </c:pt>
                <c:pt idx="5459">
                  <c:v>3.9842700000000002E-2</c:v>
                </c:pt>
                <c:pt idx="5460">
                  <c:v>4.0583099999999997E-2</c:v>
                </c:pt>
                <c:pt idx="5461">
                  <c:v>4.1279400000000001E-2</c:v>
                </c:pt>
                <c:pt idx="5462">
                  <c:v>4.1930299999999997E-2</c:v>
                </c:pt>
                <c:pt idx="5463">
                  <c:v>4.2535000000000003E-2</c:v>
                </c:pt>
                <c:pt idx="5464">
                  <c:v>4.3092400000000003E-2</c:v>
                </c:pt>
                <c:pt idx="5465">
                  <c:v>4.36017E-2</c:v>
                </c:pt>
                <c:pt idx="5466">
                  <c:v>4.4061999999999997E-2</c:v>
                </c:pt>
                <c:pt idx="5467">
                  <c:v>4.4472600000000001E-2</c:v>
                </c:pt>
                <c:pt idx="5468">
                  <c:v>4.4832799999999999E-2</c:v>
                </c:pt>
                <c:pt idx="5469">
                  <c:v>4.5141899999999999E-2</c:v>
                </c:pt>
                <c:pt idx="5470">
                  <c:v>4.5399500000000002E-2</c:v>
                </c:pt>
                <c:pt idx="5471">
                  <c:v>4.5605100000000003E-2</c:v>
                </c:pt>
                <c:pt idx="5472">
                  <c:v>4.5758199999999999E-2</c:v>
                </c:pt>
                <c:pt idx="5473">
                  <c:v>4.5858500000000003E-2</c:v>
                </c:pt>
                <c:pt idx="5474">
                  <c:v>4.5905799999999997E-2</c:v>
                </c:pt>
                <c:pt idx="5475">
                  <c:v>4.5900000000000003E-2</c:v>
                </c:pt>
                <c:pt idx="5476">
                  <c:v>4.5840800000000001E-2</c:v>
                </c:pt>
                <c:pt idx="5477">
                  <c:v>4.5728199999999997E-2</c:v>
                </c:pt>
                <c:pt idx="5478">
                  <c:v>4.5562400000000003E-2</c:v>
                </c:pt>
                <c:pt idx="5479">
                  <c:v>4.5343399999999999E-2</c:v>
                </c:pt>
                <c:pt idx="5480">
                  <c:v>4.50715E-2</c:v>
                </c:pt>
                <c:pt idx="5481">
                  <c:v>4.4746800000000003E-2</c:v>
                </c:pt>
                <c:pt idx="5482">
                  <c:v>4.4369800000000001E-2</c:v>
                </c:pt>
                <c:pt idx="5483">
                  <c:v>4.3940800000000002E-2</c:v>
                </c:pt>
                <c:pt idx="5484">
                  <c:v>4.3460400000000003E-2</c:v>
                </c:pt>
                <c:pt idx="5485">
                  <c:v>4.2929099999999998E-2</c:v>
                </c:pt>
                <c:pt idx="5486">
                  <c:v>4.2347500000000003E-2</c:v>
                </c:pt>
                <c:pt idx="5487">
                  <c:v>4.1716299999999998E-2</c:v>
                </c:pt>
                <c:pt idx="5488">
                  <c:v>4.1036400000000001E-2</c:v>
                </c:pt>
                <c:pt idx="5489">
                  <c:v>4.03086E-2</c:v>
                </c:pt>
                <c:pt idx="5490">
                  <c:v>3.9533699999999998E-2</c:v>
                </c:pt>
                <c:pt idx="5491">
                  <c:v>3.8712700000000003E-2</c:v>
                </c:pt>
                <c:pt idx="5492">
                  <c:v>3.7846699999999997E-2</c:v>
                </c:pt>
                <c:pt idx="5493">
                  <c:v>3.6936799999999999E-2</c:v>
                </c:pt>
                <c:pt idx="5494">
                  <c:v>3.5984099999999998E-2</c:v>
                </c:pt>
                <c:pt idx="5495">
                  <c:v>3.4989800000000001E-2</c:v>
                </c:pt>
                <c:pt idx="5496">
                  <c:v>3.3955300000000001E-2</c:v>
                </c:pt>
                <c:pt idx="5497">
                  <c:v>3.2881800000000003E-2</c:v>
                </c:pt>
                <c:pt idx="5498">
                  <c:v>3.1770699999999999E-2</c:v>
                </c:pt>
                <c:pt idx="5499">
                  <c:v>3.0623399999999999E-2</c:v>
                </c:pt>
                <c:pt idx="5500">
                  <c:v>2.9441499999999999E-2</c:v>
                </c:pt>
                <c:pt idx="5501">
                  <c:v>2.8226500000000002E-2</c:v>
                </c:pt>
                <c:pt idx="5502">
                  <c:v>2.6979800000000002E-2</c:v>
                </c:pt>
                <c:pt idx="5503">
                  <c:v>2.5703199999999999E-2</c:v>
                </c:pt>
                <c:pt idx="5504">
                  <c:v>2.4398300000000001E-2</c:v>
                </c:pt>
                <c:pt idx="5505">
                  <c:v>2.3066699999999999E-2</c:v>
                </c:pt>
                <c:pt idx="5506">
                  <c:v>2.17101E-2</c:v>
                </c:pt>
                <c:pt idx="5507">
                  <c:v>2.0330399999999998E-2</c:v>
                </c:pt>
                <c:pt idx="5508">
                  <c:v>1.89293E-2</c:v>
                </c:pt>
                <c:pt idx="5509">
                  <c:v>1.75085E-2</c:v>
                </c:pt>
                <c:pt idx="5510">
                  <c:v>1.6070000000000001E-2</c:v>
                </c:pt>
                <c:pt idx="5511">
                  <c:v>1.46155E-2</c:v>
                </c:pt>
                <c:pt idx="5512">
                  <c:v>1.31469E-2</c:v>
                </c:pt>
                <c:pt idx="5513">
                  <c:v>1.1665999999999999E-2</c:v>
                </c:pt>
                <c:pt idx="5514">
                  <c:v>1.0174799999999999E-2</c:v>
                </c:pt>
                <c:pt idx="5515" formatCode="0.00E+00">
                  <c:v>8.6751799999999994E-3</c:v>
                </c:pt>
                <c:pt idx="5516" formatCode="0.00E+00">
                  <c:v>7.1689700000000002E-3</c:v>
                </c:pt>
                <c:pt idx="5517" formatCode="0.00E+00">
                  <c:v>5.6580900000000002E-3</c:v>
                </c:pt>
                <c:pt idx="5518" formatCode="0.00E+00">
                  <c:v>4.1444300000000002E-3</c:v>
                </c:pt>
                <c:pt idx="5519" formatCode="0.00E+00">
                  <c:v>2.6299000000000001E-3</c:v>
                </c:pt>
                <c:pt idx="5520" formatCode="0.00E+00">
                  <c:v>1.11637E-3</c:v>
                </c:pt>
                <c:pt idx="5521" formatCode="0.00E+00">
                  <c:v>-3.94266E-4</c:v>
                </c:pt>
                <c:pt idx="5522" formatCode="0.00E+00">
                  <c:v>-1.90015E-3</c:v>
                </c:pt>
                <c:pt idx="5523" formatCode="0.00E+00">
                  <c:v>-3.3994400000000001E-3</c:v>
                </c:pt>
                <c:pt idx="5524" formatCode="0.00E+00">
                  <c:v>-4.8902900000000003E-3</c:v>
                </c:pt>
                <c:pt idx="5525" formatCode="0.00E+00">
                  <c:v>-6.3708899999999997E-3</c:v>
                </c:pt>
                <c:pt idx="5526" formatCode="0.00E+00">
                  <c:v>-7.8394499999999995E-3</c:v>
                </c:pt>
                <c:pt idx="5527" formatCode="0.00E+00">
                  <c:v>-9.2941900000000008E-3</c:v>
                </c:pt>
                <c:pt idx="5528">
                  <c:v>-1.0733400000000001E-2</c:v>
                </c:pt>
                <c:pt idx="5529">
                  <c:v>-1.2155300000000001E-2</c:v>
                </c:pt>
                <c:pt idx="5530">
                  <c:v>-1.35584E-2</c:v>
                </c:pt>
                <c:pt idx="5531">
                  <c:v>-1.4940800000000001E-2</c:v>
                </c:pt>
                <c:pt idx="5532">
                  <c:v>-1.6301099999999999E-2</c:v>
                </c:pt>
                <c:pt idx="5533">
                  <c:v>-1.76376E-2</c:v>
                </c:pt>
                <c:pt idx="5534">
                  <c:v>-1.8948900000000001E-2</c:v>
                </c:pt>
                <c:pt idx="5535">
                  <c:v>-2.0233399999999999E-2</c:v>
                </c:pt>
                <c:pt idx="5536">
                  <c:v>-2.14898E-2</c:v>
                </c:pt>
                <c:pt idx="5537">
                  <c:v>-2.2716699999999999E-2</c:v>
                </c:pt>
                <c:pt idx="5538">
                  <c:v>-2.3912599999999999E-2</c:v>
                </c:pt>
                <c:pt idx="5539">
                  <c:v>-2.5076399999999999E-2</c:v>
                </c:pt>
                <c:pt idx="5540">
                  <c:v>-2.6206799999999999E-2</c:v>
                </c:pt>
                <c:pt idx="5541">
                  <c:v>-2.73026E-2</c:v>
                </c:pt>
                <c:pt idx="5542">
                  <c:v>-2.8362800000000001E-2</c:v>
                </c:pt>
                <c:pt idx="5543">
                  <c:v>-2.9386200000000001E-2</c:v>
                </c:pt>
                <c:pt idx="5544">
                  <c:v>-3.0371800000000001E-2</c:v>
                </c:pt>
                <c:pt idx="5545">
                  <c:v>-3.1318800000000001E-2</c:v>
                </c:pt>
                <c:pt idx="5546">
                  <c:v>-3.2226200000000003E-2</c:v>
                </c:pt>
                <c:pt idx="5547">
                  <c:v>-3.30931E-2</c:v>
                </c:pt>
                <c:pt idx="5548">
                  <c:v>-3.3918999999999998E-2</c:v>
                </c:pt>
                <c:pt idx="5549">
                  <c:v>-3.4702999999999998E-2</c:v>
                </c:pt>
                <c:pt idx="5550">
                  <c:v>-3.5444499999999997E-2</c:v>
                </c:pt>
                <c:pt idx="5551">
                  <c:v>-3.6143000000000002E-2</c:v>
                </c:pt>
                <c:pt idx="5552">
                  <c:v>-3.6797900000000001E-2</c:v>
                </c:pt>
                <c:pt idx="5553">
                  <c:v>-3.7408900000000002E-2</c:v>
                </c:pt>
                <c:pt idx="5554">
                  <c:v>-3.7975500000000002E-2</c:v>
                </c:pt>
                <c:pt idx="5555">
                  <c:v>-3.8497400000000001E-2</c:v>
                </c:pt>
                <c:pt idx="5556">
                  <c:v>-3.8974500000000002E-2</c:v>
                </c:pt>
                <c:pt idx="5557">
                  <c:v>-3.9406499999999997E-2</c:v>
                </c:pt>
                <c:pt idx="5558">
                  <c:v>-3.97934E-2</c:v>
                </c:pt>
                <c:pt idx="5559">
                  <c:v>-4.0134999999999997E-2</c:v>
                </c:pt>
                <c:pt idx="5560">
                  <c:v>-4.0431500000000002E-2</c:v>
                </c:pt>
                <c:pt idx="5561">
                  <c:v>-4.0682799999999998E-2</c:v>
                </c:pt>
                <c:pt idx="5562">
                  <c:v>-4.0889099999999998E-2</c:v>
                </c:pt>
                <c:pt idx="5563">
                  <c:v>-4.1050799999999998E-2</c:v>
                </c:pt>
                <c:pt idx="5564">
                  <c:v>-4.11679E-2</c:v>
                </c:pt>
                <c:pt idx="5565">
                  <c:v>-4.1240800000000001E-2</c:v>
                </c:pt>
                <c:pt idx="5566">
                  <c:v>-4.1270000000000001E-2</c:v>
                </c:pt>
                <c:pt idx="5567">
                  <c:v>-4.1255899999999998E-2</c:v>
                </c:pt>
                <c:pt idx="5568">
                  <c:v>-4.1199E-2</c:v>
                </c:pt>
                <c:pt idx="5569">
                  <c:v>-4.1099799999999999E-2</c:v>
                </c:pt>
                <c:pt idx="5570">
                  <c:v>-4.0958899999999999E-2</c:v>
                </c:pt>
                <c:pt idx="5571">
                  <c:v>-4.0777099999999997E-2</c:v>
                </c:pt>
                <c:pt idx="5572">
                  <c:v>-4.0555000000000001E-2</c:v>
                </c:pt>
                <c:pt idx="5573">
                  <c:v>-4.02934E-2</c:v>
                </c:pt>
                <c:pt idx="5574">
                  <c:v>-3.9993099999999997E-2</c:v>
                </c:pt>
                <c:pt idx="5575">
                  <c:v>-3.9655000000000003E-2</c:v>
                </c:pt>
                <c:pt idx="5576">
                  <c:v>-3.9280000000000002E-2</c:v>
                </c:pt>
                <c:pt idx="5577">
                  <c:v>-3.8869000000000001E-2</c:v>
                </c:pt>
                <c:pt idx="5578">
                  <c:v>-3.8422999999999999E-2</c:v>
                </c:pt>
                <c:pt idx="5579">
                  <c:v>-3.7942999999999998E-2</c:v>
                </c:pt>
                <c:pt idx="5580">
                  <c:v>-3.7430100000000001E-2</c:v>
                </c:pt>
                <c:pt idx="5581">
                  <c:v>-3.6885399999999999E-2</c:v>
                </c:pt>
                <c:pt idx="5582">
                  <c:v>-3.6309899999999999E-2</c:v>
                </c:pt>
                <c:pt idx="5583">
                  <c:v>-3.5705000000000001E-2</c:v>
                </c:pt>
                <c:pt idx="5584">
                  <c:v>-3.5071600000000001E-2</c:v>
                </c:pt>
                <c:pt idx="5585">
                  <c:v>-3.44111E-2</c:v>
                </c:pt>
                <c:pt idx="5586">
                  <c:v>-3.37246E-2</c:v>
                </c:pt>
                <c:pt idx="5587">
                  <c:v>-3.3013399999999998E-2</c:v>
                </c:pt>
                <c:pt idx="5588">
                  <c:v>-3.22787E-2</c:v>
                </c:pt>
                <c:pt idx="5589">
                  <c:v>-3.1521899999999999E-2</c:v>
                </c:pt>
                <c:pt idx="5590">
                  <c:v>-3.0744299999999999E-2</c:v>
                </c:pt>
                <c:pt idx="5591">
                  <c:v>-2.9947000000000001E-2</c:v>
                </c:pt>
                <c:pt idx="5592">
                  <c:v>-2.9131500000000001E-2</c:v>
                </c:pt>
                <c:pt idx="5593">
                  <c:v>-2.8299000000000001E-2</c:v>
                </c:pt>
                <c:pt idx="5594">
                  <c:v>-2.74509E-2</c:v>
                </c:pt>
                <c:pt idx="5595">
                  <c:v>-2.6588500000000001E-2</c:v>
                </c:pt>
                <c:pt idx="5596">
                  <c:v>-2.5713099999999999E-2</c:v>
                </c:pt>
                <c:pt idx="5597">
                  <c:v>-2.4826000000000001E-2</c:v>
                </c:pt>
                <c:pt idx="5598">
                  <c:v>-2.3928600000000001E-2</c:v>
                </c:pt>
                <c:pt idx="5599">
                  <c:v>-2.30221E-2</c:v>
                </c:pt>
                <c:pt idx="5600">
                  <c:v>-2.21078E-2</c:v>
                </c:pt>
                <c:pt idx="5601">
                  <c:v>-2.1187000000000001E-2</c:v>
                </c:pt>
                <c:pt idx="5602">
                  <c:v>-2.0261000000000001E-2</c:v>
                </c:pt>
                <c:pt idx="5603">
                  <c:v>-1.9331000000000001E-2</c:v>
                </c:pt>
                <c:pt idx="5604">
                  <c:v>-1.83982E-2</c:v>
                </c:pt>
                <c:pt idx="5605">
                  <c:v>-1.7464E-2</c:v>
                </c:pt>
                <c:pt idx="5606">
                  <c:v>-1.65293E-2</c:v>
                </c:pt>
                <c:pt idx="5607">
                  <c:v>-1.55955E-2</c:v>
                </c:pt>
                <c:pt idx="5608">
                  <c:v>-1.4663600000000001E-2</c:v>
                </c:pt>
                <c:pt idx="5609">
                  <c:v>-1.3734700000000001E-2</c:v>
                </c:pt>
                <c:pt idx="5610">
                  <c:v>-1.281E-2</c:v>
                </c:pt>
                <c:pt idx="5611">
                  <c:v>-1.18905E-2</c:v>
                </c:pt>
                <c:pt idx="5612">
                  <c:v>-1.09771E-2</c:v>
                </c:pt>
                <c:pt idx="5613">
                  <c:v>-1.0071E-2</c:v>
                </c:pt>
                <c:pt idx="5614" formatCode="0.00E+00">
                  <c:v>-9.1729900000000007E-3</c:v>
                </c:pt>
                <c:pt idx="5615" formatCode="0.00E+00">
                  <c:v>-8.2840299999999995E-3</c:v>
                </c:pt>
                <c:pt idx="5616" formatCode="0.00E+00">
                  <c:v>-7.4049900000000002E-3</c:v>
                </c:pt>
                <c:pt idx="5617" formatCode="0.00E+00">
                  <c:v>-6.5367000000000003E-3</c:v>
                </c:pt>
                <c:pt idx="5618" formatCode="0.00E+00">
                  <c:v>-5.6799600000000004E-3</c:v>
                </c:pt>
                <c:pt idx="5619" formatCode="0.00E+00">
                  <c:v>-4.8355300000000002E-3</c:v>
                </c:pt>
                <c:pt idx="5620" formatCode="0.00E+00">
                  <c:v>-4.0041299999999998E-3</c:v>
                </c:pt>
                <c:pt idx="5621" formatCode="0.00E+00">
                  <c:v>-3.1864200000000001E-3</c:v>
                </c:pt>
                <c:pt idx="5622" formatCode="0.00E+00">
                  <c:v>-2.3830399999999999E-3</c:v>
                </c:pt>
                <c:pt idx="5623" formatCode="0.00E+00">
                  <c:v>-1.59458E-3</c:v>
                </c:pt>
                <c:pt idx="5624" formatCode="0.00E+00">
                  <c:v>-8.21571E-4</c:v>
                </c:pt>
                <c:pt idx="5625" formatCode="0.00E+00">
                  <c:v>-6.4521899999999996E-5</c:v>
                </c:pt>
                <c:pt idx="5626" formatCode="0.00E+00">
                  <c:v>6.7611400000000001E-4</c:v>
                </c:pt>
                <c:pt idx="5627" formatCode="0.00E+00">
                  <c:v>1.39993E-3</c:v>
                </c:pt>
                <c:pt idx="5628" formatCode="0.00E+00">
                  <c:v>2.10655E-3</c:v>
                </c:pt>
                <c:pt idx="5629" formatCode="0.00E+00">
                  <c:v>2.7956600000000002E-3</c:v>
                </c:pt>
                <c:pt idx="5630" formatCode="0.00E+00">
                  <c:v>3.4669700000000002E-3</c:v>
                </c:pt>
                <c:pt idx="5631" formatCode="0.00E+00">
                  <c:v>4.1202699999999997E-3</c:v>
                </c:pt>
                <c:pt idx="5632" formatCode="0.00E+00">
                  <c:v>4.7553500000000002E-3</c:v>
                </c:pt>
                <c:pt idx="5633" formatCode="0.00E+00">
                  <c:v>5.3720699999999996E-3</c:v>
                </c:pt>
                <c:pt idx="5634" formatCode="0.00E+00">
                  <c:v>5.9703200000000003E-3</c:v>
                </c:pt>
                <c:pt idx="5635" formatCode="0.00E+00">
                  <c:v>6.5500599999999999E-3</c:v>
                </c:pt>
                <c:pt idx="5636" formatCode="0.00E+00">
                  <c:v>7.1112399999999996E-3</c:v>
                </c:pt>
                <c:pt idx="5637" formatCode="0.00E+00">
                  <c:v>7.6539099999999999E-3</c:v>
                </c:pt>
                <c:pt idx="5638" formatCode="0.00E+00">
                  <c:v>8.1781100000000006E-3</c:v>
                </c:pt>
                <c:pt idx="5639" formatCode="0.00E+00">
                  <c:v>8.6839599999999992E-3</c:v>
                </c:pt>
                <c:pt idx="5640" formatCode="0.00E+00">
                  <c:v>9.1715900000000003E-3</c:v>
                </c:pt>
                <c:pt idx="5641" formatCode="0.00E+00">
                  <c:v>9.6411699999999993E-3</c:v>
                </c:pt>
                <c:pt idx="5642">
                  <c:v>1.00929E-2</c:v>
                </c:pt>
                <c:pt idx="5643">
                  <c:v>1.0527099999999999E-2</c:v>
                </c:pt>
                <c:pt idx="5644">
                  <c:v>1.0944000000000001E-2</c:v>
                </c:pt>
                <c:pt idx="5645">
                  <c:v>1.1343900000000001E-2</c:v>
                </c:pt>
                <c:pt idx="5646">
                  <c:v>1.1727100000000001E-2</c:v>
                </c:pt>
                <c:pt idx="5647">
                  <c:v>1.20941E-2</c:v>
                </c:pt>
                <c:pt idx="5648">
                  <c:v>1.2445299999999999E-2</c:v>
                </c:pt>
                <c:pt idx="5649">
                  <c:v>1.2781000000000001E-2</c:v>
                </c:pt>
                <c:pt idx="5650">
                  <c:v>1.3101700000000001E-2</c:v>
                </c:pt>
                <c:pt idx="5651">
                  <c:v>1.3408E-2</c:v>
                </c:pt>
                <c:pt idx="5652">
                  <c:v>1.3700199999999999E-2</c:v>
                </c:pt>
                <c:pt idx="5653">
                  <c:v>1.3979E-2</c:v>
                </c:pt>
                <c:pt idx="5654">
                  <c:v>1.42448E-2</c:v>
                </c:pt>
                <c:pt idx="5655">
                  <c:v>1.44983E-2</c:v>
                </c:pt>
                <c:pt idx="5656">
                  <c:v>1.47399E-2</c:v>
                </c:pt>
                <c:pt idx="5657">
                  <c:v>1.4970300000000001E-2</c:v>
                </c:pt>
                <c:pt idx="5658">
                  <c:v>1.51901E-2</c:v>
                </c:pt>
                <c:pt idx="5659">
                  <c:v>1.5399899999999999E-2</c:v>
                </c:pt>
                <c:pt idx="5660">
                  <c:v>1.56002E-2</c:v>
                </c:pt>
                <c:pt idx="5661">
                  <c:v>1.5791699999999999E-2</c:v>
                </c:pt>
                <c:pt idx="5662">
                  <c:v>1.5975E-2</c:v>
                </c:pt>
                <c:pt idx="5663">
                  <c:v>1.61508E-2</c:v>
                </c:pt>
                <c:pt idx="5664">
                  <c:v>1.63196E-2</c:v>
                </c:pt>
                <c:pt idx="5665">
                  <c:v>1.6482E-2</c:v>
                </c:pt>
                <c:pt idx="5666">
                  <c:v>1.6638799999999999E-2</c:v>
                </c:pt>
                <c:pt idx="5667">
                  <c:v>1.67904E-2</c:v>
                </c:pt>
                <c:pt idx="5668">
                  <c:v>1.6937500000000001E-2</c:v>
                </c:pt>
                <c:pt idx="5669">
                  <c:v>1.7080700000000001E-2</c:v>
                </c:pt>
                <c:pt idx="5670">
                  <c:v>1.7220599999999999E-2</c:v>
                </c:pt>
                <c:pt idx="5671">
                  <c:v>1.73577E-2</c:v>
                </c:pt>
                <c:pt idx="5672">
                  <c:v>1.7492500000000001E-2</c:v>
                </c:pt>
                <c:pt idx="5673">
                  <c:v>1.7625700000000001E-2</c:v>
                </c:pt>
                <c:pt idx="5674">
                  <c:v>1.7757700000000001E-2</c:v>
                </c:pt>
                <c:pt idx="5675">
                  <c:v>1.7888999999999999E-2</c:v>
                </c:pt>
                <c:pt idx="5676">
                  <c:v>1.80202E-2</c:v>
                </c:pt>
                <c:pt idx="5677">
                  <c:v>1.81516E-2</c:v>
                </c:pt>
                <c:pt idx="5678">
                  <c:v>1.82837E-2</c:v>
                </c:pt>
                <c:pt idx="5679">
                  <c:v>1.84169E-2</c:v>
                </c:pt>
                <c:pt idx="5680">
                  <c:v>1.8551600000000001E-2</c:v>
                </c:pt>
                <c:pt idx="5681">
                  <c:v>1.8688099999999999E-2</c:v>
                </c:pt>
                <c:pt idx="5682">
                  <c:v>1.8826800000000001E-2</c:v>
                </c:pt>
                <c:pt idx="5683">
                  <c:v>1.8967899999999999E-2</c:v>
                </c:pt>
                <c:pt idx="5684">
                  <c:v>1.9111699999999999E-2</c:v>
                </c:pt>
                <c:pt idx="5685">
                  <c:v>1.9258500000000001E-2</c:v>
                </c:pt>
                <c:pt idx="5686">
                  <c:v>1.9408499999999999E-2</c:v>
                </c:pt>
                <c:pt idx="5687">
                  <c:v>1.9561700000000001E-2</c:v>
                </c:pt>
                <c:pt idx="5688">
                  <c:v>1.97185E-2</c:v>
                </c:pt>
                <c:pt idx="5689">
                  <c:v>1.9878699999999999E-2</c:v>
                </c:pt>
                <c:pt idx="5690">
                  <c:v>2.0042600000000001E-2</c:v>
                </c:pt>
                <c:pt idx="5691">
                  <c:v>2.0210100000000002E-2</c:v>
                </c:pt>
                <c:pt idx="5692">
                  <c:v>2.0381199999999999E-2</c:v>
                </c:pt>
                <c:pt idx="5693">
                  <c:v>2.0555899999999998E-2</c:v>
                </c:pt>
                <c:pt idx="5694">
                  <c:v>2.0734099999999998E-2</c:v>
                </c:pt>
                <c:pt idx="5695">
                  <c:v>2.0915699999999999E-2</c:v>
                </c:pt>
                <c:pt idx="5696">
                  <c:v>2.1100500000000001E-2</c:v>
                </c:pt>
                <c:pt idx="5697">
                  <c:v>2.1288399999999999E-2</c:v>
                </c:pt>
                <c:pt idx="5698">
                  <c:v>2.1479100000000001E-2</c:v>
                </c:pt>
                <c:pt idx="5699">
                  <c:v>2.1672299999999999E-2</c:v>
                </c:pt>
                <c:pt idx="5700">
                  <c:v>2.18678E-2</c:v>
                </c:pt>
                <c:pt idx="5701">
                  <c:v>2.20652E-2</c:v>
                </c:pt>
                <c:pt idx="5702">
                  <c:v>2.2264099999999998E-2</c:v>
                </c:pt>
                <c:pt idx="5703">
                  <c:v>2.24642E-2</c:v>
                </c:pt>
                <c:pt idx="5704">
                  <c:v>2.2665100000000001E-2</c:v>
                </c:pt>
                <c:pt idx="5705">
                  <c:v>2.28661E-2</c:v>
                </c:pt>
                <c:pt idx="5706">
                  <c:v>2.3067000000000001E-2</c:v>
                </c:pt>
                <c:pt idx="5707">
                  <c:v>2.3266999999999999E-2</c:v>
                </c:pt>
                <c:pt idx="5708">
                  <c:v>2.3465699999999999E-2</c:v>
                </c:pt>
                <c:pt idx="5709">
                  <c:v>2.3662599999999999E-2</c:v>
                </c:pt>
                <c:pt idx="5710">
                  <c:v>2.3856800000000001E-2</c:v>
                </c:pt>
                <c:pt idx="5711">
                  <c:v>2.4047900000000001E-2</c:v>
                </c:pt>
                <c:pt idx="5712">
                  <c:v>2.4235199999999998E-2</c:v>
                </c:pt>
                <c:pt idx="5713">
                  <c:v>2.4417899999999999E-2</c:v>
                </c:pt>
                <c:pt idx="5714">
                  <c:v>2.45954E-2</c:v>
                </c:pt>
                <c:pt idx="5715">
                  <c:v>2.4766900000000001E-2</c:v>
                </c:pt>
                <c:pt idx="5716">
                  <c:v>2.49318E-2</c:v>
                </c:pt>
                <c:pt idx="5717">
                  <c:v>2.50891E-2</c:v>
                </c:pt>
                <c:pt idx="5718">
                  <c:v>2.5238199999999999E-2</c:v>
                </c:pt>
                <c:pt idx="5719">
                  <c:v>2.53782E-2</c:v>
                </c:pt>
                <c:pt idx="5720">
                  <c:v>2.5508300000000001E-2</c:v>
                </c:pt>
                <c:pt idx="5721">
                  <c:v>2.5627799999999999E-2</c:v>
                </c:pt>
                <c:pt idx="5722">
                  <c:v>2.57358E-2</c:v>
                </c:pt>
                <c:pt idx="5723">
                  <c:v>2.5831400000000001E-2</c:v>
                </c:pt>
                <c:pt idx="5724">
                  <c:v>2.59139E-2</c:v>
                </c:pt>
                <c:pt idx="5725">
                  <c:v>2.59823E-2</c:v>
                </c:pt>
                <c:pt idx="5726">
                  <c:v>2.6035900000000001E-2</c:v>
                </c:pt>
                <c:pt idx="5727">
                  <c:v>2.6073800000000001E-2</c:v>
                </c:pt>
                <c:pt idx="5728">
                  <c:v>2.6095199999999999E-2</c:v>
                </c:pt>
                <c:pt idx="5729">
                  <c:v>2.6099199999999999E-2</c:v>
                </c:pt>
                <c:pt idx="5730">
                  <c:v>2.6085000000000001E-2</c:v>
                </c:pt>
                <c:pt idx="5731">
                  <c:v>2.6051899999999999E-2</c:v>
                </c:pt>
                <c:pt idx="5732">
                  <c:v>2.5999000000000001E-2</c:v>
                </c:pt>
                <c:pt idx="5733">
                  <c:v>2.5925500000000001E-2</c:v>
                </c:pt>
                <c:pt idx="5734">
                  <c:v>2.5830700000000002E-2</c:v>
                </c:pt>
                <c:pt idx="5735">
                  <c:v>2.5713900000000001E-2</c:v>
                </c:pt>
                <c:pt idx="5736">
                  <c:v>2.5574199999999998E-2</c:v>
                </c:pt>
                <c:pt idx="5737">
                  <c:v>2.5411E-2</c:v>
                </c:pt>
                <c:pt idx="5738">
                  <c:v>2.5223499999999999E-2</c:v>
                </c:pt>
                <c:pt idx="5739">
                  <c:v>2.50113E-2</c:v>
                </c:pt>
                <c:pt idx="5740">
                  <c:v>2.47735E-2</c:v>
                </c:pt>
                <c:pt idx="5741">
                  <c:v>2.4509599999999999E-2</c:v>
                </c:pt>
                <c:pt idx="5742">
                  <c:v>2.42191E-2</c:v>
                </c:pt>
                <c:pt idx="5743">
                  <c:v>2.39014E-2</c:v>
                </c:pt>
                <c:pt idx="5744">
                  <c:v>2.3555900000000001E-2</c:v>
                </c:pt>
                <c:pt idx="5745">
                  <c:v>2.3182299999999999E-2</c:v>
                </c:pt>
                <c:pt idx="5746">
                  <c:v>2.2780100000000001E-2</c:v>
                </c:pt>
                <c:pt idx="5747">
                  <c:v>2.2349000000000001E-2</c:v>
                </c:pt>
                <c:pt idx="5748">
                  <c:v>2.1888500000000002E-2</c:v>
                </c:pt>
                <c:pt idx="5749">
                  <c:v>2.1398400000000001E-2</c:v>
                </c:pt>
                <c:pt idx="5750">
                  <c:v>2.0878399999999998E-2</c:v>
                </c:pt>
                <c:pt idx="5751">
                  <c:v>2.0328300000000001E-2</c:v>
                </c:pt>
                <c:pt idx="5752">
                  <c:v>1.9748000000000002E-2</c:v>
                </c:pt>
                <c:pt idx="5753">
                  <c:v>1.9137299999999999E-2</c:v>
                </c:pt>
                <c:pt idx="5754">
                  <c:v>1.8496200000000001E-2</c:v>
                </c:pt>
                <c:pt idx="5755">
                  <c:v>1.7824599999999999E-2</c:v>
                </c:pt>
                <c:pt idx="5756">
                  <c:v>1.7122600000000002E-2</c:v>
                </c:pt>
                <c:pt idx="5757">
                  <c:v>1.6390200000000001E-2</c:v>
                </c:pt>
                <c:pt idx="5758">
                  <c:v>1.5627700000000001E-2</c:v>
                </c:pt>
                <c:pt idx="5759">
                  <c:v>1.48352E-2</c:v>
                </c:pt>
                <c:pt idx="5760">
                  <c:v>1.40129E-2</c:v>
                </c:pt>
                <c:pt idx="5761">
                  <c:v>1.31611E-2</c:v>
                </c:pt>
                <c:pt idx="5762">
                  <c:v>1.2280299999999999E-2</c:v>
                </c:pt>
                <c:pt idx="5763">
                  <c:v>1.1370699999999999E-2</c:v>
                </c:pt>
                <c:pt idx="5764">
                  <c:v>1.04329E-2</c:v>
                </c:pt>
                <c:pt idx="5765" formatCode="0.00E+00">
                  <c:v>9.4674200000000007E-3</c:v>
                </c:pt>
                <c:pt idx="5766" formatCode="0.00E+00">
                  <c:v>8.4747899999999994E-3</c:v>
                </c:pt>
                <c:pt idx="5767" formatCode="0.00E+00">
                  <c:v>7.4556500000000003E-3</c:v>
                </c:pt>
                <c:pt idx="5768" formatCode="0.00E+00">
                  <c:v>6.4106800000000002E-3</c:v>
                </c:pt>
                <c:pt idx="5769" formatCode="0.00E+00">
                  <c:v>5.3406199999999999E-3</c:v>
                </c:pt>
                <c:pt idx="5770" formatCode="0.00E+00">
                  <c:v>4.2462699999999999E-3</c:v>
                </c:pt>
                <c:pt idx="5771" formatCode="0.00E+00">
                  <c:v>3.1284699999999999E-3</c:v>
                </c:pt>
                <c:pt idx="5772" formatCode="0.00E+00">
                  <c:v>1.98811E-3</c:v>
                </c:pt>
                <c:pt idx="5773" formatCode="0.00E+00">
                  <c:v>8.2614199999999998E-4</c:v>
                </c:pt>
                <c:pt idx="5774" formatCode="0.00E+00">
                  <c:v>-3.5643200000000001E-4</c:v>
                </c:pt>
                <c:pt idx="5775" formatCode="0.00E+00">
                  <c:v>-1.5585600000000001E-3</c:v>
                </c:pt>
                <c:pt idx="5776" formatCode="0.00E+00">
                  <c:v>-2.7791500000000002E-3</c:v>
                </c:pt>
                <c:pt idx="5777" formatCode="0.00E+00">
                  <c:v>-4.0170600000000002E-3</c:v>
                </c:pt>
                <c:pt idx="5778" formatCode="0.00E+00">
                  <c:v>-5.27108E-3</c:v>
                </c:pt>
                <c:pt idx="5779" formatCode="0.00E+00">
                  <c:v>-6.5399899999999999E-3</c:v>
                </c:pt>
                <c:pt idx="5780" formatCode="0.00E+00">
                  <c:v>-7.8224999999999996E-3</c:v>
                </c:pt>
                <c:pt idx="5781" formatCode="0.00E+00">
                  <c:v>-9.1172800000000002E-3</c:v>
                </c:pt>
                <c:pt idx="5782">
                  <c:v>-1.0423E-2</c:v>
                </c:pt>
                <c:pt idx="5783">
                  <c:v>-1.1738200000000001E-2</c:v>
                </c:pt>
                <c:pt idx="5784">
                  <c:v>-1.30615E-2</c:v>
                </c:pt>
                <c:pt idx="5785">
                  <c:v>-1.43914E-2</c:v>
                </c:pt>
                <c:pt idx="5786">
                  <c:v>-1.5726299999999999E-2</c:v>
                </c:pt>
                <c:pt idx="5787">
                  <c:v>-1.7064900000000001E-2</c:v>
                </c:pt>
                <c:pt idx="5788">
                  <c:v>-1.8405399999999999E-2</c:v>
                </c:pt>
                <c:pt idx="5789">
                  <c:v>-1.9746300000000001E-2</c:v>
                </c:pt>
                <c:pt idx="5790">
                  <c:v>-2.1085900000000001E-2</c:v>
                </c:pt>
                <c:pt idx="5791">
                  <c:v>-2.24227E-2</c:v>
                </c:pt>
                <c:pt idx="5792">
                  <c:v>-2.3754999999999998E-2</c:v>
                </c:pt>
                <c:pt idx="5793">
                  <c:v>-2.5080999999999999E-2</c:v>
                </c:pt>
                <c:pt idx="5794">
                  <c:v>-2.6399100000000002E-2</c:v>
                </c:pt>
                <c:pt idx="5795">
                  <c:v>-2.7707599999999999E-2</c:v>
                </c:pt>
                <c:pt idx="5796">
                  <c:v>-2.9004800000000001E-2</c:v>
                </c:pt>
                <c:pt idx="5797">
                  <c:v>-3.0288900000000001E-2</c:v>
                </c:pt>
                <c:pt idx="5798">
                  <c:v>-3.1558200000000002E-2</c:v>
                </c:pt>
                <c:pt idx="5799">
                  <c:v>-3.2811E-2</c:v>
                </c:pt>
                <c:pt idx="5800">
                  <c:v>-3.4045499999999999E-2</c:v>
                </c:pt>
                <c:pt idx="5801">
                  <c:v>-3.5260100000000003E-2</c:v>
                </c:pt>
                <c:pt idx="5802">
                  <c:v>-3.6452900000000003E-2</c:v>
                </c:pt>
                <c:pt idx="5803">
                  <c:v>-3.7622299999999997E-2</c:v>
                </c:pt>
                <c:pt idx="5804">
                  <c:v>-3.8766599999999998E-2</c:v>
                </c:pt>
                <c:pt idx="5805">
                  <c:v>-3.9884000000000003E-2</c:v>
                </c:pt>
                <c:pt idx="5806">
                  <c:v>-4.0973000000000002E-2</c:v>
                </c:pt>
                <c:pt idx="5807">
                  <c:v>-4.2031800000000001E-2</c:v>
                </c:pt>
                <c:pt idx="5808">
                  <c:v>-4.3058899999999997E-2</c:v>
                </c:pt>
                <c:pt idx="5809">
                  <c:v>-4.4052500000000001E-2</c:v>
                </c:pt>
                <c:pt idx="5810">
                  <c:v>-4.5011200000000001E-2</c:v>
                </c:pt>
                <c:pt idx="5811">
                  <c:v>-4.5933399999999999E-2</c:v>
                </c:pt>
                <c:pt idx="5812">
                  <c:v>-4.6817600000000001E-2</c:v>
                </c:pt>
                <c:pt idx="5813">
                  <c:v>-4.7662200000000002E-2</c:v>
                </c:pt>
                <c:pt idx="5814">
                  <c:v>-4.8465899999999999E-2</c:v>
                </c:pt>
                <c:pt idx="5815">
                  <c:v>-4.9227199999999999E-2</c:v>
                </c:pt>
                <c:pt idx="5816">
                  <c:v>-4.9944799999999998E-2</c:v>
                </c:pt>
                <c:pt idx="5817">
                  <c:v>-5.06174E-2</c:v>
                </c:pt>
                <c:pt idx="5818">
                  <c:v>-5.1243700000000003E-2</c:v>
                </c:pt>
                <c:pt idx="5819">
                  <c:v>-5.1822500000000001E-2</c:v>
                </c:pt>
                <c:pt idx="5820">
                  <c:v>-5.2352599999999999E-2</c:v>
                </c:pt>
                <c:pt idx="5821">
                  <c:v>-5.2832900000000002E-2</c:v>
                </c:pt>
                <c:pt idx="5822">
                  <c:v>-5.3262299999999999E-2</c:v>
                </c:pt>
                <c:pt idx="5823">
                  <c:v>-5.3639899999999997E-2</c:v>
                </c:pt>
                <c:pt idx="5824">
                  <c:v>-5.3964699999999997E-2</c:v>
                </c:pt>
                <c:pt idx="5825">
                  <c:v>-5.4235899999999997E-2</c:v>
                </c:pt>
                <c:pt idx="5826">
                  <c:v>-5.4452500000000001E-2</c:v>
                </c:pt>
                <c:pt idx="5827">
                  <c:v>-5.4614000000000003E-2</c:v>
                </c:pt>
                <c:pt idx="5828">
                  <c:v>-5.47196E-2</c:v>
                </c:pt>
                <c:pt idx="5829">
                  <c:v>-5.4768699999999997E-2</c:v>
                </c:pt>
                <c:pt idx="5830">
                  <c:v>-5.4760700000000002E-2</c:v>
                </c:pt>
                <c:pt idx="5831">
                  <c:v>-5.4695199999999999E-2</c:v>
                </c:pt>
                <c:pt idx="5832">
                  <c:v>-5.4571799999999997E-2</c:v>
                </c:pt>
                <c:pt idx="5833">
                  <c:v>-5.43902E-2</c:v>
                </c:pt>
                <c:pt idx="5834">
                  <c:v>-5.41501E-2</c:v>
                </c:pt>
                <c:pt idx="5835">
                  <c:v>-5.3851400000000001E-2</c:v>
                </c:pt>
                <c:pt idx="5836">
                  <c:v>-5.3493899999999997E-2</c:v>
                </c:pt>
                <c:pt idx="5837">
                  <c:v>-5.3077600000000003E-2</c:v>
                </c:pt>
                <c:pt idx="5838">
                  <c:v>-5.2602599999999999E-2</c:v>
                </c:pt>
                <c:pt idx="5839">
                  <c:v>-5.2068999999999997E-2</c:v>
                </c:pt>
                <c:pt idx="5840">
                  <c:v>-5.1477099999999998E-2</c:v>
                </c:pt>
                <c:pt idx="5841">
                  <c:v>-5.08271E-2</c:v>
                </c:pt>
                <c:pt idx="5842">
                  <c:v>-5.0119299999999999E-2</c:v>
                </c:pt>
                <c:pt idx="5843">
                  <c:v>-4.9354299999999997E-2</c:v>
                </c:pt>
                <c:pt idx="5844">
                  <c:v>-4.8532600000000002E-2</c:v>
                </c:pt>
                <c:pt idx="5845">
                  <c:v>-4.7654700000000001E-2</c:v>
                </c:pt>
                <c:pt idx="5846">
                  <c:v>-4.67213E-2</c:v>
                </c:pt>
                <c:pt idx="5847">
                  <c:v>-4.5733200000000002E-2</c:v>
                </c:pt>
                <c:pt idx="5848">
                  <c:v>-4.46912E-2</c:v>
                </c:pt>
                <c:pt idx="5849">
                  <c:v>-4.3596200000000002E-2</c:v>
                </c:pt>
                <c:pt idx="5850">
                  <c:v>-4.2449199999999999E-2</c:v>
                </c:pt>
                <c:pt idx="5851">
                  <c:v>-4.1251200000000002E-2</c:v>
                </c:pt>
                <c:pt idx="5852">
                  <c:v>-4.0003400000000001E-2</c:v>
                </c:pt>
                <c:pt idx="5853">
                  <c:v>-3.8706999999999998E-2</c:v>
                </c:pt>
                <c:pt idx="5854">
                  <c:v>-3.7363100000000003E-2</c:v>
                </c:pt>
                <c:pt idx="5855">
                  <c:v>-3.5973199999999997E-2</c:v>
                </c:pt>
                <c:pt idx="5856">
                  <c:v>-3.4538600000000003E-2</c:v>
                </c:pt>
                <c:pt idx="5857">
                  <c:v>-3.3060899999999997E-2</c:v>
                </c:pt>
                <c:pt idx="5858">
                  <c:v>-3.1541399999999997E-2</c:v>
                </c:pt>
                <c:pt idx="5859">
                  <c:v>-2.9981799999999999E-2</c:v>
                </c:pt>
                <c:pt idx="5860">
                  <c:v>-2.8383800000000001E-2</c:v>
                </c:pt>
                <c:pt idx="5861">
                  <c:v>-2.6748999999999998E-2</c:v>
                </c:pt>
                <c:pt idx="5862">
                  <c:v>-2.50791E-2</c:v>
                </c:pt>
                <c:pt idx="5863">
                  <c:v>-2.33761E-2</c:v>
                </c:pt>
                <c:pt idx="5864">
                  <c:v>-2.16417E-2</c:v>
                </c:pt>
                <c:pt idx="5865">
                  <c:v>-1.9877800000000001E-2</c:v>
                </c:pt>
                <c:pt idx="5866">
                  <c:v>-1.8086399999999999E-2</c:v>
                </c:pt>
                <c:pt idx="5867">
                  <c:v>-1.6269499999999999E-2</c:v>
                </c:pt>
                <c:pt idx="5868">
                  <c:v>-1.44291E-2</c:v>
                </c:pt>
                <c:pt idx="5869">
                  <c:v>-1.2567200000000001E-2</c:v>
                </c:pt>
                <c:pt idx="5870">
                  <c:v>-1.0685999999999999E-2</c:v>
                </c:pt>
                <c:pt idx="5871" formatCode="0.00E+00">
                  <c:v>-8.7875699999999998E-3</c:v>
                </c:pt>
                <c:pt idx="5872" formatCode="0.00E+00">
                  <c:v>-6.8740800000000003E-3</c:v>
                </c:pt>
                <c:pt idx="5873" formatCode="0.00E+00">
                  <c:v>-4.9477100000000001E-3</c:v>
                </c:pt>
                <c:pt idx="5874" formatCode="0.00E+00">
                  <c:v>-3.0106600000000001E-3</c:v>
                </c:pt>
                <c:pt idx="5875" formatCode="0.00E+00">
                  <c:v>-1.06517E-3</c:v>
                </c:pt>
                <c:pt idx="5876" formatCode="0.00E+00">
                  <c:v>8.8653600000000005E-4</c:v>
                </c:pt>
                <c:pt idx="5877" formatCode="0.00E+00">
                  <c:v>2.8422E-3</c:v>
                </c:pt>
                <c:pt idx="5878" formatCode="0.00E+00">
                  <c:v>4.7995599999999996E-3</c:v>
                </c:pt>
                <c:pt idx="5879" formatCode="0.00E+00">
                  <c:v>6.7563399999999996E-3</c:v>
                </c:pt>
                <c:pt idx="5880" formatCode="0.00E+00">
                  <c:v>8.7102700000000009E-3</c:v>
                </c:pt>
                <c:pt idx="5881">
                  <c:v>1.0659099999999999E-2</c:v>
                </c:pt>
                <c:pt idx="5882">
                  <c:v>1.2600500000000001E-2</c:v>
                </c:pt>
                <c:pt idx="5883">
                  <c:v>1.45322E-2</c:v>
                </c:pt>
                <c:pt idx="5884">
                  <c:v>1.6452100000000001E-2</c:v>
                </c:pt>
                <c:pt idx="5885">
                  <c:v>1.8357700000000001E-2</c:v>
                </c:pt>
                <c:pt idx="5886">
                  <c:v>2.0247000000000001E-2</c:v>
                </c:pt>
                <c:pt idx="5887">
                  <c:v>2.2117600000000001E-2</c:v>
                </c:pt>
                <c:pt idx="5888">
                  <c:v>2.3967499999999999E-2</c:v>
                </c:pt>
                <c:pt idx="5889">
                  <c:v>2.5794299999999999E-2</c:v>
                </c:pt>
                <c:pt idx="5890">
                  <c:v>2.7596099999999998E-2</c:v>
                </c:pt>
                <c:pt idx="5891">
                  <c:v>2.93706E-2</c:v>
                </c:pt>
                <c:pt idx="5892">
                  <c:v>3.1115899999999998E-2</c:v>
                </c:pt>
                <c:pt idx="5893">
                  <c:v>3.2829799999999999E-2</c:v>
                </c:pt>
                <c:pt idx="5894">
                  <c:v>3.4510300000000001E-2</c:v>
                </c:pt>
                <c:pt idx="5895">
                  <c:v>3.6155600000000003E-2</c:v>
                </c:pt>
                <c:pt idx="5896">
                  <c:v>3.7763699999999997E-2</c:v>
                </c:pt>
                <c:pt idx="5897">
                  <c:v>3.9332600000000002E-2</c:v>
                </c:pt>
                <c:pt idx="5898">
                  <c:v>4.08607E-2</c:v>
                </c:pt>
                <c:pt idx="5899">
                  <c:v>4.2346099999999998E-2</c:v>
                </c:pt>
                <c:pt idx="5900">
                  <c:v>4.3787100000000002E-2</c:v>
                </c:pt>
                <c:pt idx="5901">
                  <c:v>4.5182E-2</c:v>
                </c:pt>
                <c:pt idx="5902">
                  <c:v>4.6529399999999999E-2</c:v>
                </c:pt>
                <c:pt idx="5903">
                  <c:v>4.7827500000000002E-2</c:v>
                </c:pt>
                <c:pt idx="5904">
                  <c:v>4.9075000000000001E-2</c:v>
                </c:pt>
                <c:pt idx="5905">
                  <c:v>5.0270500000000003E-2</c:v>
                </c:pt>
                <c:pt idx="5906">
                  <c:v>5.1412600000000003E-2</c:v>
                </c:pt>
                <c:pt idx="5907">
                  <c:v>5.2499999999999998E-2</c:v>
                </c:pt>
                <c:pt idx="5908">
                  <c:v>5.3531500000000003E-2</c:v>
                </c:pt>
                <c:pt idx="5909">
                  <c:v>5.4506100000000002E-2</c:v>
                </c:pt>
                <c:pt idx="5910">
                  <c:v>5.5422600000000002E-2</c:v>
                </c:pt>
                <c:pt idx="5911">
                  <c:v>5.62801E-2</c:v>
                </c:pt>
                <c:pt idx="5912">
                  <c:v>5.7077700000000002E-2</c:v>
                </c:pt>
                <c:pt idx="5913">
                  <c:v>5.7814499999999998E-2</c:v>
                </c:pt>
                <c:pt idx="5914">
                  <c:v>5.8489899999999997E-2</c:v>
                </c:pt>
                <c:pt idx="5915">
                  <c:v>5.9103000000000003E-2</c:v>
                </c:pt>
                <c:pt idx="5916">
                  <c:v>5.9653400000000002E-2</c:v>
                </c:pt>
                <c:pt idx="5917">
                  <c:v>6.0140600000000002E-2</c:v>
                </c:pt>
                <c:pt idx="5918">
                  <c:v>6.0564100000000003E-2</c:v>
                </c:pt>
                <c:pt idx="5919">
                  <c:v>6.0923499999999998E-2</c:v>
                </c:pt>
                <c:pt idx="5920">
                  <c:v>6.1218700000000001E-2</c:v>
                </c:pt>
                <c:pt idx="5921">
                  <c:v>6.1449400000000001E-2</c:v>
                </c:pt>
                <c:pt idx="5922">
                  <c:v>6.1615499999999997E-2</c:v>
                </c:pt>
                <c:pt idx="5923">
                  <c:v>6.1717000000000001E-2</c:v>
                </c:pt>
                <c:pt idx="5924">
                  <c:v>6.1754000000000003E-2</c:v>
                </c:pt>
                <c:pt idx="5925">
                  <c:v>6.1726700000000002E-2</c:v>
                </c:pt>
                <c:pt idx="5926">
                  <c:v>6.1635200000000001E-2</c:v>
                </c:pt>
                <c:pt idx="5927">
                  <c:v>6.1479800000000001E-2</c:v>
                </c:pt>
                <c:pt idx="5928">
                  <c:v>6.1261099999999999E-2</c:v>
                </c:pt>
                <c:pt idx="5929">
                  <c:v>6.09793E-2</c:v>
                </c:pt>
                <c:pt idx="5930">
                  <c:v>6.0635099999999997E-2</c:v>
                </c:pt>
                <c:pt idx="5931">
                  <c:v>6.0229100000000001E-2</c:v>
                </c:pt>
                <c:pt idx="5932">
                  <c:v>5.9762000000000003E-2</c:v>
                </c:pt>
                <c:pt idx="5933">
                  <c:v>5.9234500000000002E-2</c:v>
                </c:pt>
                <c:pt idx="5934">
                  <c:v>5.8647499999999998E-2</c:v>
                </c:pt>
                <c:pt idx="5935">
                  <c:v>5.8001999999999998E-2</c:v>
                </c:pt>
                <c:pt idx="5936">
                  <c:v>5.72989E-2</c:v>
                </c:pt>
                <c:pt idx="5937">
                  <c:v>5.6539199999999998E-2</c:v>
                </c:pt>
                <c:pt idx="5938">
                  <c:v>5.5724099999999999E-2</c:v>
                </c:pt>
                <c:pt idx="5939">
                  <c:v>5.4854800000000002E-2</c:v>
                </c:pt>
                <c:pt idx="5940">
                  <c:v>5.3932599999999997E-2</c:v>
                </c:pt>
                <c:pt idx="5941">
                  <c:v>5.2958600000000002E-2</c:v>
                </c:pt>
                <c:pt idx="5942">
                  <c:v>5.1934399999999999E-2</c:v>
                </c:pt>
                <c:pt idx="5943">
                  <c:v>5.0861400000000001E-2</c:v>
                </c:pt>
                <c:pt idx="5944">
                  <c:v>4.9740899999999998E-2</c:v>
                </c:pt>
                <c:pt idx="5945">
                  <c:v>4.8574600000000002E-2</c:v>
                </c:pt>
                <c:pt idx="5946">
                  <c:v>4.7364099999999999E-2</c:v>
                </c:pt>
                <c:pt idx="5947">
                  <c:v>4.6110900000000003E-2</c:v>
                </c:pt>
                <c:pt idx="5948">
                  <c:v>4.4816799999999997E-2</c:v>
                </c:pt>
                <c:pt idx="5949">
                  <c:v>4.3483399999999998E-2</c:v>
                </c:pt>
                <c:pt idx="5950">
                  <c:v>4.21126E-2</c:v>
                </c:pt>
                <c:pt idx="5951">
                  <c:v>4.0706100000000002E-2</c:v>
                </c:pt>
                <c:pt idx="5952">
                  <c:v>3.9265700000000001E-2</c:v>
                </c:pt>
                <c:pt idx="5953">
                  <c:v>3.7793300000000002E-2</c:v>
                </c:pt>
                <c:pt idx="5954">
                  <c:v>3.6290799999999998E-2</c:v>
                </c:pt>
                <c:pt idx="5955">
                  <c:v>3.4760100000000002E-2</c:v>
                </c:pt>
                <c:pt idx="5956">
                  <c:v>3.3203200000000002E-2</c:v>
                </c:pt>
                <c:pt idx="5957">
                  <c:v>3.1621900000000001E-2</c:v>
                </c:pt>
                <c:pt idx="5958">
                  <c:v>3.0018400000000001E-2</c:v>
                </c:pt>
                <c:pt idx="5959">
                  <c:v>2.83944E-2</c:v>
                </c:pt>
                <c:pt idx="5960">
                  <c:v>2.6752100000000001E-2</c:v>
                </c:pt>
                <c:pt idx="5961">
                  <c:v>2.5093500000000001E-2</c:v>
                </c:pt>
                <c:pt idx="5962">
                  <c:v>2.34206E-2</c:v>
                </c:pt>
                <c:pt idx="5963">
                  <c:v>2.1735299999999999E-2</c:v>
                </c:pt>
                <c:pt idx="5964">
                  <c:v>2.0039700000000001E-2</c:v>
                </c:pt>
                <c:pt idx="5965">
                  <c:v>1.8335799999999999E-2</c:v>
                </c:pt>
                <c:pt idx="5966">
                  <c:v>1.6625600000000001E-2</c:v>
                </c:pt>
                <c:pt idx="5967">
                  <c:v>1.49111E-2</c:v>
                </c:pt>
                <c:pt idx="5968">
                  <c:v>1.3194300000000001E-2</c:v>
                </c:pt>
                <c:pt idx="5969">
                  <c:v>1.14772E-2</c:v>
                </c:pt>
                <c:pt idx="5970" formatCode="0.00E+00">
                  <c:v>9.7616600000000001E-3</c:v>
                </c:pt>
                <c:pt idx="5971" formatCode="0.00E+00">
                  <c:v>8.0496600000000001E-3</c:v>
                </c:pt>
                <c:pt idx="5972" formatCode="0.00E+00">
                  <c:v>6.3431E-3</c:v>
                </c:pt>
                <c:pt idx="5973" formatCode="0.00E+00">
                  <c:v>4.6438699999999996E-3</c:v>
                </c:pt>
                <c:pt idx="5974" formatCode="0.00E+00">
                  <c:v>2.9538199999999998E-3</c:v>
                </c:pt>
                <c:pt idx="5975" formatCode="0.00E+00">
                  <c:v>1.27479E-3</c:v>
                </c:pt>
                <c:pt idx="5976" formatCode="0.00E+00">
                  <c:v>-3.9143700000000001E-4</c:v>
                </c:pt>
                <c:pt idx="5977" formatCode="0.00E+00">
                  <c:v>-2.0431E-3</c:v>
                </c:pt>
                <c:pt idx="5978" formatCode="0.00E+00">
                  <c:v>-3.6784700000000001E-3</c:v>
                </c:pt>
                <c:pt idx="5979" formatCode="0.00E+00">
                  <c:v>-5.2958700000000003E-3</c:v>
                </c:pt>
                <c:pt idx="5980" formatCode="0.00E+00">
                  <c:v>-6.8936500000000003E-3</c:v>
                </c:pt>
                <c:pt idx="5981" formatCode="0.00E+00">
                  <c:v>-8.4702200000000005E-3</c:v>
                </c:pt>
                <c:pt idx="5982">
                  <c:v>-1.0024E-2</c:v>
                </c:pt>
                <c:pt idx="5983">
                  <c:v>-1.15535E-2</c:v>
                </c:pt>
                <c:pt idx="5984">
                  <c:v>-1.3057300000000001E-2</c:v>
                </c:pt>
                <c:pt idx="5985">
                  <c:v>-1.4533900000000001E-2</c:v>
                </c:pt>
                <c:pt idx="5986">
                  <c:v>-1.5982099999999999E-2</c:v>
                </c:pt>
                <c:pt idx="5987">
                  <c:v>-1.74004E-2</c:v>
                </c:pt>
                <c:pt idx="5988">
                  <c:v>-1.8787600000000002E-2</c:v>
                </c:pt>
                <c:pt idx="5989">
                  <c:v>-2.01426E-2</c:v>
                </c:pt>
                <c:pt idx="5990">
                  <c:v>-2.1464199999999999E-2</c:v>
                </c:pt>
                <c:pt idx="5991">
                  <c:v>-2.2751400000000001E-2</c:v>
                </c:pt>
                <c:pt idx="5992">
                  <c:v>-2.4003099999999999E-2</c:v>
                </c:pt>
                <c:pt idx="5993">
                  <c:v>-2.5218299999999999E-2</c:v>
                </c:pt>
                <c:pt idx="5994">
                  <c:v>-2.6396099999999999E-2</c:v>
                </c:pt>
                <c:pt idx="5995">
                  <c:v>-2.7535799999999999E-2</c:v>
                </c:pt>
                <c:pt idx="5996">
                  <c:v>-2.8636600000000002E-2</c:v>
                </c:pt>
                <c:pt idx="5997">
                  <c:v>-2.9697600000000001E-2</c:v>
                </c:pt>
                <c:pt idx="5998">
                  <c:v>-3.07184E-2</c:v>
                </c:pt>
                <c:pt idx="5999">
                  <c:v>-3.1698200000000003E-2</c:v>
                </c:pt>
                <c:pt idx="6000">
                  <c:v>-3.2636600000000002E-2</c:v>
                </c:pt>
                <c:pt idx="6001">
                  <c:v>-3.3533100000000003E-2</c:v>
                </c:pt>
                <c:pt idx="6002">
                  <c:v>-3.4387300000000003E-2</c:v>
                </c:pt>
                <c:pt idx="6003">
                  <c:v>-3.5198899999999998E-2</c:v>
                </c:pt>
                <c:pt idx="6004">
                  <c:v>-3.5967600000000002E-2</c:v>
                </c:pt>
                <c:pt idx="6005">
                  <c:v>-3.6693200000000002E-2</c:v>
                </c:pt>
                <c:pt idx="6006">
                  <c:v>-3.7375600000000002E-2</c:v>
                </c:pt>
                <c:pt idx="6007">
                  <c:v>-3.8014600000000003E-2</c:v>
                </c:pt>
                <c:pt idx="6008">
                  <c:v>-3.8610199999999997E-2</c:v>
                </c:pt>
                <c:pt idx="6009">
                  <c:v>-3.91624E-2</c:v>
                </c:pt>
                <c:pt idx="6010">
                  <c:v>-3.9671499999999998E-2</c:v>
                </c:pt>
                <c:pt idx="6011">
                  <c:v>-4.0137399999999997E-2</c:v>
                </c:pt>
                <c:pt idx="6012">
                  <c:v>-4.0560400000000003E-2</c:v>
                </c:pt>
                <c:pt idx="6013">
                  <c:v>-4.0940799999999999E-2</c:v>
                </c:pt>
                <c:pt idx="6014">
                  <c:v>-4.1278799999999997E-2</c:v>
                </c:pt>
                <c:pt idx="6015">
                  <c:v>-4.1575000000000001E-2</c:v>
                </c:pt>
                <c:pt idx="6016">
                  <c:v>-4.1829499999999999E-2</c:v>
                </c:pt>
                <c:pt idx="6017">
                  <c:v>-4.2042999999999997E-2</c:v>
                </c:pt>
                <c:pt idx="6018">
                  <c:v>-4.2215999999999997E-2</c:v>
                </c:pt>
                <c:pt idx="6019">
                  <c:v>-4.2348999999999998E-2</c:v>
                </c:pt>
                <c:pt idx="6020">
                  <c:v>-4.2442599999999997E-2</c:v>
                </c:pt>
                <c:pt idx="6021">
                  <c:v>-4.2497399999999998E-2</c:v>
                </c:pt>
                <c:pt idx="6022">
                  <c:v>-4.2514299999999998E-2</c:v>
                </c:pt>
                <c:pt idx="6023">
                  <c:v>-4.2493900000000001E-2</c:v>
                </c:pt>
                <c:pt idx="6024">
                  <c:v>-4.24369E-2</c:v>
                </c:pt>
                <c:pt idx="6025">
                  <c:v>-4.2344300000000001E-2</c:v>
                </c:pt>
                <c:pt idx="6026">
                  <c:v>-4.2216799999999999E-2</c:v>
                </c:pt>
                <c:pt idx="6027">
                  <c:v>-4.2055299999999997E-2</c:v>
                </c:pt>
                <c:pt idx="6028">
                  <c:v>-4.1860700000000001E-2</c:v>
                </c:pt>
                <c:pt idx="6029">
                  <c:v>-4.1633999999999997E-2</c:v>
                </c:pt>
                <c:pt idx="6030">
                  <c:v>-4.1376099999999999E-2</c:v>
                </c:pt>
                <c:pt idx="6031">
                  <c:v>-4.1088100000000002E-2</c:v>
                </c:pt>
                <c:pt idx="6032">
                  <c:v>-4.0770800000000003E-2</c:v>
                </c:pt>
                <c:pt idx="6033">
                  <c:v>-4.04254E-2</c:v>
                </c:pt>
                <c:pt idx="6034">
                  <c:v>-4.00528E-2</c:v>
                </c:pt>
                <c:pt idx="6035">
                  <c:v>-3.9654200000000001E-2</c:v>
                </c:pt>
                <c:pt idx="6036">
                  <c:v>-3.9230599999999997E-2</c:v>
                </c:pt>
                <c:pt idx="6037">
                  <c:v>-3.8783100000000001E-2</c:v>
                </c:pt>
                <c:pt idx="6038">
                  <c:v>-3.8312800000000001E-2</c:v>
                </c:pt>
                <c:pt idx="6039">
                  <c:v>-3.7820800000000002E-2</c:v>
                </c:pt>
                <c:pt idx="6040">
                  <c:v>-3.7308099999999997E-2</c:v>
                </c:pt>
                <c:pt idx="6041">
                  <c:v>-3.67759E-2</c:v>
                </c:pt>
                <c:pt idx="6042">
                  <c:v>-3.6225399999999998E-2</c:v>
                </c:pt>
                <c:pt idx="6043">
                  <c:v>-3.5657500000000002E-2</c:v>
                </c:pt>
                <c:pt idx="6044">
                  <c:v>-3.5073399999999998E-2</c:v>
                </c:pt>
                <c:pt idx="6045">
                  <c:v>-3.4474200000000003E-2</c:v>
                </c:pt>
                <c:pt idx="6046">
                  <c:v>-3.3861000000000002E-2</c:v>
                </c:pt>
                <c:pt idx="6047">
                  <c:v>-3.3234800000000002E-2</c:v>
                </c:pt>
                <c:pt idx="6048">
                  <c:v>-3.2596699999999999E-2</c:v>
                </c:pt>
                <c:pt idx="6049">
                  <c:v>-3.1947799999999998E-2</c:v>
                </c:pt>
                <c:pt idx="6050">
                  <c:v>-3.12891E-2</c:v>
                </c:pt>
                <c:pt idx="6051">
                  <c:v>-3.0621499999999999E-2</c:v>
                </c:pt>
                <c:pt idx="6052">
                  <c:v>-2.9946199999999999E-2</c:v>
                </c:pt>
                <c:pt idx="6053">
                  <c:v>-2.9263999999999998E-2</c:v>
                </c:pt>
                <c:pt idx="6054">
                  <c:v>-2.8576000000000001E-2</c:v>
                </c:pt>
                <c:pt idx="6055">
                  <c:v>-2.7883100000000001E-2</c:v>
                </c:pt>
                <c:pt idx="6056">
                  <c:v>-2.7186100000000001E-2</c:v>
                </c:pt>
                <c:pt idx="6057">
                  <c:v>-2.64859E-2</c:v>
                </c:pt>
                <c:pt idx="6058">
                  <c:v>-2.5783500000000001E-2</c:v>
                </c:pt>
                <c:pt idx="6059">
                  <c:v>-2.5079600000000001E-2</c:v>
                </c:pt>
                <c:pt idx="6060">
                  <c:v>-2.4375000000000001E-2</c:v>
                </c:pt>
                <c:pt idx="6061">
                  <c:v>-2.3670400000000001E-2</c:v>
                </c:pt>
                <c:pt idx="6062">
                  <c:v>-2.29667E-2</c:v>
                </c:pt>
                <c:pt idx="6063">
                  <c:v>-2.22645E-2</c:v>
                </c:pt>
                <c:pt idx="6064">
                  <c:v>-2.1564400000000001E-2</c:v>
                </c:pt>
                <c:pt idx="6065">
                  <c:v>-2.08671E-2</c:v>
                </c:pt>
                <c:pt idx="6066">
                  <c:v>-2.0173300000000002E-2</c:v>
                </c:pt>
                <c:pt idx="6067">
                  <c:v>-1.9483299999999999E-2</c:v>
                </c:pt>
                <c:pt idx="6068">
                  <c:v>-1.87978E-2</c:v>
                </c:pt>
                <c:pt idx="6069">
                  <c:v>-1.8117299999999999E-2</c:v>
                </c:pt>
                <c:pt idx="6070">
                  <c:v>-1.7442200000000001E-2</c:v>
                </c:pt>
                <c:pt idx="6071">
                  <c:v>-1.6772800000000001E-2</c:v>
                </c:pt>
                <c:pt idx="6072">
                  <c:v>-1.6109600000000002E-2</c:v>
                </c:pt>
                <c:pt idx="6073">
                  <c:v>-1.5453E-2</c:v>
                </c:pt>
                <c:pt idx="6074">
                  <c:v>-1.48031E-2</c:v>
                </c:pt>
                <c:pt idx="6075">
                  <c:v>-1.4160300000000001E-2</c:v>
                </c:pt>
                <c:pt idx="6076">
                  <c:v>-1.35248E-2</c:v>
                </c:pt>
                <c:pt idx="6077">
                  <c:v>-1.28968E-2</c:v>
                </c:pt>
                <c:pt idx="6078">
                  <c:v>-1.22764E-2</c:v>
                </c:pt>
                <c:pt idx="6079">
                  <c:v>-1.16638E-2</c:v>
                </c:pt>
                <c:pt idx="6080">
                  <c:v>-1.10589E-2</c:v>
                </c:pt>
                <c:pt idx="6081">
                  <c:v>-1.04619E-2</c:v>
                </c:pt>
                <c:pt idx="6082" formatCode="0.00E+00">
                  <c:v>-9.8728400000000008E-3</c:v>
                </c:pt>
                <c:pt idx="6083" formatCode="0.00E+00">
                  <c:v>-9.2915800000000007E-3</c:v>
                </c:pt>
                <c:pt idx="6084" formatCode="0.00E+00">
                  <c:v>-8.7181199999999993E-3</c:v>
                </c:pt>
                <c:pt idx="6085" formatCode="0.00E+00">
                  <c:v>-8.1523600000000009E-3</c:v>
                </c:pt>
                <c:pt idx="6086" formatCode="0.00E+00">
                  <c:v>-7.5941899999999998E-3</c:v>
                </c:pt>
                <c:pt idx="6087" formatCode="0.00E+00">
                  <c:v>-7.0434499999999997E-3</c:v>
                </c:pt>
                <c:pt idx="6088" formatCode="0.00E+00">
                  <c:v>-6.4999799999999998E-3</c:v>
                </c:pt>
                <c:pt idx="6089" formatCode="0.00E+00">
                  <c:v>-5.9635699999999996E-3</c:v>
                </c:pt>
                <c:pt idx="6090" formatCode="0.00E+00">
                  <c:v>-5.4339899999999997E-3</c:v>
                </c:pt>
                <c:pt idx="6091" formatCode="0.00E+00">
                  <c:v>-4.9109799999999997E-3</c:v>
                </c:pt>
                <c:pt idx="6092" formatCode="0.00E+00">
                  <c:v>-4.3942699999999996E-3</c:v>
                </c:pt>
                <c:pt idx="6093" formatCode="0.00E+00">
                  <c:v>-3.8835499999999999E-3</c:v>
                </c:pt>
                <c:pt idx="6094" formatCode="0.00E+00">
                  <c:v>-3.3785099999999999E-3</c:v>
                </c:pt>
                <c:pt idx="6095" formatCode="0.00E+00">
                  <c:v>-2.8787999999999999E-3</c:v>
                </c:pt>
                <c:pt idx="6096" formatCode="0.00E+00">
                  <c:v>-2.3840799999999998E-3</c:v>
                </c:pt>
                <c:pt idx="6097" formatCode="0.00E+00">
                  <c:v>-1.8939600000000001E-3</c:v>
                </c:pt>
                <c:pt idx="6098" formatCode="0.00E+00">
                  <c:v>-1.4080500000000001E-3</c:v>
                </c:pt>
                <c:pt idx="6099" formatCode="0.00E+00">
                  <c:v>-9.2595899999999996E-4</c:v>
                </c:pt>
                <c:pt idx="6100" formatCode="0.00E+00">
                  <c:v>-4.4727100000000001E-4</c:v>
                </c:pt>
                <c:pt idx="6101" formatCode="0.00E+00">
                  <c:v>2.8436400000000001E-5</c:v>
                </c:pt>
                <c:pt idx="6102" formatCode="0.00E+00">
                  <c:v>5.0159300000000005E-4</c:v>
                </c:pt>
                <c:pt idx="6103" formatCode="0.00E+00">
                  <c:v>9.72634E-4</c:v>
                </c:pt>
                <c:pt idx="6104" formatCode="0.00E+00">
                  <c:v>1.4419999999999999E-3</c:v>
                </c:pt>
                <c:pt idx="6105" formatCode="0.00E+00">
                  <c:v>1.9101400000000001E-3</c:v>
                </c:pt>
                <c:pt idx="6106" formatCode="0.00E+00">
                  <c:v>2.3774899999999999E-3</c:v>
                </c:pt>
                <c:pt idx="6107" formatCode="0.00E+00">
                  <c:v>2.8444999999999998E-3</c:v>
                </c:pt>
                <c:pt idx="6108" formatCode="0.00E+00">
                  <c:v>3.31161E-3</c:v>
                </c:pt>
                <c:pt idx="6109" formatCode="0.00E+00">
                  <c:v>3.7792500000000001E-3</c:v>
                </c:pt>
                <c:pt idx="6110" formatCode="0.00E+00">
                  <c:v>4.2478699999999999E-3</c:v>
                </c:pt>
                <c:pt idx="6111" formatCode="0.00E+00">
                  <c:v>4.7178699999999999E-3</c:v>
                </c:pt>
                <c:pt idx="6112" formatCode="0.00E+00">
                  <c:v>5.1896900000000003E-3</c:v>
                </c:pt>
                <c:pt idx="6113" formatCode="0.00E+00">
                  <c:v>5.6637199999999997E-3</c:v>
                </c:pt>
                <c:pt idx="6114" formatCode="0.00E+00">
                  <c:v>6.1403500000000001E-3</c:v>
                </c:pt>
                <c:pt idx="6115" formatCode="0.00E+00">
                  <c:v>6.6199700000000002E-3</c:v>
                </c:pt>
                <c:pt idx="6116" formatCode="0.00E+00">
                  <c:v>7.1029300000000004E-3</c:v>
                </c:pt>
                <c:pt idx="6117" formatCode="0.00E+00">
                  <c:v>7.5895800000000003E-3</c:v>
                </c:pt>
                <c:pt idx="6118" formatCode="0.00E+00">
                  <c:v>8.0802500000000006E-3</c:v>
                </c:pt>
                <c:pt idx="6119" formatCode="0.00E+00">
                  <c:v>8.5752499999999995E-3</c:v>
                </c:pt>
                <c:pt idx="6120" formatCode="0.00E+00">
                  <c:v>9.0748600000000006E-3</c:v>
                </c:pt>
                <c:pt idx="6121" formatCode="0.00E+00">
                  <c:v>9.5793400000000004E-3</c:v>
                </c:pt>
                <c:pt idx="6122">
                  <c:v>1.00889E-2</c:v>
                </c:pt>
                <c:pt idx="6123">
                  <c:v>1.06038E-2</c:v>
                </c:pt>
                <c:pt idx="6124">
                  <c:v>1.11243E-2</c:v>
                </c:pt>
                <c:pt idx="6125">
                  <c:v>1.16504E-2</c:v>
                </c:pt>
                <c:pt idx="6126">
                  <c:v>1.21823E-2</c:v>
                </c:pt>
                <c:pt idx="6127">
                  <c:v>1.27201E-2</c:v>
                </c:pt>
                <c:pt idx="6128">
                  <c:v>1.32639E-2</c:v>
                </c:pt>
                <c:pt idx="6129">
                  <c:v>1.38137E-2</c:v>
                </c:pt>
                <c:pt idx="6130">
                  <c:v>1.43695E-2</c:v>
                </c:pt>
                <c:pt idx="6131">
                  <c:v>1.4931399999999999E-2</c:v>
                </c:pt>
                <c:pt idx="6132">
                  <c:v>1.54991E-2</c:v>
                </c:pt>
                <c:pt idx="6133">
                  <c:v>1.6072800000000002E-2</c:v>
                </c:pt>
                <c:pt idx="6134">
                  <c:v>1.66521E-2</c:v>
                </c:pt>
                <c:pt idx="6135">
                  <c:v>1.7236999999999999E-2</c:v>
                </c:pt>
                <c:pt idx="6136">
                  <c:v>1.7827200000000001E-2</c:v>
                </c:pt>
                <c:pt idx="6137">
                  <c:v>1.8422600000000001E-2</c:v>
                </c:pt>
                <c:pt idx="6138">
                  <c:v>1.9022799999999999E-2</c:v>
                </c:pt>
                <c:pt idx="6139">
                  <c:v>1.9627599999999999E-2</c:v>
                </c:pt>
                <c:pt idx="6140">
                  <c:v>2.0236500000000001E-2</c:v>
                </c:pt>
                <c:pt idx="6141">
                  <c:v>2.0849300000000001E-2</c:v>
                </c:pt>
                <c:pt idx="6142">
                  <c:v>2.1465600000000001E-2</c:v>
                </c:pt>
                <c:pt idx="6143">
                  <c:v>2.2084699999999999E-2</c:v>
                </c:pt>
                <c:pt idx="6144">
                  <c:v>2.2706400000000002E-2</c:v>
                </c:pt>
                <c:pt idx="6145">
                  <c:v>2.333E-2</c:v>
                </c:pt>
                <c:pt idx="6146">
                  <c:v>2.39551E-2</c:v>
                </c:pt>
                <c:pt idx="6147">
                  <c:v>2.4580999999999999E-2</c:v>
                </c:pt>
                <c:pt idx="6148">
                  <c:v>2.52071E-2</c:v>
                </c:pt>
                <c:pt idx="6149">
                  <c:v>2.58328E-2</c:v>
                </c:pt>
                <c:pt idx="6150">
                  <c:v>2.64573E-2</c:v>
                </c:pt>
                <c:pt idx="6151">
                  <c:v>2.708E-2</c:v>
                </c:pt>
                <c:pt idx="6152">
                  <c:v>2.7700200000000001E-2</c:v>
                </c:pt>
                <c:pt idx="6153">
                  <c:v>2.8316999999999998E-2</c:v>
                </c:pt>
                <c:pt idx="6154">
                  <c:v>2.8929699999999999E-2</c:v>
                </c:pt>
                <c:pt idx="6155">
                  <c:v>2.9537399999999998E-2</c:v>
                </c:pt>
                <c:pt idx="6156">
                  <c:v>3.0139300000000001E-2</c:v>
                </c:pt>
                <c:pt idx="6157">
                  <c:v>3.0734600000000001E-2</c:v>
                </c:pt>
                <c:pt idx="6158">
                  <c:v>3.1322299999999997E-2</c:v>
                </c:pt>
                <c:pt idx="6159">
                  <c:v>3.1901499999999999E-2</c:v>
                </c:pt>
                <c:pt idx="6160">
                  <c:v>3.2471300000000002E-2</c:v>
                </c:pt>
                <c:pt idx="6161">
                  <c:v>3.3030799999999999E-2</c:v>
                </c:pt>
                <c:pt idx="6162">
                  <c:v>3.3578900000000002E-2</c:v>
                </c:pt>
                <c:pt idx="6163">
                  <c:v>3.4114800000000001E-2</c:v>
                </c:pt>
                <c:pt idx="6164">
                  <c:v>3.4637300000000003E-2</c:v>
                </c:pt>
                <c:pt idx="6165">
                  <c:v>3.5145599999999999E-2</c:v>
                </c:pt>
                <c:pt idx="6166">
                  <c:v>3.5638599999999999E-2</c:v>
                </c:pt>
                <c:pt idx="6167">
                  <c:v>3.61152E-2</c:v>
                </c:pt>
                <c:pt idx="6168">
                  <c:v>3.6574599999999999E-2</c:v>
                </c:pt>
                <c:pt idx="6169">
                  <c:v>3.70155E-2</c:v>
                </c:pt>
                <c:pt idx="6170">
                  <c:v>3.7437100000000001E-2</c:v>
                </c:pt>
                <c:pt idx="6171">
                  <c:v>3.7838299999999998E-2</c:v>
                </c:pt>
                <c:pt idx="6172">
                  <c:v>3.8218099999999998E-2</c:v>
                </c:pt>
                <c:pt idx="6173">
                  <c:v>3.8575499999999999E-2</c:v>
                </c:pt>
                <c:pt idx="6174">
                  <c:v>3.8909300000000001E-2</c:v>
                </c:pt>
                <c:pt idx="6175">
                  <c:v>3.9218799999999998E-2</c:v>
                </c:pt>
                <c:pt idx="6176">
                  <c:v>3.9502799999999998E-2</c:v>
                </c:pt>
                <c:pt idx="6177">
                  <c:v>3.9760400000000001E-2</c:v>
                </c:pt>
                <c:pt idx="6178">
                  <c:v>3.9990699999999997E-2</c:v>
                </c:pt>
                <c:pt idx="6179">
                  <c:v>4.0192600000000002E-2</c:v>
                </c:pt>
                <c:pt idx="6180">
                  <c:v>4.03653E-2</c:v>
                </c:pt>
                <c:pt idx="6181">
                  <c:v>4.0507899999999999E-2</c:v>
                </c:pt>
                <c:pt idx="6182">
                  <c:v>4.0619500000000003E-2</c:v>
                </c:pt>
                <c:pt idx="6183">
                  <c:v>4.0699300000000001E-2</c:v>
                </c:pt>
                <c:pt idx="6184">
                  <c:v>4.0746299999999999E-2</c:v>
                </c:pt>
                <c:pt idx="6185">
                  <c:v>4.0759900000000002E-2</c:v>
                </c:pt>
                <c:pt idx="6186">
                  <c:v>4.0739299999999999E-2</c:v>
                </c:pt>
                <c:pt idx="6187">
                  <c:v>4.0683700000000003E-2</c:v>
                </c:pt>
                <c:pt idx="6188">
                  <c:v>4.0592499999999997E-2</c:v>
                </c:pt>
                <c:pt idx="6189">
                  <c:v>4.0464899999999998E-2</c:v>
                </c:pt>
                <c:pt idx="6190">
                  <c:v>4.03004E-2</c:v>
                </c:pt>
                <c:pt idx="6191">
                  <c:v>4.0098500000000002E-2</c:v>
                </c:pt>
                <c:pt idx="6192">
                  <c:v>3.9858400000000002E-2</c:v>
                </c:pt>
                <c:pt idx="6193">
                  <c:v>3.9579900000000001E-2</c:v>
                </c:pt>
                <c:pt idx="6194">
                  <c:v>3.92623E-2</c:v>
                </c:pt>
                <c:pt idx="6195">
                  <c:v>3.89054E-2</c:v>
                </c:pt>
                <c:pt idx="6196">
                  <c:v>3.8508800000000003E-2</c:v>
                </c:pt>
                <c:pt idx="6197">
                  <c:v>3.8072099999999998E-2</c:v>
                </c:pt>
                <c:pt idx="6198">
                  <c:v>3.7595099999999999E-2</c:v>
                </c:pt>
                <c:pt idx="6199">
                  <c:v>3.7077699999999998E-2</c:v>
                </c:pt>
                <c:pt idx="6200">
                  <c:v>3.6519599999999999E-2</c:v>
                </c:pt>
                <c:pt idx="6201">
                  <c:v>3.59207E-2</c:v>
                </c:pt>
                <c:pt idx="6202">
                  <c:v>3.5281100000000003E-2</c:v>
                </c:pt>
                <c:pt idx="6203">
                  <c:v>3.4600800000000001E-2</c:v>
                </c:pt>
                <c:pt idx="6204">
                  <c:v>3.3879699999999999E-2</c:v>
                </c:pt>
                <c:pt idx="6205">
                  <c:v>3.31182E-2</c:v>
                </c:pt>
                <c:pt idx="6206">
                  <c:v>3.2316200000000003E-2</c:v>
                </c:pt>
                <c:pt idx="6207">
                  <c:v>3.1474099999999998E-2</c:v>
                </c:pt>
                <c:pt idx="6208">
                  <c:v>3.05922E-2</c:v>
                </c:pt>
                <c:pt idx="6209">
                  <c:v>2.96709E-2</c:v>
                </c:pt>
                <c:pt idx="6210">
                  <c:v>2.87105E-2</c:v>
                </c:pt>
                <c:pt idx="6211">
                  <c:v>2.7711599999999999E-2</c:v>
                </c:pt>
                <c:pt idx="6212">
                  <c:v>2.66746E-2</c:v>
                </c:pt>
                <c:pt idx="6213">
                  <c:v>2.5600299999999999E-2</c:v>
                </c:pt>
                <c:pt idx="6214">
                  <c:v>2.4489199999999999E-2</c:v>
                </c:pt>
                <c:pt idx="6215">
                  <c:v>2.3342000000000002E-2</c:v>
                </c:pt>
                <c:pt idx="6216">
                  <c:v>2.2159600000000002E-2</c:v>
                </c:pt>
                <c:pt idx="6217">
                  <c:v>2.0942700000000002E-2</c:v>
                </c:pt>
                <c:pt idx="6218">
                  <c:v>1.9692299999999999E-2</c:v>
                </c:pt>
                <c:pt idx="6219">
                  <c:v>1.84093E-2</c:v>
                </c:pt>
                <c:pt idx="6220">
                  <c:v>1.7094700000000001E-2</c:v>
                </c:pt>
                <c:pt idx="6221">
                  <c:v>1.57495E-2</c:v>
                </c:pt>
                <c:pt idx="6222">
                  <c:v>1.4375000000000001E-2</c:v>
                </c:pt>
                <c:pt idx="6223">
                  <c:v>1.29721E-2</c:v>
                </c:pt>
                <c:pt idx="6224">
                  <c:v>1.1542200000000001E-2</c:v>
                </c:pt>
                <c:pt idx="6225">
                  <c:v>1.00865E-2</c:v>
                </c:pt>
                <c:pt idx="6226" formatCode="0.00E+00">
                  <c:v>8.6063100000000007E-3</c:v>
                </c:pt>
                <c:pt idx="6227" formatCode="0.00E+00">
                  <c:v>7.1030099999999999E-3</c:v>
                </c:pt>
                <c:pt idx="6228" formatCode="0.00E+00">
                  <c:v>5.5779899999999997E-3</c:v>
                </c:pt>
                <c:pt idx="6229" formatCode="0.00E+00">
                  <c:v>4.0327200000000001E-3</c:v>
                </c:pt>
                <c:pt idx="6230" formatCode="0.00E+00">
                  <c:v>2.46868E-3</c:v>
                </c:pt>
                <c:pt idx="6231" formatCode="0.00E+00">
                  <c:v>8.8740499999999996E-4</c:v>
                </c:pt>
                <c:pt idx="6232" formatCode="0.00E+00">
                  <c:v>-7.0952500000000002E-4</c:v>
                </c:pt>
                <c:pt idx="6233" formatCode="0.00E+00">
                  <c:v>-2.3205000000000001E-3</c:v>
                </c:pt>
                <c:pt idx="6234" formatCode="0.00E+00">
                  <c:v>-3.9438700000000004E-3</c:v>
                </c:pt>
                <c:pt idx="6235" formatCode="0.00E+00">
                  <c:v>-5.5779599999999999E-3</c:v>
                </c:pt>
                <c:pt idx="6236" formatCode="0.00E+00">
                  <c:v>-7.2210599999999996E-3</c:v>
                </c:pt>
                <c:pt idx="6237" formatCode="0.00E+00">
                  <c:v>-8.8714199999999997E-3</c:v>
                </c:pt>
                <c:pt idx="6238">
                  <c:v>-1.05273E-2</c:v>
                </c:pt>
                <c:pt idx="6239">
                  <c:v>-1.2186900000000001E-2</c:v>
                </c:pt>
                <c:pt idx="6240">
                  <c:v>-1.3848299999999999E-2</c:v>
                </c:pt>
                <c:pt idx="6241">
                  <c:v>-1.5509800000000001E-2</c:v>
                </c:pt>
                <c:pt idx="6242">
                  <c:v>-1.71696E-2</c:v>
                </c:pt>
                <c:pt idx="6243">
                  <c:v>-1.8825700000000001E-2</c:v>
                </c:pt>
                <c:pt idx="6244">
                  <c:v>-2.04762E-2</c:v>
                </c:pt>
                <c:pt idx="6245">
                  <c:v>-2.2119400000000001E-2</c:v>
                </c:pt>
                <c:pt idx="6246">
                  <c:v>-2.3753199999999999E-2</c:v>
                </c:pt>
                <c:pt idx="6247">
                  <c:v>-2.53758E-2</c:v>
                </c:pt>
                <c:pt idx="6248">
                  <c:v>-2.69853E-2</c:v>
                </c:pt>
                <c:pt idx="6249">
                  <c:v>-2.8579799999999999E-2</c:v>
                </c:pt>
                <c:pt idx="6250">
                  <c:v>-3.0157400000000001E-2</c:v>
                </c:pt>
                <c:pt idx="6251">
                  <c:v>-3.17162E-2</c:v>
                </c:pt>
                <c:pt idx="6252">
                  <c:v>-3.3254400000000003E-2</c:v>
                </c:pt>
                <c:pt idx="6253">
                  <c:v>-3.4770000000000002E-2</c:v>
                </c:pt>
                <c:pt idx="6254">
                  <c:v>-3.62612E-2</c:v>
                </c:pt>
                <c:pt idx="6255">
                  <c:v>-3.7726099999999999E-2</c:v>
                </c:pt>
                <c:pt idx="6256">
                  <c:v>-3.9163000000000003E-2</c:v>
                </c:pt>
                <c:pt idx="6257">
                  <c:v>-4.0570099999999998E-2</c:v>
                </c:pt>
                <c:pt idx="6258">
                  <c:v>-4.19456E-2</c:v>
                </c:pt>
                <c:pt idx="6259">
                  <c:v>-4.3287699999999998E-2</c:v>
                </c:pt>
                <c:pt idx="6260">
                  <c:v>-4.4594700000000001E-2</c:v>
                </c:pt>
                <c:pt idx="6261">
                  <c:v>-4.5865000000000003E-2</c:v>
                </c:pt>
                <c:pt idx="6262">
                  <c:v>-4.7096800000000001E-2</c:v>
                </c:pt>
                <c:pt idx="6263">
                  <c:v>-4.8288699999999997E-2</c:v>
                </c:pt>
                <c:pt idx="6264">
                  <c:v>-4.9438999999999997E-2</c:v>
                </c:pt>
                <c:pt idx="6265">
                  <c:v>-5.0546199999999999E-2</c:v>
                </c:pt>
                <c:pt idx="6266">
                  <c:v>-5.1608800000000003E-2</c:v>
                </c:pt>
                <c:pt idx="6267">
                  <c:v>-5.2625400000000003E-2</c:v>
                </c:pt>
                <c:pt idx="6268">
                  <c:v>-5.3594500000000003E-2</c:v>
                </c:pt>
                <c:pt idx="6269">
                  <c:v>-5.4515000000000001E-2</c:v>
                </c:pt>
                <c:pt idx="6270">
                  <c:v>-5.5385400000000001E-2</c:v>
                </c:pt>
                <c:pt idx="6271">
                  <c:v>-5.62046E-2</c:v>
                </c:pt>
                <c:pt idx="6272">
                  <c:v>-5.6971300000000002E-2</c:v>
                </c:pt>
                <c:pt idx="6273">
                  <c:v>-5.7684600000000003E-2</c:v>
                </c:pt>
                <c:pt idx="6274">
                  <c:v>-5.8343199999999998E-2</c:v>
                </c:pt>
                <c:pt idx="6275">
                  <c:v>-5.89463E-2</c:v>
                </c:pt>
                <c:pt idx="6276">
                  <c:v>-5.9492900000000001E-2</c:v>
                </c:pt>
                <c:pt idx="6277">
                  <c:v>-5.9982199999999999E-2</c:v>
                </c:pt>
                <c:pt idx="6278">
                  <c:v>-6.0413300000000003E-2</c:v>
                </c:pt>
                <c:pt idx="6279">
                  <c:v>-6.0785600000000002E-2</c:v>
                </c:pt>
                <c:pt idx="6280">
                  <c:v>-6.1098399999999997E-2</c:v>
                </c:pt>
                <c:pt idx="6281">
                  <c:v>-6.1351000000000003E-2</c:v>
                </c:pt>
                <c:pt idx="6282">
                  <c:v>-6.1543100000000003E-2</c:v>
                </c:pt>
                <c:pt idx="6283">
                  <c:v>-6.1674100000000003E-2</c:v>
                </c:pt>
                <c:pt idx="6284">
                  <c:v>-6.1743699999999999E-2</c:v>
                </c:pt>
                <c:pt idx="6285">
                  <c:v>-6.1751599999999997E-2</c:v>
                </c:pt>
                <c:pt idx="6286">
                  <c:v>-6.1697599999999998E-2</c:v>
                </c:pt>
                <c:pt idx="6287">
                  <c:v>-6.1581499999999997E-2</c:v>
                </c:pt>
                <c:pt idx="6288">
                  <c:v>-6.1403199999999998E-2</c:v>
                </c:pt>
                <c:pt idx="6289">
                  <c:v>-6.1162899999999999E-2</c:v>
                </c:pt>
                <c:pt idx="6290">
                  <c:v>-6.0860499999999998E-2</c:v>
                </c:pt>
                <c:pt idx="6291">
                  <c:v>-6.04962E-2</c:v>
                </c:pt>
                <c:pt idx="6292">
                  <c:v>-6.00703E-2</c:v>
                </c:pt>
                <c:pt idx="6293">
                  <c:v>-5.9582999999999997E-2</c:v>
                </c:pt>
                <c:pt idx="6294">
                  <c:v>-5.9034799999999998E-2</c:v>
                </c:pt>
                <c:pt idx="6295">
                  <c:v>-5.8426100000000002E-2</c:v>
                </c:pt>
                <c:pt idx="6296">
                  <c:v>-5.7757500000000003E-2</c:v>
                </c:pt>
                <c:pt idx="6297">
                  <c:v>-5.7029499999999997E-2</c:v>
                </c:pt>
                <c:pt idx="6298">
                  <c:v>-5.6242800000000003E-2</c:v>
                </c:pt>
                <c:pt idx="6299">
                  <c:v>-5.5398299999999998E-2</c:v>
                </c:pt>
                <c:pt idx="6300">
                  <c:v>-5.4496700000000002E-2</c:v>
                </c:pt>
                <c:pt idx="6301">
                  <c:v>-5.3538799999999998E-2</c:v>
                </c:pt>
                <c:pt idx="6302">
                  <c:v>-5.2525799999999997E-2</c:v>
                </c:pt>
                <c:pt idx="6303">
                  <c:v>-5.14586E-2</c:v>
                </c:pt>
                <c:pt idx="6304">
                  <c:v>-5.0338399999999998E-2</c:v>
                </c:pt>
                <c:pt idx="6305">
                  <c:v>-4.91662E-2</c:v>
                </c:pt>
                <c:pt idx="6306">
                  <c:v>-4.7943399999999997E-2</c:v>
                </c:pt>
                <c:pt idx="6307">
                  <c:v>-4.66711E-2</c:v>
                </c:pt>
                <c:pt idx="6308">
                  <c:v>-4.53509E-2</c:v>
                </c:pt>
                <c:pt idx="6309">
                  <c:v>-4.3984000000000002E-2</c:v>
                </c:pt>
                <c:pt idx="6310">
                  <c:v>-4.2571999999999999E-2</c:v>
                </c:pt>
                <c:pt idx="6311">
                  <c:v>-4.1116399999999997E-2</c:v>
                </c:pt>
                <c:pt idx="6312">
                  <c:v>-3.96187E-2</c:v>
                </c:pt>
                <c:pt idx="6313">
                  <c:v>-3.8080599999999999E-2</c:v>
                </c:pt>
                <c:pt idx="6314">
                  <c:v>-3.6503800000000003E-2</c:v>
                </c:pt>
                <c:pt idx="6315">
                  <c:v>-3.4889999999999997E-2</c:v>
                </c:pt>
                <c:pt idx="6316">
                  <c:v>-3.3240899999999997E-2</c:v>
                </c:pt>
                <c:pt idx="6317">
                  <c:v>-3.1558500000000003E-2</c:v>
                </c:pt>
                <c:pt idx="6318">
                  <c:v>-2.98444E-2</c:v>
                </c:pt>
                <c:pt idx="6319">
                  <c:v>-2.8100699999999999E-2</c:v>
                </c:pt>
                <c:pt idx="6320">
                  <c:v>-2.6329200000000001E-2</c:v>
                </c:pt>
                <c:pt idx="6321">
                  <c:v>-2.4531799999999999E-2</c:v>
                </c:pt>
                <c:pt idx="6322">
                  <c:v>-2.27107E-2</c:v>
                </c:pt>
                <c:pt idx="6323">
                  <c:v>-2.0867699999999999E-2</c:v>
                </c:pt>
                <c:pt idx="6324">
                  <c:v>-1.9005000000000001E-2</c:v>
                </c:pt>
                <c:pt idx="6325">
                  <c:v>-1.7124500000000001E-2</c:v>
                </c:pt>
                <c:pt idx="6326">
                  <c:v>-1.52284E-2</c:v>
                </c:pt>
                <c:pt idx="6327">
                  <c:v>-1.3318699999999999E-2</c:v>
                </c:pt>
                <c:pt idx="6328">
                  <c:v>-1.13975E-2</c:v>
                </c:pt>
                <c:pt idx="6329" formatCode="0.00E+00">
                  <c:v>-9.4670199999999996E-3</c:v>
                </c:pt>
                <c:pt idx="6330" formatCode="0.00E+00">
                  <c:v>-7.5293000000000001E-3</c:v>
                </c:pt>
                <c:pt idx="6331" formatCode="0.00E+00">
                  <c:v>-5.5864799999999996E-3</c:v>
                </c:pt>
                <c:pt idx="6332" formatCode="0.00E+00">
                  <c:v>-3.6406899999999998E-3</c:v>
                </c:pt>
                <c:pt idx="6333" formatCode="0.00E+00">
                  <c:v>-1.6940600000000001E-3</c:v>
                </c:pt>
                <c:pt idx="6334" formatCode="0.00E+00">
                  <c:v>2.5129599999999997E-4</c:v>
                </c:pt>
                <c:pt idx="6335" formatCode="0.00E+00">
                  <c:v>2.1932499999999999E-3</c:v>
                </c:pt>
                <c:pt idx="6336" formatCode="0.00E+00">
                  <c:v>4.12971E-3</c:v>
                </c:pt>
                <c:pt idx="6337" formatCode="0.00E+00">
                  <c:v>6.0585600000000002E-3</c:v>
                </c:pt>
                <c:pt idx="6338" formatCode="0.00E+00">
                  <c:v>7.9777400000000005E-3</c:v>
                </c:pt>
                <c:pt idx="6339" formatCode="0.00E+00">
                  <c:v>9.8851700000000004E-3</c:v>
                </c:pt>
                <c:pt idx="6340">
                  <c:v>1.1778800000000001E-2</c:v>
                </c:pt>
                <c:pt idx="6341">
                  <c:v>1.36566E-2</c:v>
                </c:pt>
                <c:pt idx="6342">
                  <c:v>1.55167E-2</c:v>
                </c:pt>
                <c:pt idx="6343">
                  <c:v>1.7356900000000001E-2</c:v>
                </c:pt>
                <c:pt idx="6344">
                  <c:v>1.9175500000000002E-2</c:v>
                </c:pt>
                <c:pt idx="6345">
                  <c:v>2.09704E-2</c:v>
                </c:pt>
                <c:pt idx="6346">
                  <c:v>2.27399E-2</c:v>
                </c:pt>
                <c:pt idx="6347">
                  <c:v>2.4482E-2</c:v>
                </c:pt>
                <c:pt idx="6348">
                  <c:v>2.6195099999999999E-2</c:v>
                </c:pt>
                <c:pt idx="6349">
                  <c:v>2.7877200000000001E-2</c:v>
                </c:pt>
                <c:pt idx="6350">
                  <c:v>2.9526799999999999E-2</c:v>
                </c:pt>
                <c:pt idx="6351">
                  <c:v>3.1142199999999998E-2</c:v>
                </c:pt>
                <c:pt idx="6352">
                  <c:v>3.2721699999999999E-2</c:v>
                </c:pt>
                <c:pt idx="6353">
                  <c:v>3.42639E-2</c:v>
                </c:pt>
                <c:pt idx="6354">
                  <c:v>3.5767100000000003E-2</c:v>
                </c:pt>
                <c:pt idx="6355">
                  <c:v>3.7229900000000003E-2</c:v>
                </c:pt>
                <c:pt idx="6356">
                  <c:v>3.8650999999999998E-2</c:v>
                </c:pt>
                <c:pt idx="6357">
                  <c:v>4.0028899999999999E-2</c:v>
                </c:pt>
                <c:pt idx="6358">
                  <c:v>4.1362400000000001E-2</c:v>
                </c:pt>
                <c:pt idx="6359">
                  <c:v>4.2650300000000002E-2</c:v>
                </c:pt>
                <c:pt idx="6360">
                  <c:v>4.3891399999999997E-2</c:v>
                </c:pt>
                <c:pt idx="6361">
                  <c:v>4.5084600000000002E-2</c:v>
                </c:pt>
                <c:pt idx="6362">
                  <c:v>4.62288E-2</c:v>
                </c:pt>
                <c:pt idx="6363">
                  <c:v>4.7322999999999997E-2</c:v>
                </c:pt>
                <c:pt idx="6364">
                  <c:v>4.83665E-2</c:v>
                </c:pt>
                <c:pt idx="6365">
                  <c:v>4.9358199999999998E-2</c:v>
                </c:pt>
                <c:pt idx="6366">
                  <c:v>5.0297399999999999E-2</c:v>
                </c:pt>
                <c:pt idx="6367">
                  <c:v>5.11835E-2</c:v>
                </c:pt>
                <c:pt idx="6368">
                  <c:v>5.2015699999999998E-2</c:v>
                </c:pt>
                <c:pt idx="6369">
                  <c:v>5.27935E-2</c:v>
                </c:pt>
                <c:pt idx="6370">
                  <c:v>5.3516399999999999E-2</c:v>
                </c:pt>
                <c:pt idx="6371">
                  <c:v>5.41839E-2</c:v>
                </c:pt>
                <c:pt idx="6372">
                  <c:v>5.4795700000000003E-2</c:v>
                </c:pt>
                <c:pt idx="6373">
                  <c:v>5.5351499999999998E-2</c:v>
                </c:pt>
                <c:pt idx="6374">
                  <c:v>5.5850999999999998E-2</c:v>
                </c:pt>
                <c:pt idx="6375">
                  <c:v>5.6293999999999997E-2</c:v>
                </c:pt>
                <c:pt idx="6376">
                  <c:v>5.6680500000000002E-2</c:v>
                </c:pt>
                <c:pt idx="6377">
                  <c:v>5.7010400000000003E-2</c:v>
                </c:pt>
                <c:pt idx="6378">
                  <c:v>5.7283899999999999E-2</c:v>
                </c:pt>
                <c:pt idx="6379">
                  <c:v>5.7500799999999998E-2</c:v>
                </c:pt>
                <c:pt idx="6380">
                  <c:v>5.76616E-2</c:v>
                </c:pt>
                <c:pt idx="6381">
                  <c:v>5.77663E-2</c:v>
                </c:pt>
                <c:pt idx="6382">
                  <c:v>5.78153E-2</c:v>
                </c:pt>
                <c:pt idx="6383">
                  <c:v>5.7808999999999999E-2</c:v>
                </c:pt>
                <c:pt idx="6384">
                  <c:v>5.7747699999999999E-2</c:v>
                </c:pt>
                <c:pt idx="6385">
                  <c:v>5.7632099999999999E-2</c:v>
                </c:pt>
                <c:pt idx="6386">
                  <c:v>5.74625E-2</c:v>
                </c:pt>
                <c:pt idx="6387">
                  <c:v>5.7239699999999998E-2</c:v>
                </c:pt>
                <c:pt idx="6388">
                  <c:v>5.69642E-2</c:v>
                </c:pt>
                <c:pt idx="6389">
                  <c:v>5.6636899999999997E-2</c:v>
                </c:pt>
                <c:pt idx="6390">
                  <c:v>5.6258500000000003E-2</c:v>
                </c:pt>
                <c:pt idx="6391">
                  <c:v>5.5829700000000003E-2</c:v>
                </c:pt>
                <c:pt idx="6392">
                  <c:v>5.5351600000000001E-2</c:v>
                </c:pt>
                <c:pt idx="6393">
                  <c:v>5.4825100000000002E-2</c:v>
                </c:pt>
                <c:pt idx="6394">
                  <c:v>5.4251000000000001E-2</c:v>
                </c:pt>
                <c:pt idx="6395">
                  <c:v>5.3630499999999998E-2</c:v>
                </c:pt>
                <c:pt idx="6396">
                  <c:v>5.2964700000000003E-2</c:v>
                </c:pt>
                <c:pt idx="6397">
                  <c:v>5.2254500000000002E-2</c:v>
                </c:pt>
                <c:pt idx="6398">
                  <c:v>5.15013E-2</c:v>
                </c:pt>
                <c:pt idx="6399">
                  <c:v>5.0706099999999997E-2</c:v>
                </c:pt>
                <c:pt idx="6400">
                  <c:v>4.9870200000000003E-2</c:v>
                </c:pt>
                <c:pt idx="6401">
                  <c:v>4.8994999999999997E-2</c:v>
                </c:pt>
                <c:pt idx="6402">
                  <c:v>4.8081600000000002E-2</c:v>
                </c:pt>
                <c:pt idx="6403">
                  <c:v>4.7131399999999997E-2</c:v>
                </c:pt>
                <c:pt idx="6404">
                  <c:v>4.6145800000000001E-2</c:v>
                </c:pt>
                <c:pt idx="6405">
                  <c:v>4.5126100000000002E-2</c:v>
                </c:pt>
                <c:pt idx="6406">
                  <c:v>4.4073800000000003E-2</c:v>
                </c:pt>
                <c:pt idx="6407">
                  <c:v>4.2990300000000002E-2</c:v>
                </c:pt>
                <c:pt idx="6408">
                  <c:v>4.1876999999999998E-2</c:v>
                </c:pt>
                <c:pt idx="6409">
                  <c:v>4.0735399999999998E-2</c:v>
                </c:pt>
                <c:pt idx="6410">
                  <c:v>3.9566999999999998E-2</c:v>
                </c:pt>
                <c:pt idx="6411">
                  <c:v>3.8373299999999999E-2</c:v>
                </c:pt>
                <c:pt idx="6412">
                  <c:v>3.7155800000000003E-2</c:v>
                </c:pt>
                <c:pt idx="6413">
                  <c:v>3.5915900000000001E-2</c:v>
                </c:pt>
                <c:pt idx="6414">
                  <c:v>3.46553E-2</c:v>
                </c:pt>
                <c:pt idx="6415">
                  <c:v>3.33754E-2</c:v>
                </c:pt>
                <c:pt idx="6416">
                  <c:v>3.2077799999999997E-2</c:v>
                </c:pt>
                <c:pt idx="6417">
                  <c:v>3.0764E-2</c:v>
                </c:pt>
                <c:pt idx="6418">
                  <c:v>2.94355E-2</c:v>
                </c:pt>
                <c:pt idx="6419">
                  <c:v>2.8093900000000002E-2</c:v>
                </c:pt>
                <c:pt idx="6420">
                  <c:v>2.67406E-2</c:v>
                </c:pt>
                <c:pt idx="6421">
                  <c:v>2.53771E-2</c:v>
                </c:pt>
                <c:pt idx="6422">
                  <c:v>2.4005100000000001E-2</c:v>
                </c:pt>
                <c:pt idx="6423">
                  <c:v>2.2625800000000001E-2</c:v>
                </c:pt>
                <c:pt idx="6424">
                  <c:v>2.12409E-2</c:v>
                </c:pt>
                <c:pt idx="6425">
                  <c:v>1.98517E-2</c:v>
                </c:pt>
                <c:pt idx="6426">
                  <c:v>1.8459699999999999E-2</c:v>
                </c:pt>
                <c:pt idx="6427">
                  <c:v>1.70663E-2</c:v>
                </c:pt>
                <c:pt idx="6428">
                  <c:v>1.56729E-2</c:v>
                </c:pt>
                <c:pt idx="6429">
                  <c:v>1.4280899999999999E-2</c:v>
                </c:pt>
                <c:pt idx="6430">
                  <c:v>1.28916E-2</c:v>
                </c:pt>
                <c:pt idx="6431">
                  <c:v>1.1506300000000001E-2</c:v>
                </c:pt>
                <c:pt idx="6432">
                  <c:v>1.0126400000000001E-2</c:v>
                </c:pt>
                <c:pt idx="6433" formatCode="0.00E+00">
                  <c:v>8.7530699999999999E-3</c:v>
                </c:pt>
                <c:pt idx="6434" formatCode="0.00E+00">
                  <c:v>7.3875599999999996E-3</c:v>
                </c:pt>
                <c:pt idx="6435" formatCode="0.00E+00">
                  <c:v>6.0310800000000003E-3</c:v>
                </c:pt>
                <c:pt idx="6436" formatCode="0.00E+00">
                  <c:v>4.6848000000000002E-3</c:v>
                </c:pt>
                <c:pt idx="6437" formatCode="0.00E+00">
                  <c:v>3.34987E-3</c:v>
                </c:pt>
                <c:pt idx="6438" formatCode="0.00E+00">
                  <c:v>2.0273700000000001E-3</c:v>
                </c:pt>
                <c:pt idx="6439" formatCode="0.00E+00">
                  <c:v>7.1837799999999999E-4</c:v>
                </c:pt>
                <c:pt idx="6440" formatCode="0.00E+00">
                  <c:v>-5.7607700000000003E-4</c:v>
                </c:pt>
                <c:pt idx="6441" formatCode="0.00E+00">
                  <c:v>-1.8550000000000001E-3</c:v>
                </c:pt>
                <c:pt idx="6442" formatCode="0.00E+00">
                  <c:v>-3.1174499999999999E-3</c:v>
                </c:pt>
                <c:pt idx="6443" formatCode="0.00E+00">
                  <c:v>-4.3625000000000001E-3</c:v>
                </c:pt>
                <c:pt idx="6444" formatCode="0.00E+00">
                  <c:v>-5.5892700000000003E-3</c:v>
                </c:pt>
                <c:pt idx="6445" formatCode="0.00E+00">
                  <c:v>-6.7969399999999996E-3</c:v>
                </c:pt>
                <c:pt idx="6446" formatCode="0.00E+00">
                  <c:v>-7.9847000000000008E-3</c:v>
                </c:pt>
                <c:pt idx="6447" formatCode="0.00E+00">
                  <c:v>-9.1518099999999998E-3</c:v>
                </c:pt>
                <c:pt idx="6448">
                  <c:v>-1.0297499999999999E-2</c:v>
                </c:pt>
                <c:pt idx="6449">
                  <c:v>-1.1421199999999999E-2</c:v>
                </c:pt>
                <c:pt idx="6450">
                  <c:v>-1.2522200000000001E-2</c:v>
                </c:pt>
                <c:pt idx="6451">
                  <c:v>-1.3599999999999999E-2</c:v>
                </c:pt>
                <c:pt idx="6452">
                  <c:v>-1.4653899999999999E-2</c:v>
                </c:pt>
                <c:pt idx="6453">
                  <c:v>-1.56835E-2</c:v>
                </c:pt>
                <c:pt idx="6454">
                  <c:v>-1.66883E-2</c:v>
                </c:pt>
                <c:pt idx="6455">
                  <c:v>-1.76679E-2</c:v>
                </c:pt>
                <c:pt idx="6456">
                  <c:v>-1.86219E-2</c:v>
                </c:pt>
                <c:pt idx="6457">
                  <c:v>-1.9549899999999999E-2</c:v>
                </c:pt>
                <c:pt idx="6458">
                  <c:v>-2.04517E-2</c:v>
                </c:pt>
                <c:pt idx="6459">
                  <c:v>-2.1326999999999999E-2</c:v>
                </c:pt>
                <c:pt idx="6460">
                  <c:v>-2.21756E-2</c:v>
                </c:pt>
                <c:pt idx="6461">
                  <c:v>-2.2997199999999999E-2</c:v>
                </c:pt>
                <c:pt idx="6462">
                  <c:v>-2.3791799999999998E-2</c:v>
                </c:pt>
                <c:pt idx="6463">
                  <c:v>-2.45591E-2</c:v>
                </c:pt>
                <c:pt idx="6464">
                  <c:v>-2.5299200000000001E-2</c:v>
                </c:pt>
                <c:pt idx="6465">
                  <c:v>-2.6012E-2</c:v>
                </c:pt>
                <c:pt idx="6466">
                  <c:v>-2.66974E-2</c:v>
                </c:pt>
                <c:pt idx="6467">
                  <c:v>-2.7355500000000001E-2</c:v>
                </c:pt>
                <c:pt idx="6468">
                  <c:v>-2.7986400000000002E-2</c:v>
                </c:pt>
                <c:pt idx="6469">
                  <c:v>-2.85902E-2</c:v>
                </c:pt>
                <c:pt idx="6470">
                  <c:v>-2.9166899999999999E-2</c:v>
                </c:pt>
                <c:pt idx="6471">
                  <c:v>-2.9716699999999999E-2</c:v>
                </c:pt>
                <c:pt idx="6472">
                  <c:v>-3.0239800000000001E-2</c:v>
                </c:pt>
                <c:pt idx="6473">
                  <c:v>-3.0736400000000001E-2</c:v>
                </c:pt>
                <c:pt idx="6474">
                  <c:v>-3.12067E-2</c:v>
                </c:pt>
                <c:pt idx="6475">
                  <c:v>-3.1650999999999999E-2</c:v>
                </c:pt>
                <c:pt idx="6476">
                  <c:v>-3.2069500000000001E-2</c:v>
                </c:pt>
                <c:pt idx="6477">
                  <c:v>-3.2462499999999998E-2</c:v>
                </c:pt>
                <c:pt idx="6478">
                  <c:v>-3.2830400000000003E-2</c:v>
                </c:pt>
                <c:pt idx="6479">
                  <c:v>-3.3173500000000002E-2</c:v>
                </c:pt>
                <c:pt idx="6480">
                  <c:v>-3.3492099999999997E-2</c:v>
                </c:pt>
                <c:pt idx="6481">
                  <c:v>-3.3786700000000003E-2</c:v>
                </c:pt>
                <c:pt idx="6482">
                  <c:v>-3.4057499999999997E-2</c:v>
                </c:pt>
                <c:pt idx="6483">
                  <c:v>-3.4305000000000002E-2</c:v>
                </c:pt>
                <c:pt idx="6484">
                  <c:v>-3.4529600000000001E-2</c:v>
                </c:pt>
                <c:pt idx="6485">
                  <c:v>-3.47318E-2</c:v>
                </c:pt>
                <c:pt idx="6486">
                  <c:v>-3.4911900000000003E-2</c:v>
                </c:pt>
                <c:pt idx="6487">
                  <c:v>-3.5070400000000002E-2</c:v>
                </c:pt>
                <c:pt idx="6488">
                  <c:v>-3.5207700000000001E-2</c:v>
                </c:pt>
                <c:pt idx="6489">
                  <c:v>-3.5324300000000003E-2</c:v>
                </c:pt>
                <c:pt idx="6490">
                  <c:v>-3.5420699999999999E-2</c:v>
                </c:pt>
                <c:pt idx="6491">
                  <c:v>-3.5497300000000002E-2</c:v>
                </c:pt>
                <c:pt idx="6492">
                  <c:v>-3.5554599999999999E-2</c:v>
                </c:pt>
                <c:pt idx="6493">
                  <c:v>-3.5593E-2</c:v>
                </c:pt>
                <c:pt idx="6494">
                  <c:v>-3.5612999999999999E-2</c:v>
                </c:pt>
                <c:pt idx="6495">
                  <c:v>-3.5615099999999997E-2</c:v>
                </c:pt>
                <c:pt idx="6496">
                  <c:v>-3.5599699999999998E-2</c:v>
                </c:pt>
                <c:pt idx="6497">
                  <c:v>-3.55672E-2</c:v>
                </c:pt>
                <c:pt idx="6498">
                  <c:v>-3.55182E-2</c:v>
                </c:pt>
                <c:pt idx="6499">
                  <c:v>-3.5452999999999998E-2</c:v>
                </c:pt>
                <c:pt idx="6500">
                  <c:v>-3.5372099999999997E-2</c:v>
                </c:pt>
                <c:pt idx="6501">
                  <c:v>-3.5275899999999999E-2</c:v>
                </c:pt>
                <c:pt idx="6502">
                  <c:v>-3.5164899999999999E-2</c:v>
                </c:pt>
                <c:pt idx="6503">
                  <c:v>-3.5039399999999998E-2</c:v>
                </c:pt>
                <c:pt idx="6504">
                  <c:v>-3.4899800000000002E-2</c:v>
                </c:pt>
                <c:pt idx="6505">
                  <c:v>-3.4746600000000002E-2</c:v>
                </c:pt>
                <c:pt idx="6506">
                  <c:v>-3.458E-2</c:v>
                </c:pt>
                <c:pt idx="6507">
                  <c:v>-3.4400500000000001E-2</c:v>
                </c:pt>
                <c:pt idx="6508">
                  <c:v>-3.42084E-2</c:v>
                </c:pt>
                <c:pt idx="6509">
                  <c:v>-3.4004100000000002E-2</c:v>
                </c:pt>
                <c:pt idx="6510">
                  <c:v>-3.37878E-2</c:v>
                </c:pt>
                <c:pt idx="6511">
                  <c:v>-3.3559800000000001E-2</c:v>
                </c:pt>
                <c:pt idx="6512">
                  <c:v>-3.3320500000000003E-2</c:v>
                </c:pt>
                <c:pt idx="6513">
                  <c:v>-3.3070099999999998E-2</c:v>
                </c:pt>
                <c:pt idx="6514">
                  <c:v>-3.2808900000000002E-2</c:v>
                </c:pt>
                <c:pt idx="6515">
                  <c:v>-3.2537099999999999E-2</c:v>
                </c:pt>
                <c:pt idx="6516">
                  <c:v>-3.22548E-2</c:v>
                </c:pt>
                <c:pt idx="6517">
                  <c:v>-3.1962400000000002E-2</c:v>
                </c:pt>
                <c:pt idx="6518">
                  <c:v>-3.1660099999999997E-2</c:v>
                </c:pt>
                <c:pt idx="6519">
                  <c:v>-3.1347899999999998E-2</c:v>
                </c:pt>
                <c:pt idx="6520">
                  <c:v>-3.1026000000000001E-2</c:v>
                </c:pt>
                <c:pt idx="6521">
                  <c:v>-3.0694699999999998E-2</c:v>
                </c:pt>
                <c:pt idx="6522">
                  <c:v>-3.03539E-2</c:v>
                </c:pt>
                <c:pt idx="6523">
                  <c:v>-3.0003800000000001E-2</c:v>
                </c:pt>
                <c:pt idx="6524">
                  <c:v>-2.9644500000000001E-2</c:v>
                </c:pt>
                <c:pt idx="6525">
                  <c:v>-2.9276E-2</c:v>
                </c:pt>
                <c:pt idx="6526">
                  <c:v>-2.8898500000000001E-2</c:v>
                </c:pt>
                <c:pt idx="6527">
                  <c:v>-2.85119E-2</c:v>
                </c:pt>
                <c:pt idx="6528">
                  <c:v>-2.81163E-2</c:v>
                </c:pt>
                <c:pt idx="6529">
                  <c:v>-2.7711699999999999E-2</c:v>
                </c:pt>
                <c:pt idx="6530">
                  <c:v>-2.7298099999999999E-2</c:v>
                </c:pt>
                <c:pt idx="6531">
                  <c:v>-2.68755E-2</c:v>
                </c:pt>
                <c:pt idx="6532">
                  <c:v>-2.64438E-2</c:v>
                </c:pt>
                <c:pt idx="6533">
                  <c:v>-2.6002999999999998E-2</c:v>
                </c:pt>
                <c:pt idx="6534">
                  <c:v>-2.5553099999999999E-2</c:v>
                </c:pt>
                <c:pt idx="6535">
                  <c:v>-2.5094000000000002E-2</c:v>
                </c:pt>
                <c:pt idx="6536">
                  <c:v>-2.4625600000000001E-2</c:v>
                </c:pt>
                <c:pt idx="6537">
                  <c:v>-2.4147800000000001E-2</c:v>
                </c:pt>
                <c:pt idx="6538">
                  <c:v>-2.36607E-2</c:v>
                </c:pt>
                <c:pt idx="6539">
                  <c:v>-2.3164000000000001E-2</c:v>
                </c:pt>
                <c:pt idx="6540">
                  <c:v>-2.2657699999999999E-2</c:v>
                </c:pt>
                <c:pt idx="6541">
                  <c:v>-2.21417E-2</c:v>
                </c:pt>
                <c:pt idx="6542">
                  <c:v>-2.1615800000000001E-2</c:v>
                </c:pt>
                <c:pt idx="6543">
                  <c:v>-2.1080000000000002E-2</c:v>
                </c:pt>
                <c:pt idx="6544">
                  <c:v>-2.0534199999999999E-2</c:v>
                </c:pt>
                <c:pt idx="6545">
                  <c:v>-1.9978200000000002E-2</c:v>
                </c:pt>
                <c:pt idx="6546">
                  <c:v>-1.9411899999999999E-2</c:v>
                </c:pt>
                <c:pt idx="6547">
                  <c:v>-1.8835299999999999E-2</c:v>
                </c:pt>
                <c:pt idx="6548">
                  <c:v>-1.82481E-2</c:v>
                </c:pt>
                <c:pt idx="6549">
                  <c:v>-1.76504E-2</c:v>
                </c:pt>
                <c:pt idx="6550">
                  <c:v>-1.7041899999999999E-2</c:v>
                </c:pt>
                <c:pt idx="6551">
                  <c:v>-1.6422699999999998E-2</c:v>
                </c:pt>
                <c:pt idx="6552">
                  <c:v>-1.5792500000000001E-2</c:v>
                </c:pt>
                <c:pt idx="6553">
                  <c:v>-1.51515E-2</c:v>
                </c:pt>
                <c:pt idx="6554">
                  <c:v>-1.44993E-2</c:v>
                </c:pt>
                <c:pt idx="6555">
                  <c:v>-1.38361E-2</c:v>
                </c:pt>
                <c:pt idx="6556">
                  <c:v>-1.31618E-2</c:v>
                </c:pt>
                <c:pt idx="6557">
                  <c:v>-1.24762E-2</c:v>
                </c:pt>
                <c:pt idx="6558">
                  <c:v>-1.17795E-2</c:v>
                </c:pt>
                <c:pt idx="6559">
                  <c:v>-1.10715E-2</c:v>
                </c:pt>
                <c:pt idx="6560">
                  <c:v>-1.0352200000000001E-2</c:v>
                </c:pt>
                <c:pt idx="6561" formatCode="0.00E+00">
                  <c:v>-9.6218199999999997E-3</c:v>
                </c:pt>
                <c:pt idx="6562" formatCode="0.00E+00">
                  <c:v>-8.8802299999999994E-3</c:v>
                </c:pt>
                <c:pt idx="6563" formatCode="0.00E+00">
                  <c:v>-8.1275099999999992E-3</c:v>
                </c:pt>
                <c:pt idx="6564" formatCode="0.00E+00">
                  <c:v>-7.3637399999999997E-3</c:v>
                </c:pt>
                <c:pt idx="6565" formatCode="0.00E+00">
                  <c:v>-6.5890200000000001E-3</c:v>
                </c:pt>
                <c:pt idx="6566" formatCode="0.00E+00">
                  <c:v>-5.80344E-3</c:v>
                </c:pt>
                <c:pt idx="6567" formatCode="0.00E+00">
                  <c:v>-5.0071300000000003E-3</c:v>
                </c:pt>
                <c:pt idx="6568" formatCode="0.00E+00">
                  <c:v>-4.2002599999999999E-3</c:v>
                </c:pt>
                <c:pt idx="6569" formatCode="0.00E+00">
                  <c:v>-3.3829900000000002E-3</c:v>
                </c:pt>
                <c:pt idx="6570" formatCode="0.00E+00">
                  <c:v>-2.5555199999999999E-3</c:v>
                </c:pt>
                <c:pt idx="6571" formatCode="0.00E+00">
                  <c:v>-1.7180699999999999E-3</c:v>
                </c:pt>
                <c:pt idx="6572" formatCode="0.00E+00">
                  <c:v>-8.7088200000000001E-4</c:v>
                </c:pt>
                <c:pt idx="6573" formatCode="0.00E+00">
                  <c:v>-1.42219E-5</c:v>
                </c:pt>
                <c:pt idx="6574" formatCode="0.00E+00">
                  <c:v>8.5161700000000004E-4</c:v>
                </c:pt>
                <c:pt idx="6575" formatCode="0.00E+00">
                  <c:v>1.7263199999999999E-3</c:v>
                </c:pt>
                <c:pt idx="6576" formatCode="0.00E+00">
                  <c:v>2.60954E-3</c:v>
                </c:pt>
                <c:pt idx="6577" formatCode="0.00E+00">
                  <c:v>3.5009099999999999E-3</c:v>
                </c:pt>
                <c:pt idx="6578" formatCode="0.00E+00">
                  <c:v>4.40004E-3</c:v>
                </c:pt>
                <c:pt idx="6579" formatCode="0.00E+00">
                  <c:v>5.3065100000000004E-3</c:v>
                </c:pt>
                <c:pt idx="6580" formatCode="0.00E+00">
                  <c:v>6.2198699999999997E-3</c:v>
                </c:pt>
                <c:pt idx="6581" formatCode="0.00E+00">
                  <c:v>7.1396599999999999E-3</c:v>
                </c:pt>
                <c:pt idx="6582" formatCode="0.00E+00">
                  <c:v>8.0653700000000005E-3</c:v>
                </c:pt>
                <c:pt idx="6583" formatCode="0.00E+00">
                  <c:v>8.9964699999999995E-3</c:v>
                </c:pt>
                <c:pt idx="6584" formatCode="0.00E+00">
                  <c:v>9.9324300000000008E-3</c:v>
                </c:pt>
                <c:pt idx="6585">
                  <c:v>1.0872700000000001E-2</c:v>
                </c:pt>
                <c:pt idx="6586">
                  <c:v>1.18166E-2</c:v>
                </c:pt>
                <c:pt idx="6587">
                  <c:v>1.2763500000000001E-2</c:v>
                </c:pt>
                <c:pt idx="6588">
                  <c:v>1.37129E-2</c:v>
                </c:pt>
                <c:pt idx="6589">
                  <c:v>1.4664E-2</c:v>
                </c:pt>
                <c:pt idx="6590">
                  <c:v>1.5616100000000001E-2</c:v>
                </c:pt>
                <c:pt idx="6591">
                  <c:v>1.6568599999999999E-2</c:v>
                </c:pt>
                <c:pt idx="6592">
                  <c:v>1.7520600000000001E-2</c:v>
                </c:pt>
                <c:pt idx="6593">
                  <c:v>1.8471399999999999E-2</c:v>
                </c:pt>
                <c:pt idx="6594">
                  <c:v>1.9420199999999999E-2</c:v>
                </c:pt>
                <c:pt idx="6595">
                  <c:v>2.0366200000000001E-2</c:v>
                </c:pt>
                <c:pt idx="6596">
                  <c:v>2.13086E-2</c:v>
                </c:pt>
                <c:pt idx="6597">
                  <c:v>2.2246599999999998E-2</c:v>
                </c:pt>
                <c:pt idx="6598">
                  <c:v>2.31792E-2</c:v>
                </c:pt>
                <c:pt idx="6599">
                  <c:v>2.4105600000000001E-2</c:v>
                </c:pt>
                <c:pt idx="6600">
                  <c:v>2.5024999999999999E-2</c:v>
                </c:pt>
                <c:pt idx="6601">
                  <c:v>2.5936299999999999E-2</c:v>
                </c:pt>
                <c:pt idx="6602">
                  <c:v>2.68387E-2</c:v>
                </c:pt>
                <c:pt idx="6603">
                  <c:v>2.77313E-2</c:v>
                </c:pt>
                <c:pt idx="6604">
                  <c:v>2.8613099999999999E-2</c:v>
                </c:pt>
                <c:pt idx="6605">
                  <c:v>2.9483100000000002E-2</c:v>
                </c:pt>
                <c:pt idx="6606">
                  <c:v>3.03404E-2</c:v>
                </c:pt>
                <c:pt idx="6607">
                  <c:v>3.1184E-2</c:v>
                </c:pt>
                <c:pt idx="6608">
                  <c:v>3.2013E-2</c:v>
                </c:pt>
                <c:pt idx="6609">
                  <c:v>3.2826300000000003E-2</c:v>
                </c:pt>
                <c:pt idx="6610">
                  <c:v>3.3623E-2</c:v>
                </c:pt>
                <c:pt idx="6611">
                  <c:v>3.4402099999999998E-2</c:v>
                </c:pt>
                <c:pt idx="6612">
                  <c:v>3.5162699999999998E-2</c:v>
                </c:pt>
                <c:pt idx="6613">
                  <c:v>3.5903699999999997E-2</c:v>
                </c:pt>
                <c:pt idx="6614">
                  <c:v>3.66241E-2</c:v>
                </c:pt>
                <c:pt idx="6615">
                  <c:v>3.7323099999999998E-2</c:v>
                </c:pt>
                <c:pt idx="6616">
                  <c:v>3.7999499999999999E-2</c:v>
                </c:pt>
                <c:pt idx="6617">
                  <c:v>3.8652600000000002E-2</c:v>
                </c:pt>
                <c:pt idx="6618">
                  <c:v>3.9281299999999998E-2</c:v>
                </c:pt>
                <c:pt idx="6619">
                  <c:v>3.9884599999999999E-2</c:v>
                </c:pt>
                <c:pt idx="6620">
                  <c:v>4.0461799999999999E-2</c:v>
                </c:pt>
                <c:pt idx="6621">
                  <c:v>4.1011800000000001E-2</c:v>
                </c:pt>
                <c:pt idx="6622">
                  <c:v>4.15337E-2</c:v>
                </c:pt>
                <c:pt idx="6623">
                  <c:v>4.20267E-2</c:v>
                </c:pt>
                <c:pt idx="6624">
                  <c:v>4.249E-2</c:v>
                </c:pt>
                <c:pt idx="6625">
                  <c:v>4.2922700000000001E-2</c:v>
                </c:pt>
                <c:pt idx="6626">
                  <c:v>4.3324000000000001E-2</c:v>
                </c:pt>
                <c:pt idx="6627">
                  <c:v>4.3693000000000003E-2</c:v>
                </c:pt>
                <c:pt idx="6628">
                  <c:v>4.4029100000000002E-2</c:v>
                </c:pt>
                <c:pt idx="6629">
                  <c:v>4.4331500000000003E-2</c:v>
                </c:pt>
                <c:pt idx="6630">
                  <c:v>4.45995E-2</c:v>
                </c:pt>
                <c:pt idx="6631">
                  <c:v>4.4832400000000001E-2</c:v>
                </c:pt>
                <c:pt idx="6632">
                  <c:v>4.5029600000000003E-2</c:v>
                </c:pt>
                <c:pt idx="6633">
                  <c:v>4.5190399999999999E-2</c:v>
                </c:pt>
                <c:pt idx="6634">
                  <c:v>4.5314199999999999E-2</c:v>
                </c:pt>
                <c:pt idx="6635">
                  <c:v>4.5400599999999999E-2</c:v>
                </c:pt>
                <c:pt idx="6636">
                  <c:v>4.5449000000000003E-2</c:v>
                </c:pt>
                <c:pt idx="6637">
                  <c:v>4.5458999999999999E-2</c:v>
                </c:pt>
                <c:pt idx="6638">
                  <c:v>4.5429999999999998E-2</c:v>
                </c:pt>
                <c:pt idx="6639">
                  <c:v>4.5361800000000001E-2</c:v>
                </c:pt>
                <c:pt idx="6640">
                  <c:v>4.52539E-2</c:v>
                </c:pt>
                <c:pt idx="6641">
                  <c:v>4.5106100000000003E-2</c:v>
                </c:pt>
                <c:pt idx="6642">
                  <c:v>4.4918E-2</c:v>
                </c:pt>
                <c:pt idx="6643">
                  <c:v>4.46895E-2</c:v>
                </c:pt>
                <c:pt idx="6644">
                  <c:v>4.4420399999999999E-2</c:v>
                </c:pt>
                <c:pt idx="6645">
                  <c:v>4.4110499999999997E-2</c:v>
                </c:pt>
                <c:pt idx="6646">
                  <c:v>4.3759800000000001E-2</c:v>
                </c:pt>
                <c:pt idx="6647">
                  <c:v>4.3368200000000003E-2</c:v>
                </c:pt>
                <c:pt idx="6648">
                  <c:v>4.29357E-2</c:v>
                </c:pt>
                <c:pt idx="6649">
                  <c:v>4.2462399999999997E-2</c:v>
                </c:pt>
                <c:pt idx="6650">
                  <c:v>4.1948300000000001E-2</c:v>
                </c:pt>
                <c:pt idx="6651">
                  <c:v>4.1393699999999999E-2</c:v>
                </c:pt>
                <c:pt idx="6652">
                  <c:v>4.07987E-2</c:v>
                </c:pt>
                <c:pt idx="6653">
                  <c:v>4.0163600000000001E-2</c:v>
                </c:pt>
                <c:pt idx="6654">
                  <c:v>3.9488599999999999E-2</c:v>
                </c:pt>
                <c:pt idx="6655">
                  <c:v>3.8774200000000002E-2</c:v>
                </c:pt>
                <c:pt idx="6656">
                  <c:v>3.8020699999999998E-2</c:v>
                </c:pt>
                <c:pt idx="6657">
                  <c:v>3.7228499999999998E-2</c:v>
                </c:pt>
                <c:pt idx="6658">
                  <c:v>3.6398199999999999E-2</c:v>
                </c:pt>
                <c:pt idx="6659">
                  <c:v>3.5530199999999998E-2</c:v>
                </c:pt>
                <c:pt idx="6660">
                  <c:v>3.4625299999999998E-2</c:v>
                </c:pt>
                <c:pt idx="6661">
                  <c:v>3.3683999999999999E-2</c:v>
                </c:pt>
                <c:pt idx="6662">
                  <c:v>3.2707E-2</c:v>
                </c:pt>
                <c:pt idx="6663">
                  <c:v>3.1695000000000001E-2</c:v>
                </c:pt>
                <c:pt idx="6664">
                  <c:v>3.06489E-2</c:v>
                </c:pt>
                <c:pt idx="6665">
                  <c:v>2.9569499999999999E-2</c:v>
                </c:pt>
                <c:pt idx="6666">
                  <c:v>2.84576E-2</c:v>
                </c:pt>
                <c:pt idx="6667">
                  <c:v>2.7314100000000001E-2</c:v>
                </c:pt>
                <c:pt idx="6668">
                  <c:v>2.6140099999999999E-2</c:v>
                </c:pt>
                <c:pt idx="6669">
                  <c:v>2.4936400000000001E-2</c:v>
                </c:pt>
                <c:pt idx="6670">
                  <c:v>2.3704300000000001E-2</c:v>
                </c:pt>
                <c:pt idx="6671">
                  <c:v>2.2444700000000001E-2</c:v>
                </c:pt>
                <c:pt idx="6672">
                  <c:v>2.1158699999999999E-2</c:v>
                </c:pt>
                <c:pt idx="6673">
                  <c:v>1.9847699999999999E-2</c:v>
                </c:pt>
                <c:pt idx="6674">
                  <c:v>1.8512600000000001E-2</c:v>
                </c:pt>
                <c:pt idx="6675">
                  <c:v>1.7154900000000001E-2</c:v>
                </c:pt>
                <c:pt idx="6676">
                  <c:v>1.57757E-2</c:v>
                </c:pt>
                <c:pt idx="6677">
                  <c:v>1.43763E-2</c:v>
                </c:pt>
                <c:pt idx="6678">
                  <c:v>1.29581E-2</c:v>
                </c:pt>
                <c:pt idx="6679">
                  <c:v>1.15225E-2</c:v>
                </c:pt>
                <c:pt idx="6680">
                  <c:v>1.0070900000000001E-2</c:v>
                </c:pt>
                <c:pt idx="6681" formatCode="0.00E+00">
                  <c:v>8.6045700000000006E-3</c:v>
                </c:pt>
                <c:pt idx="6682" formatCode="0.00E+00">
                  <c:v>7.1250699999999998E-3</c:v>
                </c:pt>
                <c:pt idx="6683" formatCode="0.00E+00">
                  <c:v>5.6338500000000001E-3</c:v>
                </c:pt>
                <c:pt idx="6684" formatCode="0.00E+00">
                  <c:v>4.1323999999999996E-3</c:v>
                </c:pt>
                <c:pt idx="6685" formatCode="0.00E+00">
                  <c:v>2.6222099999999998E-3</c:v>
                </c:pt>
                <c:pt idx="6686" formatCode="0.00E+00">
                  <c:v>1.1048099999999999E-3</c:v>
                </c:pt>
                <c:pt idx="6687" formatCode="0.00E+00">
                  <c:v>-4.1826199999999997E-4</c:v>
                </c:pt>
                <c:pt idx="6688" formatCode="0.00E+00">
                  <c:v>-1.94545E-3</c:v>
                </c:pt>
                <c:pt idx="6689" formatCode="0.00E+00">
                  <c:v>-3.47518E-3</c:v>
                </c:pt>
                <c:pt idx="6690" formatCode="0.00E+00">
                  <c:v>-5.0058999999999998E-3</c:v>
                </c:pt>
                <c:pt idx="6691" formatCode="0.00E+00">
                  <c:v>-6.5360100000000001E-3</c:v>
                </c:pt>
                <c:pt idx="6692" formatCode="0.00E+00">
                  <c:v>-8.0639300000000004E-3</c:v>
                </c:pt>
                <c:pt idx="6693" formatCode="0.00E+00">
                  <c:v>-9.5880700000000006E-3</c:v>
                </c:pt>
                <c:pt idx="6694">
                  <c:v>-1.11068E-2</c:v>
                </c:pt>
                <c:pt idx="6695">
                  <c:v>-1.2618600000000001E-2</c:v>
                </c:pt>
                <c:pt idx="6696">
                  <c:v>-1.41219E-2</c:v>
                </c:pt>
                <c:pt idx="6697">
                  <c:v>-1.5615E-2</c:v>
                </c:pt>
                <c:pt idx="6698">
                  <c:v>-1.7096400000000001E-2</c:v>
                </c:pt>
                <c:pt idx="6699">
                  <c:v>-1.8564500000000001E-2</c:v>
                </c:pt>
                <c:pt idx="6700">
                  <c:v>-2.0017799999999999E-2</c:v>
                </c:pt>
                <c:pt idx="6701">
                  <c:v>-2.1454600000000001E-2</c:v>
                </c:pt>
                <c:pt idx="6702">
                  <c:v>-2.2873600000000001E-2</c:v>
                </c:pt>
                <c:pt idx="6703">
                  <c:v>-2.4273099999999999E-2</c:v>
                </c:pt>
                <c:pt idx="6704">
                  <c:v>-2.56517E-2</c:v>
                </c:pt>
                <c:pt idx="6705">
                  <c:v>-2.7007900000000001E-2</c:v>
                </c:pt>
                <c:pt idx="6706">
                  <c:v>-2.8340299999999999E-2</c:v>
                </c:pt>
                <c:pt idx="6707">
                  <c:v>-2.9647400000000001E-2</c:v>
                </c:pt>
                <c:pt idx="6708">
                  <c:v>-3.0927799999999998E-2</c:v>
                </c:pt>
                <c:pt idx="6709">
                  <c:v>-3.2180100000000003E-2</c:v>
                </c:pt>
                <c:pt idx="6710">
                  <c:v>-3.3403099999999998E-2</c:v>
                </c:pt>
                <c:pt idx="6711">
                  <c:v>-3.4595399999999998E-2</c:v>
                </c:pt>
                <c:pt idx="6712">
                  <c:v>-3.5755700000000001E-2</c:v>
                </c:pt>
                <c:pt idx="6713">
                  <c:v>-3.68828E-2</c:v>
                </c:pt>
                <c:pt idx="6714">
                  <c:v>-3.7975500000000002E-2</c:v>
                </c:pt>
                <c:pt idx="6715">
                  <c:v>-3.9032699999999997E-2</c:v>
                </c:pt>
                <c:pt idx="6716">
                  <c:v>-4.0053100000000001E-2</c:v>
                </c:pt>
                <c:pt idx="6717">
                  <c:v>-4.1035799999999997E-2</c:v>
                </c:pt>
                <c:pt idx="6718">
                  <c:v>-4.1979599999999999E-2</c:v>
                </c:pt>
                <c:pt idx="6719">
                  <c:v>-4.2883699999999997E-2</c:v>
                </c:pt>
                <c:pt idx="6720">
                  <c:v>-4.3747000000000001E-2</c:v>
                </c:pt>
                <c:pt idx="6721">
                  <c:v>-4.45686E-2</c:v>
                </c:pt>
                <c:pt idx="6722">
                  <c:v>-4.5347699999999998E-2</c:v>
                </c:pt>
                <c:pt idx="6723">
                  <c:v>-4.6083499999999999E-2</c:v>
                </c:pt>
                <c:pt idx="6724">
                  <c:v>-4.6775299999999999E-2</c:v>
                </c:pt>
                <c:pt idx="6725">
                  <c:v>-4.7422300000000001E-2</c:v>
                </c:pt>
                <c:pt idx="6726">
                  <c:v>-4.8023799999999998E-2</c:v>
                </c:pt>
                <c:pt idx="6727">
                  <c:v>-4.8579400000000002E-2</c:v>
                </c:pt>
                <c:pt idx="6728">
                  <c:v>-4.9088399999999997E-2</c:v>
                </c:pt>
                <c:pt idx="6729">
                  <c:v>-4.9550299999999999E-2</c:v>
                </c:pt>
                <c:pt idx="6730">
                  <c:v>-4.9964799999999997E-2</c:v>
                </c:pt>
                <c:pt idx="6731">
                  <c:v>-5.0331300000000002E-2</c:v>
                </c:pt>
                <c:pt idx="6732">
                  <c:v>-5.0649699999999999E-2</c:v>
                </c:pt>
                <c:pt idx="6733">
                  <c:v>-5.0919699999999998E-2</c:v>
                </c:pt>
                <c:pt idx="6734">
                  <c:v>-5.1140999999999999E-2</c:v>
                </c:pt>
                <c:pt idx="6735">
                  <c:v>-5.1313400000000002E-2</c:v>
                </c:pt>
                <c:pt idx="6736">
                  <c:v>-5.1436999999999997E-2</c:v>
                </c:pt>
                <c:pt idx="6737">
                  <c:v>-5.1511500000000002E-2</c:v>
                </c:pt>
                <c:pt idx="6738">
                  <c:v>-5.1537199999999998E-2</c:v>
                </c:pt>
                <c:pt idx="6739">
                  <c:v>-5.1513900000000001E-2</c:v>
                </c:pt>
                <c:pt idx="6740">
                  <c:v>-5.1441899999999999E-2</c:v>
                </c:pt>
                <c:pt idx="6741">
                  <c:v>-5.1321400000000003E-2</c:v>
                </c:pt>
                <c:pt idx="6742">
                  <c:v>-5.1152499999999997E-2</c:v>
                </c:pt>
                <c:pt idx="6743">
                  <c:v>-5.0935599999999998E-2</c:v>
                </c:pt>
                <c:pt idx="6744">
                  <c:v>-5.0671000000000001E-2</c:v>
                </c:pt>
                <c:pt idx="6745">
                  <c:v>-5.0359099999999997E-2</c:v>
                </c:pt>
                <c:pt idx="6746">
                  <c:v>-5.00004E-2</c:v>
                </c:pt>
                <c:pt idx="6747">
                  <c:v>-4.9595399999999998E-2</c:v>
                </c:pt>
                <c:pt idx="6748">
                  <c:v>-4.9144699999999999E-2</c:v>
                </c:pt>
                <c:pt idx="6749">
                  <c:v>-4.8648799999999999E-2</c:v>
                </c:pt>
                <c:pt idx="6750">
                  <c:v>-4.8108400000000003E-2</c:v>
                </c:pt>
                <c:pt idx="6751">
                  <c:v>-4.7524299999999998E-2</c:v>
                </c:pt>
                <c:pt idx="6752">
                  <c:v>-4.6897099999999997E-2</c:v>
                </c:pt>
                <c:pt idx="6753">
                  <c:v>-4.6227799999999999E-2</c:v>
                </c:pt>
                <c:pt idx="6754">
                  <c:v>-4.5517099999999998E-2</c:v>
                </c:pt>
                <c:pt idx="6755">
                  <c:v>-4.4765899999999997E-2</c:v>
                </c:pt>
                <c:pt idx="6756">
                  <c:v>-4.3975199999999999E-2</c:v>
                </c:pt>
                <c:pt idx="6757">
                  <c:v>-4.3145999999999997E-2</c:v>
                </c:pt>
                <c:pt idx="6758">
                  <c:v>-4.2279200000000003E-2</c:v>
                </c:pt>
                <c:pt idx="6759">
                  <c:v>-4.1376000000000003E-2</c:v>
                </c:pt>
                <c:pt idx="6760">
                  <c:v>-4.0437399999999998E-2</c:v>
                </c:pt>
                <c:pt idx="6761">
                  <c:v>-3.9464600000000002E-2</c:v>
                </c:pt>
                <c:pt idx="6762">
                  <c:v>-3.8458600000000003E-2</c:v>
                </c:pt>
                <c:pt idx="6763">
                  <c:v>-3.7420799999999997E-2</c:v>
                </c:pt>
                <c:pt idx="6764">
                  <c:v>-3.6352299999999997E-2</c:v>
                </c:pt>
                <c:pt idx="6765">
                  <c:v>-3.5254500000000001E-2</c:v>
                </c:pt>
                <c:pt idx="6766">
                  <c:v>-3.4128499999999999E-2</c:v>
                </c:pt>
                <c:pt idx="6767">
                  <c:v>-3.2975699999999997E-2</c:v>
                </c:pt>
                <c:pt idx="6768">
                  <c:v>-3.1797300000000001E-2</c:v>
                </c:pt>
                <c:pt idx="6769">
                  <c:v>-3.0594900000000001E-2</c:v>
                </c:pt>
                <c:pt idx="6770">
                  <c:v>-2.9369699999999999E-2</c:v>
                </c:pt>
                <c:pt idx="6771">
                  <c:v>-2.8123100000000002E-2</c:v>
                </c:pt>
                <c:pt idx="6772">
                  <c:v>-2.6856499999999998E-2</c:v>
                </c:pt>
                <c:pt idx="6773">
                  <c:v>-2.5571400000000001E-2</c:v>
                </c:pt>
                <c:pt idx="6774">
                  <c:v>-2.4269099999999998E-2</c:v>
                </c:pt>
                <c:pt idx="6775">
                  <c:v>-2.2951200000000001E-2</c:v>
                </c:pt>
                <c:pt idx="6776">
                  <c:v>-2.1618999999999999E-2</c:v>
                </c:pt>
                <c:pt idx="6777">
                  <c:v>-2.0274E-2</c:v>
                </c:pt>
                <c:pt idx="6778">
                  <c:v>-1.8917699999999999E-2</c:v>
                </c:pt>
                <c:pt idx="6779">
                  <c:v>-1.7551500000000001E-2</c:v>
                </c:pt>
                <c:pt idx="6780">
                  <c:v>-1.6176900000000001E-2</c:v>
                </c:pt>
                <c:pt idx="6781">
                  <c:v>-1.47954E-2</c:v>
                </c:pt>
                <c:pt idx="6782">
                  <c:v>-1.34083E-2</c:v>
                </c:pt>
                <c:pt idx="6783">
                  <c:v>-1.20172E-2</c:v>
                </c:pt>
                <c:pt idx="6784">
                  <c:v>-1.0623499999999999E-2</c:v>
                </c:pt>
                <c:pt idx="6785" formatCode="0.00E+00">
                  <c:v>-9.2286699999999996E-3</c:v>
                </c:pt>
                <c:pt idx="6786" formatCode="0.00E+00">
                  <c:v>-7.8340400000000004E-3</c:v>
                </c:pt>
                <c:pt idx="6787" formatCode="0.00E+00">
                  <c:v>-6.4410800000000001E-3</c:v>
                </c:pt>
                <c:pt idx="6788" formatCode="0.00E+00">
                  <c:v>-5.0511799999999997E-3</c:v>
                </c:pt>
                <c:pt idx="6789" formatCode="0.00E+00">
                  <c:v>-3.66571E-3</c:v>
                </c:pt>
                <c:pt idx="6790" formatCode="0.00E+00">
                  <c:v>-2.28604E-3</c:v>
                </c:pt>
                <c:pt idx="6791" formatCode="0.00E+00">
                  <c:v>-9.1352000000000002E-4</c:v>
                </c:pt>
                <c:pt idx="6792" formatCode="0.00E+00">
                  <c:v>4.5053600000000002E-4</c:v>
                </c:pt>
                <c:pt idx="6793" formatCode="0.00E+00">
                  <c:v>1.8048300000000001E-3</c:v>
                </c:pt>
                <c:pt idx="6794" formatCode="0.00E+00">
                  <c:v>3.1480700000000002E-3</c:v>
                </c:pt>
                <c:pt idx="6795" formatCode="0.00E+00">
                  <c:v>4.4790200000000002E-3</c:v>
                </c:pt>
                <c:pt idx="6796" formatCode="0.00E+00">
                  <c:v>5.7964499999999999E-3</c:v>
                </c:pt>
                <c:pt idx="6797" formatCode="0.00E+00">
                  <c:v>7.0991600000000002E-3</c:v>
                </c:pt>
                <c:pt idx="6798" formatCode="0.00E+00">
                  <c:v>8.3859899999999994E-3</c:v>
                </c:pt>
                <c:pt idx="6799" formatCode="0.00E+00">
                  <c:v>9.6558000000000008E-3</c:v>
                </c:pt>
                <c:pt idx="6800">
                  <c:v>1.0907500000000001E-2</c:v>
                </c:pt>
                <c:pt idx="6801">
                  <c:v>1.214E-2</c:v>
                </c:pt>
                <c:pt idx="6802">
                  <c:v>1.33522E-2</c:v>
                </c:pt>
                <c:pt idx="6803">
                  <c:v>1.4543199999999999E-2</c:v>
                </c:pt>
                <c:pt idx="6804">
                  <c:v>1.5712E-2</c:v>
                </c:pt>
                <c:pt idx="6805">
                  <c:v>1.68577E-2</c:v>
                </c:pt>
                <c:pt idx="6806">
                  <c:v>1.79793E-2</c:v>
                </c:pt>
                <c:pt idx="6807">
                  <c:v>1.9075999999999999E-2</c:v>
                </c:pt>
                <c:pt idx="6808">
                  <c:v>2.0147000000000002E-2</c:v>
                </c:pt>
                <c:pt idx="6809">
                  <c:v>2.1191600000000001E-2</c:v>
                </c:pt>
                <c:pt idx="6810">
                  <c:v>2.22089E-2</c:v>
                </c:pt>
                <c:pt idx="6811">
                  <c:v>2.3198300000000002E-2</c:v>
                </c:pt>
                <c:pt idx="6812">
                  <c:v>2.4159099999999999E-2</c:v>
                </c:pt>
                <c:pt idx="6813">
                  <c:v>2.5090700000000001E-2</c:v>
                </c:pt>
                <c:pt idx="6814">
                  <c:v>2.5992600000000001E-2</c:v>
                </c:pt>
                <c:pt idx="6815">
                  <c:v>2.6864200000000001E-2</c:v>
                </c:pt>
                <c:pt idx="6816">
                  <c:v>2.7704900000000001E-2</c:v>
                </c:pt>
                <c:pt idx="6817">
                  <c:v>2.8514500000000002E-2</c:v>
                </c:pt>
                <c:pt idx="6818">
                  <c:v>2.92924E-2</c:v>
                </c:pt>
                <c:pt idx="6819">
                  <c:v>3.00383E-2</c:v>
                </c:pt>
                <c:pt idx="6820">
                  <c:v>3.0751899999999999E-2</c:v>
                </c:pt>
                <c:pt idx="6821">
                  <c:v>3.1432799999999997E-2</c:v>
                </c:pt>
                <c:pt idx="6822">
                  <c:v>3.2080999999999998E-2</c:v>
                </c:pt>
                <c:pt idx="6823">
                  <c:v>3.2696099999999999E-2</c:v>
                </c:pt>
                <c:pt idx="6824">
                  <c:v>3.3277899999999999E-2</c:v>
                </c:pt>
                <c:pt idx="6825">
                  <c:v>3.3826500000000002E-2</c:v>
                </c:pt>
                <c:pt idx="6826">
                  <c:v>3.4341700000000003E-2</c:v>
                </c:pt>
                <c:pt idx="6827">
                  <c:v>3.4823399999999997E-2</c:v>
                </c:pt>
                <c:pt idx="6828">
                  <c:v>3.5271700000000003E-2</c:v>
                </c:pt>
                <c:pt idx="6829">
                  <c:v>3.5686700000000002E-2</c:v>
                </c:pt>
                <c:pt idx="6830">
                  <c:v>3.6068299999999998E-2</c:v>
                </c:pt>
                <c:pt idx="6831">
                  <c:v>3.6416700000000003E-2</c:v>
                </c:pt>
                <c:pt idx="6832">
                  <c:v>3.6732000000000001E-2</c:v>
                </c:pt>
                <c:pt idx="6833">
                  <c:v>3.7014499999999999E-2</c:v>
                </c:pt>
                <c:pt idx="6834">
                  <c:v>3.72643E-2</c:v>
                </c:pt>
                <c:pt idx="6835">
                  <c:v>3.74817E-2</c:v>
                </c:pt>
                <c:pt idx="6836">
                  <c:v>3.7666999999999999E-2</c:v>
                </c:pt>
                <c:pt idx="6837">
                  <c:v>3.78205E-2</c:v>
                </c:pt>
                <c:pt idx="6838">
                  <c:v>3.79426E-2</c:v>
                </c:pt>
                <c:pt idx="6839">
                  <c:v>3.8033499999999998E-2</c:v>
                </c:pt>
                <c:pt idx="6840">
                  <c:v>3.8093799999999997E-2</c:v>
                </c:pt>
                <c:pt idx="6841">
                  <c:v>3.8123799999999999E-2</c:v>
                </c:pt>
                <c:pt idx="6842">
                  <c:v>3.8123999999999998E-2</c:v>
                </c:pt>
                <c:pt idx="6843">
                  <c:v>3.8094900000000001E-2</c:v>
                </c:pt>
                <c:pt idx="6844">
                  <c:v>3.8036899999999998E-2</c:v>
                </c:pt>
                <c:pt idx="6845">
                  <c:v>3.7950699999999997E-2</c:v>
                </c:pt>
                <c:pt idx="6846">
                  <c:v>3.7836700000000001E-2</c:v>
                </c:pt>
                <c:pt idx="6847">
                  <c:v>3.76955E-2</c:v>
                </c:pt>
                <c:pt idx="6848">
                  <c:v>3.7527699999999997E-2</c:v>
                </c:pt>
                <c:pt idx="6849">
                  <c:v>3.7333900000000003E-2</c:v>
                </c:pt>
                <c:pt idx="6850">
                  <c:v>3.71147E-2</c:v>
                </c:pt>
                <c:pt idx="6851">
                  <c:v>3.6870699999999999E-2</c:v>
                </c:pt>
                <c:pt idx="6852">
                  <c:v>3.6602599999999999E-2</c:v>
                </c:pt>
                <c:pt idx="6853">
                  <c:v>3.6311099999999999E-2</c:v>
                </c:pt>
                <c:pt idx="6854">
                  <c:v>3.59967E-2</c:v>
                </c:pt>
                <c:pt idx="6855">
                  <c:v>3.5660200000000003E-2</c:v>
                </c:pt>
                <c:pt idx="6856">
                  <c:v>3.5302199999999999E-2</c:v>
                </c:pt>
                <c:pt idx="6857">
                  <c:v>3.4923500000000003E-2</c:v>
                </c:pt>
                <c:pt idx="6858">
                  <c:v>3.4524699999999998E-2</c:v>
                </c:pt>
                <c:pt idx="6859">
                  <c:v>3.4106600000000001E-2</c:v>
                </c:pt>
                <c:pt idx="6860">
                  <c:v>3.3669699999999997E-2</c:v>
                </c:pt>
                <c:pt idx="6861">
                  <c:v>3.3215000000000001E-2</c:v>
                </c:pt>
                <c:pt idx="6862">
                  <c:v>3.2742899999999998E-2</c:v>
                </c:pt>
                <c:pt idx="6863">
                  <c:v>3.22543E-2</c:v>
                </c:pt>
                <c:pt idx="6864">
                  <c:v>3.1749800000000002E-2</c:v>
                </c:pt>
                <c:pt idx="6865">
                  <c:v>3.12302E-2</c:v>
                </c:pt>
                <c:pt idx="6866">
                  <c:v>3.06961E-2</c:v>
                </c:pt>
                <c:pt idx="6867">
                  <c:v>3.01482E-2</c:v>
                </c:pt>
                <c:pt idx="6868">
                  <c:v>2.9587200000000001E-2</c:v>
                </c:pt>
                <c:pt idx="6869">
                  <c:v>2.9013899999999999E-2</c:v>
                </c:pt>
                <c:pt idx="6870">
                  <c:v>2.8428700000000001E-2</c:v>
                </c:pt>
                <c:pt idx="6871">
                  <c:v>2.78325E-2</c:v>
                </c:pt>
                <c:pt idx="6872">
                  <c:v>2.7225800000000001E-2</c:v>
                </c:pt>
                <c:pt idx="6873">
                  <c:v>2.6609399999999998E-2</c:v>
                </c:pt>
                <c:pt idx="6874">
                  <c:v>2.5983699999999998E-2</c:v>
                </c:pt>
                <c:pt idx="6875">
                  <c:v>2.5349500000000001E-2</c:v>
                </c:pt>
                <c:pt idx="6876">
                  <c:v>2.4707400000000001E-2</c:v>
                </c:pt>
                <c:pt idx="6877">
                  <c:v>2.40579E-2</c:v>
                </c:pt>
                <c:pt idx="6878">
                  <c:v>2.3401600000000002E-2</c:v>
                </c:pt>
                <c:pt idx="6879">
                  <c:v>2.2738999999999999E-2</c:v>
                </c:pt>
                <c:pt idx="6880">
                  <c:v>2.2070800000000002E-2</c:v>
                </c:pt>
                <c:pt idx="6881">
                  <c:v>2.13975E-2</c:v>
                </c:pt>
                <c:pt idx="6882">
                  <c:v>2.0719499999999998E-2</c:v>
                </c:pt>
                <c:pt idx="6883">
                  <c:v>2.00374E-2</c:v>
                </c:pt>
                <c:pt idx="6884">
                  <c:v>1.93516E-2</c:v>
                </c:pt>
                <c:pt idx="6885">
                  <c:v>1.8662700000000001E-2</c:v>
                </c:pt>
                <c:pt idx="6886">
                  <c:v>1.7971000000000001E-2</c:v>
                </c:pt>
                <c:pt idx="6887">
                  <c:v>1.7277000000000001E-2</c:v>
                </c:pt>
                <c:pt idx="6888">
                  <c:v>1.6580999999999999E-2</c:v>
                </c:pt>
                <c:pt idx="6889">
                  <c:v>1.5883600000000001E-2</c:v>
                </c:pt>
                <c:pt idx="6890">
                  <c:v>1.51851E-2</c:v>
                </c:pt>
                <c:pt idx="6891">
                  <c:v>1.44858E-2</c:v>
                </c:pt>
                <c:pt idx="6892">
                  <c:v>1.3786E-2</c:v>
                </c:pt>
                <c:pt idx="6893">
                  <c:v>1.3086199999999999E-2</c:v>
                </c:pt>
                <c:pt idx="6894">
                  <c:v>1.2386599999999999E-2</c:v>
                </c:pt>
                <c:pt idx="6895">
                  <c:v>1.1687400000000001E-2</c:v>
                </c:pt>
                <c:pt idx="6896">
                  <c:v>1.09891E-2</c:v>
                </c:pt>
                <c:pt idx="6897">
                  <c:v>1.0291700000000001E-2</c:v>
                </c:pt>
                <c:pt idx="6898" formatCode="0.00E+00">
                  <c:v>9.5956300000000008E-3</c:v>
                </c:pt>
                <c:pt idx="6899" formatCode="0.00E+00">
                  <c:v>8.9010400000000007E-3</c:v>
                </c:pt>
                <c:pt idx="6900" formatCode="0.00E+00">
                  <c:v>8.2081299999999992E-3</c:v>
                </c:pt>
                <c:pt idx="6901" formatCode="0.00E+00">
                  <c:v>7.5171200000000004E-3</c:v>
                </c:pt>
                <c:pt idx="6902" formatCode="0.00E+00">
                  <c:v>6.8281699999999997E-3</c:v>
                </c:pt>
                <c:pt idx="6903" formatCode="0.00E+00">
                  <c:v>6.1414399999999997E-3</c:v>
                </c:pt>
                <c:pt idx="6904" formatCode="0.00E+00">
                  <c:v>5.4571000000000003E-3</c:v>
                </c:pt>
                <c:pt idx="6905" formatCode="0.00E+00">
                  <c:v>4.7752699999999999E-3</c:v>
                </c:pt>
                <c:pt idx="6906" formatCode="0.00E+00">
                  <c:v>4.0960800000000002E-3</c:v>
                </c:pt>
                <c:pt idx="6907" formatCode="0.00E+00">
                  <c:v>3.4196399999999998E-3</c:v>
                </c:pt>
                <c:pt idx="6908" formatCode="0.00E+00">
                  <c:v>2.7460599999999998E-3</c:v>
                </c:pt>
                <c:pt idx="6909" formatCode="0.00E+00">
                  <c:v>2.0754100000000002E-3</c:v>
                </c:pt>
                <c:pt idx="6910" formatCode="0.00E+00">
                  <c:v>1.4077899999999999E-3</c:v>
                </c:pt>
                <c:pt idx="6911" formatCode="0.00E+00">
                  <c:v>7.4326700000000004E-4</c:v>
                </c:pt>
                <c:pt idx="6912" formatCode="0.00E+00">
                  <c:v>8.1897599999999993E-5</c:v>
                </c:pt>
                <c:pt idx="6913" formatCode="0.00E+00">
                  <c:v>-5.76261E-4</c:v>
                </c:pt>
                <c:pt idx="6914" formatCode="0.00E+00">
                  <c:v>-1.23116E-3</c:v>
                </c:pt>
                <c:pt idx="6915" formatCode="0.00E+00">
                  <c:v>-1.88276E-3</c:v>
                </c:pt>
                <c:pt idx="6916" formatCode="0.00E+00">
                  <c:v>-2.5310200000000001E-3</c:v>
                </c:pt>
                <c:pt idx="6917" formatCode="0.00E+00">
                  <c:v>-3.17592E-3</c:v>
                </c:pt>
                <c:pt idx="6918" formatCode="0.00E+00">
                  <c:v>-3.8174099999999998E-3</c:v>
                </c:pt>
                <c:pt idx="6919" formatCode="0.00E+00">
                  <c:v>-4.4554900000000003E-3</c:v>
                </c:pt>
                <c:pt idx="6920" formatCode="0.00E+00">
                  <c:v>-5.0901200000000001E-3</c:v>
                </c:pt>
                <c:pt idx="6921" formatCode="0.00E+00">
                  <c:v>-5.7212900000000004E-3</c:v>
                </c:pt>
                <c:pt idx="6922" formatCode="0.00E+00">
                  <c:v>-6.3489799999999997E-3</c:v>
                </c:pt>
                <c:pt idx="6923" formatCode="0.00E+00">
                  <c:v>-6.9731599999999999E-3</c:v>
                </c:pt>
                <c:pt idx="6924" formatCode="0.00E+00">
                  <c:v>-7.5938100000000003E-3</c:v>
                </c:pt>
                <c:pt idx="6925" formatCode="0.00E+00">
                  <c:v>-8.21092E-3</c:v>
                </c:pt>
                <c:pt idx="6926" formatCode="0.00E+00">
                  <c:v>-8.8244399999999994E-3</c:v>
                </c:pt>
                <c:pt idx="6927" formatCode="0.00E+00">
                  <c:v>-9.4343699999999992E-3</c:v>
                </c:pt>
                <c:pt idx="6928">
                  <c:v>-1.00407E-2</c:v>
                </c:pt>
                <c:pt idx="6929">
                  <c:v>-1.06433E-2</c:v>
                </c:pt>
                <c:pt idx="6930">
                  <c:v>-1.12421E-2</c:v>
                </c:pt>
                <c:pt idx="6931">
                  <c:v>-1.18373E-2</c:v>
                </c:pt>
                <c:pt idx="6932">
                  <c:v>-1.24286E-2</c:v>
                </c:pt>
                <c:pt idx="6933">
                  <c:v>-1.3016E-2</c:v>
                </c:pt>
                <c:pt idx="6934">
                  <c:v>-1.3599399999999999E-2</c:v>
                </c:pt>
                <c:pt idx="6935">
                  <c:v>-1.41788E-2</c:v>
                </c:pt>
                <c:pt idx="6936">
                  <c:v>-1.4754099999999999E-2</c:v>
                </c:pt>
                <c:pt idx="6937">
                  <c:v>-1.5325099999999999E-2</c:v>
                </c:pt>
                <c:pt idx="6938">
                  <c:v>-1.5891800000000001E-2</c:v>
                </c:pt>
                <c:pt idx="6939">
                  <c:v>-1.6454E-2</c:v>
                </c:pt>
                <c:pt idx="6940">
                  <c:v>-1.7011600000000002E-2</c:v>
                </c:pt>
                <c:pt idx="6941">
                  <c:v>-1.75645E-2</c:v>
                </c:pt>
                <c:pt idx="6942">
                  <c:v>-1.81125E-2</c:v>
                </c:pt>
                <c:pt idx="6943">
                  <c:v>-1.8655399999999999E-2</c:v>
                </c:pt>
                <c:pt idx="6944">
                  <c:v>-1.9193100000000001E-2</c:v>
                </c:pt>
                <c:pt idx="6945">
                  <c:v>-1.9725400000000001E-2</c:v>
                </c:pt>
                <c:pt idx="6946">
                  <c:v>-2.02519E-2</c:v>
                </c:pt>
                <c:pt idx="6947">
                  <c:v>-2.0772700000000002E-2</c:v>
                </c:pt>
                <c:pt idx="6948">
                  <c:v>-2.1287299999999999E-2</c:v>
                </c:pt>
                <c:pt idx="6949">
                  <c:v>-2.1795599999999998E-2</c:v>
                </c:pt>
                <c:pt idx="6950">
                  <c:v>-2.2297299999999999E-2</c:v>
                </c:pt>
                <c:pt idx="6951">
                  <c:v>-2.2792099999999999E-2</c:v>
                </c:pt>
                <c:pt idx="6952">
                  <c:v>-2.32797E-2</c:v>
                </c:pt>
                <c:pt idx="6953">
                  <c:v>-2.37599E-2</c:v>
                </c:pt>
                <c:pt idx="6954">
                  <c:v>-2.4232299999999998E-2</c:v>
                </c:pt>
                <c:pt idx="6955">
                  <c:v>-2.4696599999999999E-2</c:v>
                </c:pt>
                <c:pt idx="6956">
                  <c:v>-2.5152399999999998E-2</c:v>
                </c:pt>
                <c:pt idx="6957">
                  <c:v>-2.5599500000000001E-2</c:v>
                </c:pt>
                <c:pt idx="6958">
                  <c:v>-2.6037399999999999E-2</c:v>
                </c:pt>
                <c:pt idx="6959">
                  <c:v>-2.6465700000000002E-2</c:v>
                </c:pt>
                <c:pt idx="6960">
                  <c:v>-2.68842E-2</c:v>
                </c:pt>
                <c:pt idx="6961">
                  <c:v>-2.7292299999999999E-2</c:v>
                </c:pt>
                <c:pt idx="6962">
                  <c:v>-2.7689700000000001E-2</c:v>
                </c:pt>
                <c:pt idx="6963">
                  <c:v>-2.8076E-2</c:v>
                </c:pt>
                <c:pt idx="6964">
                  <c:v>-2.8450699999999999E-2</c:v>
                </c:pt>
                <c:pt idx="6965">
                  <c:v>-2.8813399999999999E-2</c:v>
                </c:pt>
                <c:pt idx="6966">
                  <c:v>-2.9163600000000001E-2</c:v>
                </c:pt>
                <c:pt idx="6967">
                  <c:v>-2.9500999999999999E-2</c:v>
                </c:pt>
                <c:pt idx="6968">
                  <c:v>-2.9825000000000001E-2</c:v>
                </c:pt>
                <c:pt idx="6969">
                  <c:v>-3.0135200000000001E-2</c:v>
                </c:pt>
                <c:pt idx="6970">
                  <c:v>-3.0431099999999999E-2</c:v>
                </c:pt>
                <c:pt idx="6971">
                  <c:v>-3.0712199999999999E-2</c:v>
                </c:pt>
                <c:pt idx="6972">
                  <c:v>-3.0978100000000001E-2</c:v>
                </c:pt>
                <c:pt idx="6973">
                  <c:v>-3.1228300000000001E-2</c:v>
                </c:pt>
                <c:pt idx="6974">
                  <c:v>-3.1462299999999999E-2</c:v>
                </c:pt>
                <c:pt idx="6975">
                  <c:v>-3.1679699999999998E-2</c:v>
                </c:pt>
                <c:pt idx="6976">
                  <c:v>-3.1879900000000003E-2</c:v>
                </c:pt>
                <c:pt idx="6977">
                  <c:v>-3.2062399999999998E-2</c:v>
                </c:pt>
                <c:pt idx="6978">
                  <c:v>-3.2226900000000003E-2</c:v>
                </c:pt>
                <c:pt idx="6979">
                  <c:v>-3.23728E-2</c:v>
                </c:pt>
                <c:pt idx="6980">
                  <c:v>-3.2499599999999997E-2</c:v>
                </c:pt>
                <c:pt idx="6981">
                  <c:v>-3.2606900000000001E-2</c:v>
                </c:pt>
                <c:pt idx="6982">
                  <c:v>-3.2694300000000003E-2</c:v>
                </c:pt>
                <c:pt idx="6983">
                  <c:v>-3.2761199999999997E-2</c:v>
                </c:pt>
                <c:pt idx="6984">
                  <c:v>-3.2807200000000002E-2</c:v>
                </c:pt>
                <c:pt idx="6985">
                  <c:v>-3.2832E-2</c:v>
                </c:pt>
                <c:pt idx="6986">
                  <c:v>-3.2835099999999999E-2</c:v>
                </c:pt>
                <c:pt idx="6987">
                  <c:v>-3.2815999999999998E-2</c:v>
                </c:pt>
                <c:pt idx="6988">
                  <c:v>-3.2774499999999998E-2</c:v>
                </c:pt>
                <c:pt idx="6989">
                  <c:v>-3.2710000000000003E-2</c:v>
                </c:pt>
                <c:pt idx="6990">
                  <c:v>-3.26223E-2</c:v>
                </c:pt>
                <c:pt idx="6991">
                  <c:v>-3.2510900000000002E-2</c:v>
                </c:pt>
                <c:pt idx="6992">
                  <c:v>-3.2375599999999997E-2</c:v>
                </c:pt>
                <c:pt idx="6993">
                  <c:v>-3.2216099999999998E-2</c:v>
                </c:pt>
                <c:pt idx="6994">
                  <c:v>-3.2031999999999998E-2</c:v>
                </c:pt>
                <c:pt idx="6995">
                  <c:v>-3.1822999999999997E-2</c:v>
                </c:pt>
                <c:pt idx="6996">
                  <c:v>-3.1588999999999999E-2</c:v>
                </c:pt>
                <c:pt idx="6997">
                  <c:v>-3.1329599999999999E-2</c:v>
                </c:pt>
                <c:pt idx="6998">
                  <c:v>-3.1044800000000001E-2</c:v>
                </c:pt>
                <c:pt idx="6999">
                  <c:v>-3.07342E-2</c:v>
                </c:pt>
                <c:pt idx="7000">
                  <c:v>-3.03977E-2</c:v>
                </c:pt>
                <c:pt idx="7001">
                  <c:v>-3.0035200000000001E-2</c:v>
                </c:pt>
                <c:pt idx="7002">
                  <c:v>-2.9646599999999999E-2</c:v>
                </c:pt>
                <c:pt idx="7003">
                  <c:v>-2.9231900000000002E-2</c:v>
                </c:pt>
                <c:pt idx="7004">
                  <c:v>-2.8790799999999998E-2</c:v>
                </c:pt>
                <c:pt idx="7005">
                  <c:v>-2.8323500000000001E-2</c:v>
                </c:pt>
                <c:pt idx="7006">
                  <c:v>-2.7830000000000001E-2</c:v>
                </c:pt>
                <c:pt idx="7007">
                  <c:v>-2.73102E-2</c:v>
                </c:pt>
                <c:pt idx="7008">
                  <c:v>-2.6764300000000001E-2</c:v>
                </c:pt>
                <c:pt idx="7009">
                  <c:v>-2.6192300000000002E-2</c:v>
                </c:pt>
                <c:pt idx="7010">
                  <c:v>-2.55944E-2</c:v>
                </c:pt>
                <c:pt idx="7011">
                  <c:v>-2.4970699999999998E-2</c:v>
                </c:pt>
                <c:pt idx="7012">
                  <c:v>-2.4321499999999999E-2</c:v>
                </c:pt>
                <c:pt idx="7013">
                  <c:v>-2.3647000000000001E-2</c:v>
                </c:pt>
                <c:pt idx="7014">
                  <c:v>-2.29473E-2</c:v>
                </c:pt>
                <c:pt idx="7015">
                  <c:v>-2.2223E-2</c:v>
                </c:pt>
                <c:pt idx="7016">
                  <c:v>-2.1474099999999999E-2</c:v>
                </c:pt>
                <c:pt idx="7017">
                  <c:v>-2.0701299999999999E-2</c:v>
                </c:pt>
                <c:pt idx="7018">
                  <c:v>-1.9904700000000001E-2</c:v>
                </c:pt>
                <c:pt idx="7019">
                  <c:v>-1.9084899999999998E-2</c:v>
                </c:pt>
                <c:pt idx="7020">
                  <c:v>-1.8242299999999999E-2</c:v>
                </c:pt>
                <c:pt idx="7021">
                  <c:v>-1.7377500000000001E-2</c:v>
                </c:pt>
                <c:pt idx="7022">
                  <c:v>-1.6490899999999999E-2</c:v>
                </c:pt>
                <c:pt idx="7023">
                  <c:v>-1.55832E-2</c:v>
                </c:pt>
                <c:pt idx="7024">
                  <c:v>-1.46549E-2</c:v>
                </c:pt>
                <c:pt idx="7025">
                  <c:v>-1.37067E-2</c:v>
                </c:pt>
                <c:pt idx="7026">
                  <c:v>-1.27393E-2</c:v>
                </c:pt>
                <c:pt idx="7027">
                  <c:v>-1.17533E-2</c:v>
                </c:pt>
                <c:pt idx="7028">
                  <c:v>-1.07495E-2</c:v>
                </c:pt>
                <c:pt idx="7029" formatCode="0.00E+00">
                  <c:v>-9.7286600000000001E-3</c:v>
                </c:pt>
                <c:pt idx="7030" formatCode="0.00E+00">
                  <c:v>-8.6915599999999992E-3</c:v>
                </c:pt>
                <c:pt idx="7031" formatCode="0.00E+00">
                  <c:v>-7.6390399999999997E-3</c:v>
                </c:pt>
                <c:pt idx="7032" formatCode="0.00E+00">
                  <c:v>-6.57195E-3</c:v>
                </c:pt>
                <c:pt idx="7033" formatCode="0.00E+00">
                  <c:v>-5.49118E-3</c:v>
                </c:pt>
                <c:pt idx="7034" formatCode="0.00E+00">
                  <c:v>-4.3976400000000004E-3</c:v>
                </c:pt>
                <c:pt idx="7035" formatCode="0.00E+00">
                  <c:v>-3.2922699999999999E-3</c:v>
                </c:pt>
                <c:pt idx="7036" formatCode="0.00E+00">
                  <c:v>-2.1760299999999998E-3</c:v>
                </c:pt>
                <c:pt idx="7037" formatCode="0.00E+00">
                  <c:v>-1.04992E-3</c:v>
                </c:pt>
                <c:pt idx="7038" formatCode="0.00E+00">
                  <c:v>8.50435E-5</c:v>
                </c:pt>
                <c:pt idx="7039" formatCode="0.00E+00">
                  <c:v>1.2278300000000001E-3</c:v>
                </c:pt>
                <c:pt idx="7040" formatCode="0.00E+00">
                  <c:v>2.3773900000000001E-3</c:v>
                </c:pt>
                <c:pt idx="7041" formatCode="0.00E+00">
                  <c:v>3.5326200000000002E-3</c:v>
                </c:pt>
                <c:pt idx="7042" formatCode="0.00E+00">
                  <c:v>4.69244E-3</c:v>
                </c:pt>
                <c:pt idx="7043" formatCode="0.00E+00">
                  <c:v>5.85573E-3</c:v>
                </c:pt>
                <c:pt idx="7044" formatCode="0.00E+00">
                  <c:v>7.02134E-3</c:v>
                </c:pt>
                <c:pt idx="7045" formatCode="0.00E+00">
                  <c:v>8.18814E-3</c:v>
                </c:pt>
                <c:pt idx="7046" formatCode="0.00E+00">
                  <c:v>9.3549600000000007E-3</c:v>
                </c:pt>
                <c:pt idx="7047">
                  <c:v>1.05206E-2</c:v>
                </c:pt>
                <c:pt idx="7048">
                  <c:v>1.1683900000000001E-2</c:v>
                </c:pt>
                <c:pt idx="7049">
                  <c:v>1.28437E-2</c:v>
                </c:pt>
                <c:pt idx="7050">
                  <c:v>1.3998699999999999E-2</c:v>
                </c:pt>
                <c:pt idx="7051">
                  <c:v>1.5147799999999999E-2</c:v>
                </c:pt>
                <c:pt idx="7052">
                  <c:v>1.6289700000000001E-2</c:v>
                </c:pt>
                <c:pt idx="7053">
                  <c:v>1.74232E-2</c:v>
                </c:pt>
                <c:pt idx="7054">
                  <c:v>1.8547000000000001E-2</c:v>
                </c:pt>
                <c:pt idx="7055">
                  <c:v>1.96601E-2</c:v>
                </c:pt>
                <c:pt idx="7056">
                  <c:v>2.0761000000000002E-2</c:v>
                </c:pt>
                <c:pt idx="7057">
                  <c:v>2.1848699999999999E-2</c:v>
                </c:pt>
                <c:pt idx="7058">
                  <c:v>2.2921899999999999E-2</c:v>
                </c:pt>
                <c:pt idx="7059">
                  <c:v>2.3979400000000001E-2</c:v>
                </c:pt>
                <c:pt idx="7060">
                  <c:v>2.5020000000000001E-2</c:v>
                </c:pt>
                <c:pt idx="7061">
                  <c:v>2.60425E-2</c:v>
                </c:pt>
                <c:pt idx="7062">
                  <c:v>2.7045699999999999E-2</c:v>
                </c:pt>
                <c:pt idx="7063">
                  <c:v>2.8028500000000001E-2</c:v>
                </c:pt>
                <c:pt idx="7064">
                  <c:v>2.8989600000000001E-2</c:v>
                </c:pt>
                <c:pt idx="7065">
                  <c:v>2.9928099999999999E-2</c:v>
                </c:pt>
                <c:pt idx="7066">
                  <c:v>3.08428E-2</c:v>
                </c:pt>
                <c:pt idx="7067">
                  <c:v>3.1732499999999997E-2</c:v>
                </c:pt>
                <c:pt idx="7068">
                  <c:v>3.2596199999999999E-2</c:v>
                </c:pt>
                <c:pt idx="7069">
                  <c:v>3.3432799999999999E-2</c:v>
                </c:pt>
                <c:pt idx="7070">
                  <c:v>3.4241399999999998E-2</c:v>
                </c:pt>
                <c:pt idx="7071">
                  <c:v>3.5020799999999998E-2</c:v>
                </c:pt>
                <c:pt idx="7072">
                  <c:v>3.5770299999999998E-2</c:v>
                </c:pt>
                <c:pt idx="7073">
                  <c:v>3.6488600000000003E-2</c:v>
                </c:pt>
                <c:pt idx="7074">
                  <c:v>3.7175100000000003E-2</c:v>
                </c:pt>
                <c:pt idx="7075">
                  <c:v>3.7828800000000003E-2</c:v>
                </c:pt>
                <c:pt idx="7076">
                  <c:v>3.8448799999999998E-2</c:v>
                </c:pt>
                <c:pt idx="7077">
                  <c:v>3.9034300000000001E-2</c:v>
                </c:pt>
                <c:pt idx="7078">
                  <c:v>3.9584599999999998E-2</c:v>
                </c:pt>
                <c:pt idx="7079">
                  <c:v>4.00989E-2</c:v>
                </c:pt>
                <c:pt idx="7080">
                  <c:v>4.0576500000000001E-2</c:v>
                </c:pt>
                <c:pt idx="7081">
                  <c:v>4.1016799999999999E-2</c:v>
                </c:pt>
                <c:pt idx="7082">
                  <c:v>4.1418999999999997E-2</c:v>
                </c:pt>
                <c:pt idx="7083">
                  <c:v>4.1782699999999999E-2</c:v>
                </c:pt>
                <c:pt idx="7084">
                  <c:v>4.21073E-2</c:v>
                </c:pt>
                <c:pt idx="7085">
                  <c:v>4.2392199999999998E-2</c:v>
                </c:pt>
                <c:pt idx="7086">
                  <c:v>4.2637099999999997E-2</c:v>
                </c:pt>
                <c:pt idx="7087">
                  <c:v>4.2841600000000001E-2</c:v>
                </c:pt>
                <c:pt idx="7088">
                  <c:v>4.30052E-2</c:v>
                </c:pt>
                <c:pt idx="7089">
                  <c:v>4.3127600000000002E-2</c:v>
                </c:pt>
                <c:pt idx="7090">
                  <c:v>4.3208700000000003E-2</c:v>
                </c:pt>
                <c:pt idx="7091">
                  <c:v>4.3248099999999998E-2</c:v>
                </c:pt>
                <c:pt idx="7092">
                  <c:v>4.3245800000000001E-2</c:v>
                </c:pt>
                <c:pt idx="7093">
                  <c:v>4.3201499999999997E-2</c:v>
                </c:pt>
                <c:pt idx="7094">
                  <c:v>4.3115199999999999E-2</c:v>
                </c:pt>
                <c:pt idx="7095">
                  <c:v>4.2986900000000001E-2</c:v>
                </c:pt>
                <c:pt idx="7096">
                  <c:v>4.2816699999999999E-2</c:v>
                </c:pt>
                <c:pt idx="7097">
                  <c:v>4.2604499999999997E-2</c:v>
                </c:pt>
                <c:pt idx="7098">
                  <c:v>4.2350499999999999E-2</c:v>
                </c:pt>
                <c:pt idx="7099">
                  <c:v>4.2054899999999999E-2</c:v>
                </c:pt>
                <c:pt idx="7100">
                  <c:v>4.1717900000000002E-2</c:v>
                </c:pt>
                <c:pt idx="7101">
                  <c:v>4.1339899999999999E-2</c:v>
                </c:pt>
                <c:pt idx="7102">
                  <c:v>4.0920999999999999E-2</c:v>
                </c:pt>
                <c:pt idx="7103">
                  <c:v>4.0461700000000003E-2</c:v>
                </c:pt>
                <c:pt idx="7104">
                  <c:v>3.9962499999999998E-2</c:v>
                </c:pt>
                <c:pt idx="7105">
                  <c:v>3.9423699999999999E-2</c:v>
                </c:pt>
                <c:pt idx="7106">
                  <c:v>3.8845999999999999E-2</c:v>
                </c:pt>
                <c:pt idx="7107">
                  <c:v>3.8229800000000001E-2</c:v>
                </c:pt>
                <c:pt idx="7108">
                  <c:v>3.7575799999999999E-2</c:v>
                </c:pt>
                <c:pt idx="7109">
                  <c:v>3.6884599999999997E-2</c:v>
                </c:pt>
                <c:pt idx="7110">
                  <c:v>3.6157099999999998E-2</c:v>
                </c:pt>
                <c:pt idx="7111">
                  <c:v>3.5393800000000003E-2</c:v>
                </c:pt>
                <c:pt idx="7112">
                  <c:v>3.4595599999999997E-2</c:v>
                </c:pt>
                <c:pt idx="7113">
                  <c:v>3.3763300000000003E-2</c:v>
                </c:pt>
                <c:pt idx="7114">
                  <c:v>3.2897900000000001E-2</c:v>
                </c:pt>
                <c:pt idx="7115">
                  <c:v>3.2000199999999999E-2</c:v>
                </c:pt>
                <c:pt idx="7116">
                  <c:v>3.10712E-2</c:v>
                </c:pt>
                <c:pt idx="7117">
                  <c:v>3.01119E-2</c:v>
                </c:pt>
                <c:pt idx="7118">
                  <c:v>2.9123300000000001E-2</c:v>
                </c:pt>
                <c:pt idx="7119">
                  <c:v>2.81065E-2</c:v>
                </c:pt>
                <c:pt idx="7120">
                  <c:v>2.7062599999999999E-2</c:v>
                </c:pt>
                <c:pt idx="7121">
                  <c:v>2.5992700000000001E-2</c:v>
                </c:pt>
                <c:pt idx="7122">
                  <c:v>2.4898099999999999E-2</c:v>
                </c:pt>
                <c:pt idx="7123">
                  <c:v>2.37798E-2</c:v>
                </c:pt>
                <c:pt idx="7124">
                  <c:v>2.2639200000000002E-2</c:v>
                </c:pt>
                <c:pt idx="7125">
                  <c:v>2.1477400000000001E-2</c:v>
                </c:pt>
                <c:pt idx="7126">
                  <c:v>2.0295799999999999E-2</c:v>
                </c:pt>
                <c:pt idx="7127">
                  <c:v>1.9095600000000001E-2</c:v>
                </c:pt>
                <c:pt idx="7128">
                  <c:v>1.78782E-2</c:v>
                </c:pt>
                <c:pt idx="7129">
                  <c:v>1.6645E-2</c:v>
                </c:pt>
                <c:pt idx="7130">
                  <c:v>1.53972E-2</c:v>
                </c:pt>
                <c:pt idx="7131">
                  <c:v>1.4136299999999999E-2</c:v>
                </c:pt>
                <c:pt idx="7132">
                  <c:v>1.28637E-2</c:v>
                </c:pt>
                <c:pt idx="7133">
                  <c:v>1.1580699999999999E-2</c:v>
                </c:pt>
                <c:pt idx="7134">
                  <c:v>1.0288800000000001E-2</c:v>
                </c:pt>
                <c:pt idx="7135" formatCode="0.00E+00">
                  <c:v>8.98937E-3</c:v>
                </c:pt>
                <c:pt idx="7136" formatCode="0.00E+00">
                  <c:v>7.6838999999999996E-3</c:v>
                </c:pt>
                <c:pt idx="7137" formatCode="0.00E+00">
                  <c:v>6.3737999999999998E-3</c:v>
                </c:pt>
                <c:pt idx="7138" formatCode="0.00E+00">
                  <c:v>5.0605199999999998E-3</c:v>
                </c:pt>
                <c:pt idx="7139" formatCode="0.00E+00">
                  <c:v>3.7454900000000002E-3</c:v>
                </c:pt>
                <c:pt idx="7140" formatCode="0.00E+00">
                  <c:v>2.4301700000000002E-3</c:v>
                </c:pt>
                <c:pt idx="7141" formatCode="0.00E+00">
                  <c:v>1.1159900000000001E-3</c:v>
                </c:pt>
                <c:pt idx="7142" formatCode="0.00E+00">
                  <c:v>-1.9562400000000001E-4</c:v>
                </c:pt>
                <c:pt idx="7143" formatCode="0.00E+00">
                  <c:v>-1.5032299999999999E-3</c:v>
                </c:pt>
                <c:pt idx="7144" formatCode="0.00E+00">
                  <c:v>-2.8054099999999999E-3</c:v>
                </c:pt>
                <c:pt idx="7145" formatCode="0.00E+00">
                  <c:v>-4.1007400000000003E-3</c:v>
                </c:pt>
                <c:pt idx="7146" formatCode="0.00E+00">
                  <c:v>-5.3878499999999996E-3</c:v>
                </c:pt>
                <c:pt idx="7147" formatCode="0.00E+00">
                  <c:v>-6.6653199999999998E-3</c:v>
                </c:pt>
                <c:pt idx="7148" formatCode="0.00E+00">
                  <c:v>-7.9317999999999993E-3</c:v>
                </c:pt>
                <c:pt idx="7149" formatCode="0.00E+00">
                  <c:v>-9.1859300000000001E-3</c:v>
                </c:pt>
                <c:pt idx="7150">
                  <c:v>-1.0426400000000001E-2</c:v>
                </c:pt>
                <c:pt idx="7151">
                  <c:v>-1.16518E-2</c:v>
                </c:pt>
                <c:pt idx="7152">
                  <c:v>-1.2860999999999999E-2</c:v>
                </c:pt>
                <c:pt idx="7153">
                  <c:v>-1.40526E-2</c:v>
                </c:pt>
                <c:pt idx="7154">
                  <c:v>-1.5225300000000001E-2</c:v>
                </c:pt>
                <c:pt idx="7155">
                  <c:v>-1.63781E-2</c:v>
                </c:pt>
                <c:pt idx="7156">
                  <c:v>-1.75097E-2</c:v>
                </c:pt>
                <c:pt idx="7157">
                  <c:v>-1.8618900000000001E-2</c:v>
                </c:pt>
                <c:pt idx="7158">
                  <c:v>-1.9704599999999999E-2</c:v>
                </c:pt>
                <c:pt idx="7159">
                  <c:v>-2.0765700000000002E-2</c:v>
                </c:pt>
                <c:pt idx="7160">
                  <c:v>-2.18012E-2</c:v>
                </c:pt>
                <c:pt idx="7161">
                  <c:v>-2.28101E-2</c:v>
                </c:pt>
                <c:pt idx="7162">
                  <c:v>-2.3791300000000001E-2</c:v>
                </c:pt>
                <c:pt idx="7163">
                  <c:v>-2.4743899999999999E-2</c:v>
                </c:pt>
                <c:pt idx="7164">
                  <c:v>-2.5666999999999999E-2</c:v>
                </c:pt>
                <c:pt idx="7165">
                  <c:v>-2.6559699999999999E-2</c:v>
                </c:pt>
                <c:pt idx="7166">
                  <c:v>-2.7421299999999999E-2</c:v>
                </c:pt>
                <c:pt idx="7167">
                  <c:v>-2.8250899999999999E-2</c:v>
                </c:pt>
                <c:pt idx="7168">
                  <c:v>-2.9047799999999999E-2</c:v>
                </c:pt>
                <c:pt idx="7169">
                  <c:v>-2.98112E-2</c:v>
                </c:pt>
                <c:pt idx="7170">
                  <c:v>-3.0540600000000001E-2</c:v>
                </c:pt>
                <c:pt idx="7171">
                  <c:v>-3.1235300000000001E-2</c:v>
                </c:pt>
                <c:pt idx="7172">
                  <c:v>-3.1894800000000001E-2</c:v>
                </c:pt>
                <c:pt idx="7173">
                  <c:v>-3.2518600000000002E-2</c:v>
                </c:pt>
                <c:pt idx="7174">
                  <c:v>-3.3106099999999999E-2</c:v>
                </c:pt>
                <c:pt idx="7175">
                  <c:v>-3.3656999999999999E-2</c:v>
                </c:pt>
                <c:pt idx="7176">
                  <c:v>-3.4170899999999997E-2</c:v>
                </c:pt>
                <c:pt idx="7177">
                  <c:v>-3.4647499999999998E-2</c:v>
                </c:pt>
                <c:pt idx="7178">
                  <c:v>-3.5086399999999997E-2</c:v>
                </c:pt>
                <c:pt idx="7179">
                  <c:v>-3.5487499999999998E-2</c:v>
                </c:pt>
                <c:pt idx="7180">
                  <c:v>-3.5850600000000003E-2</c:v>
                </c:pt>
                <c:pt idx="7181">
                  <c:v>-3.6175600000000002E-2</c:v>
                </c:pt>
                <c:pt idx="7182">
                  <c:v>-3.6462300000000003E-2</c:v>
                </c:pt>
                <c:pt idx="7183">
                  <c:v>-3.6710800000000002E-2</c:v>
                </c:pt>
                <c:pt idx="7184">
                  <c:v>-3.6921000000000002E-2</c:v>
                </c:pt>
                <c:pt idx="7185">
                  <c:v>-3.7093000000000001E-2</c:v>
                </c:pt>
                <c:pt idx="7186">
                  <c:v>-3.72269E-2</c:v>
                </c:pt>
                <c:pt idx="7187">
                  <c:v>-3.7322800000000003E-2</c:v>
                </c:pt>
                <c:pt idx="7188">
                  <c:v>-3.7380999999999998E-2</c:v>
                </c:pt>
                <c:pt idx="7189">
                  <c:v>-3.7401799999999999E-2</c:v>
                </c:pt>
                <c:pt idx="7190">
                  <c:v>-3.7385300000000003E-2</c:v>
                </c:pt>
                <c:pt idx="7191">
                  <c:v>-3.7331900000000001E-2</c:v>
                </c:pt>
                <c:pt idx="7192">
                  <c:v>-3.7241999999999997E-2</c:v>
                </c:pt>
                <c:pt idx="7193">
                  <c:v>-3.7116099999999999E-2</c:v>
                </c:pt>
                <c:pt idx="7194">
                  <c:v>-3.6954500000000001E-2</c:v>
                </c:pt>
                <c:pt idx="7195">
                  <c:v>-3.67578E-2</c:v>
                </c:pt>
                <c:pt idx="7196">
                  <c:v>-3.6526500000000003E-2</c:v>
                </c:pt>
                <c:pt idx="7197">
                  <c:v>-3.6261300000000003E-2</c:v>
                </c:pt>
                <c:pt idx="7198">
                  <c:v>-3.5962599999999997E-2</c:v>
                </c:pt>
                <c:pt idx="7199">
                  <c:v>-3.5631200000000002E-2</c:v>
                </c:pt>
                <c:pt idx="7200">
                  <c:v>-3.5267699999999999E-2</c:v>
                </c:pt>
                <c:pt idx="7201">
                  <c:v>-3.4872899999999998E-2</c:v>
                </c:pt>
                <c:pt idx="7202">
                  <c:v>-3.4447600000000002E-2</c:v>
                </c:pt>
                <c:pt idx="7203">
                  <c:v>-3.3992399999999999E-2</c:v>
                </c:pt>
                <c:pt idx="7204">
                  <c:v>-3.3508299999999998E-2</c:v>
                </c:pt>
                <c:pt idx="7205">
                  <c:v>-3.29961E-2</c:v>
                </c:pt>
                <c:pt idx="7206">
                  <c:v>-3.2456600000000002E-2</c:v>
                </c:pt>
                <c:pt idx="7207">
                  <c:v>-3.1890700000000001E-2</c:v>
                </c:pt>
                <c:pt idx="7208">
                  <c:v>-3.1299399999999998E-2</c:v>
                </c:pt>
                <c:pt idx="7209">
                  <c:v>-3.0683599999999998E-2</c:v>
                </c:pt>
                <c:pt idx="7210">
                  <c:v>-3.00442E-2</c:v>
                </c:pt>
                <c:pt idx="7211">
                  <c:v>-2.93823E-2</c:v>
                </c:pt>
                <c:pt idx="7212">
                  <c:v>-2.8698899999999999E-2</c:v>
                </c:pt>
                <c:pt idx="7213">
                  <c:v>-2.79949E-2</c:v>
                </c:pt>
                <c:pt idx="7214">
                  <c:v>-2.7271400000000001E-2</c:v>
                </c:pt>
                <c:pt idx="7215">
                  <c:v>-2.6529500000000001E-2</c:v>
                </c:pt>
                <c:pt idx="7216">
                  <c:v>-2.5770100000000001E-2</c:v>
                </c:pt>
                <c:pt idx="7217">
                  <c:v>-2.49944E-2</c:v>
                </c:pt>
                <c:pt idx="7218">
                  <c:v>-2.42034E-2</c:v>
                </c:pt>
                <c:pt idx="7219">
                  <c:v>-2.33983E-2</c:v>
                </c:pt>
                <c:pt idx="7220">
                  <c:v>-2.2579999999999999E-2</c:v>
                </c:pt>
                <c:pt idx="7221">
                  <c:v>-2.17498E-2</c:v>
                </c:pt>
                <c:pt idx="7222">
                  <c:v>-2.0908599999999999E-2</c:v>
                </c:pt>
                <c:pt idx="7223">
                  <c:v>-2.0057599999999998E-2</c:v>
                </c:pt>
                <c:pt idx="7224">
                  <c:v>-1.9197800000000001E-2</c:v>
                </c:pt>
                <c:pt idx="7225">
                  <c:v>-1.8330300000000001E-2</c:v>
                </c:pt>
                <c:pt idx="7226">
                  <c:v>-1.7456300000000001E-2</c:v>
                </c:pt>
                <c:pt idx="7227">
                  <c:v>-1.6576799999999999E-2</c:v>
                </c:pt>
                <c:pt idx="7228">
                  <c:v>-1.56928E-2</c:v>
                </c:pt>
                <c:pt idx="7229">
                  <c:v>-1.48054E-2</c:v>
                </c:pt>
                <c:pt idx="7230">
                  <c:v>-1.39157E-2</c:v>
                </c:pt>
                <c:pt idx="7231">
                  <c:v>-1.30247E-2</c:v>
                </c:pt>
                <c:pt idx="7232">
                  <c:v>-1.2133400000000001E-2</c:v>
                </c:pt>
                <c:pt idx="7233">
                  <c:v>-1.12427E-2</c:v>
                </c:pt>
                <c:pt idx="7234">
                  <c:v>-1.03538E-2</c:v>
                </c:pt>
                <c:pt idx="7235" formatCode="0.00E+00">
                  <c:v>-9.4675499999999999E-3</c:v>
                </c:pt>
                <c:pt idx="7236" formatCode="0.00E+00">
                  <c:v>-8.5848999999999995E-3</c:v>
                </c:pt>
                <c:pt idx="7237" formatCode="0.00E+00">
                  <c:v>-7.7068099999999997E-3</c:v>
                </c:pt>
                <c:pt idx="7238" formatCode="0.00E+00">
                  <c:v>-6.8341699999999997E-3</c:v>
                </c:pt>
                <c:pt idx="7239" formatCode="0.00E+00">
                  <c:v>-5.9678700000000001E-3</c:v>
                </c:pt>
                <c:pt idx="7240" formatCode="0.00E+00">
                  <c:v>-5.1087800000000003E-3</c:v>
                </c:pt>
                <c:pt idx="7241" formatCode="0.00E+00">
                  <c:v>-4.2577400000000003E-3</c:v>
                </c:pt>
                <c:pt idx="7242" formatCode="0.00E+00">
                  <c:v>-3.4155600000000002E-3</c:v>
                </c:pt>
                <c:pt idx="7243" formatCode="0.00E+00">
                  <c:v>-2.5830200000000001E-3</c:v>
                </c:pt>
                <c:pt idx="7244" formatCode="0.00E+00">
                  <c:v>-1.7608999999999999E-3</c:v>
                </c:pt>
                <c:pt idx="7245" formatCode="0.00E+00">
                  <c:v>-9.4992000000000004E-4</c:v>
                </c:pt>
                <c:pt idx="7246" formatCode="0.00E+00">
                  <c:v>-1.5078499999999999E-4</c:v>
                </c:pt>
                <c:pt idx="7247" formatCode="0.00E+00">
                  <c:v>6.35831E-4</c:v>
                </c:pt>
                <c:pt idx="7248" formatCode="0.00E+00">
                  <c:v>1.40928E-3</c:v>
                </c:pt>
                <c:pt idx="7249" formatCode="0.00E+00">
                  <c:v>2.1689499999999998E-3</c:v>
                </c:pt>
                <c:pt idx="7250" formatCode="0.00E+00">
                  <c:v>2.9142600000000001E-3</c:v>
                </c:pt>
                <c:pt idx="7251" formatCode="0.00E+00">
                  <c:v>3.6446600000000001E-3</c:v>
                </c:pt>
                <c:pt idx="7252" formatCode="0.00E+00">
                  <c:v>4.3596199999999998E-3</c:v>
                </c:pt>
                <c:pt idx="7253" formatCode="0.00E+00">
                  <c:v>5.0586600000000004E-3</c:v>
                </c:pt>
                <c:pt idx="7254" formatCode="0.00E+00">
                  <c:v>5.7413300000000002E-3</c:v>
                </c:pt>
                <c:pt idx="7255" formatCode="0.00E+00">
                  <c:v>6.4072E-3</c:v>
                </c:pt>
                <c:pt idx="7256" formatCode="0.00E+00">
                  <c:v>7.0558799999999996E-3</c:v>
                </c:pt>
                <c:pt idx="7257" formatCode="0.00E+00">
                  <c:v>7.6870200000000001E-3</c:v>
                </c:pt>
                <c:pt idx="7258" formatCode="0.00E+00">
                  <c:v>8.3003E-3</c:v>
                </c:pt>
                <c:pt idx="7259" formatCode="0.00E+00">
                  <c:v>8.8954199999999994E-3</c:v>
                </c:pt>
                <c:pt idx="7260" formatCode="0.00E+00">
                  <c:v>9.4721300000000005E-3</c:v>
                </c:pt>
                <c:pt idx="7261">
                  <c:v>1.00302E-2</c:v>
                </c:pt>
                <c:pt idx="7262">
                  <c:v>1.05694E-2</c:v>
                </c:pt>
                <c:pt idx="7263">
                  <c:v>1.1089699999999999E-2</c:v>
                </c:pt>
                <c:pt idx="7264">
                  <c:v>1.1590899999999999E-2</c:v>
                </c:pt>
                <c:pt idx="7265">
                  <c:v>1.20728E-2</c:v>
                </c:pt>
                <c:pt idx="7266">
                  <c:v>1.25354E-2</c:v>
                </c:pt>
                <c:pt idx="7267">
                  <c:v>1.29788E-2</c:v>
                </c:pt>
                <c:pt idx="7268">
                  <c:v>1.3402799999999999E-2</c:v>
                </c:pt>
                <c:pt idx="7269">
                  <c:v>1.38076E-2</c:v>
                </c:pt>
                <c:pt idx="7270">
                  <c:v>1.41931E-2</c:v>
                </c:pt>
                <c:pt idx="7271">
                  <c:v>1.45595E-2</c:v>
                </c:pt>
                <c:pt idx="7272">
                  <c:v>1.4906900000000001E-2</c:v>
                </c:pt>
                <c:pt idx="7273">
                  <c:v>1.52353E-2</c:v>
                </c:pt>
                <c:pt idx="7274">
                  <c:v>1.5545099999999999E-2</c:v>
                </c:pt>
                <c:pt idx="7275">
                  <c:v>1.5836300000000001E-2</c:v>
                </c:pt>
                <c:pt idx="7276">
                  <c:v>1.6109200000000001E-2</c:v>
                </c:pt>
                <c:pt idx="7277">
                  <c:v>1.6364E-2</c:v>
                </c:pt>
                <c:pt idx="7278">
                  <c:v>1.6600899999999998E-2</c:v>
                </c:pt>
                <c:pt idx="7279">
                  <c:v>1.6820399999999999E-2</c:v>
                </c:pt>
                <c:pt idx="7280">
                  <c:v>1.7022599999999999E-2</c:v>
                </c:pt>
                <c:pt idx="7281">
                  <c:v>1.7207900000000002E-2</c:v>
                </c:pt>
                <c:pt idx="7282">
                  <c:v>1.7376599999999999E-2</c:v>
                </c:pt>
                <c:pt idx="7283">
                  <c:v>1.7529099999999999E-2</c:v>
                </c:pt>
                <c:pt idx="7284">
                  <c:v>1.7665799999999999E-2</c:v>
                </c:pt>
                <c:pt idx="7285">
                  <c:v>1.77871E-2</c:v>
                </c:pt>
                <c:pt idx="7286">
                  <c:v>1.7893300000000001E-2</c:v>
                </c:pt>
                <c:pt idx="7287">
                  <c:v>1.7984900000000002E-2</c:v>
                </c:pt>
                <c:pt idx="7288">
                  <c:v>1.80623E-2</c:v>
                </c:pt>
                <c:pt idx="7289">
                  <c:v>1.8126E-2</c:v>
                </c:pt>
                <c:pt idx="7290">
                  <c:v>1.8176299999999999E-2</c:v>
                </c:pt>
                <c:pt idx="7291">
                  <c:v>1.8213900000000002E-2</c:v>
                </c:pt>
                <c:pt idx="7292">
                  <c:v>1.8239100000000001E-2</c:v>
                </c:pt>
                <c:pt idx="7293">
                  <c:v>1.8252399999999998E-2</c:v>
                </c:pt>
                <c:pt idx="7294">
                  <c:v>1.8254200000000002E-2</c:v>
                </c:pt>
                <c:pt idx="7295">
                  <c:v>1.82452E-2</c:v>
                </c:pt>
                <c:pt idx="7296">
                  <c:v>1.8225700000000001E-2</c:v>
                </c:pt>
                <c:pt idx="7297">
                  <c:v>1.8196199999999999E-2</c:v>
                </c:pt>
                <c:pt idx="7298">
                  <c:v>1.8157199999999998E-2</c:v>
                </c:pt>
                <c:pt idx="7299">
                  <c:v>1.8109299999999998E-2</c:v>
                </c:pt>
                <c:pt idx="7300">
                  <c:v>1.8052800000000001E-2</c:v>
                </c:pt>
                <c:pt idx="7301">
                  <c:v>1.7988299999999999E-2</c:v>
                </c:pt>
                <c:pt idx="7302">
                  <c:v>1.79163E-2</c:v>
                </c:pt>
                <c:pt idx="7303">
                  <c:v>1.7837100000000002E-2</c:v>
                </c:pt>
                <c:pt idx="7304">
                  <c:v>1.7751300000000001E-2</c:v>
                </c:pt>
                <c:pt idx="7305">
                  <c:v>1.7659399999999999E-2</c:v>
                </c:pt>
                <c:pt idx="7306">
                  <c:v>1.75617E-2</c:v>
                </c:pt>
                <c:pt idx="7307">
                  <c:v>1.7458700000000001E-2</c:v>
                </c:pt>
                <c:pt idx="7308">
                  <c:v>1.7350899999999999E-2</c:v>
                </c:pt>
                <c:pt idx="7309">
                  <c:v>1.72386E-2</c:v>
                </c:pt>
                <c:pt idx="7310">
                  <c:v>1.71223E-2</c:v>
                </c:pt>
                <c:pt idx="7311">
                  <c:v>1.7002300000000001E-2</c:v>
                </c:pt>
                <c:pt idx="7312">
                  <c:v>1.6879100000000001E-2</c:v>
                </c:pt>
                <c:pt idx="7313">
                  <c:v>1.6753000000000001E-2</c:v>
                </c:pt>
                <c:pt idx="7314">
                  <c:v>1.6624300000000002E-2</c:v>
                </c:pt>
                <c:pt idx="7315">
                  <c:v>1.6493399999999998E-2</c:v>
                </c:pt>
                <c:pt idx="7316">
                  <c:v>1.63605E-2</c:v>
                </c:pt>
                <c:pt idx="7317">
                  <c:v>1.62261E-2</c:v>
                </c:pt>
                <c:pt idx="7318">
                  <c:v>1.6090299999999998E-2</c:v>
                </c:pt>
                <c:pt idx="7319">
                  <c:v>1.5953499999999999E-2</c:v>
                </c:pt>
                <c:pt idx="7320">
                  <c:v>1.5815900000000001E-2</c:v>
                </c:pt>
                <c:pt idx="7321">
                  <c:v>1.5677699999999999E-2</c:v>
                </c:pt>
                <c:pt idx="7322">
                  <c:v>1.55391E-2</c:v>
                </c:pt>
                <c:pt idx="7323">
                  <c:v>1.54003E-2</c:v>
                </c:pt>
                <c:pt idx="7324">
                  <c:v>1.5261500000000001E-2</c:v>
                </c:pt>
                <c:pt idx="7325">
                  <c:v>1.51228E-2</c:v>
                </c:pt>
                <c:pt idx="7326">
                  <c:v>1.49844E-2</c:v>
                </c:pt>
                <c:pt idx="7327">
                  <c:v>1.4846399999999999E-2</c:v>
                </c:pt>
                <c:pt idx="7328">
                  <c:v>1.4708799999999999E-2</c:v>
                </c:pt>
                <c:pt idx="7329">
                  <c:v>1.4571799999999999E-2</c:v>
                </c:pt>
                <c:pt idx="7330">
                  <c:v>1.44353E-2</c:v>
                </c:pt>
                <c:pt idx="7331">
                  <c:v>1.42995E-2</c:v>
                </c:pt>
                <c:pt idx="7332">
                  <c:v>1.4164299999999999E-2</c:v>
                </c:pt>
                <c:pt idx="7333">
                  <c:v>1.4029700000000001E-2</c:v>
                </c:pt>
                <c:pt idx="7334">
                  <c:v>1.3895599999999999E-2</c:v>
                </c:pt>
                <c:pt idx="7335">
                  <c:v>1.37622E-2</c:v>
                </c:pt>
                <c:pt idx="7336">
                  <c:v>1.3629199999999999E-2</c:v>
                </c:pt>
                <c:pt idx="7337">
                  <c:v>1.3496599999999999E-2</c:v>
                </c:pt>
                <c:pt idx="7338">
                  <c:v>1.33642E-2</c:v>
                </c:pt>
                <c:pt idx="7339">
                  <c:v>1.32321E-2</c:v>
                </c:pt>
                <c:pt idx="7340">
                  <c:v>1.3100000000000001E-2</c:v>
                </c:pt>
                <c:pt idx="7341">
                  <c:v>1.29677E-2</c:v>
                </c:pt>
                <c:pt idx="7342">
                  <c:v>1.28352E-2</c:v>
                </c:pt>
                <c:pt idx="7343">
                  <c:v>1.27022E-2</c:v>
                </c:pt>
                <c:pt idx="7344">
                  <c:v>1.2568599999999999E-2</c:v>
                </c:pt>
                <c:pt idx="7345">
                  <c:v>1.24341E-2</c:v>
                </c:pt>
                <c:pt idx="7346">
                  <c:v>1.2298399999999999E-2</c:v>
                </c:pt>
                <c:pt idx="7347">
                  <c:v>1.21615E-2</c:v>
                </c:pt>
                <c:pt idx="7348">
                  <c:v>1.20229E-2</c:v>
                </c:pt>
                <c:pt idx="7349">
                  <c:v>1.18826E-2</c:v>
                </c:pt>
                <c:pt idx="7350">
                  <c:v>1.17401E-2</c:v>
                </c:pt>
                <c:pt idx="7351">
                  <c:v>1.15952E-2</c:v>
                </c:pt>
                <c:pt idx="7352">
                  <c:v>1.14477E-2</c:v>
                </c:pt>
                <c:pt idx="7353">
                  <c:v>1.12972E-2</c:v>
                </c:pt>
                <c:pt idx="7354">
                  <c:v>1.1143500000000001E-2</c:v>
                </c:pt>
                <c:pt idx="7355">
                  <c:v>1.09862E-2</c:v>
                </c:pt>
                <c:pt idx="7356">
                  <c:v>1.0825E-2</c:v>
                </c:pt>
                <c:pt idx="7357">
                  <c:v>1.0659699999999999E-2</c:v>
                </c:pt>
                <c:pt idx="7358">
                  <c:v>1.04899E-2</c:v>
                </c:pt>
                <c:pt idx="7359">
                  <c:v>1.0315299999999999E-2</c:v>
                </c:pt>
                <c:pt idx="7360">
                  <c:v>1.0135699999999999E-2</c:v>
                </c:pt>
                <c:pt idx="7361" formatCode="0.00E+00">
                  <c:v>9.9505800000000005E-3</c:v>
                </c:pt>
                <c:pt idx="7362" formatCode="0.00E+00">
                  <c:v>9.7597799999999992E-3</c:v>
                </c:pt>
                <c:pt idx="7363" formatCode="0.00E+00">
                  <c:v>9.5629500000000006E-3</c:v>
                </c:pt>
                <c:pt idx="7364" formatCode="0.00E+00">
                  <c:v>9.3598099999999997E-3</c:v>
                </c:pt>
                <c:pt idx="7365" formatCode="0.00E+00">
                  <c:v>9.1500499999999999E-3</c:v>
                </c:pt>
                <c:pt idx="7366" formatCode="0.00E+00">
                  <c:v>8.9333799999999994E-3</c:v>
                </c:pt>
                <c:pt idx="7367" formatCode="0.00E+00">
                  <c:v>8.70953E-3</c:v>
                </c:pt>
                <c:pt idx="7368" formatCode="0.00E+00">
                  <c:v>8.4782199999999999E-3</c:v>
                </c:pt>
                <c:pt idx="7369" formatCode="0.00E+00">
                  <c:v>8.2391800000000005E-3</c:v>
                </c:pt>
                <c:pt idx="7370" formatCode="0.00E+00">
                  <c:v>7.9921599999999999E-3</c:v>
                </c:pt>
                <c:pt idx="7371" formatCode="0.00E+00">
                  <c:v>7.7369200000000004E-3</c:v>
                </c:pt>
                <c:pt idx="7372" formatCode="0.00E+00">
                  <c:v>7.47323E-3</c:v>
                </c:pt>
                <c:pt idx="7373" formatCode="0.00E+00">
                  <c:v>7.2008699999999998E-3</c:v>
                </c:pt>
                <c:pt idx="7374" formatCode="0.00E+00">
                  <c:v>6.9196300000000004E-3</c:v>
                </c:pt>
                <c:pt idx="7375" formatCode="0.00E+00">
                  <c:v>6.6293300000000001E-3</c:v>
                </c:pt>
                <c:pt idx="7376" formatCode="0.00E+00">
                  <c:v>6.3298E-3</c:v>
                </c:pt>
                <c:pt idx="7377" formatCode="0.00E+00">
                  <c:v>6.0208700000000002E-3</c:v>
                </c:pt>
                <c:pt idx="7378" formatCode="0.00E+00">
                  <c:v>5.7023999999999998E-3</c:v>
                </c:pt>
                <c:pt idx="7379" formatCode="0.00E+00">
                  <c:v>5.3742800000000004E-3</c:v>
                </c:pt>
                <c:pt idx="7380" formatCode="0.00E+00">
                  <c:v>5.0363999999999999E-3</c:v>
                </c:pt>
                <c:pt idx="7381" formatCode="0.00E+00">
                  <c:v>4.6886799999999998E-3</c:v>
                </c:pt>
                <c:pt idx="7382" formatCode="0.00E+00">
                  <c:v>4.3310500000000004E-3</c:v>
                </c:pt>
                <c:pt idx="7383" formatCode="0.00E+00">
                  <c:v>3.9634600000000002E-3</c:v>
                </c:pt>
                <c:pt idx="7384" formatCode="0.00E+00">
                  <c:v>3.5859099999999999E-3</c:v>
                </c:pt>
                <c:pt idx="7385" formatCode="0.00E+00">
                  <c:v>3.1983799999999998E-3</c:v>
                </c:pt>
                <c:pt idx="7386" formatCode="0.00E+00">
                  <c:v>2.8008999999999998E-3</c:v>
                </c:pt>
                <c:pt idx="7387" formatCode="0.00E+00">
                  <c:v>2.3935100000000002E-3</c:v>
                </c:pt>
                <c:pt idx="7388" formatCode="0.00E+00">
                  <c:v>1.97628E-3</c:v>
                </c:pt>
                <c:pt idx="7389" formatCode="0.00E+00">
                  <c:v>1.54929E-3</c:v>
                </c:pt>
                <c:pt idx="7390" formatCode="0.00E+00">
                  <c:v>1.1126700000000001E-3</c:v>
                </c:pt>
                <c:pt idx="7391" formatCode="0.00E+00">
                  <c:v>6.6654400000000003E-4</c:v>
                </c:pt>
                <c:pt idx="7392" formatCode="0.00E+00">
                  <c:v>2.1108100000000001E-4</c:v>
                </c:pt>
                <c:pt idx="7393" formatCode="0.00E+00">
                  <c:v>-2.5353499999999999E-4</c:v>
                </c:pt>
                <c:pt idx="7394" formatCode="0.00E+00">
                  <c:v>-7.2709599999999999E-4</c:v>
                </c:pt>
                <c:pt idx="7395" formatCode="0.00E+00">
                  <c:v>-1.20937E-3</c:v>
                </c:pt>
                <c:pt idx="7396" formatCode="0.00E+00">
                  <c:v>-1.70009E-3</c:v>
                </c:pt>
                <c:pt idx="7397" formatCode="0.00E+00">
                  <c:v>-2.1989800000000001E-3</c:v>
                </c:pt>
                <c:pt idx="7398" formatCode="0.00E+00">
                  <c:v>-2.7057299999999999E-3</c:v>
                </c:pt>
                <c:pt idx="7399" formatCode="0.00E+00">
                  <c:v>-3.2200100000000001E-3</c:v>
                </c:pt>
                <c:pt idx="7400" formatCode="0.00E+00">
                  <c:v>-3.7414700000000002E-3</c:v>
                </c:pt>
                <c:pt idx="7401" formatCode="0.00E+00">
                  <c:v>-4.2697200000000003E-3</c:v>
                </c:pt>
                <c:pt idx="7402" formatCode="0.00E+00">
                  <c:v>-4.8043699999999996E-3</c:v>
                </c:pt>
                <c:pt idx="7403" formatCode="0.00E+00">
                  <c:v>-5.34499E-3</c:v>
                </c:pt>
                <c:pt idx="7404" formatCode="0.00E+00">
                  <c:v>-5.8911399999999996E-3</c:v>
                </c:pt>
                <c:pt idx="7405" formatCode="0.00E+00">
                  <c:v>-6.4423500000000003E-3</c:v>
                </c:pt>
                <c:pt idx="7406" formatCode="0.00E+00">
                  <c:v>-6.99812E-3</c:v>
                </c:pt>
                <c:pt idx="7407" formatCode="0.00E+00">
                  <c:v>-7.55794E-3</c:v>
                </c:pt>
                <c:pt idx="7408" formatCode="0.00E+00">
                  <c:v>-8.1212899999999998E-3</c:v>
                </c:pt>
                <c:pt idx="7409" formatCode="0.00E+00">
                  <c:v>-8.6876200000000001E-3</c:v>
                </c:pt>
                <c:pt idx="7410" formatCode="0.00E+00">
                  <c:v>-9.2563400000000001E-3</c:v>
                </c:pt>
                <c:pt idx="7411" formatCode="0.00E+00">
                  <c:v>-9.8268799999999996E-3</c:v>
                </c:pt>
                <c:pt idx="7412">
                  <c:v>-1.0398599999999999E-2</c:v>
                </c:pt>
                <c:pt idx="7413">
                  <c:v>-1.0971E-2</c:v>
                </c:pt>
                <c:pt idx="7414">
                  <c:v>-1.15432E-2</c:v>
                </c:pt>
                <c:pt idx="7415">
                  <c:v>-1.21148E-2</c:v>
                </c:pt>
                <c:pt idx="7416">
                  <c:v>-1.2685E-2</c:v>
                </c:pt>
                <c:pt idx="7417">
                  <c:v>-1.32531E-2</c:v>
                </c:pt>
                <c:pt idx="7418">
                  <c:v>-1.3818499999999999E-2</c:v>
                </c:pt>
                <c:pt idx="7419">
                  <c:v>-1.4380499999999999E-2</c:v>
                </c:pt>
                <c:pt idx="7420">
                  <c:v>-1.49383E-2</c:v>
                </c:pt>
                <c:pt idx="7421">
                  <c:v>-1.54912E-2</c:v>
                </c:pt>
                <c:pt idx="7422">
                  <c:v>-1.6038500000000001E-2</c:v>
                </c:pt>
                <c:pt idx="7423">
                  <c:v>-1.6579400000000001E-2</c:v>
                </c:pt>
                <c:pt idx="7424">
                  <c:v>-1.7113199999999999E-2</c:v>
                </c:pt>
                <c:pt idx="7425">
                  <c:v>-1.7639200000000001E-2</c:v>
                </c:pt>
                <c:pt idx="7426">
                  <c:v>-1.8156700000000001E-2</c:v>
                </c:pt>
                <c:pt idx="7427">
                  <c:v>-1.8664799999999999E-2</c:v>
                </c:pt>
                <c:pt idx="7428">
                  <c:v>-1.9162800000000001E-2</c:v>
                </c:pt>
                <c:pt idx="7429">
                  <c:v>-1.9649900000000001E-2</c:v>
                </c:pt>
                <c:pt idx="7430">
                  <c:v>-2.0125500000000001E-2</c:v>
                </c:pt>
                <c:pt idx="7431">
                  <c:v>-2.0588800000000001E-2</c:v>
                </c:pt>
                <c:pt idx="7432">
                  <c:v>-2.1038999999999999E-2</c:v>
                </c:pt>
                <c:pt idx="7433">
                  <c:v>-2.1475500000000002E-2</c:v>
                </c:pt>
                <c:pt idx="7434">
                  <c:v>-2.1897300000000001E-2</c:v>
                </c:pt>
                <c:pt idx="7435">
                  <c:v>-2.2304000000000001E-2</c:v>
                </c:pt>
                <c:pt idx="7436">
                  <c:v>-2.2694700000000002E-2</c:v>
                </c:pt>
                <c:pt idx="7437">
                  <c:v>-2.30688E-2</c:v>
                </c:pt>
                <c:pt idx="7438">
                  <c:v>-2.3425600000000001E-2</c:v>
                </c:pt>
                <c:pt idx="7439">
                  <c:v>-2.3764299999999999E-2</c:v>
                </c:pt>
                <c:pt idx="7440">
                  <c:v>-2.4084499999999998E-2</c:v>
                </c:pt>
                <c:pt idx="7441">
                  <c:v>-2.4385299999999999E-2</c:v>
                </c:pt>
                <c:pt idx="7442">
                  <c:v>-2.4666199999999999E-2</c:v>
                </c:pt>
                <c:pt idx="7443">
                  <c:v>-2.49267E-2</c:v>
                </c:pt>
                <c:pt idx="7444">
                  <c:v>-2.5166000000000001E-2</c:v>
                </c:pt>
                <c:pt idx="7445">
                  <c:v>-2.5383699999999999E-2</c:v>
                </c:pt>
                <c:pt idx="7446">
                  <c:v>-2.55792E-2</c:v>
                </c:pt>
                <c:pt idx="7447">
                  <c:v>-2.5752000000000001E-2</c:v>
                </c:pt>
                <c:pt idx="7448">
                  <c:v>-2.59017E-2</c:v>
                </c:pt>
                <c:pt idx="7449">
                  <c:v>-2.6027600000000001E-2</c:v>
                </c:pt>
                <c:pt idx="7450">
                  <c:v>-2.61295E-2</c:v>
                </c:pt>
                <c:pt idx="7451">
                  <c:v>-2.6206799999999999E-2</c:v>
                </c:pt>
                <c:pt idx="7452">
                  <c:v>-2.6259299999999999E-2</c:v>
                </c:pt>
                <c:pt idx="7453">
                  <c:v>-2.6286500000000001E-2</c:v>
                </c:pt>
                <c:pt idx="7454">
                  <c:v>-2.6288099999999998E-2</c:v>
                </c:pt>
                <c:pt idx="7455">
                  <c:v>-2.62639E-2</c:v>
                </c:pt>
                <c:pt idx="7456">
                  <c:v>-2.6213500000000001E-2</c:v>
                </c:pt>
                <c:pt idx="7457">
                  <c:v>-2.6136800000000002E-2</c:v>
                </c:pt>
                <c:pt idx="7458">
                  <c:v>-2.6033500000000001E-2</c:v>
                </c:pt>
                <c:pt idx="7459">
                  <c:v>-2.5903599999999999E-2</c:v>
                </c:pt>
                <c:pt idx="7460">
                  <c:v>-2.5746700000000001E-2</c:v>
                </c:pt>
                <c:pt idx="7461">
                  <c:v>-2.5562999999999999E-2</c:v>
                </c:pt>
                <c:pt idx="7462">
                  <c:v>-2.5352199999999998E-2</c:v>
                </c:pt>
                <c:pt idx="7463">
                  <c:v>-2.5114399999999999E-2</c:v>
                </c:pt>
                <c:pt idx="7464">
                  <c:v>-2.4849599999999999E-2</c:v>
                </c:pt>
                <c:pt idx="7465">
                  <c:v>-2.4557800000000001E-2</c:v>
                </c:pt>
                <c:pt idx="7466">
                  <c:v>-2.4239199999999999E-2</c:v>
                </c:pt>
                <c:pt idx="7467">
                  <c:v>-2.38938E-2</c:v>
                </c:pt>
                <c:pt idx="7468">
                  <c:v>-2.3521799999999999E-2</c:v>
                </c:pt>
                <c:pt idx="7469">
                  <c:v>-2.3123399999999999E-2</c:v>
                </c:pt>
                <c:pt idx="7470">
                  <c:v>-2.2698900000000001E-2</c:v>
                </c:pt>
                <c:pt idx="7471">
                  <c:v>-2.2248500000000001E-2</c:v>
                </c:pt>
                <c:pt idx="7472">
                  <c:v>-2.1772400000000001E-2</c:v>
                </c:pt>
                <c:pt idx="7473">
                  <c:v>-2.1271100000000001E-2</c:v>
                </c:pt>
                <c:pt idx="7474">
                  <c:v>-2.0745E-2</c:v>
                </c:pt>
                <c:pt idx="7475">
                  <c:v>-2.0194400000000001E-2</c:v>
                </c:pt>
                <c:pt idx="7476">
                  <c:v>-1.96197E-2</c:v>
                </c:pt>
                <c:pt idx="7477">
                  <c:v>-1.90216E-2</c:v>
                </c:pt>
                <c:pt idx="7478">
                  <c:v>-1.84005E-2</c:v>
                </c:pt>
                <c:pt idx="7479">
                  <c:v>-1.7756899999999999E-2</c:v>
                </c:pt>
                <c:pt idx="7480">
                  <c:v>-1.70914E-2</c:v>
                </c:pt>
                <c:pt idx="7481">
                  <c:v>-1.6404800000000001E-2</c:v>
                </c:pt>
                <c:pt idx="7482">
                  <c:v>-1.56975E-2</c:v>
                </c:pt>
                <c:pt idx="7483">
                  <c:v>-1.49704E-2</c:v>
                </c:pt>
                <c:pt idx="7484">
                  <c:v>-1.42241E-2</c:v>
                </c:pt>
                <c:pt idx="7485">
                  <c:v>-1.34593E-2</c:v>
                </c:pt>
                <c:pt idx="7486">
                  <c:v>-1.26769E-2</c:v>
                </c:pt>
                <c:pt idx="7487">
                  <c:v>-1.18776E-2</c:v>
                </c:pt>
                <c:pt idx="7488">
                  <c:v>-1.1062300000000001E-2</c:v>
                </c:pt>
                <c:pt idx="7489">
                  <c:v>-1.02319E-2</c:v>
                </c:pt>
                <c:pt idx="7490" formatCode="0.00E+00">
                  <c:v>-9.3871600000000003E-3</c:v>
                </c:pt>
                <c:pt idx="7491" formatCode="0.00E+00">
                  <c:v>-8.5290499999999998E-3</c:v>
                </c:pt>
                <c:pt idx="7492" formatCode="0.00E+00">
                  <c:v>-7.6585000000000004E-3</c:v>
                </c:pt>
                <c:pt idx="7493" formatCode="0.00E+00">
                  <c:v>-6.7764399999999999E-3</c:v>
                </c:pt>
                <c:pt idx="7494" formatCode="0.00E+00">
                  <c:v>-5.8838600000000003E-3</c:v>
                </c:pt>
                <c:pt idx="7495" formatCode="0.00E+00">
                  <c:v>-4.9817400000000001E-3</c:v>
                </c:pt>
                <c:pt idx="7496" formatCode="0.00E+00">
                  <c:v>-4.0710900000000003E-3</c:v>
                </c:pt>
                <c:pt idx="7497" formatCode="0.00E+00">
                  <c:v>-3.15293E-3</c:v>
                </c:pt>
                <c:pt idx="7498" formatCode="0.00E+00">
                  <c:v>-2.2282999999999999E-3</c:v>
                </c:pt>
                <c:pt idx="7499" formatCode="0.00E+00">
                  <c:v>-1.2982600000000001E-3</c:v>
                </c:pt>
                <c:pt idx="7500" formatCode="0.00E+00">
                  <c:v>-3.6385200000000001E-4</c:v>
                </c:pt>
                <c:pt idx="7501" formatCode="0.00E+00">
                  <c:v>5.7383200000000003E-4</c:v>
                </c:pt>
                <c:pt idx="7502" formatCode="0.00E+00">
                  <c:v>1.5137099999999999E-3</c:v>
                </c:pt>
                <c:pt idx="7503" formatCode="0.00E+00">
                  <c:v>2.4547000000000002E-3</c:v>
                </c:pt>
                <c:pt idx="7504" formatCode="0.00E+00">
                  <c:v>3.3957000000000002E-3</c:v>
                </c:pt>
                <c:pt idx="7505" formatCode="0.00E+00">
                  <c:v>4.3356100000000002E-3</c:v>
                </c:pt>
                <c:pt idx="7506" formatCode="0.00E+00">
                  <c:v>5.2733199999999997E-3</c:v>
                </c:pt>
                <c:pt idx="7507" formatCode="0.00E+00">
                  <c:v>6.2077299999999998E-3</c:v>
                </c:pt>
                <c:pt idx="7508" formatCode="0.00E+00">
                  <c:v>7.1377300000000001E-3</c:v>
                </c:pt>
                <c:pt idx="7509" formatCode="0.00E+00">
                  <c:v>8.0622300000000001E-3</c:v>
                </c:pt>
                <c:pt idx="7510" formatCode="0.00E+00">
                  <c:v>8.9801099999999995E-3</c:v>
                </c:pt>
                <c:pt idx="7511" formatCode="0.00E+00">
                  <c:v>9.8902799999999996E-3</c:v>
                </c:pt>
                <c:pt idx="7512">
                  <c:v>1.07917E-2</c:v>
                </c:pt>
                <c:pt idx="7513">
                  <c:v>1.1683199999999999E-2</c:v>
                </c:pt>
                <c:pt idx="7514">
                  <c:v>1.2563700000000001E-2</c:v>
                </c:pt>
                <c:pt idx="7515">
                  <c:v>1.3432299999999999E-2</c:v>
                </c:pt>
                <c:pt idx="7516">
                  <c:v>1.42878E-2</c:v>
                </c:pt>
                <c:pt idx="7517">
                  <c:v>1.5129200000000001E-2</c:v>
                </c:pt>
                <c:pt idx="7518">
                  <c:v>1.5955400000000002E-2</c:v>
                </c:pt>
                <c:pt idx="7519">
                  <c:v>1.6765599999999999E-2</c:v>
                </c:pt>
                <c:pt idx="7520">
                  <c:v>1.75587E-2</c:v>
                </c:pt>
                <c:pt idx="7521">
                  <c:v>1.8333700000000001E-2</c:v>
                </c:pt>
                <c:pt idx="7522">
                  <c:v>1.9089800000000001E-2</c:v>
                </c:pt>
                <c:pt idx="7523">
                  <c:v>1.98259E-2</c:v>
                </c:pt>
                <c:pt idx="7524">
                  <c:v>2.0541199999999999E-2</c:v>
                </c:pt>
                <c:pt idx="7525">
                  <c:v>2.1234800000000002E-2</c:v>
                </c:pt>
                <c:pt idx="7526">
                  <c:v>2.1905899999999999E-2</c:v>
                </c:pt>
                <c:pt idx="7527">
                  <c:v>2.2553699999999999E-2</c:v>
                </c:pt>
                <c:pt idx="7528">
                  <c:v>2.3177400000000001E-2</c:v>
                </c:pt>
                <c:pt idx="7529">
                  <c:v>2.3776200000000001E-2</c:v>
                </c:pt>
                <c:pt idx="7530">
                  <c:v>2.43494E-2</c:v>
                </c:pt>
                <c:pt idx="7531">
                  <c:v>2.48963E-2</c:v>
                </c:pt>
                <c:pt idx="7532">
                  <c:v>2.54162E-2</c:v>
                </c:pt>
                <c:pt idx="7533">
                  <c:v>2.59086E-2</c:v>
                </c:pt>
                <c:pt idx="7534">
                  <c:v>2.6372799999999998E-2</c:v>
                </c:pt>
                <c:pt idx="7535">
                  <c:v>2.68083E-2</c:v>
                </c:pt>
                <c:pt idx="7536">
                  <c:v>2.7214599999999999E-2</c:v>
                </c:pt>
                <c:pt idx="7537">
                  <c:v>2.75912E-2</c:v>
                </c:pt>
                <c:pt idx="7538">
                  <c:v>2.7937699999999999E-2</c:v>
                </c:pt>
                <c:pt idx="7539">
                  <c:v>2.82536E-2</c:v>
                </c:pt>
                <c:pt idx="7540">
                  <c:v>2.8538600000000001E-2</c:v>
                </c:pt>
                <c:pt idx="7541">
                  <c:v>2.87923E-2</c:v>
                </c:pt>
                <c:pt idx="7542">
                  <c:v>2.9014600000000002E-2</c:v>
                </c:pt>
                <c:pt idx="7543">
                  <c:v>2.9205100000000001E-2</c:v>
                </c:pt>
                <c:pt idx="7544">
                  <c:v>2.93637E-2</c:v>
                </c:pt>
                <c:pt idx="7545">
                  <c:v>2.9490200000000001E-2</c:v>
                </c:pt>
                <c:pt idx="7546">
                  <c:v>2.95845E-2</c:v>
                </c:pt>
                <c:pt idx="7547">
                  <c:v>2.9646499999999999E-2</c:v>
                </c:pt>
                <c:pt idx="7548">
                  <c:v>2.96762E-2</c:v>
                </c:pt>
                <c:pt idx="7549">
                  <c:v>2.9673600000000001E-2</c:v>
                </c:pt>
                <c:pt idx="7550">
                  <c:v>2.96387E-2</c:v>
                </c:pt>
                <c:pt idx="7551">
                  <c:v>2.9571699999999999E-2</c:v>
                </c:pt>
                <c:pt idx="7552">
                  <c:v>2.9472700000000001E-2</c:v>
                </c:pt>
                <c:pt idx="7553">
                  <c:v>2.9341900000000001E-2</c:v>
                </c:pt>
                <c:pt idx="7554">
                  <c:v>2.9179400000000001E-2</c:v>
                </c:pt>
                <c:pt idx="7555">
                  <c:v>2.89856E-2</c:v>
                </c:pt>
                <c:pt idx="7556">
                  <c:v>2.87607E-2</c:v>
                </c:pt>
                <c:pt idx="7557">
                  <c:v>2.8505099999999998E-2</c:v>
                </c:pt>
                <c:pt idx="7558">
                  <c:v>2.82191E-2</c:v>
                </c:pt>
                <c:pt idx="7559">
                  <c:v>2.7903299999999999E-2</c:v>
                </c:pt>
                <c:pt idx="7560">
                  <c:v>2.7557999999999999E-2</c:v>
                </c:pt>
                <c:pt idx="7561">
                  <c:v>2.7183800000000001E-2</c:v>
                </c:pt>
                <c:pt idx="7562">
                  <c:v>2.6781099999999999E-2</c:v>
                </c:pt>
                <c:pt idx="7563">
                  <c:v>2.6350499999999999E-2</c:v>
                </c:pt>
                <c:pt idx="7564">
                  <c:v>2.5892700000000001E-2</c:v>
                </c:pt>
                <c:pt idx="7565">
                  <c:v>2.5408300000000002E-2</c:v>
                </c:pt>
                <c:pt idx="7566">
                  <c:v>2.4897900000000001E-2</c:v>
                </c:pt>
                <c:pt idx="7567">
                  <c:v>2.43623E-2</c:v>
                </c:pt>
                <c:pt idx="7568">
                  <c:v>2.3802199999999999E-2</c:v>
                </c:pt>
                <c:pt idx="7569">
                  <c:v>2.3218300000000001E-2</c:v>
                </c:pt>
                <c:pt idx="7570">
                  <c:v>2.26114E-2</c:v>
                </c:pt>
                <c:pt idx="7571">
                  <c:v>2.1982399999999999E-2</c:v>
                </c:pt>
                <c:pt idx="7572">
                  <c:v>2.13321E-2</c:v>
                </c:pt>
                <c:pt idx="7573">
                  <c:v>2.06614E-2</c:v>
                </c:pt>
                <c:pt idx="7574">
                  <c:v>1.9971200000000001E-2</c:v>
                </c:pt>
                <c:pt idx="7575">
                  <c:v>1.92623E-2</c:v>
                </c:pt>
                <c:pt idx="7576">
                  <c:v>1.8535800000000002E-2</c:v>
                </c:pt>
                <c:pt idx="7577">
                  <c:v>1.7792499999999999E-2</c:v>
                </c:pt>
                <c:pt idx="7578">
                  <c:v>1.7033599999999999E-2</c:v>
                </c:pt>
                <c:pt idx="7579">
                  <c:v>1.6259800000000001E-2</c:v>
                </c:pt>
                <c:pt idx="7580">
                  <c:v>1.5472400000000001E-2</c:v>
                </c:pt>
                <c:pt idx="7581">
                  <c:v>1.46722E-2</c:v>
                </c:pt>
                <c:pt idx="7582">
                  <c:v>1.3860300000000001E-2</c:v>
                </c:pt>
                <c:pt idx="7583">
                  <c:v>1.30378E-2</c:v>
                </c:pt>
                <c:pt idx="7584">
                  <c:v>1.2205799999999999E-2</c:v>
                </c:pt>
                <c:pt idx="7585">
                  <c:v>1.1365200000000001E-2</c:v>
                </c:pt>
                <c:pt idx="7586">
                  <c:v>1.0517200000000001E-2</c:v>
                </c:pt>
                <c:pt idx="7587" formatCode="0.00E+00">
                  <c:v>9.6627599999999994E-3</c:v>
                </c:pt>
                <c:pt idx="7588" formatCode="0.00E+00">
                  <c:v>8.8030599999999997E-3</c:v>
                </c:pt>
                <c:pt idx="7589" formatCode="0.00E+00">
                  <c:v>7.9391500000000007E-3</c:v>
                </c:pt>
                <c:pt idx="7590" formatCode="0.00E+00">
                  <c:v>7.0720899999999996E-3</c:v>
                </c:pt>
                <c:pt idx="7591" formatCode="0.00E+00">
                  <c:v>6.2029800000000003E-3</c:v>
                </c:pt>
                <c:pt idx="7592" formatCode="0.00E+00">
                  <c:v>5.3328799999999999E-3</c:v>
                </c:pt>
                <c:pt idx="7593" formatCode="0.00E+00">
                  <c:v>4.4628599999999999E-3</c:v>
                </c:pt>
                <c:pt idx="7594" formatCode="0.00E+00">
                  <c:v>3.59399E-3</c:v>
                </c:pt>
                <c:pt idx="7595" formatCode="0.00E+00">
                  <c:v>2.7273200000000001E-3</c:v>
                </c:pt>
                <c:pt idx="7596" formatCode="0.00E+00">
                  <c:v>1.86389E-3</c:v>
                </c:pt>
                <c:pt idx="7597" formatCode="0.00E+00">
                  <c:v>1.0047599999999999E-3</c:v>
                </c:pt>
                <c:pt idx="7598" formatCode="0.00E+00">
                  <c:v>1.5092999999999999E-4</c:v>
                </c:pt>
                <c:pt idx="7599" formatCode="0.00E+00">
                  <c:v>-6.9657699999999998E-4</c:v>
                </c:pt>
                <c:pt idx="7600" formatCode="0.00E+00">
                  <c:v>-1.53677E-3</c:v>
                </c:pt>
                <c:pt idx="7601" formatCode="0.00E+00">
                  <c:v>-2.3686599999999999E-3</c:v>
                </c:pt>
                <c:pt idx="7602" formatCode="0.00E+00">
                  <c:v>-3.1913000000000002E-3</c:v>
                </c:pt>
                <c:pt idx="7603" formatCode="0.00E+00">
                  <c:v>-4.0037299999999996E-3</c:v>
                </c:pt>
                <c:pt idx="7604" formatCode="0.00E+00">
                  <c:v>-4.80504E-3</c:v>
                </c:pt>
                <c:pt idx="7605" formatCode="0.00E+00">
                  <c:v>-5.5943099999999999E-3</c:v>
                </c:pt>
                <c:pt idx="7606" formatCode="0.00E+00">
                  <c:v>-6.3706800000000001E-3</c:v>
                </c:pt>
                <c:pt idx="7607" formatCode="0.00E+00">
                  <c:v>-7.1332799999999997E-3</c:v>
                </c:pt>
                <c:pt idx="7608" formatCode="0.00E+00">
                  <c:v>-7.8812900000000009E-3</c:v>
                </c:pt>
                <c:pt idx="7609" formatCode="0.00E+00">
                  <c:v>-8.6138900000000008E-3</c:v>
                </c:pt>
                <c:pt idx="7610" formatCode="0.00E+00">
                  <c:v>-9.3303199999999996E-3</c:v>
                </c:pt>
                <c:pt idx="7611">
                  <c:v>-1.00298E-2</c:v>
                </c:pt>
                <c:pt idx="7612">
                  <c:v>-1.07116E-2</c:v>
                </c:pt>
                <c:pt idx="7613">
                  <c:v>-1.1375100000000001E-2</c:v>
                </c:pt>
                <c:pt idx="7614">
                  <c:v>-1.20196E-2</c:v>
                </c:pt>
                <c:pt idx="7615">
                  <c:v>-1.26444E-2</c:v>
                </c:pt>
                <c:pt idx="7616">
                  <c:v>-1.3249E-2</c:v>
                </c:pt>
                <c:pt idx="7617">
                  <c:v>-1.3832799999999999E-2</c:v>
                </c:pt>
                <c:pt idx="7618">
                  <c:v>-1.43952E-2</c:v>
                </c:pt>
                <c:pt idx="7619">
                  <c:v>-1.4935800000000001E-2</c:v>
                </c:pt>
                <c:pt idx="7620">
                  <c:v>-1.54541E-2</c:v>
                </c:pt>
                <c:pt idx="7621">
                  <c:v>-1.5949600000000001E-2</c:v>
                </c:pt>
                <c:pt idx="7622">
                  <c:v>-1.6421999999999999E-2</c:v>
                </c:pt>
                <c:pt idx="7623">
                  <c:v>-1.6870900000000001E-2</c:v>
                </c:pt>
                <c:pt idx="7624">
                  <c:v>-1.7295999999999999E-2</c:v>
                </c:pt>
                <c:pt idx="7625">
                  <c:v>-1.7697000000000001E-2</c:v>
                </c:pt>
                <c:pt idx="7626">
                  <c:v>-1.8073599999999999E-2</c:v>
                </c:pt>
                <c:pt idx="7627">
                  <c:v>-1.84256E-2</c:v>
                </c:pt>
                <c:pt idx="7628">
                  <c:v>-1.8752899999999999E-2</c:v>
                </c:pt>
                <c:pt idx="7629">
                  <c:v>-1.9055300000000001E-2</c:v>
                </c:pt>
                <c:pt idx="7630">
                  <c:v>-1.9332599999999998E-2</c:v>
                </c:pt>
                <c:pt idx="7631">
                  <c:v>-1.9584899999999999E-2</c:v>
                </c:pt>
                <c:pt idx="7632">
                  <c:v>-1.9812E-2</c:v>
                </c:pt>
                <c:pt idx="7633">
                  <c:v>-2.00141E-2</c:v>
                </c:pt>
                <c:pt idx="7634">
                  <c:v>-2.0191000000000001E-2</c:v>
                </c:pt>
                <c:pt idx="7635">
                  <c:v>-2.0342900000000001E-2</c:v>
                </c:pt>
                <c:pt idx="7636">
                  <c:v>-2.0469899999999999E-2</c:v>
                </c:pt>
                <c:pt idx="7637">
                  <c:v>-2.0572199999999999E-2</c:v>
                </c:pt>
                <c:pt idx="7638">
                  <c:v>-2.0649799999999999E-2</c:v>
                </c:pt>
                <c:pt idx="7639">
                  <c:v>-2.0703099999999999E-2</c:v>
                </c:pt>
                <c:pt idx="7640">
                  <c:v>-2.07321E-2</c:v>
                </c:pt>
                <c:pt idx="7641">
                  <c:v>-2.07373E-2</c:v>
                </c:pt>
                <c:pt idx="7642">
                  <c:v>-2.0718899999999998E-2</c:v>
                </c:pt>
                <c:pt idx="7643">
                  <c:v>-2.0677299999999999E-2</c:v>
                </c:pt>
                <c:pt idx="7644">
                  <c:v>-2.0612700000000001E-2</c:v>
                </c:pt>
                <c:pt idx="7645">
                  <c:v>-2.0525600000000001E-2</c:v>
                </c:pt>
                <c:pt idx="7646">
                  <c:v>-2.0416500000000001E-2</c:v>
                </c:pt>
                <c:pt idx="7647">
                  <c:v>-2.02857E-2</c:v>
                </c:pt>
                <c:pt idx="7648">
                  <c:v>-2.0133700000000001E-2</c:v>
                </c:pt>
                <c:pt idx="7649">
                  <c:v>-1.9961099999999999E-2</c:v>
                </c:pt>
                <c:pt idx="7650">
                  <c:v>-1.97682E-2</c:v>
                </c:pt>
                <c:pt idx="7651">
                  <c:v>-1.9555800000000002E-2</c:v>
                </c:pt>
                <c:pt idx="7652">
                  <c:v>-1.9324299999999999E-2</c:v>
                </c:pt>
                <c:pt idx="7653">
                  <c:v>-1.9074399999999998E-2</c:v>
                </c:pt>
                <c:pt idx="7654">
                  <c:v>-1.88065E-2</c:v>
                </c:pt>
                <c:pt idx="7655">
                  <c:v>-1.85215E-2</c:v>
                </c:pt>
                <c:pt idx="7656">
                  <c:v>-1.8219800000000001E-2</c:v>
                </c:pt>
                <c:pt idx="7657">
                  <c:v>-1.79022E-2</c:v>
                </c:pt>
                <c:pt idx="7658">
                  <c:v>-1.75693E-2</c:v>
                </c:pt>
                <c:pt idx="7659">
                  <c:v>-1.7221799999999999E-2</c:v>
                </c:pt>
                <c:pt idx="7660">
                  <c:v>-1.68605E-2</c:v>
                </c:pt>
                <c:pt idx="7661">
                  <c:v>-1.6485900000000001E-2</c:v>
                </c:pt>
                <c:pt idx="7662">
                  <c:v>-1.6098899999999999E-2</c:v>
                </c:pt>
                <c:pt idx="7663">
                  <c:v>-1.5700200000000001E-2</c:v>
                </c:pt>
                <c:pt idx="7664">
                  <c:v>-1.5290400000000001E-2</c:v>
                </c:pt>
                <c:pt idx="7665">
                  <c:v>-1.48705E-2</c:v>
                </c:pt>
                <c:pt idx="7666">
                  <c:v>-1.4441000000000001E-2</c:v>
                </c:pt>
                <c:pt idx="7667">
                  <c:v>-1.40027E-2</c:v>
                </c:pt>
                <c:pt idx="7668">
                  <c:v>-1.35564E-2</c:v>
                </c:pt>
                <c:pt idx="7669">
                  <c:v>-1.3102900000000001E-2</c:v>
                </c:pt>
                <c:pt idx="7670">
                  <c:v>-1.26429E-2</c:v>
                </c:pt>
                <c:pt idx="7671">
                  <c:v>-1.2177199999999999E-2</c:v>
                </c:pt>
                <c:pt idx="7672">
                  <c:v>-1.17064E-2</c:v>
                </c:pt>
                <c:pt idx="7673">
                  <c:v>-1.1231400000000001E-2</c:v>
                </c:pt>
                <c:pt idx="7674">
                  <c:v>-1.0752899999999999E-2</c:v>
                </c:pt>
                <c:pt idx="7675">
                  <c:v>-1.0271600000000001E-2</c:v>
                </c:pt>
                <c:pt idx="7676" formatCode="0.00E+00">
                  <c:v>-9.7882200000000003E-3</c:v>
                </c:pt>
                <c:pt idx="7677" formatCode="0.00E+00">
                  <c:v>-9.3035300000000008E-3</c:v>
                </c:pt>
                <c:pt idx="7678" formatCode="0.00E+00">
                  <c:v>-8.8182299999999998E-3</c:v>
                </c:pt>
                <c:pt idx="7679" formatCode="0.00E+00">
                  <c:v>-8.3330000000000001E-3</c:v>
                </c:pt>
                <c:pt idx="7680" formatCode="0.00E+00">
                  <c:v>-7.8485299999999994E-3</c:v>
                </c:pt>
                <c:pt idx="7681" formatCode="0.00E+00">
                  <c:v>-7.3654899999999997E-3</c:v>
                </c:pt>
                <c:pt idx="7682" formatCode="0.00E+00">
                  <c:v>-6.8845599999999996E-3</c:v>
                </c:pt>
                <c:pt idx="7683" formatCode="0.00E+00">
                  <c:v>-6.4063599999999998E-3</c:v>
                </c:pt>
                <c:pt idx="7684" formatCode="0.00E+00">
                  <c:v>-5.9315399999999999E-3</c:v>
                </c:pt>
                <c:pt idx="7685" formatCode="0.00E+00">
                  <c:v>-5.4606999999999998E-3</c:v>
                </c:pt>
                <c:pt idx="7686" formatCode="0.00E+00">
                  <c:v>-4.9944500000000001E-3</c:v>
                </c:pt>
                <c:pt idx="7687" formatCode="0.00E+00">
                  <c:v>-4.5333500000000002E-3</c:v>
                </c:pt>
                <c:pt idx="7688" formatCode="0.00E+00">
                  <c:v>-4.0779700000000002E-3</c:v>
                </c:pt>
                <c:pt idx="7689" formatCode="0.00E+00">
                  <c:v>-3.6288499999999999E-3</c:v>
                </c:pt>
                <c:pt idx="7690" formatCode="0.00E+00">
                  <c:v>-3.1865000000000001E-3</c:v>
                </c:pt>
                <c:pt idx="7691" formatCode="0.00E+00">
                  <c:v>-2.75143E-3</c:v>
                </c:pt>
                <c:pt idx="7692" formatCode="0.00E+00">
                  <c:v>-2.3241099999999999E-3</c:v>
                </c:pt>
                <c:pt idx="7693" formatCode="0.00E+00">
                  <c:v>-1.905E-3</c:v>
                </c:pt>
                <c:pt idx="7694" formatCode="0.00E+00">
                  <c:v>-1.49452E-3</c:v>
                </c:pt>
                <c:pt idx="7695" formatCode="0.00E+00">
                  <c:v>-1.09308E-3</c:v>
                </c:pt>
                <c:pt idx="7696" formatCode="0.00E+00">
                  <c:v>-7.0108099999999999E-4</c:v>
                </c:pt>
                <c:pt idx="7697" formatCode="0.00E+00">
                  <c:v>-3.18869E-4</c:v>
                </c:pt>
                <c:pt idx="7698" formatCode="0.00E+00">
                  <c:v>5.3214999999999998E-5</c:v>
                </c:pt>
                <c:pt idx="7699" formatCode="0.00E+00">
                  <c:v>4.1485900000000001E-4</c:v>
                </c:pt>
                <c:pt idx="7700" formatCode="0.00E+00">
                  <c:v>7.6577700000000004E-4</c:v>
                </c:pt>
                <c:pt idx="7701" formatCode="0.00E+00">
                  <c:v>1.1057E-3</c:v>
                </c:pt>
                <c:pt idx="7702" formatCode="0.00E+00">
                  <c:v>1.4344E-3</c:v>
                </c:pt>
                <c:pt idx="7703" formatCode="0.00E+00">
                  <c:v>1.7516700000000001E-3</c:v>
                </c:pt>
                <c:pt idx="7704" formatCode="0.00E+00">
                  <c:v>2.0573000000000002E-3</c:v>
                </c:pt>
                <c:pt idx="7705" formatCode="0.00E+00">
                  <c:v>2.3511500000000002E-3</c:v>
                </c:pt>
                <c:pt idx="7706" formatCode="0.00E+00">
                  <c:v>2.6330699999999999E-3</c:v>
                </c:pt>
                <c:pt idx="7707" formatCode="0.00E+00">
                  <c:v>2.90296E-3</c:v>
                </c:pt>
                <c:pt idx="7708" formatCode="0.00E+00">
                  <c:v>3.16073E-3</c:v>
                </c:pt>
                <c:pt idx="7709" formatCode="0.00E+00">
                  <c:v>3.4063100000000001E-3</c:v>
                </c:pt>
                <c:pt idx="7710" formatCode="0.00E+00">
                  <c:v>3.6396699999999998E-3</c:v>
                </c:pt>
                <c:pt idx="7711" formatCode="0.00E+00">
                  <c:v>3.8608000000000002E-3</c:v>
                </c:pt>
                <c:pt idx="7712" formatCode="0.00E+00">
                  <c:v>4.0697099999999998E-3</c:v>
                </c:pt>
                <c:pt idx="7713" formatCode="0.00E+00">
                  <c:v>4.2664299999999999E-3</c:v>
                </c:pt>
                <c:pt idx="7714" formatCode="0.00E+00">
                  <c:v>4.45101E-3</c:v>
                </c:pt>
                <c:pt idx="7715" formatCode="0.00E+00">
                  <c:v>4.6235499999999997E-3</c:v>
                </c:pt>
                <c:pt idx="7716" formatCode="0.00E+00">
                  <c:v>4.7841400000000001E-3</c:v>
                </c:pt>
                <c:pt idx="7717" formatCode="0.00E+00">
                  <c:v>4.9329100000000004E-3</c:v>
                </c:pt>
                <c:pt idx="7718" formatCode="0.00E+00">
                  <c:v>5.0699999999999999E-3</c:v>
                </c:pt>
                <c:pt idx="7719" formatCode="0.00E+00">
                  <c:v>5.19558E-3</c:v>
                </c:pt>
                <c:pt idx="7720" formatCode="0.00E+00">
                  <c:v>5.3098299999999998E-3</c:v>
                </c:pt>
                <c:pt idx="7721" formatCode="0.00E+00">
                  <c:v>5.4129599999999996E-3</c:v>
                </c:pt>
                <c:pt idx="7722" formatCode="0.00E+00">
                  <c:v>5.5052E-3</c:v>
                </c:pt>
                <c:pt idx="7723" formatCode="0.00E+00">
                  <c:v>5.5867800000000004E-3</c:v>
                </c:pt>
                <c:pt idx="7724" formatCode="0.00E+00">
                  <c:v>5.6579600000000001E-3</c:v>
                </c:pt>
                <c:pt idx="7725" formatCode="0.00E+00">
                  <c:v>5.7190299999999999E-3</c:v>
                </c:pt>
                <c:pt idx="7726" formatCode="0.00E+00">
                  <c:v>5.7702600000000001E-3</c:v>
                </c:pt>
                <c:pt idx="7727" formatCode="0.00E+00">
                  <c:v>5.8119699999999996E-3</c:v>
                </c:pt>
                <c:pt idx="7728" formatCode="0.00E+00">
                  <c:v>5.84447E-3</c:v>
                </c:pt>
                <c:pt idx="7729" formatCode="0.00E+00">
                  <c:v>5.8681000000000002E-3</c:v>
                </c:pt>
                <c:pt idx="7730" formatCode="0.00E+00">
                  <c:v>5.8831999999999999E-3</c:v>
                </c:pt>
                <c:pt idx="7731" formatCode="0.00E+00">
                  <c:v>5.8901200000000004E-3</c:v>
                </c:pt>
                <c:pt idx="7732" formatCode="0.00E+00">
                  <c:v>5.8892299999999996E-3</c:v>
                </c:pt>
                <c:pt idx="7733" formatCode="0.00E+00">
                  <c:v>5.8809099999999996E-3</c:v>
                </c:pt>
                <c:pt idx="7734" formatCode="0.00E+00">
                  <c:v>5.8655399999999998E-3</c:v>
                </c:pt>
                <c:pt idx="7735" formatCode="0.00E+00">
                  <c:v>5.8435099999999997E-3</c:v>
                </c:pt>
                <c:pt idx="7736" formatCode="0.00E+00">
                  <c:v>5.8152100000000003E-3</c:v>
                </c:pt>
                <c:pt idx="7737" formatCode="0.00E+00">
                  <c:v>5.7810600000000002E-3</c:v>
                </c:pt>
                <c:pt idx="7738" formatCode="0.00E+00">
                  <c:v>5.7414500000000004E-3</c:v>
                </c:pt>
                <c:pt idx="7739" formatCode="0.00E+00">
                  <c:v>5.6968000000000001E-3</c:v>
                </c:pt>
                <c:pt idx="7740" formatCode="0.00E+00">
                  <c:v>5.6475199999999996E-3</c:v>
                </c:pt>
                <c:pt idx="7741" formatCode="0.00E+00">
                  <c:v>5.5940299999999998E-3</c:v>
                </c:pt>
                <c:pt idx="7742" formatCode="0.00E+00">
                  <c:v>5.53675E-3</c:v>
                </c:pt>
                <c:pt idx="7743" formatCode="0.00E+00">
                  <c:v>5.4760800000000004E-3</c:v>
                </c:pt>
                <c:pt idx="7744" formatCode="0.00E+00">
                  <c:v>5.4124400000000001E-3</c:v>
                </c:pt>
                <c:pt idx="7745" formatCode="0.00E+00">
                  <c:v>5.3462500000000003E-3</c:v>
                </c:pt>
                <c:pt idx="7746" formatCode="0.00E+00">
                  <c:v>5.2779200000000002E-3</c:v>
                </c:pt>
                <c:pt idx="7747" formatCode="0.00E+00">
                  <c:v>5.20785E-3</c:v>
                </c:pt>
                <c:pt idx="7748" formatCode="0.00E+00">
                  <c:v>5.13643E-3</c:v>
                </c:pt>
                <c:pt idx="7749" formatCode="0.00E+00">
                  <c:v>5.0640800000000003E-3</c:v>
                </c:pt>
                <c:pt idx="7750" formatCode="0.00E+00">
                  <c:v>4.9911699999999996E-3</c:v>
                </c:pt>
                <c:pt idx="7751" formatCode="0.00E+00">
                  <c:v>4.91809E-3</c:v>
                </c:pt>
                <c:pt idx="7752" formatCode="0.00E+00">
                  <c:v>4.8452E-3</c:v>
                </c:pt>
                <c:pt idx="7753" formatCode="0.00E+00">
                  <c:v>4.7728800000000002E-3</c:v>
                </c:pt>
                <c:pt idx="7754" formatCode="0.00E+00">
                  <c:v>4.7014700000000001E-3</c:v>
                </c:pt>
                <c:pt idx="7755" formatCode="0.00E+00">
                  <c:v>4.6313200000000004E-3</c:v>
                </c:pt>
                <c:pt idx="7756" formatCode="0.00E+00">
                  <c:v>4.5627699999999998E-3</c:v>
                </c:pt>
                <c:pt idx="7757" formatCode="0.00E+00">
                  <c:v>4.4961300000000001E-3</c:v>
                </c:pt>
                <c:pt idx="7758" formatCode="0.00E+00">
                  <c:v>4.4317100000000002E-3</c:v>
                </c:pt>
                <c:pt idx="7759" formatCode="0.00E+00">
                  <c:v>4.3698000000000001E-3</c:v>
                </c:pt>
                <c:pt idx="7760" formatCode="0.00E+00">
                  <c:v>4.3106899999999998E-3</c:v>
                </c:pt>
                <c:pt idx="7761" formatCode="0.00E+00">
                  <c:v>4.2546399999999996E-3</c:v>
                </c:pt>
                <c:pt idx="7762" formatCode="0.00E+00">
                  <c:v>4.2018999999999997E-3</c:v>
                </c:pt>
                <c:pt idx="7763" formatCode="0.00E+00">
                  <c:v>4.1527100000000004E-3</c:v>
                </c:pt>
                <c:pt idx="7764" formatCode="0.00E+00">
                  <c:v>4.1072900000000004E-3</c:v>
                </c:pt>
                <c:pt idx="7765" formatCode="0.00E+00">
                  <c:v>4.0658400000000003E-3</c:v>
                </c:pt>
                <c:pt idx="7766" formatCode="0.00E+00">
                  <c:v>4.0285599999999996E-3</c:v>
                </c:pt>
                <c:pt idx="7767" formatCode="0.00E+00">
                  <c:v>3.9956000000000002E-3</c:v>
                </c:pt>
                <c:pt idx="7768" formatCode="0.00E+00">
                  <c:v>3.9671300000000001E-3</c:v>
                </c:pt>
                <c:pt idx="7769" formatCode="0.00E+00">
                  <c:v>3.9432699999999996E-3</c:v>
                </c:pt>
                <c:pt idx="7770" formatCode="0.00E+00">
                  <c:v>3.9241500000000004E-3</c:v>
                </c:pt>
                <c:pt idx="7771" formatCode="0.00E+00">
                  <c:v>3.9098700000000002E-3</c:v>
                </c:pt>
                <c:pt idx="7772" formatCode="0.00E+00">
                  <c:v>3.9004999999999999E-3</c:v>
                </c:pt>
                <c:pt idx="7773" formatCode="0.00E+00">
                  <c:v>3.8961099999999999E-3</c:v>
                </c:pt>
                <c:pt idx="7774" formatCode="0.00E+00">
                  <c:v>3.89675E-3</c:v>
                </c:pt>
                <c:pt idx="7775" formatCode="0.00E+00">
                  <c:v>3.9024300000000001E-3</c:v>
                </c:pt>
                <c:pt idx="7776" formatCode="0.00E+00">
                  <c:v>3.9131799999999996E-3</c:v>
                </c:pt>
                <c:pt idx="7777" formatCode="0.00E+00">
                  <c:v>3.9289800000000003E-3</c:v>
                </c:pt>
                <c:pt idx="7778" formatCode="0.00E+00">
                  <c:v>3.9497899999999999E-3</c:v>
                </c:pt>
                <c:pt idx="7779" formatCode="0.00E+00">
                  <c:v>3.9755800000000003E-3</c:v>
                </c:pt>
                <c:pt idx="7780" formatCode="0.00E+00">
                  <c:v>4.00629E-3</c:v>
                </c:pt>
                <c:pt idx="7781" formatCode="0.00E+00">
                  <c:v>4.0418199999999998E-3</c:v>
                </c:pt>
                <c:pt idx="7782" formatCode="0.00E+00">
                  <c:v>4.0820700000000001E-3</c:v>
                </c:pt>
                <c:pt idx="7783" formatCode="0.00E+00">
                  <c:v>4.1269499999999999E-3</c:v>
                </c:pt>
                <c:pt idx="7784" formatCode="0.00E+00">
                  <c:v>4.1763E-3</c:v>
                </c:pt>
                <c:pt idx="7785" formatCode="0.00E+00">
                  <c:v>4.2299700000000004E-3</c:v>
                </c:pt>
                <c:pt idx="7786" formatCode="0.00E+00">
                  <c:v>4.2878200000000003E-3</c:v>
                </c:pt>
                <c:pt idx="7787" formatCode="0.00E+00">
                  <c:v>4.3496400000000001E-3</c:v>
                </c:pt>
                <c:pt idx="7788" formatCode="0.00E+00">
                  <c:v>4.4152499999999999E-3</c:v>
                </c:pt>
                <c:pt idx="7789" formatCode="0.00E+00">
                  <c:v>4.4844300000000002E-3</c:v>
                </c:pt>
                <c:pt idx="7790" formatCode="0.00E+00">
                  <c:v>4.5569599999999997E-3</c:v>
                </c:pt>
                <c:pt idx="7791" formatCode="0.00E+00">
                  <c:v>4.6325999999999997E-3</c:v>
                </c:pt>
                <c:pt idx="7792" formatCode="0.00E+00">
                  <c:v>4.7111000000000002E-3</c:v>
                </c:pt>
                <c:pt idx="7793" formatCode="0.00E+00">
                  <c:v>4.79219E-3</c:v>
                </c:pt>
                <c:pt idx="7794" formatCode="0.00E+00">
                  <c:v>4.87559E-3</c:v>
                </c:pt>
                <c:pt idx="7795" formatCode="0.00E+00">
                  <c:v>4.96102E-3</c:v>
                </c:pt>
                <c:pt idx="7796" formatCode="0.00E+00">
                  <c:v>5.0481800000000002E-3</c:v>
                </c:pt>
                <c:pt idx="7797" formatCode="0.00E+00">
                  <c:v>5.1367599999999998E-3</c:v>
                </c:pt>
                <c:pt idx="7798" formatCode="0.00E+00">
                  <c:v>5.2264399999999997E-3</c:v>
                </c:pt>
                <c:pt idx="7799" formatCode="0.00E+00">
                  <c:v>5.3169100000000002E-3</c:v>
                </c:pt>
                <c:pt idx="7800" formatCode="0.00E+00">
                  <c:v>5.4078199999999998E-3</c:v>
                </c:pt>
                <c:pt idx="7801" formatCode="0.00E+00">
                  <c:v>5.4988399999999996E-3</c:v>
                </c:pt>
                <c:pt idx="7802" formatCode="0.00E+00">
                  <c:v>5.5896299999999999E-3</c:v>
                </c:pt>
                <c:pt idx="7803" formatCode="0.00E+00">
                  <c:v>5.6798200000000004E-3</c:v>
                </c:pt>
                <c:pt idx="7804" formatCode="0.00E+00">
                  <c:v>5.7690800000000002E-3</c:v>
                </c:pt>
                <c:pt idx="7805" formatCode="0.00E+00">
                  <c:v>5.85703E-3</c:v>
                </c:pt>
                <c:pt idx="7806" formatCode="0.00E+00">
                  <c:v>5.9433200000000002E-3</c:v>
                </c:pt>
                <c:pt idx="7807" formatCode="0.00E+00">
                  <c:v>6.0275900000000002E-3</c:v>
                </c:pt>
                <c:pt idx="7808" formatCode="0.00E+00">
                  <c:v>6.1094699999999997E-3</c:v>
                </c:pt>
                <c:pt idx="7809" formatCode="0.00E+00">
                  <c:v>6.1886099999999998E-3</c:v>
                </c:pt>
                <c:pt idx="7810" formatCode="0.00E+00">
                  <c:v>6.2646300000000002E-3</c:v>
                </c:pt>
                <c:pt idx="7811" formatCode="0.00E+00">
                  <c:v>6.3371800000000004E-3</c:v>
                </c:pt>
                <c:pt idx="7812" formatCode="0.00E+00">
                  <c:v>6.40589E-3</c:v>
                </c:pt>
                <c:pt idx="7813" formatCode="0.00E+00">
                  <c:v>6.4704200000000002E-3</c:v>
                </c:pt>
                <c:pt idx="7814" formatCode="0.00E+00">
                  <c:v>6.5304100000000004E-3</c:v>
                </c:pt>
                <c:pt idx="7815" formatCode="0.00E+00">
                  <c:v>6.5855200000000001E-3</c:v>
                </c:pt>
                <c:pt idx="7816" formatCode="0.00E+00">
                  <c:v>6.6354099999999996E-3</c:v>
                </c:pt>
                <c:pt idx="7817" formatCode="0.00E+00">
                  <c:v>6.67974E-3</c:v>
                </c:pt>
                <c:pt idx="7818" formatCode="0.00E+00">
                  <c:v>6.7181899999999998E-3</c:v>
                </c:pt>
                <c:pt idx="7819" formatCode="0.00E+00">
                  <c:v>6.7504399999999999E-3</c:v>
                </c:pt>
                <c:pt idx="7820" formatCode="0.00E+00">
                  <c:v>6.7761799999999997E-3</c:v>
                </c:pt>
                <c:pt idx="7821" formatCode="0.00E+00">
                  <c:v>6.79511E-3</c:v>
                </c:pt>
                <c:pt idx="7822" formatCode="0.00E+00">
                  <c:v>6.80695E-3</c:v>
                </c:pt>
                <c:pt idx="7823" formatCode="0.00E+00">
                  <c:v>6.8114200000000003E-3</c:v>
                </c:pt>
                <c:pt idx="7824" formatCode="0.00E+00">
                  <c:v>6.8082500000000001E-3</c:v>
                </c:pt>
                <c:pt idx="7825" formatCode="0.00E+00">
                  <c:v>6.7971999999999998E-3</c:v>
                </c:pt>
                <c:pt idx="7826" formatCode="0.00E+00">
                  <c:v>6.7780200000000001E-3</c:v>
                </c:pt>
                <c:pt idx="7827" formatCode="0.00E+00">
                  <c:v>6.7504799999999997E-3</c:v>
                </c:pt>
                <c:pt idx="7828" formatCode="0.00E+00">
                  <c:v>6.7143899999999998E-3</c:v>
                </c:pt>
                <c:pt idx="7829" formatCode="0.00E+00">
                  <c:v>6.6695299999999999E-3</c:v>
                </c:pt>
                <c:pt idx="7830" formatCode="0.00E+00">
                  <c:v>6.6157400000000002E-3</c:v>
                </c:pt>
                <c:pt idx="7831" formatCode="0.00E+00">
                  <c:v>6.5528499999999998E-3</c:v>
                </c:pt>
                <c:pt idx="7832" formatCode="0.00E+00">
                  <c:v>6.4807099999999998E-3</c:v>
                </c:pt>
                <c:pt idx="7833" formatCode="0.00E+00">
                  <c:v>6.3991899999999999E-3</c:v>
                </c:pt>
                <c:pt idx="7834" formatCode="0.00E+00">
                  <c:v>6.30819E-3</c:v>
                </c:pt>
                <c:pt idx="7835" formatCode="0.00E+00">
                  <c:v>6.2075899999999998E-3</c:v>
                </c:pt>
                <c:pt idx="7836" formatCode="0.00E+00">
                  <c:v>6.0973399999999997E-3</c:v>
                </c:pt>
                <c:pt idx="7837" formatCode="0.00E+00">
                  <c:v>5.9773700000000001E-3</c:v>
                </c:pt>
                <c:pt idx="7838" formatCode="0.00E+00">
                  <c:v>5.8476400000000003E-3</c:v>
                </c:pt>
                <c:pt idx="7839" formatCode="0.00E+00">
                  <c:v>5.7081399999999996E-3</c:v>
                </c:pt>
                <c:pt idx="7840" formatCode="0.00E+00">
                  <c:v>5.5588499999999997E-3</c:v>
                </c:pt>
                <c:pt idx="7841" formatCode="0.00E+00">
                  <c:v>5.3998099999999997E-3</c:v>
                </c:pt>
                <c:pt idx="7842" formatCode="0.00E+00">
                  <c:v>5.2310400000000002E-3</c:v>
                </c:pt>
                <c:pt idx="7843" formatCode="0.00E+00">
                  <c:v>5.0526199999999999E-3</c:v>
                </c:pt>
                <c:pt idx="7844" formatCode="0.00E+00">
                  <c:v>4.8646000000000002E-3</c:v>
                </c:pt>
                <c:pt idx="7845" formatCode="0.00E+00">
                  <c:v>4.6671000000000004E-3</c:v>
                </c:pt>
                <c:pt idx="7846" formatCode="0.00E+00">
                  <c:v>4.4602299999999999E-3</c:v>
                </c:pt>
                <c:pt idx="7847" formatCode="0.00E+00">
                  <c:v>4.2441199999999997E-3</c:v>
                </c:pt>
                <c:pt idx="7848" formatCode="0.00E+00">
                  <c:v>4.0189300000000004E-3</c:v>
                </c:pt>
                <c:pt idx="7849" formatCode="0.00E+00">
                  <c:v>3.7848399999999998E-3</c:v>
                </c:pt>
                <c:pt idx="7850" formatCode="0.00E+00">
                  <c:v>3.5420299999999998E-3</c:v>
                </c:pt>
                <c:pt idx="7851" formatCode="0.00E+00">
                  <c:v>3.29073E-3</c:v>
                </c:pt>
                <c:pt idx="7852" formatCode="0.00E+00">
                  <c:v>3.0311700000000001E-3</c:v>
                </c:pt>
                <c:pt idx="7853" formatCode="0.00E+00">
                  <c:v>2.7635899999999998E-3</c:v>
                </c:pt>
                <c:pt idx="7854" formatCode="0.00E+00">
                  <c:v>2.4882699999999999E-3</c:v>
                </c:pt>
                <c:pt idx="7855" formatCode="0.00E+00">
                  <c:v>2.2054800000000001E-3</c:v>
                </c:pt>
                <c:pt idx="7856" formatCode="0.00E+00">
                  <c:v>1.9155400000000001E-3</c:v>
                </c:pt>
                <c:pt idx="7857" formatCode="0.00E+00">
                  <c:v>1.6187599999999999E-3</c:v>
                </c:pt>
                <c:pt idx="7858" formatCode="0.00E+00">
                  <c:v>1.3154799999999999E-3</c:v>
                </c:pt>
                <c:pt idx="7859" formatCode="0.00E+00">
                  <c:v>1.0060500000000001E-3</c:v>
                </c:pt>
                <c:pt idx="7860" formatCode="0.00E+00">
                  <c:v>6.9084099999999998E-4</c:v>
                </c:pt>
                <c:pt idx="7861" formatCode="0.00E+00">
                  <c:v>3.7023200000000002E-4</c:v>
                </c:pt>
                <c:pt idx="7862" formatCode="0.00E+00">
                  <c:v>4.4619700000000002E-5</c:v>
                </c:pt>
                <c:pt idx="7863" formatCode="0.00E+00">
                  <c:v>-2.85586E-4</c:v>
                </c:pt>
                <c:pt idx="7864" formatCode="0.00E+00">
                  <c:v>-6.1996200000000005E-4</c:v>
                </c:pt>
                <c:pt idx="7865" formatCode="0.00E+00">
                  <c:v>-9.5807399999999995E-4</c:v>
                </c:pt>
                <c:pt idx="7866" formatCode="0.00E+00">
                  <c:v>-1.29948E-3</c:v>
                </c:pt>
                <c:pt idx="7867" formatCode="0.00E+00">
                  <c:v>-1.64371E-3</c:v>
                </c:pt>
                <c:pt idx="7868" formatCode="0.00E+00">
                  <c:v>-1.9903099999999999E-3</c:v>
                </c:pt>
                <c:pt idx="7869" formatCode="0.00E+00">
                  <c:v>-2.3387999999999998E-3</c:v>
                </c:pt>
                <c:pt idx="7870" formatCode="0.00E+00">
                  <c:v>-2.6887E-3</c:v>
                </c:pt>
                <c:pt idx="7871" formatCode="0.00E+00">
                  <c:v>-3.03952E-3</c:v>
                </c:pt>
                <c:pt idx="7872" formatCode="0.00E+00">
                  <c:v>-3.3907500000000001E-3</c:v>
                </c:pt>
                <c:pt idx="7873" formatCode="0.00E+00">
                  <c:v>-3.7418899999999999E-3</c:v>
                </c:pt>
                <c:pt idx="7874" formatCode="0.00E+00">
                  <c:v>-4.0924400000000001E-3</c:v>
                </c:pt>
                <c:pt idx="7875" formatCode="0.00E+00">
                  <c:v>-4.4418699999999997E-3</c:v>
                </c:pt>
                <c:pt idx="7876" formatCode="0.00E+00">
                  <c:v>-4.7896800000000002E-3</c:v>
                </c:pt>
                <c:pt idx="7877" formatCode="0.00E+00">
                  <c:v>-5.1353500000000003E-3</c:v>
                </c:pt>
                <c:pt idx="7878" formatCode="0.00E+00">
                  <c:v>-5.4783499999999999E-3</c:v>
                </c:pt>
                <c:pt idx="7879" formatCode="0.00E+00">
                  <c:v>-5.8181600000000002E-3</c:v>
                </c:pt>
                <c:pt idx="7880" formatCode="0.00E+00">
                  <c:v>-6.1542699999999999E-3</c:v>
                </c:pt>
                <c:pt idx="7881" formatCode="0.00E+00">
                  <c:v>-6.4861600000000004E-3</c:v>
                </c:pt>
                <c:pt idx="7882" formatCode="0.00E+00">
                  <c:v>-6.8133000000000004E-3</c:v>
                </c:pt>
                <c:pt idx="7883" formatCode="0.00E+00">
                  <c:v>-7.1351899999999996E-3</c:v>
                </c:pt>
                <c:pt idx="7884" formatCode="0.00E+00">
                  <c:v>-7.45132E-3</c:v>
                </c:pt>
                <c:pt idx="7885" formatCode="0.00E+00">
                  <c:v>-7.7611900000000003E-3</c:v>
                </c:pt>
                <c:pt idx="7886" formatCode="0.00E+00">
                  <c:v>-8.0642800000000001E-3</c:v>
                </c:pt>
                <c:pt idx="7887" formatCode="0.00E+00">
                  <c:v>-8.3601300000000003E-3</c:v>
                </c:pt>
                <c:pt idx="7888" formatCode="0.00E+00">
                  <c:v>-8.6482399999999997E-3</c:v>
                </c:pt>
                <c:pt idx="7889" formatCode="0.00E+00">
                  <c:v>-8.9281299999999994E-3</c:v>
                </c:pt>
                <c:pt idx="7890" formatCode="0.00E+00">
                  <c:v>-9.1993500000000002E-3</c:v>
                </c:pt>
                <c:pt idx="7891" formatCode="0.00E+00">
                  <c:v>-9.4614299999999998E-3</c:v>
                </c:pt>
                <c:pt idx="7892" formatCode="0.00E+00">
                  <c:v>-9.7139400000000008E-3</c:v>
                </c:pt>
                <c:pt idx="7893" formatCode="0.00E+00">
                  <c:v>-9.9564400000000004E-3</c:v>
                </c:pt>
                <c:pt idx="7894">
                  <c:v>-1.01885E-2</c:v>
                </c:pt>
                <c:pt idx="7895">
                  <c:v>-1.04098E-2</c:v>
                </c:pt>
                <c:pt idx="7896">
                  <c:v>-1.06198E-2</c:v>
                </c:pt>
                <c:pt idx="7897">
                  <c:v>-1.08182E-2</c:v>
                </c:pt>
                <c:pt idx="7898">
                  <c:v>-1.1004699999999999E-2</c:v>
                </c:pt>
                <c:pt idx="7899">
                  <c:v>-1.11789E-2</c:v>
                </c:pt>
                <c:pt idx="7900">
                  <c:v>-1.13404E-2</c:v>
                </c:pt>
                <c:pt idx="7901">
                  <c:v>-1.1488999999999999E-2</c:v>
                </c:pt>
                <c:pt idx="7902">
                  <c:v>-1.16244E-2</c:v>
                </c:pt>
                <c:pt idx="7903">
                  <c:v>-1.1746299999999999E-2</c:v>
                </c:pt>
                <c:pt idx="7904">
                  <c:v>-1.18545E-2</c:v>
                </c:pt>
                <c:pt idx="7905">
                  <c:v>-1.19487E-2</c:v>
                </c:pt>
                <c:pt idx="7906">
                  <c:v>-1.20287E-2</c:v>
                </c:pt>
                <c:pt idx="7907">
                  <c:v>-1.2094300000000001E-2</c:v>
                </c:pt>
                <c:pt idx="7908">
                  <c:v>-1.2145400000000001E-2</c:v>
                </c:pt>
                <c:pt idx="7909">
                  <c:v>-1.2181900000000001E-2</c:v>
                </c:pt>
                <c:pt idx="7910">
                  <c:v>-1.2203500000000001E-2</c:v>
                </c:pt>
                <c:pt idx="7911">
                  <c:v>-1.2210199999999999E-2</c:v>
                </c:pt>
                <c:pt idx="7912">
                  <c:v>-1.22019E-2</c:v>
                </c:pt>
                <c:pt idx="7913">
                  <c:v>-1.21785E-2</c:v>
                </c:pt>
                <c:pt idx="7914">
                  <c:v>-1.2140099999999999E-2</c:v>
                </c:pt>
                <c:pt idx="7915">
                  <c:v>-1.2086599999999999E-2</c:v>
                </c:pt>
                <c:pt idx="7916">
                  <c:v>-1.2017999999999999E-2</c:v>
                </c:pt>
                <c:pt idx="7917">
                  <c:v>-1.19344E-2</c:v>
                </c:pt>
                <c:pt idx="7918">
                  <c:v>-1.18358E-2</c:v>
                </c:pt>
                <c:pt idx="7919">
                  <c:v>-1.17223E-2</c:v>
                </c:pt>
                <c:pt idx="7920">
                  <c:v>-1.1594E-2</c:v>
                </c:pt>
                <c:pt idx="7921">
                  <c:v>-1.1451100000000001E-2</c:v>
                </c:pt>
                <c:pt idx="7922">
                  <c:v>-1.1293600000000001E-2</c:v>
                </c:pt>
                <c:pt idx="7923">
                  <c:v>-1.1121900000000001E-2</c:v>
                </c:pt>
                <c:pt idx="7924">
                  <c:v>-1.0936E-2</c:v>
                </c:pt>
                <c:pt idx="7925">
                  <c:v>-1.07362E-2</c:v>
                </c:pt>
                <c:pt idx="7926">
                  <c:v>-1.0522699999999999E-2</c:v>
                </c:pt>
                <c:pt idx="7927">
                  <c:v>-1.0295800000000001E-2</c:v>
                </c:pt>
                <c:pt idx="7928">
                  <c:v>-1.00558E-2</c:v>
                </c:pt>
                <c:pt idx="7929" formatCode="0.00E+00">
                  <c:v>-9.8030600000000006E-3</c:v>
                </c:pt>
                <c:pt idx="7930" formatCode="0.00E+00">
                  <c:v>-9.5377799999999992E-3</c:v>
                </c:pt>
                <c:pt idx="7931" formatCode="0.00E+00">
                  <c:v>-9.2603700000000004E-3</c:v>
                </c:pt>
                <c:pt idx="7932" formatCode="0.00E+00">
                  <c:v>-8.9712000000000004E-3</c:v>
                </c:pt>
                <c:pt idx="7933" formatCode="0.00E+00">
                  <c:v>-8.6706400000000003E-3</c:v>
                </c:pt>
                <c:pt idx="7934" formatCode="0.00E+00">
                  <c:v>-8.3591099999999995E-3</c:v>
                </c:pt>
                <c:pt idx="7935" formatCode="0.00E+00">
                  <c:v>-8.0370200000000006E-3</c:v>
                </c:pt>
                <c:pt idx="7936" formatCode="0.00E+00">
                  <c:v>-7.7048100000000003E-3</c:v>
                </c:pt>
                <c:pt idx="7937" formatCode="0.00E+00">
                  <c:v>-7.3629500000000001E-3</c:v>
                </c:pt>
                <c:pt idx="7938" formatCode="0.00E+00">
                  <c:v>-7.0118899999999998E-3</c:v>
                </c:pt>
                <c:pt idx="7939" formatCode="0.00E+00">
                  <c:v>-6.6521200000000001E-3</c:v>
                </c:pt>
                <c:pt idx="7940" formatCode="0.00E+00">
                  <c:v>-6.2841499999999996E-3</c:v>
                </c:pt>
                <c:pt idx="7941" formatCode="0.00E+00">
                  <c:v>-5.9084899999999997E-3</c:v>
                </c:pt>
                <c:pt idx="7942" formatCode="0.00E+00">
                  <c:v>-5.5256599999999999E-3</c:v>
                </c:pt>
                <c:pt idx="7943" formatCode="0.00E+00">
                  <c:v>-5.1361999999999996E-3</c:v>
                </c:pt>
                <c:pt idx="7944" formatCode="0.00E+00">
                  <c:v>-4.7406499999999999E-3</c:v>
                </c:pt>
                <c:pt idx="7945" formatCode="0.00E+00">
                  <c:v>-4.3395899999999999E-3</c:v>
                </c:pt>
                <c:pt idx="7946" formatCode="0.00E+00">
                  <c:v>-3.93356E-3</c:v>
                </c:pt>
                <c:pt idx="7947" formatCode="0.00E+00">
                  <c:v>-3.5231500000000001E-3</c:v>
                </c:pt>
                <c:pt idx="7948" formatCode="0.00E+00">
                  <c:v>-3.1089400000000001E-3</c:v>
                </c:pt>
                <c:pt idx="7949" formatCode="0.00E+00">
                  <c:v>-2.6915200000000002E-3</c:v>
                </c:pt>
                <c:pt idx="7950" formatCode="0.00E+00">
                  <c:v>-2.2714800000000002E-3</c:v>
                </c:pt>
                <c:pt idx="7951" formatCode="0.00E+00">
                  <c:v>-1.8494200000000001E-3</c:v>
                </c:pt>
                <c:pt idx="7952" formatCode="0.00E+00">
                  <c:v>-1.42595E-3</c:v>
                </c:pt>
                <c:pt idx="7953" formatCode="0.00E+00">
                  <c:v>-1.0016599999999999E-3</c:v>
                </c:pt>
                <c:pt idx="7954" formatCode="0.00E+00">
                  <c:v>-5.7715900000000005E-4</c:v>
                </c:pt>
                <c:pt idx="7955" formatCode="0.00E+00">
                  <c:v>-1.5305700000000001E-4</c:v>
                </c:pt>
                <c:pt idx="7956" formatCode="0.00E+00">
                  <c:v>2.7004200000000001E-4</c:v>
                </c:pt>
                <c:pt idx="7957" formatCode="0.00E+00">
                  <c:v>6.9153400000000005E-4</c:v>
                </c:pt>
                <c:pt idx="7958" formatCode="0.00E+00">
                  <c:v>1.11082E-3</c:v>
                </c:pt>
                <c:pt idx="7959" formatCode="0.00E+00">
                  <c:v>1.5273000000000001E-3</c:v>
                </c:pt>
                <c:pt idx="7960" formatCode="0.00E+00">
                  <c:v>1.94038E-3</c:v>
                </c:pt>
                <c:pt idx="7961" formatCode="0.00E+00">
                  <c:v>2.3494700000000002E-3</c:v>
                </c:pt>
                <c:pt idx="7962" formatCode="0.00E+00">
                  <c:v>2.7539999999999999E-3</c:v>
                </c:pt>
                <c:pt idx="7963" formatCode="0.00E+00">
                  <c:v>3.1533799999999999E-3</c:v>
                </c:pt>
                <c:pt idx="7964" formatCode="0.00E+00">
                  <c:v>3.5470499999999999E-3</c:v>
                </c:pt>
                <c:pt idx="7965" formatCode="0.00E+00">
                  <c:v>3.9344599999999999E-3</c:v>
                </c:pt>
                <c:pt idx="7966" formatCode="0.00E+00">
                  <c:v>4.31505E-3</c:v>
                </c:pt>
                <c:pt idx="7967" formatCode="0.00E+00">
                  <c:v>4.6883000000000003E-3</c:v>
                </c:pt>
                <c:pt idx="7968" formatCode="0.00E+00">
                  <c:v>5.0536699999999997E-3</c:v>
                </c:pt>
                <c:pt idx="7969" formatCode="0.00E+00">
                  <c:v>5.4106600000000003E-3</c:v>
                </c:pt>
                <c:pt idx="7970" formatCode="0.00E+00">
                  <c:v>5.7587699999999999E-3</c:v>
                </c:pt>
                <c:pt idx="7971" formatCode="0.00E+00">
                  <c:v>6.0975100000000004E-3</c:v>
                </c:pt>
                <c:pt idx="7972" formatCode="0.00E+00">
                  <c:v>6.4264200000000004E-3</c:v>
                </c:pt>
                <c:pt idx="7973" formatCode="0.00E+00">
                  <c:v>6.7450399999999999E-3</c:v>
                </c:pt>
                <c:pt idx="7974" formatCode="0.00E+00">
                  <c:v>7.0529399999999997E-3</c:v>
                </c:pt>
                <c:pt idx="7975" formatCode="0.00E+00">
                  <c:v>7.3496999999999998E-3</c:v>
                </c:pt>
                <c:pt idx="7976" formatCode="0.00E+00">
                  <c:v>7.63491E-3</c:v>
                </c:pt>
                <c:pt idx="7977" formatCode="0.00E+00">
                  <c:v>7.9082100000000006E-3</c:v>
                </c:pt>
                <c:pt idx="7978" formatCode="0.00E+00">
                  <c:v>8.1692099999999997E-3</c:v>
                </c:pt>
                <c:pt idx="7979" formatCode="0.00E+00">
                  <c:v>8.4175900000000008E-3</c:v>
                </c:pt>
                <c:pt idx="7980" formatCode="0.00E+00">
                  <c:v>8.6530099999999992E-3</c:v>
                </c:pt>
                <c:pt idx="7981" formatCode="0.00E+00">
                  <c:v>8.8751699999999999E-3</c:v>
                </c:pt>
                <c:pt idx="7982" formatCode="0.00E+00">
                  <c:v>9.0837999999999995E-3</c:v>
                </c:pt>
                <c:pt idx="7983" formatCode="0.00E+00">
                  <c:v>9.2786299999999995E-3</c:v>
                </c:pt>
                <c:pt idx="7984" formatCode="0.00E+00">
                  <c:v>9.4594299999999996E-3</c:v>
                </c:pt>
                <c:pt idx="7985" formatCode="0.00E+00">
                  <c:v>9.6259899999999992E-3</c:v>
                </c:pt>
                <c:pt idx="7986" formatCode="0.00E+00">
                  <c:v>9.7780999999999996E-3</c:v>
                </c:pt>
                <c:pt idx="7987" formatCode="0.00E+00">
                  <c:v>9.9156000000000001E-3</c:v>
                </c:pt>
                <c:pt idx="7988">
                  <c:v>1.0038399999999999E-2</c:v>
                </c:pt>
                <c:pt idx="7989">
                  <c:v>1.0146199999999999E-2</c:v>
                </c:pt>
                <c:pt idx="7990">
                  <c:v>1.0239099999999999E-2</c:v>
                </c:pt>
                <c:pt idx="7991">
                  <c:v>1.0317E-2</c:v>
                </c:pt>
                <c:pt idx="7992">
                  <c:v>1.03797E-2</c:v>
                </c:pt>
                <c:pt idx="7993">
                  <c:v>1.04274E-2</c:v>
                </c:pt>
                <c:pt idx="7994">
                  <c:v>1.0459899999999999E-2</c:v>
                </c:pt>
                <c:pt idx="7995">
                  <c:v>1.04773E-2</c:v>
                </c:pt>
                <c:pt idx="7996">
                  <c:v>1.04796E-2</c:v>
                </c:pt>
                <c:pt idx="7997">
                  <c:v>1.0466899999999999E-2</c:v>
                </c:pt>
                <c:pt idx="7998">
                  <c:v>1.04394E-2</c:v>
                </c:pt>
                <c:pt idx="7999">
                  <c:v>1.0397E-2</c:v>
                </c:pt>
                <c:pt idx="8000">
                  <c:v>1.034E-2</c:v>
                </c:pt>
                <c:pt idx="8001">
                  <c:v>1.02685E-2</c:v>
                </c:pt>
                <c:pt idx="8002">
                  <c:v>1.0182800000000001E-2</c:v>
                </c:pt>
                <c:pt idx="8003">
                  <c:v>1.0082900000000001E-2</c:v>
                </c:pt>
                <c:pt idx="8004" formatCode="0.00E+00">
                  <c:v>9.9691599999999995E-3</c:v>
                </c:pt>
                <c:pt idx="8005" formatCode="0.00E+00">
                  <c:v>9.8417999999999995E-3</c:v>
                </c:pt>
                <c:pt idx="8006" formatCode="0.00E+00">
                  <c:v>9.7011000000000007E-3</c:v>
                </c:pt>
                <c:pt idx="8007" formatCode="0.00E+00">
                  <c:v>9.5473399999999996E-3</c:v>
                </c:pt>
                <c:pt idx="8008" formatCode="0.00E+00">
                  <c:v>9.3808399999999997E-3</c:v>
                </c:pt>
                <c:pt idx="8009" formatCode="0.00E+00">
                  <c:v>9.2019300000000005E-3</c:v>
                </c:pt>
                <c:pt idx="8010" formatCode="0.00E+00">
                  <c:v>9.0109500000000002E-3</c:v>
                </c:pt>
                <c:pt idx="8011" formatCode="0.00E+00">
                  <c:v>8.80826E-3</c:v>
                </c:pt>
                <c:pt idx="8012" formatCode="0.00E+00">
                  <c:v>8.5942699999999993E-3</c:v>
                </c:pt>
                <c:pt idx="8013" formatCode="0.00E+00">
                  <c:v>8.3693599999999993E-3</c:v>
                </c:pt>
                <c:pt idx="8014" formatCode="0.00E+00">
                  <c:v>8.1339499999999992E-3</c:v>
                </c:pt>
                <c:pt idx="8015" formatCode="0.00E+00">
                  <c:v>7.8884799999999998E-3</c:v>
                </c:pt>
                <c:pt idx="8016" formatCode="0.00E+00">
                  <c:v>7.6334000000000003E-3</c:v>
                </c:pt>
                <c:pt idx="8017" formatCode="0.00E+00">
                  <c:v>7.3691499999999997E-3</c:v>
                </c:pt>
                <c:pt idx="8018" formatCode="0.00E+00">
                  <c:v>7.0962300000000002E-3</c:v>
                </c:pt>
                <c:pt idx="8019" formatCode="0.00E+00">
                  <c:v>6.8151000000000002E-3</c:v>
                </c:pt>
                <c:pt idx="8020" formatCode="0.00E+00">
                  <c:v>6.5262799999999998E-3</c:v>
                </c:pt>
                <c:pt idx="8021" formatCode="0.00E+00">
                  <c:v>6.2302599999999996E-3</c:v>
                </c:pt>
                <c:pt idx="8022" formatCode="0.00E+00">
                  <c:v>5.9275700000000001E-3</c:v>
                </c:pt>
                <c:pt idx="8023" formatCode="0.00E+00">
                  <c:v>5.6187199999999998E-3</c:v>
                </c:pt>
                <c:pt idx="8024" formatCode="0.00E+00">
                  <c:v>5.3042599999999999E-3</c:v>
                </c:pt>
                <c:pt idx="8025" formatCode="0.00E+00">
                  <c:v>4.9847299999999997E-3</c:v>
                </c:pt>
                <c:pt idx="8026" formatCode="0.00E+00">
                  <c:v>4.6606599999999996E-3</c:v>
                </c:pt>
                <c:pt idx="8027" formatCode="0.00E+00">
                  <c:v>4.3326199999999997E-3</c:v>
                </c:pt>
                <c:pt idx="8028" formatCode="0.00E+00">
                  <c:v>4.0011500000000002E-3</c:v>
                </c:pt>
                <c:pt idx="8029" formatCode="0.00E+00">
                  <c:v>3.6668199999999999E-3</c:v>
                </c:pt>
                <c:pt idx="8030" formatCode="0.00E+00">
                  <c:v>3.3301899999999998E-3</c:v>
                </c:pt>
                <c:pt idx="8031" formatCode="0.00E+00">
                  <c:v>2.9918100000000001E-3</c:v>
                </c:pt>
                <c:pt idx="8032" formatCode="0.00E+00">
                  <c:v>2.6522400000000002E-3</c:v>
                </c:pt>
                <c:pt idx="8033" formatCode="0.00E+00">
                  <c:v>2.3120599999999999E-3</c:v>
                </c:pt>
                <c:pt idx="8034" formatCode="0.00E+00">
                  <c:v>1.97182E-3</c:v>
                </c:pt>
                <c:pt idx="8035" formatCode="0.00E+00">
                  <c:v>1.6320799999999999E-3</c:v>
                </c:pt>
                <c:pt idx="8036" formatCode="0.00E+00">
                  <c:v>1.2933899999999999E-3</c:v>
                </c:pt>
                <c:pt idx="8037" formatCode="0.00E+00">
                  <c:v>9.5629000000000005E-4</c:v>
                </c:pt>
                <c:pt idx="8038" formatCode="0.00E+00">
                  <c:v>6.2133700000000002E-4</c:v>
                </c:pt>
                <c:pt idx="8039" formatCode="0.00E+00">
                  <c:v>2.8906400000000001E-4</c:v>
                </c:pt>
                <c:pt idx="8040" formatCode="0.00E+00">
                  <c:v>-3.99986E-5</c:v>
                </c:pt>
                <c:pt idx="8041" formatCode="0.00E+00">
                  <c:v>-3.6532900000000001E-4</c:v>
                </c:pt>
                <c:pt idx="8042" formatCode="0.00E+00">
                  <c:v>-6.8641399999999999E-4</c:v>
                </c:pt>
                <c:pt idx="8043" formatCode="0.00E+00">
                  <c:v>-1.00275E-3</c:v>
                </c:pt>
                <c:pt idx="8044" formatCode="0.00E+00">
                  <c:v>-1.3138399999999999E-3</c:v>
                </c:pt>
                <c:pt idx="8045" formatCode="0.00E+00">
                  <c:v>-1.61922E-3</c:v>
                </c:pt>
                <c:pt idx="8046" formatCode="0.00E+00">
                  <c:v>-1.9183900000000001E-3</c:v>
                </c:pt>
                <c:pt idx="8047" formatCode="0.00E+00">
                  <c:v>-2.2109199999999999E-3</c:v>
                </c:pt>
                <c:pt idx="8048" formatCode="0.00E+00">
                  <c:v>-2.49636E-3</c:v>
                </c:pt>
                <c:pt idx="8049" formatCode="0.00E+00">
                  <c:v>-2.7742700000000001E-3</c:v>
                </c:pt>
                <c:pt idx="8050" formatCode="0.00E+00">
                  <c:v>-3.0442500000000001E-3</c:v>
                </c:pt>
                <c:pt idx="8051" formatCode="0.00E+00">
                  <c:v>-3.3058900000000001E-3</c:v>
                </c:pt>
                <c:pt idx="8052" formatCode="0.00E+00">
                  <c:v>-3.5588299999999998E-3</c:v>
                </c:pt>
                <c:pt idx="8053" formatCode="0.00E+00">
                  <c:v>-3.8026800000000001E-3</c:v>
                </c:pt>
                <c:pt idx="8054" formatCode="0.00E+00">
                  <c:v>-4.0371000000000001E-3</c:v>
                </c:pt>
                <c:pt idx="8055" formatCode="0.00E+00">
                  <c:v>-4.2617699999999998E-3</c:v>
                </c:pt>
                <c:pt idx="8056" formatCode="0.00E+00">
                  <c:v>-4.4763700000000003E-3</c:v>
                </c:pt>
                <c:pt idx="8057" formatCode="0.00E+00">
                  <c:v>-4.68061E-3</c:v>
                </c:pt>
                <c:pt idx="8058" formatCode="0.00E+00">
                  <c:v>-4.8742200000000003E-3</c:v>
                </c:pt>
                <c:pt idx="8059" formatCode="0.00E+00">
                  <c:v>-5.0569400000000002E-3</c:v>
                </c:pt>
                <c:pt idx="8060" formatCode="0.00E+00">
                  <c:v>-5.2285500000000002E-3</c:v>
                </c:pt>
                <c:pt idx="8061" formatCode="0.00E+00">
                  <c:v>-5.3888199999999999E-3</c:v>
                </c:pt>
                <c:pt idx="8062" formatCode="0.00E+00">
                  <c:v>-5.5375700000000003E-3</c:v>
                </c:pt>
                <c:pt idx="8063" formatCode="0.00E+00">
                  <c:v>-5.67463E-3</c:v>
                </c:pt>
                <c:pt idx="8064" formatCode="0.00E+00">
                  <c:v>-5.7998499999999996E-3</c:v>
                </c:pt>
                <c:pt idx="8065" formatCode="0.00E+00">
                  <c:v>-5.9130900000000002E-3</c:v>
                </c:pt>
                <c:pt idx="8066" formatCode="0.00E+00">
                  <c:v>-6.0142599999999996E-3</c:v>
                </c:pt>
                <c:pt idx="8067" formatCode="0.00E+00">
                  <c:v>-6.1032600000000001E-3</c:v>
                </c:pt>
                <c:pt idx="8068" formatCode="0.00E+00">
                  <c:v>-6.1800300000000004E-3</c:v>
                </c:pt>
                <c:pt idx="8069" formatCode="0.00E+00">
                  <c:v>-6.2445299999999999E-3</c:v>
                </c:pt>
                <c:pt idx="8070" formatCode="0.00E+00">
                  <c:v>-6.2967500000000003E-3</c:v>
                </c:pt>
                <c:pt idx="8071" formatCode="0.00E+00">
                  <c:v>-6.3366799999999999E-3</c:v>
                </c:pt>
                <c:pt idx="8072" formatCode="0.00E+00">
                  <c:v>-6.3643399999999996E-3</c:v>
                </c:pt>
                <c:pt idx="8073" formatCode="0.00E+00">
                  <c:v>-6.3797699999999999E-3</c:v>
                </c:pt>
                <c:pt idx="8074" formatCode="0.00E+00">
                  <c:v>-6.3830500000000004E-3</c:v>
                </c:pt>
                <c:pt idx="8075" formatCode="0.00E+00">
                  <c:v>-6.3742599999999996E-3</c:v>
                </c:pt>
                <c:pt idx="8076" formatCode="0.00E+00">
                  <c:v>-6.3535099999999997E-3</c:v>
                </c:pt>
                <c:pt idx="8077" formatCode="0.00E+00">
                  <c:v>-6.3209199999999998E-3</c:v>
                </c:pt>
                <c:pt idx="8078" formatCode="0.00E+00">
                  <c:v>-6.27664E-3</c:v>
                </c:pt>
                <c:pt idx="8079" formatCode="0.00E+00">
                  <c:v>-6.2208400000000001E-3</c:v>
                </c:pt>
                <c:pt idx="8080" formatCode="0.00E+00">
                  <c:v>-6.1536999999999998E-3</c:v>
                </c:pt>
                <c:pt idx="8081" formatCode="0.00E+00">
                  <c:v>-6.0754399999999997E-3</c:v>
                </c:pt>
                <c:pt idx="8082" formatCode="0.00E+00">
                  <c:v>-5.9862700000000001E-3</c:v>
                </c:pt>
                <c:pt idx="8083" formatCode="0.00E+00">
                  <c:v>-5.8864299999999998E-3</c:v>
                </c:pt>
                <c:pt idx="8084" formatCode="0.00E+00">
                  <c:v>-5.7762000000000004E-3</c:v>
                </c:pt>
                <c:pt idx="8085" formatCode="0.00E+00">
                  <c:v>-5.6558299999999997E-3</c:v>
                </c:pt>
                <c:pt idx="8086" formatCode="0.00E+00">
                  <c:v>-5.5256400000000001E-3</c:v>
                </c:pt>
                <c:pt idx="8087" formatCode="0.00E+00">
                  <c:v>-5.3859199999999998E-3</c:v>
                </c:pt>
                <c:pt idx="8088" formatCode="0.00E+00">
                  <c:v>-5.2370100000000003E-3</c:v>
                </c:pt>
                <c:pt idx="8089" formatCode="0.00E+00">
                  <c:v>-5.0792299999999997E-3</c:v>
                </c:pt>
                <c:pt idx="8090" formatCode="0.00E+00">
                  <c:v>-4.9129500000000001E-3</c:v>
                </c:pt>
                <c:pt idx="8091" formatCode="0.00E+00">
                  <c:v>-4.7385300000000003E-3</c:v>
                </c:pt>
                <c:pt idx="8092" formatCode="0.00E+00">
                  <c:v>-4.5563599999999998E-3</c:v>
                </c:pt>
                <c:pt idx="8093" formatCode="0.00E+00">
                  <c:v>-4.3668099999999996E-3</c:v>
                </c:pt>
                <c:pt idx="8094" formatCode="0.00E+00">
                  <c:v>-4.1702900000000001E-3</c:v>
                </c:pt>
                <c:pt idx="8095" formatCode="0.00E+00">
                  <c:v>-3.9672199999999996E-3</c:v>
                </c:pt>
                <c:pt idx="8096" formatCode="0.00E+00">
                  <c:v>-3.7580199999999999E-3</c:v>
                </c:pt>
                <c:pt idx="8097" formatCode="0.00E+00">
                  <c:v>-3.5431099999999999E-3</c:v>
                </c:pt>
                <c:pt idx="8098" formatCode="0.00E+00">
                  <c:v>-3.3229499999999999E-3</c:v>
                </c:pt>
                <c:pt idx="8099" formatCode="0.00E+00">
                  <c:v>-3.0979599999999999E-3</c:v>
                </c:pt>
                <c:pt idx="8100" formatCode="0.00E+00">
                  <c:v>-2.8686100000000002E-3</c:v>
                </c:pt>
                <c:pt idx="8101" formatCode="0.00E+00">
                  <c:v>-2.6353499999999998E-3</c:v>
                </c:pt>
                <c:pt idx="8102" formatCode="0.00E+00">
                  <c:v>-2.3986400000000001E-3</c:v>
                </c:pt>
                <c:pt idx="8103" formatCode="0.00E+00">
                  <c:v>-2.1589500000000002E-3</c:v>
                </c:pt>
                <c:pt idx="8104" formatCode="0.00E+00">
                  <c:v>-1.9167500000000001E-3</c:v>
                </c:pt>
                <c:pt idx="8105" formatCode="0.00E+00">
                  <c:v>-1.6725100000000001E-3</c:v>
                </c:pt>
                <c:pt idx="8106" formatCode="0.00E+00">
                  <c:v>-1.4266999999999999E-3</c:v>
                </c:pt>
                <c:pt idx="8107" formatCode="0.00E+00">
                  <c:v>-1.17979E-3</c:v>
                </c:pt>
                <c:pt idx="8108" formatCode="0.00E+00">
                  <c:v>-9.3225899999999995E-4</c:v>
                </c:pt>
                <c:pt idx="8109" formatCode="0.00E+00">
                  <c:v>-6.8457200000000005E-4</c:v>
                </c:pt>
                <c:pt idx="8110" formatCode="0.00E+00">
                  <c:v>-4.3719899999999999E-4</c:v>
                </c:pt>
                <c:pt idx="8111" formatCode="0.00E+00">
                  <c:v>-1.9060400000000001E-4</c:v>
                </c:pt>
                <c:pt idx="8112" formatCode="0.00E+00">
                  <c:v>5.4750699999999997E-5</c:v>
                </c:pt>
                <c:pt idx="8113" formatCode="0.00E+00">
                  <c:v>2.9840800000000001E-4</c:v>
                </c:pt>
                <c:pt idx="8114" formatCode="0.00E+00">
                  <c:v>5.3991800000000002E-4</c:v>
                </c:pt>
                <c:pt idx="8115" formatCode="0.00E+00">
                  <c:v>7.7883499999999997E-4</c:v>
                </c:pt>
                <c:pt idx="8116" formatCode="0.00E+00">
                  <c:v>1.01472E-3</c:v>
                </c:pt>
                <c:pt idx="8117" formatCode="0.00E+00">
                  <c:v>1.24715E-3</c:v>
                </c:pt>
                <c:pt idx="8118" formatCode="0.00E+00">
                  <c:v>1.47569E-3</c:v>
                </c:pt>
                <c:pt idx="8119" formatCode="0.00E+00">
                  <c:v>1.69994E-3</c:v>
                </c:pt>
                <c:pt idx="8120" formatCode="0.00E+00">
                  <c:v>1.91949E-3</c:v>
                </c:pt>
                <c:pt idx="8121" formatCode="0.00E+00">
                  <c:v>2.1339499999999999E-3</c:v>
                </c:pt>
                <c:pt idx="8122" formatCode="0.00E+00">
                  <c:v>2.3429499999999999E-3</c:v>
                </c:pt>
                <c:pt idx="8123" formatCode="0.00E+00">
                  <c:v>2.5460999999999999E-3</c:v>
                </c:pt>
                <c:pt idx="8124" formatCode="0.00E+00">
                  <c:v>2.7430699999999998E-3</c:v>
                </c:pt>
                <c:pt idx="8125" formatCode="0.00E+00">
                  <c:v>2.9334999999999999E-3</c:v>
                </c:pt>
                <c:pt idx="8126" formatCode="0.00E+00">
                  <c:v>3.1170600000000001E-3</c:v>
                </c:pt>
                <c:pt idx="8127" formatCode="0.00E+00">
                  <c:v>3.2934499999999998E-3</c:v>
                </c:pt>
                <c:pt idx="8128" formatCode="0.00E+00">
                  <c:v>3.4623599999999998E-3</c:v>
                </c:pt>
                <c:pt idx="8129" formatCode="0.00E+00">
                  <c:v>3.6235099999999999E-3</c:v>
                </c:pt>
                <c:pt idx="8130" formatCode="0.00E+00">
                  <c:v>3.77663E-3</c:v>
                </c:pt>
                <c:pt idx="8131" formatCode="0.00E+00">
                  <c:v>3.9214699999999998E-3</c:v>
                </c:pt>
                <c:pt idx="8132" formatCode="0.00E+00">
                  <c:v>4.0577900000000004E-3</c:v>
                </c:pt>
                <c:pt idx="8133" formatCode="0.00E+00">
                  <c:v>4.1853699999999999E-3</c:v>
                </c:pt>
                <c:pt idx="8134" formatCode="0.00E+00">
                  <c:v>4.3040099999999996E-3</c:v>
                </c:pt>
                <c:pt idx="8135" formatCode="0.00E+00">
                  <c:v>4.4135199999999998E-3</c:v>
                </c:pt>
                <c:pt idx="8136" formatCode="0.00E+00">
                  <c:v>4.5137500000000004E-3</c:v>
                </c:pt>
                <c:pt idx="8137" formatCode="0.00E+00">
                  <c:v>4.6045399999999998E-3</c:v>
                </c:pt>
                <c:pt idx="8138" formatCode="0.00E+00">
                  <c:v>4.6857599999999998E-3</c:v>
                </c:pt>
                <c:pt idx="8139" formatCode="0.00E+00">
                  <c:v>4.7573099999999998E-3</c:v>
                </c:pt>
                <c:pt idx="8140" formatCode="0.00E+00">
                  <c:v>4.81907E-3</c:v>
                </c:pt>
                <c:pt idx="8141" formatCode="0.00E+00">
                  <c:v>4.8709900000000004E-3</c:v>
                </c:pt>
                <c:pt idx="8142" formatCode="0.00E+00">
                  <c:v>4.9130099999999998E-3</c:v>
                </c:pt>
                <c:pt idx="8143" formatCode="0.00E+00">
                  <c:v>4.9450900000000001E-3</c:v>
                </c:pt>
                <c:pt idx="8144" formatCode="0.00E+00">
                  <c:v>4.9671999999999997E-3</c:v>
                </c:pt>
                <c:pt idx="8145" formatCode="0.00E+00">
                  <c:v>4.9793499999999996E-3</c:v>
                </c:pt>
                <c:pt idx="8146" formatCode="0.00E+00">
                  <c:v>4.9815700000000003E-3</c:v>
                </c:pt>
                <c:pt idx="8147" formatCode="0.00E+00">
                  <c:v>4.97387E-3</c:v>
                </c:pt>
                <c:pt idx="8148" formatCode="0.00E+00">
                  <c:v>4.9563300000000001E-3</c:v>
                </c:pt>
                <c:pt idx="8149" formatCode="0.00E+00">
                  <c:v>4.9290100000000002E-3</c:v>
                </c:pt>
                <c:pt idx="8150" formatCode="0.00E+00">
                  <c:v>4.8919999999999996E-3</c:v>
                </c:pt>
                <c:pt idx="8151" formatCode="0.00E+00">
                  <c:v>4.8454099999999996E-3</c:v>
                </c:pt>
                <c:pt idx="8152" formatCode="0.00E+00">
                  <c:v>4.7893800000000002E-3</c:v>
                </c:pt>
                <c:pt idx="8153" formatCode="0.00E+00">
                  <c:v>4.7240299999999997E-3</c:v>
                </c:pt>
                <c:pt idx="8154" formatCode="0.00E+00">
                  <c:v>4.6495299999999998E-3</c:v>
                </c:pt>
                <c:pt idx="8155" formatCode="0.00E+00">
                  <c:v>4.5660600000000003E-3</c:v>
                </c:pt>
                <c:pt idx="8156" formatCode="0.00E+00">
                  <c:v>4.4738099999999999E-3</c:v>
                </c:pt>
                <c:pt idx="8157" formatCode="0.00E+00">
                  <c:v>4.3729800000000003E-3</c:v>
                </c:pt>
                <c:pt idx="8158" formatCode="0.00E+00">
                  <c:v>4.2637999999999999E-3</c:v>
                </c:pt>
                <c:pt idx="8159" formatCode="0.00E+00">
                  <c:v>4.1465E-3</c:v>
                </c:pt>
                <c:pt idx="8160" formatCode="0.00E+00">
                  <c:v>4.02134E-3</c:v>
                </c:pt>
                <c:pt idx="8161" formatCode="0.00E+00">
                  <c:v>3.88858E-3</c:v>
                </c:pt>
                <c:pt idx="8162" formatCode="0.00E+00">
                  <c:v>3.7484900000000002E-3</c:v>
                </c:pt>
                <c:pt idx="8163" formatCode="0.00E+00">
                  <c:v>3.60137E-3</c:v>
                </c:pt>
                <c:pt idx="8164" formatCode="0.00E+00">
                  <c:v>3.44751E-3</c:v>
                </c:pt>
                <c:pt idx="8165" formatCode="0.00E+00">
                  <c:v>3.2872399999999999E-3</c:v>
                </c:pt>
                <c:pt idx="8166" formatCode="0.00E+00">
                  <c:v>3.12087E-3</c:v>
                </c:pt>
                <c:pt idx="8167" formatCode="0.00E+00">
                  <c:v>2.9487300000000001E-3</c:v>
                </c:pt>
                <c:pt idx="8168" formatCode="0.00E+00">
                  <c:v>2.7711699999999999E-3</c:v>
                </c:pt>
                <c:pt idx="8169" formatCode="0.00E+00">
                  <c:v>2.5885499999999998E-3</c:v>
                </c:pt>
                <c:pt idx="8170" formatCode="0.00E+00">
                  <c:v>2.40121E-3</c:v>
                </c:pt>
                <c:pt idx="8171" formatCode="0.00E+00">
                  <c:v>2.20952E-3</c:v>
                </c:pt>
                <c:pt idx="8172" formatCode="0.00E+00">
                  <c:v>2.0138600000000001E-3</c:v>
                </c:pt>
                <c:pt idx="8173" formatCode="0.00E+00">
                  <c:v>1.8146E-3</c:v>
                </c:pt>
                <c:pt idx="8174" formatCode="0.00E+00">
                  <c:v>1.61213E-3</c:v>
                </c:pt>
                <c:pt idx="8175" formatCode="0.00E+00">
                  <c:v>1.40683E-3</c:v>
                </c:pt>
                <c:pt idx="8176" formatCode="0.00E+00">
                  <c:v>1.1990900000000001E-3</c:v>
                </c:pt>
                <c:pt idx="8177" formatCode="0.00E+00">
                  <c:v>9.8931299999999991E-4</c:v>
                </c:pt>
                <c:pt idx="8178" formatCode="0.00E+00">
                  <c:v>7.7788599999999999E-4</c:v>
                </c:pt>
                <c:pt idx="8179" formatCode="0.00E+00">
                  <c:v>5.6520699999999997E-4</c:v>
                </c:pt>
                <c:pt idx="8180" formatCode="0.00E+00">
                  <c:v>3.5167299999999999E-4</c:v>
                </c:pt>
                <c:pt idx="8181" formatCode="0.00E+00">
                  <c:v>1.3768100000000001E-4</c:v>
                </c:pt>
                <c:pt idx="8182" formatCode="0.00E+00">
                  <c:v>-7.6373799999999997E-5</c:v>
                </c:pt>
                <c:pt idx="8183" formatCode="0.00E+00">
                  <c:v>-2.9009800000000003E-4</c:v>
                </c:pt>
                <c:pt idx="8184" formatCode="0.00E+00">
                  <c:v>-5.0310100000000005E-4</c:v>
                </c:pt>
                <c:pt idx="8185" formatCode="0.00E+00">
                  <c:v>-7.1499400000000005E-4</c:v>
                </c:pt>
                <c:pt idx="8186" formatCode="0.00E+00">
                  <c:v>-9.2539399999999996E-4</c:v>
                </c:pt>
                <c:pt idx="8187" formatCode="0.00E+00">
                  <c:v>-1.1339200000000001E-3</c:v>
                </c:pt>
                <c:pt idx="8188" formatCode="0.00E+00">
                  <c:v>-1.3401999999999999E-3</c:v>
                </c:pt>
                <c:pt idx="8189" formatCode="0.00E+00">
                  <c:v>-1.5438699999999999E-3</c:v>
                </c:pt>
                <c:pt idx="8190" formatCode="0.00E+00">
                  <c:v>-1.74456E-3</c:v>
                </c:pt>
                <c:pt idx="8191" formatCode="0.00E+00">
                  <c:v>-1.94192E-3</c:v>
                </c:pt>
                <c:pt idx="8192" formatCode="0.00E+00">
                  <c:v>-2.13561E-3</c:v>
                </c:pt>
                <c:pt idx="8193" formatCode="0.00E+00">
                  <c:v>-2.3252899999999998E-3</c:v>
                </c:pt>
                <c:pt idx="8194" formatCode="0.00E+00">
                  <c:v>-2.5106299999999998E-3</c:v>
                </c:pt>
                <c:pt idx="8195" formatCode="0.00E+00">
                  <c:v>-2.6913100000000001E-3</c:v>
                </c:pt>
                <c:pt idx="8196" formatCode="0.00E+00">
                  <c:v>-2.8670200000000001E-3</c:v>
                </c:pt>
                <c:pt idx="8197" formatCode="0.00E+00">
                  <c:v>-3.03748E-3</c:v>
                </c:pt>
                <c:pt idx="8198" formatCode="0.00E+00">
                  <c:v>-3.2023899999999998E-3</c:v>
                </c:pt>
                <c:pt idx="8199" formatCode="0.00E+00">
                  <c:v>-3.36149E-3</c:v>
                </c:pt>
                <c:pt idx="8200" formatCode="0.00E+00">
                  <c:v>-3.5145100000000002E-3</c:v>
                </c:pt>
                <c:pt idx="8201" formatCode="0.00E+00">
                  <c:v>-3.6611999999999999E-3</c:v>
                </c:pt>
                <c:pt idx="8202" formatCode="0.00E+00">
                  <c:v>-3.80132E-3</c:v>
                </c:pt>
                <c:pt idx="8203" formatCode="0.00E+00">
                  <c:v>-3.9346700000000004E-3</c:v>
                </c:pt>
                <c:pt idx="8204" formatCode="0.00E+00">
                  <c:v>-4.0610300000000002E-3</c:v>
                </c:pt>
                <c:pt idx="8205" formatCode="0.00E+00">
                  <c:v>-4.1802100000000002E-3</c:v>
                </c:pt>
                <c:pt idx="8206" formatCode="0.00E+00">
                  <c:v>-4.2920399999999996E-3</c:v>
                </c:pt>
                <c:pt idx="8207" formatCode="0.00E+00">
                  <c:v>-4.3963400000000003E-3</c:v>
                </c:pt>
                <c:pt idx="8208" formatCode="0.00E+00">
                  <c:v>-4.4929799999999997E-3</c:v>
                </c:pt>
                <c:pt idx="8209" formatCode="0.00E+00">
                  <c:v>-4.5818200000000003E-3</c:v>
                </c:pt>
                <c:pt idx="8210" formatCode="0.00E+00">
                  <c:v>-4.6627400000000003E-3</c:v>
                </c:pt>
                <c:pt idx="8211" formatCode="0.00E+00">
                  <c:v>-4.7356500000000001E-3</c:v>
                </c:pt>
                <c:pt idx="8212" formatCode="0.00E+00">
                  <c:v>-4.8004500000000004E-3</c:v>
                </c:pt>
                <c:pt idx="8213" formatCode="0.00E+00">
                  <c:v>-4.8570899999999997E-3</c:v>
                </c:pt>
                <c:pt idx="8214" formatCode="0.00E+00">
                  <c:v>-4.9055100000000001E-3</c:v>
                </c:pt>
                <c:pt idx="8215" formatCode="0.00E+00">
                  <c:v>-4.9456700000000001E-3</c:v>
                </c:pt>
                <c:pt idx="8216" formatCode="0.00E+00">
                  <c:v>-4.9775499999999999E-3</c:v>
                </c:pt>
                <c:pt idx="8217" formatCode="0.00E+00">
                  <c:v>-5.0011500000000002E-3</c:v>
                </c:pt>
                <c:pt idx="8218" formatCode="0.00E+00">
                  <c:v>-5.0164800000000002E-3</c:v>
                </c:pt>
                <c:pt idx="8219" formatCode="0.00E+00">
                  <c:v>-5.0235599999999998E-3</c:v>
                </c:pt>
                <c:pt idx="8220" formatCode="0.00E+00">
                  <c:v>-5.0224400000000004E-3</c:v>
                </c:pt>
                <c:pt idx="8221" formatCode="0.00E+00">
                  <c:v>-5.0131899999999998E-3</c:v>
                </c:pt>
                <c:pt idx="8222" formatCode="0.00E+00">
                  <c:v>-4.9958600000000004E-3</c:v>
                </c:pt>
                <c:pt idx="8223" formatCode="0.00E+00">
                  <c:v>-4.9705599999999997E-3</c:v>
                </c:pt>
                <c:pt idx="8224" formatCode="0.00E+00">
                  <c:v>-4.9373899999999998E-3</c:v>
                </c:pt>
                <c:pt idx="8225" formatCode="0.00E+00">
                  <c:v>-4.89646E-3</c:v>
                </c:pt>
                <c:pt idx="8226" formatCode="0.00E+00">
                  <c:v>-4.8479100000000004E-3</c:v>
                </c:pt>
                <c:pt idx="8227" formatCode="0.00E+00">
                  <c:v>-4.79189E-3</c:v>
                </c:pt>
                <c:pt idx="8228" formatCode="0.00E+00">
                  <c:v>-4.7285599999999997E-3</c:v>
                </c:pt>
                <c:pt idx="8229" formatCode="0.00E+00">
                  <c:v>-4.6580900000000001E-3</c:v>
                </c:pt>
                <c:pt idx="8230" formatCode="0.00E+00">
                  <c:v>-4.5806700000000002E-3</c:v>
                </c:pt>
                <c:pt idx="8231" formatCode="0.00E+00">
                  <c:v>-4.4964999999999996E-3</c:v>
                </c:pt>
                <c:pt idx="8232" formatCode="0.00E+00">
                  <c:v>-4.4057999999999996E-3</c:v>
                </c:pt>
                <c:pt idx="8233" formatCode="0.00E+00">
                  <c:v>-4.3087799999999999E-3</c:v>
                </c:pt>
                <c:pt idx="8234" formatCode="0.00E+00">
                  <c:v>-4.2056799999999998E-3</c:v>
                </c:pt>
                <c:pt idx="8235" formatCode="0.00E+00">
                  <c:v>-4.0967499999999997E-3</c:v>
                </c:pt>
                <c:pt idx="8236" formatCode="0.00E+00">
                  <c:v>-3.9822399999999997E-3</c:v>
                </c:pt>
                <c:pt idx="8237" formatCode="0.00E+00">
                  <c:v>-3.8624100000000001E-3</c:v>
                </c:pt>
                <c:pt idx="8238" formatCode="0.00E+00">
                  <c:v>-3.7375500000000001E-3</c:v>
                </c:pt>
                <c:pt idx="8239" formatCode="0.00E+00">
                  <c:v>-3.6079200000000001E-3</c:v>
                </c:pt>
                <c:pt idx="8240" formatCode="0.00E+00">
                  <c:v>-3.4738299999999998E-3</c:v>
                </c:pt>
                <c:pt idx="8241" formatCode="0.00E+00">
                  <c:v>-3.33556E-3</c:v>
                </c:pt>
                <c:pt idx="8242" formatCode="0.00E+00">
                  <c:v>-3.1934200000000002E-3</c:v>
                </c:pt>
                <c:pt idx="8243" formatCode="0.00E+00">
                  <c:v>-3.0477199999999999E-3</c:v>
                </c:pt>
                <c:pt idx="8244" formatCode="0.00E+00">
                  <c:v>-2.8987800000000001E-3</c:v>
                </c:pt>
                <c:pt idx="8245" formatCode="0.00E+00">
                  <c:v>-2.7469E-3</c:v>
                </c:pt>
                <c:pt idx="8246" formatCode="0.00E+00">
                  <c:v>-2.5924199999999998E-3</c:v>
                </c:pt>
                <c:pt idx="8247" formatCode="0.00E+00">
                  <c:v>-2.4356600000000001E-3</c:v>
                </c:pt>
                <c:pt idx="8248" formatCode="0.00E+00">
                  <c:v>-2.2769399999999999E-3</c:v>
                </c:pt>
                <c:pt idx="8249" formatCode="0.00E+00">
                  <c:v>-2.1166000000000002E-3</c:v>
                </c:pt>
                <c:pt idx="8250" formatCode="0.00E+00">
                  <c:v>-1.9549699999999999E-3</c:v>
                </c:pt>
                <c:pt idx="8251" formatCode="0.00E+00">
                  <c:v>-1.7923699999999999E-3</c:v>
                </c:pt>
                <c:pt idx="8252" formatCode="0.00E+00">
                  <c:v>-1.62915E-3</c:v>
                </c:pt>
                <c:pt idx="8253" formatCode="0.00E+00">
                  <c:v>-1.4656199999999999E-3</c:v>
                </c:pt>
                <c:pt idx="8254" formatCode="0.00E+00">
                  <c:v>-1.3021199999999999E-3</c:v>
                </c:pt>
                <c:pt idx="8255" formatCode="0.00E+00">
                  <c:v>-1.13897E-3</c:v>
                </c:pt>
                <c:pt idx="8256" formatCode="0.00E+00">
                  <c:v>-9.7650700000000005E-4</c:v>
                </c:pt>
                <c:pt idx="8257" formatCode="0.00E+00">
                  <c:v>-8.1503499999999998E-4</c:v>
                </c:pt>
                <c:pt idx="8258" formatCode="0.00E+00">
                  <c:v>-6.5487599999999998E-4</c:v>
                </c:pt>
                <c:pt idx="8259" formatCode="0.00E+00">
                  <c:v>-4.9633900000000005E-4</c:v>
                </c:pt>
                <c:pt idx="8260" formatCode="0.00E+00">
                  <c:v>-3.3973100000000002E-4</c:v>
                </c:pt>
                <c:pt idx="8261" formatCode="0.00E+00">
                  <c:v>-1.8534899999999999E-4</c:v>
                </c:pt>
                <c:pt idx="8262" formatCode="0.00E+00">
                  <c:v>-3.3485699999999997E-5</c:v>
                </c:pt>
                <c:pt idx="8263" formatCode="0.00E+00">
                  <c:v>1.15573E-4</c:v>
                </c:pt>
                <c:pt idx="8264" formatCode="0.00E+00">
                  <c:v>2.6155200000000002E-4</c:v>
                </c:pt>
                <c:pt idx="8265" formatCode="0.00E+00">
                  <c:v>4.0418000000000002E-4</c:v>
                </c:pt>
                <c:pt idx="8266" formatCode="0.00E+00">
                  <c:v>5.4319999999999998E-4</c:v>
                </c:pt>
                <c:pt idx="8267" formatCode="0.00E+00">
                  <c:v>6.7836000000000003E-4</c:v>
                </c:pt>
                <c:pt idx="8268" formatCode="0.00E+00">
                  <c:v>8.0942099999999995E-4</c:v>
                </c:pt>
                <c:pt idx="8269" formatCode="0.00E+00">
                  <c:v>9.3615199999999999E-4</c:v>
                </c:pt>
                <c:pt idx="8270" formatCode="0.00E+00">
                  <c:v>1.0583400000000001E-3</c:v>
                </c:pt>
                <c:pt idx="8271" formatCode="0.00E+00">
                  <c:v>1.1757600000000001E-3</c:v>
                </c:pt>
                <c:pt idx="8272" formatCode="0.00E+00">
                  <c:v>1.28824E-3</c:v>
                </c:pt>
                <c:pt idx="8273" formatCode="0.00E+00">
                  <c:v>1.39558E-3</c:v>
                </c:pt>
                <c:pt idx="8274" formatCode="0.00E+00">
                  <c:v>1.4976200000000001E-3</c:v>
                </c:pt>
                <c:pt idx="8275" formatCode="0.00E+00">
                  <c:v>1.5941900000000001E-3</c:v>
                </c:pt>
                <c:pt idx="8276" formatCode="0.00E+00">
                  <c:v>1.6851500000000001E-3</c:v>
                </c:pt>
                <c:pt idx="8277" formatCode="0.00E+00">
                  <c:v>1.7703700000000001E-3</c:v>
                </c:pt>
                <c:pt idx="8278" formatCode="0.00E+00">
                  <c:v>1.84973E-3</c:v>
                </c:pt>
                <c:pt idx="8279" formatCode="0.00E+00">
                  <c:v>1.9231299999999999E-3</c:v>
                </c:pt>
                <c:pt idx="8280" formatCode="0.00E+00">
                  <c:v>1.9904800000000002E-3</c:v>
                </c:pt>
                <c:pt idx="8281" formatCode="0.00E+00">
                  <c:v>2.0516900000000001E-3</c:v>
                </c:pt>
                <c:pt idx="8282" formatCode="0.00E+00">
                  <c:v>2.1067099999999999E-3</c:v>
                </c:pt>
                <c:pt idx="8283" formatCode="0.00E+00">
                  <c:v>2.1554899999999999E-3</c:v>
                </c:pt>
                <c:pt idx="8284" formatCode="0.00E+00">
                  <c:v>2.1979999999999999E-3</c:v>
                </c:pt>
                <c:pt idx="8285" formatCode="0.00E+00">
                  <c:v>2.2342299999999998E-3</c:v>
                </c:pt>
                <c:pt idx="8286" formatCode="0.00E+00">
                  <c:v>2.2641499999999999E-3</c:v>
                </c:pt>
                <c:pt idx="8287" formatCode="0.00E+00">
                  <c:v>2.2878E-3</c:v>
                </c:pt>
                <c:pt idx="8288" formatCode="0.00E+00">
                  <c:v>2.3051899999999999E-3</c:v>
                </c:pt>
                <c:pt idx="8289" formatCode="0.00E+00">
                  <c:v>2.3163599999999999E-3</c:v>
                </c:pt>
                <c:pt idx="8290" formatCode="0.00E+00">
                  <c:v>2.3213700000000001E-3</c:v>
                </c:pt>
                <c:pt idx="8291" formatCode="0.00E+00">
                  <c:v>2.32029E-3</c:v>
                </c:pt>
                <c:pt idx="8292" formatCode="0.00E+00">
                  <c:v>2.3131900000000001E-3</c:v>
                </c:pt>
                <c:pt idx="8293" formatCode="0.00E+00">
                  <c:v>2.3001800000000002E-3</c:v>
                </c:pt>
                <c:pt idx="8294" formatCode="0.00E+00">
                  <c:v>2.28137E-3</c:v>
                </c:pt>
                <c:pt idx="8295" formatCode="0.00E+00">
                  <c:v>2.2568699999999998E-3</c:v>
                </c:pt>
                <c:pt idx="8296" formatCode="0.00E+00">
                  <c:v>2.22683E-3</c:v>
                </c:pt>
                <c:pt idx="8297" formatCode="0.00E+00">
                  <c:v>2.1913900000000001E-3</c:v>
                </c:pt>
                <c:pt idx="8298" formatCode="0.00E+00">
                  <c:v>2.15073E-3</c:v>
                </c:pt>
                <c:pt idx="8299" formatCode="0.00E+00">
                  <c:v>2.1050000000000001E-3</c:v>
                </c:pt>
                <c:pt idx="8300" formatCode="0.00E+00">
                  <c:v>2.0544000000000001E-3</c:v>
                </c:pt>
                <c:pt idx="8301" formatCode="0.00E+00">
                  <c:v>1.9991200000000001E-3</c:v>
                </c:pt>
                <c:pt idx="8302" formatCode="0.00E+00">
                  <c:v>1.9393699999999999E-3</c:v>
                </c:pt>
                <c:pt idx="8303" formatCode="0.00E+00">
                  <c:v>1.8753800000000001E-3</c:v>
                </c:pt>
                <c:pt idx="8304" formatCode="0.00E+00">
                  <c:v>1.80736E-3</c:v>
                </c:pt>
                <c:pt idx="8305" formatCode="0.00E+00">
                  <c:v>1.7355599999999999E-3</c:v>
                </c:pt>
                <c:pt idx="8306" formatCode="0.00E+00">
                  <c:v>1.66022E-3</c:v>
                </c:pt>
                <c:pt idx="8307" formatCode="0.00E+00">
                  <c:v>1.5816000000000001E-3</c:v>
                </c:pt>
                <c:pt idx="8308" formatCode="0.00E+00">
                  <c:v>1.4999600000000001E-3</c:v>
                </c:pt>
                <c:pt idx="8309" formatCode="0.00E+00">
                  <c:v>1.4155699999999999E-3</c:v>
                </c:pt>
                <c:pt idx="8310" formatCode="0.00E+00">
                  <c:v>1.3287100000000001E-3</c:v>
                </c:pt>
                <c:pt idx="8311" formatCode="0.00E+00">
                  <c:v>1.23967E-3</c:v>
                </c:pt>
                <c:pt idx="8312" formatCode="0.00E+00">
                  <c:v>1.14872E-3</c:v>
                </c:pt>
                <c:pt idx="8313" formatCode="0.00E+00">
                  <c:v>1.0561699999999999E-3</c:v>
                </c:pt>
                <c:pt idx="8314" formatCode="0.00E+00">
                  <c:v>9.6230299999999996E-4</c:v>
                </c:pt>
                <c:pt idx="8315" formatCode="0.00E+00">
                  <c:v>8.6743300000000003E-4</c:v>
                </c:pt>
                <c:pt idx="8316" formatCode="0.00E+00">
                  <c:v>7.7186099999999999E-4</c:v>
                </c:pt>
                <c:pt idx="8317" formatCode="0.00E+00">
                  <c:v>6.7589099999999997E-4</c:v>
                </c:pt>
                <c:pt idx="8318" formatCode="0.00E+00">
                  <c:v>5.7983399999999999E-4</c:v>
                </c:pt>
                <c:pt idx="8319" formatCode="0.00E+00">
                  <c:v>4.8399700000000001E-4</c:v>
                </c:pt>
                <c:pt idx="8320" formatCode="0.00E+00">
                  <c:v>3.88689E-4</c:v>
                </c:pt>
                <c:pt idx="8321" formatCode="0.00E+00">
                  <c:v>2.9421999999999999E-4</c:v>
                </c:pt>
                <c:pt idx="8322" formatCode="0.00E+00">
                  <c:v>2.0089700000000001E-4</c:v>
                </c:pt>
                <c:pt idx="8323" formatCode="0.00E+00">
                  <c:v>1.09026E-4</c:v>
                </c:pt>
                <c:pt idx="8324" formatCode="0.00E+00">
                  <c:v>1.89099E-5</c:v>
                </c:pt>
                <c:pt idx="8325" formatCode="0.00E+00">
                  <c:v>-6.9150699999999995E-5</c:v>
                </c:pt>
                <c:pt idx="8326" formatCode="0.00E+00">
                  <c:v>-1.5485999999999999E-4</c:v>
                </c:pt>
                <c:pt idx="8327" formatCode="0.00E+00">
                  <c:v>-2.37925E-4</c:v>
                </c:pt>
                <c:pt idx="8328" formatCode="0.00E+00">
                  <c:v>-3.1806E-4</c:v>
                </c:pt>
                <c:pt idx="8329" formatCode="0.00E+00">
                  <c:v>-3.9498400000000003E-4</c:v>
                </c:pt>
                <c:pt idx="8330" formatCode="0.00E+00">
                  <c:v>-4.6842200000000002E-4</c:v>
                </c:pt>
                <c:pt idx="8331" formatCode="0.00E+00">
                  <c:v>-5.3810800000000003E-4</c:v>
                </c:pt>
                <c:pt idx="8332" formatCode="0.00E+00">
                  <c:v>-6.0378000000000005E-4</c:v>
                </c:pt>
                <c:pt idx="8333" formatCode="0.00E+00">
                  <c:v>-6.6518899999999995E-4</c:v>
                </c:pt>
                <c:pt idx="8334" formatCode="0.00E+00">
                  <c:v>-7.2209100000000001E-4</c:v>
                </c:pt>
                <c:pt idx="8335" formatCode="0.00E+00">
                  <c:v>-7.7425300000000003E-4</c:v>
                </c:pt>
                <c:pt idx="8336" formatCode="0.00E+00">
                  <c:v>-8.2145199999999997E-4</c:v>
                </c:pt>
                <c:pt idx="8337" formatCode="0.00E+00">
                  <c:v>-8.6347500000000005E-4</c:v>
                </c:pt>
                <c:pt idx="8338" formatCode="0.00E+00">
                  <c:v>-9.0012100000000004E-4</c:v>
                </c:pt>
                <c:pt idx="8339" formatCode="0.00E+00">
                  <c:v>-9.3119999999999997E-4</c:v>
                </c:pt>
                <c:pt idx="8340" formatCode="0.00E+00">
                  <c:v>-9.5653399999999999E-4</c:v>
                </c:pt>
                <c:pt idx="8341" formatCode="0.00E+00">
                  <c:v>-9.7595600000000005E-4</c:v>
                </c:pt>
                <c:pt idx="8342" formatCode="0.00E+00">
                  <c:v>-9.8931499999999994E-4</c:v>
                </c:pt>
                <c:pt idx="8343" formatCode="0.00E+00">
                  <c:v>-9.9647100000000008E-4</c:v>
                </c:pt>
                <c:pt idx="8344" formatCode="0.00E+00">
                  <c:v>-9.9729799999999998E-4</c:v>
                </c:pt>
                <c:pt idx="8345" formatCode="0.00E+00">
                  <c:v>-9.9168400000000006E-4</c:v>
                </c:pt>
                <c:pt idx="8346" formatCode="0.00E+00">
                  <c:v>-9.7953199999999997E-4</c:v>
                </c:pt>
                <c:pt idx="8347" formatCode="0.00E+00">
                  <c:v>-9.6075900000000005E-4</c:v>
                </c:pt>
                <c:pt idx="8348" formatCode="0.00E+00">
                  <c:v>-9.3529699999999997E-4</c:v>
                </c:pt>
                <c:pt idx="8349" formatCode="0.00E+00">
                  <c:v>-9.0309400000000001E-4</c:v>
                </c:pt>
                <c:pt idx="8350" formatCode="0.00E+00">
                  <c:v>-8.6411099999999998E-4</c:v>
                </c:pt>
                <c:pt idx="8351" formatCode="0.00E+00">
                  <c:v>-8.18328E-4</c:v>
                </c:pt>
                <c:pt idx="8352" formatCode="0.00E+00">
                  <c:v>-7.6573699999999995E-4</c:v>
                </c:pt>
                <c:pt idx="8353" formatCode="0.00E+00">
                  <c:v>-7.06349E-4</c:v>
                </c:pt>
                <c:pt idx="8354" formatCode="0.00E+00">
                  <c:v>-6.4018799999999998E-4</c:v>
                </c:pt>
                <c:pt idx="8355" formatCode="0.00E+00">
                  <c:v>-5.6729700000000003E-4</c:v>
                </c:pt>
                <c:pt idx="8356" formatCode="0.00E+00">
                  <c:v>-4.8773300000000001E-4</c:v>
                </c:pt>
                <c:pt idx="8357" formatCode="0.00E+00">
                  <c:v>-4.0156799999999999E-4</c:v>
                </c:pt>
                <c:pt idx="8358" formatCode="0.00E+00">
                  <c:v>-3.0889300000000003E-4</c:v>
                </c:pt>
                <c:pt idx="8359" formatCode="0.00E+00">
                  <c:v>-2.0981299999999999E-4</c:v>
                </c:pt>
                <c:pt idx="8360" formatCode="0.00E+00">
                  <c:v>-1.04448E-4</c:v>
                </c:pt>
                <c:pt idx="8361" formatCode="0.00E+00">
                  <c:v>7.0655100000000002E-6</c:v>
                </c:pt>
                <c:pt idx="8362" formatCode="0.00E+00">
                  <c:v>1.2457500000000001E-4</c:v>
                </c:pt>
                <c:pt idx="8363" formatCode="0.00E+00">
                  <c:v>2.4791199999999998E-4</c:v>
                </c:pt>
                <c:pt idx="8364" formatCode="0.00E+00">
                  <c:v>3.7689599999999999E-4</c:v>
                </c:pt>
                <c:pt idx="8365" formatCode="0.00E+00">
                  <c:v>5.1133000000000005E-4</c:v>
                </c:pt>
                <c:pt idx="8366" formatCode="0.00E+00">
                  <c:v>6.5100100000000001E-4</c:v>
                </c:pt>
                <c:pt idx="8367" formatCode="0.00E+00">
                  <c:v>7.9568300000000005E-4</c:v>
                </c:pt>
                <c:pt idx="8368" formatCode="0.00E+00">
                  <c:v>9.4513799999999999E-4</c:v>
                </c:pt>
                <c:pt idx="8369" formatCode="0.00E+00">
                  <c:v>1.0991099999999999E-3</c:v>
                </c:pt>
                <c:pt idx="8370" formatCode="0.00E+00">
                  <c:v>1.25734E-3</c:v>
                </c:pt>
                <c:pt idx="8371" formatCode="0.00E+00">
                  <c:v>1.41954E-3</c:v>
                </c:pt>
                <c:pt idx="8372" formatCode="0.00E+00">
                  <c:v>1.5854199999999999E-3</c:v>
                </c:pt>
                <c:pt idx="8373" formatCode="0.00E+00">
                  <c:v>1.75468E-3</c:v>
                </c:pt>
                <c:pt idx="8374" formatCode="0.00E+00">
                  <c:v>1.9270100000000001E-3</c:v>
                </c:pt>
                <c:pt idx="8375" formatCode="0.00E+00">
                  <c:v>2.10209E-3</c:v>
                </c:pt>
                <c:pt idx="8376" formatCode="0.00E+00">
                  <c:v>2.2795599999999999E-3</c:v>
                </c:pt>
                <c:pt idx="8377" formatCode="0.00E+00">
                  <c:v>2.45911E-3</c:v>
                </c:pt>
                <c:pt idx="8378" formatCode="0.00E+00">
                  <c:v>2.64036E-3</c:v>
                </c:pt>
                <c:pt idx="8379" formatCode="0.00E+00">
                  <c:v>2.8229599999999998E-3</c:v>
                </c:pt>
                <c:pt idx="8380" formatCode="0.00E+00">
                  <c:v>3.0065399999999998E-3</c:v>
                </c:pt>
                <c:pt idx="8381" formatCode="0.00E+00">
                  <c:v>3.1907200000000002E-3</c:v>
                </c:pt>
                <c:pt idx="8382" formatCode="0.00E+00">
                  <c:v>3.3751200000000001E-3</c:v>
                </c:pt>
                <c:pt idx="8383" formatCode="0.00E+00">
                  <c:v>3.5593600000000001E-3</c:v>
                </c:pt>
                <c:pt idx="8384" formatCode="0.00E+00">
                  <c:v>3.74304E-3</c:v>
                </c:pt>
                <c:pt idx="8385" formatCode="0.00E+00">
                  <c:v>3.9257600000000004E-3</c:v>
                </c:pt>
                <c:pt idx="8386" formatCode="0.00E+00">
                  <c:v>4.1071299999999996E-3</c:v>
                </c:pt>
                <c:pt idx="8387" formatCode="0.00E+00">
                  <c:v>4.2867299999999999E-3</c:v>
                </c:pt>
                <c:pt idx="8388" formatCode="0.00E+00">
                  <c:v>4.4641699999999999E-3</c:v>
                </c:pt>
                <c:pt idx="8389" formatCode="0.00E+00">
                  <c:v>4.6390399999999997E-3</c:v>
                </c:pt>
                <c:pt idx="8390" formatCode="0.00E+00">
                  <c:v>4.8109299999999997E-3</c:v>
                </c:pt>
                <c:pt idx="8391" formatCode="0.00E+00">
                  <c:v>4.97943E-3</c:v>
                </c:pt>
                <c:pt idx="8392" formatCode="0.00E+00">
                  <c:v>5.1441500000000001E-3</c:v>
                </c:pt>
                <c:pt idx="8393" formatCode="0.00E+00">
                  <c:v>5.30467E-3</c:v>
                </c:pt>
                <c:pt idx="8394" formatCode="0.00E+00">
                  <c:v>5.4605900000000004E-3</c:v>
                </c:pt>
                <c:pt idx="8395" formatCode="0.00E+00">
                  <c:v>5.61153E-3</c:v>
                </c:pt>
                <c:pt idx="8396" formatCode="0.00E+00">
                  <c:v>5.7570700000000004E-3</c:v>
                </c:pt>
                <c:pt idx="8397" formatCode="0.00E+00">
                  <c:v>5.8968500000000004E-3</c:v>
                </c:pt>
                <c:pt idx="8398" formatCode="0.00E+00">
                  <c:v>6.0304599999999996E-3</c:v>
                </c:pt>
                <c:pt idx="8399" formatCode="0.00E+00">
                  <c:v>6.1575500000000003E-3</c:v>
                </c:pt>
                <c:pt idx="8400" formatCode="0.00E+00">
                  <c:v>6.2777400000000004E-3</c:v>
                </c:pt>
                <c:pt idx="8401" formatCode="0.00E+00">
                  <c:v>6.3906600000000003E-3</c:v>
                </c:pt>
                <c:pt idx="8402" formatCode="0.00E+00">
                  <c:v>6.4959800000000002E-3</c:v>
                </c:pt>
                <c:pt idx="8403" formatCode="0.00E+00">
                  <c:v>6.5933399999999996E-3</c:v>
                </c:pt>
                <c:pt idx="8404" formatCode="0.00E+00">
                  <c:v>6.6824099999999997E-3</c:v>
                </c:pt>
                <c:pt idx="8405" formatCode="0.00E+00">
                  <c:v>6.7628699999999998E-3</c:v>
                </c:pt>
                <c:pt idx="8406" formatCode="0.00E+00">
                  <c:v>6.8344199999999999E-3</c:v>
                </c:pt>
                <c:pt idx="8407" formatCode="0.00E+00">
                  <c:v>6.89676E-3</c:v>
                </c:pt>
                <c:pt idx="8408" formatCode="0.00E+00">
                  <c:v>6.9495900000000003E-3</c:v>
                </c:pt>
                <c:pt idx="8409" formatCode="0.00E+00">
                  <c:v>6.9926600000000004E-3</c:v>
                </c:pt>
                <c:pt idx="8410" formatCode="0.00E+00">
                  <c:v>7.0257000000000002E-3</c:v>
                </c:pt>
                <c:pt idx="8411" formatCode="0.00E+00">
                  <c:v>7.0484800000000002E-3</c:v>
                </c:pt>
                <c:pt idx="8412" formatCode="0.00E+00">
                  <c:v>7.0607600000000001E-3</c:v>
                </c:pt>
                <c:pt idx="8413" formatCode="0.00E+00">
                  <c:v>7.0623400000000003E-3</c:v>
                </c:pt>
                <c:pt idx="8414" formatCode="0.00E+00">
                  <c:v>7.0530200000000001E-3</c:v>
                </c:pt>
                <c:pt idx="8415" formatCode="0.00E+00">
                  <c:v>7.0326199999999998E-3</c:v>
                </c:pt>
                <c:pt idx="8416" formatCode="0.00E+00">
                  <c:v>7.0009900000000003E-3</c:v>
                </c:pt>
                <c:pt idx="8417" formatCode="0.00E+00">
                  <c:v>6.9579799999999999E-3</c:v>
                </c:pt>
                <c:pt idx="8418" formatCode="0.00E+00">
                  <c:v>6.9034700000000001E-3</c:v>
                </c:pt>
                <c:pt idx="8419" formatCode="0.00E+00">
                  <c:v>6.8373499999999999E-3</c:v>
                </c:pt>
                <c:pt idx="8420" formatCode="0.00E+00">
                  <c:v>6.7595299999999997E-3</c:v>
                </c:pt>
                <c:pt idx="8421" formatCode="0.00E+00">
                  <c:v>6.66996E-3</c:v>
                </c:pt>
                <c:pt idx="8422" formatCode="0.00E+00">
                  <c:v>6.5685700000000001E-3</c:v>
                </c:pt>
                <c:pt idx="8423" formatCode="0.00E+00">
                  <c:v>6.4553400000000004E-3</c:v>
                </c:pt>
                <c:pt idx="8424" formatCode="0.00E+00">
                  <c:v>6.3302699999999998E-3</c:v>
                </c:pt>
                <c:pt idx="8425" formatCode="0.00E+00">
                  <c:v>6.1933600000000002E-3</c:v>
                </c:pt>
                <c:pt idx="8426" formatCode="0.00E+00">
                  <c:v>6.0446500000000004E-3</c:v>
                </c:pt>
                <c:pt idx="8427" formatCode="0.00E+00">
                  <c:v>5.8841800000000001E-3</c:v>
                </c:pt>
                <c:pt idx="8428" formatCode="0.00E+00">
                  <c:v>5.7120399999999998E-3</c:v>
                </c:pt>
                <c:pt idx="8429" formatCode="0.00E+00">
                  <c:v>5.5283099999999998E-3</c:v>
                </c:pt>
                <c:pt idx="8430" formatCode="0.00E+00">
                  <c:v>5.3331000000000003E-3</c:v>
                </c:pt>
                <c:pt idx="8431" formatCode="0.00E+00">
                  <c:v>5.1265599999999996E-3</c:v>
                </c:pt>
                <c:pt idx="8432" formatCode="0.00E+00">
                  <c:v>4.9088300000000003E-3</c:v>
                </c:pt>
                <c:pt idx="8433" formatCode="0.00E+00">
                  <c:v>4.6800899999999996E-3</c:v>
                </c:pt>
                <c:pt idx="8434" formatCode="0.00E+00">
                  <c:v>4.4405299999999998E-3</c:v>
                </c:pt>
                <c:pt idx="8435" formatCode="0.00E+00">
                  <c:v>4.1903799999999996E-3</c:v>
                </c:pt>
                <c:pt idx="8436" formatCode="0.00E+00">
                  <c:v>3.9298500000000004E-3</c:v>
                </c:pt>
                <c:pt idx="8437" formatCode="0.00E+00">
                  <c:v>3.65921E-3</c:v>
                </c:pt>
                <c:pt idx="8438" formatCode="0.00E+00">
                  <c:v>3.3787299999999999E-3</c:v>
                </c:pt>
                <c:pt idx="8439" formatCode="0.00E+00">
                  <c:v>3.0887000000000002E-3</c:v>
                </c:pt>
                <c:pt idx="8440" formatCode="0.00E+00">
                  <c:v>2.7894299999999999E-3</c:v>
                </c:pt>
                <c:pt idx="8441" formatCode="0.00E+00">
                  <c:v>2.4812599999999999E-3</c:v>
                </c:pt>
                <c:pt idx="8442" formatCode="0.00E+00">
                  <c:v>2.1645100000000001E-3</c:v>
                </c:pt>
                <c:pt idx="8443" formatCode="0.00E+00">
                  <c:v>1.83957E-3</c:v>
                </c:pt>
                <c:pt idx="8444" formatCode="0.00E+00">
                  <c:v>1.5068099999999999E-3</c:v>
                </c:pt>
                <c:pt idx="8445" formatCode="0.00E+00">
                  <c:v>1.1666300000000001E-3</c:v>
                </c:pt>
                <c:pt idx="8446" formatCode="0.00E+00">
                  <c:v>8.1943499999999998E-4</c:v>
                </c:pt>
                <c:pt idx="8447" formatCode="0.00E+00">
                  <c:v>4.6565899999999999E-4</c:v>
                </c:pt>
                <c:pt idx="8448" formatCode="0.00E+00">
                  <c:v>1.0574299999999999E-4</c:v>
                </c:pt>
                <c:pt idx="8449" formatCode="0.00E+00">
                  <c:v>-2.59857E-4</c:v>
                </c:pt>
                <c:pt idx="8450" formatCode="0.00E+00">
                  <c:v>-6.3067099999999997E-4</c:v>
                </c:pt>
                <c:pt idx="8451" formatCode="0.00E+00">
                  <c:v>-1.0062199999999999E-3</c:v>
                </c:pt>
                <c:pt idx="8452" formatCode="0.00E+00">
                  <c:v>-1.3860000000000001E-3</c:v>
                </c:pt>
                <c:pt idx="8453" formatCode="0.00E+00">
                  <c:v>-1.76951E-3</c:v>
                </c:pt>
                <c:pt idx="8454" formatCode="0.00E+00">
                  <c:v>-2.1562399999999998E-3</c:v>
                </c:pt>
                <c:pt idx="8455" formatCode="0.00E+00">
                  <c:v>-2.5456599999999999E-3</c:v>
                </c:pt>
                <c:pt idx="8456" formatCode="0.00E+00">
                  <c:v>-2.9372399999999998E-3</c:v>
                </c:pt>
                <c:pt idx="8457" formatCode="0.00E+00">
                  <c:v>-3.3304200000000002E-3</c:v>
                </c:pt>
                <c:pt idx="8458" formatCode="0.00E+00">
                  <c:v>-3.7246699999999998E-3</c:v>
                </c:pt>
                <c:pt idx="8459" formatCode="0.00E+00">
                  <c:v>-4.1194300000000003E-3</c:v>
                </c:pt>
                <c:pt idx="8460" formatCode="0.00E+00">
                  <c:v>-4.5141299999999999E-3</c:v>
                </c:pt>
                <c:pt idx="8461" formatCode="0.00E+00">
                  <c:v>-4.9081999999999997E-3</c:v>
                </c:pt>
                <c:pt idx="8462" formatCode="0.00E+00">
                  <c:v>-5.3010899999999996E-3</c:v>
                </c:pt>
                <c:pt idx="8463" formatCode="0.00E+00">
                  <c:v>-5.6921999999999997E-3</c:v>
                </c:pt>
                <c:pt idx="8464" formatCode="0.00E+00">
                  <c:v>-6.0809699999999998E-3</c:v>
                </c:pt>
                <c:pt idx="8465" formatCode="0.00E+00">
                  <c:v>-6.4668199999999999E-3</c:v>
                </c:pt>
                <c:pt idx="8466" formatCode="0.00E+00">
                  <c:v>-6.8491799999999999E-3</c:v>
                </c:pt>
                <c:pt idx="8467" formatCode="0.00E+00">
                  <c:v>-7.2274599999999998E-3</c:v>
                </c:pt>
                <c:pt idx="8468" formatCode="0.00E+00">
                  <c:v>-7.6010899999999996E-3</c:v>
                </c:pt>
                <c:pt idx="8469" formatCode="0.00E+00">
                  <c:v>-7.9694999999999992E-3</c:v>
                </c:pt>
                <c:pt idx="8470" formatCode="0.00E+00">
                  <c:v>-8.3321200000000002E-3</c:v>
                </c:pt>
                <c:pt idx="8471" formatCode="0.00E+00">
                  <c:v>-8.6883900000000007E-3</c:v>
                </c:pt>
                <c:pt idx="8472" formatCode="0.00E+00">
                  <c:v>-9.0377400000000007E-3</c:v>
                </c:pt>
                <c:pt idx="8473" formatCode="0.00E+00">
                  <c:v>-9.3796299999999999E-3</c:v>
                </c:pt>
                <c:pt idx="8474" formatCode="0.00E+00">
                  <c:v>-9.7135099999999999E-3</c:v>
                </c:pt>
                <c:pt idx="8475">
                  <c:v>-1.0038800000000001E-2</c:v>
                </c:pt>
                <c:pt idx="8476">
                  <c:v>-1.0355100000000001E-2</c:v>
                </c:pt>
                <c:pt idx="8477">
                  <c:v>-1.06617E-2</c:v>
                </c:pt>
                <c:pt idx="8478">
                  <c:v>-1.0958300000000001E-2</c:v>
                </c:pt>
                <c:pt idx="8479">
                  <c:v>-1.1244199999999999E-2</c:v>
                </c:pt>
                <c:pt idx="8480">
                  <c:v>-1.1519100000000001E-2</c:v>
                </c:pt>
                <c:pt idx="8481">
                  <c:v>-1.1782300000000001E-2</c:v>
                </c:pt>
                <c:pt idx="8482">
                  <c:v>-1.20336E-2</c:v>
                </c:pt>
                <c:pt idx="8483">
                  <c:v>-1.2272399999999999E-2</c:v>
                </c:pt>
                <c:pt idx="8484">
                  <c:v>-1.24983E-2</c:v>
                </c:pt>
                <c:pt idx="8485">
                  <c:v>-1.2710900000000001E-2</c:v>
                </c:pt>
                <c:pt idx="8486">
                  <c:v>-1.2909800000000001E-2</c:v>
                </c:pt>
                <c:pt idx="8487">
                  <c:v>-1.3094700000000001E-2</c:v>
                </c:pt>
                <c:pt idx="8488">
                  <c:v>-1.32651E-2</c:v>
                </c:pt>
                <c:pt idx="8489">
                  <c:v>-1.3420700000000001E-2</c:v>
                </c:pt>
                <c:pt idx="8490">
                  <c:v>-1.3561200000000001E-2</c:v>
                </c:pt>
                <c:pt idx="8491">
                  <c:v>-1.36864E-2</c:v>
                </c:pt>
                <c:pt idx="8492">
                  <c:v>-1.37958E-2</c:v>
                </c:pt>
                <c:pt idx="8493">
                  <c:v>-1.38894E-2</c:v>
                </c:pt>
                <c:pt idx="8494">
                  <c:v>-1.39667E-2</c:v>
                </c:pt>
                <c:pt idx="8495">
                  <c:v>-1.4027700000000001E-2</c:v>
                </c:pt>
                <c:pt idx="8496">
                  <c:v>-1.4072100000000001E-2</c:v>
                </c:pt>
                <c:pt idx="8497">
                  <c:v>-1.40997E-2</c:v>
                </c:pt>
                <c:pt idx="8498">
                  <c:v>-1.41104E-2</c:v>
                </c:pt>
                <c:pt idx="8499">
                  <c:v>-1.41041E-2</c:v>
                </c:pt>
                <c:pt idx="8500">
                  <c:v>-1.40807E-2</c:v>
                </c:pt>
                <c:pt idx="8501">
                  <c:v>-1.40401E-2</c:v>
                </c:pt>
                <c:pt idx="8502">
                  <c:v>-1.39822E-2</c:v>
                </c:pt>
                <c:pt idx="8503">
                  <c:v>-1.39071E-2</c:v>
                </c:pt>
                <c:pt idx="8504">
                  <c:v>-1.3814699999999999E-2</c:v>
                </c:pt>
                <c:pt idx="8505">
                  <c:v>-1.3705E-2</c:v>
                </c:pt>
                <c:pt idx="8506">
                  <c:v>-1.3578099999999999E-2</c:v>
                </c:pt>
                <c:pt idx="8507">
                  <c:v>-1.3434E-2</c:v>
                </c:pt>
                <c:pt idx="8508">
                  <c:v>-1.3273E-2</c:v>
                </c:pt>
                <c:pt idx="8509">
                  <c:v>-1.30949E-2</c:v>
                </c:pt>
                <c:pt idx="8510">
                  <c:v>-1.2900099999999999E-2</c:v>
                </c:pt>
                <c:pt idx="8511">
                  <c:v>-1.2688700000000001E-2</c:v>
                </c:pt>
                <c:pt idx="8512">
                  <c:v>-1.2460799999999999E-2</c:v>
                </c:pt>
                <c:pt idx="8513">
                  <c:v>-1.22168E-2</c:v>
                </c:pt>
                <c:pt idx="8514">
                  <c:v>-1.1956700000000001E-2</c:v>
                </c:pt>
                <c:pt idx="8515">
                  <c:v>-1.1681E-2</c:v>
                </c:pt>
                <c:pt idx="8516">
                  <c:v>-1.13899E-2</c:v>
                </c:pt>
                <c:pt idx="8517">
                  <c:v>-1.1083600000000001E-2</c:v>
                </c:pt>
                <c:pt idx="8518">
                  <c:v>-1.0762499999999999E-2</c:v>
                </c:pt>
                <c:pt idx="8519">
                  <c:v>-1.0427000000000001E-2</c:v>
                </c:pt>
                <c:pt idx="8520">
                  <c:v>-1.00775E-2</c:v>
                </c:pt>
                <c:pt idx="8521" formatCode="0.00E+00">
                  <c:v>-9.7142700000000005E-3</c:v>
                </c:pt>
                <c:pt idx="8522" formatCode="0.00E+00">
                  <c:v>-9.3378000000000003E-3</c:v>
                </c:pt>
                <c:pt idx="8523" formatCode="0.00E+00">
                  <c:v>-8.9485199999999997E-3</c:v>
                </c:pt>
                <c:pt idx="8524" formatCode="0.00E+00">
                  <c:v>-8.5468699999999998E-3</c:v>
                </c:pt>
                <c:pt idx="8525" formatCode="0.00E+00">
                  <c:v>-8.1333299999999994E-3</c:v>
                </c:pt>
                <c:pt idx="8526" formatCode="0.00E+00">
                  <c:v>-7.7083799999999999E-3</c:v>
                </c:pt>
                <c:pt idx="8527" formatCode="0.00E+00">
                  <c:v>-7.2725300000000001E-3</c:v>
                </c:pt>
                <c:pt idx="8528" formatCode="0.00E+00">
                  <c:v>-6.8263000000000004E-3</c:v>
                </c:pt>
                <c:pt idx="8529" formatCode="0.00E+00">
                  <c:v>-6.3702300000000002E-3</c:v>
                </c:pt>
                <c:pt idx="8530" formatCode="0.00E+00">
                  <c:v>-5.9048599999999996E-3</c:v>
                </c:pt>
                <c:pt idx="8531" formatCode="0.00E+00">
                  <c:v>-5.4307699999999997E-3</c:v>
                </c:pt>
                <c:pt idx="8532" formatCode="0.00E+00">
                  <c:v>-4.9485400000000004E-3</c:v>
                </c:pt>
                <c:pt idx="8533" formatCode="0.00E+00">
                  <c:v>-4.4587400000000001E-3</c:v>
                </c:pt>
                <c:pt idx="8534" formatCode="0.00E+00">
                  <c:v>-3.9620000000000002E-3</c:v>
                </c:pt>
                <c:pt idx="8535" formatCode="0.00E+00">
                  <c:v>-3.4589099999999999E-3</c:v>
                </c:pt>
                <c:pt idx="8536" formatCode="0.00E+00">
                  <c:v>-2.9501000000000002E-3</c:v>
                </c:pt>
                <c:pt idx="8537" formatCode="0.00E+00">
                  <c:v>-2.4362099999999999E-3</c:v>
                </c:pt>
                <c:pt idx="8538" formatCode="0.00E+00">
                  <c:v>-1.9178699999999999E-3</c:v>
                </c:pt>
                <c:pt idx="8539" formatCode="0.00E+00">
                  <c:v>-1.39573E-3</c:v>
                </c:pt>
                <c:pt idx="8540" formatCode="0.00E+00">
                  <c:v>-8.7043000000000005E-4</c:v>
                </c:pt>
                <c:pt idx="8541" formatCode="0.00E+00">
                  <c:v>-3.4264000000000001E-4</c:v>
                </c:pt>
                <c:pt idx="8542" formatCode="0.00E+00">
                  <c:v>1.86983E-4</c:v>
                </c:pt>
                <c:pt idx="8543" formatCode="0.00E+00">
                  <c:v>7.1777600000000005E-4</c:v>
                </c:pt>
                <c:pt idx="8544" formatCode="0.00E+00">
                  <c:v>1.2490699999999999E-3</c:v>
                </c:pt>
                <c:pt idx="8545" formatCode="0.00E+00">
                  <c:v>1.78021E-3</c:v>
                </c:pt>
                <c:pt idx="8546" formatCode="0.00E+00">
                  <c:v>2.31051E-3</c:v>
                </c:pt>
                <c:pt idx="8547" formatCode="0.00E+00">
                  <c:v>2.8393200000000002E-3</c:v>
                </c:pt>
                <c:pt idx="8548" formatCode="0.00E+00">
                  <c:v>3.3659699999999998E-3</c:v>
                </c:pt>
                <c:pt idx="8549" formatCode="0.00E+00">
                  <c:v>3.8898000000000001E-3</c:v>
                </c:pt>
                <c:pt idx="8550" formatCode="0.00E+00">
                  <c:v>4.4101499999999998E-3</c:v>
                </c:pt>
                <c:pt idx="8551" formatCode="0.00E+00">
                  <c:v>4.9263600000000003E-3</c:v>
                </c:pt>
                <c:pt idx="8552" formatCode="0.00E+00">
                  <c:v>5.4377999999999996E-3</c:v>
                </c:pt>
                <c:pt idx="8553" formatCode="0.00E+00">
                  <c:v>5.9438099999999999E-3</c:v>
                </c:pt>
                <c:pt idx="8554" formatCode="0.00E+00">
                  <c:v>6.4437699999999997E-3</c:v>
                </c:pt>
                <c:pt idx="8555" formatCode="0.00E+00">
                  <c:v>6.9370600000000001E-3</c:v>
                </c:pt>
                <c:pt idx="8556" formatCode="0.00E+00">
                  <c:v>7.4230499999999996E-3</c:v>
                </c:pt>
                <c:pt idx="8557" formatCode="0.00E+00">
                  <c:v>7.9011399999999992E-3</c:v>
                </c:pt>
                <c:pt idx="8558" formatCode="0.00E+00">
                  <c:v>8.3707299999999998E-3</c:v>
                </c:pt>
                <c:pt idx="8559" formatCode="0.00E+00">
                  <c:v>8.8312600000000005E-3</c:v>
                </c:pt>
                <c:pt idx="8560" formatCode="0.00E+00">
                  <c:v>9.2821299999999995E-3</c:v>
                </c:pt>
                <c:pt idx="8561" formatCode="0.00E+00">
                  <c:v>9.7228100000000001E-3</c:v>
                </c:pt>
                <c:pt idx="8562">
                  <c:v>1.0152700000000001E-2</c:v>
                </c:pt>
                <c:pt idx="8563">
                  <c:v>1.05714E-2</c:v>
                </c:pt>
                <c:pt idx="8564">
                  <c:v>1.09783E-2</c:v>
                </c:pt>
                <c:pt idx="8565">
                  <c:v>1.13729E-2</c:v>
                </c:pt>
                <c:pt idx="8566">
                  <c:v>1.1754799999999999E-2</c:v>
                </c:pt>
                <c:pt idx="8567">
                  <c:v>1.2123500000000001E-2</c:v>
                </c:pt>
                <c:pt idx="8568">
                  <c:v>1.24785E-2</c:v>
                </c:pt>
                <c:pt idx="8569">
                  <c:v>1.2819499999999999E-2</c:v>
                </c:pt>
                <c:pt idx="8570">
                  <c:v>1.31459E-2</c:v>
                </c:pt>
                <c:pt idx="8571">
                  <c:v>1.34576E-2</c:v>
                </c:pt>
                <c:pt idx="8572">
                  <c:v>1.3754000000000001E-2</c:v>
                </c:pt>
                <c:pt idx="8573">
                  <c:v>1.4034899999999999E-2</c:v>
                </c:pt>
                <c:pt idx="8574">
                  <c:v>1.4299900000000001E-2</c:v>
                </c:pt>
                <c:pt idx="8575">
                  <c:v>1.4548800000000001E-2</c:v>
                </c:pt>
                <c:pt idx="8576">
                  <c:v>1.4781300000000001E-2</c:v>
                </c:pt>
                <c:pt idx="8577">
                  <c:v>1.4997E-2</c:v>
                </c:pt>
                <c:pt idx="8578">
                  <c:v>1.51959E-2</c:v>
                </c:pt>
                <c:pt idx="8579">
                  <c:v>1.53776E-2</c:v>
                </c:pt>
                <c:pt idx="8580">
                  <c:v>1.55421E-2</c:v>
                </c:pt>
                <c:pt idx="8581">
                  <c:v>1.5689100000000001E-2</c:v>
                </c:pt>
                <c:pt idx="8582">
                  <c:v>1.5818599999999999E-2</c:v>
                </c:pt>
                <c:pt idx="8583">
                  <c:v>1.5930400000000001E-2</c:v>
                </c:pt>
                <c:pt idx="8584">
                  <c:v>1.6024400000000001E-2</c:v>
                </c:pt>
                <c:pt idx="8585">
                  <c:v>1.61006E-2</c:v>
                </c:pt>
                <c:pt idx="8586">
                  <c:v>1.61589E-2</c:v>
                </c:pt>
                <c:pt idx="8587">
                  <c:v>1.61993E-2</c:v>
                </c:pt>
                <c:pt idx="8588">
                  <c:v>1.6221900000000001E-2</c:v>
                </c:pt>
                <c:pt idx="8589">
                  <c:v>1.62267E-2</c:v>
                </c:pt>
                <c:pt idx="8590">
                  <c:v>1.6213700000000001E-2</c:v>
                </c:pt>
                <c:pt idx="8591">
                  <c:v>1.6183099999999999E-2</c:v>
                </c:pt>
                <c:pt idx="8592">
                  <c:v>1.6134900000000001E-2</c:v>
                </c:pt>
                <c:pt idx="8593">
                  <c:v>1.6069199999999999E-2</c:v>
                </c:pt>
                <c:pt idx="8594">
                  <c:v>1.5986299999999998E-2</c:v>
                </c:pt>
                <c:pt idx="8595">
                  <c:v>1.58862E-2</c:v>
                </c:pt>
                <c:pt idx="8596">
                  <c:v>1.57693E-2</c:v>
                </c:pt>
                <c:pt idx="8597">
                  <c:v>1.5635599999999999E-2</c:v>
                </c:pt>
                <c:pt idx="8598">
                  <c:v>1.5485499999999999E-2</c:v>
                </c:pt>
                <c:pt idx="8599">
                  <c:v>1.53192E-2</c:v>
                </c:pt>
                <c:pt idx="8600">
                  <c:v>1.5136999999999999E-2</c:v>
                </c:pt>
                <c:pt idx="8601">
                  <c:v>1.4939300000000001E-2</c:v>
                </c:pt>
                <c:pt idx="8602">
                  <c:v>1.47262E-2</c:v>
                </c:pt>
                <c:pt idx="8603">
                  <c:v>1.4498199999999999E-2</c:v>
                </c:pt>
                <c:pt idx="8604">
                  <c:v>1.42556E-2</c:v>
                </c:pt>
                <c:pt idx="8605">
                  <c:v>1.3998699999999999E-2</c:v>
                </c:pt>
                <c:pt idx="8606">
                  <c:v>1.37281E-2</c:v>
                </c:pt>
                <c:pt idx="8607">
                  <c:v>1.34441E-2</c:v>
                </c:pt>
                <c:pt idx="8608">
                  <c:v>1.3147000000000001E-2</c:v>
                </c:pt>
                <c:pt idx="8609">
                  <c:v>1.28375E-2</c:v>
                </c:pt>
                <c:pt idx="8610">
                  <c:v>1.2515800000000001E-2</c:v>
                </c:pt>
                <c:pt idx="8611">
                  <c:v>1.2182500000000001E-2</c:v>
                </c:pt>
                <c:pt idx="8612">
                  <c:v>1.1838E-2</c:v>
                </c:pt>
                <c:pt idx="8613">
                  <c:v>1.1482900000000001E-2</c:v>
                </c:pt>
                <c:pt idx="8614">
                  <c:v>1.11176E-2</c:v>
                </c:pt>
                <c:pt idx="8615">
                  <c:v>1.0742700000000001E-2</c:v>
                </c:pt>
                <c:pt idx="8616">
                  <c:v>1.0358600000000001E-2</c:v>
                </c:pt>
                <c:pt idx="8617" formatCode="0.00E+00">
                  <c:v>9.9658899999999998E-3</c:v>
                </c:pt>
                <c:pt idx="8618" formatCode="0.00E+00">
                  <c:v>9.5651399999999998E-3</c:v>
                </c:pt>
                <c:pt idx="8619" formatCode="0.00E+00">
                  <c:v>9.1568499999999994E-3</c:v>
                </c:pt>
                <c:pt idx="8620" formatCode="0.00E+00">
                  <c:v>8.7415800000000005E-3</c:v>
                </c:pt>
                <c:pt idx="8621" formatCode="0.00E+00">
                  <c:v>8.31988E-3</c:v>
                </c:pt>
                <c:pt idx="8622" formatCode="0.00E+00">
                  <c:v>7.8922999999999997E-3</c:v>
                </c:pt>
                <c:pt idx="8623" formatCode="0.00E+00">
                  <c:v>7.4594099999999997E-3</c:v>
                </c:pt>
                <c:pt idx="8624" formatCode="0.00E+00">
                  <c:v>7.0217700000000001E-3</c:v>
                </c:pt>
                <c:pt idx="8625" formatCode="0.00E+00">
                  <c:v>6.5799400000000003E-3</c:v>
                </c:pt>
                <c:pt idx="8626" formatCode="0.00E+00">
                  <c:v>6.1344900000000003E-3</c:v>
                </c:pt>
                <c:pt idx="8627" formatCode="0.00E+00">
                  <c:v>5.6859700000000003E-3</c:v>
                </c:pt>
                <c:pt idx="8628" formatCode="0.00E+00">
                  <c:v>5.2349600000000003E-3</c:v>
                </c:pt>
                <c:pt idx="8629" formatCode="0.00E+00">
                  <c:v>4.7820099999999997E-3</c:v>
                </c:pt>
                <c:pt idx="8630" formatCode="0.00E+00">
                  <c:v>4.3276800000000004E-3</c:v>
                </c:pt>
                <c:pt idx="8631" formatCode="0.00E+00">
                  <c:v>3.87252E-3</c:v>
                </c:pt>
                <c:pt idx="8632" formatCode="0.00E+00">
                  <c:v>3.4170899999999998E-3</c:v>
                </c:pt>
                <c:pt idx="8633" formatCode="0.00E+00">
                  <c:v>2.9619300000000002E-3</c:v>
                </c:pt>
                <c:pt idx="8634" formatCode="0.00E+00">
                  <c:v>2.5075800000000001E-3</c:v>
                </c:pt>
                <c:pt idx="8635" formatCode="0.00E+00">
                  <c:v>2.05456E-3</c:v>
                </c:pt>
                <c:pt idx="8636" formatCode="0.00E+00">
                  <c:v>1.60341E-3</c:v>
                </c:pt>
                <c:pt idx="8637" formatCode="0.00E+00">
                  <c:v>1.1546499999999999E-3</c:v>
                </c:pt>
                <c:pt idx="8638" formatCode="0.00E+00">
                  <c:v>7.0876399999999997E-4</c:v>
                </c:pt>
                <c:pt idx="8639" formatCode="0.00E+00">
                  <c:v>2.6626699999999999E-4</c:v>
                </c:pt>
                <c:pt idx="8640" formatCode="0.00E+00">
                  <c:v>-1.7235699999999999E-4</c:v>
                </c:pt>
                <c:pt idx="8641" formatCode="0.00E+00">
                  <c:v>-6.0663399999999999E-4</c:v>
                </c:pt>
                <c:pt idx="8642" formatCode="0.00E+00">
                  <c:v>-1.0361000000000001E-3</c:v>
                </c:pt>
                <c:pt idx="8643" formatCode="0.00E+00">
                  <c:v>-1.4603000000000001E-3</c:v>
                </c:pt>
                <c:pt idx="8644" formatCode="0.00E+00">
                  <c:v>-1.87879E-3</c:v>
                </c:pt>
                <c:pt idx="8645" formatCode="0.00E+00">
                  <c:v>-2.29116E-3</c:v>
                </c:pt>
                <c:pt idx="8646" formatCode="0.00E+00">
                  <c:v>-2.6969899999999998E-3</c:v>
                </c:pt>
                <c:pt idx="8647" formatCode="0.00E+00">
                  <c:v>-3.0958700000000001E-3</c:v>
                </c:pt>
                <c:pt idx="8648" formatCode="0.00E+00">
                  <c:v>-3.4874300000000001E-3</c:v>
                </c:pt>
                <c:pt idx="8649" formatCode="0.00E+00">
                  <c:v>-3.8713100000000002E-3</c:v>
                </c:pt>
                <c:pt idx="8650" formatCode="0.00E+00">
                  <c:v>-4.2471399999999999E-3</c:v>
                </c:pt>
                <c:pt idx="8651" formatCode="0.00E+00">
                  <c:v>-4.61459E-3</c:v>
                </c:pt>
                <c:pt idx="8652" formatCode="0.00E+00">
                  <c:v>-4.9733499999999996E-3</c:v>
                </c:pt>
                <c:pt idx="8653" formatCode="0.00E+00">
                  <c:v>-5.3231099999999998E-3</c:v>
                </c:pt>
                <c:pt idx="8654" formatCode="0.00E+00">
                  <c:v>-5.6635799999999997E-3</c:v>
                </c:pt>
                <c:pt idx="8655" formatCode="0.00E+00">
                  <c:v>-5.9944999999999998E-3</c:v>
                </c:pt>
                <c:pt idx="8656" formatCode="0.00E+00">
                  <c:v>-6.3156200000000001E-3</c:v>
                </c:pt>
                <c:pt idx="8657" formatCode="0.00E+00">
                  <c:v>-6.6267000000000001E-3</c:v>
                </c:pt>
                <c:pt idx="8658" formatCode="0.00E+00">
                  <c:v>-6.9275300000000003E-3</c:v>
                </c:pt>
                <c:pt idx="8659" formatCode="0.00E+00">
                  <c:v>-7.2179200000000001E-3</c:v>
                </c:pt>
                <c:pt idx="8660" formatCode="0.00E+00">
                  <c:v>-7.4976799999999996E-3</c:v>
                </c:pt>
                <c:pt idx="8661" formatCode="0.00E+00">
                  <c:v>-7.7666499999999999E-3</c:v>
                </c:pt>
                <c:pt idx="8662" formatCode="0.00E+00">
                  <c:v>-8.0246899999999993E-3</c:v>
                </c:pt>
                <c:pt idx="8663" formatCode="0.00E+00">
                  <c:v>-8.27168E-3</c:v>
                </c:pt>
                <c:pt idx="8664" formatCode="0.00E+00">
                  <c:v>-8.5074999999999994E-3</c:v>
                </c:pt>
                <c:pt idx="8665" formatCode="0.00E+00">
                  <c:v>-8.7320799999999997E-3</c:v>
                </c:pt>
                <c:pt idx="8666" formatCode="0.00E+00">
                  <c:v>-8.9453499999999995E-3</c:v>
                </c:pt>
                <c:pt idx="8667" formatCode="0.00E+00">
                  <c:v>-9.1472399999999992E-3</c:v>
                </c:pt>
                <c:pt idx="8668" formatCode="0.00E+00">
                  <c:v>-9.3377300000000007E-3</c:v>
                </c:pt>
                <c:pt idx="8669" formatCode="0.00E+00">
                  <c:v>-9.5168000000000006E-3</c:v>
                </c:pt>
                <c:pt idx="8670" formatCode="0.00E+00">
                  <c:v>-9.6844500000000007E-3</c:v>
                </c:pt>
                <c:pt idx="8671" formatCode="0.00E+00">
                  <c:v>-9.8407000000000008E-3</c:v>
                </c:pt>
                <c:pt idx="8672" formatCode="0.00E+00">
                  <c:v>-9.9855800000000008E-3</c:v>
                </c:pt>
                <c:pt idx="8673">
                  <c:v>-1.0119100000000001E-2</c:v>
                </c:pt>
                <c:pt idx="8674">
                  <c:v>-1.0241399999999999E-2</c:v>
                </c:pt>
                <c:pt idx="8675">
                  <c:v>-1.03526E-2</c:v>
                </c:pt>
                <c:pt idx="8676">
                  <c:v>-1.0452700000000001E-2</c:v>
                </c:pt>
                <c:pt idx="8677">
                  <c:v>-1.05418E-2</c:v>
                </c:pt>
                <c:pt idx="8678">
                  <c:v>-1.06201E-2</c:v>
                </c:pt>
                <c:pt idx="8679">
                  <c:v>-1.06877E-2</c:v>
                </c:pt>
                <c:pt idx="8680">
                  <c:v>-1.0744800000000001E-2</c:v>
                </c:pt>
                <c:pt idx="8681">
                  <c:v>-1.0791500000000001E-2</c:v>
                </c:pt>
                <c:pt idx="8682">
                  <c:v>-1.0828000000000001E-2</c:v>
                </c:pt>
                <c:pt idx="8683">
                  <c:v>-1.08545E-2</c:v>
                </c:pt>
                <c:pt idx="8684">
                  <c:v>-1.08713E-2</c:v>
                </c:pt>
                <c:pt idx="8685">
                  <c:v>-1.0878499999999999E-2</c:v>
                </c:pt>
                <c:pt idx="8686">
                  <c:v>-1.08764E-2</c:v>
                </c:pt>
                <c:pt idx="8687">
                  <c:v>-1.0865100000000001E-2</c:v>
                </c:pt>
                <c:pt idx="8688">
                  <c:v>-1.0845E-2</c:v>
                </c:pt>
                <c:pt idx="8689">
                  <c:v>-1.0816299999999999E-2</c:v>
                </c:pt>
                <c:pt idx="8690">
                  <c:v>-1.0779199999999999E-2</c:v>
                </c:pt>
                <c:pt idx="8691">
                  <c:v>-1.07341E-2</c:v>
                </c:pt>
                <c:pt idx="8692">
                  <c:v>-1.06812E-2</c:v>
                </c:pt>
                <c:pt idx="8693">
                  <c:v>-1.06207E-2</c:v>
                </c:pt>
                <c:pt idx="8694">
                  <c:v>-1.0553E-2</c:v>
                </c:pt>
                <c:pt idx="8695">
                  <c:v>-1.0478400000000001E-2</c:v>
                </c:pt>
                <c:pt idx="8696">
                  <c:v>-1.0397200000000001E-2</c:v>
                </c:pt>
                <c:pt idx="8697">
                  <c:v>-1.03096E-2</c:v>
                </c:pt>
                <c:pt idx="8698">
                  <c:v>-1.02159E-2</c:v>
                </c:pt>
                <c:pt idx="8699">
                  <c:v>-1.01166E-2</c:v>
                </c:pt>
                <c:pt idx="8700">
                  <c:v>-1.00118E-2</c:v>
                </c:pt>
                <c:pt idx="8701" formatCode="0.00E+00">
                  <c:v>-9.9018200000000004E-3</c:v>
                </c:pt>
                <c:pt idx="8702" formatCode="0.00E+00">
                  <c:v>-9.7870600000000002E-3</c:v>
                </c:pt>
                <c:pt idx="8703" formatCode="0.00E+00">
                  <c:v>-9.6678000000000007E-3</c:v>
                </c:pt>
                <c:pt idx="8704" formatCode="0.00E+00">
                  <c:v>-9.5443200000000002E-3</c:v>
                </c:pt>
                <c:pt idx="8705" formatCode="0.00E+00">
                  <c:v>-9.4169300000000004E-3</c:v>
                </c:pt>
                <c:pt idx="8706" formatCode="0.00E+00">
                  <c:v>-9.2859299999999995E-3</c:v>
                </c:pt>
                <c:pt idx="8707" formatCode="0.00E+00">
                  <c:v>-9.1516199999999992E-3</c:v>
                </c:pt>
                <c:pt idx="8708" formatCode="0.00E+00">
                  <c:v>-9.0142899999999995E-3</c:v>
                </c:pt>
                <c:pt idx="8709" formatCode="0.00E+00">
                  <c:v>-8.8742400000000003E-3</c:v>
                </c:pt>
                <c:pt idx="8710" formatCode="0.00E+00">
                  <c:v>-8.73173E-3</c:v>
                </c:pt>
                <c:pt idx="8711" formatCode="0.00E+00">
                  <c:v>-8.5870600000000005E-3</c:v>
                </c:pt>
                <c:pt idx="8712" formatCode="0.00E+00">
                  <c:v>-8.4404900000000001E-3</c:v>
                </c:pt>
                <c:pt idx="8713" formatCode="0.00E+00">
                  <c:v>-8.2922900000000008E-3</c:v>
                </c:pt>
                <c:pt idx="8714" formatCode="0.00E+00">
                  <c:v>-8.1427300000000008E-3</c:v>
                </c:pt>
                <c:pt idx="8715" formatCode="0.00E+00">
                  <c:v>-7.9920400000000006E-3</c:v>
                </c:pt>
                <c:pt idx="8716" formatCode="0.00E+00">
                  <c:v>-7.8404800000000004E-3</c:v>
                </c:pt>
                <c:pt idx="8717" formatCode="0.00E+00">
                  <c:v>-7.6882799999999996E-3</c:v>
                </c:pt>
                <c:pt idx="8718" formatCode="0.00E+00">
                  <c:v>-7.5356700000000004E-3</c:v>
                </c:pt>
                <c:pt idx="8719" formatCode="0.00E+00">
                  <c:v>-7.3828699999999997E-3</c:v>
                </c:pt>
                <c:pt idx="8720" formatCode="0.00E+00">
                  <c:v>-7.2300899999999998E-3</c:v>
                </c:pt>
                <c:pt idx="8721" formatCode="0.00E+00">
                  <c:v>-7.0775100000000004E-3</c:v>
                </c:pt>
                <c:pt idx="8722" formatCode="0.00E+00">
                  <c:v>-6.9253400000000003E-3</c:v>
                </c:pt>
                <c:pt idx="8723" formatCode="0.00E+00">
                  <c:v>-6.7737500000000003E-3</c:v>
                </c:pt>
                <c:pt idx="8724" formatCode="0.00E+00">
                  <c:v>-6.6229100000000001E-3</c:v>
                </c:pt>
                <c:pt idx="8725" formatCode="0.00E+00">
                  <c:v>-6.4729699999999998E-3</c:v>
                </c:pt>
                <c:pt idx="8726" formatCode="0.00E+00">
                  <c:v>-6.3240800000000002E-3</c:v>
                </c:pt>
                <c:pt idx="8727" formatCode="0.00E+00">
                  <c:v>-6.1763699999999996E-3</c:v>
                </c:pt>
                <c:pt idx="8728" formatCode="0.00E+00">
                  <c:v>-6.0299699999999999E-3</c:v>
                </c:pt>
                <c:pt idx="8729" formatCode="0.00E+00">
                  <c:v>-5.8849899999999997E-3</c:v>
                </c:pt>
                <c:pt idx="8730" formatCode="0.00E+00">
                  <c:v>-5.7415299999999999E-3</c:v>
                </c:pt>
                <c:pt idx="8731" formatCode="0.00E+00">
                  <c:v>-5.5996700000000002E-3</c:v>
                </c:pt>
                <c:pt idx="8732" formatCode="0.00E+00">
                  <c:v>-5.45949E-3</c:v>
                </c:pt>
                <c:pt idx="8733" formatCode="0.00E+00">
                  <c:v>-5.3210499999999999E-3</c:v>
                </c:pt>
                <c:pt idx="8734" formatCode="0.00E+00">
                  <c:v>-5.1844100000000004E-3</c:v>
                </c:pt>
                <c:pt idx="8735" formatCode="0.00E+00">
                  <c:v>-5.0495999999999996E-3</c:v>
                </c:pt>
                <c:pt idx="8736" formatCode="0.00E+00">
                  <c:v>-4.9166599999999998E-3</c:v>
                </c:pt>
                <c:pt idx="8737" formatCode="0.00E+00">
                  <c:v>-4.7856000000000001E-3</c:v>
                </c:pt>
                <c:pt idx="8738" formatCode="0.00E+00">
                  <c:v>-4.6564199999999997E-3</c:v>
                </c:pt>
                <c:pt idx="8739" formatCode="0.00E+00">
                  <c:v>-4.5291300000000001E-3</c:v>
                </c:pt>
                <c:pt idx="8740" formatCode="0.00E+00">
                  <c:v>-4.40369E-3</c:v>
                </c:pt>
                <c:pt idx="8741" formatCode="0.00E+00">
                  <c:v>-4.2800900000000003E-3</c:v>
                </c:pt>
                <c:pt idx="8742" formatCode="0.00E+00">
                  <c:v>-4.1582900000000002E-3</c:v>
                </c:pt>
                <c:pt idx="8743" formatCode="0.00E+00">
                  <c:v>-4.0382300000000003E-3</c:v>
                </c:pt>
                <c:pt idx="8744" formatCode="0.00E+00">
                  <c:v>-3.9198499999999999E-3</c:v>
                </c:pt>
                <c:pt idx="8745" formatCode="0.00E+00">
                  <c:v>-3.8030899999999999E-3</c:v>
                </c:pt>
                <c:pt idx="8746" formatCode="0.00E+00">
                  <c:v>-3.6878599999999998E-3</c:v>
                </c:pt>
                <c:pt idx="8747" formatCode="0.00E+00">
                  <c:v>-3.5740699999999999E-3</c:v>
                </c:pt>
                <c:pt idx="8748" formatCode="0.00E+00">
                  <c:v>-3.4616400000000002E-3</c:v>
                </c:pt>
                <c:pt idx="8749" formatCode="0.00E+00">
                  <c:v>-3.3504400000000001E-3</c:v>
                </c:pt>
                <c:pt idx="8750" formatCode="0.00E+00">
                  <c:v>-3.2403699999999998E-3</c:v>
                </c:pt>
                <c:pt idx="8751" formatCode="0.00E+00">
                  <c:v>-3.1313000000000001E-3</c:v>
                </c:pt>
                <c:pt idx="8752" formatCode="0.00E+00">
                  <c:v>-3.0230999999999999E-3</c:v>
                </c:pt>
                <c:pt idx="8753" formatCode="0.00E+00">
                  <c:v>-2.9156400000000002E-3</c:v>
                </c:pt>
                <c:pt idx="8754" formatCode="0.00E+00">
                  <c:v>-2.8087699999999999E-3</c:v>
                </c:pt>
                <c:pt idx="8755" formatCode="0.00E+00">
                  <c:v>-2.7023400000000001E-3</c:v>
                </c:pt>
                <c:pt idx="8756" formatCode="0.00E+00">
                  <c:v>-2.5961999999999999E-3</c:v>
                </c:pt>
                <c:pt idx="8757" formatCode="0.00E+00">
                  <c:v>-2.4901900000000002E-3</c:v>
                </c:pt>
                <c:pt idx="8758" formatCode="0.00E+00">
                  <c:v>-2.3841399999999999E-3</c:v>
                </c:pt>
                <c:pt idx="8759" formatCode="0.00E+00">
                  <c:v>-2.2778899999999999E-3</c:v>
                </c:pt>
                <c:pt idx="8760" formatCode="0.00E+00">
                  <c:v>-2.1712699999999999E-3</c:v>
                </c:pt>
                <c:pt idx="8761" formatCode="0.00E+00">
                  <c:v>-2.0641000000000001E-3</c:v>
                </c:pt>
                <c:pt idx="8762" formatCode="0.00E+00">
                  <c:v>-1.9562E-3</c:v>
                </c:pt>
                <c:pt idx="8763" formatCode="0.00E+00">
                  <c:v>-1.8474100000000001E-3</c:v>
                </c:pt>
                <c:pt idx="8764" formatCode="0.00E+00">
                  <c:v>-1.7375299999999999E-3</c:v>
                </c:pt>
                <c:pt idx="8765" formatCode="0.00E+00">
                  <c:v>-1.6264000000000001E-3</c:v>
                </c:pt>
                <c:pt idx="8766" formatCode="0.00E+00">
                  <c:v>-1.51384E-3</c:v>
                </c:pt>
                <c:pt idx="8767" formatCode="0.00E+00">
                  <c:v>-1.3996600000000001E-3</c:v>
                </c:pt>
                <c:pt idx="8768" formatCode="0.00E+00">
                  <c:v>-1.2836799999999999E-3</c:v>
                </c:pt>
                <c:pt idx="8769" formatCode="0.00E+00">
                  <c:v>-1.1657499999999999E-3</c:v>
                </c:pt>
                <c:pt idx="8770" formatCode="0.00E+00">
                  <c:v>-1.04568E-3</c:v>
                </c:pt>
                <c:pt idx="8771" formatCode="0.00E+00">
                  <c:v>-9.2330099999999996E-4</c:v>
                </c:pt>
                <c:pt idx="8772" formatCode="0.00E+00">
                  <c:v>-7.9845399999999998E-4</c:v>
                </c:pt>
                <c:pt idx="8773" formatCode="0.00E+00">
                  <c:v>-6.7097700000000001E-4</c:v>
                </c:pt>
                <c:pt idx="8774" formatCode="0.00E+00">
                  <c:v>-5.4071200000000005E-4</c:v>
                </c:pt>
                <c:pt idx="8775" formatCode="0.00E+00">
                  <c:v>-4.0750999999999998E-4</c:v>
                </c:pt>
                <c:pt idx="8776" formatCode="0.00E+00">
                  <c:v>-2.7122600000000001E-4</c:v>
                </c:pt>
                <c:pt idx="8777" formatCode="0.00E+00">
                  <c:v>-1.3172100000000001E-4</c:v>
                </c:pt>
                <c:pt idx="8778" formatCode="0.00E+00">
                  <c:v>1.11352E-5</c:v>
                </c:pt>
                <c:pt idx="8779" formatCode="0.00E+00">
                  <c:v>1.57467E-4</c:v>
                </c:pt>
                <c:pt idx="8780" formatCode="0.00E+00">
                  <c:v>3.0738899999999998E-4</c:v>
                </c:pt>
                <c:pt idx="8781" formatCode="0.00E+00">
                  <c:v>4.6100999999999998E-4</c:v>
                </c:pt>
                <c:pt idx="8782" formatCode="0.00E+00">
                  <c:v>6.1842799999999997E-4</c:v>
                </c:pt>
                <c:pt idx="8783" formatCode="0.00E+00">
                  <c:v>7.7973099999999998E-4</c:v>
                </c:pt>
                <c:pt idx="8784" formatCode="0.00E+00">
                  <c:v>9.4499899999999997E-4</c:v>
                </c:pt>
                <c:pt idx="8785" formatCode="0.00E+00">
                  <c:v>1.1142999999999999E-3</c:v>
                </c:pt>
                <c:pt idx="8786" formatCode="0.00E+00">
                  <c:v>1.2876999999999999E-3</c:v>
                </c:pt>
                <c:pt idx="8787" formatCode="0.00E+00">
                  <c:v>1.4652300000000001E-3</c:v>
                </c:pt>
                <c:pt idx="8788" formatCode="0.00E+00">
                  <c:v>1.6469399999999999E-3</c:v>
                </c:pt>
                <c:pt idx="8789" formatCode="0.00E+00">
                  <c:v>1.83285E-3</c:v>
                </c:pt>
                <c:pt idx="8790" formatCode="0.00E+00">
                  <c:v>2.0229699999999998E-3</c:v>
                </c:pt>
                <c:pt idx="8791" formatCode="0.00E+00">
                  <c:v>2.2173100000000001E-3</c:v>
                </c:pt>
                <c:pt idx="8792" formatCode="0.00E+00">
                  <c:v>2.4158399999999998E-3</c:v>
                </c:pt>
                <c:pt idx="8793" formatCode="0.00E+00">
                  <c:v>2.6185499999999999E-3</c:v>
                </c:pt>
                <c:pt idx="8794" formatCode="0.00E+00">
                  <c:v>2.8254E-3</c:v>
                </c:pt>
                <c:pt idx="8795" formatCode="0.00E+00">
                  <c:v>3.0363399999999998E-3</c:v>
                </c:pt>
                <c:pt idx="8796" formatCode="0.00E+00">
                  <c:v>3.2512999999999999E-3</c:v>
                </c:pt>
                <c:pt idx="8797" formatCode="0.00E+00">
                  <c:v>3.4702000000000001E-3</c:v>
                </c:pt>
                <c:pt idx="8798" formatCode="0.00E+00">
                  <c:v>3.6929599999999999E-3</c:v>
                </c:pt>
                <c:pt idx="8799" formatCode="0.00E+00">
                  <c:v>3.9194700000000004E-3</c:v>
                </c:pt>
                <c:pt idx="8800" formatCode="0.00E+00">
                  <c:v>4.1496099999999998E-3</c:v>
                </c:pt>
                <c:pt idx="8801" formatCode="0.00E+00">
                  <c:v>4.3832599999999999E-3</c:v>
                </c:pt>
                <c:pt idx="8802" formatCode="0.00E+00">
                  <c:v>4.6202600000000002E-3</c:v>
                </c:pt>
                <c:pt idx="8803" formatCode="0.00E+00">
                  <c:v>4.8604499999999997E-3</c:v>
                </c:pt>
                <c:pt idx="8804" formatCode="0.00E+00">
                  <c:v>5.1036800000000002E-3</c:v>
                </c:pt>
                <c:pt idx="8805" formatCode="0.00E+00">
                  <c:v>5.3497400000000004E-3</c:v>
                </c:pt>
                <c:pt idx="8806" formatCode="0.00E+00">
                  <c:v>5.5984499999999996E-3</c:v>
                </c:pt>
                <c:pt idx="8807" formatCode="0.00E+00">
                  <c:v>5.84959E-3</c:v>
                </c:pt>
                <c:pt idx="8808" formatCode="0.00E+00">
                  <c:v>6.1029300000000003E-3</c:v>
                </c:pt>
                <c:pt idx="8809" formatCode="0.00E+00">
                  <c:v>6.3582500000000002E-3</c:v>
                </c:pt>
                <c:pt idx="8810" formatCode="0.00E+00">
                  <c:v>6.6152900000000002E-3</c:v>
                </c:pt>
                <c:pt idx="8811" formatCode="0.00E+00">
                  <c:v>6.8737900000000003E-3</c:v>
                </c:pt>
                <c:pt idx="8812" formatCode="0.00E+00">
                  <c:v>7.1334900000000001E-3</c:v>
                </c:pt>
                <c:pt idx="8813" formatCode="0.00E+00">
                  <c:v>7.3940799999999999E-3</c:v>
                </c:pt>
                <c:pt idx="8814" formatCode="0.00E+00">
                  <c:v>7.6552900000000004E-3</c:v>
                </c:pt>
                <c:pt idx="8815" formatCode="0.00E+00">
                  <c:v>7.9167999999999999E-3</c:v>
                </c:pt>
                <c:pt idx="8816" formatCode="0.00E+00">
                  <c:v>8.1783099999999994E-3</c:v>
                </c:pt>
                <c:pt idx="8817" formatCode="0.00E+00">
                  <c:v>8.4394699999999993E-3</c:v>
                </c:pt>
                <c:pt idx="8818" formatCode="0.00E+00">
                  <c:v>8.6999699999999996E-3</c:v>
                </c:pt>
                <c:pt idx="8819" formatCode="0.00E+00">
                  <c:v>8.9594500000000007E-3</c:v>
                </c:pt>
                <c:pt idx="8820" formatCode="0.00E+00">
                  <c:v>9.2175599999999996E-3</c:v>
                </c:pt>
                <c:pt idx="8821" formatCode="0.00E+00">
                  <c:v>9.4739500000000001E-3</c:v>
                </c:pt>
                <c:pt idx="8822" formatCode="0.00E+00">
                  <c:v>9.7282500000000008E-3</c:v>
                </c:pt>
                <c:pt idx="8823" formatCode="0.00E+00">
                  <c:v>9.9800700000000006E-3</c:v>
                </c:pt>
                <c:pt idx="8824">
                  <c:v>1.02291E-2</c:v>
                </c:pt>
                <c:pt idx="8825">
                  <c:v>1.0474799999999999E-2</c:v>
                </c:pt>
                <c:pt idx="8826">
                  <c:v>1.07169E-2</c:v>
                </c:pt>
                <c:pt idx="8827">
                  <c:v>1.0954999999999999E-2</c:v>
                </c:pt>
                <c:pt idx="8828">
                  <c:v>1.1188699999999999E-2</c:v>
                </c:pt>
                <c:pt idx="8829">
                  <c:v>1.14176E-2</c:v>
                </c:pt>
                <c:pt idx="8830">
                  <c:v>1.16413E-2</c:v>
                </c:pt>
                <c:pt idx="8831">
                  <c:v>1.18593E-2</c:v>
                </c:pt>
                <c:pt idx="8832">
                  <c:v>1.20713E-2</c:v>
                </c:pt>
                <c:pt idx="8833">
                  <c:v>1.22769E-2</c:v>
                </c:pt>
                <c:pt idx="8834">
                  <c:v>1.24756E-2</c:v>
                </c:pt>
                <c:pt idx="8835">
                  <c:v>1.2667100000000001E-2</c:v>
                </c:pt>
                <c:pt idx="8836">
                  <c:v>1.2851E-2</c:v>
                </c:pt>
                <c:pt idx="8837">
                  <c:v>1.30268E-2</c:v>
                </c:pt>
                <c:pt idx="8838">
                  <c:v>1.31942E-2</c:v>
                </c:pt>
                <c:pt idx="8839">
                  <c:v>1.33527E-2</c:v>
                </c:pt>
                <c:pt idx="8840">
                  <c:v>1.3502E-2</c:v>
                </c:pt>
                <c:pt idx="8841">
                  <c:v>1.3641800000000001E-2</c:v>
                </c:pt>
                <c:pt idx="8842">
                  <c:v>1.3771500000000001E-2</c:v>
                </c:pt>
                <c:pt idx="8843">
                  <c:v>1.3891000000000001E-2</c:v>
                </c:pt>
                <c:pt idx="8844">
                  <c:v>1.39997E-2</c:v>
                </c:pt>
                <c:pt idx="8845">
                  <c:v>1.40974E-2</c:v>
                </c:pt>
                <c:pt idx="8846">
                  <c:v>1.41837E-2</c:v>
                </c:pt>
                <c:pt idx="8847">
                  <c:v>1.42583E-2</c:v>
                </c:pt>
                <c:pt idx="8848">
                  <c:v>1.4320899999999999E-2</c:v>
                </c:pt>
                <c:pt idx="8849">
                  <c:v>1.4371099999999999E-2</c:v>
                </c:pt>
                <c:pt idx="8850">
                  <c:v>1.44087E-2</c:v>
                </c:pt>
                <c:pt idx="8851">
                  <c:v>1.4433400000000001E-2</c:v>
                </c:pt>
                <c:pt idx="8852">
                  <c:v>1.4444800000000001E-2</c:v>
                </c:pt>
                <c:pt idx="8853">
                  <c:v>1.44429E-2</c:v>
                </c:pt>
                <c:pt idx="8854">
                  <c:v>1.4427199999999999E-2</c:v>
                </c:pt>
                <c:pt idx="8855">
                  <c:v>1.4397699999999999E-2</c:v>
                </c:pt>
                <c:pt idx="8856">
                  <c:v>1.4354E-2</c:v>
                </c:pt>
                <c:pt idx="8857">
                  <c:v>1.4296E-2</c:v>
                </c:pt>
                <c:pt idx="8858">
                  <c:v>1.42235E-2</c:v>
                </c:pt>
                <c:pt idx="8859">
                  <c:v>1.4136299999999999E-2</c:v>
                </c:pt>
                <c:pt idx="8860">
                  <c:v>1.4034400000000001E-2</c:v>
                </c:pt>
                <c:pt idx="8861">
                  <c:v>1.3917499999999999E-2</c:v>
                </c:pt>
                <c:pt idx="8862">
                  <c:v>1.37856E-2</c:v>
                </c:pt>
                <c:pt idx="8863">
                  <c:v>1.3638600000000001E-2</c:v>
                </c:pt>
                <c:pt idx="8864">
                  <c:v>1.3476399999999999E-2</c:v>
                </c:pt>
                <c:pt idx="8865">
                  <c:v>1.3299E-2</c:v>
                </c:pt>
                <c:pt idx="8866">
                  <c:v>1.3106400000000001E-2</c:v>
                </c:pt>
                <c:pt idx="8867">
                  <c:v>1.28985E-2</c:v>
                </c:pt>
                <c:pt idx="8868">
                  <c:v>1.26753E-2</c:v>
                </c:pt>
                <c:pt idx="8869">
                  <c:v>1.2437E-2</c:v>
                </c:pt>
                <c:pt idx="8870">
                  <c:v>1.21835E-2</c:v>
                </c:pt>
                <c:pt idx="8871">
                  <c:v>1.1914900000000001E-2</c:v>
                </c:pt>
                <c:pt idx="8872">
                  <c:v>1.1631300000000001E-2</c:v>
                </c:pt>
                <c:pt idx="8873">
                  <c:v>1.13329E-2</c:v>
                </c:pt>
                <c:pt idx="8874">
                  <c:v>1.10198E-2</c:v>
                </c:pt>
                <c:pt idx="8875">
                  <c:v>1.06921E-2</c:v>
                </c:pt>
                <c:pt idx="8876">
                  <c:v>1.0350099999999999E-2</c:v>
                </c:pt>
                <c:pt idx="8877" formatCode="0.00E+00">
                  <c:v>9.9938700000000002E-3</c:v>
                </c:pt>
                <c:pt idx="8878" formatCode="0.00E+00">
                  <c:v>9.6237200000000005E-3</c:v>
                </c:pt>
                <c:pt idx="8879" formatCode="0.00E+00">
                  <c:v>9.2398800000000007E-3</c:v>
                </c:pt>
                <c:pt idx="8880" formatCode="0.00E+00">
                  <c:v>8.8426200000000007E-3</c:v>
                </c:pt>
                <c:pt idx="8881" formatCode="0.00E+00">
                  <c:v>8.4322300000000006E-3</c:v>
                </c:pt>
                <c:pt idx="8882" formatCode="0.00E+00">
                  <c:v>8.0090200000000004E-3</c:v>
                </c:pt>
                <c:pt idx="8883" formatCode="0.00E+00">
                  <c:v>7.5733099999999998E-3</c:v>
                </c:pt>
                <c:pt idx="8884" formatCode="0.00E+00">
                  <c:v>7.1254600000000001E-3</c:v>
                </c:pt>
                <c:pt idx="8885" formatCode="0.00E+00">
                  <c:v>6.6658400000000001E-3</c:v>
                </c:pt>
                <c:pt idx="8886" formatCode="0.00E+00">
                  <c:v>6.1948300000000001E-3</c:v>
                </c:pt>
                <c:pt idx="8887" formatCode="0.00E+00">
                  <c:v>5.7128500000000002E-3</c:v>
                </c:pt>
                <c:pt idx="8888" formatCode="0.00E+00">
                  <c:v>5.2203199999999996E-3</c:v>
                </c:pt>
                <c:pt idx="8889" formatCode="0.00E+00">
                  <c:v>4.7176800000000001E-3</c:v>
                </c:pt>
                <c:pt idx="8890" formatCode="0.00E+00">
                  <c:v>4.2053899999999998E-3</c:v>
                </c:pt>
                <c:pt idx="8891" formatCode="0.00E+00">
                  <c:v>3.6839500000000001E-3</c:v>
                </c:pt>
                <c:pt idx="8892" formatCode="0.00E+00">
                  <c:v>3.1538299999999998E-3</c:v>
                </c:pt>
                <c:pt idx="8893" formatCode="0.00E+00">
                  <c:v>2.6155599999999998E-3</c:v>
                </c:pt>
                <c:pt idx="8894" formatCode="0.00E+00">
                  <c:v>2.0696500000000001E-3</c:v>
                </c:pt>
                <c:pt idx="8895" formatCode="0.00E+00">
                  <c:v>1.51666E-3</c:v>
                </c:pt>
                <c:pt idx="8896" formatCode="0.00E+00">
                  <c:v>9.5713099999999995E-4</c:v>
                </c:pt>
                <c:pt idx="8897" formatCode="0.00E+00">
                  <c:v>3.9164000000000001E-4</c:v>
                </c:pt>
                <c:pt idx="8898" formatCode="0.00E+00">
                  <c:v>-1.7923400000000001E-4</c:v>
                </c:pt>
                <c:pt idx="8899" formatCode="0.00E+00">
                  <c:v>-7.5489700000000003E-4</c:v>
                </c:pt>
                <c:pt idx="8900" formatCode="0.00E+00">
                  <c:v>-1.3347400000000001E-3</c:v>
                </c:pt>
                <c:pt idx="8901" formatCode="0.00E+00">
                  <c:v>-1.9181599999999999E-3</c:v>
                </c:pt>
                <c:pt idx="8902" formatCode="0.00E+00">
                  <c:v>-2.5045200000000001E-3</c:v>
                </c:pt>
                <c:pt idx="8903" formatCode="0.00E+00">
                  <c:v>-3.09319E-3</c:v>
                </c:pt>
                <c:pt idx="8904" formatCode="0.00E+00">
                  <c:v>-3.68352E-3</c:v>
                </c:pt>
                <c:pt idx="8905" formatCode="0.00E+00">
                  <c:v>-4.2748700000000001E-3</c:v>
                </c:pt>
                <c:pt idx="8906" formatCode="0.00E+00">
                  <c:v>-4.8665899999999996E-3</c:v>
                </c:pt>
                <c:pt idx="8907" formatCode="0.00E+00">
                  <c:v>-5.4580100000000001E-3</c:v>
                </c:pt>
                <c:pt idx="8908" formatCode="0.00E+00">
                  <c:v>-6.0484600000000003E-3</c:v>
                </c:pt>
                <c:pt idx="8909" formatCode="0.00E+00">
                  <c:v>-6.6372799999999997E-3</c:v>
                </c:pt>
                <c:pt idx="8910" formatCode="0.00E+00">
                  <c:v>-7.2237899999999999E-3</c:v>
                </c:pt>
                <c:pt idx="8911" formatCode="0.00E+00">
                  <c:v>-7.8073300000000003E-3</c:v>
                </c:pt>
                <c:pt idx="8912" formatCode="0.00E+00">
                  <c:v>-8.3872100000000008E-3</c:v>
                </c:pt>
                <c:pt idx="8913" formatCode="0.00E+00">
                  <c:v>-8.9627500000000002E-3</c:v>
                </c:pt>
                <c:pt idx="8914" formatCode="0.00E+00">
                  <c:v>-9.5332999999999998E-3</c:v>
                </c:pt>
                <c:pt idx="8915">
                  <c:v>-1.00982E-2</c:v>
                </c:pt>
                <c:pt idx="8916">
                  <c:v>-1.06567E-2</c:v>
                </c:pt>
                <c:pt idx="8917">
                  <c:v>-1.12082E-2</c:v>
                </c:pt>
                <c:pt idx="8918">
                  <c:v>-1.1752E-2</c:v>
                </c:pt>
                <c:pt idx="8919">
                  <c:v>-1.22875E-2</c:v>
                </c:pt>
                <c:pt idx="8920">
                  <c:v>-1.2814000000000001E-2</c:v>
                </c:pt>
                <c:pt idx="8921">
                  <c:v>-1.33309E-2</c:v>
                </c:pt>
                <c:pt idx="8922">
                  <c:v>-1.38376E-2</c:v>
                </c:pt>
                <c:pt idx="8923">
                  <c:v>-1.43333E-2</c:v>
                </c:pt>
                <c:pt idx="8924">
                  <c:v>-1.48176E-2</c:v>
                </c:pt>
                <c:pt idx="8925">
                  <c:v>-1.52897E-2</c:v>
                </c:pt>
                <c:pt idx="8926">
                  <c:v>-1.5749200000000001E-2</c:v>
                </c:pt>
                <c:pt idx="8927">
                  <c:v>-1.6195399999999999E-2</c:v>
                </c:pt>
                <c:pt idx="8928">
                  <c:v>-1.6627699999999999E-2</c:v>
                </c:pt>
                <c:pt idx="8929">
                  <c:v>-1.70457E-2</c:v>
                </c:pt>
                <c:pt idx="8930">
                  <c:v>-1.7448700000000001E-2</c:v>
                </c:pt>
                <c:pt idx="8931">
                  <c:v>-1.7836299999999999E-2</c:v>
                </c:pt>
                <c:pt idx="8932">
                  <c:v>-1.8207899999999999E-2</c:v>
                </c:pt>
                <c:pt idx="8933">
                  <c:v>-1.8563E-2</c:v>
                </c:pt>
                <c:pt idx="8934">
                  <c:v>-1.8901299999999999E-2</c:v>
                </c:pt>
                <c:pt idx="8935">
                  <c:v>-1.9222199999999998E-2</c:v>
                </c:pt>
                <c:pt idx="8936">
                  <c:v>-1.9525299999999999E-2</c:v>
                </c:pt>
                <c:pt idx="8937">
                  <c:v>-1.9810100000000001E-2</c:v>
                </c:pt>
                <c:pt idx="8938">
                  <c:v>-2.0076400000000001E-2</c:v>
                </c:pt>
                <c:pt idx="8939">
                  <c:v>-2.03237E-2</c:v>
                </c:pt>
                <c:pt idx="8940">
                  <c:v>-2.0551699999999999E-2</c:v>
                </c:pt>
                <c:pt idx="8941">
                  <c:v>-2.07601E-2</c:v>
                </c:pt>
                <c:pt idx="8942">
                  <c:v>-2.0948499999999998E-2</c:v>
                </c:pt>
                <c:pt idx="8943">
                  <c:v>-2.1116599999999999E-2</c:v>
                </c:pt>
                <c:pt idx="8944">
                  <c:v>-2.12643E-2</c:v>
                </c:pt>
                <c:pt idx="8945">
                  <c:v>-2.1391299999999999E-2</c:v>
                </c:pt>
                <c:pt idx="8946">
                  <c:v>-2.14973E-2</c:v>
                </c:pt>
                <c:pt idx="8947">
                  <c:v>-2.1582299999999999E-2</c:v>
                </c:pt>
                <c:pt idx="8948">
                  <c:v>-2.1645999999999999E-2</c:v>
                </c:pt>
                <c:pt idx="8949">
                  <c:v>-2.1688200000000001E-2</c:v>
                </c:pt>
                <c:pt idx="8950">
                  <c:v>-2.1708999999999999E-2</c:v>
                </c:pt>
                <c:pt idx="8951">
                  <c:v>-2.17082E-2</c:v>
                </c:pt>
                <c:pt idx="8952">
                  <c:v>-2.1685699999999999E-2</c:v>
                </c:pt>
                <c:pt idx="8953">
                  <c:v>-2.1641500000000001E-2</c:v>
                </c:pt>
                <c:pt idx="8954">
                  <c:v>-2.15757E-2</c:v>
                </c:pt>
                <c:pt idx="8955">
                  <c:v>-2.1488199999999999E-2</c:v>
                </c:pt>
                <c:pt idx="8956">
                  <c:v>-2.1379100000000002E-2</c:v>
                </c:pt>
                <c:pt idx="8957">
                  <c:v>-2.1248400000000001E-2</c:v>
                </c:pt>
                <c:pt idx="8958">
                  <c:v>-2.1096400000000001E-2</c:v>
                </c:pt>
                <c:pt idx="8959">
                  <c:v>-2.0922900000000001E-2</c:v>
                </c:pt>
                <c:pt idx="8960">
                  <c:v>-2.0728400000000001E-2</c:v>
                </c:pt>
                <c:pt idx="8961">
                  <c:v>-2.0512800000000001E-2</c:v>
                </c:pt>
                <c:pt idx="8962">
                  <c:v>-2.02764E-2</c:v>
                </c:pt>
                <c:pt idx="8963">
                  <c:v>-2.0019499999999999E-2</c:v>
                </c:pt>
                <c:pt idx="8964">
                  <c:v>-1.9742300000000001E-2</c:v>
                </c:pt>
                <c:pt idx="8965">
                  <c:v>-1.9445E-2</c:v>
                </c:pt>
                <c:pt idx="8966">
                  <c:v>-1.9127999999999999E-2</c:v>
                </c:pt>
                <c:pt idx="8967">
                  <c:v>-1.8791599999999999E-2</c:v>
                </c:pt>
                <c:pt idx="8968">
                  <c:v>-1.84361E-2</c:v>
                </c:pt>
                <c:pt idx="8969">
                  <c:v>-1.8061899999999999E-2</c:v>
                </c:pt>
                <c:pt idx="8970">
                  <c:v>-1.7669299999999999E-2</c:v>
                </c:pt>
                <c:pt idx="8971">
                  <c:v>-1.7258900000000001E-2</c:v>
                </c:pt>
                <c:pt idx="8972">
                  <c:v>-1.6830999999999999E-2</c:v>
                </c:pt>
                <c:pt idx="8973">
                  <c:v>-1.6386100000000001E-2</c:v>
                </c:pt>
                <c:pt idx="8974">
                  <c:v>-1.59247E-2</c:v>
                </c:pt>
                <c:pt idx="8975">
                  <c:v>-1.5447199999999999E-2</c:v>
                </c:pt>
                <c:pt idx="8976">
                  <c:v>-1.4954200000000001E-2</c:v>
                </c:pt>
                <c:pt idx="8977">
                  <c:v>-1.4446199999999999E-2</c:v>
                </c:pt>
                <c:pt idx="8978">
                  <c:v>-1.3923700000000001E-2</c:v>
                </c:pt>
                <c:pt idx="8979">
                  <c:v>-1.33873E-2</c:v>
                </c:pt>
                <c:pt idx="8980">
                  <c:v>-1.2837599999999999E-2</c:v>
                </c:pt>
                <c:pt idx="8981">
                  <c:v>-1.22752E-2</c:v>
                </c:pt>
                <c:pt idx="8982">
                  <c:v>-1.17007E-2</c:v>
                </c:pt>
                <c:pt idx="8983">
                  <c:v>-1.11147E-2</c:v>
                </c:pt>
                <c:pt idx="8984">
                  <c:v>-1.0517800000000001E-2</c:v>
                </c:pt>
                <c:pt idx="8985" formatCode="0.00E+00">
                  <c:v>-9.9107599999999994E-3</c:v>
                </c:pt>
                <c:pt idx="8986" formatCode="0.00E+00">
                  <c:v>-9.2941499999999993E-3</c:v>
                </c:pt>
                <c:pt idx="8987" formatCode="0.00E+00">
                  <c:v>-8.6686699999999998E-3</c:v>
                </c:pt>
                <c:pt idx="8988" formatCode="0.00E+00">
                  <c:v>-8.0349800000000006E-3</c:v>
                </c:pt>
                <c:pt idx="8989" formatCode="0.00E+00">
                  <c:v>-7.39377E-3</c:v>
                </c:pt>
                <c:pt idx="8990" formatCode="0.00E+00">
                  <c:v>-6.7457400000000001E-3</c:v>
                </c:pt>
                <c:pt idx="8991" formatCode="0.00E+00">
                  <c:v>-6.0915800000000001E-3</c:v>
                </c:pt>
                <c:pt idx="8992" formatCode="0.00E+00">
                  <c:v>-5.4320000000000002E-3</c:v>
                </c:pt>
                <c:pt idx="8993" formatCode="0.00E+00">
                  <c:v>-4.7677199999999996E-3</c:v>
                </c:pt>
                <c:pt idx="8994" formatCode="0.00E+00">
                  <c:v>-4.0994300000000003E-3</c:v>
                </c:pt>
                <c:pt idx="8995" formatCode="0.00E+00">
                  <c:v>-3.42786E-3</c:v>
                </c:pt>
                <c:pt idx="8996" formatCode="0.00E+00">
                  <c:v>-2.7537199999999999E-3</c:v>
                </c:pt>
                <c:pt idx="8997" formatCode="0.00E+00">
                  <c:v>-2.0777399999999998E-3</c:v>
                </c:pt>
                <c:pt idx="8998" formatCode="0.00E+00">
                  <c:v>-1.4006299999999999E-3</c:v>
                </c:pt>
                <c:pt idx="8999" formatCode="0.00E+00">
                  <c:v>-7.2311000000000001E-4</c:v>
                </c:pt>
                <c:pt idx="9000" formatCode="0.00E+00">
                  <c:v>-4.5896799999999997E-5</c:v>
                </c:pt>
                <c:pt idx="9001" formatCode="0.00E+00">
                  <c:v>6.3029799999999995E-4</c:v>
                </c:pt>
                <c:pt idx="9002" formatCode="0.00E+00">
                  <c:v>1.3047600000000001E-3</c:v>
                </c:pt>
                <c:pt idx="9003" formatCode="0.00E+00">
                  <c:v>1.97679E-3</c:v>
                </c:pt>
                <c:pt idx="9004" formatCode="0.00E+00">
                  <c:v>2.64569E-3</c:v>
                </c:pt>
                <c:pt idx="9005" formatCode="0.00E+00">
                  <c:v>3.3107599999999998E-3</c:v>
                </c:pt>
                <c:pt idx="9006" formatCode="0.00E+00">
                  <c:v>3.9713200000000004E-3</c:v>
                </c:pt>
                <c:pt idx="9007" formatCode="0.00E+00">
                  <c:v>4.6266900000000001E-3</c:v>
                </c:pt>
                <c:pt idx="9008" formatCode="0.00E+00">
                  <c:v>5.27619E-3</c:v>
                </c:pt>
                <c:pt idx="9009" formatCode="0.00E+00">
                  <c:v>5.9191799999999996E-3</c:v>
                </c:pt>
                <c:pt idx="9010" formatCode="0.00E+00">
                  <c:v>6.5549900000000001E-3</c:v>
                </c:pt>
                <c:pt idx="9011" formatCode="0.00E+00">
                  <c:v>7.1829900000000002E-3</c:v>
                </c:pt>
                <c:pt idx="9012" formatCode="0.00E+00">
                  <c:v>7.8025600000000001E-3</c:v>
                </c:pt>
                <c:pt idx="9013" formatCode="0.00E+00">
                  <c:v>8.4130799999999999E-3</c:v>
                </c:pt>
                <c:pt idx="9014" formatCode="0.00E+00">
                  <c:v>9.0139499999999997E-3</c:v>
                </c:pt>
                <c:pt idx="9015" formatCode="0.00E+00">
                  <c:v>9.6045799999999997E-3</c:v>
                </c:pt>
                <c:pt idx="9016">
                  <c:v>1.01844E-2</c:v>
                </c:pt>
                <c:pt idx="9017">
                  <c:v>1.0752899999999999E-2</c:v>
                </c:pt>
                <c:pt idx="9018">
                  <c:v>1.1309400000000001E-2</c:v>
                </c:pt>
                <c:pt idx="9019">
                  <c:v>1.1853600000000001E-2</c:v>
                </c:pt>
                <c:pt idx="9020">
                  <c:v>1.23848E-2</c:v>
                </c:pt>
                <c:pt idx="9021">
                  <c:v>1.2902500000000001E-2</c:v>
                </c:pt>
                <c:pt idx="9022">
                  <c:v>1.3406400000000001E-2</c:v>
                </c:pt>
                <c:pt idx="9023">
                  <c:v>1.3895899999999999E-2</c:v>
                </c:pt>
                <c:pt idx="9024">
                  <c:v>1.43707E-2</c:v>
                </c:pt>
                <c:pt idx="9025">
                  <c:v>1.4830299999999999E-2</c:v>
                </c:pt>
                <c:pt idx="9026">
                  <c:v>1.52742E-2</c:v>
                </c:pt>
                <c:pt idx="9027">
                  <c:v>1.5702299999999999E-2</c:v>
                </c:pt>
                <c:pt idx="9028">
                  <c:v>1.6114E-2</c:v>
                </c:pt>
                <c:pt idx="9029">
                  <c:v>1.6508999999999999E-2</c:v>
                </c:pt>
                <c:pt idx="9030">
                  <c:v>1.6887200000000002E-2</c:v>
                </c:pt>
                <c:pt idx="9031">
                  <c:v>1.7247999999999999E-2</c:v>
                </c:pt>
                <c:pt idx="9032">
                  <c:v>1.75914E-2</c:v>
                </c:pt>
                <c:pt idx="9033">
                  <c:v>1.7916999999999999E-2</c:v>
                </c:pt>
                <c:pt idx="9034">
                  <c:v>1.82247E-2</c:v>
                </c:pt>
                <c:pt idx="9035">
                  <c:v>1.8514200000000001E-2</c:v>
                </c:pt>
                <c:pt idx="9036">
                  <c:v>1.8785300000000001E-2</c:v>
                </c:pt>
                <c:pt idx="9037">
                  <c:v>1.90379E-2</c:v>
                </c:pt>
                <c:pt idx="9038">
                  <c:v>1.9271799999999999E-2</c:v>
                </c:pt>
                <c:pt idx="9039">
                  <c:v>1.9487000000000001E-2</c:v>
                </c:pt>
                <c:pt idx="9040">
                  <c:v>1.9683300000000001E-2</c:v>
                </c:pt>
                <c:pt idx="9041">
                  <c:v>1.9860699999999998E-2</c:v>
                </c:pt>
                <c:pt idx="9042">
                  <c:v>2.0019200000000001E-2</c:v>
                </c:pt>
                <c:pt idx="9043">
                  <c:v>2.0158700000000002E-2</c:v>
                </c:pt>
                <c:pt idx="9044">
                  <c:v>2.0279100000000001E-2</c:v>
                </c:pt>
                <c:pt idx="9045">
                  <c:v>2.0380599999999999E-2</c:v>
                </c:pt>
                <c:pt idx="9046">
                  <c:v>2.0463200000000001E-2</c:v>
                </c:pt>
                <c:pt idx="9047">
                  <c:v>2.0526800000000001E-2</c:v>
                </c:pt>
                <c:pt idx="9048">
                  <c:v>2.0571699999999998E-2</c:v>
                </c:pt>
                <c:pt idx="9049">
                  <c:v>2.0597899999999999E-2</c:v>
                </c:pt>
                <c:pt idx="9050">
                  <c:v>2.0605499999999999E-2</c:v>
                </c:pt>
                <c:pt idx="9051">
                  <c:v>2.0594700000000001E-2</c:v>
                </c:pt>
                <c:pt idx="9052">
                  <c:v>2.05656E-2</c:v>
                </c:pt>
                <c:pt idx="9053">
                  <c:v>2.0518399999999999E-2</c:v>
                </c:pt>
                <c:pt idx="9054">
                  <c:v>2.0453300000000001E-2</c:v>
                </c:pt>
                <c:pt idx="9055">
                  <c:v>2.03705E-2</c:v>
                </c:pt>
                <c:pt idx="9056">
                  <c:v>2.0270300000000002E-2</c:v>
                </c:pt>
                <c:pt idx="9057">
                  <c:v>2.0152799999999998E-2</c:v>
                </c:pt>
                <c:pt idx="9058">
                  <c:v>2.0018500000000002E-2</c:v>
                </c:pt>
                <c:pt idx="9059">
                  <c:v>1.98675E-2</c:v>
                </c:pt>
                <c:pt idx="9060">
                  <c:v>1.9700100000000002E-2</c:v>
                </c:pt>
                <c:pt idx="9061">
                  <c:v>1.9516599999999999E-2</c:v>
                </c:pt>
                <c:pt idx="9062">
                  <c:v>1.9317500000000001E-2</c:v>
                </c:pt>
                <c:pt idx="9063">
                  <c:v>1.9102999999999998E-2</c:v>
                </c:pt>
                <c:pt idx="9064">
                  <c:v>1.8873399999999999E-2</c:v>
                </c:pt>
                <c:pt idx="9065">
                  <c:v>1.8629199999999999E-2</c:v>
                </c:pt>
                <c:pt idx="9066">
                  <c:v>1.8370600000000001E-2</c:v>
                </c:pt>
                <c:pt idx="9067">
                  <c:v>1.8098199999999998E-2</c:v>
                </c:pt>
                <c:pt idx="9068">
                  <c:v>1.78123E-2</c:v>
                </c:pt>
                <c:pt idx="9069">
                  <c:v>1.7513299999999999E-2</c:v>
                </c:pt>
                <c:pt idx="9070">
                  <c:v>1.7201600000000001E-2</c:v>
                </c:pt>
                <c:pt idx="9071">
                  <c:v>1.68776E-2</c:v>
                </c:pt>
                <c:pt idx="9072">
                  <c:v>1.6541799999999999E-2</c:v>
                </c:pt>
                <c:pt idx="9073">
                  <c:v>1.61946E-2</c:v>
                </c:pt>
                <c:pt idx="9074">
                  <c:v>1.58365E-2</c:v>
                </c:pt>
                <c:pt idx="9075">
                  <c:v>1.54679E-2</c:v>
                </c:pt>
                <c:pt idx="9076">
                  <c:v>1.50893E-2</c:v>
                </c:pt>
                <c:pt idx="9077">
                  <c:v>1.47011E-2</c:v>
                </c:pt>
                <c:pt idx="9078">
                  <c:v>1.4303700000000001E-2</c:v>
                </c:pt>
                <c:pt idx="9079">
                  <c:v>1.38978E-2</c:v>
                </c:pt>
                <c:pt idx="9080">
                  <c:v>1.34837E-2</c:v>
                </c:pt>
                <c:pt idx="9081">
                  <c:v>1.30619E-2</c:v>
                </c:pt>
                <c:pt idx="9082">
                  <c:v>1.26328E-2</c:v>
                </c:pt>
                <c:pt idx="9083">
                  <c:v>1.2197E-2</c:v>
                </c:pt>
                <c:pt idx="9084">
                  <c:v>1.1755E-2</c:v>
                </c:pt>
                <c:pt idx="9085">
                  <c:v>1.13071E-2</c:v>
                </c:pt>
                <c:pt idx="9086">
                  <c:v>1.08539E-2</c:v>
                </c:pt>
                <c:pt idx="9087">
                  <c:v>1.03958E-2</c:v>
                </c:pt>
                <c:pt idx="9088" formatCode="0.00E+00">
                  <c:v>9.9333100000000008E-3</c:v>
                </c:pt>
                <c:pt idx="9089" formatCode="0.00E+00">
                  <c:v>9.4668900000000004E-3</c:v>
                </c:pt>
                <c:pt idx="9090" formatCode="0.00E+00">
                  <c:v>8.9969999999999998E-3</c:v>
                </c:pt>
                <c:pt idx="9091" formatCode="0.00E+00">
                  <c:v>8.5240799999999999E-3</c:v>
                </c:pt>
                <c:pt idx="9092" formatCode="0.00E+00">
                  <c:v>8.0485899999999996E-3</c:v>
                </c:pt>
                <c:pt idx="9093" formatCode="0.00E+00">
                  <c:v>7.5709599999999998E-3</c:v>
                </c:pt>
                <c:pt idx="9094" formatCode="0.00E+00">
                  <c:v>7.0916499999999997E-3</c:v>
                </c:pt>
                <c:pt idx="9095" formatCode="0.00E+00">
                  <c:v>6.6110700000000001E-3</c:v>
                </c:pt>
                <c:pt idx="9096" formatCode="0.00E+00">
                  <c:v>6.1296700000000003E-3</c:v>
                </c:pt>
                <c:pt idx="9097" formatCode="0.00E+00">
                  <c:v>5.6478500000000003E-3</c:v>
                </c:pt>
                <c:pt idx="9098" formatCode="0.00E+00">
                  <c:v>5.1660300000000003E-3</c:v>
                </c:pt>
                <c:pt idx="9099" formatCode="0.00E+00">
                  <c:v>4.6846099999999996E-3</c:v>
                </c:pt>
                <c:pt idx="9100" formatCode="0.00E+00">
                  <c:v>4.2039800000000004E-3</c:v>
                </c:pt>
                <c:pt idx="9101" formatCode="0.00E+00">
                  <c:v>3.7245300000000002E-3</c:v>
                </c:pt>
                <c:pt idx="9102" formatCode="0.00E+00">
                  <c:v>3.2466399999999999E-3</c:v>
                </c:pt>
                <c:pt idx="9103" formatCode="0.00E+00">
                  <c:v>2.7706800000000002E-3</c:v>
                </c:pt>
                <c:pt idx="9104" formatCode="0.00E+00">
                  <c:v>2.297E-3</c:v>
                </c:pt>
                <c:pt idx="9105" formatCode="0.00E+00">
                  <c:v>1.82596E-3</c:v>
                </c:pt>
                <c:pt idx="9106" formatCode="0.00E+00">
                  <c:v>1.3578799999999999E-3</c:v>
                </c:pt>
                <c:pt idx="9107" formatCode="0.00E+00">
                  <c:v>8.9310400000000003E-4</c:v>
                </c:pt>
                <c:pt idx="9108" formatCode="0.00E+00">
                  <c:v>4.3194199999999999E-4</c:v>
                </c:pt>
                <c:pt idx="9109" formatCode="0.00E+00">
                  <c:v>-2.5299E-5</c:v>
                </c:pt>
                <c:pt idx="9110" formatCode="0.00E+00">
                  <c:v>-4.7832199999999999E-4</c:v>
                </c:pt>
                <c:pt idx="9111" formatCode="0.00E+00">
                  <c:v>-9.2684400000000002E-4</c:v>
                </c:pt>
                <c:pt idx="9112" formatCode="0.00E+00">
                  <c:v>-1.3705900000000001E-3</c:v>
                </c:pt>
                <c:pt idx="9113" formatCode="0.00E+00">
                  <c:v>-1.8093E-3</c:v>
                </c:pt>
                <c:pt idx="9114" formatCode="0.00E+00">
                  <c:v>-2.2427200000000001E-3</c:v>
                </c:pt>
                <c:pt idx="9115" formatCode="0.00E+00">
                  <c:v>-2.6706099999999999E-3</c:v>
                </c:pt>
                <c:pt idx="9116" formatCode="0.00E+00">
                  <c:v>-3.0927400000000001E-3</c:v>
                </c:pt>
                <c:pt idx="9117" formatCode="0.00E+00">
                  <c:v>-3.5088900000000002E-3</c:v>
                </c:pt>
                <c:pt idx="9118" formatCode="0.00E+00">
                  <c:v>-3.9188699999999996E-3</c:v>
                </c:pt>
                <c:pt idx="9119" formatCode="0.00E+00">
                  <c:v>-4.3224700000000001E-3</c:v>
                </c:pt>
                <c:pt idx="9120" formatCode="0.00E+00">
                  <c:v>-4.7195099999999997E-3</c:v>
                </c:pt>
                <c:pt idx="9121" formatCode="0.00E+00">
                  <c:v>-5.1098200000000002E-3</c:v>
                </c:pt>
                <c:pt idx="9122" formatCode="0.00E+00">
                  <c:v>-5.4932399999999999E-3</c:v>
                </c:pt>
                <c:pt idx="9123" formatCode="0.00E+00">
                  <c:v>-5.8696099999999999E-3</c:v>
                </c:pt>
                <c:pt idx="9124" formatCode="0.00E+00">
                  <c:v>-6.2388000000000001E-3</c:v>
                </c:pt>
                <c:pt idx="9125" formatCode="0.00E+00">
                  <c:v>-6.6006800000000003E-3</c:v>
                </c:pt>
                <c:pt idx="9126" formatCode="0.00E+00">
                  <c:v>-6.9551200000000004E-3</c:v>
                </c:pt>
                <c:pt idx="9127" formatCode="0.00E+00">
                  <c:v>-7.3020300000000002E-3</c:v>
                </c:pt>
                <c:pt idx="9128" formatCode="0.00E+00">
                  <c:v>-7.6412900000000002E-3</c:v>
                </c:pt>
                <c:pt idx="9129" formatCode="0.00E+00">
                  <c:v>-7.9728200000000003E-3</c:v>
                </c:pt>
                <c:pt idx="9130" formatCode="0.00E+00">
                  <c:v>-8.2965499999999998E-3</c:v>
                </c:pt>
                <c:pt idx="9131" formatCode="0.00E+00">
                  <c:v>-8.6123999999999992E-3</c:v>
                </c:pt>
                <c:pt idx="9132" formatCode="0.00E+00">
                  <c:v>-8.9203000000000008E-3</c:v>
                </c:pt>
                <c:pt idx="9133" formatCode="0.00E+00">
                  <c:v>-9.2202199999999995E-3</c:v>
                </c:pt>
                <c:pt idx="9134" formatCode="0.00E+00">
                  <c:v>-9.5121000000000008E-3</c:v>
                </c:pt>
                <c:pt idx="9135" formatCode="0.00E+00">
                  <c:v>-9.7958999999999997E-3</c:v>
                </c:pt>
                <c:pt idx="9136">
                  <c:v>-1.00716E-2</c:v>
                </c:pt>
                <c:pt idx="9137">
                  <c:v>-1.03392E-2</c:v>
                </c:pt>
                <c:pt idx="9138">
                  <c:v>-1.05986E-2</c:v>
                </c:pt>
                <c:pt idx="9139">
                  <c:v>-1.085E-2</c:v>
                </c:pt>
                <c:pt idx="9140">
                  <c:v>-1.10931E-2</c:v>
                </c:pt>
                <c:pt idx="9141">
                  <c:v>-1.13282E-2</c:v>
                </c:pt>
                <c:pt idx="9142">
                  <c:v>-1.15551E-2</c:v>
                </c:pt>
                <c:pt idx="9143">
                  <c:v>-1.17739E-2</c:v>
                </c:pt>
                <c:pt idx="9144">
                  <c:v>-1.19846E-2</c:v>
                </c:pt>
                <c:pt idx="9145">
                  <c:v>-1.21873E-2</c:v>
                </c:pt>
                <c:pt idx="9146">
                  <c:v>-1.23819E-2</c:v>
                </c:pt>
                <c:pt idx="9147">
                  <c:v>-1.2568599999999999E-2</c:v>
                </c:pt>
                <c:pt idx="9148">
                  <c:v>-1.27473E-2</c:v>
                </c:pt>
                <c:pt idx="9149">
                  <c:v>-1.29181E-2</c:v>
                </c:pt>
                <c:pt idx="9150">
                  <c:v>-1.30811E-2</c:v>
                </c:pt>
                <c:pt idx="9151">
                  <c:v>-1.32362E-2</c:v>
                </c:pt>
                <c:pt idx="9152">
                  <c:v>-1.3383600000000001E-2</c:v>
                </c:pt>
                <c:pt idx="9153">
                  <c:v>-1.35233E-2</c:v>
                </c:pt>
                <c:pt idx="9154">
                  <c:v>-1.36553E-2</c:v>
                </c:pt>
                <c:pt idx="9155">
                  <c:v>-1.37798E-2</c:v>
                </c:pt>
                <c:pt idx="9156">
                  <c:v>-1.38967E-2</c:v>
                </c:pt>
                <c:pt idx="9157">
                  <c:v>-1.40061E-2</c:v>
                </c:pt>
                <c:pt idx="9158">
                  <c:v>-1.41081E-2</c:v>
                </c:pt>
                <c:pt idx="9159">
                  <c:v>-1.42028E-2</c:v>
                </c:pt>
                <c:pt idx="9160">
                  <c:v>-1.42901E-2</c:v>
                </c:pt>
                <c:pt idx="9161">
                  <c:v>-1.43702E-2</c:v>
                </c:pt>
                <c:pt idx="9162">
                  <c:v>-1.44432E-2</c:v>
                </c:pt>
                <c:pt idx="9163">
                  <c:v>-1.4508999999999999E-2</c:v>
                </c:pt>
                <c:pt idx="9164">
                  <c:v>-1.4567699999999999E-2</c:v>
                </c:pt>
                <c:pt idx="9165">
                  <c:v>-1.4619399999999999E-2</c:v>
                </c:pt>
                <c:pt idx="9166">
                  <c:v>-1.4664099999999999E-2</c:v>
                </c:pt>
                <c:pt idx="9167">
                  <c:v>-1.47019E-2</c:v>
                </c:pt>
                <c:pt idx="9168">
                  <c:v>-1.4732800000000001E-2</c:v>
                </c:pt>
                <c:pt idx="9169">
                  <c:v>-1.47569E-2</c:v>
                </c:pt>
                <c:pt idx="9170">
                  <c:v>-1.4774300000000001E-2</c:v>
                </c:pt>
                <c:pt idx="9171">
                  <c:v>-1.4784800000000001E-2</c:v>
                </c:pt>
                <c:pt idx="9172">
                  <c:v>-1.47887E-2</c:v>
                </c:pt>
                <c:pt idx="9173">
                  <c:v>-1.4785899999999999E-2</c:v>
                </c:pt>
                <c:pt idx="9174">
                  <c:v>-1.47765E-2</c:v>
                </c:pt>
                <c:pt idx="9175">
                  <c:v>-1.4760499999999999E-2</c:v>
                </c:pt>
                <c:pt idx="9176">
                  <c:v>-1.47379E-2</c:v>
                </c:pt>
                <c:pt idx="9177">
                  <c:v>-1.4708799999999999E-2</c:v>
                </c:pt>
                <c:pt idx="9178">
                  <c:v>-1.46731E-2</c:v>
                </c:pt>
                <c:pt idx="9179">
                  <c:v>-1.4630900000000001E-2</c:v>
                </c:pt>
                <c:pt idx="9180">
                  <c:v>-1.45822E-2</c:v>
                </c:pt>
                <c:pt idx="9181">
                  <c:v>-1.4527E-2</c:v>
                </c:pt>
                <c:pt idx="9182">
                  <c:v>-1.44654E-2</c:v>
                </c:pt>
                <c:pt idx="9183">
                  <c:v>-1.43973E-2</c:v>
                </c:pt>
                <c:pt idx="9184">
                  <c:v>-1.4322700000000001E-2</c:v>
                </c:pt>
                <c:pt idx="9185">
                  <c:v>-1.4241699999999999E-2</c:v>
                </c:pt>
                <c:pt idx="9186">
                  <c:v>-1.41542E-2</c:v>
                </c:pt>
                <c:pt idx="9187">
                  <c:v>-1.40602E-2</c:v>
                </c:pt>
                <c:pt idx="9188">
                  <c:v>-1.39598E-2</c:v>
                </c:pt>
                <c:pt idx="9189">
                  <c:v>-1.38529E-2</c:v>
                </c:pt>
                <c:pt idx="9190">
                  <c:v>-1.37395E-2</c:v>
                </c:pt>
                <c:pt idx="9191">
                  <c:v>-1.3619600000000001E-2</c:v>
                </c:pt>
                <c:pt idx="9192">
                  <c:v>-1.3493099999999999E-2</c:v>
                </c:pt>
                <c:pt idx="9193">
                  <c:v>-1.3360199999999999E-2</c:v>
                </c:pt>
                <c:pt idx="9194">
                  <c:v>-1.3220600000000001E-2</c:v>
                </c:pt>
                <c:pt idx="9195">
                  <c:v>-1.3074499999999999E-2</c:v>
                </c:pt>
                <c:pt idx="9196">
                  <c:v>-1.29219E-2</c:v>
                </c:pt>
                <c:pt idx="9197">
                  <c:v>-1.2762600000000001E-2</c:v>
                </c:pt>
                <c:pt idx="9198">
                  <c:v>-1.2596700000000001E-2</c:v>
                </c:pt>
                <c:pt idx="9199">
                  <c:v>-1.24241E-2</c:v>
                </c:pt>
                <c:pt idx="9200">
                  <c:v>-1.22449E-2</c:v>
                </c:pt>
                <c:pt idx="9201">
                  <c:v>-1.2059E-2</c:v>
                </c:pt>
                <c:pt idx="9202">
                  <c:v>-1.1866399999999999E-2</c:v>
                </c:pt>
                <c:pt idx="9203">
                  <c:v>-1.16671E-2</c:v>
                </c:pt>
                <c:pt idx="9204">
                  <c:v>-1.14611E-2</c:v>
                </c:pt>
                <c:pt idx="9205">
                  <c:v>-1.1248299999999999E-2</c:v>
                </c:pt>
                <c:pt idx="9206">
                  <c:v>-1.1028700000000001E-2</c:v>
                </c:pt>
                <c:pt idx="9207">
                  <c:v>-1.08024E-2</c:v>
                </c:pt>
                <c:pt idx="9208">
                  <c:v>-1.05693E-2</c:v>
                </c:pt>
                <c:pt idx="9209">
                  <c:v>-1.0329400000000001E-2</c:v>
                </c:pt>
                <c:pt idx="9210">
                  <c:v>-1.0082799999999999E-2</c:v>
                </c:pt>
                <c:pt idx="9211" formatCode="0.00E+00">
                  <c:v>-9.8293300000000007E-3</c:v>
                </c:pt>
                <c:pt idx="9212" formatCode="0.00E+00">
                  <c:v>-9.5691300000000003E-3</c:v>
                </c:pt>
                <c:pt idx="9213" formatCode="0.00E+00">
                  <c:v>-9.3021800000000002E-3</c:v>
                </c:pt>
                <c:pt idx="9214" formatCode="0.00E+00">
                  <c:v>-9.0284900000000001E-3</c:v>
                </c:pt>
                <c:pt idx="9215" formatCode="0.00E+00">
                  <c:v>-8.7480800000000001E-3</c:v>
                </c:pt>
                <c:pt idx="9216" formatCode="0.00E+00">
                  <c:v>-8.4609799999999999E-3</c:v>
                </c:pt>
                <c:pt idx="9217" formatCode="0.00E+00">
                  <c:v>-8.1672199999999993E-3</c:v>
                </c:pt>
                <c:pt idx="9218" formatCode="0.00E+00">
                  <c:v>-7.8668399999999999E-3</c:v>
                </c:pt>
                <c:pt idx="9219" formatCode="0.00E+00">
                  <c:v>-7.5598799999999997E-3</c:v>
                </c:pt>
                <c:pt idx="9220" formatCode="0.00E+00">
                  <c:v>-7.2463900000000001E-3</c:v>
                </c:pt>
                <c:pt idx="9221" formatCode="0.00E+00">
                  <c:v>-6.92642E-3</c:v>
                </c:pt>
                <c:pt idx="9222" formatCode="0.00E+00">
                  <c:v>-6.6000499999999997E-3</c:v>
                </c:pt>
                <c:pt idx="9223" formatCode="0.00E+00">
                  <c:v>-6.2673499999999997E-3</c:v>
                </c:pt>
                <c:pt idx="9224" formatCode="0.00E+00">
                  <c:v>-5.9283799999999996E-3</c:v>
                </c:pt>
                <c:pt idx="9225" formatCode="0.00E+00">
                  <c:v>-5.5832399999999997E-3</c:v>
                </c:pt>
                <c:pt idx="9226" formatCode="0.00E+00">
                  <c:v>-5.2320200000000004E-3</c:v>
                </c:pt>
                <c:pt idx="9227" formatCode="0.00E+00">
                  <c:v>-4.8748200000000002E-3</c:v>
                </c:pt>
                <c:pt idx="9228" formatCode="0.00E+00">
                  <c:v>-4.5117600000000001E-3</c:v>
                </c:pt>
                <c:pt idx="9229" formatCode="0.00E+00">
                  <c:v>-4.1429500000000003E-3</c:v>
                </c:pt>
                <c:pt idx="9230" formatCode="0.00E+00">
                  <c:v>-3.76852E-3</c:v>
                </c:pt>
                <c:pt idx="9231" formatCode="0.00E+00">
                  <c:v>-3.3886099999999998E-3</c:v>
                </c:pt>
                <c:pt idx="9232" formatCode="0.00E+00">
                  <c:v>-3.0033600000000001E-3</c:v>
                </c:pt>
                <c:pt idx="9233" formatCode="0.00E+00">
                  <c:v>-2.6129199999999999E-3</c:v>
                </c:pt>
                <c:pt idx="9234" formatCode="0.00E+00">
                  <c:v>-2.21747E-3</c:v>
                </c:pt>
                <c:pt idx="9235" formatCode="0.00E+00">
                  <c:v>-1.8171699999999999E-3</c:v>
                </c:pt>
                <c:pt idx="9236" formatCode="0.00E+00">
                  <c:v>-1.4122099999999999E-3</c:v>
                </c:pt>
                <c:pt idx="9237" formatCode="0.00E+00">
                  <c:v>-1.0027700000000001E-3</c:v>
                </c:pt>
                <c:pt idx="9238" formatCode="0.00E+00">
                  <c:v>-5.8906799999999999E-4</c:v>
                </c:pt>
                <c:pt idx="9239" formatCode="0.00E+00">
                  <c:v>-1.7130499999999999E-4</c:v>
                </c:pt>
                <c:pt idx="9240" formatCode="0.00E+00">
                  <c:v>2.5029700000000002E-4</c:v>
                </c:pt>
                <c:pt idx="9241" formatCode="0.00E+00">
                  <c:v>6.7550599999999998E-4</c:v>
                </c:pt>
                <c:pt idx="9242" formatCode="0.00E+00">
                  <c:v>1.1040799999999999E-3</c:v>
                </c:pt>
                <c:pt idx="9243" formatCode="0.00E+00">
                  <c:v>1.53578E-3</c:v>
                </c:pt>
                <c:pt idx="9244" formatCode="0.00E+00">
                  <c:v>1.9703400000000001E-3</c:v>
                </c:pt>
                <c:pt idx="9245" formatCode="0.00E+00">
                  <c:v>2.40749E-3</c:v>
                </c:pt>
                <c:pt idx="9246" formatCode="0.00E+00">
                  <c:v>2.8469599999999999E-3</c:v>
                </c:pt>
                <c:pt idx="9247" formatCode="0.00E+00">
                  <c:v>3.28846E-3</c:v>
                </c:pt>
                <c:pt idx="9248" formatCode="0.00E+00">
                  <c:v>3.7317000000000001E-3</c:v>
                </c:pt>
                <c:pt idx="9249" formatCode="0.00E+00">
                  <c:v>4.1763599999999996E-3</c:v>
                </c:pt>
                <c:pt idx="9250" formatCode="0.00E+00">
                  <c:v>4.6221500000000002E-3</c:v>
                </c:pt>
                <c:pt idx="9251" formatCode="0.00E+00">
                  <c:v>5.0687400000000004E-3</c:v>
                </c:pt>
                <c:pt idx="9252" formatCode="0.00E+00">
                  <c:v>5.5158000000000004E-3</c:v>
                </c:pt>
                <c:pt idx="9253" formatCode="0.00E+00">
                  <c:v>5.9630000000000004E-3</c:v>
                </c:pt>
                <c:pt idx="9254" formatCode="0.00E+00">
                  <c:v>6.40999E-3</c:v>
                </c:pt>
                <c:pt idx="9255" formatCode="0.00E+00">
                  <c:v>6.8564200000000002E-3</c:v>
                </c:pt>
                <c:pt idx="9256" formatCode="0.00E+00">
                  <c:v>7.3019399999999998E-3</c:v>
                </c:pt>
                <c:pt idx="9257" formatCode="0.00E+00">
                  <c:v>7.7461800000000001E-3</c:v>
                </c:pt>
                <c:pt idx="9258" formatCode="0.00E+00">
                  <c:v>8.1887599999999998E-3</c:v>
                </c:pt>
                <c:pt idx="9259" formatCode="0.00E+00">
                  <c:v>8.6293199999999994E-3</c:v>
                </c:pt>
                <c:pt idx="9260" formatCode="0.00E+00">
                  <c:v>9.0674699999999993E-3</c:v>
                </c:pt>
                <c:pt idx="9261" formatCode="0.00E+00">
                  <c:v>9.5028200000000004E-3</c:v>
                </c:pt>
                <c:pt idx="9262" formatCode="0.00E+00">
                  <c:v>9.9349899999999994E-3</c:v>
                </c:pt>
                <c:pt idx="9263">
                  <c:v>1.0363600000000001E-2</c:v>
                </c:pt>
                <c:pt idx="9264">
                  <c:v>1.07882E-2</c:v>
                </c:pt>
                <c:pt idx="9265">
                  <c:v>1.12084E-2</c:v>
                </c:pt>
                <c:pt idx="9266">
                  <c:v>1.16238E-2</c:v>
                </c:pt>
                <c:pt idx="9267">
                  <c:v>1.2034E-2</c:v>
                </c:pt>
                <c:pt idx="9268">
                  <c:v>1.2438599999999999E-2</c:v>
                </c:pt>
                <c:pt idx="9269">
                  <c:v>1.28372E-2</c:v>
                </c:pt>
                <c:pt idx="9270">
                  <c:v>1.3229299999999999E-2</c:v>
                </c:pt>
                <c:pt idx="9271">
                  <c:v>1.3614599999999999E-2</c:v>
                </c:pt>
                <c:pt idx="9272">
                  <c:v>1.3992599999999999E-2</c:v>
                </c:pt>
                <c:pt idx="9273">
                  <c:v>1.4363000000000001E-2</c:v>
                </c:pt>
                <c:pt idx="9274">
                  <c:v>1.47253E-2</c:v>
                </c:pt>
                <c:pt idx="9275">
                  <c:v>1.5079E-2</c:v>
                </c:pt>
                <c:pt idx="9276">
                  <c:v>1.5423900000000001E-2</c:v>
                </c:pt>
                <c:pt idx="9277">
                  <c:v>1.57594E-2</c:v>
                </c:pt>
                <c:pt idx="9278">
                  <c:v>1.60853E-2</c:v>
                </c:pt>
                <c:pt idx="9279">
                  <c:v>1.6400999999999999E-2</c:v>
                </c:pt>
                <c:pt idx="9280">
                  <c:v>1.67063E-2</c:v>
                </c:pt>
                <c:pt idx="9281">
                  <c:v>1.7000600000000001E-2</c:v>
                </c:pt>
                <c:pt idx="9282">
                  <c:v>1.7283699999999999E-2</c:v>
                </c:pt>
                <c:pt idx="9283">
                  <c:v>1.75552E-2</c:v>
                </c:pt>
                <c:pt idx="9284">
                  <c:v>1.78146E-2</c:v>
                </c:pt>
                <c:pt idx="9285">
                  <c:v>1.80617E-2</c:v>
                </c:pt>
                <c:pt idx="9286">
                  <c:v>1.8296099999999999E-2</c:v>
                </c:pt>
                <c:pt idx="9287">
                  <c:v>1.85174E-2</c:v>
                </c:pt>
                <c:pt idx="9288">
                  <c:v>1.87254E-2</c:v>
                </c:pt>
                <c:pt idx="9289">
                  <c:v>1.8919600000000002E-2</c:v>
                </c:pt>
                <c:pt idx="9290">
                  <c:v>1.90998E-2</c:v>
                </c:pt>
                <c:pt idx="9291">
                  <c:v>1.9265600000000001E-2</c:v>
                </c:pt>
                <c:pt idx="9292">
                  <c:v>1.9416800000000001E-2</c:v>
                </c:pt>
                <c:pt idx="9293">
                  <c:v>1.95532E-2</c:v>
                </c:pt>
                <c:pt idx="9294">
                  <c:v>1.9674299999999999E-2</c:v>
                </c:pt>
                <c:pt idx="9295">
                  <c:v>1.9780099999999998E-2</c:v>
                </c:pt>
                <c:pt idx="9296">
                  <c:v>1.9870200000000001E-2</c:v>
                </c:pt>
                <c:pt idx="9297">
                  <c:v>1.9944400000000001E-2</c:v>
                </c:pt>
                <c:pt idx="9298">
                  <c:v>2.0002499999999999E-2</c:v>
                </c:pt>
                <c:pt idx="9299">
                  <c:v>2.0044300000000001E-2</c:v>
                </c:pt>
                <c:pt idx="9300">
                  <c:v>2.00696E-2</c:v>
                </c:pt>
                <c:pt idx="9301">
                  <c:v>2.00783E-2</c:v>
                </c:pt>
                <c:pt idx="9302">
                  <c:v>2.00702E-2</c:v>
                </c:pt>
                <c:pt idx="9303">
                  <c:v>2.00451E-2</c:v>
                </c:pt>
                <c:pt idx="9304">
                  <c:v>2.0003E-2</c:v>
                </c:pt>
                <c:pt idx="9305">
                  <c:v>1.9943800000000001E-2</c:v>
                </c:pt>
                <c:pt idx="9306">
                  <c:v>1.9867300000000001E-2</c:v>
                </c:pt>
                <c:pt idx="9307">
                  <c:v>1.9773599999999999E-2</c:v>
                </c:pt>
                <c:pt idx="9308">
                  <c:v>1.9662499999999999E-2</c:v>
                </c:pt>
                <c:pt idx="9309">
                  <c:v>1.9533999999999999E-2</c:v>
                </c:pt>
                <c:pt idx="9310">
                  <c:v>1.9388200000000001E-2</c:v>
                </c:pt>
                <c:pt idx="9311">
                  <c:v>1.92249E-2</c:v>
                </c:pt>
                <c:pt idx="9312">
                  <c:v>1.90444E-2</c:v>
                </c:pt>
                <c:pt idx="9313">
                  <c:v>1.8846499999999999E-2</c:v>
                </c:pt>
                <c:pt idx="9314">
                  <c:v>1.8631399999999999E-2</c:v>
                </c:pt>
                <c:pt idx="9315">
                  <c:v>1.8399100000000002E-2</c:v>
                </c:pt>
                <c:pt idx="9316">
                  <c:v>1.8149800000000001E-2</c:v>
                </c:pt>
                <c:pt idx="9317">
                  <c:v>1.78835E-2</c:v>
                </c:pt>
                <c:pt idx="9318">
                  <c:v>1.7600500000000002E-2</c:v>
                </c:pt>
                <c:pt idx="9319">
                  <c:v>1.7300800000000002E-2</c:v>
                </c:pt>
                <c:pt idx="9320">
                  <c:v>1.6984699999999998E-2</c:v>
                </c:pt>
                <c:pt idx="9321">
                  <c:v>1.6652299999999998E-2</c:v>
                </c:pt>
                <c:pt idx="9322">
                  <c:v>1.63038E-2</c:v>
                </c:pt>
                <c:pt idx="9323">
                  <c:v>1.5939600000000002E-2</c:v>
                </c:pt>
                <c:pt idx="9324">
                  <c:v>1.55598E-2</c:v>
                </c:pt>
                <c:pt idx="9325">
                  <c:v>1.51647E-2</c:v>
                </c:pt>
                <c:pt idx="9326">
                  <c:v>1.47546E-2</c:v>
                </c:pt>
                <c:pt idx="9327">
                  <c:v>1.43299E-2</c:v>
                </c:pt>
                <c:pt idx="9328">
                  <c:v>1.3890700000000001E-2</c:v>
                </c:pt>
                <c:pt idx="9329">
                  <c:v>1.3437599999999999E-2</c:v>
                </c:pt>
                <c:pt idx="9330">
                  <c:v>1.2970799999999999E-2</c:v>
                </c:pt>
                <c:pt idx="9331">
                  <c:v>1.24907E-2</c:v>
                </c:pt>
                <c:pt idx="9332">
                  <c:v>1.1997799999999999E-2</c:v>
                </c:pt>
                <c:pt idx="9333">
                  <c:v>1.14924E-2</c:v>
                </c:pt>
                <c:pt idx="9334">
                  <c:v>1.0974899999999999E-2</c:v>
                </c:pt>
                <c:pt idx="9335">
                  <c:v>1.04458E-2</c:v>
                </c:pt>
                <c:pt idx="9336" formatCode="0.00E+00">
                  <c:v>9.9055800000000006E-3</c:v>
                </c:pt>
                <c:pt idx="9337" formatCode="0.00E+00">
                  <c:v>9.3546700000000007E-3</c:v>
                </c:pt>
                <c:pt idx="9338" formatCode="0.00E+00">
                  <c:v>8.7935600000000006E-3</c:v>
                </c:pt>
                <c:pt idx="9339" formatCode="0.00E+00">
                  <c:v>8.2227600000000008E-3</c:v>
                </c:pt>
                <c:pt idx="9340" formatCode="0.00E+00">
                  <c:v>7.6427600000000002E-3</c:v>
                </c:pt>
                <c:pt idx="9341" formatCode="0.00E+00">
                  <c:v>7.0540999999999998E-3</c:v>
                </c:pt>
                <c:pt idx="9342" formatCode="0.00E+00">
                  <c:v>6.4573E-3</c:v>
                </c:pt>
                <c:pt idx="9343" formatCode="0.00E+00">
                  <c:v>5.8529200000000002E-3</c:v>
                </c:pt>
                <c:pt idx="9344" formatCode="0.00E+00">
                  <c:v>5.2415099999999996E-3</c:v>
                </c:pt>
                <c:pt idx="9345" formatCode="0.00E+00">
                  <c:v>4.6236300000000001E-3</c:v>
                </c:pt>
                <c:pt idx="9346" formatCode="0.00E+00">
                  <c:v>3.99986E-3</c:v>
                </c:pt>
                <c:pt idx="9347" formatCode="0.00E+00">
                  <c:v>3.3707799999999999E-3</c:v>
                </c:pt>
                <c:pt idx="9348" formatCode="0.00E+00">
                  <c:v>2.73698E-3</c:v>
                </c:pt>
                <c:pt idx="9349" formatCode="0.00E+00">
                  <c:v>2.0990700000000002E-3</c:v>
                </c:pt>
                <c:pt idx="9350" formatCode="0.00E+00">
                  <c:v>1.45765E-3</c:v>
                </c:pt>
                <c:pt idx="9351" formatCode="0.00E+00">
                  <c:v>8.1332799999999999E-4</c:v>
                </c:pt>
                <c:pt idx="9352" formatCode="0.00E+00">
                  <c:v>1.6671899999999999E-4</c:v>
                </c:pt>
                <c:pt idx="9353" formatCode="0.00E+00">
                  <c:v>-4.8155300000000002E-4</c:v>
                </c:pt>
                <c:pt idx="9354" formatCode="0.00E+00">
                  <c:v>-1.13087E-3</c:v>
                </c:pt>
                <c:pt idx="9355" formatCode="0.00E+00">
                  <c:v>-1.7805900000000001E-3</c:v>
                </c:pt>
                <c:pt idx="9356" formatCode="0.00E+00">
                  <c:v>-2.4301000000000001E-3</c:v>
                </c:pt>
                <c:pt idx="9357" formatCode="0.00E+00">
                  <c:v>-3.0787599999999998E-3</c:v>
                </c:pt>
                <c:pt idx="9358" formatCode="0.00E+00">
                  <c:v>-3.7259400000000001E-3</c:v>
                </c:pt>
                <c:pt idx="9359" formatCode="0.00E+00">
                  <c:v>-4.3710099999999998E-3</c:v>
                </c:pt>
                <c:pt idx="9360" formatCode="0.00E+00">
                  <c:v>-5.0133399999999998E-3</c:v>
                </c:pt>
                <c:pt idx="9361" formatCode="0.00E+00">
                  <c:v>-5.6522999999999999E-3</c:v>
                </c:pt>
                <c:pt idx="9362" formatCode="0.00E+00">
                  <c:v>-6.2872700000000002E-3</c:v>
                </c:pt>
                <c:pt idx="9363" formatCode="0.00E+00">
                  <c:v>-6.9176100000000003E-3</c:v>
                </c:pt>
                <c:pt idx="9364" formatCode="0.00E+00">
                  <c:v>-7.5427100000000002E-3</c:v>
                </c:pt>
                <c:pt idx="9365" formatCode="0.00E+00">
                  <c:v>-8.1619499999999994E-3</c:v>
                </c:pt>
                <c:pt idx="9366" formatCode="0.00E+00">
                  <c:v>-8.7747299999999997E-3</c:v>
                </c:pt>
                <c:pt idx="9367" formatCode="0.00E+00">
                  <c:v>-9.3804300000000004E-3</c:v>
                </c:pt>
                <c:pt idx="9368" formatCode="0.00E+00">
                  <c:v>-9.9784699999999997E-3</c:v>
                </c:pt>
                <c:pt idx="9369">
                  <c:v>-1.05682E-2</c:v>
                </c:pt>
                <c:pt idx="9370">
                  <c:v>-1.11492E-2</c:v>
                </c:pt>
                <c:pt idx="9371">
                  <c:v>-1.1720700000000001E-2</c:v>
                </c:pt>
                <c:pt idx="9372">
                  <c:v>-1.2282299999999999E-2</c:v>
                </c:pt>
                <c:pt idx="9373">
                  <c:v>-1.2833300000000001E-2</c:v>
                </c:pt>
                <c:pt idx="9374">
                  <c:v>-1.33732E-2</c:v>
                </c:pt>
                <c:pt idx="9375">
                  <c:v>-1.39016E-2</c:v>
                </c:pt>
                <c:pt idx="9376">
                  <c:v>-1.44178E-2</c:v>
                </c:pt>
                <c:pt idx="9377">
                  <c:v>-1.49214E-2</c:v>
                </c:pt>
                <c:pt idx="9378">
                  <c:v>-1.5411899999999999E-2</c:v>
                </c:pt>
                <c:pt idx="9379">
                  <c:v>-1.5888800000000002E-2</c:v>
                </c:pt>
                <c:pt idx="9380">
                  <c:v>-1.6351600000000001E-2</c:v>
                </c:pt>
                <c:pt idx="9381">
                  <c:v>-1.67999E-2</c:v>
                </c:pt>
                <c:pt idx="9382">
                  <c:v>-1.72333E-2</c:v>
                </c:pt>
                <c:pt idx="9383">
                  <c:v>-1.7651300000000002E-2</c:v>
                </c:pt>
                <c:pt idx="9384">
                  <c:v>-1.80535E-2</c:v>
                </c:pt>
                <c:pt idx="9385">
                  <c:v>-1.84396E-2</c:v>
                </c:pt>
                <c:pt idx="9386">
                  <c:v>-1.8809200000000002E-2</c:v>
                </c:pt>
                <c:pt idx="9387">
                  <c:v>-1.9161899999999999E-2</c:v>
                </c:pt>
                <c:pt idx="9388">
                  <c:v>-1.9497500000000001E-2</c:v>
                </c:pt>
                <c:pt idx="9389">
                  <c:v>-1.98155E-2</c:v>
                </c:pt>
                <c:pt idx="9390">
                  <c:v>-2.01158E-2</c:v>
                </c:pt>
                <c:pt idx="9391">
                  <c:v>-2.0397999999999999E-2</c:v>
                </c:pt>
                <c:pt idx="9392">
                  <c:v>-2.0661800000000001E-2</c:v>
                </c:pt>
                <c:pt idx="9393">
                  <c:v>-2.0907200000000001E-2</c:v>
                </c:pt>
                <c:pt idx="9394">
                  <c:v>-2.1133699999999998E-2</c:v>
                </c:pt>
                <c:pt idx="9395">
                  <c:v>-2.1341300000000001E-2</c:v>
                </c:pt>
                <c:pt idx="9396">
                  <c:v>-2.1529699999999999E-2</c:v>
                </c:pt>
                <c:pt idx="9397">
                  <c:v>-2.16989E-2</c:v>
                </c:pt>
                <c:pt idx="9398">
                  <c:v>-2.1848699999999999E-2</c:v>
                </c:pt>
                <c:pt idx="9399">
                  <c:v>-2.1978899999999999E-2</c:v>
                </c:pt>
                <c:pt idx="9400">
                  <c:v>-2.2089500000000001E-2</c:v>
                </c:pt>
                <c:pt idx="9401">
                  <c:v>-2.2180399999999999E-2</c:v>
                </c:pt>
                <c:pt idx="9402">
                  <c:v>-2.22516E-2</c:v>
                </c:pt>
                <c:pt idx="9403">
                  <c:v>-2.2303E-2</c:v>
                </c:pt>
                <c:pt idx="9404">
                  <c:v>-2.2334699999999999E-2</c:v>
                </c:pt>
                <c:pt idx="9405">
                  <c:v>-2.2346600000000001E-2</c:v>
                </c:pt>
                <c:pt idx="9406">
                  <c:v>-2.2338799999999999E-2</c:v>
                </c:pt>
                <c:pt idx="9407">
                  <c:v>-2.2311299999999999E-2</c:v>
                </c:pt>
                <c:pt idx="9408">
                  <c:v>-2.2264300000000001E-2</c:v>
                </c:pt>
                <c:pt idx="9409">
                  <c:v>-2.2197700000000001E-2</c:v>
                </c:pt>
                <c:pt idx="9410">
                  <c:v>-2.2111800000000001E-2</c:v>
                </c:pt>
                <c:pt idx="9411">
                  <c:v>-2.2006600000000001E-2</c:v>
                </c:pt>
                <c:pt idx="9412">
                  <c:v>-2.18824E-2</c:v>
                </c:pt>
                <c:pt idx="9413">
                  <c:v>-2.17393E-2</c:v>
                </c:pt>
                <c:pt idx="9414">
                  <c:v>-2.15774E-2</c:v>
                </c:pt>
                <c:pt idx="9415">
                  <c:v>-2.1397099999999999E-2</c:v>
                </c:pt>
                <c:pt idx="9416">
                  <c:v>-2.1198499999999999E-2</c:v>
                </c:pt>
                <c:pt idx="9417">
                  <c:v>-2.0981900000000001E-2</c:v>
                </c:pt>
                <c:pt idx="9418">
                  <c:v>-2.0747499999999999E-2</c:v>
                </c:pt>
                <c:pt idx="9419">
                  <c:v>-2.0495699999999999E-2</c:v>
                </c:pt>
                <c:pt idx="9420">
                  <c:v>-2.02267E-2</c:v>
                </c:pt>
                <c:pt idx="9421">
                  <c:v>-1.9940900000000001E-2</c:v>
                </c:pt>
                <c:pt idx="9422">
                  <c:v>-1.9638599999999999E-2</c:v>
                </c:pt>
                <c:pt idx="9423">
                  <c:v>-1.93201E-2</c:v>
                </c:pt>
                <c:pt idx="9424">
                  <c:v>-1.89859E-2</c:v>
                </c:pt>
                <c:pt idx="9425">
                  <c:v>-1.8636199999999999E-2</c:v>
                </c:pt>
                <c:pt idx="9426">
                  <c:v>-1.82715E-2</c:v>
                </c:pt>
                <c:pt idx="9427">
                  <c:v>-1.78922E-2</c:v>
                </c:pt>
                <c:pt idx="9428">
                  <c:v>-1.7498699999999999E-2</c:v>
                </c:pt>
                <c:pt idx="9429">
                  <c:v>-1.7091499999999999E-2</c:v>
                </c:pt>
                <c:pt idx="9430">
                  <c:v>-1.6670899999999999E-2</c:v>
                </c:pt>
                <c:pt idx="9431">
                  <c:v>-1.6237499999999998E-2</c:v>
                </c:pt>
                <c:pt idx="9432">
                  <c:v>-1.5791599999999999E-2</c:v>
                </c:pt>
                <c:pt idx="9433">
                  <c:v>-1.5333899999999999E-2</c:v>
                </c:pt>
                <c:pt idx="9434">
                  <c:v>-1.48647E-2</c:v>
                </c:pt>
                <c:pt idx="9435">
                  <c:v>-1.43845E-2</c:v>
                </c:pt>
                <c:pt idx="9436">
                  <c:v>-1.3893900000000001E-2</c:v>
                </c:pt>
                <c:pt idx="9437">
                  <c:v>-1.33933E-2</c:v>
                </c:pt>
                <c:pt idx="9438">
                  <c:v>-1.28833E-2</c:v>
                </c:pt>
                <c:pt idx="9439">
                  <c:v>-1.2364399999999999E-2</c:v>
                </c:pt>
                <c:pt idx="9440">
                  <c:v>-1.18371E-2</c:v>
                </c:pt>
                <c:pt idx="9441">
                  <c:v>-1.1302E-2</c:v>
                </c:pt>
                <c:pt idx="9442">
                  <c:v>-1.07595E-2</c:v>
                </c:pt>
                <c:pt idx="9443">
                  <c:v>-1.02103E-2</c:v>
                </c:pt>
                <c:pt idx="9444" formatCode="0.00E+00">
                  <c:v>-9.65477E-3</c:v>
                </c:pt>
                <c:pt idx="9445" formatCode="0.00E+00">
                  <c:v>-9.0935600000000005E-3</c:v>
                </c:pt>
                <c:pt idx="9446" formatCode="0.00E+00">
                  <c:v>-8.5271900000000005E-3</c:v>
                </c:pt>
                <c:pt idx="9447" formatCode="0.00E+00">
                  <c:v>-7.9562000000000001E-3</c:v>
                </c:pt>
                <c:pt idx="9448" formatCode="0.00E+00">
                  <c:v>-7.3811299999999996E-3</c:v>
                </c:pt>
                <c:pt idx="9449" formatCode="0.00E+00">
                  <c:v>-6.8025400000000001E-3</c:v>
                </c:pt>
                <c:pt idx="9450" formatCode="0.00E+00">
                  <c:v>-6.2209500000000003E-3</c:v>
                </c:pt>
                <c:pt idx="9451" formatCode="0.00E+00">
                  <c:v>-5.6369200000000001E-3</c:v>
                </c:pt>
                <c:pt idx="9452" formatCode="0.00E+00">
                  <c:v>-5.0509800000000001E-3</c:v>
                </c:pt>
                <c:pt idx="9453" formatCode="0.00E+00">
                  <c:v>-4.4636700000000003E-3</c:v>
                </c:pt>
                <c:pt idx="9454" formatCode="0.00E+00">
                  <c:v>-3.87551E-3</c:v>
                </c:pt>
                <c:pt idx="9455" formatCode="0.00E+00">
                  <c:v>-3.2870400000000002E-3</c:v>
                </c:pt>
                <c:pt idx="9456" formatCode="0.00E+00">
                  <c:v>-2.69879E-3</c:v>
                </c:pt>
                <c:pt idx="9457" formatCode="0.00E+00">
                  <c:v>-2.1112499999999998E-3</c:v>
                </c:pt>
                <c:pt idx="9458" formatCode="0.00E+00">
                  <c:v>-1.5249599999999999E-3</c:v>
                </c:pt>
                <c:pt idx="9459" formatCode="0.00E+00">
                  <c:v>-9.4041800000000005E-4</c:v>
                </c:pt>
                <c:pt idx="9460" formatCode="0.00E+00">
                  <c:v>-3.58119E-4</c:v>
                </c:pt>
                <c:pt idx="9461" formatCode="0.00E+00">
                  <c:v>2.2144299999999999E-4</c:v>
                </c:pt>
                <c:pt idx="9462" formatCode="0.00E+00">
                  <c:v>7.9778399999999995E-4</c:v>
                </c:pt>
                <c:pt idx="9463" formatCode="0.00E+00">
                  <c:v>1.37043E-3</c:v>
                </c:pt>
                <c:pt idx="9464" formatCode="0.00E+00">
                  <c:v>1.9388999999999999E-3</c:v>
                </c:pt>
                <c:pt idx="9465" formatCode="0.00E+00">
                  <c:v>2.5027600000000001E-3</c:v>
                </c:pt>
                <c:pt idx="9466" formatCode="0.00E+00">
                  <c:v>3.0615400000000002E-3</c:v>
                </c:pt>
                <c:pt idx="9467" formatCode="0.00E+00">
                  <c:v>3.6148E-3</c:v>
                </c:pt>
                <c:pt idx="9468" formatCode="0.00E+00">
                  <c:v>4.16213E-3</c:v>
                </c:pt>
                <c:pt idx="9469" formatCode="0.00E+00">
                  <c:v>4.7031E-3</c:v>
                </c:pt>
                <c:pt idx="9470" formatCode="0.00E+00">
                  <c:v>5.2373000000000003E-3</c:v>
                </c:pt>
                <c:pt idx="9471" formatCode="0.00E+00">
                  <c:v>5.7643399999999997E-3</c:v>
                </c:pt>
                <c:pt idx="9472" formatCode="0.00E+00">
                  <c:v>6.2838299999999998E-3</c:v>
                </c:pt>
                <c:pt idx="9473" formatCode="0.00E+00">
                  <c:v>6.79541E-3</c:v>
                </c:pt>
                <c:pt idx="9474" formatCode="0.00E+00">
                  <c:v>7.2987E-3</c:v>
                </c:pt>
                <c:pt idx="9475" formatCode="0.00E+00">
                  <c:v>7.79336E-3</c:v>
                </c:pt>
                <c:pt idx="9476" formatCode="0.00E+00">
                  <c:v>8.2790499999999996E-3</c:v>
                </c:pt>
                <c:pt idx="9477" formatCode="0.00E+00">
                  <c:v>8.7554599999999996E-3</c:v>
                </c:pt>
                <c:pt idx="9478" formatCode="0.00E+00">
                  <c:v>9.2222599999999995E-3</c:v>
                </c:pt>
                <c:pt idx="9479" formatCode="0.00E+00">
                  <c:v>9.6791700000000008E-3</c:v>
                </c:pt>
                <c:pt idx="9480">
                  <c:v>1.01259E-2</c:v>
                </c:pt>
                <c:pt idx="9481">
                  <c:v>1.0562200000000001E-2</c:v>
                </c:pt>
                <c:pt idx="9482">
                  <c:v>1.09877E-2</c:v>
                </c:pt>
                <c:pt idx="9483">
                  <c:v>1.1402300000000001E-2</c:v>
                </c:pt>
                <c:pt idx="9484">
                  <c:v>1.18058E-2</c:v>
                </c:pt>
                <c:pt idx="9485">
                  <c:v>1.21978E-2</c:v>
                </c:pt>
                <c:pt idx="9486">
                  <c:v>1.2578199999999999E-2</c:v>
                </c:pt>
                <c:pt idx="9487">
                  <c:v>1.29468E-2</c:v>
                </c:pt>
                <c:pt idx="9488">
                  <c:v>1.33034E-2</c:v>
                </c:pt>
                <c:pt idx="9489">
                  <c:v>1.3647899999999999E-2</c:v>
                </c:pt>
                <c:pt idx="9490">
                  <c:v>1.3980100000000001E-2</c:v>
                </c:pt>
                <c:pt idx="9491">
                  <c:v>1.4299900000000001E-2</c:v>
                </c:pt>
                <c:pt idx="9492">
                  <c:v>1.46071E-2</c:v>
                </c:pt>
                <c:pt idx="9493">
                  <c:v>1.49017E-2</c:v>
                </c:pt>
                <c:pt idx="9494">
                  <c:v>1.5183500000000001E-2</c:v>
                </c:pt>
                <c:pt idx="9495">
                  <c:v>1.5452499999999999E-2</c:v>
                </c:pt>
                <c:pt idx="9496">
                  <c:v>1.57085E-2</c:v>
                </c:pt>
                <c:pt idx="9497">
                  <c:v>1.59515E-2</c:v>
                </c:pt>
                <c:pt idx="9498">
                  <c:v>1.6181600000000001E-2</c:v>
                </c:pt>
                <c:pt idx="9499">
                  <c:v>1.63985E-2</c:v>
                </c:pt>
                <c:pt idx="9500">
                  <c:v>1.66024E-2</c:v>
                </c:pt>
                <c:pt idx="9501">
                  <c:v>1.6793099999999998E-2</c:v>
                </c:pt>
                <c:pt idx="9502">
                  <c:v>1.6970800000000001E-2</c:v>
                </c:pt>
                <c:pt idx="9503">
                  <c:v>1.7135399999999999E-2</c:v>
                </c:pt>
                <c:pt idx="9504">
                  <c:v>1.7286800000000001E-2</c:v>
                </c:pt>
                <c:pt idx="9505">
                  <c:v>1.7425300000000001E-2</c:v>
                </c:pt>
                <c:pt idx="9506">
                  <c:v>1.7550699999999999E-2</c:v>
                </c:pt>
                <c:pt idx="9507">
                  <c:v>1.76632E-2</c:v>
                </c:pt>
                <c:pt idx="9508">
                  <c:v>1.7762799999999999E-2</c:v>
                </c:pt>
                <c:pt idx="9509">
                  <c:v>1.7849500000000001E-2</c:v>
                </c:pt>
                <c:pt idx="9510">
                  <c:v>1.7923499999999998E-2</c:v>
                </c:pt>
                <c:pt idx="9511">
                  <c:v>1.7984900000000002E-2</c:v>
                </c:pt>
                <c:pt idx="9512">
                  <c:v>1.80336E-2</c:v>
                </c:pt>
                <c:pt idx="9513">
                  <c:v>1.8069999999999999E-2</c:v>
                </c:pt>
                <c:pt idx="9514">
                  <c:v>1.80939E-2</c:v>
                </c:pt>
                <c:pt idx="9515">
                  <c:v>1.8105599999999999E-2</c:v>
                </c:pt>
                <c:pt idx="9516">
                  <c:v>1.8105300000000001E-2</c:v>
                </c:pt>
                <c:pt idx="9517">
                  <c:v>1.8092899999999999E-2</c:v>
                </c:pt>
                <c:pt idx="9518">
                  <c:v>1.80687E-2</c:v>
                </c:pt>
                <c:pt idx="9519">
                  <c:v>1.8032800000000002E-2</c:v>
                </c:pt>
                <c:pt idx="9520">
                  <c:v>1.7985399999999999E-2</c:v>
                </c:pt>
                <c:pt idx="9521">
                  <c:v>1.7926500000000001E-2</c:v>
                </c:pt>
                <c:pt idx="9522">
                  <c:v>1.7856500000000001E-2</c:v>
                </c:pt>
                <c:pt idx="9523">
                  <c:v>1.7775300000000001E-2</c:v>
                </c:pt>
                <c:pt idx="9524">
                  <c:v>1.7683299999999999E-2</c:v>
                </c:pt>
                <c:pt idx="9525">
                  <c:v>1.7580499999999999E-2</c:v>
                </c:pt>
                <c:pt idx="9526">
                  <c:v>1.7467199999999999E-2</c:v>
                </c:pt>
                <c:pt idx="9527">
                  <c:v>1.7343500000000001E-2</c:v>
                </c:pt>
                <c:pt idx="9528">
                  <c:v>1.7209700000000001E-2</c:v>
                </c:pt>
                <c:pt idx="9529">
                  <c:v>1.7065799999999999E-2</c:v>
                </c:pt>
                <c:pt idx="9530">
                  <c:v>1.6912099999999999E-2</c:v>
                </c:pt>
                <c:pt idx="9531">
                  <c:v>1.6748800000000001E-2</c:v>
                </c:pt>
                <c:pt idx="9532">
                  <c:v>1.6576E-2</c:v>
                </c:pt>
                <c:pt idx="9533">
                  <c:v>1.6394100000000002E-2</c:v>
                </c:pt>
                <c:pt idx="9534">
                  <c:v>1.6202999999999999E-2</c:v>
                </c:pt>
                <c:pt idx="9535">
                  <c:v>1.6003099999999999E-2</c:v>
                </c:pt>
                <c:pt idx="9536">
                  <c:v>1.5794599999999999E-2</c:v>
                </c:pt>
                <c:pt idx="9537">
                  <c:v>1.55776E-2</c:v>
                </c:pt>
                <c:pt idx="9538">
                  <c:v>1.5352299999999999E-2</c:v>
                </c:pt>
                <c:pt idx="9539">
                  <c:v>1.5119E-2</c:v>
                </c:pt>
                <c:pt idx="9540">
                  <c:v>1.48778E-2</c:v>
                </c:pt>
                <c:pt idx="9541">
                  <c:v>1.46289E-2</c:v>
                </c:pt>
                <c:pt idx="9542">
                  <c:v>1.4372599999999999E-2</c:v>
                </c:pt>
                <c:pt idx="9543">
                  <c:v>1.4109E-2</c:v>
                </c:pt>
                <c:pt idx="9544">
                  <c:v>1.38383E-2</c:v>
                </c:pt>
                <c:pt idx="9545">
                  <c:v>1.35607E-2</c:v>
                </c:pt>
                <c:pt idx="9546">
                  <c:v>1.3276400000000001E-2</c:v>
                </c:pt>
                <c:pt idx="9547">
                  <c:v>1.29856E-2</c:v>
                </c:pt>
                <c:pt idx="9548">
                  <c:v>1.26885E-2</c:v>
                </c:pt>
                <c:pt idx="9549">
                  <c:v>1.23853E-2</c:v>
                </c:pt>
                <c:pt idx="9550">
                  <c:v>1.20762E-2</c:v>
                </c:pt>
                <c:pt idx="9551">
                  <c:v>1.1761300000000001E-2</c:v>
                </c:pt>
                <c:pt idx="9552">
                  <c:v>1.1440799999999999E-2</c:v>
                </c:pt>
                <c:pt idx="9553">
                  <c:v>1.1115E-2</c:v>
                </c:pt>
                <c:pt idx="9554">
                  <c:v>1.0784E-2</c:v>
                </c:pt>
                <c:pt idx="9555">
                  <c:v>1.04479E-2</c:v>
                </c:pt>
                <c:pt idx="9556">
                  <c:v>1.0107E-2</c:v>
                </c:pt>
                <c:pt idx="9557" formatCode="0.00E+00">
                  <c:v>9.7614899999999994E-3</c:v>
                </c:pt>
                <c:pt idx="9558" formatCode="0.00E+00">
                  <c:v>9.41146E-3</c:v>
                </c:pt>
                <c:pt idx="9559" formatCode="0.00E+00">
                  <c:v>9.0571100000000002E-3</c:v>
                </c:pt>
                <c:pt idx="9560" formatCode="0.00E+00">
                  <c:v>8.6986300000000006E-3</c:v>
                </c:pt>
                <c:pt idx="9561" formatCode="0.00E+00">
                  <c:v>8.3361700000000004E-3</c:v>
                </c:pt>
                <c:pt idx="9562" formatCode="0.00E+00">
                  <c:v>7.9699100000000002E-3</c:v>
                </c:pt>
                <c:pt idx="9563" formatCode="0.00E+00">
                  <c:v>7.6000199999999999E-3</c:v>
                </c:pt>
                <c:pt idx="9564" formatCode="0.00E+00">
                  <c:v>7.2266600000000002E-3</c:v>
                </c:pt>
                <c:pt idx="9565" formatCode="0.00E+00">
                  <c:v>6.8499900000000002E-3</c:v>
                </c:pt>
                <c:pt idx="9566" formatCode="0.00E+00">
                  <c:v>6.4701899999999998E-3</c:v>
                </c:pt>
                <c:pt idx="9567" formatCode="0.00E+00">
                  <c:v>6.0873999999999998E-3</c:v>
                </c:pt>
                <c:pt idx="9568" formatCode="0.00E+00">
                  <c:v>5.70179E-3</c:v>
                </c:pt>
                <c:pt idx="9569" formatCode="0.00E+00">
                  <c:v>5.3135300000000003E-3</c:v>
                </c:pt>
                <c:pt idx="9570" formatCode="0.00E+00">
                  <c:v>4.9227699999999999E-3</c:v>
                </c:pt>
                <c:pt idx="9571" formatCode="0.00E+00">
                  <c:v>4.5296700000000004E-3</c:v>
                </c:pt>
                <c:pt idx="9572" formatCode="0.00E+00">
                  <c:v>4.13438E-3</c:v>
                </c:pt>
                <c:pt idx="9573" formatCode="0.00E+00">
                  <c:v>3.7370699999999999E-3</c:v>
                </c:pt>
                <c:pt idx="9574" formatCode="0.00E+00">
                  <c:v>3.3379E-3</c:v>
                </c:pt>
                <c:pt idx="9575" formatCode="0.00E+00">
                  <c:v>2.9370099999999999E-3</c:v>
                </c:pt>
                <c:pt idx="9576" formatCode="0.00E+00">
                  <c:v>2.5345599999999999E-3</c:v>
                </c:pt>
                <c:pt idx="9577" formatCode="0.00E+00">
                  <c:v>2.13073E-3</c:v>
                </c:pt>
                <c:pt idx="9578" formatCode="0.00E+00">
                  <c:v>1.72565E-3</c:v>
                </c:pt>
                <c:pt idx="9579" formatCode="0.00E+00">
                  <c:v>1.31948E-3</c:v>
                </c:pt>
                <c:pt idx="9580" formatCode="0.00E+00">
                  <c:v>9.1239900000000004E-4</c:v>
                </c:pt>
                <c:pt idx="9581" formatCode="0.00E+00">
                  <c:v>5.0454799999999995E-4</c:v>
                </c:pt>
                <c:pt idx="9582" formatCode="0.00E+00">
                  <c:v>9.6090799999999998E-5</c:v>
                </c:pt>
                <c:pt idx="9583" formatCode="0.00E+00">
                  <c:v>-3.1281100000000002E-4</c:v>
                </c:pt>
                <c:pt idx="9584" formatCode="0.00E+00">
                  <c:v>-7.2199700000000005E-4</c:v>
                </c:pt>
                <c:pt idx="9585" formatCode="0.00E+00">
                  <c:v>-1.1313E-3</c:v>
                </c:pt>
                <c:pt idx="9586" formatCode="0.00E+00">
                  <c:v>-1.54057E-3</c:v>
                </c:pt>
                <c:pt idx="9587" formatCode="0.00E+00">
                  <c:v>-1.94962E-3</c:v>
                </c:pt>
                <c:pt idx="9588" formatCode="0.00E+00">
                  <c:v>-2.3582999999999998E-3</c:v>
                </c:pt>
                <c:pt idx="9589" formatCode="0.00E+00">
                  <c:v>-2.7664299999999998E-3</c:v>
                </c:pt>
                <c:pt idx="9590" formatCode="0.00E+00">
                  <c:v>-3.1738500000000002E-3</c:v>
                </c:pt>
                <c:pt idx="9591" formatCode="0.00E+00">
                  <c:v>-3.5803699999999998E-3</c:v>
                </c:pt>
                <c:pt idx="9592" formatCode="0.00E+00">
                  <c:v>-3.9858300000000001E-3</c:v>
                </c:pt>
                <c:pt idx="9593" formatCode="0.00E+00">
                  <c:v>-4.3900500000000004E-3</c:v>
                </c:pt>
                <c:pt idx="9594" formatCode="0.00E+00">
                  <c:v>-4.7928500000000004E-3</c:v>
                </c:pt>
                <c:pt idx="9595" formatCode="0.00E+00">
                  <c:v>-5.1940399999999996E-3</c:v>
                </c:pt>
                <c:pt idx="9596" formatCode="0.00E+00">
                  <c:v>-5.5934499999999998E-3</c:v>
                </c:pt>
                <c:pt idx="9597" formatCode="0.00E+00">
                  <c:v>-5.9908799999999996E-3</c:v>
                </c:pt>
                <c:pt idx="9598" formatCode="0.00E+00">
                  <c:v>-6.3861500000000002E-3</c:v>
                </c:pt>
                <c:pt idx="9599" formatCode="0.00E+00">
                  <c:v>-6.7790599999999999E-3</c:v>
                </c:pt>
                <c:pt idx="9600" formatCode="0.00E+00">
                  <c:v>-7.1694200000000001E-3</c:v>
                </c:pt>
                <c:pt idx="9601" formatCode="0.00E+00">
                  <c:v>-7.5570300000000002E-3</c:v>
                </c:pt>
                <c:pt idx="9602" formatCode="0.00E+00">
                  <c:v>-7.9416899999999995E-3</c:v>
                </c:pt>
                <c:pt idx="9603" formatCode="0.00E+00">
                  <c:v>-8.3231999999999993E-3</c:v>
                </c:pt>
                <c:pt idx="9604" formatCode="0.00E+00">
                  <c:v>-8.7013500000000001E-3</c:v>
                </c:pt>
                <c:pt idx="9605" formatCode="0.00E+00">
                  <c:v>-9.0759299999999994E-3</c:v>
                </c:pt>
                <c:pt idx="9606" formatCode="0.00E+00">
                  <c:v>-9.4467400000000003E-3</c:v>
                </c:pt>
                <c:pt idx="9607" formatCode="0.00E+00">
                  <c:v>-9.8135600000000007E-3</c:v>
                </c:pt>
                <c:pt idx="9608">
                  <c:v>-1.01762E-2</c:v>
                </c:pt>
                <c:pt idx="9609">
                  <c:v>-1.05343E-2</c:v>
                </c:pt>
                <c:pt idx="9610">
                  <c:v>-1.0887900000000001E-2</c:v>
                </c:pt>
                <c:pt idx="9611">
                  <c:v>-1.12365E-2</c:v>
                </c:pt>
                <c:pt idx="9612">
                  <c:v>-1.1580099999999999E-2</c:v>
                </c:pt>
                <c:pt idx="9613">
                  <c:v>-1.19183E-2</c:v>
                </c:pt>
                <c:pt idx="9614">
                  <c:v>-1.2251E-2</c:v>
                </c:pt>
                <c:pt idx="9615">
                  <c:v>-1.2577899999999999E-2</c:v>
                </c:pt>
                <c:pt idx="9616">
                  <c:v>-1.28988E-2</c:v>
                </c:pt>
                <c:pt idx="9617">
                  <c:v>-1.32134E-2</c:v>
                </c:pt>
                <c:pt idx="9618">
                  <c:v>-1.3521500000000001E-2</c:v>
                </c:pt>
                <c:pt idx="9619">
                  <c:v>-1.3822900000000001E-2</c:v>
                </c:pt>
                <c:pt idx="9620">
                  <c:v>-1.4117299999999999E-2</c:v>
                </c:pt>
                <c:pt idx="9621">
                  <c:v>-1.4404500000000001E-2</c:v>
                </c:pt>
                <c:pt idx="9622">
                  <c:v>-1.46842E-2</c:v>
                </c:pt>
                <c:pt idx="9623">
                  <c:v>-1.49563E-2</c:v>
                </c:pt>
                <c:pt idx="9624">
                  <c:v>-1.52204E-2</c:v>
                </c:pt>
                <c:pt idx="9625">
                  <c:v>-1.54763E-2</c:v>
                </c:pt>
                <c:pt idx="9626">
                  <c:v>-1.57238E-2</c:v>
                </c:pt>
                <c:pt idx="9627">
                  <c:v>-1.59627E-2</c:v>
                </c:pt>
                <c:pt idx="9628">
                  <c:v>-1.6192600000000001E-2</c:v>
                </c:pt>
                <c:pt idx="9629">
                  <c:v>-1.6413400000000002E-2</c:v>
                </c:pt>
                <c:pt idx="9630">
                  <c:v>-1.6624900000000001E-2</c:v>
                </c:pt>
                <c:pt idx="9631">
                  <c:v>-1.68267E-2</c:v>
                </c:pt>
                <c:pt idx="9632">
                  <c:v>-1.7018700000000001E-2</c:v>
                </c:pt>
                <c:pt idx="9633">
                  <c:v>-1.72006E-2</c:v>
                </c:pt>
                <c:pt idx="9634">
                  <c:v>-1.73723E-2</c:v>
                </c:pt>
                <c:pt idx="9635">
                  <c:v>-1.7533400000000001E-2</c:v>
                </c:pt>
                <c:pt idx="9636">
                  <c:v>-1.76837E-2</c:v>
                </c:pt>
                <c:pt idx="9637">
                  <c:v>-1.7823100000000001E-2</c:v>
                </c:pt>
                <c:pt idx="9638">
                  <c:v>-1.7951399999999999E-2</c:v>
                </c:pt>
                <c:pt idx="9639">
                  <c:v>-1.80682E-2</c:v>
                </c:pt>
                <c:pt idx="9640">
                  <c:v>-1.8173499999999999E-2</c:v>
                </c:pt>
                <c:pt idx="9641">
                  <c:v>-1.8266999999999999E-2</c:v>
                </c:pt>
                <c:pt idx="9642">
                  <c:v>-1.83485E-2</c:v>
                </c:pt>
                <c:pt idx="9643">
                  <c:v>-1.8417900000000001E-2</c:v>
                </c:pt>
                <c:pt idx="9644">
                  <c:v>-1.8474899999999999E-2</c:v>
                </c:pt>
                <c:pt idx="9645">
                  <c:v>-1.8519399999999998E-2</c:v>
                </c:pt>
                <c:pt idx="9646">
                  <c:v>-1.85513E-2</c:v>
                </c:pt>
                <c:pt idx="9647">
                  <c:v>-1.8570300000000001E-2</c:v>
                </c:pt>
                <c:pt idx="9648">
                  <c:v>-1.85763E-2</c:v>
                </c:pt>
                <c:pt idx="9649">
                  <c:v>-1.8569200000000001E-2</c:v>
                </c:pt>
                <c:pt idx="9650">
                  <c:v>-1.85489E-2</c:v>
                </c:pt>
                <c:pt idx="9651">
                  <c:v>-1.8515199999999999E-2</c:v>
                </c:pt>
                <c:pt idx="9652">
                  <c:v>-1.8467999999999998E-2</c:v>
                </c:pt>
                <c:pt idx="9653">
                  <c:v>-1.8407099999999999E-2</c:v>
                </c:pt>
                <c:pt idx="9654">
                  <c:v>-1.8332600000000001E-2</c:v>
                </c:pt>
                <c:pt idx="9655">
                  <c:v>-1.8244400000000001E-2</c:v>
                </c:pt>
                <c:pt idx="9656">
                  <c:v>-1.8142200000000001E-2</c:v>
                </c:pt>
                <c:pt idx="9657">
                  <c:v>-1.8026199999999999E-2</c:v>
                </c:pt>
                <c:pt idx="9658">
                  <c:v>-1.7896200000000001E-2</c:v>
                </c:pt>
                <c:pt idx="9659">
                  <c:v>-1.77521E-2</c:v>
                </c:pt>
                <c:pt idx="9660">
                  <c:v>-1.7594100000000001E-2</c:v>
                </c:pt>
                <c:pt idx="9661">
                  <c:v>-1.7422E-2</c:v>
                </c:pt>
                <c:pt idx="9662">
                  <c:v>-1.7235799999999999E-2</c:v>
                </c:pt>
                <c:pt idx="9663">
                  <c:v>-1.7035600000000001E-2</c:v>
                </c:pt>
                <c:pt idx="9664">
                  <c:v>-1.68214E-2</c:v>
                </c:pt>
                <c:pt idx="9665">
                  <c:v>-1.6593199999999999E-2</c:v>
                </c:pt>
                <c:pt idx="9666">
                  <c:v>-1.63511E-2</c:v>
                </c:pt>
                <c:pt idx="9667">
                  <c:v>-1.6095000000000002E-2</c:v>
                </c:pt>
                <c:pt idx="9668">
                  <c:v>-1.5825200000000001E-2</c:v>
                </c:pt>
                <c:pt idx="9669">
                  <c:v>-1.55417E-2</c:v>
                </c:pt>
                <c:pt idx="9670">
                  <c:v>-1.5244600000000001E-2</c:v>
                </c:pt>
                <c:pt idx="9671">
                  <c:v>-1.49339E-2</c:v>
                </c:pt>
                <c:pt idx="9672">
                  <c:v>-1.46099E-2</c:v>
                </c:pt>
                <c:pt idx="9673">
                  <c:v>-1.4272699999999999E-2</c:v>
                </c:pt>
                <c:pt idx="9674">
                  <c:v>-1.3922500000000001E-2</c:v>
                </c:pt>
                <c:pt idx="9675">
                  <c:v>-1.3559399999999999E-2</c:v>
                </c:pt>
                <c:pt idx="9676">
                  <c:v>-1.3183500000000001E-2</c:v>
                </c:pt>
                <c:pt idx="9677">
                  <c:v>-1.27952E-2</c:v>
                </c:pt>
                <c:pt idx="9678">
                  <c:v>-1.23947E-2</c:v>
                </c:pt>
                <c:pt idx="9679">
                  <c:v>-1.1982100000000001E-2</c:v>
                </c:pt>
                <c:pt idx="9680">
                  <c:v>-1.1557700000000001E-2</c:v>
                </c:pt>
                <c:pt idx="9681">
                  <c:v>-1.1121799999999999E-2</c:v>
                </c:pt>
                <c:pt idx="9682">
                  <c:v>-1.0674599999999999E-2</c:v>
                </c:pt>
                <c:pt idx="9683">
                  <c:v>-1.02165E-2</c:v>
                </c:pt>
                <c:pt idx="9684" formatCode="0.00E+00">
                  <c:v>-9.7476999999999998E-3</c:v>
                </c:pt>
                <c:pt idx="9685" formatCode="0.00E+00">
                  <c:v>-9.2685700000000003E-3</c:v>
                </c:pt>
                <c:pt idx="9686" formatCode="0.00E+00">
                  <c:v>-8.7794299999999995E-3</c:v>
                </c:pt>
                <c:pt idx="9687" formatCode="0.00E+00">
                  <c:v>-8.2806200000000007E-3</c:v>
                </c:pt>
                <c:pt idx="9688" formatCode="0.00E+00">
                  <c:v>-7.7725099999999998E-3</c:v>
                </c:pt>
                <c:pt idx="9689" formatCode="0.00E+00">
                  <c:v>-7.2554500000000001E-3</c:v>
                </c:pt>
                <c:pt idx="9690" formatCode="0.00E+00">
                  <c:v>-6.72984E-3</c:v>
                </c:pt>
                <c:pt idx="9691" formatCode="0.00E+00">
                  <c:v>-6.1960599999999998E-3</c:v>
                </c:pt>
                <c:pt idx="9692" formatCode="0.00E+00">
                  <c:v>-5.6545299999999996E-3</c:v>
                </c:pt>
                <c:pt idx="9693" formatCode="0.00E+00">
                  <c:v>-5.1056599999999997E-3</c:v>
                </c:pt>
                <c:pt idx="9694" formatCode="0.00E+00">
                  <c:v>-4.54989E-3</c:v>
                </c:pt>
                <c:pt idx="9695" formatCode="0.00E+00">
                  <c:v>-3.9876499999999997E-3</c:v>
                </c:pt>
                <c:pt idx="9696" formatCode="0.00E+00">
                  <c:v>-3.4194E-3</c:v>
                </c:pt>
                <c:pt idx="9697" formatCode="0.00E+00">
                  <c:v>-2.8456000000000002E-3</c:v>
                </c:pt>
                <c:pt idx="9698" formatCode="0.00E+00">
                  <c:v>-2.2667299999999998E-3</c:v>
                </c:pt>
                <c:pt idx="9699" formatCode="0.00E+00">
                  <c:v>-1.6832500000000001E-3</c:v>
                </c:pt>
                <c:pt idx="9700" formatCode="0.00E+00">
                  <c:v>-1.0956799999999999E-3</c:v>
                </c:pt>
                <c:pt idx="9701" formatCode="0.00E+00">
                  <c:v>-5.0449299999999996E-4</c:v>
                </c:pt>
                <c:pt idx="9702" formatCode="0.00E+00">
                  <c:v>8.97874E-5</c:v>
                </c:pt>
                <c:pt idx="9703" formatCode="0.00E+00">
                  <c:v>6.8665100000000004E-4</c:v>
                </c:pt>
                <c:pt idx="9704" formatCode="0.00E+00">
                  <c:v>1.2855799999999999E-3</c:v>
                </c:pt>
                <c:pt idx="9705" formatCode="0.00E+00">
                  <c:v>1.8860400000000001E-3</c:v>
                </c:pt>
                <c:pt idx="9706" formatCode="0.00E+00">
                  <c:v>2.4874900000000002E-3</c:v>
                </c:pt>
                <c:pt idx="9707" formatCode="0.00E+00">
                  <c:v>3.0894099999999999E-3</c:v>
                </c:pt>
                <c:pt idx="9708" formatCode="0.00E+00">
                  <c:v>3.6912400000000001E-3</c:v>
                </c:pt>
                <c:pt idx="9709" formatCode="0.00E+00">
                  <c:v>4.2924399999999998E-3</c:v>
                </c:pt>
                <c:pt idx="9710" formatCode="0.00E+00">
                  <c:v>4.8924499999999996E-3</c:v>
                </c:pt>
                <c:pt idx="9711" formatCode="0.00E+00">
                  <c:v>5.4907300000000001E-3</c:v>
                </c:pt>
                <c:pt idx="9712" formatCode="0.00E+00">
                  <c:v>6.0866999999999996E-3</c:v>
                </c:pt>
                <c:pt idx="9713" formatCode="0.00E+00">
                  <c:v>6.6798099999999996E-3</c:v>
                </c:pt>
                <c:pt idx="9714" formatCode="0.00E+00">
                  <c:v>7.2695099999999999E-3</c:v>
                </c:pt>
                <c:pt idx="9715" formatCode="0.00E+00">
                  <c:v>7.8552199999999996E-3</c:v>
                </c:pt>
                <c:pt idx="9716" formatCode="0.00E+00">
                  <c:v>8.4364000000000001E-3</c:v>
                </c:pt>
                <c:pt idx="9717" formatCode="0.00E+00">
                  <c:v>9.0124699999999999E-3</c:v>
                </c:pt>
                <c:pt idx="9718" formatCode="0.00E+00">
                  <c:v>9.5828800000000002E-3</c:v>
                </c:pt>
                <c:pt idx="9719">
                  <c:v>1.0147099999999999E-2</c:v>
                </c:pt>
                <c:pt idx="9720">
                  <c:v>1.07045E-2</c:v>
                </c:pt>
                <c:pt idx="9721">
                  <c:v>1.12546E-2</c:v>
                </c:pt>
                <c:pt idx="9722">
                  <c:v>1.17968E-2</c:v>
                </c:pt>
                <c:pt idx="9723">
                  <c:v>1.23307E-2</c:v>
                </c:pt>
                <c:pt idx="9724">
                  <c:v>1.28556E-2</c:v>
                </c:pt>
                <c:pt idx="9725">
                  <c:v>1.3370999999999999E-2</c:v>
                </c:pt>
                <c:pt idx="9726">
                  <c:v>1.3876400000000001E-2</c:v>
                </c:pt>
                <c:pt idx="9727">
                  <c:v>1.43713E-2</c:v>
                </c:pt>
                <c:pt idx="9728">
                  <c:v>1.4855200000000001E-2</c:v>
                </c:pt>
                <c:pt idx="9729">
                  <c:v>1.5327500000000001E-2</c:v>
                </c:pt>
                <c:pt idx="9730">
                  <c:v>1.5787900000000001E-2</c:v>
                </c:pt>
                <c:pt idx="9731">
                  <c:v>1.6235699999999999E-2</c:v>
                </c:pt>
                <c:pt idx="9732">
                  <c:v>1.6670600000000001E-2</c:v>
                </c:pt>
                <c:pt idx="9733">
                  <c:v>1.7092099999999999E-2</c:v>
                </c:pt>
                <c:pt idx="9734">
                  <c:v>1.74997E-2</c:v>
                </c:pt>
                <c:pt idx="9735">
                  <c:v>1.7892999999999999E-2</c:v>
                </c:pt>
                <c:pt idx="9736">
                  <c:v>1.82715E-2</c:v>
                </c:pt>
                <c:pt idx="9737">
                  <c:v>1.8634999999999999E-2</c:v>
                </c:pt>
                <c:pt idx="9738">
                  <c:v>1.89829E-2</c:v>
                </c:pt>
                <c:pt idx="9739">
                  <c:v>1.9314899999999999E-2</c:v>
                </c:pt>
                <c:pt idx="9740">
                  <c:v>1.9630700000000001E-2</c:v>
                </c:pt>
                <c:pt idx="9741">
                  <c:v>1.9929800000000001E-2</c:v>
                </c:pt>
                <c:pt idx="9742">
                  <c:v>2.0212000000000001E-2</c:v>
                </c:pt>
                <c:pt idx="9743">
                  <c:v>2.0476899999999999E-2</c:v>
                </c:pt>
                <c:pt idx="9744">
                  <c:v>2.0724300000000001E-2</c:v>
                </c:pt>
                <c:pt idx="9745">
                  <c:v>2.0953699999999999E-2</c:v>
                </c:pt>
                <c:pt idx="9746">
                  <c:v>2.1165099999999999E-2</c:v>
                </c:pt>
                <c:pt idx="9747">
                  <c:v>2.1358100000000001E-2</c:v>
                </c:pt>
                <c:pt idx="9748">
                  <c:v>2.1532599999999999E-2</c:v>
                </c:pt>
                <c:pt idx="9749">
                  <c:v>2.1688200000000001E-2</c:v>
                </c:pt>
                <c:pt idx="9750">
                  <c:v>2.1824799999999998E-2</c:v>
                </c:pt>
                <c:pt idx="9751">
                  <c:v>2.1942300000000001E-2</c:v>
                </c:pt>
                <c:pt idx="9752">
                  <c:v>2.2040500000000001E-2</c:v>
                </c:pt>
                <c:pt idx="9753">
                  <c:v>2.2119199999999999E-2</c:v>
                </c:pt>
                <c:pt idx="9754">
                  <c:v>2.2178400000000001E-2</c:v>
                </c:pt>
                <c:pt idx="9755">
                  <c:v>2.2217899999999999E-2</c:v>
                </c:pt>
                <c:pt idx="9756">
                  <c:v>2.2237699999999999E-2</c:v>
                </c:pt>
                <c:pt idx="9757">
                  <c:v>2.2237799999999999E-2</c:v>
                </c:pt>
                <c:pt idx="9758">
                  <c:v>2.2218000000000002E-2</c:v>
                </c:pt>
                <c:pt idx="9759">
                  <c:v>2.21785E-2</c:v>
                </c:pt>
                <c:pt idx="9760">
                  <c:v>2.2119099999999999E-2</c:v>
                </c:pt>
                <c:pt idx="9761">
                  <c:v>2.2040000000000001E-2</c:v>
                </c:pt>
                <c:pt idx="9762">
                  <c:v>2.1941200000000001E-2</c:v>
                </c:pt>
                <c:pt idx="9763">
                  <c:v>2.18228E-2</c:v>
                </c:pt>
                <c:pt idx="9764">
                  <c:v>2.1684800000000001E-2</c:v>
                </c:pt>
                <c:pt idx="9765">
                  <c:v>2.1527399999999999E-2</c:v>
                </c:pt>
                <c:pt idx="9766">
                  <c:v>2.13507E-2</c:v>
                </c:pt>
                <c:pt idx="9767">
                  <c:v>2.1154900000000001E-2</c:v>
                </c:pt>
                <c:pt idx="9768">
                  <c:v>2.09401E-2</c:v>
                </c:pt>
                <c:pt idx="9769">
                  <c:v>2.0706599999999999E-2</c:v>
                </c:pt>
                <c:pt idx="9770">
                  <c:v>2.04546E-2</c:v>
                </c:pt>
                <c:pt idx="9771">
                  <c:v>2.0184299999999999E-2</c:v>
                </c:pt>
                <c:pt idx="9772">
                  <c:v>1.9895900000000001E-2</c:v>
                </c:pt>
                <c:pt idx="9773">
                  <c:v>1.9589800000000001E-2</c:v>
                </c:pt>
                <c:pt idx="9774">
                  <c:v>1.9266200000000001E-2</c:v>
                </c:pt>
                <c:pt idx="9775">
                  <c:v>1.8925500000000001E-2</c:v>
                </c:pt>
                <c:pt idx="9776">
                  <c:v>1.8568000000000001E-2</c:v>
                </c:pt>
                <c:pt idx="9777">
                  <c:v>1.8193999999999998E-2</c:v>
                </c:pt>
                <c:pt idx="9778">
                  <c:v>1.7803800000000002E-2</c:v>
                </c:pt>
                <c:pt idx="9779">
                  <c:v>1.7398E-2</c:v>
                </c:pt>
                <c:pt idx="9780">
                  <c:v>1.69768E-2</c:v>
                </c:pt>
                <c:pt idx="9781">
                  <c:v>1.6540800000000001E-2</c:v>
                </c:pt>
                <c:pt idx="9782">
                  <c:v>1.6090299999999998E-2</c:v>
                </c:pt>
                <c:pt idx="9783">
                  <c:v>1.5625699999999999E-2</c:v>
                </c:pt>
                <c:pt idx="9784">
                  <c:v>1.5147600000000001E-2</c:v>
                </c:pt>
                <c:pt idx="9785">
                  <c:v>1.4656499999999999E-2</c:v>
                </c:pt>
                <c:pt idx="9786">
                  <c:v>1.4152700000000001E-2</c:v>
                </c:pt>
                <c:pt idx="9787">
                  <c:v>1.3636799999999999E-2</c:v>
                </c:pt>
                <c:pt idx="9788">
                  <c:v>1.31094E-2</c:v>
                </c:pt>
                <c:pt idx="9789">
                  <c:v>1.2570899999999999E-2</c:v>
                </c:pt>
                <c:pt idx="9790">
                  <c:v>1.20219E-2</c:v>
                </c:pt>
                <c:pt idx="9791">
                  <c:v>1.14629E-2</c:v>
                </c:pt>
                <c:pt idx="9792">
                  <c:v>1.08945E-2</c:v>
                </c:pt>
                <c:pt idx="9793">
                  <c:v>1.03173E-2</c:v>
                </c:pt>
                <c:pt idx="9794" formatCode="0.00E+00">
                  <c:v>9.7317600000000008E-3</c:v>
                </c:pt>
                <c:pt idx="9795" formatCode="0.00E+00">
                  <c:v>9.1385700000000004E-3</c:v>
                </c:pt>
                <c:pt idx="9796" formatCode="0.00E+00">
                  <c:v>8.5382900000000005E-3</c:v>
                </c:pt>
                <c:pt idx="9797" formatCode="0.00E+00">
                  <c:v>7.9314999999999993E-3</c:v>
                </c:pt>
                <c:pt idx="9798" formatCode="0.00E+00">
                  <c:v>7.3188100000000002E-3</c:v>
                </c:pt>
                <c:pt idx="9799" formatCode="0.00E+00">
                  <c:v>6.7008199999999997E-3</c:v>
                </c:pt>
                <c:pt idx="9800" formatCode="0.00E+00">
                  <c:v>6.07815E-3</c:v>
                </c:pt>
                <c:pt idx="9801" formatCode="0.00E+00">
                  <c:v>5.4514100000000003E-3</c:v>
                </c:pt>
                <c:pt idx="9802" formatCode="0.00E+00">
                  <c:v>4.8212000000000003E-3</c:v>
                </c:pt>
                <c:pt idx="9803" formatCode="0.00E+00">
                  <c:v>4.1881599999999998E-3</c:v>
                </c:pt>
                <c:pt idx="9804" formatCode="0.00E+00">
                  <c:v>3.5529099999999998E-3</c:v>
                </c:pt>
                <c:pt idx="9805" formatCode="0.00E+00">
                  <c:v>2.9160499999999999E-3</c:v>
                </c:pt>
                <c:pt idx="9806" formatCode="0.00E+00">
                  <c:v>2.2782100000000001E-3</c:v>
                </c:pt>
                <c:pt idx="9807" formatCode="0.00E+00">
                  <c:v>1.6400099999999999E-3</c:v>
                </c:pt>
                <c:pt idx="9808" formatCode="0.00E+00">
                  <c:v>1.0020700000000001E-3</c:v>
                </c:pt>
                <c:pt idx="9809" formatCode="0.00E+00">
                  <c:v>3.6499299999999998E-4</c:v>
                </c:pt>
                <c:pt idx="9810" formatCode="0.00E+00">
                  <c:v>-2.7059799999999999E-4</c:v>
                </c:pt>
                <c:pt idx="9811" formatCode="0.00E+00">
                  <c:v>-9.0410100000000004E-4</c:v>
                </c:pt>
                <c:pt idx="9812" formatCode="0.00E+00">
                  <c:v>-1.53491E-3</c:v>
                </c:pt>
                <c:pt idx="9813" formatCode="0.00E+00">
                  <c:v>-2.1624299999999999E-3</c:v>
                </c:pt>
                <c:pt idx="9814" formatCode="0.00E+00">
                  <c:v>-2.7860699999999999E-3</c:v>
                </c:pt>
                <c:pt idx="9815" formatCode="0.00E+00">
                  <c:v>-3.4052399999999999E-3</c:v>
                </c:pt>
                <c:pt idx="9816" formatCode="0.00E+00">
                  <c:v>-4.0193599999999996E-3</c:v>
                </c:pt>
                <c:pt idx="9817" formatCode="0.00E+00">
                  <c:v>-4.6278600000000001E-3</c:v>
                </c:pt>
                <c:pt idx="9818" formatCode="0.00E+00">
                  <c:v>-5.23019E-3</c:v>
                </c:pt>
                <c:pt idx="9819" formatCode="0.00E+00">
                  <c:v>-5.82578E-3</c:v>
                </c:pt>
                <c:pt idx="9820" formatCode="0.00E+00">
                  <c:v>-6.4140999999999998E-3</c:v>
                </c:pt>
                <c:pt idx="9821" formatCode="0.00E+00">
                  <c:v>-6.9946100000000001E-3</c:v>
                </c:pt>
                <c:pt idx="9822" formatCode="0.00E+00">
                  <c:v>-7.5667900000000003E-3</c:v>
                </c:pt>
                <c:pt idx="9823" formatCode="0.00E+00">
                  <c:v>-8.1301299999999993E-3</c:v>
                </c:pt>
                <c:pt idx="9824" formatCode="0.00E+00">
                  <c:v>-8.68413E-3</c:v>
                </c:pt>
                <c:pt idx="9825" formatCode="0.00E+00">
                  <c:v>-9.22831E-3</c:v>
                </c:pt>
                <c:pt idx="9826" formatCode="0.00E+00">
                  <c:v>-9.7621800000000005E-3</c:v>
                </c:pt>
                <c:pt idx="9827">
                  <c:v>-1.0285300000000001E-2</c:v>
                </c:pt>
                <c:pt idx="9828">
                  <c:v>-1.07972E-2</c:v>
                </c:pt>
                <c:pt idx="9829">
                  <c:v>-1.12975E-2</c:v>
                </c:pt>
                <c:pt idx="9830">
                  <c:v>-1.17857E-2</c:v>
                </c:pt>
                <c:pt idx="9831">
                  <c:v>-1.22615E-2</c:v>
                </c:pt>
                <c:pt idx="9832">
                  <c:v>-1.27244E-2</c:v>
                </c:pt>
                <c:pt idx="9833">
                  <c:v>-1.3174099999999999E-2</c:v>
                </c:pt>
                <c:pt idx="9834">
                  <c:v>-1.3610300000000001E-2</c:v>
                </c:pt>
                <c:pt idx="9835">
                  <c:v>-1.40325E-2</c:v>
                </c:pt>
                <c:pt idx="9836">
                  <c:v>-1.44406E-2</c:v>
                </c:pt>
                <c:pt idx="9837">
                  <c:v>-1.4834099999999999E-2</c:v>
                </c:pt>
                <c:pt idx="9838">
                  <c:v>-1.52128E-2</c:v>
                </c:pt>
                <c:pt idx="9839">
                  <c:v>-1.5576400000000001E-2</c:v>
                </c:pt>
                <c:pt idx="9840">
                  <c:v>-1.59247E-2</c:v>
                </c:pt>
                <c:pt idx="9841">
                  <c:v>-1.6257500000000001E-2</c:v>
                </c:pt>
                <c:pt idx="9842">
                  <c:v>-1.65744E-2</c:v>
                </c:pt>
                <c:pt idx="9843">
                  <c:v>-1.6875399999999999E-2</c:v>
                </c:pt>
                <c:pt idx="9844">
                  <c:v>-1.71603E-2</c:v>
                </c:pt>
                <c:pt idx="9845">
                  <c:v>-1.7428800000000001E-2</c:v>
                </c:pt>
                <c:pt idx="9846">
                  <c:v>-1.7680899999999999E-2</c:v>
                </c:pt>
                <c:pt idx="9847">
                  <c:v>-1.7916399999999999E-2</c:v>
                </c:pt>
                <c:pt idx="9848">
                  <c:v>-1.8135200000000001E-2</c:v>
                </c:pt>
                <c:pt idx="9849">
                  <c:v>-1.8337300000000001E-2</c:v>
                </c:pt>
                <c:pt idx="9850">
                  <c:v>-1.8522500000000001E-2</c:v>
                </c:pt>
                <c:pt idx="9851">
                  <c:v>-1.86909E-2</c:v>
                </c:pt>
                <c:pt idx="9852">
                  <c:v>-1.8842299999999999E-2</c:v>
                </c:pt>
                <c:pt idx="9853">
                  <c:v>-1.8976799999999999E-2</c:v>
                </c:pt>
                <c:pt idx="9854">
                  <c:v>-1.9094400000000001E-2</c:v>
                </c:pt>
                <c:pt idx="9855">
                  <c:v>-1.91951E-2</c:v>
                </c:pt>
                <c:pt idx="9856">
                  <c:v>-1.9278900000000002E-2</c:v>
                </c:pt>
                <c:pt idx="9857">
                  <c:v>-1.9345899999999999E-2</c:v>
                </c:pt>
                <c:pt idx="9858">
                  <c:v>-1.9396199999999999E-2</c:v>
                </c:pt>
                <c:pt idx="9859">
                  <c:v>-1.9429800000000001E-2</c:v>
                </c:pt>
                <c:pt idx="9860">
                  <c:v>-1.94469E-2</c:v>
                </c:pt>
                <c:pt idx="9861">
                  <c:v>-1.9447599999999999E-2</c:v>
                </c:pt>
                <c:pt idx="9862">
                  <c:v>-1.9432000000000001E-2</c:v>
                </c:pt>
                <c:pt idx="9863">
                  <c:v>-1.9400299999999999E-2</c:v>
                </c:pt>
                <c:pt idx="9864">
                  <c:v>-1.9352600000000001E-2</c:v>
                </c:pt>
                <c:pt idx="9865">
                  <c:v>-1.92891E-2</c:v>
                </c:pt>
                <c:pt idx="9866">
                  <c:v>-1.9210100000000001E-2</c:v>
                </c:pt>
                <c:pt idx="9867">
                  <c:v>-1.9115699999999999E-2</c:v>
                </c:pt>
                <c:pt idx="9868">
                  <c:v>-1.9006200000000001E-2</c:v>
                </c:pt>
                <c:pt idx="9869">
                  <c:v>-1.8881700000000001E-2</c:v>
                </c:pt>
                <c:pt idx="9870">
                  <c:v>-1.8742600000000002E-2</c:v>
                </c:pt>
                <c:pt idx="9871">
                  <c:v>-1.85892E-2</c:v>
                </c:pt>
                <c:pt idx="9872">
                  <c:v>-1.84216E-2</c:v>
                </c:pt>
                <c:pt idx="9873">
                  <c:v>-1.8240200000000002E-2</c:v>
                </c:pt>
                <c:pt idx="9874">
                  <c:v>-1.8045200000000001E-2</c:v>
                </c:pt>
                <c:pt idx="9875">
                  <c:v>-1.7837100000000002E-2</c:v>
                </c:pt>
                <c:pt idx="9876">
                  <c:v>-1.7616E-2</c:v>
                </c:pt>
                <c:pt idx="9877">
                  <c:v>-1.73823E-2</c:v>
                </c:pt>
                <c:pt idx="9878">
                  <c:v>-1.7136499999999999E-2</c:v>
                </c:pt>
                <c:pt idx="9879">
                  <c:v>-1.68787E-2</c:v>
                </c:pt>
                <c:pt idx="9880">
                  <c:v>-1.66093E-2</c:v>
                </c:pt>
                <c:pt idx="9881">
                  <c:v>-1.6328800000000001E-2</c:v>
                </c:pt>
                <c:pt idx="9882">
                  <c:v>-1.60374E-2</c:v>
                </c:pt>
                <c:pt idx="9883">
                  <c:v>-1.5735599999999999E-2</c:v>
                </c:pt>
                <c:pt idx="9884">
                  <c:v>-1.54237E-2</c:v>
                </c:pt>
                <c:pt idx="9885">
                  <c:v>-1.51021E-2</c:v>
                </c:pt>
                <c:pt idx="9886">
                  <c:v>-1.4771100000000001E-2</c:v>
                </c:pt>
                <c:pt idx="9887">
                  <c:v>-1.4431299999999999E-2</c:v>
                </c:pt>
                <c:pt idx="9888">
                  <c:v>-1.4082900000000001E-2</c:v>
                </c:pt>
                <c:pt idx="9889">
                  <c:v>-1.37264E-2</c:v>
                </c:pt>
                <c:pt idx="9890">
                  <c:v>-1.33621E-2</c:v>
                </c:pt>
                <c:pt idx="9891">
                  <c:v>-1.29905E-2</c:v>
                </c:pt>
                <c:pt idx="9892">
                  <c:v>-1.2611900000000001E-2</c:v>
                </c:pt>
                <c:pt idx="9893">
                  <c:v>-1.2226799999999999E-2</c:v>
                </c:pt>
                <c:pt idx="9894">
                  <c:v>-1.18356E-2</c:v>
                </c:pt>
                <c:pt idx="9895">
                  <c:v>-1.14386E-2</c:v>
                </c:pt>
                <c:pt idx="9896">
                  <c:v>-1.1036300000000001E-2</c:v>
                </c:pt>
                <c:pt idx="9897">
                  <c:v>-1.0629100000000001E-2</c:v>
                </c:pt>
                <c:pt idx="9898">
                  <c:v>-1.02173E-2</c:v>
                </c:pt>
                <c:pt idx="9899" formatCode="0.00E+00">
                  <c:v>-9.8013800000000002E-3</c:v>
                </c:pt>
                <c:pt idx="9900" formatCode="0.00E+00">
                  <c:v>-9.3816999999999998E-3</c:v>
                </c:pt>
                <c:pt idx="9901" formatCode="0.00E+00">
                  <c:v>-8.9586600000000002E-3</c:v>
                </c:pt>
                <c:pt idx="9902" formatCode="0.00E+00">
                  <c:v>-8.5326499999999993E-3</c:v>
                </c:pt>
                <c:pt idx="9903" formatCode="0.00E+00">
                  <c:v>-8.1040499999999998E-3</c:v>
                </c:pt>
                <c:pt idx="9904" formatCode="0.00E+00">
                  <c:v>-7.6732299999999996E-3</c:v>
                </c:pt>
                <c:pt idx="9905" formatCode="0.00E+00">
                  <c:v>-7.24057E-3</c:v>
                </c:pt>
                <c:pt idx="9906" formatCode="0.00E+00">
                  <c:v>-6.8064500000000003E-3</c:v>
                </c:pt>
                <c:pt idx="9907" formatCode="0.00E+00">
                  <c:v>-6.3712200000000004E-3</c:v>
                </c:pt>
                <c:pt idx="9908" formatCode="0.00E+00">
                  <c:v>-5.9352299999999997E-3</c:v>
                </c:pt>
                <c:pt idx="9909" formatCode="0.00E+00">
                  <c:v>-5.4988600000000004E-3</c:v>
                </c:pt>
                <c:pt idx="9910" formatCode="0.00E+00">
                  <c:v>-5.0624199999999998E-3</c:v>
                </c:pt>
                <c:pt idx="9911" formatCode="0.00E+00">
                  <c:v>-4.62628E-3</c:v>
                </c:pt>
                <c:pt idx="9912" formatCode="0.00E+00">
                  <c:v>-4.19075E-3</c:v>
                </c:pt>
                <c:pt idx="9913" formatCode="0.00E+00">
                  <c:v>-3.7561700000000001E-3</c:v>
                </c:pt>
                <c:pt idx="9914" formatCode="0.00E+00">
                  <c:v>-3.3228400000000001E-3</c:v>
                </c:pt>
                <c:pt idx="9915" formatCode="0.00E+00">
                  <c:v>-2.8910899999999998E-3</c:v>
                </c:pt>
                <c:pt idx="9916" formatCode="0.00E+00">
                  <c:v>-2.4612000000000002E-3</c:v>
                </c:pt>
                <c:pt idx="9917" formatCode="0.00E+00">
                  <c:v>-2.0334799999999998E-3</c:v>
                </c:pt>
                <c:pt idx="9918" formatCode="0.00E+00">
                  <c:v>-1.6082100000000001E-3</c:v>
                </c:pt>
                <c:pt idx="9919" formatCode="0.00E+00">
                  <c:v>-1.18567E-3</c:v>
                </c:pt>
                <c:pt idx="9920" formatCode="0.00E+00">
                  <c:v>-7.6612399999999997E-4</c:v>
                </c:pt>
                <c:pt idx="9921" formatCode="0.00E+00">
                  <c:v>-3.4983300000000002E-4</c:v>
                </c:pt>
                <c:pt idx="9922" formatCode="0.00E+00">
                  <c:v>6.2951099999999994E-5</c:v>
                </c:pt>
                <c:pt idx="9923" formatCode="0.00E+00">
                  <c:v>4.7198500000000002E-4</c:v>
                </c:pt>
                <c:pt idx="9924" formatCode="0.00E+00">
                  <c:v>8.77037E-4</c:v>
                </c:pt>
                <c:pt idx="9925" formatCode="0.00E+00">
                  <c:v>1.2778799999999999E-3</c:v>
                </c:pt>
                <c:pt idx="9926" formatCode="0.00E+00">
                  <c:v>1.6743000000000001E-3</c:v>
                </c:pt>
                <c:pt idx="9927" formatCode="0.00E+00">
                  <c:v>2.06609E-3</c:v>
                </c:pt>
                <c:pt idx="9928" formatCode="0.00E+00">
                  <c:v>2.45305E-3</c:v>
                </c:pt>
                <c:pt idx="9929" formatCode="0.00E+00">
                  <c:v>2.8349999999999998E-3</c:v>
                </c:pt>
                <c:pt idx="9930" formatCode="0.00E+00">
                  <c:v>3.2117500000000002E-3</c:v>
                </c:pt>
                <c:pt idx="9931" formatCode="0.00E+00">
                  <c:v>3.5831299999999999E-3</c:v>
                </c:pt>
                <c:pt idx="9932" formatCode="0.00E+00">
                  <c:v>3.9489800000000004E-3</c:v>
                </c:pt>
                <c:pt idx="9933" formatCode="0.00E+00">
                  <c:v>4.3091500000000003E-3</c:v>
                </c:pt>
                <c:pt idx="9934" formatCode="0.00E+00">
                  <c:v>4.6634900000000002E-3</c:v>
                </c:pt>
                <c:pt idx="9935" formatCode="0.00E+00">
                  <c:v>5.0118699999999999E-3</c:v>
                </c:pt>
                <c:pt idx="9936" formatCode="0.00E+00">
                  <c:v>5.3541600000000002E-3</c:v>
                </c:pt>
                <c:pt idx="9937" formatCode="0.00E+00">
                  <c:v>5.6902400000000001E-3</c:v>
                </c:pt>
                <c:pt idx="9938" formatCode="0.00E+00">
                  <c:v>6.0199900000000002E-3</c:v>
                </c:pt>
                <c:pt idx="9939" formatCode="0.00E+00">
                  <c:v>6.3433200000000004E-3</c:v>
                </c:pt>
                <c:pt idx="9940" formatCode="0.00E+00">
                  <c:v>6.6601300000000002E-3</c:v>
                </c:pt>
                <c:pt idx="9941" formatCode="0.00E+00">
                  <c:v>6.9703200000000003E-3</c:v>
                </c:pt>
                <c:pt idx="9942" formatCode="0.00E+00">
                  <c:v>7.2738300000000002E-3</c:v>
                </c:pt>
                <c:pt idx="9943" formatCode="0.00E+00">
                  <c:v>7.5705800000000004E-3</c:v>
                </c:pt>
                <c:pt idx="9944" formatCode="0.00E+00">
                  <c:v>7.8604999999999994E-3</c:v>
                </c:pt>
                <c:pt idx="9945" formatCode="0.00E+00">
                  <c:v>8.1435399999999995E-3</c:v>
                </c:pt>
                <c:pt idx="9946" formatCode="0.00E+00">
                  <c:v>8.4196300000000009E-3</c:v>
                </c:pt>
                <c:pt idx="9947" formatCode="0.00E+00">
                  <c:v>8.6887400000000004E-3</c:v>
                </c:pt>
                <c:pt idx="9948" formatCode="0.00E+00">
                  <c:v>8.95082E-3</c:v>
                </c:pt>
                <c:pt idx="9949" formatCode="0.00E+00">
                  <c:v>9.2058399999999999E-3</c:v>
                </c:pt>
                <c:pt idx="9950" formatCode="0.00E+00">
                  <c:v>9.4537800000000002E-3</c:v>
                </c:pt>
                <c:pt idx="9951" formatCode="0.00E+00">
                  <c:v>9.6945999999999994E-3</c:v>
                </c:pt>
                <c:pt idx="9952" formatCode="0.00E+00">
                  <c:v>9.9282899999999993E-3</c:v>
                </c:pt>
                <c:pt idx="9953">
                  <c:v>1.01548E-2</c:v>
                </c:pt>
                <c:pt idx="9954">
                  <c:v>1.0374299999999999E-2</c:v>
                </c:pt>
                <c:pt idx="9955">
                  <c:v>1.05865E-2</c:v>
                </c:pt>
                <c:pt idx="9956">
                  <c:v>1.07916E-2</c:v>
                </c:pt>
                <c:pt idx="9957">
                  <c:v>1.0989499999999999E-2</c:v>
                </c:pt>
                <c:pt idx="9958">
                  <c:v>1.1180300000000001E-2</c:v>
                </c:pt>
                <c:pt idx="9959">
                  <c:v>1.1364000000000001E-2</c:v>
                </c:pt>
                <c:pt idx="9960">
                  <c:v>1.15406E-2</c:v>
                </c:pt>
                <c:pt idx="9961">
                  <c:v>1.171E-2</c:v>
                </c:pt>
                <c:pt idx="9962">
                  <c:v>1.18724E-2</c:v>
                </c:pt>
                <c:pt idx="9963">
                  <c:v>1.2027700000000001E-2</c:v>
                </c:pt>
                <c:pt idx="9964">
                  <c:v>1.2175999999999999E-2</c:v>
                </c:pt>
                <c:pt idx="9965">
                  <c:v>1.23172E-2</c:v>
                </c:pt>
                <c:pt idx="9966">
                  <c:v>1.2451500000000001E-2</c:v>
                </c:pt>
                <c:pt idx="9967">
                  <c:v>1.2578799999999999E-2</c:v>
                </c:pt>
                <c:pt idx="9968">
                  <c:v>1.2699200000000001E-2</c:v>
                </c:pt>
                <c:pt idx="9969">
                  <c:v>1.28127E-2</c:v>
                </c:pt>
                <c:pt idx="9970">
                  <c:v>1.29193E-2</c:v>
                </c:pt>
                <c:pt idx="9971">
                  <c:v>1.30191E-2</c:v>
                </c:pt>
                <c:pt idx="9972">
                  <c:v>1.31121E-2</c:v>
                </c:pt>
                <c:pt idx="9973">
                  <c:v>1.31983E-2</c:v>
                </c:pt>
                <c:pt idx="9974">
                  <c:v>1.3277799999999999E-2</c:v>
                </c:pt>
                <c:pt idx="9975">
                  <c:v>1.33505E-2</c:v>
                </c:pt>
                <c:pt idx="9976">
                  <c:v>1.34165E-2</c:v>
                </c:pt>
                <c:pt idx="9977">
                  <c:v>1.3475900000000001E-2</c:v>
                </c:pt>
                <c:pt idx="9978">
                  <c:v>1.3528699999999999E-2</c:v>
                </c:pt>
                <c:pt idx="9979">
                  <c:v>1.3574900000000001E-2</c:v>
                </c:pt>
                <c:pt idx="9980">
                  <c:v>1.36144E-2</c:v>
                </c:pt>
                <c:pt idx="9981">
                  <c:v>1.36475E-2</c:v>
                </c:pt>
                <c:pt idx="9982">
                  <c:v>1.3674E-2</c:v>
                </c:pt>
                <c:pt idx="9983">
                  <c:v>1.3694E-2</c:v>
                </c:pt>
                <c:pt idx="9984">
                  <c:v>1.3707499999999999E-2</c:v>
                </c:pt>
                <c:pt idx="9985">
                  <c:v>1.3714499999999999E-2</c:v>
                </c:pt>
                <c:pt idx="9986">
                  <c:v>1.3715099999999999E-2</c:v>
                </c:pt>
                <c:pt idx="9987">
                  <c:v>1.3709300000000001E-2</c:v>
                </c:pt>
                <c:pt idx="9988">
                  <c:v>1.3697000000000001E-2</c:v>
                </c:pt>
                <c:pt idx="9989">
                  <c:v>1.3678299999999999E-2</c:v>
                </c:pt>
                <c:pt idx="9990">
                  <c:v>1.36533E-2</c:v>
                </c:pt>
                <c:pt idx="9991">
                  <c:v>1.36218E-2</c:v>
                </c:pt>
                <c:pt idx="9992">
                  <c:v>1.3584000000000001E-2</c:v>
                </c:pt>
                <c:pt idx="9993">
                  <c:v>1.3539799999999999E-2</c:v>
                </c:pt>
                <c:pt idx="9994">
                  <c:v>1.34892E-2</c:v>
                </c:pt>
                <c:pt idx="9995">
                  <c:v>1.34322E-2</c:v>
                </c:pt>
                <c:pt idx="9996">
                  <c:v>1.33689E-2</c:v>
                </c:pt>
                <c:pt idx="9997">
                  <c:v>1.3299200000000001E-2</c:v>
                </c:pt>
                <c:pt idx="9998">
                  <c:v>1.3223199999999999E-2</c:v>
                </c:pt>
                <c:pt idx="9999">
                  <c:v>1.3140799999999999E-2</c:v>
                </c:pt>
                <c:pt idx="10000">
                  <c:v>1.3051999999999999E-2</c:v>
                </c:pt>
                <c:pt idx="10001">
                  <c:v>1.2956799999999999E-2</c:v>
                </c:pt>
                <c:pt idx="10002">
                  <c:v>1.2855200000000001E-2</c:v>
                </c:pt>
                <c:pt idx="10003">
                  <c:v>1.27473E-2</c:v>
                </c:pt>
                <c:pt idx="10004">
                  <c:v>1.2633E-2</c:v>
                </c:pt>
                <c:pt idx="10005">
                  <c:v>1.2512199999999999E-2</c:v>
                </c:pt>
                <c:pt idx="10006">
                  <c:v>1.23851E-2</c:v>
                </c:pt>
                <c:pt idx="10007">
                  <c:v>1.22515E-2</c:v>
                </c:pt>
                <c:pt idx="10008">
                  <c:v>1.21116E-2</c:v>
                </c:pt>
                <c:pt idx="10009">
                  <c:v>1.19652E-2</c:v>
                </c:pt>
                <c:pt idx="10010">
                  <c:v>1.18123E-2</c:v>
                </c:pt>
                <c:pt idx="10011">
                  <c:v>1.16531E-2</c:v>
                </c:pt>
                <c:pt idx="10012">
                  <c:v>1.14874E-2</c:v>
                </c:pt>
                <c:pt idx="10013">
                  <c:v>1.1315199999999999E-2</c:v>
                </c:pt>
                <c:pt idx="10014">
                  <c:v>1.11366E-2</c:v>
                </c:pt>
                <c:pt idx="10015">
                  <c:v>1.0951600000000001E-2</c:v>
                </c:pt>
                <c:pt idx="10016">
                  <c:v>1.0760199999999999E-2</c:v>
                </c:pt>
                <c:pt idx="10017">
                  <c:v>1.05623E-2</c:v>
                </c:pt>
                <c:pt idx="10018">
                  <c:v>1.0357999999999999E-2</c:v>
                </c:pt>
                <c:pt idx="10019">
                  <c:v>1.01473E-2</c:v>
                </c:pt>
                <c:pt idx="10020" formatCode="0.00E+00">
                  <c:v>9.9302399999999999E-3</c:v>
                </c:pt>
                <c:pt idx="10021" formatCode="0.00E+00">
                  <c:v>9.7067799999999999E-3</c:v>
                </c:pt>
                <c:pt idx="10022" formatCode="0.00E+00">
                  <c:v>9.4769799999999994E-3</c:v>
                </c:pt>
                <c:pt idx="10023" formatCode="0.00E+00">
                  <c:v>9.2408400000000002E-3</c:v>
                </c:pt>
                <c:pt idx="10024" formatCode="0.00E+00">
                  <c:v>8.9984100000000001E-3</c:v>
                </c:pt>
                <c:pt idx="10025" formatCode="0.00E+00">
                  <c:v>8.7497200000000008E-3</c:v>
                </c:pt>
                <c:pt idx="10026" formatCode="0.00E+00">
                  <c:v>8.4948000000000003E-3</c:v>
                </c:pt>
                <c:pt idx="10027" formatCode="0.00E+00">
                  <c:v>8.2336900000000001E-3</c:v>
                </c:pt>
                <c:pt idx="10028" formatCode="0.00E+00">
                  <c:v>7.9664499999999999E-3</c:v>
                </c:pt>
                <c:pt idx="10029" formatCode="0.00E+00">
                  <c:v>7.6931300000000003E-3</c:v>
                </c:pt>
                <c:pt idx="10030" formatCode="0.00E+00">
                  <c:v>7.41378E-3</c:v>
                </c:pt>
                <c:pt idx="10031" formatCode="0.00E+00">
                  <c:v>7.1284699999999996E-3</c:v>
                </c:pt>
                <c:pt idx="10032" formatCode="0.00E+00">
                  <c:v>6.8372700000000003E-3</c:v>
                </c:pt>
                <c:pt idx="10033" formatCode="0.00E+00">
                  <c:v>6.54026E-3</c:v>
                </c:pt>
                <c:pt idx="10034" formatCode="0.00E+00">
                  <c:v>6.2375E-3</c:v>
                </c:pt>
                <c:pt idx="10035" formatCode="0.00E+00">
                  <c:v>5.9290999999999996E-3</c:v>
                </c:pt>
                <c:pt idx="10036" formatCode="0.00E+00">
                  <c:v>5.6151500000000002E-3</c:v>
                </c:pt>
                <c:pt idx="10037" formatCode="0.00E+00">
                  <c:v>5.2957500000000001E-3</c:v>
                </c:pt>
                <c:pt idx="10038" formatCode="0.00E+00">
                  <c:v>4.9709999999999997E-3</c:v>
                </c:pt>
                <c:pt idx="10039" formatCode="0.00E+00">
                  <c:v>4.64103E-3</c:v>
                </c:pt>
                <c:pt idx="10040" formatCode="0.00E+00">
                  <c:v>4.3059500000000002E-3</c:v>
                </c:pt>
                <c:pt idx="10041" formatCode="0.00E+00">
                  <c:v>3.9658999999999996E-3</c:v>
                </c:pt>
                <c:pt idx="10042" formatCode="0.00E+00">
                  <c:v>3.6210000000000001E-3</c:v>
                </c:pt>
                <c:pt idx="10043" formatCode="0.00E+00">
                  <c:v>3.2714200000000001E-3</c:v>
                </c:pt>
                <c:pt idx="10044" formatCode="0.00E+00">
                  <c:v>2.9172899999999999E-3</c:v>
                </c:pt>
                <c:pt idx="10045" formatCode="0.00E+00">
                  <c:v>2.5587700000000001E-3</c:v>
                </c:pt>
                <c:pt idx="10046" formatCode="0.00E+00">
                  <c:v>2.1960500000000002E-3</c:v>
                </c:pt>
                <c:pt idx="10047" formatCode="0.00E+00">
                  <c:v>1.82928E-3</c:v>
                </c:pt>
                <c:pt idx="10048" formatCode="0.00E+00">
                  <c:v>1.4586499999999999E-3</c:v>
                </c:pt>
                <c:pt idx="10049" formatCode="0.00E+00">
                  <c:v>1.0843599999999999E-3</c:v>
                </c:pt>
                <c:pt idx="10050" formatCode="0.00E+00">
                  <c:v>7.0660099999999995E-4</c:v>
                </c:pt>
                <c:pt idx="10051" formatCode="0.00E+00">
                  <c:v>3.2557899999999999E-4</c:v>
                </c:pt>
                <c:pt idx="10052" formatCode="0.00E+00">
                  <c:v>-5.8491900000000002E-5</c:v>
                </c:pt>
                <c:pt idx="10053" formatCode="0.00E+00">
                  <c:v>-4.4538899999999997E-4</c:v>
                </c:pt>
                <c:pt idx="10054" formatCode="0.00E+00">
                  <c:v>-8.3488300000000002E-4</c:v>
                </c:pt>
                <c:pt idx="10055" formatCode="0.00E+00">
                  <c:v>-1.22674E-3</c:v>
                </c:pt>
                <c:pt idx="10056" formatCode="0.00E+00">
                  <c:v>-1.62071E-3</c:v>
                </c:pt>
                <c:pt idx="10057" formatCode="0.00E+00">
                  <c:v>-2.0165399999999998E-3</c:v>
                </c:pt>
                <c:pt idx="10058" formatCode="0.00E+00">
                  <c:v>-2.41399E-3</c:v>
                </c:pt>
                <c:pt idx="10059" formatCode="0.00E+00">
                  <c:v>-2.81277E-3</c:v>
                </c:pt>
                <c:pt idx="10060" formatCode="0.00E+00">
                  <c:v>-3.2126199999999998E-3</c:v>
                </c:pt>
                <c:pt idx="10061" formatCode="0.00E+00">
                  <c:v>-3.6132500000000001E-3</c:v>
                </c:pt>
                <c:pt idx="10062" formatCode="0.00E+00">
                  <c:v>-4.0143899999999996E-3</c:v>
                </c:pt>
                <c:pt idx="10063" formatCode="0.00E+00">
                  <c:v>-4.4157399999999996E-3</c:v>
                </c:pt>
                <c:pt idx="10064" formatCode="0.00E+00">
                  <c:v>-4.8170000000000001E-3</c:v>
                </c:pt>
                <c:pt idx="10065" formatCode="0.00E+00">
                  <c:v>-5.2178600000000004E-3</c:v>
                </c:pt>
                <c:pt idx="10066" formatCode="0.00E+00">
                  <c:v>-5.6180199999999996E-3</c:v>
                </c:pt>
                <c:pt idx="10067" formatCode="0.00E+00">
                  <c:v>-6.0171599999999997E-3</c:v>
                </c:pt>
                <c:pt idx="10068" formatCode="0.00E+00">
                  <c:v>-6.4149599999999999E-3</c:v>
                </c:pt>
                <c:pt idx="10069" formatCode="0.00E+00">
                  <c:v>-6.8110899999999997E-3</c:v>
                </c:pt>
                <c:pt idx="10070" formatCode="0.00E+00">
                  <c:v>-7.20523E-3</c:v>
                </c:pt>
                <c:pt idx="10071" formatCode="0.00E+00">
                  <c:v>-7.5970400000000002E-3</c:v>
                </c:pt>
                <c:pt idx="10072" formatCode="0.00E+00">
                  <c:v>-7.9861800000000007E-3</c:v>
                </c:pt>
                <c:pt idx="10073" formatCode="0.00E+00">
                  <c:v>-8.3723100000000009E-3</c:v>
                </c:pt>
                <c:pt idx="10074" formatCode="0.00E+00">
                  <c:v>-8.7550900000000001E-3</c:v>
                </c:pt>
                <c:pt idx="10075" formatCode="0.00E+00">
                  <c:v>-9.1341600000000005E-3</c:v>
                </c:pt>
                <c:pt idx="10076" formatCode="0.00E+00">
                  <c:v>-9.5091900000000007E-3</c:v>
                </c:pt>
                <c:pt idx="10077" formatCode="0.00E+00">
                  <c:v>-9.8798199999999992E-3</c:v>
                </c:pt>
                <c:pt idx="10078">
                  <c:v>-1.02457E-2</c:v>
                </c:pt>
                <c:pt idx="10079">
                  <c:v>-1.06064E-2</c:v>
                </c:pt>
                <c:pt idx="10080">
                  <c:v>-1.09617E-2</c:v>
                </c:pt>
                <c:pt idx="10081">
                  <c:v>-1.13112E-2</c:v>
                </c:pt>
                <c:pt idx="10082">
                  <c:v>-1.16545E-2</c:v>
                </c:pt>
                <c:pt idx="10083">
                  <c:v>-1.19913E-2</c:v>
                </c:pt>
                <c:pt idx="10084">
                  <c:v>-1.2321199999999999E-2</c:v>
                </c:pt>
                <c:pt idx="10085">
                  <c:v>-1.26438E-2</c:v>
                </c:pt>
                <c:pt idx="10086">
                  <c:v>-1.2958900000000001E-2</c:v>
                </c:pt>
                <c:pt idx="10087">
                  <c:v>-1.3266E-2</c:v>
                </c:pt>
                <c:pt idx="10088">
                  <c:v>-1.35649E-2</c:v>
                </c:pt>
                <c:pt idx="10089">
                  <c:v>-1.38551E-2</c:v>
                </c:pt>
                <c:pt idx="10090">
                  <c:v>-1.41364E-2</c:v>
                </c:pt>
                <c:pt idx="10091">
                  <c:v>-1.44084E-2</c:v>
                </c:pt>
                <c:pt idx="10092">
                  <c:v>-1.46707E-2</c:v>
                </c:pt>
                <c:pt idx="10093">
                  <c:v>-1.49231E-2</c:v>
                </c:pt>
                <c:pt idx="10094">
                  <c:v>-1.51653E-2</c:v>
                </c:pt>
                <c:pt idx="10095">
                  <c:v>-1.53969E-2</c:v>
                </c:pt>
                <c:pt idx="10096">
                  <c:v>-1.5617600000000001E-2</c:v>
                </c:pt>
                <c:pt idx="10097">
                  <c:v>-1.58272E-2</c:v>
                </c:pt>
                <c:pt idx="10098">
                  <c:v>-1.6025299999999999E-2</c:v>
                </c:pt>
                <c:pt idx="10099">
                  <c:v>-1.62116E-2</c:v>
                </c:pt>
                <c:pt idx="10100">
                  <c:v>-1.6386000000000001E-2</c:v>
                </c:pt>
                <c:pt idx="10101">
                  <c:v>-1.65481E-2</c:v>
                </c:pt>
                <c:pt idx="10102">
                  <c:v>-1.66976E-2</c:v>
                </c:pt>
                <c:pt idx="10103">
                  <c:v>-1.6834399999999999E-2</c:v>
                </c:pt>
                <c:pt idx="10104">
                  <c:v>-1.69581E-2</c:v>
                </c:pt>
                <c:pt idx="10105">
                  <c:v>-1.70686E-2</c:v>
                </c:pt>
                <c:pt idx="10106">
                  <c:v>-1.7165699999999999E-2</c:v>
                </c:pt>
                <c:pt idx="10107">
                  <c:v>-1.7249199999999999E-2</c:v>
                </c:pt>
                <c:pt idx="10108">
                  <c:v>-1.7318799999999999E-2</c:v>
                </c:pt>
                <c:pt idx="10109">
                  <c:v>-1.7374400000000002E-2</c:v>
                </c:pt>
                <c:pt idx="10110">
                  <c:v>-1.7415799999999999E-2</c:v>
                </c:pt>
                <c:pt idx="10111">
                  <c:v>-1.7443E-2</c:v>
                </c:pt>
                <c:pt idx="10112">
                  <c:v>-1.7455600000000002E-2</c:v>
                </c:pt>
                <c:pt idx="10113">
                  <c:v>-1.7453699999999999E-2</c:v>
                </c:pt>
                <c:pt idx="10114">
                  <c:v>-1.74372E-2</c:v>
                </c:pt>
                <c:pt idx="10115">
                  <c:v>-1.7405799999999999E-2</c:v>
                </c:pt>
                <c:pt idx="10116">
                  <c:v>-1.7359599999999999E-2</c:v>
                </c:pt>
                <c:pt idx="10117">
                  <c:v>-1.7298500000000001E-2</c:v>
                </c:pt>
                <c:pt idx="10118">
                  <c:v>-1.7222299999999999E-2</c:v>
                </c:pt>
                <c:pt idx="10119">
                  <c:v>-1.7131199999999999E-2</c:v>
                </c:pt>
                <c:pt idx="10120">
                  <c:v>-1.7025100000000001E-2</c:v>
                </c:pt>
                <c:pt idx="10121">
                  <c:v>-1.6903899999999999E-2</c:v>
                </c:pt>
                <c:pt idx="10122">
                  <c:v>-1.67677E-2</c:v>
                </c:pt>
                <c:pt idx="10123">
                  <c:v>-1.6616599999999999E-2</c:v>
                </c:pt>
                <c:pt idx="10124">
                  <c:v>-1.64505E-2</c:v>
                </c:pt>
                <c:pt idx="10125">
                  <c:v>-1.6269499999999999E-2</c:v>
                </c:pt>
                <c:pt idx="10126">
                  <c:v>-1.60736E-2</c:v>
                </c:pt>
                <c:pt idx="10127">
                  <c:v>-1.5863100000000002E-2</c:v>
                </c:pt>
                <c:pt idx="10128">
                  <c:v>-1.5637999999999999E-2</c:v>
                </c:pt>
                <c:pt idx="10129">
                  <c:v>-1.53984E-2</c:v>
                </c:pt>
                <c:pt idx="10130">
                  <c:v>-1.51445E-2</c:v>
                </c:pt>
                <c:pt idx="10131">
                  <c:v>-1.48764E-2</c:v>
                </c:pt>
                <c:pt idx="10132">
                  <c:v>-1.45942E-2</c:v>
                </c:pt>
                <c:pt idx="10133">
                  <c:v>-1.42983E-2</c:v>
                </c:pt>
                <c:pt idx="10134">
                  <c:v>-1.3988799999999999E-2</c:v>
                </c:pt>
                <c:pt idx="10135">
                  <c:v>-1.36659E-2</c:v>
                </c:pt>
                <c:pt idx="10136">
                  <c:v>-1.3329799999999999E-2</c:v>
                </c:pt>
                <c:pt idx="10137">
                  <c:v>-1.2980800000000001E-2</c:v>
                </c:pt>
                <c:pt idx="10138">
                  <c:v>-1.2619200000000001E-2</c:v>
                </c:pt>
                <c:pt idx="10139">
                  <c:v>-1.2245300000000001E-2</c:v>
                </c:pt>
                <c:pt idx="10140">
                  <c:v>-1.18593E-2</c:v>
                </c:pt>
                <c:pt idx="10141">
                  <c:v>-1.1461600000000001E-2</c:v>
                </c:pt>
                <c:pt idx="10142">
                  <c:v>-1.10525E-2</c:v>
                </c:pt>
                <c:pt idx="10143">
                  <c:v>-1.06324E-2</c:v>
                </c:pt>
                <c:pt idx="10144">
                  <c:v>-1.02015E-2</c:v>
                </c:pt>
                <c:pt idx="10145" formatCode="0.00E+00">
                  <c:v>-9.7603099999999995E-3</c:v>
                </c:pt>
                <c:pt idx="10146" formatCode="0.00E+00">
                  <c:v>-9.3091600000000004E-3</c:v>
                </c:pt>
                <c:pt idx="10147" formatCode="0.00E+00">
                  <c:v>-8.8484500000000008E-3</c:v>
                </c:pt>
                <c:pt idx="10148" formatCode="0.00E+00">
                  <c:v>-8.37859E-3</c:v>
                </c:pt>
                <c:pt idx="10149" formatCode="0.00E+00">
                  <c:v>-7.9000000000000008E-3</c:v>
                </c:pt>
                <c:pt idx="10150" formatCode="0.00E+00">
                  <c:v>-7.4130999999999997E-3</c:v>
                </c:pt>
                <c:pt idx="10151" formatCode="0.00E+00">
                  <c:v>-6.9183500000000002E-3</c:v>
                </c:pt>
                <c:pt idx="10152" formatCode="0.00E+00">
                  <c:v>-6.4161799999999996E-3</c:v>
                </c:pt>
                <c:pt idx="10153" formatCode="0.00E+00">
                  <c:v>-5.9070700000000004E-3</c:v>
                </c:pt>
                <c:pt idx="10154" formatCode="0.00E+00">
                  <c:v>-5.3914699999999998E-3</c:v>
                </c:pt>
                <c:pt idx="10155" formatCode="0.00E+00">
                  <c:v>-4.86988E-3</c:v>
                </c:pt>
                <c:pt idx="10156" formatCode="0.00E+00">
                  <c:v>-4.3427800000000001E-3</c:v>
                </c:pt>
                <c:pt idx="10157" formatCode="0.00E+00">
                  <c:v>-3.8106699999999999E-3</c:v>
                </c:pt>
                <c:pt idx="10158" formatCode="0.00E+00">
                  <c:v>-3.2740500000000001E-3</c:v>
                </c:pt>
                <c:pt idx="10159" formatCode="0.00E+00">
                  <c:v>-2.7334299999999998E-3</c:v>
                </c:pt>
                <c:pt idx="10160" formatCode="0.00E+00">
                  <c:v>-2.1893300000000002E-3</c:v>
                </c:pt>
                <c:pt idx="10161" formatCode="0.00E+00">
                  <c:v>-1.6422699999999999E-3</c:v>
                </c:pt>
                <c:pt idx="10162" formatCode="0.00E+00">
                  <c:v>-1.0927700000000001E-3</c:v>
                </c:pt>
                <c:pt idx="10163" formatCode="0.00E+00">
                  <c:v>-5.4137100000000002E-4</c:v>
                </c:pt>
                <c:pt idx="10164" formatCode="0.00E+00">
                  <c:v>1.13934E-5</c:v>
                </c:pt>
                <c:pt idx="10165" formatCode="0.00E+00">
                  <c:v>5.6498599999999996E-4</c:v>
                </c:pt>
                <c:pt idx="10166" formatCode="0.00E+00">
                  <c:v>1.1188700000000001E-3</c:v>
                </c:pt>
                <c:pt idx="10167" formatCode="0.00E+00">
                  <c:v>1.67249E-3</c:v>
                </c:pt>
                <c:pt idx="10168" formatCode="0.00E+00">
                  <c:v>2.2253199999999998E-3</c:v>
                </c:pt>
                <c:pt idx="10169" formatCode="0.00E+00">
                  <c:v>2.7767999999999998E-3</c:v>
                </c:pt>
                <c:pt idx="10170" formatCode="0.00E+00">
                  <c:v>3.3263899999999998E-3</c:v>
                </c:pt>
                <c:pt idx="10171" formatCode="0.00E+00">
                  <c:v>3.8735599999999999E-3</c:v>
                </c:pt>
                <c:pt idx="10172" formatCode="0.00E+00">
                  <c:v>4.4177399999999999E-3</c:v>
                </c:pt>
                <c:pt idx="10173" formatCode="0.00E+00">
                  <c:v>4.9584199999999998E-3</c:v>
                </c:pt>
                <c:pt idx="10174" formatCode="0.00E+00">
                  <c:v>5.4950399999999996E-3</c:v>
                </c:pt>
                <c:pt idx="10175" formatCode="0.00E+00">
                  <c:v>6.0270699999999998E-3</c:v>
                </c:pt>
                <c:pt idx="10176" formatCode="0.00E+00">
                  <c:v>6.55399E-3</c:v>
                </c:pt>
                <c:pt idx="10177" formatCode="0.00E+00">
                  <c:v>7.0752699999999998E-3</c:v>
                </c:pt>
                <c:pt idx="10178" formatCode="0.00E+00">
                  <c:v>7.5903799999999999E-3</c:v>
                </c:pt>
                <c:pt idx="10179" formatCode="0.00E+00">
                  <c:v>8.0988099999999997E-3</c:v>
                </c:pt>
                <c:pt idx="10180" formatCode="0.00E+00">
                  <c:v>8.6000599999999996E-3</c:v>
                </c:pt>
                <c:pt idx="10181" formatCode="0.00E+00">
                  <c:v>9.0936200000000002E-3</c:v>
                </c:pt>
                <c:pt idx="10182" formatCode="0.00E+00">
                  <c:v>9.5789900000000008E-3</c:v>
                </c:pt>
                <c:pt idx="10183">
                  <c:v>1.0055700000000001E-2</c:v>
                </c:pt>
                <c:pt idx="10184">
                  <c:v>1.0523299999999999E-2</c:v>
                </c:pt>
                <c:pt idx="10185">
                  <c:v>1.09812E-2</c:v>
                </c:pt>
                <c:pt idx="10186">
                  <c:v>1.1429099999999999E-2</c:v>
                </c:pt>
                <c:pt idx="10187">
                  <c:v>1.18665E-2</c:v>
                </c:pt>
                <c:pt idx="10188">
                  <c:v>1.2292900000000001E-2</c:v>
                </c:pt>
                <c:pt idx="10189">
                  <c:v>1.2708000000000001E-2</c:v>
                </c:pt>
                <c:pt idx="10190">
                  <c:v>1.3111299999999999E-2</c:v>
                </c:pt>
                <c:pt idx="10191">
                  <c:v>1.3502399999999999E-2</c:v>
                </c:pt>
                <c:pt idx="10192">
                  <c:v>1.38809E-2</c:v>
                </c:pt>
                <c:pt idx="10193">
                  <c:v>1.42465E-2</c:v>
                </c:pt>
                <c:pt idx="10194">
                  <c:v>1.45988E-2</c:v>
                </c:pt>
                <c:pt idx="10195">
                  <c:v>1.4937499999999999E-2</c:v>
                </c:pt>
                <c:pt idx="10196">
                  <c:v>1.52622E-2</c:v>
                </c:pt>
                <c:pt idx="10197">
                  <c:v>1.5572600000000001E-2</c:v>
                </c:pt>
                <c:pt idx="10198">
                  <c:v>1.5868400000000001E-2</c:v>
                </c:pt>
                <c:pt idx="10199">
                  <c:v>1.6149400000000001E-2</c:v>
                </c:pt>
                <c:pt idx="10200">
                  <c:v>1.6415300000000001E-2</c:v>
                </c:pt>
                <c:pt idx="10201">
                  <c:v>1.6665699999999999E-2</c:v>
                </c:pt>
                <c:pt idx="10202">
                  <c:v>1.6900600000000002E-2</c:v>
                </c:pt>
                <c:pt idx="10203">
                  <c:v>1.7119700000000002E-2</c:v>
                </c:pt>
                <c:pt idx="10204">
                  <c:v>1.73227E-2</c:v>
                </c:pt>
                <c:pt idx="10205">
                  <c:v>1.7509500000000001E-2</c:v>
                </c:pt>
                <c:pt idx="10206">
                  <c:v>1.7680000000000001E-2</c:v>
                </c:pt>
                <c:pt idx="10207">
                  <c:v>1.7833999999999999E-2</c:v>
                </c:pt>
                <c:pt idx="10208">
                  <c:v>1.7971399999999998E-2</c:v>
                </c:pt>
                <c:pt idx="10209">
                  <c:v>1.8092E-2</c:v>
                </c:pt>
                <c:pt idx="10210">
                  <c:v>1.8195800000000002E-2</c:v>
                </c:pt>
                <c:pt idx="10211">
                  <c:v>1.8282699999999999E-2</c:v>
                </c:pt>
                <c:pt idx="10212">
                  <c:v>1.83526E-2</c:v>
                </c:pt>
                <c:pt idx="10213">
                  <c:v>1.8405600000000001E-2</c:v>
                </c:pt>
                <c:pt idx="10214">
                  <c:v>1.8441599999999999E-2</c:v>
                </c:pt>
                <c:pt idx="10215">
                  <c:v>1.8460500000000001E-2</c:v>
                </c:pt>
                <c:pt idx="10216">
                  <c:v>1.8462599999999999E-2</c:v>
                </c:pt>
                <c:pt idx="10217">
                  <c:v>1.8447600000000001E-2</c:v>
                </c:pt>
                <c:pt idx="10218">
                  <c:v>1.84158E-2</c:v>
                </c:pt>
                <c:pt idx="10219">
                  <c:v>1.83673E-2</c:v>
                </c:pt>
                <c:pt idx="10220">
                  <c:v>1.8301999999999999E-2</c:v>
                </c:pt>
                <c:pt idx="10221">
                  <c:v>1.8220099999999999E-2</c:v>
                </c:pt>
                <c:pt idx="10222">
                  <c:v>1.81218E-2</c:v>
                </c:pt>
                <c:pt idx="10223">
                  <c:v>1.8007100000000002E-2</c:v>
                </c:pt>
                <c:pt idx="10224">
                  <c:v>1.7876300000000001E-2</c:v>
                </c:pt>
                <c:pt idx="10225">
                  <c:v>1.7729499999999999E-2</c:v>
                </c:pt>
                <c:pt idx="10226">
                  <c:v>1.7566999999999999E-2</c:v>
                </c:pt>
                <c:pt idx="10227">
                  <c:v>1.7388899999999999E-2</c:v>
                </c:pt>
                <c:pt idx="10228">
                  <c:v>1.7195499999999999E-2</c:v>
                </c:pt>
                <c:pt idx="10229">
                  <c:v>1.6987100000000002E-2</c:v>
                </c:pt>
                <c:pt idx="10230">
                  <c:v>1.6763799999999999E-2</c:v>
                </c:pt>
                <c:pt idx="10231">
                  <c:v>1.65259E-2</c:v>
                </c:pt>
                <c:pt idx="10232">
                  <c:v>1.6273900000000001E-2</c:v>
                </c:pt>
                <c:pt idx="10233">
                  <c:v>1.6007899999999999E-2</c:v>
                </c:pt>
                <c:pt idx="10234">
                  <c:v>1.5728200000000001E-2</c:v>
                </c:pt>
                <c:pt idx="10235">
                  <c:v>1.5435300000000001E-2</c:v>
                </c:pt>
                <c:pt idx="10236">
                  <c:v>1.5129500000000001E-2</c:v>
                </c:pt>
                <c:pt idx="10237">
                  <c:v>1.4811E-2</c:v>
                </c:pt>
                <c:pt idx="10238">
                  <c:v>1.4480399999999999E-2</c:v>
                </c:pt>
                <c:pt idx="10239">
                  <c:v>1.41379E-2</c:v>
                </c:pt>
                <c:pt idx="10240">
                  <c:v>1.3783999999999999E-2</c:v>
                </c:pt>
                <c:pt idx="10241">
                  <c:v>1.3419E-2</c:v>
                </c:pt>
                <c:pt idx="10242">
                  <c:v>1.30435E-2</c:v>
                </c:pt>
                <c:pt idx="10243">
                  <c:v>1.2657699999999999E-2</c:v>
                </c:pt>
                <c:pt idx="10244">
                  <c:v>1.2262199999999999E-2</c:v>
                </c:pt>
                <c:pt idx="10245">
                  <c:v>1.1857299999999999E-2</c:v>
                </c:pt>
                <c:pt idx="10246">
                  <c:v>1.1443500000000001E-2</c:v>
                </c:pt>
                <c:pt idx="10247">
                  <c:v>1.1021299999999999E-2</c:v>
                </c:pt>
                <c:pt idx="10248">
                  <c:v>1.05912E-2</c:v>
                </c:pt>
                <c:pt idx="10249">
                  <c:v>1.0153499999999999E-2</c:v>
                </c:pt>
                <c:pt idx="10250" formatCode="0.00E+00">
                  <c:v>9.7088399999999998E-3</c:v>
                </c:pt>
                <c:pt idx="10251" formatCode="0.00E+00">
                  <c:v>9.2575999999999995E-3</c:v>
                </c:pt>
                <c:pt idx="10252" formatCode="0.00E+00">
                  <c:v>8.8002700000000007E-3</c:v>
                </c:pt>
                <c:pt idx="10253" formatCode="0.00E+00">
                  <c:v>8.3373600000000003E-3</c:v>
                </c:pt>
                <c:pt idx="10254" formatCode="0.00E+00">
                  <c:v>7.8693400000000007E-3</c:v>
                </c:pt>
                <c:pt idx="10255" formatCode="0.00E+00">
                  <c:v>7.3967E-3</c:v>
                </c:pt>
                <c:pt idx="10256" formatCode="0.00E+00">
                  <c:v>6.9199300000000004E-3</c:v>
                </c:pt>
                <c:pt idx="10257" formatCode="0.00E+00">
                  <c:v>6.4395299999999997E-3</c:v>
                </c:pt>
                <c:pt idx="10258" formatCode="0.00E+00">
                  <c:v>5.9559799999999996E-3</c:v>
                </c:pt>
                <c:pt idx="10259" formatCode="0.00E+00">
                  <c:v>5.4697799999999996E-3</c:v>
                </c:pt>
                <c:pt idx="10260" formatCode="0.00E+00">
                  <c:v>4.9814200000000003E-3</c:v>
                </c:pt>
                <c:pt idx="10261" formatCode="0.00E+00">
                  <c:v>4.4913899999999996E-3</c:v>
                </c:pt>
                <c:pt idx="10262" formatCode="0.00E+00">
                  <c:v>4.0001699999999999E-3</c:v>
                </c:pt>
                <c:pt idx="10263" formatCode="0.00E+00">
                  <c:v>3.5082500000000001E-3</c:v>
                </c:pt>
                <c:pt idx="10264" formatCode="0.00E+00">
                  <c:v>3.0161200000000002E-3</c:v>
                </c:pt>
                <c:pt idx="10265" formatCode="0.00E+00">
                  <c:v>2.52425E-3</c:v>
                </c:pt>
                <c:pt idx="10266" formatCode="0.00E+00">
                  <c:v>2.0331099999999999E-3</c:v>
                </c:pt>
                <c:pt idx="10267" formatCode="0.00E+00">
                  <c:v>1.5431799999999999E-3</c:v>
                </c:pt>
                <c:pt idx="10268" formatCode="0.00E+00">
                  <c:v>1.0549299999999999E-3</c:v>
                </c:pt>
                <c:pt idx="10269" formatCode="0.00E+00">
                  <c:v>5.6879900000000004E-4</c:v>
                </c:pt>
                <c:pt idx="10270" formatCode="0.00E+00">
                  <c:v>8.5255399999999997E-5</c:v>
                </c:pt>
                <c:pt idx="10271" formatCode="0.00E+00">
                  <c:v>-3.95258E-4</c:v>
                </c:pt>
                <c:pt idx="10272" formatCode="0.00E+00">
                  <c:v>-8.7230300000000005E-4</c:v>
                </c:pt>
                <c:pt idx="10273" formatCode="0.00E+00">
                  <c:v>-1.34545E-3</c:v>
                </c:pt>
                <c:pt idx="10274" formatCode="0.00E+00">
                  <c:v>-1.81427E-3</c:v>
                </c:pt>
                <c:pt idx="10275" formatCode="0.00E+00">
                  <c:v>-2.2783500000000002E-3</c:v>
                </c:pt>
                <c:pt idx="10276" formatCode="0.00E+00">
                  <c:v>-2.7372899999999999E-3</c:v>
                </c:pt>
                <c:pt idx="10277" formatCode="0.00E+00">
                  <c:v>-3.1906899999999999E-3</c:v>
                </c:pt>
                <c:pt idx="10278" formatCode="0.00E+00">
                  <c:v>-3.6381600000000001E-3</c:v>
                </c:pt>
                <c:pt idx="10279" formatCode="0.00E+00">
                  <c:v>-4.0793299999999999E-3</c:v>
                </c:pt>
                <c:pt idx="10280" formatCode="0.00E+00">
                  <c:v>-4.5138299999999999E-3</c:v>
                </c:pt>
                <c:pt idx="10281" formatCode="0.00E+00">
                  <c:v>-4.9413E-3</c:v>
                </c:pt>
                <c:pt idx="10282" formatCode="0.00E+00">
                  <c:v>-5.3613999999999997E-3</c:v>
                </c:pt>
                <c:pt idx="10283" formatCode="0.00E+00">
                  <c:v>-5.7737999999999999E-3</c:v>
                </c:pt>
                <c:pt idx="10284" formatCode="0.00E+00">
                  <c:v>-6.1781700000000002E-3</c:v>
                </c:pt>
                <c:pt idx="10285" formatCode="0.00E+00">
                  <c:v>-6.5742099999999996E-3</c:v>
                </c:pt>
                <c:pt idx="10286" formatCode="0.00E+00">
                  <c:v>-6.96162E-3</c:v>
                </c:pt>
                <c:pt idx="10287" formatCode="0.00E+00">
                  <c:v>-7.3401100000000004E-3</c:v>
                </c:pt>
                <c:pt idx="10288" formatCode="0.00E+00">
                  <c:v>-7.7094099999999999E-3</c:v>
                </c:pt>
                <c:pt idx="10289" formatCode="0.00E+00">
                  <c:v>-8.0692699999999999E-3</c:v>
                </c:pt>
                <c:pt idx="10290" formatCode="0.00E+00">
                  <c:v>-8.4194300000000003E-3</c:v>
                </c:pt>
                <c:pt idx="10291" formatCode="0.00E+00">
                  <c:v>-8.7596700000000007E-3</c:v>
                </c:pt>
                <c:pt idx="10292" formatCode="0.00E+00">
                  <c:v>-9.0897600000000005E-3</c:v>
                </c:pt>
                <c:pt idx="10293" formatCode="0.00E+00">
                  <c:v>-9.4094899999999995E-3</c:v>
                </c:pt>
                <c:pt idx="10294" formatCode="0.00E+00">
                  <c:v>-9.7186800000000004E-3</c:v>
                </c:pt>
                <c:pt idx="10295">
                  <c:v>-1.0017099999999999E-2</c:v>
                </c:pt>
                <c:pt idx="10296">
                  <c:v>-1.03047E-2</c:v>
                </c:pt>
                <c:pt idx="10297">
                  <c:v>-1.0581200000000001E-2</c:v>
                </c:pt>
                <c:pt idx="10298">
                  <c:v>-1.08466E-2</c:v>
                </c:pt>
                <c:pt idx="10299">
                  <c:v>-1.11006E-2</c:v>
                </c:pt>
                <c:pt idx="10300">
                  <c:v>-1.1343199999999999E-2</c:v>
                </c:pt>
                <c:pt idx="10301">
                  <c:v>-1.1574299999999999E-2</c:v>
                </c:pt>
                <c:pt idx="10302">
                  <c:v>-1.17938E-2</c:v>
                </c:pt>
                <c:pt idx="10303">
                  <c:v>-1.2001599999999999E-2</c:v>
                </c:pt>
                <c:pt idx="10304">
                  <c:v>-1.2197599999999999E-2</c:v>
                </c:pt>
                <c:pt idx="10305">
                  <c:v>-1.23819E-2</c:v>
                </c:pt>
                <c:pt idx="10306">
                  <c:v>-1.25544E-2</c:v>
                </c:pt>
                <c:pt idx="10307">
                  <c:v>-1.2715000000000001E-2</c:v>
                </c:pt>
                <c:pt idx="10308">
                  <c:v>-1.28638E-2</c:v>
                </c:pt>
                <c:pt idx="10309">
                  <c:v>-1.30007E-2</c:v>
                </c:pt>
                <c:pt idx="10310">
                  <c:v>-1.3125899999999999E-2</c:v>
                </c:pt>
                <c:pt idx="10311">
                  <c:v>-1.32392E-2</c:v>
                </c:pt>
                <c:pt idx="10312">
                  <c:v>-1.33408E-2</c:v>
                </c:pt>
                <c:pt idx="10313">
                  <c:v>-1.34307E-2</c:v>
                </c:pt>
                <c:pt idx="10314">
                  <c:v>-1.3509E-2</c:v>
                </c:pt>
                <c:pt idx="10315">
                  <c:v>-1.3575800000000001E-2</c:v>
                </c:pt>
                <c:pt idx="10316">
                  <c:v>-1.3631000000000001E-2</c:v>
                </c:pt>
                <c:pt idx="10317">
                  <c:v>-1.36749E-2</c:v>
                </c:pt>
                <c:pt idx="10318">
                  <c:v>-1.3707499999999999E-2</c:v>
                </c:pt>
                <c:pt idx="10319">
                  <c:v>-1.3729E-2</c:v>
                </c:pt>
                <c:pt idx="10320">
                  <c:v>-1.37395E-2</c:v>
                </c:pt>
                <c:pt idx="10321">
                  <c:v>-1.3739100000000001E-2</c:v>
                </c:pt>
                <c:pt idx="10322">
                  <c:v>-1.3728000000000001E-2</c:v>
                </c:pt>
                <c:pt idx="10323">
                  <c:v>-1.37062E-2</c:v>
                </c:pt>
                <c:pt idx="10324">
                  <c:v>-1.36741E-2</c:v>
                </c:pt>
                <c:pt idx="10325">
                  <c:v>-1.36317E-2</c:v>
                </c:pt>
                <c:pt idx="10326">
                  <c:v>-1.35792E-2</c:v>
                </c:pt>
                <c:pt idx="10327">
                  <c:v>-1.3516800000000001E-2</c:v>
                </c:pt>
                <c:pt idx="10328">
                  <c:v>-1.34447E-2</c:v>
                </c:pt>
                <c:pt idx="10329">
                  <c:v>-1.3363099999999999E-2</c:v>
                </c:pt>
                <c:pt idx="10330">
                  <c:v>-1.32722E-2</c:v>
                </c:pt>
                <c:pt idx="10331">
                  <c:v>-1.31723E-2</c:v>
                </c:pt>
                <c:pt idx="10332">
                  <c:v>-1.3063399999999999E-2</c:v>
                </c:pt>
                <c:pt idx="10333">
                  <c:v>-1.29459E-2</c:v>
                </c:pt>
                <c:pt idx="10334">
                  <c:v>-1.28199E-2</c:v>
                </c:pt>
                <c:pt idx="10335">
                  <c:v>-1.2685800000000001E-2</c:v>
                </c:pt>
                <c:pt idx="10336">
                  <c:v>-1.25436E-2</c:v>
                </c:pt>
                <c:pt idx="10337">
                  <c:v>-1.2393700000000001E-2</c:v>
                </c:pt>
                <c:pt idx="10338">
                  <c:v>-1.22363E-2</c:v>
                </c:pt>
                <c:pt idx="10339">
                  <c:v>-1.20716E-2</c:v>
                </c:pt>
                <c:pt idx="10340">
                  <c:v>-1.18999E-2</c:v>
                </c:pt>
                <c:pt idx="10341">
                  <c:v>-1.17214E-2</c:v>
                </c:pt>
                <c:pt idx="10342">
                  <c:v>-1.15364E-2</c:v>
                </c:pt>
                <c:pt idx="10343">
                  <c:v>-1.13451E-2</c:v>
                </c:pt>
                <c:pt idx="10344">
                  <c:v>-1.11477E-2</c:v>
                </c:pt>
                <c:pt idx="10345">
                  <c:v>-1.0944499999999999E-2</c:v>
                </c:pt>
                <c:pt idx="10346">
                  <c:v>-1.07358E-2</c:v>
                </c:pt>
                <c:pt idx="10347">
                  <c:v>-1.05218E-2</c:v>
                </c:pt>
                <c:pt idx="10348">
                  <c:v>-1.03027E-2</c:v>
                </c:pt>
                <c:pt idx="10349">
                  <c:v>-1.0078800000000001E-2</c:v>
                </c:pt>
                <c:pt idx="10350" formatCode="0.00E+00">
                  <c:v>-9.8502999999999993E-3</c:v>
                </c:pt>
                <c:pt idx="10351" formatCode="0.00E+00">
                  <c:v>-9.6174899999999994E-3</c:v>
                </c:pt>
                <c:pt idx="10352" formatCode="0.00E+00">
                  <c:v>-9.3805999999999994E-3</c:v>
                </c:pt>
                <c:pt idx="10353" formatCode="0.00E+00">
                  <c:v>-9.1398499999999997E-3</c:v>
                </c:pt>
                <c:pt idx="10354" formatCode="0.00E+00">
                  <c:v>-8.8955000000000006E-3</c:v>
                </c:pt>
                <c:pt idx="10355" formatCode="0.00E+00">
                  <c:v>-8.6477600000000009E-3</c:v>
                </c:pt>
                <c:pt idx="10356" formatCode="0.00E+00">
                  <c:v>-8.3968800000000007E-3</c:v>
                </c:pt>
                <c:pt idx="10357" formatCode="0.00E+00">
                  <c:v>-8.1430800000000005E-3</c:v>
                </c:pt>
                <c:pt idx="10358" formatCode="0.00E+00">
                  <c:v>-7.8865800000000007E-3</c:v>
                </c:pt>
                <c:pt idx="10359" formatCode="0.00E+00">
                  <c:v>-7.6276099999999999E-3</c:v>
                </c:pt>
                <c:pt idx="10360" formatCode="0.00E+00">
                  <c:v>-7.3663799999999996E-3</c:v>
                </c:pt>
                <c:pt idx="10361" formatCode="0.00E+00">
                  <c:v>-7.1031100000000002E-3</c:v>
                </c:pt>
                <c:pt idx="10362" formatCode="0.00E+00">
                  <c:v>-6.8380100000000003E-3</c:v>
                </c:pt>
                <c:pt idx="10363" formatCode="0.00E+00">
                  <c:v>-6.5712799999999997E-3</c:v>
                </c:pt>
                <c:pt idx="10364" formatCode="0.00E+00">
                  <c:v>-6.3031199999999997E-3</c:v>
                </c:pt>
                <c:pt idx="10365" formatCode="0.00E+00">
                  <c:v>-6.0337300000000002E-3</c:v>
                </c:pt>
                <c:pt idx="10366" formatCode="0.00E+00">
                  <c:v>-5.7632999999999998E-3</c:v>
                </c:pt>
                <c:pt idx="10367" formatCode="0.00E+00">
                  <c:v>-5.4920300000000002E-3</c:v>
                </c:pt>
                <c:pt idx="10368" formatCode="0.00E+00">
                  <c:v>-5.2200800000000002E-3</c:v>
                </c:pt>
                <c:pt idx="10369" formatCode="0.00E+00">
                  <c:v>-4.9476399999999997E-3</c:v>
                </c:pt>
                <c:pt idx="10370" formatCode="0.00E+00">
                  <c:v>-4.6748900000000001E-3</c:v>
                </c:pt>
                <c:pt idx="10371" formatCode="0.00E+00">
                  <c:v>-4.4019799999999998E-3</c:v>
                </c:pt>
                <c:pt idx="10372" formatCode="0.00E+00">
                  <c:v>-4.1290900000000002E-3</c:v>
                </c:pt>
                <c:pt idx="10373" formatCode="0.00E+00">
                  <c:v>-3.85637E-3</c:v>
                </c:pt>
                <c:pt idx="10374" formatCode="0.00E+00">
                  <c:v>-3.5839700000000001E-3</c:v>
                </c:pt>
                <c:pt idx="10375" formatCode="0.00E+00">
                  <c:v>-3.31204E-3</c:v>
                </c:pt>
                <c:pt idx="10376" formatCode="0.00E+00">
                  <c:v>-3.0407199999999998E-3</c:v>
                </c:pt>
                <c:pt idx="10377" formatCode="0.00E+00">
                  <c:v>-2.7701599999999998E-3</c:v>
                </c:pt>
                <c:pt idx="10378" formatCode="0.00E+00">
                  <c:v>-2.5004699999999999E-3</c:v>
                </c:pt>
                <c:pt idx="10379" formatCode="0.00E+00">
                  <c:v>-2.23179E-3</c:v>
                </c:pt>
                <c:pt idx="10380" formatCode="0.00E+00">
                  <c:v>-1.9642499999999999E-3</c:v>
                </c:pt>
                <c:pt idx="10381" formatCode="0.00E+00">
                  <c:v>-1.6979499999999999E-3</c:v>
                </c:pt>
                <c:pt idx="10382" formatCode="0.00E+00">
                  <c:v>-1.43301E-3</c:v>
                </c:pt>
                <c:pt idx="10383" formatCode="0.00E+00">
                  <c:v>-1.1695399999999999E-3</c:v>
                </c:pt>
                <c:pt idx="10384" formatCode="0.00E+00">
                  <c:v>-9.0764600000000002E-4</c:v>
                </c:pt>
                <c:pt idx="10385" formatCode="0.00E+00">
                  <c:v>-6.4741899999999999E-4</c:v>
                </c:pt>
                <c:pt idx="10386" formatCode="0.00E+00">
                  <c:v>-3.8895500000000002E-4</c:v>
                </c:pt>
                <c:pt idx="10387" formatCode="0.00E+00">
                  <c:v>-1.3234400000000001E-4</c:v>
                </c:pt>
                <c:pt idx="10388" formatCode="0.00E+00">
                  <c:v>1.22328E-4</c:v>
                </c:pt>
                <c:pt idx="10389" formatCode="0.00E+00">
                  <c:v>3.7498099999999998E-4</c:v>
                </c:pt>
                <c:pt idx="10390" formatCode="0.00E+00">
                  <c:v>6.25536E-4</c:v>
                </c:pt>
                <c:pt idx="10391" formatCode="0.00E+00">
                  <c:v>8.7392000000000004E-4</c:v>
                </c:pt>
                <c:pt idx="10392" formatCode="0.00E+00">
                  <c:v>1.12006E-3</c:v>
                </c:pt>
                <c:pt idx="10393" formatCode="0.00E+00">
                  <c:v>1.3638999999999999E-3</c:v>
                </c:pt>
                <c:pt idx="10394" formatCode="0.00E+00">
                  <c:v>1.6053700000000001E-3</c:v>
                </c:pt>
                <c:pt idx="10395" formatCode="0.00E+00">
                  <c:v>1.8444100000000001E-3</c:v>
                </c:pt>
                <c:pt idx="10396" formatCode="0.00E+00">
                  <c:v>2.0809600000000002E-3</c:v>
                </c:pt>
                <c:pt idx="10397" formatCode="0.00E+00">
                  <c:v>2.3149799999999999E-3</c:v>
                </c:pt>
                <c:pt idx="10398" formatCode="0.00E+00">
                  <c:v>2.5463999999999999E-3</c:v>
                </c:pt>
                <c:pt idx="10399" formatCode="0.00E+00">
                  <c:v>2.7751799999999999E-3</c:v>
                </c:pt>
                <c:pt idx="10400" formatCode="0.00E+00">
                  <c:v>3.0012799999999998E-3</c:v>
                </c:pt>
                <c:pt idx="10401" formatCode="0.00E+00">
                  <c:v>3.2246499999999999E-3</c:v>
                </c:pt>
                <c:pt idx="10402" formatCode="0.00E+00">
                  <c:v>3.44525E-3</c:v>
                </c:pt>
                <c:pt idx="10403" formatCode="0.00E+00">
                  <c:v>3.6630399999999998E-3</c:v>
                </c:pt>
                <c:pt idx="10404" formatCode="0.00E+00">
                  <c:v>3.8779700000000001E-3</c:v>
                </c:pt>
                <c:pt idx="10405" formatCode="0.00E+00">
                  <c:v>4.0900199999999998E-3</c:v>
                </c:pt>
                <c:pt idx="10406" formatCode="0.00E+00">
                  <c:v>4.2991499999999998E-3</c:v>
                </c:pt>
                <c:pt idx="10407" formatCode="0.00E+00">
                  <c:v>4.5053100000000002E-3</c:v>
                </c:pt>
                <c:pt idx="10408" formatCode="0.00E+00">
                  <c:v>4.7084900000000001E-3</c:v>
                </c:pt>
                <c:pt idx="10409" formatCode="0.00E+00">
                  <c:v>4.9086299999999998E-3</c:v>
                </c:pt>
                <c:pt idx="10410" formatCode="0.00E+00">
                  <c:v>5.1057200000000002E-3</c:v>
                </c:pt>
                <c:pt idx="10411" formatCode="0.00E+00">
                  <c:v>5.29972E-3</c:v>
                </c:pt>
                <c:pt idx="10412" formatCode="0.00E+00">
                  <c:v>5.4905900000000001E-3</c:v>
                </c:pt>
                <c:pt idx="10413" formatCode="0.00E+00">
                  <c:v>5.6783099999999998E-3</c:v>
                </c:pt>
                <c:pt idx="10414" formatCode="0.00E+00">
                  <c:v>5.8628400000000002E-3</c:v>
                </c:pt>
                <c:pt idx="10415" formatCode="0.00E+00">
                  <c:v>6.0441499999999999E-3</c:v>
                </c:pt>
                <c:pt idx="10416" formatCode="0.00E+00">
                  <c:v>6.2222099999999997E-3</c:v>
                </c:pt>
                <c:pt idx="10417" formatCode="0.00E+00">
                  <c:v>6.39698E-3</c:v>
                </c:pt>
                <c:pt idx="10418" formatCode="0.00E+00">
                  <c:v>6.5684300000000001E-3</c:v>
                </c:pt>
                <c:pt idx="10419" formatCode="0.00E+00">
                  <c:v>6.7365300000000001E-3</c:v>
                </c:pt>
                <c:pt idx="10420" formatCode="0.00E+00">
                  <c:v>6.9012400000000003E-3</c:v>
                </c:pt>
                <c:pt idx="10421" formatCode="0.00E+00">
                  <c:v>7.0625200000000001E-3</c:v>
                </c:pt>
                <c:pt idx="10422" formatCode="0.00E+00">
                  <c:v>7.2203299999999996E-3</c:v>
                </c:pt>
                <c:pt idx="10423" formatCode="0.00E+00">
                  <c:v>7.37464E-3</c:v>
                </c:pt>
                <c:pt idx="10424" formatCode="0.00E+00">
                  <c:v>7.5254099999999997E-3</c:v>
                </c:pt>
                <c:pt idx="10425" formatCode="0.00E+00">
                  <c:v>7.67259E-3</c:v>
                </c:pt>
                <c:pt idx="10426" formatCode="0.00E+00">
                  <c:v>7.8161399999999992E-3</c:v>
                </c:pt>
                <c:pt idx="10427" formatCode="0.00E+00">
                  <c:v>7.9560199999999994E-3</c:v>
                </c:pt>
                <c:pt idx="10428" formatCode="0.00E+00">
                  <c:v>8.0921799999999992E-3</c:v>
                </c:pt>
                <c:pt idx="10429" formatCode="0.00E+00">
                  <c:v>8.2245700000000005E-3</c:v>
                </c:pt>
                <c:pt idx="10430" formatCode="0.00E+00">
                  <c:v>8.3531400000000002E-3</c:v>
                </c:pt>
                <c:pt idx="10431" formatCode="0.00E+00">
                  <c:v>8.4778500000000003E-3</c:v>
                </c:pt>
                <c:pt idx="10432" formatCode="0.00E+00">
                  <c:v>8.5986399999999994E-3</c:v>
                </c:pt>
                <c:pt idx="10433" formatCode="0.00E+00">
                  <c:v>8.7154499999999996E-3</c:v>
                </c:pt>
                <c:pt idx="10434" formatCode="0.00E+00">
                  <c:v>8.8282299999999994E-3</c:v>
                </c:pt>
                <c:pt idx="10435" formatCode="0.00E+00">
                  <c:v>8.9369299999999992E-3</c:v>
                </c:pt>
                <c:pt idx="10436" formatCode="0.00E+00">
                  <c:v>9.0414799999999993E-3</c:v>
                </c:pt>
                <c:pt idx="10437" formatCode="0.00E+00">
                  <c:v>9.1418200000000002E-3</c:v>
                </c:pt>
                <c:pt idx="10438" formatCode="0.00E+00">
                  <c:v>9.2378800000000004E-3</c:v>
                </c:pt>
                <c:pt idx="10439" formatCode="0.00E+00">
                  <c:v>9.3296200000000003E-3</c:v>
                </c:pt>
                <c:pt idx="10440" formatCode="0.00E+00">
                  <c:v>9.4169600000000003E-3</c:v>
                </c:pt>
                <c:pt idx="10441" formatCode="0.00E+00">
                  <c:v>9.4998300000000008E-3</c:v>
                </c:pt>
                <c:pt idx="10442" formatCode="0.00E+00">
                  <c:v>9.5781600000000005E-3</c:v>
                </c:pt>
                <c:pt idx="10443" formatCode="0.00E+00">
                  <c:v>9.6518999999999997E-3</c:v>
                </c:pt>
                <c:pt idx="10444" formatCode="0.00E+00">
                  <c:v>9.7209600000000007E-3</c:v>
                </c:pt>
                <c:pt idx="10445" formatCode="0.00E+00">
                  <c:v>9.7852800000000004E-3</c:v>
                </c:pt>
                <c:pt idx="10446" formatCode="0.00E+00">
                  <c:v>9.8447900000000008E-3</c:v>
                </c:pt>
                <c:pt idx="10447" formatCode="0.00E+00">
                  <c:v>9.8993999999999992E-3</c:v>
                </c:pt>
                <c:pt idx="10448" formatCode="0.00E+00">
                  <c:v>9.9490599999999992E-3</c:v>
                </c:pt>
                <c:pt idx="10449" formatCode="0.00E+00">
                  <c:v>9.9936799999999996E-3</c:v>
                </c:pt>
                <c:pt idx="10450">
                  <c:v>1.0033200000000001E-2</c:v>
                </c:pt>
                <c:pt idx="10451">
                  <c:v>1.00675E-2</c:v>
                </c:pt>
                <c:pt idx="10452">
                  <c:v>1.0096600000000001E-2</c:v>
                </c:pt>
                <c:pt idx="10453">
                  <c:v>1.01203E-2</c:v>
                </c:pt>
                <c:pt idx="10454">
                  <c:v>1.01387E-2</c:v>
                </c:pt>
                <c:pt idx="10455">
                  <c:v>1.0151500000000001E-2</c:v>
                </c:pt>
                <c:pt idx="10456">
                  <c:v>1.01589E-2</c:v>
                </c:pt>
                <c:pt idx="10457">
                  <c:v>1.0160600000000001E-2</c:v>
                </c:pt>
                <c:pt idx="10458">
                  <c:v>1.01566E-2</c:v>
                </c:pt>
                <c:pt idx="10459">
                  <c:v>1.0146799999999999E-2</c:v>
                </c:pt>
                <c:pt idx="10460">
                  <c:v>1.01312E-2</c:v>
                </c:pt>
                <c:pt idx="10461">
                  <c:v>1.01098E-2</c:v>
                </c:pt>
                <c:pt idx="10462">
                  <c:v>1.00824E-2</c:v>
                </c:pt>
                <c:pt idx="10463">
                  <c:v>1.0048899999999999E-2</c:v>
                </c:pt>
                <c:pt idx="10464">
                  <c:v>1.00094E-2</c:v>
                </c:pt>
                <c:pt idx="10465" formatCode="0.00E+00">
                  <c:v>9.9638000000000001E-3</c:v>
                </c:pt>
                <c:pt idx="10466" formatCode="0.00E+00">
                  <c:v>9.9119800000000008E-3</c:v>
                </c:pt>
                <c:pt idx="10467" formatCode="0.00E+00">
                  <c:v>9.8539300000000003E-3</c:v>
                </c:pt>
                <c:pt idx="10468" formatCode="0.00E+00">
                  <c:v>9.7896000000000007E-3</c:v>
                </c:pt>
                <c:pt idx="10469" formatCode="0.00E+00">
                  <c:v>9.7189500000000005E-3</c:v>
                </c:pt>
                <c:pt idx="10470" formatCode="0.00E+00">
                  <c:v>9.6419299999999999E-3</c:v>
                </c:pt>
                <c:pt idx="10471" formatCode="0.00E+00">
                  <c:v>9.5585099999999992E-3</c:v>
                </c:pt>
                <c:pt idx="10472" formatCode="0.00E+00">
                  <c:v>9.4686700000000002E-3</c:v>
                </c:pt>
                <c:pt idx="10473" formatCode="0.00E+00">
                  <c:v>9.3723599999999997E-3</c:v>
                </c:pt>
                <c:pt idx="10474" formatCode="0.00E+00">
                  <c:v>9.2695699999999995E-3</c:v>
                </c:pt>
                <c:pt idx="10475" formatCode="0.00E+00">
                  <c:v>9.1602899999999998E-3</c:v>
                </c:pt>
                <c:pt idx="10476" formatCode="0.00E+00">
                  <c:v>9.0444900000000005E-3</c:v>
                </c:pt>
                <c:pt idx="10477" formatCode="0.00E+00">
                  <c:v>8.9221700000000001E-3</c:v>
                </c:pt>
                <c:pt idx="10478" formatCode="0.00E+00">
                  <c:v>8.7933200000000003E-3</c:v>
                </c:pt>
                <c:pt idx="10479" formatCode="0.00E+00">
                  <c:v>8.6579599999999993E-3</c:v>
                </c:pt>
                <c:pt idx="10480" formatCode="0.00E+00">
                  <c:v>8.5160800000000005E-3</c:v>
                </c:pt>
                <c:pt idx="10481" formatCode="0.00E+00">
                  <c:v>8.3677000000000005E-3</c:v>
                </c:pt>
                <c:pt idx="10482" formatCode="0.00E+00">
                  <c:v>8.2128500000000007E-3</c:v>
                </c:pt>
                <c:pt idx="10483" formatCode="0.00E+00">
                  <c:v>8.0515399999999994E-3</c:v>
                </c:pt>
                <c:pt idx="10484" formatCode="0.00E+00">
                  <c:v>7.8838099999999998E-3</c:v>
                </c:pt>
                <c:pt idx="10485" formatCode="0.00E+00">
                  <c:v>7.7097099999999998E-3</c:v>
                </c:pt>
                <c:pt idx="10486" formatCode="0.00E+00">
                  <c:v>7.5292700000000002E-3</c:v>
                </c:pt>
                <c:pt idx="10487" formatCode="0.00E+00">
                  <c:v>7.3425499999999998E-3</c:v>
                </c:pt>
                <c:pt idx="10488" formatCode="0.00E+00">
                  <c:v>7.1495999999999999E-3</c:v>
                </c:pt>
                <c:pt idx="10489" formatCode="0.00E+00">
                  <c:v>6.9505000000000001E-3</c:v>
                </c:pt>
                <c:pt idx="10490" formatCode="0.00E+00">
                  <c:v>6.74532E-3</c:v>
                </c:pt>
                <c:pt idx="10491" formatCode="0.00E+00">
                  <c:v>6.53413E-3</c:v>
                </c:pt>
                <c:pt idx="10492" formatCode="0.00E+00">
                  <c:v>6.3170300000000004E-3</c:v>
                </c:pt>
                <c:pt idx="10493" formatCode="0.00E+00">
                  <c:v>6.0941099999999998E-3</c:v>
                </c:pt>
                <c:pt idx="10494" formatCode="0.00E+00">
                  <c:v>5.8654800000000002E-3</c:v>
                </c:pt>
                <c:pt idx="10495" formatCode="0.00E+00">
                  <c:v>5.6312300000000001E-3</c:v>
                </c:pt>
                <c:pt idx="10496" formatCode="0.00E+00">
                  <c:v>5.3914899999999997E-3</c:v>
                </c:pt>
                <c:pt idx="10497" formatCode="0.00E+00">
                  <c:v>5.1463799999999999E-3</c:v>
                </c:pt>
                <c:pt idx="10498" formatCode="0.00E+00">
                  <c:v>4.8960399999999999E-3</c:v>
                </c:pt>
                <c:pt idx="10499" formatCode="0.00E+00">
                  <c:v>4.6405999999999999E-3</c:v>
                </c:pt>
                <c:pt idx="10500" formatCode="0.00E+00">
                  <c:v>4.3802099999999998E-3</c:v>
                </c:pt>
                <c:pt idx="10501" formatCode="0.00E+00">
                  <c:v>4.1150199999999996E-3</c:v>
                </c:pt>
                <c:pt idx="10502" formatCode="0.00E+00">
                  <c:v>3.8451900000000001E-3</c:v>
                </c:pt>
                <c:pt idx="10503" formatCode="0.00E+00">
                  <c:v>3.5708900000000002E-3</c:v>
                </c:pt>
                <c:pt idx="10504" formatCode="0.00E+00">
                  <c:v>3.2922899999999998E-3</c:v>
                </c:pt>
                <c:pt idx="10505" formatCode="0.00E+00">
                  <c:v>3.0095899999999999E-3</c:v>
                </c:pt>
                <c:pt idx="10506" formatCode="0.00E+00">
                  <c:v>2.72295E-3</c:v>
                </c:pt>
                <c:pt idx="10507" formatCode="0.00E+00">
                  <c:v>2.4325900000000001E-3</c:v>
                </c:pt>
                <c:pt idx="10508" formatCode="0.00E+00">
                  <c:v>2.1386999999999999E-3</c:v>
                </c:pt>
                <c:pt idx="10509" formatCode="0.00E+00">
                  <c:v>1.8415E-3</c:v>
                </c:pt>
                <c:pt idx="10510" formatCode="0.00E+00">
                  <c:v>1.54119E-3</c:v>
                </c:pt>
                <c:pt idx="10511" formatCode="0.00E+00">
                  <c:v>1.238E-3</c:v>
                </c:pt>
                <c:pt idx="10512" formatCode="0.00E+00">
                  <c:v>9.3216200000000005E-4</c:v>
                </c:pt>
                <c:pt idx="10513" formatCode="0.00E+00">
                  <c:v>6.2390099999999995E-4</c:v>
                </c:pt>
                <c:pt idx="10514" formatCode="0.00E+00">
                  <c:v>3.1345800000000002E-4</c:v>
                </c:pt>
                <c:pt idx="10515" formatCode="0.00E+00">
                  <c:v>1.0785999999999999E-6</c:v>
                </c:pt>
                <c:pt idx="10516" formatCode="0.00E+00">
                  <c:v>-3.1298699999999998E-4</c:v>
                </c:pt>
                <c:pt idx="10517" formatCode="0.00E+00">
                  <c:v>-6.2848500000000002E-4</c:v>
                </c:pt>
                <c:pt idx="10518" formatCode="0.00E+00">
                  <c:v>-9.4515599999999995E-4</c:v>
                </c:pt>
                <c:pt idx="10519" formatCode="0.00E+00">
                  <c:v>-1.2627300000000001E-3</c:v>
                </c:pt>
                <c:pt idx="10520" formatCode="0.00E+00">
                  <c:v>-1.58095E-3</c:v>
                </c:pt>
                <c:pt idx="10521" formatCode="0.00E+00">
                  <c:v>-1.8995399999999999E-3</c:v>
                </c:pt>
                <c:pt idx="10522" formatCode="0.00E+00">
                  <c:v>-2.2182199999999999E-3</c:v>
                </c:pt>
                <c:pt idx="10523" formatCode="0.00E+00">
                  <c:v>-2.5367100000000002E-3</c:v>
                </c:pt>
                <c:pt idx="10524" formatCode="0.00E+00">
                  <c:v>-2.8547400000000001E-3</c:v>
                </c:pt>
                <c:pt idx="10525" formatCode="0.00E+00">
                  <c:v>-3.1719999999999999E-3</c:v>
                </c:pt>
                <c:pt idx="10526" formatCode="0.00E+00">
                  <c:v>-3.4882300000000001E-3</c:v>
                </c:pt>
                <c:pt idx="10527" formatCode="0.00E+00">
                  <c:v>-3.8031200000000001E-3</c:v>
                </c:pt>
                <c:pt idx="10528" formatCode="0.00E+00">
                  <c:v>-4.1163900000000002E-3</c:v>
                </c:pt>
                <c:pt idx="10529" formatCode="0.00E+00">
                  <c:v>-4.4277500000000003E-3</c:v>
                </c:pt>
                <c:pt idx="10530" formatCode="0.00E+00">
                  <c:v>-4.7368899999999997E-3</c:v>
                </c:pt>
                <c:pt idx="10531" formatCode="0.00E+00">
                  <c:v>-5.0435300000000001E-3</c:v>
                </c:pt>
                <c:pt idx="10532" formatCode="0.00E+00">
                  <c:v>-5.3473699999999997E-3</c:v>
                </c:pt>
                <c:pt idx="10533" formatCode="0.00E+00">
                  <c:v>-5.6481200000000004E-3</c:v>
                </c:pt>
                <c:pt idx="10534" formatCode="0.00E+00">
                  <c:v>-5.9454699999999996E-3</c:v>
                </c:pt>
                <c:pt idx="10535" formatCode="0.00E+00">
                  <c:v>-6.2391399999999998E-3</c:v>
                </c:pt>
                <c:pt idx="10536" formatCode="0.00E+00">
                  <c:v>-6.5288300000000002E-3</c:v>
                </c:pt>
                <c:pt idx="10537" formatCode="0.00E+00">
                  <c:v>-6.8142599999999999E-3</c:v>
                </c:pt>
                <c:pt idx="10538" formatCode="0.00E+00">
                  <c:v>-7.0951199999999999E-3</c:v>
                </c:pt>
                <c:pt idx="10539" formatCode="0.00E+00">
                  <c:v>-7.37114E-3</c:v>
                </c:pt>
                <c:pt idx="10540" formatCode="0.00E+00">
                  <c:v>-7.6420300000000002E-3</c:v>
                </c:pt>
                <c:pt idx="10541" formatCode="0.00E+00">
                  <c:v>-7.9074999999999996E-3</c:v>
                </c:pt>
                <c:pt idx="10542" formatCode="0.00E+00">
                  <c:v>-8.1672900000000007E-3</c:v>
                </c:pt>
                <c:pt idx="10543" formatCode="0.00E+00">
                  <c:v>-8.4211000000000008E-3</c:v>
                </c:pt>
                <c:pt idx="10544" formatCode="0.00E+00">
                  <c:v>-8.6686799999999998E-3</c:v>
                </c:pt>
                <c:pt idx="10545" formatCode="0.00E+00">
                  <c:v>-8.9097599999999992E-3</c:v>
                </c:pt>
                <c:pt idx="10546" formatCode="0.00E+00">
                  <c:v>-9.1440700000000007E-3</c:v>
                </c:pt>
                <c:pt idx="10547" formatCode="0.00E+00">
                  <c:v>-9.3713500000000005E-3</c:v>
                </c:pt>
                <c:pt idx="10548" formatCode="0.00E+00">
                  <c:v>-9.5913700000000001E-3</c:v>
                </c:pt>
                <c:pt idx="10549" formatCode="0.00E+00">
                  <c:v>-9.8038599999999993E-3</c:v>
                </c:pt>
                <c:pt idx="10550">
                  <c:v>-1.0008599999999999E-2</c:v>
                </c:pt>
                <c:pt idx="10551">
                  <c:v>-1.02054E-2</c:v>
                </c:pt>
                <c:pt idx="10552">
                  <c:v>-1.0393899999999999E-2</c:v>
                </c:pt>
                <c:pt idx="10553">
                  <c:v>-1.0574E-2</c:v>
                </c:pt>
                <c:pt idx="10554">
                  <c:v>-1.07455E-2</c:v>
                </c:pt>
                <c:pt idx="10555">
                  <c:v>-1.09081E-2</c:v>
                </c:pt>
                <c:pt idx="10556">
                  <c:v>-1.1061700000000001E-2</c:v>
                </c:pt>
                <c:pt idx="10557">
                  <c:v>-1.1206000000000001E-2</c:v>
                </c:pt>
                <c:pt idx="10558">
                  <c:v>-1.1341E-2</c:v>
                </c:pt>
                <c:pt idx="10559">
                  <c:v>-1.14664E-2</c:v>
                </c:pt>
                <c:pt idx="10560">
                  <c:v>-1.15821E-2</c:v>
                </c:pt>
                <c:pt idx="10561">
                  <c:v>-1.16878E-2</c:v>
                </c:pt>
                <c:pt idx="10562">
                  <c:v>-1.17836E-2</c:v>
                </c:pt>
                <c:pt idx="10563">
                  <c:v>-1.18692E-2</c:v>
                </c:pt>
                <c:pt idx="10564">
                  <c:v>-1.19446E-2</c:v>
                </c:pt>
                <c:pt idx="10565">
                  <c:v>-1.20096E-2</c:v>
                </c:pt>
                <c:pt idx="10566">
                  <c:v>-1.2064099999999999E-2</c:v>
                </c:pt>
                <c:pt idx="10567">
                  <c:v>-1.21081E-2</c:v>
                </c:pt>
                <c:pt idx="10568">
                  <c:v>-1.21415E-2</c:v>
                </c:pt>
                <c:pt idx="10569">
                  <c:v>-1.2164100000000001E-2</c:v>
                </c:pt>
                <c:pt idx="10570">
                  <c:v>-1.2175999999999999E-2</c:v>
                </c:pt>
                <c:pt idx="10571">
                  <c:v>-1.21771E-2</c:v>
                </c:pt>
                <c:pt idx="10572">
                  <c:v>-1.21674E-2</c:v>
                </c:pt>
                <c:pt idx="10573">
                  <c:v>-1.21469E-2</c:v>
                </c:pt>
                <c:pt idx="10574">
                  <c:v>-1.21155E-2</c:v>
                </c:pt>
                <c:pt idx="10575">
                  <c:v>-1.20733E-2</c:v>
                </c:pt>
                <c:pt idx="10576">
                  <c:v>-1.20202E-2</c:v>
                </c:pt>
                <c:pt idx="10577">
                  <c:v>-1.1956400000000001E-2</c:v>
                </c:pt>
                <c:pt idx="10578">
                  <c:v>-1.18817E-2</c:v>
                </c:pt>
                <c:pt idx="10579">
                  <c:v>-1.17964E-2</c:v>
                </c:pt>
                <c:pt idx="10580">
                  <c:v>-1.1700500000000001E-2</c:v>
                </c:pt>
                <c:pt idx="10581">
                  <c:v>-1.1594E-2</c:v>
                </c:pt>
                <c:pt idx="10582">
                  <c:v>-1.1476999999999999E-2</c:v>
                </c:pt>
                <c:pt idx="10583">
                  <c:v>-1.13496E-2</c:v>
                </c:pt>
                <c:pt idx="10584">
                  <c:v>-1.1212E-2</c:v>
                </c:pt>
                <c:pt idx="10585">
                  <c:v>-1.10642E-2</c:v>
                </c:pt>
                <c:pt idx="10586">
                  <c:v>-1.09064E-2</c:v>
                </c:pt>
                <c:pt idx="10587">
                  <c:v>-1.07387E-2</c:v>
                </c:pt>
                <c:pt idx="10588">
                  <c:v>-1.05614E-2</c:v>
                </c:pt>
                <c:pt idx="10589">
                  <c:v>-1.03745E-2</c:v>
                </c:pt>
                <c:pt idx="10590">
                  <c:v>-1.01782E-2</c:v>
                </c:pt>
                <c:pt idx="10591" formatCode="0.00E+00">
                  <c:v>-9.9726999999999993E-3</c:v>
                </c:pt>
                <c:pt idx="10592" formatCode="0.00E+00">
                  <c:v>-9.7582499999999996E-3</c:v>
                </c:pt>
                <c:pt idx="10593" formatCode="0.00E+00">
                  <c:v>-9.53502E-3</c:v>
                </c:pt>
                <c:pt idx="10594" formatCode="0.00E+00">
                  <c:v>-9.3032400000000008E-3</c:v>
                </c:pt>
                <c:pt idx="10595" formatCode="0.00E+00">
                  <c:v>-9.0631300000000008E-3</c:v>
                </c:pt>
                <c:pt idx="10596" formatCode="0.00E+00">
                  <c:v>-8.8149300000000003E-3</c:v>
                </c:pt>
                <c:pt idx="10597" formatCode="0.00E+00">
                  <c:v>-8.5588799999999996E-3</c:v>
                </c:pt>
                <c:pt idx="10598" formatCode="0.00E+00">
                  <c:v>-8.2952400000000006E-3</c:v>
                </c:pt>
                <c:pt idx="10599" formatCode="0.00E+00">
                  <c:v>-8.02427E-3</c:v>
                </c:pt>
                <c:pt idx="10600" formatCode="0.00E+00">
                  <c:v>-7.7462399999999997E-3</c:v>
                </c:pt>
                <c:pt idx="10601" formatCode="0.00E+00">
                  <c:v>-7.4614299999999998E-3</c:v>
                </c:pt>
                <c:pt idx="10602" formatCode="0.00E+00">
                  <c:v>-7.1701300000000003E-3</c:v>
                </c:pt>
                <c:pt idx="10603" formatCode="0.00E+00">
                  <c:v>-6.8726400000000002E-3</c:v>
                </c:pt>
                <c:pt idx="10604" formatCode="0.00E+00">
                  <c:v>-6.5692399999999996E-3</c:v>
                </c:pt>
                <c:pt idx="10605" formatCode="0.00E+00">
                  <c:v>-6.2602600000000001E-3</c:v>
                </c:pt>
                <c:pt idx="10606" formatCode="0.00E+00">
                  <c:v>-5.9459999999999999E-3</c:v>
                </c:pt>
                <c:pt idx="10607" formatCode="0.00E+00">
                  <c:v>-5.6267799999999996E-3</c:v>
                </c:pt>
                <c:pt idx="10608" formatCode="0.00E+00">
                  <c:v>-5.30292E-3</c:v>
                </c:pt>
                <c:pt idx="10609" formatCode="0.00E+00">
                  <c:v>-4.9747599999999999E-3</c:v>
                </c:pt>
                <c:pt idx="10610" formatCode="0.00E+00">
                  <c:v>-4.6426200000000001E-3</c:v>
                </c:pt>
                <c:pt idx="10611" formatCode="0.00E+00">
                  <c:v>-4.3068500000000001E-3</c:v>
                </c:pt>
                <c:pt idx="10612" formatCode="0.00E+00">
                  <c:v>-3.9677899999999997E-3</c:v>
                </c:pt>
                <c:pt idx="10613" formatCode="0.00E+00">
                  <c:v>-3.6257799999999999E-3</c:v>
                </c:pt>
                <c:pt idx="10614" formatCode="0.00E+00">
                  <c:v>-3.28116E-3</c:v>
                </c:pt>
                <c:pt idx="10615" formatCode="0.00E+00">
                  <c:v>-2.93429E-3</c:v>
                </c:pt>
                <c:pt idx="10616" formatCode="0.00E+00">
                  <c:v>-2.5855100000000001E-3</c:v>
                </c:pt>
                <c:pt idx="10617" formatCode="0.00E+00">
                  <c:v>-2.2351900000000002E-3</c:v>
                </c:pt>
                <c:pt idx="10618" formatCode="0.00E+00">
                  <c:v>-1.88367E-3</c:v>
                </c:pt>
                <c:pt idx="10619" formatCode="0.00E+00">
                  <c:v>-1.5313099999999999E-3</c:v>
                </c:pt>
                <c:pt idx="10620" formatCode="0.00E+00">
                  <c:v>-1.17847E-3</c:v>
                </c:pt>
                <c:pt idx="10621" formatCode="0.00E+00">
                  <c:v>-8.2549499999999998E-4</c:v>
                </c:pt>
                <c:pt idx="10622" formatCode="0.00E+00">
                  <c:v>-4.7274300000000002E-4</c:v>
                </c:pt>
                <c:pt idx="10623" formatCode="0.00E+00">
                  <c:v>-1.20568E-4</c:v>
                </c:pt>
                <c:pt idx="10624" formatCode="0.00E+00">
                  <c:v>2.30681E-4</c:v>
                </c:pt>
                <c:pt idx="10625" formatCode="0.00E+00">
                  <c:v>5.8065199999999997E-4</c:v>
                </c:pt>
                <c:pt idx="10626" formatCode="0.00E+00">
                  <c:v>9.2900000000000003E-4</c:v>
                </c:pt>
                <c:pt idx="10627" formatCode="0.00E+00">
                  <c:v>1.27538E-3</c:v>
                </c:pt>
                <c:pt idx="10628" formatCode="0.00E+00">
                  <c:v>1.6194499999999999E-3</c:v>
                </c:pt>
                <c:pt idx="10629" formatCode="0.00E+00">
                  <c:v>1.96087E-3</c:v>
                </c:pt>
                <c:pt idx="10630" formatCode="0.00E+00">
                  <c:v>2.2993100000000002E-3</c:v>
                </c:pt>
                <c:pt idx="10631" formatCode="0.00E+00">
                  <c:v>2.63444E-3</c:v>
                </c:pt>
                <c:pt idx="10632" formatCode="0.00E+00">
                  <c:v>2.9659399999999998E-3</c:v>
                </c:pt>
                <c:pt idx="10633" formatCode="0.00E+00">
                  <c:v>3.29349E-3</c:v>
                </c:pt>
                <c:pt idx="10634" formatCode="0.00E+00">
                  <c:v>3.6167700000000001E-3</c:v>
                </c:pt>
                <c:pt idx="10635" formatCode="0.00E+00">
                  <c:v>3.9354699999999999E-3</c:v>
                </c:pt>
                <c:pt idx="10636" formatCode="0.00E+00">
                  <c:v>4.2493000000000001E-3</c:v>
                </c:pt>
                <c:pt idx="10637" formatCode="0.00E+00">
                  <c:v>4.5579599999999998E-3</c:v>
                </c:pt>
                <c:pt idx="10638" formatCode="0.00E+00">
                  <c:v>4.8611499999999998E-3</c:v>
                </c:pt>
                <c:pt idx="10639" formatCode="0.00E+00">
                  <c:v>5.15862E-3</c:v>
                </c:pt>
                <c:pt idx="10640" formatCode="0.00E+00">
                  <c:v>5.4500599999999996E-3</c:v>
                </c:pt>
                <c:pt idx="10641" formatCode="0.00E+00">
                  <c:v>5.73524E-3</c:v>
                </c:pt>
                <c:pt idx="10642" formatCode="0.00E+00">
                  <c:v>6.0138800000000001E-3</c:v>
                </c:pt>
                <c:pt idx="10643" formatCode="0.00E+00">
                  <c:v>6.2857299999999998E-3</c:v>
                </c:pt>
                <c:pt idx="10644" formatCode="0.00E+00">
                  <c:v>6.5505700000000004E-3</c:v>
                </c:pt>
                <c:pt idx="10645" formatCode="0.00E+00">
                  <c:v>6.8081599999999997E-3</c:v>
                </c:pt>
                <c:pt idx="10646" formatCode="0.00E+00">
                  <c:v>7.0582700000000002E-3</c:v>
                </c:pt>
                <c:pt idx="10647" formatCode="0.00E+00">
                  <c:v>7.3007000000000002E-3</c:v>
                </c:pt>
                <c:pt idx="10648" formatCode="0.00E+00">
                  <c:v>7.5352400000000003E-3</c:v>
                </c:pt>
                <c:pt idx="10649" formatCode="0.00E+00">
                  <c:v>7.7616999999999998E-3</c:v>
                </c:pt>
                <c:pt idx="10650" formatCode="0.00E+00">
                  <c:v>7.9798999999999998E-3</c:v>
                </c:pt>
                <c:pt idx="10651" formatCode="0.00E+00">
                  <c:v>8.1896699999999996E-3</c:v>
                </c:pt>
                <c:pt idx="10652" formatCode="0.00E+00">
                  <c:v>8.3908400000000001E-3</c:v>
                </c:pt>
                <c:pt idx="10653" formatCode="0.00E+00">
                  <c:v>8.5832700000000005E-3</c:v>
                </c:pt>
                <c:pt idx="10654" formatCode="0.00E+00">
                  <c:v>8.7668099999999999E-3</c:v>
                </c:pt>
                <c:pt idx="10655" formatCode="0.00E+00">
                  <c:v>8.9413300000000008E-3</c:v>
                </c:pt>
                <c:pt idx="10656" formatCode="0.00E+00">
                  <c:v>9.1067300000000004E-3</c:v>
                </c:pt>
                <c:pt idx="10657" formatCode="0.00E+00">
                  <c:v>9.2628799999999994E-3</c:v>
                </c:pt>
                <c:pt idx="10658" formatCode="0.00E+00">
                  <c:v>9.4096900000000001E-3</c:v>
                </c:pt>
                <c:pt idx="10659" formatCode="0.00E+00">
                  <c:v>9.5470699999999995E-3</c:v>
                </c:pt>
                <c:pt idx="10660" formatCode="0.00E+00">
                  <c:v>9.6749599999999998E-3</c:v>
                </c:pt>
                <c:pt idx="10661" formatCode="0.00E+00">
                  <c:v>9.7932799999999997E-3</c:v>
                </c:pt>
                <c:pt idx="10662" formatCode="0.00E+00">
                  <c:v>9.9019899999999994E-3</c:v>
                </c:pt>
                <c:pt idx="10663">
                  <c:v>1.0000999999999999E-2</c:v>
                </c:pt>
                <c:pt idx="10664">
                  <c:v>1.0090399999999999E-2</c:v>
                </c:pt>
                <c:pt idx="10665">
                  <c:v>1.01701E-2</c:v>
                </c:pt>
                <c:pt idx="10666">
                  <c:v>1.0240000000000001E-2</c:v>
                </c:pt>
                <c:pt idx="10667">
                  <c:v>1.0300200000000001E-2</c:v>
                </c:pt>
                <c:pt idx="10668">
                  <c:v>1.03508E-2</c:v>
                </c:pt>
                <c:pt idx="10669">
                  <c:v>1.0391600000000001E-2</c:v>
                </c:pt>
                <c:pt idx="10670">
                  <c:v>1.0422900000000001E-2</c:v>
                </c:pt>
                <c:pt idx="10671">
                  <c:v>1.0444500000000001E-2</c:v>
                </c:pt>
                <c:pt idx="10672">
                  <c:v>1.04566E-2</c:v>
                </c:pt>
                <c:pt idx="10673">
                  <c:v>1.04592E-2</c:v>
                </c:pt>
                <c:pt idx="10674">
                  <c:v>1.0452400000000001E-2</c:v>
                </c:pt>
                <c:pt idx="10675">
                  <c:v>1.0436300000000001E-2</c:v>
                </c:pt>
                <c:pt idx="10676">
                  <c:v>1.0411E-2</c:v>
                </c:pt>
                <c:pt idx="10677">
                  <c:v>1.03766E-2</c:v>
                </c:pt>
                <c:pt idx="10678">
                  <c:v>1.03331E-2</c:v>
                </c:pt>
                <c:pt idx="10679">
                  <c:v>1.02808E-2</c:v>
                </c:pt>
                <c:pt idx="10680">
                  <c:v>1.0219799999999999E-2</c:v>
                </c:pt>
                <c:pt idx="10681">
                  <c:v>1.01501E-2</c:v>
                </c:pt>
                <c:pt idx="10682">
                  <c:v>1.0071999999999999E-2</c:v>
                </c:pt>
                <c:pt idx="10683" formatCode="0.00E+00">
                  <c:v>9.9855900000000008E-3</c:v>
                </c:pt>
                <c:pt idx="10684" formatCode="0.00E+00">
                  <c:v>9.8910300000000003E-3</c:v>
                </c:pt>
                <c:pt idx="10685" formatCode="0.00E+00">
                  <c:v>9.7885000000000003E-3</c:v>
                </c:pt>
                <c:pt idx="10686" formatCode="0.00E+00">
                  <c:v>9.6781799999999998E-3</c:v>
                </c:pt>
                <c:pt idx="10687" formatCode="0.00E+00">
                  <c:v>9.5602499999999993E-3</c:v>
                </c:pt>
                <c:pt idx="10688" formatCode="0.00E+00">
                  <c:v>9.4349099999999995E-3</c:v>
                </c:pt>
                <c:pt idx="10689" formatCode="0.00E+00">
                  <c:v>9.3023399999999992E-3</c:v>
                </c:pt>
                <c:pt idx="10690" formatCode="0.00E+00">
                  <c:v>9.1627600000000007E-3</c:v>
                </c:pt>
                <c:pt idx="10691" formatCode="0.00E+00">
                  <c:v>9.0163799999999992E-3</c:v>
                </c:pt>
                <c:pt idx="10692" formatCode="0.00E+00">
                  <c:v>8.8634000000000004E-3</c:v>
                </c:pt>
                <c:pt idx="10693" formatCode="0.00E+00">
                  <c:v>8.7040499999999996E-3</c:v>
                </c:pt>
                <c:pt idx="10694" formatCode="0.00E+00">
                  <c:v>8.5385400000000007E-3</c:v>
                </c:pt>
                <c:pt idx="10695" formatCode="0.00E+00">
                  <c:v>8.3671100000000005E-3</c:v>
                </c:pt>
                <c:pt idx="10696" formatCode="0.00E+00">
                  <c:v>8.1899899999999994E-3</c:v>
                </c:pt>
                <c:pt idx="10697" formatCode="0.00E+00">
                  <c:v>8.0073999999999996E-3</c:v>
                </c:pt>
                <c:pt idx="10698" formatCode="0.00E+00">
                  <c:v>7.8195999999999995E-3</c:v>
                </c:pt>
                <c:pt idx="10699" formatCode="0.00E+00">
                  <c:v>7.6268100000000004E-3</c:v>
                </c:pt>
                <c:pt idx="10700" formatCode="0.00E+00">
                  <c:v>7.4292899999999999E-3</c:v>
                </c:pt>
                <c:pt idx="10701" formatCode="0.00E+00">
                  <c:v>7.22727E-3</c:v>
                </c:pt>
                <c:pt idx="10702" formatCode="0.00E+00">
                  <c:v>7.0210100000000003E-3</c:v>
                </c:pt>
                <c:pt idx="10703" formatCode="0.00E+00">
                  <c:v>6.81074E-3</c:v>
                </c:pt>
                <c:pt idx="10704" formatCode="0.00E+00">
                  <c:v>6.5967300000000003E-3</c:v>
                </c:pt>
                <c:pt idx="10705" formatCode="0.00E+00">
                  <c:v>6.3792199999999997E-3</c:v>
                </c:pt>
                <c:pt idx="10706" formatCode="0.00E+00">
                  <c:v>6.1584600000000001E-3</c:v>
                </c:pt>
                <c:pt idx="10707" formatCode="0.00E+00">
                  <c:v>5.9347100000000002E-3</c:v>
                </c:pt>
                <c:pt idx="10708" formatCode="0.00E+00">
                  <c:v>5.7082000000000001E-3</c:v>
                </c:pt>
                <c:pt idx="10709" formatCode="0.00E+00">
                  <c:v>5.4791900000000001E-3</c:v>
                </c:pt>
                <c:pt idx="10710" formatCode="0.00E+00">
                  <c:v>5.2479400000000004E-3</c:v>
                </c:pt>
                <c:pt idx="10711" formatCode="0.00E+00">
                  <c:v>5.0146799999999997E-3</c:v>
                </c:pt>
                <c:pt idx="10712" formatCode="0.00E+00">
                  <c:v>4.7796699999999998E-3</c:v>
                </c:pt>
                <c:pt idx="10713" formatCode="0.00E+00">
                  <c:v>4.5431400000000002E-3</c:v>
                </c:pt>
                <c:pt idx="10714" formatCode="0.00E+00">
                  <c:v>4.3053400000000004E-3</c:v>
                </c:pt>
                <c:pt idx="10715" formatCode="0.00E+00">
                  <c:v>4.0665099999999997E-3</c:v>
                </c:pt>
                <c:pt idx="10716" formatCode="0.00E+00">
                  <c:v>3.8268899999999999E-3</c:v>
                </c:pt>
                <c:pt idx="10717" formatCode="0.00E+00">
                  <c:v>3.5867099999999999E-3</c:v>
                </c:pt>
                <c:pt idx="10718" formatCode="0.00E+00">
                  <c:v>3.3461900000000002E-3</c:v>
                </c:pt>
                <c:pt idx="10719" formatCode="0.00E+00">
                  <c:v>3.1055800000000001E-3</c:v>
                </c:pt>
                <c:pt idx="10720" formatCode="0.00E+00">
                  <c:v>2.8650899999999998E-3</c:v>
                </c:pt>
                <c:pt idx="10721" formatCode="0.00E+00">
                  <c:v>2.6249400000000001E-3</c:v>
                </c:pt>
                <c:pt idx="10722" formatCode="0.00E+00">
                  <c:v>2.3853400000000001E-3</c:v>
                </c:pt>
                <c:pt idx="10723" formatCode="0.00E+00">
                  <c:v>2.1465199999999999E-3</c:v>
                </c:pt>
                <c:pt idx="10724" formatCode="0.00E+00">
                  <c:v>1.9086699999999999E-3</c:v>
                </c:pt>
                <c:pt idx="10725" formatCode="0.00E+00">
                  <c:v>1.6719899999999999E-3</c:v>
                </c:pt>
                <c:pt idx="10726" formatCode="0.00E+00">
                  <c:v>1.43669E-3</c:v>
                </c:pt>
                <c:pt idx="10727" formatCode="0.00E+00">
                  <c:v>1.2029499999999999E-3</c:v>
                </c:pt>
                <c:pt idx="10728" formatCode="0.00E+00">
                  <c:v>9.7097000000000004E-4</c:v>
                </c:pt>
                <c:pt idx="10729" formatCode="0.00E+00">
                  <c:v>7.4091800000000002E-4</c:v>
                </c:pt>
                <c:pt idx="10730" formatCode="0.00E+00">
                  <c:v>5.1297300000000001E-4</c:v>
                </c:pt>
                <c:pt idx="10731" formatCode="0.00E+00">
                  <c:v>2.8730599999999998E-4</c:v>
                </c:pt>
                <c:pt idx="10732" formatCode="0.00E+00">
                  <c:v>6.4080399999999997E-5</c:v>
                </c:pt>
                <c:pt idx="10733" formatCode="0.00E+00">
                  <c:v>-1.56546E-4</c:v>
                </c:pt>
                <c:pt idx="10734" formatCode="0.00E+00">
                  <c:v>-3.7442200000000001E-4</c:v>
                </c:pt>
                <c:pt idx="10735" formatCode="0.00E+00">
                  <c:v>-5.8940100000000003E-4</c:v>
                </c:pt>
                <c:pt idx="10736" formatCode="0.00E+00">
                  <c:v>-8.0134300000000004E-4</c:v>
                </c:pt>
                <c:pt idx="10737" formatCode="0.00E+00">
                  <c:v>-1.01012E-3</c:v>
                </c:pt>
                <c:pt idx="10738" formatCode="0.00E+00">
                  <c:v>-1.2155899999999999E-3</c:v>
                </c:pt>
                <c:pt idx="10739" formatCode="0.00E+00">
                  <c:v>-1.4176499999999999E-3</c:v>
                </c:pt>
                <c:pt idx="10740" formatCode="0.00E+00">
                  <c:v>-1.61618E-3</c:v>
                </c:pt>
                <c:pt idx="10741" formatCode="0.00E+00">
                  <c:v>-1.8110699999999999E-3</c:v>
                </c:pt>
                <c:pt idx="10742" formatCode="0.00E+00">
                  <c:v>-2.0022099999999999E-3</c:v>
                </c:pt>
                <c:pt idx="10743" formatCode="0.00E+00">
                  <c:v>-2.1895299999999999E-3</c:v>
                </c:pt>
                <c:pt idx="10744" formatCode="0.00E+00">
                  <c:v>-2.3729100000000002E-3</c:v>
                </c:pt>
                <c:pt idx="10745" formatCode="0.00E+00">
                  <c:v>-2.55229E-3</c:v>
                </c:pt>
                <c:pt idx="10746" formatCode="0.00E+00">
                  <c:v>-2.7275899999999998E-3</c:v>
                </c:pt>
                <c:pt idx="10747" formatCode="0.00E+00">
                  <c:v>-2.89873E-3</c:v>
                </c:pt>
                <c:pt idx="10748" formatCode="0.00E+00">
                  <c:v>-3.0656500000000001E-3</c:v>
                </c:pt>
                <c:pt idx="10749" formatCode="0.00E+00">
                  <c:v>-3.2282999999999999E-3</c:v>
                </c:pt>
                <c:pt idx="10750" formatCode="0.00E+00">
                  <c:v>-3.3866199999999999E-3</c:v>
                </c:pt>
                <c:pt idx="10751" formatCode="0.00E+00">
                  <c:v>-3.5405699999999998E-3</c:v>
                </c:pt>
                <c:pt idx="10752" formatCode="0.00E+00">
                  <c:v>-3.6901099999999999E-3</c:v>
                </c:pt>
                <c:pt idx="10753" formatCode="0.00E+00">
                  <c:v>-3.8352E-3</c:v>
                </c:pt>
                <c:pt idx="10754" formatCode="0.00E+00">
                  <c:v>-3.9758099999999998E-3</c:v>
                </c:pt>
                <c:pt idx="10755" formatCode="0.00E+00">
                  <c:v>-4.1119299999999998E-3</c:v>
                </c:pt>
                <c:pt idx="10756" formatCode="0.00E+00">
                  <c:v>-4.2435399999999996E-3</c:v>
                </c:pt>
                <c:pt idx="10757" formatCode="0.00E+00">
                  <c:v>-4.3706099999999996E-3</c:v>
                </c:pt>
                <c:pt idx="10758" formatCode="0.00E+00">
                  <c:v>-4.4931499999999996E-3</c:v>
                </c:pt>
                <c:pt idx="10759" formatCode="0.00E+00">
                  <c:v>-4.6111600000000004E-3</c:v>
                </c:pt>
                <c:pt idx="10760" formatCode="0.00E+00">
                  <c:v>-4.7246299999999996E-3</c:v>
                </c:pt>
                <c:pt idx="10761" formatCode="0.00E+00">
                  <c:v>-4.8335699999999997E-3</c:v>
                </c:pt>
                <c:pt idx="10762" formatCode="0.00E+00">
                  <c:v>-4.9379999999999997E-3</c:v>
                </c:pt>
                <c:pt idx="10763" formatCode="0.00E+00">
                  <c:v>-5.0379300000000004E-3</c:v>
                </c:pt>
                <c:pt idx="10764" formatCode="0.00E+00">
                  <c:v>-5.1333799999999999E-3</c:v>
                </c:pt>
                <c:pt idx="10765" formatCode="0.00E+00">
                  <c:v>-5.2243699999999999E-3</c:v>
                </c:pt>
                <c:pt idx="10766" formatCode="0.00E+00">
                  <c:v>-5.3109400000000001E-3</c:v>
                </c:pt>
                <c:pt idx="10767" formatCode="0.00E+00">
                  <c:v>-5.3931200000000004E-3</c:v>
                </c:pt>
                <c:pt idx="10768" formatCode="0.00E+00">
                  <c:v>-5.4709299999999997E-3</c:v>
                </c:pt>
                <c:pt idx="10769" formatCode="0.00E+00">
                  <c:v>-5.5444200000000004E-3</c:v>
                </c:pt>
                <c:pt idx="10770" formatCode="0.00E+00">
                  <c:v>-5.6136299999999997E-3</c:v>
                </c:pt>
                <c:pt idx="10771" formatCode="0.00E+00">
                  <c:v>-5.6786099999999997E-3</c:v>
                </c:pt>
                <c:pt idx="10772" formatCode="0.00E+00">
                  <c:v>-5.7393899999999996E-3</c:v>
                </c:pt>
                <c:pt idx="10773" formatCode="0.00E+00">
                  <c:v>-5.7960399999999997E-3</c:v>
                </c:pt>
                <c:pt idx="10774" formatCode="0.00E+00">
                  <c:v>-5.8485899999999999E-3</c:v>
                </c:pt>
                <c:pt idx="10775" formatCode="0.00E+00">
                  <c:v>-5.8971099999999997E-3</c:v>
                </c:pt>
                <c:pt idx="10776" formatCode="0.00E+00">
                  <c:v>-5.9416499999999997E-3</c:v>
                </c:pt>
                <c:pt idx="10777" formatCode="0.00E+00">
                  <c:v>-5.9822699999999996E-3</c:v>
                </c:pt>
                <c:pt idx="10778" formatCode="0.00E+00">
                  <c:v>-6.0190199999999999E-3</c:v>
                </c:pt>
                <c:pt idx="10779" formatCode="0.00E+00">
                  <c:v>-6.0519700000000003E-3</c:v>
                </c:pt>
                <c:pt idx="10780" formatCode="0.00E+00">
                  <c:v>-6.0811800000000003E-3</c:v>
                </c:pt>
                <c:pt idx="10781" formatCode="0.00E+00">
                  <c:v>-6.1066999999999996E-3</c:v>
                </c:pt>
                <c:pt idx="10782" formatCode="0.00E+00">
                  <c:v>-6.1285999999999997E-3</c:v>
                </c:pt>
                <c:pt idx="10783" formatCode="0.00E+00">
                  <c:v>-6.14695E-3</c:v>
                </c:pt>
                <c:pt idx="10784" formatCode="0.00E+00">
                  <c:v>-6.1618100000000002E-3</c:v>
                </c:pt>
                <c:pt idx="10785" formatCode="0.00E+00">
                  <c:v>-6.17324E-3</c:v>
                </c:pt>
                <c:pt idx="10786" formatCode="0.00E+00">
                  <c:v>-6.1813099999999998E-3</c:v>
                </c:pt>
                <c:pt idx="10787" formatCode="0.00E+00">
                  <c:v>-6.1860800000000001E-3</c:v>
                </c:pt>
                <c:pt idx="10788" formatCode="0.00E+00">
                  <c:v>-6.1876099999999996E-3</c:v>
                </c:pt>
                <c:pt idx="10789" formatCode="0.00E+00">
                  <c:v>-6.1859699999999998E-3</c:v>
                </c:pt>
                <c:pt idx="10790" formatCode="0.00E+00">
                  <c:v>-6.1812200000000003E-3</c:v>
                </c:pt>
                <c:pt idx="10791" formatCode="0.00E+00">
                  <c:v>-6.1734299999999997E-3</c:v>
                </c:pt>
                <c:pt idx="10792" formatCode="0.00E+00">
                  <c:v>-6.1626399999999996E-3</c:v>
                </c:pt>
                <c:pt idx="10793" formatCode="0.00E+00">
                  <c:v>-6.1489300000000004E-3</c:v>
                </c:pt>
                <c:pt idx="10794" formatCode="0.00E+00">
                  <c:v>-6.1323599999999999E-3</c:v>
                </c:pt>
                <c:pt idx="10795" formatCode="0.00E+00">
                  <c:v>-6.1129799999999996E-3</c:v>
                </c:pt>
                <c:pt idx="10796" formatCode="0.00E+00">
                  <c:v>-6.0908500000000001E-3</c:v>
                </c:pt>
                <c:pt idx="10797" formatCode="0.00E+00">
                  <c:v>-6.0660200000000001E-3</c:v>
                </c:pt>
                <c:pt idx="10798" formatCode="0.00E+00">
                  <c:v>-6.0385500000000002E-3</c:v>
                </c:pt>
                <c:pt idx="10799" formatCode="0.00E+00">
                  <c:v>-6.00849E-3</c:v>
                </c:pt>
                <c:pt idx="10800" formatCode="0.00E+00">
                  <c:v>-5.9759000000000001E-3</c:v>
                </c:pt>
                <c:pt idx="10801" formatCode="0.00E+00">
                  <c:v>-5.9408200000000003E-3</c:v>
                </c:pt>
                <c:pt idx="10802" formatCode="0.00E+00">
                  <c:v>-5.9032900000000003E-3</c:v>
                </c:pt>
                <c:pt idx="10803" formatCode="0.00E+00">
                  <c:v>-5.8633799999999996E-3</c:v>
                </c:pt>
                <c:pt idx="10804" formatCode="0.00E+00">
                  <c:v>-5.82111E-3</c:v>
                </c:pt>
                <c:pt idx="10805" formatCode="0.00E+00">
                  <c:v>-5.7765400000000001E-3</c:v>
                </c:pt>
                <c:pt idx="10806" formatCode="0.00E+00">
                  <c:v>-5.7296999999999999E-3</c:v>
                </c:pt>
                <c:pt idx="10807" formatCode="0.00E+00">
                  <c:v>-5.6806399999999998E-3</c:v>
                </c:pt>
                <c:pt idx="10808" formatCode="0.00E+00">
                  <c:v>-5.6293799999999998E-3</c:v>
                </c:pt>
                <c:pt idx="10809" formatCode="0.00E+00">
                  <c:v>-5.5759599999999996E-3</c:v>
                </c:pt>
                <c:pt idx="10810" formatCode="0.00E+00">
                  <c:v>-5.5204199999999998E-3</c:v>
                </c:pt>
                <c:pt idx="10811" formatCode="0.00E+00">
                  <c:v>-5.4627900000000004E-3</c:v>
                </c:pt>
                <c:pt idx="10812" formatCode="0.00E+00">
                  <c:v>-5.4030900000000001E-3</c:v>
                </c:pt>
                <c:pt idx="10813" formatCode="0.00E+00">
                  <c:v>-5.3413599999999999E-3</c:v>
                </c:pt>
                <c:pt idx="10814" formatCode="0.00E+00">
                  <c:v>-5.2776200000000002E-3</c:v>
                </c:pt>
                <c:pt idx="10815" formatCode="0.00E+00">
                  <c:v>-5.2118900000000003E-3</c:v>
                </c:pt>
                <c:pt idx="10816" formatCode="0.00E+00">
                  <c:v>-5.1441899999999999E-3</c:v>
                </c:pt>
                <c:pt idx="10817" formatCode="0.00E+00">
                  <c:v>-5.0745499999999997E-3</c:v>
                </c:pt>
                <c:pt idx="10818" formatCode="0.00E+00">
                  <c:v>-5.0029799999999998E-3</c:v>
                </c:pt>
                <c:pt idx="10819" formatCode="0.00E+00">
                  <c:v>-4.9294999999999999E-3</c:v>
                </c:pt>
                <c:pt idx="10820" formatCode="0.00E+00">
                  <c:v>-4.8541299999999999E-3</c:v>
                </c:pt>
                <c:pt idx="10821" formatCode="0.00E+00">
                  <c:v>-4.7768699999999999E-3</c:v>
                </c:pt>
                <c:pt idx="10822" formatCode="0.00E+00">
                  <c:v>-4.6977599999999996E-3</c:v>
                </c:pt>
                <c:pt idx="10823" formatCode="0.00E+00">
                  <c:v>-4.61678E-3</c:v>
                </c:pt>
                <c:pt idx="10824" formatCode="0.00E+00">
                  <c:v>-4.53397E-3</c:v>
                </c:pt>
                <c:pt idx="10825" formatCode="0.00E+00">
                  <c:v>-4.4493199999999997E-3</c:v>
                </c:pt>
                <c:pt idx="10826" formatCode="0.00E+00">
                  <c:v>-4.3628399999999998E-3</c:v>
                </c:pt>
                <c:pt idx="10827" formatCode="0.00E+00">
                  <c:v>-4.2745500000000002E-3</c:v>
                </c:pt>
                <c:pt idx="10828" formatCode="0.00E+00">
                  <c:v>-4.1844500000000001E-3</c:v>
                </c:pt>
                <c:pt idx="10829" formatCode="0.00E+00">
                  <c:v>-4.0925400000000004E-3</c:v>
                </c:pt>
                <c:pt idx="10830" formatCode="0.00E+00">
                  <c:v>-3.99884E-3</c:v>
                </c:pt>
                <c:pt idx="10831" formatCode="0.00E+00">
                  <c:v>-3.9033499999999999E-3</c:v>
                </c:pt>
                <c:pt idx="10832" formatCode="0.00E+00">
                  <c:v>-3.8060799999999999E-3</c:v>
                </c:pt>
                <c:pt idx="10833" formatCode="0.00E+00">
                  <c:v>-3.7070200000000001E-3</c:v>
                </c:pt>
                <c:pt idx="10834" formatCode="0.00E+00">
                  <c:v>-3.6061999999999999E-3</c:v>
                </c:pt>
                <c:pt idx="10835" formatCode="0.00E+00">
                  <c:v>-3.5036099999999999E-3</c:v>
                </c:pt>
                <c:pt idx="10836" formatCode="0.00E+00">
                  <c:v>-3.3992599999999999E-3</c:v>
                </c:pt>
                <c:pt idx="10837" formatCode="0.00E+00">
                  <c:v>-3.2931599999999998E-3</c:v>
                </c:pt>
                <c:pt idx="10838" formatCode="0.00E+00">
                  <c:v>-3.1853099999999998E-3</c:v>
                </c:pt>
                <c:pt idx="10839" formatCode="0.00E+00">
                  <c:v>-3.07573E-3</c:v>
                </c:pt>
                <c:pt idx="10840" formatCode="0.00E+00">
                  <c:v>-2.9644200000000002E-3</c:v>
                </c:pt>
                <c:pt idx="10841" formatCode="0.00E+00">
                  <c:v>-2.8514E-3</c:v>
                </c:pt>
                <c:pt idx="10842" formatCode="0.00E+00">
                  <c:v>-2.7366700000000001E-3</c:v>
                </c:pt>
                <c:pt idx="10843" formatCode="0.00E+00">
                  <c:v>-2.6202600000000001E-3</c:v>
                </c:pt>
                <c:pt idx="10844" formatCode="0.00E+00">
                  <c:v>-2.5021700000000002E-3</c:v>
                </c:pt>
                <c:pt idx="10845" formatCode="0.00E+00">
                  <c:v>-2.3824200000000001E-3</c:v>
                </c:pt>
                <c:pt idx="10846" formatCode="0.00E+00">
                  <c:v>-2.2610199999999999E-3</c:v>
                </c:pt>
                <c:pt idx="10847" formatCode="0.00E+00">
                  <c:v>-2.1380100000000001E-3</c:v>
                </c:pt>
                <c:pt idx="10848" formatCode="0.00E+00">
                  <c:v>-2.0133899999999999E-3</c:v>
                </c:pt>
                <c:pt idx="10849" formatCode="0.00E+00">
                  <c:v>-1.8871999999999999E-3</c:v>
                </c:pt>
                <c:pt idx="10850" formatCode="0.00E+00">
                  <c:v>-1.75946E-3</c:v>
                </c:pt>
                <c:pt idx="10851" formatCode="0.00E+00">
                  <c:v>-1.6301899999999999E-3</c:v>
                </c:pt>
                <c:pt idx="10852" formatCode="0.00E+00">
                  <c:v>-1.4994299999999999E-3</c:v>
                </c:pt>
                <c:pt idx="10853" formatCode="0.00E+00">
                  <c:v>-1.3672199999999999E-3</c:v>
                </c:pt>
                <c:pt idx="10854" formatCode="0.00E+00">
                  <c:v>-1.23358E-3</c:v>
                </c:pt>
                <c:pt idx="10855" formatCode="0.00E+00">
                  <c:v>-1.09855E-3</c:v>
                </c:pt>
                <c:pt idx="10856" formatCode="0.00E+00">
                  <c:v>-9.6218599999999997E-4</c:v>
                </c:pt>
                <c:pt idx="10857" formatCode="0.00E+00">
                  <c:v>-8.2451900000000001E-4</c:v>
                </c:pt>
                <c:pt idx="10858" formatCode="0.00E+00">
                  <c:v>-6.8559999999999997E-4</c:v>
                </c:pt>
                <c:pt idx="10859" formatCode="0.00E+00">
                  <c:v>-5.4547899999999997E-4</c:v>
                </c:pt>
                <c:pt idx="10860" formatCode="0.00E+00">
                  <c:v>-4.0420799999999998E-4</c:v>
                </c:pt>
                <c:pt idx="10861" formatCode="0.00E+00">
                  <c:v>-2.6184500000000002E-4</c:v>
                </c:pt>
                <c:pt idx="10862" formatCode="0.00E+00">
                  <c:v>-1.18447E-4</c:v>
                </c:pt>
                <c:pt idx="10863" formatCode="0.00E+00">
                  <c:v>2.5921199999999998E-5</c:v>
                </c:pt>
                <c:pt idx="10864" formatCode="0.00E+00">
                  <c:v>1.7119499999999999E-4</c:v>
                </c:pt>
                <c:pt idx="10865" formatCode="0.00E+00">
                  <c:v>3.17306E-4</c:v>
                </c:pt>
                <c:pt idx="10866" formatCode="0.00E+00">
                  <c:v>4.6418000000000002E-4</c:v>
                </c:pt>
                <c:pt idx="10867" formatCode="0.00E+00">
                  <c:v>6.11744E-4</c:v>
                </c:pt>
                <c:pt idx="10868" formatCode="0.00E+00">
                  <c:v>7.5991700000000004E-4</c:v>
                </c:pt>
                <c:pt idx="10869" formatCode="0.00E+00">
                  <c:v>9.0861800000000003E-4</c:v>
                </c:pt>
                <c:pt idx="10870" formatCode="0.00E+00">
                  <c:v>1.05776E-3</c:v>
                </c:pt>
                <c:pt idx="10871" formatCode="0.00E+00">
                  <c:v>1.2072599999999999E-3</c:v>
                </c:pt>
                <c:pt idx="10872" formatCode="0.00E+00">
                  <c:v>1.35702E-3</c:v>
                </c:pt>
                <c:pt idx="10873" formatCode="0.00E+00">
                  <c:v>1.50695E-3</c:v>
                </c:pt>
                <c:pt idx="10874" formatCode="0.00E+00">
                  <c:v>1.6569499999999999E-3</c:v>
                </c:pt>
                <c:pt idx="10875" formatCode="0.00E+00">
                  <c:v>1.8069200000000001E-3</c:v>
                </c:pt>
                <c:pt idx="10876" formatCode="0.00E+00">
                  <c:v>1.9567500000000002E-3</c:v>
                </c:pt>
                <c:pt idx="10877" formatCode="0.00E+00">
                  <c:v>2.1063399999999999E-3</c:v>
                </c:pt>
                <c:pt idx="10878" formatCode="0.00E+00">
                  <c:v>2.2555800000000001E-3</c:v>
                </c:pt>
                <c:pt idx="10879" formatCode="0.00E+00">
                  <c:v>2.4043599999999999E-3</c:v>
                </c:pt>
                <c:pt idx="10880" formatCode="0.00E+00">
                  <c:v>2.5525499999999998E-3</c:v>
                </c:pt>
                <c:pt idx="10881" formatCode="0.00E+00">
                  <c:v>2.7000599999999998E-3</c:v>
                </c:pt>
                <c:pt idx="10882" formatCode="0.00E+00">
                  <c:v>2.8467399999999999E-3</c:v>
                </c:pt>
                <c:pt idx="10883" formatCode="0.00E+00">
                  <c:v>2.99249E-3</c:v>
                </c:pt>
                <c:pt idx="10884" formatCode="0.00E+00">
                  <c:v>3.1371799999999998E-3</c:v>
                </c:pt>
                <c:pt idx="10885" formatCode="0.00E+00">
                  <c:v>3.2806900000000002E-3</c:v>
                </c:pt>
                <c:pt idx="10886" formatCode="0.00E+00">
                  <c:v>3.4228700000000002E-3</c:v>
                </c:pt>
                <c:pt idx="10887" formatCode="0.00E+00">
                  <c:v>3.56361E-3</c:v>
                </c:pt>
                <c:pt idx="10888" formatCode="0.00E+00">
                  <c:v>3.7027800000000001E-3</c:v>
                </c:pt>
                <c:pt idx="10889" formatCode="0.00E+00">
                  <c:v>3.84023E-3</c:v>
                </c:pt>
                <c:pt idx="10890" formatCode="0.00E+00">
                  <c:v>3.9758500000000004E-3</c:v>
                </c:pt>
                <c:pt idx="10891" formatCode="0.00E+00">
                  <c:v>4.1094800000000004E-3</c:v>
                </c:pt>
                <c:pt idx="10892" formatCode="0.00E+00">
                  <c:v>4.241E-3</c:v>
                </c:pt>
                <c:pt idx="10893" formatCode="0.00E+00">
                  <c:v>4.3702799999999998E-3</c:v>
                </c:pt>
                <c:pt idx="10894" formatCode="0.00E+00">
                  <c:v>4.49716E-3</c:v>
                </c:pt>
                <c:pt idx="10895" formatCode="0.00E+00">
                  <c:v>4.6215300000000004E-3</c:v>
                </c:pt>
                <c:pt idx="10896" formatCode="0.00E+00">
                  <c:v>4.7432300000000002E-3</c:v>
                </c:pt>
                <c:pt idx="10897" formatCode="0.00E+00">
                  <c:v>4.86214E-3</c:v>
                </c:pt>
                <c:pt idx="10898" formatCode="0.00E+00">
                  <c:v>4.97811E-3</c:v>
                </c:pt>
                <c:pt idx="10899" formatCode="0.00E+00">
                  <c:v>5.0910199999999999E-3</c:v>
                </c:pt>
                <c:pt idx="10900" formatCode="0.00E+00">
                  <c:v>5.2007199999999998E-3</c:v>
                </c:pt>
                <c:pt idx="10901" formatCode="0.00E+00">
                  <c:v>5.3070799999999996E-3</c:v>
                </c:pt>
                <c:pt idx="10902" formatCode="0.00E+00">
                  <c:v>5.4099700000000001E-3</c:v>
                </c:pt>
                <c:pt idx="10903" formatCode="0.00E+00">
                  <c:v>5.5092500000000003E-3</c:v>
                </c:pt>
                <c:pt idx="10904" formatCode="0.00E+00">
                  <c:v>5.6048000000000001E-3</c:v>
                </c:pt>
                <c:pt idx="10905" formatCode="0.00E+00">
                  <c:v>5.6964900000000002E-3</c:v>
                </c:pt>
                <c:pt idx="10906" formatCode="0.00E+00">
                  <c:v>5.7841899999999998E-3</c:v>
                </c:pt>
                <c:pt idx="10907" formatCode="0.00E+00">
                  <c:v>5.8677800000000004E-3</c:v>
                </c:pt>
                <c:pt idx="10908" formatCode="0.00E+00">
                  <c:v>5.9471400000000001E-3</c:v>
                </c:pt>
                <c:pt idx="10909" formatCode="0.00E+00">
                  <c:v>6.0221500000000004E-3</c:v>
                </c:pt>
                <c:pt idx="10910" formatCode="0.00E+00">
                  <c:v>6.0926900000000004E-3</c:v>
                </c:pt>
                <c:pt idx="10911" formatCode="0.00E+00">
                  <c:v>6.1586599999999998E-3</c:v>
                </c:pt>
                <c:pt idx="10912" formatCode="0.00E+00">
                  <c:v>6.2199300000000003E-3</c:v>
                </c:pt>
                <c:pt idx="10913" formatCode="0.00E+00">
                  <c:v>6.2764199999999996E-3</c:v>
                </c:pt>
                <c:pt idx="10914" formatCode="0.00E+00">
                  <c:v>6.3280100000000002E-3</c:v>
                </c:pt>
                <c:pt idx="10915" formatCode="0.00E+00">
                  <c:v>6.3746200000000001E-3</c:v>
                </c:pt>
                <c:pt idx="10916" formatCode="0.00E+00">
                  <c:v>6.4161399999999999E-3</c:v>
                </c:pt>
                <c:pt idx="10917" formatCode="0.00E+00">
                  <c:v>6.45249E-3</c:v>
                </c:pt>
                <c:pt idx="10918" formatCode="0.00E+00">
                  <c:v>6.4835800000000001E-3</c:v>
                </c:pt>
                <c:pt idx="10919" formatCode="0.00E+00">
                  <c:v>6.5093399999999997E-3</c:v>
                </c:pt>
                <c:pt idx="10920" formatCode="0.00E+00">
                  <c:v>6.5297000000000003E-3</c:v>
                </c:pt>
                <c:pt idx="10921" formatCode="0.00E+00">
                  <c:v>6.5445700000000004E-3</c:v>
                </c:pt>
                <c:pt idx="10922" formatCode="0.00E+00">
                  <c:v>6.5539099999999996E-3</c:v>
                </c:pt>
                <c:pt idx="10923" formatCode="0.00E+00">
                  <c:v>6.5576499999999999E-3</c:v>
                </c:pt>
                <c:pt idx="10924" formatCode="0.00E+00">
                  <c:v>6.55574E-3</c:v>
                </c:pt>
                <c:pt idx="10925" formatCode="0.00E+00">
                  <c:v>6.54814E-3</c:v>
                </c:pt>
                <c:pt idx="10926" formatCode="0.00E+00">
                  <c:v>6.5348000000000003E-3</c:v>
                </c:pt>
                <c:pt idx="10927" formatCode="0.00E+00">
                  <c:v>6.5157000000000001E-3</c:v>
                </c:pt>
                <c:pt idx="10928" formatCode="0.00E+00">
                  <c:v>6.4907899999999998E-3</c:v>
                </c:pt>
                <c:pt idx="10929" formatCode="0.00E+00">
                  <c:v>6.46007E-3</c:v>
                </c:pt>
                <c:pt idx="10930" formatCode="0.00E+00">
                  <c:v>6.4235200000000003E-3</c:v>
                </c:pt>
                <c:pt idx="10931" formatCode="0.00E+00">
                  <c:v>6.3811199999999997E-3</c:v>
                </c:pt>
                <c:pt idx="10932" formatCode="0.00E+00">
                  <c:v>6.3328899999999999E-3</c:v>
                </c:pt>
                <c:pt idx="10933" formatCode="0.00E+00">
                  <c:v>6.2788100000000001E-3</c:v>
                </c:pt>
                <c:pt idx="10934" formatCode="0.00E+00">
                  <c:v>6.2189100000000002E-3</c:v>
                </c:pt>
                <c:pt idx="10935" formatCode="0.00E+00">
                  <c:v>6.1532100000000001E-3</c:v>
                </c:pt>
                <c:pt idx="10936" formatCode="0.00E+00">
                  <c:v>6.0817299999999996E-3</c:v>
                </c:pt>
                <c:pt idx="10937" formatCode="0.00E+00">
                  <c:v>6.0044900000000003E-3</c:v>
                </c:pt>
                <c:pt idx="10938" formatCode="0.00E+00">
                  <c:v>5.9215600000000002E-3</c:v>
                </c:pt>
                <c:pt idx="10939" formatCode="0.00E+00">
                  <c:v>5.8329599999999999E-3</c:v>
                </c:pt>
                <c:pt idx="10940" formatCode="0.00E+00">
                  <c:v>5.7387599999999999E-3</c:v>
                </c:pt>
                <c:pt idx="10941" formatCode="0.00E+00">
                  <c:v>5.6390099999999999E-3</c:v>
                </c:pt>
                <c:pt idx="10942" formatCode="0.00E+00">
                  <c:v>5.5337900000000002E-3</c:v>
                </c:pt>
                <c:pt idx="10943" formatCode="0.00E+00">
                  <c:v>5.4231699999999997E-3</c:v>
                </c:pt>
                <c:pt idx="10944" formatCode="0.00E+00">
                  <c:v>5.3072299999999996E-3</c:v>
                </c:pt>
                <c:pt idx="10945" formatCode="0.00E+00">
                  <c:v>5.1860700000000001E-3</c:v>
                </c:pt>
                <c:pt idx="10946" formatCode="0.00E+00">
                  <c:v>5.0597699999999999E-3</c:v>
                </c:pt>
                <c:pt idx="10947" formatCode="0.00E+00">
                  <c:v>4.9284400000000001E-3</c:v>
                </c:pt>
                <c:pt idx="10948" formatCode="0.00E+00">
                  <c:v>4.7921999999999999E-3</c:v>
                </c:pt>
                <c:pt idx="10949" formatCode="0.00E+00">
                  <c:v>4.6511499999999997E-3</c:v>
                </c:pt>
                <c:pt idx="10950" formatCode="0.00E+00">
                  <c:v>4.5054200000000004E-3</c:v>
                </c:pt>
                <c:pt idx="10951" formatCode="0.00E+00">
                  <c:v>4.3551400000000004E-3</c:v>
                </c:pt>
                <c:pt idx="10952" formatCode="0.00E+00">
                  <c:v>4.2004499999999997E-3</c:v>
                </c:pt>
                <c:pt idx="10953" formatCode="0.00E+00">
                  <c:v>4.04149E-3</c:v>
                </c:pt>
                <c:pt idx="10954" formatCode="0.00E+00">
                  <c:v>3.8784000000000002E-3</c:v>
                </c:pt>
                <c:pt idx="10955" formatCode="0.00E+00">
                  <c:v>3.71135E-3</c:v>
                </c:pt>
                <c:pt idx="10956" formatCode="0.00E+00">
                  <c:v>3.5404799999999999E-3</c:v>
                </c:pt>
                <c:pt idx="10957" formatCode="0.00E+00">
                  <c:v>3.3659800000000002E-3</c:v>
                </c:pt>
                <c:pt idx="10958" formatCode="0.00E+00">
                  <c:v>3.1879899999999999E-3</c:v>
                </c:pt>
                <c:pt idx="10959" formatCode="0.00E+00">
                  <c:v>3.0067100000000001E-3</c:v>
                </c:pt>
                <c:pt idx="10960" formatCode="0.00E+00">
                  <c:v>2.8223100000000002E-3</c:v>
                </c:pt>
                <c:pt idx="10961" formatCode="0.00E+00">
                  <c:v>2.6349899999999998E-3</c:v>
                </c:pt>
                <c:pt idx="10962" formatCode="0.00E+00">
                  <c:v>2.4449200000000002E-3</c:v>
                </c:pt>
                <c:pt idx="10963" formatCode="0.00E+00">
                  <c:v>2.25231E-3</c:v>
                </c:pt>
                <c:pt idx="10964" formatCode="0.00E+00">
                  <c:v>2.05734E-3</c:v>
                </c:pt>
                <c:pt idx="10965" formatCode="0.00E+00">
                  <c:v>1.86023E-3</c:v>
                </c:pt>
                <c:pt idx="10966" formatCode="0.00E+00">
                  <c:v>1.66117E-3</c:v>
                </c:pt>
                <c:pt idx="10967" formatCode="0.00E+00">
                  <c:v>1.46039E-3</c:v>
                </c:pt>
                <c:pt idx="10968" formatCode="0.00E+00">
                  <c:v>1.25814E-3</c:v>
                </c:pt>
                <c:pt idx="10969" formatCode="0.00E+00">
                  <c:v>1.05467E-3</c:v>
                </c:pt>
                <c:pt idx="10970" formatCode="0.00E+00">
                  <c:v>8.5020500000000004E-4</c:v>
                </c:pt>
                <c:pt idx="10971" formatCode="0.00E+00">
                  <c:v>6.4495500000000001E-4</c:v>
                </c:pt>
                <c:pt idx="10972" formatCode="0.00E+00">
                  <c:v>4.3910800000000001E-4</c:v>
                </c:pt>
                <c:pt idx="10973" formatCode="0.00E+00">
                  <c:v>2.3285100000000001E-4</c:v>
                </c:pt>
                <c:pt idx="10974" formatCode="0.00E+00">
                  <c:v>2.6381500000000001E-5</c:v>
                </c:pt>
                <c:pt idx="10975" formatCode="0.00E+00">
                  <c:v>-1.8010199999999999E-4</c:v>
                </c:pt>
                <c:pt idx="10976" formatCode="0.00E+00">
                  <c:v>-3.86399E-4</c:v>
                </c:pt>
                <c:pt idx="10977" formatCode="0.00E+00">
                  <c:v>-5.9230600000000002E-4</c:v>
                </c:pt>
                <c:pt idx="10978" formatCode="0.00E+00">
                  <c:v>-7.97615E-4</c:v>
                </c:pt>
                <c:pt idx="10979" formatCode="0.00E+00">
                  <c:v>-1.00212E-3</c:v>
                </c:pt>
                <c:pt idx="10980" formatCode="0.00E+00">
                  <c:v>-1.2056300000000001E-3</c:v>
                </c:pt>
                <c:pt idx="10981" formatCode="0.00E+00">
                  <c:v>-1.40795E-3</c:v>
                </c:pt>
                <c:pt idx="10982" formatCode="0.00E+00">
                  <c:v>-1.6088700000000001E-3</c:v>
                </c:pt>
                <c:pt idx="10983" formatCode="0.00E+00">
                  <c:v>-1.8081799999999999E-3</c:v>
                </c:pt>
                <c:pt idx="10984" formatCode="0.00E+00">
                  <c:v>-2.0056800000000001E-3</c:v>
                </c:pt>
                <c:pt idx="10985" formatCode="0.00E+00">
                  <c:v>-2.20119E-3</c:v>
                </c:pt>
                <c:pt idx="10986" formatCode="0.00E+00">
                  <c:v>-2.3945199999999998E-3</c:v>
                </c:pt>
                <c:pt idx="10987" formatCode="0.00E+00">
                  <c:v>-2.5854699999999999E-3</c:v>
                </c:pt>
                <c:pt idx="10988" formatCode="0.00E+00">
                  <c:v>-2.77386E-3</c:v>
                </c:pt>
                <c:pt idx="10989" formatCode="0.00E+00">
                  <c:v>-2.9594999999999999E-3</c:v>
                </c:pt>
                <c:pt idx="10990" formatCode="0.00E+00">
                  <c:v>-3.14219E-3</c:v>
                </c:pt>
                <c:pt idx="10991" formatCode="0.00E+00">
                  <c:v>-3.32169E-3</c:v>
                </c:pt>
                <c:pt idx="10992" formatCode="0.00E+00">
                  <c:v>-3.49782E-3</c:v>
                </c:pt>
                <c:pt idx="10993" formatCode="0.00E+00">
                  <c:v>-3.67046E-3</c:v>
                </c:pt>
                <c:pt idx="10994" formatCode="0.00E+00">
                  <c:v>-3.83944E-3</c:v>
                </c:pt>
                <c:pt idx="10995" formatCode="0.00E+00">
                  <c:v>-4.0045999999999997E-3</c:v>
                </c:pt>
                <c:pt idx="10996" formatCode="0.00E+00">
                  <c:v>-4.1657899999999999E-3</c:v>
                </c:pt>
                <c:pt idx="10997" formatCode="0.00E+00">
                  <c:v>-4.3228099999999998E-3</c:v>
                </c:pt>
                <c:pt idx="10998" formatCode="0.00E+00">
                  <c:v>-4.4754699999999996E-3</c:v>
                </c:pt>
                <c:pt idx="10999" formatCode="0.00E+00">
                  <c:v>-4.6236200000000002E-3</c:v>
                </c:pt>
                <c:pt idx="11000" formatCode="0.00E+00">
                  <c:v>-4.7671199999999997E-3</c:v>
                </c:pt>
                <c:pt idx="11001" formatCode="0.00E+00">
                  <c:v>-4.9059000000000004E-3</c:v>
                </c:pt>
                <c:pt idx="11002" formatCode="0.00E+00">
                  <c:v>-5.0398400000000003E-3</c:v>
                </c:pt>
                <c:pt idx="11003" formatCode="0.00E+00">
                  <c:v>-5.1687900000000004E-3</c:v>
                </c:pt>
                <c:pt idx="11004" formatCode="0.00E+00">
                  <c:v>-5.2926300000000004E-3</c:v>
                </c:pt>
                <c:pt idx="11005" formatCode="0.00E+00">
                  <c:v>-5.4112500000000003E-3</c:v>
                </c:pt>
                <c:pt idx="11006" formatCode="0.00E+00">
                  <c:v>-5.5245700000000003E-3</c:v>
                </c:pt>
                <c:pt idx="11007" formatCode="0.00E+00">
                  <c:v>-5.6324699999999997E-3</c:v>
                </c:pt>
                <c:pt idx="11008" formatCode="0.00E+00">
                  <c:v>-5.7348700000000004E-3</c:v>
                </c:pt>
                <c:pt idx="11009" formatCode="0.00E+00">
                  <c:v>-5.8316699999999997E-3</c:v>
                </c:pt>
                <c:pt idx="11010" formatCode="0.00E+00">
                  <c:v>-5.9228099999999997E-3</c:v>
                </c:pt>
                <c:pt idx="11011" formatCode="0.00E+00">
                  <c:v>-6.0082499999999997E-3</c:v>
                </c:pt>
                <c:pt idx="11012" formatCode="0.00E+00">
                  <c:v>-6.0879100000000002E-3</c:v>
                </c:pt>
                <c:pt idx="11013" formatCode="0.00E+00">
                  <c:v>-6.1616500000000003E-3</c:v>
                </c:pt>
                <c:pt idx="11014" formatCode="0.00E+00">
                  <c:v>-6.2294400000000002E-3</c:v>
                </c:pt>
                <c:pt idx="11015" formatCode="0.00E+00">
                  <c:v>-6.2914499999999996E-3</c:v>
                </c:pt>
                <c:pt idx="11016" formatCode="0.00E+00">
                  <c:v>-6.3478400000000004E-3</c:v>
                </c:pt>
                <c:pt idx="11017" formatCode="0.00E+00">
                  <c:v>-6.3985400000000003E-3</c:v>
                </c:pt>
                <c:pt idx="11018" formatCode="0.00E+00">
                  <c:v>-6.4432300000000003E-3</c:v>
                </c:pt>
                <c:pt idx="11019" formatCode="0.00E+00">
                  <c:v>-6.4816400000000003E-3</c:v>
                </c:pt>
                <c:pt idx="11020" formatCode="0.00E+00">
                  <c:v>-6.5137099999999998E-3</c:v>
                </c:pt>
                <c:pt idx="11021" formatCode="0.00E+00">
                  <c:v>-6.5394900000000002E-3</c:v>
                </c:pt>
                <c:pt idx="11022" formatCode="0.00E+00">
                  <c:v>-6.5590700000000002E-3</c:v>
                </c:pt>
                <c:pt idx="11023" formatCode="0.00E+00">
                  <c:v>-6.5724499999999996E-3</c:v>
                </c:pt>
                <c:pt idx="11024" formatCode="0.00E+00">
                  <c:v>-6.5797299999999998E-3</c:v>
                </c:pt>
                <c:pt idx="11025" formatCode="0.00E+00">
                  <c:v>-6.5809800000000002E-3</c:v>
                </c:pt>
                <c:pt idx="11026" formatCode="0.00E+00">
                  <c:v>-6.5763000000000002E-3</c:v>
                </c:pt>
                <c:pt idx="11027" formatCode="0.00E+00">
                  <c:v>-6.5657600000000003E-3</c:v>
                </c:pt>
                <c:pt idx="11028" formatCode="0.00E+00">
                  <c:v>-6.5494999999999998E-3</c:v>
                </c:pt>
                <c:pt idx="11029" formatCode="0.00E+00">
                  <c:v>-6.5276600000000002E-3</c:v>
                </c:pt>
                <c:pt idx="11030" formatCode="0.00E+00">
                  <c:v>-6.5004199999999998E-3</c:v>
                </c:pt>
                <c:pt idx="11031" formatCode="0.00E+00">
                  <c:v>-6.46797E-3</c:v>
                </c:pt>
                <c:pt idx="11032" formatCode="0.00E+00">
                  <c:v>-6.4304200000000001E-3</c:v>
                </c:pt>
                <c:pt idx="11033" formatCode="0.00E+00">
                  <c:v>-6.3879200000000001E-3</c:v>
                </c:pt>
                <c:pt idx="11034" formatCode="0.00E+00">
                  <c:v>-6.34061E-3</c:v>
                </c:pt>
                <c:pt idx="11035" formatCode="0.00E+00">
                  <c:v>-6.2886799999999996E-3</c:v>
                </c:pt>
                <c:pt idx="11036" formatCode="0.00E+00">
                  <c:v>-6.2322100000000002E-3</c:v>
                </c:pt>
                <c:pt idx="11037" formatCode="0.00E+00">
                  <c:v>-6.17119E-3</c:v>
                </c:pt>
                <c:pt idx="11038" formatCode="0.00E+00">
                  <c:v>-6.1056599999999997E-3</c:v>
                </c:pt>
                <c:pt idx="11039" formatCode="0.00E+00">
                  <c:v>-6.0357900000000001E-3</c:v>
                </c:pt>
                <c:pt idx="11040" formatCode="0.00E+00">
                  <c:v>-5.9618800000000001E-3</c:v>
                </c:pt>
                <c:pt idx="11041" formatCode="0.00E+00">
                  <c:v>-5.8842599999999997E-3</c:v>
                </c:pt>
                <c:pt idx="11042" formatCode="0.00E+00">
                  <c:v>-5.8032300000000004E-3</c:v>
                </c:pt>
                <c:pt idx="11043" formatCode="0.00E+00">
                  <c:v>-5.7189800000000002E-3</c:v>
                </c:pt>
                <c:pt idx="11044" formatCode="0.00E+00">
                  <c:v>-5.63169E-3</c:v>
                </c:pt>
                <c:pt idx="11045" formatCode="0.00E+00">
                  <c:v>-5.5414100000000001E-3</c:v>
                </c:pt>
                <c:pt idx="11046" formatCode="0.00E+00">
                  <c:v>-5.4481199999999999E-3</c:v>
                </c:pt>
                <c:pt idx="11047" formatCode="0.00E+00">
                  <c:v>-5.3517499999999997E-3</c:v>
                </c:pt>
                <c:pt idx="11048" formatCode="0.00E+00">
                  <c:v>-5.2523600000000002E-3</c:v>
                </c:pt>
                <c:pt idx="11049" formatCode="0.00E+00">
                  <c:v>-5.1503199999999999E-3</c:v>
                </c:pt>
                <c:pt idx="11050" formatCode="0.00E+00">
                  <c:v>-5.0460799999999997E-3</c:v>
                </c:pt>
                <c:pt idx="11051" formatCode="0.00E+00">
                  <c:v>-4.9398599999999999E-3</c:v>
                </c:pt>
                <c:pt idx="11052" formatCode="0.00E+00">
                  <c:v>-4.8317100000000003E-3</c:v>
                </c:pt>
                <c:pt idx="11053" formatCode="0.00E+00">
                  <c:v>-4.7217700000000001E-3</c:v>
                </c:pt>
                <c:pt idx="11054" formatCode="0.00E+00">
                  <c:v>-4.6103999999999997E-3</c:v>
                </c:pt>
                <c:pt idx="11055" formatCode="0.00E+00">
                  <c:v>-4.4979900000000003E-3</c:v>
                </c:pt>
                <c:pt idx="11056" formatCode="0.00E+00">
                  <c:v>-4.3847499999999998E-3</c:v>
                </c:pt>
                <c:pt idx="11057" formatCode="0.00E+00">
                  <c:v>-4.2707999999999999E-3</c:v>
                </c:pt>
                <c:pt idx="11058" formatCode="0.00E+00">
                  <c:v>-4.15628E-3</c:v>
                </c:pt>
                <c:pt idx="11059" formatCode="0.00E+00">
                  <c:v>-4.0413300000000001E-3</c:v>
                </c:pt>
                <c:pt idx="11060" formatCode="0.00E+00">
                  <c:v>-3.9261000000000001E-3</c:v>
                </c:pt>
                <c:pt idx="11061" formatCode="0.00E+00">
                  <c:v>-3.81073E-3</c:v>
                </c:pt>
                <c:pt idx="11062" formatCode="0.00E+00">
                  <c:v>-3.6952700000000001E-3</c:v>
                </c:pt>
                <c:pt idx="11063" formatCode="0.00E+00">
                  <c:v>-3.5798100000000001E-3</c:v>
                </c:pt>
                <c:pt idx="11064" formatCode="0.00E+00">
                  <c:v>-3.46466E-3</c:v>
                </c:pt>
                <c:pt idx="11065" formatCode="0.00E+00">
                  <c:v>-3.3503500000000002E-3</c:v>
                </c:pt>
                <c:pt idx="11066" formatCode="0.00E+00">
                  <c:v>-3.2373499999999999E-3</c:v>
                </c:pt>
                <c:pt idx="11067" formatCode="0.00E+00">
                  <c:v>-3.1257199999999998E-3</c:v>
                </c:pt>
                <c:pt idx="11068" formatCode="0.00E+00">
                  <c:v>-3.0152299999999998E-3</c:v>
                </c:pt>
                <c:pt idx="11069" formatCode="0.00E+00">
                  <c:v>-2.9057699999999998E-3</c:v>
                </c:pt>
                <c:pt idx="11070" formatCode="0.00E+00">
                  <c:v>-2.79752E-3</c:v>
                </c:pt>
                <c:pt idx="11071" formatCode="0.00E+00">
                  <c:v>-2.6908000000000001E-3</c:v>
                </c:pt>
                <c:pt idx="11072" formatCode="0.00E+00">
                  <c:v>-2.5858600000000002E-3</c:v>
                </c:pt>
                <c:pt idx="11073" formatCode="0.00E+00">
                  <c:v>-2.4827199999999999E-3</c:v>
                </c:pt>
                <c:pt idx="11074" formatCode="0.00E+00">
                  <c:v>-2.3815500000000001E-3</c:v>
                </c:pt>
                <c:pt idx="11075" formatCode="0.00E+00">
                  <c:v>-2.2827300000000002E-3</c:v>
                </c:pt>
                <c:pt idx="11076" formatCode="0.00E+00">
                  <c:v>-2.1865600000000002E-3</c:v>
                </c:pt>
                <c:pt idx="11077" formatCode="0.00E+00">
                  <c:v>-2.0933100000000001E-3</c:v>
                </c:pt>
                <c:pt idx="11078" formatCode="0.00E+00">
                  <c:v>-2.0034100000000002E-3</c:v>
                </c:pt>
                <c:pt idx="11079" formatCode="0.00E+00">
                  <c:v>-1.91723E-3</c:v>
                </c:pt>
                <c:pt idx="11080" formatCode="0.00E+00">
                  <c:v>-1.8348399999999999E-3</c:v>
                </c:pt>
                <c:pt idx="11081" formatCode="0.00E+00">
                  <c:v>-1.7561499999999999E-3</c:v>
                </c:pt>
                <c:pt idx="11082" formatCode="0.00E+00">
                  <c:v>-1.6811899999999999E-3</c:v>
                </c:pt>
                <c:pt idx="11083" formatCode="0.00E+00">
                  <c:v>-1.61023E-3</c:v>
                </c:pt>
                <c:pt idx="11084" formatCode="0.00E+00">
                  <c:v>-1.5434800000000001E-3</c:v>
                </c:pt>
                <c:pt idx="11085" formatCode="0.00E+00">
                  <c:v>-1.4809599999999999E-3</c:v>
                </c:pt>
                <c:pt idx="11086" formatCode="0.00E+00">
                  <c:v>-1.42256E-3</c:v>
                </c:pt>
                <c:pt idx="11087" formatCode="0.00E+00">
                  <c:v>-1.3681699999999999E-3</c:v>
                </c:pt>
                <c:pt idx="11088" formatCode="0.00E+00">
                  <c:v>-1.31777E-3</c:v>
                </c:pt>
                <c:pt idx="11089" formatCode="0.00E+00">
                  <c:v>-1.2715199999999999E-3</c:v>
                </c:pt>
                <c:pt idx="11090" formatCode="0.00E+00">
                  <c:v>-1.22974E-3</c:v>
                </c:pt>
                <c:pt idx="11091" formatCode="0.00E+00">
                  <c:v>-1.1927000000000001E-3</c:v>
                </c:pt>
                <c:pt idx="11092" formatCode="0.00E+00">
                  <c:v>-1.16059E-3</c:v>
                </c:pt>
                <c:pt idx="11093" formatCode="0.00E+00">
                  <c:v>-1.13349E-3</c:v>
                </c:pt>
                <c:pt idx="11094" formatCode="0.00E+00">
                  <c:v>-1.1113900000000001E-3</c:v>
                </c:pt>
                <c:pt idx="11095" formatCode="0.00E+00">
                  <c:v>-1.0940699999999999E-3</c:v>
                </c:pt>
                <c:pt idx="11096" formatCode="0.00E+00">
                  <c:v>-1.08125E-3</c:v>
                </c:pt>
                <c:pt idx="11097" formatCode="0.00E+00">
                  <c:v>-1.0727899999999999E-3</c:v>
                </c:pt>
                <c:pt idx="11098" formatCode="0.00E+00">
                  <c:v>-1.06865E-3</c:v>
                </c:pt>
                <c:pt idx="11099" formatCode="0.00E+00">
                  <c:v>-1.0688500000000001E-3</c:v>
                </c:pt>
                <c:pt idx="11100" formatCode="0.00E+00">
                  <c:v>-1.0734900000000001E-3</c:v>
                </c:pt>
                <c:pt idx="11101" formatCode="0.00E+00">
                  <c:v>-1.0825400000000001E-3</c:v>
                </c:pt>
                <c:pt idx="11102" formatCode="0.00E+00">
                  <c:v>-1.09596E-3</c:v>
                </c:pt>
                <c:pt idx="11103" formatCode="0.00E+00">
                  <c:v>-1.1138000000000001E-3</c:v>
                </c:pt>
                <c:pt idx="11104" formatCode="0.00E+00">
                  <c:v>-1.1362200000000001E-3</c:v>
                </c:pt>
                <c:pt idx="11105" formatCode="0.00E+00">
                  <c:v>-1.16333E-3</c:v>
                </c:pt>
                <c:pt idx="11106" formatCode="0.00E+00">
                  <c:v>-1.1952099999999999E-3</c:v>
                </c:pt>
                <c:pt idx="11107" formatCode="0.00E+00">
                  <c:v>-1.2319399999999999E-3</c:v>
                </c:pt>
                <c:pt idx="11108" formatCode="0.00E+00">
                  <c:v>-1.27356E-3</c:v>
                </c:pt>
                <c:pt idx="11109" formatCode="0.00E+00">
                  <c:v>-1.3199100000000001E-3</c:v>
                </c:pt>
                <c:pt idx="11110" formatCode="0.00E+00">
                  <c:v>-1.37068E-3</c:v>
                </c:pt>
                <c:pt idx="11111" formatCode="0.00E+00">
                  <c:v>-1.4255699999999999E-3</c:v>
                </c:pt>
                <c:pt idx="11112" formatCode="0.00E+00">
                  <c:v>-1.48434E-3</c:v>
                </c:pt>
                <c:pt idx="11113" formatCode="0.00E+00">
                  <c:v>-1.54674E-3</c:v>
                </c:pt>
                <c:pt idx="11114" formatCode="0.00E+00">
                  <c:v>-1.6125600000000001E-3</c:v>
                </c:pt>
                <c:pt idx="11115" formatCode="0.00E+00">
                  <c:v>-1.68187E-3</c:v>
                </c:pt>
                <c:pt idx="11116" formatCode="0.00E+00">
                  <c:v>-1.75497E-3</c:v>
                </c:pt>
                <c:pt idx="11117" formatCode="0.00E+00">
                  <c:v>-1.8319E-3</c:v>
                </c:pt>
                <c:pt idx="11118" formatCode="0.00E+00">
                  <c:v>-1.9122E-3</c:v>
                </c:pt>
                <c:pt idx="11119" formatCode="0.00E+00">
                  <c:v>-1.9952899999999998E-3</c:v>
                </c:pt>
                <c:pt idx="11120" formatCode="0.00E+00">
                  <c:v>-2.0808799999999998E-3</c:v>
                </c:pt>
                <c:pt idx="11121" formatCode="0.00E+00">
                  <c:v>-2.16899E-3</c:v>
                </c:pt>
                <c:pt idx="11122" formatCode="0.00E+00">
                  <c:v>-2.25961E-3</c:v>
                </c:pt>
                <c:pt idx="11123" formatCode="0.00E+00">
                  <c:v>-2.3526200000000001E-3</c:v>
                </c:pt>
                <c:pt idx="11124" formatCode="0.00E+00">
                  <c:v>-2.4479900000000001E-3</c:v>
                </c:pt>
                <c:pt idx="11125" formatCode="0.00E+00">
                  <c:v>-2.5457100000000001E-3</c:v>
                </c:pt>
                <c:pt idx="11126" formatCode="0.00E+00">
                  <c:v>-2.6457099999999999E-3</c:v>
                </c:pt>
                <c:pt idx="11127" formatCode="0.00E+00">
                  <c:v>-2.748E-3</c:v>
                </c:pt>
                <c:pt idx="11128" formatCode="0.00E+00">
                  <c:v>-2.8527399999999999E-3</c:v>
                </c:pt>
                <c:pt idx="11129" formatCode="0.00E+00">
                  <c:v>-2.95985E-3</c:v>
                </c:pt>
                <c:pt idx="11130" formatCode="0.00E+00">
                  <c:v>-3.0688E-3</c:v>
                </c:pt>
                <c:pt idx="11131" formatCode="0.00E+00">
                  <c:v>-3.1790999999999998E-3</c:v>
                </c:pt>
                <c:pt idx="11132" formatCode="0.00E+00">
                  <c:v>-3.2906099999999998E-3</c:v>
                </c:pt>
                <c:pt idx="11133" formatCode="0.00E+00">
                  <c:v>-3.4034400000000002E-3</c:v>
                </c:pt>
                <c:pt idx="11134" formatCode="0.00E+00">
                  <c:v>-3.5176299999999999E-3</c:v>
                </c:pt>
                <c:pt idx="11135" formatCode="0.00E+00">
                  <c:v>-3.6329399999999999E-3</c:v>
                </c:pt>
                <c:pt idx="11136" formatCode="0.00E+00">
                  <c:v>-3.7490399999999999E-3</c:v>
                </c:pt>
                <c:pt idx="11137" formatCode="0.00E+00">
                  <c:v>-3.8656900000000002E-3</c:v>
                </c:pt>
                <c:pt idx="11138" formatCode="0.00E+00">
                  <c:v>-3.9828199999999998E-3</c:v>
                </c:pt>
                <c:pt idx="11139" formatCode="0.00E+00">
                  <c:v>-4.1003400000000001E-3</c:v>
                </c:pt>
                <c:pt idx="11140" formatCode="0.00E+00">
                  <c:v>-4.2181299999999996E-3</c:v>
                </c:pt>
                <c:pt idx="11141" formatCode="0.00E+00">
                  <c:v>-4.3359399999999999E-3</c:v>
                </c:pt>
                <c:pt idx="11142" formatCode="0.00E+00">
                  <c:v>-4.4534800000000001E-3</c:v>
                </c:pt>
                <c:pt idx="11143" formatCode="0.00E+00">
                  <c:v>-4.5704400000000003E-3</c:v>
                </c:pt>
                <c:pt idx="11144" formatCode="0.00E+00">
                  <c:v>-4.6865700000000001E-3</c:v>
                </c:pt>
                <c:pt idx="11145" formatCode="0.00E+00">
                  <c:v>-4.8018000000000002E-3</c:v>
                </c:pt>
                <c:pt idx="11146" formatCode="0.00E+00">
                  <c:v>-4.9163799999999997E-3</c:v>
                </c:pt>
                <c:pt idx="11147" formatCode="0.00E+00">
                  <c:v>-5.03055E-3</c:v>
                </c:pt>
                <c:pt idx="11148" formatCode="0.00E+00">
                  <c:v>-5.1441000000000004E-3</c:v>
                </c:pt>
                <c:pt idx="11149" formatCode="0.00E+00">
                  <c:v>-5.2565399999999997E-3</c:v>
                </c:pt>
                <c:pt idx="11150" formatCode="0.00E+00">
                  <c:v>-5.3675099999999998E-3</c:v>
                </c:pt>
                <c:pt idx="11151" formatCode="0.00E+00">
                  <c:v>-5.4768500000000001E-3</c:v>
                </c:pt>
                <c:pt idx="11152" formatCode="0.00E+00">
                  <c:v>-5.58466E-3</c:v>
                </c:pt>
                <c:pt idx="11153" formatCode="0.00E+00">
                  <c:v>-5.6909999999999999E-3</c:v>
                </c:pt>
                <c:pt idx="11154" formatCode="0.00E+00">
                  <c:v>-5.79555E-3</c:v>
                </c:pt>
                <c:pt idx="11155" formatCode="0.00E+00">
                  <c:v>-5.8978399999999997E-3</c:v>
                </c:pt>
                <c:pt idx="11156" formatCode="0.00E+00">
                  <c:v>-5.9977900000000002E-3</c:v>
                </c:pt>
                <c:pt idx="11157" formatCode="0.00E+00">
                  <c:v>-6.0957299999999997E-3</c:v>
                </c:pt>
                <c:pt idx="11158" formatCode="0.00E+00">
                  <c:v>-6.1919200000000001E-3</c:v>
                </c:pt>
                <c:pt idx="11159" formatCode="0.00E+00">
                  <c:v>-6.2862300000000003E-3</c:v>
                </c:pt>
                <c:pt idx="11160" formatCode="0.00E+00">
                  <c:v>-6.3784000000000002E-3</c:v>
                </c:pt>
                <c:pt idx="11161" formatCode="0.00E+00">
                  <c:v>-6.4682400000000001E-3</c:v>
                </c:pt>
                <c:pt idx="11162" formatCode="0.00E+00">
                  <c:v>-6.5553800000000004E-3</c:v>
                </c:pt>
                <c:pt idx="11163" formatCode="0.00E+00">
                  <c:v>-6.6390800000000003E-3</c:v>
                </c:pt>
                <c:pt idx="11164" formatCode="0.00E+00">
                  <c:v>-6.7186800000000003E-3</c:v>
                </c:pt>
                <c:pt idx="11165" formatCode="0.00E+00">
                  <c:v>-6.7942699999999998E-3</c:v>
                </c:pt>
                <c:pt idx="11166" formatCode="0.00E+00">
                  <c:v>-6.8664399999999997E-3</c:v>
                </c:pt>
                <c:pt idx="11167" formatCode="0.00E+00">
                  <c:v>-6.9355099999999998E-3</c:v>
                </c:pt>
                <c:pt idx="11168" formatCode="0.00E+00">
                  <c:v>-7.0013499999999999E-3</c:v>
                </c:pt>
                <c:pt idx="11169" formatCode="0.00E+00">
                  <c:v>-7.0637399999999998E-3</c:v>
                </c:pt>
                <c:pt idx="11170" formatCode="0.00E+00">
                  <c:v>-7.1225400000000001E-3</c:v>
                </c:pt>
                <c:pt idx="11171" formatCode="0.00E+00">
                  <c:v>-7.1776100000000001E-3</c:v>
                </c:pt>
                <c:pt idx="11172" formatCode="0.00E+00">
                  <c:v>-7.2287300000000001E-3</c:v>
                </c:pt>
                <c:pt idx="11173" formatCode="0.00E+00">
                  <c:v>-7.2758900000000001E-3</c:v>
                </c:pt>
                <c:pt idx="11174" formatCode="0.00E+00">
                  <c:v>-7.3192800000000001E-3</c:v>
                </c:pt>
                <c:pt idx="11175" formatCode="0.00E+00">
                  <c:v>-7.3589700000000003E-3</c:v>
                </c:pt>
                <c:pt idx="11176" formatCode="0.00E+00">
                  <c:v>-7.3949899999999997E-3</c:v>
                </c:pt>
                <c:pt idx="11177" formatCode="0.00E+00">
                  <c:v>-7.4276100000000003E-3</c:v>
                </c:pt>
                <c:pt idx="11178" formatCode="0.00E+00">
                  <c:v>-7.4571799999999999E-3</c:v>
                </c:pt>
                <c:pt idx="11179" formatCode="0.00E+00">
                  <c:v>-7.4838700000000001E-3</c:v>
                </c:pt>
                <c:pt idx="11180" formatCode="0.00E+00">
                  <c:v>-7.5075599999999999E-3</c:v>
                </c:pt>
                <c:pt idx="11181" formatCode="0.00E+00">
                  <c:v>-7.5281000000000002E-3</c:v>
                </c:pt>
                <c:pt idx="11182" formatCode="0.00E+00">
                  <c:v>-7.5454399999999996E-3</c:v>
                </c:pt>
                <c:pt idx="11183" formatCode="0.00E+00">
                  <c:v>-7.5595899999999997E-3</c:v>
                </c:pt>
                <c:pt idx="11184" formatCode="0.00E+00">
                  <c:v>-7.5705700000000004E-3</c:v>
                </c:pt>
                <c:pt idx="11185" formatCode="0.00E+00">
                  <c:v>-7.5783600000000001E-3</c:v>
                </c:pt>
                <c:pt idx="11186" formatCode="0.00E+00">
                  <c:v>-7.5829499999999998E-3</c:v>
                </c:pt>
                <c:pt idx="11187" formatCode="0.00E+00">
                  <c:v>-7.5843500000000001E-3</c:v>
                </c:pt>
                <c:pt idx="11188" formatCode="0.00E+00">
                  <c:v>-7.5826299999999999E-3</c:v>
                </c:pt>
                <c:pt idx="11189" formatCode="0.00E+00">
                  <c:v>-7.5779899999999997E-3</c:v>
                </c:pt>
                <c:pt idx="11190" formatCode="0.00E+00">
                  <c:v>-7.57079E-3</c:v>
                </c:pt>
                <c:pt idx="11191" formatCode="0.00E+00">
                  <c:v>-7.5613199999999998E-3</c:v>
                </c:pt>
                <c:pt idx="11192" formatCode="0.00E+00">
                  <c:v>-7.5497300000000002E-3</c:v>
                </c:pt>
                <c:pt idx="11193" formatCode="0.00E+00">
                  <c:v>-7.5359900000000002E-3</c:v>
                </c:pt>
                <c:pt idx="11194" formatCode="0.00E+00">
                  <c:v>-7.5200600000000003E-3</c:v>
                </c:pt>
                <c:pt idx="11195" formatCode="0.00E+00">
                  <c:v>-7.5020599999999996E-3</c:v>
                </c:pt>
                <c:pt idx="11196" formatCode="0.00E+00">
                  <c:v>-7.4824100000000001E-3</c:v>
                </c:pt>
                <c:pt idx="11197" formatCode="0.00E+00">
                  <c:v>-7.46169E-3</c:v>
                </c:pt>
                <c:pt idx="11198" formatCode="0.00E+00">
                  <c:v>-7.4401800000000002E-3</c:v>
                </c:pt>
                <c:pt idx="11199" formatCode="0.00E+00">
                  <c:v>-7.4180000000000001E-3</c:v>
                </c:pt>
                <c:pt idx="11200" formatCode="0.00E+00">
                  <c:v>-7.3953200000000004E-3</c:v>
                </c:pt>
                <c:pt idx="11201" formatCode="0.00E+00">
                  <c:v>-7.3723399999999998E-3</c:v>
                </c:pt>
                <c:pt idx="11202" formatCode="0.00E+00">
                  <c:v>-7.3490999999999999E-3</c:v>
                </c:pt>
                <c:pt idx="11203" formatCode="0.00E+00">
                  <c:v>-7.3255400000000002E-3</c:v>
                </c:pt>
                <c:pt idx="11204" formatCode="0.00E+00">
                  <c:v>-7.3014799999999999E-3</c:v>
                </c:pt>
                <c:pt idx="11205" formatCode="0.00E+00">
                  <c:v>-7.2769499999999999E-3</c:v>
                </c:pt>
                <c:pt idx="11206" formatCode="0.00E+00">
                  <c:v>-7.25225E-3</c:v>
                </c:pt>
                <c:pt idx="11207" formatCode="0.00E+00">
                  <c:v>-7.2276399999999996E-3</c:v>
                </c:pt>
                <c:pt idx="11208" formatCode="0.00E+00">
                  <c:v>-7.20332E-3</c:v>
                </c:pt>
                <c:pt idx="11209" formatCode="0.00E+00">
                  <c:v>-7.1795100000000001E-3</c:v>
                </c:pt>
                <c:pt idx="11210" formatCode="0.00E+00">
                  <c:v>-7.1564200000000001E-3</c:v>
                </c:pt>
                <c:pt idx="11211" formatCode="0.00E+00">
                  <c:v>-7.1339899999999998E-3</c:v>
                </c:pt>
                <c:pt idx="11212" formatCode="0.00E+00">
                  <c:v>-7.11176E-3</c:v>
                </c:pt>
                <c:pt idx="11213" formatCode="0.00E+00">
                  <c:v>-7.0890900000000001E-3</c:v>
                </c:pt>
                <c:pt idx="11214" formatCode="0.00E+00">
                  <c:v>-7.0656399999999998E-3</c:v>
                </c:pt>
                <c:pt idx="11215" formatCode="0.00E+00">
                  <c:v>-7.0414700000000002E-3</c:v>
                </c:pt>
                <c:pt idx="11216" formatCode="0.00E+00">
                  <c:v>-7.0165599999999998E-3</c:v>
                </c:pt>
                <c:pt idx="11217" formatCode="0.00E+00">
                  <c:v>-6.9909000000000004E-3</c:v>
                </c:pt>
                <c:pt idx="11218" formatCode="0.00E+00">
                  <c:v>-6.9649400000000002E-3</c:v>
                </c:pt>
                <c:pt idx="11219" formatCode="0.00E+00">
                  <c:v>-6.9394499999999998E-3</c:v>
                </c:pt>
                <c:pt idx="11220" formatCode="0.00E+00">
                  <c:v>-6.9149199999999997E-3</c:v>
                </c:pt>
                <c:pt idx="11221" formatCode="0.00E+00">
                  <c:v>-6.8915000000000001E-3</c:v>
                </c:pt>
                <c:pt idx="11222" formatCode="0.00E+00">
                  <c:v>-6.8691100000000003E-3</c:v>
                </c:pt>
                <c:pt idx="11223" formatCode="0.00E+00">
                  <c:v>-6.8477199999999998E-3</c:v>
                </c:pt>
                <c:pt idx="11224" formatCode="0.00E+00">
                  <c:v>-6.8275300000000001E-3</c:v>
                </c:pt>
                <c:pt idx="11225" formatCode="0.00E+00">
                  <c:v>-6.8088699999999999E-3</c:v>
                </c:pt>
                <c:pt idx="11226" formatCode="0.00E+00">
                  <c:v>-6.7920100000000002E-3</c:v>
                </c:pt>
                <c:pt idx="11227" formatCode="0.00E+00">
                  <c:v>-6.7773299999999998E-3</c:v>
                </c:pt>
                <c:pt idx="11228" formatCode="0.00E+00">
                  <c:v>-6.7651300000000003E-3</c:v>
                </c:pt>
                <c:pt idx="11229" formatCode="0.00E+00">
                  <c:v>-6.75553E-3</c:v>
                </c:pt>
                <c:pt idx="11230" formatCode="0.00E+00">
                  <c:v>-6.7485899999999996E-3</c:v>
                </c:pt>
                <c:pt idx="11231" formatCode="0.00E+00">
                  <c:v>-6.7445300000000003E-3</c:v>
                </c:pt>
                <c:pt idx="11232" formatCode="0.00E+00">
                  <c:v>-6.7434399999999999E-3</c:v>
                </c:pt>
                <c:pt idx="11233" formatCode="0.00E+00">
                  <c:v>-6.7450000000000001E-3</c:v>
                </c:pt>
                <c:pt idx="11234" formatCode="0.00E+00">
                  <c:v>-6.7485699999999997E-3</c:v>
                </c:pt>
                <c:pt idx="11235" formatCode="0.00E+00">
                  <c:v>-6.7535299999999998E-3</c:v>
                </c:pt>
                <c:pt idx="11236" formatCode="0.00E+00">
                  <c:v>-6.7595199999999998E-3</c:v>
                </c:pt>
                <c:pt idx="11237" formatCode="0.00E+00">
                  <c:v>-6.7664999999999999E-3</c:v>
                </c:pt>
                <c:pt idx="11238" formatCode="0.00E+00">
                  <c:v>-6.77452E-3</c:v>
                </c:pt>
                <c:pt idx="11239" formatCode="0.00E+00">
                  <c:v>-6.7836499999999996E-3</c:v>
                </c:pt>
                <c:pt idx="11240" formatCode="0.00E+00">
                  <c:v>-6.7939799999999998E-3</c:v>
                </c:pt>
                <c:pt idx="11241" formatCode="0.00E+00">
                  <c:v>-6.8060000000000004E-3</c:v>
                </c:pt>
                <c:pt idx="11242" formatCode="0.00E+00">
                  <c:v>-6.8205399999999999E-3</c:v>
                </c:pt>
                <c:pt idx="11243" formatCode="0.00E+00">
                  <c:v>-6.8381900000000001E-3</c:v>
                </c:pt>
                <c:pt idx="11244" formatCode="0.00E+00">
                  <c:v>-6.8588399999999997E-3</c:v>
                </c:pt>
                <c:pt idx="11245" formatCode="0.00E+00">
                  <c:v>-6.88201E-3</c:v>
                </c:pt>
                <c:pt idx="11246" formatCode="0.00E+00">
                  <c:v>-6.9073900000000002E-3</c:v>
                </c:pt>
                <c:pt idx="11247" formatCode="0.00E+00">
                  <c:v>-6.9349499999999996E-3</c:v>
                </c:pt>
                <c:pt idx="11248" formatCode="0.00E+00">
                  <c:v>-6.9648799999999997E-3</c:v>
                </c:pt>
                <c:pt idx="11249" formatCode="0.00E+00">
                  <c:v>-6.9976099999999996E-3</c:v>
                </c:pt>
                <c:pt idx="11250" formatCode="0.00E+00">
                  <c:v>-7.0336499999999998E-3</c:v>
                </c:pt>
                <c:pt idx="11251" formatCode="0.00E+00">
                  <c:v>-7.0732800000000004E-3</c:v>
                </c:pt>
                <c:pt idx="11252" formatCode="0.00E+00">
                  <c:v>-7.1164899999999996E-3</c:v>
                </c:pt>
                <c:pt idx="11253" formatCode="0.00E+00">
                  <c:v>-7.16317E-3</c:v>
                </c:pt>
                <c:pt idx="11254" formatCode="0.00E+00">
                  <c:v>-7.2134299999999998E-3</c:v>
                </c:pt>
                <c:pt idx="11255" formatCode="0.00E+00">
                  <c:v>-7.2674899999999997E-3</c:v>
                </c:pt>
                <c:pt idx="11256" formatCode="0.00E+00">
                  <c:v>-7.3256500000000004E-3</c:v>
                </c:pt>
                <c:pt idx="11257" formatCode="0.00E+00">
                  <c:v>-7.3879899999999997E-3</c:v>
                </c:pt>
                <c:pt idx="11258" formatCode="0.00E+00">
                  <c:v>-7.4543400000000003E-3</c:v>
                </c:pt>
                <c:pt idx="11259" formatCode="0.00E+00">
                  <c:v>-7.52463E-3</c:v>
                </c:pt>
                <c:pt idx="11260" formatCode="0.00E+00">
                  <c:v>-7.5987800000000003E-3</c:v>
                </c:pt>
                <c:pt idx="11261" formatCode="0.00E+00">
                  <c:v>-7.6763200000000004E-3</c:v>
                </c:pt>
                <c:pt idx="11262" formatCode="0.00E+00">
                  <c:v>-7.7565000000000004E-3</c:v>
                </c:pt>
                <c:pt idx="11263" formatCode="0.00E+00">
                  <c:v>-7.8386500000000008E-3</c:v>
                </c:pt>
                <c:pt idx="11264" formatCode="0.00E+00">
                  <c:v>-7.9225400000000005E-3</c:v>
                </c:pt>
                <c:pt idx="11265" formatCode="0.00E+00">
                  <c:v>-8.0081200000000005E-3</c:v>
                </c:pt>
                <c:pt idx="11266" formatCode="0.00E+00">
                  <c:v>-8.0949300000000002E-3</c:v>
                </c:pt>
                <c:pt idx="11267" formatCode="0.00E+00">
                  <c:v>-8.1825200000000004E-3</c:v>
                </c:pt>
                <c:pt idx="11268" formatCode="0.00E+00">
                  <c:v>-8.2709499999999991E-3</c:v>
                </c:pt>
                <c:pt idx="11269" formatCode="0.00E+00">
                  <c:v>-8.3605899999999993E-3</c:v>
                </c:pt>
                <c:pt idx="11270" formatCode="0.00E+00">
                  <c:v>-8.4515900000000001E-3</c:v>
                </c:pt>
                <c:pt idx="11271" formatCode="0.00E+00">
                  <c:v>-8.5440399999999993E-3</c:v>
                </c:pt>
                <c:pt idx="11272" formatCode="0.00E+00">
                  <c:v>-8.6381700000000006E-3</c:v>
                </c:pt>
                <c:pt idx="11273" formatCode="0.00E+00">
                  <c:v>-8.7341199999999997E-3</c:v>
                </c:pt>
                <c:pt idx="11274" formatCode="0.00E+00">
                  <c:v>-8.8319799999999997E-3</c:v>
                </c:pt>
                <c:pt idx="11275" formatCode="0.00E+00">
                  <c:v>-8.9319399999999993E-3</c:v>
                </c:pt>
                <c:pt idx="11276" formatCode="0.00E+00">
                  <c:v>-9.03406E-3</c:v>
                </c:pt>
                <c:pt idx="11277" formatCode="0.00E+00">
                  <c:v>-9.1382300000000007E-3</c:v>
                </c:pt>
                <c:pt idx="11278" formatCode="0.00E+00">
                  <c:v>-9.2441899999999994E-3</c:v>
                </c:pt>
                <c:pt idx="11279" formatCode="0.00E+00">
                  <c:v>-9.3514199999999992E-3</c:v>
                </c:pt>
                <c:pt idx="11280" formatCode="0.00E+00">
                  <c:v>-9.45936E-3</c:v>
                </c:pt>
                <c:pt idx="11281" formatCode="0.00E+00">
                  <c:v>-9.56802E-3</c:v>
                </c:pt>
                <c:pt idx="11282" formatCode="0.00E+00">
                  <c:v>-9.6777400000000006E-3</c:v>
                </c:pt>
                <c:pt idx="11283" formatCode="0.00E+00">
                  <c:v>-9.7885799999999999E-3</c:v>
                </c:pt>
                <c:pt idx="11284" formatCode="0.00E+00">
                  <c:v>-9.8999799999999992E-3</c:v>
                </c:pt>
                <c:pt idx="11285">
                  <c:v>-1.00108E-2</c:v>
                </c:pt>
                <c:pt idx="11286">
                  <c:v>-1.0120199999999999E-2</c:v>
                </c:pt>
                <c:pt idx="11287">
                  <c:v>-1.02275E-2</c:v>
                </c:pt>
                <c:pt idx="11288">
                  <c:v>-1.0333200000000001E-2</c:v>
                </c:pt>
                <c:pt idx="11289">
                  <c:v>-1.04371E-2</c:v>
                </c:pt>
                <c:pt idx="11290">
                  <c:v>-1.05389E-2</c:v>
                </c:pt>
                <c:pt idx="11291">
                  <c:v>-1.0638399999999999E-2</c:v>
                </c:pt>
                <c:pt idx="11292">
                  <c:v>-1.0736600000000001E-2</c:v>
                </c:pt>
                <c:pt idx="11293">
                  <c:v>-1.08337E-2</c:v>
                </c:pt>
                <c:pt idx="11294">
                  <c:v>-1.09295E-2</c:v>
                </c:pt>
                <c:pt idx="11295">
                  <c:v>-1.10235E-2</c:v>
                </c:pt>
                <c:pt idx="11296">
                  <c:v>-1.11155E-2</c:v>
                </c:pt>
                <c:pt idx="11297">
                  <c:v>-1.1204799999999999E-2</c:v>
                </c:pt>
                <c:pt idx="11298">
                  <c:v>-1.12911E-2</c:v>
                </c:pt>
                <c:pt idx="11299">
                  <c:v>-1.1374799999999999E-2</c:v>
                </c:pt>
                <c:pt idx="11300">
                  <c:v>-1.14567E-2</c:v>
                </c:pt>
                <c:pt idx="11301">
                  <c:v>-1.15373E-2</c:v>
                </c:pt>
                <c:pt idx="11302">
                  <c:v>-1.1616700000000001E-2</c:v>
                </c:pt>
                <c:pt idx="11303">
                  <c:v>-1.16948E-2</c:v>
                </c:pt>
                <c:pt idx="11304">
                  <c:v>-1.17713E-2</c:v>
                </c:pt>
                <c:pt idx="11305">
                  <c:v>-1.18456E-2</c:v>
                </c:pt>
                <c:pt idx="11306">
                  <c:v>-1.1917499999999999E-2</c:v>
                </c:pt>
                <c:pt idx="11307">
                  <c:v>-1.19866E-2</c:v>
                </c:pt>
                <c:pt idx="11308">
                  <c:v>-1.2053100000000001E-2</c:v>
                </c:pt>
                <c:pt idx="11309">
                  <c:v>-1.2116999999999999E-2</c:v>
                </c:pt>
                <c:pt idx="11310">
                  <c:v>-1.21783E-2</c:v>
                </c:pt>
                <c:pt idx="11311">
                  <c:v>-1.22364E-2</c:v>
                </c:pt>
                <c:pt idx="11312">
                  <c:v>-1.22913E-2</c:v>
                </c:pt>
                <c:pt idx="11313">
                  <c:v>-1.2343099999999999E-2</c:v>
                </c:pt>
                <c:pt idx="11314">
                  <c:v>-1.23921E-2</c:v>
                </c:pt>
                <c:pt idx="11315">
                  <c:v>-1.2438599999999999E-2</c:v>
                </c:pt>
                <c:pt idx="11316">
                  <c:v>-1.24828E-2</c:v>
                </c:pt>
                <c:pt idx="11317">
                  <c:v>-1.25247E-2</c:v>
                </c:pt>
                <c:pt idx="11318">
                  <c:v>-1.25641E-2</c:v>
                </c:pt>
                <c:pt idx="11319">
                  <c:v>-1.2600800000000001E-2</c:v>
                </c:pt>
                <c:pt idx="11320">
                  <c:v>-1.2634599999999999E-2</c:v>
                </c:pt>
                <c:pt idx="11321">
                  <c:v>-1.2665600000000001E-2</c:v>
                </c:pt>
                <c:pt idx="11322">
                  <c:v>-1.26941E-2</c:v>
                </c:pt>
                <c:pt idx="11323">
                  <c:v>-1.27203E-2</c:v>
                </c:pt>
                <c:pt idx="11324">
                  <c:v>-1.2744200000000001E-2</c:v>
                </c:pt>
                <c:pt idx="11325">
                  <c:v>-1.27657E-2</c:v>
                </c:pt>
                <c:pt idx="11326">
                  <c:v>-1.27847E-2</c:v>
                </c:pt>
                <c:pt idx="11327">
                  <c:v>-1.2801099999999999E-2</c:v>
                </c:pt>
                <c:pt idx="11328">
                  <c:v>-1.28145E-2</c:v>
                </c:pt>
                <c:pt idx="11329">
                  <c:v>-1.2824500000000001E-2</c:v>
                </c:pt>
                <c:pt idx="11330">
                  <c:v>-1.2830599999999999E-2</c:v>
                </c:pt>
                <c:pt idx="11331">
                  <c:v>-1.2833000000000001E-2</c:v>
                </c:pt>
                <c:pt idx="11332">
                  <c:v>-1.28325E-2</c:v>
                </c:pt>
                <c:pt idx="11333">
                  <c:v>-1.28296E-2</c:v>
                </c:pt>
                <c:pt idx="11334">
                  <c:v>-1.28246E-2</c:v>
                </c:pt>
                <c:pt idx="11335">
                  <c:v>-1.2817200000000001E-2</c:v>
                </c:pt>
                <c:pt idx="11336">
                  <c:v>-1.28066E-2</c:v>
                </c:pt>
                <c:pt idx="11337">
                  <c:v>-1.27925E-2</c:v>
                </c:pt>
                <c:pt idx="11338">
                  <c:v>-1.27753E-2</c:v>
                </c:pt>
                <c:pt idx="11339">
                  <c:v>-1.2755000000000001E-2</c:v>
                </c:pt>
                <c:pt idx="11340">
                  <c:v>-1.2731599999999999E-2</c:v>
                </c:pt>
                <c:pt idx="11341">
                  <c:v>-1.2705299999999999E-2</c:v>
                </c:pt>
                <c:pt idx="11342">
                  <c:v>-1.26769E-2</c:v>
                </c:pt>
                <c:pt idx="11343">
                  <c:v>-1.2646900000000001E-2</c:v>
                </c:pt>
                <c:pt idx="11344">
                  <c:v>-1.2615299999999999E-2</c:v>
                </c:pt>
                <c:pt idx="11345">
                  <c:v>-1.2582400000000001E-2</c:v>
                </c:pt>
                <c:pt idx="11346">
                  <c:v>-1.25481E-2</c:v>
                </c:pt>
                <c:pt idx="11347">
                  <c:v>-1.2511899999999999E-2</c:v>
                </c:pt>
                <c:pt idx="11348">
                  <c:v>-1.24733E-2</c:v>
                </c:pt>
                <c:pt idx="11349">
                  <c:v>-1.2432800000000001E-2</c:v>
                </c:pt>
                <c:pt idx="11350">
                  <c:v>-1.23914E-2</c:v>
                </c:pt>
                <c:pt idx="11351">
                  <c:v>-1.2349799999999999E-2</c:v>
                </c:pt>
                <c:pt idx="11352">
                  <c:v>-1.23082E-2</c:v>
                </c:pt>
                <c:pt idx="11353">
                  <c:v>-1.22664E-2</c:v>
                </c:pt>
                <c:pt idx="11354">
                  <c:v>-1.22238E-2</c:v>
                </c:pt>
                <c:pt idx="11355">
                  <c:v>-1.2179799999999999E-2</c:v>
                </c:pt>
                <c:pt idx="11356">
                  <c:v>-1.2133700000000001E-2</c:v>
                </c:pt>
                <c:pt idx="11357">
                  <c:v>-1.20856E-2</c:v>
                </c:pt>
                <c:pt idx="11358">
                  <c:v>-1.2036099999999999E-2</c:v>
                </c:pt>
                <c:pt idx="11359">
                  <c:v>-1.19858E-2</c:v>
                </c:pt>
                <c:pt idx="11360">
                  <c:v>-1.19344E-2</c:v>
                </c:pt>
                <c:pt idx="11361">
                  <c:v>-1.1882E-2</c:v>
                </c:pt>
                <c:pt idx="11362">
                  <c:v>-1.1828999999999999E-2</c:v>
                </c:pt>
                <c:pt idx="11363">
                  <c:v>-1.1776E-2</c:v>
                </c:pt>
                <c:pt idx="11364">
                  <c:v>-1.17234E-2</c:v>
                </c:pt>
                <c:pt idx="11365">
                  <c:v>-1.16717E-2</c:v>
                </c:pt>
                <c:pt idx="11366">
                  <c:v>-1.16215E-2</c:v>
                </c:pt>
                <c:pt idx="11367">
                  <c:v>-1.1573200000000001E-2</c:v>
                </c:pt>
                <c:pt idx="11368">
                  <c:v>-1.1526399999999999E-2</c:v>
                </c:pt>
                <c:pt idx="11369">
                  <c:v>-1.14809E-2</c:v>
                </c:pt>
                <c:pt idx="11370">
                  <c:v>-1.14366E-2</c:v>
                </c:pt>
                <c:pt idx="11371">
                  <c:v>-1.13934E-2</c:v>
                </c:pt>
                <c:pt idx="11372">
                  <c:v>-1.1351099999999999E-2</c:v>
                </c:pt>
                <c:pt idx="11373">
                  <c:v>-1.1309899999999999E-2</c:v>
                </c:pt>
                <c:pt idx="11374">
                  <c:v>-1.1269700000000001E-2</c:v>
                </c:pt>
                <c:pt idx="11375">
                  <c:v>-1.1230199999999999E-2</c:v>
                </c:pt>
                <c:pt idx="11376">
                  <c:v>-1.11915E-2</c:v>
                </c:pt>
                <c:pt idx="11377">
                  <c:v>-1.11536E-2</c:v>
                </c:pt>
                <c:pt idx="11378">
                  <c:v>-1.11164E-2</c:v>
                </c:pt>
                <c:pt idx="11379">
                  <c:v>-1.10797E-2</c:v>
                </c:pt>
                <c:pt idx="11380">
                  <c:v>-1.1043499999999999E-2</c:v>
                </c:pt>
                <c:pt idx="11381">
                  <c:v>-1.1008199999999999E-2</c:v>
                </c:pt>
                <c:pt idx="11382">
                  <c:v>-1.09742E-2</c:v>
                </c:pt>
                <c:pt idx="11383">
                  <c:v>-1.0942E-2</c:v>
                </c:pt>
                <c:pt idx="11384">
                  <c:v>-1.0911300000000001E-2</c:v>
                </c:pt>
                <c:pt idx="11385">
                  <c:v>-1.08821E-2</c:v>
                </c:pt>
                <c:pt idx="11386">
                  <c:v>-1.08544E-2</c:v>
                </c:pt>
                <c:pt idx="11387">
                  <c:v>-1.08282E-2</c:v>
                </c:pt>
                <c:pt idx="11388">
                  <c:v>-1.08028E-2</c:v>
                </c:pt>
                <c:pt idx="11389">
                  <c:v>-1.0777800000000001E-2</c:v>
                </c:pt>
                <c:pt idx="11390">
                  <c:v>-1.0752899999999999E-2</c:v>
                </c:pt>
                <c:pt idx="11391">
                  <c:v>-1.07283E-2</c:v>
                </c:pt>
                <c:pt idx="11392">
                  <c:v>-1.07043E-2</c:v>
                </c:pt>
                <c:pt idx="11393">
                  <c:v>-1.0681599999999999E-2</c:v>
                </c:pt>
                <c:pt idx="11394">
                  <c:v>-1.06607E-2</c:v>
                </c:pt>
                <c:pt idx="11395">
                  <c:v>-1.0641599999999999E-2</c:v>
                </c:pt>
                <c:pt idx="11396">
                  <c:v>-1.0624099999999999E-2</c:v>
                </c:pt>
                <c:pt idx="11397">
                  <c:v>-1.0608100000000001E-2</c:v>
                </c:pt>
                <c:pt idx="11398">
                  <c:v>-1.0593399999999999E-2</c:v>
                </c:pt>
                <c:pt idx="11399">
                  <c:v>-1.05802E-2</c:v>
                </c:pt>
                <c:pt idx="11400">
                  <c:v>-1.0568900000000001E-2</c:v>
                </c:pt>
                <c:pt idx="11401">
                  <c:v>-1.056E-2</c:v>
                </c:pt>
                <c:pt idx="11402">
                  <c:v>-1.05535E-2</c:v>
                </c:pt>
                <c:pt idx="11403">
                  <c:v>-1.05498E-2</c:v>
                </c:pt>
                <c:pt idx="11404">
                  <c:v>-1.0548399999999999E-2</c:v>
                </c:pt>
                <c:pt idx="11405">
                  <c:v>-1.0548500000000001E-2</c:v>
                </c:pt>
                <c:pt idx="11406">
                  <c:v>-1.05495E-2</c:v>
                </c:pt>
                <c:pt idx="11407">
                  <c:v>-1.0551E-2</c:v>
                </c:pt>
                <c:pt idx="11408">
                  <c:v>-1.05533E-2</c:v>
                </c:pt>
                <c:pt idx="11409">
                  <c:v>-1.05571E-2</c:v>
                </c:pt>
                <c:pt idx="11410">
                  <c:v>-1.05632E-2</c:v>
                </c:pt>
                <c:pt idx="11411">
                  <c:v>-1.05716E-2</c:v>
                </c:pt>
                <c:pt idx="11412">
                  <c:v>-1.0581800000000001E-2</c:v>
                </c:pt>
                <c:pt idx="11413">
                  <c:v>-1.0592600000000001E-2</c:v>
                </c:pt>
                <c:pt idx="11414">
                  <c:v>-1.06033E-2</c:v>
                </c:pt>
                <c:pt idx="11415">
                  <c:v>-1.0614E-2</c:v>
                </c:pt>
                <c:pt idx="11416">
                  <c:v>-1.06252E-2</c:v>
                </c:pt>
                <c:pt idx="11417">
                  <c:v>-1.0636700000000001E-2</c:v>
                </c:pt>
                <c:pt idx="11418">
                  <c:v>-1.0648599999999999E-2</c:v>
                </c:pt>
                <c:pt idx="11419">
                  <c:v>-1.06611E-2</c:v>
                </c:pt>
                <c:pt idx="11420">
                  <c:v>-1.0674400000000001E-2</c:v>
                </c:pt>
                <c:pt idx="11421">
                  <c:v>-1.0688E-2</c:v>
                </c:pt>
                <c:pt idx="11422">
                  <c:v>-1.07017E-2</c:v>
                </c:pt>
                <c:pt idx="11423">
                  <c:v>-1.0715499999999999E-2</c:v>
                </c:pt>
                <c:pt idx="11424">
                  <c:v>-1.0729000000000001E-2</c:v>
                </c:pt>
                <c:pt idx="11425">
                  <c:v>-1.0742399999999999E-2</c:v>
                </c:pt>
                <c:pt idx="11426">
                  <c:v>-1.0755499999999999E-2</c:v>
                </c:pt>
                <c:pt idx="11427">
                  <c:v>-1.07686E-2</c:v>
                </c:pt>
                <c:pt idx="11428">
                  <c:v>-1.0781900000000001E-2</c:v>
                </c:pt>
                <c:pt idx="11429">
                  <c:v>-1.07952E-2</c:v>
                </c:pt>
                <c:pt idx="11430">
                  <c:v>-1.08085E-2</c:v>
                </c:pt>
                <c:pt idx="11431">
                  <c:v>-1.08217E-2</c:v>
                </c:pt>
                <c:pt idx="11432">
                  <c:v>-1.08345E-2</c:v>
                </c:pt>
                <c:pt idx="11433">
                  <c:v>-1.08462E-2</c:v>
                </c:pt>
                <c:pt idx="11434">
                  <c:v>-1.0856299999999999E-2</c:v>
                </c:pt>
                <c:pt idx="11435">
                  <c:v>-1.08647E-2</c:v>
                </c:pt>
                <c:pt idx="11436">
                  <c:v>-1.08714E-2</c:v>
                </c:pt>
                <c:pt idx="11437">
                  <c:v>-1.08764E-2</c:v>
                </c:pt>
                <c:pt idx="11438">
                  <c:v>-1.08796E-2</c:v>
                </c:pt>
                <c:pt idx="11439">
                  <c:v>-1.0880600000000001E-2</c:v>
                </c:pt>
                <c:pt idx="11440">
                  <c:v>-1.0879099999999999E-2</c:v>
                </c:pt>
                <c:pt idx="11441">
                  <c:v>-1.0874E-2</c:v>
                </c:pt>
                <c:pt idx="11442">
                  <c:v>-1.0864800000000001E-2</c:v>
                </c:pt>
                <c:pt idx="11443">
                  <c:v>-1.08523E-2</c:v>
                </c:pt>
                <c:pt idx="11444">
                  <c:v>-1.08375E-2</c:v>
                </c:pt>
                <c:pt idx="11445">
                  <c:v>-1.0820700000000001E-2</c:v>
                </c:pt>
                <c:pt idx="11446">
                  <c:v>-1.0801699999999999E-2</c:v>
                </c:pt>
                <c:pt idx="11447">
                  <c:v>-1.0780700000000001E-2</c:v>
                </c:pt>
                <c:pt idx="11448">
                  <c:v>-1.07584E-2</c:v>
                </c:pt>
                <c:pt idx="11449">
                  <c:v>-1.0734799999999999E-2</c:v>
                </c:pt>
                <c:pt idx="11450">
                  <c:v>-1.07095E-2</c:v>
                </c:pt>
                <c:pt idx="11451">
                  <c:v>-1.06821E-2</c:v>
                </c:pt>
                <c:pt idx="11452">
                  <c:v>-1.06528E-2</c:v>
                </c:pt>
                <c:pt idx="11453">
                  <c:v>-1.0622100000000001E-2</c:v>
                </c:pt>
                <c:pt idx="11454">
                  <c:v>-1.0589899999999999E-2</c:v>
                </c:pt>
                <c:pt idx="11455">
                  <c:v>-1.05559E-2</c:v>
                </c:pt>
                <c:pt idx="11456">
                  <c:v>-1.05197E-2</c:v>
                </c:pt>
                <c:pt idx="11457">
                  <c:v>-1.0480400000000001E-2</c:v>
                </c:pt>
                <c:pt idx="11458">
                  <c:v>-1.04376E-2</c:v>
                </c:pt>
                <c:pt idx="11459">
                  <c:v>-1.0392200000000001E-2</c:v>
                </c:pt>
                <c:pt idx="11460">
                  <c:v>-1.03453E-2</c:v>
                </c:pt>
                <c:pt idx="11461">
                  <c:v>-1.02974E-2</c:v>
                </c:pt>
                <c:pt idx="11462">
                  <c:v>-1.02481E-2</c:v>
                </c:pt>
                <c:pt idx="11463">
                  <c:v>-1.01966E-2</c:v>
                </c:pt>
                <c:pt idx="11464">
                  <c:v>-1.0142200000000001E-2</c:v>
                </c:pt>
                <c:pt idx="11465">
                  <c:v>-1.0084900000000001E-2</c:v>
                </c:pt>
                <c:pt idx="11466">
                  <c:v>-1.0024699999999999E-2</c:v>
                </c:pt>
                <c:pt idx="11467" formatCode="0.00E+00">
                  <c:v>-9.9618099999999998E-3</c:v>
                </c:pt>
                <c:pt idx="11468" formatCode="0.00E+00">
                  <c:v>-9.8963699999999998E-3</c:v>
                </c:pt>
                <c:pt idx="11469" formatCode="0.00E+00">
                  <c:v>-9.8284800000000005E-3</c:v>
                </c:pt>
                <c:pt idx="11470" formatCode="0.00E+00">
                  <c:v>-9.7582899999999993E-3</c:v>
                </c:pt>
                <c:pt idx="11471" formatCode="0.00E+00">
                  <c:v>-9.6862000000000007E-3</c:v>
                </c:pt>
                <c:pt idx="11472" formatCode="0.00E+00">
                  <c:v>-9.6126100000000006E-3</c:v>
                </c:pt>
                <c:pt idx="11473" formatCode="0.00E+00">
                  <c:v>-9.5376499999999999E-3</c:v>
                </c:pt>
                <c:pt idx="11474" formatCode="0.00E+00">
                  <c:v>-9.4612700000000008E-3</c:v>
                </c:pt>
                <c:pt idx="11475" formatCode="0.00E+00">
                  <c:v>-9.3834299999999999E-3</c:v>
                </c:pt>
                <c:pt idx="11476" formatCode="0.00E+00">
                  <c:v>-9.3043399999999995E-3</c:v>
                </c:pt>
                <c:pt idx="11477" formatCode="0.00E+00">
                  <c:v>-9.2244700000000002E-3</c:v>
                </c:pt>
                <c:pt idx="11478" formatCode="0.00E+00">
                  <c:v>-9.1441500000000002E-3</c:v>
                </c:pt>
                <c:pt idx="11479" formatCode="0.00E+00">
                  <c:v>-9.0635500000000001E-3</c:v>
                </c:pt>
                <c:pt idx="11480" formatCode="0.00E+00">
                  <c:v>-8.9828300000000007E-3</c:v>
                </c:pt>
                <c:pt idx="11481" formatCode="0.00E+00">
                  <c:v>-8.9019700000000004E-3</c:v>
                </c:pt>
                <c:pt idx="11482" formatCode="0.00E+00">
                  <c:v>-8.8206799999999991E-3</c:v>
                </c:pt>
                <c:pt idx="11483" formatCode="0.00E+00">
                  <c:v>-8.7386700000000005E-3</c:v>
                </c:pt>
                <c:pt idx="11484" formatCode="0.00E+00">
                  <c:v>-8.6558899999999994E-3</c:v>
                </c:pt>
                <c:pt idx="11485" formatCode="0.00E+00">
                  <c:v>-8.57255E-3</c:v>
                </c:pt>
                <c:pt idx="11486" formatCode="0.00E+00">
                  <c:v>-8.4889100000000006E-3</c:v>
                </c:pt>
                <c:pt idx="11487" formatCode="0.00E+00">
                  <c:v>-8.4049899999999993E-3</c:v>
                </c:pt>
                <c:pt idx="11488" formatCode="0.00E+00">
                  <c:v>-8.3208699999999993E-3</c:v>
                </c:pt>
                <c:pt idx="11489" formatCode="0.00E+00">
                  <c:v>-8.2368000000000007E-3</c:v>
                </c:pt>
                <c:pt idx="11490" formatCode="0.00E+00">
                  <c:v>-8.15251E-3</c:v>
                </c:pt>
                <c:pt idx="11491" formatCode="0.00E+00">
                  <c:v>-8.0671600000000003E-3</c:v>
                </c:pt>
                <c:pt idx="11492" formatCode="0.00E+00">
                  <c:v>-7.9803800000000005E-3</c:v>
                </c:pt>
                <c:pt idx="11493" formatCode="0.00E+00">
                  <c:v>-7.8927300000000006E-3</c:v>
                </c:pt>
                <c:pt idx="11494" formatCode="0.00E+00">
                  <c:v>-7.8049900000000004E-3</c:v>
                </c:pt>
                <c:pt idx="11495" formatCode="0.00E+00">
                  <c:v>-7.7175000000000004E-3</c:v>
                </c:pt>
                <c:pt idx="11496" formatCode="0.00E+00">
                  <c:v>-7.6303999999999999E-3</c:v>
                </c:pt>
                <c:pt idx="11497" formatCode="0.00E+00">
                  <c:v>-7.5440100000000003E-3</c:v>
                </c:pt>
                <c:pt idx="11498" formatCode="0.00E+00">
                  <c:v>-7.4587500000000001E-3</c:v>
                </c:pt>
                <c:pt idx="11499" formatCode="0.00E+00">
                  <c:v>-7.3747600000000002E-3</c:v>
                </c:pt>
                <c:pt idx="11500" formatCode="0.00E+00">
                  <c:v>-7.2917700000000004E-3</c:v>
                </c:pt>
                <c:pt idx="11501" formatCode="0.00E+00">
                  <c:v>-7.2093699999999997E-3</c:v>
                </c:pt>
                <c:pt idx="11502" formatCode="0.00E+00">
                  <c:v>-7.1275599999999998E-3</c:v>
                </c:pt>
                <c:pt idx="11503" formatCode="0.00E+00">
                  <c:v>-7.0468500000000003E-3</c:v>
                </c:pt>
                <c:pt idx="11504" formatCode="0.00E+00">
                  <c:v>-6.9678400000000003E-3</c:v>
                </c:pt>
                <c:pt idx="11505" formatCode="0.00E+00">
                  <c:v>-6.8908800000000003E-3</c:v>
                </c:pt>
                <c:pt idx="11506" formatCode="0.00E+00">
                  <c:v>-6.8160399999999998E-3</c:v>
                </c:pt>
                <c:pt idx="11507" formatCode="0.00E+00">
                  <c:v>-6.7433399999999996E-3</c:v>
                </c:pt>
                <c:pt idx="11508" formatCode="0.00E+00">
                  <c:v>-6.6727899999999996E-3</c:v>
                </c:pt>
                <c:pt idx="11509" formatCode="0.00E+00">
                  <c:v>-6.6046000000000004E-3</c:v>
                </c:pt>
                <c:pt idx="11510" formatCode="0.00E+00">
                  <c:v>-6.5391700000000004E-3</c:v>
                </c:pt>
                <c:pt idx="11511" formatCode="0.00E+00">
                  <c:v>-6.4769500000000004E-3</c:v>
                </c:pt>
                <c:pt idx="11512" formatCode="0.00E+00">
                  <c:v>-6.4184400000000001E-3</c:v>
                </c:pt>
                <c:pt idx="11513" formatCode="0.00E+00">
                  <c:v>-6.3639300000000003E-3</c:v>
                </c:pt>
                <c:pt idx="11514" formatCode="0.00E+00">
                  <c:v>-6.3134999999999997E-3</c:v>
                </c:pt>
                <c:pt idx="11515" formatCode="0.00E+00">
                  <c:v>-6.2670099999999999E-3</c:v>
                </c:pt>
                <c:pt idx="11516" formatCode="0.00E+00">
                  <c:v>-6.2244500000000003E-3</c:v>
                </c:pt>
                <c:pt idx="11517" formatCode="0.00E+00">
                  <c:v>-6.1858599999999996E-3</c:v>
                </c:pt>
                <c:pt idx="11518" formatCode="0.00E+00">
                  <c:v>-6.1509800000000003E-3</c:v>
                </c:pt>
                <c:pt idx="11519" formatCode="0.00E+00">
                  <c:v>-6.1193999999999997E-3</c:v>
                </c:pt>
                <c:pt idx="11520" formatCode="0.00E+00">
                  <c:v>-6.0911100000000003E-3</c:v>
                </c:pt>
                <c:pt idx="11521" formatCode="0.00E+00">
                  <c:v>-6.0665199999999997E-3</c:v>
                </c:pt>
                <c:pt idx="11522" formatCode="0.00E+00">
                  <c:v>-6.0460899999999996E-3</c:v>
                </c:pt>
                <c:pt idx="11523" formatCode="0.00E+00">
                  <c:v>-6.0299200000000002E-3</c:v>
                </c:pt>
                <c:pt idx="11524" formatCode="0.00E+00">
                  <c:v>-6.0178300000000001E-3</c:v>
                </c:pt>
                <c:pt idx="11525" formatCode="0.00E+00">
                  <c:v>-6.0097400000000004E-3</c:v>
                </c:pt>
                <c:pt idx="11526" formatCode="0.00E+00">
                  <c:v>-6.0058500000000001E-3</c:v>
                </c:pt>
                <c:pt idx="11527" formatCode="0.00E+00">
                  <c:v>-6.0066700000000004E-3</c:v>
                </c:pt>
                <c:pt idx="11528" formatCode="0.00E+00">
                  <c:v>-6.0126700000000003E-3</c:v>
                </c:pt>
                <c:pt idx="11529" formatCode="0.00E+00">
                  <c:v>-6.0241499999999998E-3</c:v>
                </c:pt>
                <c:pt idx="11530" formatCode="0.00E+00">
                  <c:v>-6.0412799999999996E-3</c:v>
                </c:pt>
                <c:pt idx="11531" formatCode="0.00E+00">
                  <c:v>-6.0641799999999997E-3</c:v>
                </c:pt>
                <c:pt idx="11532" formatCode="0.00E+00">
                  <c:v>-6.0928700000000002E-3</c:v>
                </c:pt>
                <c:pt idx="11533" formatCode="0.00E+00">
                  <c:v>-6.1272799999999997E-3</c:v>
                </c:pt>
                <c:pt idx="11534" formatCode="0.00E+00">
                  <c:v>-6.1673500000000003E-3</c:v>
                </c:pt>
                <c:pt idx="11535" formatCode="0.00E+00">
                  <c:v>-6.2131E-3</c:v>
                </c:pt>
                <c:pt idx="11536" formatCode="0.00E+00">
                  <c:v>-6.2645799999999996E-3</c:v>
                </c:pt>
                <c:pt idx="11537" formatCode="0.00E+00">
                  <c:v>-6.3216799999999997E-3</c:v>
                </c:pt>
                <c:pt idx="11538" formatCode="0.00E+00">
                  <c:v>-6.3839700000000001E-3</c:v>
                </c:pt>
                <c:pt idx="11539" formatCode="0.00E+00">
                  <c:v>-6.4510599999999998E-3</c:v>
                </c:pt>
                <c:pt idx="11540" formatCode="0.00E+00">
                  <c:v>-6.52274E-3</c:v>
                </c:pt>
                <c:pt idx="11541" formatCode="0.00E+00">
                  <c:v>-6.5989200000000003E-3</c:v>
                </c:pt>
                <c:pt idx="11542" formatCode="0.00E+00">
                  <c:v>-6.6793399999999998E-3</c:v>
                </c:pt>
                <c:pt idx="11543" formatCode="0.00E+00">
                  <c:v>-6.7636700000000003E-3</c:v>
                </c:pt>
                <c:pt idx="11544" formatCode="0.00E+00">
                  <c:v>-6.8515499999999997E-3</c:v>
                </c:pt>
                <c:pt idx="11545" formatCode="0.00E+00">
                  <c:v>-6.94263E-3</c:v>
                </c:pt>
                <c:pt idx="11546" formatCode="0.00E+00">
                  <c:v>-7.0366100000000004E-3</c:v>
                </c:pt>
                <c:pt idx="11547" formatCode="0.00E+00">
                  <c:v>-7.1334099999999998E-3</c:v>
                </c:pt>
                <c:pt idx="11548" formatCode="0.00E+00">
                  <c:v>-7.2330600000000004E-3</c:v>
                </c:pt>
                <c:pt idx="11549" formatCode="0.00E+00">
                  <c:v>-7.3356899999999997E-3</c:v>
                </c:pt>
                <c:pt idx="11550" formatCode="0.00E+00">
                  <c:v>-7.4413099999999996E-3</c:v>
                </c:pt>
                <c:pt idx="11551" formatCode="0.00E+00">
                  <c:v>-7.5496000000000001E-3</c:v>
                </c:pt>
                <c:pt idx="11552" formatCode="0.00E+00">
                  <c:v>-7.6602700000000003E-3</c:v>
                </c:pt>
                <c:pt idx="11553" formatCode="0.00E+00">
                  <c:v>-7.7733899999999998E-3</c:v>
                </c:pt>
                <c:pt idx="11554" formatCode="0.00E+00">
                  <c:v>-7.8890599999999998E-3</c:v>
                </c:pt>
                <c:pt idx="11555" formatCode="0.00E+00">
                  <c:v>-8.0071099999999996E-3</c:v>
                </c:pt>
                <c:pt idx="11556" formatCode="0.00E+00">
                  <c:v>-8.12738E-3</c:v>
                </c:pt>
                <c:pt idx="11557" formatCode="0.00E+00">
                  <c:v>-8.2498899999999993E-3</c:v>
                </c:pt>
                <c:pt idx="11558" formatCode="0.00E+00">
                  <c:v>-8.3747800000000001E-3</c:v>
                </c:pt>
                <c:pt idx="11559" formatCode="0.00E+00">
                  <c:v>-8.5021300000000001E-3</c:v>
                </c:pt>
                <c:pt idx="11560" formatCode="0.00E+00">
                  <c:v>-8.6319399999999994E-3</c:v>
                </c:pt>
                <c:pt idx="11561" formatCode="0.00E+00">
                  <c:v>-8.7642599999999994E-3</c:v>
                </c:pt>
                <c:pt idx="11562" formatCode="0.00E+00">
                  <c:v>-8.8992600000000009E-3</c:v>
                </c:pt>
                <c:pt idx="11563" formatCode="0.00E+00">
                  <c:v>-9.0369400000000003E-3</c:v>
                </c:pt>
                <c:pt idx="11564" formatCode="0.00E+00">
                  <c:v>-9.1770099999999993E-3</c:v>
                </c:pt>
                <c:pt idx="11565" formatCode="0.00E+00">
                  <c:v>-9.3189399999999995E-3</c:v>
                </c:pt>
                <c:pt idx="11566" formatCode="0.00E+00">
                  <c:v>-9.4621700000000006E-3</c:v>
                </c:pt>
                <c:pt idx="11567" formatCode="0.00E+00">
                  <c:v>-9.6063899999999994E-3</c:v>
                </c:pt>
                <c:pt idx="11568" formatCode="0.00E+00">
                  <c:v>-9.7512499999999995E-3</c:v>
                </c:pt>
                <c:pt idx="11569" formatCode="0.00E+00">
                  <c:v>-9.8962400000000006E-3</c:v>
                </c:pt>
                <c:pt idx="11570">
                  <c:v>-1.0041E-2</c:v>
                </c:pt>
                <c:pt idx="11571">
                  <c:v>-1.01853E-2</c:v>
                </c:pt>
                <c:pt idx="11572">
                  <c:v>-1.0328800000000001E-2</c:v>
                </c:pt>
                <c:pt idx="11573">
                  <c:v>-1.04714E-2</c:v>
                </c:pt>
                <c:pt idx="11574">
                  <c:v>-1.06126E-2</c:v>
                </c:pt>
                <c:pt idx="11575">
                  <c:v>-1.07522E-2</c:v>
                </c:pt>
                <c:pt idx="11576">
                  <c:v>-1.0890199999999999E-2</c:v>
                </c:pt>
                <c:pt idx="11577">
                  <c:v>-1.1026299999999999E-2</c:v>
                </c:pt>
                <c:pt idx="11578">
                  <c:v>-1.11608E-2</c:v>
                </c:pt>
                <c:pt idx="11579">
                  <c:v>-1.1294E-2</c:v>
                </c:pt>
                <c:pt idx="11580">
                  <c:v>-1.1426199999999999E-2</c:v>
                </c:pt>
                <c:pt idx="11581">
                  <c:v>-1.1557400000000001E-2</c:v>
                </c:pt>
                <c:pt idx="11582">
                  <c:v>-1.1687599999999999E-2</c:v>
                </c:pt>
                <c:pt idx="11583">
                  <c:v>-1.1816399999999999E-2</c:v>
                </c:pt>
                <c:pt idx="11584">
                  <c:v>-1.19436E-2</c:v>
                </c:pt>
                <c:pt idx="11585">
                  <c:v>-1.20687E-2</c:v>
                </c:pt>
                <c:pt idx="11586">
                  <c:v>-1.21916E-2</c:v>
                </c:pt>
                <c:pt idx="11587">
                  <c:v>-1.2311799999999999E-2</c:v>
                </c:pt>
                <c:pt idx="11588">
                  <c:v>-1.2429000000000001E-2</c:v>
                </c:pt>
                <c:pt idx="11589">
                  <c:v>-1.2543199999999999E-2</c:v>
                </c:pt>
                <c:pt idx="11590">
                  <c:v>-1.2654200000000001E-2</c:v>
                </c:pt>
                <c:pt idx="11591">
                  <c:v>-1.27619E-2</c:v>
                </c:pt>
                <c:pt idx="11592">
                  <c:v>-1.28662E-2</c:v>
                </c:pt>
                <c:pt idx="11593">
                  <c:v>-1.2966399999999999E-2</c:v>
                </c:pt>
                <c:pt idx="11594">
                  <c:v>-1.30622E-2</c:v>
                </c:pt>
                <c:pt idx="11595">
                  <c:v>-1.3154000000000001E-2</c:v>
                </c:pt>
                <c:pt idx="11596">
                  <c:v>-1.3240200000000001E-2</c:v>
                </c:pt>
                <c:pt idx="11597">
                  <c:v>-1.33168E-2</c:v>
                </c:pt>
                <c:pt idx="11598">
                  <c:v>-1.3384200000000001E-2</c:v>
                </c:pt>
                <c:pt idx="11599">
                  <c:v>-1.3447300000000001E-2</c:v>
                </c:pt>
                <c:pt idx="11600">
                  <c:v>-1.35064E-2</c:v>
                </c:pt>
                <c:pt idx="11601">
                  <c:v>-1.3559E-2</c:v>
                </c:pt>
                <c:pt idx="11602">
                  <c:v>-1.36052E-2</c:v>
                </c:pt>
                <c:pt idx="11603">
                  <c:v>-1.3646E-2</c:v>
                </c:pt>
                <c:pt idx="11604">
                  <c:v>-1.3681E-2</c:v>
                </c:pt>
                <c:pt idx="11605">
                  <c:v>-1.371E-2</c:v>
                </c:pt>
                <c:pt idx="11606">
                  <c:v>-1.3732400000000001E-2</c:v>
                </c:pt>
                <c:pt idx="11607">
                  <c:v>-1.3748099999999999E-2</c:v>
                </c:pt>
                <c:pt idx="11608">
                  <c:v>-1.3757200000000001E-2</c:v>
                </c:pt>
                <c:pt idx="11609">
                  <c:v>-1.37599E-2</c:v>
                </c:pt>
                <c:pt idx="11610">
                  <c:v>-1.3756600000000001E-2</c:v>
                </c:pt>
                <c:pt idx="11611">
                  <c:v>-1.37473E-2</c:v>
                </c:pt>
                <c:pt idx="11612">
                  <c:v>-1.37322E-2</c:v>
                </c:pt>
                <c:pt idx="11613">
                  <c:v>-1.37117E-2</c:v>
                </c:pt>
                <c:pt idx="11614">
                  <c:v>-1.3686E-2</c:v>
                </c:pt>
                <c:pt idx="11615">
                  <c:v>-1.3655E-2</c:v>
                </c:pt>
                <c:pt idx="11616">
                  <c:v>-1.3618699999999999E-2</c:v>
                </c:pt>
                <c:pt idx="11617">
                  <c:v>-1.3576700000000001E-2</c:v>
                </c:pt>
                <c:pt idx="11618">
                  <c:v>-1.3529100000000001E-2</c:v>
                </c:pt>
                <c:pt idx="11619">
                  <c:v>-1.34752E-2</c:v>
                </c:pt>
                <c:pt idx="11620">
                  <c:v>-1.3414799999999999E-2</c:v>
                </c:pt>
                <c:pt idx="11621">
                  <c:v>-1.33478E-2</c:v>
                </c:pt>
                <c:pt idx="11622">
                  <c:v>-1.32739E-2</c:v>
                </c:pt>
                <c:pt idx="11623">
                  <c:v>-1.31932E-2</c:v>
                </c:pt>
                <c:pt idx="11624">
                  <c:v>-1.31056E-2</c:v>
                </c:pt>
                <c:pt idx="11625">
                  <c:v>-1.30113E-2</c:v>
                </c:pt>
                <c:pt idx="11626">
                  <c:v>-1.29102E-2</c:v>
                </c:pt>
                <c:pt idx="11627">
                  <c:v>-1.28022E-2</c:v>
                </c:pt>
                <c:pt idx="11628">
                  <c:v>-1.26873E-2</c:v>
                </c:pt>
                <c:pt idx="11629">
                  <c:v>-1.25659E-2</c:v>
                </c:pt>
                <c:pt idx="11630">
                  <c:v>-1.24385E-2</c:v>
                </c:pt>
                <c:pt idx="11631">
                  <c:v>-1.23055E-2</c:v>
                </c:pt>
                <c:pt idx="11632">
                  <c:v>-1.21672E-2</c:v>
                </c:pt>
                <c:pt idx="11633">
                  <c:v>-1.20237E-2</c:v>
                </c:pt>
                <c:pt idx="11634">
                  <c:v>-1.1875399999999999E-2</c:v>
                </c:pt>
                <c:pt idx="11635">
                  <c:v>-1.17225E-2</c:v>
                </c:pt>
                <c:pt idx="11636">
                  <c:v>-1.1564899999999999E-2</c:v>
                </c:pt>
                <c:pt idx="11637">
                  <c:v>-1.1402499999999999E-2</c:v>
                </c:pt>
                <c:pt idx="11638">
                  <c:v>-1.12354E-2</c:v>
                </c:pt>
                <c:pt idx="11639">
                  <c:v>-1.10641E-2</c:v>
                </c:pt>
                <c:pt idx="11640">
                  <c:v>-1.0888800000000001E-2</c:v>
                </c:pt>
                <c:pt idx="11641">
                  <c:v>-1.07096E-2</c:v>
                </c:pt>
                <c:pt idx="11642">
                  <c:v>-1.0526499999999999E-2</c:v>
                </c:pt>
                <c:pt idx="11643">
                  <c:v>-1.0339599999999999E-2</c:v>
                </c:pt>
                <c:pt idx="11644">
                  <c:v>-1.0148900000000001E-2</c:v>
                </c:pt>
                <c:pt idx="11645" formatCode="0.00E+00">
                  <c:v>-9.9552500000000006E-3</c:v>
                </c:pt>
                <c:pt idx="11646" formatCode="0.00E+00">
                  <c:v>-9.7573999999999994E-3</c:v>
                </c:pt>
                <c:pt idx="11647" formatCode="0.00E+00">
                  <c:v>-9.5514399999999996E-3</c:v>
                </c:pt>
                <c:pt idx="11648" formatCode="0.00E+00">
                  <c:v>-9.3380500000000005E-3</c:v>
                </c:pt>
                <c:pt idx="11649" formatCode="0.00E+00">
                  <c:v>-9.1224400000000008E-3</c:v>
                </c:pt>
                <c:pt idx="11650" formatCode="0.00E+00">
                  <c:v>-8.9052599999999999E-3</c:v>
                </c:pt>
                <c:pt idx="11651" formatCode="0.00E+00">
                  <c:v>-8.6846200000000005E-3</c:v>
                </c:pt>
                <c:pt idx="11652" formatCode="0.00E+00">
                  <c:v>-8.4612400000000001E-3</c:v>
                </c:pt>
                <c:pt idx="11653" formatCode="0.00E+00">
                  <c:v>-8.2363100000000002E-3</c:v>
                </c:pt>
                <c:pt idx="11654" formatCode="0.00E+00">
                  <c:v>-8.0100899999999992E-3</c:v>
                </c:pt>
                <c:pt idx="11655" formatCode="0.00E+00">
                  <c:v>-7.7825300000000002E-3</c:v>
                </c:pt>
                <c:pt idx="11656" formatCode="0.00E+00">
                  <c:v>-7.5534699999999996E-3</c:v>
                </c:pt>
                <c:pt idx="11657" formatCode="0.00E+00">
                  <c:v>-7.3228599999999996E-3</c:v>
                </c:pt>
                <c:pt idx="11658" formatCode="0.00E+00">
                  <c:v>-7.0909299999999996E-3</c:v>
                </c:pt>
                <c:pt idx="11659" formatCode="0.00E+00">
                  <c:v>-6.85821E-3</c:v>
                </c:pt>
                <c:pt idx="11660" formatCode="0.00E+00">
                  <c:v>-6.6252000000000004E-3</c:v>
                </c:pt>
                <c:pt idx="11661" formatCode="0.00E+00">
                  <c:v>-6.3922700000000002E-3</c:v>
                </c:pt>
                <c:pt idx="11662" formatCode="0.00E+00">
                  <c:v>-6.1597800000000001E-3</c:v>
                </c:pt>
                <c:pt idx="11663" formatCode="0.00E+00">
                  <c:v>-5.9278899999999999E-3</c:v>
                </c:pt>
                <c:pt idx="11664" formatCode="0.00E+00">
                  <c:v>-5.6967099999999998E-3</c:v>
                </c:pt>
                <c:pt idx="11665" formatCode="0.00E+00">
                  <c:v>-5.4666100000000002E-3</c:v>
                </c:pt>
                <c:pt idx="11666" formatCode="0.00E+00">
                  <c:v>-5.2380300000000003E-3</c:v>
                </c:pt>
                <c:pt idx="11667" formatCode="0.00E+00">
                  <c:v>-5.0111599999999997E-3</c:v>
                </c:pt>
                <c:pt idx="11668" formatCode="0.00E+00">
                  <c:v>-4.7860999999999997E-3</c:v>
                </c:pt>
                <c:pt idx="11669" formatCode="0.00E+00">
                  <c:v>-4.5630499999999999E-3</c:v>
                </c:pt>
                <c:pt idx="11670" formatCode="0.00E+00">
                  <c:v>-4.3421700000000002E-3</c:v>
                </c:pt>
                <c:pt idx="11671" formatCode="0.00E+00">
                  <c:v>-4.1232899999999999E-3</c:v>
                </c:pt>
                <c:pt idx="11672" formatCode="0.00E+00">
                  <c:v>-3.90617E-3</c:v>
                </c:pt>
                <c:pt idx="11673" formatCode="0.00E+00">
                  <c:v>-3.6910200000000002E-3</c:v>
                </c:pt>
                <c:pt idx="11674" formatCode="0.00E+00">
                  <c:v>-3.4784999999999998E-3</c:v>
                </c:pt>
                <c:pt idx="11675" formatCode="0.00E+00">
                  <c:v>-3.2690699999999998E-3</c:v>
                </c:pt>
                <c:pt idx="11676" formatCode="0.00E+00">
                  <c:v>-3.06296E-3</c:v>
                </c:pt>
                <c:pt idx="11677" formatCode="0.00E+00">
                  <c:v>-2.8601799999999999E-3</c:v>
                </c:pt>
                <c:pt idx="11678" formatCode="0.00E+00">
                  <c:v>-2.6605499999999998E-3</c:v>
                </c:pt>
                <c:pt idx="11679" formatCode="0.00E+00">
                  <c:v>-2.4639800000000002E-3</c:v>
                </c:pt>
                <c:pt idx="11680" formatCode="0.00E+00">
                  <c:v>-2.2705799999999999E-3</c:v>
                </c:pt>
                <c:pt idx="11681" formatCode="0.00E+00">
                  <c:v>-2.0806599999999998E-3</c:v>
                </c:pt>
                <c:pt idx="11682" formatCode="0.00E+00">
                  <c:v>-1.8945800000000001E-3</c:v>
                </c:pt>
                <c:pt idx="11683" formatCode="0.00E+00">
                  <c:v>-1.7128E-3</c:v>
                </c:pt>
                <c:pt idx="11684" formatCode="0.00E+00">
                  <c:v>-1.5357400000000001E-3</c:v>
                </c:pt>
                <c:pt idx="11685" formatCode="0.00E+00">
                  <c:v>-1.3637E-3</c:v>
                </c:pt>
                <c:pt idx="11686" formatCode="0.00E+00">
                  <c:v>-1.1967799999999999E-3</c:v>
                </c:pt>
                <c:pt idx="11687" formatCode="0.00E+00">
                  <c:v>-1.03495E-3</c:v>
                </c:pt>
                <c:pt idx="11688" formatCode="0.00E+00">
                  <c:v>-8.7828899999999998E-4</c:v>
                </c:pt>
                <c:pt idx="11689" formatCode="0.00E+00">
                  <c:v>-7.27007E-4</c:v>
                </c:pt>
                <c:pt idx="11690" formatCode="0.00E+00">
                  <c:v>-5.8105799999999997E-4</c:v>
                </c:pt>
                <c:pt idx="11691" formatCode="0.00E+00">
                  <c:v>-4.4020499999999999E-4</c:v>
                </c:pt>
                <c:pt idx="11692" formatCode="0.00E+00">
                  <c:v>-3.0441300000000001E-4</c:v>
                </c:pt>
                <c:pt idx="11693" formatCode="0.00E+00">
                  <c:v>-1.7384400000000001E-4</c:v>
                </c:pt>
                <c:pt idx="11694" formatCode="0.00E+00">
                  <c:v>-4.8695600000000002E-5</c:v>
                </c:pt>
                <c:pt idx="11695" formatCode="0.00E+00">
                  <c:v>7.0933900000000002E-5</c:v>
                </c:pt>
                <c:pt idx="11696" formatCode="0.00E+00">
                  <c:v>1.8514399999999999E-4</c:v>
                </c:pt>
                <c:pt idx="11697" formatCode="0.00E+00">
                  <c:v>2.9409199999999998E-4</c:v>
                </c:pt>
                <c:pt idx="11698" formatCode="0.00E+00">
                  <c:v>3.9773199999999998E-4</c:v>
                </c:pt>
                <c:pt idx="11699" formatCode="0.00E+00">
                  <c:v>4.9577099999999999E-4</c:v>
                </c:pt>
                <c:pt idx="11700" formatCode="0.00E+00">
                  <c:v>5.8793300000000001E-4</c:v>
                </c:pt>
                <c:pt idx="11701" formatCode="0.00E+00">
                  <c:v>6.7412099999999997E-4</c:v>
                </c:pt>
                <c:pt idx="11702" formatCode="0.00E+00">
                  <c:v>7.5432699999999995E-4</c:v>
                </c:pt>
                <c:pt idx="11703" formatCode="0.00E+00">
                  <c:v>8.2848299999999998E-4</c:v>
                </c:pt>
                <c:pt idx="11704" formatCode="0.00E+00">
                  <c:v>8.9643800000000005E-4</c:v>
                </c:pt>
                <c:pt idx="11705" formatCode="0.00E+00">
                  <c:v>9.5814399999999997E-4</c:v>
                </c:pt>
                <c:pt idx="11706" formatCode="0.00E+00">
                  <c:v>1.01377E-3</c:v>
                </c:pt>
                <c:pt idx="11707" formatCode="0.00E+00">
                  <c:v>1.0635499999999999E-3</c:v>
                </c:pt>
                <c:pt idx="11708" formatCode="0.00E+00">
                  <c:v>1.10768E-3</c:v>
                </c:pt>
                <c:pt idx="11709" formatCode="0.00E+00">
                  <c:v>1.14616E-3</c:v>
                </c:pt>
                <c:pt idx="11710" formatCode="0.00E+00">
                  <c:v>1.17881E-3</c:v>
                </c:pt>
                <c:pt idx="11711" formatCode="0.00E+00">
                  <c:v>1.20546E-3</c:v>
                </c:pt>
                <c:pt idx="11712" formatCode="0.00E+00">
                  <c:v>1.2261500000000001E-3</c:v>
                </c:pt>
                <c:pt idx="11713" formatCode="0.00E+00">
                  <c:v>1.2412300000000001E-3</c:v>
                </c:pt>
                <c:pt idx="11714" formatCode="0.00E+00">
                  <c:v>1.2511E-3</c:v>
                </c:pt>
                <c:pt idx="11715" formatCode="0.00E+00">
                  <c:v>1.2559100000000001E-3</c:v>
                </c:pt>
                <c:pt idx="11716" formatCode="0.00E+00">
                  <c:v>1.25562E-3</c:v>
                </c:pt>
                <c:pt idx="11717" formatCode="0.00E+00">
                  <c:v>1.2502500000000001E-3</c:v>
                </c:pt>
                <c:pt idx="11718" formatCode="0.00E+00">
                  <c:v>1.23982E-3</c:v>
                </c:pt>
                <c:pt idx="11719" formatCode="0.00E+00">
                  <c:v>1.22422E-3</c:v>
                </c:pt>
                <c:pt idx="11720" formatCode="0.00E+00">
                  <c:v>1.2035500000000001E-3</c:v>
                </c:pt>
                <c:pt idx="11721" formatCode="0.00E+00">
                  <c:v>1.1783200000000001E-3</c:v>
                </c:pt>
                <c:pt idx="11722" formatCode="0.00E+00">
                  <c:v>1.1489E-3</c:v>
                </c:pt>
                <c:pt idx="11723" formatCode="0.00E+00">
                  <c:v>1.1150400000000001E-3</c:v>
                </c:pt>
                <c:pt idx="11724" formatCode="0.00E+00">
                  <c:v>1.0763000000000001E-3</c:v>
                </c:pt>
                <c:pt idx="11725" formatCode="0.00E+00">
                  <c:v>1.03243E-3</c:v>
                </c:pt>
                <c:pt idx="11726" formatCode="0.00E+00">
                  <c:v>9.8341800000000001E-4</c:v>
                </c:pt>
                <c:pt idx="11727" formatCode="0.00E+00">
                  <c:v>9.2951799999999995E-4</c:v>
                </c:pt>
                <c:pt idx="11728" formatCode="0.00E+00">
                  <c:v>8.7111800000000004E-4</c:v>
                </c:pt>
                <c:pt idx="11729" formatCode="0.00E+00">
                  <c:v>8.08412E-4</c:v>
                </c:pt>
                <c:pt idx="11730" formatCode="0.00E+00">
                  <c:v>7.4153100000000003E-4</c:v>
                </c:pt>
                <c:pt idx="11731" formatCode="0.00E+00">
                  <c:v>6.7062000000000003E-4</c:v>
                </c:pt>
                <c:pt idx="11732" formatCode="0.00E+00">
                  <c:v>5.9576699999999998E-4</c:v>
                </c:pt>
                <c:pt idx="11733" formatCode="0.00E+00">
                  <c:v>5.1699500000000002E-4</c:v>
                </c:pt>
                <c:pt idx="11734" formatCode="0.00E+00">
                  <c:v>4.3425499999999998E-4</c:v>
                </c:pt>
                <c:pt idx="11735" formatCode="0.00E+00">
                  <c:v>3.4753799999999999E-4</c:v>
                </c:pt>
                <c:pt idx="11736" formatCode="0.00E+00">
                  <c:v>2.5701000000000001E-4</c:v>
                </c:pt>
                <c:pt idx="11737" formatCode="0.00E+00">
                  <c:v>1.62981E-4</c:v>
                </c:pt>
                <c:pt idx="11738" formatCode="0.00E+00">
                  <c:v>6.5650599999999998E-5</c:v>
                </c:pt>
                <c:pt idx="11739" formatCode="0.00E+00">
                  <c:v>-3.4936900000000001E-5</c:v>
                </c:pt>
                <c:pt idx="11740" formatCode="0.00E+00">
                  <c:v>-1.38548E-4</c:v>
                </c:pt>
                <c:pt idx="11741" formatCode="0.00E+00">
                  <c:v>-2.4476700000000001E-4</c:v>
                </c:pt>
                <c:pt idx="11742" formatCode="0.00E+00">
                  <c:v>-3.53302E-4</c:v>
                </c:pt>
                <c:pt idx="11743" formatCode="0.00E+00">
                  <c:v>-4.63986E-4</c:v>
                </c:pt>
                <c:pt idx="11744" formatCode="0.00E+00">
                  <c:v>-5.7675399999999996E-4</c:v>
                </c:pt>
                <c:pt idx="11745" formatCode="0.00E+00">
                  <c:v>-6.9156399999999998E-4</c:v>
                </c:pt>
                <c:pt idx="11746" formatCode="0.00E+00">
                  <c:v>-8.0825500000000002E-4</c:v>
                </c:pt>
                <c:pt idx="11747" formatCode="0.00E+00">
                  <c:v>-9.2665200000000003E-4</c:v>
                </c:pt>
                <c:pt idx="11748" formatCode="0.00E+00">
                  <c:v>-1.0466900000000001E-3</c:v>
                </c:pt>
                <c:pt idx="11749" formatCode="0.00E+00">
                  <c:v>-1.1683399999999999E-3</c:v>
                </c:pt>
                <c:pt idx="11750" formatCode="0.00E+00">
                  <c:v>-1.29138E-3</c:v>
                </c:pt>
                <c:pt idx="11751" formatCode="0.00E+00">
                  <c:v>-1.41551E-3</c:v>
                </c:pt>
                <c:pt idx="11752" formatCode="0.00E+00">
                  <c:v>-1.5405E-3</c:v>
                </c:pt>
                <c:pt idx="11753" formatCode="0.00E+00">
                  <c:v>-1.6663100000000001E-3</c:v>
                </c:pt>
                <c:pt idx="11754" formatCode="0.00E+00">
                  <c:v>-1.79295E-3</c:v>
                </c:pt>
                <c:pt idx="11755" formatCode="0.00E+00">
                  <c:v>-1.9204000000000001E-3</c:v>
                </c:pt>
                <c:pt idx="11756" formatCode="0.00E+00">
                  <c:v>-2.0485199999999999E-3</c:v>
                </c:pt>
                <c:pt idx="11757" formatCode="0.00E+00">
                  <c:v>-2.1771099999999999E-3</c:v>
                </c:pt>
                <c:pt idx="11758" formatCode="0.00E+00">
                  <c:v>-2.3059000000000001E-3</c:v>
                </c:pt>
                <c:pt idx="11759" formatCode="0.00E+00">
                  <c:v>-2.4346400000000001E-3</c:v>
                </c:pt>
                <c:pt idx="11760" formatCode="0.00E+00">
                  <c:v>-2.5632200000000002E-3</c:v>
                </c:pt>
                <c:pt idx="11761" formatCode="0.00E+00">
                  <c:v>-2.6915799999999998E-3</c:v>
                </c:pt>
                <c:pt idx="11762" formatCode="0.00E+00">
                  <c:v>-2.8195899999999999E-3</c:v>
                </c:pt>
                <c:pt idx="11763" formatCode="0.00E+00">
                  <c:v>-2.9470299999999998E-3</c:v>
                </c:pt>
                <c:pt idx="11764" formatCode="0.00E+00">
                  <c:v>-3.0736600000000002E-3</c:v>
                </c:pt>
                <c:pt idx="11765" formatCode="0.00E+00">
                  <c:v>-3.19937E-3</c:v>
                </c:pt>
                <c:pt idx="11766" formatCode="0.00E+00">
                  <c:v>-3.3241199999999999E-3</c:v>
                </c:pt>
                <c:pt idx="11767" formatCode="0.00E+00">
                  <c:v>-3.4477800000000001E-3</c:v>
                </c:pt>
                <c:pt idx="11768" formatCode="0.00E+00">
                  <c:v>-3.5701399999999999E-3</c:v>
                </c:pt>
                <c:pt idx="11769" formatCode="0.00E+00">
                  <c:v>-3.69097E-3</c:v>
                </c:pt>
                <c:pt idx="11770" formatCode="0.00E+00">
                  <c:v>-3.8100999999999999E-3</c:v>
                </c:pt>
                <c:pt idx="11771" formatCode="0.00E+00">
                  <c:v>-3.9273800000000003E-3</c:v>
                </c:pt>
                <c:pt idx="11772" formatCode="0.00E+00">
                  <c:v>-4.04281E-3</c:v>
                </c:pt>
                <c:pt idx="11773" formatCode="0.00E+00">
                  <c:v>-4.1564499999999999E-3</c:v>
                </c:pt>
                <c:pt idx="11774" formatCode="0.00E+00">
                  <c:v>-4.2682700000000002E-3</c:v>
                </c:pt>
                <c:pt idx="11775" formatCode="0.00E+00">
                  <c:v>-4.3782700000000001E-3</c:v>
                </c:pt>
                <c:pt idx="11776" formatCode="0.00E+00">
                  <c:v>-4.4863699999999999E-3</c:v>
                </c:pt>
                <c:pt idx="11777" formatCode="0.00E+00">
                  <c:v>-4.5925100000000002E-3</c:v>
                </c:pt>
                <c:pt idx="11778" formatCode="0.00E+00">
                  <c:v>-4.6966100000000004E-3</c:v>
                </c:pt>
                <c:pt idx="11779" formatCode="0.00E+00">
                  <c:v>-4.7986799999999996E-3</c:v>
                </c:pt>
                <c:pt idx="11780" formatCode="0.00E+00">
                  <c:v>-4.89866E-3</c:v>
                </c:pt>
                <c:pt idx="11781" formatCode="0.00E+00">
                  <c:v>-4.99637E-3</c:v>
                </c:pt>
                <c:pt idx="11782" formatCode="0.00E+00">
                  <c:v>-5.0916499999999996E-3</c:v>
                </c:pt>
                <c:pt idx="11783" formatCode="0.00E+00">
                  <c:v>-5.1844400000000002E-3</c:v>
                </c:pt>
                <c:pt idx="11784" formatCode="0.00E+00">
                  <c:v>-5.2746900000000003E-3</c:v>
                </c:pt>
                <c:pt idx="11785" formatCode="0.00E+00">
                  <c:v>-5.3623500000000001E-3</c:v>
                </c:pt>
                <c:pt idx="11786" formatCode="0.00E+00">
                  <c:v>-5.4473899999999999E-3</c:v>
                </c:pt>
                <c:pt idx="11787" formatCode="0.00E+00">
                  <c:v>-5.5297599999999999E-3</c:v>
                </c:pt>
                <c:pt idx="11788" formatCode="0.00E+00">
                  <c:v>-5.6094999999999999E-3</c:v>
                </c:pt>
                <c:pt idx="11789" formatCode="0.00E+00">
                  <c:v>-5.6865800000000001E-3</c:v>
                </c:pt>
                <c:pt idx="11790" formatCode="0.00E+00">
                  <c:v>-5.7610099999999996E-3</c:v>
                </c:pt>
                <c:pt idx="11791" formatCode="0.00E+00">
                  <c:v>-5.8327400000000003E-3</c:v>
                </c:pt>
                <c:pt idx="11792" formatCode="0.00E+00">
                  <c:v>-5.9016700000000004E-3</c:v>
                </c:pt>
                <c:pt idx="11793" formatCode="0.00E+00">
                  <c:v>-5.9676699999999996E-3</c:v>
                </c:pt>
                <c:pt idx="11794" formatCode="0.00E+00">
                  <c:v>-6.0306700000000001E-3</c:v>
                </c:pt>
                <c:pt idx="11795" formatCode="0.00E+00">
                  <c:v>-6.0906500000000004E-3</c:v>
                </c:pt>
                <c:pt idx="11796" formatCode="0.00E+00">
                  <c:v>-6.1475499999999999E-3</c:v>
                </c:pt>
                <c:pt idx="11797" formatCode="0.00E+00">
                  <c:v>-6.2013499999999996E-3</c:v>
                </c:pt>
                <c:pt idx="11798" formatCode="0.00E+00">
                  <c:v>-6.2521E-3</c:v>
                </c:pt>
                <c:pt idx="11799" formatCode="0.00E+00">
                  <c:v>-6.2998100000000003E-3</c:v>
                </c:pt>
                <c:pt idx="11800" formatCode="0.00E+00">
                  <c:v>-6.3445000000000003E-3</c:v>
                </c:pt>
                <c:pt idx="11801" formatCode="0.00E+00">
                  <c:v>-6.3861600000000001E-3</c:v>
                </c:pt>
                <c:pt idx="11802" formatCode="0.00E+00">
                  <c:v>-6.4247699999999998E-3</c:v>
                </c:pt>
                <c:pt idx="11803" formatCode="0.00E+00">
                  <c:v>-6.4603400000000002E-3</c:v>
                </c:pt>
                <c:pt idx="11804" formatCode="0.00E+00">
                  <c:v>-6.4929200000000001E-3</c:v>
                </c:pt>
                <c:pt idx="11805" formatCode="0.00E+00">
                  <c:v>-6.5225700000000001E-3</c:v>
                </c:pt>
                <c:pt idx="11806" formatCode="0.00E+00">
                  <c:v>-6.5493599999999997E-3</c:v>
                </c:pt>
                <c:pt idx="11807" formatCode="0.00E+00">
                  <c:v>-6.5733299999999996E-3</c:v>
                </c:pt>
                <c:pt idx="11808" formatCode="0.00E+00">
                  <c:v>-6.5944699999999998E-3</c:v>
                </c:pt>
                <c:pt idx="11809" formatCode="0.00E+00">
                  <c:v>-6.6127499999999997E-3</c:v>
                </c:pt>
                <c:pt idx="11810" formatCode="0.00E+00">
                  <c:v>-6.6281899999999999E-3</c:v>
                </c:pt>
                <c:pt idx="11811" formatCode="0.00E+00">
                  <c:v>-6.6408500000000002E-3</c:v>
                </c:pt>
                <c:pt idx="11812" formatCode="0.00E+00">
                  <c:v>-6.6507099999999998E-3</c:v>
                </c:pt>
                <c:pt idx="11813" formatCode="0.00E+00">
                  <c:v>-6.6576999999999999E-3</c:v>
                </c:pt>
                <c:pt idx="11814" formatCode="0.00E+00">
                  <c:v>-6.6617100000000004E-3</c:v>
                </c:pt>
                <c:pt idx="11815" formatCode="0.00E+00">
                  <c:v>-6.6627300000000004E-3</c:v>
                </c:pt>
                <c:pt idx="11816" formatCode="0.00E+00">
                  <c:v>-6.6608400000000003E-3</c:v>
                </c:pt>
                <c:pt idx="11817" formatCode="0.00E+00">
                  <c:v>-6.6561099999999998E-3</c:v>
                </c:pt>
                <c:pt idx="11818" formatCode="0.00E+00">
                  <c:v>-6.6485299999999997E-3</c:v>
                </c:pt>
                <c:pt idx="11819" formatCode="0.00E+00">
                  <c:v>-6.6380700000000003E-3</c:v>
                </c:pt>
                <c:pt idx="11820" formatCode="0.00E+00">
                  <c:v>-6.6247600000000004E-3</c:v>
                </c:pt>
                <c:pt idx="11821" formatCode="0.00E+00">
                  <c:v>-6.6086399999999998E-3</c:v>
                </c:pt>
                <c:pt idx="11822" formatCode="0.00E+00">
                  <c:v>-6.58977E-3</c:v>
                </c:pt>
                <c:pt idx="11823" formatCode="0.00E+00">
                  <c:v>-6.5681799999999999E-3</c:v>
                </c:pt>
                <c:pt idx="11824" formatCode="0.00E+00">
                  <c:v>-6.54391E-3</c:v>
                </c:pt>
                <c:pt idx="11825" formatCode="0.00E+00">
                  <c:v>-6.5170000000000002E-3</c:v>
                </c:pt>
                <c:pt idx="11826" formatCode="0.00E+00">
                  <c:v>-6.4875200000000001E-3</c:v>
                </c:pt>
                <c:pt idx="11827" formatCode="0.00E+00">
                  <c:v>-6.4554800000000004E-3</c:v>
                </c:pt>
                <c:pt idx="11828" formatCode="0.00E+00">
                  <c:v>-6.4208900000000003E-3</c:v>
                </c:pt>
                <c:pt idx="11829" formatCode="0.00E+00">
                  <c:v>-6.3837700000000004E-3</c:v>
                </c:pt>
                <c:pt idx="11830" formatCode="0.00E+00">
                  <c:v>-6.34412E-3</c:v>
                </c:pt>
                <c:pt idx="11831" formatCode="0.00E+00">
                  <c:v>-6.3018700000000002E-3</c:v>
                </c:pt>
                <c:pt idx="11832" formatCode="0.00E+00">
                  <c:v>-6.2570100000000003E-3</c:v>
                </c:pt>
                <c:pt idx="11833" formatCode="0.00E+00">
                  <c:v>-6.2095800000000001E-3</c:v>
                </c:pt>
                <c:pt idx="11834" formatCode="0.00E+00">
                  <c:v>-6.1596100000000003E-3</c:v>
                </c:pt>
                <c:pt idx="11835" formatCode="0.00E+00">
                  <c:v>-6.1071299999999997E-3</c:v>
                </c:pt>
                <c:pt idx="11836" formatCode="0.00E+00">
                  <c:v>-6.0521799999999999E-3</c:v>
                </c:pt>
                <c:pt idx="11837" formatCode="0.00E+00">
                  <c:v>-5.9948099999999997E-3</c:v>
                </c:pt>
                <c:pt idx="11838" formatCode="0.00E+00">
                  <c:v>-5.9350799999999997E-3</c:v>
                </c:pt>
                <c:pt idx="11839" formatCode="0.00E+00">
                  <c:v>-5.8730299999999996E-3</c:v>
                </c:pt>
                <c:pt idx="11840" formatCode="0.00E+00">
                  <c:v>-5.8086600000000002E-3</c:v>
                </c:pt>
                <c:pt idx="11841" formatCode="0.00E+00">
                  <c:v>-5.7419999999999997E-3</c:v>
                </c:pt>
                <c:pt idx="11842" formatCode="0.00E+00">
                  <c:v>-5.6730599999999997E-3</c:v>
                </c:pt>
                <c:pt idx="11843" formatCode="0.00E+00">
                  <c:v>-5.6018600000000002E-3</c:v>
                </c:pt>
                <c:pt idx="11844" formatCode="0.00E+00">
                  <c:v>-5.5284100000000001E-3</c:v>
                </c:pt>
                <c:pt idx="11845" formatCode="0.00E+00">
                  <c:v>-5.4527500000000001E-3</c:v>
                </c:pt>
                <c:pt idx="11846" formatCode="0.00E+00">
                  <c:v>-5.3748800000000003E-3</c:v>
                </c:pt>
                <c:pt idx="11847" formatCode="0.00E+00">
                  <c:v>-5.2947899999999997E-3</c:v>
                </c:pt>
                <c:pt idx="11848" formatCode="0.00E+00">
                  <c:v>-5.2124600000000004E-3</c:v>
                </c:pt>
                <c:pt idx="11849" formatCode="0.00E+00">
                  <c:v>-5.1278599999999997E-3</c:v>
                </c:pt>
                <c:pt idx="11850" formatCode="0.00E+00">
                  <c:v>-5.0410799999999999E-3</c:v>
                </c:pt>
                <c:pt idx="11851" formatCode="0.00E+00">
                  <c:v>-4.9521900000000004E-3</c:v>
                </c:pt>
                <c:pt idx="11852" formatCode="0.00E+00">
                  <c:v>-4.8612100000000004E-3</c:v>
                </c:pt>
                <c:pt idx="11853" formatCode="0.00E+00">
                  <c:v>-4.7681099999999999E-3</c:v>
                </c:pt>
                <c:pt idx="11854" formatCode="0.00E+00">
                  <c:v>-4.67287E-3</c:v>
                </c:pt>
                <c:pt idx="11855" formatCode="0.00E+00">
                  <c:v>-4.5755099999999996E-3</c:v>
                </c:pt>
                <c:pt idx="11856" formatCode="0.00E+00">
                  <c:v>-4.4760499999999996E-3</c:v>
                </c:pt>
                <c:pt idx="11857" formatCode="0.00E+00">
                  <c:v>-4.3744999999999999E-3</c:v>
                </c:pt>
                <c:pt idx="11858" formatCode="0.00E+00">
                  <c:v>-4.2708700000000004E-3</c:v>
                </c:pt>
                <c:pt idx="11859" formatCode="0.00E+00">
                  <c:v>-4.16519E-3</c:v>
                </c:pt>
                <c:pt idx="11860" formatCode="0.00E+00">
                  <c:v>-4.0575200000000002E-3</c:v>
                </c:pt>
                <c:pt idx="11861" formatCode="0.00E+00">
                  <c:v>-3.9479099999999998E-3</c:v>
                </c:pt>
                <c:pt idx="11862" formatCode="0.00E+00">
                  <c:v>-3.8363199999999998E-3</c:v>
                </c:pt>
                <c:pt idx="11863" formatCode="0.00E+00">
                  <c:v>-3.7227599999999999E-3</c:v>
                </c:pt>
                <c:pt idx="11864" formatCode="0.00E+00">
                  <c:v>-3.6072299999999999E-3</c:v>
                </c:pt>
                <c:pt idx="11865" formatCode="0.00E+00">
                  <c:v>-3.48971E-3</c:v>
                </c:pt>
                <c:pt idx="11866" formatCode="0.00E+00">
                  <c:v>-3.37017E-3</c:v>
                </c:pt>
                <c:pt idx="11867" formatCode="0.00E+00">
                  <c:v>-3.2486099999999999E-3</c:v>
                </c:pt>
                <c:pt idx="11868" formatCode="0.00E+00">
                  <c:v>-3.1250700000000002E-3</c:v>
                </c:pt>
                <c:pt idx="11869" formatCode="0.00E+00">
                  <c:v>-2.9995999999999998E-3</c:v>
                </c:pt>
                <c:pt idx="11870" formatCode="0.00E+00">
                  <c:v>-2.87221E-3</c:v>
                </c:pt>
                <c:pt idx="11871" formatCode="0.00E+00">
                  <c:v>-2.7429099999999999E-3</c:v>
                </c:pt>
                <c:pt idx="11872" formatCode="0.00E+00">
                  <c:v>-2.61174E-3</c:v>
                </c:pt>
                <c:pt idx="11873" formatCode="0.00E+00">
                  <c:v>-2.4787099999999999E-3</c:v>
                </c:pt>
                <c:pt idx="11874" formatCode="0.00E+00">
                  <c:v>-2.3438399999999998E-3</c:v>
                </c:pt>
                <c:pt idx="11875" formatCode="0.00E+00">
                  <c:v>-2.2071500000000002E-3</c:v>
                </c:pt>
                <c:pt idx="11876" formatCode="0.00E+00">
                  <c:v>-2.06865E-3</c:v>
                </c:pt>
                <c:pt idx="11877" formatCode="0.00E+00">
                  <c:v>-1.9283499999999999E-3</c:v>
                </c:pt>
                <c:pt idx="11878" formatCode="0.00E+00">
                  <c:v>-1.7863E-3</c:v>
                </c:pt>
                <c:pt idx="11879" formatCode="0.00E+00">
                  <c:v>-1.6425299999999999E-3</c:v>
                </c:pt>
                <c:pt idx="11880" formatCode="0.00E+00">
                  <c:v>-1.49708E-3</c:v>
                </c:pt>
                <c:pt idx="11881" formatCode="0.00E+00">
                  <c:v>-1.3500000000000001E-3</c:v>
                </c:pt>
                <c:pt idx="11882" formatCode="0.00E+00">
                  <c:v>-1.2013E-3</c:v>
                </c:pt>
                <c:pt idx="11883" formatCode="0.00E+00">
                  <c:v>-1.05101E-3</c:v>
                </c:pt>
                <c:pt idx="11884" formatCode="0.00E+00">
                  <c:v>-8.9920699999999996E-4</c:v>
                </c:pt>
                <c:pt idx="11885" formatCode="0.00E+00">
                  <c:v>-7.4592500000000004E-4</c:v>
                </c:pt>
                <c:pt idx="11886" formatCode="0.00E+00">
                  <c:v>-5.9122199999999997E-4</c:v>
                </c:pt>
                <c:pt idx="11887" formatCode="0.00E+00">
                  <c:v>-4.3515300000000003E-4</c:v>
                </c:pt>
                <c:pt idx="11888" formatCode="0.00E+00">
                  <c:v>-2.7776E-4</c:v>
                </c:pt>
                <c:pt idx="11889" formatCode="0.00E+00">
                  <c:v>-1.19086E-4</c:v>
                </c:pt>
                <c:pt idx="11890" formatCode="0.00E+00">
                  <c:v>4.0810299999999998E-5</c:v>
                </c:pt>
                <c:pt idx="11891" formatCode="0.00E+00">
                  <c:v>2.0187199999999999E-4</c:v>
                </c:pt>
                <c:pt idx="11892" formatCode="0.00E+00">
                  <c:v>3.6405299999999998E-4</c:v>
                </c:pt>
                <c:pt idx="11893" formatCode="0.00E+00">
                  <c:v>5.2730799999999999E-4</c:v>
                </c:pt>
                <c:pt idx="11894" formatCode="0.00E+00">
                  <c:v>6.9158000000000002E-4</c:v>
                </c:pt>
                <c:pt idx="11895" formatCode="0.00E+00">
                  <c:v>8.5680700000000001E-4</c:v>
                </c:pt>
                <c:pt idx="11896" formatCode="0.00E+00">
                  <c:v>1.02293E-3</c:v>
                </c:pt>
                <c:pt idx="11897" formatCode="0.00E+00">
                  <c:v>1.1898799999999999E-3</c:v>
                </c:pt>
                <c:pt idx="11898" formatCode="0.00E+00">
                  <c:v>1.35761E-3</c:v>
                </c:pt>
                <c:pt idx="11899" formatCode="0.00E+00">
                  <c:v>1.5260499999999999E-3</c:v>
                </c:pt>
                <c:pt idx="11900" formatCode="0.00E+00">
                  <c:v>1.69512E-3</c:v>
                </c:pt>
                <c:pt idx="11901" formatCode="0.00E+00">
                  <c:v>1.8647099999999999E-3</c:v>
                </c:pt>
                <c:pt idx="11902" formatCode="0.00E+00">
                  <c:v>2.03469E-3</c:v>
                </c:pt>
                <c:pt idx="11903" formatCode="0.00E+00">
                  <c:v>2.2050099999999999E-3</c:v>
                </c:pt>
                <c:pt idx="11904" formatCode="0.00E+00">
                  <c:v>2.3756099999999998E-3</c:v>
                </c:pt>
                <c:pt idx="11905" formatCode="0.00E+00">
                  <c:v>2.5464400000000001E-3</c:v>
                </c:pt>
                <c:pt idx="11906" formatCode="0.00E+00">
                  <c:v>2.7173800000000001E-3</c:v>
                </c:pt>
                <c:pt idx="11907" formatCode="0.00E+00">
                  <c:v>2.8883400000000001E-3</c:v>
                </c:pt>
                <c:pt idx="11908" formatCode="0.00E+00">
                  <c:v>3.0592200000000001E-3</c:v>
                </c:pt>
                <c:pt idx="11909" formatCode="0.00E+00">
                  <c:v>3.2298800000000001E-3</c:v>
                </c:pt>
                <c:pt idx="11910" formatCode="0.00E+00">
                  <c:v>3.4001399999999998E-3</c:v>
                </c:pt>
                <c:pt idx="11911" formatCode="0.00E+00">
                  <c:v>3.5698700000000002E-3</c:v>
                </c:pt>
                <c:pt idx="11912" formatCode="0.00E+00">
                  <c:v>3.7389900000000002E-3</c:v>
                </c:pt>
                <c:pt idx="11913" formatCode="0.00E+00">
                  <c:v>3.9074399999999999E-3</c:v>
                </c:pt>
                <c:pt idx="11914" formatCode="0.00E+00">
                  <c:v>4.0751099999999998E-3</c:v>
                </c:pt>
                <c:pt idx="11915" formatCode="0.00E+00">
                  <c:v>4.2418999999999998E-3</c:v>
                </c:pt>
                <c:pt idx="11916" formatCode="0.00E+00">
                  <c:v>4.4076599999999999E-3</c:v>
                </c:pt>
                <c:pt idx="11917" formatCode="0.00E+00">
                  <c:v>4.5722999999999996E-3</c:v>
                </c:pt>
                <c:pt idx="11918" formatCode="0.00E+00">
                  <c:v>4.7357500000000004E-3</c:v>
                </c:pt>
                <c:pt idx="11919" formatCode="0.00E+00">
                  <c:v>4.8978900000000002E-3</c:v>
                </c:pt>
                <c:pt idx="11920" formatCode="0.00E+00">
                  <c:v>5.0586199999999998E-3</c:v>
                </c:pt>
                <c:pt idx="11921" formatCode="0.00E+00">
                  <c:v>5.2177899999999999E-3</c:v>
                </c:pt>
                <c:pt idx="11922" formatCode="0.00E+00">
                  <c:v>5.3752399999999999E-3</c:v>
                </c:pt>
                <c:pt idx="11923" formatCode="0.00E+00">
                  <c:v>5.5308099999999997E-3</c:v>
                </c:pt>
                <c:pt idx="11924" formatCode="0.00E+00">
                  <c:v>5.6843600000000003E-3</c:v>
                </c:pt>
                <c:pt idx="11925" formatCode="0.00E+00">
                  <c:v>5.8358000000000004E-3</c:v>
                </c:pt>
                <c:pt idx="11926" formatCode="0.00E+00">
                  <c:v>5.9850499999999996E-3</c:v>
                </c:pt>
                <c:pt idx="11927" formatCode="0.00E+00">
                  <c:v>6.1320000000000003E-3</c:v>
                </c:pt>
                <c:pt idx="11928" formatCode="0.00E+00">
                  <c:v>6.2765199999999998E-3</c:v>
                </c:pt>
                <c:pt idx="11929" formatCode="0.00E+00">
                  <c:v>6.41846E-3</c:v>
                </c:pt>
                <c:pt idx="11930" formatCode="0.00E+00">
                  <c:v>6.5576499999999999E-3</c:v>
                </c:pt>
                <c:pt idx="11931" formatCode="0.00E+00">
                  <c:v>6.6939599999999997E-3</c:v>
                </c:pt>
                <c:pt idx="11932" formatCode="0.00E+00">
                  <c:v>6.8272799999999998E-3</c:v>
                </c:pt>
                <c:pt idx="11933" formatCode="0.00E+00">
                  <c:v>6.9574399999999996E-3</c:v>
                </c:pt>
                <c:pt idx="11934" formatCode="0.00E+00">
                  <c:v>7.0842600000000002E-3</c:v>
                </c:pt>
                <c:pt idx="11935" formatCode="0.00E+00">
                  <c:v>7.2075899999999998E-3</c:v>
                </c:pt>
                <c:pt idx="11936" formatCode="0.00E+00">
                  <c:v>7.32733E-3</c:v>
                </c:pt>
                <c:pt idx="11937" formatCode="0.00E+00">
                  <c:v>7.4434100000000001E-3</c:v>
                </c:pt>
                <c:pt idx="11938" formatCode="0.00E+00">
                  <c:v>7.5557599999999999E-3</c:v>
                </c:pt>
                <c:pt idx="11939" formatCode="0.00E+00">
                  <c:v>7.6642699999999999E-3</c:v>
                </c:pt>
                <c:pt idx="11940" formatCode="0.00E+00">
                  <c:v>7.7688100000000001E-3</c:v>
                </c:pt>
                <c:pt idx="11941" formatCode="0.00E+00">
                  <c:v>7.8693099999999992E-3</c:v>
                </c:pt>
                <c:pt idx="11942" formatCode="0.00E+00">
                  <c:v>7.9656399999999995E-3</c:v>
                </c:pt>
                <c:pt idx="11943" formatCode="0.00E+00">
                  <c:v>8.0576999999999992E-3</c:v>
                </c:pt>
                <c:pt idx="11944" formatCode="0.00E+00">
                  <c:v>8.1453700000000007E-3</c:v>
                </c:pt>
                <c:pt idx="11945" formatCode="0.00E+00">
                  <c:v>8.2285299999999995E-3</c:v>
                </c:pt>
                <c:pt idx="11946" formatCode="0.00E+00">
                  <c:v>8.3070899999999996E-3</c:v>
                </c:pt>
                <c:pt idx="11947" formatCode="0.00E+00">
                  <c:v>8.3809899999999996E-3</c:v>
                </c:pt>
                <c:pt idx="11948" formatCode="0.00E+00">
                  <c:v>8.4501899999999998E-3</c:v>
                </c:pt>
                <c:pt idx="11949" formatCode="0.00E+00">
                  <c:v>8.5146100000000006E-3</c:v>
                </c:pt>
                <c:pt idx="11950" formatCode="0.00E+00">
                  <c:v>8.5741299999999993E-3</c:v>
                </c:pt>
                <c:pt idx="11951" formatCode="0.00E+00">
                  <c:v>8.6285900000000002E-3</c:v>
                </c:pt>
                <c:pt idx="11952" formatCode="0.00E+00">
                  <c:v>8.6778600000000008E-3</c:v>
                </c:pt>
                <c:pt idx="11953" formatCode="0.00E+00">
                  <c:v>8.7218699999999996E-3</c:v>
                </c:pt>
                <c:pt idx="11954" formatCode="0.00E+00">
                  <c:v>8.7606100000000003E-3</c:v>
                </c:pt>
                <c:pt idx="11955" formatCode="0.00E+00">
                  <c:v>8.7940899999999992E-3</c:v>
                </c:pt>
                <c:pt idx="11956" formatCode="0.00E+00">
                  <c:v>8.8222800000000001E-3</c:v>
                </c:pt>
                <c:pt idx="11957" formatCode="0.00E+00">
                  <c:v>8.8451399999999996E-3</c:v>
                </c:pt>
                <c:pt idx="11958" formatCode="0.00E+00">
                  <c:v>8.8626099999999999E-3</c:v>
                </c:pt>
                <c:pt idx="11959" formatCode="0.00E+00">
                  <c:v>8.8745899999999999E-3</c:v>
                </c:pt>
                <c:pt idx="11960" formatCode="0.00E+00">
                  <c:v>8.8809700000000002E-3</c:v>
                </c:pt>
                <c:pt idx="11961" formatCode="0.00E+00">
                  <c:v>8.8816399999999997E-3</c:v>
                </c:pt>
                <c:pt idx="11962" formatCode="0.00E+00">
                  <c:v>8.8765100000000006E-3</c:v>
                </c:pt>
                <c:pt idx="11963" formatCode="0.00E+00">
                  <c:v>8.8655499999999998E-3</c:v>
                </c:pt>
                <c:pt idx="11964" formatCode="0.00E+00">
                  <c:v>8.8487400000000008E-3</c:v>
                </c:pt>
                <c:pt idx="11965" formatCode="0.00E+00">
                  <c:v>8.8260500000000002E-3</c:v>
                </c:pt>
                <c:pt idx="11966" formatCode="0.00E+00">
                  <c:v>8.7974300000000002E-3</c:v>
                </c:pt>
                <c:pt idx="11967" formatCode="0.00E+00">
                  <c:v>8.7629200000000004E-3</c:v>
                </c:pt>
                <c:pt idx="11968" formatCode="0.00E+00">
                  <c:v>8.7225600000000007E-3</c:v>
                </c:pt>
                <c:pt idx="11969" formatCode="0.00E+00">
                  <c:v>8.6763799999999992E-3</c:v>
                </c:pt>
                <c:pt idx="11970" formatCode="0.00E+00">
                  <c:v>8.6243899999999991E-3</c:v>
                </c:pt>
                <c:pt idx="11971" formatCode="0.00E+00">
                  <c:v>8.5666700000000002E-3</c:v>
                </c:pt>
                <c:pt idx="11972" formatCode="0.00E+00">
                  <c:v>8.5032800000000002E-3</c:v>
                </c:pt>
                <c:pt idx="11973" formatCode="0.00E+00">
                  <c:v>8.4342199999999992E-3</c:v>
                </c:pt>
                <c:pt idx="11974" formatCode="0.00E+00">
                  <c:v>8.3595400000000004E-3</c:v>
                </c:pt>
                <c:pt idx="11975" formatCode="0.00E+00">
                  <c:v>8.2792400000000002E-3</c:v>
                </c:pt>
                <c:pt idx="11976" formatCode="0.00E+00">
                  <c:v>8.1932700000000008E-3</c:v>
                </c:pt>
                <c:pt idx="11977" formatCode="0.00E+00">
                  <c:v>8.1015800000000006E-3</c:v>
                </c:pt>
                <c:pt idx="11978" formatCode="0.00E+00">
                  <c:v>8.0042700000000008E-3</c:v>
                </c:pt>
                <c:pt idx="11979" formatCode="0.00E+00">
                  <c:v>7.9014700000000007E-3</c:v>
                </c:pt>
                <c:pt idx="11980" formatCode="0.00E+00">
                  <c:v>7.7932599999999998E-3</c:v>
                </c:pt>
                <c:pt idx="11981" formatCode="0.00E+00">
                  <c:v>7.6797100000000002E-3</c:v>
                </c:pt>
                <c:pt idx="11982" formatCode="0.00E+00">
                  <c:v>7.5609300000000004E-3</c:v>
                </c:pt>
                <c:pt idx="11983" formatCode="0.00E+00">
                  <c:v>7.4370199999999999E-3</c:v>
                </c:pt>
                <c:pt idx="11984" formatCode="0.00E+00">
                  <c:v>7.30804E-3</c:v>
                </c:pt>
                <c:pt idx="11985" formatCode="0.00E+00">
                  <c:v>7.1740700000000003E-3</c:v>
                </c:pt>
                <c:pt idx="11986" formatCode="0.00E+00">
                  <c:v>7.0352499999999998E-3</c:v>
                </c:pt>
                <c:pt idx="11987" formatCode="0.00E+00">
                  <c:v>6.8917700000000002E-3</c:v>
                </c:pt>
                <c:pt idx="11988" formatCode="0.00E+00">
                  <c:v>6.7437199999999999E-3</c:v>
                </c:pt>
                <c:pt idx="11989" formatCode="0.00E+00">
                  <c:v>6.5912200000000001E-3</c:v>
                </c:pt>
                <c:pt idx="11990" formatCode="0.00E+00">
                  <c:v>6.43437E-3</c:v>
                </c:pt>
                <c:pt idx="11991" formatCode="0.00E+00">
                  <c:v>6.2733199999999998E-3</c:v>
                </c:pt>
                <c:pt idx="11992" formatCode="0.00E+00">
                  <c:v>6.1082100000000002E-3</c:v>
                </c:pt>
                <c:pt idx="11993" formatCode="0.00E+00">
                  <c:v>5.9392100000000003E-3</c:v>
                </c:pt>
                <c:pt idx="11994" formatCode="0.00E+00">
                  <c:v>5.7664600000000002E-3</c:v>
                </c:pt>
                <c:pt idx="11995" formatCode="0.00E+00">
                  <c:v>5.5901199999999996E-3</c:v>
                </c:pt>
                <c:pt idx="11996" formatCode="0.00E+00">
                  <c:v>5.4103800000000002E-3</c:v>
                </c:pt>
                <c:pt idx="11997" formatCode="0.00E+00">
                  <c:v>5.2274000000000001E-3</c:v>
                </c:pt>
                <c:pt idx="11998" formatCode="0.00E+00">
                  <c:v>5.0414099999999996E-3</c:v>
                </c:pt>
                <c:pt idx="11999" formatCode="0.00E+00">
                  <c:v>4.8525599999999997E-3</c:v>
                </c:pt>
                <c:pt idx="12000" formatCode="0.00E+00">
                  <c:v>4.6609599999999996E-3</c:v>
                </c:pt>
                <c:pt idx="12001" formatCode="0.00E+00">
                  <c:v>4.4666599999999999E-3</c:v>
                </c:pt>
                <c:pt idx="12002" formatCode="0.00E+00">
                  <c:v>4.2698199999999997E-3</c:v>
                </c:pt>
                <c:pt idx="12003" formatCode="0.00E+00">
                  <c:v>4.0706099999999997E-3</c:v>
                </c:pt>
                <c:pt idx="12004" formatCode="0.00E+00">
                  <c:v>3.8692399999999999E-3</c:v>
                </c:pt>
                <c:pt idx="12005" formatCode="0.00E+00">
                  <c:v>3.6659599999999998E-3</c:v>
                </c:pt>
                <c:pt idx="12006" formatCode="0.00E+00">
                  <c:v>3.4610299999999999E-3</c:v>
                </c:pt>
                <c:pt idx="12007" formatCode="0.00E+00">
                  <c:v>3.2547100000000001E-3</c:v>
                </c:pt>
                <c:pt idx="12008" formatCode="0.00E+00">
                  <c:v>3.0472400000000001E-3</c:v>
                </c:pt>
                <c:pt idx="12009" formatCode="0.00E+00">
                  <c:v>2.83884E-3</c:v>
                </c:pt>
                <c:pt idx="12010" formatCode="0.00E+00">
                  <c:v>2.6297199999999999E-3</c:v>
                </c:pt>
                <c:pt idx="12011" formatCode="0.00E+00">
                  <c:v>2.4200699999999999E-3</c:v>
                </c:pt>
                <c:pt idx="12012" formatCode="0.00E+00">
                  <c:v>2.2100100000000001E-3</c:v>
                </c:pt>
                <c:pt idx="12013" formatCode="0.00E+00">
                  <c:v>1.99971E-3</c:v>
                </c:pt>
                <c:pt idx="12014" formatCode="0.00E+00">
                  <c:v>1.7894E-3</c:v>
                </c:pt>
                <c:pt idx="12015" formatCode="0.00E+00">
                  <c:v>1.5793300000000001E-3</c:v>
                </c:pt>
                <c:pt idx="12016" formatCode="0.00E+00">
                  <c:v>1.3696699999999999E-3</c:v>
                </c:pt>
                <c:pt idx="12017" formatCode="0.00E+00">
                  <c:v>1.1605299999999999E-3</c:v>
                </c:pt>
                <c:pt idx="12018" formatCode="0.00E+00">
                  <c:v>9.5206100000000003E-4</c:v>
                </c:pt>
                <c:pt idx="12019" formatCode="0.00E+00">
                  <c:v>7.44456E-4</c:v>
                </c:pt>
                <c:pt idx="12020" formatCode="0.00E+00">
                  <c:v>5.3797199999999995E-4</c:v>
                </c:pt>
                <c:pt idx="12021" formatCode="0.00E+00">
                  <c:v>3.32916E-4</c:v>
                </c:pt>
                <c:pt idx="12022" formatCode="0.00E+00">
                  <c:v>1.2960200000000001E-4</c:v>
                </c:pt>
                <c:pt idx="12023" formatCode="0.00E+00">
                  <c:v>-7.1675399999999995E-5</c:v>
                </c:pt>
                <c:pt idx="12024" formatCode="0.00E+00">
                  <c:v>-2.7065299999999999E-4</c:v>
                </c:pt>
                <c:pt idx="12025" formatCode="0.00E+00">
                  <c:v>-4.6718399999999999E-4</c:v>
                </c:pt>
                <c:pt idx="12026" formatCode="0.00E+00">
                  <c:v>-6.6127099999999995E-4</c:v>
                </c:pt>
                <c:pt idx="12027" formatCode="0.00E+00">
                  <c:v>-8.5285799999999996E-4</c:v>
                </c:pt>
                <c:pt idx="12028" formatCode="0.00E+00">
                  <c:v>-1.0416799999999999E-3</c:v>
                </c:pt>
                <c:pt idx="12029" formatCode="0.00E+00">
                  <c:v>-1.22737E-3</c:v>
                </c:pt>
                <c:pt idx="12030" formatCode="0.00E+00">
                  <c:v>-1.40967E-3</c:v>
                </c:pt>
                <c:pt idx="12031" formatCode="0.00E+00">
                  <c:v>-1.5883799999999999E-3</c:v>
                </c:pt>
                <c:pt idx="12032" formatCode="0.00E+00">
                  <c:v>-1.7632800000000001E-3</c:v>
                </c:pt>
                <c:pt idx="12033" formatCode="0.00E+00">
                  <c:v>-1.9341300000000001E-3</c:v>
                </c:pt>
                <c:pt idx="12034" formatCode="0.00E+00">
                  <c:v>-2.1007399999999998E-3</c:v>
                </c:pt>
                <c:pt idx="12035" formatCode="0.00E+00">
                  <c:v>-2.26305E-3</c:v>
                </c:pt>
                <c:pt idx="12036" formatCode="0.00E+00">
                  <c:v>-2.4209600000000002E-3</c:v>
                </c:pt>
                <c:pt idx="12037" formatCode="0.00E+00">
                  <c:v>-2.5743099999999998E-3</c:v>
                </c:pt>
                <c:pt idx="12038" formatCode="0.00E+00">
                  <c:v>-2.72296E-3</c:v>
                </c:pt>
                <c:pt idx="12039" formatCode="0.00E+00">
                  <c:v>-2.8667900000000001E-3</c:v>
                </c:pt>
                <c:pt idx="12040" formatCode="0.00E+00">
                  <c:v>-3.00571E-3</c:v>
                </c:pt>
                <c:pt idx="12041" formatCode="0.00E+00">
                  <c:v>-3.1396200000000001E-3</c:v>
                </c:pt>
                <c:pt idx="12042" formatCode="0.00E+00">
                  <c:v>-3.26838E-3</c:v>
                </c:pt>
                <c:pt idx="12043" formatCode="0.00E+00">
                  <c:v>-3.3917800000000001E-3</c:v>
                </c:pt>
                <c:pt idx="12044" formatCode="0.00E+00">
                  <c:v>-3.5095700000000001E-3</c:v>
                </c:pt>
                <c:pt idx="12045" formatCode="0.00E+00">
                  <c:v>-3.6215499999999999E-3</c:v>
                </c:pt>
                <c:pt idx="12046" formatCode="0.00E+00">
                  <c:v>-3.7276200000000001E-3</c:v>
                </c:pt>
                <c:pt idx="12047" formatCode="0.00E+00">
                  <c:v>-3.8276500000000001E-3</c:v>
                </c:pt>
                <c:pt idx="12048" formatCode="0.00E+00">
                  <c:v>-3.9215200000000004E-3</c:v>
                </c:pt>
                <c:pt idx="12049" formatCode="0.00E+00">
                  <c:v>-4.0090999999999998E-3</c:v>
                </c:pt>
                <c:pt idx="12050" formatCode="0.00E+00">
                  <c:v>-4.0903500000000004E-3</c:v>
                </c:pt>
                <c:pt idx="12051" formatCode="0.00E+00">
                  <c:v>-4.1652299999999998E-3</c:v>
                </c:pt>
                <c:pt idx="12052" formatCode="0.00E+00">
                  <c:v>-4.2337299999999998E-3</c:v>
                </c:pt>
                <c:pt idx="12053" formatCode="0.00E+00">
                  <c:v>-4.2957799999999999E-3</c:v>
                </c:pt>
                <c:pt idx="12054" formatCode="0.00E+00">
                  <c:v>-4.3513299999999996E-3</c:v>
                </c:pt>
                <c:pt idx="12055" formatCode="0.00E+00">
                  <c:v>-4.40033E-3</c:v>
                </c:pt>
                <c:pt idx="12056" formatCode="0.00E+00">
                  <c:v>-4.4427299999999998E-3</c:v>
                </c:pt>
                <c:pt idx="12057" formatCode="0.00E+00">
                  <c:v>-4.4784100000000004E-3</c:v>
                </c:pt>
                <c:pt idx="12058" formatCode="0.00E+00">
                  <c:v>-4.5072699999999999E-3</c:v>
                </c:pt>
                <c:pt idx="12059" formatCode="0.00E+00">
                  <c:v>-4.5292300000000004E-3</c:v>
                </c:pt>
                <c:pt idx="12060" formatCode="0.00E+00">
                  <c:v>-4.5442800000000004E-3</c:v>
                </c:pt>
                <c:pt idx="12061" formatCode="0.00E+00">
                  <c:v>-4.55238E-3</c:v>
                </c:pt>
                <c:pt idx="12062" formatCode="0.00E+00">
                  <c:v>-4.5535100000000002E-3</c:v>
                </c:pt>
                <c:pt idx="12063" formatCode="0.00E+00">
                  <c:v>-4.5476400000000004E-3</c:v>
                </c:pt>
                <c:pt idx="12064" formatCode="0.00E+00">
                  <c:v>-4.5347599999999997E-3</c:v>
                </c:pt>
                <c:pt idx="12065" formatCode="0.00E+00">
                  <c:v>-4.5148799999999998E-3</c:v>
                </c:pt>
                <c:pt idx="12066" formatCode="0.00E+00">
                  <c:v>-4.48811E-3</c:v>
                </c:pt>
                <c:pt idx="12067" formatCode="0.00E+00">
                  <c:v>-4.4545599999999998E-3</c:v>
                </c:pt>
                <c:pt idx="12068" formatCode="0.00E+00">
                  <c:v>-4.4142699999999997E-3</c:v>
                </c:pt>
                <c:pt idx="12069" formatCode="0.00E+00">
                  <c:v>-4.3673100000000001E-3</c:v>
                </c:pt>
                <c:pt idx="12070" formatCode="0.00E+00">
                  <c:v>-4.3137399999999999E-3</c:v>
                </c:pt>
                <c:pt idx="12071" formatCode="0.00E+00">
                  <c:v>-4.2536800000000001E-3</c:v>
                </c:pt>
                <c:pt idx="12072" formatCode="0.00E+00">
                  <c:v>-4.1871499999999997E-3</c:v>
                </c:pt>
                <c:pt idx="12073" formatCode="0.00E+00">
                  <c:v>-4.1140700000000001E-3</c:v>
                </c:pt>
                <c:pt idx="12074" formatCode="0.00E+00">
                  <c:v>-4.0343599999999999E-3</c:v>
                </c:pt>
                <c:pt idx="12075" formatCode="0.00E+00">
                  <c:v>-3.9481100000000003E-3</c:v>
                </c:pt>
                <c:pt idx="12076" formatCode="0.00E+00">
                  <c:v>-3.8554599999999998E-3</c:v>
                </c:pt>
                <c:pt idx="12077" formatCode="0.00E+00">
                  <c:v>-3.7565599999999999E-3</c:v>
                </c:pt>
                <c:pt idx="12078" formatCode="0.00E+00">
                  <c:v>-3.6514899999999999E-3</c:v>
                </c:pt>
                <c:pt idx="12079" formatCode="0.00E+00">
                  <c:v>-3.5403499999999998E-3</c:v>
                </c:pt>
                <c:pt idx="12080" formatCode="0.00E+00">
                  <c:v>-3.4232099999999999E-3</c:v>
                </c:pt>
                <c:pt idx="12081" formatCode="0.00E+00">
                  <c:v>-3.3002399999999999E-3</c:v>
                </c:pt>
                <c:pt idx="12082" formatCode="0.00E+00">
                  <c:v>-3.1715599999999999E-3</c:v>
                </c:pt>
                <c:pt idx="12083" formatCode="0.00E+00">
                  <c:v>-3.0371899999999999E-3</c:v>
                </c:pt>
                <c:pt idx="12084" formatCode="0.00E+00">
                  <c:v>-2.8971999999999999E-3</c:v>
                </c:pt>
                <c:pt idx="12085" formatCode="0.00E+00">
                  <c:v>-2.7517700000000002E-3</c:v>
                </c:pt>
                <c:pt idx="12086" formatCode="0.00E+00">
                  <c:v>-2.60114E-3</c:v>
                </c:pt>
                <c:pt idx="12087" formatCode="0.00E+00">
                  <c:v>-2.4454699999999999E-3</c:v>
                </c:pt>
                <c:pt idx="12088" formatCode="0.00E+00">
                  <c:v>-2.28488E-3</c:v>
                </c:pt>
                <c:pt idx="12089" formatCode="0.00E+00">
                  <c:v>-2.1195400000000001E-3</c:v>
                </c:pt>
                <c:pt idx="12090" formatCode="0.00E+00">
                  <c:v>-1.9496800000000001E-3</c:v>
                </c:pt>
                <c:pt idx="12091" formatCode="0.00E+00">
                  <c:v>-1.7755099999999999E-3</c:v>
                </c:pt>
                <c:pt idx="12092" formatCode="0.00E+00">
                  <c:v>-1.5971900000000001E-3</c:v>
                </c:pt>
                <c:pt idx="12093" formatCode="0.00E+00">
                  <c:v>-1.4147999999999999E-3</c:v>
                </c:pt>
                <c:pt idx="12094" formatCode="0.00E+00">
                  <c:v>-1.2284399999999999E-3</c:v>
                </c:pt>
                <c:pt idx="12095" formatCode="0.00E+00">
                  <c:v>-1.0382799999999999E-3</c:v>
                </c:pt>
                <c:pt idx="12096" formatCode="0.00E+00">
                  <c:v>-8.4449999999999998E-4</c:v>
                </c:pt>
                <c:pt idx="12097" formatCode="0.00E+00">
                  <c:v>-6.4731299999999995E-4</c:v>
                </c:pt>
                <c:pt idx="12098" formatCode="0.00E+00">
                  <c:v>-4.4688200000000001E-4</c:v>
                </c:pt>
                <c:pt idx="12099" formatCode="0.00E+00">
                  <c:v>-2.4336099999999999E-4</c:v>
                </c:pt>
                <c:pt idx="12100" formatCode="0.00E+00">
                  <c:v>-3.6912000000000002E-5</c:v>
                </c:pt>
                <c:pt idx="12101" formatCode="0.00E+00">
                  <c:v>1.7226200000000001E-4</c:v>
                </c:pt>
                <c:pt idx="12102" formatCode="0.00E+00">
                  <c:v>3.8393299999999998E-4</c:v>
                </c:pt>
                <c:pt idx="12103" formatCode="0.00E+00">
                  <c:v>5.9789299999999995E-4</c:v>
                </c:pt>
                <c:pt idx="12104" formatCode="0.00E+00">
                  <c:v>8.1395299999999996E-4</c:v>
                </c:pt>
                <c:pt idx="12105" formatCode="0.00E+00">
                  <c:v>1.0319000000000001E-3</c:v>
                </c:pt>
                <c:pt idx="12106" formatCode="0.00E+00">
                  <c:v>1.2515E-3</c:v>
                </c:pt>
                <c:pt idx="12107" formatCode="0.00E+00">
                  <c:v>1.4725999999999999E-3</c:v>
                </c:pt>
                <c:pt idx="12108" formatCode="0.00E+00">
                  <c:v>1.69502E-3</c:v>
                </c:pt>
                <c:pt idx="12109" formatCode="0.00E+00">
                  <c:v>1.9185300000000001E-3</c:v>
                </c:pt>
                <c:pt idx="12110" formatCode="0.00E+00">
                  <c:v>2.1428599999999999E-3</c:v>
                </c:pt>
                <c:pt idx="12111" formatCode="0.00E+00">
                  <c:v>2.3678100000000001E-3</c:v>
                </c:pt>
                <c:pt idx="12112" formatCode="0.00E+00">
                  <c:v>2.59326E-3</c:v>
                </c:pt>
                <c:pt idx="12113" formatCode="0.00E+00">
                  <c:v>2.8190899999999998E-3</c:v>
                </c:pt>
                <c:pt idx="12114" formatCode="0.00E+00">
                  <c:v>3.0450999999999998E-3</c:v>
                </c:pt>
                <c:pt idx="12115" formatCode="0.00E+00">
                  <c:v>3.2710500000000002E-3</c:v>
                </c:pt>
                <c:pt idx="12116" formatCode="0.00E+00">
                  <c:v>3.4967000000000002E-3</c:v>
                </c:pt>
                <c:pt idx="12117" formatCode="0.00E+00">
                  <c:v>3.7218799999999999E-3</c:v>
                </c:pt>
                <c:pt idx="12118" formatCode="0.00E+00">
                  <c:v>3.9464599999999997E-3</c:v>
                </c:pt>
                <c:pt idx="12119" formatCode="0.00E+00">
                  <c:v>4.1702600000000003E-3</c:v>
                </c:pt>
                <c:pt idx="12120" formatCode="0.00E+00">
                  <c:v>4.3929900000000003E-3</c:v>
                </c:pt>
                <c:pt idx="12121" formatCode="0.00E+00">
                  <c:v>4.6144100000000002E-3</c:v>
                </c:pt>
                <c:pt idx="12122" formatCode="0.00E+00">
                  <c:v>4.8343300000000004E-3</c:v>
                </c:pt>
                <c:pt idx="12123" formatCode="0.00E+00">
                  <c:v>5.0526199999999999E-3</c:v>
                </c:pt>
                <c:pt idx="12124" formatCode="0.00E+00">
                  <c:v>5.2691500000000002E-3</c:v>
                </c:pt>
                <c:pt idx="12125" formatCode="0.00E+00">
                  <c:v>5.4838100000000004E-3</c:v>
                </c:pt>
                <c:pt idx="12126" formatCode="0.00E+00">
                  <c:v>5.6964600000000004E-3</c:v>
                </c:pt>
                <c:pt idx="12127" formatCode="0.00E+00">
                  <c:v>5.9069400000000003E-3</c:v>
                </c:pt>
                <c:pt idx="12128" formatCode="0.00E+00">
                  <c:v>6.1151599999999997E-3</c:v>
                </c:pt>
                <c:pt idx="12129" formatCode="0.00E+00">
                  <c:v>6.3209399999999997E-3</c:v>
                </c:pt>
                <c:pt idx="12130" formatCode="0.00E+00">
                  <c:v>6.52405E-3</c:v>
                </c:pt>
                <c:pt idx="12131" formatCode="0.00E+00">
                  <c:v>6.7242600000000001E-3</c:v>
                </c:pt>
                <c:pt idx="12132" formatCode="0.00E+00">
                  <c:v>6.9213800000000004E-3</c:v>
                </c:pt>
                <c:pt idx="12133" formatCode="0.00E+00">
                  <c:v>7.1153199999999996E-3</c:v>
                </c:pt>
                <c:pt idx="12134" formatCode="0.00E+00">
                  <c:v>7.3060199999999999E-3</c:v>
                </c:pt>
                <c:pt idx="12135" formatCode="0.00E+00">
                  <c:v>7.4933899999999999E-3</c:v>
                </c:pt>
                <c:pt idx="12136" formatCode="0.00E+00">
                  <c:v>7.6773400000000004E-3</c:v>
                </c:pt>
                <c:pt idx="12137" formatCode="0.00E+00">
                  <c:v>7.8577400000000002E-3</c:v>
                </c:pt>
                <c:pt idx="12138" formatCode="0.00E+00">
                  <c:v>8.0344700000000002E-3</c:v>
                </c:pt>
                <c:pt idx="12139" formatCode="0.00E+00">
                  <c:v>8.2073900000000002E-3</c:v>
                </c:pt>
                <c:pt idx="12140" formatCode="0.00E+00">
                  <c:v>8.3763599999999994E-3</c:v>
                </c:pt>
                <c:pt idx="12141" formatCode="0.00E+00">
                  <c:v>8.5413099999999999E-3</c:v>
                </c:pt>
                <c:pt idx="12142" formatCode="0.00E+00">
                  <c:v>8.7021700000000004E-3</c:v>
                </c:pt>
                <c:pt idx="12143" formatCode="0.00E+00">
                  <c:v>8.8588799999999995E-3</c:v>
                </c:pt>
                <c:pt idx="12144" formatCode="0.00E+00">
                  <c:v>9.0113099999999998E-3</c:v>
                </c:pt>
                <c:pt idx="12145" formatCode="0.00E+00">
                  <c:v>9.1593200000000003E-3</c:v>
                </c:pt>
                <c:pt idx="12146" formatCode="0.00E+00">
                  <c:v>9.3028199999999998E-3</c:v>
                </c:pt>
                <c:pt idx="12147" formatCode="0.00E+00">
                  <c:v>9.4417200000000007E-3</c:v>
                </c:pt>
                <c:pt idx="12148" formatCode="0.00E+00">
                  <c:v>9.5759799999999996E-3</c:v>
                </c:pt>
                <c:pt idx="12149" formatCode="0.00E+00">
                  <c:v>9.7055300000000004E-3</c:v>
                </c:pt>
                <c:pt idx="12150" formatCode="0.00E+00">
                  <c:v>9.8303399999999999E-3</c:v>
                </c:pt>
                <c:pt idx="12151" formatCode="0.00E+00">
                  <c:v>9.9503100000000004E-3</c:v>
                </c:pt>
                <c:pt idx="12152">
                  <c:v>1.0065299999999999E-2</c:v>
                </c:pt>
                <c:pt idx="12153">
                  <c:v>1.01753E-2</c:v>
                </c:pt>
                <c:pt idx="12154">
                  <c:v>1.02804E-2</c:v>
                </c:pt>
                <c:pt idx="12155">
                  <c:v>1.03804E-2</c:v>
                </c:pt>
                <c:pt idx="12156">
                  <c:v>1.0475399999999999E-2</c:v>
                </c:pt>
                <c:pt idx="12157">
                  <c:v>1.05652E-2</c:v>
                </c:pt>
                <c:pt idx="12158">
                  <c:v>1.06499E-2</c:v>
                </c:pt>
                <c:pt idx="12159">
                  <c:v>1.0729499999999999E-2</c:v>
                </c:pt>
                <c:pt idx="12160">
                  <c:v>1.0803800000000001E-2</c:v>
                </c:pt>
                <c:pt idx="12161">
                  <c:v>1.0873000000000001E-2</c:v>
                </c:pt>
                <c:pt idx="12162">
                  <c:v>1.0937000000000001E-2</c:v>
                </c:pt>
                <c:pt idx="12163">
                  <c:v>1.0995899999999999E-2</c:v>
                </c:pt>
                <c:pt idx="12164">
                  <c:v>1.1049700000000001E-2</c:v>
                </c:pt>
                <c:pt idx="12165">
                  <c:v>1.10984E-2</c:v>
                </c:pt>
                <c:pt idx="12166">
                  <c:v>1.11419E-2</c:v>
                </c:pt>
                <c:pt idx="12167">
                  <c:v>1.11804E-2</c:v>
                </c:pt>
                <c:pt idx="12168">
                  <c:v>1.1213799999999999E-2</c:v>
                </c:pt>
                <c:pt idx="12169">
                  <c:v>1.1242200000000001E-2</c:v>
                </c:pt>
                <c:pt idx="12170">
                  <c:v>1.12654E-2</c:v>
                </c:pt>
                <c:pt idx="12171">
                  <c:v>1.12836E-2</c:v>
                </c:pt>
                <c:pt idx="12172">
                  <c:v>1.1296799999999999E-2</c:v>
                </c:pt>
                <c:pt idx="12173">
                  <c:v>1.1305000000000001E-2</c:v>
                </c:pt>
                <c:pt idx="12174">
                  <c:v>1.1308199999999999E-2</c:v>
                </c:pt>
                <c:pt idx="12175">
                  <c:v>1.1306500000000001E-2</c:v>
                </c:pt>
                <c:pt idx="12176">
                  <c:v>1.1299999999999999E-2</c:v>
                </c:pt>
                <c:pt idx="12177">
                  <c:v>1.12888E-2</c:v>
                </c:pt>
                <c:pt idx="12178">
                  <c:v>1.1273E-2</c:v>
                </c:pt>
                <c:pt idx="12179">
                  <c:v>1.12526E-2</c:v>
                </c:pt>
                <c:pt idx="12180">
                  <c:v>1.1227600000000001E-2</c:v>
                </c:pt>
                <c:pt idx="12181">
                  <c:v>1.1198E-2</c:v>
                </c:pt>
                <c:pt idx="12182">
                  <c:v>1.11638E-2</c:v>
                </c:pt>
                <c:pt idx="12183">
                  <c:v>1.1124999999999999E-2</c:v>
                </c:pt>
                <c:pt idx="12184">
                  <c:v>1.10817E-2</c:v>
                </c:pt>
                <c:pt idx="12185">
                  <c:v>1.10341E-2</c:v>
                </c:pt>
                <c:pt idx="12186">
                  <c:v>1.09821E-2</c:v>
                </c:pt>
                <c:pt idx="12187">
                  <c:v>1.0925799999999999E-2</c:v>
                </c:pt>
                <c:pt idx="12188">
                  <c:v>1.0865400000000001E-2</c:v>
                </c:pt>
                <c:pt idx="12189">
                  <c:v>1.08009E-2</c:v>
                </c:pt>
                <c:pt idx="12190">
                  <c:v>1.07323E-2</c:v>
                </c:pt>
                <c:pt idx="12191">
                  <c:v>1.0659800000000001E-2</c:v>
                </c:pt>
                <c:pt idx="12192">
                  <c:v>1.0583499999999999E-2</c:v>
                </c:pt>
                <c:pt idx="12193">
                  <c:v>1.0503500000000001E-2</c:v>
                </c:pt>
                <c:pt idx="12194">
                  <c:v>1.04198E-2</c:v>
                </c:pt>
                <c:pt idx="12195">
                  <c:v>1.03325E-2</c:v>
                </c:pt>
                <c:pt idx="12196">
                  <c:v>1.02416E-2</c:v>
                </c:pt>
                <c:pt idx="12197">
                  <c:v>1.01473E-2</c:v>
                </c:pt>
                <c:pt idx="12198">
                  <c:v>1.0049600000000001E-2</c:v>
                </c:pt>
                <c:pt idx="12199" formatCode="0.00E+00">
                  <c:v>9.9486100000000001E-3</c:v>
                </c:pt>
                <c:pt idx="12200" formatCode="0.00E+00">
                  <c:v>9.8443799999999998E-3</c:v>
                </c:pt>
                <c:pt idx="12201" formatCode="0.00E+00">
                  <c:v>9.7370200000000007E-3</c:v>
                </c:pt>
                <c:pt idx="12202" formatCode="0.00E+00">
                  <c:v>9.6265900000000008E-3</c:v>
                </c:pt>
                <c:pt idx="12203" formatCode="0.00E+00">
                  <c:v>9.5131599999999997E-3</c:v>
                </c:pt>
                <c:pt idx="12204" formatCode="0.00E+00">
                  <c:v>9.3968699999999999E-3</c:v>
                </c:pt>
                <c:pt idx="12205" formatCode="0.00E+00">
                  <c:v>9.2778200000000009E-3</c:v>
                </c:pt>
                <c:pt idx="12206" formatCode="0.00E+00">
                  <c:v>9.1560600000000006E-3</c:v>
                </c:pt>
                <c:pt idx="12207" formatCode="0.00E+00">
                  <c:v>9.0316200000000006E-3</c:v>
                </c:pt>
                <c:pt idx="12208" formatCode="0.00E+00">
                  <c:v>8.9045700000000005E-3</c:v>
                </c:pt>
                <c:pt idx="12209" formatCode="0.00E+00">
                  <c:v>8.7749999999999998E-3</c:v>
                </c:pt>
                <c:pt idx="12210" formatCode="0.00E+00">
                  <c:v>8.6429799999999998E-3</c:v>
                </c:pt>
                <c:pt idx="12211" formatCode="0.00E+00">
                  <c:v>8.5086099999999998E-3</c:v>
                </c:pt>
                <c:pt idx="12212" formatCode="0.00E+00">
                  <c:v>8.3719799999999994E-3</c:v>
                </c:pt>
                <c:pt idx="12213" formatCode="0.00E+00">
                  <c:v>8.2331699999999997E-3</c:v>
                </c:pt>
                <c:pt idx="12214" formatCode="0.00E+00">
                  <c:v>8.0922600000000004E-3</c:v>
                </c:pt>
                <c:pt idx="12215" formatCode="0.00E+00">
                  <c:v>7.9493399999999992E-3</c:v>
                </c:pt>
                <c:pt idx="12216" formatCode="0.00E+00">
                  <c:v>7.8044899999999999E-3</c:v>
                </c:pt>
                <c:pt idx="12217" formatCode="0.00E+00">
                  <c:v>7.6578000000000002E-3</c:v>
                </c:pt>
                <c:pt idx="12218" formatCode="0.00E+00">
                  <c:v>7.5093499999999997E-3</c:v>
                </c:pt>
                <c:pt idx="12219" formatCode="0.00E+00">
                  <c:v>7.3591799999999999E-3</c:v>
                </c:pt>
                <c:pt idx="12220" formatCode="0.00E+00">
                  <c:v>7.2073500000000004E-3</c:v>
                </c:pt>
                <c:pt idx="12221" formatCode="0.00E+00">
                  <c:v>7.05392E-3</c:v>
                </c:pt>
                <c:pt idx="12222" formatCode="0.00E+00">
                  <c:v>6.8989999999999998E-3</c:v>
                </c:pt>
                <c:pt idx="12223" formatCode="0.00E+00">
                  <c:v>6.7426700000000001E-3</c:v>
                </c:pt>
                <c:pt idx="12224" formatCode="0.00E+00">
                  <c:v>6.5850099999999996E-3</c:v>
                </c:pt>
                <c:pt idx="12225" formatCode="0.00E+00">
                  <c:v>6.4261199999999996E-3</c:v>
                </c:pt>
                <c:pt idx="12226" formatCode="0.00E+00">
                  <c:v>6.2660900000000002E-3</c:v>
                </c:pt>
                <c:pt idx="12227" formatCode="0.00E+00">
                  <c:v>6.1049900000000002E-3</c:v>
                </c:pt>
                <c:pt idx="12228" formatCode="0.00E+00">
                  <c:v>5.9428399999999996E-3</c:v>
                </c:pt>
                <c:pt idx="12229" formatCode="0.00E+00">
                  <c:v>5.7796799999999997E-3</c:v>
                </c:pt>
                <c:pt idx="12230" formatCode="0.00E+00">
                  <c:v>5.6155700000000003E-3</c:v>
                </c:pt>
                <c:pt idx="12231" formatCode="0.00E+00">
                  <c:v>5.4505600000000001E-3</c:v>
                </c:pt>
                <c:pt idx="12232" formatCode="0.00E+00">
                  <c:v>5.2846999999999998E-3</c:v>
                </c:pt>
                <c:pt idx="12233" formatCode="0.00E+00">
                  <c:v>5.1180499999999999E-3</c:v>
                </c:pt>
                <c:pt idx="12234" formatCode="0.00E+00">
                  <c:v>4.9507199999999996E-3</c:v>
                </c:pt>
                <c:pt idx="12235" formatCode="0.00E+00">
                  <c:v>4.7828000000000002E-3</c:v>
                </c:pt>
                <c:pt idx="12236" formatCode="0.00E+00">
                  <c:v>4.6143199999999999E-3</c:v>
                </c:pt>
                <c:pt idx="12237" formatCode="0.00E+00">
                  <c:v>4.4453399999999999E-3</c:v>
                </c:pt>
                <c:pt idx="12238" formatCode="0.00E+00">
                  <c:v>4.2759299999999998E-3</c:v>
                </c:pt>
                <c:pt idx="12239" formatCode="0.00E+00">
                  <c:v>4.1061800000000001E-3</c:v>
                </c:pt>
                <c:pt idx="12240" formatCode="0.00E+00">
                  <c:v>3.9361800000000001E-3</c:v>
                </c:pt>
                <c:pt idx="12241" formatCode="0.00E+00">
                  <c:v>3.7659899999999999E-3</c:v>
                </c:pt>
                <c:pt idx="12242" formatCode="0.00E+00">
                  <c:v>3.5956999999999999E-3</c:v>
                </c:pt>
                <c:pt idx="12243" formatCode="0.00E+00">
                  <c:v>3.4253899999999999E-3</c:v>
                </c:pt>
                <c:pt idx="12244" formatCode="0.00E+00">
                  <c:v>3.2551300000000002E-3</c:v>
                </c:pt>
                <c:pt idx="12245" formatCode="0.00E+00">
                  <c:v>3.08501E-3</c:v>
                </c:pt>
                <c:pt idx="12246" formatCode="0.00E+00">
                  <c:v>2.91508E-3</c:v>
                </c:pt>
                <c:pt idx="12247" formatCode="0.00E+00">
                  <c:v>2.7454100000000002E-3</c:v>
                </c:pt>
                <c:pt idx="12248" formatCode="0.00E+00">
                  <c:v>2.5760499999999999E-3</c:v>
                </c:pt>
                <c:pt idx="12249" formatCode="0.00E+00">
                  <c:v>2.4070699999999999E-3</c:v>
                </c:pt>
                <c:pt idx="12250" formatCode="0.00E+00">
                  <c:v>2.2385299999999999E-3</c:v>
                </c:pt>
                <c:pt idx="12251" formatCode="0.00E+00">
                  <c:v>2.0705400000000001E-3</c:v>
                </c:pt>
                <c:pt idx="12252" formatCode="0.00E+00">
                  <c:v>1.9031899999999999E-3</c:v>
                </c:pt>
                <c:pt idx="12253" formatCode="0.00E+00">
                  <c:v>1.73657E-3</c:v>
                </c:pt>
                <c:pt idx="12254" formatCode="0.00E+00">
                  <c:v>1.57077E-3</c:v>
                </c:pt>
                <c:pt idx="12255" formatCode="0.00E+00">
                  <c:v>1.40584E-3</c:v>
                </c:pt>
                <c:pt idx="12256" formatCode="0.00E+00">
                  <c:v>1.24187E-3</c:v>
                </c:pt>
                <c:pt idx="12257" formatCode="0.00E+00">
                  <c:v>1.0789199999999999E-3</c:v>
                </c:pt>
                <c:pt idx="12258" formatCode="0.00E+00">
                  <c:v>9.1708000000000002E-4</c:v>
                </c:pt>
                <c:pt idx="12259" formatCode="0.00E+00">
                  <c:v>7.5640400000000002E-4</c:v>
                </c:pt>
                <c:pt idx="12260" formatCode="0.00E+00">
                  <c:v>5.9696399999999996E-4</c:v>
                </c:pt>
                <c:pt idx="12261" formatCode="0.00E+00">
                  <c:v>4.38835E-4</c:v>
                </c:pt>
                <c:pt idx="12262" formatCode="0.00E+00">
                  <c:v>2.8210699999999997E-4</c:v>
                </c:pt>
                <c:pt idx="12263" formatCode="0.00E+00">
                  <c:v>1.2687500000000001E-4</c:v>
                </c:pt>
                <c:pt idx="12264" formatCode="0.00E+00">
                  <c:v>-2.6761799999999998E-5</c:v>
                </c:pt>
                <c:pt idx="12265" formatCode="0.00E+00">
                  <c:v>-1.7869899999999999E-4</c:v>
                </c:pt>
                <c:pt idx="12266" formatCode="0.00E+00">
                  <c:v>-3.2883599999999999E-4</c:v>
                </c:pt>
                <c:pt idx="12267" formatCode="0.00E+00">
                  <c:v>-4.7708100000000002E-4</c:v>
                </c:pt>
                <c:pt idx="12268" formatCode="0.00E+00">
                  <c:v>-6.2334900000000004E-4</c:v>
                </c:pt>
                <c:pt idx="12269" formatCode="0.00E+00">
                  <c:v>-7.6755599999999997E-4</c:v>
                </c:pt>
                <c:pt idx="12270" formatCode="0.00E+00">
                  <c:v>-9.0961299999999998E-4</c:v>
                </c:pt>
                <c:pt idx="12271" formatCode="0.00E+00">
                  <c:v>-1.0494300000000001E-3</c:v>
                </c:pt>
                <c:pt idx="12272" formatCode="0.00E+00">
                  <c:v>-1.1869000000000001E-3</c:v>
                </c:pt>
                <c:pt idx="12273" formatCode="0.00E+00">
                  <c:v>-1.3219499999999999E-3</c:v>
                </c:pt>
                <c:pt idx="12274" formatCode="0.00E+00">
                  <c:v>-1.45448E-3</c:v>
                </c:pt>
                <c:pt idx="12275" formatCode="0.00E+00">
                  <c:v>-1.58438E-3</c:v>
                </c:pt>
                <c:pt idx="12276" formatCode="0.00E+00">
                  <c:v>-1.71156E-3</c:v>
                </c:pt>
                <c:pt idx="12277" formatCode="0.00E+00">
                  <c:v>-1.83592E-3</c:v>
                </c:pt>
                <c:pt idx="12278" formatCode="0.00E+00">
                  <c:v>-1.95736E-3</c:v>
                </c:pt>
                <c:pt idx="12279" formatCode="0.00E+00">
                  <c:v>-2.0758E-3</c:v>
                </c:pt>
                <c:pt idx="12280" formatCode="0.00E+00">
                  <c:v>-2.19112E-3</c:v>
                </c:pt>
                <c:pt idx="12281" formatCode="0.00E+00">
                  <c:v>-2.3032199999999999E-3</c:v>
                </c:pt>
                <c:pt idx="12282" formatCode="0.00E+00">
                  <c:v>-2.4120000000000001E-3</c:v>
                </c:pt>
                <c:pt idx="12283" formatCode="0.00E+00">
                  <c:v>-2.5173600000000002E-3</c:v>
                </c:pt>
                <c:pt idx="12284" formatCode="0.00E+00">
                  <c:v>-2.61919E-3</c:v>
                </c:pt>
                <c:pt idx="12285" formatCode="0.00E+00">
                  <c:v>-2.7173900000000001E-3</c:v>
                </c:pt>
                <c:pt idx="12286" formatCode="0.00E+00">
                  <c:v>-2.8118700000000002E-3</c:v>
                </c:pt>
                <c:pt idx="12287" formatCode="0.00E+00">
                  <c:v>-2.9025700000000001E-3</c:v>
                </c:pt>
                <c:pt idx="12288" formatCode="0.00E+00">
                  <c:v>-2.98935E-3</c:v>
                </c:pt>
                <c:pt idx="12289" formatCode="0.00E+00">
                  <c:v>-3.0721300000000002E-3</c:v>
                </c:pt>
                <c:pt idx="12290" formatCode="0.00E+00">
                  <c:v>-3.1508199999999999E-3</c:v>
                </c:pt>
                <c:pt idx="12291" formatCode="0.00E+00">
                  <c:v>-3.2253199999999998E-3</c:v>
                </c:pt>
                <c:pt idx="12292" formatCode="0.00E+00">
                  <c:v>-3.29555E-3</c:v>
                </c:pt>
                <c:pt idx="12293" formatCode="0.00E+00">
                  <c:v>-3.36141E-3</c:v>
                </c:pt>
                <c:pt idx="12294" formatCode="0.00E+00">
                  <c:v>-3.42283E-3</c:v>
                </c:pt>
                <c:pt idx="12295" formatCode="0.00E+00">
                  <c:v>-3.47971E-3</c:v>
                </c:pt>
                <c:pt idx="12296" formatCode="0.00E+00">
                  <c:v>-3.5319700000000002E-3</c:v>
                </c:pt>
                <c:pt idx="12297" formatCode="0.00E+00">
                  <c:v>-3.5795200000000001E-3</c:v>
                </c:pt>
                <c:pt idx="12298" formatCode="0.00E+00">
                  <c:v>-3.6222699999999999E-3</c:v>
                </c:pt>
                <c:pt idx="12299" formatCode="0.00E+00">
                  <c:v>-3.6601400000000001E-3</c:v>
                </c:pt>
                <c:pt idx="12300" formatCode="0.00E+00">
                  <c:v>-3.6930499999999998E-3</c:v>
                </c:pt>
                <c:pt idx="12301" formatCode="0.00E+00">
                  <c:v>-3.7209299999999999E-3</c:v>
                </c:pt>
                <c:pt idx="12302" formatCode="0.00E+00">
                  <c:v>-3.74369E-3</c:v>
                </c:pt>
                <c:pt idx="12303" formatCode="0.00E+00">
                  <c:v>-3.7612800000000001E-3</c:v>
                </c:pt>
                <c:pt idx="12304" formatCode="0.00E+00">
                  <c:v>-3.7736100000000002E-3</c:v>
                </c:pt>
                <c:pt idx="12305" formatCode="0.00E+00">
                  <c:v>-3.7806200000000002E-3</c:v>
                </c:pt>
                <c:pt idx="12306" formatCode="0.00E+00">
                  <c:v>-3.7822400000000001E-3</c:v>
                </c:pt>
                <c:pt idx="12307" formatCode="0.00E+00">
                  <c:v>-3.7784300000000002E-3</c:v>
                </c:pt>
                <c:pt idx="12308" formatCode="0.00E+00">
                  <c:v>-3.76911E-3</c:v>
                </c:pt>
                <c:pt idx="12309" formatCode="0.00E+00">
                  <c:v>-3.7542399999999998E-3</c:v>
                </c:pt>
                <c:pt idx="12310" formatCode="0.00E+00">
                  <c:v>-3.73376E-3</c:v>
                </c:pt>
                <c:pt idx="12311" formatCode="0.00E+00">
                  <c:v>-3.70762E-3</c:v>
                </c:pt>
                <c:pt idx="12312" formatCode="0.00E+00">
                  <c:v>-3.67578E-3</c:v>
                </c:pt>
                <c:pt idx="12313" formatCode="0.00E+00">
                  <c:v>-3.63818E-3</c:v>
                </c:pt>
                <c:pt idx="12314" formatCode="0.00E+00">
                  <c:v>-3.5947900000000001E-3</c:v>
                </c:pt>
                <c:pt idx="12315" formatCode="0.00E+00">
                  <c:v>-3.5455700000000001E-3</c:v>
                </c:pt>
                <c:pt idx="12316" formatCode="0.00E+00">
                  <c:v>-3.4904699999999999E-3</c:v>
                </c:pt>
                <c:pt idx="12317" formatCode="0.00E+00">
                  <c:v>-3.4294799999999999E-3</c:v>
                </c:pt>
                <c:pt idx="12318" formatCode="0.00E+00">
                  <c:v>-3.3625600000000001E-3</c:v>
                </c:pt>
                <c:pt idx="12319" formatCode="0.00E+00">
                  <c:v>-3.2896800000000001E-3</c:v>
                </c:pt>
                <c:pt idx="12320" formatCode="0.00E+00">
                  <c:v>-3.21084E-3</c:v>
                </c:pt>
                <c:pt idx="12321" formatCode="0.00E+00">
                  <c:v>-3.1260099999999998E-3</c:v>
                </c:pt>
                <c:pt idx="12322" formatCode="0.00E+00">
                  <c:v>-3.0351900000000001E-3</c:v>
                </c:pt>
                <c:pt idx="12323" formatCode="0.00E+00">
                  <c:v>-2.93838E-3</c:v>
                </c:pt>
                <c:pt idx="12324" formatCode="0.00E+00">
                  <c:v>-2.8355799999999999E-3</c:v>
                </c:pt>
                <c:pt idx="12325" formatCode="0.00E+00">
                  <c:v>-2.72683E-3</c:v>
                </c:pt>
                <c:pt idx="12326" formatCode="0.00E+00">
                  <c:v>-2.6121400000000002E-3</c:v>
                </c:pt>
                <c:pt idx="12327" formatCode="0.00E+00">
                  <c:v>-2.49153E-3</c:v>
                </c:pt>
                <c:pt idx="12328" formatCode="0.00E+00">
                  <c:v>-2.3650500000000001E-3</c:v>
                </c:pt>
                <c:pt idx="12329" formatCode="0.00E+00">
                  <c:v>-2.23274E-3</c:v>
                </c:pt>
                <c:pt idx="12330" formatCode="0.00E+00">
                  <c:v>-2.09465E-3</c:v>
                </c:pt>
                <c:pt idx="12331" formatCode="0.00E+00">
                  <c:v>-1.9508500000000001E-3</c:v>
                </c:pt>
                <c:pt idx="12332" formatCode="0.00E+00">
                  <c:v>-1.80141E-3</c:v>
                </c:pt>
                <c:pt idx="12333" formatCode="0.00E+00">
                  <c:v>-1.6463700000000001E-3</c:v>
                </c:pt>
                <c:pt idx="12334" formatCode="0.00E+00">
                  <c:v>-1.4857900000000001E-3</c:v>
                </c:pt>
                <c:pt idx="12335" formatCode="0.00E+00">
                  <c:v>-1.31975E-3</c:v>
                </c:pt>
                <c:pt idx="12336" formatCode="0.00E+00">
                  <c:v>-1.14832E-3</c:v>
                </c:pt>
                <c:pt idx="12337" formatCode="0.00E+00">
                  <c:v>-9.7159199999999996E-4</c:v>
                </c:pt>
                <c:pt idx="12338" formatCode="0.00E+00">
                  <c:v>-7.8964599999999997E-4</c:v>
                </c:pt>
                <c:pt idx="12339" formatCode="0.00E+00">
                  <c:v>-6.0257799999999999E-4</c:v>
                </c:pt>
                <c:pt idx="12340" formatCode="0.00E+00">
                  <c:v>-4.105E-4</c:v>
                </c:pt>
                <c:pt idx="12341" formatCode="0.00E+00">
                  <c:v>-2.1353499999999999E-4</c:v>
                </c:pt>
                <c:pt idx="12342" formatCode="0.00E+00">
                  <c:v>-1.18034E-5</c:v>
                </c:pt>
                <c:pt idx="12343" formatCode="0.00E+00">
                  <c:v>1.94568E-4</c:v>
                </c:pt>
                <c:pt idx="12344" formatCode="0.00E+00">
                  <c:v>4.05442E-4</c:v>
                </c:pt>
                <c:pt idx="12345" formatCode="0.00E+00">
                  <c:v>6.2067399999999999E-4</c:v>
                </c:pt>
                <c:pt idx="12346" formatCode="0.00E+00">
                  <c:v>8.40115E-4</c:v>
                </c:pt>
                <c:pt idx="12347" formatCode="0.00E+00">
                  <c:v>1.0636199999999999E-3</c:v>
                </c:pt>
                <c:pt idx="12348" formatCode="0.00E+00">
                  <c:v>1.2910599999999999E-3</c:v>
                </c:pt>
                <c:pt idx="12349" formatCode="0.00E+00">
                  <c:v>1.52227E-3</c:v>
                </c:pt>
                <c:pt idx="12350" formatCode="0.00E+00">
                  <c:v>1.7570999999999999E-3</c:v>
                </c:pt>
                <c:pt idx="12351" formatCode="0.00E+00">
                  <c:v>1.9953800000000002E-3</c:v>
                </c:pt>
                <c:pt idx="12352" formatCode="0.00E+00">
                  <c:v>2.2369199999999999E-3</c:v>
                </c:pt>
                <c:pt idx="12353" formatCode="0.00E+00">
                  <c:v>2.4815200000000001E-3</c:v>
                </c:pt>
                <c:pt idx="12354" formatCode="0.00E+00">
                  <c:v>2.72901E-3</c:v>
                </c:pt>
                <c:pt idx="12355" formatCode="0.00E+00">
                  <c:v>2.97919E-3</c:v>
                </c:pt>
                <c:pt idx="12356" formatCode="0.00E+00">
                  <c:v>3.2318899999999998E-3</c:v>
                </c:pt>
                <c:pt idx="12357" formatCode="0.00E+00">
                  <c:v>3.4869200000000001E-3</c:v>
                </c:pt>
                <c:pt idx="12358" formatCode="0.00E+00">
                  <c:v>3.74407E-3</c:v>
                </c:pt>
                <c:pt idx="12359" formatCode="0.00E+00">
                  <c:v>4.0031399999999997E-3</c:v>
                </c:pt>
                <c:pt idx="12360" formatCode="0.00E+00">
                  <c:v>4.2639100000000001E-3</c:v>
                </c:pt>
                <c:pt idx="12361" formatCode="0.00E+00">
                  <c:v>4.5261800000000003E-3</c:v>
                </c:pt>
                <c:pt idx="12362" formatCode="0.00E+00">
                  <c:v>4.7897499999999997E-3</c:v>
                </c:pt>
                <c:pt idx="12363" formatCode="0.00E+00">
                  <c:v>5.0543999999999997E-3</c:v>
                </c:pt>
                <c:pt idx="12364" formatCode="0.00E+00">
                  <c:v>5.3199199999999997E-3</c:v>
                </c:pt>
                <c:pt idx="12365" formatCode="0.00E+00">
                  <c:v>5.5860800000000002E-3</c:v>
                </c:pt>
                <c:pt idx="12366" formatCode="0.00E+00">
                  <c:v>5.8526400000000001E-3</c:v>
                </c:pt>
                <c:pt idx="12367" formatCode="0.00E+00">
                  <c:v>6.11935E-3</c:v>
                </c:pt>
                <c:pt idx="12368" formatCode="0.00E+00">
                  <c:v>6.3859600000000004E-3</c:v>
                </c:pt>
                <c:pt idx="12369" formatCode="0.00E+00">
                  <c:v>6.6522400000000002E-3</c:v>
                </c:pt>
                <c:pt idx="12370" formatCode="0.00E+00">
                  <c:v>6.9179699999999998E-3</c:v>
                </c:pt>
                <c:pt idx="12371" formatCode="0.00E+00">
                  <c:v>7.1829199999999998E-3</c:v>
                </c:pt>
                <c:pt idx="12372" formatCode="0.00E+00">
                  <c:v>7.4468800000000003E-3</c:v>
                </c:pt>
                <c:pt idx="12373" formatCode="0.00E+00">
                  <c:v>7.7096300000000003E-3</c:v>
                </c:pt>
                <c:pt idx="12374" formatCode="0.00E+00">
                  <c:v>7.9708799999999996E-3</c:v>
                </c:pt>
                <c:pt idx="12375" formatCode="0.00E+00">
                  <c:v>8.2303600000000008E-3</c:v>
                </c:pt>
                <c:pt idx="12376" formatCode="0.00E+00">
                  <c:v>8.4878000000000002E-3</c:v>
                </c:pt>
                <c:pt idx="12377" formatCode="0.00E+00">
                  <c:v>8.7429699999999992E-3</c:v>
                </c:pt>
                <c:pt idx="12378" formatCode="0.00E+00">
                  <c:v>8.9956299999999993E-3</c:v>
                </c:pt>
                <c:pt idx="12379" formatCode="0.00E+00">
                  <c:v>9.2455499999999999E-3</c:v>
                </c:pt>
                <c:pt idx="12380" formatCode="0.00E+00">
                  <c:v>9.4924699999999994E-3</c:v>
                </c:pt>
                <c:pt idx="12381" formatCode="0.00E+00">
                  <c:v>9.7361300000000008E-3</c:v>
                </c:pt>
                <c:pt idx="12382" formatCode="0.00E+00">
                  <c:v>9.9762800000000006E-3</c:v>
                </c:pt>
                <c:pt idx="12383">
                  <c:v>1.02127E-2</c:v>
                </c:pt>
                <c:pt idx="12384">
                  <c:v>1.04452E-2</c:v>
                </c:pt>
                <c:pt idx="12385">
                  <c:v>1.06736E-2</c:v>
                </c:pt>
                <c:pt idx="12386">
                  <c:v>1.08976E-2</c:v>
                </c:pt>
                <c:pt idx="12387">
                  <c:v>1.1117E-2</c:v>
                </c:pt>
                <c:pt idx="12388">
                  <c:v>1.1331600000000001E-2</c:v>
                </c:pt>
                <c:pt idx="12389">
                  <c:v>1.15412E-2</c:v>
                </c:pt>
                <c:pt idx="12390">
                  <c:v>1.17456E-2</c:v>
                </c:pt>
                <c:pt idx="12391">
                  <c:v>1.1944700000000001E-2</c:v>
                </c:pt>
                <c:pt idx="12392">
                  <c:v>1.2138100000000001E-2</c:v>
                </c:pt>
                <c:pt idx="12393">
                  <c:v>1.2325600000000001E-2</c:v>
                </c:pt>
                <c:pt idx="12394">
                  <c:v>1.2507000000000001E-2</c:v>
                </c:pt>
                <c:pt idx="12395">
                  <c:v>1.26821E-2</c:v>
                </c:pt>
                <c:pt idx="12396">
                  <c:v>1.28506E-2</c:v>
                </c:pt>
                <c:pt idx="12397">
                  <c:v>1.30124E-2</c:v>
                </c:pt>
                <c:pt idx="12398">
                  <c:v>1.31673E-2</c:v>
                </c:pt>
                <c:pt idx="12399">
                  <c:v>1.33151E-2</c:v>
                </c:pt>
                <c:pt idx="12400">
                  <c:v>1.3455699999999999E-2</c:v>
                </c:pt>
                <c:pt idx="12401">
                  <c:v>1.3588899999999999E-2</c:v>
                </c:pt>
                <c:pt idx="12402">
                  <c:v>1.37144E-2</c:v>
                </c:pt>
                <c:pt idx="12403">
                  <c:v>1.3832199999999999E-2</c:v>
                </c:pt>
                <c:pt idx="12404">
                  <c:v>1.39419E-2</c:v>
                </c:pt>
                <c:pt idx="12405">
                  <c:v>1.40436E-2</c:v>
                </c:pt>
                <c:pt idx="12406">
                  <c:v>1.4137E-2</c:v>
                </c:pt>
                <c:pt idx="12407">
                  <c:v>1.42221E-2</c:v>
                </c:pt>
                <c:pt idx="12408">
                  <c:v>1.42989E-2</c:v>
                </c:pt>
                <c:pt idx="12409">
                  <c:v>1.4367100000000001E-2</c:v>
                </c:pt>
                <c:pt idx="12410">
                  <c:v>1.4426700000000001E-2</c:v>
                </c:pt>
                <c:pt idx="12411">
                  <c:v>1.4477500000000001E-2</c:v>
                </c:pt>
                <c:pt idx="12412">
                  <c:v>1.4519600000000001E-2</c:v>
                </c:pt>
                <c:pt idx="12413">
                  <c:v>1.45527E-2</c:v>
                </c:pt>
                <c:pt idx="12414">
                  <c:v>1.4576799999999999E-2</c:v>
                </c:pt>
                <c:pt idx="12415">
                  <c:v>1.45919E-2</c:v>
                </c:pt>
                <c:pt idx="12416">
                  <c:v>1.4597799999999999E-2</c:v>
                </c:pt>
                <c:pt idx="12417">
                  <c:v>1.45945E-2</c:v>
                </c:pt>
                <c:pt idx="12418">
                  <c:v>1.45819E-2</c:v>
                </c:pt>
                <c:pt idx="12419">
                  <c:v>1.456E-2</c:v>
                </c:pt>
                <c:pt idx="12420">
                  <c:v>1.45288E-2</c:v>
                </c:pt>
                <c:pt idx="12421">
                  <c:v>1.44882E-2</c:v>
                </c:pt>
                <c:pt idx="12422">
                  <c:v>1.4438400000000001E-2</c:v>
                </c:pt>
                <c:pt idx="12423">
                  <c:v>1.4379299999999999E-2</c:v>
                </c:pt>
                <c:pt idx="12424">
                  <c:v>1.43109E-2</c:v>
                </c:pt>
                <c:pt idx="12425">
                  <c:v>1.42332E-2</c:v>
                </c:pt>
                <c:pt idx="12426">
                  <c:v>1.4146300000000001E-2</c:v>
                </c:pt>
                <c:pt idx="12427">
                  <c:v>1.4050099999999999E-2</c:v>
                </c:pt>
                <c:pt idx="12428">
                  <c:v>1.3944700000000001E-2</c:v>
                </c:pt>
                <c:pt idx="12429">
                  <c:v>1.38304E-2</c:v>
                </c:pt>
                <c:pt idx="12430">
                  <c:v>1.3707E-2</c:v>
                </c:pt>
                <c:pt idx="12431">
                  <c:v>1.35747E-2</c:v>
                </c:pt>
                <c:pt idx="12432">
                  <c:v>1.34337E-2</c:v>
                </c:pt>
                <c:pt idx="12433">
                  <c:v>1.32839E-2</c:v>
                </c:pt>
                <c:pt idx="12434">
                  <c:v>1.3125599999999999E-2</c:v>
                </c:pt>
                <c:pt idx="12435">
                  <c:v>1.2958900000000001E-2</c:v>
                </c:pt>
                <c:pt idx="12436">
                  <c:v>1.27838E-2</c:v>
                </c:pt>
                <c:pt idx="12437">
                  <c:v>1.2600699999999999E-2</c:v>
                </c:pt>
                <c:pt idx="12438">
                  <c:v>1.2409699999999999E-2</c:v>
                </c:pt>
                <c:pt idx="12439">
                  <c:v>1.2211E-2</c:v>
                </c:pt>
                <c:pt idx="12440">
                  <c:v>1.20047E-2</c:v>
                </c:pt>
                <c:pt idx="12441">
                  <c:v>1.17912E-2</c:v>
                </c:pt>
                <c:pt idx="12442">
                  <c:v>1.1570499999999999E-2</c:v>
                </c:pt>
                <c:pt idx="12443">
                  <c:v>1.13428E-2</c:v>
                </c:pt>
                <c:pt idx="12444">
                  <c:v>1.1108399999999999E-2</c:v>
                </c:pt>
                <c:pt idx="12445">
                  <c:v>1.08673E-2</c:v>
                </c:pt>
                <c:pt idx="12446">
                  <c:v>1.06198E-2</c:v>
                </c:pt>
                <c:pt idx="12447">
                  <c:v>1.03661E-2</c:v>
                </c:pt>
                <c:pt idx="12448">
                  <c:v>1.01064E-2</c:v>
                </c:pt>
                <c:pt idx="12449" formatCode="0.00E+00">
                  <c:v>9.8409900000000008E-3</c:v>
                </c:pt>
                <c:pt idx="12450" formatCode="0.00E+00">
                  <c:v>9.5700899999999998E-3</c:v>
                </c:pt>
                <c:pt idx="12451" formatCode="0.00E+00">
                  <c:v>9.2939900000000002E-3</c:v>
                </c:pt>
                <c:pt idx="12452" formatCode="0.00E+00">
                  <c:v>9.0129400000000005E-3</c:v>
                </c:pt>
                <c:pt idx="12453" formatCode="0.00E+00">
                  <c:v>8.7271599999999994E-3</c:v>
                </c:pt>
                <c:pt idx="12454" formatCode="0.00E+00">
                  <c:v>8.4369000000000006E-3</c:v>
                </c:pt>
                <c:pt idx="12455" formatCode="0.00E+00">
                  <c:v>8.1423899999999994E-3</c:v>
                </c:pt>
                <c:pt idx="12456" formatCode="0.00E+00">
                  <c:v>7.8439300000000007E-3</c:v>
                </c:pt>
                <c:pt idx="12457" formatCode="0.00E+00">
                  <c:v>7.5418100000000004E-3</c:v>
                </c:pt>
                <c:pt idx="12458" formatCode="0.00E+00">
                  <c:v>7.2363100000000001E-3</c:v>
                </c:pt>
                <c:pt idx="12459" formatCode="0.00E+00">
                  <c:v>6.92773E-3</c:v>
                </c:pt>
                <c:pt idx="12460" formatCode="0.00E+00">
                  <c:v>6.6163699999999999E-3</c:v>
                </c:pt>
                <c:pt idx="12461" formatCode="0.00E+00">
                  <c:v>6.3025099999999999E-3</c:v>
                </c:pt>
                <c:pt idx="12462" formatCode="0.00E+00">
                  <c:v>5.9863800000000003E-3</c:v>
                </c:pt>
                <c:pt idx="12463" formatCode="0.00E+00">
                  <c:v>5.6682199999999999E-3</c:v>
                </c:pt>
                <c:pt idx="12464" formatCode="0.00E+00">
                  <c:v>5.3483300000000001E-3</c:v>
                </c:pt>
                <c:pt idx="12465" formatCode="0.00E+00">
                  <c:v>5.0270200000000001E-3</c:v>
                </c:pt>
                <c:pt idx="12466" formatCode="0.00E+00">
                  <c:v>4.7045999999999998E-3</c:v>
                </c:pt>
                <c:pt idx="12467" formatCode="0.00E+00">
                  <c:v>4.3813799999999998E-3</c:v>
                </c:pt>
                <c:pt idx="12468" formatCode="0.00E+00">
                  <c:v>4.0576800000000001E-3</c:v>
                </c:pt>
                <c:pt idx="12469" formatCode="0.00E+00">
                  <c:v>3.7338200000000001E-3</c:v>
                </c:pt>
                <c:pt idx="12470" formatCode="0.00E+00">
                  <c:v>3.4100799999999998E-3</c:v>
                </c:pt>
                <c:pt idx="12471" formatCode="0.00E+00">
                  <c:v>3.0867199999999998E-3</c:v>
                </c:pt>
                <c:pt idx="12472" formatCode="0.00E+00">
                  <c:v>2.7640199999999998E-3</c:v>
                </c:pt>
                <c:pt idx="12473" formatCode="0.00E+00">
                  <c:v>2.4423100000000001E-3</c:v>
                </c:pt>
                <c:pt idx="12474" formatCode="0.00E+00">
                  <c:v>2.1219099999999999E-3</c:v>
                </c:pt>
                <c:pt idx="12475" formatCode="0.00E+00">
                  <c:v>1.80317E-3</c:v>
                </c:pt>
                <c:pt idx="12476" formatCode="0.00E+00">
                  <c:v>1.4864800000000001E-3</c:v>
                </c:pt>
                <c:pt idx="12477" formatCode="0.00E+00">
                  <c:v>1.17209E-3</c:v>
                </c:pt>
                <c:pt idx="12478" formatCode="0.00E+00">
                  <c:v>8.6014999999999996E-4</c:v>
                </c:pt>
                <c:pt idx="12479" formatCode="0.00E+00">
                  <c:v>5.5084399999999999E-4</c:v>
                </c:pt>
                <c:pt idx="12480" formatCode="0.00E+00">
                  <c:v>2.44453E-4</c:v>
                </c:pt>
                <c:pt idx="12481" formatCode="0.00E+00">
                  <c:v>-5.8754800000000002E-5</c:v>
                </c:pt>
                <c:pt idx="12482" formatCode="0.00E+00">
                  <c:v>-3.5855000000000001E-4</c:v>
                </c:pt>
                <c:pt idx="12483" formatCode="0.00E+00">
                  <c:v>-6.5470399999999998E-4</c:v>
                </c:pt>
                <c:pt idx="12484" formatCode="0.00E+00">
                  <c:v>-9.4698899999999997E-4</c:v>
                </c:pt>
                <c:pt idx="12485" formatCode="0.00E+00">
                  <c:v>-1.2351599999999999E-3</c:v>
                </c:pt>
                <c:pt idx="12486" formatCode="0.00E+00">
                  <c:v>-1.51895E-3</c:v>
                </c:pt>
                <c:pt idx="12487" formatCode="0.00E+00">
                  <c:v>-1.7981099999999999E-3</c:v>
                </c:pt>
                <c:pt idx="12488" formatCode="0.00E+00">
                  <c:v>-2.0724099999999998E-3</c:v>
                </c:pt>
                <c:pt idx="12489" formatCode="0.00E+00">
                  <c:v>-2.3416499999999998E-3</c:v>
                </c:pt>
                <c:pt idx="12490" formatCode="0.00E+00">
                  <c:v>-2.60561E-3</c:v>
                </c:pt>
                <c:pt idx="12491" formatCode="0.00E+00">
                  <c:v>-2.8640900000000001E-3</c:v>
                </c:pt>
                <c:pt idx="12492" formatCode="0.00E+00">
                  <c:v>-3.1168699999999999E-3</c:v>
                </c:pt>
                <c:pt idx="12493" formatCode="0.00E+00">
                  <c:v>-3.3637599999999999E-3</c:v>
                </c:pt>
                <c:pt idx="12494" formatCode="0.00E+00">
                  <c:v>-3.6045700000000001E-3</c:v>
                </c:pt>
                <c:pt idx="12495" formatCode="0.00E+00">
                  <c:v>-3.83914E-3</c:v>
                </c:pt>
                <c:pt idx="12496" formatCode="0.00E+00">
                  <c:v>-4.0673000000000003E-3</c:v>
                </c:pt>
                <c:pt idx="12497" formatCode="0.00E+00">
                  <c:v>-4.2888700000000002E-3</c:v>
                </c:pt>
                <c:pt idx="12498" formatCode="0.00E+00">
                  <c:v>-4.5036900000000003E-3</c:v>
                </c:pt>
                <c:pt idx="12499" formatCode="0.00E+00">
                  <c:v>-4.7115799999999999E-3</c:v>
                </c:pt>
                <c:pt idx="12500" formatCode="0.00E+00">
                  <c:v>-4.9123600000000002E-3</c:v>
                </c:pt>
                <c:pt idx="12501" formatCode="0.00E+00">
                  <c:v>-5.1058800000000001E-3</c:v>
                </c:pt>
                <c:pt idx="12502" formatCode="0.00E+00">
                  <c:v>-5.2919899999999999E-3</c:v>
                </c:pt>
                <c:pt idx="12503" formatCode="0.00E+00">
                  <c:v>-5.4705600000000002E-3</c:v>
                </c:pt>
                <c:pt idx="12504" formatCode="0.00E+00">
                  <c:v>-5.6415099999999998E-3</c:v>
                </c:pt>
                <c:pt idx="12505" formatCode="0.00E+00">
                  <c:v>-5.8047799999999998E-3</c:v>
                </c:pt>
                <c:pt idx="12506" formatCode="0.00E+00">
                  <c:v>-5.9603099999999999E-3</c:v>
                </c:pt>
                <c:pt idx="12507" formatCode="0.00E+00">
                  <c:v>-6.1079999999999997E-3</c:v>
                </c:pt>
                <c:pt idx="12508" formatCode="0.00E+00">
                  <c:v>-6.2477899999999996E-3</c:v>
                </c:pt>
                <c:pt idx="12509" formatCode="0.00E+00">
                  <c:v>-6.3796E-3</c:v>
                </c:pt>
                <c:pt idx="12510" formatCode="0.00E+00">
                  <c:v>-6.5033799999999996E-3</c:v>
                </c:pt>
                <c:pt idx="12511" formatCode="0.00E+00">
                  <c:v>-6.6190900000000002E-3</c:v>
                </c:pt>
                <c:pt idx="12512" formatCode="0.00E+00">
                  <c:v>-6.7267000000000004E-3</c:v>
                </c:pt>
                <c:pt idx="12513" formatCode="0.00E+00">
                  <c:v>-6.8262000000000001E-3</c:v>
                </c:pt>
                <c:pt idx="12514" formatCode="0.00E+00">
                  <c:v>-6.9175599999999997E-3</c:v>
                </c:pt>
                <c:pt idx="12515" formatCode="0.00E+00">
                  <c:v>-7.00075E-3</c:v>
                </c:pt>
                <c:pt idx="12516" formatCode="0.00E+00">
                  <c:v>-7.0757499999999996E-3</c:v>
                </c:pt>
                <c:pt idx="12517" formatCode="0.00E+00">
                  <c:v>-7.1425400000000002E-3</c:v>
                </c:pt>
                <c:pt idx="12518" formatCode="0.00E+00">
                  <c:v>-7.2010700000000004E-3</c:v>
                </c:pt>
                <c:pt idx="12519" formatCode="0.00E+00">
                  <c:v>-7.2513100000000004E-3</c:v>
                </c:pt>
                <c:pt idx="12520" formatCode="0.00E+00">
                  <c:v>-7.29329E-3</c:v>
                </c:pt>
                <c:pt idx="12521" formatCode="0.00E+00">
                  <c:v>-7.3270799999999997E-3</c:v>
                </c:pt>
                <c:pt idx="12522" formatCode="0.00E+00">
                  <c:v>-7.3527499999999999E-3</c:v>
                </c:pt>
                <c:pt idx="12523" formatCode="0.00E+00">
                  <c:v>-7.3703400000000004E-3</c:v>
                </c:pt>
                <c:pt idx="12524" formatCode="0.00E+00">
                  <c:v>-7.3798600000000002E-3</c:v>
                </c:pt>
                <c:pt idx="12525" formatCode="0.00E+00">
                  <c:v>-7.3812499999999998E-3</c:v>
                </c:pt>
                <c:pt idx="12526" formatCode="0.00E+00">
                  <c:v>-7.3744800000000001E-3</c:v>
                </c:pt>
                <c:pt idx="12527" formatCode="0.00E+00">
                  <c:v>-7.3596699999999996E-3</c:v>
                </c:pt>
                <c:pt idx="12528" formatCode="0.00E+00">
                  <c:v>-7.3370299999999996E-3</c:v>
                </c:pt>
                <c:pt idx="12529" formatCode="0.00E+00">
                  <c:v>-7.3067699999999998E-3</c:v>
                </c:pt>
                <c:pt idx="12530" formatCode="0.00E+00">
                  <c:v>-7.2689599999999997E-3</c:v>
                </c:pt>
                <c:pt idx="12531" formatCode="0.00E+00">
                  <c:v>-7.2236899999999996E-3</c:v>
                </c:pt>
                <c:pt idx="12532" formatCode="0.00E+00">
                  <c:v>-7.1710999999999997E-3</c:v>
                </c:pt>
                <c:pt idx="12533" formatCode="0.00E+00">
                  <c:v>-7.1113000000000001E-3</c:v>
                </c:pt>
                <c:pt idx="12534" formatCode="0.00E+00">
                  <c:v>-7.0444100000000001E-3</c:v>
                </c:pt>
                <c:pt idx="12535" formatCode="0.00E+00">
                  <c:v>-6.9705599999999998E-3</c:v>
                </c:pt>
                <c:pt idx="12536" formatCode="0.00E+00">
                  <c:v>-6.8898900000000001E-3</c:v>
                </c:pt>
                <c:pt idx="12537" formatCode="0.00E+00">
                  <c:v>-6.8025500000000001E-3</c:v>
                </c:pt>
                <c:pt idx="12538" formatCode="0.00E+00">
                  <c:v>-6.7086799999999999E-3</c:v>
                </c:pt>
                <c:pt idx="12539" formatCode="0.00E+00">
                  <c:v>-6.6084500000000001E-3</c:v>
                </c:pt>
                <c:pt idx="12540" formatCode="0.00E+00">
                  <c:v>-6.5020399999999997E-3</c:v>
                </c:pt>
                <c:pt idx="12541" formatCode="0.00E+00">
                  <c:v>-6.3895999999999996E-3</c:v>
                </c:pt>
                <c:pt idx="12542" formatCode="0.00E+00">
                  <c:v>-6.2712899999999997E-3</c:v>
                </c:pt>
                <c:pt idx="12543" formatCode="0.00E+00">
                  <c:v>-6.1472699999999998E-3</c:v>
                </c:pt>
                <c:pt idx="12544" formatCode="0.00E+00">
                  <c:v>-6.0177099999999999E-3</c:v>
                </c:pt>
                <c:pt idx="12545" formatCode="0.00E+00">
                  <c:v>-5.8827599999999999E-3</c:v>
                </c:pt>
                <c:pt idx="12546" formatCode="0.00E+00">
                  <c:v>-5.7425799999999997E-3</c:v>
                </c:pt>
                <c:pt idx="12547" formatCode="0.00E+00">
                  <c:v>-5.5972699999999997E-3</c:v>
                </c:pt>
                <c:pt idx="12548" formatCode="0.00E+00">
                  <c:v>-5.4469899999999996E-3</c:v>
                </c:pt>
                <c:pt idx="12549" formatCode="0.00E+00">
                  <c:v>-5.2919400000000002E-3</c:v>
                </c:pt>
                <c:pt idx="12550" formatCode="0.00E+00">
                  <c:v>-5.1323300000000001E-3</c:v>
                </c:pt>
                <c:pt idx="12551" formatCode="0.00E+00">
                  <c:v>-4.9683499999999998E-3</c:v>
                </c:pt>
                <c:pt idx="12552" formatCode="0.00E+00">
                  <c:v>-4.8001500000000004E-3</c:v>
                </c:pt>
                <c:pt idx="12553" formatCode="0.00E+00">
                  <c:v>-4.6279299999999997E-3</c:v>
                </c:pt>
                <c:pt idx="12554" formatCode="0.00E+00">
                  <c:v>-4.4518800000000001E-3</c:v>
                </c:pt>
                <c:pt idx="12555" formatCode="0.00E+00">
                  <c:v>-4.2722200000000002E-3</c:v>
                </c:pt>
                <c:pt idx="12556" formatCode="0.00E+00">
                  <c:v>-4.0891699999999996E-3</c:v>
                </c:pt>
                <c:pt idx="12557" formatCode="0.00E+00">
                  <c:v>-3.9029099999999999E-3</c:v>
                </c:pt>
                <c:pt idx="12558" formatCode="0.00E+00">
                  <c:v>-3.7136299999999999E-3</c:v>
                </c:pt>
                <c:pt idx="12559" formatCode="0.00E+00">
                  <c:v>-3.5215400000000001E-3</c:v>
                </c:pt>
                <c:pt idx="12560" formatCode="0.00E+00">
                  <c:v>-3.32687E-3</c:v>
                </c:pt>
                <c:pt idx="12561" formatCode="0.00E+00">
                  <c:v>-3.1298200000000002E-3</c:v>
                </c:pt>
                <c:pt idx="12562" formatCode="0.00E+00">
                  <c:v>-2.9305799999999999E-3</c:v>
                </c:pt>
                <c:pt idx="12563" formatCode="0.00E+00">
                  <c:v>-2.72931E-3</c:v>
                </c:pt>
                <c:pt idx="12564" formatCode="0.00E+00">
                  <c:v>-2.5262000000000001E-3</c:v>
                </c:pt>
                <c:pt idx="12565" formatCode="0.00E+00">
                  <c:v>-2.3215000000000002E-3</c:v>
                </c:pt>
                <c:pt idx="12566" formatCode="0.00E+00">
                  <c:v>-2.1153999999999999E-3</c:v>
                </c:pt>
                <c:pt idx="12567" formatCode="0.00E+00">
                  <c:v>-1.9080600000000001E-3</c:v>
                </c:pt>
                <c:pt idx="12568" formatCode="0.00E+00">
                  <c:v>-1.69962E-3</c:v>
                </c:pt>
                <c:pt idx="12569" formatCode="0.00E+00">
                  <c:v>-1.49025E-3</c:v>
                </c:pt>
                <c:pt idx="12570" formatCode="0.00E+00">
                  <c:v>-1.2801500000000001E-3</c:v>
                </c:pt>
                <c:pt idx="12571" formatCode="0.00E+00">
                  <c:v>-1.0695100000000001E-3</c:v>
                </c:pt>
                <c:pt idx="12572" formatCode="0.00E+00">
                  <c:v>-8.5849699999999995E-4</c:v>
                </c:pt>
                <c:pt idx="12573" formatCode="0.00E+00">
                  <c:v>-6.4730899999999999E-4</c:v>
                </c:pt>
                <c:pt idx="12574" formatCode="0.00E+00">
                  <c:v>-4.3613400000000002E-4</c:v>
                </c:pt>
                <c:pt idx="12575" formatCode="0.00E+00">
                  <c:v>-2.2515E-4</c:v>
                </c:pt>
                <c:pt idx="12576" formatCode="0.00E+00">
                  <c:v>-1.45284E-5</c:v>
                </c:pt>
                <c:pt idx="12577" formatCode="0.00E+00">
                  <c:v>1.95551E-4</c:v>
                </c:pt>
                <c:pt idx="12578" formatCode="0.00E+00">
                  <c:v>4.0492300000000001E-4</c:v>
                </c:pt>
                <c:pt idx="12579" formatCode="0.00E+00">
                  <c:v>6.1344399999999999E-4</c:v>
                </c:pt>
                <c:pt idx="12580" formatCode="0.00E+00">
                  <c:v>8.2097599999999995E-4</c:v>
                </c:pt>
                <c:pt idx="12581" formatCode="0.00E+00">
                  <c:v>1.02738E-3</c:v>
                </c:pt>
                <c:pt idx="12582" formatCode="0.00E+00">
                  <c:v>1.2325299999999999E-3</c:v>
                </c:pt>
                <c:pt idx="12583" formatCode="0.00E+00">
                  <c:v>1.4362999999999999E-3</c:v>
                </c:pt>
                <c:pt idx="12584" formatCode="0.00E+00">
                  <c:v>1.6385499999999999E-3</c:v>
                </c:pt>
                <c:pt idx="12585" formatCode="0.00E+00">
                  <c:v>1.8391600000000001E-3</c:v>
                </c:pt>
                <c:pt idx="12586" formatCode="0.00E+00">
                  <c:v>2.0380300000000001E-3</c:v>
                </c:pt>
                <c:pt idx="12587" formatCode="0.00E+00">
                  <c:v>2.2350600000000001E-3</c:v>
                </c:pt>
                <c:pt idx="12588" formatCode="0.00E+00">
                  <c:v>2.4301000000000001E-3</c:v>
                </c:pt>
                <c:pt idx="12589" formatCode="0.00E+00">
                  <c:v>2.6230200000000002E-3</c:v>
                </c:pt>
                <c:pt idx="12590" formatCode="0.00E+00">
                  <c:v>2.8137100000000001E-3</c:v>
                </c:pt>
                <c:pt idx="12591" formatCode="0.00E+00">
                  <c:v>3.0021000000000002E-3</c:v>
                </c:pt>
                <c:pt idx="12592" formatCode="0.00E+00">
                  <c:v>3.1881000000000001E-3</c:v>
                </c:pt>
                <c:pt idx="12593" formatCode="0.00E+00">
                  <c:v>3.37163E-3</c:v>
                </c:pt>
                <c:pt idx="12594" formatCode="0.00E+00">
                  <c:v>3.5525999999999999E-3</c:v>
                </c:pt>
                <c:pt idx="12595" formatCode="0.00E+00">
                  <c:v>3.7309299999999999E-3</c:v>
                </c:pt>
                <c:pt idx="12596" formatCode="0.00E+00">
                  <c:v>3.9065899999999997E-3</c:v>
                </c:pt>
                <c:pt idx="12597" formatCode="0.00E+00">
                  <c:v>4.0795299999999996E-3</c:v>
                </c:pt>
                <c:pt idx="12598" formatCode="0.00E+00">
                  <c:v>4.2496900000000004E-3</c:v>
                </c:pt>
                <c:pt idx="12599" formatCode="0.00E+00">
                  <c:v>4.4169999999999999E-3</c:v>
                </c:pt>
                <c:pt idx="12600" formatCode="0.00E+00">
                  <c:v>4.5813599999999996E-3</c:v>
                </c:pt>
                <c:pt idx="12601" formatCode="0.00E+00">
                  <c:v>4.7427099999999998E-3</c:v>
                </c:pt>
                <c:pt idx="12602" formatCode="0.00E+00">
                  <c:v>4.9010099999999999E-3</c:v>
                </c:pt>
                <c:pt idx="12603" formatCode="0.00E+00">
                  <c:v>5.05624E-3</c:v>
                </c:pt>
                <c:pt idx="12604" formatCode="0.00E+00">
                  <c:v>5.2083199999999998E-3</c:v>
                </c:pt>
                <c:pt idx="12605" formatCode="0.00E+00">
                  <c:v>5.3571799999999996E-3</c:v>
                </c:pt>
                <c:pt idx="12606" formatCode="0.00E+00">
                  <c:v>5.5027699999999997E-3</c:v>
                </c:pt>
                <c:pt idx="12607" formatCode="0.00E+00">
                  <c:v>5.6450600000000004E-3</c:v>
                </c:pt>
                <c:pt idx="12608" formatCode="0.00E+00">
                  <c:v>5.78402E-3</c:v>
                </c:pt>
                <c:pt idx="12609" formatCode="0.00E+00">
                  <c:v>5.9196300000000004E-3</c:v>
                </c:pt>
                <c:pt idx="12610" formatCode="0.00E+00">
                  <c:v>6.0518400000000002E-3</c:v>
                </c:pt>
                <c:pt idx="12611" formatCode="0.00E+00">
                  <c:v>6.1806200000000004E-3</c:v>
                </c:pt>
                <c:pt idx="12612" formatCode="0.00E+00">
                  <c:v>6.3059500000000003E-3</c:v>
                </c:pt>
                <c:pt idx="12613" formatCode="0.00E+00">
                  <c:v>6.4278499999999997E-3</c:v>
                </c:pt>
                <c:pt idx="12614" formatCode="0.00E+00">
                  <c:v>6.5463099999999996E-3</c:v>
                </c:pt>
                <c:pt idx="12615" formatCode="0.00E+00">
                  <c:v>6.6613000000000002E-3</c:v>
                </c:pt>
                <c:pt idx="12616" formatCode="0.00E+00">
                  <c:v>6.7728199999999997E-3</c:v>
                </c:pt>
                <c:pt idx="12617" formatCode="0.00E+00">
                  <c:v>6.8808699999999999E-3</c:v>
                </c:pt>
                <c:pt idx="12618" formatCode="0.00E+00">
                  <c:v>6.9854599999999998E-3</c:v>
                </c:pt>
                <c:pt idx="12619" formatCode="0.00E+00">
                  <c:v>7.0865700000000004E-3</c:v>
                </c:pt>
                <c:pt idx="12620" formatCode="0.00E+00">
                  <c:v>7.1841800000000001E-3</c:v>
                </c:pt>
                <c:pt idx="12621" formatCode="0.00E+00">
                  <c:v>7.2782699999999999E-3</c:v>
                </c:pt>
                <c:pt idx="12622" formatCode="0.00E+00">
                  <c:v>7.3688499999999997E-3</c:v>
                </c:pt>
                <c:pt idx="12623" formatCode="0.00E+00">
                  <c:v>7.4559200000000004E-3</c:v>
                </c:pt>
                <c:pt idx="12624" formatCode="0.00E+00">
                  <c:v>7.5394700000000004E-3</c:v>
                </c:pt>
                <c:pt idx="12625" formatCode="0.00E+00">
                  <c:v>7.6194799999999997E-3</c:v>
                </c:pt>
                <c:pt idx="12626" formatCode="0.00E+00">
                  <c:v>7.69595E-3</c:v>
                </c:pt>
                <c:pt idx="12627" formatCode="0.00E+00">
                  <c:v>7.7688599999999998E-3</c:v>
                </c:pt>
                <c:pt idx="12628" formatCode="0.00E+00">
                  <c:v>7.83821E-3</c:v>
                </c:pt>
                <c:pt idx="12629" formatCode="0.00E+00">
                  <c:v>7.9040099999999995E-3</c:v>
                </c:pt>
                <c:pt idx="12630" formatCode="0.00E+00">
                  <c:v>7.9662799999999992E-3</c:v>
                </c:pt>
                <c:pt idx="12631" formatCode="0.00E+00">
                  <c:v>8.0250300000000007E-3</c:v>
                </c:pt>
                <c:pt idx="12632" formatCode="0.00E+00">
                  <c:v>8.0802700000000005E-3</c:v>
                </c:pt>
                <c:pt idx="12633" formatCode="0.00E+00">
                  <c:v>8.1319800000000005E-3</c:v>
                </c:pt>
                <c:pt idx="12634" formatCode="0.00E+00">
                  <c:v>8.1801600000000006E-3</c:v>
                </c:pt>
                <c:pt idx="12635" formatCode="0.00E+00">
                  <c:v>8.2248400000000006E-3</c:v>
                </c:pt>
                <c:pt idx="12636" formatCode="0.00E+00">
                  <c:v>8.2660400000000005E-3</c:v>
                </c:pt>
                <c:pt idx="12637" formatCode="0.00E+00">
                  <c:v>8.3037700000000002E-3</c:v>
                </c:pt>
                <c:pt idx="12638" formatCode="0.00E+00">
                  <c:v>8.3379999999999999E-3</c:v>
                </c:pt>
                <c:pt idx="12639" formatCode="0.00E+00">
                  <c:v>8.3686999999999998E-3</c:v>
                </c:pt>
                <c:pt idx="12640" formatCode="0.00E+00">
                  <c:v>8.3958599999999998E-3</c:v>
                </c:pt>
                <c:pt idx="12641" formatCode="0.00E+00">
                  <c:v>8.4195199999999998E-3</c:v>
                </c:pt>
                <c:pt idx="12642" formatCode="0.00E+00">
                  <c:v>8.4396699999999998E-3</c:v>
                </c:pt>
                <c:pt idx="12643" formatCode="0.00E+00">
                  <c:v>8.4563299999999997E-3</c:v>
                </c:pt>
                <c:pt idx="12644" formatCode="0.00E+00">
                  <c:v>8.4695099999999995E-3</c:v>
                </c:pt>
                <c:pt idx="12645" formatCode="0.00E+00">
                  <c:v>8.4791799999999994E-3</c:v>
                </c:pt>
                <c:pt idx="12646" formatCode="0.00E+00">
                  <c:v>8.4853099999999994E-3</c:v>
                </c:pt>
                <c:pt idx="12647" formatCode="0.00E+00">
                  <c:v>8.4878999999999996E-3</c:v>
                </c:pt>
                <c:pt idx="12648" formatCode="0.00E+00">
                  <c:v>8.4869799999999999E-3</c:v>
                </c:pt>
                <c:pt idx="12649" formatCode="0.00E+00">
                  <c:v>8.4825600000000001E-3</c:v>
                </c:pt>
                <c:pt idx="12650" formatCode="0.00E+00">
                  <c:v>8.4746100000000005E-3</c:v>
                </c:pt>
                <c:pt idx="12651" formatCode="0.00E+00">
                  <c:v>8.4631199999999993E-3</c:v>
                </c:pt>
                <c:pt idx="12652" formatCode="0.00E+00">
                  <c:v>8.44811E-3</c:v>
                </c:pt>
                <c:pt idx="12653" formatCode="0.00E+00">
                  <c:v>8.4295700000000008E-3</c:v>
                </c:pt>
                <c:pt idx="12654" formatCode="0.00E+00">
                  <c:v>8.4074700000000002E-3</c:v>
                </c:pt>
                <c:pt idx="12655" formatCode="0.00E+00">
                  <c:v>8.3818E-3</c:v>
                </c:pt>
                <c:pt idx="12656" formatCode="0.00E+00">
                  <c:v>8.3525200000000004E-3</c:v>
                </c:pt>
                <c:pt idx="12657" formatCode="0.00E+00">
                  <c:v>8.3196199999999998E-3</c:v>
                </c:pt>
                <c:pt idx="12658" formatCode="0.00E+00">
                  <c:v>8.2831099999999998E-3</c:v>
                </c:pt>
                <c:pt idx="12659" formatCode="0.00E+00">
                  <c:v>8.2429800000000004E-3</c:v>
                </c:pt>
                <c:pt idx="12660" formatCode="0.00E+00">
                  <c:v>8.1992100000000002E-3</c:v>
                </c:pt>
                <c:pt idx="12661" formatCode="0.00E+00">
                  <c:v>8.1517800000000008E-3</c:v>
                </c:pt>
                <c:pt idx="12662" formatCode="0.00E+00">
                  <c:v>8.1007100000000005E-3</c:v>
                </c:pt>
                <c:pt idx="12663" formatCode="0.00E+00">
                  <c:v>8.0459699999999995E-3</c:v>
                </c:pt>
                <c:pt idx="12664" formatCode="0.00E+00">
                  <c:v>7.9875699999999994E-3</c:v>
                </c:pt>
                <c:pt idx="12665" formatCode="0.00E+00">
                  <c:v>7.9255000000000003E-3</c:v>
                </c:pt>
                <c:pt idx="12666" formatCode="0.00E+00">
                  <c:v>7.8597600000000004E-3</c:v>
                </c:pt>
                <c:pt idx="12667" formatCode="0.00E+00">
                  <c:v>7.7903399999999998E-3</c:v>
                </c:pt>
                <c:pt idx="12668" formatCode="0.00E+00">
                  <c:v>7.7172100000000004E-3</c:v>
                </c:pt>
                <c:pt idx="12669" formatCode="0.00E+00">
                  <c:v>7.6403699999999996E-3</c:v>
                </c:pt>
                <c:pt idx="12670" formatCode="0.00E+00">
                  <c:v>7.5598000000000002E-3</c:v>
                </c:pt>
                <c:pt idx="12671" formatCode="0.00E+00">
                  <c:v>7.4754799999999996E-3</c:v>
                </c:pt>
                <c:pt idx="12672" formatCode="0.00E+00">
                  <c:v>7.3873899999999998E-3</c:v>
                </c:pt>
                <c:pt idx="12673" formatCode="0.00E+00">
                  <c:v>7.2955399999999997E-3</c:v>
                </c:pt>
                <c:pt idx="12674" formatCode="0.00E+00">
                  <c:v>7.1999100000000003E-3</c:v>
                </c:pt>
                <c:pt idx="12675" formatCode="0.00E+00">
                  <c:v>7.10051E-3</c:v>
                </c:pt>
                <c:pt idx="12676" formatCode="0.00E+00">
                  <c:v>6.9973600000000002E-3</c:v>
                </c:pt>
                <c:pt idx="12677" formatCode="0.00E+00">
                  <c:v>6.8904400000000003E-3</c:v>
                </c:pt>
                <c:pt idx="12678" formatCode="0.00E+00">
                  <c:v>6.7797500000000002E-3</c:v>
                </c:pt>
                <c:pt idx="12679" formatCode="0.00E+00">
                  <c:v>6.6652999999999999E-3</c:v>
                </c:pt>
                <c:pt idx="12680" formatCode="0.00E+00">
                  <c:v>6.5470700000000003E-3</c:v>
                </c:pt>
                <c:pt idx="12681" formatCode="0.00E+00">
                  <c:v>6.4250699999999997E-3</c:v>
                </c:pt>
                <c:pt idx="12682" formatCode="0.00E+00">
                  <c:v>6.2993199999999997E-3</c:v>
                </c:pt>
                <c:pt idx="12683" formatCode="0.00E+00">
                  <c:v>6.1698100000000004E-3</c:v>
                </c:pt>
                <c:pt idx="12684" formatCode="0.00E+00">
                  <c:v>6.03654E-3</c:v>
                </c:pt>
                <c:pt idx="12685" formatCode="0.00E+00">
                  <c:v>5.8995300000000001E-3</c:v>
                </c:pt>
                <c:pt idx="12686" formatCode="0.00E+00">
                  <c:v>5.7588099999999996E-3</c:v>
                </c:pt>
                <c:pt idx="12687" formatCode="0.00E+00">
                  <c:v>5.6143900000000004E-3</c:v>
                </c:pt>
                <c:pt idx="12688" formatCode="0.00E+00">
                  <c:v>5.4662799999999996E-3</c:v>
                </c:pt>
                <c:pt idx="12689" formatCode="0.00E+00">
                  <c:v>5.3144999999999998E-3</c:v>
                </c:pt>
                <c:pt idx="12690" formatCode="0.00E+00">
                  <c:v>5.15906E-3</c:v>
                </c:pt>
                <c:pt idx="12691" formatCode="0.00E+00">
                  <c:v>5.00001E-3</c:v>
                </c:pt>
                <c:pt idx="12692" formatCode="0.00E+00">
                  <c:v>4.8373699999999997E-3</c:v>
                </c:pt>
                <c:pt idx="12693" formatCode="0.00E+00">
                  <c:v>4.6711699999999997E-3</c:v>
                </c:pt>
                <c:pt idx="12694" formatCode="0.00E+00">
                  <c:v>4.5014699999999996E-3</c:v>
                </c:pt>
                <c:pt idx="12695" formatCode="0.00E+00">
                  <c:v>4.3283100000000001E-3</c:v>
                </c:pt>
                <c:pt idx="12696" formatCode="0.00E+00">
                  <c:v>4.1517100000000003E-3</c:v>
                </c:pt>
                <c:pt idx="12697" formatCode="0.00E+00">
                  <c:v>3.9717199999999998E-3</c:v>
                </c:pt>
                <c:pt idx="12698" formatCode="0.00E+00">
                  <c:v>3.7883999999999999E-3</c:v>
                </c:pt>
                <c:pt idx="12699" formatCode="0.00E+00">
                  <c:v>3.60181E-3</c:v>
                </c:pt>
                <c:pt idx="12700" formatCode="0.00E+00">
                  <c:v>3.41202E-3</c:v>
                </c:pt>
                <c:pt idx="12701" formatCode="0.00E+00">
                  <c:v>3.21908E-3</c:v>
                </c:pt>
                <c:pt idx="12702" formatCode="0.00E+00">
                  <c:v>3.0230700000000001E-3</c:v>
                </c:pt>
                <c:pt idx="12703" formatCode="0.00E+00">
                  <c:v>2.8240800000000001E-3</c:v>
                </c:pt>
                <c:pt idx="12704" formatCode="0.00E+00">
                  <c:v>2.62218E-3</c:v>
                </c:pt>
                <c:pt idx="12705" formatCode="0.00E+00">
                  <c:v>2.4174600000000002E-3</c:v>
                </c:pt>
                <c:pt idx="12706" formatCode="0.00E+00">
                  <c:v>2.2100000000000002E-3</c:v>
                </c:pt>
                <c:pt idx="12707" formatCode="0.00E+00">
                  <c:v>1.9998899999999998E-3</c:v>
                </c:pt>
                <c:pt idx="12708" formatCode="0.00E+00">
                  <c:v>1.78722E-3</c:v>
                </c:pt>
                <c:pt idx="12709" formatCode="0.00E+00">
                  <c:v>1.57212E-3</c:v>
                </c:pt>
                <c:pt idx="12710" formatCode="0.00E+00">
                  <c:v>1.3546700000000001E-3</c:v>
                </c:pt>
                <c:pt idx="12711" formatCode="0.00E+00">
                  <c:v>1.1349999999999999E-3</c:v>
                </c:pt>
                <c:pt idx="12712" formatCode="0.00E+00">
                  <c:v>9.1322699999999996E-4</c:v>
                </c:pt>
                <c:pt idx="12713" formatCode="0.00E+00">
                  <c:v>6.89465E-4</c:v>
                </c:pt>
                <c:pt idx="12714" formatCode="0.00E+00">
                  <c:v>4.63838E-4</c:v>
                </c:pt>
                <c:pt idx="12715" formatCode="0.00E+00">
                  <c:v>2.36472E-4</c:v>
                </c:pt>
                <c:pt idx="12716" formatCode="0.00E+00">
                  <c:v>7.4944300000000002E-6</c:v>
                </c:pt>
                <c:pt idx="12717" formatCode="0.00E+00">
                  <c:v>-2.22959E-4</c:v>
                </c:pt>
                <c:pt idx="12718" formatCode="0.00E+00">
                  <c:v>-4.5474900000000001E-4</c:v>
                </c:pt>
                <c:pt idx="12719" formatCode="0.00E+00">
                  <c:v>-6.8773100000000002E-4</c:v>
                </c:pt>
                <c:pt idx="12720" formatCode="0.00E+00">
                  <c:v>-9.2176300000000003E-4</c:v>
                </c:pt>
                <c:pt idx="12721" formatCode="0.00E+00">
                  <c:v>-1.1566899999999999E-3</c:v>
                </c:pt>
                <c:pt idx="12722" formatCode="0.00E+00">
                  <c:v>-1.3923799999999999E-3</c:v>
                </c:pt>
                <c:pt idx="12723" formatCode="0.00E+00">
                  <c:v>-1.62867E-3</c:v>
                </c:pt>
                <c:pt idx="12724" formatCode="0.00E+00">
                  <c:v>-1.86539E-3</c:v>
                </c:pt>
                <c:pt idx="12725" formatCode="0.00E+00">
                  <c:v>-2.10239E-3</c:v>
                </c:pt>
                <c:pt idx="12726" formatCode="0.00E+00">
                  <c:v>-2.3394800000000001E-3</c:v>
                </c:pt>
                <c:pt idx="12727" formatCode="0.00E+00">
                  <c:v>-2.5764899999999999E-3</c:v>
                </c:pt>
                <c:pt idx="12728" formatCode="0.00E+00">
                  <c:v>-2.8132600000000002E-3</c:v>
                </c:pt>
                <c:pt idx="12729" formatCode="0.00E+00">
                  <c:v>-3.04959E-3</c:v>
                </c:pt>
                <c:pt idx="12730" formatCode="0.00E+00">
                  <c:v>-3.28532E-3</c:v>
                </c:pt>
                <c:pt idx="12731" formatCode="0.00E+00">
                  <c:v>-3.5202499999999999E-3</c:v>
                </c:pt>
                <c:pt idx="12732" formatCode="0.00E+00">
                  <c:v>-3.7541900000000001E-3</c:v>
                </c:pt>
                <c:pt idx="12733" formatCode="0.00E+00">
                  <c:v>-3.9869700000000003E-3</c:v>
                </c:pt>
                <c:pt idx="12734" formatCode="0.00E+00">
                  <c:v>-4.2183799999999999E-3</c:v>
                </c:pt>
                <c:pt idx="12735" formatCode="0.00E+00">
                  <c:v>-4.44824E-3</c:v>
                </c:pt>
                <c:pt idx="12736" formatCode="0.00E+00">
                  <c:v>-4.6763400000000002E-3</c:v>
                </c:pt>
                <c:pt idx="12737" formatCode="0.00E+00">
                  <c:v>-4.9024999999999997E-3</c:v>
                </c:pt>
                <c:pt idx="12738" formatCode="0.00E+00">
                  <c:v>-5.1265E-3</c:v>
                </c:pt>
                <c:pt idx="12739" formatCode="0.00E+00">
                  <c:v>-5.3481700000000002E-3</c:v>
                </c:pt>
                <c:pt idx="12740" formatCode="0.00E+00">
                  <c:v>-5.5672899999999999E-3</c:v>
                </c:pt>
                <c:pt idx="12741" formatCode="0.00E+00">
                  <c:v>-5.7836700000000003E-3</c:v>
                </c:pt>
                <c:pt idx="12742" formatCode="0.00E+00">
                  <c:v>-5.9970900000000001E-3</c:v>
                </c:pt>
                <c:pt idx="12743" formatCode="0.00E+00">
                  <c:v>-6.2073700000000002E-3</c:v>
                </c:pt>
                <c:pt idx="12744" formatCode="0.00E+00">
                  <c:v>-6.4142899999999996E-3</c:v>
                </c:pt>
                <c:pt idx="12745" formatCode="0.00E+00">
                  <c:v>-6.6176500000000001E-3</c:v>
                </c:pt>
                <c:pt idx="12746" formatCode="0.00E+00">
                  <c:v>-6.8172500000000004E-3</c:v>
                </c:pt>
                <c:pt idx="12747" formatCode="0.00E+00">
                  <c:v>-7.01288E-3</c:v>
                </c:pt>
                <c:pt idx="12748" formatCode="0.00E+00">
                  <c:v>-7.20435E-3</c:v>
                </c:pt>
                <c:pt idx="12749" formatCode="0.00E+00">
                  <c:v>-7.3914599999999999E-3</c:v>
                </c:pt>
                <c:pt idx="12750" formatCode="0.00E+00">
                  <c:v>-7.5740099999999999E-3</c:v>
                </c:pt>
                <c:pt idx="12751" formatCode="0.00E+00">
                  <c:v>-7.7517899999999997E-3</c:v>
                </c:pt>
                <c:pt idx="12752" formatCode="0.00E+00">
                  <c:v>-7.9246300000000002E-3</c:v>
                </c:pt>
                <c:pt idx="12753" formatCode="0.00E+00">
                  <c:v>-8.0923100000000001E-3</c:v>
                </c:pt>
                <c:pt idx="12754" formatCode="0.00E+00">
                  <c:v>-8.2546600000000005E-3</c:v>
                </c:pt>
                <c:pt idx="12755" formatCode="0.00E+00">
                  <c:v>-8.4114700000000008E-3</c:v>
                </c:pt>
                <c:pt idx="12756" formatCode="0.00E+00">
                  <c:v>-8.5625800000000002E-3</c:v>
                </c:pt>
                <c:pt idx="12757" formatCode="0.00E+00">
                  <c:v>-8.70779E-3</c:v>
                </c:pt>
                <c:pt idx="12758" formatCode="0.00E+00">
                  <c:v>-8.8469399999999993E-3</c:v>
                </c:pt>
                <c:pt idx="12759" formatCode="0.00E+00">
                  <c:v>-8.9798499999999993E-3</c:v>
                </c:pt>
                <c:pt idx="12760" formatCode="0.00E+00">
                  <c:v>-9.1063399999999992E-3</c:v>
                </c:pt>
                <c:pt idx="12761" formatCode="0.00E+00">
                  <c:v>-9.22627E-3</c:v>
                </c:pt>
                <c:pt idx="12762" formatCode="0.00E+00">
                  <c:v>-9.3394499999999991E-3</c:v>
                </c:pt>
                <c:pt idx="12763" formatCode="0.00E+00">
                  <c:v>-9.4457499999999993E-3</c:v>
                </c:pt>
                <c:pt idx="12764" formatCode="0.00E+00">
                  <c:v>-9.5449999999999997E-3</c:v>
                </c:pt>
                <c:pt idx="12765" formatCode="0.00E+00">
                  <c:v>-9.6370699999999993E-3</c:v>
                </c:pt>
                <c:pt idx="12766" formatCode="0.00E+00">
                  <c:v>-9.7218200000000008E-3</c:v>
                </c:pt>
                <c:pt idx="12767" formatCode="0.00E+00">
                  <c:v>-9.7991099999999998E-3</c:v>
                </c:pt>
                <c:pt idx="12768" formatCode="0.00E+00">
                  <c:v>-9.8688200000000004E-3</c:v>
                </c:pt>
                <c:pt idx="12769" formatCode="0.00E+00">
                  <c:v>-9.9308299999999999E-3</c:v>
                </c:pt>
                <c:pt idx="12770" formatCode="0.00E+00">
                  <c:v>-9.9850400000000006E-3</c:v>
                </c:pt>
                <c:pt idx="12771">
                  <c:v>-1.00313E-2</c:v>
                </c:pt>
                <c:pt idx="12772">
                  <c:v>-1.00696E-2</c:v>
                </c:pt>
                <c:pt idx="12773">
                  <c:v>-1.0099800000000001E-2</c:v>
                </c:pt>
                <c:pt idx="12774">
                  <c:v>-1.01218E-2</c:v>
                </c:pt>
                <c:pt idx="12775">
                  <c:v>-1.01356E-2</c:v>
                </c:pt>
                <c:pt idx="12776">
                  <c:v>-1.0141000000000001E-2</c:v>
                </c:pt>
                <c:pt idx="12777">
                  <c:v>-1.0138100000000001E-2</c:v>
                </c:pt>
                <c:pt idx="12778">
                  <c:v>-1.0126700000000001E-2</c:v>
                </c:pt>
                <c:pt idx="12779">
                  <c:v>-1.01069E-2</c:v>
                </c:pt>
                <c:pt idx="12780">
                  <c:v>-1.0078500000000001E-2</c:v>
                </c:pt>
                <c:pt idx="12781">
                  <c:v>-1.00415E-2</c:v>
                </c:pt>
                <c:pt idx="12782" formatCode="0.00E+00">
                  <c:v>-9.9960599999999993E-3</c:v>
                </c:pt>
                <c:pt idx="12783" formatCode="0.00E+00">
                  <c:v>-9.9419899999999995E-3</c:v>
                </c:pt>
                <c:pt idx="12784" formatCode="0.00E+00">
                  <c:v>-9.8793400000000003E-3</c:v>
                </c:pt>
                <c:pt idx="12785" formatCode="0.00E+00">
                  <c:v>-9.80812E-3</c:v>
                </c:pt>
                <c:pt idx="12786" formatCode="0.00E+00">
                  <c:v>-9.7283400000000003E-3</c:v>
                </c:pt>
                <c:pt idx="12787" formatCode="0.00E+00">
                  <c:v>-9.6400300000000008E-3</c:v>
                </c:pt>
                <c:pt idx="12788" formatCode="0.00E+00">
                  <c:v>-9.5432199999999998E-3</c:v>
                </c:pt>
                <c:pt idx="12789" formatCode="0.00E+00">
                  <c:v>-9.4379400000000006E-3</c:v>
                </c:pt>
                <c:pt idx="12790" formatCode="0.00E+00">
                  <c:v>-9.3242599999999991E-3</c:v>
                </c:pt>
                <c:pt idx="12791" formatCode="0.00E+00">
                  <c:v>-9.2022200000000005E-3</c:v>
                </c:pt>
                <c:pt idx="12792" formatCode="0.00E+00">
                  <c:v>-9.0719000000000008E-3</c:v>
                </c:pt>
                <c:pt idx="12793" formatCode="0.00E+00">
                  <c:v>-8.9333799999999994E-3</c:v>
                </c:pt>
                <c:pt idx="12794" formatCode="0.00E+00">
                  <c:v>-8.7867399999999995E-3</c:v>
                </c:pt>
                <c:pt idx="12795" formatCode="0.00E+00">
                  <c:v>-8.6320700000000004E-3</c:v>
                </c:pt>
                <c:pt idx="12796" formatCode="0.00E+00">
                  <c:v>-8.4694799999999997E-3</c:v>
                </c:pt>
                <c:pt idx="12797" formatCode="0.00E+00">
                  <c:v>-8.2990900000000003E-3</c:v>
                </c:pt>
                <c:pt idx="12798" formatCode="0.00E+00">
                  <c:v>-8.1209999999999997E-3</c:v>
                </c:pt>
                <c:pt idx="12799" formatCode="0.00E+00">
                  <c:v>-7.9353600000000007E-3</c:v>
                </c:pt>
                <c:pt idx="12800" formatCode="0.00E+00">
                  <c:v>-7.7422999999999997E-3</c:v>
                </c:pt>
                <c:pt idx="12801" formatCode="0.00E+00">
                  <c:v>-7.5419600000000003E-3</c:v>
                </c:pt>
                <c:pt idx="12802" formatCode="0.00E+00">
                  <c:v>-7.3345099999999998E-3</c:v>
                </c:pt>
                <c:pt idx="12803" formatCode="0.00E+00">
                  <c:v>-7.1200999999999999E-3</c:v>
                </c:pt>
                <c:pt idx="12804" formatCode="0.00E+00">
                  <c:v>-6.8989000000000003E-3</c:v>
                </c:pt>
                <c:pt idx="12805" formatCode="0.00E+00">
                  <c:v>-6.6711000000000001E-3</c:v>
                </c:pt>
                <c:pt idx="12806" formatCode="0.00E+00">
                  <c:v>-6.4368799999999999E-3</c:v>
                </c:pt>
                <c:pt idx="12807" formatCode="0.00E+00">
                  <c:v>-6.1964400000000001E-3</c:v>
                </c:pt>
                <c:pt idx="12808" formatCode="0.00E+00">
                  <c:v>-5.9499599999999998E-3</c:v>
                </c:pt>
                <c:pt idx="12809" formatCode="0.00E+00">
                  <c:v>-5.6976800000000001E-3</c:v>
                </c:pt>
                <c:pt idx="12810" formatCode="0.00E+00">
                  <c:v>-5.4397899999999999E-3</c:v>
                </c:pt>
                <c:pt idx="12811" formatCode="0.00E+00">
                  <c:v>-5.1765200000000004E-3</c:v>
                </c:pt>
                <c:pt idx="12812" formatCode="0.00E+00">
                  <c:v>-4.9081100000000003E-3</c:v>
                </c:pt>
                <c:pt idx="12813" formatCode="0.00E+00">
                  <c:v>-4.6347699999999999E-3</c:v>
                </c:pt>
                <c:pt idx="12814" formatCode="0.00E+00">
                  <c:v>-4.3567700000000003E-3</c:v>
                </c:pt>
                <c:pt idx="12815" formatCode="0.00E+00">
                  <c:v>-4.0743300000000001E-3</c:v>
                </c:pt>
                <c:pt idx="12816" formatCode="0.00E+00">
                  <c:v>-3.7877200000000001E-3</c:v>
                </c:pt>
                <c:pt idx="12817" formatCode="0.00E+00">
                  <c:v>-3.4971899999999998E-3</c:v>
                </c:pt>
                <c:pt idx="12818" formatCode="0.00E+00">
                  <c:v>-3.2030000000000001E-3</c:v>
                </c:pt>
                <c:pt idx="12819" formatCode="0.00E+00">
                  <c:v>-2.9054300000000001E-3</c:v>
                </c:pt>
                <c:pt idx="12820" formatCode="0.00E+00">
                  <c:v>-2.6047399999999999E-3</c:v>
                </c:pt>
                <c:pt idx="12821" formatCode="0.00E+00">
                  <c:v>-2.3012000000000002E-3</c:v>
                </c:pt>
                <c:pt idx="12822" formatCode="0.00E+00">
                  <c:v>-1.99511E-3</c:v>
                </c:pt>
                <c:pt idx="12823" formatCode="0.00E+00">
                  <c:v>-1.68673E-3</c:v>
                </c:pt>
                <c:pt idx="12824" formatCode="0.00E+00">
                  <c:v>-1.3763600000000001E-3</c:v>
                </c:pt>
                <c:pt idx="12825" formatCode="0.00E+00">
                  <c:v>-1.0642900000000001E-3</c:v>
                </c:pt>
                <c:pt idx="12826" formatCode="0.00E+00">
                  <c:v>-7.5080199999999996E-4</c:v>
                </c:pt>
                <c:pt idx="12827" formatCode="0.00E+00">
                  <c:v>-4.3619600000000002E-4</c:v>
                </c:pt>
                <c:pt idx="12828" formatCode="0.00E+00">
                  <c:v>-1.20767E-4</c:v>
                </c:pt>
                <c:pt idx="12829" formatCode="0.00E+00">
                  <c:v>1.9518899999999999E-4</c:v>
                </c:pt>
                <c:pt idx="12830" formatCode="0.00E+00">
                  <c:v>5.1137199999999996E-4</c:v>
                </c:pt>
                <c:pt idx="12831" formatCode="0.00E+00">
                  <c:v>8.2748499999999998E-4</c:v>
                </c:pt>
                <c:pt idx="12832" formatCode="0.00E+00">
                  <c:v>1.1432300000000001E-3</c:v>
                </c:pt>
                <c:pt idx="12833" formatCode="0.00E+00">
                  <c:v>1.4582900000000001E-3</c:v>
                </c:pt>
                <c:pt idx="12834" formatCode="0.00E+00">
                  <c:v>1.77239E-3</c:v>
                </c:pt>
                <c:pt idx="12835" formatCode="0.00E+00">
                  <c:v>2.08522E-3</c:v>
                </c:pt>
                <c:pt idx="12836" formatCode="0.00E+00">
                  <c:v>2.3964799999999999E-3</c:v>
                </c:pt>
                <c:pt idx="12837" formatCode="0.00E+00">
                  <c:v>2.70586E-3</c:v>
                </c:pt>
                <c:pt idx="12838" formatCode="0.00E+00">
                  <c:v>3.01309E-3</c:v>
                </c:pt>
                <c:pt idx="12839" formatCode="0.00E+00">
                  <c:v>3.3178600000000002E-3</c:v>
                </c:pt>
                <c:pt idx="12840" formatCode="0.00E+00">
                  <c:v>3.6198799999999998E-3</c:v>
                </c:pt>
                <c:pt idx="12841" formatCode="0.00E+00">
                  <c:v>3.9188599999999997E-3</c:v>
                </c:pt>
                <c:pt idx="12842" formatCode="0.00E+00">
                  <c:v>4.2145200000000002E-3</c:v>
                </c:pt>
                <c:pt idx="12843" formatCode="0.00E+00">
                  <c:v>4.5065599999999997E-3</c:v>
                </c:pt>
                <c:pt idx="12844" formatCode="0.00E+00">
                  <c:v>4.7947199999999997E-3</c:v>
                </c:pt>
                <c:pt idx="12845" formatCode="0.00E+00">
                  <c:v>5.0787200000000001E-3</c:v>
                </c:pt>
                <c:pt idx="12846" formatCode="0.00E+00">
                  <c:v>5.35827E-3</c:v>
                </c:pt>
                <c:pt idx="12847" formatCode="0.00E+00">
                  <c:v>5.6331300000000001E-3</c:v>
                </c:pt>
                <c:pt idx="12848" formatCode="0.00E+00">
                  <c:v>5.9030100000000002E-3</c:v>
                </c:pt>
                <c:pt idx="12849" formatCode="0.00E+00">
                  <c:v>6.16768E-3</c:v>
                </c:pt>
                <c:pt idx="12850" formatCode="0.00E+00">
                  <c:v>6.4268600000000004E-3</c:v>
                </c:pt>
                <c:pt idx="12851" formatCode="0.00E+00">
                  <c:v>6.68032E-3</c:v>
                </c:pt>
                <c:pt idx="12852" formatCode="0.00E+00">
                  <c:v>6.9278200000000003E-3</c:v>
                </c:pt>
                <c:pt idx="12853" formatCode="0.00E+00">
                  <c:v>7.1691300000000001E-3</c:v>
                </c:pt>
                <c:pt idx="12854" formatCode="0.00E+00">
                  <c:v>7.404E-3</c:v>
                </c:pt>
                <c:pt idx="12855" formatCode="0.00E+00">
                  <c:v>7.6322300000000003E-3</c:v>
                </c:pt>
                <c:pt idx="12856" formatCode="0.00E+00">
                  <c:v>7.8536000000000005E-3</c:v>
                </c:pt>
                <c:pt idx="12857" formatCode="0.00E+00">
                  <c:v>8.0678899999999994E-3</c:v>
                </c:pt>
                <c:pt idx="12858" formatCode="0.00E+00">
                  <c:v>8.2749299999999998E-3</c:v>
                </c:pt>
                <c:pt idx="12859" formatCode="0.00E+00">
                  <c:v>8.4744999999999994E-3</c:v>
                </c:pt>
                <c:pt idx="12860" formatCode="0.00E+00">
                  <c:v>8.6664299999999993E-3</c:v>
                </c:pt>
                <c:pt idx="12861" formatCode="0.00E+00">
                  <c:v>8.8505400000000005E-3</c:v>
                </c:pt>
                <c:pt idx="12862" formatCode="0.00E+00">
                  <c:v>9.0266600000000006E-3</c:v>
                </c:pt>
                <c:pt idx="12863" formatCode="0.00E+00">
                  <c:v>9.1946300000000005E-3</c:v>
                </c:pt>
                <c:pt idx="12864" formatCode="0.00E+00">
                  <c:v>9.3543199999999993E-3</c:v>
                </c:pt>
                <c:pt idx="12865" formatCode="0.00E+00">
                  <c:v>9.5055599999999997E-3</c:v>
                </c:pt>
                <c:pt idx="12866" formatCode="0.00E+00">
                  <c:v>9.6482300000000007E-3</c:v>
                </c:pt>
                <c:pt idx="12867" formatCode="0.00E+00">
                  <c:v>9.7822099999999995E-3</c:v>
                </c:pt>
                <c:pt idx="12868" formatCode="0.00E+00">
                  <c:v>9.9073800000000004E-3</c:v>
                </c:pt>
                <c:pt idx="12869">
                  <c:v>1.0023600000000001E-2</c:v>
                </c:pt>
                <c:pt idx="12870">
                  <c:v>1.01309E-2</c:v>
                </c:pt>
                <c:pt idx="12871">
                  <c:v>1.0229E-2</c:v>
                </c:pt>
                <c:pt idx="12872">
                  <c:v>1.0318000000000001E-2</c:v>
                </c:pt>
                <c:pt idx="12873">
                  <c:v>1.03978E-2</c:v>
                </c:pt>
                <c:pt idx="12874">
                  <c:v>1.04682E-2</c:v>
                </c:pt>
                <c:pt idx="12875">
                  <c:v>1.05293E-2</c:v>
                </c:pt>
                <c:pt idx="12876">
                  <c:v>1.0581E-2</c:v>
                </c:pt>
                <c:pt idx="12877">
                  <c:v>1.06233E-2</c:v>
                </c:pt>
                <c:pt idx="12878">
                  <c:v>1.0656199999999999E-2</c:v>
                </c:pt>
                <c:pt idx="12879">
                  <c:v>1.06797E-2</c:v>
                </c:pt>
                <c:pt idx="12880">
                  <c:v>1.06937E-2</c:v>
                </c:pt>
                <c:pt idx="12881">
                  <c:v>1.0698300000000001E-2</c:v>
                </c:pt>
                <c:pt idx="12882">
                  <c:v>1.06935E-2</c:v>
                </c:pt>
                <c:pt idx="12883">
                  <c:v>1.0679299999999999E-2</c:v>
                </c:pt>
                <c:pt idx="12884">
                  <c:v>1.06558E-2</c:v>
                </c:pt>
                <c:pt idx="12885">
                  <c:v>1.0623E-2</c:v>
                </c:pt>
                <c:pt idx="12886">
                  <c:v>1.0581E-2</c:v>
                </c:pt>
                <c:pt idx="12887">
                  <c:v>1.0529800000000001E-2</c:v>
                </c:pt>
                <c:pt idx="12888">
                  <c:v>1.04695E-2</c:v>
                </c:pt>
                <c:pt idx="12889">
                  <c:v>1.0400299999999999E-2</c:v>
                </c:pt>
                <c:pt idx="12890">
                  <c:v>1.0322100000000001E-2</c:v>
                </c:pt>
                <c:pt idx="12891">
                  <c:v>1.02352E-2</c:v>
                </c:pt>
                <c:pt idx="12892">
                  <c:v>1.01396E-2</c:v>
                </c:pt>
                <c:pt idx="12893">
                  <c:v>1.00354E-2</c:v>
                </c:pt>
                <c:pt idx="12894" formatCode="0.00E+00">
                  <c:v>9.9228000000000007E-3</c:v>
                </c:pt>
                <c:pt idx="12895" formatCode="0.00E+00">
                  <c:v>9.8019000000000005E-3</c:v>
                </c:pt>
                <c:pt idx="12896" formatCode="0.00E+00">
                  <c:v>9.6728600000000001E-3</c:v>
                </c:pt>
                <c:pt idx="12897" formatCode="0.00E+00">
                  <c:v>9.5358100000000005E-3</c:v>
                </c:pt>
                <c:pt idx="12898" formatCode="0.00E+00">
                  <c:v>9.3909400000000004E-3</c:v>
                </c:pt>
                <c:pt idx="12899" formatCode="0.00E+00">
                  <c:v>9.2383900000000008E-3</c:v>
                </c:pt>
                <c:pt idx="12900" formatCode="0.00E+00">
                  <c:v>9.0783500000000007E-3</c:v>
                </c:pt>
                <c:pt idx="12901" formatCode="0.00E+00">
                  <c:v>8.9110000000000005E-3</c:v>
                </c:pt>
                <c:pt idx="12902" formatCode="0.00E+00">
                  <c:v>8.7365199999999994E-3</c:v>
                </c:pt>
                <c:pt idx="12903" formatCode="0.00E+00">
                  <c:v>8.5551099999999995E-3</c:v>
                </c:pt>
                <c:pt idx="12904" formatCode="0.00E+00">
                  <c:v>8.3669699999999996E-3</c:v>
                </c:pt>
                <c:pt idx="12905" formatCode="0.00E+00">
                  <c:v>8.1723000000000004E-3</c:v>
                </c:pt>
                <c:pt idx="12906" formatCode="0.00E+00">
                  <c:v>7.9713200000000005E-3</c:v>
                </c:pt>
                <c:pt idx="12907" formatCode="0.00E+00">
                  <c:v>7.7642400000000004E-3</c:v>
                </c:pt>
                <c:pt idx="12908" formatCode="0.00E+00">
                  <c:v>7.5512900000000004E-3</c:v>
                </c:pt>
                <c:pt idx="12909" formatCode="0.00E+00">
                  <c:v>7.3326800000000003E-3</c:v>
                </c:pt>
                <c:pt idx="12910" formatCode="0.00E+00">
                  <c:v>7.1086500000000002E-3</c:v>
                </c:pt>
                <c:pt idx="12911" formatCode="0.00E+00">
                  <c:v>6.8794299999999997E-3</c:v>
                </c:pt>
                <c:pt idx="12912" formatCode="0.00E+00">
                  <c:v>6.64527E-3</c:v>
                </c:pt>
                <c:pt idx="12913" formatCode="0.00E+00">
                  <c:v>6.4063899999999997E-3</c:v>
                </c:pt>
                <c:pt idx="12914" formatCode="0.00E+00">
                  <c:v>6.1630599999999997E-3</c:v>
                </c:pt>
                <c:pt idx="12915" formatCode="0.00E+00">
                  <c:v>5.9155099999999997E-3</c:v>
                </c:pt>
                <c:pt idx="12916" formatCode="0.00E+00">
                  <c:v>5.6639899999999998E-3</c:v>
                </c:pt>
                <c:pt idx="12917" formatCode="0.00E+00">
                  <c:v>5.4087600000000003E-3</c:v>
                </c:pt>
                <c:pt idx="12918" formatCode="0.00E+00">
                  <c:v>5.1500699999999996E-3</c:v>
                </c:pt>
                <c:pt idx="12919" formatCode="0.00E+00">
                  <c:v>4.8881799999999998E-3</c:v>
                </c:pt>
                <c:pt idx="12920" formatCode="0.00E+00">
                  <c:v>4.62335E-3</c:v>
                </c:pt>
                <c:pt idx="12921" formatCode="0.00E+00">
                  <c:v>4.3558199999999998E-3</c:v>
                </c:pt>
                <c:pt idx="12922" formatCode="0.00E+00">
                  <c:v>4.0858700000000001E-3</c:v>
                </c:pt>
                <c:pt idx="12923" formatCode="0.00E+00">
                  <c:v>3.8137599999999998E-3</c:v>
                </c:pt>
                <c:pt idx="12924" formatCode="0.00E+00">
                  <c:v>3.53973E-3</c:v>
                </c:pt>
                <c:pt idx="12925" formatCode="0.00E+00">
                  <c:v>3.2640600000000001E-3</c:v>
                </c:pt>
                <c:pt idx="12926" formatCode="0.00E+00">
                  <c:v>2.9869900000000001E-3</c:v>
                </c:pt>
                <c:pt idx="12927" formatCode="0.00E+00">
                  <c:v>2.7087999999999999E-3</c:v>
                </c:pt>
                <c:pt idx="12928" formatCode="0.00E+00">
                  <c:v>2.4297300000000002E-3</c:v>
                </c:pt>
                <c:pt idx="12929" formatCode="0.00E+00">
                  <c:v>2.1500500000000001E-3</c:v>
                </c:pt>
                <c:pt idx="12930" formatCode="0.00E+00">
                  <c:v>1.8700100000000001E-3</c:v>
                </c:pt>
                <c:pt idx="12931" formatCode="0.00E+00">
                  <c:v>1.58986E-3</c:v>
                </c:pt>
                <c:pt idx="12932" formatCode="0.00E+00">
                  <c:v>1.30985E-3</c:v>
                </c:pt>
                <c:pt idx="12933" formatCode="0.00E+00">
                  <c:v>1.03023E-3</c:v>
                </c:pt>
                <c:pt idx="12934" formatCode="0.00E+00">
                  <c:v>7.51252E-4</c:v>
                </c:pt>
                <c:pt idx="12935" formatCode="0.00E+00">
                  <c:v>4.7315399999999999E-4</c:v>
                </c:pt>
                <c:pt idx="12936" formatCode="0.00E+00">
                  <c:v>1.96178E-4</c:v>
                </c:pt>
                <c:pt idx="12937" formatCode="0.00E+00">
                  <c:v>-7.9439199999999997E-5</c:v>
                </c:pt>
                <c:pt idx="12938" formatCode="0.00E+00">
                  <c:v>-3.5346500000000002E-4</c:v>
                </c:pt>
                <c:pt idx="12939" formatCode="0.00E+00">
                  <c:v>-6.2566900000000003E-4</c:v>
                </c:pt>
                <c:pt idx="12940" formatCode="0.00E+00">
                  <c:v>-8.9582599999999996E-4</c:v>
                </c:pt>
                <c:pt idx="12941" formatCode="0.00E+00">
                  <c:v>-1.1637100000000001E-3</c:v>
                </c:pt>
                <c:pt idx="12942" formatCode="0.00E+00">
                  <c:v>-1.4291200000000001E-3</c:v>
                </c:pt>
                <c:pt idx="12943" formatCode="0.00E+00">
                  <c:v>-1.6918199999999999E-3</c:v>
                </c:pt>
                <c:pt idx="12944" formatCode="0.00E+00">
                  <c:v>-1.95162E-3</c:v>
                </c:pt>
                <c:pt idx="12945" formatCode="0.00E+00">
                  <c:v>-2.2082999999999998E-3</c:v>
                </c:pt>
                <c:pt idx="12946" formatCode="0.00E+00">
                  <c:v>-2.4616799999999999E-3</c:v>
                </c:pt>
                <c:pt idx="12947" formatCode="0.00E+00">
                  <c:v>-2.71156E-3</c:v>
                </c:pt>
                <c:pt idx="12948" formatCode="0.00E+00">
                  <c:v>-2.9577599999999998E-3</c:v>
                </c:pt>
                <c:pt idx="12949" formatCode="0.00E+00">
                  <c:v>-3.2000800000000001E-3</c:v>
                </c:pt>
                <c:pt idx="12950" formatCode="0.00E+00">
                  <c:v>-3.4383600000000001E-3</c:v>
                </c:pt>
                <c:pt idx="12951" formatCode="0.00E+00">
                  <c:v>-3.67243E-3</c:v>
                </c:pt>
                <c:pt idx="12952" formatCode="0.00E+00">
                  <c:v>-3.9021099999999999E-3</c:v>
                </c:pt>
                <c:pt idx="12953" formatCode="0.00E+00">
                  <c:v>-4.1272599999999998E-3</c:v>
                </c:pt>
                <c:pt idx="12954" formatCode="0.00E+00">
                  <c:v>-4.3477200000000002E-3</c:v>
                </c:pt>
                <c:pt idx="12955" formatCode="0.00E+00">
                  <c:v>-4.5633399999999999E-3</c:v>
                </c:pt>
                <c:pt idx="12956" formatCode="0.00E+00">
                  <c:v>-4.7739899999999997E-3</c:v>
                </c:pt>
                <c:pt idx="12957" formatCode="0.00E+00">
                  <c:v>-4.9795200000000003E-3</c:v>
                </c:pt>
                <c:pt idx="12958" formatCode="0.00E+00">
                  <c:v>-5.1798299999999999E-3</c:v>
                </c:pt>
                <c:pt idx="12959" formatCode="0.00E+00">
                  <c:v>-5.3747700000000001E-3</c:v>
                </c:pt>
                <c:pt idx="12960" formatCode="0.00E+00">
                  <c:v>-5.5642399999999998E-3</c:v>
                </c:pt>
                <c:pt idx="12961" formatCode="0.00E+00">
                  <c:v>-5.7481399999999997E-3</c:v>
                </c:pt>
                <c:pt idx="12962" formatCode="0.00E+00">
                  <c:v>-5.9263500000000004E-3</c:v>
                </c:pt>
                <c:pt idx="12963" formatCode="0.00E+00">
                  <c:v>-6.0987899999999998E-3</c:v>
                </c:pt>
                <c:pt idx="12964" formatCode="0.00E+00">
                  <c:v>-6.2653700000000001E-3</c:v>
                </c:pt>
                <c:pt idx="12965" formatCode="0.00E+00">
                  <c:v>-6.4260000000000003E-3</c:v>
                </c:pt>
                <c:pt idx="12966" formatCode="0.00E+00">
                  <c:v>-6.5806099999999998E-3</c:v>
                </c:pt>
                <c:pt idx="12967" formatCode="0.00E+00">
                  <c:v>-6.7291399999999998E-3</c:v>
                </c:pt>
                <c:pt idx="12968" formatCode="0.00E+00">
                  <c:v>-6.8715099999999999E-3</c:v>
                </c:pt>
                <c:pt idx="12969" formatCode="0.00E+00">
                  <c:v>-7.0076799999999996E-3</c:v>
                </c:pt>
                <c:pt idx="12970" formatCode="0.00E+00">
                  <c:v>-7.1375900000000001E-3</c:v>
                </c:pt>
                <c:pt idx="12971" formatCode="0.00E+00">
                  <c:v>-7.2612099999999997E-3</c:v>
                </c:pt>
                <c:pt idx="12972" formatCode="0.00E+00">
                  <c:v>-7.3784899999999997E-3</c:v>
                </c:pt>
                <c:pt idx="12973" formatCode="0.00E+00">
                  <c:v>-7.4894100000000002E-3</c:v>
                </c:pt>
                <c:pt idx="12974" formatCode="0.00E+00">
                  <c:v>-7.5939400000000004E-3</c:v>
                </c:pt>
                <c:pt idx="12975" formatCode="0.00E+00">
                  <c:v>-7.6920499999999998E-3</c:v>
                </c:pt>
                <c:pt idx="12976" formatCode="0.00E+00">
                  <c:v>-7.7837499999999999E-3</c:v>
                </c:pt>
                <c:pt idx="12977" formatCode="0.00E+00">
                  <c:v>-7.8690300000000008E-3</c:v>
                </c:pt>
                <c:pt idx="12978" formatCode="0.00E+00">
                  <c:v>-7.9478699999999992E-3</c:v>
                </c:pt>
                <c:pt idx="12979" formatCode="0.00E+00">
                  <c:v>-8.0202899999999994E-3</c:v>
                </c:pt>
                <c:pt idx="12980" formatCode="0.00E+00">
                  <c:v>-8.0862999999999994E-3</c:v>
                </c:pt>
                <c:pt idx="12981" formatCode="0.00E+00">
                  <c:v>-8.1459199999999992E-3</c:v>
                </c:pt>
                <c:pt idx="12982" formatCode="0.00E+00">
                  <c:v>-8.1991600000000005E-3</c:v>
                </c:pt>
                <c:pt idx="12983" formatCode="0.00E+00">
                  <c:v>-8.2460499999999996E-3</c:v>
                </c:pt>
                <c:pt idx="12984" formatCode="0.00E+00">
                  <c:v>-8.2866199999999997E-3</c:v>
                </c:pt>
                <c:pt idx="12985" formatCode="0.00E+00">
                  <c:v>-8.3209100000000008E-3</c:v>
                </c:pt>
                <c:pt idx="12986" formatCode="0.00E+00">
                  <c:v>-8.3489600000000008E-3</c:v>
                </c:pt>
                <c:pt idx="12987" formatCode="0.00E+00">
                  <c:v>-8.3708099999999994E-3</c:v>
                </c:pt>
                <c:pt idx="12988" formatCode="0.00E+00">
                  <c:v>-8.3865299999999997E-3</c:v>
                </c:pt>
                <c:pt idx="12989" formatCode="0.00E+00">
                  <c:v>-8.3961499999999998E-3</c:v>
                </c:pt>
                <c:pt idx="12990" formatCode="0.00E+00">
                  <c:v>-8.3997299999999993E-3</c:v>
                </c:pt>
                <c:pt idx="12991" formatCode="0.00E+00">
                  <c:v>-8.3973499999999996E-3</c:v>
                </c:pt>
                <c:pt idx="12992" formatCode="0.00E+00">
                  <c:v>-8.3890700000000002E-3</c:v>
                </c:pt>
                <c:pt idx="12993" formatCode="0.00E+00">
                  <c:v>-8.3749500000000008E-3</c:v>
                </c:pt>
                <c:pt idx="12994" formatCode="0.00E+00">
                  <c:v>-8.3550800000000008E-3</c:v>
                </c:pt>
                <c:pt idx="12995" formatCode="0.00E+00">
                  <c:v>-8.32952E-3</c:v>
                </c:pt>
                <c:pt idx="12996" formatCode="0.00E+00">
                  <c:v>-8.2983599999999994E-3</c:v>
                </c:pt>
                <c:pt idx="12997" formatCode="0.00E+00">
                  <c:v>-8.2616800000000004E-3</c:v>
                </c:pt>
                <c:pt idx="12998" formatCode="0.00E+00">
                  <c:v>-8.2195800000000006E-3</c:v>
                </c:pt>
                <c:pt idx="12999" formatCode="0.00E+00">
                  <c:v>-8.1721199999999997E-3</c:v>
                </c:pt>
                <c:pt idx="13000" formatCode="0.00E+00">
                  <c:v>-8.1194200000000005E-3</c:v>
                </c:pt>
                <c:pt idx="13001" formatCode="0.00E+00">
                  <c:v>-8.0615500000000007E-3</c:v>
                </c:pt>
                <c:pt idx="13002" formatCode="0.00E+00">
                  <c:v>-7.9986299999999996E-3</c:v>
                </c:pt>
                <c:pt idx="13003" formatCode="0.00E+00">
                  <c:v>-7.9307400000000004E-3</c:v>
                </c:pt>
                <c:pt idx="13004" formatCode="0.00E+00">
                  <c:v>-7.8579900000000005E-3</c:v>
                </c:pt>
                <c:pt idx="13005" formatCode="0.00E+00">
                  <c:v>-7.7804800000000002E-3</c:v>
                </c:pt>
                <c:pt idx="13006" formatCode="0.00E+00">
                  <c:v>-7.6983099999999999E-3</c:v>
                </c:pt>
                <c:pt idx="13007" formatCode="0.00E+00">
                  <c:v>-7.6115899999999997E-3</c:v>
                </c:pt>
                <c:pt idx="13008" formatCode="0.00E+00">
                  <c:v>-7.5204199999999999E-3</c:v>
                </c:pt>
                <c:pt idx="13009" formatCode="0.00E+00">
                  <c:v>-7.4249099999999998E-3</c:v>
                </c:pt>
                <c:pt idx="13010" formatCode="0.00E+00">
                  <c:v>-7.3251699999999998E-3</c:v>
                </c:pt>
                <c:pt idx="13011" formatCode="0.00E+00">
                  <c:v>-7.2213199999999998E-3</c:v>
                </c:pt>
                <c:pt idx="13012" formatCode="0.00E+00">
                  <c:v>-7.1134500000000003E-3</c:v>
                </c:pt>
                <c:pt idx="13013" formatCode="0.00E+00">
                  <c:v>-7.0016799999999997E-3</c:v>
                </c:pt>
                <c:pt idx="13014" formatCode="0.00E+00">
                  <c:v>-6.8861299999999999E-3</c:v>
                </c:pt>
                <c:pt idx="13015" formatCode="0.00E+00">
                  <c:v>-6.7669000000000002E-3</c:v>
                </c:pt>
                <c:pt idx="13016" formatCode="0.00E+00">
                  <c:v>-6.6441099999999999E-3</c:v>
                </c:pt>
                <c:pt idx="13017" formatCode="0.00E+00">
                  <c:v>-6.5178700000000003E-3</c:v>
                </c:pt>
                <c:pt idx="13018" formatCode="0.00E+00">
                  <c:v>-6.3882899999999996E-3</c:v>
                </c:pt>
                <c:pt idx="13019" formatCode="0.00E+00">
                  <c:v>-6.2554799999999999E-3</c:v>
                </c:pt>
                <c:pt idx="13020" formatCode="0.00E+00">
                  <c:v>-6.1195499999999996E-3</c:v>
                </c:pt>
                <c:pt idx="13021" formatCode="0.00E+00">
                  <c:v>-5.9806299999999998E-3</c:v>
                </c:pt>
                <c:pt idx="13022" formatCode="0.00E+00">
                  <c:v>-5.8388099999999998E-3</c:v>
                </c:pt>
                <c:pt idx="13023" formatCode="0.00E+00">
                  <c:v>-5.6942099999999999E-3</c:v>
                </c:pt>
                <c:pt idx="13024" formatCode="0.00E+00">
                  <c:v>-5.5469500000000001E-3</c:v>
                </c:pt>
                <c:pt idx="13025" formatCode="0.00E+00">
                  <c:v>-5.39712E-3</c:v>
                </c:pt>
                <c:pt idx="13026" formatCode="0.00E+00">
                  <c:v>-5.2448399999999997E-3</c:v>
                </c:pt>
                <c:pt idx="13027" formatCode="0.00E+00">
                  <c:v>-5.0902200000000003E-3</c:v>
                </c:pt>
                <c:pt idx="13028" formatCode="0.00E+00">
                  <c:v>-4.9333700000000003E-3</c:v>
                </c:pt>
                <c:pt idx="13029" formatCode="0.00E+00">
                  <c:v>-4.7743899999999999E-3</c:v>
                </c:pt>
                <c:pt idx="13030" formatCode="0.00E+00">
                  <c:v>-4.6133800000000003E-3</c:v>
                </c:pt>
                <c:pt idx="13031" formatCode="0.00E+00">
                  <c:v>-4.4504599999999998E-3</c:v>
                </c:pt>
                <c:pt idx="13032" formatCode="0.00E+00">
                  <c:v>-4.2857199999999998E-3</c:v>
                </c:pt>
                <c:pt idx="13033" formatCode="0.00E+00">
                  <c:v>-4.1192700000000004E-3</c:v>
                </c:pt>
                <c:pt idx="13034" formatCode="0.00E+00">
                  <c:v>-3.9512100000000001E-3</c:v>
                </c:pt>
                <c:pt idx="13035" formatCode="0.00E+00">
                  <c:v>-3.7816400000000002E-3</c:v>
                </c:pt>
                <c:pt idx="13036" formatCode="0.00E+00">
                  <c:v>-3.6106699999999999E-3</c:v>
                </c:pt>
                <c:pt idx="13037" formatCode="0.00E+00">
                  <c:v>-3.43838E-3</c:v>
                </c:pt>
                <c:pt idx="13038" formatCode="0.00E+00">
                  <c:v>-3.26487E-3</c:v>
                </c:pt>
                <c:pt idx="13039" formatCode="0.00E+00">
                  <c:v>-3.0902500000000001E-3</c:v>
                </c:pt>
                <c:pt idx="13040" formatCode="0.00E+00">
                  <c:v>-2.9145999999999998E-3</c:v>
                </c:pt>
                <c:pt idx="13041" formatCode="0.00E+00">
                  <c:v>-2.7380199999999999E-3</c:v>
                </c:pt>
                <c:pt idx="13042" formatCode="0.00E+00">
                  <c:v>-2.5606000000000001E-3</c:v>
                </c:pt>
                <c:pt idx="13043" formatCode="0.00E+00">
                  <c:v>-2.38244E-3</c:v>
                </c:pt>
                <c:pt idx="13044" formatCode="0.00E+00">
                  <c:v>-2.2036099999999999E-3</c:v>
                </c:pt>
                <c:pt idx="13045" formatCode="0.00E+00">
                  <c:v>-2.0242200000000002E-3</c:v>
                </c:pt>
                <c:pt idx="13046" formatCode="0.00E+00">
                  <c:v>-1.8443400000000001E-3</c:v>
                </c:pt>
                <c:pt idx="13047" formatCode="0.00E+00">
                  <c:v>-1.6640699999999999E-3</c:v>
                </c:pt>
                <c:pt idx="13048" formatCode="0.00E+00">
                  <c:v>-1.4834900000000001E-3</c:v>
                </c:pt>
                <c:pt idx="13049" formatCode="0.00E+00">
                  <c:v>-1.3026800000000001E-3</c:v>
                </c:pt>
                <c:pt idx="13050" formatCode="0.00E+00">
                  <c:v>-1.12173E-3</c:v>
                </c:pt>
                <c:pt idx="13051" formatCode="0.00E+00">
                  <c:v>-9.4071300000000003E-4</c:v>
                </c:pt>
                <c:pt idx="13052" formatCode="0.00E+00">
                  <c:v>-7.5971899999999995E-4</c:v>
                </c:pt>
                <c:pt idx="13053" formatCode="0.00E+00">
                  <c:v>-5.7882599999999995E-4</c:v>
                </c:pt>
                <c:pt idx="13054" formatCode="0.00E+00">
                  <c:v>-3.98112E-4</c:v>
                </c:pt>
                <c:pt idx="13055" formatCode="0.00E+00">
                  <c:v>-2.1765700000000001E-4</c:v>
                </c:pt>
                <c:pt idx="13056" formatCode="0.00E+00">
                  <c:v>-3.7536800000000003E-5</c:v>
                </c:pt>
                <c:pt idx="13057" formatCode="0.00E+00">
                  <c:v>1.4217E-4</c:v>
                </c:pt>
                <c:pt idx="13058" formatCode="0.00E+00">
                  <c:v>3.21389E-4</c:v>
                </c:pt>
                <c:pt idx="13059" formatCode="0.00E+00">
                  <c:v>5.0004300000000004E-4</c:v>
                </c:pt>
                <c:pt idx="13060" formatCode="0.00E+00">
                  <c:v>6.7805800000000005E-4</c:v>
                </c:pt>
                <c:pt idx="13061" formatCode="0.00E+00">
                  <c:v>8.5536E-4</c:v>
                </c:pt>
                <c:pt idx="13062" formatCode="0.00E+00">
                  <c:v>1.03188E-3</c:v>
                </c:pt>
                <c:pt idx="13063" formatCode="0.00E+00">
                  <c:v>1.2075300000000001E-3</c:v>
                </c:pt>
                <c:pt idx="13064" formatCode="0.00E+00">
                  <c:v>1.38225E-3</c:v>
                </c:pt>
                <c:pt idx="13065" formatCode="0.00E+00">
                  <c:v>1.5559700000000001E-3</c:v>
                </c:pt>
                <c:pt idx="13066" formatCode="0.00E+00">
                  <c:v>1.7286000000000001E-3</c:v>
                </c:pt>
                <c:pt idx="13067" formatCode="0.00E+00">
                  <c:v>1.9000899999999999E-3</c:v>
                </c:pt>
                <c:pt idx="13068" formatCode="0.00E+00">
                  <c:v>2.0703599999999998E-3</c:v>
                </c:pt>
                <c:pt idx="13069" formatCode="0.00E+00">
                  <c:v>2.2393399999999998E-3</c:v>
                </c:pt>
                <c:pt idx="13070" formatCode="0.00E+00">
                  <c:v>2.4069500000000001E-3</c:v>
                </c:pt>
                <c:pt idx="13071" formatCode="0.00E+00">
                  <c:v>2.5731299999999999E-3</c:v>
                </c:pt>
                <c:pt idx="13072" formatCode="0.00E+00">
                  <c:v>2.7377999999999999E-3</c:v>
                </c:pt>
                <c:pt idx="13073" formatCode="0.00E+00">
                  <c:v>2.9008900000000002E-3</c:v>
                </c:pt>
                <c:pt idx="13074" formatCode="0.00E+00">
                  <c:v>3.0623400000000002E-3</c:v>
                </c:pt>
                <c:pt idx="13075" formatCode="0.00E+00">
                  <c:v>3.22208E-3</c:v>
                </c:pt>
                <c:pt idx="13076" formatCode="0.00E+00">
                  <c:v>3.3800200000000001E-3</c:v>
                </c:pt>
                <c:pt idx="13077" formatCode="0.00E+00">
                  <c:v>3.5360999999999999E-3</c:v>
                </c:pt>
                <c:pt idx="13078" formatCode="0.00E+00">
                  <c:v>3.69025E-3</c:v>
                </c:pt>
                <c:pt idx="13079" formatCode="0.00E+00">
                  <c:v>3.8424000000000002E-3</c:v>
                </c:pt>
                <c:pt idx="13080" formatCode="0.00E+00">
                  <c:v>3.9924799999999996E-3</c:v>
                </c:pt>
                <c:pt idx="13081" formatCode="0.00E+00">
                  <c:v>4.1404099999999998E-3</c:v>
                </c:pt>
                <c:pt idx="13082" formatCode="0.00E+00">
                  <c:v>4.28613E-3</c:v>
                </c:pt>
                <c:pt idx="13083" formatCode="0.00E+00">
                  <c:v>4.4295599999999999E-3</c:v>
                </c:pt>
                <c:pt idx="13084" formatCode="0.00E+00">
                  <c:v>4.5706200000000001E-3</c:v>
                </c:pt>
                <c:pt idx="13085" formatCode="0.00E+00">
                  <c:v>4.7092599999999998E-3</c:v>
                </c:pt>
                <c:pt idx="13086" formatCode="0.00E+00">
                  <c:v>4.8453899999999998E-3</c:v>
                </c:pt>
                <c:pt idx="13087" formatCode="0.00E+00">
                  <c:v>4.9789500000000002E-3</c:v>
                </c:pt>
                <c:pt idx="13088" formatCode="0.00E+00">
                  <c:v>5.10985E-3</c:v>
                </c:pt>
                <c:pt idx="13089" formatCode="0.00E+00">
                  <c:v>5.2380400000000002E-3</c:v>
                </c:pt>
                <c:pt idx="13090" formatCode="0.00E+00">
                  <c:v>5.3634299999999998E-3</c:v>
                </c:pt>
                <c:pt idx="13091" formatCode="0.00E+00">
                  <c:v>5.4859499999999999E-3</c:v>
                </c:pt>
                <c:pt idx="13092" formatCode="0.00E+00">
                  <c:v>5.6055300000000001E-3</c:v>
                </c:pt>
                <c:pt idx="13093" formatCode="0.00E+00">
                  <c:v>5.7220999999999999E-3</c:v>
                </c:pt>
                <c:pt idx="13094" formatCode="0.00E+00">
                  <c:v>5.8355799999999999E-3</c:v>
                </c:pt>
                <c:pt idx="13095" formatCode="0.00E+00">
                  <c:v>5.9459100000000004E-3</c:v>
                </c:pt>
                <c:pt idx="13096" formatCode="0.00E+00">
                  <c:v>6.0530000000000002E-3</c:v>
                </c:pt>
                <c:pt idx="13097" formatCode="0.00E+00">
                  <c:v>6.1567899999999997E-3</c:v>
                </c:pt>
                <c:pt idx="13098" formatCode="0.00E+00">
                  <c:v>6.2572000000000001E-3</c:v>
                </c:pt>
                <c:pt idx="13099" formatCode="0.00E+00">
                  <c:v>6.3541600000000002E-3</c:v>
                </c:pt>
                <c:pt idx="13100" formatCode="0.00E+00">
                  <c:v>6.4476100000000003E-3</c:v>
                </c:pt>
                <c:pt idx="13101" formatCode="0.00E+00">
                  <c:v>6.5374600000000001E-3</c:v>
                </c:pt>
                <c:pt idx="13102" formatCode="0.00E+00">
                  <c:v>6.62365E-3</c:v>
                </c:pt>
                <c:pt idx="13103" formatCode="0.00E+00">
                  <c:v>6.7061000000000004E-3</c:v>
                </c:pt>
                <c:pt idx="13104" formatCode="0.00E+00">
                  <c:v>6.78475E-3</c:v>
                </c:pt>
                <c:pt idx="13105" formatCode="0.00E+00">
                  <c:v>6.8595399999999999E-3</c:v>
                </c:pt>
                <c:pt idx="13106" formatCode="0.00E+00">
                  <c:v>6.9303799999999999E-3</c:v>
                </c:pt>
                <c:pt idx="13107" formatCode="0.00E+00">
                  <c:v>6.9972100000000002E-3</c:v>
                </c:pt>
                <c:pt idx="13108" formatCode="0.00E+00">
                  <c:v>7.0599699999999996E-3</c:v>
                </c:pt>
                <c:pt idx="13109" formatCode="0.00E+00">
                  <c:v>7.1185800000000002E-3</c:v>
                </c:pt>
                <c:pt idx="13110" formatCode="0.00E+00">
                  <c:v>7.1729999999999997E-3</c:v>
                </c:pt>
                <c:pt idx="13111" formatCode="0.00E+00">
                  <c:v>7.2231500000000002E-3</c:v>
                </c:pt>
                <c:pt idx="13112" formatCode="0.00E+00">
                  <c:v>7.2689599999999997E-3</c:v>
                </c:pt>
                <c:pt idx="13113" formatCode="0.00E+00">
                  <c:v>7.3103899999999999E-3</c:v>
                </c:pt>
                <c:pt idx="13114" formatCode="0.00E+00">
                  <c:v>7.3473699999999998E-3</c:v>
                </c:pt>
                <c:pt idx="13115" formatCode="0.00E+00">
                  <c:v>7.3798500000000003E-3</c:v>
                </c:pt>
                <c:pt idx="13116" formatCode="0.00E+00">
                  <c:v>7.4077600000000002E-3</c:v>
                </c:pt>
                <c:pt idx="13117" formatCode="0.00E+00">
                  <c:v>7.4310599999999997E-3</c:v>
                </c:pt>
                <c:pt idx="13118" formatCode="0.00E+00">
                  <c:v>7.4496900000000001E-3</c:v>
                </c:pt>
                <c:pt idx="13119" formatCode="0.00E+00">
                  <c:v>7.4635999999999999E-3</c:v>
                </c:pt>
                <c:pt idx="13120" formatCode="0.00E+00">
                  <c:v>7.4727600000000002E-3</c:v>
                </c:pt>
                <c:pt idx="13121" formatCode="0.00E+00">
                  <c:v>7.4771000000000004E-3</c:v>
                </c:pt>
                <c:pt idx="13122" formatCode="0.00E+00">
                  <c:v>7.47659E-3</c:v>
                </c:pt>
                <c:pt idx="13123" formatCode="0.00E+00">
                  <c:v>7.4711899999999999E-3</c:v>
                </c:pt>
                <c:pt idx="13124" formatCode="0.00E+00">
                  <c:v>7.4608599999999997E-3</c:v>
                </c:pt>
                <c:pt idx="13125" formatCode="0.00E+00">
                  <c:v>7.4455700000000003E-3</c:v>
                </c:pt>
                <c:pt idx="13126" formatCode="0.00E+00">
                  <c:v>7.4252800000000002E-3</c:v>
                </c:pt>
                <c:pt idx="13127" formatCode="0.00E+00">
                  <c:v>7.3999699999999996E-3</c:v>
                </c:pt>
                <c:pt idx="13128" formatCode="0.00E+00">
                  <c:v>7.3696100000000004E-3</c:v>
                </c:pt>
                <c:pt idx="13129" formatCode="0.00E+00">
                  <c:v>7.33418E-3</c:v>
                </c:pt>
                <c:pt idx="13130" formatCode="0.00E+00">
                  <c:v>7.2936499999999996E-3</c:v>
                </c:pt>
                <c:pt idx="13131" formatCode="0.00E+00">
                  <c:v>7.24801E-3</c:v>
                </c:pt>
                <c:pt idx="13132" formatCode="0.00E+00">
                  <c:v>7.1972599999999996E-3</c:v>
                </c:pt>
                <c:pt idx="13133" formatCode="0.00E+00">
                  <c:v>7.1413700000000002E-3</c:v>
                </c:pt>
                <c:pt idx="13134" formatCode="0.00E+00">
                  <c:v>7.08035E-3</c:v>
                </c:pt>
                <c:pt idx="13135" formatCode="0.00E+00">
                  <c:v>7.0141999999999999E-3</c:v>
                </c:pt>
                <c:pt idx="13136" formatCode="0.00E+00">
                  <c:v>6.9429100000000001E-3</c:v>
                </c:pt>
                <c:pt idx="13137" formatCode="0.00E+00">
                  <c:v>6.8664900000000003E-3</c:v>
                </c:pt>
                <c:pt idx="13138" formatCode="0.00E+00">
                  <c:v>6.7849599999999996E-3</c:v>
                </c:pt>
                <c:pt idx="13139" formatCode="0.00E+00">
                  <c:v>6.6983299999999997E-3</c:v>
                </c:pt>
                <c:pt idx="13140" formatCode="0.00E+00">
                  <c:v>6.6066099999999997E-3</c:v>
                </c:pt>
                <c:pt idx="13141" formatCode="0.00E+00">
                  <c:v>6.5098400000000002E-3</c:v>
                </c:pt>
                <c:pt idx="13142" formatCode="0.00E+00">
                  <c:v>6.4080400000000003E-3</c:v>
                </c:pt>
                <c:pt idx="13143" formatCode="0.00E+00">
                  <c:v>6.3012299999999997E-3</c:v>
                </c:pt>
                <c:pt idx="13144" formatCode="0.00E+00">
                  <c:v>6.1894699999999999E-3</c:v>
                </c:pt>
                <c:pt idx="13145" formatCode="0.00E+00">
                  <c:v>6.0727799999999998E-3</c:v>
                </c:pt>
                <c:pt idx="13146" formatCode="0.00E+00">
                  <c:v>5.9512200000000001E-3</c:v>
                </c:pt>
                <c:pt idx="13147" formatCode="0.00E+00">
                  <c:v>5.8248400000000004E-3</c:v>
                </c:pt>
                <c:pt idx="13148" formatCode="0.00E+00">
                  <c:v>5.6936799999999996E-3</c:v>
                </c:pt>
                <c:pt idx="13149" formatCode="0.00E+00">
                  <c:v>5.5578199999999998E-3</c:v>
                </c:pt>
                <c:pt idx="13150" formatCode="0.00E+00">
                  <c:v>5.4173099999999998E-3</c:v>
                </c:pt>
                <c:pt idx="13151" formatCode="0.00E+00">
                  <c:v>5.2722200000000002E-3</c:v>
                </c:pt>
                <c:pt idx="13152" formatCode="0.00E+00">
                  <c:v>5.1226400000000004E-3</c:v>
                </c:pt>
                <c:pt idx="13153" formatCode="0.00E+00">
                  <c:v>4.9686299999999999E-3</c:v>
                </c:pt>
                <c:pt idx="13154" formatCode="0.00E+00">
                  <c:v>4.8102800000000001E-3</c:v>
                </c:pt>
                <c:pt idx="13155" formatCode="0.00E+00">
                  <c:v>4.6476800000000004E-3</c:v>
                </c:pt>
                <c:pt idx="13156" formatCode="0.00E+00">
                  <c:v>4.4809200000000002E-3</c:v>
                </c:pt>
                <c:pt idx="13157" formatCode="0.00E+00">
                  <c:v>4.3101099999999998E-3</c:v>
                </c:pt>
                <c:pt idx="13158" formatCode="0.00E+00">
                  <c:v>4.1353400000000004E-3</c:v>
                </c:pt>
                <c:pt idx="13159" formatCode="0.00E+00">
                  <c:v>3.9567099999999996E-3</c:v>
                </c:pt>
                <c:pt idx="13160" formatCode="0.00E+00">
                  <c:v>3.7743500000000001E-3</c:v>
                </c:pt>
                <c:pt idx="13161" formatCode="0.00E+00">
                  <c:v>3.58837E-3</c:v>
                </c:pt>
                <c:pt idx="13162" formatCode="0.00E+00">
                  <c:v>3.3988999999999998E-3</c:v>
                </c:pt>
                <c:pt idx="13163" formatCode="0.00E+00">
                  <c:v>3.2060399999999998E-3</c:v>
                </c:pt>
                <c:pt idx="13164" formatCode="0.00E+00">
                  <c:v>3.00995E-3</c:v>
                </c:pt>
                <c:pt idx="13165" formatCode="0.00E+00">
                  <c:v>2.8107399999999999E-3</c:v>
                </c:pt>
                <c:pt idx="13166" formatCode="0.00E+00">
                  <c:v>2.6085599999999998E-3</c:v>
                </c:pt>
                <c:pt idx="13167" formatCode="0.00E+00">
                  <c:v>2.4035599999999999E-3</c:v>
                </c:pt>
                <c:pt idx="13168" formatCode="0.00E+00">
                  <c:v>2.1958699999999999E-3</c:v>
                </c:pt>
                <c:pt idx="13169" formatCode="0.00E+00">
                  <c:v>1.9856600000000002E-3</c:v>
                </c:pt>
                <c:pt idx="13170" formatCode="0.00E+00">
                  <c:v>1.7730599999999999E-3</c:v>
                </c:pt>
                <c:pt idx="13171" formatCode="0.00E+00">
                  <c:v>1.5582599999999999E-3</c:v>
                </c:pt>
                <c:pt idx="13172" formatCode="0.00E+00">
                  <c:v>1.34139E-3</c:v>
                </c:pt>
                <c:pt idx="13173" formatCode="0.00E+00">
                  <c:v>1.1226400000000001E-3</c:v>
                </c:pt>
                <c:pt idx="13174" formatCode="0.00E+00">
                  <c:v>9.0216700000000005E-4</c:v>
                </c:pt>
                <c:pt idx="13175" formatCode="0.00E+00">
                  <c:v>6.8014599999999996E-4</c:v>
                </c:pt>
                <c:pt idx="13176" formatCode="0.00E+00">
                  <c:v>4.5675300000000001E-4</c:v>
                </c:pt>
                <c:pt idx="13177" formatCode="0.00E+00">
                  <c:v>2.3216400000000001E-4</c:v>
                </c:pt>
                <c:pt idx="13178" formatCode="0.00E+00">
                  <c:v>6.5624199999999998E-6</c:v>
                </c:pt>
                <c:pt idx="13179" formatCode="0.00E+00">
                  <c:v>-2.1986999999999999E-4</c:v>
                </c:pt>
                <c:pt idx="13180" formatCode="0.00E+00">
                  <c:v>-4.4694599999999999E-4</c:v>
                </c:pt>
                <c:pt idx="13181" formatCode="0.00E+00">
                  <c:v>-6.7447899999999996E-4</c:v>
                </c:pt>
                <c:pt idx="13182" formatCode="0.00E+00">
                  <c:v>-9.0227700000000005E-4</c:v>
                </c:pt>
                <c:pt idx="13183" formatCode="0.00E+00">
                  <c:v>-1.1301499999999999E-3</c:v>
                </c:pt>
                <c:pt idx="13184" formatCode="0.00E+00">
                  <c:v>-1.3579E-3</c:v>
                </c:pt>
                <c:pt idx="13185" formatCode="0.00E+00">
                  <c:v>-1.58534E-3</c:v>
                </c:pt>
                <c:pt idx="13186" formatCode="0.00E+00">
                  <c:v>-1.8122699999999999E-3</c:v>
                </c:pt>
                <c:pt idx="13187" formatCode="0.00E+00">
                  <c:v>-2.0384800000000001E-3</c:v>
                </c:pt>
                <c:pt idx="13188" formatCode="0.00E+00">
                  <c:v>-2.2637899999999999E-3</c:v>
                </c:pt>
                <c:pt idx="13189" formatCode="0.00E+00">
                  <c:v>-2.4879899999999998E-3</c:v>
                </c:pt>
                <c:pt idx="13190" formatCode="0.00E+00">
                  <c:v>-2.7108900000000001E-3</c:v>
                </c:pt>
                <c:pt idx="13191" formatCode="0.00E+00">
                  <c:v>-2.9322699999999998E-3</c:v>
                </c:pt>
                <c:pt idx="13192" formatCode="0.00E+00">
                  <c:v>-3.1519600000000001E-3</c:v>
                </c:pt>
                <c:pt idx="13193" formatCode="0.00E+00">
                  <c:v>-3.36973E-3</c:v>
                </c:pt>
                <c:pt idx="13194" formatCode="0.00E+00">
                  <c:v>-3.5853999999999999E-3</c:v>
                </c:pt>
                <c:pt idx="13195" formatCode="0.00E+00">
                  <c:v>-3.7987699999999999E-3</c:v>
                </c:pt>
                <c:pt idx="13196" formatCode="0.00E+00">
                  <c:v>-4.0096400000000001E-3</c:v>
                </c:pt>
                <c:pt idx="13197" formatCode="0.00E+00">
                  <c:v>-4.2177999999999998E-3</c:v>
                </c:pt>
                <c:pt idx="13198" formatCode="0.00E+00">
                  <c:v>-4.4230800000000002E-3</c:v>
                </c:pt>
                <c:pt idx="13199" formatCode="0.00E+00">
                  <c:v>-4.6252699999999999E-3</c:v>
                </c:pt>
                <c:pt idx="13200" formatCode="0.00E+00">
                  <c:v>-4.82418E-3</c:v>
                </c:pt>
                <c:pt idx="13201" formatCode="0.00E+00">
                  <c:v>-5.0196199999999998E-3</c:v>
                </c:pt>
                <c:pt idx="13202" formatCode="0.00E+00">
                  <c:v>-5.2113999999999997E-3</c:v>
                </c:pt>
                <c:pt idx="13203" formatCode="0.00E+00">
                  <c:v>-5.3993399999999999E-3</c:v>
                </c:pt>
                <c:pt idx="13204" formatCode="0.00E+00">
                  <c:v>-5.5832599999999996E-3</c:v>
                </c:pt>
                <c:pt idx="13205" formatCode="0.00E+00">
                  <c:v>-5.7629700000000001E-3</c:v>
                </c:pt>
                <c:pt idx="13206" formatCode="0.00E+00">
                  <c:v>-5.9383099999999996E-3</c:v>
                </c:pt>
                <c:pt idx="13207" formatCode="0.00E+00">
                  <c:v>-6.1090900000000002E-3</c:v>
                </c:pt>
                <c:pt idx="13208" formatCode="0.00E+00">
                  <c:v>-6.2751500000000002E-3</c:v>
                </c:pt>
                <c:pt idx="13209" formatCode="0.00E+00">
                  <c:v>-6.4363199999999997E-3</c:v>
                </c:pt>
                <c:pt idx="13210" formatCode="0.00E+00">
                  <c:v>-6.5924399999999998E-3</c:v>
                </c:pt>
                <c:pt idx="13211" formatCode="0.00E+00">
                  <c:v>-6.7433500000000004E-3</c:v>
                </c:pt>
                <c:pt idx="13212" formatCode="0.00E+00">
                  <c:v>-6.8888999999999999E-3</c:v>
                </c:pt>
                <c:pt idx="13213" formatCode="0.00E+00">
                  <c:v>-7.02894E-3</c:v>
                </c:pt>
                <c:pt idx="13214" formatCode="0.00E+00">
                  <c:v>-7.1633299999999999E-3</c:v>
                </c:pt>
                <c:pt idx="13215" formatCode="0.00E+00">
                  <c:v>-7.2919300000000003E-3</c:v>
                </c:pt>
                <c:pt idx="13216" formatCode="0.00E+00">
                  <c:v>-7.4146000000000004E-3</c:v>
                </c:pt>
                <c:pt idx="13217" formatCode="0.00E+00">
                  <c:v>-7.5312199999999999E-3</c:v>
                </c:pt>
                <c:pt idx="13218" formatCode="0.00E+00">
                  <c:v>-7.6416599999999998E-3</c:v>
                </c:pt>
                <c:pt idx="13219" formatCode="0.00E+00">
                  <c:v>-7.7458099999999997E-3</c:v>
                </c:pt>
                <c:pt idx="13220" formatCode="0.00E+00">
                  <c:v>-7.8435499999999995E-3</c:v>
                </c:pt>
                <c:pt idx="13221" formatCode="0.00E+00">
                  <c:v>-7.9347800000000007E-3</c:v>
                </c:pt>
                <c:pt idx="13222" formatCode="0.00E+00">
                  <c:v>-8.0193999999999994E-3</c:v>
                </c:pt>
                <c:pt idx="13223" formatCode="0.00E+00">
                  <c:v>-8.0973199999999999E-3</c:v>
                </c:pt>
                <c:pt idx="13224" formatCode="0.00E+00">
                  <c:v>-8.1684600000000007E-3</c:v>
                </c:pt>
                <c:pt idx="13225" formatCode="0.00E+00">
                  <c:v>-8.2327200000000007E-3</c:v>
                </c:pt>
                <c:pt idx="13226" formatCode="0.00E+00">
                  <c:v>-8.2900400000000003E-3</c:v>
                </c:pt>
                <c:pt idx="13227" formatCode="0.00E+00">
                  <c:v>-8.3403499999999998E-3</c:v>
                </c:pt>
                <c:pt idx="13228" formatCode="0.00E+00">
                  <c:v>-8.3835899999999998E-3</c:v>
                </c:pt>
                <c:pt idx="13229" formatCode="0.00E+00">
                  <c:v>-8.4197100000000004E-3</c:v>
                </c:pt>
                <c:pt idx="13230" formatCode="0.00E+00">
                  <c:v>-8.4486700000000001E-3</c:v>
                </c:pt>
                <c:pt idx="13231" formatCode="0.00E+00">
                  <c:v>-8.4704199999999993E-3</c:v>
                </c:pt>
                <c:pt idx="13232" formatCode="0.00E+00">
                  <c:v>-8.4849299999999999E-3</c:v>
                </c:pt>
                <c:pt idx="13233" formatCode="0.00E+00">
                  <c:v>-8.4921800000000002E-3</c:v>
                </c:pt>
                <c:pt idx="13234" formatCode="0.00E+00">
                  <c:v>-8.4921500000000004E-3</c:v>
                </c:pt>
                <c:pt idx="13235" formatCode="0.00E+00">
                  <c:v>-8.4848400000000004E-3</c:v>
                </c:pt>
                <c:pt idx="13236" formatCode="0.00E+00">
                  <c:v>-8.4702300000000005E-3</c:v>
                </c:pt>
                <c:pt idx="13237" formatCode="0.00E+00">
                  <c:v>-8.4483400000000004E-3</c:v>
                </c:pt>
                <c:pt idx="13238" formatCode="0.00E+00">
                  <c:v>-8.4191800000000001E-3</c:v>
                </c:pt>
                <c:pt idx="13239" formatCode="0.00E+00">
                  <c:v>-8.3827599999999995E-3</c:v>
                </c:pt>
                <c:pt idx="13240" formatCode="0.00E+00">
                  <c:v>-8.3391200000000002E-3</c:v>
                </c:pt>
                <c:pt idx="13241" formatCode="0.00E+00">
                  <c:v>-8.2882900000000002E-3</c:v>
                </c:pt>
                <c:pt idx="13242" formatCode="0.00E+00">
                  <c:v>-8.2303099999999994E-3</c:v>
                </c:pt>
                <c:pt idx="13243" formatCode="0.00E+00">
                  <c:v>-8.1652300000000008E-3</c:v>
                </c:pt>
                <c:pt idx="13244" formatCode="0.00E+00">
                  <c:v>-8.0931000000000006E-3</c:v>
                </c:pt>
                <c:pt idx="13245" formatCode="0.00E+00">
                  <c:v>-8.0140000000000003E-3</c:v>
                </c:pt>
                <c:pt idx="13246" formatCode="0.00E+00">
                  <c:v>-7.9279899999999993E-3</c:v>
                </c:pt>
                <c:pt idx="13247" formatCode="0.00E+00">
                  <c:v>-7.8351500000000008E-3</c:v>
                </c:pt>
                <c:pt idx="13248" formatCode="0.00E+00">
                  <c:v>-7.7355599999999998E-3</c:v>
                </c:pt>
                <c:pt idx="13249" formatCode="0.00E+00">
                  <c:v>-7.6293200000000002E-3</c:v>
                </c:pt>
                <c:pt idx="13250" formatCode="0.00E+00">
                  <c:v>-7.5165300000000004E-3</c:v>
                </c:pt>
                <c:pt idx="13251" formatCode="0.00E+00">
                  <c:v>-7.39728E-3</c:v>
                </c:pt>
                <c:pt idx="13252" formatCode="0.00E+00">
                  <c:v>-7.2716999999999999E-3</c:v>
                </c:pt>
                <c:pt idx="13253" formatCode="0.00E+00">
                  <c:v>-7.1399100000000002E-3</c:v>
                </c:pt>
                <c:pt idx="13254" formatCode="0.00E+00">
                  <c:v>-7.0020200000000003E-3</c:v>
                </c:pt>
                <c:pt idx="13255" formatCode="0.00E+00">
                  <c:v>-6.8581600000000003E-3</c:v>
                </c:pt>
                <c:pt idx="13256" formatCode="0.00E+00">
                  <c:v>-6.7084800000000002E-3</c:v>
                </c:pt>
                <c:pt idx="13257" formatCode="0.00E+00">
                  <c:v>-6.55312E-3</c:v>
                </c:pt>
                <c:pt idx="13258" formatCode="0.00E+00">
                  <c:v>-6.3922299999999996E-3</c:v>
                </c:pt>
                <c:pt idx="13259" formatCode="0.00E+00">
                  <c:v>-6.22596E-3</c:v>
                </c:pt>
                <c:pt idx="13260" formatCode="0.00E+00">
                  <c:v>-6.0544700000000002E-3</c:v>
                </c:pt>
                <c:pt idx="13261" formatCode="0.00E+00">
                  <c:v>-5.87793E-3</c:v>
                </c:pt>
                <c:pt idx="13262" formatCode="0.00E+00">
                  <c:v>-5.6965100000000001E-3</c:v>
                </c:pt>
                <c:pt idx="13263" formatCode="0.00E+00">
                  <c:v>-5.5103699999999997E-3</c:v>
                </c:pt>
                <c:pt idx="13264" formatCode="0.00E+00">
                  <c:v>-5.3197100000000001E-3</c:v>
                </c:pt>
                <c:pt idx="13265" formatCode="0.00E+00">
                  <c:v>-5.1247100000000002E-3</c:v>
                </c:pt>
                <c:pt idx="13266" formatCode="0.00E+00">
                  <c:v>-4.9255499999999999E-3</c:v>
                </c:pt>
                <c:pt idx="13267" formatCode="0.00E+00">
                  <c:v>-4.7224199999999997E-3</c:v>
                </c:pt>
                <c:pt idx="13268" formatCode="0.00E+00">
                  <c:v>-4.5155300000000002E-3</c:v>
                </c:pt>
                <c:pt idx="13269" formatCode="0.00E+00">
                  <c:v>-4.3050700000000003E-3</c:v>
                </c:pt>
                <c:pt idx="13270" formatCode="0.00E+00">
                  <c:v>-4.0912500000000003E-3</c:v>
                </c:pt>
                <c:pt idx="13271" formatCode="0.00E+00">
                  <c:v>-3.87427E-3</c:v>
                </c:pt>
                <c:pt idx="13272" formatCode="0.00E+00">
                  <c:v>-3.6543299999999999E-3</c:v>
                </c:pt>
                <c:pt idx="13273" formatCode="0.00E+00">
                  <c:v>-3.43166E-3</c:v>
                </c:pt>
                <c:pt idx="13274" formatCode="0.00E+00">
                  <c:v>-3.2064699999999999E-3</c:v>
                </c:pt>
                <c:pt idx="13275" formatCode="0.00E+00">
                  <c:v>-2.9789700000000001E-3</c:v>
                </c:pt>
                <c:pt idx="13276" formatCode="0.00E+00">
                  <c:v>-2.7493800000000001E-3</c:v>
                </c:pt>
                <c:pt idx="13277" formatCode="0.00E+00">
                  <c:v>-2.5179199999999999E-3</c:v>
                </c:pt>
                <c:pt idx="13278" formatCode="0.00E+00">
                  <c:v>-2.2848E-3</c:v>
                </c:pt>
                <c:pt idx="13279" formatCode="0.00E+00">
                  <c:v>-2.0502699999999999E-3</c:v>
                </c:pt>
                <c:pt idx="13280" formatCode="0.00E+00">
                  <c:v>-1.81452E-3</c:v>
                </c:pt>
                <c:pt idx="13281" formatCode="0.00E+00">
                  <c:v>-1.5778000000000001E-3</c:v>
                </c:pt>
                <c:pt idx="13282" formatCode="0.00E+00">
                  <c:v>-1.3403099999999999E-3</c:v>
                </c:pt>
                <c:pt idx="13283" formatCode="0.00E+00">
                  <c:v>-1.1023000000000001E-3</c:v>
                </c:pt>
                <c:pt idx="13284" formatCode="0.00E+00">
                  <c:v>-8.6398599999999996E-4</c:v>
                </c:pt>
                <c:pt idx="13285" formatCode="0.00E+00">
                  <c:v>-6.2558899999999996E-4</c:v>
                </c:pt>
                <c:pt idx="13286" formatCode="0.00E+00">
                  <c:v>-3.8730900000000001E-4</c:v>
                </c:pt>
                <c:pt idx="13287" formatCode="0.00E+00">
                  <c:v>-1.4933399999999999E-4</c:v>
                </c:pt>
                <c:pt idx="13288" formatCode="0.00E+00">
                  <c:v>8.8145800000000006E-5</c:v>
                </c:pt>
                <c:pt idx="13289" formatCode="0.00E+00">
                  <c:v>3.24918E-4</c:v>
                </c:pt>
                <c:pt idx="13290" formatCode="0.00E+00">
                  <c:v>5.6074499999999997E-4</c:v>
                </c:pt>
                <c:pt idx="13291" formatCode="0.00E+00">
                  <c:v>7.9537399999999995E-4</c:v>
                </c:pt>
                <c:pt idx="13292" formatCode="0.00E+00">
                  <c:v>1.02856E-3</c:v>
                </c:pt>
                <c:pt idx="13293" formatCode="0.00E+00">
                  <c:v>1.2600599999999999E-3</c:v>
                </c:pt>
                <c:pt idx="13294" formatCode="0.00E+00">
                  <c:v>1.48964E-3</c:v>
                </c:pt>
                <c:pt idx="13295" formatCode="0.00E+00">
                  <c:v>1.71707E-3</c:v>
                </c:pt>
                <c:pt idx="13296" formatCode="0.00E+00">
                  <c:v>1.9421200000000001E-3</c:v>
                </c:pt>
                <c:pt idx="13297" formatCode="0.00E+00">
                  <c:v>2.1645800000000001E-3</c:v>
                </c:pt>
                <c:pt idx="13298" formatCode="0.00E+00">
                  <c:v>2.3842199999999998E-3</c:v>
                </c:pt>
                <c:pt idx="13299" formatCode="0.00E+00">
                  <c:v>2.6008200000000002E-3</c:v>
                </c:pt>
                <c:pt idx="13300" formatCode="0.00E+00">
                  <c:v>2.8141500000000001E-3</c:v>
                </c:pt>
                <c:pt idx="13301" formatCode="0.00E+00">
                  <c:v>3.02403E-3</c:v>
                </c:pt>
                <c:pt idx="13302" formatCode="0.00E+00">
                  <c:v>3.23025E-3</c:v>
                </c:pt>
                <c:pt idx="13303" formatCode="0.00E+00">
                  <c:v>3.4326199999999999E-3</c:v>
                </c:pt>
                <c:pt idx="13304" formatCode="0.00E+00">
                  <c:v>3.6309100000000002E-3</c:v>
                </c:pt>
                <c:pt idx="13305" formatCode="0.00E+00">
                  <c:v>3.8249500000000001E-3</c:v>
                </c:pt>
                <c:pt idx="13306" formatCode="0.00E+00">
                  <c:v>4.0145600000000004E-3</c:v>
                </c:pt>
                <c:pt idx="13307" formatCode="0.00E+00">
                  <c:v>4.1995399999999999E-3</c:v>
                </c:pt>
                <c:pt idx="13308" formatCode="0.00E+00">
                  <c:v>4.3797200000000001E-3</c:v>
                </c:pt>
                <c:pt idx="13309" formatCode="0.00E+00">
                  <c:v>4.5549900000000001E-3</c:v>
                </c:pt>
                <c:pt idx="13310" formatCode="0.00E+00">
                  <c:v>4.7251999999999997E-3</c:v>
                </c:pt>
                <c:pt idx="13311" formatCode="0.00E+00">
                  <c:v>4.8902099999999999E-3</c:v>
                </c:pt>
                <c:pt idx="13312" formatCode="0.00E+00">
                  <c:v>5.0498100000000001E-3</c:v>
                </c:pt>
                <c:pt idx="13313" formatCode="0.00E+00">
                  <c:v>5.2038700000000002E-3</c:v>
                </c:pt>
                <c:pt idx="13314" formatCode="0.00E+00">
                  <c:v>5.3522400000000003E-3</c:v>
                </c:pt>
                <c:pt idx="13315" formatCode="0.00E+00">
                  <c:v>5.4948100000000001E-3</c:v>
                </c:pt>
                <c:pt idx="13316" formatCode="0.00E+00">
                  <c:v>5.6314800000000003E-3</c:v>
                </c:pt>
                <c:pt idx="13317" formatCode="0.00E+00">
                  <c:v>5.7621800000000004E-3</c:v>
                </c:pt>
                <c:pt idx="13318" formatCode="0.00E+00">
                  <c:v>5.8868100000000001E-3</c:v>
                </c:pt>
                <c:pt idx="13319" formatCode="0.00E+00">
                  <c:v>6.0052400000000002E-3</c:v>
                </c:pt>
                <c:pt idx="13320" formatCode="0.00E+00">
                  <c:v>6.1173299999999998E-3</c:v>
                </c:pt>
                <c:pt idx="13321" formatCode="0.00E+00">
                  <c:v>6.2229900000000003E-3</c:v>
                </c:pt>
                <c:pt idx="13322" formatCode="0.00E+00">
                  <c:v>6.3221700000000002E-3</c:v>
                </c:pt>
                <c:pt idx="13323" formatCode="0.00E+00">
                  <c:v>6.4147900000000001E-3</c:v>
                </c:pt>
                <c:pt idx="13324" formatCode="0.00E+00">
                  <c:v>6.5007900000000002E-3</c:v>
                </c:pt>
                <c:pt idx="13325" formatCode="0.00E+00">
                  <c:v>6.5801000000000002E-3</c:v>
                </c:pt>
                <c:pt idx="13326" formatCode="0.00E+00">
                  <c:v>6.6526800000000002E-3</c:v>
                </c:pt>
                <c:pt idx="13327" formatCode="0.00E+00">
                  <c:v>6.7184699999999998E-3</c:v>
                </c:pt>
                <c:pt idx="13328" formatCode="0.00E+00">
                  <c:v>6.7774599999999999E-3</c:v>
                </c:pt>
                <c:pt idx="13329" formatCode="0.00E+00">
                  <c:v>6.8295999999999999E-3</c:v>
                </c:pt>
                <c:pt idx="13330" formatCode="0.00E+00">
                  <c:v>6.8748500000000001E-3</c:v>
                </c:pt>
                <c:pt idx="13331" formatCode="0.00E+00">
                  <c:v>6.9132300000000002E-3</c:v>
                </c:pt>
                <c:pt idx="13332" formatCode="0.00E+00">
                  <c:v>6.94481E-3</c:v>
                </c:pt>
                <c:pt idx="13333" formatCode="0.00E+00">
                  <c:v>6.9695299999999998E-3</c:v>
                </c:pt>
                <c:pt idx="13334" formatCode="0.00E+00">
                  <c:v>6.98718E-3</c:v>
                </c:pt>
                <c:pt idx="13335" formatCode="0.00E+00">
                  <c:v>6.9975999999999997E-3</c:v>
                </c:pt>
                <c:pt idx="13336" formatCode="0.00E+00">
                  <c:v>7.0009399999999998E-3</c:v>
                </c:pt>
                <c:pt idx="13337" formatCode="0.00E+00">
                  <c:v>6.99755E-3</c:v>
                </c:pt>
                <c:pt idx="13338" formatCode="0.00E+00">
                  <c:v>6.9877000000000003E-3</c:v>
                </c:pt>
                <c:pt idx="13339" formatCode="0.00E+00">
                  <c:v>6.9714299999999998E-3</c:v>
                </c:pt>
                <c:pt idx="13340" formatCode="0.00E+00">
                  <c:v>6.9487400000000001E-3</c:v>
                </c:pt>
                <c:pt idx="13341" formatCode="0.00E+00">
                  <c:v>6.9196300000000004E-3</c:v>
                </c:pt>
                <c:pt idx="13342" formatCode="0.00E+00">
                  <c:v>6.8841700000000002E-3</c:v>
                </c:pt>
                <c:pt idx="13343" formatCode="0.00E+00">
                  <c:v>6.8423700000000004E-3</c:v>
                </c:pt>
                <c:pt idx="13344" formatCode="0.00E+00">
                  <c:v>6.7942499999999999E-3</c:v>
                </c:pt>
                <c:pt idx="13345" formatCode="0.00E+00">
                  <c:v>6.7398500000000004E-3</c:v>
                </c:pt>
                <c:pt idx="13346" formatCode="0.00E+00">
                  <c:v>6.6792199999999996E-3</c:v>
                </c:pt>
                <c:pt idx="13347" formatCode="0.00E+00">
                  <c:v>6.6123900000000001E-3</c:v>
                </c:pt>
                <c:pt idx="13348" formatCode="0.00E+00">
                  <c:v>6.5393500000000002E-3</c:v>
                </c:pt>
                <c:pt idx="13349" formatCode="0.00E+00">
                  <c:v>6.4600899999999999E-3</c:v>
                </c:pt>
                <c:pt idx="13350" formatCode="0.00E+00">
                  <c:v>6.37464E-3</c:v>
                </c:pt>
                <c:pt idx="13351" formatCode="0.00E+00">
                  <c:v>6.2830799999999999E-3</c:v>
                </c:pt>
                <c:pt idx="13352" formatCode="0.00E+00">
                  <c:v>6.1855E-3</c:v>
                </c:pt>
                <c:pt idx="13353" formatCode="0.00E+00">
                  <c:v>6.0819200000000002E-3</c:v>
                </c:pt>
                <c:pt idx="13354" formatCode="0.00E+00">
                  <c:v>5.9724499999999998E-3</c:v>
                </c:pt>
                <c:pt idx="13355" formatCode="0.00E+00">
                  <c:v>5.8572499999999996E-3</c:v>
                </c:pt>
                <c:pt idx="13356" formatCode="0.00E+00">
                  <c:v>5.7365799999999998E-3</c:v>
                </c:pt>
                <c:pt idx="13357" formatCode="0.00E+00">
                  <c:v>5.6106699999999999E-3</c:v>
                </c:pt>
                <c:pt idx="13358" formatCode="0.00E+00">
                  <c:v>5.4795800000000004E-3</c:v>
                </c:pt>
                <c:pt idx="13359" formatCode="0.00E+00">
                  <c:v>5.3432699999999998E-3</c:v>
                </c:pt>
                <c:pt idx="13360" formatCode="0.00E+00">
                  <c:v>5.2016900000000001E-3</c:v>
                </c:pt>
                <c:pt idx="13361" formatCode="0.00E+00">
                  <c:v>5.0548700000000004E-3</c:v>
                </c:pt>
                <c:pt idx="13362" formatCode="0.00E+00">
                  <c:v>4.9029199999999998E-3</c:v>
                </c:pt>
                <c:pt idx="13363" formatCode="0.00E+00">
                  <c:v>4.74604E-3</c:v>
                </c:pt>
                <c:pt idx="13364" formatCode="0.00E+00">
                  <c:v>4.5844700000000002E-3</c:v>
                </c:pt>
                <c:pt idx="13365" formatCode="0.00E+00">
                  <c:v>4.4186E-3</c:v>
                </c:pt>
                <c:pt idx="13366" formatCode="0.00E+00">
                  <c:v>4.2488200000000004E-3</c:v>
                </c:pt>
                <c:pt idx="13367" formatCode="0.00E+00">
                  <c:v>4.0753200000000003E-3</c:v>
                </c:pt>
                <c:pt idx="13368" formatCode="0.00E+00">
                  <c:v>3.8980500000000001E-3</c:v>
                </c:pt>
                <c:pt idx="13369" formatCode="0.00E+00">
                  <c:v>3.7169299999999998E-3</c:v>
                </c:pt>
                <c:pt idx="13370" formatCode="0.00E+00">
                  <c:v>3.5321599999999999E-3</c:v>
                </c:pt>
                <c:pt idx="13371" formatCode="0.00E+00">
                  <c:v>3.34403E-3</c:v>
                </c:pt>
                <c:pt idx="13372" formatCode="0.00E+00">
                  <c:v>3.1526900000000001E-3</c:v>
                </c:pt>
                <c:pt idx="13373" formatCode="0.00E+00">
                  <c:v>2.9581199999999998E-3</c:v>
                </c:pt>
                <c:pt idx="13374" formatCode="0.00E+00">
                  <c:v>2.7603300000000001E-3</c:v>
                </c:pt>
                <c:pt idx="13375" formatCode="0.00E+00">
                  <c:v>2.5595000000000001E-3</c:v>
                </c:pt>
                <c:pt idx="13376" formatCode="0.00E+00">
                  <c:v>2.3558799999999999E-3</c:v>
                </c:pt>
                <c:pt idx="13377" formatCode="0.00E+00">
                  <c:v>2.1496900000000001E-3</c:v>
                </c:pt>
                <c:pt idx="13378" formatCode="0.00E+00">
                  <c:v>1.9411400000000001E-3</c:v>
                </c:pt>
                <c:pt idx="13379" formatCode="0.00E+00">
                  <c:v>1.7304600000000001E-3</c:v>
                </c:pt>
                <c:pt idx="13380" formatCode="0.00E+00">
                  <c:v>1.51786E-3</c:v>
                </c:pt>
                <c:pt idx="13381" formatCode="0.00E+00">
                  <c:v>1.30368E-3</c:v>
                </c:pt>
                <c:pt idx="13382" formatCode="0.00E+00">
                  <c:v>1.08815E-3</c:v>
                </c:pt>
                <c:pt idx="13383" formatCode="0.00E+00">
                  <c:v>8.7126599999999999E-4</c:v>
                </c:pt>
                <c:pt idx="13384" formatCode="0.00E+00">
                  <c:v>6.5280000000000004E-4</c:v>
                </c:pt>
                <c:pt idx="13385" formatCode="0.00E+00">
                  <c:v>4.3270899999999998E-4</c:v>
                </c:pt>
                <c:pt idx="13386" formatCode="0.00E+00">
                  <c:v>2.1138999999999999E-4</c:v>
                </c:pt>
                <c:pt idx="13387" formatCode="0.00E+00">
                  <c:v>-1.0565599999999999E-5</c:v>
                </c:pt>
                <c:pt idx="13388" formatCode="0.00E+00">
                  <c:v>-2.3278799999999999E-4</c:v>
                </c:pt>
                <c:pt idx="13389" formatCode="0.00E+00">
                  <c:v>-4.55186E-4</c:v>
                </c:pt>
                <c:pt idx="13390" formatCode="0.00E+00">
                  <c:v>-6.7776000000000002E-4</c:v>
                </c:pt>
                <c:pt idx="13391" formatCode="0.00E+00">
                  <c:v>-9.0035799999999997E-4</c:v>
                </c:pt>
                <c:pt idx="13392" formatCode="0.00E+00">
                  <c:v>-1.1227100000000001E-3</c:v>
                </c:pt>
                <c:pt idx="13393" formatCode="0.00E+00">
                  <c:v>-1.3447400000000001E-3</c:v>
                </c:pt>
                <c:pt idx="13394" formatCode="0.00E+00">
                  <c:v>-1.5665099999999999E-3</c:v>
                </c:pt>
                <c:pt idx="13395" formatCode="0.00E+00">
                  <c:v>-1.78801E-3</c:v>
                </c:pt>
                <c:pt idx="13396" formatCode="0.00E+00">
                  <c:v>-2.0092600000000001E-3</c:v>
                </c:pt>
                <c:pt idx="13397" formatCode="0.00E+00">
                  <c:v>-2.2304199999999999E-3</c:v>
                </c:pt>
                <c:pt idx="13398" formatCode="0.00E+00">
                  <c:v>-2.4515600000000002E-3</c:v>
                </c:pt>
                <c:pt idx="13399" formatCode="0.00E+00">
                  <c:v>-2.6723799999999998E-3</c:v>
                </c:pt>
                <c:pt idx="13400" formatCode="0.00E+00">
                  <c:v>-2.8925299999999999E-3</c:v>
                </c:pt>
                <c:pt idx="13401" formatCode="0.00E+00">
                  <c:v>-3.1118999999999999E-3</c:v>
                </c:pt>
                <c:pt idx="13402" formatCode="0.00E+00">
                  <c:v>-3.3305100000000001E-3</c:v>
                </c:pt>
                <c:pt idx="13403" formatCode="0.00E+00">
                  <c:v>-3.5482999999999999E-3</c:v>
                </c:pt>
                <c:pt idx="13404" formatCode="0.00E+00">
                  <c:v>-3.7650399999999999E-3</c:v>
                </c:pt>
                <c:pt idx="13405" formatCode="0.00E+00">
                  <c:v>-3.9803599999999996E-3</c:v>
                </c:pt>
                <c:pt idx="13406" formatCode="0.00E+00">
                  <c:v>-4.1940099999999998E-3</c:v>
                </c:pt>
                <c:pt idx="13407" formatCode="0.00E+00">
                  <c:v>-4.4058300000000003E-3</c:v>
                </c:pt>
                <c:pt idx="13408" formatCode="0.00E+00">
                  <c:v>-4.6157999999999998E-3</c:v>
                </c:pt>
                <c:pt idx="13409" formatCode="0.00E+00">
                  <c:v>-4.8240699999999997E-3</c:v>
                </c:pt>
                <c:pt idx="13410" formatCode="0.00E+00">
                  <c:v>-5.0307800000000003E-3</c:v>
                </c:pt>
                <c:pt idx="13411" formatCode="0.00E+00">
                  <c:v>-5.2359499999999996E-3</c:v>
                </c:pt>
                <c:pt idx="13412" formatCode="0.00E+00">
                  <c:v>-5.43949E-3</c:v>
                </c:pt>
                <c:pt idx="13413" formatCode="0.00E+00">
                  <c:v>-5.6411899999999999E-3</c:v>
                </c:pt>
                <c:pt idx="13414" formatCode="0.00E+00">
                  <c:v>-5.84068E-3</c:v>
                </c:pt>
                <c:pt idx="13415" formatCode="0.00E+00">
                  <c:v>-6.0376199999999996E-3</c:v>
                </c:pt>
                <c:pt idx="13416" formatCode="0.00E+00">
                  <c:v>-6.2318199999999999E-3</c:v>
                </c:pt>
                <c:pt idx="13417" formatCode="0.00E+00">
                  <c:v>-6.4231399999999999E-3</c:v>
                </c:pt>
                <c:pt idx="13418" formatCode="0.00E+00">
                  <c:v>-6.6115499999999999E-3</c:v>
                </c:pt>
                <c:pt idx="13419" formatCode="0.00E+00">
                  <c:v>-6.7970399999999999E-3</c:v>
                </c:pt>
                <c:pt idx="13420" formatCode="0.00E+00">
                  <c:v>-6.9795400000000002E-3</c:v>
                </c:pt>
                <c:pt idx="13421" formatCode="0.00E+00">
                  <c:v>-7.1589899999999996E-3</c:v>
                </c:pt>
                <c:pt idx="13422" formatCode="0.00E+00">
                  <c:v>-7.3354199999999996E-3</c:v>
                </c:pt>
                <c:pt idx="13423" formatCode="0.00E+00">
                  <c:v>-7.5089299999999996E-3</c:v>
                </c:pt>
                <c:pt idx="13424" formatCode="0.00E+00">
                  <c:v>-7.6796399999999997E-3</c:v>
                </c:pt>
                <c:pt idx="13425" formatCode="0.00E+00">
                  <c:v>-7.8476199999999996E-3</c:v>
                </c:pt>
                <c:pt idx="13426" formatCode="0.00E+00">
                  <c:v>-8.0129599999999995E-3</c:v>
                </c:pt>
                <c:pt idx="13427" formatCode="0.00E+00">
                  <c:v>-8.1756599999999995E-3</c:v>
                </c:pt>
                <c:pt idx="13428" formatCode="0.00E+00">
                  <c:v>-8.3355300000000007E-3</c:v>
                </c:pt>
                <c:pt idx="13429" formatCode="0.00E+00">
                  <c:v>-8.4922599999999997E-3</c:v>
                </c:pt>
                <c:pt idx="13430" formatCode="0.00E+00">
                  <c:v>-8.6456299999999996E-3</c:v>
                </c:pt>
                <c:pt idx="13431" formatCode="0.00E+00">
                  <c:v>-8.7954499999999998E-3</c:v>
                </c:pt>
                <c:pt idx="13432" formatCode="0.00E+00">
                  <c:v>-8.9415399999999996E-3</c:v>
                </c:pt>
                <c:pt idx="13433" formatCode="0.00E+00">
                  <c:v>-9.0837699999999997E-3</c:v>
                </c:pt>
                <c:pt idx="13434" formatCode="0.00E+00">
                  <c:v>-9.2223700000000006E-3</c:v>
                </c:pt>
                <c:pt idx="13435" formatCode="0.00E+00">
                  <c:v>-9.3577399999999998E-3</c:v>
                </c:pt>
                <c:pt idx="13436" formatCode="0.00E+00">
                  <c:v>-9.4898599999999993E-3</c:v>
                </c:pt>
                <c:pt idx="13437" formatCode="0.00E+00">
                  <c:v>-9.61826E-3</c:v>
                </c:pt>
                <c:pt idx="13438" formatCode="0.00E+00">
                  <c:v>-9.7425399999999992E-3</c:v>
                </c:pt>
                <c:pt idx="13439" formatCode="0.00E+00">
                  <c:v>-9.8626100000000008E-3</c:v>
                </c:pt>
                <c:pt idx="13440" formatCode="0.00E+00">
                  <c:v>-9.9786000000000007E-3</c:v>
                </c:pt>
                <c:pt idx="13441">
                  <c:v>-1.00906E-2</c:v>
                </c:pt>
                <c:pt idx="13442">
                  <c:v>-1.0198499999999999E-2</c:v>
                </c:pt>
                <c:pt idx="13443">
                  <c:v>-1.03026E-2</c:v>
                </c:pt>
                <c:pt idx="13444">
                  <c:v>-1.0403000000000001E-2</c:v>
                </c:pt>
                <c:pt idx="13445">
                  <c:v>-1.04996E-2</c:v>
                </c:pt>
                <c:pt idx="13446">
                  <c:v>-1.0592799999999999E-2</c:v>
                </c:pt>
                <c:pt idx="13447">
                  <c:v>-1.06827E-2</c:v>
                </c:pt>
                <c:pt idx="13448">
                  <c:v>-1.07695E-2</c:v>
                </c:pt>
                <c:pt idx="13449">
                  <c:v>-1.0852499999999999E-2</c:v>
                </c:pt>
                <c:pt idx="13450">
                  <c:v>-1.09316E-2</c:v>
                </c:pt>
                <c:pt idx="13451">
                  <c:v>-1.10069E-2</c:v>
                </c:pt>
                <c:pt idx="13452">
                  <c:v>-1.10787E-2</c:v>
                </c:pt>
                <c:pt idx="13453">
                  <c:v>-1.11471E-2</c:v>
                </c:pt>
                <c:pt idx="13454">
                  <c:v>-1.12119E-2</c:v>
                </c:pt>
                <c:pt idx="13455">
                  <c:v>-1.1273E-2</c:v>
                </c:pt>
                <c:pt idx="13456">
                  <c:v>-1.1330399999999999E-2</c:v>
                </c:pt>
                <c:pt idx="13457">
                  <c:v>-1.1384200000000001E-2</c:v>
                </c:pt>
                <c:pt idx="13458">
                  <c:v>-1.14345E-2</c:v>
                </c:pt>
                <c:pt idx="13459">
                  <c:v>-1.14813E-2</c:v>
                </c:pt>
                <c:pt idx="13460">
                  <c:v>-1.15245E-2</c:v>
                </c:pt>
                <c:pt idx="13461">
                  <c:v>-1.15639E-2</c:v>
                </c:pt>
                <c:pt idx="13462">
                  <c:v>-1.1599399999999999E-2</c:v>
                </c:pt>
                <c:pt idx="13463">
                  <c:v>-1.1631000000000001E-2</c:v>
                </c:pt>
                <c:pt idx="13464">
                  <c:v>-1.16589E-2</c:v>
                </c:pt>
                <c:pt idx="13465">
                  <c:v>-1.16834E-2</c:v>
                </c:pt>
                <c:pt idx="13466">
                  <c:v>-1.1704900000000001E-2</c:v>
                </c:pt>
                <c:pt idx="13467">
                  <c:v>-1.17232E-2</c:v>
                </c:pt>
                <c:pt idx="13468">
                  <c:v>-1.1738E-2</c:v>
                </c:pt>
                <c:pt idx="13469">
                  <c:v>-1.17491E-2</c:v>
                </c:pt>
                <c:pt idx="13470">
                  <c:v>-1.17567E-2</c:v>
                </c:pt>
                <c:pt idx="13471">
                  <c:v>-1.1760899999999999E-2</c:v>
                </c:pt>
                <c:pt idx="13472">
                  <c:v>-1.1761799999999999E-2</c:v>
                </c:pt>
                <c:pt idx="13473">
                  <c:v>-1.17593E-2</c:v>
                </c:pt>
                <c:pt idx="13474">
                  <c:v>-1.1753E-2</c:v>
                </c:pt>
                <c:pt idx="13475">
                  <c:v>-1.1743200000000001E-2</c:v>
                </c:pt>
                <c:pt idx="13476">
                  <c:v>-1.17302E-2</c:v>
                </c:pt>
                <c:pt idx="13477">
                  <c:v>-1.1714499999999999E-2</c:v>
                </c:pt>
                <c:pt idx="13478">
                  <c:v>-1.16959E-2</c:v>
                </c:pt>
                <c:pt idx="13479">
                  <c:v>-1.1674199999999999E-2</c:v>
                </c:pt>
                <c:pt idx="13480">
                  <c:v>-1.1649400000000001E-2</c:v>
                </c:pt>
                <c:pt idx="13481">
                  <c:v>-1.1621100000000001E-2</c:v>
                </c:pt>
                <c:pt idx="13482">
                  <c:v>-1.15887E-2</c:v>
                </c:pt>
                <c:pt idx="13483">
                  <c:v>-1.15517E-2</c:v>
                </c:pt>
                <c:pt idx="13484">
                  <c:v>-1.15105E-2</c:v>
                </c:pt>
                <c:pt idx="13485">
                  <c:v>-1.14658E-2</c:v>
                </c:pt>
                <c:pt idx="13486">
                  <c:v>-1.14179E-2</c:v>
                </c:pt>
                <c:pt idx="13487">
                  <c:v>-1.1366599999999999E-2</c:v>
                </c:pt>
                <c:pt idx="13488">
                  <c:v>-1.13118E-2</c:v>
                </c:pt>
                <c:pt idx="13489">
                  <c:v>-1.12534E-2</c:v>
                </c:pt>
                <c:pt idx="13490">
                  <c:v>-1.11912E-2</c:v>
                </c:pt>
                <c:pt idx="13491">
                  <c:v>-1.11252E-2</c:v>
                </c:pt>
                <c:pt idx="13492">
                  <c:v>-1.1055499999999999E-2</c:v>
                </c:pt>
                <c:pt idx="13493">
                  <c:v>-1.09824E-2</c:v>
                </c:pt>
                <c:pt idx="13494">
                  <c:v>-1.09058E-2</c:v>
                </c:pt>
                <c:pt idx="13495">
                  <c:v>-1.08258E-2</c:v>
                </c:pt>
                <c:pt idx="13496">
                  <c:v>-1.07429E-2</c:v>
                </c:pt>
                <c:pt idx="13497">
                  <c:v>-1.06575E-2</c:v>
                </c:pt>
                <c:pt idx="13498">
                  <c:v>-1.0569500000000001E-2</c:v>
                </c:pt>
                <c:pt idx="13499">
                  <c:v>-1.0478899999999999E-2</c:v>
                </c:pt>
                <c:pt idx="13500">
                  <c:v>-1.0385500000000001E-2</c:v>
                </c:pt>
                <c:pt idx="13501">
                  <c:v>-1.0289400000000001E-2</c:v>
                </c:pt>
                <c:pt idx="13502">
                  <c:v>-1.01905E-2</c:v>
                </c:pt>
                <c:pt idx="13503">
                  <c:v>-1.00889E-2</c:v>
                </c:pt>
                <c:pt idx="13504" formatCode="0.00E+00">
                  <c:v>-9.9845999999999997E-3</c:v>
                </c:pt>
                <c:pt idx="13505" formatCode="0.00E+00">
                  <c:v>-9.8774699999999993E-3</c:v>
                </c:pt>
                <c:pt idx="13506" formatCode="0.00E+00">
                  <c:v>-9.7675999999999995E-3</c:v>
                </c:pt>
                <c:pt idx="13507" formatCode="0.00E+00">
                  <c:v>-9.6550500000000001E-3</c:v>
                </c:pt>
                <c:pt idx="13508" formatCode="0.00E+00">
                  <c:v>-9.5400699999999995E-3</c:v>
                </c:pt>
                <c:pt idx="13509" formatCode="0.00E+00">
                  <c:v>-9.4229899999999991E-3</c:v>
                </c:pt>
                <c:pt idx="13510" formatCode="0.00E+00">
                  <c:v>-9.3040299999999996E-3</c:v>
                </c:pt>
                <c:pt idx="13511" formatCode="0.00E+00">
                  <c:v>-9.1832500000000004E-3</c:v>
                </c:pt>
                <c:pt idx="13512" formatCode="0.00E+00">
                  <c:v>-9.0606300000000001E-3</c:v>
                </c:pt>
                <c:pt idx="13513" formatCode="0.00E+00">
                  <c:v>-8.9361500000000003E-3</c:v>
                </c:pt>
                <c:pt idx="13514" formatCode="0.00E+00">
                  <c:v>-8.8099400000000005E-3</c:v>
                </c:pt>
                <c:pt idx="13515" formatCode="0.00E+00">
                  <c:v>-8.6824099999999998E-3</c:v>
                </c:pt>
                <c:pt idx="13516" formatCode="0.00E+00">
                  <c:v>-8.5540600000000005E-3</c:v>
                </c:pt>
                <c:pt idx="13517" formatCode="0.00E+00">
                  <c:v>-8.4251299999999994E-3</c:v>
                </c:pt>
                <c:pt idx="13518" formatCode="0.00E+00">
                  <c:v>-8.2956799999999997E-3</c:v>
                </c:pt>
                <c:pt idx="13519" formatCode="0.00E+00">
                  <c:v>-8.1658900000000003E-3</c:v>
                </c:pt>
                <c:pt idx="13520" formatCode="0.00E+00">
                  <c:v>-8.0358800000000005E-3</c:v>
                </c:pt>
                <c:pt idx="13521" formatCode="0.00E+00">
                  <c:v>-7.9056200000000004E-3</c:v>
                </c:pt>
                <c:pt idx="13522" formatCode="0.00E+00">
                  <c:v>-7.77496E-3</c:v>
                </c:pt>
                <c:pt idx="13523" formatCode="0.00E+00">
                  <c:v>-7.6437099999999997E-3</c:v>
                </c:pt>
                <c:pt idx="13524" formatCode="0.00E+00">
                  <c:v>-7.5119699999999998E-3</c:v>
                </c:pt>
                <c:pt idx="13525" formatCode="0.00E+00">
                  <c:v>-7.3800599999999999E-3</c:v>
                </c:pt>
                <c:pt idx="13526" formatCode="0.00E+00">
                  <c:v>-7.24816E-3</c:v>
                </c:pt>
                <c:pt idx="13527" formatCode="0.00E+00">
                  <c:v>-7.11643E-3</c:v>
                </c:pt>
                <c:pt idx="13528" formatCode="0.00E+00">
                  <c:v>-6.9851000000000002E-3</c:v>
                </c:pt>
                <c:pt idx="13529" formatCode="0.00E+00">
                  <c:v>-6.85426E-3</c:v>
                </c:pt>
                <c:pt idx="13530" formatCode="0.00E+00">
                  <c:v>-6.7237299999999998E-3</c:v>
                </c:pt>
                <c:pt idx="13531" formatCode="0.00E+00">
                  <c:v>-6.5929999999999999E-3</c:v>
                </c:pt>
                <c:pt idx="13532" formatCode="0.00E+00">
                  <c:v>-6.4614299999999998E-3</c:v>
                </c:pt>
                <c:pt idx="13533" formatCode="0.00E+00">
                  <c:v>-6.3287500000000002E-3</c:v>
                </c:pt>
                <c:pt idx="13534" formatCode="0.00E+00">
                  <c:v>-6.1950399999999997E-3</c:v>
                </c:pt>
                <c:pt idx="13535" formatCode="0.00E+00">
                  <c:v>-6.0602599999999996E-3</c:v>
                </c:pt>
                <c:pt idx="13536" formatCode="0.00E+00">
                  <c:v>-5.9244800000000002E-3</c:v>
                </c:pt>
                <c:pt idx="13537" formatCode="0.00E+00">
                  <c:v>-5.7882699999999999E-3</c:v>
                </c:pt>
                <c:pt idx="13538" formatCode="0.00E+00">
                  <c:v>-5.6523399999999996E-3</c:v>
                </c:pt>
                <c:pt idx="13539" formatCode="0.00E+00">
                  <c:v>-5.5170599999999998E-3</c:v>
                </c:pt>
                <c:pt idx="13540" formatCode="0.00E+00">
                  <c:v>-5.38252E-3</c:v>
                </c:pt>
                <c:pt idx="13541" formatCode="0.00E+00">
                  <c:v>-5.2486499999999997E-3</c:v>
                </c:pt>
                <c:pt idx="13542" formatCode="0.00E+00">
                  <c:v>-5.1155000000000003E-3</c:v>
                </c:pt>
                <c:pt idx="13543" formatCode="0.00E+00">
                  <c:v>-4.9833799999999999E-3</c:v>
                </c:pt>
                <c:pt idx="13544" formatCode="0.00E+00">
                  <c:v>-4.8525799999999996E-3</c:v>
                </c:pt>
                <c:pt idx="13545" formatCode="0.00E+00">
                  <c:v>-4.7233900000000001E-3</c:v>
                </c:pt>
                <c:pt idx="13546" formatCode="0.00E+00">
                  <c:v>-4.5962299999999998E-3</c:v>
                </c:pt>
                <c:pt idx="13547" formatCode="0.00E+00">
                  <c:v>-4.4714000000000004E-3</c:v>
                </c:pt>
                <c:pt idx="13548" formatCode="0.00E+00">
                  <c:v>-4.3489799999999997E-3</c:v>
                </c:pt>
                <c:pt idx="13549" formatCode="0.00E+00">
                  <c:v>-4.22916E-3</c:v>
                </c:pt>
                <c:pt idx="13550" formatCode="0.00E+00">
                  <c:v>-4.1121700000000001E-3</c:v>
                </c:pt>
                <c:pt idx="13551" formatCode="0.00E+00">
                  <c:v>-3.9980900000000002E-3</c:v>
                </c:pt>
                <c:pt idx="13552" formatCode="0.00E+00">
                  <c:v>-3.8865499999999999E-3</c:v>
                </c:pt>
                <c:pt idx="13553" formatCode="0.00E+00">
                  <c:v>-3.7769499999999998E-3</c:v>
                </c:pt>
                <c:pt idx="13554" formatCode="0.00E+00">
                  <c:v>-3.66878E-3</c:v>
                </c:pt>
                <c:pt idx="13555" formatCode="0.00E+00">
                  <c:v>-3.5618400000000001E-3</c:v>
                </c:pt>
                <c:pt idx="13556" formatCode="0.00E+00">
                  <c:v>-3.4561800000000001E-3</c:v>
                </c:pt>
                <c:pt idx="13557" formatCode="0.00E+00">
                  <c:v>-3.3519600000000002E-3</c:v>
                </c:pt>
                <c:pt idx="13558" formatCode="0.00E+00">
                  <c:v>-3.2493000000000001E-3</c:v>
                </c:pt>
                <c:pt idx="13559" formatCode="0.00E+00">
                  <c:v>-3.1484299999999998E-3</c:v>
                </c:pt>
                <c:pt idx="13560" formatCode="0.00E+00">
                  <c:v>-3.0500000000000002E-3</c:v>
                </c:pt>
                <c:pt idx="13561" formatCode="0.00E+00">
                  <c:v>-2.95502E-3</c:v>
                </c:pt>
                <c:pt idx="13562" formatCode="0.00E+00">
                  <c:v>-2.86404E-3</c:v>
                </c:pt>
                <c:pt idx="13563" formatCode="0.00E+00">
                  <c:v>-2.7768300000000001E-3</c:v>
                </c:pt>
                <c:pt idx="13564" formatCode="0.00E+00">
                  <c:v>-2.69301E-3</c:v>
                </c:pt>
                <c:pt idx="13565" formatCode="0.00E+00">
                  <c:v>-2.6124500000000001E-3</c:v>
                </c:pt>
                <c:pt idx="13566" formatCode="0.00E+00">
                  <c:v>-2.5353200000000002E-3</c:v>
                </c:pt>
                <c:pt idx="13567" formatCode="0.00E+00">
                  <c:v>-2.4619799999999999E-3</c:v>
                </c:pt>
                <c:pt idx="13568" formatCode="0.00E+00">
                  <c:v>-2.3930000000000002E-3</c:v>
                </c:pt>
                <c:pt idx="13569" formatCode="0.00E+00">
                  <c:v>-2.3289700000000001E-3</c:v>
                </c:pt>
                <c:pt idx="13570" formatCode="0.00E+00">
                  <c:v>-2.2702299999999998E-3</c:v>
                </c:pt>
                <c:pt idx="13571" formatCode="0.00E+00">
                  <c:v>-2.2168399999999999E-3</c:v>
                </c:pt>
                <c:pt idx="13572" formatCode="0.00E+00">
                  <c:v>-2.1688599999999999E-3</c:v>
                </c:pt>
                <c:pt idx="13573" formatCode="0.00E+00">
                  <c:v>-2.1265099999999999E-3</c:v>
                </c:pt>
                <c:pt idx="13574" formatCode="0.00E+00">
                  <c:v>-2.09019E-3</c:v>
                </c:pt>
                <c:pt idx="13575" formatCode="0.00E+00">
                  <c:v>-2.06033E-3</c:v>
                </c:pt>
                <c:pt idx="13576" formatCode="0.00E+00">
                  <c:v>-2.0370499999999999E-3</c:v>
                </c:pt>
                <c:pt idx="13577" formatCode="0.00E+00">
                  <c:v>-2.0203199999999999E-3</c:v>
                </c:pt>
                <c:pt idx="13578" formatCode="0.00E+00">
                  <c:v>-2.0102200000000001E-3</c:v>
                </c:pt>
                <c:pt idx="13579" formatCode="0.00E+00">
                  <c:v>-2.00672E-3</c:v>
                </c:pt>
                <c:pt idx="13580" formatCode="0.00E+00">
                  <c:v>-2.0093899999999998E-3</c:v>
                </c:pt>
                <c:pt idx="13581" formatCode="0.00E+00">
                  <c:v>-2.0175900000000001E-3</c:v>
                </c:pt>
                <c:pt idx="13582" formatCode="0.00E+00">
                  <c:v>-2.0308599999999998E-3</c:v>
                </c:pt>
                <c:pt idx="13583" formatCode="0.00E+00">
                  <c:v>-2.0492000000000002E-3</c:v>
                </c:pt>
                <c:pt idx="13584" formatCode="0.00E+00">
                  <c:v>-2.0726299999999998E-3</c:v>
                </c:pt>
                <c:pt idx="13585" formatCode="0.00E+00">
                  <c:v>-2.10078E-3</c:v>
                </c:pt>
                <c:pt idx="13586" formatCode="0.00E+00">
                  <c:v>-2.1333900000000002E-3</c:v>
                </c:pt>
                <c:pt idx="13587" formatCode="0.00E+00">
                  <c:v>-2.1707900000000001E-3</c:v>
                </c:pt>
                <c:pt idx="13588" formatCode="0.00E+00">
                  <c:v>-2.2134199999999998E-3</c:v>
                </c:pt>
                <c:pt idx="13589" formatCode="0.00E+00">
                  <c:v>-2.2615399999999998E-3</c:v>
                </c:pt>
                <c:pt idx="13590" formatCode="0.00E+00">
                  <c:v>-2.3153800000000001E-3</c:v>
                </c:pt>
                <c:pt idx="13591" formatCode="0.00E+00">
                  <c:v>-2.37529E-3</c:v>
                </c:pt>
                <c:pt idx="13592" formatCode="0.00E+00">
                  <c:v>-2.44151E-3</c:v>
                </c:pt>
                <c:pt idx="13593" formatCode="0.00E+00">
                  <c:v>-2.5142699999999999E-3</c:v>
                </c:pt>
                <c:pt idx="13594" formatCode="0.00E+00">
                  <c:v>-2.5938300000000001E-3</c:v>
                </c:pt>
                <c:pt idx="13595" formatCode="0.00E+00">
                  <c:v>-2.6802699999999998E-3</c:v>
                </c:pt>
                <c:pt idx="13596" formatCode="0.00E+00">
                  <c:v>-2.7735799999999999E-3</c:v>
                </c:pt>
                <c:pt idx="13597" formatCode="0.00E+00">
                  <c:v>-2.8735200000000001E-3</c:v>
                </c:pt>
                <c:pt idx="13598" formatCode="0.00E+00">
                  <c:v>-2.9795799999999999E-3</c:v>
                </c:pt>
                <c:pt idx="13599" formatCode="0.00E+00">
                  <c:v>-3.0914200000000001E-3</c:v>
                </c:pt>
                <c:pt idx="13600" formatCode="0.00E+00">
                  <c:v>-3.2092499999999999E-3</c:v>
                </c:pt>
                <c:pt idx="13601" formatCode="0.00E+00">
                  <c:v>-3.3334900000000002E-3</c:v>
                </c:pt>
                <c:pt idx="13602" formatCode="0.00E+00">
                  <c:v>-3.4641799999999999E-3</c:v>
                </c:pt>
                <c:pt idx="13603" formatCode="0.00E+00">
                  <c:v>-3.6006200000000001E-3</c:v>
                </c:pt>
                <c:pt idx="13604" formatCode="0.00E+00">
                  <c:v>-3.7416900000000002E-3</c:v>
                </c:pt>
                <c:pt idx="13605" formatCode="0.00E+00">
                  <c:v>-3.8865800000000002E-3</c:v>
                </c:pt>
                <c:pt idx="13606" formatCode="0.00E+00">
                  <c:v>-4.0351199999999997E-3</c:v>
                </c:pt>
                <c:pt idx="13607" formatCode="0.00E+00">
                  <c:v>-4.1875599999999999E-3</c:v>
                </c:pt>
                <c:pt idx="13608" formatCode="0.00E+00">
                  <c:v>-4.3437900000000002E-3</c:v>
                </c:pt>
                <c:pt idx="13609" formatCode="0.00E+00">
                  <c:v>-4.5034300000000001E-3</c:v>
                </c:pt>
                <c:pt idx="13610" formatCode="0.00E+00">
                  <c:v>-4.66673E-3</c:v>
                </c:pt>
                <c:pt idx="13611" formatCode="0.00E+00">
                  <c:v>-4.8344700000000004E-3</c:v>
                </c:pt>
                <c:pt idx="13612" formatCode="0.00E+00">
                  <c:v>-5.0068500000000002E-3</c:v>
                </c:pt>
                <c:pt idx="13613" formatCode="0.00E+00">
                  <c:v>-5.1834799999999999E-3</c:v>
                </c:pt>
                <c:pt idx="13614" formatCode="0.00E+00">
                  <c:v>-5.3639600000000001E-3</c:v>
                </c:pt>
                <c:pt idx="13615" formatCode="0.00E+00">
                  <c:v>-5.5478400000000001E-3</c:v>
                </c:pt>
                <c:pt idx="13616" formatCode="0.00E+00">
                  <c:v>-5.7345699999999996E-3</c:v>
                </c:pt>
                <c:pt idx="13617" formatCode="0.00E+00">
                  <c:v>-5.9240100000000004E-3</c:v>
                </c:pt>
                <c:pt idx="13618" formatCode="0.00E+00">
                  <c:v>-6.11657E-3</c:v>
                </c:pt>
                <c:pt idx="13619" formatCode="0.00E+00">
                  <c:v>-6.31286E-3</c:v>
                </c:pt>
                <c:pt idx="13620" formatCode="0.00E+00">
                  <c:v>-6.5133099999999996E-3</c:v>
                </c:pt>
                <c:pt idx="13621" formatCode="0.00E+00">
                  <c:v>-6.7180299999999998E-3</c:v>
                </c:pt>
                <c:pt idx="13622" formatCode="0.00E+00">
                  <c:v>-6.9267499999999997E-3</c:v>
                </c:pt>
                <c:pt idx="13623" formatCode="0.00E+00">
                  <c:v>-7.1389000000000001E-3</c:v>
                </c:pt>
                <c:pt idx="13624" formatCode="0.00E+00">
                  <c:v>-7.3539199999999999E-3</c:v>
                </c:pt>
                <c:pt idx="13625" formatCode="0.00E+00">
                  <c:v>-7.5713899999999999E-3</c:v>
                </c:pt>
                <c:pt idx="13626" formatCode="0.00E+00">
                  <c:v>-7.7911100000000004E-3</c:v>
                </c:pt>
                <c:pt idx="13627" formatCode="0.00E+00">
                  <c:v>-8.0130700000000006E-3</c:v>
                </c:pt>
                <c:pt idx="13628" formatCode="0.00E+00">
                  <c:v>-8.2371700000000003E-3</c:v>
                </c:pt>
                <c:pt idx="13629" formatCode="0.00E+00">
                  <c:v>-8.4629900000000001E-3</c:v>
                </c:pt>
                <c:pt idx="13630" formatCode="0.00E+00">
                  <c:v>-8.6900599999999995E-3</c:v>
                </c:pt>
                <c:pt idx="13631" formatCode="0.00E+00">
                  <c:v>-8.9181599999999996E-3</c:v>
                </c:pt>
                <c:pt idx="13632" formatCode="0.00E+00">
                  <c:v>-9.1473700000000002E-3</c:v>
                </c:pt>
                <c:pt idx="13633" formatCode="0.00E+00">
                  <c:v>-9.3778300000000002E-3</c:v>
                </c:pt>
                <c:pt idx="13634" formatCode="0.00E+00">
                  <c:v>-9.6096600000000008E-3</c:v>
                </c:pt>
                <c:pt idx="13635" formatCode="0.00E+00">
                  <c:v>-9.8428400000000003E-3</c:v>
                </c:pt>
                <c:pt idx="13636">
                  <c:v>-1.00772E-2</c:v>
                </c:pt>
                <c:pt idx="13637">
                  <c:v>-1.0312200000000001E-2</c:v>
                </c:pt>
                <c:pt idx="13638">
                  <c:v>-1.05475E-2</c:v>
                </c:pt>
                <c:pt idx="13639">
                  <c:v>-1.07829E-2</c:v>
                </c:pt>
                <c:pt idx="13640">
                  <c:v>-1.1018200000000001E-2</c:v>
                </c:pt>
                <c:pt idx="13641">
                  <c:v>-1.12537E-2</c:v>
                </c:pt>
                <c:pt idx="13642">
                  <c:v>-1.14891E-2</c:v>
                </c:pt>
                <c:pt idx="13643">
                  <c:v>-1.1724200000000001E-2</c:v>
                </c:pt>
                <c:pt idx="13644">
                  <c:v>-1.19588E-2</c:v>
                </c:pt>
                <c:pt idx="13645">
                  <c:v>-1.2192400000000001E-2</c:v>
                </c:pt>
                <c:pt idx="13646">
                  <c:v>-1.24247E-2</c:v>
                </c:pt>
                <c:pt idx="13647">
                  <c:v>-1.2655100000000001E-2</c:v>
                </c:pt>
                <c:pt idx="13648">
                  <c:v>-1.2882899999999999E-2</c:v>
                </c:pt>
                <c:pt idx="13649">
                  <c:v>-1.31074E-2</c:v>
                </c:pt>
                <c:pt idx="13650">
                  <c:v>-1.33288E-2</c:v>
                </c:pt>
                <c:pt idx="13651">
                  <c:v>-1.35476E-2</c:v>
                </c:pt>
                <c:pt idx="13652">
                  <c:v>-1.3764200000000001E-2</c:v>
                </c:pt>
                <c:pt idx="13653">
                  <c:v>-1.3978300000000001E-2</c:v>
                </c:pt>
                <c:pt idx="13654">
                  <c:v>-1.4189200000000001E-2</c:v>
                </c:pt>
                <c:pt idx="13655">
                  <c:v>-1.4396000000000001E-2</c:v>
                </c:pt>
                <c:pt idx="13656">
                  <c:v>-1.45983E-2</c:v>
                </c:pt>
                <c:pt idx="13657">
                  <c:v>-1.47961E-2</c:v>
                </c:pt>
                <c:pt idx="13658">
                  <c:v>-1.4989300000000001E-2</c:v>
                </c:pt>
                <c:pt idx="13659">
                  <c:v>-1.5177599999999999E-2</c:v>
                </c:pt>
                <c:pt idx="13660">
                  <c:v>-1.5361100000000001E-2</c:v>
                </c:pt>
                <c:pt idx="13661">
                  <c:v>-1.5540399999999999E-2</c:v>
                </c:pt>
                <c:pt idx="13662">
                  <c:v>-1.57155E-2</c:v>
                </c:pt>
                <c:pt idx="13663">
                  <c:v>-1.5886299999999999E-2</c:v>
                </c:pt>
                <c:pt idx="13664">
                  <c:v>-1.60527E-2</c:v>
                </c:pt>
                <c:pt idx="13665">
                  <c:v>-1.62144E-2</c:v>
                </c:pt>
                <c:pt idx="13666">
                  <c:v>-1.63704E-2</c:v>
                </c:pt>
                <c:pt idx="13667">
                  <c:v>-1.6520400000000001E-2</c:v>
                </c:pt>
                <c:pt idx="13668">
                  <c:v>-1.6664600000000002E-2</c:v>
                </c:pt>
                <c:pt idx="13669">
                  <c:v>-1.68039E-2</c:v>
                </c:pt>
                <c:pt idx="13670">
                  <c:v>-1.6938600000000002E-2</c:v>
                </c:pt>
                <c:pt idx="13671">
                  <c:v>-1.7068699999999999E-2</c:v>
                </c:pt>
                <c:pt idx="13672">
                  <c:v>-1.71936E-2</c:v>
                </c:pt>
                <c:pt idx="13673">
                  <c:v>-1.7312399999999999E-2</c:v>
                </c:pt>
                <c:pt idx="13674">
                  <c:v>-1.74243E-2</c:v>
                </c:pt>
                <c:pt idx="13675">
                  <c:v>-1.7528700000000001E-2</c:v>
                </c:pt>
                <c:pt idx="13676">
                  <c:v>-1.7625600000000002E-2</c:v>
                </c:pt>
                <c:pt idx="13677">
                  <c:v>-1.7715399999999999E-2</c:v>
                </c:pt>
                <c:pt idx="13678">
                  <c:v>-1.77982E-2</c:v>
                </c:pt>
                <c:pt idx="13679">
                  <c:v>-1.7873799999999999E-2</c:v>
                </c:pt>
                <c:pt idx="13680">
                  <c:v>-1.7942099999999999E-2</c:v>
                </c:pt>
                <c:pt idx="13681">
                  <c:v>-1.80033E-2</c:v>
                </c:pt>
                <c:pt idx="13682">
                  <c:v>-1.8058000000000001E-2</c:v>
                </c:pt>
                <c:pt idx="13683">
                  <c:v>-1.8106400000000002E-2</c:v>
                </c:pt>
                <c:pt idx="13684">
                  <c:v>-1.8148899999999999E-2</c:v>
                </c:pt>
                <c:pt idx="13685">
                  <c:v>-1.81861E-2</c:v>
                </c:pt>
                <c:pt idx="13686">
                  <c:v>-1.8217799999999999E-2</c:v>
                </c:pt>
                <c:pt idx="13687">
                  <c:v>-1.8243800000000001E-2</c:v>
                </c:pt>
                <c:pt idx="13688">
                  <c:v>-1.8263700000000001E-2</c:v>
                </c:pt>
                <c:pt idx="13689">
                  <c:v>-1.82773E-2</c:v>
                </c:pt>
                <c:pt idx="13690">
                  <c:v>-1.8284399999999999E-2</c:v>
                </c:pt>
                <c:pt idx="13691">
                  <c:v>-1.82849E-2</c:v>
                </c:pt>
                <c:pt idx="13692">
                  <c:v>-1.8278900000000001E-2</c:v>
                </c:pt>
                <c:pt idx="13693">
                  <c:v>-1.82661E-2</c:v>
                </c:pt>
                <c:pt idx="13694">
                  <c:v>-1.8246399999999999E-2</c:v>
                </c:pt>
                <c:pt idx="13695">
                  <c:v>-1.8219599999999999E-2</c:v>
                </c:pt>
                <c:pt idx="13696">
                  <c:v>-1.8186000000000001E-2</c:v>
                </c:pt>
                <c:pt idx="13697">
                  <c:v>-1.81452E-2</c:v>
                </c:pt>
                <c:pt idx="13698">
                  <c:v>-1.8097200000000001E-2</c:v>
                </c:pt>
                <c:pt idx="13699">
                  <c:v>-1.8042099999999998E-2</c:v>
                </c:pt>
                <c:pt idx="13700">
                  <c:v>-1.7980199999999998E-2</c:v>
                </c:pt>
                <c:pt idx="13701">
                  <c:v>-1.79122E-2</c:v>
                </c:pt>
                <c:pt idx="13702">
                  <c:v>-1.7838300000000001E-2</c:v>
                </c:pt>
                <c:pt idx="13703">
                  <c:v>-1.7758300000000001E-2</c:v>
                </c:pt>
                <c:pt idx="13704">
                  <c:v>-1.7672299999999998E-2</c:v>
                </c:pt>
                <c:pt idx="13705">
                  <c:v>-1.7580499999999999E-2</c:v>
                </c:pt>
                <c:pt idx="13706">
                  <c:v>-1.74827E-2</c:v>
                </c:pt>
                <c:pt idx="13707">
                  <c:v>-1.7378299999999999E-2</c:v>
                </c:pt>
                <c:pt idx="13708">
                  <c:v>-1.7267100000000001E-2</c:v>
                </c:pt>
                <c:pt idx="13709">
                  <c:v>-1.71491E-2</c:v>
                </c:pt>
                <c:pt idx="13710">
                  <c:v>-1.7024500000000001E-2</c:v>
                </c:pt>
                <c:pt idx="13711">
                  <c:v>-1.68938E-2</c:v>
                </c:pt>
                <c:pt idx="13712">
                  <c:v>-1.6757999999999999E-2</c:v>
                </c:pt>
                <c:pt idx="13713">
                  <c:v>-1.6617699999999999E-2</c:v>
                </c:pt>
                <c:pt idx="13714">
                  <c:v>-1.6472799999999999E-2</c:v>
                </c:pt>
                <c:pt idx="13715">
                  <c:v>-1.6323399999999998E-2</c:v>
                </c:pt>
                <c:pt idx="13716">
                  <c:v>-1.61694E-2</c:v>
                </c:pt>
                <c:pt idx="13717">
                  <c:v>-1.60111E-2</c:v>
                </c:pt>
                <c:pt idx="13718">
                  <c:v>-1.5848899999999999E-2</c:v>
                </c:pt>
                <c:pt idx="13719">
                  <c:v>-1.56834E-2</c:v>
                </c:pt>
                <c:pt idx="13720">
                  <c:v>-1.5514999999999999E-2</c:v>
                </c:pt>
                <c:pt idx="13721">
                  <c:v>-1.53443E-2</c:v>
                </c:pt>
                <c:pt idx="13722">
                  <c:v>-1.51716E-2</c:v>
                </c:pt>
                <c:pt idx="13723">
                  <c:v>-1.4996600000000001E-2</c:v>
                </c:pt>
                <c:pt idx="13724">
                  <c:v>-1.4818700000000001E-2</c:v>
                </c:pt>
                <c:pt idx="13725">
                  <c:v>-1.46374E-2</c:v>
                </c:pt>
                <c:pt idx="13726">
                  <c:v>-1.4453000000000001E-2</c:v>
                </c:pt>
                <c:pt idx="13727">
                  <c:v>-1.42661E-2</c:v>
                </c:pt>
                <c:pt idx="13728">
                  <c:v>-1.4077599999999999E-2</c:v>
                </c:pt>
                <c:pt idx="13729">
                  <c:v>-1.38884E-2</c:v>
                </c:pt>
                <c:pt idx="13730">
                  <c:v>-1.3698800000000001E-2</c:v>
                </c:pt>
                <c:pt idx="13731">
                  <c:v>-1.35082E-2</c:v>
                </c:pt>
                <c:pt idx="13732">
                  <c:v>-1.3315799999999999E-2</c:v>
                </c:pt>
                <c:pt idx="13733">
                  <c:v>-1.3121300000000001E-2</c:v>
                </c:pt>
                <c:pt idx="13734">
                  <c:v>-1.29254E-2</c:v>
                </c:pt>
                <c:pt idx="13735">
                  <c:v>-1.2728400000000001E-2</c:v>
                </c:pt>
                <c:pt idx="13736">
                  <c:v>-1.25308E-2</c:v>
                </c:pt>
                <c:pt idx="13737">
                  <c:v>-1.2332600000000001E-2</c:v>
                </c:pt>
                <c:pt idx="13738">
                  <c:v>-1.21347E-2</c:v>
                </c:pt>
                <c:pt idx="13739">
                  <c:v>-1.1937100000000001E-2</c:v>
                </c:pt>
                <c:pt idx="13740">
                  <c:v>-1.17398E-2</c:v>
                </c:pt>
                <c:pt idx="13741">
                  <c:v>-1.1542800000000001E-2</c:v>
                </c:pt>
                <c:pt idx="13742">
                  <c:v>-1.13464E-2</c:v>
                </c:pt>
                <c:pt idx="13743">
                  <c:v>-1.11506E-2</c:v>
                </c:pt>
                <c:pt idx="13744">
                  <c:v>-1.0955700000000001E-2</c:v>
                </c:pt>
                <c:pt idx="13745">
                  <c:v>-1.07619E-2</c:v>
                </c:pt>
                <c:pt idx="13746">
                  <c:v>-1.0569800000000001E-2</c:v>
                </c:pt>
                <c:pt idx="13747">
                  <c:v>-1.03797E-2</c:v>
                </c:pt>
                <c:pt idx="13748">
                  <c:v>-1.0191800000000001E-2</c:v>
                </c:pt>
                <c:pt idx="13749">
                  <c:v>-1.0006299999999999E-2</c:v>
                </c:pt>
                <c:pt idx="13750" formatCode="0.00E+00">
                  <c:v>-9.8232500000000004E-3</c:v>
                </c:pt>
                <c:pt idx="13751" formatCode="0.00E+00">
                  <c:v>-9.6425499999999997E-3</c:v>
                </c:pt>
                <c:pt idx="13752" formatCode="0.00E+00">
                  <c:v>-9.4637999999999996E-3</c:v>
                </c:pt>
                <c:pt idx="13753" formatCode="0.00E+00">
                  <c:v>-9.2866800000000003E-3</c:v>
                </c:pt>
                <c:pt idx="13754" formatCode="0.00E+00">
                  <c:v>-9.1113900000000005E-3</c:v>
                </c:pt>
                <c:pt idx="13755" formatCode="0.00E+00">
                  <c:v>-8.9383599999999994E-3</c:v>
                </c:pt>
                <c:pt idx="13756" formatCode="0.00E+00">
                  <c:v>-8.76767E-3</c:v>
                </c:pt>
                <c:pt idx="13757" formatCode="0.00E+00">
                  <c:v>-8.5992499999999993E-3</c:v>
                </c:pt>
                <c:pt idx="13758" formatCode="0.00E+00">
                  <c:v>-8.4330900000000007E-3</c:v>
                </c:pt>
                <c:pt idx="13759" formatCode="0.00E+00">
                  <c:v>-8.26876E-3</c:v>
                </c:pt>
                <c:pt idx="13760" formatCode="0.00E+00">
                  <c:v>-8.10548E-3</c:v>
                </c:pt>
                <c:pt idx="13761" formatCode="0.00E+00">
                  <c:v>-7.9432200000000008E-3</c:v>
                </c:pt>
                <c:pt idx="13762" formatCode="0.00E+00">
                  <c:v>-7.7830900000000003E-3</c:v>
                </c:pt>
                <c:pt idx="13763" formatCode="0.00E+00">
                  <c:v>-7.6261499999999999E-3</c:v>
                </c:pt>
                <c:pt idx="13764" formatCode="0.00E+00">
                  <c:v>-7.47264E-3</c:v>
                </c:pt>
                <c:pt idx="13765" formatCode="0.00E+00">
                  <c:v>-7.3226200000000002E-3</c:v>
                </c:pt>
                <c:pt idx="13766" formatCode="0.00E+00">
                  <c:v>-7.1766199999999999E-3</c:v>
                </c:pt>
                <c:pt idx="13767" formatCode="0.00E+00">
                  <c:v>-7.0353300000000002E-3</c:v>
                </c:pt>
                <c:pt idx="13768" formatCode="0.00E+00">
                  <c:v>-6.8987700000000002E-3</c:v>
                </c:pt>
                <c:pt idx="13769" formatCode="0.00E+00">
                  <c:v>-6.7664999999999999E-3</c:v>
                </c:pt>
                <c:pt idx="13770" formatCode="0.00E+00">
                  <c:v>-6.6384199999999999E-3</c:v>
                </c:pt>
                <c:pt idx="13771" formatCode="0.00E+00">
                  <c:v>-6.5149300000000004E-3</c:v>
                </c:pt>
                <c:pt idx="13772" formatCode="0.00E+00">
                  <c:v>-6.3964E-3</c:v>
                </c:pt>
                <c:pt idx="13773" formatCode="0.00E+00">
                  <c:v>-6.2828900000000002E-3</c:v>
                </c:pt>
                <c:pt idx="13774" formatCode="0.00E+00">
                  <c:v>-6.1741000000000001E-3</c:v>
                </c:pt>
                <c:pt idx="13775" formatCode="0.00E+00">
                  <c:v>-6.0694599999999996E-3</c:v>
                </c:pt>
                <c:pt idx="13776" formatCode="0.00E+00">
                  <c:v>-5.9682900000000002E-3</c:v>
                </c:pt>
                <c:pt idx="13777" formatCode="0.00E+00">
                  <c:v>-5.8704899999999999E-3</c:v>
                </c:pt>
                <c:pt idx="13778" formatCode="0.00E+00">
                  <c:v>-5.7770199999999999E-3</c:v>
                </c:pt>
                <c:pt idx="13779" formatCode="0.00E+00">
                  <c:v>-5.6890300000000003E-3</c:v>
                </c:pt>
                <c:pt idx="13780" formatCode="0.00E+00">
                  <c:v>-5.6067699999999996E-3</c:v>
                </c:pt>
                <c:pt idx="13781" formatCode="0.00E+00">
                  <c:v>-5.5296E-3</c:v>
                </c:pt>
                <c:pt idx="13782" formatCode="0.00E+00">
                  <c:v>-5.4567499999999998E-3</c:v>
                </c:pt>
                <c:pt idx="13783" formatCode="0.00E+00">
                  <c:v>-5.3877300000000003E-3</c:v>
                </c:pt>
                <c:pt idx="13784" formatCode="0.00E+00">
                  <c:v>-5.3224199999999996E-3</c:v>
                </c:pt>
                <c:pt idx="13785" formatCode="0.00E+00">
                  <c:v>-5.2609199999999997E-3</c:v>
                </c:pt>
                <c:pt idx="13786" formatCode="0.00E+00">
                  <c:v>-5.20332E-3</c:v>
                </c:pt>
                <c:pt idx="13787" formatCode="0.00E+00">
                  <c:v>-5.1497000000000001E-3</c:v>
                </c:pt>
                <c:pt idx="13788" formatCode="0.00E+00">
                  <c:v>-5.1000500000000001E-3</c:v>
                </c:pt>
                <c:pt idx="13789" formatCode="0.00E+00">
                  <c:v>-5.0545E-3</c:v>
                </c:pt>
                <c:pt idx="13790" formatCode="0.00E+00">
                  <c:v>-5.0134000000000003E-3</c:v>
                </c:pt>
                <c:pt idx="13791" formatCode="0.00E+00">
                  <c:v>-4.9770400000000003E-3</c:v>
                </c:pt>
                <c:pt idx="13792" formatCode="0.00E+00">
                  <c:v>-4.9453500000000003E-3</c:v>
                </c:pt>
                <c:pt idx="13793" formatCode="0.00E+00">
                  <c:v>-4.91809E-3</c:v>
                </c:pt>
                <c:pt idx="13794" formatCode="0.00E+00">
                  <c:v>-4.89515E-3</c:v>
                </c:pt>
                <c:pt idx="13795" formatCode="0.00E+00">
                  <c:v>-4.8767300000000001E-3</c:v>
                </c:pt>
                <c:pt idx="13796" formatCode="0.00E+00">
                  <c:v>-4.8631200000000003E-3</c:v>
                </c:pt>
                <c:pt idx="13797" formatCode="0.00E+00">
                  <c:v>-4.8544399999999998E-3</c:v>
                </c:pt>
                <c:pt idx="13798" formatCode="0.00E+00">
                  <c:v>-4.8507000000000003E-3</c:v>
                </c:pt>
                <c:pt idx="13799" formatCode="0.00E+00">
                  <c:v>-4.85192E-3</c:v>
                </c:pt>
                <c:pt idx="13800" formatCode="0.00E+00">
                  <c:v>-4.8578099999999997E-3</c:v>
                </c:pt>
                <c:pt idx="13801" formatCode="0.00E+00">
                  <c:v>-4.8678599999999999E-3</c:v>
                </c:pt>
                <c:pt idx="13802" formatCode="0.00E+00">
                  <c:v>-4.8816199999999997E-3</c:v>
                </c:pt>
                <c:pt idx="13803" formatCode="0.00E+00">
                  <c:v>-4.8989400000000001E-3</c:v>
                </c:pt>
                <c:pt idx="13804" formatCode="0.00E+00">
                  <c:v>-4.9198899999999997E-3</c:v>
                </c:pt>
                <c:pt idx="13805" formatCode="0.00E+00">
                  <c:v>-4.9444700000000003E-3</c:v>
                </c:pt>
                <c:pt idx="13806" formatCode="0.00E+00">
                  <c:v>-4.9724799999999996E-3</c:v>
                </c:pt>
                <c:pt idx="13807" formatCode="0.00E+00">
                  <c:v>-5.0038399999999999E-3</c:v>
                </c:pt>
                <c:pt idx="13808" formatCode="0.00E+00">
                  <c:v>-5.0384999999999996E-3</c:v>
                </c:pt>
                <c:pt idx="13809" formatCode="0.00E+00">
                  <c:v>-5.07582E-3</c:v>
                </c:pt>
                <c:pt idx="13810" formatCode="0.00E+00">
                  <c:v>-5.1147299999999996E-3</c:v>
                </c:pt>
                <c:pt idx="13811" formatCode="0.00E+00">
                  <c:v>-5.1548999999999996E-3</c:v>
                </c:pt>
                <c:pt idx="13812" formatCode="0.00E+00">
                  <c:v>-5.1968200000000004E-3</c:v>
                </c:pt>
                <c:pt idx="13813" formatCode="0.00E+00">
                  <c:v>-5.2409300000000004E-3</c:v>
                </c:pt>
                <c:pt idx="13814" formatCode="0.00E+00">
                  <c:v>-5.2872300000000004E-3</c:v>
                </c:pt>
                <c:pt idx="13815" formatCode="0.00E+00">
                  <c:v>-5.3356899999999997E-3</c:v>
                </c:pt>
                <c:pt idx="13816" formatCode="0.00E+00">
                  <c:v>-5.3864500000000001E-3</c:v>
                </c:pt>
                <c:pt idx="13817" formatCode="0.00E+00">
                  <c:v>-5.4396599999999998E-3</c:v>
                </c:pt>
                <c:pt idx="13818" formatCode="0.00E+00">
                  <c:v>-5.4951399999999999E-3</c:v>
                </c:pt>
                <c:pt idx="13819" formatCode="0.00E+00">
                  <c:v>-5.5522699999999998E-3</c:v>
                </c:pt>
                <c:pt idx="13820" formatCode="0.00E+00">
                  <c:v>-5.6104600000000003E-3</c:v>
                </c:pt>
                <c:pt idx="13821" formatCode="0.00E+00">
                  <c:v>-5.6696300000000002E-3</c:v>
                </c:pt>
                <c:pt idx="13822" formatCode="0.00E+00">
                  <c:v>-5.7301299999999999E-3</c:v>
                </c:pt>
                <c:pt idx="13823" formatCode="0.00E+00">
                  <c:v>-5.7922800000000003E-3</c:v>
                </c:pt>
                <c:pt idx="13824" formatCode="0.00E+00">
                  <c:v>-5.8561300000000002E-3</c:v>
                </c:pt>
                <c:pt idx="13825" formatCode="0.00E+00">
                  <c:v>-5.9214999999999997E-3</c:v>
                </c:pt>
                <c:pt idx="13826" formatCode="0.00E+00">
                  <c:v>-5.9881700000000001E-3</c:v>
                </c:pt>
                <c:pt idx="13827" formatCode="0.00E+00">
                  <c:v>-6.0559799999999999E-3</c:v>
                </c:pt>
                <c:pt idx="13828" formatCode="0.00E+00">
                  <c:v>-6.1249800000000004E-3</c:v>
                </c:pt>
                <c:pt idx="13829" formatCode="0.00E+00">
                  <c:v>-6.1954000000000002E-3</c:v>
                </c:pt>
                <c:pt idx="13830" formatCode="0.00E+00">
                  <c:v>-6.2674499999999999E-3</c:v>
                </c:pt>
                <c:pt idx="13831" formatCode="0.00E+00">
                  <c:v>-6.3413799999999998E-3</c:v>
                </c:pt>
                <c:pt idx="13832" formatCode="0.00E+00">
                  <c:v>-6.4172700000000001E-3</c:v>
                </c:pt>
                <c:pt idx="13833" formatCode="0.00E+00">
                  <c:v>-6.4949300000000003E-3</c:v>
                </c:pt>
                <c:pt idx="13834" formatCode="0.00E+00">
                  <c:v>-6.5740199999999999E-3</c:v>
                </c:pt>
                <c:pt idx="13835" formatCode="0.00E+00">
                  <c:v>-6.6544100000000004E-3</c:v>
                </c:pt>
                <c:pt idx="13836" formatCode="0.00E+00">
                  <c:v>-6.7359200000000003E-3</c:v>
                </c:pt>
                <c:pt idx="13837" formatCode="0.00E+00">
                  <c:v>-6.8180300000000001E-3</c:v>
                </c:pt>
                <c:pt idx="13838" formatCode="0.00E+00">
                  <c:v>-6.9001899999999996E-3</c:v>
                </c:pt>
                <c:pt idx="13839" formatCode="0.00E+00">
                  <c:v>-6.9823699999999999E-3</c:v>
                </c:pt>
                <c:pt idx="13840" formatCode="0.00E+00">
                  <c:v>-7.0649199999999997E-3</c:v>
                </c:pt>
                <c:pt idx="13841" formatCode="0.00E+00">
                  <c:v>-7.1480800000000002E-3</c:v>
                </c:pt>
                <c:pt idx="13842" formatCode="0.00E+00">
                  <c:v>-7.2316999999999998E-3</c:v>
                </c:pt>
                <c:pt idx="13843" formatCode="0.00E+00">
                  <c:v>-7.3154300000000004E-3</c:v>
                </c:pt>
                <c:pt idx="13844" formatCode="0.00E+00">
                  <c:v>-7.3991200000000003E-3</c:v>
                </c:pt>
                <c:pt idx="13845" formatCode="0.00E+00">
                  <c:v>-7.4829800000000002E-3</c:v>
                </c:pt>
                <c:pt idx="13846" formatCode="0.00E+00">
                  <c:v>-7.5674599999999998E-3</c:v>
                </c:pt>
                <c:pt idx="13847" formatCode="0.00E+00">
                  <c:v>-7.6528999999999998E-3</c:v>
                </c:pt>
                <c:pt idx="13848" formatCode="0.00E+00">
                  <c:v>-7.7393999999999996E-3</c:v>
                </c:pt>
                <c:pt idx="13849" formatCode="0.00E+00">
                  <c:v>-7.8270400000000004E-3</c:v>
                </c:pt>
                <c:pt idx="13850" formatCode="0.00E+00">
                  <c:v>-7.9158600000000003E-3</c:v>
                </c:pt>
                <c:pt idx="13851" formatCode="0.00E+00">
                  <c:v>-8.0058200000000003E-3</c:v>
                </c:pt>
                <c:pt idx="13852" formatCode="0.00E+00">
                  <c:v>-8.0967499999999998E-3</c:v>
                </c:pt>
                <c:pt idx="13853" formatCode="0.00E+00">
                  <c:v>-8.1885299999999994E-3</c:v>
                </c:pt>
                <c:pt idx="13854" formatCode="0.00E+00">
                  <c:v>-8.2811699999999992E-3</c:v>
                </c:pt>
                <c:pt idx="13855" formatCode="0.00E+00">
                  <c:v>-8.3747100000000005E-3</c:v>
                </c:pt>
                <c:pt idx="13856" formatCode="0.00E+00">
                  <c:v>-8.4688999999999997E-3</c:v>
                </c:pt>
                <c:pt idx="13857" formatCode="0.00E+00">
                  <c:v>-8.5632699999999996E-3</c:v>
                </c:pt>
                <c:pt idx="13858" formatCode="0.00E+00">
                  <c:v>-8.6574600000000005E-3</c:v>
                </c:pt>
                <c:pt idx="13859" formatCode="0.00E+00">
                  <c:v>-8.75131E-3</c:v>
                </c:pt>
                <c:pt idx="13860" formatCode="0.00E+00">
                  <c:v>-8.8447200000000004E-3</c:v>
                </c:pt>
                <c:pt idx="13861" formatCode="0.00E+00">
                  <c:v>-8.9374299999999997E-3</c:v>
                </c:pt>
                <c:pt idx="13862" formatCode="0.00E+00">
                  <c:v>-9.0291299999999998E-3</c:v>
                </c:pt>
                <c:pt idx="13863" formatCode="0.00E+00">
                  <c:v>-9.1194799999999993E-3</c:v>
                </c:pt>
                <c:pt idx="13864" formatCode="0.00E+00">
                  <c:v>-9.2081400000000001E-3</c:v>
                </c:pt>
                <c:pt idx="13865" formatCode="0.00E+00">
                  <c:v>-9.2949199999999999E-3</c:v>
                </c:pt>
                <c:pt idx="13866" formatCode="0.00E+00">
                  <c:v>-9.3798500000000003E-3</c:v>
                </c:pt>
                <c:pt idx="13867" formatCode="0.00E+00">
                  <c:v>-9.4630800000000004E-3</c:v>
                </c:pt>
                <c:pt idx="13868" formatCode="0.00E+00">
                  <c:v>-9.5447899999999992E-3</c:v>
                </c:pt>
                <c:pt idx="13869" formatCode="0.00E+00">
                  <c:v>-9.6249700000000001E-3</c:v>
                </c:pt>
                <c:pt idx="13870" formatCode="0.00E+00">
                  <c:v>-9.7033799999999993E-3</c:v>
                </c:pt>
                <c:pt idx="13871" formatCode="0.00E+00">
                  <c:v>-9.7799199999999992E-3</c:v>
                </c:pt>
                <c:pt idx="13872" formatCode="0.00E+00">
                  <c:v>-9.8547900000000004E-3</c:v>
                </c:pt>
                <c:pt idx="13873" formatCode="0.00E+00">
                  <c:v>-9.9281400000000002E-3</c:v>
                </c:pt>
                <c:pt idx="13874" formatCode="0.00E+00">
                  <c:v>-9.9998799999999992E-3</c:v>
                </c:pt>
                <c:pt idx="13875">
                  <c:v>-1.0070000000000001E-2</c:v>
                </c:pt>
                <c:pt idx="13876">
                  <c:v>-1.01387E-2</c:v>
                </c:pt>
                <c:pt idx="13877">
                  <c:v>-1.02063E-2</c:v>
                </c:pt>
                <c:pt idx="13878">
                  <c:v>-1.02729E-2</c:v>
                </c:pt>
                <c:pt idx="13879">
                  <c:v>-1.0338699999999999E-2</c:v>
                </c:pt>
                <c:pt idx="13880">
                  <c:v>-1.0404E-2</c:v>
                </c:pt>
                <c:pt idx="13881">
                  <c:v>-1.04689E-2</c:v>
                </c:pt>
                <c:pt idx="13882">
                  <c:v>-1.05337E-2</c:v>
                </c:pt>
                <c:pt idx="13883">
                  <c:v>-1.0598099999999999E-2</c:v>
                </c:pt>
                <c:pt idx="13884">
                  <c:v>-1.06617E-2</c:v>
                </c:pt>
                <c:pt idx="13885">
                  <c:v>-1.07242E-2</c:v>
                </c:pt>
                <c:pt idx="13886">
                  <c:v>-1.0785400000000001E-2</c:v>
                </c:pt>
                <c:pt idx="13887">
                  <c:v>-1.0845199999999999E-2</c:v>
                </c:pt>
                <c:pt idx="13888">
                  <c:v>-1.09032E-2</c:v>
                </c:pt>
                <c:pt idx="13889">
                  <c:v>-1.09593E-2</c:v>
                </c:pt>
                <c:pt idx="13890">
                  <c:v>-1.10134E-2</c:v>
                </c:pt>
                <c:pt idx="13891">
                  <c:v>-1.10654E-2</c:v>
                </c:pt>
                <c:pt idx="13892">
                  <c:v>-1.1115399999999999E-2</c:v>
                </c:pt>
                <c:pt idx="13893">
                  <c:v>-1.1162999999999999E-2</c:v>
                </c:pt>
                <c:pt idx="13894">
                  <c:v>-1.12082E-2</c:v>
                </c:pt>
                <c:pt idx="13895">
                  <c:v>-1.12511E-2</c:v>
                </c:pt>
                <c:pt idx="13896">
                  <c:v>-1.1292E-2</c:v>
                </c:pt>
                <c:pt idx="13897">
                  <c:v>-1.13312E-2</c:v>
                </c:pt>
                <c:pt idx="13898">
                  <c:v>-1.13691E-2</c:v>
                </c:pt>
                <c:pt idx="13899">
                  <c:v>-1.14062E-2</c:v>
                </c:pt>
                <c:pt idx="13900">
                  <c:v>-1.1442799999999999E-2</c:v>
                </c:pt>
                <c:pt idx="13901">
                  <c:v>-1.1478800000000001E-2</c:v>
                </c:pt>
                <c:pt idx="13902">
                  <c:v>-1.15142E-2</c:v>
                </c:pt>
                <c:pt idx="13903">
                  <c:v>-1.1548599999999999E-2</c:v>
                </c:pt>
                <c:pt idx="13904">
                  <c:v>-1.15821E-2</c:v>
                </c:pt>
                <c:pt idx="13905">
                  <c:v>-1.16144E-2</c:v>
                </c:pt>
                <c:pt idx="13906">
                  <c:v>-1.16454E-2</c:v>
                </c:pt>
                <c:pt idx="13907">
                  <c:v>-1.1675E-2</c:v>
                </c:pt>
                <c:pt idx="13908">
                  <c:v>-1.17032E-2</c:v>
                </c:pt>
                <c:pt idx="13909">
                  <c:v>-1.17302E-2</c:v>
                </c:pt>
                <c:pt idx="13910">
                  <c:v>-1.17559E-2</c:v>
                </c:pt>
                <c:pt idx="13911">
                  <c:v>-1.1780199999999999E-2</c:v>
                </c:pt>
                <c:pt idx="13912">
                  <c:v>-1.1802699999999999E-2</c:v>
                </c:pt>
                <c:pt idx="13913">
                  <c:v>-1.18233E-2</c:v>
                </c:pt>
                <c:pt idx="13914">
                  <c:v>-1.1842200000000001E-2</c:v>
                </c:pt>
                <c:pt idx="13915">
                  <c:v>-1.1857400000000001E-2</c:v>
                </c:pt>
                <c:pt idx="13916">
                  <c:v>-1.18657E-2</c:v>
                </c:pt>
                <c:pt idx="13917">
                  <c:v>-1.1869299999999999E-2</c:v>
                </c:pt>
                <c:pt idx="13918">
                  <c:v>-1.18718E-2</c:v>
                </c:pt>
                <c:pt idx="13919">
                  <c:v>-1.1872499999999999E-2</c:v>
                </c:pt>
                <c:pt idx="13920">
                  <c:v>-1.18697E-2</c:v>
                </c:pt>
                <c:pt idx="13921">
                  <c:v>-1.1864299999999999E-2</c:v>
                </c:pt>
                <c:pt idx="13922">
                  <c:v>-1.18569E-2</c:v>
                </c:pt>
                <c:pt idx="13923">
                  <c:v>-1.18472E-2</c:v>
                </c:pt>
                <c:pt idx="13924">
                  <c:v>-1.1834799999999999E-2</c:v>
                </c:pt>
                <c:pt idx="13925">
                  <c:v>-1.18195E-2</c:v>
                </c:pt>
                <c:pt idx="13926">
                  <c:v>-1.18012E-2</c:v>
                </c:pt>
                <c:pt idx="13927">
                  <c:v>-1.1780000000000001E-2</c:v>
                </c:pt>
                <c:pt idx="13928">
                  <c:v>-1.1756300000000001E-2</c:v>
                </c:pt>
                <c:pt idx="13929">
                  <c:v>-1.17305E-2</c:v>
                </c:pt>
                <c:pt idx="13930">
                  <c:v>-1.1702600000000001E-2</c:v>
                </c:pt>
                <c:pt idx="13931">
                  <c:v>-1.16729E-2</c:v>
                </c:pt>
                <c:pt idx="13932">
                  <c:v>-1.16417E-2</c:v>
                </c:pt>
                <c:pt idx="13933">
                  <c:v>-1.1609299999999999E-2</c:v>
                </c:pt>
                <c:pt idx="13934">
                  <c:v>-1.1575500000000001E-2</c:v>
                </c:pt>
                <c:pt idx="13935">
                  <c:v>-1.1540099999999999E-2</c:v>
                </c:pt>
                <c:pt idx="13936">
                  <c:v>-1.1502999999999999E-2</c:v>
                </c:pt>
                <c:pt idx="13937">
                  <c:v>-1.1463900000000001E-2</c:v>
                </c:pt>
                <c:pt idx="13938">
                  <c:v>-1.1422399999999999E-2</c:v>
                </c:pt>
                <c:pt idx="13939">
                  <c:v>-1.13781E-2</c:v>
                </c:pt>
                <c:pt idx="13940">
                  <c:v>-1.1331000000000001E-2</c:v>
                </c:pt>
                <c:pt idx="13941">
                  <c:v>-1.1280699999999999E-2</c:v>
                </c:pt>
                <c:pt idx="13942">
                  <c:v>-1.12272E-2</c:v>
                </c:pt>
                <c:pt idx="13943">
                  <c:v>-1.1170599999999999E-2</c:v>
                </c:pt>
                <c:pt idx="13944">
                  <c:v>-1.1110800000000001E-2</c:v>
                </c:pt>
                <c:pt idx="13945">
                  <c:v>-1.10475E-2</c:v>
                </c:pt>
                <c:pt idx="13946">
                  <c:v>-1.0980699999999999E-2</c:v>
                </c:pt>
                <c:pt idx="13947">
                  <c:v>-1.09105E-2</c:v>
                </c:pt>
                <c:pt idx="13948">
                  <c:v>-1.0837100000000001E-2</c:v>
                </c:pt>
                <c:pt idx="13949">
                  <c:v>-1.0761E-2</c:v>
                </c:pt>
                <c:pt idx="13950">
                  <c:v>-1.0682499999999999E-2</c:v>
                </c:pt>
                <c:pt idx="13951">
                  <c:v>-1.06015E-2</c:v>
                </c:pt>
                <c:pt idx="13952">
                  <c:v>-1.05183E-2</c:v>
                </c:pt>
                <c:pt idx="13953">
                  <c:v>-1.0433100000000001E-2</c:v>
                </c:pt>
                <c:pt idx="13954">
                  <c:v>-1.03459E-2</c:v>
                </c:pt>
                <c:pt idx="13955">
                  <c:v>-1.0256400000000001E-2</c:v>
                </c:pt>
                <c:pt idx="13956">
                  <c:v>-1.0164400000000001E-2</c:v>
                </c:pt>
                <c:pt idx="13957">
                  <c:v>-1.00702E-2</c:v>
                </c:pt>
                <c:pt idx="13958" formatCode="0.00E+00">
                  <c:v>-9.9739500000000005E-3</c:v>
                </c:pt>
                <c:pt idx="13959" formatCode="0.00E+00">
                  <c:v>-9.8757299999999992E-3</c:v>
                </c:pt>
                <c:pt idx="13960" formatCode="0.00E+00">
                  <c:v>-9.7754299999999999E-3</c:v>
                </c:pt>
                <c:pt idx="13961" formatCode="0.00E+00">
                  <c:v>-9.6729299999999997E-3</c:v>
                </c:pt>
                <c:pt idx="13962" formatCode="0.00E+00">
                  <c:v>-9.5681199999999994E-3</c:v>
                </c:pt>
                <c:pt idx="13963" formatCode="0.00E+00">
                  <c:v>-9.4612099999999994E-3</c:v>
                </c:pt>
                <c:pt idx="13964" formatCode="0.00E+00">
                  <c:v>-9.3524799999999998E-3</c:v>
                </c:pt>
                <c:pt idx="13965" formatCode="0.00E+00">
                  <c:v>-9.2397899999999995E-3</c:v>
                </c:pt>
                <c:pt idx="13966" formatCode="0.00E+00">
                  <c:v>-9.1199999999999996E-3</c:v>
                </c:pt>
                <c:pt idx="13967" formatCode="0.00E+00">
                  <c:v>-8.9950800000000008E-3</c:v>
                </c:pt>
                <c:pt idx="13968" formatCode="0.00E+00">
                  <c:v>-8.8689000000000007E-3</c:v>
                </c:pt>
                <c:pt idx="13969" formatCode="0.00E+00">
                  <c:v>-8.7408199999999998E-3</c:v>
                </c:pt>
                <c:pt idx="13970" formatCode="0.00E+00">
                  <c:v>-8.6096200000000001E-3</c:v>
                </c:pt>
                <c:pt idx="13971" formatCode="0.00E+00">
                  <c:v>-8.4763100000000008E-3</c:v>
                </c:pt>
                <c:pt idx="13972" formatCode="0.00E+00">
                  <c:v>-8.3416800000000006E-3</c:v>
                </c:pt>
                <c:pt idx="13973" formatCode="0.00E+00">
                  <c:v>-8.2056899999999999E-3</c:v>
                </c:pt>
                <c:pt idx="13974" formatCode="0.00E+00">
                  <c:v>-8.06808E-3</c:v>
                </c:pt>
                <c:pt idx="13975" formatCode="0.00E+00">
                  <c:v>-7.9285899999999992E-3</c:v>
                </c:pt>
                <c:pt idx="13976" formatCode="0.00E+00">
                  <c:v>-7.78709E-3</c:v>
                </c:pt>
                <c:pt idx="13977" formatCode="0.00E+00">
                  <c:v>-7.6437500000000004E-3</c:v>
                </c:pt>
                <c:pt idx="13978" formatCode="0.00E+00">
                  <c:v>-7.4989699999999998E-3</c:v>
                </c:pt>
                <c:pt idx="13979" formatCode="0.00E+00">
                  <c:v>-7.3530599999999998E-3</c:v>
                </c:pt>
                <c:pt idx="13980" formatCode="0.00E+00">
                  <c:v>-7.20625E-3</c:v>
                </c:pt>
                <c:pt idx="13981" formatCode="0.00E+00">
                  <c:v>-7.0587499999999999E-3</c:v>
                </c:pt>
                <c:pt idx="13982" formatCode="0.00E+00">
                  <c:v>-6.9105599999999996E-3</c:v>
                </c:pt>
                <c:pt idx="13983" formatCode="0.00E+00">
                  <c:v>-6.7616999999999998E-3</c:v>
                </c:pt>
                <c:pt idx="13984" formatCode="0.00E+00">
                  <c:v>-6.6124299999999999E-3</c:v>
                </c:pt>
                <c:pt idx="13985" formatCode="0.00E+00">
                  <c:v>-6.4630599999999996E-3</c:v>
                </c:pt>
                <c:pt idx="13986" formatCode="0.00E+00">
                  <c:v>-6.3136199999999998E-3</c:v>
                </c:pt>
                <c:pt idx="13987" formatCode="0.00E+00">
                  <c:v>-6.1640999999999996E-3</c:v>
                </c:pt>
                <c:pt idx="13988" formatCode="0.00E+00">
                  <c:v>-6.01462E-3</c:v>
                </c:pt>
                <c:pt idx="13989" formatCode="0.00E+00">
                  <c:v>-5.8652000000000001E-3</c:v>
                </c:pt>
                <c:pt idx="13990" formatCode="0.00E+00">
                  <c:v>-5.7154700000000003E-3</c:v>
                </c:pt>
                <c:pt idx="13991" formatCode="0.00E+00">
                  <c:v>-5.5651499999999996E-3</c:v>
                </c:pt>
                <c:pt idx="13992" formatCode="0.00E+00">
                  <c:v>-5.4145299999999999E-3</c:v>
                </c:pt>
                <c:pt idx="13993" formatCode="0.00E+00">
                  <c:v>-5.2641700000000003E-3</c:v>
                </c:pt>
                <c:pt idx="13994" formatCode="0.00E+00">
                  <c:v>-5.1144199999999997E-3</c:v>
                </c:pt>
                <c:pt idx="13995" formatCode="0.00E+00">
                  <c:v>-4.9653199999999996E-3</c:v>
                </c:pt>
                <c:pt idx="13996" formatCode="0.00E+00">
                  <c:v>-4.8168000000000004E-3</c:v>
                </c:pt>
                <c:pt idx="13997" formatCode="0.00E+00">
                  <c:v>-4.6685900000000002E-3</c:v>
                </c:pt>
                <c:pt idx="13998" formatCode="0.00E+00">
                  <c:v>-4.5205799999999997E-3</c:v>
                </c:pt>
                <c:pt idx="13999" formatCode="0.00E+00">
                  <c:v>-4.3729199999999998E-3</c:v>
                </c:pt>
                <c:pt idx="14000" formatCode="0.00E+00">
                  <c:v>-4.2258699999999996E-3</c:v>
                </c:pt>
                <c:pt idx="14001" formatCode="0.00E+00">
                  <c:v>-4.0797699999999999E-3</c:v>
                </c:pt>
                <c:pt idx="14002" formatCode="0.00E+00">
                  <c:v>-3.9350399999999999E-3</c:v>
                </c:pt>
                <c:pt idx="14003" formatCode="0.00E+00">
                  <c:v>-3.7920499999999999E-3</c:v>
                </c:pt>
                <c:pt idx="14004" formatCode="0.00E+00">
                  <c:v>-3.6510000000000002E-3</c:v>
                </c:pt>
                <c:pt idx="14005" formatCode="0.00E+00">
                  <c:v>-3.5119399999999999E-3</c:v>
                </c:pt>
                <c:pt idx="14006" formatCode="0.00E+00">
                  <c:v>-3.3748200000000002E-3</c:v>
                </c:pt>
                <c:pt idx="14007" formatCode="0.00E+00">
                  <c:v>-3.2397799999999998E-3</c:v>
                </c:pt>
                <c:pt idx="14008" formatCode="0.00E+00">
                  <c:v>-3.107E-3</c:v>
                </c:pt>
                <c:pt idx="14009" formatCode="0.00E+00">
                  <c:v>-2.9763599999999999E-3</c:v>
                </c:pt>
                <c:pt idx="14010" formatCode="0.00E+00">
                  <c:v>-2.8476399999999998E-3</c:v>
                </c:pt>
                <c:pt idx="14011" formatCode="0.00E+00">
                  <c:v>-2.7208800000000002E-3</c:v>
                </c:pt>
                <c:pt idx="14012" formatCode="0.00E+00">
                  <c:v>-2.59626E-3</c:v>
                </c:pt>
                <c:pt idx="14013" formatCode="0.00E+00">
                  <c:v>-2.47401E-3</c:v>
                </c:pt>
                <c:pt idx="14014" formatCode="0.00E+00">
                  <c:v>-2.3542300000000001E-3</c:v>
                </c:pt>
                <c:pt idx="14015" formatCode="0.00E+00">
                  <c:v>-2.2368100000000001E-3</c:v>
                </c:pt>
                <c:pt idx="14016" formatCode="0.00E+00">
                  <c:v>-2.1216400000000002E-3</c:v>
                </c:pt>
                <c:pt idx="14017" formatCode="0.00E+00">
                  <c:v>-2.0088800000000002E-3</c:v>
                </c:pt>
                <c:pt idx="14018" formatCode="0.00E+00">
                  <c:v>-1.8988900000000001E-3</c:v>
                </c:pt>
                <c:pt idx="14019" formatCode="0.00E+00">
                  <c:v>-1.79196E-3</c:v>
                </c:pt>
                <c:pt idx="14020" formatCode="0.00E+00">
                  <c:v>-1.6882100000000001E-3</c:v>
                </c:pt>
                <c:pt idx="14021" formatCode="0.00E+00">
                  <c:v>-1.5877300000000001E-3</c:v>
                </c:pt>
                <c:pt idx="14022" formatCode="0.00E+00">
                  <c:v>-1.4906699999999999E-3</c:v>
                </c:pt>
                <c:pt idx="14023" formatCode="0.00E+00">
                  <c:v>-1.3972399999999999E-3</c:v>
                </c:pt>
                <c:pt idx="14024" formatCode="0.00E+00">
                  <c:v>-1.3074899999999999E-3</c:v>
                </c:pt>
                <c:pt idx="14025" formatCode="0.00E+00">
                  <c:v>-1.22134E-3</c:v>
                </c:pt>
                <c:pt idx="14026" formatCode="0.00E+00">
                  <c:v>-1.1386199999999999E-3</c:v>
                </c:pt>
                <c:pt idx="14027" formatCode="0.00E+00">
                  <c:v>-1.05926E-3</c:v>
                </c:pt>
                <c:pt idx="14028" formatCode="0.00E+00">
                  <c:v>-9.8338000000000006E-4</c:v>
                </c:pt>
                <c:pt idx="14029" formatCode="0.00E+00">
                  <c:v>-9.1128499999999996E-4</c:v>
                </c:pt>
                <c:pt idx="14030" formatCode="0.00E+00">
                  <c:v>-8.4319899999999999E-4</c:v>
                </c:pt>
                <c:pt idx="14031" formatCode="0.00E+00">
                  <c:v>-7.7909099999999998E-4</c:v>
                </c:pt>
                <c:pt idx="14032" formatCode="0.00E+00">
                  <c:v>-7.1865799999999995E-4</c:v>
                </c:pt>
                <c:pt idx="14033" formatCode="0.00E+00">
                  <c:v>-6.6164399999999997E-4</c:v>
                </c:pt>
                <c:pt idx="14034" formatCode="0.00E+00">
                  <c:v>-6.0807600000000004E-4</c:v>
                </c:pt>
                <c:pt idx="14035" formatCode="0.00E+00">
                  <c:v>-5.5810300000000001E-4</c:v>
                </c:pt>
                <c:pt idx="14036" formatCode="0.00E+00">
                  <c:v>-5.1179100000000005E-4</c:v>
                </c:pt>
                <c:pt idx="14037" formatCode="0.00E+00">
                  <c:v>-4.6924400000000001E-4</c:v>
                </c:pt>
                <c:pt idx="14038" formatCode="0.00E+00">
                  <c:v>-4.3068199999999999E-4</c:v>
                </c:pt>
                <c:pt idx="14039" formatCode="0.00E+00">
                  <c:v>-3.9602099999999998E-4</c:v>
                </c:pt>
                <c:pt idx="14040" formatCode="0.00E+00">
                  <c:v>-3.64805E-4</c:v>
                </c:pt>
                <c:pt idx="14041" formatCode="0.00E+00">
                  <c:v>-3.3691199999999998E-4</c:v>
                </c:pt>
                <c:pt idx="14042" formatCode="0.00E+00">
                  <c:v>-3.1280300000000001E-4</c:v>
                </c:pt>
                <c:pt idx="14043" formatCode="0.00E+00">
                  <c:v>-2.9301000000000002E-4</c:v>
                </c:pt>
                <c:pt idx="14044" formatCode="0.00E+00">
                  <c:v>-2.7783400000000002E-4</c:v>
                </c:pt>
                <c:pt idx="14045" formatCode="0.00E+00">
                  <c:v>-2.6732999999999998E-4</c:v>
                </c:pt>
                <c:pt idx="14046" formatCode="0.00E+00">
                  <c:v>-2.6127600000000001E-4</c:v>
                </c:pt>
                <c:pt idx="14047" formatCode="0.00E+00">
                  <c:v>-2.59447E-4</c:v>
                </c:pt>
                <c:pt idx="14048" formatCode="0.00E+00">
                  <c:v>-2.6177900000000002E-4</c:v>
                </c:pt>
                <c:pt idx="14049" formatCode="0.00E+00">
                  <c:v>-2.68223E-4</c:v>
                </c:pt>
                <c:pt idx="14050" formatCode="0.00E+00">
                  <c:v>-2.7875900000000001E-4</c:v>
                </c:pt>
                <c:pt idx="14051" formatCode="0.00E+00">
                  <c:v>-2.9342000000000002E-4</c:v>
                </c:pt>
                <c:pt idx="14052" formatCode="0.00E+00">
                  <c:v>-3.1229400000000002E-4</c:v>
                </c:pt>
                <c:pt idx="14053" formatCode="0.00E+00">
                  <c:v>-3.3552899999999999E-4</c:v>
                </c:pt>
                <c:pt idx="14054" formatCode="0.00E+00">
                  <c:v>-3.6319400000000001E-4</c:v>
                </c:pt>
                <c:pt idx="14055" formatCode="0.00E+00">
                  <c:v>-3.9516300000000002E-4</c:v>
                </c:pt>
                <c:pt idx="14056" formatCode="0.00E+00">
                  <c:v>-4.3122000000000001E-4</c:v>
                </c:pt>
                <c:pt idx="14057" formatCode="0.00E+00">
                  <c:v>-4.71306E-4</c:v>
                </c:pt>
                <c:pt idx="14058" formatCode="0.00E+00">
                  <c:v>-5.1543599999999998E-4</c:v>
                </c:pt>
                <c:pt idx="14059" formatCode="0.00E+00">
                  <c:v>-5.63391E-4</c:v>
                </c:pt>
                <c:pt idx="14060" formatCode="0.00E+00">
                  <c:v>-6.1484799999999998E-4</c:v>
                </c:pt>
                <c:pt idx="14061" formatCode="0.00E+00">
                  <c:v>-6.6962399999999996E-4</c:v>
                </c:pt>
                <c:pt idx="14062" formatCode="0.00E+00">
                  <c:v>-7.2764499999999996E-4</c:v>
                </c:pt>
                <c:pt idx="14063" formatCode="0.00E+00">
                  <c:v>-7.88925E-4</c:v>
                </c:pt>
                <c:pt idx="14064" formatCode="0.00E+00">
                  <c:v>-8.5347000000000005E-4</c:v>
                </c:pt>
                <c:pt idx="14065" formatCode="0.00E+00">
                  <c:v>-9.2115800000000005E-4</c:v>
                </c:pt>
                <c:pt idx="14066" formatCode="0.00E+00">
                  <c:v>-9.9188500000000008E-4</c:v>
                </c:pt>
                <c:pt idx="14067" formatCode="0.00E+00">
                  <c:v>-1.06566E-3</c:v>
                </c:pt>
                <c:pt idx="14068" formatCode="0.00E+00">
                  <c:v>-1.1424600000000001E-3</c:v>
                </c:pt>
                <c:pt idx="14069" formatCode="0.00E+00">
                  <c:v>-1.22207E-3</c:v>
                </c:pt>
                <c:pt idx="14070" formatCode="0.00E+00">
                  <c:v>-1.30423E-3</c:v>
                </c:pt>
                <c:pt idx="14071" formatCode="0.00E+00">
                  <c:v>-1.38879E-3</c:v>
                </c:pt>
                <c:pt idx="14072" formatCode="0.00E+00">
                  <c:v>-1.4757699999999999E-3</c:v>
                </c:pt>
                <c:pt idx="14073" formatCode="0.00E+00">
                  <c:v>-1.5652000000000001E-3</c:v>
                </c:pt>
                <c:pt idx="14074" formatCode="0.00E+00">
                  <c:v>-1.65705E-3</c:v>
                </c:pt>
                <c:pt idx="14075" formatCode="0.00E+00">
                  <c:v>-1.75118E-3</c:v>
                </c:pt>
                <c:pt idx="14076" formatCode="0.00E+00">
                  <c:v>-1.84738E-3</c:v>
                </c:pt>
                <c:pt idx="14077" formatCode="0.00E+00">
                  <c:v>-1.94535E-3</c:v>
                </c:pt>
                <c:pt idx="14078" formatCode="0.00E+00">
                  <c:v>-2.04491E-3</c:v>
                </c:pt>
                <c:pt idx="14079" formatCode="0.00E+00">
                  <c:v>-2.14598E-3</c:v>
                </c:pt>
                <c:pt idx="14080" formatCode="0.00E+00">
                  <c:v>-2.2484499999999999E-3</c:v>
                </c:pt>
                <c:pt idx="14081" formatCode="0.00E+00">
                  <c:v>-2.3521800000000002E-3</c:v>
                </c:pt>
                <c:pt idx="14082" formatCode="0.00E+00">
                  <c:v>-2.4569100000000001E-3</c:v>
                </c:pt>
                <c:pt idx="14083" formatCode="0.00E+00">
                  <c:v>-2.5623899999999999E-3</c:v>
                </c:pt>
                <c:pt idx="14084" formatCode="0.00E+00">
                  <c:v>-2.6685200000000002E-3</c:v>
                </c:pt>
                <c:pt idx="14085" formatCode="0.00E+00">
                  <c:v>-2.7752300000000001E-3</c:v>
                </c:pt>
                <c:pt idx="14086" formatCode="0.00E+00">
                  <c:v>-2.8823400000000002E-3</c:v>
                </c:pt>
                <c:pt idx="14087" formatCode="0.00E+00">
                  <c:v>-2.98957E-3</c:v>
                </c:pt>
                <c:pt idx="14088" formatCode="0.00E+00">
                  <c:v>-3.0966800000000001E-3</c:v>
                </c:pt>
                <c:pt idx="14089" formatCode="0.00E+00">
                  <c:v>-3.2034400000000001E-3</c:v>
                </c:pt>
                <c:pt idx="14090" formatCode="0.00E+00">
                  <c:v>-3.3097199999999999E-3</c:v>
                </c:pt>
                <c:pt idx="14091" formatCode="0.00E+00">
                  <c:v>-3.4154699999999999E-3</c:v>
                </c:pt>
                <c:pt idx="14092" formatCode="0.00E+00">
                  <c:v>-3.5206999999999999E-3</c:v>
                </c:pt>
                <c:pt idx="14093" formatCode="0.00E+00">
                  <c:v>-3.6253100000000001E-3</c:v>
                </c:pt>
                <c:pt idx="14094" formatCode="0.00E+00">
                  <c:v>-3.7292100000000002E-3</c:v>
                </c:pt>
                <c:pt idx="14095" formatCode="0.00E+00">
                  <c:v>-3.8322999999999999E-3</c:v>
                </c:pt>
                <c:pt idx="14096" formatCode="0.00E+00">
                  <c:v>-3.9344100000000002E-3</c:v>
                </c:pt>
                <c:pt idx="14097" formatCode="0.00E+00">
                  <c:v>-4.0354500000000003E-3</c:v>
                </c:pt>
                <c:pt idx="14098" formatCode="0.00E+00">
                  <c:v>-4.1353199999999996E-3</c:v>
                </c:pt>
                <c:pt idx="14099" formatCode="0.00E+00">
                  <c:v>-4.2338599999999999E-3</c:v>
                </c:pt>
                <c:pt idx="14100" formatCode="0.00E+00">
                  <c:v>-4.3308299999999999E-3</c:v>
                </c:pt>
                <c:pt idx="14101" formatCode="0.00E+00">
                  <c:v>-4.4260200000000001E-3</c:v>
                </c:pt>
                <c:pt idx="14102" formatCode="0.00E+00">
                  <c:v>-4.5192799999999997E-3</c:v>
                </c:pt>
                <c:pt idx="14103" formatCode="0.00E+00">
                  <c:v>-4.61051E-3</c:v>
                </c:pt>
                <c:pt idx="14104" formatCode="0.00E+00">
                  <c:v>-4.6995700000000001E-3</c:v>
                </c:pt>
                <c:pt idx="14105" formatCode="0.00E+00">
                  <c:v>-4.7863300000000001E-3</c:v>
                </c:pt>
                <c:pt idx="14106" formatCode="0.00E+00">
                  <c:v>-4.8707100000000003E-3</c:v>
                </c:pt>
                <c:pt idx="14107" formatCode="0.00E+00">
                  <c:v>-4.9526300000000004E-3</c:v>
                </c:pt>
                <c:pt idx="14108" formatCode="0.00E+00">
                  <c:v>-5.0320199999999999E-3</c:v>
                </c:pt>
                <c:pt idx="14109" formatCode="0.00E+00">
                  <c:v>-5.1087499999999996E-3</c:v>
                </c:pt>
                <c:pt idx="14110" formatCode="0.00E+00">
                  <c:v>-5.18272E-3</c:v>
                </c:pt>
                <c:pt idx="14111" formatCode="0.00E+00">
                  <c:v>-5.2537199999999999E-3</c:v>
                </c:pt>
                <c:pt idx="14112" formatCode="0.00E+00">
                  <c:v>-5.3215500000000004E-3</c:v>
                </c:pt>
                <c:pt idx="14113" formatCode="0.00E+00">
                  <c:v>-5.3860699999999997E-3</c:v>
                </c:pt>
                <c:pt idx="14114" formatCode="0.00E+00">
                  <c:v>-5.4471800000000003E-3</c:v>
                </c:pt>
                <c:pt idx="14115" formatCode="0.00E+00">
                  <c:v>-5.5047500000000001E-3</c:v>
                </c:pt>
                <c:pt idx="14116" formatCode="0.00E+00">
                  <c:v>-5.5586999999999998E-3</c:v>
                </c:pt>
                <c:pt idx="14117" formatCode="0.00E+00">
                  <c:v>-5.6090000000000003E-3</c:v>
                </c:pt>
                <c:pt idx="14118" formatCode="0.00E+00">
                  <c:v>-5.6555900000000003E-3</c:v>
                </c:pt>
                <c:pt idx="14119" formatCode="0.00E+00">
                  <c:v>-5.6984100000000001E-3</c:v>
                </c:pt>
                <c:pt idx="14120" formatCode="0.00E+00">
                  <c:v>-5.7373700000000003E-3</c:v>
                </c:pt>
                <c:pt idx="14121" formatCode="0.00E+00">
                  <c:v>-5.7724100000000004E-3</c:v>
                </c:pt>
                <c:pt idx="14122" formatCode="0.00E+00">
                  <c:v>-5.8034699999999998E-3</c:v>
                </c:pt>
                <c:pt idx="14123" formatCode="0.00E+00">
                  <c:v>-5.8305500000000003E-3</c:v>
                </c:pt>
                <c:pt idx="14124" formatCode="0.00E+00">
                  <c:v>-5.8536400000000002E-3</c:v>
                </c:pt>
                <c:pt idx="14125" formatCode="0.00E+00">
                  <c:v>-5.8727700000000002E-3</c:v>
                </c:pt>
                <c:pt idx="14126" formatCode="0.00E+00">
                  <c:v>-5.8878899999999998E-3</c:v>
                </c:pt>
                <c:pt idx="14127" formatCode="0.00E+00">
                  <c:v>-5.8989400000000001E-3</c:v>
                </c:pt>
                <c:pt idx="14128" formatCode="0.00E+00">
                  <c:v>-5.9058799999999996E-3</c:v>
                </c:pt>
                <c:pt idx="14129" formatCode="0.00E+00">
                  <c:v>-5.9086700000000004E-3</c:v>
                </c:pt>
                <c:pt idx="14130" formatCode="0.00E+00">
                  <c:v>-5.9073399999999996E-3</c:v>
                </c:pt>
                <c:pt idx="14131" formatCode="0.00E+00">
                  <c:v>-5.9018200000000003E-3</c:v>
                </c:pt>
                <c:pt idx="14132" formatCode="0.00E+00">
                  <c:v>-5.8919699999999998E-3</c:v>
                </c:pt>
                <c:pt idx="14133" formatCode="0.00E+00">
                  <c:v>-5.8776699999999998E-3</c:v>
                </c:pt>
                <c:pt idx="14134" formatCode="0.00E+00">
                  <c:v>-5.85894E-3</c:v>
                </c:pt>
                <c:pt idx="14135" formatCode="0.00E+00">
                  <c:v>-5.8358500000000001E-3</c:v>
                </c:pt>
                <c:pt idx="14136" formatCode="0.00E+00">
                  <c:v>-5.8084299999999998E-3</c:v>
                </c:pt>
                <c:pt idx="14137" formatCode="0.00E+00">
                  <c:v>-5.7766299999999996E-3</c:v>
                </c:pt>
                <c:pt idx="14138" formatCode="0.00E+00">
                  <c:v>-5.7404500000000002E-3</c:v>
                </c:pt>
                <c:pt idx="14139" formatCode="0.00E+00">
                  <c:v>-5.6999099999999999E-3</c:v>
                </c:pt>
                <c:pt idx="14140" formatCode="0.00E+00">
                  <c:v>-5.6550799999999998E-3</c:v>
                </c:pt>
                <c:pt idx="14141" formatCode="0.00E+00">
                  <c:v>-5.6059999999999999E-3</c:v>
                </c:pt>
                <c:pt idx="14142" formatCode="0.00E+00">
                  <c:v>-5.5527399999999996E-3</c:v>
                </c:pt>
                <c:pt idx="14143" formatCode="0.00E+00">
                  <c:v>-5.4953299999999997E-3</c:v>
                </c:pt>
                <c:pt idx="14144" formatCode="0.00E+00">
                  <c:v>-5.4338700000000004E-3</c:v>
                </c:pt>
                <c:pt idx="14145" formatCode="0.00E+00">
                  <c:v>-5.3684300000000004E-3</c:v>
                </c:pt>
                <c:pt idx="14146" formatCode="0.00E+00">
                  <c:v>-5.2990499999999996E-3</c:v>
                </c:pt>
                <c:pt idx="14147" formatCode="0.00E+00">
                  <c:v>-5.2257800000000002E-3</c:v>
                </c:pt>
                <c:pt idx="14148" formatCode="0.00E+00">
                  <c:v>-5.1486800000000001E-3</c:v>
                </c:pt>
                <c:pt idx="14149" formatCode="0.00E+00">
                  <c:v>-5.06778E-3</c:v>
                </c:pt>
                <c:pt idx="14150" formatCode="0.00E+00">
                  <c:v>-4.9830600000000001E-3</c:v>
                </c:pt>
                <c:pt idx="14151" formatCode="0.00E+00">
                  <c:v>-4.8945899999999999E-3</c:v>
                </c:pt>
                <c:pt idx="14152" formatCode="0.00E+00">
                  <c:v>-4.8024699999999997E-3</c:v>
                </c:pt>
                <c:pt idx="14153" formatCode="0.00E+00">
                  <c:v>-4.7067899999999998E-3</c:v>
                </c:pt>
                <c:pt idx="14154" formatCode="0.00E+00">
                  <c:v>-4.6076499999999996E-3</c:v>
                </c:pt>
                <c:pt idx="14155" formatCode="0.00E+00">
                  <c:v>-4.5051700000000002E-3</c:v>
                </c:pt>
                <c:pt idx="14156" formatCode="0.00E+00">
                  <c:v>-4.3994799999999999E-3</c:v>
                </c:pt>
                <c:pt idx="14157" formatCode="0.00E+00">
                  <c:v>-4.2907099999999997E-3</c:v>
                </c:pt>
                <c:pt idx="14158" formatCode="0.00E+00">
                  <c:v>-4.1789799999999997E-3</c:v>
                </c:pt>
                <c:pt idx="14159" formatCode="0.00E+00">
                  <c:v>-4.0643800000000002E-3</c:v>
                </c:pt>
                <c:pt idx="14160" formatCode="0.00E+00">
                  <c:v>-3.9470399999999998E-3</c:v>
                </c:pt>
                <c:pt idx="14161" formatCode="0.00E+00">
                  <c:v>-3.8270499999999998E-3</c:v>
                </c:pt>
                <c:pt idx="14162" formatCode="0.00E+00">
                  <c:v>-3.7045400000000001E-3</c:v>
                </c:pt>
                <c:pt idx="14163" formatCode="0.00E+00">
                  <c:v>-3.5796199999999999E-3</c:v>
                </c:pt>
                <c:pt idx="14164" formatCode="0.00E+00">
                  <c:v>-3.4524199999999999E-3</c:v>
                </c:pt>
                <c:pt idx="14165" formatCode="0.00E+00">
                  <c:v>-3.3230500000000001E-3</c:v>
                </c:pt>
                <c:pt idx="14166" formatCode="0.00E+00">
                  <c:v>-3.19162E-3</c:v>
                </c:pt>
                <c:pt idx="14167" formatCode="0.00E+00">
                  <c:v>-3.0581900000000001E-3</c:v>
                </c:pt>
                <c:pt idx="14168" formatCode="0.00E+00">
                  <c:v>-2.92289E-3</c:v>
                </c:pt>
                <c:pt idx="14169" formatCode="0.00E+00">
                  <c:v>-2.7859299999999998E-3</c:v>
                </c:pt>
                <c:pt idx="14170" formatCode="0.00E+00">
                  <c:v>-2.6474699999999999E-3</c:v>
                </c:pt>
                <c:pt idx="14171" formatCode="0.00E+00">
                  <c:v>-2.5076500000000002E-3</c:v>
                </c:pt>
                <c:pt idx="14172" formatCode="0.00E+00">
                  <c:v>-2.3665499999999998E-3</c:v>
                </c:pt>
                <c:pt idx="14173" formatCode="0.00E+00">
                  <c:v>-2.2242899999999999E-3</c:v>
                </c:pt>
                <c:pt idx="14174" formatCode="0.00E+00">
                  <c:v>-2.0810099999999999E-3</c:v>
                </c:pt>
                <c:pt idx="14175" formatCode="0.00E+00">
                  <c:v>-1.9368499999999999E-3</c:v>
                </c:pt>
                <c:pt idx="14176" formatCode="0.00E+00">
                  <c:v>-1.7919500000000001E-3</c:v>
                </c:pt>
                <c:pt idx="14177" formatCode="0.00E+00">
                  <c:v>-1.6464299999999999E-3</c:v>
                </c:pt>
                <c:pt idx="14178" formatCode="0.00E+00">
                  <c:v>-1.5004700000000001E-3</c:v>
                </c:pt>
                <c:pt idx="14179" formatCode="0.00E+00">
                  <c:v>-1.35424E-3</c:v>
                </c:pt>
                <c:pt idx="14180" formatCode="0.00E+00">
                  <c:v>-1.2078799999999999E-3</c:v>
                </c:pt>
                <c:pt idx="14181" formatCode="0.00E+00">
                  <c:v>-1.06152E-3</c:v>
                </c:pt>
                <c:pt idx="14182" formatCode="0.00E+00">
                  <c:v>-9.1524499999999997E-4</c:v>
                </c:pt>
                <c:pt idx="14183" formatCode="0.00E+00">
                  <c:v>-7.6919E-4</c:v>
                </c:pt>
                <c:pt idx="14184" formatCode="0.00E+00">
                  <c:v>-6.2345300000000005E-4</c:v>
                </c:pt>
                <c:pt idx="14185" formatCode="0.00E+00">
                  <c:v>-4.7812199999999999E-4</c:v>
                </c:pt>
                <c:pt idx="14186" formatCode="0.00E+00">
                  <c:v>-3.3331799999999998E-4</c:v>
                </c:pt>
                <c:pt idx="14187" formatCode="0.00E+00">
                  <c:v>-1.8920300000000001E-4</c:v>
                </c:pt>
                <c:pt idx="14188" formatCode="0.00E+00">
                  <c:v>-4.5920100000000001E-5</c:v>
                </c:pt>
                <c:pt idx="14189" formatCode="0.00E+00">
                  <c:v>9.6413699999999995E-5</c:v>
                </c:pt>
                <c:pt idx="14190" formatCode="0.00E+00">
                  <c:v>2.3767800000000001E-4</c:v>
                </c:pt>
                <c:pt idx="14191" formatCode="0.00E+00">
                  <c:v>3.7774400000000001E-4</c:v>
                </c:pt>
                <c:pt idx="14192" formatCode="0.00E+00">
                  <c:v>5.1649400000000005E-4</c:v>
                </c:pt>
                <c:pt idx="14193" formatCode="0.00E+00">
                  <c:v>6.5382000000000005E-4</c:v>
                </c:pt>
                <c:pt idx="14194" formatCode="0.00E+00">
                  <c:v>7.8961700000000005E-4</c:v>
                </c:pt>
                <c:pt idx="14195" formatCode="0.00E+00">
                  <c:v>9.2378800000000004E-4</c:v>
                </c:pt>
                <c:pt idx="14196" formatCode="0.00E+00">
                  <c:v>1.05623E-3</c:v>
                </c:pt>
                <c:pt idx="14197" formatCode="0.00E+00">
                  <c:v>1.18684E-3</c:v>
                </c:pt>
                <c:pt idx="14198" formatCode="0.00E+00">
                  <c:v>1.3154900000000001E-3</c:v>
                </c:pt>
                <c:pt idx="14199" formatCode="0.00E+00">
                  <c:v>1.4420800000000001E-3</c:v>
                </c:pt>
                <c:pt idx="14200" formatCode="0.00E+00">
                  <c:v>1.5665099999999999E-3</c:v>
                </c:pt>
                <c:pt idx="14201" formatCode="0.00E+00">
                  <c:v>1.68871E-3</c:v>
                </c:pt>
                <c:pt idx="14202" formatCode="0.00E+00">
                  <c:v>1.80858E-3</c:v>
                </c:pt>
                <c:pt idx="14203" formatCode="0.00E+00">
                  <c:v>1.9260200000000001E-3</c:v>
                </c:pt>
                <c:pt idx="14204" formatCode="0.00E+00">
                  <c:v>2.0409400000000002E-3</c:v>
                </c:pt>
                <c:pt idx="14205" formatCode="0.00E+00">
                  <c:v>2.1532500000000002E-3</c:v>
                </c:pt>
                <c:pt idx="14206" formatCode="0.00E+00">
                  <c:v>2.2628700000000002E-3</c:v>
                </c:pt>
                <c:pt idx="14207" formatCode="0.00E+00">
                  <c:v>2.36974E-3</c:v>
                </c:pt>
                <c:pt idx="14208" formatCode="0.00E+00">
                  <c:v>2.4738E-3</c:v>
                </c:pt>
                <c:pt idx="14209" formatCode="0.00E+00">
                  <c:v>2.5749700000000002E-3</c:v>
                </c:pt>
                <c:pt idx="14210" formatCode="0.00E+00">
                  <c:v>2.6732000000000001E-3</c:v>
                </c:pt>
                <c:pt idx="14211" formatCode="0.00E+00">
                  <c:v>2.76845E-3</c:v>
                </c:pt>
                <c:pt idx="14212" formatCode="0.00E+00">
                  <c:v>2.8606700000000001E-3</c:v>
                </c:pt>
                <c:pt idx="14213" formatCode="0.00E+00">
                  <c:v>2.9498300000000001E-3</c:v>
                </c:pt>
                <c:pt idx="14214" formatCode="0.00E+00">
                  <c:v>3.0358899999999999E-3</c:v>
                </c:pt>
                <c:pt idx="14215" formatCode="0.00E+00">
                  <c:v>3.1188100000000001E-3</c:v>
                </c:pt>
                <c:pt idx="14216" formatCode="0.00E+00">
                  <c:v>3.19857E-3</c:v>
                </c:pt>
                <c:pt idx="14217" formatCode="0.00E+00">
                  <c:v>3.2751500000000001E-3</c:v>
                </c:pt>
                <c:pt idx="14218" formatCode="0.00E+00">
                  <c:v>3.3485500000000001E-3</c:v>
                </c:pt>
                <c:pt idx="14219" formatCode="0.00E+00">
                  <c:v>3.4187200000000001E-3</c:v>
                </c:pt>
                <c:pt idx="14220" formatCode="0.00E+00">
                  <c:v>3.4855900000000002E-3</c:v>
                </c:pt>
                <c:pt idx="14221" formatCode="0.00E+00">
                  <c:v>3.54915E-3</c:v>
                </c:pt>
                <c:pt idx="14222" formatCode="0.00E+00">
                  <c:v>3.6094E-3</c:v>
                </c:pt>
                <c:pt idx="14223" formatCode="0.00E+00">
                  <c:v>3.6663799999999999E-3</c:v>
                </c:pt>
                <c:pt idx="14224" formatCode="0.00E+00">
                  <c:v>3.72011E-3</c:v>
                </c:pt>
                <c:pt idx="14225" formatCode="0.00E+00">
                  <c:v>3.77057E-3</c:v>
                </c:pt>
                <c:pt idx="14226" formatCode="0.00E+00">
                  <c:v>3.8177699999999998E-3</c:v>
                </c:pt>
                <c:pt idx="14227" formatCode="0.00E+00">
                  <c:v>3.8617E-3</c:v>
                </c:pt>
                <c:pt idx="14228" formatCode="0.00E+00">
                  <c:v>3.9023299999999999E-3</c:v>
                </c:pt>
                <c:pt idx="14229" formatCode="0.00E+00">
                  <c:v>3.9396099999999996E-3</c:v>
                </c:pt>
                <c:pt idx="14230" formatCode="0.00E+00">
                  <c:v>3.9735400000000002E-3</c:v>
                </c:pt>
                <c:pt idx="14231" formatCode="0.00E+00">
                  <c:v>4.0041800000000004E-3</c:v>
                </c:pt>
                <c:pt idx="14232" formatCode="0.00E+00">
                  <c:v>4.0315999999999998E-3</c:v>
                </c:pt>
                <c:pt idx="14233" formatCode="0.00E+00">
                  <c:v>4.0558399999999998E-3</c:v>
                </c:pt>
                <c:pt idx="14234" formatCode="0.00E+00">
                  <c:v>4.0768999999999996E-3</c:v>
                </c:pt>
                <c:pt idx="14235" formatCode="0.00E+00">
                  <c:v>4.0948399999999998E-3</c:v>
                </c:pt>
                <c:pt idx="14236" formatCode="0.00E+00">
                  <c:v>4.1097E-3</c:v>
                </c:pt>
                <c:pt idx="14237" formatCode="0.00E+00">
                  <c:v>4.1215799999999997E-3</c:v>
                </c:pt>
                <c:pt idx="14238" formatCode="0.00E+00">
                  <c:v>4.1305300000000003E-3</c:v>
                </c:pt>
                <c:pt idx="14239" formatCode="0.00E+00">
                  <c:v>4.1365899999999999E-3</c:v>
                </c:pt>
                <c:pt idx="14240" formatCode="0.00E+00">
                  <c:v>4.13979E-3</c:v>
                </c:pt>
                <c:pt idx="14241" formatCode="0.00E+00">
                  <c:v>4.1401399999999996E-3</c:v>
                </c:pt>
                <c:pt idx="14242" formatCode="0.00E+00">
                  <c:v>4.1376900000000003E-3</c:v>
                </c:pt>
                <c:pt idx="14243" formatCode="0.00E+00">
                  <c:v>4.1324700000000001E-3</c:v>
                </c:pt>
                <c:pt idx="14244" formatCode="0.00E+00">
                  <c:v>4.1245800000000001E-3</c:v>
                </c:pt>
                <c:pt idx="14245" formatCode="0.00E+00">
                  <c:v>4.1141399999999996E-3</c:v>
                </c:pt>
                <c:pt idx="14246" formatCode="0.00E+00">
                  <c:v>4.10123E-3</c:v>
                </c:pt>
                <c:pt idx="14247" formatCode="0.00E+00">
                  <c:v>4.0858999999999999E-3</c:v>
                </c:pt>
                <c:pt idx="14248" formatCode="0.00E+00">
                  <c:v>4.0681900000000002E-3</c:v>
                </c:pt>
                <c:pt idx="14249" formatCode="0.00E+00">
                  <c:v>4.0481400000000004E-3</c:v>
                </c:pt>
                <c:pt idx="14250" formatCode="0.00E+00">
                  <c:v>4.0258200000000003E-3</c:v>
                </c:pt>
                <c:pt idx="14251" formatCode="0.00E+00">
                  <c:v>4.0013200000000001E-3</c:v>
                </c:pt>
                <c:pt idx="14252" formatCode="0.00E+00">
                  <c:v>3.9746599999999997E-3</c:v>
                </c:pt>
                <c:pt idx="14253" formatCode="0.00E+00">
                  <c:v>3.9458599999999998E-3</c:v>
                </c:pt>
                <c:pt idx="14254" formatCode="0.00E+00">
                  <c:v>3.9149800000000002E-3</c:v>
                </c:pt>
                <c:pt idx="14255" formatCode="0.00E+00">
                  <c:v>3.88215E-3</c:v>
                </c:pt>
                <c:pt idx="14256" formatCode="0.00E+00">
                  <c:v>3.8474999999999998E-3</c:v>
                </c:pt>
                <c:pt idx="14257" formatCode="0.00E+00">
                  <c:v>3.8111500000000001E-3</c:v>
                </c:pt>
                <c:pt idx="14258" formatCode="0.00E+00">
                  <c:v>3.7731700000000002E-3</c:v>
                </c:pt>
                <c:pt idx="14259" formatCode="0.00E+00">
                  <c:v>3.7336700000000001E-3</c:v>
                </c:pt>
                <c:pt idx="14260" formatCode="0.00E+00">
                  <c:v>3.6927399999999999E-3</c:v>
                </c:pt>
                <c:pt idx="14261" formatCode="0.00E+00">
                  <c:v>3.6504699999999998E-3</c:v>
                </c:pt>
                <c:pt idx="14262" formatCode="0.00E+00">
                  <c:v>3.6069499999999998E-3</c:v>
                </c:pt>
                <c:pt idx="14263" formatCode="0.00E+00">
                  <c:v>3.56223E-3</c:v>
                </c:pt>
                <c:pt idx="14264" formatCode="0.00E+00">
                  <c:v>3.5163999999999998E-3</c:v>
                </c:pt>
                <c:pt idx="14265" formatCode="0.00E+00">
                  <c:v>3.46956E-3</c:v>
                </c:pt>
                <c:pt idx="14266" formatCode="0.00E+00">
                  <c:v>3.4218500000000002E-3</c:v>
                </c:pt>
                <c:pt idx="14267" formatCode="0.00E+00">
                  <c:v>3.37338E-3</c:v>
                </c:pt>
                <c:pt idx="14268" formatCode="0.00E+00">
                  <c:v>3.3242599999999999E-3</c:v>
                </c:pt>
                <c:pt idx="14269" formatCode="0.00E+00">
                  <c:v>3.2745000000000001E-3</c:v>
                </c:pt>
                <c:pt idx="14270" formatCode="0.00E+00">
                  <c:v>3.22413E-3</c:v>
                </c:pt>
                <c:pt idx="14271" formatCode="0.00E+00">
                  <c:v>3.1731799999999998E-3</c:v>
                </c:pt>
                <c:pt idx="14272" formatCode="0.00E+00">
                  <c:v>3.1217699999999998E-3</c:v>
                </c:pt>
                <c:pt idx="14273" formatCode="0.00E+00">
                  <c:v>3.0700499999999999E-3</c:v>
                </c:pt>
                <c:pt idx="14274" formatCode="0.00E+00">
                  <c:v>3.0181499999999998E-3</c:v>
                </c:pt>
                <c:pt idx="14275" formatCode="0.00E+00">
                  <c:v>2.9661900000000001E-3</c:v>
                </c:pt>
                <c:pt idx="14276" formatCode="0.00E+00">
                  <c:v>2.9142600000000001E-3</c:v>
                </c:pt>
                <c:pt idx="14277" formatCode="0.00E+00">
                  <c:v>2.86243E-3</c:v>
                </c:pt>
                <c:pt idx="14278" formatCode="0.00E+00">
                  <c:v>2.8107000000000002E-3</c:v>
                </c:pt>
                <c:pt idx="14279" formatCode="0.00E+00">
                  <c:v>2.7590900000000001E-3</c:v>
                </c:pt>
                <c:pt idx="14280" formatCode="0.00E+00">
                  <c:v>2.7075799999999998E-3</c:v>
                </c:pt>
                <c:pt idx="14281" formatCode="0.00E+00">
                  <c:v>2.6562299999999999E-3</c:v>
                </c:pt>
                <c:pt idx="14282" formatCode="0.00E+00">
                  <c:v>2.6050800000000001E-3</c:v>
                </c:pt>
                <c:pt idx="14283" formatCode="0.00E+00">
                  <c:v>2.5542199999999998E-3</c:v>
                </c:pt>
                <c:pt idx="14284" formatCode="0.00E+00">
                  <c:v>2.5036899999999998E-3</c:v>
                </c:pt>
                <c:pt idx="14285" formatCode="0.00E+00">
                  <c:v>2.4535199999999998E-3</c:v>
                </c:pt>
                <c:pt idx="14286" formatCode="0.00E+00">
                  <c:v>2.40383E-3</c:v>
                </c:pt>
                <c:pt idx="14287" formatCode="0.00E+00">
                  <c:v>2.3547199999999998E-3</c:v>
                </c:pt>
                <c:pt idx="14288" formatCode="0.00E+00">
                  <c:v>2.3062600000000001E-3</c:v>
                </c:pt>
                <c:pt idx="14289" formatCode="0.00E+00">
                  <c:v>2.2585299999999999E-3</c:v>
                </c:pt>
                <c:pt idx="14290" formatCode="0.00E+00">
                  <c:v>2.21163E-3</c:v>
                </c:pt>
                <c:pt idx="14291" formatCode="0.00E+00">
                  <c:v>2.1656399999999999E-3</c:v>
                </c:pt>
                <c:pt idx="14292" formatCode="0.00E+00">
                  <c:v>2.1205799999999999E-3</c:v>
                </c:pt>
                <c:pt idx="14293" formatCode="0.00E+00">
                  <c:v>2.0765100000000002E-3</c:v>
                </c:pt>
                <c:pt idx="14294" formatCode="0.00E+00">
                  <c:v>2.0334200000000002E-3</c:v>
                </c:pt>
                <c:pt idx="14295" formatCode="0.00E+00">
                  <c:v>1.99124E-3</c:v>
                </c:pt>
                <c:pt idx="14296" formatCode="0.00E+00">
                  <c:v>1.94995E-3</c:v>
                </c:pt>
                <c:pt idx="14297" formatCode="0.00E+00">
                  <c:v>1.9096499999999999E-3</c:v>
                </c:pt>
                <c:pt idx="14298" formatCode="0.00E+00">
                  <c:v>1.8704100000000001E-3</c:v>
                </c:pt>
                <c:pt idx="14299" formatCode="0.00E+00">
                  <c:v>1.8322799999999999E-3</c:v>
                </c:pt>
                <c:pt idx="14300" formatCode="0.00E+00">
                  <c:v>1.79528E-3</c:v>
                </c:pt>
                <c:pt idx="14301" formatCode="0.00E+00">
                  <c:v>1.7594799999999999E-3</c:v>
                </c:pt>
                <c:pt idx="14302" formatCode="0.00E+00">
                  <c:v>1.7248999999999999E-3</c:v>
                </c:pt>
                <c:pt idx="14303" formatCode="0.00E+00">
                  <c:v>1.69152E-3</c:v>
                </c:pt>
                <c:pt idx="14304" formatCode="0.00E+00">
                  <c:v>1.65938E-3</c:v>
                </c:pt>
                <c:pt idx="14305" formatCode="0.00E+00">
                  <c:v>1.62853E-3</c:v>
                </c:pt>
                <c:pt idx="14306" formatCode="0.00E+00">
                  <c:v>1.5990399999999999E-3</c:v>
                </c:pt>
                <c:pt idx="14307" formatCode="0.00E+00">
                  <c:v>1.5709299999999999E-3</c:v>
                </c:pt>
                <c:pt idx="14308" formatCode="0.00E+00">
                  <c:v>1.5441700000000001E-3</c:v>
                </c:pt>
                <c:pt idx="14309" formatCode="0.00E+00">
                  <c:v>1.51877E-3</c:v>
                </c:pt>
                <c:pt idx="14310" formatCode="0.00E+00">
                  <c:v>1.4947599999999999E-3</c:v>
                </c:pt>
                <c:pt idx="14311" formatCode="0.00E+00">
                  <c:v>1.4721599999999999E-3</c:v>
                </c:pt>
                <c:pt idx="14312" formatCode="0.00E+00">
                  <c:v>1.4509799999999999E-3</c:v>
                </c:pt>
                <c:pt idx="14313" formatCode="0.00E+00">
                  <c:v>1.4312299999999999E-3</c:v>
                </c:pt>
                <c:pt idx="14314" formatCode="0.00E+00">
                  <c:v>1.41293E-3</c:v>
                </c:pt>
                <c:pt idx="14315" formatCode="0.00E+00">
                  <c:v>1.39609E-3</c:v>
                </c:pt>
                <c:pt idx="14316" formatCode="0.00E+00">
                  <c:v>1.3807400000000001E-3</c:v>
                </c:pt>
                <c:pt idx="14317" formatCode="0.00E+00">
                  <c:v>1.36692E-3</c:v>
                </c:pt>
                <c:pt idx="14318" formatCode="0.00E+00">
                  <c:v>1.3545899999999999E-3</c:v>
                </c:pt>
                <c:pt idx="14319" formatCode="0.00E+00">
                  <c:v>1.3436500000000001E-3</c:v>
                </c:pt>
                <c:pt idx="14320" formatCode="0.00E+00">
                  <c:v>1.3340100000000001E-3</c:v>
                </c:pt>
                <c:pt idx="14321" formatCode="0.00E+00">
                  <c:v>1.32563E-3</c:v>
                </c:pt>
                <c:pt idx="14322" formatCode="0.00E+00">
                  <c:v>1.3184900000000001E-3</c:v>
                </c:pt>
                <c:pt idx="14323" formatCode="0.00E+00">
                  <c:v>1.31263E-3</c:v>
                </c:pt>
                <c:pt idx="14324" formatCode="0.00E+00">
                  <c:v>1.3080800000000001E-3</c:v>
                </c:pt>
                <c:pt idx="14325" formatCode="0.00E+00">
                  <c:v>1.3048999999999999E-3</c:v>
                </c:pt>
                <c:pt idx="14326" formatCode="0.00E+00">
                  <c:v>1.30313E-3</c:v>
                </c:pt>
                <c:pt idx="14327" formatCode="0.00E+00">
                  <c:v>1.3028E-3</c:v>
                </c:pt>
                <c:pt idx="14328" formatCode="0.00E+00">
                  <c:v>1.3039099999999999E-3</c:v>
                </c:pt>
                <c:pt idx="14329" formatCode="0.00E+00">
                  <c:v>1.3064400000000001E-3</c:v>
                </c:pt>
                <c:pt idx="14330" formatCode="0.00E+00">
                  <c:v>1.31032E-3</c:v>
                </c:pt>
                <c:pt idx="14331" formatCode="0.00E+00">
                  <c:v>1.3154799999999999E-3</c:v>
                </c:pt>
                <c:pt idx="14332" formatCode="0.00E+00">
                  <c:v>1.3218699999999999E-3</c:v>
                </c:pt>
                <c:pt idx="14333" formatCode="0.00E+00">
                  <c:v>1.3295E-3</c:v>
                </c:pt>
                <c:pt idx="14334" formatCode="0.00E+00">
                  <c:v>1.33836E-3</c:v>
                </c:pt>
                <c:pt idx="14335" formatCode="0.00E+00">
                  <c:v>1.34837E-3</c:v>
                </c:pt>
                <c:pt idx="14336" formatCode="0.00E+00">
                  <c:v>1.35943E-3</c:v>
                </c:pt>
                <c:pt idx="14337" formatCode="0.00E+00">
                  <c:v>1.3714599999999999E-3</c:v>
                </c:pt>
                <c:pt idx="14338" formatCode="0.00E+00">
                  <c:v>1.3844199999999999E-3</c:v>
                </c:pt>
                <c:pt idx="14339" formatCode="0.00E+00">
                  <c:v>1.3983699999999999E-3</c:v>
                </c:pt>
                <c:pt idx="14340" formatCode="0.00E+00">
                  <c:v>1.4133699999999999E-3</c:v>
                </c:pt>
                <c:pt idx="14341" formatCode="0.00E+00">
                  <c:v>1.4295099999999999E-3</c:v>
                </c:pt>
                <c:pt idx="14342" formatCode="0.00E+00">
                  <c:v>1.44684E-3</c:v>
                </c:pt>
                <c:pt idx="14343" formatCode="0.00E+00">
                  <c:v>1.46539E-3</c:v>
                </c:pt>
                <c:pt idx="14344" formatCode="0.00E+00">
                  <c:v>1.48503E-3</c:v>
                </c:pt>
                <c:pt idx="14345" formatCode="0.00E+00">
                  <c:v>1.5055100000000001E-3</c:v>
                </c:pt>
                <c:pt idx="14346" formatCode="0.00E+00">
                  <c:v>1.52673E-3</c:v>
                </c:pt>
                <c:pt idx="14347" formatCode="0.00E+00">
                  <c:v>1.5487700000000001E-3</c:v>
                </c:pt>
                <c:pt idx="14348" formatCode="0.00E+00">
                  <c:v>1.57176E-3</c:v>
                </c:pt>
                <c:pt idx="14349" formatCode="0.00E+00">
                  <c:v>1.5957199999999999E-3</c:v>
                </c:pt>
                <c:pt idx="14350" formatCode="0.00E+00">
                  <c:v>1.62064E-3</c:v>
                </c:pt>
                <c:pt idx="14351" formatCode="0.00E+00">
                  <c:v>1.64653E-3</c:v>
                </c:pt>
                <c:pt idx="14352" formatCode="0.00E+00">
                  <c:v>1.67344E-3</c:v>
                </c:pt>
                <c:pt idx="14353" formatCode="0.00E+00">
                  <c:v>1.7013099999999999E-3</c:v>
                </c:pt>
                <c:pt idx="14354" formatCode="0.00E+00">
                  <c:v>1.7300099999999999E-3</c:v>
                </c:pt>
                <c:pt idx="14355" formatCode="0.00E+00">
                  <c:v>1.7594399999999999E-3</c:v>
                </c:pt>
                <c:pt idx="14356" formatCode="0.00E+00">
                  <c:v>1.7896100000000001E-3</c:v>
                </c:pt>
                <c:pt idx="14357" formatCode="0.00E+00">
                  <c:v>1.8204600000000001E-3</c:v>
                </c:pt>
                <c:pt idx="14358" formatCode="0.00E+00">
                  <c:v>1.85191E-3</c:v>
                </c:pt>
                <c:pt idx="14359" formatCode="0.00E+00">
                  <c:v>1.88389E-3</c:v>
                </c:pt>
                <c:pt idx="14360" formatCode="0.00E+00">
                  <c:v>1.9163400000000001E-3</c:v>
                </c:pt>
                <c:pt idx="14361" formatCode="0.00E+00">
                  <c:v>1.94925E-3</c:v>
                </c:pt>
                <c:pt idx="14362" formatCode="0.00E+00">
                  <c:v>1.9827E-3</c:v>
                </c:pt>
                <c:pt idx="14363" formatCode="0.00E+00">
                  <c:v>2.0167800000000001E-3</c:v>
                </c:pt>
                <c:pt idx="14364" formatCode="0.00E+00">
                  <c:v>2.0515199999999998E-3</c:v>
                </c:pt>
                <c:pt idx="14365" formatCode="0.00E+00">
                  <c:v>2.0869E-3</c:v>
                </c:pt>
                <c:pt idx="14366" formatCode="0.00E+00">
                  <c:v>2.1229E-3</c:v>
                </c:pt>
                <c:pt idx="14367" formatCode="0.00E+00">
                  <c:v>2.1595500000000001E-3</c:v>
                </c:pt>
                <c:pt idx="14368" formatCode="0.00E+00">
                  <c:v>2.19681E-3</c:v>
                </c:pt>
                <c:pt idx="14369" formatCode="0.00E+00">
                  <c:v>2.2346200000000001E-3</c:v>
                </c:pt>
                <c:pt idx="14370" formatCode="0.00E+00">
                  <c:v>2.2729099999999999E-3</c:v>
                </c:pt>
                <c:pt idx="14371" formatCode="0.00E+00">
                  <c:v>2.31161E-3</c:v>
                </c:pt>
                <c:pt idx="14372" formatCode="0.00E+00">
                  <c:v>2.3506999999999998E-3</c:v>
                </c:pt>
                <c:pt idx="14373" formatCode="0.00E+00">
                  <c:v>2.3901399999999998E-3</c:v>
                </c:pt>
                <c:pt idx="14374" formatCode="0.00E+00">
                  <c:v>2.4299199999999999E-3</c:v>
                </c:pt>
                <c:pt idx="14375" formatCode="0.00E+00">
                  <c:v>2.4700299999999998E-3</c:v>
                </c:pt>
                <c:pt idx="14376" formatCode="0.00E+00">
                  <c:v>2.51053E-3</c:v>
                </c:pt>
                <c:pt idx="14377" formatCode="0.00E+00">
                  <c:v>2.5514800000000001E-3</c:v>
                </c:pt>
                <c:pt idx="14378" formatCode="0.00E+00">
                  <c:v>2.5928700000000002E-3</c:v>
                </c:pt>
                <c:pt idx="14379" formatCode="0.00E+00">
                  <c:v>2.6346999999999998E-3</c:v>
                </c:pt>
                <c:pt idx="14380" formatCode="0.00E+00">
                  <c:v>2.6769799999999998E-3</c:v>
                </c:pt>
                <c:pt idx="14381" formatCode="0.00E+00">
                  <c:v>2.7196999999999998E-3</c:v>
                </c:pt>
                <c:pt idx="14382" formatCode="0.00E+00">
                  <c:v>2.7628599999999998E-3</c:v>
                </c:pt>
                <c:pt idx="14383" formatCode="0.00E+00">
                  <c:v>2.8064800000000001E-3</c:v>
                </c:pt>
                <c:pt idx="14384" formatCode="0.00E+00">
                  <c:v>2.8505000000000002E-3</c:v>
                </c:pt>
                <c:pt idx="14385" formatCode="0.00E+00">
                  <c:v>2.8948400000000001E-3</c:v>
                </c:pt>
                <c:pt idx="14386" formatCode="0.00E+00">
                  <c:v>2.9394E-3</c:v>
                </c:pt>
                <c:pt idx="14387" formatCode="0.00E+00">
                  <c:v>2.98416E-3</c:v>
                </c:pt>
                <c:pt idx="14388" formatCode="0.00E+00">
                  <c:v>3.0290999999999998E-3</c:v>
                </c:pt>
                <c:pt idx="14389" formatCode="0.00E+00">
                  <c:v>3.0741399999999999E-3</c:v>
                </c:pt>
                <c:pt idx="14390" formatCode="0.00E+00">
                  <c:v>3.1192500000000001E-3</c:v>
                </c:pt>
                <c:pt idx="14391" formatCode="0.00E+00">
                  <c:v>3.16446E-3</c:v>
                </c:pt>
                <c:pt idx="14392" formatCode="0.00E+00">
                  <c:v>3.2099300000000002E-3</c:v>
                </c:pt>
                <c:pt idx="14393" formatCode="0.00E+00">
                  <c:v>3.2557599999999999E-3</c:v>
                </c:pt>
                <c:pt idx="14394" formatCode="0.00E+00">
                  <c:v>3.3019199999999999E-3</c:v>
                </c:pt>
                <c:pt idx="14395" formatCode="0.00E+00">
                  <c:v>3.3483100000000002E-3</c:v>
                </c:pt>
                <c:pt idx="14396" formatCode="0.00E+00">
                  <c:v>3.3949000000000002E-3</c:v>
                </c:pt>
                <c:pt idx="14397" formatCode="0.00E+00">
                  <c:v>3.4416799999999999E-3</c:v>
                </c:pt>
                <c:pt idx="14398" formatCode="0.00E+00">
                  <c:v>3.4886600000000002E-3</c:v>
                </c:pt>
                <c:pt idx="14399" formatCode="0.00E+00">
                  <c:v>3.5358099999999999E-3</c:v>
                </c:pt>
                <c:pt idx="14400" formatCode="0.00E+00">
                  <c:v>3.58311E-3</c:v>
                </c:pt>
                <c:pt idx="14401" formatCode="0.00E+00">
                  <c:v>3.6305399999999998E-3</c:v>
                </c:pt>
                <c:pt idx="14402" formatCode="0.00E+00">
                  <c:v>3.67819E-3</c:v>
                </c:pt>
                <c:pt idx="14403" formatCode="0.00E+00">
                  <c:v>3.7261E-3</c:v>
                </c:pt>
                <c:pt idx="14404" formatCode="0.00E+00">
                  <c:v>3.7741599999999999E-3</c:v>
                </c:pt>
                <c:pt idx="14405" formatCode="0.00E+00">
                  <c:v>3.8222799999999999E-3</c:v>
                </c:pt>
                <c:pt idx="14406" formatCode="0.00E+00">
                  <c:v>3.8704500000000001E-3</c:v>
                </c:pt>
                <c:pt idx="14407" formatCode="0.00E+00">
                  <c:v>3.91867E-3</c:v>
                </c:pt>
                <c:pt idx="14408" formatCode="0.00E+00">
                  <c:v>3.9668799999999999E-3</c:v>
                </c:pt>
                <c:pt idx="14409" formatCode="0.00E+00">
                  <c:v>4.0149900000000004E-3</c:v>
                </c:pt>
                <c:pt idx="14410" formatCode="0.00E+00">
                  <c:v>4.0629500000000001E-3</c:v>
                </c:pt>
                <c:pt idx="14411" formatCode="0.00E+00">
                  <c:v>4.1107699999999997E-3</c:v>
                </c:pt>
                <c:pt idx="14412" formatCode="0.00E+00">
                  <c:v>4.1584999999999999E-3</c:v>
                </c:pt>
                <c:pt idx="14413" formatCode="0.00E+00">
                  <c:v>4.2061800000000003E-3</c:v>
                </c:pt>
                <c:pt idx="14414" formatCode="0.00E+00">
                  <c:v>4.2538100000000002E-3</c:v>
                </c:pt>
                <c:pt idx="14415" formatCode="0.00E+00">
                  <c:v>4.3013399999999999E-3</c:v>
                </c:pt>
                <c:pt idx="14416" formatCode="0.00E+00">
                  <c:v>4.3487100000000004E-3</c:v>
                </c:pt>
                <c:pt idx="14417" formatCode="0.00E+00">
                  <c:v>4.3959400000000001E-3</c:v>
                </c:pt>
                <c:pt idx="14418" formatCode="0.00E+00">
                  <c:v>4.4430299999999997E-3</c:v>
                </c:pt>
                <c:pt idx="14419" formatCode="0.00E+00">
                  <c:v>4.4899600000000003E-3</c:v>
                </c:pt>
                <c:pt idx="14420" formatCode="0.00E+00">
                  <c:v>4.5367000000000003E-3</c:v>
                </c:pt>
                <c:pt idx="14421" formatCode="0.00E+00">
                  <c:v>4.5831800000000001E-3</c:v>
                </c:pt>
                <c:pt idx="14422" formatCode="0.00E+00">
                  <c:v>4.6293599999999999E-3</c:v>
                </c:pt>
                <c:pt idx="14423" formatCode="0.00E+00">
                  <c:v>4.67521E-3</c:v>
                </c:pt>
                <c:pt idx="14424" formatCode="0.00E+00">
                  <c:v>4.7206599999999998E-3</c:v>
                </c:pt>
                <c:pt idx="14425" formatCode="0.00E+00">
                  <c:v>4.7656799999999996E-3</c:v>
                </c:pt>
                <c:pt idx="14426" formatCode="0.00E+00">
                  <c:v>4.8102700000000002E-3</c:v>
                </c:pt>
                <c:pt idx="14427" formatCode="0.00E+00">
                  <c:v>4.85441E-3</c:v>
                </c:pt>
                <c:pt idx="14428" formatCode="0.00E+00">
                  <c:v>4.8980100000000004E-3</c:v>
                </c:pt>
                <c:pt idx="14429" formatCode="0.00E+00">
                  <c:v>4.9409700000000003E-3</c:v>
                </c:pt>
                <c:pt idx="14430" formatCode="0.00E+00">
                  <c:v>4.9832899999999996E-3</c:v>
                </c:pt>
                <c:pt idx="14431" formatCode="0.00E+00">
                  <c:v>5.025E-3</c:v>
                </c:pt>
                <c:pt idx="14432" formatCode="0.00E+00">
                  <c:v>5.0661300000000003E-3</c:v>
                </c:pt>
                <c:pt idx="14433" formatCode="0.00E+00">
                  <c:v>5.10663E-3</c:v>
                </c:pt>
                <c:pt idx="14434" formatCode="0.00E+00">
                  <c:v>5.1463999999999998E-3</c:v>
                </c:pt>
                <c:pt idx="14435" formatCode="0.00E+00">
                  <c:v>5.1853699999999999E-3</c:v>
                </c:pt>
                <c:pt idx="14436" formatCode="0.00E+00">
                  <c:v>5.2235399999999996E-3</c:v>
                </c:pt>
                <c:pt idx="14437" formatCode="0.00E+00">
                  <c:v>5.2609299999999996E-3</c:v>
                </c:pt>
                <c:pt idx="14438" formatCode="0.00E+00">
                  <c:v>5.2974600000000004E-3</c:v>
                </c:pt>
                <c:pt idx="14439" formatCode="0.00E+00">
                  <c:v>5.3330199999999999E-3</c:v>
                </c:pt>
                <c:pt idx="14440" formatCode="0.00E+00">
                  <c:v>5.3674899999999999E-3</c:v>
                </c:pt>
                <c:pt idx="14441" formatCode="0.00E+00">
                  <c:v>5.4008499999999996E-3</c:v>
                </c:pt>
                <c:pt idx="14442" formatCode="0.00E+00">
                  <c:v>5.4331099999999997E-3</c:v>
                </c:pt>
                <c:pt idx="14443" formatCode="0.00E+00">
                  <c:v>5.4643000000000001E-3</c:v>
                </c:pt>
                <c:pt idx="14444" formatCode="0.00E+00">
                  <c:v>5.4944099999999999E-3</c:v>
                </c:pt>
                <c:pt idx="14445" formatCode="0.00E+00">
                  <c:v>5.5234300000000002E-3</c:v>
                </c:pt>
                <c:pt idx="14446" formatCode="0.00E+00">
                  <c:v>5.55135E-3</c:v>
                </c:pt>
                <c:pt idx="14447" formatCode="0.00E+00">
                  <c:v>5.5781800000000003E-3</c:v>
                </c:pt>
                <c:pt idx="14448" formatCode="0.00E+00">
                  <c:v>5.6038499999999996E-3</c:v>
                </c:pt>
                <c:pt idx="14449" formatCode="0.00E+00">
                  <c:v>5.6282299999999997E-3</c:v>
                </c:pt>
                <c:pt idx="14450" formatCode="0.00E+00">
                  <c:v>5.6512100000000003E-3</c:v>
                </c:pt>
                <c:pt idx="14451" formatCode="0.00E+00">
                  <c:v>5.6727499999999998E-3</c:v>
                </c:pt>
                <c:pt idx="14452" formatCode="0.00E+00">
                  <c:v>5.69287E-3</c:v>
                </c:pt>
                <c:pt idx="14453" formatCode="0.00E+00">
                  <c:v>5.7115899999999999E-3</c:v>
                </c:pt>
                <c:pt idx="14454" formatCode="0.00E+00">
                  <c:v>5.7289400000000001E-3</c:v>
                </c:pt>
                <c:pt idx="14455" formatCode="0.00E+00">
                  <c:v>5.7449099999999998E-3</c:v>
                </c:pt>
                <c:pt idx="14456" formatCode="0.00E+00">
                  <c:v>5.7594600000000001E-3</c:v>
                </c:pt>
                <c:pt idx="14457" formatCode="0.00E+00">
                  <c:v>5.7725700000000003E-3</c:v>
                </c:pt>
                <c:pt idx="14458" formatCode="0.00E+00">
                  <c:v>5.78416E-3</c:v>
                </c:pt>
                <c:pt idx="14459" formatCode="0.00E+00">
                  <c:v>5.7941900000000003E-3</c:v>
                </c:pt>
                <c:pt idx="14460" formatCode="0.00E+00">
                  <c:v>5.8026700000000002E-3</c:v>
                </c:pt>
                <c:pt idx="14461" formatCode="0.00E+00">
                  <c:v>5.8096299999999997E-3</c:v>
                </c:pt>
                <c:pt idx="14462" formatCode="0.00E+00">
                  <c:v>5.8150399999999996E-3</c:v>
                </c:pt>
                <c:pt idx="14463" formatCode="0.00E+00">
                  <c:v>5.8188399999999996E-3</c:v>
                </c:pt>
                <c:pt idx="14464" formatCode="0.00E+00">
                  <c:v>5.82097E-3</c:v>
                </c:pt>
                <c:pt idx="14465" formatCode="0.00E+00">
                  <c:v>5.8214E-3</c:v>
                </c:pt>
                <c:pt idx="14466" formatCode="0.00E+00">
                  <c:v>5.8201099999999999E-3</c:v>
                </c:pt>
                <c:pt idx="14467" formatCode="0.00E+00">
                  <c:v>5.8170899999999996E-3</c:v>
                </c:pt>
                <c:pt idx="14468" formatCode="0.00E+00">
                  <c:v>5.81235E-3</c:v>
                </c:pt>
                <c:pt idx="14469" formatCode="0.00E+00">
                  <c:v>5.8058900000000002E-3</c:v>
                </c:pt>
                <c:pt idx="14470" formatCode="0.00E+00">
                  <c:v>5.7976499999999997E-3</c:v>
                </c:pt>
                <c:pt idx="14471" formatCode="0.00E+00">
                  <c:v>5.7875699999999997E-3</c:v>
                </c:pt>
                <c:pt idx="14472" formatCode="0.00E+00">
                  <c:v>5.7756500000000002E-3</c:v>
                </c:pt>
                <c:pt idx="14473" formatCode="0.00E+00">
                  <c:v>5.76196E-3</c:v>
                </c:pt>
                <c:pt idx="14474" formatCode="0.00E+00">
                  <c:v>5.7464899999999999E-3</c:v>
                </c:pt>
                <c:pt idx="14475" formatCode="0.00E+00">
                  <c:v>5.7292000000000003E-3</c:v>
                </c:pt>
                <c:pt idx="14476" formatCode="0.00E+00">
                  <c:v>5.7100700000000002E-3</c:v>
                </c:pt>
                <c:pt idx="14477" formatCode="0.00E+00">
                  <c:v>5.6891299999999997E-3</c:v>
                </c:pt>
                <c:pt idx="14478" formatCode="0.00E+00">
                  <c:v>5.6663599999999996E-3</c:v>
                </c:pt>
                <c:pt idx="14479" formatCode="0.00E+00">
                  <c:v>5.6417400000000001E-3</c:v>
                </c:pt>
                <c:pt idx="14480" formatCode="0.00E+00">
                  <c:v>5.6152900000000002E-3</c:v>
                </c:pt>
                <c:pt idx="14481" formatCode="0.00E+00">
                  <c:v>5.5871200000000001E-3</c:v>
                </c:pt>
                <c:pt idx="14482" formatCode="0.00E+00">
                  <c:v>5.5572699999999996E-3</c:v>
                </c:pt>
                <c:pt idx="14483" formatCode="0.00E+00">
                  <c:v>5.5257400000000003E-3</c:v>
                </c:pt>
                <c:pt idx="14484" formatCode="0.00E+00">
                  <c:v>5.4925099999999999E-3</c:v>
                </c:pt>
                <c:pt idx="14485" formatCode="0.00E+00">
                  <c:v>5.4576299999999998E-3</c:v>
                </c:pt>
                <c:pt idx="14486" formatCode="0.00E+00">
                  <c:v>5.4211199999999998E-3</c:v>
                </c:pt>
                <c:pt idx="14487" formatCode="0.00E+00">
                  <c:v>5.3829899999999998E-3</c:v>
                </c:pt>
                <c:pt idx="14488" formatCode="0.00E+00">
                  <c:v>5.3432499999999999E-3</c:v>
                </c:pt>
                <c:pt idx="14489" formatCode="0.00E+00">
                  <c:v>5.3018700000000002E-3</c:v>
                </c:pt>
                <c:pt idx="14490" formatCode="0.00E+00">
                  <c:v>5.2589100000000003E-3</c:v>
                </c:pt>
                <c:pt idx="14491" formatCode="0.00E+00">
                  <c:v>5.21442E-3</c:v>
                </c:pt>
                <c:pt idx="14492" formatCode="0.00E+00">
                  <c:v>5.1684000000000001E-3</c:v>
                </c:pt>
                <c:pt idx="14493" formatCode="0.00E+00">
                  <c:v>5.1209000000000003E-3</c:v>
                </c:pt>
                <c:pt idx="14494" formatCode="0.00E+00">
                  <c:v>5.0719700000000003E-3</c:v>
                </c:pt>
                <c:pt idx="14495" formatCode="0.00E+00">
                  <c:v>5.0216999999999996E-3</c:v>
                </c:pt>
                <c:pt idx="14496" formatCode="0.00E+00">
                  <c:v>4.9702100000000001E-3</c:v>
                </c:pt>
                <c:pt idx="14497" formatCode="0.00E+00">
                  <c:v>4.9175499999999997E-3</c:v>
                </c:pt>
                <c:pt idx="14498" formatCode="0.00E+00">
                  <c:v>4.8637699999999999E-3</c:v>
                </c:pt>
                <c:pt idx="14499" formatCode="0.00E+00">
                  <c:v>4.80883E-3</c:v>
                </c:pt>
                <c:pt idx="14500" formatCode="0.00E+00">
                  <c:v>4.7527300000000001E-3</c:v>
                </c:pt>
                <c:pt idx="14501" formatCode="0.00E+00">
                  <c:v>4.6954600000000003E-3</c:v>
                </c:pt>
                <c:pt idx="14502" formatCode="0.00E+00">
                  <c:v>4.6370400000000003E-3</c:v>
                </c:pt>
                <c:pt idx="14503" formatCode="0.00E+00">
                  <c:v>4.5775599999999996E-3</c:v>
                </c:pt>
                <c:pt idx="14504" formatCode="0.00E+00">
                  <c:v>4.5171200000000003E-3</c:v>
                </c:pt>
                <c:pt idx="14505" formatCode="0.00E+00">
                  <c:v>4.4557700000000004E-3</c:v>
                </c:pt>
                <c:pt idx="14506" formatCode="0.00E+00">
                  <c:v>4.3935800000000002E-3</c:v>
                </c:pt>
                <c:pt idx="14507" formatCode="0.00E+00">
                  <c:v>4.3306200000000003E-3</c:v>
                </c:pt>
                <c:pt idx="14508" formatCode="0.00E+00">
                  <c:v>4.2669400000000003E-3</c:v>
                </c:pt>
                <c:pt idx="14509" formatCode="0.00E+00">
                  <c:v>4.2026399999999997E-3</c:v>
                </c:pt>
                <c:pt idx="14510" formatCode="0.00E+00">
                  <c:v>4.1378099999999996E-3</c:v>
                </c:pt>
                <c:pt idx="14511" formatCode="0.00E+00">
                  <c:v>4.0725400000000004E-3</c:v>
                </c:pt>
                <c:pt idx="14512" formatCode="0.00E+00">
                  <c:v>4.0069199999999998E-3</c:v>
                </c:pt>
                <c:pt idx="14513" formatCode="0.00E+00">
                  <c:v>3.9410000000000001E-3</c:v>
                </c:pt>
                <c:pt idx="14514" formatCode="0.00E+00">
                  <c:v>3.8748400000000001E-3</c:v>
                </c:pt>
                <c:pt idx="14515" formatCode="0.00E+00">
                  <c:v>3.8084999999999998E-3</c:v>
                </c:pt>
                <c:pt idx="14516" formatCode="0.00E+00">
                  <c:v>3.7420499999999998E-3</c:v>
                </c:pt>
                <c:pt idx="14517" formatCode="0.00E+00">
                  <c:v>3.67557E-3</c:v>
                </c:pt>
                <c:pt idx="14518" formatCode="0.00E+00">
                  <c:v>3.6091299999999999E-3</c:v>
                </c:pt>
                <c:pt idx="14519" formatCode="0.00E+00">
                  <c:v>3.5428E-3</c:v>
                </c:pt>
                <c:pt idx="14520" formatCode="0.00E+00">
                  <c:v>3.4766699999999998E-3</c:v>
                </c:pt>
                <c:pt idx="14521" formatCode="0.00E+00">
                  <c:v>3.4107899999999999E-3</c:v>
                </c:pt>
                <c:pt idx="14522" formatCode="0.00E+00">
                  <c:v>3.3452600000000001E-3</c:v>
                </c:pt>
                <c:pt idx="14523" formatCode="0.00E+00">
                  <c:v>3.2802E-3</c:v>
                </c:pt>
                <c:pt idx="14524" formatCode="0.00E+00">
                  <c:v>3.2157000000000002E-3</c:v>
                </c:pt>
                <c:pt idx="14525" formatCode="0.00E+00">
                  <c:v>3.1517899999999998E-3</c:v>
                </c:pt>
                <c:pt idx="14526" formatCode="0.00E+00">
                  <c:v>3.0885000000000001E-3</c:v>
                </c:pt>
                <c:pt idx="14527" formatCode="0.00E+00">
                  <c:v>3.0259000000000002E-3</c:v>
                </c:pt>
                <c:pt idx="14528" formatCode="0.00E+00">
                  <c:v>2.96409E-3</c:v>
                </c:pt>
                <c:pt idx="14529" formatCode="0.00E+00">
                  <c:v>2.9031299999999999E-3</c:v>
                </c:pt>
                <c:pt idx="14530" formatCode="0.00E+00">
                  <c:v>2.8431099999999998E-3</c:v>
                </c:pt>
                <c:pt idx="14531" formatCode="0.00E+00">
                  <c:v>2.7841200000000002E-3</c:v>
                </c:pt>
                <c:pt idx="14532" formatCode="0.00E+00">
                  <c:v>2.7262200000000001E-3</c:v>
                </c:pt>
                <c:pt idx="14533" formatCode="0.00E+00">
                  <c:v>2.6695E-3</c:v>
                </c:pt>
                <c:pt idx="14534" formatCode="0.00E+00">
                  <c:v>2.6140299999999998E-3</c:v>
                </c:pt>
                <c:pt idx="14535" formatCode="0.00E+00">
                  <c:v>2.55989E-3</c:v>
                </c:pt>
                <c:pt idx="14536" formatCode="0.00E+00">
                  <c:v>2.50717E-3</c:v>
                </c:pt>
                <c:pt idx="14537" formatCode="0.00E+00">
                  <c:v>2.45591E-3</c:v>
                </c:pt>
                <c:pt idx="14538" formatCode="0.00E+00">
                  <c:v>2.4061600000000001E-3</c:v>
                </c:pt>
                <c:pt idx="14539" formatCode="0.00E+00">
                  <c:v>2.3579400000000002E-3</c:v>
                </c:pt>
                <c:pt idx="14540" formatCode="0.00E+00">
                  <c:v>2.3113399999999998E-3</c:v>
                </c:pt>
                <c:pt idx="14541" formatCode="0.00E+00">
                  <c:v>2.2664400000000002E-3</c:v>
                </c:pt>
                <c:pt idx="14542" formatCode="0.00E+00">
                  <c:v>2.2233000000000001E-3</c:v>
                </c:pt>
                <c:pt idx="14543" formatCode="0.00E+00">
                  <c:v>2.18199E-3</c:v>
                </c:pt>
                <c:pt idx="14544" formatCode="0.00E+00">
                  <c:v>2.1425900000000002E-3</c:v>
                </c:pt>
                <c:pt idx="14545" formatCode="0.00E+00">
                  <c:v>2.10517E-3</c:v>
                </c:pt>
                <c:pt idx="14546" formatCode="0.00E+00">
                  <c:v>2.0697599999999999E-3</c:v>
                </c:pt>
                <c:pt idx="14547" formatCode="0.00E+00">
                  <c:v>2.0363600000000001E-3</c:v>
                </c:pt>
                <c:pt idx="14548" formatCode="0.00E+00">
                  <c:v>2.0049899999999999E-3</c:v>
                </c:pt>
                <c:pt idx="14549" formatCode="0.00E+00">
                  <c:v>1.9756700000000001E-3</c:v>
                </c:pt>
                <c:pt idx="14550" formatCode="0.00E+00">
                  <c:v>1.9484400000000001E-3</c:v>
                </c:pt>
                <c:pt idx="14551" formatCode="0.00E+00">
                  <c:v>1.92329E-3</c:v>
                </c:pt>
                <c:pt idx="14552" formatCode="0.00E+00">
                  <c:v>1.9002800000000001E-3</c:v>
                </c:pt>
                <c:pt idx="14553" formatCode="0.00E+00">
                  <c:v>1.87948E-3</c:v>
                </c:pt>
                <c:pt idx="14554" formatCode="0.00E+00">
                  <c:v>1.8609200000000001E-3</c:v>
                </c:pt>
                <c:pt idx="14555" formatCode="0.00E+00">
                  <c:v>1.8445899999999999E-3</c:v>
                </c:pt>
                <c:pt idx="14556" formatCode="0.00E+00">
                  <c:v>1.8305000000000001E-3</c:v>
                </c:pt>
                <c:pt idx="14557" formatCode="0.00E+00">
                  <c:v>1.81869E-3</c:v>
                </c:pt>
                <c:pt idx="14558" formatCode="0.00E+00">
                  <c:v>1.8092099999999999E-3</c:v>
                </c:pt>
                <c:pt idx="14559" formatCode="0.00E+00">
                  <c:v>1.8020600000000001E-3</c:v>
                </c:pt>
                <c:pt idx="14560" formatCode="0.00E+00">
                  <c:v>1.7972699999999999E-3</c:v>
                </c:pt>
                <c:pt idx="14561" formatCode="0.00E+00">
                  <c:v>1.79485E-3</c:v>
                </c:pt>
                <c:pt idx="14562" formatCode="0.00E+00">
                  <c:v>1.79484E-3</c:v>
                </c:pt>
                <c:pt idx="14563" formatCode="0.00E+00">
                  <c:v>1.7972299999999999E-3</c:v>
                </c:pt>
                <c:pt idx="14564" formatCode="0.00E+00">
                  <c:v>1.80204E-3</c:v>
                </c:pt>
                <c:pt idx="14565" formatCode="0.00E+00">
                  <c:v>1.8092500000000001E-3</c:v>
                </c:pt>
                <c:pt idx="14566" formatCode="0.00E+00">
                  <c:v>1.81883E-3</c:v>
                </c:pt>
                <c:pt idx="14567" formatCode="0.00E+00">
                  <c:v>1.83078E-3</c:v>
                </c:pt>
                <c:pt idx="14568" formatCode="0.00E+00">
                  <c:v>1.8450700000000001E-3</c:v>
                </c:pt>
                <c:pt idx="14569" formatCode="0.00E+00">
                  <c:v>1.8616800000000001E-3</c:v>
                </c:pt>
                <c:pt idx="14570" formatCode="0.00E+00">
                  <c:v>1.8806300000000001E-3</c:v>
                </c:pt>
                <c:pt idx="14571" formatCode="0.00E+00">
                  <c:v>1.90193E-3</c:v>
                </c:pt>
                <c:pt idx="14572" formatCode="0.00E+00">
                  <c:v>1.92556E-3</c:v>
                </c:pt>
                <c:pt idx="14573" formatCode="0.00E+00">
                  <c:v>1.95149E-3</c:v>
                </c:pt>
                <c:pt idx="14574" formatCode="0.00E+00">
                  <c:v>1.9796900000000001E-3</c:v>
                </c:pt>
                <c:pt idx="14575" formatCode="0.00E+00">
                  <c:v>2.0101300000000002E-3</c:v>
                </c:pt>
                <c:pt idx="14576" formatCode="0.00E+00">
                  <c:v>2.0427599999999998E-3</c:v>
                </c:pt>
                <c:pt idx="14577" formatCode="0.00E+00">
                  <c:v>2.0775500000000001E-3</c:v>
                </c:pt>
                <c:pt idx="14578" formatCode="0.00E+00">
                  <c:v>2.11443E-3</c:v>
                </c:pt>
                <c:pt idx="14579" formatCode="0.00E+00">
                  <c:v>2.1533699999999999E-3</c:v>
                </c:pt>
                <c:pt idx="14580" formatCode="0.00E+00">
                  <c:v>2.1943000000000002E-3</c:v>
                </c:pt>
                <c:pt idx="14581" formatCode="0.00E+00">
                  <c:v>2.2372E-3</c:v>
                </c:pt>
                <c:pt idx="14582" formatCode="0.00E+00">
                  <c:v>2.2820200000000001E-3</c:v>
                </c:pt>
                <c:pt idx="14583" formatCode="0.00E+00">
                  <c:v>2.3287300000000002E-3</c:v>
                </c:pt>
                <c:pt idx="14584" formatCode="0.00E+00">
                  <c:v>2.3773000000000002E-3</c:v>
                </c:pt>
                <c:pt idx="14585" formatCode="0.00E+00">
                  <c:v>2.4276800000000002E-3</c:v>
                </c:pt>
                <c:pt idx="14586" formatCode="0.00E+00">
                  <c:v>2.4798099999999998E-3</c:v>
                </c:pt>
                <c:pt idx="14587" formatCode="0.00E+00">
                  <c:v>2.5336400000000002E-3</c:v>
                </c:pt>
                <c:pt idx="14588" formatCode="0.00E+00">
                  <c:v>2.5891E-3</c:v>
                </c:pt>
                <c:pt idx="14589" formatCode="0.00E+00">
                  <c:v>2.6461200000000001E-3</c:v>
                </c:pt>
                <c:pt idx="14590" formatCode="0.00E+00">
                  <c:v>2.7046399999999999E-3</c:v>
                </c:pt>
                <c:pt idx="14591" formatCode="0.00E+00">
                  <c:v>2.7645999999999999E-3</c:v>
                </c:pt>
                <c:pt idx="14592" formatCode="0.00E+00">
                  <c:v>2.82592E-3</c:v>
                </c:pt>
                <c:pt idx="14593" formatCode="0.00E+00">
                  <c:v>2.8885400000000002E-3</c:v>
                </c:pt>
                <c:pt idx="14594" formatCode="0.00E+00">
                  <c:v>2.9524E-3</c:v>
                </c:pt>
                <c:pt idx="14595" formatCode="0.00E+00">
                  <c:v>3.0174300000000002E-3</c:v>
                </c:pt>
                <c:pt idx="14596" formatCode="0.00E+00">
                  <c:v>3.08355E-3</c:v>
                </c:pt>
                <c:pt idx="14597" formatCode="0.00E+00">
                  <c:v>3.1507000000000002E-3</c:v>
                </c:pt>
                <c:pt idx="14598" formatCode="0.00E+00">
                  <c:v>3.21879E-3</c:v>
                </c:pt>
                <c:pt idx="14599" formatCode="0.00E+00">
                  <c:v>3.2877599999999998E-3</c:v>
                </c:pt>
                <c:pt idx="14600" formatCode="0.00E+00">
                  <c:v>3.35754E-3</c:v>
                </c:pt>
                <c:pt idx="14601" formatCode="0.00E+00">
                  <c:v>3.4280500000000002E-3</c:v>
                </c:pt>
                <c:pt idx="14602" formatCode="0.00E+00">
                  <c:v>3.4992299999999999E-3</c:v>
                </c:pt>
                <c:pt idx="14603" formatCode="0.00E+00">
                  <c:v>3.571E-3</c:v>
                </c:pt>
                <c:pt idx="14604" formatCode="0.00E+00">
                  <c:v>3.64329E-3</c:v>
                </c:pt>
                <c:pt idx="14605" formatCode="0.00E+00">
                  <c:v>3.7160000000000001E-3</c:v>
                </c:pt>
                <c:pt idx="14606" formatCode="0.00E+00">
                  <c:v>3.78904E-3</c:v>
                </c:pt>
                <c:pt idx="14607" formatCode="0.00E+00">
                  <c:v>3.8623500000000001E-3</c:v>
                </c:pt>
                <c:pt idx="14608" formatCode="0.00E+00">
                  <c:v>3.9358500000000003E-3</c:v>
                </c:pt>
                <c:pt idx="14609" formatCode="0.00E+00">
                  <c:v>4.0094600000000003E-3</c:v>
                </c:pt>
                <c:pt idx="14610" formatCode="0.00E+00">
                  <c:v>4.0830900000000002E-3</c:v>
                </c:pt>
                <c:pt idx="14611" formatCode="0.00E+00">
                  <c:v>4.1566600000000004E-3</c:v>
                </c:pt>
                <c:pt idx="14612" formatCode="0.00E+00">
                  <c:v>4.2300899999999997E-3</c:v>
                </c:pt>
                <c:pt idx="14613" formatCode="0.00E+00">
                  <c:v>4.3032900000000004E-3</c:v>
                </c:pt>
                <c:pt idx="14614" formatCode="0.00E+00">
                  <c:v>4.3762000000000002E-3</c:v>
                </c:pt>
                <c:pt idx="14615" formatCode="0.00E+00">
                  <c:v>4.4487199999999998E-3</c:v>
                </c:pt>
                <c:pt idx="14616" formatCode="0.00E+00">
                  <c:v>4.5207900000000002E-3</c:v>
                </c:pt>
                <c:pt idx="14617" formatCode="0.00E+00">
                  <c:v>4.5923400000000003E-3</c:v>
                </c:pt>
                <c:pt idx="14618" formatCode="0.00E+00">
                  <c:v>4.6632899999999996E-3</c:v>
                </c:pt>
                <c:pt idx="14619" formatCode="0.00E+00">
                  <c:v>4.7335700000000003E-3</c:v>
                </c:pt>
                <c:pt idx="14620" formatCode="0.00E+00">
                  <c:v>4.8031000000000003E-3</c:v>
                </c:pt>
                <c:pt idx="14621" formatCode="0.00E+00">
                  <c:v>4.8717999999999999E-3</c:v>
                </c:pt>
                <c:pt idx="14622" formatCode="0.00E+00">
                  <c:v>4.9396199999999996E-3</c:v>
                </c:pt>
                <c:pt idx="14623" formatCode="0.00E+00">
                  <c:v>5.0064899999999997E-3</c:v>
                </c:pt>
                <c:pt idx="14624" formatCode="0.00E+00">
                  <c:v>5.0723299999999999E-3</c:v>
                </c:pt>
                <c:pt idx="14625" formatCode="0.00E+00">
                  <c:v>5.1370799999999996E-3</c:v>
                </c:pt>
                <c:pt idx="14626" formatCode="0.00E+00">
                  <c:v>5.2006700000000001E-3</c:v>
                </c:pt>
                <c:pt idx="14627" formatCode="0.00E+00">
                  <c:v>5.26305E-3</c:v>
                </c:pt>
                <c:pt idx="14628" formatCode="0.00E+00">
                  <c:v>5.3241499999999997E-3</c:v>
                </c:pt>
                <c:pt idx="14629" formatCode="0.00E+00">
                  <c:v>5.3839100000000004E-3</c:v>
                </c:pt>
                <c:pt idx="14630" formatCode="0.00E+00">
                  <c:v>5.4422899999999998E-3</c:v>
                </c:pt>
                <c:pt idx="14631" formatCode="0.00E+00">
                  <c:v>5.4992299999999999E-3</c:v>
                </c:pt>
                <c:pt idx="14632" formatCode="0.00E+00">
                  <c:v>5.5546900000000001E-3</c:v>
                </c:pt>
                <c:pt idx="14633" formatCode="0.00E+00">
                  <c:v>5.6086199999999999E-3</c:v>
                </c:pt>
                <c:pt idx="14634" formatCode="0.00E+00">
                  <c:v>5.6609800000000004E-3</c:v>
                </c:pt>
                <c:pt idx="14635" formatCode="0.00E+00">
                  <c:v>5.7117399999999999E-3</c:v>
                </c:pt>
                <c:pt idx="14636" formatCode="0.00E+00">
                  <c:v>5.7608599999999996E-3</c:v>
                </c:pt>
                <c:pt idx="14637" formatCode="0.00E+00">
                  <c:v>5.8082999999999997E-3</c:v>
                </c:pt>
                <c:pt idx="14638" formatCode="0.00E+00">
                  <c:v>5.8540500000000004E-3</c:v>
                </c:pt>
                <c:pt idx="14639" formatCode="0.00E+00">
                  <c:v>5.8980600000000001E-3</c:v>
                </c:pt>
                <c:pt idx="14640" formatCode="0.00E+00">
                  <c:v>5.9403199999999998E-3</c:v>
                </c:pt>
                <c:pt idx="14641" formatCode="0.00E+00">
                  <c:v>5.9808099999999996E-3</c:v>
                </c:pt>
                <c:pt idx="14642" formatCode="0.00E+00">
                  <c:v>6.0194999999999997E-3</c:v>
                </c:pt>
                <c:pt idx="14643" formatCode="0.00E+00">
                  <c:v>6.0563500000000003E-3</c:v>
                </c:pt>
                <c:pt idx="14644" formatCode="0.00E+00">
                  <c:v>6.0913499999999997E-3</c:v>
                </c:pt>
                <c:pt idx="14645" formatCode="0.00E+00">
                  <c:v>6.1244699999999999E-3</c:v>
                </c:pt>
                <c:pt idx="14646" formatCode="0.00E+00">
                  <c:v>6.1556900000000001E-3</c:v>
                </c:pt>
                <c:pt idx="14647" formatCode="0.00E+00">
                  <c:v>6.1849899999999996E-3</c:v>
                </c:pt>
                <c:pt idx="14648" formatCode="0.00E+00">
                  <c:v>6.2123500000000002E-3</c:v>
                </c:pt>
                <c:pt idx="14649" formatCode="0.00E+00">
                  <c:v>6.2377500000000002E-3</c:v>
                </c:pt>
                <c:pt idx="14650" formatCode="0.00E+00">
                  <c:v>6.26115E-3</c:v>
                </c:pt>
                <c:pt idx="14651" formatCode="0.00E+00">
                  <c:v>6.2825499999999996E-3</c:v>
                </c:pt>
                <c:pt idx="14652" formatCode="0.00E+00">
                  <c:v>6.3019599999999997E-3</c:v>
                </c:pt>
                <c:pt idx="14653" formatCode="0.00E+00">
                  <c:v>6.3193800000000003E-3</c:v>
                </c:pt>
                <c:pt idx="14654" formatCode="0.00E+00">
                  <c:v>6.3348099999999997E-3</c:v>
                </c:pt>
                <c:pt idx="14655" formatCode="0.00E+00">
                  <c:v>6.3482499999999997E-3</c:v>
                </c:pt>
                <c:pt idx="14656" formatCode="0.00E+00">
                  <c:v>6.3597100000000002E-3</c:v>
                </c:pt>
                <c:pt idx="14657" formatCode="0.00E+00">
                  <c:v>6.3692100000000001E-3</c:v>
                </c:pt>
                <c:pt idx="14658" formatCode="0.00E+00">
                  <c:v>6.3767499999999996E-3</c:v>
                </c:pt>
                <c:pt idx="14659" formatCode="0.00E+00">
                  <c:v>6.3823300000000003E-3</c:v>
                </c:pt>
                <c:pt idx="14660" formatCode="0.00E+00">
                  <c:v>6.3859600000000004E-3</c:v>
                </c:pt>
                <c:pt idx="14661" formatCode="0.00E+00">
                  <c:v>6.38764E-3</c:v>
                </c:pt>
                <c:pt idx="14662" formatCode="0.00E+00">
                  <c:v>6.3873799999999998E-3</c:v>
                </c:pt>
                <c:pt idx="14663" formatCode="0.00E+00">
                  <c:v>6.3851999999999997E-3</c:v>
                </c:pt>
                <c:pt idx="14664" formatCode="0.00E+00">
                  <c:v>6.3810999999999998E-3</c:v>
                </c:pt>
                <c:pt idx="14665" formatCode="0.00E+00">
                  <c:v>6.3750999999999999E-3</c:v>
                </c:pt>
                <c:pt idx="14666" formatCode="0.00E+00">
                  <c:v>6.3672399999999997E-3</c:v>
                </c:pt>
                <c:pt idx="14667" formatCode="0.00E+00">
                  <c:v>6.3575300000000001E-3</c:v>
                </c:pt>
                <c:pt idx="14668" formatCode="0.00E+00">
                  <c:v>6.3460299999999999E-3</c:v>
                </c:pt>
                <c:pt idx="14669" formatCode="0.00E+00">
                  <c:v>6.3327499999999998E-3</c:v>
                </c:pt>
                <c:pt idx="14670" formatCode="0.00E+00">
                  <c:v>6.3177299999999997E-3</c:v>
                </c:pt>
                <c:pt idx="14671" formatCode="0.00E+00">
                  <c:v>6.3009700000000004E-3</c:v>
                </c:pt>
                <c:pt idx="14672" formatCode="0.00E+00">
                  <c:v>6.2825099999999998E-3</c:v>
                </c:pt>
                <c:pt idx="14673" formatCode="0.00E+00">
                  <c:v>6.2623599999999998E-3</c:v>
                </c:pt>
                <c:pt idx="14674" formatCode="0.00E+00">
                  <c:v>6.2405899999999999E-3</c:v>
                </c:pt>
                <c:pt idx="14675" formatCode="0.00E+00">
                  <c:v>6.2172299999999998E-3</c:v>
                </c:pt>
                <c:pt idx="14676" formatCode="0.00E+00">
                  <c:v>6.1923200000000003E-3</c:v>
                </c:pt>
                <c:pt idx="14677" formatCode="0.00E+00">
                  <c:v>6.1659100000000001E-3</c:v>
                </c:pt>
                <c:pt idx="14678" formatCode="0.00E+00">
                  <c:v>6.13803E-3</c:v>
                </c:pt>
                <c:pt idx="14679" formatCode="0.00E+00">
                  <c:v>6.1087199999999998E-3</c:v>
                </c:pt>
                <c:pt idx="14680" formatCode="0.00E+00">
                  <c:v>6.0780399999999998E-3</c:v>
                </c:pt>
                <c:pt idx="14681" formatCode="0.00E+00">
                  <c:v>6.0460399999999999E-3</c:v>
                </c:pt>
                <c:pt idx="14682" formatCode="0.00E+00">
                  <c:v>6.0127699999999997E-3</c:v>
                </c:pt>
                <c:pt idx="14683" formatCode="0.00E+00">
                  <c:v>5.9782899999999998E-3</c:v>
                </c:pt>
                <c:pt idx="14684" formatCode="0.00E+00">
                  <c:v>5.94263E-3</c:v>
                </c:pt>
                <c:pt idx="14685" formatCode="0.00E+00">
                  <c:v>5.9058299999999999E-3</c:v>
                </c:pt>
                <c:pt idx="14686" formatCode="0.00E+00">
                  <c:v>5.8679099999999996E-3</c:v>
                </c:pt>
                <c:pt idx="14687" formatCode="0.00E+00">
                  <c:v>5.8289199999999996E-3</c:v>
                </c:pt>
                <c:pt idx="14688" formatCode="0.00E+00">
                  <c:v>5.7888899999999997E-3</c:v>
                </c:pt>
                <c:pt idx="14689" formatCode="0.00E+00">
                  <c:v>5.7479100000000002E-3</c:v>
                </c:pt>
                <c:pt idx="14690" formatCode="0.00E+00">
                  <c:v>5.70603E-3</c:v>
                </c:pt>
                <c:pt idx="14691" formatCode="0.00E+00">
                  <c:v>5.6633300000000003E-3</c:v>
                </c:pt>
                <c:pt idx="14692" formatCode="0.00E+00">
                  <c:v>5.61986E-3</c:v>
                </c:pt>
                <c:pt idx="14693" formatCode="0.00E+00">
                  <c:v>5.5756399999999998E-3</c:v>
                </c:pt>
                <c:pt idx="14694" formatCode="0.00E+00">
                  <c:v>5.5306599999999997E-3</c:v>
                </c:pt>
                <c:pt idx="14695" formatCode="0.00E+00">
                  <c:v>5.4849699999999996E-3</c:v>
                </c:pt>
                <c:pt idx="14696" formatCode="0.00E+00">
                  <c:v>5.4386299999999999E-3</c:v>
                </c:pt>
                <c:pt idx="14697" formatCode="0.00E+00">
                  <c:v>5.3916900000000002E-3</c:v>
                </c:pt>
                <c:pt idx="14698" formatCode="0.00E+00">
                  <c:v>5.3441900000000004E-3</c:v>
                </c:pt>
                <c:pt idx="14699" formatCode="0.00E+00">
                  <c:v>5.2961700000000002E-3</c:v>
                </c:pt>
                <c:pt idx="14700" formatCode="0.00E+00">
                  <c:v>5.2476500000000004E-3</c:v>
                </c:pt>
                <c:pt idx="14701" formatCode="0.00E+00">
                  <c:v>5.1986899999999997E-3</c:v>
                </c:pt>
                <c:pt idx="14702" formatCode="0.00E+00">
                  <c:v>5.1493499999999996E-3</c:v>
                </c:pt>
                <c:pt idx="14703" formatCode="0.00E+00">
                  <c:v>5.0997000000000004E-3</c:v>
                </c:pt>
                <c:pt idx="14704" formatCode="0.00E+00">
                  <c:v>5.0498100000000001E-3</c:v>
                </c:pt>
                <c:pt idx="14705" formatCode="0.00E+00">
                  <c:v>4.9997100000000001E-3</c:v>
                </c:pt>
                <c:pt idx="14706" formatCode="0.00E+00">
                  <c:v>4.9494700000000001E-3</c:v>
                </c:pt>
                <c:pt idx="14707" formatCode="0.00E+00">
                  <c:v>4.8991499999999997E-3</c:v>
                </c:pt>
                <c:pt idx="14708" formatCode="0.00E+00">
                  <c:v>4.8488200000000002E-3</c:v>
                </c:pt>
                <c:pt idx="14709" formatCode="0.00E+00">
                  <c:v>4.7985299999999996E-3</c:v>
                </c:pt>
                <c:pt idx="14710" formatCode="0.00E+00">
                  <c:v>4.7483100000000004E-3</c:v>
                </c:pt>
                <c:pt idx="14711" formatCode="0.00E+00">
                  <c:v>4.6981899999999997E-3</c:v>
                </c:pt>
                <c:pt idx="14712" formatCode="0.00E+00">
                  <c:v>4.6481400000000003E-3</c:v>
                </c:pt>
                <c:pt idx="14713" formatCode="0.00E+00">
                  <c:v>4.5981900000000003E-3</c:v>
                </c:pt>
                <c:pt idx="14714" formatCode="0.00E+00">
                  <c:v>4.5483299999999997E-3</c:v>
                </c:pt>
                <c:pt idx="14715" formatCode="0.00E+00">
                  <c:v>4.4986000000000002E-3</c:v>
                </c:pt>
                <c:pt idx="14716" formatCode="0.00E+00">
                  <c:v>4.4490299999999997E-3</c:v>
                </c:pt>
                <c:pt idx="14717" formatCode="0.00E+00">
                  <c:v>4.3996399999999998E-3</c:v>
                </c:pt>
                <c:pt idx="14718" formatCode="0.00E+00">
                  <c:v>4.3504800000000003E-3</c:v>
                </c:pt>
                <c:pt idx="14719" formatCode="0.00E+00">
                  <c:v>4.3015800000000002E-3</c:v>
                </c:pt>
                <c:pt idx="14720" formatCode="0.00E+00">
                  <c:v>4.2529400000000002E-3</c:v>
                </c:pt>
                <c:pt idx="14721" formatCode="0.00E+00">
                  <c:v>4.2045499999999996E-3</c:v>
                </c:pt>
                <c:pt idx="14722" formatCode="0.00E+00">
                  <c:v>4.1563900000000003E-3</c:v>
                </c:pt>
                <c:pt idx="14723" formatCode="0.00E+00">
                  <c:v>4.1084700000000004E-3</c:v>
                </c:pt>
                <c:pt idx="14724" formatCode="0.00E+00">
                  <c:v>4.0608199999999997E-3</c:v>
                </c:pt>
                <c:pt idx="14725" formatCode="0.00E+00">
                  <c:v>4.0134899999999998E-3</c:v>
                </c:pt>
                <c:pt idx="14726" formatCode="0.00E+00">
                  <c:v>3.9665300000000002E-3</c:v>
                </c:pt>
                <c:pt idx="14727" formatCode="0.00E+00">
                  <c:v>3.9199700000000001E-3</c:v>
                </c:pt>
                <c:pt idx="14728" formatCode="0.00E+00">
                  <c:v>3.87383E-3</c:v>
                </c:pt>
                <c:pt idx="14729" formatCode="0.00E+00">
                  <c:v>3.82811E-3</c:v>
                </c:pt>
                <c:pt idx="14730" formatCode="0.00E+00">
                  <c:v>3.7827999999999998E-3</c:v>
                </c:pt>
                <c:pt idx="14731" formatCode="0.00E+00">
                  <c:v>3.7379100000000001E-3</c:v>
                </c:pt>
                <c:pt idx="14732" formatCode="0.00E+00">
                  <c:v>3.6934300000000002E-3</c:v>
                </c:pt>
                <c:pt idx="14733" formatCode="0.00E+00">
                  <c:v>3.6493599999999999E-3</c:v>
                </c:pt>
                <c:pt idx="14734" formatCode="0.00E+00">
                  <c:v>3.6056899999999999E-3</c:v>
                </c:pt>
                <c:pt idx="14735" formatCode="0.00E+00">
                  <c:v>3.5623999999999999E-3</c:v>
                </c:pt>
                <c:pt idx="14736" formatCode="0.00E+00">
                  <c:v>3.5194599999999999E-3</c:v>
                </c:pt>
                <c:pt idx="14737" formatCode="0.00E+00">
                  <c:v>3.47687E-3</c:v>
                </c:pt>
                <c:pt idx="14738" formatCode="0.00E+00">
                  <c:v>3.4346200000000002E-3</c:v>
                </c:pt>
                <c:pt idx="14739" formatCode="0.00E+00">
                  <c:v>3.3927200000000001E-3</c:v>
                </c:pt>
                <c:pt idx="14740" formatCode="0.00E+00">
                  <c:v>3.35119E-3</c:v>
                </c:pt>
                <c:pt idx="14741" formatCode="0.00E+00">
                  <c:v>3.31007E-3</c:v>
                </c:pt>
                <c:pt idx="14742" formatCode="0.00E+00">
                  <c:v>3.2693499999999999E-3</c:v>
                </c:pt>
                <c:pt idx="14743" formatCode="0.00E+00">
                  <c:v>3.2289799999999998E-3</c:v>
                </c:pt>
                <c:pt idx="14744" formatCode="0.00E+00">
                  <c:v>3.1889000000000002E-3</c:v>
                </c:pt>
                <c:pt idx="14745" formatCode="0.00E+00">
                  <c:v>3.14913E-3</c:v>
                </c:pt>
                <c:pt idx="14746" formatCode="0.00E+00">
                  <c:v>3.1096800000000001E-3</c:v>
                </c:pt>
                <c:pt idx="14747" formatCode="0.00E+00">
                  <c:v>3.0705799999999998E-3</c:v>
                </c:pt>
                <c:pt idx="14748" formatCode="0.00E+00">
                  <c:v>3.0318300000000001E-3</c:v>
                </c:pt>
                <c:pt idx="14749" formatCode="0.00E+00">
                  <c:v>2.9934200000000001E-3</c:v>
                </c:pt>
                <c:pt idx="14750" formatCode="0.00E+00">
                  <c:v>2.9553600000000002E-3</c:v>
                </c:pt>
                <c:pt idx="14751" formatCode="0.00E+00">
                  <c:v>2.9176599999999999E-3</c:v>
                </c:pt>
                <c:pt idx="14752" formatCode="0.00E+00">
                  <c:v>2.8803000000000001E-3</c:v>
                </c:pt>
                <c:pt idx="14753" formatCode="0.00E+00">
                  <c:v>2.8432900000000001E-3</c:v>
                </c:pt>
                <c:pt idx="14754" formatCode="0.00E+00">
                  <c:v>2.8066499999999999E-3</c:v>
                </c:pt>
                <c:pt idx="14755" formatCode="0.00E+00">
                  <c:v>2.7704299999999999E-3</c:v>
                </c:pt>
                <c:pt idx="14756" formatCode="0.00E+00">
                  <c:v>2.7346699999999998E-3</c:v>
                </c:pt>
                <c:pt idx="14757" formatCode="0.00E+00">
                  <c:v>2.6993899999999999E-3</c:v>
                </c:pt>
                <c:pt idx="14758" formatCode="0.00E+00">
                  <c:v>2.6646299999999999E-3</c:v>
                </c:pt>
                <c:pt idx="14759" formatCode="0.00E+00">
                  <c:v>2.63043E-3</c:v>
                </c:pt>
                <c:pt idx="14760" formatCode="0.00E+00">
                  <c:v>2.5968200000000001E-3</c:v>
                </c:pt>
                <c:pt idx="14761" formatCode="0.00E+00">
                  <c:v>2.5637799999999999E-3</c:v>
                </c:pt>
                <c:pt idx="14762" formatCode="0.00E+00">
                  <c:v>2.5312799999999999E-3</c:v>
                </c:pt>
                <c:pt idx="14763" formatCode="0.00E+00">
                  <c:v>2.4993099999999998E-3</c:v>
                </c:pt>
                <c:pt idx="14764" formatCode="0.00E+00">
                  <c:v>2.4678500000000002E-3</c:v>
                </c:pt>
                <c:pt idx="14765" formatCode="0.00E+00">
                  <c:v>2.43691E-3</c:v>
                </c:pt>
                <c:pt idx="14766" formatCode="0.00E+00">
                  <c:v>2.4064799999999999E-3</c:v>
                </c:pt>
                <c:pt idx="14767" formatCode="0.00E+00">
                  <c:v>2.3765499999999998E-3</c:v>
                </c:pt>
                <c:pt idx="14768" formatCode="0.00E+00">
                  <c:v>2.3471400000000002E-3</c:v>
                </c:pt>
                <c:pt idx="14769" formatCode="0.00E+00">
                  <c:v>2.3183100000000001E-3</c:v>
                </c:pt>
                <c:pt idx="14770" formatCode="0.00E+00">
                  <c:v>2.2900899999999998E-3</c:v>
                </c:pt>
                <c:pt idx="14771" formatCode="0.00E+00">
                  <c:v>2.2624799999999999E-3</c:v>
                </c:pt>
                <c:pt idx="14772" formatCode="0.00E+00">
                  <c:v>2.2354499999999999E-3</c:v>
                </c:pt>
                <c:pt idx="14773" formatCode="0.00E+00">
                  <c:v>2.209E-3</c:v>
                </c:pt>
                <c:pt idx="14774" formatCode="0.00E+00">
                  <c:v>2.1831300000000001E-3</c:v>
                </c:pt>
                <c:pt idx="14775" formatCode="0.00E+00">
                  <c:v>2.1578700000000001E-3</c:v>
                </c:pt>
                <c:pt idx="14776" formatCode="0.00E+00">
                  <c:v>2.1332399999999998E-3</c:v>
                </c:pt>
                <c:pt idx="14777" formatCode="0.00E+00">
                  <c:v>2.1092799999999998E-3</c:v>
                </c:pt>
                <c:pt idx="14778" formatCode="0.00E+00">
                  <c:v>2.0860100000000001E-3</c:v>
                </c:pt>
                <c:pt idx="14779" formatCode="0.00E+00">
                  <c:v>2.06347E-3</c:v>
                </c:pt>
                <c:pt idx="14780" formatCode="0.00E+00">
                  <c:v>2.0416499999999999E-3</c:v>
                </c:pt>
                <c:pt idx="14781" formatCode="0.00E+00">
                  <c:v>2.0205000000000002E-3</c:v>
                </c:pt>
                <c:pt idx="14782" formatCode="0.00E+00">
                  <c:v>2.00001E-3</c:v>
                </c:pt>
                <c:pt idx="14783" formatCode="0.00E+00">
                  <c:v>1.9801900000000002E-3</c:v>
                </c:pt>
                <c:pt idx="14784" formatCode="0.00E+00">
                  <c:v>1.9610999999999999E-3</c:v>
                </c:pt>
                <c:pt idx="14785" formatCode="0.00E+00">
                  <c:v>1.94275E-3</c:v>
                </c:pt>
                <c:pt idx="14786" formatCode="0.00E+00">
                  <c:v>1.9251800000000001E-3</c:v>
                </c:pt>
                <c:pt idx="14787" formatCode="0.00E+00">
                  <c:v>1.90844E-3</c:v>
                </c:pt>
                <c:pt idx="14788" formatCode="0.00E+00">
                  <c:v>1.8925599999999999E-3</c:v>
                </c:pt>
                <c:pt idx="14789" formatCode="0.00E+00">
                  <c:v>1.87754E-3</c:v>
                </c:pt>
                <c:pt idx="14790" formatCode="0.00E+00">
                  <c:v>1.86337E-3</c:v>
                </c:pt>
                <c:pt idx="14791" formatCode="0.00E+00">
                  <c:v>1.8500599999999999E-3</c:v>
                </c:pt>
                <c:pt idx="14792" formatCode="0.00E+00">
                  <c:v>1.83767E-3</c:v>
                </c:pt>
                <c:pt idx="14793" formatCode="0.00E+00">
                  <c:v>1.82624E-3</c:v>
                </c:pt>
                <c:pt idx="14794" formatCode="0.00E+00">
                  <c:v>1.8158899999999999E-3</c:v>
                </c:pt>
                <c:pt idx="14795" formatCode="0.00E+00">
                  <c:v>1.8067300000000001E-3</c:v>
                </c:pt>
                <c:pt idx="14796" formatCode="0.00E+00">
                  <c:v>1.7986899999999999E-3</c:v>
                </c:pt>
                <c:pt idx="14797" formatCode="0.00E+00">
                  <c:v>1.7916399999999999E-3</c:v>
                </c:pt>
                <c:pt idx="14798" formatCode="0.00E+00">
                  <c:v>1.7855600000000001E-3</c:v>
                </c:pt>
                <c:pt idx="14799" formatCode="0.00E+00">
                  <c:v>1.78046E-3</c:v>
                </c:pt>
                <c:pt idx="14800" formatCode="0.00E+00">
                  <c:v>1.77637E-3</c:v>
                </c:pt>
                <c:pt idx="14801" formatCode="0.00E+00">
                  <c:v>1.7732500000000001E-3</c:v>
                </c:pt>
                <c:pt idx="14802" formatCode="0.00E+00">
                  <c:v>1.7711000000000001E-3</c:v>
                </c:pt>
                <c:pt idx="14803" formatCode="0.00E+00">
                  <c:v>1.7699E-3</c:v>
                </c:pt>
                <c:pt idx="14804" formatCode="0.00E+00">
                  <c:v>1.76968E-3</c:v>
                </c:pt>
                <c:pt idx="14805" formatCode="0.00E+00">
                  <c:v>1.77046E-3</c:v>
                </c:pt>
                <c:pt idx="14806" formatCode="0.00E+00">
                  <c:v>1.77228E-3</c:v>
                </c:pt>
                <c:pt idx="14807" formatCode="0.00E+00">
                  <c:v>1.77513E-3</c:v>
                </c:pt>
                <c:pt idx="14808" formatCode="0.00E+00">
                  <c:v>1.7790099999999999E-3</c:v>
                </c:pt>
                <c:pt idx="14809" formatCode="0.00E+00">
                  <c:v>1.78392E-3</c:v>
                </c:pt>
                <c:pt idx="14810" formatCode="0.00E+00">
                  <c:v>1.78987E-3</c:v>
                </c:pt>
                <c:pt idx="14811" formatCode="0.00E+00">
                  <c:v>1.79686E-3</c:v>
                </c:pt>
                <c:pt idx="14812" formatCode="0.00E+00">
                  <c:v>1.8049100000000001E-3</c:v>
                </c:pt>
                <c:pt idx="14813" formatCode="0.00E+00">
                  <c:v>1.81401E-3</c:v>
                </c:pt>
                <c:pt idx="14814" formatCode="0.00E+00">
                  <c:v>1.8241399999999999E-3</c:v>
                </c:pt>
                <c:pt idx="14815" formatCode="0.00E+00">
                  <c:v>1.8352900000000001E-3</c:v>
                </c:pt>
                <c:pt idx="14816" formatCode="0.00E+00">
                  <c:v>1.84749E-3</c:v>
                </c:pt>
                <c:pt idx="14817" formatCode="0.00E+00">
                  <c:v>1.86075E-3</c:v>
                </c:pt>
                <c:pt idx="14818" formatCode="0.00E+00">
                  <c:v>1.8750800000000001E-3</c:v>
                </c:pt>
                <c:pt idx="14819" formatCode="0.00E+00">
                  <c:v>1.89051E-3</c:v>
                </c:pt>
                <c:pt idx="14820" formatCode="0.00E+00">
                  <c:v>1.9070599999999999E-3</c:v>
                </c:pt>
                <c:pt idx="14821" formatCode="0.00E+00">
                  <c:v>1.92475E-3</c:v>
                </c:pt>
                <c:pt idx="14822" formatCode="0.00E+00">
                  <c:v>1.9435500000000001E-3</c:v>
                </c:pt>
                <c:pt idx="14823" formatCode="0.00E+00">
                  <c:v>1.9634399999999999E-3</c:v>
                </c:pt>
                <c:pt idx="14824" formatCode="0.00E+00">
                  <c:v>1.9843600000000001E-3</c:v>
                </c:pt>
                <c:pt idx="14825" formatCode="0.00E+00">
                  <c:v>2.0062700000000001E-3</c:v>
                </c:pt>
                <c:pt idx="14826" formatCode="0.00E+00">
                  <c:v>2.0291599999999999E-3</c:v>
                </c:pt>
                <c:pt idx="14827" formatCode="0.00E+00">
                  <c:v>2.05302E-3</c:v>
                </c:pt>
                <c:pt idx="14828" formatCode="0.00E+00">
                  <c:v>2.0778300000000001E-3</c:v>
                </c:pt>
                <c:pt idx="14829" formatCode="0.00E+00">
                  <c:v>2.1035799999999999E-3</c:v>
                </c:pt>
                <c:pt idx="14830" formatCode="0.00E+00">
                  <c:v>2.1302199999999999E-3</c:v>
                </c:pt>
                <c:pt idx="14831" formatCode="0.00E+00">
                  <c:v>2.1577200000000001E-3</c:v>
                </c:pt>
                <c:pt idx="14832" formatCode="0.00E+00">
                  <c:v>2.1860400000000002E-3</c:v>
                </c:pt>
                <c:pt idx="14833" formatCode="0.00E+00">
                  <c:v>2.2151599999999999E-3</c:v>
                </c:pt>
                <c:pt idx="14834" formatCode="0.00E+00">
                  <c:v>2.2450700000000001E-3</c:v>
                </c:pt>
                <c:pt idx="14835" formatCode="0.00E+00">
                  <c:v>2.2757400000000001E-3</c:v>
                </c:pt>
                <c:pt idx="14836" formatCode="0.00E+00">
                  <c:v>2.3072000000000001E-3</c:v>
                </c:pt>
                <c:pt idx="14837" formatCode="0.00E+00">
                  <c:v>2.3394700000000002E-3</c:v>
                </c:pt>
                <c:pt idx="14838" formatCode="0.00E+00">
                  <c:v>2.3725399999999998E-3</c:v>
                </c:pt>
                <c:pt idx="14839" formatCode="0.00E+00">
                  <c:v>2.4063600000000002E-3</c:v>
                </c:pt>
                <c:pt idx="14840" formatCode="0.00E+00">
                  <c:v>2.44086E-3</c:v>
                </c:pt>
                <c:pt idx="14841" formatCode="0.00E+00">
                  <c:v>2.47599E-3</c:v>
                </c:pt>
                <c:pt idx="14842" formatCode="0.00E+00">
                  <c:v>2.5117199999999998E-3</c:v>
                </c:pt>
                <c:pt idx="14843" formatCode="0.00E+00">
                  <c:v>2.5480799999999999E-3</c:v>
                </c:pt>
                <c:pt idx="14844" formatCode="0.00E+00">
                  <c:v>2.58515E-3</c:v>
                </c:pt>
                <c:pt idx="14845" formatCode="0.00E+00">
                  <c:v>2.62298E-3</c:v>
                </c:pt>
                <c:pt idx="14846" formatCode="0.00E+00">
                  <c:v>2.6614299999999998E-3</c:v>
                </c:pt>
                <c:pt idx="14847" formatCode="0.00E+00">
                  <c:v>2.70032E-3</c:v>
                </c:pt>
                <c:pt idx="14848" formatCode="0.00E+00">
                  <c:v>2.7395200000000001E-3</c:v>
                </c:pt>
                <c:pt idx="14849" formatCode="0.00E+00">
                  <c:v>2.77903E-3</c:v>
                </c:pt>
                <c:pt idx="14850" formatCode="0.00E+00">
                  <c:v>2.8187899999999998E-3</c:v>
                </c:pt>
                <c:pt idx="14851" formatCode="0.00E+00">
                  <c:v>2.8587399999999998E-3</c:v>
                </c:pt>
                <c:pt idx="14852" formatCode="0.00E+00">
                  <c:v>2.8988299999999998E-3</c:v>
                </c:pt>
                <c:pt idx="14853" formatCode="0.00E+00">
                  <c:v>2.9390100000000001E-3</c:v>
                </c:pt>
                <c:pt idx="14854" formatCode="0.00E+00">
                  <c:v>2.9792099999999999E-3</c:v>
                </c:pt>
                <c:pt idx="14855" formatCode="0.00E+00">
                  <c:v>3.0193799999999999E-3</c:v>
                </c:pt>
                <c:pt idx="14856" formatCode="0.00E+00">
                  <c:v>3.05946E-3</c:v>
                </c:pt>
                <c:pt idx="14857" formatCode="0.00E+00">
                  <c:v>3.0993800000000001E-3</c:v>
                </c:pt>
                <c:pt idx="14858" formatCode="0.00E+00">
                  <c:v>3.1390699999999999E-3</c:v>
                </c:pt>
                <c:pt idx="14859" formatCode="0.00E+00">
                  <c:v>3.1784600000000001E-3</c:v>
                </c:pt>
                <c:pt idx="14860" formatCode="0.00E+00">
                  <c:v>3.2174700000000001E-3</c:v>
                </c:pt>
                <c:pt idx="14861" formatCode="0.00E+00">
                  <c:v>3.2560599999999999E-3</c:v>
                </c:pt>
                <c:pt idx="14862" formatCode="0.00E+00">
                  <c:v>3.2941699999999999E-3</c:v>
                </c:pt>
                <c:pt idx="14863" formatCode="0.00E+00">
                  <c:v>3.3317400000000001E-3</c:v>
                </c:pt>
                <c:pt idx="14864" formatCode="0.00E+00">
                  <c:v>3.3687299999999999E-3</c:v>
                </c:pt>
                <c:pt idx="14865" formatCode="0.00E+00">
                  <c:v>3.4051300000000001E-3</c:v>
                </c:pt>
                <c:pt idx="14866" formatCode="0.00E+00">
                  <c:v>3.4409100000000001E-3</c:v>
                </c:pt>
                <c:pt idx="14867" formatCode="0.00E+00">
                  <c:v>3.4760400000000001E-3</c:v>
                </c:pt>
                <c:pt idx="14868" formatCode="0.00E+00">
                  <c:v>3.5104400000000001E-3</c:v>
                </c:pt>
                <c:pt idx="14869" formatCode="0.00E+00">
                  <c:v>3.5440200000000002E-3</c:v>
                </c:pt>
                <c:pt idx="14870" formatCode="0.00E+00">
                  <c:v>3.5767199999999998E-3</c:v>
                </c:pt>
                <c:pt idx="14871" formatCode="0.00E+00">
                  <c:v>3.60852E-3</c:v>
                </c:pt>
                <c:pt idx="14872" formatCode="0.00E+00">
                  <c:v>3.63935E-3</c:v>
                </c:pt>
                <c:pt idx="14873" formatCode="0.00E+00">
                  <c:v>3.66913E-3</c:v>
                </c:pt>
                <c:pt idx="14874" formatCode="0.00E+00">
                  <c:v>3.69777E-3</c:v>
                </c:pt>
                <c:pt idx="14875" formatCode="0.00E+00">
                  <c:v>3.7252100000000001E-3</c:v>
                </c:pt>
                <c:pt idx="14876" formatCode="0.00E+00">
                  <c:v>3.7513799999999999E-3</c:v>
                </c:pt>
                <c:pt idx="14877" formatCode="0.00E+00">
                  <c:v>3.7762400000000002E-3</c:v>
                </c:pt>
                <c:pt idx="14878" formatCode="0.00E+00">
                  <c:v>3.7996900000000001E-3</c:v>
                </c:pt>
                <c:pt idx="14879" formatCode="0.00E+00">
                  <c:v>3.8216499999999998E-3</c:v>
                </c:pt>
                <c:pt idx="14880" formatCode="0.00E+00">
                  <c:v>3.84206E-3</c:v>
                </c:pt>
                <c:pt idx="14881" formatCode="0.00E+00">
                  <c:v>3.8608800000000001E-3</c:v>
                </c:pt>
                <c:pt idx="14882" formatCode="0.00E+00">
                  <c:v>3.8780799999999999E-3</c:v>
                </c:pt>
                <c:pt idx="14883" formatCode="0.00E+00">
                  <c:v>3.8935799999999998E-3</c:v>
                </c:pt>
                <c:pt idx="14884" formatCode="0.00E+00">
                  <c:v>3.9072899999999999E-3</c:v>
                </c:pt>
                <c:pt idx="14885" formatCode="0.00E+00">
                  <c:v>3.9191499999999997E-3</c:v>
                </c:pt>
                <c:pt idx="14886" formatCode="0.00E+00">
                  <c:v>3.9291600000000001E-3</c:v>
                </c:pt>
                <c:pt idx="14887" formatCode="0.00E+00">
                  <c:v>3.9373000000000003E-3</c:v>
                </c:pt>
                <c:pt idx="14888" formatCode="0.00E+00">
                  <c:v>3.9435299999999998E-3</c:v>
                </c:pt>
                <c:pt idx="14889" formatCode="0.00E+00">
                  <c:v>3.9477899999999996E-3</c:v>
                </c:pt>
                <c:pt idx="14890" formatCode="0.00E+00">
                  <c:v>3.9500300000000002E-3</c:v>
                </c:pt>
                <c:pt idx="14891" formatCode="0.00E+00">
                  <c:v>3.9502000000000001E-3</c:v>
                </c:pt>
                <c:pt idx="14892" formatCode="0.00E+00">
                  <c:v>3.9482400000000004E-3</c:v>
                </c:pt>
                <c:pt idx="14893" formatCode="0.00E+00">
                  <c:v>3.9440999999999999E-3</c:v>
                </c:pt>
                <c:pt idx="14894" formatCode="0.00E+00">
                  <c:v>3.9377400000000003E-3</c:v>
                </c:pt>
                <c:pt idx="14895" formatCode="0.00E+00">
                  <c:v>3.9291100000000004E-3</c:v>
                </c:pt>
                <c:pt idx="14896" formatCode="0.00E+00">
                  <c:v>3.9181700000000003E-3</c:v>
                </c:pt>
                <c:pt idx="14897" formatCode="0.00E+00">
                  <c:v>3.9048799999999999E-3</c:v>
                </c:pt>
                <c:pt idx="14898" formatCode="0.00E+00">
                  <c:v>3.88924E-3</c:v>
                </c:pt>
                <c:pt idx="14899" formatCode="0.00E+00">
                  <c:v>3.8712199999999999E-3</c:v>
                </c:pt>
                <c:pt idx="14900" formatCode="0.00E+00">
                  <c:v>3.8508399999999999E-3</c:v>
                </c:pt>
                <c:pt idx="14901" formatCode="0.00E+00">
                  <c:v>3.8280699999999998E-3</c:v>
                </c:pt>
                <c:pt idx="14902" formatCode="0.00E+00">
                  <c:v>3.8029100000000001E-3</c:v>
                </c:pt>
                <c:pt idx="14903" formatCode="0.00E+00">
                  <c:v>3.7753499999999998E-3</c:v>
                </c:pt>
                <c:pt idx="14904" formatCode="0.00E+00">
                  <c:v>3.7453999999999999E-3</c:v>
                </c:pt>
                <c:pt idx="14905" formatCode="0.00E+00">
                  <c:v>3.7130900000000001E-3</c:v>
                </c:pt>
                <c:pt idx="14906" formatCode="0.00E+00">
                  <c:v>3.67841E-3</c:v>
                </c:pt>
                <c:pt idx="14907" formatCode="0.00E+00">
                  <c:v>3.6413299999999999E-3</c:v>
                </c:pt>
                <c:pt idx="14908" formatCode="0.00E+00">
                  <c:v>3.6018600000000001E-3</c:v>
                </c:pt>
                <c:pt idx="14909" formatCode="0.00E+00">
                  <c:v>3.5599999999999998E-3</c:v>
                </c:pt>
                <c:pt idx="14910" formatCode="0.00E+00">
                  <c:v>3.51579E-3</c:v>
                </c:pt>
                <c:pt idx="14911" formatCode="0.00E+00">
                  <c:v>3.46927E-3</c:v>
                </c:pt>
                <c:pt idx="14912" formatCode="0.00E+00">
                  <c:v>3.4204600000000002E-3</c:v>
                </c:pt>
                <c:pt idx="14913" formatCode="0.00E+00">
                  <c:v>3.3693799999999999E-3</c:v>
                </c:pt>
                <c:pt idx="14914" formatCode="0.00E+00">
                  <c:v>3.3160799999999999E-3</c:v>
                </c:pt>
                <c:pt idx="14915" formatCode="0.00E+00">
                  <c:v>3.2606200000000001E-3</c:v>
                </c:pt>
                <c:pt idx="14916" formatCode="0.00E+00">
                  <c:v>3.2030700000000001E-3</c:v>
                </c:pt>
                <c:pt idx="14917" formatCode="0.00E+00">
                  <c:v>3.1434900000000001E-3</c:v>
                </c:pt>
                <c:pt idx="14918" formatCode="0.00E+00">
                  <c:v>3.0818899999999999E-3</c:v>
                </c:pt>
                <c:pt idx="14919" formatCode="0.00E+00">
                  <c:v>3.01827E-3</c:v>
                </c:pt>
                <c:pt idx="14920" formatCode="0.00E+00">
                  <c:v>2.9526999999999999E-3</c:v>
                </c:pt>
                <c:pt idx="14921" formatCode="0.00E+00">
                  <c:v>2.8852600000000002E-3</c:v>
                </c:pt>
                <c:pt idx="14922" formatCode="0.00E+00">
                  <c:v>2.81599E-3</c:v>
                </c:pt>
                <c:pt idx="14923" formatCode="0.00E+00">
                  <c:v>2.74493E-3</c:v>
                </c:pt>
                <c:pt idx="14924" formatCode="0.00E+00">
                  <c:v>2.6721100000000001E-3</c:v>
                </c:pt>
                <c:pt idx="14925" formatCode="0.00E+00">
                  <c:v>2.5975999999999998E-3</c:v>
                </c:pt>
                <c:pt idx="14926" formatCode="0.00E+00">
                  <c:v>2.5214500000000002E-3</c:v>
                </c:pt>
                <c:pt idx="14927" formatCode="0.00E+00">
                  <c:v>2.4437500000000002E-3</c:v>
                </c:pt>
                <c:pt idx="14928" formatCode="0.00E+00">
                  <c:v>2.3645599999999999E-3</c:v>
                </c:pt>
                <c:pt idx="14929" formatCode="0.00E+00">
                  <c:v>2.2839399999999999E-3</c:v>
                </c:pt>
                <c:pt idx="14930" formatCode="0.00E+00">
                  <c:v>2.2019499999999998E-3</c:v>
                </c:pt>
                <c:pt idx="14931" formatCode="0.00E+00">
                  <c:v>2.1186999999999998E-3</c:v>
                </c:pt>
                <c:pt idx="14932" formatCode="0.00E+00">
                  <c:v>2.0342699999999999E-3</c:v>
                </c:pt>
                <c:pt idx="14933" formatCode="0.00E+00">
                  <c:v>1.9487700000000001E-3</c:v>
                </c:pt>
                <c:pt idx="14934" formatCode="0.00E+00">
                  <c:v>1.86225E-3</c:v>
                </c:pt>
                <c:pt idx="14935" formatCode="0.00E+00">
                  <c:v>1.7748099999999999E-3</c:v>
                </c:pt>
                <c:pt idx="14936" formatCode="0.00E+00">
                  <c:v>1.6865599999999999E-3</c:v>
                </c:pt>
                <c:pt idx="14937" formatCode="0.00E+00">
                  <c:v>1.5976E-3</c:v>
                </c:pt>
                <c:pt idx="14938" formatCode="0.00E+00">
                  <c:v>1.5079900000000001E-3</c:v>
                </c:pt>
                <c:pt idx="14939" formatCode="0.00E+00">
                  <c:v>1.41782E-3</c:v>
                </c:pt>
                <c:pt idx="14940" formatCode="0.00E+00">
                  <c:v>1.32715E-3</c:v>
                </c:pt>
                <c:pt idx="14941" formatCode="0.00E+00">
                  <c:v>1.2361E-3</c:v>
                </c:pt>
                <c:pt idx="14942" formatCode="0.00E+00">
                  <c:v>1.1447499999999999E-3</c:v>
                </c:pt>
                <c:pt idx="14943" formatCode="0.00E+00">
                  <c:v>1.0531900000000001E-3</c:v>
                </c:pt>
                <c:pt idx="14944" formatCode="0.00E+00">
                  <c:v>9.6150499999999998E-4</c:v>
                </c:pt>
                <c:pt idx="14945" formatCode="0.00E+00">
                  <c:v>8.6976299999999996E-4</c:v>
                </c:pt>
                <c:pt idx="14946" formatCode="0.00E+00">
                  <c:v>7.78052E-4</c:v>
                </c:pt>
                <c:pt idx="14947" formatCode="0.00E+00">
                  <c:v>6.8646799999999997E-4</c:v>
                </c:pt>
                <c:pt idx="14948" formatCode="0.00E+00">
                  <c:v>5.9511600000000003E-4</c:v>
                </c:pt>
                <c:pt idx="14949" formatCode="0.00E+00">
                  <c:v>5.0410699999999995E-4</c:v>
                </c:pt>
                <c:pt idx="14950" formatCode="0.00E+00">
                  <c:v>4.1354500000000003E-4</c:v>
                </c:pt>
                <c:pt idx="14951" formatCode="0.00E+00">
                  <c:v>3.2351400000000001E-4</c:v>
                </c:pt>
                <c:pt idx="14952" formatCode="0.00E+00">
                  <c:v>2.3409700000000001E-4</c:v>
                </c:pt>
                <c:pt idx="14953" formatCode="0.00E+00">
                  <c:v>1.45389E-4</c:v>
                </c:pt>
                <c:pt idx="14954" formatCode="0.00E+00">
                  <c:v>5.7508900000000001E-5</c:v>
                </c:pt>
                <c:pt idx="14955" formatCode="0.00E+00">
                  <c:v>-2.9429800000000001E-5</c:v>
                </c:pt>
                <c:pt idx="14956" formatCode="0.00E+00">
                  <c:v>-1.15345E-4</c:v>
                </c:pt>
                <c:pt idx="14957" formatCode="0.00E+00">
                  <c:v>-2.0018100000000001E-4</c:v>
                </c:pt>
                <c:pt idx="14958" formatCode="0.00E+00">
                  <c:v>-2.8386999999999998E-4</c:v>
                </c:pt>
                <c:pt idx="14959" formatCode="0.00E+00">
                  <c:v>-3.6631899999999999E-4</c:v>
                </c:pt>
                <c:pt idx="14960" formatCode="0.00E+00">
                  <c:v>-4.47429E-4</c:v>
                </c:pt>
                <c:pt idx="14961" formatCode="0.00E+00">
                  <c:v>-5.2710500000000004E-4</c:v>
                </c:pt>
                <c:pt idx="14962" formatCode="0.00E+00">
                  <c:v>-6.0524199999999998E-4</c:v>
                </c:pt>
                <c:pt idx="14963" formatCode="0.00E+00">
                  <c:v>-6.8176E-4</c:v>
                </c:pt>
                <c:pt idx="14964" formatCode="0.00E+00">
                  <c:v>-7.5660600000000005E-4</c:v>
                </c:pt>
                <c:pt idx="14965" formatCode="0.00E+00">
                  <c:v>-8.2972500000000002E-4</c:v>
                </c:pt>
                <c:pt idx="14966" formatCode="0.00E+00">
                  <c:v>-9.0102699999999999E-4</c:v>
                </c:pt>
                <c:pt idx="14967" formatCode="0.00E+00">
                  <c:v>-9.7041E-4</c:v>
                </c:pt>
                <c:pt idx="14968" formatCode="0.00E+00">
                  <c:v>-1.0378E-3</c:v>
                </c:pt>
                <c:pt idx="14969" formatCode="0.00E+00">
                  <c:v>-1.1031400000000001E-3</c:v>
                </c:pt>
                <c:pt idx="14970" formatCode="0.00E+00">
                  <c:v>-1.16636E-3</c:v>
                </c:pt>
                <c:pt idx="14971" formatCode="0.00E+00">
                  <c:v>-1.22737E-3</c:v>
                </c:pt>
                <c:pt idx="14972" formatCode="0.00E+00">
                  <c:v>-1.2861299999999999E-3</c:v>
                </c:pt>
                <c:pt idx="14973" formatCode="0.00E+00">
                  <c:v>-1.3425799999999999E-3</c:v>
                </c:pt>
                <c:pt idx="14974" formatCode="0.00E+00">
                  <c:v>-1.39668E-3</c:v>
                </c:pt>
                <c:pt idx="14975" formatCode="0.00E+00">
                  <c:v>-1.4484000000000001E-3</c:v>
                </c:pt>
                <c:pt idx="14976" formatCode="0.00E+00">
                  <c:v>-1.4976799999999999E-3</c:v>
                </c:pt>
                <c:pt idx="14977" formatCode="0.00E+00">
                  <c:v>-1.5444600000000001E-3</c:v>
                </c:pt>
                <c:pt idx="14978" formatCode="0.00E+00">
                  <c:v>-1.58869E-3</c:v>
                </c:pt>
                <c:pt idx="14979" formatCode="0.00E+00">
                  <c:v>-1.6303299999999999E-3</c:v>
                </c:pt>
                <c:pt idx="14980" formatCode="0.00E+00">
                  <c:v>-1.66935E-3</c:v>
                </c:pt>
                <c:pt idx="14981" formatCode="0.00E+00">
                  <c:v>-1.70571E-3</c:v>
                </c:pt>
                <c:pt idx="14982" formatCode="0.00E+00">
                  <c:v>-1.73935E-3</c:v>
                </c:pt>
                <c:pt idx="14983" formatCode="0.00E+00">
                  <c:v>-1.77024E-3</c:v>
                </c:pt>
                <c:pt idx="14984" formatCode="0.00E+00">
                  <c:v>-1.79835E-3</c:v>
                </c:pt>
                <c:pt idx="14985" formatCode="0.00E+00">
                  <c:v>-1.8236400000000001E-3</c:v>
                </c:pt>
                <c:pt idx="14986" formatCode="0.00E+00">
                  <c:v>-1.84611E-3</c:v>
                </c:pt>
                <c:pt idx="14987" formatCode="0.00E+00">
                  <c:v>-1.8657400000000001E-3</c:v>
                </c:pt>
                <c:pt idx="14988" formatCode="0.00E+00">
                  <c:v>-1.8825199999999999E-3</c:v>
                </c:pt>
                <c:pt idx="14989" formatCode="0.00E+00">
                  <c:v>-1.8964400000000001E-3</c:v>
                </c:pt>
                <c:pt idx="14990" formatCode="0.00E+00">
                  <c:v>-1.90752E-3</c:v>
                </c:pt>
                <c:pt idx="14991" formatCode="0.00E+00">
                  <c:v>-1.91574E-3</c:v>
                </c:pt>
                <c:pt idx="14992" formatCode="0.00E+00">
                  <c:v>-1.92111E-3</c:v>
                </c:pt>
                <c:pt idx="14993" formatCode="0.00E+00">
                  <c:v>-1.92363E-3</c:v>
                </c:pt>
                <c:pt idx="14994" formatCode="0.00E+00">
                  <c:v>-1.92329E-3</c:v>
                </c:pt>
                <c:pt idx="14995" formatCode="0.00E+00">
                  <c:v>-1.9200899999999999E-3</c:v>
                </c:pt>
                <c:pt idx="14996" formatCode="0.00E+00">
                  <c:v>-1.91405E-3</c:v>
                </c:pt>
                <c:pt idx="14997" formatCode="0.00E+00">
                  <c:v>-1.90519E-3</c:v>
                </c:pt>
                <c:pt idx="14998" formatCode="0.00E+00">
                  <c:v>-1.89354E-3</c:v>
                </c:pt>
                <c:pt idx="14999" formatCode="0.00E+00">
                  <c:v>-1.87911E-3</c:v>
                </c:pt>
                <c:pt idx="15000" formatCode="0.00E+00">
                  <c:v>-1.8619400000000001E-3</c:v>
                </c:pt>
                <c:pt idx="15001" formatCode="0.00E+00">
                  <c:v>-1.84205E-3</c:v>
                </c:pt>
                <c:pt idx="15002" formatCode="0.00E+00">
                  <c:v>-1.81949E-3</c:v>
                </c:pt>
                <c:pt idx="15003" formatCode="0.00E+00">
                  <c:v>-1.7943E-3</c:v>
                </c:pt>
                <c:pt idx="15004" formatCode="0.00E+00">
                  <c:v>-1.76651E-3</c:v>
                </c:pt>
                <c:pt idx="15005" formatCode="0.00E+00">
                  <c:v>-1.73616E-3</c:v>
                </c:pt>
                <c:pt idx="15006" formatCode="0.00E+00">
                  <c:v>-1.70331E-3</c:v>
                </c:pt>
                <c:pt idx="15007" formatCode="0.00E+00">
                  <c:v>-1.668E-3</c:v>
                </c:pt>
                <c:pt idx="15008" formatCode="0.00E+00">
                  <c:v>-1.6302999999999999E-3</c:v>
                </c:pt>
                <c:pt idx="15009" formatCode="0.00E+00">
                  <c:v>-1.5902799999999999E-3</c:v>
                </c:pt>
                <c:pt idx="15010" formatCode="0.00E+00">
                  <c:v>-1.5479700000000001E-3</c:v>
                </c:pt>
                <c:pt idx="15011" formatCode="0.00E+00">
                  <c:v>-1.5034499999999999E-3</c:v>
                </c:pt>
                <c:pt idx="15012" formatCode="0.00E+00">
                  <c:v>-1.45677E-3</c:v>
                </c:pt>
                <c:pt idx="15013" formatCode="0.00E+00">
                  <c:v>-1.40799E-3</c:v>
                </c:pt>
                <c:pt idx="15014" formatCode="0.00E+00">
                  <c:v>-1.3571900000000001E-3</c:v>
                </c:pt>
                <c:pt idx="15015" formatCode="0.00E+00">
                  <c:v>-1.30445E-3</c:v>
                </c:pt>
                <c:pt idx="15016" formatCode="0.00E+00">
                  <c:v>-1.24986E-3</c:v>
                </c:pt>
                <c:pt idx="15017" formatCode="0.00E+00">
                  <c:v>-1.1934700000000001E-3</c:v>
                </c:pt>
                <c:pt idx="15018" formatCode="0.00E+00">
                  <c:v>-1.1353699999999999E-3</c:v>
                </c:pt>
                <c:pt idx="15019" formatCode="0.00E+00">
                  <c:v>-1.07562E-3</c:v>
                </c:pt>
                <c:pt idx="15020" formatCode="0.00E+00">
                  <c:v>-1.01431E-3</c:v>
                </c:pt>
                <c:pt idx="15021" formatCode="0.00E+00">
                  <c:v>-9.5151399999999998E-4</c:v>
                </c:pt>
                <c:pt idx="15022" formatCode="0.00E+00">
                  <c:v>-8.8731599999999997E-4</c:v>
                </c:pt>
                <c:pt idx="15023" formatCode="0.00E+00">
                  <c:v>-8.2179400000000004E-4</c:v>
                </c:pt>
                <c:pt idx="15024" formatCode="0.00E+00">
                  <c:v>-7.5503600000000005E-4</c:v>
                </c:pt>
                <c:pt idx="15025" formatCode="0.00E+00">
                  <c:v>-6.8713200000000002E-4</c:v>
                </c:pt>
                <c:pt idx="15026" formatCode="0.00E+00">
                  <c:v>-6.1817100000000004E-4</c:v>
                </c:pt>
                <c:pt idx="15027" formatCode="0.00E+00">
                  <c:v>-5.4823600000000001E-4</c:v>
                </c:pt>
                <c:pt idx="15028" formatCode="0.00E+00">
                  <c:v>-4.7741400000000001E-4</c:v>
                </c:pt>
                <c:pt idx="15029" formatCode="0.00E+00">
                  <c:v>-4.0579499999999997E-4</c:v>
                </c:pt>
                <c:pt idx="15030" formatCode="0.00E+00">
                  <c:v>-3.33467E-4</c:v>
                </c:pt>
                <c:pt idx="15031" formatCode="0.00E+00">
                  <c:v>-2.6051299999999998E-4</c:v>
                </c:pt>
                <c:pt idx="15032" formatCode="0.00E+00">
                  <c:v>-1.8702399999999999E-4</c:v>
                </c:pt>
                <c:pt idx="15033" formatCode="0.00E+00">
                  <c:v>-1.1309799999999999E-4</c:v>
                </c:pt>
                <c:pt idx="15034" formatCode="0.00E+00">
                  <c:v>-3.8826099999999997E-5</c:v>
                </c:pt>
                <c:pt idx="15035" formatCode="0.00E+00">
                  <c:v>3.56966E-5</c:v>
                </c:pt>
                <c:pt idx="15036" formatCode="0.00E+00">
                  <c:v>1.10377E-4</c:v>
                </c:pt>
                <c:pt idx="15037" formatCode="0.00E+00">
                  <c:v>1.85126E-4</c:v>
                </c:pt>
                <c:pt idx="15038" formatCode="0.00E+00">
                  <c:v>2.5985100000000002E-4</c:v>
                </c:pt>
                <c:pt idx="15039" formatCode="0.00E+00">
                  <c:v>3.34455E-4</c:v>
                </c:pt>
                <c:pt idx="15040" formatCode="0.00E+00">
                  <c:v>4.0884200000000003E-4</c:v>
                </c:pt>
                <c:pt idx="15041" formatCode="0.00E+00">
                  <c:v>4.8291600000000001E-4</c:v>
                </c:pt>
                <c:pt idx="15042" formatCode="0.00E+00">
                  <c:v>5.5657799999999996E-4</c:v>
                </c:pt>
                <c:pt idx="15043" formatCode="0.00E+00">
                  <c:v>6.2974400000000001E-4</c:v>
                </c:pt>
                <c:pt idx="15044" formatCode="0.00E+00">
                  <c:v>7.0233299999999997E-4</c:v>
                </c:pt>
                <c:pt idx="15045" formatCode="0.00E+00">
                  <c:v>7.74258E-4</c:v>
                </c:pt>
                <c:pt idx="15046" formatCode="0.00E+00">
                  <c:v>8.4542799999999996E-4</c:v>
                </c:pt>
                <c:pt idx="15047" formatCode="0.00E+00">
                  <c:v>9.1576199999999998E-4</c:v>
                </c:pt>
                <c:pt idx="15048" formatCode="0.00E+00">
                  <c:v>9.8518E-4</c:v>
                </c:pt>
                <c:pt idx="15049" formatCode="0.00E+00">
                  <c:v>1.0536E-3</c:v>
                </c:pt>
                <c:pt idx="15050" formatCode="0.00E+00">
                  <c:v>1.12094E-3</c:v>
                </c:pt>
                <c:pt idx="15051" formatCode="0.00E+00">
                  <c:v>1.1871200000000001E-3</c:v>
                </c:pt>
                <c:pt idx="15052" formatCode="0.00E+00">
                  <c:v>1.25208E-3</c:v>
                </c:pt>
                <c:pt idx="15053" formatCode="0.00E+00">
                  <c:v>1.31573E-3</c:v>
                </c:pt>
                <c:pt idx="15054" formatCode="0.00E+00">
                  <c:v>1.3780000000000001E-3</c:v>
                </c:pt>
                <c:pt idx="15055" formatCode="0.00E+00">
                  <c:v>1.4388300000000001E-3</c:v>
                </c:pt>
                <c:pt idx="15056" formatCode="0.00E+00">
                  <c:v>1.49814E-3</c:v>
                </c:pt>
                <c:pt idx="15057" formatCode="0.00E+00">
                  <c:v>1.5558799999999999E-3</c:v>
                </c:pt>
                <c:pt idx="15058" formatCode="0.00E+00">
                  <c:v>1.6119800000000001E-3</c:v>
                </c:pt>
                <c:pt idx="15059" formatCode="0.00E+00">
                  <c:v>1.6663699999999999E-3</c:v>
                </c:pt>
                <c:pt idx="15060" formatCode="0.00E+00">
                  <c:v>1.719E-3</c:v>
                </c:pt>
                <c:pt idx="15061" formatCode="0.00E+00">
                  <c:v>1.7698200000000001E-3</c:v>
                </c:pt>
                <c:pt idx="15062" formatCode="0.00E+00">
                  <c:v>1.8187699999999999E-3</c:v>
                </c:pt>
                <c:pt idx="15063" formatCode="0.00E+00">
                  <c:v>1.8658100000000001E-3</c:v>
                </c:pt>
                <c:pt idx="15064" formatCode="0.00E+00">
                  <c:v>1.9108899999999999E-3</c:v>
                </c:pt>
                <c:pt idx="15065" formatCode="0.00E+00">
                  <c:v>1.9539700000000002E-3</c:v>
                </c:pt>
                <c:pt idx="15066" formatCode="0.00E+00">
                  <c:v>1.9950100000000002E-3</c:v>
                </c:pt>
                <c:pt idx="15067" formatCode="0.00E+00">
                  <c:v>2.03397E-3</c:v>
                </c:pt>
                <c:pt idx="15068" formatCode="0.00E+00">
                  <c:v>2.0708200000000001E-3</c:v>
                </c:pt>
                <c:pt idx="15069" formatCode="0.00E+00">
                  <c:v>2.10552E-3</c:v>
                </c:pt>
                <c:pt idx="15070" formatCode="0.00E+00">
                  <c:v>2.1380499999999998E-3</c:v>
                </c:pt>
                <c:pt idx="15071" formatCode="0.00E+00">
                  <c:v>2.1683800000000001E-3</c:v>
                </c:pt>
                <c:pt idx="15072" formatCode="0.00E+00">
                  <c:v>2.1964900000000002E-3</c:v>
                </c:pt>
                <c:pt idx="15073" formatCode="0.00E+00">
                  <c:v>2.22236E-3</c:v>
                </c:pt>
                <c:pt idx="15074" formatCode="0.00E+00">
                  <c:v>2.2459799999999999E-3</c:v>
                </c:pt>
                <c:pt idx="15075" formatCode="0.00E+00">
                  <c:v>2.2673300000000001E-3</c:v>
                </c:pt>
                <c:pt idx="15076" formatCode="0.00E+00">
                  <c:v>2.2864000000000001E-3</c:v>
                </c:pt>
                <c:pt idx="15077" formatCode="0.00E+00">
                  <c:v>2.3031900000000001E-3</c:v>
                </c:pt>
                <c:pt idx="15078" formatCode="0.00E+00">
                  <c:v>2.31767E-3</c:v>
                </c:pt>
                <c:pt idx="15079" formatCode="0.00E+00">
                  <c:v>2.3298699999999999E-3</c:v>
                </c:pt>
                <c:pt idx="15080" formatCode="0.00E+00">
                  <c:v>2.3397600000000002E-3</c:v>
                </c:pt>
                <c:pt idx="15081" formatCode="0.00E+00">
                  <c:v>2.3473700000000001E-3</c:v>
                </c:pt>
                <c:pt idx="15082" formatCode="0.00E+00">
                  <c:v>2.3526900000000002E-3</c:v>
                </c:pt>
                <c:pt idx="15083" formatCode="0.00E+00">
                  <c:v>2.3557299999999999E-3</c:v>
                </c:pt>
                <c:pt idx="15084" formatCode="0.00E+00">
                  <c:v>2.35651E-3</c:v>
                </c:pt>
                <c:pt idx="15085" formatCode="0.00E+00">
                  <c:v>2.3550300000000001E-3</c:v>
                </c:pt>
                <c:pt idx="15086" formatCode="0.00E+00">
                  <c:v>2.3513100000000001E-3</c:v>
                </c:pt>
                <c:pt idx="15087" formatCode="0.00E+00">
                  <c:v>2.3453800000000002E-3</c:v>
                </c:pt>
                <c:pt idx="15088" formatCode="0.00E+00">
                  <c:v>2.3372499999999999E-3</c:v>
                </c:pt>
                <c:pt idx="15089" formatCode="0.00E+00">
                  <c:v>2.3269300000000001E-3</c:v>
                </c:pt>
                <c:pt idx="15090" formatCode="0.00E+00">
                  <c:v>2.31446E-3</c:v>
                </c:pt>
                <c:pt idx="15091" formatCode="0.00E+00">
                  <c:v>2.29984E-3</c:v>
                </c:pt>
                <c:pt idx="15092" formatCode="0.00E+00">
                  <c:v>2.2831100000000001E-3</c:v>
                </c:pt>
                <c:pt idx="15093" formatCode="0.00E+00">
                  <c:v>2.2643099999999998E-3</c:v>
                </c:pt>
                <c:pt idx="15094" formatCode="0.00E+00">
                  <c:v>2.2434600000000001E-3</c:v>
                </c:pt>
                <c:pt idx="15095" formatCode="0.00E+00">
                  <c:v>2.2206000000000001E-3</c:v>
                </c:pt>
                <c:pt idx="15096" formatCode="0.00E+00">
                  <c:v>2.1957700000000001E-3</c:v>
                </c:pt>
                <c:pt idx="15097" formatCode="0.00E+00">
                  <c:v>2.1689999999999999E-3</c:v>
                </c:pt>
                <c:pt idx="15098" formatCode="0.00E+00">
                  <c:v>2.1403400000000001E-3</c:v>
                </c:pt>
                <c:pt idx="15099" formatCode="0.00E+00">
                  <c:v>2.10983E-3</c:v>
                </c:pt>
                <c:pt idx="15100" formatCode="0.00E+00">
                  <c:v>2.0775099999999999E-3</c:v>
                </c:pt>
                <c:pt idx="15101" formatCode="0.00E+00">
                  <c:v>2.0434300000000002E-3</c:v>
                </c:pt>
                <c:pt idx="15102" formatCode="0.00E+00">
                  <c:v>2.0076400000000002E-3</c:v>
                </c:pt>
                <c:pt idx="15103" formatCode="0.00E+00">
                  <c:v>1.9701900000000001E-3</c:v>
                </c:pt>
                <c:pt idx="15104" formatCode="0.00E+00">
                  <c:v>1.9311199999999999E-3</c:v>
                </c:pt>
                <c:pt idx="15105" formatCode="0.00E+00">
                  <c:v>1.8904900000000001E-3</c:v>
                </c:pt>
                <c:pt idx="15106" formatCode="0.00E+00">
                  <c:v>1.8483499999999999E-3</c:v>
                </c:pt>
                <c:pt idx="15107" formatCode="0.00E+00">
                  <c:v>1.8047499999999999E-3</c:v>
                </c:pt>
                <c:pt idx="15108" formatCode="0.00E+00">
                  <c:v>1.75976E-3</c:v>
                </c:pt>
                <c:pt idx="15109" formatCode="0.00E+00">
                  <c:v>1.7134299999999999E-3</c:v>
                </c:pt>
                <c:pt idx="15110" formatCode="0.00E+00">
                  <c:v>1.66581E-3</c:v>
                </c:pt>
                <c:pt idx="15111" formatCode="0.00E+00">
                  <c:v>1.61696E-3</c:v>
                </c:pt>
                <c:pt idx="15112" formatCode="0.00E+00">
                  <c:v>1.56694E-3</c:v>
                </c:pt>
                <c:pt idx="15113" formatCode="0.00E+00">
                  <c:v>1.51581E-3</c:v>
                </c:pt>
                <c:pt idx="15114" formatCode="0.00E+00">
                  <c:v>1.4636300000000001E-3</c:v>
                </c:pt>
                <c:pt idx="15115" formatCode="0.00E+00">
                  <c:v>1.41047E-3</c:v>
                </c:pt>
                <c:pt idx="15116" formatCode="0.00E+00">
                  <c:v>1.35637E-3</c:v>
                </c:pt>
                <c:pt idx="15117" formatCode="0.00E+00">
                  <c:v>1.30141E-3</c:v>
                </c:pt>
                <c:pt idx="15118" formatCode="0.00E+00">
                  <c:v>1.2456399999999999E-3</c:v>
                </c:pt>
                <c:pt idx="15119" formatCode="0.00E+00">
                  <c:v>1.1891200000000001E-3</c:v>
                </c:pt>
                <c:pt idx="15120" formatCode="0.00E+00">
                  <c:v>1.13192E-3</c:v>
                </c:pt>
                <c:pt idx="15121" formatCode="0.00E+00">
                  <c:v>1.0740999999999999E-3</c:v>
                </c:pt>
                <c:pt idx="15122" formatCode="0.00E+00">
                  <c:v>1.01571E-3</c:v>
                </c:pt>
                <c:pt idx="15123" formatCode="0.00E+00">
                  <c:v>9.5682700000000005E-4</c:v>
                </c:pt>
                <c:pt idx="15124" formatCode="0.00E+00">
                  <c:v>8.9750099999999998E-4</c:v>
                </c:pt>
                <c:pt idx="15125" formatCode="0.00E+00">
                  <c:v>8.3779500000000001E-4</c:v>
                </c:pt>
                <c:pt idx="15126" formatCode="0.00E+00">
                  <c:v>7.7776799999999997E-4</c:v>
                </c:pt>
                <c:pt idx="15127" formatCode="0.00E+00">
                  <c:v>7.1748000000000005E-4</c:v>
                </c:pt>
                <c:pt idx="15128" formatCode="0.00E+00">
                  <c:v>6.5698999999999998E-4</c:v>
                </c:pt>
                <c:pt idx="15129" formatCode="0.00E+00">
                  <c:v>5.9635500000000002E-4</c:v>
                </c:pt>
                <c:pt idx="15130" formatCode="0.00E+00">
                  <c:v>5.3563299999999999E-4</c:v>
                </c:pt>
                <c:pt idx="15131" formatCode="0.00E+00">
                  <c:v>4.7488100000000002E-4</c:v>
                </c:pt>
                <c:pt idx="15132" formatCode="0.00E+00">
                  <c:v>4.14153E-4</c:v>
                </c:pt>
                <c:pt idx="15133" formatCode="0.00E+00">
                  <c:v>3.53505E-4</c:v>
                </c:pt>
                <c:pt idx="15134" formatCode="0.00E+00">
                  <c:v>2.9299000000000003E-4</c:v>
                </c:pt>
                <c:pt idx="15135" formatCode="0.00E+00">
                  <c:v>2.32661E-4</c:v>
                </c:pt>
                <c:pt idx="15136" formatCode="0.00E+00">
                  <c:v>1.7257000000000001E-4</c:v>
                </c:pt>
                <c:pt idx="15137" formatCode="0.00E+00">
                  <c:v>1.12767E-4</c:v>
                </c:pt>
                <c:pt idx="15138" formatCode="0.00E+00">
                  <c:v>5.3301299999999997E-5</c:v>
                </c:pt>
                <c:pt idx="15139" formatCode="0.00E+00">
                  <c:v>-5.7791899999999998E-6</c:v>
                </c:pt>
                <c:pt idx="15140" formatCode="0.00E+00">
                  <c:v>-6.44276E-5</c:v>
                </c:pt>
                <c:pt idx="15141" formatCode="0.00E+00">
                  <c:v>-1.2259900000000001E-4</c:v>
                </c:pt>
                <c:pt idx="15142" formatCode="0.00E+00">
                  <c:v>-1.8024800000000001E-4</c:v>
                </c:pt>
                <c:pt idx="15143" formatCode="0.00E+00">
                  <c:v>-2.37333E-4</c:v>
                </c:pt>
                <c:pt idx="15144" formatCode="0.00E+00">
                  <c:v>-2.9381200000000001E-4</c:v>
                </c:pt>
                <c:pt idx="15145" formatCode="0.00E+00">
                  <c:v>-3.4964600000000001E-4</c:v>
                </c:pt>
                <c:pt idx="15146" formatCode="0.00E+00">
                  <c:v>-4.0479699999999998E-4</c:v>
                </c:pt>
                <c:pt idx="15147" formatCode="0.00E+00">
                  <c:v>-4.5922600000000002E-4</c:v>
                </c:pt>
                <c:pt idx="15148" formatCode="0.00E+00">
                  <c:v>-5.1289900000000004E-4</c:v>
                </c:pt>
                <c:pt idx="15149" formatCode="0.00E+00">
                  <c:v>-5.6578300000000004E-4</c:v>
                </c:pt>
                <c:pt idx="15150" formatCode="0.00E+00">
                  <c:v>-6.1784399999999999E-4</c:v>
                </c:pt>
                <c:pt idx="15151" formatCode="0.00E+00">
                  <c:v>-6.6905199999999995E-4</c:v>
                </c:pt>
                <c:pt idx="15152" formatCode="0.00E+00">
                  <c:v>-7.1937699999999999E-4</c:v>
                </c:pt>
                <c:pt idx="15153" formatCode="0.00E+00">
                  <c:v>-7.6879300000000004E-4</c:v>
                </c:pt>
                <c:pt idx="15154" formatCode="0.00E+00">
                  <c:v>-8.1727199999999996E-4</c:v>
                </c:pt>
                <c:pt idx="15155" formatCode="0.00E+00">
                  <c:v>-8.6479099999999995E-4</c:v>
                </c:pt>
                <c:pt idx="15156" formatCode="0.00E+00">
                  <c:v>-9.1132599999999995E-4</c:v>
                </c:pt>
                <c:pt idx="15157" formatCode="0.00E+00">
                  <c:v>-9.5685599999999996E-4</c:v>
                </c:pt>
                <c:pt idx="15158" formatCode="0.00E+00">
                  <c:v>-1.00136E-3</c:v>
                </c:pt>
                <c:pt idx="15159" formatCode="0.00E+00">
                  <c:v>-1.0448199999999999E-3</c:v>
                </c:pt>
                <c:pt idx="15160" formatCode="0.00E+00">
                  <c:v>-1.0872200000000001E-3</c:v>
                </c:pt>
                <c:pt idx="15161" formatCode="0.00E+00">
                  <c:v>-1.1285500000000001E-3</c:v>
                </c:pt>
                <c:pt idx="15162" formatCode="0.00E+00">
                  <c:v>-1.1687799999999999E-3</c:v>
                </c:pt>
                <c:pt idx="15163" formatCode="0.00E+00">
                  <c:v>-1.20791E-3</c:v>
                </c:pt>
                <c:pt idx="15164" formatCode="0.00E+00">
                  <c:v>-1.2459299999999999E-3</c:v>
                </c:pt>
                <c:pt idx="15165" formatCode="0.00E+00">
                  <c:v>-1.28283E-3</c:v>
                </c:pt>
                <c:pt idx="15166" formatCode="0.00E+00">
                  <c:v>-1.3185899999999999E-3</c:v>
                </c:pt>
                <c:pt idx="15167" formatCode="0.00E+00">
                  <c:v>-1.35322E-3</c:v>
                </c:pt>
                <c:pt idx="15168" formatCode="0.00E+00">
                  <c:v>-1.3867E-3</c:v>
                </c:pt>
                <c:pt idx="15169" formatCode="0.00E+00">
                  <c:v>-1.4190299999999999E-3</c:v>
                </c:pt>
                <c:pt idx="15170" formatCode="0.00E+00">
                  <c:v>-1.45021E-3</c:v>
                </c:pt>
                <c:pt idx="15171" formatCode="0.00E+00">
                  <c:v>-1.4802400000000001E-3</c:v>
                </c:pt>
                <c:pt idx="15172" formatCode="0.00E+00">
                  <c:v>-1.5091099999999999E-3</c:v>
                </c:pt>
                <c:pt idx="15173" formatCode="0.00E+00">
                  <c:v>-1.5368199999999999E-3</c:v>
                </c:pt>
                <c:pt idx="15174" formatCode="0.00E+00">
                  <c:v>-1.5633800000000001E-3</c:v>
                </c:pt>
                <c:pt idx="15175" formatCode="0.00E+00">
                  <c:v>-1.5887900000000001E-3</c:v>
                </c:pt>
                <c:pt idx="15176" formatCode="0.00E+00">
                  <c:v>-1.61305E-3</c:v>
                </c:pt>
                <c:pt idx="15177" formatCode="0.00E+00">
                  <c:v>-1.6361699999999999E-3</c:v>
                </c:pt>
                <c:pt idx="15178" formatCode="0.00E+00">
                  <c:v>-1.6581499999999999E-3</c:v>
                </c:pt>
                <c:pt idx="15179" formatCode="0.00E+00">
                  <c:v>-1.67899E-3</c:v>
                </c:pt>
                <c:pt idx="15180" formatCode="0.00E+00">
                  <c:v>-1.69871E-3</c:v>
                </c:pt>
                <c:pt idx="15181" formatCode="0.00E+00">
                  <c:v>-1.7173100000000001E-3</c:v>
                </c:pt>
                <c:pt idx="15182" formatCode="0.00E+00">
                  <c:v>-1.7348000000000001E-3</c:v>
                </c:pt>
                <c:pt idx="15183" formatCode="0.00E+00">
                  <c:v>-1.75118E-3</c:v>
                </c:pt>
                <c:pt idx="15184" formatCode="0.00E+00">
                  <c:v>-1.76647E-3</c:v>
                </c:pt>
                <c:pt idx="15185" formatCode="0.00E+00">
                  <c:v>-1.78068E-3</c:v>
                </c:pt>
                <c:pt idx="15186" formatCode="0.00E+00">
                  <c:v>-1.79382E-3</c:v>
                </c:pt>
                <c:pt idx="15187" formatCode="0.00E+00">
                  <c:v>-1.8058900000000001E-3</c:v>
                </c:pt>
                <c:pt idx="15188" formatCode="0.00E+00">
                  <c:v>-1.8169099999999999E-3</c:v>
                </c:pt>
                <c:pt idx="15189" formatCode="0.00E+00">
                  <c:v>-1.8268900000000001E-3</c:v>
                </c:pt>
                <c:pt idx="15190" formatCode="0.00E+00">
                  <c:v>-1.83584E-3</c:v>
                </c:pt>
                <c:pt idx="15191" formatCode="0.00E+00">
                  <c:v>-1.8437799999999999E-3</c:v>
                </c:pt>
                <c:pt idx="15192" formatCode="0.00E+00">
                  <c:v>-1.85071E-3</c:v>
                </c:pt>
                <c:pt idx="15193" formatCode="0.00E+00">
                  <c:v>-1.85666E-3</c:v>
                </c:pt>
                <c:pt idx="15194" formatCode="0.00E+00">
                  <c:v>-1.86162E-3</c:v>
                </c:pt>
                <c:pt idx="15195" formatCode="0.00E+00">
                  <c:v>-1.86561E-3</c:v>
                </c:pt>
                <c:pt idx="15196" formatCode="0.00E+00">
                  <c:v>-1.8686600000000001E-3</c:v>
                </c:pt>
                <c:pt idx="15197" formatCode="0.00E+00">
                  <c:v>-1.87076E-3</c:v>
                </c:pt>
                <c:pt idx="15198" formatCode="0.00E+00">
                  <c:v>-1.8719299999999999E-3</c:v>
                </c:pt>
                <c:pt idx="15199" formatCode="0.00E+00">
                  <c:v>-1.87218E-3</c:v>
                </c:pt>
                <c:pt idx="15200" formatCode="0.00E+00">
                  <c:v>-1.8715299999999999E-3</c:v>
                </c:pt>
                <c:pt idx="15201" formatCode="0.00E+00">
                  <c:v>-1.86999E-3</c:v>
                </c:pt>
                <c:pt idx="15202" formatCode="0.00E+00">
                  <c:v>-1.86757E-3</c:v>
                </c:pt>
                <c:pt idx="15203" formatCode="0.00E+00">
                  <c:v>-1.8642800000000001E-3</c:v>
                </c:pt>
                <c:pt idx="15204" formatCode="0.00E+00">
                  <c:v>-1.86013E-3</c:v>
                </c:pt>
                <c:pt idx="15205" formatCode="0.00E+00">
                  <c:v>-1.8551399999999999E-3</c:v>
                </c:pt>
                <c:pt idx="15206" formatCode="0.00E+00">
                  <c:v>-1.8492999999999999E-3</c:v>
                </c:pt>
                <c:pt idx="15207" formatCode="0.00E+00">
                  <c:v>-1.8426499999999999E-3</c:v>
                </c:pt>
                <c:pt idx="15208" formatCode="0.00E+00">
                  <c:v>-1.8351800000000001E-3</c:v>
                </c:pt>
                <c:pt idx="15209" formatCode="0.00E+00">
                  <c:v>-1.8269E-3</c:v>
                </c:pt>
                <c:pt idx="15210" formatCode="0.00E+00">
                  <c:v>-1.8178300000000001E-3</c:v>
                </c:pt>
                <c:pt idx="15211" formatCode="0.00E+00">
                  <c:v>-1.8079700000000001E-3</c:v>
                </c:pt>
                <c:pt idx="15212" formatCode="0.00E+00">
                  <c:v>-1.79733E-3</c:v>
                </c:pt>
                <c:pt idx="15213" formatCode="0.00E+00">
                  <c:v>-1.78593E-3</c:v>
                </c:pt>
                <c:pt idx="15214" formatCode="0.00E+00">
                  <c:v>-1.7737499999999999E-3</c:v>
                </c:pt>
                <c:pt idx="15215" formatCode="0.00E+00">
                  <c:v>-1.7608299999999999E-3</c:v>
                </c:pt>
                <c:pt idx="15216" formatCode="0.00E+00">
                  <c:v>-1.74715E-3</c:v>
                </c:pt>
                <c:pt idx="15217" formatCode="0.00E+00">
                  <c:v>-1.73273E-3</c:v>
                </c:pt>
                <c:pt idx="15218" formatCode="0.00E+00">
                  <c:v>-1.7175700000000001E-3</c:v>
                </c:pt>
                <c:pt idx="15219" formatCode="0.00E+00">
                  <c:v>-1.7016799999999999E-3</c:v>
                </c:pt>
                <c:pt idx="15220" formatCode="0.00E+00">
                  <c:v>-1.6850599999999999E-3</c:v>
                </c:pt>
                <c:pt idx="15221" formatCode="0.00E+00">
                  <c:v>-1.66771E-3</c:v>
                </c:pt>
                <c:pt idx="15222" formatCode="0.00E+00">
                  <c:v>-1.6496499999999999E-3</c:v>
                </c:pt>
                <c:pt idx="15223" formatCode="0.00E+00">
                  <c:v>-1.63087E-3</c:v>
                </c:pt>
                <c:pt idx="15224" formatCode="0.00E+00">
                  <c:v>-1.61137E-3</c:v>
                </c:pt>
                <c:pt idx="15225" formatCode="0.00E+00">
                  <c:v>-1.59117E-3</c:v>
                </c:pt>
                <c:pt idx="15226" formatCode="0.00E+00">
                  <c:v>-1.57026E-3</c:v>
                </c:pt>
                <c:pt idx="15227" formatCode="0.00E+00">
                  <c:v>-1.54864E-3</c:v>
                </c:pt>
                <c:pt idx="15228" formatCode="0.00E+00">
                  <c:v>-1.5263099999999999E-3</c:v>
                </c:pt>
                <c:pt idx="15229" formatCode="0.00E+00">
                  <c:v>-1.5032800000000001E-3</c:v>
                </c:pt>
                <c:pt idx="15230" formatCode="0.00E+00">
                  <c:v>-1.4795399999999999E-3</c:v>
                </c:pt>
                <c:pt idx="15231" formatCode="0.00E+00">
                  <c:v>-1.4551E-3</c:v>
                </c:pt>
                <c:pt idx="15232" formatCode="0.00E+00">
                  <c:v>-1.4299600000000001E-3</c:v>
                </c:pt>
                <c:pt idx="15233" formatCode="0.00E+00">
                  <c:v>-1.4041100000000001E-3</c:v>
                </c:pt>
                <c:pt idx="15234" formatCode="0.00E+00">
                  <c:v>-1.3775599999999999E-3</c:v>
                </c:pt>
                <c:pt idx="15235" formatCode="0.00E+00">
                  <c:v>-1.35031E-3</c:v>
                </c:pt>
                <c:pt idx="15236" formatCode="0.00E+00">
                  <c:v>-1.3223499999999999E-3</c:v>
                </c:pt>
                <c:pt idx="15237" formatCode="0.00E+00">
                  <c:v>-1.2936899999999999E-3</c:v>
                </c:pt>
                <c:pt idx="15238" formatCode="0.00E+00">
                  <c:v>-1.26432E-3</c:v>
                </c:pt>
                <c:pt idx="15239" formatCode="0.00E+00">
                  <c:v>-1.2342399999999999E-3</c:v>
                </c:pt>
                <c:pt idx="15240" formatCode="0.00E+00">
                  <c:v>-1.20345E-3</c:v>
                </c:pt>
                <c:pt idx="15241" formatCode="0.00E+00">
                  <c:v>-1.1719600000000001E-3</c:v>
                </c:pt>
                <c:pt idx="15242" formatCode="0.00E+00">
                  <c:v>-1.1397600000000001E-3</c:v>
                </c:pt>
                <c:pt idx="15243" formatCode="0.00E+00">
                  <c:v>-1.10684E-3</c:v>
                </c:pt>
                <c:pt idx="15244" formatCode="0.00E+00">
                  <c:v>-1.0732199999999999E-3</c:v>
                </c:pt>
                <c:pt idx="15245" formatCode="0.00E+00">
                  <c:v>-1.03889E-3</c:v>
                </c:pt>
                <c:pt idx="15246" formatCode="0.00E+00">
                  <c:v>-1.0038499999999999E-3</c:v>
                </c:pt>
                <c:pt idx="15247" formatCode="0.00E+00">
                  <c:v>-9.6809499999999998E-4</c:v>
                </c:pt>
                <c:pt idx="15248" formatCode="0.00E+00">
                  <c:v>-9.3163399999999998E-4</c:v>
                </c:pt>
                <c:pt idx="15249" formatCode="0.00E+00">
                  <c:v>-8.94465E-4</c:v>
                </c:pt>
                <c:pt idx="15250" formatCode="0.00E+00">
                  <c:v>-8.5658999999999996E-4</c:v>
                </c:pt>
                <c:pt idx="15251" formatCode="0.00E+00">
                  <c:v>-8.1800999999999998E-4</c:v>
                </c:pt>
                <c:pt idx="15252" formatCode="0.00E+00">
                  <c:v>-7.7873000000000005E-4</c:v>
                </c:pt>
                <c:pt idx="15253" formatCode="0.00E+00">
                  <c:v>-7.3875000000000004E-4</c:v>
                </c:pt>
                <c:pt idx="15254" formatCode="0.00E+00">
                  <c:v>-6.9807599999999995E-4</c:v>
                </c:pt>
                <c:pt idx="15255" formatCode="0.00E+00">
                  <c:v>-6.5671000000000002E-4</c:v>
                </c:pt>
                <c:pt idx="15256" formatCode="0.00E+00">
                  <c:v>-6.1465900000000004E-4</c:v>
                </c:pt>
                <c:pt idx="15257" formatCode="0.00E+00">
                  <c:v>-5.7192799999999998E-4</c:v>
                </c:pt>
                <c:pt idx="15258" formatCode="0.00E+00">
                  <c:v>-5.2852400000000005E-4</c:v>
                </c:pt>
                <c:pt idx="15259" formatCode="0.00E+00">
                  <c:v>-4.8445299999999998E-4</c:v>
                </c:pt>
                <c:pt idx="15260" formatCode="0.00E+00">
                  <c:v>-4.3972299999999999E-4</c:v>
                </c:pt>
                <c:pt idx="15261" formatCode="0.00E+00">
                  <c:v>-3.9434399999999998E-4</c:v>
                </c:pt>
                <c:pt idx="15262" formatCode="0.00E+00">
                  <c:v>-3.4832500000000002E-4</c:v>
                </c:pt>
                <c:pt idx="15263" formatCode="0.00E+00">
                  <c:v>-3.0167699999999998E-4</c:v>
                </c:pt>
                <c:pt idx="15264" formatCode="0.00E+00">
                  <c:v>-2.5441199999999998E-4</c:v>
                </c:pt>
                <c:pt idx="15265" formatCode="0.00E+00">
                  <c:v>-2.06543E-4</c:v>
                </c:pt>
                <c:pt idx="15266" formatCode="0.00E+00">
                  <c:v>-1.5808200000000001E-4</c:v>
                </c:pt>
                <c:pt idx="15267" formatCode="0.00E+00">
                  <c:v>-1.09045E-4</c:v>
                </c:pt>
                <c:pt idx="15268" formatCode="0.00E+00">
                  <c:v>-5.9447600000000003E-5</c:v>
                </c:pt>
                <c:pt idx="15269" formatCode="0.00E+00">
                  <c:v>-9.3068500000000005E-6</c:v>
                </c:pt>
                <c:pt idx="15270" formatCode="0.00E+00">
                  <c:v>4.1359300000000002E-5</c:v>
                </c:pt>
                <c:pt idx="15271" formatCode="0.00E+00">
                  <c:v>9.2531800000000001E-5</c:v>
                </c:pt>
                <c:pt idx="15272" formatCode="0.00E+00">
                  <c:v>1.4418999999999999E-4</c:v>
                </c:pt>
                <c:pt idx="15273" formatCode="0.00E+00">
                  <c:v>1.9631299999999999E-4</c:v>
                </c:pt>
                <c:pt idx="15274" formatCode="0.00E+00">
                  <c:v>2.48877E-4</c:v>
                </c:pt>
                <c:pt idx="15275" formatCode="0.00E+00">
                  <c:v>3.0185999999999999E-4</c:v>
                </c:pt>
                <c:pt idx="15276" formatCode="0.00E+00">
                  <c:v>3.5523500000000002E-4</c:v>
                </c:pt>
                <c:pt idx="15277" formatCode="0.00E+00">
                  <c:v>4.0897600000000002E-4</c:v>
                </c:pt>
                <c:pt idx="15278" formatCode="0.00E+00">
                  <c:v>4.6305599999999999E-4</c:v>
                </c:pt>
                <c:pt idx="15279" formatCode="0.00E+00">
                  <c:v>5.1744699999999998E-4</c:v>
                </c:pt>
                <c:pt idx="15280" formatCode="0.00E+00">
                  <c:v>5.7211800000000004E-4</c:v>
                </c:pt>
                <c:pt idx="15281" formatCode="0.00E+00">
                  <c:v>6.2703800000000001E-4</c:v>
                </c:pt>
                <c:pt idx="15282" formatCode="0.00E+00">
                  <c:v>6.8217400000000002E-4</c:v>
                </c:pt>
                <c:pt idx="15283" formatCode="0.00E+00">
                  <c:v>7.37494E-4</c:v>
                </c:pt>
                <c:pt idx="15284" formatCode="0.00E+00">
                  <c:v>7.9296300000000004E-4</c:v>
                </c:pt>
                <c:pt idx="15285" formatCode="0.00E+00">
                  <c:v>8.48543E-4</c:v>
                </c:pt>
                <c:pt idx="15286" formatCode="0.00E+00">
                  <c:v>9.0419999999999997E-4</c:v>
                </c:pt>
                <c:pt idx="15287" formatCode="0.00E+00">
                  <c:v>9.5989299999999997E-4</c:v>
                </c:pt>
                <c:pt idx="15288" formatCode="0.00E+00">
                  <c:v>1.01559E-3</c:v>
                </c:pt>
                <c:pt idx="15289" formatCode="0.00E+00">
                  <c:v>1.0712300000000001E-3</c:v>
                </c:pt>
                <c:pt idx="15290" formatCode="0.00E+00">
                  <c:v>1.1268000000000001E-3</c:v>
                </c:pt>
                <c:pt idx="15291" formatCode="0.00E+00">
                  <c:v>1.18224E-3</c:v>
                </c:pt>
                <c:pt idx="15292" formatCode="0.00E+00">
                  <c:v>1.23751E-3</c:v>
                </c:pt>
                <c:pt idx="15293" formatCode="0.00E+00">
                  <c:v>1.2925600000000001E-3</c:v>
                </c:pt>
                <c:pt idx="15294" formatCode="0.00E+00">
                  <c:v>1.3473599999999999E-3</c:v>
                </c:pt>
                <c:pt idx="15295" formatCode="0.00E+00">
                  <c:v>1.4018500000000001E-3</c:v>
                </c:pt>
                <c:pt idx="15296" formatCode="0.00E+00">
                  <c:v>1.4559900000000001E-3</c:v>
                </c:pt>
                <c:pt idx="15297" formatCode="0.00E+00">
                  <c:v>1.5097299999999999E-3</c:v>
                </c:pt>
                <c:pt idx="15298" formatCode="0.00E+00">
                  <c:v>1.5630100000000001E-3</c:v>
                </c:pt>
                <c:pt idx="15299" formatCode="0.00E+00">
                  <c:v>1.6157999999999999E-3</c:v>
                </c:pt>
                <c:pt idx="15300" formatCode="0.00E+00">
                  <c:v>1.6680499999999999E-3</c:v>
                </c:pt>
                <c:pt idx="15301" formatCode="0.00E+00">
                  <c:v>1.7196900000000001E-3</c:v>
                </c:pt>
                <c:pt idx="15302" formatCode="0.00E+00">
                  <c:v>1.77068E-3</c:v>
                </c:pt>
                <c:pt idx="15303" formatCode="0.00E+00">
                  <c:v>1.8209700000000001E-3</c:v>
                </c:pt>
                <c:pt idx="15304" formatCode="0.00E+00">
                  <c:v>1.8705099999999999E-3</c:v>
                </c:pt>
                <c:pt idx="15305" formatCode="0.00E+00">
                  <c:v>1.91924E-3</c:v>
                </c:pt>
                <c:pt idx="15306" formatCode="0.00E+00">
                  <c:v>1.9671100000000002E-3</c:v>
                </c:pt>
                <c:pt idx="15307" formatCode="0.00E+00">
                  <c:v>2.0140700000000002E-3</c:v>
                </c:pt>
                <c:pt idx="15308" formatCode="0.00E+00">
                  <c:v>2.0600699999999998E-3</c:v>
                </c:pt>
                <c:pt idx="15309" formatCode="0.00E+00">
                  <c:v>2.1050499999999998E-3</c:v>
                </c:pt>
                <c:pt idx="15310" formatCode="0.00E+00">
                  <c:v>2.1489600000000001E-3</c:v>
                </c:pt>
                <c:pt idx="15311" formatCode="0.00E+00">
                  <c:v>2.1917500000000001E-3</c:v>
                </c:pt>
                <c:pt idx="15312" formatCode="0.00E+00">
                  <c:v>2.2333600000000002E-3</c:v>
                </c:pt>
                <c:pt idx="15313" formatCode="0.00E+00">
                  <c:v>2.2737399999999998E-3</c:v>
                </c:pt>
                <c:pt idx="15314" formatCode="0.00E+00">
                  <c:v>2.31285E-3</c:v>
                </c:pt>
                <c:pt idx="15315" formatCode="0.00E+00">
                  <c:v>2.3506099999999999E-3</c:v>
                </c:pt>
                <c:pt idx="15316" formatCode="0.00E+00">
                  <c:v>2.3869999999999998E-3</c:v>
                </c:pt>
                <c:pt idx="15317" formatCode="0.00E+00">
                  <c:v>2.42194E-3</c:v>
                </c:pt>
                <c:pt idx="15318" formatCode="0.00E+00">
                  <c:v>2.4553999999999999E-3</c:v>
                </c:pt>
                <c:pt idx="15319" formatCode="0.00E+00">
                  <c:v>2.4873199999999999E-3</c:v>
                </c:pt>
                <c:pt idx="15320" formatCode="0.00E+00">
                  <c:v>2.5176600000000001E-3</c:v>
                </c:pt>
                <c:pt idx="15321" formatCode="0.00E+00">
                  <c:v>2.5463600000000001E-3</c:v>
                </c:pt>
                <c:pt idx="15322" formatCode="0.00E+00">
                  <c:v>2.5733900000000001E-3</c:v>
                </c:pt>
                <c:pt idx="15323" formatCode="0.00E+00">
                  <c:v>2.5986799999999999E-3</c:v>
                </c:pt>
                <c:pt idx="15324" formatCode="0.00E+00">
                  <c:v>2.6221999999999999E-3</c:v>
                </c:pt>
                <c:pt idx="15325" formatCode="0.00E+00">
                  <c:v>2.6438999999999998E-3</c:v>
                </c:pt>
                <c:pt idx="15326" formatCode="0.00E+00">
                  <c:v>2.6637399999999999E-3</c:v>
                </c:pt>
                <c:pt idx="15327" formatCode="0.00E+00">
                  <c:v>2.6816800000000001E-3</c:v>
                </c:pt>
                <c:pt idx="15328" formatCode="0.00E+00">
                  <c:v>2.6976700000000001E-3</c:v>
                </c:pt>
                <c:pt idx="15329" formatCode="0.00E+00">
                  <c:v>2.7116800000000002E-3</c:v>
                </c:pt>
                <c:pt idx="15330" formatCode="0.00E+00">
                  <c:v>2.7236700000000001E-3</c:v>
                </c:pt>
                <c:pt idx="15331" formatCode="0.00E+00">
                  <c:v>2.73361E-3</c:v>
                </c:pt>
                <c:pt idx="15332" formatCode="0.00E+00">
                  <c:v>2.7414499999999999E-3</c:v>
                </c:pt>
                <c:pt idx="15333" formatCode="0.00E+00">
                  <c:v>2.7471700000000002E-3</c:v>
                </c:pt>
                <c:pt idx="15334" formatCode="0.00E+00">
                  <c:v>2.7507400000000002E-3</c:v>
                </c:pt>
                <c:pt idx="15335" formatCode="0.00E+00">
                  <c:v>2.7521199999999998E-3</c:v>
                </c:pt>
                <c:pt idx="15336" formatCode="0.00E+00">
                  <c:v>2.75129E-3</c:v>
                </c:pt>
                <c:pt idx="15337" formatCode="0.00E+00">
                  <c:v>2.7482299999999999E-3</c:v>
                </c:pt>
                <c:pt idx="15338" formatCode="0.00E+00">
                  <c:v>2.7428999999999999E-3</c:v>
                </c:pt>
                <c:pt idx="15339" formatCode="0.00E+00">
                  <c:v>2.7353E-3</c:v>
                </c:pt>
                <c:pt idx="15340" formatCode="0.00E+00">
                  <c:v>2.7253999999999998E-3</c:v>
                </c:pt>
                <c:pt idx="15341" formatCode="0.00E+00">
                  <c:v>2.7131799999999999E-3</c:v>
                </c:pt>
                <c:pt idx="15342" formatCode="0.00E+00">
                  <c:v>2.69863E-3</c:v>
                </c:pt>
                <c:pt idx="15343" formatCode="0.00E+00">
                  <c:v>2.6817299999999998E-3</c:v>
                </c:pt>
                <c:pt idx="15344" formatCode="0.00E+00">
                  <c:v>2.6624800000000001E-3</c:v>
                </c:pt>
                <c:pt idx="15345" formatCode="0.00E+00">
                  <c:v>2.64088E-3</c:v>
                </c:pt>
                <c:pt idx="15346" formatCode="0.00E+00">
                  <c:v>2.6169000000000001E-3</c:v>
                </c:pt>
                <c:pt idx="15347" formatCode="0.00E+00">
                  <c:v>2.59056E-3</c:v>
                </c:pt>
                <c:pt idx="15348" formatCode="0.00E+00">
                  <c:v>2.5618500000000001E-3</c:v>
                </c:pt>
                <c:pt idx="15349" formatCode="0.00E+00">
                  <c:v>2.5307699999999999E-3</c:v>
                </c:pt>
                <c:pt idx="15350" formatCode="0.00E+00">
                  <c:v>2.4973199999999999E-3</c:v>
                </c:pt>
                <c:pt idx="15351" formatCode="0.00E+00">
                  <c:v>2.46152E-3</c:v>
                </c:pt>
                <c:pt idx="15352" formatCode="0.00E+00">
                  <c:v>2.4233800000000002E-3</c:v>
                </c:pt>
                <c:pt idx="15353" formatCode="0.00E+00">
                  <c:v>2.3828999999999999E-3</c:v>
                </c:pt>
                <c:pt idx="15354" formatCode="0.00E+00">
                  <c:v>2.3401099999999998E-3</c:v>
                </c:pt>
                <c:pt idx="15355" formatCode="0.00E+00">
                  <c:v>2.2950100000000001E-3</c:v>
                </c:pt>
                <c:pt idx="15356" formatCode="0.00E+00">
                  <c:v>2.24764E-3</c:v>
                </c:pt>
                <c:pt idx="15357" formatCode="0.00E+00">
                  <c:v>2.1980099999999998E-3</c:v>
                </c:pt>
                <c:pt idx="15358" formatCode="0.00E+00">
                  <c:v>2.1461399999999999E-3</c:v>
                </c:pt>
                <c:pt idx="15359" formatCode="0.00E+00">
                  <c:v>2.0920700000000001E-3</c:v>
                </c:pt>
                <c:pt idx="15360" formatCode="0.00E+00">
                  <c:v>2.0358300000000002E-3</c:v>
                </c:pt>
                <c:pt idx="15361" formatCode="0.00E+00">
                  <c:v>1.97745E-3</c:v>
                </c:pt>
                <c:pt idx="15362" formatCode="0.00E+00">
                  <c:v>1.9169600000000001E-3</c:v>
                </c:pt>
                <c:pt idx="15363" formatCode="0.00E+00">
                  <c:v>1.8544099999999999E-3</c:v>
                </c:pt>
                <c:pt idx="15364" formatCode="0.00E+00">
                  <c:v>1.7898300000000001E-3</c:v>
                </c:pt>
                <c:pt idx="15365" formatCode="0.00E+00">
                  <c:v>1.72328E-3</c:v>
                </c:pt>
                <c:pt idx="15366" formatCode="0.00E+00">
                  <c:v>1.65478E-3</c:v>
                </c:pt>
                <c:pt idx="15367" formatCode="0.00E+00">
                  <c:v>1.5843999999999999E-3</c:v>
                </c:pt>
                <c:pt idx="15368" formatCode="0.00E+00">
                  <c:v>1.5121900000000001E-3</c:v>
                </c:pt>
                <c:pt idx="15369" formatCode="0.00E+00">
                  <c:v>1.43819E-3</c:v>
                </c:pt>
                <c:pt idx="15370" formatCode="0.00E+00">
                  <c:v>1.36246E-3</c:v>
                </c:pt>
                <c:pt idx="15371" formatCode="0.00E+00">
                  <c:v>1.28506E-3</c:v>
                </c:pt>
                <c:pt idx="15372" formatCode="0.00E+00">
                  <c:v>1.20605E-3</c:v>
                </c:pt>
                <c:pt idx="15373" formatCode="0.00E+00">
                  <c:v>1.1255E-3</c:v>
                </c:pt>
                <c:pt idx="15374" formatCode="0.00E+00">
                  <c:v>1.04346E-3</c:v>
                </c:pt>
                <c:pt idx="15375" formatCode="0.00E+00">
                  <c:v>9.6000700000000003E-4</c:v>
                </c:pt>
                <c:pt idx="15376" formatCode="0.00E+00">
                  <c:v>8.7520399999999998E-4</c:v>
                </c:pt>
                <c:pt idx="15377" formatCode="0.00E+00">
                  <c:v>7.8912199999999996E-4</c:v>
                </c:pt>
                <c:pt idx="15378" formatCode="0.00E+00">
                  <c:v>7.0183400000000003E-4</c:v>
                </c:pt>
                <c:pt idx="15379" formatCode="0.00E+00">
                  <c:v>6.1341300000000004E-4</c:v>
                </c:pt>
                <c:pt idx="15380" formatCode="0.00E+00">
                  <c:v>5.2393600000000002E-4</c:v>
                </c:pt>
                <c:pt idx="15381" formatCode="0.00E+00">
                  <c:v>4.3347900000000001E-4</c:v>
                </c:pt>
                <c:pt idx="15382" formatCode="0.00E+00">
                  <c:v>3.4212199999999999E-4</c:v>
                </c:pt>
                <c:pt idx="15383" formatCode="0.00E+00">
                  <c:v>2.4994500000000001E-4</c:v>
                </c:pt>
                <c:pt idx="15384" formatCode="0.00E+00">
                  <c:v>1.57028E-4</c:v>
                </c:pt>
                <c:pt idx="15385" formatCode="0.00E+00">
                  <c:v>6.3456500000000005E-5</c:v>
                </c:pt>
                <c:pt idx="15386" formatCode="0.00E+00">
                  <c:v>-3.0686799999999999E-5</c:v>
                </c:pt>
                <c:pt idx="15387" formatCode="0.00E+00">
                  <c:v>-1.2531599999999999E-4</c:v>
                </c:pt>
                <c:pt idx="15388" formatCode="0.00E+00">
                  <c:v>-2.2034499999999999E-4</c:v>
                </c:pt>
                <c:pt idx="15389" formatCode="0.00E+00">
                  <c:v>-3.1568699999999999E-4</c:v>
                </c:pt>
                <c:pt idx="15390" formatCode="0.00E+00">
                  <c:v>-4.1125299999999999E-4</c:v>
                </c:pt>
                <c:pt idx="15391" formatCode="0.00E+00">
                  <c:v>-5.06954E-4</c:v>
                </c:pt>
                <c:pt idx="15392" formatCode="0.00E+00">
                  <c:v>-6.0270099999999997E-4</c:v>
                </c:pt>
                <c:pt idx="15393" formatCode="0.00E+00">
                  <c:v>-6.9840500000000003E-4</c:v>
                </c:pt>
                <c:pt idx="15394" formatCode="0.00E+00">
                  <c:v>-7.9397300000000001E-4</c:v>
                </c:pt>
                <c:pt idx="15395" formatCode="0.00E+00">
                  <c:v>-8.8931600000000002E-4</c:v>
                </c:pt>
                <c:pt idx="15396" formatCode="0.00E+00">
                  <c:v>-9.8434299999999994E-4</c:v>
                </c:pt>
                <c:pt idx="15397" formatCode="0.00E+00">
                  <c:v>-1.0789599999999999E-3</c:v>
                </c:pt>
                <c:pt idx="15398" formatCode="0.00E+00">
                  <c:v>-1.17308E-3</c:v>
                </c:pt>
                <c:pt idx="15399" formatCode="0.00E+00">
                  <c:v>-1.26661E-3</c:v>
                </c:pt>
                <c:pt idx="15400" formatCode="0.00E+00">
                  <c:v>-1.3594600000000001E-3</c:v>
                </c:pt>
                <c:pt idx="15401" formatCode="0.00E+00">
                  <c:v>-1.4515400000000001E-3</c:v>
                </c:pt>
                <c:pt idx="15402" formatCode="0.00E+00">
                  <c:v>-1.5427500000000001E-3</c:v>
                </c:pt>
                <c:pt idx="15403" formatCode="0.00E+00">
                  <c:v>-1.6330100000000001E-3</c:v>
                </c:pt>
                <c:pt idx="15404" formatCode="0.00E+00">
                  <c:v>-1.7222400000000001E-3</c:v>
                </c:pt>
                <c:pt idx="15405" formatCode="0.00E+00">
                  <c:v>-1.81033E-3</c:v>
                </c:pt>
                <c:pt idx="15406" formatCode="0.00E+00">
                  <c:v>-1.8971999999999999E-3</c:v>
                </c:pt>
                <c:pt idx="15407" formatCode="0.00E+00">
                  <c:v>-1.98277E-3</c:v>
                </c:pt>
                <c:pt idx="15408" formatCode="0.00E+00">
                  <c:v>-2.0669600000000001E-3</c:v>
                </c:pt>
                <c:pt idx="15409" formatCode="0.00E+00">
                  <c:v>-2.1496599999999999E-3</c:v>
                </c:pt>
                <c:pt idx="15410" formatCode="0.00E+00">
                  <c:v>-2.2308100000000002E-3</c:v>
                </c:pt>
                <c:pt idx="15411" formatCode="0.00E+00">
                  <c:v>-2.3103199999999998E-3</c:v>
                </c:pt>
                <c:pt idx="15412" formatCode="0.00E+00">
                  <c:v>-2.3881100000000001E-3</c:v>
                </c:pt>
                <c:pt idx="15413" formatCode="0.00E+00">
                  <c:v>-2.4640999999999999E-3</c:v>
                </c:pt>
                <c:pt idx="15414" formatCode="0.00E+00">
                  <c:v>-2.5382099999999999E-3</c:v>
                </c:pt>
                <c:pt idx="15415" formatCode="0.00E+00">
                  <c:v>-2.6103599999999999E-3</c:v>
                </c:pt>
                <c:pt idx="15416" formatCode="0.00E+00">
                  <c:v>-2.6804900000000002E-3</c:v>
                </c:pt>
                <c:pt idx="15417" formatCode="0.00E+00">
                  <c:v>-2.74852E-3</c:v>
                </c:pt>
                <c:pt idx="15418" formatCode="0.00E+00">
                  <c:v>-2.81438E-3</c:v>
                </c:pt>
                <c:pt idx="15419" formatCode="0.00E+00">
                  <c:v>-2.8779999999999999E-3</c:v>
                </c:pt>
                <c:pt idx="15420" formatCode="0.00E+00">
                  <c:v>-2.93932E-3</c:v>
                </c:pt>
                <c:pt idx="15421" formatCode="0.00E+00">
                  <c:v>-2.99826E-3</c:v>
                </c:pt>
                <c:pt idx="15422" formatCode="0.00E+00">
                  <c:v>-3.05478E-3</c:v>
                </c:pt>
                <c:pt idx="15423" formatCode="0.00E+00">
                  <c:v>-3.1088000000000001E-3</c:v>
                </c:pt>
                <c:pt idx="15424" formatCode="0.00E+00">
                  <c:v>-3.1602800000000001E-3</c:v>
                </c:pt>
                <c:pt idx="15425" formatCode="0.00E+00">
                  <c:v>-3.20916E-3</c:v>
                </c:pt>
                <c:pt idx="15426" formatCode="0.00E+00">
                  <c:v>-3.25538E-3</c:v>
                </c:pt>
                <c:pt idx="15427" formatCode="0.00E+00">
                  <c:v>-3.2989E-3</c:v>
                </c:pt>
                <c:pt idx="15428" formatCode="0.00E+00">
                  <c:v>-3.3396699999999999E-3</c:v>
                </c:pt>
                <c:pt idx="15429" formatCode="0.00E+00">
                  <c:v>-3.3776499999999998E-3</c:v>
                </c:pt>
                <c:pt idx="15430" formatCode="0.00E+00">
                  <c:v>-3.4127900000000002E-3</c:v>
                </c:pt>
                <c:pt idx="15431" formatCode="0.00E+00">
                  <c:v>-3.4450499999999998E-3</c:v>
                </c:pt>
                <c:pt idx="15432" formatCode="0.00E+00">
                  <c:v>-3.4744099999999998E-3</c:v>
                </c:pt>
                <c:pt idx="15433" formatCode="0.00E+00">
                  <c:v>-3.5008299999999999E-3</c:v>
                </c:pt>
                <c:pt idx="15434" formatCode="0.00E+00">
                  <c:v>-3.5242699999999999E-3</c:v>
                </c:pt>
                <c:pt idx="15435" formatCode="0.00E+00">
                  <c:v>-3.5447199999999999E-3</c:v>
                </c:pt>
                <c:pt idx="15436" formatCode="0.00E+00">
                  <c:v>-3.5621400000000001E-3</c:v>
                </c:pt>
                <c:pt idx="15437" formatCode="0.00E+00">
                  <c:v>-3.5765200000000001E-3</c:v>
                </c:pt>
                <c:pt idx="15438" formatCode="0.00E+00">
                  <c:v>-3.5878400000000001E-3</c:v>
                </c:pt>
                <c:pt idx="15439" formatCode="0.00E+00">
                  <c:v>-3.5960800000000002E-3</c:v>
                </c:pt>
                <c:pt idx="15440" formatCode="0.00E+00">
                  <c:v>-3.60123E-3</c:v>
                </c:pt>
                <c:pt idx="15441" formatCode="0.00E+00">
                  <c:v>-3.6032899999999999E-3</c:v>
                </c:pt>
                <c:pt idx="15442" formatCode="0.00E+00">
                  <c:v>-3.60225E-3</c:v>
                </c:pt>
                <c:pt idx="15443" formatCode="0.00E+00">
                  <c:v>-3.5980999999999999E-3</c:v>
                </c:pt>
                <c:pt idx="15444" formatCode="0.00E+00">
                  <c:v>-3.59085E-3</c:v>
                </c:pt>
                <c:pt idx="15445" formatCode="0.00E+00">
                  <c:v>-3.5804999999999999E-3</c:v>
                </c:pt>
                <c:pt idx="15446" formatCode="0.00E+00">
                  <c:v>-3.5670599999999999E-3</c:v>
                </c:pt>
                <c:pt idx="15447" formatCode="0.00E+00">
                  <c:v>-3.55054E-3</c:v>
                </c:pt>
                <c:pt idx="15448" formatCode="0.00E+00">
                  <c:v>-3.5309400000000002E-3</c:v>
                </c:pt>
                <c:pt idx="15449" formatCode="0.00E+00">
                  <c:v>-3.5082899999999998E-3</c:v>
                </c:pt>
                <c:pt idx="15450" formatCode="0.00E+00">
                  <c:v>-3.4826100000000001E-3</c:v>
                </c:pt>
                <c:pt idx="15451" formatCode="0.00E+00">
                  <c:v>-3.4539200000000001E-3</c:v>
                </c:pt>
                <c:pt idx="15452" formatCode="0.00E+00">
                  <c:v>-3.42224E-3</c:v>
                </c:pt>
                <c:pt idx="15453" formatCode="0.00E+00">
                  <c:v>-3.3876000000000002E-3</c:v>
                </c:pt>
                <c:pt idx="15454" formatCode="0.00E+00">
                  <c:v>-3.3500299999999999E-3</c:v>
                </c:pt>
                <c:pt idx="15455" formatCode="0.00E+00">
                  <c:v>-3.30957E-3</c:v>
                </c:pt>
                <c:pt idx="15456" formatCode="0.00E+00">
                  <c:v>-3.2662500000000001E-3</c:v>
                </c:pt>
                <c:pt idx="15457" formatCode="0.00E+00">
                  <c:v>-3.22011E-3</c:v>
                </c:pt>
                <c:pt idx="15458" formatCode="0.00E+00">
                  <c:v>-3.1711999999999999E-3</c:v>
                </c:pt>
                <c:pt idx="15459" formatCode="0.00E+00">
                  <c:v>-3.11955E-3</c:v>
                </c:pt>
                <c:pt idx="15460" formatCode="0.00E+00">
                  <c:v>-3.06522E-3</c:v>
                </c:pt>
                <c:pt idx="15461" formatCode="0.00E+00">
                  <c:v>-3.00826E-3</c:v>
                </c:pt>
                <c:pt idx="15462" formatCode="0.00E+00">
                  <c:v>-2.9487099999999998E-3</c:v>
                </c:pt>
                <c:pt idx="15463" formatCode="0.00E+00">
                  <c:v>-2.8866400000000002E-3</c:v>
                </c:pt>
                <c:pt idx="15464" formatCode="0.00E+00">
                  <c:v>-2.8220900000000002E-3</c:v>
                </c:pt>
                <c:pt idx="15465" formatCode="0.00E+00">
                  <c:v>-2.7551400000000001E-3</c:v>
                </c:pt>
                <c:pt idx="15466" formatCode="0.00E+00">
                  <c:v>-2.6858300000000002E-3</c:v>
                </c:pt>
                <c:pt idx="15467" formatCode="0.00E+00">
                  <c:v>-2.6142499999999998E-3</c:v>
                </c:pt>
                <c:pt idx="15468" formatCode="0.00E+00">
                  <c:v>-2.5404400000000001E-3</c:v>
                </c:pt>
                <c:pt idx="15469" formatCode="0.00E+00">
                  <c:v>-2.4644799999999998E-3</c:v>
                </c:pt>
                <c:pt idx="15470" formatCode="0.00E+00">
                  <c:v>-2.3864400000000001E-3</c:v>
                </c:pt>
                <c:pt idx="15471" formatCode="0.00E+00">
                  <c:v>-2.3064000000000001E-3</c:v>
                </c:pt>
                <c:pt idx="15472" formatCode="0.00E+00">
                  <c:v>-2.22441E-3</c:v>
                </c:pt>
                <c:pt idx="15473" formatCode="0.00E+00">
                  <c:v>-2.1405700000000001E-3</c:v>
                </c:pt>
                <c:pt idx="15474" formatCode="0.00E+00">
                  <c:v>-2.0549399999999999E-3</c:v>
                </c:pt>
                <c:pt idx="15475" formatCode="0.00E+00">
                  <c:v>-1.9675999999999999E-3</c:v>
                </c:pt>
                <c:pt idx="15476" formatCode="0.00E+00">
                  <c:v>-1.87864E-3</c:v>
                </c:pt>
                <c:pt idx="15477" formatCode="0.00E+00">
                  <c:v>-1.7881399999999999E-3</c:v>
                </c:pt>
                <c:pt idx="15478" formatCode="0.00E+00">
                  <c:v>-1.6961700000000001E-3</c:v>
                </c:pt>
                <c:pt idx="15479" formatCode="0.00E+00">
                  <c:v>-1.60282E-3</c:v>
                </c:pt>
                <c:pt idx="15480" formatCode="0.00E+00">
                  <c:v>-1.5081700000000001E-3</c:v>
                </c:pt>
                <c:pt idx="15481" formatCode="0.00E+00">
                  <c:v>-1.4123199999999999E-3</c:v>
                </c:pt>
                <c:pt idx="15482" formatCode="0.00E+00">
                  <c:v>-1.3153399999999999E-3</c:v>
                </c:pt>
                <c:pt idx="15483" formatCode="0.00E+00">
                  <c:v>-1.21732E-3</c:v>
                </c:pt>
                <c:pt idx="15484" formatCode="0.00E+00">
                  <c:v>-1.1183600000000001E-3</c:v>
                </c:pt>
                <c:pt idx="15485" formatCode="0.00E+00">
                  <c:v>-1.0185299999999999E-3</c:v>
                </c:pt>
                <c:pt idx="15486" formatCode="0.00E+00">
                  <c:v>-9.1793199999999999E-4</c:v>
                </c:pt>
                <c:pt idx="15487" formatCode="0.00E+00">
                  <c:v>-8.1664900000000002E-4</c:v>
                </c:pt>
                <c:pt idx="15488" formatCode="0.00E+00">
                  <c:v>-7.14771E-4</c:v>
                </c:pt>
                <c:pt idx="15489" formatCode="0.00E+00">
                  <c:v>-6.1238899999999997E-4</c:v>
                </c:pt>
                <c:pt idx="15490" formatCode="0.00E+00">
                  <c:v>-5.0959099999999999E-4</c:v>
                </c:pt>
                <c:pt idx="15491" formatCode="0.00E+00">
                  <c:v>-4.0646699999999998E-4</c:v>
                </c:pt>
                <c:pt idx="15492" formatCode="0.00E+00">
                  <c:v>-3.03107E-4</c:v>
                </c:pt>
                <c:pt idx="15493" formatCode="0.00E+00">
                  <c:v>-1.996E-4</c:v>
                </c:pt>
                <c:pt idx="15494" formatCode="0.00E+00">
                  <c:v>-9.6036099999999993E-5</c:v>
                </c:pt>
                <c:pt idx="15495" formatCode="0.00E+00">
                  <c:v>7.4973399999999996E-6</c:v>
                </c:pt>
                <c:pt idx="15496" formatCode="0.00E+00">
                  <c:v>1.10911E-4</c:v>
                </c:pt>
                <c:pt idx="15497" formatCode="0.00E+00">
                  <c:v>2.1411800000000001E-4</c:v>
                </c:pt>
                <c:pt idx="15498" formatCode="0.00E+00">
                  <c:v>3.1703100000000001E-4</c:v>
                </c:pt>
                <c:pt idx="15499" formatCode="0.00E+00">
                  <c:v>4.1956300000000002E-4</c:v>
                </c:pt>
                <c:pt idx="15500" formatCode="0.00E+00">
                  <c:v>5.2162900000000002E-4</c:v>
                </c:pt>
                <c:pt idx="15501" formatCode="0.00E+00">
                  <c:v>6.2314300000000005E-4</c:v>
                </c:pt>
                <c:pt idx="15502" formatCode="0.00E+00">
                  <c:v>7.2402199999999995E-4</c:v>
                </c:pt>
                <c:pt idx="15503" formatCode="0.00E+00">
                  <c:v>8.2418300000000003E-4</c:v>
                </c:pt>
                <c:pt idx="15504" formatCode="0.00E+00">
                  <c:v>9.2354399999999999E-4</c:v>
                </c:pt>
                <c:pt idx="15505" formatCode="0.00E+00">
                  <c:v>1.02202E-3</c:v>
                </c:pt>
                <c:pt idx="15506" formatCode="0.00E+00">
                  <c:v>1.11954E-3</c:v>
                </c:pt>
                <c:pt idx="15507" formatCode="0.00E+00">
                  <c:v>1.2160300000000001E-3</c:v>
                </c:pt>
                <c:pt idx="15508" formatCode="0.00E+00">
                  <c:v>1.31139E-3</c:v>
                </c:pt>
                <c:pt idx="15509" formatCode="0.00E+00">
                  <c:v>1.4055700000000001E-3</c:v>
                </c:pt>
                <c:pt idx="15510" formatCode="0.00E+00">
                  <c:v>1.49848E-3</c:v>
                </c:pt>
                <c:pt idx="15511" formatCode="0.00E+00">
                  <c:v>1.5900599999999999E-3</c:v>
                </c:pt>
                <c:pt idx="15512" formatCode="0.00E+00">
                  <c:v>1.68023E-3</c:v>
                </c:pt>
                <c:pt idx="15513" formatCode="0.00E+00">
                  <c:v>1.76892E-3</c:v>
                </c:pt>
                <c:pt idx="15514" formatCode="0.00E+00">
                  <c:v>1.85607E-3</c:v>
                </c:pt>
                <c:pt idx="15515" formatCode="0.00E+00">
                  <c:v>1.9415999999999999E-3</c:v>
                </c:pt>
                <c:pt idx="15516" formatCode="0.00E+00">
                  <c:v>2.0254700000000001E-3</c:v>
                </c:pt>
                <c:pt idx="15517" formatCode="0.00E+00">
                  <c:v>2.1075999999999998E-3</c:v>
                </c:pt>
                <c:pt idx="15518" formatCode="0.00E+00">
                  <c:v>2.1879400000000002E-3</c:v>
                </c:pt>
                <c:pt idx="15519" formatCode="0.00E+00">
                  <c:v>2.2664199999999999E-3</c:v>
                </c:pt>
                <c:pt idx="15520" formatCode="0.00E+00">
                  <c:v>2.3429900000000001E-3</c:v>
                </c:pt>
                <c:pt idx="15521" formatCode="0.00E+00">
                  <c:v>2.4175999999999998E-3</c:v>
                </c:pt>
                <c:pt idx="15522" formatCode="0.00E+00">
                  <c:v>2.4901900000000002E-3</c:v>
                </c:pt>
                <c:pt idx="15523" formatCode="0.00E+00">
                  <c:v>2.5607199999999998E-3</c:v>
                </c:pt>
                <c:pt idx="15524" formatCode="0.00E+00">
                  <c:v>2.6291399999999999E-3</c:v>
                </c:pt>
                <c:pt idx="15525" formatCode="0.00E+00">
                  <c:v>2.6953900000000002E-3</c:v>
                </c:pt>
                <c:pt idx="15526" formatCode="0.00E+00">
                  <c:v>2.7594400000000002E-3</c:v>
                </c:pt>
                <c:pt idx="15527" formatCode="0.00E+00">
                  <c:v>2.82125E-3</c:v>
                </c:pt>
                <c:pt idx="15528" formatCode="0.00E+00">
                  <c:v>2.8807699999999999E-3</c:v>
                </c:pt>
                <c:pt idx="15529" formatCode="0.00E+00">
                  <c:v>2.9379699999999998E-3</c:v>
                </c:pt>
                <c:pt idx="15530" formatCode="0.00E+00">
                  <c:v>2.9928099999999998E-3</c:v>
                </c:pt>
                <c:pt idx="15531" formatCode="0.00E+00">
                  <c:v>3.0452600000000002E-3</c:v>
                </c:pt>
                <c:pt idx="15532" formatCode="0.00E+00">
                  <c:v>3.0953E-3</c:v>
                </c:pt>
                <c:pt idx="15533" formatCode="0.00E+00">
                  <c:v>3.1428799999999998E-3</c:v>
                </c:pt>
                <c:pt idx="15534" formatCode="0.00E+00">
                  <c:v>3.1879899999999999E-3</c:v>
                </c:pt>
                <c:pt idx="15535" formatCode="0.00E+00">
                  <c:v>3.2305900000000002E-3</c:v>
                </c:pt>
                <c:pt idx="15536" formatCode="0.00E+00">
                  <c:v>3.2706800000000002E-3</c:v>
                </c:pt>
                <c:pt idx="15537" formatCode="0.00E+00">
                  <c:v>3.3082300000000001E-3</c:v>
                </c:pt>
                <c:pt idx="15538" formatCode="0.00E+00">
                  <c:v>3.3432100000000001E-3</c:v>
                </c:pt>
                <c:pt idx="15539" formatCode="0.00E+00">
                  <c:v>3.3756200000000002E-3</c:v>
                </c:pt>
                <c:pt idx="15540" formatCode="0.00E+00">
                  <c:v>3.40545E-3</c:v>
                </c:pt>
                <c:pt idx="15541" formatCode="0.00E+00">
                  <c:v>3.4326700000000001E-3</c:v>
                </c:pt>
                <c:pt idx="15542" formatCode="0.00E+00">
                  <c:v>3.45729E-3</c:v>
                </c:pt>
                <c:pt idx="15543" formatCode="0.00E+00">
                  <c:v>3.4792899999999999E-3</c:v>
                </c:pt>
                <c:pt idx="15544" formatCode="0.00E+00">
                  <c:v>3.4986700000000002E-3</c:v>
                </c:pt>
                <c:pt idx="15545" formatCode="0.00E+00">
                  <c:v>3.5154299999999999E-3</c:v>
                </c:pt>
                <c:pt idx="15546" formatCode="0.00E+00">
                  <c:v>3.5295700000000001E-3</c:v>
                </c:pt>
                <c:pt idx="15547" formatCode="0.00E+00">
                  <c:v>3.5410900000000002E-3</c:v>
                </c:pt>
                <c:pt idx="15548" formatCode="0.00E+00">
                  <c:v>3.5499799999999999E-3</c:v>
                </c:pt>
                <c:pt idx="15549" formatCode="0.00E+00">
                  <c:v>3.5562599999999999E-3</c:v>
                </c:pt>
                <c:pt idx="15550" formatCode="0.00E+00">
                  <c:v>3.5599400000000002E-3</c:v>
                </c:pt>
                <c:pt idx="15551" formatCode="0.00E+00">
                  <c:v>3.5610099999999999E-3</c:v>
                </c:pt>
                <c:pt idx="15552" formatCode="0.00E+00">
                  <c:v>3.5595000000000002E-3</c:v>
                </c:pt>
                <c:pt idx="15553" formatCode="0.00E+00">
                  <c:v>3.5554200000000001E-3</c:v>
                </c:pt>
                <c:pt idx="15554" formatCode="0.00E+00">
                  <c:v>3.5487700000000001E-3</c:v>
                </c:pt>
                <c:pt idx="15555" formatCode="0.00E+00">
                  <c:v>3.5395800000000001E-3</c:v>
                </c:pt>
                <c:pt idx="15556" formatCode="0.00E+00">
                  <c:v>3.5278699999999998E-3</c:v>
                </c:pt>
                <c:pt idx="15557" formatCode="0.00E+00">
                  <c:v>3.5136400000000002E-3</c:v>
                </c:pt>
                <c:pt idx="15558" formatCode="0.00E+00">
                  <c:v>3.4969300000000001E-3</c:v>
                </c:pt>
                <c:pt idx="15559" formatCode="0.00E+00">
                  <c:v>3.4777599999999999E-3</c:v>
                </c:pt>
                <c:pt idx="15560" formatCode="0.00E+00">
                  <c:v>3.4561499999999998E-3</c:v>
                </c:pt>
                <c:pt idx="15561" formatCode="0.00E+00">
                  <c:v>3.4321199999999999E-3</c:v>
                </c:pt>
                <c:pt idx="15562" formatCode="0.00E+00">
                  <c:v>3.4057100000000002E-3</c:v>
                </c:pt>
                <c:pt idx="15563" formatCode="0.00E+00">
                  <c:v>3.3769400000000001E-3</c:v>
                </c:pt>
                <c:pt idx="15564" formatCode="0.00E+00">
                  <c:v>3.34585E-3</c:v>
                </c:pt>
                <c:pt idx="15565" formatCode="0.00E+00">
                  <c:v>3.3124500000000002E-3</c:v>
                </c:pt>
                <c:pt idx="15566" formatCode="0.00E+00">
                  <c:v>3.2767999999999999E-3</c:v>
                </c:pt>
                <c:pt idx="15567" formatCode="0.00E+00">
                  <c:v>3.2389099999999998E-3</c:v>
                </c:pt>
                <c:pt idx="15568" formatCode="0.00E+00">
                  <c:v>3.1988300000000002E-3</c:v>
                </c:pt>
                <c:pt idx="15569" formatCode="0.00E+00">
                  <c:v>3.1565899999999999E-3</c:v>
                </c:pt>
                <c:pt idx="15570" formatCode="0.00E+00">
                  <c:v>3.1122300000000001E-3</c:v>
                </c:pt>
                <c:pt idx="15571" formatCode="0.00E+00">
                  <c:v>3.0657900000000001E-3</c:v>
                </c:pt>
                <c:pt idx="15572" formatCode="0.00E+00">
                  <c:v>3.0173000000000001E-3</c:v>
                </c:pt>
                <c:pt idx="15573" formatCode="0.00E+00">
                  <c:v>2.9668099999999998E-3</c:v>
                </c:pt>
                <c:pt idx="15574" formatCode="0.00E+00">
                  <c:v>2.91436E-3</c:v>
                </c:pt>
                <c:pt idx="15575" formatCode="0.00E+00">
                  <c:v>2.8599900000000002E-3</c:v>
                </c:pt>
                <c:pt idx="15576" formatCode="0.00E+00">
                  <c:v>2.8037499999999998E-3</c:v>
                </c:pt>
                <c:pt idx="15577" formatCode="0.00E+00">
                  <c:v>2.74567E-3</c:v>
                </c:pt>
                <c:pt idx="15578" formatCode="0.00E+00">
                  <c:v>2.6858099999999998E-3</c:v>
                </c:pt>
                <c:pt idx="15579" formatCode="0.00E+00">
                  <c:v>2.6242000000000001E-3</c:v>
                </c:pt>
                <c:pt idx="15580" formatCode="0.00E+00">
                  <c:v>2.56091E-3</c:v>
                </c:pt>
                <c:pt idx="15581" formatCode="0.00E+00">
                  <c:v>2.4959600000000002E-3</c:v>
                </c:pt>
                <c:pt idx="15582" formatCode="0.00E+00">
                  <c:v>2.4294099999999999E-3</c:v>
                </c:pt>
                <c:pt idx="15583" formatCode="0.00E+00">
                  <c:v>2.3613200000000001E-3</c:v>
                </c:pt>
                <c:pt idx="15584" formatCode="0.00E+00">
                  <c:v>2.2917200000000001E-3</c:v>
                </c:pt>
                <c:pt idx="15585" formatCode="0.00E+00">
                  <c:v>2.2206600000000002E-3</c:v>
                </c:pt>
                <c:pt idx="15586" formatCode="0.00E+00">
                  <c:v>2.1482099999999998E-3</c:v>
                </c:pt>
                <c:pt idx="15587" formatCode="0.00E+00">
                  <c:v>2.0744000000000001E-3</c:v>
                </c:pt>
                <c:pt idx="15588" formatCode="0.00E+00">
                  <c:v>1.99928E-3</c:v>
                </c:pt>
                <c:pt idx="15589" formatCode="0.00E+00">
                  <c:v>1.9229200000000001E-3</c:v>
                </c:pt>
                <c:pt idx="15590" formatCode="0.00E+00">
                  <c:v>1.8453600000000001E-3</c:v>
                </c:pt>
                <c:pt idx="15591" formatCode="0.00E+00">
                  <c:v>1.76665E-3</c:v>
                </c:pt>
                <c:pt idx="15592" formatCode="0.00E+00">
                  <c:v>1.68684E-3</c:v>
                </c:pt>
                <c:pt idx="15593" formatCode="0.00E+00">
                  <c:v>1.6059900000000001E-3</c:v>
                </c:pt>
                <c:pt idx="15594" formatCode="0.00E+00">
                  <c:v>1.5241499999999999E-3</c:v>
                </c:pt>
                <c:pt idx="15595" formatCode="0.00E+00">
                  <c:v>1.44137E-3</c:v>
                </c:pt>
                <c:pt idx="15596" formatCode="0.00E+00">
                  <c:v>1.35771E-3</c:v>
                </c:pt>
                <c:pt idx="15597" formatCode="0.00E+00">
                  <c:v>1.27322E-3</c:v>
                </c:pt>
                <c:pt idx="15598" formatCode="0.00E+00">
                  <c:v>1.1879499999999999E-3</c:v>
                </c:pt>
                <c:pt idx="15599" formatCode="0.00E+00">
                  <c:v>1.10195E-3</c:v>
                </c:pt>
                <c:pt idx="15600" formatCode="0.00E+00">
                  <c:v>1.0152900000000001E-3</c:v>
                </c:pt>
                <c:pt idx="15601" formatCode="0.00E+00">
                  <c:v>9.2800900000000004E-4</c:v>
                </c:pt>
                <c:pt idx="15602" formatCode="0.00E+00">
                  <c:v>8.4016699999999995E-4</c:v>
                </c:pt>
                <c:pt idx="15603" formatCode="0.00E+00">
                  <c:v>7.51817E-4</c:v>
                </c:pt>
                <c:pt idx="15604" formatCode="0.00E+00">
                  <c:v>6.6301200000000004E-4</c:v>
                </c:pt>
                <c:pt idx="15605" formatCode="0.00E+00">
                  <c:v>5.7380599999999995E-4</c:v>
                </c:pt>
                <c:pt idx="15606" formatCode="0.00E+00">
                  <c:v>4.8425399999999999E-4</c:v>
                </c:pt>
                <c:pt idx="15607" formatCode="0.00E+00">
                  <c:v>3.9440999999999999E-4</c:v>
                </c:pt>
                <c:pt idx="15608" formatCode="0.00E+00">
                  <c:v>3.0432700000000002E-4</c:v>
                </c:pt>
                <c:pt idx="15609" formatCode="0.00E+00">
                  <c:v>2.14059E-4</c:v>
                </c:pt>
                <c:pt idx="15610" formatCode="0.00E+00">
                  <c:v>1.2365999999999999E-4</c:v>
                </c:pt>
                <c:pt idx="15611" formatCode="0.00E+00">
                  <c:v>3.3183599999999999E-5</c:v>
                </c:pt>
                <c:pt idx="15612" formatCode="0.00E+00">
                  <c:v>-5.73168E-5</c:v>
                </c:pt>
                <c:pt idx="15613" formatCode="0.00E+00">
                  <c:v>-1.4778799999999999E-4</c:v>
                </c:pt>
                <c:pt idx="15614" formatCode="0.00E+00">
                  <c:v>-2.3817599999999999E-4</c:v>
                </c:pt>
                <c:pt idx="15615" formatCode="0.00E+00">
                  <c:v>-3.2842800000000002E-4</c:v>
                </c:pt>
                <c:pt idx="15616" formatCode="0.00E+00">
                  <c:v>-4.18491E-4</c:v>
                </c:pt>
                <c:pt idx="15617" formatCode="0.00E+00">
                  <c:v>-5.0831300000000004E-4</c:v>
                </c:pt>
                <c:pt idx="15618" formatCode="0.00E+00">
                  <c:v>-5.9783999999999998E-4</c:v>
                </c:pt>
                <c:pt idx="15619" formatCode="0.00E+00">
                  <c:v>-6.8701999999999999E-4</c:v>
                </c:pt>
                <c:pt idx="15620" formatCode="0.00E+00">
                  <c:v>-7.7580100000000001E-4</c:v>
                </c:pt>
                <c:pt idx="15621" formatCode="0.00E+00">
                  <c:v>-8.6413099999999997E-4</c:v>
                </c:pt>
                <c:pt idx="15622" formatCode="0.00E+00">
                  <c:v>-9.5195900000000005E-4</c:v>
                </c:pt>
                <c:pt idx="15623" formatCode="0.00E+00">
                  <c:v>-1.0392299999999999E-3</c:v>
                </c:pt>
                <c:pt idx="15624" formatCode="0.00E+00">
                  <c:v>-1.1259E-3</c:v>
                </c:pt>
                <c:pt idx="15625" formatCode="0.00E+00">
                  <c:v>-1.2119100000000001E-3</c:v>
                </c:pt>
                <c:pt idx="15626" formatCode="0.00E+00">
                  <c:v>-1.29721E-3</c:v>
                </c:pt>
                <c:pt idx="15627" formatCode="0.00E+00">
                  <c:v>-1.3817600000000001E-3</c:v>
                </c:pt>
                <c:pt idx="15628" formatCode="0.00E+00">
                  <c:v>-1.4654900000000001E-3</c:v>
                </c:pt>
                <c:pt idx="15629" formatCode="0.00E+00">
                  <c:v>-1.5483700000000001E-3</c:v>
                </c:pt>
                <c:pt idx="15630" formatCode="0.00E+00">
                  <c:v>-1.6303400000000001E-3</c:v>
                </c:pt>
                <c:pt idx="15631" formatCode="0.00E+00">
                  <c:v>-1.7113600000000001E-3</c:v>
                </c:pt>
                <c:pt idx="15632" formatCode="0.00E+00">
                  <c:v>-1.79137E-3</c:v>
                </c:pt>
                <c:pt idx="15633" formatCode="0.00E+00">
                  <c:v>-1.87032E-3</c:v>
                </c:pt>
                <c:pt idx="15634" formatCode="0.00E+00">
                  <c:v>-1.9481800000000001E-3</c:v>
                </c:pt>
                <c:pt idx="15635" formatCode="0.00E+00">
                  <c:v>-2.0248800000000002E-3</c:v>
                </c:pt>
                <c:pt idx="15636" formatCode="0.00E+00">
                  <c:v>-2.1003900000000002E-3</c:v>
                </c:pt>
                <c:pt idx="15637" formatCode="0.00E+00">
                  <c:v>-2.1746500000000002E-3</c:v>
                </c:pt>
                <c:pt idx="15638" formatCode="0.00E+00">
                  <c:v>-2.2476200000000001E-3</c:v>
                </c:pt>
                <c:pt idx="15639" formatCode="0.00E+00">
                  <c:v>-2.3192500000000001E-3</c:v>
                </c:pt>
                <c:pt idx="15640" formatCode="0.00E+00">
                  <c:v>-2.3895100000000001E-3</c:v>
                </c:pt>
                <c:pt idx="15641" formatCode="0.00E+00">
                  <c:v>-2.4583299999999999E-3</c:v>
                </c:pt>
                <c:pt idx="15642" formatCode="0.00E+00">
                  <c:v>-2.5256800000000002E-3</c:v>
                </c:pt>
                <c:pt idx="15643" formatCode="0.00E+00">
                  <c:v>-2.5915199999999999E-3</c:v>
                </c:pt>
                <c:pt idx="15644" formatCode="0.00E+00">
                  <c:v>-2.6557999999999998E-3</c:v>
                </c:pt>
                <c:pt idx="15645" formatCode="0.00E+00">
                  <c:v>-2.7184800000000001E-3</c:v>
                </c:pt>
                <c:pt idx="15646" formatCode="0.00E+00">
                  <c:v>-2.7795099999999998E-3</c:v>
                </c:pt>
                <c:pt idx="15647" formatCode="0.00E+00">
                  <c:v>-2.83885E-3</c:v>
                </c:pt>
                <c:pt idx="15648" formatCode="0.00E+00">
                  <c:v>-2.8964699999999999E-3</c:v>
                </c:pt>
                <c:pt idx="15649" formatCode="0.00E+00">
                  <c:v>-2.95232E-3</c:v>
                </c:pt>
                <c:pt idx="15650" formatCode="0.00E+00">
                  <c:v>-3.00636E-3</c:v>
                </c:pt>
                <c:pt idx="15651" formatCode="0.00E+00">
                  <c:v>-3.0585600000000001E-3</c:v>
                </c:pt>
                <c:pt idx="15652" formatCode="0.00E+00">
                  <c:v>-3.1088600000000002E-3</c:v>
                </c:pt>
                <c:pt idx="15653" formatCode="0.00E+00">
                  <c:v>-3.1572499999999999E-3</c:v>
                </c:pt>
                <c:pt idx="15654" formatCode="0.00E+00">
                  <c:v>-3.20368E-3</c:v>
                </c:pt>
                <c:pt idx="15655" formatCode="0.00E+00">
                  <c:v>-3.2481099999999998E-3</c:v>
                </c:pt>
                <c:pt idx="15656" formatCode="0.00E+00">
                  <c:v>-3.2905E-3</c:v>
                </c:pt>
                <c:pt idx="15657" formatCode="0.00E+00">
                  <c:v>-3.3308399999999998E-3</c:v>
                </c:pt>
                <c:pt idx="15658" formatCode="0.00E+00">
                  <c:v>-3.3690700000000001E-3</c:v>
                </c:pt>
                <c:pt idx="15659" formatCode="0.00E+00">
                  <c:v>-3.4051699999999999E-3</c:v>
                </c:pt>
                <c:pt idx="15660" formatCode="0.00E+00">
                  <c:v>-3.43911E-3</c:v>
                </c:pt>
                <c:pt idx="15661" formatCode="0.00E+00">
                  <c:v>-3.4708500000000002E-3</c:v>
                </c:pt>
                <c:pt idx="15662" formatCode="0.00E+00">
                  <c:v>-3.5003600000000001E-3</c:v>
                </c:pt>
                <c:pt idx="15663" formatCode="0.00E+00">
                  <c:v>-3.5276299999999999E-3</c:v>
                </c:pt>
                <c:pt idx="15664" formatCode="0.00E+00">
                  <c:v>-3.5526099999999999E-3</c:v>
                </c:pt>
                <c:pt idx="15665" formatCode="0.00E+00">
                  <c:v>-3.5752900000000001E-3</c:v>
                </c:pt>
                <c:pt idx="15666" formatCode="0.00E+00">
                  <c:v>-3.5956299999999998E-3</c:v>
                </c:pt>
                <c:pt idx="15667" formatCode="0.00E+00">
                  <c:v>-3.6136100000000002E-3</c:v>
                </c:pt>
                <c:pt idx="15668" formatCode="0.00E+00">
                  <c:v>-3.6292199999999998E-3</c:v>
                </c:pt>
                <c:pt idx="15669" formatCode="0.00E+00">
                  <c:v>-3.6424199999999999E-3</c:v>
                </c:pt>
                <c:pt idx="15670" formatCode="0.00E+00">
                  <c:v>-3.6532000000000001E-3</c:v>
                </c:pt>
                <c:pt idx="15671" formatCode="0.00E+00">
                  <c:v>-3.6615300000000001E-3</c:v>
                </c:pt>
                <c:pt idx="15672" formatCode="0.00E+00">
                  <c:v>-3.6674099999999999E-3</c:v>
                </c:pt>
                <c:pt idx="15673" formatCode="0.00E+00">
                  <c:v>-3.6708000000000001E-3</c:v>
                </c:pt>
                <c:pt idx="15674" formatCode="0.00E+00">
                  <c:v>-3.6717099999999999E-3</c:v>
                </c:pt>
                <c:pt idx="15675" formatCode="0.00E+00">
                  <c:v>-3.6700999999999999E-3</c:v>
                </c:pt>
                <c:pt idx="15676" formatCode="0.00E+00">
                  <c:v>-3.6659800000000001E-3</c:v>
                </c:pt>
                <c:pt idx="15677" formatCode="0.00E+00">
                  <c:v>-3.6593300000000001E-3</c:v>
                </c:pt>
                <c:pt idx="15678" formatCode="0.00E+00">
                  <c:v>-3.6501400000000001E-3</c:v>
                </c:pt>
                <c:pt idx="15679" formatCode="0.00E+00">
                  <c:v>-3.6384E-3</c:v>
                </c:pt>
                <c:pt idx="15680" formatCode="0.00E+00">
                  <c:v>-3.6240999999999999E-3</c:v>
                </c:pt>
                <c:pt idx="15681" formatCode="0.00E+00">
                  <c:v>-3.6072500000000002E-3</c:v>
                </c:pt>
                <c:pt idx="15682" formatCode="0.00E+00">
                  <c:v>-3.5878400000000001E-3</c:v>
                </c:pt>
                <c:pt idx="15683" formatCode="0.00E+00">
                  <c:v>-3.5658600000000001E-3</c:v>
                </c:pt>
                <c:pt idx="15684" formatCode="0.00E+00">
                  <c:v>-3.5413200000000001E-3</c:v>
                </c:pt>
                <c:pt idx="15685" formatCode="0.00E+00">
                  <c:v>-3.5142099999999998E-3</c:v>
                </c:pt>
                <c:pt idx="15686" formatCode="0.00E+00">
                  <c:v>-3.4845499999999999E-3</c:v>
                </c:pt>
                <c:pt idx="15687" formatCode="0.00E+00">
                  <c:v>-3.4523399999999999E-3</c:v>
                </c:pt>
                <c:pt idx="15688" formatCode="0.00E+00">
                  <c:v>-3.4175799999999999E-3</c:v>
                </c:pt>
                <c:pt idx="15689" formatCode="0.00E+00">
                  <c:v>-3.3802900000000002E-3</c:v>
                </c:pt>
                <c:pt idx="15690" formatCode="0.00E+00">
                  <c:v>-3.3404699999999999E-3</c:v>
                </c:pt>
                <c:pt idx="15691" formatCode="0.00E+00">
                  <c:v>-3.2981400000000002E-3</c:v>
                </c:pt>
                <c:pt idx="15692" formatCode="0.00E+00">
                  <c:v>-3.2533100000000001E-3</c:v>
                </c:pt>
                <c:pt idx="15693" formatCode="0.00E+00">
                  <c:v>-3.2060000000000001E-3</c:v>
                </c:pt>
                <c:pt idx="15694" formatCode="0.00E+00">
                  <c:v>-3.1562299999999999E-3</c:v>
                </c:pt>
                <c:pt idx="15695" formatCode="0.00E+00">
                  <c:v>-3.1040199999999999E-3</c:v>
                </c:pt>
                <c:pt idx="15696" formatCode="0.00E+00">
                  <c:v>-3.04938E-3</c:v>
                </c:pt>
                <c:pt idx="15697" formatCode="0.00E+00">
                  <c:v>-2.99235E-3</c:v>
                </c:pt>
                <c:pt idx="15698" formatCode="0.00E+00">
                  <c:v>-2.9329500000000001E-3</c:v>
                </c:pt>
                <c:pt idx="15699" formatCode="0.00E+00">
                  <c:v>-2.8712199999999998E-3</c:v>
                </c:pt>
                <c:pt idx="15700" formatCode="0.00E+00">
                  <c:v>-2.8071699999999999E-3</c:v>
                </c:pt>
                <c:pt idx="15701" formatCode="0.00E+00">
                  <c:v>-2.74084E-3</c:v>
                </c:pt>
                <c:pt idx="15702" formatCode="0.00E+00">
                  <c:v>-2.67227E-3</c:v>
                </c:pt>
                <c:pt idx="15703" formatCode="0.00E+00">
                  <c:v>-2.6014900000000001E-3</c:v>
                </c:pt>
                <c:pt idx="15704" formatCode="0.00E+00">
                  <c:v>-2.5285400000000001E-3</c:v>
                </c:pt>
                <c:pt idx="15705" formatCode="0.00E+00">
                  <c:v>-2.4534600000000002E-3</c:v>
                </c:pt>
                <c:pt idx="15706" formatCode="0.00E+00">
                  <c:v>-2.3762900000000001E-3</c:v>
                </c:pt>
                <c:pt idx="15707" formatCode="0.00E+00">
                  <c:v>-2.29708E-3</c:v>
                </c:pt>
                <c:pt idx="15708" formatCode="0.00E+00">
                  <c:v>-2.2158799999999999E-3</c:v>
                </c:pt>
                <c:pt idx="15709" formatCode="0.00E+00">
                  <c:v>-2.1327199999999998E-3</c:v>
                </c:pt>
                <c:pt idx="15710" formatCode="0.00E+00">
                  <c:v>-2.0476700000000001E-3</c:v>
                </c:pt>
                <c:pt idx="15711" formatCode="0.00E+00">
                  <c:v>-1.9607700000000001E-3</c:v>
                </c:pt>
                <c:pt idx="15712" formatCode="0.00E+00">
                  <c:v>-1.8720799999999999E-3</c:v>
                </c:pt>
                <c:pt idx="15713" formatCode="0.00E+00">
                  <c:v>-1.7816500000000001E-3</c:v>
                </c:pt>
                <c:pt idx="15714" formatCode="0.00E+00">
                  <c:v>-1.68954E-3</c:v>
                </c:pt>
                <c:pt idx="15715" formatCode="0.00E+00">
                  <c:v>-1.59581E-3</c:v>
                </c:pt>
                <c:pt idx="15716" formatCode="0.00E+00">
                  <c:v>-1.50052E-3</c:v>
                </c:pt>
                <c:pt idx="15717" formatCode="0.00E+00">
                  <c:v>-1.4037399999999999E-3</c:v>
                </c:pt>
                <c:pt idx="15718" formatCode="0.00E+00">
                  <c:v>-1.3055199999999999E-3</c:v>
                </c:pt>
                <c:pt idx="15719" formatCode="0.00E+00">
                  <c:v>-1.2059499999999999E-3</c:v>
                </c:pt>
                <c:pt idx="15720" formatCode="0.00E+00">
                  <c:v>-1.1050700000000001E-3</c:v>
                </c:pt>
                <c:pt idx="15721" formatCode="0.00E+00">
                  <c:v>-1.0029699999999999E-3</c:v>
                </c:pt>
                <c:pt idx="15722" formatCode="0.00E+00">
                  <c:v>-8.9971400000000003E-4</c:v>
                </c:pt>
                <c:pt idx="15723" formatCode="0.00E+00">
                  <c:v>-7.9537599999999998E-4</c:v>
                </c:pt>
                <c:pt idx="15724" formatCode="0.00E+00">
                  <c:v>-6.9003000000000001E-4</c:v>
                </c:pt>
                <c:pt idx="15725" formatCode="0.00E+00">
                  <c:v>-5.8375199999999999E-4</c:v>
                </c:pt>
                <c:pt idx="15726" formatCode="0.00E+00">
                  <c:v>-4.7661999999999997E-4</c:v>
                </c:pt>
                <c:pt idx="15727" formatCode="0.00E+00">
                  <c:v>-3.6871199999999999E-4</c:v>
                </c:pt>
                <c:pt idx="15728" formatCode="0.00E+00">
                  <c:v>-2.6010699999999998E-4</c:v>
                </c:pt>
                <c:pt idx="15729" formatCode="0.00E+00">
                  <c:v>-1.5088800000000001E-4</c:v>
                </c:pt>
                <c:pt idx="15730" formatCode="0.00E+00">
                  <c:v>-4.1135299999999999E-5</c:v>
                </c:pt>
                <c:pt idx="15731" formatCode="0.00E+00">
                  <c:v>6.9066700000000001E-5</c:v>
                </c:pt>
                <c:pt idx="15732" formatCode="0.00E+00">
                  <c:v>1.7963399999999999E-4</c:v>
                </c:pt>
                <c:pt idx="15733" formatCode="0.00E+00">
                  <c:v>2.9048099999999999E-4</c:v>
                </c:pt>
                <c:pt idx="15734" formatCode="0.00E+00">
                  <c:v>4.0152200000000002E-4</c:v>
                </c:pt>
                <c:pt idx="15735" formatCode="0.00E+00">
                  <c:v>5.1267000000000001E-4</c:v>
                </c:pt>
                <c:pt idx="15736" formatCode="0.00E+00">
                  <c:v>6.2383700000000002E-4</c:v>
                </c:pt>
                <c:pt idx="15737" formatCode="0.00E+00">
                  <c:v>7.3493400000000002E-4</c:v>
                </c:pt>
                <c:pt idx="15738" formatCode="0.00E+00">
                  <c:v>8.4587300000000002E-4</c:v>
                </c:pt>
                <c:pt idx="15739" formatCode="0.00E+00">
                  <c:v>9.5656400000000003E-4</c:v>
                </c:pt>
                <c:pt idx="15740" formatCode="0.00E+00">
                  <c:v>1.0669200000000001E-3</c:v>
                </c:pt>
                <c:pt idx="15741" formatCode="0.00E+00">
                  <c:v>1.17684E-3</c:v>
                </c:pt>
                <c:pt idx="15742" formatCode="0.00E+00">
                  <c:v>1.2862500000000001E-3</c:v>
                </c:pt>
                <c:pt idx="15743" formatCode="0.00E+00">
                  <c:v>1.39504E-3</c:v>
                </c:pt>
                <c:pt idx="15744" formatCode="0.00E+00">
                  <c:v>1.50314E-3</c:v>
                </c:pt>
                <c:pt idx="15745" formatCode="0.00E+00">
                  <c:v>1.6104400000000001E-3</c:v>
                </c:pt>
                <c:pt idx="15746" formatCode="0.00E+00">
                  <c:v>1.71686E-3</c:v>
                </c:pt>
                <c:pt idx="15747" formatCode="0.00E+00">
                  <c:v>1.8223099999999999E-3</c:v>
                </c:pt>
                <c:pt idx="15748" formatCode="0.00E+00">
                  <c:v>1.92669E-3</c:v>
                </c:pt>
                <c:pt idx="15749" formatCode="0.00E+00">
                  <c:v>2.0299200000000002E-3</c:v>
                </c:pt>
                <c:pt idx="15750" formatCode="0.00E+00">
                  <c:v>2.1318999999999999E-3</c:v>
                </c:pt>
                <c:pt idx="15751" formatCode="0.00E+00">
                  <c:v>2.2325600000000002E-3</c:v>
                </c:pt>
                <c:pt idx="15752" formatCode="0.00E+00">
                  <c:v>2.3317899999999998E-3</c:v>
                </c:pt>
                <c:pt idx="15753" formatCode="0.00E+00">
                  <c:v>2.4295100000000002E-3</c:v>
                </c:pt>
                <c:pt idx="15754" formatCode="0.00E+00">
                  <c:v>2.5256300000000001E-3</c:v>
                </c:pt>
                <c:pt idx="15755" formatCode="0.00E+00">
                  <c:v>2.6200799999999999E-3</c:v>
                </c:pt>
                <c:pt idx="15756" formatCode="0.00E+00">
                  <c:v>2.7127499999999999E-3</c:v>
                </c:pt>
                <c:pt idx="15757" formatCode="0.00E+00">
                  <c:v>2.80357E-3</c:v>
                </c:pt>
                <c:pt idx="15758" formatCode="0.00E+00">
                  <c:v>2.8924599999999999E-3</c:v>
                </c:pt>
                <c:pt idx="15759" formatCode="0.00E+00">
                  <c:v>2.9793300000000001E-3</c:v>
                </c:pt>
                <c:pt idx="15760" formatCode="0.00E+00">
                  <c:v>3.0641000000000002E-3</c:v>
                </c:pt>
                <c:pt idx="15761" formatCode="0.00E+00">
                  <c:v>3.1466900000000002E-3</c:v>
                </c:pt>
                <c:pt idx="15762" formatCode="0.00E+00">
                  <c:v>3.2270300000000001E-3</c:v>
                </c:pt>
                <c:pt idx="15763" formatCode="0.00E+00">
                  <c:v>3.30503E-3</c:v>
                </c:pt>
                <c:pt idx="15764" formatCode="0.00E+00">
                  <c:v>3.3806399999999999E-3</c:v>
                </c:pt>
                <c:pt idx="15765" formatCode="0.00E+00">
                  <c:v>3.4537600000000002E-3</c:v>
                </c:pt>
                <c:pt idx="15766" formatCode="0.00E+00">
                  <c:v>3.52433E-3</c:v>
                </c:pt>
                <c:pt idx="15767" formatCode="0.00E+00">
                  <c:v>3.5922900000000002E-3</c:v>
                </c:pt>
                <c:pt idx="15768" formatCode="0.00E+00">
                  <c:v>3.6575599999999998E-3</c:v>
                </c:pt>
                <c:pt idx="15769" formatCode="0.00E+00">
                  <c:v>3.7200900000000001E-3</c:v>
                </c:pt>
                <c:pt idx="15770" formatCode="0.00E+00">
                  <c:v>3.7797999999999998E-3</c:v>
                </c:pt>
                <c:pt idx="15771" formatCode="0.00E+00">
                  <c:v>3.8366400000000001E-3</c:v>
                </c:pt>
                <c:pt idx="15772" formatCode="0.00E+00">
                  <c:v>3.89055E-3</c:v>
                </c:pt>
                <c:pt idx="15773" formatCode="0.00E+00">
                  <c:v>3.9414699999999999E-3</c:v>
                </c:pt>
                <c:pt idx="15774" formatCode="0.00E+00">
                  <c:v>3.98935E-3</c:v>
                </c:pt>
                <c:pt idx="15775" formatCode="0.00E+00">
                  <c:v>4.0341400000000003E-3</c:v>
                </c:pt>
                <c:pt idx="15776" formatCode="0.00E+00">
                  <c:v>4.0758000000000001E-3</c:v>
                </c:pt>
                <c:pt idx="15777" formatCode="0.00E+00">
                  <c:v>4.1142699999999997E-3</c:v>
                </c:pt>
                <c:pt idx="15778" formatCode="0.00E+00">
                  <c:v>4.1495100000000004E-3</c:v>
                </c:pt>
                <c:pt idx="15779" formatCode="0.00E+00">
                  <c:v>4.1814799999999996E-3</c:v>
                </c:pt>
                <c:pt idx="15780" formatCode="0.00E+00">
                  <c:v>4.2101500000000002E-3</c:v>
                </c:pt>
                <c:pt idx="15781" formatCode="0.00E+00">
                  <c:v>4.2354899999999997E-3</c:v>
                </c:pt>
                <c:pt idx="15782" formatCode="0.00E+00">
                  <c:v>4.2574500000000003E-3</c:v>
                </c:pt>
                <c:pt idx="15783" formatCode="0.00E+00">
                  <c:v>4.2760100000000002E-3</c:v>
                </c:pt>
                <c:pt idx="15784" formatCode="0.00E+00">
                  <c:v>4.2911499999999997E-3</c:v>
                </c:pt>
                <c:pt idx="15785" formatCode="0.00E+00">
                  <c:v>4.3028399999999996E-3</c:v>
                </c:pt>
                <c:pt idx="15786" formatCode="0.00E+00">
                  <c:v>4.3110600000000002E-3</c:v>
                </c:pt>
                <c:pt idx="15787" formatCode="0.00E+00">
                  <c:v>4.3157999999999998E-3</c:v>
                </c:pt>
                <c:pt idx="15788" formatCode="0.00E+00">
                  <c:v>4.3170500000000002E-3</c:v>
                </c:pt>
                <c:pt idx="15789" formatCode="0.00E+00">
                  <c:v>4.3147899999999998E-3</c:v>
                </c:pt>
                <c:pt idx="15790" formatCode="0.00E+00">
                  <c:v>4.3090100000000003E-3</c:v>
                </c:pt>
                <c:pt idx="15791" formatCode="0.00E+00">
                  <c:v>4.2997199999999999E-3</c:v>
                </c:pt>
                <c:pt idx="15792" formatCode="0.00E+00">
                  <c:v>4.2869099999999997E-3</c:v>
                </c:pt>
                <c:pt idx="15793" formatCode="0.00E+00">
                  <c:v>4.2705900000000003E-3</c:v>
                </c:pt>
                <c:pt idx="15794" formatCode="0.00E+00">
                  <c:v>4.2507600000000001E-3</c:v>
                </c:pt>
                <c:pt idx="15795" formatCode="0.00E+00">
                  <c:v>4.22742E-3</c:v>
                </c:pt>
                <c:pt idx="15796" formatCode="0.00E+00">
                  <c:v>4.2006099999999996E-3</c:v>
                </c:pt>
                <c:pt idx="15797" formatCode="0.00E+00">
                  <c:v>4.1703199999999999E-3</c:v>
                </c:pt>
                <c:pt idx="15798" formatCode="0.00E+00">
                  <c:v>4.1365799999999999E-3</c:v>
                </c:pt>
                <c:pt idx="15799" formatCode="0.00E+00">
                  <c:v>4.0993999999999996E-3</c:v>
                </c:pt>
                <c:pt idx="15800" formatCode="0.00E+00">
                  <c:v>4.0588300000000003E-3</c:v>
                </c:pt>
                <c:pt idx="15801" formatCode="0.00E+00">
                  <c:v>4.0148800000000002E-3</c:v>
                </c:pt>
                <c:pt idx="15802" formatCode="0.00E+00">
                  <c:v>3.9675800000000001E-3</c:v>
                </c:pt>
                <c:pt idx="15803" formatCode="0.00E+00">
                  <c:v>3.9169799999999996E-3</c:v>
                </c:pt>
                <c:pt idx="15804" formatCode="0.00E+00">
                  <c:v>3.8631E-3</c:v>
                </c:pt>
                <c:pt idx="15805" formatCode="0.00E+00">
                  <c:v>3.8059999999999999E-3</c:v>
                </c:pt>
                <c:pt idx="15806" formatCode="0.00E+00">
                  <c:v>3.7456999999999998E-3</c:v>
                </c:pt>
                <c:pt idx="15807" formatCode="0.00E+00">
                  <c:v>3.68228E-3</c:v>
                </c:pt>
                <c:pt idx="15808" formatCode="0.00E+00">
                  <c:v>3.61576E-3</c:v>
                </c:pt>
                <c:pt idx="15809" formatCode="0.00E+00">
                  <c:v>3.5462100000000002E-3</c:v>
                </c:pt>
                <c:pt idx="15810" formatCode="0.00E+00">
                  <c:v>3.4736799999999998E-3</c:v>
                </c:pt>
                <c:pt idx="15811" formatCode="0.00E+00">
                  <c:v>3.3982299999999999E-3</c:v>
                </c:pt>
                <c:pt idx="15812" formatCode="0.00E+00">
                  <c:v>3.31993E-3</c:v>
                </c:pt>
                <c:pt idx="15813" formatCode="0.00E+00">
                  <c:v>3.2388299999999998E-3</c:v>
                </c:pt>
                <c:pt idx="15814" formatCode="0.00E+00">
                  <c:v>3.1550100000000002E-3</c:v>
                </c:pt>
                <c:pt idx="15815" formatCode="0.00E+00">
                  <c:v>3.0685299999999999E-3</c:v>
                </c:pt>
                <c:pt idx="15816" formatCode="0.00E+00">
                  <c:v>2.9794700000000001E-3</c:v>
                </c:pt>
                <c:pt idx="15817" formatCode="0.00E+00">
                  <c:v>2.8879000000000001E-3</c:v>
                </c:pt>
                <c:pt idx="15818" formatCode="0.00E+00">
                  <c:v>2.7939000000000002E-3</c:v>
                </c:pt>
                <c:pt idx="15819" formatCode="0.00E+00">
                  <c:v>2.69754E-3</c:v>
                </c:pt>
                <c:pt idx="15820" formatCode="0.00E+00">
                  <c:v>2.5989199999999998E-3</c:v>
                </c:pt>
                <c:pt idx="15821" formatCode="0.00E+00">
                  <c:v>2.49811E-3</c:v>
                </c:pt>
                <c:pt idx="15822" formatCode="0.00E+00">
                  <c:v>2.3952000000000001E-3</c:v>
                </c:pt>
                <c:pt idx="15823" formatCode="0.00E+00">
                  <c:v>2.29028E-3</c:v>
                </c:pt>
                <c:pt idx="15824" formatCode="0.00E+00">
                  <c:v>2.18344E-3</c:v>
                </c:pt>
                <c:pt idx="15825" formatCode="0.00E+00">
                  <c:v>2.0747700000000001E-3</c:v>
                </c:pt>
                <c:pt idx="15826" formatCode="0.00E+00">
                  <c:v>1.9643600000000001E-3</c:v>
                </c:pt>
                <c:pt idx="15827" formatCode="0.00E+00">
                  <c:v>1.85231E-3</c:v>
                </c:pt>
                <c:pt idx="15828" formatCode="0.00E+00">
                  <c:v>1.7387100000000001E-3</c:v>
                </c:pt>
                <c:pt idx="15829" formatCode="0.00E+00">
                  <c:v>1.62367E-3</c:v>
                </c:pt>
                <c:pt idx="15830" formatCode="0.00E+00">
                  <c:v>1.5072900000000001E-3</c:v>
                </c:pt>
                <c:pt idx="15831" formatCode="0.00E+00">
                  <c:v>1.3896500000000001E-3</c:v>
                </c:pt>
                <c:pt idx="15832" formatCode="0.00E+00">
                  <c:v>1.2708699999999999E-3</c:v>
                </c:pt>
                <c:pt idx="15833" formatCode="0.00E+00">
                  <c:v>1.15105E-3</c:v>
                </c:pt>
                <c:pt idx="15834" formatCode="0.00E+00">
                  <c:v>1.0303000000000001E-3</c:v>
                </c:pt>
                <c:pt idx="15835" formatCode="0.00E+00">
                  <c:v>9.0870399999999998E-4</c:v>
                </c:pt>
                <c:pt idx="15836" formatCode="0.00E+00">
                  <c:v>7.8638600000000003E-4</c:v>
                </c:pt>
                <c:pt idx="15837" formatCode="0.00E+00">
                  <c:v>6.6344500000000003E-4</c:v>
                </c:pt>
                <c:pt idx="15838" formatCode="0.00E+00">
                  <c:v>5.3998900000000005E-4</c:v>
                </c:pt>
                <c:pt idx="15839" formatCode="0.00E+00">
                  <c:v>4.1612399999999998E-4</c:v>
                </c:pt>
                <c:pt idx="15840" formatCode="0.00E+00">
                  <c:v>2.9195799999999999E-4</c:v>
                </c:pt>
                <c:pt idx="15841" formatCode="0.00E+00">
                  <c:v>1.6759699999999999E-4</c:v>
                </c:pt>
                <c:pt idx="15842" formatCode="0.00E+00">
                  <c:v>4.3149499999999997E-5</c:v>
                </c:pt>
                <c:pt idx="15843" formatCode="0.00E+00">
                  <c:v>-8.1277600000000003E-5</c:v>
                </c:pt>
                <c:pt idx="15844" formatCode="0.00E+00">
                  <c:v>-2.05577E-4</c:v>
                </c:pt>
                <c:pt idx="15845" formatCode="0.00E+00">
                  <c:v>-3.29642E-4</c:v>
                </c:pt>
                <c:pt idx="15846" formatCode="0.00E+00">
                  <c:v>-4.5336600000000002E-4</c:v>
                </c:pt>
                <c:pt idx="15847" formatCode="0.00E+00">
                  <c:v>-5.7664299999999995E-4</c:v>
                </c:pt>
                <c:pt idx="15848" formatCode="0.00E+00">
                  <c:v>-6.9936800000000002E-4</c:v>
                </c:pt>
                <c:pt idx="15849" formatCode="0.00E+00">
                  <c:v>-8.2143500000000003E-4</c:v>
                </c:pt>
                <c:pt idx="15850" formatCode="0.00E+00">
                  <c:v>-9.4274099999999998E-4</c:v>
                </c:pt>
                <c:pt idx="15851" formatCode="0.00E+00">
                  <c:v>-1.0631799999999999E-3</c:v>
                </c:pt>
                <c:pt idx="15852" formatCode="0.00E+00">
                  <c:v>-1.1826600000000001E-3</c:v>
                </c:pt>
                <c:pt idx="15853" formatCode="0.00E+00">
                  <c:v>-1.3010599999999999E-3</c:v>
                </c:pt>
                <c:pt idx="15854" formatCode="0.00E+00">
                  <c:v>-1.4182999999999999E-3</c:v>
                </c:pt>
                <c:pt idx="15855" formatCode="0.00E+00">
                  <c:v>-1.5342800000000001E-3</c:v>
                </c:pt>
                <c:pt idx="15856" formatCode="0.00E+00">
                  <c:v>-1.6488900000000001E-3</c:v>
                </c:pt>
                <c:pt idx="15857" formatCode="0.00E+00">
                  <c:v>-1.7620400000000001E-3</c:v>
                </c:pt>
                <c:pt idx="15858" formatCode="0.00E+00">
                  <c:v>-1.87364E-3</c:v>
                </c:pt>
                <c:pt idx="15859" formatCode="0.00E+00">
                  <c:v>-1.9835899999999999E-3</c:v>
                </c:pt>
                <c:pt idx="15860" formatCode="0.00E+00">
                  <c:v>-2.0918099999999999E-3</c:v>
                </c:pt>
                <c:pt idx="15861" formatCode="0.00E+00">
                  <c:v>-2.1982E-3</c:v>
                </c:pt>
                <c:pt idx="15862" formatCode="0.00E+00">
                  <c:v>-2.3026800000000001E-3</c:v>
                </c:pt>
                <c:pt idx="15863" formatCode="0.00E+00">
                  <c:v>-2.4051599999999999E-3</c:v>
                </c:pt>
                <c:pt idx="15864" formatCode="0.00E+00">
                  <c:v>-2.5055699999999999E-3</c:v>
                </c:pt>
                <c:pt idx="15865" formatCode="0.00E+00">
                  <c:v>-2.6038099999999998E-3</c:v>
                </c:pt>
                <c:pt idx="15866" formatCode="0.00E+00">
                  <c:v>-2.69981E-3</c:v>
                </c:pt>
                <c:pt idx="15867" formatCode="0.00E+00">
                  <c:v>-2.7935E-3</c:v>
                </c:pt>
                <c:pt idx="15868" formatCode="0.00E+00">
                  <c:v>-2.8847899999999999E-3</c:v>
                </c:pt>
                <c:pt idx="15869" formatCode="0.00E+00">
                  <c:v>-2.9736300000000001E-3</c:v>
                </c:pt>
                <c:pt idx="15870" formatCode="0.00E+00">
                  <c:v>-3.0599400000000001E-3</c:v>
                </c:pt>
                <c:pt idx="15871" formatCode="0.00E+00">
                  <c:v>-3.14365E-3</c:v>
                </c:pt>
                <c:pt idx="15872" formatCode="0.00E+00">
                  <c:v>-3.2246900000000001E-3</c:v>
                </c:pt>
                <c:pt idx="15873" formatCode="0.00E+00">
                  <c:v>-3.3030199999999998E-3</c:v>
                </c:pt>
                <c:pt idx="15874" formatCode="0.00E+00">
                  <c:v>-3.37857E-3</c:v>
                </c:pt>
                <c:pt idx="15875" formatCode="0.00E+00">
                  <c:v>-3.4512800000000001E-3</c:v>
                </c:pt>
                <c:pt idx="15876" formatCode="0.00E+00">
                  <c:v>-3.5211000000000001E-3</c:v>
                </c:pt>
                <c:pt idx="15877" formatCode="0.00E+00">
                  <c:v>-3.5879800000000002E-3</c:v>
                </c:pt>
                <c:pt idx="15878" formatCode="0.00E+00">
                  <c:v>-3.6518800000000001E-3</c:v>
                </c:pt>
                <c:pt idx="15879" formatCode="0.00E+00">
                  <c:v>-3.71274E-3</c:v>
                </c:pt>
                <c:pt idx="15880" formatCode="0.00E+00">
                  <c:v>-3.7705299999999998E-3</c:v>
                </c:pt>
                <c:pt idx="15881" formatCode="0.00E+00">
                  <c:v>-3.8252099999999999E-3</c:v>
                </c:pt>
                <c:pt idx="15882" formatCode="0.00E+00">
                  <c:v>-3.87674E-3</c:v>
                </c:pt>
                <c:pt idx="15883" formatCode="0.00E+00">
                  <c:v>-3.92509E-3</c:v>
                </c:pt>
                <c:pt idx="15884" formatCode="0.00E+00">
                  <c:v>-3.9702299999999999E-3</c:v>
                </c:pt>
                <c:pt idx="15885" formatCode="0.00E+00">
                  <c:v>-4.01213E-3</c:v>
                </c:pt>
                <c:pt idx="15886" formatCode="0.00E+00">
                  <c:v>-4.0507700000000004E-3</c:v>
                </c:pt>
                <c:pt idx="15887" formatCode="0.00E+00">
                  <c:v>-4.0861300000000003E-3</c:v>
                </c:pt>
                <c:pt idx="15888" formatCode="0.00E+00">
                  <c:v>-4.1181899999999999E-3</c:v>
                </c:pt>
                <c:pt idx="15889" formatCode="0.00E+00">
                  <c:v>-4.14694E-3</c:v>
                </c:pt>
                <c:pt idx="15890" formatCode="0.00E+00">
                  <c:v>-4.17236E-3</c:v>
                </c:pt>
                <c:pt idx="15891" formatCode="0.00E+00">
                  <c:v>-4.1944399999999998E-3</c:v>
                </c:pt>
                <c:pt idx="15892" formatCode="0.00E+00">
                  <c:v>-4.2131900000000003E-3</c:v>
                </c:pt>
                <c:pt idx="15893" formatCode="0.00E+00">
                  <c:v>-4.22859E-3</c:v>
                </c:pt>
                <c:pt idx="15894" formatCode="0.00E+00">
                  <c:v>-4.2406400000000004E-3</c:v>
                </c:pt>
                <c:pt idx="15895" formatCode="0.00E+00">
                  <c:v>-4.2493599999999998E-3</c:v>
                </c:pt>
                <c:pt idx="15896" formatCode="0.00E+00">
                  <c:v>-4.2547399999999999E-3</c:v>
                </c:pt>
                <c:pt idx="15897" formatCode="0.00E+00">
                  <c:v>-4.2567999999999998E-3</c:v>
                </c:pt>
                <c:pt idx="15898" formatCode="0.00E+00">
                  <c:v>-4.2555400000000004E-3</c:v>
                </c:pt>
                <c:pt idx="15899" formatCode="0.00E+00">
                  <c:v>-4.2509799999999997E-3</c:v>
                </c:pt>
                <c:pt idx="15900" formatCode="0.00E+00">
                  <c:v>-4.2431300000000003E-3</c:v>
                </c:pt>
                <c:pt idx="15901" formatCode="0.00E+00">
                  <c:v>-4.2320300000000003E-3</c:v>
                </c:pt>
                <c:pt idx="15902" formatCode="0.00E+00">
                  <c:v>-4.2176799999999997E-3</c:v>
                </c:pt>
                <c:pt idx="15903" formatCode="0.00E+00">
                  <c:v>-4.2001199999999999E-3</c:v>
                </c:pt>
                <c:pt idx="15904" formatCode="0.00E+00">
                  <c:v>-4.17937E-3</c:v>
                </c:pt>
                <c:pt idx="15905" formatCode="0.00E+00">
                  <c:v>-4.1554599999999997E-3</c:v>
                </c:pt>
                <c:pt idx="15906" formatCode="0.00E+00">
                  <c:v>-4.1284299999999998E-3</c:v>
                </c:pt>
                <c:pt idx="15907" formatCode="0.00E+00">
                  <c:v>-4.0983199999999999E-3</c:v>
                </c:pt>
                <c:pt idx="15908" formatCode="0.00E+00">
                  <c:v>-4.06515E-3</c:v>
                </c:pt>
                <c:pt idx="15909" formatCode="0.00E+00">
                  <c:v>-4.0289599999999998E-3</c:v>
                </c:pt>
                <c:pt idx="15910" formatCode="0.00E+00">
                  <c:v>-3.9898199999999998E-3</c:v>
                </c:pt>
                <c:pt idx="15911" formatCode="0.00E+00">
                  <c:v>-3.9477399999999999E-3</c:v>
                </c:pt>
                <c:pt idx="15912" formatCode="0.00E+00">
                  <c:v>-3.9027900000000002E-3</c:v>
                </c:pt>
                <c:pt idx="15913" formatCode="0.00E+00">
                  <c:v>-3.8550099999999999E-3</c:v>
                </c:pt>
                <c:pt idx="15914" formatCode="0.00E+00">
                  <c:v>-3.80445E-3</c:v>
                </c:pt>
                <c:pt idx="15915" formatCode="0.00E+00">
                  <c:v>-3.7511699999999999E-3</c:v>
                </c:pt>
                <c:pt idx="15916" formatCode="0.00E+00">
                  <c:v>-3.6952199999999999E-3</c:v>
                </c:pt>
                <c:pt idx="15917" formatCode="0.00E+00">
                  <c:v>-3.63665E-3</c:v>
                </c:pt>
                <c:pt idx="15918" formatCode="0.00E+00">
                  <c:v>-3.5755299999999999E-3</c:v>
                </c:pt>
                <c:pt idx="15919" formatCode="0.00E+00">
                  <c:v>-3.51191E-3</c:v>
                </c:pt>
                <c:pt idx="15920" formatCode="0.00E+00">
                  <c:v>-3.4458599999999998E-3</c:v>
                </c:pt>
                <c:pt idx="15921" formatCode="0.00E+00">
                  <c:v>-3.3774400000000002E-3</c:v>
                </c:pt>
                <c:pt idx="15922" formatCode="0.00E+00">
                  <c:v>-3.30671E-3</c:v>
                </c:pt>
                <c:pt idx="15923" formatCode="0.00E+00">
                  <c:v>-3.2337400000000001E-3</c:v>
                </c:pt>
                <c:pt idx="15924" formatCode="0.00E+00">
                  <c:v>-3.1586000000000001E-3</c:v>
                </c:pt>
                <c:pt idx="15925" formatCode="0.00E+00">
                  <c:v>-3.0813500000000001E-3</c:v>
                </c:pt>
                <c:pt idx="15926" formatCode="0.00E+00">
                  <c:v>-3.0020699999999999E-3</c:v>
                </c:pt>
                <c:pt idx="15927" formatCode="0.00E+00">
                  <c:v>-2.9208200000000002E-3</c:v>
                </c:pt>
                <c:pt idx="15928" formatCode="0.00E+00">
                  <c:v>-2.83768E-3</c:v>
                </c:pt>
                <c:pt idx="15929" formatCode="0.00E+00">
                  <c:v>-2.7527200000000002E-3</c:v>
                </c:pt>
                <c:pt idx="15930" formatCode="0.00E+00">
                  <c:v>-2.6660099999999999E-3</c:v>
                </c:pt>
                <c:pt idx="15931" formatCode="0.00E+00">
                  <c:v>-2.57763E-3</c:v>
                </c:pt>
                <c:pt idx="15932" formatCode="0.00E+00">
                  <c:v>-2.48766E-3</c:v>
                </c:pt>
                <c:pt idx="15933" formatCode="0.00E+00">
                  <c:v>-2.39616E-3</c:v>
                </c:pt>
                <c:pt idx="15934" formatCode="0.00E+00">
                  <c:v>-2.30321E-3</c:v>
                </c:pt>
                <c:pt idx="15935" formatCode="0.00E+00">
                  <c:v>-2.2089000000000002E-3</c:v>
                </c:pt>
                <c:pt idx="15936" formatCode="0.00E+00">
                  <c:v>-2.1132999999999998E-3</c:v>
                </c:pt>
                <c:pt idx="15937" formatCode="0.00E+00">
                  <c:v>-2.0164800000000002E-3</c:v>
                </c:pt>
                <c:pt idx="15938" formatCode="0.00E+00">
                  <c:v>-1.9185199999999999E-3</c:v>
                </c:pt>
                <c:pt idx="15939" formatCode="0.00E+00">
                  <c:v>-1.8194999999999999E-3</c:v>
                </c:pt>
                <c:pt idx="15940" formatCode="0.00E+00">
                  <c:v>-1.71951E-3</c:v>
                </c:pt>
                <c:pt idx="15941" formatCode="0.00E+00">
                  <c:v>-1.6186099999999999E-3</c:v>
                </c:pt>
                <c:pt idx="15942" formatCode="0.00E+00">
                  <c:v>-1.51688E-3</c:v>
                </c:pt>
                <c:pt idx="15943" formatCode="0.00E+00">
                  <c:v>-1.4144100000000001E-3</c:v>
                </c:pt>
                <c:pt idx="15944" formatCode="0.00E+00">
                  <c:v>-1.31127E-3</c:v>
                </c:pt>
                <c:pt idx="15945" formatCode="0.00E+00">
                  <c:v>-1.20754E-3</c:v>
                </c:pt>
                <c:pt idx="15946" formatCode="0.00E+00">
                  <c:v>-1.1033E-3</c:v>
                </c:pt>
                <c:pt idx="15947" formatCode="0.00E+00">
                  <c:v>-9.986140000000001E-4</c:v>
                </c:pt>
                <c:pt idx="15948" formatCode="0.00E+00">
                  <c:v>-8.9357200000000003E-4</c:v>
                </c:pt>
                <c:pt idx="15949" formatCode="0.00E+00">
                  <c:v>-7.8824699999999995E-4</c:v>
                </c:pt>
                <c:pt idx="15950" formatCode="0.00E+00">
                  <c:v>-6.8271300000000005E-4</c:v>
                </c:pt>
                <c:pt idx="15951" formatCode="0.00E+00">
                  <c:v>-5.77046E-4</c:v>
                </c:pt>
                <c:pt idx="15952" formatCode="0.00E+00">
                  <c:v>-4.7132100000000002E-4</c:v>
                </c:pt>
                <c:pt idx="15953" formatCode="0.00E+00">
                  <c:v>-3.6561200000000002E-4</c:v>
                </c:pt>
                <c:pt idx="15954" formatCode="0.00E+00">
                  <c:v>-2.5999200000000001E-4</c:v>
                </c:pt>
                <c:pt idx="15955" formatCode="0.00E+00">
                  <c:v>-1.5453400000000001E-4</c:v>
                </c:pt>
                <c:pt idx="15956" formatCode="0.00E+00">
                  <c:v>-4.9308499999999997E-5</c:v>
                </c:pt>
                <c:pt idx="15957" formatCode="0.00E+00">
                  <c:v>5.5612400000000003E-5</c:v>
                </c:pt>
                <c:pt idx="15958" formatCode="0.00E+00">
                  <c:v>1.60159E-4</c:v>
                </c:pt>
                <c:pt idx="15959" formatCode="0.00E+00">
                  <c:v>2.6426200000000003E-4</c:v>
                </c:pt>
                <c:pt idx="15960" formatCode="0.00E+00">
                  <c:v>3.6785399999999998E-4</c:v>
                </c:pt>
                <c:pt idx="15961" formatCode="0.00E+00">
                  <c:v>4.7086699999999998E-4</c:v>
                </c:pt>
                <c:pt idx="15962" formatCode="0.00E+00">
                  <c:v>5.7323499999999996E-4</c:v>
                </c:pt>
                <c:pt idx="15963" formatCode="0.00E+00">
                  <c:v>6.7489299999999998E-4</c:v>
                </c:pt>
                <c:pt idx="15964" formatCode="0.00E+00">
                  <c:v>7.7577699999999996E-4</c:v>
                </c:pt>
                <c:pt idx="15965" formatCode="0.00E+00">
                  <c:v>8.7582399999999998E-4</c:v>
                </c:pt>
                <c:pt idx="15966" formatCode="0.00E+00">
                  <c:v>9.7497199999999995E-4</c:v>
                </c:pt>
                <c:pt idx="15967" formatCode="0.00E+00">
                  <c:v>1.0731600000000001E-3</c:v>
                </c:pt>
                <c:pt idx="15968" formatCode="0.00E+00">
                  <c:v>1.17033E-3</c:v>
                </c:pt>
                <c:pt idx="15969" formatCode="0.00E+00">
                  <c:v>1.2664200000000001E-3</c:v>
                </c:pt>
                <c:pt idx="15970" formatCode="0.00E+00">
                  <c:v>1.3613799999999999E-3</c:v>
                </c:pt>
                <c:pt idx="15971" formatCode="0.00E+00">
                  <c:v>1.4551500000000001E-3</c:v>
                </c:pt>
                <c:pt idx="15972" formatCode="0.00E+00">
                  <c:v>1.5476800000000001E-3</c:v>
                </c:pt>
                <c:pt idx="15973" formatCode="0.00E+00">
                  <c:v>1.6389099999999999E-3</c:v>
                </c:pt>
                <c:pt idx="15974" formatCode="0.00E+00">
                  <c:v>1.72879E-3</c:v>
                </c:pt>
                <c:pt idx="15975" formatCode="0.00E+00">
                  <c:v>1.81727E-3</c:v>
                </c:pt>
                <c:pt idx="15976" formatCode="0.00E+00">
                  <c:v>1.9043E-3</c:v>
                </c:pt>
                <c:pt idx="15977" formatCode="0.00E+00">
                  <c:v>1.9898400000000001E-3</c:v>
                </c:pt>
                <c:pt idx="15978" formatCode="0.00E+00">
                  <c:v>2.07383E-3</c:v>
                </c:pt>
                <c:pt idx="15979" formatCode="0.00E+00">
                  <c:v>2.1562299999999999E-3</c:v>
                </c:pt>
                <c:pt idx="15980" formatCode="0.00E+00">
                  <c:v>2.2369999999999998E-3</c:v>
                </c:pt>
                <c:pt idx="15981" formatCode="0.00E+00">
                  <c:v>2.3160899999999998E-3</c:v>
                </c:pt>
                <c:pt idx="15982" formatCode="0.00E+00">
                  <c:v>2.39347E-3</c:v>
                </c:pt>
                <c:pt idx="15983" formatCode="0.00E+00">
                  <c:v>2.4690900000000002E-3</c:v>
                </c:pt>
                <c:pt idx="15984" formatCode="0.00E+00">
                  <c:v>2.5429200000000002E-3</c:v>
                </c:pt>
                <c:pt idx="15985" formatCode="0.00E+00">
                  <c:v>2.6149099999999998E-3</c:v>
                </c:pt>
                <c:pt idx="15986" formatCode="0.00E+00">
                  <c:v>2.6850300000000001E-3</c:v>
                </c:pt>
                <c:pt idx="15987" formatCode="0.00E+00">
                  <c:v>2.75326E-3</c:v>
                </c:pt>
                <c:pt idx="15988" formatCode="0.00E+00">
                  <c:v>2.8195400000000002E-3</c:v>
                </c:pt>
                <c:pt idx="15989" formatCode="0.00E+00">
                  <c:v>2.8838599999999998E-3</c:v>
                </c:pt>
                <c:pt idx="15990" formatCode="0.00E+00">
                  <c:v>2.9461800000000001E-3</c:v>
                </c:pt>
                <c:pt idx="15991" formatCode="0.00E+00">
                  <c:v>3.0064699999999998E-3</c:v>
                </c:pt>
                <c:pt idx="15992" formatCode="0.00E+00">
                  <c:v>3.0647000000000001E-3</c:v>
                </c:pt>
                <c:pt idx="15993" formatCode="0.00E+00">
                  <c:v>3.12086E-3</c:v>
                </c:pt>
                <c:pt idx="15994" formatCode="0.00E+00">
                  <c:v>3.1749E-3</c:v>
                </c:pt>
                <c:pt idx="15995" formatCode="0.00E+00">
                  <c:v>3.2268100000000001E-3</c:v>
                </c:pt>
                <c:pt idx="15996" formatCode="0.00E+00">
                  <c:v>3.27656E-3</c:v>
                </c:pt>
                <c:pt idx="15997" formatCode="0.00E+00">
                  <c:v>3.3241400000000002E-3</c:v>
                </c:pt>
                <c:pt idx="15998" formatCode="0.00E+00">
                  <c:v>3.36952E-3</c:v>
                </c:pt>
                <c:pt idx="15999" formatCode="0.00E+00">
                  <c:v>3.41268E-3</c:v>
                </c:pt>
                <c:pt idx="16000" formatCode="0.00E+00">
                  <c:v>3.4536100000000002E-3</c:v>
                </c:pt>
                <c:pt idx="16001" formatCode="0.00E+00">
                  <c:v>3.49228E-3</c:v>
                </c:pt>
                <c:pt idx="16002" formatCode="0.00E+00">
                  <c:v>3.5286800000000002E-3</c:v>
                </c:pt>
                <c:pt idx="16003" formatCode="0.00E+00">
                  <c:v>3.56281E-3</c:v>
                </c:pt>
                <c:pt idx="16004" formatCode="0.00E+00">
                  <c:v>3.5946400000000001E-3</c:v>
                </c:pt>
                <c:pt idx="16005" formatCode="0.00E+00">
                  <c:v>3.62415E-3</c:v>
                </c:pt>
                <c:pt idx="16006" formatCode="0.00E+00">
                  <c:v>3.6513499999999998E-3</c:v>
                </c:pt>
                <c:pt idx="16007" formatCode="0.00E+00">
                  <c:v>3.6762299999999999E-3</c:v>
                </c:pt>
                <c:pt idx="16008" formatCode="0.00E+00">
                  <c:v>3.6987600000000002E-3</c:v>
                </c:pt>
                <c:pt idx="16009" formatCode="0.00E+00">
                  <c:v>3.71894E-3</c:v>
                </c:pt>
                <c:pt idx="16010" formatCode="0.00E+00">
                  <c:v>3.7367799999999999E-3</c:v>
                </c:pt>
                <c:pt idx="16011" formatCode="0.00E+00">
                  <c:v>3.7522499999999999E-3</c:v>
                </c:pt>
                <c:pt idx="16012" formatCode="0.00E+00">
                  <c:v>3.7653700000000001E-3</c:v>
                </c:pt>
                <c:pt idx="16013" formatCode="0.00E+00">
                  <c:v>3.77612E-3</c:v>
                </c:pt>
                <c:pt idx="16014" formatCode="0.00E+00">
                  <c:v>3.7844900000000002E-3</c:v>
                </c:pt>
                <c:pt idx="16015" formatCode="0.00E+00">
                  <c:v>3.7905E-3</c:v>
                </c:pt>
                <c:pt idx="16016" formatCode="0.00E+00">
                  <c:v>3.7941400000000001E-3</c:v>
                </c:pt>
                <c:pt idx="16017" formatCode="0.00E+00">
                  <c:v>3.7954099999999999E-3</c:v>
                </c:pt>
                <c:pt idx="16018" formatCode="0.00E+00">
                  <c:v>3.79431E-3</c:v>
                </c:pt>
                <c:pt idx="16019" formatCode="0.00E+00">
                  <c:v>3.7908400000000002E-3</c:v>
                </c:pt>
                <c:pt idx="16020" formatCode="0.00E+00">
                  <c:v>3.7850200000000001E-3</c:v>
                </c:pt>
                <c:pt idx="16021" formatCode="0.00E+00">
                  <c:v>3.7768300000000001E-3</c:v>
                </c:pt>
                <c:pt idx="16022" formatCode="0.00E+00">
                  <c:v>3.7663000000000002E-3</c:v>
                </c:pt>
                <c:pt idx="16023" formatCode="0.00E+00">
                  <c:v>3.7534199999999999E-3</c:v>
                </c:pt>
                <c:pt idx="16024" formatCode="0.00E+00">
                  <c:v>3.7382000000000001E-3</c:v>
                </c:pt>
                <c:pt idx="16025" formatCode="0.00E+00">
                  <c:v>3.7206600000000002E-3</c:v>
                </c:pt>
                <c:pt idx="16026" formatCode="0.00E+00">
                  <c:v>3.7007899999999998E-3</c:v>
                </c:pt>
                <c:pt idx="16027" formatCode="0.00E+00">
                  <c:v>3.6786200000000001E-3</c:v>
                </c:pt>
                <c:pt idx="16028" formatCode="0.00E+00">
                  <c:v>3.6541500000000001E-3</c:v>
                </c:pt>
                <c:pt idx="16029" formatCode="0.00E+00">
                  <c:v>3.6273899999999999E-3</c:v>
                </c:pt>
                <c:pt idx="16030" formatCode="0.00E+00">
                  <c:v>3.59837E-3</c:v>
                </c:pt>
                <c:pt idx="16031" formatCode="0.00E+00">
                  <c:v>3.5670900000000002E-3</c:v>
                </c:pt>
                <c:pt idx="16032" formatCode="0.00E+00">
                  <c:v>3.5335599999999998E-3</c:v>
                </c:pt>
                <c:pt idx="16033" formatCode="0.00E+00">
                  <c:v>3.4978100000000001E-3</c:v>
                </c:pt>
                <c:pt idx="16034" formatCode="0.00E+00">
                  <c:v>3.4598599999999999E-3</c:v>
                </c:pt>
                <c:pt idx="16035" formatCode="0.00E+00">
                  <c:v>3.4197099999999999E-3</c:v>
                </c:pt>
                <c:pt idx="16036" formatCode="0.00E+00">
                  <c:v>3.3773900000000001E-3</c:v>
                </c:pt>
                <c:pt idx="16037" formatCode="0.00E+00">
                  <c:v>3.33293E-3</c:v>
                </c:pt>
                <c:pt idx="16038" formatCode="0.00E+00">
                  <c:v>3.2863300000000001E-3</c:v>
                </c:pt>
                <c:pt idx="16039" formatCode="0.00E+00">
                  <c:v>3.23763E-3</c:v>
                </c:pt>
                <c:pt idx="16040" formatCode="0.00E+00">
                  <c:v>3.1868500000000002E-3</c:v>
                </c:pt>
                <c:pt idx="16041" formatCode="0.00E+00">
                  <c:v>3.1340000000000001E-3</c:v>
                </c:pt>
                <c:pt idx="16042" formatCode="0.00E+00">
                  <c:v>3.0791199999999999E-3</c:v>
                </c:pt>
                <c:pt idx="16043" formatCode="0.00E+00">
                  <c:v>3.0222399999999998E-3</c:v>
                </c:pt>
                <c:pt idx="16044" formatCode="0.00E+00">
                  <c:v>2.9633699999999999E-3</c:v>
                </c:pt>
                <c:pt idx="16045" formatCode="0.00E+00">
                  <c:v>2.9025499999999998E-3</c:v>
                </c:pt>
                <c:pt idx="16046" formatCode="0.00E+00">
                  <c:v>2.8398099999999999E-3</c:v>
                </c:pt>
                <c:pt idx="16047" formatCode="0.00E+00">
                  <c:v>2.7751799999999999E-3</c:v>
                </c:pt>
                <c:pt idx="16048" formatCode="0.00E+00">
                  <c:v>2.7086800000000002E-3</c:v>
                </c:pt>
                <c:pt idx="16049" formatCode="0.00E+00">
                  <c:v>2.6403500000000001E-3</c:v>
                </c:pt>
                <c:pt idx="16050" formatCode="0.00E+00">
                  <c:v>2.5702300000000002E-3</c:v>
                </c:pt>
                <c:pt idx="16051" formatCode="0.00E+00">
                  <c:v>2.4983499999999999E-3</c:v>
                </c:pt>
                <c:pt idx="16052" formatCode="0.00E+00">
                  <c:v>2.4247399999999999E-3</c:v>
                </c:pt>
                <c:pt idx="16053" formatCode="0.00E+00">
                  <c:v>2.3494399999999999E-3</c:v>
                </c:pt>
                <c:pt idx="16054" formatCode="0.00E+00">
                  <c:v>2.2724899999999998E-3</c:v>
                </c:pt>
                <c:pt idx="16055" formatCode="0.00E+00">
                  <c:v>2.1939300000000002E-3</c:v>
                </c:pt>
                <c:pt idx="16056" formatCode="0.00E+00">
                  <c:v>2.1137899999999999E-3</c:v>
                </c:pt>
                <c:pt idx="16057" formatCode="0.00E+00">
                  <c:v>2.0321200000000001E-3</c:v>
                </c:pt>
                <c:pt idx="16058" formatCode="0.00E+00">
                  <c:v>1.94896E-3</c:v>
                </c:pt>
                <c:pt idx="16059" formatCode="0.00E+00">
                  <c:v>1.8643500000000001E-3</c:v>
                </c:pt>
                <c:pt idx="16060" formatCode="0.00E+00">
                  <c:v>1.77834E-3</c:v>
                </c:pt>
                <c:pt idx="16061" formatCode="0.00E+00">
                  <c:v>1.69096E-3</c:v>
                </c:pt>
                <c:pt idx="16062" formatCode="0.00E+00">
                  <c:v>1.60228E-3</c:v>
                </c:pt>
                <c:pt idx="16063" formatCode="0.00E+00">
                  <c:v>1.5123300000000001E-3</c:v>
                </c:pt>
                <c:pt idx="16064" formatCode="0.00E+00">
                  <c:v>1.4211600000000001E-3</c:v>
                </c:pt>
                <c:pt idx="16065" formatCode="0.00E+00">
                  <c:v>1.3288200000000001E-3</c:v>
                </c:pt>
                <c:pt idx="16066" formatCode="0.00E+00">
                  <c:v>1.23537E-3</c:v>
                </c:pt>
                <c:pt idx="16067" formatCode="0.00E+00">
                  <c:v>1.14084E-3</c:v>
                </c:pt>
                <c:pt idx="16068" formatCode="0.00E+00">
                  <c:v>1.04531E-3</c:v>
                </c:pt>
                <c:pt idx="16069" formatCode="0.00E+00">
                  <c:v>9.4881000000000002E-4</c:v>
                </c:pt>
                <c:pt idx="16070" formatCode="0.00E+00">
                  <c:v>8.5140699999999999E-4</c:v>
                </c:pt>
                <c:pt idx="16071" formatCode="0.00E+00">
                  <c:v>7.5315400000000002E-4</c:v>
                </c:pt>
                <c:pt idx="16072" formatCode="0.00E+00">
                  <c:v>6.54106E-4</c:v>
                </c:pt>
                <c:pt idx="16073" formatCode="0.00E+00">
                  <c:v>5.5432099999999998E-4</c:v>
                </c:pt>
                <c:pt idx="16074" formatCode="0.00E+00">
                  <c:v>4.5385899999999998E-4</c:v>
                </c:pt>
                <c:pt idx="16075" formatCode="0.00E+00">
                  <c:v>3.5277699999999997E-4</c:v>
                </c:pt>
                <c:pt idx="16076" formatCode="0.00E+00">
                  <c:v>2.5113700000000002E-4</c:v>
                </c:pt>
                <c:pt idx="16077" formatCode="0.00E+00">
                  <c:v>1.4899999999999999E-4</c:v>
                </c:pt>
                <c:pt idx="16078" formatCode="0.00E+00">
                  <c:v>4.6427200000000002E-5</c:v>
                </c:pt>
                <c:pt idx="16079" formatCode="0.00E+00">
                  <c:v>-5.6517300000000002E-5</c:v>
                </c:pt>
                <c:pt idx="16080" formatCode="0.00E+00">
                  <c:v>-1.5977E-4</c:v>
                </c:pt>
                <c:pt idx="16081" formatCode="0.00E+00">
                  <c:v>-2.6326600000000001E-4</c:v>
                </c:pt>
                <c:pt idx="16082" formatCode="0.00E+00">
                  <c:v>-3.6694000000000001E-4</c:v>
                </c:pt>
                <c:pt idx="16083" formatCode="0.00E+00">
                  <c:v>-4.7072599999999998E-4</c:v>
                </c:pt>
                <c:pt idx="16084" formatCode="0.00E+00">
                  <c:v>-5.7455699999999995E-4</c:v>
                </c:pt>
                <c:pt idx="16085" formatCode="0.00E+00">
                  <c:v>-6.78365E-4</c:v>
                </c:pt>
                <c:pt idx="16086" formatCode="0.00E+00">
                  <c:v>-7.8208200000000002E-4</c:v>
                </c:pt>
                <c:pt idx="16087" formatCode="0.00E+00">
                  <c:v>-8.8563800000000001E-4</c:v>
                </c:pt>
                <c:pt idx="16088" formatCode="0.00E+00">
                  <c:v>-9.8896500000000007E-4</c:v>
                </c:pt>
                <c:pt idx="16089" formatCode="0.00E+00">
                  <c:v>-1.0919899999999999E-3</c:v>
                </c:pt>
                <c:pt idx="16090" formatCode="0.00E+00">
                  <c:v>-1.19465E-3</c:v>
                </c:pt>
                <c:pt idx="16091" formatCode="0.00E+00">
                  <c:v>-1.2968599999999999E-3</c:v>
                </c:pt>
                <c:pt idx="16092" formatCode="0.00E+00">
                  <c:v>-1.3985600000000001E-3</c:v>
                </c:pt>
                <c:pt idx="16093" formatCode="0.00E+00">
                  <c:v>-1.49968E-3</c:v>
                </c:pt>
                <c:pt idx="16094" formatCode="0.00E+00">
                  <c:v>-1.6001399999999999E-3</c:v>
                </c:pt>
                <c:pt idx="16095" formatCode="0.00E+00">
                  <c:v>-1.69987E-3</c:v>
                </c:pt>
                <c:pt idx="16096" formatCode="0.00E+00">
                  <c:v>-1.79879E-3</c:v>
                </c:pt>
                <c:pt idx="16097" formatCode="0.00E+00">
                  <c:v>-1.8968399999999999E-3</c:v>
                </c:pt>
                <c:pt idx="16098" formatCode="0.00E+00">
                  <c:v>-1.99394E-3</c:v>
                </c:pt>
                <c:pt idx="16099" formatCode="0.00E+00">
                  <c:v>-2.0900200000000002E-3</c:v>
                </c:pt>
                <c:pt idx="16100" formatCode="0.00E+00">
                  <c:v>-2.1850099999999998E-3</c:v>
                </c:pt>
                <c:pt idx="16101" formatCode="0.00E+00">
                  <c:v>-2.27882E-3</c:v>
                </c:pt>
                <c:pt idx="16102" formatCode="0.00E+00">
                  <c:v>-2.3714000000000001E-3</c:v>
                </c:pt>
                <c:pt idx="16103" formatCode="0.00E+00">
                  <c:v>-2.4626600000000002E-3</c:v>
                </c:pt>
                <c:pt idx="16104" formatCode="0.00E+00">
                  <c:v>-2.5525299999999999E-3</c:v>
                </c:pt>
                <c:pt idx="16105" formatCode="0.00E+00">
                  <c:v>-2.64094E-3</c:v>
                </c:pt>
                <c:pt idx="16106" formatCode="0.00E+00">
                  <c:v>-2.7278200000000002E-3</c:v>
                </c:pt>
                <c:pt idx="16107" formatCode="0.00E+00">
                  <c:v>-2.8130999999999998E-3</c:v>
                </c:pt>
                <c:pt idx="16108" formatCode="0.00E+00">
                  <c:v>-2.8967099999999998E-3</c:v>
                </c:pt>
                <c:pt idx="16109" formatCode="0.00E+00">
                  <c:v>-2.9785699999999998E-3</c:v>
                </c:pt>
                <c:pt idx="16110" formatCode="0.00E+00">
                  <c:v>-3.0586200000000002E-3</c:v>
                </c:pt>
                <c:pt idx="16111" formatCode="0.00E+00">
                  <c:v>-3.13678E-3</c:v>
                </c:pt>
                <c:pt idx="16112" formatCode="0.00E+00">
                  <c:v>-3.2129900000000002E-3</c:v>
                </c:pt>
                <c:pt idx="16113" formatCode="0.00E+00">
                  <c:v>-3.2871799999999998E-3</c:v>
                </c:pt>
                <c:pt idx="16114" formatCode="0.00E+00">
                  <c:v>-3.3592800000000001E-3</c:v>
                </c:pt>
                <c:pt idx="16115" formatCode="0.00E+00">
                  <c:v>-3.4292300000000001E-3</c:v>
                </c:pt>
                <c:pt idx="16116" formatCode="0.00E+00">
                  <c:v>-3.4969599999999999E-3</c:v>
                </c:pt>
                <c:pt idx="16117" formatCode="0.00E+00">
                  <c:v>-3.5624099999999998E-3</c:v>
                </c:pt>
                <c:pt idx="16118" formatCode="0.00E+00">
                  <c:v>-3.6255200000000001E-3</c:v>
                </c:pt>
                <c:pt idx="16119" formatCode="0.00E+00">
                  <c:v>-3.68622E-3</c:v>
                </c:pt>
                <c:pt idx="16120" formatCode="0.00E+00">
                  <c:v>-3.7444499999999999E-3</c:v>
                </c:pt>
                <c:pt idx="16121" formatCode="0.00E+00">
                  <c:v>-3.8001699999999999E-3</c:v>
                </c:pt>
                <c:pt idx="16122" formatCode="0.00E+00">
                  <c:v>-3.8532900000000001E-3</c:v>
                </c:pt>
                <c:pt idx="16123" formatCode="0.00E+00">
                  <c:v>-3.9037899999999999E-3</c:v>
                </c:pt>
                <c:pt idx="16124" formatCode="0.00E+00">
                  <c:v>-3.9515899999999996E-3</c:v>
                </c:pt>
                <c:pt idx="16125" formatCode="0.00E+00">
                  <c:v>-3.99665E-3</c:v>
                </c:pt>
                <c:pt idx="16126" formatCode="0.00E+00">
                  <c:v>-4.0389099999999997E-3</c:v>
                </c:pt>
                <c:pt idx="16127" formatCode="0.00E+00">
                  <c:v>-4.0783299999999998E-3</c:v>
                </c:pt>
                <c:pt idx="16128" formatCode="0.00E+00">
                  <c:v>-4.1148599999999997E-3</c:v>
                </c:pt>
                <c:pt idx="16129" formatCode="0.00E+00">
                  <c:v>-4.1484499999999997E-3</c:v>
                </c:pt>
                <c:pt idx="16130" formatCode="0.00E+00">
                  <c:v>-4.17907E-3</c:v>
                </c:pt>
                <c:pt idx="16131" formatCode="0.00E+00">
                  <c:v>-4.20667E-3</c:v>
                </c:pt>
                <c:pt idx="16132" formatCode="0.00E+00">
                  <c:v>-4.23121E-3</c:v>
                </c:pt>
                <c:pt idx="16133" formatCode="0.00E+00">
                  <c:v>-4.2526500000000002E-3</c:v>
                </c:pt>
                <c:pt idx="16134" formatCode="0.00E+00">
                  <c:v>-4.2709599999999999E-3</c:v>
                </c:pt>
                <c:pt idx="16135" formatCode="0.00E+00">
                  <c:v>-4.28612E-3</c:v>
                </c:pt>
                <c:pt idx="16136" formatCode="0.00E+00">
                  <c:v>-4.2980800000000001E-3</c:v>
                </c:pt>
                <c:pt idx="16137" formatCode="0.00E+00">
                  <c:v>-4.3068200000000003E-3</c:v>
                </c:pt>
                <c:pt idx="16138" formatCode="0.00E+00">
                  <c:v>-4.3123199999999997E-3</c:v>
                </c:pt>
                <c:pt idx="16139" formatCode="0.00E+00">
                  <c:v>-4.3145500000000003E-3</c:v>
                </c:pt>
                <c:pt idx="16140" formatCode="0.00E+00">
                  <c:v>-4.3134999999999996E-3</c:v>
                </c:pt>
                <c:pt idx="16141" formatCode="0.00E+00">
                  <c:v>-4.3091400000000004E-3</c:v>
                </c:pt>
                <c:pt idx="16142" formatCode="0.00E+00">
                  <c:v>-4.30146E-3</c:v>
                </c:pt>
                <c:pt idx="16143" formatCode="0.00E+00">
                  <c:v>-4.2904600000000003E-3</c:v>
                </c:pt>
                <c:pt idx="16144" formatCode="0.00E+00">
                  <c:v>-4.2761099999999996E-3</c:v>
                </c:pt>
                <c:pt idx="16145" formatCode="0.00E+00">
                  <c:v>-4.2584199999999997E-3</c:v>
                </c:pt>
                <c:pt idx="16146" formatCode="0.00E+00">
                  <c:v>-4.2373899999999997E-3</c:v>
                </c:pt>
                <c:pt idx="16147" formatCode="0.00E+00">
                  <c:v>-4.2129999999999997E-3</c:v>
                </c:pt>
                <c:pt idx="16148" formatCode="0.00E+00">
                  <c:v>-4.1852599999999997E-3</c:v>
                </c:pt>
                <c:pt idx="16149" formatCode="0.00E+00">
                  <c:v>-4.1541800000000004E-3</c:v>
                </c:pt>
                <c:pt idx="16150" formatCode="0.00E+00">
                  <c:v>-4.11977E-3</c:v>
                </c:pt>
                <c:pt idx="16151" formatCode="0.00E+00">
                  <c:v>-4.0820400000000003E-3</c:v>
                </c:pt>
                <c:pt idx="16152" formatCode="0.00E+00">
                  <c:v>-4.0409900000000004E-3</c:v>
                </c:pt>
                <c:pt idx="16153" formatCode="0.00E+00">
                  <c:v>-3.99665E-3</c:v>
                </c:pt>
                <c:pt idx="16154" formatCode="0.00E+00">
                  <c:v>-3.94904E-3</c:v>
                </c:pt>
                <c:pt idx="16155" formatCode="0.00E+00">
                  <c:v>-3.8981799999999998E-3</c:v>
                </c:pt>
                <c:pt idx="16156" formatCode="0.00E+00">
                  <c:v>-3.8440900000000001E-3</c:v>
                </c:pt>
                <c:pt idx="16157" formatCode="0.00E+00">
                  <c:v>-3.7868099999999998E-3</c:v>
                </c:pt>
                <c:pt idx="16158" formatCode="0.00E+00">
                  <c:v>-3.7263700000000001E-3</c:v>
                </c:pt>
                <c:pt idx="16159" formatCode="0.00E+00">
                  <c:v>-3.66279E-3</c:v>
                </c:pt>
                <c:pt idx="16160" formatCode="0.00E+00">
                  <c:v>-3.59612E-3</c:v>
                </c:pt>
                <c:pt idx="16161" formatCode="0.00E+00">
                  <c:v>-3.5264099999999998E-3</c:v>
                </c:pt>
                <c:pt idx="16162" formatCode="0.00E+00">
                  <c:v>-3.4536900000000001E-3</c:v>
                </c:pt>
                <c:pt idx="16163" formatCode="0.00E+00">
                  <c:v>-3.3779999999999999E-3</c:v>
                </c:pt>
                <c:pt idx="16164" formatCode="0.00E+00">
                  <c:v>-3.29941E-3</c:v>
                </c:pt>
                <c:pt idx="16165" formatCode="0.00E+00">
                  <c:v>-3.2179600000000002E-3</c:v>
                </c:pt>
                <c:pt idx="16166" formatCode="0.00E+00">
                  <c:v>-3.1337000000000001E-3</c:v>
                </c:pt>
                <c:pt idx="16167" formatCode="0.00E+00">
                  <c:v>-3.0466999999999998E-3</c:v>
                </c:pt>
                <c:pt idx="16168" formatCode="0.00E+00">
                  <c:v>-2.9570199999999999E-3</c:v>
                </c:pt>
                <c:pt idx="16169" formatCode="0.00E+00">
                  <c:v>-2.8647199999999999E-3</c:v>
                </c:pt>
                <c:pt idx="16170" formatCode="0.00E+00">
                  <c:v>-2.7698599999999999E-3</c:v>
                </c:pt>
                <c:pt idx="16171" formatCode="0.00E+00">
                  <c:v>-2.6725199999999998E-3</c:v>
                </c:pt>
                <c:pt idx="16172" formatCode="0.00E+00">
                  <c:v>-2.5727699999999998E-3</c:v>
                </c:pt>
                <c:pt idx="16173" formatCode="0.00E+00">
                  <c:v>-2.4706699999999999E-3</c:v>
                </c:pt>
                <c:pt idx="16174" formatCode="0.00E+00">
                  <c:v>-2.3663199999999999E-3</c:v>
                </c:pt>
                <c:pt idx="16175" formatCode="0.00E+00">
                  <c:v>-2.2597799999999999E-3</c:v>
                </c:pt>
                <c:pt idx="16176" formatCode="0.00E+00">
                  <c:v>-2.1511500000000001E-3</c:v>
                </c:pt>
                <c:pt idx="16177" formatCode="0.00E+00">
                  <c:v>-2.0404899999999998E-3</c:v>
                </c:pt>
                <c:pt idx="16178" formatCode="0.00E+00">
                  <c:v>-1.9279099999999999E-3</c:v>
                </c:pt>
                <c:pt idx="16179" formatCode="0.00E+00">
                  <c:v>-1.8134799999999999E-3</c:v>
                </c:pt>
                <c:pt idx="16180" formatCode="0.00E+00">
                  <c:v>-1.6972999999999999E-3</c:v>
                </c:pt>
                <c:pt idx="16181" formatCode="0.00E+00">
                  <c:v>-1.57946E-3</c:v>
                </c:pt>
                <c:pt idx="16182" formatCode="0.00E+00">
                  <c:v>-1.46006E-3</c:v>
                </c:pt>
                <c:pt idx="16183" formatCode="0.00E+00">
                  <c:v>-1.3391900000000001E-3</c:v>
                </c:pt>
                <c:pt idx="16184" formatCode="0.00E+00">
                  <c:v>-1.2169399999999999E-3</c:v>
                </c:pt>
                <c:pt idx="16185" formatCode="0.00E+00">
                  <c:v>-1.0934300000000001E-3</c:v>
                </c:pt>
                <c:pt idx="16186" formatCode="0.00E+00">
                  <c:v>-9.6874799999999996E-4</c:v>
                </c:pt>
                <c:pt idx="16187" formatCode="0.00E+00">
                  <c:v>-8.4299899999999998E-4</c:v>
                </c:pt>
                <c:pt idx="16188" formatCode="0.00E+00">
                  <c:v>-7.1628700000000002E-4</c:v>
                </c:pt>
                <c:pt idx="16189" formatCode="0.00E+00">
                  <c:v>-5.8871900000000003E-4</c:v>
                </c:pt>
                <c:pt idx="16190" formatCode="0.00E+00">
                  <c:v>-4.60402E-4</c:v>
                </c:pt>
                <c:pt idx="16191" formatCode="0.00E+00">
                  <c:v>-3.31443E-4</c:v>
                </c:pt>
                <c:pt idx="16192" formatCode="0.00E+00">
                  <c:v>-2.0195200000000001E-4</c:v>
                </c:pt>
                <c:pt idx="16193" formatCode="0.00E+00">
                  <c:v>-7.2037899999999997E-5</c:v>
                </c:pt>
                <c:pt idx="16194" formatCode="0.00E+00">
                  <c:v>5.8187899999999999E-5</c:v>
                </c:pt>
                <c:pt idx="16195" formatCode="0.00E+00">
                  <c:v>1.8861400000000001E-4</c:v>
                </c:pt>
                <c:pt idx="16196" formatCode="0.00E+00">
                  <c:v>3.1912899999999997E-4</c:v>
                </c:pt>
                <c:pt idx="16197" formatCode="0.00E+00">
                  <c:v>4.4962000000000002E-4</c:v>
                </c:pt>
                <c:pt idx="16198" formatCode="0.00E+00">
                  <c:v>5.7997400000000003E-4</c:v>
                </c:pt>
                <c:pt idx="16199" formatCode="0.00E+00">
                  <c:v>7.1007799999999995E-4</c:v>
                </c:pt>
                <c:pt idx="16200" formatCode="0.00E+00">
                  <c:v>8.3981799999999999E-4</c:v>
                </c:pt>
                <c:pt idx="16201" formatCode="0.00E+00">
                  <c:v>9.6908300000000003E-4</c:v>
                </c:pt>
                <c:pt idx="16202" formatCode="0.00E+00">
                  <c:v>1.0977599999999999E-3</c:v>
                </c:pt>
                <c:pt idx="16203" formatCode="0.00E+00">
                  <c:v>1.22573E-3</c:v>
                </c:pt>
                <c:pt idx="16204" formatCode="0.00E+00">
                  <c:v>1.35289E-3</c:v>
                </c:pt>
                <c:pt idx="16205" formatCode="0.00E+00">
                  <c:v>1.4791100000000001E-3</c:v>
                </c:pt>
                <c:pt idx="16206" formatCode="0.00E+00">
                  <c:v>1.6042999999999999E-3</c:v>
                </c:pt>
                <c:pt idx="16207" formatCode="0.00E+00">
                  <c:v>1.7283400000000001E-3</c:v>
                </c:pt>
                <c:pt idx="16208" formatCode="0.00E+00">
                  <c:v>1.8511199999999999E-3</c:v>
                </c:pt>
                <c:pt idx="16209" formatCode="0.00E+00">
                  <c:v>1.9725300000000001E-3</c:v>
                </c:pt>
                <c:pt idx="16210" formatCode="0.00E+00">
                  <c:v>2.09246E-3</c:v>
                </c:pt>
                <c:pt idx="16211" formatCode="0.00E+00">
                  <c:v>2.2108100000000001E-3</c:v>
                </c:pt>
                <c:pt idx="16212" formatCode="0.00E+00">
                  <c:v>2.3274599999999999E-3</c:v>
                </c:pt>
                <c:pt idx="16213" formatCode="0.00E+00">
                  <c:v>2.44232E-3</c:v>
                </c:pt>
                <c:pt idx="16214" formatCode="0.00E+00">
                  <c:v>2.5552800000000001E-3</c:v>
                </c:pt>
                <c:pt idx="16215" formatCode="0.00E+00">
                  <c:v>2.6662399999999998E-3</c:v>
                </c:pt>
                <c:pt idx="16216" formatCode="0.00E+00">
                  <c:v>2.7751E-3</c:v>
                </c:pt>
                <c:pt idx="16217" formatCode="0.00E+00">
                  <c:v>2.8817500000000002E-3</c:v>
                </c:pt>
                <c:pt idx="16218" formatCode="0.00E+00">
                  <c:v>2.9861200000000001E-3</c:v>
                </c:pt>
                <c:pt idx="16219" formatCode="0.00E+00">
                  <c:v>3.0880899999999999E-3</c:v>
                </c:pt>
                <c:pt idx="16220" formatCode="0.00E+00">
                  <c:v>3.1875800000000002E-3</c:v>
                </c:pt>
                <c:pt idx="16221" formatCode="0.00E+00">
                  <c:v>3.2845000000000001E-3</c:v>
                </c:pt>
                <c:pt idx="16222" formatCode="0.00E+00">
                  <c:v>3.3787600000000002E-3</c:v>
                </c:pt>
                <c:pt idx="16223" formatCode="0.00E+00">
                  <c:v>3.4702700000000001E-3</c:v>
                </c:pt>
                <c:pt idx="16224" formatCode="0.00E+00">
                  <c:v>3.5589599999999999E-3</c:v>
                </c:pt>
                <c:pt idx="16225" formatCode="0.00E+00">
                  <c:v>3.6447300000000001E-3</c:v>
                </c:pt>
                <c:pt idx="16226" formatCode="0.00E+00">
                  <c:v>3.7275300000000002E-3</c:v>
                </c:pt>
                <c:pt idx="16227" formatCode="0.00E+00">
                  <c:v>3.8072499999999999E-3</c:v>
                </c:pt>
                <c:pt idx="16228" formatCode="0.00E+00">
                  <c:v>3.8838499999999999E-3</c:v>
                </c:pt>
                <c:pt idx="16229" formatCode="0.00E+00">
                  <c:v>3.9572399999999999E-3</c:v>
                </c:pt>
                <c:pt idx="16230" formatCode="0.00E+00">
                  <c:v>4.0273599999999998E-3</c:v>
                </c:pt>
                <c:pt idx="16231" formatCode="0.00E+00">
                  <c:v>4.0941500000000004E-3</c:v>
                </c:pt>
                <c:pt idx="16232" formatCode="0.00E+00">
                  <c:v>4.1575400000000004E-3</c:v>
                </c:pt>
                <c:pt idx="16233" formatCode="0.00E+00">
                  <c:v>4.21749E-3</c:v>
                </c:pt>
                <c:pt idx="16234" formatCode="0.00E+00">
                  <c:v>4.2739199999999996E-3</c:v>
                </c:pt>
                <c:pt idx="16235" formatCode="0.00E+00">
                  <c:v>4.3268100000000004E-3</c:v>
                </c:pt>
                <c:pt idx="16236" formatCode="0.00E+00">
                  <c:v>4.37609E-3</c:v>
                </c:pt>
                <c:pt idx="16237" formatCode="0.00E+00">
                  <c:v>4.4217199999999996E-3</c:v>
                </c:pt>
                <c:pt idx="16238" formatCode="0.00E+00">
                  <c:v>4.4636600000000004E-3</c:v>
                </c:pt>
                <c:pt idx="16239" formatCode="0.00E+00">
                  <c:v>4.5018799999999998E-3</c:v>
                </c:pt>
                <c:pt idx="16240" formatCode="0.00E+00">
                  <c:v>4.5363399999999998E-3</c:v>
                </c:pt>
                <c:pt idx="16241" formatCode="0.00E+00">
                  <c:v>4.5670099999999998E-3</c:v>
                </c:pt>
                <c:pt idx="16242" formatCode="0.00E+00">
                  <c:v>4.5938699999999999E-3</c:v>
                </c:pt>
                <c:pt idx="16243" formatCode="0.00E+00">
                  <c:v>4.6168900000000002E-3</c:v>
                </c:pt>
                <c:pt idx="16244" formatCode="0.00E+00">
                  <c:v>4.6360500000000001E-3</c:v>
                </c:pt>
                <c:pt idx="16245" formatCode="0.00E+00">
                  <c:v>4.6513300000000004E-3</c:v>
                </c:pt>
                <c:pt idx="16246" formatCode="0.00E+00">
                  <c:v>4.6627400000000003E-3</c:v>
                </c:pt>
                <c:pt idx="16247" formatCode="0.00E+00">
                  <c:v>4.67024E-3</c:v>
                </c:pt>
                <c:pt idx="16248" formatCode="0.00E+00">
                  <c:v>4.6738500000000002E-3</c:v>
                </c:pt>
                <c:pt idx="16249" formatCode="0.00E+00">
                  <c:v>4.6735600000000002E-3</c:v>
                </c:pt>
                <c:pt idx="16250" formatCode="0.00E+00">
                  <c:v>4.6693699999999999E-3</c:v>
                </c:pt>
                <c:pt idx="16251" formatCode="0.00E+00">
                  <c:v>4.6612800000000003E-3</c:v>
                </c:pt>
                <c:pt idx="16252" formatCode="0.00E+00">
                  <c:v>4.6493200000000002E-3</c:v>
                </c:pt>
                <c:pt idx="16253" formatCode="0.00E+00">
                  <c:v>4.6334899999999997E-3</c:v>
                </c:pt>
                <c:pt idx="16254" formatCode="0.00E+00">
                  <c:v>4.6138100000000003E-3</c:v>
                </c:pt>
                <c:pt idx="16255" formatCode="0.00E+00">
                  <c:v>4.5903000000000003E-3</c:v>
                </c:pt>
                <c:pt idx="16256" formatCode="0.00E+00">
                  <c:v>4.5629800000000003E-3</c:v>
                </c:pt>
                <c:pt idx="16257" formatCode="0.00E+00">
                  <c:v>4.5318800000000003E-3</c:v>
                </c:pt>
                <c:pt idx="16258" formatCode="0.00E+00">
                  <c:v>4.4970399999999999E-3</c:v>
                </c:pt>
                <c:pt idx="16259" formatCode="0.00E+00">
                  <c:v>4.4584899999999998E-3</c:v>
                </c:pt>
                <c:pt idx="16260" formatCode="0.00E+00">
                  <c:v>4.41626E-3</c:v>
                </c:pt>
                <c:pt idx="16261" formatCode="0.00E+00">
                  <c:v>4.3704E-3</c:v>
                </c:pt>
                <c:pt idx="16262" formatCode="0.00E+00">
                  <c:v>4.3209600000000004E-3</c:v>
                </c:pt>
                <c:pt idx="16263" formatCode="0.00E+00">
                  <c:v>4.2679700000000003E-3</c:v>
                </c:pt>
                <c:pt idx="16264" formatCode="0.00E+00">
                  <c:v>4.2115E-3</c:v>
                </c:pt>
                <c:pt idx="16265" formatCode="0.00E+00">
                  <c:v>4.1516000000000001E-3</c:v>
                </c:pt>
                <c:pt idx="16266" formatCode="0.00E+00">
                  <c:v>4.0883200000000003E-3</c:v>
                </c:pt>
                <c:pt idx="16267" formatCode="0.00E+00">
                  <c:v>4.0217300000000003E-3</c:v>
                </c:pt>
                <c:pt idx="16268" formatCode="0.00E+00">
                  <c:v>3.9518899999999996E-3</c:v>
                </c:pt>
                <c:pt idx="16269" formatCode="0.00E+00">
                  <c:v>3.87886E-3</c:v>
                </c:pt>
                <c:pt idx="16270" formatCode="0.00E+00">
                  <c:v>3.8027299999999998E-3</c:v>
                </c:pt>
                <c:pt idx="16271" formatCode="0.00E+00">
                  <c:v>3.72355E-3</c:v>
                </c:pt>
                <c:pt idx="16272" formatCode="0.00E+00">
                  <c:v>3.6413999999999999E-3</c:v>
                </c:pt>
                <c:pt idx="16273" formatCode="0.00E+00">
                  <c:v>3.5563700000000001E-3</c:v>
                </c:pt>
                <c:pt idx="16274" formatCode="0.00E+00">
                  <c:v>3.4685300000000001E-3</c:v>
                </c:pt>
                <c:pt idx="16275" formatCode="0.00E+00">
                  <c:v>3.3779600000000002E-3</c:v>
                </c:pt>
                <c:pt idx="16276" formatCode="0.00E+00">
                  <c:v>3.2847499999999999E-3</c:v>
                </c:pt>
                <c:pt idx="16277" formatCode="0.00E+00">
                  <c:v>3.1889900000000001E-3</c:v>
                </c:pt>
                <c:pt idx="16278" formatCode="0.00E+00">
                  <c:v>3.0907600000000001E-3</c:v>
                </c:pt>
                <c:pt idx="16279" formatCode="0.00E+00">
                  <c:v>2.99016E-3</c:v>
                </c:pt>
                <c:pt idx="16280" formatCode="0.00E+00">
                  <c:v>2.8872799999999999E-3</c:v>
                </c:pt>
                <c:pt idx="16281" formatCode="0.00E+00">
                  <c:v>2.7822099999999998E-3</c:v>
                </c:pt>
                <c:pt idx="16282" formatCode="0.00E+00">
                  <c:v>2.67505E-3</c:v>
                </c:pt>
                <c:pt idx="16283" formatCode="0.00E+00">
                  <c:v>2.5658999999999999E-3</c:v>
                </c:pt>
                <c:pt idx="16284" formatCode="0.00E+00">
                  <c:v>2.4548700000000001E-3</c:v>
                </c:pt>
                <c:pt idx="16285" formatCode="0.00E+00">
                  <c:v>2.3420400000000001E-3</c:v>
                </c:pt>
                <c:pt idx="16286" formatCode="0.00E+00">
                  <c:v>2.2275300000000001E-3</c:v>
                </c:pt>
                <c:pt idx="16287" formatCode="0.00E+00">
                  <c:v>2.1114300000000001E-3</c:v>
                </c:pt>
                <c:pt idx="16288" formatCode="0.00E+00">
                  <c:v>1.9938600000000001E-3</c:v>
                </c:pt>
                <c:pt idx="16289" formatCode="0.00E+00">
                  <c:v>1.87491E-3</c:v>
                </c:pt>
                <c:pt idx="16290" formatCode="0.00E+00">
                  <c:v>1.7547000000000001E-3</c:v>
                </c:pt>
                <c:pt idx="16291" formatCode="0.00E+00">
                  <c:v>1.6333299999999999E-3</c:v>
                </c:pt>
                <c:pt idx="16292" formatCode="0.00E+00">
                  <c:v>1.5109100000000001E-3</c:v>
                </c:pt>
                <c:pt idx="16293" formatCode="0.00E+00">
                  <c:v>1.38755E-3</c:v>
                </c:pt>
                <c:pt idx="16294" formatCode="0.00E+00">
                  <c:v>1.26336E-3</c:v>
                </c:pt>
                <c:pt idx="16295" formatCode="0.00E+00">
                  <c:v>1.1384500000000001E-3</c:v>
                </c:pt>
                <c:pt idx="16296" formatCode="0.00E+00">
                  <c:v>1.01293E-3</c:v>
                </c:pt>
                <c:pt idx="16297" formatCode="0.00E+00">
                  <c:v>8.8690199999999996E-4</c:v>
                </c:pt>
                <c:pt idx="16298" formatCode="0.00E+00">
                  <c:v>7.6048200000000004E-4</c:v>
                </c:pt>
                <c:pt idx="16299" formatCode="0.00E+00">
                  <c:v>6.3378000000000002E-4</c:v>
                </c:pt>
                <c:pt idx="16300" formatCode="0.00E+00">
                  <c:v>5.0690299999999995E-4</c:v>
                </c:pt>
                <c:pt idx="16301" formatCode="0.00E+00">
                  <c:v>3.7996200000000002E-4</c:v>
                </c:pt>
                <c:pt idx="16302" formatCode="0.00E+00">
                  <c:v>2.5306500000000002E-4</c:v>
                </c:pt>
                <c:pt idx="16303" formatCode="0.00E+00">
                  <c:v>1.2632E-4</c:v>
                </c:pt>
                <c:pt idx="16304" formatCode="0.00E+00">
                  <c:v>-1.65393E-7</c:v>
                </c:pt>
                <c:pt idx="16305" formatCode="0.00E+00">
                  <c:v>-1.2628499999999999E-4</c:v>
                </c:pt>
                <c:pt idx="16306" formatCode="0.00E+00">
                  <c:v>-2.5193200000000001E-4</c:v>
                </c:pt>
                <c:pt idx="16307" formatCode="0.00E+00">
                  <c:v>-3.77003E-4</c:v>
                </c:pt>
                <c:pt idx="16308" formatCode="0.00E+00">
                  <c:v>-5.0139399999999995E-4</c:v>
                </c:pt>
                <c:pt idx="16309" formatCode="0.00E+00">
                  <c:v>-6.2500100000000003E-4</c:v>
                </c:pt>
                <c:pt idx="16310" formatCode="0.00E+00">
                  <c:v>-7.4772499999999997E-4</c:v>
                </c:pt>
                <c:pt idx="16311" formatCode="0.00E+00">
                  <c:v>-8.6946300000000001E-4</c:v>
                </c:pt>
                <c:pt idx="16312" formatCode="0.00E+00">
                  <c:v>-9.9011900000000003E-4</c:v>
                </c:pt>
                <c:pt idx="16313" formatCode="0.00E+00">
                  <c:v>-1.1095899999999999E-3</c:v>
                </c:pt>
                <c:pt idx="16314" formatCode="0.00E+00">
                  <c:v>-1.2278E-3</c:v>
                </c:pt>
                <c:pt idx="16315" formatCode="0.00E+00">
                  <c:v>-1.3446300000000001E-3</c:v>
                </c:pt>
                <c:pt idx="16316" formatCode="0.00E+00">
                  <c:v>-1.4599999999999999E-3</c:v>
                </c:pt>
                <c:pt idx="16317" formatCode="0.00E+00">
                  <c:v>-1.5738099999999999E-3</c:v>
                </c:pt>
                <c:pt idx="16318" formatCode="0.00E+00">
                  <c:v>-1.6859900000000001E-3</c:v>
                </c:pt>
                <c:pt idx="16319" formatCode="0.00E+00">
                  <c:v>-1.79645E-3</c:v>
                </c:pt>
                <c:pt idx="16320" formatCode="0.00E+00">
                  <c:v>-1.9050899999999999E-3</c:v>
                </c:pt>
                <c:pt idx="16321" formatCode="0.00E+00">
                  <c:v>-2.01184E-3</c:v>
                </c:pt>
                <c:pt idx="16322" formatCode="0.00E+00">
                  <c:v>-2.11662E-3</c:v>
                </c:pt>
                <c:pt idx="16323" formatCode="0.00E+00">
                  <c:v>-2.2193500000000001E-3</c:v>
                </c:pt>
                <c:pt idx="16324" formatCode="0.00E+00">
                  <c:v>-2.3199499999999999E-3</c:v>
                </c:pt>
                <c:pt idx="16325" formatCode="0.00E+00">
                  <c:v>-2.41836E-3</c:v>
                </c:pt>
                <c:pt idx="16326" formatCode="0.00E+00">
                  <c:v>-2.5144999999999998E-3</c:v>
                </c:pt>
                <c:pt idx="16327" formatCode="0.00E+00">
                  <c:v>-2.6083E-3</c:v>
                </c:pt>
                <c:pt idx="16328" formatCode="0.00E+00">
                  <c:v>-2.6997000000000002E-3</c:v>
                </c:pt>
                <c:pt idx="16329" formatCode="0.00E+00">
                  <c:v>-2.7886400000000002E-3</c:v>
                </c:pt>
                <c:pt idx="16330" formatCode="0.00E+00">
                  <c:v>-2.8750500000000001E-3</c:v>
                </c:pt>
                <c:pt idx="16331" formatCode="0.00E+00">
                  <c:v>-2.9588800000000001E-3</c:v>
                </c:pt>
                <c:pt idx="16332" formatCode="0.00E+00">
                  <c:v>-3.0400599999999998E-3</c:v>
                </c:pt>
                <c:pt idx="16333" formatCode="0.00E+00">
                  <c:v>-3.1185599999999998E-3</c:v>
                </c:pt>
                <c:pt idx="16334" formatCode="0.00E+00">
                  <c:v>-3.1943200000000001E-3</c:v>
                </c:pt>
                <c:pt idx="16335" formatCode="0.00E+00">
                  <c:v>-3.2672999999999999E-3</c:v>
                </c:pt>
                <c:pt idx="16336" formatCode="0.00E+00">
                  <c:v>-3.3374400000000001E-3</c:v>
                </c:pt>
                <c:pt idx="16337" formatCode="0.00E+00">
                  <c:v>-3.40471E-3</c:v>
                </c:pt>
                <c:pt idx="16338" formatCode="0.00E+00">
                  <c:v>-3.4690599999999999E-3</c:v>
                </c:pt>
                <c:pt idx="16339" formatCode="0.00E+00">
                  <c:v>-3.53047E-3</c:v>
                </c:pt>
                <c:pt idx="16340" formatCode="0.00E+00">
                  <c:v>-3.5888999999999999E-3</c:v>
                </c:pt>
                <c:pt idx="16341" formatCode="0.00E+00">
                  <c:v>-3.6443199999999999E-3</c:v>
                </c:pt>
                <c:pt idx="16342" formatCode="0.00E+00">
                  <c:v>-3.6967100000000002E-3</c:v>
                </c:pt>
                <c:pt idx="16343" formatCode="0.00E+00">
                  <c:v>-3.74603E-3</c:v>
                </c:pt>
                <c:pt idx="16344" formatCode="0.00E+00">
                  <c:v>-3.79226E-3</c:v>
                </c:pt>
                <c:pt idx="16345" formatCode="0.00E+00">
                  <c:v>-3.8354000000000001E-3</c:v>
                </c:pt>
                <c:pt idx="16346" formatCode="0.00E+00">
                  <c:v>-3.8754100000000001E-3</c:v>
                </c:pt>
                <c:pt idx="16347" formatCode="0.00E+00">
                  <c:v>-3.9122899999999997E-3</c:v>
                </c:pt>
                <c:pt idx="16348" formatCode="0.00E+00">
                  <c:v>-3.9460299999999997E-3</c:v>
                </c:pt>
                <c:pt idx="16349" formatCode="0.00E+00">
                  <c:v>-3.9766100000000002E-3</c:v>
                </c:pt>
                <c:pt idx="16350" formatCode="0.00E+00">
                  <c:v>-4.0040400000000004E-3</c:v>
                </c:pt>
                <c:pt idx="16351" formatCode="0.00E+00">
                  <c:v>-4.0283100000000002E-3</c:v>
                </c:pt>
                <c:pt idx="16352" formatCode="0.00E+00">
                  <c:v>-4.0494199999999998E-3</c:v>
                </c:pt>
                <c:pt idx="16353" formatCode="0.00E+00">
                  <c:v>-4.0673799999999998E-3</c:v>
                </c:pt>
                <c:pt idx="16354" formatCode="0.00E+00">
                  <c:v>-4.0821800000000004E-3</c:v>
                </c:pt>
                <c:pt idx="16355" formatCode="0.00E+00">
                  <c:v>-4.0938399999999996E-3</c:v>
                </c:pt>
                <c:pt idx="16356" formatCode="0.00E+00">
                  <c:v>-4.1023700000000001E-3</c:v>
                </c:pt>
                <c:pt idx="16357" formatCode="0.00E+00">
                  <c:v>-4.1077700000000002E-3</c:v>
                </c:pt>
                <c:pt idx="16358" formatCode="0.00E+00">
                  <c:v>-4.1100800000000003E-3</c:v>
                </c:pt>
                <c:pt idx="16359" formatCode="0.00E+00">
                  <c:v>-4.1092899999999998E-3</c:v>
                </c:pt>
                <c:pt idx="16360" formatCode="0.00E+00">
                  <c:v>-4.1054400000000001E-3</c:v>
                </c:pt>
                <c:pt idx="16361" formatCode="0.00E+00">
                  <c:v>-4.0985400000000003E-3</c:v>
                </c:pt>
                <c:pt idx="16362" formatCode="0.00E+00">
                  <c:v>-4.0886200000000003E-3</c:v>
                </c:pt>
                <c:pt idx="16363" formatCode="0.00E+00">
                  <c:v>-4.0757099999999997E-3</c:v>
                </c:pt>
                <c:pt idx="16364" formatCode="0.00E+00">
                  <c:v>-4.0598400000000003E-3</c:v>
                </c:pt>
                <c:pt idx="16365" formatCode="0.00E+00">
                  <c:v>-4.0410300000000001E-3</c:v>
                </c:pt>
                <c:pt idx="16366" formatCode="0.00E+00">
                  <c:v>-4.0193199999999998E-3</c:v>
                </c:pt>
                <c:pt idx="16367" formatCode="0.00E+00">
                  <c:v>-3.99475E-3</c:v>
                </c:pt>
                <c:pt idx="16368" formatCode="0.00E+00">
                  <c:v>-3.9673399999999998E-3</c:v>
                </c:pt>
                <c:pt idx="16369" formatCode="0.00E+00">
                  <c:v>-3.9371500000000004E-3</c:v>
                </c:pt>
                <c:pt idx="16370" formatCode="0.00E+00">
                  <c:v>-3.90421E-3</c:v>
                </c:pt>
                <c:pt idx="16371" formatCode="0.00E+00">
                  <c:v>-3.86857E-3</c:v>
                </c:pt>
                <c:pt idx="16372" formatCode="0.00E+00">
                  <c:v>-3.8302599999999998E-3</c:v>
                </c:pt>
                <c:pt idx="16373" formatCode="0.00E+00">
                  <c:v>-3.78934E-3</c:v>
                </c:pt>
                <c:pt idx="16374" formatCode="0.00E+00">
                  <c:v>-3.7458499999999998E-3</c:v>
                </c:pt>
                <c:pt idx="16375" formatCode="0.00E+00">
                  <c:v>-3.6998299999999999E-3</c:v>
                </c:pt>
                <c:pt idx="16376" formatCode="0.00E+00">
                  <c:v>-3.6513499999999998E-3</c:v>
                </c:pt>
                <c:pt idx="16377" formatCode="0.00E+00">
                  <c:v>-3.6004600000000002E-3</c:v>
                </c:pt>
                <c:pt idx="16378" formatCode="0.00E+00">
                  <c:v>-3.54719E-3</c:v>
                </c:pt>
                <c:pt idx="16379" formatCode="0.00E+00">
                  <c:v>-3.49162E-3</c:v>
                </c:pt>
                <c:pt idx="16380" formatCode="0.00E+00">
                  <c:v>-3.4337899999999999E-3</c:v>
                </c:pt>
                <c:pt idx="16381" formatCode="0.00E+00">
                  <c:v>-3.3737699999999999E-3</c:v>
                </c:pt>
                <c:pt idx="16382" formatCode="0.00E+00">
                  <c:v>-3.3116E-3</c:v>
                </c:pt>
                <c:pt idx="16383" formatCode="0.00E+00">
                  <c:v>-3.24735E-3</c:v>
                </c:pt>
                <c:pt idx="16384" formatCode="0.00E+00">
                  <c:v>-3.1810800000000002E-3</c:v>
                </c:pt>
                <c:pt idx="16385" formatCode="0.00E+00">
                  <c:v>-3.1128499999999999E-3</c:v>
                </c:pt>
                <c:pt idx="16386" formatCode="0.00E+00">
                  <c:v>-3.0427200000000001E-3</c:v>
                </c:pt>
                <c:pt idx="16387" formatCode="0.00E+00">
                  <c:v>-2.9707499999999999E-3</c:v>
                </c:pt>
                <c:pt idx="16388" formatCode="0.00E+00">
                  <c:v>-2.8970100000000002E-3</c:v>
                </c:pt>
                <c:pt idx="16389" formatCode="0.00E+00">
                  <c:v>-2.8215499999999999E-3</c:v>
                </c:pt>
                <c:pt idx="16390" formatCode="0.00E+00">
                  <c:v>-2.7444399999999999E-3</c:v>
                </c:pt>
                <c:pt idx="16391" formatCode="0.00E+00">
                  <c:v>-2.6657600000000001E-3</c:v>
                </c:pt>
                <c:pt idx="16392" formatCode="0.00E+00">
                  <c:v>-2.5855499999999998E-3</c:v>
                </c:pt>
                <c:pt idx="16393" formatCode="0.00E+00">
                  <c:v>-2.5038899999999999E-3</c:v>
                </c:pt>
                <c:pt idx="16394" formatCode="0.00E+00">
                  <c:v>-2.4208400000000001E-3</c:v>
                </c:pt>
                <c:pt idx="16395" formatCode="0.00E+00">
                  <c:v>-2.3364700000000002E-3</c:v>
                </c:pt>
                <c:pt idx="16396" formatCode="0.00E+00">
                  <c:v>-2.25084E-3</c:v>
                </c:pt>
                <c:pt idx="16397" formatCode="0.00E+00">
                  <c:v>-2.1640299999999999E-3</c:v>
                </c:pt>
                <c:pt idx="16398" formatCode="0.00E+00">
                  <c:v>-2.0760900000000001E-3</c:v>
                </c:pt>
                <c:pt idx="16399" formatCode="0.00E+00">
                  <c:v>-1.9870999999999999E-3</c:v>
                </c:pt>
                <c:pt idx="16400" formatCode="0.00E+00">
                  <c:v>-1.89711E-3</c:v>
                </c:pt>
                <c:pt idx="16401" formatCode="0.00E+00">
                  <c:v>-1.8062099999999999E-3</c:v>
                </c:pt>
                <c:pt idx="16402" formatCode="0.00E+00">
                  <c:v>-1.71444E-3</c:v>
                </c:pt>
                <c:pt idx="16403" formatCode="0.00E+00">
                  <c:v>-1.62189E-3</c:v>
                </c:pt>
                <c:pt idx="16404" formatCode="0.00E+00">
                  <c:v>-1.5286099999999999E-3</c:v>
                </c:pt>
                <c:pt idx="16405" formatCode="0.00E+00">
                  <c:v>-1.4346700000000001E-3</c:v>
                </c:pt>
                <c:pt idx="16406" formatCode="0.00E+00">
                  <c:v>-1.3401400000000001E-3</c:v>
                </c:pt>
                <c:pt idx="16407" formatCode="0.00E+00">
                  <c:v>-1.24508E-3</c:v>
                </c:pt>
                <c:pt idx="16408" formatCode="0.00E+00">
                  <c:v>-1.1495699999999999E-3</c:v>
                </c:pt>
                <c:pt idx="16409" formatCode="0.00E+00">
                  <c:v>-1.0536499999999999E-3</c:v>
                </c:pt>
                <c:pt idx="16410" formatCode="0.00E+00">
                  <c:v>-9.5739900000000005E-4</c:v>
                </c:pt>
                <c:pt idx="16411" formatCode="0.00E+00">
                  <c:v>-8.6087999999999996E-4</c:v>
                </c:pt>
                <c:pt idx="16412" formatCode="0.00E+00">
                  <c:v>-7.6415499999999998E-4</c:v>
                </c:pt>
                <c:pt idx="16413" formatCode="0.00E+00">
                  <c:v>-6.6728700000000002E-4</c:v>
                </c:pt>
                <c:pt idx="16414" formatCode="0.00E+00">
                  <c:v>-5.70339E-4</c:v>
                </c:pt>
                <c:pt idx="16415" formatCode="0.00E+00">
                  <c:v>-4.7337200000000001E-4</c:v>
                </c:pt>
                <c:pt idx="16416" formatCode="0.00E+00">
                  <c:v>-3.7644700000000002E-4</c:v>
                </c:pt>
                <c:pt idx="16417" formatCode="0.00E+00">
                  <c:v>-2.7962499999999998E-4</c:v>
                </c:pt>
                <c:pt idx="16418" formatCode="0.00E+00">
                  <c:v>-1.82967E-4</c:v>
                </c:pt>
                <c:pt idx="16419" formatCode="0.00E+00">
                  <c:v>-8.6530499999999994E-5</c:v>
                </c:pt>
                <c:pt idx="16420" formatCode="0.00E+00">
                  <c:v>9.6248800000000002E-6</c:v>
                </c:pt>
                <c:pt idx="16421" formatCode="0.00E+00">
                  <c:v>1.05441E-4</c:v>
                </c:pt>
                <c:pt idx="16422" formatCode="0.00E+00">
                  <c:v>2.00862E-4</c:v>
                </c:pt>
                <c:pt idx="16423" formatCode="0.00E+00">
                  <c:v>2.9583000000000002E-4</c:v>
                </c:pt>
                <c:pt idx="16424" formatCode="0.00E+00">
                  <c:v>3.9029000000000001E-4</c:v>
                </c:pt>
                <c:pt idx="16425" formatCode="0.00E+00">
                  <c:v>4.8418799999999998E-4</c:v>
                </c:pt>
                <c:pt idx="16426" formatCode="0.00E+00">
                  <c:v>5.7746800000000004E-4</c:v>
                </c:pt>
                <c:pt idx="16427" formatCode="0.00E+00">
                  <c:v>6.7007799999999995E-4</c:v>
                </c:pt>
                <c:pt idx="16428" formatCode="0.00E+00">
                  <c:v>7.6196399999999996E-4</c:v>
                </c:pt>
                <c:pt idx="16429" formatCode="0.00E+00">
                  <c:v>8.5307700000000005E-4</c:v>
                </c:pt>
                <c:pt idx="16430" formatCode="0.00E+00">
                  <c:v>9.4336400000000003E-4</c:v>
                </c:pt>
                <c:pt idx="16431" formatCode="0.00E+00">
                  <c:v>1.0327800000000001E-3</c:v>
                </c:pt>
                <c:pt idx="16432" formatCode="0.00E+00">
                  <c:v>1.12126E-3</c:v>
                </c:pt>
                <c:pt idx="16433" formatCode="0.00E+00">
                  <c:v>1.20878E-3</c:v>
                </c:pt>
                <c:pt idx="16434" formatCode="0.00E+00">
                  <c:v>1.2952700000000001E-3</c:v>
                </c:pt>
                <c:pt idx="16435" formatCode="0.00E+00">
                  <c:v>1.3806999999999999E-3</c:v>
                </c:pt>
                <c:pt idx="16436" formatCode="0.00E+00">
                  <c:v>1.46502E-3</c:v>
                </c:pt>
                <c:pt idx="16437" formatCode="0.00E+00">
                  <c:v>1.5481799999999999E-3</c:v>
                </c:pt>
                <c:pt idx="16438" formatCode="0.00E+00">
                  <c:v>1.63014E-3</c:v>
                </c:pt>
                <c:pt idx="16439" formatCode="0.00E+00">
                  <c:v>1.7108500000000001E-3</c:v>
                </c:pt>
                <c:pt idx="16440" formatCode="0.00E+00">
                  <c:v>1.7902899999999999E-3</c:v>
                </c:pt>
                <c:pt idx="16441" formatCode="0.00E+00">
                  <c:v>1.8683899999999999E-3</c:v>
                </c:pt>
                <c:pt idx="16442" formatCode="0.00E+00">
                  <c:v>1.94513E-3</c:v>
                </c:pt>
                <c:pt idx="16443" formatCode="0.00E+00">
                  <c:v>2.02046E-3</c:v>
                </c:pt>
                <c:pt idx="16444" formatCode="0.00E+00">
                  <c:v>2.0943400000000001E-3</c:v>
                </c:pt>
                <c:pt idx="16445" formatCode="0.00E+00">
                  <c:v>2.1667499999999998E-3</c:v>
                </c:pt>
                <c:pt idx="16446" formatCode="0.00E+00">
                  <c:v>2.23763E-3</c:v>
                </c:pt>
                <c:pt idx="16447" formatCode="0.00E+00">
                  <c:v>2.3069599999999998E-3</c:v>
                </c:pt>
                <c:pt idx="16448" formatCode="0.00E+00">
                  <c:v>2.3747E-3</c:v>
                </c:pt>
                <c:pt idx="16449" formatCode="0.00E+00">
                  <c:v>2.4408199999999998E-3</c:v>
                </c:pt>
                <c:pt idx="16450" formatCode="0.00E+00">
                  <c:v>2.5052799999999999E-3</c:v>
                </c:pt>
                <c:pt idx="16451" formatCode="0.00E+00">
                  <c:v>2.5680500000000001E-3</c:v>
                </c:pt>
                <c:pt idx="16452" formatCode="0.00E+00">
                  <c:v>2.6291000000000001E-3</c:v>
                </c:pt>
                <c:pt idx="16453" formatCode="0.00E+00">
                  <c:v>2.6884000000000001E-3</c:v>
                </c:pt>
                <c:pt idx="16454" formatCode="0.00E+00">
                  <c:v>2.7459300000000002E-3</c:v>
                </c:pt>
                <c:pt idx="16455" formatCode="0.00E+00">
                  <c:v>2.8016400000000002E-3</c:v>
                </c:pt>
                <c:pt idx="16456" formatCode="0.00E+00">
                  <c:v>2.8555199999999998E-3</c:v>
                </c:pt>
                <c:pt idx="16457" formatCode="0.00E+00">
                  <c:v>2.9075300000000002E-3</c:v>
                </c:pt>
                <c:pt idx="16458" formatCode="0.00E+00">
                  <c:v>2.95766E-3</c:v>
                </c:pt>
                <c:pt idx="16459" formatCode="0.00E+00">
                  <c:v>3.0058699999999999E-3</c:v>
                </c:pt>
                <c:pt idx="16460" formatCode="0.00E+00">
                  <c:v>3.05215E-3</c:v>
                </c:pt>
                <c:pt idx="16461" formatCode="0.00E+00">
                  <c:v>3.0964600000000001E-3</c:v>
                </c:pt>
                <c:pt idx="16462" formatCode="0.00E+00">
                  <c:v>3.1387899999999998E-3</c:v>
                </c:pt>
                <c:pt idx="16463" formatCode="0.00E+00">
                  <c:v>3.1791200000000001E-3</c:v>
                </c:pt>
                <c:pt idx="16464" formatCode="0.00E+00">
                  <c:v>3.2174199999999999E-3</c:v>
                </c:pt>
                <c:pt idx="16465" formatCode="0.00E+00">
                  <c:v>3.2536800000000001E-3</c:v>
                </c:pt>
                <c:pt idx="16466" formatCode="0.00E+00">
                  <c:v>3.28787E-3</c:v>
                </c:pt>
                <c:pt idx="16467" formatCode="0.00E+00">
                  <c:v>3.3199900000000001E-3</c:v>
                </c:pt>
                <c:pt idx="16468" formatCode="0.00E+00">
                  <c:v>3.3500000000000001E-3</c:v>
                </c:pt>
                <c:pt idx="16469" formatCode="0.00E+00">
                  <c:v>3.3779000000000001E-3</c:v>
                </c:pt>
                <c:pt idx="16470" formatCode="0.00E+00">
                  <c:v>3.4036700000000001E-3</c:v>
                </c:pt>
                <c:pt idx="16471" formatCode="0.00E+00">
                  <c:v>3.4272999999999999E-3</c:v>
                </c:pt>
                <c:pt idx="16472" formatCode="0.00E+00">
                  <c:v>3.4487799999999998E-3</c:v>
                </c:pt>
                <c:pt idx="16473" formatCode="0.00E+00">
                  <c:v>3.4680800000000001E-3</c:v>
                </c:pt>
                <c:pt idx="16474" formatCode="0.00E+00">
                  <c:v>3.4851999999999999E-3</c:v>
                </c:pt>
                <c:pt idx="16475" formatCode="0.00E+00">
                  <c:v>3.5001400000000001E-3</c:v>
                </c:pt>
                <c:pt idx="16476" formatCode="0.00E+00">
                  <c:v>3.51287E-3</c:v>
                </c:pt>
                <c:pt idx="16477" formatCode="0.00E+00">
                  <c:v>3.5233999999999999E-3</c:v>
                </c:pt>
                <c:pt idx="16478" formatCode="0.00E+00">
                  <c:v>3.53171E-3</c:v>
                </c:pt>
                <c:pt idx="16479" formatCode="0.00E+00">
                  <c:v>3.5377999999999998E-3</c:v>
                </c:pt>
                <c:pt idx="16480" formatCode="0.00E+00">
                  <c:v>3.5416599999999999E-3</c:v>
                </c:pt>
                <c:pt idx="16481" formatCode="0.00E+00">
                  <c:v>3.5432900000000002E-3</c:v>
                </c:pt>
                <c:pt idx="16482" formatCode="0.00E+00">
                  <c:v>3.5426899999999998E-3</c:v>
                </c:pt>
                <c:pt idx="16483" formatCode="0.00E+00">
                  <c:v>3.5398500000000002E-3</c:v>
                </c:pt>
                <c:pt idx="16484" formatCode="0.00E+00">
                  <c:v>3.5347600000000001E-3</c:v>
                </c:pt>
                <c:pt idx="16485" formatCode="0.00E+00">
                  <c:v>3.5274400000000002E-3</c:v>
                </c:pt>
                <c:pt idx="16486" formatCode="0.00E+00">
                  <c:v>3.5178800000000001E-3</c:v>
                </c:pt>
                <c:pt idx="16487" formatCode="0.00E+00">
                  <c:v>3.5060899999999999E-3</c:v>
                </c:pt>
                <c:pt idx="16488" formatCode="0.00E+00">
                  <c:v>3.49205E-3</c:v>
                </c:pt>
                <c:pt idx="16489" formatCode="0.00E+00">
                  <c:v>3.4757899999999999E-3</c:v>
                </c:pt>
                <c:pt idx="16490" formatCode="0.00E+00">
                  <c:v>3.4573E-3</c:v>
                </c:pt>
                <c:pt idx="16491" formatCode="0.00E+00">
                  <c:v>3.4365899999999998E-3</c:v>
                </c:pt>
                <c:pt idx="16492" formatCode="0.00E+00">
                  <c:v>3.4136700000000002E-3</c:v>
                </c:pt>
                <c:pt idx="16493" formatCode="0.00E+00">
                  <c:v>3.3885500000000002E-3</c:v>
                </c:pt>
                <c:pt idx="16494" formatCode="0.00E+00">
                  <c:v>3.3612300000000002E-3</c:v>
                </c:pt>
                <c:pt idx="16495" formatCode="0.00E+00">
                  <c:v>3.3317300000000002E-3</c:v>
                </c:pt>
                <c:pt idx="16496" formatCode="0.00E+00">
                  <c:v>3.3000600000000001E-3</c:v>
                </c:pt>
                <c:pt idx="16497" formatCode="0.00E+00">
                  <c:v>3.2662199999999998E-3</c:v>
                </c:pt>
                <c:pt idx="16498" formatCode="0.00E+00">
                  <c:v>3.2302400000000001E-3</c:v>
                </c:pt>
                <c:pt idx="16499" formatCode="0.00E+00">
                  <c:v>3.19214E-3</c:v>
                </c:pt>
                <c:pt idx="16500" formatCode="0.00E+00">
                  <c:v>3.1519199999999999E-3</c:v>
                </c:pt>
                <c:pt idx="16501" formatCode="0.00E+00">
                  <c:v>3.1096000000000001E-3</c:v>
                </c:pt>
                <c:pt idx="16502" formatCode="0.00E+00">
                  <c:v>3.0652100000000001E-3</c:v>
                </c:pt>
                <c:pt idx="16503" formatCode="0.00E+00">
                  <c:v>3.0187600000000001E-3</c:v>
                </c:pt>
                <c:pt idx="16504" formatCode="0.00E+00">
                  <c:v>2.9702800000000001E-3</c:v>
                </c:pt>
                <c:pt idx="16505" formatCode="0.00E+00">
                  <c:v>2.9197899999999998E-3</c:v>
                </c:pt>
                <c:pt idx="16506" formatCode="0.00E+00">
                  <c:v>2.8673100000000001E-3</c:v>
                </c:pt>
                <c:pt idx="16507" formatCode="0.00E+00">
                  <c:v>2.8128699999999999E-3</c:v>
                </c:pt>
                <c:pt idx="16508" formatCode="0.00E+00">
                  <c:v>2.7564899999999999E-3</c:v>
                </c:pt>
                <c:pt idx="16509" formatCode="0.00E+00">
                  <c:v>2.6982099999999999E-3</c:v>
                </c:pt>
                <c:pt idx="16510" formatCode="0.00E+00">
                  <c:v>2.6380399999999999E-3</c:v>
                </c:pt>
                <c:pt idx="16511" formatCode="0.00E+00">
                  <c:v>2.57603E-3</c:v>
                </c:pt>
                <c:pt idx="16512" formatCode="0.00E+00">
                  <c:v>2.51221E-3</c:v>
                </c:pt>
                <c:pt idx="16513" formatCode="0.00E+00">
                  <c:v>2.4466000000000002E-3</c:v>
                </c:pt>
                <c:pt idx="16514" formatCode="0.00E+00">
                  <c:v>2.3792399999999999E-3</c:v>
                </c:pt>
                <c:pt idx="16515" formatCode="0.00E+00">
                  <c:v>2.3101699999999998E-3</c:v>
                </c:pt>
                <c:pt idx="16516" formatCode="0.00E+00">
                  <c:v>2.2394300000000002E-3</c:v>
                </c:pt>
                <c:pt idx="16517" formatCode="0.00E+00">
                  <c:v>2.1670499999999998E-3</c:v>
                </c:pt>
                <c:pt idx="16518" formatCode="0.00E+00">
                  <c:v>2.0930699999999998E-3</c:v>
                </c:pt>
                <c:pt idx="16519" formatCode="0.00E+00">
                  <c:v>2.01754E-3</c:v>
                </c:pt>
                <c:pt idx="16520" formatCode="0.00E+00">
                  <c:v>1.94049E-3</c:v>
                </c:pt>
                <c:pt idx="16521" formatCode="0.00E+00">
                  <c:v>1.8619699999999999E-3</c:v>
                </c:pt>
                <c:pt idx="16522" formatCode="0.00E+00">
                  <c:v>1.78202E-3</c:v>
                </c:pt>
                <c:pt idx="16523" formatCode="0.00E+00">
                  <c:v>1.7007000000000001E-3</c:v>
                </c:pt>
                <c:pt idx="16524" formatCode="0.00E+00">
                  <c:v>1.6180400000000001E-3</c:v>
                </c:pt>
                <c:pt idx="16525" formatCode="0.00E+00">
                  <c:v>1.5341E-3</c:v>
                </c:pt>
                <c:pt idx="16526" formatCode="0.00E+00">
                  <c:v>1.44892E-3</c:v>
                </c:pt>
                <c:pt idx="16527" formatCode="0.00E+00">
                  <c:v>1.3625600000000001E-3</c:v>
                </c:pt>
                <c:pt idx="16528" formatCode="0.00E+00">
                  <c:v>1.2750699999999999E-3</c:v>
                </c:pt>
                <c:pt idx="16529" formatCode="0.00E+00">
                  <c:v>1.18651E-3</c:v>
                </c:pt>
                <c:pt idx="16530" formatCode="0.00E+00">
                  <c:v>1.0969199999999999E-3</c:v>
                </c:pt>
                <c:pt idx="16531" formatCode="0.00E+00">
                  <c:v>1.00636E-3</c:v>
                </c:pt>
                <c:pt idx="16532" formatCode="0.00E+00">
                  <c:v>9.1489200000000005E-4</c:v>
                </c:pt>
                <c:pt idx="16533" formatCode="0.00E+00">
                  <c:v>8.2257200000000004E-4</c:v>
                </c:pt>
                <c:pt idx="16534" formatCode="0.00E+00">
                  <c:v>7.2945699999999998E-4</c:v>
                </c:pt>
                <c:pt idx="16535" formatCode="0.00E+00">
                  <c:v>6.3560899999999998E-4</c:v>
                </c:pt>
                <c:pt idx="16536" formatCode="0.00E+00">
                  <c:v>5.4108800000000001E-4</c:v>
                </c:pt>
                <c:pt idx="16537" formatCode="0.00E+00">
                  <c:v>4.4595600000000001E-4</c:v>
                </c:pt>
                <c:pt idx="16538" formatCode="0.00E+00">
                  <c:v>3.5027600000000001E-4</c:v>
                </c:pt>
                <c:pt idx="16539" formatCode="0.00E+00">
                  <c:v>2.5411100000000001E-4</c:v>
                </c:pt>
                <c:pt idx="16540" formatCode="0.00E+00">
                  <c:v>1.57527E-4</c:v>
                </c:pt>
                <c:pt idx="16541" formatCode="0.00E+00">
                  <c:v>6.0588399999999997E-5</c:v>
                </c:pt>
                <c:pt idx="16542" formatCode="0.00E+00">
                  <c:v>-3.6638399999999998E-5</c:v>
                </c:pt>
                <c:pt idx="16543" formatCode="0.00E+00">
                  <c:v>-1.34086E-4</c:v>
                </c:pt>
                <c:pt idx="16544" formatCode="0.00E+00">
                  <c:v>-2.3168799999999999E-4</c:v>
                </c:pt>
                <c:pt idx="16545" formatCode="0.00E+00">
                  <c:v>-3.2937500000000002E-4</c:v>
                </c:pt>
                <c:pt idx="16546" formatCode="0.00E+00">
                  <c:v>-4.2707800000000001E-4</c:v>
                </c:pt>
                <c:pt idx="16547" formatCode="0.00E+00">
                  <c:v>-5.2472800000000002E-4</c:v>
                </c:pt>
                <c:pt idx="16548" formatCode="0.00E+00">
                  <c:v>-6.2225400000000004E-4</c:v>
                </c:pt>
                <c:pt idx="16549" formatCode="0.00E+00">
                  <c:v>-7.1958700000000005E-4</c:v>
                </c:pt>
                <c:pt idx="16550" formatCode="0.00E+00">
                  <c:v>-8.1665600000000002E-4</c:v>
                </c:pt>
                <c:pt idx="16551" formatCode="0.00E+00">
                  <c:v>-9.13388E-4</c:v>
                </c:pt>
                <c:pt idx="16552" formatCode="0.00E+00">
                  <c:v>-1.00971E-3</c:v>
                </c:pt>
                <c:pt idx="16553" formatCode="0.00E+00">
                  <c:v>-1.10556E-3</c:v>
                </c:pt>
                <c:pt idx="16554" formatCode="0.00E+00">
                  <c:v>-1.20086E-3</c:v>
                </c:pt>
                <c:pt idx="16555" formatCode="0.00E+00">
                  <c:v>-1.29553E-3</c:v>
                </c:pt>
                <c:pt idx="16556" formatCode="0.00E+00">
                  <c:v>-1.3894999999999999E-3</c:v>
                </c:pt>
                <c:pt idx="16557" formatCode="0.00E+00">
                  <c:v>-1.4827099999999999E-3</c:v>
                </c:pt>
                <c:pt idx="16558" formatCode="0.00E+00">
                  <c:v>-1.57508E-3</c:v>
                </c:pt>
                <c:pt idx="16559" formatCode="0.00E+00">
                  <c:v>-1.66654E-3</c:v>
                </c:pt>
                <c:pt idx="16560" formatCode="0.00E+00">
                  <c:v>-1.75702E-3</c:v>
                </c:pt>
                <c:pt idx="16561" formatCode="0.00E+00">
                  <c:v>-1.84644E-3</c:v>
                </c:pt>
                <c:pt idx="16562" formatCode="0.00E+00">
                  <c:v>-1.93473E-3</c:v>
                </c:pt>
                <c:pt idx="16563" formatCode="0.00E+00">
                  <c:v>-2.0218300000000001E-3</c:v>
                </c:pt>
                <c:pt idx="16564" formatCode="0.00E+00">
                  <c:v>-2.10765E-3</c:v>
                </c:pt>
                <c:pt idx="16565" formatCode="0.00E+00">
                  <c:v>-2.19214E-3</c:v>
                </c:pt>
                <c:pt idx="16566" formatCode="0.00E+00">
                  <c:v>-2.27523E-3</c:v>
                </c:pt>
                <c:pt idx="16567" formatCode="0.00E+00">
                  <c:v>-2.3568299999999999E-3</c:v>
                </c:pt>
                <c:pt idx="16568" formatCode="0.00E+00">
                  <c:v>-2.4369000000000001E-3</c:v>
                </c:pt>
                <c:pt idx="16569" formatCode="0.00E+00">
                  <c:v>-2.51535E-3</c:v>
                </c:pt>
                <c:pt idx="16570" formatCode="0.00E+00">
                  <c:v>-2.5921199999999998E-3</c:v>
                </c:pt>
                <c:pt idx="16571" formatCode="0.00E+00">
                  <c:v>-2.6671500000000001E-3</c:v>
                </c:pt>
                <c:pt idx="16572" formatCode="0.00E+00">
                  <c:v>-2.7403699999999998E-3</c:v>
                </c:pt>
                <c:pt idx="16573" formatCode="0.00E+00">
                  <c:v>-2.8117200000000002E-3</c:v>
                </c:pt>
                <c:pt idx="16574" formatCode="0.00E+00">
                  <c:v>-2.8811399999999999E-3</c:v>
                </c:pt>
                <c:pt idx="16575" formatCode="0.00E+00">
                  <c:v>-2.9485599999999998E-3</c:v>
                </c:pt>
                <c:pt idx="16576" formatCode="0.00E+00">
                  <c:v>-3.0139199999999998E-3</c:v>
                </c:pt>
                <c:pt idx="16577" formatCode="0.00E+00">
                  <c:v>-3.0771700000000002E-3</c:v>
                </c:pt>
                <c:pt idx="16578" formatCode="0.00E+00">
                  <c:v>-3.13825E-3</c:v>
                </c:pt>
                <c:pt idx="16579" formatCode="0.00E+00">
                  <c:v>-3.1971E-3</c:v>
                </c:pt>
                <c:pt idx="16580" formatCode="0.00E+00">
                  <c:v>-3.2536700000000002E-3</c:v>
                </c:pt>
                <c:pt idx="16581" formatCode="0.00E+00">
                  <c:v>-3.3078999999999999E-3</c:v>
                </c:pt>
                <c:pt idx="16582" formatCode="0.00E+00">
                  <c:v>-3.3597499999999999E-3</c:v>
                </c:pt>
                <c:pt idx="16583" formatCode="0.00E+00">
                  <c:v>-3.4091600000000001E-3</c:v>
                </c:pt>
                <c:pt idx="16584" formatCode="0.00E+00">
                  <c:v>-3.4560799999999998E-3</c:v>
                </c:pt>
                <c:pt idx="16585" formatCode="0.00E+00">
                  <c:v>-3.5004799999999998E-3</c:v>
                </c:pt>
                <c:pt idx="16586" formatCode="0.00E+00">
                  <c:v>-3.5423E-3</c:v>
                </c:pt>
                <c:pt idx="16587" formatCode="0.00E+00">
                  <c:v>-3.5815E-3</c:v>
                </c:pt>
                <c:pt idx="16588" formatCode="0.00E+00">
                  <c:v>-3.6180499999999998E-3</c:v>
                </c:pt>
                <c:pt idx="16589" formatCode="0.00E+00">
                  <c:v>-3.6519E-3</c:v>
                </c:pt>
                <c:pt idx="16590" formatCode="0.00E+00">
                  <c:v>-3.68302E-3</c:v>
                </c:pt>
                <c:pt idx="16591" formatCode="0.00E+00">
                  <c:v>-3.7113799999999998E-3</c:v>
                </c:pt>
                <c:pt idx="16592" formatCode="0.00E+00">
                  <c:v>-3.7369299999999999E-3</c:v>
                </c:pt>
                <c:pt idx="16593" formatCode="0.00E+00">
                  <c:v>-3.7596600000000002E-3</c:v>
                </c:pt>
                <c:pt idx="16594" formatCode="0.00E+00">
                  <c:v>-3.7795400000000001E-3</c:v>
                </c:pt>
                <c:pt idx="16595" formatCode="0.00E+00">
                  <c:v>-3.7965299999999998E-3</c:v>
                </c:pt>
                <c:pt idx="16596" formatCode="0.00E+00">
                  <c:v>-3.8106199999999998E-3</c:v>
                </c:pt>
                <c:pt idx="16597" formatCode="0.00E+00">
                  <c:v>-3.8217899999999998E-3</c:v>
                </c:pt>
                <c:pt idx="16598" formatCode="0.00E+00">
                  <c:v>-3.83001E-3</c:v>
                </c:pt>
                <c:pt idx="16599" formatCode="0.00E+00">
                  <c:v>-3.8352799999999999E-3</c:v>
                </c:pt>
                <c:pt idx="16600" formatCode="0.00E+00">
                  <c:v>-3.8375800000000002E-3</c:v>
                </c:pt>
                <c:pt idx="16601" formatCode="0.00E+00">
                  <c:v>-3.8368999999999999E-3</c:v>
                </c:pt>
                <c:pt idx="16602" formatCode="0.00E+00">
                  <c:v>-3.83322E-3</c:v>
                </c:pt>
                <c:pt idx="16603" formatCode="0.00E+00">
                  <c:v>-3.8265500000000002E-3</c:v>
                </c:pt>
                <c:pt idx="16604" formatCode="0.00E+00">
                  <c:v>-3.8168899999999999E-3</c:v>
                </c:pt>
                <c:pt idx="16605" formatCode="0.00E+00">
                  <c:v>-3.8042200000000001E-3</c:v>
                </c:pt>
                <c:pt idx="16606" formatCode="0.00E+00">
                  <c:v>-3.7885599999999998E-3</c:v>
                </c:pt>
                <c:pt idx="16607" formatCode="0.00E+00">
                  <c:v>-3.7699000000000001E-3</c:v>
                </c:pt>
                <c:pt idx="16608" formatCode="0.00E+00">
                  <c:v>-3.7482700000000002E-3</c:v>
                </c:pt>
                <c:pt idx="16609" formatCode="0.00E+00">
                  <c:v>-3.7236499999999998E-3</c:v>
                </c:pt>
                <c:pt idx="16610" formatCode="0.00E+00">
                  <c:v>-3.69608E-3</c:v>
                </c:pt>
                <c:pt idx="16611" formatCode="0.00E+00">
                  <c:v>-3.66556E-3</c:v>
                </c:pt>
                <c:pt idx="16612" formatCode="0.00E+00">
                  <c:v>-3.63211E-3</c:v>
                </c:pt>
                <c:pt idx="16613" formatCode="0.00E+00">
                  <c:v>-3.59575E-3</c:v>
                </c:pt>
                <c:pt idx="16614" formatCode="0.00E+00">
                  <c:v>-3.5565100000000001E-3</c:v>
                </c:pt>
                <c:pt idx="16615" formatCode="0.00E+00">
                  <c:v>-3.5144E-3</c:v>
                </c:pt>
                <c:pt idx="16616" formatCode="0.00E+00">
                  <c:v>-3.4694700000000001E-3</c:v>
                </c:pt>
                <c:pt idx="16617" formatCode="0.00E+00">
                  <c:v>-3.4217399999999999E-3</c:v>
                </c:pt>
                <c:pt idx="16618" formatCode="0.00E+00">
                  <c:v>-3.3712400000000002E-3</c:v>
                </c:pt>
                <c:pt idx="16619" formatCode="0.00E+00">
                  <c:v>-3.3180100000000001E-3</c:v>
                </c:pt>
                <c:pt idx="16620" formatCode="0.00E+00">
                  <c:v>-3.26209E-3</c:v>
                </c:pt>
                <c:pt idx="16621" formatCode="0.00E+00">
                  <c:v>-3.2035200000000001E-3</c:v>
                </c:pt>
                <c:pt idx="16622" formatCode="0.00E+00">
                  <c:v>-3.1423499999999999E-3</c:v>
                </c:pt>
                <c:pt idx="16623" formatCode="0.00E+00">
                  <c:v>-3.0786099999999999E-3</c:v>
                </c:pt>
                <c:pt idx="16624" formatCode="0.00E+00">
                  <c:v>-3.01236E-3</c:v>
                </c:pt>
                <c:pt idx="16625" formatCode="0.00E+00">
                  <c:v>-2.9436499999999999E-3</c:v>
                </c:pt>
                <c:pt idx="16626" formatCode="0.00E+00">
                  <c:v>-2.8725299999999999E-3</c:v>
                </c:pt>
                <c:pt idx="16627" formatCode="0.00E+00">
                  <c:v>-2.7990599999999999E-3</c:v>
                </c:pt>
                <c:pt idx="16628" formatCode="0.00E+00">
                  <c:v>-2.7232900000000002E-3</c:v>
                </c:pt>
                <c:pt idx="16629" formatCode="0.00E+00">
                  <c:v>-2.6452899999999998E-3</c:v>
                </c:pt>
                <c:pt idx="16630" formatCode="0.00E+00">
                  <c:v>-2.5651099999999998E-3</c:v>
                </c:pt>
                <c:pt idx="16631" formatCode="0.00E+00">
                  <c:v>-2.4828200000000002E-3</c:v>
                </c:pt>
                <c:pt idx="16632" formatCode="0.00E+00">
                  <c:v>-2.3985E-3</c:v>
                </c:pt>
                <c:pt idx="16633" formatCode="0.00E+00">
                  <c:v>-2.31219E-3</c:v>
                </c:pt>
                <c:pt idx="16634" formatCode="0.00E+00">
                  <c:v>-2.22398E-3</c:v>
                </c:pt>
                <c:pt idx="16635" formatCode="0.00E+00">
                  <c:v>-2.13394E-3</c:v>
                </c:pt>
                <c:pt idx="16636" formatCode="0.00E+00">
                  <c:v>-2.0421300000000001E-3</c:v>
                </c:pt>
                <c:pt idx="16637" formatCode="0.00E+00">
                  <c:v>-1.9486499999999999E-3</c:v>
                </c:pt>
                <c:pt idx="16638" formatCode="0.00E+00">
                  <c:v>-1.85355E-3</c:v>
                </c:pt>
                <c:pt idx="16639" formatCode="0.00E+00">
                  <c:v>-1.7569199999999999E-3</c:v>
                </c:pt>
                <c:pt idx="16640" formatCode="0.00E+00">
                  <c:v>-1.6588499999999999E-3</c:v>
                </c:pt>
                <c:pt idx="16641" formatCode="0.00E+00">
                  <c:v>-1.55941E-3</c:v>
                </c:pt>
                <c:pt idx="16642" formatCode="0.00E+00">
                  <c:v>-1.45868E-3</c:v>
                </c:pt>
                <c:pt idx="16643" formatCode="0.00E+00">
                  <c:v>-1.3567500000000001E-3</c:v>
                </c:pt>
                <c:pt idx="16644" formatCode="0.00E+00">
                  <c:v>-1.2537099999999999E-3</c:v>
                </c:pt>
                <c:pt idx="16645" formatCode="0.00E+00">
                  <c:v>-1.14963E-3</c:v>
                </c:pt>
                <c:pt idx="16646" formatCode="0.00E+00">
                  <c:v>-1.04462E-3</c:v>
                </c:pt>
                <c:pt idx="16647" formatCode="0.00E+00">
                  <c:v>-9.3874500000000005E-4</c:v>
                </c:pt>
                <c:pt idx="16648" formatCode="0.00E+00">
                  <c:v>-8.3210999999999995E-4</c:v>
                </c:pt>
                <c:pt idx="16649" formatCode="0.00E+00">
                  <c:v>-7.2480000000000005E-4</c:v>
                </c:pt>
                <c:pt idx="16650" formatCode="0.00E+00">
                  <c:v>-6.1690599999999996E-4</c:v>
                </c:pt>
                <c:pt idx="16651" formatCode="0.00E+00">
                  <c:v>-5.0851800000000001E-4</c:v>
                </c:pt>
                <c:pt idx="16652" formatCode="0.00E+00">
                  <c:v>-3.9973E-4</c:v>
                </c:pt>
                <c:pt idx="16653" formatCode="0.00E+00">
                  <c:v>-2.9063299999999999E-4</c:v>
                </c:pt>
                <c:pt idx="16654" formatCode="0.00E+00">
                  <c:v>-1.81318E-4</c:v>
                </c:pt>
                <c:pt idx="16655" formatCode="0.00E+00">
                  <c:v>-7.1880100000000003E-5</c:v>
                </c:pt>
                <c:pt idx="16656" formatCode="0.00E+00">
                  <c:v>3.7589200000000003E-5</c:v>
                </c:pt>
                <c:pt idx="16657" formatCode="0.00E+00">
                  <c:v>1.46997E-4</c:v>
                </c:pt>
                <c:pt idx="16658" formatCode="0.00E+00">
                  <c:v>2.5625000000000002E-4</c:v>
                </c:pt>
                <c:pt idx="16659" formatCode="0.00E+00">
                  <c:v>3.6525499999999999E-4</c:v>
                </c:pt>
                <c:pt idx="16660" formatCode="0.00E+00">
                  <c:v>4.7392099999999998E-4</c:v>
                </c:pt>
                <c:pt idx="16661" formatCode="0.00E+00">
                  <c:v>5.8215399999999998E-4</c:v>
                </c:pt>
                <c:pt idx="16662" formatCode="0.00E+00">
                  <c:v>6.8986399999999999E-4</c:v>
                </c:pt>
                <c:pt idx="16663" formatCode="0.00E+00">
                  <c:v>7.9695799999999995E-4</c:v>
                </c:pt>
                <c:pt idx="16664" formatCode="0.00E+00">
                  <c:v>9.0334699999999998E-4</c:v>
                </c:pt>
                <c:pt idx="16665" formatCode="0.00E+00">
                  <c:v>1.0089400000000001E-3</c:v>
                </c:pt>
                <c:pt idx="16666" formatCode="0.00E+00">
                  <c:v>1.1136500000000001E-3</c:v>
                </c:pt>
                <c:pt idx="16667" formatCode="0.00E+00">
                  <c:v>1.2173799999999999E-3</c:v>
                </c:pt>
                <c:pt idx="16668" formatCode="0.00E+00">
                  <c:v>1.3200499999999999E-3</c:v>
                </c:pt>
                <c:pt idx="16669" formatCode="0.00E+00">
                  <c:v>1.42157E-3</c:v>
                </c:pt>
                <c:pt idx="16670" formatCode="0.00E+00">
                  <c:v>1.5218600000000001E-3</c:v>
                </c:pt>
                <c:pt idx="16671" formatCode="0.00E+00">
                  <c:v>1.62083E-3</c:v>
                </c:pt>
                <c:pt idx="16672" formatCode="0.00E+00">
                  <c:v>1.7184100000000001E-3</c:v>
                </c:pt>
                <c:pt idx="16673" formatCode="0.00E+00">
                  <c:v>1.81449E-3</c:v>
                </c:pt>
                <c:pt idx="16674" formatCode="0.00E+00">
                  <c:v>1.90902E-3</c:v>
                </c:pt>
                <c:pt idx="16675" formatCode="0.00E+00">
                  <c:v>2.0019E-3</c:v>
                </c:pt>
                <c:pt idx="16676" formatCode="0.00E+00">
                  <c:v>2.0930699999999998E-3</c:v>
                </c:pt>
                <c:pt idx="16677" formatCode="0.00E+00">
                  <c:v>2.1824399999999999E-3</c:v>
                </c:pt>
                <c:pt idx="16678" formatCode="0.00E+00">
                  <c:v>2.2699500000000002E-3</c:v>
                </c:pt>
                <c:pt idx="16679" formatCode="0.00E+00">
                  <c:v>2.3555099999999999E-3</c:v>
                </c:pt>
                <c:pt idx="16680" formatCode="0.00E+00">
                  <c:v>2.4390599999999998E-3</c:v>
                </c:pt>
                <c:pt idx="16681" formatCode="0.00E+00">
                  <c:v>2.5205399999999999E-3</c:v>
                </c:pt>
                <c:pt idx="16682" formatCode="0.00E+00">
                  <c:v>2.5998699999999998E-3</c:v>
                </c:pt>
                <c:pt idx="16683" formatCode="0.00E+00">
                  <c:v>2.6769900000000002E-3</c:v>
                </c:pt>
                <c:pt idx="16684" formatCode="0.00E+00">
                  <c:v>2.7518400000000002E-3</c:v>
                </c:pt>
                <c:pt idx="16685" formatCode="0.00E+00">
                  <c:v>2.8243600000000002E-3</c:v>
                </c:pt>
                <c:pt idx="16686" formatCode="0.00E+00">
                  <c:v>2.89449E-3</c:v>
                </c:pt>
                <c:pt idx="16687" formatCode="0.00E+00">
                  <c:v>2.9621700000000001E-3</c:v>
                </c:pt>
                <c:pt idx="16688" formatCode="0.00E+00">
                  <c:v>3.0273600000000002E-3</c:v>
                </c:pt>
                <c:pt idx="16689" formatCode="0.00E+00">
                  <c:v>3.0899999999999999E-3</c:v>
                </c:pt>
                <c:pt idx="16690" formatCode="0.00E+00">
                  <c:v>3.1500500000000002E-3</c:v>
                </c:pt>
                <c:pt idx="16691" formatCode="0.00E+00">
                  <c:v>3.2074500000000001E-3</c:v>
                </c:pt>
                <c:pt idx="16692" formatCode="0.00E+00">
                  <c:v>3.2621600000000001E-3</c:v>
                </c:pt>
                <c:pt idx="16693" formatCode="0.00E+00">
                  <c:v>3.3141500000000001E-3</c:v>
                </c:pt>
                <c:pt idx="16694" formatCode="0.00E+00">
                  <c:v>3.3633700000000001E-3</c:v>
                </c:pt>
                <c:pt idx="16695" formatCode="0.00E+00">
                  <c:v>3.4097900000000002E-3</c:v>
                </c:pt>
                <c:pt idx="16696" formatCode="0.00E+00">
                  <c:v>3.4533799999999998E-3</c:v>
                </c:pt>
                <c:pt idx="16697" formatCode="0.00E+00">
                  <c:v>3.4941E-3</c:v>
                </c:pt>
                <c:pt idx="16698" formatCode="0.00E+00">
                  <c:v>3.53193E-3</c:v>
                </c:pt>
                <c:pt idx="16699" formatCode="0.00E+00">
                  <c:v>3.5668399999999999E-3</c:v>
                </c:pt>
                <c:pt idx="16700" formatCode="0.00E+00">
                  <c:v>3.59881E-3</c:v>
                </c:pt>
                <c:pt idx="16701" formatCode="0.00E+00">
                  <c:v>3.6278199999999999E-3</c:v>
                </c:pt>
                <c:pt idx="16702" formatCode="0.00E+00">
                  <c:v>3.6538500000000002E-3</c:v>
                </c:pt>
                <c:pt idx="16703" formatCode="0.00E+00">
                  <c:v>3.6768899999999999E-3</c:v>
                </c:pt>
                <c:pt idx="16704" formatCode="0.00E+00">
                  <c:v>3.6969300000000002E-3</c:v>
                </c:pt>
                <c:pt idx="16705" formatCode="0.00E+00">
                  <c:v>3.7139500000000002E-3</c:v>
                </c:pt>
                <c:pt idx="16706" formatCode="0.00E+00">
                  <c:v>3.7279499999999998E-3</c:v>
                </c:pt>
                <c:pt idx="16707" formatCode="0.00E+00">
                  <c:v>3.7389300000000001E-3</c:v>
                </c:pt>
                <c:pt idx="16708" formatCode="0.00E+00">
                  <c:v>3.7468800000000002E-3</c:v>
                </c:pt>
                <c:pt idx="16709" formatCode="0.00E+00">
                  <c:v>3.7518199999999999E-3</c:v>
                </c:pt>
                <c:pt idx="16710" formatCode="0.00E+00">
                  <c:v>3.7537299999999998E-3</c:v>
                </c:pt>
                <c:pt idx="16711" formatCode="0.00E+00">
                  <c:v>3.7526399999999998E-3</c:v>
                </c:pt>
                <c:pt idx="16712" formatCode="0.00E+00">
                  <c:v>3.7485399999999999E-3</c:v>
                </c:pt>
                <c:pt idx="16713" formatCode="0.00E+00">
                  <c:v>3.7414599999999998E-3</c:v>
                </c:pt>
                <c:pt idx="16714" formatCode="0.00E+00">
                  <c:v>3.7314000000000002E-3</c:v>
                </c:pt>
                <c:pt idx="16715" formatCode="0.00E+00">
                  <c:v>3.7183799999999999E-3</c:v>
                </c:pt>
                <c:pt idx="16716" formatCode="0.00E+00">
                  <c:v>3.70244E-3</c:v>
                </c:pt>
                <c:pt idx="16717" formatCode="0.00E+00">
                  <c:v>3.6835700000000002E-3</c:v>
                </c:pt>
                <c:pt idx="16718" formatCode="0.00E+00">
                  <c:v>3.6618200000000001E-3</c:v>
                </c:pt>
                <c:pt idx="16719" formatCode="0.00E+00">
                  <c:v>3.6372100000000001E-3</c:v>
                </c:pt>
                <c:pt idx="16720" formatCode="0.00E+00">
                  <c:v>3.60977E-3</c:v>
                </c:pt>
                <c:pt idx="16721" formatCode="0.00E+00">
                  <c:v>3.57953E-3</c:v>
                </c:pt>
                <c:pt idx="16722" formatCode="0.00E+00">
                  <c:v>3.54653E-3</c:v>
                </c:pt>
                <c:pt idx="16723" formatCode="0.00E+00">
                  <c:v>3.5108000000000001E-3</c:v>
                </c:pt>
                <c:pt idx="16724" formatCode="0.00E+00">
                  <c:v>3.4723900000000001E-3</c:v>
                </c:pt>
                <c:pt idx="16725" formatCode="0.00E+00">
                  <c:v>3.4313299999999998E-3</c:v>
                </c:pt>
                <c:pt idx="16726" formatCode="0.00E+00">
                  <c:v>3.3876599999999998E-3</c:v>
                </c:pt>
                <c:pt idx="16727" formatCode="0.00E+00">
                  <c:v>3.3414400000000002E-3</c:v>
                </c:pt>
                <c:pt idx="16728" formatCode="0.00E+00">
                  <c:v>3.2927099999999999E-3</c:v>
                </c:pt>
                <c:pt idx="16729" formatCode="0.00E+00">
                  <c:v>3.24151E-3</c:v>
                </c:pt>
                <c:pt idx="16730" formatCode="0.00E+00">
                  <c:v>3.18791E-3</c:v>
                </c:pt>
                <c:pt idx="16731" formatCode="0.00E+00">
                  <c:v>3.1319500000000001E-3</c:v>
                </c:pt>
                <c:pt idx="16732" formatCode="0.00E+00">
                  <c:v>3.0737E-3</c:v>
                </c:pt>
                <c:pt idx="16733" formatCode="0.00E+00">
                  <c:v>3.0131899999999998E-3</c:v>
                </c:pt>
                <c:pt idx="16734" formatCode="0.00E+00">
                  <c:v>2.9505E-3</c:v>
                </c:pt>
                <c:pt idx="16735" formatCode="0.00E+00">
                  <c:v>2.8856900000000002E-3</c:v>
                </c:pt>
                <c:pt idx="16736" formatCode="0.00E+00">
                  <c:v>2.8188100000000002E-3</c:v>
                </c:pt>
                <c:pt idx="16737" formatCode="0.00E+00">
                  <c:v>2.7499299999999998E-3</c:v>
                </c:pt>
                <c:pt idx="16738" formatCode="0.00E+00">
                  <c:v>2.6791100000000002E-3</c:v>
                </c:pt>
                <c:pt idx="16739" formatCode="0.00E+00">
                  <c:v>2.6064199999999999E-3</c:v>
                </c:pt>
                <c:pt idx="16740" formatCode="0.00E+00">
                  <c:v>2.5319299999999999E-3</c:v>
                </c:pt>
                <c:pt idx="16741" formatCode="0.00E+00">
                  <c:v>2.45569E-3</c:v>
                </c:pt>
                <c:pt idx="16742" formatCode="0.00E+00">
                  <c:v>2.3777899999999999E-3</c:v>
                </c:pt>
                <c:pt idx="16743" formatCode="0.00E+00">
                  <c:v>2.2982900000000001E-3</c:v>
                </c:pt>
                <c:pt idx="16744" formatCode="0.00E+00">
                  <c:v>2.2172699999999999E-3</c:v>
                </c:pt>
                <c:pt idx="16745" formatCode="0.00E+00">
                  <c:v>2.1347900000000001E-3</c:v>
                </c:pt>
                <c:pt idx="16746" formatCode="0.00E+00">
                  <c:v>2.0509299999999999E-3</c:v>
                </c:pt>
                <c:pt idx="16747" formatCode="0.00E+00">
                  <c:v>1.96575E-3</c:v>
                </c:pt>
                <c:pt idx="16748" formatCode="0.00E+00">
                  <c:v>1.8793499999999999E-3</c:v>
                </c:pt>
                <c:pt idx="16749" formatCode="0.00E+00">
                  <c:v>1.79178E-3</c:v>
                </c:pt>
                <c:pt idx="16750" formatCode="0.00E+00">
                  <c:v>1.70313E-3</c:v>
                </c:pt>
                <c:pt idx="16751" formatCode="0.00E+00">
                  <c:v>1.6134700000000001E-3</c:v>
                </c:pt>
                <c:pt idx="16752" formatCode="0.00E+00">
                  <c:v>1.5228799999999999E-3</c:v>
                </c:pt>
                <c:pt idx="16753" formatCode="0.00E+00">
                  <c:v>1.43143E-3</c:v>
                </c:pt>
                <c:pt idx="16754" formatCode="0.00E+00">
                  <c:v>1.33921E-3</c:v>
                </c:pt>
                <c:pt idx="16755" formatCode="0.00E+00">
                  <c:v>1.24628E-3</c:v>
                </c:pt>
                <c:pt idx="16756" formatCode="0.00E+00">
                  <c:v>1.1527200000000001E-3</c:v>
                </c:pt>
                <c:pt idx="16757" formatCode="0.00E+00">
                  <c:v>1.05861E-3</c:v>
                </c:pt>
                <c:pt idx="16758" formatCode="0.00E+00">
                  <c:v>9.6403799999999996E-4</c:v>
                </c:pt>
                <c:pt idx="16759" formatCode="0.00E+00">
                  <c:v>8.6906500000000003E-4</c:v>
                </c:pt>
                <c:pt idx="16760" formatCode="0.00E+00">
                  <c:v>7.7377299999999995E-4</c:v>
                </c:pt>
                <c:pt idx="16761" formatCode="0.00E+00">
                  <c:v>6.7823999999999998E-4</c:v>
                </c:pt>
                <c:pt idx="16762" formatCode="0.00E+00">
                  <c:v>5.8253899999999997E-4</c:v>
                </c:pt>
                <c:pt idx="16763" formatCode="0.00E+00">
                  <c:v>4.8674900000000002E-4</c:v>
                </c:pt>
                <c:pt idx="16764" formatCode="0.00E+00">
                  <c:v>3.9094200000000003E-4</c:v>
                </c:pt>
                <c:pt idx="16765" formatCode="0.00E+00">
                  <c:v>2.95195E-4</c:v>
                </c:pt>
                <c:pt idx="16766" formatCode="0.00E+00">
                  <c:v>1.99581E-4</c:v>
                </c:pt>
                <c:pt idx="16767" formatCode="0.00E+00">
                  <c:v>1.04174E-4</c:v>
                </c:pt>
                <c:pt idx="16768" formatCode="0.00E+00">
                  <c:v>9.0464000000000003E-6</c:v>
                </c:pt>
                <c:pt idx="16769" formatCode="0.00E+00">
                  <c:v>-8.5729200000000006E-5</c:v>
                </c:pt>
                <c:pt idx="16770" formatCode="0.00E+00">
                  <c:v>-1.80082E-4</c:v>
                </c:pt>
                <c:pt idx="16771" formatCode="0.00E+00">
                  <c:v>-2.7394000000000002E-4</c:v>
                </c:pt>
                <c:pt idx="16772" formatCode="0.00E+00">
                  <c:v>-3.6723600000000001E-4</c:v>
                </c:pt>
                <c:pt idx="16773" formatCode="0.00E+00">
                  <c:v>-4.5990000000000001E-4</c:v>
                </c:pt>
                <c:pt idx="16774" formatCode="0.00E+00">
                  <c:v>-5.51864E-4</c:v>
                </c:pt>
                <c:pt idx="16775" formatCode="0.00E+00">
                  <c:v>-6.4306300000000003E-4</c:v>
                </c:pt>
                <c:pt idx="16776" formatCode="0.00E+00">
                  <c:v>-7.3342999999999998E-4</c:v>
                </c:pt>
                <c:pt idx="16777" formatCode="0.00E+00">
                  <c:v>-8.2290100000000001E-4</c:v>
                </c:pt>
                <c:pt idx="16778" formatCode="0.00E+00">
                  <c:v>-9.1141300000000002E-4</c:v>
                </c:pt>
                <c:pt idx="16779" formatCode="0.00E+00">
                  <c:v>-9.9890399999999989E-4</c:v>
                </c:pt>
                <c:pt idx="16780" formatCode="0.00E+00">
                  <c:v>-1.0853099999999999E-3</c:v>
                </c:pt>
                <c:pt idx="16781" formatCode="0.00E+00">
                  <c:v>-1.1705800000000001E-3</c:v>
                </c:pt>
                <c:pt idx="16782" formatCode="0.00E+00">
                  <c:v>-1.2546499999999999E-3</c:v>
                </c:pt>
                <c:pt idx="16783" formatCode="0.00E+00">
                  <c:v>-1.33746E-3</c:v>
                </c:pt>
                <c:pt idx="16784" formatCode="0.00E+00">
                  <c:v>-1.4189599999999999E-3</c:v>
                </c:pt>
                <c:pt idx="16785" formatCode="0.00E+00">
                  <c:v>-1.4991E-3</c:v>
                </c:pt>
                <c:pt idx="16786" formatCode="0.00E+00">
                  <c:v>-1.57782E-3</c:v>
                </c:pt>
                <c:pt idx="16787" formatCode="0.00E+00">
                  <c:v>-1.65507E-3</c:v>
                </c:pt>
                <c:pt idx="16788" formatCode="0.00E+00">
                  <c:v>-1.7308E-3</c:v>
                </c:pt>
                <c:pt idx="16789" formatCode="0.00E+00">
                  <c:v>-1.8049699999999999E-3</c:v>
                </c:pt>
                <c:pt idx="16790" formatCode="0.00E+00">
                  <c:v>-1.8775199999999999E-3</c:v>
                </c:pt>
                <c:pt idx="16791" formatCode="0.00E+00">
                  <c:v>-1.94842E-3</c:v>
                </c:pt>
                <c:pt idx="16792" formatCode="0.00E+00">
                  <c:v>-2.0176199999999999E-3</c:v>
                </c:pt>
                <c:pt idx="16793" formatCode="0.00E+00">
                  <c:v>-2.0850700000000001E-3</c:v>
                </c:pt>
                <c:pt idx="16794" formatCode="0.00E+00">
                  <c:v>-2.1507499999999999E-3</c:v>
                </c:pt>
                <c:pt idx="16795" formatCode="0.00E+00">
                  <c:v>-2.2146000000000002E-3</c:v>
                </c:pt>
                <c:pt idx="16796" formatCode="0.00E+00">
                  <c:v>-2.2765900000000002E-3</c:v>
                </c:pt>
                <c:pt idx="16797" formatCode="0.00E+00">
                  <c:v>-2.3367000000000001E-3</c:v>
                </c:pt>
                <c:pt idx="16798" formatCode="0.00E+00">
                  <c:v>-2.3948799999999998E-3</c:v>
                </c:pt>
                <c:pt idx="16799" formatCode="0.00E+00">
                  <c:v>-2.4510999999999999E-3</c:v>
                </c:pt>
                <c:pt idx="16800" formatCode="0.00E+00">
                  <c:v>-2.5053300000000001E-3</c:v>
                </c:pt>
                <c:pt idx="16801" formatCode="0.00E+00">
                  <c:v>-2.55755E-3</c:v>
                </c:pt>
                <c:pt idx="16802" formatCode="0.00E+00">
                  <c:v>-2.6077299999999999E-3</c:v>
                </c:pt>
                <c:pt idx="16803" formatCode="0.00E+00">
                  <c:v>-2.65584E-3</c:v>
                </c:pt>
                <c:pt idx="16804" formatCode="0.00E+00">
                  <c:v>-2.7018599999999999E-3</c:v>
                </c:pt>
                <c:pt idx="16805" formatCode="0.00E+00">
                  <c:v>-2.7457599999999999E-3</c:v>
                </c:pt>
                <c:pt idx="16806" formatCode="0.00E+00">
                  <c:v>-2.7875399999999998E-3</c:v>
                </c:pt>
                <c:pt idx="16807" formatCode="0.00E+00">
                  <c:v>-2.82716E-3</c:v>
                </c:pt>
                <c:pt idx="16808" formatCode="0.00E+00">
                  <c:v>-2.86462E-3</c:v>
                </c:pt>
                <c:pt idx="16809" formatCode="0.00E+00">
                  <c:v>-2.89989E-3</c:v>
                </c:pt>
                <c:pt idx="16810" formatCode="0.00E+00">
                  <c:v>-2.93297E-3</c:v>
                </c:pt>
                <c:pt idx="16811" formatCode="0.00E+00">
                  <c:v>-2.9638400000000001E-3</c:v>
                </c:pt>
                <c:pt idx="16812" formatCode="0.00E+00">
                  <c:v>-2.99249E-3</c:v>
                </c:pt>
                <c:pt idx="16813" formatCode="0.00E+00">
                  <c:v>-3.01892E-3</c:v>
                </c:pt>
                <c:pt idx="16814" formatCode="0.00E+00">
                  <c:v>-3.0431099999999999E-3</c:v>
                </c:pt>
                <c:pt idx="16815" formatCode="0.00E+00">
                  <c:v>-3.06507E-3</c:v>
                </c:pt>
                <c:pt idx="16816" formatCode="0.00E+00">
                  <c:v>-3.0847800000000001E-3</c:v>
                </c:pt>
                <c:pt idx="16817" formatCode="0.00E+00">
                  <c:v>-3.10225E-3</c:v>
                </c:pt>
                <c:pt idx="16818" formatCode="0.00E+00">
                  <c:v>-3.1174699999999998E-3</c:v>
                </c:pt>
                <c:pt idx="16819" formatCode="0.00E+00">
                  <c:v>-3.1304499999999999E-3</c:v>
                </c:pt>
                <c:pt idx="16820" formatCode="0.00E+00">
                  <c:v>-3.1411799999999999E-3</c:v>
                </c:pt>
                <c:pt idx="16821" formatCode="0.00E+00">
                  <c:v>-3.1496800000000002E-3</c:v>
                </c:pt>
                <c:pt idx="16822" formatCode="0.00E+00">
                  <c:v>-3.1559399999999999E-3</c:v>
                </c:pt>
                <c:pt idx="16823" formatCode="0.00E+00">
                  <c:v>-3.1599800000000002E-3</c:v>
                </c:pt>
                <c:pt idx="16824" formatCode="0.00E+00">
                  <c:v>-3.1617899999999998E-3</c:v>
                </c:pt>
                <c:pt idx="16825" formatCode="0.00E+00">
                  <c:v>-3.1614E-3</c:v>
                </c:pt>
                <c:pt idx="16826" formatCode="0.00E+00">
                  <c:v>-3.1588100000000002E-3</c:v>
                </c:pt>
                <c:pt idx="16827" formatCode="0.00E+00">
                  <c:v>-3.1540399999999999E-3</c:v>
                </c:pt>
                <c:pt idx="16828" formatCode="0.00E+00">
                  <c:v>-3.14709E-3</c:v>
                </c:pt>
                <c:pt idx="16829" formatCode="0.00E+00">
                  <c:v>-3.1379799999999998E-3</c:v>
                </c:pt>
                <c:pt idx="16830" formatCode="0.00E+00">
                  <c:v>-3.1267299999999999E-3</c:v>
                </c:pt>
                <c:pt idx="16831" formatCode="0.00E+00">
                  <c:v>-3.11335E-3</c:v>
                </c:pt>
                <c:pt idx="16832" formatCode="0.00E+00">
                  <c:v>-3.09787E-3</c:v>
                </c:pt>
                <c:pt idx="16833" formatCode="0.00E+00">
                  <c:v>-3.0802999999999998E-3</c:v>
                </c:pt>
                <c:pt idx="16834" formatCode="0.00E+00">
                  <c:v>-3.0606700000000001E-3</c:v>
                </c:pt>
                <c:pt idx="16835" formatCode="0.00E+00">
                  <c:v>-3.0389900000000001E-3</c:v>
                </c:pt>
                <c:pt idx="16836" formatCode="0.00E+00">
                  <c:v>-3.0152899999999999E-3</c:v>
                </c:pt>
                <c:pt idx="16837" formatCode="0.00E+00">
                  <c:v>-2.9895899999999999E-3</c:v>
                </c:pt>
                <c:pt idx="16838" formatCode="0.00E+00">
                  <c:v>-2.9619300000000002E-3</c:v>
                </c:pt>
                <c:pt idx="16839" formatCode="0.00E+00">
                  <c:v>-2.93232E-3</c:v>
                </c:pt>
                <c:pt idx="16840" formatCode="0.00E+00">
                  <c:v>-2.9007899999999999E-3</c:v>
                </c:pt>
                <c:pt idx="16841" formatCode="0.00E+00">
                  <c:v>-2.8673700000000002E-3</c:v>
                </c:pt>
                <c:pt idx="16842" formatCode="0.00E+00">
                  <c:v>-2.8320900000000002E-3</c:v>
                </c:pt>
                <c:pt idx="16843" formatCode="0.00E+00">
                  <c:v>-2.7949799999999999E-3</c:v>
                </c:pt>
                <c:pt idx="16844" formatCode="0.00E+00">
                  <c:v>-2.7560699999999998E-3</c:v>
                </c:pt>
                <c:pt idx="16845" formatCode="0.00E+00">
                  <c:v>-2.7154000000000002E-3</c:v>
                </c:pt>
                <c:pt idx="16846" formatCode="0.00E+00">
                  <c:v>-2.6729900000000001E-3</c:v>
                </c:pt>
                <c:pt idx="16847" formatCode="0.00E+00">
                  <c:v>-2.6288800000000001E-3</c:v>
                </c:pt>
                <c:pt idx="16848" formatCode="0.00E+00">
                  <c:v>-2.58311E-3</c:v>
                </c:pt>
                <c:pt idx="16849" formatCode="0.00E+00">
                  <c:v>-2.53571E-3</c:v>
                </c:pt>
                <c:pt idx="16850" formatCode="0.00E+00">
                  <c:v>-2.48671E-3</c:v>
                </c:pt>
                <c:pt idx="16851" formatCode="0.00E+00">
                  <c:v>-2.4361600000000001E-3</c:v>
                </c:pt>
                <c:pt idx="16852" formatCode="0.00E+00">
                  <c:v>-2.3840900000000002E-3</c:v>
                </c:pt>
                <c:pt idx="16853" formatCode="0.00E+00">
                  <c:v>-2.3305399999999999E-3</c:v>
                </c:pt>
                <c:pt idx="16854" formatCode="0.00E+00">
                  <c:v>-2.2755399999999999E-3</c:v>
                </c:pt>
                <c:pt idx="16855" formatCode="0.00E+00">
                  <c:v>-2.21915E-3</c:v>
                </c:pt>
                <c:pt idx="16856" formatCode="0.00E+00">
                  <c:v>-2.16139E-3</c:v>
                </c:pt>
                <c:pt idx="16857" formatCode="0.00E+00">
                  <c:v>-2.10231E-3</c:v>
                </c:pt>
                <c:pt idx="16858" formatCode="0.00E+00">
                  <c:v>-2.0419499999999998E-3</c:v>
                </c:pt>
                <c:pt idx="16859" formatCode="0.00E+00">
                  <c:v>-1.9803500000000001E-3</c:v>
                </c:pt>
                <c:pt idx="16860" formatCode="0.00E+00">
                  <c:v>-1.91756E-3</c:v>
                </c:pt>
                <c:pt idx="16861" formatCode="0.00E+00">
                  <c:v>-1.8536200000000001E-3</c:v>
                </c:pt>
                <c:pt idx="16862" formatCode="0.00E+00">
                  <c:v>-1.78857E-3</c:v>
                </c:pt>
                <c:pt idx="16863" formatCode="0.00E+00">
                  <c:v>-1.7224499999999999E-3</c:v>
                </c:pt>
                <c:pt idx="16864" formatCode="0.00E+00">
                  <c:v>-1.6553200000000001E-3</c:v>
                </c:pt>
                <c:pt idx="16865" formatCode="0.00E+00">
                  <c:v>-1.5872E-3</c:v>
                </c:pt>
                <c:pt idx="16866" formatCode="0.00E+00">
                  <c:v>-1.51816E-3</c:v>
                </c:pt>
                <c:pt idx="16867" formatCode="0.00E+00">
                  <c:v>-1.4482399999999999E-3</c:v>
                </c:pt>
                <c:pt idx="16868" formatCode="0.00E+00">
                  <c:v>-1.37747E-3</c:v>
                </c:pt>
                <c:pt idx="16869" formatCode="0.00E+00">
                  <c:v>-1.3059199999999999E-3</c:v>
                </c:pt>
                <c:pt idx="16870" formatCode="0.00E+00">
                  <c:v>-1.2336199999999999E-3</c:v>
                </c:pt>
                <c:pt idx="16871" formatCode="0.00E+00">
                  <c:v>-1.16062E-3</c:v>
                </c:pt>
                <c:pt idx="16872" formatCode="0.00E+00">
                  <c:v>-1.08697E-3</c:v>
                </c:pt>
                <c:pt idx="16873" formatCode="0.00E+00">
                  <c:v>-1.0127199999999999E-3</c:v>
                </c:pt>
                <c:pt idx="16874" formatCode="0.00E+00">
                  <c:v>-9.3791100000000004E-4</c:v>
                </c:pt>
                <c:pt idx="16875" formatCode="0.00E+00">
                  <c:v>-8.6259499999999996E-4</c:v>
                </c:pt>
                <c:pt idx="16876" formatCode="0.00E+00">
                  <c:v>-7.8682000000000003E-4</c:v>
                </c:pt>
                <c:pt idx="16877" formatCode="0.00E+00">
                  <c:v>-7.1063400000000003E-4</c:v>
                </c:pt>
                <c:pt idx="16878" formatCode="0.00E+00">
                  <c:v>-6.3408500000000005E-4</c:v>
                </c:pt>
                <c:pt idx="16879" formatCode="0.00E+00">
                  <c:v>-5.5722300000000003E-4</c:v>
                </c:pt>
                <c:pt idx="16880" formatCode="0.00E+00">
                  <c:v>-4.8009499999999999E-4</c:v>
                </c:pt>
                <c:pt idx="16881" formatCode="0.00E+00">
                  <c:v>-4.0275199999999998E-4</c:v>
                </c:pt>
                <c:pt idx="16882" formatCode="0.00E+00">
                  <c:v>-3.2524099999999998E-4</c:v>
                </c:pt>
                <c:pt idx="16883" formatCode="0.00E+00">
                  <c:v>-2.4761199999999997E-4</c:v>
                </c:pt>
                <c:pt idx="16884" formatCode="0.00E+00">
                  <c:v>-1.6991400000000001E-4</c:v>
                </c:pt>
                <c:pt idx="16885" formatCode="0.00E+00">
                  <c:v>-9.2195399999999995E-5</c:v>
                </c:pt>
                <c:pt idx="16886" formatCode="0.00E+00">
                  <c:v>-1.45063E-5</c:v>
                </c:pt>
                <c:pt idx="16887" formatCode="0.00E+00">
                  <c:v>6.3104700000000006E-5</c:v>
                </c:pt>
                <c:pt idx="16888" formatCode="0.00E+00">
                  <c:v>1.4058899999999999E-4</c:v>
                </c:pt>
                <c:pt idx="16889" formatCode="0.00E+00">
                  <c:v>2.17896E-4</c:v>
                </c:pt>
                <c:pt idx="16890" formatCode="0.00E+00">
                  <c:v>2.9497900000000001E-4</c:v>
                </c:pt>
                <c:pt idx="16891" formatCode="0.00E+00">
                  <c:v>3.7178800000000001E-4</c:v>
                </c:pt>
                <c:pt idx="16892" formatCode="0.00E+00">
                  <c:v>4.4827499999999999E-4</c:v>
                </c:pt>
                <c:pt idx="16893" formatCode="0.00E+00">
                  <c:v>5.2439100000000003E-4</c:v>
                </c:pt>
                <c:pt idx="16894" formatCode="0.00E+00">
                  <c:v>6.0008800000000003E-4</c:v>
                </c:pt>
                <c:pt idx="16895" formatCode="0.00E+00">
                  <c:v>6.7531799999999995E-4</c:v>
                </c:pt>
                <c:pt idx="16896" formatCode="0.00E+00">
                  <c:v>7.5003199999999998E-4</c:v>
                </c:pt>
                <c:pt idx="16897" formatCode="0.00E+00">
                  <c:v>8.2418400000000005E-4</c:v>
                </c:pt>
                <c:pt idx="16898" formatCode="0.00E+00">
                  <c:v>8.9772500000000004E-4</c:v>
                </c:pt>
                <c:pt idx="16899" formatCode="0.00E+00">
                  <c:v>9.7060899999999999E-4</c:v>
                </c:pt>
                <c:pt idx="16900" formatCode="0.00E+00">
                  <c:v>1.04279E-3</c:v>
                </c:pt>
                <c:pt idx="16901" formatCode="0.00E+00">
                  <c:v>1.11422E-3</c:v>
                </c:pt>
                <c:pt idx="16902" formatCode="0.00E+00">
                  <c:v>1.1848500000000001E-3</c:v>
                </c:pt>
                <c:pt idx="16903" formatCode="0.00E+00">
                  <c:v>1.25464E-3</c:v>
                </c:pt>
                <c:pt idx="16904" formatCode="0.00E+00">
                  <c:v>1.32354E-3</c:v>
                </c:pt>
                <c:pt idx="16905" formatCode="0.00E+00">
                  <c:v>1.3915100000000001E-3</c:v>
                </c:pt>
                <c:pt idx="16906" formatCode="0.00E+00">
                  <c:v>1.4584999999999999E-3</c:v>
                </c:pt>
                <c:pt idx="16907" formatCode="0.00E+00">
                  <c:v>1.52447E-3</c:v>
                </c:pt>
                <c:pt idx="16908" formatCode="0.00E+00">
                  <c:v>1.5893700000000001E-3</c:v>
                </c:pt>
                <c:pt idx="16909" formatCode="0.00E+00">
                  <c:v>1.65317E-3</c:v>
                </c:pt>
                <c:pt idx="16910" formatCode="0.00E+00">
                  <c:v>1.7158200000000001E-3</c:v>
                </c:pt>
                <c:pt idx="16911" formatCode="0.00E+00">
                  <c:v>1.7772700000000001E-3</c:v>
                </c:pt>
                <c:pt idx="16912" formatCode="0.00E+00">
                  <c:v>1.83749E-3</c:v>
                </c:pt>
                <c:pt idx="16913" formatCode="0.00E+00">
                  <c:v>1.8964400000000001E-3</c:v>
                </c:pt>
                <c:pt idx="16914" formatCode="0.00E+00">
                  <c:v>1.95407E-3</c:v>
                </c:pt>
                <c:pt idx="16915" formatCode="0.00E+00">
                  <c:v>2.0103500000000002E-3</c:v>
                </c:pt>
                <c:pt idx="16916" formatCode="0.00E+00">
                  <c:v>2.0652399999999999E-3</c:v>
                </c:pt>
                <c:pt idx="16917" formatCode="0.00E+00">
                  <c:v>2.1186899999999999E-3</c:v>
                </c:pt>
                <c:pt idx="16918" formatCode="0.00E+00">
                  <c:v>2.1706799999999999E-3</c:v>
                </c:pt>
                <c:pt idx="16919" formatCode="0.00E+00">
                  <c:v>2.2211700000000002E-3</c:v>
                </c:pt>
                <c:pt idx="16920" formatCode="0.00E+00">
                  <c:v>2.27012E-3</c:v>
                </c:pt>
                <c:pt idx="16921" formatCode="0.00E+00">
                  <c:v>2.3174900000000002E-3</c:v>
                </c:pt>
                <c:pt idx="16922" formatCode="0.00E+00">
                  <c:v>2.3632599999999998E-3</c:v>
                </c:pt>
                <c:pt idx="16923" formatCode="0.00E+00">
                  <c:v>2.4073900000000001E-3</c:v>
                </c:pt>
                <c:pt idx="16924" formatCode="0.00E+00">
                  <c:v>2.44984E-3</c:v>
                </c:pt>
                <c:pt idx="16925" formatCode="0.00E+00">
                  <c:v>2.49059E-3</c:v>
                </c:pt>
                <c:pt idx="16926" formatCode="0.00E+00">
                  <c:v>2.5296099999999998E-3</c:v>
                </c:pt>
                <c:pt idx="16927" formatCode="0.00E+00">
                  <c:v>2.5668700000000002E-3</c:v>
                </c:pt>
                <c:pt idx="16928" formatCode="0.00E+00">
                  <c:v>2.6023299999999999E-3</c:v>
                </c:pt>
                <c:pt idx="16929" formatCode="0.00E+00">
                  <c:v>2.63598E-3</c:v>
                </c:pt>
                <c:pt idx="16930" formatCode="0.00E+00">
                  <c:v>2.6677900000000002E-3</c:v>
                </c:pt>
                <c:pt idx="16931" formatCode="0.00E+00">
                  <c:v>2.6977300000000002E-3</c:v>
                </c:pt>
                <c:pt idx="16932" formatCode="0.00E+00">
                  <c:v>2.7257800000000001E-3</c:v>
                </c:pt>
                <c:pt idx="16933" formatCode="0.00E+00">
                  <c:v>2.7519100000000002E-3</c:v>
                </c:pt>
                <c:pt idx="16934" formatCode="0.00E+00">
                  <c:v>2.77611E-3</c:v>
                </c:pt>
                <c:pt idx="16935" formatCode="0.00E+00">
                  <c:v>2.7983499999999998E-3</c:v>
                </c:pt>
                <c:pt idx="16936" formatCode="0.00E+00">
                  <c:v>2.81862E-3</c:v>
                </c:pt>
                <c:pt idx="16937" formatCode="0.00E+00">
                  <c:v>2.8368999999999998E-3</c:v>
                </c:pt>
                <c:pt idx="16938" formatCode="0.00E+00">
                  <c:v>2.8531699999999999E-3</c:v>
                </c:pt>
                <c:pt idx="16939" formatCode="0.00E+00">
                  <c:v>2.8674199999999999E-3</c:v>
                </c:pt>
                <c:pt idx="16940" formatCode="0.00E+00">
                  <c:v>2.8796300000000002E-3</c:v>
                </c:pt>
                <c:pt idx="16941" formatCode="0.00E+00">
                  <c:v>2.8898000000000001E-3</c:v>
                </c:pt>
                <c:pt idx="16942" formatCode="0.00E+00">
                  <c:v>2.8979000000000001E-3</c:v>
                </c:pt>
                <c:pt idx="16943" formatCode="0.00E+00">
                  <c:v>2.9039299999999999E-3</c:v>
                </c:pt>
                <c:pt idx="16944" formatCode="0.00E+00">
                  <c:v>2.9078900000000002E-3</c:v>
                </c:pt>
                <c:pt idx="16945" formatCode="0.00E+00">
                  <c:v>2.90976E-3</c:v>
                </c:pt>
                <c:pt idx="16946" formatCode="0.00E+00">
                  <c:v>2.9095499999999999E-3</c:v>
                </c:pt>
                <c:pt idx="16947" formatCode="0.00E+00">
                  <c:v>2.9072299999999998E-3</c:v>
                </c:pt>
                <c:pt idx="16948" formatCode="0.00E+00">
                  <c:v>2.9028299999999999E-3</c:v>
                </c:pt>
                <c:pt idx="16949" formatCode="0.00E+00">
                  <c:v>2.8963299999999999E-3</c:v>
                </c:pt>
                <c:pt idx="16950" formatCode="0.00E+00">
                  <c:v>2.8877299999999998E-3</c:v>
                </c:pt>
                <c:pt idx="16951" formatCode="0.00E+00">
                  <c:v>2.87703E-3</c:v>
                </c:pt>
                <c:pt idx="16952" formatCode="0.00E+00">
                  <c:v>2.86425E-3</c:v>
                </c:pt>
                <c:pt idx="16953" formatCode="0.00E+00">
                  <c:v>2.8493799999999999E-3</c:v>
                </c:pt>
                <c:pt idx="16954" formatCode="0.00E+00">
                  <c:v>2.8324299999999999E-3</c:v>
                </c:pt>
                <c:pt idx="16955" formatCode="0.00E+00">
                  <c:v>2.8134200000000001E-3</c:v>
                </c:pt>
                <c:pt idx="16956" formatCode="0.00E+00">
                  <c:v>2.7923399999999999E-3</c:v>
                </c:pt>
                <c:pt idx="16957" formatCode="0.00E+00">
                  <c:v>2.7692099999999998E-3</c:v>
                </c:pt>
                <c:pt idx="16958" formatCode="0.00E+00">
                  <c:v>2.74405E-3</c:v>
                </c:pt>
                <c:pt idx="16959" formatCode="0.00E+00">
                  <c:v>2.7168600000000002E-3</c:v>
                </c:pt>
                <c:pt idx="16960" formatCode="0.00E+00">
                  <c:v>2.6876700000000001E-3</c:v>
                </c:pt>
                <c:pt idx="16961" formatCode="0.00E+00">
                  <c:v>2.6564900000000001E-3</c:v>
                </c:pt>
                <c:pt idx="16962" formatCode="0.00E+00">
                  <c:v>2.62334E-3</c:v>
                </c:pt>
                <c:pt idx="16963" formatCode="0.00E+00">
                  <c:v>2.5882399999999999E-3</c:v>
                </c:pt>
                <c:pt idx="16964" formatCode="0.00E+00">
                  <c:v>2.5512199999999999E-3</c:v>
                </c:pt>
                <c:pt idx="16965" formatCode="0.00E+00">
                  <c:v>2.5122999999999999E-3</c:v>
                </c:pt>
                <c:pt idx="16966" formatCode="0.00E+00">
                  <c:v>2.4715000000000002E-3</c:v>
                </c:pt>
                <c:pt idx="16967" formatCode="0.00E+00">
                  <c:v>2.4288399999999998E-3</c:v>
                </c:pt>
                <c:pt idx="16968" formatCode="0.00E+00">
                  <c:v>2.3843699999999998E-3</c:v>
                </c:pt>
                <c:pt idx="16969" formatCode="0.00E+00">
                  <c:v>2.33811E-3</c:v>
                </c:pt>
                <c:pt idx="16970" formatCode="0.00E+00">
                  <c:v>2.2900899999999998E-3</c:v>
                </c:pt>
                <c:pt idx="16971" formatCode="0.00E+00">
                  <c:v>2.24034E-3</c:v>
                </c:pt>
                <c:pt idx="16972" formatCode="0.00E+00">
                  <c:v>2.1888900000000002E-3</c:v>
                </c:pt>
                <c:pt idx="16973" formatCode="0.00E+00">
                  <c:v>2.1358000000000002E-3</c:v>
                </c:pt>
                <c:pt idx="16974" formatCode="0.00E+00">
                  <c:v>2.0810799999999999E-3</c:v>
                </c:pt>
                <c:pt idx="16975" formatCode="0.00E+00">
                  <c:v>2.0247799999999999E-3</c:v>
                </c:pt>
                <c:pt idx="16976" formatCode="0.00E+00">
                  <c:v>1.9669399999999999E-3</c:v>
                </c:pt>
                <c:pt idx="16977" formatCode="0.00E+00">
                  <c:v>1.9076099999999999E-3</c:v>
                </c:pt>
                <c:pt idx="16978" formatCode="0.00E+00">
                  <c:v>1.8468200000000001E-3</c:v>
                </c:pt>
                <c:pt idx="16979" formatCode="0.00E+00">
                  <c:v>1.7846100000000001E-3</c:v>
                </c:pt>
                <c:pt idx="16980" formatCode="0.00E+00">
                  <c:v>1.7210400000000001E-3</c:v>
                </c:pt>
                <c:pt idx="16981" formatCode="0.00E+00">
                  <c:v>1.6561600000000001E-3</c:v>
                </c:pt>
                <c:pt idx="16982" formatCode="0.00E+00">
                  <c:v>1.5900000000000001E-3</c:v>
                </c:pt>
                <c:pt idx="16983" formatCode="0.00E+00">
                  <c:v>1.52261E-3</c:v>
                </c:pt>
                <c:pt idx="16984" formatCode="0.00E+00">
                  <c:v>1.4540600000000001E-3</c:v>
                </c:pt>
                <c:pt idx="16985" formatCode="0.00E+00">
                  <c:v>1.3843900000000001E-3</c:v>
                </c:pt>
                <c:pt idx="16986" formatCode="0.00E+00">
                  <c:v>1.31365E-3</c:v>
                </c:pt>
                <c:pt idx="16987" formatCode="0.00E+00">
                  <c:v>1.2418900000000001E-3</c:v>
                </c:pt>
                <c:pt idx="16988" formatCode="0.00E+00">
                  <c:v>1.1691799999999999E-3</c:v>
                </c:pt>
                <c:pt idx="16989" formatCode="0.00E+00">
                  <c:v>1.09556E-3</c:v>
                </c:pt>
                <c:pt idx="16990" formatCode="0.00E+00">
                  <c:v>1.0210900000000001E-3</c:v>
                </c:pt>
                <c:pt idx="16991" formatCode="0.00E+00">
                  <c:v>9.4583700000000004E-4</c:v>
                </c:pt>
                <c:pt idx="16992" formatCode="0.00E+00">
                  <c:v>8.6984900000000001E-4</c:v>
                </c:pt>
                <c:pt idx="16993" formatCode="0.00E+00">
                  <c:v>7.9318699999999999E-4</c:v>
                </c:pt>
                <c:pt idx="16994" formatCode="0.00E+00">
                  <c:v>7.1591299999999999E-4</c:v>
                </c:pt>
                <c:pt idx="16995" formatCode="0.00E+00">
                  <c:v>6.3808500000000004E-4</c:v>
                </c:pt>
                <c:pt idx="16996" formatCode="0.00E+00">
                  <c:v>5.5976500000000005E-4</c:v>
                </c:pt>
                <c:pt idx="16997" formatCode="0.00E+00">
                  <c:v>4.8101399999999999E-4</c:v>
                </c:pt>
                <c:pt idx="16998" formatCode="0.00E+00">
                  <c:v>4.01896E-4</c:v>
                </c:pt>
                <c:pt idx="16999" formatCode="0.00E+00">
                  <c:v>3.2247100000000001E-4</c:v>
                </c:pt>
                <c:pt idx="17000" formatCode="0.00E+00">
                  <c:v>2.4280499999999999E-4</c:v>
                </c:pt>
                <c:pt idx="17001" formatCode="0.00E+00">
                  <c:v>1.6295799999999999E-4</c:v>
                </c:pt>
                <c:pt idx="17002" formatCode="0.00E+00">
                  <c:v>8.2996699999999998E-5</c:v>
                </c:pt>
                <c:pt idx="17003" formatCode="0.00E+00">
                  <c:v>2.9834500000000002E-6</c:v>
                </c:pt>
                <c:pt idx="17004" formatCode="0.00E+00">
                  <c:v>-7.7017100000000005E-5</c:v>
                </c:pt>
                <c:pt idx="17005" formatCode="0.00E+00">
                  <c:v>-1.5694099999999999E-4</c:v>
                </c:pt>
                <c:pt idx="17006" formatCode="0.00E+00">
                  <c:v>-2.3672299999999999E-4</c:v>
                </c:pt>
                <c:pt idx="17007" formatCode="0.00E+00">
                  <c:v>-3.1629999999999999E-4</c:v>
                </c:pt>
                <c:pt idx="17008" formatCode="0.00E+00">
                  <c:v>-3.9560600000000001E-4</c:v>
                </c:pt>
                <c:pt idx="17009" formatCode="0.00E+00">
                  <c:v>-4.7457700000000001E-4</c:v>
                </c:pt>
                <c:pt idx="17010" formatCode="0.00E+00">
                  <c:v>-5.5314999999999997E-4</c:v>
                </c:pt>
                <c:pt idx="17011" formatCode="0.00E+00">
                  <c:v>-6.3126100000000004E-4</c:v>
                </c:pt>
                <c:pt idx="17012" formatCode="0.00E+00">
                  <c:v>-7.0884500000000005E-4</c:v>
                </c:pt>
                <c:pt idx="17013" formatCode="0.00E+00">
                  <c:v>-7.8583899999999998E-4</c:v>
                </c:pt>
                <c:pt idx="17014" formatCode="0.00E+00">
                  <c:v>-8.6218099999999995E-4</c:v>
                </c:pt>
                <c:pt idx="17015" formatCode="0.00E+00">
                  <c:v>-9.3780700000000003E-4</c:v>
                </c:pt>
                <c:pt idx="17016" formatCode="0.00E+00">
                  <c:v>-1.0126600000000001E-3</c:v>
                </c:pt>
                <c:pt idx="17017" formatCode="0.00E+00">
                  <c:v>-1.0866700000000001E-3</c:v>
                </c:pt>
                <c:pt idx="17018" formatCode="0.00E+00">
                  <c:v>-1.15978E-3</c:v>
                </c:pt>
                <c:pt idx="17019" formatCode="0.00E+00">
                  <c:v>-1.23193E-3</c:v>
                </c:pt>
                <c:pt idx="17020" formatCode="0.00E+00">
                  <c:v>-1.30306E-3</c:v>
                </c:pt>
                <c:pt idx="17021" formatCode="0.00E+00">
                  <c:v>-1.37312E-3</c:v>
                </c:pt>
                <c:pt idx="17022" formatCode="0.00E+00">
                  <c:v>-1.4420399999999999E-3</c:v>
                </c:pt>
                <c:pt idx="17023" formatCode="0.00E+00">
                  <c:v>-1.5097699999999999E-3</c:v>
                </c:pt>
                <c:pt idx="17024" formatCode="0.00E+00">
                  <c:v>-1.57625E-3</c:v>
                </c:pt>
                <c:pt idx="17025" formatCode="0.00E+00">
                  <c:v>-1.6414299999999999E-3</c:v>
                </c:pt>
                <c:pt idx="17026" formatCode="0.00E+00">
                  <c:v>-1.70525E-3</c:v>
                </c:pt>
                <c:pt idx="17027" formatCode="0.00E+00">
                  <c:v>-1.7676600000000001E-3</c:v>
                </c:pt>
                <c:pt idx="17028" formatCode="0.00E+00">
                  <c:v>-1.82861E-3</c:v>
                </c:pt>
                <c:pt idx="17029" formatCode="0.00E+00">
                  <c:v>-1.88806E-3</c:v>
                </c:pt>
                <c:pt idx="17030" formatCode="0.00E+00">
                  <c:v>-1.94594E-3</c:v>
                </c:pt>
                <c:pt idx="17031" formatCode="0.00E+00">
                  <c:v>-2.0022199999999999E-3</c:v>
                </c:pt>
                <c:pt idx="17032" formatCode="0.00E+00">
                  <c:v>-2.0568399999999999E-3</c:v>
                </c:pt>
                <c:pt idx="17033" formatCode="0.00E+00">
                  <c:v>-2.10977E-3</c:v>
                </c:pt>
                <c:pt idx="17034" formatCode="0.00E+00">
                  <c:v>-2.16095E-3</c:v>
                </c:pt>
                <c:pt idx="17035" formatCode="0.00E+00">
                  <c:v>-2.2103499999999998E-3</c:v>
                </c:pt>
                <c:pt idx="17036" formatCode="0.00E+00">
                  <c:v>-2.2579399999999999E-3</c:v>
                </c:pt>
                <c:pt idx="17037" formatCode="0.00E+00">
                  <c:v>-2.30365E-3</c:v>
                </c:pt>
                <c:pt idx="17038" formatCode="0.00E+00">
                  <c:v>-2.3474799999999999E-3</c:v>
                </c:pt>
                <c:pt idx="17039" formatCode="0.00E+00">
                  <c:v>-2.38937E-3</c:v>
                </c:pt>
                <c:pt idx="17040" formatCode="0.00E+00">
                  <c:v>-2.4292900000000002E-3</c:v>
                </c:pt>
                <c:pt idx="17041" formatCode="0.00E+00">
                  <c:v>-2.4672100000000001E-3</c:v>
                </c:pt>
                <c:pt idx="17042" formatCode="0.00E+00">
                  <c:v>-2.5031099999999998E-3</c:v>
                </c:pt>
                <c:pt idx="17043" formatCode="0.00E+00">
                  <c:v>-2.5369500000000001E-3</c:v>
                </c:pt>
                <c:pt idx="17044" formatCode="0.00E+00">
                  <c:v>-2.5687100000000001E-3</c:v>
                </c:pt>
                <c:pt idx="17045" formatCode="0.00E+00">
                  <c:v>-2.5983600000000001E-3</c:v>
                </c:pt>
                <c:pt idx="17046" formatCode="0.00E+00">
                  <c:v>-2.6258800000000001E-3</c:v>
                </c:pt>
                <c:pt idx="17047" formatCode="0.00E+00">
                  <c:v>-2.65125E-3</c:v>
                </c:pt>
                <c:pt idx="17048" formatCode="0.00E+00">
                  <c:v>-2.6744500000000001E-3</c:v>
                </c:pt>
                <c:pt idx="17049" formatCode="0.00E+00">
                  <c:v>-2.6954700000000002E-3</c:v>
                </c:pt>
                <c:pt idx="17050" formatCode="0.00E+00">
                  <c:v>-2.7142899999999998E-3</c:v>
                </c:pt>
                <c:pt idx="17051" formatCode="0.00E+00">
                  <c:v>-2.7308900000000001E-3</c:v>
                </c:pt>
                <c:pt idx="17052" formatCode="0.00E+00">
                  <c:v>-2.7452700000000002E-3</c:v>
                </c:pt>
                <c:pt idx="17053" formatCode="0.00E+00">
                  <c:v>-2.75742E-3</c:v>
                </c:pt>
                <c:pt idx="17054" formatCode="0.00E+00">
                  <c:v>-2.7673300000000001E-3</c:v>
                </c:pt>
                <c:pt idx="17055" formatCode="0.00E+00">
                  <c:v>-2.7750000000000001E-3</c:v>
                </c:pt>
                <c:pt idx="17056" formatCode="0.00E+00">
                  <c:v>-2.7804100000000001E-3</c:v>
                </c:pt>
                <c:pt idx="17057" formatCode="0.00E+00">
                  <c:v>-2.7835899999999998E-3</c:v>
                </c:pt>
                <c:pt idx="17058" formatCode="0.00E+00">
                  <c:v>-2.78451E-3</c:v>
                </c:pt>
                <c:pt idx="17059" formatCode="0.00E+00">
                  <c:v>-2.7832E-3</c:v>
                </c:pt>
                <c:pt idx="17060" formatCode="0.00E+00">
                  <c:v>-2.7796499999999998E-3</c:v>
                </c:pt>
                <c:pt idx="17061" formatCode="0.00E+00">
                  <c:v>-2.7738699999999999E-3</c:v>
                </c:pt>
                <c:pt idx="17062" formatCode="0.00E+00">
                  <c:v>-2.7658600000000002E-3</c:v>
                </c:pt>
                <c:pt idx="17063" formatCode="0.00E+00">
                  <c:v>-2.7556500000000001E-3</c:v>
                </c:pt>
                <c:pt idx="17064" formatCode="0.00E+00">
                  <c:v>-2.74325E-3</c:v>
                </c:pt>
                <c:pt idx="17065" formatCode="0.00E+00">
                  <c:v>-2.7286599999999999E-3</c:v>
                </c:pt>
                <c:pt idx="17066" formatCode="0.00E+00">
                  <c:v>-2.71192E-3</c:v>
                </c:pt>
                <c:pt idx="17067" formatCode="0.00E+00">
                  <c:v>-2.6930299999999999E-3</c:v>
                </c:pt>
                <c:pt idx="17068" formatCode="0.00E+00">
                  <c:v>-2.6720099999999998E-3</c:v>
                </c:pt>
                <c:pt idx="17069" formatCode="0.00E+00">
                  <c:v>-2.6489E-3</c:v>
                </c:pt>
                <c:pt idx="17070" formatCode="0.00E+00">
                  <c:v>-2.62372E-3</c:v>
                </c:pt>
                <c:pt idx="17071" formatCode="0.00E+00">
                  <c:v>-2.59648E-3</c:v>
                </c:pt>
                <c:pt idx="17072" formatCode="0.00E+00">
                  <c:v>-2.5672300000000002E-3</c:v>
                </c:pt>
                <c:pt idx="17073" formatCode="0.00E+00">
                  <c:v>-2.5359900000000001E-3</c:v>
                </c:pt>
                <c:pt idx="17074" formatCode="0.00E+00">
                  <c:v>-2.50279E-3</c:v>
                </c:pt>
                <c:pt idx="17075" formatCode="0.00E+00">
                  <c:v>-2.46766E-3</c:v>
                </c:pt>
                <c:pt idx="17076" formatCode="0.00E+00">
                  <c:v>-2.4306499999999999E-3</c:v>
                </c:pt>
                <c:pt idx="17077" formatCode="0.00E+00">
                  <c:v>-2.39179E-3</c:v>
                </c:pt>
                <c:pt idx="17078" formatCode="0.00E+00">
                  <c:v>-2.3511199999999999E-3</c:v>
                </c:pt>
                <c:pt idx="17079" formatCode="0.00E+00">
                  <c:v>-2.3086700000000001E-3</c:v>
                </c:pt>
                <c:pt idx="17080" formatCode="0.00E+00">
                  <c:v>-2.2644900000000001E-3</c:v>
                </c:pt>
                <c:pt idx="17081" formatCode="0.00E+00">
                  <c:v>-2.2186200000000001E-3</c:v>
                </c:pt>
                <c:pt idx="17082" formatCode="0.00E+00">
                  <c:v>-2.17111E-3</c:v>
                </c:pt>
                <c:pt idx="17083" formatCode="0.00E+00">
                  <c:v>-2.1220000000000002E-3</c:v>
                </c:pt>
                <c:pt idx="17084" formatCode="0.00E+00">
                  <c:v>-2.0713300000000001E-3</c:v>
                </c:pt>
                <c:pt idx="17085" formatCode="0.00E+00">
                  <c:v>-2.0191699999999998E-3</c:v>
                </c:pt>
                <c:pt idx="17086" formatCode="0.00E+00">
                  <c:v>-1.9655499999999999E-3</c:v>
                </c:pt>
                <c:pt idx="17087" formatCode="0.00E+00">
                  <c:v>-1.91052E-3</c:v>
                </c:pt>
                <c:pt idx="17088" formatCode="0.00E+00">
                  <c:v>-1.8541499999999999E-3</c:v>
                </c:pt>
                <c:pt idx="17089" formatCode="0.00E+00">
                  <c:v>-1.7964700000000001E-3</c:v>
                </c:pt>
                <c:pt idx="17090" formatCode="0.00E+00">
                  <c:v>-1.73755E-3</c:v>
                </c:pt>
                <c:pt idx="17091" formatCode="0.00E+00">
                  <c:v>-1.6774400000000001E-3</c:v>
                </c:pt>
                <c:pt idx="17092" formatCode="0.00E+00">
                  <c:v>-1.61619E-3</c:v>
                </c:pt>
                <c:pt idx="17093" formatCode="0.00E+00">
                  <c:v>-1.55386E-3</c:v>
                </c:pt>
                <c:pt idx="17094" formatCode="0.00E+00">
                  <c:v>-1.49051E-3</c:v>
                </c:pt>
                <c:pt idx="17095" formatCode="0.00E+00">
                  <c:v>-1.4261899999999999E-3</c:v>
                </c:pt>
                <c:pt idx="17096" formatCode="0.00E+00">
                  <c:v>-1.36096E-3</c:v>
                </c:pt>
                <c:pt idx="17097" formatCode="0.00E+00">
                  <c:v>-1.2948899999999999E-3</c:v>
                </c:pt>
                <c:pt idx="17098" formatCode="0.00E+00">
                  <c:v>-1.22803E-3</c:v>
                </c:pt>
                <c:pt idx="17099" formatCode="0.00E+00">
                  <c:v>-1.16044E-3</c:v>
                </c:pt>
                <c:pt idx="17100" formatCode="0.00E+00">
                  <c:v>-1.0921699999999999E-3</c:v>
                </c:pt>
                <c:pt idx="17101" formatCode="0.00E+00">
                  <c:v>-1.0233E-3</c:v>
                </c:pt>
                <c:pt idx="17102" formatCode="0.00E+00">
                  <c:v>-9.5388600000000004E-4</c:v>
                </c:pt>
                <c:pt idx="17103" formatCode="0.00E+00">
                  <c:v>-8.8398000000000003E-4</c:v>
                </c:pt>
                <c:pt idx="17104" formatCode="0.00E+00">
                  <c:v>-8.1364700000000002E-4</c:v>
                </c:pt>
                <c:pt idx="17105" formatCode="0.00E+00">
                  <c:v>-7.4294900000000002E-4</c:v>
                </c:pt>
                <c:pt idx="17106" formatCode="0.00E+00">
                  <c:v>-6.7194599999999998E-4</c:v>
                </c:pt>
                <c:pt idx="17107" formatCode="0.00E+00">
                  <c:v>-6.0070000000000002E-4</c:v>
                </c:pt>
                <c:pt idx="17108" formatCode="0.00E+00">
                  <c:v>-5.2927099999999999E-4</c:v>
                </c:pt>
                <c:pt idx="17109" formatCode="0.00E+00">
                  <c:v>-4.5772E-4</c:v>
                </c:pt>
                <c:pt idx="17110" formatCode="0.00E+00">
                  <c:v>-3.8610700000000001E-4</c:v>
                </c:pt>
                <c:pt idx="17111" formatCode="0.00E+00">
                  <c:v>-3.1449400000000001E-4</c:v>
                </c:pt>
                <c:pt idx="17112" formatCode="0.00E+00">
                  <c:v>-2.42938E-4</c:v>
                </c:pt>
                <c:pt idx="17113" formatCode="0.00E+00">
                  <c:v>-1.7150100000000001E-4</c:v>
                </c:pt>
                <c:pt idx="17114" formatCode="0.00E+00">
                  <c:v>-1.00241E-4</c:v>
                </c:pt>
                <c:pt idx="17115" formatCode="0.00E+00">
                  <c:v>-2.9216600000000001E-5</c:v>
                </c:pt>
                <c:pt idx="17116" formatCode="0.00E+00">
                  <c:v>4.1514699999999997E-5</c:v>
                </c:pt>
                <c:pt idx="17117" formatCode="0.00E+00">
                  <c:v>1.11895E-4</c:v>
                </c:pt>
                <c:pt idx="17118" formatCode="0.00E+00">
                  <c:v>1.81869E-4</c:v>
                </c:pt>
                <c:pt idx="17119" formatCode="0.00E+00">
                  <c:v>2.5137899999999998E-4</c:v>
                </c:pt>
                <c:pt idx="17120" formatCode="0.00E+00">
                  <c:v>3.2037100000000001E-4</c:v>
                </c:pt>
                <c:pt idx="17121" formatCode="0.00E+00">
                  <c:v>3.8879099999999998E-4</c:v>
                </c:pt>
                <c:pt idx="17122" formatCode="0.00E+00">
                  <c:v>4.56584E-4</c:v>
                </c:pt>
                <c:pt idx="17123" formatCode="0.00E+00">
                  <c:v>5.2369899999999997E-4</c:v>
                </c:pt>
                <c:pt idx="17124" formatCode="0.00E+00">
                  <c:v>5.9008499999999996E-4</c:v>
                </c:pt>
                <c:pt idx="17125" formatCode="0.00E+00">
                  <c:v>6.5568899999999999E-4</c:v>
                </c:pt>
                <c:pt idx="17126" formatCode="0.00E+00">
                  <c:v>7.2046399999999998E-4</c:v>
                </c:pt>
                <c:pt idx="17127" formatCode="0.00E+00">
                  <c:v>7.8436100000000002E-4</c:v>
                </c:pt>
                <c:pt idx="17128" formatCode="0.00E+00">
                  <c:v>8.47331E-4</c:v>
                </c:pt>
                <c:pt idx="17129" formatCode="0.00E+00">
                  <c:v>9.0932999999999997E-4</c:v>
                </c:pt>
                <c:pt idx="17130" formatCode="0.00E+00">
                  <c:v>9.7031299999999999E-4</c:v>
                </c:pt>
                <c:pt idx="17131" formatCode="0.00E+00">
                  <c:v>1.03023E-3</c:v>
                </c:pt>
                <c:pt idx="17132" formatCode="0.00E+00">
                  <c:v>1.08905E-3</c:v>
                </c:pt>
                <c:pt idx="17133" formatCode="0.00E+00">
                  <c:v>1.1467300000000001E-3</c:v>
                </c:pt>
                <c:pt idx="17134" formatCode="0.00E+00">
                  <c:v>1.2032200000000001E-3</c:v>
                </c:pt>
                <c:pt idx="17135" formatCode="0.00E+00">
                  <c:v>1.2584899999999999E-3</c:v>
                </c:pt>
                <c:pt idx="17136" formatCode="0.00E+00">
                  <c:v>1.3125000000000001E-3</c:v>
                </c:pt>
                <c:pt idx="17137" formatCode="0.00E+00">
                  <c:v>1.3652099999999999E-3</c:v>
                </c:pt>
                <c:pt idx="17138" formatCode="0.00E+00">
                  <c:v>1.4166000000000001E-3</c:v>
                </c:pt>
                <c:pt idx="17139" formatCode="0.00E+00">
                  <c:v>1.4666200000000001E-3</c:v>
                </c:pt>
                <c:pt idx="17140" formatCode="0.00E+00">
                  <c:v>1.5152500000000001E-3</c:v>
                </c:pt>
                <c:pt idx="17141" formatCode="0.00E+00">
                  <c:v>1.5624600000000001E-3</c:v>
                </c:pt>
                <c:pt idx="17142" formatCode="0.00E+00">
                  <c:v>1.60822E-3</c:v>
                </c:pt>
                <c:pt idx="17143" formatCode="0.00E+00">
                  <c:v>1.6524899999999999E-3</c:v>
                </c:pt>
                <c:pt idx="17144" formatCode="0.00E+00">
                  <c:v>1.69527E-3</c:v>
                </c:pt>
                <c:pt idx="17145" formatCode="0.00E+00">
                  <c:v>1.7365099999999999E-3</c:v>
                </c:pt>
                <c:pt idx="17146" formatCode="0.00E+00">
                  <c:v>1.7762100000000001E-3</c:v>
                </c:pt>
                <c:pt idx="17147" formatCode="0.00E+00">
                  <c:v>1.8143300000000001E-3</c:v>
                </c:pt>
                <c:pt idx="17148" formatCode="0.00E+00">
                  <c:v>1.85086E-3</c:v>
                </c:pt>
                <c:pt idx="17149" formatCode="0.00E+00">
                  <c:v>1.88579E-3</c:v>
                </c:pt>
                <c:pt idx="17150" formatCode="0.00E+00">
                  <c:v>1.91909E-3</c:v>
                </c:pt>
                <c:pt idx="17151" formatCode="0.00E+00">
                  <c:v>1.95075E-3</c:v>
                </c:pt>
                <c:pt idx="17152" formatCode="0.00E+00">
                  <c:v>1.9807499999999999E-3</c:v>
                </c:pt>
                <c:pt idx="17153" formatCode="0.00E+00">
                  <c:v>2.0091000000000002E-3</c:v>
                </c:pt>
                <c:pt idx="17154" formatCode="0.00E+00">
                  <c:v>2.0357700000000001E-3</c:v>
                </c:pt>
                <c:pt idx="17155" formatCode="0.00E+00">
                  <c:v>2.06076E-3</c:v>
                </c:pt>
                <c:pt idx="17156" formatCode="0.00E+00">
                  <c:v>2.08406E-3</c:v>
                </c:pt>
                <c:pt idx="17157" formatCode="0.00E+00">
                  <c:v>2.1056600000000001E-3</c:v>
                </c:pt>
                <c:pt idx="17158" formatCode="0.00E+00">
                  <c:v>2.1255599999999999E-3</c:v>
                </c:pt>
                <c:pt idx="17159" formatCode="0.00E+00">
                  <c:v>2.1437600000000002E-3</c:v>
                </c:pt>
                <c:pt idx="17160" formatCode="0.00E+00">
                  <c:v>2.1602599999999998E-3</c:v>
                </c:pt>
                <c:pt idx="17161" formatCode="0.00E+00">
                  <c:v>2.1750599999999999E-3</c:v>
                </c:pt>
                <c:pt idx="17162" formatCode="0.00E+00">
                  <c:v>2.1881499999999998E-3</c:v>
                </c:pt>
                <c:pt idx="17163" formatCode="0.00E+00">
                  <c:v>2.1995500000000002E-3</c:v>
                </c:pt>
                <c:pt idx="17164" formatCode="0.00E+00">
                  <c:v>2.2092499999999998E-3</c:v>
                </c:pt>
                <c:pt idx="17165" formatCode="0.00E+00">
                  <c:v>2.21726E-3</c:v>
                </c:pt>
                <c:pt idx="17166" formatCode="0.00E+00">
                  <c:v>2.2235900000000001E-3</c:v>
                </c:pt>
                <c:pt idx="17167" formatCode="0.00E+00">
                  <c:v>2.2282500000000002E-3</c:v>
                </c:pt>
                <c:pt idx="17168" formatCode="0.00E+00">
                  <c:v>2.2312500000000002E-3</c:v>
                </c:pt>
                <c:pt idx="17169" formatCode="0.00E+00">
                  <c:v>2.23259E-3</c:v>
                </c:pt>
                <c:pt idx="17170" formatCode="0.00E+00">
                  <c:v>2.2322900000000001E-3</c:v>
                </c:pt>
                <c:pt idx="17171" formatCode="0.00E+00">
                  <c:v>2.2303700000000002E-3</c:v>
                </c:pt>
                <c:pt idx="17172" formatCode="0.00E+00">
                  <c:v>2.22683E-3</c:v>
                </c:pt>
                <c:pt idx="17173" formatCode="0.00E+00">
                  <c:v>2.2217000000000001E-3</c:v>
                </c:pt>
                <c:pt idx="17174" formatCode="0.00E+00">
                  <c:v>2.2149800000000001E-3</c:v>
                </c:pt>
                <c:pt idx="17175" formatCode="0.00E+00">
                  <c:v>2.2067100000000002E-3</c:v>
                </c:pt>
                <c:pt idx="17176" formatCode="0.00E+00">
                  <c:v>2.19689E-3</c:v>
                </c:pt>
                <c:pt idx="17177" formatCode="0.00E+00">
                  <c:v>2.1855400000000001E-3</c:v>
                </c:pt>
                <c:pt idx="17178" formatCode="0.00E+00">
                  <c:v>2.1726900000000001E-3</c:v>
                </c:pt>
                <c:pt idx="17179" formatCode="0.00E+00">
                  <c:v>2.1583700000000002E-3</c:v>
                </c:pt>
                <c:pt idx="17180" formatCode="0.00E+00">
                  <c:v>2.1425799999999998E-3</c:v>
                </c:pt>
                <c:pt idx="17181" formatCode="0.00E+00">
                  <c:v>2.1253600000000002E-3</c:v>
                </c:pt>
                <c:pt idx="17182" formatCode="0.00E+00">
                  <c:v>2.1067199999999999E-3</c:v>
                </c:pt>
                <c:pt idx="17183" formatCode="0.00E+00">
                  <c:v>2.0866999999999999E-3</c:v>
                </c:pt>
                <c:pt idx="17184" formatCode="0.00E+00">
                  <c:v>2.0653300000000002E-3</c:v>
                </c:pt>
                <c:pt idx="17185" formatCode="0.00E+00">
                  <c:v>2.0426099999999998E-3</c:v>
                </c:pt>
                <c:pt idx="17186" formatCode="0.00E+00">
                  <c:v>2.0186000000000002E-3</c:v>
                </c:pt>
                <c:pt idx="17187" formatCode="0.00E+00">
                  <c:v>1.9932999999999999E-3</c:v>
                </c:pt>
                <c:pt idx="17188" formatCode="0.00E+00">
                  <c:v>1.9667600000000001E-3</c:v>
                </c:pt>
                <c:pt idx="17189" formatCode="0.00E+00">
                  <c:v>1.93899E-3</c:v>
                </c:pt>
                <c:pt idx="17190" formatCode="0.00E+00">
                  <c:v>1.9100300000000001E-3</c:v>
                </c:pt>
                <c:pt idx="17191" formatCode="0.00E+00">
                  <c:v>1.87992E-3</c:v>
                </c:pt>
                <c:pt idx="17192" formatCode="0.00E+00">
                  <c:v>1.84867E-3</c:v>
                </c:pt>
                <c:pt idx="17193" formatCode="0.00E+00">
                  <c:v>1.8163299999999999E-3</c:v>
                </c:pt>
                <c:pt idx="17194" formatCode="0.00E+00">
                  <c:v>1.7829199999999999E-3</c:v>
                </c:pt>
                <c:pt idx="17195" formatCode="0.00E+00">
                  <c:v>1.74848E-3</c:v>
                </c:pt>
                <c:pt idx="17196" formatCode="0.00E+00">
                  <c:v>1.7130299999999999E-3</c:v>
                </c:pt>
                <c:pt idx="17197" formatCode="0.00E+00">
                  <c:v>1.67661E-3</c:v>
                </c:pt>
                <c:pt idx="17198" formatCode="0.00E+00">
                  <c:v>1.63926E-3</c:v>
                </c:pt>
                <c:pt idx="17199" formatCode="0.00E+00">
                  <c:v>1.601E-3</c:v>
                </c:pt>
                <c:pt idx="17200" formatCode="0.00E+00">
                  <c:v>1.5618699999999999E-3</c:v>
                </c:pt>
                <c:pt idx="17201" formatCode="0.00E+00">
                  <c:v>1.52191E-3</c:v>
                </c:pt>
                <c:pt idx="17202" formatCode="0.00E+00">
                  <c:v>1.4811399999999999E-3</c:v>
                </c:pt>
                <c:pt idx="17203" formatCode="0.00E+00">
                  <c:v>1.43961E-3</c:v>
                </c:pt>
                <c:pt idx="17204" formatCode="0.00E+00">
                  <c:v>1.39733E-3</c:v>
                </c:pt>
                <c:pt idx="17205" formatCode="0.00E+00">
                  <c:v>1.35436E-3</c:v>
                </c:pt>
                <c:pt idx="17206" formatCode="0.00E+00">
                  <c:v>1.31072E-3</c:v>
                </c:pt>
                <c:pt idx="17207" formatCode="0.00E+00">
                  <c:v>1.2664499999999999E-3</c:v>
                </c:pt>
                <c:pt idx="17208" formatCode="0.00E+00">
                  <c:v>1.2215800000000001E-3</c:v>
                </c:pt>
                <c:pt idx="17209" formatCode="0.00E+00">
                  <c:v>1.17614E-3</c:v>
                </c:pt>
                <c:pt idx="17210" formatCode="0.00E+00">
                  <c:v>1.13017E-3</c:v>
                </c:pt>
                <c:pt idx="17211" formatCode="0.00E+00">
                  <c:v>1.0836999999999999E-3</c:v>
                </c:pt>
                <c:pt idx="17212" formatCode="0.00E+00">
                  <c:v>1.0367799999999999E-3</c:v>
                </c:pt>
                <c:pt idx="17213" formatCode="0.00E+00">
                  <c:v>9.8941700000000003E-4</c:v>
                </c:pt>
                <c:pt idx="17214" formatCode="0.00E+00">
                  <c:v>9.41661E-4</c:v>
                </c:pt>
                <c:pt idx="17215" formatCode="0.00E+00">
                  <c:v>8.9354300000000001E-4</c:v>
                </c:pt>
                <c:pt idx="17216" formatCode="0.00E+00">
                  <c:v>8.4509500000000003E-4</c:v>
                </c:pt>
                <c:pt idx="17217" formatCode="0.00E+00">
                  <c:v>7.9634900000000002E-4</c:v>
                </c:pt>
                <c:pt idx="17218" formatCode="0.00E+00">
                  <c:v>7.4733899999999997E-4</c:v>
                </c:pt>
                <c:pt idx="17219" formatCode="0.00E+00">
                  <c:v>6.9809699999999995E-4</c:v>
                </c:pt>
                <c:pt idx="17220" formatCode="0.00E+00">
                  <c:v>6.4865500000000004E-4</c:v>
                </c:pt>
                <c:pt idx="17221" formatCode="0.00E+00">
                  <c:v>5.99046E-4</c:v>
                </c:pt>
                <c:pt idx="17222" formatCode="0.00E+00">
                  <c:v>5.4929899999999995E-4</c:v>
                </c:pt>
                <c:pt idx="17223" formatCode="0.00E+00">
                  <c:v>4.9944799999999999E-4</c:v>
                </c:pt>
                <c:pt idx="17224" formatCode="0.00E+00">
                  <c:v>4.4952300000000001E-4</c:v>
                </c:pt>
                <c:pt idx="17225" formatCode="0.00E+00">
                  <c:v>3.9955399999999999E-4</c:v>
                </c:pt>
                <c:pt idx="17226" formatCode="0.00E+00">
                  <c:v>3.4957199999999998E-4</c:v>
                </c:pt>
                <c:pt idx="17227" formatCode="0.00E+00">
                  <c:v>2.9960700000000002E-4</c:v>
                </c:pt>
                <c:pt idx="17228" formatCode="0.00E+00">
                  <c:v>2.4968899999999999E-4</c:v>
                </c:pt>
                <c:pt idx="17229" formatCode="0.00E+00">
                  <c:v>1.99846E-4</c:v>
                </c:pt>
                <c:pt idx="17230" formatCode="0.00E+00">
                  <c:v>1.5010800000000001E-4</c:v>
                </c:pt>
                <c:pt idx="17231" formatCode="0.00E+00">
                  <c:v>1.00503E-4</c:v>
                </c:pt>
                <c:pt idx="17232" formatCode="0.00E+00">
                  <c:v>5.10589E-5</c:v>
                </c:pt>
                <c:pt idx="17233" formatCode="0.00E+00">
                  <c:v>1.8040499999999999E-6</c:v>
                </c:pt>
                <c:pt idx="17234" formatCode="0.00E+00">
                  <c:v>-4.7234500000000003E-5</c:v>
                </c:pt>
                <c:pt idx="17235" formatCode="0.00E+00">
                  <c:v>-9.6029899999999993E-5</c:v>
                </c:pt>
                <c:pt idx="17236" formatCode="0.00E+00">
                  <c:v>-1.44556E-4</c:v>
                </c:pt>
                <c:pt idx="17237" formatCode="0.00E+00">
                  <c:v>-1.92785E-4</c:v>
                </c:pt>
                <c:pt idx="17238" formatCode="0.00E+00">
                  <c:v>-2.4069299999999999E-4</c:v>
                </c:pt>
                <c:pt idx="17239" formatCode="0.00E+00">
                  <c:v>-2.8825500000000001E-4</c:v>
                </c:pt>
                <c:pt idx="17240" formatCode="0.00E+00">
                  <c:v>-3.3544400000000001E-4</c:v>
                </c:pt>
                <c:pt idx="17241" formatCode="0.00E+00">
                  <c:v>-3.8223700000000001E-4</c:v>
                </c:pt>
                <c:pt idx="17242" formatCode="0.00E+00">
                  <c:v>-4.2861E-4</c:v>
                </c:pt>
                <c:pt idx="17243" formatCode="0.00E+00">
                  <c:v>-4.74539E-4</c:v>
                </c:pt>
                <c:pt idx="17244" formatCode="0.00E+00">
                  <c:v>-5.1999999999999995E-4</c:v>
                </c:pt>
                <c:pt idx="17245" formatCode="0.00E+00">
                  <c:v>-5.6497100000000005E-4</c:v>
                </c:pt>
                <c:pt idx="17246" formatCode="0.00E+00">
                  <c:v>-6.0943E-4</c:v>
                </c:pt>
                <c:pt idx="17247" formatCode="0.00E+00">
                  <c:v>-6.5335399999999998E-4</c:v>
                </c:pt>
                <c:pt idx="17248" formatCode="0.00E+00">
                  <c:v>-6.9672199999999999E-4</c:v>
                </c:pt>
                <c:pt idx="17249" formatCode="0.00E+00">
                  <c:v>-7.3951300000000002E-4</c:v>
                </c:pt>
                <c:pt idx="17250" formatCode="0.00E+00">
                  <c:v>-7.8170500000000005E-4</c:v>
                </c:pt>
                <c:pt idx="17251" formatCode="0.00E+00">
                  <c:v>-8.23279E-4</c:v>
                </c:pt>
                <c:pt idx="17252" formatCode="0.00E+00">
                  <c:v>-8.6421399999999998E-4</c:v>
                </c:pt>
                <c:pt idx="17253" formatCode="0.00E+00">
                  <c:v>-9.04491E-4</c:v>
                </c:pt>
                <c:pt idx="17254" formatCode="0.00E+00">
                  <c:v>-9.4408999999999997E-4</c:v>
                </c:pt>
                <c:pt idx="17255" formatCode="0.00E+00">
                  <c:v>-9.8299299999999993E-4</c:v>
                </c:pt>
                <c:pt idx="17256" formatCode="0.00E+00">
                  <c:v>-1.02118E-3</c:v>
                </c:pt>
                <c:pt idx="17257" formatCode="0.00E+00">
                  <c:v>-1.05864E-3</c:v>
                </c:pt>
                <c:pt idx="17258" formatCode="0.00E+00">
                  <c:v>-1.09534E-3</c:v>
                </c:pt>
                <c:pt idx="17259" formatCode="0.00E+00">
                  <c:v>-1.1312799999999999E-3</c:v>
                </c:pt>
                <c:pt idx="17260" formatCode="0.00E+00">
                  <c:v>-1.16643E-3</c:v>
                </c:pt>
                <c:pt idx="17261" formatCode="0.00E+00">
                  <c:v>-1.20078E-3</c:v>
                </c:pt>
                <c:pt idx="17262" formatCode="0.00E+00">
                  <c:v>-1.23431E-3</c:v>
                </c:pt>
                <c:pt idx="17263" formatCode="0.00E+00">
                  <c:v>-1.2670100000000001E-3</c:v>
                </c:pt>
                <c:pt idx="17264" formatCode="0.00E+00">
                  <c:v>-1.2988699999999999E-3</c:v>
                </c:pt>
                <c:pt idx="17265" formatCode="0.00E+00">
                  <c:v>-1.32985E-3</c:v>
                </c:pt>
                <c:pt idx="17266" formatCode="0.00E+00">
                  <c:v>-1.3599599999999999E-3</c:v>
                </c:pt>
                <c:pt idx="17267" formatCode="0.00E+00">
                  <c:v>-1.3891800000000001E-3</c:v>
                </c:pt>
                <c:pt idx="17268" formatCode="0.00E+00">
                  <c:v>-1.41749E-3</c:v>
                </c:pt>
                <c:pt idx="17269" formatCode="0.00E+00">
                  <c:v>-1.44487E-3</c:v>
                </c:pt>
                <c:pt idx="17270" formatCode="0.00E+00">
                  <c:v>-1.4713300000000001E-3</c:v>
                </c:pt>
                <c:pt idx="17271" formatCode="0.00E+00">
                  <c:v>-1.4968399999999999E-3</c:v>
                </c:pt>
                <c:pt idx="17272" formatCode="0.00E+00">
                  <c:v>-1.5213900000000001E-3</c:v>
                </c:pt>
                <c:pt idx="17273" formatCode="0.00E+00">
                  <c:v>-1.54496E-3</c:v>
                </c:pt>
                <c:pt idx="17274" formatCode="0.00E+00">
                  <c:v>-1.56756E-3</c:v>
                </c:pt>
                <c:pt idx="17275" formatCode="0.00E+00">
                  <c:v>-1.5891600000000001E-3</c:v>
                </c:pt>
                <c:pt idx="17276" formatCode="0.00E+00">
                  <c:v>-1.6097500000000001E-3</c:v>
                </c:pt>
                <c:pt idx="17277" formatCode="0.00E+00">
                  <c:v>-1.62933E-3</c:v>
                </c:pt>
                <c:pt idx="17278" formatCode="0.00E+00">
                  <c:v>-1.6478899999999999E-3</c:v>
                </c:pt>
                <c:pt idx="17279" formatCode="0.00E+00">
                  <c:v>-1.6654E-3</c:v>
                </c:pt>
                <c:pt idx="17280" formatCode="0.00E+00">
                  <c:v>-1.68187E-3</c:v>
                </c:pt>
                <c:pt idx="17281" formatCode="0.00E+00">
                  <c:v>-1.69729E-3</c:v>
                </c:pt>
                <c:pt idx="17282" formatCode="0.00E+00">
                  <c:v>-1.7116399999999999E-3</c:v>
                </c:pt>
                <c:pt idx="17283" formatCode="0.00E+00">
                  <c:v>-1.72492E-3</c:v>
                </c:pt>
                <c:pt idx="17284" formatCode="0.00E+00">
                  <c:v>-1.73712E-3</c:v>
                </c:pt>
                <c:pt idx="17285" formatCode="0.00E+00">
                  <c:v>-1.7482400000000001E-3</c:v>
                </c:pt>
                <c:pt idx="17286" formatCode="0.00E+00">
                  <c:v>-1.75826E-3</c:v>
                </c:pt>
                <c:pt idx="17287" formatCode="0.00E+00">
                  <c:v>-1.7671799999999999E-3</c:v>
                </c:pt>
                <c:pt idx="17288" formatCode="0.00E+00">
                  <c:v>-1.7749899999999999E-3</c:v>
                </c:pt>
                <c:pt idx="17289" formatCode="0.00E+00">
                  <c:v>-1.7816900000000001E-3</c:v>
                </c:pt>
                <c:pt idx="17290" formatCode="0.00E+00">
                  <c:v>-1.7872700000000001E-3</c:v>
                </c:pt>
                <c:pt idx="17291" formatCode="0.00E+00">
                  <c:v>-1.7917300000000001E-3</c:v>
                </c:pt>
                <c:pt idx="17292" formatCode="0.00E+00">
                  <c:v>-1.79506E-3</c:v>
                </c:pt>
                <c:pt idx="17293" formatCode="0.00E+00">
                  <c:v>-1.79726E-3</c:v>
                </c:pt>
                <c:pt idx="17294" formatCode="0.00E+00">
                  <c:v>-1.7983299999999999E-3</c:v>
                </c:pt>
                <c:pt idx="17295" formatCode="0.00E+00">
                  <c:v>-1.7982499999999999E-3</c:v>
                </c:pt>
                <c:pt idx="17296" formatCode="0.00E+00">
                  <c:v>-1.79704E-3</c:v>
                </c:pt>
                <c:pt idx="17297" formatCode="0.00E+00">
                  <c:v>-1.79469E-3</c:v>
                </c:pt>
                <c:pt idx="17298" formatCode="0.00E+00">
                  <c:v>-1.79119E-3</c:v>
                </c:pt>
                <c:pt idx="17299" formatCode="0.00E+00">
                  <c:v>-1.78656E-3</c:v>
                </c:pt>
                <c:pt idx="17300" formatCode="0.00E+00">
                  <c:v>-1.7807700000000001E-3</c:v>
                </c:pt>
                <c:pt idx="17301" formatCode="0.00E+00">
                  <c:v>-1.77385E-3</c:v>
                </c:pt>
                <c:pt idx="17302" formatCode="0.00E+00">
                  <c:v>-1.76578E-3</c:v>
                </c:pt>
                <c:pt idx="17303" formatCode="0.00E+00">
                  <c:v>-1.75657E-3</c:v>
                </c:pt>
                <c:pt idx="17304" formatCode="0.00E+00">
                  <c:v>-1.7462199999999999E-3</c:v>
                </c:pt>
                <c:pt idx="17305" formatCode="0.00E+00">
                  <c:v>-1.7347300000000001E-3</c:v>
                </c:pt>
                <c:pt idx="17306" formatCode="0.00E+00">
                  <c:v>-1.72211E-3</c:v>
                </c:pt>
                <c:pt idx="17307" formatCode="0.00E+00">
                  <c:v>-1.7083599999999999E-3</c:v>
                </c:pt>
                <c:pt idx="17308" formatCode="0.00E+00">
                  <c:v>-1.69349E-3</c:v>
                </c:pt>
                <c:pt idx="17309" formatCode="0.00E+00">
                  <c:v>-1.67749E-3</c:v>
                </c:pt>
                <c:pt idx="17310" formatCode="0.00E+00">
                  <c:v>-1.6603900000000001E-3</c:v>
                </c:pt>
                <c:pt idx="17311" formatCode="0.00E+00">
                  <c:v>-1.6421700000000001E-3</c:v>
                </c:pt>
                <c:pt idx="17312" formatCode="0.00E+00">
                  <c:v>-1.6228600000000001E-3</c:v>
                </c:pt>
                <c:pt idx="17313" formatCode="0.00E+00">
                  <c:v>-1.6024500000000001E-3</c:v>
                </c:pt>
                <c:pt idx="17314" formatCode="0.00E+00">
                  <c:v>-1.58096E-3</c:v>
                </c:pt>
                <c:pt idx="17315" formatCode="0.00E+00">
                  <c:v>-1.5583999999999999E-3</c:v>
                </c:pt>
                <c:pt idx="17316" formatCode="0.00E+00">
                  <c:v>-1.53477E-3</c:v>
                </c:pt>
                <c:pt idx="17317" formatCode="0.00E+00">
                  <c:v>-1.51008E-3</c:v>
                </c:pt>
                <c:pt idx="17318" formatCode="0.00E+00">
                  <c:v>-1.4843600000000001E-3</c:v>
                </c:pt>
                <c:pt idx="17319" formatCode="0.00E+00">
                  <c:v>-1.45761E-3</c:v>
                </c:pt>
                <c:pt idx="17320" formatCode="0.00E+00">
                  <c:v>-1.42983E-3</c:v>
                </c:pt>
                <c:pt idx="17321" formatCode="0.00E+00">
                  <c:v>-1.40106E-3</c:v>
                </c:pt>
                <c:pt idx="17322" formatCode="0.00E+00">
                  <c:v>-1.3712900000000001E-3</c:v>
                </c:pt>
                <c:pt idx="17323" formatCode="0.00E+00">
                  <c:v>-1.34056E-3</c:v>
                </c:pt>
                <c:pt idx="17324" formatCode="0.00E+00">
                  <c:v>-1.30886E-3</c:v>
                </c:pt>
                <c:pt idx="17325" formatCode="0.00E+00">
                  <c:v>-1.27622E-3</c:v>
                </c:pt>
                <c:pt idx="17326" formatCode="0.00E+00">
                  <c:v>-1.24266E-3</c:v>
                </c:pt>
                <c:pt idx="17327" formatCode="0.00E+00">
                  <c:v>-1.2082E-3</c:v>
                </c:pt>
                <c:pt idx="17328" formatCode="0.00E+00">
                  <c:v>-1.1728400000000001E-3</c:v>
                </c:pt>
                <c:pt idx="17329" formatCode="0.00E+00">
                  <c:v>-1.1366200000000001E-3</c:v>
                </c:pt>
                <c:pt idx="17330" formatCode="0.00E+00">
                  <c:v>-1.0995600000000001E-3</c:v>
                </c:pt>
                <c:pt idx="17331" formatCode="0.00E+00">
                  <c:v>-1.06167E-3</c:v>
                </c:pt>
                <c:pt idx="17332" formatCode="0.00E+00">
                  <c:v>-1.02297E-3</c:v>
                </c:pt>
                <c:pt idx="17333" formatCode="0.00E+00">
                  <c:v>-9.8349900000000009E-4</c:v>
                </c:pt>
                <c:pt idx="17334" formatCode="0.00E+00">
                  <c:v>-9.4326900000000005E-4</c:v>
                </c:pt>
                <c:pt idx="17335" formatCode="0.00E+00">
                  <c:v>-9.0230799999999999E-4</c:v>
                </c:pt>
                <c:pt idx="17336" formatCode="0.00E+00">
                  <c:v>-8.6063899999999996E-4</c:v>
                </c:pt>
                <c:pt idx="17337" formatCode="0.00E+00">
                  <c:v>-8.1828999999999995E-4</c:v>
                </c:pt>
                <c:pt idx="17338" formatCode="0.00E+00">
                  <c:v>-7.7528600000000003E-4</c:v>
                </c:pt>
                <c:pt idx="17339" formatCode="0.00E+00">
                  <c:v>-7.31655E-4</c:v>
                </c:pt>
                <c:pt idx="17340" formatCode="0.00E+00">
                  <c:v>-6.8742499999999997E-4</c:v>
                </c:pt>
                <c:pt idx="17341" formatCode="0.00E+00">
                  <c:v>-6.4262499999999997E-4</c:v>
                </c:pt>
                <c:pt idx="17342" formatCode="0.00E+00">
                  <c:v>-5.9728299999999999E-4</c:v>
                </c:pt>
                <c:pt idx="17343" formatCode="0.00E+00">
                  <c:v>-5.5143100000000001E-4</c:v>
                </c:pt>
                <c:pt idx="17344" formatCode="0.00E+00">
                  <c:v>-5.0509800000000005E-4</c:v>
                </c:pt>
                <c:pt idx="17345" formatCode="0.00E+00">
                  <c:v>-4.5831700000000002E-4</c:v>
                </c:pt>
                <c:pt idx="17346" formatCode="0.00E+00">
                  <c:v>-4.1111899999999999E-4</c:v>
                </c:pt>
                <c:pt idx="17347" formatCode="0.00E+00">
                  <c:v>-3.6353600000000002E-4</c:v>
                </c:pt>
                <c:pt idx="17348" formatCode="0.00E+00">
                  <c:v>-3.1560300000000002E-4</c:v>
                </c:pt>
                <c:pt idx="17349" formatCode="0.00E+00">
                  <c:v>-2.67352E-4</c:v>
                </c:pt>
                <c:pt idx="17350" formatCode="0.00E+00">
                  <c:v>-2.1881799999999999E-4</c:v>
                </c:pt>
                <c:pt idx="17351" formatCode="0.00E+00">
                  <c:v>-1.7003600000000001E-4</c:v>
                </c:pt>
                <c:pt idx="17352" formatCode="0.00E+00">
                  <c:v>-1.21042E-4</c:v>
                </c:pt>
                <c:pt idx="17353" formatCode="0.00E+00">
                  <c:v>-7.1869699999999994E-5</c:v>
                </c:pt>
                <c:pt idx="17354" formatCode="0.00E+00">
                  <c:v>-2.2557000000000001E-5</c:v>
                </c:pt>
                <c:pt idx="17355" formatCode="0.00E+00">
                  <c:v>2.68598E-5</c:v>
                </c:pt>
                <c:pt idx="17356" formatCode="0.00E+00">
                  <c:v>7.6343700000000006E-5</c:v>
                </c:pt>
                <c:pt idx="17357" formatCode="0.00E+00">
                  <c:v>1.25857E-4</c:v>
                </c:pt>
                <c:pt idx="17358" formatCode="0.00E+00">
                  <c:v>1.7536299999999999E-4</c:v>
                </c:pt>
                <c:pt idx="17359" formatCode="0.00E+00">
                  <c:v>2.2482200000000001E-4</c:v>
                </c:pt>
                <c:pt idx="17360" formatCode="0.00E+00">
                  <c:v>2.7419599999999999E-4</c:v>
                </c:pt>
                <c:pt idx="17361" formatCode="0.00E+00">
                  <c:v>3.23448E-4</c:v>
                </c:pt>
                <c:pt idx="17362" formatCode="0.00E+00">
                  <c:v>3.7253699999999999E-4</c:v>
                </c:pt>
                <c:pt idx="17363" formatCode="0.00E+00">
                  <c:v>4.2142599999999997E-4</c:v>
                </c:pt>
                <c:pt idx="17364" formatCode="0.00E+00">
                  <c:v>4.7007499999999997E-4</c:v>
                </c:pt>
                <c:pt idx="17365" formatCode="0.00E+00">
                  <c:v>5.1844399999999996E-4</c:v>
                </c:pt>
                <c:pt idx="17366" formatCode="0.00E+00">
                  <c:v>5.6649499999999998E-4</c:v>
                </c:pt>
                <c:pt idx="17367" formatCode="0.00E+00">
                  <c:v>6.1418699999999998E-4</c:v>
                </c:pt>
                <c:pt idx="17368" formatCode="0.00E+00">
                  <c:v>6.6148300000000004E-4</c:v>
                </c:pt>
                <c:pt idx="17369" formatCode="0.00E+00">
                  <c:v>7.0834200000000004E-4</c:v>
                </c:pt>
                <c:pt idx="17370" formatCode="0.00E+00">
                  <c:v>7.5472600000000005E-4</c:v>
                </c:pt>
                <c:pt idx="17371" formatCode="0.00E+00">
                  <c:v>8.0059399999999996E-4</c:v>
                </c:pt>
                <c:pt idx="17372" formatCode="0.00E+00">
                  <c:v>8.4590900000000005E-4</c:v>
                </c:pt>
                <c:pt idx="17373" formatCode="0.00E+00">
                  <c:v>8.9063200000000003E-4</c:v>
                </c:pt>
                <c:pt idx="17374" formatCode="0.00E+00">
                  <c:v>9.3472300000000004E-4</c:v>
                </c:pt>
                <c:pt idx="17375" formatCode="0.00E+00">
                  <c:v>9.7814600000000005E-4</c:v>
                </c:pt>
                <c:pt idx="17376" formatCode="0.00E+00">
                  <c:v>1.02086E-3</c:v>
                </c:pt>
                <c:pt idx="17377" formatCode="0.00E+00">
                  <c:v>1.0628300000000001E-3</c:v>
                </c:pt>
                <c:pt idx="17378" formatCode="0.00E+00">
                  <c:v>1.10402E-3</c:v>
                </c:pt>
                <c:pt idx="17379" formatCode="0.00E+00">
                  <c:v>1.1443899999999999E-3</c:v>
                </c:pt>
                <c:pt idx="17380" formatCode="0.00E+00">
                  <c:v>1.18391E-3</c:v>
                </c:pt>
                <c:pt idx="17381" formatCode="0.00E+00">
                  <c:v>1.22254E-3</c:v>
                </c:pt>
                <c:pt idx="17382" formatCode="0.00E+00">
                  <c:v>1.2602399999999999E-3</c:v>
                </c:pt>
                <c:pt idx="17383" formatCode="0.00E+00">
                  <c:v>1.2969800000000001E-3</c:v>
                </c:pt>
                <c:pt idx="17384" formatCode="0.00E+00">
                  <c:v>1.3327300000000001E-3</c:v>
                </c:pt>
                <c:pt idx="17385" formatCode="0.00E+00">
                  <c:v>1.3674500000000001E-3</c:v>
                </c:pt>
                <c:pt idx="17386" formatCode="0.00E+00">
                  <c:v>1.4011099999999999E-3</c:v>
                </c:pt>
                <c:pt idx="17387" formatCode="0.00E+00">
                  <c:v>1.4336799999999999E-3</c:v>
                </c:pt>
                <c:pt idx="17388" formatCode="0.00E+00">
                  <c:v>1.46513E-3</c:v>
                </c:pt>
                <c:pt idx="17389" formatCode="0.00E+00">
                  <c:v>1.4954300000000001E-3</c:v>
                </c:pt>
                <c:pt idx="17390" formatCode="0.00E+00">
                  <c:v>1.52455E-3</c:v>
                </c:pt>
                <c:pt idx="17391" formatCode="0.00E+00">
                  <c:v>1.5524600000000001E-3</c:v>
                </c:pt>
                <c:pt idx="17392" formatCode="0.00E+00">
                  <c:v>1.57913E-3</c:v>
                </c:pt>
                <c:pt idx="17393" formatCode="0.00E+00">
                  <c:v>1.60454E-3</c:v>
                </c:pt>
                <c:pt idx="17394" formatCode="0.00E+00">
                  <c:v>1.62867E-3</c:v>
                </c:pt>
                <c:pt idx="17395" formatCode="0.00E+00">
                  <c:v>1.6514800000000001E-3</c:v>
                </c:pt>
                <c:pt idx="17396" formatCode="0.00E+00">
                  <c:v>1.6729500000000001E-3</c:v>
                </c:pt>
                <c:pt idx="17397" formatCode="0.00E+00">
                  <c:v>1.6930700000000001E-3</c:v>
                </c:pt>
                <c:pt idx="17398" formatCode="0.00E+00">
                  <c:v>1.71182E-3</c:v>
                </c:pt>
                <c:pt idx="17399" formatCode="0.00E+00">
                  <c:v>1.72916E-3</c:v>
                </c:pt>
                <c:pt idx="17400" formatCode="0.00E+00">
                  <c:v>1.7450899999999999E-3</c:v>
                </c:pt>
                <c:pt idx="17401" formatCode="0.00E+00">
                  <c:v>1.7595899999999999E-3</c:v>
                </c:pt>
                <c:pt idx="17402" formatCode="0.00E+00">
                  <c:v>1.7726300000000001E-3</c:v>
                </c:pt>
                <c:pt idx="17403" formatCode="0.00E+00">
                  <c:v>1.78422E-3</c:v>
                </c:pt>
                <c:pt idx="17404" formatCode="0.00E+00">
                  <c:v>1.79433E-3</c:v>
                </c:pt>
                <c:pt idx="17405" formatCode="0.00E+00">
                  <c:v>1.80295E-3</c:v>
                </c:pt>
                <c:pt idx="17406" formatCode="0.00E+00">
                  <c:v>1.81007E-3</c:v>
                </c:pt>
                <c:pt idx="17407" formatCode="0.00E+00">
                  <c:v>1.8156800000000001E-3</c:v>
                </c:pt>
                <c:pt idx="17408" formatCode="0.00E+00">
                  <c:v>1.81978E-3</c:v>
                </c:pt>
                <c:pt idx="17409" formatCode="0.00E+00">
                  <c:v>1.8223499999999999E-3</c:v>
                </c:pt>
                <c:pt idx="17410" formatCode="0.00E+00">
                  <c:v>1.8234E-3</c:v>
                </c:pt>
                <c:pt idx="17411" formatCode="0.00E+00">
                  <c:v>1.82292E-3</c:v>
                </c:pt>
                <c:pt idx="17412" formatCode="0.00E+00">
                  <c:v>1.82091E-3</c:v>
                </c:pt>
                <c:pt idx="17413" formatCode="0.00E+00">
                  <c:v>1.8173600000000001E-3</c:v>
                </c:pt>
                <c:pt idx="17414" formatCode="0.00E+00">
                  <c:v>1.8122800000000001E-3</c:v>
                </c:pt>
                <c:pt idx="17415" formatCode="0.00E+00">
                  <c:v>1.8056700000000001E-3</c:v>
                </c:pt>
                <c:pt idx="17416" formatCode="0.00E+00">
                  <c:v>1.7975300000000001E-3</c:v>
                </c:pt>
                <c:pt idx="17417" formatCode="0.00E+00">
                  <c:v>1.7878799999999999E-3</c:v>
                </c:pt>
                <c:pt idx="17418" formatCode="0.00E+00">
                  <c:v>1.7767099999999999E-3</c:v>
                </c:pt>
                <c:pt idx="17419" formatCode="0.00E+00">
                  <c:v>1.7640399999999999E-3</c:v>
                </c:pt>
                <c:pt idx="17420" formatCode="0.00E+00">
                  <c:v>1.7498699999999999E-3</c:v>
                </c:pt>
                <c:pt idx="17421" formatCode="0.00E+00">
                  <c:v>1.7342200000000001E-3</c:v>
                </c:pt>
                <c:pt idx="17422" formatCode="0.00E+00">
                  <c:v>1.7170899999999999E-3</c:v>
                </c:pt>
                <c:pt idx="17423" formatCode="0.00E+00">
                  <c:v>1.6985100000000001E-3</c:v>
                </c:pt>
                <c:pt idx="17424" formatCode="0.00E+00">
                  <c:v>1.6784899999999999E-3</c:v>
                </c:pt>
                <c:pt idx="17425" formatCode="0.00E+00">
                  <c:v>1.65705E-3</c:v>
                </c:pt>
                <c:pt idx="17426" formatCode="0.00E+00">
                  <c:v>1.6341999999999999E-3</c:v>
                </c:pt>
                <c:pt idx="17427" formatCode="0.00E+00">
                  <c:v>1.6099700000000001E-3</c:v>
                </c:pt>
                <c:pt idx="17428" formatCode="0.00E+00">
                  <c:v>1.5843700000000001E-3</c:v>
                </c:pt>
                <c:pt idx="17429" formatCode="0.00E+00">
                  <c:v>1.55744E-3</c:v>
                </c:pt>
                <c:pt idx="17430" formatCode="0.00E+00">
                  <c:v>1.52918E-3</c:v>
                </c:pt>
                <c:pt idx="17431" formatCode="0.00E+00">
                  <c:v>1.49964E-3</c:v>
                </c:pt>
                <c:pt idx="17432" formatCode="0.00E+00">
                  <c:v>1.4688399999999999E-3</c:v>
                </c:pt>
                <c:pt idx="17433" formatCode="0.00E+00">
                  <c:v>1.4368E-3</c:v>
                </c:pt>
                <c:pt idx="17434" formatCode="0.00E+00">
                  <c:v>1.4035499999999999E-3</c:v>
                </c:pt>
                <c:pt idx="17435" formatCode="0.00E+00">
                  <c:v>1.3691300000000001E-3</c:v>
                </c:pt>
                <c:pt idx="17436" formatCode="0.00E+00">
                  <c:v>1.3335700000000001E-3</c:v>
                </c:pt>
                <c:pt idx="17437" formatCode="0.00E+00">
                  <c:v>1.2968999999999999E-3</c:v>
                </c:pt>
                <c:pt idx="17438" formatCode="0.00E+00">
                  <c:v>1.2591499999999999E-3</c:v>
                </c:pt>
                <c:pt idx="17439" formatCode="0.00E+00">
                  <c:v>1.2203699999999999E-3</c:v>
                </c:pt>
                <c:pt idx="17440" formatCode="0.00E+00">
                  <c:v>1.1805800000000001E-3</c:v>
                </c:pt>
                <c:pt idx="17441" formatCode="0.00E+00">
                  <c:v>1.1398199999999999E-3</c:v>
                </c:pt>
                <c:pt idx="17442" formatCode="0.00E+00">
                  <c:v>1.0981400000000001E-3</c:v>
                </c:pt>
                <c:pt idx="17443" formatCode="0.00E+00">
                  <c:v>1.05558E-3</c:v>
                </c:pt>
                <c:pt idx="17444" formatCode="0.00E+00">
                  <c:v>1.01216E-3</c:v>
                </c:pt>
                <c:pt idx="17445" formatCode="0.00E+00">
                  <c:v>9.6794600000000002E-4</c:v>
                </c:pt>
                <c:pt idx="17446" formatCode="0.00E+00">
                  <c:v>9.2296399999999997E-4</c:v>
                </c:pt>
                <c:pt idx="17447" formatCode="0.00E+00">
                  <c:v>8.7726299999999998E-4</c:v>
                </c:pt>
                <c:pt idx="17448" formatCode="0.00E+00">
                  <c:v>8.3088599999999997E-4</c:v>
                </c:pt>
                <c:pt idx="17449" formatCode="0.00E+00">
                  <c:v>7.8387699999999999E-4</c:v>
                </c:pt>
                <c:pt idx="17450" formatCode="0.00E+00">
                  <c:v>7.3628099999999998E-4</c:v>
                </c:pt>
                <c:pt idx="17451" formatCode="0.00E+00">
                  <c:v>6.8814500000000003E-4</c:v>
                </c:pt>
                <c:pt idx="17452" formatCode="0.00E+00">
                  <c:v>6.3951399999999999E-4</c:v>
                </c:pt>
                <c:pt idx="17453" formatCode="0.00E+00">
                  <c:v>5.9043500000000005E-4</c:v>
                </c:pt>
                <c:pt idx="17454" formatCode="0.00E+00">
                  <c:v>5.4095499999999997E-4</c:v>
                </c:pt>
                <c:pt idx="17455" formatCode="0.00E+00">
                  <c:v>4.9112299999999999E-4</c:v>
                </c:pt>
                <c:pt idx="17456" formatCode="0.00E+00">
                  <c:v>4.4098500000000002E-4</c:v>
                </c:pt>
                <c:pt idx="17457" formatCode="0.00E+00">
                  <c:v>3.9059000000000001E-4</c:v>
                </c:pt>
                <c:pt idx="17458" formatCode="0.00E+00">
                  <c:v>3.3998699999999998E-4</c:v>
                </c:pt>
                <c:pt idx="17459" formatCode="0.00E+00">
                  <c:v>2.8922300000000002E-4</c:v>
                </c:pt>
                <c:pt idx="17460" formatCode="0.00E+00">
                  <c:v>2.38349E-4</c:v>
                </c:pt>
                <c:pt idx="17461" formatCode="0.00E+00">
                  <c:v>1.87412E-4</c:v>
                </c:pt>
                <c:pt idx="17462" formatCode="0.00E+00">
                  <c:v>1.3646200000000001E-4</c:v>
                </c:pt>
                <c:pt idx="17463" formatCode="0.00E+00">
                  <c:v>8.5547100000000006E-5</c:v>
                </c:pt>
                <c:pt idx="17464" formatCode="0.00E+00">
                  <c:v>3.4716099999999998E-5</c:v>
                </c:pt>
                <c:pt idx="17465" formatCode="0.00E+00">
                  <c:v>-1.5982300000000001E-5</c:v>
                </c:pt>
                <c:pt idx="17466" formatCode="0.00E+00">
                  <c:v>-6.6499899999999997E-5</c:v>
                </c:pt>
                <c:pt idx="17467" formatCode="0.00E+00">
                  <c:v>-1.1678799999999999E-4</c:v>
                </c:pt>
                <c:pt idx="17468" formatCode="0.00E+00">
                  <c:v>-1.6679999999999999E-4</c:v>
                </c:pt>
                <c:pt idx="17469" formatCode="0.00E+00">
                  <c:v>-2.16488E-4</c:v>
                </c:pt>
                <c:pt idx="17470" formatCode="0.00E+00">
                  <c:v>-2.6580499999999998E-4</c:v>
                </c:pt>
                <c:pt idx="17471" formatCode="0.00E+00">
                  <c:v>-3.1470400000000001E-4</c:v>
                </c:pt>
                <c:pt idx="17472" formatCode="0.00E+00">
                  <c:v>-3.6313900000000001E-4</c:v>
                </c:pt>
                <c:pt idx="17473" formatCode="0.00E+00">
                  <c:v>-4.1106500000000001E-4</c:v>
                </c:pt>
                <c:pt idx="17474" formatCode="0.00E+00">
                  <c:v>-4.5843799999999998E-4</c:v>
                </c:pt>
                <c:pt idx="17475" formatCode="0.00E+00">
                  <c:v>-5.0521300000000002E-4</c:v>
                </c:pt>
                <c:pt idx="17476" formatCode="0.00E+00">
                  <c:v>-5.5134599999999998E-4</c:v>
                </c:pt>
                <c:pt idx="17477" formatCode="0.00E+00">
                  <c:v>-5.9679600000000002E-4</c:v>
                </c:pt>
                <c:pt idx="17478" formatCode="0.00E+00">
                  <c:v>-6.4152000000000002E-4</c:v>
                </c:pt>
                <c:pt idx="17479" formatCode="0.00E+00">
                  <c:v>-6.8547699999999998E-4</c:v>
                </c:pt>
                <c:pt idx="17480" formatCode="0.00E+00">
                  <c:v>-7.2862800000000004E-4</c:v>
                </c:pt>
                <c:pt idx="17481" formatCode="0.00E+00">
                  <c:v>-7.7093300000000001E-4</c:v>
                </c:pt>
                <c:pt idx="17482" formatCode="0.00E+00">
                  <c:v>-8.1235499999999996E-4</c:v>
                </c:pt>
                <c:pt idx="17483" formatCode="0.00E+00">
                  <c:v>-8.5285600000000004E-4</c:v>
                </c:pt>
                <c:pt idx="17484" formatCode="0.00E+00">
                  <c:v>-8.9240100000000002E-4</c:v>
                </c:pt>
                <c:pt idx="17485" formatCode="0.00E+00">
                  <c:v>-9.3095500000000002E-4</c:v>
                </c:pt>
                <c:pt idx="17486" formatCode="0.00E+00">
                  <c:v>-9.6848400000000003E-4</c:v>
                </c:pt>
                <c:pt idx="17487" formatCode="0.00E+00">
                  <c:v>-1.0049600000000001E-3</c:v>
                </c:pt>
                <c:pt idx="17488" formatCode="0.00E+00">
                  <c:v>-1.0403400000000001E-3</c:v>
                </c:pt>
                <c:pt idx="17489" formatCode="0.00E+00">
                  <c:v>-1.0746E-3</c:v>
                </c:pt>
                <c:pt idx="17490" formatCode="0.00E+00">
                  <c:v>-1.10772E-3</c:v>
                </c:pt>
                <c:pt idx="17491" formatCode="0.00E+00">
                  <c:v>-1.13967E-3</c:v>
                </c:pt>
                <c:pt idx="17492" formatCode="0.00E+00">
                  <c:v>-1.17041E-3</c:v>
                </c:pt>
                <c:pt idx="17493" formatCode="0.00E+00">
                  <c:v>-1.1999300000000001E-3</c:v>
                </c:pt>
                <c:pt idx="17494" formatCode="0.00E+00">
                  <c:v>-1.2282E-3</c:v>
                </c:pt>
                <c:pt idx="17495" formatCode="0.00E+00">
                  <c:v>-1.2552100000000001E-3</c:v>
                </c:pt>
                <c:pt idx="17496" formatCode="0.00E+00">
                  <c:v>-1.2809200000000001E-3</c:v>
                </c:pt>
                <c:pt idx="17497" formatCode="0.00E+00">
                  <c:v>-1.30532E-3</c:v>
                </c:pt>
                <c:pt idx="17498" formatCode="0.00E+00">
                  <c:v>-1.3284E-3</c:v>
                </c:pt>
                <c:pt idx="17499" formatCode="0.00E+00">
                  <c:v>-1.3501400000000001E-3</c:v>
                </c:pt>
                <c:pt idx="17500" formatCode="0.00E+00">
                  <c:v>-1.3705200000000001E-3</c:v>
                </c:pt>
                <c:pt idx="17501" formatCode="0.00E+00">
                  <c:v>-1.3895299999999999E-3</c:v>
                </c:pt>
                <c:pt idx="17502" formatCode="0.00E+00">
                  <c:v>-1.4071699999999999E-3</c:v>
                </c:pt>
                <c:pt idx="17503" formatCode="0.00E+00">
                  <c:v>-1.42341E-3</c:v>
                </c:pt>
                <c:pt idx="17504" formatCode="0.00E+00">
                  <c:v>-1.4382500000000001E-3</c:v>
                </c:pt>
                <c:pt idx="17505" formatCode="0.00E+00">
                  <c:v>-1.4516900000000001E-3</c:v>
                </c:pt>
                <c:pt idx="17506" formatCode="0.00E+00">
                  <c:v>-1.4637299999999999E-3</c:v>
                </c:pt>
                <c:pt idx="17507" formatCode="0.00E+00">
                  <c:v>-1.47434E-3</c:v>
                </c:pt>
                <c:pt idx="17508" formatCode="0.00E+00">
                  <c:v>-1.4835499999999999E-3</c:v>
                </c:pt>
                <c:pt idx="17509" formatCode="0.00E+00">
                  <c:v>-1.4913299999999999E-3</c:v>
                </c:pt>
                <c:pt idx="17510" formatCode="0.00E+00">
                  <c:v>-1.49771E-3</c:v>
                </c:pt>
                <c:pt idx="17511" formatCode="0.00E+00">
                  <c:v>-1.50267E-3</c:v>
                </c:pt>
                <c:pt idx="17512" formatCode="0.00E+00">
                  <c:v>-1.50622E-3</c:v>
                </c:pt>
                <c:pt idx="17513" formatCode="0.00E+00">
                  <c:v>-1.50837E-3</c:v>
                </c:pt>
                <c:pt idx="17514" formatCode="0.00E+00">
                  <c:v>-1.50913E-3</c:v>
                </c:pt>
                <c:pt idx="17515" formatCode="0.00E+00">
                  <c:v>-1.5085000000000001E-3</c:v>
                </c:pt>
                <c:pt idx="17516" formatCode="0.00E+00">
                  <c:v>-1.5064900000000001E-3</c:v>
                </c:pt>
                <c:pt idx="17517" formatCode="0.00E+00">
                  <c:v>-1.5031199999999999E-3</c:v>
                </c:pt>
                <c:pt idx="17518" formatCode="0.00E+00">
                  <c:v>-1.4984E-3</c:v>
                </c:pt>
                <c:pt idx="17519" formatCode="0.00E+00">
                  <c:v>-1.49234E-3</c:v>
                </c:pt>
                <c:pt idx="17520" formatCode="0.00E+00">
                  <c:v>-1.48496E-3</c:v>
                </c:pt>
                <c:pt idx="17521" formatCode="0.00E+00">
                  <c:v>-1.47627E-3</c:v>
                </c:pt>
                <c:pt idx="17522" formatCode="0.00E+00">
                  <c:v>-1.4663E-3</c:v>
                </c:pt>
                <c:pt idx="17523" formatCode="0.00E+00">
                  <c:v>-1.45505E-3</c:v>
                </c:pt>
                <c:pt idx="17524" formatCode="0.00E+00">
                  <c:v>-1.44257E-3</c:v>
                </c:pt>
                <c:pt idx="17525" formatCode="0.00E+00">
                  <c:v>-1.42885E-3</c:v>
                </c:pt>
                <c:pt idx="17526" formatCode="0.00E+00">
                  <c:v>-1.41394E-3</c:v>
                </c:pt>
                <c:pt idx="17527" formatCode="0.00E+00">
                  <c:v>-1.39785E-3</c:v>
                </c:pt>
                <c:pt idx="17528" formatCode="0.00E+00">
                  <c:v>-1.38061E-3</c:v>
                </c:pt>
                <c:pt idx="17529" formatCode="0.00E+00">
                  <c:v>-1.36225E-3</c:v>
                </c:pt>
                <c:pt idx="17530" formatCode="0.00E+00">
                  <c:v>-1.34278E-3</c:v>
                </c:pt>
                <c:pt idx="17531" formatCode="0.00E+00">
                  <c:v>-1.3222500000000001E-3</c:v>
                </c:pt>
                <c:pt idx="17532" formatCode="0.00E+00">
                  <c:v>-1.30068E-3</c:v>
                </c:pt>
                <c:pt idx="17533" formatCode="0.00E+00">
                  <c:v>-1.2780999999999999E-3</c:v>
                </c:pt>
                <c:pt idx="17534" formatCode="0.00E+00">
                  <c:v>-1.2545499999999999E-3</c:v>
                </c:pt>
                <c:pt idx="17535" formatCode="0.00E+00">
                  <c:v>-1.23004E-3</c:v>
                </c:pt>
                <c:pt idx="17536" formatCode="0.00E+00">
                  <c:v>-1.2046299999999999E-3</c:v>
                </c:pt>
                <c:pt idx="17537" formatCode="0.00E+00">
                  <c:v>-1.1783399999999999E-3</c:v>
                </c:pt>
                <c:pt idx="17538" formatCode="0.00E+00">
                  <c:v>-1.1512E-3</c:v>
                </c:pt>
                <c:pt idx="17539" formatCode="0.00E+00">
                  <c:v>-1.1232600000000001E-3</c:v>
                </c:pt>
                <c:pt idx="17540" formatCode="0.00E+00">
                  <c:v>-1.09454E-3</c:v>
                </c:pt>
                <c:pt idx="17541" formatCode="0.00E+00">
                  <c:v>-1.0650799999999999E-3</c:v>
                </c:pt>
                <c:pt idx="17542" formatCode="0.00E+00">
                  <c:v>-1.0349199999999999E-3</c:v>
                </c:pt>
                <c:pt idx="17543" formatCode="0.00E+00">
                  <c:v>-1.00409E-3</c:v>
                </c:pt>
                <c:pt idx="17544" formatCode="0.00E+00">
                  <c:v>-9.7264300000000003E-4</c:v>
                </c:pt>
                <c:pt idx="17545" formatCode="0.00E+00">
                  <c:v>-9.4060300000000003E-4</c:v>
                </c:pt>
                <c:pt idx="17546" formatCode="0.00E+00">
                  <c:v>-9.0801200000000003E-4</c:v>
                </c:pt>
                <c:pt idx="17547" formatCode="0.00E+00">
                  <c:v>-8.7490899999999999E-4</c:v>
                </c:pt>
                <c:pt idx="17548" formatCode="0.00E+00">
                  <c:v>-8.4133099999999996E-4</c:v>
                </c:pt>
                <c:pt idx="17549" formatCode="0.00E+00">
                  <c:v>-8.07317E-4</c:v>
                </c:pt>
                <c:pt idx="17550" formatCode="0.00E+00">
                  <c:v>-7.7290599999999996E-4</c:v>
                </c:pt>
                <c:pt idx="17551" formatCode="0.00E+00">
                  <c:v>-7.3813700000000004E-4</c:v>
                </c:pt>
                <c:pt idx="17552" formatCode="0.00E+00">
                  <c:v>-7.0304899999999997E-4</c:v>
                </c:pt>
                <c:pt idx="17553" formatCode="0.00E+00">
                  <c:v>-6.6768000000000003E-4</c:v>
                </c:pt>
                <c:pt idx="17554" formatCode="0.00E+00">
                  <c:v>-6.3206899999999997E-4</c:v>
                </c:pt>
                <c:pt idx="17555" formatCode="0.00E+00">
                  <c:v>-5.9625499999999996E-4</c:v>
                </c:pt>
                <c:pt idx="17556" formatCode="0.00E+00">
                  <c:v>-5.6027500000000005E-4</c:v>
                </c:pt>
                <c:pt idx="17557" formatCode="0.00E+00">
                  <c:v>-5.24169E-4</c:v>
                </c:pt>
                <c:pt idx="17558" formatCode="0.00E+00">
                  <c:v>-4.87973E-4</c:v>
                </c:pt>
                <c:pt idx="17559" formatCode="0.00E+00">
                  <c:v>-4.5172499999999999E-4</c:v>
                </c:pt>
                <c:pt idx="17560" formatCode="0.00E+00">
                  <c:v>-4.1546299999999998E-4</c:v>
                </c:pt>
                <c:pt idx="17561" formatCode="0.00E+00">
                  <c:v>-3.7922299999999998E-4</c:v>
                </c:pt>
                <c:pt idx="17562" formatCode="0.00E+00">
                  <c:v>-3.43042E-4</c:v>
                </c:pt>
                <c:pt idx="17563" formatCode="0.00E+00">
                  <c:v>-3.0695400000000002E-4</c:v>
                </c:pt>
                <c:pt idx="17564" formatCode="0.00E+00">
                  <c:v>-2.7099600000000002E-4</c:v>
                </c:pt>
                <c:pt idx="17565" formatCode="0.00E+00">
                  <c:v>-2.3520299999999999E-4</c:v>
                </c:pt>
                <c:pt idx="17566" formatCode="0.00E+00">
                  <c:v>-1.99607E-4</c:v>
                </c:pt>
                <c:pt idx="17567" formatCode="0.00E+00">
                  <c:v>-1.6424300000000001E-4</c:v>
                </c:pt>
                <c:pt idx="17568" formatCode="0.00E+00">
                  <c:v>-1.2914299999999999E-4</c:v>
                </c:pt>
                <c:pt idx="17569" formatCode="0.00E+00">
                  <c:v>-9.4340199999999995E-5</c:v>
                </c:pt>
                <c:pt idx="17570" formatCode="0.00E+00">
                  <c:v>-5.9864700000000003E-5</c:v>
                </c:pt>
                <c:pt idx="17571" formatCode="0.00E+00">
                  <c:v>-2.57475E-5</c:v>
                </c:pt>
                <c:pt idx="17572" formatCode="0.00E+00">
                  <c:v>7.9817000000000002E-6</c:v>
                </c:pt>
                <c:pt idx="17573" formatCode="0.00E+00">
                  <c:v>4.1294000000000001E-5</c:v>
                </c:pt>
                <c:pt idx="17574" formatCode="0.00E+00">
                  <c:v>7.4161500000000005E-5</c:v>
                </c:pt>
                <c:pt idx="17575" formatCode="0.00E+00">
                  <c:v>1.06557E-4</c:v>
                </c:pt>
                <c:pt idx="17576" formatCode="0.00E+00">
                  <c:v>1.3845400000000001E-4</c:v>
                </c:pt>
                <c:pt idx="17577" formatCode="0.00E+00">
                  <c:v>1.69827E-4</c:v>
                </c:pt>
                <c:pt idx="17578" formatCode="0.00E+00">
                  <c:v>2.0065299999999999E-4</c:v>
                </c:pt>
                <c:pt idx="17579" formatCode="0.00E+00">
                  <c:v>2.30907E-4</c:v>
                </c:pt>
                <c:pt idx="17580" formatCode="0.00E+00">
                  <c:v>2.6056799999999998E-4</c:v>
                </c:pt>
                <c:pt idx="17581" formatCode="0.00E+00">
                  <c:v>2.8961299999999998E-4</c:v>
                </c:pt>
                <c:pt idx="17582" formatCode="0.00E+00">
                  <c:v>3.1802300000000001E-4</c:v>
                </c:pt>
                <c:pt idx="17583" formatCode="0.00E+00">
                  <c:v>3.45779E-4</c:v>
                </c:pt>
                <c:pt idx="17584" formatCode="0.00E+00">
                  <c:v>3.7286099999999999E-4</c:v>
                </c:pt>
                <c:pt idx="17585" formatCode="0.00E+00">
                  <c:v>3.9925300000000002E-4</c:v>
                </c:pt>
                <c:pt idx="17586" formatCode="0.00E+00">
                  <c:v>4.2493799999999998E-4</c:v>
                </c:pt>
                <c:pt idx="17587" formatCode="0.00E+00">
                  <c:v>4.4990200000000002E-4</c:v>
                </c:pt>
                <c:pt idx="17588" formatCode="0.00E+00">
                  <c:v>4.7413099999999998E-4</c:v>
                </c:pt>
                <c:pt idx="17589" formatCode="0.00E+00">
                  <c:v>4.9761100000000002E-4</c:v>
                </c:pt>
                <c:pt idx="17590" formatCode="0.00E+00">
                  <c:v>5.2032999999999995E-4</c:v>
                </c:pt>
                <c:pt idx="17591" formatCode="0.00E+00">
                  <c:v>5.4227799999999999E-4</c:v>
                </c:pt>
                <c:pt idx="17592" formatCode="0.00E+00">
                  <c:v>5.6344499999999998E-4</c:v>
                </c:pt>
                <c:pt idx="17593" formatCode="0.00E+00">
                  <c:v>5.8382300000000002E-4</c:v>
                </c:pt>
                <c:pt idx="17594" formatCode="0.00E+00">
                  <c:v>6.0340399999999998E-4</c:v>
                </c:pt>
                <c:pt idx="17595" formatCode="0.00E+00">
                  <c:v>6.2218099999999997E-4</c:v>
                </c:pt>
                <c:pt idx="17596" formatCode="0.00E+00">
                  <c:v>6.40148E-4</c:v>
                </c:pt>
                <c:pt idx="17597" formatCode="0.00E+00">
                  <c:v>6.5730300000000003E-4</c:v>
                </c:pt>
                <c:pt idx="17598" formatCode="0.00E+00">
                  <c:v>6.7363999999999998E-4</c:v>
                </c:pt>
                <c:pt idx="17599" formatCode="0.00E+00">
                  <c:v>6.8915800000000004E-4</c:v>
                </c:pt>
                <c:pt idx="17600" formatCode="0.00E+00">
                  <c:v>7.0385599999999999E-4</c:v>
                </c:pt>
                <c:pt idx="17601" formatCode="0.00E+00">
                  <c:v>7.1773200000000001E-4</c:v>
                </c:pt>
                <c:pt idx="17602" formatCode="0.00E+00">
                  <c:v>7.3078800000000001E-4</c:v>
                </c:pt>
                <c:pt idx="17603" formatCode="0.00E+00">
                  <c:v>7.4302600000000004E-4</c:v>
                </c:pt>
                <c:pt idx="17604" formatCode="0.00E+00">
                  <c:v>7.54447E-4</c:v>
                </c:pt>
                <c:pt idx="17605" formatCode="0.00E+00">
                  <c:v>7.6505500000000005E-4</c:v>
                </c:pt>
                <c:pt idx="17606" formatCode="0.00E+00">
                  <c:v>7.7485499999999997E-4</c:v>
                </c:pt>
                <c:pt idx="17607" formatCode="0.00E+00">
                  <c:v>7.8385200000000003E-4</c:v>
                </c:pt>
                <c:pt idx="17608" formatCode="0.00E+00">
                  <c:v>7.9205200000000001E-4</c:v>
                </c:pt>
                <c:pt idx="17609" formatCode="0.00E+00">
                  <c:v>7.9946200000000002E-4</c:v>
                </c:pt>
                <c:pt idx="17610" formatCode="0.00E+00">
                  <c:v>8.0608899999999996E-4</c:v>
                </c:pt>
                <c:pt idx="17611" formatCode="0.00E+00">
                  <c:v>8.1194299999999997E-4</c:v>
                </c:pt>
                <c:pt idx="17612" formatCode="0.00E+00">
                  <c:v>8.1703199999999998E-4</c:v>
                </c:pt>
                <c:pt idx="17613" formatCode="0.00E+00">
                  <c:v>8.2136700000000004E-4</c:v>
                </c:pt>
                <c:pt idx="17614" formatCode="0.00E+00">
                  <c:v>8.2495799999999998E-4</c:v>
                </c:pt>
                <c:pt idx="17615" formatCode="0.00E+00">
                  <c:v>8.2781599999999999E-4</c:v>
                </c:pt>
                <c:pt idx="17616" formatCode="0.00E+00">
                  <c:v>8.2995400000000004E-4</c:v>
                </c:pt>
                <c:pt idx="17617" formatCode="0.00E+00">
                  <c:v>8.3138500000000002E-4</c:v>
                </c:pt>
                <c:pt idx="17618" formatCode="0.00E+00">
                  <c:v>8.3212100000000001E-4</c:v>
                </c:pt>
                <c:pt idx="17619" formatCode="0.00E+00">
                  <c:v>8.3217700000000003E-4</c:v>
                </c:pt>
                <c:pt idx="17620" formatCode="0.00E+00">
                  <c:v>8.3156599999999995E-4</c:v>
                </c:pt>
                <c:pt idx="17621" formatCode="0.00E+00">
                  <c:v>8.3030400000000002E-4</c:v>
                </c:pt>
                <c:pt idx="17622" formatCode="0.00E+00">
                  <c:v>8.2840500000000005E-4</c:v>
                </c:pt>
                <c:pt idx="17623" formatCode="0.00E+00">
                  <c:v>8.2588599999999996E-4</c:v>
                </c:pt>
                <c:pt idx="17624" formatCode="0.00E+00">
                  <c:v>8.2276300000000001E-4</c:v>
                </c:pt>
                <c:pt idx="17625" formatCode="0.00E+00">
                  <c:v>8.1905200000000002E-4</c:v>
                </c:pt>
                <c:pt idx="17626" formatCode="0.00E+00">
                  <c:v>8.1476900000000002E-4</c:v>
                </c:pt>
                <c:pt idx="17627" formatCode="0.00E+00">
                  <c:v>8.0993299999999999E-4</c:v>
                </c:pt>
                <c:pt idx="17628" formatCode="0.00E+00">
                  <c:v>8.0455999999999995E-4</c:v>
                </c:pt>
                <c:pt idx="17629" formatCode="0.00E+00">
                  <c:v>7.9866699999999998E-4</c:v>
                </c:pt>
                <c:pt idx="17630" formatCode="0.00E+00">
                  <c:v>7.9227400000000004E-4</c:v>
                </c:pt>
                <c:pt idx="17631" formatCode="0.00E+00">
                  <c:v>7.8539699999999996E-4</c:v>
                </c:pt>
                <c:pt idx="17632" formatCode="0.00E+00">
                  <c:v>7.7805400000000003E-4</c:v>
                </c:pt>
                <c:pt idx="17633" formatCode="0.00E+00">
                  <c:v>7.7026500000000001E-4</c:v>
                </c:pt>
                <c:pt idx="17634" formatCode="0.00E+00">
                  <c:v>7.6204699999999996E-4</c:v>
                </c:pt>
                <c:pt idx="17635" formatCode="0.00E+00">
                  <c:v>7.5341799999999995E-4</c:v>
                </c:pt>
                <c:pt idx="17636" formatCode="0.00E+00">
                  <c:v>7.4439700000000005E-4</c:v>
                </c:pt>
                <c:pt idx="17637" formatCode="0.00E+00">
                  <c:v>7.3500200000000001E-4</c:v>
                </c:pt>
                <c:pt idx="17638" formatCode="0.00E+00">
                  <c:v>7.25251E-4</c:v>
                </c:pt>
                <c:pt idx="17639" formatCode="0.00E+00">
                  <c:v>7.15163E-4</c:v>
                </c:pt>
                <c:pt idx="17640" formatCode="0.00E+00">
                  <c:v>7.0475599999999996E-4</c:v>
                </c:pt>
                <c:pt idx="17641" formatCode="0.00E+00">
                  <c:v>6.9404700000000004E-4</c:v>
                </c:pt>
                <c:pt idx="17642" formatCode="0.00E+00">
                  <c:v>6.8305500000000001E-4</c:v>
                </c:pt>
                <c:pt idx="17643" formatCode="0.00E+00">
                  <c:v>6.7179700000000002E-4</c:v>
                </c:pt>
                <c:pt idx="17644" formatCode="0.00E+00">
                  <c:v>6.6029000000000001E-4</c:v>
                </c:pt>
                <c:pt idx="17645" formatCode="0.00E+00">
                  <c:v>6.4855200000000005E-4</c:v>
                </c:pt>
                <c:pt idx="17646" formatCode="0.00E+00">
                  <c:v>6.3659899999999995E-4</c:v>
                </c:pt>
                <c:pt idx="17647" formatCode="0.00E+00">
                  <c:v>6.2444900000000001E-4</c:v>
                </c:pt>
                <c:pt idx="17648" formatCode="0.00E+00">
                  <c:v>6.1211700000000002E-4</c:v>
                </c:pt>
                <c:pt idx="17649" formatCode="0.00E+00">
                  <c:v>5.9962000000000004E-4</c:v>
                </c:pt>
                <c:pt idx="17650" formatCode="0.00E+00">
                  <c:v>5.8697399999999998E-4</c:v>
                </c:pt>
                <c:pt idx="17651" formatCode="0.00E+00">
                  <c:v>5.7419299999999997E-4</c:v>
                </c:pt>
                <c:pt idx="17652" formatCode="0.00E+00">
                  <c:v>5.6129300000000003E-4</c:v>
                </c:pt>
                <c:pt idx="17653" formatCode="0.00E+00">
                  <c:v>5.4828799999999997E-4</c:v>
                </c:pt>
                <c:pt idx="17654" formatCode="0.00E+00">
                  <c:v>5.35193E-4</c:v>
                </c:pt>
                <c:pt idx="17655" formatCode="0.00E+00">
                  <c:v>5.2202100000000001E-4</c:v>
                </c:pt>
                <c:pt idx="17656" formatCode="0.00E+00">
                  <c:v>5.08786E-4</c:v>
                </c:pt>
                <c:pt idx="17657" formatCode="0.00E+00">
                  <c:v>4.9550099999999997E-4</c:v>
                </c:pt>
                <c:pt idx="17658" formatCode="0.00E+00">
                  <c:v>4.8217799999999999E-4</c:v>
                </c:pt>
                <c:pt idx="17659" formatCode="0.00E+00">
                  <c:v>4.6882899999999998E-4</c:v>
                </c:pt>
                <c:pt idx="17660" formatCode="0.00E+00">
                  <c:v>4.55465E-4</c:v>
                </c:pt>
                <c:pt idx="17661" formatCode="0.00E+00">
                  <c:v>4.42099E-4</c:v>
                </c:pt>
                <c:pt idx="17662" formatCode="0.00E+00">
                  <c:v>4.2873899999999998E-4</c:v>
                </c:pt>
                <c:pt idx="17663" formatCode="0.00E+00">
                  <c:v>4.1539700000000002E-4</c:v>
                </c:pt>
                <c:pt idx="17664" formatCode="0.00E+00">
                  <c:v>4.02082E-4</c:v>
                </c:pt>
                <c:pt idx="17665" formatCode="0.00E+00">
                  <c:v>3.8880300000000001E-4</c:v>
                </c:pt>
                <c:pt idx="17666" formatCode="0.00E+00">
                  <c:v>3.7556900000000002E-4</c:v>
                </c:pt>
                <c:pt idx="17667" formatCode="0.00E+00">
                  <c:v>3.62388E-4</c:v>
                </c:pt>
                <c:pt idx="17668" formatCode="0.00E+00">
                  <c:v>3.49267E-4</c:v>
                </c:pt>
                <c:pt idx="17669" formatCode="0.00E+00">
                  <c:v>3.3621299999999997E-4</c:v>
                </c:pt>
                <c:pt idx="17670" formatCode="0.00E+00">
                  <c:v>3.2323399999999999E-4</c:v>
                </c:pt>
                <c:pt idx="17671" formatCode="0.00E+00">
                  <c:v>3.1033500000000002E-4</c:v>
                </c:pt>
                <c:pt idx="17672" formatCode="0.00E+00">
                  <c:v>2.9752199999999999E-4</c:v>
                </c:pt>
                <c:pt idx="17673" formatCode="0.00E+00">
                  <c:v>2.8479999999999998E-4</c:v>
                </c:pt>
                <c:pt idx="17674" formatCode="0.00E+00">
                  <c:v>2.7217400000000003E-4</c:v>
                </c:pt>
                <c:pt idx="17675" formatCode="0.00E+00">
                  <c:v>2.5964899999999998E-4</c:v>
                </c:pt>
                <c:pt idx="17676" formatCode="0.00E+00">
                  <c:v>2.4722600000000002E-4</c:v>
                </c:pt>
                <c:pt idx="17677" formatCode="0.00E+00">
                  <c:v>2.3491199999999999E-4</c:v>
                </c:pt>
                <c:pt idx="17678" formatCode="0.00E+00">
                  <c:v>2.2270699999999999E-4</c:v>
                </c:pt>
                <c:pt idx="17679" formatCode="0.00E+00">
                  <c:v>2.1061499999999999E-4</c:v>
                </c:pt>
                <c:pt idx="17680" formatCode="0.00E+00">
                  <c:v>1.9863699999999999E-4</c:v>
                </c:pt>
                <c:pt idx="17681" formatCode="0.00E+00">
                  <c:v>1.8677599999999999E-4</c:v>
                </c:pt>
                <c:pt idx="17682" formatCode="0.00E+00">
                  <c:v>1.7503199999999999E-4</c:v>
                </c:pt>
                <c:pt idx="17683" formatCode="0.00E+00">
                  <c:v>1.6340699999999999E-4</c:v>
                </c:pt>
                <c:pt idx="17684" formatCode="0.00E+00">
                  <c:v>1.5190099999999999E-4</c:v>
                </c:pt>
                <c:pt idx="17685" formatCode="0.00E+00">
                  <c:v>1.40514E-4</c:v>
                </c:pt>
                <c:pt idx="17686" formatCode="0.00E+00">
                  <c:v>1.2924599999999999E-4</c:v>
                </c:pt>
                <c:pt idx="17687" formatCode="0.00E+00">
                  <c:v>1.18097E-4</c:v>
                </c:pt>
                <c:pt idx="17688" formatCode="0.00E+00">
                  <c:v>1.0706599999999999E-4</c:v>
                </c:pt>
                <c:pt idx="17689" formatCode="0.00E+00">
                  <c:v>9.6151700000000003E-5</c:v>
                </c:pt>
                <c:pt idx="17690" formatCode="0.00E+00">
                  <c:v>8.5353100000000001E-5</c:v>
                </c:pt>
                <c:pt idx="17691" formatCode="0.00E+00">
                  <c:v>7.4668700000000006E-5</c:v>
                </c:pt>
                <c:pt idx="17692" formatCode="0.00E+00">
                  <c:v>6.4096600000000006E-5</c:v>
                </c:pt>
                <c:pt idx="17693" formatCode="0.00E+00">
                  <c:v>5.3635099999999997E-5</c:v>
                </c:pt>
                <c:pt idx="17694" formatCode="0.00E+00">
                  <c:v>4.3281900000000003E-5</c:v>
                </c:pt>
                <c:pt idx="17695" formatCode="0.00E+00">
                  <c:v>3.3034799999999998E-5</c:v>
                </c:pt>
                <c:pt idx="17696" formatCode="0.00E+00">
                  <c:v>2.2891299999999999E-5</c:v>
                </c:pt>
                <c:pt idx="17697" formatCode="0.00E+00">
                  <c:v>1.2849E-5</c:v>
                </c:pt>
                <c:pt idx="17698" formatCode="0.00E+00">
                  <c:v>2.9050000000000001E-6</c:v>
                </c:pt>
                <c:pt idx="17699" formatCode="0.00E+00">
                  <c:v>-6.9433000000000001E-6</c:v>
                </c:pt>
                <c:pt idx="17700" formatCode="0.00E+00">
                  <c:v>-1.66988E-5</c:v>
                </c:pt>
                <c:pt idx="17701" formatCode="0.00E+00">
                  <c:v>-2.6364300000000001E-5</c:v>
                </c:pt>
                <c:pt idx="17702" formatCode="0.00E+00">
                  <c:v>-3.5942799999999997E-5</c:v>
                </c:pt>
                <c:pt idx="17703" formatCode="0.00E+00">
                  <c:v>-4.5437199999999999E-5</c:v>
                </c:pt>
                <c:pt idx="17704" formatCode="0.00E+00">
                  <c:v>-5.4850399999999999E-5</c:v>
                </c:pt>
                <c:pt idx="17705" formatCode="0.00E+00">
                  <c:v>-6.4185199999999997E-5</c:v>
                </c:pt>
                <c:pt idx="17706" formatCode="0.00E+00">
                  <c:v>-7.3444700000000005E-5</c:v>
                </c:pt>
                <c:pt idx="17707" formatCode="0.00E+00">
                  <c:v>-8.2631400000000003E-5</c:v>
                </c:pt>
                <c:pt idx="17708" formatCode="0.00E+00">
                  <c:v>-9.1748299999999997E-5</c:v>
                </c:pt>
                <c:pt idx="17709" formatCode="0.00E+00">
                  <c:v>-1.0079800000000001E-4</c:v>
                </c:pt>
                <c:pt idx="17710" formatCode="0.00E+00">
                  <c:v>-1.09782E-4</c:v>
                </c:pt>
                <c:pt idx="17711" formatCode="0.00E+00">
                  <c:v>-1.18705E-4</c:v>
                </c:pt>
                <c:pt idx="17712" formatCode="0.00E+00">
                  <c:v>-1.2756700000000001E-4</c:v>
                </c:pt>
                <c:pt idx="17713" formatCode="0.00E+00">
                  <c:v>-1.3637100000000001E-4</c:v>
                </c:pt>
                <c:pt idx="17714" formatCode="0.00E+00">
                  <c:v>-1.45119E-4</c:v>
                </c:pt>
                <c:pt idx="17715" formatCode="0.00E+00">
                  <c:v>-1.53812E-4</c:v>
                </c:pt>
                <c:pt idx="17716" formatCode="0.00E+00">
                  <c:v>-1.62452E-4</c:v>
                </c:pt>
                <c:pt idx="17717" formatCode="0.00E+00">
                  <c:v>-1.71041E-4</c:v>
                </c:pt>
                <c:pt idx="17718" formatCode="0.00E+00">
                  <c:v>-1.79579E-4</c:v>
                </c:pt>
                <c:pt idx="17719" formatCode="0.00E+00">
                  <c:v>-1.88068E-4</c:v>
                </c:pt>
                <c:pt idx="17720" formatCode="0.00E+00">
                  <c:v>-1.9650700000000001E-4</c:v>
                </c:pt>
                <c:pt idx="17721" formatCode="0.00E+00">
                  <c:v>-2.0489799999999999E-4</c:v>
                </c:pt>
                <c:pt idx="17722" formatCode="0.00E+00">
                  <c:v>-2.1324000000000001E-4</c:v>
                </c:pt>
                <c:pt idx="17723" formatCode="0.00E+00">
                  <c:v>-2.2153299999999999E-4</c:v>
                </c:pt>
                <c:pt idx="17724" formatCode="0.00E+00">
                  <c:v>-2.2977699999999999E-4</c:v>
                </c:pt>
                <c:pt idx="17725" formatCode="0.00E+00">
                  <c:v>-2.37972E-4</c:v>
                </c:pt>
                <c:pt idx="17726" formatCode="0.00E+00">
                  <c:v>-2.4611499999999998E-4</c:v>
                </c:pt>
                <c:pt idx="17727" formatCode="0.00E+00">
                  <c:v>-2.5420599999999998E-4</c:v>
                </c:pt>
                <c:pt idx="17728" formatCode="0.00E+00">
                  <c:v>-2.62243E-4</c:v>
                </c:pt>
                <c:pt idx="17729" formatCode="0.00E+00">
                  <c:v>-2.7022500000000002E-4</c:v>
                </c:pt>
                <c:pt idx="17730" formatCode="0.00E+00">
                  <c:v>-2.7814799999999998E-4</c:v>
                </c:pt>
                <c:pt idx="17731" formatCode="0.00E+00">
                  <c:v>-2.8601199999999998E-4</c:v>
                </c:pt>
                <c:pt idx="17732" formatCode="0.00E+00">
                  <c:v>-2.93811E-4</c:v>
                </c:pt>
                <c:pt idx="17733" formatCode="0.00E+00">
                  <c:v>-3.0154500000000001E-4</c:v>
                </c:pt>
                <c:pt idx="17734" formatCode="0.00E+00">
                  <c:v>-3.0920900000000001E-4</c:v>
                </c:pt>
                <c:pt idx="17735" formatCode="0.00E+00">
                  <c:v>-3.1679899999999999E-4</c:v>
                </c:pt>
                <c:pt idx="17736" formatCode="0.00E+00">
                  <c:v>-3.2431199999999999E-4</c:v>
                </c:pt>
                <c:pt idx="17737" formatCode="0.00E+00">
                  <c:v>-3.3174300000000001E-4</c:v>
                </c:pt>
                <c:pt idx="17738" formatCode="0.00E+00">
                  <c:v>-3.3908700000000001E-4</c:v>
                </c:pt>
                <c:pt idx="17739" formatCode="0.00E+00">
                  <c:v>-3.4634100000000001E-4</c:v>
                </c:pt>
                <c:pt idx="17740" formatCode="0.00E+00">
                  <c:v>-3.53498E-4</c:v>
                </c:pt>
                <c:pt idx="17741" formatCode="0.00E+00">
                  <c:v>-3.6055400000000002E-4</c:v>
                </c:pt>
                <c:pt idx="17742" formatCode="0.00E+00">
                  <c:v>-3.6750299999999998E-4</c:v>
                </c:pt>
                <c:pt idx="17743" formatCode="0.00E+00">
                  <c:v>-3.7433799999999999E-4</c:v>
                </c:pt>
                <c:pt idx="17744" formatCode="0.00E+00">
                  <c:v>-3.8105399999999997E-4</c:v>
                </c:pt>
                <c:pt idx="17745" formatCode="0.00E+00">
                  <c:v>-3.8764499999999999E-4</c:v>
                </c:pt>
                <c:pt idx="17746" formatCode="0.00E+00">
                  <c:v>-3.9410299999999998E-4</c:v>
                </c:pt>
                <c:pt idx="17747" formatCode="0.00E+00">
                  <c:v>-4.0042300000000001E-4</c:v>
                </c:pt>
                <c:pt idx="17748" formatCode="0.00E+00">
                  <c:v>-4.0659700000000002E-4</c:v>
                </c:pt>
                <c:pt idx="17749" formatCode="0.00E+00">
                  <c:v>-4.1261800000000001E-4</c:v>
                </c:pt>
                <c:pt idx="17750" formatCode="0.00E+00">
                  <c:v>-4.1847899999999998E-4</c:v>
                </c:pt>
                <c:pt idx="17751" formatCode="0.00E+00">
                  <c:v>-4.24172E-4</c:v>
                </c:pt>
                <c:pt idx="17752" formatCode="0.00E+00">
                  <c:v>-4.29691E-4</c:v>
                </c:pt>
                <c:pt idx="17753" formatCode="0.00E+00">
                  <c:v>-4.3502699999999999E-4</c:v>
                </c:pt>
                <c:pt idx="17754" formatCode="0.00E+00">
                  <c:v>-4.4017200000000001E-4</c:v>
                </c:pt>
                <c:pt idx="17755" formatCode="0.00E+00">
                  <c:v>-4.4511900000000001E-4</c:v>
                </c:pt>
                <c:pt idx="17756" formatCode="0.00E+00">
                  <c:v>-4.4986000000000001E-4</c:v>
                </c:pt>
                <c:pt idx="17757" formatCode="0.00E+00">
                  <c:v>-4.54387E-4</c:v>
                </c:pt>
                <c:pt idx="17758" formatCode="0.00E+00">
                  <c:v>-4.5869200000000002E-4</c:v>
                </c:pt>
                <c:pt idx="17759" formatCode="0.00E+00">
                  <c:v>-4.62767E-4</c:v>
                </c:pt>
                <c:pt idx="17760" formatCode="0.00E+00">
                  <c:v>-4.6660400000000002E-4</c:v>
                </c:pt>
                <c:pt idx="17761" formatCode="0.00E+00">
                  <c:v>-4.7019500000000002E-4</c:v>
                </c:pt>
                <c:pt idx="17762" formatCode="0.00E+00">
                  <c:v>-4.7353299999999999E-4</c:v>
                </c:pt>
                <c:pt idx="17763" formatCode="0.00E+00">
                  <c:v>-4.7660900000000002E-4</c:v>
                </c:pt>
                <c:pt idx="17764" formatCode="0.00E+00">
                  <c:v>-4.7941599999999998E-4</c:v>
                </c:pt>
                <c:pt idx="17765" formatCode="0.00E+00">
                  <c:v>-4.8194600000000002E-4</c:v>
                </c:pt>
                <c:pt idx="17766" formatCode="0.00E+00">
                  <c:v>-4.8419199999999999E-4</c:v>
                </c:pt>
                <c:pt idx="17767" formatCode="0.00E+00">
                  <c:v>-4.8614600000000002E-4</c:v>
                </c:pt>
                <c:pt idx="17768" formatCode="0.00E+00">
                  <c:v>-4.87801E-4</c:v>
                </c:pt>
                <c:pt idx="17769" formatCode="0.00E+00">
                  <c:v>-4.8915099999999995E-4</c:v>
                </c:pt>
                <c:pt idx="17770" formatCode="0.00E+00">
                  <c:v>-4.90187E-4</c:v>
                </c:pt>
                <c:pt idx="17771" formatCode="0.00E+00">
                  <c:v>-4.9090500000000003E-4</c:v>
                </c:pt>
                <c:pt idx="17772" formatCode="0.00E+00">
                  <c:v>-4.9129700000000002E-4</c:v>
                </c:pt>
                <c:pt idx="17773" formatCode="0.00E+00">
                  <c:v>-4.9135800000000001E-4</c:v>
                </c:pt>
                <c:pt idx="17774" formatCode="0.00E+00">
                  <c:v>-4.9107999999999997E-4</c:v>
                </c:pt>
                <c:pt idx="17775" formatCode="0.00E+00">
                  <c:v>-4.9046099999999998E-4</c:v>
                </c:pt>
                <c:pt idx="17776" formatCode="0.00E+00">
                  <c:v>-4.8949200000000001E-4</c:v>
                </c:pt>
                <c:pt idx="17777" formatCode="0.00E+00">
                  <c:v>-4.8817100000000003E-4</c:v>
                </c:pt>
                <c:pt idx="17778" formatCode="0.00E+00">
                  <c:v>-4.8649300000000001E-4</c:v>
                </c:pt>
                <c:pt idx="17779" formatCode="0.00E+00">
                  <c:v>-4.8445200000000002E-4</c:v>
                </c:pt>
                <c:pt idx="17780" formatCode="0.00E+00">
                  <c:v>-4.8204600000000003E-4</c:v>
                </c:pt>
                <c:pt idx="17781" formatCode="0.00E+00">
                  <c:v>-4.7927199999999999E-4</c:v>
                </c:pt>
                <c:pt idx="17782" formatCode="0.00E+00">
                  <c:v>-4.7612499999999999E-4</c:v>
                </c:pt>
                <c:pt idx="17783" formatCode="0.00E+00">
                  <c:v>-4.72604E-4</c:v>
                </c:pt>
                <c:pt idx="17784" formatCode="0.00E+00">
                  <c:v>-4.6870599999999999E-4</c:v>
                </c:pt>
                <c:pt idx="17785" formatCode="0.00E+00">
                  <c:v>-4.6443E-4</c:v>
                </c:pt>
                <c:pt idx="17786" formatCode="0.00E+00">
                  <c:v>-4.5977399999999998E-4</c:v>
                </c:pt>
                <c:pt idx="17787" formatCode="0.00E+00">
                  <c:v>-4.54738E-4</c:v>
                </c:pt>
                <c:pt idx="17788" formatCode="0.00E+00">
                  <c:v>-4.4932099999999998E-4</c:v>
                </c:pt>
                <c:pt idx="17789" formatCode="0.00E+00">
                  <c:v>-4.4352399999999999E-4</c:v>
                </c:pt>
                <c:pt idx="17790" formatCode="0.00E+00">
                  <c:v>-4.3734699999999999E-4</c:v>
                </c:pt>
                <c:pt idx="17791" formatCode="0.00E+00">
                  <c:v>-4.3079099999999998E-4</c:v>
                </c:pt>
                <c:pt idx="17792" formatCode="0.00E+00">
                  <c:v>-4.2385799999999999E-4</c:v>
                </c:pt>
                <c:pt idx="17793" formatCode="0.00E+00">
                  <c:v>-4.1655099999999998E-4</c:v>
                </c:pt>
                <c:pt idx="17794" formatCode="0.00E+00">
                  <c:v>-4.08871E-4</c:v>
                </c:pt>
                <c:pt idx="17795" formatCode="0.00E+00">
                  <c:v>-4.0082300000000002E-4</c:v>
                </c:pt>
                <c:pt idx="17796" formatCode="0.00E+00">
                  <c:v>-3.9240999999999999E-4</c:v>
                </c:pt>
                <c:pt idx="17797" formatCode="0.00E+00">
                  <c:v>-3.8363600000000002E-4</c:v>
                </c:pt>
                <c:pt idx="17798" formatCode="0.00E+00">
                  <c:v>-3.7450599999999998E-4</c:v>
                </c:pt>
                <c:pt idx="17799" formatCode="0.00E+00">
                  <c:v>-3.6502600000000001E-4</c:v>
                </c:pt>
                <c:pt idx="17800" formatCode="0.00E+00">
                  <c:v>-3.5520000000000001E-4</c:v>
                </c:pt>
                <c:pt idx="17801" formatCode="0.00E+00">
                  <c:v>-3.4503700000000002E-4</c:v>
                </c:pt>
                <c:pt idx="17802" formatCode="0.00E+00">
                  <c:v>-3.3454300000000003E-4</c:v>
                </c:pt>
                <c:pt idx="17803" formatCode="0.00E+00">
                  <c:v>-3.2372400000000001E-4</c:v>
                </c:pt>
                <c:pt idx="17804" formatCode="0.00E+00">
                  <c:v>-3.1259000000000001E-4</c:v>
                </c:pt>
                <c:pt idx="17805" formatCode="0.00E+00">
                  <c:v>-3.0114900000000001E-4</c:v>
                </c:pt>
                <c:pt idx="17806" formatCode="0.00E+00">
                  <c:v>-2.8940900000000002E-4</c:v>
                </c:pt>
                <c:pt idx="17807" formatCode="0.00E+00">
                  <c:v>-2.7738099999999999E-4</c:v>
                </c:pt>
                <c:pt idx="17808" formatCode="0.00E+00">
                  <c:v>-2.6507400000000002E-4</c:v>
                </c:pt>
                <c:pt idx="17809" formatCode="0.00E+00">
                  <c:v>-2.5249799999999998E-4</c:v>
                </c:pt>
                <c:pt idx="17810" formatCode="0.00E+00">
                  <c:v>-2.3966499999999999E-4</c:v>
                </c:pt>
                <c:pt idx="17811" formatCode="0.00E+00">
                  <c:v>-2.26586E-4</c:v>
                </c:pt>
                <c:pt idx="17812" formatCode="0.00E+00">
                  <c:v>-2.1327299999999999E-4</c:v>
                </c:pt>
                <c:pt idx="17813" formatCode="0.00E+00">
                  <c:v>-1.99738E-4</c:v>
                </c:pt>
                <c:pt idx="17814" formatCode="0.00E+00">
                  <c:v>-1.8599400000000001E-4</c:v>
                </c:pt>
                <c:pt idx="17815" formatCode="0.00E+00">
                  <c:v>-1.7205399999999999E-4</c:v>
                </c:pt>
                <c:pt idx="17816" formatCode="0.00E+00">
                  <c:v>-1.5793200000000001E-4</c:v>
                </c:pt>
                <c:pt idx="17817" formatCode="0.00E+00">
                  <c:v>-1.4364E-4</c:v>
                </c:pt>
                <c:pt idx="17818" formatCode="0.00E+00">
                  <c:v>-1.29195E-4</c:v>
                </c:pt>
                <c:pt idx="17819" formatCode="0.00E+00">
                  <c:v>-1.14609E-4</c:v>
                </c:pt>
                <c:pt idx="17820" formatCode="0.00E+00">
                  <c:v>-9.98988E-5</c:v>
                </c:pt>
                <c:pt idx="17821" formatCode="0.00E+00">
                  <c:v>-8.5078400000000002E-5</c:v>
                </c:pt>
                <c:pt idx="17822" formatCode="0.00E+00">
                  <c:v>-7.0163800000000001E-5</c:v>
                </c:pt>
                <c:pt idx="17823" formatCode="0.00E+00">
                  <c:v>-5.5170500000000003E-5</c:v>
                </c:pt>
                <c:pt idx="17824" formatCode="0.00E+00">
                  <c:v>-4.0114499999999997E-5</c:v>
                </c:pt>
                <c:pt idx="17825" formatCode="0.00E+00">
                  <c:v>-2.5012E-5</c:v>
                </c:pt>
                <c:pt idx="17826" formatCode="0.00E+00">
                  <c:v>-9.87939E-6</c:v>
                </c:pt>
                <c:pt idx="17827" formatCode="0.00E+00">
                  <c:v>5.2668400000000004E-6</c:v>
                </c:pt>
                <c:pt idx="17828" formatCode="0.00E+00">
                  <c:v>2.0409999999999999E-5</c:v>
                </c:pt>
                <c:pt idx="17829" formatCode="0.00E+00">
                  <c:v>3.5533300000000001E-5</c:v>
                </c:pt>
                <c:pt idx="17830" formatCode="0.00E+00">
                  <c:v>5.0619799999999999E-5</c:v>
                </c:pt>
                <c:pt idx="17831" formatCode="0.00E+00">
                  <c:v>6.5652600000000002E-5</c:v>
                </c:pt>
                <c:pt idx="17832" formatCode="0.00E+00">
                  <c:v>8.0614599999999999E-5</c:v>
                </c:pt>
                <c:pt idx="17833" formatCode="0.00E+00">
                  <c:v>9.5488800000000006E-5</c:v>
                </c:pt>
                <c:pt idx="17834" formatCode="0.00E+00">
                  <c:v>1.10258E-4</c:v>
                </c:pt>
                <c:pt idx="17835" formatCode="0.00E+00">
                  <c:v>1.2490600000000001E-4</c:v>
                </c:pt>
                <c:pt idx="17836" formatCode="0.00E+00">
                  <c:v>1.39414E-4</c:v>
                </c:pt>
                <c:pt idx="17837" formatCode="0.00E+00">
                  <c:v>1.5376699999999999E-4</c:v>
                </c:pt>
                <c:pt idx="17838" formatCode="0.00E+00">
                  <c:v>1.6794800000000001E-4</c:v>
                </c:pt>
                <c:pt idx="17839" formatCode="0.00E+00">
                  <c:v>1.8193899999999999E-4</c:v>
                </c:pt>
                <c:pt idx="17840" formatCode="0.00E+00">
                  <c:v>1.95725E-4</c:v>
                </c:pt>
                <c:pt idx="17841" formatCode="0.00E+00">
                  <c:v>2.0928799999999999E-4</c:v>
                </c:pt>
                <c:pt idx="17842" formatCode="0.00E+00">
                  <c:v>2.2261399999999999E-4</c:v>
                </c:pt>
                <c:pt idx="17843" formatCode="0.00E+00">
                  <c:v>2.3568600000000001E-4</c:v>
                </c:pt>
                <c:pt idx="17844" formatCode="0.00E+00">
                  <c:v>2.48488E-4</c:v>
                </c:pt>
                <c:pt idx="17845" formatCode="0.00E+00">
                  <c:v>2.6100599999999999E-4</c:v>
                </c:pt>
                <c:pt idx="17846" formatCode="0.00E+00">
                  <c:v>2.7322300000000001E-4</c:v>
                </c:pt>
                <c:pt idx="17847" formatCode="0.00E+00">
                  <c:v>2.8512600000000002E-4</c:v>
                </c:pt>
                <c:pt idx="17848" formatCode="0.00E+00">
                  <c:v>2.9670100000000002E-4</c:v>
                </c:pt>
                <c:pt idx="17849" formatCode="0.00E+00">
                  <c:v>3.0793200000000002E-4</c:v>
                </c:pt>
                <c:pt idx="17850" formatCode="0.00E+00">
                  <c:v>3.18807E-4</c:v>
                </c:pt>
                <c:pt idx="17851" formatCode="0.00E+00">
                  <c:v>3.2931200000000001E-4</c:v>
                </c:pt>
                <c:pt idx="17852" formatCode="0.00E+00">
                  <c:v>3.3943500000000002E-4</c:v>
                </c:pt>
                <c:pt idx="17853" formatCode="0.00E+00">
                  <c:v>3.4916400000000001E-4</c:v>
                </c:pt>
                <c:pt idx="17854" formatCode="0.00E+00">
                  <c:v>3.58487E-4</c:v>
                </c:pt>
                <c:pt idx="17855" formatCode="0.00E+00">
                  <c:v>3.6739200000000002E-4</c:v>
                </c:pt>
                <c:pt idx="17856" formatCode="0.00E+00">
                  <c:v>3.7586899999999998E-4</c:v>
                </c:pt>
                <c:pt idx="17857" formatCode="0.00E+00">
                  <c:v>3.8390800000000002E-4</c:v>
                </c:pt>
                <c:pt idx="17858" formatCode="0.00E+00">
                  <c:v>3.91498E-4</c:v>
                </c:pt>
                <c:pt idx="17859" formatCode="0.00E+00">
                  <c:v>3.9863300000000002E-4</c:v>
                </c:pt>
                <c:pt idx="17860" formatCode="0.00E+00">
                  <c:v>4.05301E-4</c:v>
                </c:pt>
                <c:pt idx="17861" formatCode="0.00E+00">
                  <c:v>4.1149699999999998E-4</c:v>
                </c:pt>
                <c:pt idx="17862" formatCode="0.00E+00">
                  <c:v>4.1721199999999998E-4</c:v>
                </c:pt>
                <c:pt idx="17863" formatCode="0.00E+00">
                  <c:v>4.2244100000000002E-4</c:v>
                </c:pt>
                <c:pt idx="17864" formatCode="0.00E+00">
                  <c:v>4.2717699999999999E-4</c:v>
                </c:pt>
                <c:pt idx="17865" formatCode="0.00E+00">
                  <c:v>4.3141400000000003E-4</c:v>
                </c:pt>
                <c:pt idx="17866" formatCode="0.00E+00">
                  <c:v>4.3514999999999998E-4</c:v>
                </c:pt>
                <c:pt idx="17867" formatCode="0.00E+00">
                  <c:v>4.3837800000000001E-4</c:v>
                </c:pt>
                <c:pt idx="17868" formatCode="0.00E+00">
                  <c:v>4.41097E-4</c:v>
                </c:pt>
                <c:pt idx="17869" formatCode="0.00E+00">
                  <c:v>4.43304E-4</c:v>
                </c:pt>
                <c:pt idx="17870" formatCode="0.00E+00">
                  <c:v>4.4499699999999998E-4</c:v>
                </c:pt>
                <c:pt idx="17871" formatCode="0.00E+00">
                  <c:v>4.4617499999999999E-4</c:v>
                </c:pt>
                <c:pt idx="17872" formatCode="0.00E+00">
                  <c:v>4.46837E-4</c:v>
                </c:pt>
                <c:pt idx="17873" formatCode="0.00E+00">
                  <c:v>4.4698399999999999E-4</c:v>
                </c:pt>
                <c:pt idx="17874" formatCode="0.00E+00">
                  <c:v>4.4661700000000001E-4</c:v>
                </c:pt>
                <c:pt idx="17875" formatCode="0.00E+00">
                  <c:v>4.4573699999999998E-4</c:v>
                </c:pt>
                <c:pt idx="17876" formatCode="0.00E+00">
                  <c:v>4.4434699999999999E-4</c:v>
                </c:pt>
                <c:pt idx="17877" formatCode="0.00E+00">
                  <c:v>4.4245100000000001E-4</c:v>
                </c:pt>
                <c:pt idx="17878" formatCode="0.00E+00">
                  <c:v>4.4005100000000001E-4</c:v>
                </c:pt>
                <c:pt idx="17879" formatCode="0.00E+00">
                  <c:v>4.3715300000000002E-4</c:v>
                </c:pt>
                <c:pt idx="17880" formatCode="0.00E+00">
                  <c:v>4.3376200000000003E-4</c:v>
                </c:pt>
                <c:pt idx="17881" formatCode="0.00E+00">
                  <c:v>4.2988400000000001E-4</c:v>
                </c:pt>
                <c:pt idx="17882" formatCode="0.00E+00">
                  <c:v>4.25525E-4</c:v>
                </c:pt>
                <c:pt idx="17883" formatCode="0.00E+00">
                  <c:v>4.2069299999999998E-4</c:v>
                </c:pt>
                <c:pt idx="17884" formatCode="0.00E+00">
                  <c:v>4.1539499999999999E-4</c:v>
                </c:pt>
                <c:pt idx="17885" formatCode="0.00E+00">
                  <c:v>4.0964099999999998E-4</c:v>
                </c:pt>
                <c:pt idx="17886" formatCode="0.00E+00">
                  <c:v>4.0344000000000003E-4</c:v>
                </c:pt>
                <c:pt idx="17887" formatCode="0.00E+00">
                  <c:v>3.9680100000000001E-4</c:v>
                </c:pt>
                <c:pt idx="17888" formatCode="0.00E+00">
                  <c:v>3.8973499999999999E-4</c:v>
                </c:pt>
                <c:pt idx="17889" formatCode="0.00E+00">
                  <c:v>3.82254E-4</c:v>
                </c:pt>
                <c:pt idx="17890" formatCode="0.00E+00">
                  <c:v>3.7436799999999998E-4</c:v>
                </c:pt>
                <c:pt idx="17891" formatCode="0.00E+00">
                  <c:v>3.6609099999999998E-4</c:v>
                </c:pt>
                <c:pt idx="17892" formatCode="0.00E+00">
                  <c:v>3.5743500000000002E-4</c:v>
                </c:pt>
                <c:pt idx="17893" formatCode="0.00E+00">
                  <c:v>3.48413E-4</c:v>
                </c:pt>
                <c:pt idx="17894" formatCode="0.00E+00">
                  <c:v>3.3903999999999998E-4</c:v>
                </c:pt>
                <c:pt idx="17895" formatCode="0.00E+00">
                  <c:v>3.29329E-4</c:v>
                </c:pt>
                <c:pt idx="17896" formatCode="0.00E+00">
                  <c:v>3.19296E-4</c:v>
                </c:pt>
                <c:pt idx="17897" formatCode="0.00E+00">
                  <c:v>3.0895599999999999E-4</c:v>
                </c:pt>
                <c:pt idx="17898" formatCode="0.00E+00">
                  <c:v>2.9832399999999999E-4</c:v>
                </c:pt>
                <c:pt idx="17899" formatCode="0.00E+00">
                  <c:v>2.8741699999999999E-4</c:v>
                </c:pt>
                <c:pt idx="17900" formatCode="0.00E+00">
                  <c:v>2.7625099999999998E-4</c:v>
                </c:pt>
                <c:pt idx="17901" formatCode="0.00E+00">
                  <c:v>2.6484399999999997E-4</c:v>
                </c:pt>
                <c:pt idx="17902" formatCode="0.00E+00">
                  <c:v>2.5321099999999999E-4</c:v>
                </c:pt>
                <c:pt idx="17903" formatCode="0.00E+00">
                  <c:v>2.4137099999999999E-4</c:v>
                </c:pt>
                <c:pt idx="17904" formatCode="0.00E+00">
                  <c:v>2.29342E-4</c:v>
                </c:pt>
                <c:pt idx="17905" formatCode="0.00E+00">
                  <c:v>2.1714099999999999E-4</c:v>
                </c:pt>
                <c:pt idx="17906" formatCode="0.00E+00">
                  <c:v>2.04787E-4</c:v>
                </c:pt>
                <c:pt idx="17907" formatCode="0.00E+00">
                  <c:v>1.9229800000000001E-4</c:v>
                </c:pt>
                <c:pt idx="17908" formatCode="0.00E+00">
                  <c:v>1.79693E-4</c:v>
                </c:pt>
                <c:pt idx="17909" formatCode="0.00E+00">
                  <c:v>1.6699099999999999E-4</c:v>
                </c:pt>
                <c:pt idx="17910" formatCode="0.00E+00">
                  <c:v>1.5421E-4</c:v>
                </c:pt>
                <c:pt idx="17911" formatCode="0.00E+00">
                  <c:v>1.4136899999999999E-4</c:v>
                </c:pt>
                <c:pt idx="17912" formatCode="0.00E+00">
                  <c:v>1.2848699999999999E-4</c:v>
                </c:pt>
                <c:pt idx="17913" formatCode="0.00E+00">
                  <c:v>1.15584E-4</c:v>
                </c:pt>
                <c:pt idx="17914" formatCode="0.00E+00">
                  <c:v>1.02678E-4</c:v>
                </c:pt>
                <c:pt idx="17915" formatCode="0.00E+00">
                  <c:v>8.9788099999999995E-5</c:v>
                </c:pt>
                <c:pt idx="17916" formatCode="0.00E+00">
                  <c:v>7.6933400000000004E-5</c:v>
                </c:pt>
                <c:pt idx="17917" formatCode="0.00E+00">
                  <c:v>6.4132699999999997E-5</c:v>
                </c:pt>
                <c:pt idx="17918" formatCode="0.00E+00">
                  <c:v>5.1404499999999999E-5</c:v>
                </c:pt>
                <c:pt idx="17919" formatCode="0.00E+00">
                  <c:v>3.8767499999999998E-5</c:v>
                </c:pt>
                <c:pt idx="17920" formatCode="0.00E+00">
                  <c:v>2.6239999999999999E-5</c:v>
                </c:pt>
                <c:pt idx="17921" formatCode="0.00E+00">
                  <c:v>1.384E-5</c:v>
                </c:pt>
                <c:pt idx="17922" formatCode="0.00E+00">
                  <c:v>1.58565E-6</c:v>
                </c:pt>
                <c:pt idx="17923" formatCode="0.00E+00">
                  <c:v>-1.05056E-5</c:v>
                </c:pt>
                <c:pt idx="17924" formatCode="0.00E+00">
                  <c:v>-2.2416300000000001E-5</c:v>
                </c:pt>
                <c:pt idx="17925" formatCode="0.00E+00">
                  <c:v>-3.4129499999999999E-5</c:v>
                </c:pt>
                <c:pt idx="17926" formatCode="0.00E+00">
                  <c:v>-4.5628399999999998E-5</c:v>
                </c:pt>
                <c:pt idx="17927" formatCode="0.00E+00">
                  <c:v>-5.68968E-5</c:v>
                </c:pt>
                <c:pt idx="17928" formatCode="0.00E+00">
                  <c:v>-6.7918700000000004E-5</c:v>
                </c:pt>
                <c:pt idx="17929" formatCode="0.00E+00">
                  <c:v>-7.8678599999999996E-5</c:v>
                </c:pt>
                <c:pt idx="17930" formatCode="0.00E+00">
                  <c:v>-8.9161500000000003E-5</c:v>
                </c:pt>
                <c:pt idx="17931" formatCode="0.00E+00">
                  <c:v>-9.9352700000000002E-5</c:v>
                </c:pt>
                <c:pt idx="17932" formatCode="0.00E+00">
                  <c:v>-1.09238E-4</c:v>
                </c:pt>
                <c:pt idx="17933" formatCode="0.00E+00">
                  <c:v>-1.18804E-4</c:v>
                </c:pt>
                <c:pt idx="17934" formatCode="0.00E+00">
                  <c:v>-1.28038E-4</c:v>
                </c:pt>
                <c:pt idx="17935" formatCode="0.00E+00">
                  <c:v>-1.3692700000000001E-4</c:v>
                </c:pt>
                <c:pt idx="17936" formatCode="0.00E+00">
                  <c:v>-1.4545899999999999E-4</c:v>
                </c:pt>
                <c:pt idx="17937" formatCode="0.00E+00">
                  <c:v>-1.5362199999999999E-4</c:v>
                </c:pt>
                <c:pt idx="17938" formatCode="0.00E+00">
                  <c:v>-1.6140699999999999E-4</c:v>
                </c:pt>
                <c:pt idx="17939" formatCode="0.00E+00">
                  <c:v>-1.6880199999999999E-4</c:v>
                </c:pt>
                <c:pt idx="17940" formatCode="0.00E+00">
                  <c:v>-1.75799E-4</c:v>
                </c:pt>
                <c:pt idx="17941" formatCode="0.00E+00">
                  <c:v>-1.82389E-4</c:v>
                </c:pt>
                <c:pt idx="17942" formatCode="0.00E+00">
                  <c:v>-1.88562E-4</c:v>
                </c:pt>
                <c:pt idx="17943" formatCode="0.00E+00">
                  <c:v>-1.9431299999999999E-4</c:v>
                </c:pt>
                <c:pt idx="17944" formatCode="0.00E+00">
                  <c:v>-1.99633E-4</c:v>
                </c:pt>
                <c:pt idx="17945" formatCode="0.00E+00">
                  <c:v>-2.04518E-4</c:v>
                </c:pt>
                <c:pt idx="17946" formatCode="0.00E+00">
                  <c:v>-2.0896099999999999E-4</c:v>
                </c:pt>
                <c:pt idx="17947" formatCode="0.00E+00">
                  <c:v>-2.1295799999999999E-4</c:v>
                </c:pt>
                <c:pt idx="17948" formatCode="0.00E+00">
                  <c:v>-2.16505E-4</c:v>
                </c:pt>
                <c:pt idx="17949" formatCode="0.00E+00">
                  <c:v>-2.1959799999999999E-4</c:v>
                </c:pt>
                <c:pt idx="17950" formatCode="0.00E+00">
                  <c:v>-2.2223499999999999E-4</c:v>
                </c:pt>
                <c:pt idx="17951" formatCode="0.00E+00">
                  <c:v>-2.24415E-4</c:v>
                </c:pt>
                <c:pt idx="17952" formatCode="0.00E+00">
                  <c:v>-2.2613599999999999E-4</c:v>
                </c:pt>
                <c:pt idx="17953" formatCode="0.00E+00">
                  <c:v>-2.2739799999999999E-4</c:v>
                </c:pt>
                <c:pt idx="17954" formatCode="0.00E+00">
                  <c:v>-2.2820100000000001E-4</c:v>
                </c:pt>
                <c:pt idx="17955" formatCode="0.00E+00">
                  <c:v>-2.2854700000000001E-4</c:v>
                </c:pt>
                <c:pt idx="17956" formatCode="0.00E+00">
                  <c:v>-2.2843700000000001E-4</c:v>
                </c:pt>
                <c:pt idx="17957" formatCode="0.00E+00">
                  <c:v>-2.2787400000000001E-4</c:v>
                </c:pt>
                <c:pt idx="17958" formatCode="0.00E+00">
                  <c:v>-2.2686200000000001E-4</c:v>
                </c:pt>
                <c:pt idx="17959" formatCode="0.00E+00">
                  <c:v>-2.25405E-4</c:v>
                </c:pt>
                <c:pt idx="17960" formatCode="0.00E+00">
                  <c:v>-2.2350700000000001E-4</c:v>
                </c:pt>
                <c:pt idx="17961" formatCode="0.00E+00">
                  <c:v>-2.2117299999999999E-4</c:v>
                </c:pt>
                <c:pt idx="17962" formatCode="0.00E+00">
                  <c:v>-2.1841100000000001E-4</c:v>
                </c:pt>
                <c:pt idx="17963" formatCode="0.00E+00">
                  <c:v>-2.15226E-4</c:v>
                </c:pt>
                <c:pt idx="17964" formatCode="0.00E+00">
                  <c:v>-2.1162700000000001E-4</c:v>
                </c:pt>
                <c:pt idx="17965" formatCode="0.00E+00">
                  <c:v>-2.07622E-4</c:v>
                </c:pt>
                <c:pt idx="17966" formatCode="0.00E+00">
                  <c:v>-2.0321900000000001E-4</c:v>
                </c:pt>
                <c:pt idx="17967" formatCode="0.00E+00">
                  <c:v>-1.9842899999999999E-4</c:v>
                </c:pt>
                <c:pt idx="17968" formatCode="0.00E+00">
                  <c:v>-1.9326E-4</c:v>
                </c:pt>
                <c:pt idx="17969" formatCode="0.00E+00">
                  <c:v>-1.8772400000000001E-4</c:v>
                </c:pt>
                <c:pt idx="17970" formatCode="0.00E+00">
                  <c:v>-1.8183199999999999E-4</c:v>
                </c:pt>
                <c:pt idx="17971" formatCode="0.00E+00">
                  <c:v>-1.75596E-4</c:v>
                </c:pt>
                <c:pt idx="17972" formatCode="0.00E+00">
                  <c:v>-1.6902900000000001E-4</c:v>
                </c:pt>
                <c:pt idx="17973" formatCode="0.00E+00">
                  <c:v>-1.6214199999999999E-4</c:v>
                </c:pt>
                <c:pt idx="17974" formatCode="0.00E+00">
                  <c:v>-1.5495E-4</c:v>
                </c:pt>
                <c:pt idx="17975" formatCode="0.00E+00">
                  <c:v>-1.47467E-4</c:v>
                </c:pt>
                <c:pt idx="17976" formatCode="0.00E+00">
                  <c:v>-1.3970700000000001E-4</c:v>
                </c:pt>
                <c:pt idx="17977" formatCode="0.00E+00">
                  <c:v>-1.3168399999999999E-4</c:v>
                </c:pt>
                <c:pt idx="17978" formatCode="0.00E+00">
                  <c:v>-1.2341399999999999E-4</c:v>
                </c:pt>
                <c:pt idx="17979" formatCode="0.00E+00">
                  <c:v>-1.14912E-4</c:v>
                </c:pt>
                <c:pt idx="17980" formatCode="0.00E+00">
                  <c:v>-1.06195E-4</c:v>
                </c:pt>
                <c:pt idx="17981" formatCode="0.00E+00">
                  <c:v>-9.72782E-5</c:v>
                </c:pt>
                <c:pt idx="17982" formatCode="0.00E+00">
                  <c:v>-8.8178700000000003E-5</c:v>
                </c:pt>
                <c:pt idx="17983" formatCode="0.00E+00">
                  <c:v>-7.8913199999999995E-5</c:v>
                </c:pt>
                <c:pt idx="17984" formatCode="0.00E+00">
                  <c:v>-6.94989E-5</c:v>
                </c:pt>
                <c:pt idx="17985" formatCode="0.00E+00">
                  <c:v>-5.99531E-5</c:v>
                </c:pt>
                <c:pt idx="17986" formatCode="0.00E+00">
                  <c:v>-5.0293400000000002E-5</c:v>
                </c:pt>
                <c:pt idx="17987" formatCode="0.00E+00">
                  <c:v>-4.0537400000000003E-5</c:v>
                </c:pt>
                <c:pt idx="17988" formatCode="0.00E+00">
                  <c:v>-3.0703100000000001E-5</c:v>
                </c:pt>
                <c:pt idx="17989" formatCode="0.00E+00">
                  <c:v>-2.0808299999999999E-5</c:v>
                </c:pt>
                <c:pt idx="17990" formatCode="0.00E+00">
                  <c:v>-1.08712E-5</c:v>
                </c:pt>
                <c:pt idx="17991" formatCode="0.00E+00">
                  <c:v>-9.0990099999999999E-7</c:v>
                </c:pt>
                <c:pt idx="17992" formatCode="0.00E+00">
                  <c:v>9.05751E-6</c:v>
                </c:pt>
                <c:pt idx="17993" formatCode="0.00E+00">
                  <c:v>1.9012899999999999E-5</c:v>
                </c:pt>
                <c:pt idx="17994" formatCode="0.00E+00">
                  <c:v>2.8938E-5</c:v>
                </c:pt>
                <c:pt idx="17995" formatCode="0.00E+00">
                  <c:v>3.8815E-5</c:v>
                </c:pt>
                <c:pt idx="17996" formatCode="0.00E+00">
                  <c:v>4.8625699999999998E-5</c:v>
                </c:pt>
                <c:pt idx="17997" formatCode="0.00E+00">
                  <c:v>5.8352400000000001E-5</c:v>
                </c:pt>
                <c:pt idx="17998" formatCode="0.00E+00">
                  <c:v>6.7977400000000004E-5</c:v>
                </c:pt>
                <c:pt idx="17999" formatCode="0.00E+00">
                  <c:v>7.7483000000000003E-5</c:v>
                </c:pt>
                <c:pt idx="18000" formatCode="0.00E+00">
                  <c:v>8.6852000000000001E-5</c:v>
                </c:pt>
                <c:pt idx="18001" formatCode="0.00E+00">
                  <c:v>9.6067299999999994E-5</c:v>
                </c:pt>
                <c:pt idx="18002" formatCode="0.00E+00">
                  <c:v>1.0511200000000001E-4</c:v>
                </c:pt>
                <c:pt idx="18003" formatCode="0.00E+00">
                  <c:v>1.1396900000000001E-4</c:v>
                </c:pt>
                <c:pt idx="18004" formatCode="0.00E+00">
                  <c:v>1.2262300000000001E-4</c:v>
                </c:pt>
                <c:pt idx="18005" formatCode="0.00E+00">
                  <c:v>1.31058E-4</c:v>
                </c:pt>
                <c:pt idx="18006" formatCode="0.00E+00">
                  <c:v>1.3925799999999999E-4</c:v>
                </c:pt>
                <c:pt idx="18007" formatCode="0.00E+00">
                  <c:v>1.47207E-4</c:v>
                </c:pt>
                <c:pt idx="18008" formatCode="0.00E+00">
                  <c:v>1.5489099999999999E-4</c:v>
                </c:pt>
                <c:pt idx="18009" formatCode="0.00E+00">
                  <c:v>1.6229600000000001E-4</c:v>
                </c:pt>
                <c:pt idx="18010" formatCode="0.00E+00">
                  <c:v>1.6940799999999999E-4</c:v>
                </c:pt>
                <c:pt idx="18011" formatCode="0.00E+00">
                  <c:v>1.7621299999999999E-4</c:v>
                </c:pt>
                <c:pt idx="18012" formatCode="0.00E+00">
                  <c:v>1.8269799999999999E-4</c:v>
                </c:pt>
                <c:pt idx="18013" formatCode="0.00E+00">
                  <c:v>1.8885199999999999E-4</c:v>
                </c:pt>
                <c:pt idx="18014" formatCode="0.00E+00">
                  <c:v>1.94661E-4</c:v>
                </c:pt>
                <c:pt idx="18015" formatCode="0.00E+00">
                  <c:v>2.0011399999999999E-4</c:v>
                </c:pt>
                <c:pt idx="18016" formatCode="0.00E+00">
                  <c:v>2.0520099999999999E-4</c:v>
                </c:pt>
                <c:pt idx="18017" formatCode="0.00E+00">
                  <c:v>2.0991200000000001E-4</c:v>
                </c:pt>
                <c:pt idx="18018" formatCode="0.00E+00">
                  <c:v>2.1423699999999999E-4</c:v>
                </c:pt>
                <c:pt idx="18019" formatCode="0.00E+00">
                  <c:v>2.18166E-4</c:v>
                </c:pt>
                <c:pt idx="18020" formatCode="0.00E+00">
                  <c:v>2.21692E-4</c:v>
                </c:pt>
                <c:pt idx="18021" formatCode="0.00E+00">
                  <c:v>2.2480699999999999E-4</c:v>
                </c:pt>
                <c:pt idx="18022" formatCode="0.00E+00">
                  <c:v>2.2750400000000001E-4</c:v>
                </c:pt>
                <c:pt idx="18023" formatCode="0.00E+00">
                  <c:v>2.2977499999999999E-4</c:v>
                </c:pt>
                <c:pt idx="18024" formatCode="0.00E+00">
                  <c:v>2.3161699999999999E-4</c:v>
                </c:pt>
                <c:pt idx="18025" formatCode="0.00E+00">
                  <c:v>2.3302199999999999E-4</c:v>
                </c:pt>
                <c:pt idx="18026" formatCode="0.00E+00">
                  <c:v>2.33988E-4</c:v>
                </c:pt>
                <c:pt idx="18027" formatCode="0.00E+00">
                  <c:v>2.3450899999999999E-4</c:v>
                </c:pt>
                <c:pt idx="18028" formatCode="0.00E+00">
                  <c:v>2.34584E-4</c:v>
                </c:pt>
                <c:pt idx="18029" formatCode="0.00E+00">
                  <c:v>2.3421E-4</c:v>
                </c:pt>
                <c:pt idx="18030" formatCode="0.00E+00">
                  <c:v>2.33386E-4</c:v>
                </c:pt>
                <c:pt idx="18031" formatCode="0.00E+00">
                  <c:v>2.3211E-4</c:v>
                </c:pt>
                <c:pt idx="18032" formatCode="0.00E+00">
                  <c:v>2.30382E-4</c:v>
                </c:pt>
                <c:pt idx="18033" formatCode="0.00E+00">
                  <c:v>2.2820300000000001E-4</c:v>
                </c:pt>
                <c:pt idx="18034" formatCode="0.00E+00">
                  <c:v>2.2557299999999999E-4</c:v>
                </c:pt>
                <c:pt idx="18035" formatCode="0.00E+00">
                  <c:v>2.2249600000000001E-4</c:v>
                </c:pt>
                <c:pt idx="18036" formatCode="0.00E+00">
                  <c:v>2.1897400000000001E-4</c:v>
                </c:pt>
                <c:pt idx="18037" formatCode="0.00E+00">
                  <c:v>2.15009E-4</c:v>
                </c:pt>
                <c:pt idx="18038" formatCode="0.00E+00">
                  <c:v>2.1060600000000001E-4</c:v>
                </c:pt>
                <c:pt idx="18039" formatCode="0.00E+00">
                  <c:v>2.0577E-4</c:v>
                </c:pt>
                <c:pt idx="18040" formatCode="0.00E+00">
                  <c:v>2.0050600000000001E-4</c:v>
                </c:pt>
                <c:pt idx="18041" formatCode="0.00E+00">
                  <c:v>1.9481899999999999E-4</c:v>
                </c:pt>
                <c:pt idx="18042" formatCode="0.00E+00">
                  <c:v>1.88717E-4</c:v>
                </c:pt>
                <c:pt idx="18043" formatCode="0.00E+00">
                  <c:v>1.82208E-4</c:v>
                </c:pt>
                <c:pt idx="18044" formatCode="0.00E+00">
                  <c:v>1.75298E-4</c:v>
                </c:pt>
                <c:pt idx="18045" formatCode="0.00E+00">
                  <c:v>1.67997E-4</c:v>
                </c:pt>
                <c:pt idx="18046" formatCode="0.00E+00">
                  <c:v>1.6031300000000001E-4</c:v>
                </c:pt>
                <c:pt idx="18047" formatCode="0.00E+00">
                  <c:v>1.5225699999999999E-4</c:v>
                </c:pt>
                <c:pt idx="18048" formatCode="0.00E+00">
                  <c:v>1.4383899999999999E-4</c:v>
                </c:pt>
                <c:pt idx="18049" formatCode="0.00E+00">
                  <c:v>1.35069E-4</c:v>
                </c:pt>
                <c:pt idx="18050" formatCode="0.00E+00">
                  <c:v>1.2595999999999999E-4</c:v>
                </c:pt>
                <c:pt idx="18051" formatCode="0.00E+00">
                  <c:v>1.1652199999999999E-4</c:v>
                </c:pt>
                <c:pt idx="18052" formatCode="0.00E+00">
                  <c:v>1.0677E-4</c:v>
                </c:pt>
                <c:pt idx="18053" formatCode="0.00E+00">
                  <c:v>9.6714500000000004E-5</c:v>
                </c:pt>
                <c:pt idx="18054" formatCode="0.00E+00">
                  <c:v>8.6370499999999996E-5</c:v>
                </c:pt>
                <c:pt idx="18055" formatCode="0.00E+00">
                  <c:v>7.5751400000000001E-5</c:v>
                </c:pt>
                <c:pt idx="18056" formatCode="0.00E+00">
                  <c:v>6.4871599999999997E-5</c:v>
                </c:pt>
                <c:pt idx="18057" formatCode="0.00E+00">
                  <c:v>5.3745600000000003E-5</c:v>
                </c:pt>
                <c:pt idx="18058" formatCode="0.00E+00">
                  <c:v>4.2388700000000003E-5</c:v>
                </c:pt>
                <c:pt idx="18059" formatCode="0.00E+00">
                  <c:v>3.0816199999999998E-5</c:v>
                </c:pt>
                <c:pt idx="18060" formatCode="0.00E+00">
                  <c:v>1.9043899999999999E-5</c:v>
                </c:pt>
                <c:pt idx="18061" formatCode="0.00E+00">
                  <c:v>7.0879499999999996E-6</c:v>
                </c:pt>
                <c:pt idx="18062" formatCode="0.00E+00">
                  <c:v>-5.0353099999999997E-6</c:v>
                </c:pt>
                <c:pt idx="18063" formatCode="0.00E+00">
                  <c:v>-1.73093E-5</c:v>
                </c:pt>
                <c:pt idx="18064" formatCode="0.00E+00">
                  <c:v>-2.9717E-5</c:v>
                </c:pt>
                <c:pt idx="18065" formatCode="0.00E+00">
                  <c:v>-4.2241499999999999E-5</c:v>
                </c:pt>
                <c:pt idx="18066" formatCode="0.00E+00">
                  <c:v>-5.4865499999999998E-5</c:v>
                </c:pt>
                <c:pt idx="18067" formatCode="0.00E+00">
                  <c:v>-6.7571500000000002E-5</c:v>
                </c:pt>
                <c:pt idx="18068" formatCode="0.00E+00">
                  <c:v>-8.0341999999999998E-5</c:v>
                </c:pt>
                <c:pt idx="18069" formatCode="0.00E+00">
                  <c:v>-9.3159300000000001E-5</c:v>
                </c:pt>
                <c:pt idx="18070" formatCode="0.00E+00">
                  <c:v>-1.06006E-4</c:v>
                </c:pt>
                <c:pt idx="18071" formatCode="0.00E+00">
                  <c:v>-1.18863E-4</c:v>
                </c:pt>
                <c:pt idx="18072" formatCode="0.00E+00">
                  <c:v>-1.3171400000000001E-4</c:v>
                </c:pt>
                <c:pt idx="18073" formatCode="0.00E+00">
                  <c:v>-1.4454100000000001E-4</c:v>
                </c:pt>
                <c:pt idx="18074" formatCode="0.00E+00">
                  <c:v>-1.5732499999999999E-4</c:v>
                </c:pt>
                <c:pt idx="18075" formatCode="0.00E+00">
                  <c:v>-1.7005000000000001E-4</c:v>
                </c:pt>
                <c:pt idx="18076" formatCode="0.00E+00">
                  <c:v>-1.8269599999999999E-4</c:v>
                </c:pt>
                <c:pt idx="18077" formatCode="0.00E+00">
                  <c:v>-1.95248E-4</c:v>
                </c:pt>
                <c:pt idx="18078" formatCode="0.00E+00">
                  <c:v>-2.07686E-4</c:v>
                </c:pt>
                <c:pt idx="18079" formatCode="0.00E+00">
                  <c:v>-2.1999500000000001E-4</c:v>
                </c:pt>
                <c:pt idx="18080" formatCode="0.00E+00">
                  <c:v>-2.3215599999999999E-4</c:v>
                </c:pt>
                <c:pt idx="18081" formatCode="0.00E+00">
                  <c:v>-2.4415199999999998E-4</c:v>
                </c:pt>
                <c:pt idx="18082" formatCode="0.00E+00">
                  <c:v>-2.5596800000000003E-4</c:v>
                </c:pt>
                <c:pt idx="18083" formatCode="0.00E+00">
                  <c:v>-2.67586E-4</c:v>
                </c:pt>
                <c:pt idx="18084" formatCode="0.00E+00">
                  <c:v>-2.7899000000000001E-4</c:v>
                </c:pt>
                <c:pt idx="18085" formatCode="0.00E+00">
                  <c:v>-2.90165E-4</c:v>
                </c:pt>
                <c:pt idx="18086" formatCode="0.00E+00">
                  <c:v>-3.0109400000000001E-4</c:v>
                </c:pt>
                <c:pt idx="18087" formatCode="0.00E+00">
                  <c:v>-3.1176199999999999E-4</c:v>
                </c:pt>
                <c:pt idx="18088" formatCode="0.00E+00">
                  <c:v>-3.2215500000000002E-4</c:v>
                </c:pt>
                <c:pt idx="18089" formatCode="0.00E+00">
                  <c:v>-3.3225799999999999E-4</c:v>
                </c:pt>
                <c:pt idx="18090" formatCode="0.00E+00">
                  <c:v>-3.4205500000000002E-4</c:v>
                </c:pt>
                <c:pt idx="18091" formatCode="0.00E+00">
                  <c:v>-3.5153499999999999E-4</c:v>
                </c:pt>
                <c:pt idx="18092" formatCode="0.00E+00">
                  <c:v>-3.6068299999999999E-4</c:v>
                </c:pt>
                <c:pt idx="18093" formatCode="0.00E+00">
                  <c:v>-3.6948599999999998E-4</c:v>
                </c:pt>
                <c:pt idx="18094" formatCode="0.00E+00">
                  <c:v>-3.7793199999999999E-4</c:v>
                </c:pt>
                <c:pt idx="18095" formatCode="0.00E+00">
                  <c:v>-3.8600899999999998E-4</c:v>
                </c:pt>
                <c:pt idx="18096" formatCode="0.00E+00">
                  <c:v>-3.93705E-4</c:v>
                </c:pt>
                <c:pt idx="18097" formatCode="0.00E+00">
                  <c:v>-4.0100999999999998E-4</c:v>
                </c:pt>
                <c:pt idx="18098" formatCode="0.00E+00">
                  <c:v>-4.0791200000000002E-4</c:v>
                </c:pt>
                <c:pt idx="18099" formatCode="0.00E+00">
                  <c:v>-4.1440299999999998E-4</c:v>
                </c:pt>
                <c:pt idx="18100" formatCode="0.00E+00">
                  <c:v>-4.2047200000000002E-4</c:v>
                </c:pt>
                <c:pt idx="18101" formatCode="0.00E+00">
                  <c:v>-4.2611E-4</c:v>
                </c:pt>
                <c:pt idx="18102" formatCode="0.00E+00">
                  <c:v>-4.3131000000000002E-4</c:v>
                </c:pt>
                <c:pt idx="18103" formatCode="0.00E+00">
                  <c:v>-4.3606299999999999E-4</c:v>
                </c:pt>
                <c:pt idx="18104" formatCode="0.00E+00">
                  <c:v>-4.4036299999999998E-4</c:v>
                </c:pt>
                <c:pt idx="18105" formatCode="0.00E+00">
                  <c:v>-4.44203E-4</c:v>
                </c:pt>
                <c:pt idx="18106" formatCode="0.00E+00">
                  <c:v>-4.4757599999999999E-4</c:v>
                </c:pt>
                <c:pt idx="18107" formatCode="0.00E+00">
                  <c:v>-4.5047799999999998E-4</c:v>
                </c:pt>
                <c:pt idx="18108" formatCode="0.00E+00">
                  <c:v>-4.5290400000000001E-4</c:v>
                </c:pt>
                <c:pt idx="18109" formatCode="0.00E+00">
                  <c:v>-4.5484900000000001E-4</c:v>
                </c:pt>
                <c:pt idx="18110" formatCode="0.00E+00">
                  <c:v>-4.5631099999999999E-4</c:v>
                </c:pt>
                <c:pt idx="18111" formatCode="0.00E+00">
                  <c:v>-4.5728499999999998E-4</c:v>
                </c:pt>
                <c:pt idx="18112" formatCode="0.00E+00">
                  <c:v>-4.5776999999999998E-4</c:v>
                </c:pt>
                <c:pt idx="18113" formatCode="0.00E+00">
                  <c:v>-4.5776399999999999E-4</c:v>
                </c:pt>
                <c:pt idx="18114" formatCode="0.00E+00">
                  <c:v>-4.5726600000000001E-4</c:v>
                </c:pt>
                <c:pt idx="18115" formatCode="0.00E+00">
                  <c:v>-4.5627500000000002E-4</c:v>
                </c:pt>
                <c:pt idx="18116" formatCode="0.00E+00">
                  <c:v>-4.5479199999999998E-4</c:v>
                </c:pt>
                <c:pt idx="18117" formatCode="0.00E+00">
                  <c:v>-4.52817E-4</c:v>
                </c:pt>
                <c:pt idx="18118" formatCode="0.00E+00">
                  <c:v>-4.5035099999999998E-4</c:v>
                </c:pt>
                <c:pt idx="18119" formatCode="0.00E+00">
                  <c:v>-4.4739699999999999E-4</c:v>
                </c:pt>
                <c:pt idx="18120" formatCode="0.00E+00">
                  <c:v>-4.4395699999999998E-4</c:v>
                </c:pt>
                <c:pt idx="18121" formatCode="0.00E+00">
                  <c:v>-4.4003299999999999E-4</c:v>
                </c:pt>
                <c:pt idx="18122" formatCode="0.00E+00">
                  <c:v>-4.3563100000000002E-4</c:v>
                </c:pt>
                <c:pt idx="18123" formatCode="0.00E+00">
                  <c:v>-4.3075299999999997E-4</c:v>
                </c:pt>
                <c:pt idx="18124" formatCode="0.00E+00">
                  <c:v>-4.2540399999999999E-4</c:v>
                </c:pt>
                <c:pt idx="18125" formatCode="0.00E+00">
                  <c:v>-4.1959099999999997E-4</c:v>
                </c:pt>
                <c:pt idx="18126" formatCode="0.00E+00">
                  <c:v>-4.1331799999999998E-4</c:v>
                </c:pt>
                <c:pt idx="18127" formatCode="0.00E+00">
                  <c:v>-4.06592E-4</c:v>
                </c:pt>
                <c:pt idx="18128" formatCode="0.00E+00">
                  <c:v>-3.9941999999999999E-4</c:v>
                </c:pt>
                <c:pt idx="18129" formatCode="0.00E+00">
                  <c:v>-3.9180999999999998E-4</c:v>
                </c:pt>
                <c:pt idx="18130" formatCode="0.00E+00">
                  <c:v>-3.83769E-4</c:v>
                </c:pt>
                <c:pt idx="18131" formatCode="0.00E+00">
                  <c:v>-3.7530499999999999E-4</c:v>
                </c:pt>
                <c:pt idx="18132" formatCode="0.00E+00">
                  <c:v>-3.6642800000000002E-4</c:v>
                </c:pt>
                <c:pt idx="18133" formatCode="0.00E+00">
                  <c:v>-3.5714699999999999E-4</c:v>
                </c:pt>
                <c:pt idx="18134" formatCode="0.00E+00">
                  <c:v>-3.4747100000000002E-4</c:v>
                </c:pt>
                <c:pt idx="18135" formatCode="0.00E+00">
                  <c:v>-3.3741100000000003E-4</c:v>
                </c:pt>
                <c:pt idx="18136" formatCode="0.00E+00">
                  <c:v>-3.26977E-4</c:v>
                </c:pt>
                <c:pt idx="18137" formatCode="0.00E+00">
                  <c:v>-3.1617899999999998E-4</c:v>
                </c:pt>
                <c:pt idx="18138" formatCode="0.00E+00">
                  <c:v>-3.0503000000000003E-4</c:v>
                </c:pt>
                <c:pt idx="18139" formatCode="0.00E+00">
                  <c:v>-2.9354099999999997E-4</c:v>
                </c:pt>
                <c:pt idx="18140" formatCode="0.00E+00">
                  <c:v>-2.81723E-4</c:v>
                </c:pt>
                <c:pt idx="18141" formatCode="0.00E+00">
                  <c:v>-2.6959E-4</c:v>
                </c:pt>
                <c:pt idx="18142" formatCode="0.00E+00">
                  <c:v>-2.5715299999999998E-4</c:v>
                </c:pt>
                <c:pt idx="18143" formatCode="0.00E+00">
                  <c:v>-2.4442600000000001E-4</c:v>
                </c:pt>
                <c:pt idx="18144" formatCode="0.00E+00">
                  <c:v>-2.3142099999999999E-4</c:v>
                </c:pt>
                <c:pt idx="18145" formatCode="0.00E+00">
                  <c:v>-2.1815199999999999E-4</c:v>
                </c:pt>
                <c:pt idx="18146" formatCode="0.00E+00">
                  <c:v>-2.0463299999999999E-4</c:v>
                </c:pt>
                <c:pt idx="18147" formatCode="0.00E+00">
                  <c:v>-1.90877E-4</c:v>
                </c:pt>
                <c:pt idx="18148" formatCode="0.00E+00">
                  <c:v>-1.7689800000000001E-4</c:v>
                </c:pt>
                <c:pt idx="18149" formatCode="0.00E+00">
                  <c:v>-1.6270999999999999E-4</c:v>
                </c:pt>
                <c:pt idx="18150" formatCode="0.00E+00">
                  <c:v>-1.48329E-4</c:v>
                </c:pt>
                <c:pt idx="18151" formatCode="0.00E+00">
                  <c:v>-1.33767E-4</c:v>
                </c:pt>
                <c:pt idx="18152" formatCode="0.00E+00">
                  <c:v>-1.19039E-4</c:v>
                </c:pt>
                <c:pt idx="18153" formatCode="0.00E+00">
                  <c:v>-1.0416099999999999E-4</c:v>
                </c:pt>
                <c:pt idx="18154" formatCode="0.00E+00">
                  <c:v>-8.9146899999999999E-5</c:v>
                </c:pt>
                <c:pt idx="18155" formatCode="0.00E+00">
                  <c:v>-7.40111E-5</c:v>
                </c:pt>
                <c:pt idx="18156" formatCode="0.00E+00">
                  <c:v>-5.8768699999999999E-5</c:v>
                </c:pt>
                <c:pt idx="18157" formatCode="0.00E+00">
                  <c:v>-4.3434499999999999E-5</c:v>
                </c:pt>
                <c:pt idx="18158" formatCode="0.00E+00">
                  <c:v>-2.80232E-5</c:v>
                </c:pt>
                <c:pt idx="18159" formatCode="0.00E+00">
                  <c:v>-1.2549599999999999E-5</c:v>
                </c:pt>
                <c:pt idx="18160" formatCode="0.00E+00">
                  <c:v>2.9714999999999998E-6</c:v>
                </c:pt>
                <c:pt idx="18161" formatCode="0.00E+00">
                  <c:v>1.8525400000000001E-5</c:v>
                </c:pt>
                <c:pt idx="18162" formatCode="0.00E+00">
                  <c:v>3.4097599999999997E-5</c:v>
                </c:pt>
                <c:pt idx="18163" formatCode="0.00E+00">
                  <c:v>4.9673399999999998E-5</c:v>
                </c:pt>
                <c:pt idx="18164" formatCode="0.00E+00">
                  <c:v>6.5238400000000002E-5</c:v>
                </c:pt>
                <c:pt idx="18165" formatCode="0.00E+00">
                  <c:v>8.0778299999999999E-5</c:v>
                </c:pt>
                <c:pt idx="18166" formatCode="0.00E+00">
                  <c:v>9.6278899999999997E-5</c:v>
                </c:pt>
                <c:pt idx="18167" formatCode="0.00E+00">
                  <c:v>1.1172599999999999E-4</c:v>
                </c:pt>
                <c:pt idx="18168" formatCode="0.00E+00">
                  <c:v>1.2710600000000001E-4</c:v>
                </c:pt>
                <c:pt idx="18169" formatCode="0.00E+00">
                  <c:v>1.4240499999999999E-4</c:v>
                </c:pt>
                <c:pt idx="18170" formatCode="0.00E+00">
                  <c:v>1.5761E-4</c:v>
                </c:pt>
                <c:pt idx="18171" formatCode="0.00E+00">
                  <c:v>1.7270600000000001E-4</c:v>
                </c:pt>
                <c:pt idx="18172" formatCode="0.00E+00">
                  <c:v>1.87682E-4</c:v>
                </c:pt>
                <c:pt idx="18173" formatCode="0.00E+00">
                  <c:v>2.0252399999999999E-4</c:v>
                </c:pt>
                <c:pt idx="18174" formatCode="0.00E+00">
                  <c:v>2.1721899999999999E-4</c:v>
                </c:pt>
                <c:pt idx="18175" formatCode="0.00E+00">
                  <c:v>2.3175499999999999E-4</c:v>
                </c:pt>
                <c:pt idx="18176" formatCode="0.00E+00">
                  <c:v>2.4612000000000001E-4</c:v>
                </c:pt>
                <c:pt idx="18177" formatCode="0.00E+00">
                  <c:v>2.6030200000000002E-4</c:v>
                </c:pt>
                <c:pt idx="18178" formatCode="0.00E+00">
                  <c:v>2.7429E-4</c:v>
                </c:pt>
                <c:pt idx="18179" formatCode="0.00E+00">
                  <c:v>2.88072E-4</c:v>
                </c:pt>
                <c:pt idx="18180" formatCode="0.00E+00">
                  <c:v>3.0163599999999998E-4</c:v>
                </c:pt>
                <c:pt idx="18181" formatCode="0.00E+00">
                  <c:v>3.1497300000000002E-4</c:v>
                </c:pt>
                <c:pt idx="18182" formatCode="0.00E+00">
                  <c:v>3.28072E-4</c:v>
                </c:pt>
                <c:pt idx="18183" formatCode="0.00E+00">
                  <c:v>3.4092200000000001E-4</c:v>
                </c:pt>
                <c:pt idx="18184" formatCode="0.00E+00">
                  <c:v>3.5351399999999998E-4</c:v>
                </c:pt>
                <c:pt idx="18185" formatCode="0.00E+00">
                  <c:v>3.6583900000000002E-4</c:v>
                </c:pt>
                <c:pt idx="18186" formatCode="0.00E+00">
                  <c:v>3.7788600000000002E-4</c:v>
                </c:pt>
                <c:pt idx="18187" formatCode="0.00E+00">
                  <c:v>3.8964799999999998E-4</c:v>
                </c:pt>
                <c:pt idx="18188" formatCode="0.00E+00">
                  <c:v>4.0111699999999999E-4</c:v>
                </c:pt>
                <c:pt idx="18189" formatCode="0.00E+00">
                  <c:v>4.1228199999999998E-4</c:v>
                </c:pt>
                <c:pt idx="18190" formatCode="0.00E+00">
                  <c:v>4.2313799999999999E-4</c:v>
                </c:pt>
                <c:pt idx="18191" formatCode="0.00E+00">
                  <c:v>4.3367600000000003E-4</c:v>
                </c:pt>
                <c:pt idx="18192" formatCode="0.00E+00">
                  <c:v>4.4389000000000001E-4</c:v>
                </c:pt>
                <c:pt idx="18193" formatCode="0.00E+00">
                  <c:v>4.5377200000000002E-4</c:v>
                </c:pt>
                <c:pt idx="18194" formatCode="0.00E+00">
                  <c:v>4.6331600000000002E-4</c:v>
                </c:pt>
                <c:pt idx="18195" formatCode="0.00E+00">
                  <c:v>4.7251699999999999E-4</c:v>
                </c:pt>
                <c:pt idx="18196" formatCode="0.00E+00">
                  <c:v>4.8136700000000001E-4</c:v>
                </c:pt>
                <c:pt idx="18197" formatCode="0.00E+00">
                  <c:v>4.89863E-4</c:v>
                </c:pt>
                <c:pt idx="18198" formatCode="0.00E+00">
                  <c:v>4.9799800000000004E-4</c:v>
                </c:pt>
                <c:pt idx="18199" formatCode="0.00E+00">
                  <c:v>5.0576799999999997E-4</c:v>
                </c:pt>
                <c:pt idx="18200" formatCode="0.00E+00">
                  <c:v>5.1316899999999995E-4</c:v>
                </c:pt>
                <c:pt idx="18201" formatCode="0.00E+00">
                  <c:v>5.2019700000000002E-4</c:v>
                </c:pt>
                <c:pt idx="18202" formatCode="0.00E+00">
                  <c:v>5.2684699999999999E-4</c:v>
                </c:pt>
                <c:pt idx="18203" formatCode="0.00E+00">
                  <c:v>5.3311799999999996E-4</c:v>
                </c:pt>
                <c:pt idx="18204" formatCode="0.00E+00">
                  <c:v>5.3900400000000005E-4</c:v>
                </c:pt>
                <c:pt idx="18205" formatCode="0.00E+00">
                  <c:v>5.4450400000000002E-4</c:v>
                </c:pt>
                <c:pt idx="18206" formatCode="0.00E+00">
                  <c:v>5.4961599999999995E-4</c:v>
                </c:pt>
                <c:pt idx="18207" formatCode="0.00E+00">
                  <c:v>5.54336E-4</c:v>
                </c:pt>
                <c:pt idx="18208" formatCode="0.00E+00">
                  <c:v>5.5866399999999995E-4</c:v>
                </c:pt>
                <c:pt idx="18209" formatCode="0.00E+00">
                  <c:v>5.6259699999999997E-4</c:v>
                </c:pt>
                <c:pt idx="18210" formatCode="0.00E+00">
                  <c:v>5.6613500000000005E-4</c:v>
                </c:pt>
                <c:pt idx="18211" formatCode="0.00E+00">
                  <c:v>5.6927599999999996E-4</c:v>
                </c:pt>
                <c:pt idx="18212" formatCode="0.00E+00">
                  <c:v>5.7202100000000003E-4</c:v>
                </c:pt>
                <c:pt idx="18213" formatCode="0.00E+00">
                  <c:v>5.74367E-4</c:v>
                </c:pt>
                <c:pt idx="18214" formatCode="0.00E+00">
                  <c:v>5.76316E-4</c:v>
                </c:pt>
                <c:pt idx="18215" formatCode="0.00E+00">
                  <c:v>5.7786700000000003E-4</c:v>
                </c:pt>
                <c:pt idx="18216" formatCode="0.00E+00">
                  <c:v>5.7902099999999998E-4</c:v>
                </c:pt>
                <c:pt idx="18217" formatCode="0.00E+00">
                  <c:v>5.7977799999999998E-4</c:v>
                </c:pt>
                <c:pt idx="18218" formatCode="0.00E+00">
                  <c:v>5.8013900000000002E-4</c:v>
                </c:pt>
                <c:pt idx="18219" formatCode="0.00E+00">
                  <c:v>5.8010600000000005E-4</c:v>
                </c:pt>
                <c:pt idx="18220" formatCode="0.00E+00">
                  <c:v>5.7967900000000004E-4</c:v>
                </c:pt>
                <c:pt idx="18221" formatCode="0.00E+00">
                  <c:v>5.7886000000000005E-4</c:v>
                </c:pt>
                <c:pt idx="18222" formatCode="0.00E+00">
                  <c:v>5.7765099999999999E-4</c:v>
                </c:pt>
                <c:pt idx="18223" formatCode="0.00E+00">
                  <c:v>5.76054E-4</c:v>
                </c:pt>
                <c:pt idx="18224" formatCode="0.00E+00">
                  <c:v>5.74071E-4</c:v>
                </c:pt>
                <c:pt idx="18225" formatCode="0.00E+00">
                  <c:v>5.7170400000000003E-4</c:v>
                </c:pt>
                <c:pt idx="18226" formatCode="0.00E+00">
                  <c:v>5.68955E-4</c:v>
                </c:pt>
                <c:pt idx="18227" formatCode="0.00E+00">
                  <c:v>5.6582799999999999E-4</c:v>
                </c:pt>
                <c:pt idx="18228" formatCode="0.00E+00">
                  <c:v>5.6232500000000002E-4</c:v>
                </c:pt>
                <c:pt idx="18229" formatCode="0.00E+00">
                  <c:v>5.5844900000000003E-4</c:v>
                </c:pt>
                <c:pt idx="18230" formatCode="0.00E+00">
                  <c:v>5.5420399999999998E-4</c:v>
                </c:pt>
                <c:pt idx="18231" formatCode="0.00E+00">
                  <c:v>5.4959200000000001E-4</c:v>
                </c:pt>
                <c:pt idx="18232" formatCode="0.00E+00">
                  <c:v>5.4461799999999997E-4</c:v>
                </c:pt>
                <c:pt idx="18233" formatCode="0.00E+00">
                  <c:v>5.3928400000000001E-4</c:v>
                </c:pt>
                <c:pt idx="18234" formatCode="0.00E+00">
                  <c:v>5.3359499999999999E-4</c:v>
                </c:pt>
                <c:pt idx="18235" formatCode="0.00E+00">
                  <c:v>5.2755300000000005E-4</c:v>
                </c:pt>
                <c:pt idx="18236" formatCode="0.00E+00">
                  <c:v>5.2116499999999997E-4</c:v>
                </c:pt>
                <c:pt idx="18237" formatCode="0.00E+00">
                  <c:v>5.14432E-4</c:v>
                </c:pt>
                <c:pt idx="18238" formatCode="0.00E+00">
                  <c:v>5.0735999999999999E-4</c:v>
                </c:pt>
                <c:pt idx="18239" formatCode="0.00E+00">
                  <c:v>4.9995300000000003E-4</c:v>
                </c:pt>
                <c:pt idx="18240" formatCode="0.00E+00">
                  <c:v>4.9221400000000004E-4</c:v>
                </c:pt>
                <c:pt idx="18241" formatCode="0.00E+00">
                  <c:v>4.8414999999999998E-4</c:v>
                </c:pt>
                <c:pt idx="18242" formatCode="0.00E+00">
                  <c:v>4.7576399999999999E-4</c:v>
                </c:pt>
                <c:pt idx="18243" formatCode="0.00E+00">
                  <c:v>4.6705999999999999E-4</c:v>
                </c:pt>
                <c:pt idx="18244" formatCode="0.00E+00">
                  <c:v>4.5804400000000001E-4</c:v>
                </c:pt>
                <c:pt idx="18245" formatCode="0.00E+00">
                  <c:v>4.4872100000000002E-4</c:v>
                </c:pt>
                <c:pt idx="18246" formatCode="0.00E+00">
                  <c:v>4.3909599999999999E-4</c:v>
                </c:pt>
                <c:pt idx="18247" formatCode="0.00E+00">
                  <c:v>4.2917200000000002E-4</c:v>
                </c:pt>
                <c:pt idx="18248" formatCode="0.00E+00">
                  <c:v>4.1895600000000001E-4</c:v>
                </c:pt>
                <c:pt idx="18249" formatCode="0.00E+00">
                  <c:v>4.0845299999999997E-4</c:v>
                </c:pt>
                <c:pt idx="18250" formatCode="0.00E+00">
                  <c:v>3.97668E-4</c:v>
                </c:pt>
                <c:pt idx="18251" formatCode="0.00E+00">
                  <c:v>3.86606E-4</c:v>
                </c:pt>
                <c:pt idx="18252" formatCode="0.00E+00">
                  <c:v>3.7527200000000001E-4</c:v>
                </c:pt>
                <c:pt idx="18253" formatCode="0.00E+00">
                  <c:v>3.63672E-4</c:v>
                </c:pt>
                <c:pt idx="18254" formatCode="0.00E+00">
                  <c:v>3.5181200000000001E-4</c:v>
                </c:pt>
                <c:pt idx="18255" formatCode="0.00E+00">
                  <c:v>3.3969700000000002E-4</c:v>
                </c:pt>
                <c:pt idx="18256" formatCode="0.00E+00">
                  <c:v>3.27332E-4</c:v>
                </c:pt>
                <c:pt idx="18257" formatCode="0.00E+00">
                  <c:v>3.14724E-4</c:v>
                </c:pt>
                <c:pt idx="18258" formatCode="0.00E+00">
                  <c:v>3.01878E-4</c:v>
                </c:pt>
                <c:pt idx="18259" formatCode="0.00E+00">
                  <c:v>2.8880000000000003E-4</c:v>
                </c:pt>
                <c:pt idx="18260" formatCode="0.00E+00">
                  <c:v>2.7549600000000002E-4</c:v>
                </c:pt>
                <c:pt idx="18261" formatCode="0.00E+00">
                  <c:v>2.6197200000000002E-4</c:v>
                </c:pt>
                <c:pt idx="18262" formatCode="0.00E+00">
                  <c:v>2.4823400000000001E-4</c:v>
                </c:pt>
                <c:pt idx="18263" formatCode="0.00E+00">
                  <c:v>2.3428699999999999E-4</c:v>
                </c:pt>
                <c:pt idx="18264" formatCode="0.00E+00">
                  <c:v>2.2013999999999999E-4</c:v>
                </c:pt>
                <c:pt idx="18265" formatCode="0.00E+00">
                  <c:v>2.0579699999999999E-4</c:v>
                </c:pt>
                <c:pt idx="18266" formatCode="0.00E+00">
                  <c:v>1.9126399999999999E-4</c:v>
                </c:pt>
                <c:pt idx="18267" formatCode="0.00E+00">
                  <c:v>1.7655000000000001E-4</c:v>
                </c:pt>
                <c:pt idx="18268" formatCode="0.00E+00">
                  <c:v>1.6165900000000001E-4</c:v>
                </c:pt>
                <c:pt idx="18269" formatCode="0.00E+00">
                  <c:v>1.4660000000000001E-4</c:v>
                </c:pt>
                <c:pt idx="18270" formatCode="0.00E+00">
                  <c:v>1.3137700000000001E-4</c:v>
                </c:pt>
                <c:pt idx="18271" formatCode="0.00E+00">
                  <c:v>1.15999E-4</c:v>
                </c:pt>
                <c:pt idx="18272" formatCode="0.00E+00">
                  <c:v>1.00472E-4</c:v>
                </c:pt>
                <c:pt idx="18273" formatCode="0.00E+00">
                  <c:v>8.4803700000000003E-5</c:v>
                </c:pt>
                <c:pt idx="18274" formatCode="0.00E+00">
                  <c:v>6.9000599999999998E-5</c:v>
                </c:pt>
                <c:pt idx="18275" formatCode="0.00E+00">
                  <c:v>5.3070099999999999E-5</c:v>
                </c:pt>
                <c:pt idx="18276" formatCode="0.00E+00">
                  <c:v>3.70196E-5</c:v>
                </c:pt>
                <c:pt idx="18277" formatCode="0.00E+00">
                  <c:v>2.0856599999999999E-5</c:v>
                </c:pt>
                <c:pt idx="18278" formatCode="0.00E+00">
                  <c:v>4.5887300000000002E-6</c:v>
                </c:pt>
                <c:pt idx="18279" formatCode="0.00E+00">
                  <c:v>-1.17764E-5</c:v>
                </c:pt>
                <c:pt idx="18280" formatCode="0.00E+00">
                  <c:v>-2.8230900000000001E-5</c:v>
                </c:pt>
                <c:pt idx="18281" formatCode="0.00E+00">
                  <c:v>-4.47669E-5</c:v>
                </c:pt>
                <c:pt idx="18282" formatCode="0.00E+00">
                  <c:v>-6.1376200000000004E-5</c:v>
                </c:pt>
                <c:pt idx="18283" formatCode="0.00E+00">
                  <c:v>-7.8050600000000001E-5</c:v>
                </c:pt>
                <c:pt idx="18284" formatCode="0.00E+00">
                  <c:v>-9.4781899999999995E-5</c:v>
                </c:pt>
                <c:pt idx="18285" formatCode="0.00E+00">
                  <c:v>-1.11562E-4</c:v>
                </c:pt>
                <c:pt idx="18286" formatCode="0.00E+00">
                  <c:v>-1.28381E-4</c:v>
                </c:pt>
                <c:pt idx="18287" formatCode="0.00E+00">
                  <c:v>-1.4523100000000001E-4</c:v>
                </c:pt>
                <c:pt idx="18288" formatCode="0.00E+00">
                  <c:v>-1.6210399999999999E-4</c:v>
                </c:pt>
                <c:pt idx="18289" formatCode="0.00E+00">
                  <c:v>-1.78989E-4</c:v>
                </c:pt>
                <c:pt idx="18290" formatCode="0.00E+00">
                  <c:v>-1.9587900000000001E-4</c:v>
                </c:pt>
                <c:pt idx="18291" formatCode="0.00E+00">
                  <c:v>-2.1276300000000001E-4</c:v>
                </c:pt>
                <c:pt idx="18292" formatCode="0.00E+00">
                  <c:v>-2.2963200000000001E-4</c:v>
                </c:pt>
                <c:pt idx="18293" formatCode="0.00E+00">
                  <c:v>-2.4647699999999999E-4</c:v>
                </c:pt>
                <c:pt idx="18294" formatCode="0.00E+00">
                  <c:v>-2.6328700000000002E-4</c:v>
                </c:pt>
                <c:pt idx="18295" formatCode="0.00E+00">
                  <c:v>-2.8005400000000001E-4</c:v>
                </c:pt>
                <c:pt idx="18296" formatCode="0.00E+00">
                  <c:v>-2.9676600000000001E-4</c:v>
                </c:pt>
                <c:pt idx="18297" formatCode="0.00E+00">
                  <c:v>-3.1341499999999999E-4</c:v>
                </c:pt>
                <c:pt idx="18298" formatCode="0.00E+00">
                  <c:v>-3.2998899999999999E-4</c:v>
                </c:pt>
                <c:pt idx="18299" formatCode="0.00E+00">
                  <c:v>-3.46478E-4</c:v>
                </c:pt>
                <c:pt idx="18300" formatCode="0.00E+00">
                  <c:v>-3.6287100000000002E-4</c:v>
                </c:pt>
                <c:pt idx="18301" formatCode="0.00E+00">
                  <c:v>-3.7915900000000001E-4</c:v>
                </c:pt>
                <c:pt idx="18302" formatCode="0.00E+00">
                  <c:v>-3.9532899999999998E-4</c:v>
                </c:pt>
                <c:pt idx="18303" formatCode="0.00E+00">
                  <c:v>-4.1137200000000002E-4</c:v>
                </c:pt>
                <c:pt idx="18304" formatCode="0.00E+00">
                  <c:v>-4.2727500000000002E-4</c:v>
                </c:pt>
                <c:pt idx="18305" formatCode="0.00E+00">
                  <c:v>-4.43029E-4</c:v>
                </c:pt>
                <c:pt idx="18306" formatCode="0.00E+00">
                  <c:v>-4.5862099999999999E-4</c:v>
                </c:pt>
                <c:pt idx="18307" formatCode="0.00E+00">
                  <c:v>-4.7404000000000001E-4</c:v>
                </c:pt>
                <c:pt idx="18308" formatCode="0.00E+00">
                  <c:v>-4.8927499999999995E-4</c:v>
                </c:pt>
                <c:pt idx="18309" formatCode="0.00E+00">
                  <c:v>-5.0431399999999996E-4</c:v>
                </c:pt>
                <c:pt idx="18310" formatCode="0.00E+00">
                  <c:v>-5.1914599999999995E-4</c:v>
                </c:pt>
                <c:pt idx="18311" formatCode="0.00E+00">
                  <c:v>-5.3375799999999995E-4</c:v>
                </c:pt>
                <c:pt idx="18312" formatCode="0.00E+00">
                  <c:v>-5.48139E-4</c:v>
                </c:pt>
                <c:pt idx="18313" formatCode="0.00E+00">
                  <c:v>-5.6227800000000004E-4</c:v>
                </c:pt>
                <c:pt idx="18314" formatCode="0.00E+00">
                  <c:v>-5.7616099999999995E-4</c:v>
                </c:pt>
                <c:pt idx="18315" formatCode="0.00E+00">
                  <c:v>-5.89778E-4</c:v>
                </c:pt>
                <c:pt idx="18316" formatCode="0.00E+00">
                  <c:v>-6.0311499999999999E-4</c:v>
                </c:pt>
                <c:pt idx="18317" formatCode="0.00E+00">
                  <c:v>-6.1616199999999996E-4</c:v>
                </c:pt>
                <c:pt idx="18318" formatCode="0.00E+00">
                  <c:v>-6.2890500000000002E-4</c:v>
                </c:pt>
                <c:pt idx="18319" formatCode="0.00E+00">
                  <c:v>-6.4133400000000002E-4</c:v>
                </c:pt>
                <c:pt idx="18320" formatCode="0.00E+00">
                  <c:v>-6.5343499999999995E-4</c:v>
                </c:pt>
                <c:pt idx="18321" formatCode="0.00E+00">
                  <c:v>-6.6519699999999997E-4</c:v>
                </c:pt>
                <c:pt idx="18322" formatCode="0.00E+00">
                  <c:v>-6.7660799999999998E-4</c:v>
                </c:pt>
                <c:pt idx="18323" formatCode="0.00E+00">
                  <c:v>-6.8765500000000002E-4</c:v>
                </c:pt>
                <c:pt idx="18324" formatCode="0.00E+00">
                  <c:v>-6.9832800000000001E-4</c:v>
                </c:pt>
                <c:pt idx="18325" formatCode="0.00E+00">
                  <c:v>-7.0861299999999997E-4</c:v>
                </c:pt>
                <c:pt idx="18326" formatCode="0.00E+00">
                  <c:v>-7.1849999999999995E-4</c:v>
                </c:pt>
                <c:pt idx="18327" formatCode="0.00E+00">
                  <c:v>-7.2797599999999997E-4</c:v>
                </c:pt>
                <c:pt idx="18328" formatCode="0.00E+00">
                  <c:v>-7.3702999999999996E-4</c:v>
                </c:pt>
                <c:pt idx="18329" formatCode="0.00E+00">
                  <c:v>-7.4565000000000005E-4</c:v>
                </c:pt>
                <c:pt idx="18330" formatCode="0.00E+00">
                  <c:v>-7.5382499999999996E-4</c:v>
                </c:pt>
                <c:pt idx="18331" formatCode="0.00E+00">
                  <c:v>-7.6154399999999996E-4</c:v>
                </c:pt>
                <c:pt idx="18332" formatCode="0.00E+00">
                  <c:v>-7.6879599999999998E-4</c:v>
                </c:pt>
                <c:pt idx="18333" formatCode="0.00E+00">
                  <c:v>-7.7556999999999995E-4</c:v>
                </c:pt>
                <c:pt idx="18334" formatCode="0.00E+00">
                  <c:v>-7.8185600000000004E-4</c:v>
                </c:pt>
                <c:pt idx="18335" formatCode="0.00E+00">
                  <c:v>-7.8764199999999996E-4</c:v>
                </c:pt>
                <c:pt idx="18336" formatCode="0.00E+00">
                  <c:v>-7.92919E-4</c:v>
                </c:pt>
                <c:pt idx="18337" formatCode="0.00E+00">
                  <c:v>-7.9767599999999998E-4</c:v>
                </c:pt>
                <c:pt idx="18338" formatCode="0.00E+00">
                  <c:v>-8.01905E-4</c:v>
                </c:pt>
                <c:pt idx="18339" formatCode="0.00E+00">
                  <c:v>-8.0559399999999997E-4</c:v>
                </c:pt>
                <c:pt idx="18340" formatCode="0.00E+00">
                  <c:v>-8.0873700000000002E-4</c:v>
                </c:pt>
                <c:pt idx="18341" formatCode="0.00E+00">
                  <c:v>-8.1132199999999995E-4</c:v>
                </c:pt>
                <c:pt idx="18342" formatCode="0.00E+00">
                  <c:v>-8.1334300000000001E-4</c:v>
                </c:pt>
                <c:pt idx="18343" formatCode="0.00E+00">
                  <c:v>-8.1479000000000002E-4</c:v>
                </c:pt>
                <c:pt idx="18344" formatCode="0.00E+00">
                  <c:v>-8.15656E-4</c:v>
                </c:pt>
                <c:pt idx="18345" formatCode="0.00E+00">
                  <c:v>-8.1593300000000002E-4</c:v>
                </c:pt>
                <c:pt idx="18346" formatCode="0.00E+00">
                  <c:v>-8.15615E-4</c:v>
                </c:pt>
                <c:pt idx="18347" formatCode="0.00E+00">
                  <c:v>-8.1469300000000001E-4</c:v>
                </c:pt>
                <c:pt idx="18348" formatCode="0.00E+00">
                  <c:v>-8.1316299999999999E-4</c:v>
                </c:pt>
                <c:pt idx="18349" formatCode="0.00E+00">
                  <c:v>-8.1101899999999995E-4</c:v>
                </c:pt>
                <c:pt idx="18350" formatCode="0.00E+00">
                  <c:v>-8.08254E-4</c:v>
                </c:pt>
                <c:pt idx="18351" formatCode="0.00E+00">
                  <c:v>-8.0486399999999997E-4</c:v>
                </c:pt>
                <c:pt idx="18352" formatCode="0.00E+00">
                  <c:v>-8.0084399999999999E-4</c:v>
                </c:pt>
                <c:pt idx="18353" formatCode="0.00E+00">
                  <c:v>-7.9619100000000002E-4</c:v>
                </c:pt>
                <c:pt idx="18354" formatCode="0.00E+00">
                  <c:v>-7.9089999999999998E-4</c:v>
                </c:pt>
                <c:pt idx="18355" formatCode="0.00E+00">
                  <c:v>-7.8496900000000005E-4</c:v>
                </c:pt>
                <c:pt idx="18356" formatCode="0.00E+00">
                  <c:v>-7.7839499999999998E-4</c:v>
                </c:pt>
                <c:pt idx="18357" formatCode="0.00E+00">
                  <c:v>-7.7117600000000004E-4</c:v>
                </c:pt>
                <c:pt idx="18358" formatCode="0.00E+00">
                  <c:v>-7.6331200000000004E-4</c:v>
                </c:pt>
                <c:pt idx="18359" formatCode="0.00E+00">
                  <c:v>-7.5480000000000002E-4</c:v>
                </c:pt>
                <c:pt idx="18360" formatCode="0.00E+00">
                  <c:v>-7.4564100000000001E-4</c:v>
                </c:pt>
                <c:pt idx="18361" formatCode="0.00E+00">
                  <c:v>-7.35835E-4</c:v>
                </c:pt>
                <c:pt idx="18362" formatCode="0.00E+00">
                  <c:v>-7.25382E-4</c:v>
                </c:pt>
                <c:pt idx="18363" formatCode="0.00E+00">
                  <c:v>-7.1428500000000005E-4</c:v>
                </c:pt>
                <c:pt idx="18364" formatCode="0.00E+00">
                  <c:v>-7.0254599999999996E-4</c:v>
                </c:pt>
                <c:pt idx="18365" formatCode="0.00E+00">
                  <c:v>-6.9016599999999998E-4</c:v>
                </c:pt>
                <c:pt idx="18366" formatCode="0.00E+00">
                  <c:v>-6.7714999999999995E-4</c:v>
                </c:pt>
                <c:pt idx="18367" formatCode="0.00E+00">
                  <c:v>-6.6350100000000004E-4</c:v>
                </c:pt>
                <c:pt idx="18368" formatCode="0.00E+00">
                  <c:v>-6.49224E-4</c:v>
                </c:pt>
                <c:pt idx="18369" formatCode="0.00E+00">
                  <c:v>-6.34323E-4</c:v>
                </c:pt>
                <c:pt idx="18370" formatCode="0.00E+00">
                  <c:v>-6.1880599999999996E-4</c:v>
                </c:pt>
                <c:pt idx="18371" formatCode="0.00E+00">
                  <c:v>-6.0267899999999995E-4</c:v>
                </c:pt>
                <c:pt idx="18372" formatCode="0.00E+00">
                  <c:v>-5.8594799999999998E-4</c:v>
                </c:pt>
                <c:pt idx="18373" formatCode="0.00E+00">
                  <c:v>-5.6862099999999995E-4</c:v>
                </c:pt>
                <c:pt idx="18374" formatCode="0.00E+00">
                  <c:v>-5.50707E-4</c:v>
                </c:pt>
                <c:pt idx="18375" formatCode="0.00E+00">
                  <c:v>-5.3221599999999996E-4</c:v>
                </c:pt>
                <c:pt idx="18376" formatCode="0.00E+00">
                  <c:v>-5.1315499999999995E-4</c:v>
                </c:pt>
                <c:pt idx="18377" formatCode="0.00E+00">
                  <c:v>-4.9353699999999995E-4</c:v>
                </c:pt>
                <c:pt idx="18378" formatCode="0.00E+00">
                  <c:v>-4.7337300000000002E-4</c:v>
                </c:pt>
                <c:pt idx="18379" formatCode="0.00E+00">
                  <c:v>-4.5267300000000001E-4</c:v>
                </c:pt>
                <c:pt idx="18380" formatCode="0.00E+00">
                  <c:v>-4.3145E-4</c:v>
                </c:pt>
                <c:pt idx="18381" formatCode="0.00E+00">
                  <c:v>-4.09718E-4</c:v>
                </c:pt>
                <c:pt idx="18382" formatCode="0.00E+00">
                  <c:v>-3.8748899999999998E-4</c:v>
                </c:pt>
                <c:pt idx="18383" formatCode="0.00E+00">
                  <c:v>-3.6477900000000003E-4</c:v>
                </c:pt>
                <c:pt idx="18384" formatCode="0.00E+00">
                  <c:v>-3.4160199999999999E-4</c:v>
                </c:pt>
                <c:pt idx="18385" formatCode="0.00E+00">
                  <c:v>-3.1797299999999999E-4</c:v>
                </c:pt>
                <c:pt idx="18386" formatCode="0.00E+00">
                  <c:v>-2.9390800000000001E-4</c:v>
                </c:pt>
                <c:pt idx="18387" formatCode="0.00E+00">
                  <c:v>-2.69425E-4</c:v>
                </c:pt>
                <c:pt idx="18388" formatCode="0.00E+00">
                  <c:v>-2.4454000000000001E-4</c:v>
                </c:pt>
                <c:pt idx="18389" formatCode="0.00E+00">
                  <c:v>-2.1927200000000001E-4</c:v>
                </c:pt>
                <c:pt idx="18390" formatCode="0.00E+00">
                  <c:v>-1.9363799999999999E-4</c:v>
                </c:pt>
                <c:pt idx="18391" formatCode="0.00E+00">
                  <c:v>-1.67658E-4</c:v>
                </c:pt>
                <c:pt idx="18392" formatCode="0.00E+00">
                  <c:v>-1.4135100000000001E-4</c:v>
                </c:pt>
                <c:pt idx="18393" formatCode="0.00E+00">
                  <c:v>-1.14737E-4</c:v>
                </c:pt>
                <c:pt idx="18394" formatCode="0.00E+00">
                  <c:v>-8.7836000000000004E-5</c:v>
                </c:pt>
                <c:pt idx="18395" formatCode="0.00E+00">
                  <c:v>-6.06698E-5</c:v>
                </c:pt>
                <c:pt idx="18396" formatCode="0.00E+00">
                  <c:v>-3.3259500000000002E-5</c:v>
                </c:pt>
                <c:pt idx="18397" formatCode="0.00E+00">
                  <c:v>-5.6268699999999999E-6</c:v>
                </c:pt>
                <c:pt idx="18398" formatCode="0.00E+00">
                  <c:v>2.22058E-5</c:v>
                </c:pt>
                <c:pt idx="18399" formatCode="0.00E+00">
                  <c:v>5.0215700000000001E-5</c:v>
                </c:pt>
                <c:pt idx="18400" formatCode="0.00E+00">
                  <c:v>7.8379800000000005E-5</c:v>
                </c:pt>
                <c:pt idx="18401" formatCode="0.00E+00">
                  <c:v>1.06675E-4</c:v>
                </c:pt>
                <c:pt idx="18402" formatCode="0.00E+00">
                  <c:v>1.3507699999999999E-4</c:v>
                </c:pt>
                <c:pt idx="18403" formatCode="0.00E+00">
                  <c:v>1.63561E-4</c:v>
                </c:pt>
                <c:pt idx="18404" formatCode="0.00E+00">
                  <c:v>1.9210399999999999E-4</c:v>
                </c:pt>
                <c:pt idx="18405" formatCode="0.00E+00">
                  <c:v>2.20681E-4</c:v>
                </c:pt>
                <c:pt idx="18406" formatCode="0.00E+00">
                  <c:v>2.4926700000000001E-4</c:v>
                </c:pt>
                <c:pt idx="18407" formatCode="0.00E+00">
                  <c:v>2.77836E-4</c:v>
                </c:pt>
                <c:pt idx="18408" formatCode="0.00E+00">
                  <c:v>3.06364E-4</c:v>
                </c:pt>
                <c:pt idx="18409" formatCode="0.00E+00">
                  <c:v>3.34824E-4</c:v>
                </c:pt>
                <c:pt idx="18410" formatCode="0.00E+00">
                  <c:v>3.6319100000000001E-4</c:v>
                </c:pt>
                <c:pt idx="18411" formatCode="0.00E+00">
                  <c:v>3.9143899999999999E-4</c:v>
                </c:pt>
                <c:pt idx="18412" formatCode="0.00E+00">
                  <c:v>4.1954299999999998E-4</c:v>
                </c:pt>
                <c:pt idx="18413" formatCode="0.00E+00">
                  <c:v>4.4747500000000002E-4</c:v>
                </c:pt>
                <c:pt idx="18414" formatCode="0.00E+00">
                  <c:v>4.7521100000000001E-4</c:v>
                </c:pt>
                <c:pt idx="18415" formatCode="0.00E+00">
                  <c:v>5.0272399999999997E-4</c:v>
                </c:pt>
                <c:pt idx="18416" formatCode="0.00E+00">
                  <c:v>5.2998800000000001E-4</c:v>
                </c:pt>
                <c:pt idx="18417" formatCode="0.00E+00">
                  <c:v>5.5697699999999995E-4</c:v>
                </c:pt>
                <c:pt idx="18418" formatCode="0.00E+00">
                  <c:v>5.8366600000000005E-4</c:v>
                </c:pt>
                <c:pt idx="18419" formatCode="0.00E+00">
                  <c:v>6.1002699999999997E-4</c:v>
                </c:pt>
                <c:pt idx="18420" formatCode="0.00E+00">
                  <c:v>6.36037E-4</c:v>
                </c:pt>
                <c:pt idx="18421" formatCode="0.00E+00">
                  <c:v>6.6166800000000002E-4</c:v>
                </c:pt>
                <c:pt idx="18422" formatCode="0.00E+00">
                  <c:v>6.8689599999999999E-4</c:v>
                </c:pt>
                <c:pt idx="18423" formatCode="0.00E+00">
                  <c:v>7.1169600000000005E-4</c:v>
                </c:pt>
                <c:pt idx="18424" formatCode="0.00E+00">
                  <c:v>7.3604200000000001E-4</c:v>
                </c:pt>
                <c:pt idx="18425" formatCode="0.00E+00">
                  <c:v>7.5991100000000005E-4</c:v>
                </c:pt>
                <c:pt idx="18426" formatCode="0.00E+00">
                  <c:v>7.8327699999999998E-4</c:v>
                </c:pt>
                <c:pt idx="18427" formatCode="0.00E+00">
                  <c:v>8.0611799999999998E-4</c:v>
                </c:pt>
                <c:pt idx="18428" formatCode="0.00E+00">
                  <c:v>8.2840799999999999E-4</c:v>
                </c:pt>
                <c:pt idx="18429" formatCode="0.00E+00">
                  <c:v>8.5012499999999997E-4</c:v>
                </c:pt>
                <c:pt idx="18430" formatCode="0.00E+00">
                  <c:v>8.71246E-4</c:v>
                </c:pt>
                <c:pt idx="18431" formatCode="0.00E+00">
                  <c:v>8.9174899999999995E-4</c:v>
                </c:pt>
                <c:pt idx="18432" formatCode="0.00E+00">
                  <c:v>9.1161200000000001E-4</c:v>
                </c:pt>
                <c:pt idx="18433" formatCode="0.00E+00">
                  <c:v>9.3081299999999995E-4</c:v>
                </c:pt>
                <c:pt idx="18434" formatCode="0.00E+00">
                  <c:v>9.49332E-4</c:v>
                </c:pt>
                <c:pt idx="18435" formatCode="0.00E+00">
                  <c:v>9.6714700000000002E-4</c:v>
                </c:pt>
                <c:pt idx="18436" formatCode="0.00E+00">
                  <c:v>9.8423999999999994E-4</c:v>
                </c:pt>
                <c:pt idx="18437" formatCode="0.00E+00">
                  <c:v>1.00059E-3</c:v>
                </c:pt>
                <c:pt idx="18438" formatCode="0.00E+00">
                  <c:v>1.01618E-3</c:v>
                </c:pt>
                <c:pt idx="18439" formatCode="0.00E+00">
                  <c:v>1.0309900000000001E-3</c:v>
                </c:pt>
                <c:pt idx="18440" formatCode="0.00E+00">
                  <c:v>1.0450100000000001E-3</c:v>
                </c:pt>
                <c:pt idx="18441" formatCode="0.00E+00">
                  <c:v>1.05821E-3</c:v>
                </c:pt>
                <c:pt idx="18442" formatCode="0.00E+00">
                  <c:v>1.07059E-3</c:v>
                </c:pt>
                <c:pt idx="18443" formatCode="0.00E+00">
                  <c:v>1.08212E-3</c:v>
                </c:pt>
                <c:pt idx="18444" formatCode="0.00E+00">
                  <c:v>1.0928000000000001E-3</c:v>
                </c:pt>
                <c:pt idx="18445" formatCode="0.00E+00">
                  <c:v>1.1026E-3</c:v>
                </c:pt>
                <c:pt idx="18446" formatCode="0.00E+00">
                  <c:v>1.11152E-3</c:v>
                </c:pt>
                <c:pt idx="18447" formatCode="0.00E+00">
                  <c:v>1.11954E-3</c:v>
                </c:pt>
                <c:pt idx="18448" formatCode="0.00E+00">
                  <c:v>1.12666E-3</c:v>
                </c:pt>
                <c:pt idx="18449" formatCode="0.00E+00">
                  <c:v>1.1328499999999999E-3</c:v>
                </c:pt>
                <c:pt idx="18450" formatCode="0.00E+00">
                  <c:v>1.1381200000000001E-3</c:v>
                </c:pt>
                <c:pt idx="18451" formatCode="0.00E+00">
                  <c:v>1.1424600000000001E-3</c:v>
                </c:pt>
                <c:pt idx="18452" formatCode="0.00E+00">
                  <c:v>1.1458499999999999E-3</c:v>
                </c:pt>
                <c:pt idx="18453" formatCode="0.00E+00">
                  <c:v>1.1482899999999999E-3</c:v>
                </c:pt>
                <c:pt idx="18454" formatCode="0.00E+00">
                  <c:v>1.14977E-3</c:v>
                </c:pt>
                <c:pt idx="18455" formatCode="0.00E+00">
                  <c:v>1.15029E-3</c:v>
                </c:pt>
                <c:pt idx="18456" formatCode="0.00E+00">
                  <c:v>1.14985E-3</c:v>
                </c:pt>
                <c:pt idx="18457" formatCode="0.00E+00">
                  <c:v>1.1484399999999999E-3</c:v>
                </c:pt>
                <c:pt idx="18458" formatCode="0.00E+00">
                  <c:v>1.14605E-3</c:v>
                </c:pt>
                <c:pt idx="18459" formatCode="0.00E+00">
                  <c:v>1.14269E-3</c:v>
                </c:pt>
                <c:pt idx="18460" formatCode="0.00E+00">
                  <c:v>1.1383599999999999E-3</c:v>
                </c:pt>
                <c:pt idx="18461" formatCode="0.00E+00">
                  <c:v>1.13306E-3</c:v>
                </c:pt>
                <c:pt idx="18462" formatCode="0.00E+00">
                  <c:v>1.12678E-3</c:v>
                </c:pt>
                <c:pt idx="18463" formatCode="0.00E+00">
                  <c:v>1.11954E-3</c:v>
                </c:pt>
                <c:pt idx="18464" formatCode="0.00E+00">
                  <c:v>1.11133E-3</c:v>
                </c:pt>
                <c:pt idx="18465" formatCode="0.00E+00">
                  <c:v>1.10216E-3</c:v>
                </c:pt>
                <c:pt idx="18466" formatCode="0.00E+00">
                  <c:v>1.0920400000000001E-3</c:v>
                </c:pt>
                <c:pt idx="18467" formatCode="0.00E+00">
                  <c:v>1.08096E-3</c:v>
                </c:pt>
                <c:pt idx="18468" formatCode="0.00E+00">
                  <c:v>1.0689499999999999E-3</c:v>
                </c:pt>
                <c:pt idx="18469" formatCode="0.00E+00">
                  <c:v>1.0559899999999999E-3</c:v>
                </c:pt>
                <c:pt idx="18470" formatCode="0.00E+00">
                  <c:v>1.0421199999999999E-3</c:v>
                </c:pt>
                <c:pt idx="18471" formatCode="0.00E+00">
                  <c:v>1.0273299999999999E-3</c:v>
                </c:pt>
                <c:pt idx="18472" formatCode="0.00E+00">
                  <c:v>1.0116299999999999E-3</c:v>
                </c:pt>
                <c:pt idx="18473" formatCode="0.00E+00">
                  <c:v>9.9503900000000008E-4</c:v>
                </c:pt>
                <c:pt idx="18474" formatCode="0.00E+00">
                  <c:v>9.7756899999999996E-4</c:v>
                </c:pt>
                <c:pt idx="18475" formatCode="0.00E+00">
                  <c:v>9.5923199999999997E-4</c:v>
                </c:pt>
                <c:pt idx="18476" formatCode="0.00E+00">
                  <c:v>9.40043E-4</c:v>
                </c:pt>
                <c:pt idx="18477" formatCode="0.00E+00">
                  <c:v>9.2001699999999997E-4</c:v>
                </c:pt>
                <c:pt idx="18478" formatCode="0.00E+00">
                  <c:v>8.9917000000000003E-4</c:v>
                </c:pt>
                <c:pt idx="18479" formatCode="0.00E+00">
                  <c:v>8.77519E-4</c:v>
                </c:pt>
                <c:pt idx="18480" formatCode="0.00E+00">
                  <c:v>8.5508100000000005E-4</c:v>
                </c:pt>
                <c:pt idx="18481" formatCode="0.00E+00">
                  <c:v>8.3187500000000004E-4</c:v>
                </c:pt>
                <c:pt idx="18482" formatCode="0.00E+00">
                  <c:v>8.0791999999999995E-4</c:v>
                </c:pt>
                <c:pt idx="18483" formatCode="0.00E+00">
                  <c:v>7.8323599999999998E-4</c:v>
                </c:pt>
                <c:pt idx="18484" formatCode="0.00E+00">
                  <c:v>7.5784400000000003E-4</c:v>
                </c:pt>
                <c:pt idx="18485" formatCode="0.00E+00">
                  <c:v>7.31765E-4</c:v>
                </c:pt>
                <c:pt idx="18486" formatCode="0.00E+00">
                  <c:v>7.0502100000000001E-4</c:v>
                </c:pt>
                <c:pt idx="18487" formatCode="0.00E+00">
                  <c:v>6.77635E-4</c:v>
                </c:pt>
                <c:pt idx="18488" formatCode="0.00E+00">
                  <c:v>6.4963100000000001E-4</c:v>
                </c:pt>
                <c:pt idx="18489" formatCode="0.00E+00">
                  <c:v>6.2103099999999997E-4</c:v>
                </c:pt>
                <c:pt idx="18490" formatCode="0.00E+00">
                  <c:v>5.9186199999999997E-4</c:v>
                </c:pt>
                <c:pt idx="18491" formatCode="0.00E+00">
                  <c:v>5.6214700000000004E-4</c:v>
                </c:pt>
                <c:pt idx="18492" formatCode="0.00E+00">
                  <c:v>5.3191200000000005E-4</c:v>
                </c:pt>
                <c:pt idx="18493" formatCode="0.00E+00">
                  <c:v>5.01184E-4</c:v>
                </c:pt>
                <c:pt idx="18494" formatCode="0.00E+00">
                  <c:v>4.6998999999999999E-4</c:v>
                </c:pt>
                <c:pt idx="18495" formatCode="0.00E+00">
                  <c:v>4.3835499999999997E-4</c:v>
                </c:pt>
                <c:pt idx="18496" formatCode="0.00E+00">
                  <c:v>4.0630899999999999E-4</c:v>
                </c:pt>
                <c:pt idx="18497" formatCode="0.00E+00">
                  <c:v>3.7387800000000001E-4</c:v>
                </c:pt>
                <c:pt idx="18498" formatCode="0.00E+00">
                  <c:v>3.4109E-4</c:v>
                </c:pt>
                <c:pt idx="18499" formatCode="0.00E+00">
                  <c:v>3.0797499999999999E-4</c:v>
                </c:pt>
                <c:pt idx="18500" formatCode="0.00E+00">
                  <c:v>2.74562E-4</c:v>
                </c:pt>
                <c:pt idx="18501" formatCode="0.00E+00">
                  <c:v>2.40879E-4</c:v>
                </c:pt>
                <c:pt idx="18502" formatCode="0.00E+00">
                  <c:v>2.0695500000000001E-4</c:v>
                </c:pt>
                <c:pt idx="18503" formatCode="0.00E+00">
                  <c:v>1.72821E-4</c:v>
                </c:pt>
                <c:pt idx="18504" formatCode="0.00E+00">
                  <c:v>1.3850599999999999E-4</c:v>
                </c:pt>
                <c:pt idx="18505" formatCode="0.00E+00">
                  <c:v>1.0404E-4</c:v>
                </c:pt>
                <c:pt idx="18506" formatCode="0.00E+00">
                  <c:v>6.9453000000000001E-5</c:v>
                </c:pt>
                <c:pt idx="18507" formatCode="0.00E+00">
                  <c:v>3.4775199999999999E-5</c:v>
                </c:pt>
                <c:pt idx="18508" formatCode="0.00E+00">
                  <c:v>3.6741300000000001E-8</c:v>
                </c:pt>
                <c:pt idx="18509" formatCode="0.00E+00">
                  <c:v>-3.4732199999999999E-5</c:v>
                </c:pt>
                <c:pt idx="18510" formatCode="0.00E+00">
                  <c:v>-6.9501500000000005E-5</c:v>
                </c:pt>
                <c:pt idx="18511" formatCode="0.00E+00">
                  <c:v>-1.0424099999999999E-4</c:v>
                </c:pt>
                <c:pt idx="18512" formatCode="0.00E+00">
                  <c:v>-1.3892E-4</c:v>
                </c:pt>
                <c:pt idx="18513" formatCode="0.00E+00">
                  <c:v>-1.7351000000000001E-4</c:v>
                </c:pt>
                <c:pt idx="18514" formatCode="0.00E+00">
                  <c:v>-2.0798E-4</c:v>
                </c:pt>
                <c:pt idx="18515" formatCode="0.00E+00">
                  <c:v>-2.4230000000000001E-4</c:v>
                </c:pt>
                <c:pt idx="18516" formatCode="0.00E+00">
                  <c:v>-2.7644200000000001E-4</c:v>
                </c:pt>
                <c:pt idx="18517" formatCode="0.00E+00">
                  <c:v>-3.10375E-4</c:v>
                </c:pt>
                <c:pt idx="18518" formatCode="0.00E+00">
                  <c:v>-3.4407099999999999E-4</c:v>
                </c:pt>
                <c:pt idx="18519" formatCode="0.00E+00">
                  <c:v>-3.7750199999999999E-4</c:v>
                </c:pt>
                <c:pt idx="18520" formatCode="0.00E+00">
                  <c:v>-4.1063699999999999E-4</c:v>
                </c:pt>
                <c:pt idx="18521" formatCode="0.00E+00">
                  <c:v>-4.4345099999999998E-4</c:v>
                </c:pt>
                <c:pt idx="18522" formatCode="0.00E+00">
                  <c:v>-4.7591400000000002E-4</c:v>
                </c:pt>
                <c:pt idx="18523" formatCode="0.00E+00">
                  <c:v>-5.0799899999999997E-4</c:v>
                </c:pt>
                <c:pt idx="18524" formatCode="0.00E+00">
                  <c:v>-5.3967999999999996E-4</c:v>
                </c:pt>
                <c:pt idx="18525" formatCode="0.00E+00">
                  <c:v>-5.7092899999999997E-4</c:v>
                </c:pt>
                <c:pt idx="18526" formatCode="0.00E+00">
                  <c:v>-6.0172199999999996E-4</c:v>
                </c:pt>
                <c:pt idx="18527" formatCode="0.00E+00">
                  <c:v>-6.3203200000000004E-4</c:v>
                </c:pt>
                <c:pt idx="18528" formatCode="0.00E+00">
                  <c:v>-6.6183400000000003E-4</c:v>
                </c:pt>
                <c:pt idx="18529" formatCode="0.00E+00">
                  <c:v>-6.91104E-4</c:v>
                </c:pt>
                <c:pt idx="18530" formatCode="0.00E+00">
                  <c:v>-7.1981699999999998E-4</c:v>
                </c:pt>
                <c:pt idx="18531" formatCode="0.00E+00">
                  <c:v>-7.4795099999999995E-4</c:v>
                </c:pt>
                <c:pt idx="18532" formatCode="0.00E+00">
                  <c:v>-7.7548299999999999E-4</c:v>
                </c:pt>
                <c:pt idx="18533" formatCode="0.00E+00">
                  <c:v>-8.0239000000000005E-4</c:v>
                </c:pt>
                <c:pt idx="18534" formatCode="0.00E+00">
                  <c:v>-8.2865100000000002E-4</c:v>
                </c:pt>
                <c:pt idx="18535" formatCode="0.00E+00">
                  <c:v>-8.54245E-4</c:v>
                </c:pt>
                <c:pt idx="18536" formatCode="0.00E+00">
                  <c:v>-8.7915200000000002E-4</c:v>
                </c:pt>
                <c:pt idx="18537" formatCode="0.00E+00">
                  <c:v>-9.0335199999999995E-4</c:v>
                </c:pt>
                <c:pt idx="18538" formatCode="0.00E+00">
                  <c:v>-9.2682699999999997E-4</c:v>
                </c:pt>
                <c:pt idx="18539" formatCode="0.00E+00">
                  <c:v>-9.4955799999999998E-4</c:v>
                </c:pt>
                <c:pt idx="18540" formatCode="0.00E+00">
                  <c:v>-9.7152800000000004E-4</c:v>
                </c:pt>
                <c:pt idx="18541" formatCode="0.00E+00">
                  <c:v>-9.927200000000001E-4</c:v>
                </c:pt>
                <c:pt idx="18542" formatCode="0.00E+00">
                  <c:v>-1.0131199999999999E-3</c:v>
                </c:pt>
                <c:pt idx="18543" formatCode="0.00E+00">
                  <c:v>-1.0327100000000001E-3</c:v>
                </c:pt>
                <c:pt idx="18544" formatCode="0.00E+00">
                  <c:v>-1.05148E-3</c:v>
                </c:pt>
                <c:pt idx="18545" formatCode="0.00E+00">
                  <c:v>-1.06941E-3</c:v>
                </c:pt>
                <c:pt idx="18546" formatCode="0.00E+00">
                  <c:v>-1.0864900000000001E-3</c:v>
                </c:pt>
                <c:pt idx="18547" formatCode="0.00E+00">
                  <c:v>-1.10271E-3</c:v>
                </c:pt>
                <c:pt idx="18548" formatCode="0.00E+00">
                  <c:v>-1.1180599999999999E-3</c:v>
                </c:pt>
                <c:pt idx="18549" formatCode="0.00E+00">
                  <c:v>-1.1325199999999999E-3</c:v>
                </c:pt>
                <c:pt idx="18550" formatCode="0.00E+00">
                  <c:v>-1.1460999999999999E-3</c:v>
                </c:pt>
                <c:pt idx="18551" formatCode="0.00E+00">
                  <c:v>-1.1587699999999999E-3</c:v>
                </c:pt>
                <c:pt idx="18552" formatCode="0.00E+00">
                  <c:v>-1.1705299999999999E-3</c:v>
                </c:pt>
                <c:pt idx="18553" formatCode="0.00E+00">
                  <c:v>-1.1813800000000001E-3</c:v>
                </c:pt>
                <c:pt idx="18554" formatCode="0.00E+00">
                  <c:v>-1.1913099999999999E-3</c:v>
                </c:pt>
                <c:pt idx="18555" formatCode="0.00E+00">
                  <c:v>-1.2003000000000001E-3</c:v>
                </c:pt>
                <c:pt idx="18556" formatCode="0.00E+00">
                  <c:v>-1.2083700000000001E-3</c:v>
                </c:pt>
                <c:pt idx="18557" formatCode="0.00E+00">
                  <c:v>-1.2155E-3</c:v>
                </c:pt>
                <c:pt idx="18558" formatCode="0.00E+00">
                  <c:v>-1.2216900000000001E-3</c:v>
                </c:pt>
                <c:pt idx="18559" formatCode="0.00E+00">
                  <c:v>-1.2269399999999999E-3</c:v>
                </c:pt>
                <c:pt idx="18560" formatCode="0.00E+00">
                  <c:v>-1.2312499999999999E-3</c:v>
                </c:pt>
                <c:pt idx="18561" formatCode="0.00E+00">
                  <c:v>-1.2346099999999999E-3</c:v>
                </c:pt>
                <c:pt idx="18562" formatCode="0.00E+00">
                  <c:v>-1.2370300000000001E-3</c:v>
                </c:pt>
                <c:pt idx="18563" formatCode="0.00E+00">
                  <c:v>-1.23851E-3</c:v>
                </c:pt>
                <c:pt idx="18564" formatCode="0.00E+00">
                  <c:v>-1.23905E-3</c:v>
                </c:pt>
                <c:pt idx="18565" formatCode="0.00E+00">
                  <c:v>-1.23865E-3</c:v>
                </c:pt>
                <c:pt idx="18566" formatCode="0.00E+00">
                  <c:v>-1.2373200000000001E-3</c:v>
                </c:pt>
                <c:pt idx="18567" formatCode="0.00E+00">
                  <c:v>-1.2350600000000001E-3</c:v>
                </c:pt>
                <c:pt idx="18568" formatCode="0.00E+00">
                  <c:v>-1.2318699999999999E-3</c:v>
                </c:pt>
                <c:pt idx="18569" formatCode="0.00E+00">
                  <c:v>-1.22777E-3</c:v>
                </c:pt>
                <c:pt idx="18570" formatCode="0.00E+00">
                  <c:v>-1.2227500000000001E-3</c:v>
                </c:pt>
                <c:pt idx="18571" formatCode="0.00E+00">
                  <c:v>-1.21682E-3</c:v>
                </c:pt>
                <c:pt idx="18572" formatCode="0.00E+00">
                  <c:v>-1.2099999999999999E-3</c:v>
                </c:pt>
                <c:pt idx="18573" formatCode="0.00E+00">
                  <c:v>-1.20228E-3</c:v>
                </c:pt>
                <c:pt idx="18574" formatCode="0.00E+00">
                  <c:v>-1.1936900000000001E-3</c:v>
                </c:pt>
                <c:pt idx="18575" formatCode="0.00E+00">
                  <c:v>-1.1842199999999999E-3</c:v>
                </c:pt>
                <c:pt idx="18576" formatCode="0.00E+00">
                  <c:v>-1.1738899999999999E-3</c:v>
                </c:pt>
                <c:pt idx="18577" formatCode="0.00E+00">
                  <c:v>-1.16271E-3</c:v>
                </c:pt>
                <c:pt idx="18578" formatCode="0.00E+00">
                  <c:v>-1.15069E-3</c:v>
                </c:pt>
                <c:pt idx="18579" formatCode="0.00E+00">
                  <c:v>-1.13784E-3</c:v>
                </c:pt>
                <c:pt idx="18580" formatCode="0.00E+00">
                  <c:v>-1.12418E-3</c:v>
                </c:pt>
                <c:pt idx="18581" formatCode="0.00E+00">
                  <c:v>-1.10972E-3</c:v>
                </c:pt>
                <c:pt idx="18582" formatCode="0.00E+00">
                  <c:v>-1.0944699999999999E-3</c:v>
                </c:pt>
                <c:pt idx="18583" formatCode="0.00E+00">
                  <c:v>-1.0784499999999999E-3</c:v>
                </c:pt>
                <c:pt idx="18584" formatCode="0.00E+00">
                  <c:v>-1.06167E-3</c:v>
                </c:pt>
                <c:pt idx="18585" formatCode="0.00E+00">
                  <c:v>-1.04414E-3</c:v>
                </c:pt>
                <c:pt idx="18586" formatCode="0.00E+00">
                  <c:v>-1.02589E-3</c:v>
                </c:pt>
                <c:pt idx="18587" formatCode="0.00E+00">
                  <c:v>-1.0069300000000001E-3</c:v>
                </c:pt>
                <c:pt idx="18588" formatCode="0.00E+00">
                  <c:v>-9.872660000000001E-4</c:v>
                </c:pt>
                <c:pt idx="18589" formatCode="0.00E+00">
                  <c:v>-9.6692900000000005E-4</c:v>
                </c:pt>
                <c:pt idx="18590" formatCode="0.00E+00">
                  <c:v>-9.4592999999999999E-4</c:v>
                </c:pt>
                <c:pt idx="18591" formatCode="0.00E+00">
                  <c:v>-9.24288E-4</c:v>
                </c:pt>
                <c:pt idx="18592" formatCode="0.00E+00">
                  <c:v>-9.0202100000000003E-4</c:v>
                </c:pt>
                <c:pt idx="18593" formatCode="0.00E+00">
                  <c:v>-8.7914700000000004E-4</c:v>
                </c:pt>
                <c:pt idx="18594" formatCode="0.00E+00">
                  <c:v>-8.55684E-4</c:v>
                </c:pt>
                <c:pt idx="18595" formatCode="0.00E+00">
                  <c:v>-8.31652E-4</c:v>
                </c:pt>
                <c:pt idx="18596" formatCode="0.00E+00">
                  <c:v>-8.0707000000000001E-4</c:v>
                </c:pt>
                <c:pt idx="18597" formatCode="0.00E+00">
                  <c:v>-7.8195599999999999E-4</c:v>
                </c:pt>
                <c:pt idx="18598" formatCode="0.00E+00">
                  <c:v>-7.5633199999999997E-4</c:v>
                </c:pt>
                <c:pt idx="18599" formatCode="0.00E+00">
                  <c:v>-7.30216E-4</c:v>
                </c:pt>
                <c:pt idx="18600" formatCode="0.00E+00">
                  <c:v>-7.0362899999999999E-4</c:v>
                </c:pt>
                <c:pt idx="18601" formatCode="0.00E+00">
                  <c:v>-6.7659100000000004E-4</c:v>
                </c:pt>
                <c:pt idx="18602" formatCode="0.00E+00">
                  <c:v>-6.4912200000000002E-4</c:v>
                </c:pt>
                <c:pt idx="18603" formatCode="0.00E+00">
                  <c:v>-6.2124399999999996E-4</c:v>
                </c:pt>
                <c:pt idx="18604" formatCode="0.00E+00">
                  <c:v>-5.9297500000000003E-4</c:v>
                </c:pt>
                <c:pt idx="18605" formatCode="0.00E+00">
                  <c:v>-5.6433899999999996E-4</c:v>
                </c:pt>
                <c:pt idx="18606" formatCode="0.00E+00">
                  <c:v>-5.3535400000000004E-4</c:v>
                </c:pt>
                <c:pt idx="18607" formatCode="0.00E+00">
                  <c:v>-5.0604199999999995E-4</c:v>
                </c:pt>
                <c:pt idx="18608" formatCode="0.00E+00">
                  <c:v>-4.7642399999999998E-4</c:v>
                </c:pt>
                <c:pt idx="18609" formatCode="0.00E+00">
                  <c:v>-4.4652199999999998E-4</c:v>
                </c:pt>
                <c:pt idx="18610" formatCode="0.00E+00">
                  <c:v>-4.1635499999999998E-4</c:v>
                </c:pt>
                <c:pt idx="18611" formatCode="0.00E+00">
                  <c:v>-3.8594600000000002E-4</c:v>
                </c:pt>
                <c:pt idx="18612" formatCode="0.00E+00">
                  <c:v>-3.5531499999999998E-4</c:v>
                </c:pt>
                <c:pt idx="18613" formatCode="0.00E+00">
                  <c:v>-3.2448299999999998E-4</c:v>
                </c:pt>
                <c:pt idx="18614" formatCode="0.00E+00">
                  <c:v>-2.9347200000000003E-4</c:v>
                </c:pt>
                <c:pt idx="18615" formatCode="0.00E+00">
                  <c:v>-2.6230099999999999E-4</c:v>
                </c:pt>
                <c:pt idx="18616" formatCode="0.00E+00">
                  <c:v>-2.30993E-4</c:v>
                </c:pt>
                <c:pt idx="18617" formatCode="0.00E+00">
                  <c:v>-1.99567E-4</c:v>
                </c:pt>
                <c:pt idx="18618" formatCode="0.00E+00">
                  <c:v>-1.6804499999999999E-4</c:v>
                </c:pt>
                <c:pt idx="18619" formatCode="0.00E+00">
                  <c:v>-1.3644800000000001E-4</c:v>
                </c:pt>
                <c:pt idx="18620" formatCode="0.00E+00">
                  <c:v>-1.04794E-4</c:v>
                </c:pt>
                <c:pt idx="18621" formatCode="0.00E+00">
                  <c:v>-7.3106499999999995E-5</c:v>
                </c:pt>
                <c:pt idx="18622" formatCode="0.00E+00">
                  <c:v>-4.1403899999999998E-5</c:v>
                </c:pt>
                <c:pt idx="18623" formatCode="0.00E+00">
                  <c:v>-9.7067399999999992E-6</c:v>
                </c:pt>
                <c:pt idx="18624" formatCode="0.00E+00">
                  <c:v>2.19649E-5</c:v>
                </c:pt>
                <c:pt idx="18625" formatCode="0.00E+00">
                  <c:v>5.3591300000000003E-5</c:v>
                </c:pt>
                <c:pt idx="18626" formatCode="0.00E+00">
                  <c:v>8.5152800000000002E-5</c:v>
                </c:pt>
                <c:pt idx="18627" formatCode="0.00E+00">
                  <c:v>1.1663E-4</c:v>
                </c:pt>
                <c:pt idx="18628" formatCode="0.00E+00">
                  <c:v>1.4800300000000001E-4</c:v>
                </c:pt>
                <c:pt idx="18629" formatCode="0.00E+00">
                  <c:v>1.79254E-4</c:v>
                </c:pt>
                <c:pt idx="18630" formatCode="0.00E+00">
                  <c:v>2.1036300000000001E-4</c:v>
                </c:pt>
                <c:pt idx="18631" formatCode="0.00E+00">
                  <c:v>2.4131200000000001E-4</c:v>
                </c:pt>
                <c:pt idx="18632" formatCode="0.00E+00">
                  <c:v>2.7208199999999999E-4</c:v>
                </c:pt>
                <c:pt idx="18633" formatCode="0.00E+00">
                  <c:v>3.0265499999999998E-4</c:v>
                </c:pt>
                <c:pt idx="18634" formatCode="0.00E+00">
                  <c:v>3.33013E-4</c:v>
                </c:pt>
                <c:pt idx="18635" formatCode="0.00E+00">
                  <c:v>3.6313799999999999E-4</c:v>
                </c:pt>
                <c:pt idx="18636" formatCode="0.00E+00">
                  <c:v>3.9301199999999998E-4</c:v>
                </c:pt>
                <c:pt idx="18637" formatCode="0.00E+00">
                  <c:v>4.22619E-4</c:v>
                </c:pt>
                <c:pt idx="18638" formatCode="0.00E+00">
                  <c:v>4.5194099999999997E-4</c:v>
                </c:pt>
                <c:pt idx="18639" formatCode="0.00E+00">
                  <c:v>4.8096100000000002E-4</c:v>
                </c:pt>
                <c:pt idx="18640" formatCode="0.00E+00">
                  <c:v>5.0966300000000004E-4</c:v>
                </c:pt>
                <c:pt idx="18641" formatCode="0.00E+00">
                  <c:v>5.3803100000000001E-4</c:v>
                </c:pt>
                <c:pt idx="18642" formatCode="0.00E+00">
                  <c:v>5.6604799999999999E-4</c:v>
                </c:pt>
                <c:pt idx="18643" formatCode="0.00E+00">
                  <c:v>5.9369800000000003E-4</c:v>
                </c:pt>
                <c:pt idx="18644" formatCode="0.00E+00">
                  <c:v>6.2096700000000005E-4</c:v>
                </c:pt>
                <c:pt idx="18645" formatCode="0.00E+00">
                  <c:v>6.4783799999999997E-4</c:v>
                </c:pt>
                <c:pt idx="18646" formatCode="0.00E+00">
                  <c:v>6.7429700000000003E-4</c:v>
                </c:pt>
                <c:pt idx="18647" formatCode="0.00E+00">
                  <c:v>7.0032799999999995E-4</c:v>
                </c:pt>
                <c:pt idx="18648" formatCode="0.00E+00">
                  <c:v>7.2591799999999998E-4</c:v>
                </c:pt>
                <c:pt idx="18649" formatCode="0.00E+00">
                  <c:v>7.5105300000000001E-4</c:v>
                </c:pt>
                <c:pt idx="18650" formatCode="0.00E+00">
                  <c:v>7.7571699999999999E-4</c:v>
                </c:pt>
                <c:pt idx="18651" formatCode="0.00E+00">
                  <c:v>7.9989799999999995E-4</c:v>
                </c:pt>
                <c:pt idx="18652" formatCode="0.00E+00">
                  <c:v>8.2358300000000002E-4</c:v>
                </c:pt>
                <c:pt idx="18653" formatCode="0.00E+00">
                  <c:v>8.4675699999999996E-4</c:v>
                </c:pt>
                <c:pt idx="18654" formatCode="0.00E+00">
                  <c:v>8.6940900000000002E-4</c:v>
                </c:pt>
                <c:pt idx="18655" formatCode="0.00E+00">
                  <c:v>8.91525E-4</c:v>
                </c:pt>
                <c:pt idx="18656" formatCode="0.00E+00">
                  <c:v>9.1309300000000002E-4</c:v>
                </c:pt>
                <c:pt idx="18657" formatCode="0.00E+00">
                  <c:v>9.3410200000000002E-4</c:v>
                </c:pt>
                <c:pt idx="18658" formatCode="0.00E+00">
                  <c:v>9.5453900000000002E-4</c:v>
                </c:pt>
                <c:pt idx="18659" formatCode="0.00E+00">
                  <c:v>9.7439399999999995E-4</c:v>
                </c:pt>
                <c:pt idx="18660" formatCode="0.00E+00">
                  <c:v>9.9365400000000006E-4</c:v>
                </c:pt>
                <c:pt idx="18661" formatCode="0.00E+00">
                  <c:v>1.01231E-3</c:v>
                </c:pt>
                <c:pt idx="18662" formatCode="0.00E+00">
                  <c:v>1.03035E-3</c:v>
                </c:pt>
                <c:pt idx="18663" formatCode="0.00E+00">
                  <c:v>1.04776E-3</c:v>
                </c:pt>
                <c:pt idx="18664" formatCode="0.00E+00">
                  <c:v>1.0645400000000001E-3</c:v>
                </c:pt>
                <c:pt idx="18665" formatCode="0.00E+00">
                  <c:v>1.0806699999999999E-3</c:v>
                </c:pt>
                <c:pt idx="18666" formatCode="0.00E+00">
                  <c:v>1.0961499999999999E-3</c:v>
                </c:pt>
                <c:pt idx="18667" formatCode="0.00E+00">
                  <c:v>1.11096E-3</c:v>
                </c:pt>
                <c:pt idx="18668" formatCode="0.00E+00">
                  <c:v>1.12509E-3</c:v>
                </c:pt>
                <c:pt idx="18669" formatCode="0.00E+00">
                  <c:v>1.1385499999999999E-3</c:v>
                </c:pt>
                <c:pt idx="18670" formatCode="0.00E+00">
                  <c:v>1.15131E-3</c:v>
                </c:pt>
                <c:pt idx="18671" formatCode="0.00E+00">
                  <c:v>1.1633800000000001E-3</c:v>
                </c:pt>
                <c:pt idx="18672" formatCode="0.00E+00">
                  <c:v>1.1747400000000001E-3</c:v>
                </c:pt>
                <c:pt idx="18673" formatCode="0.00E+00">
                  <c:v>1.18538E-3</c:v>
                </c:pt>
                <c:pt idx="18674" formatCode="0.00E+00">
                  <c:v>1.19531E-3</c:v>
                </c:pt>
                <c:pt idx="18675" formatCode="0.00E+00">
                  <c:v>1.2045000000000001E-3</c:v>
                </c:pt>
                <c:pt idx="18676" formatCode="0.00E+00">
                  <c:v>1.2129599999999999E-3</c:v>
                </c:pt>
                <c:pt idx="18677" formatCode="0.00E+00">
                  <c:v>1.22068E-3</c:v>
                </c:pt>
                <c:pt idx="18678" formatCode="0.00E+00">
                  <c:v>1.2276500000000001E-3</c:v>
                </c:pt>
                <c:pt idx="18679" formatCode="0.00E+00">
                  <c:v>1.23387E-3</c:v>
                </c:pt>
                <c:pt idx="18680" formatCode="0.00E+00">
                  <c:v>1.2393300000000001E-3</c:v>
                </c:pt>
                <c:pt idx="18681" formatCode="0.00E+00">
                  <c:v>1.2440299999999999E-3</c:v>
                </c:pt>
                <c:pt idx="18682" formatCode="0.00E+00">
                  <c:v>1.24796E-3</c:v>
                </c:pt>
                <c:pt idx="18683" formatCode="0.00E+00">
                  <c:v>1.2511099999999999E-3</c:v>
                </c:pt>
                <c:pt idx="18684" formatCode="0.00E+00">
                  <c:v>1.2534899999999999E-3</c:v>
                </c:pt>
                <c:pt idx="18685" formatCode="0.00E+00">
                  <c:v>1.2550899999999999E-3</c:v>
                </c:pt>
                <c:pt idx="18686" formatCode="0.00E+00">
                  <c:v>1.2559100000000001E-3</c:v>
                </c:pt>
                <c:pt idx="18687" formatCode="0.00E+00">
                  <c:v>1.2559299999999999E-3</c:v>
                </c:pt>
                <c:pt idx="18688" formatCode="0.00E+00">
                  <c:v>1.2551699999999999E-3</c:v>
                </c:pt>
                <c:pt idx="18689" formatCode="0.00E+00">
                  <c:v>1.2536100000000001E-3</c:v>
                </c:pt>
                <c:pt idx="18690" formatCode="0.00E+00">
                  <c:v>1.2512599999999999E-3</c:v>
                </c:pt>
                <c:pt idx="18691" formatCode="0.00E+00">
                  <c:v>1.2481199999999999E-3</c:v>
                </c:pt>
                <c:pt idx="18692" formatCode="0.00E+00">
                  <c:v>1.24417E-3</c:v>
                </c:pt>
                <c:pt idx="18693" formatCode="0.00E+00">
                  <c:v>1.2394299999999999E-3</c:v>
                </c:pt>
                <c:pt idx="18694" formatCode="0.00E+00">
                  <c:v>1.2338900000000001E-3</c:v>
                </c:pt>
                <c:pt idx="18695" formatCode="0.00E+00">
                  <c:v>1.2275400000000001E-3</c:v>
                </c:pt>
                <c:pt idx="18696" formatCode="0.00E+00">
                  <c:v>1.2204E-3</c:v>
                </c:pt>
                <c:pt idx="18697" formatCode="0.00E+00">
                  <c:v>1.2124600000000001E-3</c:v>
                </c:pt>
                <c:pt idx="18698" formatCode="0.00E+00">
                  <c:v>1.2037199999999999E-3</c:v>
                </c:pt>
                <c:pt idx="18699" formatCode="0.00E+00">
                  <c:v>1.19418E-3</c:v>
                </c:pt>
                <c:pt idx="18700" formatCode="0.00E+00">
                  <c:v>1.18384E-3</c:v>
                </c:pt>
                <c:pt idx="18701" formatCode="0.00E+00">
                  <c:v>1.1727199999999999E-3</c:v>
                </c:pt>
                <c:pt idx="18702" formatCode="0.00E+00">
                  <c:v>1.1608E-3</c:v>
                </c:pt>
                <c:pt idx="18703" formatCode="0.00E+00">
                  <c:v>1.14809E-3</c:v>
                </c:pt>
                <c:pt idx="18704" formatCode="0.00E+00">
                  <c:v>1.1345999999999999E-3</c:v>
                </c:pt>
                <c:pt idx="18705" formatCode="0.00E+00">
                  <c:v>1.1203299999999999E-3</c:v>
                </c:pt>
                <c:pt idx="18706" formatCode="0.00E+00">
                  <c:v>1.1052900000000001E-3</c:v>
                </c:pt>
                <c:pt idx="18707" formatCode="0.00E+00">
                  <c:v>1.0894699999999999E-3</c:v>
                </c:pt>
                <c:pt idx="18708" formatCode="0.00E+00">
                  <c:v>1.07288E-3</c:v>
                </c:pt>
                <c:pt idx="18709" formatCode="0.00E+00">
                  <c:v>1.05554E-3</c:v>
                </c:pt>
                <c:pt idx="18710" formatCode="0.00E+00">
                  <c:v>1.03743E-3</c:v>
                </c:pt>
                <c:pt idx="18711" formatCode="0.00E+00">
                  <c:v>1.01858E-3</c:v>
                </c:pt>
                <c:pt idx="18712" formatCode="0.00E+00">
                  <c:v>9.989930000000001E-4</c:v>
                </c:pt>
                <c:pt idx="18713" formatCode="0.00E+00">
                  <c:v>9.7866800000000003E-4</c:v>
                </c:pt>
                <c:pt idx="18714" formatCode="0.00E+00">
                  <c:v>9.5761800000000003E-4</c:v>
                </c:pt>
                <c:pt idx="18715" formatCode="0.00E+00">
                  <c:v>9.3585000000000001E-4</c:v>
                </c:pt>
                <c:pt idx="18716" formatCode="0.00E+00">
                  <c:v>9.13374E-4</c:v>
                </c:pt>
                <c:pt idx="18717" formatCode="0.00E+00">
                  <c:v>8.9019900000000005E-4</c:v>
                </c:pt>
                <c:pt idx="18718" formatCode="0.00E+00">
                  <c:v>8.6633599999999999E-4</c:v>
                </c:pt>
                <c:pt idx="18719" formatCode="0.00E+00">
                  <c:v>8.41795E-4</c:v>
                </c:pt>
                <c:pt idx="18720" formatCode="0.00E+00">
                  <c:v>8.16586E-4</c:v>
                </c:pt>
                <c:pt idx="18721" formatCode="0.00E+00">
                  <c:v>7.90722E-4</c:v>
                </c:pt>
                <c:pt idx="18722" formatCode="0.00E+00">
                  <c:v>7.6421400000000004E-4</c:v>
                </c:pt>
                <c:pt idx="18723" formatCode="0.00E+00">
                  <c:v>7.3707600000000003E-4</c:v>
                </c:pt>
                <c:pt idx="18724" formatCode="0.00E+00">
                  <c:v>7.0932000000000005E-4</c:v>
                </c:pt>
                <c:pt idx="18725" formatCode="0.00E+00">
                  <c:v>6.8095999999999999E-4</c:v>
                </c:pt>
                <c:pt idx="18726" formatCode="0.00E+00">
                  <c:v>6.5200999999999996E-4</c:v>
                </c:pt>
                <c:pt idx="18727" formatCode="0.00E+00">
                  <c:v>6.2248399999999997E-4</c:v>
                </c:pt>
                <c:pt idx="18728" formatCode="0.00E+00">
                  <c:v>5.9239899999999996E-4</c:v>
                </c:pt>
                <c:pt idx="18729" formatCode="0.00E+00">
                  <c:v>5.6176999999999996E-4</c:v>
                </c:pt>
                <c:pt idx="18730" formatCode="0.00E+00">
                  <c:v>5.3061299999999998E-4</c:v>
                </c:pt>
                <c:pt idx="18731" formatCode="0.00E+00">
                  <c:v>4.9894499999999999E-4</c:v>
                </c:pt>
                <c:pt idx="18732" formatCode="0.00E+00">
                  <c:v>4.6678300000000002E-4</c:v>
                </c:pt>
                <c:pt idx="18733" formatCode="0.00E+00">
                  <c:v>4.3414499999999998E-4</c:v>
                </c:pt>
                <c:pt idx="18734" formatCode="0.00E+00">
                  <c:v>4.01049E-4</c:v>
                </c:pt>
                <c:pt idx="18735" formatCode="0.00E+00">
                  <c:v>3.6751500000000001E-4</c:v>
                </c:pt>
                <c:pt idx="18736" formatCode="0.00E+00">
                  <c:v>3.3356199999999998E-4</c:v>
                </c:pt>
                <c:pt idx="18737" formatCode="0.00E+00">
                  <c:v>2.9921E-4</c:v>
                </c:pt>
                <c:pt idx="18738" formatCode="0.00E+00">
                  <c:v>2.6447800000000001E-4</c:v>
                </c:pt>
                <c:pt idx="18739" formatCode="0.00E+00">
                  <c:v>2.2938799999999999E-4</c:v>
                </c:pt>
                <c:pt idx="18740" formatCode="0.00E+00">
                  <c:v>1.93962E-4</c:v>
                </c:pt>
                <c:pt idx="18741" formatCode="0.00E+00">
                  <c:v>1.5822000000000001E-4</c:v>
                </c:pt>
                <c:pt idx="18742" formatCode="0.00E+00">
                  <c:v>1.2218600000000001E-4</c:v>
                </c:pt>
                <c:pt idx="18743" formatCode="0.00E+00">
                  <c:v>8.5882200000000003E-5</c:v>
                </c:pt>
                <c:pt idx="18744" formatCode="0.00E+00">
                  <c:v>4.93315E-5</c:v>
                </c:pt>
                <c:pt idx="18745" formatCode="0.00E+00">
                  <c:v>1.25577E-5</c:v>
                </c:pt>
                <c:pt idx="18746" formatCode="0.00E+00">
                  <c:v>-2.44152E-5</c:v>
                </c:pt>
                <c:pt idx="18747" formatCode="0.00E+00">
                  <c:v>-6.1562699999999999E-5</c:v>
                </c:pt>
                <c:pt idx="18748" formatCode="0.00E+00">
                  <c:v>-9.8859999999999999E-5</c:v>
                </c:pt>
                <c:pt idx="18749" formatCode="0.00E+00">
                  <c:v>-1.3628199999999999E-4</c:v>
                </c:pt>
                <c:pt idx="18750" formatCode="0.00E+00">
                  <c:v>-1.73802E-4</c:v>
                </c:pt>
                <c:pt idx="18751" formatCode="0.00E+00">
                  <c:v>-2.1139600000000001E-4</c:v>
                </c:pt>
                <c:pt idx="18752" formatCode="0.00E+00">
                  <c:v>-2.4903600000000001E-4</c:v>
                </c:pt>
                <c:pt idx="18753" formatCode="0.00E+00">
                  <c:v>-2.8669600000000002E-4</c:v>
                </c:pt>
                <c:pt idx="18754" formatCode="0.00E+00">
                  <c:v>-3.2435E-4</c:v>
                </c:pt>
                <c:pt idx="18755" formatCode="0.00E+00">
                  <c:v>-3.6196900000000002E-4</c:v>
                </c:pt>
                <c:pt idx="18756" formatCode="0.00E+00">
                  <c:v>-3.9952599999999998E-4</c:v>
                </c:pt>
                <c:pt idx="18757" formatCode="0.00E+00">
                  <c:v>-4.3699500000000003E-4</c:v>
                </c:pt>
                <c:pt idx="18758" formatCode="0.00E+00">
                  <c:v>-4.7434499999999999E-4</c:v>
                </c:pt>
                <c:pt idx="18759" formatCode="0.00E+00">
                  <c:v>-5.1155099999999995E-4</c:v>
                </c:pt>
                <c:pt idx="18760" formatCode="0.00E+00">
                  <c:v>-5.4858200000000004E-4</c:v>
                </c:pt>
                <c:pt idx="18761" formatCode="0.00E+00">
                  <c:v>-5.8541099999999998E-4</c:v>
                </c:pt>
                <c:pt idx="18762" formatCode="0.00E+00">
                  <c:v>-6.2200899999999997E-4</c:v>
                </c:pt>
                <c:pt idx="18763" formatCode="0.00E+00">
                  <c:v>-6.5834699999999999E-4</c:v>
                </c:pt>
                <c:pt idx="18764" formatCode="0.00E+00">
                  <c:v>-6.9439600000000001E-4</c:v>
                </c:pt>
                <c:pt idx="18765" formatCode="0.00E+00">
                  <c:v>-7.3012800000000003E-4</c:v>
                </c:pt>
                <c:pt idx="18766" formatCode="0.00E+00">
                  <c:v>-7.65513E-4</c:v>
                </c:pt>
                <c:pt idx="18767" formatCode="0.00E+00">
                  <c:v>-8.0052200000000002E-4</c:v>
                </c:pt>
                <c:pt idx="18768" formatCode="0.00E+00">
                  <c:v>-8.3512600000000005E-4</c:v>
                </c:pt>
                <c:pt idx="18769" formatCode="0.00E+00">
                  <c:v>-8.6929599999999998E-4</c:v>
                </c:pt>
                <c:pt idx="18770" formatCode="0.00E+00">
                  <c:v>-9.0300299999999999E-4</c:v>
                </c:pt>
                <c:pt idx="18771" formatCode="0.00E+00">
                  <c:v>-9.3621899999999996E-4</c:v>
                </c:pt>
                <c:pt idx="18772" formatCode="0.00E+00">
                  <c:v>-9.6891399999999997E-4</c:v>
                </c:pt>
                <c:pt idx="18773" formatCode="0.00E+00">
                  <c:v>-1.00106E-3</c:v>
                </c:pt>
                <c:pt idx="18774" formatCode="0.00E+00">
                  <c:v>-1.0326300000000001E-3</c:v>
                </c:pt>
                <c:pt idx="18775" formatCode="0.00E+00">
                  <c:v>-1.0635900000000001E-3</c:v>
                </c:pt>
                <c:pt idx="18776" formatCode="0.00E+00">
                  <c:v>-1.09392E-3</c:v>
                </c:pt>
                <c:pt idx="18777" formatCode="0.00E+00">
                  <c:v>-1.12359E-3</c:v>
                </c:pt>
                <c:pt idx="18778" formatCode="0.00E+00">
                  <c:v>-1.15256E-3</c:v>
                </c:pt>
                <c:pt idx="18779" formatCode="0.00E+00">
                  <c:v>-1.1808299999999999E-3</c:v>
                </c:pt>
                <c:pt idx="18780" formatCode="0.00E+00">
                  <c:v>-1.20834E-3</c:v>
                </c:pt>
                <c:pt idx="18781" formatCode="0.00E+00">
                  <c:v>-1.2350900000000001E-3</c:v>
                </c:pt>
                <c:pt idx="18782" formatCode="0.00E+00">
                  <c:v>-1.2610399999999999E-3</c:v>
                </c:pt>
                <c:pt idx="18783" formatCode="0.00E+00">
                  <c:v>-1.2861700000000001E-3</c:v>
                </c:pt>
                <c:pt idx="18784" formatCode="0.00E+00">
                  <c:v>-1.3104499999999999E-3</c:v>
                </c:pt>
                <c:pt idx="18785" formatCode="0.00E+00">
                  <c:v>-1.3338600000000001E-3</c:v>
                </c:pt>
                <c:pt idx="18786" formatCode="0.00E+00">
                  <c:v>-1.3563799999999999E-3</c:v>
                </c:pt>
                <c:pt idx="18787" formatCode="0.00E+00">
                  <c:v>-1.3779700000000001E-3</c:v>
                </c:pt>
                <c:pt idx="18788" formatCode="0.00E+00">
                  <c:v>-1.3986199999999999E-3</c:v>
                </c:pt>
                <c:pt idx="18789" formatCode="0.00E+00">
                  <c:v>-1.4183100000000001E-3</c:v>
                </c:pt>
                <c:pt idx="18790" formatCode="0.00E+00">
                  <c:v>-1.4370100000000001E-3</c:v>
                </c:pt>
                <c:pt idx="18791" formatCode="0.00E+00">
                  <c:v>-1.45469E-3</c:v>
                </c:pt>
                <c:pt idx="18792" formatCode="0.00E+00">
                  <c:v>-1.47135E-3</c:v>
                </c:pt>
                <c:pt idx="18793" formatCode="0.00E+00">
                  <c:v>-1.4869600000000001E-3</c:v>
                </c:pt>
                <c:pt idx="18794" formatCode="0.00E+00">
                  <c:v>-1.5015E-3</c:v>
                </c:pt>
                <c:pt idx="18795" formatCode="0.00E+00">
                  <c:v>-1.5149499999999999E-3</c:v>
                </c:pt>
                <c:pt idx="18796" formatCode="0.00E+00">
                  <c:v>-1.5273000000000001E-3</c:v>
                </c:pt>
                <c:pt idx="18797" formatCode="0.00E+00">
                  <c:v>-1.53853E-3</c:v>
                </c:pt>
                <c:pt idx="18798" formatCode="0.00E+00">
                  <c:v>-1.54861E-3</c:v>
                </c:pt>
                <c:pt idx="18799" formatCode="0.00E+00">
                  <c:v>-1.55755E-3</c:v>
                </c:pt>
                <c:pt idx="18800" formatCode="0.00E+00">
                  <c:v>-1.56532E-3</c:v>
                </c:pt>
                <c:pt idx="18801" formatCode="0.00E+00">
                  <c:v>-1.5719E-3</c:v>
                </c:pt>
                <c:pt idx="18802" formatCode="0.00E+00">
                  <c:v>-1.5772900000000001E-3</c:v>
                </c:pt>
                <c:pt idx="18803" formatCode="0.00E+00">
                  <c:v>-1.5814799999999999E-3</c:v>
                </c:pt>
                <c:pt idx="18804" formatCode="0.00E+00">
                  <c:v>-1.5844500000000001E-3</c:v>
                </c:pt>
                <c:pt idx="18805" formatCode="0.00E+00">
                  <c:v>-1.5862000000000001E-3</c:v>
                </c:pt>
                <c:pt idx="18806" formatCode="0.00E+00">
                  <c:v>-1.5867100000000001E-3</c:v>
                </c:pt>
                <c:pt idx="18807" formatCode="0.00E+00">
                  <c:v>-1.5859800000000001E-3</c:v>
                </c:pt>
                <c:pt idx="18808" formatCode="0.00E+00">
                  <c:v>-1.5840100000000001E-3</c:v>
                </c:pt>
                <c:pt idx="18809" formatCode="0.00E+00">
                  <c:v>-1.5807799999999999E-3</c:v>
                </c:pt>
                <c:pt idx="18810" formatCode="0.00E+00">
                  <c:v>-1.5762899999999999E-3</c:v>
                </c:pt>
                <c:pt idx="18811" formatCode="0.00E+00">
                  <c:v>-1.57054E-3</c:v>
                </c:pt>
                <c:pt idx="18812" formatCode="0.00E+00">
                  <c:v>-1.5635200000000001E-3</c:v>
                </c:pt>
                <c:pt idx="18813" formatCode="0.00E+00">
                  <c:v>-1.55525E-3</c:v>
                </c:pt>
                <c:pt idx="18814" formatCode="0.00E+00">
                  <c:v>-1.5456999999999999E-3</c:v>
                </c:pt>
                <c:pt idx="18815" formatCode="0.00E+00">
                  <c:v>-1.5349000000000001E-3</c:v>
                </c:pt>
                <c:pt idx="18816" formatCode="0.00E+00">
                  <c:v>-1.52283E-3</c:v>
                </c:pt>
                <c:pt idx="18817" formatCode="0.00E+00">
                  <c:v>-1.5095E-3</c:v>
                </c:pt>
                <c:pt idx="18818" formatCode="0.00E+00">
                  <c:v>-1.4949200000000001E-3</c:v>
                </c:pt>
                <c:pt idx="18819" formatCode="0.00E+00">
                  <c:v>-1.47909E-3</c:v>
                </c:pt>
                <c:pt idx="18820" formatCode="0.00E+00">
                  <c:v>-1.4620200000000001E-3</c:v>
                </c:pt>
                <c:pt idx="18821" formatCode="0.00E+00">
                  <c:v>-1.4437199999999999E-3</c:v>
                </c:pt>
                <c:pt idx="18822" formatCode="0.00E+00">
                  <c:v>-1.4241900000000001E-3</c:v>
                </c:pt>
                <c:pt idx="18823" formatCode="0.00E+00">
                  <c:v>-1.4034500000000001E-3</c:v>
                </c:pt>
                <c:pt idx="18824" formatCode="0.00E+00">
                  <c:v>-1.3815100000000001E-3</c:v>
                </c:pt>
                <c:pt idx="18825" formatCode="0.00E+00">
                  <c:v>-1.35837E-3</c:v>
                </c:pt>
                <c:pt idx="18826" formatCode="0.00E+00">
                  <c:v>-1.33406E-3</c:v>
                </c:pt>
                <c:pt idx="18827" formatCode="0.00E+00">
                  <c:v>-1.3085900000000001E-3</c:v>
                </c:pt>
                <c:pt idx="18828" formatCode="0.00E+00">
                  <c:v>-1.2819699999999999E-3</c:v>
                </c:pt>
                <c:pt idx="18829" formatCode="0.00E+00">
                  <c:v>-1.2542199999999999E-3</c:v>
                </c:pt>
                <c:pt idx="18830" formatCode="0.00E+00">
                  <c:v>-1.2253699999999999E-3</c:v>
                </c:pt>
                <c:pt idx="18831" formatCode="0.00E+00">
                  <c:v>-1.19542E-3</c:v>
                </c:pt>
                <c:pt idx="18832" formatCode="0.00E+00">
                  <c:v>-1.1643999999999999E-3</c:v>
                </c:pt>
                <c:pt idx="18833" formatCode="0.00E+00">
                  <c:v>-1.13233E-3</c:v>
                </c:pt>
                <c:pt idx="18834" formatCode="0.00E+00">
                  <c:v>-1.0992300000000001E-3</c:v>
                </c:pt>
                <c:pt idx="18835" formatCode="0.00E+00">
                  <c:v>-1.06514E-3</c:v>
                </c:pt>
                <c:pt idx="18836" formatCode="0.00E+00">
                  <c:v>-1.03006E-3</c:v>
                </c:pt>
                <c:pt idx="18837" formatCode="0.00E+00">
                  <c:v>-9.940280000000001E-4</c:v>
                </c:pt>
                <c:pt idx="18838" formatCode="0.00E+00">
                  <c:v>-9.57072E-4</c:v>
                </c:pt>
                <c:pt idx="18839" formatCode="0.00E+00">
                  <c:v>-9.1921799999999997E-4</c:v>
                </c:pt>
                <c:pt idx="18840" formatCode="0.00E+00">
                  <c:v>-8.8049299999999999E-4</c:v>
                </c:pt>
                <c:pt idx="18841" formatCode="0.00E+00">
                  <c:v>-8.4092900000000003E-4</c:v>
                </c:pt>
                <c:pt idx="18842" formatCode="0.00E+00">
                  <c:v>-8.0055399999999998E-4</c:v>
                </c:pt>
                <c:pt idx="18843" formatCode="0.00E+00">
                  <c:v>-7.5940000000000003E-4</c:v>
                </c:pt>
                <c:pt idx="18844" formatCode="0.00E+00">
                  <c:v>-7.1750000000000004E-4</c:v>
                </c:pt>
                <c:pt idx="18845" formatCode="0.00E+00">
                  <c:v>-6.7488599999999998E-4</c:v>
                </c:pt>
                <c:pt idx="18846" formatCode="0.00E+00">
                  <c:v>-6.3159200000000005E-4</c:v>
                </c:pt>
                <c:pt idx="18847" formatCode="0.00E+00">
                  <c:v>-5.8765300000000005E-4</c:v>
                </c:pt>
                <c:pt idx="18848" formatCode="0.00E+00">
                  <c:v>-5.43105E-4</c:v>
                </c:pt>
                <c:pt idx="18849" formatCode="0.00E+00">
                  <c:v>-4.97982E-4</c:v>
                </c:pt>
                <c:pt idx="18850" formatCode="0.00E+00">
                  <c:v>-4.5232200000000001E-4</c:v>
                </c:pt>
                <c:pt idx="18851" formatCode="0.00E+00">
                  <c:v>-4.0616200000000001E-4</c:v>
                </c:pt>
                <c:pt idx="18852" formatCode="0.00E+00">
                  <c:v>-3.5953999999999999E-4</c:v>
                </c:pt>
                <c:pt idx="18853" formatCode="0.00E+00">
                  <c:v>-3.1249499999999998E-4</c:v>
                </c:pt>
                <c:pt idx="18854" formatCode="0.00E+00">
                  <c:v>-2.6506499999999998E-4</c:v>
                </c:pt>
                <c:pt idx="18855" formatCode="0.00E+00">
                  <c:v>-2.1729E-4</c:v>
                </c:pt>
                <c:pt idx="18856" formatCode="0.00E+00">
                  <c:v>-1.6920999999999999E-4</c:v>
                </c:pt>
                <c:pt idx="18857" formatCode="0.00E+00">
                  <c:v>-1.20866E-4</c:v>
                </c:pt>
                <c:pt idx="18858" formatCode="0.00E+00">
                  <c:v>-7.2297600000000004E-5</c:v>
                </c:pt>
                <c:pt idx="18859" formatCode="0.00E+00">
                  <c:v>-2.35471E-5</c:v>
                </c:pt>
                <c:pt idx="18860" formatCode="0.00E+00">
                  <c:v>2.5344400000000001E-5</c:v>
                </c:pt>
                <c:pt idx="18861" formatCode="0.00E+00">
                  <c:v>7.4335300000000006E-5</c:v>
                </c:pt>
                <c:pt idx="18862" formatCode="0.00E+00">
                  <c:v>1.2338299999999999E-4</c:v>
                </c:pt>
                <c:pt idx="18863" formatCode="0.00E+00">
                  <c:v>1.72447E-4</c:v>
                </c:pt>
                <c:pt idx="18864" formatCode="0.00E+00">
                  <c:v>2.2148299999999999E-4</c:v>
                </c:pt>
                <c:pt idx="18865" formatCode="0.00E+00">
                  <c:v>2.7044999999999999E-4</c:v>
                </c:pt>
                <c:pt idx="18866" formatCode="0.00E+00">
                  <c:v>3.1930400000000002E-4</c:v>
                </c:pt>
                <c:pt idx="18867" formatCode="0.00E+00">
                  <c:v>3.6800500000000002E-4</c:v>
                </c:pt>
                <c:pt idx="18868" formatCode="0.00E+00">
                  <c:v>4.16508E-4</c:v>
                </c:pt>
                <c:pt idx="18869" formatCode="0.00E+00">
                  <c:v>4.6477200000000001E-4</c:v>
                </c:pt>
                <c:pt idx="18870" formatCode="0.00E+00">
                  <c:v>5.1275400000000003E-4</c:v>
                </c:pt>
                <c:pt idx="18871" formatCode="0.00E+00">
                  <c:v>5.6041299999999995E-4</c:v>
                </c:pt>
                <c:pt idx="18872" formatCode="0.00E+00">
                  <c:v>6.0770599999999996E-4</c:v>
                </c:pt>
                <c:pt idx="18873" formatCode="0.00E+00">
                  <c:v>6.5459100000000005E-4</c:v>
                </c:pt>
                <c:pt idx="18874" formatCode="0.00E+00">
                  <c:v>7.0102800000000002E-4</c:v>
                </c:pt>
                <c:pt idx="18875" formatCode="0.00E+00">
                  <c:v>7.4697499999999998E-4</c:v>
                </c:pt>
                <c:pt idx="18876" formatCode="0.00E+00">
                  <c:v>7.9239100000000004E-4</c:v>
                </c:pt>
                <c:pt idx="18877" formatCode="0.00E+00">
                  <c:v>8.3723599999999999E-4</c:v>
                </c:pt>
                <c:pt idx="18878" formatCode="0.00E+00">
                  <c:v>8.8146999999999997E-4</c:v>
                </c:pt>
                <c:pt idx="18879" formatCode="0.00E+00">
                  <c:v>9.2505400000000002E-4</c:v>
                </c:pt>
                <c:pt idx="18880" formatCode="0.00E+00">
                  <c:v>9.6794800000000005E-4</c:v>
                </c:pt>
                <c:pt idx="18881" formatCode="0.00E+00">
                  <c:v>1.01011E-3</c:v>
                </c:pt>
                <c:pt idx="18882" formatCode="0.00E+00">
                  <c:v>1.05152E-3</c:v>
                </c:pt>
                <c:pt idx="18883" formatCode="0.00E+00">
                  <c:v>1.09212E-3</c:v>
                </c:pt>
                <c:pt idx="18884" formatCode="0.00E+00">
                  <c:v>1.13188E-3</c:v>
                </c:pt>
                <c:pt idx="18885" formatCode="0.00E+00">
                  <c:v>1.1707600000000001E-3</c:v>
                </c:pt>
                <c:pt idx="18886" formatCode="0.00E+00">
                  <c:v>1.20874E-3</c:v>
                </c:pt>
                <c:pt idx="18887" formatCode="0.00E+00">
                  <c:v>1.24577E-3</c:v>
                </c:pt>
                <c:pt idx="18888" formatCode="0.00E+00">
                  <c:v>1.2818300000000001E-3</c:v>
                </c:pt>
                <c:pt idx="18889" formatCode="0.00E+00">
                  <c:v>1.3168699999999999E-3</c:v>
                </c:pt>
                <c:pt idx="18890" formatCode="0.00E+00">
                  <c:v>1.35088E-3</c:v>
                </c:pt>
                <c:pt idx="18891" formatCode="0.00E+00">
                  <c:v>1.3838100000000001E-3</c:v>
                </c:pt>
                <c:pt idx="18892" formatCode="0.00E+00">
                  <c:v>1.4156399999999999E-3</c:v>
                </c:pt>
                <c:pt idx="18893" formatCode="0.00E+00">
                  <c:v>1.4463499999999999E-3</c:v>
                </c:pt>
                <c:pt idx="18894" formatCode="0.00E+00">
                  <c:v>1.4758900000000001E-3</c:v>
                </c:pt>
                <c:pt idx="18895" formatCode="0.00E+00">
                  <c:v>1.5042499999999999E-3</c:v>
                </c:pt>
                <c:pt idx="18896" formatCode="0.00E+00">
                  <c:v>1.5314E-3</c:v>
                </c:pt>
                <c:pt idx="18897" formatCode="0.00E+00">
                  <c:v>1.5573200000000001E-3</c:v>
                </c:pt>
                <c:pt idx="18898" formatCode="0.00E+00">
                  <c:v>1.58198E-3</c:v>
                </c:pt>
                <c:pt idx="18899" formatCode="0.00E+00">
                  <c:v>1.60535E-3</c:v>
                </c:pt>
                <c:pt idx="18900" formatCode="0.00E+00">
                  <c:v>1.62743E-3</c:v>
                </c:pt>
                <c:pt idx="18901" formatCode="0.00E+00">
                  <c:v>1.6481899999999999E-3</c:v>
                </c:pt>
                <c:pt idx="18902" formatCode="0.00E+00">
                  <c:v>1.6676E-3</c:v>
                </c:pt>
                <c:pt idx="18903" formatCode="0.00E+00">
                  <c:v>1.6856600000000001E-3</c:v>
                </c:pt>
                <c:pt idx="18904" formatCode="0.00E+00">
                  <c:v>1.70235E-3</c:v>
                </c:pt>
                <c:pt idx="18905" formatCode="0.00E+00">
                  <c:v>1.71765E-3</c:v>
                </c:pt>
                <c:pt idx="18906" formatCode="0.00E+00">
                  <c:v>1.7315399999999999E-3</c:v>
                </c:pt>
                <c:pt idx="18907" formatCode="0.00E+00">
                  <c:v>1.74402E-3</c:v>
                </c:pt>
                <c:pt idx="18908" formatCode="0.00E+00">
                  <c:v>1.75508E-3</c:v>
                </c:pt>
                <c:pt idx="18909" formatCode="0.00E+00">
                  <c:v>1.7646999999999999E-3</c:v>
                </c:pt>
                <c:pt idx="18910" formatCode="0.00E+00">
                  <c:v>1.7728799999999999E-3</c:v>
                </c:pt>
                <c:pt idx="18911" formatCode="0.00E+00">
                  <c:v>1.77961E-3</c:v>
                </c:pt>
                <c:pt idx="18912" formatCode="0.00E+00">
                  <c:v>1.78488E-3</c:v>
                </c:pt>
                <c:pt idx="18913" formatCode="0.00E+00">
                  <c:v>1.7886899999999999E-3</c:v>
                </c:pt>
                <c:pt idx="18914" formatCode="0.00E+00">
                  <c:v>1.7910300000000001E-3</c:v>
                </c:pt>
                <c:pt idx="18915" formatCode="0.00E+00">
                  <c:v>1.7919100000000001E-3</c:v>
                </c:pt>
                <c:pt idx="18916" formatCode="0.00E+00">
                  <c:v>1.7913199999999999E-3</c:v>
                </c:pt>
                <c:pt idx="18917" formatCode="0.00E+00">
                  <c:v>1.7892699999999999E-3</c:v>
                </c:pt>
                <c:pt idx="18918" formatCode="0.00E+00">
                  <c:v>1.78575E-3</c:v>
                </c:pt>
                <c:pt idx="18919" formatCode="0.00E+00">
                  <c:v>1.78078E-3</c:v>
                </c:pt>
                <c:pt idx="18920" formatCode="0.00E+00">
                  <c:v>1.7743500000000001E-3</c:v>
                </c:pt>
                <c:pt idx="18921" formatCode="0.00E+00">
                  <c:v>1.76647E-3</c:v>
                </c:pt>
                <c:pt idx="18922" formatCode="0.00E+00">
                  <c:v>1.7571500000000001E-3</c:v>
                </c:pt>
                <c:pt idx="18923" formatCode="0.00E+00">
                  <c:v>1.74639E-3</c:v>
                </c:pt>
                <c:pt idx="18924" formatCode="0.00E+00">
                  <c:v>1.7342200000000001E-3</c:v>
                </c:pt>
                <c:pt idx="18925" formatCode="0.00E+00">
                  <c:v>1.7206299999999999E-3</c:v>
                </c:pt>
                <c:pt idx="18926" formatCode="0.00E+00">
                  <c:v>1.70565E-3</c:v>
                </c:pt>
                <c:pt idx="18927" formatCode="0.00E+00">
                  <c:v>1.68928E-3</c:v>
                </c:pt>
                <c:pt idx="18928" formatCode="0.00E+00">
                  <c:v>1.67154E-3</c:v>
                </c:pt>
                <c:pt idx="18929" formatCode="0.00E+00">
                  <c:v>1.65244E-3</c:v>
                </c:pt>
                <c:pt idx="18930" formatCode="0.00E+00">
                  <c:v>1.6320200000000001E-3</c:v>
                </c:pt>
                <c:pt idx="18931" formatCode="0.00E+00">
                  <c:v>1.61027E-3</c:v>
                </c:pt>
                <c:pt idx="18932" formatCode="0.00E+00">
                  <c:v>1.58723E-3</c:v>
                </c:pt>
                <c:pt idx="18933" formatCode="0.00E+00">
                  <c:v>1.56291E-3</c:v>
                </c:pt>
                <c:pt idx="18934" formatCode="0.00E+00">
                  <c:v>1.5373400000000001E-3</c:v>
                </c:pt>
                <c:pt idx="18935" formatCode="0.00E+00">
                  <c:v>1.5105400000000001E-3</c:v>
                </c:pt>
                <c:pt idx="18936" formatCode="0.00E+00">
                  <c:v>1.4825299999999999E-3</c:v>
                </c:pt>
                <c:pt idx="18937" formatCode="0.00E+00">
                  <c:v>1.45334E-3</c:v>
                </c:pt>
                <c:pt idx="18938" formatCode="0.00E+00">
                  <c:v>1.4229900000000001E-3</c:v>
                </c:pt>
                <c:pt idx="18939" formatCode="0.00E+00">
                  <c:v>1.39152E-3</c:v>
                </c:pt>
                <c:pt idx="18940" formatCode="0.00E+00">
                  <c:v>1.3589400000000001E-3</c:v>
                </c:pt>
                <c:pt idx="18941" formatCode="0.00E+00">
                  <c:v>1.3253E-3</c:v>
                </c:pt>
                <c:pt idx="18942" formatCode="0.00E+00">
                  <c:v>1.29061E-3</c:v>
                </c:pt>
                <c:pt idx="18943" formatCode="0.00E+00">
                  <c:v>1.2549200000000001E-3</c:v>
                </c:pt>
                <c:pt idx="18944" formatCode="0.00E+00">
                  <c:v>1.2182499999999999E-3</c:v>
                </c:pt>
                <c:pt idx="18945" formatCode="0.00E+00">
                  <c:v>1.18063E-3</c:v>
                </c:pt>
                <c:pt idx="18946" formatCode="0.00E+00">
                  <c:v>1.1421000000000001E-3</c:v>
                </c:pt>
                <c:pt idx="18947" formatCode="0.00E+00">
                  <c:v>1.1026899999999999E-3</c:v>
                </c:pt>
                <c:pt idx="18948" formatCode="0.00E+00">
                  <c:v>1.0624300000000001E-3</c:v>
                </c:pt>
                <c:pt idx="18949" formatCode="0.00E+00">
                  <c:v>1.02137E-3</c:v>
                </c:pt>
                <c:pt idx="18950" formatCode="0.00E+00">
                  <c:v>9.7953600000000004E-4</c:v>
                </c:pt>
                <c:pt idx="18951" formatCode="0.00E+00">
                  <c:v>9.3696399999999998E-4</c:v>
                </c:pt>
                <c:pt idx="18952" formatCode="0.00E+00">
                  <c:v>8.9369299999999998E-4</c:v>
                </c:pt>
                <c:pt idx="18953" formatCode="0.00E+00">
                  <c:v>8.4976099999999998E-4</c:v>
                </c:pt>
                <c:pt idx="18954" formatCode="0.00E+00">
                  <c:v>8.0520400000000001E-4</c:v>
                </c:pt>
                <c:pt idx="18955" formatCode="0.00E+00">
                  <c:v>7.6006100000000003E-4</c:v>
                </c:pt>
                <c:pt idx="18956" formatCode="0.00E+00">
                  <c:v>7.1437200000000001E-4</c:v>
                </c:pt>
                <c:pt idx="18957" formatCode="0.00E+00">
                  <c:v>6.68174E-4</c:v>
                </c:pt>
                <c:pt idx="18958" formatCode="0.00E+00">
                  <c:v>6.2150900000000002E-4</c:v>
                </c:pt>
                <c:pt idx="18959" formatCode="0.00E+00">
                  <c:v>5.7441399999999998E-4</c:v>
                </c:pt>
                <c:pt idx="18960" formatCode="0.00E+00">
                  <c:v>5.2693100000000001E-4</c:v>
                </c:pt>
                <c:pt idx="18961" formatCode="0.00E+00">
                  <c:v>4.7909899999999997E-4</c:v>
                </c:pt>
                <c:pt idx="18962" formatCode="0.00E+00">
                  <c:v>4.30958E-4</c:v>
                </c:pt>
                <c:pt idx="18963" formatCode="0.00E+00">
                  <c:v>3.8255E-4</c:v>
                </c:pt>
                <c:pt idx="18964" formatCode="0.00E+00">
                  <c:v>3.3391300000000003E-4</c:v>
                </c:pt>
                <c:pt idx="18965" formatCode="0.00E+00">
                  <c:v>2.8508899999999998E-4</c:v>
                </c:pt>
                <c:pt idx="18966" formatCode="0.00E+00">
                  <c:v>2.3611899999999999E-4</c:v>
                </c:pt>
                <c:pt idx="18967" formatCode="0.00E+00">
                  <c:v>1.87042E-4</c:v>
                </c:pt>
                <c:pt idx="18968" formatCode="0.00E+00">
                  <c:v>1.3789999999999999E-4</c:v>
                </c:pt>
                <c:pt idx="18969" formatCode="0.00E+00">
                  <c:v>8.8731299999999995E-5</c:v>
                </c:pt>
                <c:pt idx="18970" formatCode="0.00E+00">
                  <c:v>3.9577399999999998E-5</c:v>
                </c:pt>
                <c:pt idx="18971" formatCode="0.00E+00">
                  <c:v>-9.5220999999999999E-6</c:v>
                </c:pt>
                <c:pt idx="18972" formatCode="0.00E+00">
                  <c:v>-5.8527499999999998E-5</c:v>
                </c:pt>
                <c:pt idx="18973" formatCode="0.00E+00">
                  <c:v>-1.0739900000000001E-4</c:v>
                </c:pt>
                <c:pt idx="18974" formatCode="0.00E+00">
                  <c:v>-1.5609900000000001E-4</c:v>
                </c:pt>
                <c:pt idx="18975" formatCode="0.00E+00">
                  <c:v>-2.0458600000000001E-4</c:v>
                </c:pt>
                <c:pt idx="18976" formatCode="0.00E+00">
                  <c:v>-2.5282400000000002E-4</c:v>
                </c:pt>
                <c:pt idx="18977" formatCode="0.00E+00">
                  <c:v>-3.0077400000000002E-4</c:v>
                </c:pt>
                <c:pt idx="18978" formatCode="0.00E+00">
                  <c:v>-3.4839799999999998E-4</c:v>
                </c:pt>
                <c:pt idx="18979" formatCode="0.00E+00">
                  <c:v>-3.9565899999999997E-4</c:v>
                </c:pt>
                <c:pt idx="18980" formatCode="0.00E+00">
                  <c:v>-4.4252000000000001E-4</c:v>
                </c:pt>
                <c:pt idx="18981" formatCode="0.00E+00">
                  <c:v>-4.8894499999999996E-4</c:v>
                </c:pt>
                <c:pt idx="18982" formatCode="0.00E+00">
                  <c:v>-5.3489900000000003E-4</c:v>
                </c:pt>
                <c:pt idx="18983" formatCode="0.00E+00">
                  <c:v>-5.8034600000000003E-4</c:v>
                </c:pt>
                <c:pt idx="18984" formatCode="0.00E+00">
                  <c:v>-6.2525199999999997E-4</c:v>
                </c:pt>
                <c:pt idx="18985" formatCode="0.00E+00">
                  <c:v>-6.6958299999999996E-4</c:v>
                </c:pt>
                <c:pt idx="18986" formatCode="0.00E+00">
                  <c:v>-7.1330600000000003E-4</c:v>
                </c:pt>
                <c:pt idx="18987" formatCode="0.00E+00">
                  <c:v>-7.5638799999999998E-4</c:v>
                </c:pt>
                <c:pt idx="18988" formatCode="0.00E+00">
                  <c:v>-7.9879699999999996E-4</c:v>
                </c:pt>
                <c:pt idx="18989" formatCode="0.00E+00">
                  <c:v>-8.4050300000000004E-4</c:v>
                </c:pt>
                <c:pt idx="18990" formatCode="0.00E+00">
                  <c:v>-8.8147500000000005E-4</c:v>
                </c:pt>
                <c:pt idx="18991" formatCode="0.00E+00">
                  <c:v>-9.2168299999999996E-4</c:v>
                </c:pt>
                <c:pt idx="18992" formatCode="0.00E+00">
                  <c:v>-9.6109899999999998E-4</c:v>
                </c:pt>
                <c:pt idx="18993" formatCode="0.00E+00">
                  <c:v>-9.9969399999999997E-4</c:v>
                </c:pt>
                <c:pt idx="18994" formatCode="0.00E+00">
                  <c:v>-1.0374399999999999E-3</c:v>
                </c:pt>
                <c:pt idx="18995" formatCode="0.00E+00">
                  <c:v>-1.0743199999999999E-3</c:v>
                </c:pt>
                <c:pt idx="18996" formatCode="0.00E+00">
                  <c:v>-1.1102900000000001E-3</c:v>
                </c:pt>
                <c:pt idx="18997" formatCode="0.00E+00">
                  <c:v>-1.1453399999999999E-3</c:v>
                </c:pt>
                <c:pt idx="18998" formatCode="0.00E+00">
                  <c:v>-1.1794399999999999E-3</c:v>
                </c:pt>
                <c:pt idx="18999" formatCode="0.00E+00">
                  <c:v>-1.21258E-3</c:v>
                </c:pt>
                <c:pt idx="19000" formatCode="0.00E+00">
                  <c:v>-1.2447199999999999E-3</c:v>
                </c:pt>
                <c:pt idx="19001" formatCode="0.00E+00">
                  <c:v>-1.2758400000000001E-3</c:v>
                </c:pt>
                <c:pt idx="19002" formatCode="0.00E+00">
                  <c:v>-1.30594E-3</c:v>
                </c:pt>
                <c:pt idx="19003" formatCode="0.00E+00">
                  <c:v>-1.3349799999999999E-3</c:v>
                </c:pt>
                <c:pt idx="19004" formatCode="0.00E+00">
                  <c:v>-1.3629499999999999E-3</c:v>
                </c:pt>
                <c:pt idx="19005" formatCode="0.00E+00">
                  <c:v>-1.3898300000000001E-3</c:v>
                </c:pt>
                <c:pt idx="19006" formatCode="0.00E+00">
                  <c:v>-1.4156100000000001E-3</c:v>
                </c:pt>
                <c:pt idx="19007" formatCode="0.00E+00">
                  <c:v>-1.44027E-3</c:v>
                </c:pt>
                <c:pt idx="19008" formatCode="0.00E+00">
                  <c:v>-1.4637999999999999E-3</c:v>
                </c:pt>
                <c:pt idx="19009" formatCode="0.00E+00">
                  <c:v>-1.4861799999999999E-3</c:v>
                </c:pt>
                <c:pt idx="19010" formatCode="0.00E+00">
                  <c:v>-1.5074000000000001E-3</c:v>
                </c:pt>
                <c:pt idx="19011" formatCode="0.00E+00">
                  <c:v>-1.5274500000000001E-3</c:v>
                </c:pt>
                <c:pt idx="19012" formatCode="0.00E+00">
                  <c:v>-1.5463199999999999E-3</c:v>
                </c:pt>
                <c:pt idx="19013" formatCode="0.00E+00">
                  <c:v>-1.5640000000000001E-3</c:v>
                </c:pt>
                <c:pt idx="19014" formatCode="0.00E+00">
                  <c:v>-1.58048E-3</c:v>
                </c:pt>
                <c:pt idx="19015" formatCode="0.00E+00">
                  <c:v>-1.5957600000000001E-3</c:v>
                </c:pt>
                <c:pt idx="19016" formatCode="0.00E+00">
                  <c:v>-1.6098200000000001E-3</c:v>
                </c:pt>
                <c:pt idx="19017" formatCode="0.00E+00">
                  <c:v>-1.6226700000000001E-3</c:v>
                </c:pt>
                <c:pt idx="19018" formatCode="0.00E+00">
                  <c:v>-1.63429E-3</c:v>
                </c:pt>
                <c:pt idx="19019" formatCode="0.00E+00">
                  <c:v>-1.6446900000000001E-3</c:v>
                </c:pt>
                <c:pt idx="19020" formatCode="0.00E+00">
                  <c:v>-1.6538600000000001E-3</c:v>
                </c:pt>
                <c:pt idx="19021" formatCode="0.00E+00">
                  <c:v>-1.6618099999999999E-3</c:v>
                </c:pt>
                <c:pt idx="19022" formatCode="0.00E+00">
                  <c:v>-1.6685199999999999E-3</c:v>
                </c:pt>
                <c:pt idx="19023" formatCode="0.00E+00">
                  <c:v>-1.6739999999999999E-3</c:v>
                </c:pt>
                <c:pt idx="19024" formatCode="0.00E+00">
                  <c:v>-1.6782500000000001E-3</c:v>
                </c:pt>
                <c:pt idx="19025" formatCode="0.00E+00">
                  <c:v>-1.6812699999999999E-3</c:v>
                </c:pt>
                <c:pt idx="19026" formatCode="0.00E+00">
                  <c:v>-1.6830700000000001E-3</c:v>
                </c:pt>
                <c:pt idx="19027" formatCode="0.00E+00">
                  <c:v>-1.6836500000000001E-3</c:v>
                </c:pt>
                <c:pt idx="19028" formatCode="0.00E+00">
                  <c:v>-1.68301E-3</c:v>
                </c:pt>
                <c:pt idx="19029" formatCode="0.00E+00">
                  <c:v>-1.6811599999999999E-3</c:v>
                </c:pt>
                <c:pt idx="19030" formatCode="0.00E+00">
                  <c:v>-1.67811E-3</c:v>
                </c:pt>
                <c:pt idx="19031" formatCode="0.00E+00">
                  <c:v>-1.6738600000000001E-3</c:v>
                </c:pt>
                <c:pt idx="19032" formatCode="0.00E+00">
                  <c:v>-1.66843E-3</c:v>
                </c:pt>
                <c:pt idx="19033" formatCode="0.00E+00">
                  <c:v>-1.6618099999999999E-3</c:v>
                </c:pt>
                <c:pt idx="19034" formatCode="0.00E+00">
                  <c:v>-1.65402E-3</c:v>
                </c:pt>
                <c:pt idx="19035" formatCode="0.00E+00">
                  <c:v>-1.64507E-3</c:v>
                </c:pt>
                <c:pt idx="19036" formatCode="0.00E+00">
                  <c:v>-1.6349800000000001E-3</c:v>
                </c:pt>
                <c:pt idx="19037" formatCode="0.00E+00">
                  <c:v>-1.62374E-3</c:v>
                </c:pt>
                <c:pt idx="19038" formatCode="0.00E+00">
                  <c:v>-1.6113799999999999E-3</c:v>
                </c:pt>
                <c:pt idx="19039" formatCode="0.00E+00">
                  <c:v>-1.5979200000000001E-3</c:v>
                </c:pt>
                <c:pt idx="19040" formatCode="0.00E+00">
                  <c:v>-1.5833500000000001E-3</c:v>
                </c:pt>
                <c:pt idx="19041" formatCode="0.00E+00">
                  <c:v>-1.5677E-3</c:v>
                </c:pt>
                <c:pt idx="19042" formatCode="0.00E+00">
                  <c:v>-1.55098E-3</c:v>
                </c:pt>
                <c:pt idx="19043" formatCode="0.00E+00">
                  <c:v>-1.5332099999999999E-3</c:v>
                </c:pt>
                <c:pt idx="19044" formatCode="0.00E+00">
                  <c:v>-1.5144100000000001E-3</c:v>
                </c:pt>
                <c:pt idx="19045" formatCode="0.00E+00">
                  <c:v>-1.4945900000000001E-3</c:v>
                </c:pt>
                <c:pt idx="19046" formatCode="0.00E+00">
                  <c:v>-1.4737699999999999E-3</c:v>
                </c:pt>
                <c:pt idx="19047" formatCode="0.00E+00">
                  <c:v>-1.45196E-3</c:v>
                </c:pt>
                <c:pt idx="19048" formatCode="0.00E+00">
                  <c:v>-1.4292E-3</c:v>
                </c:pt>
                <c:pt idx="19049" formatCode="0.00E+00">
                  <c:v>-1.4054899999999999E-3</c:v>
                </c:pt>
                <c:pt idx="19050" formatCode="0.00E+00">
                  <c:v>-1.3808500000000001E-3</c:v>
                </c:pt>
                <c:pt idx="19051" formatCode="0.00E+00">
                  <c:v>-1.35531E-3</c:v>
                </c:pt>
                <c:pt idx="19052" formatCode="0.00E+00">
                  <c:v>-1.3288900000000001E-3</c:v>
                </c:pt>
                <c:pt idx="19053" formatCode="0.00E+00">
                  <c:v>-1.3016099999999999E-3</c:v>
                </c:pt>
                <c:pt idx="19054" formatCode="0.00E+00">
                  <c:v>-1.27348E-3</c:v>
                </c:pt>
                <c:pt idx="19055" formatCode="0.00E+00">
                  <c:v>-1.2445399999999999E-3</c:v>
                </c:pt>
                <c:pt idx="19056" formatCode="0.00E+00">
                  <c:v>-1.2148E-3</c:v>
                </c:pt>
                <c:pt idx="19057" formatCode="0.00E+00">
                  <c:v>-1.18429E-3</c:v>
                </c:pt>
                <c:pt idx="19058" formatCode="0.00E+00">
                  <c:v>-1.15303E-3</c:v>
                </c:pt>
                <c:pt idx="19059" formatCode="0.00E+00">
                  <c:v>-1.12104E-3</c:v>
                </c:pt>
                <c:pt idx="19060" formatCode="0.00E+00">
                  <c:v>-1.0883399999999999E-3</c:v>
                </c:pt>
                <c:pt idx="19061" formatCode="0.00E+00">
                  <c:v>-1.0549699999999999E-3</c:v>
                </c:pt>
                <c:pt idx="19062" formatCode="0.00E+00">
                  <c:v>-1.0209500000000001E-3</c:v>
                </c:pt>
                <c:pt idx="19063" formatCode="0.00E+00">
                  <c:v>-9.8628999999999991E-4</c:v>
                </c:pt>
                <c:pt idx="19064" formatCode="0.00E+00">
                  <c:v>-9.5102800000000003E-4</c:v>
                </c:pt>
                <c:pt idx="19065" formatCode="0.00E+00">
                  <c:v>-9.1518600000000002E-4</c:v>
                </c:pt>
                <c:pt idx="19066" formatCode="0.00E+00">
                  <c:v>-8.7878999999999995E-4</c:v>
                </c:pt>
                <c:pt idx="19067" formatCode="0.00E+00">
                  <c:v>-8.4186299999999999E-4</c:v>
                </c:pt>
                <c:pt idx="19068" formatCode="0.00E+00">
                  <c:v>-8.0443300000000001E-4</c:v>
                </c:pt>
                <c:pt idx="19069" formatCode="0.00E+00">
                  <c:v>-7.6652399999999998E-4</c:v>
                </c:pt>
                <c:pt idx="19070" formatCode="0.00E+00">
                  <c:v>-7.2816299999999999E-4</c:v>
                </c:pt>
                <c:pt idx="19071" formatCode="0.00E+00">
                  <c:v>-6.8937600000000001E-4</c:v>
                </c:pt>
                <c:pt idx="19072" formatCode="0.00E+00">
                  <c:v>-6.5018900000000002E-4</c:v>
                </c:pt>
                <c:pt idx="19073" formatCode="0.00E+00">
                  <c:v>-6.1062900000000001E-4</c:v>
                </c:pt>
                <c:pt idx="19074" formatCode="0.00E+00">
                  <c:v>-5.7072000000000004E-4</c:v>
                </c:pt>
                <c:pt idx="19075" formatCode="0.00E+00">
                  <c:v>-5.3049100000000001E-4</c:v>
                </c:pt>
                <c:pt idx="19076" formatCode="0.00E+00">
                  <c:v>-4.8996700000000001E-4</c:v>
                </c:pt>
                <c:pt idx="19077" formatCode="0.00E+00">
                  <c:v>-4.4917500000000001E-4</c:v>
                </c:pt>
                <c:pt idx="19078" formatCode="0.00E+00">
                  <c:v>-4.0814099999999999E-4</c:v>
                </c:pt>
                <c:pt idx="19079" formatCode="0.00E+00">
                  <c:v>-3.6689300000000003E-4</c:v>
                </c:pt>
                <c:pt idx="19080" formatCode="0.00E+00">
                  <c:v>-3.2545499999999999E-4</c:v>
                </c:pt>
                <c:pt idx="19081" formatCode="0.00E+00">
                  <c:v>-2.8385599999999997E-4</c:v>
                </c:pt>
                <c:pt idx="19082" formatCode="0.00E+00">
                  <c:v>-2.4212100000000001E-4</c:v>
                </c:pt>
                <c:pt idx="19083" formatCode="0.00E+00">
                  <c:v>-2.00278E-4</c:v>
                </c:pt>
                <c:pt idx="19084" formatCode="0.00E+00">
                  <c:v>-1.5835099999999999E-4</c:v>
                </c:pt>
                <c:pt idx="19085" formatCode="0.00E+00">
                  <c:v>-1.1636799999999999E-4</c:v>
                </c:pt>
                <c:pt idx="19086" formatCode="0.00E+00">
                  <c:v>-7.4355600000000003E-5</c:v>
                </c:pt>
                <c:pt idx="19087" formatCode="0.00E+00">
                  <c:v>-3.2338900000000003E-5</c:v>
                </c:pt>
                <c:pt idx="19088" formatCode="0.00E+00">
                  <c:v>9.6556299999999999E-6</c:v>
                </c:pt>
                <c:pt idx="19089" formatCode="0.00E+00">
                  <c:v>5.1601899999999998E-5</c:v>
                </c:pt>
                <c:pt idx="19090" formatCode="0.00E+00">
                  <c:v>9.3474199999999994E-5</c:v>
                </c:pt>
                <c:pt idx="19091" formatCode="0.00E+00">
                  <c:v>1.3524699999999999E-4</c:v>
                </c:pt>
                <c:pt idx="19092" formatCode="0.00E+00">
                  <c:v>1.76894E-4</c:v>
                </c:pt>
                <c:pt idx="19093" formatCode="0.00E+00">
                  <c:v>2.1839E-4</c:v>
                </c:pt>
                <c:pt idx="19094" formatCode="0.00E+00">
                  <c:v>2.5971000000000002E-4</c:v>
                </c:pt>
                <c:pt idx="19095" formatCode="0.00E+00">
                  <c:v>3.0082999999999998E-4</c:v>
                </c:pt>
                <c:pt idx="19096" formatCode="0.00E+00">
                  <c:v>3.4172199999999998E-4</c:v>
                </c:pt>
                <c:pt idx="19097" formatCode="0.00E+00">
                  <c:v>3.82364E-4</c:v>
                </c:pt>
                <c:pt idx="19098" formatCode="0.00E+00">
                  <c:v>4.2273099999999997E-4</c:v>
                </c:pt>
                <c:pt idx="19099" formatCode="0.00E+00">
                  <c:v>4.62798E-4</c:v>
                </c:pt>
                <c:pt idx="19100" formatCode="0.00E+00">
                  <c:v>5.0254100000000001E-4</c:v>
                </c:pt>
                <c:pt idx="19101" formatCode="0.00E+00">
                  <c:v>5.4193500000000001E-4</c:v>
                </c:pt>
                <c:pt idx="19102" formatCode="0.00E+00">
                  <c:v>5.8095900000000003E-4</c:v>
                </c:pt>
                <c:pt idx="19103" formatCode="0.00E+00">
                  <c:v>6.19587E-4</c:v>
                </c:pt>
                <c:pt idx="19104" formatCode="0.00E+00">
                  <c:v>6.57797E-4</c:v>
                </c:pt>
                <c:pt idx="19105" formatCode="0.00E+00">
                  <c:v>6.95566E-4</c:v>
                </c:pt>
                <c:pt idx="19106" formatCode="0.00E+00">
                  <c:v>7.3287000000000005E-4</c:v>
                </c:pt>
                <c:pt idx="19107" formatCode="0.00E+00">
                  <c:v>7.6968900000000005E-4</c:v>
                </c:pt>
                <c:pt idx="19108" formatCode="0.00E+00">
                  <c:v>8.0599899999999995E-4</c:v>
                </c:pt>
                <c:pt idx="19109" formatCode="0.00E+00">
                  <c:v>8.4177799999999995E-4</c:v>
                </c:pt>
                <c:pt idx="19110" formatCode="0.00E+00">
                  <c:v>8.7700600000000005E-4</c:v>
                </c:pt>
                <c:pt idx="19111" formatCode="0.00E+00">
                  <c:v>9.1166000000000001E-4</c:v>
                </c:pt>
                <c:pt idx="19112" formatCode="0.00E+00">
                  <c:v>9.4572000000000005E-4</c:v>
                </c:pt>
                <c:pt idx="19113" formatCode="0.00E+00">
                  <c:v>9.7916499999999994E-4</c:v>
                </c:pt>
                <c:pt idx="19114" formatCode="0.00E+00">
                  <c:v>1.0119700000000001E-3</c:v>
                </c:pt>
                <c:pt idx="19115" formatCode="0.00E+00">
                  <c:v>1.0441300000000001E-3</c:v>
                </c:pt>
                <c:pt idx="19116" formatCode="0.00E+00">
                  <c:v>1.0756100000000001E-3</c:v>
                </c:pt>
                <c:pt idx="19117" formatCode="0.00E+00">
                  <c:v>1.1063900000000001E-3</c:v>
                </c:pt>
                <c:pt idx="19118" formatCode="0.00E+00">
                  <c:v>1.1364700000000001E-3</c:v>
                </c:pt>
                <c:pt idx="19119" formatCode="0.00E+00">
                  <c:v>1.16581E-3</c:v>
                </c:pt>
                <c:pt idx="19120" formatCode="0.00E+00">
                  <c:v>1.1944E-3</c:v>
                </c:pt>
                <c:pt idx="19121" formatCode="0.00E+00">
                  <c:v>1.22222E-3</c:v>
                </c:pt>
                <c:pt idx="19122" formatCode="0.00E+00">
                  <c:v>1.2492600000000001E-3</c:v>
                </c:pt>
                <c:pt idx="19123" formatCode="0.00E+00">
                  <c:v>1.27549E-3</c:v>
                </c:pt>
                <c:pt idx="19124" formatCode="0.00E+00">
                  <c:v>1.30091E-3</c:v>
                </c:pt>
                <c:pt idx="19125" formatCode="0.00E+00">
                  <c:v>1.3254899999999999E-3</c:v>
                </c:pt>
                <c:pt idx="19126" formatCode="0.00E+00">
                  <c:v>1.3492199999999999E-3</c:v>
                </c:pt>
                <c:pt idx="19127" formatCode="0.00E+00">
                  <c:v>1.3720799999999999E-3</c:v>
                </c:pt>
                <c:pt idx="19128" formatCode="0.00E+00">
                  <c:v>1.3940599999999999E-3</c:v>
                </c:pt>
                <c:pt idx="19129" formatCode="0.00E+00">
                  <c:v>1.4151400000000001E-3</c:v>
                </c:pt>
                <c:pt idx="19130" formatCode="0.00E+00">
                  <c:v>1.4353199999999999E-3</c:v>
                </c:pt>
                <c:pt idx="19131" formatCode="0.00E+00">
                  <c:v>1.4545599999999999E-3</c:v>
                </c:pt>
                <c:pt idx="19132" formatCode="0.00E+00">
                  <c:v>1.47288E-3</c:v>
                </c:pt>
                <c:pt idx="19133" formatCode="0.00E+00">
                  <c:v>1.4902400000000001E-3</c:v>
                </c:pt>
                <c:pt idx="19134" formatCode="0.00E+00">
                  <c:v>1.5066400000000001E-3</c:v>
                </c:pt>
                <c:pt idx="19135" formatCode="0.00E+00">
                  <c:v>1.52206E-3</c:v>
                </c:pt>
                <c:pt idx="19136" formatCode="0.00E+00">
                  <c:v>1.5365000000000001E-3</c:v>
                </c:pt>
                <c:pt idx="19137" formatCode="0.00E+00">
                  <c:v>1.5499400000000001E-3</c:v>
                </c:pt>
                <c:pt idx="19138" formatCode="0.00E+00">
                  <c:v>1.5623799999999999E-3</c:v>
                </c:pt>
                <c:pt idx="19139" formatCode="0.00E+00">
                  <c:v>1.5738E-3</c:v>
                </c:pt>
                <c:pt idx="19140" formatCode="0.00E+00">
                  <c:v>1.5842E-3</c:v>
                </c:pt>
                <c:pt idx="19141" formatCode="0.00E+00">
                  <c:v>1.5935599999999999E-3</c:v>
                </c:pt>
                <c:pt idx="19142" formatCode="0.00E+00">
                  <c:v>1.60187E-3</c:v>
                </c:pt>
                <c:pt idx="19143" formatCode="0.00E+00">
                  <c:v>1.60914E-3</c:v>
                </c:pt>
                <c:pt idx="19144" formatCode="0.00E+00">
                  <c:v>1.61535E-3</c:v>
                </c:pt>
                <c:pt idx="19145" formatCode="0.00E+00">
                  <c:v>1.6205E-3</c:v>
                </c:pt>
                <c:pt idx="19146" formatCode="0.00E+00">
                  <c:v>1.62458E-3</c:v>
                </c:pt>
                <c:pt idx="19147" formatCode="0.00E+00">
                  <c:v>1.6275899999999999E-3</c:v>
                </c:pt>
                <c:pt idx="19148" formatCode="0.00E+00">
                  <c:v>1.62951E-3</c:v>
                </c:pt>
                <c:pt idx="19149" formatCode="0.00E+00">
                  <c:v>1.63035E-3</c:v>
                </c:pt>
                <c:pt idx="19150" formatCode="0.00E+00">
                  <c:v>1.6301099999999999E-3</c:v>
                </c:pt>
                <c:pt idx="19151" formatCode="0.00E+00">
                  <c:v>1.62878E-3</c:v>
                </c:pt>
                <c:pt idx="19152" formatCode="0.00E+00">
                  <c:v>1.6263499999999999E-3</c:v>
                </c:pt>
                <c:pt idx="19153" formatCode="0.00E+00">
                  <c:v>1.62283E-3</c:v>
                </c:pt>
                <c:pt idx="19154" formatCode="0.00E+00">
                  <c:v>1.6182200000000001E-3</c:v>
                </c:pt>
                <c:pt idx="19155" formatCode="0.00E+00">
                  <c:v>1.6125099999999999E-3</c:v>
                </c:pt>
                <c:pt idx="19156" formatCode="0.00E+00">
                  <c:v>1.6057000000000001E-3</c:v>
                </c:pt>
                <c:pt idx="19157" formatCode="0.00E+00">
                  <c:v>1.5978100000000001E-3</c:v>
                </c:pt>
                <c:pt idx="19158" formatCode="0.00E+00">
                  <c:v>1.5888199999999999E-3</c:v>
                </c:pt>
                <c:pt idx="19159" formatCode="0.00E+00">
                  <c:v>1.5787399999999999E-3</c:v>
                </c:pt>
                <c:pt idx="19160" formatCode="0.00E+00">
                  <c:v>1.5675699999999999E-3</c:v>
                </c:pt>
                <c:pt idx="19161" formatCode="0.00E+00">
                  <c:v>1.55533E-3</c:v>
                </c:pt>
                <c:pt idx="19162" formatCode="0.00E+00">
                  <c:v>1.542E-3</c:v>
                </c:pt>
                <c:pt idx="19163" formatCode="0.00E+00">
                  <c:v>1.5276000000000001E-3</c:v>
                </c:pt>
                <c:pt idx="19164" formatCode="0.00E+00">
                  <c:v>1.51213E-3</c:v>
                </c:pt>
                <c:pt idx="19165" formatCode="0.00E+00">
                  <c:v>1.4955999999999999E-3</c:v>
                </c:pt>
                <c:pt idx="19166" formatCode="0.00E+00">
                  <c:v>1.47802E-3</c:v>
                </c:pt>
                <c:pt idx="19167" formatCode="0.00E+00">
                  <c:v>1.4593900000000001E-3</c:v>
                </c:pt>
                <c:pt idx="19168" formatCode="0.00E+00">
                  <c:v>1.43973E-3</c:v>
                </c:pt>
                <c:pt idx="19169" formatCode="0.00E+00">
                  <c:v>1.4190299999999999E-3</c:v>
                </c:pt>
                <c:pt idx="19170" formatCode="0.00E+00">
                  <c:v>1.3973200000000001E-3</c:v>
                </c:pt>
                <c:pt idx="19171" formatCode="0.00E+00">
                  <c:v>1.3745999999999999E-3</c:v>
                </c:pt>
                <c:pt idx="19172" formatCode="0.00E+00">
                  <c:v>1.35088E-3</c:v>
                </c:pt>
                <c:pt idx="19173" formatCode="0.00E+00">
                  <c:v>1.3261799999999999E-3</c:v>
                </c:pt>
                <c:pt idx="19174" formatCode="0.00E+00">
                  <c:v>1.3005E-3</c:v>
                </c:pt>
                <c:pt idx="19175" formatCode="0.00E+00">
                  <c:v>1.2738700000000001E-3</c:v>
                </c:pt>
                <c:pt idx="19176" formatCode="0.00E+00">
                  <c:v>1.2463000000000001E-3</c:v>
                </c:pt>
                <c:pt idx="19177" formatCode="0.00E+00">
                  <c:v>1.2178E-3</c:v>
                </c:pt>
                <c:pt idx="19178" formatCode="0.00E+00">
                  <c:v>1.1883799999999999E-3</c:v>
                </c:pt>
                <c:pt idx="19179" formatCode="0.00E+00">
                  <c:v>1.15807E-3</c:v>
                </c:pt>
                <c:pt idx="19180" formatCode="0.00E+00">
                  <c:v>1.12688E-3</c:v>
                </c:pt>
                <c:pt idx="19181" formatCode="0.00E+00">
                  <c:v>1.09483E-3</c:v>
                </c:pt>
                <c:pt idx="19182" formatCode="0.00E+00">
                  <c:v>1.06193E-3</c:v>
                </c:pt>
                <c:pt idx="19183" formatCode="0.00E+00">
                  <c:v>1.0282100000000001E-3</c:v>
                </c:pt>
                <c:pt idx="19184" formatCode="0.00E+00">
                  <c:v>9.9369200000000001E-4</c:v>
                </c:pt>
                <c:pt idx="19185" formatCode="0.00E+00">
                  <c:v>9.58387E-4</c:v>
                </c:pt>
                <c:pt idx="19186" formatCode="0.00E+00">
                  <c:v>9.2232000000000002E-4</c:v>
                </c:pt>
                <c:pt idx="19187" formatCode="0.00E+00">
                  <c:v>8.8551299999999999E-4</c:v>
                </c:pt>
                <c:pt idx="19188" formatCode="0.00E+00">
                  <c:v>8.4798899999999995E-4</c:v>
                </c:pt>
                <c:pt idx="19189" formatCode="0.00E+00">
                  <c:v>8.0977200000000005E-4</c:v>
                </c:pt>
                <c:pt idx="19190" formatCode="0.00E+00">
                  <c:v>7.7088299999999998E-4</c:v>
                </c:pt>
                <c:pt idx="19191" formatCode="0.00E+00">
                  <c:v>7.3134999999999997E-4</c:v>
                </c:pt>
                <c:pt idx="19192" formatCode="0.00E+00">
                  <c:v>6.9119500000000003E-4</c:v>
                </c:pt>
                <c:pt idx="19193" formatCode="0.00E+00">
                  <c:v>6.5044600000000005E-4</c:v>
                </c:pt>
                <c:pt idx="19194" formatCode="0.00E+00">
                  <c:v>6.0912800000000001E-4</c:v>
                </c:pt>
                <c:pt idx="19195" formatCode="0.00E+00">
                  <c:v>5.6726900000000002E-4</c:v>
                </c:pt>
                <c:pt idx="19196" formatCode="0.00E+00">
                  <c:v>5.2489500000000005E-4</c:v>
                </c:pt>
                <c:pt idx="19197" formatCode="0.00E+00">
                  <c:v>4.8203500000000002E-4</c:v>
                </c:pt>
                <c:pt idx="19198" formatCode="0.00E+00">
                  <c:v>4.3871699999999998E-4</c:v>
                </c:pt>
                <c:pt idx="19199" formatCode="0.00E+00">
                  <c:v>3.9497099999999998E-4</c:v>
                </c:pt>
                <c:pt idx="19200" formatCode="0.00E+00">
                  <c:v>3.5082499999999998E-4</c:v>
                </c:pt>
                <c:pt idx="19201" formatCode="0.00E+00">
                  <c:v>3.0631000000000001E-4</c:v>
                </c:pt>
                <c:pt idx="19202" formatCode="0.00E+00">
                  <c:v>2.6145600000000003E-4</c:v>
                </c:pt>
                <c:pt idx="19203" formatCode="0.00E+00">
                  <c:v>2.16295E-4</c:v>
                </c:pt>
                <c:pt idx="19204" formatCode="0.00E+00">
                  <c:v>1.7085700000000001E-4</c:v>
                </c:pt>
                <c:pt idx="19205" formatCode="0.00E+00">
                  <c:v>1.25174E-4</c:v>
                </c:pt>
                <c:pt idx="19206" formatCode="0.00E+00">
                  <c:v>7.9278999999999998E-5</c:v>
                </c:pt>
                <c:pt idx="19207" formatCode="0.00E+00">
                  <c:v>3.3203600000000002E-5</c:v>
                </c:pt>
                <c:pt idx="19208" formatCode="0.00E+00">
                  <c:v>-1.3019E-5</c:v>
                </c:pt>
                <c:pt idx="19209" formatCode="0.00E+00">
                  <c:v>-5.9355799999999998E-5</c:v>
                </c:pt>
                <c:pt idx="19210" formatCode="0.00E+00">
                  <c:v>-1.0577300000000001E-4</c:v>
                </c:pt>
                <c:pt idx="19211" formatCode="0.00E+00">
                  <c:v>-1.5223799999999999E-4</c:v>
                </c:pt>
                <c:pt idx="19212" formatCode="0.00E+00">
                  <c:v>-1.98715E-4</c:v>
                </c:pt>
                <c:pt idx="19213" formatCode="0.00E+00">
                  <c:v>-2.4517199999999999E-4</c:v>
                </c:pt>
                <c:pt idx="19214" formatCode="0.00E+00">
                  <c:v>-2.9157299999999999E-4</c:v>
                </c:pt>
                <c:pt idx="19215" formatCode="0.00E+00">
                  <c:v>-3.3788399999999999E-4</c:v>
                </c:pt>
                <c:pt idx="19216" formatCode="0.00E+00">
                  <c:v>-3.8407099999999999E-4</c:v>
                </c:pt>
                <c:pt idx="19217" formatCode="0.00E+00">
                  <c:v>-4.3009800000000001E-4</c:v>
                </c:pt>
                <c:pt idx="19218" formatCode="0.00E+00">
                  <c:v>-4.7593100000000002E-4</c:v>
                </c:pt>
                <c:pt idx="19219" formatCode="0.00E+00">
                  <c:v>-5.2153400000000004E-4</c:v>
                </c:pt>
                <c:pt idx="19220" formatCode="0.00E+00">
                  <c:v>-5.6687399999999998E-4</c:v>
                </c:pt>
                <c:pt idx="19221" formatCode="0.00E+00">
                  <c:v>-6.1191499999999998E-4</c:v>
                </c:pt>
                <c:pt idx="19222" formatCode="0.00E+00">
                  <c:v>-6.5662100000000003E-4</c:v>
                </c:pt>
                <c:pt idx="19223" formatCode="0.00E+00">
                  <c:v>-7.0095900000000002E-4</c:v>
                </c:pt>
                <c:pt idx="19224" formatCode="0.00E+00">
                  <c:v>-7.4489399999999996E-4</c:v>
                </c:pt>
                <c:pt idx="19225" formatCode="0.00E+00">
                  <c:v>-7.8839000000000003E-4</c:v>
                </c:pt>
                <c:pt idx="19226" formatCode="0.00E+00">
                  <c:v>-8.3141300000000003E-4</c:v>
                </c:pt>
                <c:pt idx="19227" formatCode="0.00E+00">
                  <c:v>-8.7392899999999996E-4</c:v>
                </c:pt>
                <c:pt idx="19228" formatCode="0.00E+00">
                  <c:v>-9.1590400000000005E-4</c:v>
                </c:pt>
                <c:pt idx="19229" formatCode="0.00E+00">
                  <c:v>-9.5730499999999998E-4</c:v>
                </c:pt>
                <c:pt idx="19230" formatCode="0.00E+00">
                  <c:v>-9.9809599999999997E-4</c:v>
                </c:pt>
                <c:pt idx="19231" formatCode="0.00E+00">
                  <c:v>-1.0382499999999999E-3</c:v>
                </c:pt>
                <c:pt idx="19232" formatCode="0.00E+00">
                  <c:v>-1.0777199999999999E-3</c:v>
                </c:pt>
                <c:pt idx="19233" formatCode="0.00E+00">
                  <c:v>-1.1164899999999999E-3</c:v>
                </c:pt>
                <c:pt idx="19234" formatCode="0.00E+00">
                  <c:v>-1.1545100000000001E-3</c:v>
                </c:pt>
                <c:pt idx="19235" formatCode="0.00E+00">
                  <c:v>-1.19177E-3</c:v>
                </c:pt>
                <c:pt idx="19236" formatCode="0.00E+00">
                  <c:v>-1.2282199999999999E-3</c:v>
                </c:pt>
                <c:pt idx="19237" formatCode="0.00E+00">
                  <c:v>-1.26384E-3</c:v>
                </c:pt>
                <c:pt idx="19238" formatCode="0.00E+00">
                  <c:v>-1.2986E-3</c:v>
                </c:pt>
                <c:pt idx="19239" formatCode="0.00E+00">
                  <c:v>-1.3324599999999999E-3</c:v>
                </c:pt>
                <c:pt idx="19240" formatCode="0.00E+00">
                  <c:v>-1.3653999999999999E-3</c:v>
                </c:pt>
                <c:pt idx="19241" formatCode="0.00E+00">
                  <c:v>-1.3973799999999999E-3</c:v>
                </c:pt>
                <c:pt idx="19242" formatCode="0.00E+00">
                  <c:v>-1.4283900000000001E-3</c:v>
                </c:pt>
                <c:pt idx="19243" formatCode="0.00E+00">
                  <c:v>-1.4583899999999999E-3</c:v>
                </c:pt>
                <c:pt idx="19244" formatCode="0.00E+00">
                  <c:v>-1.4873499999999999E-3</c:v>
                </c:pt>
                <c:pt idx="19245" formatCode="0.00E+00">
                  <c:v>-1.51526E-3</c:v>
                </c:pt>
                <c:pt idx="19246" formatCode="0.00E+00">
                  <c:v>-1.5420799999999999E-3</c:v>
                </c:pt>
                <c:pt idx="19247" formatCode="0.00E+00">
                  <c:v>-1.5677899999999999E-3</c:v>
                </c:pt>
                <c:pt idx="19248" formatCode="0.00E+00">
                  <c:v>-1.5923700000000001E-3</c:v>
                </c:pt>
                <c:pt idx="19249" formatCode="0.00E+00">
                  <c:v>-1.61579E-3</c:v>
                </c:pt>
                <c:pt idx="19250" formatCode="0.00E+00">
                  <c:v>-1.63803E-3</c:v>
                </c:pt>
                <c:pt idx="19251" formatCode="0.00E+00">
                  <c:v>-1.6590800000000001E-3</c:v>
                </c:pt>
                <c:pt idx="19252" formatCode="0.00E+00">
                  <c:v>-1.67891E-3</c:v>
                </c:pt>
                <c:pt idx="19253" formatCode="0.00E+00">
                  <c:v>-1.6974900000000001E-3</c:v>
                </c:pt>
                <c:pt idx="19254" formatCode="0.00E+00">
                  <c:v>-1.7148300000000001E-3</c:v>
                </c:pt>
                <c:pt idx="19255" formatCode="0.00E+00">
                  <c:v>-1.73088E-3</c:v>
                </c:pt>
                <c:pt idx="19256" formatCode="0.00E+00">
                  <c:v>-1.7456500000000001E-3</c:v>
                </c:pt>
                <c:pt idx="19257" formatCode="0.00E+00">
                  <c:v>-1.7591099999999999E-3</c:v>
                </c:pt>
                <c:pt idx="19258" formatCode="0.00E+00">
                  <c:v>-1.77125E-3</c:v>
                </c:pt>
                <c:pt idx="19259" formatCode="0.00E+00">
                  <c:v>-1.78206E-3</c:v>
                </c:pt>
                <c:pt idx="19260" formatCode="0.00E+00">
                  <c:v>-1.79152E-3</c:v>
                </c:pt>
                <c:pt idx="19261" formatCode="0.00E+00">
                  <c:v>-1.79962E-3</c:v>
                </c:pt>
                <c:pt idx="19262" formatCode="0.00E+00">
                  <c:v>-1.8063599999999999E-3</c:v>
                </c:pt>
                <c:pt idx="19263" formatCode="0.00E+00">
                  <c:v>-1.81172E-3</c:v>
                </c:pt>
                <c:pt idx="19264" formatCode="0.00E+00">
                  <c:v>-1.81569E-3</c:v>
                </c:pt>
                <c:pt idx="19265" formatCode="0.00E+00">
                  <c:v>-1.81828E-3</c:v>
                </c:pt>
                <c:pt idx="19266" formatCode="0.00E+00">
                  <c:v>-1.8194699999999999E-3</c:v>
                </c:pt>
                <c:pt idx="19267" formatCode="0.00E+00">
                  <c:v>-1.8192499999999999E-3</c:v>
                </c:pt>
                <c:pt idx="19268" formatCode="0.00E+00">
                  <c:v>-1.8176399999999999E-3</c:v>
                </c:pt>
                <c:pt idx="19269" formatCode="0.00E+00">
                  <c:v>-1.8146099999999999E-3</c:v>
                </c:pt>
                <c:pt idx="19270" formatCode="0.00E+00">
                  <c:v>-1.81018E-3</c:v>
                </c:pt>
                <c:pt idx="19271" formatCode="0.00E+00">
                  <c:v>-1.80434E-3</c:v>
                </c:pt>
                <c:pt idx="19272" formatCode="0.00E+00">
                  <c:v>-1.7970900000000001E-3</c:v>
                </c:pt>
                <c:pt idx="19273" formatCode="0.00E+00">
                  <c:v>-1.7884400000000001E-3</c:v>
                </c:pt>
                <c:pt idx="19274" formatCode="0.00E+00">
                  <c:v>-1.7784000000000001E-3</c:v>
                </c:pt>
                <c:pt idx="19275" formatCode="0.00E+00">
                  <c:v>-1.76695E-3</c:v>
                </c:pt>
                <c:pt idx="19276" formatCode="0.00E+00">
                  <c:v>-1.7541200000000001E-3</c:v>
                </c:pt>
                <c:pt idx="19277" formatCode="0.00E+00">
                  <c:v>-1.7399E-3</c:v>
                </c:pt>
                <c:pt idx="19278" formatCode="0.00E+00">
                  <c:v>-1.7243200000000001E-3</c:v>
                </c:pt>
                <c:pt idx="19279" formatCode="0.00E+00">
                  <c:v>-1.7073699999999999E-3</c:v>
                </c:pt>
                <c:pt idx="19280" formatCode="0.00E+00">
                  <c:v>-1.68906E-3</c:v>
                </c:pt>
                <c:pt idx="19281" formatCode="0.00E+00">
                  <c:v>-1.66942E-3</c:v>
                </c:pt>
                <c:pt idx="19282" formatCode="0.00E+00">
                  <c:v>-1.6484500000000001E-3</c:v>
                </c:pt>
                <c:pt idx="19283" formatCode="0.00E+00">
                  <c:v>-1.6261699999999999E-3</c:v>
                </c:pt>
                <c:pt idx="19284" formatCode="0.00E+00">
                  <c:v>-1.6025900000000001E-3</c:v>
                </c:pt>
                <c:pt idx="19285" formatCode="0.00E+00">
                  <c:v>-1.5777300000000001E-3</c:v>
                </c:pt>
                <c:pt idx="19286" formatCode="0.00E+00">
                  <c:v>-1.5516099999999999E-3</c:v>
                </c:pt>
                <c:pt idx="19287" formatCode="0.00E+00">
                  <c:v>-1.5242400000000001E-3</c:v>
                </c:pt>
                <c:pt idx="19288" formatCode="0.00E+00">
                  <c:v>-1.4956500000000001E-3</c:v>
                </c:pt>
                <c:pt idx="19289" formatCode="0.00E+00">
                  <c:v>-1.46586E-3</c:v>
                </c:pt>
                <c:pt idx="19290" formatCode="0.00E+00">
                  <c:v>-1.4348799999999999E-3</c:v>
                </c:pt>
                <c:pt idx="19291" formatCode="0.00E+00">
                  <c:v>-1.4027499999999999E-3</c:v>
                </c:pt>
                <c:pt idx="19292" formatCode="0.00E+00">
                  <c:v>-1.3694899999999999E-3</c:v>
                </c:pt>
                <c:pt idx="19293" formatCode="0.00E+00">
                  <c:v>-1.33511E-3</c:v>
                </c:pt>
                <c:pt idx="19294" formatCode="0.00E+00">
                  <c:v>-1.29966E-3</c:v>
                </c:pt>
                <c:pt idx="19295" formatCode="0.00E+00">
                  <c:v>-1.26315E-3</c:v>
                </c:pt>
                <c:pt idx="19296" formatCode="0.00E+00">
                  <c:v>-1.22562E-3</c:v>
                </c:pt>
                <c:pt idx="19297" formatCode="0.00E+00">
                  <c:v>-1.18709E-3</c:v>
                </c:pt>
                <c:pt idx="19298" formatCode="0.00E+00">
                  <c:v>-1.14759E-3</c:v>
                </c:pt>
                <c:pt idx="19299" formatCode="0.00E+00">
                  <c:v>-1.10716E-3</c:v>
                </c:pt>
                <c:pt idx="19300" formatCode="0.00E+00">
                  <c:v>-1.0658200000000001E-3</c:v>
                </c:pt>
                <c:pt idx="19301" formatCode="0.00E+00">
                  <c:v>-1.0236100000000001E-3</c:v>
                </c:pt>
                <c:pt idx="19302" formatCode="0.00E+00">
                  <c:v>-9.805599999999999E-4</c:v>
                </c:pt>
                <c:pt idx="19303" formatCode="0.00E+00">
                  <c:v>-9.3670699999999995E-4</c:v>
                </c:pt>
                <c:pt idx="19304" formatCode="0.00E+00">
                  <c:v>-8.9208400000000002E-4</c:v>
                </c:pt>
                <c:pt idx="19305" formatCode="0.00E+00">
                  <c:v>-8.4672700000000003E-4</c:v>
                </c:pt>
                <c:pt idx="19306" formatCode="0.00E+00">
                  <c:v>-8.0067300000000001E-4</c:v>
                </c:pt>
                <c:pt idx="19307" formatCode="0.00E+00">
                  <c:v>-7.5395699999999998E-4</c:v>
                </c:pt>
                <c:pt idx="19308" formatCode="0.00E+00">
                  <c:v>-7.06618E-4</c:v>
                </c:pt>
                <c:pt idx="19309" formatCode="0.00E+00">
                  <c:v>-6.5869300000000002E-4</c:v>
                </c:pt>
                <c:pt idx="19310" formatCode="0.00E+00">
                  <c:v>-6.10222E-4</c:v>
                </c:pt>
                <c:pt idx="19311" formatCode="0.00E+00">
                  <c:v>-5.6124199999999999E-4</c:v>
                </c:pt>
                <c:pt idx="19312" formatCode="0.00E+00">
                  <c:v>-5.1179399999999999E-4</c:v>
                </c:pt>
                <c:pt idx="19313" formatCode="0.00E+00">
                  <c:v>-4.6191800000000002E-4</c:v>
                </c:pt>
                <c:pt idx="19314" formatCode="0.00E+00">
                  <c:v>-4.1165400000000001E-4</c:v>
                </c:pt>
                <c:pt idx="19315" formatCode="0.00E+00">
                  <c:v>-3.61042E-4</c:v>
                </c:pt>
                <c:pt idx="19316" formatCode="0.00E+00">
                  <c:v>-3.1012500000000002E-4</c:v>
                </c:pt>
                <c:pt idx="19317" formatCode="0.00E+00">
                  <c:v>-2.5894200000000002E-4</c:v>
                </c:pt>
                <c:pt idx="19318" formatCode="0.00E+00">
                  <c:v>-2.07536E-4</c:v>
                </c:pt>
                <c:pt idx="19319" formatCode="0.00E+00">
                  <c:v>-1.5594799999999999E-4</c:v>
                </c:pt>
                <c:pt idx="19320" formatCode="0.00E+00">
                  <c:v>-1.04221E-4</c:v>
                </c:pt>
                <c:pt idx="19321" formatCode="0.00E+00">
                  <c:v>-5.2396499999999999E-5</c:v>
                </c:pt>
                <c:pt idx="19322" formatCode="0.00E+00">
                  <c:v>-5.1665799999999997E-7</c:v>
                </c:pt>
                <c:pt idx="19323" formatCode="0.00E+00">
                  <c:v>5.1376299999999998E-5</c:v>
                </c:pt>
                <c:pt idx="19324" formatCode="0.00E+00">
                  <c:v>1.0323999999999999E-4</c:v>
                </c:pt>
                <c:pt idx="19325" formatCode="0.00E+00">
                  <c:v>1.5503199999999999E-4</c:v>
                </c:pt>
                <c:pt idx="19326" formatCode="0.00E+00">
                  <c:v>2.0671099999999999E-4</c:v>
                </c:pt>
                <c:pt idx="19327" formatCode="0.00E+00">
                  <c:v>2.5823300000000002E-4</c:v>
                </c:pt>
                <c:pt idx="19328" formatCode="0.00E+00">
                  <c:v>3.0955799999999998E-4</c:v>
                </c:pt>
                <c:pt idx="19329" formatCode="0.00E+00">
                  <c:v>3.6064400000000003E-4</c:v>
                </c:pt>
                <c:pt idx="19330" formatCode="0.00E+00">
                  <c:v>4.1144800000000002E-4</c:v>
                </c:pt>
                <c:pt idx="19331" formatCode="0.00E+00">
                  <c:v>4.6192999999999999E-4</c:v>
                </c:pt>
                <c:pt idx="19332" formatCode="0.00E+00">
                  <c:v>5.1204899999999999E-4</c:v>
                </c:pt>
                <c:pt idx="19333" formatCode="0.00E+00">
                  <c:v>5.6176299999999995E-4</c:v>
                </c:pt>
                <c:pt idx="19334" formatCode="0.00E+00">
                  <c:v>6.1103299999999998E-4</c:v>
                </c:pt>
                <c:pt idx="19335" formatCode="0.00E+00">
                  <c:v>6.5981899999999997E-4</c:v>
                </c:pt>
                <c:pt idx="19336" formatCode="0.00E+00">
                  <c:v>7.0808000000000004E-4</c:v>
                </c:pt>
                <c:pt idx="19337" formatCode="0.00E+00">
                  <c:v>7.5577900000000004E-4</c:v>
                </c:pt>
                <c:pt idx="19338" formatCode="0.00E+00">
                  <c:v>8.0287499999999999E-4</c:v>
                </c:pt>
                <c:pt idx="19339" formatCode="0.00E+00">
                  <c:v>8.4933199999999995E-4</c:v>
                </c:pt>
                <c:pt idx="19340" formatCode="0.00E+00">
                  <c:v>8.9511300000000001E-4</c:v>
                </c:pt>
                <c:pt idx="19341" formatCode="0.00E+00">
                  <c:v>9.4017899999999997E-4</c:v>
                </c:pt>
                <c:pt idx="19342" formatCode="0.00E+00">
                  <c:v>9.8449499999999994E-4</c:v>
                </c:pt>
                <c:pt idx="19343" formatCode="0.00E+00">
                  <c:v>1.0280300000000001E-3</c:v>
                </c:pt>
                <c:pt idx="19344" formatCode="0.00E+00">
                  <c:v>1.0707399999999999E-3</c:v>
                </c:pt>
                <c:pt idx="19345" formatCode="0.00E+00">
                  <c:v>1.1125900000000001E-3</c:v>
                </c:pt>
                <c:pt idx="19346" formatCode="0.00E+00">
                  <c:v>1.1535600000000001E-3</c:v>
                </c:pt>
                <c:pt idx="19347" formatCode="0.00E+00">
                  <c:v>1.1936E-3</c:v>
                </c:pt>
                <c:pt idx="19348" formatCode="0.00E+00">
                  <c:v>1.2327E-3</c:v>
                </c:pt>
                <c:pt idx="19349" formatCode="0.00E+00">
                  <c:v>1.27081E-3</c:v>
                </c:pt>
                <c:pt idx="19350" formatCode="0.00E+00">
                  <c:v>1.30791E-3</c:v>
                </c:pt>
                <c:pt idx="19351" formatCode="0.00E+00">
                  <c:v>1.3439700000000001E-3</c:v>
                </c:pt>
                <c:pt idx="19352" formatCode="0.00E+00">
                  <c:v>1.3789500000000001E-3</c:v>
                </c:pt>
                <c:pt idx="19353" formatCode="0.00E+00">
                  <c:v>1.4128400000000001E-3</c:v>
                </c:pt>
                <c:pt idx="19354" formatCode="0.00E+00">
                  <c:v>1.4456E-3</c:v>
                </c:pt>
                <c:pt idx="19355" formatCode="0.00E+00">
                  <c:v>1.47722E-3</c:v>
                </c:pt>
                <c:pt idx="19356" formatCode="0.00E+00">
                  <c:v>1.5076600000000001E-3</c:v>
                </c:pt>
                <c:pt idx="19357" formatCode="0.00E+00">
                  <c:v>1.5368999999999999E-3</c:v>
                </c:pt>
                <c:pt idx="19358" formatCode="0.00E+00">
                  <c:v>1.56493E-3</c:v>
                </c:pt>
                <c:pt idx="19359" formatCode="0.00E+00">
                  <c:v>1.5917100000000001E-3</c:v>
                </c:pt>
                <c:pt idx="19360" formatCode="0.00E+00">
                  <c:v>1.6172300000000001E-3</c:v>
                </c:pt>
                <c:pt idx="19361" formatCode="0.00E+00">
                  <c:v>1.6414800000000001E-3</c:v>
                </c:pt>
                <c:pt idx="19362" formatCode="0.00E+00">
                  <c:v>1.66442E-3</c:v>
                </c:pt>
                <c:pt idx="19363" formatCode="0.00E+00">
                  <c:v>1.6860600000000001E-3</c:v>
                </c:pt>
                <c:pt idx="19364" formatCode="0.00E+00">
                  <c:v>1.7063600000000001E-3</c:v>
                </c:pt>
                <c:pt idx="19365" formatCode="0.00E+00">
                  <c:v>1.72532E-3</c:v>
                </c:pt>
                <c:pt idx="19366" formatCode="0.00E+00">
                  <c:v>1.74292E-3</c:v>
                </c:pt>
                <c:pt idx="19367" formatCode="0.00E+00">
                  <c:v>1.7591499999999999E-3</c:v>
                </c:pt>
                <c:pt idx="19368" formatCode="0.00E+00">
                  <c:v>1.774E-3</c:v>
                </c:pt>
                <c:pt idx="19369" formatCode="0.00E+00">
                  <c:v>1.78746E-3</c:v>
                </c:pt>
                <c:pt idx="19370" formatCode="0.00E+00">
                  <c:v>1.79952E-3</c:v>
                </c:pt>
                <c:pt idx="19371" formatCode="0.00E+00">
                  <c:v>1.8101700000000001E-3</c:v>
                </c:pt>
                <c:pt idx="19372" formatCode="0.00E+00">
                  <c:v>1.81941E-3</c:v>
                </c:pt>
                <c:pt idx="19373" formatCode="0.00E+00">
                  <c:v>1.82723E-3</c:v>
                </c:pt>
                <c:pt idx="19374" formatCode="0.00E+00">
                  <c:v>1.8336299999999999E-3</c:v>
                </c:pt>
                <c:pt idx="19375" formatCode="0.00E+00">
                  <c:v>1.8385999999999999E-3</c:v>
                </c:pt>
                <c:pt idx="19376" formatCode="0.00E+00">
                  <c:v>1.8421500000000001E-3</c:v>
                </c:pt>
                <c:pt idx="19377" formatCode="0.00E+00">
                  <c:v>1.8442700000000001E-3</c:v>
                </c:pt>
                <c:pt idx="19378" formatCode="0.00E+00">
                  <c:v>1.8449600000000001E-3</c:v>
                </c:pt>
                <c:pt idx="19379" formatCode="0.00E+00">
                  <c:v>1.8442300000000001E-3</c:v>
                </c:pt>
                <c:pt idx="19380" formatCode="0.00E+00">
                  <c:v>1.8420800000000001E-3</c:v>
                </c:pt>
                <c:pt idx="19381" formatCode="0.00E+00">
                  <c:v>1.83851E-3</c:v>
                </c:pt>
                <c:pt idx="19382" formatCode="0.00E+00">
                  <c:v>1.8335300000000001E-3</c:v>
                </c:pt>
                <c:pt idx="19383" formatCode="0.00E+00">
                  <c:v>1.82715E-3</c:v>
                </c:pt>
                <c:pt idx="19384" formatCode="0.00E+00">
                  <c:v>1.8193700000000001E-3</c:v>
                </c:pt>
                <c:pt idx="19385" formatCode="0.00E+00">
                  <c:v>1.8102000000000001E-3</c:v>
                </c:pt>
                <c:pt idx="19386" formatCode="0.00E+00">
                  <c:v>1.7996500000000001E-3</c:v>
                </c:pt>
                <c:pt idx="19387" formatCode="0.00E+00">
                  <c:v>1.7877399999999999E-3</c:v>
                </c:pt>
                <c:pt idx="19388" formatCode="0.00E+00">
                  <c:v>1.77447E-3</c:v>
                </c:pt>
                <c:pt idx="19389" formatCode="0.00E+00">
                  <c:v>1.7598500000000001E-3</c:v>
                </c:pt>
                <c:pt idx="19390" formatCode="0.00E+00">
                  <c:v>1.74391E-3</c:v>
                </c:pt>
                <c:pt idx="19391" formatCode="0.00E+00">
                  <c:v>1.7266600000000001E-3</c:v>
                </c:pt>
                <c:pt idx="19392" formatCode="0.00E+00">
                  <c:v>1.7081100000000001E-3</c:v>
                </c:pt>
                <c:pt idx="19393" formatCode="0.00E+00">
                  <c:v>1.6882900000000001E-3</c:v>
                </c:pt>
                <c:pt idx="19394" formatCode="0.00E+00">
                  <c:v>1.6672E-3</c:v>
                </c:pt>
                <c:pt idx="19395" formatCode="0.00E+00">
                  <c:v>1.6448700000000001E-3</c:v>
                </c:pt>
                <c:pt idx="19396" formatCode="0.00E+00">
                  <c:v>1.6213200000000001E-3</c:v>
                </c:pt>
                <c:pt idx="19397" formatCode="0.00E+00">
                  <c:v>1.5965700000000001E-3</c:v>
                </c:pt>
                <c:pt idx="19398" formatCode="0.00E+00">
                  <c:v>1.5706400000000001E-3</c:v>
                </c:pt>
                <c:pt idx="19399" formatCode="0.00E+00">
                  <c:v>1.5435500000000001E-3</c:v>
                </c:pt>
                <c:pt idx="19400" formatCode="0.00E+00">
                  <c:v>1.5153300000000001E-3</c:v>
                </c:pt>
                <c:pt idx="19401" formatCode="0.00E+00">
                  <c:v>1.4860100000000001E-3</c:v>
                </c:pt>
                <c:pt idx="19402" formatCode="0.00E+00">
                  <c:v>1.4556E-3</c:v>
                </c:pt>
                <c:pt idx="19403" formatCode="0.00E+00">
                  <c:v>1.42414E-3</c:v>
                </c:pt>
                <c:pt idx="19404" formatCode="0.00E+00">
                  <c:v>1.3916499999999999E-3</c:v>
                </c:pt>
                <c:pt idx="19405" formatCode="0.00E+00">
                  <c:v>1.35815E-3</c:v>
                </c:pt>
                <c:pt idx="19406" formatCode="0.00E+00">
                  <c:v>1.32369E-3</c:v>
                </c:pt>
                <c:pt idx="19407" formatCode="0.00E+00">
                  <c:v>1.28827E-3</c:v>
                </c:pt>
                <c:pt idx="19408" formatCode="0.00E+00">
                  <c:v>1.2519499999999999E-3</c:v>
                </c:pt>
                <c:pt idx="19409" formatCode="0.00E+00">
                  <c:v>1.21473E-3</c:v>
                </c:pt>
                <c:pt idx="19410" formatCode="0.00E+00">
                  <c:v>1.1766700000000001E-3</c:v>
                </c:pt>
                <c:pt idx="19411" formatCode="0.00E+00">
                  <c:v>1.1377799999999999E-3</c:v>
                </c:pt>
                <c:pt idx="19412" formatCode="0.00E+00">
                  <c:v>1.0980899999999999E-3</c:v>
                </c:pt>
                <c:pt idx="19413" formatCode="0.00E+00">
                  <c:v>1.05765E-3</c:v>
                </c:pt>
                <c:pt idx="19414" formatCode="0.00E+00">
                  <c:v>1.0164900000000001E-3</c:v>
                </c:pt>
                <c:pt idx="19415" formatCode="0.00E+00">
                  <c:v>9.7462600000000003E-4</c:v>
                </c:pt>
                <c:pt idx="19416" formatCode="0.00E+00">
                  <c:v>9.3210600000000004E-4</c:v>
                </c:pt>
                <c:pt idx="19417" formatCode="0.00E+00">
                  <c:v>8.8896099999999996E-4</c:v>
                </c:pt>
                <c:pt idx="19418" formatCode="0.00E+00">
                  <c:v>8.45224E-4</c:v>
                </c:pt>
                <c:pt idx="19419" formatCode="0.00E+00">
                  <c:v>8.0093099999999995E-4</c:v>
                </c:pt>
                <c:pt idx="19420" formatCode="0.00E+00">
                  <c:v>7.5611700000000005E-4</c:v>
                </c:pt>
                <c:pt idx="19421" formatCode="0.00E+00">
                  <c:v>7.1081599999999997E-4</c:v>
                </c:pt>
                <c:pt idx="19422" formatCode="0.00E+00">
                  <c:v>6.6506400000000004E-4</c:v>
                </c:pt>
                <c:pt idx="19423" formatCode="0.00E+00">
                  <c:v>6.1889699999999998E-4</c:v>
                </c:pt>
                <c:pt idx="19424" formatCode="0.00E+00">
                  <c:v>5.7235000000000001E-4</c:v>
                </c:pt>
                <c:pt idx="19425" formatCode="0.00E+00">
                  <c:v>5.2545999999999995E-4</c:v>
                </c:pt>
                <c:pt idx="19426" formatCode="0.00E+00">
                  <c:v>4.7826299999999998E-4</c:v>
                </c:pt>
                <c:pt idx="19427" formatCode="0.00E+00">
                  <c:v>4.3079400000000002E-4</c:v>
                </c:pt>
                <c:pt idx="19428" formatCode="0.00E+00">
                  <c:v>3.8309100000000001E-4</c:v>
                </c:pt>
                <c:pt idx="19429" formatCode="0.00E+00">
                  <c:v>3.3518900000000001E-4</c:v>
                </c:pt>
                <c:pt idx="19430" formatCode="0.00E+00">
                  <c:v>2.8712399999999998E-4</c:v>
                </c:pt>
                <c:pt idx="19431" formatCode="0.00E+00">
                  <c:v>2.3893300000000001E-4</c:v>
                </c:pt>
                <c:pt idx="19432" formatCode="0.00E+00">
                  <c:v>1.90652E-4</c:v>
                </c:pt>
                <c:pt idx="19433" formatCode="0.00E+00">
                  <c:v>1.4231700000000001E-4</c:v>
                </c:pt>
                <c:pt idx="19434" formatCode="0.00E+00">
                  <c:v>9.3964100000000004E-5</c:v>
                </c:pt>
                <c:pt idx="19435" formatCode="0.00E+00">
                  <c:v>4.56293E-5</c:v>
                </c:pt>
                <c:pt idx="19436" formatCode="0.00E+00">
                  <c:v>-2.65201E-6</c:v>
                </c:pt>
                <c:pt idx="19437" formatCode="0.00E+00">
                  <c:v>-5.0844100000000003E-5</c:v>
                </c:pt>
                <c:pt idx="19438" formatCode="0.00E+00">
                  <c:v>-9.8911800000000004E-5</c:v>
                </c:pt>
                <c:pt idx="19439" formatCode="0.00E+00">
                  <c:v>-1.4682000000000001E-4</c:v>
                </c:pt>
                <c:pt idx="19440" formatCode="0.00E+00">
                  <c:v>-1.94534E-4</c:v>
                </c:pt>
                <c:pt idx="19441" formatCode="0.00E+00">
                  <c:v>-2.42019E-4</c:v>
                </c:pt>
                <c:pt idx="19442" formatCode="0.00E+00">
                  <c:v>-2.8924099999999998E-4</c:v>
                </c:pt>
                <c:pt idx="19443" formatCode="0.00E+00">
                  <c:v>-3.3616599999999999E-4</c:v>
                </c:pt>
                <c:pt idx="19444" formatCode="0.00E+00">
                  <c:v>-3.8276100000000002E-4</c:v>
                </c:pt>
                <c:pt idx="19445" formatCode="0.00E+00">
                  <c:v>-4.2899300000000002E-4</c:v>
                </c:pt>
                <c:pt idx="19446" formatCode="0.00E+00">
                  <c:v>-4.74828E-4</c:v>
                </c:pt>
                <c:pt idx="19447" formatCode="0.00E+00">
                  <c:v>-5.2023499999999997E-4</c:v>
                </c:pt>
                <c:pt idx="19448" formatCode="0.00E+00">
                  <c:v>-5.65181E-4</c:v>
                </c:pt>
                <c:pt idx="19449" formatCode="0.00E+00">
                  <c:v>-6.0963599999999999E-4</c:v>
                </c:pt>
                <c:pt idx="19450" formatCode="0.00E+00">
                  <c:v>-6.5356799999999999E-4</c:v>
                </c:pt>
                <c:pt idx="19451" formatCode="0.00E+00">
                  <c:v>-6.9694699999999995E-4</c:v>
                </c:pt>
                <c:pt idx="19452" formatCode="0.00E+00">
                  <c:v>-7.3974299999999995E-4</c:v>
                </c:pt>
                <c:pt idx="19453" formatCode="0.00E+00">
                  <c:v>-7.8192699999999997E-4</c:v>
                </c:pt>
                <c:pt idx="19454" formatCode="0.00E+00">
                  <c:v>-8.2346999999999997E-4</c:v>
                </c:pt>
                <c:pt idx="19455" formatCode="0.00E+00">
                  <c:v>-8.6434299999999995E-4</c:v>
                </c:pt>
                <c:pt idx="19456" formatCode="0.00E+00">
                  <c:v>-9.0452000000000002E-4</c:v>
                </c:pt>
                <c:pt idx="19457" formatCode="0.00E+00">
                  <c:v>-9.4397299999999997E-4</c:v>
                </c:pt>
                <c:pt idx="19458" formatCode="0.00E+00">
                  <c:v>-9.8267499999999991E-4</c:v>
                </c:pt>
                <c:pt idx="19459" formatCode="0.00E+00">
                  <c:v>-1.0206E-3</c:v>
                </c:pt>
                <c:pt idx="19460" formatCode="0.00E+00">
                  <c:v>-1.05773E-3</c:v>
                </c:pt>
                <c:pt idx="19461" formatCode="0.00E+00">
                  <c:v>-1.09403E-3</c:v>
                </c:pt>
                <c:pt idx="19462" formatCode="0.00E+00">
                  <c:v>-1.12948E-3</c:v>
                </c:pt>
                <c:pt idx="19463" formatCode="0.00E+00">
                  <c:v>-1.16406E-3</c:v>
                </c:pt>
                <c:pt idx="19464" formatCode="0.00E+00">
                  <c:v>-1.1977400000000001E-3</c:v>
                </c:pt>
                <c:pt idx="19465" formatCode="0.00E+00">
                  <c:v>-1.23051E-3</c:v>
                </c:pt>
                <c:pt idx="19466" formatCode="0.00E+00">
                  <c:v>-1.26234E-3</c:v>
                </c:pt>
                <c:pt idx="19467" formatCode="0.00E+00">
                  <c:v>-1.2932099999999999E-3</c:v>
                </c:pt>
                <c:pt idx="19468" formatCode="0.00E+00">
                  <c:v>-1.3231E-3</c:v>
                </c:pt>
                <c:pt idx="19469" formatCode="0.00E+00">
                  <c:v>-1.3519999999999999E-3</c:v>
                </c:pt>
                <c:pt idx="19470" formatCode="0.00E+00">
                  <c:v>-1.3798899999999999E-3</c:v>
                </c:pt>
                <c:pt idx="19471" formatCode="0.00E+00">
                  <c:v>-1.4067400000000001E-3</c:v>
                </c:pt>
                <c:pt idx="19472" formatCode="0.00E+00">
                  <c:v>-1.4325500000000001E-3</c:v>
                </c:pt>
                <c:pt idx="19473" formatCode="0.00E+00">
                  <c:v>-1.45729E-3</c:v>
                </c:pt>
                <c:pt idx="19474" formatCode="0.00E+00">
                  <c:v>-1.4809599999999999E-3</c:v>
                </c:pt>
                <c:pt idx="19475" formatCode="0.00E+00">
                  <c:v>-1.5035300000000001E-3</c:v>
                </c:pt>
                <c:pt idx="19476" formatCode="0.00E+00">
                  <c:v>-1.5250000000000001E-3</c:v>
                </c:pt>
                <c:pt idx="19477" formatCode="0.00E+00">
                  <c:v>-1.54535E-3</c:v>
                </c:pt>
                <c:pt idx="19478" formatCode="0.00E+00">
                  <c:v>-1.5645699999999999E-3</c:v>
                </c:pt>
                <c:pt idx="19479" formatCode="0.00E+00">
                  <c:v>-1.5826499999999999E-3</c:v>
                </c:pt>
                <c:pt idx="19480" formatCode="0.00E+00">
                  <c:v>-1.59957E-3</c:v>
                </c:pt>
                <c:pt idx="19481" formatCode="0.00E+00">
                  <c:v>-1.61534E-3</c:v>
                </c:pt>
                <c:pt idx="19482" formatCode="0.00E+00">
                  <c:v>-1.6299400000000001E-3</c:v>
                </c:pt>
                <c:pt idx="19483" formatCode="0.00E+00">
                  <c:v>-1.6433699999999999E-3</c:v>
                </c:pt>
                <c:pt idx="19484" formatCode="0.00E+00">
                  <c:v>-1.6556100000000001E-3</c:v>
                </c:pt>
                <c:pt idx="19485" formatCode="0.00E+00">
                  <c:v>-1.6666599999999999E-3</c:v>
                </c:pt>
                <c:pt idx="19486" formatCode="0.00E+00">
                  <c:v>-1.6765199999999999E-3</c:v>
                </c:pt>
                <c:pt idx="19487" formatCode="0.00E+00">
                  <c:v>-1.6851699999999999E-3</c:v>
                </c:pt>
                <c:pt idx="19488" formatCode="0.00E+00">
                  <c:v>-1.6926300000000001E-3</c:v>
                </c:pt>
                <c:pt idx="19489" formatCode="0.00E+00">
                  <c:v>-1.6988800000000001E-3</c:v>
                </c:pt>
                <c:pt idx="19490" formatCode="0.00E+00">
                  <c:v>-1.70392E-3</c:v>
                </c:pt>
                <c:pt idx="19491" formatCode="0.00E+00">
                  <c:v>-1.70776E-3</c:v>
                </c:pt>
                <c:pt idx="19492" formatCode="0.00E+00">
                  <c:v>-1.7103800000000001E-3</c:v>
                </c:pt>
                <c:pt idx="19493" formatCode="0.00E+00">
                  <c:v>-1.7118000000000001E-3</c:v>
                </c:pt>
                <c:pt idx="19494" formatCode="0.00E+00">
                  <c:v>-1.7120099999999999E-3</c:v>
                </c:pt>
                <c:pt idx="19495" formatCode="0.00E+00">
                  <c:v>-1.71101E-3</c:v>
                </c:pt>
                <c:pt idx="19496" formatCode="0.00E+00">
                  <c:v>-1.7088100000000001E-3</c:v>
                </c:pt>
                <c:pt idx="19497" formatCode="0.00E+00">
                  <c:v>-1.7054100000000001E-3</c:v>
                </c:pt>
                <c:pt idx="19498" formatCode="0.00E+00">
                  <c:v>-1.70082E-3</c:v>
                </c:pt>
                <c:pt idx="19499" formatCode="0.00E+00">
                  <c:v>-1.6950299999999999E-3</c:v>
                </c:pt>
                <c:pt idx="19500" formatCode="0.00E+00">
                  <c:v>-1.6880599999999999E-3</c:v>
                </c:pt>
                <c:pt idx="19501" formatCode="0.00E+00">
                  <c:v>-1.6799199999999999E-3</c:v>
                </c:pt>
                <c:pt idx="19502" formatCode="0.00E+00">
                  <c:v>-1.6705999999999999E-3</c:v>
                </c:pt>
                <c:pt idx="19503" formatCode="0.00E+00">
                  <c:v>-1.66012E-3</c:v>
                </c:pt>
                <c:pt idx="19504" formatCode="0.00E+00">
                  <c:v>-1.6484900000000001E-3</c:v>
                </c:pt>
                <c:pt idx="19505" formatCode="0.00E+00">
                  <c:v>-1.6357100000000001E-3</c:v>
                </c:pt>
                <c:pt idx="19506" formatCode="0.00E+00">
                  <c:v>-1.6218000000000001E-3</c:v>
                </c:pt>
                <c:pt idx="19507" formatCode="0.00E+00">
                  <c:v>-1.60677E-3</c:v>
                </c:pt>
                <c:pt idx="19508" formatCode="0.00E+00">
                  <c:v>-1.5906200000000001E-3</c:v>
                </c:pt>
                <c:pt idx="19509" formatCode="0.00E+00">
                  <c:v>-1.5733800000000001E-3</c:v>
                </c:pt>
                <c:pt idx="19510" formatCode="0.00E+00">
                  <c:v>-1.5550500000000001E-3</c:v>
                </c:pt>
                <c:pt idx="19511" formatCode="0.00E+00">
                  <c:v>-1.53564E-3</c:v>
                </c:pt>
                <c:pt idx="19512" formatCode="0.00E+00">
                  <c:v>-1.5151800000000001E-3</c:v>
                </c:pt>
                <c:pt idx="19513" formatCode="0.00E+00">
                  <c:v>-1.4936800000000001E-3</c:v>
                </c:pt>
                <c:pt idx="19514" formatCode="0.00E+00">
                  <c:v>-1.4711500000000001E-3</c:v>
                </c:pt>
                <c:pt idx="19515" formatCode="0.00E+00">
                  <c:v>-1.4476000000000001E-3</c:v>
                </c:pt>
                <c:pt idx="19516" formatCode="0.00E+00">
                  <c:v>-1.42307E-3</c:v>
                </c:pt>
                <c:pt idx="19517" formatCode="0.00E+00">
                  <c:v>-1.3975599999999999E-3</c:v>
                </c:pt>
                <c:pt idx="19518" formatCode="0.00E+00">
                  <c:v>-1.37108E-3</c:v>
                </c:pt>
                <c:pt idx="19519" formatCode="0.00E+00">
                  <c:v>-1.3436699999999999E-3</c:v>
                </c:pt>
                <c:pt idx="19520" formatCode="0.00E+00">
                  <c:v>-1.3153399999999999E-3</c:v>
                </c:pt>
                <c:pt idx="19521" formatCode="0.00E+00">
                  <c:v>-1.28611E-3</c:v>
                </c:pt>
                <c:pt idx="19522" formatCode="0.00E+00">
                  <c:v>-1.256E-3</c:v>
                </c:pt>
                <c:pt idx="19523" formatCode="0.00E+00">
                  <c:v>-1.22503E-3</c:v>
                </c:pt>
                <c:pt idx="19524" formatCode="0.00E+00">
                  <c:v>-1.19322E-3</c:v>
                </c:pt>
                <c:pt idx="19525" formatCode="0.00E+00">
                  <c:v>-1.16059E-3</c:v>
                </c:pt>
                <c:pt idx="19526" formatCode="0.00E+00">
                  <c:v>-1.12717E-3</c:v>
                </c:pt>
                <c:pt idx="19527" formatCode="0.00E+00">
                  <c:v>-1.0929900000000001E-3</c:v>
                </c:pt>
                <c:pt idx="19528" formatCode="0.00E+00">
                  <c:v>-1.05805E-3</c:v>
                </c:pt>
                <c:pt idx="19529" formatCode="0.00E+00">
                  <c:v>-1.02239E-3</c:v>
                </c:pt>
                <c:pt idx="19530" formatCode="0.00E+00">
                  <c:v>-9.8603800000000006E-4</c:v>
                </c:pt>
                <c:pt idx="19531" formatCode="0.00E+00">
                  <c:v>-9.4900900000000001E-4</c:v>
                </c:pt>
                <c:pt idx="19532" formatCode="0.00E+00">
                  <c:v>-9.1133200000000005E-4</c:v>
                </c:pt>
                <c:pt idx="19533" formatCode="0.00E+00">
                  <c:v>-8.7303299999999995E-4</c:v>
                </c:pt>
                <c:pt idx="19534" formatCode="0.00E+00">
                  <c:v>-8.3413699999999999E-4</c:v>
                </c:pt>
                <c:pt idx="19535" formatCode="0.00E+00">
                  <c:v>-7.9467199999999996E-4</c:v>
                </c:pt>
                <c:pt idx="19536" formatCode="0.00E+00">
                  <c:v>-7.5466300000000004E-4</c:v>
                </c:pt>
                <c:pt idx="19537" formatCode="0.00E+00">
                  <c:v>-7.1413900000000003E-4</c:v>
                </c:pt>
                <c:pt idx="19538" formatCode="0.00E+00">
                  <c:v>-6.7312700000000004E-4</c:v>
                </c:pt>
                <c:pt idx="19539" formatCode="0.00E+00">
                  <c:v>-6.3165400000000005E-4</c:v>
                </c:pt>
                <c:pt idx="19540" formatCode="0.00E+00">
                  <c:v>-5.8974899999999998E-4</c:v>
                </c:pt>
                <c:pt idx="19541" formatCode="0.00E+00">
                  <c:v>-5.4743999999999995E-4</c:v>
                </c:pt>
                <c:pt idx="19542" formatCode="0.00E+00">
                  <c:v>-5.0475699999999999E-4</c:v>
                </c:pt>
                <c:pt idx="19543" formatCode="0.00E+00">
                  <c:v>-4.6172699999999999E-4</c:v>
                </c:pt>
                <c:pt idx="19544" formatCode="0.00E+00">
                  <c:v>-4.1837999999999999E-4</c:v>
                </c:pt>
                <c:pt idx="19545" formatCode="0.00E+00">
                  <c:v>-3.7474600000000002E-4</c:v>
                </c:pt>
                <c:pt idx="19546" formatCode="0.00E+00">
                  <c:v>-3.30854E-4</c:v>
                </c:pt>
                <c:pt idx="19547" formatCode="0.00E+00">
                  <c:v>-2.8673400000000002E-4</c:v>
                </c:pt>
                <c:pt idx="19548" formatCode="0.00E+00">
                  <c:v>-2.4241599999999999E-4</c:v>
                </c:pt>
                <c:pt idx="19549" formatCode="0.00E+00">
                  <c:v>-1.9793100000000001E-4</c:v>
                </c:pt>
                <c:pt idx="19550" formatCode="0.00E+00">
                  <c:v>-1.53308E-4</c:v>
                </c:pt>
                <c:pt idx="19551" formatCode="0.00E+00">
                  <c:v>-1.08578E-4</c:v>
                </c:pt>
                <c:pt idx="19552" formatCode="0.00E+00">
                  <c:v>-6.3771599999999998E-5</c:v>
                </c:pt>
                <c:pt idx="19553" formatCode="0.00E+00">
                  <c:v>-1.89194E-5</c:v>
                </c:pt>
                <c:pt idx="19554" formatCode="0.00E+00">
                  <c:v>2.5948E-5</c:v>
                </c:pt>
                <c:pt idx="19555" formatCode="0.00E+00">
                  <c:v>7.0799900000000006E-5</c:v>
                </c:pt>
                <c:pt idx="19556" formatCode="0.00E+00">
                  <c:v>1.15605E-4</c:v>
                </c:pt>
                <c:pt idx="19557" formatCode="0.00E+00">
                  <c:v>1.6033399999999999E-4</c:v>
                </c:pt>
                <c:pt idx="19558" formatCode="0.00E+00">
                  <c:v>2.04954E-4</c:v>
                </c:pt>
                <c:pt idx="19559" formatCode="0.00E+00">
                  <c:v>2.4943600000000002E-4</c:v>
                </c:pt>
                <c:pt idx="19560" formatCode="0.00E+00">
                  <c:v>2.93749E-4</c:v>
                </c:pt>
                <c:pt idx="19561" formatCode="0.00E+00">
                  <c:v>3.3786100000000001E-4</c:v>
                </c:pt>
                <c:pt idx="19562" formatCode="0.00E+00">
                  <c:v>3.81744E-4</c:v>
                </c:pt>
                <c:pt idx="19563" formatCode="0.00E+00">
                  <c:v>4.2536499999999998E-4</c:v>
                </c:pt>
                <c:pt idx="19564" formatCode="0.00E+00">
                  <c:v>4.6869400000000002E-4</c:v>
                </c:pt>
                <c:pt idx="19565" formatCode="0.00E+00">
                  <c:v>5.1170299999999996E-4</c:v>
                </c:pt>
                <c:pt idx="19566" formatCode="0.00E+00">
                  <c:v>5.5436000000000005E-4</c:v>
                </c:pt>
                <c:pt idx="19567" formatCode="0.00E+00">
                  <c:v>5.9663499999999998E-4</c:v>
                </c:pt>
                <c:pt idx="19568" formatCode="0.00E+00">
                  <c:v>6.3849899999999995E-4</c:v>
                </c:pt>
                <c:pt idx="19569" formatCode="0.00E+00">
                  <c:v>6.7992300000000003E-4</c:v>
                </c:pt>
                <c:pt idx="19570" formatCode="0.00E+00">
                  <c:v>7.2087799999999999E-4</c:v>
                </c:pt>
                <c:pt idx="19571" formatCode="0.00E+00">
                  <c:v>7.61333E-4</c:v>
                </c:pt>
                <c:pt idx="19572" formatCode="0.00E+00">
                  <c:v>8.0126199999999996E-4</c:v>
                </c:pt>
                <c:pt idx="19573" formatCode="0.00E+00">
                  <c:v>8.4063400000000004E-4</c:v>
                </c:pt>
                <c:pt idx="19574" formatCode="0.00E+00">
                  <c:v>8.7942300000000005E-4</c:v>
                </c:pt>
                <c:pt idx="19575" formatCode="0.00E+00">
                  <c:v>9.1760099999999999E-4</c:v>
                </c:pt>
                <c:pt idx="19576" formatCode="0.00E+00">
                  <c:v>9.5514000000000005E-4</c:v>
                </c:pt>
                <c:pt idx="19577" formatCode="0.00E+00">
                  <c:v>9.9201299999999992E-4</c:v>
                </c:pt>
                <c:pt idx="19578" formatCode="0.00E+00">
                  <c:v>1.02819E-3</c:v>
                </c:pt>
                <c:pt idx="19579" formatCode="0.00E+00">
                  <c:v>1.0636599999999999E-3</c:v>
                </c:pt>
                <c:pt idx="19580" formatCode="0.00E+00">
                  <c:v>1.09837E-3</c:v>
                </c:pt>
                <c:pt idx="19581" formatCode="0.00E+00">
                  <c:v>1.13232E-3</c:v>
                </c:pt>
                <c:pt idx="19582" formatCode="0.00E+00">
                  <c:v>1.16547E-3</c:v>
                </c:pt>
                <c:pt idx="19583" formatCode="0.00E+00">
                  <c:v>1.1978100000000001E-3</c:v>
                </c:pt>
                <c:pt idx="19584" formatCode="0.00E+00">
                  <c:v>1.2293E-3</c:v>
                </c:pt>
                <c:pt idx="19585" formatCode="0.00E+00">
                  <c:v>1.25993E-3</c:v>
                </c:pt>
                <c:pt idx="19586" formatCode="0.00E+00">
                  <c:v>1.2896699999999999E-3</c:v>
                </c:pt>
                <c:pt idx="19587" formatCode="0.00E+00">
                  <c:v>1.3184900000000001E-3</c:v>
                </c:pt>
                <c:pt idx="19588" formatCode="0.00E+00">
                  <c:v>1.34639E-3</c:v>
                </c:pt>
                <c:pt idx="19589" formatCode="0.00E+00">
                  <c:v>1.3733300000000001E-3</c:v>
                </c:pt>
                <c:pt idx="19590" formatCode="0.00E+00">
                  <c:v>1.3992900000000001E-3</c:v>
                </c:pt>
                <c:pt idx="19591" formatCode="0.00E+00">
                  <c:v>1.42427E-3</c:v>
                </c:pt>
                <c:pt idx="19592" formatCode="0.00E+00">
                  <c:v>1.44823E-3</c:v>
                </c:pt>
                <c:pt idx="19593" formatCode="0.00E+00">
                  <c:v>1.4711500000000001E-3</c:v>
                </c:pt>
                <c:pt idx="19594" formatCode="0.00E+00">
                  <c:v>1.49303E-3</c:v>
                </c:pt>
                <c:pt idx="19595" formatCode="0.00E+00">
                  <c:v>1.51385E-3</c:v>
                </c:pt>
                <c:pt idx="19596" formatCode="0.00E+00">
                  <c:v>1.5335800000000001E-3</c:v>
                </c:pt>
                <c:pt idx="19597" formatCode="0.00E+00">
                  <c:v>1.55221E-3</c:v>
                </c:pt>
                <c:pt idx="19598" formatCode="0.00E+00">
                  <c:v>1.5697300000000001E-3</c:v>
                </c:pt>
                <c:pt idx="19599" formatCode="0.00E+00">
                  <c:v>1.5861200000000001E-3</c:v>
                </c:pt>
                <c:pt idx="19600" formatCode="0.00E+00">
                  <c:v>1.60137E-3</c:v>
                </c:pt>
                <c:pt idx="19601" formatCode="0.00E+00">
                  <c:v>1.6154699999999999E-3</c:v>
                </c:pt>
                <c:pt idx="19602" formatCode="0.00E+00">
                  <c:v>1.6284100000000001E-3</c:v>
                </c:pt>
                <c:pt idx="19603" formatCode="0.00E+00">
                  <c:v>1.6401600000000001E-3</c:v>
                </c:pt>
                <c:pt idx="19604" formatCode="0.00E+00">
                  <c:v>1.6507399999999999E-3</c:v>
                </c:pt>
                <c:pt idx="19605" formatCode="0.00E+00">
                  <c:v>1.66011E-3</c:v>
                </c:pt>
                <c:pt idx="19606" formatCode="0.00E+00">
                  <c:v>1.6682800000000001E-3</c:v>
                </c:pt>
                <c:pt idx="19607" formatCode="0.00E+00">
                  <c:v>1.6752399999999999E-3</c:v>
                </c:pt>
                <c:pt idx="19608" formatCode="0.00E+00">
                  <c:v>1.68099E-3</c:v>
                </c:pt>
                <c:pt idx="19609" formatCode="0.00E+00">
                  <c:v>1.6854999999999999E-3</c:v>
                </c:pt>
                <c:pt idx="19610" formatCode="0.00E+00">
                  <c:v>1.6887899999999999E-3</c:v>
                </c:pt>
                <c:pt idx="19611" formatCode="0.00E+00">
                  <c:v>1.69085E-3</c:v>
                </c:pt>
                <c:pt idx="19612" formatCode="0.00E+00">
                  <c:v>1.6916699999999999E-3</c:v>
                </c:pt>
                <c:pt idx="19613" formatCode="0.00E+00">
                  <c:v>1.69125E-3</c:v>
                </c:pt>
                <c:pt idx="19614" formatCode="0.00E+00">
                  <c:v>1.6895899999999999E-3</c:v>
                </c:pt>
                <c:pt idx="19615" formatCode="0.00E+00">
                  <c:v>1.68669E-3</c:v>
                </c:pt>
                <c:pt idx="19616" formatCode="0.00E+00">
                  <c:v>1.6825399999999999E-3</c:v>
                </c:pt>
                <c:pt idx="19617" formatCode="0.00E+00">
                  <c:v>1.67716E-3</c:v>
                </c:pt>
                <c:pt idx="19618" formatCode="0.00E+00">
                  <c:v>1.67055E-3</c:v>
                </c:pt>
                <c:pt idx="19619" formatCode="0.00E+00">
                  <c:v>1.6627E-3</c:v>
                </c:pt>
                <c:pt idx="19620" formatCode="0.00E+00">
                  <c:v>1.65362E-3</c:v>
                </c:pt>
                <c:pt idx="19621" formatCode="0.00E+00">
                  <c:v>1.64331E-3</c:v>
                </c:pt>
                <c:pt idx="19622" formatCode="0.00E+00">
                  <c:v>1.6317899999999999E-3</c:v>
                </c:pt>
                <c:pt idx="19623" formatCode="0.00E+00">
                  <c:v>1.6190499999999999E-3</c:v>
                </c:pt>
                <c:pt idx="19624" formatCode="0.00E+00">
                  <c:v>1.6051100000000001E-3</c:v>
                </c:pt>
                <c:pt idx="19625" formatCode="0.00E+00">
                  <c:v>1.58998E-3</c:v>
                </c:pt>
                <c:pt idx="19626" formatCode="0.00E+00">
                  <c:v>1.5736599999999999E-3</c:v>
                </c:pt>
                <c:pt idx="19627" formatCode="0.00E+00">
                  <c:v>1.5561699999999999E-3</c:v>
                </c:pt>
                <c:pt idx="19628" formatCode="0.00E+00">
                  <c:v>1.5375199999999999E-3</c:v>
                </c:pt>
                <c:pt idx="19629" formatCode="0.00E+00">
                  <c:v>1.51771E-3</c:v>
                </c:pt>
                <c:pt idx="19630" formatCode="0.00E+00">
                  <c:v>1.4967699999999999E-3</c:v>
                </c:pt>
                <c:pt idx="19631" formatCode="0.00E+00">
                  <c:v>1.4747E-3</c:v>
                </c:pt>
                <c:pt idx="19632" formatCode="0.00E+00">
                  <c:v>1.4515299999999999E-3</c:v>
                </c:pt>
                <c:pt idx="19633" formatCode="0.00E+00">
                  <c:v>1.42727E-3</c:v>
                </c:pt>
                <c:pt idx="19634" formatCode="0.00E+00">
                  <c:v>1.40193E-3</c:v>
                </c:pt>
                <c:pt idx="19635" formatCode="0.00E+00">
                  <c:v>1.37553E-3</c:v>
                </c:pt>
                <c:pt idx="19636" formatCode="0.00E+00">
                  <c:v>1.3481000000000001E-3</c:v>
                </c:pt>
                <c:pt idx="19637" formatCode="0.00E+00">
                  <c:v>1.31964E-3</c:v>
                </c:pt>
                <c:pt idx="19638" formatCode="0.00E+00">
                  <c:v>1.2901900000000001E-3</c:v>
                </c:pt>
                <c:pt idx="19639" formatCode="0.00E+00">
                  <c:v>1.2597699999999999E-3</c:v>
                </c:pt>
                <c:pt idx="19640" formatCode="0.00E+00">
                  <c:v>1.2283800000000001E-3</c:v>
                </c:pt>
                <c:pt idx="19641" formatCode="0.00E+00">
                  <c:v>1.19607E-3</c:v>
                </c:pt>
                <c:pt idx="19642" formatCode="0.00E+00">
                  <c:v>1.1628400000000001E-3</c:v>
                </c:pt>
                <c:pt idx="19643" formatCode="0.00E+00">
                  <c:v>1.1287300000000001E-3</c:v>
                </c:pt>
                <c:pt idx="19644" formatCode="0.00E+00">
                  <c:v>1.09377E-3</c:v>
                </c:pt>
                <c:pt idx="19645" formatCode="0.00E+00">
                  <c:v>1.0579599999999999E-3</c:v>
                </c:pt>
                <c:pt idx="19646" formatCode="0.00E+00">
                  <c:v>1.0213500000000001E-3</c:v>
                </c:pt>
                <c:pt idx="19647" formatCode="0.00E+00">
                  <c:v>9.8396300000000003E-4</c:v>
                </c:pt>
                <c:pt idx="19648" formatCode="0.00E+00">
                  <c:v>9.4582100000000001E-4</c:v>
                </c:pt>
                <c:pt idx="19649" formatCode="0.00E+00">
                  <c:v>9.0695399999999996E-4</c:v>
                </c:pt>
                <c:pt idx="19650" formatCode="0.00E+00">
                  <c:v>8.6739300000000005E-4</c:v>
                </c:pt>
                <c:pt idx="19651" formatCode="0.00E+00">
                  <c:v>8.2716599999999995E-4</c:v>
                </c:pt>
                <c:pt idx="19652" formatCode="0.00E+00">
                  <c:v>7.8630400000000004E-4</c:v>
                </c:pt>
                <c:pt idx="19653" formatCode="0.00E+00">
                  <c:v>7.4483800000000005E-4</c:v>
                </c:pt>
                <c:pt idx="19654" formatCode="0.00E+00">
                  <c:v>7.0279900000000005E-4</c:v>
                </c:pt>
                <c:pt idx="19655" formatCode="0.00E+00">
                  <c:v>6.6021899999999998E-4</c:v>
                </c:pt>
                <c:pt idx="19656" formatCode="0.00E+00">
                  <c:v>6.1713100000000004E-4</c:v>
                </c:pt>
                <c:pt idx="19657" formatCode="0.00E+00">
                  <c:v>5.7356599999999996E-4</c:v>
                </c:pt>
                <c:pt idx="19658" formatCode="0.00E+00">
                  <c:v>5.2955899999999998E-4</c:v>
                </c:pt>
                <c:pt idx="19659" formatCode="0.00E+00">
                  <c:v>4.85143E-4</c:v>
                </c:pt>
                <c:pt idx="19660" formatCode="0.00E+00">
                  <c:v>4.4035199999999997E-4</c:v>
                </c:pt>
                <c:pt idx="19661" formatCode="0.00E+00">
                  <c:v>3.9522E-4</c:v>
                </c:pt>
                <c:pt idx="19662" formatCode="0.00E+00">
                  <c:v>3.4978299999999999E-4</c:v>
                </c:pt>
                <c:pt idx="19663" formatCode="0.00E+00">
                  <c:v>3.0407500000000001E-4</c:v>
                </c:pt>
                <c:pt idx="19664" formatCode="0.00E+00">
                  <c:v>2.5813099999999999E-4</c:v>
                </c:pt>
                <c:pt idx="19665" formatCode="0.00E+00">
                  <c:v>2.1198699999999999E-4</c:v>
                </c:pt>
                <c:pt idx="19666" formatCode="0.00E+00">
                  <c:v>1.6567799999999999E-4</c:v>
                </c:pt>
                <c:pt idx="19667" formatCode="0.00E+00">
                  <c:v>1.1924100000000001E-4</c:v>
                </c:pt>
                <c:pt idx="19668" formatCode="0.00E+00">
                  <c:v>7.2711200000000003E-5</c:v>
                </c:pt>
                <c:pt idx="19669" formatCode="0.00E+00">
                  <c:v>2.6125199999999998E-5</c:v>
                </c:pt>
                <c:pt idx="19670" formatCode="0.00E+00">
                  <c:v>-2.0480799999999999E-5</c:v>
                </c:pt>
                <c:pt idx="19671" formatCode="0.00E+00">
                  <c:v>-6.7070700000000001E-5</c:v>
                </c:pt>
                <c:pt idx="19672" formatCode="0.00E+00">
                  <c:v>-1.13608E-4</c:v>
                </c:pt>
                <c:pt idx="19673" formatCode="0.00E+00">
                  <c:v>-1.60056E-4</c:v>
                </c:pt>
                <c:pt idx="19674" formatCode="0.00E+00">
                  <c:v>-2.0638000000000001E-4</c:v>
                </c:pt>
                <c:pt idx="19675" formatCode="0.00E+00">
                  <c:v>-2.5254200000000002E-4</c:v>
                </c:pt>
                <c:pt idx="19676" formatCode="0.00E+00">
                  <c:v>-2.9850599999999998E-4</c:v>
                </c:pt>
                <c:pt idx="19677" formatCode="0.00E+00">
                  <c:v>-3.44237E-4</c:v>
                </c:pt>
                <c:pt idx="19678" formatCode="0.00E+00">
                  <c:v>-3.8969800000000001E-4</c:v>
                </c:pt>
                <c:pt idx="19679" formatCode="0.00E+00">
                  <c:v>-4.34855E-4</c:v>
                </c:pt>
                <c:pt idx="19680" formatCode="0.00E+00">
                  <c:v>-4.7967099999999998E-4</c:v>
                </c:pt>
                <c:pt idx="19681" formatCode="0.00E+00">
                  <c:v>-5.2411099999999996E-4</c:v>
                </c:pt>
                <c:pt idx="19682" formatCode="0.00E+00">
                  <c:v>-5.6813999999999996E-4</c:v>
                </c:pt>
                <c:pt idx="19683" formatCode="0.00E+00">
                  <c:v>-6.1172500000000003E-4</c:v>
                </c:pt>
                <c:pt idx="19684" formatCode="0.00E+00">
                  <c:v>-6.5483000000000002E-4</c:v>
                </c:pt>
                <c:pt idx="19685" formatCode="0.00E+00">
                  <c:v>-6.9742100000000004E-4</c:v>
                </c:pt>
                <c:pt idx="19686" formatCode="0.00E+00">
                  <c:v>-7.3946600000000004E-4</c:v>
                </c:pt>
                <c:pt idx="19687" formatCode="0.00E+00">
                  <c:v>-7.8093100000000001E-4</c:v>
                </c:pt>
                <c:pt idx="19688" formatCode="0.00E+00">
                  <c:v>-8.2178299999999998E-4</c:v>
                </c:pt>
                <c:pt idx="19689" formatCode="0.00E+00">
                  <c:v>-8.6199099999999999E-4</c:v>
                </c:pt>
                <c:pt idx="19690" formatCode="0.00E+00">
                  <c:v>-9.0152299999999999E-4</c:v>
                </c:pt>
                <c:pt idx="19691" formatCode="0.00E+00">
                  <c:v>-9.4034700000000001E-4</c:v>
                </c:pt>
                <c:pt idx="19692" formatCode="0.00E+00">
                  <c:v>-9.7843400000000003E-4</c:v>
                </c:pt>
                <c:pt idx="19693" formatCode="0.00E+00">
                  <c:v>-1.0157499999999999E-3</c:v>
                </c:pt>
                <c:pt idx="19694" formatCode="0.00E+00">
                  <c:v>-1.0522800000000001E-3</c:v>
                </c:pt>
                <c:pt idx="19695" formatCode="0.00E+00">
                  <c:v>-1.08797E-3</c:v>
                </c:pt>
                <c:pt idx="19696" formatCode="0.00E+00">
                  <c:v>-1.1228200000000001E-3</c:v>
                </c:pt>
                <c:pt idx="19697" formatCode="0.00E+00">
                  <c:v>-1.15678E-3</c:v>
                </c:pt>
                <c:pt idx="19698" formatCode="0.00E+00">
                  <c:v>-1.18984E-3</c:v>
                </c:pt>
                <c:pt idx="19699" formatCode="0.00E+00">
                  <c:v>-1.22196E-3</c:v>
                </c:pt>
                <c:pt idx="19700" formatCode="0.00E+00">
                  <c:v>-1.2531300000000001E-3</c:v>
                </c:pt>
                <c:pt idx="19701" formatCode="0.00E+00">
                  <c:v>-1.28331E-3</c:v>
                </c:pt>
                <c:pt idx="19702" formatCode="0.00E+00">
                  <c:v>-1.3124899999999999E-3</c:v>
                </c:pt>
                <c:pt idx="19703" formatCode="0.00E+00">
                  <c:v>-1.3406399999999999E-3</c:v>
                </c:pt>
                <c:pt idx="19704" formatCode="0.00E+00">
                  <c:v>-1.3677400000000001E-3</c:v>
                </c:pt>
                <c:pt idx="19705" formatCode="0.00E+00">
                  <c:v>-1.3937699999999999E-3</c:v>
                </c:pt>
                <c:pt idx="19706" formatCode="0.00E+00">
                  <c:v>-1.4187099999999999E-3</c:v>
                </c:pt>
                <c:pt idx="19707" formatCode="0.00E+00">
                  <c:v>-1.44254E-3</c:v>
                </c:pt>
                <c:pt idx="19708" formatCode="0.00E+00">
                  <c:v>-1.46524E-3</c:v>
                </c:pt>
                <c:pt idx="19709" formatCode="0.00E+00">
                  <c:v>-1.4867999999999999E-3</c:v>
                </c:pt>
                <c:pt idx="19710" formatCode="0.00E+00">
                  <c:v>-1.5072E-3</c:v>
                </c:pt>
                <c:pt idx="19711" formatCode="0.00E+00">
                  <c:v>-1.5264199999999999E-3</c:v>
                </c:pt>
                <c:pt idx="19712" formatCode="0.00E+00">
                  <c:v>-1.5444499999999999E-3</c:v>
                </c:pt>
                <c:pt idx="19713" formatCode="0.00E+00">
                  <c:v>-1.56128E-3</c:v>
                </c:pt>
                <c:pt idx="19714" formatCode="0.00E+00">
                  <c:v>-1.5768900000000001E-3</c:v>
                </c:pt>
                <c:pt idx="19715" formatCode="0.00E+00">
                  <c:v>-1.59128E-3</c:v>
                </c:pt>
                <c:pt idx="19716" formatCode="0.00E+00">
                  <c:v>-1.60443E-3</c:v>
                </c:pt>
                <c:pt idx="19717" formatCode="0.00E+00">
                  <c:v>-1.61633E-3</c:v>
                </c:pt>
                <c:pt idx="19718" formatCode="0.00E+00">
                  <c:v>-1.6269800000000001E-3</c:v>
                </c:pt>
                <c:pt idx="19719" formatCode="0.00E+00">
                  <c:v>-1.6363599999999999E-3</c:v>
                </c:pt>
                <c:pt idx="19720" formatCode="0.00E+00">
                  <c:v>-1.64448E-3</c:v>
                </c:pt>
                <c:pt idx="19721" formatCode="0.00E+00">
                  <c:v>-1.6513299999999999E-3</c:v>
                </c:pt>
                <c:pt idx="19722" formatCode="0.00E+00">
                  <c:v>-1.6569E-3</c:v>
                </c:pt>
                <c:pt idx="19723" formatCode="0.00E+00">
                  <c:v>-1.6611900000000001E-3</c:v>
                </c:pt>
                <c:pt idx="19724" formatCode="0.00E+00">
                  <c:v>-1.6641900000000001E-3</c:v>
                </c:pt>
                <c:pt idx="19725" formatCode="0.00E+00">
                  <c:v>-1.66592E-3</c:v>
                </c:pt>
                <c:pt idx="19726" formatCode="0.00E+00">
                  <c:v>-1.66636E-3</c:v>
                </c:pt>
                <c:pt idx="19727" formatCode="0.00E+00">
                  <c:v>-1.6655299999999999E-3</c:v>
                </c:pt>
                <c:pt idx="19728" formatCode="0.00E+00">
                  <c:v>-1.6634099999999999E-3</c:v>
                </c:pt>
                <c:pt idx="19729" formatCode="0.00E+00">
                  <c:v>-1.6600199999999999E-3</c:v>
                </c:pt>
                <c:pt idx="19730" formatCode="0.00E+00">
                  <c:v>-1.65536E-3</c:v>
                </c:pt>
                <c:pt idx="19731" formatCode="0.00E+00">
                  <c:v>-1.6494400000000001E-3</c:v>
                </c:pt>
                <c:pt idx="19732" formatCode="0.00E+00">
                  <c:v>-1.64226E-3</c:v>
                </c:pt>
                <c:pt idx="19733" formatCode="0.00E+00">
                  <c:v>-1.63382E-3</c:v>
                </c:pt>
                <c:pt idx="19734" formatCode="0.00E+00">
                  <c:v>-1.62415E-3</c:v>
                </c:pt>
                <c:pt idx="19735" formatCode="0.00E+00">
                  <c:v>-1.6132399999999999E-3</c:v>
                </c:pt>
                <c:pt idx="19736" formatCode="0.00E+00">
                  <c:v>-1.60111E-3</c:v>
                </c:pt>
                <c:pt idx="19737" formatCode="0.00E+00">
                  <c:v>-1.58778E-3</c:v>
                </c:pt>
                <c:pt idx="19738" formatCode="0.00E+00">
                  <c:v>-1.5732400000000001E-3</c:v>
                </c:pt>
                <c:pt idx="19739" formatCode="0.00E+00">
                  <c:v>-1.55752E-3</c:v>
                </c:pt>
                <c:pt idx="19740" formatCode="0.00E+00">
                  <c:v>-1.5406300000000001E-3</c:v>
                </c:pt>
                <c:pt idx="19741" formatCode="0.00E+00">
                  <c:v>-1.5225900000000001E-3</c:v>
                </c:pt>
                <c:pt idx="19742" formatCode="0.00E+00">
                  <c:v>-1.5034099999999999E-3</c:v>
                </c:pt>
                <c:pt idx="19743" formatCode="0.00E+00">
                  <c:v>-1.4831099999999999E-3</c:v>
                </c:pt>
                <c:pt idx="19744" formatCode="0.00E+00">
                  <c:v>-1.4617E-3</c:v>
                </c:pt>
                <c:pt idx="19745" formatCode="0.00E+00">
                  <c:v>-1.43921E-3</c:v>
                </c:pt>
                <c:pt idx="19746" formatCode="0.00E+00">
                  <c:v>-1.41566E-3</c:v>
                </c:pt>
                <c:pt idx="19747" formatCode="0.00E+00">
                  <c:v>-1.3910699999999999E-3</c:v>
                </c:pt>
                <c:pt idx="19748" formatCode="0.00E+00">
                  <c:v>-1.36545E-3</c:v>
                </c:pt>
                <c:pt idx="19749" formatCode="0.00E+00">
                  <c:v>-1.33884E-3</c:v>
                </c:pt>
                <c:pt idx="19750" formatCode="0.00E+00">
                  <c:v>-1.3112499999999999E-3</c:v>
                </c:pt>
                <c:pt idx="19751" formatCode="0.00E+00">
                  <c:v>-1.2826999999999999E-3</c:v>
                </c:pt>
                <c:pt idx="19752" formatCode="0.00E+00">
                  <c:v>-1.2532299999999999E-3</c:v>
                </c:pt>
                <c:pt idx="19753" formatCode="0.00E+00">
                  <c:v>-1.2228600000000001E-3</c:v>
                </c:pt>
                <c:pt idx="19754" formatCode="0.00E+00">
                  <c:v>-1.1915999999999999E-3</c:v>
                </c:pt>
                <c:pt idx="19755" formatCode="0.00E+00">
                  <c:v>-1.1594999999999999E-3</c:v>
                </c:pt>
                <c:pt idx="19756" formatCode="0.00E+00">
                  <c:v>-1.1265699999999999E-3</c:v>
                </c:pt>
                <c:pt idx="19757" formatCode="0.00E+00">
                  <c:v>-1.09285E-3</c:v>
                </c:pt>
                <c:pt idx="19758" formatCode="0.00E+00">
                  <c:v>-1.05835E-3</c:v>
                </c:pt>
                <c:pt idx="19759" formatCode="0.00E+00">
                  <c:v>-1.02312E-3</c:v>
                </c:pt>
                <c:pt idx="19760" formatCode="0.00E+00">
                  <c:v>-9.8717899999999992E-4</c:v>
                </c:pt>
                <c:pt idx="19761" formatCode="0.00E+00">
                  <c:v>-9.5055699999999999E-4</c:v>
                </c:pt>
                <c:pt idx="19762" formatCode="0.00E+00">
                  <c:v>-9.1328399999999999E-4</c:v>
                </c:pt>
                <c:pt idx="19763" formatCode="0.00E+00">
                  <c:v>-8.7539200000000001E-4</c:v>
                </c:pt>
                <c:pt idx="19764" formatCode="0.00E+00">
                  <c:v>-8.3691099999999997E-4</c:v>
                </c:pt>
                <c:pt idx="19765" formatCode="0.00E+00">
                  <c:v>-7.9787300000000005E-4</c:v>
                </c:pt>
                <c:pt idx="19766" formatCode="0.00E+00">
                  <c:v>-7.5830899999999998E-4</c:v>
                </c:pt>
                <c:pt idx="19767" formatCode="0.00E+00">
                  <c:v>-7.1825199999999995E-4</c:v>
                </c:pt>
                <c:pt idx="19768" formatCode="0.00E+00">
                  <c:v>-6.7773400000000004E-4</c:v>
                </c:pt>
                <c:pt idx="19769" formatCode="0.00E+00">
                  <c:v>-6.36788E-4</c:v>
                </c:pt>
                <c:pt idx="19770" formatCode="0.00E+00">
                  <c:v>-5.9544600000000002E-4</c:v>
                </c:pt>
                <c:pt idx="19771" formatCode="0.00E+00">
                  <c:v>-5.5374099999999996E-4</c:v>
                </c:pt>
                <c:pt idx="19772" formatCode="0.00E+00">
                  <c:v>-5.1170700000000003E-4</c:v>
                </c:pt>
                <c:pt idx="19773" formatCode="0.00E+00">
                  <c:v>-4.69378E-4</c:v>
                </c:pt>
                <c:pt idx="19774" formatCode="0.00E+00">
                  <c:v>-4.2678600000000002E-4</c:v>
                </c:pt>
                <c:pt idx="19775" formatCode="0.00E+00">
                  <c:v>-3.8396399999999999E-4</c:v>
                </c:pt>
                <c:pt idx="19776" formatCode="0.00E+00">
                  <c:v>-3.4094799999999999E-4</c:v>
                </c:pt>
                <c:pt idx="19777" formatCode="0.00E+00">
                  <c:v>-2.9776999999999999E-4</c:v>
                </c:pt>
                <c:pt idx="19778" formatCode="0.00E+00">
                  <c:v>-2.5446399999999998E-4</c:v>
                </c:pt>
                <c:pt idx="19779" formatCode="0.00E+00">
                  <c:v>-2.1106400000000001E-4</c:v>
                </c:pt>
                <c:pt idx="19780" formatCode="0.00E+00">
                  <c:v>-1.67603E-4</c:v>
                </c:pt>
                <c:pt idx="19781" formatCode="0.00E+00">
                  <c:v>-1.24115E-4</c:v>
                </c:pt>
                <c:pt idx="19782" formatCode="0.00E+00">
                  <c:v>-8.0632999999999999E-5</c:v>
                </c:pt>
                <c:pt idx="19783" formatCode="0.00E+00">
                  <c:v>-3.7190300000000002E-5</c:v>
                </c:pt>
                <c:pt idx="19784" formatCode="0.00E+00">
                  <c:v>6.1800899999999996E-6</c:v>
                </c:pt>
                <c:pt idx="19785" formatCode="0.00E+00">
                  <c:v>4.9445199999999999E-5</c:v>
                </c:pt>
                <c:pt idx="19786" formatCode="0.00E+00">
                  <c:v>9.2572300000000001E-5</c:v>
                </c:pt>
                <c:pt idx="19787" formatCode="0.00E+00">
                  <c:v>1.3552900000000001E-4</c:v>
                </c:pt>
                <c:pt idx="19788" formatCode="0.00E+00">
                  <c:v>1.78283E-4</c:v>
                </c:pt>
                <c:pt idx="19789" formatCode="0.00E+00">
                  <c:v>2.2080299999999999E-4</c:v>
                </c:pt>
                <c:pt idx="19790" formatCode="0.00E+00">
                  <c:v>2.6305700000000003E-4</c:v>
                </c:pt>
                <c:pt idx="19791" formatCode="0.00E+00">
                  <c:v>3.0501399999999999E-4</c:v>
                </c:pt>
                <c:pt idx="19792" formatCode="0.00E+00">
                  <c:v>3.4664299999999999E-4</c:v>
                </c:pt>
                <c:pt idx="19793" formatCode="0.00E+00">
                  <c:v>3.87914E-4</c:v>
                </c:pt>
                <c:pt idx="19794" formatCode="0.00E+00">
                  <c:v>4.2879600000000001E-4</c:v>
                </c:pt>
                <c:pt idx="19795" formatCode="0.00E+00">
                  <c:v>4.6925999999999999E-4</c:v>
                </c:pt>
                <c:pt idx="19796" formatCode="0.00E+00">
                  <c:v>5.0927800000000005E-4</c:v>
                </c:pt>
                <c:pt idx="19797" formatCode="0.00E+00">
                  <c:v>5.4881899999999998E-4</c:v>
                </c:pt>
                <c:pt idx="19798" formatCode="0.00E+00">
                  <c:v>5.8785700000000001E-4</c:v>
                </c:pt>
                <c:pt idx="19799" formatCode="0.00E+00">
                  <c:v>6.2636300000000001E-4</c:v>
                </c:pt>
                <c:pt idx="19800" formatCode="0.00E+00">
                  <c:v>6.64311E-4</c:v>
                </c:pt>
                <c:pt idx="19801" formatCode="0.00E+00">
                  <c:v>7.0167299999999999E-4</c:v>
                </c:pt>
                <c:pt idx="19802" formatCode="0.00E+00">
                  <c:v>7.3842500000000002E-4</c:v>
                </c:pt>
                <c:pt idx="19803" formatCode="0.00E+00">
                  <c:v>7.7453899999999998E-4</c:v>
                </c:pt>
                <c:pt idx="19804" formatCode="0.00E+00">
                  <c:v>8.0999299999999995E-4</c:v>
                </c:pt>
                <c:pt idx="19805" formatCode="0.00E+00">
                  <c:v>8.4476099999999997E-4</c:v>
                </c:pt>
                <c:pt idx="19806" formatCode="0.00E+00">
                  <c:v>8.7881999999999999E-4</c:v>
                </c:pt>
                <c:pt idx="19807" formatCode="0.00E+00">
                  <c:v>9.1214699999999998E-4</c:v>
                </c:pt>
                <c:pt idx="19808" formatCode="0.00E+00">
                  <c:v>9.4472000000000002E-4</c:v>
                </c:pt>
                <c:pt idx="19809" formatCode="0.00E+00">
                  <c:v>9.76518E-4</c:v>
                </c:pt>
                <c:pt idx="19810" formatCode="0.00E+00">
                  <c:v>1.00752E-3</c:v>
                </c:pt>
                <c:pt idx="19811" formatCode="0.00E+00">
                  <c:v>1.0376999999999999E-3</c:v>
                </c:pt>
                <c:pt idx="19812" formatCode="0.00E+00">
                  <c:v>1.0670499999999999E-3</c:v>
                </c:pt>
                <c:pt idx="19813" formatCode="0.00E+00">
                  <c:v>1.09555E-3</c:v>
                </c:pt>
                <c:pt idx="19814" formatCode="0.00E+00">
                  <c:v>1.1231699999999999E-3</c:v>
                </c:pt>
                <c:pt idx="19815" formatCode="0.00E+00">
                  <c:v>1.1498999999999999E-3</c:v>
                </c:pt>
                <c:pt idx="19816" formatCode="0.00E+00">
                  <c:v>1.1757200000000001E-3</c:v>
                </c:pt>
                <c:pt idx="19817" formatCode="0.00E+00">
                  <c:v>1.2006300000000001E-3</c:v>
                </c:pt>
                <c:pt idx="19818" formatCode="0.00E+00">
                  <c:v>1.22459E-3</c:v>
                </c:pt>
                <c:pt idx="19819" formatCode="0.00E+00">
                  <c:v>1.2476099999999999E-3</c:v>
                </c:pt>
                <c:pt idx="19820" formatCode="0.00E+00">
                  <c:v>1.2696599999999999E-3</c:v>
                </c:pt>
                <c:pt idx="19821" formatCode="0.00E+00">
                  <c:v>1.2907299999999999E-3</c:v>
                </c:pt>
                <c:pt idx="19822" formatCode="0.00E+00">
                  <c:v>1.3108099999999999E-3</c:v>
                </c:pt>
                <c:pt idx="19823" formatCode="0.00E+00">
                  <c:v>1.3299E-3</c:v>
                </c:pt>
                <c:pt idx="19824" formatCode="0.00E+00">
                  <c:v>1.34797E-3</c:v>
                </c:pt>
                <c:pt idx="19825" formatCode="0.00E+00">
                  <c:v>1.36502E-3</c:v>
                </c:pt>
                <c:pt idx="19826" formatCode="0.00E+00">
                  <c:v>1.38105E-3</c:v>
                </c:pt>
                <c:pt idx="19827" formatCode="0.00E+00">
                  <c:v>1.3960400000000001E-3</c:v>
                </c:pt>
                <c:pt idx="19828" formatCode="0.00E+00">
                  <c:v>1.4099799999999999E-3</c:v>
                </c:pt>
                <c:pt idx="19829" formatCode="0.00E+00">
                  <c:v>1.4228699999999999E-3</c:v>
                </c:pt>
                <c:pt idx="19830" formatCode="0.00E+00">
                  <c:v>1.4347100000000001E-3</c:v>
                </c:pt>
                <c:pt idx="19831" formatCode="0.00E+00">
                  <c:v>1.44549E-3</c:v>
                </c:pt>
                <c:pt idx="19832" formatCode="0.00E+00">
                  <c:v>1.45521E-3</c:v>
                </c:pt>
                <c:pt idx="19833" formatCode="0.00E+00">
                  <c:v>1.46385E-3</c:v>
                </c:pt>
                <c:pt idx="19834" formatCode="0.00E+00">
                  <c:v>1.4714299999999999E-3</c:v>
                </c:pt>
                <c:pt idx="19835" formatCode="0.00E+00">
                  <c:v>1.4779299999999999E-3</c:v>
                </c:pt>
                <c:pt idx="19836" formatCode="0.00E+00">
                  <c:v>1.4833699999999999E-3</c:v>
                </c:pt>
                <c:pt idx="19837" formatCode="0.00E+00">
                  <c:v>1.48773E-3</c:v>
                </c:pt>
                <c:pt idx="19838" formatCode="0.00E+00">
                  <c:v>1.49102E-3</c:v>
                </c:pt>
                <c:pt idx="19839" formatCode="0.00E+00">
                  <c:v>1.4932400000000001E-3</c:v>
                </c:pt>
                <c:pt idx="19840" formatCode="0.00E+00">
                  <c:v>1.49439E-3</c:v>
                </c:pt>
                <c:pt idx="19841" formatCode="0.00E+00">
                  <c:v>1.4944699999999999E-3</c:v>
                </c:pt>
                <c:pt idx="19842" formatCode="0.00E+00">
                  <c:v>1.4934900000000001E-3</c:v>
                </c:pt>
                <c:pt idx="19843" formatCode="0.00E+00">
                  <c:v>1.49146E-3</c:v>
                </c:pt>
                <c:pt idx="19844" formatCode="0.00E+00">
                  <c:v>1.4883699999999999E-3</c:v>
                </c:pt>
                <c:pt idx="19845" formatCode="0.00E+00">
                  <c:v>1.48424E-3</c:v>
                </c:pt>
                <c:pt idx="19846" formatCode="0.00E+00">
                  <c:v>1.4790700000000001E-3</c:v>
                </c:pt>
                <c:pt idx="19847" formatCode="0.00E+00">
                  <c:v>1.4728600000000001E-3</c:v>
                </c:pt>
                <c:pt idx="19848" formatCode="0.00E+00">
                  <c:v>1.4656300000000001E-3</c:v>
                </c:pt>
                <c:pt idx="19849" formatCode="0.00E+00">
                  <c:v>1.45739E-3</c:v>
                </c:pt>
                <c:pt idx="19850" formatCode="0.00E+00">
                  <c:v>1.4481299999999999E-3</c:v>
                </c:pt>
                <c:pt idx="19851" formatCode="0.00E+00">
                  <c:v>1.4378800000000001E-3</c:v>
                </c:pt>
                <c:pt idx="19852" formatCode="0.00E+00">
                  <c:v>1.4266400000000001E-3</c:v>
                </c:pt>
                <c:pt idx="19853" formatCode="0.00E+00">
                  <c:v>1.41442E-3</c:v>
                </c:pt>
                <c:pt idx="19854" formatCode="0.00E+00">
                  <c:v>1.40124E-3</c:v>
                </c:pt>
                <c:pt idx="19855" formatCode="0.00E+00">
                  <c:v>1.38711E-3</c:v>
                </c:pt>
                <c:pt idx="19856" formatCode="0.00E+00">
                  <c:v>1.37203E-3</c:v>
                </c:pt>
                <c:pt idx="19857" formatCode="0.00E+00">
                  <c:v>1.35603E-3</c:v>
                </c:pt>
                <c:pt idx="19858" formatCode="0.00E+00">
                  <c:v>1.3391200000000001E-3</c:v>
                </c:pt>
                <c:pt idx="19859" formatCode="0.00E+00">
                  <c:v>1.32131E-3</c:v>
                </c:pt>
                <c:pt idx="19860" formatCode="0.00E+00">
                  <c:v>1.30262E-3</c:v>
                </c:pt>
                <c:pt idx="19861" formatCode="0.00E+00">
                  <c:v>1.2830599999999999E-3</c:v>
                </c:pt>
                <c:pt idx="19862" formatCode="0.00E+00">
                  <c:v>1.2626499999999999E-3</c:v>
                </c:pt>
                <c:pt idx="19863" formatCode="0.00E+00">
                  <c:v>1.2413999999999999E-3</c:v>
                </c:pt>
                <c:pt idx="19864" formatCode="0.00E+00">
                  <c:v>1.21933E-3</c:v>
                </c:pt>
                <c:pt idx="19865" formatCode="0.00E+00">
                  <c:v>1.19647E-3</c:v>
                </c:pt>
                <c:pt idx="19866" formatCode="0.00E+00">
                  <c:v>1.17282E-3</c:v>
                </c:pt>
                <c:pt idx="19867" formatCode="0.00E+00">
                  <c:v>1.1484100000000001E-3</c:v>
                </c:pt>
                <c:pt idx="19868" formatCode="0.00E+00">
                  <c:v>1.1232499999999999E-3</c:v>
                </c:pt>
                <c:pt idx="19869" formatCode="0.00E+00">
                  <c:v>1.0973599999999999E-3</c:v>
                </c:pt>
                <c:pt idx="19870" formatCode="0.00E+00">
                  <c:v>1.07077E-3</c:v>
                </c:pt>
                <c:pt idx="19871" formatCode="0.00E+00">
                  <c:v>1.04349E-3</c:v>
                </c:pt>
                <c:pt idx="19872" formatCode="0.00E+00">
                  <c:v>1.01555E-3</c:v>
                </c:pt>
                <c:pt idx="19873" formatCode="0.00E+00">
                  <c:v>9.8695199999999992E-4</c:v>
                </c:pt>
                <c:pt idx="19874" formatCode="0.00E+00">
                  <c:v>9.57733E-4</c:v>
                </c:pt>
                <c:pt idx="19875" formatCode="0.00E+00">
                  <c:v>9.2791E-4</c:v>
                </c:pt>
                <c:pt idx="19876" formatCode="0.00E+00">
                  <c:v>8.9750500000000005E-4</c:v>
                </c:pt>
                <c:pt idx="19877" formatCode="0.00E+00">
                  <c:v>8.6653800000000003E-4</c:v>
                </c:pt>
                <c:pt idx="19878" formatCode="0.00E+00">
                  <c:v>8.3503199999999998E-4</c:v>
                </c:pt>
                <c:pt idx="19879" formatCode="0.00E+00">
                  <c:v>8.0301000000000005E-4</c:v>
                </c:pt>
                <c:pt idx="19880" formatCode="0.00E+00">
                  <c:v>7.7049300000000002E-4</c:v>
                </c:pt>
                <c:pt idx="19881" formatCode="0.00E+00">
                  <c:v>7.3750599999999997E-4</c:v>
                </c:pt>
                <c:pt idx="19882" formatCode="0.00E+00">
                  <c:v>7.0407E-4</c:v>
                </c:pt>
                <c:pt idx="19883" formatCode="0.00E+00">
                  <c:v>6.7020999999999997E-4</c:v>
                </c:pt>
                <c:pt idx="19884" formatCode="0.00E+00">
                  <c:v>6.35948E-4</c:v>
                </c:pt>
                <c:pt idx="19885" formatCode="0.00E+00">
                  <c:v>6.0130700000000004E-4</c:v>
                </c:pt>
                <c:pt idx="19886" formatCode="0.00E+00">
                  <c:v>5.6631300000000004E-4</c:v>
                </c:pt>
                <c:pt idx="19887" formatCode="0.00E+00">
                  <c:v>5.3098900000000005E-4</c:v>
                </c:pt>
                <c:pt idx="19888" formatCode="0.00E+00">
                  <c:v>4.95358E-4</c:v>
                </c:pt>
                <c:pt idx="19889" formatCode="0.00E+00">
                  <c:v>4.5944399999999999E-4</c:v>
                </c:pt>
                <c:pt idx="19890" formatCode="0.00E+00">
                  <c:v>4.23273E-4</c:v>
                </c:pt>
                <c:pt idx="19891" formatCode="0.00E+00">
                  <c:v>3.8686800000000001E-4</c:v>
                </c:pt>
                <c:pt idx="19892" formatCode="0.00E+00">
                  <c:v>3.5025399999999998E-4</c:v>
                </c:pt>
                <c:pt idx="19893" formatCode="0.00E+00">
                  <c:v>3.1345599999999999E-4</c:v>
                </c:pt>
                <c:pt idx="19894" formatCode="0.00E+00">
                  <c:v>2.7649599999999999E-4</c:v>
                </c:pt>
                <c:pt idx="19895" formatCode="0.00E+00">
                  <c:v>2.3940100000000001E-4</c:v>
                </c:pt>
                <c:pt idx="19896" formatCode="0.00E+00">
                  <c:v>2.0219500000000001E-4</c:v>
                </c:pt>
                <c:pt idx="19897" formatCode="0.00E+00">
                  <c:v>1.64902E-4</c:v>
                </c:pt>
                <c:pt idx="19898" formatCode="0.00E+00">
                  <c:v>1.2754800000000001E-4</c:v>
                </c:pt>
                <c:pt idx="19899" formatCode="0.00E+00">
                  <c:v>9.01551E-5</c:v>
                </c:pt>
                <c:pt idx="19900" formatCode="0.00E+00">
                  <c:v>5.2749700000000001E-5</c:v>
                </c:pt>
                <c:pt idx="19901" formatCode="0.00E+00">
                  <c:v>1.5355699999999999E-5</c:v>
                </c:pt>
                <c:pt idx="19902" formatCode="0.00E+00">
                  <c:v>-2.2002400000000001E-5</c:v>
                </c:pt>
                <c:pt idx="19903" formatCode="0.00E+00">
                  <c:v>-5.9300299999999999E-5</c:v>
                </c:pt>
                <c:pt idx="19904" formatCode="0.00E+00">
                  <c:v>-9.6513699999999997E-5</c:v>
                </c:pt>
                <c:pt idx="19905" formatCode="0.00E+00">
                  <c:v>-1.33619E-4</c:v>
                </c:pt>
                <c:pt idx="19906" formatCode="0.00E+00">
                  <c:v>-1.7059099999999999E-4</c:v>
                </c:pt>
                <c:pt idx="19907" formatCode="0.00E+00">
                  <c:v>-2.0740600000000001E-4</c:v>
                </c:pt>
                <c:pt idx="19908" formatCode="0.00E+00">
                  <c:v>-2.4404099999999999E-4</c:v>
                </c:pt>
                <c:pt idx="19909" formatCode="0.00E+00">
                  <c:v>-2.8047100000000002E-4</c:v>
                </c:pt>
                <c:pt idx="19910" formatCode="0.00E+00">
                  <c:v>-3.1667400000000002E-4</c:v>
                </c:pt>
                <c:pt idx="19911" formatCode="0.00E+00">
                  <c:v>-3.5262599999999998E-4</c:v>
                </c:pt>
                <c:pt idx="19912" formatCode="0.00E+00">
                  <c:v>-3.88303E-4</c:v>
                </c:pt>
                <c:pt idx="19913" formatCode="0.00E+00">
                  <c:v>-4.23683E-4</c:v>
                </c:pt>
                <c:pt idx="19914" formatCode="0.00E+00">
                  <c:v>-4.5874300000000001E-4</c:v>
                </c:pt>
                <c:pt idx="19915" formatCode="0.00E+00">
                  <c:v>-4.9346100000000005E-4</c:v>
                </c:pt>
                <c:pt idx="19916" formatCode="0.00E+00">
                  <c:v>-5.2781300000000002E-4</c:v>
                </c:pt>
                <c:pt idx="19917" formatCode="0.00E+00">
                  <c:v>-5.6177799999999997E-4</c:v>
                </c:pt>
                <c:pt idx="19918" formatCode="0.00E+00">
                  <c:v>-5.9533399999999999E-4</c:v>
                </c:pt>
                <c:pt idx="19919" formatCode="0.00E+00">
                  <c:v>-6.2845900000000005E-4</c:v>
                </c:pt>
                <c:pt idx="19920" formatCode="0.00E+00">
                  <c:v>-6.6113200000000004E-4</c:v>
                </c:pt>
                <c:pt idx="19921" formatCode="0.00E+00">
                  <c:v>-6.9333100000000005E-4</c:v>
                </c:pt>
                <c:pt idx="19922" formatCode="0.00E+00">
                  <c:v>-7.2503699999999999E-4</c:v>
                </c:pt>
                <c:pt idx="19923" formatCode="0.00E+00">
                  <c:v>-7.5622799999999996E-4</c:v>
                </c:pt>
                <c:pt idx="19924" formatCode="0.00E+00">
                  <c:v>-7.8688399999999996E-4</c:v>
                </c:pt>
                <c:pt idx="19925" formatCode="0.00E+00">
                  <c:v>-8.1698600000000001E-4</c:v>
                </c:pt>
                <c:pt idx="19926" formatCode="0.00E+00">
                  <c:v>-8.4651300000000002E-4</c:v>
                </c:pt>
                <c:pt idx="19927" formatCode="0.00E+00">
                  <c:v>-8.7544700000000001E-4</c:v>
                </c:pt>
                <c:pt idx="19928" formatCode="0.00E+00">
                  <c:v>-9.03768E-4</c:v>
                </c:pt>
                <c:pt idx="19929" formatCode="0.00E+00">
                  <c:v>-9.3145900000000004E-4</c:v>
                </c:pt>
                <c:pt idx="19930" formatCode="0.00E+00">
                  <c:v>-9.5850099999999995E-4</c:v>
                </c:pt>
                <c:pt idx="19931" formatCode="0.00E+00">
                  <c:v>-9.8487599999999998E-4</c:v>
                </c:pt>
                <c:pt idx="19932" formatCode="0.00E+00">
                  <c:v>-1.0105699999999999E-3</c:v>
                </c:pt>
                <c:pt idx="19933" formatCode="0.00E+00">
                  <c:v>-1.03556E-3</c:v>
                </c:pt>
                <c:pt idx="19934" formatCode="0.00E+00">
                  <c:v>-1.0598300000000001E-3</c:v>
                </c:pt>
                <c:pt idx="19935" formatCode="0.00E+00">
                  <c:v>-1.0833699999999999E-3</c:v>
                </c:pt>
                <c:pt idx="19936" formatCode="0.00E+00">
                  <c:v>-1.1061599999999999E-3</c:v>
                </c:pt>
                <c:pt idx="19937" formatCode="0.00E+00">
                  <c:v>-1.1281799999999999E-3</c:v>
                </c:pt>
                <c:pt idx="19938" formatCode="0.00E+00">
                  <c:v>-1.1494299999999999E-3</c:v>
                </c:pt>
                <c:pt idx="19939" formatCode="0.00E+00">
                  <c:v>-1.1698800000000001E-3</c:v>
                </c:pt>
                <c:pt idx="19940" formatCode="0.00E+00">
                  <c:v>-1.1895199999999999E-3</c:v>
                </c:pt>
                <c:pt idx="19941" formatCode="0.00E+00">
                  <c:v>-1.20835E-3</c:v>
                </c:pt>
                <c:pt idx="19942" formatCode="0.00E+00">
                  <c:v>-1.22634E-3</c:v>
                </c:pt>
                <c:pt idx="19943" formatCode="0.00E+00">
                  <c:v>-1.2434799999999999E-3</c:v>
                </c:pt>
                <c:pt idx="19944" formatCode="0.00E+00">
                  <c:v>-1.25976E-3</c:v>
                </c:pt>
                <c:pt idx="19945" formatCode="0.00E+00">
                  <c:v>-1.2751800000000001E-3</c:v>
                </c:pt>
                <c:pt idx="19946" formatCode="0.00E+00">
                  <c:v>-1.2897099999999999E-3</c:v>
                </c:pt>
                <c:pt idx="19947" formatCode="0.00E+00">
                  <c:v>-1.3033599999999999E-3</c:v>
                </c:pt>
                <c:pt idx="19948" formatCode="0.00E+00">
                  <c:v>-1.3161E-3</c:v>
                </c:pt>
                <c:pt idx="19949" formatCode="0.00E+00">
                  <c:v>-1.32793E-3</c:v>
                </c:pt>
                <c:pt idx="19950" formatCode="0.00E+00">
                  <c:v>-1.3388499999999999E-3</c:v>
                </c:pt>
                <c:pt idx="19951" formatCode="0.00E+00">
                  <c:v>-1.34884E-3</c:v>
                </c:pt>
                <c:pt idx="19952" formatCode="0.00E+00">
                  <c:v>-1.3578900000000001E-3</c:v>
                </c:pt>
                <c:pt idx="19953" formatCode="0.00E+00">
                  <c:v>-1.366E-3</c:v>
                </c:pt>
                <c:pt idx="19954" formatCode="0.00E+00">
                  <c:v>-1.3731699999999999E-3</c:v>
                </c:pt>
                <c:pt idx="19955" formatCode="0.00E+00">
                  <c:v>-1.3793799999999999E-3</c:v>
                </c:pt>
                <c:pt idx="19956" formatCode="0.00E+00">
                  <c:v>-1.38463E-3</c:v>
                </c:pt>
                <c:pt idx="19957" formatCode="0.00E+00">
                  <c:v>-1.3889200000000001E-3</c:v>
                </c:pt>
                <c:pt idx="19958" formatCode="0.00E+00">
                  <c:v>-1.3922400000000001E-3</c:v>
                </c:pt>
                <c:pt idx="19959" formatCode="0.00E+00">
                  <c:v>-1.39459E-3</c:v>
                </c:pt>
                <c:pt idx="19960" formatCode="0.00E+00">
                  <c:v>-1.3959700000000001E-3</c:v>
                </c:pt>
                <c:pt idx="19961" formatCode="0.00E+00">
                  <c:v>-1.3963700000000001E-3</c:v>
                </c:pt>
                <c:pt idx="19962" formatCode="0.00E+00">
                  <c:v>-1.3957900000000001E-3</c:v>
                </c:pt>
                <c:pt idx="19963" formatCode="0.00E+00">
                  <c:v>-1.3942399999999999E-3</c:v>
                </c:pt>
                <c:pt idx="19964" formatCode="0.00E+00">
                  <c:v>-1.3917000000000001E-3</c:v>
                </c:pt>
                <c:pt idx="19965" formatCode="0.00E+00">
                  <c:v>-1.3881900000000001E-3</c:v>
                </c:pt>
                <c:pt idx="19966" formatCode="0.00E+00">
                  <c:v>-1.3837000000000001E-3</c:v>
                </c:pt>
                <c:pt idx="19967" formatCode="0.00E+00">
                  <c:v>-1.37824E-3</c:v>
                </c:pt>
                <c:pt idx="19968" formatCode="0.00E+00">
                  <c:v>-1.3718000000000001E-3</c:v>
                </c:pt>
                <c:pt idx="19969" formatCode="0.00E+00">
                  <c:v>-1.3644E-3</c:v>
                </c:pt>
                <c:pt idx="19970" formatCode="0.00E+00">
                  <c:v>-1.3560200000000001E-3</c:v>
                </c:pt>
                <c:pt idx="19971" formatCode="0.00E+00">
                  <c:v>-1.34669E-3</c:v>
                </c:pt>
                <c:pt idx="19972" formatCode="0.00E+00">
                  <c:v>-1.33639E-3</c:v>
                </c:pt>
                <c:pt idx="19973" formatCode="0.00E+00">
                  <c:v>-1.32515E-3</c:v>
                </c:pt>
                <c:pt idx="19974" formatCode="0.00E+00">
                  <c:v>-1.31296E-3</c:v>
                </c:pt>
                <c:pt idx="19975" formatCode="0.00E+00">
                  <c:v>-1.2998300000000001E-3</c:v>
                </c:pt>
                <c:pt idx="19976" formatCode="0.00E+00">
                  <c:v>-1.2857700000000001E-3</c:v>
                </c:pt>
                <c:pt idx="19977" formatCode="0.00E+00">
                  <c:v>-1.2707899999999999E-3</c:v>
                </c:pt>
                <c:pt idx="19978" formatCode="0.00E+00">
                  <c:v>-1.25489E-3</c:v>
                </c:pt>
                <c:pt idx="19979" formatCode="0.00E+00">
                  <c:v>-1.2380900000000001E-3</c:v>
                </c:pt>
                <c:pt idx="19980" formatCode="0.00E+00">
                  <c:v>-1.2204E-3</c:v>
                </c:pt>
                <c:pt idx="19981" formatCode="0.00E+00">
                  <c:v>-1.2018199999999999E-3</c:v>
                </c:pt>
                <c:pt idx="19982" formatCode="0.00E+00">
                  <c:v>-1.1823700000000001E-3</c:v>
                </c:pt>
                <c:pt idx="19983" formatCode="0.00E+00">
                  <c:v>-1.1620599999999999E-3</c:v>
                </c:pt>
                <c:pt idx="19984" formatCode="0.00E+00">
                  <c:v>-1.14091E-3</c:v>
                </c:pt>
                <c:pt idx="19985" formatCode="0.00E+00">
                  <c:v>-1.11892E-3</c:v>
                </c:pt>
                <c:pt idx="19986" formatCode="0.00E+00">
                  <c:v>-1.0961199999999999E-3</c:v>
                </c:pt>
                <c:pt idx="19987" formatCode="0.00E+00">
                  <c:v>-1.07251E-3</c:v>
                </c:pt>
                <c:pt idx="19988" formatCode="0.00E+00">
                  <c:v>-1.0481100000000001E-3</c:v>
                </c:pt>
                <c:pt idx="19989" formatCode="0.00E+00">
                  <c:v>-1.02294E-3</c:v>
                </c:pt>
                <c:pt idx="19990" formatCode="0.00E+00">
                  <c:v>-9.9700799999999997E-4</c:v>
                </c:pt>
                <c:pt idx="19991" formatCode="0.00E+00">
                  <c:v>-9.70341E-4</c:v>
                </c:pt>
                <c:pt idx="19992" formatCode="0.00E+00">
                  <c:v>-9.4295200000000005E-4</c:v>
                </c:pt>
                <c:pt idx="19993" formatCode="0.00E+00">
                  <c:v>-9.1486099999999999E-4</c:v>
                </c:pt>
                <c:pt idx="19994" formatCode="0.00E+00">
                  <c:v>-8.86085E-4</c:v>
                </c:pt>
                <c:pt idx="19995" formatCode="0.00E+00">
                  <c:v>-8.5664499999999995E-4</c:v>
                </c:pt>
                <c:pt idx="19996" formatCode="0.00E+00">
                  <c:v>-8.2655999999999995E-4</c:v>
                </c:pt>
                <c:pt idx="19997" formatCode="0.00E+00">
                  <c:v>-7.9585099999999998E-4</c:v>
                </c:pt>
                <c:pt idx="19998" formatCode="0.00E+00">
                  <c:v>-7.6453899999999995E-4</c:v>
                </c:pt>
                <c:pt idx="19999" formatCode="0.00E+00">
                  <c:v>-7.3264599999999999E-4</c:v>
                </c:pt>
                <c:pt idx="20000" formatCode="0.00E+00">
                  <c:v>-7.0019400000000001E-4</c:v>
                </c:pt>
                <c:pt idx="20001" formatCode="0.00E+00">
                  <c:v>-6.6720600000000005E-4</c:v>
                </c:pt>
                <c:pt idx="20002" formatCode="0.00E+00">
                  <c:v>-6.3370400000000002E-4</c:v>
                </c:pt>
                <c:pt idx="20003" formatCode="0.00E+00">
                  <c:v>-5.9971199999999997E-4</c:v>
                </c:pt>
                <c:pt idx="20004" formatCode="0.00E+00">
                  <c:v>-5.6525399999999995E-4</c:v>
                </c:pt>
                <c:pt idx="20005" formatCode="0.00E+00">
                  <c:v>-5.3035500000000004E-4</c:v>
                </c:pt>
                <c:pt idx="20006" formatCode="0.00E+00">
                  <c:v>-4.9503899999999996E-4</c:v>
                </c:pt>
                <c:pt idx="20007" formatCode="0.00E+00">
                  <c:v>-4.5933200000000001E-4</c:v>
                </c:pt>
                <c:pt idx="20008" formatCode="0.00E+00">
                  <c:v>-4.2326000000000001E-4</c:v>
                </c:pt>
                <c:pt idx="20009" formatCode="0.00E+00">
                  <c:v>-3.8684800000000002E-4</c:v>
                </c:pt>
                <c:pt idx="20010" formatCode="0.00E+00">
                  <c:v>-3.5012299999999998E-4</c:v>
                </c:pt>
                <c:pt idx="20011" formatCode="0.00E+00">
                  <c:v>-3.1311099999999998E-4</c:v>
                </c:pt>
                <c:pt idx="20012" formatCode="0.00E+00">
                  <c:v>-2.7584000000000002E-4</c:v>
                </c:pt>
                <c:pt idx="20013" formatCode="0.00E+00">
                  <c:v>-2.3833700000000001E-4</c:v>
                </c:pt>
                <c:pt idx="20014" formatCode="0.00E+00">
                  <c:v>-2.0063000000000001E-4</c:v>
                </c:pt>
                <c:pt idx="20015" formatCode="0.00E+00">
                  <c:v>-1.62745E-4</c:v>
                </c:pt>
                <c:pt idx="20016" formatCode="0.00E+00">
                  <c:v>-1.2471300000000001E-4</c:v>
                </c:pt>
                <c:pt idx="20017" formatCode="0.00E+00">
                  <c:v>-8.6559500000000004E-5</c:v>
                </c:pt>
                <c:pt idx="20018" formatCode="0.00E+00">
                  <c:v>-4.83147E-5</c:v>
                </c:pt>
                <c:pt idx="20019" formatCode="0.00E+00">
                  <c:v>-1.00068E-5</c:v>
                </c:pt>
                <c:pt idx="20020" formatCode="0.00E+00">
                  <c:v>2.83354E-5</c:v>
                </c:pt>
                <c:pt idx="20021" formatCode="0.00E+00">
                  <c:v>6.6682999999999998E-5</c:v>
                </c:pt>
                <c:pt idx="20022" formatCode="0.00E+00">
                  <c:v>1.0500700000000001E-4</c:v>
                </c:pt>
                <c:pt idx="20023" formatCode="0.00E+00">
                  <c:v>1.4327799999999999E-4</c:v>
                </c:pt>
                <c:pt idx="20024" formatCode="0.00E+00">
                  <c:v>1.8146699999999999E-4</c:v>
                </c:pt>
                <c:pt idx="20025" formatCode="0.00E+00">
                  <c:v>2.1954400000000001E-4</c:v>
                </c:pt>
                <c:pt idx="20026" formatCode="0.00E+00">
                  <c:v>2.5748200000000001E-4</c:v>
                </c:pt>
                <c:pt idx="20027" formatCode="0.00E+00">
                  <c:v>2.9524899999999998E-4</c:v>
                </c:pt>
                <c:pt idx="20028" formatCode="0.00E+00">
                  <c:v>3.3281800000000002E-4</c:v>
                </c:pt>
                <c:pt idx="20029" formatCode="0.00E+00">
                  <c:v>3.7015799999999999E-4</c:v>
                </c:pt>
                <c:pt idx="20030" formatCode="0.00E+00">
                  <c:v>4.0724199999999999E-4</c:v>
                </c:pt>
                <c:pt idx="20031" formatCode="0.00E+00">
                  <c:v>4.4403999999999998E-4</c:v>
                </c:pt>
                <c:pt idx="20032" formatCode="0.00E+00">
                  <c:v>4.8052300000000001E-4</c:v>
                </c:pt>
                <c:pt idx="20033" formatCode="0.00E+00">
                  <c:v>5.1666199999999998E-4</c:v>
                </c:pt>
                <c:pt idx="20034" formatCode="0.00E+00">
                  <c:v>5.5243000000000002E-4</c:v>
                </c:pt>
                <c:pt idx="20035" formatCode="0.00E+00">
                  <c:v>5.8779700000000004E-4</c:v>
                </c:pt>
                <c:pt idx="20036" formatCode="0.00E+00">
                  <c:v>6.2273700000000005E-4</c:v>
                </c:pt>
                <c:pt idx="20037" formatCode="0.00E+00">
                  <c:v>6.5722000000000003E-4</c:v>
                </c:pt>
                <c:pt idx="20038" formatCode="0.00E+00">
                  <c:v>6.91221E-4</c:v>
                </c:pt>
                <c:pt idx="20039" formatCode="0.00E+00">
                  <c:v>7.2471000000000005E-4</c:v>
                </c:pt>
                <c:pt idx="20040" formatCode="0.00E+00">
                  <c:v>7.57663E-4</c:v>
                </c:pt>
                <c:pt idx="20041" formatCode="0.00E+00">
                  <c:v>7.9005199999999996E-4</c:v>
                </c:pt>
                <c:pt idx="20042" formatCode="0.00E+00">
                  <c:v>8.2184999999999995E-4</c:v>
                </c:pt>
                <c:pt idx="20043" formatCode="0.00E+00">
                  <c:v>8.5303400000000002E-4</c:v>
                </c:pt>
                <c:pt idx="20044" formatCode="0.00E+00">
                  <c:v>8.8357599999999996E-4</c:v>
                </c:pt>
                <c:pt idx="20045" formatCode="0.00E+00">
                  <c:v>9.1345300000000005E-4</c:v>
                </c:pt>
                <c:pt idx="20046" formatCode="0.00E+00">
                  <c:v>9.42639E-4</c:v>
                </c:pt>
                <c:pt idx="20047" formatCode="0.00E+00">
                  <c:v>9.71112E-4</c:v>
                </c:pt>
                <c:pt idx="20048" formatCode="0.00E+00">
                  <c:v>9.988480000000001E-4</c:v>
                </c:pt>
                <c:pt idx="20049" formatCode="0.00E+00">
                  <c:v>1.02582E-3</c:v>
                </c:pt>
                <c:pt idx="20050" formatCode="0.00E+00">
                  <c:v>1.0520200000000001E-3</c:v>
                </c:pt>
                <c:pt idx="20051" formatCode="0.00E+00">
                  <c:v>1.07741E-3</c:v>
                </c:pt>
                <c:pt idx="20052" formatCode="0.00E+00">
                  <c:v>1.1019700000000001E-3</c:v>
                </c:pt>
                <c:pt idx="20053" formatCode="0.00E+00">
                  <c:v>1.1256899999999999E-3</c:v>
                </c:pt>
                <c:pt idx="20054" formatCode="0.00E+00">
                  <c:v>1.1485499999999999E-3</c:v>
                </c:pt>
                <c:pt idx="20055" formatCode="0.00E+00">
                  <c:v>1.17052E-3</c:v>
                </c:pt>
                <c:pt idx="20056" formatCode="0.00E+00">
                  <c:v>1.19159E-3</c:v>
                </c:pt>
                <c:pt idx="20057" formatCode="0.00E+00">
                  <c:v>1.21174E-3</c:v>
                </c:pt>
                <c:pt idx="20058" formatCode="0.00E+00">
                  <c:v>1.23095E-3</c:v>
                </c:pt>
                <c:pt idx="20059" formatCode="0.00E+00">
                  <c:v>1.2492099999999999E-3</c:v>
                </c:pt>
                <c:pt idx="20060" formatCode="0.00E+00">
                  <c:v>1.2665E-3</c:v>
                </c:pt>
                <c:pt idx="20061" formatCode="0.00E+00">
                  <c:v>1.2828099999999999E-3</c:v>
                </c:pt>
                <c:pt idx="20062" formatCode="0.00E+00">
                  <c:v>1.2981100000000001E-3</c:v>
                </c:pt>
                <c:pt idx="20063" formatCode="0.00E+00">
                  <c:v>1.31241E-3</c:v>
                </c:pt>
                <c:pt idx="20064" formatCode="0.00E+00">
                  <c:v>1.32569E-3</c:v>
                </c:pt>
                <c:pt idx="20065" formatCode="0.00E+00">
                  <c:v>1.33793E-3</c:v>
                </c:pt>
                <c:pt idx="20066" formatCode="0.00E+00">
                  <c:v>1.34913E-3</c:v>
                </c:pt>
                <c:pt idx="20067" formatCode="0.00E+00">
                  <c:v>1.35928E-3</c:v>
                </c:pt>
                <c:pt idx="20068" formatCode="0.00E+00">
                  <c:v>1.3683600000000001E-3</c:v>
                </c:pt>
                <c:pt idx="20069" formatCode="0.00E+00">
                  <c:v>1.37637E-3</c:v>
                </c:pt>
                <c:pt idx="20070" formatCode="0.00E+00">
                  <c:v>1.3833000000000001E-3</c:v>
                </c:pt>
                <c:pt idx="20071" formatCode="0.00E+00">
                  <c:v>1.38915E-3</c:v>
                </c:pt>
                <c:pt idx="20072" formatCode="0.00E+00">
                  <c:v>1.3939099999999999E-3</c:v>
                </c:pt>
                <c:pt idx="20073" formatCode="0.00E+00">
                  <c:v>1.3975700000000001E-3</c:v>
                </c:pt>
                <c:pt idx="20074" formatCode="0.00E+00">
                  <c:v>1.40014E-3</c:v>
                </c:pt>
                <c:pt idx="20075" formatCode="0.00E+00">
                  <c:v>1.40161E-3</c:v>
                </c:pt>
                <c:pt idx="20076" formatCode="0.00E+00">
                  <c:v>1.40197E-3</c:v>
                </c:pt>
                <c:pt idx="20077" formatCode="0.00E+00">
                  <c:v>1.40124E-3</c:v>
                </c:pt>
                <c:pt idx="20078" formatCode="0.00E+00">
                  <c:v>1.3994000000000001E-3</c:v>
                </c:pt>
                <c:pt idx="20079" formatCode="0.00E+00">
                  <c:v>1.39646E-3</c:v>
                </c:pt>
                <c:pt idx="20080" formatCode="0.00E+00">
                  <c:v>1.3924300000000001E-3</c:v>
                </c:pt>
                <c:pt idx="20081" formatCode="0.00E+00">
                  <c:v>1.38729E-3</c:v>
                </c:pt>
                <c:pt idx="20082" formatCode="0.00E+00">
                  <c:v>1.3810700000000001E-3</c:v>
                </c:pt>
                <c:pt idx="20083" formatCode="0.00E+00">
                  <c:v>1.3737599999999999E-3</c:v>
                </c:pt>
                <c:pt idx="20084" formatCode="0.00E+00">
                  <c:v>1.3653700000000001E-3</c:v>
                </c:pt>
                <c:pt idx="20085" formatCode="0.00E+00">
                  <c:v>1.3559100000000001E-3</c:v>
                </c:pt>
                <c:pt idx="20086" formatCode="0.00E+00">
                  <c:v>1.34538E-3</c:v>
                </c:pt>
                <c:pt idx="20087" formatCode="0.00E+00">
                  <c:v>1.3338E-3</c:v>
                </c:pt>
                <c:pt idx="20088" formatCode="0.00E+00">
                  <c:v>1.32116E-3</c:v>
                </c:pt>
                <c:pt idx="20089" formatCode="0.00E+00">
                  <c:v>1.3074899999999999E-3</c:v>
                </c:pt>
                <c:pt idx="20090" formatCode="0.00E+00">
                  <c:v>1.2928E-3</c:v>
                </c:pt>
                <c:pt idx="20091" formatCode="0.00E+00">
                  <c:v>1.27709E-3</c:v>
                </c:pt>
                <c:pt idx="20092" formatCode="0.00E+00">
                  <c:v>1.26038E-3</c:v>
                </c:pt>
                <c:pt idx="20093" formatCode="0.00E+00">
                  <c:v>1.2426900000000001E-3</c:v>
                </c:pt>
                <c:pt idx="20094" formatCode="0.00E+00">
                  <c:v>1.2240199999999999E-3</c:v>
                </c:pt>
                <c:pt idx="20095" formatCode="0.00E+00">
                  <c:v>1.2044E-3</c:v>
                </c:pt>
                <c:pt idx="20096" formatCode="0.00E+00">
                  <c:v>1.18385E-3</c:v>
                </c:pt>
                <c:pt idx="20097" formatCode="0.00E+00">
                  <c:v>1.16237E-3</c:v>
                </c:pt>
                <c:pt idx="20098" formatCode="0.00E+00">
                  <c:v>1.1399800000000001E-3</c:v>
                </c:pt>
                <c:pt idx="20099" formatCode="0.00E+00">
                  <c:v>1.1167200000000001E-3</c:v>
                </c:pt>
                <c:pt idx="20100" formatCode="0.00E+00">
                  <c:v>1.0925900000000001E-3</c:v>
                </c:pt>
                <c:pt idx="20101" formatCode="0.00E+00">
                  <c:v>1.0676100000000001E-3</c:v>
                </c:pt>
                <c:pt idx="20102" formatCode="0.00E+00">
                  <c:v>1.04181E-3</c:v>
                </c:pt>
                <c:pt idx="20103" formatCode="0.00E+00">
                  <c:v>1.0152099999999999E-3</c:v>
                </c:pt>
                <c:pt idx="20104" formatCode="0.00E+00">
                  <c:v>9.8783700000000009E-4</c:v>
                </c:pt>
                <c:pt idx="20105" formatCode="0.00E+00">
                  <c:v>9.5970599999999995E-4</c:v>
                </c:pt>
                <c:pt idx="20106" formatCode="0.00E+00">
                  <c:v>9.3084400000000001E-4</c:v>
                </c:pt>
                <c:pt idx="20107" formatCode="0.00E+00">
                  <c:v>9.0127499999999999E-4</c:v>
                </c:pt>
                <c:pt idx="20108" formatCode="0.00E+00">
                  <c:v>8.7102499999999999E-4</c:v>
                </c:pt>
                <c:pt idx="20109" formatCode="0.00E+00">
                  <c:v>8.4011999999999997E-4</c:v>
                </c:pt>
                <c:pt idx="20110" formatCode="0.00E+00">
                  <c:v>8.0858600000000003E-4</c:v>
                </c:pt>
                <c:pt idx="20111" formatCode="0.00E+00">
                  <c:v>7.7644900000000002E-4</c:v>
                </c:pt>
                <c:pt idx="20112" formatCode="0.00E+00">
                  <c:v>7.4373799999999997E-4</c:v>
                </c:pt>
                <c:pt idx="20113" formatCode="0.00E+00">
                  <c:v>7.1047899999999997E-4</c:v>
                </c:pt>
                <c:pt idx="20114" formatCode="0.00E+00">
                  <c:v>6.7670199999999995E-4</c:v>
                </c:pt>
                <c:pt idx="20115" formatCode="0.00E+00">
                  <c:v>6.42434E-4</c:v>
                </c:pt>
                <c:pt idx="20116" formatCode="0.00E+00">
                  <c:v>6.0770599999999996E-4</c:v>
                </c:pt>
                <c:pt idx="20117" formatCode="0.00E+00">
                  <c:v>5.7254599999999995E-4</c:v>
                </c:pt>
                <c:pt idx="20118" formatCode="0.00E+00">
                  <c:v>5.3698400000000001E-4</c:v>
                </c:pt>
                <c:pt idx="20119" formatCode="0.00E+00">
                  <c:v>5.0104999999999995E-4</c:v>
                </c:pt>
                <c:pt idx="20120" formatCode="0.00E+00">
                  <c:v>4.6477500000000001E-4</c:v>
                </c:pt>
                <c:pt idx="20121" formatCode="0.00E+00">
                  <c:v>4.2819000000000001E-4</c:v>
                </c:pt>
                <c:pt idx="20122" formatCode="0.00E+00">
                  <c:v>3.9132499999999998E-4</c:v>
                </c:pt>
                <c:pt idx="20123" formatCode="0.00E+00">
                  <c:v>3.5421200000000002E-4</c:v>
                </c:pt>
                <c:pt idx="20124" formatCode="0.00E+00">
                  <c:v>3.1688199999999999E-4</c:v>
                </c:pt>
                <c:pt idx="20125" formatCode="0.00E+00">
                  <c:v>2.7936600000000002E-4</c:v>
                </c:pt>
                <c:pt idx="20126" formatCode="0.00E+00">
                  <c:v>2.4169600000000001E-4</c:v>
                </c:pt>
                <c:pt idx="20127" formatCode="0.00E+00">
                  <c:v>2.0390299999999999E-4</c:v>
                </c:pt>
                <c:pt idx="20128" formatCode="0.00E+00">
                  <c:v>1.66019E-4</c:v>
                </c:pt>
                <c:pt idx="20129" formatCode="0.00E+00">
                  <c:v>1.2807699999999999E-4</c:v>
                </c:pt>
                <c:pt idx="20130" formatCode="0.00E+00">
                  <c:v>9.0106399999999995E-5</c:v>
                </c:pt>
                <c:pt idx="20131" formatCode="0.00E+00">
                  <c:v>5.21405E-5</c:v>
                </c:pt>
                <c:pt idx="20132" formatCode="0.00E+00">
                  <c:v>1.4210600000000001E-5</c:v>
                </c:pt>
                <c:pt idx="20133" formatCode="0.00E+00">
                  <c:v>-2.3652E-5</c:v>
                </c:pt>
                <c:pt idx="20134" formatCode="0.00E+00">
                  <c:v>-6.1415799999999996E-5</c:v>
                </c:pt>
                <c:pt idx="20135" formatCode="0.00E+00">
                  <c:v>-9.9049599999999994E-5</c:v>
                </c:pt>
                <c:pt idx="20136" formatCode="0.00E+00">
                  <c:v>-1.3652200000000001E-4</c:v>
                </c:pt>
                <c:pt idx="20137" formatCode="0.00E+00">
                  <c:v>-1.7380299999999999E-4</c:v>
                </c:pt>
                <c:pt idx="20138" formatCode="0.00E+00">
                  <c:v>-2.1086100000000001E-4</c:v>
                </c:pt>
                <c:pt idx="20139" formatCode="0.00E+00">
                  <c:v>-2.4766700000000003E-4</c:v>
                </c:pt>
                <c:pt idx="20140" formatCode="0.00E+00">
                  <c:v>-2.8418900000000001E-4</c:v>
                </c:pt>
                <c:pt idx="20141" formatCode="0.00E+00">
                  <c:v>-3.2039900000000002E-4</c:v>
                </c:pt>
                <c:pt idx="20142" formatCode="0.00E+00">
                  <c:v>-3.5626700000000001E-4</c:v>
                </c:pt>
                <c:pt idx="20143" formatCode="0.00E+00">
                  <c:v>-3.91763E-4</c:v>
                </c:pt>
                <c:pt idx="20144" formatCode="0.00E+00">
                  <c:v>-4.26861E-4</c:v>
                </c:pt>
                <c:pt idx="20145" formatCode="0.00E+00">
                  <c:v>-4.6152999999999998E-4</c:v>
                </c:pt>
                <c:pt idx="20146" formatCode="0.00E+00">
                  <c:v>-4.95744E-4</c:v>
                </c:pt>
                <c:pt idx="20147" formatCode="0.00E+00">
                  <c:v>-5.2947499999999995E-4</c:v>
                </c:pt>
                <c:pt idx="20148" formatCode="0.00E+00">
                  <c:v>-5.6269700000000002E-4</c:v>
                </c:pt>
                <c:pt idx="20149" formatCode="0.00E+00">
                  <c:v>-5.9538400000000002E-4</c:v>
                </c:pt>
                <c:pt idx="20150" formatCode="0.00E+00">
                  <c:v>-6.2750900000000005E-4</c:v>
                </c:pt>
                <c:pt idx="20151" formatCode="0.00E+00">
                  <c:v>-6.5904699999999995E-4</c:v>
                </c:pt>
                <c:pt idx="20152" formatCode="0.00E+00">
                  <c:v>-6.8997500000000001E-4</c:v>
                </c:pt>
                <c:pt idx="20153" formatCode="0.00E+00">
                  <c:v>-7.2026800000000004E-4</c:v>
                </c:pt>
                <c:pt idx="20154" formatCode="0.00E+00">
                  <c:v>-7.4990400000000002E-4</c:v>
                </c:pt>
                <c:pt idx="20155" formatCode="0.00E+00">
                  <c:v>-7.78858E-4</c:v>
                </c:pt>
                <c:pt idx="20156" formatCode="0.00E+00">
                  <c:v>-8.07111E-4</c:v>
                </c:pt>
                <c:pt idx="20157" formatCode="0.00E+00">
                  <c:v>-8.3463999999999999E-4</c:v>
                </c:pt>
                <c:pt idx="20158" formatCode="0.00E+00">
                  <c:v>-8.6142399999999996E-4</c:v>
                </c:pt>
                <c:pt idx="20159" formatCode="0.00E+00">
                  <c:v>-8.8744500000000005E-4</c:v>
                </c:pt>
                <c:pt idx="20160" formatCode="0.00E+00">
                  <c:v>-9.1268299999999996E-4</c:v>
                </c:pt>
                <c:pt idx="20161" formatCode="0.00E+00">
                  <c:v>-9.3712000000000005E-4</c:v>
                </c:pt>
                <c:pt idx="20162" formatCode="0.00E+00">
                  <c:v>-9.6073800000000004E-4</c:v>
                </c:pt>
                <c:pt idx="20163" formatCode="0.00E+00">
                  <c:v>-9.835200000000001E-4</c:v>
                </c:pt>
                <c:pt idx="20164" formatCode="0.00E+00">
                  <c:v>-1.00545E-3</c:v>
                </c:pt>
                <c:pt idx="20165" formatCode="0.00E+00">
                  <c:v>-1.0265199999999999E-3</c:v>
                </c:pt>
                <c:pt idx="20166" formatCode="0.00E+00">
                  <c:v>-1.0467E-3</c:v>
                </c:pt>
                <c:pt idx="20167" formatCode="0.00E+00">
                  <c:v>-1.0659899999999999E-3</c:v>
                </c:pt>
                <c:pt idx="20168" formatCode="0.00E+00">
                  <c:v>-1.0843700000000001E-3</c:v>
                </c:pt>
                <c:pt idx="20169" formatCode="0.00E+00">
                  <c:v>-1.10184E-3</c:v>
                </c:pt>
                <c:pt idx="20170" formatCode="0.00E+00">
                  <c:v>-1.11837E-3</c:v>
                </c:pt>
                <c:pt idx="20171" formatCode="0.00E+00">
                  <c:v>-1.13397E-3</c:v>
                </c:pt>
                <c:pt idx="20172" formatCode="0.00E+00">
                  <c:v>-1.14861E-3</c:v>
                </c:pt>
                <c:pt idx="20173" formatCode="0.00E+00">
                  <c:v>-1.1623E-3</c:v>
                </c:pt>
                <c:pt idx="20174" formatCode="0.00E+00">
                  <c:v>-1.1750300000000001E-3</c:v>
                </c:pt>
                <c:pt idx="20175" formatCode="0.00E+00">
                  <c:v>-1.1867799999999999E-3</c:v>
                </c:pt>
                <c:pt idx="20176" formatCode="0.00E+00">
                  <c:v>-1.1975499999999999E-3</c:v>
                </c:pt>
                <c:pt idx="20177" formatCode="0.00E+00">
                  <c:v>-1.20735E-3</c:v>
                </c:pt>
                <c:pt idx="20178" formatCode="0.00E+00">
                  <c:v>-1.21615E-3</c:v>
                </c:pt>
                <c:pt idx="20179" formatCode="0.00E+00">
                  <c:v>-1.22397E-3</c:v>
                </c:pt>
                <c:pt idx="20180" formatCode="0.00E+00">
                  <c:v>-1.2308E-3</c:v>
                </c:pt>
                <c:pt idx="20181" formatCode="0.00E+00">
                  <c:v>-1.23664E-3</c:v>
                </c:pt>
                <c:pt idx="20182" formatCode="0.00E+00">
                  <c:v>-1.2414800000000001E-3</c:v>
                </c:pt>
                <c:pt idx="20183" formatCode="0.00E+00">
                  <c:v>-1.24533E-3</c:v>
                </c:pt>
                <c:pt idx="20184" formatCode="0.00E+00">
                  <c:v>-1.24818E-3</c:v>
                </c:pt>
                <c:pt idx="20185" formatCode="0.00E+00">
                  <c:v>-1.2500499999999999E-3</c:v>
                </c:pt>
                <c:pt idx="20186" formatCode="0.00E+00">
                  <c:v>-1.2509299999999999E-3</c:v>
                </c:pt>
                <c:pt idx="20187" formatCode="0.00E+00">
                  <c:v>-1.2508300000000001E-3</c:v>
                </c:pt>
                <c:pt idx="20188" formatCode="0.00E+00">
                  <c:v>-1.24975E-3</c:v>
                </c:pt>
                <c:pt idx="20189" formatCode="0.00E+00">
                  <c:v>-1.2477E-3</c:v>
                </c:pt>
                <c:pt idx="20190" formatCode="0.00E+00">
                  <c:v>-1.24468E-3</c:v>
                </c:pt>
                <c:pt idx="20191" formatCode="0.00E+00">
                  <c:v>-1.2407E-3</c:v>
                </c:pt>
                <c:pt idx="20192" formatCode="0.00E+00">
                  <c:v>-1.23577E-3</c:v>
                </c:pt>
                <c:pt idx="20193" formatCode="0.00E+00">
                  <c:v>-1.22989E-3</c:v>
                </c:pt>
                <c:pt idx="20194" formatCode="0.00E+00">
                  <c:v>-1.22309E-3</c:v>
                </c:pt>
                <c:pt idx="20195" formatCode="0.00E+00">
                  <c:v>-1.21535E-3</c:v>
                </c:pt>
                <c:pt idx="20196" formatCode="0.00E+00">
                  <c:v>-1.2067099999999999E-3</c:v>
                </c:pt>
                <c:pt idx="20197" formatCode="0.00E+00">
                  <c:v>-1.1971600000000001E-3</c:v>
                </c:pt>
                <c:pt idx="20198" formatCode="0.00E+00">
                  <c:v>-1.18672E-3</c:v>
                </c:pt>
                <c:pt idx="20199" formatCode="0.00E+00">
                  <c:v>-1.17541E-3</c:v>
                </c:pt>
                <c:pt idx="20200" formatCode="0.00E+00">
                  <c:v>-1.1632299999999999E-3</c:v>
                </c:pt>
                <c:pt idx="20201" formatCode="0.00E+00">
                  <c:v>-1.1502000000000001E-3</c:v>
                </c:pt>
                <c:pt idx="20202" formatCode="0.00E+00">
                  <c:v>-1.13634E-3</c:v>
                </c:pt>
                <c:pt idx="20203" formatCode="0.00E+00">
                  <c:v>-1.12167E-3</c:v>
                </c:pt>
                <c:pt idx="20204" formatCode="0.00E+00">
                  <c:v>-1.10618E-3</c:v>
                </c:pt>
                <c:pt idx="20205" formatCode="0.00E+00">
                  <c:v>-1.0899200000000001E-3</c:v>
                </c:pt>
                <c:pt idx="20206" formatCode="0.00E+00">
                  <c:v>-1.07288E-3</c:v>
                </c:pt>
                <c:pt idx="20207" formatCode="0.00E+00">
                  <c:v>-1.0550900000000001E-3</c:v>
                </c:pt>
                <c:pt idx="20208" formatCode="0.00E+00">
                  <c:v>-1.0365699999999999E-3</c:v>
                </c:pt>
                <c:pt idx="20209" formatCode="0.00E+00">
                  <c:v>-1.0173300000000001E-3</c:v>
                </c:pt>
                <c:pt idx="20210" formatCode="0.00E+00">
                  <c:v>-9.9740399999999991E-4</c:v>
                </c:pt>
                <c:pt idx="20211" formatCode="0.00E+00">
                  <c:v>-9.7679699999999995E-4</c:v>
                </c:pt>
                <c:pt idx="20212" formatCode="0.00E+00">
                  <c:v>-9.5553499999999998E-4</c:v>
                </c:pt>
                <c:pt idx="20213" formatCode="0.00E+00">
                  <c:v>-9.3363799999999998E-4</c:v>
                </c:pt>
                <c:pt idx="20214" formatCode="0.00E+00">
                  <c:v>-9.1112599999999995E-4</c:v>
                </c:pt>
                <c:pt idx="20215" formatCode="0.00E+00">
                  <c:v>-8.8802200000000003E-4</c:v>
                </c:pt>
                <c:pt idx="20216" formatCode="0.00E+00">
                  <c:v>-8.6434599999999999E-4</c:v>
                </c:pt>
                <c:pt idx="20217" formatCode="0.00E+00">
                  <c:v>-8.4011999999999997E-4</c:v>
                </c:pt>
                <c:pt idx="20218" formatCode="0.00E+00">
                  <c:v>-8.15367E-4</c:v>
                </c:pt>
                <c:pt idx="20219" formatCode="0.00E+00">
                  <c:v>-7.9010899999999999E-4</c:v>
                </c:pt>
                <c:pt idx="20220" formatCode="0.00E+00">
                  <c:v>-7.6436799999999997E-4</c:v>
                </c:pt>
                <c:pt idx="20221" formatCode="0.00E+00">
                  <c:v>-7.3816799999999998E-4</c:v>
                </c:pt>
                <c:pt idx="20222" formatCode="0.00E+00">
                  <c:v>-7.1153199999999996E-4</c:v>
                </c:pt>
                <c:pt idx="20223" formatCode="0.00E+00">
                  <c:v>-6.8448200000000004E-4</c:v>
                </c:pt>
                <c:pt idx="20224" formatCode="0.00E+00">
                  <c:v>-6.5704399999999997E-4</c:v>
                </c:pt>
                <c:pt idx="20225" formatCode="0.00E+00">
                  <c:v>-6.2923899999999997E-4</c:v>
                </c:pt>
                <c:pt idx="20226" formatCode="0.00E+00">
                  <c:v>-6.0109200000000001E-4</c:v>
                </c:pt>
                <c:pt idx="20227" formatCode="0.00E+00">
                  <c:v>-5.7262600000000002E-4</c:v>
                </c:pt>
                <c:pt idx="20228" formatCode="0.00E+00">
                  <c:v>-5.4386599999999995E-4</c:v>
                </c:pt>
                <c:pt idx="20229" formatCode="0.00E+00">
                  <c:v>-5.1483599999999996E-4</c:v>
                </c:pt>
                <c:pt idx="20230" formatCode="0.00E+00">
                  <c:v>-4.8555899999999999E-4</c:v>
                </c:pt>
                <c:pt idx="20231" formatCode="0.00E+00">
                  <c:v>-4.5605999999999999E-4</c:v>
                </c:pt>
                <c:pt idx="20232" formatCode="0.00E+00">
                  <c:v>-4.2636200000000001E-4</c:v>
                </c:pt>
                <c:pt idx="20233" formatCode="0.00E+00">
                  <c:v>-3.9648899999999998E-4</c:v>
                </c:pt>
                <c:pt idx="20234" formatCode="0.00E+00">
                  <c:v>-3.6646600000000002E-4</c:v>
                </c:pt>
                <c:pt idx="20235" formatCode="0.00E+00">
                  <c:v>-3.3631600000000002E-4</c:v>
                </c:pt>
                <c:pt idx="20236" formatCode="0.00E+00">
                  <c:v>-3.0606200000000001E-4</c:v>
                </c:pt>
                <c:pt idx="20237" formatCode="0.00E+00">
                  <c:v>-2.75729E-4</c:v>
                </c:pt>
                <c:pt idx="20238" formatCode="0.00E+00">
                  <c:v>-2.4533999999999998E-4</c:v>
                </c:pt>
                <c:pt idx="20239" formatCode="0.00E+00">
                  <c:v>-2.14918E-4</c:v>
                </c:pt>
                <c:pt idx="20240" formatCode="0.00E+00">
                  <c:v>-1.84487E-4</c:v>
                </c:pt>
                <c:pt idx="20241" formatCode="0.00E+00">
                  <c:v>-1.54069E-4</c:v>
                </c:pt>
                <c:pt idx="20242" formatCode="0.00E+00">
                  <c:v>-1.2368700000000001E-4</c:v>
                </c:pt>
                <c:pt idx="20243" formatCode="0.00E+00">
                  <c:v>-9.3363700000000002E-5</c:v>
                </c:pt>
                <c:pt idx="20244" formatCode="0.00E+00">
                  <c:v>-6.3121399999999995E-5</c:v>
                </c:pt>
                <c:pt idx="20245" formatCode="0.00E+00">
                  <c:v>-3.2982299999999998E-5</c:v>
                </c:pt>
                <c:pt idx="20246" formatCode="0.00E+00">
                  <c:v>-2.9679200000000001E-6</c:v>
                </c:pt>
                <c:pt idx="20247" formatCode="0.00E+00">
                  <c:v>2.69001E-5</c:v>
                </c:pt>
                <c:pt idx="20248" formatCode="0.00E+00">
                  <c:v>5.6600500000000001E-5</c:v>
                </c:pt>
                <c:pt idx="20249" formatCode="0.00E+00">
                  <c:v>8.6112499999999999E-5</c:v>
                </c:pt>
                <c:pt idx="20250" formatCode="0.00E+00">
                  <c:v>1.1541599999999999E-4</c:v>
                </c:pt>
                <c:pt idx="20251" formatCode="0.00E+00">
                  <c:v>1.4448900000000001E-4</c:v>
                </c:pt>
                <c:pt idx="20252" formatCode="0.00E+00">
                  <c:v>1.7331399999999999E-4</c:v>
                </c:pt>
                <c:pt idx="20253" formatCode="0.00E+00">
                  <c:v>2.0186999999999999E-4</c:v>
                </c:pt>
                <c:pt idx="20254" formatCode="0.00E+00">
                  <c:v>2.3013800000000001E-4</c:v>
                </c:pt>
                <c:pt idx="20255" formatCode="0.00E+00">
                  <c:v>2.5809999999999999E-4</c:v>
                </c:pt>
                <c:pt idx="20256" formatCode="0.00E+00">
                  <c:v>2.8573699999999999E-4</c:v>
                </c:pt>
                <c:pt idx="20257" formatCode="0.00E+00">
                  <c:v>3.1303199999999998E-4</c:v>
                </c:pt>
                <c:pt idx="20258" formatCode="0.00E+00">
                  <c:v>3.3996599999999998E-4</c:v>
                </c:pt>
                <c:pt idx="20259" formatCode="0.00E+00">
                  <c:v>3.66523E-4</c:v>
                </c:pt>
                <c:pt idx="20260" formatCode="0.00E+00">
                  <c:v>3.92686E-4</c:v>
                </c:pt>
                <c:pt idx="20261" formatCode="0.00E+00">
                  <c:v>4.1843799999999998E-4</c:v>
                </c:pt>
                <c:pt idx="20262" formatCode="0.00E+00">
                  <c:v>4.4376499999999999E-4</c:v>
                </c:pt>
                <c:pt idx="20263" formatCode="0.00E+00">
                  <c:v>4.6864999999999998E-4</c:v>
                </c:pt>
                <c:pt idx="20264" formatCode="0.00E+00">
                  <c:v>4.93079E-4</c:v>
                </c:pt>
                <c:pt idx="20265" formatCode="0.00E+00">
                  <c:v>5.1703800000000005E-4</c:v>
                </c:pt>
                <c:pt idx="20266" formatCode="0.00E+00">
                  <c:v>5.4051200000000005E-4</c:v>
                </c:pt>
                <c:pt idx="20267" formatCode="0.00E+00">
                  <c:v>5.6348900000000003E-4</c:v>
                </c:pt>
                <c:pt idx="20268" formatCode="0.00E+00">
                  <c:v>5.8595399999999997E-4</c:v>
                </c:pt>
                <c:pt idx="20269" formatCode="0.00E+00">
                  <c:v>6.0789700000000004E-4</c:v>
                </c:pt>
                <c:pt idx="20270" formatCode="0.00E+00">
                  <c:v>6.2930400000000002E-4</c:v>
                </c:pt>
                <c:pt idx="20271" formatCode="0.00E+00">
                  <c:v>6.5016499999999997E-4</c:v>
                </c:pt>
                <c:pt idx="20272" formatCode="0.00E+00">
                  <c:v>6.70467E-4</c:v>
                </c:pt>
                <c:pt idx="20273" formatCode="0.00E+00">
                  <c:v>6.90202E-4</c:v>
                </c:pt>
                <c:pt idx="20274" formatCode="0.00E+00">
                  <c:v>7.0935900000000001E-4</c:v>
                </c:pt>
                <c:pt idx="20275" formatCode="0.00E+00">
                  <c:v>7.2792699999999996E-4</c:v>
                </c:pt>
                <c:pt idx="20276" formatCode="0.00E+00">
                  <c:v>7.4589899999999995E-4</c:v>
                </c:pt>
                <c:pt idx="20277" formatCode="0.00E+00">
                  <c:v>7.6326599999999997E-4</c:v>
                </c:pt>
                <c:pt idx="20278" formatCode="0.00E+00">
                  <c:v>7.8001999999999998E-4</c:v>
                </c:pt>
                <c:pt idx="20279" formatCode="0.00E+00">
                  <c:v>7.9615299999999996E-4</c:v>
                </c:pt>
                <c:pt idx="20280" formatCode="0.00E+00">
                  <c:v>8.1165800000000004E-4</c:v>
                </c:pt>
                <c:pt idx="20281" formatCode="0.00E+00">
                  <c:v>8.26529E-4</c:v>
                </c:pt>
                <c:pt idx="20282" formatCode="0.00E+00">
                  <c:v>8.4075899999999995E-4</c:v>
                </c:pt>
                <c:pt idx="20283" formatCode="0.00E+00">
                  <c:v>8.5434400000000005E-4</c:v>
                </c:pt>
                <c:pt idx="20284" formatCode="0.00E+00">
                  <c:v>8.6727699999999996E-4</c:v>
                </c:pt>
                <c:pt idx="20285" formatCode="0.00E+00">
                  <c:v>8.7955499999999996E-4</c:v>
                </c:pt>
                <c:pt idx="20286" formatCode="0.00E+00">
                  <c:v>8.9117299999999999E-4</c:v>
                </c:pt>
                <c:pt idx="20287" formatCode="0.00E+00">
                  <c:v>9.0212799999999998E-4</c:v>
                </c:pt>
                <c:pt idx="20288" formatCode="0.00E+00">
                  <c:v>9.1241599999999999E-4</c:v>
                </c:pt>
                <c:pt idx="20289" formatCode="0.00E+00">
                  <c:v>9.2203499999999998E-4</c:v>
                </c:pt>
                <c:pt idx="20290" formatCode="0.00E+00">
                  <c:v>9.3098300000000003E-4</c:v>
                </c:pt>
                <c:pt idx="20291" formatCode="0.00E+00">
                  <c:v>9.3925699999999998E-4</c:v>
                </c:pt>
                <c:pt idx="20292" formatCode="0.00E+00">
                  <c:v>9.4685600000000004E-4</c:v>
                </c:pt>
                <c:pt idx="20293" formatCode="0.00E+00">
                  <c:v>9.5377899999999998E-4</c:v>
                </c:pt>
                <c:pt idx="20294" formatCode="0.00E+00">
                  <c:v>9.6002700000000002E-4</c:v>
                </c:pt>
                <c:pt idx="20295" formatCode="0.00E+00">
                  <c:v>9.6559800000000002E-4</c:v>
                </c:pt>
                <c:pt idx="20296" formatCode="0.00E+00">
                  <c:v>9.7049400000000002E-4</c:v>
                </c:pt>
                <c:pt idx="20297" formatCode="0.00E+00">
                  <c:v>9.7471400000000001E-4</c:v>
                </c:pt>
                <c:pt idx="20298" formatCode="0.00E+00">
                  <c:v>9.7826100000000002E-4</c:v>
                </c:pt>
                <c:pt idx="20299" formatCode="0.00E+00">
                  <c:v>9.8113499999999995E-4</c:v>
                </c:pt>
                <c:pt idx="20300" formatCode="0.00E+00">
                  <c:v>9.8334000000000008E-4</c:v>
                </c:pt>
                <c:pt idx="20301" formatCode="0.00E+00">
                  <c:v>9.8487599999999998E-4</c:v>
                </c:pt>
                <c:pt idx="20302" formatCode="0.00E+00">
                  <c:v>9.8574800000000005E-4</c:v>
                </c:pt>
                <c:pt idx="20303" formatCode="0.00E+00">
                  <c:v>9.859580000000001E-4</c:v>
                </c:pt>
                <c:pt idx="20304" formatCode="0.00E+00">
                  <c:v>9.8550900000000008E-4</c:v>
                </c:pt>
                <c:pt idx="20305" formatCode="0.00E+00">
                  <c:v>9.8440700000000008E-4</c:v>
                </c:pt>
                <c:pt idx="20306" formatCode="0.00E+00">
                  <c:v>9.8265399999999991E-4</c:v>
                </c:pt>
                <c:pt idx="20307" formatCode="0.00E+00">
                  <c:v>9.802560000000001E-4</c:v>
                </c:pt>
                <c:pt idx="20308" formatCode="0.00E+00">
                  <c:v>9.7721700000000006E-4</c:v>
                </c:pt>
                <c:pt idx="20309" formatCode="0.00E+00">
                  <c:v>9.73543E-4</c:v>
                </c:pt>
                <c:pt idx="20310" formatCode="0.00E+00">
                  <c:v>9.6924000000000001E-4</c:v>
                </c:pt>
                <c:pt idx="20311" formatCode="0.00E+00">
                  <c:v>9.6431299999999995E-4</c:v>
                </c:pt>
                <c:pt idx="20312" formatCode="0.00E+00">
                  <c:v>9.5876800000000003E-4</c:v>
                </c:pt>
                <c:pt idx="20313" formatCode="0.00E+00">
                  <c:v>9.5261300000000005E-4</c:v>
                </c:pt>
                <c:pt idx="20314" formatCode="0.00E+00">
                  <c:v>9.4585399999999999E-4</c:v>
                </c:pt>
                <c:pt idx="20315" formatCode="0.00E+00">
                  <c:v>9.3849799999999996E-4</c:v>
                </c:pt>
                <c:pt idx="20316" formatCode="0.00E+00">
                  <c:v>9.3055299999999998E-4</c:v>
                </c:pt>
                <c:pt idx="20317" formatCode="0.00E+00">
                  <c:v>9.2202699999999996E-4</c:v>
                </c:pt>
                <c:pt idx="20318" formatCode="0.00E+00">
                  <c:v>9.1292599999999999E-4</c:v>
                </c:pt>
                <c:pt idx="20319" formatCode="0.00E+00">
                  <c:v>9.0326100000000004E-4</c:v>
                </c:pt>
                <c:pt idx="20320" formatCode="0.00E+00">
                  <c:v>8.9303799999999997E-4</c:v>
                </c:pt>
                <c:pt idx="20321" formatCode="0.00E+00">
                  <c:v>8.8226799999999996E-4</c:v>
                </c:pt>
                <c:pt idx="20322" formatCode="0.00E+00">
                  <c:v>8.7095800000000002E-4</c:v>
                </c:pt>
                <c:pt idx="20323" formatCode="0.00E+00">
                  <c:v>8.5911899999999999E-4</c:v>
                </c:pt>
                <c:pt idx="20324" formatCode="0.00E+00">
                  <c:v>8.4676E-4</c:v>
                </c:pt>
                <c:pt idx="20325" formatCode="0.00E+00">
                  <c:v>8.3388899999999998E-4</c:v>
                </c:pt>
                <c:pt idx="20326" formatCode="0.00E+00">
                  <c:v>8.2051800000000001E-4</c:v>
                </c:pt>
                <c:pt idx="20327" formatCode="0.00E+00">
                  <c:v>8.0665700000000001E-4</c:v>
                </c:pt>
                <c:pt idx="20328" formatCode="0.00E+00">
                  <c:v>7.9231500000000003E-4</c:v>
                </c:pt>
                <c:pt idx="20329" formatCode="0.00E+00">
                  <c:v>7.7750400000000004E-4</c:v>
                </c:pt>
                <c:pt idx="20330" formatCode="0.00E+00">
                  <c:v>7.6223299999999996E-4</c:v>
                </c:pt>
                <c:pt idx="20331" formatCode="0.00E+00">
                  <c:v>7.4651399999999999E-4</c:v>
                </c:pt>
                <c:pt idx="20332" formatCode="0.00E+00">
                  <c:v>7.3035899999999998E-4</c:v>
                </c:pt>
                <c:pt idx="20333" formatCode="0.00E+00">
                  <c:v>7.1377699999999997E-4</c:v>
                </c:pt>
                <c:pt idx="20334" formatCode="0.00E+00">
                  <c:v>6.9678100000000005E-4</c:v>
                </c:pt>
                <c:pt idx="20335" formatCode="0.00E+00">
                  <c:v>6.7938199999999997E-4</c:v>
                </c:pt>
                <c:pt idx="20336" formatCode="0.00E+00">
                  <c:v>6.6159300000000003E-4</c:v>
                </c:pt>
                <c:pt idx="20337" formatCode="0.00E+00">
                  <c:v>6.4342399999999997E-4</c:v>
                </c:pt>
                <c:pt idx="20338" formatCode="0.00E+00">
                  <c:v>6.2488799999999998E-4</c:v>
                </c:pt>
                <c:pt idx="20339" formatCode="0.00E+00">
                  <c:v>6.0599700000000005E-4</c:v>
                </c:pt>
                <c:pt idx="20340" formatCode="0.00E+00">
                  <c:v>5.8676300000000002E-4</c:v>
                </c:pt>
                <c:pt idx="20341" formatCode="0.00E+00">
                  <c:v>5.6720000000000002E-4</c:v>
                </c:pt>
                <c:pt idx="20342" formatCode="0.00E+00">
                  <c:v>5.4731799999999998E-4</c:v>
                </c:pt>
                <c:pt idx="20343" formatCode="0.00E+00">
                  <c:v>5.2713200000000003E-4</c:v>
                </c:pt>
                <c:pt idx="20344" formatCode="0.00E+00">
                  <c:v>5.0665400000000005E-4</c:v>
                </c:pt>
                <c:pt idx="20345" formatCode="0.00E+00">
                  <c:v>4.8589599999999998E-4</c:v>
                </c:pt>
                <c:pt idx="20346" formatCode="0.00E+00">
                  <c:v>4.6487200000000002E-4</c:v>
                </c:pt>
                <c:pt idx="20347" formatCode="0.00E+00">
                  <c:v>4.4359500000000002E-4</c:v>
                </c:pt>
                <c:pt idx="20348" formatCode="0.00E+00">
                  <c:v>4.2207900000000001E-4</c:v>
                </c:pt>
                <c:pt idx="20349" formatCode="0.00E+00">
                  <c:v>4.00336E-4</c:v>
                </c:pt>
                <c:pt idx="20350" formatCode="0.00E+00">
                  <c:v>3.7837899999999998E-4</c:v>
                </c:pt>
                <c:pt idx="20351" formatCode="0.00E+00">
                  <c:v>3.5622300000000002E-4</c:v>
                </c:pt>
                <c:pt idx="20352" formatCode="0.00E+00">
                  <c:v>3.3388100000000001E-4</c:v>
                </c:pt>
                <c:pt idx="20353" formatCode="0.00E+00">
                  <c:v>3.11367E-4</c:v>
                </c:pt>
                <c:pt idx="20354" formatCode="0.00E+00">
                  <c:v>2.8869300000000002E-4</c:v>
                </c:pt>
                <c:pt idx="20355" formatCode="0.00E+00">
                  <c:v>2.65875E-4</c:v>
                </c:pt>
                <c:pt idx="20356" formatCode="0.00E+00">
                  <c:v>2.4292500000000001E-4</c:v>
                </c:pt>
                <c:pt idx="20357" formatCode="0.00E+00">
                  <c:v>2.1985799999999999E-4</c:v>
                </c:pt>
                <c:pt idx="20358" formatCode="0.00E+00">
                  <c:v>1.9668800000000001E-4</c:v>
                </c:pt>
                <c:pt idx="20359" formatCode="0.00E+00">
                  <c:v>1.7342799999999999E-4</c:v>
                </c:pt>
                <c:pt idx="20360" formatCode="0.00E+00">
                  <c:v>1.50092E-4</c:v>
                </c:pt>
                <c:pt idx="20361" formatCode="0.00E+00">
                  <c:v>1.2669600000000001E-4</c:v>
                </c:pt>
                <c:pt idx="20362" formatCode="0.00E+00">
                  <c:v>1.03251E-4</c:v>
                </c:pt>
                <c:pt idx="20363" formatCode="0.00E+00">
                  <c:v>7.9773999999999999E-5</c:v>
                </c:pt>
                <c:pt idx="20364" formatCode="0.00E+00">
                  <c:v>5.6277299999999997E-5</c:v>
                </c:pt>
                <c:pt idx="20365" formatCode="0.00E+00">
                  <c:v>3.2775699999999999E-5</c:v>
                </c:pt>
                <c:pt idx="20366" formatCode="0.00E+00">
                  <c:v>9.2830999999999993E-6</c:v>
                </c:pt>
                <c:pt idx="20367" formatCode="0.00E+00">
                  <c:v>-1.41862E-5</c:v>
                </c:pt>
                <c:pt idx="20368" formatCode="0.00E+00">
                  <c:v>-3.7618199999999998E-5</c:v>
                </c:pt>
                <c:pt idx="20369" formatCode="0.00E+00">
                  <c:v>-6.0998500000000002E-5</c:v>
                </c:pt>
                <c:pt idx="20370" formatCode="0.00E+00">
                  <c:v>-8.4313299999999998E-5</c:v>
                </c:pt>
                <c:pt idx="20371" formatCode="0.00E+00">
                  <c:v>-1.0754799999999999E-4</c:v>
                </c:pt>
                <c:pt idx="20372" formatCode="0.00E+00">
                  <c:v>-1.30689E-4</c:v>
                </c:pt>
                <c:pt idx="20373" formatCode="0.00E+00">
                  <c:v>-1.5372300000000001E-4</c:v>
                </c:pt>
                <c:pt idx="20374" formatCode="0.00E+00">
                  <c:v>-1.76634E-4</c:v>
                </c:pt>
                <c:pt idx="20375" formatCode="0.00E+00">
                  <c:v>-1.99409E-4</c:v>
                </c:pt>
                <c:pt idx="20376" formatCode="0.00E+00">
                  <c:v>-2.22034E-4</c:v>
                </c:pt>
                <c:pt idx="20377" formatCode="0.00E+00">
                  <c:v>-2.4449600000000003E-4</c:v>
                </c:pt>
                <c:pt idx="20378" formatCode="0.00E+00">
                  <c:v>-2.6677999999999999E-4</c:v>
                </c:pt>
                <c:pt idx="20379" formatCode="0.00E+00">
                  <c:v>-2.8887299999999998E-4</c:v>
                </c:pt>
                <c:pt idx="20380" formatCode="0.00E+00">
                  <c:v>-3.1075999999999999E-4</c:v>
                </c:pt>
                <c:pt idx="20381" formatCode="0.00E+00">
                  <c:v>-3.3242900000000003E-4</c:v>
                </c:pt>
                <c:pt idx="20382" formatCode="0.00E+00">
                  <c:v>-3.5386499999999997E-4</c:v>
                </c:pt>
                <c:pt idx="20383" formatCode="0.00E+00">
                  <c:v>-3.7505600000000002E-4</c:v>
                </c:pt>
                <c:pt idx="20384" formatCode="0.00E+00">
                  <c:v>-3.95988E-4</c:v>
                </c:pt>
                <c:pt idx="20385" formatCode="0.00E+00">
                  <c:v>-4.1664700000000002E-4</c:v>
                </c:pt>
                <c:pt idx="20386" formatCode="0.00E+00">
                  <c:v>-4.37021E-4</c:v>
                </c:pt>
                <c:pt idx="20387" formatCode="0.00E+00">
                  <c:v>-4.5709599999999999E-4</c:v>
                </c:pt>
                <c:pt idx="20388" formatCode="0.00E+00">
                  <c:v>-4.7686000000000001E-4</c:v>
                </c:pt>
                <c:pt idx="20389" formatCode="0.00E+00">
                  <c:v>-4.9629999999999997E-4</c:v>
                </c:pt>
                <c:pt idx="20390" formatCode="0.00E+00">
                  <c:v>-5.15403E-4</c:v>
                </c:pt>
                <c:pt idx="20391" formatCode="0.00E+00">
                  <c:v>-5.3415699999999995E-4</c:v>
                </c:pt>
                <c:pt idx="20392" formatCode="0.00E+00">
                  <c:v>-5.5254900000000005E-4</c:v>
                </c:pt>
                <c:pt idx="20393" formatCode="0.00E+00">
                  <c:v>-5.7056800000000003E-4</c:v>
                </c:pt>
                <c:pt idx="20394" formatCode="0.00E+00">
                  <c:v>-5.88201E-4</c:v>
                </c:pt>
                <c:pt idx="20395" formatCode="0.00E+00">
                  <c:v>-6.05436E-4</c:v>
                </c:pt>
                <c:pt idx="20396" formatCode="0.00E+00">
                  <c:v>-6.2226200000000005E-4</c:v>
                </c:pt>
                <c:pt idx="20397" formatCode="0.00E+00">
                  <c:v>-6.38668E-4</c:v>
                </c:pt>
                <c:pt idx="20398" formatCode="0.00E+00">
                  <c:v>-6.5464199999999998E-4</c:v>
                </c:pt>
                <c:pt idx="20399" formatCode="0.00E+00">
                  <c:v>-6.7017400000000005E-4</c:v>
                </c:pt>
                <c:pt idx="20400" formatCode="0.00E+00">
                  <c:v>-6.8525200000000002E-4</c:v>
                </c:pt>
                <c:pt idx="20401" formatCode="0.00E+00">
                  <c:v>-6.9986600000000005E-4</c:v>
                </c:pt>
                <c:pt idx="20402" formatCode="0.00E+00">
                  <c:v>-7.1400599999999999E-4</c:v>
                </c:pt>
                <c:pt idx="20403" formatCode="0.00E+00">
                  <c:v>-7.27661E-4</c:v>
                </c:pt>
                <c:pt idx="20404" formatCode="0.00E+00">
                  <c:v>-7.4082300000000005E-4</c:v>
                </c:pt>
                <c:pt idx="20405" formatCode="0.00E+00">
                  <c:v>-7.5348099999999996E-4</c:v>
                </c:pt>
                <c:pt idx="20406" formatCode="0.00E+00">
                  <c:v>-7.6562600000000005E-4</c:v>
                </c:pt>
                <c:pt idx="20407" formatCode="0.00E+00">
                  <c:v>-7.7724900000000004E-4</c:v>
                </c:pt>
                <c:pt idx="20408" formatCode="0.00E+00">
                  <c:v>-7.8834100000000002E-4</c:v>
                </c:pt>
                <c:pt idx="20409" formatCode="0.00E+00">
                  <c:v>-7.9889499999999999E-4</c:v>
                </c:pt>
                <c:pt idx="20410" formatCode="0.00E+00">
                  <c:v>-8.08901E-4</c:v>
                </c:pt>
                <c:pt idx="20411" formatCode="0.00E+00">
                  <c:v>-8.1835299999999996E-4</c:v>
                </c:pt>
                <c:pt idx="20412" formatCode="0.00E+00">
                  <c:v>-8.2724299999999997E-4</c:v>
                </c:pt>
                <c:pt idx="20413" formatCode="0.00E+00">
                  <c:v>-8.35563E-4</c:v>
                </c:pt>
                <c:pt idx="20414" formatCode="0.00E+00">
                  <c:v>-8.4330799999999997E-4</c:v>
                </c:pt>
                <c:pt idx="20415" formatCode="0.00E+00">
                  <c:v>-8.5046999999999998E-4</c:v>
                </c:pt>
                <c:pt idx="20416" formatCode="0.00E+00">
                  <c:v>-8.5704300000000004E-4</c:v>
                </c:pt>
                <c:pt idx="20417" formatCode="0.00E+00">
                  <c:v>-8.6302199999999996E-4</c:v>
                </c:pt>
                <c:pt idx="20418" formatCode="0.00E+00">
                  <c:v>-8.68402E-4</c:v>
                </c:pt>
                <c:pt idx="20419" formatCode="0.00E+00">
                  <c:v>-8.7317700000000005E-4</c:v>
                </c:pt>
                <c:pt idx="20420" formatCode="0.00E+00">
                  <c:v>-8.7734300000000005E-4</c:v>
                </c:pt>
                <c:pt idx="20421" formatCode="0.00E+00">
                  <c:v>-8.8089600000000004E-4</c:v>
                </c:pt>
                <c:pt idx="20422" formatCode="0.00E+00">
                  <c:v>-8.8383199999999998E-4</c:v>
                </c:pt>
                <c:pt idx="20423" formatCode="0.00E+00">
                  <c:v>-8.8614800000000001E-4</c:v>
                </c:pt>
                <c:pt idx="20424" formatCode="0.00E+00">
                  <c:v>-8.87841E-4</c:v>
                </c:pt>
                <c:pt idx="20425" formatCode="0.00E+00">
                  <c:v>-8.8890699999999998E-4</c:v>
                </c:pt>
                <c:pt idx="20426" formatCode="0.00E+00">
                  <c:v>-8.8934599999999995E-4</c:v>
                </c:pt>
                <c:pt idx="20427" formatCode="0.00E+00">
                  <c:v>-8.8915499999999998E-4</c:v>
                </c:pt>
                <c:pt idx="20428" formatCode="0.00E+00">
                  <c:v>-8.8833399999999996E-4</c:v>
                </c:pt>
                <c:pt idx="20429" formatCode="0.00E+00">
                  <c:v>-8.8688099999999995E-4</c:v>
                </c:pt>
                <c:pt idx="20430" formatCode="0.00E+00">
                  <c:v>-8.8479599999999998E-4</c:v>
                </c:pt>
                <c:pt idx="20431" formatCode="0.00E+00">
                  <c:v>-8.8207900000000002E-4</c:v>
                </c:pt>
                <c:pt idx="20432" formatCode="0.00E+00">
                  <c:v>-8.78731E-4</c:v>
                </c:pt>
                <c:pt idx="20433" formatCode="0.00E+00">
                  <c:v>-8.7475200000000002E-4</c:v>
                </c:pt>
                <c:pt idx="20434" formatCode="0.00E+00">
                  <c:v>-8.7014500000000001E-4</c:v>
                </c:pt>
                <c:pt idx="20435" formatCode="0.00E+00">
                  <c:v>-8.64911E-4</c:v>
                </c:pt>
                <c:pt idx="20436" formatCode="0.00E+00">
                  <c:v>-8.5905200000000001E-4</c:v>
                </c:pt>
                <c:pt idx="20437" formatCode="0.00E+00">
                  <c:v>-8.5257200000000001E-4</c:v>
                </c:pt>
                <c:pt idx="20438" formatCode="0.00E+00">
                  <c:v>-8.4547400000000003E-4</c:v>
                </c:pt>
                <c:pt idx="20439" formatCode="0.00E+00">
                  <c:v>-8.3776200000000003E-4</c:v>
                </c:pt>
                <c:pt idx="20440" formatCode="0.00E+00">
                  <c:v>-8.2943899999999996E-4</c:v>
                </c:pt>
                <c:pt idx="20441" formatCode="0.00E+00">
                  <c:v>-8.2051100000000001E-4</c:v>
                </c:pt>
                <c:pt idx="20442" formatCode="0.00E+00">
                  <c:v>-8.1098300000000004E-4</c:v>
                </c:pt>
                <c:pt idx="20443" formatCode="0.00E+00">
                  <c:v>-8.0086000000000003E-4</c:v>
                </c:pt>
                <c:pt idx="20444" formatCode="0.00E+00">
                  <c:v>-7.9014999999999999E-4</c:v>
                </c:pt>
                <c:pt idx="20445" formatCode="0.00E+00">
                  <c:v>-7.78858E-4</c:v>
                </c:pt>
                <c:pt idx="20446" formatCode="0.00E+00">
                  <c:v>-7.6699099999999996E-4</c:v>
                </c:pt>
                <c:pt idx="20447" formatCode="0.00E+00">
                  <c:v>-7.5455800000000001E-4</c:v>
                </c:pt>
                <c:pt idx="20448" formatCode="0.00E+00">
                  <c:v>-7.4156600000000004E-4</c:v>
                </c:pt>
                <c:pt idx="20449" formatCode="0.00E+00">
                  <c:v>-7.2802499999999998E-4</c:v>
                </c:pt>
                <c:pt idx="20450" formatCode="0.00E+00">
                  <c:v>-7.1394199999999996E-4</c:v>
                </c:pt>
                <c:pt idx="20451" formatCode="0.00E+00">
                  <c:v>-6.9932700000000002E-4</c:v>
                </c:pt>
                <c:pt idx="20452" formatCode="0.00E+00">
                  <c:v>-6.8419100000000001E-4</c:v>
                </c:pt>
                <c:pt idx="20453" formatCode="0.00E+00">
                  <c:v>-6.6854299999999996E-4</c:v>
                </c:pt>
                <c:pt idx="20454" formatCode="0.00E+00">
                  <c:v>-6.5239499999999995E-4</c:v>
                </c:pt>
                <c:pt idx="20455" formatCode="0.00E+00">
                  <c:v>-6.3575800000000005E-4</c:v>
                </c:pt>
                <c:pt idx="20456" formatCode="0.00E+00">
                  <c:v>-6.1864299999999999E-4</c:v>
                </c:pt>
                <c:pt idx="20457" formatCode="0.00E+00">
                  <c:v>-6.0106299999999999E-4</c:v>
                </c:pt>
                <c:pt idx="20458" formatCode="0.00E+00">
                  <c:v>-5.8302899999999999E-4</c:v>
                </c:pt>
                <c:pt idx="20459" formatCode="0.00E+00">
                  <c:v>-5.6455600000000002E-4</c:v>
                </c:pt>
                <c:pt idx="20460" formatCode="0.00E+00">
                  <c:v>-5.4565600000000005E-4</c:v>
                </c:pt>
                <c:pt idx="20461" formatCode="0.00E+00">
                  <c:v>-5.2634299999999997E-4</c:v>
                </c:pt>
                <c:pt idx="20462" formatCode="0.00E+00">
                  <c:v>-5.0663100000000001E-4</c:v>
                </c:pt>
                <c:pt idx="20463" formatCode="0.00E+00">
                  <c:v>-4.86534E-4</c:v>
                </c:pt>
                <c:pt idx="20464" formatCode="0.00E+00">
                  <c:v>-4.6606799999999998E-4</c:v>
                </c:pt>
                <c:pt idx="20465" formatCode="0.00E+00">
                  <c:v>-4.4524799999999998E-4</c:v>
                </c:pt>
                <c:pt idx="20466" formatCode="0.00E+00">
                  <c:v>-4.24089E-4</c:v>
                </c:pt>
                <c:pt idx="20467" formatCode="0.00E+00">
                  <c:v>-4.0260699999999998E-4</c:v>
                </c:pt>
                <c:pt idx="20468" formatCode="0.00E+00">
                  <c:v>-3.80818E-4</c:v>
                </c:pt>
                <c:pt idx="20469" formatCode="0.00E+00">
                  <c:v>-3.5873900000000001E-4</c:v>
                </c:pt>
                <c:pt idx="20470" formatCode="0.00E+00">
                  <c:v>-3.36387E-4</c:v>
                </c:pt>
                <c:pt idx="20471" formatCode="0.00E+00">
                  <c:v>-3.1377800000000002E-4</c:v>
                </c:pt>
                <c:pt idx="20472" formatCode="0.00E+00">
                  <c:v>-2.9093000000000001E-4</c:v>
                </c:pt>
                <c:pt idx="20473" formatCode="0.00E+00">
                  <c:v>-2.6786099999999999E-4</c:v>
                </c:pt>
                <c:pt idx="20474" formatCode="0.00E+00">
                  <c:v>-2.4458800000000001E-4</c:v>
                </c:pt>
                <c:pt idx="20475" formatCode="0.00E+00">
                  <c:v>-2.2112999999999999E-4</c:v>
                </c:pt>
                <c:pt idx="20476" formatCode="0.00E+00">
                  <c:v>-1.9750400000000001E-4</c:v>
                </c:pt>
                <c:pt idx="20477" formatCode="0.00E+00">
                  <c:v>-1.7373000000000001E-4</c:v>
                </c:pt>
                <c:pt idx="20478" formatCode="0.00E+00">
                  <c:v>-1.49825E-4</c:v>
                </c:pt>
                <c:pt idx="20479" formatCode="0.00E+00">
                  <c:v>-1.25809E-4</c:v>
                </c:pt>
                <c:pt idx="20480" formatCode="0.00E+00">
                  <c:v>-1.0170099999999999E-4</c:v>
                </c:pt>
                <c:pt idx="20481" formatCode="0.00E+00">
                  <c:v>-7.7519000000000001E-5</c:v>
                </c:pt>
                <c:pt idx="20482" formatCode="0.00E+00">
                  <c:v>-5.3283299999999999E-5</c:v>
                </c:pt>
                <c:pt idx="20483" formatCode="0.00E+00">
                  <c:v>-2.9012700000000001E-5</c:v>
                </c:pt>
                <c:pt idx="20484" formatCode="0.00E+00">
                  <c:v>-4.7267400000000003E-6</c:v>
                </c:pt>
                <c:pt idx="20485" formatCode="0.00E+00">
                  <c:v>1.9555199999999999E-5</c:v>
                </c:pt>
                <c:pt idx="20486" formatCode="0.00E+00">
                  <c:v>4.3813599999999997E-5</c:v>
                </c:pt>
                <c:pt idx="20487" formatCode="0.00E+00">
                  <c:v>6.8028999999999995E-5</c:v>
                </c:pt>
                <c:pt idx="20488" formatCode="0.00E+00">
                  <c:v>9.2181899999999999E-5</c:v>
                </c:pt>
                <c:pt idx="20489" formatCode="0.00E+00">
                  <c:v>1.16253E-4</c:v>
                </c:pt>
                <c:pt idx="20490" formatCode="0.00E+00">
                  <c:v>1.4022199999999999E-4</c:v>
                </c:pt>
                <c:pt idx="20491" formatCode="0.00E+00">
                  <c:v>1.6406999999999999E-4</c:v>
                </c:pt>
                <c:pt idx="20492" formatCode="0.00E+00">
                  <c:v>1.8777799999999999E-4</c:v>
                </c:pt>
                <c:pt idx="20493" formatCode="0.00E+00">
                  <c:v>2.1132599999999999E-4</c:v>
                </c:pt>
                <c:pt idx="20494" formatCode="0.00E+00">
                  <c:v>2.3469499999999999E-4</c:v>
                </c:pt>
                <c:pt idx="20495" formatCode="0.00E+00">
                  <c:v>2.5786599999999999E-4</c:v>
                </c:pt>
                <c:pt idx="20496" formatCode="0.00E+00">
                  <c:v>2.8081999999999998E-4</c:v>
                </c:pt>
                <c:pt idx="20497" formatCode="0.00E+00">
                  <c:v>3.0353800000000001E-4</c:v>
                </c:pt>
                <c:pt idx="20498" formatCode="0.00E+00">
                  <c:v>3.2600199999999999E-4</c:v>
                </c:pt>
                <c:pt idx="20499" formatCode="0.00E+00">
                  <c:v>3.4819300000000001E-4</c:v>
                </c:pt>
                <c:pt idx="20500" formatCode="0.00E+00">
                  <c:v>3.70093E-4</c:v>
                </c:pt>
                <c:pt idx="20501" formatCode="0.00E+00">
                  <c:v>3.91684E-4</c:v>
                </c:pt>
                <c:pt idx="20502" formatCode="0.00E+00">
                  <c:v>4.12948E-4</c:v>
                </c:pt>
                <c:pt idx="20503" formatCode="0.00E+00">
                  <c:v>4.3386800000000001E-4</c:v>
                </c:pt>
                <c:pt idx="20504" formatCode="0.00E+00">
                  <c:v>4.54425E-4</c:v>
                </c:pt>
                <c:pt idx="20505" formatCode="0.00E+00">
                  <c:v>4.7460500000000001E-4</c:v>
                </c:pt>
                <c:pt idx="20506" formatCode="0.00E+00">
                  <c:v>4.9438900000000003E-4</c:v>
                </c:pt>
                <c:pt idx="20507" formatCode="0.00E+00">
                  <c:v>5.1376099999999995E-4</c:v>
                </c:pt>
                <c:pt idx="20508" formatCode="0.00E+00">
                  <c:v>5.3270599999999998E-4</c:v>
                </c:pt>
                <c:pt idx="20509" formatCode="0.00E+00">
                  <c:v>5.5120799999999997E-4</c:v>
                </c:pt>
                <c:pt idx="20510" formatCode="0.00E+00">
                  <c:v>5.69251E-4</c:v>
                </c:pt>
                <c:pt idx="20511" formatCode="0.00E+00">
                  <c:v>5.8682199999999997E-4</c:v>
                </c:pt>
                <c:pt idx="20512" formatCode="0.00E+00">
                  <c:v>6.0390400000000005E-4</c:v>
                </c:pt>
                <c:pt idx="20513" formatCode="0.00E+00">
                  <c:v>6.2048500000000005E-4</c:v>
                </c:pt>
                <c:pt idx="20514" formatCode="0.00E+00">
                  <c:v>6.3655099999999996E-4</c:v>
                </c:pt>
                <c:pt idx="20515" formatCode="0.00E+00">
                  <c:v>6.5208900000000001E-4</c:v>
                </c:pt>
                <c:pt idx="20516" formatCode="0.00E+00">
                  <c:v>6.6708499999999999E-4</c:v>
                </c:pt>
                <c:pt idx="20517" formatCode="0.00E+00">
                  <c:v>6.8152800000000004E-4</c:v>
                </c:pt>
                <c:pt idx="20518" formatCode="0.00E+00">
                  <c:v>6.9540599999999998E-4</c:v>
                </c:pt>
                <c:pt idx="20519" formatCode="0.00E+00">
                  <c:v>7.0870799999999995E-4</c:v>
                </c:pt>
                <c:pt idx="20520" formatCode="0.00E+00">
                  <c:v>7.2142300000000001E-4</c:v>
                </c:pt>
                <c:pt idx="20521" formatCode="0.00E+00">
                  <c:v>7.3354099999999999E-4</c:v>
                </c:pt>
                <c:pt idx="20522" formatCode="0.00E+00">
                  <c:v>7.4505299999999997E-4</c:v>
                </c:pt>
                <c:pt idx="20523" formatCode="0.00E+00">
                  <c:v>7.5594799999999999E-4</c:v>
                </c:pt>
                <c:pt idx="20524" formatCode="0.00E+00">
                  <c:v>7.6621899999999995E-4</c:v>
                </c:pt>
                <c:pt idx="20525" formatCode="0.00E+00">
                  <c:v>7.7585800000000004E-4</c:v>
                </c:pt>
                <c:pt idx="20526" formatCode="0.00E+00">
                  <c:v>7.8485600000000001E-4</c:v>
                </c:pt>
                <c:pt idx="20527" formatCode="0.00E+00">
                  <c:v>7.93208E-4</c:v>
                </c:pt>
                <c:pt idx="20528" formatCode="0.00E+00">
                  <c:v>8.0090700000000001E-4</c:v>
                </c:pt>
                <c:pt idx="20529" formatCode="0.00E+00">
                  <c:v>8.0794700000000005E-4</c:v>
                </c:pt>
                <c:pt idx="20530" formatCode="0.00E+00">
                  <c:v>8.1432300000000004E-4</c:v>
                </c:pt>
                <c:pt idx="20531" formatCode="0.00E+00">
                  <c:v>8.2003100000000004E-4</c:v>
                </c:pt>
                <c:pt idx="20532" formatCode="0.00E+00">
                  <c:v>8.2506699999999997E-4</c:v>
                </c:pt>
                <c:pt idx="20533" formatCode="0.00E+00">
                  <c:v>8.2942699999999999E-4</c:v>
                </c:pt>
                <c:pt idx="20534" formatCode="0.00E+00">
                  <c:v>8.3310800000000005E-4</c:v>
                </c:pt>
                <c:pt idx="20535" formatCode="0.00E+00">
                  <c:v>8.3611000000000004E-4</c:v>
                </c:pt>
                <c:pt idx="20536" formatCode="0.00E+00">
                  <c:v>8.3842900000000002E-4</c:v>
                </c:pt>
                <c:pt idx="20537" formatCode="0.00E+00">
                  <c:v>8.4006599999999999E-4</c:v>
                </c:pt>
                <c:pt idx="20538" formatCode="0.00E+00">
                  <c:v>8.4102000000000005E-4</c:v>
                </c:pt>
                <c:pt idx="20539" formatCode="0.00E+00">
                  <c:v>8.4129199999999999E-4</c:v>
                </c:pt>
                <c:pt idx="20540" formatCode="0.00E+00">
                  <c:v>8.4088200000000004E-4</c:v>
                </c:pt>
                <c:pt idx="20541" formatCode="0.00E+00">
                  <c:v>8.3979200000000001E-4</c:v>
                </c:pt>
                <c:pt idx="20542" formatCode="0.00E+00">
                  <c:v>8.3802400000000004E-4</c:v>
                </c:pt>
                <c:pt idx="20543" formatCode="0.00E+00">
                  <c:v>8.3558199999999997E-4</c:v>
                </c:pt>
                <c:pt idx="20544" formatCode="0.00E+00">
                  <c:v>8.3246800000000005E-4</c:v>
                </c:pt>
                <c:pt idx="20545" formatCode="0.00E+00">
                  <c:v>8.2868700000000004E-4</c:v>
                </c:pt>
                <c:pt idx="20546" formatCode="0.00E+00">
                  <c:v>8.24243E-4</c:v>
                </c:pt>
                <c:pt idx="20547" formatCode="0.00E+00">
                  <c:v>8.1914200000000003E-4</c:v>
                </c:pt>
                <c:pt idx="20548" formatCode="0.00E+00">
                  <c:v>8.1338899999999997E-4</c:v>
                </c:pt>
                <c:pt idx="20549" formatCode="0.00E+00">
                  <c:v>8.0699099999999996E-4</c:v>
                </c:pt>
                <c:pt idx="20550" formatCode="0.00E+00">
                  <c:v>7.9995499999999998E-4</c:v>
                </c:pt>
                <c:pt idx="20551" formatCode="0.00E+00">
                  <c:v>7.9228800000000004E-4</c:v>
                </c:pt>
                <c:pt idx="20552" formatCode="0.00E+00">
                  <c:v>7.8399899999999996E-4</c:v>
                </c:pt>
                <c:pt idx="20553" formatCode="0.00E+00">
                  <c:v>7.7509599999999997E-4</c:v>
                </c:pt>
                <c:pt idx="20554" formatCode="0.00E+00">
                  <c:v>7.6558799999999999E-4</c:v>
                </c:pt>
                <c:pt idx="20555" formatCode="0.00E+00">
                  <c:v>7.5548499999999997E-4</c:v>
                </c:pt>
                <c:pt idx="20556" formatCode="0.00E+00">
                  <c:v>7.4479699999999995E-4</c:v>
                </c:pt>
                <c:pt idx="20557" formatCode="0.00E+00">
                  <c:v>7.33535E-4</c:v>
                </c:pt>
                <c:pt idx="20558" formatCode="0.00E+00">
                  <c:v>7.2171099999999999E-4</c:v>
                </c:pt>
                <c:pt idx="20559" formatCode="0.00E+00">
                  <c:v>7.0933499999999996E-4</c:v>
                </c:pt>
                <c:pt idx="20560" formatCode="0.00E+00">
                  <c:v>6.9642100000000002E-4</c:v>
                </c:pt>
                <c:pt idx="20561" formatCode="0.00E+00">
                  <c:v>6.8298100000000004E-4</c:v>
                </c:pt>
                <c:pt idx="20562" formatCode="0.00E+00">
                  <c:v>6.6902800000000001E-4</c:v>
                </c:pt>
                <c:pt idx="20563" formatCode="0.00E+00">
                  <c:v>6.5457500000000001E-4</c:v>
                </c:pt>
                <c:pt idx="20564" formatCode="0.00E+00">
                  <c:v>6.3963599999999996E-4</c:v>
                </c:pt>
                <c:pt idx="20565" formatCode="0.00E+00">
                  <c:v>6.2422699999999999E-4</c:v>
                </c:pt>
                <c:pt idx="20566" formatCode="0.00E+00">
                  <c:v>6.0836099999999997E-4</c:v>
                </c:pt>
                <c:pt idx="20567" formatCode="0.00E+00">
                  <c:v>5.9205399999999995E-4</c:v>
                </c:pt>
                <c:pt idx="20568" formatCode="0.00E+00">
                  <c:v>5.7532099999999995E-4</c:v>
                </c:pt>
                <c:pt idx="20569" formatCode="0.00E+00">
                  <c:v>5.5817699999999998E-4</c:v>
                </c:pt>
                <c:pt idx="20570" formatCode="0.00E+00">
                  <c:v>5.4064E-4</c:v>
                </c:pt>
                <c:pt idx="20571" formatCode="0.00E+00">
                  <c:v>5.2272600000000005E-4</c:v>
                </c:pt>
                <c:pt idx="20572" formatCode="0.00E+00">
                  <c:v>5.0445100000000005E-4</c:v>
                </c:pt>
                <c:pt idx="20573" formatCode="0.00E+00">
                  <c:v>4.8583200000000001E-4</c:v>
                </c:pt>
                <c:pt idx="20574" formatCode="0.00E+00">
                  <c:v>4.6688600000000002E-4</c:v>
                </c:pt>
                <c:pt idx="20575" formatCode="0.00E+00">
                  <c:v>4.4763099999999998E-4</c:v>
                </c:pt>
                <c:pt idx="20576" formatCode="0.00E+00">
                  <c:v>4.2808499999999998E-4</c:v>
                </c:pt>
                <c:pt idx="20577" formatCode="0.00E+00">
                  <c:v>4.0826600000000001E-4</c:v>
                </c:pt>
                <c:pt idx="20578" formatCode="0.00E+00">
                  <c:v>3.8819100000000002E-4</c:v>
                </c:pt>
                <c:pt idx="20579" formatCode="0.00E+00">
                  <c:v>3.6787899999999999E-4</c:v>
                </c:pt>
                <c:pt idx="20580" formatCode="0.00E+00">
                  <c:v>3.47349E-4</c:v>
                </c:pt>
                <c:pt idx="20581" formatCode="0.00E+00">
                  <c:v>3.2661799999999998E-4</c:v>
                </c:pt>
                <c:pt idx="20582" formatCode="0.00E+00">
                  <c:v>3.0570499999999997E-4</c:v>
                </c:pt>
                <c:pt idx="20583" formatCode="0.00E+00">
                  <c:v>2.84629E-4</c:v>
                </c:pt>
                <c:pt idx="20584" formatCode="0.00E+00">
                  <c:v>2.6340899999999998E-4</c:v>
                </c:pt>
                <c:pt idx="20585" formatCode="0.00E+00">
                  <c:v>2.4206400000000001E-4</c:v>
                </c:pt>
                <c:pt idx="20586" formatCode="0.00E+00">
                  <c:v>2.2061199999999999E-4</c:v>
                </c:pt>
                <c:pt idx="20587" formatCode="0.00E+00">
                  <c:v>1.9907200000000001E-4</c:v>
                </c:pt>
                <c:pt idx="20588" formatCode="0.00E+00">
                  <c:v>1.7746400000000001E-4</c:v>
                </c:pt>
                <c:pt idx="20589" formatCode="0.00E+00">
                  <c:v>1.5580499999999999E-4</c:v>
                </c:pt>
                <c:pt idx="20590" formatCode="0.00E+00">
                  <c:v>1.34115E-4</c:v>
                </c:pt>
                <c:pt idx="20591" formatCode="0.00E+00">
                  <c:v>1.1241199999999999E-4</c:v>
                </c:pt>
                <c:pt idx="20592" formatCode="0.00E+00">
                  <c:v>9.0715499999999996E-5</c:v>
                </c:pt>
                <c:pt idx="20593" formatCode="0.00E+00">
                  <c:v>6.9043300000000004E-5</c:v>
                </c:pt>
                <c:pt idx="20594" formatCode="0.00E+00">
                  <c:v>4.7413999999999997E-5</c:v>
                </c:pt>
                <c:pt idx="20595" formatCode="0.00E+00">
                  <c:v>2.5845899999999999E-5</c:v>
                </c:pt>
                <c:pt idx="20596" formatCode="0.00E+00">
                  <c:v>4.3570400000000002E-6</c:v>
                </c:pt>
                <c:pt idx="20597" formatCode="0.00E+00">
                  <c:v>-1.7034600000000001E-5</c:v>
                </c:pt>
                <c:pt idx="20598" formatCode="0.00E+00">
                  <c:v>-3.83111E-5</c:v>
                </c:pt>
                <c:pt idx="20599" formatCode="0.00E+00">
                  <c:v>-5.94552E-5</c:v>
                </c:pt>
                <c:pt idx="20600" formatCode="0.00E+00">
                  <c:v>-8.0449299999999996E-5</c:v>
                </c:pt>
                <c:pt idx="20601" formatCode="0.00E+00">
                  <c:v>-1.01276E-4</c:v>
                </c:pt>
                <c:pt idx="20602" formatCode="0.00E+00">
                  <c:v>-1.2192E-4</c:v>
                </c:pt>
                <c:pt idx="20603" formatCode="0.00E+00">
                  <c:v>-1.4236199999999999E-4</c:v>
                </c:pt>
                <c:pt idx="20604" formatCode="0.00E+00">
                  <c:v>-1.62588E-4</c:v>
                </c:pt>
                <c:pt idx="20605" formatCode="0.00E+00">
                  <c:v>-1.8258200000000001E-4</c:v>
                </c:pt>
                <c:pt idx="20606" formatCode="0.00E+00">
                  <c:v>-2.0232599999999999E-4</c:v>
                </c:pt>
                <c:pt idx="20607" formatCode="0.00E+00">
                  <c:v>-2.21807E-4</c:v>
                </c:pt>
                <c:pt idx="20608" formatCode="0.00E+00">
                  <c:v>-2.4100900000000001E-4</c:v>
                </c:pt>
                <c:pt idx="20609" formatCode="0.00E+00">
                  <c:v>-2.5991700000000003E-4</c:v>
                </c:pt>
                <c:pt idx="20610" formatCode="0.00E+00">
                  <c:v>-2.7851699999999999E-4</c:v>
                </c:pt>
                <c:pt idx="20611" formatCode="0.00E+00">
                  <c:v>-2.9679499999999998E-4</c:v>
                </c:pt>
                <c:pt idx="20612" formatCode="0.00E+00">
                  <c:v>-3.1473800000000001E-4</c:v>
                </c:pt>
                <c:pt idx="20613" formatCode="0.00E+00">
                  <c:v>-3.32331E-4</c:v>
                </c:pt>
                <c:pt idx="20614" formatCode="0.00E+00">
                  <c:v>-3.49563E-4</c:v>
                </c:pt>
                <c:pt idx="20615" formatCode="0.00E+00">
                  <c:v>-3.6642199999999998E-4</c:v>
                </c:pt>
                <c:pt idx="20616" formatCode="0.00E+00">
                  <c:v>-3.82894E-4</c:v>
                </c:pt>
                <c:pt idx="20617" formatCode="0.00E+00">
                  <c:v>-3.9896799999999998E-4</c:v>
                </c:pt>
                <c:pt idx="20618" formatCode="0.00E+00">
                  <c:v>-4.1463399999999999E-4</c:v>
                </c:pt>
                <c:pt idx="20619" formatCode="0.00E+00">
                  <c:v>-4.2988100000000001E-4</c:v>
                </c:pt>
                <c:pt idx="20620" formatCode="0.00E+00">
                  <c:v>-4.4469799999999999E-4</c:v>
                </c:pt>
                <c:pt idx="20621" formatCode="0.00E+00">
                  <c:v>-4.5907599999999999E-4</c:v>
                </c:pt>
                <c:pt idx="20622" formatCode="0.00E+00">
                  <c:v>-4.7300599999999999E-4</c:v>
                </c:pt>
                <c:pt idx="20623" formatCode="0.00E+00">
                  <c:v>-4.8647799999999999E-4</c:v>
                </c:pt>
                <c:pt idx="20624" formatCode="0.00E+00">
                  <c:v>-4.9948500000000003E-4</c:v>
                </c:pt>
                <c:pt idx="20625" formatCode="0.00E+00">
                  <c:v>-5.1201800000000004E-4</c:v>
                </c:pt>
                <c:pt idx="20626" formatCode="0.00E+00">
                  <c:v>-5.2406999999999996E-4</c:v>
                </c:pt>
                <c:pt idx="20627" formatCode="0.00E+00">
                  <c:v>-5.35634E-4</c:v>
                </c:pt>
                <c:pt idx="20628" formatCode="0.00E+00">
                  <c:v>-5.4670499999999998E-4</c:v>
                </c:pt>
                <c:pt idx="20629" formatCode="0.00E+00">
                  <c:v>-5.5727499999999998E-4</c:v>
                </c:pt>
                <c:pt idx="20630" formatCode="0.00E+00">
                  <c:v>-5.6734000000000005E-4</c:v>
                </c:pt>
                <c:pt idx="20631" formatCode="0.00E+00">
                  <c:v>-5.76894E-4</c:v>
                </c:pt>
                <c:pt idx="20632" formatCode="0.00E+00">
                  <c:v>-5.8593399999999998E-4</c:v>
                </c:pt>
                <c:pt idx="20633" formatCode="0.00E+00">
                  <c:v>-5.9445500000000003E-4</c:v>
                </c:pt>
                <c:pt idx="20634" formatCode="0.00E+00">
                  <c:v>-6.0245299999999997E-4</c:v>
                </c:pt>
                <c:pt idx="20635" formatCode="0.00E+00">
                  <c:v>-6.0992700000000002E-4</c:v>
                </c:pt>
                <c:pt idx="20636" formatCode="0.00E+00">
                  <c:v>-6.1687299999999999E-4</c:v>
                </c:pt>
                <c:pt idx="20637" formatCode="0.00E+00">
                  <c:v>-6.2328899999999996E-4</c:v>
                </c:pt>
                <c:pt idx="20638" formatCode="0.00E+00">
                  <c:v>-6.2917500000000005E-4</c:v>
                </c:pt>
                <c:pt idx="20639" formatCode="0.00E+00">
                  <c:v>-6.3452799999999998E-4</c:v>
                </c:pt>
                <c:pt idx="20640" formatCode="0.00E+00">
                  <c:v>-6.3934899999999999E-4</c:v>
                </c:pt>
                <c:pt idx="20641" formatCode="0.00E+00">
                  <c:v>-6.4363699999999996E-4</c:v>
                </c:pt>
                <c:pt idx="20642" formatCode="0.00E+00">
                  <c:v>-6.4739300000000001E-4</c:v>
                </c:pt>
                <c:pt idx="20643" formatCode="0.00E+00">
                  <c:v>-6.5061800000000005E-4</c:v>
                </c:pt>
                <c:pt idx="20644" formatCode="0.00E+00">
                  <c:v>-6.5331199999999997E-4</c:v>
                </c:pt>
                <c:pt idx="20645" formatCode="0.00E+00">
                  <c:v>-6.5547900000000004E-4</c:v>
                </c:pt>
                <c:pt idx="20646" formatCode="0.00E+00">
                  <c:v>-6.5711999999999997E-4</c:v>
                </c:pt>
                <c:pt idx="20647" formatCode="0.00E+00">
                  <c:v>-6.5823699999999999E-4</c:v>
                </c:pt>
                <c:pt idx="20648" formatCode="0.00E+00">
                  <c:v>-6.5883399999999996E-4</c:v>
                </c:pt>
                <c:pt idx="20649" formatCode="0.00E+00">
                  <c:v>-6.5891500000000004E-4</c:v>
                </c:pt>
                <c:pt idx="20650" formatCode="0.00E+00">
                  <c:v>-6.5848299999999996E-4</c:v>
                </c:pt>
                <c:pt idx="20651" formatCode="0.00E+00">
                  <c:v>-6.5754300000000002E-4</c:v>
                </c:pt>
                <c:pt idx="20652" formatCode="0.00E+00">
                  <c:v>-6.5609900000000005E-4</c:v>
                </c:pt>
                <c:pt idx="20653" formatCode="0.00E+00">
                  <c:v>-6.5415700000000005E-4</c:v>
                </c:pt>
                <c:pt idx="20654" formatCode="0.00E+00">
                  <c:v>-6.5172199999999998E-4</c:v>
                </c:pt>
                <c:pt idx="20655" formatCode="0.00E+00">
                  <c:v>-6.4880000000000005E-4</c:v>
                </c:pt>
                <c:pt idx="20656" formatCode="0.00E+00">
                  <c:v>-6.4539800000000004E-4</c:v>
                </c:pt>
                <c:pt idx="20657" formatCode="0.00E+00">
                  <c:v>-6.4152100000000004E-4</c:v>
                </c:pt>
                <c:pt idx="20658" formatCode="0.00E+00">
                  <c:v>-6.3717799999999996E-4</c:v>
                </c:pt>
                <c:pt idx="20659" formatCode="0.00E+00">
                  <c:v>-6.3237500000000002E-4</c:v>
                </c:pt>
                <c:pt idx="20660" formatCode="0.00E+00">
                  <c:v>-6.2711899999999998E-4</c:v>
                </c:pt>
                <c:pt idx="20661" formatCode="0.00E+00">
                  <c:v>-6.2142000000000002E-4</c:v>
                </c:pt>
                <c:pt idx="20662" formatCode="0.00E+00">
                  <c:v>-6.1528500000000003E-4</c:v>
                </c:pt>
                <c:pt idx="20663" formatCode="0.00E+00">
                  <c:v>-6.0872200000000002E-4</c:v>
                </c:pt>
                <c:pt idx="20664" formatCode="0.00E+00">
                  <c:v>-6.0174100000000004E-4</c:v>
                </c:pt>
                <c:pt idx="20665" formatCode="0.00E+00">
                  <c:v>-5.9435E-4</c:v>
                </c:pt>
                <c:pt idx="20666" formatCode="0.00E+00">
                  <c:v>-5.8655899999999995E-4</c:v>
                </c:pt>
                <c:pt idx="20667" formatCode="0.00E+00">
                  <c:v>-5.7837700000000004E-4</c:v>
                </c:pt>
                <c:pt idx="20668" formatCode="0.00E+00">
                  <c:v>-5.6981399999999998E-4</c:v>
                </c:pt>
                <c:pt idx="20669" formatCode="0.00E+00">
                  <c:v>-5.6088000000000004E-4</c:v>
                </c:pt>
                <c:pt idx="20670" formatCode="0.00E+00">
                  <c:v>-5.5158599999999996E-4</c:v>
                </c:pt>
                <c:pt idx="20671" formatCode="0.00E+00">
                  <c:v>-5.4194099999999999E-4</c:v>
                </c:pt>
                <c:pt idx="20672" formatCode="0.00E+00">
                  <c:v>-5.3195800000000002E-4</c:v>
                </c:pt>
                <c:pt idx="20673" formatCode="0.00E+00">
                  <c:v>-5.2164500000000005E-4</c:v>
                </c:pt>
                <c:pt idx="20674" formatCode="0.00E+00">
                  <c:v>-5.1101200000000003E-4</c:v>
                </c:pt>
                <c:pt idx="20675" formatCode="0.00E+00">
                  <c:v>-5.0007199999999995E-4</c:v>
                </c:pt>
                <c:pt idx="20676" formatCode="0.00E+00">
                  <c:v>-4.8883599999999998E-4</c:v>
                </c:pt>
                <c:pt idx="20677" formatCode="0.00E+00">
                  <c:v>-4.7731899999999997E-4</c:v>
                </c:pt>
                <c:pt idx="20678" formatCode="0.00E+00">
                  <c:v>-4.6553300000000002E-4</c:v>
                </c:pt>
                <c:pt idx="20679" formatCode="0.00E+00">
                  <c:v>-4.53485E-4</c:v>
                </c:pt>
                <c:pt idx="20680" formatCode="0.00E+00">
                  <c:v>-4.41173E-4</c:v>
                </c:pt>
                <c:pt idx="20681" formatCode="0.00E+00">
                  <c:v>-4.2860499999999998E-4</c:v>
                </c:pt>
                <c:pt idx="20682" formatCode="0.00E+00">
                  <c:v>-4.15809E-4</c:v>
                </c:pt>
                <c:pt idx="20683" formatCode="0.00E+00">
                  <c:v>-4.0283700000000002E-4</c:v>
                </c:pt>
                <c:pt idx="20684" formatCode="0.00E+00">
                  <c:v>-3.8973000000000002E-4</c:v>
                </c:pt>
                <c:pt idx="20685" formatCode="0.00E+00">
                  <c:v>-3.7644399999999998E-4</c:v>
                </c:pt>
                <c:pt idx="20686" formatCode="0.00E+00">
                  <c:v>-3.6280999999999998E-4</c:v>
                </c:pt>
                <c:pt idx="20687" formatCode="0.00E+00">
                  <c:v>-3.4856500000000001E-4</c:v>
                </c:pt>
                <c:pt idx="20688" formatCode="0.00E+00">
                  <c:v>-3.3347100000000001E-4</c:v>
                </c:pt>
                <c:pt idx="20689" formatCode="0.00E+00">
                  <c:v>-3.17471E-4</c:v>
                </c:pt>
                <c:pt idx="20690" formatCode="0.00E+00">
                  <c:v>-3.0075799999999998E-4</c:v>
                </c:pt>
                <c:pt idx="20691" formatCode="0.00E+00">
                  <c:v>-2.8363500000000002E-4</c:v>
                </c:pt>
                <c:pt idx="20692" formatCode="0.00E+00">
                  <c:v>-2.6638600000000002E-4</c:v>
                </c:pt>
                <c:pt idx="20693" formatCode="0.00E+00">
                  <c:v>-2.49256E-4</c:v>
                </c:pt>
                <c:pt idx="20694" formatCode="0.00E+00">
                  <c:v>-2.32475E-4</c:v>
                </c:pt>
                <c:pt idx="20695" formatCode="0.00E+00">
                  <c:v>-2.1626999999999999E-4</c:v>
                </c:pt>
                <c:pt idx="20696" formatCode="0.00E+00">
                  <c:v>-2.0083699999999999E-4</c:v>
                </c:pt>
                <c:pt idx="20697" formatCode="0.00E+00">
                  <c:v>-1.8633500000000001E-4</c:v>
                </c:pt>
                <c:pt idx="20698" formatCode="0.00E+00">
                  <c:v>-1.7296600000000001E-4</c:v>
                </c:pt>
                <c:pt idx="20699" formatCode="0.00E+00">
                  <c:v>-1.6103299999999999E-4</c:v>
                </c:pt>
                <c:pt idx="20700" formatCode="0.00E+00">
                  <c:v>-1.50803E-4</c:v>
                </c:pt>
                <c:pt idx="20701" formatCode="0.00E+00">
                  <c:v>-1.42375E-4</c:v>
                </c:pt>
                <c:pt idx="20702" formatCode="0.00E+00">
                  <c:v>-1.35828E-4</c:v>
                </c:pt>
                <c:pt idx="20703" formatCode="0.00E+00">
                  <c:v>-1.31445E-4</c:v>
                </c:pt>
                <c:pt idx="20704" formatCode="0.00E+00">
                  <c:v>-1.2956799999999999E-4</c:v>
                </c:pt>
                <c:pt idx="20705" formatCode="0.00E+00">
                  <c:v>-1.3036800000000001E-4</c:v>
                </c:pt>
                <c:pt idx="20706" formatCode="0.00E+00">
                  <c:v>-1.3398699999999999E-4</c:v>
                </c:pt>
                <c:pt idx="20707" formatCode="0.00E+00">
                  <c:v>-1.40703E-4</c:v>
                </c:pt>
                <c:pt idx="20708" formatCode="0.00E+00">
                  <c:v>-1.5070200000000001E-4</c:v>
                </c:pt>
                <c:pt idx="20709" formatCode="0.00E+00">
                  <c:v>-1.6379400000000001E-4</c:v>
                </c:pt>
                <c:pt idx="20710" formatCode="0.00E+00">
                  <c:v>-1.79765E-4</c:v>
                </c:pt>
                <c:pt idx="20711" formatCode="0.00E+00">
                  <c:v>-1.9892900000000001E-4</c:v>
                </c:pt>
                <c:pt idx="20712" formatCode="0.00E+00">
                  <c:v>-2.2179799999999999E-4</c:v>
                </c:pt>
                <c:pt idx="20713" formatCode="0.00E+00">
                  <c:v>-2.48588E-4</c:v>
                </c:pt>
                <c:pt idx="20714" formatCode="0.00E+00">
                  <c:v>-2.7943800000000002E-4</c:v>
                </c:pt>
                <c:pt idx="20715" formatCode="0.00E+00">
                  <c:v>-3.1447099999999998E-4</c:v>
                </c:pt>
                <c:pt idx="20716" formatCode="0.00E+00">
                  <c:v>-3.5352300000000001E-4</c:v>
                </c:pt>
                <c:pt idx="20717" formatCode="0.00E+00">
                  <c:v>-3.9635400000000002E-4</c:v>
                </c:pt>
                <c:pt idx="20718" formatCode="0.00E+00">
                  <c:v>-4.42998E-4</c:v>
                </c:pt>
                <c:pt idx="20719" formatCode="0.00E+00">
                  <c:v>-4.9383200000000004E-4</c:v>
                </c:pt>
                <c:pt idx="20720" formatCode="0.00E+00">
                  <c:v>-5.4939400000000003E-4</c:v>
                </c:pt>
                <c:pt idx="20721" formatCode="0.00E+00">
                  <c:v>-6.0987200000000002E-4</c:v>
                </c:pt>
                <c:pt idx="20722" formatCode="0.00E+00">
                  <c:v>-6.7513899999999995E-4</c:v>
                </c:pt>
                <c:pt idx="20723" formatCode="0.00E+00">
                  <c:v>-7.4525199999999996E-4</c:v>
                </c:pt>
                <c:pt idx="20724" formatCode="0.00E+00">
                  <c:v>-8.2037400000000002E-4</c:v>
                </c:pt>
                <c:pt idx="20725" formatCode="0.00E+00">
                  <c:v>-9.0059099999999996E-4</c:v>
                </c:pt>
                <c:pt idx="20726" formatCode="0.00E+00">
                  <c:v>-9.8602E-4</c:v>
                </c:pt>
                <c:pt idx="20727" formatCode="0.00E+00">
                  <c:v>-1.0767000000000001E-3</c:v>
                </c:pt>
                <c:pt idx="20728" formatCode="0.00E+00">
                  <c:v>-1.17256E-3</c:v>
                </c:pt>
                <c:pt idx="20729" formatCode="0.00E+00">
                  <c:v>-1.2738599999999999E-3</c:v>
                </c:pt>
                <c:pt idx="20730" formatCode="0.00E+00">
                  <c:v>-1.3809200000000001E-3</c:v>
                </c:pt>
                <c:pt idx="20731" formatCode="0.00E+00">
                  <c:v>-1.4932700000000001E-3</c:v>
                </c:pt>
                <c:pt idx="20732" formatCode="0.00E+00">
                  <c:v>-1.6103599999999999E-3</c:v>
                </c:pt>
                <c:pt idx="20733" formatCode="0.00E+00">
                  <c:v>-1.7327200000000001E-3</c:v>
                </c:pt>
                <c:pt idx="20734" formatCode="0.00E+00">
                  <c:v>-1.86232E-3</c:v>
                </c:pt>
                <c:pt idx="20735" formatCode="0.00E+00">
                  <c:v>-2.0009300000000002E-3</c:v>
                </c:pt>
                <c:pt idx="20736" formatCode="0.00E+00">
                  <c:v>-2.1475499999999998E-3</c:v>
                </c:pt>
                <c:pt idx="20737" formatCode="0.00E+00">
                  <c:v>-2.29934E-3</c:v>
                </c:pt>
                <c:pt idx="20738" formatCode="0.00E+00">
                  <c:v>-2.4545700000000001E-3</c:v>
                </c:pt>
                <c:pt idx="20739" formatCode="0.00E+00">
                  <c:v>-2.6131499999999998E-3</c:v>
                </c:pt>
                <c:pt idx="20740" formatCode="0.00E+00">
                  <c:v>-2.7754400000000001E-3</c:v>
                </c:pt>
                <c:pt idx="20741" formatCode="0.00E+00">
                  <c:v>-2.9413799999999999E-3</c:v>
                </c:pt>
                <c:pt idx="20742" formatCode="0.00E+00">
                  <c:v>-3.1107600000000002E-3</c:v>
                </c:pt>
                <c:pt idx="20743" formatCode="0.00E+00">
                  <c:v>-3.2836900000000001E-3</c:v>
                </c:pt>
                <c:pt idx="20744" formatCode="0.00E+00">
                  <c:v>-3.4604000000000002E-3</c:v>
                </c:pt>
                <c:pt idx="20745" formatCode="0.00E+00">
                  <c:v>-3.6408999999999999E-3</c:v>
                </c:pt>
                <c:pt idx="20746" formatCode="0.00E+00">
                  <c:v>-3.8252400000000002E-3</c:v>
                </c:pt>
                <c:pt idx="20747" formatCode="0.00E+00">
                  <c:v>-4.0137899999999997E-3</c:v>
                </c:pt>
                <c:pt idx="20748" formatCode="0.00E+00">
                  <c:v>-4.2071799999999996E-3</c:v>
                </c:pt>
                <c:pt idx="20749" formatCode="0.00E+00">
                  <c:v>-4.4060200000000001E-3</c:v>
                </c:pt>
                <c:pt idx="20750" formatCode="0.00E+00">
                  <c:v>-4.6106300000000001E-3</c:v>
                </c:pt>
                <c:pt idx="20751" formatCode="0.00E+00">
                  <c:v>-4.8211E-3</c:v>
                </c:pt>
                <c:pt idx="20752" formatCode="0.00E+00">
                  <c:v>-5.0375999999999997E-3</c:v>
                </c:pt>
                <c:pt idx="20753" formatCode="0.00E+00">
                  <c:v>-5.2603499999999996E-3</c:v>
                </c:pt>
                <c:pt idx="20754" formatCode="0.00E+00">
                  <c:v>-5.4893199999999998E-3</c:v>
                </c:pt>
                <c:pt idx="20755" formatCode="0.00E+00">
                  <c:v>-5.7236800000000001E-3</c:v>
                </c:pt>
                <c:pt idx="20756" formatCode="0.00E+00">
                  <c:v>-5.9619399999999998E-3</c:v>
                </c:pt>
                <c:pt idx="20757" formatCode="0.00E+00">
                  <c:v>-6.2029399999999997E-3</c:v>
                </c:pt>
                <c:pt idx="20758" formatCode="0.00E+00">
                  <c:v>-6.4469599999999998E-3</c:v>
                </c:pt>
                <c:pt idx="20759" formatCode="0.00E+00">
                  <c:v>-6.69581E-3</c:v>
                </c:pt>
                <c:pt idx="20760" formatCode="0.00E+00">
                  <c:v>-6.9513099999999996E-3</c:v>
                </c:pt>
                <c:pt idx="20761" formatCode="0.00E+00">
                  <c:v>-7.2141100000000001E-3</c:v>
                </c:pt>
                <c:pt idx="20762" formatCode="0.00E+00">
                  <c:v>-7.48388E-3</c:v>
                </c:pt>
                <c:pt idx="20763" formatCode="0.00E+00">
                  <c:v>-7.75993E-3</c:v>
                </c:pt>
                <c:pt idx="20764" formatCode="0.00E+00">
                  <c:v>-8.04093E-3</c:v>
                </c:pt>
                <c:pt idx="20765" formatCode="0.00E+00">
                  <c:v>-8.3245300000000001E-3</c:v>
                </c:pt>
                <c:pt idx="20766" formatCode="0.00E+00">
                  <c:v>-8.6085499999999995E-3</c:v>
                </c:pt>
                <c:pt idx="20767" formatCode="0.00E+00">
                  <c:v>-8.8927199999999998E-3</c:v>
                </c:pt>
                <c:pt idx="20768" formatCode="0.00E+00">
                  <c:v>-9.1789300000000001E-3</c:v>
                </c:pt>
                <c:pt idx="20769" formatCode="0.00E+00">
                  <c:v>-9.4686900000000001E-3</c:v>
                </c:pt>
                <c:pt idx="20770" formatCode="0.00E+00">
                  <c:v>-9.7611499999999997E-3</c:v>
                </c:pt>
                <c:pt idx="20771">
                  <c:v>-1.00547E-2</c:v>
                </c:pt>
                <c:pt idx="20772">
                  <c:v>-1.0349300000000001E-2</c:v>
                </c:pt>
                <c:pt idx="20773">
                  <c:v>-1.0646600000000001E-2</c:v>
                </c:pt>
                <c:pt idx="20774">
                  <c:v>-1.09476E-2</c:v>
                </c:pt>
                <c:pt idx="20775">
                  <c:v>-1.1252E-2</c:v>
                </c:pt>
                <c:pt idx="20776">
                  <c:v>-1.15587E-2</c:v>
                </c:pt>
                <c:pt idx="20777">
                  <c:v>-1.18669E-2</c:v>
                </c:pt>
                <c:pt idx="20778">
                  <c:v>-1.21761E-2</c:v>
                </c:pt>
                <c:pt idx="20779">
                  <c:v>-1.24852E-2</c:v>
                </c:pt>
                <c:pt idx="20780">
                  <c:v>-1.2793300000000001E-2</c:v>
                </c:pt>
                <c:pt idx="20781">
                  <c:v>-1.30989E-2</c:v>
                </c:pt>
                <c:pt idx="20782">
                  <c:v>-1.3401700000000001E-2</c:v>
                </c:pt>
                <c:pt idx="20783">
                  <c:v>-1.37029E-2</c:v>
                </c:pt>
                <c:pt idx="20784">
                  <c:v>-1.40038E-2</c:v>
                </c:pt>
                <c:pt idx="20785">
                  <c:v>-1.4304300000000001E-2</c:v>
                </c:pt>
                <c:pt idx="20786">
                  <c:v>-1.4602499999999999E-2</c:v>
                </c:pt>
                <c:pt idx="20787">
                  <c:v>-1.48962E-2</c:v>
                </c:pt>
                <c:pt idx="20788">
                  <c:v>-1.5184400000000001E-2</c:v>
                </c:pt>
                <c:pt idx="20789">
                  <c:v>-1.5467399999999999E-2</c:v>
                </c:pt>
                <c:pt idx="20790">
                  <c:v>-1.57465E-2</c:v>
                </c:pt>
                <c:pt idx="20791">
                  <c:v>-1.6022100000000001E-2</c:v>
                </c:pt>
                <c:pt idx="20792">
                  <c:v>-1.6293700000000001E-2</c:v>
                </c:pt>
                <c:pt idx="20793">
                  <c:v>-1.6562299999999999E-2</c:v>
                </c:pt>
                <c:pt idx="20794">
                  <c:v>-1.6829799999999999E-2</c:v>
                </c:pt>
                <c:pt idx="20795">
                  <c:v>-1.70977E-2</c:v>
                </c:pt>
                <c:pt idx="20796">
                  <c:v>-1.7367500000000001E-2</c:v>
                </c:pt>
                <c:pt idx="20797">
                  <c:v>-1.7642100000000001E-2</c:v>
                </c:pt>
                <c:pt idx="20798">
                  <c:v>-1.7922799999999999E-2</c:v>
                </c:pt>
                <c:pt idx="20799">
                  <c:v>-1.82078E-2</c:v>
                </c:pt>
                <c:pt idx="20800">
                  <c:v>-1.8494900000000002E-2</c:v>
                </c:pt>
                <c:pt idx="20801">
                  <c:v>-1.8784200000000001E-2</c:v>
                </c:pt>
                <c:pt idx="20802">
                  <c:v>-1.9077E-2</c:v>
                </c:pt>
                <c:pt idx="20803">
                  <c:v>-1.93738E-2</c:v>
                </c:pt>
                <c:pt idx="20804">
                  <c:v>-1.9673699999999999E-2</c:v>
                </c:pt>
                <c:pt idx="20805">
                  <c:v>-1.9975300000000001E-2</c:v>
                </c:pt>
                <c:pt idx="20806">
                  <c:v>-2.0278600000000001E-2</c:v>
                </c:pt>
                <c:pt idx="20807">
                  <c:v>-2.0584499999999999E-2</c:v>
                </c:pt>
                <c:pt idx="20808">
                  <c:v>-2.0893599999999998E-2</c:v>
                </c:pt>
                <c:pt idx="20809">
                  <c:v>-2.1206200000000001E-2</c:v>
                </c:pt>
                <c:pt idx="20810">
                  <c:v>-2.1522199999999998E-2</c:v>
                </c:pt>
                <c:pt idx="20811">
                  <c:v>-2.18421E-2</c:v>
                </c:pt>
                <c:pt idx="20812">
                  <c:v>-2.21663E-2</c:v>
                </c:pt>
                <c:pt idx="20813">
                  <c:v>-2.2494199999999999E-2</c:v>
                </c:pt>
                <c:pt idx="20814">
                  <c:v>-2.2824299999999999E-2</c:v>
                </c:pt>
                <c:pt idx="20815">
                  <c:v>-2.3156400000000001E-2</c:v>
                </c:pt>
                <c:pt idx="20816">
                  <c:v>-2.3491000000000001E-2</c:v>
                </c:pt>
                <c:pt idx="20817">
                  <c:v>-2.3827600000000001E-2</c:v>
                </c:pt>
                <c:pt idx="20818">
                  <c:v>-2.4164000000000001E-2</c:v>
                </c:pt>
                <c:pt idx="20819">
                  <c:v>-2.4498900000000001E-2</c:v>
                </c:pt>
                <c:pt idx="20820">
                  <c:v>-2.4833399999999999E-2</c:v>
                </c:pt>
                <c:pt idx="20821">
                  <c:v>-2.5168900000000001E-2</c:v>
                </c:pt>
                <c:pt idx="20822">
                  <c:v>-2.55055E-2</c:v>
                </c:pt>
                <c:pt idx="20823">
                  <c:v>-2.58427E-2</c:v>
                </c:pt>
                <c:pt idx="20824">
                  <c:v>-2.61798E-2</c:v>
                </c:pt>
                <c:pt idx="20825">
                  <c:v>-2.65174E-2</c:v>
                </c:pt>
                <c:pt idx="20826">
                  <c:v>-2.6856999999999999E-2</c:v>
                </c:pt>
                <c:pt idx="20827">
                  <c:v>-2.7199500000000001E-2</c:v>
                </c:pt>
                <c:pt idx="20828">
                  <c:v>-2.7543999999999999E-2</c:v>
                </c:pt>
                <c:pt idx="20829">
                  <c:v>-2.7889299999999999E-2</c:v>
                </c:pt>
                <c:pt idx="20830">
                  <c:v>-2.8235E-2</c:v>
                </c:pt>
                <c:pt idx="20831">
                  <c:v>-2.8580899999999999E-2</c:v>
                </c:pt>
                <c:pt idx="20832">
                  <c:v>-2.8925200000000002E-2</c:v>
                </c:pt>
                <c:pt idx="20833">
                  <c:v>-2.9266400000000001E-2</c:v>
                </c:pt>
                <c:pt idx="20834">
                  <c:v>-2.96066E-2</c:v>
                </c:pt>
                <c:pt idx="20835">
                  <c:v>-2.9951200000000001E-2</c:v>
                </c:pt>
                <c:pt idx="20836">
                  <c:v>-3.0301499999999999E-2</c:v>
                </c:pt>
                <c:pt idx="20837">
                  <c:v>-3.0653E-2</c:v>
                </c:pt>
                <c:pt idx="20838">
                  <c:v>-3.10012E-2</c:v>
                </c:pt>
                <c:pt idx="20839">
                  <c:v>-3.13446E-2</c:v>
                </c:pt>
                <c:pt idx="20840">
                  <c:v>-3.16834E-2</c:v>
                </c:pt>
                <c:pt idx="20841">
                  <c:v>-3.2018100000000001E-2</c:v>
                </c:pt>
                <c:pt idx="20842">
                  <c:v>-3.2349900000000001E-2</c:v>
                </c:pt>
                <c:pt idx="20843">
                  <c:v>-3.2679399999999997E-2</c:v>
                </c:pt>
                <c:pt idx="20844">
                  <c:v>-3.3005899999999998E-2</c:v>
                </c:pt>
                <c:pt idx="20845">
                  <c:v>-3.3328799999999999E-2</c:v>
                </c:pt>
                <c:pt idx="20846">
                  <c:v>-3.3648400000000002E-2</c:v>
                </c:pt>
                <c:pt idx="20847">
                  <c:v>-3.3964899999999999E-2</c:v>
                </c:pt>
                <c:pt idx="20848">
                  <c:v>-3.4277000000000002E-2</c:v>
                </c:pt>
                <c:pt idx="20849">
                  <c:v>-3.45834E-2</c:v>
                </c:pt>
                <c:pt idx="20850">
                  <c:v>-3.4884199999999997E-2</c:v>
                </c:pt>
                <c:pt idx="20851">
                  <c:v>-3.5180700000000002E-2</c:v>
                </c:pt>
                <c:pt idx="20852">
                  <c:v>-3.5474600000000002E-2</c:v>
                </c:pt>
                <c:pt idx="20853">
                  <c:v>-3.5767E-2</c:v>
                </c:pt>
                <c:pt idx="20854">
                  <c:v>-3.6057600000000002E-2</c:v>
                </c:pt>
                <c:pt idx="20855">
                  <c:v>-3.6345500000000003E-2</c:v>
                </c:pt>
                <c:pt idx="20856">
                  <c:v>-3.66299E-2</c:v>
                </c:pt>
                <c:pt idx="20857">
                  <c:v>-3.6910400000000003E-2</c:v>
                </c:pt>
                <c:pt idx="20858">
                  <c:v>-3.7187100000000001E-2</c:v>
                </c:pt>
                <c:pt idx="20859">
                  <c:v>-3.7460300000000002E-2</c:v>
                </c:pt>
                <c:pt idx="20860">
                  <c:v>-3.7730100000000003E-2</c:v>
                </c:pt>
                <c:pt idx="20861">
                  <c:v>-3.79957E-2</c:v>
                </c:pt>
                <c:pt idx="20862">
                  <c:v>-3.8255400000000002E-2</c:v>
                </c:pt>
                <c:pt idx="20863">
                  <c:v>-3.8509500000000002E-2</c:v>
                </c:pt>
                <c:pt idx="20864">
                  <c:v>-3.8760000000000003E-2</c:v>
                </c:pt>
                <c:pt idx="20865">
                  <c:v>-3.9009200000000001E-2</c:v>
                </c:pt>
                <c:pt idx="20866">
                  <c:v>-3.9257800000000002E-2</c:v>
                </c:pt>
                <c:pt idx="20867">
                  <c:v>-3.9504400000000002E-2</c:v>
                </c:pt>
                <c:pt idx="20868">
                  <c:v>-3.9748199999999997E-2</c:v>
                </c:pt>
                <c:pt idx="20869">
                  <c:v>-3.9989200000000003E-2</c:v>
                </c:pt>
                <c:pt idx="20870">
                  <c:v>-4.0226699999999997E-2</c:v>
                </c:pt>
                <c:pt idx="20871">
                  <c:v>-4.0461499999999997E-2</c:v>
                </c:pt>
                <c:pt idx="20872">
                  <c:v>-4.0695200000000001E-2</c:v>
                </c:pt>
                <c:pt idx="20873">
                  <c:v>-4.0926700000000003E-2</c:v>
                </c:pt>
                <c:pt idx="20874">
                  <c:v>-4.1153200000000001E-2</c:v>
                </c:pt>
                <c:pt idx="20875">
                  <c:v>-4.1373500000000001E-2</c:v>
                </c:pt>
                <c:pt idx="20876">
                  <c:v>-4.1588699999999999E-2</c:v>
                </c:pt>
                <c:pt idx="20877">
                  <c:v>-4.1799900000000001E-2</c:v>
                </c:pt>
                <c:pt idx="20878">
                  <c:v>-4.20069E-2</c:v>
                </c:pt>
                <c:pt idx="20879">
                  <c:v>-4.2209000000000003E-2</c:v>
                </c:pt>
                <c:pt idx="20880">
                  <c:v>-4.2405499999999999E-2</c:v>
                </c:pt>
                <c:pt idx="20881">
                  <c:v>-4.2592600000000001E-2</c:v>
                </c:pt>
                <c:pt idx="20882">
                  <c:v>-4.2764400000000001E-2</c:v>
                </c:pt>
                <c:pt idx="20883">
                  <c:v>-4.2919100000000002E-2</c:v>
                </c:pt>
                <c:pt idx="20884">
                  <c:v>-4.30602E-2</c:v>
                </c:pt>
                <c:pt idx="20885">
                  <c:v>-4.3191300000000002E-2</c:v>
                </c:pt>
                <c:pt idx="20886">
                  <c:v>-4.3312900000000001E-2</c:v>
                </c:pt>
                <c:pt idx="20887">
                  <c:v>-4.3426199999999998E-2</c:v>
                </c:pt>
                <c:pt idx="20888">
                  <c:v>-4.3533299999999997E-2</c:v>
                </c:pt>
                <c:pt idx="20889">
                  <c:v>-4.3634899999999997E-2</c:v>
                </c:pt>
                <c:pt idx="20890">
                  <c:v>-4.3730499999999999E-2</c:v>
                </c:pt>
                <c:pt idx="20891">
                  <c:v>-4.3818799999999998E-2</c:v>
                </c:pt>
                <c:pt idx="20892">
                  <c:v>-4.3898899999999998E-2</c:v>
                </c:pt>
                <c:pt idx="20893">
                  <c:v>-4.3971999999999997E-2</c:v>
                </c:pt>
                <c:pt idx="20894">
                  <c:v>-4.4039700000000001E-2</c:v>
                </c:pt>
                <c:pt idx="20895">
                  <c:v>-4.41041E-2</c:v>
                </c:pt>
                <c:pt idx="20896">
                  <c:v>-4.4169800000000002E-2</c:v>
                </c:pt>
                <c:pt idx="20897">
                  <c:v>-4.4243699999999997E-2</c:v>
                </c:pt>
                <c:pt idx="20898">
                  <c:v>-4.4330799999999997E-2</c:v>
                </c:pt>
                <c:pt idx="20899">
                  <c:v>-4.4431900000000003E-2</c:v>
                </c:pt>
                <c:pt idx="20900">
                  <c:v>-4.4545300000000003E-2</c:v>
                </c:pt>
                <c:pt idx="20901">
                  <c:v>-4.4669500000000001E-2</c:v>
                </c:pt>
                <c:pt idx="20902">
                  <c:v>-4.4803900000000001E-2</c:v>
                </c:pt>
                <c:pt idx="20903">
                  <c:v>-4.4947000000000001E-2</c:v>
                </c:pt>
                <c:pt idx="20904">
                  <c:v>-4.5097400000000003E-2</c:v>
                </c:pt>
                <c:pt idx="20905">
                  <c:v>-4.5254700000000002E-2</c:v>
                </c:pt>
                <c:pt idx="20906">
                  <c:v>-4.5420799999999997E-2</c:v>
                </c:pt>
                <c:pt idx="20907">
                  <c:v>-4.55973E-2</c:v>
                </c:pt>
                <c:pt idx="20908">
                  <c:v>-4.5786300000000002E-2</c:v>
                </c:pt>
                <c:pt idx="20909">
                  <c:v>-4.5991400000000002E-2</c:v>
                </c:pt>
                <c:pt idx="20910">
                  <c:v>-4.6217099999999997E-2</c:v>
                </c:pt>
                <c:pt idx="20911">
                  <c:v>-4.6467399999999999E-2</c:v>
                </c:pt>
                <c:pt idx="20912">
                  <c:v>-4.6745099999999998E-2</c:v>
                </c:pt>
                <c:pt idx="20913">
                  <c:v>-4.70497E-2</c:v>
                </c:pt>
                <c:pt idx="20914">
                  <c:v>-4.73786E-2</c:v>
                </c:pt>
                <c:pt idx="20915">
                  <c:v>-4.7731999999999997E-2</c:v>
                </c:pt>
                <c:pt idx="20916">
                  <c:v>-4.8112599999999998E-2</c:v>
                </c:pt>
                <c:pt idx="20917">
                  <c:v>-4.8522999999999997E-2</c:v>
                </c:pt>
                <c:pt idx="20918">
                  <c:v>-4.8963600000000003E-2</c:v>
                </c:pt>
                <c:pt idx="20919">
                  <c:v>-4.9435399999999997E-2</c:v>
                </c:pt>
                <c:pt idx="20920">
                  <c:v>-4.9939799999999999E-2</c:v>
                </c:pt>
                <c:pt idx="20921">
                  <c:v>-5.0477000000000001E-2</c:v>
                </c:pt>
                <c:pt idx="20922">
                  <c:v>-5.1046599999999998E-2</c:v>
                </c:pt>
                <c:pt idx="20923">
                  <c:v>-5.1648899999999998E-2</c:v>
                </c:pt>
                <c:pt idx="20924">
                  <c:v>-5.2286699999999998E-2</c:v>
                </c:pt>
                <c:pt idx="20925">
                  <c:v>-5.2962700000000001E-2</c:v>
                </c:pt>
                <c:pt idx="20926">
                  <c:v>-5.3677799999999998E-2</c:v>
                </c:pt>
                <c:pt idx="20927">
                  <c:v>-5.4433299999999997E-2</c:v>
                </c:pt>
                <c:pt idx="20928">
                  <c:v>-5.52314E-2</c:v>
                </c:pt>
                <c:pt idx="20929">
                  <c:v>-5.6071299999999998E-2</c:v>
                </c:pt>
                <c:pt idx="20930">
                  <c:v>-5.6949899999999998E-2</c:v>
                </c:pt>
                <c:pt idx="20931">
                  <c:v>-5.78655E-2</c:v>
                </c:pt>
                <c:pt idx="20932">
                  <c:v>-5.8817300000000003E-2</c:v>
                </c:pt>
                <c:pt idx="20933">
                  <c:v>-5.9804000000000003E-2</c:v>
                </c:pt>
                <c:pt idx="20934">
                  <c:v>-6.08251E-2</c:v>
                </c:pt>
                <c:pt idx="20935">
                  <c:v>-6.18808E-2</c:v>
                </c:pt>
                <c:pt idx="20936">
                  <c:v>-6.2971899999999997E-2</c:v>
                </c:pt>
                <c:pt idx="20937">
                  <c:v>-6.4098799999999997E-2</c:v>
                </c:pt>
                <c:pt idx="20938">
                  <c:v>-6.5262500000000001E-2</c:v>
                </c:pt>
                <c:pt idx="20939">
                  <c:v>-6.6464700000000002E-2</c:v>
                </c:pt>
                <c:pt idx="20940">
                  <c:v>-6.7707500000000004E-2</c:v>
                </c:pt>
                <c:pt idx="20941">
                  <c:v>-6.8991399999999994E-2</c:v>
                </c:pt>
                <c:pt idx="20942">
                  <c:v>-7.0316100000000006E-2</c:v>
                </c:pt>
                <c:pt idx="20943">
                  <c:v>-7.1681800000000004E-2</c:v>
                </c:pt>
                <c:pt idx="20944">
                  <c:v>-7.3088700000000006E-2</c:v>
                </c:pt>
                <c:pt idx="20945">
                  <c:v>-7.4536900000000003E-2</c:v>
                </c:pt>
                <c:pt idx="20946">
                  <c:v>-7.6027300000000006E-2</c:v>
                </c:pt>
                <c:pt idx="20947">
                  <c:v>-7.7558600000000005E-2</c:v>
                </c:pt>
                <c:pt idx="20948">
                  <c:v>-7.9127699999999995E-2</c:v>
                </c:pt>
                <c:pt idx="20949">
                  <c:v>-8.0733100000000002E-2</c:v>
                </c:pt>
                <c:pt idx="20950">
                  <c:v>-8.2376500000000005E-2</c:v>
                </c:pt>
                <c:pt idx="20951">
                  <c:v>-8.4058300000000002E-2</c:v>
                </c:pt>
                <c:pt idx="20952">
                  <c:v>-8.5774900000000001E-2</c:v>
                </c:pt>
                <c:pt idx="20953">
                  <c:v>-8.7520600000000004E-2</c:v>
                </c:pt>
                <c:pt idx="20954">
                  <c:v>-8.9289499999999994E-2</c:v>
                </c:pt>
                <c:pt idx="20955">
                  <c:v>-9.10778E-2</c:v>
                </c:pt>
                <c:pt idx="20956">
                  <c:v>-9.2882999999999993E-2</c:v>
                </c:pt>
                <c:pt idx="20957">
                  <c:v>-9.4703800000000005E-2</c:v>
                </c:pt>
                <c:pt idx="20958">
                  <c:v>-9.6538100000000002E-2</c:v>
                </c:pt>
                <c:pt idx="20959">
                  <c:v>-9.8383200000000004E-2</c:v>
                </c:pt>
                <c:pt idx="20960">
                  <c:v>-0.10024</c:v>
                </c:pt>
                <c:pt idx="20961">
                  <c:v>-0.10211199999999999</c:v>
                </c:pt>
                <c:pt idx="20962">
                  <c:v>-0.104</c:v>
                </c:pt>
                <c:pt idx="20963">
                  <c:v>-0.105902</c:v>
                </c:pt>
                <c:pt idx="20964">
                  <c:v>-0.107817</c:v>
                </c:pt>
                <c:pt idx="20965">
                  <c:v>-0.10974399999999999</c:v>
                </c:pt>
                <c:pt idx="20966">
                  <c:v>-0.111682</c:v>
                </c:pt>
                <c:pt idx="20967">
                  <c:v>-0.11362800000000001</c:v>
                </c:pt>
                <c:pt idx="20968">
                  <c:v>-0.115582</c:v>
                </c:pt>
                <c:pt idx="20969">
                  <c:v>-0.11754199999999999</c:v>
                </c:pt>
                <c:pt idx="20970">
                  <c:v>-0.119509</c:v>
                </c:pt>
                <c:pt idx="20971">
                  <c:v>-0.12148200000000001</c:v>
                </c:pt>
                <c:pt idx="20972">
                  <c:v>-0.123463</c:v>
                </c:pt>
                <c:pt idx="20973">
                  <c:v>-0.12545300000000001</c:v>
                </c:pt>
                <c:pt idx="20974">
                  <c:v>-0.12744900000000001</c:v>
                </c:pt>
                <c:pt idx="20975">
                  <c:v>-0.12944700000000001</c:v>
                </c:pt>
                <c:pt idx="20976">
                  <c:v>-0.13144800000000001</c:v>
                </c:pt>
                <c:pt idx="20977">
                  <c:v>-0.13345000000000001</c:v>
                </c:pt>
                <c:pt idx="20978">
                  <c:v>-0.13544999999999999</c:v>
                </c:pt>
                <c:pt idx="20979">
                  <c:v>-0.13744600000000001</c:v>
                </c:pt>
                <c:pt idx="20980">
                  <c:v>-0.139434</c:v>
                </c:pt>
                <c:pt idx="20981">
                  <c:v>-0.14140900000000001</c:v>
                </c:pt>
                <c:pt idx="20982">
                  <c:v>-0.14335999999999999</c:v>
                </c:pt>
                <c:pt idx="20983">
                  <c:v>-0.14528199999999999</c:v>
                </c:pt>
                <c:pt idx="20984">
                  <c:v>-0.147177</c:v>
                </c:pt>
                <c:pt idx="20985">
                  <c:v>-0.14904500000000001</c:v>
                </c:pt>
                <c:pt idx="20986">
                  <c:v>-0.15088099999999999</c:v>
                </c:pt>
                <c:pt idx="20987">
                  <c:v>-0.15268200000000001</c:v>
                </c:pt>
                <c:pt idx="20988">
                  <c:v>-0.154446</c:v>
                </c:pt>
                <c:pt idx="20989">
                  <c:v>-0.15617400000000001</c:v>
                </c:pt>
                <c:pt idx="20990">
                  <c:v>-0.157863</c:v>
                </c:pt>
                <c:pt idx="20991">
                  <c:v>-0.15951199999999999</c:v>
                </c:pt>
                <c:pt idx="20992">
                  <c:v>-0.16112099999999999</c:v>
                </c:pt>
                <c:pt idx="20993">
                  <c:v>-0.162688</c:v>
                </c:pt>
                <c:pt idx="20994">
                  <c:v>-0.164215</c:v>
                </c:pt>
                <c:pt idx="20995">
                  <c:v>-0.16570099999999999</c:v>
                </c:pt>
                <c:pt idx="20996">
                  <c:v>-0.16714499999999999</c:v>
                </c:pt>
                <c:pt idx="20997">
                  <c:v>-0.168545</c:v>
                </c:pt>
                <c:pt idx="20998">
                  <c:v>-0.16989799999999999</c:v>
                </c:pt>
                <c:pt idx="20999">
                  <c:v>-0.17119699999999999</c:v>
                </c:pt>
                <c:pt idx="21000">
                  <c:v>-0.17244000000000001</c:v>
                </c:pt>
                <c:pt idx="21001">
                  <c:v>-0.173627</c:v>
                </c:pt>
                <c:pt idx="21002">
                  <c:v>-0.174763</c:v>
                </c:pt>
                <c:pt idx="21003">
                  <c:v>-0.175846</c:v>
                </c:pt>
                <c:pt idx="21004">
                  <c:v>-0.176871</c:v>
                </c:pt>
                <c:pt idx="21005">
                  <c:v>-0.17782899999999999</c:v>
                </c:pt>
                <c:pt idx="21006">
                  <c:v>-0.17871699999999999</c:v>
                </c:pt>
                <c:pt idx="21007">
                  <c:v>-0.179536</c:v>
                </c:pt>
                <c:pt idx="21008">
                  <c:v>-0.180286</c:v>
                </c:pt>
                <c:pt idx="21009">
                  <c:v>-0.18096799999999999</c:v>
                </c:pt>
                <c:pt idx="21010">
                  <c:v>-0.181586</c:v>
                </c:pt>
                <c:pt idx="21011">
                  <c:v>-0.182139</c:v>
                </c:pt>
                <c:pt idx="21012">
                  <c:v>-0.18262600000000001</c:v>
                </c:pt>
                <c:pt idx="21013">
                  <c:v>-0.18304699999999999</c:v>
                </c:pt>
                <c:pt idx="21014">
                  <c:v>-0.18340300000000001</c:v>
                </c:pt>
                <c:pt idx="21015">
                  <c:v>-0.18369199999999999</c:v>
                </c:pt>
                <c:pt idx="21016">
                  <c:v>-0.183915</c:v>
                </c:pt>
                <c:pt idx="21017">
                  <c:v>-0.18407399999999999</c:v>
                </c:pt>
                <c:pt idx="21018">
                  <c:v>-0.184172</c:v>
                </c:pt>
                <c:pt idx="21019">
                  <c:v>-0.18421000000000001</c:v>
                </c:pt>
                <c:pt idx="21020">
                  <c:v>-0.18418999999999999</c:v>
                </c:pt>
                <c:pt idx="21021">
                  <c:v>-0.18411</c:v>
                </c:pt>
                <c:pt idx="21022">
                  <c:v>-0.18396899999999999</c:v>
                </c:pt>
                <c:pt idx="21023">
                  <c:v>-0.18376200000000001</c:v>
                </c:pt>
                <c:pt idx="21024">
                  <c:v>-0.18348900000000001</c:v>
                </c:pt>
                <c:pt idx="21025">
                  <c:v>-0.18314900000000001</c:v>
                </c:pt>
                <c:pt idx="21026">
                  <c:v>-0.18274299999999999</c:v>
                </c:pt>
                <c:pt idx="21027">
                  <c:v>-0.18227299999999999</c:v>
                </c:pt>
                <c:pt idx="21028">
                  <c:v>-0.18174000000000001</c:v>
                </c:pt>
                <c:pt idx="21029">
                  <c:v>-0.181145</c:v>
                </c:pt>
                <c:pt idx="21030">
                  <c:v>-0.18048700000000001</c:v>
                </c:pt>
                <c:pt idx="21031">
                  <c:v>-0.17977000000000001</c:v>
                </c:pt>
                <c:pt idx="21032">
                  <c:v>-0.17900099999999999</c:v>
                </c:pt>
                <c:pt idx="21033">
                  <c:v>-0.17818400000000001</c:v>
                </c:pt>
                <c:pt idx="21034">
                  <c:v>-0.17732200000000001</c:v>
                </c:pt>
                <c:pt idx="21035">
                  <c:v>-0.17641599999999999</c:v>
                </c:pt>
                <c:pt idx="21036">
                  <c:v>-0.17546800000000001</c:v>
                </c:pt>
                <c:pt idx="21037">
                  <c:v>-0.17447799999999999</c:v>
                </c:pt>
                <c:pt idx="21038">
                  <c:v>-0.17344699999999999</c:v>
                </c:pt>
                <c:pt idx="21039">
                  <c:v>-0.172376</c:v>
                </c:pt>
                <c:pt idx="21040">
                  <c:v>-0.17127000000000001</c:v>
                </c:pt>
                <c:pt idx="21041">
                  <c:v>-0.170131</c:v>
                </c:pt>
                <c:pt idx="21042">
                  <c:v>-0.168961</c:v>
                </c:pt>
                <c:pt idx="21043">
                  <c:v>-0.16775999999999999</c:v>
                </c:pt>
                <c:pt idx="21044">
                  <c:v>-0.16652800000000001</c:v>
                </c:pt>
                <c:pt idx="21045">
                  <c:v>-0.165266</c:v>
                </c:pt>
                <c:pt idx="21046">
                  <c:v>-0.16397700000000001</c:v>
                </c:pt>
                <c:pt idx="21047">
                  <c:v>-0.162661</c:v>
                </c:pt>
                <c:pt idx="21048">
                  <c:v>-0.16131599999999999</c:v>
                </c:pt>
                <c:pt idx="21049">
                  <c:v>-0.15994800000000001</c:v>
                </c:pt>
                <c:pt idx="21050">
                  <c:v>-0.15856600000000001</c:v>
                </c:pt>
                <c:pt idx="21051">
                  <c:v>-0.15717700000000001</c:v>
                </c:pt>
                <c:pt idx="21052">
                  <c:v>-0.155782</c:v>
                </c:pt>
                <c:pt idx="21053">
                  <c:v>-0.15438299999999999</c:v>
                </c:pt>
                <c:pt idx="21054">
                  <c:v>-0.15298200000000001</c:v>
                </c:pt>
                <c:pt idx="21055">
                  <c:v>-0.15157799999999999</c:v>
                </c:pt>
                <c:pt idx="21056">
                  <c:v>-0.150173</c:v>
                </c:pt>
                <c:pt idx="21057">
                  <c:v>-0.14876900000000001</c:v>
                </c:pt>
                <c:pt idx="21058">
                  <c:v>-0.147365</c:v>
                </c:pt>
                <c:pt idx="21059">
                  <c:v>-0.14595900000000001</c:v>
                </c:pt>
                <c:pt idx="21060">
                  <c:v>-0.14455699999999999</c:v>
                </c:pt>
                <c:pt idx="21061">
                  <c:v>-0.14316799999999999</c:v>
                </c:pt>
                <c:pt idx="21062">
                  <c:v>-0.14180400000000001</c:v>
                </c:pt>
                <c:pt idx="21063">
                  <c:v>-0.14046600000000001</c:v>
                </c:pt>
                <c:pt idx="21064">
                  <c:v>-0.139155</c:v>
                </c:pt>
                <c:pt idx="21065">
                  <c:v>-0.137875</c:v>
                </c:pt>
                <c:pt idx="21066">
                  <c:v>-0.136624</c:v>
                </c:pt>
                <c:pt idx="21067">
                  <c:v>-0.13540099999999999</c:v>
                </c:pt>
                <c:pt idx="21068">
                  <c:v>-0.134211</c:v>
                </c:pt>
                <c:pt idx="21069">
                  <c:v>-0.13306000000000001</c:v>
                </c:pt>
                <c:pt idx="21070">
                  <c:v>-0.13195299999999999</c:v>
                </c:pt>
                <c:pt idx="21071">
                  <c:v>-0.13089200000000001</c:v>
                </c:pt>
                <c:pt idx="21072">
                  <c:v>-0.12988</c:v>
                </c:pt>
                <c:pt idx="21073">
                  <c:v>-0.128915</c:v>
                </c:pt>
                <c:pt idx="21074">
                  <c:v>-0.127994</c:v>
                </c:pt>
                <c:pt idx="21075">
                  <c:v>-0.12712399999999999</c:v>
                </c:pt>
                <c:pt idx="21076">
                  <c:v>-0.12631200000000001</c:v>
                </c:pt>
                <c:pt idx="21077">
                  <c:v>-0.12556899999999999</c:v>
                </c:pt>
                <c:pt idx="21078">
                  <c:v>-0.124899</c:v>
                </c:pt>
                <c:pt idx="21079">
                  <c:v>-0.124309</c:v>
                </c:pt>
                <c:pt idx="21080">
                  <c:v>-0.12379999999999999</c:v>
                </c:pt>
                <c:pt idx="21081">
                  <c:v>-0.123372</c:v>
                </c:pt>
                <c:pt idx="21082">
                  <c:v>-0.123025</c:v>
                </c:pt>
                <c:pt idx="21083">
                  <c:v>-0.122762</c:v>
                </c:pt>
                <c:pt idx="21084">
                  <c:v>-0.122589</c:v>
                </c:pt>
                <c:pt idx="21085">
                  <c:v>-0.12250900000000001</c:v>
                </c:pt>
                <c:pt idx="21086">
                  <c:v>-0.12252</c:v>
                </c:pt>
                <c:pt idx="21087">
                  <c:v>-0.12262199999999999</c:v>
                </c:pt>
                <c:pt idx="21088">
                  <c:v>-0.122821</c:v>
                </c:pt>
                <c:pt idx="21089">
                  <c:v>-0.123115</c:v>
                </c:pt>
                <c:pt idx="21090">
                  <c:v>-0.1235</c:v>
                </c:pt>
                <c:pt idx="21091">
                  <c:v>-0.123975</c:v>
                </c:pt>
                <c:pt idx="21092">
                  <c:v>-0.12454</c:v>
                </c:pt>
                <c:pt idx="21093">
                  <c:v>-0.125197</c:v>
                </c:pt>
                <c:pt idx="21094">
                  <c:v>-0.12595000000000001</c:v>
                </c:pt>
                <c:pt idx="21095">
                  <c:v>-0.12679799999999999</c:v>
                </c:pt>
                <c:pt idx="21096">
                  <c:v>-0.12773699999999999</c:v>
                </c:pt>
                <c:pt idx="21097">
                  <c:v>-0.128771</c:v>
                </c:pt>
                <c:pt idx="21098">
                  <c:v>-0.12989800000000001</c:v>
                </c:pt>
                <c:pt idx="21099">
                  <c:v>-0.13111900000000001</c:v>
                </c:pt>
                <c:pt idx="21100">
                  <c:v>-0.13243199999999999</c:v>
                </c:pt>
                <c:pt idx="21101">
                  <c:v>-0.13383900000000001</c:v>
                </c:pt>
                <c:pt idx="21102">
                  <c:v>-0.13533800000000001</c:v>
                </c:pt>
                <c:pt idx="21103">
                  <c:v>-0.136929</c:v>
                </c:pt>
                <c:pt idx="21104">
                  <c:v>-0.13860700000000001</c:v>
                </c:pt>
                <c:pt idx="21105">
                  <c:v>-0.14036999999999999</c:v>
                </c:pt>
                <c:pt idx="21106">
                  <c:v>-0.14221500000000001</c:v>
                </c:pt>
                <c:pt idx="21107">
                  <c:v>-0.14413999999999999</c:v>
                </c:pt>
                <c:pt idx="21108">
                  <c:v>-0.146144</c:v>
                </c:pt>
                <c:pt idx="21109">
                  <c:v>-0.148226</c:v>
                </c:pt>
                <c:pt idx="21110">
                  <c:v>-0.15038599999999999</c:v>
                </c:pt>
                <c:pt idx="21111">
                  <c:v>-0.15262000000000001</c:v>
                </c:pt>
                <c:pt idx="21112">
                  <c:v>-0.15493399999999999</c:v>
                </c:pt>
                <c:pt idx="21113">
                  <c:v>-0.157328</c:v>
                </c:pt>
                <c:pt idx="21114">
                  <c:v>-0.159803</c:v>
                </c:pt>
                <c:pt idx="21115">
                  <c:v>-0.162353</c:v>
                </c:pt>
                <c:pt idx="21116">
                  <c:v>-0.16498099999999999</c:v>
                </c:pt>
                <c:pt idx="21117">
                  <c:v>-0.16769100000000001</c:v>
                </c:pt>
                <c:pt idx="21118">
                  <c:v>-0.17047799999999999</c:v>
                </c:pt>
                <c:pt idx="21119">
                  <c:v>-0.17333599999999999</c:v>
                </c:pt>
                <c:pt idx="21120">
                  <c:v>-0.176263</c:v>
                </c:pt>
                <c:pt idx="21121">
                  <c:v>-0.17926400000000001</c:v>
                </c:pt>
                <c:pt idx="21122">
                  <c:v>-0.182337</c:v>
                </c:pt>
                <c:pt idx="21123">
                  <c:v>-0.185474</c:v>
                </c:pt>
                <c:pt idx="21124">
                  <c:v>-0.188663</c:v>
                </c:pt>
                <c:pt idx="21125">
                  <c:v>-0.19189300000000001</c:v>
                </c:pt>
                <c:pt idx="21126">
                  <c:v>-0.195155</c:v>
                </c:pt>
                <c:pt idx="21127">
                  <c:v>-0.19844700000000001</c:v>
                </c:pt>
                <c:pt idx="21128">
                  <c:v>-0.20177400000000001</c:v>
                </c:pt>
                <c:pt idx="21129">
                  <c:v>-0.20514099999999999</c:v>
                </c:pt>
                <c:pt idx="21130">
                  <c:v>-0.20854200000000001</c:v>
                </c:pt>
                <c:pt idx="21131">
                  <c:v>-0.21197099999999999</c:v>
                </c:pt>
                <c:pt idx="21132">
                  <c:v>-0.215417</c:v>
                </c:pt>
                <c:pt idx="21133">
                  <c:v>-0.21887699999999999</c:v>
                </c:pt>
                <c:pt idx="21134">
                  <c:v>-0.22234799999999999</c:v>
                </c:pt>
                <c:pt idx="21135">
                  <c:v>-0.225827</c:v>
                </c:pt>
                <c:pt idx="21136">
                  <c:v>-0.22931299999999999</c:v>
                </c:pt>
                <c:pt idx="21137">
                  <c:v>-0.23280000000000001</c:v>
                </c:pt>
                <c:pt idx="21138">
                  <c:v>-0.236288</c:v>
                </c:pt>
                <c:pt idx="21139">
                  <c:v>-0.23977799999999999</c:v>
                </c:pt>
                <c:pt idx="21140">
                  <c:v>-0.24326999999999999</c:v>
                </c:pt>
                <c:pt idx="21141">
                  <c:v>-0.24675900000000001</c:v>
                </c:pt>
                <c:pt idx="21142">
                  <c:v>-0.25023600000000001</c:v>
                </c:pt>
                <c:pt idx="21143">
                  <c:v>-0.253689</c:v>
                </c:pt>
                <c:pt idx="21144">
                  <c:v>-0.25711400000000001</c:v>
                </c:pt>
                <c:pt idx="21145">
                  <c:v>-0.26051200000000002</c:v>
                </c:pt>
                <c:pt idx="21146">
                  <c:v>-0.26388099999999998</c:v>
                </c:pt>
                <c:pt idx="21147">
                  <c:v>-0.26721699999999998</c:v>
                </c:pt>
                <c:pt idx="21148">
                  <c:v>-0.270513</c:v>
                </c:pt>
                <c:pt idx="21149">
                  <c:v>-0.27376400000000001</c:v>
                </c:pt>
                <c:pt idx="21150">
                  <c:v>-0.27696500000000002</c:v>
                </c:pt>
                <c:pt idx="21151">
                  <c:v>-0.28010800000000002</c:v>
                </c:pt>
                <c:pt idx="21152">
                  <c:v>-0.28318700000000002</c:v>
                </c:pt>
                <c:pt idx="21153">
                  <c:v>-0.28619499999999998</c:v>
                </c:pt>
                <c:pt idx="21154">
                  <c:v>-0.28912599999999999</c:v>
                </c:pt>
                <c:pt idx="21155">
                  <c:v>-0.29197600000000001</c:v>
                </c:pt>
                <c:pt idx="21156">
                  <c:v>-0.29474099999999998</c:v>
                </c:pt>
                <c:pt idx="21157">
                  <c:v>-0.29742200000000002</c:v>
                </c:pt>
                <c:pt idx="21158">
                  <c:v>-0.30001699999999998</c:v>
                </c:pt>
                <c:pt idx="21159">
                  <c:v>-0.30251699999999998</c:v>
                </c:pt>
                <c:pt idx="21160">
                  <c:v>-0.30491200000000002</c:v>
                </c:pt>
                <c:pt idx="21161">
                  <c:v>-0.307199</c:v>
                </c:pt>
                <c:pt idx="21162">
                  <c:v>-0.30937799999999999</c:v>
                </c:pt>
                <c:pt idx="21163">
                  <c:v>-0.311446</c:v>
                </c:pt>
                <c:pt idx="21164">
                  <c:v>-0.31339899999999998</c:v>
                </c:pt>
                <c:pt idx="21165">
                  <c:v>-0.31523699999999999</c:v>
                </c:pt>
                <c:pt idx="21166">
                  <c:v>-0.31695800000000002</c:v>
                </c:pt>
                <c:pt idx="21167">
                  <c:v>-0.31855800000000001</c:v>
                </c:pt>
                <c:pt idx="21168">
                  <c:v>-0.32003199999999998</c:v>
                </c:pt>
                <c:pt idx="21169">
                  <c:v>-0.321382</c:v>
                </c:pt>
                <c:pt idx="21170">
                  <c:v>-0.32260800000000001</c:v>
                </c:pt>
                <c:pt idx="21171">
                  <c:v>-0.32370900000000002</c:v>
                </c:pt>
                <c:pt idx="21172">
                  <c:v>-0.324685</c:v>
                </c:pt>
                <c:pt idx="21173">
                  <c:v>-0.32553599999999999</c:v>
                </c:pt>
                <c:pt idx="21174">
                  <c:v>-0.32626100000000002</c:v>
                </c:pt>
                <c:pt idx="21175">
                  <c:v>-0.32685500000000001</c:v>
                </c:pt>
                <c:pt idx="21176">
                  <c:v>-0.327316</c:v>
                </c:pt>
                <c:pt idx="21177">
                  <c:v>-0.32764500000000002</c:v>
                </c:pt>
                <c:pt idx="21178">
                  <c:v>-0.327847</c:v>
                </c:pt>
                <c:pt idx="21179">
                  <c:v>-0.32792399999999999</c:v>
                </c:pt>
                <c:pt idx="21180">
                  <c:v>-0.32788</c:v>
                </c:pt>
                <c:pt idx="21181">
                  <c:v>-0.32771</c:v>
                </c:pt>
                <c:pt idx="21182">
                  <c:v>-0.32741700000000001</c:v>
                </c:pt>
                <c:pt idx="21183">
                  <c:v>-0.32700000000000001</c:v>
                </c:pt>
                <c:pt idx="21184">
                  <c:v>-0.326461</c:v>
                </c:pt>
                <c:pt idx="21185">
                  <c:v>-0.32580300000000001</c:v>
                </c:pt>
                <c:pt idx="21186">
                  <c:v>-0.32502300000000001</c:v>
                </c:pt>
                <c:pt idx="21187">
                  <c:v>-0.32412000000000002</c:v>
                </c:pt>
                <c:pt idx="21188">
                  <c:v>-0.32308999999999999</c:v>
                </c:pt>
                <c:pt idx="21189">
                  <c:v>-0.32193899999999998</c:v>
                </c:pt>
                <c:pt idx="21190">
                  <c:v>-0.32067200000000001</c:v>
                </c:pt>
                <c:pt idx="21191">
                  <c:v>-0.319295</c:v>
                </c:pt>
                <c:pt idx="21192">
                  <c:v>-0.31780900000000001</c:v>
                </c:pt>
                <c:pt idx="21193">
                  <c:v>-0.31621500000000002</c:v>
                </c:pt>
                <c:pt idx="21194">
                  <c:v>-0.31451699999999999</c:v>
                </c:pt>
                <c:pt idx="21195">
                  <c:v>-0.31271500000000002</c:v>
                </c:pt>
                <c:pt idx="21196">
                  <c:v>-0.31081599999999998</c:v>
                </c:pt>
                <c:pt idx="21197">
                  <c:v>-0.30882399999999999</c:v>
                </c:pt>
                <c:pt idx="21198">
                  <c:v>-0.30675000000000002</c:v>
                </c:pt>
                <c:pt idx="21199">
                  <c:v>-0.30460199999999998</c:v>
                </c:pt>
                <c:pt idx="21200">
                  <c:v>-0.30238300000000001</c:v>
                </c:pt>
                <c:pt idx="21201">
                  <c:v>-0.300097</c:v>
                </c:pt>
                <c:pt idx="21202">
                  <c:v>-0.29774600000000001</c:v>
                </c:pt>
                <c:pt idx="21203">
                  <c:v>-0.29533399999999999</c:v>
                </c:pt>
                <c:pt idx="21204">
                  <c:v>-0.29286600000000002</c:v>
                </c:pt>
                <c:pt idx="21205">
                  <c:v>-0.29034799999999999</c:v>
                </c:pt>
                <c:pt idx="21206">
                  <c:v>-0.28778700000000002</c:v>
                </c:pt>
                <c:pt idx="21207">
                  <c:v>-0.28518500000000002</c:v>
                </c:pt>
                <c:pt idx="21208">
                  <c:v>-0.28254299999999999</c:v>
                </c:pt>
                <c:pt idx="21209">
                  <c:v>-0.279862</c:v>
                </c:pt>
                <c:pt idx="21210">
                  <c:v>-0.277144</c:v>
                </c:pt>
                <c:pt idx="21211">
                  <c:v>-0.27438600000000002</c:v>
                </c:pt>
                <c:pt idx="21212">
                  <c:v>-0.27159100000000003</c:v>
                </c:pt>
                <c:pt idx="21213">
                  <c:v>-0.268764</c:v>
                </c:pt>
                <c:pt idx="21214">
                  <c:v>-0.26590900000000001</c:v>
                </c:pt>
                <c:pt idx="21215">
                  <c:v>-0.26303199999999999</c:v>
                </c:pt>
                <c:pt idx="21216">
                  <c:v>-0.26013500000000001</c:v>
                </c:pt>
                <c:pt idx="21217">
                  <c:v>-0.25722600000000001</c:v>
                </c:pt>
                <c:pt idx="21218">
                  <c:v>-0.25431100000000001</c:v>
                </c:pt>
                <c:pt idx="21219">
                  <c:v>-0.25139400000000001</c:v>
                </c:pt>
                <c:pt idx="21220">
                  <c:v>-0.24848000000000001</c:v>
                </c:pt>
                <c:pt idx="21221">
                  <c:v>-0.24557999999999999</c:v>
                </c:pt>
                <c:pt idx="21222">
                  <c:v>-0.24270600000000001</c:v>
                </c:pt>
                <c:pt idx="21223">
                  <c:v>-0.23986499999999999</c:v>
                </c:pt>
                <c:pt idx="21224">
                  <c:v>-0.23705899999999999</c:v>
                </c:pt>
                <c:pt idx="21225">
                  <c:v>-0.234291</c:v>
                </c:pt>
                <c:pt idx="21226">
                  <c:v>-0.23156399999999999</c:v>
                </c:pt>
                <c:pt idx="21227">
                  <c:v>-0.22888500000000001</c:v>
                </c:pt>
                <c:pt idx="21228">
                  <c:v>-0.22626299999999999</c:v>
                </c:pt>
                <c:pt idx="21229">
                  <c:v>-0.22370799999999999</c:v>
                </c:pt>
                <c:pt idx="21230">
                  <c:v>-0.22122900000000001</c:v>
                </c:pt>
                <c:pt idx="21231">
                  <c:v>-0.21883</c:v>
                </c:pt>
                <c:pt idx="21232">
                  <c:v>-0.21651100000000001</c:v>
                </c:pt>
                <c:pt idx="21233">
                  <c:v>-0.21426899999999999</c:v>
                </c:pt>
                <c:pt idx="21234">
                  <c:v>-0.21210599999999999</c:v>
                </c:pt>
                <c:pt idx="21235">
                  <c:v>-0.21001900000000001</c:v>
                </c:pt>
                <c:pt idx="21236">
                  <c:v>-0.208009</c:v>
                </c:pt>
                <c:pt idx="21237">
                  <c:v>-0.20608199999999999</c:v>
                </c:pt>
                <c:pt idx="21238">
                  <c:v>-0.20424300000000001</c:v>
                </c:pt>
                <c:pt idx="21239">
                  <c:v>-0.20249700000000001</c:v>
                </c:pt>
                <c:pt idx="21240">
                  <c:v>-0.20084299999999999</c:v>
                </c:pt>
                <c:pt idx="21241">
                  <c:v>-0.19928199999999999</c:v>
                </c:pt>
                <c:pt idx="21242">
                  <c:v>-0.197821</c:v>
                </c:pt>
                <c:pt idx="21243">
                  <c:v>-0.196463</c:v>
                </c:pt>
                <c:pt idx="21244">
                  <c:v>-0.19520799999999999</c:v>
                </c:pt>
                <c:pt idx="21245">
                  <c:v>-0.19405700000000001</c:v>
                </c:pt>
                <c:pt idx="21246">
                  <c:v>-0.19301299999999999</c:v>
                </c:pt>
                <c:pt idx="21247">
                  <c:v>-0.192078</c:v>
                </c:pt>
                <c:pt idx="21248">
                  <c:v>-0.191251</c:v>
                </c:pt>
                <c:pt idx="21249">
                  <c:v>-0.19053500000000001</c:v>
                </c:pt>
                <c:pt idx="21250">
                  <c:v>-0.18993299999999999</c:v>
                </c:pt>
                <c:pt idx="21251">
                  <c:v>-0.189445</c:v>
                </c:pt>
                <c:pt idx="21252">
                  <c:v>-0.18906700000000001</c:v>
                </c:pt>
                <c:pt idx="21253">
                  <c:v>-0.18879199999999999</c:v>
                </c:pt>
                <c:pt idx="21254">
                  <c:v>-0.18861900000000001</c:v>
                </c:pt>
                <c:pt idx="21255">
                  <c:v>-0.18854899999999999</c:v>
                </c:pt>
                <c:pt idx="21256">
                  <c:v>-0.188584</c:v>
                </c:pt>
                <c:pt idx="21257">
                  <c:v>-0.18873000000000001</c:v>
                </c:pt>
                <c:pt idx="21258">
                  <c:v>-0.18898899999999999</c:v>
                </c:pt>
                <c:pt idx="21259">
                  <c:v>-0.189361</c:v>
                </c:pt>
                <c:pt idx="21260">
                  <c:v>-0.18984300000000001</c:v>
                </c:pt>
                <c:pt idx="21261">
                  <c:v>-0.19042799999999999</c:v>
                </c:pt>
                <c:pt idx="21262">
                  <c:v>-0.19111400000000001</c:v>
                </c:pt>
                <c:pt idx="21263">
                  <c:v>-0.19189400000000001</c:v>
                </c:pt>
                <c:pt idx="21264">
                  <c:v>-0.19276499999999999</c:v>
                </c:pt>
                <c:pt idx="21265">
                  <c:v>-0.19373000000000001</c:v>
                </c:pt>
                <c:pt idx="21266">
                  <c:v>-0.194795</c:v>
                </c:pt>
                <c:pt idx="21267">
                  <c:v>-0.195962</c:v>
                </c:pt>
                <c:pt idx="21268">
                  <c:v>-0.19722999999999999</c:v>
                </c:pt>
                <c:pt idx="21269">
                  <c:v>-0.19859399999999999</c:v>
                </c:pt>
                <c:pt idx="21270">
                  <c:v>-0.200042</c:v>
                </c:pt>
                <c:pt idx="21271">
                  <c:v>-0.201566</c:v>
                </c:pt>
                <c:pt idx="21272">
                  <c:v>-0.20316000000000001</c:v>
                </c:pt>
                <c:pt idx="21273">
                  <c:v>-0.204817</c:v>
                </c:pt>
                <c:pt idx="21274">
                  <c:v>-0.206536</c:v>
                </c:pt>
                <c:pt idx="21275">
                  <c:v>-0.208313</c:v>
                </c:pt>
                <c:pt idx="21276">
                  <c:v>-0.210147</c:v>
                </c:pt>
                <c:pt idx="21277">
                  <c:v>-0.212032</c:v>
                </c:pt>
                <c:pt idx="21278">
                  <c:v>-0.21396499999999999</c:v>
                </c:pt>
                <c:pt idx="21279">
                  <c:v>-0.215946</c:v>
                </c:pt>
                <c:pt idx="21280">
                  <c:v>-0.217975</c:v>
                </c:pt>
                <c:pt idx="21281">
                  <c:v>-0.220051</c:v>
                </c:pt>
                <c:pt idx="21282">
                  <c:v>-0.22217100000000001</c:v>
                </c:pt>
                <c:pt idx="21283">
                  <c:v>-0.22433500000000001</c:v>
                </c:pt>
                <c:pt idx="21284">
                  <c:v>-0.22653499999999999</c:v>
                </c:pt>
                <c:pt idx="21285">
                  <c:v>-0.22876299999999999</c:v>
                </c:pt>
                <c:pt idx="21286">
                  <c:v>-0.231015</c:v>
                </c:pt>
                <c:pt idx="21287">
                  <c:v>-0.23328199999999999</c:v>
                </c:pt>
                <c:pt idx="21288">
                  <c:v>-0.23555899999999999</c:v>
                </c:pt>
                <c:pt idx="21289">
                  <c:v>-0.23783799999999999</c:v>
                </c:pt>
                <c:pt idx="21290">
                  <c:v>-0.24011399999999999</c:v>
                </c:pt>
                <c:pt idx="21291">
                  <c:v>-0.24238499999999999</c:v>
                </c:pt>
                <c:pt idx="21292">
                  <c:v>-0.24464900000000001</c:v>
                </c:pt>
                <c:pt idx="21293">
                  <c:v>-0.24690400000000001</c:v>
                </c:pt>
                <c:pt idx="21294">
                  <c:v>-0.24915000000000001</c:v>
                </c:pt>
                <c:pt idx="21295">
                  <c:v>-0.251384</c:v>
                </c:pt>
                <c:pt idx="21296">
                  <c:v>-0.253604</c:v>
                </c:pt>
                <c:pt idx="21297">
                  <c:v>-0.25580199999999997</c:v>
                </c:pt>
                <c:pt idx="21298">
                  <c:v>-0.25797399999999998</c:v>
                </c:pt>
                <c:pt idx="21299">
                  <c:v>-0.26012200000000002</c:v>
                </c:pt>
                <c:pt idx="21300">
                  <c:v>-0.26224700000000001</c:v>
                </c:pt>
                <c:pt idx="21301">
                  <c:v>-0.264349</c:v>
                </c:pt>
                <c:pt idx="21302">
                  <c:v>-0.266428</c:v>
                </c:pt>
                <c:pt idx="21303">
                  <c:v>-0.268486</c:v>
                </c:pt>
                <c:pt idx="21304">
                  <c:v>-0.27052199999999998</c:v>
                </c:pt>
                <c:pt idx="21305">
                  <c:v>-0.27252999999999999</c:v>
                </c:pt>
                <c:pt idx="21306">
                  <c:v>-0.27449699999999999</c:v>
                </c:pt>
                <c:pt idx="21307">
                  <c:v>-0.27641700000000002</c:v>
                </c:pt>
                <c:pt idx="21308">
                  <c:v>-0.27828599999999998</c:v>
                </c:pt>
                <c:pt idx="21309">
                  <c:v>-0.28010200000000002</c:v>
                </c:pt>
                <c:pt idx="21310">
                  <c:v>-0.281864</c:v>
                </c:pt>
                <c:pt idx="21311">
                  <c:v>-0.28356799999999999</c:v>
                </c:pt>
                <c:pt idx="21312">
                  <c:v>-0.28521299999999999</c:v>
                </c:pt>
                <c:pt idx="21313">
                  <c:v>-0.2868</c:v>
                </c:pt>
                <c:pt idx="21314">
                  <c:v>-0.28832999999999998</c:v>
                </c:pt>
                <c:pt idx="21315">
                  <c:v>-0.28978199999999998</c:v>
                </c:pt>
                <c:pt idx="21316">
                  <c:v>-0.29112900000000003</c:v>
                </c:pt>
                <c:pt idx="21317">
                  <c:v>-0.29238700000000001</c:v>
                </c:pt>
                <c:pt idx="21318">
                  <c:v>-0.29358899999999999</c:v>
                </c:pt>
                <c:pt idx="21319">
                  <c:v>-0.29472199999999998</c:v>
                </c:pt>
                <c:pt idx="21320">
                  <c:v>-0.29577599999999998</c:v>
                </c:pt>
                <c:pt idx="21321">
                  <c:v>-0.296759</c:v>
                </c:pt>
                <c:pt idx="21322">
                  <c:v>-0.297678</c:v>
                </c:pt>
                <c:pt idx="21323">
                  <c:v>-0.29853200000000002</c:v>
                </c:pt>
                <c:pt idx="21324">
                  <c:v>-0.299313</c:v>
                </c:pt>
                <c:pt idx="21325">
                  <c:v>-0.30001499999999998</c:v>
                </c:pt>
                <c:pt idx="21326">
                  <c:v>-0.30063499999999999</c:v>
                </c:pt>
                <c:pt idx="21327">
                  <c:v>-0.301176</c:v>
                </c:pt>
                <c:pt idx="21328">
                  <c:v>-0.30163899999999999</c:v>
                </c:pt>
                <c:pt idx="21329">
                  <c:v>-0.30202499999999999</c:v>
                </c:pt>
                <c:pt idx="21330">
                  <c:v>-0.30233399999999999</c:v>
                </c:pt>
                <c:pt idx="21331">
                  <c:v>-0.30256899999999998</c:v>
                </c:pt>
                <c:pt idx="21332">
                  <c:v>-0.30273800000000001</c:v>
                </c:pt>
                <c:pt idx="21333">
                  <c:v>-0.302844</c:v>
                </c:pt>
                <c:pt idx="21334">
                  <c:v>-0.30289100000000002</c:v>
                </c:pt>
                <c:pt idx="21335">
                  <c:v>-0.30287700000000001</c:v>
                </c:pt>
                <c:pt idx="21336">
                  <c:v>-0.30280299999999999</c:v>
                </c:pt>
                <c:pt idx="21337">
                  <c:v>-0.30266500000000002</c:v>
                </c:pt>
                <c:pt idx="21338">
                  <c:v>-0.30246600000000001</c:v>
                </c:pt>
                <c:pt idx="21339">
                  <c:v>-0.30220799999999998</c:v>
                </c:pt>
                <c:pt idx="21340">
                  <c:v>-0.30189100000000002</c:v>
                </c:pt>
                <c:pt idx="21341">
                  <c:v>-0.30151800000000001</c:v>
                </c:pt>
                <c:pt idx="21342">
                  <c:v>-0.30108800000000002</c:v>
                </c:pt>
                <c:pt idx="21343">
                  <c:v>-0.30059999999999998</c:v>
                </c:pt>
                <c:pt idx="21344">
                  <c:v>-0.30005100000000001</c:v>
                </c:pt>
                <c:pt idx="21345">
                  <c:v>-0.29944199999999999</c:v>
                </c:pt>
                <c:pt idx="21346">
                  <c:v>-0.29877500000000001</c:v>
                </c:pt>
                <c:pt idx="21347">
                  <c:v>-0.29805199999999998</c:v>
                </c:pt>
                <c:pt idx="21348">
                  <c:v>-0.29726799999999998</c:v>
                </c:pt>
                <c:pt idx="21349">
                  <c:v>-0.29642499999999999</c:v>
                </c:pt>
                <c:pt idx="21350">
                  <c:v>-0.29553099999999999</c:v>
                </c:pt>
                <c:pt idx="21351">
                  <c:v>-0.29459600000000002</c:v>
                </c:pt>
                <c:pt idx="21352">
                  <c:v>-0.29362300000000002</c:v>
                </c:pt>
                <c:pt idx="21353">
                  <c:v>-0.29261300000000001</c:v>
                </c:pt>
                <c:pt idx="21354">
                  <c:v>-0.29156900000000002</c:v>
                </c:pt>
                <c:pt idx="21355">
                  <c:v>-0.290491</c:v>
                </c:pt>
                <c:pt idx="21356">
                  <c:v>-0.289379</c:v>
                </c:pt>
                <c:pt idx="21357">
                  <c:v>-0.28823399999999999</c:v>
                </c:pt>
                <c:pt idx="21358">
                  <c:v>-0.28705799999999998</c:v>
                </c:pt>
                <c:pt idx="21359">
                  <c:v>-0.28585500000000003</c:v>
                </c:pt>
                <c:pt idx="21360">
                  <c:v>-0.28462900000000002</c:v>
                </c:pt>
                <c:pt idx="21361">
                  <c:v>-0.28338099999999999</c:v>
                </c:pt>
                <c:pt idx="21362">
                  <c:v>-0.282111</c:v>
                </c:pt>
                <c:pt idx="21363">
                  <c:v>-0.28081699999999998</c:v>
                </c:pt>
                <c:pt idx="21364">
                  <c:v>-0.279501</c:v>
                </c:pt>
                <c:pt idx="21365">
                  <c:v>-0.27816200000000002</c:v>
                </c:pt>
                <c:pt idx="21366">
                  <c:v>-0.27679999999999999</c:v>
                </c:pt>
                <c:pt idx="21367">
                  <c:v>-0.27541700000000002</c:v>
                </c:pt>
                <c:pt idx="21368">
                  <c:v>-0.27401999999999999</c:v>
                </c:pt>
                <c:pt idx="21369">
                  <c:v>-0.27261400000000002</c:v>
                </c:pt>
                <c:pt idx="21370">
                  <c:v>-0.271204</c:v>
                </c:pt>
                <c:pt idx="21371">
                  <c:v>-0.269791</c:v>
                </c:pt>
                <c:pt idx="21372">
                  <c:v>-0.26837299999999997</c:v>
                </c:pt>
                <c:pt idx="21373">
                  <c:v>-0.26695000000000002</c:v>
                </c:pt>
                <c:pt idx="21374">
                  <c:v>-0.26552199999999998</c:v>
                </c:pt>
                <c:pt idx="21375">
                  <c:v>-0.26408500000000001</c:v>
                </c:pt>
                <c:pt idx="21376">
                  <c:v>-0.26263900000000001</c:v>
                </c:pt>
                <c:pt idx="21377">
                  <c:v>-0.261187</c:v>
                </c:pt>
                <c:pt idx="21378">
                  <c:v>-0.25973099999999999</c:v>
                </c:pt>
                <c:pt idx="21379">
                  <c:v>-0.25827800000000001</c:v>
                </c:pt>
                <c:pt idx="21380">
                  <c:v>-0.25683400000000001</c:v>
                </c:pt>
                <c:pt idx="21381">
                  <c:v>-0.25540000000000002</c:v>
                </c:pt>
                <c:pt idx="21382">
                  <c:v>-0.25397799999999998</c:v>
                </c:pt>
                <c:pt idx="21383">
                  <c:v>-0.25256899999999999</c:v>
                </c:pt>
                <c:pt idx="21384">
                  <c:v>-0.25117299999999998</c:v>
                </c:pt>
                <c:pt idx="21385">
                  <c:v>-0.24979000000000001</c:v>
                </c:pt>
                <c:pt idx="21386">
                  <c:v>-0.248422</c:v>
                </c:pt>
                <c:pt idx="21387">
                  <c:v>-0.24707599999999999</c:v>
                </c:pt>
                <c:pt idx="21388">
                  <c:v>-0.245755</c:v>
                </c:pt>
                <c:pt idx="21389">
                  <c:v>-0.24445500000000001</c:v>
                </c:pt>
                <c:pt idx="21390">
                  <c:v>-0.243172</c:v>
                </c:pt>
                <c:pt idx="21391">
                  <c:v>-0.2419</c:v>
                </c:pt>
                <c:pt idx="21392">
                  <c:v>-0.24063799999999999</c:v>
                </c:pt>
                <c:pt idx="21393">
                  <c:v>-0.23939199999999999</c:v>
                </c:pt>
                <c:pt idx="21394">
                  <c:v>-0.23816699999999999</c:v>
                </c:pt>
                <c:pt idx="21395">
                  <c:v>-0.23696400000000001</c:v>
                </c:pt>
                <c:pt idx="21396">
                  <c:v>-0.23577899999999999</c:v>
                </c:pt>
                <c:pt idx="21397">
                  <c:v>-0.23461099999999999</c:v>
                </c:pt>
                <c:pt idx="21398">
                  <c:v>-0.233464</c:v>
                </c:pt>
                <c:pt idx="21399">
                  <c:v>-0.23234099999999999</c:v>
                </c:pt>
                <c:pt idx="21400">
                  <c:v>-0.231243</c:v>
                </c:pt>
                <c:pt idx="21401">
                  <c:v>-0.23016900000000001</c:v>
                </c:pt>
                <c:pt idx="21402">
                  <c:v>-0.22912399999999999</c:v>
                </c:pt>
                <c:pt idx="21403">
                  <c:v>-0.22811600000000001</c:v>
                </c:pt>
                <c:pt idx="21404">
                  <c:v>-0.22714799999999999</c:v>
                </c:pt>
                <c:pt idx="21405">
                  <c:v>-0.226218</c:v>
                </c:pt>
                <c:pt idx="21406">
                  <c:v>-0.22532199999999999</c:v>
                </c:pt>
                <c:pt idx="21407">
                  <c:v>-0.22445699999999999</c:v>
                </c:pt>
                <c:pt idx="21408">
                  <c:v>-0.22362099999999999</c:v>
                </c:pt>
                <c:pt idx="21409">
                  <c:v>-0.22281599999999999</c:v>
                </c:pt>
                <c:pt idx="21410">
                  <c:v>-0.22204199999999999</c:v>
                </c:pt>
                <c:pt idx="21411">
                  <c:v>-0.221303</c:v>
                </c:pt>
                <c:pt idx="21412">
                  <c:v>-0.22059500000000001</c:v>
                </c:pt>
                <c:pt idx="21413">
                  <c:v>-0.219913</c:v>
                </c:pt>
                <c:pt idx="21414">
                  <c:v>-0.21925700000000001</c:v>
                </c:pt>
                <c:pt idx="21415">
                  <c:v>-0.218615</c:v>
                </c:pt>
                <c:pt idx="21416">
                  <c:v>-0.21796699999999999</c:v>
                </c:pt>
                <c:pt idx="21417">
                  <c:v>-0.21731900000000001</c:v>
                </c:pt>
                <c:pt idx="21418">
                  <c:v>-0.216694</c:v>
                </c:pt>
                <c:pt idx="21419">
                  <c:v>-0.21609300000000001</c:v>
                </c:pt>
                <c:pt idx="21420">
                  <c:v>-0.215506</c:v>
                </c:pt>
                <c:pt idx="21421">
                  <c:v>-0.21493699999999999</c:v>
                </c:pt>
                <c:pt idx="21422">
                  <c:v>-0.214389</c:v>
                </c:pt>
                <c:pt idx="21423">
                  <c:v>-0.213862</c:v>
                </c:pt>
                <c:pt idx="21424">
                  <c:v>-0.21335499999999999</c:v>
                </c:pt>
                <c:pt idx="21425">
                  <c:v>-0.212862</c:v>
                </c:pt>
                <c:pt idx="21426">
                  <c:v>-0.21237700000000001</c:v>
                </c:pt>
                <c:pt idx="21427">
                  <c:v>-0.211895</c:v>
                </c:pt>
                <c:pt idx="21428">
                  <c:v>-0.21141699999999999</c:v>
                </c:pt>
                <c:pt idx="21429">
                  <c:v>-0.21093999999999999</c:v>
                </c:pt>
                <c:pt idx="21430">
                  <c:v>-0.21046200000000001</c:v>
                </c:pt>
                <c:pt idx="21431">
                  <c:v>-0.20998700000000001</c:v>
                </c:pt>
                <c:pt idx="21432">
                  <c:v>-0.20951500000000001</c:v>
                </c:pt>
                <c:pt idx="21433">
                  <c:v>-0.20904200000000001</c:v>
                </c:pt>
                <c:pt idx="21434">
                  <c:v>-0.208565</c:v>
                </c:pt>
                <c:pt idx="21435">
                  <c:v>-0.20808499999999999</c:v>
                </c:pt>
                <c:pt idx="21436">
                  <c:v>-0.20760600000000001</c:v>
                </c:pt>
                <c:pt idx="21437">
                  <c:v>-0.20712900000000001</c:v>
                </c:pt>
                <c:pt idx="21438">
                  <c:v>-0.206652</c:v>
                </c:pt>
                <c:pt idx="21439">
                  <c:v>-0.206179</c:v>
                </c:pt>
                <c:pt idx="21440">
                  <c:v>-0.20571</c:v>
                </c:pt>
                <c:pt idx="21441">
                  <c:v>-0.20524100000000001</c:v>
                </c:pt>
                <c:pt idx="21442">
                  <c:v>-0.20477000000000001</c:v>
                </c:pt>
                <c:pt idx="21443">
                  <c:v>-0.204293</c:v>
                </c:pt>
                <c:pt idx="21444">
                  <c:v>-0.20380999999999999</c:v>
                </c:pt>
                <c:pt idx="21445">
                  <c:v>-0.20332</c:v>
                </c:pt>
                <c:pt idx="21446">
                  <c:v>-0.20282600000000001</c:v>
                </c:pt>
                <c:pt idx="21447">
                  <c:v>-0.20233499999999999</c:v>
                </c:pt>
                <c:pt idx="21448">
                  <c:v>-0.201853</c:v>
                </c:pt>
                <c:pt idx="21449">
                  <c:v>-0.20138</c:v>
                </c:pt>
                <c:pt idx="21450">
                  <c:v>-0.20091000000000001</c:v>
                </c:pt>
                <c:pt idx="21451">
                  <c:v>-0.200437</c:v>
                </c:pt>
                <c:pt idx="21452">
                  <c:v>-0.19995599999999999</c:v>
                </c:pt>
                <c:pt idx="21453">
                  <c:v>-0.19944700000000001</c:v>
                </c:pt>
                <c:pt idx="21454">
                  <c:v>-0.19889899999999999</c:v>
                </c:pt>
                <c:pt idx="21455">
                  <c:v>-0.19833300000000001</c:v>
                </c:pt>
                <c:pt idx="21456">
                  <c:v>-0.19775999999999999</c:v>
                </c:pt>
                <c:pt idx="21457">
                  <c:v>-0.19716900000000001</c:v>
                </c:pt>
                <c:pt idx="21458">
                  <c:v>-0.19655600000000001</c:v>
                </c:pt>
                <c:pt idx="21459">
                  <c:v>-0.19592799999999999</c:v>
                </c:pt>
                <c:pt idx="21460">
                  <c:v>-0.19528899999999999</c:v>
                </c:pt>
                <c:pt idx="21461">
                  <c:v>-0.194637</c:v>
                </c:pt>
                <c:pt idx="21462">
                  <c:v>-0.19397</c:v>
                </c:pt>
                <c:pt idx="21463">
                  <c:v>-0.19328899999999999</c:v>
                </c:pt>
                <c:pt idx="21464">
                  <c:v>-0.19259200000000001</c:v>
                </c:pt>
                <c:pt idx="21465">
                  <c:v>-0.191882</c:v>
                </c:pt>
                <c:pt idx="21466">
                  <c:v>-0.191159</c:v>
                </c:pt>
                <c:pt idx="21467">
                  <c:v>-0.19042400000000001</c:v>
                </c:pt>
                <c:pt idx="21468">
                  <c:v>-0.18968099999999999</c:v>
                </c:pt>
                <c:pt idx="21469">
                  <c:v>-0.18892800000000001</c:v>
                </c:pt>
                <c:pt idx="21470">
                  <c:v>-0.188164</c:v>
                </c:pt>
                <c:pt idx="21471">
                  <c:v>-0.18739</c:v>
                </c:pt>
                <c:pt idx="21472">
                  <c:v>-0.186611</c:v>
                </c:pt>
                <c:pt idx="21473">
                  <c:v>-0.18582699999999999</c:v>
                </c:pt>
                <c:pt idx="21474">
                  <c:v>-0.18503900000000001</c:v>
                </c:pt>
                <c:pt idx="21475">
                  <c:v>-0.184248</c:v>
                </c:pt>
                <c:pt idx="21476">
                  <c:v>-0.18345400000000001</c:v>
                </c:pt>
                <c:pt idx="21477">
                  <c:v>-0.18266099999999999</c:v>
                </c:pt>
                <c:pt idx="21478">
                  <c:v>-0.181866</c:v>
                </c:pt>
                <c:pt idx="21479">
                  <c:v>-0.181065</c:v>
                </c:pt>
                <c:pt idx="21480">
                  <c:v>-0.180261</c:v>
                </c:pt>
                <c:pt idx="21481">
                  <c:v>-0.17945700000000001</c:v>
                </c:pt>
                <c:pt idx="21482">
                  <c:v>-0.17865300000000001</c:v>
                </c:pt>
                <c:pt idx="21483">
                  <c:v>-0.17784700000000001</c:v>
                </c:pt>
                <c:pt idx="21484">
                  <c:v>-0.17704400000000001</c:v>
                </c:pt>
                <c:pt idx="21485">
                  <c:v>-0.17624699999999999</c:v>
                </c:pt>
                <c:pt idx="21486">
                  <c:v>-0.17546</c:v>
                </c:pt>
                <c:pt idx="21487">
                  <c:v>-0.174683</c:v>
                </c:pt>
                <c:pt idx="21488">
                  <c:v>-0.17391400000000001</c:v>
                </c:pt>
                <c:pt idx="21489">
                  <c:v>-0.173153</c:v>
                </c:pt>
                <c:pt idx="21490">
                  <c:v>-0.17239699999999999</c:v>
                </c:pt>
                <c:pt idx="21491">
                  <c:v>-0.17164699999999999</c:v>
                </c:pt>
                <c:pt idx="21492">
                  <c:v>-0.170903</c:v>
                </c:pt>
                <c:pt idx="21493">
                  <c:v>-0.17016899999999999</c:v>
                </c:pt>
                <c:pt idx="21494">
                  <c:v>-0.16944799999999999</c:v>
                </c:pt>
                <c:pt idx="21495">
                  <c:v>-0.168737</c:v>
                </c:pt>
                <c:pt idx="21496">
                  <c:v>-0.16803299999999999</c:v>
                </c:pt>
                <c:pt idx="21497">
                  <c:v>-0.16733700000000001</c:v>
                </c:pt>
                <c:pt idx="21498">
                  <c:v>-0.16664799999999999</c:v>
                </c:pt>
                <c:pt idx="21499">
                  <c:v>-0.165967</c:v>
                </c:pt>
                <c:pt idx="21500">
                  <c:v>-0.165294</c:v>
                </c:pt>
                <c:pt idx="21501">
                  <c:v>-0.164629</c:v>
                </c:pt>
                <c:pt idx="21502">
                  <c:v>-0.16397200000000001</c:v>
                </c:pt>
                <c:pt idx="21503">
                  <c:v>-0.163324</c:v>
                </c:pt>
                <c:pt idx="21504">
                  <c:v>-0.162689</c:v>
                </c:pt>
                <c:pt idx="21505">
                  <c:v>-0.16206799999999999</c:v>
                </c:pt>
                <c:pt idx="21506">
                  <c:v>-0.16146199999999999</c:v>
                </c:pt>
                <c:pt idx="21507">
                  <c:v>-0.16087199999999999</c:v>
                </c:pt>
                <c:pt idx="21508">
                  <c:v>-0.1603</c:v>
                </c:pt>
                <c:pt idx="21509">
                  <c:v>-0.159749</c:v>
                </c:pt>
                <c:pt idx="21510">
                  <c:v>-0.159221</c:v>
                </c:pt>
                <c:pt idx="21511">
                  <c:v>-0.158716</c:v>
                </c:pt>
                <c:pt idx="21512">
                  <c:v>-0.15823799999999999</c:v>
                </c:pt>
                <c:pt idx="21513">
                  <c:v>-0.15778800000000001</c:v>
                </c:pt>
                <c:pt idx="21514">
                  <c:v>-0.15736700000000001</c:v>
                </c:pt>
                <c:pt idx="21515">
                  <c:v>-0.15697800000000001</c:v>
                </c:pt>
                <c:pt idx="21516">
                  <c:v>-0.15662300000000001</c:v>
                </c:pt>
                <c:pt idx="21517">
                  <c:v>-0.156304</c:v>
                </c:pt>
                <c:pt idx="21518">
                  <c:v>-0.15602099999999999</c:v>
                </c:pt>
                <c:pt idx="21519">
                  <c:v>-0.155774</c:v>
                </c:pt>
                <c:pt idx="21520">
                  <c:v>-0.155561</c:v>
                </c:pt>
                <c:pt idx="21521">
                  <c:v>-0.15538199999999999</c:v>
                </c:pt>
                <c:pt idx="21522">
                  <c:v>-0.15523999999999999</c:v>
                </c:pt>
                <c:pt idx="21523">
                  <c:v>-0.155136</c:v>
                </c:pt>
                <c:pt idx="21524">
                  <c:v>-0.15507099999999999</c:v>
                </c:pt>
                <c:pt idx="21525">
                  <c:v>-0.15504299999999999</c:v>
                </c:pt>
                <c:pt idx="21526">
                  <c:v>-0.15505099999999999</c:v>
                </c:pt>
                <c:pt idx="21527">
                  <c:v>-0.15509600000000001</c:v>
                </c:pt>
                <c:pt idx="21528">
                  <c:v>-0.15517300000000001</c:v>
                </c:pt>
                <c:pt idx="21529">
                  <c:v>-0.155283</c:v>
                </c:pt>
                <c:pt idx="21530">
                  <c:v>-0.15542900000000001</c:v>
                </c:pt>
                <c:pt idx="21531">
                  <c:v>-0.155613</c:v>
                </c:pt>
                <c:pt idx="21532">
                  <c:v>-0.155836</c:v>
                </c:pt>
                <c:pt idx="21533">
                  <c:v>-0.15609700000000001</c:v>
                </c:pt>
                <c:pt idx="21534">
                  <c:v>-0.156392</c:v>
                </c:pt>
                <c:pt idx="21535">
                  <c:v>-0.156717</c:v>
                </c:pt>
                <c:pt idx="21536">
                  <c:v>-0.15707099999999999</c:v>
                </c:pt>
                <c:pt idx="21537">
                  <c:v>-0.15745300000000001</c:v>
                </c:pt>
                <c:pt idx="21538">
                  <c:v>-0.157861</c:v>
                </c:pt>
                <c:pt idx="21539">
                  <c:v>-0.15829099999999999</c:v>
                </c:pt>
                <c:pt idx="21540">
                  <c:v>-0.158744</c:v>
                </c:pt>
                <c:pt idx="21541">
                  <c:v>-0.159222</c:v>
                </c:pt>
                <c:pt idx="21542">
                  <c:v>-0.15972600000000001</c:v>
                </c:pt>
                <c:pt idx="21543">
                  <c:v>-0.16025400000000001</c:v>
                </c:pt>
                <c:pt idx="21544">
                  <c:v>-0.160804</c:v>
                </c:pt>
                <c:pt idx="21545">
                  <c:v>-0.16137499999999999</c:v>
                </c:pt>
                <c:pt idx="21546">
                  <c:v>-0.161966</c:v>
                </c:pt>
                <c:pt idx="21547">
                  <c:v>-0.162574</c:v>
                </c:pt>
                <c:pt idx="21548">
                  <c:v>-0.16319700000000001</c:v>
                </c:pt>
                <c:pt idx="21549">
                  <c:v>-0.16383800000000001</c:v>
                </c:pt>
                <c:pt idx="21550">
                  <c:v>-0.164497</c:v>
                </c:pt>
                <c:pt idx="21551">
                  <c:v>-0.16517399999999999</c:v>
                </c:pt>
                <c:pt idx="21552">
                  <c:v>-0.16586699999999999</c:v>
                </c:pt>
                <c:pt idx="21553">
                  <c:v>-0.166573</c:v>
                </c:pt>
                <c:pt idx="21554">
                  <c:v>-0.16728899999999999</c:v>
                </c:pt>
                <c:pt idx="21555">
                  <c:v>-0.168013</c:v>
                </c:pt>
                <c:pt idx="21556">
                  <c:v>-0.16874</c:v>
                </c:pt>
                <c:pt idx="21557">
                  <c:v>-0.16946800000000001</c:v>
                </c:pt>
                <c:pt idx="21558">
                  <c:v>-0.17019599999999999</c:v>
                </c:pt>
                <c:pt idx="21559">
                  <c:v>-0.17092299999999999</c:v>
                </c:pt>
                <c:pt idx="21560">
                  <c:v>-0.171649</c:v>
                </c:pt>
                <c:pt idx="21561">
                  <c:v>-0.172373</c:v>
                </c:pt>
                <c:pt idx="21562">
                  <c:v>-0.17309099999999999</c:v>
                </c:pt>
                <c:pt idx="21563">
                  <c:v>-0.17380100000000001</c:v>
                </c:pt>
                <c:pt idx="21564">
                  <c:v>-0.17450299999999999</c:v>
                </c:pt>
                <c:pt idx="21565">
                  <c:v>-0.17519399999999999</c:v>
                </c:pt>
                <c:pt idx="21566">
                  <c:v>-0.175871</c:v>
                </c:pt>
                <c:pt idx="21567">
                  <c:v>-0.176535</c:v>
                </c:pt>
                <c:pt idx="21568">
                  <c:v>-0.17718600000000001</c:v>
                </c:pt>
                <c:pt idx="21569">
                  <c:v>-0.17782100000000001</c:v>
                </c:pt>
                <c:pt idx="21570">
                  <c:v>-0.17843600000000001</c:v>
                </c:pt>
                <c:pt idx="21571">
                  <c:v>-0.17902799999999999</c:v>
                </c:pt>
                <c:pt idx="21572">
                  <c:v>-0.179594</c:v>
                </c:pt>
                <c:pt idx="21573">
                  <c:v>-0.18012900000000001</c:v>
                </c:pt>
                <c:pt idx="21574">
                  <c:v>-0.18063399999999999</c:v>
                </c:pt>
                <c:pt idx="21575">
                  <c:v>-0.18110599999999999</c:v>
                </c:pt>
                <c:pt idx="21576">
                  <c:v>-0.18154200000000001</c:v>
                </c:pt>
                <c:pt idx="21577">
                  <c:v>-0.18193799999999999</c:v>
                </c:pt>
                <c:pt idx="21578">
                  <c:v>-0.18229000000000001</c:v>
                </c:pt>
                <c:pt idx="21579">
                  <c:v>-0.18260199999999999</c:v>
                </c:pt>
                <c:pt idx="21580">
                  <c:v>-0.18287300000000001</c:v>
                </c:pt>
                <c:pt idx="21581">
                  <c:v>-0.18310199999999999</c:v>
                </c:pt>
                <c:pt idx="21582">
                  <c:v>-0.183285</c:v>
                </c:pt>
                <c:pt idx="21583">
                  <c:v>-0.183419</c:v>
                </c:pt>
                <c:pt idx="21584">
                  <c:v>-0.183503</c:v>
                </c:pt>
                <c:pt idx="21585">
                  <c:v>-0.183536</c:v>
                </c:pt>
                <c:pt idx="21586">
                  <c:v>-0.18351899999999999</c:v>
                </c:pt>
                <c:pt idx="21587">
                  <c:v>-0.183448</c:v>
                </c:pt>
                <c:pt idx="21588">
                  <c:v>-0.18332200000000001</c:v>
                </c:pt>
                <c:pt idx="21589">
                  <c:v>-0.183141</c:v>
                </c:pt>
                <c:pt idx="21590">
                  <c:v>-0.18290200000000001</c:v>
                </c:pt>
                <c:pt idx="21591">
                  <c:v>-0.18260599999999999</c:v>
                </c:pt>
                <c:pt idx="21592">
                  <c:v>-0.182251</c:v>
                </c:pt>
                <c:pt idx="21593">
                  <c:v>-0.18183199999999999</c:v>
                </c:pt>
                <c:pt idx="21594">
                  <c:v>-0.18135000000000001</c:v>
                </c:pt>
                <c:pt idx="21595">
                  <c:v>-0.18080599999999999</c:v>
                </c:pt>
                <c:pt idx="21596">
                  <c:v>-0.180197</c:v>
                </c:pt>
                <c:pt idx="21597">
                  <c:v>-0.17949599999999999</c:v>
                </c:pt>
                <c:pt idx="21598">
                  <c:v>-0.1787</c:v>
                </c:pt>
                <c:pt idx="21599">
                  <c:v>-0.17783599999999999</c:v>
                </c:pt>
                <c:pt idx="21600">
                  <c:v>-0.17690800000000001</c:v>
                </c:pt>
                <c:pt idx="21601">
                  <c:v>-0.175901</c:v>
                </c:pt>
                <c:pt idx="21602">
                  <c:v>-0.174816</c:v>
                </c:pt>
                <c:pt idx="21603">
                  <c:v>-0.17365800000000001</c:v>
                </c:pt>
                <c:pt idx="21604">
                  <c:v>-0.172427</c:v>
                </c:pt>
                <c:pt idx="21605">
                  <c:v>-0.171123</c:v>
                </c:pt>
                <c:pt idx="21606">
                  <c:v>-0.169743</c:v>
                </c:pt>
                <c:pt idx="21607">
                  <c:v>-0.16828499999999999</c:v>
                </c:pt>
                <c:pt idx="21608">
                  <c:v>-0.16674800000000001</c:v>
                </c:pt>
                <c:pt idx="21609">
                  <c:v>-0.165132</c:v>
                </c:pt>
                <c:pt idx="21610">
                  <c:v>-0.163438</c:v>
                </c:pt>
                <c:pt idx="21611">
                  <c:v>-0.16166800000000001</c:v>
                </c:pt>
                <c:pt idx="21612">
                  <c:v>-0.15982199999999999</c:v>
                </c:pt>
                <c:pt idx="21613">
                  <c:v>-0.15790499999999999</c:v>
                </c:pt>
                <c:pt idx="21614">
                  <c:v>-0.155917</c:v>
                </c:pt>
                <c:pt idx="21615">
                  <c:v>-0.153861</c:v>
                </c:pt>
                <c:pt idx="21616">
                  <c:v>-0.15174000000000001</c:v>
                </c:pt>
                <c:pt idx="21617">
                  <c:v>-0.149558</c:v>
                </c:pt>
                <c:pt idx="21618">
                  <c:v>-0.147317</c:v>
                </c:pt>
                <c:pt idx="21619">
                  <c:v>-0.14502100000000001</c:v>
                </c:pt>
                <c:pt idx="21620">
                  <c:v>-0.14266899999999999</c:v>
                </c:pt>
                <c:pt idx="21621">
                  <c:v>-0.140263</c:v>
                </c:pt>
                <c:pt idx="21622">
                  <c:v>-0.13780700000000001</c:v>
                </c:pt>
                <c:pt idx="21623">
                  <c:v>-0.135301</c:v>
                </c:pt>
                <c:pt idx="21624">
                  <c:v>-0.132746</c:v>
                </c:pt>
                <c:pt idx="21625">
                  <c:v>-0.13014100000000001</c:v>
                </c:pt>
                <c:pt idx="21626">
                  <c:v>-0.12748799999999999</c:v>
                </c:pt>
                <c:pt idx="21627">
                  <c:v>-0.124792</c:v>
                </c:pt>
                <c:pt idx="21628">
                  <c:v>-0.12205299999999999</c:v>
                </c:pt>
                <c:pt idx="21629">
                  <c:v>-0.11927599999999999</c:v>
                </c:pt>
                <c:pt idx="21630">
                  <c:v>-0.11645999999999999</c:v>
                </c:pt>
                <c:pt idx="21631">
                  <c:v>-0.113608</c:v>
                </c:pt>
                <c:pt idx="21632">
                  <c:v>-0.110725</c:v>
                </c:pt>
                <c:pt idx="21633">
                  <c:v>-0.107816</c:v>
                </c:pt>
                <c:pt idx="21634">
                  <c:v>-0.104869</c:v>
                </c:pt>
                <c:pt idx="21635">
                  <c:v>-0.101869</c:v>
                </c:pt>
                <c:pt idx="21636">
                  <c:v>-9.8832100000000006E-2</c:v>
                </c:pt>
                <c:pt idx="21637">
                  <c:v>-9.5775799999999994E-2</c:v>
                </c:pt>
                <c:pt idx="21638">
                  <c:v>-9.2691499999999996E-2</c:v>
                </c:pt>
                <c:pt idx="21639">
                  <c:v>-8.9577400000000001E-2</c:v>
                </c:pt>
                <c:pt idx="21640">
                  <c:v>-8.6443000000000006E-2</c:v>
                </c:pt>
                <c:pt idx="21641">
                  <c:v>-8.3294099999999996E-2</c:v>
                </c:pt>
                <c:pt idx="21642">
                  <c:v>-8.0132800000000004E-2</c:v>
                </c:pt>
                <c:pt idx="21643">
                  <c:v>-7.6960299999999995E-2</c:v>
                </c:pt>
                <c:pt idx="21644">
                  <c:v>-7.3777999999999996E-2</c:v>
                </c:pt>
                <c:pt idx="21645">
                  <c:v>-7.0587300000000006E-2</c:v>
                </c:pt>
                <c:pt idx="21646">
                  <c:v>-6.7390199999999997E-2</c:v>
                </c:pt>
                <c:pt idx="21647">
                  <c:v>-6.4189200000000002E-2</c:v>
                </c:pt>
                <c:pt idx="21648">
                  <c:v>-6.0987199999999998E-2</c:v>
                </c:pt>
                <c:pt idx="21649">
                  <c:v>-5.7788300000000001E-2</c:v>
                </c:pt>
                <c:pt idx="21650">
                  <c:v>-5.4598300000000002E-2</c:v>
                </c:pt>
                <c:pt idx="21651">
                  <c:v>-5.1423400000000001E-2</c:v>
                </c:pt>
                <c:pt idx="21652">
                  <c:v>-4.8269199999999998E-2</c:v>
                </c:pt>
                <c:pt idx="21653">
                  <c:v>-4.5140899999999998E-2</c:v>
                </c:pt>
                <c:pt idx="21654">
                  <c:v>-4.2042400000000001E-2</c:v>
                </c:pt>
                <c:pt idx="21655">
                  <c:v>-3.8975900000000001E-2</c:v>
                </c:pt>
                <c:pt idx="21656">
                  <c:v>-3.5942500000000002E-2</c:v>
                </c:pt>
                <c:pt idx="21657">
                  <c:v>-3.2943100000000003E-2</c:v>
                </c:pt>
                <c:pt idx="21658">
                  <c:v>-2.9980300000000001E-2</c:v>
                </c:pt>
                <c:pt idx="21659">
                  <c:v>-2.7057299999999999E-2</c:v>
                </c:pt>
                <c:pt idx="21660">
                  <c:v>-2.4176E-2</c:v>
                </c:pt>
                <c:pt idx="21661">
                  <c:v>-2.1339400000000001E-2</c:v>
                </c:pt>
                <c:pt idx="21662">
                  <c:v>-1.8550500000000001E-2</c:v>
                </c:pt>
                <c:pt idx="21663">
                  <c:v>-1.5809799999999999E-2</c:v>
                </c:pt>
                <c:pt idx="21664">
                  <c:v>-1.31165E-2</c:v>
                </c:pt>
                <c:pt idx="21665">
                  <c:v>-1.0471299999999999E-2</c:v>
                </c:pt>
                <c:pt idx="21666" formatCode="0.00E+00">
                  <c:v>-7.8756699999999995E-3</c:v>
                </c:pt>
                <c:pt idx="21667" formatCode="0.00E+00">
                  <c:v>-5.3312899999999998E-3</c:v>
                </c:pt>
                <c:pt idx="21668" formatCode="0.00E+00">
                  <c:v>-2.8407699999999998E-3</c:v>
                </c:pt>
                <c:pt idx="21669" formatCode="0.00E+00">
                  <c:v>-4.0804699999999998E-4</c:v>
                </c:pt>
                <c:pt idx="21670" formatCode="0.00E+00">
                  <c:v>1.9632500000000002E-3</c:v>
                </c:pt>
                <c:pt idx="21671" formatCode="0.00E+00">
                  <c:v>4.2723099999999996E-3</c:v>
                </c:pt>
                <c:pt idx="21672" formatCode="0.00E+00">
                  <c:v>6.5196500000000001E-3</c:v>
                </c:pt>
                <c:pt idx="21673" formatCode="0.00E+00">
                  <c:v>8.7035399999999992E-3</c:v>
                </c:pt>
                <c:pt idx="21674">
                  <c:v>1.08202E-2</c:v>
                </c:pt>
                <c:pt idx="21675">
                  <c:v>1.28656E-2</c:v>
                </c:pt>
                <c:pt idx="21676">
                  <c:v>1.4836500000000001E-2</c:v>
                </c:pt>
                <c:pt idx="21677">
                  <c:v>1.6731300000000001E-2</c:v>
                </c:pt>
                <c:pt idx="21678">
                  <c:v>1.85501E-2</c:v>
                </c:pt>
                <c:pt idx="21679">
                  <c:v>2.02928E-2</c:v>
                </c:pt>
                <c:pt idx="21680">
                  <c:v>2.19583E-2</c:v>
                </c:pt>
                <c:pt idx="21681">
                  <c:v>2.3545199999999999E-2</c:v>
                </c:pt>
                <c:pt idx="21682">
                  <c:v>2.5052100000000001E-2</c:v>
                </c:pt>
                <c:pt idx="21683">
                  <c:v>2.6478399999999999E-2</c:v>
                </c:pt>
                <c:pt idx="21684">
                  <c:v>2.7823400000000002E-2</c:v>
                </c:pt>
                <c:pt idx="21685">
                  <c:v>2.90862E-2</c:v>
                </c:pt>
                <c:pt idx="21686">
                  <c:v>3.0265799999999999E-2</c:v>
                </c:pt>
                <c:pt idx="21687">
                  <c:v>3.1361100000000003E-2</c:v>
                </c:pt>
                <c:pt idx="21688">
                  <c:v>3.2370900000000001E-2</c:v>
                </c:pt>
                <c:pt idx="21689">
                  <c:v>3.3293499999999997E-2</c:v>
                </c:pt>
                <c:pt idx="21690">
                  <c:v>3.4129800000000002E-2</c:v>
                </c:pt>
                <c:pt idx="21691">
                  <c:v>3.4881099999999998E-2</c:v>
                </c:pt>
                <c:pt idx="21692">
                  <c:v>3.55479E-2</c:v>
                </c:pt>
                <c:pt idx="21693">
                  <c:v>3.6130299999999997E-2</c:v>
                </c:pt>
                <c:pt idx="21694">
                  <c:v>3.6627899999999998E-2</c:v>
                </c:pt>
                <c:pt idx="21695">
                  <c:v>3.7039299999999997E-2</c:v>
                </c:pt>
                <c:pt idx="21696">
                  <c:v>3.7363599999999997E-2</c:v>
                </c:pt>
                <c:pt idx="21697">
                  <c:v>3.76014E-2</c:v>
                </c:pt>
                <c:pt idx="21698">
                  <c:v>3.77527E-2</c:v>
                </c:pt>
                <c:pt idx="21699">
                  <c:v>3.7816799999999998E-2</c:v>
                </c:pt>
                <c:pt idx="21700">
                  <c:v>3.7795200000000001E-2</c:v>
                </c:pt>
                <c:pt idx="21701">
                  <c:v>3.7691799999999998E-2</c:v>
                </c:pt>
                <c:pt idx="21702">
                  <c:v>3.7510000000000002E-2</c:v>
                </c:pt>
                <c:pt idx="21703">
                  <c:v>3.7250699999999998E-2</c:v>
                </c:pt>
                <c:pt idx="21704">
                  <c:v>3.6913399999999999E-2</c:v>
                </c:pt>
                <c:pt idx="21705">
                  <c:v>3.6498599999999999E-2</c:v>
                </c:pt>
                <c:pt idx="21706">
                  <c:v>3.6006400000000001E-2</c:v>
                </c:pt>
                <c:pt idx="21707">
                  <c:v>3.54369E-2</c:v>
                </c:pt>
                <c:pt idx="21708">
                  <c:v>3.4792499999999997E-2</c:v>
                </c:pt>
                <c:pt idx="21709">
                  <c:v>3.4077700000000002E-2</c:v>
                </c:pt>
                <c:pt idx="21710">
                  <c:v>3.3295100000000001E-2</c:v>
                </c:pt>
                <c:pt idx="21711">
                  <c:v>3.2444199999999999E-2</c:v>
                </c:pt>
                <c:pt idx="21712">
                  <c:v>3.1524299999999998E-2</c:v>
                </c:pt>
                <c:pt idx="21713">
                  <c:v>3.0535400000000001E-2</c:v>
                </c:pt>
                <c:pt idx="21714">
                  <c:v>2.9478899999999999E-2</c:v>
                </c:pt>
                <c:pt idx="21715">
                  <c:v>2.8357400000000001E-2</c:v>
                </c:pt>
                <c:pt idx="21716">
                  <c:v>2.7174299999999998E-2</c:v>
                </c:pt>
                <c:pt idx="21717">
                  <c:v>2.5932500000000001E-2</c:v>
                </c:pt>
                <c:pt idx="21718">
                  <c:v>2.46346E-2</c:v>
                </c:pt>
                <c:pt idx="21719">
                  <c:v>2.3282299999999999E-2</c:v>
                </c:pt>
                <c:pt idx="21720">
                  <c:v>2.1876699999999999E-2</c:v>
                </c:pt>
                <c:pt idx="21721">
                  <c:v>2.0419400000000001E-2</c:v>
                </c:pt>
                <c:pt idx="21722">
                  <c:v>1.89112E-2</c:v>
                </c:pt>
                <c:pt idx="21723">
                  <c:v>1.73531E-2</c:v>
                </c:pt>
                <c:pt idx="21724">
                  <c:v>1.57471E-2</c:v>
                </c:pt>
                <c:pt idx="21725">
                  <c:v>1.4096300000000001E-2</c:v>
                </c:pt>
                <c:pt idx="21726">
                  <c:v>1.2403300000000001E-2</c:v>
                </c:pt>
                <c:pt idx="21727">
                  <c:v>1.06704E-2</c:v>
                </c:pt>
                <c:pt idx="21728" formatCode="0.00E+00">
                  <c:v>8.9012399999999995E-3</c:v>
                </c:pt>
                <c:pt idx="21729" formatCode="0.00E+00">
                  <c:v>7.0987999999999997E-3</c:v>
                </c:pt>
                <c:pt idx="21730" formatCode="0.00E+00">
                  <c:v>5.2650600000000002E-3</c:v>
                </c:pt>
                <c:pt idx="21731" formatCode="0.00E+00">
                  <c:v>3.4021099999999999E-3</c:v>
                </c:pt>
                <c:pt idx="21732" formatCode="0.00E+00">
                  <c:v>1.51209E-3</c:v>
                </c:pt>
                <c:pt idx="21733" formatCode="0.00E+00">
                  <c:v>-4.02774E-4</c:v>
                </c:pt>
                <c:pt idx="21734" formatCode="0.00E+00">
                  <c:v>-2.3400999999999999E-3</c:v>
                </c:pt>
                <c:pt idx="21735" formatCode="0.00E+00">
                  <c:v>-4.2977800000000002E-3</c:v>
                </c:pt>
                <c:pt idx="21736" formatCode="0.00E+00">
                  <c:v>-6.2743399999999998E-3</c:v>
                </c:pt>
                <c:pt idx="21737" formatCode="0.00E+00">
                  <c:v>-8.2679999999999993E-3</c:v>
                </c:pt>
                <c:pt idx="21738">
                  <c:v>-1.02758E-2</c:v>
                </c:pt>
                <c:pt idx="21739">
                  <c:v>-1.22947E-2</c:v>
                </c:pt>
                <c:pt idx="21740">
                  <c:v>-1.4322100000000001E-2</c:v>
                </c:pt>
                <c:pt idx="21741">
                  <c:v>-1.63558E-2</c:v>
                </c:pt>
                <c:pt idx="21742">
                  <c:v>-1.8393099999999999E-2</c:v>
                </c:pt>
                <c:pt idx="21743">
                  <c:v>-2.0431000000000001E-2</c:v>
                </c:pt>
                <c:pt idx="21744">
                  <c:v>-2.2466699999999999E-2</c:v>
                </c:pt>
                <c:pt idx="21745">
                  <c:v>-2.4496899999999999E-2</c:v>
                </c:pt>
                <c:pt idx="21746">
                  <c:v>-2.65179E-2</c:v>
                </c:pt>
                <c:pt idx="21747">
                  <c:v>-2.85265E-2</c:v>
                </c:pt>
                <c:pt idx="21748">
                  <c:v>-3.0520599999999998E-2</c:v>
                </c:pt>
                <c:pt idx="21749">
                  <c:v>-3.2497699999999997E-2</c:v>
                </c:pt>
                <c:pt idx="21750">
                  <c:v>-3.4455100000000002E-2</c:v>
                </c:pt>
                <c:pt idx="21751">
                  <c:v>-3.6389999999999999E-2</c:v>
                </c:pt>
                <c:pt idx="21752">
                  <c:v>-3.8299800000000002E-2</c:v>
                </c:pt>
                <c:pt idx="21753">
                  <c:v>-4.0182799999999998E-2</c:v>
                </c:pt>
                <c:pt idx="21754">
                  <c:v>-4.2037900000000003E-2</c:v>
                </c:pt>
                <c:pt idx="21755">
                  <c:v>-4.38628E-2</c:v>
                </c:pt>
                <c:pt idx="21756">
                  <c:v>-4.5654800000000002E-2</c:v>
                </c:pt>
                <c:pt idx="21757">
                  <c:v>-4.7411300000000003E-2</c:v>
                </c:pt>
                <c:pt idx="21758">
                  <c:v>-4.9129899999999997E-2</c:v>
                </c:pt>
                <c:pt idx="21759">
                  <c:v>-5.0808300000000001E-2</c:v>
                </c:pt>
                <c:pt idx="21760">
                  <c:v>-5.2444699999999997E-2</c:v>
                </c:pt>
                <c:pt idx="21761">
                  <c:v>-5.4037700000000001E-2</c:v>
                </c:pt>
                <c:pt idx="21762">
                  <c:v>-5.5585000000000002E-2</c:v>
                </c:pt>
                <c:pt idx="21763">
                  <c:v>-5.7083700000000001E-2</c:v>
                </c:pt>
                <c:pt idx="21764">
                  <c:v>-5.8530499999999999E-2</c:v>
                </c:pt>
                <c:pt idx="21765">
                  <c:v>-5.9923700000000003E-2</c:v>
                </c:pt>
                <c:pt idx="21766">
                  <c:v>-6.1262400000000002E-2</c:v>
                </c:pt>
                <c:pt idx="21767">
                  <c:v>-6.2545600000000007E-2</c:v>
                </c:pt>
                <c:pt idx="21768">
                  <c:v>-6.3771300000000003E-2</c:v>
                </c:pt>
                <c:pt idx="21769">
                  <c:v>-6.49372E-2</c:v>
                </c:pt>
                <c:pt idx="21770">
                  <c:v>-6.6041699999999995E-2</c:v>
                </c:pt>
                <c:pt idx="21771">
                  <c:v>-6.7083699999999996E-2</c:v>
                </c:pt>
                <c:pt idx="21772">
                  <c:v>-6.8062600000000001E-2</c:v>
                </c:pt>
                <c:pt idx="21773">
                  <c:v>-6.8976800000000005E-2</c:v>
                </c:pt>
                <c:pt idx="21774">
                  <c:v>-6.9824899999999995E-2</c:v>
                </c:pt>
                <c:pt idx="21775">
                  <c:v>-7.0605500000000002E-2</c:v>
                </c:pt>
                <c:pt idx="21776">
                  <c:v>-7.1317599999999995E-2</c:v>
                </c:pt>
                <c:pt idx="21777">
                  <c:v>-7.1960099999999999E-2</c:v>
                </c:pt>
                <c:pt idx="21778">
                  <c:v>-7.2532700000000006E-2</c:v>
                </c:pt>
                <c:pt idx="21779">
                  <c:v>-7.3034799999999997E-2</c:v>
                </c:pt>
                <c:pt idx="21780">
                  <c:v>-7.3465299999999997E-2</c:v>
                </c:pt>
                <c:pt idx="21781">
                  <c:v>-7.3822600000000002E-2</c:v>
                </c:pt>
                <c:pt idx="21782">
                  <c:v>-7.4105599999999994E-2</c:v>
                </c:pt>
                <c:pt idx="21783">
                  <c:v>-7.4313199999999996E-2</c:v>
                </c:pt>
                <c:pt idx="21784">
                  <c:v>-7.4444899999999994E-2</c:v>
                </c:pt>
                <c:pt idx="21785">
                  <c:v>-7.4501399999999995E-2</c:v>
                </c:pt>
                <c:pt idx="21786">
                  <c:v>-7.4482400000000004E-2</c:v>
                </c:pt>
                <c:pt idx="21787">
                  <c:v>-7.4387599999999998E-2</c:v>
                </c:pt>
                <c:pt idx="21788">
                  <c:v>-7.4216900000000002E-2</c:v>
                </c:pt>
                <c:pt idx="21789">
                  <c:v>-7.3970499999999995E-2</c:v>
                </c:pt>
                <c:pt idx="21790">
                  <c:v>-7.3648900000000003E-2</c:v>
                </c:pt>
                <c:pt idx="21791">
                  <c:v>-7.3252399999999995E-2</c:v>
                </c:pt>
                <c:pt idx="21792">
                  <c:v>-7.2780300000000006E-2</c:v>
                </c:pt>
                <c:pt idx="21793">
                  <c:v>-7.2232000000000005E-2</c:v>
                </c:pt>
                <c:pt idx="21794">
                  <c:v>-7.1607699999999996E-2</c:v>
                </c:pt>
                <c:pt idx="21795">
                  <c:v>-7.0909200000000006E-2</c:v>
                </c:pt>
                <c:pt idx="21796">
                  <c:v>-7.0137900000000003E-2</c:v>
                </c:pt>
                <c:pt idx="21797">
                  <c:v>-6.92937E-2</c:v>
                </c:pt>
                <c:pt idx="21798">
                  <c:v>-6.8376999999999993E-2</c:v>
                </c:pt>
                <c:pt idx="21799">
                  <c:v>-6.7388600000000007E-2</c:v>
                </c:pt>
                <c:pt idx="21800">
                  <c:v>-6.6329700000000005E-2</c:v>
                </c:pt>
                <c:pt idx="21801">
                  <c:v>-6.5200099999999997E-2</c:v>
                </c:pt>
                <c:pt idx="21802">
                  <c:v>-6.3999100000000003E-2</c:v>
                </c:pt>
                <c:pt idx="21803">
                  <c:v>-6.2726500000000004E-2</c:v>
                </c:pt>
                <c:pt idx="21804">
                  <c:v>-6.1383199999999999E-2</c:v>
                </c:pt>
                <c:pt idx="21805">
                  <c:v>-5.9970000000000002E-2</c:v>
                </c:pt>
                <c:pt idx="21806">
                  <c:v>-5.8487499999999998E-2</c:v>
                </c:pt>
                <c:pt idx="21807">
                  <c:v>-5.69367E-2</c:v>
                </c:pt>
                <c:pt idx="21808">
                  <c:v>-5.5319100000000003E-2</c:v>
                </c:pt>
                <c:pt idx="21809">
                  <c:v>-5.3636400000000001E-2</c:v>
                </c:pt>
                <c:pt idx="21810">
                  <c:v>-5.1890100000000002E-2</c:v>
                </c:pt>
                <c:pt idx="21811">
                  <c:v>-5.0080600000000003E-2</c:v>
                </c:pt>
                <c:pt idx="21812">
                  <c:v>-4.8208800000000003E-2</c:v>
                </c:pt>
                <c:pt idx="21813">
                  <c:v>-4.6275900000000002E-2</c:v>
                </c:pt>
                <c:pt idx="21814">
                  <c:v>-4.4283400000000001E-2</c:v>
                </c:pt>
                <c:pt idx="21815">
                  <c:v>-4.2232699999999998E-2</c:v>
                </c:pt>
                <c:pt idx="21816">
                  <c:v>-4.0124899999999998E-2</c:v>
                </c:pt>
                <c:pt idx="21817">
                  <c:v>-3.7961300000000003E-2</c:v>
                </c:pt>
                <c:pt idx="21818">
                  <c:v>-3.57436E-2</c:v>
                </c:pt>
                <c:pt idx="21819">
                  <c:v>-3.3473599999999999E-2</c:v>
                </c:pt>
                <c:pt idx="21820">
                  <c:v>-3.1153199999999999E-2</c:v>
                </c:pt>
                <c:pt idx="21821">
                  <c:v>-2.8784400000000002E-2</c:v>
                </c:pt>
                <c:pt idx="21822">
                  <c:v>-2.6368900000000001E-2</c:v>
                </c:pt>
                <c:pt idx="21823">
                  <c:v>-2.39084E-2</c:v>
                </c:pt>
                <c:pt idx="21824">
                  <c:v>-2.1404699999999999E-2</c:v>
                </c:pt>
                <c:pt idx="21825">
                  <c:v>-1.8859600000000001E-2</c:v>
                </c:pt>
                <c:pt idx="21826">
                  <c:v>-1.62746E-2</c:v>
                </c:pt>
                <c:pt idx="21827">
                  <c:v>-1.3651E-2</c:v>
                </c:pt>
                <c:pt idx="21828">
                  <c:v>-1.09899E-2</c:v>
                </c:pt>
                <c:pt idx="21829" formatCode="0.00E+00">
                  <c:v>-8.29301E-3</c:v>
                </c:pt>
                <c:pt idx="21830" formatCode="0.00E+00">
                  <c:v>-5.5617899999999996E-3</c:v>
                </c:pt>
                <c:pt idx="21831" formatCode="0.00E+00">
                  <c:v>-2.7972299999999999E-3</c:v>
                </c:pt>
                <c:pt idx="21832" formatCode="0.00E+00">
                  <c:v>-1.20327E-6</c:v>
                </c:pt>
                <c:pt idx="21833" formatCode="0.00E+00">
                  <c:v>2.8236200000000002E-3</c:v>
                </c:pt>
                <c:pt idx="21834" formatCode="0.00E+00">
                  <c:v>5.6753200000000002E-3</c:v>
                </c:pt>
                <c:pt idx="21835" formatCode="0.00E+00">
                  <c:v>8.5526999999999999E-3</c:v>
                </c:pt>
                <c:pt idx="21836">
                  <c:v>1.1454000000000001E-2</c:v>
                </c:pt>
                <c:pt idx="21837">
                  <c:v>1.4376699999999999E-2</c:v>
                </c:pt>
                <c:pt idx="21838">
                  <c:v>1.7318500000000001E-2</c:v>
                </c:pt>
                <c:pt idx="21839">
                  <c:v>2.0277699999999999E-2</c:v>
                </c:pt>
                <c:pt idx="21840">
                  <c:v>2.3252700000000001E-2</c:v>
                </c:pt>
                <c:pt idx="21841">
                  <c:v>2.6242100000000001E-2</c:v>
                </c:pt>
                <c:pt idx="21842">
                  <c:v>2.92445E-2</c:v>
                </c:pt>
                <c:pt idx="21843">
                  <c:v>3.2258099999999998E-2</c:v>
                </c:pt>
                <c:pt idx="21844">
                  <c:v>3.5280899999999997E-2</c:v>
                </c:pt>
                <c:pt idx="21845">
                  <c:v>3.8310999999999998E-2</c:v>
                </c:pt>
                <c:pt idx="21846">
                  <c:v>4.1347099999999998E-2</c:v>
                </c:pt>
                <c:pt idx="21847">
                  <c:v>4.43881E-2</c:v>
                </c:pt>
                <c:pt idx="21848">
                  <c:v>4.7432500000000002E-2</c:v>
                </c:pt>
                <c:pt idx="21849">
                  <c:v>5.0478700000000001E-2</c:v>
                </c:pt>
                <c:pt idx="21850">
                  <c:v>5.3524500000000003E-2</c:v>
                </c:pt>
                <c:pt idx="21851">
                  <c:v>5.6568500000000001E-2</c:v>
                </c:pt>
                <c:pt idx="21852">
                  <c:v>5.9608899999999999E-2</c:v>
                </c:pt>
                <c:pt idx="21853">
                  <c:v>6.26443E-2</c:v>
                </c:pt>
                <c:pt idx="21854">
                  <c:v>6.5672800000000003E-2</c:v>
                </c:pt>
                <c:pt idx="21855">
                  <c:v>6.8692799999999998E-2</c:v>
                </c:pt>
                <c:pt idx="21856">
                  <c:v>7.1702199999999994E-2</c:v>
                </c:pt>
                <c:pt idx="21857">
                  <c:v>7.4698700000000007E-2</c:v>
                </c:pt>
                <c:pt idx="21858">
                  <c:v>7.7679999999999999E-2</c:v>
                </c:pt>
                <c:pt idx="21859">
                  <c:v>8.0644199999999999E-2</c:v>
                </c:pt>
                <c:pt idx="21860">
                  <c:v>8.3588999999999997E-2</c:v>
                </c:pt>
                <c:pt idx="21861">
                  <c:v>8.6512699999999998E-2</c:v>
                </c:pt>
                <c:pt idx="21862">
                  <c:v>8.9413900000000004E-2</c:v>
                </c:pt>
                <c:pt idx="21863">
                  <c:v>9.2291399999999996E-2</c:v>
                </c:pt>
                <c:pt idx="21864">
                  <c:v>9.5144099999999995E-2</c:v>
                </c:pt>
                <c:pt idx="21865">
                  <c:v>9.7970699999999994E-2</c:v>
                </c:pt>
                <c:pt idx="21866">
                  <c:v>0.10077</c:v>
                </c:pt>
                <c:pt idx="21867">
                  <c:v>0.103542</c:v>
                </c:pt>
                <c:pt idx="21868">
                  <c:v>0.106284</c:v>
                </c:pt>
                <c:pt idx="21869">
                  <c:v>0.10899499999999999</c:v>
                </c:pt>
                <c:pt idx="21870">
                  <c:v>0.111675</c:v>
                </c:pt>
                <c:pt idx="21871">
                  <c:v>0.11432100000000001</c:v>
                </c:pt>
                <c:pt idx="21872">
                  <c:v>0.11693099999999999</c:v>
                </c:pt>
                <c:pt idx="21873">
                  <c:v>0.119505</c:v>
                </c:pt>
                <c:pt idx="21874">
                  <c:v>0.122041</c:v>
                </c:pt>
                <c:pt idx="21875">
                  <c:v>0.12453599999999999</c:v>
                </c:pt>
                <c:pt idx="21876">
                  <c:v>0.12698799999999999</c:v>
                </c:pt>
                <c:pt idx="21877">
                  <c:v>0.12939800000000001</c:v>
                </c:pt>
                <c:pt idx="21878">
                  <c:v>0.13176299999999999</c:v>
                </c:pt>
                <c:pt idx="21879">
                  <c:v>0.13408300000000001</c:v>
                </c:pt>
                <c:pt idx="21880">
                  <c:v>0.13635700000000001</c:v>
                </c:pt>
                <c:pt idx="21881">
                  <c:v>0.13858400000000001</c:v>
                </c:pt>
                <c:pt idx="21882">
                  <c:v>0.140763</c:v>
                </c:pt>
                <c:pt idx="21883">
                  <c:v>0.14289099999999999</c:v>
                </c:pt>
                <c:pt idx="21884">
                  <c:v>0.14496800000000001</c:v>
                </c:pt>
                <c:pt idx="21885">
                  <c:v>0.14699200000000001</c:v>
                </c:pt>
                <c:pt idx="21886">
                  <c:v>0.14896200000000001</c:v>
                </c:pt>
                <c:pt idx="21887">
                  <c:v>0.15087800000000001</c:v>
                </c:pt>
                <c:pt idx="21888">
                  <c:v>0.15273800000000001</c:v>
                </c:pt>
                <c:pt idx="21889">
                  <c:v>0.15454000000000001</c:v>
                </c:pt>
                <c:pt idx="21890">
                  <c:v>0.15628400000000001</c:v>
                </c:pt>
                <c:pt idx="21891">
                  <c:v>0.157967</c:v>
                </c:pt>
                <c:pt idx="21892">
                  <c:v>0.15959000000000001</c:v>
                </c:pt>
                <c:pt idx="21893">
                  <c:v>0.16114999999999999</c:v>
                </c:pt>
                <c:pt idx="21894">
                  <c:v>0.16264799999999999</c:v>
                </c:pt>
                <c:pt idx="21895">
                  <c:v>0.16408300000000001</c:v>
                </c:pt>
                <c:pt idx="21896">
                  <c:v>0.16545299999999999</c:v>
                </c:pt>
                <c:pt idx="21897">
                  <c:v>0.16675499999999999</c:v>
                </c:pt>
                <c:pt idx="21898">
                  <c:v>0.167989</c:v>
                </c:pt>
                <c:pt idx="21899">
                  <c:v>0.169153</c:v>
                </c:pt>
                <c:pt idx="21900">
                  <c:v>0.17024500000000001</c:v>
                </c:pt>
                <c:pt idx="21901">
                  <c:v>0.171266</c:v>
                </c:pt>
                <c:pt idx="21902">
                  <c:v>0.17221400000000001</c:v>
                </c:pt>
                <c:pt idx="21903">
                  <c:v>0.17308899999999999</c:v>
                </c:pt>
                <c:pt idx="21904">
                  <c:v>0.17389099999999999</c:v>
                </c:pt>
                <c:pt idx="21905">
                  <c:v>0.17462</c:v>
                </c:pt>
                <c:pt idx="21906">
                  <c:v>0.17527599999999999</c:v>
                </c:pt>
                <c:pt idx="21907">
                  <c:v>0.17585700000000001</c:v>
                </c:pt>
                <c:pt idx="21908">
                  <c:v>0.17636299999999999</c:v>
                </c:pt>
                <c:pt idx="21909">
                  <c:v>0.17679300000000001</c:v>
                </c:pt>
                <c:pt idx="21910">
                  <c:v>0.177147</c:v>
                </c:pt>
                <c:pt idx="21911">
                  <c:v>0.177423</c:v>
                </c:pt>
                <c:pt idx="21912">
                  <c:v>0.177622</c:v>
                </c:pt>
                <c:pt idx="21913">
                  <c:v>0.17774300000000001</c:v>
                </c:pt>
                <c:pt idx="21914">
                  <c:v>0.177786</c:v>
                </c:pt>
                <c:pt idx="21915">
                  <c:v>0.17774999999999999</c:v>
                </c:pt>
                <c:pt idx="21916">
                  <c:v>0.17763499999999999</c:v>
                </c:pt>
                <c:pt idx="21917">
                  <c:v>0.17743900000000001</c:v>
                </c:pt>
                <c:pt idx="21918">
                  <c:v>0.17716199999999999</c:v>
                </c:pt>
                <c:pt idx="21919">
                  <c:v>0.17680599999999999</c:v>
                </c:pt>
                <c:pt idx="21920">
                  <c:v>0.176369</c:v>
                </c:pt>
                <c:pt idx="21921">
                  <c:v>0.17585100000000001</c:v>
                </c:pt>
                <c:pt idx="21922">
                  <c:v>0.17525299999999999</c:v>
                </c:pt>
                <c:pt idx="21923">
                  <c:v>0.17457300000000001</c:v>
                </c:pt>
                <c:pt idx="21924">
                  <c:v>0.17381099999999999</c:v>
                </c:pt>
                <c:pt idx="21925">
                  <c:v>0.17296800000000001</c:v>
                </c:pt>
                <c:pt idx="21926">
                  <c:v>0.172043</c:v>
                </c:pt>
                <c:pt idx="21927">
                  <c:v>0.17103599999999999</c:v>
                </c:pt>
                <c:pt idx="21928">
                  <c:v>0.16994699999999999</c:v>
                </c:pt>
                <c:pt idx="21929">
                  <c:v>0.16877400000000001</c:v>
                </c:pt>
                <c:pt idx="21930">
                  <c:v>0.16752</c:v>
                </c:pt>
                <c:pt idx="21931">
                  <c:v>0.166184</c:v>
                </c:pt>
                <c:pt idx="21932">
                  <c:v>0.164769</c:v>
                </c:pt>
                <c:pt idx="21933">
                  <c:v>0.163273</c:v>
                </c:pt>
                <c:pt idx="21934">
                  <c:v>0.16169700000000001</c:v>
                </c:pt>
                <c:pt idx="21935">
                  <c:v>0.16004199999999999</c:v>
                </c:pt>
                <c:pt idx="21936">
                  <c:v>0.15830900000000001</c:v>
                </c:pt>
                <c:pt idx="21937">
                  <c:v>0.156497</c:v>
                </c:pt>
                <c:pt idx="21938">
                  <c:v>0.154608</c:v>
                </c:pt>
                <c:pt idx="21939">
                  <c:v>0.152642</c:v>
                </c:pt>
                <c:pt idx="21940">
                  <c:v>0.15060000000000001</c:v>
                </c:pt>
                <c:pt idx="21941">
                  <c:v>0.14848500000000001</c:v>
                </c:pt>
                <c:pt idx="21942">
                  <c:v>0.14629800000000001</c:v>
                </c:pt>
                <c:pt idx="21943">
                  <c:v>0.144039</c:v>
                </c:pt>
                <c:pt idx="21944">
                  <c:v>0.14171</c:v>
                </c:pt>
                <c:pt idx="21945">
                  <c:v>0.13931199999999999</c:v>
                </c:pt>
                <c:pt idx="21946">
                  <c:v>0.136847</c:v>
                </c:pt>
                <c:pt idx="21947">
                  <c:v>0.13431699999999999</c:v>
                </c:pt>
                <c:pt idx="21948">
                  <c:v>0.13172400000000001</c:v>
                </c:pt>
                <c:pt idx="21949">
                  <c:v>0.12906799999999999</c:v>
                </c:pt>
                <c:pt idx="21950">
                  <c:v>0.12635299999999999</c:v>
                </c:pt>
                <c:pt idx="21951">
                  <c:v>0.12357899999999999</c:v>
                </c:pt>
                <c:pt idx="21952">
                  <c:v>0.12074799999999999</c:v>
                </c:pt>
                <c:pt idx="21953">
                  <c:v>0.11786099999999999</c:v>
                </c:pt>
                <c:pt idx="21954">
                  <c:v>0.11491999999999999</c:v>
                </c:pt>
                <c:pt idx="21955">
                  <c:v>0.111929</c:v>
                </c:pt>
                <c:pt idx="21956">
                  <c:v>0.108889</c:v>
                </c:pt>
                <c:pt idx="21957">
                  <c:v>0.105804</c:v>
                </c:pt>
                <c:pt idx="21958">
                  <c:v>0.102675</c:v>
                </c:pt>
                <c:pt idx="21959">
                  <c:v>9.9505200000000002E-2</c:v>
                </c:pt>
                <c:pt idx="21960">
                  <c:v>9.6296300000000001E-2</c:v>
                </c:pt>
                <c:pt idx="21961">
                  <c:v>9.3050900000000006E-2</c:v>
                </c:pt>
                <c:pt idx="21962">
                  <c:v>8.9770900000000001E-2</c:v>
                </c:pt>
                <c:pt idx="21963">
                  <c:v>8.6458699999999999E-2</c:v>
                </c:pt>
                <c:pt idx="21964">
                  <c:v>8.3116899999999994E-2</c:v>
                </c:pt>
                <c:pt idx="21965">
                  <c:v>7.97485E-2</c:v>
                </c:pt>
                <c:pt idx="21966">
                  <c:v>7.6355900000000004E-2</c:v>
                </c:pt>
                <c:pt idx="21967">
                  <c:v>7.2941699999999998E-2</c:v>
                </c:pt>
                <c:pt idx="21968">
                  <c:v>6.9509199999999993E-2</c:v>
                </c:pt>
                <c:pt idx="21969">
                  <c:v>6.6061599999999998E-2</c:v>
                </c:pt>
                <c:pt idx="21970">
                  <c:v>6.2601900000000002E-2</c:v>
                </c:pt>
                <c:pt idx="21971">
                  <c:v>5.9133100000000001E-2</c:v>
                </c:pt>
                <c:pt idx="21972">
                  <c:v>5.5658300000000001E-2</c:v>
                </c:pt>
                <c:pt idx="21973">
                  <c:v>5.2181400000000003E-2</c:v>
                </c:pt>
                <c:pt idx="21974">
                  <c:v>4.8706199999999998E-2</c:v>
                </c:pt>
                <c:pt idx="21975">
                  <c:v>4.5236100000000001E-2</c:v>
                </c:pt>
                <c:pt idx="21976">
                  <c:v>4.1773400000000002E-2</c:v>
                </c:pt>
                <c:pt idx="21977">
                  <c:v>3.8321000000000001E-2</c:v>
                </c:pt>
                <c:pt idx="21978">
                  <c:v>3.4882499999999997E-2</c:v>
                </c:pt>
                <c:pt idx="21979">
                  <c:v>3.14621E-2</c:v>
                </c:pt>
                <c:pt idx="21980">
                  <c:v>2.80632E-2</c:v>
                </c:pt>
                <c:pt idx="21981">
                  <c:v>2.46895E-2</c:v>
                </c:pt>
                <c:pt idx="21982">
                  <c:v>2.1344800000000001E-2</c:v>
                </c:pt>
                <c:pt idx="21983">
                  <c:v>1.80331E-2</c:v>
                </c:pt>
                <c:pt idx="21984">
                  <c:v>1.4759E-2</c:v>
                </c:pt>
                <c:pt idx="21985">
                  <c:v>1.15266E-2</c:v>
                </c:pt>
                <c:pt idx="21986" formatCode="0.00E+00">
                  <c:v>8.3401900000000008E-3</c:v>
                </c:pt>
                <c:pt idx="21987" formatCode="0.00E+00">
                  <c:v>5.2031400000000002E-3</c:v>
                </c:pt>
                <c:pt idx="21988" formatCode="0.00E+00">
                  <c:v>2.1186199999999999E-3</c:v>
                </c:pt>
                <c:pt idx="21989" formatCode="0.00E+00">
                  <c:v>-9.1032600000000004E-4</c:v>
                </c:pt>
                <c:pt idx="21990" formatCode="0.00E+00">
                  <c:v>-3.8804500000000001E-3</c:v>
                </c:pt>
                <c:pt idx="21991" formatCode="0.00E+00">
                  <c:v>-6.7879200000000002E-3</c:v>
                </c:pt>
                <c:pt idx="21992" formatCode="0.00E+00">
                  <c:v>-9.6284400000000003E-3</c:v>
                </c:pt>
                <c:pt idx="21993">
                  <c:v>-1.2397699999999999E-2</c:v>
                </c:pt>
                <c:pt idx="21994">
                  <c:v>-1.50913E-2</c:v>
                </c:pt>
                <c:pt idx="21995">
                  <c:v>-1.77053E-2</c:v>
                </c:pt>
                <c:pt idx="21996">
                  <c:v>-2.02361E-2</c:v>
                </c:pt>
                <c:pt idx="21997">
                  <c:v>-2.2680200000000001E-2</c:v>
                </c:pt>
                <c:pt idx="21998">
                  <c:v>-2.50342E-2</c:v>
                </c:pt>
                <c:pt idx="21999">
                  <c:v>-2.7295E-2</c:v>
                </c:pt>
                <c:pt idx="22000">
                  <c:v>-2.9460299999999998E-2</c:v>
                </c:pt>
                <c:pt idx="22001">
                  <c:v>-3.15275E-2</c:v>
                </c:pt>
                <c:pt idx="22002">
                  <c:v>-3.3494000000000003E-2</c:v>
                </c:pt>
                <c:pt idx="22003">
                  <c:v>-3.5356600000000002E-2</c:v>
                </c:pt>
                <c:pt idx="22004">
                  <c:v>-3.7112300000000001E-2</c:v>
                </c:pt>
                <c:pt idx="22005">
                  <c:v>-3.8758099999999997E-2</c:v>
                </c:pt>
                <c:pt idx="22006">
                  <c:v>-4.0291199999999999E-2</c:v>
                </c:pt>
                <c:pt idx="22007">
                  <c:v>-4.1708599999999998E-2</c:v>
                </c:pt>
                <c:pt idx="22008">
                  <c:v>-4.3007299999999998E-2</c:v>
                </c:pt>
                <c:pt idx="22009">
                  <c:v>-4.4184099999999997E-2</c:v>
                </c:pt>
                <c:pt idx="22010">
                  <c:v>-4.52358E-2</c:v>
                </c:pt>
                <c:pt idx="22011">
                  <c:v>-4.6159199999999997E-2</c:v>
                </c:pt>
                <c:pt idx="22012">
                  <c:v>-4.6951800000000002E-2</c:v>
                </c:pt>
                <c:pt idx="22013">
                  <c:v>-4.7611899999999999E-2</c:v>
                </c:pt>
                <c:pt idx="22014">
                  <c:v>-4.8138300000000002E-2</c:v>
                </c:pt>
                <c:pt idx="22015">
                  <c:v>-4.8529200000000002E-2</c:v>
                </c:pt>
                <c:pt idx="22016">
                  <c:v>-4.8782499999999999E-2</c:v>
                </c:pt>
                <c:pt idx="22017">
                  <c:v>-4.8896799999999997E-2</c:v>
                </c:pt>
                <c:pt idx="22018">
                  <c:v>-4.8871100000000001E-2</c:v>
                </c:pt>
                <c:pt idx="22019">
                  <c:v>-4.8703900000000001E-2</c:v>
                </c:pt>
                <c:pt idx="22020">
                  <c:v>-4.8393800000000001E-2</c:v>
                </c:pt>
                <c:pt idx="22021">
                  <c:v>-4.7939099999999998E-2</c:v>
                </c:pt>
                <c:pt idx="22022">
                  <c:v>-4.7338400000000003E-2</c:v>
                </c:pt>
                <c:pt idx="22023">
                  <c:v>-4.6590399999999997E-2</c:v>
                </c:pt>
                <c:pt idx="22024">
                  <c:v>-4.5693900000000003E-2</c:v>
                </c:pt>
                <c:pt idx="22025">
                  <c:v>-4.4648699999999999E-2</c:v>
                </c:pt>
                <c:pt idx="22026">
                  <c:v>-4.3455300000000002E-2</c:v>
                </c:pt>
                <c:pt idx="22027">
                  <c:v>-4.2114100000000002E-2</c:v>
                </c:pt>
                <c:pt idx="22028">
                  <c:v>-4.06252E-2</c:v>
                </c:pt>
                <c:pt idx="22029">
                  <c:v>-3.8988299999999997E-2</c:v>
                </c:pt>
                <c:pt idx="22030">
                  <c:v>-3.7203199999999999E-2</c:v>
                </c:pt>
                <c:pt idx="22031">
                  <c:v>-3.5270200000000002E-2</c:v>
                </c:pt>
                <c:pt idx="22032">
                  <c:v>-3.3189499999999997E-2</c:v>
                </c:pt>
                <c:pt idx="22033">
                  <c:v>-3.0961599999999999E-2</c:v>
                </c:pt>
                <c:pt idx="22034">
                  <c:v>-2.85873E-2</c:v>
                </c:pt>
                <c:pt idx="22035">
                  <c:v>-2.6068500000000001E-2</c:v>
                </c:pt>
                <c:pt idx="22036">
                  <c:v>-2.34071E-2</c:v>
                </c:pt>
                <c:pt idx="22037">
                  <c:v>-2.06053E-2</c:v>
                </c:pt>
                <c:pt idx="22038">
                  <c:v>-1.76656E-2</c:v>
                </c:pt>
                <c:pt idx="22039">
                  <c:v>-1.4590499999999999E-2</c:v>
                </c:pt>
                <c:pt idx="22040">
                  <c:v>-1.1382700000000001E-2</c:v>
                </c:pt>
                <c:pt idx="22041" formatCode="0.00E+00">
                  <c:v>-8.0448099999999995E-3</c:v>
                </c:pt>
                <c:pt idx="22042" formatCode="0.00E+00">
                  <c:v>-4.5801000000000001E-3</c:v>
                </c:pt>
                <c:pt idx="22043" formatCode="0.00E+00">
                  <c:v>-9.9141500000000005E-4</c:v>
                </c:pt>
                <c:pt idx="22044" formatCode="0.00E+00">
                  <c:v>2.7188400000000001E-3</c:v>
                </c:pt>
                <c:pt idx="22045" formatCode="0.00E+00">
                  <c:v>6.5480299999999998E-3</c:v>
                </c:pt>
                <c:pt idx="22046">
                  <c:v>1.04931E-2</c:v>
                </c:pt>
                <c:pt idx="22047">
                  <c:v>1.45507E-2</c:v>
                </c:pt>
                <c:pt idx="22048">
                  <c:v>1.8717600000000001E-2</c:v>
                </c:pt>
                <c:pt idx="22049">
                  <c:v>2.299E-2</c:v>
                </c:pt>
                <c:pt idx="22050">
                  <c:v>2.7364400000000001E-2</c:v>
                </c:pt>
                <c:pt idx="22051">
                  <c:v>3.1836799999999998E-2</c:v>
                </c:pt>
                <c:pt idx="22052">
                  <c:v>3.6403199999999997E-2</c:v>
                </c:pt>
                <c:pt idx="22053">
                  <c:v>4.10593E-2</c:v>
                </c:pt>
                <c:pt idx="22054">
                  <c:v>4.58E-2</c:v>
                </c:pt>
                <c:pt idx="22055">
                  <c:v>5.0619699999999997E-2</c:v>
                </c:pt>
                <c:pt idx="22056">
                  <c:v>5.5512800000000001E-2</c:v>
                </c:pt>
                <c:pt idx="22057">
                  <c:v>6.04745E-2</c:v>
                </c:pt>
                <c:pt idx="22058">
                  <c:v>6.5500199999999995E-2</c:v>
                </c:pt>
                <c:pt idx="22059">
                  <c:v>7.0584800000000003E-2</c:v>
                </c:pt>
                <c:pt idx="22060">
                  <c:v>7.5722800000000007E-2</c:v>
                </c:pt>
                <c:pt idx="22061">
                  <c:v>8.0909400000000006E-2</c:v>
                </c:pt>
                <c:pt idx="22062">
                  <c:v>8.6139099999999996E-2</c:v>
                </c:pt>
                <c:pt idx="22063">
                  <c:v>9.1405899999999998E-2</c:v>
                </c:pt>
                <c:pt idx="22064">
                  <c:v>9.6703700000000004E-2</c:v>
                </c:pt>
                <c:pt idx="22065">
                  <c:v>0.10202600000000001</c:v>
                </c:pt>
                <c:pt idx="22066">
                  <c:v>0.10736800000000001</c:v>
                </c:pt>
                <c:pt idx="22067">
                  <c:v>0.112722</c:v>
                </c:pt>
                <c:pt idx="22068">
                  <c:v>0.118085</c:v>
                </c:pt>
                <c:pt idx="22069">
                  <c:v>0.123449</c:v>
                </c:pt>
                <c:pt idx="22070">
                  <c:v>0.12880900000000001</c:v>
                </c:pt>
                <c:pt idx="22071">
                  <c:v>0.134158</c:v>
                </c:pt>
                <c:pt idx="22072">
                  <c:v>0.139489</c:v>
                </c:pt>
                <c:pt idx="22073">
                  <c:v>0.14479600000000001</c:v>
                </c:pt>
                <c:pt idx="22074">
                  <c:v>0.15007200000000001</c:v>
                </c:pt>
                <c:pt idx="22075">
                  <c:v>0.15531200000000001</c:v>
                </c:pt>
                <c:pt idx="22076">
                  <c:v>0.16051000000000001</c:v>
                </c:pt>
                <c:pt idx="22077">
                  <c:v>0.165659</c:v>
                </c:pt>
                <c:pt idx="22078">
                  <c:v>0.17075299999999999</c:v>
                </c:pt>
                <c:pt idx="22079">
                  <c:v>0.175784</c:v>
                </c:pt>
                <c:pt idx="22080">
                  <c:v>0.18074699999999999</c:v>
                </c:pt>
                <c:pt idx="22081">
                  <c:v>0.18563399999999999</c:v>
                </c:pt>
                <c:pt idx="22082">
                  <c:v>0.190442</c:v>
                </c:pt>
                <c:pt idx="22083">
                  <c:v>0.195164</c:v>
                </c:pt>
                <c:pt idx="22084">
                  <c:v>0.199795</c:v>
                </c:pt>
                <c:pt idx="22085">
                  <c:v>0.20432900000000001</c:v>
                </c:pt>
                <c:pt idx="22086">
                  <c:v>0.208762</c:v>
                </c:pt>
                <c:pt idx="22087">
                  <c:v>0.213086</c:v>
                </c:pt>
                <c:pt idx="22088">
                  <c:v>0.21729699999999999</c:v>
                </c:pt>
                <c:pt idx="22089">
                  <c:v>0.221391</c:v>
                </c:pt>
                <c:pt idx="22090">
                  <c:v>0.22536100000000001</c:v>
                </c:pt>
                <c:pt idx="22091">
                  <c:v>0.22920299999999999</c:v>
                </c:pt>
                <c:pt idx="22092">
                  <c:v>0.23291200000000001</c:v>
                </c:pt>
                <c:pt idx="22093">
                  <c:v>0.236483</c:v>
                </c:pt>
                <c:pt idx="22094">
                  <c:v>0.23991199999999999</c:v>
                </c:pt>
                <c:pt idx="22095">
                  <c:v>0.24319299999999999</c:v>
                </c:pt>
                <c:pt idx="22096">
                  <c:v>0.24632399999999999</c:v>
                </c:pt>
                <c:pt idx="22097">
                  <c:v>0.24929899999999999</c:v>
                </c:pt>
                <c:pt idx="22098">
                  <c:v>0.25211499999999998</c:v>
                </c:pt>
                <c:pt idx="22099">
                  <c:v>0.25476900000000002</c:v>
                </c:pt>
                <c:pt idx="22100">
                  <c:v>0.25725599999999998</c:v>
                </c:pt>
                <c:pt idx="22101">
                  <c:v>0.259575</c:v>
                </c:pt>
                <c:pt idx="22102">
                  <c:v>0.26172099999999998</c:v>
                </c:pt>
                <c:pt idx="22103">
                  <c:v>0.26369199999999998</c:v>
                </c:pt>
                <c:pt idx="22104">
                  <c:v>0.265486</c:v>
                </c:pt>
                <c:pt idx="22105">
                  <c:v>0.2671</c:v>
                </c:pt>
                <c:pt idx="22106">
                  <c:v>0.26853300000000002</c:v>
                </c:pt>
                <c:pt idx="22107">
                  <c:v>0.269783</c:v>
                </c:pt>
                <c:pt idx="22108">
                  <c:v>0.270847</c:v>
                </c:pt>
                <c:pt idx="22109">
                  <c:v>0.27172499999999999</c:v>
                </c:pt>
                <c:pt idx="22110">
                  <c:v>0.27241399999999999</c:v>
                </c:pt>
                <c:pt idx="22111">
                  <c:v>0.27291500000000002</c:v>
                </c:pt>
                <c:pt idx="22112">
                  <c:v>0.273225</c:v>
                </c:pt>
                <c:pt idx="22113">
                  <c:v>0.27334700000000001</c:v>
                </c:pt>
                <c:pt idx="22114">
                  <c:v>0.27327899999999999</c:v>
                </c:pt>
                <c:pt idx="22115">
                  <c:v>0.27302100000000001</c:v>
                </c:pt>
                <c:pt idx="22116">
                  <c:v>0.27257300000000001</c:v>
                </c:pt>
                <c:pt idx="22117">
                  <c:v>0.27193600000000001</c:v>
                </c:pt>
                <c:pt idx="22118">
                  <c:v>0.27110899999999999</c:v>
                </c:pt>
                <c:pt idx="22119">
                  <c:v>0.27009499999999997</c:v>
                </c:pt>
                <c:pt idx="22120">
                  <c:v>0.268895</c:v>
                </c:pt>
                <c:pt idx="22121">
                  <c:v>0.267509</c:v>
                </c:pt>
                <c:pt idx="22122">
                  <c:v>0.26594099999999998</c:v>
                </c:pt>
                <c:pt idx="22123">
                  <c:v>0.26419199999999998</c:v>
                </c:pt>
                <c:pt idx="22124">
                  <c:v>0.26226500000000003</c:v>
                </c:pt>
                <c:pt idx="22125">
                  <c:v>0.260162</c:v>
                </c:pt>
                <c:pt idx="22126">
                  <c:v>0.25788699999999998</c:v>
                </c:pt>
                <c:pt idx="22127">
                  <c:v>0.25544299999999998</c:v>
                </c:pt>
                <c:pt idx="22128">
                  <c:v>0.252834</c:v>
                </c:pt>
                <c:pt idx="22129">
                  <c:v>0.25006299999999998</c:v>
                </c:pt>
                <c:pt idx="22130">
                  <c:v>0.24713499999999999</c:v>
                </c:pt>
                <c:pt idx="22131">
                  <c:v>0.24405199999999999</c:v>
                </c:pt>
                <c:pt idx="22132">
                  <c:v>0.24082000000000001</c:v>
                </c:pt>
                <c:pt idx="22133">
                  <c:v>0.23744100000000001</c:v>
                </c:pt>
                <c:pt idx="22134">
                  <c:v>0.23392099999999999</c:v>
                </c:pt>
                <c:pt idx="22135">
                  <c:v>0.230264</c:v>
                </c:pt>
                <c:pt idx="22136">
                  <c:v>0.22647500000000001</c:v>
                </c:pt>
                <c:pt idx="22137">
                  <c:v>0.22256000000000001</c:v>
                </c:pt>
                <c:pt idx="22138">
                  <c:v>0.218525</c:v>
                </c:pt>
                <c:pt idx="22139">
                  <c:v>0.21437300000000001</c:v>
                </c:pt>
                <c:pt idx="22140">
                  <c:v>0.21011299999999999</c:v>
                </c:pt>
                <c:pt idx="22141">
                  <c:v>0.20574899999999999</c:v>
                </c:pt>
                <c:pt idx="22142">
                  <c:v>0.20128799999999999</c:v>
                </c:pt>
                <c:pt idx="22143">
                  <c:v>0.19673499999999999</c:v>
                </c:pt>
                <c:pt idx="22144">
                  <c:v>0.19209799999999999</c:v>
                </c:pt>
                <c:pt idx="22145">
                  <c:v>0.18738199999999999</c:v>
                </c:pt>
                <c:pt idx="22146">
                  <c:v>0.18259400000000001</c:v>
                </c:pt>
                <c:pt idx="22147">
                  <c:v>0.17773900000000001</c:v>
                </c:pt>
                <c:pt idx="22148">
                  <c:v>0.17282600000000001</c:v>
                </c:pt>
                <c:pt idx="22149">
                  <c:v>0.16786000000000001</c:v>
                </c:pt>
                <c:pt idx="22150">
                  <c:v>0.16284899999999999</c:v>
                </c:pt>
                <c:pt idx="22151">
                  <c:v>0.15779899999999999</c:v>
                </c:pt>
                <c:pt idx="22152">
                  <c:v>0.15271699999999999</c:v>
                </c:pt>
                <c:pt idx="22153">
                  <c:v>0.14760899999999999</c:v>
                </c:pt>
                <c:pt idx="22154">
                  <c:v>0.142484</c:v>
                </c:pt>
                <c:pt idx="22155">
                  <c:v>0.137348</c:v>
                </c:pt>
                <c:pt idx="22156">
                  <c:v>0.13220799999999999</c:v>
                </c:pt>
                <c:pt idx="22157">
                  <c:v>0.12707099999999999</c:v>
                </c:pt>
                <c:pt idx="22158">
                  <c:v>0.121945</c:v>
                </c:pt>
                <c:pt idx="22159">
                  <c:v>0.116836</c:v>
                </c:pt>
                <c:pt idx="22160">
                  <c:v>0.111752</c:v>
                </c:pt>
                <c:pt idx="22161">
                  <c:v>0.106698</c:v>
                </c:pt>
                <c:pt idx="22162">
                  <c:v>0.10168199999999999</c:v>
                </c:pt>
                <c:pt idx="22163">
                  <c:v>9.6711199999999997E-2</c:v>
                </c:pt>
                <c:pt idx="22164">
                  <c:v>9.1790899999999995E-2</c:v>
                </c:pt>
                <c:pt idx="22165">
                  <c:v>8.6928500000000006E-2</c:v>
                </c:pt>
                <c:pt idx="22166">
                  <c:v>8.2130800000000004E-2</c:v>
                </c:pt>
                <c:pt idx="22167">
                  <c:v>7.7404200000000006E-2</c:v>
                </c:pt>
                <c:pt idx="22168">
                  <c:v>7.2755200000000006E-2</c:v>
                </c:pt>
                <c:pt idx="22169">
                  <c:v>6.8189600000000003E-2</c:v>
                </c:pt>
                <c:pt idx="22170">
                  <c:v>6.37133E-2</c:v>
                </c:pt>
                <c:pt idx="22171">
                  <c:v>5.9332000000000003E-2</c:v>
                </c:pt>
                <c:pt idx="22172">
                  <c:v>5.50514E-2</c:v>
                </c:pt>
                <c:pt idx="22173">
                  <c:v>5.0876900000000003E-2</c:v>
                </c:pt>
                <c:pt idx="22174">
                  <c:v>4.6814099999999997E-2</c:v>
                </c:pt>
                <c:pt idx="22175">
                  <c:v>4.2868299999999998E-2</c:v>
                </c:pt>
                <c:pt idx="22176">
                  <c:v>3.9044700000000002E-2</c:v>
                </c:pt>
                <c:pt idx="22177">
                  <c:v>3.5347999999999997E-2</c:v>
                </c:pt>
                <c:pt idx="22178">
                  <c:v>3.1783100000000002E-2</c:v>
                </c:pt>
                <c:pt idx="22179">
                  <c:v>2.8354600000000001E-2</c:v>
                </c:pt>
                <c:pt idx="22180">
                  <c:v>2.5066499999999999E-2</c:v>
                </c:pt>
                <c:pt idx="22181">
                  <c:v>2.1922299999999999E-2</c:v>
                </c:pt>
                <c:pt idx="22182">
                  <c:v>1.8925299999999999E-2</c:v>
                </c:pt>
                <c:pt idx="22183">
                  <c:v>1.60789E-2</c:v>
                </c:pt>
                <c:pt idx="22184">
                  <c:v>1.3386800000000001E-2</c:v>
                </c:pt>
                <c:pt idx="22185">
                  <c:v>1.0852000000000001E-2</c:v>
                </c:pt>
                <c:pt idx="22186" formatCode="0.00E+00">
                  <c:v>8.4771800000000008E-3</c:v>
                </c:pt>
                <c:pt idx="22187" formatCode="0.00E+00">
                  <c:v>6.2648199999999999E-3</c:v>
                </c:pt>
                <c:pt idx="22188" formatCode="0.00E+00">
                  <c:v>4.2170599999999999E-3</c:v>
                </c:pt>
                <c:pt idx="22189" formatCode="0.00E+00">
                  <c:v>2.3355099999999998E-3</c:v>
                </c:pt>
                <c:pt idx="22190" formatCode="0.00E+00">
                  <c:v>6.2148499999999996E-4</c:v>
                </c:pt>
                <c:pt idx="22191" formatCode="0.00E+00">
                  <c:v>-9.2353300000000004E-4</c:v>
                </c:pt>
                <c:pt idx="22192" formatCode="0.00E+00">
                  <c:v>-2.2977900000000001E-3</c:v>
                </c:pt>
                <c:pt idx="22193" formatCode="0.00E+00">
                  <c:v>-3.4998899999999999E-3</c:v>
                </c:pt>
                <c:pt idx="22194" formatCode="0.00E+00">
                  <c:v>-4.5286099999999998E-3</c:v>
                </c:pt>
                <c:pt idx="22195" formatCode="0.00E+00">
                  <c:v>-5.3831399999999998E-3</c:v>
                </c:pt>
                <c:pt idx="22196" formatCode="0.00E+00">
                  <c:v>-6.0641000000000002E-3</c:v>
                </c:pt>
                <c:pt idx="22197" formatCode="0.00E+00">
                  <c:v>-6.5731299999999999E-3</c:v>
                </c:pt>
                <c:pt idx="22198" formatCode="0.00E+00">
                  <c:v>-6.9113500000000001E-3</c:v>
                </c:pt>
                <c:pt idx="22199" formatCode="0.00E+00">
                  <c:v>-7.0793399999999999E-3</c:v>
                </c:pt>
                <c:pt idx="22200" formatCode="0.00E+00">
                  <c:v>-7.0782099999999997E-3</c:v>
                </c:pt>
                <c:pt idx="22201" formatCode="0.00E+00">
                  <c:v>-6.9095700000000003E-3</c:v>
                </c:pt>
                <c:pt idx="22202" formatCode="0.00E+00">
                  <c:v>-6.5749600000000004E-3</c:v>
                </c:pt>
                <c:pt idx="22203" formatCode="0.00E+00">
                  <c:v>-6.07597E-3</c:v>
                </c:pt>
                <c:pt idx="22204" formatCode="0.00E+00">
                  <c:v>-5.4145199999999999E-3</c:v>
                </c:pt>
                <c:pt idx="22205" formatCode="0.00E+00">
                  <c:v>-4.5929100000000004E-3</c:v>
                </c:pt>
                <c:pt idx="22206" formatCode="0.00E+00">
                  <c:v>-3.6137700000000001E-3</c:v>
                </c:pt>
                <c:pt idx="22207" formatCode="0.00E+00">
                  <c:v>-2.4800899999999999E-3</c:v>
                </c:pt>
                <c:pt idx="22208" formatCode="0.00E+00">
                  <c:v>-1.19516E-3</c:v>
                </c:pt>
                <c:pt idx="22209" formatCode="0.00E+00">
                  <c:v>2.3758699999999999E-4</c:v>
                </c:pt>
                <c:pt idx="22210" formatCode="0.00E+00">
                  <c:v>1.8144700000000001E-3</c:v>
                </c:pt>
                <c:pt idx="22211" formatCode="0.00E+00">
                  <c:v>3.5317E-3</c:v>
                </c:pt>
                <c:pt idx="22212" formatCode="0.00E+00">
                  <c:v>5.3854100000000002E-3</c:v>
                </c:pt>
                <c:pt idx="22213" formatCode="0.00E+00">
                  <c:v>7.37143E-3</c:v>
                </c:pt>
                <c:pt idx="22214" formatCode="0.00E+00">
                  <c:v>9.4853200000000002E-3</c:v>
                </c:pt>
                <c:pt idx="22215">
                  <c:v>1.17226E-2</c:v>
                </c:pt>
                <c:pt idx="22216">
                  <c:v>1.40786E-2</c:v>
                </c:pt>
                <c:pt idx="22217">
                  <c:v>1.6548299999999998E-2</c:v>
                </c:pt>
                <c:pt idx="22218">
                  <c:v>1.9126500000000001E-2</c:v>
                </c:pt>
                <c:pt idx="22219">
                  <c:v>2.1807699999999999E-2</c:v>
                </c:pt>
                <c:pt idx="22220">
                  <c:v>2.4586299999999998E-2</c:v>
                </c:pt>
                <c:pt idx="22221">
                  <c:v>2.7456600000000001E-2</c:v>
                </c:pt>
                <c:pt idx="22222">
                  <c:v>3.0412600000000001E-2</c:v>
                </c:pt>
                <c:pt idx="22223">
                  <c:v>3.3447999999999999E-2</c:v>
                </c:pt>
                <c:pt idx="22224">
                  <c:v>3.6556199999999997E-2</c:v>
                </c:pt>
                <c:pt idx="22225">
                  <c:v>3.9730799999999997E-2</c:v>
                </c:pt>
                <c:pt idx="22226">
                  <c:v>4.2965900000000001E-2</c:v>
                </c:pt>
                <c:pt idx="22227">
                  <c:v>4.62551E-2</c:v>
                </c:pt>
                <c:pt idx="22228">
                  <c:v>4.95921E-2</c:v>
                </c:pt>
                <c:pt idx="22229">
                  <c:v>5.2970400000000001E-2</c:v>
                </c:pt>
                <c:pt idx="22230">
                  <c:v>5.6383000000000003E-2</c:v>
                </c:pt>
                <c:pt idx="22231">
                  <c:v>5.9823500000000002E-2</c:v>
                </c:pt>
                <c:pt idx="22232">
                  <c:v>6.3284900000000005E-2</c:v>
                </c:pt>
                <c:pt idx="22233">
                  <c:v>6.6760399999999998E-2</c:v>
                </c:pt>
                <c:pt idx="22234">
                  <c:v>7.0243200000000006E-2</c:v>
                </c:pt>
                <c:pt idx="22235">
                  <c:v>7.37265E-2</c:v>
                </c:pt>
                <c:pt idx="22236">
                  <c:v>7.7203499999999994E-2</c:v>
                </c:pt>
                <c:pt idx="22237">
                  <c:v>8.0667799999999998E-2</c:v>
                </c:pt>
                <c:pt idx="22238">
                  <c:v>8.4112800000000001E-2</c:v>
                </c:pt>
                <c:pt idx="22239">
                  <c:v>8.7532200000000004E-2</c:v>
                </c:pt>
                <c:pt idx="22240">
                  <c:v>9.0919799999999995E-2</c:v>
                </c:pt>
                <c:pt idx="22241">
                  <c:v>9.42693E-2</c:v>
                </c:pt>
                <c:pt idx="22242">
                  <c:v>9.7574400000000006E-2</c:v>
                </c:pt>
                <c:pt idx="22243">
                  <c:v>0.100829</c:v>
                </c:pt>
                <c:pt idx="22244">
                  <c:v>0.10402599999999999</c:v>
                </c:pt>
                <c:pt idx="22245">
                  <c:v>0.10716100000000001</c:v>
                </c:pt>
                <c:pt idx="22246">
                  <c:v>0.11022800000000001</c:v>
                </c:pt>
                <c:pt idx="22247">
                  <c:v>0.113222</c:v>
                </c:pt>
                <c:pt idx="22248">
                  <c:v>0.116135</c:v>
                </c:pt>
                <c:pt idx="22249">
                  <c:v>0.118964</c:v>
                </c:pt>
                <c:pt idx="22250">
                  <c:v>0.121702</c:v>
                </c:pt>
                <c:pt idx="22251">
                  <c:v>0.124345</c:v>
                </c:pt>
                <c:pt idx="22252">
                  <c:v>0.126887</c:v>
                </c:pt>
                <c:pt idx="22253">
                  <c:v>0.12932399999999999</c:v>
                </c:pt>
                <c:pt idx="22254">
                  <c:v>0.13165199999999999</c:v>
                </c:pt>
                <c:pt idx="22255">
                  <c:v>0.13386600000000001</c:v>
                </c:pt>
                <c:pt idx="22256">
                  <c:v>0.135962</c:v>
                </c:pt>
                <c:pt idx="22257">
                  <c:v>0.137937</c:v>
                </c:pt>
                <c:pt idx="22258">
                  <c:v>0.13978699999999999</c:v>
                </c:pt>
                <c:pt idx="22259">
                  <c:v>0.141509</c:v>
                </c:pt>
                <c:pt idx="22260">
                  <c:v>0.143099</c:v>
                </c:pt>
                <c:pt idx="22261">
                  <c:v>0.14455499999999999</c:v>
                </c:pt>
                <c:pt idx="22262">
                  <c:v>0.145873</c:v>
                </c:pt>
                <c:pt idx="22263">
                  <c:v>0.14705299999999999</c:v>
                </c:pt>
                <c:pt idx="22264">
                  <c:v>0.148092</c:v>
                </c:pt>
                <c:pt idx="22265">
                  <c:v>0.14898900000000001</c:v>
                </c:pt>
                <c:pt idx="22266">
                  <c:v>0.14974299999999999</c:v>
                </c:pt>
                <c:pt idx="22267">
                  <c:v>0.15035100000000001</c:v>
                </c:pt>
                <c:pt idx="22268">
                  <c:v>0.150814</c:v>
                </c:pt>
                <c:pt idx="22269">
                  <c:v>0.15112900000000001</c:v>
                </c:pt>
                <c:pt idx="22270">
                  <c:v>0.15129600000000001</c:v>
                </c:pt>
                <c:pt idx="22271">
                  <c:v>0.15131700000000001</c:v>
                </c:pt>
                <c:pt idx="22272">
                  <c:v>0.15118999999999999</c:v>
                </c:pt>
                <c:pt idx="22273">
                  <c:v>0.15091599999999999</c:v>
                </c:pt>
                <c:pt idx="22274">
                  <c:v>0.15049499999999999</c:v>
                </c:pt>
                <c:pt idx="22275">
                  <c:v>0.14992900000000001</c:v>
                </c:pt>
                <c:pt idx="22276">
                  <c:v>0.14921799999999999</c:v>
                </c:pt>
                <c:pt idx="22277">
                  <c:v>0.14836299999999999</c:v>
                </c:pt>
                <c:pt idx="22278">
                  <c:v>0.147368</c:v>
                </c:pt>
                <c:pt idx="22279">
                  <c:v>0.146233</c:v>
                </c:pt>
                <c:pt idx="22280">
                  <c:v>0.14496100000000001</c:v>
                </c:pt>
                <c:pt idx="22281">
                  <c:v>0.14355399999999999</c:v>
                </c:pt>
                <c:pt idx="22282">
                  <c:v>0.142014</c:v>
                </c:pt>
                <c:pt idx="22283">
                  <c:v>0.140346</c:v>
                </c:pt>
                <c:pt idx="22284">
                  <c:v>0.13855100000000001</c:v>
                </c:pt>
                <c:pt idx="22285">
                  <c:v>0.13663400000000001</c:v>
                </c:pt>
                <c:pt idx="22286">
                  <c:v>0.134599</c:v>
                </c:pt>
                <c:pt idx="22287">
                  <c:v>0.13244900000000001</c:v>
                </c:pt>
                <c:pt idx="22288">
                  <c:v>0.13019</c:v>
                </c:pt>
                <c:pt idx="22289">
                  <c:v>0.12782499999999999</c:v>
                </c:pt>
                <c:pt idx="22290">
                  <c:v>0.125358</c:v>
                </c:pt>
                <c:pt idx="22291">
                  <c:v>0.122795</c:v>
                </c:pt>
                <c:pt idx="22292">
                  <c:v>0.120139</c:v>
                </c:pt>
                <c:pt idx="22293">
                  <c:v>0.117398</c:v>
                </c:pt>
                <c:pt idx="22294">
                  <c:v>0.114576</c:v>
                </c:pt>
                <c:pt idx="22295">
                  <c:v>0.111679</c:v>
                </c:pt>
                <c:pt idx="22296">
                  <c:v>0.10871400000000001</c:v>
                </c:pt>
                <c:pt idx="22297">
                  <c:v>0.105684</c:v>
                </c:pt>
                <c:pt idx="22298">
                  <c:v>0.10259699999999999</c:v>
                </c:pt>
                <c:pt idx="22299">
                  <c:v>9.9457599999999993E-2</c:v>
                </c:pt>
                <c:pt idx="22300">
                  <c:v>9.6272399999999994E-2</c:v>
                </c:pt>
                <c:pt idx="22301">
                  <c:v>9.3047299999999999E-2</c:v>
                </c:pt>
                <c:pt idx="22302">
                  <c:v>8.9788499999999993E-2</c:v>
                </c:pt>
                <c:pt idx="22303">
                  <c:v>8.6502300000000004E-2</c:v>
                </c:pt>
                <c:pt idx="22304">
                  <c:v>8.3195099999999994E-2</c:v>
                </c:pt>
                <c:pt idx="22305">
                  <c:v>7.98735E-2</c:v>
                </c:pt>
                <c:pt idx="22306">
                  <c:v>7.6543799999999995E-2</c:v>
                </c:pt>
                <c:pt idx="22307">
                  <c:v>7.32125E-2</c:v>
                </c:pt>
                <c:pt idx="22308">
                  <c:v>6.9885699999999995E-2</c:v>
                </c:pt>
                <c:pt idx="22309">
                  <c:v>6.6569900000000001E-2</c:v>
                </c:pt>
                <c:pt idx="22310">
                  <c:v>6.3271499999999994E-2</c:v>
                </c:pt>
                <c:pt idx="22311">
                  <c:v>5.9996899999999999E-2</c:v>
                </c:pt>
                <c:pt idx="22312">
                  <c:v>5.67526E-2</c:v>
                </c:pt>
                <c:pt idx="22313">
                  <c:v>5.3545000000000002E-2</c:v>
                </c:pt>
                <c:pt idx="22314">
                  <c:v>5.0379800000000002E-2</c:v>
                </c:pt>
                <c:pt idx="22315">
                  <c:v>4.72635E-2</c:v>
                </c:pt>
                <c:pt idx="22316">
                  <c:v>4.4202499999999999E-2</c:v>
                </c:pt>
                <c:pt idx="22317">
                  <c:v>4.1203400000000001E-2</c:v>
                </c:pt>
                <c:pt idx="22318">
                  <c:v>3.8272199999999999E-2</c:v>
                </c:pt>
                <c:pt idx="22319">
                  <c:v>3.5414500000000002E-2</c:v>
                </c:pt>
                <c:pt idx="22320">
                  <c:v>3.2636199999999997E-2</c:v>
                </c:pt>
                <c:pt idx="22321">
                  <c:v>2.9943299999999999E-2</c:v>
                </c:pt>
                <c:pt idx="22322">
                  <c:v>2.7341399999999998E-2</c:v>
                </c:pt>
                <c:pt idx="22323">
                  <c:v>2.4835900000000001E-2</c:v>
                </c:pt>
                <c:pt idx="22324">
                  <c:v>2.2431900000000001E-2</c:v>
                </c:pt>
                <c:pt idx="22325">
                  <c:v>2.0134200000000001E-2</c:v>
                </c:pt>
                <c:pt idx="22326">
                  <c:v>1.7947999999999999E-2</c:v>
                </c:pt>
                <c:pt idx="22327">
                  <c:v>1.5877800000000001E-2</c:v>
                </c:pt>
                <c:pt idx="22328">
                  <c:v>1.39276E-2</c:v>
                </c:pt>
                <c:pt idx="22329">
                  <c:v>1.2101600000000001E-2</c:v>
                </c:pt>
                <c:pt idx="22330">
                  <c:v>1.04037E-2</c:v>
                </c:pt>
                <c:pt idx="22331" formatCode="0.00E+00">
                  <c:v>8.8382100000000009E-3</c:v>
                </c:pt>
                <c:pt idx="22332" formatCode="0.00E+00">
                  <c:v>7.4093800000000001E-3</c:v>
                </c:pt>
                <c:pt idx="22333" formatCode="0.00E+00">
                  <c:v>6.12095E-3</c:v>
                </c:pt>
                <c:pt idx="22334" formatCode="0.00E+00">
                  <c:v>4.9753999999999996E-3</c:v>
                </c:pt>
                <c:pt idx="22335" formatCode="0.00E+00">
                  <c:v>3.9747200000000002E-3</c:v>
                </c:pt>
                <c:pt idx="22336" formatCode="0.00E+00">
                  <c:v>3.12138E-3</c:v>
                </c:pt>
                <c:pt idx="22337" formatCode="0.00E+00">
                  <c:v>2.4178099999999998E-3</c:v>
                </c:pt>
                <c:pt idx="22338" formatCode="0.00E+00">
                  <c:v>1.8658100000000001E-3</c:v>
                </c:pt>
                <c:pt idx="22339" formatCode="0.00E+00">
                  <c:v>1.4668400000000001E-3</c:v>
                </c:pt>
                <c:pt idx="22340" formatCode="0.00E+00">
                  <c:v>1.2221700000000001E-3</c:v>
                </c:pt>
                <c:pt idx="22341" formatCode="0.00E+00">
                  <c:v>1.1328E-3</c:v>
                </c:pt>
                <c:pt idx="22342" formatCode="0.00E+00">
                  <c:v>1.19937E-3</c:v>
                </c:pt>
                <c:pt idx="22343" formatCode="0.00E+00">
                  <c:v>1.42227E-3</c:v>
                </c:pt>
                <c:pt idx="22344" formatCode="0.00E+00">
                  <c:v>1.8016799999999999E-3</c:v>
                </c:pt>
                <c:pt idx="22345" formatCode="0.00E+00">
                  <c:v>2.3374200000000002E-3</c:v>
                </c:pt>
                <c:pt idx="22346" formatCode="0.00E+00">
                  <c:v>3.0288400000000001E-3</c:v>
                </c:pt>
                <c:pt idx="22347" formatCode="0.00E+00">
                  <c:v>3.8749700000000002E-3</c:v>
                </c:pt>
                <c:pt idx="22348" formatCode="0.00E+00">
                  <c:v>4.8746800000000002E-3</c:v>
                </c:pt>
                <c:pt idx="22349" formatCode="0.00E+00">
                  <c:v>6.0267699999999999E-3</c:v>
                </c:pt>
                <c:pt idx="22350" formatCode="0.00E+00">
                  <c:v>7.3298800000000004E-3</c:v>
                </c:pt>
                <c:pt idx="22351" formatCode="0.00E+00">
                  <c:v>8.7820699999999995E-3</c:v>
                </c:pt>
                <c:pt idx="22352">
                  <c:v>1.03809E-2</c:v>
                </c:pt>
                <c:pt idx="22353">
                  <c:v>1.21242E-2</c:v>
                </c:pt>
                <c:pt idx="22354">
                  <c:v>1.4009300000000001E-2</c:v>
                </c:pt>
                <c:pt idx="22355">
                  <c:v>1.6033700000000001E-2</c:v>
                </c:pt>
                <c:pt idx="22356">
                  <c:v>1.81943E-2</c:v>
                </c:pt>
                <c:pt idx="22357">
                  <c:v>2.04878E-2</c:v>
                </c:pt>
                <c:pt idx="22358">
                  <c:v>2.2910799999999999E-2</c:v>
                </c:pt>
                <c:pt idx="22359">
                  <c:v>2.5459499999999999E-2</c:v>
                </c:pt>
                <c:pt idx="22360">
                  <c:v>2.8129999999999999E-2</c:v>
                </c:pt>
                <c:pt idx="22361">
                  <c:v>3.0918000000000001E-2</c:v>
                </c:pt>
                <c:pt idx="22362">
                  <c:v>3.3819000000000002E-2</c:v>
                </c:pt>
                <c:pt idx="22363">
                  <c:v>3.6828300000000001E-2</c:v>
                </c:pt>
                <c:pt idx="22364">
                  <c:v>3.9941299999999999E-2</c:v>
                </c:pt>
                <c:pt idx="22365">
                  <c:v>4.3152999999999997E-2</c:v>
                </c:pt>
                <c:pt idx="22366">
                  <c:v>4.6457900000000003E-2</c:v>
                </c:pt>
                <c:pt idx="22367">
                  <c:v>4.9850400000000003E-2</c:v>
                </c:pt>
                <c:pt idx="22368">
                  <c:v>5.33246E-2</c:v>
                </c:pt>
                <c:pt idx="22369">
                  <c:v>5.6874300000000003E-2</c:v>
                </c:pt>
                <c:pt idx="22370">
                  <c:v>6.04938E-2</c:v>
                </c:pt>
                <c:pt idx="22371">
                  <c:v>6.4176999999999998E-2</c:v>
                </c:pt>
                <c:pt idx="22372">
                  <c:v>6.79178E-2</c:v>
                </c:pt>
                <c:pt idx="22373">
                  <c:v>7.1710099999999999E-2</c:v>
                </c:pt>
                <c:pt idx="22374">
                  <c:v>7.5547400000000001E-2</c:v>
                </c:pt>
                <c:pt idx="22375">
                  <c:v>7.9422999999999994E-2</c:v>
                </c:pt>
                <c:pt idx="22376">
                  <c:v>8.3330500000000002E-2</c:v>
                </c:pt>
                <c:pt idx="22377">
                  <c:v>8.7263199999999999E-2</c:v>
                </c:pt>
                <c:pt idx="22378">
                  <c:v>9.1214500000000004E-2</c:v>
                </c:pt>
                <c:pt idx="22379">
                  <c:v>9.5177499999999998E-2</c:v>
                </c:pt>
                <c:pt idx="22380">
                  <c:v>9.9145200000000003E-2</c:v>
                </c:pt>
                <c:pt idx="22381">
                  <c:v>0.10311099999999999</c:v>
                </c:pt>
                <c:pt idx="22382">
                  <c:v>0.107069</c:v>
                </c:pt>
                <c:pt idx="22383">
                  <c:v>0.111011</c:v>
                </c:pt>
                <c:pt idx="22384">
                  <c:v>0.11493100000000001</c:v>
                </c:pt>
                <c:pt idx="22385">
                  <c:v>0.118822</c:v>
                </c:pt>
                <c:pt idx="22386">
                  <c:v>0.122678</c:v>
                </c:pt>
                <c:pt idx="22387">
                  <c:v>0.12649299999999999</c:v>
                </c:pt>
                <c:pt idx="22388">
                  <c:v>0.13025900000000001</c:v>
                </c:pt>
                <c:pt idx="22389">
                  <c:v>0.13397100000000001</c:v>
                </c:pt>
                <c:pt idx="22390">
                  <c:v>0.137623</c:v>
                </c:pt>
                <c:pt idx="22391">
                  <c:v>0.141208</c:v>
                </c:pt>
                <c:pt idx="22392">
                  <c:v>0.14471999999999999</c:v>
                </c:pt>
                <c:pt idx="22393">
                  <c:v>0.14815200000000001</c:v>
                </c:pt>
                <c:pt idx="22394">
                  <c:v>0.1515</c:v>
                </c:pt>
                <c:pt idx="22395">
                  <c:v>0.154756</c:v>
                </c:pt>
                <c:pt idx="22396">
                  <c:v>0.157915</c:v>
                </c:pt>
                <c:pt idx="22397">
                  <c:v>0.160972</c:v>
                </c:pt>
                <c:pt idx="22398">
                  <c:v>0.16392000000000001</c:v>
                </c:pt>
                <c:pt idx="22399">
                  <c:v>0.16675699999999999</c:v>
                </c:pt>
                <c:pt idx="22400">
                  <c:v>0.16947499999999999</c:v>
                </c:pt>
                <c:pt idx="22401">
                  <c:v>0.172071</c:v>
                </c:pt>
                <c:pt idx="22402">
                  <c:v>0.17454</c:v>
                </c:pt>
                <c:pt idx="22403">
                  <c:v>0.17687800000000001</c:v>
                </c:pt>
                <c:pt idx="22404">
                  <c:v>0.17907999999999999</c:v>
                </c:pt>
                <c:pt idx="22405">
                  <c:v>0.181144</c:v>
                </c:pt>
                <c:pt idx="22406">
                  <c:v>0.183063</c:v>
                </c:pt>
                <c:pt idx="22407">
                  <c:v>0.184836</c:v>
                </c:pt>
                <c:pt idx="22408">
                  <c:v>0.18645800000000001</c:v>
                </c:pt>
                <c:pt idx="22409">
                  <c:v>0.18792800000000001</c:v>
                </c:pt>
                <c:pt idx="22410">
                  <c:v>0.18924099999999999</c:v>
                </c:pt>
                <c:pt idx="22411">
                  <c:v>0.19039600000000001</c:v>
                </c:pt>
                <c:pt idx="22412">
                  <c:v>0.19139</c:v>
                </c:pt>
                <c:pt idx="22413">
                  <c:v>0.192221</c:v>
                </c:pt>
                <c:pt idx="22414">
                  <c:v>0.192886</c:v>
                </c:pt>
                <c:pt idx="22415">
                  <c:v>0.193383</c:v>
                </c:pt>
                <c:pt idx="22416">
                  <c:v>0.193713</c:v>
                </c:pt>
                <c:pt idx="22417">
                  <c:v>0.19387199999999999</c:v>
                </c:pt>
                <c:pt idx="22418">
                  <c:v>0.19386100000000001</c:v>
                </c:pt>
                <c:pt idx="22419">
                  <c:v>0.19367899999999999</c:v>
                </c:pt>
                <c:pt idx="22420">
                  <c:v>0.193325</c:v>
                </c:pt>
                <c:pt idx="22421">
                  <c:v>0.1928</c:v>
                </c:pt>
                <c:pt idx="22422">
                  <c:v>0.192104</c:v>
                </c:pt>
                <c:pt idx="22423">
                  <c:v>0.19123799999999999</c:v>
                </c:pt>
                <c:pt idx="22424">
                  <c:v>0.19020100000000001</c:v>
                </c:pt>
                <c:pt idx="22425">
                  <c:v>0.188995</c:v>
                </c:pt>
                <c:pt idx="22426">
                  <c:v>0.18762100000000001</c:v>
                </c:pt>
                <c:pt idx="22427">
                  <c:v>0.186082</c:v>
                </c:pt>
                <c:pt idx="22428">
                  <c:v>0.18437799999999999</c:v>
                </c:pt>
                <c:pt idx="22429">
                  <c:v>0.18251100000000001</c:v>
                </c:pt>
                <c:pt idx="22430">
                  <c:v>0.18048500000000001</c:v>
                </c:pt>
                <c:pt idx="22431">
                  <c:v>0.17829999999999999</c:v>
                </c:pt>
                <c:pt idx="22432">
                  <c:v>0.175959</c:v>
                </c:pt>
                <c:pt idx="22433">
                  <c:v>0.17346500000000001</c:v>
                </c:pt>
                <c:pt idx="22434">
                  <c:v>0.17082</c:v>
                </c:pt>
                <c:pt idx="22435">
                  <c:v>0.16802900000000001</c:v>
                </c:pt>
                <c:pt idx="22436">
                  <c:v>0.16509299999999999</c:v>
                </c:pt>
                <c:pt idx="22437">
                  <c:v>0.162018</c:v>
                </c:pt>
                <c:pt idx="22438">
                  <c:v>0.158807</c:v>
                </c:pt>
                <c:pt idx="22439">
                  <c:v>0.15546299999999999</c:v>
                </c:pt>
                <c:pt idx="22440">
                  <c:v>0.15199199999999999</c:v>
                </c:pt>
                <c:pt idx="22441">
                  <c:v>0.148397</c:v>
                </c:pt>
                <c:pt idx="22442">
                  <c:v>0.14468200000000001</c:v>
                </c:pt>
                <c:pt idx="22443">
                  <c:v>0.14085300000000001</c:v>
                </c:pt>
                <c:pt idx="22444">
                  <c:v>0.13691500000000001</c:v>
                </c:pt>
                <c:pt idx="22445">
                  <c:v>0.13287199999999999</c:v>
                </c:pt>
                <c:pt idx="22446">
                  <c:v>0.12872900000000001</c:v>
                </c:pt>
                <c:pt idx="22447">
                  <c:v>0.12449300000000001</c:v>
                </c:pt>
                <c:pt idx="22448">
                  <c:v>0.120167</c:v>
                </c:pt>
                <c:pt idx="22449">
                  <c:v>0.115757</c:v>
                </c:pt>
                <c:pt idx="22450">
                  <c:v>0.11126900000000001</c:v>
                </c:pt>
                <c:pt idx="22451">
                  <c:v>0.106709</c:v>
                </c:pt>
                <c:pt idx="22452">
                  <c:v>0.10208200000000001</c:v>
                </c:pt>
                <c:pt idx="22453">
                  <c:v>9.7393999999999994E-2</c:v>
                </c:pt>
                <c:pt idx="22454">
                  <c:v>9.2650300000000005E-2</c:v>
                </c:pt>
                <c:pt idx="22455">
                  <c:v>8.7857000000000005E-2</c:v>
                </c:pt>
                <c:pt idx="22456">
                  <c:v>8.3019899999999994E-2</c:v>
                </c:pt>
                <c:pt idx="22457">
                  <c:v>7.81448E-2</c:v>
                </c:pt>
                <c:pt idx="22458">
                  <c:v>7.3237499999999997E-2</c:v>
                </c:pt>
                <c:pt idx="22459">
                  <c:v>6.8304199999999995E-2</c:v>
                </c:pt>
                <c:pt idx="22460">
                  <c:v>6.3350799999999999E-2</c:v>
                </c:pt>
                <c:pt idx="22461">
                  <c:v>5.8383400000000002E-2</c:v>
                </c:pt>
                <c:pt idx="22462">
                  <c:v>5.3407299999999998E-2</c:v>
                </c:pt>
                <c:pt idx="22463">
                  <c:v>4.8428300000000001E-2</c:v>
                </c:pt>
                <c:pt idx="22464">
                  <c:v>4.3452400000000002E-2</c:v>
                </c:pt>
                <c:pt idx="22465">
                  <c:v>3.8485400000000003E-2</c:v>
                </c:pt>
                <c:pt idx="22466">
                  <c:v>3.3533399999999998E-2</c:v>
                </c:pt>
                <c:pt idx="22467">
                  <c:v>2.8602099999999998E-2</c:v>
                </c:pt>
                <c:pt idx="22468">
                  <c:v>2.3697599999999999E-2</c:v>
                </c:pt>
                <c:pt idx="22469">
                  <c:v>1.8825600000000001E-2</c:v>
                </c:pt>
                <c:pt idx="22470">
                  <c:v>1.39918E-2</c:v>
                </c:pt>
                <c:pt idx="22471" formatCode="0.00E+00">
                  <c:v>9.2016500000000005E-3</c:v>
                </c:pt>
                <c:pt idx="22472" formatCode="0.00E+00">
                  <c:v>4.4602899999999996E-3</c:v>
                </c:pt>
                <c:pt idx="22473" formatCode="0.00E+00">
                  <c:v>-2.2664899999999999E-4</c:v>
                </c:pt>
                <c:pt idx="22474" formatCode="0.00E+00">
                  <c:v>-4.85324E-3</c:v>
                </c:pt>
                <c:pt idx="22475" formatCode="0.00E+00">
                  <c:v>-9.4135699999999996E-3</c:v>
                </c:pt>
                <c:pt idx="22476">
                  <c:v>-1.39019E-2</c:v>
                </c:pt>
                <c:pt idx="22477">
                  <c:v>-1.8313200000000002E-2</c:v>
                </c:pt>
                <c:pt idx="22478">
                  <c:v>-2.2643099999999999E-2</c:v>
                </c:pt>
                <c:pt idx="22479">
                  <c:v>-2.68872E-2</c:v>
                </c:pt>
                <c:pt idx="22480">
                  <c:v>-3.1040999999999999E-2</c:v>
                </c:pt>
                <c:pt idx="22481">
                  <c:v>-3.5099699999999998E-2</c:v>
                </c:pt>
                <c:pt idx="22482">
                  <c:v>-3.9059400000000001E-2</c:v>
                </c:pt>
                <c:pt idx="22483">
                  <c:v>-4.2916000000000003E-2</c:v>
                </c:pt>
                <c:pt idx="22484">
                  <c:v>-4.6665499999999999E-2</c:v>
                </c:pt>
                <c:pt idx="22485">
                  <c:v>-5.0304300000000003E-2</c:v>
                </c:pt>
                <c:pt idx="22486">
                  <c:v>-5.3829099999999998E-2</c:v>
                </c:pt>
                <c:pt idx="22487">
                  <c:v>-5.7236200000000001E-2</c:v>
                </c:pt>
                <c:pt idx="22488">
                  <c:v>-6.0522399999999997E-2</c:v>
                </c:pt>
                <c:pt idx="22489">
                  <c:v>-6.3684500000000005E-2</c:v>
                </c:pt>
                <c:pt idx="22490">
                  <c:v>-6.6719700000000007E-2</c:v>
                </c:pt>
                <c:pt idx="22491">
                  <c:v>-6.9625699999999999E-2</c:v>
                </c:pt>
                <c:pt idx="22492">
                  <c:v>-7.2400000000000006E-2</c:v>
                </c:pt>
                <c:pt idx="22493">
                  <c:v>-7.5040399999999993E-2</c:v>
                </c:pt>
                <c:pt idx="22494">
                  <c:v>-7.75449E-2</c:v>
                </c:pt>
                <c:pt idx="22495">
                  <c:v>-7.9911599999999999E-2</c:v>
                </c:pt>
                <c:pt idx="22496">
                  <c:v>-8.2139199999999996E-2</c:v>
                </c:pt>
                <c:pt idx="22497">
                  <c:v>-8.4225700000000001E-2</c:v>
                </c:pt>
                <c:pt idx="22498">
                  <c:v>-8.6169700000000002E-2</c:v>
                </c:pt>
                <c:pt idx="22499">
                  <c:v>-8.7970000000000007E-2</c:v>
                </c:pt>
                <c:pt idx="22500">
                  <c:v>-8.9625800000000005E-2</c:v>
                </c:pt>
                <c:pt idx="22501">
                  <c:v>-9.1136599999999998E-2</c:v>
                </c:pt>
                <c:pt idx="22502">
                  <c:v>-9.2501600000000003E-2</c:v>
                </c:pt>
                <c:pt idx="22503">
                  <c:v>-9.3720399999999995E-2</c:v>
                </c:pt>
                <c:pt idx="22504">
                  <c:v>-9.4792799999999997E-2</c:v>
                </c:pt>
                <c:pt idx="22505">
                  <c:v>-9.5718700000000004E-2</c:v>
                </c:pt>
                <c:pt idx="22506">
                  <c:v>-9.6498299999999995E-2</c:v>
                </c:pt>
                <c:pt idx="22507">
                  <c:v>-9.7131899999999993E-2</c:v>
                </c:pt>
                <c:pt idx="22508">
                  <c:v>-9.7620200000000004E-2</c:v>
                </c:pt>
                <c:pt idx="22509">
                  <c:v>-9.7964200000000001E-2</c:v>
                </c:pt>
                <c:pt idx="22510">
                  <c:v>-9.8165000000000002E-2</c:v>
                </c:pt>
                <c:pt idx="22511">
                  <c:v>-9.8223699999999997E-2</c:v>
                </c:pt>
                <c:pt idx="22512">
                  <c:v>-9.8141199999999998E-2</c:v>
                </c:pt>
                <c:pt idx="22513">
                  <c:v>-9.7918199999999997E-2</c:v>
                </c:pt>
                <c:pt idx="22514">
                  <c:v>-9.7555799999999998E-2</c:v>
                </c:pt>
                <c:pt idx="22515">
                  <c:v>-9.7056299999999998E-2</c:v>
                </c:pt>
                <c:pt idx="22516">
                  <c:v>-9.64227E-2</c:v>
                </c:pt>
                <c:pt idx="22517">
                  <c:v>-9.5657199999999998E-2</c:v>
                </c:pt>
                <c:pt idx="22518">
                  <c:v>-9.4761999999999999E-2</c:v>
                </c:pt>
                <c:pt idx="22519">
                  <c:v>-9.3739500000000003E-2</c:v>
                </c:pt>
                <c:pt idx="22520">
                  <c:v>-9.2592599999999997E-2</c:v>
                </c:pt>
                <c:pt idx="22521">
                  <c:v>-9.1324000000000002E-2</c:v>
                </c:pt>
                <c:pt idx="22522">
                  <c:v>-8.99369E-2</c:v>
                </c:pt>
                <c:pt idx="22523">
                  <c:v>-8.8434299999999993E-2</c:v>
                </c:pt>
                <c:pt idx="22524">
                  <c:v>-8.6819800000000003E-2</c:v>
                </c:pt>
                <c:pt idx="22525">
                  <c:v>-8.5096599999999994E-2</c:v>
                </c:pt>
                <c:pt idx="22526">
                  <c:v>-8.3268200000000001E-2</c:v>
                </c:pt>
                <c:pt idx="22527">
                  <c:v>-8.1338400000000005E-2</c:v>
                </c:pt>
                <c:pt idx="22528">
                  <c:v>-7.9310900000000004E-2</c:v>
                </c:pt>
                <c:pt idx="22529">
                  <c:v>-7.7189800000000003E-2</c:v>
                </c:pt>
                <c:pt idx="22530">
                  <c:v>-7.4979100000000007E-2</c:v>
                </c:pt>
                <c:pt idx="22531">
                  <c:v>-7.2682499999999997E-2</c:v>
                </c:pt>
                <c:pt idx="22532">
                  <c:v>-7.0304199999999997E-2</c:v>
                </c:pt>
                <c:pt idx="22533">
                  <c:v>-6.7848099999999995E-2</c:v>
                </c:pt>
                <c:pt idx="22534">
                  <c:v>-6.5318600000000004E-2</c:v>
                </c:pt>
                <c:pt idx="22535">
                  <c:v>-6.2719700000000003E-2</c:v>
                </c:pt>
                <c:pt idx="22536">
                  <c:v>-6.0055299999999999E-2</c:v>
                </c:pt>
                <c:pt idx="22537">
                  <c:v>-5.73298E-2</c:v>
                </c:pt>
                <c:pt idx="22538">
                  <c:v>-5.45473E-2</c:v>
                </c:pt>
                <c:pt idx="22539">
                  <c:v>-5.1712399999999999E-2</c:v>
                </c:pt>
                <c:pt idx="22540">
                  <c:v>-4.8829400000000002E-2</c:v>
                </c:pt>
                <c:pt idx="22541">
                  <c:v>-4.5902499999999999E-2</c:v>
                </c:pt>
                <c:pt idx="22542">
                  <c:v>-4.2936200000000001E-2</c:v>
                </c:pt>
                <c:pt idx="22543">
                  <c:v>-3.9935100000000001E-2</c:v>
                </c:pt>
                <c:pt idx="22544">
                  <c:v>-3.6903499999999999E-2</c:v>
                </c:pt>
                <c:pt idx="22545">
                  <c:v>-3.3845600000000003E-2</c:v>
                </c:pt>
                <c:pt idx="22546">
                  <c:v>-3.07657E-2</c:v>
                </c:pt>
                <c:pt idx="22547">
                  <c:v>-2.7667799999999999E-2</c:v>
                </c:pt>
                <c:pt idx="22548">
                  <c:v>-2.45562E-2</c:v>
                </c:pt>
                <c:pt idx="22549">
                  <c:v>-2.14354E-2</c:v>
                </c:pt>
                <c:pt idx="22550">
                  <c:v>-1.8309599999999999E-2</c:v>
                </c:pt>
                <c:pt idx="22551">
                  <c:v>-1.5182899999999999E-2</c:v>
                </c:pt>
                <c:pt idx="22552">
                  <c:v>-1.20594E-2</c:v>
                </c:pt>
                <c:pt idx="22553" formatCode="0.00E+00">
                  <c:v>-8.9431100000000006E-3</c:v>
                </c:pt>
                <c:pt idx="22554" formatCode="0.00E+00">
                  <c:v>-5.8380899999999998E-3</c:v>
                </c:pt>
                <c:pt idx="22555" formatCode="0.00E+00">
                  <c:v>-2.74808E-3</c:v>
                </c:pt>
                <c:pt idx="22556" formatCode="0.00E+00">
                  <c:v>3.2330199999999998E-4</c:v>
                </c:pt>
                <c:pt idx="22557" formatCode="0.00E+00">
                  <c:v>3.3724599999999999E-3</c:v>
                </c:pt>
                <c:pt idx="22558" formatCode="0.00E+00">
                  <c:v>6.3957900000000002E-3</c:v>
                </c:pt>
                <c:pt idx="22559" formatCode="0.00E+00">
                  <c:v>9.3897900000000003E-3</c:v>
                </c:pt>
                <c:pt idx="22560">
                  <c:v>1.23509E-2</c:v>
                </c:pt>
                <c:pt idx="22561">
                  <c:v>1.5275800000000001E-2</c:v>
                </c:pt>
                <c:pt idx="22562">
                  <c:v>1.8161400000000001E-2</c:v>
                </c:pt>
                <c:pt idx="22563">
                  <c:v>2.1004700000000001E-2</c:v>
                </c:pt>
                <c:pt idx="22564">
                  <c:v>2.3802799999999999E-2</c:v>
                </c:pt>
                <c:pt idx="22565">
                  <c:v>2.6552900000000001E-2</c:v>
                </c:pt>
                <c:pt idx="22566">
                  <c:v>2.92521E-2</c:v>
                </c:pt>
                <c:pt idx="22567">
                  <c:v>3.1897799999999997E-2</c:v>
                </c:pt>
                <c:pt idx="22568">
                  <c:v>3.4487799999999999E-2</c:v>
                </c:pt>
                <c:pt idx="22569">
                  <c:v>3.7019900000000001E-2</c:v>
                </c:pt>
                <c:pt idx="22570">
                  <c:v>3.9491800000000001E-2</c:v>
                </c:pt>
                <c:pt idx="22571">
                  <c:v>4.1901599999999997E-2</c:v>
                </c:pt>
                <c:pt idx="22572">
                  <c:v>4.42472E-2</c:v>
                </c:pt>
                <c:pt idx="22573">
                  <c:v>4.6527100000000002E-2</c:v>
                </c:pt>
                <c:pt idx="22574">
                  <c:v>4.8739499999999998E-2</c:v>
                </c:pt>
                <c:pt idx="22575">
                  <c:v>5.0882799999999999E-2</c:v>
                </c:pt>
                <c:pt idx="22576">
                  <c:v>5.2955599999999999E-2</c:v>
                </c:pt>
                <c:pt idx="22577">
                  <c:v>5.4956100000000001E-2</c:v>
                </c:pt>
                <c:pt idx="22578">
                  <c:v>5.6883400000000001E-2</c:v>
                </c:pt>
                <c:pt idx="22579">
                  <c:v>5.8736400000000001E-2</c:v>
                </c:pt>
                <c:pt idx="22580">
                  <c:v>6.0514600000000002E-2</c:v>
                </c:pt>
                <c:pt idx="22581">
                  <c:v>6.2217000000000001E-2</c:v>
                </c:pt>
                <c:pt idx="22582">
                  <c:v>6.3843300000000006E-2</c:v>
                </c:pt>
                <c:pt idx="22583">
                  <c:v>6.5393199999999999E-2</c:v>
                </c:pt>
                <c:pt idx="22584">
                  <c:v>6.6866700000000001E-2</c:v>
                </c:pt>
                <c:pt idx="22585">
                  <c:v>6.8264000000000005E-2</c:v>
                </c:pt>
                <c:pt idx="22586">
                  <c:v>6.9585099999999997E-2</c:v>
                </c:pt>
                <c:pt idx="22587">
                  <c:v>7.0830099999999993E-2</c:v>
                </c:pt>
                <c:pt idx="22588">
                  <c:v>7.1998999999999994E-2</c:v>
                </c:pt>
                <c:pt idx="22589">
                  <c:v>7.3092299999999999E-2</c:v>
                </c:pt>
                <c:pt idx="22590">
                  <c:v>7.4110300000000004E-2</c:v>
                </c:pt>
                <c:pt idx="22591">
                  <c:v>7.5053999999999996E-2</c:v>
                </c:pt>
                <c:pt idx="22592">
                  <c:v>7.5924000000000005E-2</c:v>
                </c:pt>
                <c:pt idx="22593">
                  <c:v>7.6721200000000003E-2</c:v>
                </c:pt>
                <c:pt idx="22594">
                  <c:v>7.7446799999999996E-2</c:v>
                </c:pt>
                <c:pt idx="22595">
                  <c:v>7.8101799999999999E-2</c:v>
                </c:pt>
                <c:pt idx="22596">
                  <c:v>7.8687099999999996E-2</c:v>
                </c:pt>
                <c:pt idx="22597">
                  <c:v>7.9204200000000002E-2</c:v>
                </c:pt>
                <c:pt idx="22598">
                  <c:v>7.9654299999999997E-2</c:v>
                </c:pt>
                <c:pt idx="22599">
                  <c:v>8.0039200000000005E-2</c:v>
                </c:pt>
                <c:pt idx="22600">
                  <c:v>8.0360299999999996E-2</c:v>
                </c:pt>
                <c:pt idx="22601">
                  <c:v>8.0619399999999994E-2</c:v>
                </c:pt>
                <c:pt idx="22602">
                  <c:v>8.0818100000000004E-2</c:v>
                </c:pt>
                <c:pt idx="22603">
                  <c:v>8.0958100000000005E-2</c:v>
                </c:pt>
                <c:pt idx="22604">
                  <c:v>8.1041199999999994E-2</c:v>
                </c:pt>
                <c:pt idx="22605">
                  <c:v>8.1069299999999997E-2</c:v>
                </c:pt>
                <c:pt idx="22606">
                  <c:v>8.1044199999999997E-2</c:v>
                </c:pt>
                <c:pt idx="22607">
                  <c:v>8.0967999999999998E-2</c:v>
                </c:pt>
                <c:pt idx="22608">
                  <c:v>8.0842399999999995E-2</c:v>
                </c:pt>
                <c:pt idx="22609">
                  <c:v>8.0669699999999997E-2</c:v>
                </c:pt>
                <c:pt idx="22610">
                  <c:v>8.0451800000000004E-2</c:v>
                </c:pt>
                <c:pt idx="22611">
                  <c:v>8.0190800000000007E-2</c:v>
                </c:pt>
                <c:pt idx="22612">
                  <c:v>7.9888600000000004E-2</c:v>
                </c:pt>
                <c:pt idx="22613">
                  <c:v>7.9547199999999998E-2</c:v>
                </c:pt>
                <c:pt idx="22614">
                  <c:v>7.9168600000000006E-2</c:v>
                </c:pt>
                <c:pt idx="22615">
                  <c:v>7.8754900000000003E-2</c:v>
                </c:pt>
                <c:pt idx="22616">
                  <c:v>7.8308299999999997E-2</c:v>
                </c:pt>
                <c:pt idx="22617">
                  <c:v>7.7830899999999995E-2</c:v>
                </c:pt>
                <c:pt idx="22618">
                  <c:v>7.7324900000000002E-2</c:v>
                </c:pt>
                <c:pt idx="22619">
                  <c:v>7.6792299999999994E-2</c:v>
                </c:pt>
                <c:pt idx="22620">
                  <c:v>7.6234999999999997E-2</c:v>
                </c:pt>
                <c:pt idx="22621">
                  <c:v>7.5655E-2</c:v>
                </c:pt>
                <c:pt idx="22622">
                  <c:v>7.5054399999999993E-2</c:v>
                </c:pt>
                <c:pt idx="22623">
                  <c:v>7.4435000000000001E-2</c:v>
                </c:pt>
                <c:pt idx="22624">
                  <c:v>7.3799100000000006E-2</c:v>
                </c:pt>
                <c:pt idx="22625">
                  <c:v>7.3148500000000005E-2</c:v>
                </c:pt>
                <c:pt idx="22626">
                  <c:v>7.2484900000000005E-2</c:v>
                </c:pt>
                <c:pt idx="22627">
                  <c:v>7.1809899999999996E-2</c:v>
                </c:pt>
                <c:pt idx="22628">
                  <c:v>7.1125300000000002E-2</c:v>
                </c:pt>
                <c:pt idx="22629">
                  <c:v>7.0432800000000004E-2</c:v>
                </c:pt>
                <c:pt idx="22630">
                  <c:v>6.9734000000000004E-2</c:v>
                </c:pt>
                <c:pt idx="22631">
                  <c:v>6.90307E-2</c:v>
                </c:pt>
                <c:pt idx="22632">
                  <c:v>6.8324099999999999E-2</c:v>
                </c:pt>
                <c:pt idx="22633">
                  <c:v>6.7615599999999998E-2</c:v>
                </c:pt>
                <c:pt idx="22634">
                  <c:v>6.6906300000000002E-2</c:v>
                </c:pt>
                <c:pt idx="22635">
                  <c:v>6.6197800000000001E-2</c:v>
                </c:pt>
                <c:pt idx="22636">
                  <c:v>6.5491199999999999E-2</c:v>
                </c:pt>
                <c:pt idx="22637">
                  <c:v>6.4787600000000001E-2</c:v>
                </c:pt>
                <c:pt idx="22638">
                  <c:v>6.4088000000000006E-2</c:v>
                </c:pt>
                <c:pt idx="22639">
                  <c:v>6.33933E-2</c:v>
                </c:pt>
                <c:pt idx="22640">
                  <c:v>6.2704300000000004E-2</c:v>
                </c:pt>
                <c:pt idx="22641">
                  <c:v>6.2021800000000002E-2</c:v>
                </c:pt>
                <c:pt idx="22642">
                  <c:v>6.1346299999999999E-2</c:v>
                </c:pt>
                <c:pt idx="22643">
                  <c:v>6.0678299999999998E-2</c:v>
                </c:pt>
                <c:pt idx="22644">
                  <c:v>6.0018200000000001E-2</c:v>
                </c:pt>
                <c:pt idx="22645">
                  <c:v>5.9366299999999997E-2</c:v>
                </c:pt>
                <c:pt idx="22646">
                  <c:v>5.8722900000000001E-2</c:v>
                </c:pt>
                <c:pt idx="22647">
                  <c:v>5.8088099999999997E-2</c:v>
                </c:pt>
                <c:pt idx="22648">
                  <c:v>5.7461999999999999E-2</c:v>
                </c:pt>
                <c:pt idx="22649">
                  <c:v>5.6844600000000002E-2</c:v>
                </c:pt>
                <c:pt idx="22650">
                  <c:v>5.6235800000000002E-2</c:v>
                </c:pt>
                <c:pt idx="22651">
                  <c:v>5.5635400000000002E-2</c:v>
                </c:pt>
                <c:pt idx="22652">
                  <c:v>5.5043399999999999E-2</c:v>
                </c:pt>
                <c:pt idx="22653">
                  <c:v>5.4459500000000001E-2</c:v>
                </c:pt>
                <c:pt idx="22654">
                  <c:v>5.3883300000000002E-2</c:v>
                </c:pt>
                <c:pt idx="22655">
                  <c:v>5.3314399999999998E-2</c:v>
                </c:pt>
                <c:pt idx="22656">
                  <c:v>5.2752199999999999E-2</c:v>
                </c:pt>
                <c:pt idx="22657">
                  <c:v>5.2195999999999999E-2</c:v>
                </c:pt>
                <c:pt idx="22658">
                  <c:v>5.1645000000000003E-2</c:v>
                </c:pt>
                <c:pt idx="22659">
                  <c:v>5.1098600000000001E-2</c:v>
                </c:pt>
                <c:pt idx="22660">
                  <c:v>5.0555900000000001E-2</c:v>
                </c:pt>
                <c:pt idx="22661">
                  <c:v>5.0015999999999998E-2</c:v>
                </c:pt>
                <c:pt idx="22662">
                  <c:v>4.9478099999999997E-2</c:v>
                </c:pt>
                <c:pt idx="22663">
                  <c:v>4.8941199999999997E-2</c:v>
                </c:pt>
                <c:pt idx="22664">
                  <c:v>4.84044E-2</c:v>
                </c:pt>
                <c:pt idx="22665">
                  <c:v>4.7866499999999999E-2</c:v>
                </c:pt>
                <c:pt idx="22666">
                  <c:v>4.7326300000000002E-2</c:v>
                </c:pt>
                <c:pt idx="22667">
                  <c:v>4.6782700000000003E-2</c:v>
                </c:pt>
                <c:pt idx="22668">
                  <c:v>4.6234400000000002E-2</c:v>
                </c:pt>
                <c:pt idx="22669">
                  <c:v>4.5680199999999997E-2</c:v>
                </c:pt>
                <c:pt idx="22670">
                  <c:v>4.5118900000000003E-2</c:v>
                </c:pt>
                <c:pt idx="22671">
                  <c:v>4.4548999999999998E-2</c:v>
                </c:pt>
                <c:pt idx="22672">
                  <c:v>4.39692E-2</c:v>
                </c:pt>
                <c:pt idx="22673">
                  <c:v>4.3378100000000003E-2</c:v>
                </c:pt>
                <c:pt idx="22674">
                  <c:v>4.2774399999999997E-2</c:v>
                </c:pt>
                <c:pt idx="22675">
                  <c:v>4.2156800000000001E-2</c:v>
                </c:pt>
                <c:pt idx="22676">
                  <c:v>4.15238E-2</c:v>
                </c:pt>
                <c:pt idx="22677">
                  <c:v>4.0874000000000001E-2</c:v>
                </c:pt>
                <c:pt idx="22678">
                  <c:v>4.0205900000000003E-2</c:v>
                </c:pt>
                <c:pt idx="22679">
                  <c:v>3.9518400000000002E-2</c:v>
                </c:pt>
                <c:pt idx="22680">
                  <c:v>3.8809900000000001E-2</c:v>
                </c:pt>
                <c:pt idx="22681">
                  <c:v>3.8079200000000001E-2</c:v>
                </c:pt>
                <c:pt idx="22682">
                  <c:v>3.7324900000000001E-2</c:v>
                </c:pt>
                <c:pt idx="22683">
                  <c:v>3.65457E-2</c:v>
                </c:pt>
                <c:pt idx="22684">
                  <c:v>3.5740300000000003E-2</c:v>
                </c:pt>
                <c:pt idx="22685">
                  <c:v>3.4907300000000002E-2</c:v>
                </c:pt>
                <c:pt idx="22686">
                  <c:v>3.4045699999999998E-2</c:v>
                </c:pt>
                <c:pt idx="22687">
                  <c:v>3.3154299999999998E-2</c:v>
                </c:pt>
                <c:pt idx="22688">
                  <c:v>3.2231900000000001E-2</c:v>
                </c:pt>
                <c:pt idx="22689">
                  <c:v>3.12775E-2</c:v>
                </c:pt>
                <c:pt idx="22690">
                  <c:v>3.0290000000000001E-2</c:v>
                </c:pt>
                <c:pt idx="22691">
                  <c:v>2.9268599999999999E-2</c:v>
                </c:pt>
                <c:pt idx="22692">
                  <c:v>2.8212299999999999E-2</c:v>
                </c:pt>
                <c:pt idx="22693">
                  <c:v>2.7120499999999999E-2</c:v>
                </c:pt>
                <c:pt idx="22694">
                  <c:v>2.5992100000000001E-2</c:v>
                </c:pt>
                <c:pt idx="22695">
                  <c:v>2.48267E-2</c:v>
                </c:pt>
                <c:pt idx="22696">
                  <c:v>2.3623700000000001E-2</c:v>
                </c:pt>
                <c:pt idx="22697">
                  <c:v>2.2382599999999999E-2</c:v>
                </c:pt>
                <c:pt idx="22698">
                  <c:v>2.1102900000000001E-2</c:v>
                </c:pt>
                <c:pt idx="22699">
                  <c:v>1.9784300000000001E-2</c:v>
                </c:pt>
                <c:pt idx="22700">
                  <c:v>1.8426700000000001E-2</c:v>
                </c:pt>
                <c:pt idx="22701">
                  <c:v>1.7029800000000001E-2</c:v>
                </c:pt>
                <c:pt idx="22702">
                  <c:v>1.5593600000000001E-2</c:v>
                </c:pt>
                <c:pt idx="22703">
                  <c:v>1.4118199999999999E-2</c:v>
                </c:pt>
                <c:pt idx="22704">
                  <c:v>1.26035E-2</c:v>
                </c:pt>
                <c:pt idx="22705">
                  <c:v>1.1050000000000001E-2</c:v>
                </c:pt>
                <c:pt idx="22706" formatCode="0.00E+00">
                  <c:v>9.4577900000000006E-3</c:v>
                </c:pt>
                <c:pt idx="22707" formatCode="0.00E+00">
                  <c:v>7.8274099999999999E-3</c:v>
                </c:pt>
                <c:pt idx="22708" formatCode="0.00E+00">
                  <c:v>6.1593699999999999E-3</c:v>
                </c:pt>
                <c:pt idx="22709" formatCode="0.00E+00">
                  <c:v>4.4542699999999998E-3</c:v>
                </c:pt>
                <c:pt idx="22710" formatCode="0.00E+00">
                  <c:v>2.7127800000000001E-3</c:v>
                </c:pt>
                <c:pt idx="22711" formatCode="0.00E+00">
                  <c:v>9.3568799999999995E-4</c:v>
                </c:pt>
                <c:pt idx="22712" formatCode="0.00E+00">
                  <c:v>-8.7606299999999995E-4</c:v>
                </c:pt>
                <c:pt idx="22713" formatCode="0.00E+00">
                  <c:v>-2.7214299999999999E-3</c:v>
                </c:pt>
                <c:pt idx="22714" formatCode="0.00E+00">
                  <c:v>-4.5992999999999997E-3</c:v>
                </c:pt>
                <c:pt idx="22715" formatCode="0.00E+00">
                  <c:v>-6.5085000000000004E-3</c:v>
                </c:pt>
                <c:pt idx="22716" formatCode="0.00E+00">
                  <c:v>-8.4477100000000006E-3</c:v>
                </c:pt>
                <c:pt idx="22717">
                  <c:v>-1.0415499999999999E-2</c:v>
                </c:pt>
                <c:pt idx="22718">
                  <c:v>-1.24104E-2</c:v>
                </c:pt>
                <c:pt idx="22719">
                  <c:v>-1.4430800000000001E-2</c:v>
                </c:pt>
                <c:pt idx="22720">
                  <c:v>-1.6475199999999999E-2</c:v>
                </c:pt>
                <c:pt idx="22721">
                  <c:v>-1.8541999999999999E-2</c:v>
                </c:pt>
                <c:pt idx="22722">
                  <c:v>-2.06292E-2</c:v>
                </c:pt>
                <c:pt idx="22723">
                  <c:v>-2.2734899999999999E-2</c:v>
                </c:pt>
                <c:pt idx="22724">
                  <c:v>-2.4857199999999999E-2</c:v>
                </c:pt>
                <c:pt idx="22725">
                  <c:v>-2.6994000000000001E-2</c:v>
                </c:pt>
                <c:pt idx="22726">
                  <c:v>-2.9143200000000001E-2</c:v>
                </c:pt>
                <c:pt idx="22727">
                  <c:v>-3.1302499999999997E-2</c:v>
                </c:pt>
                <c:pt idx="22728">
                  <c:v>-3.3469699999999998E-2</c:v>
                </c:pt>
                <c:pt idx="22729">
                  <c:v>-3.5642399999999998E-2</c:v>
                </c:pt>
                <c:pt idx="22730">
                  <c:v>-3.7818200000000003E-2</c:v>
                </c:pt>
                <c:pt idx="22731">
                  <c:v>-3.9994500000000002E-2</c:v>
                </c:pt>
                <c:pt idx="22732">
                  <c:v>-4.2168900000000002E-2</c:v>
                </c:pt>
                <c:pt idx="22733">
                  <c:v>-4.4338599999999999E-2</c:v>
                </c:pt>
                <c:pt idx="22734">
                  <c:v>-4.6501199999999999E-2</c:v>
                </c:pt>
                <c:pt idx="22735">
                  <c:v>-4.8653799999999997E-2</c:v>
                </c:pt>
                <c:pt idx="22736">
                  <c:v>-5.0793699999999997E-2</c:v>
                </c:pt>
                <c:pt idx="22737">
                  <c:v>-5.2918199999999999E-2</c:v>
                </c:pt>
                <c:pt idx="22738">
                  <c:v>-5.5024400000000001E-2</c:v>
                </c:pt>
                <c:pt idx="22739">
                  <c:v>-5.7109600000000003E-2</c:v>
                </c:pt>
                <c:pt idx="22740">
                  <c:v>-5.91707E-2</c:v>
                </c:pt>
                <c:pt idx="22741">
                  <c:v>-6.1205099999999998E-2</c:v>
                </c:pt>
                <c:pt idx="22742">
                  <c:v>-6.3209699999999994E-2</c:v>
                </c:pt>
                <c:pt idx="22743">
                  <c:v>-6.5181699999999995E-2</c:v>
                </c:pt>
                <c:pt idx="22744">
                  <c:v>-6.71181E-2</c:v>
                </c:pt>
                <c:pt idx="22745">
                  <c:v>-6.9016099999999997E-2</c:v>
                </c:pt>
                <c:pt idx="22746">
                  <c:v>-7.08728E-2</c:v>
                </c:pt>
                <c:pt idx="22747">
                  <c:v>-7.2685299999999994E-2</c:v>
                </c:pt>
                <c:pt idx="22748">
                  <c:v>-7.4450699999999995E-2</c:v>
                </c:pt>
                <c:pt idx="22749">
                  <c:v>-7.6166300000000006E-2</c:v>
                </c:pt>
                <c:pt idx="22750">
                  <c:v>-7.7829099999999998E-2</c:v>
                </c:pt>
                <c:pt idx="22751">
                  <c:v>-7.9436499999999993E-2</c:v>
                </c:pt>
                <c:pt idx="22752">
                  <c:v>-8.0985799999999997E-2</c:v>
                </c:pt>
                <c:pt idx="22753">
                  <c:v>-8.2474199999999998E-2</c:v>
                </c:pt>
                <c:pt idx="22754">
                  <c:v>-8.3899000000000001E-2</c:v>
                </c:pt>
                <c:pt idx="22755">
                  <c:v>-8.5257899999999998E-2</c:v>
                </c:pt>
                <c:pt idx="22756">
                  <c:v>-8.6548100000000003E-2</c:v>
                </c:pt>
                <c:pt idx="22757">
                  <c:v>-8.7767300000000006E-2</c:v>
                </c:pt>
                <c:pt idx="22758">
                  <c:v>-8.8913300000000001E-2</c:v>
                </c:pt>
                <c:pt idx="22759">
                  <c:v>-8.9983800000000003E-2</c:v>
                </c:pt>
                <c:pt idx="22760">
                  <c:v>-9.0976600000000005E-2</c:v>
                </c:pt>
                <c:pt idx="22761">
                  <c:v>-9.1889499999999999E-2</c:v>
                </c:pt>
                <c:pt idx="22762">
                  <c:v>-9.2720700000000003E-2</c:v>
                </c:pt>
                <c:pt idx="22763">
                  <c:v>-9.3468099999999998E-2</c:v>
                </c:pt>
                <c:pt idx="22764">
                  <c:v>-9.41298E-2</c:v>
                </c:pt>
                <c:pt idx="22765">
                  <c:v>-9.4704300000000005E-2</c:v>
                </c:pt>
                <c:pt idx="22766">
                  <c:v>-9.5189700000000002E-2</c:v>
                </c:pt>
                <c:pt idx="22767">
                  <c:v>-9.5584600000000006E-2</c:v>
                </c:pt>
                <c:pt idx="22768">
                  <c:v>-9.5887600000000003E-2</c:v>
                </c:pt>
                <c:pt idx="22769">
                  <c:v>-9.6097299999999997E-2</c:v>
                </c:pt>
                <c:pt idx="22770">
                  <c:v>-9.6212599999999995E-2</c:v>
                </c:pt>
                <c:pt idx="22771">
                  <c:v>-9.6232399999999996E-2</c:v>
                </c:pt>
                <c:pt idx="22772">
                  <c:v>-9.6155699999999997E-2</c:v>
                </c:pt>
                <c:pt idx="22773">
                  <c:v>-9.5981800000000006E-2</c:v>
                </c:pt>
                <c:pt idx="22774">
                  <c:v>-9.5709900000000001E-2</c:v>
                </c:pt>
                <c:pt idx="22775">
                  <c:v>-9.5339499999999994E-2</c:v>
                </c:pt>
                <c:pt idx="22776">
                  <c:v>-9.4870099999999999E-2</c:v>
                </c:pt>
                <c:pt idx="22777">
                  <c:v>-9.4301399999999994E-2</c:v>
                </c:pt>
                <c:pt idx="22778">
                  <c:v>-9.36332E-2</c:v>
                </c:pt>
                <c:pt idx="22779">
                  <c:v>-9.2865600000000006E-2</c:v>
                </c:pt>
                <c:pt idx="22780">
                  <c:v>-9.19986E-2</c:v>
                </c:pt>
                <c:pt idx="22781">
                  <c:v>-9.1032399999999999E-2</c:v>
                </c:pt>
                <c:pt idx="22782">
                  <c:v>-8.9967500000000006E-2</c:v>
                </c:pt>
                <c:pt idx="22783">
                  <c:v>-8.8804400000000006E-2</c:v>
                </c:pt>
                <c:pt idx="22784">
                  <c:v>-8.7543599999999999E-2</c:v>
                </c:pt>
                <c:pt idx="22785">
                  <c:v>-8.6185999999999999E-2</c:v>
                </c:pt>
                <c:pt idx="22786">
                  <c:v>-8.4732600000000005E-2</c:v>
                </c:pt>
                <c:pt idx="22787">
                  <c:v>-8.3184300000000003E-2</c:v>
                </c:pt>
                <c:pt idx="22788">
                  <c:v>-8.1542400000000001E-2</c:v>
                </c:pt>
                <c:pt idx="22789">
                  <c:v>-7.9808299999999999E-2</c:v>
                </c:pt>
                <c:pt idx="22790">
                  <c:v>-7.7983300000000005E-2</c:v>
                </c:pt>
                <c:pt idx="22791">
                  <c:v>-7.6069100000000001E-2</c:v>
                </c:pt>
                <c:pt idx="22792">
                  <c:v>-7.4067499999999994E-2</c:v>
                </c:pt>
                <c:pt idx="22793">
                  <c:v>-7.1980199999999994E-2</c:v>
                </c:pt>
                <c:pt idx="22794">
                  <c:v>-6.9809399999999994E-2</c:v>
                </c:pt>
                <c:pt idx="22795">
                  <c:v>-6.7557000000000006E-2</c:v>
                </c:pt>
                <c:pt idx="22796">
                  <c:v>-6.52253E-2</c:v>
                </c:pt>
                <c:pt idx="22797">
                  <c:v>-6.2816700000000003E-2</c:v>
                </c:pt>
                <c:pt idx="22798">
                  <c:v>-6.0333699999999997E-2</c:v>
                </c:pt>
                <c:pt idx="22799">
                  <c:v>-5.7778700000000002E-2</c:v>
                </c:pt>
                <c:pt idx="22800">
                  <c:v>-5.5154599999999998E-2</c:v>
                </c:pt>
                <c:pt idx="22801">
                  <c:v>-5.24641E-2</c:v>
                </c:pt>
                <c:pt idx="22802">
                  <c:v>-4.97101E-2</c:v>
                </c:pt>
                <c:pt idx="22803">
                  <c:v>-4.6895600000000003E-2</c:v>
                </c:pt>
                <c:pt idx="22804">
                  <c:v>-4.4023600000000003E-2</c:v>
                </c:pt>
                <c:pt idx="22805">
                  <c:v>-4.1097399999999999E-2</c:v>
                </c:pt>
                <c:pt idx="22806">
                  <c:v>-3.8120300000000003E-2</c:v>
                </c:pt>
                <c:pt idx="22807">
                  <c:v>-3.5095500000000002E-2</c:v>
                </c:pt>
                <c:pt idx="22808">
                  <c:v>-3.2026399999999997E-2</c:v>
                </c:pt>
                <c:pt idx="22809">
                  <c:v>-2.89167E-2</c:v>
                </c:pt>
                <c:pt idx="22810">
                  <c:v>-2.57697E-2</c:v>
                </c:pt>
                <c:pt idx="22811">
                  <c:v>-2.25892E-2</c:v>
                </c:pt>
                <c:pt idx="22812">
                  <c:v>-1.9378800000000002E-2</c:v>
                </c:pt>
                <c:pt idx="22813">
                  <c:v>-1.6142199999999999E-2</c:v>
                </c:pt>
                <c:pt idx="22814">
                  <c:v>-1.2883199999999999E-2</c:v>
                </c:pt>
                <c:pt idx="22815" formatCode="0.00E+00">
                  <c:v>-9.6055299999999993E-3</c:v>
                </c:pt>
                <c:pt idx="22816" formatCode="0.00E+00">
                  <c:v>-6.3131100000000002E-3</c:v>
                </c:pt>
                <c:pt idx="22817" formatCode="0.00E+00">
                  <c:v>-3.0097800000000001E-3</c:v>
                </c:pt>
                <c:pt idx="22818" formatCode="0.00E+00">
                  <c:v>3.0058400000000001E-4</c:v>
                </c:pt>
                <c:pt idx="22819" formatCode="0.00E+00">
                  <c:v>3.61408E-3</c:v>
                </c:pt>
                <c:pt idx="22820" formatCode="0.00E+00">
                  <c:v>6.9267799999999996E-3</c:v>
                </c:pt>
                <c:pt idx="22821">
                  <c:v>1.02348E-2</c:v>
                </c:pt>
                <c:pt idx="22822">
                  <c:v>1.35342E-2</c:v>
                </c:pt>
                <c:pt idx="22823">
                  <c:v>1.6820999999999999E-2</c:v>
                </c:pt>
                <c:pt idx="22824">
                  <c:v>2.0091399999999999E-2</c:v>
                </c:pt>
                <c:pt idx="22825">
                  <c:v>2.3341500000000001E-2</c:v>
                </c:pt>
                <c:pt idx="22826">
                  <c:v>2.6567400000000001E-2</c:v>
                </c:pt>
                <c:pt idx="22827">
                  <c:v>2.9765400000000001E-2</c:v>
                </c:pt>
                <c:pt idx="22828">
                  <c:v>3.2931500000000002E-2</c:v>
                </c:pt>
                <c:pt idx="22829">
                  <c:v>3.60621E-2</c:v>
                </c:pt>
                <c:pt idx="22830">
                  <c:v>3.9153399999999998E-2</c:v>
                </c:pt>
                <c:pt idx="22831">
                  <c:v>4.2201900000000001E-2</c:v>
                </c:pt>
                <c:pt idx="22832">
                  <c:v>4.5203800000000002E-2</c:v>
                </c:pt>
                <c:pt idx="22833">
                  <c:v>4.8155700000000003E-2</c:v>
                </c:pt>
                <c:pt idx="22834">
                  <c:v>5.1054099999999998E-2</c:v>
                </c:pt>
                <c:pt idx="22835">
                  <c:v>5.3895600000000002E-2</c:v>
                </c:pt>
                <c:pt idx="22836">
                  <c:v>5.6676900000000002E-2</c:v>
                </c:pt>
                <c:pt idx="22837">
                  <c:v>5.9394700000000002E-2</c:v>
                </c:pt>
                <c:pt idx="22838">
                  <c:v>6.2045900000000001E-2</c:v>
                </c:pt>
                <c:pt idx="22839">
                  <c:v>6.4627500000000004E-2</c:v>
                </c:pt>
                <c:pt idx="22840">
                  <c:v>6.7136500000000002E-2</c:v>
                </c:pt>
                <c:pt idx="22841">
                  <c:v>6.9570000000000007E-2</c:v>
                </c:pt>
                <c:pt idx="22842">
                  <c:v>7.1925299999999998E-2</c:v>
                </c:pt>
                <c:pt idx="22843">
                  <c:v>7.4199699999999993E-2</c:v>
                </c:pt>
                <c:pt idx="22844">
                  <c:v>7.6390700000000006E-2</c:v>
                </c:pt>
                <c:pt idx="22845">
                  <c:v>7.8495800000000004E-2</c:v>
                </c:pt>
                <c:pt idx="22846">
                  <c:v>8.0512899999999998E-2</c:v>
                </c:pt>
                <c:pt idx="22847">
                  <c:v>8.2439600000000002E-2</c:v>
                </c:pt>
                <c:pt idx="22848">
                  <c:v>8.4274000000000002E-2</c:v>
                </c:pt>
                <c:pt idx="22849">
                  <c:v>8.6014099999999996E-2</c:v>
                </c:pt>
                <c:pt idx="22850">
                  <c:v>8.7658100000000003E-2</c:v>
                </c:pt>
                <c:pt idx="22851">
                  <c:v>8.9204400000000003E-2</c:v>
                </c:pt>
                <c:pt idx="22852">
                  <c:v>9.0651399999999993E-2</c:v>
                </c:pt>
                <c:pt idx="22853">
                  <c:v>9.1997800000000005E-2</c:v>
                </c:pt>
                <c:pt idx="22854">
                  <c:v>9.3242199999999997E-2</c:v>
                </c:pt>
                <c:pt idx="22855">
                  <c:v>9.4383700000000001E-2</c:v>
                </c:pt>
                <c:pt idx="22856">
                  <c:v>9.5421099999999995E-2</c:v>
                </c:pt>
                <c:pt idx="22857">
                  <c:v>9.63537E-2</c:v>
                </c:pt>
                <c:pt idx="22858">
                  <c:v>9.7180799999999998E-2</c:v>
                </c:pt>
                <c:pt idx="22859">
                  <c:v>9.79019E-2</c:v>
                </c:pt>
                <c:pt idx="22860">
                  <c:v>9.8516500000000007E-2</c:v>
                </c:pt>
                <c:pt idx="22861">
                  <c:v>9.9024399999999999E-2</c:v>
                </c:pt>
                <c:pt idx="22862">
                  <c:v>9.94255E-2</c:v>
                </c:pt>
                <c:pt idx="22863">
                  <c:v>9.9719799999999997E-2</c:v>
                </c:pt>
                <c:pt idx="22864">
                  <c:v>9.9907399999999993E-2</c:v>
                </c:pt>
                <c:pt idx="22865">
                  <c:v>9.9988800000000003E-2</c:v>
                </c:pt>
                <c:pt idx="22866">
                  <c:v>9.9964399999999995E-2</c:v>
                </c:pt>
                <c:pt idx="22867">
                  <c:v>9.9834699999999998E-2</c:v>
                </c:pt>
                <c:pt idx="22868">
                  <c:v>9.9600499999999995E-2</c:v>
                </c:pt>
                <c:pt idx="22869">
                  <c:v>9.9262699999999995E-2</c:v>
                </c:pt>
                <c:pt idx="22870">
                  <c:v>9.8822199999999999E-2</c:v>
                </c:pt>
                <c:pt idx="22871">
                  <c:v>9.8280199999999998E-2</c:v>
                </c:pt>
                <c:pt idx="22872">
                  <c:v>9.7638000000000003E-2</c:v>
                </c:pt>
                <c:pt idx="22873">
                  <c:v>9.6896999999999997E-2</c:v>
                </c:pt>
                <c:pt idx="22874">
                  <c:v>9.6058599999999994E-2</c:v>
                </c:pt>
                <c:pt idx="22875">
                  <c:v>9.5124600000000004E-2</c:v>
                </c:pt>
                <c:pt idx="22876">
                  <c:v>9.4096700000000005E-2</c:v>
                </c:pt>
                <c:pt idx="22877">
                  <c:v>9.2976699999999995E-2</c:v>
                </c:pt>
                <c:pt idx="22878">
                  <c:v>9.1766600000000004E-2</c:v>
                </c:pt>
                <c:pt idx="22879">
                  <c:v>9.0468499999999993E-2</c:v>
                </c:pt>
                <c:pt idx="22880">
                  <c:v>8.9084700000000003E-2</c:v>
                </c:pt>
                <c:pt idx="22881">
                  <c:v>8.7617399999999998E-2</c:v>
                </c:pt>
                <c:pt idx="22882">
                  <c:v>8.6069099999999996E-2</c:v>
                </c:pt>
                <c:pt idx="22883">
                  <c:v>8.4442100000000006E-2</c:v>
                </c:pt>
                <c:pt idx="22884">
                  <c:v>8.2739099999999996E-2</c:v>
                </c:pt>
                <c:pt idx="22885">
                  <c:v>8.0962699999999999E-2</c:v>
                </c:pt>
                <c:pt idx="22886">
                  <c:v>7.9115699999999997E-2</c:v>
                </c:pt>
                <c:pt idx="22887">
                  <c:v>7.7200900000000003E-2</c:v>
                </c:pt>
                <c:pt idx="22888">
                  <c:v>7.5221099999999999E-2</c:v>
                </c:pt>
                <c:pt idx="22889">
                  <c:v>7.3179300000000003E-2</c:v>
                </c:pt>
                <c:pt idx="22890">
                  <c:v>7.1078500000000003E-2</c:v>
                </c:pt>
                <c:pt idx="22891">
                  <c:v>6.8921700000000002E-2</c:v>
                </c:pt>
                <c:pt idx="22892">
                  <c:v>6.6712099999999996E-2</c:v>
                </c:pt>
                <c:pt idx="22893">
                  <c:v>6.4452800000000005E-2</c:v>
                </c:pt>
                <c:pt idx="22894">
                  <c:v>6.2147000000000001E-2</c:v>
                </c:pt>
                <c:pt idx="22895">
                  <c:v>5.9797900000000001E-2</c:v>
                </c:pt>
                <c:pt idx="22896">
                  <c:v>5.74087E-2</c:v>
                </c:pt>
                <c:pt idx="22897">
                  <c:v>5.4982799999999998E-2</c:v>
                </c:pt>
                <c:pt idx="22898">
                  <c:v>5.2523300000000002E-2</c:v>
                </c:pt>
                <c:pt idx="22899">
                  <c:v>5.00337E-2</c:v>
                </c:pt>
                <c:pt idx="22900">
                  <c:v>4.7517299999999998E-2</c:v>
                </c:pt>
                <c:pt idx="22901">
                  <c:v>4.4977200000000002E-2</c:v>
                </c:pt>
                <c:pt idx="22902">
                  <c:v>4.24169E-2</c:v>
                </c:pt>
                <c:pt idx="22903">
                  <c:v>3.9839699999999999E-2</c:v>
                </c:pt>
                <c:pt idx="22904">
                  <c:v>3.7248799999999999E-2</c:v>
                </c:pt>
                <c:pt idx="22905">
                  <c:v>3.4647499999999998E-2</c:v>
                </c:pt>
                <c:pt idx="22906">
                  <c:v>3.2039100000000001E-2</c:v>
                </c:pt>
                <c:pt idx="22907">
                  <c:v>2.94267E-2</c:v>
                </c:pt>
                <c:pt idx="22908">
                  <c:v>2.68136E-2</c:v>
                </c:pt>
                <c:pt idx="22909">
                  <c:v>2.42028E-2</c:v>
                </c:pt>
                <c:pt idx="22910">
                  <c:v>2.1597600000000002E-2</c:v>
                </c:pt>
                <c:pt idx="22911">
                  <c:v>1.9001000000000001E-2</c:v>
                </c:pt>
                <c:pt idx="22912">
                  <c:v>1.6415900000000001E-2</c:v>
                </c:pt>
                <c:pt idx="22913">
                  <c:v>1.38453E-2</c:v>
                </c:pt>
                <c:pt idx="22914">
                  <c:v>1.1292200000000001E-2</c:v>
                </c:pt>
                <c:pt idx="22915" formatCode="0.00E+00">
                  <c:v>8.7592799999999995E-3</c:v>
                </c:pt>
                <c:pt idx="22916" formatCode="0.00E+00">
                  <c:v>6.2493799999999997E-3</c:v>
                </c:pt>
                <c:pt idx="22917" formatCode="0.00E+00">
                  <c:v>3.7651799999999999E-3</c:v>
                </c:pt>
                <c:pt idx="22918" formatCode="0.00E+00">
                  <c:v>1.3092799999999999E-3</c:v>
                </c:pt>
                <c:pt idx="22919" formatCode="0.00E+00">
                  <c:v>-1.1157700000000001E-3</c:v>
                </c:pt>
                <c:pt idx="22920" formatCode="0.00E+00">
                  <c:v>-3.5075200000000001E-3</c:v>
                </c:pt>
                <c:pt idx="22921" formatCode="0.00E+00">
                  <c:v>-5.8636000000000001E-3</c:v>
                </c:pt>
                <c:pt idx="22922" formatCode="0.00E+00">
                  <c:v>-8.1817299999999999E-3</c:v>
                </c:pt>
                <c:pt idx="22923">
                  <c:v>-1.0459700000000001E-2</c:v>
                </c:pt>
                <c:pt idx="22924">
                  <c:v>-1.2695400000000001E-2</c:v>
                </c:pt>
                <c:pt idx="22925">
                  <c:v>-1.48869E-2</c:v>
                </c:pt>
                <c:pt idx="22926">
                  <c:v>-1.7032200000000001E-2</c:v>
                </c:pt>
                <c:pt idx="22927">
                  <c:v>-1.9129500000000001E-2</c:v>
                </c:pt>
                <c:pt idx="22928">
                  <c:v>-2.11772E-2</c:v>
                </c:pt>
                <c:pt idx="22929">
                  <c:v>-2.31735E-2</c:v>
                </c:pt>
                <c:pt idx="22930">
                  <c:v>-2.5117E-2</c:v>
                </c:pt>
                <c:pt idx="22931">
                  <c:v>-2.70064E-2</c:v>
                </c:pt>
                <c:pt idx="22932">
                  <c:v>-2.88402E-2</c:v>
                </c:pt>
                <c:pt idx="22933">
                  <c:v>-3.0617399999999999E-2</c:v>
                </c:pt>
                <c:pt idx="22934">
                  <c:v>-3.2336900000000002E-2</c:v>
                </c:pt>
                <c:pt idx="22935">
                  <c:v>-3.3997600000000003E-2</c:v>
                </c:pt>
                <c:pt idx="22936">
                  <c:v>-3.5598699999999997E-2</c:v>
                </c:pt>
                <c:pt idx="22937">
                  <c:v>-3.7139400000000003E-2</c:v>
                </c:pt>
                <c:pt idx="22938">
                  <c:v>-3.8619199999999999E-2</c:v>
                </c:pt>
                <c:pt idx="22939">
                  <c:v>-4.0037400000000001E-2</c:v>
                </c:pt>
                <c:pt idx="22940">
                  <c:v>-4.1393699999999999E-2</c:v>
                </c:pt>
                <c:pt idx="22941">
                  <c:v>-4.2687599999999999E-2</c:v>
                </c:pt>
                <c:pt idx="22942">
                  <c:v>-4.3919E-2</c:v>
                </c:pt>
                <c:pt idx="22943">
                  <c:v>-4.5087799999999997E-2</c:v>
                </c:pt>
                <c:pt idx="22944">
                  <c:v>-4.6193900000000003E-2</c:v>
                </c:pt>
                <c:pt idx="22945">
                  <c:v>-4.7237399999999999E-2</c:v>
                </c:pt>
                <c:pt idx="22946">
                  <c:v>-4.8218400000000002E-2</c:v>
                </c:pt>
                <c:pt idx="22947">
                  <c:v>-4.9137399999999998E-2</c:v>
                </c:pt>
                <c:pt idx="22948">
                  <c:v>-4.9994499999999997E-2</c:v>
                </c:pt>
                <c:pt idx="22949">
                  <c:v>-5.0790399999999999E-2</c:v>
                </c:pt>
                <c:pt idx="22950">
                  <c:v>-5.1525399999999999E-2</c:v>
                </c:pt>
                <c:pt idx="22951">
                  <c:v>-5.2200400000000001E-2</c:v>
                </c:pt>
                <c:pt idx="22952">
                  <c:v>-5.2815899999999999E-2</c:v>
                </c:pt>
                <c:pt idx="22953">
                  <c:v>-5.3372900000000001E-2</c:v>
                </c:pt>
                <c:pt idx="22954">
                  <c:v>-5.3872099999999999E-2</c:v>
                </c:pt>
                <c:pt idx="22955">
                  <c:v>-5.4314599999999998E-2</c:v>
                </c:pt>
                <c:pt idx="22956">
                  <c:v>-5.4701399999999997E-2</c:v>
                </c:pt>
                <c:pt idx="22957">
                  <c:v>-5.5033600000000002E-2</c:v>
                </c:pt>
                <c:pt idx="22958">
                  <c:v>-5.5312300000000002E-2</c:v>
                </c:pt>
                <c:pt idx="22959">
                  <c:v>-5.5538799999999999E-2</c:v>
                </c:pt>
                <c:pt idx="22960">
                  <c:v>-5.5714300000000001E-2</c:v>
                </c:pt>
                <c:pt idx="22961">
                  <c:v>-5.5840300000000002E-2</c:v>
                </c:pt>
                <c:pt idx="22962">
                  <c:v>-5.5918000000000002E-2</c:v>
                </c:pt>
                <c:pt idx="22963">
                  <c:v>-5.5948999999999999E-2</c:v>
                </c:pt>
                <c:pt idx="22964">
                  <c:v>-5.59348E-2</c:v>
                </c:pt>
                <c:pt idx="22965">
                  <c:v>-5.5876799999999997E-2</c:v>
                </c:pt>
                <c:pt idx="22966">
                  <c:v>-5.5776600000000003E-2</c:v>
                </c:pt>
                <c:pt idx="22967">
                  <c:v>-5.5635799999999999E-2</c:v>
                </c:pt>
                <c:pt idx="22968">
                  <c:v>-5.5456100000000001E-2</c:v>
                </c:pt>
                <c:pt idx="22969">
                  <c:v>-5.5239000000000003E-2</c:v>
                </c:pt>
                <c:pt idx="22970">
                  <c:v>-5.4986300000000002E-2</c:v>
                </c:pt>
                <c:pt idx="22971">
                  <c:v>-5.4699499999999998E-2</c:v>
                </c:pt>
                <c:pt idx="22972">
                  <c:v>-5.4380499999999998E-2</c:v>
                </c:pt>
                <c:pt idx="22973">
                  <c:v>-5.40309E-2</c:v>
                </c:pt>
                <c:pt idx="22974">
                  <c:v>-5.36523E-2</c:v>
                </c:pt>
                <c:pt idx="22975">
                  <c:v>-5.3246599999999998E-2</c:v>
                </c:pt>
                <c:pt idx="22976">
                  <c:v>-5.2815399999999998E-2</c:v>
                </c:pt>
                <c:pt idx="22977">
                  <c:v>-5.2360299999999999E-2</c:v>
                </c:pt>
                <c:pt idx="22978">
                  <c:v>-5.1883100000000001E-2</c:v>
                </c:pt>
                <c:pt idx="22979">
                  <c:v>-5.1385399999999998E-2</c:v>
                </c:pt>
                <c:pt idx="22980">
                  <c:v>-5.0868900000000002E-2</c:v>
                </c:pt>
                <c:pt idx="22981">
                  <c:v>-5.0335100000000001E-2</c:v>
                </c:pt>
                <c:pt idx="22982">
                  <c:v>-4.9785700000000002E-2</c:v>
                </c:pt>
                <c:pt idx="22983">
                  <c:v>-4.9222099999999998E-2</c:v>
                </c:pt>
                <c:pt idx="22984">
                  <c:v>-4.8646099999999998E-2</c:v>
                </c:pt>
                <c:pt idx="22985">
                  <c:v>-4.8058900000000002E-2</c:v>
                </c:pt>
                <c:pt idx="22986">
                  <c:v>-4.74621E-2</c:v>
                </c:pt>
                <c:pt idx="22987">
                  <c:v>-4.6857099999999999E-2</c:v>
                </c:pt>
                <c:pt idx="22988">
                  <c:v>-4.62452E-2</c:v>
                </c:pt>
                <c:pt idx="22989">
                  <c:v>-4.56277E-2</c:v>
                </c:pt>
                <c:pt idx="22990">
                  <c:v>-4.5005999999999997E-2</c:v>
                </c:pt>
                <c:pt idx="22991">
                  <c:v>-4.4381200000000003E-2</c:v>
                </c:pt>
                <c:pt idx="22992">
                  <c:v>-4.3754399999999999E-2</c:v>
                </c:pt>
                <c:pt idx="22993">
                  <c:v>-4.31268E-2</c:v>
                </c:pt>
                <c:pt idx="22994">
                  <c:v>-4.2499299999999997E-2</c:v>
                </c:pt>
                <c:pt idx="22995">
                  <c:v>-4.1873E-2</c:v>
                </c:pt>
                <c:pt idx="22996">
                  <c:v>-4.1248800000000002E-2</c:v>
                </c:pt>
                <c:pt idx="22997">
                  <c:v>-4.0627499999999997E-2</c:v>
                </c:pt>
                <c:pt idx="22998">
                  <c:v>-4.0009799999999998E-2</c:v>
                </c:pt>
                <c:pt idx="22999">
                  <c:v>-3.9396599999999997E-2</c:v>
                </c:pt>
                <c:pt idx="23000">
                  <c:v>-3.8788299999999998E-2</c:v>
                </c:pt>
                <c:pt idx="23001">
                  <c:v>-3.8185700000000003E-2</c:v>
                </c:pt>
                <c:pt idx="23002">
                  <c:v>-3.7589200000000003E-2</c:v>
                </c:pt>
                <c:pt idx="23003">
                  <c:v>-3.6999200000000003E-2</c:v>
                </c:pt>
                <c:pt idx="23004">
                  <c:v>-3.64161E-2</c:v>
                </c:pt>
                <c:pt idx="23005">
                  <c:v>-3.5840200000000003E-2</c:v>
                </c:pt>
                <c:pt idx="23006">
                  <c:v>-3.5271700000000003E-2</c:v>
                </c:pt>
                <c:pt idx="23007">
                  <c:v>-3.4710699999999997E-2</c:v>
                </c:pt>
                <c:pt idx="23008">
                  <c:v>-3.4157399999999997E-2</c:v>
                </c:pt>
                <c:pt idx="23009">
                  <c:v>-3.3611700000000001E-2</c:v>
                </c:pt>
                <c:pt idx="23010">
                  <c:v>-3.3073600000000002E-2</c:v>
                </c:pt>
                <c:pt idx="23011">
                  <c:v>-3.25429E-2</c:v>
                </c:pt>
                <c:pt idx="23012">
                  <c:v>-3.2019499999999999E-2</c:v>
                </c:pt>
                <c:pt idx="23013">
                  <c:v>-3.1503099999999999E-2</c:v>
                </c:pt>
                <c:pt idx="23014">
                  <c:v>-3.0993400000000001E-2</c:v>
                </c:pt>
                <c:pt idx="23015">
                  <c:v>-3.049E-2</c:v>
                </c:pt>
                <c:pt idx="23016">
                  <c:v>-2.9992399999999999E-2</c:v>
                </c:pt>
                <c:pt idx="23017">
                  <c:v>-2.9500100000000001E-2</c:v>
                </c:pt>
                <c:pt idx="23018">
                  <c:v>-2.9012699999999999E-2</c:v>
                </c:pt>
                <c:pt idx="23019">
                  <c:v>-2.85294E-2</c:v>
                </c:pt>
                <c:pt idx="23020">
                  <c:v>-2.8049600000000001E-2</c:v>
                </c:pt>
                <c:pt idx="23021">
                  <c:v>-2.75725E-2</c:v>
                </c:pt>
                <c:pt idx="23022">
                  <c:v>-2.70975E-2</c:v>
                </c:pt>
                <c:pt idx="23023">
                  <c:v>-2.66237E-2</c:v>
                </c:pt>
                <c:pt idx="23024">
                  <c:v>-2.6150300000000001E-2</c:v>
                </c:pt>
                <c:pt idx="23025">
                  <c:v>-2.5676299999999999E-2</c:v>
                </c:pt>
                <c:pt idx="23026">
                  <c:v>-2.5200799999999999E-2</c:v>
                </c:pt>
                <c:pt idx="23027">
                  <c:v>-2.4722999999999998E-2</c:v>
                </c:pt>
                <c:pt idx="23028">
                  <c:v>-2.4241700000000001E-2</c:v>
                </c:pt>
                <c:pt idx="23029">
                  <c:v>-2.3755999999999999E-2</c:v>
                </c:pt>
                <c:pt idx="23030">
                  <c:v>-2.3264900000000002E-2</c:v>
                </c:pt>
                <c:pt idx="23031">
                  <c:v>-2.2767200000000001E-2</c:v>
                </c:pt>
                <c:pt idx="23032">
                  <c:v>-2.2262000000000001E-2</c:v>
                </c:pt>
                <c:pt idx="23033">
                  <c:v>-2.1748099999999999E-2</c:v>
                </c:pt>
                <c:pt idx="23034">
                  <c:v>-2.12245E-2</c:v>
                </c:pt>
                <c:pt idx="23035">
                  <c:v>-2.069E-2</c:v>
                </c:pt>
                <c:pt idx="23036">
                  <c:v>-2.0143600000000001E-2</c:v>
                </c:pt>
                <c:pt idx="23037">
                  <c:v>-1.95841E-2</c:v>
                </c:pt>
                <c:pt idx="23038">
                  <c:v>-1.90105E-2</c:v>
                </c:pt>
                <c:pt idx="23039">
                  <c:v>-1.8421699999999999E-2</c:v>
                </c:pt>
                <c:pt idx="23040">
                  <c:v>-1.7816599999999998E-2</c:v>
                </c:pt>
                <c:pt idx="23041">
                  <c:v>-1.71942E-2</c:v>
                </c:pt>
                <c:pt idx="23042">
                  <c:v>-1.6553499999999999E-2</c:v>
                </c:pt>
                <c:pt idx="23043">
                  <c:v>-1.5893399999999999E-2</c:v>
                </c:pt>
                <c:pt idx="23044">
                  <c:v>-1.52129E-2</c:v>
                </c:pt>
                <c:pt idx="23045">
                  <c:v>-1.45112E-2</c:v>
                </c:pt>
                <c:pt idx="23046">
                  <c:v>-1.37874E-2</c:v>
                </c:pt>
                <c:pt idx="23047">
                  <c:v>-1.3040400000000001E-2</c:v>
                </c:pt>
                <c:pt idx="23048">
                  <c:v>-1.22696E-2</c:v>
                </c:pt>
                <c:pt idx="23049">
                  <c:v>-1.14742E-2</c:v>
                </c:pt>
                <c:pt idx="23050">
                  <c:v>-1.0653299999999999E-2</c:v>
                </c:pt>
                <c:pt idx="23051" formatCode="0.00E+00">
                  <c:v>-9.80637E-3</c:v>
                </c:pt>
                <c:pt idx="23052" formatCode="0.00E+00">
                  <c:v>-8.9327299999999998E-3</c:v>
                </c:pt>
                <c:pt idx="23053" formatCode="0.00E+00">
                  <c:v>-8.0318100000000003E-3</c:v>
                </c:pt>
                <c:pt idx="23054" formatCode="0.00E+00">
                  <c:v>-7.1031100000000002E-3</c:v>
                </c:pt>
                <c:pt idx="23055" formatCode="0.00E+00">
                  <c:v>-6.1461700000000003E-3</c:v>
                </c:pt>
                <c:pt idx="23056" formatCode="0.00E+00">
                  <c:v>-5.1606200000000003E-3</c:v>
                </c:pt>
                <c:pt idx="23057" formatCode="0.00E+00">
                  <c:v>-4.1461400000000004E-3</c:v>
                </c:pt>
                <c:pt idx="23058" formatCode="0.00E+00">
                  <c:v>-3.1024799999999999E-3</c:v>
                </c:pt>
                <c:pt idx="23059" formatCode="0.00E+00">
                  <c:v>-2.0294800000000002E-3</c:v>
                </c:pt>
                <c:pt idx="23060" formatCode="0.00E+00">
                  <c:v>-9.2703700000000002E-4</c:v>
                </c:pt>
                <c:pt idx="23061" formatCode="0.00E+00">
                  <c:v>2.0487000000000001E-4</c:v>
                </c:pt>
                <c:pt idx="23062" formatCode="0.00E+00">
                  <c:v>1.36618E-3</c:v>
                </c:pt>
                <c:pt idx="23063" formatCode="0.00E+00">
                  <c:v>2.5567699999999999E-3</c:v>
                </c:pt>
                <c:pt idx="23064" formatCode="0.00E+00">
                  <c:v>3.7764000000000001E-3</c:v>
                </c:pt>
                <c:pt idx="23065" formatCode="0.00E+00">
                  <c:v>5.0247900000000003E-3</c:v>
                </c:pt>
                <c:pt idx="23066" formatCode="0.00E+00">
                  <c:v>6.3015500000000004E-3</c:v>
                </c:pt>
                <c:pt idx="23067" formatCode="0.00E+00">
                  <c:v>7.6062100000000004E-3</c:v>
                </c:pt>
                <c:pt idx="23068" formatCode="0.00E+00">
                  <c:v>8.9382300000000001E-3</c:v>
                </c:pt>
                <c:pt idx="23069">
                  <c:v>1.0297000000000001E-2</c:v>
                </c:pt>
                <c:pt idx="23070">
                  <c:v>1.16817E-2</c:v>
                </c:pt>
                <c:pt idx="23071">
                  <c:v>1.30916E-2</c:v>
                </c:pt>
                <c:pt idx="23072">
                  <c:v>1.45259E-2</c:v>
                </c:pt>
                <c:pt idx="23073">
                  <c:v>1.5983399999999998E-2</c:v>
                </c:pt>
                <c:pt idx="23074">
                  <c:v>1.7463200000000002E-2</c:v>
                </c:pt>
                <c:pt idx="23075">
                  <c:v>1.8964100000000001E-2</c:v>
                </c:pt>
                <c:pt idx="23076">
                  <c:v>2.0485E-2</c:v>
                </c:pt>
                <c:pt idx="23077">
                  <c:v>2.20244E-2</c:v>
                </c:pt>
                <c:pt idx="23078">
                  <c:v>2.3580899999999998E-2</c:v>
                </c:pt>
                <c:pt idx="23079">
                  <c:v>2.5153200000000001E-2</c:v>
                </c:pt>
                <c:pt idx="23080">
                  <c:v>2.6739700000000002E-2</c:v>
                </c:pt>
                <c:pt idx="23081">
                  <c:v>2.8338700000000001E-2</c:v>
                </c:pt>
                <c:pt idx="23082">
                  <c:v>2.9948599999999999E-2</c:v>
                </c:pt>
                <c:pt idx="23083">
                  <c:v>3.1567499999999998E-2</c:v>
                </c:pt>
                <c:pt idx="23084">
                  <c:v>3.3193599999999997E-2</c:v>
                </c:pt>
                <c:pt idx="23085">
                  <c:v>3.4825099999999998E-2</c:v>
                </c:pt>
                <c:pt idx="23086">
                  <c:v>3.6459900000000003E-2</c:v>
                </c:pt>
                <c:pt idx="23087">
                  <c:v>3.8096100000000001E-2</c:v>
                </c:pt>
                <c:pt idx="23088">
                  <c:v>3.97314E-2</c:v>
                </c:pt>
                <c:pt idx="23089">
                  <c:v>4.1363900000000002E-2</c:v>
                </c:pt>
                <c:pt idx="23090">
                  <c:v>4.29912E-2</c:v>
                </c:pt>
                <c:pt idx="23091">
                  <c:v>4.4611100000000001E-2</c:v>
                </c:pt>
                <c:pt idx="23092">
                  <c:v>4.6221400000000003E-2</c:v>
                </c:pt>
                <c:pt idx="23093">
                  <c:v>4.78197E-2</c:v>
                </c:pt>
                <c:pt idx="23094">
                  <c:v>4.9403500000000003E-2</c:v>
                </c:pt>
                <c:pt idx="23095">
                  <c:v>5.0970599999999998E-2</c:v>
                </c:pt>
                <c:pt idx="23096">
                  <c:v>5.25184E-2</c:v>
                </c:pt>
                <c:pt idx="23097">
                  <c:v>5.4044599999999998E-2</c:v>
                </c:pt>
                <c:pt idx="23098">
                  <c:v>5.5546600000000002E-2</c:v>
                </c:pt>
                <c:pt idx="23099">
                  <c:v>5.7021799999999997E-2</c:v>
                </c:pt>
                <c:pt idx="23100">
                  <c:v>5.8467900000000003E-2</c:v>
                </c:pt>
                <c:pt idx="23101">
                  <c:v>5.9882199999999997E-2</c:v>
                </c:pt>
                <c:pt idx="23102">
                  <c:v>6.1262299999999999E-2</c:v>
                </c:pt>
                <c:pt idx="23103">
                  <c:v>6.2605599999999997E-2</c:v>
                </c:pt>
                <c:pt idx="23104">
                  <c:v>6.3909599999999997E-2</c:v>
                </c:pt>
                <c:pt idx="23105">
                  <c:v>6.5171800000000002E-2</c:v>
                </c:pt>
                <c:pt idx="23106">
                  <c:v>6.6389599999999993E-2</c:v>
                </c:pt>
                <c:pt idx="23107">
                  <c:v>6.7560700000000001E-2</c:v>
                </c:pt>
                <c:pt idx="23108">
                  <c:v>6.8682499999999994E-2</c:v>
                </c:pt>
                <c:pt idx="23109">
                  <c:v>6.9752700000000001E-2</c:v>
                </c:pt>
                <c:pt idx="23110">
                  <c:v>7.0768800000000007E-2</c:v>
                </c:pt>
                <c:pt idx="23111">
                  <c:v>7.1728600000000003E-2</c:v>
                </c:pt>
                <c:pt idx="23112">
                  <c:v>7.2629600000000002E-2</c:v>
                </c:pt>
                <c:pt idx="23113">
                  <c:v>7.3469599999999996E-2</c:v>
                </c:pt>
                <c:pt idx="23114">
                  <c:v>7.4246599999999996E-2</c:v>
                </c:pt>
                <c:pt idx="23115">
                  <c:v>7.4958200000000003E-2</c:v>
                </c:pt>
                <c:pt idx="23116">
                  <c:v>7.56024E-2</c:v>
                </c:pt>
                <c:pt idx="23117">
                  <c:v>7.61772E-2</c:v>
                </c:pt>
                <c:pt idx="23118">
                  <c:v>7.6680700000000004E-2</c:v>
                </c:pt>
                <c:pt idx="23119">
                  <c:v>7.7110899999999996E-2</c:v>
                </c:pt>
                <c:pt idx="23120">
                  <c:v>7.7466199999999999E-2</c:v>
                </c:pt>
                <c:pt idx="23121">
                  <c:v>7.7744800000000003E-2</c:v>
                </c:pt>
                <c:pt idx="23122">
                  <c:v>7.7945E-2</c:v>
                </c:pt>
                <c:pt idx="23123">
                  <c:v>7.8065499999999996E-2</c:v>
                </c:pt>
                <c:pt idx="23124">
                  <c:v>7.8104599999999996E-2</c:v>
                </c:pt>
                <c:pt idx="23125">
                  <c:v>7.8061199999999997E-2</c:v>
                </c:pt>
                <c:pt idx="23126">
                  <c:v>7.7934000000000003E-2</c:v>
                </c:pt>
                <c:pt idx="23127">
                  <c:v>7.7721799999999994E-2</c:v>
                </c:pt>
                <c:pt idx="23128">
                  <c:v>7.7423800000000001E-2</c:v>
                </c:pt>
                <c:pt idx="23129">
                  <c:v>7.7038899999999993E-2</c:v>
                </c:pt>
                <c:pt idx="23130">
                  <c:v>7.6566400000000007E-2</c:v>
                </c:pt>
                <c:pt idx="23131">
                  <c:v>7.6005699999999995E-2</c:v>
                </c:pt>
                <c:pt idx="23132">
                  <c:v>7.5356199999999998E-2</c:v>
                </c:pt>
                <c:pt idx="23133">
                  <c:v>7.4617500000000003E-2</c:v>
                </c:pt>
                <c:pt idx="23134">
                  <c:v>7.3789300000000002E-2</c:v>
                </c:pt>
                <c:pt idx="23135">
                  <c:v>7.2871500000000006E-2</c:v>
                </c:pt>
                <c:pt idx="23136">
                  <c:v>7.1863999999999997E-2</c:v>
                </c:pt>
                <c:pt idx="23137">
                  <c:v>7.0766899999999994E-2</c:v>
                </c:pt>
                <c:pt idx="23138">
                  <c:v>6.9580500000000003E-2</c:v>
                </c:pt>
                <c:pt idx="23139">
                  <c:v>6.8305199999999996E-2</c:v>
                </c:pt>
                <c:pt idx="23140">
                  <c:v>6.6941399999999998E-2</c:v>
                </c:pt>
                <c:pt idx="23141">
                  <c:v>6.5489800000000001E-2</c:v>
                </c:pt>
                <c:pt idx="23142">
                  <c:v>6.3951099999999997E-2</c:v>
                </c:pt>
                <c:pt idx="23143">
                  <c:v>6.2326300000000001E-2</c:v>
                </c:pt>
                <c:pt idx="23144">
                  <c:v>6.0616499999999997E-2</c:v>
                </c:pt>
                <c:pt idx="23145">
                  <c:v>5.8822699999999999E-2</c:v>
                </c:pt>
                <c:pt idx="23146">
                  <c:v>5.6946299999999998E-2</c:v>
                </c:pt>
                <c:pt idx="23147">
                  <c:v>5.49889E-2</c:v>
                </c:pt>
                <c:pt idx="23148">
                  <c:v>5.29518E-2</c:v>
                </c:pt>
                <c:pt idx="23149">
                  <c:v>5.0836899999999997E-2</c:v>
                </c:pt>
                <c:pt idx="23150">
                  <c:v>4.8646099999999998E-2</c:v>
                </c:pt>
                <c:pt idx="23151">
                  <c:v>4.6381199999999997E-2</c:v>
                </c:pt>
                <c:pt idx="23152">
                  <c:v>4.40445E-2</c:v>
                </c:pt>
                <c:pt idx="23153">
                  <c:v>4.1638000000000001E-2</c:v>
                </c:pt>
                <c:pt idx="23154">
                  <c:v>3.9164299999999999E-2</c:v>
                </c:pt>
                <c:pt idx="23155">
                  <c:v>3.6625699999999997E-2</c:v>
                </c:pt>
                <c:pt idx="23156">
                  <c:v>3.4024800000000001E-2</c:v>
                </c:pt>
                <c:pt idx="23157">
                  <c:v>3.1364400000000001E-2</c:v>
                </c:pt>
                <c:pt idx="23158">
                  <c:v>2.8647300000000001E-2</c:v>
                </c:pt>
                <c:pt idx="23159">
                  <c:v>2.5876400000000001E-2</c:v>
                </c:pt>
                <c:pt idx="23160">
                  <c:v>2.3054600000000001E-2</c:v>
                </c:pt>
                <c:pt idx="23161">
                  <c:v>2.01853E-2</c:v>
                </c:pt>
                <c:pt idx="23162">
                  <c:v>1.7271499999999999E-2</c:v>
                </c:pt>
                <c:pt idx="23163">
                  <c:v>1.43167E-2</c:v>
                </c:pt>
                <c:pt idx="23164">
                  <c:v>1.13241E-2</c:v>
                </c:pt>
                <c:pt idx="23165" formatCode="0.00E+00">
                  <c:v>8.2973700000000001E-3</c:v>
                </c:pt>
                <c:pt idx="23166" formatCode="0.00E+00">
                  <c:v>5.2399999999999999E-3</c:v>
                </c:pt>
                <c:pt idx="23167" formatCode="0.00E+00">
                  <c:v>2.1556399999999999E-3</c:v>
                </c:pt>
                <c:pt idx="23168" formatCode="0.00E+00">
                  <c:v>-9.5198600000000004E-4</c:v>
                </c:pt>
                <c:pt idx="23169" formatCode="0.00E+00">
                  <c:v>-4.0791100000000004E-3</c:v>
                </c:pt>
                <c:pt idx="23170" formatCode="0.00E+00">
                  <c:v>-7.2218899999999999E-3</c:v>
                </c:pt>
                <c:pt idx="23171">
                  <c:v>-1.0376399999999999E-2</c:v>
                </c:pt>
                <c:pt idx="23172">
                  <c:v>-1.35388E-2</c:v>
                </c:pt>
                <c:pt idx="23173">
                  <c:v>-1.6705100000000001E-2</c:v>
                </c:pt>
                <c:pt idx="23174">
                  <c:v>-1.9871199999999999E-2</c:v>
                </c:pt>
                <c:pt idx="23175">
                  <c:v>-2.3033100000000001E-2</c:v>
                </c:pt>
                <c:pt idx="23176">
                  <c:v>-2.61867E-2</c:v>
                </c:pt>
                <c:pt idx="23177">
                  <c:v>-2.9328E-2</c:v>
                </c:pt>
                <c:pt idx="23178">
                  <c:v>-3.2452799999999997E-2</c:v>
                </c:pt>
                <c:pt idx="23179">
                  <c:v>-3.5557100000000001E-2</c:v>
                </c:pt>
                <c:pt idx="23180">
                  <c:v>-3.8636700000000003E-2</c:v>
                </c:pt>
                <c:pt idx="23181">
                  <c:v>-4.1687599999999998E-2</c:v>
                </c:pt>
                <c:pt idx="23182">
                  <c:v>-4.4705700000000001E-2</c:v>
                </c:pt>
                <c:pt idx="23183">
                  <c:v>-4.7686899999999997E-2</c:v>
                </c:pt>
                <c:pt idx="23184">
                  <c:v>-5.0627100000000001E-2</c:v>
                </c:pt>
                <c:pt idx="23185">
                  <c:v>-5.3522500000000001E-2</c:v>
                </c:pt>
                <c:pt idx="23186">
                  <c:v>-5.63689E-2</c:v>
                </c:pt>
                <c:pt idx="23187">
                  <c:v>-5.91625E-2</c:v>
                </c:pt>
                <c:pt idx="23188">
                  <c:v>-6.18994E-2</c:v>
                </c:pt>
                <c:pt idx="23189">
                  <c:v>-6.45757E-2</c:v>
                </c:pt>
                <c:pt idx="23190">
                  <c:v>-6.7187800000000006E-2</c:v>
                </c:pt>
                <c:pt idx="23191">
                  <c:v>-6.9732000000000002E-2</c:v>
                </c:pt>
                <c:pt idx="23192">
                  <c:v>-7.2204599999999994E-2</c:v>
                </c:pt>
                <c:pt idx="23193">
                  <c:v>-7.4602100000000005E-2</c:v>
                </c:pt>
                <c:pt idx="23194">
                  <c:v>-7.6921000000000003E-2</c:v>
                </c:pt>
                <c:pt idx="23195">
                  <c:v>-7.9158099999999995E-2</c:v>
                </c:pt>
                <c:pt idx="23196">
                  <c:v>-8.1309999999999993E-2</c:v>
                </c:pt>
                <c:pt idx="23197">
                  <c:v>-8.3373699999999995E-2</c:v>
                </c:pt>
                <c:pt idx="23198">
                  <c:v>-8.5346000000000005E-2</c:v>
                </c:pt>
                <c:pt idx="23199">
                  <c:v>-8.7223999999999996E-2</c:v>
                </c:pt>
                <c:pt idx="23200">
                  <c:v>-8.9004899999999998E-2</c:v>
                </c:pt>
                <c:pt idx="23201">
                  <c:v>-9.0686100000000006E-2</c:v>
                </c:pt>
                <c:pt idx="23202">
                  <c:v>-9.2264899999999997E-2</c:v>
                </c:pt>
                <c:pt idx="23203">
                  <c:v>-9.3739000000000003E-2</c:v>
                </c:pt>
                <c:pt idx="23204">
                  <c:v>-9.5105999999999996E-2</c:v>
                </c:pt>
                <c:pt idx="23205">
                  <c:v>-9.6363799999999999E-2</c:v>
                </c:pt>
                <c:pt idx="23206">
                  <c:v>-9.7510299999999994E-2</c:v>
                </c:pt>
                <c:pt idx="23207">
                  <c:v>-9.8543800000000001E-2</c:v>
                </c:pt>
                <c:pt idx="23208">
                  <c:v>-9.9462400000000006E-2</c:v>
                </c:pt>
                <c:pt idx="23209">
                  <c:v>-0.10026500000000001</c:v>
                </c:pt>
                <c:pt idx="23210">
                  <c:v>-0.100949</c:v>
                </c:pt>
                <c:pt idx="23211">
                  <c:v>-0.10151499999999999</c:v>
                </c:pt>
                <c:pt idx="23212">
                  <c:v>-0.10196</c:v>
                </c:pt>
                <c:pt idx="23213">
                  <c:v>-0.102285</c:v>
                </c:pt>
                <c:pt idx="23214">
                  <c:v>-0.10248699999999999</c:v>
                </c:pt>
                <c:pt idx="23215">
                  <c:v>-0.10256800000000001</c:v>
                </c:pt>
                <c:pt idx="23216">
                  <c:v>-0.10252500000000001</c:v>
                </c:pt>
                <c:pt idx="23217">
                  <c:v>-0.10236000000000001</c:v>
                </c:pt>
                <c:pt idx="23218">
                  <c:v>-0.102071</c:v>
                </c:pt>
                <c:pt idx="23219">
                  <c:v>-0.10166</c:v>
                </c:pt>
                <c:pt idx="23220">
                  <c:v>-0.10112599999999999</c:v>
                </c:pt>
                <c:pt idx="23221">
                  <c:v>-0.100469</c:v>
                </c:pt>
                <c:pt idx="23222">
                  <c:v>-9.9691399999999999E-2</c:v>
                </c:pt>
                <c:pt idx="23223">
                  <c:v>-9.8792500000000005E-2</c:v>
                </c:pt>
                <c:pt idx="23224">
                  <c:v>-9.7773799999999994E-2</c:v>
                </c:pt>
                <c:pt idx="23225">
                  <c:v>-9.6636299999999994E-2</c:v>
                </c:pt>
                <c:pt idx="23226">
                  <c:v>-9.5381400000000005E-2</c:v>
                </c:pt>
                <c:pt idx="23227">
                  <c:v>-9.4010499999999997E-2</c:v>
                </c:pt>
                <c:pt idx="23228">
                  <c:v>-9.2525300000000005E-2</c:v>
                </c:pt>
                <c:pt idx="23229">
                  <c:v>-9.0927499999999994E-2</c:v>
                </c:pt>
                <c:pt idx="23230">
                  <c:v>-8.9219199999999999E-2</c:v>
                </c:pt>
                <c:pt idx="23231">
                  <c:v>-8.7402300000000002E-2</c:v>
                </c:pt>
                <c:pt idx="23232">
                  <c:v>-8.5479299999999994E-2</c:v>
                </c:pt>
                <c:pt idx="23233">
                  <c:v>-8.3452499999999999E-2</c:v>
                </c:pt>
                <c:pt idx="23234">
                  <c:v>-8.1324400000000005E-2</c:v>
                </c:pt>
                <c:pt idx="23235">
                  <c:v>-7.9097899999999999E-2</c:v>
                </c:pt>
                <c:pt idx="23236">
                  <c:v>-7.6775800000000005E-2</c:v>
                </c:pt>
                <c:pt idx="23237">
                  <c:v>-7.4361099999999999E-2</c:v>
                </c:pt>
                <c:pt idx="23238">
                  <c:v>-7.1856900000000001E-2</c:v>
                </c:pt>
                <c:pt idx="23239">
                  <c:v>-6.9266499999999995E-2</c:v>
                </c:pt>
                <c:pt idx="23240">
                  <c:v>-6.6593200000000005E-2</c:v>
                </c:pt>
                <c:pt idx="23241">
                  <c:v>-6.38407E-2</c:v>
                </c:pt>
                <c:pt idx="23242">
                  <c:v>-6.1012400000000001E-2</c:v>
                </c:pt>
                <c:pt idx="23243">
                  <c:v>-5.8112200000000003E-2</c:v>
                </c:pt>
                <c:pt idx="23244">
                  <c:v>-5.5143900000000003E-2</c:v>
                </c:pt>
                <c:pt idx="23245">
                  <c:v>-5.2111400000000002E-2</c:v>
                </c:pt>
                <c:pt idx="23246">
                  <c:v>-4.9018699999999998E-2</c:v>
                </c:pt>
                <c:pt idx="23247">
                  <c:v>-4.5870000000000001E-2</c:v>
                </c:pt>
                <c:pt idx="23248">
                  <c:v>-4.2669499999999999E-2</c:v>
                </c:pt>
                <c:pt idx="23249">
                  <c:v>-3.9421400000000002E-2</c:v>
                </c:pt>
                <c:pt idx="23250">
                  <c:v>-3.6130000000000002E-2</c:v>
                </c:pt>
                <c:pt idx="23251">
                  <c:v>-3.2799799999999997E-2</c:v>
                </c:pt>
                <c:pt idx="23252">
                  <c:v>-2.9435300000000001E-2</c:v>
                </c:pt>
                <c:pt idx="23253">
                  <c:v>-2.6040799999999999E-2</c:v>
                </c:pt>
                <c:pt idx="23254">
                  <c:v>-2.2621100000000002E-2</c:v>
                </c:pt>
                <c:pt idx="23255">
                  <c:v>-1.9180599999999999E-2</c:v>
                </c:pt>
                <c:pt idx="23256">
                  <c:v>-1.5723899999999999E-2</c:v>
                </c:pt>
                <c:pt idx="23257">
                  <c:v>-1.2255800000000001E-2</c:v>
                </c:pt>
                <c:pt idx="23258" formatCode="0.00E+00">
                  <c:v>-8.7807900000000001E-3</c:v>
                </c:pt>
                <c:pt idx="23259" formatCode="0.00E+00">
                  <c:v>-5.3035900000000004E-3</c:v>
                </c:pt>
                <c:pt idx="23260" formatCode="0.00E+00">
                  <c:v>-1.82884E-3</c:v>
                </c:pt>
                <c:pt idx="23261" formatCode="0.00E+00">
                  <c:v>1.63882E-3</c:v>
                </c:pt>
                <c:pt idx="23262" formatCode="0.00E+00">
                  <c:v>5.0947500000000003E-3</c:v>
                </c:pt>
                <c:pt idx="23263" formatCode="0.00E+00">
                  <c:v>8.5343499999999996E-3</c:v>
                </c:pt>
                <c:pt idx="23264">
                  <c:v>1.1953E-2</c:v>
                </c:pt>
                <c:pt idx="23265">
                  <c:v>1.5346200000000001E-2</c:v>
                </c:pt>
                <c:pt idx="23266">
                  <c:v>1.8709400000000001E-2</c:v>
                </c:pt>
                <c:pt idx="23267">
                  <c:v>2.2038200000000001E-2</c:v>
                </c:pt>
                <c:pt idx="23268">
                  <c:v>2.5328099999999999E-2</c:v>
                </c:pt>
                <c:pt idx="23269">
                  <c:v>2.8574800000000001E-2</c:v>
                </c:pt>
                <c:pt idx="23270">
                  <c:v>3.1773999999999997E-2</c:v>
                </c:pt>
                <c:pt idx="23271">
                  <c:v>3.4921599999999997E-2</c:v>
                </c:pt>
                <c:pt idx="23272">
                  <c:v>3.8013400000000003E-2</c:v>
                </c:pt>
                <c:pt idx="23273">
                  <c:v>4.10453E-2</c:v>
                </c:pt>
                <c:pt idx="23274">
                  <c:v>4.4013400000000001E-2</c:v>
                </c:pt>
                <c:pt idx="23275">
                  <c:v>4.6913900000000001E-2</c:v>
                </c:pt>
                <c:pt idx="23276">
                  <c:v>4.9743099999999998E-2</c:v>
                </c:pt>
                <c:pt idx="23277">
                  <c:v>5.2497200000000001E-2</c:v>
                </c:pt>
                <c:pt idx="23278">
                  <c:v>5.5172899999999997E-2</c:v>
                </c:pt>
                <c:pt idx="23279">
                  <c:v>5.7766600000000001E-2</c:v>
                </c:pt>
                <c:pt idx="23280">
                  <c:v>6.0275200000000001E-2</c:v>
                </c:pt>
                <c:pt idx="23281">
                  <c:v>6.2695399999999998E-2</c:v>
                </c:pt>
                <c:pt idx="23282">
                  <c:v>6.5024399999999996E-2</c:v>
                </c:pt>
                <c:pt idx="23283">
                  <c:v>6.7259100000000002E-2</c:v>
                </c:pt>
                <c:pt idx="23284">
                  <c:v>6.9397E-2</c:v>
                </c:pt>
                <c:pt idx="23285">
                  <c:v>7.1435399999999996E-2</c:v>
                </c:pt>
                <c:pt idx="23286">
                  <c:v>7.3371800000000001E-2</c:v>
                </c:pt>
                <c:pt idx="23287">
                  <c:v>7.5204199999999999E-2</c:v>
                </c:pt>
                <c:pt idx="23288">
                  <c:v>7.6930200000000004E-2</c:v>
                </c:pt>
                <c:pt idx="23289">
                  <c:v>7.8548000000000007E-2</c:v>
                </c:pt>
                <c:pt idx="23290">
                  <c:v>8.0055899999999999E-2</c:v>
                </c:pt>
                <c:pt idx="23291">
                  <c:v>8.14521E-2</c:v>
                </c:pt>
                <c:pt idx="23292">
                  <c:v>8.2735199999999995E-2</c:v>
                </c:pt>
                <c:pt idx="23293">
                  <c:v>8.3903900000000003E-2</c:v>
                </c:pt>
                <c:pt idx="23294">
                  <c:v>8.4957199999999997E-2</c:v>
                </c:pt>
                <c:pt idx="23295">
                  <c:v>8.5894100000000001E-2</c:v>
                </c:pt>
                <c:pt idx="23296">
                  <c:v>8.6713799999999994E-2</c:v>
                </c:pt>
                <c:pt idx="23297">
                  <c:v>8.7415800000000002E-2</c:v>
                </c:pt>
                <c:pt idx="23298">
                  <c:v>8.7999599999999997E-2</c:v>
                </c:pt>
                <c:pt idx="23299">
                  <c:v>8.8465000000000002E-2</c:v>
                </c:pt>
                <c:pt idx="23300">
                  <c:v>8.8811899999999999E-2</c:v>
                </c:pt>
                <c:pt idx="23301">
                  <c:v>8.9040499999999995E-2</c:v>
                </c:pt>
                <c:pt idx="23302">
                  <c:v>8.9150999999999994E-2</c:v>
                </c:pt>
                <c:pt idx="23303">
                  <c:v>8.9143899999999998E-2</c:v>
                </c:pt>
                <c:pt idx="23304">
                  <c:v>8.9019899999999999E-2</c:v>
                </c:pt>
                <c:pt idx="23305">
                  <c:v>8.8779700000000003E-2</c:v>
                </c:pt>
                <c:pt idx="23306">
                  <c:v>8.8424299999999997E-2</c:v>
                </c:pt>
                <c:pt idx="23307">
                  <c:v>8.7954900000000003E-2</c:v>
                </c:pt>
                <c:pt idx="23308">
                  <c:v>8.7372699999999998E-2</c:v>
                </c:pt>
                <c:pt idx="23309">
                  <c:v>8.6679300000000001E-2</c:v>
                </c:pt>
                <c:pt idx="23310">
                  <c:v>8.5876300000000003E-2</c:v>
                </c:pt>
                <c:pt idx="23311">
                  <c:v>8.4965399999999996E-2</c:v>
                </c:pt>
                <c:pt idx="23312">
                  <c:v>8.3948599999999998E-2</c:v>
                </c:pt>
                <c:pt idx="23313">
                  <c:v>8.2828100000000002E-2</c:v>
                </c:pt>
                <c:pt idx="23314">
                  <c:v>8.1605899999999995E-2</c:v>
                </c:pt>
                <c:pt idx="23315">
                  <c:v>8.0284599999999998E-2</c:v>
                </c:pt>
                <c:pt idx="23316">
                  <c:v>7.8866599999999995E-2</c:v>
                </c:pt>
                <c:pt idx="23317">
                  <c:v>7.7354699999999998E-2</c:v>
                </c:pt>
                <c:pt idx="23318">
                  <c:v>7.5751499999999999E-2</c:v>
                </c:pt>
                <c:pt idx="23319">
                  <c:v>7.4059899999999998E-2</c:v>
                </c:pt>
                <c:pt idx="23320">
                  <c:v>7.2283100000000003E-2</c:v>
                </c:pt>
                <c:pt idx="23321">
                  <c:v>7.0424200000000006E-2</c:v>
                </c:pt>
                <c:pt idx="23322">
                  <c:v>6.8486400000000003E-2</c:v>
                </c:pt>
                <c:pt idx="23323">
                  <c:v>6.6473000000000004E-2</c:v>
                </c:pt>
                <c:pt idx="23324">
                  <c:v>6.43875E-2</c:v>
                </c:pt>
                <c:pt idx="23325">
                  <c:v>6.2233499999999997E-2</c:v>
                </c:pt>
                <c:pt idx="23326">
                  <c:v>6.0014600000000001E-2</c:v>
                </c:pt>
                <c:pt idx="23327">
                  <c:v>5.7734500000000001E-2</c:v>
                </c:pt>
                <c:pt idx="23328">
                  <c:v>5.5396899999999999E-2</c:v>
                </c:pt>
                <c:pt idx="23329">
                  <c:v>5.3005799999999999E-2</c:v>
                </c:pt>
                <c:pt idx="23330">
                  <c:v>5.0565100000000002E-2</c:v>
                </c:pt>
                <c:pt idx="23331">
                  <c:v>4.8078700000000002E-2</c:v>
                </c:pt>
                <c:pt idx="23332">
                  <c:v>4.5550599999999997E-2</c:v>
                </c:pt>
                <c:pt idx="23333">
                  <c:v>4.2984899999999999E-2</c:v>
                </c:pt>
                <c:pt idx="23334">
                  <c:v>4.0385699999999997E-2</c:v>
                </c:pt>
                <c:pt idx="23335">
                  <c:v>3.7757100000000002E-2</c:v>
                </c:pt>
                <c:pt idx="23336">
                  <c:v>3.5103200000000001E-2</c:v>
                </c:pt>
                <c:pt idx="23337">
                  <c:v>3.24283E-2</c:v>
                </c:pt>
                <c:pt idx="23338">
                  <c:v>2.97364E-2</c:v>
                </c:pt>
                <c:pt idx="23339">
                  <c:v>2.7031699999999999E-2</c:v>
                </c:pt>
                <c:pt idx="23340">
                  <c:v>2.43185E-2</c:v>
                </c:pt>
                <c:pt idx="23341">
                  <c:v>2.16007E-2</c:v>
                </c:pt>
                <c:pt idx="23342">
                  <c:v>1.8882699999999999E-2</c:v>
                </c:pt>
                <c:pt idx="23343">
                  <c:v>1.6168399999999999E-2</c:v>
                </c:pt>
                <c:pt idx="23344">
                  <c:v>1.3462E-2</c:v>
                </c:pt>
                <c:pt idx="23345">
                  <c:v>1.07674E-2</c:v>
                </c:pt>
                <c:pt idx="23346" formatCode="0.00E+00">
                  <c:v>8.0887600000000004E-3</c:v>
                </c:pt>
                <c:pt idx="23347" formatCode="0.00E+00">
                  <c:v>5.4298699999999998E-3</c:v>
                </c:pt>
                <c:pt idx="23348" formatCode="0.00E+00">
                  <c:v>2.79467E-3</c:v>
                </c:pt>
                <c:pt idx="23349" formatCode="0.00E+00">
                  <c:v>1.86959E-4</c:v>
                </c:pt>
                <c:pt idx="23350" formatCode="0.00E+00">
                  <c:v>-2.3895100000000001E-3</c:v>
                </c:pt>
                <c:pt idx="23351" formatCode="0.00E+00">
                  <c:v>-4.9310600000000001E-3</c:v>
                </c:pt>
                <c:pt idx="23352" formatCode="0.00E+00">
                  <c:v>-7.4341099999999999E-3</c:v>
                </c:pt>
                <c:pt idx="23353" formatCode="0.00E+00">
                  <c:v>-9.8951600000000001E-3</c:v>
                </c:pt>
                <c:pt idx="23354">
                  <c:v>-1.23108E-2</c:v>
                </c:pt>
                <c:pt idx="23355">
                  <c:v>-1.46777E-2</c:v>
                </c:pt>
                <c:pt idx="23356">
                  <c:v>-1.69926E-2</c:v>
                </c:pt>
                <c:pt idx="23357">
                  <c:v>-1.9252499999999999E-2</c:v>
                </c:pt>
                <c:pt idx="23358">
                  <c:v>-2.1454399999999998E-2</c:v>
                </c:pt>
                <c:pt idx="23359">
                  <c:v>-2.35953E-2</c:v>
                </c:pt>
                <c:pt idx="23360">
                  <c:v>-2.56726E-2</c:v>
                </c:pt>
                <c:pt idx="23361">
                  <c:v>-2.76835E-2</c:v>
                </c:pt>
                <c:pt idx="23362">
                  <c:v>-2.9625599999999998E-2</c:v>
                </c:pt>
                <c:pt idx="23363">
                  <c:v>-3.1496499999999997E-2</c:v>
                </c:pt>
                <c:pt idx="23364">
                  <c:v>-3.3293999999999997E-2</c:v>
                </c:pt>
                <c:pt idx="23365">
                  <c:v>-3.5015900000000003E-2</c:v>
                </c:pt>
                <c:pt idx="23366">
                  <c:v>-3.66603E-2</c:v>
                </c:pt>
                <c:pt idx="23367">
                  <c:v>-3.82254E-2</c:v>
                </c:pt>
                <c:pt idx="23368">
                  <c:v>-3.9709500000000002E-2</c:v>
                </c:pt>
                <c:pt idx="23369">
                  <c:v>-4.1111099999999998E-2</c:v>
                </c:pt>
                <c:pt idx="23370">
                  <c:v>-4.2428800000000003E-2</c:v>
                </c:pt>
                <c:pt idx="23371">
                  <c:v>-4.3661400000000003E-2</c:v>
                </c:pt>
                <c:pt idx="23372">
                  <c:v>-4.4807699999999999E-2</c:v>
                </c:pt>
                <c:pt idx="23373">
                  <c:v>-4.5866900000000002E-2</c:v>
                </c:pt>
                <c:pt idx="23374">
                  <c:v>-4.6838299999999999E-2</c:v>
                </c:pt>
                <c:pt idx="23375">
                  <c:v>-4.7721100000000002E-2</c:v>
                </c:pt>
                <c:pt idx="23376">
                  <c:v>-4.8515000000000003E-2</c:v>
                </c:pt>
                <c:pt idx="23377">
                  <c:v>-4.9219600000000002E-2</c:v>
                </c:pt>
                <c:pt idx="23378">
                  <c:v>-4.9834799999999999E-2</c:v>
                </c:pt>
                <c:pt idx="23379">
                  <c:v>-5.0360599999999998E-2</c:v>
                </c:pt>
                <c:pt idx="23380">
                  <c:v>-5.0797099999999998E-2</c:v>
                </c:pt>
                <c:pt idx="23381">
                  <c:v>-5.1144700000000001E-2</c:v>
                </c:pt>
                <c:pt idx="23382">
                  <c:v>-5.1403900000000002E-2</c:v>
                </c:pt>
                <c:pt idx="23383">
                  <c:v>-5.1575099999999999E-2</c:v>
                </c:pt>
                <c:pt idx="23384">
                  <c:v>-5.1659200000000002E-2</c:v>
                </c:pt>
                <c:pt idx="23385">
                  <c:v>-5.1657099999999997E-2</c:v>
                </c:pt>
                <c:pt idx="23386">
                  <c:v>-5.1569799999999999E-2</c:v>
                </c:pt>
                <c:pt idx="23387">
                  <c:v>-5.1398600000000003E-2</c:v>
                </c:pt>
                <c:pt idx="23388">
                  <c:v>-5.1144599999999998E-2</c:v>
                </c:pt>
                <c:pt idx="23389">
                  <c:v>-5.0809399999999998E-2</c:v>
                </c:pt>
                <c:pt idx="23390">
                  <c:v>-5.0394599999999998E-2</c:v>
                </c:pt>
                <c:pt idx="23391">
                  <c:v>-4.9901899999999999E-2</c:v>
                </c:pt>
                <c:pt idx="23392">
                  <c:v>-4.9333000000000002E-2</c:v>
                </c:pt>
                <c:pt idx="23393">
                  <c:v>-4.8689999999999997E-2</c:v>
                </c:pt>
                <c:pt idx="23394">
                  <c:v>-4.7974999999999997E-2</c:v>
                </c:pt>
                <c:pt idx="23395">
                  <c:v>-4.7190000000000003E-2</c:v>
                </c:pt>
                <c:pt idx="23396">
                  <c:v>-4.6337499999999997E-2</c:v>
                </c:pt>
                <c:pt idx="23397">
                  <c:v>-4.54197E-2</c:v>
                </c:pt>
                <c:pt idx="23398">
                  <c:v>-4.4439199999999998E-2</c:v>
                </c:pt>
                <c:pt idx="23399">
                  <c:v>-4.33985E-2</c:v>
                </c:pt>
                <c:pt idx="23400">
                  <c:v>-4.2300400000000002E-2</c:v>
                </c:pt>
                <c:pt idx="23401">
                  <c:v>-4.1147499999999997E-2</c:v>
                </c:pt>
                <c:pt idx="23402">
                  <c:v>-3.9942699999999998E-2</c:v>
                </c:pt>
                <c:pt idx="23403">
                  <c:v>-3.8688899999999998E-2</c:v>
                </c:pt>
                <c:pt idx="23404">
                  <c:v>-3.7388999999999999E-2</c:v>
                </c:pt>
                <c:pt idx="23405">
                  <c:v>-3.6046099999999998E-2</c:v>
                </c:pt>
                <c:pt idx="23406">
                  <c:v>-3.4663300000000001E-2</c:v>
                </c:pt>
                <c:pt idx="23407">
                  <c:v>-3.3243599999999998E-2</c:v>
                </c:pt>
                <c:pt idx="23408">
                  <c:v>-3.1790300000000001E-2</c:v>
                </c:pt>
                <c:pt idx="23409">
                  <c:v>-3.0306400000000001E-2</c:v>
                </c:pt>
                <c:pt idx="23410">
                  <c:v>-2.8795399999999999E-2</c:v>
                </c:pt>
                <c:pt idx="23411">
                  <c:v>-2.7260400000000001E-2</c:v>
                </c:pt>
                <c:pt idx="23412">
                  <c:v>-2.57047E-2</c:v>
                </c:pt>
                <c:pt idx="23413">
                  <c:v>-2.41315E-2</c:v>
                </c:pt>
                <c:pt idx="23414">
                  <c:v>-2.25443E-2</c:v>
                </c:pt>
                <c:pt idx="23415">
                  <c:v>-2.0946200000000002E-2</c:v>
                </c:pt>
                <c:pt idx="23416">
                  <c:v>-1.9340599999999999E-2</c:v>
                </c:pt>
                <c:pt idx="23417">
                  <c:v>-1.7730800000000001E-2</c:v>
                </c:pt>
                <c:pt idx="23418">
                  <c:v>-1.6119999999999999E-2</c:v>
                </c:pt>
                <c:pt idx="23419">
                  <c:v>-1.4511400000000001E-2</c:v>
                </c:pt>
                <c:pt idx="23420">
                  <c:v>-1.29082E-2</c:v>
                </c:pt>
                <c:pt idx="23421">
                  <c:v>-1.1313699999999999E-2</c:v>
                </c:pt>
                <c:pt idx="23422" formatCode="0.00E+00">
                  <c:v>-9.7309000000000007E-3</c:v>
                </c:pt>
                <c:pt idx="23423" formatCode="0.00E+00">
                  <c:v>-8.1629400000000005E-3</c:v>
                </c:pt>
                <c:pt idx="23424" formatCode="0.00E+00">
                  <c:v>-6.61284E-3</c:v>
                </c:pt>
                <c:pt idx="23425" formatCode="0.00E+00">
                  <c:v>-5.0835799999999999E-3</c:v>
                </c:pt>
                <c:pt idx="23426" formatCode="0.00E+00">
                  <c:v>-3.5780600000000001E-3</c:v>
                </c:pt>
                <c:pt idx="23427" formatCode="0.00E+00">
                  <c:v>-2.0991299999999998E-3</c:v>
                </c:pt>
                <c:pt idx="23428" formatCode="0.00E+00">
                  <c:v>-6.4954599999999998E-4</c:v>
                </c:pt>
                <c:pt idx="23429" formatCode="0.00E+00">
                  <c:v>7.6798600000000002E-4</c:v>
                </c:pt>
                <c:pt idx="23430" formatCode="0.00E+00">
                  <c:v>2.1508600000000001E-3</c:v>
                </c:pt>
                <c:pt idx="23431" formatCode="0.00E+00">
                  <c:v>3.4965600000000001E-3</c:v>
                </c:pt>
                <c:pt idx="23432" formatCode="0.00E+00">
                  <c:v>4.8026500000000003E-3</c:v>
                </c:pt>
                <c:pt idx="23433" formatCode="0.00E+00">
                  <c:v>6.0667999999999998E-3</c:v>
                </c:pt>
                <c:pt idx="23434" formatCode="0.00E+00">
                  <c:v>7.2867699999999997E-3</c:v>
                </c:pt>
                <c:pt idx="23435" formatCode="0.00E+00">
                  <c:v>8.4604299999999997E-3</c:v>
                </c:pt>
                <c:pt idx="23436" formatCode="0.00E+00">
                  <c:v>9.5857500000000005E-3</c:v>
                </c:pt>
                <c:pt idx="23437">
                  <c:v>1.06608E-2</c:v>
                </c:pt>
                <c:pt idx="23438">
                  <c:v>1.1683799999999999E-2</c:v>
                </c:pt>
                <c:pt idx="23439">
                  <c:v>1.26531E-2</c:v>
                </c:pt>
                <c:pt idx="23440">
                  <c:v>1.35671E-2</c:v>
                </c:pt>
                <c:pt idx="23441">
                  <c:v>1.4424299999999999E-2</c:v>
                </c:pt>
                <c:pt idx="23442">
                  <c:v>1.52234E-2</c:v>
                </c:pt>
                <c:pt idx="23443">
                  <c:v>1.59633E-2</c:v>
                </c:pt>
                <c:pt idx="23444">
                  <c:v>1.6642799999999999E-2</c:v>
                </c:pt>
                <c:pt idx="23445">
                  <c:v>1.7261100000000001E-2</c:v>
                </c:pt>
                <c:pt idx="23446">
                  <c:v>1.7817300000000001E-2</c:v>
                </c:pt>
                <c:pt idx="23447">
                  <c:v>1.8310699999999999E-2</c:v>
                </c:pt>
                <c:pt idx="23448">
                  <c:v>1.8740799999999998E-2</c:v>
                </c:pt>
                <c:pt idx="23449">
                  <c:v>1.9107300000000001E-2</c:v>
                </c:pt>
                <c:pt idx="23450">
                  <c:v>1.9409699999999998E-2</c:v>
                </c:pt>
                <c:pt idx="23451">
                  <c:v>1.9647999999999999E-2</c:v>
                </c:pt>
                <c:pt idx="23452">
                  <c:v>1.9822200000000002E-2</c:v>
                </c:pt>
                <c:pt idx="23453">
                  <c:v>1.99323E-2</c:v>
                </c:pt>
                <c:pt idx="23454">
                  <c:v>1.9978699999999999E-2</c:v>
                </c:pt>
                <c:pt idx="23455">
                  <c:v>1.9961699999999999E-2</c:v>
                </c:pt>
                <c:pt idx="23456">
                  <c:v>1.9881900000000001E-2</c:v>
                </c:pt>
                <c:pt idx="23457">
                  <c:v>1.9739799999999998E-2</c:v>
                </c:pt>
                <c:pt idx="23458">
                  <c:v>1.9536299999999999E-2</c:v>
                </c:pt>
                <c:pt idx="23459">
                  <c:v>1.9272299999999999E-2</c:v>
                </c:pt>
                <c:pt idx="23460">
                  <c:v>1.8948699999999999E-2</c:v>
                </c:pt>
                <c:pt idx="23461">
                  <c:v>1.8566800000000001E-2</c:v>
                </c:pt>
                <c:pt idx="23462">
                  <c:v>1.81277E-2</c:v>
                </c:pt>
                <c:pt idx="23463">
                  <c:v>1.76329E-2</c:v>
                </c:pt>
                <c:pt idx="23464">
                  <c:v>1.7083899999999999E-2</c:v>
                </c:pt>
                <c:pt idx="23465">
                  <c:v>1.6482199999999999E-2</c:v>
                </c:pt>
                <c:pt idx="23466">
                  <c:v>1.58295E-2</c:v>
                </c:pt>
                <c:pt idx="23467">
                  <c:v>1.5127699999999999E-2</c:v>
                </c:pt>
                <c:pt idx="23468">
                  <c:v>1.4378699999999999E-2</c:v>
                </c:pt>
                <c:pt idx="23469">
                  <c:v>1.35844E-2</c:v>
                </c:pt>
                <c:pt idx="23470">
                  <c:v>1.2747E-2</c:v>
                </c:pt>
                <c:pt idx="23471">
                  <c:v>1.18686E-2</c:v>
                </c:pt>
                <c:pt idx="23472">
                  <c:v>1.0951600000000001E-2</c:v>
                </c:pt>
                <c:pt idx="23473" formatCode="0.00E+00">
                  <c:v>9.9981500000000008E-3</c:v>
                </c:pt>
                <c:pt idx="23474" formatCode="0.00E+00">
                  <c:v>9.0107699999999995E-3</c:v>
                </c:pt>
                <c:pt idx="23475" formatCode="0.00E+00">
                  <c:v>7.9919199999999996E-3</c:v>
                </c:pt>
                <c:pt idx="23476" formatCode="0.00E+00">
                  <c:v>6.9441399999999997E-3</c:v>
                </c:pt>
                <c:pt idx="23477" formatCode="0.00E+00">
                  <c:v>5.87004E-3</c:v>
                </c:pt>
                <c:pt idx="23478" formatCode="0.00E+00">
                  <c:v>4.7722600000000004E-3</c:v>
                </c:pt>
                <c:pt idx="23479" formatCode="0.00E+00">
                  <c:v>3.6535000000000001E-3</c:v>
                </c:pt>
                <c:pt idx="23480" formatCode="0.00E+00">
                  <c:v>2.51652E-3</c:v>
                </c:pt>
                <c:pt idx="23481" formatCode="0.00E+00">
                  <c:v>1.3640900000000001E-3</c:v>
                </c:pt>
                <c:pt idx="23482" formatCode="0.00E+00">
                  <c:v>1.9902099999999999E-4</c:v>
                </c:pt>
                <c:pt idx="23483" formatCode="0.00E+00">
                  <c:v>-9.7584500000000003E-4</c:v>
                </c:pt>
                <c:pt idx="23484" formatCode="0.00E+00">
                  <c:v>-2.1576500000000001E-3</c:v>
                </c:pt>
                <c:pt idx="23485" formatCode="0.00E+00">
                  <c:v>-3.3435299999999999E-3</c:v>
                </c:pt>
                <c:pt idx="23486" formatCode="0.00E+00">
                  <c:v>-4.5305900000000001E-3</c:v>
                </c:pt>
                <c:pt idx="23487" formatCode="0.00E+00">
                  <c:v>-5.71595E-3</c:v>
                </c:pt>
                <c:pt idx="23488" formatCode="0.00E+00">
                  <c:v>-6.8967300000000002E-3</c:v>
                </c:pt>
                <c:pt idx="23489" formatCode="0.00E+00">
                  <c:v>-8.0700500000000005E-3</c:v>
                </c:pt>
                <c:pt idx="23490" formatCode="0.00E+00">
                  <c:v>-9.2330599999999995E-3</c:v>
                </c:pt>
                <c:pt idx="23491">
                  <c:v>-1.03829E-2</c:v>
                </c:pt>
                <c:pt idx="23492">
                  <c:v>-1.1516800000000001E-2</c:v>
                </c:pt>
                <c:pt idx="23493">
                  <c:v>-1.26319E-2</c:v>
                </c:pt>
                <c:pt idx="23494">
                  <c:v>-1.37255E-2</c:v>
                </c:pt>
                <c:pt idx="23495">
                  <c:v>-1.47948E-2</c:v>
                </c:pt>
                <c:pt idx="23496">
                  <c:v>-1.5837299999999999E-2</c:v>
                </c:pt>
                <c:pt idx="23497">
                  <c:v>-1.6850299999999999E-2</c:v>
                </c:pt>
                <c:pt idx="23498">
                  <c:v>-1.7831199999999998E-2</c:v>
                </c:pt>
                <c:pt idx="23499">
                  <c:v>-1.8777599999999998E-2</c:v>
                </c:pt>
                <c:pt idx="23500">
                  <c:v>-1.9687E-2</c:v>
                </c:pt>
                <c:pt idx="23501">
                  <c:v>-2.0557099999999998E-2</c:v>
                </c:pt>
                <c:pt idx="23502">
                  <c:v>-2.1385500000000002E-2</c:v>
                </c:pt>
                <c:pt idx="23503">
                  <c:v>-2.2170200000000001E-2</c:v>
                </c:pt>
                <c:pt idx="23504">
                  <c:v>-2.2908899999999999E-2</c:v>
                </c:pt>
                <c:pt idx="23505">
                  <c:v>-2.3599700000000001E-2</c:v>
                </c:pt>
                <c:pt idx="23506">
                  <c:v>-2.4240600000000001E-2</c:v>
                </c:pt>
                <c:pt idx="23507">
                  <c:v>-2.4829799999999999E-2</c:v>
                </c:pt>
                <c:pt idx="23508">
                  <c:v>-2.5365599999999999E-2</c:v>
                </c:pt>
                <c:pt idx="23509">
                  <c:v>-2.5846299999999999E-2</c:v>
                </c:pt>
                <c:pt idx="23510">
                  <c:v>-2.6270399999999999E-2</c:v>
                </c:pt>
                <c:pt idx="23511">
                  <c:v>-2.66365E-2</c:v>
                </c:pt>
                <c:pt idx="23512">
                  <c:v>-2.69432E-2</c:v>
                </c:pt>
                <c:pt idx="23513">
                  <c:v>-2.7189499999999998E-2</c:v>
                </c:pt>
                <c:pt idx="23514">
                  <c:v>-2.7374300000000001E-2</c:v>
                </c:pt>
                <c:pt idx="23515">
                  <c:v>-2.74966E-2</c:v>
                </c:pt>
                <c:pt idx="23516">
                  <c:v>-2.75555E-2</c:v>
                </c:pt>
                <c:pt idx="23517">
                  <c:v>-2.7550499999999999E-2</c:v>
                </c:pt>
                <c:pt idx="23518">
                  <c:v>-2.7480899999999999E-2</c:v>
                </c:pt>
                <c:pt idx="23519">
                  <c:v>-2.73463E-2</c:v>
                </c:pt>
                <c:pt idx="23520">
                  <c:v>-2.7146300000000002E-2</c:v>
                </c:pt>
                <c:pt idx="23521">
                  <c:v>-2.6880899999999999E-2</c:v>
                </c:pt>
                <c:pt idx="23522">
                  <c:v>-2.6549900000000001E-2</c:v>
                </c:pt>
                <c:pt idx="23523">
                  <c:v>-2.61535E-2</c:v>
                </c:pt>
                <c:pt idx="23524">
                  <c:v>-2.5691700000000001E-2</c:v>
                </c:pt>
                <c:pt idx="23525">
                  <c:v>-2.5165099999999999E-2</c:v>
                </c:pt>
                <c:pt idx="23526">
                  <c:v>-2.4573999999999999E-2</c:v>
                </c:pt>
                <c:pt idx="23527">
                  <c:v>-2.3918999999999999E-2</c:v>
                </c:pt>
                <c:pt idx="23528">
                  <c:v>-2.3200999999999999E-2</c:v>
                </c:pt>
                <c:pt idx="23529">
                  <c:v>-2.2420599999999999E-2</c:v>
                </c:pt>
                <c:pt idx="23530">
                  <c:v>-2.1579000000000001E-2</c:v>
                </c:pt>
                <c:pt idx="23531">
                  <c:v>-2.06772E-2</c:v>
                </c:pt>
                <c:pt idx="23532">
                  <c:v>-1.9716500000000001E-2</c:v>
                </c:pt>
                <c:pt idx="23533">
                  <c:v>-1.8698099999999999E-2</c:v>
                </c:pt>
                <c:pt idx="23534">
                  <c:v>-1.7623699999999999E-2</c:v>
                </c:pt>
                <c:pt idx="23535">
                  <c:v>-1.6494700000000001E-2</c:v>
                </c:pt>
                <c:pt idx="23536">
                  <c:v>-1.5312900000000001E-2</c:v>
                </c:pt>
                <c:pt idx="23537">
                  <c:v>-1.40801E-2</c:v>
                </c:pt>
                <c:pt idx="23538">
                  <c:v>-1.2798199999999999E-2</c:v>
                </c:pt>
                <c:pt idx="23539">
                  <c:v>-1.1469200000000001E-2</c:v>
                </c:pt>
                <c:pt idx="23540">
                  <c:v>-1.00953E-2</c:v>
                </c:pt>
                <c:pt idx="23541" formatCode="0.00E+00">
                  <c:v>-8.6787300000000008E-3</c:v>
                </c:pt>
                <c:pt idx="23542" formatCode="0.00E+00">
                  <c:v>-7.22173E-3</c:v>
                </c:pt>
                <c:pt idx="23543" formatCode="0.00E+00">
                  <c:v>-5.7267400000000001E-3</c:v>
                </c:pt>
                <c:pt idx="23544" formatCode="0.00E+00">
                  <c:v>-4.1962600000000003E-3</c:v>
                </c:pt>
                <c:pt idx="23545" formatCode="0.00E+00">
                  <c:v>-2.6328599999999999E-3</c:v>
                </c:pt>
                <c:pt idx="23546" formatCode="0.00E+00">
                  <c:v>-1.0392000000000001E-3</c:v>
                </c:pt>
                <c:pt idx="23547" formatCode="0.00E+00">
                  <c:v>5.8199900000000004E-4</c:v>
                </c:pt>
                <c:pt idx="23548" formatCode="0.00E+00">
                  <c:v>2.2279499999999998E-3</c:v>
                </c:pt>
                <c:pt idx="23549" formatCode="0.00E+00">
                  <c:v>3.8957900000000001E-3</c:v>
                </c:pt>
                <c:pt idx="23550" formatCode="0.00E+00">
                  <c:v>5.5826199999999999E-3</c:v>
                </c:pt>
                <c:pt idx="23551" formatCode="0.00E+00">
                  <c:v>7.2854699999999996E-3</c:v>
                </c:pt>
                <c:pt idx="23552" formatCode="0.00E+00">
                  <c:v>9.0013300000000001E-3</c:v>
                </c:pt>
                <c:pt idx="23553">
                  <c:v>1.07271E-2</c:v>
                </c:pt>
                <c:pt idx="23554">
                  <c:v>1.24598E-2</c:v>
                </c:pt>
                <c:pt idx="23555">
                  <c:v>1.41963E-2</c:v>
                </c:pt>
                <c:pt idx="23556">
                  <c:v>1.59334E-2</c:v>
                </c:pt>
                <c:pt idx="23557">
                  <c:v>1.76679E-2</c:v>
                </c:pt>
                <c:pt idx="23558">
                  <c:v>1.9396699999999999E-2</c:v>
                </c:pt>
                <c:pt idx="23559">
                  <c:v>2.1116599999999999E-2</c:v>
                </c:pt>
                <c:pt idx="23560">
                  <c:v>2.2824400000000002E-2</c:v>
                </c:pt>
                <c:pt idx="23561">
                  <c:v>2.4516900000000001E-2</c:v>
                </c:pt>
                <c:pt idx="23562">
                  <c:v>2.61909E-2</c:v>
                </c:pt>
                <c:pt idx="23563">
                  <c:v>2.7843400000000001E-2</c:v>
                </c:pt>
                <c:pt idx="23564">
                  <c:v>2.94711E-2</c:v>
                </c:pt>
                <c:pt idx="23565">
                  <c:v>3.1071000000000001E-2</c:v>
                </c:pt>
                <c:pt idx="23566">
                  <c:v>3.2639899999999999E-2</c:v>
                </c:pt>
                <c:pt idx="23567">
                  <c:v>3.4174799999999998E-2</c:v>
                </c:pt>
                <c:pt idx="23568">
                  <c:v>3.5672799999999998E-2</c:v>
                </c:pt>
                <c:pt idx="23569">
                  <c:v>3.7130900000000001E-2</c:v>
                </c:pt>
                <c:pt idx="23570">
                  <c:v>3.85461E-2</c:v>
                </c:pt>
                <c:pt idx="23571">
                  <c:v>3.9915699999999998E-2</c:v>
                </c:pt>
                <c:pt idx="23572">
                  <c:v>4.1236799999999997E-2</c:v>
                </c:pt>
                <c:pt idx="23573">
                  <c:v>4.2506799999999997E-2</c:v>
                </c:pt>
                <c:pt idx="23574">
                  <c:v>4.3723100000000001E-2</c:v>
                </c:pt>
                <c:pt idx="23575">
                  <c:v>4.4883100000000002E-2</c:v>
                </c:pt>
                <c:pt idx="23576">
                  <c:v>4.5984299999999999E-2</c:v>
                </c:pt>
                <c:pt idx="23577">
                  <c:v>4.7024299999999998E-2</c:v>
                </c:pt>
                <c:pt idx="23578">
                  <c:v>4.8001000000000002E-2</c:v>
                </c:pt>
                <c:pt idx="23579">
                  <c:v>4.89121E-2</c:v>
                </c:pt>
                <c:pt idx="23580">
                  <c:v>4.9755399999999998E-2</c:v>
                </c:pt>
                <c:pt idx="23581">
                  <c:v>5.0529200000000003E-2</c:v>
                </c:pt>
                <c:pt idx="23582">
                  <c:v>5.1231400000000003E-2</c:v>
                </c:pt>
                <c:pt idx="23583">
                  <c:v>5.1860400000000001E-2</c:v>
                </c:pt>
                <c:pt idx="23584">
                  <c:v>5.24144E-2</c:v>
                </c:pt>
                <c:pt idx="23585">
                  <c:v>5.2892099999999997E-2</c:v>
                </c:pt>
                <c:pt idx="23586">
                  <c:v>5.3291999999999999E-2</c:v>
                </c:pt>
                <c:pt idx="23587">
                  <c:v>5.3612800000000002E-2</c:v>
                </c:pt>
                <c:pt idx="23588">
                  <c:v>5.3853400000000003E-2</c:v>
                </c:pt>
                <c:pt idx="23589">
                  <c:v>5.4012900000000003E-2</c:v>
                </c:pt>
                <c:pt idx="23590">
                  <c:v>5.4090199999999998E-2</c:v>
                </c:pt>
                <c:pt idx="23591">
                  <c:v>5.4084800000000002E-2</c:v>
                </c:pt>
                <c:pt idx="23592">
                  <c:v>5.3996000000000002E-2</c:v>
                </c:pt>
                <c:pt idx="23593">
                  <c:v>5.3823299999999998E-2</c:v>
                </c:pt>
                <c:pt idx="23594">
                  <c:v>5.35664E-2</c:v>
                </c:pt>
                <c:pt idx="23595">
                  <c:v>5.32252E-2</c:v>
                </c:pt>
                <c:pt idx="23596">
                  <c:v>5.2799600000000002E-2</c:v>
                </c:pt>
                <c:pt idx="23597">
                  <c:v>5.2289700000000001E-2</c:v>
                </c:pt>
                <c:pt idx="23598">
                  <c:v>5.1695699999999997E-2</c:v>
                </c:pt>
                <c:pt idx="23599">
                  <c:v>5.1018099999999997E-2</c:v>
                </c:pt>
                <c:pt idx="23600">
                  <c:v>5.0257299999999998E-2</c:v>
                </c:pt>
                <c:pt idx="23601">
                  <c:v>4.9414100000000002E-2</c:v>
                </c:pt>
                <c:pt idx="23602">
                  <c:v>4.8489299999999999E-2</c:v>
                </c:pt>
                <c:pt idx="23603">
                  <c:v>4.7483699999999997E-2</c:v>
                </c:pt>
                <c:pt idx="23604">
                  <c:v>4.6398599999999998E-2</c:v>
                </c:pt>
                <c:pt idx="23605">
                  <c:v>4.5234999999999997E-2</c:v>
                </c:pt>
                <c:pt idx="23606">
                  <c:v>4.3994499999999999E-2</c:v>
                </c:pt>
                <c:pt idx="23607">
                  <c:v>4.2678399999999998E-2</c:v>
                </c:pt>
                <c:pt idx="23608">
                  <c:v>4.1288400000000003E-2</c:v>
                </c:pt>
                <c:pt idx="23609">
                  <c:v>3.9826300000000002E-2</c:v>
                </c:pt>
                <c:pt idx="23610">
                  <c:v>3.8294000000000002E-2</c:v>
                </c:pt>
                <c:pt idx="23611">
                  <c:v>3.6693400000000001E-2</c:v>
                </c:pt>
                <c:pt idx="23612">
                  <c:v>3.5026700000000001E-2</c:v>
                </c:pt>
                <c:pt idx="23613">
                  <c:v>3.3296100000000002E-2</c:v>
                </c:pt>
                <c:pt idx="23614">
                  <c:v>3.1503999999999997E-2</c:v>
                </c:pt>
                <c:pt idx="23615">
                  <c:v>2.96528E-2</c:v>
                </c:pt>
                <c:pt idx="23616">
                  <c:v>2.7745200000000001E-2</c:v>
                </c:pt>
                <c:pt idx="23617">
                  <c:v>2.5783799999999999E-2</c:v>
                </c:pt>
                <c:pt idx="23618">
                  <c:v>2.3771299999999999E-2</c:v>
                </c:pt>
                <c:pt idx="23619">
                  <c:v>2.1710799999999999E-2</c:v>
                </c:pt>
                <c:pt idx="23620">
                  <c:v>1.9605000000000001E-2</c:v>
                </c:pt>
                <c:pt idx="23621">
                  <c:v>1.74571E-2</c:v>
                </c:pt>
                <c:pt idx="23622">
                  <c:v>1.52701E-2</c:v>
                </c:pt>
                <c:pt idx="23623">
                  <c:v>1.3047400000000001E-2</c:v>
                </c:pt>
                <c:pt idx="23624">
                  <c:v>1.0792100000000001E-2</c:v>
                </c:pt>
                <c:pt idx="23625" formatCode="0.00E+00">
                  <c:v>8.5075499999999991E-3</c:v>
                </c:pt>
                <c:pt idx="23626" formatCode="0.00E+00">
                  <c:v>6.1971999999999999E-3</c:v>
                </c:pt>
                <c:pt idx="23627" formatCode="0.00E+00">
                  <c:v>3.8644600000000001E-3</c:v>
                </c:pt>
                <c:pt idx="23628" formatCode="0.00E+00">
                  <c:v>1.5128299999999999E-3</c:v>
                </c:pt>
                <c:pt idx="23629" formatCode="0.00E+00">
                  <c:v>-8.5415399999999998E-4</c:v>
                </c:pt>
                <c:pt idx="23630" formatCode="0.00E+00">
                  <c:v>-3.2329199999999998E-3</c:v>
                </c:pt>
                <c:pt idx="23631" formatCode="0.00E+00">
                  <c:v>-5.61986E-3</c:v>
                </c:pt>
                <c:pt idx="23632" formatCode="0.00E+00">
                  <c:v>-8.0113500000000004E-3</c:v>
                </c:pt>
                <c:pt idx="23633">
                  <c:v>-1.04037E-2</c:v>
                </c:pt>
                <c:pt idx="23634">
                  <c:v>-1.27934E-2</c:v>
                </c:pt>
                <c:pt idx="23635">
                  <c:v>-1.51766E-2</c:v>
                </c:pt>
                <c:pt idx="23636">
                  <c:v>-1.7549700000000001E-2</c:v>
                </c:pt>
                <c:pt idx="23637">
                  <c:v>-1.9909E-2</c:v>
                </c:pt>
                <c:pt idx="23638">
                  <c:v>-2.2251E-2</c:v>
                </c:pt>
                <c:pt idx="23639">
                  <c:v>-2.4571900000000001E-2</c:v>
                </c:pt>
                <c:pt idx="23640">
                  <c:v>-2.6868099999999999E-2</c:v>
                </c:pt>
                <c:pt idx="23641">
                  <c:v>-2.9136100000000002E-2</c:v>
                </c:pt>
                <c:pt idx="23642">
                  <c:v>-3.1372299999999999E-2</c:v>
                </c:pt>
                <c:pt idx="23643">
                  <c:v>-3.3573100000000002E-2</c:v>
                </c:pt>
                <c:pt idx="23644">
                  <c:v>-3.5735200000000002E-2</c:v>
                </c:pt>
                <c:pt idx="23645">
                  <c:v>-3.7855199999999999E-2</c:v>
                </c:pt>
                <c:pt idx="23646">
                  <c:v>-3.9929600000000003E-2</c:v>
                </c:pt>
                <c:pt idx="23647">
                  <c:v>-4.1955100000000002E-2</c:v>
                </c:pt>
                <c:pt idx="23648">
                  <c:v>-4.3928599999999998E-2</c:v>
                </c:pt>
                <c:pt idx="23649">
                  <c:v>-4.5846900000000003E-2</c:v>
                </c:pt>
                <c:pt idx="23650">
                  <c:v>-4.7706999999999999E-2</c:v>
                </c:pt>
                <c:pt idx="23651">
                  <c:v>-4.9505800000000003E-2</c:v>
                </c:pt>
                <c:pt idx="23652">
                  <c:v>-5.1240399999999998E-2</c:v>
                </c:pt>
                <c:pt idx="23653">
                  <c:v>-5.29081E-2</c:v>
                </c:pt>
                <c:pt idx="23654">
                  <c:v>-5.4506100000000002E-2</c:v>
                </c:pt>
                <c:pt idx="23655">
                  <c:v>-5.6031900000000003E-2</c:v>
                </c:pt>
                <c:pt idx="23656">
                  <c:v>-5.7482999999999999E-2</c:v>
                </c:pt>
                <c:pt idx="23657">
                  <c:v>-5.8856899999999997E-2</c:v>
                </c:pt>
                <c:pt idx="23658">
                  <c:v>-6.0151400000000001E-2</c:v>
                </c:pt>
                <c:pt idx="23659">
                  <c:v>-6.13644E-2</c:v>
                </c:pt>
                <c:pt idx="23660">
                  <c:v>-6.2493899999999998E-2</c:v>
                </c:pt>
                <c:pt idx="23661">
                  <c:v>-6.3537899999999994E-2</c:v>
                </c:pt>
                <c:pt idx="23662">
                  <c:v>-6.4494599999999999E-2</c:v>
                </c:pt>
                <c:pt idx="23663">
                  <c:v>-6.5362500000000004E-2</c:v>
                </c:pt>
                <c:pt idx="23664">
                  <c:v>-6.6140099999999993E-2</c:v>
                </c:pt>
                <c:pt idx="23665">
                  <c:v>-6.6825899999999994E-2</c:v>
                </c:pt>
                <c:pt idx="23666">
                  <c:v>-6.7418800000000001E-2</c:v>
                </c:pt>
                <c:pt idx="23667">
                  <c:v>-6.7917599999999995E-2</c:v>
                </c:pt>
                <c:pt idx="23668">
                  <c:v>-6.8321599999999996E-2</c:v>
                </c:pt>
                <c:pt idx="23669">
                  <c:v>-6.8629700000000002E-2</c:v>
                </c:pt>
                <c:pt idx="23670">
                  <c:v>-6.88415E-2</c:v>
                </c:pt>
                <c:pt idx="23671">
                  <c:v>-6.8956400000000001E-2</c:v>
                </c:pt>
                <c:pt idx="23672">
                  <c:v>-6.8974099999999997E-2</c:v>
                </c:pt>
                <c:pt idx="23673">
                  <c:v>-6.8894399999999995E-2</c:v>
                </c:pt>
                <c:pt idx="23674">
                  <c:v>-6.8717100000000003E-2</c:v>
                </c:pt>
                <c:pt idx="23675">
                  <c:v>-6.8442600000000006E-2</c:v>
                </c:pt>
                <c:pt idx="23676">
                  <c:v>-6.8070900000000004E-2</c:v>
                </c:pt>
                <c:pt idx="23677">
                  <c:v>-6.7602499999999996E-2</c:v>
                </c:pt>
                <c:pt idx="23678">
                  <c:v>-6.7038E-2</c:v>
                </c:pt>
                <c:pt idx="23679">
                  <c:v>-6.6378000000000006E-2</c:v>
                </c:pt>
                <c:pt idx="23680">
                  <c:v>-6.5623399999999998E-2</c:v>
                </c:pt>
                <c:pt idx="23681">
                  <c:v>-6.4775200000000005E-2</c:v>
                </c:pt>
                <c:pt idx="23682">
                  <c:v>-6.3834600000000005E-2</c:v>
                </c:pt>
                <c:pt idx="23683">
                  <c:v>-6.2802700000000003E-2</c:v>
                </c:pt>
                <c:pt idx="23684">
                  <c:v>-6.1681199999999999E-2</c:v>
                </c:pt>
                <c:pt idx="23685">
                  <c:v>-6.0471400000000002E-2</c:v>
                </c:pt>
                <c:pt idx="23686">
                  <c:v>-5.9175100000000001E-2</c:v>
                </c:pt>
                <c:pt idx="23687">
                  <c:v>-5.7794199999999997E-2</c:v>
                </c:pt>
                <c:pt idx="23688">
                  <c:v>-5.6330499999999999E-2</c:v>
                </c:pt>
                <c:pt idx="23689">
                  <c:v>-5.4786300000000003E-2</c:v>
                </c:pt>
                <c:pt idx="23690">
                  <c:v>-5.3163599999999998E-2</c:v>
                </c:pt>
                <c:pt idx="23691">
                  <c:v>-5.1464900000000001E-2</c:v>
                </c:pt>
                <c:pt idx="23692">
                  <c:v>-4.9692600000000003E-2</c:v>
                </c:pt>
                <c:pt idx="23693">
                  <c:v>-4.7849200000000001E-2</c:v>
                </c:pt>
                <c:pt idx="23694">
                  <c:v>-4.5937499999999999E-2</c:v>
                </c:pt>
                <c:pt idx="23695">
                  <c:v>-4.3960100000000002E-2</c:v>
                </c:pt>
                <c:pt idx="23696">
                  <c:v>-4.1919999999999999E-2</c:v>
                </c:pt>
                <c:pt idx="23697">
                  <c:v>-3.98202E-2</c:v>
                </c:pt>
                <c:pt idx="23698">
                  <c:v>-3.7663700000000001E-2</c:v>
                </c:pt>
                <c:pt idx="23699">
                  <c:v>-3.5453600000000002E-2</c:v>
                </c:pt>
                <c:pt idx="23700">
                  <c:v>-3.3193300000000002E-2</c:v>
                </c:pt>
                <c:pt idx="23701">
                  <c:v>-3.0886E-2</c:v>
                </c:pt>
                <c:pt idx="23702">
                  <c:v>-2.8535000000000001E-2</c:v>
                </c:pt>
                <c:pt idx="23703">
                  <c:v>-2.6143900000000001E-2</c:v>
                </c:pt>
                <c:pt idx="23704">
                  <c:v>-2.37161E-2</c:v>
                </c:pt>
                <c:pt idx="23705">
                  <c:v>-2.1255099999999999E-2</c:v>
                </c:pt>
                <c:pt idx="23706">
                  <c:v>-1.8764699999999999E-2</c:v>
                </c:pt>
                <c:pt idx="23707">
                  <c:v>-1.62484E-2</c:v>
                </c:pt>
                <c:pt idx="23708">
                  <c:v>-1.371E-2</c:v>
                </c:pt>
                <c:pt idx="23709">
                  <c:v>-1.1153100000000001E-2</c:v>
                </c:pt>
                <c:pt idx="23710" formatCode="0.00E+00">
                  <c:v>-8.5814499999999991E-3</c:v>
                </c:pt>
                <c:pt idx="23711" formatCode="0.00E+00">
                  <c:v>-5.9988899999999998E-3</c:v>
                </c:pt>
                <c:pt idx="23712" formatCode="0.00E+00">
                  <c:v>-3.4091600000000001E-3</c:v>
                </c:pt>
                <c:pt idx="23713" formatCode="0.00E+00">
                  <c:v>-8.1604500000000005E-4</c:v>
                </c:pt>
                <c:pt idx="23714" formatCode="0.00E+00">
                  <c:v>1.77666E-3</c:v>
                </c:pt>
                <c:pt idx="23715" formatCode="0.00E+00">
                  <c:v>4.3651799999999998E-3</c:v>
                </c:pt>
                <c:pt idx="23716" formatCode="0.00E+00">
                  <c:v>6.9457499999999997E-3</c:v>
                </c:pt>
                <c:pt idx="23717" formatCode="0.00E+00">
                  <c:v>9.5145899999999999E-3</c:v>
                </c:pt>
                <c:pt idx="23718">
                  <c:v>1.2068000000000001E-2</c:v>
                </c:pt>
                <c:pt idx="23719">
                  <c:v>1.4602199999999999E-2</c:v>
                </c:pt>
                <c:pt idx="23720">
                  <c:v>1.71136E-2</c:v>
                </c:pt>
                <c:pt idx="23721">
                  <c:v>1.9598600000000001E-2</c:v>
                </c:pt>
                <c:pt idx="23722">
                  <c:v>2.2053400000000001E-2</c:v>
                </c:pt>
                <c:pt idx="23723">
                  <c:v>2.4474699999999999E-2</c:v>
                </c:pt>
                <c:pt idx="23724">
                  <c:v>2.6858900000000002E-2</c:v>
                </c:pt>
                <c:pt idx="23725">
                  <c:v>2.9202599999999999E-2</c:v>
                </c:pt>
                <c:pt idx="23726">
                  <c:v>3.15024E-2</c:v>
                </c:pt>
                <c:pt idx="23727">
                  <c:v>3.3755100000000003E-2</c:v>
                </c:pt>
                <c:pt idx="23728">
                  <c:v>3.59574E-2</c:v>
                </c:pt>
                <c:pt idx="23729">
                  <c:v>3.81062E-2</c:v>
                </c:pt>
                <c:pt idx="23730">
                  <c:v>4.0198499999999998E-2</c:v>
                </c:pt>
                <c:pt idx="23731">
                  <c:v>4.2231299999999999E-2</c:v>
                </c:pt>
                <c:pt idx="23732">
                  <c:v>4.4201699999999997E-2</c:v>
                </c:pt>
                <c:pt idx="23733">
                  <c:v>4.6107099999999998E-2</c:v>
                </c:pt>
                <c:pt idx="23734">
                  <c:v>4.79447E-2</c:v>
                </c:pt>
                <c:pt idx="23735">
                  <c:v>4.9711999999999999E-2</c:v>
                </c:pt>
                <c:pt idx="23736">
                  <c:v>5.1406599999999997E-2</c:v>
                </c:pt>
                <c:pt idx="23737">
                  <c:v>5.30261E-2</c:v>
                </c:pt>
                <c:pt idx="23738">
                  <c:v>5.4568400000000003E-2</c:v>
                </c:pt>
                <c:pt idx="23739">
                  <c:v>5.6031400000000002E-2</c:v>
                </c:pt>
                <c:pt idx="23740">
                  <c:v>5.7412999999999999E-2</c:v>
                </c:pt>
                <c:pt idx="23741">
                  <c:v>5.8711600000000003E-2</c:v>
                </c:pt>
                <c:pt idx="23742">
                  <c:v>5.9925300000000001E-2</c:v>
                </c:pt>
                <c:pt idx="23743">
                  <c:v>6.1052599999999999E-2</c:v>
                </c:pt>
                <c:pt idx="23744">
                  <c:v>6.2092099999999997E-2</c:v>
                </c:pt>
                <c:pt idx="23745">
                  <c:v>6.3042500000000001E-2</c:v>
                </c:pt>
                <c:pt idx="23746">
                  <c:v>6.3902700000000007E-2</c:v>
                </c:pt>
                <c:pt idx="23747">
                  <c:v>6.4671500000000007E-2</c:v>
                </c:pt>
                <c:pt idx="23748">
                  <c:v>6.5348100000000006E-2</c:v>
                </c:pt>
                <c:pt idx="23749">
                  <c:v>6.5931900000000002E-2</c:v>
                </c:pt>
                <c:pt idx="23750">
                  <c:v>6.6422099999999998E-2</c:v>
                </c:pt>
                <c:pt idx="23751">
                  <c:v>6.6818299999999997E-2</c:v>
                </c:pt>
                <c:pt idx="23752">
                  <c:v>6.7120299999999994E-2</c:v>
                </c:pt>
                <c:pt idx="23753">
                  <c:v>6.7327799999999993E-2</c:v>
                </c:pt>
                <c:pt idx="23754">
                  <c:v>6.7440899999999998E-2</c:v>
                </c:pt>
                <c:pt idx="23755">
                  <c:v>6.7459599999999995E-2</c:v>
                </c:pt>
                <c:pt idx="23756">
                  <c:v>6.7384200000000005E-2</c:v>
                </c:pt>
                <c:pt idx="23757">
                  <c:v>6.72151E-2</c:v>
                </c:pt>
                <c:pt idx="23758">
                  <c:v>6.6952800000000007E-2</c:v>
                </c:pt>
                <c:pt idx="23759">
                  <c:v>6.6598099999999993E-2</c:v>
                </c:pt>
                <c:pt idx="23760">
                  <c:v>6.6151799999999997E-2</c:v>
                </c:pt>
                <c:pt idx="23761">
                  <c:v>6.5614699999999998E-2</c:v>
                </c:pt>
                <c:pt idx="23762">
                  <c:v>6.4988000000000004E-2</c:v>
                </c:pt>
                <c:pt idx="23763">
                  <c:v>6.4272899999999994E-2</c:v>
                </c:pt>
                <c:pt idx="23764">
                  <c:v>6.3470799999999994E-2</c:v>
                </c:pt>
                <c:pt idx="23765">
                  <c:v>6.2583100000000003E-2</c:v>
                </c:pt>
                <c:pt idx="23766">
                  <c:v>6.1611399999999997E-2</c:v>
                </c:pt>
                <c:pt idx="23767">
                  <c:v>6.05575E-2</c:v>
                </c:pt>
                <c:pt idx="23768">
                  <c:v>5.94231E-2</c:v>
                </c:pt>
                <c:pt idx="23769">
                  <c:v>5.82103E-2</c:v>
                </c:pt>
                <c:pt idx="23770">
                  <c:v>5.6920999999999999E-2</c:v>
                </c:pt>
                <c:pt idx="23771">
                  <c:v>5.5557500000000003E-2</c:v>
                </c:pt>
                <c:pt idx="23772">
                  <c:v>5.4122099999999999E-2</c:v>
                </c:pt>
                <c:pt idx="23773">
                  <c:v>5.26171E-2</c:v>
                </c:pt>
                <c:pt idx="23774">
                  <c:v>5.1044899999999997E-2</c:v>
                </c:pt>
                <c:pt idx="23775">
                  <c:v>4.9408199999999999E-2</c:v>
                </c:pt>
                <c:pt idx="23776">
                  <c:v>4.7709599999999998E-2</c:v>
                </c:pt>
                <c:pt idx="23777">
                  <c:v>4.5951699999999998E-2</c:v>
                </c:pt>
                <c:pt idx="23778">
                  <c:v>4.4137599999999999E-2</c:v>
                </c:pt>
                <c:pt idx="23779">
                  <c:v>4.2269899999999999E-2</c:v>
                </c:pt>
                <c:pt idx="23780">
                  <c:v>4.0351699999999997E-2</c:v>
                </c:pt>
                <c:pt idx="23781">
                  <c:v>3.8385900000000001E-2</c:v>
                </c:pt>
                <c:pt idx="23782">
                  <c:v>3.6375699999999997E-2</c:v>
                </c:pt>
                <c:pt idx="23783">
                  <c:v>3.4324199999999999E-2</c:v>
                </c:pt>
                <c:pt idx="23784">
                  <c:v>3.2234499999999999E-2</c:v>
                </c:pt>
                <c:pt idx="23785">
                  <c:v>3.0109899999999998E-2</c:v>
                </c:pt>
                <c:pt idx="23786">
                  <c:v>2.7953599999999999E-2</c:v>
                </c:pt>
                <c:pt idx="23787">
                  <c:v>2.5768900000000001E-2</c:v>
                </c:pt>
                <c:pt idx="23788">
                  <c:v>2.3559099999999999E-2</c:v>
                </c:pt>
                <c:pt idx="23789">
                  <c:v>2.1327599999999999E-2</c:v>
                </c:pt>
                <c:pt idx="23790">
                  <c:v>1.90777E-2</c:v>
                </c:pt>
                <c:pt idx="23791">
                  <c:v>1.6812799999999999E-2</c:v>
                </c:pt>
                <c:pt idx="23792">
                  <c:v>1.45363E-2</c:v>
                </c:pt>
                <c:pt idx="23793">
                  <c:v>1.2251400000000001E-2</c:v>
                </c:pt>
                <c:pt idx="23794" formatCode="0.00E+00">
                  <c:v>9.9616900000000005E-3</c:v>
                </c:pt>
                <c:pt idx="23795" formatCode="0.00E+00">
                  <c:v>7.6704099999999999E-3</c:v>
                </c:pt>
                <c:pt idx="23796" formatCode="0.00E+00">
                  <c:v>5.38091E-3</c:v>
                </c:pt>
                <c:pt idx="23797" formatCode="0.00E+00">
                  <c:v>3.0965400000000001E-3</c:v>
                </c:pt>
                <c:pt idx="23798" formatCode="0.00E+00">
                  <c:v>8.2058100000000002E-4</c:v>
                </c:pt>
                <c:pt idx="23799" formatCode="0.00E+00">
                  <c:v>-1.4437E-3</c:v>
                </c:pt>
                <c:pt idx="23800" formatCode="0.00E+00">
                  <c:v>-3.6930600000000002E-3</c:v>
                </c:pt>
                <c:pt idx="23801" formatCode="0.00E+00">
                  <c:v>-5.9243300000000002E-3</c:v>
                </c:pt>
                <c:pt idx="23802" formatCode="0.00E+00">
                  <c:v>-8.1343400000000003E-3</c:v>
                </c:pt>
                <c:pt idx="23803">
                  <c:v>-1.0319999999999999E-2</c:v>
                </c:pt>
                <c:pt idx="23804">
                  <c:v>-1.2478299999999999E-2</c:v>
                </c:pt>
                <c:pt idx="23805">
                  <c:v>-1.46062E-2</c:v>
                </c:pt>
                <c:pt idx="23806">
                  <c:v>-1.6700900000000001E-2</c:v>
                </c:pt>
                <c:pt idx="23807">
                  <c:v>-1.8759399999999999E-2</c:v>
                </c:pt>
                <c:pt idx="23808">
                  <c:v>-2.0778899999999999E-2</c:v>
                </c:pt>
                <c:pt idx="23809">
                  <c:v>-2.27569E-2</c:v>
                </c:pt>
                <c:pt idx="23810">
                  <c:v>-2.46906E-2</c:v>
                </c:pt>
                <c:pt idx="23811">
                  <c:v>-2.65776E-2</c:v>
                </c:pt>
                <c:pt idx="23812">
                  <c:v>-2.8415300000000001E-2</c:v>
                </c:pt>
                <c:pt idx="23813">
                  <c:v>-3.0201499999999999E-2</c:v>
                </c:pt>
                <c:pt idx="23814">
                  <c:v>-3.1933700000000002E-2</c:v>
                </c:pt>
                <c:pt idx="23815">
                  <c:v>-3.3610000000000001E-2</c:v>
                </c:pt>
                <c:pt idx="23816">
                  <c:v>-3.5228099999999998E-2</c:v>
                </c:pt>
                <c:pt idx="23817">
                  <c:v>-3.6786199999999998E-2</c:v>
                </c:pt>
                <c:pt idx="23818">
                  <c:v>-3.8282299999999998E-2</c:v>
                </c:pt>
                <c:pt idx="23819">
                  <c:v>-3.9714800000000001E-2</c:v>
                </c:pt>
                <c:pt idx="23820">
                  <c:v>-4.1081800000000002E-2</c:v>
                </c:pt>
                <c:pt idx="23821">
                  <c:v>-4.2382099999999999E-2</c:v>
                </c:pt>
                <c:pt idx="23822">
                  <c:v>-4.3614E-2</c:v>
                </c:pt>
                <c:pt idx="23823">
                  <c:v>-4.4776299999999998E-2</c:v>
                </c:pt>
                <c:pt idx="23824">
                  <c:v>-4.58678E-2</c:v>
                </c:pt>
                <c:pt idx="23825">
                  <c:v>-4.6887400000000003E-2</c:v>
                </c:pt>
                <c:pt idx="23826">
                  <c:v>-4.7834099999999997E-2</c:v>
                </c:pt>
                <c:pt idx="23827">
                  <c:v>-4.8707199999999999E-2</c:v>
                </c:pt>
                <c:pt idx="23828">
                  <c:v>-4.9505899999999999E-2</c:v>
                </c:pt>
                <c:pt idx="23829">
                  <c:v>-5.0229599999999999E-2</c:v>
                </c:pt>
                <c:pt idx="23830">
                  <c:v>-5.0877800000000001E-2</c:v>
                </c:pt>
                <c:pt idx="23831">
                  <c:v>-5.1450099999999999E-2</c:v>
                </c:pt>
                <c:pt idx="23832">
                  <c:v>-5.1946399999999997E-2</c:v>
                </c:pt>
                <c:pt idx="23833">
                  <c:v>-5.2366500000000003E-2</c:v>
                </c:pt>
                <c:pt idx="23834">
                  <c:v>-5.2710300000000002E-2</c:v>
                </c:pt>
                <c:pt idx="23835">
                  <c:v>-5.29781E-2</c:v>
                </c:pt>
                <c:pt idx="23836">
                  <c:v>-5.3170000000000002E-2</c:v>
                </c:pt>
                <c:pt idx="23837">
                  <c:v>-5.3286399999999998E-2</c:v>
                </c:pt>
                <c:pt idx="23838">
                  <c:v>-5.3327699999999999E-2</c:v>
                </c:pt>
                <c:pt idx="23839">
                  <c:v>-5.3294599999999998E-2</c:v>
                </c:pt>
                <c:pt idx="23840">
                  <c:v>-5.3187600000000002E-2</c:v>
                </c:pt>
                <c:pt idx="23841">
                  <c:v>-5.3007699999999998E-2</c:v>
                </c:pt>
                <c:pt idx="23842">
                  <c:v>-5.27556E-2</c:v>
                </c:pt>
                <c:pt idx="23843">
                  <c:v>-5.24325E-2</c:v>
                </c:pt>
                <c:pt idx="23844">
                  <c:v>-5.2039299999999997E-2</c:v>
                </c:pt>
                <c:pt idx="23845">
                  <c:v>-5.1577400000000002E-2</c:v>
                </c:pt>
                <c:pt idx="23846">
                  <c:v>-5.1048000000000003E-2</c:v>
                </c:pt>
                <c:pt idx="23847">
                  <c:v>-5.04526E-2</c:v>
                </c:pt>
                <c:pt idx="23848">
                  <c:v>-4.9792500000000003E-2</c:v>
                </c:pt>
                <c:pt idx="23849">
                  <c:v>-4.9069399999999999E-2</c:v>
                </c:pt>
                <c:pt idx="23850">
                  <c:v>-4.8285000000000002E-2</c:v>
                </c:pt>
                <c:pt idx="23851">
                  <c:v>-4.7440999999999997E-2</c:v>
                </c:pt>
                <c:pt idx="23852">
                  <c:v>-4.6539200000000003E-2</c:v>
                </c:pt>
                <c:pt idx="23853">
                  <c:v>-4.5581499999999997E-2</c:v>
                </c:pt>
                <c:pt idx="23854">
                  <c:v>-4.45698E-2</c:v>
                </c:pt>
                <c:pt idx="23855">
                  <c:v>-4.3506299999999998E-2</c:v>
                </c:pt>
                <c:pt idx="23856">
                  <c:v>-4.2393E-2</c:v>
                </c:pt>
                <c:pt idx="23857">
                  <c:v>-4.1231999999999998E-2</c:v>
                </c:pt>
                <c:pt idx="23858">
                  <c:v>-4.0025600000000001E-2</c:v>
                </c:pt>
                <c:pt idx="23859">
                  <c:v>-3.8776100000000001E-2</c:v>
                </c:pt>
                <c:pt idx="23860">
                  <c:v>-3.7485699999999997E-2</c:v>
                </c:pt>
                <c:pt idx="23861">
                  <c:v>-3.61567E-2</c:v>
                </c:pt>
                <c:pt idx="23862">
                  <c:v>-3.4791599999999999E-2</c:v>
                </c:pt>
                <c:pt idx="23863">
                  <c:v>-3.3392900000000003E-2</c:v>
                </c:pt>
                <c:pt idx="23864">
                  <c:v>-3.19628E-2</c:v>
                </c:pt>
                <c:pt idx="23865">
                  <c:v>-3.0504E-2</c:v>
                </c:pt>
                <c:pt idx="23866">
                  <c:v>-2.90189E-2</c:v>
                </c:pt>
                <c:pt idx="23867">
                  <c:v>-2.751E-2</c:v>
                </c:pt>
                <c:pt idx="23868">
                  <c:v>-2.59799E-2</c:v>
                </c:pt>
                <c:pt idx="23869">
                  <c:v>-2.4431100000000001E-2</c:v>
                </c:pt>
                <c:pt idx="23870">
                  <c:v>-2.28661E-2</c:v>
                </c:pt>
                <c:pt idx="23871">
                  <c:v>-2.1287500000000001E-2</c:v>
                </c:pt>
                <c:pt idx="23872">
                  <c:v>-1.9697699999999999E-2</c:v>
                </c:pt>
                <c:pt idx="23873">
                  <c:v>-1.8099400000000002E-2</c:v>
                </c:pt>
                <c:pt idx="23874">
                  <c:v>-1.6494999999999999E-2</c:v>
                </c:pt>
                <c:pt idx="23875">
                  <c:v>-1.48871E-2</c:v>
                </c:pt>
                <c:pt idx="23876">
                  <c:v>-1.3278E-2</c:v>
                </c:pt>
                <c:pt idx="23877">
                  <c:v>-1.16702E-2</c:v>
                </c:pt>
                <c:pt idx="23878">
                  <c:v>-1.00663E-2</c:v>
                </c:pt>
                <c:pt idx="23879" formatCode="0.00E+00">
                  <c:v>-8.4684300000000007E-3</c:v>
                </c:pt>
                <c:pt idx="23880" formatCode="0.00E+00">
                  <c:v>-6.8790800000000001E-3</c:v>
                </c:pt>
                <c:pt idx="23881" formatCode="0.00E+00">
                  <c:v>-5.3005200000000004E-3</c:v>
                </c:pt>
                <c:pt idx="23882" formatCode="0.00E+00">
                  <c:v>-3.7350199999999999E-3</c:v>
                </c:pt>
                <c:pt idx="23883" formatCode="0.00E+00">
                  <c:v>-2.1847899999999998E-3</c:v>
                </c:pt>
                <c:pt idx="23884" formatCode="0.00E+00">
                  <c:v>-6.5198700000000003E-4</c:v>
                </c:pt>
                <c:pt idx="23885" formatCode="0.00E+00">
                  <c:v>8.6126499999999995E-4</c:v>
                </c:pt>
                <c:pt idx="23886" formatCode="0.00E+00">
                  <c:v>2.3529200000000001E-3</c:v>
                </c:pt>
                <c:pt idx="23887" formatCode="0.00E+00">
                  <c:v>3.8209799999999999E-3</c:v>
                </c:pt>
                <c:pt idx="23888" formatCode="0.00E+00">
                  <c:v>5.2635099999999999E-3</c:v>
                </c:pt>
                <c:pt idx="23889" formatCode="0.00E+00">
                  <c:v>6.6786500000000004E-3</c:v>
                </c:pt>
                <c:pt idx="23890" formatCode="0.00E+00">
                  <c:v>8.0646099999999998E-3</c:v>
                </c:pt>
                <c:pt idx="23891" formatCode="0.00E+00">
                  <c:v>9.41964E-3</c:v>
                </c:pt>
                <c:pt idx="23892">
                  <c:v>1.0742099999999999E-2</c:v>
                </c:pt>
                <c:pt idx="23893">
                  <c:v>1.20304E-2</c:v>
                </c:pt>
                <c:pt idx="23894">
                  <c:v>1.3283100000000001E-2</c:v>
                </c:pt>
                <c:pt idx="23895">
                  <c:v>1.44987E-2</c:v>
                </c:pt>
                <c:pt idx="23896">
                  <c:v>1.56758E-2</c:v>
                </c:pt>
                <c:pt idx="23897">
                  <c:v>1.68133E-2</c:v>
                </c:pt>
                <c:pt idx="23898">
                  <c:v>1.79098E-2</c:v>
                </c:pt>
                <c:pt idx="23899">
                  <c:v>1.8964499999999999E-2</c:v>
                </c:pt>
                <c:pt idx="23900">
                  <c:v>1.99761E-2</c:v>
                </c:pt>
                <c:pt idx="23901">
                  <c:v>2.0943900000000001E-2</c:v>
                </c:pt>
                <c:pt idx="23902">
                  <c:v>2.1866900000000002E-2</c:v>
                </c:pt>
                <c:pt idx="23903">
                  <c:v>2.2744400000000001E-2</c:v>
                </c:pt>
                <c:pt idx="23904">
                  <c:v>2.3575700000000002E-2</c:v>
                </c:pt>
                <c:pt idx="23905">
                  <c:v>2.4360300000000001E-2</c:v>
                </c:pt>
                <c:pt idx="23906">
                  <c:v>2.5097700000000001E-2</c:v>
                </c:pt>
                <c:pt idx="23907">
                  <c:v>2.5787500000000001E-2</c:v>
                </c:pt>
                <c:pt idx="23908">
                  <c:v>2.6429399999999999E-2</c:v>
                </c:pt>
                <c:pt idx="23909">
                  <c:v>2.7022999999999998E-2</c:v>
                </c:pt>
                <c:pt idx="23910">
                  <c:v>2.75684E-2</c:v>
                </c:pt>
                <c:pt idx="23911">
                  <c:v>2.80655E-2</c:v>
                </c:pt>
                <c:pt idx="23912">
                  <c:v>2.85142E-2</c:v>
                </c:pt>
                <c:pt idx="23913">
                  <c:v>2.8914700000000002E-2</c:v>
                </c:pt>
                <c:pt idx="23914">
                  <c:v>2.92672E-2</c:v>
                </c:pt>
                <c:pt idx="23915">
                  <c:v>2.9572000000000001E-2</c:v>
                </c:pt>
                <c:pt idx="23916">
                  <c:v>2.9829399999999999E-2</c:v>
                </c:pt>
                <c:pt idx="23917">
                  <c:v>3.0039900000000001E-2</c:v>
                </c:pt>
                <c:pt idx="23918">
                  <c:v>3.0204000000000002E-2</c:v>
                </c:pt>
                <c:pt idx="23919">
                  <c:v>3.0322200000000001E-2</c:v>
                </c:pt>
                <c:pt idx="23920">
                  <c:v>3.03953E-2</c:v>
                </c:pt>
                <c:pt idx="23921">
                  <c:v>3.04239E-2</c:v>
                </c:pt>
                <c:pt idx="23922">
                  <c:v>3.0408899999999999E-2</c:v>
                </c:pt>
                <c:pt idx="23923">
                  <c:v>3.0351199999999998E-2</c:v>
                </c:pt>
                <c:pt idx="23924">
                  <c:v>3.02516E-2</c:v>
                </c:pt>
                <c:pt idx="23925">
                  <c:v>3.0111099999999998E-2</c:v>
                </c:pt>
                <c:pt idx="23926">
                  <c:v>2.99309E-2</c:v>
                </c:pt>
                <c:pt idx="23927">
                  <c:v>2.9711899999999999E-2</c:v>
                </c:pt>
                <c:pt idx="23928">
                  <c:v>2.9455499999999999E-2</c:v>
                </c:pt>
                <c:pt idx="23929">
                  <c:v>2.91627E-2</c:v>
                </c:pt>
                <c:pt idx="23930">
                  <c:v>2.8834800000000001E-2</c:v>
                </c:pt>
                <c:pt idx="23931">
                  <c:v>2.8473100000000001E-2</c:v>
                </c:pt>
                <c:pt idx="23932">
                  <c:v>2.8079E-2</c:v>
                </c:pt>
                <c:pt idx="23933">
                  <c:v>2.7653899999999999E-2</c:v>
                </c:pt>
                <c:pt idx="23934">
                  <c:v>2.71991E-2</c:v>
                </c:pt>
                <c:pt idx="23935">
                  <c:v>2.6716199999999999E-2</c:v>
                </c:pt>
                <c:pt idx="23936">
                  <c:v>2.6206500000000001E-2</c:v>
                </c:pt>
                <c:pt idx="23937">
                  <c:v>2.5671599999999999E-2</c:v>
                </c:pt>
                <c:pt idx="23938">
                  <c:v>2.5113E-2</c:v>
                </c:pt>
                <c:pt idx="23939">
                  <c:v>2.45323E-2</c:v>
                </c:pt>
                <c:pt idx="23940">
                  <c:v>2.3930900000000001E-2</c:v>
                </c:pt>
                <c:pt idx="23941">
                  <c:v>2.3310600000000001E-2</c:v>
                </c:pt>
                <c:pt idx="23942">
                  <c:v>2.26728E-2</c:v>
                </c:pt>
                <c:pt idx="23943">
                  <c:v>2.20191E-2</c:v>
                </c:pt>
                <c:pt idx="23944">
                  <c:v>2.1351100000000001E-2</c:v>
                </c:pt>
                <c:pt idx="23945">
                  <c:v>2.0670500000000001E-2</c:v>
                </c:pt>
                <c:pt idx="23946">
                  <c:v>1.9978699999999999E-2</c:v>
                </c:pt>
                <c:pt idx="23947">
                  <c:v>1.92774E-2</c:v>
                </c:pt>
                <c:pt idx="23948">
                  <c:v>1.8568100000000001E-2</c:v>
                </c:pt>
                <c:pt idx="23949">
                  <c:v>1.7852400000000001E-2</c:v>
                </c:pt>
                <c:pt idx="23950">
                  <c:v>1.7131799999999999E-2</c:v>
                </c:pt>
                <c:pt idx="23951">
                  <c:v>1.64078E-2</c:v>
                </c:pt>
                <c:pt idx="23952">
                  <c:v>1.5681899999999999E-2</c:v>
                </c:pt>
                <c:pt idx="23953">
                  <c:v>1.4955700000000001E-2</c:v>
                </c:pt>
                <c:pt idx="23954">
                  <c:v>1.4230400000000001E-2</c:v>
                </c:pt>
                <c:pt idx="23955">
                  <c:v>1.35076E-2</c:v>
                </c:pt>
                <c:pt idx="23956">
                  <c:v>1.27887E-2</c:v>
                </c:pt>
                <c:pt idx="23957">
                  <c:v>1.20749E-2</c:v>
                </c:pt>
                <c:pt idx="23958">
                  <c:v>1.1367499999999999E-2</c:v>
                </c:pt>
                <c:pt idx="23959">
                  <c:v>1.0667899999999999E-2</c:v>
                </c:pt>
                <c:pt idx="23960" formatCode="0.00E+00">
                  <c:v>9.9772799999999998E-3</c:v>
                </c:pt>
                <c:pt idx="23961" formatCode="0.00E+00">
                  <c:v>9.2967799999999993E-3</c:v>
                </c:pt>
                <c:pt idx="23962" formatCode="0.00E+00">
                  <c:v>8.6275399999999995E-3</c:v>
                </c:pt>
                <c:pt idx="23963" formatCode="0.00E+00">
                  <c:v>7.9706599999999992E-3</c:v>
                </c:pt>
                <c:pt idx="23964" formatCode="0.00E+00">
                  <c:v>7.32717E-3</c:v>
                </c:pt>
                <c:pt idx="23965" formatCode="0.00E+00">
                  <c:v>6.6980599999999996E-3</c:v>
                </c:pt>
                <c:pt idx="23966" formatCode="0.00E+00">
                  <c:v>6.0842500000000002E-3</c:v>
                </c:pt>
                <c:pt idx="23967" formatCode="0.00E+00">
                  <c:v>5.4866200000000002E-3</c:v>
                </c:pt>
                <c:pt idx="23968" formatCode="0.00E+00">
                  <c:v>4.9059899999999998E-3</c:v>
                </c:pt>
                <c:pt idx="23969" formatCode="0.00E+00">
                  <c:v>4.3431299999999997E-3</c:v>
                </c:pt>
                <c:pt idx="23970" formatCode="0.00E+00">
                  <c:v>3.7987400000000001E-3</c:v>
                </c:pt>
                <c:pt idx="23971" formatCode="0.00E+00">
                  <c:v>3.2734700000000001E-3</c:v>
                </c:pt>
                <c:pt idx="23972" formatCode="0.00E+00">
                  <c:v>2.7679100000000002E-3</c:v>
                </c:pt>
                <c:pt idx="23973" formatCode="0.00E+00">
                  <c:v>2.2825900000000001E-3</c:v>
                </c:pt>
                <c:pt idx="23974" formatCode="0.00E+00">
                  <c:v>1.8179699999999999E-3</c:v>
                </c:pt>
                <c:pt idx="23975" formatCode="0.00E+00">
                  <c:v>1.3744600000000001E-3</c:v>
                </c:pt>
                <c:pt idx="23976" formatCode="0.00E+00">
                  <c:v>9.5240699999999995E-4</c:v>
                </c:pt>
                <c:pt idx="23977" formatCode="0.00E+00">
                  <c:v>5.5209599999999997E-4</c:v>
                </c:pt>
                <c:pt idx="23978" formatCode="0.00E+00">
                  <c:v>1.7375100000000001E-4</c:v>
                </c:pt>
                <c:pt idx="23979" formatCode="0.00E+00">
                  <c:v>-1.82468E-4</c:v>
                </c:pt>
                <c:pt idx="23980" formatCode="0.00E+00">
                  <c:v>-5.1645700000000001E-4</c:v>
                </c:pt>
                <c:pt idx="23981" formatCode="0.00E+00">
                  <c:v>-8.28175E-4</c:v>
                </c:pt>
                <c:pt idx="23982" formatCode="0.00E+00">
                  <c:v>-1.11764E-3</c:v>
                </c:pt>
                <c:pt idx="23983" formatCode="0.00E+00">
                  <c:v>-1.3849299999999999E-3</c:v>
                </c:pt>
                <c:pt idx="23984" formatCode="0.00E+00">
                  <c:v>-1.63018E-3</c:v>
                </c:pt>
                <c:pt idx="23985" formatCode="0.00E+00">
                  <c:v>-1.8535800000000001E-3</c:v>
                </c:pt>
                <c:pt idx="23986" formatCode="0.00E+00">
                  <c:v>-2.0553799999999999E-3</c:v>
                </c:pt>
                <c:pt idx="23987" formatCode="0.00E+00">
                  <c:v>-2.2358899999999999E-3</c:v>
                </c:pt>
                <c:pt idx="23988" formatCode="0.00E+00">
                  <c:v>-2.3954599999999999E-3</c:v>
                </c:pt>
                <c:pt idx="23989" formatCode="0.00E+00">
                  <c:v>-2.5344999999999999E-3</c:v>
                </c:pt>
                <c:pt idx="23990" formatCode="0.00E+00">
                  <c:v>-2.6534800000000002E-3</c:v>
                </c:pt>
                <c:pt idx="23991" formatCode="0.00E+00">
                  <c:v>-2.7529E-3</c:v>
                </c:pt>
                <c:pt idx="23992" formatCode="0.00E+00">
                  <c:v>-2.8333299999999998E-3</c:v>
                </c:pt>
                <c:pt idx="23993" formatCode="0.00E+00">
                  <c:v>-2.89536E-3</c:v>
                </c:pt>
                <c:pt idx="23994" formatCode="0.00E+00">
                  <c:v>-2.9396499999999998E-3</c:v>
                </c:pt>
                <c:pt idx="23995" formatCode="0.00E+00">
                  <c:v>-2.9668899999999998E-3</c:v>
                </c:pt>
                <c:pt idx="23996" formatCode="0.00E+00">
                  <c:v>-2.9778000000000001E-3</c:v>
                </c:pt>
                <c:pt idx="23997" formatCode="0.00E+00">
                  <c:v>-2.9731699999999998E-3</c:v>
                </c:pt>
                <c:pt idx="23998" formatCode="0.00E+00">
                  <c:v>-2.95378E-3</c:v>
                </c:pt>
                <c:pt idx="23999" formatCode="0.00E+00">
                  <c:v>-2.92048E-3</c:v>
                </c:pt>
                <c:pt idx="24000" formatCode="0.00E+00">
                  <c:v>-2.8741399999999999E-3</c:v>
                </c:pt>
                <c:pt idx="24001" formatCode="0.00E+00">
                  <c:v>-2.8156600000000002E-3</c:v>
                </c:pt>
                <c:pt idx="24002" formatCode="0.00E+00">
                  <c:v>-2.74596E-3</c:v>
                </c:pt>
                <c:pt idx="24003" formatCode="0.00E+00">
                  <c:v>-2.66599E-3</c:v>
                </c:pt>
                <c:pt idx="24004" formatCode="0.00E+00">
                  <c:v>-2.5767199999999998E-3</c:v>
                </c:pt>
                <c:pt idx="24005" formatCode="0.00E+00">
                  <c:v>-2.4791399999999999E-3</c:v>
                </c:pt>
                <c:pt idx="24006" formatCode="0.00E+00">
                  <c:v>-2.3742500000000001E-3</c:v>
                </c:pt>
                <c:pt idx="24007" formatCode="0.00E+00">
                  <c:v>-2.2630800000000002E-3</c:v>
                </c:pt>
                <c:pt idx="24008" formatCode="0.00E+00">
                  <c:v>-2.1466599999999999E-3</c:v>
                </c:pt>
                <c:pt idx="24009" formatCode="0.00E+00">
                  <c:v>-2.02601E-3</c:v>
                </c:pt>
                <c:pt idx="24010" formatCode="0.00E+00">
                  <c:v>-1.9021999999999999E-3</c:v>
                </c:pt>
                <c:pt idx="24011" formatCode="0.00E+00">
                  <c:v>-1.77626E-3</c:v>
                </c:pt>
                <c:pt idx="24012" formatCode="0.00E+00">
                  <c:v>-1.6492500000000001E-3</c:v>
                </c:pt>
                <c:pt idx="24013" formatCode="0.00E+00">
                  <c:v>-1.5222E-3</c:v>
                </c:pt>
                <c:pt idx="24014" formatCode="0.00E+00">
                  <c:v>-1.39617E-3</c:v>
                </c:pt>
                <c:pt idx="24015" formatCode="0.00E+00">
                  <c:v>-1.2721799999999999E-3</c:v>
                </c:pt>
                <c:pt idx="24016" formatCode="0.00E+00">
                  <c:v>-1.1512600000000001E-3</c:v>
                </c:pt>
                <c:pt idx="24017" formatCode="0.00E+00">
                  <c:v>-1.03443E-3</c:v>
                </c:pt>
                <c:pt idx="24018" formatCode="0.00E+00">
                  <c:v>-9.2266500000000003E-4</c:v>
                </c:pt>
                <c:pt idx="24019" formatCode="0.00E+00">
                  <c:v>-8.1695800000000001E-4</c:v>
                </c:pt>
                <c:pt idx="24020" formatCode="0.00E+00">
                  <c:v>-7.1826500000000005E-4</c:v>
                </c:pt>
                <c:pt idx="24021" formatCode="0.00E+00">
                  <c:v>-6.2752100000000002E-4</c:v>
                </c:pt>
                <c:pt idx="24022" formatCode="0.00E+00">
                  <c:v>-5.4563799999999998E-4</c:v>
                </c:pt>
                <c:pt idx="24023" formatCode="0.00E+00">
                  <c:v>-4.73499E-4</c:v>
                </c:pt>
                <c:pt idx="24024" formatCode="0.00E+00">
                  <c:v>-4.1196100000000002E-4</c:v>
                </c:pt>
                <c:pt idx="24025" formatCode="0.00E+00">
                  <c:v>-3.6184500000000002E-4</c:v>
                </c:pt>
                <c:pt idx="24026" formatCode="0.00E+00">
                  <c:v>-3.2394299999999998E-4</c:v>
                </c:pt>
                <c:pt idx="24027" formatCode="0.00E+00">
                  <c:v>-2.9900800000000002E-4</c:v>
                </c:pt>
                <c:pt idx="24028" formatCode="0.00E+00">
                  <c:v>-2.8775799999999999E-4</c:v>
                </c:pt>
                <c:pt idx="24029" formatCode="0.00E+00">
                  <c:v>-2.9086900000000002E-4</c:v>
                </c:pt>
                <c:pt idx="24030" formatCode="0.00E+00">
                  <c:v>-3.0897900000000002E-4</c:v>
                </c:pt>
                <c:pt idx="24031" formatCode="0.00E+00">
                  <c:v>-3.4268200000000002E-4</c:v>
                </c:pt>
                <c:pt idx="24032" formatCode="0.00E+00">
                  <c:v>-3.9252599999999998E-4</c:v>
                </c:pt>
                <c:pt idx="24033" formatCode="0.00E+00">
                  <c:v>-4.5901600000000002E-4</c:v>
                </c:pt>
                <c:pt idx="24034" formatCode="0.00E+00">
                  <c:v>-5.4260899999999999E-4</c:v>
                </c:pt>
                <c:pt idx="24035" formatCode="0.00E+00">
                  <c:v>-6.4371299999999997E-4</c:v>
                </c:pt>
                <c:pt idx="24036" formatCode="0.00E+00">
                  <c:v>-7.6268600000000005E-4</c:v>
                </c:pt>
                <c:pt idx="24037" formatCode="0.00E+00">
                  <c:v>-8.9983800000000003E-4</c:v>
                </c:pt>
                <c:pt idx="24038" formatCode="0.00E+00">
                  <c:v>-1.05543E-3</c:v>
                </c:pt>
                <c:pt idx="24039" formatCode="0.00E+00">
                  <c:v>-1.2296500000000001E-3</c:v>
                </c:pt>
                <c:pt idx="24040" formatCode="0.00E+00">
                  <c:v>-1.42267E-3</c:v>
                </c:pt>
                <c:pt idx="24041" formatCode="0.00E+00">
                  <c:v>-1.6345800000000001E-3</c:v>
                </c:pt>
                <c:pt idx="24042" formatCode="0.00E+00">
                  <c:v>-1.86542E-3</c:v>
                </c:pt>
                <c:pt idx="24043" formatCode="0.00E+00">
                  <c:v>-2.1151799999999999E-3</c:v>
                </c:pt>
                <c:pt idx="24044" formatCode="0.00E+00">
                  <c:v>-2.3838000000000002E-3</c:v>
                </c:pt>
                <c:pt idx="24045" formatCode="0.00E+00">
                  <c:v>-2.6711600000000001E-3</c:v>
                </c:pt>
                <c:pt idx="24046" formatCode="0.00E+00">
                  <c:v>-2.97708E-3</c:v>
                </c:pt>
                <c:pt idx="24047" formatCode="0.00E+00">
                  <c:v>-3.3013299999999999E-3</c:v>
                </c:pt>
                <c:pt idx="24048" formatCode="0.00E+00">
                  <c:v>-3.6436300000000001E-3</c:v>
                </c:pt>
                <c:pt idx="24049" formatCode="0.00E+00">
                  <c:v>-4.0036500000000001E-3</c:v>
                </c:pt>
                <c:pt idx="24050" formatCode="0.00E+00">
                  <c:v>-4.3809799999999996E-3</c:v>
                </c:pt>
                <c:pt idx="24051" formatCode="0.00E+00">
                  <c:v>-4.7751900000000003E-3</c:v>
                </c:pt>
                <c:pt idx="24052" formatCode="0.00E+00">
                  <c:v>-5.1857800000000001E-3</c:v>
                </c:pt>
                <c:pt idx="24053" formatCode="0.00E+00">
                  <c:v>-5.6122000000000003E-3</c:v>
                </c:pt>
                <c:pt idx="24054" formatCode="0.00E+00">
                  <c:v>-6.0538600000000003E-3</c:v>
                </c:pt>
                <c:pt idx="24055" formatCode="0.00E+00">
                  <c:v>-6.5100899999999996E-3</c:v>
                </c:pt>
                <c:pt idx="24056" formatCode="0.00E+00">
                  <c:v>-6.9802199999999997E-3</c:v>
                </c:pt>
                <c:pt idx="24057" formatCode="0.00E+00">
                  <c:v>-7.4634899999999997E-3</c:v>
                </c:pt>
                <c:pt idx="24058" formatCode="0.00E+00">
                  <c:v>-7.9591100000000001E-3</c:v>
                </c:pt>
                <c:pt idx="24059" formatCode="0.00E+00">
                  <c:v>-8.4662599999999998E-3</c:v>
                </c:pt>
                <c:pt idx="24060" formatCode="0.00E+00">
                  <c:v>-8.9840600000000003E-3</c:v>
                </c:pt>
                <c:pt idx="24061" formatCode="0.00E+00">
                  <c:v>-9.5115800000000004E-3</c:v>
                </c:pt>
                <c:pt idx="24062">
                  <c:v>-1.00479E-2</c:v>
                </c:pt>
                <c:pt idx="24063">
                  <c:v>-1.0592000000000001E-2</c:v>
                </c:pt>
                <c:pt idx="24064">
                  <c:v>-1.11428E-2</c:v>
                </c:pt>
                <c:pt idx="24065">
                  <c:v>-1.1699299999999999E-2</c:v>
                </c:pt>
                <c:pt idx="24066">
                  <c:v>-1.2260399999999999E-2</c:v>
                </c:pt>
                <c:pt idx="24067">
                  <c:v>-1.2825E-2</c:v>
                </c:pt>
                <c:pt idx="24068">
                  <c:v>-1.33919E-2</c:v>
                </c:pt>
                <c:pt idx="24069">
                  <c:v>-1.3959900000000001E-2</c:v>
                </c:pt>
                <c:pt idx="24070">
                  <c:v>-1.45279E-2</c:v>
                </c:pt>
                <c:pt idx="24071">
                  <c:v>-1.50946E-2</c:v>
                </c:pt>
                <c:pt idx="24072">
                  <c:v>-1.56589E-2</c:v>
                </c:pt>
                <c:pt idx="24073">
                  <c:v>-1.6219299999999999E-2</c:v>
                </c:pt>
                <c:pt idx="24074">
                  <c:v>-1.6774799999999999E-2</c:v>
                </c:pt>
                <c:pt idx="24075">
                  <c:v>-1.7323999999999999E-2</c:v>
                </c:pt>
                <c:pt idx="24076">
                  <c:v>-1.7865599999999999E-2</c:v>
                </c:pt>
                <c:pt idx="24077">
                  <c:v>-1.8398399999999999E-2</c:v>
                </c:pt>
                <c:pt idx="24078">
                  <c:v>-1.8921E-2</c:v>
                </c:pt>
                <c:pt idx="24079">
                  <c:v>-1.94322E-2</c:v>
                </c:pt>
                <c:pt idx="24080">
                  <c:v>-1.9930699999999999E-2</c:v>
                </c:pt>
                <c:pt idx="24081">
                  <c:v>-2.0415200000000001E-2</c:v>
                </c:pt>
                <c:pt idx="24082">
                  <c:v>-2.08845E-2</c:v>
                </c:pt>
                <c:pt idx="24083">
                  <c:v>-2.13373E-2</c:v>
                </c:pt>
                <c:pt idx="24084">
                  <c:v>-2.1772400000000001E-2</c:v>
                </c:pt>
                <c:pt idx="24085">
                  <c:v>-2.21884E-2</c:v>
                </c:pt>
                <c:pt idx="24086">
                  <c:v>-2.2584400000000001E-2</c:v>
                </c:pt>
                <c:pt idx="24087">
                  <c:v>-2.2958900000000001E-2</c:v>
                </c:pt>
                <c:pt idx="24088">
                  <c:v>-2.3310999999999998E-2</c:v>
                </c:pt>
                <c:pt idx="24089">
                  <c:v>-2.3639400000000001E-2</c:v>
                </c:pt>
                <c:pt idx="24090">
                  <c:v>-2.3943099999999998E-2</c:v>
                </c:pt>
                <c:pt idx="24091">
                  <c:v>-2.42209E-2</c:v>
                </c:pt>
                <c:pt idx="24092">
                  <c:v>-2.4471900000000001E-2</c:v>
                </c:pt>
                <c:pt idx="24093">
                  <c:v>-2.4695100000000001E-2</c:v>
                </c:pt>
                <c:pt idx="24094">
                  <c:v>-2.4889399999999999E-2</c:v>
                </c:pt>
                <c:pt idx="24095">
                  <c:v>-2.5054099999999999E-2</c:v>
                </c:pt>
                <c:pt idx="24096">
                  <c:v>-2.5188100000000001E-2</c:v>
                </c:pt>
                <c:pt idx="24097">
                  <c:v>-2.5290699999999999E-2</c:v>
                </c:pt>
                <c:pt idx="24098">
                  <c:v>-2.5361000000000002E-2</c:v>
                </c:pt>
                <c:pt idx="24099">
                  <c:v>-2.5398400000000002E-2</c:v>
                </c:pt>
                <c:pt idx="24100">
                  <c:v>-2.54022E-2</c:v>
                </c:pt>
                <c:pt idx="24101">
                  <c:v>-2.53718E-2</c:v>
                </c:pt>
                <c:pt idx="24102">
                  <c:v>-2.5306499999999999E-2</c:v>
                </c:pt>
                <c:pt idx="24103">
                  <c:v>-2.52058E-2</c:v>
                </c:pt>
                <c:pt idx="24104">
                  <c:v>-2.5069299999999999E-2</c:v>
                </c:pt>
                <c:pt idx="24105">
                  <c:v>-2.4896700000000001E-2</c:v>
                </c:pt>
                <c:pt idx="24106">
                  <c:v>-2.4687400000000002E-2</c:v>
                </c:pt>
                <c:pt idx="24107">
                  <c:v>-2.4441299999999999E-2</c:v>
                </c:pt>
                <c:pt idx="24108">
                  <c:v>-2.4158200000000001E-2</c:v>
                </c:pt>
                <c:pt idx="24109">
                  <c:v>-2.3837799999999999E-2</c:v>
                </c:pt>
                <c:pt idx="24110">
                  <c:v>-2.34801E-2</c:v>
                </c:pt>
                <c:pt idx="24111">
                  <c:v>-2.3085100000000001E-2</c:v>
                </c:pt>
                <c:pt idx="24112">
                  <c:v>-2.2652700000000001E-2</c:v>
                </c:pt>
                <c:pt idx="24113">
                  <c:v>-2.21832E-2</c:v>
                </c:pt>
                <c:pt idx="24114">
                  <c:v>-2.16767E-2</c:v>
                </c:pt>
                <c:pt idx="24115">
                  <c:v>-2.1133300000000001E-2</c:v>
                </c:pt>
                <c:pt idx="24116">
                  <c:v>-2.0553399999999999E-2</c:v>
                </c:pt>
                <c:pt idx="24117">
                  <c:v>-1.9937400000000001E-2</c:v>
                </c:pt>
                <c:pt idx="24118">
                  <c:v>-1.9285699999999999E-2</c:v>
                </c:pt>
                <c:pt idx="24119">
                  <c:v>-1.8598799999999999E-2</c:v>
                </c:pt>
                <c:pt idx="24120">
                  <c:v>-1.7877199999999999E-2</c:v>
                </c:pt>
                <c:pt idx="24121">
                  <c:v>-1.71217E-2</c:v>
                </c:pt>
                <c:pt idx="24122">
                  <c:v>-1.6332699999999999E-2</c:v>
                </c:pt>
                <c:pt idx="24123">
                  <c:v>-1.55113E-2</c:v>
                </c:pt>
                <c:pt idx="24124">
                  <c:v>-1.4657999999999999E-2</c:v>
                </c:pt>
                <c:pt idx="24125">
                  <c:v>-1.3773799999999999E-2</c:v>
                </c:pt>
                <c:pt idx="24126">
                  <c:v>-1.28597E-2</c:v>
                </c:pt>
                <c:pt idx="24127">
                  <c:v>-1.1916599999999999E-2</c:v>
                </c:pt>
                <c:pt idx="24128">
                  <c:v>-1.0945699999999999E-2</c:v>
                </c:pt>
                <c:pt idx="24129" formatCode="0.00E+00">
                  <c:v>-9.9478699999999993E-3</c:v>
                </c:pt>
                <c:pt idx="24130" formatCode="0.00E+00">
                  <c:v>-8.9244300000000006E-3</c:v>
                </c:pt>
                <c:pt idx="24131" formatCode="0.00E+00">
                  <c:v>-7.8765599999999995E-3</c:v>
                </c:pt>
                <c:pt idx="24132" formatCode="0.00E+00">
                  <c:v>-6.8055299999999997E-3</c:v>
                </c:pt>
                <c:pt idx="24133" formatCode="0.00E+00">
                  <c:v>-5.7126299999999998E-3</c:v>
                </c:pt>
                <c:pt idx="24134" formatCode="0.00E+00">
                  <c:v>-4.59925E-3</c:v>
                </c:pt>
                <c:pt idx="24135" formatCode="0.00E+00">
                  <c:v>-3.4667700000000001E-3</c:v>
                </c:pt>
                <c:pt idx="24136" formatCode="0.00E+00">
                  <c:v>-2.31664E-3</c:v>
                </c:pt>
                <c:pt idx="24137" formatCode="0.00E+00">
                  <c:v>-1.15036E-3</c:v>
                </c:pt>
                <c:pt idx="24138" formatCode="0.00E+00">
                  <c:v>3.0558700000000003E-5</c:v>
                </c:pt>
                <c:pt idx="24139" formatCode="0.00E+00">
                  <c:v>1.22455E-3</c:v>
                </c:pt>
                <c:pt idx="24140" formatCode="0.00E+00">
                  <c:v>2.4300200000000002E-3</c:v>
                </c:pt>
                <c:pt idx="24141" formatCode="0.00E+00">
                  <c:v>3.64534E-3</c:v>
                </c:pt>
                <c:pt idx="24142" formatCode="0.00E+00">
                  <c:v>4.86886E-3</c:v>
                </c:pt>
                <c:pt idx="24143" formatCode="0.00E+00">
                  <c:v>6.0989099999999999E-3</c:v>
                </c:pt>
                <c:pt idx="24144" formatCode="0.00E+00">
                  <c:v>7.3337899999999998E-3</c:v>
                </c:pt>
                <c:pt idx="24145" formatCode="0.00E+00">
                  <c:v>8.5717699999999994E-3</c:v>
                </c:pt>
                <c:pt idx="24146" formatCode="0.00E+00">
                  <c:v>9.8111099999999996E-3</c:v>
                </c:pt>
                <c:pt idx="24147">
                  <c:v>1.10501E-2</c:v>
                </c:pt>
                <c:pt idx="24148">
                  <c:v>1.22869E-2</c:v>
                </c:pt>
                <c:pt idx="24149">
                  <c:v>1.35198E-2</c:v>
                </c:pt>
                <c:pt idx="24150">
                  <c:v>1.4747E-2</c:v>
                </c:pt>
                <c:pt idx="24151">
                  <c:v>1.59667E-2</c:v>
                </c:pt>
                <c:pt idx="24152">
                  <c:v>1.71772E-2</c:v>
                </c:pt>
                <c:pt idx="24153">
                  <c:v>1.83766E-2</c:v>
                </c:pt>
                <c:pt idx="24154">
                  <c:v>1.9563299999999999E-2</c:v>
                </c:pt>
                <c:pt idx="24155">
                  <c:v>2.0735400000000001E-2</c:v>
                </c:pt>
                <c:pt idx="24156">
                  <c:v>2.18911E-2</c:v>
                </c:pt>
                <c:pt idx="24157">
                  <c:v>2.3028900000000001E-2</c:v>
                </c:pt>
                <c:pt idx="24158">
                  <c:v>2.4146899999999999E-2</c:v>
                </c:pt>
                <c:pt idx="24159">
                  <c:v>2.5243399999999999E-2</c:v>
                </c:pt>
                <c:pt idx="24160">
                  <c:v>2.6316900000000001E-2</c:v>
                </c:pt>
                <c:pt idx="24161">
                  <c:v>2.7365500000000001E-2</c:v>
                </c:pt>
                <c:pt idx="24162">
                  <c:v>2.8387800000000001E-2</c:v>
                </c:pt>
                <c:pt idx="24163">
                  <c:v>2.9382200000000001E-2</c:v>
                </c:pt>
                <c:pt idx="24164">
                  <c:v>3.0346999999999999E-2</c:v>
                </c:pt>
                <c:pt idx="24165">
                  <c:v>3.12809E-2</c:v>
                </c:pt>
                <c:pt idx="24166">
                  <c:v>3.2182200000000001E-2</c:v>
                </c:pt>
                <c:pt idx="24167">
                  <c:v>3.3049700000000001E-2</c:v>
                </c:pt>
                <c:pt idx="24168">
                  <c:v>3.3881799999999997E-2</c:v>
                </c:pt>
                <c:pt idx="24169">
                  <c:v>3.4677399999999997E-2</c:v>
                </c:pt>
                <c:pt idx="24170">
                  <c:v>3.5435099999999997E-2</c:v>
                </c:pt>
                <c:pt idx="24171">
                  <c:v>3.6153600000000001E-2</c:v>
                </c:pt>
                <c:pt idx="24172">
                  <c:v>3.6831799999999998E-2</c:v>
                </c:pt>
                <c:pt idx="24173">
                  <c:v>3.7468599999999998E-2</c:v>
                </c:pt>
                <c:pt idx="24174">
                  <c:v>3.8062800000000001E-2</c:v>
                </c:pt>
                <c:pt idx="24175">
                  <c:v>3.8613599999999998E-2</c:v>
                </c:pt>
                <c:pt idx="24176">
                  <c:v>3.9120000000000002E-2</c:v>
                </c:pt>
                <c:pt idx="24177">
                  <c:v>3.9580999999999998E-2</c:v>
                </c:pt>
                <c:pt idx="24178">
                  <c:v>3.9995900000000001E-2</c:v>
                </c:pt>
                <c:pt idx="24179">
                  <c:v>4.0363900000000001E-2</c:v>
                </c:pt>
                <c:pt idx="24180">
                  <c:v>4.0684400000000003E-2</c:v>
                </c:pt>
                <c:pt idx="24181">
                  <c:v>4.0956600000000003E-2</c:v>
                </c:pt>
                <c:pt idx="24182">
                  <c:v>4.11802E-2</c:v>
                </c:pt>
                <c:pt idx="24183">
                  <c:v>4.1354599999999998E-2</c:v>
                </c:pt>
                <c:pt idx="24184">
                  <c:v>4.14794E-2</c:v>
                </c:pt>
                <c:pt idx="24185">
                  <c:v>4.1554300000000002E-2</c:v>
                </c:pt>
                <c:pt idx="24186">
                  <c:v>4.1579100000000001E-2</c:v>
                </c:pt>
                <c:pt idx="24187">
                  <c:v>4.15535E-2</c:v>
                </c:pt>
                <c:pt idx="24188">
                  <c:v>4.14775E-2</c:v>
                </c:pt>
                <c:pt idx="24189">
                  <c:v>4.1350999999999999E-2</c:v>
                </c:pt>
                <c:pt idx="24190">
                  <c:v>4.1174099999999998E-2</c:v>
                </c:pt>
                <c:pt idx="24191">
                  <c:v>4.0946799999999998E-2</c:v>
                </c:pt>
                <c:pt idx="24192">
                  <c:v>4.0669499999999997E-2</c:v>
                </c:pt>
                <c:pt idx="24193">
                  <c:v>4.0342299999999998E-2</c:v>
                </c:pt>
                <c:pt idx="24194">
                  <c:v>3.9965599999999997E-2</c:v>
                </c:pt>
                <c:pt idx="24195">
                  <c:v>3.95398E-2</c:v>
                </c:pt>
                <c:pt idx="24196">
                  <c:v>3.9065299999999997E-2</c:v>
                </c:pt>
                <c:pt idx="24197">
                  <c:v>3.8542800000000002E-2</c:v>
                </c:pt>
                <c:pt idx="24198">
                  <c:v>3.7972899999999997E-2</c:v>
                </c:pt>
                <c:pt idx="24199">
                  <c:v>3.7356300000000002E-2</c:v>
                </c:pt>
                <c:pt idx="24200">
                  <c:v>3.66936E-2</c:v>
                </c:pt>
                <c:pt idx="24201">
                  <c:v>3.5985900000000001E-2</c:v>
                </c:pt>
                <c:pt idx="24202">
                  <c:v>3.5233899999999999E-2</c:v>
                </c:pt>
                <c:pt idx="24203">
                  <c:v>3.44386E-2</c:v>
                </c:pt>
                <c:pt idx="24204">
                  <c:v>3.3601100000000002E-2</c:v>
                </c:pt>
                <c:pt idx="24205">
                  <c:v>3.2722399999999999E-2</c:v>
                </c:pt>
                <c:pt idx="24206">
                  <c:v>3.1803699999999997E-2</c:v>
                </c:pt>
                <c:pt idx="24207">
                  <c:v>3.08463E-2</c:v>
                </c:pt>
                <c:pt idx="24208">
                  <c:v>2.9851200000000001E-2</c:v>
                </c:pt>
                <c:pt idx="24209">
                  <c:v>2.8819999999999998E-2</c:v>
                </c:pt>
                <c:pt idx="24210">
                  <c:v>2.7753799999999999E-2</c:v>
                </c:pt>
                <c:pt idx="24211">
                  <c:v>2.6654299999999999E-2</c:v>
                </c:pt>
                <c:pt idx="24212">
                  <c:v>2.5522699999999999E-2</c:v>
                </c:pt>
                <c:pt idx="24213">
                  <c:v>2.4360699999999999E-2</c:v>
                </c:pt>
                <c:pt idx="24214">
                  <c:v>2.3169800000000001E-2</c:v>
                </c:pt>
                <c:pt idx="24215">
                  <c:v>2.1951499999999999E-2</c:v>
                </c:pt>
                <c:pt idx="24216">
                  <c:v>2.07075E-2</c:v>
                </c:pt>
                <c:pt idx="24217">
                  <c:v>1.9439499999999998E-2</c:v>
                </c:pt>
                <c:pt idx="24218">
                  <c:v>1.8149200000000001E-2</c:v>
                </c:pt>
                <c:pt idx="24219">
                  <c:v>1.6838200000000001E-2</c:v>
                </c:pt>
                <c:pt idx="24220">
                  <c:v>1.5508299999999999E-2</c:v>
                </c:pt>
                <c:pt idx="24221">
                  <c:v>1.4161399999999999E-2</c:v>
                </c:pt>
                <c:pt idx="24222">
                  <c:v>1.2799100000000001E-2</c:v>
                </c:pt>
                <c:pt idx="24223">
                  <c:v>1.14234E-2</c:v>
                </c:pt>
                <c:pt idx="24224">
                  <c:v>1.0036E-2</c:v>
                </c:pt>
                <c:pt idx="24225" formatCode="0.00E+00">
                  <c:v>8.6387200000000008E-3</c:v>
                </c:pt>
                <c:pt idx="24226" formatCode="0.00E+00">
                  <c:v>7.2335100000000003E-3</c:v>
                </c:pt>
                <c:pt idx="24227" formatCode="0.00E+00">
                  <c:v>5.8221799999999997E-3</c:v>
                </c:pt>
                <c:pt idx="24228" formatCode="0.00E+00">
                  <c:v>4.4065800000000002E-3</c:v>
                </c:pt>
                <c:pt idx="24229" formatCode="0.00E+00">
                  <c:v>2.9885799999999998E-3</c:v>
                </c:pt>
                <c:pt idx="24230" formatCode="0.00E+00">
                  <c:v>1.57003E-3</c:v>
                </c:pt>
                <c:pt idx="24231" formatCode="0.00E+00">
                  <c:v>1.5278700000000001E-4</c:v>
                </c:pt>
                <c:pt idx="24232" formatCode="0.00E+00">
                  <c:v>-1.26132E-3</c:v>
                </c:pt>
                <c:pt idx="24233" formatCode="0.00E+00">
                  <c:v>-2.67045E-3</c:v>
                </c:pt>
                <c:pt idx="24234" formatCode="0.00E+00">
                  <c:v>-4.0727899999999997E-3</c:v>
                </c:pt>
                <c:pt idx="24235" formatCode="0.00E+00">
                  <c:v>-5.4665499999999997E-3</c:v>
                </c:pt>
                <c:pt idx="24236" formatCode="0.00E+00">
                  <c:v>-6.8499299999999997E-3</c:v>
                </c:pt>
                <c:pt idx="24237" formatCode="0.00E+00">
                  <c:v>-8.2211899999999997E-3</c:v>
                </c:pt>
                <c:pt idx="24238" formatCode="0.00E+00">
                  <c:v>-9.5785899999999997E-3</c:v>
                </c:pt>
                <c:pt idx="24239">
                  <c:v>-1.09204E-2</c:v>
                </c:pt>
                <c:pt idx="24240">
                  <c:v>-1.2245000000000001E-2</c:v>
                </c:pt>
                <c:pt idx="24241">
                  <c:v>-1.35508E-2</c:v>
                </c:pt>
                <c:pt idx="24242">
                  <c:v>-1.4836E-2</c:v>
                </c:pt>
                <c:pt idx="24243">
                  <c:v>-1.6099200000000001E-2</c:v>
                </c:pt>
                <c:pt idx="24244">
                  <c:v>-1.7338900000000001E-2</c:v>
                </c:pt>
                <c:pt idx="24245">
                  <c:v>-1.8553400000000001E-2</c:v>
                </c:pt>
                <c:pt idx="24246">
                  <c:v>-1.9741499999999999E-2</c:v>
                </c:pt>
                <c:pt idx="24247">
                  <c:v>-2.0901699999999999E-2</c:v>
                </c:pt>
                <c:pt idx="24248">
                  <c:v>-2.2032599999999999E-2</c:v>
                </c:pt>
                <c:pt idx="24249">
                  <c:v>-2.3133000000000001E-2</c:v>
                </c:pt>
                <c:pt idx="24250">
                  <c:v>-2.42017E-2</c:v>
                </c:pt>
                <c:pt idx="24251">
                  <c:v>-2.52374E-2</c:v>
                </c:pt>
                <c:pt idx="24252">
                  <c:v>-2.6238899999999999E-2</c:v>
                </c:pt>
                <c:pt idx="24253">
                  <c:v>-2.7205400000000001E-2</c:v>
                </c:pt>
                <c:pt idx="24254">
                  <c:v>-2.81356E-2</c:v>
                </c:pt>
                <c:pt idx="24255">
                  <c:v>-2.9028700000000001E-2</c:v>
                </c:pt>
                <c:pt idx="24256">
                  <c:v>-2.9883699999999999E-2</c:v>
                </c:pt>
                <c:pt idx="24257">
                  <c:v>-3.0699899999999999E-2</c:v>
                </c:pt>
                <c:pt idx="24258">
                  <c:v>-3.1476400000000002E-2</c:v>
                </c:pt>
                <c:pt idx="24259">
                  <c:v>-3.2212499999999998E-2</c:v>
                </c:pt>
                <c:pt idx="24260">
                  <c:v>-3.2907699999999998E-2</c:v>
                </c:pt>
                <c:pt idx="24261">
                  <c:v>-3.3561300000000002E-2</c:v>
                </c:pt>
                <c:pt idx="24262">
                  <c:v>-3.4172800000000003E-2</c:v>
                </c:pt>
                <c:pt idx="24263">
                  <c:v>-3.4741800000000003E-2</c:v>
                </c:pt>
                <c:pt idx="24264">
                  <c:v>-3.5267800000000002E-2</c:v>
                </c:pt>
                <c:pt idx="24265">
                  <c:v>-3.5750700000000003E-2</c:v>
                </c:pt>
                <c:pt idx="24266">
                  <c:v>-3.619E-2</c:v>
                </c:pt>
                <c:pt idx="24267">
                  <c:v>-3.6585699999999999E-2</c:v>
                </c:pt>
                <c:pt idx="24268">
                  <c:v>-3.6937699999999997E-2</c:v>
                </c:pt>
                <c:pt idx="24269">
                  <c:v>-3.7245800000000003E-2</c:v>
                </c:pt>
                <c:pt idx="24270">
                  <c:v>-3.7510099999999998E-2</c:v>
                </c:pt>
                <c:pt idx="24271">
                  <c:v>-3.7730800000000002E-2</c:v>
                </c:pt>
                <c:pt idx="24272">
                  <c:v>-3.7907799999999998E-2</c:v>
                </c:pt>
                <c:pt idx="24273">
                  <c:v>-3.8041499999999999E-2</c:v>
                </c:pt>
                <c:pt idx="24274">
                  <c:v>-3.8132100000000002E-2</c:v>
                </c:pt>
                <c:pt idx="24275">
                  <c:v>-3.8179900000000003E-2</c:v>
                </c:pt>
                <c:pt idx="24276">
                  <c:v>-3.8185400000000001E-2</c:v>
                </c:pt>
                <c:pt idx="24277">
                  <c:v>-3.8149000000000002E-2</c:v>
                </c:pt>
                <c:pt idx="24278">
                  <c:v>-3.8071199999999999E-2</c:v>
                </c:pt>
                <c:pt idx="24279">
                  <c:v>-3.7952600000000003E-2</c:v>
                </c:pt>
                <c:pt idx="24280">
                  <c:v>-3.7793800000000002E-2</c:v>
                </c:pt>
                <c:pt idx="24281">
                  <c:v>-3.7595400000000001E-2</c:v>
                </c:pt>
                <c:pt idx="24282">
                  <c:v>-3.7358299999999997E-2</c:v>
                </c:pt>
                <c:pt idx="24283">
                  <c:v>-3.7083199999999997E-2</c:v>
                </c:pt>
                <c:pt idx="24284">
                  <c:v>-3.6770799999999999E-2</c:v>
                </c:pt>
                <c:pt idx="24285">
                  <c:v>-3.6422200000000002E-2</c:v>
                </c:pt>
                <c:pt idx="24286">
                  <c:v>-3.6038199999999999E-2</c:v>
                </c:pt>
                <c:pt idx="24287">
                  <c:v>-3.56198E-2</c:v>
                </c:pt>
                <c:pt idx="24288">
                  <c:v>-3.5167900000000002E-2</c:v>
                </c:pt>
                <c:pt idx="24289">
                  <c:v>-3.4683699999999998E-2</c:v>
                </c:pt>
                <c:pt idx="24290">
                  <c:v>-3.4168200000000003E-2</c:v>
                </c:pt>
                <c:pt idx="24291">
                  <c:v>-3.36225E-2</c:v>
                </c:pt>
                <c:pt idx="24292">
                  <c:v>-3.3047699999999999E-2</c:v>
                </c:pt>
                <c:pt idx="24293">
                  <c:v>-3.2445099999999998E-2</c:v>
                </c:pt>
                <c:pt idx="24294">
                  <c:v>-3.1815799999999998E-2</c:v>
                </c:pt>
                <c:pt idx="24295">
                  <c:v>-3.1161000000000001E-2</c:v>
                </c:pt>
                <c:pt idx="24296">
                  <c:v>-3.0482100000000002E-2</c:v>
                </c:pt>
                <c:pt idx="24297">
                  <c:v>-2.97802E-2</c:v>
                </c:pt>
                <c:pt idx="24298">
                  <c:v>-2.9056700000000001E-2</c:v>
                </c:pt>
                <c:pt idx="24299">
                  <c:v>-2.8312899999999998E-2</c:v>
                </c:pt>
                <c:pt idx="24300">
                  <c:v>-2.7550000000000002E-2</c:v>
                </c:pt>
                <c:pt idx="24301">
                  <c:v>-2.6769299999999999E-2</c:v>
                </c:pt>
                <c:pt idx="24302">
                  <c:v>-2.59723E-2</c:v>
                </c:pt>
                <c:pt idx="24303">
                  <c:v>-2.51603E-2</c:v>
                </c:pt>
                <c:pt idx="24304">
                  <c:v>-2.4334499999999998E-2</c:v>
                </c:pt>
                <c:pt idx="24305">
                  <c:v>-2.3496300000000001E-2</c:v>
                </c:pt>
                <c:pt idx="24306">
                  <c:v>-2.2647E-2</c:v>
                </c:pt>
                <c:pt idx="24307">
                  <c:v>-2.1788100000000001E-2</c:v>
                </c:pt>
                <c:pt idx="24308">
                  <c:v>-2.09207E-2</c:v>
                </c:pt>
                <c:pt idx="24309">
                  <c:v>-2.00462E-2</c:v>
                </c:pt>
                <c:pt idx="24310">
                  <c:v>-1.91659E-2</c:v>
                </c:pt>
                <c:pt idx="24311">
                  <c:v>-1.8280999999999999E-2</c:v>
                </c:pt>
                <c:pt idx="24312">
                  <c:v>-1.7392999999999999E-2</c:v>
                </c:pt>
                <c:pt idx="24313">
                  <c:v>-1.6502900000000001E-2</c:v>
                </c:pt>
                <c:pt idx="24314">
                  <c:v>-1.5611999999999999E-2</c:v>
                </c:pt>
                <c:pt idx="24315">
                  <c:v>-1.47215E-2</c:v>
                </c:pt>
                <c:pt idx="24316">
                  <c:v>-1.38326E-2</c:v>
                </c:pt>
                <c:pt idx="24317">
                  <c:v>-1.29465E-2</c:v>
                </c:pt>
                <c:pt idx="24318">
                  <c:v>-1.2064200000000001E-2</c:v>
                </c:pt>
                <c:pt idx="24319">
                  <c:v>-1.11869E-2</c:v>
                </c:pt>
                <c:pt idx="24320">
                  <c:v>-1.0315599999999999E-2</c:v>
                </c:pt>
                <c:pt idx="24321" formatCode="0.00E+00">
                  <c:v>-9.4512799999999994E-3</c:v>
                </c:pt>
                <c:pt idx="24322" formatCode="0.00E+00">
                  <c:v>-8.59503E-3</c:v>
                </c:pt>
                <c:pt idx="24323" formatCode="0.00E+00">
                  <c:v>-7.7477500000000003E-3</c:v>
                </c:pt>
                <c:pt idx="24324" formatCode="0.00E+00">
                  <c:v>-6.9103599999999999E-3</c:v>
                </c:pt>
                <c:pt idx="24325" formatCode="0.00E+00">
                  <c:v>-6.0837299999999999E-3</c:v>
                </c:pt>
                <c:pt idx="24326" formatCode="0.00E+00">
                  <c:v>-5.2687000000000003E-3</c:v>
                </c:pt>
                <c:pt idx="24327" formatCode="0.00E+00">
                  <c:v>-4.4660500000000001E-3</c:v>
                </c:pt>
                <c:pt idx="24328" formatCode="0.00E+00">
                  <c:v>-3.6765299999999999E-3</c:v>
                </c:pt>
                <c:pt idx="24329" formatCode="0.00E+00">
                  <c:v>-2.90084E-3</c:v>
                </c:pt>
                <c:pt idx="24330" formatCode="0.00E+00">
                  <c:v>-2.1396399999999999E-3</c:v>
                </c:pt>
                <c:pt idx="24331" formatCode="0.00E+00">
                  <c:v>-1.39354E-3</c:v>
                </c:pt>
                <c:pt idx="24332" formatCode="0.00E+00">
                  <c:v>-6.6311400000000002E-4</c:v>
                </c:pt>
                <c:pt idx="24333" formatCode="0.00E+00">
                  <c:v>5.1124500000000002E-5</c:v>
                </c:pt>
                <c:pt idx="24334" formatCode="0.00E+00">
                  <c:v>7.4870199999999996E-4</c:v>
                </c:pt>
                <c:pt idx="24335" formatCode="0.00E+00">
                  <c:v>1.4291900000000001E-3</c:v>
                </c:pt>
                <c:pt idx="24336" formatCode="0.00E+00">
                  <c:v>2.0922200000000001E-3</c:v>
                </c:pt>
                <c:pt idx="24337" formatCode="0.00E+00">
                  <c:v>2.7374600000000002E-3</c:v>
                </c:pt>
                <c:pt idx="24338" formatCode="0.00E+00">
                  <c:v>3.3646100000000001E-3</c:v>
                </c:pt>
                <c:pt idx="24339" formatCode="0.00E+00">
                  <c:v>3.9734599999999998E-3</c:v>
                </c:pt>
                <c:pt idx="24340" formatCode="0.00E+00">
                  <c:v>4.5638099999999997E-3</c:v>
                </c:pt>
                <c:pt idx="24341" formatCode="0.00E+00">
                  <c:v>5.1355200000000002E-3</c:v>
                </c:pt>
                <c:pt idx="24342" formatCode="0.00E+00">
                  <c:v>5.6885E-3</c:v>
                </c:pt>
                <c:pt idx="24343" formatCode="0.00E+00">
                  <c:v>6.2227000000000003E-3</c:v>
                </c:pt>
                <c:pt idx="24344" formatCode="0.00E+00">
                  <c:v>6.7381200000000002E-3</c:v>
                </c:pt>
                <c:pt idx="24345" formatCode="0.00E+00">
                  <c:v>7.2348000000000004E-3</c:v>
                </c:pt>
                <c:pt idx="24346" formatCode="0.00E+00">
                  <c:v>7.7128199999999996E-3</c:v>
                </c:pt>
                <c:pt idx="24347" formatCode="0.00E+00">
                  <c:v>8.1723200000000003E-3</c:v>
                </c:pt>
                <c:pt idx="24348" formatCode="0.00E+00">
                  <c:v>8.6134699999999998E-3</c:v>
                </c:pt>
                <c:pt idx="24349" formatCode="0.00E+00">
                  <c:v>9.0364799999999995E-3</c:v>
                </c:pt>
                <c:pt idx="24350" formatCode="0.00E+00">
                  <c:v>9.4415999999999996E-3</c:v>
                </c:pt>
                <c:pt idx="24351" formatCode="0.00E+00">
                  <c:v>9.8291200000000002E-3</c:v>
                </c:pt>
                <c:pt idx="24352">
                  <c:v>1.0199400000000001E-2</c:v>
                </c:pt>
                <c:pt idx="24353">
                  <c:v>1.05527E-2</c:v>
                </c:pt>
                <c:pt idx="24354">
                  <c:v>1.0889599999999999E-2</c:v>
                </c:pt>
                <c:pt idx="24355">
                  <c:v>1.1210299999999999E-2</c:v>
                </c:pt>
                <c:pt idx="24356">
                  <c:v>1.15155E-2</c:v>
                </c:pt>
                <c:pt idx="24357">
                  <c:v>1.18055E-2</c:v>
                </c:pt>
                <c:pt idx="24358">
                  <c:v>1.20809E-2</c:v>
                </c:pt>
                <c:pt idx="24359">
                  <c:v>1.23423E-2</c:v>
                </c:pt>
                <c:pt idx="24360">
                  <c:v>1.2590199999999999E-2</c:v>
                </c:pt>
                <c:pt idx="24361">
                  <c:v>1.2825100000000001E-2</c:v>
                </c:pt>
                <c:pt idx="24362">
                  <c:v>1.30478E-2</c:v>
                </c:pt>
                <c:pt idx="24363">
                  <c:v>1.3258900000000001E-2</c:v>
                </c:pt>
                <c:pt idx="24364">
                  <c:v>1.3458899999999999E-2</c:v>
                </c:pt>
                <c:pt idx="24365">
                  <c:v>1.36486E-2</c:v>
                </c:pt>
                <c:pt idx="24366">
                  <c:v>1.38286E-2</c:v>
                </c:pt>
                <c:pt idx="24367">
                  <c:v>1.3999599999999999E-2</c:v>
                </c:pt>
                <c:pt idx="24368">
                  <c:v>1.4162299999999999E-2</c:v>
                </c:pt>
                <c:pt idx="24369">
                  <c:v>1.43175E-2</c:v>
                </c:pt>
                <c:pt idx="24370">
                  <c:v>1.44657E-2</c:v>
                </c:pt>
                <c:pt idx="24371">
                  <c:v>1.46077E-2</c:v>
                </c:pt>
                <c:pt idx="24372">
                  <c:v>1.4744200000000001E-2</c:v>
                </c:pt>
                <c:pt idx="24373">
                  <c:v>1.4876E-2</c:v>
                </c:pt>
                <c:pt idx="24374">
                  <c:v>1.5003600000000001E-2</c:v>
                </c:pt>
                <c:pt idx="24375">
                  <c:v>1.51278E-2</c:v>
                </c:pt>
                <c:pt idx="24376">
                  <c:v>1.52493E-2</c:v>
                </c:pt>
                <c:pt idx="24377">
                  <c:v>1.5368700000000001E-2</c:v>
                </c:pt>
                <c:pt idx="24378">
                  <c:v>1.5486700000000001E-2</c:v>
                </c:pt>
                <c:pt idx="24379">
                  <c:v>1.5604E-2</c:v>
                </c:pt>
                <c:pt idx="24380">
                  <c:v>1.5721099999999998E-2</c:v>
                </c:pt>
                <c:pt idx="24381">
                  <c:v>1.5838600000000001E-2</c:v>
                </c:pt>
                <c:pt idx="24382">
                  <c:v>1.5957200000000001E-2</c:v>
                </c:pt>
                <c:pt idx="24383">
                  <c:v>1.6077399999999999E-2</c:v>
                </c:pt>
                <c:pt idx="24384">
                  <c:v>1.61998E-2</c:v>
                </c:pt>
                <c:pt idx="24385">
                  <c:v>1.63248E-2</c:v>
                </c:pt>
                <c:pt idx="24386">
                  <c:v>1.6452999999999999E-2</c:v>
                </c:pt>
                <c:pt idx="24387">
                  <c:v>1.6584700000000001E-2</c:v>
                </c:pt>
                <c:pt idx="24388">
                  <c:v>1.6720499999999999E-2</c:v>
                </c:pt>
                <c:pt idx="24389">
                  <c:v>1.68606E-2</c:v>
                </c:pt>
                <c:pt idx="24390">
                  <c:v>1.7005599999999999E-2</c:v>
                </c:pt>
                <c:pt idx="24391">
                  <c:v>1.71556E-2</c:v>
                </c:pt>
                <c:pt idx="24392">
                  <c:v>1.7311099999999999E-2</c:v>
                </c:pt>
                <c:pt idx="24393">
                  <c:v>1.7472100000000001E-2</c:v>
                </c:pt>
                <c:pt idx="24394">
                  <c:v>1.7638999999999998E-2</c:v>
                </c:pt>
                <c:pt idx="24395">
                  <c:v>1.7812000000000001E-2</c:v>
                </c:pt>
                <c:pt idx="24396">
                  <c:v>1.7991099999999999E-2</c:v>
                </c:pt>
                <c:pt idx="24397">
                  <c:v>1.8176399999999999E-2</c:v>
                </c:pt>
                <c:pt idx="24398">
                  <c:v>1.8368099999999998E-2</c:v>
                </c:pt>
                <c:pt idx="24399">
                  <c:v>1.8566099999999999E-2</c:v>
                </c:pt>
                <c:pt idx="24400">
                  <c:v>1.87704E-2</c:v>
                </c:pt>
                <c:pt idx="24401">
                  <c:v>1.8980799999999999E-2</c:v>
                </c:pt>
                <c:pt idx="24402">
                  <c:v>1.91974E-2</c:v>
                </c:pt>
                <c:pt idx="24403">
                  <c:v>1.942E-2</c:v>
                </c:pt>
                <c:pt idx="24404">
                  <c:v>1.9648200000000001E-2</c:v>
                </c:pt>
                <c:pt idx="24405">
                  <c:v>1.9882E-2</c:v>
                </c:pt>
                <c:pt idx="24406">
                  <c:v>2.0121E-2</c:v>
                </c:pt>
                <c:pt idx="24407">
                  <c:v>2.0364799999999999E-2</c:v>
                </c:pt>
                <c:pt idx="24408">
                  <c:v>2.0613200000000002E-2</c:v>
                </c:pt>
                <c:pt idx="24409">
                  <c:v>2.0865600000000002E-2</c:v>
                </c:pt>
                <c:pt idx="24410">
                  <c:v>2.11217E-2</c:v>
                </c:pt>
                <c:pt idx="24411">
                  <c:v>2.1380900000000001E-2</c:v>
                </c:pt>
                <c:pt idx="24412">
                  <c:v>2.16428E-2</c:v>
                </c:pt>
                <c:pt idx="24413">
                  <c:v>2.1906599999999998E-2</c:v>
                </c:pt>
                <c:pt idx="24414">
                  <c:v>2.2172000000000001E-2</c:v>
                </c:pt>
                <c:pt idx="24415">
                  <c:v>2.2438E-2</c:v>
                </c:pt>
                <c:pt idx="24416">
                  <c:v>2.2704200000000001E-2</c:v>
                </c:pt>
                <c:pt idx="24417">
                  <c:v>2.2969799999999999E-2</c:v>
                </c:pt>
                <c:pt idx="24418">
                  <c:v>2.3234000000000001E-2</c:v>
                </c:pt>
                <c:pt idx="24419">
                  <c:v>2.3496E-2</c:v>
                </c:pt>
                <c:pt idx="24420">
                  <c:v>2.3755100000000001E-2</c:v>
                </c:pt>
                <c:pt idx="24421">
                  <c:v>2.4010400000000001E-2</c:v>
                </c:pt>
                <c:pt idx="24422">
                  <c:v>2.4261000000000001E-2</c:v>
                </c:pt>
                <c:pt idx="24423">
                  <c:v>2.4506099999999999E-2</c:v>
                </c:pt>
                <c:pt idx="24424">
                  <c:v>2.4744700000000001E-2</c:v>
                </c:pt>
                <c:pt idx="24425">
                  <c:v>2.4975899999999999E-2</c:v>
                </c:pt>
                <c:pt idx="24426">
                  <c:v>2.5198700000000001E-2</c:v>
                </c:pt>
                <c:pt idx="24427">
                  <c:v>2.5412199999999999E-2</c:v>
                </c:pt>
                <c:pt idx="24428">
                  <c:v>2.56154E-2</c:v>
                </c:pt>
                <c:pt idx="24429">
                  <c:v>2.5807299999999998E-2</c:v>
                </c:pt>
                <c:pt idx="24430">
                  <c:v>2.59869E-2</c:v>
                </c:pt>
                <c:pt idx="24431">
                  <c:v>2.61534E-2</c:v>
                </c:pt>
                <c:pt idx="24432">
                  <c:v>2.6305700000000001E-2</c:v>
                </c:pt>
                <c:pt idx="24433">
                  <c:v>2.6442799999999999E-2</c:v>
                </c:pt>
                <c:pt idx="24434">
                  <c:v>2.6563699999999999E-2</c:v>
                </c:pt>
                <c:pt idx="24435">
                  <c:v>2.6667199999999999E-2</c:v>
                </c:pt>
                <c:pt idx="24436">
                  <c:v>2.67523E-2</c:v>
                </c:pt>
                <c:pt idx="24437">
                  <c:v>2.6817799999999999E-2</c:v>
                </c:pt>
                <c:pt idx="24438">
                  <c:v>2.68627E-2</c:v>
                </c:pt>
                <c:pt idx="24439">
                  <c:v>2.6885900000000001E-2</c:v>
                </c:pt>
                <c:pt idx="24440">
                  <c:v>2.6886500000000001E-2</c:v>
                </c:pt>
                <c:pt idx="24441">
                  <c:v>2.68633E-2</c:v>
                </c:pt>
                <c:pt idx="24442">
                  <c:v>2.6815499999999999E-2</c:v>
                </c:pt>
                <c:pt idx="24443">
                  <c:v>2.6741899999999999E-2</c:v>
                </c:pt>
                <c:pt idx="24444">
                  <c:v>2.6641700000000001E-2</c:v>
                </c:pt>
                <c:pt idx="24445">
                  <c:v>2.65139E-2</c:v>
                </c:pt>
                <c:pt idx="24446">
                  <c:v>2.6357700000000001E-2</c:v>
                </c:pt>
                <c:pt idx="24447">
                  <c:v>2.61722E-2</c:v>
                </c:pt>
                <c:pt idx="24448">
                  <c:v>2.59566E-2</c:v>
                </c:pt>
                <c:pt idx="24449">
                  <c:v>2.5709900000000001E-2</c:v>
                </c:pt>
                <c:pt idx="24450">
                  <c:v>2.5431499999999999E-2</c:v>
                </c:pt>
                <c:pt idx="24451">
                  <c:v>2.5120699999999999E-2</c:v>
                </c:pt>
                <c:pt idx="24452">
                  <c:v>2.4776800000000002E-2</c:v>
                </c:pt>
                <c:pt idx="24453">
                  <c:v>2.4399299999999999E-2</c:v>
                </c:pt>
                <c:pt idx="24454">
                  <c:v>2.39879E-2</c:v>
                </c:pt>
                <c:pt idx="24455">
                  <c:v>2.3541800000000002E-2</c:v>
                </c:pt>
                <c:pt idx="24456">
                  <c:v>2.3060500000000001E-2</c:v>
                </c:pt>
                <c:pt idx="24457">
                  <c:v>2.25436E-2</c:v>
                </c:pt>
                <c:pt idx="24458">
                  <c:v>2.1990599999999999E-2</c:v>
                </c:pt>
                <c:pt idx="24459">
                  <c:v>2.1401300000000002E-2</c:v>
                </c:pt>
                <c:pt idx="24460">
                  <c:v>2.0775700000000001E-2</c:v>
                </c:pt>
                <c:pt idx="24461">
                  <c:v>2.0113599999999999E-2</c:v>
                </c:pt>
                <c:pt idx="24462">
                  <c:v>1.9414899999999999E-2</c:v>
                </c:pt>
                <c:pt idx="24463">
                  <c:v>1.8679500000000002E-2</c:v>
                </c:pt>
                <c:pt idx="24464">
                  <c:v>1.7907099999999999E-2</c:v>
                </c:pt>
                <c:pt idx="24465">
                  <c:v>1.70978E-2</c:v>
                </c:pt>
                <c:pt idx="24466">
                  <c:v>1.62519E-2</c:v>
                </c:pt>
                <c:pt idx="24467">
                  <c:v>1.53694E-2</c:v>
                </c:pt>
                <c:pt idx="24468">
                  <c:v>1.44507E-2</c:v>
                </c:pt>
                <c:pt idx="24469">
                  <c:v>1.34961E-2</c:v>
                </c:pt>
                <c:pt idx="24470">
                  <c:v>1.25059E-2</c:v>
                </c:pt>
                <c:pt idx="24471">
                  <c:v>1.1480600000000001E-2</c:v>
                </c:pt>
                <c:pt idx="24472">
                  <c:v>1.04207E-2</c:v>
                </c:pt>
                <c:pt idx="24473" formatCode="0.00E+00">
                  <c:v>9.3267599999999999E-3</c:v>
                </c:pt>
                <c:pt idx="24474" formatCode="0.00E+00">
                  <c:v>8.1993699999999992E-3</c:v>
                </c:pt>
                <c:pt idx="24475" formatCode="0.00E+00">
                  <c:v>7.0395700000000002E-3</c:v>
                </c:pt>
                <c:pt idx="24476" formatCode="0.00E+00">
                  <c:v>5.8483399999999996E-3</c:v>
                </c:pt>
                <c:pt idx="24477" formatCode="0.00E+00">
                  <c:v>4.6260499999999996E-3</c:v>
                </c:pt>
                <c:pt idx="24478" formatCode="0.00E+00">
                  <c:v>3.3726799999999999E-3</c:v>
                </c:pt>
                <c:pt idx="24479" formatCode="0.00E+00">
                  <c:v>2.0887200000000001E-3</c:v>
                </c:pt>
                <c:pt idx="24480" formatCode="0.00E+00">
                  <c:v>7.7603700000000004E-4</c:v>
                </c:pt>
                <c:pt idx="24481" formatCode="0.00E+00">
                  <c:v>-5.6297900000000002E-4</c:v>
                </c:pt>
                <c:pt idx="24482" formatCode="0.00E+00">
                  <c:v>-1.92654E-3</c:v>
                </c:pt>
                <c:pt idx="24483" formatCode="0.00E+00">
                  <c:v>-3.3134599999999998E-3</c:v>
                </c:pt>
                <c:pt idx="24484" formatCode="0.00E+00">
                  <c:v>-4.7225499999999998E-3</c:v>
                </c:pt>
                <c:pt idx="24485" formatCode="0.00E+00">
                  <c:v>-6.1523899999999998E-3</c:v>
                </c:pt>
                <c:pt idx="24486" formatCode="0.00E+00">
                  <c:v>-7.6014799999999999E-3</c:v>
                </c:pt>
                <c:pt idx="24487" formatCode="0.00E+00">
                  <c:v>-9.0684400000000005E-3</c:v>
                </c:pt>
                <c:pt idx="24488">
                  <c:v>-1.05518E-2</c:v>
                </c:pt>
                <c:pt idx="24489">
                  <c:v>-1.2050099999999999E-2</c:v>
                </c:pt>
                <c:pt idx="24490">
                  <c:v>-1.35616E-2</c:v>
                </c:pt>
                <c:pt idx="24491">
                  <c:v>-1.50849E-2</c:v>
                </c:pt>
                <c:pt idx="24492">
                  <c:v>-1.66187E-2</c:v>
                </c:pt>
                <c:pt idx="24493">
                  <c:v>-1.8161500000000001E-2</c:v>
                </c:pt>
                <c:pt idx="24494">
                  <c:v>-1.97115E-2</c:v>
                </c:pt>
                <c:pt idx="24495">
                  <c:v>-2.1267100000000001E-2</c:v>
                </c:pt>
                <c:pt idx="24496">
                  <c:v>-2.28264E-2</c:v>
                </c:pt>
                <c:pt idx="24497">
                  <c:v>-2.4387599999999999E-2</c:v>
                </c:pt>
                <c:pt idx="24498">
                  <c:v>-2.5948599999999999E-2</c:v>
                </c:pt>
                <c:pt idx="24499">
                  <c:v>-2.7507199999999999E-2</c:v>
                </c:pt>
                <c:pt idx="24500">
                  <c:v>-2.90605E-2</c:v>
                </c:pt>
                <c:pt idx="24501">
                  <c:v>-3.06062E-2</c:v>
                </c:pt>
                <c:pt idx="24502">
                  <c:v>-3.21426E-2</c:v>
                </c:pt>
                <c:pt idx="24503">
                  <c:v>-3.36686E-2</c:v>
                </c:pt>
                <c:pt idx="24504">
                  <c:v>-3.5182900000000003E-2</c:v>
                </c:pt>
                <c:pt idx="24505">
                  <c:v>-3.6683599999999997E-2</c:v>
                </c:pt>
                <c:pt idx="24506">
                  <c:v>-3.8168399999999998E-2</c:v>
                </c:pt>
                <c:pt idx="24507">
                  <c:v>-3.9634999999999997E-2</c:v>
                </c:pt>
                <c:pt idx="24508">
                  <c:v>-4.1080499999999999E-2</c:v>
                </c:pt>
                <c:pt idx="24509">
                  <c:v>-4.25016E-2</c:v>
                </c:pt>
                <c:pt idx="24510">
                  <c:v>-4.3895499999999997E-2</c:v>
                </c:pt>
                <c:pt idx="24511">
                  <c:v>-4.5260300000000003E-2</c:v>
                </c:pt>
                <c:pt idx="24512">
                  <c:v>-4.6594900000000002E-2</c:v>
                </c:pt>
                <c:pt idx="24513">
                  <c:v>-4.7897799999999997E-2</c:v>
                </c:pt>
                <c:pt idx="24514">
                  <c:v>-4.9166399999999999E-2</c:v>
                </c:pt>
                <c:pt idx="24515">
                  <c:v>-5.0398199999999997E-2</c:v>
                </c:pt>
                <c:pt idx="24516">
                  <c:v>-5.1591499999999998E-2</c:v>
                </c:pt>
                <c:pt idx="24517">
                  <c:v>-5.2745E-2</c:v>
                </c:pt>
                <c:pt idx="24518">
                  <c:v>-5.3857200000000001E-2</c:v>
                </c:pt>
                <c:pt idx="24519">
                  <c:v>-5.49259E-2</c:v>
                </c:pt>
                <c:pt idx="24520">
                  <c:v>-5.59488E-2</c:v>
                </c:pt>
                <c:pt idx="24521">
                  <c:v>-5.6923899999999999E-2</c:v>
                </c:pt>
                <c:pt idx="24522">
                  <c:v>-5.7849299999999999E-2</c:v>
                </c:pt>
                <c:pt idx="24523">
                  <c:v>-5.8722700000000003E-2</c:v>
                </c:pt>
                <c:pt idx="24524">
                  <c:v>-5.9542299999999999E-2</c:v>
                </c:pt>
                <c:pt idx="24525">
                  <c:v>-6.0305999999999998E-2</c:v>
                </c:pt>
                <c:pt idx="24526">
                  <c:v>-6.1012400000000001E-2</c:v>
                </c:pt>
                <c:pt idx="24527">
                  <c:v>-6.1660600000000003E-2</c:v>
                </c:pt>
                <c:pt idx="24528">
                  <c:v>-6.225E-2</c:v>
                </c:pt>
                <c:pt idx="24529">
                  <c:v>-6.2779100000000004E-2</c:v>
                </c:pt>
                <c:pt idx="24530">
                  <c:v>-6.3245999999999997E-2</c:v>
                </c:pt>
                <c:pt idx="24531">
                  <c:v>-6.3648999999999997E-2</c:v>
                </c:pt>
                <c:pt idx="24532">
                  <c:v>-6.3987000000000002E-2</c:v>
                </c:pt>
                <c:pt idx="24533">
                  <c:v>-6.4259200000000002E-2</c:v>
                </c:pt>
                <c:pt idx="24534">
                  <c:v>-6.4465300000000003E-2</c:v>
                </c:pt>
                <c:pt idx="24535">
                  <c:v>-6.4604300000000003E-2</c:v>
                </c:pt>
                <c:pt idx="24536">
                  <c:v>-6.4674999999999996E-2</c:v>
                </c:pt>
                <c:pt idx="24537">
                  <c:v>-6.4677100000000001E-2</c:v>
                </c:pt>
                <c:pt idx="24538">
                  <c:v>-6.4610799999999996E-2</c:v>
                </c:pt>
                <c:pt idx="24539">
                  <c:v>-6.4476199999999997E-2</c:v>
                </c:pt>
                <c:pt idx="24540">
                  <c:v>-6.42736E-2</c:v>
                </c:pt>
                <c:pt idx="24541">
                  <c:v>-6.4003400000000002E-2</c:v>
                </c:pt>
                <c:pt idx="24542">
                  <c:v>-6.3665600000000003E-2</c:v>
                </c:pt>
                <c:pt idx="24543">
                  <c:v>-6.3258900000000007E-2</c:v>
                </c:pt>
                <c:pt idx="24544">
                  <c:v>-6.2782599999999994E-2</c:v>
                </c:pt>
                <c:pt idx="24545">
                  <c:v>-6.2236699999999999E-2</c:v>
                </c:pt>
                <c:pt idx="24546">
                  <c:v>-6.1622000000000003E-2</c:v>
                </c:pt>
                <c:pt idx="24547">
                  <c:v>-6.09385E-2</c:v>
                </c:pt>
                <c:pt idx="24548">
                  <c:v>-6.0185599999999999E-2</c:v>
                </c:pt>
                <c:pt idx="24549">
                  <c:v>-5.9363100000000002E-2</c:v>
                </c:pt>
                <c:pt idx="24550">
                  <c:v>-5.8471700000000001E-2</c:v>
                </c:pt>
                <c:pt idx="24551">
                  <c:v>-5.75127E-2</c:v>
                </c:pt>
                <c:pt idx="24552">
                  <c:v>-5.64869E-2</c:v>
                </c:pt>
                <c:pt idx="24553">
                  <c:v>-5.5395199999999999E-2</c:v>
                </c:pt>
                <c:pt idx="24554">
                  <c:v>-5.4238700000000001E-2</c:v>
                </c:pt>
                <c:pt idx="24555">
                  <c:v>-5.3018599999999999E-2</c:v>
                </c:pt>
                <c:pt idx="24556">
                  <c:v>-5.1736200000000003E-2</c:v>
                </c:pt>
                <c:pt idx="24557">
                  <c:v>-5.0392100000000002E-2</c:v>
                </c:pt>
                <c:pt idx="24558">
                  <c:v>-4.8987099999999999E-2</c:v>
                </c:pt>
                <c:pt idx="24559">
                  <c:v>-4.7522399999999999E-2</c:v>
                </c:pt>
                <c:pt idx="24560">
                  <c:v>-4.6000100000000002E-2</c:v>
                </c:pt>
                <c:pt idx="24561">
                  <c:v>-4.4421500000000003E-2</c:v>
                </c:pt>
                <c:pt idx="24562">
                  <c:v>-4.2787499999999999E-2</c:v>
                </c:pt>
                <c:pt idx="24563">
                  <c:v>-4.1098900000000001E-2</c:v>
                </c:pt>
                <c:pt idx="24564">
                  <c:v>-3.9358200000000003E-2</c:v>
                </c:pt>
                <c:pt idx="24565">
                  <c:v>-3.7568900000000002E-2</c:v>
                </c:pt>
                <c:pt idx="24566">
                  <c:v>-3.5734099999999998E-2</c:v>
                </c:pt>
                <c:pt idx="24567">
                  <c:v>-3.3855499999999997E-2</c:v>
                </c:pt>
                <c:pt idx="24568">
                  <c:v>-3.1934400000000002E-2</c:v>
                </c:pt>
                <c:pt idx="24569">
                  <c:v>-2.9972800000000001E-2</c:v>
                </c:pt>
                <c:pt idx="24570">
                  <c:v>-2.79738E-2</c:v>
                </c:pt>
                <c:pt idx="24571">
                  <c:v>-2.59402E-2</c:v>
                </c:pt>
                <c:pt idx="24572">
                  <c:v>-2.3873800000000001E-2</c:v>
                </c:pt>
                <c:pt idx="24573">
                  <c:v>-2.1776E-2</c:v>
                </c:pt>
                <c:pt idx="24574">
                  <c:v>-1.9649199999999999E-2</c:v>
                </c:pt>
                <c:pt idx="24575">
                  <c:v>-1.7496000000000001E-2</c:v>
                </c:pt>
                <c:pt idx="24576">
                  <c:v>-1.53183E-2</c:v>
                </c:pt>
                <c:pt idx="24577">
                  <c:v>-1.3118100000000001E-2</c:v>
                </c:pt>
                <c:pt idx="24578">
                  <c:v>-1.08991E-2</c:v>
                </c:pt>
                <c:pt idx="24579" formatCode="0.00E+00">
                  <c:v>-8.66601E-3</c:v>
                </c:pt>
                <c:pt idx="24580" formatCode="0.00E+00">
                  <c:v>-6.4222300000000001E-3</c:v>
                </c:pt>
                <c:pt idx="24581" formatCode="0.00E+00">
                  <c:v>-4.1691200000000001E-3</c:v>
                </c:pt>
                <c:pt idx="24582" formatCode="0.00E+00">
                  <c:v>-1.90814E-3</c:v>
                </c:pt>
                <c:pt idx="24583" formatCode="0.00E+00">
                  <c:v>3.5789799999999999E-4</c:v>
                </c:pt>
                <c:pt idx="24584" formatCode="0.00E+00">
                  <c:v>2.62569E-3</c:v>
                </c:pt>
                <c:pt idx="24585" formatCode="0.00E+00">
                  <c:v>4.8919100000000002E-3</c:v>
                </c:pt>
                <c:pt idx="24586" formatCode="0.00E+00">
                  <c:v>7.1532399999999999E-3</c:v>
                </c:pt>
                <c:pt idx="24587" formatCode="0.00E+00">
                  <c:v>9.4071599999999995E-3</c:v>
                </c:pt>
                <c:pt idx="24588">
                  <c:v>1.1651699999999999E-2</c:v>
                </c:pt>
                <c:pt idx="24589">
                  <c:v>1.3884000000000001E-2</c:v>
                </c:pt>
                <c:pt idx="24590">
                  <c:v>1.6100099999999999E-2</c:v>
                </c:pt>
                <c:pt idx="24591">
                  <c:v>1.8296099999999999E-2</c:v>
                </c:pt>
                <c:pt idx="24592">
                  <c:v>2.0469299999999999E-2</c:v>
                </c:pt>
                <c:pt idx="24593">
                  <c:v>2.2617499999999999E-2</c:v>
                </c:pt>
                <c:pt idx="24594">
                  <c:v>2.4738199999999998E-2</c:v>
                </c:pt>
                <c:pt idx="24595">
                  <c:v>2.68282E-2</c:v>
                </c:pt>
                <c:pt idx="24596">
                  <c:v>2.8885000000000001E-2</c:v>
                </c:pt>
                <c:pt idx="24597">
                  <c:v>3.0906599999999999E-2</c:v>
                </c:pt>
                <c:pt idx="24598">
                  <c:v>3.2890700000000002E-2</c:v>
                </c:pt>
                <c:pt idx="24599">
                  <c:v>3.48341E-2</c:v>
                </c:pt>
                <c:pt idx="24600">
                  <c:v>3.6732800000000003E-2</c:v>
                </c:pt>
                <c:pt idx="24601">
                  <c:v>3.8584199999999999E-2</c:v>
                </c:pt>
                <c:pt idx="24602">
                  <c:v>4.03868E-2</c:v>
                </c:pt>
                <c:pt idx="24603">
                  <c:v>4.2138399999999999E-2</c:v>
                </c:pt>
                <c:pt idx="24604">
                  <c:v>4.38365E-2</c:v>
                </c:pt>
                <c:pt idx="24605">
                  <c:v>4.5478999999999999E-2</c:v>
                </c:pt>
                <c:pt idx="24606">
                  <c:v>4.70642E-2</c:v>
                </c:pt>
                <c:pt idx="24607">
                  <c:v>4.8589899999999998E-2</c:v>
                </c:pt>
                <c:pt idx="24608">
                  <c:v>5.0052800000000001E-2</c:v>
                </c:pt>
                <c:pt idx="24609">
                  <c:v>5.14492E-2</c:v>
                </c:pt>
                <c:pt idx="24610">
                  <c:v>5.27771E-2</c:v>
                </c:pt>
                <c:pt idx="24611">
                  <c:v>5.4035800000000002E-2</c:v>
                </c:pt>
                <c:pt idx="24612">
                  <c:v>5.5224599999999999E-2</c:v>
                </c:pt>
                <c:pt idx="24613">
                  <c:v>5.6342499999999997E-2</c:v>
                </c:pt>
                <c:pt idx="24614">
                  <c:v>5.7387399999999998E-2</c:v>
                </c:pt>
                <c:pt idx="24615">
                  <c:v>5.8356499999999999E-2</c:v>
                </c:pt>
                <c:pt idx="24616">
                  <c:v>5.9248599999999998E-2</c:v>
                </c:pt>
                <c:pt idx="24617">
                  <c:v>6.0064399999999997E-2</c:v>
                </c:pt>
                <c:pt idx="24618">
                  <c:v>6.0804499999999997E-2</c:v>
                </c:pt>
                <c:pt idx="24619">
                  <c:v>6.1467399999999998E-2</c:v>
                </c:pt>
                <c:pt idx="24620">
                  <c:v>6.2051099999999998E-2</c:v>
                </c:pt>
                <c:pt idx="24621">
                  <c:v>6.2553700000000004E-2</c:v>
                </c:pt>
                <c:pt idx="24622">
                  <c:v>6.2974299999999997E-2</c:v>
                </c:pt>
                <c:pt idx="24623">
                  <c:v>6.3312800000000002E-2</c:v>
                </c:pt>
                <c:pt idx="24624">
                  <c:v>6.3569000000000001E-2</c:v>
                </c:pt>
                <c:pt idx="24625">
                  <c:v>6.37437E-2</c:v>
                </c:pt>
                <c:pt idx="24626">
                  <c:v>6.3838199999999998E-2</c:v>
                </c:pt>
                <c:pt idx="24627">
                  <c:v>6.3852500000000006E-2</c:v>
                </c:pt>
                <c:pt idx="24628">
                  <c:v>6.3783999999999993E-2</c:v>
                </c:pt>
                <c:pt idx="24629">
                  <c:v>6.3630900000000004E-2</c:v>
                </c:pt>
                <c:pt idx="24630">
                  <c:v>6.3393699999999997E-2</c:v>
                </c:pt>
                <c:pt idx="24631">
                  <c:v>6.3073199999999996E-2</c:v>
                </c:pt>
                <c:pt idx="24632">
                  <c:v>6.2669199999999994E-2</c:v>
                </c:pt>
                <c:pt idx="24633">
                  <c:v>6.2182099999999997E-2</c:v>
                </c:pt>
                <c:pt idx="24634">
                  <c:v>6.1613399999999999E-2</c:v>
                </c:pt>
                <c:pt idx="24635">
                  <c:v>6.0964900000000002E-2</c:v>
                </c:pt>
                <c:pt idx="24636">
                  <c:v>6.0238199999999999E-2</c:v>
                </c:pt>
                <c:pt idx="24637">
                  <c:v>5.9433800000000002E-2</c:v>
                </c:pt>
                <c:pt idx="24638">
                  <c:v>5.8552300000000002E-2</c:v>
                </c:pt>
                <c:pt idx="24639">
                  <c:v>5.7593900000000003E-2</c:v>
                </c:pt>
                <c:pt idx="24640">
                  <c:v>5.6558299999999999E-2</c:v>
                </c:pt>
                <c:pt idx="24641">
                  <c:v>5.5445500000000002E-2</c:v>
                </c:pt>
                <c:pt idx="24642">
                  <c:v>5.4256100000000002E-2</c:v>
                </c:pt>
                <c:pt idx="24643">
                  <c:v>5.2991700000000003E-2</c:v>
                </c:pt>
                <c:pt idx="24644">
                  <c:v>5.1654699999999998E-2</c:v>
                </c:pt>
                <c:pt idx="24645">
                  <c:v>5.0248300000000003E-2</c:v>
                </c:pt>
                <c:pt idx="24646">
                  <c:v>4.8775699999999998E-2</c:v>
                </c:pt>
                <c:pt idx="24647">
                  <c:v>4.7238700000000002E-2</c:v>
                </c:pt>
                <c:pt idx="24648">
                  <c:v>4.5639600000000002E-2</c:v>
                </c:pt>
                <c:pt idx="24649">
                  <c:v>4.3981399999999997E-2</c:v>
                </c:pt>
                <c:pt idx="24650">
                  <c:v>4.2267199999999998E-2</c:v>
                </c:pt>
                <c:pt idx="24651">
                  <c:v>4.0498699999999999E-2</c:v>
                </c:pt>
                <c:pt idx="24652">
                  <c:v>3.8676799999999997E-2</c:v>
                </c:pt>
                <c:pt idx="24653">
                  <c:v>3.68017E-2</c:v>
                </c:pt>
                <c:pt idx="24654">
                  <c:v>3.4874799999999997E-2</c:v>
                </c:pt>
                <c:pt idx="24655">
                  <c:v>3.2897799999999998E-2</c:v>
                </c:pt>
                <c:pt idx="24656">
                  <c:v>3.0872400000000001E-2</c:v>
                </c:pt>
                <c:pt idx="24657">
                  <c:v>2.8801E-2</c:v>
                </c:pt>
                <c:pt idx="24658">
                  <c:v>2.6686399999999999E-2</c:v>
                </c:pt>
                <c:pt idx="24659">
                  <c:v>2.4531600000000001E-2</c:v>
                </c:pt>
                <c:pt idx="24660">
                  <c:v>2.2338799999999999E-2</c:v>
                </c:pt>
                <c:pt idx="24661">
                  <c:v>2.01104E-2</c:v>
                </c:pt>
                <c:pt idx="24662">
                  <c:v>1.7848599999999999E-2</c:v>
                </c:pt>
                <c:pt idx="24663">
                  <c:v>1.5555899999999999E-2</c:v>
                </c:pt>
                <c:pt idx="24664">
                  <c:v>1.32362E-2</c:v>
                </c:pt>
                <c:pt idx="24665">
                  <c:v>1.08935E-2</c:v>
                </c:pt>
                <c:pt idx="24666" formatCode="0.00E+00">
                  <c:v>8.5299699999999996E-3</c:v>
                </c:pt>
                <c:pt idx="24667" formatCode="0.00E+00">
                  <c:v>6.1469899999999997E-3</c:v>
                </c:pt>
                <c:pt idx="24668" formatCode="0.00E+00">
                  <c:v>3.7469999999999999E-3</c:v>
                </c:pt>
                <c:pt idx="24669" formatCode="0.00E+00">
                  <c:v>1.3341799999999999E-3</c:v>
                </c:pt>
                <c:pt idx="24670" formatCode="0.00E+00">
                  <c:v>-1.0869499999999999E-3</c:v>
                </c:pt>
                <c:pt idx="24671" formatCode="0.00E+00">
                  <c:v>-3.51352E-3</c:v>
                </c:pt>
                <c:pt idx="24672" formatCode="0.00E+00">
                  <c:v>-5.9436599999999999E-3</c:v>
                </c:pt>
                <c:pt idx="24673" formatCode="0.00E+00">
                  <c:v>-8.3746700000000007E-3</c:v>
                </c:pt>
                <c:pt idx="24674">
                  <c:v>-1.08027E-2</c:v>
                </c:pt>
                <c:pt idx="24675">
                  <c:v>-1.3223499999999999E-2</c:v>
                </c:pt>
                <c:pt idx="24676">
                  <c:v>-1.5633399999999999E-2</c:v>
                </c:pt>
                <c:pt idx="24677">
                  <c:v>-1.8029199999999999E-2</c:v>
                </c:pt>
                <c:pt idx="24678">
                  <c:v>-2.0407000000000002E-2</c:v>
                </c:pt>
                <c:pt idx="24679">
                  <c:v>-2.2761699999999999E-2</c:v>
                </c:pt>
                <c:pt idx="24680">
                  <c:v>-2.5089500000000001E-2</c:v>
                </c:pt>
                <c:pt idx="24681">
                  <c:v>-2.7389199999999999E-2</c:v>
                </c:pt>
                <c:pt idx="24682">
                  <c:v>-2.96604E-2</c:v>
                </c:pt>
                <c:pt idx="24683">
                  <c:v>-3.1902399999999997E-2</c:v>
                </c:pt>
                <c:pt idx="24684">
                  <c:v>-3.4113699999999997E-2</c:v>
                </c:pt>
                <c:pt idx="24685">
                  <c:v>-3.6292199999999997E-2</c:v>
                </c:pt>
                <c:pt idx="24686">
                  <c:v>-3.8435400000000002E-2</c:v>
                </c:pt>
                <c:pt idx="24687">
                  <c:v>-4.0541300000000002E-2</c:v>
                </c:pt>
                <c:pt idx="24688">
                  <c:v>-4.2608300000000002E-2</c:v>
                </c:pt>
                <c:pt idx="24689">
                  <c:v>-4.4634600000000003E-2</c:v>
                </c:pt>
                <c:pt idx="24690">
                  <c:v>-4.6617899999999997E-2</c:v>
                </c:pt>
                <c:pt idx="24691">
                  <c:v>-4.8555099999999997E-2</c:v>
                </c:pt>
                <c:pt idx="24692">
                  <c:v>-5.0442599999999997E-2</c:v>
                </c:pt>
                <c:pt idx="24693">
                  <c:v>-5.2278100000000001E-2</c:v>
                </c:pt>
                <c:pt idx="24694">
                  <c:v>-5.4060999999999998E-2</c:v>
                </c:pt>
                <c:pt idx="24695">
                  <c:v>-5.5790800000000002E-2</c:v>
                </c:pt>
                <c:pt idx="24696">
                  <c:v>-5.7466099999999999E-2</c:v>
                </c:pt>
                <c:pt idx="24697">
                  <c:v>-5.9083999999999998E-2</c:v>
                </c:pt>
                <c:pt idx="24698">
                  <c:v>-6.0640399999999997E-2</c:v>
                </c:pt>
                <c:pt idx="24699">
                  <c:v>-6.2132300000000001E-2</c:v>
                </c:pt>
                <c:pt idx="24700">
                  <c:v>-6.3558299999999998E-2</c:v>
                </c:pt>
                <c:pt idx="24701">
                  <c:v>-6.4917000000000002E-2</c:v>
                </c:pt>
                <c:pt idx="24702">
                  <c:v>-6.6206699999999993E-2</c:v>
                </c:pt>
                <c:pt idx="24703">
                  <c:v>-6.7426299999999995E-2</c:v>
                </c:pt>
                <c:pt idx="24704">
                  <c:v>-6.8575800000000006E-2</c:v>
                </c:pt>
                <c:pt idx="24705">
                  <c:v>-6.9655800000000004E-2</c:v>
                </c:pt>
                <c:pt idx="24706">
                  <c:v>-7.0666099999999996E-2</c:v>
                </c:pt>
                <c:pt idx="24707">
                  <c:v>-7.1606299999999998E-2</c:v>
                </c:pt>
                <c:pt idx="24708">
                  <c:v>-7.2475600000000001E-2</c:v>
                </c:pt>
                <c:pt idx="24709">
                  <c:v>-7.3272799999999999E-2</c:v>
                </c:pt>
                <c:pt idx="24710">
                  <c:v>-7.3997199999999999E-2</c:v>
                </c:pt>
                <c:pt idx="24711">
                  <c:v>-7.4649199999999999E-2</c:v>
                </c:pt>
                <c:pt idx="24712">
                  <c:v>-7.5228900000000001E-2</c:v>
                </c:pt>
                <c:pt idx="24713">
                  <c:v>-7.5735200000000003E-2</c:v>
                </c:pt>
                <c:pt idx="24714">
                  <c:v>-7.6167299999999993E-2</c:v>
                </c:pt>
                <c:pt idx="24715">
                  <c:v>-7.6527100000000001E-2</c:v>
                </c:pt>
                <c:pt idx="24716">
                  <c:v>-7.6817300000000005E-2</c:v>
                </c:pt>
                <c:pt idx="24717">
                  <c:v>-7.7039200000000002E-2</c:v>
                </c:pt>
                <c:pt idx="24718">
                  <c:v>-7.7193700000000004E-2</c:v>
                </c:pt>
                <c:pt idx="24719">
                  <c:v>-7.7283299999999999E-2</c:v>
                </c:pt>
                <c:pt idx="24720">
                  <c:v>-7.7309799999999998E-2</c:v>
                </c:pt>
                <c:pt idx="24721">
                  <c:v>-7.7272999999999994E-2</c:v>
                </c:pt>
                <c:pt idx="24722">
                  <c:v>-7.7172000000000004E-2</c:v>
                </c:pt>
                <c:pt idx="24723">
                  <c:v>-7.7006599999999994E-2</c:v>
                </c:pt>
                <c:pt idx="24724">
                  <c:v>-7.6777200000000004E-2</c:v>
                </c:pt>
                <c:pt idx="24725">
                  <c:v>-7.6483499999999996E-2</c:v>
                </c:pt>
                <c:pt idx="24726">
                  <c:v>-7.6125899999999996E-2</c:v>
                </c:pt>
                <c:pt idx="24727">
                  <c:v>-7.5707200000000002E-2</c:v>
                </c:pt>
                <c:pt idx="24728">
                  <c:v>-7.5230900000000003E-2</c:v>
                </c:pt>
                <c:pt idx="24729">
                  <c:v>-7.4699399999999999E-2</c:v>
                </c:pt>
                <c:pt idx="24730">
                  <c:v>-7.4113899999999996E-2</c:v>
                </c:pt>
                <c:pt idx="24731">
                  <c:v>-7.3475200000000004E-2</c:v>
                </c:pt>
                <c:pt idx="24732">
                  <c:v>-7.2784199999999993E-2</c:v>
                </c:pt>
                <c:pt idx="24733">
                  <c:v>-7.2041400000000005E-2</c:v>
                </c:pt>
                <c:pt idx="24734">
                  <c:v>-7.1248400000000003E-2</c:v>
                </c:pt>
                <c:pt idx="24735">
                  <c:v>-7.0407999999999998E-2</c:v>
                </c:pt>
                <c:pt idx="24736">
                  <c:v>-6.9522600000000004E-2</c:v>
                </c:pt>
                <c:pt idx="24737">
                  <c:v>-6.8594699999999995E-2</c:v>
                </c:pt>
                <c:pt idx="24738">
                  <c:v>-6.7626400000000003E-2</c:v>
                </c:pt>
                <c:pt idx="24739">
                  <c:v>-6.6620200000000004E-2</c:v>
                </c:pt>
                <c:pt idx="24740">
                  <c:v>-6.5579299999999993E-2</c:v>
                </c:pt>
                <c:pt idx="24741">
                  <c:v>-6.4506499999999994E-2</c:v>
                </c:pt>
                <c:pt idx="24742">
                  <c:v>-6.3403299999999996E-2</c:v>
                </c:pt>
                <c:pt idx="24743">
                  <c:v>-6.2270899999999997E-2</c:v>
                </c:pt>
                <c:pt idx="24744">
                  <c:v>-6.1111100000000002E-2</c:v>
                </c:pt>
                <c:pt idx="24745">
                  <c:v>-5.9926699999999999E-2</c:v>
                </c:pt>
                <c:pt idx="24746">
                  <c:v>-5.8720500000000002E-2</c:v>
                </c:pt>
                <c:pt idx="24747">
                  <c:v>-5.74946E-2</c:v>
                </c:pt>
                <c:pt idx="24748">
                  <c:v>-5.62497E-2</c:v>
                </c:pt>
                <c:pt idx="24749">
                  <c:v>-5.4987000000000001E-2</c:v>
                </c:pt>
                <c:pt idx="24750">
                  <c:v>-5.3709300000000001E-2</c:v>
                </c:pt>
                <c:pt idx="24751">
                  <c:v>-5.2420500000000002E-2</c:v>
                </c:pt>
                <c:pt idx="24752">
                  <c:v>-5.1122300000000002E-2</c:v>
                </c:pt>
                <c:pt idx="24753">
                  <c:v>-4.9815199999999997E-2</c:v>
                </c:pt>
                <c:pt idx="24754">
                  <c:v>-4.8501500000000003E-2</c:v>
                </c:pt>
                <c:pt idx="24755">
                  <c:v>-4.7184700000000003E-2</c:v>
                </c:pt>
                <c:pt idx="24756">
                  <c:v>-4.5867699999999997E-2</c:v>
                </c:pt>
                <c:pt idx="24757">
                  <c:v>-4.4552000000000001E-2</c:v>
                </c:pt>
                <c:pt idx="24758">
                  <c:v>-4.3238899999999997E-2</c:v>
                </c:pt>
                <c:pt idx="24759">
                  <c:v>-4.1929399999999999E-2</c:v>
                </c:pt>
                <c:pt idx="24760">
                  <c:v>-4.0624800000000003E-2</c:v>
                </c:pt>
                <c:pt idx="24761">
                  <c:v>-3.9326199999999999E-2</c:v>
                </c:pt>
                <c:pt idx="24762">
                  <c:v>-3.8035300000000001E-2</c:v>
                </c:pt>
                <c:pt idx="24763">
                  <c:v>-3.6755000000000003E-2</c:v>
                </c:pt>
                <c:pt idx="24764">
                  <c:v>-3.5487900000000003E-2</c:v>
                </c:pt>
                <c:pt idx="24765">
                  <c:v>-3.4234199999999999E-2</c:v>
                </c:pt>
                <c:pt idx="24766">
                  <c:v>-3.2992E-2</c:v>
                </c:pt>
                <c:pt idx="24767">
                  <c:v>-3.17594E-2</c:v>
                </c:pt>
                <c:pt idx="24768">
                  <c:v>-3.0537000000000002E-2</c:v>
                </c:pt>
                <c:pt idx="24769">
                  <c:v>-2.9326399999999999E-2</c:v>
                </c:pt>
                <c:pt idx="24770">
                  <c:v>-2.81298E-2</c:v>
                </c:pt>
                <c:pt idx="24771">
                  <c:v>-2.6950499999999999E-2</c:v>
                </c:pt>
                <c:pt idx="24772">
                  <c:v>-2.5790799999999999E-2</c:v>
                </c:pt>
                <c:pt idx="24773">
                  <c:v>-2.46508E-2</c:v>
                </c:pt>
                <c:pt idx="24774">
                  <c:v>-2.3531699999999999E-2</c:v>
                </c:pt>
                <c:pt idx="24775">
                  <c:v>-2.2437200000000001E-2</c:v>
                </c:pt>
                <c:pt idx="24776">
                  <c:v>-2.1371299999999999E-2</c:v>
                </c:pt>
                <c:pt idx="24777">
                  <c:v>-2.0336199999999999E-2</c:v>
                </c:pt>
                <c:pt idx="24778">
                  <c:v>-1.93329E-2</c:v>
                </c:pt>
                <c:pt idx="24779">
                  <c:v>-1.83619E-2</c:v>
                </c:pt>
                <c:pt idx="24780">
                  <c:v>-1.7423899999999999E-2</c:v>
                </c:pt>
                <c:pt idx="24781">
                  <c:v>-1.65194E-2</c:v>
                </c:pt>
                <c:pt idx="24782">
                  <c:v>-1.56489E-2</c:v>
                </c:pt>
                <c:pt idx="24783">
                  <c:v>-1.4812199999999999E-2</c:v>
                </c:pt>
                <c:pt idx="24784">
                  <c:v>-1.40076E-2</c:v>
                </c:pt>
                <c:pt idx="24785">
                  <c:v>-1.3233E-2</c:v>
                </c:pt>
                <c:pt idx="24786">
                  <c:v>-1.2486300000000001E-2</c:v>
                </c:pt>
                <c:pt idx="24787">
                  <c:v>-1.17661E-2</c:v>
                </c:pt>
                <c:pt idx="24788">
                  <c:v>-1.10718E-2</c:v>
                </c:pt>
                <c:pt idx="24789">
                  <c:v>-1.04025E-2</c:v>
                </c:pt>
                <c:pt idx="24790" formatCode="0.00E+00">
                  <c:v>-9.75642E-3</c:v>
                </c:pt>
                <c:pt idx="24791" formatCode="0.00E+00">
                  <c:v>-9.1324600000000002E-3</c:v>
                </c:pt>
                <c:pt idx="24792" formatCode="0.00E+00">
                  <c:v>-8.5323199999999995E-3</c:v>
                </c:pt>
                <c:pt idx="24793" formatCode="0.00E+00">
                  <c:v>-7.9582300000000002E-3</c:v>
                </c:pt>
                <c:pt idx="24794" formatCode="0.00E+00">
                  <c:v>-7.4114000000000003E-3</c:v>
                </c:pt>
                <c:pt idx="24795" formatCode="0.00E+00">
                  <c:v>-6.8920700000000001E-3</c:v>
                </c:pt>
                <c:pt idx="24796" formatCode="0.00E+00">
                  <c:v>-6.3997799999999999E-3</c:v>
                </c:pt>
                <c:pt idx="24797" formatCode="0.00E+00">
                  <c:v>-5.9330800000000003E-3</c:v>
                </c:pt>
                <c:pt idx="24798" formatCode="0.00E+00">
                  <c:v>-5.4904899999999998E-3</c:v>
                </c:pt>
                <c:pt idx="24799" formatCode="0.00E+00">
                  <c:v>-5.0720399999999999E-3</c:v>
                </c:pt>
                <c:pt idx="24800" formatCode="0.00E+00">
                  <c:v>-4.6784000000000001E-3</c:v>
                </c:pt>
                <c:pt idx="24801" formatCode="0.00E+00">
                  <c:v>-4.3094099999999996E-3</c:v>
                </c:pt>
                <c:pt idx="24802" formatCode="0.00E+00">
                  <c:v>-3.9645499999999998E-3</c:v>
                </c:pt>
                <c:pt idx="24803" formatCode="0.00E+00">
                  <c:v>-3.6440700000000001E-3</c:v>
                </c:pt>
                <c:pt idx="24804" formatCode="0.00E+00">
                  <c:v>-3.3496300000000001E-3</c:v>
                </c:pt>
                <c:pt idx="24805" formatCode="0.00E+00">
                  <c:v>-3.0828299999999999E-3</c:v>
                </c:pt>
                <c:pt idx="24806" formatCode="0.00E+00">
                  <c:v>-2.8444199999999998E-3</c:v>
                </c:pt>
                <c:pt idx="24807" formatCode="0.00E+00">
                  <c:v>-2.63466E-3</c:v>
                </c:pt>
                <c:pt idx="24808" formatCode="0.00E+00">
                  <c:v>-2.4529E-3</c:v>
                </c:pt>
                <c:pt idx="24809" formatCode="0.00E+00">
                  <c:v>-2.29707E-3</c:v>
                </c:pt>
                <c:pt idx="24810" formatCode="0.00E+00">
                  <c:v>-2.1638600000000001E-3</c:v>
                </c:pt>
                <c:pt idx="24811" formatCode="0.00E+00">
                  <c:v>-2.05047E-3</c:v>
                </c:pt>
                <c:pt idx="24812" formatCode="0.00E+00">
                  <c:v>-1.9558100000000001E-3</c:v>
                </c:pt>
                <c:pt idx="24813" formatCode="0.00E+00">
                  <c:v>-1.87911E-3</c:v>
                </c:pt>
                <c:pt idx="24814" formatCode="0.00E+00">
                  <c:v>-1.81927E-3</c:v>
                </c:pt>
                <c:pt idx="24815" formatCode="0.00E+00">
                  <c:v>-1.77585E-3</c:v>
                </c:pt>
                <c:pt idx="24816" formatCode="0.00E+00">
                  <c:v>-1.74792E-3</c:v>
                </c:pt>
                <c:pt idx="24817" formatCode="0.00E+00">
                  <c:v>-1.7324599999999999E-3</c:v>
                </c:pt>
                <c:pt idx="24818" formatCode="0.00E+00">
                  <c:v>-1.72624E-3</c:v>
                </c:pt>
                <c:pt idx="24819" formatCode="0.00E+00">
                  <c:v>-1.72847E-3</c:v>
                </c:pt>
                <c:pt idx="24820" formatCode="0.00E+00">
                  <c:v>-1.73979E-3</c:v>
                </c:pt>
                <c:pt idx="24821" formatCode="0.00E+00">
                  <c:v>-1.7602E-3</c:v>
                </c:pt>
                <c:pt idx="24822" formatCode="0.00E+00">
                  <c:v>-1.7891599999999999E-3</c:v>
                </c:pt>
                <c:pt idx="24823" formatCode="0.00E+00">
                  <c:v>-1.8263699999999999E-3</c:v>
                </c:pt>
                <c:pt idx="24824" formatCode="0.00E+00">
                  <c:v>-1.8719800000000001E-3</c:v>
                </c:pt>
                <c:pt idx="24825" formatCode="0.00E+00">
                  <c:v>-1.9256500000000001E-3</c:v>
                </c:pt>
                <c:pt idx="24826" formatCode="0.00E+00">
                  <c:v>-1.9861200000000001E-3</c:v>
                </c:pt>
                <c:pt idx="24827" formatCode="0.00E+00">
                  <c:v>-2.0528299999999998E-3</c:v>
                </c:pt>
                <c:pt idx="24828" formatCode="0.00E+00">
                  <c:v>-2.1261800000000001E-3</c:v>
                </c:pt>
                <c:pt idx="24829" formatCode="0.00E+00">
                  <c:v>-2.2050899999999998E-3</c:v>
                </c:pt>
                <c:pt idx="24830" formatCode="0.00E+00">
                  <c:v>-2.2863699999999998E-3</c:v>
                </c:pt>
                <c:pt idx="24831" formatCode="0.00E+00">
                  <c:v>-2.36762E-3</c:v>
                </c:pt>
                <c:pt idx="24832" formatCode="0.00E+00">
                  <c:v>-2.4487300000000001E-3</c:v>
                </c:pt>
                <c:pt idx="24833" formatCode="0.00E+00">
                  <c:v>-2.52959E-3</c:v>
                </c:pt>
                <c:pt idx="24834" formatCode="0.00E+00">
                  <c:v>-2.6084400000000001E-3</c:v>
                </c:pt>
                <c:pt idx="24835" formatCode="0.00E+00">
                  <c:v>-2.6823900000000002E-3</c:v>
                </c:pt>
                <c:pt idx="24836" formatCode="0.00E+00">
                  <c:v>-2.7485999999999999E-3</c:v>
                </c:pt>
                <c:pt idx="24837" formatCode="0.00E+00">
                  <c:v>-2.80577E-3</c:v>
                </c:pt>
                <c:pt idx="24838" formatCode="0.00E+00">
                  <c:v>-2.85448E-3</c:v>
                </c:pt>
                <c:pt idx="24839" formatCode="0.00E+00">
                  <c:v>-2.8950400000000002E-3</c:v>
                </c:pt>
                <c:pt idx="24840" formatCode="0.00E+00">
                  <c:v>-2.9268200000000001E-3</c:v>
                </c:pt>
                <c:pt idx="24841" formatCode="0.00E+00">
                  <c:v>-2.9498900000000002E-3</c:v>
                </c:pt>
                <c:pt idx="24842" formatCode="0.00E+00">
                  <c:v>-2.9650399999999999E-3</c:v>
                </c:pt>
                <c:pt idx="24843" formatCode="0.00E+00">
                  <c:v>-2.9720900000000001E-3</c:v>
                </c:pt>
                <c:pt idx="24844" formatCode="0.00E+00">
                  <c:v>-2.9702399999999999E-3</c:v>
                </c:pt>
                <c:pt idx="24845" formatCode="0.00E+00">
                  <c:v>-2.95912E-3</c:v>
                </c:pt>
                <c:pt idx="24846" formatCode="0.00E+00">
                  <c:v>-2.9373099999999998E-3</c:v>
                </c:pt>
                <c:pt idx="24847" formatCode="0.00E+00">
                  <c:v>-2.9026500000000001E-3</c:v>
                </c:pt>
                <c:pt idx="24848" formatCode="0.00E+00">
                  <c:v>-2.8549399999999998E-3</c:v>
                </c:pt>
                <c:pt idx="24849" formatCode="0.00E+00">
                  <c:v>-2.7955200000000001E-3</c:v>
                </c:pt>
                <c:pt idx="24850" formatCode="0.00E+00">
                  <c:v>-2.72486E-3</c:v>
                </c:pt>
                <c:pt idx="24851" formatCode="0.00E+00">
                  <c:v>-2.64248E-3</c:v>
                </c:pt>
                <c:pt idx="24852" formatCode="0.00E+00">
                  <c:v>-2.5479600000000002E-3</c:v>
                </c:pt>
                <c:pt idx="24853" formatCode="0.00E+00">
                  <c:v>-2.4396800000000001E-3</c:v>
                </c:pt>
                <c:pt idx="24854" formatCode="0.00E+00">
                  <c:v>-2.3147900000000002E-3</c:v>
                </c:pt>
                <c:pt idx="24855" formatCode="0.00E+00">
                  <c:v>-2.1716999999999999E-3</c:v>
                </c:pt>
                <c:pt idx="24856" formatCode="0.00E+00">
                  <c:v>-2.01052E-3</c:v>
                </c:pt>
                <c:pt idx="24857" formatCode="0.00E+00">
                  <c:v>-1.8312599999999999E-3</c:v>
                </c:pt>
                <c:pt idx="24858" formatCode="0.00E+00">
                  <c:v>-1.63397E-3</c:v>
                </c:pt>
                <c:pt idx="24859" formatCode="0.00E+00">
                  <c:v>-1.4197000000000001E-3</c:v>
                </c:pt>
                <c:pt idx="24860" formatCode="0.00E+00">
                  <c:v>-1.1901100000000001E-3</c:v>
                </c:pt>
                <c:pt idx="24861" formatCode="0.00E+00">
                  <c:v>-9.4651499999999999E-4</c:v>
                </c:pt>
                <c:pt idx="24862" formatCode="0.00E+00">
                  <c:v>-6.9055699999999995E-4</c:v>
                </c:pt>
                <c:pt idx="24863" formatCode="0.00E+00">
                  <c:v>-4.2542300000000002E-4</c:v>
                </c:pt>
                <c:pt idx="24864" formatCode="0.00E+00">
                  <c:v>-1.5464600000000001E-4</c:v>
                </c:pt>
                <c:pt idx="24865" formatCode="0.00E+00">
                  <c:v>1.19354E-4</c:v>
                </c:pt>
                <c:pt idx="24866" formatCode="0.00E+00">
                  <c:v>3.9496799999999999E-4</c:v>
                </c:pt>
                <c:pt idx="24867" formatCode="0.00E+00">
                  <c:v>6.7177199999999995E-4</c:v>
                </c:pt>
                <c:pt idx="24868" formatCode="0.00E+00">
                  <c:v>9.5138700000000004E-4</c:v>
                </c:pt>
                <c:pt idx="24869" formatCode="0.00E+00">
                  <c:v>1.2363999999999999E-3</c:v>
                </c:pt>
                <c:pt idx="24870" formatCode="0.00E+00">
                  <c:v>1.5277699999999999E-3</c:v>
                </c:pt>
                <c:pt idx="24871" formatCode="0.00E+00">
                  <c:v>1.8230399999999999E-3</c:v>
                </c:pt>
                <c:pt idx="24872" formatCode="0.00E+00">
                  <c:v>2.1172299999999999E-3</c:v>
                </c:pt>
                <c:pt idx="24873" formatCode="0.00E+00">
                  <c:v>2.4064400000000001E-3</c:v>
                </c:pt>
                <c:pt idx="24874" formatCode="0.00E+00">
                  <c:v>2.6916100000000001E-3</c:v>
                </c:pt>
                <c:pt idx="24875" formatCode="0.00E+00">
                  <c:v>2.97723E-3</c:v>
                </c:pt>
                <c:pt idx="24876" formatCode="0.00E+00">
                  <c:v>3.2667999999999998E-3</c:v>
                </c:pt>
                <c:pt idx="24877" formatCode="0.00E+00">
                  <c:v>3.5611000000000002E-3</c:v>
                </c:pt>
                <c:pt idx="24878" formatCode="0.00E+00">
                  <c:v>3.8599699999999999E-3</c:v>
                </c:pt>
                <c:pt idx="24879" formatCode="0.00E+00">
                  <c:v>4.1637999999999996E-3</c:v>
                </c:pt>
                <c:pt idx="24880" formatCode="0.00E+00">
                  <c:v>4.4715800000000002E-3</c:v>
                </c:pt>
                <c:pt idx="24881" formatCode="0.00E+00">
                  <c:v>4.7788800000000001E-3</c:v>
                </c:pt>
                <c:pt idx="24882" formatCode="0.00E+00">
                  <c:v>5.0805599999999996E-3</c:v>
                </c:pt>
                <c:pt idx="24883" formatCode="0.00E+00">
                  <c:v>5.3737999999999998E-3</c:v>
                </c:pt>
                <c:pt idx="24884" formatCode="0.00E+00">
                  <c:v>5.6571499999999997E-3</c:v>
                </c:pt>
                <c:pt idx="24885" formatCode="0.00E+00">
                  <c:v>5.9297000000000004E-3</c:v>
                </c:pt>
                <c:pt idx="24886" formatCode="0.00E+00">
                  <c:v>6.1914800000000001E-3</c:v>
                </c:pt>
                <c:pt idx="24887" formatCode="0.00E+00">
                  <c:v>6.4426600000000002E-3</c:v>
                </c:pt>
                <c:pt idx="24888" formatCode="0.00E+00">
                  <c:v>6.6822799999999996E-3</c:v>
                </c:pt>
                <c:pt idx="24889" formatCode="0.00E+00">
                  <c:v>6.9085300000000004E-3</c:v>
                </c:pt>
                <c:pt idx="24890" formatCode="0.00E+00">
                  <c:v>7.12007E-3</c:v>
                </c:pt>
                <c:pt idx="24891" formatCode="0.00E+00">
                  <c:v>7.3152099999999999E-3</c:v>
                </c:pt>
                <c:pt idx="24892" formatCode="0.00E+00">
                  <c:v>7.4905199999999996E-3</c:v>
                </c:pt>
                <c:pt idx="24893" formatCode="0.00E+00">
                  <c:v>7.6428800000000003E-3</c:v>
                </c:pt>
                <c:pt idx="24894" formatCode="0.00E+00">
                  <c:v>7.7716E-3</c:v>
                </c:pt>
                <c:pt idx="24895" formatCode="0.00E+00">
                  <c:v>7.8770999999999997E-3</c:v>
                </c:pt>
                <c:pt idx="24896" formatCode="0.00E+00">
                  <c:v>7.9600399999999998E-3</c:v>
                </c:pt>
                <c:pt idx="24897" formatCode="0.00E+00">
                  <c:v>8.0216799999999998E-3</c:v>
                </c:pt>
                <c:pt idx="24898" formatCode="0.00E+00">
                  <c:v>8.0628899999999996E-3</c:v>
                </c:pt>
                <c:pt idx="24899" formatCode="0.00E+00">
                  <c:v>8.0819800000000008E-3</c:v>
                </c:pt>
                <c:pt idx="24900" formatCode="0.00E+00">
                  <c:v>8.0745399999999998E-3</c:v>
                </c:pt>
                <c:pt idx="24901" formatCode="0.00E+00">
                  <c:v>8.0368899999999997E-3</c:v>
                </c:pt>
                <c:pt idx="24902" formatCode="0.00E+00">
                  <c:v>7.9685499999999996E-3</c:v>
                </c:pt>
                <c:pt idx="24903" formatCode="0.00E+00">
                  <c:v>7.8716600000000008E-3</c:v>
                </c:pt>
                <c:pt idx="24904" formatCode="0.00E+00">
                  <c:v>7.7488799999999997E-3</c:v>
                </c:pt>
                <c:pt idx="24905" formatCode="0.00E+00">
                  <c:v>7.6004799999999997E-3</c:v>
                </c:pt>
                <c:pt idx="24906" formatCode="0.00E+00">
                  <c:v>7.4236299999999996E-3</c:v>
                </c:pt>
                <c:pt idx="24907" formatCode="0.00E+00">
                  <c:v>7.2141799999999997E-3</c:v>
                </c:pt>
                <c:pt idx="24908" formatCode="0.00E+00">
                  <c:v>6.9686699999999997E-3</c:v>
                </c:pt>
                <c:pt idx="24909" formatCode="0.00E+00">
                  <c:v>6.6853499999999996E-3</c:v>
                </c:pt>
                <c:pt idx="24910" formatCode="0.00E+00">
                  <c:v>6.3633300000000004E-3</c:v>
                </c:pt>
                <c:pt idx="24911" formatCode="0.00E+00">
                  <c:v>6.0013999999999996E-3</c:v>
                </c:pt>
                <c:pt idx="24912" formatCode="0.00E+00">
                  <c:v>5.5995100000000003E-3</c:v>
                </c:pt>
                <c:pt idx="24913" formatCode="0.00E+00">
                  <c:v>5.1596000000000003E-3</c:v>
                </c:pt>
                <c:pt idx="24914" formatCode="0.00E+00">
                  <c:v>4.6829000000000003E-3</c:v>
                </c:pt>
                <c:pt idx="24915" formatCode="0.00E+00">
                  <c:v>4.1676600000000001E-3</c:v>
                </c:pt>
                <c:pt idx="24916" formatCode="0.00E+00">
                  <c:v>3.6112000000000002E-3</c:v>
                </c:pt>
                <c:pt idx="24917" formatCode="0.00E+00">
                  <c:v>3.0125E-3</c:v>
                </c:pt>
                <c:pt idx="24918" formatCode="0.00E+00">
                  <c:v>2.37221E-3</c:v>
                </c:pt>
                <c:pt idx="24919" formatCode="0.00E+00">
                  <c:v>1.6915400000000001E-3</c:v>
                </c:pt>
                <c:pt idx="24920" formatCode="0.00E+00">
                  <c:v>9.7250699999999995E-4</c:v>
                </c:pt>
                <c:pt idx="24921" formatCode="0.00E+00">
                  <c:v>2.1720999999999999E-4</c:v>
                </c:pt>
                <c:pt idx="24922" formatCode="0.00E+00">
                  <c:v>-5.7431599999999995E-4</c:v>
                </c:pt>
                <c:pt idx="24923" formatCode="0.00E+00">
                  <c:v>-1.4034399999999999E-3</c:v>
                </c:pt>
                <c:pt idx="24924" formatCode="0.00E+00">
                  <c:v>-2.2709700000000002E-3</c:v>
                </c:pt>
                <c:pt idx="24925" formatCode="0.00E+00">
                  <c:v>-3.1775200000000001E-3</c:v>
                </c:pt>
                <c:pt idx="24926" formatCode="0.00E+00">
                  <c:v>-4.1235200000000003E-3</c:v>
                </c:pt>
                <c:pt idx="24927" formatCode="0.00E+00">
                  <c:v>-5.1085000000000002E-3</c:v>
                </c:pt>
                <c:pt idx="24928" formatCode="0.00E+00">
                  <c:v>-6.1320799999999998E-3</c:v>
                </c:pt>
                <c:pt idx="24929" formatCode="0.00E+00">
                  <c:v>-7.19427E-3</c:v>
                </c:pt>
                <c:pt idx="24930" formatCode="0.00E+00">
                  <c:v>-8.2944200000000003E-3</c:v>
                </c:pt>
                <c:pt idx="24931" formatCode="0.00E+00">
                  <c:v>-9.4306400000000006E-3</c:v>
                </c:pt>
                <c:pt idx="24932">
                  <c:v>-1.0600699999999999E-2</c:v>
                </c:pt>
                <c:pt idx="24933">
                  <c:v>-1.18038E-2</c:v>
                </c:pt>
                <c:pt idx="24934">
                  <c:v>-1.30399E-2</c:v>
                </c:pt>
                <c:pt idx="24935">
                  <c:v>-1.4309000000000001E-2</c:v>
                </c:pt>
                <c:pt idx="24936">
                  <c:v>-1.5610799999999999E-2</c:v>
                </c:pt>
                <c:pt idx="24937">
                  <c:v>-1.6943799999999998E-2</c:v>
                </c:pt>
                <c:pt idx="24938">
                  <c:v>-1.83048E-2</c:v>
                </c:pt>
                <c:pt idx="24939">
                  <c:v>-1.9691E-2</c:v>
                </c:pt>
                <c:pt idx="24940">
                  <c:v>-2.1101600000000002E-2</c:v>
                </c:pt>
                <c:pt idx="24941">
                  <c:v>-2.2535300000000001E-2</c:v>
                </c:pt>
                <c:pt idx="24942">
                  <c:v>-2.39902E-2</c:v>
                </c:pt>
                <c:pt idx="24943">
                  <c:v>-2.5466200000000001E-2</c:v>
                </c:pt>
                <c:pt idx="24944">
                  <c:v>-2.6963399999999998E-2</c:v>
                </c:pt>
                <c:pt idx="24945">
                  <c:v>-2.84798E-2</c:v>
                </c:pt>
                <c:pt idx="24946">
                  <c:v>-3.0013000000000001E-2</c:v>
                </c:pt>
                <c:pt idx="24947">
                  <c:v>-3.1563000000000001E-2</c:v>
                </c:pt>
                <c:pt idx="24948">
                  <c:v>-3.3130399999999997E-2</c:v>
                </c:pt>
                <c:pt idx="24949">
                  <c:v>-3.47137E-2</c:v>
                </c:pt>
                <c:pt idx="24950">
                  <c:v>-3.63092E-2</c:v>
                </c:pt>
                <c:pt idx="24951">
                  <c:v>-3.7914299999999998E-2</c:v>
                </c:pt>
                <c:pt idx="24952">
                  <c:v>-3.9528500000000001E-2</c:v>
                </c:pt>
                <c:pt idx="24953">
                  <c:v>-4.11505E-2</c:v>
                </c:pt>
                <c:pt idx="24954">
                  <c:v>-4.2776399999999999E-2</c:v>
                </c:pt>
                <c:pt idx="24955">
                  <c:v>-4.44021E-2</c:v>
                </c:pt>
                <c:pt idx="24956">
                  <c:v>-4.6023399999999999E-2</c:v>
                </c:pt>
                <c:pt idx="24957">
                  <c:v>-4.7635700000000003E-2</c:v>
                </c:pt>
                <c:pt idx="24958">
                  <c:v>-4.9235899999999999E-2</c:v>
                </c:pt>
                <c:pt idx="24959">
                  <c:v>-5.0824500000000002E-2</c:v>
                </c:pt>
                <c:pt idx="24960">
                  <c:v>-5.2403600000000002E-2</c:v>
                </c:pt>
                <c:pt idx="24961">
                  <c:v>-5.3972600000000003E-2</c:v>
                </c:pt>
                <c:pt idx="24962">
                  <c:v>-5.5526499999999999E-2</c:v>
                </c:pt>
                <c:pt idx="24963">
                  <c:v>-5.7057999999999998E-2</c:v>
                </c:pt>
                <c:pt idx="24964">
                  <c:v>-5.8561700000000001E-2</c:v>
                </c:pt>
                <c:pt idx="24965">
                  <c:v>-6.0036199999999998E-2</c:v>
                </c:pt>
                <c:pt idx="24966">
                  <c:v>-6.1480899999999998E-2</c:v>
                </c:pt>
                <c:pt idx="24967">
                  <c:v>-6.2894599999999995E-2</c:v>
                </c:pt>
                <c:pt idx="24968">
                  <c:v>-6.4276600000000003E-2</c:v>
                </c:pt>
                <c:pt idx="24969">
                  <c:v>-6.5627400000000002E-2</c:v>
                </c:pt>
                <c:pt idx="24970">
                  <c:v>-6.6946900000000004E-2</c:v>
                </c:pt>
                <c:pt idx="24971">
                  <c:v>-6.8234100000000006E-2</c:v>
                </c:pt>
                <c:pt idx="24972">
                  <c:v>-6.9486699999999998E-2</c:v>
                </c:pt>
                <c:pt idx="24973">
                  <c:v>-7.0702899999999999E-2</c:v>
                </c:pt>
                <c:pt idx="24974">
                  <c:v>-7.18805E-2</c:v>
                </c:pt>
                <c:pt idx="24975">
                  <c:v>-7.3018E-2</c:v>
                </c:pt>
                <c:pt idx="24976">
                  <c:v>-7.4113899999999996E-2</c:v>
                </c:pt>
                <c:pt idx="24977">
                  <c:v>-7.5166999999999998E-2</c:v>
                </c:pt>
                <c:pt idx="24978">
                  <c:v>-7.6175300000000001E-2</c:v>
                </c:pt>
                <c:pt idx="24979">
                  <c:v>-7.7136099999999999E-2</c:v>
                </c:pt>
                <c:pt idx="24980">
                  <c:v>-7.8047000000000005E-2</c:v>
                </c:pt>
                <c:pt idx="24981">
                  <c:v>-7.8905299999999998E-2</c:v>
                </c:pt>
                <c:pt idx="24982">
                  <c:v>-7.9708200000000007E-2</c:v>
                </c:pt>
                <c:pt idx="24983">
                  <c:v>-8.0452599999999999E-2</c:v>
                </c:pt>
                <c:pt idx="24984">
                  <c:v>-8.1135600000000002E-2</c:v>
                </c:pt>
                <c:pt idx="24985">
                  <c:v>-8.1755400000000006E-2</c:v>
                </c:pt>
                <c:pt idx="24986">
                  <c:v>-8.2310300000000003E-2</c:v>
                </c:pt>
                <c:pt idx="24987">
                  <c:v>-8.27986E-2</c:v>
                </c:pt>
                <c:pt idx="24988">
                  <c:v>-8.3220299999999997E-2</c:v>
                </c:pt>
                <c:pt idx="24989">
                  <c:v>-8.3576800000000007E-2</c:v>
                </c:pt>
                <c:pt idx="24990">
                  <c:v>-8.3866800000000005E-2</c:v>
                </c:pt>
                <c:pt idx="24991">
                  <c:v>-8.4086999999999995E-2</c:v>
                </c:pt>
                <c:pt idx="24992">
                  <c:v>-8.4235599999999994E-2</c:v>
                </c:pt>
                <c:pt idx="24993">
                  <c:v>-8.4314299999999995E-2</c:v>
                </c:pt>
                <c:pt idx="24994">
                  <c:v>-8.4325999999999998E-2</c:v>
                </c:pt>
                <c:pt idx="24995">
                  <c:v>-8.4272200000000005E-2</c:v>
                </c:pt>
                <c:pt idx="24996">
                  <c:v>-8.4151799999999999E-2</c:v>
                </c:pt>
                <c:pt idx="24997">
                  <c:v>-8.3963899999999994E-2</c:v>
                </c:pt>
                <c:pt idx="24998">
                  <c:v>-8.3708900000000003E-2</c:v>
                </c:pt>
                <c:pt idx="24999">
                  <c:v>-8.3387000000000003E-2</c:v>
                </c:pt>
                <c:pt idx="25000">
                  <c:v>-8.2996500000000001E-2</c:v>
                </c:pt>
                <c:pt idx="25001">
                  <c:v>-8.25351E-2</c:v>
                </c:pt>
                <c:pt idx="25002">
                  <c:v>-8.2001199999999996E-2</c:v>
                </c:pt>
                <c:pt idx="25003">
                  <c:v>-8.1395400000000007E-2</c:v>
                </c:pt>
                <c:pt idx="25004">
                  <c:v>-8.0719399999999997E-2</c:v>
                </c:pt>
                <c:pt idx="25005">
                  <c:v>-7.9973799999999998E-2</c:v>
                </c:pt>
                <c:pt idx="25006">
                  <c:v>-7.9157199999999997E-2</c:v>
                </c:pt>
                <c:pt idx="25007">
                  <c:v>-7.8268000000000004E-2</c:v>
                </c:pt>
                <c:pt idx="25008">
                  <c:v>-7.7304700000000004E-2</c:v>
                </c:pt>
                <c:pt idx="25009">
                  <c:v>-7.6268199999999994E-2</c:v>
                </c:pt>
                <c:pt idx="25010">
                  <c:v>-7.5160699999999997E-2</c:v>
                </c:pt>
                <c:pt idx="25011">
                  <c:v>-7.39847E-2</c:v>
                </c:pt>
                <c:pt idx="25012">
                  <c:v>-7.2742799999999996E-2</c:v>
                </c:pt>
                <c:pt idx="25013">
                  <c:v>-7.1437299999999995E-2</c:v>
                </c:pt>
                <c:pt idx="25014">
                  <c:v>-7.0068800000000001E-2</c:v>
                </c:pt>
                <c:pt idx="25015">
                  <c:v>-6.8637199999999995E-2</c:v>
                </c:pt>
                <c:pt idx="25016">
                  <c:v>-6.7143599999999998E-2</c:v>
                </c:pt>
                <c:pt idx="25017">
                  <c:v>-6.5589499999999995E-2</c:v>
                </c:pt>
                <c:pt idx="25018">
                  <c:v>-6.3975199999999996E-2</c:v>
                </c:pt>
                <c:pt idx="25019">
                  <c:v>-6.2300000000000001E-2</c:v>
                </c:pt>
                <c:pt idx="25020">
                  <c:v>-6.05652E-2</c:v>
                </c:pt>
                <c:pt idx="25021">
                  <c:v>-5.87745E-2</c:v>
                </c:pt>
                <c:pt idx="25022">
                  <c:v>-5.6932200000000002E-2</c:v>
                </c:pt>
                <c:pt idx="25023">
                  <c:v>-5.5041199999999998E-2</c:v>
                </c:pt>
                <c:pt idx="25024">
                  <c:v>-5.3103999999999998E-2</c:v>
                </c:pt>
                <c:pt idx="25025">
                  <c:v>-5.1123200000000001E-2</c:v>
                </c:pt>
                <c:pt idx="25026">
                  <c:v>-4.9101199999999998E-2</c:v>
                </c:pt>
                <c:pt idx="25027">
                  <c:v>-4.70403E-2</c:v>
                </c:pt>
                <c:pt idx="25028">
                  <c:v>-4.4942299999999998E-2</c:v>
                </c:pt>
                <c:pt idx="25029">
                  <c:v>-4.2809300000000002E-2</c:v>
                </c:pt>
                <c:pt idx="25030">
                  <c:v>-4.0644100000000002E-2</c:v>
                </c:pt>
                <c:pt idx="25031">
                  <c:v>-3.8448599999999999E-2</c:v>
                </c:pt>
                <c:pt idx="25032">
                  <c:v>-3.6223499999999999E-2</c:v>
                </c:pt>
                <c:pt idx="25033">
                  <c:v>-3.39707E-2</c:v>
                </c:pt>
                <c:pt idx="25034">
                  <c:v>-3.1692900000000003E-2</c:v>
                </c:pt>
                <c:pt idx="25035">
                  <c:v>-2.9393499999999999E-2</c:v>
                </c:pt>
                <c:pt idx="25036">
                  <c:v>-2.7075399999999999E-2</c:v>
                </c:pt>
                <c:pt idx="25037">
                  <c:v>-2.4740999999999999E-2</c:v>
                </c:pt>
                <c:pt idx="25038">
                  <c:v>-2.2391299999999999E-2</c:v>
                </c:pt>
                <c:pt idx="25039">
                  <c:v>-2.00276E-2</c:v>
                </c:pt>
                <c:pt idx="25040">
                  <c:v>-1.7652000000000001E-2</c:v>
                </c:pt>
                <c:pt idx="25041">
                  <c:v>-1.52674E-2</c:v>
                </c:pt>
                <c:pt idx="25042">
                  <c:v>-1.28775E-2</c:v>
                </c:pt>
                <c:pt idx="25043">
                  <c:v>-1.04864E-2</c:v>
                </c:pt>
                <c:pt idx="25044" formatCode="0.00E+00">
                  <c:v>-8.0967999999999995E-3</c:v>
                </c:pt>
                <c:pt idx="25045" formatCode="0.00E+00">
                  <c:v>-5.7107E-3</c:v>
                </c:pt>
                <c:pt idx="25046" formatCode="0.00E+00">
                  <c:v>-3.3302599999999998E-3</c:v>
                </c:pt>
                <c:pt idx="25047" formatCode="0.00E+00">
                  <c:v>-9.5889300000000005E-4</c:v>
                </c:pt>
                <c:pt idx="25048" formatCode="0.00E+00">
                  <c:v>1.4004200000000001E-3</c:v>
                </c:pt>
                <c:pt idx="25049" formatCode="0.00E+00">
                  <c:v>3.7462799999999998E-3</c:v>
                </c:pt>
                <c:pt idx="25050" formatCode="0.00E+00">
                  <c:v>6.0771599999999999E-3</c:v>
                </c:pt>
                <c:pt idx="25051" formatCode="0.00E+00">
                  <c:v>8.3900999999999993E-3</c:v>
                </c:pt>
                <c:pt idx="25052">
                  <c:v>1.06812E-2</c:v>
                </c:pt>
                <c:pt idx="25053">
                  <c:v>1.29464E-2</c:v>
                </c:pt>
                <c:pt idx="25054">
                  <c:v>1.5182299999999999E-2</c:v>
                </c:pt>
                <c:pt idx="25055">
                  <c:v>1.7386599999999999E-2</c:v>
                </c:pt>
                <c:pt idx="25056">
                  <c:v>1.9556899999999999E-2</c:v>
                </c:pt>
                <c:pt idx="25057">
                  <c:v>2.1688200000000001E-2</c:v>
                </c:pt>
                <c:pt idx="25058">
                  <c:v>2.3777099999999999E-2</c:v>
                </c:pt>
                <c:pt idx="25059">
                  <c:v>2.58328E-2</c:v>
                </c:pt>
                <c:pt idx="25060">
                  <c:v>2.78623E-2</c:v>
                </c:pt>
                <c:pt idx="25061">
                  <c:v>2.9848900000000001E-2</c:v>
                </c:pt>
                <c:pt idx="25062">
                  <c:v>3.1779599999999998E-2</c:v>
                </c:pt>
                <c:pt idx="25063">
                  <c:v>3.3660700000000002E-2</c:v>
                </c:pt>
                <c:pt idx="25064">
                  <c:v>3.54924E-2</c:v>
                </c:pt>
                <c:pt idx="25065">
                  <c:v>3.7267700000000001E-2</c:v>
                </c:pt>
                <c:pt idx="25066">
                  <c:v>3.8982900000000001E-2</c:v>
                </c:pt>
                <c:pt idx="25067">
                  <c:v>4.0637600000000003E-2</c:v>
                </c:pt>
                <c:pt idx="25068">
                  <c:v>4.2231999999999999E-2</c:v>
                </c:pt>
                <c:pt idx="25069">
                  <c:v>4.3765699999999998E-2</c:v>
                </c:pt>
                <c:pt idx="25070">
                  <c:v>4.5236899999999997E-2</c:v>
                </c:pt>
                <c:pt idx="25071">
                  <c:v>4.6642999999999997E-2</c:v>
                </c:pt>
                <c:pt idx="25072">
                  <c:v>4.7981500000000003E-2</c:v>
                </c:pt>
                <c:pt idx="25073">
                  <c:v>4.92509E-2</c:v>
                </c:pt>
                <c:pt idx="25074">
                  <c:v>5.04509E-2</c:v>
                </c:pt>
                <c:pt idx="25075">
                  <c:v>5.1580000000000001E-2</c:v>
                </c:pt>
                <c:pt idx="25076">
                  <c:v>5.2634800000000002E-2</c:v>
                </c:pt>
                <c:pt idx="25077">
                  <c:v>5.3612E-2</c:v>
                </c:pt>
                <c:pt idx="25078">
                  <c:v>5.4508899999999999E-2</c:v>
                </c:pt>
                <c:pt idx="25079">
                  <c:v>5.5323900000000002E-2</c:v>
                </c:pt>
                <c:pt idx="25080">
                  <c:v>5.6056500000000002E-2</c:v>
                </c:pt>
                <c:pt idx="25081">
                  <c:v>5.6706600000000003E-2</c:v>
                </c:pt>
                <c:pt idx="25082">
                  <c:v>5.7274199999999997E-2</c:v>
                </c:pt>
                <c:pt idx="25083">
                  <c:v>5.7759199999999997E-2</c:v>
                </c:pt>
                <c:pt idx="25084">
                  <c:v>5.8162400000000003E-2</c:v>
                </c:pt>
                <c:pt idx="25085">
                  <c:v>5.84854E-2</c:v>
                </c:pt>
                <c:pt idx="25086">
                  <c:v>5.87284E-2</c:v>
                </c:pt>
                <c:pt idx="25087">
                  <c:v>5.8890900000000003E-2</c:v>
                </c:pt>
                <c:pt idx="25088">
                  <c:v>5.8973400000000002E-2</c:v>
                </c:pt>
                <c:pt idx="25089">
                  <c:v>5.8977599999999998E-2</c:v>
                </c:pt>
                <c:pt idx="25090">
                  <c:v>5.8903900000000002E-2</c:v>
                </c:pt>
                <c:pt idx="25091">
                  <c:v>5.8752699999999998E-2</c:v>
                </c:pt>
                <c:pt idx="25092">
                  <c:v>5.8524699999999999E-2</c:v>
                </c:pt>
                <c:pt idx="25093">
                  <c:v>5.8220800000000003E-2</c:v>
                </c:pt>
                <c:pt idx="25094">
                  <c:v>5.7842400000000002E-2</c:v>
                </c:pt>
                <c:pt idx="25095">
                  <c:v>5.7390099999999999E-2</c:v>
                </c:pt>
                <c:pt idx="25096">
                  <c:v>5.6864499999999998E-2</c:v>
                </c:pt>
                <c:pt idx="25097">
                  <c:v>5.6266299999999998E-2</c:v>
                </c:pt>
                <c:pt idx="25098">
                  <c:v>5.5596399999999997E-2</c:v>
                </c:pt>
                <c:pt idx="25099">
                  <c:v>5.4855099999999997E-2</c:v>
                </c:pt>
                <c:pt idx="25100">
                  <c:v>5.4042300000000001E-2</c:v>
                </c:pt>
                <c:pt idx="25101">
                  <c:v>5.3159499999999998E-2</c:v>
                </c:pt>
                <c:pt idx="25102">
                  <c:v>5.22088E-2</c:v>
                </c:pt>
                <c:pt idx="25103">
                  <c:v>5.1192399999999999E-2</c:v>
                </c:pt>
                <c:pt idx="25104">
                  <c:v>5.0111999999999997E-2</c:v>
                </c:pt>
                <c:pt idx="25105">
                  <c:v>4.8969899999999997E-2</c:v>
                </c:pt>
                <c:pt idx="25106">
                  <c:v>4.77683E-2</c:v>
                </c:pt>
                <c:pt idx="25107">
                  <c:v>4.6508800000000003E-2</c:v>
                </c:pt>
                <c:pt idx="25108">
                  <c:v>4.51936E-2</c:v>
                </c:pt>
                <c:pt idx="25109">
                  <c:v>4.3824299999999997E-2</c:v>
                </c:pt>
                <c:pt idx="25110">
                  <c:v>4.2402200000000001E-2</c:v>
                </c:pt>
                <c:pt idx="25111">
                  <c:v>4.0928300000000001E-2</c:v>
                </c:pt>
                <c:pt idx="25112">
                  <c:v>3.9403199999999999E-2</c:v>
                </c:pt>
                <c:pt idx="25113">
                  <c:v>3.7827E-2</c:v>
                </c:pt>
                <c:pt idx="25114">
                  <c:v>3.62016E-2</c:v>
                </c:pt>
                <c:pt idx="25115">
                  <c:v>3.4530100000000001E-2</c:v>
                </c:pt>
                <c:pt idx="25116">
                  <c:v>3.28156E-2</c:v>
                </c:pt>
                <c:pt idx="25117">
                  <c:v>3.1060500000000001E-2</c:v>
                </c:pt>
                <c:pt idx="25118">
                  <c:v>2.9267000000000001E-2</c:v>
                </c:pt>
                <c:pt idx="25119">
                  <c:v>2.7439100000000001E-2</c:v>
                </c:pt>
                <c:pt idx="25120">
                  <c:v>2.55804E-2</c:v>
                </c:pt>
                <c:pt idx="25121">
                  <c:v>2.3693599999999999E-2</c:v>
                </c:pt>
                <c:pt idx="25122">
                  <c:v>2.1780899999999999E-2</c:v>
                </c:pt>
                <c:pt idx="25123">
                  <c:v>1.98441E-2</c:v>
                </c:pt>
                <c:pt idx="25124">
                  <c:v>1.7884299999999999E-2</c:v>
                </c:pt>
                <c:pt idx="25125">
                  <c:v>1.5904399999999999E-2</c:v>
                </c:pt>
                <c:pt idx="25126">
                  <c:v>1.39089E-2</c:v>
                </c:pt>
                <c:pt idx="25127">
                  <c:v>1.1901999999999999E-2</c:v>
                </c:pt>
                <c:pt idx="25128" formatCode="0.00E+00">
                  <c:v>9.8854600000000004E-3</c:v>
                </c:pt>
                <c:pt idx="25129" formatCode="0.00E+00">
                  <c:v>7.8593399999999994E-3</c:v>
                </c:pt>
                <c:pt idx="25130" formatCode="0.00E+00">
                  <c:v>5.8237599999999999E-3</c:v>
                </c:pt>
                <c:pt idx="25131" formatCode="0.00E+00">
                  <c:v>3.77963E-3</c:v>
                </c:pt>
                <c:pt idx="25132" formatCode="0.00E+00">
                  <c:v>1.7283400000000001E-3</c:v>
                </c:pt>
                <c:pt idx="25133" formatCode="0.00E+00">
                  <c:v>-3.2684599999999999E-4</c:v>
                </c:pt>
                <c:pt idx="25134" formatCode="0.00E+00">
                  <c:v>-2.3819000000000002E-3</c:v>
                </c:pt>
                <c:pt idx="25135" formatCode="0.00E+00">
                  <c:v>-4.4348299999999998E-3</c:v>
                </c:pt>
                <c:pt idx="25136" formatCode="0.00E+00">
                  <c:v>-6.4844000000000004E-3</c:v>
                </c:pt>
                <c:pt idx="25137" formatCode="0.00E+00">
                  <c:v>-8.5287699999999998E-3</c:v>
                </c:pt>
                <c:pt idx="25138">
                  <c:v>-1.0566799999999999E-2</c:v>
                </c:pt>
                <c:pt idx="25139">
                  <c:v>-1.2597499999999999E-2</c:v>
                </c:pt>
                <c:pt idx="25140">
                  <c:v>-1.46182E-2</c:v>
                </c:pt>
                <c:pt idx="25141">
                  <c:v>-1.6625600000000001E-2</c:v>
                </c:pt>
                <c:pt idx="25142">
                  <c:v>-1.86167E-2</c:v>
                </c:pt>
                <c:pt idx="25143">
                  <c:v>-2.0588499999999999E-2</c:v>
                </c:pt>
                <c:pt idx="25144">
                  <c:v>-2.25396E-2</c:v>
                </c:pt>
                <c:pt idx="25145">
                  <c:v>-2.4471099999999999E-2</c:v>
                </c:pt>
                <c:pt idx="25146">
                  <c:v>-2.6376699999999999E-2</c:v>
                </c:pt>
                <c:pt idx="25147">
                  <c:v>-2.8237600000000002E-2</c:v>
                </c:pt>
                <c:pt idx="25148">
                  <c:v>-3.0054500000000001E-2</c:v>
                </c:pt>
                <c:pt idx="25149">
                  <c:v>-3.1846699999999999E-2</c:v>
                </c:pt>
                <c:pt idx="25150">
                  <c:v>-3.3612799999999998E-2</c:v>
                </c:pt>
                <c:pt idx="25151">
                  <c:v>-3.5341299999999999E-2</c:v>
                </c:pt>
                <c:pt idx="25152">
                  <c:v>-3.7032700000000002E-2</c:v>
                </c:pt>
                <c:pt idx="25153">
                  <c:v>-3.8688800000000002E-2</c:v>
                </c:pt>
                <c:pt idx="25154">
                  <c:v>-4.03074E-2</c:v>
                </c:pt>
                <c:pt idx="25155">
                  <c:v>-4.1886E-2</c:v>
                </c:pt>
                <c:pt idx="25156">
                  <c:v>-4.3422599999999999E-2</c:v>
                </c:pt>
                <c:pt idx="25157">
                  <c:v>-4.4915900000000002E-2</c:v>
                </c:pt>
                <c:pt idx="25158">
                  <c:v>-4.6365299999999998E-2</c:v>
                </c:pt>
                <c:pt idx="25159">
                  <c:v>-4.7770600000000003E-2</c:v>
                </c:pt>
                <c:pt idx="25160">
                  <c:v>-4.9131000000000001E-2</c:v>
                </c:pt>
                <c:pt idx="25161">
                  <c:v>-5.0445799999999999E-2</c:v>
                </c:pt>
                <c:pt idx="25162">
                  <c:v>-5.1714499999999997E-2</c:v>
                </c:pt>
                <c:pt idx="25163">
                  <c:v>-5.2937199999999997E-2</c:v>
                </c:pt>
                <c:pt idx="25164">
                  <c:v>-5.4113700000000001E-2</c:v>
                </c:pt>
                <c:pt idx="25165">
                  <c:v>-5.5244300000000003E-2</c:v>
                </c:pt>
                <c:pt idx="25166">
                  <c:v>-5.6329299999999999E-2</c:v>
                </c:pt>
                <c:pt idx="25167">
                  <c:v>-5.7367599999999998E-2</c:v>
                </c:pt>
                <c:pt idx="25168">
                  <c:v>-5.8357699999999998E-2</c:v>
                </c:pt>
                <c:pt idx="25169">
                  <c:v>-5.9297999999999997E-2</c:v>
                </c:pt>
                <c:pt idx="25170">
                  <c:v>-6.0186799999999999E-2</c:v>
                </c:pt>
                <c:pt idx="25171">
                  <c:v>-6.1023099999999997E-2</c:v>
                </c:pt>
                <c:pt idx="25172">
                  <c:v>-6.1806100000000003E-2</c:v>
                </c:pt>
                <c:pt idx="25173">
                  <c:v>-6.2535199999999999E-2</c:v>
                </c:pt>
                <c:pt idx="25174">
                  <c:v>-6.3210100000000005E-2</c:v>
                </c:pt>
                <c:pt idx="25175">
                  <c:v>-6.3830499999999998E-2</c:v>
                </c:pt>
                <c:pt idx="25176">
                  <c:v>-6.4395900000000006E-2</c:v>
                </c:pt>
                <c:pt idx="25177">
                  <c:v>-6.49063E-2</c:v>
                </c:pt>
                <c:pt idx="25178">
                  <c:v>-6.5361600000000006E-2</c:v>
                </c:pt>
                <c:pt idx="25179">
                  <c:v>-6.5760899999999997E-2</c:v>
                </c:pt>
                <c:pt idx="25180">
                  <c:v>-6.6104499999999997E-2</c:v>
                </c:pt>
                <c:pt idx="25181">
                  <c:v>-6.6392900000000005E-2</c:v>
                </c:pt>
                <c:pt idx="25182">
                  <c:v>-6.6626699999999997E-2</c:v>
                </c:pt>
                <c:pt idx="25183">
                  <c:v>-6.6806699999999997E-2</c:v>
                </c:pt>
                <c:pt idx="25184">
                  <c:v>-6.6933699999999999E-2</c:v>
                </c:pt>
                <c:pt idx="25185">
                  <c:v>-6.7008700000000004E-2</c:v>
                </c:pt>
                <c:pt idx="25186">
                  <c:v>-6.7032700000000001E-2</c:v>
                </c:pt>
                <c:pt idx="25187">
                  <c:v>-6.7006499999999997E-2</c:v>
                </c:pt>
                <c:pt idx="25188">
                  <c:v>-6.6930900000000002E-2</c:v>
                </c:pt>
                <c:pt idx="25189">
                  <c:v>-6.6806599999999994E-2</c:v>
                </c:pt>
                <c:pt idx="25190">
                  <c:v>-6.6634200000000005E-2</c:v>
                </c:pt>
                <c:pt idx="25191">
                  <c:v>-6.6414399999999998E-2</c:v>
                </c:pt>
                <c:pt idx="25192">
                  <c:v>-6.6148200000000004E-2</c:v>
                </c:pt>
                <c:pt idx="25193">
                  <c:v>-6.5836400000000003E-2</c:v>
                </c:pt>
                <c:pt idx="25194">
                  <c:v>-6.5479599999999999E-2</c:v>
                </c:pt>
                <c:pt idx="25195">
                  <c:v>-6.5078200000000003E-2</c:v>
                </c:pt>
                <c:pt idx="25196">
                  <c:v>-6.4632200000000001E-2</c:v>
                </c:pt>
                <c:pt idx="25197">
                  <c:v>-6.4141900000000002E-2</c:v>
                </c:pt>
                <c:pt idx="25198">
                  <c:v>-6.3608300000000007E-2</c:v>
                </c:pt>
                <c:pt idx="25199">
                  <c:v>-6.3033199999999998E-2</c:v>
                </c:pt>
                <c:pt idx="25200">
                  <c:v>-6.2418899999999999E-2</c:v>
                </c:pt>
                <c:pt idx="25201">
                  <c:v>-6.1767299999999997E-2</c:v>
                </c:pt>
                <c:pt idx="25202">
                  <c:v>-6.1079899999999999E-2</c:v>
                </c:pt>
                <c:pt idx="25203">
                  <c:v>-6.0357899999999999E-2</c:v>
                </c:pt>
                <c:pt idx="25204">
                  <c:v>-5.9602500000000003E-2</c:v>
                </c:pt>
                <c:pt idx="25205">
                  <c:v>-5.8814600000000002E-2</c:v>
                </c:pt>
                <c:pt idx="25206">
                  <c:v>-5.7994400000000002E-2</c:v>
                </c:pt>
                <c:pt idx="25207">
                  <c:v>-5.7142499999999999E-2</c:v>
                </c:pt>
                <c:pt idx="25208">
                  <c:v>-5.6259799999999999E-2</c:v>
                </c:pt>
                <c:pt idx="25209">
                  <c:v>-5.5348000000000001E-2</c:v>
                </c:pt>
                <c:pt idx="25210">
                  <c:v>-5.4409300000000001E-2</c:v>
                </c:pt>
                <c:pt idx="25211">
                  <c:v>-5.3445899999999998E-2</c:v>
                </c:pt>
                <c:pt idx="25212">
                  <c:v>-5.24593E-2</c:v>
                </c:pt>
                <c:pt idx="25213">
                  <c:v>-5.14492E-2</c:v>
                </c:pt>
                <c:pt idx="25214">
                  <c:v>-5.0414899999999999E-2</c:v>
                </c:pt>
                <c:pt idx="25215">
                  <c:v>-4.93573E-2</c:v>
                </c:pt>
                <c:pt idx="25216">
                  <c:v>-4.8278700000000001E-2</c:v>
                </c:pt>
                <c:pt idx="25217">
                  <c:v>-4.7181099999999997E-2</c:v>
                </c:pt>
                <c:pt idx="25218">
                  <c:v>-4.60664E-2</c:v>
                </c:pt>
                <c:pt idx="25219">
                  <c:v>-4.4937100000000001E-2</c:v>
                </c:pt>
                <c:pt idx="25220">
                  <c:v>-4.3794800000000002E-2</c:v>
                </c:pt>
                <c:pt idx="25221">
                  <c:v>-4.2639000000000003E-2</c:v>
                </c:pt>
                <c:pt idx="25222">
                  <c:v>-4.1469300000000001E-2</c:v>
                </c:pt>
                <c:pt idx="25223">
                  <c:v>-4.0287700000000003E-2</c:v>
                </c:pt>
                <c:pt idx="25224">
                  <c:v>-3.9097699999999999E-2</c:v>
                </c:pt>
                <c:pt idx="25225">
                  <c:v>-3.7901700000000003E-2</c:v>
                </c:pt>
                <c:pt idx="25226">
                  <c:v>-3.6700799999999999E-2</c:v>
                </c:pt>
                <c:pt idx="25227">
                  <c:v>-3.5494999999999999E-2</c:v>
                </c:pt>
                <c:pt idx="25228">
                  <c:v>-3.4284599999999998E-2</c:v>
                </c:pt>
                <c:pt idx="25229">
                  <c:v>-3.3070299999999997E-2</c:v>
                </c:pt>
                <c:pt idx="25230">
                  <c:v>-3.1852900000000003E-2</c:v>
                </c:pt>
                <c:pt idx="25231">
                  <c:v>-3.06331E-2</c:v>
                </c:pt>
                <c:pt idx="25232">
                  <c:v>-2.9412199999999999E-2</c:v>
                </c:pt>
                <c:pt idx="25233">
                  <c:v>-2.8191600000000001E-2</c:v>
                </c:pt>
                <c:pt idx="25234">
                  <c:v>-2.6973500000000001E-2</c:v>
                </c:pt>
                <c:pt idx="25235">
                  <c:v>-2.5759399999999998E-2</c:v>
                </c:pt>
                <c:pt idx="25236">
                  <c:v>-2.4550200000000001E-2</c:v>
                </c:pt>
                <c:pt idx="25237">
                  <c:v>-2.3346200000000001E-2</c:v>
                </c:pt>
                <c:pt idx="25238">
                  <c:v>-2.2148000000000001E-2</c:v>
                </c:pt>
                <c:pt idx="25239">
                  <c:v>-2.0956800000000001E-2</c:v>
                </c:pt>
                <c:pt idx="25240">
                  <c:v>-1.97728E-2</c:v>
                </c:pt>
                <c:pt idx="25241">
                  <c:v>-1.8595500000000001E-2</c:v>
                </c:pt>
                <c:pt idx="25242">
                  <c:v>-1.7425099999999999E-2</c:v>
                </c:pt>
                <c:pt idx="25243">
                  <c:v>-1.62623E-2</c:v>
                </c:pt>
                <c:pt idx="25244">
                  <c:v>-1.5108E-2</c:v>
                </c:pt>
                <c:pt idx="25245">
                  <c:v>-1.39633E-2</c:v>
                </c:pt>
                <c:pt idx="25246">
                  <c:v>-1.28288E-2</c:v>
                </c:pt>
                <c:pt idx="25247">
                  <c:v>-1.17051E-2</c:v>
                </c:pt>
                <c:pt idx="25248">
                  <c:v>-1.05924E-2</c:v>
                </c:pt>
                <c:pt idx="25249" formatCode="0.00E+00">
                  <c:v>-9.4916900000000005E-3</c:v>
                </c:pt>
                <c:pt idx="25250" formatCode="0.00E+00">
                  <c:v>-8.4033700000000003E-3</c:v>
                </c:pt>
                <c:pt idx="25251" formatCode="0.00E+00">
                  <c:v>-7.3275199999999997E-3</c:v>
                </c:pt>
                <c:pt idx="25252" formatCode="0.00E+00">
                  <c:v>-6.2642699999999997E-3</c:v>
                </c:pt>
                <c:pt idx="25253" formatCode="0.00E+00">
                  <c:v>-5.2140900000000002E-3</c:v>
                </c:pt>
                <c:pt idx="25254" formatCode="0.00E+00">
                  <c:v>-4.1776900000000004E-3</c:v>
                </c:pt>
                <c:pt idx="25255" formatCode="0.00E+00">
                  <c:v>-3.1555200000000002E-3</c:v>
                </c:pt>
                <c:pt idx="25256" formatCode="0.00E+00">
                  <c:v>-2.14759E-3</c:v>
                </c:pt>
                <c:pt idx="25257" formatCode="0.00E+00">
                  <c:v>-1.15368E-3</c:v>
                </c:pt>
                <c:pt idx="25258" formatCode="0.00E+00">
                  <c:v>-1.7336900000000001E-4</c:v>
                </c:pt>
                <c:pt idx="25259" formatCode="0.00E+00">
                  <c:v>7.9360699999999999E-4</c:v>
                </c:pt>
                <c:pt idx="25260" formatCode="0.00E+00">
                  <c:v>1.74708E-3</c:v>
                </c:pt>
                <c:pt idx="25261" formatCode="0.00E+00">
                  <c:v>2.6868899999999999E-3</c:v>
                </c:pt>
                <c:pt idx="25262" formatCode="0.00E+00">
                  <c:v>3.61291E-3</c:v>
                </c:pt>
                <c:pt idx="25263" formatCode="0.00E+00">
                  <c:v>4.5248099999999998E-3</c:v>
                </c:pt>
                <c:pt idx="25264" formatCode="0.00E+00">
                  <c:v>5.4223500000000003E-3</c:v>
                </c:pt>
                <c:pt idx="25265" formatCode="0.00E+00">
                  <c:v>6.3055699999999999E-3</c:v>
                </c:pt>
                <c:pt idx="25266" formatCode="0.00E+00">
                  <c:v>7.1748100000000002E-3</c:v>
                </c:pt>
                <c:pt idx="25267" formatCode="0.00E+00">
                  <c:v>8.03041E-3</c:v>
                </c:pt>
                <c:pt idx="25268" formatCode="0.00E+00">
                  <c:v>8.8725799999999997E-3</c:v>
                </c:pt>
                <c:pt idx="25269" formatCode="0.00E+00">
                  <c:v>9.7015799999999996E-3</c:v>
                </c:pt>
                <c:pt idx="25270">
                  <c:v>1.05179E-2</c:v>
                </c:pt>
                <c:pt idx="25271">
                  <c:v>1.1321899999999999E-2</c:v>
                </c:pt>
                <c:pt idx="25272">
                  <c:v>1.21133E-2</c:v>
                </c:pt>
                <c:pt idx="25273">
                  <c:v>1.28916E-2</c:v>
                </c:pt>
                <c:pt idx="25274">
                  <c:v>1.36563E-2</c:v>
                </c:pt>
                <c:pt idx="25275">
                  <c:v>1.44078E-2</c:v>
                </c:pt>
                <c:pt idx="25276">
                  <c:v>1.5146E-2</c:v>
                </c:pt>
                <c:pt idx="25277">
                  <c:v>1.5871199999999999E-2</c:v>
                </c:pt>
                <c:pt idx="25278">
                  <c:v>1.6583500000000001E-2</c:v>
                </c:pt>
                <c:pt idx="25279">
                  <c:v>1.72829E-2</c:v>
                </c:pt>
                <c:pt idx="25280">
                  <c:v>1.7969200000000001E-2</c:v>
                </c:pt>
                <c:pt idx="25281">
                  <c:v>1.8642499999999999E-2</c:v>
                </c:pt>
                <c:pt idx="25282">
                  <c:v>1.93032E-2</c:v>
                </c:pt>
                <c:pt idx="25283">
                  <c:v>1.99515E-2</c:v>
                </c:pt>
                <c:pt idx="25284">
                  <c:v>2.0587500000000002E-2</c:v>
                </c:pt>
                <c:pt idx="25285">
                  <c:v>2.1211399999999998E-2</c:v>
                </c:pt>
                <c:pt idx="25286">
                  <c:v>2.18234E-2</c:v>
                </c:pt>
                <c:pt idx="25287">
                  <c:v>2.2423700000000001E-2</c:v>
                </c:pt>
                <c:pt idx="25288">
                  <c:v>2.30122E-2</c:v>
                </c:pt>
                <c:pt idx="25289">
                  <c:v>2.3589200000000001E-2</c:v>
                </c:pt>
                <c:pt idx="25290">
                  <c:v>2.4154399999999999E-2</c:v>
                </c:pt>
                <c:pt idx="25291">
                  <c:v>2.47081E-2</c:v>
                </c:pt>
                <c:pt idx="25292">
                  <c:v>2.5250600000000002E-2</c:v>
                </c:pt>
                <c:pt idx="25293">
                  <c:v>2.5782200000000002E-2</c:v>
                </c:pt>
                <c:pt idx="25294">
                  <c:v>2.6303300000000002E-2</c:v>
                </c:pt>
                <c:pt idx="25295">
                  <c:v>2.6814000000000001E-2</c:v>
                </c:pt>
                <c:pt idx="25296">
                  <c:v>2.73143E-2</c:v>
                </c:pt>
                <c:pt idx="25297">
                  <c:v>2.7804300000000001E-2</c:v>
                </c:pt>
                <c:pt idx="25298">
                  <c:v>2.82835E-2</c:v>
                </c:pt>
                <c:pt idx="25299">
                  <c:v>2.8751499999999999E-2</c:v>
                </c:pt>
                <c:pt idx="25300">
                  <c:v>2.9208600000000001E-2</c:v>
                </c:pt>
                <c:pt idx="25301">
                  <c:v>2.9654900000000001E-2</c:v>
                </c:pt>
                <c:pt idx="25302">
                  <c:v>3.00904E-2</c:v>
                </c:pt>
                <c:pt idx="25303">
                  <c:v>3.0514800000000002E-2</c:v>
                </c:pt>
                <c:pt idx="25304">
                  <c:v>3.0927699999999999E-2</c:v>
                </c:pt>
                <c:pt idx="25305">
                  <c:v>3.1328599999999998E-2</c:v>
                </c:pt>
                <c:pt idx="25306">
                  <c:v>3.1717099999999998E-2</c:v>
                </c:pt>
                <c:pt idx="25307">
                  <c:v>3.2092900000000001E-2</c:v>
                </c:pt>
                <c:pt idx="25308">
                  <c:v>3.2455699999999997E-2</c:v>
                </c:pt>
                <c:pt idx="25309">
                  <c:v>3.2805599999999997E-2</c:v>
                </c:pt>
                <c:pt idx="25310">
                  <c:v>3.3142499999999998E-2</c:v>
                </c:pt>
                <c:pt idx="25311">
                  <c:v>3.3466000000000003E-2</c:v>
                </c:pt>
                <c:pt idx="25312">
                  <c:v>3.3775899999999998E-2</c:v>
                </c:pt>
                <c:pt idx="25313">
                  <c:v>3.40723E-2</c:v>
                </c:pt>
                <c:pt idx="25314">
                  <c:v>3.4355499999999997E-2</c:v>
                </c:pt>
                <c:pt idx="25315">
                  <c:v>3.4625200000000002E-2</c:v>
                </c:pt>
                <c:pt idx="25316">
                  <c:v>3.4880599999999998E-2</c:v>
                </c:pt>
                <c:pt idx="25317">
                  <c:v>3.5121100000000002E-2</c:v>
                </c:pt>
                <c:pt idx="25318">
                  <c:v>3.5346700000000002E-2</c:v>
                </c:pt>
                <c:pt idx="25319">
                  <c:v>3.55573E-2</c:v>
                </c:pt>
                <c:pt idx="25320">
                  <c:v>3.57525E-2</c:v>
                </c:pt>
                <c:pt idx="25321">
                  <c:v>3.59318E-2</c:v>
                </c:pt>
                <c:pt idx="25322">
                  <c:v>3.6094599999999998E-2</c:v>
                </c:pt>
                <c:pt idx="25323">
                  <c:v>3.6240300000000003E-2</c:v>
                </c:pt>
                <c:pt idx="25324">
                  <c:v>3.6368600000000001E-2</c:v>
                </c:pt>
                <c:pt idx="25325">
                  <c:v>3.6478999999999998E-2</c:v>
                </c:pt>
                <c:pt idx="25326">
                  <c:v>3.6570900000000003E-2</c:v>
                </c:pt>
                <c:pt idx="25327">
                  <c:v>3.6644000000000003E-2</c:v>
                </c:pt>
                <c:pt idx="25328">
                  <c:v>3.6697899999999999E-2</c:v>
                </c:pt>
                <c:pt idx="25329">
                  <c:v>3.67322E-2</c:v>
                </c:pt>
                <c:pt idx="25330">
                  <c:v>3.6746800000000003E-2</c:v>
                </c:pt>
                <c:pt idx="25331">
                  <c:v>3.6741500000000003E-2</c:v>
                </c:pt>
                <c:pt idx="25332">
                  <c:v>3.6716199999999997E-2</c:v>
                </c:pt>
                <c:pt idx="25333">
                  <c:v>3.6670300000000003E-2</c:v>
                </c:pt>
                <c:pt idx="25334">
                  <c:v>3.6603499999999997E-2</c:v>
                </c:pt>
                <c:pt idx="25335">
                  <c:v>3.6515100000000002E-2</c:v>
                </c:pt>
                <c:pt idx="25336">
                  <c:v>3.6404699999999998E-2</c:v>
                </c:pt>
                <c:pt idx="25337">
                  <c:v>3.62718E-2</c:v>
                </c:pt>
                <c:pt idx="25338">
                  <c:v>3.6116000000000002E-2</c:v>
                </c:pt>
                <c:pt idx="25339">
                  <c:v>3.5936700000000002E-2</c:v>
                </c:pt>
                <c:pt idx="25340">
                  <c:v>3.5733599999999997E-2</c:v>
                </c:pt>
                <c:pt idx="25341">
                  <c:v>3.5506299999999998E-2</c:v>
                </c:pt>
                <c:pt idx="25342">
                  <c:v>3.5254500000000001E-2</c:v>
                </c:pt>
                <c:pt idx="25343">
                  <c:v>3.4978000000000002E-2</c:v>
                </c:pt>
                <c:pt idx="25344">
                  <c:v>3.46763E-2</c:v>
                </c:pt>
                <c:pt idx="25345">
                  <c:v>3.4349400000000002E-2</c:v>
                </c:pt>
                <c:pt idx="25346">
                  <c:v>3.3996699999999998E-2</c:v>
                </c:pt>
                <c:pt idx="25347">
                  <c:v>3.3618200000000001E-2</c:v>
                </c:pt>
                <c:pt idx="25348">
                  <c:v>3.3213800000000002E-2</c:v>
                </c:pt>
                <c:pt idx="25349">
                  <c:v>3.2783399999999997E-2</c:v>
                </c:pt>
                <c:pt idx="25350">
                  <c:v>3.2326599999999997E-2</c:v>
                </c:pt>
                <c:pt idx="25351">
                  <c:v>3.18429E-2</c:v>
                </c:pt>
                <c:pt idx="25352">
                  <c:v>3.1332199999999998E-2</c:v>
                </c:pt>
                <c:pt idx="25353">
                  <c:v>3.0794599999999998E-2</c:v>
                </c:pt>
                <c:pt idx="25354">
                  <c:v>3.0230199999999999E-2</c:v>
                </c:pt>
                <c:pt idx="25355">
                  <c:v>2.9638999999999999E-2</c:v>
                </c:pt>
                <c:pt idx="25356">
                  <c:v>2.9021100000000001E-2</c:v>
                </c:pt>
                <c:pt idx="25357">
                  <c:v>2.8376599999999998E-2</c:v>
                </c:pt>
                <c:pt idx="25358">
                  <c:v>2.77056E-2</c:v>
                </c:pt>
                <c:pt idx="25359">
                  <c:v>2.70082E-2</c:v>
                </c:pt>
                <c:pt idx="25360">
                  <c:v>2.6284600000000002E-2</c:v>
                </c:pt>
                <c:pt idx="25361">
                  <c:v>2.55348E-2</c:v>
                </c:pt>
                <c:pt idx="25362">
                  <c:v>2.4759199999999999E-2</c:v>
                </c:pt>
                <c:pt idx="25363">
                  <c:v>2.3958E-2</c:v>
                </c:pt>
                <c:pt idx="25364">
                  <c:v>2.3131200000000001E-2</c:v>
                </c:pt>
                <c:pt idx="25365">
                  <c:v>2.2279299999999998E-2</c:v>
                </c:pt>
                <c:pt idx="25366">
                  <c:v>2.1402999999999998E-2</c:v>
                </c:pt>
                <c:pt idx="25367">
                  <c:v>2.0502800000000002E-2</c:v>
                </c:pt>
                <c:pt idx="25368">
                  <c:v>1.9579200000000001E-2</c:v>
                </c:pt>
                <c:pt idx="25369">
                  <c:v>1.8632300000000001E-2</c:v>
                </c:pt>
                <c:pt idx="25370">
                  <c:v>1.7662899999999999E-2</c:v>
                </c:pt>
                <c:pt idx="25371">
                  <c:v>1.66713E-2</c:v>
                </c:pt>
                <c:pt idx="25372">
                  <c:v>1.5657899999999999E-2</c:v>
                </c:pt>
                <c:pt idx="25373">
                  <c:v>1.4623199999999999E-2</c:v>
                </c:pt>
                <c:pt idx="25374">
                  <c:v>1.35678E-2</c:v>
                </c:pt>
                <c:pt idx="25375">
                  <c:v>1.24925E-2</c:v>
                </c:pt>
                <c:pt idx="25376">
                  <c:v>1.13981E-2</c:v>
                </c:pt>
                <c:pt idx="25377">
                  <c:v>1.02855E-2</c:v>
                </c:pt>
                <c:pt idx="25378" formatCode="0.00E+00">
                  <c:v>9.1552100000000004E-3</c:v>
                </c:pt>
                <c:pt idx="25379" formatCode="0.00E+00">
                  <c:v>8.0081700000000002E-3</c:v>
                </c:pt>
                <c:pt idx="25380" formatCode="0.00E+00">
                  <c:v>6.8452900000000004E-3</c:v>
                </c:pt>
                <c:pt idx="25381" formatCode="0.00E+00">
                  <c:v>5.6676000000000001E-3</c:v>
                </c:pt>
                <c:pt idx="25382" formatCode="0.00E+00">
                  <c:v>4.4760499999999996E-3</c:v>
                </c:pt>
                <c:pt idx="25383" formatCode="0.00E+00">
                  <c:v>3.27152E-3</c:v>
                </c:pt>
                <c:pt idx="25384" formatCode="0.00E+00">
                  <c:v>2.0549000000000001E-3</c:v>
                </c:pt>
                <c:pt idx="25385" formatCode="0.00E+00">
                  <c:v>8.2711799999999995E-4</c:v>
                </c:pt>
                <c:pt idx="25386" formatCode="0.00E+00">
                  <c:v>-4.1087600000000001E-4</c:v>
                </c:pt>
                <c:pt idx="25387" formatCode="0.00E+00">
                  <c:v>-1.65806E-3</c:v>
                </c:pt>
                <c:pt idx="25388" formatCode="0.00E+00">
                  <c:v>-2.91319E-3</c:v>
                </c:pt>
                <c:pt idx="25389" formatCode="0.00E+00">
                  <c:v>-4.1749200000000004E-3</c:v>
                </c:pt>
                <c:pt idx="25390" formatCode="0.00E+00">
                  <c:v>-5.4420400000000004E-3</c:v>
                </c:pt>
                <c:pt idx="25391" formatCode="0.00E+00">
                  <c:v>-6.7134500000000001E-3</c:v>
                </c:pt>
                <c:pt idx="25392" formatCode="0.00E+00">
                  <c:v>-7.9880999999999997E-3</c:v>
                </c:pt>
                <c:pt idx="25393" formatCode="0.00E+00">
                  <c:v>-9.2648799999999996E-3</c:v>
                </c:pt>
                <c:pt idx="25394">
                  <c:v>-1.0542599999999999E-2</c:v>
                </c:pt>
                <c:pt idx="25395">
                  <c:v>-1.1820000000000001E-2</c:v>
                </c:pt>
                <c:pt idx="25396">
                  <c:v>-1.3096E-2</c:v>
                </c:pt>
                <c:pt idx="25397">
                  <c:v>-1.43695E-2</c:v>
                </c:pt>
                <c:pt idx="25398">
                  <c:v>-1.5639199999999999E-2</c:v>
                </c:pt>
                <c:pt idx="25399">
                  <c:v>-1.6903499999999998E-2</c:v>
                </c:pt>
                <c:pt idx="25400">
                  <c:v>-1.8160800000000001E-2</c:v>
                </c:pt>
                <c:pt idx="25401">
                  <c:v>-1.9409800000000001E-2</c:v>
                </c:pt>
                <c:pt idx="25402">
                  <c:v>-2.0648900000000001E-2</c:v>
                </c:pt>
                <c:pt idx="25403">
                  <c:v>-2.1877000000000001E-2</c:v>
                </c:pt>
                <c:pt idx="25404">
                  <c:v>-2.3092499999999998E-2</c:v>
                </c:pt>
                <c:pt idx="25405">
                  <c:v>-2.4294300000000001E-2</c:v>
                </c:pt>
                <c:pt idx="25406">
                  <c:v>-2.5481E-2</c:v>
                </c:pt>
                <c:pt idx="25407">
                  <c:v>-2.6651500000000002E-2</c:v>
                </c:pt>
                <c:pt idx="25408">
                  <c:v>-2.7804499999999999E-2</c:v>
                </c:pt>
                <c:pt idx="25409">
                  <c:v>-2.8938700000000001E-2</c:v>
                </c:pt>
                <c:pt idx="25410">
                  <c:v>-3.0052599999999999E-2</c:v>
                </c:pt>
                <c:pt idx="25411">
                  <c:v>-3.1144999999999999E-2</c:v>
                </c:pt>
                <c:pt idx="25412">
                  <c:v>-3.22145E-2</c:v>
                </c:pt>
                <c:pt idx="25413">
                  <c:v>-3.3259900000000002E-2</c:v>
                </c:pt>
                <c:pt idx="25414">
                  <c:v>-3.4280199999999997E-2</c:v>
                </c:pt>
                <c:pt idx="25415">
                  <c:v>-3.5274E-2</c:v>
                </c:pt>
                <c:pt idx="25416">
                  <c:v>-3.62402E-2</c:v>
                </c:pt>
                <c:pt idx="25417">
                  <c:v>-3.7177300000000003E-2</c:v>
                </c:pt>
                <c:pt idx="25418">
                  <c:v>-3.8084E-2</c:v>
                </c:pt>
                <c:pt idx="25419">
                  <c:v>-3.8958899999999998E-2</c:v>
                </c:pt>
                <c:pt idx="25420">
                  <c:v>-3.9801000000000003E-2</c:v>
                </c:pt>
                <c:pt idx="25421">
                  <c:v>-4.0608999999999999E-2</c:v>
                </c:pt>
                <c:pt idx="25422">
                  <c:v>-4.1382200000000001E-2</c:v>
                </c:pt>
                <c:pt idx="25423">
                  <c:v>-4.2119700000000003E-2</c:v>
                </c:pt>
                <c:pt idx="25424">
                  <c:v>-4.28206E-2</c:v>
                </c:pt>
                <c:pt idx="25425">
                  <c:v>-4.3484200000000001E-2</c:v>
                </c:pt>
                <c:pt idx="25426">
                  <c:v>-4.4109700000000002E-2</c:v>
                </c:pt>
                <c:pt idx="25427">
                  <c:v>-4.4696E-2</c:v>
                </c:pt>
                <c:pt idx="25428">
                  <c:v>-4.5242499999999998E-2</c:v>
                </c:pt>
                <c:pt idx="25429">
                  <c:v>-4.5748299999999999E-2</c:v>
                </c:pt>
                <c:pt idx="25430">
                  <c:v>-4.6212700000000002E-2</c:v>
                </c:pt>
                <c:pt idx="25431">
                  <c:v>-4.6634700000000001E-2</c:v>
                </c:pt>
                <c:pt idx="25432">
                  <c:v>-4.7013800000000001E-2</c:v>
                </c:pt>
                <c:pt idx="25433">
                  <c:v>-4.7349000000000002E-2</c:v>
                </c:pt>
                <c:pt idx="25434">
                  <c:v>-4.7639399999999998E-2</c:v>
                </c:pt>
                <c:pt idx="25435">
                  <c:v>-4.7884500000000003E-2</c:v>
                </c:pt>
                <c:pt idx="25436">
                  <c:v>-4.8083800000000003E-2</c:v>
                </c:pt>
                <c:pt idx="25437">
                  <c:v>-4.8236800000000003E-2</c:v>
                </c:pt>
                <c:pt idx="25438">
                  <c:v>-4.83436E-2</c:v>
                </c:pt>
                <c:pt idx="25439">
                  <c:v>-4.84044E-2</c:v>
                </c:pt>
                <c:pt idx="25440">
                  <c:v>-4.8419299999999998E-2</c:v>
                </c:pt>
                <c:pt idx="25441">
                  <c:v>-4.8387600000000003E-2</c:v>
                </c:pt>
                <c:pt idx="25442">
                  <c:v>-4.8308799999999999E-2</c:v>
                </c:pt>
                <c:pt idx="25443">
                  <c:v>-4.8182700000000002E-2</c:v>
                </c:pt>
                <c:pt idx="25444">
                  <c:v>-4.80089E-2</c:v>
                </c:pt>
                <c:pt idx="25445">
                  <c:v>-4.7787400000000001E-2</c:v>
                </c:pt>
                <c:pt idx="25446">
                  <c:v>-4.7517999999999998E-2</c:v>
                </c:pt>
                <c:pt idx="25447">
                  <c:v>-4.7200699999999998E-2</c:v>
                </c:pt>
                <c:pt idx="25448">
                  <c:v>-4.6835599999999998E-2</c:v>
                </c:pt>
                <c:pt idx="25449">
                  <c:v>-4.64228E-2</c:v>
                </c:pt>
                <c:pt idx="25450">
                  <c:v>-4.5962700000000002E-2</c:v>
                </c:pt>
                <c:pt idx="25451">
                  <c:v>-4.54559E-2</c:v>
                </c:pt>
                <c:pt idx="25452">
                  <c:v>-4.4903100000000001E-2</c:v>
                </c:pt>
                <c:pt idx="25453">
                  <c:v>-4.4304700000000002E-2</c:v>
                </c:pt>
                <c:pt idx="25454">
                  <c:v>-4.36608E-2</c:v>
                </c:pt>
                <c:pt idx="25455">
                  <c:v>-4.2971799999999997E-2</c:v>
                </c:pt>
                <c:pt idx="25456">
                  <c:v>-4.2238199999999997E-2</c:v>
                </c:pt>
                <c:pt idx="25457">
                  <c:v>-4.1460400000000001E-2</c:v>
                </c:pt>
                <c:pt idx="25458">
                  <c:v>-4.0639000000000002E-2</c:v>
                </c:pt>
                <c:pt idx="25459">
                  <c:v>-3.9774900000000002E-2</c:v>
                </c:pt>
                <c:pt idx="25460">
                  <c:v>-3.8869000000000001E-2</c:v>
                </c:pt>
                <c:pt idx="25461">
                  <c:v>-3.7922200000000003E-2</c:v>
                </c:pt>
                <c:pt idx="25462">
                  <c:v>-3.6935599999999999E-2</c:v>
                </c:pt>
                <c:pt idx="25463">
                  <c:v>-3.5910200000000003E-2</c:v>
                </c:pt>
                <c:pt idx="25464">
                  <c:v>-3.4847099999999999E-2</c:v>
                </c:pt>
                <c:pt idx="25465">
                  <c:v>-3.3747399999999997E-2</c:v>
                </c:pt>
                <c:pt idx="25466">
                  <c:v>-3.2612200000000001E-2</c:v>
                </c:pt>
                <c:pt idx="25467">
                  <c:v>-3.1442499999999998E-2</c:v>
                </c:pt>
                <c:pt idx="25468">
                  <c:v>-3.02393E-2</c:v>
                </c:pt>
                <c:pt idx="25469">
                  <c:v>-2.9003500000000002E-2</c:v>
                </c:pt>
                <c:pt idx="25470">
                  <c:v>-2.7736E-2</c:v>
                </c:pt>
                <c:pt idx="25471">
                  <c:v>-2.6438E-2</c:v>
                </c:pt>
                <c:pt idx="25472">
                  <c:v>-2.5110799999999999E-2</c:v>
                </c:pt>
                <c:pt idx="25473">
                  <c:v>-2.3755700000000001E-2</c:v>
                </c:pt>
                <c:pt idx="25474">
                  <c:v>-2.2374000000000002E-2</c:v>
                </c:pt>
                <c:pt idx="25475">
                  <c:v>-2.0967199999999998E-2</c:v>
                </c:pt>
                <c:pt idx="25476">
                  <c:v>-1.9536399999999999E-2</c:v>
                </c:pt>
                <c:pt idx="25477">
                  <c:v>-1.80828E-2</c:v>
                </c:pt>
                <c:pt idx="25478">
                  <c:v>-1.66077E-2</c:v>
                </c:pt>
                <c:pt idx="25479">
                  <c:v>-1.51132E-2</c:v>
                </c:pt>
                <c:pt idx="25480">
                  <c:v>-1.3601200000000001E-2</c:v>
                </c:pt>
                <c:pt idx="25481">
                  <c:v>-1.2073499999999999E-2</c:v>
                </c:pt>
                <c:pt idx="25482">
                  <c:v>-1.0531799999999999E-2</c:v>
                </c:pt>
                <c:pt idx="25483" formatCode="0.00E+00">
                  <c:v>-8.9774E-3</c:v>
                </c:pt>
                <c:pt idx="25484" formatCode="0.00E+00">
                  <c:v>-7.4120899999999997E-3</c:v>
                </c:pt>
                <c:pt idx="25485" formatCode="0.00E+00">
                  <c:v>-5.8371899999999999E-3</c:v>
                </c:pt>
                <c:pt idx="25486" formatCode="0.00E+00">
                  <c:v>-4.2537499999999997E-3</c:v>
                </c:pt>
                <c:pt idx="25487" formatCode="0.00E+00">
                  <c:v>-2.663E-3</c:v>
                </c:pt>
                <c:pt idx="25488" formatCode="0.00E+00">
                  <c:v>-1.0666300000000001E-3</c:v>
                </c:pt>
                <c:pt idx="25489" formatCode="0.00E+00">
                  <c:v>5.3361800000000003E-4</c:v>
                </c:pt>
                <c:pt idx="25490" formatCode="0.00E+00">
                  <c:v>2.1362500000000001E-3</c:v>
                </c:pt>
                <c:pt idx="25491" formatCode="0.00E+00">
                  <c:v>3.7399999999999998E-3</c:v>
                </c:pt>
                <c:pt idx="25492" formatCode="0.00E+00">
                  <c:v>5.34353E-3</c:v>
                </c:pt>
                <c:pt idx="25493" formatCode="0.00E+00">
                  <c:v>6.9452799999999999E-3</c:v>
                </c:pt>
                <c:pt idx="25494" formatCode="0.00E+00">
                  <c:v>8.5435400000000005E-3</c:v>
                </c:pt>
                <c:pt idx="25495">
                  <c:v>1.01367E-2</c:v>
                </c:pt>
                <c:pt idx="25496">
                  <c:v>1.17235E-2</c:v>
                </c:pt>
                <c:pt idx="25497">
                  <c:v>1.3302100000000001E-2</c:v>
                </c:pt>
                <c:pt idx="25498">
                  <c:v>1.4870599999999999E-2</c:v>
                </c:pt>
                <c:pt idx="25499">
                  <c:v>1.6427500000000001E-2</c:v>
                </c:pt>
                <c:pt idx="25500">
                  <c:v>1.79712E-2</c:v>
                </c:pt>
                <c:pt idx="25501">
                  <c:v>1.9500099999999999E-2</c:v>
                </c:pt>
                <c:pt idx="25502">
                  <c:v>2.1012599999999999E-2</c:v>
                </c:pt>
                <c:pt idx="25503">
                  <c:v>2.2506999999999999E-2</c:v>
                </c:pt>
                <c:pt idx="25504">
                  <c:v>2.39819E-2</c:v>
                </c:pt>
                <c:pt idx="25505">
                  <c:v>2.5436E-2</c:v>
                </c:pt>
                <c:pt idx="25506">
                  <c:v>2.6868599999999999E-2</c:v>
                </c:pt>
                <c:pt idx="25507">
                  <c:v>2.82788E-2</c:v>
                </c:pt>
                <c:pt idx="25508">
                  <c:v>2.9665500000000001E-2</c:v>
                </c:pt>
                <c:pt idx="25509">
                  <c:v>3.1027200000000001E-2</c:v>
                </c:pt>
                <c:pt idx="25510">
                  <c:v>3.2362599999999998E-2</c:v>
                </c:pt>
                <c:pt idx="25511">
                  <c:v>3.3670499999999999E-2</c:v>
                </c:pt>
                <c:pt idx="25512">
                  <c:v>3.4949500000000001E-2</c:v>
                </c:pt>
                <c:pt idx="25513">
                  <c:v>3.6198399999999999E-2</c:v>
                </c:pt>
                <c:pt idx="25514">
                  <c:v>3.7416100000000001E-2</c:v>
                </c:pt>
                <c:pt idx="25515">
                  <c:v>3.8601400000000001E-2</c:v>
                </c:pt>
                <c:pt idx="25516">
                  <c:v>3.9753200000000002E-2</c:v>
                </c:pt>
                <c:pt idx="25517">
                  <c:v>4.08706E-2</c:v>
                </c:pt>
                <c:pt idx="25518">
                  <c:v>4.1952700000000002E-2</c:v>
                </c:pt>
                <c:pt idx="25519">
                  <c:v>4.2998500000000002E-2</c:v>
                </c:pt>
                <c:pt idx="25520">
                  <c:v>4.4007600000000001E-2</c:v>
                </c:pt>
                <c:pt idx="25521">
                  <c:v>4.4979400000000003E-2</c:v>
                </c:pt>
                <c:pt idx="25522">
                  <c:v>4.5913500000000003E-2</c:v>
                </c:pt>
                <c:pt idx="25523">
                  <c:v>4.6809099999999999E-2</c:v>
                </c:pt>
                <c:pt idx="25524">
                  <c:v>4.7665899999999997E-2</c:v>
                </c:pt>
                <c:pt idx="25525">
                  <c:v>4.8482999999999998E-2</c:v>
                </c:pt>
                <c:pt idx="25526">
                  <c:v>4.9259400000000002E-2</c:v>
                </c:pt>
                <c:pt idx="25527">
                  <c:v>4.9993999999999997E-2</c:v>
                </c:pt>
                <c:pt idx="25528">
                  <c:v>5.0686200000000001E-2</c:v>
                </c:pt>
                <c:pt idx="25529">
                  <c:v>5.1336100000000003E-2</c:v>
                </c:pt>
                <c:pt idx="25530">
                  <c:v>5.1943499999999997E-2</c:v>
                </c:pt>
                <c:pt idx="25531">
                  <c:v>5.25085E-2</c:v>
                </c:pt>
                <c:pt idx="25532">
                  <c:v>5.3030800000000003E-2</c:v>
                </c:pt>
                <c:pt idx="25533">
                  <c:v>5.3510000000000002E-2</c:v>
                </c:pt>
                <c:pt idx="25534">
                  <c:v>5.3945899999999998E-2</c:v>
                </c:pt>
                <c:pt idx="25535">
                  <c:v>5.4338499999999998E-2</c:v>
                </c:pt>
                <c:pt idx="25536">
                  <c:v>5.4688000000000001E-2</c:v>
                </c:pt>
                <c:pt idx="25537">
                  <c:v>5.4994800000000003E-2</c:v>
                </c:pt>
                <c:pt idx="25538">
                  <c:v>5.5259000000000003E-2</c:v>
                </c:pt>
                <c:pt idx="25539">
                  <c:v>5.5480099999999997E-2</c:v>
                </c:pt>
                <c:pt idx="25540">
                  <c:v>5.5658199999999998E-2</c:v>
                </c:pt>
                <c:pt idx="25541">
                  <c:v>5.5793200000000001E-2</c:v>
                </c:pt>
                <c:pt idx="25542">
                  <c:v>5.5885299999999999E-2</c:v>
                </c:pt>
                <c:pt idx="25543">
                  <c:v>5.5934699999999997E-2</c:v>
                </c:pt>
                <c:pt idx="25544">
                  <c:v>5.5941699999999997E-2</c:v>
                </c:pt>
                <c:pt idx="25545">
                  <c:v>5.5906900000000002E-2</c:v>
                </c:pt>
                <c:pt idx="25546">
                  <c:v>5.5831100000000002E-2</c:v>
                </c:pt>
                <c:pt idx="25547">
                  <c:v>5.5715000000000001E-2</c:v>
                </c:pt>
                <c:pt idx="25548">
                  <c:v>5.5559200000000003E-2</c:v>
                </c:pt>
                <c:pt idx="25549">
                  <c:v>5.5363999999999997E-2</c:v>
                </c:pt>
                <c:pt idx="25550">
                  <c:v>5.51298E-2</c:v>
                </c:pt>
                <c:pt idx="25551">
                  <c:v>5.4856799999999997E-2</c:v>
                </c:pt>
                <c:pt idx="25552">
                  <c:v>5.4545400000000001E-2</c:v>
                </c:pt>
                <c:pt idx="25553">
                  <c:v>5.41962E-2</c:v>
                </c:pt>
                <c:pt idx="25554">
                  <c:v>5.3809799999999998E-2</c:v>
                </c:pt>
                <c:pt idx="25555">
                  <c:v>5.3387299999999999E-2</c:v>
                </c:pt>
                <c:pt idx="25556">
                  <c:v>5.2929400000000001E-2</c:v>
                </c:pt>
                <c:pt idx="25557">
                  <c:v>5.2436999999999998E-2</c:v>
                </c:pt>
                <c:pt idx="25558">
                  <c:v>5.1910999999999999E-2</c:v>
                </c:pt>
                <c:pt idx="25559">
                  <c:v>5.1352399999999999E-2</c:v>
                </c:pt>
                <c:pt idx="25560">
                  <c:v>5.0762099999999998E-2</c:v>
                </c:pt>
                <c:pt idx="25561">
                  <c:v>5.0140799999999999E-2</c:v>
                </c:pt>
                <c:pt idx="25562">
                  <c:v>4.9489699999999998E-2</c:v>
                </c:pt>
                <c:pt idx="25563">
                  <c:v>4.8809400000000003E-2</c:v>
                </c:pt>
                <c:pt idx="25564">
                  <c:v>4.8101100000000001E-2</c:v>
                </c:pt>
                <c:pt idx="25565">
                  <c:v>4.73658E-2</c:v>
                </c:pt>
                <c:pt idx="25566">
                  <c:v>4.6604300000000001E-2</c:v>
                </c:pt>
                <c:pt idx="25567">
                  <c:v>4.5816999999999997E-2</c:v>
                </c:pt>
                <c:pt idx="25568">
                  <c:v>4.5004700000000002E-2</c:v>
                </c:pt>
                <c:pt idx="25569">
                  <c:v>4.4168100000000002E-2</c:v>
                </c:pt>
                <c:pt idx="25570">
                  <c:v>4.3308399999999997E-2</c:v>
                </c:pt>
                <c:pt idx="25571">
                  <c:v>4.2426800000000001E-2</c:v>
                </c:pt>
                <c:pt idx="25572">
                  <c:v>4.1524100000000001E-2</c:v>
                </c:pt>
                <c:pt idx="25573">
                  <c:v>4.0601600000000002E-2</c:v>
                </c:pt>
                <c:pt idx="25574">
                  <c:v>3.9660599999999997E-2</c:v>
                </c:pt>
                <c:pt idx="25575">
                  <c:v>3.8702300000000002E-2</c:v>
                </c:pt>
                <c:pt idx="25576">
                  <c:v>3.77276E-2</c:v>
                </c:pt>
                <c:pt idx="25577">
                  <c:v>3.6737199999999998E-2</c:v>
                </c:pt>
                <c:pt idx="25578">
                  <c:v>3.5732399999999997E-2</c:v>
                </c:pt>
                <c:pt idx="25579">
                  <c:v>3.4714500000000002E-2</c:v>
                </c:pt>
                <c:pt idx="25580">
                  <c:v>3.3684600000000002E-2</c:v>
                </c:pt>
                <c:pt idx="25581">
                  <c:v>3.2643800000000001E-2</c:v>
                </c:pt>
                <c:pt idx="25582">
                  <c:v>3.15929E-2</c:v>
                </c:pt>
                <c:pt idx="25583">
                  <c:v>3.0532900000000002E-2</c:v>
                </c:pt>
                <c:pt idx="25584">
                  <c:v>2.9464899999999999E-2</c:v>
                </c:pt>
                <c:pt idx="25585">
                  <c:v>2.83891E-2</c:v>
                </c:pt>
                <c:pt idx="25586">
                  <c:v>2.7306199999999999E-2</c:v>
                </c:pt>
                <c:pt idx="25587">
                  <c:v>2.6216900000000001E-2</c:v>
                </c:pt>
                <c:pt idx="25588">
                  <c:v>2.51223E-2</c:v>
                </c:pt>
                <c:pt idx="25589">
                  <c:v>2.40235E-2</c:v>
                </c:pt>
                <c:pt idx="25590">
                  <c:v>2.29216E-2</c:v>
                </c:pt>
                <c:pt idx="25591">
                  <c:v>2.18175E-2</c:v>
                </c:pt>
                <c:pt idx="25592">
                  <c:v>2.0712000000000001E-2</c:v>
                </c:pt>
                <c:pt idx="25593">
                  <c:v>1.96058E-2</c:v>
                </c:pt>
                <c:pt idx="25594">
                  <c:v>1.8500099999999998E-2</c:v>
                </c:pt>
                <c:pt idx="25595">
                  <c:v>1.73957E-2</c:v>
                </c:pt>
                <c:pt idx="25596">
                  <c:v>1.6293200000000001E-2</c:v>
                </c:pt>
                <c:pt idx="25597">
                  <c:v>1.5193399999999999E-2</c:v>
                </c:pt>
                <c:pt idx="25598">
                  <c:v>1.40974E-2</c:v>
                </c:pt>
                <c:pt idx="25599">
                  <c:v>1.3006E-2</c:v>
                </c:pt>
                <c:pt idx="25600">
                  <c:v>1.1920099999999999E-2</c:v>
                </c:pt>
                <c:pt idx="25601">
                  <c:v>1.0840300000000001E-2</c:v>
                </c:pt>
                <c:pt idx="25602" formatCode="0.00E+00">
                  <c:v>9.7671500000000005E-3</c:v>
                </c:pt>
                <c:pt idx="25603" formatCode="0.00E+00">
                  <c:v>8.7012300000000008E-3</c:v>
                </c:pt>
                <c:pt idx="25604" formatCode="0.00E+00">
                  <c:v>7.64322E-3</c:v>
                </c:pt>
                <c:pt idx="25605" formatCode="0.00E+00">
                  <c:v>6.5936500000000004E-3</c:v>
                </c:pt>
                <c:pt idx="25606" formatCode="0.00E+00">
                  <c:v>5.55297E-3</c:v>
                </c:pt>
                <c:pt idx="25607" formatCode="0.00E+00">
                  <c:v>4.5217E-3</c:v>
                </c:pt>
                <c:pt idx="25608" formatCode="0.00E+00">
                  <c:v>3.5004099999999998E-3</c:v>
                </c:pt>
                <c:pt idx="25609" formatCode="0.00E+00">
                  <c:v>2.4895999999999998E-3</c:v>
                </c:pt>
                <c:pt idx="25610" formatCode="0.00E+00">
                  <c:v>1.4897599999999999E-3</c:v>
                </c:pt>
                <c:pt idx="25611" formatCode="0.00E+00">
                  <c:v>5.0143699999999998E-4</c:v>
                </c:pt>
                <c:pt idx="25612" formatCode="0.00E+00">
                  <c:v>-4.7484799999999999E-4</c:v>
                </c:pt>
                <c:pt idx="25613" formatCode="0.00E+00">
                  <c:v>-1.4386500000000001E-3</c:v>
                </c:pt>
                <c:pt idx="25614" formatCode="0.00E+00">
                  <c:v>-2.3896999999999998E-3</c:v>
                </c:pt>
                <c:pt idx="25615" formatCode="0.00E+00">
                  <c:v>-3.3279400000000002E-3</c:v>
                </c:pt>
                <c:pt idx="25616" formatCode="0.00E+00">
                  <c:v>-4.2531499999999998E-3</c:v>
                </c:pt>
                <c:pt idx="25617" formatCode="0.00E+00">
                  <c:v>-5.1646799999999996E-3</c:v>
                </c:pt>
                <c:pt idx="25618" formatCode="0.00E+00">
                  <c:v>-6.06194E-3</c:v>
                </c:pt>
                <c:pt idx="25619" formatCode="0.00E+00">
                  <c:v>-6.9447900000000002E-3</c:v>
                </c:pt>
                <c:pt idx="25620" formatCode="0.00E+00">
                  <c:v>-7.8133200000000003E-3</c:v>
                </c:pt>
                <c:pt idx="25621" formatCode="0.00E+00">
                  <c:v>-8.6674899999999999E-3</c:v>
                </c:pt>
                <c:pt idx="25622" formatCode="0.00E+00">
                  <c:v>-9.5069799999999999E-3</c:v>
                </c:pt>
                <c:pt idx="25623">
                  <c:v>-1.03312E-2</c:v>
                </c:pt>
                <c:pt idx="25624">
                  <c:v>-1.11395E-2</c:v>
                </c:pt>
                <c:pt idx="25625">
                  <c:v>-1.19314E-2</c:v>
                </c:pt>
                <c:pt idx="25626">
                  <c:v>-1.2706800000000001E-2</c:v>
                </c:pt>
                <c:pt idx="25627">
                  <c:v>-1.3465700000000001E-2</c:v>
                </c:pt>
                <c:pt idx="25628">
                  <c:v>-1.42081E-2</c:v>
                </c:pt>
                <c:pt idx="25629">
                  <c:v>-1.49341E-2</c:v>
                </c:pt>
                <c:pt idx="25630">
                  <c:v>-1.56437E-2</c:v>
                </c:pt>
                <c:pt idx="25631">
                  <c:v>-1.6336799999999999E-2</c:v>
                </c:pt>
                <c:pt idx="25632">
                  <c:v>-1.70136E-2</c:v>
                </c:pt>
                <c:pt idx="25633">
                  <c:v>-1.7673500000000002E-2</c:v>
                </c:pt>
                <c:pt idx="25634">
                  <c:v>-1.8316200000000001E-2</c:v>
                </c:pt>
                <c:pt idx="25635">
                  <c:v>-1.8941300000000001E-2</c:v>
                </c:pt>
                <c:pt idx="25636">
                  <c:v>-1.9548599999999999E-2</c:v>
                </c:pt>
                <c:pt idx="25637">
                  <c:v>-2.0138099999999999E-2</c:v>
                </c:pt>
                <c:pt idx="25638">
                  <c:v>-2.0709600000000002E-2</c:v>
                </c:pt>
                <c:pt idx="25639">
                  <c:v>-2.1263199999999999E-2</c:v>
                </c:pt>
                <c:pt idx="25640">
                  <c:v>-2.1798999999999999E-2</c:v>
                </c:pt>
                <c:pt idx="25641">
                  <c:v>-2.2317199999999999E-2</c:v>
                </c:pt>
                <c:pt idx="25642">
                  <c:v>-2.28176E-2</c:v>
                </c:pt>
                <c:pt idx="25643">
                  <c:v>-2.3300299999999999E-2</c:v>
                </c:pt>
                <c:pt idx="25644">
                  <c:v>-2.3765399999999999E-2</c:v>
                </c:pt>
                <c:pt idx="25645">
                  <c:v>-2.4213200000000001E-2</c:v>
                </c:pt>
                <c:pt idx="25646">
                  <c:v>-2.4643499999999999E-2</c:v>
                </c:pt>
                <c:pt idx="25647">
                  <c:v>-2.50563E-2</c:v>
                </c:pt>
                <c:pt idx="25648">
                  <c:v>-2.5451700000000001E-2</c:v>
                </c:pt>
                <c:pt idx="25649">
                  <c:v>-2.5829700000000001E-2</c:v>
                </c:pt>
                <c:pt idx="25650">
                  <c:v>-2.61902E-2</c:v>
                </c:pt>
                <c:pt idx="25651">
                  <c:v>-2.6533299999999999E-2</c:v>
                </c:pt>
                <c:pt idx="25652">
                  <c:v>-2.6858900000000002E-2</c:v>
                </c:pt>
                <c:pt idx="25653">
                  <c:v>-2.7167E-2</c:v>
                </c:pt>
                <c:pt idx="25654">
                  <c:v>-2.74573E-2</c:v>
                </c:pt>
                <c:pt idx="25655">
                  <c:v>-2.7729899999999998E-2</c:v>
                </c:pt>
                <c:pt idx="25656">
                  <c:v>-2.7984599999999998E-2</c:v>
                </c:pt>
                <c:pt idx="25657">
                  <c:v>-2.8221300000000001E-2</c:v>
                </c:pt>
                <c:pt idx="25658">
                  <c:v>-2.844E-2</c:v>
                </c:pt>
                <c:pt idx="25659">
                  <c:v>-2.8640800000000001E-2</c:v>
                </c:pt>
                <c:pt idx="25660">
                  <c:v>-2.8823999999999999E-2</c:v>
                </c:pt>
                <c:pt idx="25661">
                  <c:v>-2.89897E-2</c:v>
                </c:pt>
                <c:pt idx="25662">
                  <c:v>-2.91375E-2</c:v>
                </c:pt>
                <c:pt idx="25663">
                  <c:v>-2.9267100000000001E-2</c:v>
                </c:pt>
                <c:pt idx="25664">
                  <c:v>-2.9378399999999999E-2</c:v>
                </c:pt>
                <c:pt idx="25665">
                  <c:v>-2.94711E-2</c:v>
                </c:pt>
                <c:pt idx="25666">
                  <c:v>-2.9545200000000001E-2</c:v>
                </c:pt>
                <c:pt idx="25667">
                  <c:v>-2.9600600000000001E-2</c:v>
                </c:pt>
                <c:pt idx="25668">
                  <c:v>-2.9637299999999998E-2</c:v>
                </c:pt>
                <c:pt idx="25669">
                  <c:v>-2.9655299999999999E-2</c:v>
                </c:pt>
                <c:pt idx="25670">
                  <c:v>-2.96546E-2</c:v>
                </c:pt>
                <c:pt idx="25671">
                  <c:v>-2.96352E-2</c:v>
                </c:pt>
                <c:pt idx="25672">
                  <c:v>-2.9597100000000001E-2</c:v>
                </c:pt>
                <c:pt idx="25673">
                  <c:v>-2.9540500000000001E-2</c:v>
                </c:pt>
                <c:pt idx="25674">
                  <c:v>-2.94652E-2</c:v>
                </c:pt>
                <c:pt idx="25675">
                  <c:v>-2.9371399999999999E-2</c:v>
                </c:pt>
                <c:pt idx="25676">
                  <c:v>-2.92585E-2</c:v>
                </c:pt>
                <c:pt idx="25677">
                  <c:v>-2.9126300000000001E-2</c:v>
                </c:pt>
                <c:pt idx="25678">
                  <c:v>-2.8974099999999999E-2</c:v>
                </c:pt>
                <c:pt idx="25679">
                  <c:v>-2.88017E-2</c:v>
                </c:pt>
                <c:pt idx="25680">
                  <c:v>-2.8609300000000001E-2</c:v>
                </c:pt>
                <c:pt idx="25681">
                  <c:v>-2.8396899999999999E-2</c:v>
                </c:pt>
                <c:pt idx="25682">
                  <c:v>-2.8164600000000001E-2</c:v>
                </c:pt>
                <c:pt idx="25683">
                  <c:v>-2.7912599999999999E-2</c:v>
                </c:pt>
                <c:pt idx="25684">
                  <c:v>-2.7640700000000001E-2</c:v>
                </c:pt>
                <c:pt idx="25685">
                  <c:v>-2.73487E-2</c:v>
                </c:pt>
                <c:pt idx="25686">
                  <c:v>-2.7036500000000002E-2</c:v>
                </c:pt>
                <c:pt idx="25687">
                  <c:v>-2.6703899999999999E-2</c:v>
                </c:pt>
                <c:pt idx="25688">
                  <c:v>-2.6350800000000001E-2</c:v>
                </c:pt>
                <c:pt idx="25689">
                  <c:v>-2.5977199999999999E-2</c:v>
                </c:pt>
                <c:pt idx="25690">
                  <c:v>-2.5582899999999999E-2</c:v>
                </c:pt>
                <c:pt idx="25691">
                  <c:v>-2.5167800000000001E-2</c:v>
                </c:pt>
                <c:pt idx="25692">
                  <c:v>-2.4731800000000002E-2</c:v>
                </c:pt>
                <c:pt idx="25693">
                  <c:v>-2.4274799999999999E-2</c:v>
                </c:pt>
                <c:pt idx="25694">
                  <c:v>-2.3796899999999999E-2</c:v>
                </c:pt>
                <c:pt idx="25695">
                  <c:v>-2.3297999999999999E-2</c:v>
                </c:pt>
                <c:pt idx="25696">
                  <c:v>-2.2778099999999999E-2</c:v>
                </c:pt>
                <c:pt idx="25697">
                  <c:v>-2.2237199999999999E-2</c:v>
                </c:pt>
                <c:pt idx="25698">
                  <c:v>-2.1675099999999999E-2</c:v>
                </c:pt>
                <c:pt idx="25699">
                  <c:v>-2.10919E-2</c:v>
                </c:pt>
                <c:pt idx="25700">
                  <c:v>-2.0487499999999999E-2</c:v>
                </c:pt>
                <c:pt idx="25701">
                  <c:v>-1.9862100000000001E-2</c:v>
                </c:pt>
                <c:pt idx="25702">
                  <c:v>-1.9215900000000001E-2</c:v>
                </c:pt>
                <c:pt idx="25703">
                  <c:v>-1.8549E-2</c:v>
                </c:pt>
                <c:pt idx="25704">
                  <c:v>-1.78613E-2</c:v>
                </c:pt>
                <c:pt idx="25705">
                  <c:v>-1.7152799999999999E-2</c:v>
                </c:pt>
                <c:pt idx="25706">
                  <c:v>-1.6423799999999999E-2</c:v>
                </c:pt>
                <c:pt idx="25707">
                  <c:v>-1.56746E-2</c:v>
                </c:pt>
                <c:pt idx="25708">
                  <c:v>-1.49052E-2</c:v>
                </c:pt>
                <c:pt idx="25709">
                  <c:v>-1.4115900000000001E-2</c:v>
                </c:pt>
                <c:pt idx="25710">
                  <c:v>-1.3306500000000001E-2</c:v>
                </c:pt>
                <c:pt idx="25711">
                  <c:v>-1.24774E-2</c:v>
                </c:pt>
                <c:pt idx="25712">
                  <c:v>-1.1628599999999999E-2</c:v>
                </c:pt>
                <c:pt idx="25713">
                  <c:v>-1.07604E-2</c:v>
                </c:pt>
                <c:pt idx="25714" formatCode="0.00E+00">
                  <c:v>-9.8732500000000001E-3</c:v>
                </c:pt>
                <c:pt idx="25715" formatCode="0.00E+00">
                  <c:v>-8.9674100000000003E-3</c:v>
                </c:pt>
                <c:pt idx="25716" formatCode="0.00E+00">
                  <c:v>-8.0432200000000002E-3</c:v>
                </c:pt>
                <c:pt idx="25717" formatCode="0.00E+00">
                  <c:v>-7.1010099999999996E-3</c:v>
                </c:pt>
                <c:pt idx="25718" formatCode="0.00E+00">
                  <c:v>-6.1411199999999999E-3</c:v>
                </c:pt>
                <c:pt idx="25719" formatCode="0.00E+00">
                  <c:v>-5.1640399999999999E-3</c:v>
                </c:pt>
                <c:pt idx="25720" formatCode="0.00E+00">
                  <c:v>-4.1702500000000003E-3</c:v>
                </c:pt>
                <c:pt idx="25721" formatCode="0.00E+00">
                  <c:v>-3.16015E-3</c:v>
                </c:pt>
                <c:pt idx="25722" formatCode="0.00E+00">
                  <c:v>-2.13408E-3</c:v>
                </c:pt>
                <c:pt idx="25723" formatCode="0.00E+00">
                  <c:v>-1.0924699999999999E-3</c:v>
                </c:pt>
                <c:pt idx="25724" formatCode="0.00E+00">
                  <c:v>-3.5763299999999997E-5</c:v>
                </c:pt>
                <c:pt idx="25725" formatCode="0.00E+00">
                  <c:v>1.0355900000000001E-3</c:v>
                </c:pt>
                <c:pt idx="25726" formatCode="0.00E+00">
                  <c:v>2.1211099999999998E-3</c:v>
                </c:pt>
                <c:pt idx="25727" formatCode="0.00E+00">
                  <c:v>3.2201700000000001E-3</c:v>
                </c:pt>
                <c:pt idx="25728" formatCode="0.00E+00">
                  <c:v>4.33199E-3</c:v>
                </c:pt>
                <c:pt idx="25729" formatCode="0.00E+00">
                  <c:v>5.4558100000000002E-3</c:v>
                </c:pt>
                <c:pt idx="25730" formatCode="0.00E+00">
                  <c:v>6.5908700000000004E-3</c:v>
                </c:pt>
                <c:pt idx="25731" formatCode="0.00E+00">
                  <c:v>7.7363900000000001E-3</c:v>
                </c:pt>
                <c:pt idx="25732" formatCode="0.00E+00">
                  <c:v>8.89152E-3</c:v>
                </c:pt>
                <c:pt idx="25733">
                  <c:v>1.00555E-2</c:v>
                </c:pt>
                <c:pt idx="25734">
                  <c:v>1.12278E-2</c:v>
                </c:pt>
                <c:pt idx="25735">
                  <c:v>1.24075E-2</c:v>
                </c:pt>
                <c:pt idx="25736">
                  <c:v>1.3593900000000001E-2</c:v>
                </c:pt>
                <c:pt idx="25737">
                  <c:v>1.4786000000000001E-2</c:v>
                </c:pt>
                <c:pt idx="25738">
                  <c:v>1.5983000000000001E-2</c:v>
                </c:pt>
                <c:pt idx="25739">
                  <c:v>1.7184000000000001E-2</c:v>
                </c:pt>
                <c:pt idx="25740">
                  <c:v>1.83883E-2</c:v>
                </c:pt>
                <c:pt idx="25741">
                  <c:v>1.9594899999999998E-2</c:v>
                </c:pt>
                <c:pt idx="25742">
                  <c:v>2.0802899999999999E-2</c:v>
                </c:pt>
                <c:pt idx="25743">
                  <c:v>2.20114E-2</c:v>
                </c:pt>
                <c:pt idx="25744">
                  <c:v>2.32196E-2</c:v>
                </c:pt>
                <c:pt idx="25745">
                  <c:v>2.4426400000000001E-2</c:v>
                </c:pt>
                <c:pt idx="25746">
                  <c:v>2.5630799999999999E-2</c:v>
                </c:pt>
                <c:pt idx="25747">
                  <c:v>2.6831600000000001E-2</c:v>
                </c:pt>
                <c:pt idx="25748">
                  <c:v>2.8027799999999999E-2</c:v>
                </c:pt>
                <c:pt idx="25749">
                  <c:v>2.92181E-2</c:v>
                </c:pt>
                <c:pt idx="25750">
                  <c:v>3.0401600000000001E-2</c:v>
                </c:pt>
                <c:pt idx="25751">
                  <c:v>3.1577099999999997E-2</c:v>
                </c:pt>
                <c:pt idx="25752">
                  <c:v>3.2743800000000003E-2</c:v>
                </c:pt>
                <c:pt idx="25753">
                  <c:v>3.39005E-2</c:v>
                </c:pt>
                <c:pt idx="25754">
                  <c:v>3.50462E-2</c:v>
                </c:pt>
                <c:pt idx="25755">
                  <c:v>3.6179700000000002E-2</c:v>
                </c:pt>
                <c:pt idx="25756">
                  <c:v>3.7299899999999997E-2</c:v>
                </c:pt>
                <c:pt idx="25757">
                  <c:v>3.8405500000000002E-2</c:v>
                </c:pt>
                <c:pt idx="25758">
                  <c:v>3.9495299999999997E-2</c:v>
                </c:pt>
                <c:pt idx="25759">
                  <c:v>4.0568199999999999E-2</c:v>
                </c:pt>
                <c:pt idx="25760">
                  <c:v>4.1622800000000001E-2</c:v>
                </c:pt>
                <c:pt idx="25761">
                  <c:v>4.2657899999999999E-2</c:v>
                </c:pt>
                <c:pt idx="25762">
                  <c:v>4.3672500000000003E-2</c:v>
                </c:pt>
                <c:pt idx="25763">
                  <c:v>4.4665499999999997E-2</c:v>
                </c:pt>
                <c:pt idx="25764">
                  <c:v>4.5635700000000001E-2</c:v>
                </c:pt>
                <c:pt idx="25765">
                  <c:v>4.6582100000000001E-2</c:v>
                </c:pt>
                <c:pt idx="25766">
                  <c:v>4.7503700000000003E-2</c:v>
                </c:pt>
                <c:pt idx="25767">
                  <c:v>4.8399299999999999E-2</c:v>
                </c:pt>
                <c:pt idx="25768">
                  <c:v>4.92678E-2</c:v>
                </c:pt>
                <c:pt idx="25769">
                  <c:v>5.0108199999999999E-2</c:v>
                </c:pt>
                <c:pt idx="25770">
                  <c:v>5.0919100000000002E-2</c:v>
                </c:pt>
                <c:pt idx="25771">
                  <c:v>5.1699599999999998E-2</c:v>
                </c:pt>
                <c:pt idx="25772">
                  <c:v>5.2448599999999998E-2</c:v>
                </c:pt>
                <c:pt idx="25773">
                  <c:v>5.3164999999999997E-2</c:v>
                </c:pt>
                <c:pt idx="25774">
                  <c:v>5.3847899999999997E-2</c:v>
                </c:pt>
                <c:pt idx="25775">
                  <c:v>5.4496200000000002E-2</c:v>
                </c:pt>
                <c:pt idx="25776">
                  <c:v>5.5109199999999997E-2</c:v>
                </c:pt>
                <c:pt idx="25777">
                  <c:v>5.5685800000000001E-2</c:v>
                </c:pt>
                <c:pt idx="25778">
                  <c:v>5.62251E-2</c:v>
                </c:pt>
                <c:pt idx="25779">
                  <c:v>5.67263E-2</c:v>
                </c:pt>
                <c:pt idx="25780">
                  <c:v>5.7188700000000002E-2</c:v>
                </c:pt>
                <c:pt idx="25781">
                  <c:v>5.7611299999999997E-2</c:v>
                </c:pt>
                <c:pt idx="25782">
                  <c:v>5.7993700000000002E-2</c:v>
                </c:pt>
                <c:pt idx="25783">
                  <c:v>5.8334900000000002E-2</c:v>
                </c:pt>
                <c:pt idx="25784">
                  <c:v>5.8634400000000003E-2</c:v>
                </c:pt>
                <c:pt idx="25785">
                  <c:v>5.8891499999999999E-2</c:v>
                </c:pt>
                <c:pt idx="25786">
                  <c:v>5.9105600000000001E-2</c:v>
                </c:pt>
                <c:pt idx="25787">
                  <c:v>5.9276000000000002E-2</c:v>
                </c:pt>
                <c:pt idx="25788">
                  <c:v>5.9402299999999998E-2</c:v>
                </c:pt>
                <c:pt idx="25789">
                  <c:v>5.9483800000000003E-2</c:v>
                </c:pt>
                <c:pt idx="25790">
                  <c:v>5.9520299999999998E-2</c:v>
                </c:pt>
                <c:pt idx="25791">
                  <c:v>5.9511099999999997E-2</c:v>
                </c:pt>
                <c:pt idx="25792">
                  <c:v>5.9455800000000003E-2</c:v>
                </c:pt>
                <c:pt idx="25793">
                  <c:v>5.9354200000000003E-2</c:v>
                </c:pt>
                <c:pt idx="25794">
                  <c:v>5.92057E-2</c:v>
                </c:pt>
                <c:pt idx="25795">
                  <c:v>5.9010199999999999E-2</c:v>
                </c:pt>
                <c:pt idx="25796">
                  <c:v>5.8767699999999999E-2</c:v>
                </c:pt>
                <c:pt idx="25797">
                  <c:v>5.8477899999999999E-2</c:v>
                </c:pt>
                <c:pt idx="25798">
                  <c:v>5.8140900000000002E-2</c:v>
                </c:pt>
                <c:pt idx="25799">
                  <c:v>5.7756700000000001E-2</c:v>
                </c:pt>
                <c:pt idx="25800">
                  <c:v>5.7325300000000003E-2</c:v>
                </c:pt>
                <c:pt idx="25801">
                  <c:v>5.6846800000000003E-2</c:v>
                </c:pt>
                <c:pt idx="25802">
                  <c:v>5.6321400000000001E-2</c:v>
                </c:pt>
                <c:pt idx="25803">
                  <c:v>5.5749199999999999E-2</c:v>
                </c:pt>
                <c:pt idx="25804">
                  <c:v>5.5130499999999999E-2</c:v>
                </c:pt>
                <c:pt idx="25805">
                  <c:v>5.44655E-2</c:v>
                </c:pt>
                <c:pt idx="25806">
                  <c:v>5.37546E-2</c:v>
                </c:pt>
                <c:pt idx="25807">
                  <c:v>5.2998099999999999E-2</c:v>
                </c:pt>
                <c:pt idx="25808">
                  <c:v>5.2196600000000003E-2</c:v>
                </c:pt>
                <c:pt idx="25809">
                  <c:v>5.13505E-2</c:v>
                </c:pt>
                <c:pt idx="25810">
                  <c:v>5.0460699999999997E-2</c:v>
                </c:pt>
                <c:pt idx="25811">
                  <c:v>4.9527599999999998E-2</c:v>
                </c:pt>
                <c:pt idx="25812">
                  <c:v>4.8552199999999997E-2</c:v>
                </c:pt>
                <c:pt idx="25813">
                  <c:v>4.75352E-2</c:v>
                </c:pt>
                <c:pt idx="25814">
                  <c:v>4.6477200000000003E-2</c:v>
                </c:pt>
                <c:pt idx="25815">
                  <c:v>4.5379200000000001E-2</c:v>
                </c:pt>
                <c:pt idx="25816">
                  <c:v>4.4241999999999997E-2</c:v>
                </c:pt>
                <c:pt idx="25817">
                  <c:v>4.3066599999999997E-2</c:v>
                </c:pt>
                <c:pt idx="25818">
                  <c:v>4.1854099999999998E-2</c:v>
                </c:pt>
                <c:pt idx="25819">
                  <c:v>4.0605599999999999E-2</c:v>
                </c:pt>
                <c:pt idx="25820">
                  <c:v>3.9322200000000002E-2</c:v>
                </c:pt>
                <c:pt idx="25821">
                  <c:v>3.8005299999999999E-2</c:v>
                </c:pt>
                <c:pt idx="25822">
                  <c:v>3.6656099999999997E-2</c:v>
                </c:pt>
                <c:pt idx="25823">
                  <c:v>3.5275800000000003E-2</c:v>
                </c:pt>
                <c:pt idx="25824">
                  <c:v>3.3865800000000001E-2</c:v>
                </c:pt>
                <c:pt idx="25825">
                  <c:v>3.2427499999999998E-2</c:v>
                </c:pt>
                <c:pt idx="25826">
                  <c:v>3.0962400000000001E-2</c:v>
                </c:pt>
                <c:pt idx="25827">
                  <c:v>2.9472000000000002E-2</c:v>
                </c:pt>
                <c:pt idx="25828">
                  <c:v>2.79575E-2</c:v>
                </c:pt>
                <c:pt idx="25829">
                  <c:v>2.6420599999999999E-2</c:v>
                </c:pt>
                <c:pt idx="25830">
                  <c:v>2.4862499999999999E-2</c:v>
                </c:pt>
                <c:pt idx="25831">
                  <c:v>2.3285E-2</c:v>
                </c:pt>
                <c:pt idx="25832">
                  <c:v>2.16895E-2</c:v>
                </c:pt>
                <c:pt idx="25833">
                  <c:v>2.0077899999999999E-2</c:v>
                </c:pt>
                <c:pt idx="25834">
                  <c:v>1.8451800000000001E-2</c:v>
                </c:pt>
                <c:pt idx="25835">
                  <c:v>1.68132E-2</c:v>
                </c:pt>
                <c:pt idx="25836">
                  <c:v>1.5163599999999999E-2</c:v>
                </c:pt>
                <c:pt idx="25837">
                  <c:v>1.35046E-2</c:v>
                </c:pt>
                <c:pt idx="25838">
                  <c:v>1.1837800000000001E-2</c:v>
                </c:pt>
                <c:pt idx="25839">
                  <c:v>1.01651E-2</c:v>
                </c:pt>
                <c:pt idx="25840" formatCode="0.00E+00">
                  <c:v>8.4882599999999992E-3</c:v>
                </c:pt>
                <c:pt idx="25841" formatCode="0.00E+00">
                  <c:v>6.8091699999999998E-3</c:v>
                </c:pt>
                <c:pt idx="25842" formatCode="0.00E+00">
                  <c:v>5.1296700000000002E-3</c:v>
                </c:pt>
                <c:pt idx="25843" formatCode="0.00E+00">
                  <c:v>3.4515700000000002E-3</c:v>
                </c:pt>
                <c:pt idx="25844" formatCode="0.00E+00">
                  <c:v>1.7767E-3</c:v>
                </c:pt>
                <c:pt idx="25845" formatCode="0.00E+00">
                  <c:v>1.0692E-4</c:v>
                </c:pt>
                <c:pt idx="25846" formatCode="0.00E+00">
                  <c:v>-1.5558799999999999E-3</c:v>
                </c:pt>
                <c:pt idx="25847" formatCode="0.00E+00">
                  <c:v>-3.2097800000000002E-3</c:v>
                </c:pt>
                <c:pt idx="25848" formatCode="0.00E+00">
                  <c:v>-4.8528900000000003E-3</c:v>
                </c:pt>
                <c:pt idx="25849" formatCode="0.00E+00">
                  <c:v>-6.4834100000000002E-3</c:v>
                </c:pt>
                <c:pt idx="25850" formatCode="0.00E+00">
                  <c:v>-8.0994799999999992E-3</c:v>
                </c:pt>
                <c:pt idx="25851" formatCode="0.00E+00">
                  <c:v>-9.6991899999999999E-3</c:v>
                </c:pt>
                <c:pt idx="25852">
                  <c:v>-1.12806E-2</c:v>
                </c:pt>
                <c:pt idx="25853">
                  <c:v>-1.2841999999999999E-2</c:v>
                </c:pt>
                <c:pt idx="25854">
                  <c:v>-1.4381400000000001E-2</c:v>
                </c:pt>
                <c:pt idx="25855">
                  <c:v>-1.5897499999999998E-2</c:v>
                </c:pt>
                <c:pt idx="25856">
                  <c:v>-1.7388500000000001E-2</c:v>
                </c:pt>
                <c:pt idx="25857">
                  <c:v>-1.8852899999999999E-2</c:v>
                </c:pt>
                <c:pt idx="25858">
                  <c:v>-2.02892E-2</c:v>
                </c:pt>
                <c:pt idx="25859">
                  <c:v>-2.1695900000000001E-2</c:v>
                </c:pt>
                <c:pt idx="25860">
                  <c:v>-2.3071399999999999E-2</c:v>
                </c:pt>
                <c:pt idx="25861">
                  <c:v>-2.4414100000000001E-2</c:v>
                </c:pt>
                <c:pt idx="25862">
                  <c:v>-2.5722700000000001E-2</c:v>
                </c:pt>
                <c:pt idx="25863">
                  <c:v>-2.6995499999999999E-2</c:v>
                </c:pt>
                <c:pt idx="25864">
                  <c:v>-2.82314E-2</c:v>
                </c:pt>
                <c:pt idx="25865">
                  <c:v>-2.9428800000000001E-2</c:v>
                </c:pt>
                <c:pt idx="25866">
                  <c:v>-3.0586800000000001E-2</c:v>
                </c:pt>
                <c:pt idx="25867">
                  <c:v>-3.1704000000000003E-2</c:v>
                </c:pt>
                <c:pt idx="25868">
                  <c:v>-3.2779000000000003E-2</c:v>
                </c:pt>
                <c:pt idx="25869">
                  <c:v>-3.3810699999999999E-2</c:v>
                </c:pt>
                <c:pt idx="25870">
                  <c:v>-3.47979E-2</c:v>
                </c:pt>
                <c:pt idx="25871">
                  <c:v>-3.5739399999999998E-2</c:v>
                </c:pt>
                <c:pt idx="25872">
                  <c:v>-3.6634199999999999E-2</c:v>
                </c:pt>
                <c:pt idx="25873">
                  <c:v>-3.7481500000000001E-2</c:v>
                </c:pt>
                <c:pt idx="25874">
                  <c:v>-3.8280399999999999E-2</c:v>
                </c:pt>
                <c:pt idx="25875">
                  <c:v>-3.90304E-2</c:v>
                </c:pt>
                <c:pt idx="25876">
                  <c:v>-3.9730799999999997E-2</c:v>
                </c:pt>
                <c:pt idx="25877">
                  <c:v>-4.0380899999999997E-2</c:v>
                </c:pt>
                <c:pt idx="25878">
                  <c:v>-4.0980200000000001E-2</c:v>
                </c:pt>
                <c:pt idx="25879">
                  <c:v>-4.1528299999999997E-2</c:v>
                </c:pt>
                <c:pt idx="25880">
                  <c:v>-4.2024600000000002E-2</c:v>
                </c:pt>
                <c:pt idx="25881">
                  <c:v>-4.2469E-2</c:v>
                </c:pt>
                <c:pt idx="25882">
                  <c:v>-4.2861000000000003E-2</c:v>
                </c:pt>
                <c:pt idx="25883">
                  <c:v>-4.32004E-2</c:v>
                </c:pt>
                <c:pt idx="25884">
                  <c:v>-4.3486799999999999E-2</c:v>
                </c:pt>
                <c:pt idx="25885">
                  <c:v>-4.3720200000000001E-2</c:v>
                </c:pt>
                <c:pt idx="25886">
                  <c:v>-4.3900399999999999E-2</c:v>
                </c:pt>
                <c:pt idx="25887">
                  <c:v>-4.40276E-2</c:v>
                </c:pt>
                <c:pt idx="25888">
                  <c:v>-4.4101700000000001E-2</c:v>
                </c:pt>
                <c:pt idx="25889">
                  <c:v>-4.4122799999999997E-2</c:v>
                </c:pt>
                <c:pt idx="25890">
                  <c:v>-4.4091100000000001E-2</c:v>
                </c:pt>
                <c:pt idx="25891">
                  <c:v>-4.4006799999999999E-2</c:v>
                </c:pt>
                <c:pt idx="25892">
                  <c:v>-4.3870399999999997E-2</c:v>
                </c:pt>
                <c:pt idx="25893">
                  <c:v>-4.3682100000000001E-2</c:v>
                </c:pt>
                <c:pt idx="25894">
                  <c:v>-4.3442500000000002E-2</c:v>
                </c:pt>
                <c:pt idx="25895">
                  <c:v>-4.3152099999999999E-2</c:v>
                </c:pt>
                <c:pt idx="25896">
                  <c:v>-4.2811599999999998E-2</c:v>
                </c:pt>
                <c:pt idx="25897">
                  <c:v>-4.2421800000000003E-2</c:v>
                </c:pt>
                <c:pt idx="25898">
                  <c:v>-4.1982999999999999E-2</c:v>
                </c:pt>
                <c:pt idx="25899">
                  <c:v>-4.1495799999999999E-2</c:v>
                </c:pt>
                <c:pt idx="25900">
                  <c:v>-4.0960999999999997E-2</c:v>
                </c:pt>
                <c:pt idx="25901">
                  <c:v>-4.03793E-2</c:v>
                </c:pt>
                <c:pt idx="25902">
                  <c:v>-3.9751799999999997E-2</c:v>
                </c:pt>
                <c:pt idx="25903">
                  <c:v>-3.9079299999999997E-2</c:v>
                </c:pt>
                <c:pt idx="25904">
                  <c:v>-3.8362899999999998E-2</c:v>
                </c:pt>
                <c:pt idx="25905">
                  <c:v>-3.7603400000000002E-2</c:v>
                </c:pt>
                <c:pt idx="25906">
                  <c:v>-3.6802099999999997E-2</c:v>
                </c:pt>
                <c:pt idx="25907">
                  <c:v>-3.5960100000000002E-2</c:v>
                </c:pt>
                <c:pt idx="25908">
                  <c:v>-3.5078400000000003E-2</c:v>
                </c:pt>
                <c:pt idx="25909">
                  <c:v>-3.4158399999999998E-2</c:v>
                </c:pt>
                <c:pt idx="25910">
                  <c:v>-3.3201300000000003E-2</c:v>
                </c:pt>
                <c:pt idx="25911">
                  <c:v>-3.2208399999999998E-2</c:v>
                </c:pt>
                <c:pt idx="25912">
                  <c:v>-3.1181E-2</c:v>
                </c:pt>
                <c:pt idx="25913">
                  <c:v>-3.01202E-2</c:v>
                </c:pt>
                <c:pt idx="25914">
                  <c:v>-2.9027299999999999E-2</c:v>
                </c:pt>
                <c:pt idx="25915">
                  <c:v>-2.7903799999999999E-2</c:v>
                </c:pt>
                <c:pt idx="25916">
                  <c:v>-2.6751199999999999E-2</c:v>
                </c:pt>
                <c:pt idx="25917">
                  <c:v>-2.5571199999999999E-2</c:v>
                </c:pt>
                <c:pt idx="25918">
                  <c:v>-2.4365499999999998E-2</c:v>
                </c:pt>
                <c:pt idx="25919">
                  <c:v>-2.3135599999999999E-2</c:v>
                </c:pt>
                <c:pt idx="25920">
                  <c:v>-2.1883E-2</c:v>
                </c:pt>
                <c:pt idx="25921">
                  <c:v>-2.0609300000000001E-2</c:v>
                </c:pt>
                <c:pt idx="25922">
                  <c:v>-1.93159E-2</c:v>
                </c:pt>
                <c:pt idx="25923">
                  <c:v>-1.8004200000000001E-2</c:v>
                </c:pt>
                <c:pt idx="25924">
                  <c:v>-1.6676099999999999E-2</c:v>
                </c:pt>
                <c:pt idx="25925">
                  <c:v>-1.5333400000000001E-2</c:v>
                </c:pt>
                <c:pt idx="25926">
                  <c:v>-1.39778E-2</c:v>
                </c:pt>
                <c:pt idx="25927">
                  <c:v>-1.26109E-2</c:v>
                </c:pt>
                <c:pt idx="25928">
                  <c:v>-1.1233999999999999E-2</c:v>
                </c:pt>
                <c:pt idx="25929" formatCode="0.00E+00">
                  <c:v>-9.8488099999999995E-3</c:v>
                </c:pt>
                <c:pt idx="25930" formatCode="0.00E+00">
                  <c:v>-8.4566899999999993E-3</c:v>
                </c:pt>
                <c:pt idx="25931" formatCode="0.00E+00">
                  <c:v>-7.0591500000000001E-3</c:v>
                </c:pt>
                <c:pt idx="25932" formatCode="0.00E+00">
                  <c:v>-5.6577900000000002E-3</c:v>
                </c:pt>
                <c:pt idx="25933" formatCode="0.00E+00">
                  <c:v>-4.2542300000000003E-3</c:v>
                </c:pt>
                <c:pt idx="25934" formatCode="0.00E+00">
                  <c:v>-2.8501099999999999E-3</c:v>
                </c:pt>
                <c:pt idx="25935" formatCode="0.00E+00">
                  <c:v>-1.4469699999999999E-3</c:v>
                </c:pt>
                <c:pt idx="25936" formatCode="0.00E+00">
                  <c:v>-4.61698E-5</c:v>
                </c:pt>
                <c:pt idx="25937" formatCode="0.00E+00">
                  <c:v>1.35107E-3</c:v>
                </c:pt>
                <c:pt idx="25938" formatCode="0.00E+00">
                  <c:v>2.7437500000000001E-3</c:v>
                </c:pt>
                <c:pt idx="25939" formatCode="0.00E+00">
                  <c:v>4.1307399999999999E-3</c:v>
                </c:pt>
                <c:pt idx="25940" formatCode="0.00E+00">
                  <c:v>5.51017E-3</c:v>
                </c:pt>
                <c:pt idx="25941" formatCode="0.00E+00">
                  <c:v>6.8799400000000002E-3</c:v>
                </c:pt>
                <c:pt idx="25942" formatCode="0.00E+00">
                  <c:v>8.2383999999999999E-3</c:v>
                </c:pt>
                <c:pt idx="25943" formatCode="0.00E+00">
                  <c:v>9.5840400000000003E-3</c:v>
                </c:pt>
                <c:pt idx="25944">
                  <c:v>1.0915299999999999E-2</c:v>
                </c:pt>
                <c:pt idx="25945">
                  <c:v>1.22305E-2</c:v>
                </c:pt>
                <c:pt idx="25946">
                  <c:v>1.35283E-2</c:v>
                </c:pt>
                <c:pt idx="25947">
                  <c:v>1.4807499999999999E-2</c:v>
                </c:pt>
                <c:pt idx="25948">
                  <c:v>1.6066500000000001E-2</c:v>
                </c:pt>
                <c:pt idx="25949">
                  <c:v>1.7304099999999999E-2</c:v>
                </c:pt>
                <c:pt idx="25950">
                  <c:v>1.85191E-2</c:v>
                </c:pt>
                <c:pt idx="25951">
                  <c:v>1.9710100000000001E-2</c:v>
                </c:pt>
                <c:pt idx="25952">
                  <c:v>2.08758E-2</c:v>
                </c:pt>
                <c:pt idx="25953">
                  <c:v>2.2015E-2</c:v>
                </c:pt>
                <c:pt idx="25954">
                  <c:v>2.3126399999999998E-2</c:v>
                </c:pt>
                <c:pt idx="25955">
                  <c:v>2.4209100000000001E-2</c:v>
                </c:pt>
                <c:pt idx="25956">
                  <c:v>2.5262099999999999E-2</c:v>
                </c:pt>
                <c:pt idx="25957">
                  <c:v>2.6284600000000002E-2</c:v>
                </c:pt>
                <c:pt idx="25958">
                  <c:v>2.72757E-2</c:v>
                </c:pt>
                <c:pt idx="25959">
                  <c:v>2.8234599999999999E-2</c:v>
                </c:pt>
                <c:pt idx="25960">
                  <c:v>2.9160499999999999E-2</c:v>
                </c:pt>
                <c:pt idx="25961">
                  <c:v>3.0052700000000002E-2</c:v>
                </c:pt>
                <c:pt idx="25962">
                  <c:v>3.0910400000000001E-2</c:v>
                </c:pt>
                <c:pt idx="25963">
                  <c:v>3.1732799999999999E-2</c:v>
                </c:pt>
                <c:pt idx="25964">
                  <c:v>3.2519300000000001E-2</c:v>
                </c:pt>
                <c:pt idx="25965">
                  <c:v>3.3269300000000002E-2</c:v>
                </c:pt>
                <c:pt idx="25966">
                  <c:v>3.3982199999999997E-2</c:v>
                </c:pt>
                <c:pt idx="25967">
                  <c:v>3.4657399999999998E-2</c:v>
                </c:pt>
                <c:pt idx="25968">
                  <c:v>3.5294499999999999E-2</c:v>
                </c:pt>
                <c:pt idx="25969">
                  <c:v>3.5893099999999997E-2</c:v>
                </c:pt>
                <c:pt idx="25970">
                  <c:v>3.6452699999999998E-2</c:v>
                </c:pt>
                <c:pt idx="25971">
                  <c:v>3.6973100000000002E-2</c:v>
                </c:pt>
                <c:pt idx="25972">
                  <c:v>3.74542E-2</c:v>
                </c:pt>
                <c:pt idx="25973">
                  <c:v>3.7895499999999999E-2</c:v>
                </c:pt>
                <c:pt idx="25974">
                  <c:v>3.8296999999999998E-2</c:v>
                </c:pt>
                <c:pt idx="25975">
                  <c:v>3.8658600000000001E-2</c:v>
                </c:pt>
                <c:pt idx="25976">
                  <c:v>3.89802E-2</c:v>
                </c:pt>
                <c:pt idx="25977">
                  <c:v>3.9261900000000002E-2</c:v>
                </c:pt>
                <c:pt idx="25978">
                  <c:v>3.9503799999999999E-2</c:v>
                </c:pt>
                <c:pt idx="25979">
                  <c:v>3.9705900000000002E-2</c:v>
                </c:pt>
                <c:pt idx="25980">
                  <c:v>3.9868599999999997E-2</c:v>
                </c:pt>
                <c:pt idx="25981">
                  <c:v>3.9992399999999997E-2</c:v>
                </c:pt>
                <c:pt idx="25982">
                  <c:v>4.0077399999999999E-2</c:v>
                </c:pt>
                <c:pt idx="25983">
                  <c:v>4.0124E-2</c:v>
                </c:pt>
                <c:pt idx="25984">
                  <c:v>4.0132399999999999E-2</c:v>
                </c:pt>
                <c:pt idx="25985">
                  <c:v>4.0103E-2</c:v>
                </c:pt>
                <c:pt idx="25986">
                  <c:v>4.0036500000000003E-2</c:v>
                </c:pt>
                <c:pt idx="25987">
                  <c:v>3.99336E-2</c:v>
                </c:pt>
                <c:pt idx="25988">
                  <c:v>3.9794900000000001E-2</c:v>
                </c:pt>
                <c:pt idx="25989">
                  <c:v>3.9621099999999999E-2</c:v>
                </c:pt>
                <c:pt idx="25990">
                  <c:v>3.9412999999999997E-2</c:v>
                </c:pt>
                <c:pt idx="25991">
                  <c:v>3.9171400000000002E-2</c:v>
                </c:pt>
                <c:pt idx="25992">
                  <c:v>3.8896899999999998E-2</c:v>
                </c:pt>
                <c:pt idx="25993">
                  <c:v>3.85905E-2</c:v>
                </c:pt>
                <c:pt idx="25994">
                  <c:v>3.8252899999999999E-2</c:v>
                </c:pt>
                <c:pt idx="25995">
                  <c:v>3.7885200000000001E-2</c:v>
                </c:pt>
                <c:pt idx="25996">
                  <c:v>3.7488199999999999E-2</c:v>
                </c:pt>
                <c:pt idx="25997">
                  <c:v>3.70628E-2</c:v>
                </c:pt>
                <c:pt idx="25998">
                  <c:v>3.6609900000000001E-2</c:v>
                </c:pt>
                <c:pt idx="25999">
                  <c:v>3.6130700000000002E-2</c:v>
                </c:pt>
                <c:pt idx="26000">
                  <c:v>3.5626400000000003E-2</c:v>
                </c:pt>
                <c:pt idx="26001">
                  <c:v>3.50981E-2</c:v>
                </c:pt>
                <c:pt idx="26002">
                  <c:v>3.4546899999999998E-2</c:v>
                </c:pt>
                <c:pt idx="26003">
                  <c:v>3.39741E-2</c:v>
                </c:pt>
                <c:pt idx="26004">
                  <c:v>3.3380699999999999E-2</c:v>
                </c:pt>
                <c:pt idx="26005">
                  <c:v>3.27678E-2</c:v>
                </c:pt>
                <c:pt idx="26006">
                  <c:v>3.2136400000000002E-2</c:v>
                </c:pt>
                <c:pt idx="26007">
                  <c:v>3.1487899999999999E-2</c:v>
                </c:pt>
                <c:pt idx="26008">
                  <c:v>3.08235E-2</c:v>
                </c:pt>
                <c:pt idx="26009">
                  <c:v>3.0144600000000001E-2</c:v>
                </c:pt>
                <c:pt idx="26010">
                  <c:v>2.9452699999999998E-2</c:v>
                </c:pt>
                <c:pt idx="26011">
                  <c:v>2.8748900000000001E-2</c:v>
                </c:pt>
                <c:pt idx="26012">
                  <c:v>2.8034099999999999E-2</c:v>
                </c:pt>
                <c:pt idx="26013">
                  <c:v>2.7309400000000001E-2</c:v>
                </c:pt>
                <c:pt idx="26014">
                  <c:v>2.6576200000000001E-2</c:v>
                </c:pt>
                <c:pt idx="26015">
                  <c:v>2.58357E-2</c:v>
                </c:pt>
                <c:pt idx="26016">
                  <c:v>2.5089299999999998E-2</c:v>
                </c:pt>
                <c:pt idx="26017">
                  <c:v>2.43383E-2</c:v>
                </c:pt>
                <c:pt idx="26018">
                  <c:v>2.3583799999999999E-2</c:v>
                </c:pt>
                <c:pt idx="26019">
                  <c:v>2.2827299999999998E-2</c:v>
                </c:pt>
                <c:pt idx="26020">
                  <c:v>2.2069800000000001E-2</c:v>
                </c:pt>
                <c:pt idx="26021">
                  <c:v>2.1312299999999999E-2</c:v>
                </c:pt>
                <c:pt idx="26022">
                  <c:v>2.0555799999999999E-2</c:v>
                </c:pt>
                <c:pt idx="26023">
                  <c:v>1.98015E-2</c:v>
                </c:pt>
                <c:pt idx="26024">
                  <c:v>1.90508E-2</c:v>
                </c:pt>
                <c:pt idx="26025">
                  <c:v>1.8304999999999998E-2</c:v>
                </c:pt>
                <c:pt idx="26026">
                  <c:v>1.7565799999999999E-2</c:v>
                </c:pt>
                <c:pt idx="26027">
                  <c:v>1.6833799999999999E-2</c:v>
                </c:pt>
                <c:pt idx="26028">
                  <c:v>1.6109399999999999E-2</c:v>
                </c:pt>
                <c:pt idx="26029">
                  <c:v>1.5393E-2</c:v>
                </c:pt>
                <c:pt idx="26030">
                  <c:v>1.4685800000000001E-2</c:v>
                </c:pt>
                <c:pt idx="26031">
                  <c:v>1.39886E-2</c:v>
                </c:pt>
                <c:pt idx="26032">
                  <c:v>1.3302100000000001E-2</c:v>
                </c:pt>
                <c:pt idx="26033">
                  <c:v>1.26269E-2</c:v>
                </c:pt>
                <c:pt idx="26034">
                  <c:v>1.1963700000000001E-2</c:v>
                </c:pt>
                <c:pt idx="26035">
                  <c:v>1.13133E-2</c:v>
                </c:pt>
                <c:pt idx="26036">
                  <c:v>1.06762E-2</c:v>
                </c:pt>
                <c:pt idx="26037">
                  <c:v>1.00529E-2</c:v>
                </c:pt>
                <c:pt idx="26038" formatCode="0.00E+00">
                  <c:v>9.4437800000000006E-3</c:v>
                </c:pt>
                <c:pt idx="26039" formatCode="0.00E+00">
                  <c:v>8.8491999999999998E-3</c:v>
                </c:pt>
                <c:pt idx="26040" formatCode="0.00E+00">
                  <c:v>8.2695000000000008E-3</c:v>
                </c:pt>
                <c:pt idx="26041" formatCode="0.00E+00">
                  <c:v>7.7050599999999997E-3</c:v>
                </c:pt>
                <c:pt idx="26042" formatCode="0.00E+00">
                  <c:v>7.1563299999999998E-3</c:v>
                </c:pt>
                <c:pt idx="26043" formatCode="0.00E+00">
                  <c:v>6.6237600000000002E-3</c:v>
                </c:pt>
                <c:pt idx="26044" formatCode="0.00E+00">
                  <c:v>6.1076300000000002E-3</c:v>
                </c:pt>
                <c:pt idx="26045" formatCode="0.00E+00">
                  <c:v>5.6080899999999996E-3</c:v>
                </c:pt>
                <c:pt idx="26046" formatCode="0.00E+00">
                  <c:v>5.12533E-3</c:v>
                </c:pt>
                <c:pt idx="26047" formatCode="0.00E+00">
                  <c:v>4.6596399999999996E-3</c:v>
                </c:pt>
                <c:pt idx="26048" formatCode="0.00E+00">
                  <c:v>4.21134E-3</c:v>
                </c:pt>
                <c:pt idx="26049" formatCode="0.00E+00">
                  <c:v>3.7805899999999999E-3</c:v>
                </c:pt>
                <c:pt idx="26050" formatCode="0.00E+00">
                  <c:v>3.36733E-3</c:v>
                </c:pt>
                <c:pt idx="26051" formatCode="0.00E+00">
                  <c:v>2.9714400000000001E-3</c:v>
                </c:pt>
                <c:pt idx="26052" formatCode="0.00E+00">
                  <c:v>2.5928499999999998E-3</c:v>
                </c:pt>
                <c:pt idx="26053" formatCode="0.00E+00">
                  <c:v>2.2314800000000001E-3</c:v>
                </c:pt>
                <c:pt idx="26054" formatCode="0.00E+00">
                  <c:v>1.88719E-3</c:v>
                </c:pt>
                <c:pt idx="26055" formatCode="0.00E+00">
                  <c:v>1.5597600000000001E-3</c:v>
                </c:pt>
                <c:pt idx="26056" formatCode="0.00E+00">
                  <c:v>1.24895E-3</c:v>
                </c:pt>
                <c:pt idx="26057" formatCode="0.00E+00">
                  <c:v>9.5443299999999997E-4</c:v>
                </c:pt>
                <c:pt idx="26058" formatCode="0.00E+00">
                  <c:v>6.7584600000000002E-4</c:v>
                </c:pt>
                <c:pt idx="26059" formatCode="0.00E+00">
                  <c:v>4.1279400000000002E-4</c:v>
                </c:pt>
                <c:pt idx="26060" formatCode="0.00E+00">
                  <c:v>1.64878E-4</c:v>
                </c:pt>
                <c:pt idx="26061" formatCode="0.00E+00">
                  <c:v>-6.8318299999999999E-5</c:v>
                </c:pt>
                <c:pt idx="26062" formatCode="0.00E+00">
                  <c:v>-2.87232E-4</c:v>
                </c:pt>
                <c:pt idx="26063" formatCode="0.00E+00">
                  <c:v>-4.9231800000000005E-4</c:v>
                </c:pt>
                <c:pt idx="26064" formatCode="0.00E+00">
                  <c:v>-6.8408599999999998E-4</c:v>
                </c:pt>
                <c:pt idx="26065" formatCode="0.00E+00">
                  <c:v>-8.6313999999999998E-4</c:v>
                </c:pt>
                <c:pt idx="26066" formatCode="0.00E+00">
                  <c:v>-1.03012E-3</c:v>
                </c:pt>
                <c:pt idx="26067" formatCode="0.00E+00">
                  <c:v>-1.1856E-3</c:v>
                </c:pt>
                <c:pt idx="26068" formatCode="0.00E+00">
                  <c:v>-1.3301599999999999E-3</c:v>
                </c:pt>
                <c:pt idx="26069" formatCode="0.00E+00">
                  <c:v>-1.4643900000000001E-3</c:v>
                </c:pt>
                <c:pt idx="26070" formatCode="0.00E+00">
                  <c:v>-1.58892E-3</c:v>
                </c:pt>
                <c:pt idx="26071" formatCode="0.00E+00">
                  <c:v>-1.70441E-3</c:v>
                </c:pt>
                <c:pt idx="26072" formatCode="0.00E+00">
                  <c:v>-1.8115900000000001E-3</c:v>
                </c:pt>
                <c:pt idx="26073" formatCode="0.00E+00">
                  <c:v>-1.91125E-3</c:v>
                </c:pt>
                <c:pt idx="26074" formatCode="0.00E+00">
                  <c:v>-2.0041E-3</c:v>
                </c:pt>
                <c:pt idx="26075" formatCode="0.00E+00">
                  <c:v>-2.0908200000000002E-3</c:v>
                </c:pt>
                <c:pt idx="26076" formatCode="0.00E+00">
                  <c:v>-2.1719899999999999E-3</c:v>
                </c:pt>
                <c:pt idx="26077" formatCode="0.00E+00">
                  <c:v>-2.2483099999999999E-3</c:v>
                </c:pt>
                <c:pt idx="26078" formatCode="0.00E+00">
                  <c:v>-2.32051E-3</c:v>
                </c:pt>
                <c:pt idx="26079" formatCode="0.00E+00">
                  <c:v>-2.3893E-3</c:v>
                </c:pt>
                <c:pt idx="26080" formatCode="0.00E+00">
                  <c:v>-2.4554400000000001E-3</c:v>
                </c:pt>
                <c:pt idx="26081" formatCode="0.00E+00">
                  <c:v>-2.51966E-3</c:v>
                </c:pt>
                <c:pt idx="26082" formatCode="0.00E+00">
                  <c:v>-2.5826400000000002E-3</c:v>
                </c:pt>
                <c:pt idx="26083" formatCode="0.00E+00">
                  <c:v>-2.64511E-3</c:v>
                </c:pt>
                <c:pt idx="26084" formatCode="0.00E+00">
                  <c:v>-2.7077799999999999E-3</c:v>
                </c:pt>
                <c:pt idx="26085" formatCode="0.00E+00">
                  <c:v>-2.77137E-3</c:v>
                </c:pt>
                <c:pt idx="26086" formatCode="0.00E+00">
                  <c:v>-2.8364900000000001E-3</c:v>
                </c:pt>
                <c:pt idx="26087" formatCode="0.00E+00">
                  <c:v>-2.9037400000000001E-3</c:v>
                </c:pt>
                <c:pt idx="26088" formatCode="0.00E+00">
                  <c:v>-2.9737399999999999E-3</c:v>
                </c:pt>
                <c:pt idx="26089" formatCode="0.00E+00">
                  <c:v>-3.04712E-3</c:v>
                </c:pt>
                <c:pt idx="26090" formatCode="0.00E+00">
                  <c:v>-3.1244900000000002E-3</c:v>
                </c:pt>
                <c:pt idx="26091" formatCode="0.00E+00">
                  <c:v>-3.2064400000000001E-3</c:v>
                </c:pt>
                <c:pt idx="26092" formatCode="0.00E+00">
                  <c:v>-3.2935299999999998E-3</c:v>
                </c:pt>
                <c:pt idx="26093" formatCode="0.00E+00">
                  <c:v>-3.3863299999999999E-3</c:v>
                </c:pt>
                <c:pt idx="26094" formatCode="0.00E+00">
                  <c:v>-3.48533E-3</c:v>
                </c:pt>
                <c:pt idx="26095" formatCode="0.00E+00">
                  <c:v>-3.5909499999999999E-3</c:v>
                </c:pt>
                <c:pt idx="26096" formatCode="0.00E+00">
                  <c:v>-3.70354E-3</c:v>
                </c:pt>
                <c:pt idx="26097" formatCode="0.00E+00">
                  <c:v>-3.8234100000000002E-3</c:v>
                </c:pt>
                <c:pt idx="26098" formatCode="0.00E+00">
                  <c:v>-3.95094E-3</c:v>
                </c:pt>
                <c:pt idx="26099" formatCode="0.00E+00">
                  <c:v>-4.08663E-3</c:v>
                </c:pt>
                <c:pt idx="26100" formatCode="0.00E+00">
                  <c:v>-4.2309399999999999E-3</c:v>
                </c:pt>
                <c:pt idx="26101" formatCode="0.00E+00">
                  <c:v>-4.3842400000000002E-3</c:v>
                </c:pt>
                <c:pt idx="26102" formatCode="0.00E+00">
                  <c:v>-4.5467800000000003E-3</c:v>
                </c:pt>
                <c:pt idx="26103" formatCode="0.00E+00">
                  <c:v>-4.7187599999999998E-3</c:v>
                </c:pt>
                <c:pt idx="26104" formatCode="0.00E+00">
                  <c:v>-4.9004399999999998E-3</c:v>
                </c:pt>
                <c:pt idx="26105" formatCode="0.00E+00">
                  <c:v>-5.0920499999999999E-3</c:v>
                </c:pt>
                <c:pt idx="26106" formatCode="0.00E+00">
                  <c:v>-5.2937100000000001E-3</c:v>
                </c:pt>
                <c:pt idx="26107" formatCode="0.00E+00">
                  <c:v>-5.5055E-3</c:v>
                </c:pt>
                <c:pt idx="26108" formatCode="0.00E+00">
                  <c:v>-5.7275499999999997E-3</c:v>
                </c:pt>
                <c:pt idx="26109" formatCode="0.00E+00">
                  <c:v>-5.9599900000000001E-3</c:v>
                </c:pt>
                <c:pt idx="26110" formatCode="0.00E+00">
                  <c:v>-6.2028500000000002E-3</c:v>
                </c:pt>
                <c:pt idx="26111" formatCode="0.00E+00">
                  <c:v>-6.4560800000000003E-3</c:v>
                </c:pt>
                <c:pt idx="26112" formatCode="0.00E+00">
                  <c:v>-6.7195400000000004E-3</c:v>
                </c:pt>
                <c:pt idx="26113" formatCode="0.00E+00">
                  <c:v>-6.9930599999999997E-3</c:v>
                </c:pt>
                <c:pt idx="26114" formatCode="0.00E+00">
                  <c:v>-7.2765E-3</c:v>
                </c:pt>
                <c:pt idx="26115" formatCode="0.00E+00">
                  <c:v>-7.5697400000000001E-3</c:v>
                </c:pt>
                <c:pt idx="26116" formatCode="0.00E+00">
                  <c:v>-7.8725800000000005E-3</c:v>
                </c:pt>
                <c:pt idx="26117" formatCode="0.00E+00">
                  <c:v>-8.1846699999999998E-3</c:v>
                </c:pt>
                <c:pt idx="26118" formatCode="0.00E+00">
                  <c:v>-8.5056400000000001E-3</c:v>
                </c:pt>
                <c:pt idx="26119" formatCode="0.00E+00">
                  <c:v>-8.8351999999999997E-3</c:v>
                </c:pt>
                <c:pt idx="26120" formatCode="0.00E+00">
                  <c:v>-9.1730000000000006E-3</c:v>
                </c:pt>
                <c:pt idx="26121" formatCode="0.00E+00">
                  <c:v>-9.5186400000000001E-3</c:v>
                </c:pt>
                <c:pt idx="26122" formatCode="0.00E+00">
                  <c:v>-9.8716399999999992E-3</c:v>
                </c:pt>
                <c:pt idx="26123">
                  <c:v>-1.0231499999999999E-2</c:v>
                </c:pt>
                <c:pt idx="26124">
                  <c:v>-1.0597799999999999E-2</c:v>
                </c:pt>
                <c:pt idx="26125">
                  <c:v>-1.09701E-2</c:v>
                </c:pt>
                <c:pt idx="26126">
                  <c:v>-1.1347899999999999E-2</c:v>
                </c:pt>
                <c:pt idx="26127">
                  <c:v>-1.17307E-2</c:v>
                </c:pt>
                <c:pt idx="26128">
                  <c:v>-1.21178E-2</c:v>
                </c:pt>
                <c:pt idx="26129">
                  <c:v>-1.25086E-2</c:v>
                </c:pt>
                <c:pt idx="26130">
                  <c:v>-1.2902200000000001E-2</c:v>
                </c:pt>
                <c:pt idx="26131">
                  <c:v>-1.32981E-2</c:v>
                </c:pt>
                <c:pt idx="26132">
                  <c:v>-1.3695300000000001E-2</c:v>
                </c:pt>
                <c:pt idx="26133">
                  <c:v>-1.40932E-2</c:v>
                </c:pt>
                <c:pt idx="26134">
                  <c:v>-1.4491E-2</c:v>
                </c:pt>
                <c:pt idx="26135">
                  <c:v>-1.4887900000000001E-2</c:v>
                </c:pt>
                <c:pt idx="26136">
                  <c:v>-1.52829E-2</c:v>
                </c:pt>
                <c:pt idx="26137">
                  <c:v>-1.56752E-2</c:v>
                </c:pt>
                <c:pt idx="26138">
                  <c:v>-1.6064100000000001E-2</c:v>
                </c:pt>
                <c:pt idx="26139">
                  <c:v>-1.64488E-2</c:v>
                </c:pt>
                <c:pt idx="26140">
                  <c:v>-1.6828300000000001E-2</c:v>
                </c:pt>
                <c:pt idx="26141">
                  <c:v>-1.7201899999999999E-2</c:v>
                </c:pt>
                <c:pt idx="26142">
                  <c:v>-1.7568400000000001E-2</c:v>
                </c:pt>
                <c:pt idx="26143">
                  <c:v>-1.7926999999999998E-2</c:v>
                </c:pt>
                <c:pt idx="26144">
                  <c:v>-1.82767E-2</c:v>
                </c:pt>
                <c:pt idx="26145">
                  <c:v>-1.86167E-2</c:v>
                </c:pt>
                <c:pt idx="26146">
                  <c:v>-1.89461E-2</c:v>
                </c:pt>
                <c:pt idx="26147">
                  <c:v>-1.92639E-2</c:v>
                </c:pt>
                <c:pt idx="26148">
                  <c:v>-1.9569300000000001E-2</c:v>
                </c:pt>
                <c:pt idx="26149">
                  <c:v>-1.98611E-2</c:v>
                </c:pt>
                <c:pt idx="26150">
                  <c:v>-2.0138699999999999E-2</c:v>
                </c:pt>
                <c:pt idx="26151">
                  <c:v>-2.0400999999999999E-2</c:v>
                </c:pt>
                <c:pt idx="26152">
                  <c:v>-2.0647200000000001E-2</c:v>
                </c:pt>
                <c:pt idx="26153">
                  <c:v>-2.08764E-2</c:v>
                </c:pt>
                <c:pt idx="26154">
                  <c:v>-2.10879E-2</c:v>
                </c:pt>
                <c:pt idx="26155">
                  <c:v>-2.1280799999999999E-2</c:v>
                </c:pt>
                <c:pt idx="26156">
                  <c:v>-2.1454299999999999E-2</c:v>
                </c:pt>
                <c:pt idx="26157">
                  <c:v>-2.16078E-2</c:v>
                </c:pt>
                <c:pt idx="26158">
                  <c:v>-2.1740300000000001E-2</c:v>
                </c:pt>
                <c:pt idx="26159">
                  <c:v>-2.1850999999999999E-2</c:v>
                </c:pt>
                <c:pt idx="26160">
                  <c:v>-2.1939400000000001E-2</c:v>
                </c:pt>
                <c:pt idx="26161">
                  <c:v>-2.2004699999999999E-2</c:v>
                </c:pt>
                <c:pt idx="26162">
                  <c:v>-2.2046099999999999E-2</c:v>
                </c:pt>
                <c:pt idx="26163">
                  <c:v>-2.2063099999999999E-2</c:v>
                </c:pt>
                <c:pt idx="26164">
                  <c:v>-2.2055000000000002E-2</c:v>
                </c:pt>
                <c:pt idx="26165">
                  <c:v>-2.2020999999999999E-2</c:v>
                </c:pt>
                <c:pt idx="26166">
                  <c:v>-2.19607E-2</c:v>
                </c:pt>
                <c:pt idx="26167">
                  <c:v>-2.1873500000000001E-2</c:v>
                </c:pt>
                <c:pt idx="26168">
                  <c:v>-2.1758900000000001E-2</c:v>
                </c:pt>
                <c:pt idx="26169">
                  <c:v>-2.16166E-2</c:v>
                </c:pt>
                <c:pt idx="26170">
                  <c:v>-2.1446199999999999E-2</c:v>
                </c:pt>
                <c:pt idx="26171">
                  <c:v>-2.12473E-2</c:v>
                </c:pt>
                <c:pt idx="26172">
                  <c:v>-2.1019699999999999E-2</c:v>
                </c:pt>
                <c:pt idx="26173">
                  <c:v>-2.07631E-2</c:v>
                </c:pt>
                <c:pt idx="26174">
                  <c:v>-2.0477200000000001E-2</c:v>
                </c:pt>
                <c:pt idx="26175">
                  <c:v>-2.0161700000000001E-2</c:v>
                </c:pt>
                <c:pt idx="26176">
                  <c:v>-1.98166E-2</c:v>
                </c:pt>
                <c:pt idx="26177">
                  <c:v>-1.9441799999999999E-2</c:v>
                </c:pt>
                <c:pt idx="26178">
                  <c:v>-1.9037200000000001E-2</c:v>
                </c:pt>
                <c:pt idx="26179">
                  <c:v>-1.8602899999999999E-2</c:v>
                </c:pt>
                <c:pt idx="26180">
                  <c:v>-1.81388E-2</c:v>
                </c:pt>
                <c:pt idx="26181">
                  <c:v>-1.76452E-2</c:v>
                </c:pt>
                <c:pt idx="26182">
                  <c:v>-1.7122200000000001E-2</c:v>
                </c:pt>
                <c:pt idx="26183">
                  <c:v>-1.6570100000000001E-2</c:v>
                </c:pt>
                <c:pt idx="26184">
                  <c:v>-1.5989E-2</c:v>
                </c:pt>
                <c:pt idx="26185">
                  <c:v>-1.5379500000000001E-2</c:v>
                </c:pt>
                <c:pt idx="26186">
                  <c:v>-1.47417E-2</c:v>
                </c:pt>
                <c:pt idx="26187">
                  <c:v>-1.4076099999999999E-2</c:v>
                </c:pt>
                <c:pt idx="26188">
                  <c:v>-1.33832E-2</c:v>
                </c:pt>
                <c:pt idx="26189">
                  <c:v>-1.2663600000000001E-2</c:v>
                </c:pt>
                <c:pt idx="26190">
                  <c:v>-1.1917799999999999E-2</c:v>
                </c:pt>
                <c:pt idx="26191">
                  <c:v>-1.1146400000000001E-2</c:v>
                </c:pt>
                <c:pt idx="26192">
                  <c:v>-1.0350099999999999E-2</c:v>
                </c:pt>
                <c:pt idx="26193" formatCode="0.00E+00">
                  <c:v>-9.5295599999999994E-3</c:v>
                </c:pt>
                <c:pt idx="26194" formatCode="0.00E+00">
                  <c:v>-8.68558E-3</c:v>
                </c:pt>
                <c:pt idx="26195" formatCode="0.00E+00">
                  <c:v>-7.8189499999999999E-3</c:v>
                </c:pt>
                <c:pt idx="26196" formatCode="0.00E+00">
                  <c:v>-6.9305900000000004E-3</c:v>
                </c:pt>
                <c:pt idx="26197" formatCode="0.00E+00">
                  <c:v>-6.0214300000000004E-3</c:v>
                </c:pt>
                <c:pt idx="26198" formatCode="0.00E+00">
                  <c:v>-5.0923599999999998E-3</c:v>
                </c:pt>
                <c:pt idx="26199" formatCode="0.00E+00">
                  <c:v>-4.1443299999999999E-3</c:v>
                </c:pt>
                <c:pt idx="26200" formatCode="0.00E+00">
                  <c:v>-3.1783900000000001E-3</c:v>
                </c:pt>
                <c:pt idx="26201" formatCode="0.00E+00">
                  <c:v>-2.1955899999999999E-3</c:v>
                </c:pt>
                <c:pt idx="26202" formatCode="0.00E+00">
                  <c:v>-1.1970100000000001E-3</c:v>
                </c:pt>
                <c:pt idx="26203" formatCode="0.00E+00">
                  <c:v>-1.8377199999999999E-4</c:v>
                </c:pt>
                <c:pt idx="26204" formatCode="0.00E+00">
                  <c:v>8.4297199999999999E-4</c:v>
                </c:pt>
                <c:pt idx="26205" formatCode="0.00E+00">
                  <c:v>1.8820200000000001E-3</c:v>
                </c:pt>
                <c:pt idx="26206" formatCode="0.00E+00">
                  <c:v>2.9321199999999999E-3</c:v>
                </c:pt>
                <c:pt idx="26207" formatCode="0.00E+00">
                  <c:v>3.9920099999999998E-3</c:v>
                </c:pt>
                <c:pt idx="26208" formatCode="0.00E+00">
                  <c:v>5.0604100000000004E-3</c:v>
                </c:pt>
                <c:pt idx="26209" formatCode="0.00E+00">
                  <c:v>6.1360499999999997E-3</c:v>
                </c:pt>
                <c:pt idx="26210" formatCode="0.00E+00">
                  <c:v>7.2175599999999996E-3</c:v>
                </c:pt>
                <c:pt idx="26211" formatCode="0.00E+00">
                  <c:v>8.3036199999999994E-3</c:v>
                </c:pt>
                <c:pt idx="26212" formatCode="0.00E+00">
                  <c:v>9.3928499999999995E-3</c:v>
                </c:pt>
                <c:pt idx="26213">
                  <c:v>1.0483900000000001E-2</c:v>
                </c:pt>
                <c:pt idx="26214">
                  <c:v>1.15753E-2</c:v>
                </c:pt>
                <c:pt idx="26215">
                  <c:v>1.2665600000000001E-2</c:v>
                </c:pt>
                <c:pt idx="26216">
                  <c:v>1.3753400000000001E-2</c:v>
                </c:pt>
                <c:pt idx="26217">
                  <c:v>1.4837299999999999E-2</c:v>
                </c:pt>
                <c:pt idx="26218">
                  <c:v>1.5915700000000001E-2</c:v>
                </c:pt>
                <c:pt idx="26219">
                  <c:v>1.6987200000000001E-2</c:v>
                </c:pt>
                <c:pt idx="26220">
                  <c:v>1.8050400000000001E-2</c:v>
                </c:pt>
                <c:pt idx="26221">
                  <c:v>1.9103700000000001E-2</c:v>
                </c:pt>
                <c:pt idx="26222">
                  <c:v>2.0145799999999998E-2</c:v>
                </c:pt>
                <c:pt idx="26223">
                  <c:v>2.1175099999999999E-2</c:v>
                </c:pt>
                <c:pt idx="26224">
                  <c:v>2.21902E-2</c:v>
                </c:pt>
                <c:pt idx="26225">
                  <c:v>2.3189600000000001E-2</c:v>
                </c:pt>
                <c:pt idx="26226">
                  <c:v>2.4171999999999999E-2</c:v>
                </c:pt>
                <c:pt idx="26227">
                  <c:v>2.51358E-2</c:v>
                </c:pt>
                <c:pt idx="26228">
                  <c:v>2.6079700000000001E-2</c:v>
                </c:pt>
                <c:pt idx="26229">
                  <c:v>2.70023E-2</c:v>
                </c:pt>
                <c:pt idx="26230">
                  <c:v>2.7902300000000001E-2</c:v>
                </c:pt>
                <c:pt idx="26231">
                  <c:v>2.87782E-2</c:v>
                </c:pt>
                <c:pt idx="26232">
                  <c:v>2.96288E-2</c:v>
                </c:pt>
                <c:pt idx="26233">
                  <c:v>3.0452699999999999E-2</c:v>
                </c:pt>
                <c:pt idx="26234">
                  <c:v>3.1248700000000001E-2</c:v>
                </c:pt>
                <c:pt idx="26235">
                  <c:v>3.2015599999999998E-2</c:v>
                </c:pt>
                <c:pt idx="26236">
                  <c:v>3.2752099999999999E-2</c:v>
                </c:pt>
                <c:pt idx="26237">
                  <c:v>3.3457000000000001E-2</c:v>
                </c:pt>
                <c:pt idx="26238">
                  <c:v>3.4129300000000001E-2</c:v>
                </c:pt>
                <c:pt idx="26239">
                  <c:v>3.4767800000000001E-2</c:v>
                </c:pt>
                <c:pt idx="26240">
                  <c:v>3.5371399999999997E-2</c:v>
                </c:pt>
                <c:pt idx="26241">
                  <c:v>3.5939100000000002E-2</c:v>
                </c:pt>
                <c:pt idx="26242">
                  <c:v>3.6470000000000002E-2</c:v>
                </c:pt>
                <c:pt idx="26243">
                  <c:v>3.6963000000000003E-2</c:v>
                </c:pt>
                <c:pt idx="26244">
                  <c:v>3.7417499999999999E-2</c:v>
                </c:pt>
                <c:pt idx="26245">
                  <c:v>3.7832499999999998E-2</c:v>
                </c:pt>
                <c:pt idx="26246">
                  <c:v>3.8207199999999997E-2</c:v>
                </c:pt>
                <c:pt idx="26247">
                  <c:v>3.8540900000000003E-2</c:v>
                </c:pt>
                <c:pt idx="26248">
                  <c:v>3.8832899999999997E-2</c:v>
                </c:pt>
                <c:pt idx="26249">
                  <c:v>3.9082699999999998E-2</c:v>
                </c:pt>
                <c:pt idx="26250">
                  <c:v>3.9289499999999998E-2</c:v>
                </c:pt>
                <c:pt idx="26251">
                  <c:v>3.9453099999999998E-2</c:v>
                </c:pt>
                <c:pt idx="26252">
                  <c:v>3.9572700000000002E-2</c:v>
                </c:pt>
                <c:pt idx="26253">
                  <c:v>3.9648200000000001E-2</c:v>
                </c:pt>
                <c:pt idx="26254">
                  <c:v>3.9679199999999998E-2</c:v>
                </c:pt>
                <c:pt idx="26255">
                  <c:v>3.9665300000000001E-2</c:v>
                </c:pt>
                <c:pt idx="26256">
                  <c:v>3.96064E-2</c:v>
                </c:pt>
                <c:pt idx="26257">
                  <c:v>3.9502200000000001E-2</c:v>
                </c:pt>
                <c:pt idx="26258">
                  <c:v>3.93528E-2</c:v>
                </c:pt>
                <c:pt idx="26259">
                  <c:v>3.9158100000000001E-2</c:v>
                </c:pt>
                <c:pt idx="26260">
                  <c:v>3.8918000000000001E-2</c:v>
                </c:pt>
                <c:pt idx="26261">
                  <c:v>3.8632800000000002E-2</c:v>
                </c:pt>
                <c:pt idx="26262">
                  <c:v>3.8302500000000003E-2</c:v>
                </c:pt>
                <c:pt idx="26263">
                  <c:v>3.7927299999999997E-2</c:v>
                </c:pt>
                <c:pt idx="26264">
                  <c:v>3.7507600000000002E-2</c:v>
                </c:pt>
                <c:pt idx="26265">
                  <c:v>3.7043600000000003E-2</c:v>
                </c:pt>
                <c:pt idx="26266">
                  <c:v>3.65358E-2</c:v>
                </c:pt>
                <c:pt idx="26267">
                  <c:v>3.5984599999999999E-2</c:v>
                </c:pt>
                <c:pt idx="26268">
                  <c:v>3.5390600000000001E-2</c:v>
                </c:pt>
                <c:pt idx="26269">
                  <c:v>3.4754199999999999E-2</c:v>
                </c:pt>
                <c:pt idx="26270">
                  <c:v>3.4076200000000001E-2</c:v>
                </c:pt>
                <c:pt idx="26271">
                  <c:v>3.3357299999999999E-2</c:v>
                </c:pt>
                <c:pt idx="26272">
                  <c:v>3.2598099999999998E-2</c:v>
                </c:pt>
                <c:pt idx="26273">
                  <c:v>3.1799500000000001E-2</c:v>
                </c:pt>
                <c:pt idx="26274">
                  <c:v>3.0962300000000002E-2</c:v>
                </c:pt>
                <c:pt idx="26275">
                  <c:v>3.00875E-2</c:v>
                </c:pt>
                <c:pt idx="26276">
                  <c:v>2.91761E-2</c:v>
                </c:pt>
                <c:pt idx="26277">
                  <c:v>2.8229000000000001E-2</c:v>
                </c:pt>
                <c:pt idx="26278">
                  <c:v>2.7247299999999999E-2</c:v>
                </c:pt>
                <c:pt idx="26279">
                  <c:v>2.6232200000000001E-2</c:v>
                </c:pt>
                <c:pt idx="26280">
                  <c:v>2.51849E-2</c:v>
                </c:pt>
                <c:pt idx="26281">
                  <c:v>2.4106499999999999E-2</c:v>
                </c:pt>
                <c:pt idx="26282">
                  <c:v>2.2998299999999999E-2</c:v>
                </c:pt>
                <c:pt idx="26283">
                  <c:v>2.1861599999999998E-2</c:v>
                </c:pt>
                <c:pt idx="26284">
                  <c:v>2.0697799999999999E-2</c:v>
                </c:pt>
                <c:pt idx="26285">
                  <c:v>1.95082E-2</c:v>
                </c:pt>
                <c:pt idx="26286">
                  <c:v>1.8294299999999999E-2</c:v>
                </c:pt>
                <c:pt idx="26287">
                  <c:v>1.7057599999999999E-2</c:v>
                </c:pt>
                <c:pt idx="26288">
                  <c:v>1.5799400000000002E-2</c:v>
                </c:pt>
                <c:pt idx="26289">
                  <c:v>1.45215E-2</c:v>
                </c:pt>
                <c:pt idx="26290">
                  <c:v>1.3225199999999999E-2</c:v>
                </c:pt>
                <c:pt idx="26291">
                  <c:v>1.19122E-2</c:v>
                </c:pt>
                <c:pt idx="26292">
                  <c:v>1.0584100000000001E-2</c:v>
                </c:pt>
                <c:pt idx="26293" formatCode="0.00E+00">
                  <c:v>9.2425500000000004E-3</c:v>
                </c:pt>
                <c:pt idx="26294" formatCode="0.00E+00">
                  <c:v>7.8891299999999994E-3</c:v>
                </c:pt>
                <c:pt idx="26295" formatCode="0.00E+00">
                  <c:v>6.5255499999999998E-3</c:v>
                </c:pt>
                <c:pt idx="26296" formatCode="0.00E+00">
                  <c:v>5.1534700000000003E-3</c:v>
                </c:pt>
                <c:pt idx="26297" formatCode="0.00E+00">
                  <c:v>3.77459E-3</c:v>
                </c:pt>
                <c:pt idx="26298" formatCode="0.00E+00">
                  <c:v>2.39061E-3</c:v>
                </c:pt>
                <c:pt idx="26299" formatCode="0.00E+00">
                  <c:v>1.00325E-3</c:v>
                </c:pt>
                <c:pt idx="26300" formatCode="0.00E+00">
                  <c:v>-3.8578199999999999E-4</c:v>
                </c:pt>
                <c:pt idx="26301" formatCode="0.00E+00">
                  <c:v>-1.77476E-3</c:v>
                </c:pt>
                <c:pt idx="26302" formatCode="0.00E+00">
                  <c:v>-3.1619700000000001E-3</c:v>
                </c:pt>
                <c:pt idx="26303" formatCode="0.00E+00">
                  <c:v>-4.5456799999999999E-3</c:v>
                </c:pt>
                <c:pt idx="26304" formatCode="0.00E+00">
                  <c:v>-5.9241900000000002E-3</c:v>
                </c:pt>
                <c:pt idx="26305" formatCode="0.00E+00">
                  <c:v>-7.29577E-3</c:v>
                </c:pt>
                <c:pt idx="26306" formatCode="0.00E+00">
                  <c:v>-8.6587399999999998E-3</c:v>
                </c:pt>
                <c:pt idx="26307">
                  <c:v>-1.00114E-2</c:v>
                </c:pt>
                <c:pt idx="26308">
                  <c:v>-1.13521E-2</c:v>
                </c:pt>
                <c:pt idx="26309">
                  <c:v>-1.26791E-2</c:v>
                </c:pt>
                <c:pt idx="26310">
                  <c:v>-1.3990900000000001E-2</c:v>
                </c:pt>
                <c:pt idx="26311">
                  <c:v>-1.52858E-2</c:v>
                </c:pt>
                <c:pt idx="26312">
                  <c:v>-1.6562199999999999E-2</c:v>
                </c:pt>
                <c:pt idx="26313">
                  <c:v>-1.7818500000000001E-2</c:v>
                </c:pt>
                <c:pt idx="26314">
                  <c:v>-1.9053199999999999E-2</c:v>
                </c:pt>
                <c:pt idx="26315">
                  <c:v>-2.0264799999999999E-2</c:v>
                </c:pt>
                <c:pt idx="26316">
                  <c:v>-2.14518E-2</c:v>
                </c:pt>
                <c:pt idx="26317">
                  <c:v>-2.2612799999999999E-2</c:v>
                </c:pt>
                <c:pt idx="26318">
                  <c:v>-2.3746300000000001E-2</c:v>
                </c:pt>
                <c:pt idx="26319">
                  <c:v>-2.4851000000000002E-2</c:v>
                </c:pt>
                <c:pt idx="26320">
                  <c:v>-2.5925500000000001E-2</c:v>
                </c:pt>
                <c:pt idx="26321">
                  <c:v>-2.6968499999999999E-2</c:v>
                </c:pt>
                <c:pt idx="26322">
                  <c:v>-2.7978900000000001E-2</c:v>
                </c:pt>
                <c:pt idx="26323">
                  <c:v>-2.8955399999999999E-2</c:v>
                </c:pt>
                <c:pt idx="26324">
                  <c:v>-2.9896800000000001E-2</c:v>
                </c:pt>
                <c:pt idx="26325">
                  <c:v>-3.0802099999999999E-2</c:v>
                </c:pt>
                <c:pt idx="26326">
                  <c:v>-3.1670200000000003E-2</c:v>
                </c:pt>
                <c:pt idx="26327">
                  <c:v>-3.2500000000000001E-2</c:v>
                </c:pt>
                <c:pt idx="26328">
                  <c:v>-3.3290699999999999E-2</c:v>
                </c:pt>
                <c:pt idx="26329">
                  <c:v>-3.4041299999999997E-2</c:v>
                </c:pt>
                <c:pt idx="26330">
                  <c:v>-3.4750999999999997E-2</c:v>
                </c:pt>
                <c:pt idx="26331">
                  <c:v>-3.5418999999999999E-2</c:v>
                </c:pt>
                <c:pt idx="26332">
                  <c:v>-3.6044600000000003E-2</c:v>
                </c:pt>
                <c:pt idx="26333">
                  <c:v>-3.6627E-2</c:v>
                </c:pt>
                <c:pt idx="26334">
                  <c:v>-3.7165799999999999E-2</c:v>
                </c:pt>
                <c:pt idx="26335">
                  <c:v>-3.7660399999999997E-2</c:v>
                </c:pt>
                <c:pt idx="26336">
                  <c:v>-3.8110100000000001E-2</c:v>
                </c:pt>
                <c:pt idx="26337">
                  <c:v>-3.8514800000000002E-2</c:v>
                </c:pt>
                <c:pt idx="26338">
                  <c:v>-3.88738E-2</c:v>
                </c:pt>
                <c:pt idx="26339">
                  <c:v>-3.9187E-2</c:v>
                </c:pt>
                <c:pt idx="26340">
                  <c:v>-3.9454200000000002E-2</c:v>
                </c:pt>
                <c:pt idx="26341">
                  <c:v>-3.9675000000000002E-2</c:v>
                </c:pt>
                <c:pt idx="26342">
                  <c:v>-3.9849500000000003E-2</c:v>
                </c:pt>
                <c:pt idx="26343">
                  <c:v>-3.9977499999999999E-2</c:v>
                </c:pt>
                <c:pt idx="26344">
                  <c:v>-4.0058999999999997E-2</c:v>
                </c:pt>
                <c:pt idx="26345">
                  <c:v>-4.0094200000000003E-2</c:v>
                </c:pt>
                <c:pt idx="26346">
                  <c:v>-4.0083199999999999E-2</c:v>
                </c:pt>
                <c:pt idx="26347">
                  <c:v>-4.0025999999999999E-2</c:v>
                </c:pt>
                <c:pt idx="26348">
                  <c:v>-3.9923100000000003E-2</c:v>
                </c:pt>
                <c:pt idx="26349">
                  <c:v>-3.97746E-2</c:v>
                </c:pt>
                <c:pt idx="26350">
                  <c:v>-3.9581100000000001E-2</c:v>
                </c:pt>
                <c:pt idx="26351">
                  <c:v>-3.9342799999999997E-2</c:v>
                </c:pt>
                <c:pt idx="26352">
                  <c:v>-3.9060400000000002E-2</c:v>
                </c:pt>
                <c:pt idx="26353">
                  <c:v>-3.8734299999999999E-2</c:v>
                </c:pt>
                <c:pt idx="26354">
                  <c:v>-3.8365099999999999E-2</c:v>
                </c:pt>
                <c:pt idx="26355">
                  <c:v>-3.7953500000000001E-2</c:v>
                </c:pt>
                <c:pt idx="26356">
                  <c:v>-3.7500199999999997E-2</c:v>
                </c:pt>
                <c:pt idx="26357">
                  <c:v>-3.70061E-2</c:v>
                </c:pt>
                <c:pt idx="26358">
                  <c:v>-3.6471799999999999E-2</c:v>
                </c:pt>
                <c:pt idx="26359">
                  <c:v>-3.5898199999999998E-2</c:v>
                </c:pt>
                <c:pt idx="26360">
                  <c:v>-3.5286400000000002E-2</c:v>
                </c:pt>
                <c:pt idx="26361">
                  <c:v>-3.4637099999999997E-2</c:v>
                </c:pt>
                <c:pt idx="26362">
                  <c:v>-3.3951599999999998E-2</c:v>
                </c:pt>
                <c:pt idx="26363">
                  <c:v>-3.3230700000000002E-2</c:v>
                </c:pt>
                <c:pt idx="26364">
                  <c:v>-3.24756E-2</c:v>
                </c:pt>
                <c:pt idx="26365">
                  <c:v>-3.1687399999999998E-2</c:v>
                </c:pt>
                <c:pt idx="26366">
                  <c:v>-3.08673E-2</c:v>
                </c:pt>
                <c:pt idx="26367">
                  <c:v>-3.0016600000000001E-2</c:v>
                </c:pt>
                <c:pt idx="26368">
                  <c:v>-2.91363E-2</c:v>
                </c:pt>
                <c:pt idx="26369">
                  <c:v>-2.82279E-2</c:v>
                </c:pt>
                <c:pt idx="26370">
                  <c:v>-2.72927E-2</c:v>
                </c:pt>
                <c:pt idx="26371">
                  <c:v>-2.6331899999999998E-2</c:v>
                </c:pt>
                <c:pt idx="26372">
                  <c:v>-2.5346899999999999E-2</c:v>
                </c:pt>
                <c:pt idx="26373">
                  <c:v>-2.4339199999999998E-2</c:v>
                </c:pt>
                <c:pt idx="26374">
                  <c:v>-2.33101E-2</c:v>
                </c:pt>
                <c:pt idx="26375">
                  <c:v>-2.2261099999999999E-2</c:v>
                </c:pt>
                <c:pt idx="26376">
                  <c:v>-2.11936E-2</c:v>
                </c:pt>
                <c:pt idx="26377">
                  <c:v>-2.0109100000000001E-2</c:v>
                </c:pt>
                <c:pt idx="26378">
                  <c:v>-1.9009100000000001E-2</c:v>
                </c:pt>
                <c:pt idx="26379">
                  <c:v>-1.7895000000000001E-2</c:v>
                </c:pt>
                <c:pt idx="26380">
                  <c:v>-1.6768399999999999E-2</c:v>
                </c:pt>
                <c:pt idx="26381">
                  <c:v>-1.5630700000000001E-2</c:v>
                </c:pt>
                <c:pt idx="26382">
                  <c:v>-1.44835E-2</c:v>
                </c:pt>
                <c:pt idx="26383">
                  <c:v>-1.33283E-2</c:v>
                </c:pt>
                <c:pt idx="26384">
                  <c:v>-1.2166700000000001E-2</c:v>
                </c:pt>
                <c:pt idx="26385">
                  <c:v>-1.0999999999999999E-2</c:v>
                </c:pt>
                <c:pt idx="26386" formatCode="0.00E+00">
                  <c:v>-9.8299200000000007E-3</c:v>
                </c:pt>
                <c:pt idx="26387" formatCode="0.00E+00">
                  <c:v>-8.6578599999999999E-3</c:v>
                </c:pt>
                <c:pt idx="26388" formatCode="0.00E+00">
                  <c:v>-7.48534E-3</c:v>
                </c:pt>
                <c:pt idx="26389" formatCode="0.00E+00">
                  <c:v>-6.3138400000000003E-3</c:v>
                </c:pt>
                <c:pt idx="26390" formatCode="0.00E+00">
                  <c:v>-5.1448400000000004E-3</c:v>
                </c:pt>
                <c:pt idx="26391" formatCode="0.00E+00">
                  <c:v>-3.9797900000000004E-3</c:v>
                </c:pt>
                <c:pt idx="26392" formatCode="0.00E+00">
                  <c:v>-2.82015E-3</c:v>
                </c:pt>
                <c:pt idx="26393" formatCode="0.00E+00">
                  <c:v>-1.6673300000000001E-3</c:v>
                </c:pt>
                <c:pt idx="26394" formatCode="0.00E+00">
                  <c:v>-5.2274400000000001E-4</c:v>
                </c:pt>
                <c:pt idx="26395" formatCode="0.00E+00">
                  <c:v>6.1223799999999997E-4</c:v>
                </c:pt>
                <c:pt idx="26396" formatCode="0.00E+00">
                  <c:v>1.7362499999999999E-3</c:v>
                </c:pt>
                <c:pt idx="26397" formatCode="0.00E+00">
                  <c:v>2.84798E-3</c:v>
                </c:pt>
                <c:pt idx="26398" formatCode="0.00E+00">
                  <c:v>3.9461000000000001E-3</c:v>
                </c:pt>
                <c:pt idx="26399" formatCode="0.00E+00">
                  <c:v>5.0293500000000001E-3</c:v>
                </c:pt>
                <c:pt idx="26400" formatCode="0.00E+00">
                  <c:v>6.0964900000000004E-3</c:v>
                </c:pt>
                <c:pt idx="26401" formatCode="0.00E+00">
                  <c:v>7.1463100000000003E-3</c:v>
                </c:pt>
                <c:pt idx="26402" formatCode="0.00E+00">
                  <c:v>8.17763E-3</c:v>
                </c:pt>
                <c:pt idx="26403" formatCode="0.00E+00">
                  <c:v>9.1893200000000008E-3</c:v>
                </c:pt>
                <c:pt idx="26404">
                  <c:v>1.01803E-2</c:v>
                </c:pt>
                <c:pt idx="26405">
                  <c:v>1.11494E-2</c:v>
                </c:pt>
                <c:pt idx="26406">
                  <c:v>1.20958E-2</c:v>
                </c:pt>
                <c:pt idx="26407">
                  <c:v>1.30183E-2</c:v>
                </c:pt>
                <c:pt idx="26408">
                  <c:v>1.3916100000000001E-2</c:v>
                </c:pt>
                <c:pt idx="26409">
                  <c:v>1.47882E-2</c:v>
                </c:pt>
                <c:pt idx="26410">
                  <c:v>1.5633899999999999E-2</c:v>
                </c:pt>
                <c:pt idx="26411">
                  <c:v>1.64523E-2</c:v>
                </c:pt>
                <c:pt idx="26412">
                  <c:v>1.72426E-2</c:v>
                </c:pt>
                <c:pt idx="26413">
                  <c:v>1.8004200000000001E-2</c:v>
                </c:pt>
                <c:pt idx="26414">
                  <c:v>1.8736300000000001E-2</c:v>
                </c:pt>
                <c:pt idx="26415">
                  <c:v>1.9438400000000002E-2</c:v>
                </c:pt>
                <c:pt idx="26416">
                  <c:v>2.01099E-2</c:v>
                </c:pt>
                <c:pt idx="26417">
                  <c:v>2.07502E-2</c:v>
                </c:pt>
                <c:pt idx="26418">
                  <c:v>2.13589E-2</c:v>
                </c:pt>
                <c:pt idx="26419">
                  <c:v>2.19356E-2</c:v>
                </c:pt>
                <c:pt idx="26420">
                  <c:v>2.2479900000000001E-2</c:v>
                </c:pt>
                <c:pt idx="26421">
                  <c:v>2.2991399999999999E-2</c:v>
                </c:pt>
                <c:pt idx="26422">
                  <c:v>2.3470000000000001E-2</c:v>
                </c:pt>
                <c:pt idx="26423">
                  <c:v>2.39154E-2</c:v>
                </c:pt>
                <c:pt idx="26424">
                  <c:v>2.43273E-2</c:v>
                </c:pt>
                <c:pt idx="26425">
                  <c:v>2.47058E-2</c:v>
                </c:pt>
                <c:pt idx="26426">
                  <c:v>2.5050699999999999E-2</c:v>
                </c:pt>
                <c:pt idx="26427">
                  <c:v>2.5361999999999999E-2</c:v>
                </c:pt>
                <c:pt idx="26428">
                  <c:v>2.5639700000000001E-2</c:v>
                </c:pt>
                <c:pt idx="26429">
                  <c:v>2.5883900000000001E-2</c:v>
                </c:pt>
                <c:pt idx="26430">
                  <c:v>2.6094699999999998E-2</c:v>
                </c:pt>
                <c:pt idx="26431">
                  <c:v>2.6272400000000001E-2</c:v>
                </c:pt>
                <c:pt idx="26432">
                  <c:v>2.6417E-2</c:v>
                </c:pt>
                <c:pt idx="26433">
                  <c:v>2.6528800000000002E-2</c:v>
                </c:pt>
                <c:pt idx="26434">
                  <c:v>2.6608300000000001E-2</c:v>
                </c:pt>
                <c:pt idx="26435">
                  <c:v>2.6655600000000002E-2</c:v>
                </c:pt>
                <c:pt idx="26436">
                  <c:v>2.6671199999999999E-2</c:v>
                </c:pt>
                <c:pt idx="26437">
                  <c:v>2.6655600000000002E-2</c:v>
                </c:pt>
                <c:pt idx="26438">
                  <c:v>2.66091E-2</c:v>
                </c:pt>
                <c:pt idx="26439">
                  <c:v>2.6532300000000002E-2</c:v>
                </c:pt>
                <c:pt idx="26440">
                  <c:v>2.6425799999999999E-2</c:v>
                </c:pt>
                <c:pt idx="26441">
                  <c:v>2.62902E-2</c:v>
                </c:pt>
                <c:pt idx="26442">
                  <c:v>2.6126E-2</c:v>
                </c:pt>
                <c:pt idx="26443">
                  <c:v>2.5933899999999999E-2</c:v>
                </c:pt>
                <c:pt idx="26444">
                  <c:v>2.5714600000000001E-2</c:v>
                </c:pt>
                <c:pt idx="26445">
                  <c:v>2.54688E-2</c:v>
                </c:pt>
                <c:pt idx="26446">
                  <c:v>2.5197199999999999E-2</c:v>
                </c:pt>
                <c:pt idx="26447">
                  <c:v>2.4900700000000001E-2</c:v>
                </c:pt>
                <c:pt idx="26448">
                  <c:v>2.4580000000000001E-2</c:v>
                </c:pt>
                <c:pt idx="26449">
                  <c:v>2.4236000000000001E-2</c:v>
                </c:pt>
                <c:pt idx="26450">
                  <c:v>2.3869399999999999E-2</c:v>
                </c:pt>
                <c:pt idx="26451">
                  <c:v>2.34813E-2</c:v>
                </c:pt>
                <c:pt idx="26452">
                  <c:v>2.30724E-2</c:v>
                </c:pt>
                <c:pt idx="26453">
                  <c:v>2.2643699999999999E-2</c:v>
                </c:pt>
                <c:pt idx="26454">
                  <c:v>2.21961E-2</c:v>
                </c:pt>
                <c:pt idx="26455">
                  <c:v>2.17305E-2</c:v>
                </c:pt>
                <c:pt idx="26456">
                  <c:v>2.12479E-2</c:v>
                </c:pt>
                <c:pt idx="26457">
                  <c:v>2.0749199999999999E-2</c:v>
                </c:pt>
                <c:pt idx="26458">
                  <c:v>2.02355E-2</c:v>
                </c:pt>
                <c:pt idx="26459">
                  <c:v>1.9707700000000002E-2</c:v>
                </c:pt>
                <c:pt idx="26460">
                  <c:v>1.9166800000000001E-2</c:v>
                </c:pt>
                <c:pt idx="26461">
                  <c:v>1.86138E-2</c:v>
                </c:pt>
                <c:pt idx="26462">
                  <c:v>1.8049599999999999E-2</c:v>
                </c:pt>
                <c:pt idx="26463">
                  <c:v>1.7475299999999999E-2</c:v>
                </c:pt>
                <c:pt idx="26464">
                  <c:v>1.6891900000000001E-2</c:v>
                </c:pt>
                <c:pt idx="26465">
                  <c:v>1.63004E-2</c:v>
                </c:pt>
                <c:pt idx="26466">
                  <c:v>1.5701699999999999E-2</c:v>
                </c:pt>
                <c:pt idx="26467">
                  <c:v>1.50969E-2</c:v>
                </c:pt>
                <c:pt idx="26468">
                  <c:v>1.44869E-2</c:v>
                </c:pt>
                <c:pt idx="26469">
                  <c:v>1.3872600000000001E-2</c:v>
                </c:pt>
                <c:pt idx="26470">
                  <c:v>1.3255100000000001E-2</c:v>
                </c:pt>
                <c:pt idx="26471">
                  <c:v>1.26353E-2</c:v>
                </c:pt>
                <c:pt idx="26472">
                  <c:v>1.20141E-2</c:v>
                </c:pt>
                <c:pt idx="26473">
                  <c:v>1.13924E-2</c:v>
                </c:pt>
                <c:pt idx="26474">
                  <c:v>1.07712E-2</c:v>
                </c:pt>
                <c:pt idx="26475">
                  <c:v>1.01513E-2</c:v>
                </c:pt>
                <c:pt idx="26476" formatCode="0.00E+00">
                  <c:v>9.5335899999999998E-3</c:v>
                </c:pt>
                <c:pt idx="26477" formatCode="0.00E+00">
                  <c:v>8.9189000000000004E-3</c:v>
                </c:pt>
                <c:pt idx="26478" formatCode="0.00E+00">
                  <c:v>8.3080700000000007E-3</c:v>
                </c:pt>
                <c:pt idx="26479" formatCode="0.00E+00">
                  <c:v>7.7019100000000002E-3</c:v>
                </c:pt>
                <c:pt idx="26480" formatCode="0.00E+00">
                  <c:v>7.1011800000000003E-3</c:v>
                </c:pt>
                <c:pt idx="26481" formatCode="0.00E+00">
                  <c:v>6.5066500000000001E-3</c:v>
                </c:pt>
                <c:pt idx="26482" formatCode="0.00E+00">
                  <c:v>5.9190400000000004E-3</c:v>
                </c:pt>
                <c:pt idx="26483" formatCode="0.00E+00">
                  <c:v>5.3390599999999996E-3</c:v>
                </c:pt>
                <c:pt idx="26484" formatCode="0.00E+00">
                  <c:v>4.7673799999999999E-3</c:v>
                </c:pt>
                <c:pt idx="26485" formatCode="0.00E+00">
                  <c:v>4.2046499999999999E-3</c:v>
                </c:pt>
                <c:pt idx="26486" formatCode="0.00E+00">
                  <c:v>3.6514899999999999E-3</c:v>
                </c:pt>
                <c:pt idx="26487" formatCode="0.00E+00">
                  <c:v>3.1084900000000002E-3</c:v>
                </c:pt>
                <c:pt idx="26488" formatCode="0.00E+00">
                  <c:v>2.5762099999999998E-3</c:v>
                </c:pt>
                <c:pt idx="26489" formatCode="0.00E+00">
                  <c:v>2.0551800000000002E-3</c:v>
                </c:pt>
                <c:pt idx="26490" formatCode="0.00E+00">
                  <c:v>1.5458900000000001E-3</c:v>
                </c:pt>
                <c:pt idx="26491" formatCode="0.00E+00">
                  <c:v>1.0488100000000001E-3</c:v>
                </c:pt>
                <c:pt idx="26492" formatCode="0.00E+00">
                  <c:v>5.6438400000000002E-4</c:v>
                </c:pt>
                <c:pt idx="26493" formatCode="0.00E+00">
                  <c:v>9.3001299999999993E-5</c:v>
                </c:pt>
                <c:pt idx="26494" formatCode="0.00E+00">
                  <c:v>-3.6496400000000001E-4</c:v>
                </c:pt>
                <c:pt idx="26495" formatCode="0.00E+00">
                  <c:v>-8.0917599999999999E-4</c:v>
                </c:pt>
                <c:pt idx="26496" formatCode="0.00E+00">
                  <c:v>-1.2393300000000001E-3</c:v>
                </c:pt>
                <c:pt idx="26497" formatCode="0.00E+00">
                  <c:v>-1.6551599999999999E-3</c:v>
                </c:pt>
                <c:pt idx="26498" formatCode="0.00E+00">
                  <c:v>-2.0564200000000002E-3</c:v>
                </c:pt>
                <c:pt idx="26499" formatCode="0.00E+00">
                  <c:v>-2.44291E-3</c:v>
                </c:pt>
                <c:pt idx="26500" formatCode="0.00E+00">
                  <c:v>-2.81446E-3</c:v>
                </c:pt>
                <c:pt idx="26501" formatCode="0.00E+00">
                  <c:v>-3.1709300000000002E-3</c:v>
                </c:pt>
                <c:pt idx="26502" formatCode="0.00E+00">
                  <c:v>-3.5122E-3</c:v>
                </c:pt>
                <c:pt idx="26503" formatCode="0.00E+00">
                  <c:v>-3.8382199999999998E-3</c:v>
                </c:pt>
                <c:pt idx="26504" formatCode="0.00E+00">
                  <c:v>-4.1489200000000004E-3</c:v>
                </c:pt>
                <c:pt idx="26505" formatCode="0.00E+00">
                  <c:v>-4.4443099999999999E-3</c:v>
                </c:pt>
                <c:pt idx="26506" formatCode="0.00E+00">
                  <c:v>-4.7243900000000002E-3</c:v>
                </c:pt>
                <c:pt idx="26507" formatCode="0.00E+00">
                  <c:v>-4.9892199999999999E-3</c:v>
                </c:pt>
                <c:pt idx="26508" formatCode="0.00E+00">
                  <c:v>-5.2388699999999996E-3</c:v>
                </c:pt>
                <c:pt idx="26509" formatCode="0.00E+00">
                  <c:v>-5.4734600000000003E-3</c:v>
                </c:pt>
                <c:pt idx="26510" formatCode="0.00E+00">
                  <c:v>-5.6931200000000003E-3</c:v>
                </c:pt>
                <c:pt idx="26511" formatCode="0.00E+00">
                  <c:v>-5.8979999999999996E-3</c:v>
                </c:pt>
                <c:pt idx="26512" formatCode="0.00E+00">
                  <c:v>-6.0883100000000004E-3</c:v>
                </c:pt>
                <c:pt idx="26513" formatCode="0.00E+00">
                  <c:v>-6.2642599999999998E-3</c:v>
                </c:pt>
                <c:pt idx="26514" formatCode="0.00E+00">
                  <c:v>-6.4260799999999998E-3</c:v>
                </c:pt>
                <c:pt idx="26515" formatCode="0.00E+00">
                  <c:v>-6.5740499999999997E-3</c:v>
                </c:pt>
                <c:pt idx="26516" formatCode="0.00E+00">
                  <c:v>-6.7084500000000004E-3</c:v>
                </c:pt>
                <c:pt idx="26517" formatCode="0.00E+00">
                  <c:v>-6.8295999999999999E-3</c:v>
                </c:pt>
                <c:pt idx="26518" formatCode="0.00E+00">
                  <c:v>-6.9378199999999999E-3</c:v>
                </c:pt>
                <c:pt idx="26519" formatCode="0.00E+00">
                  <c:v>-7.03347E-3</c:v>
                </c:pt>
                <c:pt idx="26520" formatCode="0.00E+00">
                  <c:v>-7.1169199999999997E-3</c:v>
                </c:pt>
                <c:pt idx="26521" formatCode="0.00E+00">
                  <c:v>-7.1885600000000001E-3</c:v>
                </c:pt>
                <c:pt idx="26522" formatCode="0.00E+00">
                  <c:v>-7.2487999999999997E-3</c:v>
                </c:pt>
                <c:pt idx="26523" formatCode="0.00E+00">
                  <c:v>-7.2980600000000003E-3</c:v>
                </c:pt>
                <c:pt idx="26524" formatCode="0.00E+00">
                  <c:v>-7.3367700000000003E-3</c:v>
                </c:pt>
                <c:pt idx="26525" formatCode="0.00E+00">
                  <c:v>-7.3653900000000003E-3</c:v>
                </c:pt>
                <c:pt idx="26526" formatCode="0.00E+00">
                  <c:v>-7.3843700000000003E-3</c:v>
                </c:pt>
                <c:pt idx="26527" formatCode="0.00E+00">
                  <c:v>-7.3942000000000001E-3</c:v>
                </c:pt>
                <c:pt idx="26528" formatCode="0.00E+00">
                  <c:v>-7.3953500000000002E-3</c:v>
                </c:pt>
                <c:pt idx="26529" formatCode="0.00E+00">
                  <c:v>-7.3883200000000003E-3</c:v>
                </c:pt>
                <c:pt idx="26530" formatCode="0.00E+00">
                  <c:v>-7.3736100000000001E-3</c:v>
                </c:pt>
                <c:pt idx="26531" formatCode="0.00E+00">
                  <c:v>-7.35171E-3</c:v>
                </c:pt>
                <c:pt idx="26532" formatCode="0.00E+00">
                  <c:v>-7.3231499999999996E-3</c:v>
                </c:pt>
                <c:pt idx="26533" formatCode="0.00E+00">
                  <c:v>-7.2884200000000003E-3</c:v>
                </c:pt>
                <c:pt idx="26534" formatCode="0.00E+00">
                  <c:v>-7.2480599999999997E-3</c:v>
                </c:pt>
                <c:pt idx="26535" formatCode="0.00E+00">
                  <c:v>-7.2025600000000002E-3</c:v>
                </c:pt>
                <c:pt idx="26536" formatCode="0.00E+00">
                  <c:v>-7.1524600000000002E-3</c:v>
                </c:pt>
                <c:pt idx="26537" formatCode="0.00E+00">
                  <c:v>-7.0982600000000003E-3</c:v>
                </c:pt>
                <c:pt idx="26538" formatCode="0.00E+00">
                  <c:v>-7.04048E-3</c:v>
                </c:pt>
                <c:pt idx="26539" formatCode="0.00E+00">
                  <c:v>-6.9796199999999997E-3</c:v>
                </c:pt>
                <c:pt idx="26540" formatCode="0.00E+00">
                  <c:v>-6.91619E-3</c:v>
                </c:pt>
                <c:pt idx="26541" formatCode="0.00E+00">
                  <c:v>-6.8506900000000004E-3</c:v>
                </c:pt>
                <c:pt idx="26542" formatCode="0.00E+00">
                  <c:v>-6.7835999999999999E-3</c:v>
                </c:pt>
                <c:pt idx="26543" formatCode="0.00E+00">
                  <c:v>-6.7153999999999998E-3</c:v>
                </c:pt>
                <c:pt idx="26544" formatCode="0.00E+00">
                  <c:v>-6.6465700000000001E-3</c:v>
                </c:pt>
                <c:pt idx="26545" formatCode="0.00E+00">
                  <c:v>-6.5775699999999996E-3</c:v>
                </c:pt>
                <c:pt idx="26546" formatCode="0.00E+00">
                  <c:v>-6.5088400000000001E-3</c:v>
                </c:pt>
                <c:pt idx="26547" formatCode="0.00E+00">
                  <c:v>-6.4408299999999998E-3</c:v>
                </c:pt>
                <c:pt idx="26548" formatCode="0.00E+00">
                  <c:v>-6.3739599999999997E-3</c:v>
                </c:pt>
                <c:pt idx="26549" formatCode="0.00E+00">
                  <c:v>-6.3086399999999999E-3</c:v>
                </c:pt>
                <c:pt idx="26550" formatCode="0.00E+00">
                  <c:v>-6.2452599999999999E-3</c:v>
                </c:pt>
                <c:pt idx="26551" formatCode="0.00E+00">
                  <c:v>-6.1841999999999999E-3</c:v>
                </c:pt>
                <c:pt idx="26552" formatCode="0.00E+00">
                  <c:v>-6.1258299999999996E-3</c:v>
                </c:pt>
                <c:pt idx="26553" formatCode="0.00E+00">
                  <c:v>-6.0704699999999997E-3</c:v>
                </c:pt>
                <c:pt idx="26554" formatCode="0.00E+00">
                  <c:v>-6.0184799999999997E-3</c:v>
                </c:pt>
                <c:pt idx="26555" formatCode="0.00E+00">
                  <c:v>-5.9701299999999997E-3</c:v>
                </c:pt>
                <c:pt idx="26556" formatCode="0.00E+00">
                  <c:v>-5.9257299999999997E-3</c:v>
                </c:pt>
                <c:pt idx="26557" formatCode="0.00E+00">
                  <c:v>-5.8855499999999998E-3</c:v>
                </c:pt>
                <c:pt idx="26558" formatCode="0.00E+00">
                  <c:v>-5.8498200000000004E-3</c:v>
                </c:pt>
                <c:pt idx="26559" formatCode="0.00E+00">
                  <c:v>-5.81877E-3</c:v>
                </c:pt>
                <c:pt idx="26560" formatCode="0.00E+00">
                  <c:v>-5.7926000000000002E-3</c:v>
                </c:pt>
                <c:pt idx="26561" formatCode="0.00E+00">
                  <c:v>-5.7715099999999997E-3</c:v>
                </c:pt>
                <c:pt idx="26562" formatCode="0.00E+00">
                  <c:v>-5.7556300000000003E-3</c:v>
                </c:pt>
                <c:pt idx="26563" formatCode="0.00E+00">
                  <c:v>-5.7451200000000003E-3</c:v>
                </c:pt>
                <c:pt idx="26564" formatCode="0.00E+00">
                  <c:v>-5.7400899999999998E-3</c:v>
                </c:pt>
                <c:pt idx="26565" formatCode="0.00E+00">
                  <c:v>-5.7406200000000001E-3</c:v>
                </c:pt>
                <c:pt idx="26566" formatCode="0.00E+00">
                  <c:v>-5.7467799999999999E-3</c:v>
                </c:pt>
                <c:pt idx="26567" formatCode="0.00E+00">
                  <c:v>-5.7586199999999999E-3</c:v>
                </c:pt>
                <c:pt idx="26568" formatCode="0.00E+00">
                  <c:v>-5.7761699999999997E-3</c:v>
                </c:pt>
                <c:pt idx="26569" formatCode="0.00E+00">
                  <c:v>-5.7994099999999996E-3</c:v>
                </c:pt>
                <c:pt idx="26570" formatCode="0.00E+00">
                  <c:v>-5.8283199999999997E-3</c:v>
                </c:pt>
                <c:pt idx="26571" formatCode="0.00E+00">
                  <c:v>-5.8628600000000001E-3</c:v>
                </c:pt>
                <c:pt idx="26572" formatCode="0.00E+00">
                  <c:v>-5.9029499999999997E-3</c:v>
                </c:pt>
                <c:pt idx="26573" formatCode="0.00E+00">
                  <c:v>-5.9485099999999997E-3</c:v>
                </c:pt>
                <c:pt idx="26574" formatCode="0.00E+00">
                  <c:v>-5.9994100000000002E-3</c:v>
                </c:pt>
                <c:pt idx="26575" formatCode="0.00E+00">
                  <c:v>-6.0555299999999999E-3</c:v>
                </c:pt>
                <c:pt idx="26576" formatCode="0.00E+00">
                  <c:v>-6.1167000000000001E-3</c:v>
                </c:pt>
                <c:pt idx="26577" formatCode="0.00E+00">
                  <c:v>-6.1827499999999999E-3</c:v>
                </c:pt>
                <c:pt idx="26578" formatCode="0.00E+00">
                  <c:v>-6.2534699999999997E-3</c:v>
                </c:pt>
                <c:pt idx="26579" formatCode="0.00E+00">
                  <c:v>-6.32864E-3</c:v>
                </c:pt>
                <c:pt idx="26580" formatCode="0.00E+00">
                  <c:v>-6.4080300000000003E-3</c:v>
                </c:pt>
                <c:pt idx="26581" formatCode="0.00E+00">
                  <c:v>-6.4913799999999997E-3</c:v>
                </c:pt>
                <c:pt idx="26582" formatCode="0.00E+00">
                  <c:v>-6.5784199999999998E-3</c:v>
                </c:pt>
                <c:pt idx="26583" formatCode="0.00E+00">
                  <c:v>-6.6688399999999997E-3</c:v>
                </c:pt>
                <c:pt idx="26584" formatCode="0.00E+00">
                  <c:v>-6.7623500000000003E-3</c:v>
                </c:pt>
                <c:pt idx="26585" formatCode="0.00E+00">
                  <c:v>-6.8586100000000002E-3</c:v>
                </c:pt>
                <c:pt idx="26586" formatCode="0.00E+00">
                  <c:v>-6.9572799999999997E-3</c:v>
                </c:pt>
                <c:pt idx="26587" formatCode="0.00E+00">
                  <c:v>-7.05801E-3</c:v>
                </c:pt>
                <c:pt idx="26588" formatCode="0.00E+00">
                  <c:v>-7.1604299999999997E-3</c:v>
                </c:pt>
                <c:pt idx="26589" formatCode="0.00E+00">
                  <c:v>-7.2641499999999996E-3</c:v>
                </c:pt>
                <c:pt idx="26590" formatCode="0.00E+00">
                  <c:v>-7.3687900000000001E-3</c:v>
                </c:pt>
                <c:pt idx="26591" formatCode="0.00E+00">
                  <c:v>-7.4739400000000001E-3</c:v>
                </c:pt>
                <c:pt idx="26592" formatCode="0.00E+00">
                  <c:v>-7.5791900000000004E-3</c:v>
                </c:pt>
                <c:pt idx="26593" formatCode="0.00E+00">
                  <c:v>-7.6841100000000001E-3</c:v>
                </c:pt>
                <c:pt idx="26594" formatCode="0.00E+00">
                  <c:v>-7.7882799999999999E-3</c:v>
                </c:pt>
                <c:pt idx="26595" formatCode="0.00E+00">
                  <c:v>-7.8912600000000006E-3</c:v>
                </c:pt>
                <c:pt idx="26596" formatCode="0.00E+00">
                  <c:v>-7.9926000000000007E-3</c:v>
                </c:pt>
                <c:pt idx="26597" formatCode="0.00E+00">
                  <c:v>-8.0918599999999993E-3</c:v>
                </c:pt>
                <c:pt idx="26598" formatCode="0.00E+00">
                  <c:v>-8.1885900000000008E-3</c:v>
                </c:pt>
                <c:pt idx="26599" formatCode="0.00E+00">
                  <c:v>-8.2823399999999991E-3</c:v>
                </c:pt>
                <c:pt idx="26600" formatCode="0.00E+00">
                  <c:v>-8.3726500000000006E-3</c:v>
                </c:pt>
                <c:pt idx="26601" formatCode="0.00E+00">
                  <c:v>-8.4590700000000008E-3</c:v>
                </c:pt>
                <c:pt idx="26602" formatCode="0.00E+00">
                  <c:v>-8.5411500000000008E-3</c:v>
                </c:pt>
                <c:pt idx="26603" formatCode="0.00E+00">
                  <c:v>-8.6184299999999998E-3</c:v>
                </c:pt>
                <c:pt idx="26604" formatCode="0.00E+00">
                  <c:v>-8.6904600000000005E-3</c:v>
                </c:pt>
                <c:pt idx="26605" formatCode="0.00E+00">
                  <c:v>-8.7568000000000003E-3</c:v>
                </c:pt>
                <c:pt idx="26606" formatCode="0.00E+00">
                  <c:v>-8.8170200000000001E-3</c:v>
                </c:pt>
                <c:pt idx="26607" formatCode="0.00E+00">
                  <c:v>-8.8706700000000006E-3</c:v>
                </c:pt>
                <c:pt idx="26608" formatCode="0.00E+00">
                  <c:v>-8.9173399999999993E-3</c:v>
                </c:pt>
                <c:pt idx="26609" formatCode="0.00E+00">
                  <c:v>-8.9566100000000003E-3</c:v>
                </c:pt>
                <c:pt idx="26610" formatCode="0.00E+00">
                  <c:v>-8.9880600000000008E-3</c:v>
                </c:pt>
                <c:pt idx="26611" formatCode="0.00E+00">
                  <c:v>-9.0113099999999998E-3</c:v>
                </c:pt>
                <c:pt idx="26612" formatCode="0.00E+00">
                  <c:v>-9.0259599999999995E-3</c:v>
                </c:pt>
                <c:pt idx="26613" formatCode="0.00E+00">
                  <c:v>-9.0316400000000005E-3</c:v>
                </c:pt>
                <c:pt idx="26614" formatCode="0.00E+00">
                  <c:v>-9.0279899999999996E-3</c:v>
                </c:pt>
                <c:pt idx="26615" formatCode="0.00E+00">
                  <c:v>-9.0146800000000006E-3</c:v>
                </c:pt>
                <c:pt idx="26616" formatCode="0.00E+00">
                  <c:v>-8.9913500000000004E-3</c:v>
                </c:pt>
                <c:pt idx="26617" formatCode="0.00E+00">
                  <c:v>-8.9577100000000007E-3</c:v>
                </c:pt>
                <c:pt idx="26618" formatCode="0.00E+00">
                  <c:v>-8.9134499999999998E-3</c:v>
                </c:pt>
                <c:pt idx="26619" formatCode="0.00E+00">
                  <c:v>-8.8582999999999995E-3</c:v>
                </c:pt>
                <c:pt idx="26620" formatCode="0.00E+00">
                  <c:v>-8.7919899999999995E-3</c:v>
                </c:pt>
                <c:pt idx="26621" formatCode="0.00E+00">
                  <c:v>-8.7142699999999997E-3</c:v>
                </c:pt>
                <c:pt idx="26622" formatCode="0.00E+00">
                  <c:v>-8.6249399999999993E-3</c:v>
                </c:pt>
                <c:pt idx="26623" formatCode="0.00E+00">
                  <c:v>-8.5237799999999999E-3</c:v>
                </c:pt>
                <c:pt idx="26624" formatCode="0.00E+00">
                  <c:v>-8.4106200000000006E-3</c:v>
                </c:pt>
                <c:pt idx="26625" formatCode="0.00E+00">
                  <c:v>-8.2852900000000007E-3</c:v>
                </c:pt>
                <c:pt idx="26626" formatCode="0.00E+00">
                  <c:v>-8.1476599999999993E-3</c:v>
                </c:pt>
                <c:pt idx="26627" formatCode="0.00E+00">
                  <c:v>-7.9976200000000004E-3</c:v>
                </c:pt>
                <c:pt idx="26628" formatCode="0.00E+00">
                  <c:v>-7.8350699999999995E-3</c:v>
                </c:pt>
                <c:pt idx="26629" formatCode="0.00E+00">
                  <c:v>-7.6599499999999996E-3</c:v>
                </c:pt>
                <c:pt idx="26630" formatCode="0.00E+00">
                  <c:v>-7.4722199999999999E-3</c:v>
                </c:pt>
                <c:pt idx="26631" formatCode="0.00E+00">
                  <c:v>-7.2718499999999998E-3</c:v>
                </c:pt>
                <c:pt idx="26632" formatCode="0.00E+00">
                  <c:v>-7.0588600000000001E-3</c:v>
                </c:pt>
                <c:pt idx="26633" formatCode="0.00E+00">
                  <c:v>-6.8332699999999998E-3</c:v>
                </c:pt>
                <c:pt idx="26634" formatCode="0.00E+00">
                  <c:v>-6.5951400000000002E-3</c:v>
                </c:pt>
                <c:pt idx="26635" formatCode="0.00E+00">
                  <c:v>-6.34456E-3</c:v>
                </c:pt>
                <c:pt idx="26636" formatCode="0.00E+00">
                  <c:v>-6.0816200000000003E-3</c:v>
                </c:pt>
                <c:pt idx="26637" formatCode="0.00E+00">
                  <c:v>-5.8064500000000003E-3</c:v>
                </c:pt>
                <c:pt idx="26638" formatCode="0.00E+00">
                  <c:v>-5.51923E-3</c:v>
                </c:pt>
                <c:pt idx="26639" formatCode="0.00E+00">
                  <c:v>-5.22011E-3</c:v>
                </c:pt>
                <c:pt idx="26640" formatCode="0.00E+00">
                  <c:v>-4.90932E-3</c:v>
                </c:pt>
                <c:pt idx="26641" formatCode="0.00E+00">
                  <c:v>-4.5870900000000003E-3</c:v>
                </c:pt>
                <c:pt idx="26642" formatCode="0.00E+00">
                  <c:v>-4.2536600000000003E-3</c:v>
                </c:pt>
                <c:pt idx="26643" formatCode="0.00E+00">
                  <c:v>-3.9093299999999999E-3</c:v>
                </c:pt>
                <c:pt idx="26644" formatCode="0.00E+00">
                  <c:v>-3.5543800000000002E-3</c:v>
                </c:pt>
                <c:pt idx="26645" formatCode="0.00E+00">
                  <c:v>-3.1891599999999999E-3</c:v>
                </c:pt>
                <c:pt idx="26646" formatCode="0.00E+00">
                  <c:v>-2.81401E-3</c:v>
                </c:pt>
                <c:pt idx="26647" formatCode="0.00E+00">
                  <c:v>-2.4293100000000001E-3</c:v>
                </c:pt>
                <c:pt idx="26648" formatCode="0.00E+00">
                  <c:v>-2.0354399999999999E-3</c:v>
                </c:pt>
                <c:pt idx="26649" formatCode="0.00E+00">
                  <c:v>-1.63283E-3</c:v>
                </c:pt>
                <c:pt idx="26650" formatCode="0.00E+00">
                  <c:v>-1.22192E-3</c:v>
                </c:pt>
                <c:pt idx="26651" formatCode="0.00E+00">
                  <c:v>-8.0315400000000004E-4</c:v>
                </c:pt>
                <c:pt idx="26652" formatCode="0.00E+00">
                  <c:v>-3.7702299999999998E-4</c:v>
                </c:pt>
                <c:pt idx="26653" formatCode="0.00E+00">
                  <c:v>5.59789E-5</c:v>
                </c:pt>
                <c:pt idx="26654" formatCode="0.00E+00">
                  <c:v>4.9533800000000001E-4</c:v>
                </c:pt>
                <c:pt idx="26655" formatCode="0.00E+00">
                  <c:v>9.4052199999999995E-4</c:v>
                </c:pt>
                <c:pt idx="26656" formatCode="0.00E+00">
                  <c:v>1.39098E-3</c:v>
                </c:pt>
                <c:pt idx="26657" formatCode="0.00E+00">
                  <c:v>1.84615E-3</c:v>
                </c:pt>
                <c:pt idx="26658" formatCode="0.00E+00">
                  <c:v>2.3054500000000001E-3</c:v>
                </c:pt>
                <c:pt idx="26659" formatCode="0.00E+00">
                  <c:v>2.7682900000000001E-3</c:v>
                </c:pt>
                <c:pt idx="26660" formatCode="0.00E+00">
                  <c:v>3.23406E-3</c:v>
                </c:pt>
                <c:pt idx="26661" formatCode="0.00E+00">
                  <c:v>3.70215E-3</c:v>
                </c:pt>
                <c:pt idx="26662" formatCode="0.00E+00">
                  <c:v>4.17192E-3</c:v>
                </c:pt>
                <c:pt idx="26663" formatCode="0.00E+00">
                  <c:v>4.6427300000000003E-3</c:v>
                </c:pt>
                <c:pt idx="26664" formatCode="0.00E+00">
                  <c:v>5.1139499999999999E-3</c:v>
                </c:pt>
                <c:pt idx="26665" formatCode="0.00E+00">
                  <c:v>5.5849100000000002E-3</c:v>
                </c:pt>
                <c:pt idx="26666" formatCode="0.00E+00">
                  <c:v>6.0549499999999999E-3</c:v>
                </c:pt>
                <c:pt idx="26667" formatCode="0.00E+00">
                  <c:v>6.5234000000000004E-3</c:v>
                </c:pt>
                <c:pt idx="26668" formatCode="0.00E+00">
                  <c:v>6.9896000000000003E-3</c:v>
                </c:pt>
                <c:pt idx="26669" formatCode="0.00E+00">
                  <c:v>7.4528700000000003E-3</c:v>
                </c:pt>
                <c:pt idx="26670" formatCode="0.00E+00">
                  <c:v>7.9125399999999992E-3</c:v>
                </c:pt>
                <c:pt idx="26671" formatCode="0.00E+00">
                  <c:v>8.3679099999999992E-3</c:v>
                </c:pt>
                <c:pt idx="26672" formatCode="0.00E+00">
                  <c:v>8.8183299999999992E-3</c:v>
                </c:pt>
                <c:pt idx="26673" formatCode="0.00E+00">
                  <c:v>9.2631099999999997E-3</c:v>
                </c:pt>
                <c:pt idx="26674" formatCode="0.00E+00">
                  <c:v>9.7015699999999996E-3</c:v>
                </c:pt>
                <c:pt idx="26675">
                  <c:v>1.0133100000000001E-2</c:v>
                </c:pt>
                <c:pt idx="26676">
                  <c:v>1.0556899999999999E-2</c:v>
                </c:pt>
                <c:pt idx="26677">
                  <c:v>1.09724E-2</c:v>
                </c:pt>
                <c:pt idx="26678">
                  <c:v>1.1379E-2</c:v>
                </c:pt>
                <c:pt idx="26679">
                  <c:v>1.1776E-2</c:v>
                </c:pt>
                <c:pt idx="26680">
                  <c:v>1.21628E-2</c:v>
                </c:pt>
                <c:pt idx="26681">
                  <c:v>1.25387E-2</c:v>
                </c:pt>
                <c:pt idx="26682">
                  <c:v>1.29032E-2</c:v>
                </c:pt>
                <c:pt idx="26683">
                  <c:v>1.3255599999999999E-2</c:v>
                </c:pt>
                <c:pt idx="26684">
                  <c:v>1.3595400000000001E-2</c:v>
                </c:pt>
                <c:pt idx="26685">
                  <c:v>1.3921899999999999E-2</c:v>
                </c:pt>
                <c:pt idx="26686">
                  <c:v>1.4234699999999999E-2</c:v>
                </c:pt>
                <c:pt idx="26687">
                  <c:v>1.4533300000000001E-2</c:v>
                </c:pt>
                <c:pt idx="26688">
                  <c:v>1.4817E-2</c:v>
                </c:pt>
                <c:pt idx="26689">
                  <c:v>1.5085400000000001E-2</c:v>
                </c:pt>
                <c:pt idx="26690">
                  <c:v>1.5337999999999999E-2</c:v>
                </c:pt>
                <c:pt idx="26691">
                  <c:v>1.55744E-2</c:v>
                </c:pt>
                <c:pt idx="26692">
                  <c:v>1.5794099999999998E-2</c:v>
                </c:pt>
                <c:pt idx="26693">
                  <c:v>1.5996699999999999E-2</c:v>
                </c:pt>
                <c:pt idx="26694">
                  <c:v>1.61818E-2</c:v>
                </c:pt>
                <c:pt idx="26695">
                  <c:v>1.6349099999999998E-2</c:v>
                </c:pt>
                <c:pt idx="26696">
                  <c:v>1.6498200000000001E-2</c:v>
                </c:pt>
                <c:pt idx="26697">
                  <c:v>1.6628799999999999E-2</c:v>
                </c:pt>
                <c:pt idx="26698">
                  <c:v>1.6740600000000001E-2</c:v>
                </c:pt>
                <c:pt idx="26699">
                  <c:v>1.6833399999999998E-2</c:v>
                </c:pt>
                <c:pt idx="26700">
                  <c:v>1.69068E-2</c:v>
                </c:pt>
                <c:pt idx="26701">
                  <c:v>1.6960800000000002E-2</c:v>
                </c:pt>
                <c:pt idx="26702">
                  <c:v>1.6995099999999999E-2</c:v>
                </c:pt>
                <c:pt idx="26703">
                  <c:v>1.70096E-2</c:v>
                </c:pt>
                <c:pt idx="26704">
                  <c:v>1.7004100000000001E-2</c:v>
                </c:pt>
                <c:pt idx="26705">
                  <c:v>1.6978500000000001E-2</c:v>
                </c:pt>
                <c:pt idx="26706">
                  <c:v>1.6932900000000001E-2</c:v>
                </c:pt>
                <c:pt idx="26707">
                  <c:v>1.6867099999999999E-2</c:v>
                </c:pt>
                <c:pt idx="26708">
                  <c:v>1.67812E-2</c:v>
                </c:pt>
                <c:pt idx="26709">
                  <c:v>1.6675100000000002E-2</c:v>
                </c:pt>
                <c:pt idx="26710">
                  <c:v>1.6548899999999998E-2</c:v>
                </c:pt>
                <c:pt idx="26711">
                  <c:v>1.6402799999999999E-2</c:v>
                </c:pt>
                <c:pt idx="26712">
                  <c:v>1.62367E-2</c:v>
                </c:pt>
                <c:pt idx="26713">
                  <c:v>1.6050999999999999E-2</c:v>
                </c:pt>
                <c:pt idx="26714">
                  <c:v>1.5845700000000001E-2</c:v>
                </c:pt>
                <c:pt idx="26715">
                  <c:v>1.5620999999999999E-2</c:v>
                </c:pt>
                <c:pt idx="26716">
                  <c:v>1.5377099999999999E-2</c:v>
                </c:pt>
                <c:pt idx="26717">
                  <c:v>1.51144E-2</c:v>
                </c:pt>
                <c:pt idx="26718">
                  <c:v>1.48331E-2</c:v>
                </c:pt>
                <c:pt idx="26719">
                  <c:v>1.4533600000000001E-2</c:v>
                </c:pt>
                <c:pt idx="26720">
                  <c:v>1.4216100000000001E-2</c:v>
                </c:pt>
                <c:pt idx="26721">
                  <c:v>1.3880999999999999E-2</c:v>
                </c:pt>
                <c:pt idx="26722">
                  <c:v>1.3528800000000001E-2</c:v>
                </c:pt>
                <c:pt idx="26723">
                  <c:v>1.3159799999999999E-2</c:v>
                </c:pt>
                <c:pt idx="26724">
                  <c:v>1.2774499999999999E-2</c:v>
                </c:pt>
                <c:pt idx="26725">
                  <c:v>1.23734E-2</c:v>
                </c:pt>
                <c:pt idx="26726">
                  <c:v>1.1957000000000001E-2</c:v>
                </c:pt>
                <c:pt idx="26727">
                  <c:v>1.1525799999999999E-2</c:v>
                </c:pt>
                <c:pt idx="26728">
                  <c:v>1.10803E-2</c:v>
                </c:pt>
                <c:pt idx="26729">
                  <c:v>1.06211E-2</c:v>
                </c:pt>
                <c:pt idx="26730">
                  <c:v>1.0148799999999999E-2</c:v>
                </c:pt>
                <c:pt idx="26731" formatCode="0.00E+00">
                  <c:v>9.6639399999999993E-3</c:v>
                </c:pt>
                <c:pt idx="26732" formatCode="0.00E+00">
                  <c:v>9.1672000000000003E-3</c:v>
                </c:pt>
                <c:pt idx="26733" formatCode="0.00E+00">
                  <c:v>8.6592100000000005E-3</c:v>
                </c:pt>
                <c:pt idx="26734" formatCode="0.00E+00">
                  <c:v>8.1406099999999995E-3</c:v>
                </c:pt>
                <c:pt idx="26735" formatCode="0.00E+00">
                  <c:v>7.6120800000000002E-3</c:v>
                </c:pt>
                <c:pt idx="26736" formatCode="0.00E+00">
                  <c:v>7.0743200000000003E-3</c:v>
                </c:pt>
                <c:pt idx="26737" formatCode="0.00E+00">
                  <c:v>6.5280399999999997E-3</c:v>
                </c:pt>
                <c:pt idx="26738" formatCode="0.00E+00">
                  <c:v>5.9739499999999996E-3</c:v>
                </c:pt>
                <c:pt idx="26739" formatCode="0.00E+00">
                  <c:v>5.4127400000000001E-3</c:v>
                </c:pt>
                <c:pt idx="26740" formatCode="0.00E+00">
                  <c:v>4.8451099999999997E-3</c:v>
                </c:pt>
                <c:pt idx="26741" formatCode="0.00E+00">
                  <c:v>4.2718299999999999E-3</c:v>
                </c:pt>
                <c:pt idx="26742" formatCode="0.00E+00">
                  <c:v>3.6937799999999998E-3</c:v>
                </c:pt>
                <c:pt idx="26743" formatCode="0.00E+00">
                  <c:v>3.1118700000000001E-3</c:v>
                </c:pt>
                <c:pt idx="26744" formatCode="0.00E+00">
                  <c:v>2.5270599999999998E-3</c:v>
                </c:pt>
                <c:pt idx="26745" formatCode="0.00E+00">
                  <c:v>1.9401900000000001E-3</c:v>
                </c:pt>
                <c:pt idx="26746" formatCode="0.00E+00">
                  <c:v>1.35194E-3</c:v>
                </c:pt>
                <c:pt idx="26747" formatCode="0.00E+00">
                  <c:v>7.62903E-4</c:v>
                </c:pt>
                <c:pt idx="26748" formatCode="0.00E+00">
                  <c:v>1.7368900000000001E-4</c:v>
                </c:pt>
                <c:pt idx="26749" formatCode="0.00E+00">
                  <c:v>-4.1507000000000002E-4</c:v>
                </c:pt>
                <c:pt idx="26750" formatCode="0.00E+00">
                  <c:v>-1.0027199999999999E-3</c:v>
                </c:pt>
                <c:pt idx="26751" formatCode="0.00E+00">
                  <c:v>-1.58859E-3</c:v>
                </c:pt>
                <c:pt idx="26752" formatCode="0.00E+00">
                  <c:v>-2.1719999999999999E-3</c:v>
                </c:pt>
                <c:pt idx="26753" formatCode="0.00E+00">
                  <c:v>-2.7522800000000002E-3</c:v>
                </c:pt>
                <c:pt idx="26754" formatCode="0.00E+00">
                  <c:v>-3.3287E-3</c:v>
                </c:pt>
                <c:pt idx="26755" formatCode="0.00E+00">
                  <c:v>-3.9006100000000001E-3</c:v>
                </c:pt>
                <c:pt idx="26756" formatCode="0.00E+00">
                  <c:v>-4.4673600000000001E-3</c:v>
                </c:pt>
                <c:pt idx="26757" formatCode="0.00E+00">
                  <c:v>-5.0282699999999996E-3</c:v>
                </c:pt>
                <c:pt idx="26758" formatCode="0.00E+00">
                  <c:v>-5.5825800000000002E-3</c:v>
                </c:pt>
                <c:pt idx="26759" formatCode="0.00E+00">
                  <c:v>-6.1295899999999999E-3</c:v>
                </c:pt>
                <c:pt idx="26760" formatCode="0.00E+00">
                  <c:v>-6.6687099999999996E-3</c:v>
                </c:pt>
                <c:pt idx="26761" formatCode="0.00E+00">
                  <c:v>-7.1992699999999998E-3</c:v>
                </c:pt>
                <c:pt idx="26762" formatCode="0.00E+00">
                  <c:v>-7.7205900000000003E-3</c:v>
                </c:pt>
                <c:pt idx="26763" formatCode="0.00E+00">
                  <c:v>-8.2320599999999994E-3</c:v>
                </c:pt>
                <c:pt idx="26764" formatCode="0.00E+00">
                  <c:v>-8.7330800000000007E-3</c:v>
                </c:pt>
                <c:pt idx="26765" formatCode="0.00E+00">
                  <c:v>-9.2229200000000008E-3</c:v>
                </c:pt>
                <c:pt idx="26766" formatCode="0.00E+00">
                  <c:v>-9.7007399999999994E-3</c:v>
                </c:pt>
                <c:pt idx="26767">
                  <c:v>-1.0165799999999999E-2</c:v>
                </c:pt>
                <c:pt idx="26768">
                  <c:v>-1.06178E-2</c:v>
                </c:pt>
                <c:pt idx="26769">
                  <c:v>-1.1056099999999999E-2</c:v>
                </c:pt>
                <c:pt idx="26770">
                  <c:v>-1.1480199999999999E-2</c:v>
                </c:pt>
                <c:pt idx="26771">
                  <c:v>-1.1889500000000001E-2</c:v>
                </c:pt>
                <c:pt idx="26772">
                  <c:v>-1.2283499999999999E-2</c:v>
                </c:pt>
                <c:pt idx="26773">
                  <c:v>-1.2661499999999999E-2</c:v>
                </c:pt>
                <c:pt idx="26774">
                  <c:v>-1.30229E-2</c:v>
                </c:pt>
                <c:pt idx="26775">
                  <c:v>-1.33673E-2</c:v>
                </c:pt>
                <c:pt idx="26776">
                  <c:v>-1.3694400000000001E-2</c:v>
                </c:pt>
                <c:pt idx="26777">
                  <c:v>-1.4004000000000001E-2</c:v>
                </c:pt>
                <c:pt idx="26778">
                  <c:v>-1.42956E-2</c:v>
                </c:pt>
                <c:pt idx="26779">
                  <c:v>-1.4569E-2</c:v>
                </c:pt>
                <c:pt idx="26780">
                  <c:v>-1.48238E-2</c:v>
                </c:pt>
                <c:pt idx="26781">
                  <c:v>-1.506E-2</c:v>
                </c:pt>
                <c:pt idx="26782">
                  <c:v>-1.5277199999999999E-2</c:v>
                </c:pt>
                <c:pt idx="26783">
                  <c:v>-1.54755E-2</c:v>
                </c:pt>
                <c:pt idx="26784">
                  <c:v>-1.5654499999999998E-2</c:v>
                </c:pt>
                <c:pt idx="26785">
                  <c:v>-1.5814399999999999E-2</c:v>
                </c:pt>
                <c:pt idx="26786">
                  <c:v>-1.5955199999999999E-2</c:v>
                </c:pt>
                <c:pt idx="26787">
                  <c:v>-1.6077000000000001E-2</c:v>
                </c:pt>
                <c:pt idx="26788">
                  <c:v>-1.61794E-2</c:v>
                </c:pt>
                <c:pt idx="26789">
                  <c:v>-1.6262599999999999E-2</c:v>
                </c:pt>
                <c:pt idx="26790">
                  <c:v>-1.6327500000000002E-2</c:v>
                </c:pt>
                <c:pt idx="26791">
                  <c:v>-1.6375299999999999E-2</c:v>
                </c:pt>
                <c:pt idx="26792">
                  <c:v>-1.6406799999999999E-2</c:v>
                </c:pt>
                <c:pt idx="26793">
                  <c:v>-1.64212E-2</c:v>
                </c:pt>
                <c:pt idx="26794">
                  <c:v>-1.64178E-2</c:v>
                </c:pt>
                <c:pt idx="26795">
                  <c:v>-1.6396600000000001E-2</c:v>
                </c:pt>
                <c:pt idx="26796">
                  <c:v>-1.6358000000000001E-2</c:v>
                </c:pt>
                <c:pt idx="26797">
                  <c:v>-1.6302199999999999E-2</c:v>
                </c:pt>
                <c:pt idx="26798">
                  <c:v>-1.6229500000000001E-2</c:v>
                </c:pt>
                <c:pt idx="26799">
                  <c:v>-1.61402E-2</c:v>
                </c:pt>
                <c:pt idx="26800">
                  <c:v>-1.6034699999999999E-2</c:v>
                </c:pt>
                <c:pt idx="26801">
                  <c:v>-1.59136E-2</c:v>
                </c:pt>
                <c:pt idx="26802">
                  <c:v>-1.57774E-2</c:v>
                </c:pt>
                <c:pt idx="26803">
                  <c:v>-1.56268E-2</c:v>
                </c:pt>
                <c:pt idx="26804">
                  <c:v>-1.54626E-2</c:v>
                </c:pt>
                <c:pt idx="26805">
                  <c:v>-1.5285999999999999E-2</c:v>
                </c:pt>
                <c:pt idx="26806">
                  <c:v>-1.50978E-2</c:v>
                </c:pt>
                <c:pt idx="26807">
                  <c:v>-1.4899300000000001E-2</c:v>
                </c:pt>
                <c:pt idx="26808">
                  <c:v>-1.4691299999999999E-2</c:v>
                </c:pt>
                <c:pt idx="26809">
                  <c:v>-1.4475E-2</c:v>
                </c:pt>
                <c:pt idx="26810">
                  <c:v>-1.42516E-2</c:v>
                </c:pt>
                <c:pt idx="26811">
                  <c:v>-1.40219E-2</c:v>
                </c:pt>
                <c:pt idx="26812">
                  <c:v>-1.37862E-2</c:v>
                </c:pt>
                <c:pt idx="26813">
                  <c:v>-1.3545E-2</c:v>
                </c:pt>
                <c:pt idx="26814">
                  <c:v>-1.3299E-2</c:v>
                </c:pt>
                <c:pt idx="26815">
                  <c:v>-1.30496E-2</c:v>
                </c:pt>
                <c:pt idx="26816">
                  <c:v>-1.2798800000000001E-2</c:v>
                </c:pt>
                <c:pt idx="26817">
                  <c:v>-1.2548500000000001E-2</c:v>
                </c:pt>
                <c:pt idx="26818">
                  <c:v>-1.22998E-2</c:v>
                </c:pt>
                <c:pt idx="26819">
                  <c:v>-1.2053899999999999E-2</c:v>
                </c:pt>
                <c:pt idx="26820">
                  <c:v>-1.18116E-2</c:v>
                </c:pt>
                <c:pt idx="26821">
                  <c:v>-1.1573E-2</c:v>
                </c:pt>
                <c:pt idx="26822">
                  <c:v>-1.13378E-2</c:v>
                </c:pt>
                <c:pt idx="26823">
                  <c:v>-1.11063E-2</c:v>
                </c:pt>
                <c:pt idx="26824">
                  <c:v>-1.08796E-2</c:v>
                </c:pt>
                <c:pt idx="26825">
                  <c:v>-1.0659500000000001E-2</c:v>
                </c:pt>
                <c:pt idx="26826">
                  <c:v>-1.04469E-2</c:v>
                </c:pt>
                <c:pt idx="26827">
                  <c:v>-1.0241999999999999E-2</c:v>
                </c:pt>
                <c:pt idx="26828">
                  <c:v>-1.00453E-2</c:v>
                </c:pt>
                <c:pt idx="26829" formatCode="0.00E+00">
                  <c:v>-9.8577100000000004E-3</c:v>
                </c:pt>
                <c:pt idx="26830" formatCode="0.00E+00">
                  <c:v>-9.6797500000000009E-3</c:v>
                </c:pt>
                <c:pt idx="26831" formatCode="0.00E+00">
                  <c:v>-9.5112500000000006E-3</c:v>
                </c:pt>
                <c:pt idx="26832" formatCode="0.00E+00">
                  <c:v>-9.3518100000000003E-3</c:v>
                </c:pt>
                <c:pt idx="26833" formatCode="0.00E+00">
                  <c:v>-9.2017499999999999E-3</c:v>
                </c:pt>
                <c:pt idx="26834" formatCode="0.00E+00">
                  <c:v>-9.0621299999999998E-3</c:v>
                </c:pt>
                <c:pt idx="26835" formatCode="0.00E+00">
                  <c:v>-8.9342399999999995E-3</c:v>
                </c:pt>
                <c:pt idx="26836" formatCode="0.00E+00">
                  <c:v>-8.8189800000000006E-3</c:v>
                </c:pt>
                <c:pt idx="26837" formatCode="0.00E+00">
                  <c:v>-8.7169099999999996E-3</c:v>
                </c:pt>
                <c:pt idx="26838" formatCode="0.00E+00">
                  <c:v>-8.6286599999999998E-3</c:v>
                </c:pt>
                <c:pt idx="26839" formatCode="0.00E+00">
                  <c:v>-8.5553899999999995E-3</c:v>
                </c:pt>
                <c:pt idx="26840" formatCode="0.00E+00">
                  <c:v>-8.49865E-3</c:v>
                </c:pt>
                <c:pt idx="26841" formatCode="0.00E+00">
                  <c:v>-8.4596600000000008E-3</c:v>
                </c:pt>
                <c:pt idx="26842" formatCode="0.00E+00">
                  <c:v>-8.4389500000000006E-3</c:v>
                </c:pt>
                <c:pt idx="26843" formatCode="0.00E+00">
                  <c:v>-8.4368199999999994E-3</c:v>
                </c:pt>
                <c:pt idx="26844" formatCode="0.00E+00">
                  <c:v>-8.4536100000000003E-3</c:v>
                </c:pt>
                <c:pt idx="26845" formatCode="0.00E+00">
                  <c:v>-8.4897700000000006E-3</c:v>
                </c:pt>
                <c:pt idx="26846" formatCode="0.00E+00">
                  <c:v>-8.5461900000000004E-3</c:v>
                </c:pt>
                <c:pt idx="26847" formatCode="0.00E+00">
                  <c:v>-8.6236899999999998E-3</c:v>
                </c:pt>
                <c:pt idx="26848" formatCode="0.00E+00">
                  <c:v>-8.7224599999999996E-3</c:v>
                </c:pt>
                <c:pt idx="26849" formatCode="0.00E+00">
                  <c:v>-8.8427000000000002E-3</c:v>
                </c:pt>
                <c:pt idx="26850" formatCode="0.00E+00">
                  <c:v>-8.9853999999999993E-3</c:v>
                </c:pt>
                <c:pt idx="26851" formatCode="0.00E+00">
                  <c:v>-9.1517000000000005E-3</c:v>
                </c:pt>
                <c:pt idx="26852" formatCode="0.00E+00">
                  <c:v>-9.3425299999999999E-3</c:v>
                </c:pt>
                <c:pt idx="26853" formatCode="0.00E+00">
                  <c:v>-9.5589899999999998E-3</c:v>
                </c:pt>
                <c:pt idx="26854" formatCode="0.00E+00">
                  <c:v>-9.8021800000000006E-3</c:v>
                </c:pt>
                <c:pt idx="26855">
                  <c:v>-1.00725E-2</c:v>
                </c:pt>
                <c:pt idx="26856">
                  <c:v>-1.0369400000000001E-2</c:v>
                </c:pt>
                <c:pt idx="26857">
                  <c:v>-1.06926E-2</c:v>
                </c:pt>
                <c:pt idx="26858">
                  <c:v>-1.10426E-2</c:v>
                </c:pt>
                <c:pt idx="26859">
                  <c:v>-1.14196E-2</c:v>
                </c:pt>
                <c:pt idx="26860">
                  <c:v>-1.18228E-2</c:v>
                </c:pt>
                <c:pt idx="26861">
                  <c:v>-1.2251E-2</c:v>
                </c:pt>
                <c:pt idx="26862">
                  <c:v>-1.27034E-2</c:v>
                </c:pt>
                <c:pt idx="26863">
                  <c:v>-1.3179700000000001E-2</c:v>
                </c:pt>
                <c:pt idx="26864">
                  <c:v>-1.3679999999999999E-2</c:v>
                </c:pt>
                <c:pt idx="26865">
                  <c:v>-1.4204E-2</c:v>
                </c:pt>
                <c:pt idx="26866">
                  <c:v>-1.47511E-2</c:v>
                </c:pt>
                <c:pt idx="26867">
                  <c:v>-1.53206E-2</c:v>
                </c:pt>
                <c:pt idx="26868">
                  <c:v>-1.5911999999999999E-2</c:v>
                </c:pt>
                <c:pt idx="26869">
                  <c:v>-1.65246E-2</c:v>
                </c:pt>
                <c:pt idx="26870">
                  <c:v>-1.7156999999999999E-2</c:v>
                </c:pt>
                <c:pt idx="26871">
                  <c:v>-1.7807799999999999E-2</c:v>
                </c:pt>
                <c:pt idx="26872">
                  <c:v>-1.8476099999999999E-2</c:v>
                </c:pt>
                <c:pt idx="26873">
                  <c:v>-1.9161299999999999E-2</c:v>
                </c:pt>
                <c:pt idx="26874">
                  <c:v>-1.9861699999999999E-2</c:v>
                </c:pt>
                <c:pt idx="26875">
                  <c:v>-2.0574700000000001E-2</c:v>
                </c:pt>
                <c:pt idx="26876">
                  <c:v>-2.1298399999999999E-2</c:v>
                </c:pt>
                <c:pt idx="26877">
                  <c:v>-2.2032900000000001E-2</c:v>
                </c:pt>
                <c:pt idx="26878">
                  <c:v>-2.2779500000000001E-2</c:v>
                </c:pt>
                <c:pt idx="26879">
                  <c:v>-2.35386E-2</c:v>
                </c:pt>
                <c:pt idx="26880">
                  <c:v>-2.4307599999999999E-2</c:v>
                </c:pt>
                <c:pt idx="26881">
                  <c:v>-2.5083399999999999E-2</c:v>
                </c:pt>
                <c:pt idx="26882">
                  <c:v>-2.5864000000000002E-2</c:v>
                </c:pt>
                <c:pt idx="26883">
                  <c:v>-2.6649200000000001E-2</c:v>
                </c:pt>
                <c:pt idx="26884">
                  <c:v>-2.7438000000000001E-2</c:v>
                </c:pt>
                <c:pt idx="26885">
                  <c:v>-2.82286E-2</c:v>
                </c:pt>
                <c:pt idx="26886">
                  <c:v>-2.9018800000000001E-2</c:v>
                </c:pt>
                <c:pt idx="26887">
                  <c:v>-2.9807199999999999E-2</c:v>
                </c:pt>
                <c:pt idx="26888">
                  <c:v>-3.05922E-2</c:v>
                </c:pt>
                <c:pt idx="26889">
                  <c:v>-3.1371400000000001E-2</c:v>
                </c:pt>
                <c:pt idx="26890">
                  <c:v>-3.2142999999999998E-2</c:v>
                </c:pt>
                <c:pt idx="26891">
                  <c:v>-3.2907600000000002E-2</c:v>
                </c:pt>
                <c:pt idx="26892">
                  <c:v>-3.3665899999999999E-2</c:v>
                </c:pt>
                <c:pt idx="26893">
                  <c:v>-3.4417099999999999E-2</c:v>
                </c:pt>
                <c:pt idx="26894">
                  <c:v>-3.5158799999999997E-2</c:v>
                </c:pt>
                <c:pt idx="26895">
                  <c:v>-3.5888999999999997E-2</c:v>
                </c:pt>
                <c:pt idx="26896">
                  <c:v>-3.6606699999999999E-2</c:v>
                </c:pt>
                <c:pt idx="26897">
                  <c:v>-3.7311299999999999E-2</c:v>
                </c:pt>
                <c:pt idx="26898">
                  <c:v>-3.8002300000000003E-2</c:v>
                </c:pt>
                <c:pt idx="26899">
                  <c:v>-3.8678400000000002E-2</c:v>
                </c:pt>
                <c:pt idx="26900">
                  <c:v>-3.93371E-2</c:v>
                </c:pt>
                <c:pt idx="26901">
                  <c:v>-3.9976200000000003E-2</c:v>
                </c:pt>
                <c:pt idx="26902">
                  <c:v>-4.0595600000000003E-2</c:v>
                </c:pt>
                <c:pt idx="26903">
                  <c:v>-4.1196900000000002E-2</c:v>
                </c:pt>
                <c:pt idx="26904">
                  <c:v>-4.17808E-2</c:v>
                </c:pt>
                <c:pt idx="26905">
                  <c:v>-4.2346799999999997E-2</c:v>
                </c:pt>
                <c:pt idx="26906">
                  <c:v>-4.28937E-2</c:v>
                </c:pt>
                <c:pt idx="26907">
                  <c:v>-4.3421000000000001E-2</c:v>
                </c:pt>
                <c:pt idx="26908">
                  <c:v>-4.3927500000000001E-2</c:v>
                </c:pt>
                <c:pt idx="26909">
                  <c:v>-4.4411199999999998E-2</c:v>
                </c:pt>
                <c:pt idx="26910">
                  <c:v>-4.4869699999999998E-2</c:v>
                </c:pt>
                <c:pt idx="26911">
                  <c:v>-4.53029E-2</c:v>
                </c:pt>
                <c:pt idx="26912">
                  <c:v>-4.57124E-2</c:v>
                </c:pt>
                <c:pt idx="26913">
                  <c:v>-4.6099899999999999E-2</c:v>
                </c:pt>
                <c:pt idx="26914">
                  <c:v>-4.64643E-2</c:v>
                </c:pt>
                <c:pt idx="26915">
                  <c:v>-4.6804600000000002E-2</c:v>
                </c:pt>
                <c:pt idx="26916">
                  <c:v>-4.71209E-2</c:v>
                </c:pt>
                <c:pt idx="26917">
                  <c:v>-4.7413499999999997E-2</c:v>
                </c:pt>
                <c:pt idx="26918">
                  <c:v>-4.7682000000000002E-2</c:v>
                </c:pt>
                <c:pt idx="26919">
                  <c:v>-4.7924500000000002E-2</c:v>
                </c:pt>
                <c:pt idx="26920">
                  <c:v>-4.81409E-2</c:v>
                </c:pt>
                <c:pt idx="26921">
                  <c:v>-4.8333300000000003E-2</c:v>
                </c:pt>
                <c:pt idx="26922">
                  <c:v>-4.8504400000000003E-2</c:v>
                </c:pt>
                <c:pt idx="26923">
                  <c:v>-4.8655299999999999E-2</c:v>
                </c:pt>
                <c:pt idx="26924">
                  <c:v>-4.8785799999999997E-2</c:v>
                </c:pt>
                <c:pt idx="26925">
                  <c:v>-4.8896000000000002E-2</c:v>
                </c:pt>
                <c:pt idx="26926">
                  <c:v>-4.8987200000000002E-2</c:v>
                </c:pt>
                <c:pt idx="26927">
                  <c:v>-4.9062300000000003E-2</c:v>
                </c:pt>
                <c:pt idx="26928">
                  <c:v>-4.91247E-2</c:v>
                </c:pt>
                <c:pt idx="26929">
                  <c:v>-4.9175299999999998E-2</c:v>
                </c:pt>
                <c:pt idx="26930">
                  <c:v>-4.9212800000000001E-2</c:v>
                </c:pt>
                <c:pt idx="26931">
                  <c:v>-4.9236700000000001E-2</c:v>
                </c:pt>
                <c:pt idx="26932">
                  <c:v>-4.9248699999999999E-2</c:v>
                </c:pt>
                <c:pt idx="26933">
                  <c:v>-4.9251700000000002E-2</c:v>
                </c:pt>
                <c:pt idx="26934">
                  <c:v>-4.9248399999999998E-2</c:v>
                </c:pt>
                <c:pt idx="26935">
                  <c:v>-4.9240199999999998E-2</c:v>
                </c:pt>
                <c:pt idx="26936">
                  <c:v>-4.9228000000000001E-2</c:v>
                </c:pt>
                <c:pt idx="26937">
                  <c:v>-4.9213E-2</c:v>
                </c:pt>
                <c:pt idx="26938">
                  <c:v>-4.9195900000000001E-2</c:v>
                </c:pt>
                <c:pt idx="26939">
                  <c:v>-4.9177499999999999E-2</c:v>
                </c:pt>
                <c:pt idx="26940">
                  <c:v>-4.91604E-2</c:v>
                </c:pt>
                <c:pt idx="26941">
                  <c:v>-4.9149100000000001E-2</c:v>
                </c:pt>
                <c:pt idx="26942">
                  <c:v>-4.9146299999999997E-2</c:v>
                </c:pt>
                <c:pt idx="26943">
                  <c:v>-4.9152399999999999E-2</c:v>
                </c:pt>
                <c:pt idx="26944">
                  <c:v>-4.91679E-2</c:v>
                </c:pt>
                <c:pt idx="26945">
                  <c:v>-4.9195200000000001E-2</c:v>
                </c:pt>
                <c:pt idx="26946">
                  <c:v>-4.92369E-2</c:v>
                </c:pt>
                <c:pt idx="26947">
                  <c:v>-4.9292900000000001E-2</c:v>
                </c:pt>
                <c:pt idx="26948">
                  <c:v>-4.9362099999999999E-2</c:v>
                </c:pt>
                <c:pt idx="26949">
                  <c:v>-4.9444000000000002E-2</c:v>
                </c:pt>
                <c:pt idx="26950">
                  <c:v>-4.9540599999999997E-2</c:v>
                </c:pt>
                <c:pt idx="26951">
                  <c:v>-4.9654200000000003E-2</c:v>
                </c:pt>
                <c:pt idx="26952">
                  <c:v>-4.9787499999999998E-2</c:v>
                </c:pt>
                <c:pt idx="26953">
                  <c:v>-4.9943099999999997E-2</c:v>
                </c:pt>
                <c:pt idx="26954">
                  <c:v>-5.0124000000000002E-2</c:v>
                </c:pt>
                <c:pt idx="26955">
                  <c:v>-5.0333000000000003E-2</c:v>
                </c:pt>
                <c:pt idx="26956">
                  <c:v>-5.0571999999999999E-2</c:v>
                </c:pt>
                <c:pt idx="26957">
                  <c:v>-5.08406E-2</c:v>
                </c:pt>
                <c:pt idx="26958">
                  <c:v>-5.1137799999999997E-2</c:v>
                </c:pt>
                <c:pt idx="26959">
                  <c:v>-5.1463599999999998E-2</c:v>
                </c:pt>
                <c:pt idx="26960">
                  <c:v>-5.18191E-2</c:v>
                </c:pt>
                <c:pt idx="26961">
                  <c:v>-5.22047E-2</c:v>
                </c:pt>
                <c:pt idx="26962">
                  <c:v>-5.2618499999999999E-2</c:v>
                </c:pt>
                <c:pt idx="26963">
                  <c:v>-5.3058500000000001E-2</c:v>
                </c:pt>
                <c:pt idx="26964">
                  <c:v>-5.35261E-2</c:v>
                </c:pt>
                <c:pt idx="26965">
                  <c:v>-5.4026100000000001E-2</c:v>
                </c:pt>
                <c:pt idx="26966">
                  <c:v>-5.4563100000000003E-2</c:v>
                </c:pt>
                <c:pt idx="26967">
                  <c:v>-5.5139000000000001E-2</c:v>
                </c:pt>
                <c:pt idx="26968">
                  <c:v>-5.5753200000000003E-2</c:v>
                </c:pt>
                <c:pt idx="26969">
                  <c:v>-5.6405999999999998E-2</c:v>
                </c:pt>
                <c:pt idx="26970">
                  <c:v>-5.7099200000000003E-2</c:v>
                </c:pt>
                <c:pt idx="26971">
                  <c:v>-5.7833900000000001E-2</c:v>
                </c:pt>
                <c:pt idx="26972">
                  <c:v>-5.8610099999999998E-2</c:v>
                </c:pt>
                <c:pt idx="26973">
                  <c:v>-5.9427399999999998E-2</c:v>
                </c:pt>
                <c:pt idx="26974">
                  <c:v>-6.0286300000000001E-2</c:v>
                </c:pt>
                <c:pt idx="26975">
                  <c:v>-6.1188300000000001E-2</c:v>
                </c:pt>
                <c:pt idx="26976">
                  <c:v>-6.2133000000000001E-2</c:v>
                </c:pt>
                <c:pt idx="26977">
                  <c:v>-6.3118599999999997E-2</c:v>
                </c:pt>
                <c:pt idx="26978">
                  <c:v>-6.4145599999999997E-2</c:v>
                </c:pt>
                <c:pt idx="26979">
                  <c:v>-6.5217899999999995E-2</c:v>
                </c:pt>
                <c:pt idx="26980">
                  <c:v>-6.6338300000000003E-2</c:v>
                </c:pt>
                <c:pt idx="26981">
                  <c:v>-6.7505499999999996E-2</c:v>
                </c:pt>
                <c:pt idx="26982">
                  <c:v>-6.87165E-2</c:v>
                </c:pt>
                <c:pt idx="26983">
                  <c:v>-6.9970000000000004E-2</c:v>
                </c:pt>
                <c:pt idx="26984">
                  <c:v>-7.1266899999999994E-2</c:v>
                </c:pt>
                <c:pt idx="26985">
                  <c:v>-7.2608199999999998E-2</c:v>
                </c:pt>
                <c:pt idx="26986">
                  <c:v>-7.3993600000000007E-2</c:v>
                </c:pt>
                <c:pt idx="26987">
                  <c:v>-7.5420399999999999E-2</c:v>
                </c:pt>
                <c:pt idx="26988">
                  <c:v>-7.6884499999999995E-2</c:v>
                </c:pt>
                <c:pt idx="26989">
                  <c:v>-7.8383700000000001E-2</c:v>
                </c:pt>
                <c:pt idx="26990">
                  <c:v>-7.9917699999999994E-2</c:v>
                </c:pt>
                <c:pt idx="26991">
                  <c:v>-8.1485299999999997E-2</c:v>
                </c:pt>
                <c:pt idx="26992">
                  <c:v>-8.3082799999999998E-2</c:v>
                </c:pt>
                <c:pt idx="26993">
                  <c:v>-8.4707400000000002E-2</c:v>
                </c:pt>
                <c:pt idx="26994">
                  <c:v>-8.6358400000000002E-2</c:v>
                </c:pt>
                <c:pt idx="26995">
                  <c:v>-8.8035600000000006E-2</c:v>
                </c:pt>
                <c:pt idx="26996">
                  <c:v>-8.9738200000000004E-2</c:v>
                </c:pt>
                <c:pt idx="26997">
                  <c:v>-9.14634E-2</c:v>
                </c:pt>
                <c:pt idx="26998">
                  <c:v>-9.3208299999999994E-2</c:v>
                </c:pt>
                <c:pt idx="26999">
                  <c:v>-9.4972799999999996E-2</c:v>
                </c:pt>
                <c:pt idx="27000">
                  <c:v>-9.6758499999999997E-2</c:v>
                </c:pt>
                <c:pt idx="27001">
                  <c:v>-9.8564799999999994E-2</c:v>
                </c:pt>
                <c:pt idx="27002">
                  <c:v>-0.10038900000000001</c:v>
                </c:pt>
                <c:pt idx="27003">
                  <c:v>-0.102229</c:v>
                </c:pt>
                <c:pt idx="27004">
                  <c:v>-0.10408299999999999</c:v>
                </c:pt>
                <c:pt idx="27005">
                  <c:v>-0.105947</c:v>
                </c:pt>
                <c:pt idx="27006">
                  <c:v>-0.107821</c:v>
                </c:pt>
                <c:pt idx="27007">
                  <c:v>-0.10970299999999999</c:v>
                </c:pt>
                <c:pt idx="27008">
                  <c:v>-0.111594</c:v>
                </c:pt>
                <c:pt idx="27009">
                  <c:v>-0.113495</c:v>
                </c:pt>
                <c:pt idx="27010">
                  <c:v>-0.1154</c:v>
                </c:pt>
                <c:pt idx="27011">
                  <c:v>-0.11730500000000001</c:v>
                </c:pt>
                <c:pt idx="27012">
                  <c:v>-0.119204</c:v>
                </c:pt>
                <c:pt idx="27013">
                  <c:v>-0.12109200000000001</c:v>
                </c:pt>
                <c:pt idx="27014">
                  <c:v>-0.12296899999999999</c:v>
                </c:pt>
                <c:pt idx="27015">
                  <c:v>-0.124831</c:v>
                </c:pt>
                <c:pt idx="27016">
                  <c:v>-0.12667900000000001</c:v>
                </c:pt>
                <c:pt idx="27017">
                  <c:v>-0.12850600000000001</c:v>
                </c:pt>
                <c:pt idx="27018">
                  <c:v>-0.13030900000000001</c:v>
                </c:pt>
                <c:pt idx="27019">
                  <c:v>-0.13208700000000001</c:v>
                </c:pt>
                <c:pt idx="27020">
                  <c:v>-0.13383900000000001</c:v>
                </c:pt>
                <c:pt idx="27021">
                  <c:v>-0.13556399999999999</c:v>
                </c:pt>
                <c:pt idx="27022">
                  <c:v>-0.13725899999999999</c:v>
                </c:pt>
                <c:pt idx="27023">
                  <c:v>-0.13892099999999999</c:v>
                </c:pt>
                <c:pt idx="27024">
                  <c:v>-0.14054900000000001</c:v>
                </c:pt>
                <c:pt idx="27025">
                  <c:v>-0.14213999999999999</c:v>
                </c:pt>
                <c:pt idx="27026">
                  <c:v>-0.14369000000000001</c:v>
                </c:pt>
                <c:pt idx="27027">
                  <c:v>-0.14519699999999999</c:v>
                </c:pt>
                <c:pt idx="27028">
                  <c:v>-0.14666499999999999</c:v>
                </c:pt>
                <c:pt idx="27029">
                  <c:v>-0.14809900000000001</c:v>
                </c:pt>
                <c:pt idx="27030">
                  <c:v>-0.14949999999999999</c:v>
                </c:pt>
                <c:pt idx="27031">
                  <c:v>-0.150866</c:v>
                </c:pt>
                <c:pt idx="27032">
                  <c:v>-0.1522</c:v>
                </c:pt>
                <c:pt idx="27033">
                  <c:v>-0.153502</c:v>
                </c:pt>
                <c:pt idx="27034">
                  <c:v>-0.15477299999999999</c:v>
                </c:pt>
                <c:pt idx="27035">
                  <c:v>-0.15600800000000001</c:v>
                </c:pt>
                <c:pt idx="27036">
                  <c:v>-0.15720600000000001</c:v>
                </c:pt>
                <c:pt idx="27037">
                  <c:v>-0.15836500000000001</c:v>
                </c:pt>
                <c:pt idx="27038">
                  <c:v>-0.15948499999999999</c:v>
                </c:pt>
                <c:pt idx="27039">
                  <c:v>-0.16056699999999999</c:v>
                </c:pt>
                <c:pt idx="27040">
                  <c:v>-0.16161400000000001</c:v>
                </c:pt>
                <c:pt idx="27041">
                  <c:v>-0.16263</c:v>
                </c:pt>
                <c:pt idx="27042">
                  <c:v>-0.16361899999999999</c:v>
                </c:pt>
                <c:pt idx="27043">
                  <c:v>-0.16458</c:v>
                </c:pt>
                <c:pt idx="27044">
                  <c:v>-0.16551399999999999</c:v>
                </c:pt>
                <c:pt idx="27045">
                  <c:v>-0.16641700000000001</c:v>
                </c:pt>
                <c:pt idx="27046">
                  <c:v>-0.16728799999999999</c:v>
                </c:pt>
                <c:pt idx="27047">
                  <c:v>-0.168128</c:v>
                </c:pt>
                <c:pt idx="27048">
                  <c:v>-0.168938</c:v>
                </c:pt>
                <c:pt idx="27049">
                  <c:v>-0.16971800000000001</c:v>
                </c:pt>
                <c:pt idx="27050">
                  <c:v>-0.17046700000000001</c:v>
                </c:pt>
                <c:pt idx="27051">
                  <c:v>-0.171186</c:v>
                </c:pt>
                <c:pt idx="27052">
                  <c:v>-0.17188100000000001</c:v>
                </c:pt>
                <c:pt idx="27053">
                  <c:v>-0.17255499999999999</c:v>
                </c:pt>
                <c:pt idx="27054">
                  <c:v>-0.17321400000000001</c:v>
                </c:pt>
                <c:pt idx="27055">
                  <c:v>-0.17385800000000001</c:v>
                </c:pt>
                <c:pt idx="27056">
                  <c:v>-0.17449000000000001</c:v>
                </c:pt>
                <c:pt idx="27057">
                  <c:v>-0.17511499999999999</c:v>
                </c:pt>
                <c:pt idx="27058">
                  <c:v>-0.175735</c:v>
                </c:pt>
                <c:pt idx="27059">
                  <c:v>-0.17635400000000001</c:v>
                </c:pt>
                <c:pt idx="27060">
                  <c:v>-0.17697299999999999</c:v>
                </c:pt>
                <c:pt idx="27061">
                  <c:v>-0.177592</c:v>
                </c:pt>
                <c:pt idx="27062">
                  <c:v>-0.17821400000000001</c:v>
                </c:pt>
                <c:pt idx="27063">
                  <c:v>-0.178842</c:v>
                </c:pt>
                <c:pt idx="27064">
                  <c:v>-0.179478</c:v>
                </c:pt>
                <c:pt idx="27065">
                  <c:v>-0.18012</c:v>
                </c:pt>
                <c:pt idx="27066">
                  <c:v>-0.18077099999999999</c:v>
                </c:pt>
                <c:pt idx="27067">
                  <c:v>-0.18143699999999999</c:v>
                </c:pt>
                <c:pt idx="27068">
                  <c:v>-0.18212200000000001</c:v>
                </c:pt>
                <c:pt idx="27069">
                  <c:v>-0.18282499999999999</c:v>
                </c:pt>
                <c:pt idx="27070">
                  <c:v>-0.18354400000000001</c:v>
                </c:pt>
                <c:pt idx="27071">
                  <c:v>-0.184281</c:v>
                </c:pt>
                <c:pt idx="27072">
                  <c:v>-0.18503700000000001</c:v>
                </c:pt>
                <c:pt idx="27073">
                  <c:v>-0.18581400000000001</c:v>
                </c:pt>
                <c:pt idx="27074">
                  <c:v>-0.186611</c:v>
                </c:pt>
                <c:pt idx="27075">
                  <c:v>-0.18742800000000001</c:v>
                </c:pt>
                <c:pt idx="27076">
                  <c:v>-0.18826599999999999</c:v>
                </c:pt>
                <c:pt idx="27077">
                  <c:v>-0.18912699999999999</c:v>
                </c:pt>
                <c:pt idx="27078">
                  <c:v>-0.19000700000000001</c:v>
                </c:pt>
                <c:pt idx="27079">
                  <c:v>-0.19089999999999999</c:v>
                </c:pt>
                <c:pt idx="27080">
                  <c:v>-0.1918</c:v>
                </c:pt>
                <c:pt idx="27081">
                  <c:v>-0.19270499999999999</c:v>
                </c:pt>
                <c:pt idx="27082">
                  <c:v>-0.19361900000000001</c:v>
                </c:pt>
                <c:pt idx="27083">
                  <c:v>-0.19454299999999999</c:v>
                </c:pt>
                <c:pt idx="27084">
                  <c:v>-0.19548099999999999</c:v>
                </c:pt>
                <c:pt idx="27085">
                  <c:v>-0.196434</c:v>
                </c:pt>
                <c:pt idx="27086">
                  <c:v>-0.19739799999999999</c:v>
                </c:pt>
                <c:pt idx="27087">
                  <c:v>-0.198377</c:v>
                </c:pt>
                <c:pt idx="27088">
                  <c:v>-0.199374</c:v>
                </c:pt>
                <c:pt idx="27089">
                  <c:v>-0.20039199999999999</c:v>
                </c:pt>
                <c:pt idx="27090">
                  <c:v>-0.201432</c:v>
                </c:pt>
                <c:pt idx="27091">
                  <c:v>-0.20249400000000001</c:v>
                </c:pt>
                <c:pt idx="27092">
                  <c:v>-0.20357500000000001</c:v>
                </c:pt>
                <c:pt idx="27093">
                  <c:v>-0.204675</c:v>
                </c:pt>
                <c:pt idx="27094">
                  <c:v>-0.205794</c:v>
                </c:pt>
                <c:pt idx="27095">
                  <c:v>-0.20693600000000001</c:v>
                </c:pt>
                <c:pt idx="27096">
                  <c:v>-0.20810200000000001</c:v>
                </c:pt>
                <c:pt idx="27097">
                  <c:v>-0.209289</c:v>
                </c:pt>
                <c:pt idx="27098">
                  <c:v>-0.21049100000000001</c:v>
                </c:pt>
                <c:pt idx="27099">
                  <c:v>-0.211703</c:v>
                </c:pt>
                <c:pt idx="27100">
                  <c:v>-0.21292</c:v>
                </c:pt>
                <c:pt idx="27101">
                  <c:v>-0.214141</c:v>
                </c:pt>
                <c:pt idx="27102">
                  <c:v>-0.21536</c:v>
                </c:pt>
                <c:pt idx="27103">
                  <c:v>-0.21657399999999999</c:v>
                </c:pt>
                <c:pt idx="27104">
                  <c:v>-0.217779</c:v>
                </c:pt>
                <c:pt idx="27105">
                  <c:v>-0.218975</c:v>
                </c:pt>
                <c:pt idx="27106">
                  <c:v>-0.220163</c:v>
                </c:pt>
                <c:pt idx="27107">
                  <c:v>-0.22134100000000001</c:v>
                </c:pt>
                <c:pt idx="27108">
                  <c:v>-0.22250800000000001</c:v>
                </c:pt>
                <c:pt idx="27109">
                  <c:v>-0.223662</c:v>
                </c:pt>
                <c:pt idx="27110">
                  <c:v>-0.224799</c:v>
                </c:pt>
                <c:pt idx="27111">
                  <c:v>-0.22591800000000001</c:v>
                </c:pt>
                <c:pt idx="27112">
                  <c:v>-0.227016</c:v>
                </c:pt>
                <c:pt idx="27113">
                  <c:v>-0.22808899999999999</c:v>
                </c:pt>
                <c:pt idx="27114">
                  <c:v>-0.229131</c:v>
                </c:pt>
                <c:pt idx="27115">
                  <c:v>-0.23014399999999999</c:v>
                </c:pt>
                <c:pt idx="27116">
                  <c:v>-0.23113</c:v>
                </c:pt>
                <c:pt idx="27117">
                  <c:v>-0.23209199999999999</c:v>
                </c:pt>
                <c:pt idx="27118">
                  <c:v>-0.23303299999999999</c:v>
                </c:pt>
                <c:pt idx="27119">
                  <c:v>-0.233957</c:v>
                </c:pt>
                <c:pt idx="27120">
                  <c:v>-0.23486799999999999</c:v>
                </c:pt>
                <c:pt idx="27121">
                  <c:v>-0.235764</c:v>
                </c:pt>
                <c:pt idx="27122">
                  <c:v>-0.23664199999999999</c:v>
                </c:pt>
                <c:pt idx="27123">
                  <c:v>-0.23749799999999999</c:v>
                </c:pt>
                <c:pt idx="27124">
                  <c:v>-0.23832800000000001</c:v>
                </c:pt>
                <c:pt idx="27125">
                  <c:v>-0.23913100000000001</c:v>
                </c:pt>
                <c:pt idx="27126">
                  <c:v>-0.23990700000000001</c:v>
                </c:pt>
                <c:pt idx="27127">
                  <c:v>-0.24065700000000001</c:v>
                </c:pt>
                <c:pt idx="27128">
                  <c:v>-0.24138599999999999</c:v>
                </c:pt>
                <c:pt idx="27129">
                  <c:v>-0.242095</c:v>
                </c:pt>
                <c:pt idx="27130">
                  <c:v>-0.242783</c:v>
                </c:pt>
                <c:pt idx="27131">
                  <c:v>-0.243448</c:v>
                </c:pt>
                <c:pt idx="27132">
                  <c:v>-0.244089</c:v>
                </c:pt>
                <c:pt idx="27133">
                  <c:v>-0.244704</c:v>
                </c:pt>
                <c:pt idx="27134">
                  <c:v>-0.24529400000000001</c:v>
                </c:pt>
                <c:pt idx="27135">
                  <c:v>-0.245861</c:v>
                </c:pt>
                <c:pt idx="27136">
                  <c:v>-0.24640500000000001</c:v>
                </c:pt>
                <c:pt idx="27137">
                  <c:v>-0.24693000000000001</c:v>
                </c:pt>
                <c:pt idx="27138">
                  <c:v>-0.24743599999999999</c:v>
                </c:pt>
                <c:pt idx="27139">
                  <c:v>-0.24792400000000001</c:v>
                </c:pt>
                <c:pt idx="27140">
                  <c:v>-0.24840000000000001</c:v>
                </c:pt>
                <c:pt idx="27141">
                  <c:v>-0.24887000000000001</c:v>
                </c:pt>
                <c:pt idx="27142">
                  <c:v>-0.249333</c:v>
                </c:pt>
                <c:pt idx="27143">
                  <c:v>-0.24978900000000001</c:v>
                </c:pt>
                <c:pt idx="27144">
                  <c:v>-0.25023899999999999</c:v>
                </c:pt>
                <c:pt idx="27145">
                  <c:v>-0.25068600000000002</c:v>
                </c:pt>
                <c:pt idx="27146">
                  <c:v>-0.25113000000000002</c:v>
                </c:pt>
                <c:pt idx="27147">
                  <c:v>-0.25157400000000002</c:v>
                </c:pt>
                <c:pt idx="27148">
                  <c:v>-0.25201400000000002</c:v>
                </c:pt>
                <c:pt idx="27149">
                  <c:v>-0.25245000000000001</c:v>
                </c:pt>
                <c:pt idx="27150">
                  <c:v>-0.252886</c:v>
                </c:pt>
                <c:pt idx="27151">
                  <c:v>-0.25332399999999999</c:v>
                </c:pt>
                <c:pt idx="27152">
                  <c:v>-0.25376799999999999</c:v>
                </c:pt>
                <c:pt idx="27153">
                  <c:v>-0.25421500000000002</c:v>
                </c:pt>
                <c:pt idx="27154">
                  <c:v>-0.25466699999999998</c:v>
                </c:pt>
                <c:pt idx="27155">
                  <c:v>-0.25512899999999999</c:v>
                </c:pt>
                <c:pt idx="27156">
                  <c:v>-0.25560500000000003</c:v>
                </c:pt>
                <c:pt idx="27157">
                  <c:v>-0.25609700000000002</c:v>
                </c:pt>
                <c:pt idx="27158">
                  <c:v>-0.25660300000000003</c:v>
                </c:pt>
                <c:pt idx="27159">
                  <c:v>-0.25712400000000002</c:v>
                </c:pt>
                <c:pt idx="27160">
                  <c:v>-0.257658</c:v>
                </c:pt>
                <c:pt idx="27161">
                  <c:v>-0.25820599999999999</c:v>
                </c:pt>
                <c:pt idx="27162">
                  <c:v>-0.258768</c:v>
                </c:pt>
                <c:pt idx="27163">
                  <c:v>-0.25934600000000002</c:v>
                </c:pt>
                <c:pt idx="27164">
                  <c:v>-0.25993899999999998</c:v>
                </c:pt>
                <c:pt idx="27165">
                  <c:v>-0.260544</c:v>
                </c:pt>
                <c:pt idx="27166">
                  <c:v>-0.26115300000000002</c:v>
                </c:pt>
                <c:pt idx="27167">
                  <c:v>-0.26175700000000002</c:v>
                </c:pt>
                <c:pt idx="27168">
                  <c:v>-0.26235000000000003</c:v>
                </c:pt>
                <c:pt idx="27169">
                  <c:v>-0.26293299999999997</c:v>
                </c:pt>
                <c:pt idx="27170">
                  <c:v>-0.26350499999999999</c:v>
                </c:pt>
                <c:pt idx="27171">
                  <c:v>-0.26406800000000002</c:v>
                </c:pt>
                <c:pt idx="27172">
                  <c:v>-0.26462200000000002</c:v>
                </c:pt>
                <c:pt idx="27173">
                  <c:v>-0.26516600000000001</c:v>
                </c:pt>
                <c:pt idx="27174">
                  <c:v>-0.26569900000000002</c:v>
                </c:pt>
                <c:pt idx="27175">
                  <c:v>-0.26622600000000002</c:v>
                </c:pt>
                <c:pt idx="27176">
                  <c:v>-0.26675399999999999</c:v>
                </c:pt>
                <c:pt idx="27177">
                  <c:v>-0.267287</c:v>
                </c:pt>
                <c:pt idx="27178">
                  <c:v>-0.26782800000000001</c:v>
                </c:pt>
                <c:pt idx="27179">
                  <c:v>-0.26837899999999998</c:v>
                </c:pt>
                <c:pt idx="27180">
                  <c:v>-0.26893899999999998</c:v>
                </c:pt>
                <c:pt idx="27181">
                  <c:v>-0.26950499999999999</c:v>
                </c:pt>
                <c:pt idx="27182">
                  <c:v>-0.27007700000000001</c:v>
                </c:pt>
                <c:pt idx="27183">
                  <c:v>-0.27065099999999997</c:v>
                </c:pt>
                <c:pt idx="27184">
                  <c:v>-0.271227</c:v>
                </c:pt>
                <c:pt idx="27185">
                  <c:v>-0.27180100000000001</c:v>
                </c:pt>
                <c:pt idx="27186">
                  <c:v>-0.27236900000000003</c:v>
                </c:pt>
                <c:pt idx="27187">
                  <c:v>-0.272924</c:v>
                </c:pt>
                <c:pt idx="27188">
                  <c:v>-0.27345799999999998</c:v>
                </c:pt>
                <c:pt idx="27189">
                  <c:v>-0.27396300000000001</c:v>
                </c:pt>
                <c:pt idx="27190">
                  <c:v>-0.27442899999999998</c:v>
                </c:pt>
                <c:pt idx="27191">
                  <c:v>-0.27485100000000001</c:v>
                </c:pt>
                <c:pt idx="27192">
                  <c:v>-0.275225</c:v>
                </c:pt>
                <c:pt idx="27193">
                  <c:v>-0.27555600000000002</c:v>
                </c:pt>
                <c:pt idx="27194">
                  <c:v>-0.27584399999999998</c:v>
                </c:pt>
                <c:pt idx="27195">
                  <c:v>-0.27609099999999998</c:v>
                </c:pt>
                <c:pt idx="27196">
                  <c:v>-0.27629300000000001</c:v>
                </c:pt>
                <c:pt idx="27197">
                  <c:v>-0.276447</c:v>
                </c:pt>
                <c:pt idx="27198">
                  <c:v>-0.27654800000000002</c:v>
                </c:pt>
                <c:pt idx="27199">
                  <c:v>-0.27659400000000001</c:v>
                </c:pt>
                <c:pt idx="27200">
                  <c:v>-0.27658500000000003</c:v>
                </c:pt>
                <c:pt idx="27201">
                  <c:v>-0.27651999999999999</c:v>
                </c:pt>
                <c:pt idx="27202">
                  <c:v>-0.27639999999999998</c:v>
                </c:pt>
                <c:pt idx="27203">
                  <c:v>-0.27622400000000003</c:v>
                </c:pt>
                <c:pt idx="27204">
                  <c:v>-0.27599699999999999</c:v>
                </c:pt>
                <c:pt idx="27205">
                  <c:v>-0.27572400000000002</c:v>
                </c:pt>
                <c:pt idx="27206">
                  <c:v>-0.27540900000000001</c:v>
                </c:pt>
                <c:pt idx="27207">
                  <c:v>-0.27505400000000002</c:v>
                </c:pt>
                <c:pt idx="27208">
                  <c:v>-0.27465800000000001</c:v>
                </c:pt>
                <c:pt idx="27209">
                  <c:v>-0.27421800000000002</c:v>
                </c:pt>
                <c:pt idx="27210">
                  <c:v>-0.273729</c:v>
                </c:pt>
                <c:pt idx="27211">
                  <c:v>-0.27318599999999998</c:v>
                </c:pt>
                <c:pt idx="27212">
                  <c:v>-0.27258900000000003</c:v>
                </c:pt>
                <c:pt idx="27213">
                  <c:v>-0.27193899999999999</c:v>
                </c:pt>
                <c:pt idx="27214">
                  <c:v>-0.27123599999999998</c:v>
                </c:pt>
                <c:pt idx="27215">
                  <c:v>-0.27048</c:v>
                </c:pt>
                <c:pt idx="27216">
                  <c:v>-0.26967000000000002</c:v>
                </c:pt>
                <c:pt idx="27217">
                  <c:v>-0.26879799999999998</c:v>
                </c:pt>
                <c:pt idx="27218">
                  <c:v>-0.26785999999999999</c:v>
                </c:pt>
                <c:pt idx="27219">
                  <c:v>-0.26685900000000001</c:v>
                </c:pt>
                <c:pt idx="27220">
                  <c:v>-0.26579900000000001</c:v>
                </c:pt>
                <c:pt idx="27221">
                  <c:v>-0.264685</c:v>
                </c:pt>
                <c:pt idx="27222">
                  <c:v>-0.26351999999999998</c:v>
                </c:pt>
                <c:pt idx="27223">
                  <c:v>-0.26230700000000001</c:v>
                </c:pt>
                <c:pt idx="27224">
                  <c:v>-0.26105200000000001</c:v>
                </c:pt>
                <c:pt idx="27225">
                  <c:v>-0.25975799999999999</c:v>
                </c:pt>
                <c:pt idx="27226">
                  <c:v>-0.25842599999999999</c:v>
                </c:pt>
                <c:pt idx="27227">
                  <c:v>-0.25705699999999998</c:v>
                </c:pt>
                <c:pt idx="27228">
                  <c:v>-0.25565700000000002</c:v>
                </c:pt>
                <c:pt idx="27229">
                  <c:v>-0.25423099999999998</c:v>
                </c:pt>
                <c:pt idx="27230">
                  <c:v>-0.25277699999999997</c:v>
                </c:pt>
                <c:pt idx="27231">
                  <c:v>-0.25129499999999999</c:v>
                </c:pt>
                <c:pt idx="27232">
                  <c:v>-0.24978700000000001</c:v>
                </c:pt>
                <c:pt idx="27233">
                  <c:v>-0.248256</c:v>
                </c:pt>
                <c:pt idx="27234">
                  <c:v>-0.24670300000000001</c:v>
                </c:pt>
                <c:pt idx="27235">
                  <c:v>-0.24512600000000001</c:v>
                </c:pt>
                <c:pt idx="27236">
                  <c:v>-0.24352599999999999</c:v>
                </c:pt>
                <c:pt idx="27237">
                  <c:v>-0.241901</c:v>
                </c:pt>
                <c:pt idx="27238">
                  <c:v>-0.240258</c:v>
                </c:pt>
                <c:pt idx="27239">
                  <c:v>-0.23860300000000001</c:v>
                </c:pt>
                <c:pt idx="27240">
                  <c:v>-0.23693600000000001</c:v>
                </c:pt>
                <c:pt idx="27241">
                  <c:v>-0.235262</c:v>
                </c:pt>
                <c:pt idx="27242">
                  <c:v>-0.23358799999999999</c:v>
                </c:pt>
                <c:pt idx="27243">
                  <c:v>-0.23191700000000001</c:v>
                </c:pt>
                <c:pt idx="27244">
                  <c:v>-0.23025100000000001</c:v>
                </c:pt>
                <c:pt idx="27245">
                  <c:v>-0.22858999999999999</c:v>
                </c:pt>
                <c:pt idx="27246">
                  <c:v>-0.226937</c:v>
                </c:pt>
                <c:pt idx="27247">
                  <c:v>-0.22529199999999999</c:v>
                </c:pt>
                <c:pt idx="27248">
                  <c:v>-0.223659</c:v>
                </c:pt>
                <c:pt idx="27249">
                  <c:v>-0.22204299999999999</c:v>
                </c:pt>
                <c:pt idx="27250">
                  <c:v>-0.22044900000000001</c:v>
                </c:pt>
                <c:pt idx="27251">
                  <c:v>-0.21887899999999999</c:v>
                </c:pt>
                <c:pt idx="27252">
                  <c:v>-0.217337</c:v>
                </c:pt>
                <c:pt idx="27253">
                  <c:v>-0.21582399999999999</c:v>
                </c:pt>
                <c:pt idx="27254">
                  <c:v>-0.214336</c:v>
                </c:pt>
                <c:pt idx="27255">
                  <c:v>-0.21287200000000001</c:v>
                </c:pt>
                <c:pt idx="27256">
                  <c:v>-0.21143300000000001</c:v>
                </c:pt>
                <c:pt idx="27257">
                  <c:v>-0.21002000000000001</c:v>
                </c:pt>
                <c:pt idx="27258">
                  <c:v>-0.20863399999999999</c:v>
                </c:pt>
                <c:pt idx="27259">
                  <c:v>-0.20727699999999999</c:v>
                </c:pt>
                <c:pt idx="27260">
                  <c:v>-0.205956</c:v>
                </c:pt>
                <c:pt idx="27261">
                  <c:v>-0.204675</c:v>
                </c:pt>
                <c:pt idx="27262">
                  <c:v>-0.20343700000000001</c:v>
                </c:pt>
                <c:pt idx="27263">
                  <c:v>-0.20224900000000001</c:v>
                </c:pt>
                <c:pt idx="27264">
                  <c:v>-0.20111999999999999</c:v>
                </c:pt>
                <c:pt idx="27265">
                  <c:v>-0.20005700000000001</c:v>
                </c:pt>
                <c:pt idx="27266">
                  <c:v>-0.19906399999999999</c:v>
                </c:pt>
                <c:pt idx="27267">
                  <c:v>-0.19814399999999999</c:v>
                </c:pt>
                <c:pt idx="27268">
                  <c:v>-0.197294</c:v>
                </c:pt>
                <c:pt idx="27269">
                  <c:v>-0.19650999999999999</c:v>
                </c:pt>
                <c:pt idx="27270">
                  <c:v>-0.19578699999999999</c:v>
                </c:pt>
                <c:pt idx="27271">
                  <c:v>-0.195128</c:v>
                </c:pt>
                <c:pt idx="27272">
                  <c:v>-0.19454299999999999</c:v>
                </c:pt>
                <c:pt idx="27273">
                  <c:v>-0.19404099999999999</c:v>
                </c:pt>
                <c:pt idx="27274">
                  <c:v>-0.19361999999999999</c:v>
                </c:pt>
                <c:pt idx="27275">
                  <c:v>-0.19327</c:v>
                </c:pt>
                <c:pt idx="27276">
                  <c:v>-0.19297900000000001</c:v>
                </c:pt>
                <c:pt idx="27277">
                  <c:v>-0.192743</c:v>
                </c:pt>
                <c:pt idx="27278">
                  <c:v>-0.19255700000000001</c:v>
                </c:pt>
                <c:pt idx="27279">
                  <c:v>-0.19241900000000001</c:v>
                </c:pt>
                <c:pt idx="27280">
                  <c:v>-0.19232299999999999</c:v>
                </c:pt>
                <c:pt idx="27281">
                  <c:v>-0.192276</c:v>
                </c:pt>
                <c:pt idx="27282">
                  <c:v>-0.19228600000000001</c:v>
                </c:pt>
                <c:pt idx="27283">
                  <c:v>-0.192356</c:v>
                </c:pt>
                <c:pt idx="27284">
                  <c:v>-0.19248699999999999</c:v>
                </c:pt>
                <c:pt idx="27285">
                  <c:v>-0.19267899999999999</c:v>
                </c:pt>
                <c:pt idx="27286">
                  <c:v>-0.19292999999999999</c:v>
                </c:pt>
                <c:pt idx="27287">
                  <c:v>-0.19323599999999999</c:v>
                </c:pt>
                <c:pt idx="27288">
                  <c:v>-0.19359699999999999</c:v>
                </c:pt>
                <c:pt idx="27289">
                  <c:v>-0.19401199999999999</c:v>
                </c:pt>
                <c:pt idx="27290">
                  <c:v>-0.19447999999999999</c:v>
                </c:pt>
                <c:pt idx="27291">
                  <c:v>-0.19500100000000001</c:v>
                </c:pt>
                <c:pt idx="27292">
                  <c:v>-0.195578</c:v>
                </c:pt>
                <c:pt idx="27293">
                  <c:v>-0.196213</c:v>
                </c:pt>
                <c:pt idx="27294">
                  <c:v>-0.196904</c:v>
                </c:pt>
                <c:pt idx="27295">
                  <c:v>-0.19764799999999999</c:v>
                </c:pt>
                <c:pt idx="27296">
                  <c:v>-0.198439</c:v>
                </c:pt>
                <c:pt idx="27297">
                  <c:v>-0.199271</c:v>
                </c:pt>
                <c:pt idx="27298">
                  <c:v>-0.20013600000000001</c:v>
                </c:pt>
                <c:pt idx="27299">
                  <c:v>-0.20102999999999999</c:v>
                </c:pt>
                <c:pt idx="27300">
                  <c:v>-0.201958</c:v>
                </c:pt>
                <c:pt idx="27301">
                  <c:v>-0.20292199999999999</c:v>
                </c:pt>
                <c:pt idx="27302">
                  <c:v>-0.20392199999999999</c:v>
                </c:pt>
                <c:pt idx="27303">
                  <c:v>-0.20494999999999999</c:v>
                </c:pt>
                <c:pt idx="27304">
                  <c:v>-0.20599799999999999</c:v>
                </c:pt>
                <c:pt idx="27305">
                  <c:v>-0.20705799999999999</c:v>
                </c:pt>
                <c:pt idx="27306">
                  <c:v>-0.20813200000000001</c:v>
                </c:pt>
                <c:pt idx="27307">
                  <c:v>-0.209226</c:v>
                </c:pt>
                <c:pt idx="27308">
                  <c:v>-0.210343</c:v>
                </c:pt>
                <c:pt idx="27309">
                  <c:v>-0.21148400000000001</c:v>
                </c:pt>
                <c:pt idx="27310">
                  <c:v>-0.212646</c:v>
                </c:pt>
                <c:pt idx="27311">
                  <c:v>-0.21383099999999999</c:v>
                </c:pt>
                <c:pt idx="27312">
                  <c:v>-0.21503700000000001</c:v>
                </c:pt>
                <c:pt idx="27313">
                  <c:v>-0.216257</c:v>
                </c:pt>
                <c:pt idx="27314">
                  <c:v>-0.21748500000000001</c:v>
                </c:pt>
                <c:pt idx="27315">
                  <c:v>-0.21872</c:v>
                </c:pt>
                <c:pt idx="27316">
                  <c:v>-0.21996599999999999</c:v>
                </c:pt>
                <c:pt idx="27317">
                  <c:v>-0.221224</c:v>
                </c:pt>
                <c:pt idx="27318">
                  <c:v>-0.22248999999999999</c:v>
                </c:pt>
                <c:pt idx="27319">
                  <c:v>-0.22375800000000001</c:v>
                </c:pt>
                <c:pt idx="27320">
                  <c:v>-0.225021</c:v>
                </c:pt>
                <c:pt idx="27321">
                  <c:v>-0.226271</c:v>
                </c:pt>
                <c:pt idx="27322">
                  <c:v>-0.22750400000000001</c:v>
                </c:pt>
                <c:pt idx="27323">
                  <c:v>-0.22872100000000001</c:v>
                </c:pt>
                <c:pt idx="27324">
                  <c:v>-0.22992199999999999</c:v>
                </c:pt>
                <c:pt idx="27325">
                  <c:v>-0.23110700000000001</c:v>
                </c:pt>
                <c:pt idx="27326">
                  <c:v>-0.23227700000000001</c:v>
                </c:pt>
                <c:pt idx="27327">
                  <c:v>-0.233429</c:v>
                </c:pt>
                <c:pt idx="27328">
                  <c:v>-0.23456099999999999</c:v>
                </c:pt>
                <c:pt idx="27329">
                  <c:v>-0.23567299999999999</c:v>
                </c:pt>
                <c:pt idx="27330">
                  <c:v>-0.236763</c:v>
                </c:pt>
                <c:pt idx="27331">
                  <c:v>-0.23782700000000001</c:v>
                </c:pt>
                <c:pt idx="27332">
                  <c:v>-0.23886099999999999</c:v>
                </c:pt>
                <c:pt idx="27333">
                  <c:v>-0.23986199999999999</c:v>
                </c:pt>
                <c:pt idx="27334">
                  <c:v>-0.24083099999999999</c:v>
                </c:pt>
                <c:pt idx="27335">
                  <c:v>-0.24177199999999999</c:v>
                </c:pt>
                <c:pt idx="27336">
                  <c:v>-0.24268500000000001</c:v>
                </c:pt>
                <c:pt idx="27337">
                  <c:v>-0.24357000000000001</c:v>
                </c:pt>
                <c:pt idx="27338">
                  <c:v>-0.244423</c:v>
                </c:pt>
                <c:pt idx="27339">
                  <c:v>-0.24524000000000001</c:v>
                </c:pt>
                <c:pt idx="27340">
                  <c:v>-0.24602099999999999</c:v>
                </c:pt>
                <c:pt idx="27341">
                  <c:v>-0.24676500000000001</c:v>
                </c:pt>
                <c:pt idx="27342">
                  <c:v>-0.24746799999999999</c:v>
                </c:pt>
                <c:pt idx="27343">
                  <c:v>-0.24813299999999999</c:v>
                </c:pt>
                <c:pt idx="27344">
                  <c:v>-0.24876200000000001</c:v>
                </c:pt>
                <c:pt idx="27345">
                  <c:v>-0.24935499999999999</c:v>
                </c:pt>
                <c:pt idx="27346">
                  <c:v>-0.24990799999999999</c:v>
                </c:pt>
                <c:pt idx="27347">
                  <c:v>-0.25042399999999998</c:v>
                </c:pt>
                <c:pt idx="27348">
                  <c:v>-0.25090800000000002</c:v>
                </c:pt>
                <c:pt idx="27349">
                  <c:v>-0.251363</c:v>
                </c:pt>
                <c:pt idx="27350">
                  <c:v>-0.25178699999999998</c:v>
                </c:pt>
                <c:pt idx="27351">
                  <c:v>-0.25217699999999998</c:v>
                </c:pt>
                <c:pt idx="27352">
                  <c:v>-0.25253799999999998</c:v>
                </c:pt>
                <c:pt idx="27353">
                  <c:v>-0.25287199999999999</c:v>
                </c:pt>
                <c:pt idx="27354">
                  <c:v>-0.25317800000000001</c:v>
                </c:pt>
                <c:pt idx="27355">
                  <c:v>-0.25345499999999999</c:v>
                </c:pt>
                <c:pt idx="27356">
                  <c:v>-0.25369999999999998</c:v>
                </c:pt>
                <c:pt idx="27357">
                  <c:v>-0.25390800000000002</c:v>
                </c:pt>
                <c:pt idx="27358">
                  <c:v>-0.254077</c:v>
                </c:pt>
                <c:pt idx="27359">
                  <c:v>-0.25421300000000002</c:v>
                </c:pt>
                <c:pt idx="27360">
                  <c:v>-0.254326</c:v>
                </c:pt>
                <c:pt idx="27361">
                  <c:v>-0.25442199999999998</c:v>
                </c:pt>
                <c:pt idx="27362">
                  <c:v>-0.254496</c:v>
                </c:pt>
                <c:pt idx="27363">
                  <c:v>-0.25453700000000001</c:v>
                </c:pt>
                <c:pt idx="27364">
                  <c:v>-0.25453999999999999</c:v>
                </c:pt>
                <c:pt idx="27365">
                  <c:v>-0.25450600000000001</c:v>
                </c:pt>
                <c:pt idx="27366">
                  <c:v>-0.25443700000000002</c:v>
                </c:pt>
                <c:pt idx="27367">
                  <c:v>-0.25433699999999998</c:v>
                </c:pt>
                <c:pt idx="27368">
                  <c:v>-0.25420700000000002</c:v>
                </c:pt>
                <c:pt idx="27369">
                  <c:v>-0.254054</c:v>
                </c:pt>
                <c:pt idx="27370">
                  <c:v>-0.25388699999999997</c:v>
                </c:pt>
                <c:pt idx="27371">
                  <c:v>-0.25370700000000002</c:v>
                </c:pt>
                <c:pt idx="27372">
                  <c:v>-0.253498</c:v>
                </c:pt>
                <c:pt idx="27373">
                  <c:v>-0.25325599999999998</c:v>
                </c:pt>
                <c:pt idx="27374">
                  <c:v>-0.25300400000000001</c:v>
                </c:pt>
                <c:pt idx="27375">
                  <c:v>-0.25274799999999997</c:v>
                </c:pt>
                <c:pt idx="27376">
                  <c:v>-0.25248100000000001</c:v>
                </c:pt>
                <c:pt idx="27377">
                  <c:v>-0.25220799999999999</c:v>
                </c:pt>
                <c:pt idx="27378">
                  <c:v>-0.25193599999999999</c:v>
                </c:pt>
                <c:pt idx="27379">
                  <c:v>-0.251666</c:v>
                </c:pt>
                <c:pt idx="27380">
                  <c:v>-0.25139800000000001</c:v>
                </c:pt>
                <c:pt idx="27381">
                  <c:v>-0.25113099999999999</c:v>
                </c:pt>
                <c:pt idx="27382">
                  <c:v>-0.250863</c:v>
                </c:pt>
                <c:pt idx="27383">
                  <c:v>-0.25059300000000001</c:v>
                </c:pt>
                <c:pt idx="27384">
                  <c:v>-0.25031799999999998</c:v>
                </c:pt>
                <c:pt idx="27385">
                  <c:v>-0.25003900000000001</c:v>
                </c:pt>
                <c:pt idx="27386">
                  <c:v>-0.24975600000000001</c:v>
                </c:pt>
                <c:pt idx="27387">
                  <c:v>-0.249468</c:v>
                </c:pt>
                <c:pt idx="27388">
                  <c:v>-0.24918000000000001</c:v>
                </c:pt>
                <c:pt idx="27389">
                  <c:v>-0.24889800000000001</c:v>
                </c:pt>
                <c:pt idx="27390">
                  <c:v>-0.24862500000000001</c:v>
                </c:pt>
                <c:pt idx="27391">
                  <c:v>-0.248359</c:v>
                </c:pt>
                <c:pt idx="27392">
                  <c:v>-0.24809700000000001</c:v>
                </c:pt>
                <c:pt idx="27393">
                  <c:v>-0.24784500000000001</c:v>
                </c:pt>
                <c:pt idx="27394">
                  <c:v>-0.247611</c:v>
                </c:pt>
                <c:pt idx="27395">
                  <c:v>-0.24740000000000001</c:v>
                </c:pt>
                <c:pt idx="27396">
                  <c:v>-0.24721399999999999</c:v>
                </c:pt>
                <c:pt idx="27397">
                  <c:v>-0.24705199999999999</c:v>
                </c:pt>
                <c:pt idx="27398">
                  <c:v>-0.246918</c:v>
                </c:pt>
                <c:pt idx="27399">
                  <c:v>-0.24681400000000001</c:v>
                </c:pt>
                <c:pt idx="27400">
                  <c:v>-0.24673700000000001</c:v>
                </c:pt>
                <c:pt idx="27401">
                  <c:v>-0.24668300000000001</c:v>
                </c:pt>
                <c:pt idx="27402">
                  <c:v>-0.24664900000000001</c:v>
                </c:pt>
                <c:pt idx="27403">
                  <c:v>-0.24663299999999999</c:v>
                </c:pt>
                <c:pt idx="27404">
                  <c:v>-0.246639</c:v>
                </c:pt>
                <c:pt idx="27405">
                  <c:v>-0.246666</c:v>
                </c:pt>
                <c:pt idx="27406">
                  <c:v>-0.24671100000000001</c:v>
                </c:pt>
                <c:pt idx="27407">
                  <c:v>-0.24676899999999999</c:v>
                </c:pt>
                <c:pt idx="27408">
                  <c:v>-0.246833</c:v>
                </c:pt>
                <c:pt idx="27409">
                  <c:v>-0.24690400000000001</c:v>
                </c:pt>
                <c:pt idx="27410">
                  <c:v>-0.24698100000000001</c:v>
                </c:pt>
                <c:pt idx="27411">
                  <c:v>-0.24706700000000001</c:v>
                </c:pt>
                <c:pt idx="27412">
                  <c:v>-0.247165</c:v>
                </c:pt>
                <c:pt idx="27413">
                  <c:v>-0.24727499999999999</c:v>
                </c:pt>
                <c:pt idx="27414">
                  <c:v>-0.24739800000000001</c:v>
                </c:pt>
                <c:pt idx="27415">
                  <c:v>-0.247528</c:v>
                </c:pt>
                <c:pt idx="27416">
                  <c:v>-0.24766299999999999</c:v>
                </c:pt>
                <c:pt idx="27417">
                  <c:v>-0.247803</c:v>
                </c:pt>
                <c:pt idx="27418">
                  <c:v>-0.247942</c:v>
                </c:pt>
                <c:pt idx="27419">
                  <c:v>-0.24807499999999999</c:v>
                </c:pt>
                <c:pt idx="27420">
                  <c:v>-0.248195</c:v>
                </c:pt>
                <c:pt idx="27421">
                  <c:v>-0.248305</c:v>
                </c:pt>
                <c:pt idx="27422">
                  <c:v>-0.24840599999999999</c:v>
                </c:pt>
                <c:pt idx="27423">
                  <c:v>-0.248499</c:v>
                </c:pt>
                <c:pt idx="27424">
                  <c:v>-0.248583</c:v>
                </c:pt>
                <c:pt idx="27425">
                  <c:v>-0.24865899999999999</c:v>
                </c:pt>
                <c:pt idx="27426">
                  <c:v>-0.24872900000000001</c:v>
                </c:pt>
                <c:pt idx="27427">
                  <c:v>-0.24879200000000001</c:v>
                </c:pt>
                <c:pt idx="27428">
                  <c:v>-0.24884600000000001</c:v>
                </c:pt>
                <c:pt idx="27429">
                  <c:v>-0.248891</c:v>
                </c:pt>
                <c:pt idx="27430">
                  <c:v>-0.24892600000000001</c:v>
                </c:pt>
                <c:pt idx="27431">
                  <c:v>-0.248949</c:v>
                </c:pt>
                <c:pt idx="27432">
                  <c:v>-0.24895400000000001</c:v>
                </c:pt>
                <c:pt idx="27433">
                  <c:v>-0.24893899999999999</c:v>
                </c:pt>
                <c:pt idx="27434">
                  <c:v>-0.24890200000000001</c:v>
                </c:pt>
                <c:pt idx="27435">
                  <c:v>-0.24884400000000001</c:v>
                </c:pt>
                <c:pt idx="27436">
                  <c:v>-0.24876599999999999</c:v>
                </c:pt>
                <c:pt idx="27437">
                  <c:v>-0.248665</c:v>
                </c:pt>
                <c:pt idx="27438">
                  <c:v>-0.24853600000000001</c:v>
                </c:pt>
                <c:pt idx="27439">
                  <c:v>-0.24837200000000001</c:v>
                </c:pt>
                <c:pt idx="27440">
                  <c:v>-0.248169</c:v>
                </c:pt>
                <c:pt idx="27441">
                  <c:v>-0.24792500000000001</c:v>
                </c:pt>
                <c:pt idx="27442">
                  <c:v>-0.24764</c:v>
                </c:pt>
                <c:pt idx="27443">
                  <c:v>-0.24731500000000001</c:v>
                </c:pt>
                <c:pt idx="27444">
                  <c:v>-0.24695</c:v>
                </c:pt>
                <c:pt idx="27445">
                  <c:v>-0.24654200000000001</c:v>
                </c:pt>
                <c:pt idx="27446">
                  <c:v>-0.246088</c:v>
                </c:pt>
                <c:pt idx="27447">
                  <c:v>-0.245586</c:v>
                </c:pt>
                <c:pt idx="27448">
                  <c:v>-0.245034</c:v>
                </c:pt>
                <c:pt idx="27449">
                  <c:v>-0.24443100000000001</c:v>
                </c:pt>
                <c:pt idx="27450">
                  <c:v>-0.24377399999999999</c:v>
                </c:pt>
                <c:pt idx="27451">
                  <c:v>-0.243064</c:v>
                </c:pt>
                <c:pt idx="27452">
                  <c:v>-0.24230099999999999</c:v>
                </c:pt>
                <c:pt idx="27453">
                  <c:v>-0.24148700000000001</c:v>
                </c:pt>
                <c:pt idx="27454">
                  <c:v>-0.240622</c:v>
                </c:pt>
                <c:pt idx="27455">
                  <c:v>-0.239705</c:v>
                </c:pt>
                <c:pt idx="27456">
                  <c:v>-0.238736</c:v>
                </c:pt>
                <c:pt idx="27457">
                  <c:v>-0.23771999999999999</c:v>
                </c:pt>
                <c:pt idx="27458">
                  <c:v>-0.23666100000000001</c:v>
                </c:pt>
                <c:pt idx="27459">
                  <c:v>-0.235537</c:v>
                </c:pt>
                <c:pt idx="27460">
                  <c:v>-0.234323</c:v>
                </c:pt>
                <c:pt idx="27461">
                  <c:v>-0.233046</c:v>
                </c:pt>
                <c:pt idx="27462">
                  <c:v>-0.23173099999999999</c:v>
                </c:pt>
                <c:pt idx="27463">
                  <c:v>-0.23036100000000001</c:v>
                </c:pt>
                <c:pt idx="27464">
                  <c:v>-0.228932</c:v>
                </c:pt>
                <c:pt idx="27465">
                  <c:v>-0.22745399999999999</c:v>
                </c:pt>
                <c:pt idx="27466">
                  <c:v>-0.22593199999999999</c:v>
                </c:pt>
                <c:pt idx="27467">
                  <c:v>-0.22436200000000001</c:v>
                </c:pt>
                <c:pt idx="27468">
                  <c:v>-0.222743</c:v>
                </c:pt>
                <c:pt idx="27469">
                  <c:v>-0.22107299999999999</c:v>
                </c:pt>
                <c:pt idx="27470">
                  <c:v>-0.21935199999999999</c:v>
                </c:pt>
                <c:pt idx="27471">
                  <c:v>-0.217584</c:v>
                </c:pt>
                <c:pt idx="27472">
                  <c:v>-0.21577299999999999</c:v>
                </c:pt>
                <c:pt idx="27473">
                  <c:v>-0.21392</c:v>
                </c:pt>
                <c:pt idx="27474">
                  <c:v>-0.21202299999999999</c:v>
                </c:pt>
                <c:pt idx="27475">
                  <c:v>-0.21008599999999999</c:v>
                </c:pt>
                <c:pt idx="27476">
                  <c:v>-0.20811399999999999</c:v>
                </c:pt>
                <c:pt idx="27477">
                  <c:v>-0.20611299999999999</c:v>
                </c:pt>
                <c:pt idx="27478">
                  <c:v>-0.20409099999999999</c:v>
                </c:pt>
                <c:pt idx="27479">
                  <c:v>-0.20205300000000001</c:v>
                </c:pt>
                <c:pt idx="27480">
                  <c:v>-0.20000299999999999</c:v>
                </c:pt>
                <c:pt idx="27481">
                  <c:v>-0.19794200000000001</c:v>
                </c:pt>
                <c:pt idx="27482">
                  <c:v>-0.19587199999999999</c:v>
                </c:pt>
                <c:pt idx="27483">
                  <c:v>-0.193795</c:v>
                </c:pt>
                <c:pt idx="27484">
                  <c:v>-0.19171199999999999</c:v>
                </c:pt>
                <c:pt idx="27485">
                  <c:v>-0.18961900000000001</c:v>
                </c:pt>
                <c:pt idx="27486">
                  <c:v>-0.18751999999999999</c:v>
                </c:pt>
                <c:pt idx="27487">
                  <c:v>-0.185417</c:v>
                </c:pt>
                <c:pt idx="27488">
                  <c:v>-0.18331</c:v>
                </c:pt>
                <c:pt idx="27489">
                  <c:v>-0.181199</c:v>
                </c:pt>
                <c:pt idx="27490">
                  <c:v>-0.17908399999999999</c:v>
                </c:pt>
                <c:pt idx="27491">
                  <c:v>-0.17696700000000001</c:v>
                </c:pt>
                <c:pt idx="27492">
                  <c:v>-0.174848</c:v>
                </c:pt>
                <c:pt idx="27493">
                  <c:v>-0.17272699999999999</c:v>
                </c:pt>
                <c:pt idx="27494">
                  <c:v>-0.170603</c:v>
                </c:pt>
                <c:pt idx="27495">
                  <c:v>-0.16847799999999999</c:v>
                </c:pt>
                <c:pt idx="27496">
                  <c:v>-0.166351</c:v>
                </c:pt>
                <c:pt idx="27497">
                  <c:v>-0.16422500000000001</c:v>
                </c:pt>
                <c:pt idx="27498">
                  <c:v>-0.162101</c:v>
                </c:pt>
                <c:pt idx="27499">
                  <c:v>-0.15998299999999999</c:v>
                </c:pt>
                <c:pt idx="27500">
                  <c:v>-0.15787300000000001</c:v>
                </c:pt>
                <c:pt idx="27501">
                  <c:v>-0.155774</c:v>
                </c:pt>
                <c:pt idx="27502">
                  <c:v>-0.15368599999999999</c:v>
                </c:pt>
                <c:pt idx="27503">
                  <c:v>-0.15160799999999999</c:v>
                </c:pt>
                <c:pt idx="27504">
                  <c:v>-0.14954200000000001</c:v>
                </c:pt>
                <c:pt idx="27505">
                  <c:v>-0.14748600000000001</c:v>
                </c:pt>
                <c:pt idx="27506">
                  <c:v>-0.14544099999999999</c:v>
                </c:pt>
                <c:pt idx="27507">
                  <c:v>-0.14340600000000001</c:v>
                </c:pt>
                <c:pt idx="27508">
                  <c:v>-0.14138300000000001</c:v>
                </c:pt>
                <c:pt idx="27509">
                  <c:v>-0.13936999999999999</c:v>
                </c:pt>
                <c:pt idx="27510">
                  <c:v>-0.13737099999999999</c:v>
                </c:pt>
                <c:pt idx="27511">
                  <c:v>-0.13538800000000001</c:v>
                </c:pt>
                <c:pt idx="27512">
                  <c:v>-0.13342499999999999</c:v>
                </c:pt>
                <c:pt idx="27513">
                  <c:v>-0.13148699999999999</c:v>
                </c:pt>
                <c:pt idx="27514">
                  <c:v>-0.129577</c:v>
                </c:pt>
                <c:pt idx="27515">
                  <c:v>-0.127695</c:v>
                </c:pt>
                <c:pt idx="27516">
                  <c:v>-0.12583900000000001</c:v>
                </c:pt>
                <c:pt idx="27517">
                  <c:v>-0.124012</c:v>
                </c:pt>
                <c:pt idx="27518">
                  <c:v>-0.122213</c:v>
                </c:pt>
                <c:pt idx="27519">
                  <c:v>-0.12044100000000001</c:v>
                </c:pt>
                <c:pt idx="27520">
                  <c:v>-0.11869</c:v>
                </c:pt>
                <c:pt idx="27521">
                  <c:v>-0.116962</c:v>
                </c:pt>
                <c:pt idx="27522">
                  <c:v>-0.115256</c:v>
                </c:pt>
                <c:pt idx="27523">
                  <c:v>-0.11357399999999999</c:v>
                </c:pt>
                <c:pt idx="27524">
                  <c:v>-0.111918</c:v>
                </c:pt>
                <c:pt idx="27525">
                  <c:v>-0.110289</c:v>
                </c:pt>
                <c:pt idx="27526">
                  <c:v>-0.108681</c:v>
                </c:pt>
                <c:pt idx="27527">
                  <c:v>-0.10709100000000001</c:v>
                </c:pt>
                <c:pt idx="27528">
                  <c:v>-0.105518</c:v>
                </c:pt>
                <c:pt idx="27529">
                  <c:v>-0.103967</c:v>
                </c:pt>
                <c:pt idx="27530">
                  <c:v>-0.10244399999999999</c:v>
                </c:pt>
                <c:pt idx="27531">
                  <c:v>-0.100954</c:v>
                </c:pt>
                <c:pt idx="27532">
                  <c:v>-9.9498900000000001E-2</c:v>
                </c:pt>
                <c:pt idx="27533">
                  <c:v>-9.8079700000000006E-2</c:v>
                </c:pt>
                <c:pt idx="27534">
                  <c:v>-9.6693299999999996E-2</c:v>
                </c:pt>
                <c:pt idx="27535">
                  <c:v>-9.5340900000000006E-2</c:v>
                </c:pt>
                <c:pt idx="27536">
                  <c:v>-9.4025700000000004E-2</c:v>
                </c:pt>
                <c:pt idx="27537">
                  <c:v>-9.2749600000000001E-2</c:v>
                </c:pt>
                <c:pt idx="27538">
                  <c:v>-9.1516E-2</c:v>
                </c:pt>
                <c:pt idx="27539">
                  <c:v>-9.03283E-2</c:v>
                </c:pt>
                <c:pt idx="27540">
                  <c:v>-8.9186799999999997E-2</c:v>
                </c:pt>
                <c:pt idx="27541">
                  <c:v>-8.8091100000000006E-2</c:v>
                </c:pt>
                <c:pt idx="27542">
                  <c:v>-8.7040500000000007E-2</c:v>
                </c:pt>
                <c:pt idx="27543">
                  <c:v>-8.6033600000000002E-2</c:v>
                </c:pt>
                <c:pt idx="27544">
                  <c:v>-8.5071400000000005E-2</c:v>
                </c:pt>
                <c:pt idx="27545">
                  <c:v>-8.4161299999999994E-2</c:v>
                </c:pt>
                <c:pt idx="27546">
                  <c:v>-8.3296400000000007E-2</c:v>
                </c:pt>
                <c:pt idx="27547">
                  <c:v>-8.2439700000000005E-2</c:v>
                </c:pt>
                <c:pt idx="27548">
                  <c:v>-8.1588800000000003E-2</c:v>
                </c:pt>
                <c:pt idx="27549">
                  <c:v>-8.0786999999999998E-2</c:v>
                </c:pt>
                <c:pt idx="27550">
                  <c:v>-8.0039700000000005E-2</c:v>
                </c:pt>
                <c:pt idx="27551">
                  <c:v>-7.9326199999999999E-2</c:v>
                </c:pt>
                <c:pt idx="27552">
                  <c:v>-7.8649999999999998E-2</c:v>
                </c:pt>
                <c:pt idx="27553">
                  <c:v>-7.8018900000000002E-2</c:v>
                </c:pt>
                <c:pt idx="27554">
                  <c:v>-7.7432000000000001E-2</c:v>
                </c:pt>
                <c:pt idx="27555">
                  <c:v>-7.6887499999999998E-2</c:v>
                </c:pt>
                <c:pt idx="27556">
                  <c:v>-7.6383699999999999E-2</c:v>
                </c:pt>
                <c:pt idx="27557">
                  <c:v>-7.5920299999999996E-2</c:v>
                </c:pt>
                <c:pt idx="27558">
                  <c:v>-7.5498399999999993E-2</c:v>
                </c:pt>
                <c:pt idx="27559">
                  <c:v>-7.5120300000000001E-2</c:v>
                </c:pt>
                <c:pt idx="27560">
                  <c:v>-7.47868E-2</c:v>
                </c:pt>
                <c:pt idx="27561">
                  <c:v>-7.4499099999999999E-2</c:v>
                </c:pt>
                <c:pt idx="27562">
                  <c:v>-7.4258900000000003E-2</c:v>
                </c:pt>
                <c:pt idx="27563">
                  <c:v>-7.4068700000000001E-2</c:v>
                </c:pt>
                <c:pt idx="27564">
                  <c:v>-7.3931200000000002E-2</c:v>
                </c:pt>
                <c:pt idx="27565">
                  <c:v>-7.3849600000000001E-2</c:v>
                </c:pt>
                <c:pt idx="27566">
                  <c:v>-7.3826900000000001E-2</c:v>
                </c:pt>
                <c:pt idx="27567">
                  <c:v>-7.3864100000000002E-2</c:v>
                </c:pt>
                <c:pt idx="27568">
                  <c:v>-7.3960200000000004E-2</c:v>
                </c:pt>
                <c:pt idx="27569">
                  <c:v>-7.4113200000000004E-2</c:v>
                </c:pt>
                <c:pt idx="27570">
                  <c:v>-7.4321100000000001E-2</c:v>
                </c:pt>
                <c:pt idx="27571">
                  <c:v>-7.4582399999999993E-2</c:v>
                </c:pt>
                <c:pt idx="27572">
                  <c:v>-7.4895699999999996E-2</c:v>
                </c:pt>
                <c:pt idx="27573">
                  <c:v>-7.5259099999999995E-2</c:v>
                </c:pt>
                <c:pt idx="27574">
                  <c:v>-7.5671600000000006E-2</c:v>
                </c:pt>
                <c:pt idx="27575">
                  <c:v>-7.61323E-2</c:v>
                </c:pt>
                <c:pt idx="27576">
                  <c:v>-7.6639399999999996E-2</c:v>
                </c:pt>
                <c:pt idx="27577">
                  <c:v>-7.7191899999999994E-2</c:v>
                </c:pt>
                <c:pt idx="27578">
                  <c:v>-7.7787899999999993E-2</c:v>
                </c:pt>
                <c:pt idx="27579">
                  <c:v>-7.8424199999999999E-2</c:v>
                </c:pt>
                <c:pt idx="27580">
                  <c:v>-7.9098799999999997E-2</c:v>
                </c:pt>
                <c:pt idx="27581">
                  <c:v>-7.9810800000000001E-2</c:v>
                </c:pt>
                <c:pt idx="27582">
                  <c:v>-8.0559099999999995E-2</c:v>
                </c:pt>
                <c:pt idx="27583">
                  <c:v>-8.1342700000000004E-2</c:v>
                </c:pt>
                <c:pt idx="27584">
                  <c:v>-8.2161200000000004E-2</c:v>
                </c:pt>
                <c:pt idx="27585">
                  <c:v>-8.3014299999999999E-2</c:v>
                </c:pt>
                <c:pt idx="27586">
                  <c:v>-8.3901600000000007E-2</c:v>
                </c:pt>
                <c:pt idx="27587">
                  <c:v>-8.4822599999999998E-2</c:v>
                </c:pt>
                <c:pt idx="27588">
                  <c:v>-8.5776000000000005E-2</c:v>
                </c:pt>
                <c:pt idx="27589">
                  <c:v>-8.6760900000000002E-2</c:v>
                </c:pt>
                <c:pt idx="27590">
                  <c:v>-8.7775300000000001E-2</c:v>
                </c:pt>
                <c:pt idx="27591">
                  <c:v>-8.8817800000000002E-2</c:v>
                </c:pt>
                <c:pt idx="27592">
                  <c:v>-8.9886900000000006E-2</c:v>
                </c:pt>
                <c:pt idx="27593">
                  <c:v>-9.0981199999999998E-2</c:v>
                </c:pt>
                <c:pt idx="27594">
                  <c:v>-9.2098600000000003E-2</c:v>
                </c:pt>
                <c:pt idx="27595">
                  <c:v>-9.3236299999999994E-2</c:v>
                </c:pt>
                <c:pt idx="27596">
                  <c:v>-9.4390500000000002E-2</c:v>
                </c:pt>
                <c:pt idx="27597">
                  <c:v>-9.5557299999999998E-2</c:v>
                </c:pt>
                <c:pt idx="27598">
                  <c:v>-9.6734100000000003E-2</c:v>
                </c:pt>
                <c:pt idx="27599">
                  <c:v>-9.7920099999999996E-2</c:v>
                </c:pt>
                <c:pt idx="27600">
                  <c:v>-9.9115700000000001E-2</c:v>
                </c:pt>
                <c:pt idx="27601">
                  <c:v>-0.10032099999999999</c:v>
                </c:pt>
                <c:pt idx="27602">
                  <c:v>-0.101535</c:v>
                </c:pt>
                <c:pt idx="27603">
                  <c:v>-0.102756</c:v>
                </c:pt>
                <c:pt idx="27604">
                  <c:v>-0.10398300000000001</c:v>
                </c:pt>
                <c:pt idx="27605">
                  <c:v>-0.105214</c:v>
                </c:pt>
                <c:pt idx="27606">
                  <c:v>-0.106444</c:v>
                </c:pt>
                <c:pt idx="27607">
                  <c:v>-0.10767</c:v>
                </c:pt>
                <c:pt idx="27608">
                  <c:v>-0.10889</c:v>
                </c:pt>
                <c:pt idx="27609">
                  <c:v>-0.110101</c:v>
                </c:pt>
                <c:pt idx="27610">
                  <c:v>-0.111305</c:v>
                </c:pt>
                <c:pt idx="27611">
                  <c:v>-0.112501</c:v>
                </c:pt>
                <c:pt idx="27612">
                  <c:v>-0.113688</c:v>
                </c:pt>
                <c:pt idx="27613">
                  <c:v>-0.114861</c:v>
                </c:pt>
                <c:pt idx="27614">
                  <c:v>-0.11601400000000001</c:v>
                </c:pt>
                <c:pt idx="27615">
                  <c:v>-0.117144</c:v>
                </c:pt>
                <c:pt idx="27616">
                  <c:v>-0.118251</c:v>
                </c:pt>
                <c:pt idx="27617">
                  <c:v>-0.11933299999999999</c:v>
                </c:pt>
                <c:pt idx="27618">
                  <c:v>-0.12039</c:v>
                </c:pt>
                <c:pt idx="27619">
                  <c:v>-0.121424</c:v>
                </c:pt>
                <c:pt idx="27620">
                  <c:v>-0.122434</c:v>
                </c:pt>
                <c:pt idx="27621">
                  <c:v>-0.123415</c:v>
                </c:pt>
                <c:pt idx="27622">
                  <c:v>-0.124361</c:v>
                </c:pt>
                <c:pt idx="27623">
                  <c:v>-0.125273</c:v>
                </c:pt>
                <c:pt idx="27624">
                  <c:v>-0.12615399999999999</c:v>
                </c:pt>
                <c:pt idx="27625">
                  <c:v>-0.12700500000000001</c:v>
                </c:pt>
                <c:pt idx="27626">
                  <c:v>-0.127826</c:v>
                </c:pt>
                <c:pt idx="27627">
                  <c:v>-0.12861400000000001</c:v>
                </c:pt>
                <c:pt idx="27628">
                  <c:v>-0.12936600000000001</c:v>
                </c:pt>
                <c:pt idx="27629">
                  <c:v>-0.13008</c:v>
                </c:pt>
                <c:pt idx="27630">
                  <c:v>-0.13075400000000001</c:v>
                </c:pt>
                <c:pt idx="27631">
                  <c:v>-0.131387</c:v>
                </c:pt>
                <c:pt idx="27632">
                  <c:v>-0.13197800000000001</c:v>
                </c:pt>
                <c:pt idx="27633">
                  <c:v>-0.132526</c:v>
                </c:pt>
                <c:pt idx="27634">
                  <c:v>-0.13303499999999999</c:v>
                </c:pt>
                <c:pt idx="27635">
                  <c:v>-0.13350400000000001</c:v>
                </c:pt>
                <c:pt idx="27636">
                  <c:v>-0.133934</c:v>
                </c:pt>
                <c:pt idx="27637">
                  <c:v>-0.134323</c:v>
                </c:pt>
                <c:pt idx="27638">
                  <c:v>-0.13467000000000001</c:v>
                </c:pt>
                <c:pt idx="27639">
                  <c:v>-0.13497700000000001</c:v>
                </c:pt>
                <c:pt idx="27640">
                  <c:v>-0.135241</c:v>
                </c:pt>
                <c:pt idx="27641">
                  <c:v>-0.13546</c:v>
                </c:pt>
                <c:pt idx="27642">
                  <c:v>-0.135632</c:v>
                </c:pt>
                <c:pt idx="27643">
                  <c:v>-0.13575599999999999</c:v>
                </c:pt>
                <c:pt idx="27644">
                  <c:v>-0.13583300000000001</c:v>
                </c:pt>
                <c:pt idx="27645">
                  <c:v>-0.13586200000000001</c:v>
                </c:pt>
                <c:pt idx="27646">
                  <c:v>-0.13584499999999999</c:v>
                </c:pt>
                <c:pt idx="27647">
                  <c:v>-0.13577900000000001</c:v>
                </c:pt>
                <c:pt idx="27648">
                  <c:v>-0.13566600000000001</c:v>
                </c:pt>
                <c:pt idx="27649">
                  <c:v>-0.13550599999999999</c:v>
                </c:pt>
                <c:pt idx="27650">
                  <c:v>-0.135299</c:v>
                </c:pt>
                <c:pt idx="27651">
                  <c:v>-0.135044</c:v>
                </c:pt>
                <c:pt idx="27652">
                  <c:v>-0.134741</c:v>
                </c:pt>
                <c:pt idx="27653">
                  <c:v>-0.13438900000000001</c:v>
                </c:pt>
                <c:pt idx="27654">
                  <c:v>-0.133991</c:v>
                </c:pt>
                <c:pt idx="27655">
                  <c:v>-0.133546</c:v>
                </c:pt>
                <c:pt idx="27656">
                  <c:v>-0.13305400000000001</c:v>
                </c:pt>
                <c:pt idx="27657">
                  <c:v>-0.13251599999999999</c:v>
                </c:pt>
                <c:pt idx="27658">
                  <c:v>-0.13192899999999999</c:v>
                </c:pt>
                <c:pt idx="27659">
                  <c:v>-0.13129199999999999</c:v>
                </c:pt>
                <c:pt idx="27660">
                  <c:v>-0.130607</c:v>
                </c:pt>
                <c:pt idx="27661">
                  <c:v>-0.12987199999999999</c:v>
                </c:pt>
                <c:pt idx="27662">
                  <c:v>-0.12908900000000001</c:v>
                </c:pt>
                <c:pt idx="27663">
                  <c:v>-0.12825800000000001</c:v>
                </c:pt>
                <c:pt idx="27664">
                  <c:v>-0.12737999999999999</c:v>
                </c:pt>
                <c:pt idx="27665">
                  <c:v>-0.12645400000000001</c:v>
                </c:pt>
                <c:pt idx="27666">
                  <c:v>-0.12548200000000001</c:v>
                </c:pt>
                <c:pt idx="27667">
                  <c:v>-0.124462</c:v>
                </c:pt>
                <c:pt idx="27668">
                  <c:v>-0.123393</c:v>
                </c:pt>
                <c:pt idx="27669">
                  <c:v>-0.122277</c:v>
                </c:pt>
                <c:pt idx="27670">
                  <c:v>-0.121111</c:v>
                </c:pt>
                <c:pt idx="27671">
                  <c:v>-0.119896</c:v>
                </c:pt>
                <c:pt idx="27672">
                  <c:v>-0.118631</c:v>
                </c:pt>
                <c:pt idx="27673">
                  <c:v>-0.11731900000000001</c:v>
                </c:pt>
                <c:pt idx="27674">
                  <c:v>-0.11596099999999999</c:v>
                </c:pt>
                <c:pt idx="27675">
                  <c:v>-0.11455700000000001</c:v>
                </c:pt>
                <c:pt idx="27676">
                  <c:v>-0.113108</c:v>
                </c:pt>
                <c:pt idx="27677">
                  <c:v>-0.11161500000000001</c:v>
                </c:pt>
                <c:pt idx="27678">
                  <c:v>-0.11007699999999999</c:v>
                </c:pt>
                <c:pt idx="27679">
                  <c:v>-0.108497</c:v>
                </c:pt>
                <c:pt idx="27680">
                  <c:v>-0.106874</c:v>
                </c:pt>
                <c:pt idx="27681">
                  <c:v>-0.10521</c:v>
                </c:pt>
                <c:pt idx="27682">
                  <c:v>-0.103505</c:v>
                </c:pt>
                <c:pt idx="27683">
                  <c:v>-0.10176</c:v>
                </c:pt>
                <c:pt idx="27684">
                  <c:v>-9.9974999999999994E-2</c:v>
                </c:pt>
                <c:pt idx="27685">
                  <c:v>-9.8151199999999994E-2</c:v>
                </c:pt>
                <c:pt idx="27686">
                  <c:v>-9.6289299999999994E-2</c:v>
                </c:pt>
                <c:pt idx="27687">
                  <c:v>-9.4389899999999999E-2</c:v>
                </c:pt>
                <c:pt idx="27688">
                  <c:v>-9.2453999999999995E-2</c:v>
                </c:pt>
                <c:pt idx="27689">
                  <c:v>-9.0482400000000004E-2</c:v>
                </c:pt>
                <c:pt idx="27690">
                  <c:v>-8.8475999999999999E-2</c:v>
                </c:pt>
                <c:pt idx="27691">
                  <c:v>-8.6435999999999999E-2</c:v>
                </c:pt>
                <c:pt idx="27692">
                  <c:v>-8.4362599999999996E-2</c:v>
                </c:pt>
                <c:pt idx="27693">
                  <c:v>-8.2255700000000001E-2</c:v>
                </c:pt>
                <c:pt idx="27694">
                  <c:v>-8.01153E-2</c:v>
                </c:pt>
                <c:pt idx="27695">
                  <c:v>-7.7941899999999995E-2</c:v>
                </c:pt>
                <c:pt idx="27696">
                  <c:v>-7.5735999999999998E-2</c:v>
                </c:pt>
                <c:pt idx="27697">
                  <c:v>-7.3498599999999997E-2</c:v>
                </c:pt>
                <c:pt idx="27698">
                  <c:v>-7.1231299999999997E-2</c:v>
                </c:pt>
                <c:pt idx="27699">
                  <c:v>-6.8935800000000005E-2</c:v>
                </c:pt>
                <c:pt idx="27700">
                  <c:v>-6.66128E-2</c:v>
                </c:pt>
                <c:pt idx="27701">
                  <c:v>-6.4262299999999994E-2</c:v>
                </c:pt>
                <c:pt idx="27702">
                  <c:v>-6.1884799999999997E-2</c:v>
                </c:pt>
                <c:pt idx="27703">
                  <c:v>-5.9481600000000003E-2</c:v>
                </c:pt>
                <c:pt idx="27704">
                  <c:v>-5.7054599999999997E-2</c:v>
                </c:pt>
                <c:pt idx="27705">
                  <c:v>-5.4605500000000001E-2</c:v>
                </c:pt>
                <c:pt idx="27706">
                  <c:v>-5.2136099999999998E-2</c:v>
                </c:pt>
                <c:pt idx="27707">
                  <c:v>-4.9647999999999998E-2</c:v>
                </c:pt>
                <c:pt idx="27708">
                  <c:v>-4.7142799999999999E-2</c:v>
                </c:pt>
                <c:pt idx="27709">
                  <c:v>-4.4621800000000003E-2</c:v>
                </c:pt>
                <c:pt idx="27710">
                  <c:v>-4.2086100000000001E-2</c:v>
                </c:pt>
                <c:pt idx="27711">
                  <c:v>-3.9537200000000002E-2</c:v>
                </c:pt>
                <c:pt idx="27712">
                  <c:v>-3.6976000000000002E-2</c:v>
                </c:pt>
                <c:pt idx="27713">
                  <c:v>-3.4403099999999999E-2</c:v>
                </c:pt>
                <c:pt idx="27714">
                  <c:v>-3.1818300000000001E-2</c:v>
                </c:pt>
                <c:pt idx="27715">
                  <c:v>-2.92223E-2</c:v>
                </c:pt>
                <c:pt idx="27716">
                  <c:v>-2.6617399999999999E-2</c:v>
                </c:pt>
                <c:pt idx="27717">
                  <c:v>-2.4005100000000001E-2</c:v>
                </c:pt>
                <c:pt idx="27718">
                  <c:v>-2.1386200000000001E-2</c:v>
                </c:pt>
                <c:pt idx="27719">
                  <c:v>-1.8761300000000002E-2</c:v>
                </c:pt>
                <c:pt idx="27720">
                  <c:v>-1.6131699999999999E-2</c:v>
                </c:pt>
                <c:pt idx="27721">
                  <c:v>-1.3498899999999999E-2</c:v>
                </c:pt>
                <c:pt idx="27722">
                  <c:v>-1.0864499999999999E-2</c:v>
                </c:pt>
                <c:pt idx="27723" formatCode="0.00E+00">
                  <c:v>-8.2297499999999992E-3</c:v>
                </c:pt>
                <c:pt idx="27724" formatCode="0.00E+00">
                  <c:v>-5.5960899999999997E-3</c:v>
                </c:pt>
                <c:pt idx="27725" formatCode="0.00E+00">
                  <c:v>-2.96511E-3</c:v>
                </c:pt>
                <c:pt idx="27726" formatCode="0.00E+00">
                  <c:v>-3.3848199999999998E-4</c:v>
                </c:pt>
                <c:pt idx="27727" formatCode="0.00E+00">
                  <c:v>2.2822900000000002E-3</c:v>
                </c:pt>
                <c:pt idx="27728" formatCode="0.00E+00">
                  <c:v>4.89588E-3</c:v>
                </c:pt>
                <c:pt idx="27729" formatCode="0.00E+00">
                  <c:v>7.5010900000000002E-3</c:v>
                </c:pt>
                <c:pt idx="27730">
                  <c:v>1.0097099999999999E-2</c:v>
                </c:pt>
                <c:pt idx="27731">
                  <c:v>1.2683699999999999E-2</c:v>
                </c:pt>
                <c:pt idx="27732">
                  <c:v>1.52604E-2</c:v>
                </c:pt>
                <c:pt idx="27733">
                  <c:v>1.7825799999999999E-2</c:v>
                </c:pt>
                <c:pt idx="27734">
                  <c:v>2.0378799999999999E-2</c:v>
                </c:pt>
                <c:pt idx="27735">
                  <c:v>2.2917699999999999E-2</c:v>
                </c:pt>
                <c:pt idx="27736">
                  <c:v>2.5440999999999998E-2</c:v>
                </c:pt>
                <c:pt idx="27737">
                  <c:v>2.7947099999999999E-2</c:v>
                </c:pt>
                <c:pt idx="27738">
                  <c:v>3.0434099999999999E-2</c:v>
                </c:pt>
                <c:pt idx="27739">
                  <c:v>3.29003E-2</c:v>
                </c:pt>
                <c:pt idx="27740">
                  <c:v>3.5344399999999998E-2</c:v>
                </c:pt>
                <c:pt idx="27741">
                  <c:v>3.7765E-2</c:v>
                </c:pt>
                <c:pt idx="27742">
                  <c:v>4.0160500000000002E-2</c:v>
                </c:pt>
                <c:pt idx="27743">
                  <c:v>4.2529900000000002E-2</c:v>
                </c:pt>
                <c:pt idx="27744">
                  <c:v>4.48717E-2</c:v>
                </c:pt>
                <c:pt idx="27745">
                  <c:v>4.7184900000000002E-2</c:v>
                </c:pt>
                <c:pt idx="27746">
                  <c:v>4.9468199999999997E-2</c:v>
                </c:pt>
                <c:pt idx="27747">
                  <c:v>5.1720799999999997E-2</c:v>
                </c:pt>
                <c:pt idx="27748">
                  <c:v>5.3942200000000003E-2</c:v>
                </c:pt>
                <c:pt idx="27749">
                  <c:v>5.6131300000000002E-2</c:v>
                </c:pt>
                <c:pt idx="27750">
                  <c:v>5.8286699999999997E-2</c:v>
                </c:pt>
                <c:pt idx="27751">
                  <c:v>6.0405899999999998E-2</c:v>
                </c:pt>
                <c:pt idx="27752">
                  <c:v>6.2487000000000001E-2</c:v>
                </c:pt>
                <c:pt idx="27753">
                  <c:v>6.4529000000000003E-2</c:v>
                </c:pt>
                <c:pt idx="27754">
                  <c:v>6.6531499999999993E-2</c:v>
                </c:pt>
                <c:pt idx="27755">
                  <c:v>6.8493700000000005E-2</c:v>
                </c:pt>
                <c:pt idx="27756">
                  <c:v>7.0414599999999994E-2</c:v>
                </c:pt>
                <c:pt idx="27757">
                  <c:v>7.2293399999999994E-2</c:v>
                </c:pt>
                <c:pt idx="27758">
                  <c:v>7.4129700000000007E-2</c:v>
                </c:pt>
                <c:pt idx="27759">
                  <c:v>7.5922600000000007E-2</c:v>
                </c:pt>
                <c:pt idx="27760">
                  <c:v>7.7671199999999996E-2</c:v>
                </c:pt>
                <c:pt idx="27761">
                  <c:v>7.9374700000000006E-2</c:v>
                </c:pt>
                <c:pt idx="27762">
                  <c:v>8.1032499999999993E-2</c:v>
                </c:pt>
                <c:pt idx="27763">
                  <c:v>8.2643499999999995E-2</c:v>
                </c:pt>
                <c:pt idx="27764">
                  <c:v>8.4206600000000006E-2</c:v>
                </c:pt>
                <c:pt idx="27765">
                  <c:v>8.5720900000000003E-2</c:v>
                </c:pt>
                <c:pt idx="27766">
                  <c:v>8.71865E-2</c:v>
                </c:pt>
                <c:pt idx="27767">
                  <c:v>8.8603299999999996E-2</c:v>
                </c:pt>
                <c:pt idx="27768">
                  <c:v>8.9970700000000001E-2</c:v>
                </c:pt>
                <c:pt idx="27769">
                  <c:v>9.1288099999999997E-2</c:v>
                </c:pt>
                <c:pt idx="27770">
                  <c:v>9.2555100000000001E-2</c:v>
                </c:pt>
                <c:pt idx="27771">
                  <c:v>9.3771199999999999E-2</c:v>
                </c:pt>
                <c:pt idx="27772">
                  <c:v>9.4935800000000001E-2</c:v>
                </c:pt>
                <c:pt idx="27773">
                  <c:v>9.6047900000000005E-2</c:v>
                </c:pt>
                <c:pt idx="27774">
                  <c:v>9.7106999999999999E-2</c:v>
                </c:pt>
                <c:pt idx="27775">
                  <c:v>9.8112900000000003E-2</c:v>
                </c:pt>
                <c:pt idx="27776">
                  <c:v>9.9064899999999997E-2</c:v>
                </c:pt>
                <c:pt idx="27777">
                  <c:v>9.9962700000000002E-2</c:v>
                </c:pt>
                <c:pt idx="27778">
                  <c:v>0.10080600000000001</c:v>
                </c:pt>
                <c:pt idx="27779">
                  <c:v>0.101593</c:v>
                </c:pt>
                <c:pt idx="27780">
                  <c:v>0.102326</c:v>
                </c:pt>
                <c:pt idx="27781">
                  <c:v>0.103003</c:v>
                </c:pt>
                <c:pt idx="27782">
                  <c:v>0.10362499999999999</c:v>
                </c:pt>
                <c:pt idx="27783">
                  <c:v>0.10419200000000001</c:v>
                </c:pt>
                <c:pt idx="27784">
                  <c:v>0.10470400000000001</c:v>
                </c:pt>
                <c:pt idx="27785">
                  <c:v>0.105161</c:v>
                </c:pt>
                <c:pt idx="27786">
                  <c:v>0.105562</c:v>
                </c:pt>
                <c:pt idx="27787">
                  <c:v>0.105908</c:v>
                </c:pt>
                <c:pt idx="27788">
                  <c:v>0.106199</c:v>
                </c:pt>
                <c:pt idx="27789">
                  <c:v>0.106436</c:v>
                </c:pt>
                <c:pt idx="27790">
                  <c:v>0.10662000000000001</c:v>
                </c:pt>
                <c:pt idx="27791">
                  <c:v>0.106749</c:v>
                </c:pt>
                <c:pt idx="27792">
                  <c:v>0.106825</c:v>
                </c:pt>
                <c:pt idx="27793">
                  <c:v>0.106847</c:v>
                </c:pt>
                <c:pt idx="27794">
                  <c:v>0.10681300000000001</c:v>
                </c:pt>
                <c:pt idx="27795">
                  <c:v>0.106726</c:v>
                </c:pt>
                <c:pt idx="27796">
                  <c:v>0.106584</c:v>
                </c:pt>
                <c:pt idx="27797">
                  <c:v>0.106388</c:v>
                </c:pt>
                <c:pt idx="27798">
                  <c:v>0.106138</c:v>
                </c:pt>
                <c:pt idx="27799">
                  <c:v>0.105835</c:v>
                </c:pt>
                <c:pt idx="27800">
                  <c:v>0.10548100000000001</c:v>
                </c:pt>
                <c:pt idx="27801">
                  <c:v>0.105075</c:v>
                </c:pt>
                <c:pt idx="27802">
                  <c:v>0.104618</c:v>
                </c:pt>
                <c:pt idx="27803">
                  <c:v>0.104111</c:v>
                </c:pt>
                <c:pt idx="27804">
                  <c:v>0.10355499999999999</c:v>
                </c:pt>
                <c:pt idx="27805">
                  <c:v>0.102951</c:v>
                </c:pt>
                <c:pt idx="27806">
                  <c:v>0.102299</c:v>
                </c:pt>
                <c:pt idx="27807">
                  <c:v>0.1016</c:v>
                </c:pt>
                <c:pt idx="27808">
                  <c:v>0.100855</c:v>
                </c:pt>
                <c:pt idx="27809">
                  <c:v>0.100064</c:v>
                </c:pt>
                <c:pt idx="27810">
                  <c:v>9.92286E-2</c:v>
                </c:pt>
                <c:pt idx="27811">
                  <c:v>9.8348599999999994E-2</c:v>
                </c:pt>
                <c:pt idx="27812">
                  <c:v>9.7424899999999995E-2</c:v>
                </c:pt>
                <c:pt idx="27813">
                  <c:v>9.6458100000000005E-2</c:v>
                </c:pt>
                <c:pt idx="27814">
                  <c:v>9.54488E-2</c:v>
                </c:pt>
                <c:pt idx="27815">
                  <c:v>9.4397499999999995E-2</c:v>
                </c:pt>
                <c:pt idx="27816">
                  <c:v>9.3304700000000004E-2</c:v>
                </c:pt>
                <c:pt idx="27817">
                  <c:v>9.2171500000000003E-2</c:v>
                </c:pt>
                <c:pt idx="27818">
                  <c:v>9.0999499999999997E-2</c:v>
                </c:pt>
                <c:pt idx="27819">
                  <c:v>8.9790300000000003E-2</c:v>
                </c:pt>
                <c:pt idx="27820">
                  <c:v>8.8545399999999996E-2</c:v>
                </c:pt>
                <c:pt idx="27821">
                  <c:v>8.7265800000000004E-2</c:v>
                </c:pt>
                <c:pt idx="27822">
                  <c:v>8.5952299999999995E-2</c:v>
                </c:pt>
                <c:pt idx="27823">
                  <c:v>8.4605899999999998E-2</c:v>
                </c:pt>
                <c:pt idx="27824">
                  <c:v>8.3227300000000004E-2</c:v>
                </c:pt>
                <c:pt idx="27825">
                  <c:v>8.1817399999999998E-2</c:v>
                </c:pt>
                <c:pt idx="27826">
                  <c:v>8.0377000000000004E-2</c:v>
                </c:pt>
                <c:pt idx="27827">
                  <c:v>7.8907400000000003E-2</c:v>
                </c:pt>
                <c:pt idx="27828">
                  <c:v>7.74093E-2</c:v>
                </c:pt>
                <c:pt idx="27829">
                  <c:v>7.5883800000000001E-2</c:v>
                </c:pt>
                <c:pt idx="27830">
                  <c:v>7.4331999999999995E-2</c:v>
                </c:pt>
                <c:pt idx="27831">
                  <c:v>7.2755100000000003E-2</c:v>
                </c:pt>
                <c:pt idx="27832">
                  <c:v>7.1154300000000004E-2</c:v>
                </c:pt>
                <c:pt idx="27833">
                  <c:v>6.9531599999999999E-2</c:v>
                </c:pt>
                <c:pt idx="27834">
                  <c:v>6.7888599999999993E-2</c:v>
                </c:pt>
                <c:pt idx="27835">
                  <c:v>6.6226999999999994E-2</c:v>
                </c:pt>
                <c:pt idx="27836">
                  <c:v>6.4547999999999994E-2</c:v>
                </c:pt>
                <c:pt idx="27837">
                  <c:v>6.2853099999999995E-2</c:v>
                </c:pt>
                <c:pt idx="27838">
                  <c:v>6.1143000000000003E-2</c:v>
                </c:pt>
                <c:pt idx="27839">
                  <c:v>5.9417499999999998E-2</c:v>
                </c:pt>
                <c:pt idx="27840">
                  <c:v>5.7676999999999999E-2</c:v>
                </c:pt>
                <c:pt idx="27841">
                  <c:v>5.5923300000000002E-2</c:v>
                </c:pt>
                <c:pt idx="27842">
                  <c:v>5.4158199999999997E-2</c:v>
                </c:pt>
                <c:pt idx="27843">
                  <c:v>5.2383699999999998E-2</c:v>
                </c:pt>
                <c:pt idx="27844">
                  <c:v>5.0601599999999997E-2</c:v>
                </c:pt>
                <c:pt idx="27845">
                  <c:v>4.8813200000000001E-2</c:v>
                </c:pt>
                <c:pt idx="27846">
                  <c:v>4.7020100000000002E-2</c:v>
                </c:pt>
                <c:pt idx="27847">
                  <c:v>4.5223800000000001E-2</c:v>
                </c:pt>
                <c:pt idx="27848">
                  <c:v>4.3426300000000001E-2</c:v>
                </c:pt>
                <c:pt idx="27849">
                  <c:v>4.1629600000000003E-2</c:v>
                </c:pt>
                <c:pt idx="27850">
                  <c:v>3.9835500000000003E-2</c:v>
                </c:pt>
                <c:pt idx="27851">
                  <c:v>3.8044799999999997E-2</c:v>
                </c:pt>
                <c:pt idx="27852">
                  <c:v>3.62583E-2</c:v>
                </c:pt>
                <c:pt idx="27853">
                  <c:v>3.4477300000000002E-2</c:v>
                </c:pt>
                <c:pt idx="27854">
                  <c:v>3.2703799999999998E-2</c:v>
                </c:pt>
                <c:pt idx="27855">
                  <c:v>3.0939500000000002E-2</c:v>
                </c:pt>
                <c:pt idx="27856">
                  <c:v>2.9186E-2</c:v>
                </c:pt>
                <c:pt idx="27857">
                  <c:v>2.74451E-2</c:v>
                </c:pt>
                <c:pt idx="27858">
                  <c:v>2.5718999999999999E-2</c:v>
                </c:pt>
                <c:pt idx="27859">
                  <c:v>2.4009300000000001E-2</c:v>
                </c:pt>
                <c:pt idx="27860">
                  <c:v>2.23176E-2</c:v>
                </c:pt>
                <c:pt idx="27861">
                  <c:v>2.0645199999999999E-2</c:v>
                </c:pt>
                <c:pt idx="27862">
                  <c:v>1.8993599999999999E-2</c:v>
                </c:pt>
                <c:pt idx="27863">
                  <c:v>1.7363900000000002E-2</c:v>
                </c:pt>
                <c:pt idx="27864">
                  <c:v>1.5757400000000001E-2</c:v>
                </c:pt>
                <c:pt idx="27865">
                  <c:v>1.4175200000000001E-2</c:v>
                </c:pt>
                <c:pt idx="27866">
                  <c:v>1.2618300000000001E-2</c:v>
                </c:pt>
                <c:pt idx="27867">
                  <c:v>1.10887E-2</c:v>
                </c:pt>
                <c:pt idx="27868" formatCode="0.00E+00">
                  <c:v>9.5881500000000001E-3</c:v>
                </c:pt>
                <c:pt idx="27869" formatCode="0.00E+00">
                  <c:v>8.1188300000000005E-3</c:v>
                </c:pt>
                <c:pt idx="27870" formatCode="0.00E+00">
                  <c:v>6.6825599999999997E-3</c:v>
                </c:pt>
                <c:pt idx="27871" formatCode="0.00E+00">
                  <c:v>5.2810399999999999E-3</c:v>
                </c:pt>
                <c:pt idx="27872" formatCode="0.00E+00">
                  <c:v>3.9158500000000002E-3</c:v>
                </c:pt>
                <c:pt idx="27873" formatCode="0.00E+00">
                  <c:v>2.58837E-3</c:v>
                </c:pt>
                <c:pt idx="27874" formatCode="0.00E+00">
                  <c:v>1.3000100000000001E-3</c:v>
                </c:pt>
                <c:pt idx="27875" formatCode="0.00E+00">
                  <c:v>5.2341800000000001E-5</c:v>
                </c:pt>
                <c:pt idx="27876" formatCode="0.00E+00">
                  <c:v>-1.1527E-3</c:v>
                </c:pt>
                <c:pt idx="27877" formatCode="0.00E+00">
                  <c:v>-2.3130899999999999E-3</c:v>
                </c:pt>
                <c:pt idx="27878" formatCode="0.00E+00">
                  <c:v>-3.4272999999999999E-3</c:v>
                </c:pt>
                <c:pt idx="27879" formatCode="0.00E+00">
                  <c:v>-4.4946200000000004E-3</c:v>
                </c:pt>
                <c:pt idx="27880" formatCode="0.00E+00">
                  <c:v>-5.5148799999999998E-3</c:v>
                </c:pt>
                <c:pt idx="27881" formatCode="0.00E+00">
                  <c:v>-6.48768E-3</c:v>
                </c:pt>
                <c:pt idx="27882" formatCode="0.00E+00">
                  <c:v>-7.4119099999999999E-3</c:v>
                </c:pt>
                <c:pt idx="27883" formatCode="0.00E+00">
                  <c:v>-8.2864600000000007E-3</c:v>
                </c:pt>
                <c:pt idx="27884" formatCode="0.00E+00">
                  <c:v>-9.1106699999999995E-3</c:v>
                </c:pt>
                <c:pt idx="27885" formatCode="0.00E+00">
                  <c:v>-9.8834600000000002E-3</c:v>
                </c:pt>
                <c:pt idx="27886">
                  <c:v>-1.0602800000000001E-2</c:v>
                </c:pt>
                <c:pt idx="27887">
                  <c:v>-1.12666E-2</c:v>
                </c:pt>
                <c:pt idx="27888">
                  <c:v>-1.18738E-2</c:v>
                </c:pt>
                <c:pt idx="27889">
                  <c:v>-1.24236E-2</c:v>
                </c:pt>
                <c:pt idx="27890">
                  <c:v>-1.2914699999999999E-2</c:v>
                </c:pt>
                <c:pt idx="27891">
                  <c:v>-1.3345600000000001E-2</c:v>
                </c:pt>
                <c:pt idx="27892">
                  <c:v>-1.3714499999999999E-2</c:v>
                </c:pt>
                <c:pt idx="27893">
                  <c:v>-1.4020400000000001E-2</c:v>
                </c:pt>
                <c:pt idx="27894">
                  <c:v>-1.4262499999999999E-2</c:v>
                </c:pt>
                <c:pt idx="27895">
                  <c:v>-1.4440100000000001E-2</c:v>
                </c:pt>
                <c:pt idx="27896">
                  <c:v>-1.4552000000000001E-2</c:v>
                </c:pt>
                <c:pt idx="27897">
                  <c:v>-1.45977E-2</c:v>
                </c:pt>
                <c:pt idx="27898">
                  <c:v>-1.4577100000000001E-2</c:v>
                </c:pt>
                <c:pt idx="27899">
                  <c:v>-1.4490400000000001E-2</c:v>
                </c:pt>
                <c:pt idx="27900">
                  <c:v>-1.43371E-2</c:v>
                </c:pt>
                <c:pt idx="27901">
                  <c:v>-1.41169E-2</c:v>
                </c:pt>
                <c:pt idx="27902">
                  <c:v>-1.38298E-2</c:v>
                </c:pt>
                <c:pt idx="27903">
                  <c:v>-1.3475600000000001E-2</c:v>
                </c:pt>
                <c:pt idx="27904">
                  <c:v>-1.30542E-2</c:v>
                </c:pt>
                <c:pt idx="27905">
                  <c:v>-1.2565099999999999E-2</c:v>
                </c:pt>
                <c:pt idx="27906">
                  <c:v>-1.20071E-2</c:v>
                </c:pt>
                <c:pt idx="27907">
                  <c:v>-1.13793E-2</c:v>
                </c:pt>
                <c:pt idx="27908">
                  <c:v>-1.0681299999999999E-2</c:v>
                </c:pt>
                <c:pt idx="27909" formatCode="0.00E+00">
                  <c:v>-9.9134700000000006E-3</c:v>
                </c:pt>
                <c:pt idx="27910" formatCode="0.00E+00">
                  <c:v>-9.0757700000000004E-3</c:v>
                </c:pt>
                <c:pt idx="27911" formatCode="0.00E+00">
                  <c:v>-8.1682000000000005E-3</c:v>
                </c:pt>
                <c:pt idx="27912" formatCode="0.00E+00">
                  <c:v>-7.1912599999999997E-3</c:v>
                </c:pt>
                <c:pt idx="27913" formatCode="0.00E+00">
                  <c:v>-6.1455600000000004E-3</c:v>
                </c:pt>
                <c:pt idx="27914" formatCode="0.00E+00">
                  <c:v>-5.0315500000000001E-3</c:v>
                </c:pt>
                <c:pt idx="27915" formatCode="0.00E+00">
                  <c:v>-3.8498299999999998E-3</c:v>
                </c:pt>
                <c:pt idx="27916" formatCode="0.00E+00">
                  <c:v>-2.6010600000000001E-3</c:v>
                </c:pt>
                <c:pt idx="27917" formatCode="0.00E+00">
                  <c:v>-1.28575E-3</c:v>
                </c:pt>
                <c:pt idx="27918" formatCode="0.00E+00">
                  <c:v>9.5341599999999995E-5</c:v>
                </c:pt>
                <c:pt idx="27919" formatCode="0.00E+00">
                  <c:v>1.5413600000000001E-3</c:v>
                </c:pt>
                <c:pt idx="27920" formatCode="0.00E+00">
                  <c:v>3.0519499999999999E-3</c:v>
                </c:pt>
                <c:pt idx="27921" formatCode="0.00E+00">
                  <c:v>4.6270599999999997E-3</c:v>
                </c:pt>
                <c:pt idx="27922" formatCode="0.00E+00">
                  <c:v>6.2663500000000004E-3</c:v>
                </c:pt>
                <c:pt idx="27923" formatCode="0.00E+00">
                  <c:v>7.9691699999999994E-3</c:v>
                </c:pt>
                <c:pt idx="27924" formatCode="0.00E+00">
                  <c:v>9.7349700000000008E-3</c:v>
                </c:pt>
                <c:pt idx="27925">
                  <c:v>1.15628E-2</c:v>
                </c:pt>
                <c:pt idx="27926">
                  <c:v>1.34503E-2</c:v>
                </c:pt>
                <c:pt idx="27927">
                  <c:v>1.5394700000000001E-2</c:v>
                </c:pt>
                <c:pt idx="27928">
                  <c:v>1.7394099999999999E-2</c:v>
                </c:pt>
                <c:pt idx="27929">
                  <c:v>1.9447900000000001E-2</c:v>
                </c:pt>
                <c:pt idx="27930">
                  <c:v>2.1555299999999999E-2</c:v>
                </c:pt>
                <c:pt idx="27931">
                  <c:v>2.37155E-2</c:v>
                </c:pt>
                <c:pt idx="27932">
                  <c:v>2.59268E-2</c:v>
                </c:pt>
                <c:pt idx="27933">
                  <c:v>2.8187299999999998E-2</c:v>
                </c:pt>
                <c:pt idx="27934">
                  <c:v>3.0494899999999998E-2</c:v>
                </c:pt>
                <c:pt idx="27935">
                  <c:v>3.2848200000000001E-2</c:v>
                </c:pt>
                <c:pt idx="27936">
                  <c:v>3.52465E-2</c:v>
                </c:pt>
                <c:pt idx="27937">
                  <c:v>3.7688800000000001E-2</c:v>
                </c:pt>
                <c:pt idx="27938">
                  <c:v>4.0173300000000002E-2</c:v>
                </c:pt>
                <c:pt idx="27939">
                  <c:v>4.2697499999999999E-2</c:v>
                </c:pt>
                <c:pt idx="27940">
                  <c:v>4.5258899999999998E-2</c:v>
                </c:pt>
                <c:pt idx="27941">
                  <c:v>4.7855300000000003E-2</c:v>
                </c:pt>
                <c:pt idx="27942">
                  <c:v>5.0484300000000003E-2</c:v>
                </c:pt>
                <c:pt idx="27943">
                  <c:v>5.3143500000000003E-2</c:v>
                </c:pt>
                <c:pt idx="27944">
                  <c:v>5.58308E-2</c:v>
                </c:pt>
                <c:pt idx="27945">
                  <c:v>5.8544199999999998E-2</c:v>
                </c:pt>
                <c:pt idx="27946">
                  <c:v>6.1282299999999998E-2</c:v>
                </c:pt>
                <c:pt idx="27947">
                  <c:v>6.4043799999999998E-2</c:v>
                </c:pt>
                <c:pt idx="27948">
                  <c:v>6.6826800000000006E-2</c:v>
                </c:pt>
                <c:pt idx="27949">
                  <c:v>6.9628999999999996E-2</c:v>
                </c:pt>
                <c:pt idx="27950">
                  <c:v>7.2447700000000004E-2</c:v>
                </c:pt>
                <c:pt idx="27951">
                  <c:v>7.5280100000000003E-2</c:v>
                </c:pt>
                <c:pt idx="27952">
                  <c:v>7.8122999999999998E-2</c:v>
                </c:pt>
                <c:pt idx="27953">
                  <c:v>8.0973699999999996E-2</c:v>
                </c:pt>
                <c:pt idx="27954">
                  <c:v>8.3829799999999996E-2</c:v>
                </c:pt>
                <c:pt idx="27955">
                  <c:v>8.6688799999999996E-2</c:v>
                </c:pt>
                <c:pt idx="27956">
                  <c:v>8.95484E-2</c:v>
                </c:pt>
                <c:pt idx="27957">
                  <c:v>9.2405899999999999E-2</c:v>
                </c:pt>
                <c:pt idx="27958">
                  <c:v>9.5258999999999996E-2</c:v>
                </c:pt>
                <c:pt idx="27959">
                  <c:v>9.8105600000000001E-2</c:v>
                </c:pt>
                <c:pt idx="27960">
                  <c:v>0.100943</c:v>
                </c:pt>
                <c:pt idx="27961">
                  <c:v>0.103769</c:v>
                </c:pt>
                <c:pt idx="27962">
                  <c:v>0.106582</c:v>
                </c:pt>
                <c:pt idx="27963">
                  <c:v>0.109378</c:v>
                </c:pt>
                <c:pt idx="27964">
                  <c:v>0.112155</c:v>
                </c:pt>
                <c:pt idx="27965">
                  <c:v>0.11491</c:v>
                </c:pt>
                <c:pt idx="27966">
                  <c:v>0.117643</c:v>
                </c:pt>
                <c:pt idx="27967">
                  <c:v>0.120348</c:v>
                </c:pt>
                <c:pt idx="27968">
                  <c:v>0.12302299999999999</c:v>
                </c:pt>
                <c:pt idx="27969">
                  <c:v>0.125665</c:v>
                </c:pt>
                <c:pt idx="27970">
                  <c:v>0.128271</c:v>
                </c:pt>
                <c:pt idx="27971">
                  <c:v>0.13083900000000001</c:v>
                </c:pt>
                <c:pt idx="27972">
                  <c:v>0.13336700000000001</c:v>
                </c:pt>
                <c:pt idx="27973">
                  <c:v>0.135852</c:v>
                </c:pt>
                <c:pt idx="27974">
                  <c:v>0.138292</c:v>
                </c:pt>
                <c:pt idx="27975">
                  <c:v>0.14068600000000001</c:v>
                </c:pt>
                <c:pt idx="27976">
                  <c:v>0.14303099999999999</c:v>
                </c:pt>
                <c:pt idx="27977">
                  <c:v>0.14532400000000001</c:v>
                </c:pt>
                <c:pt idx="27978">
                  <c:v>0.147565</c:v>
                </c:pt>
                <c:pt idx="27979">
                  <c:v>0.14974999999999999</c:v>
                </c:pt>
                <c:pt idx="27980">
                  <c:v>0.15187999999999999</c:v>
                </c:pt>
                <c:pt idx="27981">
                  <c:v>0.15395200000000001</c:v>
                </c:pt>
                <c:pt idx="27982">
                  <c:v>0.15596299999999999</c:v>
                </c:pt>
                <c:pt idx="27983">
                  <c:v>0.157913</c:v>
                </c:pt>
                <c:pt idx="27984">
                  <c:v>0.159799</c:v>
                </c:pt>
                <c:pt idx="27985">
                  <c:v>0.16161800000000001</c:v>
                </c:pt>
                <c:pt idx="27986">
                  <c:v>0.16336800000000001</c:v>
                </c:pt>
                <c:pt idx="27987">
                  <c:v>0.165046</c:v>
                </c:pt>
                <c:pt idx="27988">
                  <c:v>0.16665099999999999</c:v>
                </c:pt>
                <c:pt idx="27989">
                  <c:v>0.168182</c:v>
                </c:pt>
                <c:pt idx="27990">
                  <c:v>0.16963700000000001</c:v>
                </c:pt>
                <c:pt idx="27991">
                  <c:v>0.171016</c:v>
                </c:pt>
                <c:pt idx="27992">
                  <c:v>0.172317</c:v>
                </c:pt>
                <c:pt idx="27993">
                  <c:v>0.173537</c:v>
                </c:pt>
                <c:pt idx="27994">
                  <c:v>0.174678</c:v>
                </c:pt>
                <c:pt idx="27995">
                  <c:v>0.175737</c:v>
                </c:pt>
                <c:pt idx="27996">
                  <c:v>0.17671400000000001</c:v>
                </c:pt>
                <c:pt idx="27997">
                  <c:v>0.17760699999999999</c:v>
                </c:pt>
                <c:pt idx="27998">
                  <c:v>0.17841699999999999</c:v>
                </c:pt>
                <c:pt idx="27999">
                  <c:v>0.179142</c:v>
                </c:pt>
                <c:pt idx="28000">
                  <c:v>0.179784</c:v>
                </c:pt>
                <c:pt idx="28001">
                  <c:v>0.180341</c:v>
                </c:pt>
                <c:pt idx="28002">
                  <c:v>0.180812</c:v>
                </c:pt>
                <c:pt idx="28003">
                  <c:v>0.181199</c:v>
                </c:pt>
                <c:pt idx="28004">
                  <c:v>0.18149899999999999</c:v>
                </c:pt>
                <c:pt idx="28005">
                  <c:v>0.18171399999999999</c:v>
                </c:pt>
                <c:pt idx="28006">
                  <c:v>0.181843</c:v>
                </c:pt>
                <c:pt idx="28007">
                  <c:v>0.18188599999999999</c:v>
                </c:pt>
                <c:pt idx="28008">
                  <c:v>0.18184400000000001</c:v>
                </c:pt>
                <c:pt idx="28009">
                  <c:v>0.18171599999999999</c:v>
                </c:pt>
                <c:pt idx="28010">
                  <c:v>0.181503</c:v>
                </c:pt>
                <c:pt idx="28011">
                  <c:v>0.18120600000000001</c:v>
                </c:pt>
                <c:pt idx="28012">
                  <c:v>0.18082500000000001</c:v>
                </c:pt>
                <c:pt idx="28013">
                  <c:v>0.18036199999999999</c:v>
                </c:pt>
                <c:pt idx="28014">
                  <c:v>0.179817</c:v>
                </c:pt>
                <c:pt idx="28015">
                  <c:v>0.17918999999999999</c:v>
                </c:pt>
                <c:pt idx="28016">
                  <c:v>0.178481</c:v>
                </c:pt>
                <c:pt idx="28017">
                  <c:v>0.17769299999999999</c:v>
                </c:pt>
                <c:pt idx="28018">
                  <c:v>0.17682700000000001</c:v>
                </c:pt>
                <c:pt idx="28019">
                  <c:v>0.17588300000000001</c:v>
                </c:pt>
                <c:pt idx="28020">
                  <c:v>0.17486299999999999</c:v>
                </c:pt>
                <c:pt idx="28021">
                  <c:v>0.173767</c:v>
                </c:pt>
                <c:pt idx="28022">
                  <c:v>0.172597</c:v>
                </c:pt>
                <c:pt idx="28023">
                  <c:v>0.17135500000000001</c:v>
                </c:pt>
                <c:pt idx="28024">
                  <c:v>0.170043</c:v>
                </c:pt>
                <c:pt idx="28025">
                  <c:v>0.16866500000000001</c:v>
                </c:pt>
                <c:pt idx="28026">
                  <c:v>0.16722100000000001</c:v>
                </c:pt>
                <c:pt idx="28027">
                  <c:v>0.165713</c:v>
                </c:pt>
                <c:pt idx="28028">
                  <c:v>0.16414400000000001</c:v>
                </c:pt>
                <c:pt idx="28029">
                  <c:v>0.16251399999999999</c:v>
                </c:pt>
                <c:pt idx="28030">
                  <c:v>0.160826</c:v>
                </c:pt>
                <c:pt idx="28031">
                  <c:v>0.159082</c:v>
                </c:pt>
                <c:pt idx="28032">
                  <c:v>0.15728200000000001</c:v>
                </c:pt>
                <c:pt idx="28033">
                  <c:v>0.15543100000000001</c:v>
                </c:pt>
                <c:pt idx="28034">
                  <c:v>0.153531</c:v>
                </c:pt>
                <c:pt idx="28035">
                  <c:v>0.151585</c:v>
                </c:pt>
                <c:pt idx="28036">
                  <c:v>0.14959600000000001</c:v>
                </c:pt>
                <c:pt idx="28037">
                  <c:v>0.147568</c:v>
                </c:pt>
                <c:pt idx="28038">
                  <c:v>0.14550199999999999</c:v>
                </c:pt>
                <c:pt idx="28039">
                  <c:v>0.143401</c:v>
                </c:pt>
                <c:pt idx="28040">
                  <c:v>0.14126900000000001</c:v>
                </c:pt>
                <c:pt idx="28041">
                  <c:v>0.13910700000000001</c:v>
                </c:pt>
                <c:pt idx="28042">
                  <c:v>0.13691800000000001</c:v>
                </c:pt>
                <c:pt idx="28043">
                  <c:v>0.13470499999999999</c:v>
                </c:pt>
                <c:pt idx="28044">
                  <c:v>0.13247100000000001</c:v>
                </c:pt>
                <c:pt idx="28045">
                  <c:v>0.130217</c:v>
                </c:pt>
                <c:pt idx="28046">
                  <c:v>0.12794700000000001</c:v>
                </c:pt>
                <c:pt idx="28047">
                  <c:v>0.125664</c:v>
                </c:pt>
                <c:pt idx="28048">
                  <c:v>0.12336999999999999</c:v>
                </c:pt>
                <c:pt idx="28049">
                  <c:v>0.12106699999999999</c:v>
                </c:pt>
                <c:pt idx="28050">
                  <c:v>0.118759</c:v>
                </c:pt>
                <c:pt idx="28051">
                  <c:v>0.116449</c:v>
                </c:pt>
                <c:pt idx="28052">
                  <c:v>0.114139</c:v>
                </c:pt>
                <c:pt idx="28053">
                  <c:v>0.111831</c:v>
                </c:pt>
                <c:pt idx="28054">
                  <c:v>0.10953</c:v>
                </c:pt>
                <c:pt idx="28055">
                  <c:v>0.107238</c:v>
                </c:pt>
                <c:pt idx="28056">
                  <c:v>0.104958</c:v>
                </c:pt>
                <c:pt idx="28057">
                  <c:v>0.10269200000000001</c:v>
                </c:pt>
                <c:pt idx="28058">
                  <c:v>0.10044400000000001</c:v>
                </c:pt>
                <c:pt idx="28059">
                  <c:v>9.8215800000000006E-2</c:v>
                </c:pt>
                <c:pt idx="28060">
                  <c:v>9.6009200000000003E-2</c:v>
                </c:pt>
                <c:pt idx="28061">
                  <c:v>9.3826499999999993E-2</c:v>
                </c:pt>
                <c:pt idx="28062">
                  <c:v>9.1670500000000002E-2</c:v>
                </c:pt>
                <c:pt idx="28063">
                  <c:v>8.9544200000000004E-2</c:v>
                </c:pt>
                <c:pt idx="28064">
                  <c:v>8.7450399999999998E-2</c:v>
                </c:pt>
                <c:pt idx="28065">
                  <c:v>8.5391499999999995E-2</c:v>
                </c:pt>
                <c:pt idx="28066">
                  <c:v>8.337E-2</c:v>
                </c:pt>
                <c:pt idx="28067">
                  <c:v>8.1388100000000005E-2</c:v>
                </c:pt>
                <c:pt idx="28068">
                  <c:v>7.9447799999999999E-2</c:v>
                </c:pt>
                <c:pt idx="28069">
                  <c:v>7.7550999999999995E-2</c:v>
                </c:pt>
                <c:pt idx="28070">
                  <c:v>7.5699500000000003E-2</c:v>
                </c:pt>
                <c:pt idx="28071">
                  <c:v>7.3894799999999997E-2</c:v>
                </c:pt>
                <c:pt idx="28072">
                  <c:v>7.2138499999999994E-2</c:v>
                </c:pt>
                <c:pt idx="28073">
                  <c:v>7.0431800000000003E-2</c:v>
                </c:pt>
                <c:pt idx="28074">
                  <c:v>6.8775799999999998E-2</c:v>
                </c:pt>
                <c:pt idx="28075">
                  <c:v>6.7171900000000007E-2</c:v>
                </c:pt>
                <c:pt idx="28076">
                  <c:v>6.5621700000000005E-2</c:v>
                </c:pt>
                <c:pt idx="28077">
                  <c:v>6.4127199999999995E-2</c:v>
                </c:pt>
                <c:pt idx="28078">
                  <c:v>6.2690399999999993E-2</c:v>
                </c:pt>
                <c:pt idx="28079">
                  <c:v>6.1313100000000002E-2</c:v>
                </c:pt>
                <c:pt idx="28080">
                  <c:v>5.9996000000000001E-2</c:v>
                </c:pt>
                <c:pt idx="28081">
                  <c:v>5.8739399999999997E-2</c:v>
                </c:pt>
                <c:pt idx="28082">
                  <c:v>5.7543700000000003E-2</c:v>
                </c:pt>
                <c:pt idx="28083">
                  <c:v>5.64092E-2</c:v>
                </c:pt>
                <c:pt idx="28084">
                  <c:v>5.5336200000000002E-2</c:v>
                </c:pt>
                <c:pt idx="28085">
                  <c:v>5.4325199999999997E-2</c:v>
                </c:pt>
                <c:pt idx="28086">
                  <c:v>5.3376899999999998E-2</c:v>
                </c:pt>
                <c:pt idx="28087">
                  <c:v>5.2491500000000003E-2</c:v>
                </c:pt>
                <c:pt idx="28088">
                  <c:v>5.1669100000000003E-2</c:v>
                </c:pt>
                <c:pt idx="28089">
                  <c:v>5.0909799999999998E-2</c:v>
                </c:pt>
                <c:pt idx="28090">
                  <c:v>5.0213399999999998E-2</c:v>
                </c:pt>
                <c:pt idx="28091">
                  <c:v>4.9579999999999999E-2</c:v>
                </c:pt>
                <c:pt idx="28092">
                  <c:v>4.9009400000000002E-2</c:v>
                </c:pt>
                <c:pt idx="28093">
                  <c:v>4.8501299999999997E-2</c:v>
                </c:pt>
                <c:pt idx="28094">
                  <c:v>4.8055199999999999E-2</c:v>
                </c:pt>
                <c:pt idx="28095">
                  <c:v>4.7670400000000002E-2</c:v>
                </c:pt>
                <c:pt idx="28096">
                  <c:v>4.7346100000000002E-2</c:v>
                </c:pt>
                <c:pt idx="28097">
                  <c:v>4.7082100000000002E-2</c:v>
                </c:pt>
                <c:pt idx="28098">
                  <c:v>4.68774E-2</c:v>
                </c:pt>
                <c:pt idx="28099">
                  <c:v>4.6731300000000003E-2</c:v>
                </c:pt>
                <c:pt idx="28100">
                  <c:v>4.6642700000000002E-2</c:v>
                </c:pt>
                <c:pt idx="28101">
                  <c:v>4.6610400000000003E-2</c:v>
                </c:pt>
                <c:pt idx="28102">
                  <c:v>4.6632800000000002E-2</c:v>
                </c:pt>
                <c:pt idx="28103">
                  <c:v>4.6708399999999997E-2</c:v>
                </c:pt>
                <c:pt idx="28104">
                  <c:v>4.6836200000000001E-2</c:v>
                </c:pt>
                <c:pt idx="28105">
                  <c:v>4.7014800000000002E-2</c:v>
                </c:pt>
                <c:pt idx="28106">
                  <c:v>4.7242300000000001E-2</c:v>
                </c:pt>
                <c:pt idx="28107">
                  <c:v>4.7516700000000002E-2</c:v>
                </c:pt>
                <c:pt idx="28108">
                  <c:v>4.7836200000000002E-2</c:v>
                </c:pt>
                <c:pt idx="28109">
                  <c:v>4.8199499999999999E-2</c:v>
                </c:pt>
                <c:pt idx="28110">
                  <c:v>4.8604700000000001E-2</c:v>
                </c:pt>
                <c:pt idx="28111">
                  <c:v>4.9050299999999998E-2</c:v>
                </c:pt>
                <c:pt idx="28112">
                  <c:v>4.9534599999999998E-2</c:v>
                </c:pt>
                <c:pt idx="28113">
                  <c:v>5.0055700000000002E-2</c:v>
                </c:pt>
                <c:pt idx="28114">
                  <c:v>5.0611400000000001E-2</c:v>
                </c:pt>
                <c:pt idx="28115">
                  <c:v>5.1199799999999997E-2</c:v>
                </c:pt>
                <c:pt idx="28116">
                  <c:v>5.1818599999999999E-2</c:v>
                </c:pt>
                <c:pt idx="28117">
                  <c:v>5.2465900000000003E-2</c:v>
                </c:pt>
                <c:pt idx="28118">
                  <c:v>5.3139699999999998E-2</c:v>
                </c:pt>
                <c:pt idx="28119">
                  <c:v>5.3837500000000003E-2</c:v>
                </c:pt>
                <c:pt idx="28120">
                  <c:v>5.45572E-2</c:v>
                </c:pt>
                <c:pt idx="28121">
                  <c:v>5.5296600000000001E-2</c:v>
                </c:pt>
                <c:pt idx="28122">
                  <c:v>5.6053800000000001E-2</c:v>
                </c:pt>
                <c:pt idx="28123">
                  <c:v>5.6827000000000003E-2</c:v>
                </c:pt>
                <c:pt idx="28124">
                  <c:v>5.7614400000000003E-2</c:v>
                </c:pt>
                <c:pt idx="28125">
                  <c:v>5.8414099999999997E-2</c:v>
                </c:pt>
                <c:pt idx="28126">
                  <c:v>5.9224400000000003E-2</c:v>
                </c:pt>
                <c:pt idx="28127">
                  <c:v>6.0043199999999998E-2</c:v>
                </c:pt>
                <c:pt idx="28128">
                  <c:v>6.08683E-2</c:v>
                </c:pt>
                <c:pt idx="28129">
                  <c:v>6.1697299999999997E-2</c:v>
                </c:pt>
                <c:pt idx="28130">
                  <c:v>6.2528399999999998E-2</c:v>
                </c:pt>
                <c:pt idx="28131">
                  <c:v>6.3359299999999993E-2</c:v>
                </c:pt>
                <c:pt idx="28132">
                  <c:v>6.4188099999999998E-2</c:v>
                </c:pt>
                <c:pt idx="28133">
                  <c:v>6.5012799999999996E-2</c:v>
                </c:pt>
                <c:pt idx="28134">
                  <c:v>6.5832199999999994E-2</c:v>
                </c:pt>
                <c:pt idx="28135">
                  <c:v>6.6644700000000001E-2</c:v>
                </c:pt>
                <c:pt idx="28136">
                  <c:v>6.74487E-2</c:v>
                </c:pt>
                <c:pt idx="28137">
                  <c:v>6.8242499999999998E-2</c:v>
                </c:pt>
                <c:pt idx="28138">
                  <c:v>6.90249E-2</c:v>
                </c:pt>
                <c:pt idx="28139">
                  <c:v>6.9794700000000001E-2</c:v>
                </c:pt>
                <c:pt idx="28140">
                  <c:v>7.0550699999999994E-2</c:v>
                </c:pt>
                <c:pt idx="28141">
                  <c:v>7.1291900000000005E-2</c:v>
                </c:pt>
                <c:pt idx="28142">
                  <c:v>7.2017100000000001E-2</c:v>
                </c:pt>
                <c:pt idx="28143">
                  <c:v>7.2725700000000004E-2</c:v>
                </c:pt>
                <c:pt idx="28144">
                  <c:v>7.3416700000000001E-2</c:v>
                </c:pt>
                <c:pt idx="28145">
                  <c:v>7.4089600000000005E-2</c:v>
                </c:pt>
                <c:pt idx="28146">
                  <c:v>7.4743599999999993E-2</c:v>
                </c:pt>
                <c:pt idx="28147">
                  <c:v>7.5378100000000003E-2</c:v>
                </c:pt>
                <c:pt idx="28148">
                  <c:v>7.5992599999999993E-2</c:v>
                </c:pt>
                <c:pt idx="28149">
                  <c:v>7.6586399999999999E-2</c:v>
                </c:pt>
                <c:pt idx="28150">
                  <c:v>7.7158900000000002E-2</c:v>
                </c:pt>
                <c:pt idx="28151">
                  <c:v>7.7710100000000004E-2</c:v>
                </c:pt>
                <c:pt idx="28152">
                  <c:v>7.8240199999999996E-2</c:v>
                </c:pt>
                <c:pt idx="28153">
                  <c:v>7.8749299999999994E-2</c:v>
                </c:pt>
                <c:pt idx="28154">
                  <c:v>7.9237699999999994E-2</c:v>
                </c:pt>
                <c:pt idx="28155">
                  <c:v>7.9705399999999996E-2</c:v>
                </c:pt>
                <c:pt idx="28156">
                  <c:v>8.0152699999999993E-2</c:v>
                </c:pt>
                <c:pt idx="28157">
                  <c:v>8.0580100000000002E-2</c:v>
                </c:pt>
                <c:pt idx="28158">
                  <c:v>8.0987699999999996E-2</c:v>
                </c:pt>
                <c:pt idx="28159">
                  <c:v>8.1376100000000007E-2</c:v>
                </c:pt>
                <c:pt idx="28160">
                  <c:v>8.1745700000000004E-2</c:v>
                </c:pt>
                <c:pt idx="28161">
                  <c:v>8.2097299999999998E-2</c:v>
                </c:pt>
                <c:pt idx="28162">
                  <c:v>8.2431599999999994E-2</c:v>
                </c:pt>
                <c:pt idx="28163">
                  <c:v>8.2749600000000006E-2</c:v>
                </c:pt>
                <c:pt idx="28164">
                  <c:v>8.3052600000000004E-2</c:v>
                </c:pt>
                <c:pt idx="28165">
                  <c:v>8.3341899999999997E-2</c:v>
                </c:pt>
                <c:pt idx="28166">
                  <c:v>8.3618899999999996E-2</c:v>
                </c:pt>
                <c:pt idx="28167">
                  <c:v>8.3884799999999995E-2</c:v>
                </c:pt>
                <c:pt idx="28168">
                  <c:v>8.4140699999999999E-2</c:v>
                </c:pt>
                <c:pt idx="28169">
                  <c:v>8.4387799999999999E-2</c:v>
                </c:pt>
                <c:pt idx="28170">
                  <c:v>8.4626999999999994E-2</c:v>
                </c:pt>
                <c:pt idx="28171">
                  <c:v>8.4859799999999999E-2</c:v>
                </c:pt>
                <c:pt idx="28172">
                  <c:v>8.5087300000000005E-2</c:v>
                </c:pt>
                <c:pt idx="28173">
                  <c:v>8.5310800000000006E-2</c:v>
                </c:pt>
                <c:pt idx="28174">
                  <c:v>8.5531700000000002E-2</c:v>
                </c:pt>
                <c:pt idx="28175">
                  <c:v>8.5751499999999994E-2</c:v>
                </c:pt>
                <c:pt idx="28176">
                  <c:v>8.5971699999999998E-2</c:v>
                </c:pt>
                <c:pt idx="28177">
                  <c:v>8.6193699999999998E-2</c:v>
                </c:pt>
                <c:pt idx="28178">
                  <c:v>8.6418800000000004E-2</c:v>
                </c:pt>
                <c:pt idx="28179">
                  <c:v>8.66484E-2</c:v>
                </c:pt>
                <c:pt idx="28180">
                  <c:v>8.68839E-2</c:v>
                </c:pt>
                <c:pt idx="28181">
                  <c:v>8.7127099999999999E-2</c:v>
                </c:pt>
                <c:pt idx="28182">
                  <c:v>8.7379600000000002E-2</c:v>
                </c:pt>
                <c:pt idx="28183">
                  <c:v>8.7642800000000007E-2</c:v>
                </c:pt>
                <c:pt idx="28184">
                  <c:v>8.7918499999999997E-2</c:v>
                </c:pt>
                <c:pt idx="28185">
                  <c:v>8.82082E-2</c:v>
                </c:pt>
                <c:pt idx="28186">
                  <c:v>8.8512999999999994E-2</c:v>
                </c:pt>
                <c:pt idx="28187">
                  <c:v>8.8834099999999999E-2</c:v>
                </c:pt>
                <c:pt idx="28188">
                  <c:v>8.9172600000000005E-2</c:v>
                </c:pt>
                <c:pt idx="28189">
                  <c:v>8.9529700000000004E-2</c:v>
                </c:pt>
                <c:pt idx="28190">
                  <c:v>8.9906600000000003E-2</c:v>
                </c:pt>
                <c:pt idx="28191">
                  <c:v>9.0304099999999998E-2</c:v>
                </c:pt>
                <c:pt idx="28192">
                  <c:v>9.0723100000000001E-2</c:v>
                </c:pt>
                <c:pt idx="28193">
                  <c:v>9.1164200000000001E-2</c:v>
                </c:pt>
                <c:pt idx="28194">
                  <c:v>9.1628100000000004E-2</c:v>
                </c:pt>
                <c:pt idx="28195">
                  <c:v>9.21154E-2</c:v>
                </c:pt>
                <c:pt idx="28196">
                  <c:v>9.2626899999999998E-2</c:v>
                </c:pt>
                <c:pt idx="28197">
                  <c:v>9.3163399999999993E-2</c:v>
                </c:pt>
                <c:pt idx="28198">
                  <c:v>9.3725299999999998E-2</c:v>
                </c:pt>
                <c:pt idx="28199">
                  <c:v>9.43132E-2</c:v>
                </c:pt>
                <c:pt idx="28200">
                  <c:v>9.4927200000000003E-2</c:v>
                </c:pt>
                <c:pt idx="28201">
                  <c:v>9.5567799999999994E-2</c:v>
                </c:pt>
                <c:pt idx="28202">
                  <c:v>9.6235200000000007E-2</c:v>
                </c:pt>
                <c:pt idx="28203">
                  <c:v>9.6929299999999996E-2</c:v>
                </c:pt>
                <c:pt idx="28204">
                  <c:v>9.7650100000000004E-2</c:v>
                </c:pt>
                <c:pt idx="28205">
                  <c:v>9.8397499999999999E-2</c:v>
                </c:pt>
                <c:pt idx="28206">
                  <c:v>9.9171200000000001E-2</c:v>
                </c:pt>
                <c:pt idx="28207">
                  <c:v>9.9970900000000001E-2</c:v>
                </c:pt>
                <c:pt idx="28208">
                  <c:v>0.100796</c:v>
                </c:pt>
                <c:pt idx="28209">
                  <c:v>0.101647</c:v>
                </c:pt>
                <c:pt idx="28210">
                  <c:v>0.102522</c:v>
                </c:pt>
                <c:pt idx="28211">
                  <c:v>0.103421</c:v>
                </c:pt>
                <c:pt idx="28212">
                  <c:v>0.10434499999999999</c:v>
                </c:pt>
                <c:pt idx="28213">
                  <c:v>0.105292</c:v>
                </c:pt>
                <c:pt idx="28214">
                  <c:v>0.10626099999999999</c:v>
                </c:pt>
                <c:pt idx="28215">
                  <c:v>0.107252</c:v>
                </c:pt>
                <c:pt idx="28216">
                  <c:v>0.108264</c:v>
                </c:pt>
                <c:pt idx="28217">
                  <c:v>0.109296</c:v>
                </c:pt>
                <c:pt idx="28218">
                  <c:v>0.110347</c:v>
                </c:pt>
                <c:pt idx="28219">
                  <c:v>0.111417</c:v>
                </c:pt>
                <c:pt idx="28220">
                  <c:v>0.11250300000000001</c:v>
                </c:pt>
                <c:pt idx="28221">
                  <c:v>0.113606</c:v>
                </c:pt>
                <c:pt idx="28222">
                  <c:v>0.11472300000000001</c:v>
                </c:pt>
                <c:pt idx="28223">
                  <c:v>0.115855</c:v>
                </c:pt>
                <c:pt idx="28224">
                  <c:v>0.11699900000000001</c:v>
                </c:pt>
                <c:pt idx="28225">
                  <c:v>0.118155</c:v>
                </c:pt>
                <c:pt idx="28226">
                  <c:v>0.119321</c:v>
                </c:pt>
                <c:pt idx="28227">
                  <c:v>0.12049700000000001</c:v>
                </c:pt>
                <c:pt idx="28228">
                  <c:v>0.12168</c:v>
                </c:pt>
                <c:pt idx="28229">
                  <c:v>0.12286999999999999</c:v>
                </c:pt>
                <c:pt idx="28230">
                  <c:v>0.12406499999999999</c:v>
                </c:pt>
                <c:pt idx="28231">
                  <c:v>0.12526300000000001</c:v>
                </c:pt>
                <c:pt idx="28232">
                  <c:v>0.12646199999999999</c:v>
                </c:pt>
                <c:pt idx="28233">
                  <c:v>0.127661</c:v>
                </c:pt>
                <c:pt idx="28234">
                  <c:v>0.128859</c:v>
                </c:pt>
                <c:pt idx="28235">
                  <c:v>0.130055</c:v>
                </c:pt>
                <c:pt idx="28236">
                  <c:v>0.131246</c:v>
                </c:pt>
                <c:pt idx="28237">
                  <c:v>0.13243199999999999</c:v>
                </c:pt>
                <c:pt idx="28238">
                  <c:v>0.13360900000000001</c:v>
                </c:pt>
                <c:pt idx="28239">
                  <c:v>0.13477700000000001</c:v>
                </c:pt>
                <c:pt idx="28240">
                  <c:v>0.135934</c:v>
                </c:pt>
                <c:pt idx="28241">
                  <c:v>0.13707900000000001</c:v>
                </c:pt>
                <c:pt idx="28242">
                  <c:v>0.13821</c:v>
                </c:pt>
                <c:pt idx="28243">
                  <c:v>0.139325</c:v>
                </c:pt>
                <c:pt idx="28244">
                  <c:v>0.14042399999999999</c:v>
                </c:pt>
                <c:pt idx="28245">
                  <c:v>0.14150599999999999</c:v>
                </c:pt>
                <c:pt idx="28246">
                  <c:v>0.142568</c:v>
                </c:pt>
                <c:pt idx="28247">
                  <c:v>0.14360899999999999</c:v>
                </c:pt>
                <c:pt idx="28248">
                  <c:v>0.14462900000000001</c:v>
                </c:pt>
                <c:pt idx="28249">
                  <c:v>0.145625</c:v>
                </c:pt>
                <c:pt idx="28250">
                  <c:v>0.14659900000000001</c:v>
                </c:pt>
                <c:pt idx="28251">
                  <c:v>0.14754800000000001</c:v>
                </c:pt>
                <c:pt idx="28252">
                  <c:v>0.14847199999999999</c:v>
                </c:pt>
                <c:pt idx="28253">
                  <c:v>0.149371</c:v>
                </c:pt>
                <c:pt idx="28254">
                  <c:v>0.15024199999999999</c:v>
                </c:pt>
                <c:pt idx="28255">
                  <c:v>0.151084</c:v>
                </c:pt>
                <c:pt idx="28256">
                  <c:v>0.151896</c:v>
                </c:pt>
                <c:pt idx="28257">
                  <c:v>0.15267700000000001</c:v>
                </c:pt>
                <c:pt idx="28258">
                  <c:v>0.153424</c:v>
                </c:pt>
                <c:pt idx="28259">
                  <c:v>0.154137</c:v>
                </c:pt>
                <c:pt idx="28260">
                  <c:v>0.15481500000000001</c:v>
                </c:pt>
                <c:pt idx="28261">
                  <c:v>0.15545600000000001</c:v>
                </c:pt>
                <c:pt idx="28262">
                  <c:v>0.156059</c:v>
                </c:pt>
                <c:pt idx="28263">
                  <c:v>0.15662300000000001</c:v>
                </c:pt>
                <c:pt idx="28264">
                  <c:v>0.15714700000000001</c:v>
                </c:pt>
                <c:pt idx="28265">
                  <c:v>0.15762899999999999</c:v>
                </c:pt>
                <c:pt idx="28266">
                  <c:v>0.15806899999999999</c:v>
                </c:pt>
                <c:pt idx="28267">
                  <c:v>0.15846499999999999</c:v>
                </c:pt>
                <c:pt idx="28268">
                  <c:v>0.15881700000000001</c:v>
                </c:pt>
                <c:pt idx="28269">
                  <c:v>0.15912299999999999</c:v>
                </c:pt>
                <c:pt idx="28270">
                  <c:v>0.159382</c:v>
                </c:pt>
                <c:pt idx="28271">
                  <c:v>0.15959499999999999</c:v>
                </c:pt>
                <c:pt idx="28272">
                  <c:v>0.15976099999999999</c:v>
                </c:pt>
                <c:pt idx="28273">
                  <c:v>0.15987799999999999</c:v>
                </c:pt>
                <c:pt idx="28274">
                  <c:v>0.159946</c:v>
                </c:pt>
                <c:pt idx="28275">
                  <c:v>0.159964</c:v>
                </c:pt>
                <c:pt idx="28276">
                  <c:v>0.15993099999999999</c:v>
                </c:pt>
                <c:pt idx="28277">
                  <c:v>0.15984699999999999</c:v>
                </c:pt>
                <c:pt idx="28278">
                  <c:v>0.15970899999999999</c:v>
                </c:pt>
                <c:pt idx="28279">
                  <c:v>0.15951899999999999</c:v>
                </c:pt>
                <c:pt idx="28280">
                  <c:v>0.159274</c:v>
                </c:pt>
                <c:pt idx="28281">
                  <c:v>0.15897500000000001</c:v>
                </c:pt>
                <c:pt idx="28282">
                  <c:v>0.15861900000000001</c:v>
                </c:pt>
                <c:pt idx="28283">
                  <c:v>0.15820699999999999</c:v>
                </c:pt>
                <c:pt idx="28284">
                  <c:v>0.15773899999999999</c:v>
                </c:pt>
                <c:pt idx="28285">
                  <c:v>0.15721299999999999</c:v>
                </c:pt>
                <c:pt idx="28286">
                  <c:v>0.15662999999999999</c:v>
                </c:pt>
                <c:pt idx="28287">
                  <c:v>0.15598799999999999</c:v>
                </c:pt>
                <c:pt idx="28288">
                  <c:v>0.15528700000000001</c:v>
                </c:pt>
                <c:pt idx="28289">
                  <c:v>0.154527</c:v>
                </c:pt>
                <c:pt idx="28290">
                  <c:v>0.15370800000000001</c:v>
                </c:pt>
                <c:pt idx="28291">
                  <c:v>0.15282899999999999</c:v>
                </c:pt>
                <c:pt idx="28292">
                  <c:v>0.151891</c:v>
                </c:pt>
                <c:pt idx="28293">
                  <c:v>0.150892</c:v>
                </c:pt>
                <c:pt idx="28294">
                  <c:v>0.14983399999999999</c:v>
                </c:pt>
                <c:pt idx="28295">
                  <c:v>0.14871500000000001</c:v>
                </c:pt>
                <c:pt idx="28296">
                  <c:v>0.147537</c:v>
                </c:pt>
                <c:pt idx="28297">
                  <c:v>0.14629700000000001</c:v>
                </c:pt>
                <c:pt idx="28298">
                  <c:v>0.14499799999999999</c:v>
                </c:pt>
                <c:pt idx="28299">
                  <c:v>0.14363999999999999</c:v>
                </c:pt>
                <c:pt idx="28300">
                  <c:v>0.14222199999999999</c:v>
                </c:pt>
                <c:pt idx="28301">
                  <c:v>0.14074700000000001</c:v>
                </c:pt>
                <c:pt idx="28302">
                  <c:v>0.139214</c:v>
                </c:pt>
                <c:pt idx="28303">
                  <c:v>0.137624</c:v>
                </c:pt>
                <c:pt idx="28304">
                  <c:v>0.13597699999999999</c:v>
                </c:pt>
                <c:pt idx="28305">
                  <c:v>0.13427500000000001</c:v>
                </c:pt>
                <c:pt idx="28306">
                  <c:v>0.132519</c:v>
                </c:pt>
                <c:pt idx="28307">
                  <c:v>0.13070899999999999</c:v>
                </c:pt>
                <c:pt idx="28308">
                  <c:v>0.12884699999999999</c:v>
                </c:pt>
                <c:pt idx="28309">
                  <c:v>0.12693399999999999</c:v>
                </c:pt>
                <c:pt idx="28310">
                  <c:v>0.12497</c:v>
                </c:pt>
                <c:pt idx="28311">
                  <c:v>0.122958</c:v>
                </c:pt>
                <c:pt idx="28312">
                  <c:v>0.12089900000000001</c:v>
                </c:pt>
                <c:pt idx="28313">
                  <c:v>0.118796</c:v>
                </c:pt>
                <c:pt idx="28314">
                  <c:v>0.116649</c:v>
                </c:pt>
                <c:pt idx="28315">
                  <c:v>0.11446099999999999</c:v>
                </c:pt>
                <c:pt idx="28316">
                  <c:v>0.112233</c:v>
                </c:pt>
                <c:pt idx="28317">
                  <c:v>0.109968</c:v>
                </c:pt>
                <c:pt idx="28318">
                  <c:v>0.107666</c:v>
                </c:pt>
                <c:pt idx="28319">
                  <c:v>0.10532999999999999</c:v>
                </c:pt>
                <c:pt idx="28320">
                  <c:v>0.102961</c:v>
                </c:pt>
                <c:pt idx="28321">
                  <c:v>0.100563</c:v>
                </c:pt>
                <c:pt idx="28322">
                  <c:v>9.81379E-2</c:v>
                </c:pt>
                <c:pt idx="28323">
                  <c:v>9.5688499999999996E-2</c:v>
                </c:pt>
                <c:pt idx="28324">
                  <c:v>9.3216999999999994E-2</c:v>
                </c:pt>
                <c:pt idx="28325">
                  <c:v>9.0725100000000003E-2</c:v>
                </c:pt>
                <c:pt idx="28326">
                  <c:v>8.8215000000000002E-2</c:v>
                </c:pt>
                <c:pt idx="28327">
                  <c:v>8.5689600000000005E-2</c:v>
                </c:pt>
                <c:pt idx="28328">
                  <c:v>8.3152000000000004E-2</c:v>
                </c:pt>
                <c:pt idx="28329">
                  <c:v>8.0605099999999999E-2</c:v>
                </c:pt>
                <c:pt idx="28330">
                  <c:v>7.8051899999999994E-2</c:v>
                </c:pt>
                <c:pt idx="28331">
                  <c:v>7.5495499999999993E-2</c:v>
                </c:pt>
                <c:pt idx="28332">
                  <c:v>7.2939000000000004E-2</c:v>
                </c:pt>
                <c:pt idx="28333">
                  <c:v>7.0385400000000001E-2</c:v>
                </c:pt>
                <c:pt idx="28334">
                  <c:v>6.7837400000000006E-2</c:v>
                </c:pt>
                <c:pt idx="28335">
                  <c:v>6.5298099999999998E-2</c:v>
                </c:pt>
                <c:pt idx="28336">
                  <c:v>6.2770999999999993E-2</c:v>
                </c:pt>
                <c:pt idx="28337">
                  <c:v>6.0259899999999998E-2</c:v>
                </c:pt>
                <c:pt idx="28338">
                  <c:v>5.7769300000000003E-2</c:v>
                </c:pt>
                <c:pt idx="28339">
                  <c:v>5.53033E-2</c:v>
                </c:pt>
                <c:pt idx="28340">
                  <c:v>5.2864599999999998E-2</c:v>
                </c:pt>
                <c:pt idx="28341">
                  <c:v>5.0455199999999999E-2</c:v>
                </c:pt>
                <c:pt idx="28342">
                  <c:v>4.8077500000000002E-2</c:v>
                </c:pt>
                <c:pt idx="28343">
                  <c:v>4.5734700000000003E-2</c:v>
                </c:pt>
                <c:pt idx="28344">
                  <c:v>4.3429099999999998E-2</c:v>
                </c:pt>
                <c:pt idx="28345">
                  <c:v>4.1163100000000001E-2</c:v>
                </c:pt>
                <c:pt idx="28346">
                  <c:v>3.8939399999999999E-2</c:v>
                </c:pt>
                <c:pt idx="28347">
                  <c:v>3.6760599999999997E-2</c:v>
                </c:pt>
                <c:pt idx="28348">
                  <c:v>3.4629E-2</c:v>
                </c:pt>
                <c:pt idx="28349">
                  <c:v>3.2546899999999997E-2</c:v>
                </c:pt>
                <c:pt idx="28350">
                  <c:v>3.05163E-2</c:v>
                </c:pt>
                <c:pt idx="28351">
                  <c:v>2.8539399999999999E-2</c:v>
                </c:pt>
                <c:pt idx="28352">
                  <c:v>2.6617700000000001E-2</c:v>
                </c:pt>
                <c:pt idx="28353">
                  <c:v>2.4752699999999999E-2</c:v>
                </c:pt>
                <c:pt idx="28354">
                  <c:v>2.2945900000000002E-2</c:v>
                </c:pt>
                <c:pt idx="28355">
                  <c:v>2.1199099999999999E-2</c:v>
                </c:pt>
                <c:pt idx="28356">
                  <c:v>1.95141E-2</c:v>
                </c:pt>
                <c:pt idx="28357">
                  <c:v>1.7892600000000002E-2</c:v>
                </c:pt>
                <c:pt idx="28358">
                  <c:v>1.6335800000000001E-2</c:v>
                </c:pt>
                <c:pt idx="28359">
                  <c:v>1.48451E-2</c:v>
                </c:pt>
                <c:pt idx="28360">
                  <c:v>1.34219E-2</c:v>
                </c:pt>
                <c:pt idx="28361">
                  <c:v>1.20675E-2</c:v>
                </c:pt>
                <c:pt idx="28362">
                  <c:v>1.0782399999999999E-2</c:v>
                </c:pt>
                <c:pt idx="28363" formatCode="0.00E+00">
                  <c:v>9.5671899999999997E-3</c:v>
                </c:pt>
                <c:pt idx="28364" formatCode="0.00E+00">
                  <c:v>8.4221799999999996E-3</c:v>
                </c:pt>
                <c:pt idx="28365" formatCode="0.00E+00">
                  <c:v>7.3477899999999999E-3</c:v>
                </c:pt>
                <c:pt idx="28366" formatCode="0.00E+00">
                  <c:v>6.3442300000000002E-3</c:v>
                </c:pt>
                <c:pt idx="28367" formatCode="0.00E+00">
                  <c:v>5.4114899999999997E-3</c:v>
                </c:pt>
                <c:pt idx="28368" formatCode="0.00E+00">
                  <c:v>4.5493900000000004E-3</c:v>
                </c:pt>
                <c:pt idx="28369" formatCode="0.00E+00">
                  <c:v>3.7576100000000002E-3</c:v>
                </c:pt>
                <c:pt idx="28370" formatCode="0.00E+00">
                  <c:v>3.0356699999999999E-3</c:v>
                </c:pt>
                <c:pt idx="28371" formatCode="0.00E+00">
                  <c:v>2.3829799999999998E-3</c:v>
                </c:pt>
                <c:pt idx="28372" formatCode="0.00E+00">
                  <c:v>1.79889E-3</c:v>
                </c:pt>
                <c:pt idx="28373" formatCode="0.00E+00">
                  <c:v>1.28253E-3</c:v>
                </c:pt>
                <c:pt idx="28374" formatCode="0.00E+00">
                  <c:v>8.3274100000000002E-4</c:v>
                </c:pt>
                <c:pt idx="28375" formatCode="0.00E+00">
                  <c:v>4.483E-4</c:v>
                </c:pt>
                <c:pt idx="28376" formatCode="0.00E+00">
                  <c:v>1.27992E-4</c:v>
                </c:pt>
                <c:pt idx="28377" formatCode="0.00E+00">
                  <c:v>-1.2954500000000001E-4</c:v>
                </c:pt>
                <c:pt idx="28378" formatCode="0.00E+00">
                  <c:v>-3.2592599999999998E-4</c:v>
                </c:pt>
                <c:pt idx="28379" formatCode="0.00E+00">
                  <c:v>-4.6281099999999998E-4</c:v>
                </c:pt>
                <c:pt idx="28380" formatCode="0.00E+00">
                  <c:v>-5.4175700000000002E-4</c:v>
                </c:pt>
                <c:pt idx="28381" formatCode="0.00E+00">
                  <c:v>-5.6444700000000004E-4</c:v>
                </c:pt>
                <c:pt idx="28382" formatCode="0.00E+00">
                  <c:v>-5.32797E-4</c:v>
                </c:pt>
                <c:pt idx="28383" formatCode="0.00E+00">
                  <c:v>-4.4893299999999999E-4</c:v>
                </c:pt>
                <c:pt idx="28384" formatCode="0.00E+00">
                  <c:v>-3.1530000000000002E-4</c:v>
                </c:pt>
                <c:pt idx="28385" formatCode="0.00E+00">
                  <c:v>-1.34363E-4</c:v>
                </c:pt>
                <c:pt idx="28386" formatCode="0.00E+00">
                  <c:v>9.1801300000000005E-5</c:v>
                </c:pt>
                <c:pt idx="28387" formatCode="0.00E+00">
                  <c:v>3.6120500000000002E-4</c:v>
                </c:pt>
                <c:pt idx="28388" formatCode="0.00E+00">
                  <c:v>6.7163399999999995E-4</c:v>
                </c:pt>
                <c:pt idx="28389" formatCode="0.00E+00">
                  <c:v>1.02081E-3</c:v>
                </c:pt>
                <c:pt idx="28390" formatCode="0.00E+00">
                  <c:v>1.40642E-3</c:v>
                </c:pt>
                <c:pt idx="28391" formatCode="0.00E+00">
                  <c:v>1.82607E-3</c:v>
                </c:pt>
                <c:pt idx="28392" formatCode="0.00E+00">
                  <c:v>2.27729E-3</c:v>
                </c:pt>
                <c:pt idx="28393" formatCode="0.00E+00">
                  <c:v>2.7575799999999999E-3</c:v>
                </c:pt>
                <c:pt idx="28394" formatCode="0.00E+00">
                  <c:v>3.2644000000000002E-3</c:v>
                </c:pt>
                <c:pt idx="28395" formatCode="0.00E+00">
                  <c:v>3.7952200000000002E-3</c:v>
                </c:pt>
                <c:pt idx="28396" formatCode="0.00E+00">
                  <c:v>4.3474300000000002E-3</c:v>
                </c:pt>
                <c:pt idx="28397" formatCode="0.00E+00">
                  <c:v>4.9182000000000002E-3</c:v>
                </c:pt>
                <c:pt idx="28398" formatCode="0.00E+00">
                  <c:v>5.5048600000000003E-3</c:v>
                </c:pt>
                <c:pt idx="28399" formatCode="0.00E+00">
                  <c:v>6.1050999999999996E-3</c:v>
                </c:pt>
                <c:pt idx="28400" formatCode="0.00E+00">
                  <c:v>6.7167599999999996E-3</c:v>
                </c:pt>
                <c:pt idx="28401" formatCode="0.00E+00">
                  <c:v>7.3376200000000004E-3</c:v>
                </c:pt>
                <c:pt idx="28402" formatCode="0.00E+00">
                  <c:v>7.9654300000000008E-3</c:v>
                </c:pt>
                <c:pt idx="28403" formatCode="0.00E+00">
                  <c:v>8.5978900000000004E-3</c:v>
                </c:pt>
                <c:pt idx="28404" formatCode="0.00E+00">
                  <c:v>9.2326800000000001E-3</c:v>
                </c:pt>
                <c:pt idx="28405" formatCode="0.00E+00">
                  <c:v>9.8673300000000005E-3</c:v>
                </c:pt>
                <c:pt idx="28406">
                  <c:v>1.04995E-2</c:v>
                </c:pt>
                <c:pt idx="28407">
                  <c:v>1.1127099999999999E-2</c:v>
                </c:pt>
                <c:pt idx="28408">
                  <c:v>1.1748400000000001E-2</c:v>
                </c:pt>
                <c:pt idx="28409">
                  <c:v>1.23617E-2</c:v>
                </c:pt>
                <c:pt idx="28410">
                  <c:v>1.2965900000000001E-2</c:v>
                </c:pt>
                <c:pt idx="28411">
                  <c:v>1.3559E-2</c:v>
                </c:pt>
                <c:pt idx="28412">
                  <c:v>1.4139000000000001E-2</c:v>
                </c:pt>
                <c:pt idx="28413">
                  <c:v>1.47038E-2</c:v>
                </c:pt>
                <c:pt idx="28414">
                  <c:v>1.5252099999999999E-2</c:v>
                </c:pt>
                <c:pt idx="28415">
                  <c:v>1.5782899999999999E-2</c:v>
                </c:pt>
                <c:pt idx="28416">
                  <c:v>1.62951E-2</c:v>
                </c:pt>
                <c:pt idx="28417">
                  <c:v>1.6787699999999999E-2</c:v>
                </c:pt>
                <c:pt idx="28418">
                  <c:v>1.7260000000000001E-2</c:v>
                </c:pt>
                <c:pt idx="28419">
                  <c:v>1.7711399999999999E-2</c:v>
                </c:pt>
                <c:pt idx="28420">
                  <c:v>1.8141299999999999E-2</c:v>
                </c:pt>
                <c:pt idx="28421">
                  <c:v>1.8548700000000001E-2</c:v>
                </c:pt>
                <c:pt idx="28422">
                  <c:v>1.89327E-2</c:v>
                </c:pt>
                <c:pt idx="28423">
                  <c:v>1.9293000000000001E-2</c:v>
                </c:pt>
                <c:pt idx="28424">
                  <c:v>1.9630100000000001E-2</c:v>
                </c:pt>
                <c:pt idx="28425">
                  <c:v>1.9944799999999999E-2</c:v>
                </c:pt>
                <c:pt idx="28426">
                  <c:v>2.02384E-2</c:v>
                </c:pt>
                <c:pt idx="28427">
                  <c:v>2.0510899999999999E-2</c:v>
                </c:pt>
                <c:pt idx="28428">
                  <c:v>2.07612E-2</c:v>
                </c:pt>
                <c:pt idx="28429">
                  <c:v>2.0989000000000001E-2</c:v>
                </c:pt>
                <c:pt idx="28430">
                  <c:v>2.1194899999999999E-2</c:v>
                </c:pt>
                <c:pt idx="28431">
                  <c:v>2.1379599999999999E-2</c:v>
                </c:pt>
                <c:pt idx="28432">
                  <c:v>2.1543400000000001E-2</c:v>
                </c:pt>
                <c:pt idx="28433">
                  <c:v>2.16867E-2</c:v>
                </c:pt>
                <c:pt idx="28434">
                  <c:v>2.1810300000000001E-2</c:v>
                </c:pt>
                <c:pt idx="28435">
                  <c:v>2.1915400000000002E-2</c:v>
                </c:pt>
                <c:pt idx="28436">
                  <c:v>2.2002500000000001E-2</c:v>
                </c:pt>
                <c:pt idx="28437">
                  <c:v>2.2072499999999998E-2</c:v>
                </c:pt>
                <c:pt idx="28438">
                  <c:v>2.2126099999999999E-2</c:v>
                </c:pt>
                <c:pt idx="28439">
                  <c:v>2.2164300000000001E-2</c:v>
                </c:pt>
                <c:pt idx="28440">
                  <c:v>2.2187700000000001E-2</c:v>
                </c:pt>
                <c:pt idx="28441">
                  <c:v>2.2197600000000001E-2</c:v>
                </c:pt>
                <c:pt idx="28442">
                  <c:v>2.2195300000000001E-2</c:v>
                </c:pt>
                <c:pt idx="28443">
                  <c:v>2.2182400000000001E-2</c:v>
                </c:pt>
                <c:pt idx="28444">
                  <c:v>2.21604E-2</c:v>
                </c:pt>
                <c:pt idx="28445">
                  <c:v>2.21306E-2</c:v>
                </c:pt>
                <c:pt idx="28446">
                  <c:v>2.20945E-2</c:v>
                </c:pt>
                <c:pt idx="28447">
                  <c:v>2.20541E-2</c:v>
                </c:pt>
                <c:pt idx="28448">
                  <c:v>2.2011300000000001E-2</c:v>
                </c:pt>
                <c:pt idx="28449">
                  <c:v>2.1968100000000001E-2</c:v>
                </c:pt>
                <c:pt idx="28450">
                  <c:v>2.1926299999999999E-2</c:v>
                </c:pt>
                <c:pt idx="28451">
                  <c:v>2.1887500000000001E-2</c:v>
                </c:pt>
                <c:pt idx="28452">
                  <c:v>2.1853399999999999E-2</c:v>
                </c:pt>
                <c:pt idx="28453">
                  <c:v>2.1826100000000001E-2</c:v>
                </c:pt>
                <c:pt idx="28454">
                  <c:v>2.1807199999999999E-2</c:v>
                </c:pt>
                <c:pt idx="28455">
                  <c:v>2.1798700000000001E-2</c:v>
                </c:pt>
                <c:pt idx="28456">
                  <c:v>2.18023E-2</c:v>
                </c:pt>
                <c:pt idx="28457">
                  <c:v>2.18198E-2</c:v>
                </c:pt>
                <c:pt idx="28458">
                  <c:v>2.1852900000000001E-2</c:v>
                </c:pt>
                <c:pt idx="28459">
                  <c:v>2.1903200000000001E-2</c:v>
                </c:pt>
                <c:pt idx="28460">
                  <c:v>2.19723E-2</c:v>
                </c:pt>
                <c:pt idx="28461">
                  <c:v>2.2062100000000001E-2</c:v>
                </c:pt>
                <c:pt idx="28462">
                  <c:v>2.2174099999999999E-2</c:v>
                </c:pt>
                <c:pt idx="28463">
                  <c:v>2.231E-2</c:v>
                </c:pt>
                <c:pt idx="28464">
                  <c:v>2.2471399999999999E-2</c:v>
                </c:pt>
                <c:pt idx="28465">
                  <c:v>2.2659599999999998E-2</c:v>
                </c:pt>
                <c:pt idx="28466">
                  <c:v>2.2876000000000001E-2</c:v>
                </c:pt>
                <c:pt idx="28467">
                  <c:v>2.3121800000000001E-2</c:v>
                </c:pt>
                <c:pt idx="28468">
                  <c:v>2.3398499999999999E-2</c:v>
                </c:pt>
                <c:pt idx="28469">
                  <c:v>2.3707300000000001E-2</c:v>
                </c:pt>
                <c:pt idx="28470">
                  <c:v>2.4049500000000001E-2</c:v>
                </c:pt>
                <c:pt idx="28471">
                  <c:v>2.4426400000000001E-2</c:v>
                </c:pt>
                <c:pt idx="28472">
                  <c:v>2.4838599999999999E-2</c:v>
                </c:pt>
                <c:pt idx="28473">
                  <c:v>2.52871E-2</c:v>
                </c:pt>
                <c:pt idx="28474">
                  <c:v>2.57726E-2</c:v>
                </c:pt>
                <c:pt idx="28475">
                  <c:v>2.6295900000000001E-2</c:v>
                </c:pt>
                <c:pt idx="28476">
                  <c:v>2.6858E-2</c:v>
                </c:pt>
                <c:pt idx="28477">
                  <c:v>2.7459600000000001E-2</c:v>
                </c:pt>
                <c:pt idx="28478">
                  <c:v>2.81012E-2</c:v>
                </c:pt>
                <c:pt idx="28479">
                  <c:v>2.8783199999999998E-2</c:v>
                </c:pt>
                <c:pt idx="28480">
                  <c:v>2.9505900000000002E-2</c:v>
                </c:pt>
                <c:pt idx="28481">
                  <c:v>3.0269600000000001E-2</c:v>
                </c:pt>
                <c:pt idx="28482">
                  <c:v>3.1074399999999999E-2</c:v>
                </c:pt>
                <c:pt idx="28483">
                  <c:v>3.1920400000000002E-2</c:v>
                </c:pt>
                <c:pt idx="28484">
                  <c:v>3.28074E-2</c:v>
                </c:pt>
                <c:pt idx="28485">
                  <c:v>3.37352E-2</c:v>
                </c:pt>
                <c:pt idx="28486">
                  <c:v>3.4703600000000001E-2</c:v>
                </c:pt>
                <c:pt idx="28487">
                  <c:v>3.5712500000000001E-2</c:v>
                </c:pt>
                <c:pt idx="28488">
                  <c:v>3.67614E-2</c:v>
                </c:pt>
                <c:pt idx="28489">
                  <c:v>3.7849800000000003E-2</c:v>
                </c:pt>
                <c:pt idx="28490">
                  <c:v>3.8976999999999998E-2</c:v>
                </c:pt>
                <c:pt idx="28491">
                  <c:v>4.0142299999999999E-2</c:v>
                </c:pt>
                <c:pt idx="28492">
                  <c:v>4.1344699999999998E-2</c:v>
                </c:pt>
                <c:pt idx="28493">
                  <c:v>4.25834E-2</c:v>
                </c:pt>
                <c:pt idx="28494">
                  <c:v>4.3857199999999999E-2</c:v>
                </c:pt>
                <c:pt idx="28495">
                  <c:v>4.51651E-2</c:v>
                </c:pt>
                <c:pt idx="28496">
                  <c:v>4.6506199999999998E-2</c:v>
                </c:pt>
                <c:pt idx="28497">
                  <c:v>4.78793E-2</c:v>
                </c:pt>
                <c:pt idx="28498">
                  <c:v>4.9283300000000002E-2</c:v>
                </c:pt>
                <c:pt idx="28499">
                  <c:v>5.0716400000000002E-2</c:v>
                </c:pt>
                <c:pt idx="28500">
                  <c:v>5.2176699999999999E-2</c:v>
                </c:pt>
                <c:pt idx="28501">
                  <c:v>5.3662399999999999E-2</c:v>
                </c:pt>
                <c:pt idx="28502">
                  <c:v>5.5171900000000003E-2</c:v>
                </c:pt>
                <c:pt idx="28503">
                  <c:v>5.6703299999999998E-2</c:v>
                </c:pt>
                <c:pt idx="28504">
                  <c:v>5.8254500000000001E-2</c:v>
                </c:pt>
                <c:pt idx="28505">
                  <c:v>5.9823500000000002E-2</c:v>
                </c:pt>
                <c:pt idx="28506">
                  <c:v>6.1408200000000003E-2</c:v>
                </c:pt>
                <c:pt idx="28507">
                  <c:v>6.3006300000000001E-2</c:v>
                </c:pt>
                <c:pt idx="28508">
                  <c:v>6.4615599999999995E-2</c:v>
                </c:pt>
                <c:pt idx="28509">
                  <c:v>6.6233500000000001E-2</c:v>
                </c:pt>
                <c:pt idx="28510">
                  <c:v>6.7857500000000001E-2</c:v>
                </c:pt>
                <c:pt idx="28511">
                  <c:v>6.9485099999999994E-2</c:v>
                </c:pt>
                <c:pt idx="28512">
                  <c:v>7.1113800000000005E-2</c:v>
                </c:pt>
                <c:pt idx="28513">
                  <c:v>7.2741299999999995E-2</c:v>
                </c:pt>
                <c:pt idx="28514">
                  <c:v>7.4364899999999998E-2</c:v>
                </c:pt>
                <c:pt idx="28515">
                  <c:v>7.5981699999999999E-2</c:v>
                </c:pt>
                <c:pt idx="28516">
                  <c:v>7.7589099999999994E-2</c:v>
                </c:pt>
                <c:pt idx="28517">
                  <c:v>7.9184400000000002E-2</c:v>
                </c:pt>
                <c:pt idx="28518">
                  <c:v>8.0765000000000003E-2</c:v>
                </c:pt>
                <c:pt idx="28519">
                  <c:v>8.2328100000000001E-2</c:v>
                </c:pt>
                <c:pt idx="28520">
                  <c:v>8.3870799999999995E-2</c:v>
                </c:pt>
                <c:pt idx="28521">
                  <c:v>8.5390300000000002E-2</c:v>
                </c:pt>
                <c:pt idx="28522">
                  <c:v>8.68839E-2</c:v>
                </c:pt>
                <c:pt idx="28523">
                  <c:v>8.8348700000000002E-2</c:v>
                </c:pt>
                <c:pt idx="28524">
                  <c:v>8.9781700000000006E-2</c:v>
                </c:pt>
                <c:pt idx="28525">
                  <c:v>9.11801E-2</c:v>
                </c:pt>
                <c:pt idx="28526">
                  <c:v>9.2540700000000004E-2</c:v>
                </c:pt>
                <c:pt idx="28527">
                  <c:v>9.3860399999999997E-2</c:v>
                </c:pt>
                <c:pt idx="28528">
                  <c:v>9.5136399999999996E-2</c:v>
                </c:pt>
                <c:pt idx="28529">
                  <c:v>9.6365999999999993E-2</c:v>
                </c:pt>
                <c:pt idx="28530">
                  <c:v>9.7546400000000005E-2</c:v>
                </c:pt>
                <c:pt idx="28531">
                  <c:v>9.8674999999999999E-2</c:v>
                </c:pt>
                <c:pt idx="28532">
                  <c:v>9.9749199999999996E-2</c:v>
                </c:pt>
                <c:pt idx="28533">
                  <c:v>0.10076599999999999</c:v>
                </c:pt>
                <c:pt idx="28534">
                  <c:v>0.10172299999999999</c:v>
                </c:pt>
                <c:pt idx="28535">
                  <c:v>0.102619</c:v>
                </c:pt>
                <c:pt idx="28536">
                  <c:v>0.103449</c:v>
                </c:pt>
                <c:pt idx="28537">
                  <c:v>0.104213</c:v>
                </c:pt>
                <c:pt idx="28538">
                  <c:v>0.104907</c:v>
                </c:pt>
                <c:pt idx="28539">
                  <c:v>0.10553</c:v>
                </c:pt>
                <c:pt idx="28540">
                  <c:v>0.10607800000000001</c:v>
                </c:pt>
                <c:pt idx="28541">
                  <c:v>0.10655000000000001</c:v>
                </c:pt>
                <c:pt idx="28542">
                  <c:v>0.106945</c:v>
                </c:pt>
                <c:pt idx="28543">
                  <c:v>0.10725999999999999</c:v>
                </c:pt>
                <c:pt idx="28544">
                  <c:v>0.10749300000000001</c:v>
                </c:pt>
                <c:pt idx="28545">
                  <c:v>0.107643</c:v>
                </c:pt>
                <c:pt idx="28546">
                  <c:v>0.107707</c:v>
                </c:pt>
                <c:pt idx="28547">
                  <c:v>0.107686</c:v>
                </c:pt>
                <c:pt idx="28548">
                  <c:v>0.107576</c:v>
                </c:pt>
                <c:pt idx="28549">
                  <c:v>0.107378</c:v>
                </c:pt>
                <c:pt idx="28550">
                  <c:v>0.10709</c:v>
                </c:pt>
                <c:pt idx="28551">
                  <c:v>0.10671</c:v>
                </c:pt>
                <c:pt idx="28552">
                  <c:v>0.106238</c:v>
                </c:pt>
                <c:pt idx="28553">
                  <c:v>0.105674</c:v>
                </c:pt>
                <c:pt idx="28554">
                  <c:v>0.105016</c:v>
                </c:pt>
                <c:pt idx="28555">
                  <c:v>0.104264</c:v>
                </c:pt>
                <c:pt idx="28556">
                  <c:v>0.103417</c:v>
                </c:pt>
                <c:pt idx="28557">
                  <c:v>0.102474</c:v>
                </c:pt>
                <c:pt idx="28558">
                  <c:v>0.101437</c:v>
                </c:pt>
                <c:pt idx="28559">
                  <c:v>0.100304</c:v>
                </c:pt>
                <c:pt idx="28560">
                  <c:v>9.9076700000000004E-2</c:v>
                </c:pt>
                <c:pt idx="28561">
                  <c:v>9.7753999999999994E-2</c:v>
                </c:pt>
                <c:pt idx="28562">
                  <c:v>9.6336699999999997E-2</c:v>
                </c:pt>
                <c:pt idx="28563">
                  <c:v>9.4825400000000004E-2</c:v>
                </c:pt>
                <c:pt idx="28564">
                  <c:v>9.3220800000000006E-2</c:v>
                </c:pt>
                <c:pt idx="28565">
                  <c:v>9.1523999999999994E-2</c:v>
                </c:pt>
                <c:pt idx="28566">
                  <c:v>8.9735899999999993E-2</c:v>
                </c:pt>
                <c:pt idx="28567">
                  <c:v>8.7857699999999997E-2</c:v>
                </c:pt>
                <c:pt idx="28568">
                  <c:v>8.5890499999999995E-2</c:v>
                </c:pt>
                <c:pt idx="28569">
                  <c:v>8.3835800000000002E-2</c:v>
                </c:pt>
                <c:pt idx="28570">
                  <c:v>8.1694799999999998E-2</c:v>
                </c:pt>
                <c:pt idx="28571">
                  <c:v>7.9469100000000001E-2</c:v>
                </c:pt>
                <c:pt idx="28572">
                  <c:v>7.7160500000000007E-2</c:v>
                </c:pt>
                <c:pt idx="28573">
                  <c:v>7.4770799999999998E-2</c:v>
                </c:pt>
                <c:pt idx="28574">
                  <c:v>7.2302099999999994E-2</c:v>
                </c:pt>
                <c:pt idx="28575">
                  <c:v>6.9756499999999999E-2</c:v>
                </c:pt>
                <c:pt idx="28576">
                  <c:v>6.7136399999999999E-2</c:v>
                </c:pt>
                <c:pt idx="28577">
                  <c:v>6.4444199999999993E-2</c:v>
                </c:pt>
                <c:pt idx="28578">
                  <c:v>6.1682300000000002E-2</c:v>
                </c:pt>
                <c:pt idx="28579">
                  <c:v>5.8853200000000001E-2</c:v>
                </c:pt>
                <c:pt idx="28580">
                  <c:v>5.5959500000000002E-2</c:v>
                </c:pt>
                <c:pt idx="28581">
                  <c:v>5.3004200000000001E-2</c:v>
                </c:pt>
                <c:pt idx="28582">
                  <c:v>4.9990100000000003E-2</c:v>
                </c:pt>
                <c:pt idx="28583">
                  <c:v>4.6919799999999998E-2</c:v>
                </c:pt>
                <c:pt idx="28584">
                  <c:v>4.37962E-2</c:v>
                </c:pt>
                <c:pt idx="28585">
                  <c:v>4.0622499999999999E-2</c:v>
                </c:pt>
                <c:pt idx="28586">
                  <c:v>3.7401900000000002E-2</c:v>
                </c:pt>
                <c:pt idx="28587">
                  <c:v>3.41377E-2</c:v>
                </c:pt>
                <c:pt idx="28588">
                  <c:v>3.0833099999999999E-2</c:v>
                </c:pt>
                <c:pt idx="28589">
                  <c:v>2.7491499999999999E-2</c:v>
                </c:pt>
                <c:pt idx="28590">
                  <c:v>2.41163E-2</c:v>
                </c:pt>
                <c:pt idx="28591">
                  <c:v>2.0711E-2</c:v>
                </c:pt>
                <c:pt idx="28592">
                  <c:v>1.7279300000000001E-2</c:v>
                </c:pt>
                <c:pt idx="28593">
                  <c:v>1.3824599999999999E-2</c:v>
                </c:pt>
                <c:pt idx="28594">
                  <c:v>1.03508E-2</c:v>
                </c:pt>
                <c:pt idx="28595" formatCode="0.00E+00">
                  <c:v>6.86143E-3</c:v>
                </c:pt>
                <c:pt idx="28596" formatCode="0.00E+00">
                  <c:v>3.3601500000000001E-3</c:v>
                </c:pt>
                <c:pt idx="28597" formatCode="0.00E+00">
                  <c:v>-1.4940099999999999E-4</c:v>
                </c:pt>
                <c:pt idx="28598" formatCode="0.00E+00">
                  <c:v>-3.6633799999999999E-3</c:v>
                </c:pt>
                <c:pt idx="28599" formatCode="0.00E+00">
                  <c:v>-7.1779399999999998E-3</c:v>
                </c:pt>
                <c:pt idx="28600">
                  <c:v>-1.0689300000000001E-2</c:v>
                </c:pt>
                <c:pt idx="28601">
                  <c:v>-1.41937E-2</c:v>
                </c:pt>
                <c:pt idx="28602">
                  <c:v>-1.76872E-2</c:v>
                </c:pt>
                <c:pt idx="28603">
                  <c:v>-2.11661E-2</c:v>
                </c:pt>
                <c:pt idx="28604">
                  <c:v>-2.4626499999999999E-2</c:v>
                </c:pt>
                <c:pt idx="28605">
                  <c:v>-2.8064499999999999E-2</c:v>
                </c:pt>
                <c:pt idx="28606">
                  <c:v>-3.1476499999999998E-2</c:v>
                </c:pt>
                <c:pt idx="28607">
                  <c:v>-3.4858699999999999E-2</c:v>
                </c:pt>
                <c:pt idx="28608">
                  <c:v>-3.82073E-2</c:v>
                </c:pt>
                <c:pt idx="28609">
                  <c:v>-4.1518600000000003E-2</c:v>
                </c:pt>
                <c:pt idx="28610">
                  <c:v>-4.4789000000000002E-2</c:v>
                </c:pt>
                <c:pt idx="28611">
                  <c:v>-4.80147E-2</c:v>
                </c:pt>
                <c:pt idx="28612">
                  <c:v>-5.11922E-2</c:v>
                </c:pt>
                <c:pt idx="28613">
                  <c:v>-5.4317799999999999E-2</c:v>
                </c:pt>
                <c:pt idx="28614">
                  <c:v>-5.73882E-2</c:v>
                </c:pt>
                <c:pt idx="28615">
                  <c:v>-6.0399899999999999E-2</c:v>
                </c:pt>
                <c:pt idx="28616">
                  <c:v>-6.3349600000000006E-2</c:v>
                </c:pt>
                <c:pt idx="28617">
                  <c:v>-6.6234100000000004E-2</c:v>
                </c:pt>
                <c:pt idx="28618">
                  <c:v>-6.9050200000000006E-2</c:v>
                </c:pt>
                <c:pt idx="28619">
                  <c:v>-7.1794800000000006E-2</c:v>
                </c:pt>
                <c:pt idx="28620">
                  <c:v>-7.4464699999999995E-2</c:v>
                </c:pt>
                <c:pt idx="28621">
                  <c:v>-7.7057100000000003E-2</c:v>
                </c:pt>
                <c:pt idx="28622">
                  <c:v>-7.9569200000000007E-2</c:v>
                </c:pt>
                <c:pt idx="28623">
                  <c:v>-8.1998199999999993E-2</c:v>
                </c:pt>
                <c:pt idx="28624">
                  <c:v>-8.4341600000000003E-2</c:v>
                </c:pt>
                <c:pt idx="28625">
                  <c:v>-8.6596699999999999E-2</c:v>
                </c:pt>
                <c:pt idx="28626">
                  <c:v>-8.8761000000000007E-2</c:v>
                </c:pt>
                <c:pt idx="28627">
                  <c:v>-9.0832399999999994E-2</c:v>
                </c:pt>
                <c:pt idx="28628">
                  <c:v>-9.2808500000000002E-2</c:v>
                </c:pt>
                <c:pt idx="28629">
                  <c:v>-9.4687300000000002E-2</c:v>
                </c:pt>
                <c:pt idx="28630">
                  <c:v>-9.6466800000000005E-2</c:v>
                </c:pt>
                <c:pt idx="28631">
                  <c:v>-9.8144999999999996E-2</c:v>
                </c:pt>
                <c:pt idx="28632">
                  <c:v>-9.9720400000000001E-2</c:v>
                </c:pt>
                <c:pt idx="28633">
                  <c:v>-0.101191</c:v>
                </c:pt>
                <c:pt idx="28634">
                  <c:v>-0.10255599999999999</c:v>
                </c:pt>
                <c:pt idx="28635">
                  <c:v>-0.103814</c:v>
                </c:pt>
                <c:pt idx="28636">
                  <c:v>-0.104963</c:v>
                </c:pt>
                <c:pt idx="28637">
                  <c:v>-0.106002</c:v>
                </c:pt>
                <c:pt idx="28638">
                  <c:v>-0.106931</c:v>
                </c:pt>
                <c:pt idx="28639">
                  <c:v>-0.107749</c:v>
                </c:pt>
                <c:pt idx="28640">
                  <c:v>-0.10845399999999999</c:v>
                </c:pt>
                <c:pt idx="28641">
                  <c:v>-0.10904700000000001</c:v>
                </c:pt>
                <c:pt idx="28642">
                  <c:v>-0.109527</c:v>
                </c:pt>
                <c:pt idx="28643">
                  <c:v>-0.10989400000000001</c:v>
                </c:pt>
                <c:pt idx="28644">
                  <c:v>-0.110148</c:v>
                </c:pt>
                <c:pt idx="28645">
                  <c:v>-0.110288</c:v>
                </c:pt>
                <c:pt idx="28646">
                  <c:v>-0.110315</c:v>
                </c:pt>
                <c:pt idx="28647">
                  <c:v>-0.11022999999999999</c:v>
                </c:pt>
                <c:pt idx="28648">
                  <c:v>-0.110031</c:v>
                </c:pt>
                <c:pt idx="28649">
                  <c:v>-0.109721</c:v>
                </c:pt>
                <c:pt idx="28650">
                  <c:v>-0.10929999999999999</c:v>
                </c:pt>
                <c:pt idx="28651">
                  <c:v>-0.108768</c:v>
                </c:pt>
                <c:pt idx="28652">
                  <c:v>-0.108127</c:v>
                </c:pt>
                <c:pt idx="28653">
                  <c:v>-0.107378</c:v>
                </c:pt>
                <c:pt idx="28654">
                  <c:v>-0.106521</c:v>
                </c:pt>
                <c:pt idx="28655">
                  <c:v>-0.105558</c:v>
                </c:pt>
                <c:pt idx="28656">
                  <c:v>-0.104491</c:v>
                </c:pt>
                <c:pt idx="28657">
                  <c:v>-0.103321</c:v>
                </c:pt>
                <c:pt idx="28658">
                  <c:v>-0.102049</c:v>
                </c:pt>
                <c:pt idx="28659">
                  <c:v>-0.100678</c:v>
                </c:pt>
                <c:pt idx="28660">
                  <c:v>-9.9210000000000007E-2</c:v>
                </c:pt>
                <c:pt idx="28661">
                  <c:v>-9.7646200000000002E-2</c:v>
                </c:pt>
                <c:pt idx="28662">
                  <c:v>-9.5989099999999994E-2</c:v>
                </c:pt>
                <c:pt idx="28663">
                  <c:v>-9.42408E-2</c:v>
                </c:pt>
                <c:pt idx="28664">
                  <c:v>-9.2403700000000005E-2</c:v>
                </c:pt>
                <c:pt idx="28665">
                  <c:v>-9.0480199999999997E-2</c:v>
                </c:pt>
                <c:pt idx="28666">
                  <c:v>-8.8472899999999993E-2</c:v>
                </c:pt>
                <c:pt idx="28667">
                  <c:v>-8.63844E-2</c:v>
                </c:pt>
                <c:pt idx="28668">
                  <c:v>-8.4217299999999995E-2</c:v>
                </c:pt>
                <c:pt idx="28669">
                  <c:v>-8.1974599999999995E-2</c:v>
                </c:pt>
                <c:pt idx="28670">
                  <c:v>-7.9659199999999999E-2</c:v>
                </c:pt>
                <c:pt idx="28671">
                  <c:v>-7.7274200000000001E-2</c:v>
                </c:pt>
                <c:pt idx="28672">
                  <c:v>-7.4822600000000003E-2</c:v>
                </c:pt>
                <c:pt idx="28673">
                  <c:v>-7.23076E-2</c:v>
                </c:pt>
                <c:pt idx="28674">
                  <c:v>-6.9732299999999997E-2</c:v>
                </c:pt>
                <c:pt idx="28675">
                  <c:v>-6.7099900000000004E-2</c:v>
                </c:pt>
                <c:pt idx="28676">
                  <c:v>-6.4413799999999993E-2</c:v>
                </c:pt>
                <c:pt idx="28677">
                  <c:v>-6.1677200000000001E-2</c:v>
                </c:pt>
                <c:pt idx="28678">
                  <c:v>-5.8893599999999997E-2</c:v>
                </c:pt>
                <c:pt idx="28679">
                  <c:v>-5.6066299999999999E-2</c:v>
                </c:pt>
                <c:pt idx="28680">
                  <c:v>-5.3198700000000002E-2</c:v>
                </c:pt>
                <c:pt idx="28681">
                  <c:v>-5.0294400000000003E-2</c:v>
                </c:pt>
                <c:pt idx="28682">
                  <c:v>-4.7356799999999998E-2</c:v>
                </c:pt>
                <c:pt idx="28683">
                  <c:v>-4.4389400000000002E-2</c:v>
                </c:pt>
                <c:pt idx="28684">
                  <c:v>-4.1395800000000003E-2</c:v>
                </c:pt>
                <c:pt idx="28685">
                  <c:v>-3.8379400000000001E-2</c:v>
                </c:pt>
                <c:pt idx="28686">
                  <c:v>-3.5343800000000002E-2</c:v>
                </c:pt>
                <c:pt idx="28687">
                  <c:v>-3.2292500000000002E-2</c:v>
                </c:pt>
                <c:pt idx="28688">
                  <c:v>-2.9229000000000002E-2</c:v>
                </c:pt>
                <c:pt idx="28689">
                  <c:v>-2.61569E-2</c:v>
                </c:pt>
                <c:pt idx="28690">
                  <c:v>-2.3079499999999999E-2</c:v>
                </c:pt>
                <c:pt idx="28691">
                  <c:v>-2.0000400000000002E-2</c:v>
                </c:pt>
                <c:pt idx="28692">
                  <c:v>-1.69231E-2</c:v>
                </c:pt>
                <c:pt idx="28693">
                  <c:v>-1.38508E-2</c:v>
                </c:pt>
                <c:pt idx="28694">
                  <c:v>-1.0787E-2</c:v>
                </c:pt>
                <c:pt idx="28695" formatCode="0.00E+00">
                  <c:v>-7.7350700000000001E-3</c:v>
                </c:pt>
                <c:pt idx="28696" formatCode="0.00E+00">
                  <c:v>-4.6982200000000003E-3</c:v>
                </c:pt>
                <c:pt idx="28697" formatCode="0.00E+00">
                  <c:v>-1.6797400000000001E-3</c:v>
                </c:pt>
                <c:pt idx="28698" formatCode="0.00E+00">
                  <c:v>1.3171999999999999E-3</c:v>
                </c:pt>
                <c:pt idx="28699" formatCode="0.00E+00">
                  <c:v>4.2894500000000002E-3</c:v>
                </c:pt>
                <c:pt idx="28700" formatCode="0.00E+00">
                  <c:v>7.2339500000000003E-3</c:v>
                </c:pt>
                <c:pt idx="28701">
                  <c:v>1.0147700000000001E-2</c:v>
                </c:pt>
                <c:pt idx="28702">
                  <c:v>1.30277E-2</c:v>
                </c:pt>
                <c:pt idx="28703">
                  <c:v>1.5871099999999999E-2</c:v>
                </c:pt>
                <c:pt idx="28704">
                  <c:v>1.86751E-2</c:v>
                </c:pt>
                <c:pt idx="28705">
                  <c:v>2.1437000000000001E-2</c:v>
                </c:pt>
                <c:pt idx="28706">
                  <c:v>2.4154200000000001E-2</c:v>
                </c:pt>
                <c:pt idx="28707">
                  <c:v>2.6824000000000001E-2</c:v>
                </c:pt>
                <c:pt idx="28708">
                  <c:v>2.9444000000000001E-2</c:v>
                </c:pt>
                <c:pt idx="28709">
                  <c:v>3.20118E-2</c:v>
                </c:pt>
                <c:pt idx="28710">
                  <c:v>3.4525199999999999E-2</c:v>
                </c:pt>
                <c:pt idx="28711">
                  <c:v>3.6981800000000002E-2</c:v>
                </c:pt>
                <c:pt idx="28712">
                  <c:v>3.9379699999999997E-2</c:v>
                </c:pt>
                <c:pt idx="28713">
                  <c:v>4.1716700000000002E-2</c:v>
                </c:pt>
                <c:pt idx="28714">
                  <c:v>4.3991000000000002E-2</c:v>
                </c:pt>
                <c:pt idx="28715">
                  <c:v>4.62008E-2</c:v>
                </c:pt>
                <c:pt idx="28716">
                  <c:v>4.83443E-2</c:v>
                </c:pt>
                <c:pt idx="28717">
                  <c:v>5.0419899999999997E-2</c:v>
                </c:pt>
                <c:pt idx="28718">
                  <c:v>5.2426199999999999E-2</c:v>
                </c:pt>
                <c:pt idx="28719">
                  <c:v>5.4361699999999999E-2</c:v>
                </c:pt>
                <c:pt idx="28720">
                  <c:v>5.6225200000000003E-2</c:v>
                </c:pt>
                <c:pt idx="28721">
                  <c:v>5.8015400000000002E-2</c:v>
                </c:pt>
                <c:pt idx="28722">
                  <c:v>5.9731300000000001E-2</c:v>
                </c:pt>
                <c:pt idx="28723">
                  <c:v>6.13719E-2</c:v>
                </c:pt>
                <c:pt idx="28724">
                  <c:v>6.2936400000000003E-2</c:v>
                </c:pt>
                <c:pt idx="28725">
                  <c:v>6.4423900000000006E-2</c:v>
                </c:pt>
                <c:pt idx="28726">
                  <c:v>6.5833900000000001E-2</c:v>
                </c:pt>
                <c:pt idx="28727">
                  <c:v>6.7165799999999998E-2</c:v>
                </c:pt>
                <c:pt idx="28728">
                  <c:v>6.8419199999999999E-2</c:v>
                </c:pt>
                <c:pt idx="28729">
                  <c:v>6.9593699999999994E-2</c:v>
                </c:pt>
                <c:pt idx="28730">
                  <c:v>7.0689100000000005E-2</c:v>
                </c:pt>
                <c:pt idx="28731">
                  <c:v>7.17053E-2</c:v>
                </c:pt>
                <c:pt idx="28732">
                  <c:v>7.2642300000000007E-2</c:v>
                </c:pt>
                <c:pt idx="28733">
                  <c:v>7.3500200000000002E-2</c:v>
                </c:pt>
                <c:pt idx="28734">
                  <c:v>7.4278999999999998E-2</c:v>
                </c:pt>
                <c:pt idx="28735">
                  <c:v>7.4979199999999996E-2</c:v>
                </c:pt>
                <c:pt idx="28736">
                  <c:v>7.5601100000000004E-2</c:v>
                </c:pt>
                <c:pt idx="28737">
                  <c:v>7.6145199999999996E-2</c:v>
                </c:pt>
                <c:pt idx="28738">
                  <c:v>7.6612E-2</c:v>
                </c:pt>
                <c:pt idx="28739">
                  <c:v>7.7002200000000007E-2</c:v>
                </c:pt>
                <c:pt idx="28740">
                  <c:v>7.7316499999999996E-2</c:v>
                </c:pt>
                <c:pt idx="28741">
                  <c:v>7.7555799999999994E-2</c:v>
                </c:pt>
                <c:pt idx="28742">
                  <c:v>7.7720899999999996E-2</c:v>
                </c:pt>
                <c:pt idx="28743">
                  <c:v>7.7812900000000004E-2</c:v>
                </c:pt>
                <c:pt idx="28744">
                  <c:v>7.7832799999999994E-2</c:v>
                </c:pt>
                <c:pt idx="28745">
                  <c:v>7.7781799999999998E-2</c:v>
                </c:pt>
                <c:pt idx="28746">
                  <c:v>7.7660999999999994E-2</c:v>
                </c:pt>
                <c:pt idx="28747">
                  <c:v>7.7471899999999996E-2</c:v>
                </c:pt>
                <c:pt idx="28748">
                  <c:v>7.7215599999999995E-2</c:v>
                </c:pt>
                <c:pt idx="28749">
                  <c:v>7.6893699999999995E-2</c:v>
                </c:pt>
                <c:pt idx="28750">
                  <c:v>7.6507599999999995E-2</c:v>
                </c:pt>
                <c:pt idx="28751">
                  <c:v>7.6058799999999996E-2</c:v>
                </c:pt>
                <c:pt idx="28752">
                  <c:v>7.5549000000000005E-2</c:v>
                </c:pt>
                <c:pt idx="28753">
                  <c:v>7.4979699999999996E-2</c:v>
                </c:pt>
                <c:pt idx="28754">
                  <c:v>7.4352600000000005E-2</c:v>
                </c:pt>
                <c:pt idx="28755">
                  <c:v>7.3669499999999999E-2</c:v>
                </c:pt>
                <c:pt idx="28756">
                  <c:v>7.2932200000000003E-2</c:v>
                </c:pt>
                <c:pt idx="28757">
                  <c:v>7.2142300000000006E-2</c:v>
                </c:pt>
                <c:pt idx="28758">
                  <c:v>7.1301799999999999E-2</c:v>
                </c:pt>
                <c:pt idx="28759">
                  <c:v>7.0412500000000003E-2</c:v>
                </c:pt>
                <c:pt idx="28760">
                  <c:v>6.9476300000000005E-2</c:v>
                </c:pt>
                <c:pt idx="28761">
                  <c:v>6.8495100000000003E-2</c:v>
                </c:pt>
                <c:pt idx="28762">
                  <c:v>6.74709E-2</c:v>
                </c:pt>
                <c:pt idx="28763">
                  <c:v>6.6405500000000006E-2</c:v>
                </c:pt>
                <c:pt idx="28764">
                  <c:v>6.5300999999999998E-2</c:v>
                </c:pt>
                <c:pt idx="28765">
                  <c:v>6.41592E-2</c:v>
                </c:pt>
                <c:pt idx="28766">
                  <c:v>6.2982300000000005E-2</c:v>
                </c:pt>
                <c:pt idx="28767">
                  <c:v>6.1772000000000001E-2</c:v>
                </c:pt>
                <c:pt idx="28768">
                  <c:v>6.0530399999999998E-2</c:v>
                </c:pt>
                <c:pt idx="28769">
                  <c:v>5.92595E-2</c:v>
                </c:pt>
                <c:pt idx="28770">
                  <c:v>5.79613E-2</c:v>
                </c:pt>
                <c:pt idx="28771">
                  <c:v>5.66375E-2</c:v>
                </c:pt>
                <c:pt idx="28772">
                  <c:v>5.5290300000000001E-2</c:v>
                </c:pt>
                <c:pt idx="28773">
                  <c:v>5.3921400000000001E-2</c:v>
                </c:pt>
                <c:pt idx="28774">
                  <c:v>5.25329E-2</c:v>
                </c:pt>
                <c:pt idx="28775">
                  <c:v>5.1126400000000002E-2</c:v>
                </c:pt>
                <c:pt idx="28776">
                  <c:v>4.9703999999999998E-2</c:v>
                </c:pt>
                <c:pt idx="28777">
                  <c:v>4.8267400000000002E-2</c:v>
                </c:pt>
                <c:pt idx="28778">
                  <c:v>4.6818400000000003E-2</c:v>
                </c:pt>
                <c:pt idx="28779">
                  <c:v>4.5358700000000002E-2</c:v>
                </c:pt>
                <c:pt idx="28780">
                  <c:v>4.3890100000000001E-2</c:v>
                </c:pt>
                <c:pt idx="28781">
                  <c:v>4.2414199999999999E-2</c:v>
                </c:pt>
                <c:pt idx="28782">
                  <c:v>4.0932700000000002E-2</c:v>
                </c:pt>
                <c:pt idx="28783">
                  <c:v>3.9447099999999999E-2</c:v>
                </c:pt>
                <c:pt idx="28784">
                  <c:v>3.7959100000000003E-2</c:v>
                </c:pt>
                <c:pt idx="28785">
                  <c:v>3.6470000000000002E-2</c:v>
                </c:pt>
                <c:pt idx="28786">
                  <c:v>3.4981400000000003E-2</c:v>
                </c:pt>
                <c:pt idx="28787">
                  <c:v>3.3494599999999999E-2</c:v>
                </c:pt>
                <c:pt idx="28788">
                  <c:v>3.2011100000000001E-2</c:v>
                </c:pt>
                <c:pt idx="28789">
                  <c:v>3.05321E-2</c:v>
                </c:pt>
                <c:pt idx="28790">
                  <c:v>2.9058799999999999E-2</c:v>
                </c:pt>
                <c:pt idx="28791">
                  <c:v>2.7592499999999999E-2</c:v>
                </c:pt>
                <c:pt idx="28792">
                  <c:v>2.6134299999999999E-2</c:v>
                </c:pt>
                <c:pt idx="28793">
                  <c:v>2.46853E-2</c:v>
                </c:pt>
                <c:pt idx="28794">
                  <c:v>2.32465E-2</c:v>
                </c:pt>
                <c:pt idx="28795">
                  <c:v>2.1818899999999999E-2</c:v>
                </c:pt>
                <c:pt idx="28796">
                  <c:v>2.0403299999999999E-2</c:v>
                </c:pt>
                <c:pt idx="28797">
                  <c:v>1.9000699999999999E-2</c:v>
                </c:pt>
                <c:pt idx="28798">
                  <c:v>1.76119E-2</c:v>
                </c:pt>
                <c:pt idx="28799">
                  <c:v>1.6237499999999998E-2</c:v>
                </c:pt>
                <c:pt idx="28800">
                  <c:v>1.4878300000000001E-2</c:v>
                </c:pt>
                <c:pt idx="28801">
                  <c:v>1.3534900000000001E-2</c:v>
                </c:pt>
                <c:pt idx="28802">
                  <c:v>1.22078E-2</c:v>
                </c:pt>
                <c:pt idx="28803">
                  <c:v>1.0897499999999999E-2</c:v>
                </c:pt>
                <c:pt idx="28804" formatCode="0.00E+00">
                  <c:v>9.6046299999999994E-3</c:v>
                </c:pt>
                <c:pt idx="28805" formatCode="0.00E+00">
                  <c:v>8.3294200000000006E-3</c:v>
                </c:pt>
                <c:pt idx="28806" formatCode="0.00E+00">
                  <c:v>7.0722500000000004E-3</c:v>
                </c:pt>
                <c:pt idx="28807" formatCode="0.00E+00">
                  <c:v>5.8334299999999997E-3</c:v>
                </c:pt>
                <c:pt idx="28808" formatCode="0.00E+00">
                  <c:v>4.6131799999999997E-3</c:v>
                </c:pt>
                <c:pt idx="28809" formatCode="0.00E+00">
                  <c:v>3.4116900000000002E-3</c:v>
                </c:pt>
                <c:pt idx="28810" formatCode="0.00E+00">
                  <c:v>2.2290999999999999E-3</c:v>
                </c:pt>
                <c:pt idx="28811" formatCode="0.00E+00">
                  <c:v>1.0655E-3</c:v>
                </c:pt>
                <c:pt idx="28812" formatCode="0.00E+00">
                  <c:v>-7.9082600000000001E-5</c:v>
                </c:pt>
                <c:pt idx="28813" formatCode="0.00E+00">
                  <c:v>-1.2046400000000001E-3</c:v>
                </c:pt>
                <c:pt idx="28814" formatCode="0.00E+00">
                  <c:v>-2.31124E-3</c:v>
                </c:pt>
                <c:pt idx="28815" formatCode="0.00E+00">
                  <c:v>-3.39895E-3</c:v>
                </c:pt>
                <c:pt idx="28816" formatCode="0.00E+00">
                  <c:v>-4.4679200000000002E-3</c:v>
                </c:pt>
                <c:pt idx="28817" formatCode="0.00E+00">
                  <c:v>-5.5183200000000002E-3</c:v>
                </c:pt>
                <c:pt idx="28818" formatCode="0.00E+00">
                  <c:v>-6.5503499999999999E-3</c:v>
                </c:pt>
                <c:pt idx="28819" formatCode="0.00E+00">
                  <c:v>-7.5642599999999997E-3</c:v>
                </c:pt>
                <c:pt idx="28820" formatCode="0.00E+00">
                  <c:v>-8.5603199999999997E-3</c:v>
                </c:pt>
                <c:pt idx="28821" formatCode="0.00E+00">
                  <c:v>-9.5388299999999999E-3</c:v>
                </c:pt>
                <c:pt idx="28822">
                  <c:v>-1.05001E-2</c:v>
                </c:pt>
                <c:pt idx="28823">
                  <c:v>-1.1444599999999999E-2</c:v>
                </c:pt>
                <c:pt idx="28824">
                  <c:v>-1.23725E-2</c:v>
                </c:pt>
                <c:pt idx="28825">
                  <c:v>-1.32844E-2</c:v>
                </c:pt>
                <c:pt idx="28826">
                  <c:v>-1.4180699999999999E-2</c:v>
                </c:pt>
                <c:pt idx="28827">
                  <c:v>-1.50618E-2</c:v>
                </c:pt>
                <c:pt idx="28828">
                  <c:v>-1.5928100000000001E-2</c:v>
                </c:pt>
                <c:pt idx="28829">
                  <c:v>-1.6780099999999999E-2</c:v>
                </c:pt>
                <c:pt idx="28830">
                  <c:v>-1.76183E-2</c:v>
                </c:pt>
                <c:pt idx="28831">
                  <c:v>-1.84432E-2</c:v>
                </c:pt>
                <c:pt idx="28832">
                  <c:v>-1.92552E-2</c:v>
                </c:pt>
                <c:pt idx="28833">
                  <c:v>-2.0054900000000001E-2</c:v>
                </c:pt>
                <c:pt idx="28834">
                  <c:v>-2.0842800000000002E-2</c:v>
                </c:pt>
                <c:pt idx="28835">
                  <c:v>-2.1619300000000001E-2</c:v>
                </c:pt>
                <c:pt idx="28836">
                  <c:v>-2.2384899999999999E-2</c:v>
                </c:pt>
                <c:pt idx="28837">
                  <c:v>-2.31401E-2</c:v>
                </c:pt>
                <c:pt idx="28838">
                  <c:v>-2.3885300000000002E-2</c:v>
                </c:pt>
                <c:pt idx="28839">
                  <c:v>-2.46211E-2</c:v>
                </c:pt>
                <c:pt idx="28840">
                  <c:v>-2.53479E-2</c:v>
                </c:pt>
                <c:pt idx="28841">
                  <c:v>-2.6065999999999999E-2</c:v>
                </c:pt>
                <c:pt idx="28842">
                  <c:v>-2.6776000000000001E-2</c:v>
                </c:pt>
                <c:pt idx="28843">
                  <c:v>-2.7478099999999998E-2</c:v>
                </c:pt>
                <c:pt idx="28844">
                  <c:v>-2.8172800000000001E-2</c:v>
                </c:pt>
                <c:pt idx="28845">
                  <c:v>-2.8860500000000001E-2</c:v>
                </c:pt>
                <c:pt idx="28846">
                  <c:v>-2.9541399999999999E-2</c:v>
                </c:pt>
                <c:pt idx="28847">
                  <c:v>-3.02159E-2</c:v>
                </c:pt>
                <c:pt idx="28848">
                  <c:v>-3.0884100000000001E-2</c:v>
                </c:pt>
                <c:pt idx="28849">
                  <c:v>-3.1546499999999998E-2</c:v>
                </c:pt>
                <c:pt idx="28850">
                  <c:v>-3.2203099999999998E-2</c:v>
                </c:pt>
                <c:pt idx="28851">
                  <c:v>-3.2854099999999997E-2</c:v>
                </c:pt>
                <c:pt idx="28852">
                  <c:v>-3.3499800000000003E-2</c:v>
                </c:pt>
                <c:pt idx="28853">
                  <c:v>-3.41401E-2</c:v>
                </c:pt>
                <c:pt idx="28854">
                  <c:v>-3.4775199999999999E-2</c:v>
                </c:pt>
                <c:pt idx="28855">
                  <c:v>-3.5405199999999998E-2</c:v>
                </c:pt>
                <c:pt idx="28856">
                  <c:v>-3.603E-2</c:v>
                </c:pt>
                <c:pt idx="28857">
                  <c:v>-3.6649500000000002E-2</c:v>
                </c:pt>
                <c:pt idx="28858">
                  <c:v>-3.72638E-2</c:v>
                </c:pt>
                <c:pt idx="28859">
                  <c:v>-3.7872700000000002E-2</c:v>
                </c:pt>
                <c:pt idx="28860">
                  <c:v>-3.8476000000000003E-2</c:v>
                </c:pt>
                <c:pt idx="28861">
                  <c:v>-3.90736E-2</c:v>
                </c:pt>
                <c:pt idx="28862">
                  <c:v>-3.9665100000000002E-2</c:v>
                </c:pt>
                <c:pt idx="28863">
                  <c:v>-4.0250500000000002E-2</c:v>
                </c:pt>
                <c:pt idx="28864">
                  <c:v>-4.0829299999999999E-2</c:v>
                </c:pt>
                <c:pt idx="28865">
                  <c:v>-4.1401100000000003E-2</c:v>
                </c:pt>
                <c:pt idx="28866">
                  <c:v>-4.1965700000000002E-2</c:v>
                </c:pt>
                <c:pt idx="28867">
                  <c:v>-4.2522499999999998E-2</c:v>
                </c:pt>
                <c:pt idx="28868">
                  <c:v>-4.3071100000000001E-2</c:v>
                </c:pt>
                <c:pt idx="28869">
                  <c:v>-4.3610999999999997E-2</c:v>
                </c:pt>
                <c:pt idx="28870">
                  <c:v>-4.4141600000000003E-2</c:v>
                </c:pt>
                <c:pt idx="28871">
                  <c:v>-4.4662399999999998E-2</c:v>
                </c:pt>
                <c:pt idx="28872">
                  <c:v>-4.5172799999999999E-2</c:v>
                </c:pt>
                <c:pt idx="28873">
                  <c:v>-4.5671999999999997E-2</c:v>
                </c:pt>
                <c:pt idx="28874">
                  <c:v>-4.6159499999999999E-2</c:v>
                </c:pt>
                <c:pt idx="28875">
                  <c:v>-4.6634500000000002E-2</c:v>
                </c:pt>
                <c:pt idx="28876">
                  <c:v>-4.7096199999999998E-2</c:v>
                </c:pt>
                <c:pt idx="28877">
                  <c:v>-4.75439E-2</c:v>
                </c:pt>
                <c:pt idx="28878">
                  <c:v>-4.79768E-2</c:v>
                </c:pt>
                <c:pt idx="28879">
                  <c:v>-4.8394E-2</c:v>
                </c:pt>
                <c:pt idx="28880">
                  <c:v>-4.8794799999999999E-2</c:v>
                </c:pt>
                <c:pt idx="28881">
                  <c:v>-4.9178100000000002E-2</c:v>
                </c:pt>
                <c:pt idx="28882">
                  <c:v>-4.9543200000000003E-2</c:v>
                </c:pt>
                <c:pt idx="28883">
                  <c:v>-4.9889099999999999E-2</c:v>
                </c:pt>
                <c:pt idx="28884">
                  <c:v>-5.02149E-2</c:v>
                </c:pt>
                <c:pt idx="28885">
                  <c:v>-5.0519599999999998E-2</c:v>
                </c:pt>
                <c:pt idx="28886">
                  <c:v>-5.0802300000000002E-2</c:v>
                </c:pt>
                <c:pt idx="28887">
                  <c:v>-5.1062000000000003E-2</c:v>
                </c:pt>
                <c:pt idx="28888">
                  <c:v>-5.1297700000000002E-2</c:v>
                </c:pt>
                <c:pt idx="28889">
                  <c:v>-5.1508499999999999E-2</c:v>
                </c:pt>
                <c:pt idx="28890">
                  <c:v>-5.1693299999999998E-2</c:v>
                </c:pt>
                <c:pt idx="28891">
                  <c:v>-5.18512E-2</c:v>
                </c:pt>
                <c:pt idx="28892">
                  <c:v>-5.1981100000000002E-2</c:v>
                </c:pt>
                <c:pt idx="28893">
                  <c:v>-5.2082200000000002E-2</c:v>
                </c:pt>
                <c:pt idx="28894">
                  <c:v>-5.2153400000000003E-2</c:v>
                </c:pt>
                <c:pt idx="28895">
                  <c:v>-5.2193700000000003E-2</c:v>
                </c:pt>
                <c:pt idx="28896">
                  <c:v>-5.2202199999999997E-2</c:v>
                </c:pt>
                <c:pt idx="28897">
                  <c:v>-5.2178000000000002E-2</c:v>
                </c:pt>
                <c:pt idx="28898">
                  <c:v>-5.212E-2</c:v>
                </c:pt>
                <c:pt idx="28899">
                  <c:v>-5.2027499999999997E-2</c:v>
                </c:pt>
                <c:pt idx="28900">
                  <c:v>-5.1899500000000001E-2</c:v>
                </c:pt>
                <c:pt idx="28901">
                  <c:v>-5.1735099999999999E-2</c:v>
                </c:pt>
                <c:pt idx="28902">
                  <c:v>-5.1533599999999999E-2</c:v>
                </c:pt>
                <c:pt idx="28903">
                  <c:v>-5.1293999999999999E-2</c:v>
                </c:pt>
                <c:pt idx="28904">
                  <c:v>-5.1015699999999997E-2</c:v>
                </c:pt>
                <c:pt idx="28905">
                  <c:v>-5.0697899999999997E-2</c:v>
                </c:pt>
                <c:pt idx="28906">
                  <c:v>-5.0339799999999997E-2</c:v>
                </c:pt>
                <c:pt idx="28907">
                  <c:v>-4.99408E-2</c:v>
                </c:pt>
                <c:pt idx="28908">
                  <c:v>-4.9500200000000001E-2</c:v>
                </c:pt>
                <c:pt idx="28909">
                  <c:v>-4.9017499999999999E-2</c:v>
                </c:pt>
                <c:pt idx="28910">
                  <c:v>-4.8492199999999999E-2</c:v>
                </c:pt>
                <c:pt idx="28911">
                  <c:v>-4.7923599999999997E-2</c:v>
                </c:pt>
                <c:pt idx="28912">
                  <c:v>-4.7311400000000003E-2</c:v>
                </c:pt>
                <c:pt idx="28913">
                  <c:v>-4.6655200000000001E-2</c:v>
                </c:pt>
                <c:pt idx="28914">
                  <c:v>-4.5954599999999998E-2</c:v>
                </c:pt>
                <c:pt idx="28915">
                  <c:v>-4.5209399999999997E-2</c:v>
                </c:pt>
                <c:pt idx="28916">
                  <c:v>-4.4419199999999999E-2</c:v>
                </c:pt>
                <c:pt idx="28917">
                  <c:v>-4.3583999999999998E-2</c:v>
                </c:pt>
                <c:pt idx="28918">
                  <c:v>-4.2703499999999998E-2</c:v>
                </c:pt>
                <c:pt idx="28919">
                  <c:v>-4.1777799999999997E-2</c:v>
                </c:pt>
                <c:pt idx="28920">
                  <c:v>-4.0806799999999997E-2</c:v>
                </c:pt>
                <c:pt idx="28921">
                  <c:v>-3.9790600000000002E-2</c:v>
                </c:pt>
                <c:pt idx="28922">
                  <c:v>-3.8729300000000001E-2</c:v>
                </c:pt>
                <c:pt idx="28923">
                  <c:v>-3.7623200000000002E-2</c:v>
                </c:pt>
                <c:pt idx="28924">
                  <c:v>-3.6472499999999998E-2</c:v>
                </c:pt>
                <c:pt idx="28925">
                  <c:v>-3.5277500000000003E-2</c:v>
                </c:pt>
                <c:pt idx="28926">
                  <c:v>-3.4038600000000002E-2</c:v>
                </c:pt>
                <c:pt idx="28927">
                  <c:v>-3.2756300000000002E-2</c:v>
                </c:pt>
                <c:pt idx="28928">
                  <c:v>-3.1431099999999997E-2</c:v>
                </c:pt>
                <c:pt idx="28929">
                  <c:v>-3.0063699999999999E-2</c:v>
                </c:pt>
                <c:pt idx="28930">
                  <c:v>-2.8654700000000002E-2</c:v>
                </c:pt>
                <c:pt idx="28931">
                  <c:v>-2.7204900000000001E-2</c:v>
                </c:pt>
                <c:pt idx="28932">
                  <c:v>-2.5714999999999998E-2</c:v>
                </c:pt>
                <c:pt idx="28933">
                  <c:v>-2.4185999999999999E-2</c:v>
                </c:pt>
                <c:pt idx="28934">
                  <c:v>-2.2618800000000001E-2</c:v>
                </c:pt>
                <c:pt idx="28935">
                  <c:v>-2.1014399999999999E-2</c:v>
                </c:pt>
                <c:pt idx="28936">
                  <c:v>-1.9373999999999999E-2</c:v>
                </c:pt>
                <c:pt idx="28937">
                  <c:v>-1.7698700000000001E-2</c:v>
                </c:pt>
                <c:pt idx="28938">
                  <c:v>-1.59896E-2</c:v>
                </c:pt>
                <c:pt idx="28939">
                  <c:v>-1.4248200000000001E-2</c:v>
                </c:pt>
                <c:pt idx="28940">
                  <c:v>-1.24758E-2</c:v>
                </c:pt>
                <c:pt idx="28941">
                  <c:v>-1.06737E-2</c:v>
                </c:pt>
                <c:pt idx="28942" formatCode="0.00E+00">
                  <c:v>-8.8435600000000003E-3</c:v>
                </c:pt>
                <c:pt idx="28943" formatCode="0.00E+00">
                  <c:v>-6.9867999999999996E-3</c:v>
                </c:pt>
                <c:pt idx="28944" formatCode="0.00E+00">
                  <c:v>-5.1050699999999997E-3</c:v>
                </c:pt>
                <c:pt idx="28945" formatCode="0.00E+00">
                  <c:v>-3.20003E-3</c:v>
                </c:pt>
                <c:pt idx="28946" formatCode="0.00E+00">
                  <c:v>-1.2734000000000001E-3</c:v>
                </c:pt>
                <c:pt idx="28947" formatCode="0.00E+00">
                  <c:v>6.7304300000000001E-4</c:v>
                </c:pt>
                <c:pt idx="28948" formatCode="0.00E+00">
                  <c:v>2.6374800000000002E-3</c:v>
                </c:pt>
                <c:pt idx="28949" formatCode="0.00E+00">
                  <c:v>4.6180199999999996E-3</c:v>
                </c:pt>
                <c:pt idx="28950" formatCode="0.00E+00">
                  <c:v>6.6127599999999996E-3</c:v>
                </c:pt>
                <c:pt idx="28951" formatCode="0.00E+00">
                  <c:v>8.6197099999999992E-3</c:v>
                </c:pt>
                <c:pt idx="28952">
                  <c:v>1.0636899999999999E-2</c:v>
                </c:pt>
                <c:pt idx="28953">
                  <c:v>1.26622E-2</c:v>
                </c:pt>
                <c:pt idx="28954">
                  <c:v>1.46935E-2</c:v>
                </c:pt>
                <c:pt idx="28955">
                  <c:v>1.6728799999999999E-2</c:v>
                </c:pt>
                <c:pt idx="28956">
                  <c:v>1.8765899999999999E-2</c:v>
                </c:pt>
                <c:pt idx="28957">
                  <c:v>2.0802500000000002E-2</c:v>
                </c:pt>
                <c:pt idx="28958">
                  <c:v>2.2836499999999999E-2</c:v>
                </c:pt>
                <c:pt idx="28959">
                  <c:v>2.4865600000000002E-2</c:v>
                </c:pt>
                <c:pt idx="28960">
                  <c:v>2.6887500000000002E-2</c:v>
                </c:pt>
                <c:pt idx="28961">
                  <c:v>2.8900100000000001E-2</c:v>
                </c:pt>
                <c:pt idx="28962">
                  <c:v>3.0900899999999999E-2</c:v>
                </c:pt>
                <c:pt idx="28963">
                  <c:v>3.2887600000000003E-2</c:v>
                </c:pt>
                <c:pt idx="28964">
                  <c:v>3.4858100000000003E-2</c:v>
                </c:pt>
                <c:pt idx="28965">
                  <c:v>3.6809799999999997E-2</c:v>
                </c:pt>
                <c:pt idx="28966">
                  <c:v>3.87406E-2</c:v>
                </c:pt>
                <c:pt idx="28967">
                  <c:v>4.06481E-2</c:v>
                </c:pt>
                <c:pt idx="28968">
                  <c:v>4.2529999999999998E-2</c:v>
                </c:pt>
                <c:pt idx="28969">
                  <c:v>4.4384E-2</c:v>
                </c:pt>
                <c:pt idx="28970">
                  <c:v>4.62078E-2</c:v>
                </c:pt>
                <c:pt idx="28971">
                  <c:v>4.7999100000000003E-2</c:v>
                </c:pt>
                <c:pt idx="28972">
                  <c:v>4.9755599999999997E-2</c:v>
                </c:pt>
                <c:pt idx="28973">
                  <c:v>5.1475199999999999E-2</c:v>
                </c:pt>
                <c:pt idx="28974">
                  <c:v>5.3155599999999997E-2</c:v>
                </c:pt>
                <c:pt idx="28975">
                  <c:v>5.4794700000000002E-2</c:v>
                </c:pt>
                <c:pt idx="28976">
                  <c:v>5.6390200000000001E-2</c:v>
                </c:pt>
                <c:pt idx="28977">
                  <c:v>5.7940199999999997E-2</c:v>
                </c:pt>
                <c:pt idx="28978">
                  <c:v>5.9442399999999999E-2</c:v>
                </c:pt>
                <c:pt idx="28979">
                  <c:v>6.0894999999999998E-2</c:v>
                </c:pt>
                <c:pt idx="28980">
                  <c:v>6.2295900000000001E-2</c:v>
                </c:pt>
                <c:pt idx="28981">
                  <c:v>6.3643199999999997E-2</c:v>
                </c:pt>
                <c:pt idx="28982">
                  <c:v>6.4935099999999996E-2</c:v>
                </c:pt>
                <c:pt idx="28983">
                  <c:v>6.6169599999999995E-2</c:v>
                </c:pt>
                <c:pt idx="28984">
                  <c:v>6.7345000000000002E-2</c:v>
                </c:pt>
                <c:pt idx="28985">
                  <c:v>6.8459699999999998E-2</c:v>
                </c:pt>
                <c:pt idx="28986">
                  <c:v>6.9512000000000004E-2</c:v>
                </c:pt>
                <c:pt idx="28987">
                  <c:v>7.0500300000000002E-2</c:v>
                </c:pt>
                <c:pt idx="28988">
                  <c:v>7.1423200000000006E-2</c:v>
                </c:pt>
                <c:pt idx="28989">
                  <c:v>7.2279099999999999E-2</c:v>
                </c:pt>
                <c:pt idx="28990">
                  <c:v>7.3066800000000001E-2</c:v>
                </c:pt>
                <c:pt idx="28991">
                  <c:v>7.3785000000000003E-2</c:v>
                </c:pt>
                <c:pt idx="28992">
                  <c:v>7.4432499999999999E-2</c:v>
                </c:pt>
                <c:pt idx="28993">
                  <c:v>7.5008099999999994E-2</c:v>
                </c:pt>
                <c:pt idx="28994">
                  <c:v>7.5510900000000006E-2</c:v>
                </c:pt>
                <c:pt idx="28995">
                  <c:v>7.5939900000000005E-2</c:v>
                </c:pt>
                <c:pt idx="28996">
                  <c:v>7.6294200000000006E-2</c:v>
                </c:pt>
                <c:pt idx="28997">
                  <c:v>7.6573100000000005E-2</c:v>
                </c:pt>
                <c:pt idx="28998">
                  <c:v>7.6775899999999994E-2</c:v>
                </c:pt>
                <c:pt idx="28999">
                  <c:v>7.6901999999999998E-2</c:v>
                </c:pt>
                <c:pt idx="29000">
                  <c:v>7.6951000000000006E-2</c:v>
                </c:pt>
                <c:pt idx="29001">
                  <c:v>7.6922299999999999E-2</c:v>
                </c:pt>
                <c:pt idx="29002">
                  <c:v>7.6815900000000006E-2</c:v>
                </c:pt>
                <c:pt idx="29003">
                  <c:v>7.6631299999999999E-2</c:v>
                </c:pt>
                <c:pt idx="29004">
                  <c:v>7.6368599999999995E-2</c:v>
                </c:pt>
                <c:pt idx="29005">
                  <c:v>7.6027700000000004E-2</c:v>
                </c:pt>
                <c:pt idx="29006">
                  <c:v>7.5608700000000001E-2</c:v>
                </c:pt>
                <c:pt idx="29007">
                  <c:v>7.5111899999999995E-2</c:v>
                </c:pt>
                <c:pt idx="29008">
                  <c:v>7.4537400000000004E-2</c:v>
                </c:pt>
                <c:pt idx="29009">
                  <c:v>7.3885599999999996E-2</c:v>
                </c:pt>
                <c:pt idx="29010">
                  <c:v>7.3157200000000006E-2</c:v>
                </c:pt>
                <c:pt idx="29011">
                  <c:v>7.23525E-2</c:v>
                </c:pt>
                <c:pt idx="29012">
                  <c:v>7.1472400000000005E-2</c:v>
                </c:pt>
                <c:pt idx="29013">
                  <c:v>7.05176E-2</c:v>
                </c:pt>
                <c:pt idx="29014">
                  <c:v>6.9488999999999995E-2</c:v>
                </c:pt>
                <c:pt idx="29015">
                  <c:v>6.8387500000000004E-2</c:v>
                </c:pt>
                <c:pt idx="29016">
                  <c:v>6.7214300000000005E-2</c:v>
                </c:pt>
                <c:pt idx="29017">
                  <c:v>6.5970299999999996E-2</c:v>
                </c:pt>
                <c:pt idx="29018">
                  <c:v>6.4657000000000006E-2</c:v>
                </c:pt>
                <c:pt idx="29019">
                  <c:v>6.3275700000000004E-2</c:v>
                </c:pt>
                <c:pt idx="29020">
                  <c:v>6.1827699999999999E-2</c:v>
                </c:pt>
                <c:pt idx="29021">
                  <c:v>6.0314600000000003E-2</c:v>
                </c:pt>
                <c:pt idx="29022">
                  <c:v>5.8737999999999999E-2</c:v>
                </c:pt>
                <c:pt idx="29023">
                  <c:v>5.7099499999999997E-2</c:v>
                </c:pt>
                <c:pt idx="29024">
                  <c:v>5.5400999999999999E-2</c:v>
                </c:pt>
                <c:pt idx="29025">
                  <c:v>5.3644299999999999E-2</c:v>
                </c:pt>
                <c:pt idx="29026">
                  <c:v>5.1831299999999997E-2</c:v>
                </c:pt>
                <c:pt idx="29027">
                  <c:v>4.9963899999999999E-2</c:v>
                </c:pt>
                <c:pt idx="29028">
                  <c:v>4.8044299999999998E-2</c:v>
                </c:pt>
                <c:pt idx="29029">
                  <c:v>4.6074499999999997E-2</c:v>
                </c:pt>
                <c:pt idx="29030">
                  <c:v>4.4056900000000003E-2</c:v>
                </c:pt>
                <c:pt idx="29031">
                  <c:v>4.1993500000000003E-2</c:v>
                </c:pt>
                <c:pt idx="29032">
                  <c:v>3.98868E-2</c:v>
                </c:pt>
                <c:pt idx="29033">
                  <c:v>3.7739099999999998E-2</c:v>
                </c:pt>
                <c:pt idx="29034">
                  <c:v>3.5552800000000002E-2</c:v>
                </c:pt>
                <c:pt idx="29035">
                  <c:v>3.3330400000000003E-2</c:v>
                </c:pt>
                <c:pt idx="29036">
                  <c:v>3.1074500000000001E-2</c:v>
                </c:pt>
                <c:pt idx="29037">
                  <c:v>2.87876E-2</c:v>
                </c:pt>
                <c:pt idx="29038">
                  <c:v>2.6472300000000001E-2</c:v>
                </c:pt>
                <c:pt idx="29039">
                  <c:v>2.4131300000000001E-2</c:v>
                </c:pt>
                <c:pt idx="29040">
                  <c:v>2.1767100000000001E-2</c:v>
                </c:pt>
                <c:pt idx="29041">
                  <c:v>1.93826E-2</c:v>
                </c:pt>
                <c:pt idx="29042">
                  <c:v>1.69804E-2</c:v>
                </c:pt>
                <c:pt idx="29043">
                  <c:v>1.4563400000000001E-2</c:v>
                </c:pt>
                <c:pt idx="29044">
                  <c:v>1.21341E-2</c:v>
                </c:pt>
                <c:pt idx="29045" formatCode="0.00E+00">
                  <c:v>9.6955700000000006E-3</c:v>
                </c:pt>
                <c:pt idx="29046" formatCode="0.00E+00">
                  <c:v>7.2504099999999997E-3</c:v>
                </c:pt>
                <c:pt idx="29047" formatCode="0.00E+00">
                  <c:v>4.8014800000000003E-3</c:v>
                </c:pt>
                <c:pt idx="29048" formatCode="0.00E+00">
                  <c:v>2.3515599999999999E-3</c:v>
                </c:pt>
                <c:pt idx="29049" formatCode="0.00E+00">
                  <c:v>-9.6546799999999995E-5</c:v>
                </c:pt>
                <c:pt idx="29050" formatCode="0.00E+00">
                  <c:v>-2.5400599999999998E-3</c:v>
                </c:pt>
                <c:pt idx="29051" formatCode="0.00E+00">
                  <c:v>-4.9761900000000001E-3</c:v>
                </c:pt>
                <c:pt idx="29052" formatCode="0.00E+00">
                  <c:v>-7.4021800000000004E-3</c:v>
                </c:pt>
                <c:pt idx="29053" formatCode="0.00E+00">
                  <c:v>-9.8152799999999991E-3</c:v>
                </c:pt>
                <c:pt idx="29054">
                  <c:v>-1.2212799999999999E-2</c:v>
                </c:pt>
                <c:pt idx="29055">
                  <c:v>-1.45919E-2</c:v>
                </c:pt>
                <c:pt idx="29056">
                  <c:v>-1.695E-2</c:v>
                </c:pt>
                <c:pt idx="29057">
                  <c:v>-1.92845E-2</c:v>
                </c:pt>
                <c:pt idx="29058">
                  <c:v>-2.1592799999999999E-2</c:v>
                </c:pt>
                <c:pt idx="29059">
                  <c:v>-2.38722E-2</c:v>
                </c:pt>
                <c:pt idx="29060">
                  <c:v>-2.6120299999999999E-2</c:v>
                </c:pt>
                <c:pt idx="29061">
                  <c:v>-2.8334499999999999E-2</c:v>
                </c:pt>
                <c:pt idx="29062">
                  <c:v>-3.0512500000000001E-2</c:v>
                </c:pt>
                <c:pt idx="29063">
                  <c:v>-3.2651800000000002E-2</c:v>
                </c:pt>
                <c:pt idx="29064">
                  <c:v>-3.4750099999999999E-2</c:v>
                </c:pt>
                <c:pt idx="29065">
                  <c:v>-3.6805200000000003E-2</c:v>
                </c:pt>
                <c:pt idx="29066">
                  <c:v>-3.8814800000000003E-2</c:v>
                </c:pt>
                <c:pt idx="29067">
                  <c:v>-4.0776800000000002E-2</c:v>
                </c:pt>
                <c:pt idx="29068">
                  <c:v>-4.2689199999999997E-2</c:v>
                </c:pt>
                <c:pt idx="29069">
                  <c:v>-4.4549800000000001E-2</c:v>
                </c:pt>
                <c:pt idx="29070">
                  <c:v>-4.6356899999999999E-2</c:v>
                </c:pt>
                <c:pt idx="29071">
                  <c:v>-4.8108499999999998E-2</c:v>
                </c:pt>
                <c:pt idx="29072">
                  <c:v>-4.9802800000000001E-2</c:v>
                </c:pt>
                <c:pt idx="29073">
                  <c:v>-5.1438200000000003E-2</c:v>
                </c:pt>
                <c:pt idx="29074">
                  <c:v>-5.3012999999999998E-2</c:v>
                </c:pt>
                <c:pt idx="29075">
                  <c:v>-5.45256E-2</c:v>
                </c:pt>
                <c:pt idx="29076">
                  <c:v>-5.5974700000000002E-2</c:v>
                </c:pt>
                <c:pt idx="29077">
                  <c:v>-5.7358899999999997E-2</c:v>
                </c:pt>
                <c:pt idx="29078">
                  <c:v>-5.8676800000000001E-2</c:v>
                </c:pt>
                <c:pt idx="29079">
                  <c:v>-5.9927300000000003E-2</c:v>
                </c:pt>
                <c:pt idx="29080">
                  <c:v>-6.1109299999999998E-2</c:v>
                </c:pt>
                <c:pt idx="29081">
                  <c:v>-6.2221699999999998E-2</c:v>
                </c:pt>
                <c:pt idx="29082">
                  <c:v>-6.3263799999999995E-2</c:v>
                </c:pt>
                <c:pt idx="29083">
                  <c:v>-6.4234600000000003E-2</c:v>
                </c:pt>
                <c:pt idx="29084">
                  <c:v>-6.5133300000000005E-2</c:v>
                </c:pt>
                <c:pt idx="29085">
                  <c:v>-6.5959500000000004E-2</c:v>
                </c:pt>
                <c:pt idx="29086">
                  <c:v>-6.6712599999999997E-2</c:v>
                </c:pt>
                <c:pt idx="29087">
                  <c:v>-6.7391999999999994E-2</c:v>
                </c:pt>
                <c:pt idx="29088">
                  <c:v>-6.7997500000000002E-2</c:v>
                </c:pt>
                <c:pt idx="29089">
                  <c:v>-6.8528800000000001E-2</c:v>
                </c:pt>
                <c:pt idx="29090">
                  <c:v>-6.89858E-2</c:v>
                </c:pt>
                <c:pt idx="29091">
                  <c:v>-6.9368399999999997E-2</c:v>
                </c:pt>
                <c:pt idx="29092">
                  <c:v>-6.9676699999999994E-2</c:v>
                </c:pt>
                <c:pt idx="29093">
                  <c:v>-6.9910700000000006E-2</c:v>
                </c:pt>
                <c:pt idx="29094">
                  <c:v>-7.00707E-2</c:v>
                </c:pt>
                <c:pt idx="29095">
                  <c:v>-7.01571E-2</c:v>
                </c:pt>
                <c:pt idx="29096">
                  <c:v>-7.0170200000000002E-2</c:v>
                </c:pt>
                <c:pt idx="29097">
                  <c:v>-7.0110500000000006E-2</c:v>
                </c:pt>
                <c:pt idx="29098">
                  <c:v>-6.9978700000000005E-2</c:v>
                </c:pt>
                <c:pt idx="29099">
                  <c:v>-6.9775400000000001E-2</c:v>
                </c:pt>
                <c:pt idx="29100">
                  <c:v>-6.9501400000000005E-2</c:v>
                </c:pt>
                <c:pt idx="29101">
                  <c:v>-6.9157499999999997E-2</c:v>
                </c:pt>
                <c:pt idx="29102">
                  <c:v>-6.8744700000000006E-2</c:v>
                </c:pt>
                <c:pt idx="29103">
                  <c:v>-6.8263900000000002E-2</c:v>
                </c:pt>
                <c:pt idx="29104">
                  <c:v>-6.7716399999999996E-2</c:v>
                </c:pt>
                <c:pt idx="29105">
                  <c:v>-6.7103200000000002E-2</c:v>
                </c:pt>
                <c:pt idx="29106">
                  <c:v>-6.6425600000000001E-2</c:v>
                </c:pt>
                <c:pt idx="29107">
                  <c:v>-6.5684900000000004E-2</c:v>
                </c:pt>
                <c:pt idx="29108">
                  <c:v>-6.4882499999999996E-2</c:v>
                </c:pt>
                <c:pt idx="29109">
                  <c:v>-6.4019900000000005E-2</c:v>
                </c:pt>
                <c:pt idx="29110">
                  <c:v>-6.3098600000000005E-2</c:v>
                </c:pt>
                <c:pt idx="29111">
                  <c:v>-6.21202E-2</c:v>
                </c:pt>
                <c:pt idx="29112">
                  <c:v>-6.1086399999999999E-2</c:v>
                </c:pt>
                <c:pt idx="29113">
                  <c:v>-5.9998799999999998E-2</c:v>
                </c:pt>
                <c:pt idx="29114">
                  <c:v>-5.8859099999999998E-2</c:v>
                </c:pt>
                <c:pt idx="29115">
                  <c:v>-5.76693E-2</c:v>
                </c:pt>
                <c:pt idx="29116">
                  <c:v>-5.6431099999999998E-2</c:v>
                </c:pt>
                <c:pt idx="29117">
                  <c:v>-5.5146500000000001E-2</c:v>
                </c:pt>
                <c:pt idx="29118">
                  <c:v>-5.3817499999999997E-2</c:v>
                </c:pt>
                <c:pt idx="29119">
                  <c:v>-5.2445899999999997E-2</c:v>
                </c:pt>
                <c:pt idx="29120">
                  <c:v>-5.1033799999999997E-2</c:v>
                </c:pt>
                <c:pt idx="29121">
                  <c:v>-4.9583299999999997E-2</c:v>
                </c:pt>
                <c:pt idx="29122">
                  <c:v>-4.80965E-2</c:v>
                </c:pt>
                <c:pt idx="29123">
                  <c:v>-4.6575400000000003E-2</c:v>
                </c:pt>
                <c:pt idx="29124">
                  <c:v>-4.5022199999999998E-2</c:v>
                </c:pt>
                <c:pt idx="29125">
                  <c:v>-4.3439100000000001E-2</c:v>
                </c:pt>
                <c:pt idx="29126">
                  <c:v>-4.18281E-2</c:v>
                </c:pt>
                <c:pt idx="29127">
                  <c:v>-4.0191499999999998E-2</c:v>
                </c:pt>
                <c:pt idx="29128">
                  <c:v>-3.8531500000000003E-2</c:v>
                </c:pt>
                <c:pt idx="29129">
                  <c:v>-3.68502E-2</c:v>
                </c:pt>
                <c:pt idx="29130">
                  <c:v>-3.5149899999999998E-2</c:v>
                </c:pt>
                <c:pt idx="29131">
                  <c:v>-3.3432700000000003E-2</c:v>
                </c:pt>
                <c:pt idx="29132">
                  <c:v>-3.1700899999999997E-2</c:v>
                </c:pt>
                <c:pt idx="29133">
                  <c:v>-2.99566E-2</c:v>
                </c:pt>
                <c:pt idx="29134">
                  <c:v>-2.8201899999999998E-2</c:v>
                </c:pt>
                <c:pt idx="29135">
                  <c:v>-2.64391E-2</c:v>
                </c:pt>
                <c:pt idx="29136">
                  <c:v>-2.4670299999999999E-2</c:v>
                </c:pt>
                <c:pt idx="29137">
                  <c:v>-2.28977E-2</c:v>
                </c:pt>
                <c:pt idx="29138">
                  <c:v>-2.1123200000000002E-2</c:v>
                </c:pt>
                <c:pt idx="29139">
                  <c:v>-1.9349000000000002E-2</c:v>
                </c:pt>
                <c:pt idx="29140">
                  <c:v>-1.7577200000000001E-2</c:v>
                </c:pt>
                <c:pt idx="29141">
                  <c:v>-1.5809699999999999E-2</c:v>
                </c:pt>
                <c:pt idx="29142">
                  <c:v>-1.40486E-2</c:v>
                </c:pt>
                <c:pt idx="29143">
                  <c:v>-1.22957E-2</c:v>
                </c:pt>
                <c:pt idx="29144">
                  <c:v>-1.0553099999999999E-2</c:v>
                </c:pt>
                <c:pt idx="29145" formatCode="0.00E+00">
                  <c:v>-8.8224400000000008E-3</c:v>
                </c:pt>
                <c:pt idx="29146" formatCode="0.00E+00">
                  <c:v>-7.1057200000000003E-3</c:v>
                </c:pt>
                <c:pt idx="29147" formatCode="0.00E+00">
                  <c:v>-5.4046500000000004E-3</c:v>
                </c:pt>
                <c:pt idx="29148" formatCode="0.00E+00">
                  <c:v>-3.72098E-3</c:v>
                </c:pt>
                <c:pt idx="29149" formatCode="0.00E+00">
                  <c:v>-2.0563600000000001E-3</c:v>
                </c:pt>
                <c:pt idx="29150" formatCode="0.00E+00">
                  <c:v>-4.1244699999999998E-4</c:v>
                </c:pt>
                <c:pt idx="29151" formatCode="0.00E+00">
                  <c:v>1.2091999999999999E-3</c:v>
                </c:pt>
                <c:pt idx="29152" formatCode="0.00E+00">
                  <c:v>2.8070700000000001E-3</c:v>
                </c:pt>
                <c:pt idx="29153" formatCode="0.00E+00">
                  <c:v>4.3796900000000003E-3</c:v>
                </c:pt>
                <c:pt idx="29154" formatCode="0.00E+00">
                  <c:v>5.9256600000000001E-3</c:v>
                </c:pt>
                <c:pt idx="29155" formatCode="0.00E+00">
                  <c:v>7.4436399999999996E-3</c:v>
                </c:pt>
                <c:pt idx="29156" formatCode="0.00E+00">
                  <c:v>8.9323500000000004E-3</c:v>
                </c:pt>
                <c:pt idx="29157">
                  <c:v>1.03906E-2</c:v>
                </c:pt>
                <c:pt idx="29158">
                  <c:v>1.1817100000000001E-2</c:v>
                </c:pt>
                <c:pt idx="29159">
                  <c:v>1.3211000000000001E-2</c:v>
                </c:pt>
                <c:pt idx="29160">
                  <c:v>1.45711E-2</c:v>
                </c:pt>
                <c:pt idx="29161">
                  <c:v>1.5896400000000002E-2</c:v>
                </c:pt>
                <c:pt idx="29162">
                  <c:v>1.7186199999999999E-2</c:v>
                </c:pt>
                <c:pt idx="29163">
                  <c:v>1.8439500000000001E-2</c:v>
                </c:pt>
                <c:pt idx="29164">
                  <c:v>1.9655599999999999E-2</c:v>
                </c:pt>
                <c:pt idx="29165">
                  <c:v>2.08338E-2</c:v>
                </c:pt>
                <c:pt idx="29166">
                  <c:v>2.19735E-2</c:v>
                </c:pt>
                <c:pt idx="29167">
                  <c:v>2.30742E-2</c:v>
                </c:pt>
                <c:pt idx="29168">
                  <c:v>2.4135299999999998E-2</c:v>
                </c:pt>
                <c:pt idx="29169">
                  <c:v>2.5156399999999999E-2</c:v>
                </c:pt>
                <c:pt idx="29170">
                  <c:v>2.61371E-2</c:v>
                </c:pt>
                <c:pt idx="29171">
                  <c:v>2.7077199999999999E-2</c:v>
                </c:pt>
                <c:pt idx="29172">
                  <c:v>2.7976500000000001E-2</c:v>
                </c:pt>
                <c:pt idx="29173">
                  <c:v>2.8834800000000001E-2</c:v>
                </c:pt>
                <c:pt idx="29174">
                  <c:v>2.9651899999999998E-2</c:v>
                </c:pt>
                <c:pt idx="29175">
                  <c:v>3.0427900000000001E-2</c:v>
                </c:pt>
                <c:pt idx="29176">
                  <c:v>3.1162700000000002E-2</c:v>
                </c:pt>
                <c:pt idx="29177">
                  <c:v>3.1856599999999999E-2</c:v>
                </c:pt>
                <c:pt idx="29178">
                  <c:v>3.2509499999999997E-2</c:v>
                </c:pt>
                <c:pt idx="29179">
                  <c:v>3.31218E-2</c:v>
                </c:pt>
                <c:pt idx="29180">
                  <c:v>3.3693599999999997E-2</c:v>
                </c:pt>
                <c:pt idx="29181">
                  <c:v>3.42253E-2</c:v>
                </c:pt>
                <c:pt idx="29182">
                  <c:v>3.47173E-2</c:v>
                </c:pt>
                <c:pt idx="29183">
                  <c:v>3.517E-2</c:v>
                </c:pt>
                <c:pt idx="29184">
                  <c:v>3.5583900000000002E-2</c:v>
                </c:pt>
                <c:pt idx="29185">
                  <c:v>3.5959400000000002E-2</c:v>
                </c:pt>
                <c:pt idx="29186">
                  <c:v>3.6297099999999999E-2</c:v>
                </c:pt>
                <c:pt idx="29187">
                  <c:v>3.6597699999999997E-2</c:v>
                </c:pt>
                <c:pt idx="29188">
                  <c:v>3.68618E-2</c:v>
                </c:pt>
                <c:pt idx="29189">
                  <c:v>3.7090100000000001E-2</c:v>
                </c:pt>
                <c:pt idx="29190">
                  <c:v>3.7283299999999998E-2</c:v>
                </c:pt>
                <c:pt idx="29191">
                  <c:v>3.7442200000000002E-2</c:v>
                </c:pt>
                <c:pt idx="29192">
                  <c:v>3.75676E-2</c:v>
                </c:pt>
                <c:pt idx="29193">
                  <c:v>3.7660300000000001E-2</c:v>
                </c:pt>
                <c:pt idx="29194">
                  <c:v>3.77211E-2</c:v>
                </c:pt>
                <c:pt idx="29195">
                  <c:v>3.7751100000000003E-2</c:v>
                </c:pt>
                <c:pt idx="29196">
                  <c:v>3.7750899999999997E-2</c:v>
                </c:pt>
                <c:pt idx="29197">
                  <c:v>3.7721699999999997E-2</c:v>
                </c:pt>
                <c:pt idx="29198">
                  <c:v>3.7664400000000001E-2</c:v>
                </c:pt>
                <c:pt idx="29199">
                  <c:v>3.7579899999999999E-2</c:v>
                </c:pt>
                <c:pt idx="29200">
                  <c:v>3.7469200000000001E-2</c:v>
                </c:pt>
                <c:pt idx="29201">
                  <c:v>3.7333199999999997E-2</c:v>
                </c:pt>
                <c:pt idx="29202">
                  <c:v>3.7173100000000001E-2</c:v>
                </c:pt>
                <c:pt idx="29203">
                  <c:v>3.6989899999999999E-2</c:v>
                </c:pt>
                <c:pt idx="29204">
                  <c:v>3.6784400000000002E-2</c:v>
                </c:pt>
                <c:pt idx="29205">
                  <c:v>3.6557899999999997E-2</c:v>
                </c:pt>
                <c:pt idx="29206">
                  <c:v>3.6311200000000002E-2</c:v>
                </c:pt>
                <c:pt idx="29207">
                  <c:v>3.6045500000000001E-2</c:v>
                </c:pt>
                <c:pt idx="29208">
                  <c:v>3.57617E-2</c:v>
                </c:pt>
                <c:pt idx="29209">
                  <c:v>3.5460899999999997E-2</c:v>
                </c:pt>
                <c:pt idx="29210">
                  <c:v>3.5144000000000002E-2</c:v>
                </c:pt>
                <c:pt idx="29211">
                  <c:v>3.4812099999999999E-2</c:v>
                </c:pt>
                <c:pt idx="29212">
                  <c:v>3.44661E-2</c:v>
                </c:pt>
                <c:pt idx="29213">
                  <c:v>3.4107100000000001E-2</c:v>
                </c:pt>
                <c:pt idx="29214">
                  <c:v>3.3735899999999999E-2</c:v>
                </c:pt>
                <c:pt idx="29215">
                  <c:v>3.3353599999999997E-2</c:v>
                </c:pt>
                <c:pt idx="29216">
                  <c:v>3.2960999999999997E-2</c:v>
                </c:pt>
                <c:pt idx="29217">
                  <c:v>3.2558999999999998E-2</c:v>
                </c:pt>
                <c:pt idx="29218">
                  <c:v>3.2148500000000003E-2</c:v>
                </c:pt>
                <c:pt idx="29219">
                  <c:v>3.1730399999999999E-2</c:v>
                </c:pt>
                <c:pt idx="29220">
                  <c:v>3.1305399999999997E-2</c:v>
                </c:pt>
                <c:pt idx="29221">
                  <c:v>3.0874499999999999E-2</c:v>
                </c:pt>
                <c:pt idx="29222">
                  <c:v>3.0438199999999999E-2</c:v>
                </c:pt>
                <c:pt idx="29223">
                  <c:v>2.99975E-2</c:v>
                </c:pt>
                <c:pt idx="29224">
                  <c:v>2.95529E-2</c:v>
                </c:pt>
                <c:pt idx="29225">
                  <c:v>2.9105300000000001E-2</c:v>
                </c:pt>
                <c:pt idx="29226">
                  <c:v>2.8655099999999999E-2</c:v>
                </c:pt>
                <c:pt idx="29227">
                  <c:v>2.8202999999999999E-2</c:v>
                </c:pt>
                <c:pt idx="29228">
                  <c:v>2.7749699999999999E-2</c:v>
                </c:pt>
                <c:pt idx="29229">
                  <c:v>2.72955E-2</c:v>
                </c:pt>
                <c:pt idx="29230">
                  <c:v>2.68411E-2</c:v>
                </c:pt>
                <c:pt idx="29231">
                  <c:v>2.6386900000000001E-2</c:v>
                </c:pt>
                <c:pt idx="29232">
                  <c:v>2.59332E-2</c:v>
                </c:pt>
                <c:pt idx="29233">
                  <c:v>2.5480599999999999E-2</c:v>
                </c:pt>
                <c:pt idx="29234">
                  <c:v>2.5029300000000001E-2</c:v>
                </c:pt>
                <c:pt idx="29235">
                  <c:v>2.4579699999999999E-2</c:v>
                </c:pt>
                <c:pt idx="29236">
                  <c:v>2.4132000000000001E-2</c:v>
                </c:pt>
                <c:pt idx="29237">
                  <c:v>2.3686499999999999E-2</c:v>
                </c:pt>
                <c:pt idx="29238">
                  <c:v>2.3243400000000001E-2</c:v>
                </c:pt>
                <c:pt idx="29239">
                  <c:v>2.2802800000000002E-2</c:v>
                </c:pt>
                <c:pt idx="29240">
                  <c:v>2.2364800000000001E-2</c:v>
                </c:pt>
                <c:pt idx="29241">
                  <c:v>2.19296E-2</c:v>
                </c:pt>
                <c:pt idx="29242">
                  <c:v>2.1497100000000002E-2</c:v>
                </c:pt>
                <c:pt idx="29243">
                  <c:v>2.1067499999999999E-2</c:v>
                </c:pt>
                <c:pt idx="29244">
                  <c:v>2.0640599999999999E-2</c:v>
                </c:pt>
                <c:pt idx="29245">
                  <c:v>2.0216399999999999E-2</c:v>
                </c:pt>
                <c:pt idx="29246">
                  <c:v>1.9794800000000001E-2</c:v>
                </c:pt>
                <c:pt idx="29247">
                  <c:v>1.9375799999999999E-2</c:v>
                </c:pt>
                <c:pt idx="29248">
                  <c:v>1.8959E-2</c:v>
                </c:pt>
                <c:pt idx="29249">
                  <c:v>1.8544399999999999E-2</c:v>
                </c:pt>
                <c:pt idx="29250">
                  <c:v>1.81318E-2</c:v>
                </c:pt>
                <c:pt idx="29251">
                  <c:v>1.7720799999999998E-2</c:v>
                </c:pt>
                <c:pt idx="29252">
                  <c:v>1.7311199999999999E-2</c:v>
                </c:pt>
                <c:pt idx="29253">
                  <c:v>1.6902799999999999E-2</c:v>
                </c:pt>
                <c:pt idx="29254">
                  <c:v>1.6495099999999999E-2</c:v>
                </c:pt>
                <c:pt idx="29255">
                  <c:v>1.6087799999999999E-2</c:v>
                </c:pt>
                <c:pt idx="29256">
                  <c:v>1.5680699999999999E-2</c:v>
                </c:pt>
                <c:pt idx="29257">
                  <c:v>1.5273200000000001E-2</c:v>
                </c:pt>
                <c:pt idx="29258">
                  <c:v>1.4865E-2</c:v>
                </c:pt>
                <c:pt idx="29259">
                  <c:v>1.44557E-2</c:v>
                </c:pt>
                <c:pt idx="29260">
                  <c:v>1.40448E-2</c:v>
                </c:pt>
                <c:pt idx="29261">
                  <c:v>1.3631799999999999E-2</c:v>
                </c:pt>
                <c:pt idx="29262">
                  <c:v>1.32164E-2</c:v>
                </c:pt>
                <c:pt idx="29263">
                  <c:v>1.2798E-2</c:v>
                </c:pt>
                <c:pt idx="29264">
                  <c:v>1.2376099999999999E-2</c:v>
                </c:pt>
                <c:pt idx="29265">
                  <c:v>1.19504E-2</c:v>
                </c:pt>
                <c:pt idx="29266">
                  <c:v>1.15202E-2</c:v>
                </c:pt>
                <c:pt idx="29267">
                  <c:v>1.10852E-2</c:v>
                </c:pt>
                <c:pt idx="29268">
                  <c:v>1.06447E-2</c:v>
                </c:pt>
                <c:pt idx="29269">
                  <c:v>1.01984E-2</c:v>
                </c:pt>
                <c:pt idx="29270" formatCode="0.00E+00">
                  <c:v>9.7456899999999996E-3</c:v>
                </c:pt>
                <c:pt idx="29271" formatCode="0.00E+00">
                  <c:v>9.2861699999999998E-3</c:v>
                </c:pt>
                <c:pt idx="29272" formatCode="0.00E+00">
                  <c:v>8.8193400000000002E-3</c:v>
                </c:pt>
                <c:pt idx="29273" formatCode="0.00E+00">
                  <c:v>8.3447499999999997E-3</c:v>
                </c:pt>
                <c:pt idx="29274" formatCode="0.00E+00">
                  <c:v>7.8619399999999996E-3</c:v>
                </c:pt>
                <c:pt idx="29275" formatCode="0.00E+00">
                  <c:v>7.3704799999999996E-3</c:v>
                </c:pt>
                <c:pt idx="29276" formatCode="0.00E+00">
                  <c:v>6.8699499999999997E-3</c:v>
                </c:pt>
                <c:pt idx="29277" formatCode="0.00E+00">
                  <c:v>6.3599499999999996E-3</c:v>
                </c:pt>
                <c:pt idx="29278" formatCode="0.00E+00">
                  <c:v>5.84009E-3</c:v>
                </c:pt>
                <c:pt idx="29279" formatCode="0.00E+00">
                  <c:v>5.3099999999999996E-3</c:v>
                </c:pt>
                <c:pt idx="29280" formatCode="0.00E+00">
                  <c:v>4.7693500000000003E-3</c:v>
                </c:pt>
                <c:pt idx="29281" formatCode="0.00E+00">
                  <c:v>4.2178199999999997E-3</c:v>
                </c:pt>
                <c:pt idx="29282" formatCode="0.00E+00">
                  <c:v>3.6551000000000001E-3</c:v>
                </c:pt>
                <c:pt idx="29283" formatCode="0.00E+00">
                  <c:v>3.0809399999999999E-3</c:v>
                </c:pt>
                <c:pt idx="29284" formatCode="0.00E+00">
                  <c:v>2.4951000000000001E-3</c:v>
                </c:pt>
                <c:pt idx="29285" formatCode="0.00E+00">
                  <c:v>1.8973600000000001E-3</c:v>
                </c:pt>
                <c:pt idx="29286" formatCode="0.00E+00">
                  <c:v>1.2875600000000001E-3</c:v>
                </c:pt>
                <c:pt idx="29287" formatCode="0.00E+00">
                  <c:v>6.6553900000000004E-4</c:v>
                </c:pt>
                <c:pt idx="29288" formatCode="0.00E+00">
                  <c:v>3.1192599999999997E-5</c:v>
                </c:pt>
                <c:pt idx="29289" formatCode="0.00E+00">
                  <c:v>-6.1555799999999999E-4</c:v>
                </c:pt>
                <c:pt idx="29290" formatCode="0.00E+00">
                  <c:v>-1.2747500000000001E-3</c:v>
                </c:pt>
                <c:pt idx="29291" formatCode="0.00E+00">
                  <c:v>-1.9464E-3</c:v>
                </c:pt>
                <c:pt idx="29292" formatCode="0.00E+00">
                  <c:v>-2.6304599999999998E-3</c:v>
                </c:pt>
                <c:pt idx="29293" formatCode="0.00E+00">
                  <c:v>-3.3268600000000001E-3</c:v>
                </c:pt>
                <c:pt idx="29294" formatCode="0.00E+00">
                  <c:v>-4.0355E-3</c:v>
                </c:pt>
                <c:pt idx="29295" formatCode="0.00E+00">
                  <c:v>-4.7562200000000002E-3</c:v>
                </c:pt>
                <c:pt idx="29296" formatCode="0.00E+00">
                  <c:v>-5.4888300000000001E-3</c:v>
                </c:pt>
                <c:pt idx="29297" formatCode="0.00E+00">
                  <c:v>-6.2331000000000001E-3</c:v>
                </c:pt>
                <c:pt idx="29298" formatCode="0.00E+00">
                  <c:v>-6.9887500000000002E-3</c:v>
                </c:pt>
                <c:pt idx="29299" formatCode="0.00E+00">
                  <c:v>-7.7554700000000004E-3</c:v>
                </c:pt>
                <c:pt idx="29300" formatCode="0.00E+00">
                  <c:v>-8.5328999999999995E-3</c:v>
                </c:pt>
                <c:pt idx="29301" formatCode="0.00E+00">
                  <c:v>-9.3206499999999998E-3</c:v>
                </c:pt>
                <c:pt idx="29302">
                  <c:v>-1.01183E-2</c:v>
                </c:pt>
                <c:pt idx="29303">
                  <c:v>-1.0925300000000001E-2</c:v>
                </c:pt>
                <c:pt idx="29304">
                  <c:v>-1.1741100000000001E-2</c:v>
                </c:pt>
                <c:pt idx="29305">
                  <c:v>-1.25653E-2</c:v>
                </c:pt>
                <c:pt idx="29306">
                  <c:v>-1.33971E-2</c:v>
                </c:pt>
                <c:pt idx="29307">
                  <c:v>-1.4236E-2</c:v>
                </c:pt>
                <c:pt idx="29308">
                  <c:v>-1.5081300000000001E-2</c:v>
                </c:pt>
                <c:pt idx="29309">
                  <c:v>-1.5932100000000001E-2</c:v>
                </c:pt>
                <c:pt idx="29310">
                  <c:v>-1.6787900000000001E-2</c:v>
                </c:pt>
                <c:pt idx="29311">
                  <c:v>-1.7647699999999999E-2</c:v>
                </c:pt>
                <c:pt idx="29312">
                  <c:v>-1.8510700000000001E-2</c:v>
                </c:pt>
                <c:pt idx="29313">
                  <c:v>-1.9376000000000001E-2</c:v>
                </c:pt>
                <c:pt idx="29314">
                  <c:v>-2.0242799999999998E-2</c:v>
                </c:pt>
                <c:pt idx="29315">
                  <c:v>-2.111E-2</c:v>
                </c:pt>
                <c:pt idx="29316">
                  <c:v>-2.1976800000000001E-2</c:v>
                </c:pt>
                <c:pt idx="29317">
                  <c:v>-2.2842100000000001E-2</c:v>
                </c:pt>
                <c:pt idx="29318">
                  <c:v>-2.3704800000000002E-2</c:v>
                </c:pt>
                <c:pt idx="29319">
                  <c:v>-2.4563999999999999E-2</c:v>
                </c:pt>
                <c:pt idx="29320">
                  <c:v>-2.54185E-2</c:v>
                </c:pt>
                <c:pt idx="29321">
                  <c:v>-2.6267100000000002E-2</c:v>
                </c:pt>
                <c:pt idx="29322">
                  <c:v>-2.7108899999999998E-2</c:v>
                </c:pt>
                <c:pt idx="29323">
                  <c:v>-2.7942600000000001E-2</c:v>
                </c:pt>
                <c:pt idx="29324">
                  <c:v>-2.8767000000000001E-2</c:v>
                </c:pt>
                <c:pt idx="29325">
                  <c:v>-2.95809E-2</c:v>
                </c:pt>
                <c:pt idx="29326">
                  <c:v>-3.0383199999999999E-2</c:v>
                </c:pt>
                <c:pt idx="29327">
                  <c:v>-3.1172600000000002E-2</c:v>
                </c:pt>
                <c:pt idx="29328">
                  <c:v>-3.1947999999999997E-2</c:v>
                </c:pt>
                <c:pt idx="29329">
                  <c:v>-3.2707899999999998E-2</c:v>
                </c:pt>
                <c:pt idx="29330">
                  <c:v>-3.3451300000000003E-2</c:v>
                </c:pt>
                <c:pt idx="29331">
                  <c:v>-3.4176900000000003E-2</c:v>
                </c:pt>
                <c:pt idx="29332">
                  <c:v>-3.4883299999999999E-2</c:v>
                </c:pt>
                <c:pt idx="29333">
                  <c:v>-3.5569499999999997E-2</c:v>
                </c:pt>
                <c:pt idx="29334">
                  <c:v>-3.6234099999999998E-2</c:v>
                </c:pt>
                <c:pt idx="29335">
                  <c:v>-3.68758E-2</c:v>
                </c:pt>
                <c:pt idx="29336">
                  <c:v>-3.7493499999999999E-2</c:v>
                </c:pt>
                <c:pt idx="29337">
                  <c:v>-3.8086000000000002E-2</c:v>
                </c:pt>
                <c:pt idx="29338">
                  <c:v>-3.8651900000000003E-2</c:v>
                </c:pt>
                <c:pt idx="29339">
                  <c:v>-3.9190299999999997E-2</c:v>
                </c:pt>
                <c:pt idx="29340">
                  <c:v>-3.9699699999999997E-2</c:v>
                </c:pt>
                <c:pt idx="29341">
                  <c:v>-4.0179199999999998E-2</c:v>
                </c:pt>
                <c:pt idx="29342">
                  <c:v>-4.0627499999999997E-2</c:v>
                </c:pt>
                <c:pt idx="29343">
                  <c:v>-4.10436E-2</c:v>
                </c:pt>
                <c:pt idx="29344">
                  <c:v>-4.1426400000000002E-2</c:v>
                </c:pt>
                <c:pt idx="29345">
                  <c:v>-4.1774800000000001E-2</c:v>
                </c:pt>
                <c:pt idx="29346">
                  <c:v>-4.2087899999999998E-2</c:v>
                </c:pt>
                <c:pt idx="29347">
                  <c:v>-4.2364499999999999E-2</c:v>
                </c:pt>
                <c:pt idx="29348">
                  <c:v>-4.2603799999999997E-2</c:v>
                </c:pt>
                <c:pt idx="29349">
                  <c:v>-4.28049E-2</c:v>
                </c:pt>
                <c:pt idx="29350">
                  <c:v>-4.2966799999999999E-2</c:v>
                </c:pt>
                <c:pt idx="29351">
                  <c:v>-4.3088899999999999E-2</c:v>
                </c:pt>
                <c:pt idx="29352">
                  <c:v>-4.3170100000000003E-2</c:v>
                </c:pt>
                <c:pt idx="29353">
                  <c:v>-4.3209999999999998E-2</c:v>
                </c:pt>
                <c:pt idx="29354">
                  <c:v>-4.3207599999999999E-2</c:v>
                </c:pt>
                <c:pt idx="29355">
                  <c:v>-4.3162499999999999E-2</c:v>
                </c:pt>
                <c:pt idx="29356">
                  <c:v>-4.3074000000000001E-2</c:v>
                </c:pt>
                <c:pt idx="29357">
                  <c:v>-4.2941600000000003E-2</c:v>
                </c:pt>
                <c:pt idx="29358">
                  <c:v>-4.2764700000000003E-2</c:v>
                </c:pt>
                <c:pt idx="29359">
                  <c:v>-4.25431E-2</c:v>
                </c:pt>
                <c:pt idx="29360">
                  <c:v>-4.2276300000000003E-2</c:v>
                </c:pt>
                <c:pt idx="29361">
                  <c:v>-4.1964000000000001E-2</c:v>
                </c:pt>
                <c:pt idx="29362">
                  <c:v>-4.1605900000000001E-2</c:v>
                </c:pt>
                <c:pt idx="29363">
                  <c:v>-4.1202000000000003E-2</c:v>
                </c:pt>
                <c:pt idx="29364">
                  <c:v>-4.0751999999999997E-2</c:v>
                </c:pt>
                <c:pt idx="29365">
                  <c:v>-4.0255899999999997E-2</c:v>
                </c:pt>
                <c:pt idx="29366">
                  <c:v>-3.9713699999999998E-2</c:v>
                </c:pt>
                <c:pt idx="29367">
                  <c:v>-3.9125500000000001E-2</c:v>
                </c:pt>
                <c:pt idx="29368">
                  <c:v>-3.8491499999999998E-2</c:v>
                </c:pt>
                <c:pt idx="29369">
                  <c:v>-3.78118E-2</c:v>
                </c:pt>
                <c:pt idx="29370">
                  <c:v>-3.70867E-2</c:v>
                </c:pt>
                <c:pt idx="29371">
                  <c:v>-3.6316500000000002E-2</c:v>
                </c:pt>
                <c:pt idx="29372">
                  <c:v>-3.5501699999999997E-2</c:v>
                </c:pt>
                <c:pt idx="29373">
                  <c:v>-3.4642800000000001E-2</c:v>
                </c:pt>
                <c:pt idx="29374">
                  <c:v>-3.3740199999999998E-2</c:v>
                </c:pt>
                <c:pt idx="29375">
                  <c:v>-3.27946E-2</c:v>
                </c:pt>
                <c:pt idx="29376">
                  <c:v>-3.18067E-2</c:v>
                </c:pt>
                <c:pt idx="29377">
                  <c:v>-3.0777200000000001E-2</c:v>
                </c:pt>
                <c:pt idx="29378">
                  <c:v>-2.9706900000000001E-2</c:v>
                </c:pt>
                <c:pt idx="29379">
                  <c:v>-2.8596699999999999E-2</c:v>
                </c:pt>
                <c:pt idx="29380">
                  <c:v>-2.74475E-2</c:v>
                </c:pt>
                <c:pt idx="29381">
                  <c:v>-2.62604E-2</c:v>
                </c:pt>
                <c:pt idx="29382">
                  <c:v>-2.50364E-2</c:v>
                </c:pt>
                <c:pt idx="29383">
                  <c:v>-2.3776599999999998E-2</c:v>
                </c:pt>
                <c:pt idx="29384">
                  <c:v>-2.2482200000000001E-2</c:v>
                </c:pt>
                <c:pt idx="29385">
                  <c:v>-2.11545E-2</c:v>
                </c:pt>
                <c:pt idx="29386">
                  <c:v>-1.9794800000000001E-2</c:v>
                </c:pt>
                <c:pt idx="29387">
                  <c:v>-1.8404500000000001E-2</c:v>
                </c:pt>
                <c:pt idx="29388">
                  <c:v>-1.6984900000000001E-2</c:v>
                </c:pt>
                <c:pt idx="29389">
                  <c:v>-1.5537499999999999E-2</c:v>
                </c:pt>
                <c:pt idx="29390">
                  <c:v>-1.4063900000000001E-2</c:v>
                </c:pt>
                <c:pt idx="29391">
                  <c:v>-1.25656E-2</c:v>
                </c:pt>
                <c:pt idx="29392">
                  <c:v>-1.10443E-2</c:v>
                </c:pt>
                <c:pt idx="29393" formatCode="0.00E+00">
                  <c:v>-9.5015800000000008E-3</c:v>
                </c:pt>
                <c:pt idx="29394" formatCode="0.00E+00">
                  <c:v>-7.9392000000000004E-3</c:v>
                </c:pt>
                <c:pt idx="29395" formatCode="0.00E+00">
                  <c:v>-6.3588899999999999E-3</c:v>
                </c:pt>
                <c:pt idx="29396" formatCode="0.00E+00">
                  <c:v>-4.7624499999999997E-3</c:v>
                </c:pt>
                <c:pt idx="29397" formatCode="0.00E+00">
                  <c:v>-3.1516999999999999E-3</c:v>
                </c:pt>
                <c:pt idx="29398" formatCode="0.00E+00">
                  <c:v>-1.5284999999999999E-3</c:v>
                </c:pt>
                <c:pt idx="29399" formatCode="0.00E+00">
                  <c:v>1.05264E-4</c:v>
                </c:pt>
                <c:pt idx="29400" formatCode="0.00E+00">
                  <c:v>1.74767E-3</c:v>
                </c:pt>
                <c:pt idx="29401" formatCode="0.00E+00">
                  <c:v>3.3967699999999999E-3</c:v>
                </c:pt>
                <c:pt idx="29402" formatCode="0.00E+00">
                  <c:v>5.0505999999999997E-3</c:v>
                </c:pt>
                <c:pt idx="29403" formatCode="0.00E+00">
                  <c:v>6.7071700000000001E-3</c:v>
                </c:pt>
                <c:pt idx="29404" formatCode="0.00E+00">
                  <c:v>8.3644800000000005E-3</c:v>
                </c:pt>
                <c:pt idx="29405">
                  <c:v>1.00205E-2</c:v>
                </c:pt>
                <c:pt idx="29406">
                  <c:v>1.16732E-2</c:v>
                </c:pt>
                <c:pt idx="29407">
                  <c:v>1.3320500000000001E-2</c:v>
                </c:pt>
                <c:pt idx="29408">
                  <c:v>1.49605E-2</c:v>
                </c:pt>
                <c:pt idx="29409">
                  <c:v>1.6590899999999999E-2</c:v>
                </c:pt>
                <c:pt idx="29410">
                  <c:v>1.8209900000000001E-2</c:v>
                </c:pt>
                <c:pt idx="29411">
                  <c:v>1.9815300000000001E-2</c:v>
                </c:pt>
                <c:pt idx="29412">
                  <c:v>2.14051E-2</c:v>
                </c:pt>
                <c:pt idx="29413">
                  <c:v>2.2977299999999999E-2</c:v>
                </c:pt>
                <c:pt idx="29414">
                  <c:v>2.4529800000000001E-2</c:v>
                </c:pt>
                <c:pt idx="29415">
                  <c:v>2.6060699999999999E-2</c:v>
                </c:pt>
                <c:pt idx="29416">
                  <c:v>2.7567999999999999E-2</c:v>
                </c:pt>
                <c:pt idx="29417">
                  <c:v>2.9049599999999998E-2</c:v>
                </c:pt>
                <c:pt idx="29418">
                  <c:v>3.0503700000000002E-2</c:v>
                </c:pt>
                <c:pt idx="29419">
                  <c:v>3.1928400000000003E-2</c:v>
                </c:pt>
                <c:pt idx="29420">
                  <c:v>3.3321700000000003E-2</c:v>
                </c:pt>
                <c:pt idx="29421">
                  <c:v>3.4681900000000002E-2</c:v>
                </c:pt>
                <c:pt idx="29422">
                  <c:v>3.6006999999999997E-2</c:v>
                </c:pt>
                <c:pt idx="29423">
                  <c:v>3.7295399999999999E-2</c:v>
                </c:pt>
                <c:pt idx="29424">
                  <c:v>3.8545299999999998E-2</c:v>
                </c:pt>
                <c:pt idx="29425">
                  <c:v>3.9754999999999999E-2</c:v>
                </c:pt>
                <c:pt idx="29426">
                  <c:v>4.0922899999999998E-2</c:v>
                </c:pt>
                <c:pt idx="29427">
                  <c:v>4.2047300000000003E-2</c:v>
                </c:pt>
                <c:pt idx="29428">
                  <c:v>4.31268E-2</c:v>
                </c:pt>
                <c:pt idx="29429">
                  <c:v>4.4159900000000002E-2</c:v>
                </c:pt>
                <c:pt idx="29430">
                  <c:v>4.5145100000000001E-2</c:v>
                </c:pt>
                <c:pt idx="29431">
                  <c:v>4.60811E-2</c:v>
                </c:pt>
                <c:pt idx="29432">
                  <c:v>4.6966500000000001E-2</c:v>
                </c:pt>
                <c:pt idx="29433">
                  <c:v>4.7800200000000001E-2</c:v>
                </c:pt>
                <c:pt idx="29434">
                  <c:v>4.8580900000000003E-2</c:v>
                </c:pt>
                <c:pt idx="29435">
                  <c:v>4.93076E-2</c:v>
                </c:pt>
                <c:pt idx="29436">
                  <c:v>4.9979200000000001E-2</c:v>
                </c:pt>
                <c:pt idx="29437">
                  <c:v>5.0594699999999999E-2</c:v>
                </c:pt>
                <c:pt idx="29438">
                  <c:v>5.1153200000000003E-2</c:v>
                </c:pt>
                <c:pt idx="29439">
                  <c:v>5.1653999999999999E-2</c:v>
                </c:pt>
                <c:pt idx="29440">
                  <c:v>5.2096299999999998E-2</c:v>
                </c:pt>
                <c:pt idx="29441">
                  <c:v>5.2479400000000002E-2</c:v>
                </c:pt>
                <c:pt idx="29442">
                  <c:v>5.2802700000000001E-2</c:v>
                </c:pt>
                <c:pt idx="29443">
                  <c:v>5.3065800000000003E-2</c:v>
                </c:pt>
                <c:pt idx="29444">
                  <c:v>5.3268099999999999E-2</c:v>
                </c:pt>
                <c:pt idx="29445">
                  <c:v>5.3409499999999999E-2</c:v>
                </c:pt>
                <c:pt idx="29446">
                  <c:v>5.3489500000000002E-2</c:v>
                </c:pt>
                <c:pt idx="29447">
                  <c:v>5.3508E-2</c:v>
                </c:pt>
                <c:pt idx="29448">
                  <c:v>5.3464900000000003E-2</c:v>
                </c:pt>
                <c:pt idx="29449">
                  <c:v>5.3360200000000003E-2</c:v>
                </c:pt>
                <c:pt idx="29450">
                  <c:v>5.3193999999999998E-2</c:v>
                </c:pt>
                <c:pt idx="29451">
                  <c:v>5.2966300000000001E-2</c:v>
                </c:pt>
                <c:pt idx="29452">
                  <c:v>5.2677599999999998E-2</c:v>
                </c:pt>
                <c:pt idx="29453">
                  <c:v>5.2328E-2</c:v>
                </c:pt>
                <c:pt idx="29454">
                  <c:v>5.1917999999999999E-2</c:v>
                </c:pt>
                <c:pt idx="29455">
                  <c:v>5.1448000000000001E-2</c:v>
                </c:pt>
                <c:pt idx="29456">
                  <c:v>5.0918699999999997E-2</c:v>
                </c:pt>
                <c:pt idx="29457">
                  <c:v>5.0330699999999999E-2</c:v>
                </c:pt>
                <c:pt idx="29458">
                  <c:v>4.9684600000000002E-2</c:v>
                </c:pt>
                <c:pt idx="29459">
                  <c:v>4.8981400000000001E-2</c:v>
                </c:pt>
                <c:pt idx="29460">
                  <c:v>4.8221899999999998E-2</c:v>
                </c:pt>
                <c:pt idx="29461">
                  <c:v>4.7406999999999998E-2</c:v>
                </c:pt>
                <c:pt idx="29462">
                  <c:v>4.6537799999999997E-2</c:v>
                </c:pt>
                <c:pt idx="29463">
                  <c:v>4.5615500000000003E-2</c:v>
                </c:pt>
                <c:pt idx="29464">
                  <c:v>4.4641100000000003E-2</c:v>
                </c:pt>
                <c:pt idx="29465">
                  <c:v>4.3616000000000002E-2</c:v>
                </c:pt>
                <c:pt idx="29466">
                  <c:v>4.2541500000000003E-2</c:v>
                </c:pt>
                <c:pt idx="29467">
                  <c:v>4.1418999999999997E-2</c:v>
                </c:pt>
                <c:pt idx="29468">
                  <c:v>4.0250000000000001E-2</c:v>
                </c:pt>
                <c:pt idx="29469">
                  <c:v>3.9035899999999998E-2</c:v>
                </c:pt>
                <c:pt idx="29470">
                  <c:v>3.7778399999999997E-2</c:v>
                </c:pt>
                <c:pt idx="29471">
                  <c:v>3.64791E-2</c:v>
                </c:pt>
                <c:pt idx="29472">
                  <c:v>3.51396E-2</c:v>
                </c:pt>
                <c:pt idx="29473">
                  <c:v>3.3761899999999997E-2</c:v>
                </c:pt>
                <c:pt idx="29474">
                  <c:v>3.2347599999999997E-2</c:v>
                </c:pt>
                <c:pt idx="29475">
                  <c:v>3.0898599999999998E-2</c:v>
                </c:pt>
                <c:pt idx="29476">
                  <c:v>2.9416899999999999E-2</c:v>
                </c:pt>
                <c:pt idx="29477">
                  <c:v>2.79043E-2</c:v>
                </c:pt>
                <c:pt idx="29478">
                  <c:v>2.6362900000000002E-2</c:v>
                </c:pt>
                <c:pt idx="29479">
                  <c:v>2.47946E-2</c:v>
                </c:pt>
                <c:pt idx="29480">
                  <c:v>2.3201599999999999E-2</c:v>
                </c:pt>
                <c:pt idx="29481">
                  <c:v>2.1585900000000002E-2</c:v>
                </c:pt>
                <c:pt idx="29482">
                  <c:v>1.9949700000000001E-2</c:v>
                </c:pt>
                <c:pt idx="29483">
                  <c:v>1.8294999999999999E-2</c:v>
                </c:pt>
                <c:pt idx="29484">
                  <c:v>1.6624099999999999E-2</c:v>
                </c:pt>
                <c:pt idx="29485">
                  <c:v>1.49391E-2</c:v>
                </c:pt>
                <c:pt idx="29486">
                  <c:v>1.3242200000000001E-2</c:v>
                </c:pt>
                <c:pt idx="29487">
                  <c:v>1.15356E-2</c:v>
                </c:pt>
                <c:pt idx="29488" formatCode="0.00E+00">
                  <c:v>9.8216599999999994E-3</c:v>
                </c:pt>
                <c:pt idx="29489" formatCode="0.00E+00">
                  <c:v>8.1024600000000006E-3</c:v>
                </c:pt>
                <c:pt idx="29490" formatCode="0.00E+00">
                  <c:v>6.3802700000000004E-3</c:v>
                </c:pt>
                <c:pt idx="29491" formatCode="0.00E+00">
                  <c:v>4.6573300000000003E-3</c:v>
                </c:pt>
                <c:pt idx="29492" formatCode="0.00E+00">
                  <c:v>2.9358399999999999E-3</c:v>
                </c:pt>
                <c:pt idx="29493" formatCode="0.00E+00">
                  <c:v>1.2180400000000001E-3</c:v>
                </c:pt>
                <c:pt idx="29494" formatCode="0.00E+00">
                  <c:v>-4.9388199999999996E-4</c:v>
                </c:pt>
                <c:pt idx="29495" formatCode="0.00E+00">
                  <c:v>-2.1977199999999998E-3</c:v>
                </c:pt>
                <c:pt idx="29496" formatCode="0.00E+00">
                  <c:v>-3.8913099999999998E-3</c:v>
                </c:pt>
                <c:pt idx="29497" formatCode="0.00E+00">
                  <c:v>-5.5725000000000002E-3</c:v>
                </c:pt>
                <c:pt idx="29498" formatCode="0.00E+00">
                  <c:v>-7.2391399999999998E-3</c:v>
                </c:pt>
                <c:pt idx="29499" formatCode="0.00E+00">
                  <c:v>-8.8891500000000002E-3</c:v>
                </c:pt>
                <c:pt idx="29500">
                  <c:v>-1.0520399999999999E-2</c:v>
                </c:pt>
                <c:pt idx="29501">
                  <c:v>-1.2130999999999999E-2</c:v>
                </c:pt>
                <c:pt idx="29502">
                  <c:v>-1.37187E-2</c:v>
                </c:pt>
                <c:pt idx="29503">
                  <c:v>-1.52817E-2</c:v>
                </c:pt>
                <c:pt idx="29504">
                  <c:v>-1.6818099999999999E-2</c:v>
                </c:pt>
                <c:pt idx="29505">
                  <c:v>-1.8325899999999999E-2</c:v>
                </c:pt>
                <c:pt idx="29506">
                  <c:v>-1.9803299999999999E-2</c:v>
                </c:pt>
                <c:pt idx="29507">
                  <c:v>-2.1248599999999999E-2</c:v>
                </c:pt>
                <c:pt idx="29508">
                  <c:v>-2.266E-2</c:v>
                </c:pt>
                <c:pt idx="29509">
                  <c:v>-2.40357E-2</c:v>
                </c:pt>
                <c:pt idx="29510">
                  <c:v>-2.5374299999999999E-2</c:v>
                </c:pt>
                <c:pt idx="29511">
                  <c:v>-2.6674099999999999E-2</c:v>
                </c:pt>
                <c:pt idx="29512">
                  <c:v>-2.7933599999999999E-2</c:v>
                </c:pt>
                <c:pt idx="29513">
                  <c:v>-2.9151400000000001E-2</c:v>
                </c:pt>
                <c:pt idx="29514">
                  <c:v>-3.0325999999999999E-2</c:v>
                </c:pt>
                <c:pt idx="29515">
                  <c:v>-3.14563E-2</c:v>
                </c:pt>
                <c:pt idx="29516">
                  <c:v>-3.2540899999999998E-2</c:v>
                </c:pt>
                <c:pt idx="29517">
                  <c:v>-3.3578700000000003E-2</c:v>
                </c:pt>
                <c:pt idx="29518">
                  <c:v>-3.4568599999999998E-2</c:v>
                </c:pt>
                <c:pt idx="29519">
                  <c:v>-3.5509499999999999E-2</c:v>
                </c:pt>
                <c:pt idx="29520">
                  <c:v>-3.6400500000000002E-2</c:v>
                </c:pt>
                <c:pt idx="29521">
                  <c:v>-3.7240799999999998E-2</c:v>
                </c:pt>
                <c:pt idx="29522">
                  <c:v>-3.8029500000000001E-2</c:v>
                </c:pt>
                <c:pt idx="29523">
                  <c:v>-3.8765899999999999E-2</c:v>
                </c:pt>
                <c:pt idx="29524">
                  <c:v>-3.94493E-2</c:v>
                </c:pt>
                <c:pt idx="29525">
                  <c:v>-4.0079200000000002E-2</c:v>
                </c:pt>
                <c:pt idx="29526">
                  <c:v>-4.0655200000000002E-2</c:v>
                </c:pt>
                <c:pt idx="29527">
                  <c:v>-4.1176699999999997E-2</c:v>
                </c:pt>
                <c:pt idx="29528">
                  <c:v>-4.16435E-2</c:v>
                </c:pt>
                <c:pt idx="29529">
                  <c:v>-4.20554E-2</c:v>
                </c:pt>
                <c:pt idx="29530">
                  <c:v>-4.2412100000000001E-2</c:v>
                </c:pt>
                <c:pt idx="29531">
                  <c:v>-4.2713500000000001E-2</c:v>
                </c:pt>
                <c:pt idx="29532">
                  <c:v>-4.2959799999999999E-2</c:v>
                </c:pt>
                <c:pt idx="29533">
                  <c:v>-4.3150899999999999E-2</c:v>
                </c:pt>
                <c:pt idx="29534">
                  <c:v>-4.3286999999999999E-2</c:v>
                </c:pt>
                <c:pt idx="29535">
                  <c:v>-4.3368299999999999E-2</c:v>
                </c:pt>
                <c:pt idx="29536">
                  <c:v>-4.3395099999999999E-2</c:v>
                </c:pt>
                <c:pt idx="29537">
                  <c:v>-4.3367900000000001E-2</c:v>
                </c:pt>
                <c:pt idx="29538">
                  <c:v>-4.3287100000000002E-2</c:v>
                </c:pt>
                <c:pt idx="29539">
                  <c:v>-4.31531E-2</c:v>
                </c:pt>
                <c:pt idx="29540">
                  <c:v>-4.2966699999999997E-2</c:v>
                </c:pt>
                <c:pt idx="29541">
                  <c:v>-4.2728500000000003E-2</c:v>
                </c:pt>
                <c:pt idx="29542">
                  <c:v>-4.2439299999999999E-2</c:v>
                </c:pt>
                <c:pt idx="29543">
                  <c:v>-4.20998E-2</c:v>
                </c:pt>
                <c:pt idx="29544">
                  <c:v>-4.1710999999999998E-2</c:v>
                </c:pt>
                <c:pt idx="29545">
                  <c:v>-4.1273799999999999E-2</c:v>
                </c:pt>
                <c:pt idx="29546">
                  <c:v>-4.0789199999999998E-2</c:v>
                </c:pt>
                <c:pt idx="29547">
                  <c:v>-4.02584E-2</c:v>
                </c:pt>
                <c:pt idx="29548">
                  <c:v>-3.96824E-2</c:v>
                </c:pt>
                <c:pt idx="29549">
                  <c:v>-3.90625E-2</c:v>
                </c:pt>
                <c:pt idx="29550">
                  <c:v>-3.8399900000000001E-2</c:v>
                </c:pt>
                <c:pt idx="29551">
                  <c:v>-3.7695899999999997E-2</c:v>
                </c:pt>
                <c:pt idx="29552">
                  <c:v>-3.69518E-2</c:v>
                </c:pt>
                <c:pt idx="29553">
                  <c:v>-3.6169100000000003E-2</c:v>
                </c:pt>
                <c:pt idx="29554">
                  <c:v>-3.53493E-2</c:v>
                </c:pt>
                <c:pt idx="29555">
                  <c:v>-3.4493799999999998E-2</c:v>
                </c:pt>
                <c:pt idx="29556">
                  <c:v>-3.3604099999999998E-2</c:v>
                </c:pt>
                <c:pt idx="29557">
                  <c:v>-3.2681799999999997E-2</c:v>
                </c:pt>
                <c:pt idx="29558">
                  <c:v>-3.1728600000000003E-2</c:v>
                </c:pt>
                <c:pt idx="29559">
                  <c:v>-3.0746099999999998E-2</c:v>
                </c:pt>
                <c:pt idx="29560">
                  <c:v>-2.9735899999999999E-2</c:v>
                </c:pt>
                <c:pt idx="29561">
                  <c:v>-2.8699800000000001E-2</c:v>
                </c:pt>
                <c:pt idx="29562">
                  <c:v>-2.7639400000000001E-2</c:v>
                </c:pt>
                <c:pt idx="29563">
                  <c:v>-2.65566E-2</c:v>
                </c:pt>
                <c:pt idx="29564">
                  <c:v>-2.5453E-2</c:v>
                </c:pt>
                <c:pt idx="29565">
                  <c:v>-2.4330600000000001E-2</c:v>
                </c:pt>
                <c:pt idx="29566">
                  <c:v>-2.31909E-2</c:v>
                </c:pt>
                <c:pt idx="29567">
                  <c:v>-2.2035900000000001E-2</c:v>
                </c:pt>
                <c:pt idx="29568">
                  <c:v>-2.0867400000000001E-2</c:v>
                </c:pt>
                <c:pt idx="29569">
                  <c:v>-1.9687099999999999E-2</c:v>
                </c:pt>
                <c:pt idx="29570">
                  <c:v>-1.8497E-2</c:v>
                </c:pt>
                <c:pt idx="29571">
                  <c:v>-1.72987E-2</c:v>
                </c:pt>
                <c:pt idx="29572">
                  <c:v>-1.60941E-2</c:v>
                </c:pt>
                <c:pt idx="29573">
                  <c:v>-1.4885000000000001E-2</c:v>
                </c:pt>
                <c:pt idx="29574">
                  <c:v>-1.36732E-2</c:v>
                </c:pt>
                <c:pt idx="29575">
                  <c:v>-1.24604E-2</c:v>
                </c:pt>
                <c:pt idx="29576">
                  <c:v>-1.12484E-2</c:v>
                </c:pt>
                <c:pt idx="29577">
                  <c:v>-1.0038999999999999E-2</c:v>
                </c:pt>
                <c:pt idx="29578" formatCode="0.00E+00">
                  <c:v>-8.8338700000000006E-3</c:v>
                </c:pt>
                <c:pt idx="29579" formatCode="0.00E+00">
                  <c:v>-7.6346599999999997E-3</c:v>
                </c:pt>
                <c:pt idx="29580" formatCode="0.00E+00">
                  <c:v>-6.4430800000000003E-3</c:v>
                </c:pt>
                <c:pt idx="29581" formatCode="0.00E+00">
                  <c:v>-5.2607399999999999E-3</c:v>
                </c:pt>
                <c:pt idx="29582" formatCode="0.00E+00">
                  <c:v>-4.0892599999999999E-3</c:v>
                </c:pt>
                <c:pt idx="29583" formatCode="0.00E+00">
                  <c:v>-2.9302099999999999E-3</c:v>
                </c:pt>
                <c:pt idx="29584" formatCode="0.00E+00">
                  <c:v>-1.7851099999999999E-3</c:v>
                </c:pt>
                <c:pt idx="29585" formatCode="0.00E+00">
                  <c:v>-6.5546199999999999E-4</c:v>
                </c:pt>
                <c:pt idx="29586" formatCode="0.00E+00">
                  <c:v>4.5728000000000001E-4</c:v>
                </c:pt>
                <c:pt idx="29587" formatCode="0.00E+00">
                  <c:v>1.55171E-3</c:v>
                </c:pt>
                <c:pt idx="29588" formatCode="0.00E+00">
                  <c:v>2.6264499999999998E-3</c:v>
                </c:pt>
                <c:pt idx="29589" formatCode="0.00E+00">
                  <c:v>3.6801999999999998E-3</c:v>
                </c:pt>
                <c:pt idx="29590" formatCode="0.00E+00">
                  <c:v>4.7116800000000002E-3</c:v>
                </c:pt>
                <c:pt idx="29591" formatCode="0.00E+00">
                  <c:v>5.7196800000000004E-3</c:v>
                </c:pt>
                <c:pt idx="29592" formatCode="0.00E+00">
                  <c:v>6.7030099999999997E-3</c:v>
                </c:pt>
                <c:pt idx="29593" formatCode="0.00E+00">
                  <c:v>7.6605800000000002E-3</c:v>
                </c:pt>
                <c:pt idx="29594" formatCode="0.00E+00">
                  <c:v>8.5913099999999996E-3</c:v>
                </c:pt>
                <c:pt idx="29595" formatCode="0.00E+00">
                  <c:v>9.4942099999999995E-3</c:v>
                </c:pt>
                <c:pt idx="29596">
                  <c:v>1.03683E-2</c:v>
                </c:pt>
                <c:pt idx="29597">
                  <c:v>1.12128E-2</c:v>
                </c:pt>
                <c:pt idx="29598">
                  <c:v>1.2026800000000001E-2</c:v>
                </c:pt>
                <c:pt idx="29599">
                  <c:v>1.28095E-2</c:v>
                </c:pt>
                <c:pt idx="29600">
                  <c:v>1.35602E-2</c:v>
                </c:pt>
                <c:pt idx="29601">
                  <c:v>1.4278300000000001E-2</c:v>
                </c:pt>
                <c:pt idx="29602">
                  <c:v>1.4963199999999999E-2</c:v>
                </c:pt>
                <c:pt idx="29603">
                  <c:v>1.5614400000000001E-2</c:v>
                </c:pt>
                <c:pt idx="29604">
                  <c:v>1.62314E-2</c:v>
                </c:pt>
                <c:pt idx="29605">
                  <c:v>1.68139E-2</c:v>
                </c:pt>
                <c:pt idx="29606">
                  <c:v>1.7361499999999998E-2</c:v>
                </c:pt>
                <c:pt idx="29607">
                  <c:v>1.7873900000000002E-2</c:v>
                </c:pt>
                <c:pt idx="29608">
                  <c:v>1.83509E-2</c:v>
                </c:pt>
                <c:pt idx="29609">
                  <c:v>1.8792400000000001E-2</c:v>
                </c:pt>
                <c:pt idx="29610">
                  <c:v>1.9198400000000001E-2</c:v>
                </c:pt>
                <c:pt idx="29611">
                  <c:v>1.9568700000000001E-2</c:v>
                </c:pt>
                <c:pt idx="29612">
                  <c:v>1.9903500000000001E-2</c:v>
                </c:pt>
                <c:pt idx="29613">
                  <c:v>2.02028E-2</c:v>
                </c:pt>
                <c:pt idx="29614">
                  <c:v>2.04668E-2</c:v>
                </c:pt>
                <c:pt idx="29615">
                  <c:v>2.06958E-2</c:v>
                </c:pt>
                <c:pt idx="29616">
                  <c:v>2.0889999999999999E-2</c:v>
                </c:pt>
                <c:pt idx="29617">
                  <c:v>2.10498E-2</c:v>
                </c:pt>
                <c:pt idx="29618">
                  <c:v>2.1175599999999999E-2</c:v>
                </c:pt>
                <c:pt idx="29619">
                  <c:v>2.12677E-2</c:v>
                </c:pt>
                <c:pt idx="29620">
                  <c:v>2.13268E-2</c:v>
                </c:pt>
                <c:pt idx="29621">
                  <c:v>2.1353400000000002E-2</c:v>
                </c:pt>
                <c:pt idx="29622">
                  <c:v>2.1348099999999998E-2</c:v>
                </c:pt>
                <c:pt idx="29623">
                  <c:v>2.1311500000000001E-2</c:v>
                </c:pt>
                <c:pt idx="29624">
                  <c:v>2.12444E-2</c:v>
                </c:pt>
                <c:pt idx="29625">
                  <c:v>2.11474E-2</c:v>
                </c:pt>
                <c:pt idx="29626">
                  <c:v>2.1021499999999999E-2</c:v>
                </c:pt>
                <c:pt idx="29627">
                  <c:v>2.0867400000000001E-2</c:v>
                </c:pt>
                <c:pt idx="29628">
                  <c:v>2.0686E-2</c:v>
                </c:pt>
                <c:pt idx="29629">
                  <c:v>2.0478300000000001E-2</c:v>
                </c:pt>
                <c:pt idx="29630">
                  <c:v>2.0245099999999999E-2</c:v>
                </c:pt>
                <c:pt idx="29631">
                  <c:v>1.9987399999999999E-2</c:v>
                </c:pt>
                <c:pt idx="29632">
                  <c:v>1.97063E-2</c:v>
                </c:pt>
                <c:pt idx="29633">
                  <c:v>1.9402800000000001E-2</c:v>
                </c:pt>
                <c:pt idx="29634">
                  <c:v>1.9078000000000001E-2</c:v>
                </c:pt>
                <c:pt idx="29635">
                  <c:v>1.87329E-2</c:v>
                </c:pt>
                <c:pt idx="29636">
                  <c:v>1.8368700000000002E-2</c:v>
                </c:pt>
                <c:pt idx="29637">
                  <c:v>1.7986499999999999E-2</c:v>
                </c:pt>
                <c:pt idx="29638">
                  <c:v>1.7587499999999999E-2</c:v>
                </c:pt>
                <c:pt idx="29639">
                  <c:v>1.7172799999999998E-2</c:v>
                </c:pt>
                <c:pt idx="29640">
                  <c:v>1.6743600000000001E-2</c:v>
                </c:pt>
                <c:pt idx="29641">
                  <c:v>1.6301099999999999E-2</c:v>
                </c:pt>
                <c:pt idx="29642">
                  <c:v>1.5846499999999999E-2</c:v>
                </c:pt>
                <c:pt idx="29643">
                  <c:v>1.5380899999999999E-2</c:v>
                </c:pt>
                <c:pt idx="29644">
                  <c:v>1.4905699999999999E-2</c:v>
                </c:pt>
                <c:pt idx="29645">
                  <c:v>1.4422000000000001E-2</c:v>
                </c:pt>
                <c:pt idx="29646">
                  <c:v>1.3931000000000001E-2</c:v>
                </c:pt>
                <c:pt idx="29647">
                  <c:v>1.34339E-2</c:v>
                </c:pt>
                <c:pt idx="29648">
                  <c:v>1.29319E-2</c:v>
                </c:pt>
                <c:pt idx="29649">
                  <c:v>1.24262E-2</c:v>
                </c:pt>
                <c:pt idx="29650">
                  <c:v>1.19179E-2</c:v>
                </c:pt>
                <c:pt idx="29651">
                  <c:v>1.14082E-2</c:v>
                </c:pt>
                <c:pt idx="29652">
                  <c:v>1.08983E-2</c:v>
                </c:pt>
                <c:pt idx="29653">
                  <c:v>1.0389300000000001E-2</c:v>
                </c:pt>
                <c:pt idx="29654" formatCode="0.00E+00">
                  <c:v>9.8822300000000005E-3</c:v>
                </c:pt>
                <c:pt idx="29655" formatCode="0.00E+00">
                  <c:v>9.3782399999999995E-3</c:v>
                </c:pt>
                <c:pt idx="29656" formatCode="0.00E+00">
                  <c:v>8.87837E-3</c:v>
                </c:pt>
                <c:pt idx="29657" formatCode="0.00E+00">
                  <c:v>8.3836499999999994E-3</c:v>
                </c:pt>
                <c:pt idx="29658" formatCode="0.00E+00">
                  <c:v>7.8950900000000004E-3</c:v>
                </c:pt>
                <c:pt idx="29659" formatCode="0.00E+00">
                  <c:v>7.4136599999999999E-3</c:v>
                </c:pt>
                <c:pt idx="29660" formatCode="0.00E+00">
                  <c:v>6.9403099999999999E-3</c:v>
                </c:pt>
                <c:pt idx="29661" formatCode="0.00E+00">
                  <c:v>6.4759400000000003E-3</c:v>
                </c:pt>
                <c:pt idx="29662" formatCode="0.00E+00">
                  <c:v>6.0214200000000004E-3</c:v>
                </c:pt>
                <c:pt idx="29663" formatCode="0.00E+00">
                  <c:v>5.5776100000000002E-3</c:v>
                </c:pt>
                <c:pt idx="29664" formatCode="0.00E+00">
                  <c:v>5.1452800000000003E-3</c:v>
                </c:pt>
                <c:pt idx="29665" formatCode="0.00E+00">
                  <c:v>4.7252199999999996E-3</c:v>
                </c:pt>
                <c:pt idx="29666" formatCode="0.00E+00">
                  <c:v>4.3181399999999998E-3</c:v>
                </c:pt>
                <c:pt idx="29667" formatCode="0.00E+00">
                  <c:v>3.9247099999999997E-3</c:v>
                </c:pt>
                <c:pt idx="29668" formatCode="0.00E+00">
                  <c:v>3.5455700000000001E-3</c:v>
                </c:pt>
                <c:pt idx="29669" formatCode="0.00E+00">
                  <c:v>3.18133E-3</c:v>
                </c:pt>
                <c:pt idx="29670" formatCode="0.00E+00">
                  <c:v>2.8325199999999998E-3</c:v>
                </c:pt>
                <c:pt idx="29671" formatCode="0.00E+00">
                  <c:v>2.49964E-3</c:v>
                </c:pt>
                <c:pt idx="29672" formatCode="0.00E+00">
                  <c:v>2.1831699999999999E-3</c:v>
                </c:pt>
                <c:pt idx="29673" formatCode="0.00E+00">
                  <c:v>1.8835E-3</c:v>
                </c:pt>
                <c:pt idx="29674" formatCode="0.00E+00">
                  <c:v>1.6009900000000001E-3</c:v>
                </c:pt>
                <c:pt idx="29675" formatCode="0.00E+00">
                  <c:v>1.3359699999999999E-3</c:v>
                </c:pt>
                <c:pt idx="29676" formatCode="0.00E+00">
                  <c:v>1.0887099999999999E-3</c:v>
                </c:pt>
                <c:pt idx="29677" formatCode="0.00E+00">
                  <c:v>8.5940799999999998E-4</c:v>
                </c:pt>
                <c:pt idx="29678" formatCode="0.00E+00">
                  <c:v>6.4824900000000005E-4</c:v>
                </c:pt>
                <c:pt idx="29679" formatCode="0.00E+00">
                  <c:v>4.5535399999999999E-4</c:v>
                </c:pt>
                <c:pt idx="29680" formatCode="0.00E+00">
                  <c:v>2.8079599999999999E-4</c:v>
                </c:pt>
                <c:pt idx="29681" formatCode="0.00E+00">
                  <c:v>1.2459999999999999E-4</c:v>
                </c:pt>
                <c:pt idx="29682" formatCode="0.00E+00">
                  <c:v>-1.3254299999999999E-5</c:v>
                </c:pt>
                <c:pt idx="29683" formatCode="0.00E+00">
                  <c:v>-1.3283699999999999E-4</c:v>
                </c:pt>
                <c:pt idx="29684" formatCode="0.00E+00">
                  <c:v>-2.3426400000000001E-4</c:v>
                </c:pt>
                <c:pt idx="29685" formatCode="0.00E+00">
                  <c:v>-3.1769699999999998E-4</c:v>
                </c:pt>
                <c:pt idx="29686" formatCode="0.00E+00">
                  <c:v>-3.8334699999999997E-4</c:v>
                </c:pt>
                <c:pt idx="29687" formatCode="0.00E+00">
                  <c:v>-4.3146500000000002E-4</c:v>
                </c:pt>
                <c:pt idx="29688" formatCode="0.00E+00">
                  <c:v>-4.6234899999999997E-4</c:v>
                </c:pt>
                <c:pt idx="29689" formatCode="0.00E+00">
                  <c:v>-4.7634000000000001E-4</c:v>
                </c:pt>
                <c:pt idx="29690" formatCode="0.00E+00">
                  <c:v>-4.7382199999999999E-4</c:v>
                </c:pt>
                <c:pt idx="29691" formatCode="0.00E+00">
                  <c:v>-4.55217E-4</c:v>
                </c:pt>
                <c:pt idx="29692" formatCode="0.00E+00">
                  <c:v>-4.2099100000000001E-4</c:v>
                </c:pt>
                <c:pt idx="29693" formatCode="0.00E+00">
                  <c:v>-3.71646E-4</c:v>
                </c:pt>
                <c:pt idx="29694" formatCode="0.00E+00">
                  <c:v>-3.0772200000000002E-4</c:v>
                </c:pt>
                <c:pt idx="29695" formatCode="0.00E+00">
                  <c:v>-2.2979599999999999E-4</c:v>
                </c:pt>
                <c:pt idx="29696" formatCode="0.00E+00">
                  <c:v>-1.38477E-4</c:v>
                </c:pt>
                <c:pt idx="29697" formatCode="0.00E+00">
                  <c:v>-3.4409300000000003E-5</c:v>
                </c:pt>
                <c:pt idx="29698" formatCode="0.00E+00">
                  <c:v>8.1732399999999997E-5</c:v>
                </c:pt>
                <c:pt idx="29699" formatCode="0.00E+00">
                  <c:v>2.09244E-4</c:v>
                </c:pt>
                <c:pt idx="29700" formatCode="0.00E+00">
                  <c:v>3.4739200000000002E-4</c:v>
                </c:pt>
                <c:pt idx="29701" formatCode="0.00E+00">
                  <c:v>4.9542E-4</c:v>
                </c:pt>
                <c:pt idx="29702" formatCode="0.00E+00">
                  <c:v>6.5254400000000002E-4</c:v>
                </c:pt>
                <c:pt idx="29703" formatCode="0.00E+00">
                  <c:v>8.1795900000000005E-4</c:v>
                </c:pt>
                <c:pt idx="29704" formatCode="0.00E+00">
                  <c:v>9.9083900000000009E-4</c:v>
                </c:pt>
                <c:pt idx="29705" formatCode="0.00E+00">
                  <c:v>1.17034E-3</c:v>
                </c:pt>
                <c:pt idx="29706" formatCode="0.00E+00">
                  <c:v>1.3556E-3</c:v>
                </c:pt>
                <c:pt idx="29707" formatCode="0.00E+00">
                  <c:v>1.54575E-3</c:v>
                </c:pt>
                <c:pt idx="29708" formatCode="0.00E+00">
                  <c:v>1.73989E-3</c:v>
                </c:pt>
                <c:pt idx="29709" formatCode="0.00E+00">
                  <c:v>1.93714E-3</c:v>
                </c:pt>
                <c:pt idx="29710" formatCode="0.00E+00">
                  <c:v>2.13657E-3</c:v>
                </c:pt>
                <c:pt idx="29711" formatCode="0.00E+00">
                  <c:v>2.3372900000000001E-3</c:v>
                </c:pt>
                <c:pt idx="29712" formatCode="0.00E+00">
                  <c:v>2.5383699999999999E-3</c:v>
                </c:pt>
                <c:pt idx="29713" formatCode="0.00E+00">
                  <c:v>2.7388999999999998E-3</c:v>
                </c:pt>
                <c:pt idx="29714" formatCode="0.00E+00">
                  <c:v>2.9379499999999999E-3</c:v>
                </c:pt>
                <c:pt idx="29715" formatCode="0.00E+00">
                  <c:v>3.1346199999999999E-3</c:v>
                </c:pt>
                <c:pt idx="29716" formatCode="0.00E+00">
                  <c:v>3.3279799999999999E-3</c:v>
                </c:pt>
                <c:pt idx="29717" formatCode="0.00E+00">
                  <c:v>3.5171400000000002E-3</c:v>
                </c:pt>
                <c:pt idx="29718" formatCode="0.00E+00">
                  <c:v>3.70119E-3</c:v>
                </c:pt>
                <c:pt idx="29719" formatCode="0.00E+00">
                  <c:v>3.8792599999999998E-3</c:v>
                </c:pt>
                <c:pt idx="29720" formatCode="0.00E+00">
                  <c:v>4.0504699999999996E-3</c:v>
                </c:pt>
                <c:pt idx="29721" formatCode="0.00E+00">
                  <c:v>4.2139500000000002E-3</c:v>
                </c:pt>
                <c:pt idx="29722" formatCode="0.00E+00">
                  <c:v>4.3688800000000003E-3</c:v>
                </c:pt>
                <c:pt idx="29723" formatCode="0.00E+00">
                  <c:v>4.5144199999999999E-3</c:v>
                </c:pt>
                <c:pt idx="29724" formatCode="0.00E+00">
                  <c:v>4.6497800000000001E-3</c:v>
                </c:pt>
                <c:pt idx="29725" formatCode="0.00E+00">
                  <c:v>4.7741700000000003E-3</c:v>
                </c:pt>
                <c:pt idx="29726" formatCode="0.00E+00">
                  <c:v>4.88683E-3</c:v>
                </c:pt>
                <c:pt idx="29727" formatCode="0.00E+00">
                  <c:v>4.9870499999999998E-3</c:v>
                </c:pt>
                <c:pt idx="29728" formatCode="0.00E+00">
                  <c:v>5.0741199999999997E-3</c:v>
                </c:pt>
                <c:pt idx="29729" formatCode="0.00E+00">
                  <c:v>5.1473700000000001E-3</c:v>
                </c:pt>
                <c:pt idx="29730" formatCode="0.00E+00">
                  <c:v>5.2061499999999997E-3</c:v>
                </c:pt>
                <c:pt idx="29731" formatCode="0.00E+00">
                  <c:v>5.2498600000000003E-3</c:v>
                </c:pt>
                <c:pt idx="29732" formatCode="0.00E+00">
                  <c:v>5.2779200000000002E-3</c:v>
                </c:pt>
                <c:pt idx="29733" formatCode="0.00E+00">
                  <c:v>5.2898099999999998E-3</c:v>
                </c:pt>
                <c:pt idx="29734" formatCode="0.00E+00">
                  <c:v>5.2849999999999998E-3</c:v>
                </c:pt>
                <c:pt idx="29735" formatCode="0.00E+00">
                  <c:v>5.26305E-3</c:v>
                </c:pt>
                <c:pt idx="29736" formatCode="0.00E+00">
                  <c:v>5.2235299999999997E-3</c:v>
                </c:pt>
                <c:pt idx="29737" formatCode="0.00E+00">
                  <c:v>5.1660500000000002E-3</c:v>
                </c:pt>
                <c:pt idx="29738" formatCode="0.00E+00">
                  <c:v>5.09028E-3</c:v>
                </c:pt>
                <c:pt idx="29739" formatCode="0.00E+00">
                  <c:v>4.99592E-3</c:v>
                </c:pt>
                <c:pt idx="29740" formatCode="0.00E+00">
                  <c:v>4.8827000000000002E-3</c:v>
                </c:pt>
                <c:pt idx="29741" formatCode="0.00E+00">
                  <c:v>4.75042E-3</c:v>
                </c:pt>
                <c:pt idx="29742" formatCode="0.00E+00">
                  <c:v>4.5989100000000003E-3</c:v>
                </c:pt>
                <c:pt idx="29743" formatCode="0.00E+00">
                  <c:v>4.4280500000000002E-3</c:v>
                </c:pt>
                <c:pt idx="29744" formatCode="0.00E+00">
                  <c:v>4.2377600000000001E-3</c:v>
                </c:pt>
                <c:pt idx="29745" formatCode="0.00E+00">
                  <c:v>4.0280100000000003E-3</c:v>
                </c:pt>
                <c:pt idx="29746" formatCode="0.00E+00">
                  <c:v>3.79883E-3</c:v>
                </c:pt>
                <c:pt idx="29747" formatCode="0.00E+00">
                  <c:v>3.5502799999999998E-3</c:v>
                </c:pt>
                <c:pt idx="29748" formatCode="0.00E+00">
                  <c:v>3.2824600000000001E-3</c:v>
                </c:pt>
                <c:pt idx="29749" formatCode="0.00E+00">
                  <c:v>2.9955300000000002E-3</c:v>
                </c:pt>
                <c:pt idx="29750" formatCode="0.00E+00">
                  <c:v>2.6897100000000001E-3</c:v>
                </c:pt>
                <c:pt idx="29751" formatCode="0.00E+00">
                  <c:v>2.3652299999999998E-3</c:v>
                </c:pt>
                <c:pt idx="29752" formatCode="0.00E+00">
                  <c:v>2.0224100000000001E-3</c:v>
                </c:pt>
                <c:pt idx="29753" formatCode="0.00E+00">
                  <c:v>1.66158E-3</c:v>
                </c:pt>
                <c:pt idx="29754" formatCode="0.00E+00">
                  <c:v>1.2831400000000001E-3</c:v>
                </c:pt>
                <c:pt idx="29755" formatCode="0.00E+00">
                  <c:v>8.8752500000000001E-4</c:v>
                </c:pt>
                <c:pt idx="29756" formatCode="0.00E+00">
                  <c:v>4.7520899999999998E-4</c:v>
                </c:pt>
                <c:pt idx="29757" formatCode="0.00E+00">
                  <c:v>4.6718799999999997E-5</c:v>
                </c:pt>
                <c:pt idx="29758" formatCode="0.00E+00">
                  <c:v>-3.9737699999999997E-4</c:v>
                </c:pt>
                <c:pt idx="29759" formatCode="0.00E+00">
                  <c:v>-8.5647000000000002E-4</c:v>
                </c:pt>
                <c:pt idx="29760" formatCode="0.00E+00">
                  <c:v>-1.3299099999999999E-3</c:v>
                </c:pt>
                <c:pt idx="29761" formatCode="0.00E+00">
                  <c:v>-1.817E-3</c:v>
                </c:pt>
                <c:pt idx="29762" formatCode="0.00E+00">
                  <c:v>-2.3170199999999999E-3</c:v>
                </c:pt>
                <c:pt idx="29763" formatCode="0.00E+00">
                  <c:v>-2.8291900000000001E-3</c:v>
                </c:pt>
                <c:pt idx="29764" formatCode="0.00E+00">
                  <c:v>-3.35272E-3</c:v>
                </c:pt>
                <c:pt idx="29765" formatCode="0.00E+00">
                  <c:v>-3.88676E-3</c:v>
                </c:pt>
                <c:pt idx="29766" formatCode="0.00E+00">
                  <c:v>-4.4304399999999999E-3</c:v>
                </c:pt>
                <c:pt idx="29767" formatCode="0.00E+00">
                  <c:v>-4.9828600000000004E-3</c:v>
                </c:pt>
                <c:pt idx="29768" formatCode="0.00E+00">
                  <c:v>-5.5430699999999998E-3</c:v>
                </c:pt>
                <c:pt idx="29769" formatCode="0.00E+00">
                  <c:v>-6.1101300000000001E-3</c:v>
                </c:pt>
                <c:pt idx="29770" formatCode="0.00E+00">
                  <c:v>-6.6830199999999996E-3</c:v>
                </c:pt>
                <c:pt idx="29771" formatCode="0.00E+00">
                  <c:v>-7.2607499999999998E-3</c:v>
                </c:pt>
                <c:pt idx="29772" formatCode="0.00E+00">
                  <c:v>-7.8422600000000002E-3</c:v>
                </c:pt>
                <c:pt idx="29773" formatCode="0.00E+00">
                  <c:v>-8.4265E-3</c:v>
                </c:pt>
                <c:pt idx="29774" formatCode="0.00E+00">
                  <c:v>-9.0123900000000003E-3</c:v>
                </c:pt>
                <c:pt idx="29775" formatCode="0.00E+00">
                  <c:v>-9.5988299999999992E-3</c:v>
                </c:pt>
                <c:pt idx="29776">
                  <c:v>-1.01847E-2</c:v>
                </c:pt>
                <c:pt idx="29777">
                  <c:v>-1.07689E-2</c:v>
                </c:pt>
                <c:pt idx="29778">
                  <c:v>-1.13502E-2</c:v>
                </c:pt>
                <c:pt idx="29779">
                  <c:v>-1.19276E-2</c:v>
                </c:pt>
                <c:pt idx="29780">
                  <c:v>-1.24998E-2</c:v>
                </c:pt>
                <c:pt idx="29781">
                  <c:v>-1.3065800000000001E-2</c:v>
                </c:pt>
                <c:pt idx="29782">
                  <c:v>-1.36242E-2</c:v>
                </c:pt>
                <c:pt idx="29783">
                  <c:v>-1.41741E-2</c:v>
                </c:pt>
                <c:pt idx="29784">
                  <c:v>-1.47142E-2</c:v>
                </c:pt>
                <c:pt idx="29785">
                  <c:v>-1.5243400000000001E-2</c:v>
                </c:pt>
                <c:pt idx="29786">
                  <c:v>-1.57605E-2</c:v>
                </c:pt>
                <c:pt idx="29787">
                  <c:v>-1.6264299999999999E-2</c:v>
                </c:pt>
                <c:pt idx="29788">
                  <c:v>-1.6753899999999999E-2</c:v>
                </c:pt>
                <c:pt idx="29789">
                  <c:v>-1.7227900000000001E-2</c:v>
                </c:pt>
                <c:pt idx="29790">
                  <c:v>-1.76854E-2</c:v>
                </c:pt>
                <c:pt idx="29791">
                  <c:v>-1.81253E-2</c:v>
                </c:pt>
                <c:pt idx="29792">
                  <c:v>-1.8546400000000001E-2</c:v>
                </c:pt>
                <c:pt idx="29793">
                  <c:v>-1.8947800000000001E-2</c:v>
                </c:pt>
                <c:pt idx="29794">
                  <c:v>-1.9328399999999999E-2</c:v>
                </c:pt>
                <c:pt idx="29795">
                  <c:v>-1.9687300000000001E-2</c:v>
                </c:pt>
                <c:pt idx="29796">
                  <c:v>-2.00235E-2</c:v>
                </c:pt>
                <c:pt idx="29797">
                  <c:v>-2.0336E-2</c:v>
                </c:pt>
                <c:pt idx="29798">
                  <c:v>-2.0624E-2</c:v>
                </c:pt>
                <c:pt idx="29799">
                  <c:v>-2.0886499999999999E-2</c:v>
                </c:pt>
                <c:pt idx="29800">
                  <c:v>-2.11229E-2</c:v>
                </c:pt>
                <c:pt idx="29801">
                  <c:v>-2.1332199999999999E-2</c:v>
                </c:pt>
                <c:pt idx="29802">
                  <c:v>-2.15138E-2</c:v>
                </c:pt>
                <c:pt idx="29803">
                  <c:v>-2.16668E-2</c:v>
                </c:pt>
                <c:pt idx="29804">
                  <c:v>-2.17907E-2</c:v>
                </c:pt>
                <c:pt idx="29805">
                  <c:v>-2.1884899999999999E-2</c:v>
                </c:pt>
                <c:pt idx="29806">
                  <c:v>-2.1948700000000002E-2</c:v>
                </c:pt>
                <c:pt idx="29807">
                  <c:v>-2.19817E-2</c:v>
                </c:pt>
                <c:pt idx="29808">
                  <c:v>-2.1983300000000001E-2</c:v>
                </c:pt>
                <c:pt idx="29809">
                  <c:v>-2.19531E-2</c:v>
                </c:pt>
                <c:pt idx="29810">
                  <c:v>-2.1890799999999998E-2</c:v>
                </c:pt>
                <c:pt idx="29811">
                  <c:v>-2.1795999999999999E-2</c:v>
                </c:pt>
                <c:pt idx="29812">
                  <c:v>-2.16685E-2</c:v>
                </c:pt>
                <c:pt idx="29813">
                  <c:v>-2.1507999999999999E-2</c:v>
                </c:pt>
                <c:pt idx="29814">
                  <c:v>-2.1314300000000001E-2</c:v>
                </c:pt>
                <c:pt idx="29815">
                  <c:v>-2.1087499999999999E-2</c:v>
                </c:pt>
                <c:pt idx="29816">
                  <c:v>-2.0827399999999999E-2</c:v>
                </c:pt>
                <c:pt idx="29817">
                  <c:v>-2.0534E-2</c:v>
                </c:pt>
                <c:pt idx="29818">
                  <c:v>-2.0207300000000001E-2</c:v>
                </c:pt>
                <c:pt idx="29819">
                  <c:v>-1.98476E-2</c:v>
                </c:pt>
                <c:pt idx="29820">
                  <c:v>-1.9455E-2</c:v>
                </c:pt>
                <c:pt idx="29821">
                  <c:v>-1.90297E-2</c:v>
                </c:pt>
                <c:pt idx="29822">
                  <c:v>-1.8572000000000002E-2</c:v>
                </c:pt>
                <c:pt idx="29823">
                  <c:v>-1.8082299999999999E-2</c:v>
                </c:pt>
                <c:pt idx="29824">
                  <c:v>-1.7560900000000001E-2</c:v>
                </c:pt>
                <c:pt idx="29825">
                  <c:v>-1.70084E-2</c:v>
                </c:pt>
                <c:pt idx="29826">
                  <c:v>-1.6425200000000001E-2</c:v>
                </c:pt>
                <c:pt idx="29827">
                  <c:v>-1.5812E-2</c:v>
                </c:pt>
                <c:pt idx="29828">
                  <c:v>-1.51693E-2</c:v>
                </c:pt>
                <c:pt idx="29829">
                  <c:v>-1.4497899999999999E-2</c:v>
                </c:pt>
                <c:pt idx="29830">
                  <c:v>-1.37985E-2</c:v>
                </c:pt>
                <c:pt idx="29831">
                  <c:v>-1.3071899999999999E-2</c:v>
                </c:pt>
                <c:pt idx="29832">
                  <c:v>-1.2318900000000001E-2</c:v>
                </c:pt>
                <c:pt idx="29833">
                  <c:v>-1.1540399999999999E-2</c:v>
                </c:pt>
                <c:pt idx="29834">
                  <c:v>-1.0737399999999999E-2</c:v>
                </c:pt>
                <c:pt idx="29835" formatCode="0.00E+00">
                  <c:v>-9.9108100000000008E-3</c:v>
                </c:pt>
                <c:pt idx="29836" formatCode="0.00E+00">
                  <c:v>-9.0617600000000003E-3</c:v>
                </c:pt>
                <c:pt idx="29837" formatCode="0.00E+00">
                  <c:v>-8.1913000000000003E-3</c:v>
                </c:pt>
                <c:pt idx="29838" formatCode="0.00E+00">
                  <c:v>-7.3005500000000003E-3</c:v>
                </c:pt>
                <c:pt idx="29839" formatCode="0.00E+00">
                  <c:v>-6.3906800000000001E-3</c:v>
                </c:pt>
                <c:pt idx="29840" formatCode="0.00E+00">
                  <c:v>-5.4629099999999996E-3</c:v>
                </c:pt>
                <c:pt idx="29841" formatCode="0.00E+00">
                  <c:v>-4.5184800000000001E-3</c:v>
                </c:pt>
                <c:pt idx="29842" formatCode="0.00E+00">
                  <c:v>-3.5586799999999998E-3</c:v>
                </c:pt>
                <c:pt idx="29843" formatCode="0.00E+00">
                  <c:v>-2.5848300000000002E-3</c:v>
                </c:pt>
                <c:pt idx="29844" formatCode="0.00E+00">
                  <c:v>-1.5982800000000001E-3</c:v>
                </c:pt>
                <c:pt idx="29845" formatCode="0.00E+00">
                  <c:v>-6.0041100000000002E-4</c:v>
                </c:pt>
                <c:pt idx="29846" formatCode="0.00E+00">
                  <c:v>4.0736400000000001E-4</c:v>
                </c:pt>
                <c:pt idx="29847" formatCode="0.00E+00">
                  <c:v>1.4236100000000001E-3</c:v>
                </c:pt>
                <c:pt idx="29848" formatCode="0.00E+00">
                  <c:v>2.4468599999999999E-3</c:v>
                </c:pt>
                <c:pt idx="29849" formatCode="0.00E+00">
                  <c:v>3.4756399999999999E-3</c:v>
                </c:pt>
                <c:pt idx="29850" formatCode="0.00E+00">
                  <c:v>4.5084499999999998E-3</c:v>
                </c:pt>
                <c:pt idx="29851" formatCode="0.00E+00">
                  <c:v>5.54376E-3</c:v>
                </c:pt>
                <c:pt idx="29852" formatCode="0.00E+00">
                  <c:v>6.5800499999999996E-3</c:v>
                </c:pt>
                <c:pt idx="29853" formatCode="0.00E+00">
                  <c:v>7.6157600000000001E-3</c:v>
                </c:pt>
                <c:pt idx="29854" formatCode="0.00E+00">
                  <c:v>8.64936E-3</c:v>
                </c:pt>
                <c:pt idx="29855" formatCode="0.00E+00">
                  <c:v>9.6792700000000002E-3</c:v>
                </c:pt>
                <c:pt idx="29856">
                  <c:v>1.0703900000000001E-2</c:v>
                </c:pt>
                <c:pt idx="29857">
                  <c:v>1.1721799999999999E-2</c:v>
                </c:pt>
                <c:pt idx="29858">
                  <c:v>1.2731299999999999E-2</c:v>
                </c:pt>
                <c:pt idx="29859">
                  <c:v>1.37308E-2</c:v>
                </c:pt>
                <c:pt idx="29860">
                  <c:v>1.4718800000000001E-2</c:v>
                </c:pt>
                <c:pt idx="29861">
                  <c:v>1.5693800000000001E-2</c:v>
                </c:pt>
                <c:pt idx="29862">
                  <c:v>1.66543E-2</c:v>
                </c:pt>
                <c:pt idx="29863">
                  <c:v>1.7598599999999999E-2</c:v>
                </c:pt>
                <c:pt idx="29864">
                  <c:v>1.8525300000000001E-2</c:v>
                </c:pt>
                <c:pt idx="29865">
                  <c:v>1.9432899999999999E-2</c:v>
                </c:pt>
                <c:pt idx="29866">
                  <c:v>2.0320000000000001E-2</c:v>
                </c:pt>
                <c:pt idx="29867">
                  <c:v>2.1185099999999998E-2</c:v>
                </c:pt>
                <c:pt idx="29868">
                  <c:v>2.20267E-2</c:v>
                </c:pt>
                <c:pt idx="29869">
                  <c:v>2.2843599999999999E-2</c:v>
                </c:pt>
                <c:pt idx="29870">
                  <c:v>2.36343E-2</c:v>
                </c:pt>
                <c:pt idx="29871">
                  <c:v>2.4397499999999999E-2</c:v>
                </c:pt>
                <c:pt idx="29872">
                  <c:v>2.5131899999999999E-2</c:v>
                </c:pt>
                <c:pt idx="29873">
                  <c:v>2.5836399999999999E-2</c:v>
                </c:pt>
                <c:pt idx="29874">
                  <c:v>2.6509600000000001E-2</c:v>
                </c:pt>
                <c:pt idx="29875">
                  <c:v>2.7150400000000002E-2</c:v>
                </c:pt>
                <c:pt idx="29876">
                  <c:v>2.7757799999999999E-2</c:v>
                </c:pt>
                <c:pt idx="29877">
                  <c:v>2.8330500000000002E-2</c:v>
                </c:pt>
                <c:pt idx="29878">
                  <c:v>2.88677E-2</c:v>
                </c:pt>
                <c:pt idx="29879">
                  <c:v>2.9368200000000001E-2</c:v>
                </c:pt>
                <c:pt idx="29880">
                  <c:v>2.9831199999999999E-2</c:v>
                </c:pt>
                <c:pt idx="29881">
                  <c:v>3.0255899999999999E-2</c:v>
                </c:pt>
                <c:pt idx="29882">
                  <c:v>3.06413E-2</c:v>
                </c:pt>
                <c:pt idx="29883">
                  <c:v>3.0986699999999999E-2</c:v>
                </c:pt>
                <c:pt idx="29884">
                  <c:v>3.12915E-2</c:v>
                </c:pt>
                <c:pt idx="29885">
                  <c:v>3.1555E-2</c:v>
                </c:pt>
                <c:pt idx="29886">
                  <c:v>3.1776600000000002E-2</c:v>
                </c:pt>
                <c:pt idx="29887">
                  <c:v>3.1955699999999997E-2</c:v>
                </c:pt>
                <c:pt idx="29888">
                  <c:v>3.2092000000000002E-2</c:v>
                </c:pt>
                <c:pt idx="29889">
                  <c:v>3.2184900000000002E-2</c:v>
                </c:pt>
                <c:pt idx="29890">
                  <c:v>3.22343E-2</c:v>
                </c:pt>
                <c:pt idx="29891">
                  <c:v>3.2239799999999999E-2</c:v>
                </c:pt>
                <c:pt idx="29892">
                  <c:v>3.2201199999999999E-2</c:v>
                </c:pt>
                <c:pt idx="29893">
                  <c:v>3.2118300000000002E-2</c:v>
                </c:pt>
                <c:pt idx="29894">
                  <c:v>3.1991199999999997E-2</c:v>
                </c:pt>
                <c:pt idx="29895">
                  <c:v>3.1819800000000002E-2</c:v>
                </c:pt>
                <c:pt idx="29896">
                  <c:v>3.1604199999999999E-2</c:v>
                </c:pt>
                <c:pt idx="29897">
                  <c:v>3.1344400000000001E-2</c:v>
                </c:pt>
                <c:pt idx="29898">
                  <c:v>3.10408E-2</c:v>
                </c:pt>
                <c:pt idx="29899">
                  <c:v>3.0693499999999999E-2</c:v>
                </c:pt>
                <c:pt idx="29900">
                  <c:v>3.0302900000000001E-2</c:v>
                </c:pt>
                <c:pt idx="29901">
                  <c:v>2.9869400000000001E-2</c:v>
                </c:pt>
                <c:pt idx="29902">
                  <c:v>2.9393499999999999E-2</c:v>
                </c:pt>
                <c:pt idx="29903">
                  <c:v>2.8875700000000001E-2</c:v>
                </c:pt>
                <c:pt idx="29904">
                  <c:v>2.8316500000000001E-2</c:v>
                </c:pt>
                <c:pt idx="29905">
                  <c:v>2.77167E-2</c:v>
                </c:pt>
                <c:pt idx="29906">
                  <c:v>2.7076900000000001E-2</c:v>
                </c:pt>
                <c:pt idx="29907">
                  <c:v>2.6398000000000001E-2</c:v>
                </c:pt>
                <c:pt idx="29908">
                  <c:v>2.56808E-2</c:v>
                </c:pt>
                <c:pt idx="29909">
                  <c:v>2.49261E-2</c:v>
                </c:pt>
                <c:pt idx="29910">
                  <c:v>2.4135E-2</c:v>
                </c:pt>
                <c:pt idx="29911">
                  <c:v>2.3308499999999999E-2</c:v>
                </c:pt>
                <c:pt idx="29912">
                  <c:v>2.2447600000000002E-2</c:v>
                </c:pt>
                <c:pt idx="29913">
                  <c:v>2.15534E-2</c:v>
                </c:pt>
                <c:pt idx="29914">
                  <c:v>2.0627199999999998E-2</c:v>
                </c:pt>
                <c:pt idx="29915">
                  <c:v>1.9670199999999999E-2</c:v>
                </c:pt>
                <c:pt idx="29916">
                  <c:v>1.8683700000000001E-2</c:v>
                </c:pt>
                <c:pt idx="29917">
                  <c:v>1.7668900000000001E-2</c:v>
                </c:pt>
                <c:pt idx="29918">
                  <c:v>1.6627300000000001E-2</c:v>
                </c:pt>
                <c:pt idx="29919">
                  <c:v>1.55602E-2</c:v>
                </c:pt>
                <c:pt idx="29920">
                  <c:v>1.44692E-2</c:v>
                </c:pt>
                <c:pt idx="29921">
                  <c:v>1.33557E-2</c:v>
                </c:pt>
                <c:pt idx="29922">
                  <c:v>1.22212E-2</c:v>
                </c:pt>
                <c:pt idx="29923">
                  <c:v>1.10673E-2</c:v>
                </c:pt>
                <c:pt idx="29924" formatCode="0.00E+00">
                  <c:v>9.8956500000000006E-3</c:v>
                </c:pt>
                <c:pt idx="29925" formatCode="0.00E+00">
                  <c:v>8.7077999999999999E-3</c:v>
                </c:pt>
                <c:pt idx="29926" formatCode="0.00E+00">
                  <c:v>7.5054199999999996E-3</c:v>
                </c:pt>
                <c:pt idx="29927" formatCode="0.00E+00">
                  <c:v>6.2901900000000002E-3</c:v>
                </c:pt>
                <c:pt idx="29928" formatCode="0.00E+00">
                  <c:v>5.0638000000000002E-3</c:v>
                </c:pt>
                <c:pt idx="29929" formatCode="0.00E+00">
                  <c:v>3.82796E-3</c:v>
                </c:pt>
                <c:pt idx="29930" formatCode="0.00E+00">
                  <c:v>2.5844100000000001E-3</c:v>
                </c:pt>
                <c:pt idx="29931" formatCode="0.00E+00">
                  <c:v>1.3349E-3</c:v>
                </c:pt>
                <c:pt idx="29932" formatCode="0.00E+00">
                  <c:v>8.1165100000000007E-5</c:v>
                </c:pt>
                <c:pt idx="29933" formatCode="0.00E+00">
                  <c:v>-1.17501E-3</c:v>
                </c:pt>
                <c:pt idx="29934" formatCode="0.00E+00">
                  <c:v>-2.43187E-3</c:v>
                </c:pt>
                <c:pt idx="29935" formatCode="0.00E+00">
                  <c:v>-3.6876399999999998E-3</c:v>
                </c:pt>
                <c:pt idx="29936" formatCode="0.00E+00">
                  <c:v>-4.9405400000000002E-3</c:v>
                </c:pt>
                <c:pt idx="29937" formatCode="0.00E+00">
                  <c:v>-6.1888100000000003E-3</c:v>
                </c:pt>
                <c:pt idx="29938" formatCode="0.00E+00">
                  <c:v>-7.4306700000000003E-3</c:v>
                </c:pt>
                <c:pt idx="29939" formatCode="0.00E+00">
                  <c:v>-8.6643799999999993E-3</c:v>
                </c:pt>
                <c:pt idx="29940" formatCode="0.00E+00">
                  <c:v>-9.8881899999999998E-3</c:v>
                </c:pt>
                <c:pt idx="29941">
                  <c:v>-1.11004E-2</c:v>
                </c:pt>
                <c:pt idx="29942">
                  <c:v>-1.22992E-2</c:v>
                </c:pt>
                <c:pt idx="29943">
                  <c:v>-1.3483E-2</c:v>
                </c:pt>
                <c:pt idx="29944">
                  <c:v>-1.465E-2</c:v>
                </c:pt>
                <c:pt idx="29945">
                  <c:v>-1.5798699999999999E-2</c:v>
                </c:pt>
                <c:pt idx="29946">
                  <c:v>-1.6927399999999999E-2</c:v>
                </c:pt>
                <c:pt idx="29947">
                  <c:v>-1.8034399999999999E-2</c:v>
                </c:pt>
                <c:pt idx="29948">
                  <c:v>-1.9118300000000001E-2</c:v>
                </c:pt>
                <c:pt idx="29949">
                  <c:v>-2.0177500000000001E-2</c:v>
                </c:pt>
                <c:pt idx="29950">
                  <c:v>-2.12105E-2</c:v>
                </c:pt>
                <c:pt idx="29951">
                  <c:v>-2.22159E-2</c:v>
                </c:pt>
                <c:pt idx="29952">
                  <c:v>-2.31922E-2</c:v>
                </c:pt>
                <c:pt idx="29953">
                  <c:v>-2.4138E-2</c:v>
                </c:pt>
                <c:pt idx="29954">
                  <c:v>-2.5052100000000001E-2</c:v>
                </c:pt>
                <c:pt idx="29955">
                  <c:v>-2.5933100000000001E-2</c:v>
                </c:pt>
                <c:pt idx="29956">
                  <c:v>-2.6779799999999999E-2</c:v>
                </c:pt>
                <c:pt idx="29957">
                  <c:v>-2.7591000000000001E-2</c:v>
                </c:pt>
                <c:pt idx="29958">
                  <c:v>-2.8365700000000001E-2</c:v>
                </c:pt>
                <c:pt idx="29959">
                  <c:v>-2.9102599999999999E-2</c:v>
                </c:pt>
                <c:pt idx="29960">
                  <c:v>-2.9800900000000002E-2</c:v>
                </c:pt>
                <c:pt idx="29961">
                  <c:v>-3.04595E-2</c:v>
                </c:pt>
                <c:pt idx="29962">
                  <c:v>-3.1077500000000001E-2</c:v>
                </c:pt>
                <c:pt idx="29963">
                  <c:v>-3.1654099999999998E-2</c:v>
                </c:pt>
                <c:pt idx="29964">
                  <c:v>-3.2188500000000002E-2</c:v>
                </c:pt>
                <c:pt idx="29965">
                  <c:v>-3.2679899999999998E-2</c:v>
                </c:pt>
                <c:pt idx="29966">
                  <c:v>-3.3127799999999999E-2</c:v>
                </c:pt>
                <c:pt idx="29967">
                  <c:v>-3.3531600000000002E-2</c:v>
                </c:pt>
                <c:pt idx="29968">
                  <c:v>-3.38906E-2</c:v>
                </c:pt>
                <c:pt idx="29969">
                  <c:v>-3.4204400000000003E-2</c:v>
                </c:pt>
                <c:pt idx="29970">
                  <c:v>-3.4472700000000002E-2</c:v>
                </c:pt>
                <c:pt idx="29971">
                  <c:v>-3.46951E-2</c:v>
                </c:pt>
                <c:pt idx="29972">
                  <c:v>-3.4871399999999997E-2</c:v>
                </c:pt>
                <c:pt idx="29973">
                  <c:v>-3.5001299999999999E-2</c:v>
                </c:pt>
                <c:pt idx="29974">
                  <c:v>-3.5084700000000003E-2</c:v>
                </c:pt>
                <c:pt idx="29975">
                  <c:v>-3.5121600000000003E-2</c:v>
                </c:pt>
                <c:pt idx="29976">
                  <c:v>-3.5111999999999997E-2</c:v>
                </c:pt>
                <c:pt idx="29977">
                  <c:v>-3.5055999999999997E-2</c:v>
                </c:pt>
                <c:pt idx="29978">
                  <c:v>-3.4953600000000001E-2</c:v>
                </c:pt>
                <c:pt idx="29979">
                  <c:v>-3.4805200000000001E-2</c:v>
                </c:pt>
                <c:pt idx="29980">
                  <c:v>-3.4611000000000003E-2</c:v>
                </c:pt>
                <c:pt idx="29981">
                  <c:v>-3.43713E-2</c:v>
                </c:pt>
                <c:pt idx="29982">
                  <c:v>-3.4086600000000002E-2</c:v>
                </c:pt>
                <c:pt idx="29983">
                  <c:v>-3.3757299999999997E-2</c:v>
                </c:pt>
                <c:pt idx="29984">
                  <c:v>-3.3383900000000001E-2</c:v>
                </c:pt>
                <c:pt idx="29985">
                  <c:v>-3.2967200000000002E-2</c:v>
                </c:pt>
                <c:pt idx="29986">
                  <c:v>-3.2507599999999998E-2</c:v>
                </c:pt>
                <c:pt idx="29987">
                  <c:v>-3.2006100000000003E-2</c:v>
                </c:pt>
                <c:pt idx="29988">
                  <c:v>-3.14633E-2</c:v>
                </c:pt>
                <c:pt idx="29989">
                  <c:v>-3.0880100000000001E-2</c:v>
                </c:pt>
                <c:pt idx="29990">
                  <c:v>-3.0257300000000001E-2</c:v>
                </c:pt>
                <c:pt idx="29991">
                  <c:v>-2.95961E-2</c:v>
                </c:pt>
                <c:pt idx="29992">
                  <c:v>-2.8897200000000001E-2</c:v>
                </c:pt>
                <c:pt idx="29993">
                  <c:v>-2.81619E-2</c:v>
                </c:pt>
                <c:pt idx="29994">
                  <c:v>-2.73913E-2</c:v>
                </c:pt>
                <c:pt idx="29995">
                  <c:v>-2.65864E-2</c:v>
                </c:pt>
                <c:pt idx="29996">
                  <c:v>-2.5748500000000001E-2</c:v>
                </c:pt>
                <c:pt idx="29997">
                  <c:v>-2.48788E-2</c:v>
                </c:pt>
                <c:pt idx="29998">
                  <c:v>-2.3978699999999999E-2</c:v>
                </c:pt>
                <c:pt idx="29999">
                  <c:v>-2.3049500000000001E-2</c:v>
                </c:pt>
                <c:pt idx="30000">
                  <c:v>-2.2092500000000001E-2</c:v>
                </c:pt>
                <c:pt idx="30001">
                  <c:v>-2.1109099999999999E-2</c:v>
                </c:pt>
                <c:pt idx="30002">
                  <c:v>-2.0100799999999999E-2</c:v>
                </c:pt>
                <c:pt idx="30003">
                  <c:v>-1.9069099999999999E-2</c:v>
                </c:pt>
                <c:pt idx="30004">
                  <c:v>-1.8015400000000001E-2</c:v>
                </c:pt>
                <c:pt idx="30005">
                  <c:v>-1.6941299999999999E-2</c:v>
                </c:pt>
                <c:pt idx="30006">
                  <c:v>-1.5848299999999999E-2</c:v>
                </c:pt>
                <c:pt idx="30007">
                  <c:v>-1.4737999999999999E-2</c:v>
                </c:pt>
                <c:pt idx="30008">
                  <c:v>-1.36121E-2</c:v>
                </c:pt>
                <c:pt idx="30009">
                  <c:v>-1.2472E-2</c:v>
                </c:pt>
                <c:pt idx="30010">
                  <c:v>-1.13194E-2</c:v>
                </c:pt>
                <c:pt idx="30011">
                  <c:v>-1.0156E-2</c:v>
                </c:pt>
                <c:pt idx="30012" formatCode="0.00E+00">
                  <c:v>-8.9834100000000007E-3</c:v>
                </c:pt>
                <c:pt idx="30013" formatCode="0.00E+00">
                  <c:v>-7.8032500000000003E-3</c:v>
                </c:pt>
                <c:pt idx="30014" formatCode="0.00E+00">
                  <c:v>-6.6171900000000002E-3</c:v>
                </c:pt>
                <c:pt idx="30015" formatCode="0.00E+00">
                  <c:v>-5.4268700000000003E-3</c:v>
                </c:pt>
                <c:pt idx="30016" formatCode="0.00E+00">
                  <c:v>-4.2339600000000002E-3</c:v>
                </c:pt>
                <c:pt idx="30017" formatCode="0.00E+00">
                  <c:v>-3.0400900000000001E-3</c:v>
                </c:pt>
                <c:pt idx="30018" formatCode="0.00E+00">
                  <c:v>-1.8469199999999999E-3</c:v>
                </c:pt>
                <c:pt idx="30019" formatCode="0.00E+00">
                  <c:v>-6.5608300000000001E-4</c:v>
                </c:pt>
                <c:pt idx="30020" formatCode="0.00E+00">
                  <c:v>5.3081000000000005E-4</c:v>
                </c:pt>
                <c:pt idx="30021" formatCode="0.00E+00">
                  <c:v>1.71215E-3</c:v>
                </c:pt>
                <c:pt idx="30022" formatCode="0.00E+00">
                  <c:v>2.8863299999999999E-3</c:v>
                </c:pt>
                <c:pt idx="30023" formatCode="0.00E+00">
                  <c:v>4.0517900000000004E-3</c:v>
                </c:pt>
                <c:pt idx="30024" formatCode="0.00E+00">
                  <c:v>5.2069799999999999E-3</c:v>
                </c:pt>
                <c:pt idx="30025" formatCode="0.00E+00">
                  <c:v>6.3503500000000003E-3</c:v>
                </c:pt>
                <c:pt idx="30026" formatCode="0.00E+00">
                  <c:v>7.4804199999999998E-3</c:v>
                </c:pt>
                <c:pt idx="30027" formatCode="0.00E+00">
                  <c:v>8.5956899999999996E-3</c:v>
                </c:pt>
                <c:pt idx="30028" formatCode="0.00E+00">
                  <c:v>9.6947300000000004E-3</c:v>
                </c:pt>
                <c:pt idx="30029">
                  <c:v>1.07761E-2</c:v>
                </c:pt>
                <c:pt idx="30030">
                  <c:v>1.18385E-2</c:v>
                </c:pt>
                <c:pt idx="30031">
                  <c:v>1.28804E-2</c:v>
                </c:pt>
                <c:pt idx="30032">
                  <c:v>1.39007E-2</c:v>
                </c:pt>
                <c:pt idx="30033">
                  <c:v>1.4898E-2</c:v>
                </c:pt>
                <c:pt idx="30034">
                  <c:v>1.5871099999999999E-2</c:v>
                </c:pt>
                <c:pt idx="30035">
                  <c:v>1.6818900000000001E-2</c:v>
                </c:pt>
                <c:pt idx="30036">
                  <c:v>1.7740100000000002E-2</c:v>
                </c:pt>
                <c:pt idx="30037">
                  <c:v>1.86337E-2</c:v>
                </c:pt>
                <c:pt idx="30038">
                  <c:v>1.9498600000000001E-2</c:v>
                </c:pt>
                <c:pt idx="30039">
                  <c:v>2.0333899999999999E-2</c:v>
                </c:pt>
                <c:pt idx="30040">
                  <c:v>2.11386E-2</c:v>
                </c:pt>
                <c:pt idx="30041">
                  <c:v>2.1911699999999999E-2</c:v>
                </c:pt>
                <c:pt idx="30042">
                  <c:v>2.2652499999999999E-2</c:v>
                </c:pt>
                <c:pt idx="30043">
                  <c:v>2.3360200000000001E-2</c:v>
                </c:pt>
                <c:pt idx="30044">
                  <c:v>2.40339E-2</c:v>
                </c:pt>
                <c:pt idx="30045">
                  <c:v>2.46731E-2</c:v>
                </c:pt>
                <c:pt idx="30046">
                  <c:v>2.52771E-2</c:v>
                </c:pt>
                <c:pt idx="30047">
                  <c:v>2.5845300000000002E-2</c:v>
                </c:pt>
                <c:pt idx="30048">
                  <c:v>2.6377100000000001E-2</c:v>
                </c:pt>
                <c:pt idx="30049">
                  <c:v>2.6872299999999998E-2</c:v>
                </c:pt>
                <c:pt idx="30050">
                  <c:v>2.7330199999999999E-2</c:v>
                </c:pt>
                <c:pt idx="30051">
                  <c:v>2.77507E-2</c:v>
                </c:pt>
                <c:pt idx="30052">
                  <c:v>2.8133399999999999E-2</c:v>
                </c:pt>
                <c:pt idx="30053">
                  <c:v>2.8478E-2</c:v>
                </c:pt>
                <c:pt idx="30054">
                  <c:v>2.8784400000000002E-2</c:v>
                </c:pt>
                <c:pt idx="30055">
                  <c:v>2.9052600000000001E-2</c:v>
                </c:pt>
                <c:pt idx="30056">
                  <c:v>2.9282300000000001E-2</c:v>
                </c:pt>
                <c:pt idx="30057">
                  <c:v>2.9473699999999999E-2</c:v>
                </c:pt>
                <c:pt idx="30058">
                  <c:v>2.9626799999999998E-2</c:v>
                </c:pt>
                <c:pt idx="30059">
                  <c:v>2.9741699999999999E-2</c:v>
                </c:pt>
                <c:pt idx="30060">
                  <c:v>2.9818600000000001E-2</c:v>
                </c:pt>
                <c:pt idx="30061">
                  <c:v>2.9857700000000001E-2</c:v>
                </c:pt>
                <c:pt idx="30062">
                  <c:v>2.9859199999999999E-2</c:v>
                </c:pt>
                <c:pt idx="30063">
                  <c:v>2.9823499999999999E-2</c:v>
                </c:pt>
                <c:pt idx="30064">
                  <c:v>2.9751099999999999E-2</c:v>
                </c:pt>
                <c:pt idx="30065">
                  <c:v>2.96422E-2</c:v>
                </c:pt>
                <c:pt idx="30066">
                  <c:v>2.94974E-2</c:v>
                </c:pt>
                <c:pt idx="30067">
                  <c:v>2.9317300000000001E-2</c:v>
                </c:pt>
                <c:pt idx="30068">
                  <c:v>2.91024E-2</c:v>
                </c:pt>
                <c:pt idx="30069">
                  <c:v>2.8853299999999998E-2</c:v>
                </c:pt>
                <c:pt idx="30070">
                  <c:v>2.8570700000000001E-2</c:v>
                </c:pt>
                <c:pt idx="30071">
                  <c:v>2.8255300000000001E-2</c:v>
                </c:pt>
                <c:pt idx="30072">
                  <c:v>2.7907999999999999E-2</c:v>
                </c:pt>
                <c:pt idx="30073">
                  <c:v>2.7529399999999999E-2</c:v>
                </c:pt>
                <c:pt idx="30074">
                  <c:v>2.7120399999999999E-2</c:v>
                </c:pt>
                <c:pt idx="30075">
                  <c:v>2.6681900000000001E-2</c:v>
                </c:pt>
                <c:pt idx="30076">
                  <c:v>2.62148E-2</c:v>
                </c:pt>
                <c:pt idx="30077">
                  <c:v>2.572E-2</c:v>
                </c:pt>
                <c:pt idx="30078">
                  <c:v>2.5198499999999999E-2</c:v>
                </c:pt>
                <c:pt idx="30079">
                  <c:v>2.46514E-2</c:v>
                </c:pt>
                <c:pt idx="30080">
                  <c:v>2.40796E-2</c:v>
                </c:pt>
                <c:pt idx="30081">
                  <c:v>2.34842E-2</c:v>
                </c:pt>
                <c:pt idx="30082">
                  <c:v>2.28662E-2</c:v>
                </c:pt>
                <c:pt idx="30083">
                  <c:v>2.2226900000000001E-2</c:v>
                </c:pt>
                <c:pt idx="30084">
                  <c:v>2.1567200000000002E-2</c:v>
                </c:pt>
                <c:pt idx="30085">
                  <c:v>2.0888400000000001E-2</c:v>
                </c:pt>
                <c:pt idx="30086">
                  <c:v>2.0191600000000001E-2</c:v>
                </c:pt>
                <c:pt idx="30087">
                  <c:v>1.9477999999999999E-2</c:v>
                </c:pt>
                <c:pt idx="30088">
                  <c:v>1.8748799999999999E-2</c:v>
                </c:pt>
                <c:pt idx="30089">
                  <c:v>1.80051E-2</c:v>
                </c:pt>
                <c:pt idx="30090">
                  <c:v>1.7248099999999999E-2</c:v>
                </c:pt>
                <c:pt idx="30091">
                  <c:v>1.64791E-2</c:v>
                </c:pt>
                <c:pt idx="30092">
                  <c:v>1.5699299999999999E-2</c:v>
                </c:pt>
                <c:pt idx="30093">
                  <c:v>1.4909800000000001E-2</c:v>
                </c:pt>
                <c:pt idx="30094">
                  <c:v>1.4112E-2</c:v>
                </c:pt>
                <c:pt idx="30095">
                  <c:v>1.33069E-2</c:v>
                </c:pt>
                <c:pt idx="30096">
                  <c:v>1.2495900000000001E-2</c:v>
                </c:pt>
                <c:pt idx="30097">
                  <c:v>1.1680100000000001E-2</c:v>
                </c:pt>
                <c:pt idx="30098">
                  <c:v>1.08606E-2</c:v>
                </c:pt>
                <c:pt idx="30099">
                  <c:v>1.0038699999999999E-2</c:v>
                </c:pt>
                <c:pt idx="30100" formatCode="0.00E+00">
                  <c:v>9.2155899999999992E-3</c:v>
                </c:pt>
                <c:pt idx="30101" formatCode="0.00E+00">
                  <c:v>8.3923399999999999E-3</c:v>
                </c:pt>
                <c:pt idx="30102" formatCode="0.00E+00">
                  <c:v>7.5701299999999996E-3</c:v>
                </c:pt>
                <c:pt idx="30103" formatCode="0.00E+00">
                  <c:v>6.7500599999999996E-3</c:v>
                </c:pt>
                <c:pt idx="30104" formatCode="0.00E+00">
                  <c:v>5.9332400000000002E-3</c:v>
                </c:pt>
                <c:pt idx="30105" formatCode="0.00E+00">
                  <c:v>5.1207600000000002E-3</c:v>
                </c:pt>
                <c:pt idx="30106" formatCode="0.00E+00">
                  <c:v>4.3136600000000004E-3</c:v>
                </c:pt>
                <c:pt idx="30107" formatCode="0.00E+00">
                  <c:v>3.5129800000000002E-3</c:v>
                </c:pt>
                <c:pt idx="30108" formatCode="0.00E+00">
                  <c:v>2.7197300000000001E-3</c:v>
                </c:pt>
                <c:pt idx="30109" formatCode="0.00E+00">
                  <c:v>1.9348799999999999E-3</c:v>
                </c:pt>
                <c:pt idx="30110" formatCode="0.00E+00">
                  <c:v>1.1594000000000001E-3</c:v>
                </c:pt>
                <c:pt idx="30111" formatCode="0.00E+00">
                  <c:v>3.9420299999999998E-4</c:v>
                </c:pt>
                <c:pt idx="30112" formatCode="0.00E+00">
                  <c:v>-3.5982000000000001E-4</c:v>
                </c:pt>
                <c:pt idx="30113" formatCode="0.00E+00">
                  <c:v>-1.1018099999999999E-3</c:v>
                </c:pt>
                <c:pt idx="30114" formatCode="0.00E+00">
                  <c:v>-1.8309299999999999E-3</c:v>
                </c:pt>
                <c:pt idx="30115" formatCode="0.00E+00">
                  <c:v>-2.5463999999999999E-3</c:v>
                </c:pt>
                <c:pt idx="30116" formatCode="0.00E+00">
                  <c:v>-3.2474600000000002E-3</c:v>
                </c:pt>
                <c:pt idx="30117" formatCode="0.00E+00">
                  <c:v>-3.9333900000000002E-3</c:v>
                </c:pt>
                <c:pt idx="30118" formatCode="0.00E+00">
                  <c:v>-4.6035E-3</c:v>
                </c:pt>
                <c:pt idx="30119" formatCode="0.00E+00">
                  <c:v>-5.2571500000000004E-3</c:v>
                </c:pt>
                <c:pt idx="30120" formatCode="0.00E+00">
                  <c:v>-5.8937299999999998E-3</c:v>
                </c:pt>
                <c:pt idx="30121" formatCode="0.00E+00">
                  <c:v>-6.51266E-3</c:v>
                </c:pt>
                <c:pt idx="30122" formatCode="0.00E+00">
                  <c:v>-7.1134299999999996E-3</c:v>
                </c:pt>
                <c:pt idx="30123" formatCode="0.00E+00">
                  <c:v>-7.6955399999999998E-3</c:v>
                </c:pt>
                <c:pt idx="30124" formatCode="0.00E+00">
                  <c:v>-8.25853E-3</c:v>
                </c:pt>
                <c:pt idx="30125" formatCode="0.00E+00">
                  <c:v>-8.8020100000000007E-3</c:v>
                </c:pt>
                <c:pt idx="30126" formatCode="0.00E+00">
                  <c:v>-9.3255999999999999E-3</c:v>
                </c:pt>
                <c:pt idx="30127" formatCode="0.00E+00">
                  <c:v>-9.8289699999999994E-3</c:v>
                </c:pt>
                <c:pt idx="30128">
                  <c:v>-1.0311799999999999E-2</c:v>
                </c:pt>
                <c:pt idx="30129">
                  <c:v>-1.0774000000000001E-2</c:v>
                </c:pt>
                <c:pt idx="30130">
                  <c:v>-1.12151E-2</c:v>
                </c:pt>
                <c:pt idx="30131">
                  <c:v>-1.16352E-2</c:v>
                </c:pt>
                <c:pt idx="30132">
                  <c:v>-1.2034E-2</c:v>
                </c:pt>
                <c:pt idx="30133">
                  <c:v>-1.24114E-2</c:v>
                </c:pt>
                <c:pt idx="30134">
                  <c:v>-1.2767499999999999E-2</c:v>
                </c:pt>
                <c:pt idx="30135">
                  <c:v>-1.31022E-2</c:v>
                </c:pt>
                <c:pt idx="30136">
                  <c:v>-1.34156E-2</c:v>
                </c:pt>
                <c:pt idx="30137">
                  <c:v>-1.37076E-2</c:v>
                </c:pt>
                <c:pt idx="30138">
                  <c:v>-1.39785E-2</c:v>
                </c:pt>
                <c:pt idx="30139">
                  <c:v>-1.42284E-2</c:v>
                </c:pt>
                <c:pt idx="30140">
                  <c:v>-1.44574E-2</c:v>
                </c:pt>
                <c:pt idx="30141">
                  <c:v>-1.46657E-2</c:v>
                </c:pt>
                <c:pt idx="30142">
                  <c:v>-1.4853699999999999E-2</c:v>
                </c:pt>
                <c:pt idx="30143">
                  <c:v>-1.50215E-2</c:v>
                </c:pt>
                <c:pt idx="30144">
                  <c:v>-1.51696E-2</c:v>
                </c:pt>
                <c:pt idx="30145">
                  <c:v>-1.52981E-2</c:v>
                </c:pt>
                <c:pt idx="30146">
                  <c:v>-1.54076E-2</c:v>
                </c:pt>
                <c:pt idx="30147">
                  <c:v>-1.5498400000000001E-2</c:v>
                </c:pt>
                <c:pt idx="30148">
                  <c:v>-1.55709E-2</c:v>
                </c:pt>
                <c:pt idx="30149">
                  <c:v>-1.5625500000000001E-2</c:v>
                </c:pt>
                <c:pt idx="30150">
                  <c:v>-1.56629E-2</c:v>
                </c:pt>
                <c:pt idx="30151">
                  <c:v>-1.5683300000000001E-2</c:v>
                </c:pt>
                <c:pt idx="30152">
                  <c:v>-1.56875E-2</c:v>
                </c:pt>
                <c:pt idx="30153">
                  <c:v>-1.56758E-2</c:v>
                </c:pt>
                <c:pt idx="30154">
                  <c:v>-1.56489E-2</c:v>
                </c:pt>
                <c:pt idx="30155">
                  <c:v>-1.5607299999999999E-2</c:v>
                </c:pt>
                <c:pt idx="30156">
                  <c:v>-1.55517E-2</c:v>
                </c:pt>
                <c:pt idx="30157">
                  <c:v>-1.54825E-2</c:v>
                </c:pt>
                <c:pt idx="30158">
                  <c:v>-1.54006E-2</c:v>
                </c:pt>
                <c:pt idx="30159">
                  <c:v>-1.53064E-2</c:v>
                </c:pt>
                <c:pt idx="30160">
                  <c:v>-1.52005E-2</c:v>
                </c:pt>
                <c:pt idx="30161">
                  <c:v>-1.50838E-2</c:v>
                </c:pt>
                <c:pt idx="30162">
                  <c:v>-1.49567E-2</c:v>
                </c:pt>
                <c:pt idx="30163">
                  <c:v>-1.482E-2</c:v>
                </c:pt>
                <c:pt idx="30164">
                  <c:v>-1.4674299999999999E-2</c:v>
                </c:pt>
                <c:pt idx="30165">
                  <c:v>-1.45202E-2</c:v>
                </c:pt>
                <c:pt idx="30166">
                  <c:v>-1.43585E-2</c:v>
                </c:pt>
                <c:pt idx="30167">
                  <c:v>-1.41897E-2</c:v>
                </c:pt>
                <c:pt idx="30168">
                  <c:v>-1.40146E-2</c:v>
                </c:pt>
                <c:pt idx="30169">
                  <c:v>-1.38338E-2</c:v>
                </c:pt>
                <c:pt idx="30170">
                  <c:v>-1.36478E-2</c:v>
                </c:pt>
                <c:pt idx="30171">
                  <c:v>-1.3457500000000001E-2</c:v>
                </c:pt>
                <c:pt idx="30172">
                  <c:v>-1.32633E-2</c:v>
                </c:pt>
                <c:pt idx="30173">
                  <c:v>-1.3065800000000001E-2</c:v>
                </c:pt>
                <c:pt idx="30174">
                  <c:v>-1.28658E-2</c:v>
                </c:pt>
                <c:pt idx="30175">
                  <c:v>-1.2663799999999999E-2</c:v>
                </c:pt>
                <c:pt idx="30176">
                  <c:v>-1.2460300000000001E-2</c:v>
                </c:pt>
                <c:pt idx="30177">
                  <c:v>-1.2256E-2</c:v>
                </c:pt>
                <c:pt idx="30178">
                  <c:v>-1.2051299999999999E-2</c:v>
                </c:pt>
                <c:pt idx="30179">
                  <c:v>-1.1846799999999999E-2</c:v>
                </c:pt>
                <c:pt idx="30180">
                  <c:v>-1.1643000000000001E-2</c:v>
                </c:pt>
                <c:pt idx="30181">
                  <c:v>-1.14404E-2</c:v>
                </c:pt>
                <c:pt idx="30182">
                  <c:v>-1.12394E-2</c:v>
                </c:pt>
                <c:pt idx="30183">
                  <c:v>-1.10405E-2</c:v>
                </c:pt>
                <c:pt idx="30184">
                  <c:v>-1.0844100000000001E-2</c:v>
                </c:pt>
                <c:pt idx="30185">
                  <c:v>-1.06506E-2</c:v>
                </c:pt>
                <c:pt idx="30186">
                  <c:v>-1.04604E-2</c:v>
                </c:pt>
                <c:pt idx="30187">
                  <c:v>-1.02738E-2</c:v>
                </c:pt>
                <c:pt idx="30188">
                  <c:v>-1.00911E-2</c:v>
                </c:pt>
                <c:pt idx="30189" formatCode="0.00E+00">
                  <c:v>-9.9126700000000002E-3</c:v>
                </c:pt>
                <c:pt idx="30190" formatCode="0.00E+00">
                  <c:v>-9.7387399999999992E-3</c:v>
                </c:pt>
                <c:pt idx="30191" formatCode="0.00E+00">
                  <c:v>-9.5695499999999996E-3</c:v>
                </c:pt>
                <c:pt idx="30192" formatCode="0.00E+00">
                  <c:v>-9.40532E-3</c:v>
                </c:pt>
                <c:pt idx="30193" formatCode="0.00E+00">
                  <c:v>-9.2462199999999994E-3</c:v>
                </c:pt>
                <c:pt idx="30194" formatCode="0.00E+00">
                  <c:v>-9.0924100000000004E-3</c:v>
                </c:pt>
                <c:pt idx="30195" formatCode="0.00E+00">
                  <c:v>-8.9440300000000004E-3</c:v>
                </c:pt>
                <c:pt idx="30196" formatCode="0.00E+00">
                  <c:v>-8.8011700000000005E-3</c:v>
                </c:pt>
                <c:pt idx="30197" formatCode="0.00E+00">
                  <c:v>-8.6638900000000005E-3</c:v>
                </c:pt>
                <c:pt idx="30198" formatCode="0.00E+00">
                  <c:v>-8.5322499999999999E-3</c:v>
                </c:pt>
                <c:pt idx="30199" formatCode="0.00E+00">
                  <c:v>-8.4062600000000005E-3</c:v>
                </c:pt>
                <c:pt idx="30200" formatCode="0.00E+00">
                  <c:v>-8.2859000000000006E-3</c:v>
                </c:pt>
                <c:pt idx="30201" formatCode="0.00E+00">
                  <c:v>-8.1711300000000004E-3</c:v>
                </c:pt>
                <c:pt idx="30202" formatCode="0.00E+00">
                  <c:v>-8.0618800000000004E-3</c:v>
                </c:pt>
                <c:pt idx="30203" formatCode="0.00E+00">
                  <c:v>-7.9580499999999995E-3</c:v>
                </c:pt>
                <c:pt idx="30204" formatCode="0.00E+00">
                  <c:v>-7.8595100000000001E-3</c:v>
                </c:pt>
                <c:pt idx="30205" formatCode="0.00E+00">
                  <c:v>-7.7661199999999996E-3</c:v>
                </c:pt>
                <c:pt idx="30206" formatCode="0.00E+00">
                  <c:v>-7.6777E-3</c:v>
                </c:pt>
                <c:pt idx="30207" formatCode="0.00E+00">
                  <c:v>-7.5940499999999998E-3</c:v>
                </c:pt>
                <c:pt idx="30208" formatCode="0.00E+00">
                  <c:v>-7.5149300000000004E-3</c:v>
                </c:pt>
                <c:pt idx="30209" formatCode="0.00E+00">
                  <c:v>-7.4400999999999998E-3</c:v>
                </c:pt>
                <c:pt idx="30210" formatCode="0.00E+00">
                  <c:v>-7.3692799999999998E-3</c:v>
                </c:pt>
                <c:pt idx="30211" formatCode="0.00E+00">
                  <c:v>-7.3021800000000001E-3</c:v>
                </c:pt>
                <c:pt idx="30212" formatCode="0.00E+00">
                  <c:v>-7.2384800000000003E-3</c:v>
                </c:pt>
                <c:pt idx="30213" formatCode="0.00E+00">
                  <c:v>-7.1778399999999996E-3</c:v>
                </c:pt>
                <c:pt idx="30214" formatCode="0.00E+00">
                  <c:v>-7.1199100000000001E-3</c:v>
                </c:pt>
                <c:pt idx="30215" formatCode="0.00E+00">
                  <c:v>-7.0642999999999999E-3</c:v>
                </c:pt>
                <c:pt idx="30216" formatCode="0.00E+00">
                  <c:v>-7.0106200000000004E-3</c:v>
                </c:pt>
                <c:pt idx="30217" formatCode="0.00E+00">
                  <c:v>-6.9584599999999996E-3</c:v>
                </c:pt>
                <c:pt idx="30218" formatCode="0.00E+00">
                  <c:v>-6.9074000000000002E-3</c:v>
                </c:pt>
                <c:pt idx="30219" formatCode="0.00E+00">
                  <c:v>-6.8570000000000002E-3</c:v>
                </c:pt>
                <c:pt idx="30220" formatCode="0.00E+00">
                  <c:v>-6.8068099999999999E-3</c:v>
                </c:pt>
                <c:pt idx="30221" formatCode="0.00E+00">
                  <c:v>-6.7563500000000004E-3</c:v>
                </c:pt>
                <c:pt idx="30222" formatCode="0.00E+00">
                  <c:v>-6.7051699999999999E-3</c:v>
                </c:pt>
                <c:pt idx="30223" formatCode="0.00E+00">
                  <c:v>-6.6527799999999996E-3</c:v>
                </c:pt>
                <c:pt idx="30224" formatCode="0.00E+00">
                  <c:v>-6.59868E-3</c:v>
                </c:pt>
                <c:pt idx="30225" formatCode="0.00E+00">
                  <c:v>-6.5423900000000004E-3</c:v>
                </c:pt>
                <c:pt idx="30226" formatCode="0.00E+00">
                  <c:v>-6.4834000000000003E-3</c:v>
                </c:pt>
                <c:pt idx="30227" formatCode="0.00E+00">
                  <c:v>-6.4212000000000002E-3</c:v>
                </c:pt>
                <c:pt idx="30228" formatCode="0.00E+00">
                  <c:v>-6.3553000000000004E-3</c:v>
                </c:pt>
                <c:pt idx="30229" formatCode="0.00E+00">
                  <c:v>-6.2851900000000004E-3</c:v>
                </c:pt>
                <c:pt idx="30230" formatCode="0.00E+00">
                  <c:v>-6.2103499999999999E-3</c:v>
                </c:pt>
                <c:pt idx="30231" formatCode="0.00E+00">
                  <c:v>-6.13029E-3</c:v>
                </c:pt>
                <c:pt idx="30232" formatCode="0.00E+00">
                  <c:v>-6.0445100000000003E-3</c:v>
                </c:pt>
                <c:pt idx="30233" formatCode="0.00E+00">
                  <c:v>-5.9525100000000003E-3</c:v>
                </c:pt>
                <c:pt idx="30234" formatCode="0.00E+00">
                  <c:v>-5.8538000000000001E-3</c:v>
                </c:pt>
                <c:pt idx="30235" formatCode="0.00E+00">
                  <c:v>-5.7479100000000002E-3</c:v>
                </c:pt>
                <c:pt idx="30236" formatCode="0.00E+00">
                  <c:v>-5.6343699999999997E-3</c:v>
                </c:pt>
                <c:pt idx="30237" formatCode="0.00E+00">
                  <c:v>-5.5127099999999997E-3</c:v>
                </c:pt>
                <c:pt idx="30238" formatCode="0.00E+00">
                  <c:v>-5.3824900000000002E-3</c:v>
                </c:pt>
                <c:pt idx="30239" formatCode="0.00E+00">
                  <c:v>-5.2432700000000004E-3</c:v>
                </c:pt>
                <c:pt idx="30240" formatCode="0.00E+00">
                  <c:v>-5.0946400000000001E-3</c:v>
                </c:pt>
                <c:pt idx="30241" formatCode="0.00E+00">
                  <c:v>-4.9361800000000001E-3</c:v>
                </c:pt>
                <c:pt idx="30242" formatCode="0.00E+00">
                  <c:v>-4.7675199999999999E-3</c:v>
                </c:pt>
                <c:pt idx="30243" formatCode="0.00E+00">
                  <c:v>-4.5882900000000001E-3</c:v>
                </c:pt>
                <c:pt idx="30244" formatCode="0.00E+00">
                  <c:v>-4.39814E-3</c:v>
                </c:pt>
                <c:pt idx="30245" formatCode="0.00E+00">
                  <c:v>-4.19674E-3</c:v>
                </c:pt>
                <c:pt idx="30246" formatCode="0.00E+00">
                  <c:v>-3.9838E-3</c:v>
                </c:pt>
                <c:pt idx="30247" formatCode="0.00E+00">
                  <c:v>-3.7590100000000001E-3</c:v>
                </c:pt>
                <c:pt idx="30248" formatCode="0.00E+00">
                  <c:v>-3.52214E-3</c:v>
                </c:pt>
                <c:pt idx="30249" formatCode="0.00E+00">
                  <c:v>-3.2729399999999998E-3</c:v>
                </c:pt>
                <c:pt idx="30250" formatCode="0.00E+00">
                  <c:v>-3.0112200000000002E-3</c:v>
                </c:pt>
                <c:pt idx="30251" formatCode="0.00E+00">
                  <c:v>-2.7367899999999998E-3</c:v>
                </c:pt>
                <c:pt idx="30252" formatCode="0.00E+00">
                  <c:v>-2.4494999999999999E-3</c:v>
                </c:pt>
                <c:pt idx="30253" formatCode="0.00E+00">
                  <c:v>-2.1492299999999998E-3</c:v>
                </c:pt>
                <c:pt idx="30254" formatCode="0.00E+00">
                  <c:v>-1.83588E-3</c:v>
                </c:pt>
                <c:pt idx="30255" formatCode="0.00E+00">
                  <c:v>-1.5093999999999999E-3</c:v>
                </c:pt>
                <c:pt idx="30256" formatCode="0.00E+00">
                  <c:v>-1.16975E-3</c:v>
                </c:pt>
                <c:pt idx="30257" formatCode="0.00E+00">
                  <c:v>-8.1692600000000005E-4</c:v>
                </c:pt>
                <c:pt idx="30258" formatCode="0.00E+00">
                  <c:v>-4.5096300000000003E-4</c:v>
                </c:pt>
                <c:pt idx="30259" formatCode="0.00E+00">
                  <c:v>-7.1921800000000007E-5</c:v>
                </c:pt>
                <c:pt idx="30260" formatCode="0.00E+00">
                  <c:v>3.2010200000000001E-4</c:v>
                </c:pt>
                <c:pt idx="30261" formatCode="0.00E+00">
                  <c:v>7.2497999999999996E-4</c:v>
                </c:pt>
                <c:pt idx="30262" formatCode="0.00E+00">
                  <c:v>1.14255E-3</c:v>
                </c:pt>
                <c:pt idx="30263" formatCode="0.00E+00">
                  <c:v>1.5726200000000001E-3</c:v>
                </c:pt>
                <c:pt idx="30264" formatCode="0.00E+00">
                  <c:v>2.0149600000000001E-3</c:v>
                </c:pt>
                <c:pt idx="30265" formatCode="0.00E+00">
                  <c:v>2.4693200000000001E-3</c:v>
                </c:pt>
                <c:pt idx="30266" formatCode="0.00E+00">
                  <c:v>2.93538E-3</c:v>
                </c:pt>
                <c:pt idx="30267" formatCode="0.00E+00">
                  <c:v>3.4128399999999999E-3</c:v>
                </c:pt>
                <c:pt idx="30268" formatCode="0.00E+00">
                  <c:v>3.9013300000000002E-3</c:v>
                </c:pt>
                <c:pt idx="30269" formatCode="0.00E+00">
                  <c:v>4.4004500000000002E-3</c:v>
                </c:pt>
                <c:pt idx="30270" formatCode="0.00E+00">
                  <c:v>4.9097799999999999E-3</c:v>
                </c:pt>
                <c:pt idx="30271" formatCode="0.00E+00">
                  <c:v>5.4288599999999998E-3</c:v>
                </c:pt>
                <c:pt idx="30272" formatCode="0.00E+00">
                  <c:v>5.9572100000000001E-3</c:v>
                </c:pt>
                <c:pt idx="30273" formatCode="0.00E+00">
                  <c:v>6.4942899999999998E-3</c:v>
                </c:pt>
                <c:pt idx="30274" formatCode="0.00E+00">
                  <c:v>7.0395700000000002E-3</c:v>
                </c:pt>
                <c:pt idx="30275" formatCode="0.00E+00">
                  <c:v>7.5924599999999997E-3</c:v>
                </c:pt>
                <c:pt idx="30276" formatCode="0.00E+00">
                  <c:v>8.1523499999999992E-3</c:v>
                </c:pt>
                <c:pt idx="30277" formatCode="0.00E+00">
                  <c:v>8.7186E-3</c:v>
                </c:pt>
                <c:pt idx="30278" formatCode="0.00E+00">
                  <c:v>9.2905499999999999E-3</c:v>
                </c:pt>
                <c:pt idx="30279" formatCode="0.00E+00">
                  <c:v>9.8674999999999995E-3</c:v>
                </c:pt>
                <c:pt idx="30280">
                  <c:v>1.04487E-2</c:v>
                </c:pt>
                <c:pt idx="30281">
                  <c:v>1.10335E-2</c:v>
                </c:pt>
                <c:pt idx="30282">
                  <c:v>1.1621100000000001E-2</c:v>
                </c:pt>
                <c:pt idx="30283">
                  <c:v>1.22106E-2</c:v>
                </c:pt>
                <c:pt idx="30284">
                  <c:v>1.28013E-2</c:v>
                </c:pt>
                <c:pt idx="30285">
                  <c:v>1.33924E-2</c:v>
                </c:pt>
                <c:pt idx="30286">
                  <c:v>1.3983000000000001E-2</c:v>
                </c:pt>
                <c:pt idx="30287">
                  <c:v>1.45722E-2</c:v>
                </c:pt>
                <c:pt idx="30288">
                  <c:v>1.51591E-2</c:v>
                </c:pt>
                <c:pt idx="30289">
                  <c:v>1.5742900000000001E-2</c:v>
                </c:pt>
                <c:pt idx="30290">
                  <c:v>1.6322699999999999E-2</c:v>
                </c:pt>
                <c:pt idx="30291">
                  <c:v>1.6897499999999999E-2</c:v>
                </c:pt>
                <c:pt idx="30292">
                  <c:v>1.74664E-2</c:v>
                </c:pt>
                <c:pt idx="30293">
                  <c:v>1.80284E-2</c:v>
                </c:pt>
                <c:pt idx="30294">
                  <c:v>1.8582700000000001E-2</c:v>
                </c:pt>
                <c:pt idx="30295">
                  <c:v>1.9128200000000001E-2</c:v>
                </c:pt>
                <c:pt idx="30296">
                  <c:v>1.9664000000000001E-2</c:v>
                </c:pt>
                <c:pt idx="30297">
                  <c:v>2.0189200000000001E-2</c:v>
                </c:pt>
                <c:pt idx="30298">
                  <c:v>2.07028E-2</c:v>
                </c:pt>
                <c:pt idx="30299">
                  <c:v>2.1203799999999998E-2</c:v>
                </c:pt>
                <c:pt idx="30300">
                  <c:v>2.16913E-2</c:v>
                </c:pt>
                <c:pt idx="30301">
                  <c:v>2.2164400000000001E-2</c:v>
                </c:pt>
                <c:pt idx="30302">
                  <c:v>2.2622E-2</c:v>
                </c:pt>
                <c:pt idx="30303">
                  <c:v>2.3063299999999998E-2</c:v>
                </c:pt>
                <c:pt idx="30304">
                  <c:v>2.3487399999999999E-2</c:v>
                </c:pt>
                <c:pt idx="30305">
                  <c:v>2.3893299999999999E-2</c:v>
                </c:pt>
                <c:pt idx="30306">
                  <c:v>2.4280199999999998E-2</c:v>
                </c:pt>
                <c:pt idx="30307">
                  <c:v>2.4647100000000002E-2</c:v>
                </c:pt>
                <c:pt idx="30308">
                  <c:v>2.49933E-2</c:v>
                </c:pt>
                <c:pt idx="30309">
                  <c:v>2.5317800000000001E-2</c:v>
                </c:pt>
                <c:pt idx="30310">
                  <c:v>2.5619800000000002E-2</c:v>
                </c:pt>
                <c:pt idx="30311">
                  <c:v>2.5898600000000001E-2</c:v>
                </c:pt>
                <c:pt idx="30312">
                  <c:v>2.61534E-2</c:v>
                </c:pt>
                <c:pt idx="30313">
                  <c:v>2.6383299999999998E-2</c:v>
                </c:pt>
                <c:pt idx="30314">
                  <c:v>2.6587800000000002E-2</c:v>
                </c:pt>
                <c:pt idx="30315">
                  <c:v>2.6766000000000002E-2</c:v>
                </c:pt>
                <c:pt idx="30316">
                  <c:v>2.6917400000000001E-2</c:v>
                </c:pt>
                <c:pt idx="30317">
                  <c:v>2.7041300000000001E-2</c:v>
                </c:pt>
                <c:pt idx="30318">
                  <c:v>2.7137000000000001E-2</c:v>
                </c:pt>
                <c:pt idx="30319">
                  <c:v>2.7204099999999998E-2</c:v>
                </c:pt>
                <c:pt idx="30320">
                  <c:v>2.7241899999999999E-2</c:v>
                </c:pt>
                <c:pt idx="30321">
                  <c:v>2.7250099999999999E-2</c:v>
                </c:pt>
                <c:pt idx="30322">
                  <c:v>2.7227999999999999E-2</c:v>
                </c:pt>
                <c:pt idx="30323">
                  <c:v>2.7175399999999999E-2</c:v>
                </c:pt>
                <c:pt idx="30324">
                  <c:v>2.7091799999999999E-2</c:v>
                </c:pt>
                <c:pt idx="30325">
                  <c:v>2.6977000000000001E-2</c:v>
                </c:pt>
                <c:pt idx="30326">
                  <c:v>2.68305E-2</c:v>
                </c:pt>
                <c:pt idx="30327">
                  <c:v>2.6652100000000001E-2</c:v>
                </c:pt>
                <c:pt idx="30328">
                  <c:v>2.6441699999999999E-2</c:v>
                </c:pt>
                <c:pt idx="30329">
                  <c:v>2.6199099999999999E-2</c:v>
                </c:pt>
                <c:pt idx="30330">
                  <c:v>2.5924200000000001E-2</c:v>
                </c:pt>
                <c:pt idx="30331">
                  <c:v>2.5616799999999999E-2</c:v>
                </c:pt>
                <c:pt idx="30332">
                  <c:v>2.5276900000000001E-2</c:v>
                </c:pt>
                <c:pt idx="30333">
                  <c:v>2.4904699999999998E-2</c:v>
                </c:pt>
                <c:pt idx="30334">
                  <c:v>2.45001E-2</c:v>
                </c:pt>
                <c:pt idx="30335">
                  <c:v>2.40632E-2</c:v>
                </c:pt>
                <c:pt idx="30336">
                  <c:v>2.3594299999999999E-2</c:v>
                </c:pt>
                <c:pt idx="30337">
                  <c:v>2.3093499999999999E-2</c:v>
                </c:pt>
                <c:pt idx="30338">
                  <c:v>2.2561000000000001E-2</c:v>
                </c:pt>
                <c:pt idx="30339">
                  <c:v>2.1997300000000001E-2</c:v>
                </c:pt>
                <c:pt idx="30340">
                  <c:v>2.1402600000000001E-2</c:v>
                </c:pt>
                <c:pt idx="30341">
                  <c:v>2.0777400000000001E-2</c:v>
                </c:pt>
                <c:pt idx="30342">
                  <c:v>2.0122000000000001E-2</c:v>
                </c:pt>
                <c:pt idx="30343">
                  <c:v>1.9437099999999999E-2</c:v>
                </c:pt>
                <c:pt idx="30344">
                  <c:v>1.8723099999999999E-2</c:v>
                </c:pt>
                <c:pt idx="30345">
                  <c:v>1.7980599999999999E-2</c:v>
                </c:pt>
                <c:pt idx="30346">
                  <c:v>1.7210300000000001E-2</c:v>
                </c:pt>
                <c:pt idx="30347">
                  <c:v>1.6412900000000001E-2</c:v>
                </c:pt>
                <c:pt idx="30348">
                  <c:v>1.5589E-2</c:v>
                </c:pt>
                <c:pt idx="30349">
                  <c:v>1.47394E-2</c:v>
                </c:pt>
                <c:pt idx="30350">
                  <c:v>1.3865000000000001E-2</c:v>
                </c:pt>
                <c:pt idx="30351">
                  <c:v>1.2966699999999999E-2</c:v>
                </c:pt>
                <c:pt idx="30352">
                  <c:v>1.2045200000000001E-2</c:v>
                </c:pt>
                <c:pt idx="30353">
                  <c:v>1.11015E-2</c:v>
                </c:pt>
                <c:pt idx="30354">
                  <c:v>1.01367E-2</c:v>
                </c:pt>
                <c:pt idx="30355" formatCode="0.00E+00">
                  <c:v>9.1516900000000005E-3</c:v>
                </c:pt>
                <c:pt idx="30356" formatCode="0.00E+00">
                  <c:v>8.1475499999999999E-3</c:v>
                </c:pt>
                <c:pt idx="30357" formatCode="0.00E+00">
                  <c:v>7.1253599999999999E-3</c:v>
                </c:pt>
                <c:pt idx="30358" formatCode="0.00E+00">
                  <c:v>6.0862299999999998E-3</c:v>
                </c:pt>
                <c:pt idx="30359" formatCode="0.00E+00">
                  <c:v>5.0313199999999997E-3</c:v>
                </c:pt>
                <c:pt idx="30360" formatCode="0.00E+00">
                  <c:v>3.9617899999999998E-3</c:v>
                </c:pt>
                <c:pt idx="30361" formatCode="0.00E+00">
                  <c:v>2.87887E-3</c:v>
                </c:pt>
                <c:pt idx="30362" formatCode="0.00E+00">
                  <c:v>1.7837700000000001E-3</c:v>
                </c:pt>
                <c:pt idx="30363" formatCode="0.00E+00">
                  <c:v>6.77759E-4</c:v>
                </c:pt>
                <c:pt idx="30364" formatCode="0.00E+00">
                  <c:v>-4.3787900000000001E-4</c:v>
                </c:pt>
                <c:pt idx="30365" formatCode="0.00E+00">
                  <c:v>-1.5618400000000001E-3</c:v>
                </c:pt>
                <c:pt idx="30366" formatCode="0.00E+00">
                  <c:v>-2.6928E-3</c:v>
                </c:pt>
                <c:pt idx="30367" formatCode="0.00E+00">
                  <c:v>-3.82942E-3</c:v>
                </c:pt>
                <c:pt idx="30368" formatCode="0.00E+00">
                  <c:v>-4.9703300000000002E-3</c:v>
                </c:pt>
                <c:pt idx="30369" formatCode="0.00E+00">
                  <c:v>-6.1141600000000004E-3</c:v>
                </c:pt>
                <c:pt idx="30370" formatCode="0.00E+00">
                  <c:v>-7.2595200000000002E-3</c:v>
                </c:pt>
                <c:pt idx="30371" formatCode="0.00E+00">
                  <c:v>-8.4050300000000008E-3</c:v>
                </c:pt>
                <c:pt idx="30372" formatCode="0.00E+00">
                  <c:v>-9.5492600000000004E-3</c:v>
                </c:pt>
                <c:pt idx="30373">
                  <c:v>-1.06908E-2</c:v>
                </c:pt>
                <c:pt idx="30374">
                  <c:v>-1.18283E-2</c:v>
                </c:pt>
                <c:pt idx="30375">
                  <c:v>-1.29602E-2</c:v>
                </c:pt>
                <c:pt idx="30376">
                  <c:v>-1.4085200000000001E-2</c:v>
                </c:pt>
                <c:pt idx="30377">
                  <c:v>-1.52018E-2</c:v>
                </c:pt>
                <c:pt idx="30378">
                  <c:v>-1.6308599999999999E-2</c:v>
                </c:pt>
                <c:pt idx="30379">
                  <c:v>-1.7404300000000001E-2</c:v>
                </c:pt>
                <c:pt idx="30380">
                  <c:v>-1.8487400000000001E-2</c:v>
                </c:pt>
                <c:pt idx="30381">
                  <c:v>-1.9556500000000001E-2</c:v>
                </c:pt>
                <c:pt idx="30382">
                  <c:v>-2.0610199999999999E-2</c:v>
                </c:pt>
                <c:pt idx="30383">
                  <c:v>-2.1647300000000001E-2</c:v>
                </c:pt>
                <c:pt idx="30384">
                  <c:v>-2.2666200000000001E-2</c:v>
                </c:pt>
                <c:pt idx="30385">
                  <c:v>-2.3665800000000001E-2</c:v>
                </c:pt>
                <c:pt idx="30386">
                  <c:v>-2.4644599999999999E-2</c:v>
                </c:pt>
                <c:pt idx="30387">
                  <c:v>-2.56014E-2</c:v>
                </c:pt>
                <c:pt idx="30388">
                  <c:v>-2.6535E-2</c:v>
                </c:pt>
                <c:pt idx="30389">
                  <c:v>-2.7444E-2</c:v>
                </c:pt>
                <c:pt idx="30390">
                  <c:v>-2.83273E-2</c:v>
                </c:pt>
                <c:pt idx="30391">
                  <c:v>-2.91837E-2</c:v>
                </c:pt>
                <c:pt idx="30392">
                  <c:v>-3.00121E-2</c:v>
                </c:pt>
                <c:pt idx="30393">
                  <c:v>-3.08113E-2</c:v>
                </c:pt>
                <c:pt idx="30394">
                  <c:v>-3.1580200000000003E-2</c:v>
                </c:pt>
                <c:pt idx="30395">
                  <c:v>-3.2317800000000001E-2</c:v>
                </c:pt>
                <c:pt idx="30396">
                  <c:v>-3.30231E-2</c:v>
                </c:pt>
                <c:pt idx="30397">
                  <c:v>-3.3695000000000003E-2</c:v>
                </c:pt>
                <c:pt idx="30398">
                  <c:v>-3.4332799999999997E-2</c:v>
                </c:pt>
                <c:pt idx="30399">
                  <c:v>-3.4935399999999998E-2</c:v>
                </c:pt>
                <c:pt idx="30400">
                  <c:v>-3.5502100000000002E-2</c:v>
                </c:pt>
                <c:pt idx="30401">
                  <c:v>-3.6032099999999997E-2</c:v>
                </c:pt>
                <c:pt idx="30402">
                  <c:v>-3.6524500000000001E-2</c:v>
                </c:pt>
                <c:pt idx="30403">
                  <c:v>-3.6978700000000003E-2</c:v>
                </c:pt>
                <c:pt idx="30404">
                  <c:v>-3.73941E-2</c:v>
                </c:pt>
                <c:pt idx="30405">
                  <c:v>-3.7769900000000002E-2</c:v>
                </c:pt>
                <c:pt idx="30406">
                  <c:v>-3.8105800000000002E-2</c:v>
                </c:pt>
                <c:pt idx="30407">
                  <c:v>-3.8400999999999998E-2</c:v>
                </c:pt>
                <c:pt idx="30408">
                  <c:v>-3.8655299999999997E-2</c:v>
                </c:pt>
                <c:pt idx="30409">
                  <c:v>-3.8868199999999999E-2</c:v>
                </c:pt>
                <c:pt idx="30410">
                  <c:v>-3.9039299999999999E-2</c:v>
                </c:pt>
                <c:pt idx="30411">
                  <c:v>-3.9168300000000003E-2</c:v>
                </c:pt>
                <c:pt idx="30412">
                  <c:v>-3.9255100000000001E-2</c:v>
                </c:pt>
                <c:pt idx="30413">
                  <c:v>-3.9299399999999998E-2</c:v>
                </c:pt>
                <c:pt idx="30414">
                  <c:v>-3.9301000000000003E-2</c:v>
                </c:pt>
                <c:pt idx="30415">
                  <c:v>-3.9260000000000003E-2</c:v>
                </c:pt>
                <c:pt idx="30416">
                  <c:v>-3.9176299999999997E-2</c:v>
                </c:pt>
                <c:pt idx="30417">
                  <c:v>-3.9049800000000003E-2</c:v>
                </c:pt>
                <c:pt idx="30418">
                  <c:v>-3.88808E-2</c:v>
                </c:pt>
                <c:pt idx="30419">
                  <c:v>-3.8669299999999997E-2</c:v>
                </c:pt>
                <c:pt idx="30420">
                  <c:v>-3.8415600000000001E-2</c:v>
                </c:pt>
                <c:pt idx="30421">
                  <c:v>-3.8119899999999998E-2</c:v>
                </c:pt>
                <c:pt idx="30422">
                  <c:v>-3.7782499999999997E-2</c:v>
                </c:pt>
                <c:pt idx="30423">
                  <c:v>-3.7403699999999998E-2</c:v>
                </c:pt>
                <c:pt idx="30424">
                  <c:v>-3.6984099999999999E-2</c:v>
                </c:pt>
                <c:pt idx="30425">
                  <c:v>-3.6523899999999998E-2</c:v>
                </c:pt>
                <c:pt idx="30426">
                  <c:v>-3.6023899999999998E-2</c:v>
                </c:pt>
                <c:pt idx="30427">
                  <c:v>-3.5484500000000002E-2</c:v>
                </c:pt>
                <c:pt idx="30428">
                  <c:v>-3.4906300000000001E-2</c:v>
                </c:pt>
                <c:pt idx="30429">
                  <c:v>-3.4290099999999997E-2</c:v>
                </c:pt>
                <c:pt idx="30430">
                  <c:v>-3.36365E-2</c:v>
                </c:pt>
                <c:pt idx="30431">
                  <c:v>-3.2946299999999998E-2</c:v>
                </c:pt>
                <c:pt idx="30432">
                  <c:v>-3.2220400000000003E-2</c:v>
                </c:pt>
                <c:pt idx="30433">
                  <c:v>-3.1459500000000001E-2</c:v>
                </c:pt>
                <c:pt idx="30434">
                  <c:v>-3.06646E-2</c:v>
                </c:pt>
                <c:pt idx="30435">
                  <c:v>-2.9836700000000001E-2</c:v>
                </c:pt>
                <c:pt idx="30436">
                  <c:v>-2.8976600000000002E-2</c:v>
                </c:pt>
                <c:pt idx="30437">
                  <c:v>-2.8085499999999999E-2</c:v>
                </c:pt>
                <c:pt idx="30438">
                  <c:v>-2.7164399999999998E-2</c:v>
                </c:pt>
                <c:pt idx="30439">
                  <c:v>-2.6214399999999999E-2</c:v>
                </c:pt>
                <c:pt idx="30440">
                  <c:v>-2.5236600000000001E-2</c:v>
                </c:pt>
                <c:pt idx="30441">
                  <c:v>-2.4232199999999999E-2</c:v>
                </c:pt>
                <c:pt idx="30442">
                  <c:v>-2.3202500000000001E-2</c:v>
                </c:pt>
                <c:pt idx="30443">
                  <c:v>-2.2148600000000001E-2</c:v>
                </c:pt>
                <c:pt idx="30444">
                  <c:v>-2.1071699999999999E-2</c:v>
                </c:pt>
                <c:pt idx="30445">
                  <c:v>-1.9973299999999999E-2</c:v>
                </c:pt>
                <c:pt idx="30446">
                  <c:v>-1.88545E-2</c:v>
                </c:pt>
                <c:pt idx="30447">
                  <c:v>-1.7716800000000001E-2</c:v>
                </c:pt>
                <c:pt idx="30448">
                  <c:v>-1.65614E-2</c:v>
                </c:pt>
                <c:pt idx="30449">
                  <c:v>-1.53898E-2</c:v>
                </c:pt>
                <c:pt idx="30450">
                  <c:v>-1.42033E-2</c:v>
                </c:pt>
                <c:pt idx="30451">
                  <c:v>-1.30034E-2</c:v>
                </c:pt>
                <c:pt idx="30452">
                  <c:v>-1.17914E-2</c:v>
                </c:pt>
                <c:pt idx="30453">
                  <c:v>-1.05688E-2</c:v>
                </c:pt>
                <c:pt idx="30454" formatCode="0.00E+00">
                  <c:v>-9.3370399999999996E-3</c:v>
                </c:pt>
                <c:pt idx="30455" formatCode="0.00E+00">
                  <c:v>-8.0975400000000003E-3</c:v>
                </c:pt>
                <c:pt idx="30456" formatCode="0.00E+00">
                  <c:v>-6.8517600000000001E-3</c:v>
                </c:pt>
                <c:pt idx="30457" formatCode="0.00E+00">
                  <c:v>-5.6011400000000001E-3</c:v>
                </c:pt>
                <c:pt idx="30458" formatCode="0.00E+00">
                  <c:v>-4.3471400000000002E-3</c:v>
                </c:pt>
                <c:pt idx="30459" formatCode="0.00E+00">
                  <c:v>-3.0912100000000001E-3</c:v>
                </c:pt>
                <c:pt idx="30460" formatCode="0.00E+00">
                  <c:v>-1.8347999999999999E-3</c:v>
                </c:pt>
                <c:pt idx="30461" formatCode="0.00E+00">
                  <c:v>-5.7934399999999997E-4</c:v>
                </c:pt>
                <c:pt idx="30462" formatCode="0.00E+00">
                  <c:v>6.7371300000000005E-4</c:v>
                </c:pt>
                <c:pt idx="30463" formatCode="0.00E+00">
                  <c:v>1.9229500000000001E-3</c:v>
                </c:pt>
                <c:pt idx="30464" formatCode="0.00E+00">
                  <c:v>3.16695E-3</c:v>
                </c:pt>
                <c:pt idx="30465" formatCode="0.00E+00">
                  <c:v>4.4043099999999998E-3</c:v>
                </c:pt>
                <c:pt idx="30466" formatCode="0.00E+00">
                  <c:v>5.6336499999999996E-3</c:v>
                </c:pt>
                <c:pt idx="30467" formatCode="0.00E+00">
                  <c:v>6.8535999999999996E-3</c:v>
                </c:pt>
                <c:pt idx="30468" formatCode="0.00E+00">
                  <c:v>8.0628000000000002E-3</c:v>
                </c:pt>
                <c:pt idx="30469" formatCode="0.00E+00">
                  <c:v>9.2599199999999996E-3</c:v>
                </c:pt>
                <c:pt idx="30470">
                  <c:v>1.04437E-2</c:v>
                </c:pt>
                <c:pt idx="30471">
                  <c:v>1.16127E-2</c:v>
                </c:pt>
                <c:pt idx="30472">
                  <c:v>1.27659E-2</c:v>
                </c:pt>
                <c:pt idx="30473">
                  <c:v>1.3901800000000001E-2</c:v>
                </c:pt>
                <c:pt idx="30474">
                  <c:v>1.50194E-2</c:v>
                </c:pt>
                <c:pt idx="30475">
                  <c:v>1.61175E-2</c:v>
                </c:pt>
                <c:pt idx="30476">
                  <c:v>1.7194899999999999E-2</c:v>
                </c:pt>
                <c:pt idx="30477">
                  <c:v>1.8250499999999999E-2</c:v>
                </c:pt>
                <c:pt idx="30478">
                  <c:v>1.92832E-2</c:v>
                </c:pt>
                <c:pt idx="30479">
                  <c:v>2.02921E-2</c:v>
                </c:pt>
                <c:pt idx="30480">
                  <c:v>2.1276E-2</c:v>
                </c:pt>
                <c:pt idx="30481">
                  <c:v>2.22341E-2</c:v>
                </c:pt>
                <c:pt idx="30482">
                  <c:v>2.31653E-2</c:v>
                </c:pt>
                <c:pt idx="30483">
                  <c:v>2.4068900000000001E-2</c:v>
                </c:pt>
                <c:pt idx="30484">
                  <c:v>2.4944000000000001E-2</c:v>
                </c:pt>
                <c:pt idx="30485">
                  <c:v>2.5789699999999999E-2</c:v>
                </c:pt>
                <c:pt idx="30486">
                  <c:v>2.6605400000000001E-2</c:v>
                </c:pt>
                <c:pt idx="30487">
                  <c:v>2.73902E-2</c:v>
                </c:pt>
                <c:pt idx="30488">
                  <c:v>2.8143600000000001E-2</c:v>
                </c:pt>
                <c:pt idx="30489">
                  <c:v>2.8864899999999999E-2</c:v>
                </c:pt>
                <c:pt idx="30490">
                  <c:v>2.95535E-2</c:v>
                </c:pt>
                <c:pt idx="30491">
                  <c:v>3.02089E-2</c:v>
                </c:pt>
                <c:pt idx="30492">
                  <c:v>3.08306E-2</c:v>
                </c:pt>
                <c:pt idx="30493">
                  <c:v>3.14182E-2</c:v>
                </c:pt>
                <c:pt idx="30494">
                  <c:v>3.1971199999999998E-2</c:v>
                </c:pt>
                <c:pt idx="30495">
                  <c:v>3.2489400000000002E-2</c:v>
                </c:pt>
                <c:pt idx="30496">
                  <c:v>3.2972300000000003E-2</c:v>
                </c:pt>
                <c:pt idx="30497">
                  <c:v>3.34198E-2</c:v>
                </c:pt>
                <c:pt idx="30498">
                  <c:v>3.3831699999999999E-2</c:v>
                </c:pt>
                <c:pt idx="30499">
                  <c:v>3.4207700000000001E-2</c:v>
                </c:pt>
                <c:pt idx="30500">
                  <c:v>3.4547799999999997E-2</c:v>
                </c:pt>
                <c:pt idx="30501">
                  <c:v>3.4851899999999998E-2</c:v>
                </c:pt>
                <c:pt idx="30502">
                  <c:v>3.5119999999999998E-2</c:v>
                </c:pt>
                <c:pt idx="30503">
                  <c:v>3.5352099999999997E-2</c:v>
                </c:pt>
                <c:pt idx="30504">
                  <c:v>3.5548200000000002E-2</c:v>
                </c:pt>
                <c:pt idx="30505">
                  <c:v>3.5708499999999997E-2</c:v>
                </c:pt>
                <c:pt idx="30506">
                  <c:v>3.5833200000000003E-2</c:v>
                </c:pt>
                <c:pt idx="30507">
                  <c:v>3.59224E-2</c:v>
                </c:pt>
                <c:pt idx="30508">
                  <c:v>3.5976300000000003E-2</c:v>
                </c:pt>
                <c:pt idx="30509">
                  <c:v>3.5995300000000001E-2</c:v>
                </c:pt>
                <c:pt idx="30510">
                  <c:v>3.5979700000000003E-2</c:v>
                </c:pt>
                <c:pt idx="30511">
                  <c:v>3.5929900000000001E-2</c:v>
                </c:pt>
                <c:pt idx="30512">
                  <c:v>3.5846099999999999E-2</c:v>
                </c:pt>
                <c:pt idx="30513">
                  <c:v>3.5728999999999997E-2</c:v>
                </c:pt>
                <c:pt idx="30514">
                  <c:v>3.5578899999999997E-2</c:v>
                </c:pt>
                <c:pt idx="30515">
                  <c:v>3.5396400000000001E-2</c:v>
                </c:pt>
                <c:pt idx="30516">
                  <c:v>3.5181900000000002E-2</c:v>
                </c:pt>
                <c:pt idx="30517">
                  <c:v>3.4936200000000001E-2</c:v>
                </c:pt>
                <c:pt idx="30518">
                  <c:v>3.4659799999999998E-2</c:v>
                </c:pt>
                <c:pt idx="30519">
                  <c:v>3.4353300000000003E-2</c:v>
                </c:pt>
                <c:pt idx="30520">
                  <c:v>3.4017400000000003E-2</c:v>
                </c:pt>
                <c:pt idx="30521">
                  <c:v>3.3652899999999999E-2</c:v>
                </c:pt>
                <c:pt idx="30522">
                  <c:v>3.3260400000000002E-2</c:v>
                </c:pt>
                <c:pt idx="30523">
                  <c:v>3.2840599999999998E-2</c:v>
                </c:pt>
                <c:pt idx="30524">
                  <c:v>3.2394399999999997E-2</c:v>
                </c:pt>
                <c:pt idx="30525">
                  <c:v>3.1922600000000002E-2</c:v>
                </c:pt>
                <c:pt idx="30526">
                  <c:v>3.14259E-2</c:v>
                </c:pt>
                <c:pt idx="30527">
                  <c:v>3.09053E-2</c:v>
                </c:pt>
                <c:pt idx="30528">
                  <c:v>3.03615E-2</c:v>
                </c:pt>
                <c:pt idx="30529">
                  <c:v>2.97954E-2</c:v>
                </c:pt>
                <c:pt idx="30530">
                  <c:v>2.9208000000000001E-2</c:v>
                </c:pt>
                <c:pt idx="30531">
                  <c:v>2.86E-2</c:v>
                </c:pt>
                <c:pt idx="30532">
                  <c:v>2.7972500000000001E-2</c:v>
                </c:pt>
                <c:pt idx="30533">
                  <c:v>2.7326300000000001E-2</c:v>
                </c:pt>
                <c:pt idx="30534">
                  <c:v>2.66623E-2</c:v>
                </c:pt>
                <c:pt idx="30535">
                  <c:v>2.5981600000000001E-2</c:v>
                </c:pt>
                <c:pt idx="30536">
                  <c:v>2.5284999999999998E-2</c:v>
                </c:pt>
                <c:pt idx="30537">
                  <c:v>2.4573399999999999E-2</c:v>
                </c:pt>
                <c:pt idx="30538">
                  <c:v>2.3847899999999998E-2</c:v>
                </c:pt>
                <c:pt idx="30539">
                  <c:v>2.3109299999999999E-2</c:v>
                </c:pt>
                <c:pt idx="30540">
                  <c:v>2.2358599999999999E-2</c:v>
                </c:pt>
                <c:pt idx="30541">
                  <c:v>2.1596799999999999E-2</c:v>
                </c:pt>
                <c:pt idx="30542">
                  <c:v>2.0824800000000001E-2</c:v>
                </c:pt>
                <c:pt idx="30543">
                  <c:v>2.0043399999999999E-2</c:v>
                </c:pt>
                <c:pt idx="30544">
                  <c:v>1.9253800000000001E-2</c:v>
                </c:pt>
                <c:pt idx="30545">
                  <c:v>1.8456699999999999E-2</c:v>
                </c:pt>
                <c:pt idx="30546">
                  <c:v>1.7653100000000001E-2</c:v>
                </c:pt>
                <c:pt idx="30547">
                  <c:v>1.6843799999999999E-2</c:v>
                </c:pt>
                <c:pt idx="30548">
                  <c:v>1.60298E-2</c:v>
                </c:pt>
                <c:pt idx="30549">
                  <c:v>1.5212E-2</c:v>
                </c:pt>
                <c:pt idx="30550">
                  <c:v>1.43912E-2</c:v>
                </c:pt>
                <c:pt idx="30551">
                  <c:v>1.3568200000000001E-2</c:v>
                </c:pt>
                <c:pt idx="30552">
                  <c:v>1.2744E-2</c:v>
                </c:pt>
                <c:pt idx="30553">
                  <c:v>1.19192E-2</c:v>
                </c:pt>
                <c:pt idx="30554">
                  <c:v>1.1094700000000001E-2</c:v>
                </c:pt>
                <c:pt idx="30555">
                  <c:v>1.0271300000000001E-2</c:v>
                </c:pt>
                <c:pt idx="30556" formatCode="0.00E+00">
                  <c:v>9.4497499999999998E-3</c:v>
                </c:pt>
                <c:pt idx="30557" formatCode="0.00E+00">
                  <c:v>8.6307599999999995E-3</c:v>
                </c:pt>
                <c:pt idx="30558" formatCode="0.00E+00">
                  <c:v>7.8150600000000004E-3</c:v>
                </c:pt>
                <c:pt idx="30559" formatCode="0.00E+00">
                  <c:v>7.0033400000000003E-3</c:v>
                </c:pt>
                <c:pt idx="30560" formatCode="0.00E+00">
                  <c:v>6.1962700000000002E-3</c:v>
                </c:pt>
                <c:pt idx="30561" formatCode="0.00E+00">
                  <c:v>5.3945099999999999E-3</c:v>
                </c:pt>
                <c:pt idx="30562" formatCode="0.00E+00">
                  <c:v>4.5986600000000001E-3</c:v>
                </c:pt>
                <c:pt idx="30563" formatCode="0.00E+00">
                  <c:v>3.80934E-3</c:v>
                </c:pt>
                <c:pt idx="30564" formatCode="0.00E+00">
                  <c:v>3.0271199999999999E-3</c:v>
                </c:pt>
                <c:pt idx="30565" formatCode="0.00E+00">
                  <c:v>2.2525499999999999E-3</c:v>
                </c:pt>
                <c:pt idx="30566" formatCode="0.00E+00">
                  <c:v>1.4861399999999999E-3</c:v>
                </c:pt>
                <c:pt idx="30567" formatCode="0.00E+00">
                  <c:v>7.2840000000000003E-4</c:v>
                </c:pt>
                <c:pt idx="30568" formatCode="0.00E+00">
                  <c:v>-2.02001E-5</c:v>
                </c:pt>
                <c:pt idx="30569" formatCode="0.00E+00">
                  <c:v>-7.5921699999999996E-4</c:v>
                </c:pt>
                <c:pt idx="30570" formatCode="0.00E+00">
                  <c:v>-1.4882300000000001E-3</c:v>
                </c:pt>
                <c:pt idx="30571" formatCode="0.00E+00">
                  <c:v>-2.2068499999999998E-3</c:v>
                </c:pt>
                <c:pt idx="30572" formatCode="0.00E+00">
                  <c:v>-2.91471E-3</c:v>
                </c:pt>
                <c:pt idx="30573" formatCode="0.00E+00">
                  <c:v>-3.6114699999999999E-3</c:v>
                </c:pt>
                <c:pt idx="30574" formatCode="0.00E+00">
                  <c:v>-4.2968199999999998E-3</c:v>
                </c:pt>
                <c:pt idx="30575" formatCode="0.00E+00">
                  <c:v>-4.9704600000000003E-3</c:v>
                </c:pt>
                <c:pt idx="30576" formatCode="0.00E+00">
                  <c:v>-5.6321499999999998E-3</c:v>
                </c:pt>
                <c:pt idx="30577" formatCode="0.00E+00">
                  <c:v>-6.2816399999999998E-3</c:v>
                </c:pt>
                <c:pt idx="30578" formatCode="0.00E+00">
                  <c:v>-6.9187199999999997E-3</c:v>
                </c:pt>
                <c:pt idx="30579" formatCode="0.00E+00">
                  <c:v>-7.5432099999999998E-3</c:v>
                </c:pt>
                <c:pt idx="30580" formatCode="0.00E+00">
                  <c:v>-8.1549499999999994E-3</c:v>
                </c:pt>
                <c:pt idx="30581" formatCode="0.00E+00">
                  <c:v>-8.7538000000000008E-3</c:v>
                </c:pt>
                <c:pt idx="30582" formatCode="0.00E+00">
                  <c:v>-9.3396399999999997E-3</c:v>
                </c:pt>
                <c:pt idx="30583" formatCode="0.00E+00">
                  <c:v>-9.9123900000000001E-3</c:v>
                </c:pt>
                <c:pt idx="30584">
                  <c:v>-1.0472E-2</c:v>
                </c:pt>
                <c:pt idx="30585">
                  <c:v>-1.1018399999999999E-2</c:v>
                </c:pt>
                <c:pt idx="30586">
                  <c:v>-1.1551499999999999E-2</c:v>
                </c:pt>
                <c:pt idx="30587">
                  <c:v>-1.2071399999999999E-2</c:v>
                </c:pt>
                <c:pt idx="30588">
                  <c:v>-1.25781E-2</c:v>
                </c:pt>
                <c:pt idx="30589">
                  <c:v>-1.3071599999999999E-2</c:v>
                </c:pt>
                <c:pt idx="30590">
                  <c:v>-1.3552E-2</c:v>
                </c:pt>
                <c:pt idx="30591">
                  <c:v>-1.4019200000000001E-2</c:v>
                </c:pt>
                <c:pt idx="30592">
                  <c:v>-1.44736E-2</c:v>
                </c:pt>
                <c:pt idx="30593">
                  <c:v>-1.4914999999999999E-2</c:v>
                </c:pt>
                <c:pt idx="30594">
                  <c:v>-1.5343600000000001E-2</c:v>
                </c:pt>
                <c:pt idx="30595">
                  <c:v>-1.5759599999999999E-2</c:v>
                </c:pt>
                <c:pt idx="30596">
                  <c:v>-1.61631E-2</c:v>
                </c:pt>
                <c:pt idx="30597">
                  <c:v>-1.6554300000000001E-2</c:v>
                </c:pt>
                <c:pt idx="30598">
                  <c:v>-1.6933299999999998E-2</c:v>
                </c:pt>
                <c:pt idx="30599">
                  <c:v>-1.7300300000000001E-2</c:v>
                </c:pt>
                <c:pt idx="30600">
                  <c:v>-1.7655400000000002E-2</c:v>
                </c:pt>
                <c:pt idx="30601">
                  <c:v>-1.7998900000000002E-2</c:v>
                </c:pt>
                <c:pt idx="30602">
                  <c:v>-1.8330900000000001E-2</c:v>
                </c:pt>
                <c:pt idx="30603">
                  <c:v>-1.86518E-2</c:v>
                </c:pt>
                <c:pt idx="30604">
                  <c:v>-1.8961499999999999E-2</c:v>
                </c:pt>
                <c:pt idx="30605">
                  <c:v>-1.92605E-2</c:v>
                </c:pt>
                <c:pt idx="30606">
                  <c:v>-1.9548800000000002E-2</c:v>
                </c:pt>
                <c:pt idx="30607">
                  <c:v>-1.9826799999999999E-2</c:v>
                </c:pt>
                <c:pt idx="30608">
                  <c:v>-2.0094500000000001E-2</c:v>
                </c:pt>
                <c:pt idx="30609">
                  <c:v>-2.03523E-2</c:v>
                </c:pt>
                <c:pt idx="30610">
                  <c:v>-2.0600299999999998E-2</c:v>
                </c:pt>
                <c:pt idx="30611">
                  <c:v>-2.0838800000000001E-2</c:v>
                </c:pt>
                <c:pt idx="30612">
                  <c:v>-2.1067900000000001E-2</c:v>
                </c:pt>
                <c:pt idx="30613">
                  <c:v>-2.1287899999999998E-2</c:v>
                </c:pt>
                <c:pt idx="30614">
                  <c:v>-2.1499000000000001E-2</c:v>
                </c:pt>
                <c:pt idx="30615">
                  <c:v>-2.17013E-2</c:v>
                </c:pt>
                <c:pt idx="30616">
                  <c:v>-2.1895100000000001E-2</c:v>
                </c:pt>
                <c:pt idx="30617">
                  <c:v>-2.20804E-2</c:v>
                </c:pt>
                <c:pt idx="30618">
                  <c:v>-2.2257599999999999E-2</c:v>
                </c:pt>
                <c:pt idx="30619">
                  <c:v>-2.2426700000000001E-2</c:v>
                </c:pt>
                <c:pt idx="30620">
                  <c:v>-2.2588E-2</c:v>
                </c:pt>
                <c:pt idx="30621">
                  <c:v>-2.2741399999999998E-2</c:v>
                </c:pt>
                <c:pt idx="30622">
                  <c:v>-2.2887299999999999E-2</c:v>
                </c:pt>
                <c:pt idx="30623">
                  <c:v>-2.30256E-2</c:v>
                </c:pt>
                <c:pt idx="30624">
                  <c:v>-2.3156599999999999E-2</c:v>
                </c:pt>
                <c:pt idx="30625">
                  <c:v>-2.3280200000000001E-2</c:v>
                </c:pt>
                <c:pt idx="30626">
                  <c:v>-2.3396699999999999E-2</c:v>
                </c:pt>
                <c:pt idx="30627">
                  <c:v>-2.35059E-2</c:v>
                </c:pt>
                <c:pt idx="30628">
                  <c:v>-2.36081E-2</c:v>
                </c:pt>
                <c:pt idx="30629">
                  <c:v>-2.3703200000000001E-2</c:v>
                </c:pt>
                <c:pt idx="30630">
                  <c:v>-2.3791300000000001E-2</c:v>
                </c:pt>
                <c:pt idx="30631">
                  <c:v>-2.3872399999999998E-2</c:v>
                </c:pt>
                <c:pt idx="30632">
                  <c:v>-2.39464E-2</c:v>
                </c:pt>
                <c:pt idx="30633">
                  <c:v>-2.4013400000000001E-2</c:v>
                </c:pt>
                <c:pt idx="30634">
                  <c:v>-2.4073299999999999E-2</c:v>
                </c:pt>
                <c:pt idx="30635">
                  <c:v>-2.4126100000000001E-2</c:v>
                </c:pt>
                <c:pt idx="30636">
                  <c:v>-2.4171700000000001E-2</c:v>
                </c:pt>
                <c:pt idx="30637">
                  <c:v>-2.4209999999999999E-2</c:v>
                </c:pt>
                <c:pt idx="30638">
                  <c:v>-2.4240999999999999E-2</c:v>
                </c:pt>
                <c:pt idx="30639">
                  <c:v>-2.4264500000000001E-2</c:v>
                </c:pt>
                <c:pt idx="30640">
                  <c:v>-2.4280400000000001E-2</c:v>
                </c:pt>
                <c:pt idx="30641">
                  <c:v>-2.4288500000000001E-2</c:v>
                </c:pt>
                <c:pt idx="30642">
                  <c:v>-2.4288799999999999E-2</c:v>
                </c:pt>
                <c:pt idx="30643">
                  <c:v>-2.4281E-2</c:v>
                </c:pt>
                <c:pt idx="30644">
                  <c:v>-2.4264999999999998E-2</c:v>
                </c:pt>
                <c:pt idx="30645">
                  <c:v>-2.4240500000000002E-2</c:v>
                </c:pt>
                <c:pt idx="30646">
                  <c:v>-2.42074E-2</c:v>
                </c:pt>
                <c:pt idx="30647">
                  <c:v>-2.4165499999999999E-2</c:v>
                </c:pt>
                <c:pt idx="30648">
                  <c:v>-2.4114500000000001E-2</c:v>
                </c:pt>
                <c:pt idx="30649">
                  <c:v>-2.4054200000000001E-2</c:v>
                </c:pt>
                <c:pt idx="30650">
                  <c:v>-2.39843E-2</c:v>
                </c:pt>
                <c:pt idx="30651">
                  <c:v>-2.3904600000000002E-2</c:v>
                </c:pt>
                <c:pt idx="30652">
                  <c:v>-2.3814800000000001E-2</c:v>
                </c:pt>
                <c:pt idx="30653">
                  <c:v>-2.3714699999999998E-2</c:v>
                </c:pt>
                <c:pt idx="30654">
                  <c:v>-2.3603900000000001E-2</c:v>
                </c:pt>
                <c:pt idx="30655">
                  <c:v>-2.3482200000000002E-2</c:v>
                </c:pt>
                <c:pt idx="30656">
                  <c:v>-2.33493E-2</c:v>
                </c:pt>
                <c:pt idx="30657">
                  <c:v>-2.3204900000000001E-2</c:v>
                </c:pt>
                <c:pt idx="30658">
                  <c:v>-2.3048599999999999E-2</c:v>
                </c:pt>
                <c:pt idx="30659">
                  <c:v>-2.2880299999999999E-2</c:v>
                </c:pt>
                <c:pt idx="30660">
                  <c:v>-2.2699500000000001E-2</c:v>
                </c:pt>
                <c:pt idx="30661">
                  <c:v>-2.2505899999999999E-2</c:v>
                </c:pt>
                <c:pt idx="30662">
                  <c:v>-2.22994E-2</c:v>
                </c:pt>
                <c:pt idx="30663">
                  <c:v>-2.2079499999999998E-2</c:v>
                </c:pt>
                <c:pt idx="30664">
                  <c:v>-2.1845900000000001E-2</c:v>
                </c:pt>
                <c:pt idx="30665">
                  <c:v>-2.15985E-2</c:v>
                </c:pt>
                <c:pt idx="30666">
                  <c:v>-2.13368E-2</c:v>
                </c:pt>
                <c:pt idx="30667">
                  <c:v>-2.1060599999999999E-2</c:v>
                </c:pt>
                <c:pt idx="30668">
                  <c:v>-2.0769599999999999E-2</c:v>
                </c:pt>
                <c:pt idx="30669">
                  <c:v>-2.0463499999999999E-2</c:v>
                </c:pt>
                <c:pt idx="30670">
                  <c:v>-2.01421E-2</c:v>
                </c:pt>
                <c:pt idx="30671">
                  <c:v>-1.9805099999999999E-2</c:v>
                </c:pt>
                <c:pt idx="30672">
                  <c:v>-1.9452299999999999E-2</c:v>
                </c:pt>
                <c:pt idx="30673">
                  <c:v>-1.90835E-2</c:v>
                </c:pt>
                <c:pt idx="30674">
                  <c:v>-1.86984E-2</c:v>
                </c:pt>
                <c:pt idx="30675">
                  <c:v>-1.8296799999999998E-2</c:v>
                </c:pt>
                <c:pt idx="30676">
                  <c:v>-1.7878499999999999E-2</c:v>
                </c:pt>
                <c:pt idx="30677">
                  <c:v>-1.7443500000000001E-2</c:v>
                </c:pt>
                <c:pt idx="30678">
                  <c:v>-1.69914E-2</c:v>
                </c:pt>
                <c:pt idx="30679">
                  <c:v>-1.65223E-2</c:v>
                </c:pt>
                <c:pt idx="30680">
                  <c:v>-1.6035899999999999E-2</c:v>
                </c:pt>
                <c:pt idx="30681">
                  <c:v>-1.5532300000000001E-2</c:v>
                </c:pt>
                <c:pt idx="30682">
                  <c:v>-1.5011200000000001E-2</c:v>
                </c:pt>
                <c:pt idx="30683">
                  <c:v>-1.44727E-2</c:v>
                </c:pt>
                <c:pt idx="30684">
                  <c:v>-1.3916700000000001E-2</c:v>
                </c:pt>
                <c:pt idx="30685">
                  <c:v>-1.33432E-2</c:v>
                </c:pt>
                <c:pt idx="30686">
                  <c:v>-1.2752299999999999E-2</c:v>
                </c:pt>
                <c:pt idx="30687">
                  <c:v>-1.2144E-2</c:v>
                </c:pt>
                <c:pt idx="30688">
                  <c:v>-1.15184E-2</c:v>
                </c:pt>
                <c:pt idx="30689">
                  <c:v>-1.08755E-2</c:v>
                </c:pt>
                <c:pt idx="30690">
                  <c:v>-1.0215500000000001E-2</c:v>
                </c:pt>
                <c:pt idx="30691" formatCode="0.00E+00">
                  <c:v>-9.5385899999999996E-3</c:v>
                </c:pt>
                <c:pt idx="30692" formatCode="0.00E+00">
                  <c:v>-8.8448899999999993E-3</c:v>
                </c:pt>
                <c:pt idx="30693" formatCode="0.00E+00">
                  <c:v>-8.1346300000000003E-3</c:v>
                </c:pt>
                <c:pt idx="30694" formatCode="0.00E+00">
                  <c:v>-7.4080500000000002E-3</c:v>
                </c:pt>
                <c:pt idx="30695" formatCode="0.00E+00">
                  <c:v>-6.66543E-3</c:v>
                </c:pt>
                <c:pt idx="30696" formatCode="0.00E+00">
                  <c:v>-5.9070499999999996E-3</c:v>
                </c:pt>
                <c:pt idx="30697" formatCode="0.00E+00">
                  <c:v>-5.1332599999999997E-3</c:v>
                </c:pt>
                <c:pt idx="30698" formatCode="0.00E+00">
                  <c:v>-4.3444E-3</c:v>
                </c:pt>
                <c:pt idx="30699" formatCode="0.00E+00">
                  <c:v>-3.5408800000000002E-3</c:v>
                </c:pt>
                <c:pt idx="30700" formatCode="0.00E+00">
                  <c:v>-2.7231199999999999E-3</c:v>
                </c:pt>
                <c:pt idx="30701" formatCode="0.00E+00">
                  <c:v>-1.89156E-3</c:v>
                </c:pt>
                <c:pt idx="30702" formatCode="0.00E+00">
                  <c:v>-1.0466900000000001E-3</c:v>
                </c:pt>
                <c:pt idx="30703" formatCode="0.00E+00">
                  <c:v>-1.8902900000000001E-4</c:v>
                </c:pt>
                <c:pt idx="30704" formatCode="0.00E+00">
                  <c:v>6.8088800000000004E-4</c:v>
                </c:pt>
                <c:pt idx="30705" formatCode="0.00E+00">
                  <c:v>1.5624899999999999E-3</c:v>
                </c:pt>
                <c:pt idx="30706" formatCode="0.00E+00">
                  <c:v>2.4551600000000001E-3</c:v>
                </c:pt>
                <c:pt idx="30707" formatCode="0.00E+00">
                  <c:v>3.35827E-3</c:v>
                </c:pt>
                <c:pt idx="30708" formatCode="0.00E+00">
                  <c:v>4.2711700000000003E-3</c:v>
                </c:pt>
                <c:pt idx="30709" formatCode="0.00E+00">
                  <c:v>5.1931499999999997E-3</c:v>
                </c:pt>
                <c:pt idx="30710" formatCode="0.00E+00">
                  <c:v>6.1234999999999996E-3</c:v>
                </c:pt>
                <c:pt idx="30711" formatCode="0.00E+00">
                  <c:v>7.0614800000000002E-3</c:v>
                </c:pt>
                <c:pt idx="30712" formatCode="0.00E+00">
                  <c:v>8.0062999999999992E-3</c:v>
                </c:pt>
                <c:pt idx="30713" formatCode="0.00E+00">
                  <c:v>8.9571700000000004E-3</c:v>
                </c:pt>
                <c:pt idx="30714" formatCode="0.00E+00">
                  <c:v>9.9132600000000001E-3</c:v>
                </c:pt>
                <c:pt idx="30715">
                  <c:v>1.08737E-2</c:v>
                </c:pt>
                <c:pt idx="30716">
                  <c:v>1.18377E-2</c:v>
                </c:pt>
                <c:pt idx="30717">
                  <c:v>1.28042E-2</c:v>
                </c:pt>
                <c:pt idx="30718">
                  <c:v>1.37725E-2</c:v>
                </c:pt>
                <c:pt idx="30719">
                  <c:v>1.47414E-2</c:v>
                </c:pt>
                <c:pt idx="30720">
                  <c:v>1.5710200000000001E-2</c:v>
                </c:pt>
                <c:pt idx="30721">
                  <c:v>1.66777E-2</c:v>
                </c:pt>
                <c:pt idx="30722">
                  <c:v>1.7643099999999998E-2</c:v>
                </c:pt>
                <c:pt idx="30723">
                  <c:v>1.8605199999999999E-2</c:v>
                </c:pt>
                <c:pt idx="30724">
                  <c:v>1.95631E-2</c:v>
                </c:pt>
                <c:pt idx="30725">
                  <c:v>2.0515599999999998E-2</c:v>
                </c:pt>
                <c:pt idx="30726">
                  <c:v>2.1461899999999999E-2</c:v>
                </c:pt>
                <c:pt idx="30727">
                  <c:v>2.2400699999999999E-2</c:v>
                </c:pt>
                <c:pt idx="30728">
                  <c:v>2.33311E-2</c:v>
                </c:pt>
                <c:pt idx="30729">
                  <c:v>2.42518E-2</c:v>
                </c:pt>
                <c:pt idx="30730">
                  <c:v>2.5161900000000001E-2</c:v>
                </c:pt>
                <c:pt idx="30731">
                  <c:v>2.6060300000000002E-2</c:v>
                </c:pt>
                <c:pt idx="30732">
                  <c:v>2.6945799999999999E-2</c:v>
                </c:pt>
                <c:pt idx="30733">
                  <c:v>2.78173E-2</c:v>
                </c:pt>
                <c:pt idx="30734">
                  <c:v>2.86737E-2</c:v>
                </c:pt>
                <c:pt idx="30735">
                  <c:v>2.9513999999999999E-2</c:v>
                </c:pt>
                <c:pt idx="30736">
                  <c:v>3.03369E-2</c:v>
                </c:pt>
                <c:pt idx="30737">
                  <c:v>3.1141499999999999E-2</c:v>
                </c:pt>
                <c:pt idx="30738">
                  <c:v>3.1926700000000002E-2</c:v>
                </c:pt>
                <c:pt idx="30739">
                  <c:v>3.26913E-2</c:v>
                </c:pt>
                <c:pt idx="30740">
                  <c:v>3.34343E-2</c:v>
                </c:pt>
                <c:pt idx="30741">
                  <c:v>3.4154499999999997E-2</c:v>
                </c:pt>
                <c:pt idx="30742">
                  <c:v>3.4851100000000003E-2</c:v>
                </c:pt>
                <c:pt idx="30743">
                  <c:v>3.5522900000000003E-2</c:v>
                </c:pt>
                <c:pt idx="30744">
                  <c:v>3.6168899999999997E-2</c:v>
                </c:pt>
                <c:pt idx="30745">
                  <c:v>3.6788099999999997E-2</c:v>
                </c:pt>
                <c:pt idx="30746">
                  <c:v>3.7379500000000003E-2</c:v>
                </c:pt>
                <c:pt idx="30747">
                  <c:v>3.7942200000000002E-2</c:v>
                </c:pt>
                <c:pt idx="30748">
                  <c:v>3.8475200000000001E-2</c:v>
                </c:pt>
                <c:pt idx="30749">
                  <c:v>3.8977600000000001E-2</c:v>
                </c:pt>
                <c:pt idx="30750">
                  <c:v>3.9448499999999997E-2</c:v>
                </c:pt>
                <c:pt idx="30751">
                  <c:v>3.9887100000000002E-2</c:v>
                </c:pt>
                <c:pt idx="30752">
                  <c:v>4.0292500000000002E-2</c:v>
                </c:pt>
                <c:pt idx="30753">
                  <c:v>4.0663900000000003E-2</c:v>
                </c:pt>
                <c:pt idx="30754">
                  <c:v>4.1000500000000002E-2</c:v>
                </c:pt>
                <c:pt idx="30755">
                  <c:v>4.1301699999999997E-2</c:v>
                </c:pt>
                <c:pt idx="30756">
                  <c:v>4.1566600000000002E-2</c:v>
                </c:pt>
                <c:pt idx="30757">
                  <c:v>4.1794699999999997E-2</c:v>
                </c:pt>
                <c:pt idx="30758">
                  <c:v>4.1985300000000003E-2</c:v>
                </c:pt>
                <c:pt idx="30759">
                  <c:v>4.2137800000000003E-2</c:v>
                </c:pt>
                <c:pt idx="30760">
                  <c:v>4.22516E-2</c:v>
                </c:pt>
                <c:pt idx="30761">
                  <c:v>4.2326299999999997E-2</c:v>
                </c:pt>
                <c:pt idx="30762">
                  <c:v>4.2361299999999998E-2</c:v>
                </c:pt>
                <c:pt idx="30763">
                  <c:v>4.23563E-2</c:v>
                </c:pt>
                <c:pt idx="30764">
                  <c:v>4.2310899999999999E-2</c:v>
                </c:pt>
                <c:pt idx="30765">
                  <c:v>4.2224699999999997E-2</c:v>
                </c:pt>
                <c:pt idx="30766">
                  <c:v>4.20974E-2</c:v>
                </c:pt>
                <c:pt idx="30767">
                  <c:v>4.1928899999999998E-2</c:v>
                </c:pt>
                <c:pt idx="30768">
                  <c:v>4.17188E-2</c:v>
                </c:pt>
                <c:pt idx="30769">
                  <c:v>4.14671E-2</c:v>
                </c:pt>
                <c:pt idx="30770">
                  <c:v>4.1173599999999998E-2</c:v>
                </c:pt>
                <c:pt idx="30771">
                  <c:v>4.0838399999999997E-2</c:v>
                </c:pt>
                <c:pt idx="30772">
                  <c:v>4.0461299999999999E-2</c:v>
                </c:pt>
                <c:pt idx="30773">
                  <c:v>4.0042500000000002E-2</c:v>
                </c:pt>
                <c:pt idx="30774">
                  <c:v>3.9582100000000002E-2</c:v>
                </c:pt>
                <c:pt idx="30775">
                  <c:v>3.9080200000000002E-2</c:v>
                </c:pt>
                <c:pt idx="30776">
                  <c:v>3.8537000000000002E-2</c:v>
                </c:pt>
                <c:pt idx="30777">
                  <c:v>3.7952800000000002E-2</c:v>
                </c:pt>
                <c:pt idx="30778">
                  <c:v>3.7327800000000001E-2</c:v>
                </c:pt>
                <c:pt idx="30779">
                  <c:v>3.6662599999999997E-2</c:v>
                </c:pt>
                <c:pt idx="30780">
                  <c:v>3.5957299999999998E-2</c:v>
                </c:pt>
                <c:pt idx="30781">
                  <c:v>3.5212599999999997E-2</c:v>
                </c:pt>
                <c:pt idx="30782">
                  <c:v>3.4429000000000001E-2</c:v>
                </c:pt>
                <c:pt idx="30783">
                  <c:v>3.3606900000000002E-2</c:v>
                </c:pt>
                <c:pt idx="30784">
                  <c:v>3.2747100000000001E-2</c:v>
                </c:pt>
                <c:pt idx="30785">
                  <c:v>3.1850099999999999E-2</c:v>
                </c:pt>
                <c:pt idx="30786">
                  <c:v>3.0916800000000001E-2</c:v>
                </c:pt>
                <c:pt idx="30787">
                  <c:v>2.99478E-2</c:v>
                </c:pt>
                <c:pt idx="30788">
                  <c:v>2.8944000000000001E-2</c:v>
                </c:pt>
                <c:pt idx="30789">
                  <c:v>2.7906199999999999E-2</c:v>
                </c:pt>
                <c:pt idx="30790">
                  <c:v>2.6835399999999999E-2</c:v>
                </c:pt>
                <c:pt idx="30791">
                  <c:v>2.5732399999999999E-2</c:v>
                </c:pt>
                <c:pt idx="30792">
                  <c:v>2.4598399999999999E-2</c:v>
                </c:pt>
                <c:pt idx="30793">
                  <c:v>2.3434300000000002E-2</c:v>
                </c:pt>
                <c:pt idx="30794">
                  <c:v>2.2241199999999999E-2</c:v>
                </c:pt>
                <c:pt idx="30795">
                  <c:v>2.1020199999999999E-2</c:v>
                </c:pt>
                <c:pt idx="30796">
                  <c:v>1.9772499999999998E-2</c:v>
                </c:pt>
                <c:pt idx="30797">
                  <c:v>1.8499399999999999E-2</c:v>
                </c:pt>
                <c:pt idx="30798">
                  <c:v>1.7201999999999999E-2</c:v>
                </c:pt>
                <c:pt idx="30799">
                  <c:v>1.5881599999999999E-2</c:v>
                </c:pt>
                <c:pt idx="30800">
                  <c:v>1.45395E-2</c:v>
                </c:pt>
                <c:pt idx="30801">
                  <c:v>1.3177100000000001E-2</c:v>
                </c:pt>
                <c:pt idx="30802">
                  <c:v>1.17958E-2</c:v>
                </c:pt>
                <c:pt idx="30803">
                  <c:v>1.0396900000000001E-2</c:v>
                </c:pt>
                <c:pt idx="30804" formatCode="0.00E+00">
                  <c:v>8.9819099999999992E-3</c:v>
                </c:pt>
                <c:pt idx="30805" formatCode="0.00E+00">
                  <c:v>7.5522599999999999E-3</c:v>
                </c:pt>
                <c:pt idx="30806" formatCode="0.00E+00">
                  <c:v>6.1094299999999999E-3</c:v>
                </c:pt>
                <c:pt idx="30807" formatCode="0.00E+00">
                  <c:v>4.6549299999999998E-3</c:v>
                </c:pt>
                <c:pt idx="30808" formatCode="0.00E+00">
                  <c:v>3.1902900000000001E-3</c:v>
                </c:pt>
                <c:pt idx="30809" formatCode="0.00E+00">
                  <c:v>1.7170499999999999E-3</c:v>
                </c:pt>
                <c:pt idx="30810" formatCode="0.00E+00">
                  <c:v>2.36779E-4</c:v>
                </c:pt>
                <c:pt idx="30811" formatCode="0.00E+00">
                  <c:v>-1.2489599999999999E-3</c:v>
                </c:pt>
                <c:pt idx="30812" formatCode="0.00E+00">
                  <c:v>-2.7385700000000001E-3</c:v>
                </c:pt>
                <c:pt idx="30813" formatCode="0.00E+00">
                  <c:v>-4.2304500000000002E-3</c:v>
                </c:pt>
                <c:pt idx="30814" formatCode="0.00E+00">
                  <c:v>-5.7229999999999998E-3</c:v>
                </c:pt>
                <c:pt idx="30815" formatCode="0.00E+00">
                  <c:v>-7.2145899999999999E-3</c:v>
                </c:pt>
                <c:pt idx="30816" formatCode="0.00E+00">
                  <c:v>-8.7036200000000005E-3</c:v>
                </c:pt>
                <c:pt idx="30817">
                  <c:v>-1.01885E-2</c:v>
                </c:pt>
                <c:pt idx="30818">
                  <c:v>-1.1667500000000001E-2</c:v>
                </c:pt>
                <c:pt idx="30819">
                  <c:v>-1.3139100000000001E-2</c:v>
                </c:pt>
                <c:pt idx="30820">
                  <c:v>-1.4601599999999999E-2</c:v>
                </c:pt>
                <c:pt idx="30821">
                  <c:v>-1.6053499999999998E-2</c:v>
                </c:pt>
                <c:pt idx="30822">
                  <c:v>-1.7493100000000001E-2</c:v>
                </c:pt>
                <c:pt idx="30823">
                  <c:v>-1.8918899999999999E-2</c:v>
                </c:pt>
                <c:pt idx="30824">
                  <c:v>-2.0329199999999999E-2</c:v>
                </c:pt>
                <c:pt idx="30825">
                  <c:v>-2.1722499999999999E-2</c:v>
                </c:pt>
                <c:pt idx="30826">
                  <c:v>-2.3097300000000001E-2</c:v>
                </c:pt>
                <c:pt idx="30827">
                  <c:v>-2.4452000000000002E-2</c:v>
                </c:pt>
                <c:pt idx="30828">
                  <c:v>-2.5785099999999998E-2</c:v>
                </c:pt>
                <c:pt idx="30829">
                  <c:v>-2.70952E-2</c:v>
                </c:pt>
                <c:pt idx="30830">
                  <c:v>-2.8380699999999998E-2</c:v>
                </c:pt>
                <c:pt idx="30831">
                  <c:v>-2.9640199999999998E-2</c:v>
                </c:pt>
                <c:pt idx="30832">
                  <c:v>-3.0872299999999998E-2</c:v>
                </c:pt>
                <c:pt idx="30833">
                  <c:v>-3.2075699999999999E-2</c:v>
                </c:pt>
                <c:pt idx="30834">
                  <c:v>-3.3249000000000001E-2</c:v>
                </c:pt>
                <c:pt idx="30835">
                  <c:v>-3.4390900000000002E-2</c:v>
                </c:pt>
                <c:pt idx="30836">
                  <c:v>-3.55001E-2</c:v>
                </c:pt>
                <c:pt idx="30837">
                  <c:v>-3.6575299999999998E-2</c:v>
                </c:pt>
                <c:pt idx="30838">
                  <c:v>-3.7615500000000003E-2</c:v>
                </c:pt>
                <c:pt idx="30839">
                  <c:v>-3.8619300000000002E-2</c:v>
                </c:pt>
                <c:pt idx="30840">
                  <c:v>-3.9585700000000001E-2</c:v>
                </c:pt>
                <c:pt idx="30841">
                  <c:v>-4.05137E-2</c:v>
                </c:pt>
                <c:pt idx="30842">
                  <c:v>-4.14022E-2</c:v>
                </c:pt>
                <c:pt idx="30843">
                  <c:v>-4.2250099999999999E-2</c:v>
                </c:pt>
                <c:pt idx="30844">
                  <c:v>-4.3056700000000003E-2</c:v>
                </c:pt>
                <c:pt idx="30845">
                  <c:v>-4.3820900000000003E-2</c:v>
                </c:pt>
                <c:pt idx="30846">
                  <c:v>-4.4541999999999998E-2</c:v>
                </c:pt>
                <c:pt idx="30847">
                  <c:v>-4.5219200000000001E-2</c:v>
                </c:pt>
                <c:pt idx="30848">
                  <c:v>-4.5851700000000002E-2</c:v>
                </c:pt>
                <c:pt idx="30849">
                  <c:v>-4.6438800000000002E-2</c:v>
                </c:pt>
                <c:pt idx="30850">
                  <c:v>-4.6980000000000001E-2</c:v>
                </c:pt>
                <c:pt idx="30851">
                  <c:v>-4.7474700000000002E-2</c:v>
                </c:pt>
                <c:pt idx="30852">
                  <c:v>-4.7922199999999998E-2</c:v>
                </c:pt>
                <c:pt idx="30853">
                  <c:v>-4.8322299999999999E-2</c:v>
                </c:pt>
                <c:pt idx="30854">
                  <c:v>-4.8674500000000002E-2</c:v>
                </c:pt>
                <c:pt idx="30855">
                  <c:v>-4.8978399999999998E-2</c:v>
                </c:pt>
                <c:pt idx="30856">
                  <c:v>-4.9233699999999998E-2</c:v>
                </c:pt>
                <c:pt idx="30857">
                  <c:v>-4.9440199999999997E-2</c:v>
                </c:pt>
                <c:pt idx="30858">
                  <c:v>-4.9597799999999997E-2</c:v>
                </c:pt>
                <c:pt idx="30859">
                  <c:v>-4.9706199999999999E-2</c:v>
                </c:pt>
                <c:pt idx="30860">
                  <c:v>-4.97656E-2</c:v>
                </c:pt>
                <c:pt idx="30861">
                  <c:v>-4.9775800000000002E-2</c:v>
                </c:pt>
                <c:pt idx="30862">
                  <c:v>-4.9736900000000001E-2</c:v>
                </c:pt>
                <c:pt idx="30863">
                  <c:v>-4.9648999999999999E-2</c:v>
                </c:pt>
                <c:pt idx="30864">
                  <c:v>-4.9512300000000002E-2</c:v>
                </c:pt>
                <c:pt idx="30865">
                  <c:v>-4.9327099999999999E-2</c:v>
                </c:pt>
                <c:pt idx="30866">
                  <c:v>-4.9093499999999998E-2</c:v>
                </c:pt>
                <c:pt idx="30867">
                  <c:v>-4.8812099999999997E-2</c:v>
                </c:pt>
                <c:pt idx="30868">
                  <c:v>-4.8482999999999998E-2</c:v>
                </c:pt>
                <c:pt idx="30869">
                  <c:v>-4.8106900000000001E-2</c:v>
                </c:pt>
                <c:pt idx="30870">
                  <c:v>-4.7684200000000003E-2</c:v>
                </c:pt>
                <c:pt idx="30871">
                  <c:v>-4.7215500000000001E-2</c:v>
                </c:pt>
                <c:pt idx="30872">
                  <c:v>-4.6701300000000001E-2</c:v>
                </c:pt>
                <c:pt idx="30873">
                  <c:v>-4.61424E-2</c:v>
                </c:pt>
                <c:pt idx="30874">
                  <c:v>-4.5539499999999997E-2</c:v>
                </c:pt>
                <c:pt idx="30875">
                  <c:v>-4.4893299999999997E-2</c:v>
                </c:pt>
                <c:pt idx="30876">
                  <c:v>-4.4204599999999997E-2</c:v>
                </c:pt>
                <c:pt idx="30877">
                  <c:v>-4.3474400000000003E-2</c:v>
                </c:pt>
                <c:pt idx="30878">
                  <c:v>-4.2703400000000002E-2</c:v>
                </c:pt>
                <c:pt idx="30879">
                  <c:v>-4.1892699999999998E-2</c:v>
                </c:pt>
                <c:pt idx="30880">
                  <c:v>-4.1043200000000002E-2</c:v>
                </c:pt>
                <c:pt idx="30881">
                  <c:v>-4.01561E-2</c:v>
                </c:pt>
                <c:pt idx="30882">
                  <c:v>-3.9232200000000002E-2</c:v>
                </c:pt>
                <c:pt idx="30883">
                  <c:v>-3.8272899999999999E-2</c:v>
                </c:pt>
                <c:pt idx="30884">
                  <c:v>-3.7279100000000003E-2</c:v>
                </c:pt>
                <c:pt idx="30885">
                  <c:v>-3.6252199999999998E-2</c:v>
                </c:pt>
                <c:pt idx="30886">
                  <c:v>-3.5193299999999997E-2</c:v>
                </c:pt>
                <c:pt idx="30887">
                  <c:v>-3.4103700000000001E-2</c:v>
                </c:pt>
                <c:pt idx="30888">
                  <c:v>-3.2984600000000003E-2</c:v>
                </c:pt>
                <c:pt idx="30889">
                  <c:v>-3.1837400000000002E-2</c:v>
                </c:pt>
                <c:pt idx="30890">
                  <c:v>-3.06634E-2</c:v>
                </c:pt>
                <c:pt idx="30891">
                  <c:v>-2.9464000000000001E-2</c:v>
                </c:pt>
                <c:pt idx="30892">
                  <c:v>-2.8240500000000002E-2</c:v>
                </c:pt>
                <c:pt idx="30893">
                  <c:v>-2.6994299999999999E-2</c:v>
                </c:pt>
                <c:pt idx="30894">
                  <c:v>-2.57269E-2</c:v>
                </c:pt>
                <c:pt idx="30895">
                  <c:v>-2.4439800000000001E-2</c:v>
                </c:pt>
                <c:pt idx="30896">
                  <c:v>-2.31343E-2</c:v>
                </c:pt>
                <c:pt idx="30897">
                  <c:v>-2.1812000000000002E-2</c:v>
                </c:pt>
                <c:pt idx="30898">
                  <c:v>-2.0474300000000001E-2</c:v>
                </c:pt>
                <c:pt idx="30899">
                  <c:v>-1.91226E-2</c:v>
                </c:pt>
                <c:pt idx="30900">
                  <c:v>-1.7758599999999999E-2</c:v>
                </c:pt>
                <c:pt idx="30901">
                  <c:v>-1.6383700000000001E-2</c:v>
                </c:pt>
                <c:pt idx="30902">
                  <c:v>-1.49994E-2</c:v>
                </c:pt>
                <c:pt idx="30903">
                  <c:v>-1.36072E-2</c:v>
                </c:pt>
                <c:pt idx="30904">
                  <c:v>-1.2208699999999999E-2</c:v>
                </c:pt>
                <c:pt idx="30905">
                  <c:v>-1.0805199999999999E-2</c:v>
                </c:pt>
                <c:pt idx="30906" formatCode="0.00E+00">
                  <c:v>-9.3983699999999996E-3</c:v>
                </c:pt>
                <c:pt idx="30907" formatCode="0.00E+00">
                  <c:v>-7.9896499999999992E-3</c:v>
                </c:pt>
                <c:pt idx="30908" formatCode="0.00E+00">
                  <c:v>-6.5805100000000004E-3</c:v>
                </c:pt>
                <c:pt idx="30909" formatCode="0.00E+00">
                  <c:v>-5.1724300000000004E-3</c:v>
                </c:pt>
                <c:pt idx="30910" formatCode="0.00E+00">
                  <c:v>-3.7668799999999998E-3</c:v>
                </c:pt>
                <c:pt idx="30911" formatCode="0.00E+00">
                  <c:v>-2.3652899999999999E-3</c:v>
                </c:pt>
                <c:pt idx="30912" formatCode="0.00E+00">
                  <c:v>-9.6909100000000005E-4</c:v>
                </c:pt>
                <c:pt idx="30913" formatCode="0.00E+00">
                  <c:v>4.2029600000000002E-4</c:v>
                </c:pt>
                <c:pt idx="30914" formatCode="0.00E+00">
                  <c:v>1.8014800000000001E-3</c:v>
                </c:pt>
                <c:pt idx="30915" formatCode="0.00E+00">
                  <c:v>3.1730999999999999E-3</c:v>
                </c:pt>
                <c:pt idx="30916" formatCode="0.00E+00">
                  <c:v>4.5337900000000002E-3</c:v>
                </c:pt>
                <c:pt idx="30917" formatCode="0.00E+00">
                  <c:v>5.8822299999999996E-3</c:v>
                </c:pt>
                <c:pt idx="30918" formatCode="0.00E+00">
                  <c:v>7.2171199999999996E-3</c:v>
                </c:pt>
                <c:pt idx="30919" formatCode="0.00E+00">
                  <c:v>8.5371900000000001E-3</c:v>
                </c:pt>
                <c:pt idx="30920" formatCode="0.00E+00">
                  <c:v>9.8411999999999996E-3</c:v>
                </c:pt>
                <c:pt idx="30921">
                  <c:v>1.11279E-2</c:v>
                </c:pt>
                <c:pt idx="30922">
                  <c:v>1.23962E-2</c:v>
                </c:pt>
                <c:pt idx="30923">
                  <c:v>1.36448E-2</c:v>
                </c:pt>
                <c:pt idx="30924">
                  <c:v>1.4872700000000001E-2</c:v>
                </c:pt>
                <c:pt idx="30925">
                  <c:v>1.6078800000000001E-2</c:v>
                </c:pt>
                <c:pt idx="30926">
                  <c:v>1.7262099999999999E-2</c:v>
                </c:pt>
                <c:pt idx="30927">
                  <c:v>1.8421400000000001E-2</c:v>
                </c:pt>
                <c:pt idx="30928">
                  <c:v>1.9555900000000001E-2</c:v>
                </c:pt>
                <c:pt idx="30929">
                  <c:v>2.0664700000000001E-2</c:v>
                </c:pt>
                <c:pt idx="30930">
                  <c:v>2.17468E-2</c:v>
                </c:pt>
                <c:pt idx="30931">
                  <c:v>2.28013E-2</c:v>
                </c:pt>
                <c:pt idx="30932">
                  <c:v>2.3827500000000001E-2</c:v>
                </c:pt>
                <c:pt idx="30933">
                  <c:v>2.4824599999999999E-2</c:v>
                </c:pt>
                <c:pt idx="30934">
                  <c:v>2.57919E-2</c:v>
                </c:pt>
                <c:pt idx="30935">
                  <c:v>2.6728700000000001E-2</c:v>
                </c:pt>
                <c:pt idx="30936">
                  <c:v>2.7634300000000001E-2</c:v>
                </c:pt>
                <c:pt idx="30937">
                  <c:v>2.8508100000000001E-2</c:v>
                </c:pt>
                <c:pt idx="30938">
                  <c:v>2.9349699999999999E-2</c:v>
                </c:pt>
                <c:pt idx="30939">
                  <c:v>3.0158399999999998E-2</c:v>
                </c:pt>
                <c:pt idx="30940">
                  <c:v>3.0933800000000001E-2</c:v>
                </c:pt>
                <c:pt idx="30941">
                  <c:v>3.1675500000000002E-2</c:v>
                </c:pt>
                <c:pt idx="30942">
                  <c:v>3.2383099999999998E-2</c:v>
                </c:pt>
                <c:pt idx="30943">
                  <c:v>3.3056299999999997E-2</c:v>
                </c:pt>
                <c:pt idx="30944">
                  <c:v>3.3694799999999997E-2</c:v>
                </c:pt>
                <c:pt idx="30945">
                  <c:v>3.4298299999999997E-2</c:v>
                </c:pt>
                <c:pt idx="30946">
                  <c:v>3.48667E-2</c:v>
                </c:pt>
                <c:pt idx="30947">
                  <c:v>3.5399800000000002E-2</c:v>
                </c:pt>
                <c:pt idx="30948">
                  <c:v>3.5897400000000003E-2</c:v>
                </c:pt>
                <c:pt idx="30949">
                  <c:v>3.6359599999999999E-2</c:v>
                </c:pt>
                <c:pt idx="30950">
                  <c:v>3.6786199999999998E-2</c:v>
                </c:pt>
                <c:pt idx="30951">
                  <c:v>3.7177300000000003E-2</c:v>
                </c:pt>
                <c:pt idx="30952">
                  <c:v>3.7532900000000001E-2</c:v>
                </c:pt>
                <c:pt idx="30953">
                  <c:v>3.7853199999999997E-2</c:v>
                </c:pt>
                <c:pt idx="30954">
                  <c:v>3.8138199999999997E-2</c:v>
                </c:pt>
                <c:pt idx="30955">
                  <c:v>3.8388100000000001E-2</c:v>
                </c:pt>
                <c:pt idx="30956">
                  <c:v>3.8603199999999997E-2</c:v>
                </c:pt>
                <c:pt idx="30957">
                  <c:v>3.8783699999999997E-2</c:v>
                </c:pt>
                <c:pt idx="30958">
                  <c:v>3.8929800000000001E-2</c:v>
                </c:pt>
                <c:pt idx="30959">
                  <c:v>3.9041899999999997E-2</c:v>
                </c:pt>
                <c:pt idx="30960">
                  <c:v>3.91204E-2</c:v>
                </c:pt>
                <c:pt idx="30961">
                  <c:v>3.9165499999999999E-2</c:v>
                </c:pt>
                <c:pt idx="30962">
                  <c:v>3.9177900000000002E-2</c:v>
                </c:pt>
                <c:pt idx="30963">
                  <c:v>3.91578E-2</c:v>
                </c:pt>
                <c:pt idx="30964">
                  <c:v>3.91057E-2</c:v>
                </c:pt>
                <c:pt idx="30965">
                  <c:v>3.9022300000000003E-2</c:v>
                </c:pt>
                <c:pt idx="30966">
                  <c:v>3.8907900000000002E-2</c:v>
                </c:pt>
                <c:pt idx="30967">
                  <c:v>3.8763199999999998E-2</c:v>
                </c:pt>
                <c:pt idx="30968">
                  <c:v>3.8588799999999999E-2</c:v>
                </c:pt>
                <c:pt idx="30969">
                  <c:v>3.8385200000000001E-2</c:v>
                </c:pt>
                <c:pt idx="30970">
                  <c:v>3.8153100000000002E-2</c:v>
                </c:pt>
                <c:pt idx="30971">
                  <c:v>3.7893099999999999E-2</c:v>
                </c:pt>
                <c:pt idx="30972">
                  <c:v>3.7606000000000001E-2</c:v>
                </c:pt>
                <c:pt idx="30973">
                  <c:v>3.72923E-2</c:v>
                </c:pt>
                <c:pt idx="30974">
                  <c:v>3.6952800000000001E-2</c:v>
                </c:pt>
                <c:pt idx="30975">
                  <c:v>3.6588299999999997E-2</c:v>
                </c:pt>
                <c:pt idx="30976">
                  <c:v>3.61994E-2</c:v>
                </c:pt>
                <c:pt idx="30977">
                  <c:v>3.5786900000000003E-2</c:v>
                </c:pt>
                <c:pt idx="30978">
                  <c:v>3.5351500000000001E-2</c:v>
                </c:pt>
                <c:pt idx="30979">
                  <c:v>3.4894099999999997E-2</c:v>
                </c:pt>
                <c:pt idx="30980">
                  <c:v>3.4415399999999999E-2</c:v>
                </c:pt>
                <c:pt idx="30981">
                  <c:v>3.3916200000000001E-2</c:v>
                </c:pt>
                <c:pt idx="30982">
                  <c:v>3.3397299999999998E-2</c:v>
                </c:pt>
                <c:pt idx="30983">
                  <c:v>3.2859399999999997E-2</c:v>
                </c:pt>
                <c:pt idx="30984">
                  <c:v>3.2303400000000003E-2</c:v>
                </c:pt>
                <c:pt idx="30985">
                  <c:v>3.1730000000000001E-2</c:v>
                </c:pt>
                <c:pt idx="30986">
                  <c:v>3.11402E-2</c:v>
                </c:pt>
                <c:pt idx="30987">
                  <c:v>3.0534499999999999E-2</c:v>
                </c:pt>
                <c:pt idx="30988">
                  <c:v>2.9914E-2</c:v>
                </c:pt>
                <c:pt idx="30989">
                  <c:v>2.9279300000000001E-2</c:v>
                </c:pt>
                <c:pt idx="30990">
                  <c:v>2.8631199999999999E-2</c:v>
                </c:pt>
                <c:pt idx="30991">
                  <c:v>2.7970600000000002E-2</c:v>
                </c:pt>
                <c:pt idx="30992">
                  <c:v>2.7298200000000002E-2</c:v>
                </c:pt>
                <c:pt idx="30993">
                  <c:v>2.6614700000000002E-2</c:v>
                </c:pt>
                <c:pt idx="30994">
                  <c:v>2.5921E-2</c:v>
                </c:pt>
                <c:pt idx="30995">
                  <c:v>2.5217799999999999E-2</c:v>
                </c:pt>
                <c:pt idx="30996">
                  <c:v>2.4505699999999998E-2</c:v>
                </c:pt>
                <c:pt idx="30997">
                  <c:v>2.37857E-2</c:v>
                </c:pt>
                <c:pt idx="30998">
                  <c:v>2.30583E-2</c:v>
                </c:pt>
                <c:pt idx="30999">
                  <c:v>2.2324199999999999E-2</c:v>
                </c:pt>
                <c:pt idx="31000">
                  <c:v>2.1584200000000001E-2</c:v>
                </c:pt>
                <c:pt idx="31001">
                  <c:v>2.0839E-2</c:v>
                </c:pt>
                <c:pt idx="31002">
                  <c:v>2.0089099999999999E-2</c:v>
                </c:pt>
                <c:pt idx="31003">
                  <c:v>1.93352E-2</c:v>
                </c:pt>
                <c:pt idx="31004">
                  <c:v>1.8578000000000001E-2</c:v>
                </c:pt>
                <c:pt idx="31005">
                  <c:v>1.78181E-2</c:v>
                </c:pt>
                <c:pt idx="31006">
                  <c:v>1.7056000000000002E-2</c:v>
                </c:pt>
                <c:pt idx="31007">
                  <c:v>1.6292299999999999E-2</c:v>
                </c:pt>
                <c:pt idx="31008">
                  <c:v>1.55275E-2</c:v>
                </c:pt>
                <c:pt idx="31009">
                  <c:v>1.4762300000000001E-2</c:v>
                </c:pt>
                <c:pt idx="31010">
                  <c:v>1.3997000000000001E-2</c:v>
                </c:pt>
                <c:pt idx="31011">
                  <c:v>1.3232300000000001E-2</c:v>
                </c:pt>
                <c:pt idx="31012">
                  <c:v>1.24685E-2</c:v>
                </c:pt>
                <c:pt idx="31013">
                  <c:v>1.1706100000000001E-2</c:v>
                </c:pt>
                <c:pt idx="31014">
                  <c:v>1.09456E-2</c:v>
                </c:pt>
                <c:pt idx="31015">
                  <c:v>1.01873E-2</c:v>
                </c:pt>
                <c:pt idx="31016" formatCode="0.00E+00">
                  <c:v>9.4316499999999998E-3</c:v>
                </c:pt>
                <c:pt idx="31017" formatCode="0.00E+00">
                  <c:v>8.6790300000000008E-3</c:v>
                </c:pt>
                <c:pt idx="31018" formatCode="0.00E+00">
                  <c:v>7.9297699999999992E-3</c:v>
                </c:pt>
                <c:pt idx="31019" formatCode="0.00E+00">
                  <c:v>7.1842E-3</c:v>
                </c:pt>
                <c:pt idx="31020" formatCode="0.00E+00">
                  <c:v>6.4426300000000004E-3</c:v>
                </c:pt>
                <c:pt idx="31021" formatCode="0.00E+00">
                  <c:v>5.7053499999999997E-3</c:v>
                </c:pt>
                <c:pt idx="31022" formatCode="0.00E+00">
                  <c:v>4.9726199999999996E-3</c:v>
                </c:pt>
                <c:pt idx="31023" formatCode="0.00E+00">
                  <c:v>4.2446899999999997E-3</c:v>
                </c:pt>
                <c:pt idx="31024" formatCode="0.00E+00">
                  <c:v>3.5217999999999998E-3</c:v>
                </c:pt>
                <c:pt idx="31025" formatCode="0.00E+00">
                  <c:v>2.80416E-3</c:v>
                </c:pt>
                <c:pt idx="31026" formatCode="0.00E+00">
                  <c:v>2.0919599999999999E-3</c:v>
                </c:pt>
                <c:pt idx="31027" formatCode="0.00E+00">
                  <c:v>1.3853699999999999E-3</c:v>
                </c:pt>
                <c:pt idx="31028" formatCode="0.00E+00">
                  <c:v>6.84562E-4</c:v>
                </c:pt>
                <c:pt idx="31029" formatCode="0.00E+00">
                  <c:v>-1.03294E-5</c:v>
                </c:pt>
                <c:pt idx="31030" formatCode="0.00E+00">
                  <c:v>-6.9917600000000003E-4</c:v>
                </c:pt>
                <c:pt idx="31031" formatCode="0.00E+00">
                  <c:v>-1.3818700000000001E-3</c:v>
                </c:pt>
                <c:pt idx="31032" formatCode="0.00E+00">
                  <c:v>-2.0582999999999999E-3</c:v>
                </c:pt>
                <c:pt idx="31033" formatCode="0.00E+00">
                  <c:v>-2.7284100000000001E-3</c:v>
                </c:pt>
                <c:pt idx="31034" formatCode="0.00E+00">
                  <c:v>-3.3921099999999998E-3</c:v>
                </c:pt>
                <c:pt idx="31035" formatCode="0.00E+00">
                  <c:v>-4.0493400000000002E-3</c:v>
                </c:pt>
                <c:pt idx="31036" formatCode="0.00E+00">
                  <c:v>-4.7000799999999997E-3</c:v>
                </c:pt>
                <c:pt idx="31037" formatCode="0.00E+00">
                  <c:v>-5.3442699999999999E-3</c:v>
                </c:pt>
                <c:pt idx="31038" formatCode="0.00E+00">
                  <c:v>-5.9819000000000001E-3</c:v>
                </c:pt>
                <c:pt idx="31039" formatCode="0.00E+00">
                  <c:v>-6.6129600000000002E-3</c:v>
                </c:pt>
                <c:pt idx="31040" formatCode="0.00E+00">
                  <c:v>-7.2374400000000004E-3</c:v>
                </c:pt>
                <c:pt idx="31041" formatCode="0.00E+00">
                  <c:v>-7.8553300000000006E-3</c:v>
                </c:pt>
                <c:pt idx="31042" formatCode="0.00E+00">
                  <c:v>-8.4666700000000008E-3</c:v>
                </c:pt>
                <c:pt idx="31043" formatCode="0.00E+00">
                  <c:v>-9.0714400000000001E-3</c:v>
                </c:pt>
                <c:pt idx="31044" formatCode="0.00E+00">
                  <c:v>-9.6696899999999999E-3</c:v>
                </c:pt>
                <c:pt idx="31045">
                  <c:v>-1.02614E-2</c:v>
                </c:pt>
                <c:pt idx="31046">
                  <c:v>-1.0846700000000001E-2</c:v>
                </c:pt>
                <c:pt idx="31047">
                  <c:v>-1.14255E-2</c:v>
                </c:pt>
                <c:pt idx="31048">
                  <c:v>-1.1998E-2</c:v>
                </c:pt>
                <c:pt idx="31049">
                  <c:v>-1.2564000000000001E-2</c:v>
                </c:pt>
                <c:pt idx="31050">
                  <c:v>-1.31237E-2</c:v>
                </c:pt>
                <c:pt idx="31051">
                  <c:v>-1.3677099999999999E-2</c:v>
                </c:pt>
                <c:pt idx="31052">
                  <c:v>-1.4224199999999999E-2</c:v>
                </c:pt>
                <c:pt idx="31053">
                  <c:v>-1.47651E-2</c:v>
                </c:pt>
                <c:pt idx="31054">
                  <c:v>-1.5299800000000001E-2</c:v>
                </c:pt>
                <c:pt idx="31055">
                  <c:v>-1.58283E-2</c:v>
                </c:pt>
                <c:pt idx="31056">
                  <c:v>-1.63506E-2</c:v>
                </c:pt>
                <c:pt idx="31057">
                  <c:v>-1.6866800000000001E-2</c:v>
                </c:pt>
                <c:pt idx="31058">
                  <c:v>-1.7376800000000001E-2</c:v>
                </c:pt>
                <c:pt idx="31059">
                  <c:v>-1.78806E-2</c:v>
                </c:pt>
                <c:pt idx="31060">
                  <c:v>-1.83784E-2</c:v>
                </c:pt>
                <c:pt idx="31061">
                  <c:v>-1.8869899999999998E-2</c:v>
                </c:pt>
                <c:pt idx="31062">
                  <c:v>-1.9355199999999999E-2</c:v>
                </c:pt>
                <c:pt idx="31063">
                  <c:v>-1.9834299999999999E-2</c:v>
                </c:pt>
                <c:pt idx="31064">
                  <c:v>-2.0307200000000001E-2</c:v>
                </c:pt>
                <c:pt idx="31065">
                  <c:v>-2.0773699999999999E-2</c:v>
                </c:pt>
                <c:pt idx="31066">
                  <c:v>-2.1233800000000001E-2</c:v>
                </c:pt>
                <c:pt idx="31067">
                  <c:v>-2.1687499999999998E-2</c:v>
                </c:pt>
                <c:pt idx="31068">
                  <c:v>-2.2134500000000001E-2</c:v>
                </c:pt>
                <c:pt idx="31069">
                  <c:v>-2.2575000000000001E-2</c:v>
                </c:pt>
                <c:pt idx="31070">
                  <c:v>-2.30087E-2</c:v>
                </c:pt>
                <c:pt idx="31071">
                  <c:v>-2.3435399999999999E-2</c:v>
                </c:pt>
                <c:pt idx="31072">
                  <c:v>-2.38552E-2</c:v>
                </c:pt>
                <c:pt idx="31073">
                  <c:v>-2.42677E-2</c:v>
                </c:pt>
                <c:pt idx="31074">
                  <c:v>-2.4672900000000001E-2</c:v>
                </c:pt>
                <c:pt idx="31075">
                  <c:v>-2.5070599999999998E-2</c:v>
                </c:pt>
                <c:pt idx="31076">
                  <c:v>-2.54605E-2</c:v>
                </c:pt>
                <c:pt idx="31077">
                  <c:v>-2.58426E-2</c:v>
                </c:pt>
                <c:pt idx="31078">
                  <c:v>-2.6216400000000001E-2</c:v>
                </c:pt>
                <c:pt idx="31079">
                  <c:v>-2.6581899999999999E-2</c:v>
                </c:pt>
                <c:pt idx="31080">
                  <c:v>-2.6938799999999999E-2</c:v>
                </c:pt>
                <c:pt idx="31081">
                  <c:v>-2.7286700000000001E-2</c:v>
                </c:pt>
                <c:pt idx="31082">
                  <c:v>-2.7625500000000001E-2</c:v>
                </c:pt>
                <c:pt idx="31083">
                  <c:v>-2.7954900000000001E-2</c:v>
                </c:pt>
                <c:pt idx="31084">
                  <c:v>-2.8274500000000001E-2</c:v>
                </c:pt>
                <c:pt idx="31085">
                  <c:v>-2.8583999999999998E-2</c:v>
                </c:pt>
                <c:pt idx="31086">
                  <c:v>-2.8883099999999998E-2</c:v>
                </c:pt>
                <c:pt idx="31087">
                  <c:v>-2.91715E-2</c:v>
                </c:pt>
                <c:pt idx="31088">
                  <c:v>-2.94489E-2</c:v>
                </c:pt>
                <c:pt idx="31089">
                  <c:v>-2.97148E-2</c:v>
                </c:pt>
                <c:pt idx="31090">
                  <c:v>-2.99689E-2</c:v>
                </c:pt>
                <c:pt idx="31091">
                  <c:v>-3.0210899999999999E-2</c:v>
                </c:pt>
                <c:pt idx="31092">
                  <c:v>-3.04403E-2</c:v>
                </c:pt>
                <c:pt idx="31093">
                  <c:v>-3.0656800000000001E-2</c:v>
                </c:pt>
                <c:pt idx="31094">
                  <c:v>-3.0859899999999999E-2</c:v>
                </c:pt>
                <c:pt idx="31095">
                  <c:v>-3.1049199999999999E-2</c:v>
                </c:pt>
                <c:pt idx="31096">
                  <c:v>-3.1224399999999999E-2</c:v>
                </c:pt>
                <c:pt idx="31097">
                  <c:v>-3.1385000000000003E-2</c:v>
                </c:pt>
                <c:pt idx="31098">
                  <c:v>-3.1530500000000003E-2</c:v>
                </c:pt>
                <c:pt idx="31099">
                  <c:v>-3.1660599999999997E-2</c:v>
                </c:pt>
                <c:pt idx="31100">
                  <c:v>-3.1774900000000002E-2</c:v>
                </c:pt>
                <c:pt idx="31101">
                  <c:v>-3.18728E-2</c:v>
                </c:pt>
                <c:pt idx="31102">
                  <c:v>-3.1954000000000003E-2</c:v>
                </c:pt>
                <c:pt idx="31103">
                  <c:v>-3.2018100000000001E-2</c:v>
                </c:pt>
                <c:pt idx="31104">
                  <c:v>-3.2064500000000003E-2</c:v>
                </c:pt>
                <c:pt idx="31105">
                  <c:v>-3.2092900000000001E-2</c:v>
                </c:pt>
                <c:pt idx="31106">
                  <c:v>-3.2102800000000001E-2</c:v>
                </c:pt>
                <c:pt idx="31107">
                  <c:v>-3.2093900000000002E-2</c:v>
                </c:pt>
                <c:pt idx="31108">
                  <c:v>-3.20656E-2</c:v>
                </c:pt>
                <c:pt idx="31109">
                  <c:v>-3.2017700000000003E-2</c:v>
                </c:pt>
                <c:pt idx="31110">
                  <c:v>-3.1949699999999998E-2</c:v>
                </c:pt>
                <c:pt idx="31111">
                  <c:v>-3.1861100000000003E-2</c:v>
                </c:pt>
                <c:pt idx="31112">
                  <c:v>-3.1751700000000001E-2</c:v>
                </c:pt>
                <c:pt idx="31113">
                  <c:v>-3.1621000000000003E-2</c:v>
                </c:pt>
                <c:pt idx="31114">
                  <c:v>-3.1468700000000002E-2</c:v>
                </c:pt>
                <c:pt idx="31115">
                  <c:v>-3.12944E-2</c:v>
                </c:pt>
                <c:pt idx="31116">
                  <c:v>-3.1097699999999999E-2</c:v>
                </c:pt>
                <c:pt idx="31117">
                  <c:v>-3.08785E-2</c:v>
                </c:pt>
                <c:pt idx="31118">
                  <c:v>-3.0636300000000002E-2</c:v>
                </c:pt>
                <c:pt idx="31119">
                  <c:v>-3.0370899999999999E-2</c:v>
                </c:pt>
                <c:pt idx="31120">
                  <c:v>-3.0082000000000001E-2</c:v>
                </c:pt>
                <c:pt idx="31121">
                  <c:v>-2.9769400000000001E-2</c:v>
                </c:pt>
                <c:pt idx="31122">
                  <c:v>-2.9432799999999999E-2</c:v>
                </c:pt>
                <c:pt idx="31123">
                  <c:v>-2.9072000000000001E-2</c:v>
                </c:pt>
                <c:pt idx="31124">
                  <c:v>-2.8686799999999998E-2</c:v>
                </c:pt>
                <c:pt idx="31125">
                  <c:v>-2.8277199999999999E-2</c:v>
                </c:pt>
                <c:pt idx="31126">
                  <c:v>-2.7842800000000001E-2</c:v>
                </c:pt>
                <c:pt idx="31127">
                  <c:v>-2.7383600000000001E-2</c:v>
                </c:pt>
                <c:pt idx="31128">
                  <c:v>-2.6899599999999999E-2</c:v>
                </c:pt>
                <c:pt idx="31129">
                  <c:v>-2.63906E-2</c:v>
                </c:pt>
                <c:pt idx="31130">
                  <c:v>-2.58567E-2</c:v>
                </c:pt>
                <c:pt idx="31131">
                  <c:v>-2.5297699999999999E-2</c:v>
                </c:pt>
                <c:pt idx="31132">
                  <c:v>-2.4713800000000001E-2</c:v>
                </c:pt>
                <c:pt idx="31133">
                  <c:v>-2.4105000000000001E-2</c:v>
                </c:pt>
                <c:pt idx="31134">
                  <c:v>-2.34714E-2</c:v>
                </c:pt>
                <c:pt idx="31135">
                  <c:v>-2.2813E-2</c:v>
                </c:pt>
                <c:pt idx="31136">
                  <c:v>-2.21301E-2</c:v>
                </c:pt>
                <c:pt idx="31137">
                  <c:v>-2.1422699999999999E-2</c:v>
                </c:pt>
                <c:pt idx="31138">
                  <c:v>-2.06912E-2</c:v>
                </c:pt>
                <c:pt idx="31139">
                  <c:v>-1.9935700000000001E-2</c:v>
                </c:pt>
                <c:pt idx="31140">
                  <c:v>-1.9156599999999999E-2</c:v>
                </c:pt>
                <c:pt idx="31141">
                  <c:v>-1.8353999999999999E-2</c:v>
                </c:pt>
                <c:pt idx="31142">
                  <c:v>-1.7528499999999999E-2</c:v>
                </c:pt>
                <c:pt idx="31143">
                  <c:v>-1.6680199999999999E-2</c:v>
                </c:pt>
                <c:pt idx="31144">
                  <c:v>-1.5809799999999999E-2</c:v>
                </c:pt>
                <c:pt idx="31145">
                  <c:v>-1.49175E-2</c:v>
                </c:pt>
                <c:pt idx="31146">
                  <c:v>-1.40038E-2</c:v>
                </c:pt>
                <c:pt idx="31147">
                  <c:v>-1.30694E-2</c:v>
                </c:pt>
                <c:pt idx="31148">
                  <c:v>-1.2114700000000001E-2</c:v>
                </c:pt>
                <c:pt idx="31149">
                  <c:v>-1.1140199999999999E-2</c:v>
                </c:pt>
                <c:pt idx="31150">
                  <c:v>-1.01467E-2</c:v>
                </c:pt>
                <c:pt idx="31151" formatCode="0.00E+00">
                  <c:v>-9.1346900000000009E-3</c:v>
                </c:pt>
                <c:pt idx="31152" formatCode="0.00E+00">
                  <c:v>-8.1049299999999998E-3</c:v>
                </c:pt>
                <c:pt idx="31153" formatCode="0.00E+00">
                  <c:v>-7.0581100000000003E-3</c:v>
                </c:pt>
                <c:pt idx="31154" formatCode="0.00E+00">
                  <c:v>-5.9949599999999997E-3</c:v>
                </c:pt>
                <c:pt idx="31155" formatCode="0.00E+00">
                  <c:v>-4.9162600000000004E-3</c:v>
                </c:pt>
                <c:pt idx="31156" formatCode="0.00E+00">
                  <c:v>-3.8228200000000002E-3</c:v>
                </c:pt>
                <c:pt idx="31157" formatCode="0.00E+00">
                  <c:v>-2.7154700000000002E-3</c:v>
                </c:pt>
                <c:pt idx="31158" formatCode="0.00E+00">
                  <c:v>-1.5950700000000001E-3</c:v>
                </c:pt>
                <c:pt idx="31159" formatCode="0.00E+00">
                  <c:v>-4.6252499999999998E-4</c:v>
                </c:pt>
                <c:pt idx="31160" formatCode="0.00E+00">
                  <c:v>6.8125200000000003E-4</c:v>
                </c:pt>
                <c:pt idx="31161" formatCode="0.00E+00">
                  <c:v>1.8353099999999999E-3</c:v>
                </c:pt>
                <c:pt idx="31162" formatCode="0.00E+00">
                  <c:v>2.9986700000000002E-3</c:v>
                </c:pt>
                <c:pt idx="31163" formatCode="0.00E+00">
                  <c:v>4.1703299999999999E-3</c:v>
                </c:pt>
                <c:pt idx="31164" formatCode="0.00E+00">
                  <c:v>5.3492599999999998E-3</c:v>
                </c:pt>
                <c:pt idx="31165" formatCode="0.00E+00">
                  <c:v>6.53442E-3</c:v>
                </c:pt>
                <c:pt idx="31166" formatCode="0.00E+00">
                  <c:v>7.72473E-3</c:v>
                </c:pt>
                <c:pt idx="31167" formatCode="0.00E+00">
                  <c:v>8.9190999999999993E-3</c:v>
                </c:pt>
                <c:pt idx="31168">
                  <c:v>1.0116399999999999E-2</c:v>
                </c:pt>
                <c:pt idx="31169">
                  <c:v>1.1315499999999999E-2</c:v>
                </c:pt>
                <c:pt idx="31170">
                  <c:v>1.25153E-2</c:v>
                </c:pt>
                <c:pt idx="31171">
                  <c:v>1.37146E-2</c:v>
                </c:pt>
                <c:pt idx="31172">
                  <c:v>1.49122E-2</c:v>
                </c:pt>
                <c:pt idx="31173">
                  <c:v>1.61069E-2</c:v>
                </c:pt>
                <c:pt idx="31174">
                  <c:v>1.72975E-2</c:v>
                </c:pt>
                <c:pt idx="31175">
                  <c:v>1.8482800000000001E-2</c:v>
                </c:pt>
                <c:pt idx="31176">
                  <c:v>1.9661600000000001E-2</c:v>
                </c:pt>
                <c:pt idx="31177">
                  <c:v>2.08325E-2</c:v>
                </c:pt>
                <c:pt idx="31178">
                  <c:v>2.19945E-2</c:v>
                </c:pt>
                <c:pt idx="31179">
                  <c:v>2.3146199999999999E-2</c:v>
                </c:pt>
                <c:pt idx="31180">
                  <c:v>2.42864E-2</c:v>
                </c:pt>
                <c:pt idx="31181">
                  <c:v>2.54139E-2</c:v>
                </c:pt>
                <c:pt idx="31182">
                  <c:v>2.65273E-2</c:v>
                </c:pt>
                <c:pt idx="31183">
                  <c:v>2.7625500000000001E-2</c:v>
                </c:pt>
                <c:pt idx="31184">
                  <c:v>2.8707199999999999E-2</c:v>
                </c:pt>
                <c:pt idx="31185">
                  <c:v>2.9771200000000001E-2</c:v>
                </c:pt>
                <c:pt idx="31186">
                  <c:v>3.0816199999999998E-2</c:v>
                </c:pt>
                <c:pt idx="31187">
                  <c:v>3.1841000000000001E-2</c:v>
                </c:pt>
                <c:pt idx="31188">
                  <c:v>3.2844400000000003E-2</c:v>
                </c:pt>
                <c:pt idx="31189">
                  <c:v>3.38252E-2</c:v>
                </c:pt>
                <c:pt idx="31190">
                  <c:v>3.4782199999999999E-2</c:v>
                </c:pt>
                <c:pt idx="31191">
                  <c:v>3.5714299999999997E-2</c:v>
                </c:pt>
                <c:pt idx="31192">
                  <c:v>3.6620300000000001E-2</c:v>
                </c:pt>
                <c:pt idx="31193">
                  <c:v>3.74991E-2</c:v>
                </c:pt>
                <c:pt idx="31194">
                  <c:v>3.8349399999999999E-2</c:v>
                </c:pt>
                <c:pt idx="31195">
                  <c:v>3.9170400000000001E-2</c:v>
                </c:pt>
                <c:pt idx="31196">
                  <c:v>3.9960900000000001E-2</c:v>
                </c:pt>
                <c:pt idx="31197">
                  <c:v>4.07198E-2</c:v>
                </c:pt>
                <c:pt idx="31198">
                  <c:v>4.14461E-2</c:v>
                </c:pt>
                <c:pt idx="31199">
                  <c:v>4.21389E-2</c:v>
                </c:pt>
                <c:pt idx="31200">
                  <c:v>4.2797200000000001E-2</c:v>
                </c:pt>
                <c:pt idx="31201">
                  <c:v>4.3420100000000003E-2</c:v>
                </c:pt>
                <c:pt idx="31202">
                  <c:v>4.40066E-2</c:v>
                </c:pt>
                <c:pt idx="31203">
                  <c:v>4.4555999999999998E-2</c:v>
                </c:pt>
                <c:pt idx="31204">
                  <c:v>4.5067400000000001E-2</c:v>
                </c:pt>
                <c:pt idx="31205">
                  <c:v>4.5539999999999997E-2</c:v>
                </c:pt>
                <c:pt idx="31206">
                  <c:v>4.5973100000000003E-2</c:v>
                </c:pt>
                <c:pt idx="31207">
                  <c:v>4.6365999999999997E-2</c:v>
                </c:pt>
                <c:pt idx="31208">
                  <c:v>4.6718000000000003E-2</c:v>
                </c:pt>
                <c:pt idx="31209">
                  <c:v>4.7028500000000001E-2</c:v>
                </c:pt>
                <c:pt idx="31210">
                  <c:v>4.72968E-2</c:v>
                </c:pt>
                <c:pt idx="31211">
                  <c:v>4.7522599999999998E-2</c:v>
                </c:pt>
                <c:pt idx="31212">
                  <c:v>4.7705200000000003E-2</c:v>
                </c:pt>
                <c:pt idx="31213">
                  <c:v>4.7844299999999999E-2</c:v>
                </c:pt>
                <c:pt idx="31214">
                  <c:v>4.7939500000000003E-2</c:v>
                </c:pt>
                <c:pt idx="31215">
                  <c:v>4.79903E-2</c:v>
                </c:pt>
                <c:pt idx="31216">
                  <c:v>4.7996499999999997E-2</c:v>
                </c:pt>
                <c:pt idx="31217">
                  <c:v>4.7957800000000002E-2</c:v>
                </c:pt>
                <c:pt idx="31218">
                  <c:v>4.7874100000000003E-2</c:v>
                </c:pt>
                <c:pt idx="31219">
                  <c:v>4.7745200000000002E-2</c:v>
                </c:pt>
                <c:pt idx="31220">
                  <c:v>4.7571000000000002E-2</c:v>
                </c:pt>
                <c:pt idx="31221">
                  <c:v>4.7351400000000002E-2</c:v>
                </c:pt>
                <c:pt idx="31222">
                  <c:v>4.70864E-2</c:v>
                </c:pt>
                <c:pt idx="31223">
                  <c:v>4.6776100000000001E-2</c:v>
                </c:pt>
                <c:pt idx="31224">
                  <c:v>4.6420599999999999E-2</c:v>
                </c:pt>
                <c:pt idx="31225">
                  <c:v>4.6020100000000001E-2</c:v>
                </c:pt>
                <c:pt idx="31226">
                  <c:v>4.5574700000000003E-2</c:v>
                </c:pt>
                <c:pt idx="31227">
                  <c:v>4.5084800000000001E-2</c:v>
                </c:pt>
                <c:pt idx="31228">
                  <c:v>4.45505E-2</c:v>
                </c:pt>
                <c:pt idx="31229">
                  <c:v>4.3972400000000002E-2</c:v>
                </c:pt>
                <c:pt idx="31230">
                  <c:v>4.3350800000000002E-2</c:v>
                </c:pt>
                <c:pt idx="31231">
                  <c:v>4.2686200000000001E-2</c:v>
                </c:pt>
                <c:pt idx="31232">
                  <c:v>4.1979099999999998E-2</c:v>
                </c:pt>
                <c:pt idx="31233">
                  <c:v>4.1230000000000003E-2</c:v>
                </c:pt>
                <c:pt idx="31234">
                  <c:v>4.0439599999999999E-2</c:v>
                </c:pt>
                <c:pt idx="31235">
                  <c:v>3.9608600000000001E-2</c:v>
                </c:pt>
                <c:pt idx="31236">
                  <c:v>3.87377E-2</c:v>
                </c:pt>
                <c:pt idx="31237">
                  <c:v>3.7827600000000003E-2</c:v>
                </c:pt>
                <c:pt idx="31238">
                  <c:v>3.6879099999999998E-2</c:v>
                </c:pt>
                <c:pt idx="31239">
                  <c:v>3.58932E-2</c:v>
                </c:pt>
                <c:pt idx="31240">
                  <c:v>3.4870699999999998E-2</c:v>
                </c:pt>
                <c:pt idx="31241">
                  <c:v>3.3812500000000002E-2</c:v>
                </c:pt>
                <c:pt idx="31242">
                  <c:v>3.2719699999999997E-2</c:v>
                </c:pt>
                <c:pt idx="31243">
                  <c:v>3.1593299999999998E-2</c:v>
                </c:pt>
                <c:pt idx="31244">
                  <c:v>3.0434300000000001E-2</c:v>
                </c:pt>
                <c:pt idx="31245">
                  <c:v>2.92439E-2</c:v>
                </c:pt>
                <c:pt idx="31246">
                  <c:v>2.8023300000000001E-2</c:v>
                </c:pt>
                <c:pt idx="31247">
                  <c:v>2.6773499999999999E-2</c:v>
                </c:pt>
                <c:pt idx="31248">
                  <c:v>2.5496000000000001E-2</c:v>
                </c:pt>
                <c:pt idx="31249">
                  <c:v>2.4191799999999999E-2</c:v>
                </c:pt>
                <c:pt idx="31250">
                  <c:v>2.2862299999999999E-2</c:v>
                </c:pt>
                <c:pt idx="31251">
                  <c:v>2.1508900000000001E-2</c:v>
                </c:pt>
                <c:pt idx="31252">
                  <c:v>2.0132799999999999E-2</c:v>
                </c:pt>
                <c:pt idx="31253">
                  <c:v>1.8735499999999999E-2</c:v>
                </c:pt>
                <c:pt idx="31254">
                  <c:v>1.7318299999999998E-2</c:v>
                </c:pt>
                <c:pt idx="31255">
                  <c:v>1.5882799999999999E-2</c:v>
                </c:pt>
                <c:pt idx="31256">
                  <c:v>1.4430399999999999E-2</c:v>
                </c:pt>
                <c:pt idx="31257">
                  <c:v>1.2962400000000001E-2</c:v>
                </c:pt>
                <c:pt idx="31258">
                  <c:v>1.1480600000000001E-2</c:v>
                </c:pt>
                <c:pt idx="31259" formatCode="0.00E+00">
                  <c:v>9.9862300000000005E-3</c:v>
                </c:pt>
                <c:pt idx="31260" formatCode="0.00E+00">
                  <c:v>8.4809800000000008E-3</c:v>
                </c:pt>
                <c:pt idx="31261" formatCode="0.00E+00">
                  <c:v>6.9663700000000004E-3</c:v>
                </c:pt>
                <c:pt idx="31262" formatCode="0.00E+00">
                  <c:v>5.4439400000000004E-3</c:v>
                </c:pt>
                <c:pt idx="31263" formatCode="0.00E+00">
                  <c:v>3.9152600000000003E-3</c:v>
                </c:pt>
                <c:pt idx="31264" formatCode="0.00E+00">
                  <c:v>2.3819000000000002E-3</c:v>
                </c:pt>
                <c:pt idx="31265" formatCode="0.00E+00">
                  <c:v>8.4545699999999998E-4</c:v>
                </c:pt>
                <c:pt idx="31266" formatCode="0.00E+00">
                  <c:v>-6.9249800000000005E-4</c:v>
                </c:pt>
                <c:pt idx="31267" formatCode="0.00E+00">
                  <c:v>-2.2303800000000001E-3</c:v>
                </c:pt>
                <c:pt idx="31268" formatCode="0.00E+00">
                  <c:v>-3.7665900000000002E-3</c:v>
                </c:pt>
                <c:pt idx="31269" formatCode="0.00E+00">
                  <c:v>-5.2995500000000001E-3</c:v>
                </c:pt>
                <c:pt idx="31270" formatCode="0.00E+00">
                  <c:v>-6.8276700000000001E-3</c:v>
                </c:pt>
                <c:pt idx="31271" formatCode="0.00E+00">
                  <c:v>-8.3493899999999999E-3</c:v>
                </c:pt>
                <c:pt idx="31272" formatCode="0.00E+00">
                  <c:v>-9.8631299999999995E-3</c:v>
                </c:pt>
                <c:pt idx="31273">
                  <c:v>-1.13673E-2</c:v>
                </c:pt>
                <c:pt idx="31274">
                  <c:v>-1.28605E-2</c:v>
                </c:pt>
                <c:pt idx="31275">
                  <c:v>-1.4341E-2</c:v>
                </c:pt>
                <c:pt idx="31276">
                  <c:v>-1.58073E-2</c:v>
                </c:pt>
                <c:pt idx="31277">
                  <c:v>-1.7257999999999999E-2</c:v>
                </c:pt>
                <c:pt idx="31278">
                  <c:v>-1.8691599999999999E-2</c:v>
                </c:pt>
                <c:pt idx="31279">
                  <c:v>-2.0106599999999999E-2</c:v>
                </c:pt>
                <c:pt idx="31280">
                  <c:v>-2.1501599999999999E-2</c:v>
                </c:pt>
                <c:pt idx="31281">
                  <c:v>-2.2875199999999998E-2</c:v>
                </c:pt>
                <c:pt idx="31282">
                  <c:v>-2.4225900000000002E-2</c:v>
                </c:pt>
                <c:pt idx="31283">
                  <c:v>-2.5552399999999999E-2</c:v>
                </c:pt>
                <c:pt idx="31284">
                  <c:v>-2.6853399999999999E-2</c:v>
                </c:pt>
                <c:pt idx="31285">
                  <c:v>-2.81275E-2</c:v>
                </c:pt>
                <c:pt idx="31286">
                  <c:v>-2.93736E-2</c:v>
                </c:pt>
                <c:pt idx="31287">
                  <c:v>-3.0590300000000001E-2</c:v>
                </c:pt>
                <c:pt idx="31288">
                  <c:v>-3.1776400000000003E-2</c:v>
                </c:pt>
                <c:pt idx="31289">
                  <c:v>-3.2930899999999999E-2</c:v>
                </c:pt>
                <c:pt idx="31290">
                  <c:v>-3.4052499999999999E-2</c:v>
                </c:pt>
                <c:pt idx="31291">
                  <c:v>-3.5140299999999999E-2</c:v>
                </c:pt>
                <c:pt idx="31292">
                  <c:v>-3.6193000000000003E-2</c:v>
                </c:pt>
                <c:pt idx="31293">
                  <c:v>-3.7209800000000001E-2</c:v>
                </c:pt>
                <c:pt idx="31294">
                  <c:v>-3.81897E-2</c:v>
                </c:pt>
                <c:pt idx="31295">
                  <c:v>-3.9131699999999998E-2</c:v>
                </c:pt>
                <c:pt idx="31296">
                  <c:v>-4.0034899999999998E-2</c:v>
                </c:pt>
                <c:pt idx="31297">
                  <c:v>-4.0898700000000003E-2</c:v>
                </c:pt>
                <c:pt idx="31298">
                  <c:v>-4.1722099999999998E-2</c:v>
                </c:pt>
                <c:pt idx="31299">
                  <c:v>-4.2504399999999998E-2</c:v>
                </c:pt>
                <c:pt idx="31300">
                  <c:v>-4.3244999999999999E-2</c:v>
                </c:pt>
                <c:pt idx="31301">
                  <c:v>-4.3943299999999998E-2</c:v>
                </c:pt>
                <c:pt idx="31302">
                  <c:v>-4.4598499999999999E-2</c:v>
                </c:pt>
                <c:pt idx="31303">
                  <c:v>-4.5210199999999999E-2</c:v>
                </c:pt>
                <c:pt idx="31304">
                  <c:v>-4.5777999999999999E-2</c:v>
                </c:pt>
                <c:pt idx="31305">
                  <c:v>-4.6301299999999997E-2</c:v>
                </c:pt>
                <c:pt idx="31306">
                  <c:v>-4.6779800000000003E-2</c:v>
                </c:pt>
                <c:pt idx="31307">
                  <c:v>-4.7213199999999997E-2</c:v>
                </c:pt>
                <c:pt idx="31308">
                  <c:v>-4.7601200000000003E-2</c:v>
                </c:pt>
                <c:pt idx="31309">
                  <c:v>-4.79435E-2</c:v>
                </c:pt>
                <c:pt idx="31310">
                  <c:v>-4.8239999999999998E-2</c:v>
                </c:pt>
                <c:pt idx="31311">
                  <c:v>-4.8490499999999999E-2</c:v>
                </c:pt>
                <c:pt idx="31312">
                  <c:v>-4.8695000000000002E-2</c:v>
                </c:pt>
                <c:pt idx="31313">
                  <c:v>-4.8853399999999998E-2</c:v>
                </c:pt>
                <c:pt idx="31314">
                  <c:v>-4.89659E-2</c:v>
                </c:pt>
                <c:pt idx="31315">
                  <c:v>-4.9032399999999997E-2</c:v>
                </c:pt>
                <c:pt idx="31316">
                  <c:v>-4.9053100000000002E-2</c:v>
                </c:pt>
                <c:pt idx="31317">
                  <c:v>-4.9028099999999998E-2</c:v>
                </c:pt>
                <c:pt idx="31318">
                  <c:v>-4.8957800000000003E-2</c:v>
                </c:pt>
                <c:pt idx="31319">
                  <c:v>-4.8842400000000001E-2</c:v>
                </c:pt>
                <c:pt idx="31320">
                  <c:v>-4.8682200000000002E-2</c:v>
                </c:pt>
                <c:pt idx="31321">
                  <c:v>-4.84775E-2</c:v>
                </c:pt>
                <c:pt idx="31322">
                  <c:v>-4.8228899999999998E-2</c:v>
                </c:pt>
                <c:pt idx="31323">
                  <c:v>-4.7936800000000002E-2</c:v>
                </c:pt>
                <c:pt idx="31324">
                  <c:v>-4.7601699999999997E-2</c:v>
                </c:pt>
                <c:pt idx="31325">
                  <c:v>-4.7224099999999998E-2</c:v>
                </c:pt>
                <c:pt idx="31326">
                  <c:v>-4.6804699999999998E-2</c:v>
                </c:pt>
                <c:pt idx="31327">
                  <c:v>-4.6344099999999999E-2</c:v>
                </c:pt>
                <c:pt idx="31328">
                  <c:v>-4.5843000000000002E-2</c:v>
                </c:pt>
                <c:pt idx="31329">
                  <c:v>-4.5302099999999998E-2</c:v>
                </c:pt>
                <c:pt idx="31330">
                  <c:v>-4.4722199999999997E-2</c:v>
                </c:pt>
                <c:pt idx="31331">
                  <c:v>-4.41041E-2</c:v>
                </c:pt>
                <c:pt idx="31332">
                  <c:v>-4.3448599999999997E-2</c:v>
                </c:pt>
                <c:pt idx="31333">
                  <c:v>-4.2756599999999999E-2</c:v>
                </c:pt>
                <c:pt idx="31334">
                  <c:v>-4.2028999999999997E-2</c:v>
                </c:pt>
                <c:pt idx="31335">
                  <c:v>-4.1266799999999999E-2</c:v>
                </c:pt>
                <c:pt idx="31336">
                  <c:v>-4.0471E-2</c:v>
                </c:pt>
                <c:pt idx="31337">
                  <c:v>-3.9642400000000001E-2</c:v>
                </c:pt>
                <c:pt idx="31338">
                  <c:v>-3.8782200000000003E-2</c:v>
                </c:pt>
                <c:pt idx="31339">
                  <c:v>-3.7891399999999999E-2</c:v>
                </c:pt>
                <c:pt idx="31340">
                  <c:v>-3.6971200000000003E-2</c:v>
                </c:pt>
                <c:pt idx="31341">
                  <c:v>-3.6022499999999999E-2</c:v>
                </c:pt>
                <c:pt idx="31342">
                  <c:v>-3.5046599999999997E-2</c:v>
                </c:pt>
                <c:pt idx="31343">
                  <c:v>-3.4044600000000001E-2</c:v>
                </c:pt>
                <c:pt idx="31344">
                  <c:v>-3.3017600000000001E-2</c:v>
                </c:pt>
                <c:pt idx="31345">
                  <c:v>-3.1966799999999997E-2</c:v>
                </c:pt>
                <c:pt idx="31346">
                  <c:v>-3.0893500000000001E-2</c:v>
                </c:pt>
                <c:pt idx="31347">
                  <c:v>-2.97988E-2</c:v>
                </c:pt>
                <c:pt idx="31348">
                  <c:v>-2.8684000000000001E-2</c:v>
                </c:pt>
                <c:pt idx="31349">
                  <c:v>-2.7550399999999999E-2</c:v>
                </c:pt>
                <c:pt idx="31350">
                  <c:v>-2.6398999999999999E-2</c:v>
                </c:pt>
                <c:pt idx="31351">
                  <c:v>-2.5231300000000002E-2</c:v>
                </c:pt>
                <c:pt idx="31352">
                  <c:v>-2.40485E-2</c:v>
                </c:pt>
                <c:pt idx="31353">
                  <c:v>-2.2851799999999999E-2</c:v>
                </c:pt>
                <c:pt idx="31354">
                  <c:v>-2.1642499999999999E-2</c:v>
                </c:pt>
                <c:pt idx="31355">
                  <c:v>-2.04219E-2</c:v>
                </c:pt>
                <c:pt idx="31356">
                  <c:v>-1.9191199999999999E-2</c:v>
                </c:pt>
                <c:pt idx="31357">
                  <c:v>-1.7951700000000001E-2</c:v>
                </c:pt>
                <c:pt idx="31358">
                  <c:v>-1.67046E-2</c:v>
                </c:pt>
                <c:pt idx="31359">
                  <c:v>-1.5451299999999999E-2</c:v>
                </c:pt>
                <c:pt idx="31360">
                  <c:v>-1.4193000000000001E-2</c:v>
                </c:pt>
                <c:pt idx="31361">
                  <c:v>-1.2930799999999999E-2</c:v>
                </c:pt>
                <c:pt idx="31362">
                  <c:v>-1.16661E-2</c:v>
                </c:pt>
                <c:pt idx="31363">
                  <c:v>-1.0400100000000001E-2</c:v>
                </c:pt>
                <c:pt idx="31364" formatCode="0.00E+00">
                  <c:v>-9.1339100000000003E-3</c:v>
                </c:pt>
                <c:pt idx="31365" formatCode="0.00E+00">
                  <c:v>-7.8688000000000004E-3</c:v>
                </c:pt>
                <c:pt idx="31366" formatCode="0.00E+00">
                  <c:v>-6.6059300000000003E-3</c:v>
                </c:pt>
                <c:pt idx="31367" formatCode="0.00E+00">
                  <c:v>-5.3464699999999999E-3</c:v>
                </c:pt>
                <c:pt idx="31368" formatCode="0.00E+00">
                  <c:v>-4.0915600000000002E-3</c:v>
                </c:pt>
                <c:pt idx="31369" formatCode="0.00E+00">
                  <c:v>-2.8423300000000001E-3</c:v>
                </c:pt>
                <c:pt idx="31370" formatCode="0.00E+00">
                  <c:v>-1.5998900000000001E-3</c:v>
                </c:pt>
                <c:pt idx="31371" formatCode="0.00E+00">
                  <c:v>-3.6532099999999999E-4</c:v>
                </c:pt>
                <c:pt idx="31372" formatCode="0.00E+00">
                  <c:v>8.60311E-4</c:v>
                </c:pt>
                <c:pt idx="31373" formatCode="0.00E+00">
                  <c:v>2.07596E-3</c:v>
                </c:pt>
                <c:pt idx="31374" formatCode="0.00E+00">
                  <c:v>3.2806200000000002E-3</c:v>
                </c:pt>
                <c:pt idx="31375" formatCode="0.00E+00">
                  <c:v>4.4732900000000004E-3</c:v>
                </c:pt>
                <c:pt idx="31376" formatCode="0.00E+00">
                  <c:v>5.653E-3</c:v>
                </c:pt>
                <c:pt idx="31377" formatCode="0.00E+00">
                  <c:v>6.8188199999999997E-3</c:v>
                </c:pt>
                <c:pt idx="31378" formatCode="0.00E+00">
                  <c:v>7.9698300000000007E-3</c:v>
                </c:pt>
                <c:pt idx="31379" formatCode="0.00E+00">
                  <c:v>9.1051399999999994E-3</c:v>
                </c:pt>
                <c:pt idx="31380">
                  <c:v>1.0223899999999999E-2</c:v>
                </c:pt>
                <c:pt idx="31381">
                  <c:v>1.13253E-2</c:v>
                </c:pt>
                <c:pt idx="31382">
                  <c:v>1.2408499999999999E-2</c:v>
                </c:pt>
                <c:pt idx="31383">
                  <c:v>1.34728E-2</c:v>
                </c:pt>
                <c:pt idx="31384">
                  <c:v>1.45174E-2</c:v>
                </c:pt>
                <c:pt idx="31385">
                  <c:v>1.5541599999999999E-2</c:v>
                </c:pt>
                <c:pt idx="31386">
                  <c:v>1.6544799999999998E-2</c:v>
                </c:pt>
                <c:pt idx="31387">
                  <c:v>1.7526300000000002E-2</c:v>
                </c:pt>
                <c:pt idx="31388">
                  <c:v>1.8485499999999998E-2</c:v>
                </c:pt>
                <c:pt idx="31389">
                  <c:v>1.9421799999999999E-2</c:v>
                </c:pt>
                <c:pt idx="31390">
                  <c:v>2.0334700000000001E-2</c:v>
                </c:pt>
                <c:pt idx="31391">
                  <c:v>2.1223700000000002E-2</c:v>
                </c:pt>
                <c:pt idx="31392">
                  <c:v>2.2088199999999999E-2</c:v>
                </c:pt>
                <c:pt idx="31393">
                  <c:v>2.2928E-2</c:v>
                </c:pt>
                <c:pt idx="31394">
                  <c:v>2.37424E-2</c:v>
                </c:pt>
                <c:pt idx="31395">
                  <c:v>2.45312E-2</c:v>
                </c:pt>
                <c:pt idx="31396">
                  <c:v>2.52941E-2</c:v>
                </c:pt>
                <c:pt idx="31397">
                  <c:v>2.6030600000000001E-2</c:v>
                </c:pt>
                <c:pt idx="31398">
                  <c:v>2.67406E-2</c:v>
                </c:pt>
                <c:pt idx="31399">
                  <c:v>2.7423699999999999E-2</c:v>
                </c:pt>
                <c:pt idx="31400">
                  <c:v>2.8079799999999999E-2</c:v>
                </c:pt>
                <c:pt idx="31401">
                  <c:v>2.8708600000000001E-2</c:v>
                </c:pt>
                <c:pt idx="31402">
                  <c:v>2.9309999999999999E-2</c:v>
                </c:pt>
                <c:pt idx="31403">
                  <c:v>2.9883900000000001E-2</c:v>
                </c:pt>
                <c:pt idx="31404">
                  <c:v>3.0430200000000001E-2</c:v>
                </c:pt>
                <c:pt idx="31405">
                  <c:v>3.0948799999999999E-2</c:v>
                </c:pt>
                <c:pt idx="31406">
                  <c:v>3.1439700000000001E-2</c:v>
                </c:pt>
                <c:pt idx="31407">
                  <c:v>3.1902800000000002E-2</c:v>
                </c:pt>
                <c:pt idx="31408">
                  <c:v>3.2338199999999998E-2</c:v>
                </c:pt>
                <c:pt idx="31409">
                  <c:v>3.2745900000000001E-2</c:v>
                </c:pt>
                <c:pt idx="31410">
                  <c:v>3.3126000000000003E-2</c:v>
                </c:pt>
                <c:pt idx="31411">
                  <c:v>3.3478500000000001E-2</c:v>
                </c:pt>
                <c:pt idx="31412">
                  <c:v>3.3803699999999999E-2</c:v>
                </c:pt>
                <c:pt idx="31413">
                  <c:v>3.4101600000000003E-2</c:v>
                </c:pt>
                <c:pt idx="31414">
                  <c:v>3.4372399999999997E-2</c:v>
                </c:pt>
                <c:pt idx="31415">
                  <c:v>3.4616300000000003E-2</c:v>
                </c:pt>
                <c:pt idx="31416">
                  <c:v>3.48334E-2</c:v>
                </c:pt>
                <c:pt idx="31417">
                  <c:v>3.5024100000000002E-2</c:v>
                </c:pt>
                <c:pt idx="31418">
                  <c:v>3.51886E-2</c:v>
                </c:pt>
                <c:pt idx="31419">
                  <c:v>3.53271E-2</c:v>
                </c:pt>
                <c:pt idx="31420">
                  <c:v>3.5439900000000003E-2</c:v>
                </c:pt>
                <c:pt idx="31421">
                  <c:v>3.5527400000000001E-2</c:v>
                </c:pt>
                <c:pt idx="31422">
                  <c:v>3.5589799999999998E-2</c:v>
                </c:pt>
                <c:pt idx="31423">
                  <c:v>3.5627399999999997E-2</c:v>
                </c:pt>
                <c:pt idx="31424">
                  <c:v>3.5640699999999997E-2</c:v>
                </c:pt>
                <c:pt idx="31425">
                  <c:v>3.5630000000000002E-2</c:v>
                </c:pt>
                <c:pt idx="31426">
                  <c:v>3.5595599999999998E-2</c:v>
                </c:pt>
                <c:pt idx="31427">
                  <c:v>3.5538E-2</c:v>
                </c:pt>
                <c:pt idx="31428">
                  <c:v>3.5457500000000003E-2</c:v>
                </c:pt>
                <c:pt idx="31429">
                  <c:v>3.53546E-2</c:v>
                </c:pt>
                <c:pt idx="31430">
                  <c:v>3.52296E-2</c:v>
                </c:pt>
                <c:pt idx="31431">
                  <c:v>3.5083000000000003E-2</c:v>
                </c:pt>
                <c:pt idx="31432">
                  <c:v>3.49152E-2</c:v>
                </c:pt>
                <c:pt idx="31433">
                  <c:v>3.4726600000000003E-2</c:v>
                </c:pt>
                <c:pt idx="31434">
                  <c:v>3.4517699999999998E-2</c:v>
                </c:pt>
                <c:pt idx="31435">
                  <c:v>3.4288899999999997E-2</c:v>
                </c:pt>
                <c:pt idx="31436">
                  <c:v>3.40407E-2</c:v>
                </c:pt>
                <c:pt idx="31437">
                  <c:v>3.3773600000000001E-2</c:v>
                </c:pt>
                <c:pt idx="31438">
                  <c:v>3.3487900000000001E-2</c:v>
                </c:pt>
                <c:pt idx="31439">
                  <c:v>3.3184100000000001E-2</c:v>
                </c:pt>
                <c:pt idx="31440">
                  <c:v>3.2862799999999998E-2</c:v>
                </c:pt>
                <c:pt idx="31441">
                  <c:v>3.2524299999999999E-2</c:v>
                </c:pt>
                <c:pt idx="31442">
                  <c:v>3.2169000000000003E-2</c:v>
                </c:pt>
                <c:pt idx="31443">
                  <c:v>3.1797600000000002E-2</c:v>
                </c:pt>
                <c:pt idx="31444">
                  <c:v>3.1410300000000002E-2</c:v>
                </c:pt>
                <c:pt idx="31445">
                  <c:v>3.1007699999999999E-2</c:v>
                </c:pt>
                <c:pt idx="31446">
                  <c:v>3.0590099999999999E-2</c:v>
                </c:pt>
                <c:pt idx="31447">
                  <c:v>3.01581E-2</c:v>
                </c:pt>
                <c:pt idx="31448">
                  <c:v>2.9712100000000002E-2</c:v>
                </c:pt>
                <c:pt idx="31449">
                  <c:v>2.9252500000000001E-2</c:v>
                </c:pt>
                <c:pt idx="31450">
                  <c:v>2.8779699999999998E-2</c:v>
                </c:pt>
                <c:pt idx="31451">
                  <c:v>2.8294199999999999E-2</c:v>
                </c:pt>
                <c:pt idx="31452">
                  <c:v>2.7796299999999999E-2</c:v>
                </c:pt>
                <c:pt idx="31453">
                  <c:v>2.7286500000000002E-2</c:v>
                </c:pt>
                <c:pt idx="31454">
                  <c:v>2.6765199999999999E-2</c:v>
                </c:pt>
                <c:pt idx="31455">
                  <c:v>2.6232800000000001E-2</c:v>
                </c:pt>
                <c:pt idx="31456">
                  <c:v>2.56896E-2</c:v>
                </c:pt>
                <c:pt idx="31457">
                  <c:v>2.5135999999999999E-2</c:v>
                </c:pt>
                <c:pt idx="31458">
                  <c:v>2.4572400000000001E-2</c:v>
                </c:pt>
                <c:pt idx="31459">
                  <c:v>2.3999199999999998E-2</c:v>
                </c:pt>
                <c:pt idx="31460">
                  <c:v>2.3416800000000002E-2</c:v>
                </c:pt>
                <c:pt idx="31461">
                  <c:v>2.2825399999999999E-2</c:v>
                </c:pt>
                <c:pt idx="31462">
                  <c:v>2.2225399999999999E-2</c:v>
                </c:pt>
                <c:pt idx="31463">
                  <c:v>2.16172E-2</c:v>
                </c:pt>
                <c:pt idx="31464">
                  <c:v>2.1000999999999999E-2</c:v>
                </c:pt>
                <c:pt idx="31465">
                  <c:v>2.0377200000000002E-2</c:v>
                </c:pt>
                <c:pt idx="31466">
                  <c:v>1.9746099999999999E-2</c:v>
                </c:pt>
                <c:pt idx="31467">
                  <c:v>1.9107900000000001E-2</c:v>
                </c:pt>
                <c:pt idx="31468">
                  <c:v>1.8463E-2</c:v>
                </c:pt>
                <c:pt idx="31469">
                  <c:v>1.78117E-2</c:v>
                </c:pt>
                <c:pt idx="31470">
                  <c:v>1.7154200000000001E-2</c:v>
                </c:pt>
                <c:pt idx="31471">
                  <c:v>1.64908E-2</c:v>
                </c:pt>
                <c:pt idx="31472">
                  <c:v>1.58218E-2</c:v>
                </c:pt>
                <c:pt idx="31473">
                  <c:v>1.5147300000000001E-2</c:v>
                </c:pt>
                <c:pt idx="31474">
                  <c:v>1.44677E-2</c:v>
                </c:pt>
                <c:pt idx="31475">
                  <c:v>1.3783200000000001E-2</c:v>
                </c:pt>
                <c:pt idx="31476">
                  <c:v>1.3094E-2</c:v>
                </c:pt>
                <c:pt idx="31477">
                  <c:v>1.2400400000000001E-2</c:v>
                </c:pt>
                <c:pt idx="31478">
                  <c:v>1.1702600000000001E-2</c:v>
                </c:pt>
                <c:pt idx="31479">
                  <c:v>1.10007E-2</c:v>
                </c:pt>
                <c:pt idx="31480">
                  <c:v>1.02951E-2</c:v>
                </c:pt>
                <c:pt idx="31481" formatCode="0.00E+00">
                  <c:v>9.58583E-3</c:v>
                </c:pt>
                <c:pt idx="31482" formatCode="0.00E+00">
                  <c:v>8.8732299999999993E-3</c:v>
                </c:pt>
                <c:pt idx="31483" formatCode="0.00E+00">
                  <c:v>8.1574500000000001E-3</c:v>
                </c:pt>
                <c:pt idx="31484" formatCode="0.00E+00">
                  <c:v>7.4386900000000004E-3</c:v>
                </c:pt>
                <c:pt idx="31485" formatCode="0.00E+00">
                  <c:v>6.7171699999999997E-3</c:v>
                </c:pt>
                <c:pt idx="31486" formatCode="0.00E+00">
                  <c:v>5.9930599999999997E-3</c:v>
                </c:pt>
                <c:pt idx="31487" formatCode="0.00E+00">
                  <c:v>5.2665699999999999E-3</c:v>
                </c:pt>
                <c:pt idx="31488" formatCode="0.00E+00">
                  <c:v>4.5378900000000002E-3</c:v>
                </c:pt>
                <c:pt idx="31489" formatCode="0.00E+00">
                  <c:v>3.80722E-3</c:v>
                </c:pt>
                <c:pt idx="31490" formatCode="0.00E+00">
                  <c:v>3.0747499999999998E-3</c:v>
                </c:pt>
                <c:pt idx="31491" formatCode="0.00E+00">
                  <c:v>2.34066E-3</c:v>
                </c:pt>
                <c:pt idx="31492" formatCode="0.00E+00">
                  <c:v>1.6051699999999999E-3</c:v>
                </c:pt>
                <c:pt idx="31493" formatCode="0.00E+00">
                  <c:v>8.6846999999999998E-4</c:v>
                </c:pt>
                <c:pt idx="31494" formatCode="0.00E+00">
                  <c:v>1.3075599999999999E-4</c:v>
                </c:pt>
                <c:pt idx="31495" formatCode="0.00E+00">
                  <c:v>-6.0776799999999996E-4</c:v>
                </c:pt>
                <c:pt idx="31496" formatCode="0.00E+00">
                  <c:v>-1.3468899999999999E-3</c:v>
                </c:pt>
                <c:pt idx="31497" formatCode="0.00E+00">
                  <c:v>-2.0864099999999999E-3</c:v>
                </c:pt>
                <c:pt idx="31498" formatCode="0.00E+00">
                  <c:v>-2.8261100000000002E-3</c:v>
                </c:pt>
                <c:pt idx="31499" formatCode="0.00E+00">
                  <c:v>-3.5657699999999998E-3</c:v>
                </c:pt>
                <c:pt idx="31500" formatCode="0.00E+00">
                  <c:v>-4.3051699999999997E-3</c:v>
                </c:pt>
                <c:pt idx="31501" formatCode="0.00E+00">
                  <c:v>-5.0440700000000003E-3</c:v>
                </c:pt>
                <c:pt idx="31502" formatCode="0.00E+00">
                  <c:v>-5.7822500000000001E-3</c:v>
                </c:pt>
                <c:pt idx="31503" formatCode="0.00E+00">
                  <c:v>-6.5194700000000003E-3</c:v>
                </c:pt>
                <c:pt idx="31504" formatCode="0.00E+00">
                  <c:v>-7.25547E-3</c:v>
                </c:pt>
                <c:pt idx="31505" formatCode="0.00E+00">
                  <c:v>-7.9900000000000006E-3</c:v>
                </c:pt>
                <c:pt idx="31506" formatCode="0.00E+00">
                  <c:v>-8.7227999999999993E-3</c:v>
                </c:pt>
                <c:pt idx="31507" formatCode="0.00E+00">
                  <c:v>-9.4535999999999995E-3</c:v>
                </c:pt>
                <c:pt idx="31508">
                  <c:v>-1.0182099999999999E-2</c:v>
                </c:pt>
                <c:pt idx="31509">
                  <c:v>-1.09081E-2</c:v>
                </c:pt>
                <c:pt idx="31510">
                  <c:v>-1.16312E-2</c:v>
                </c:pt>
                <c:pt idx="31511">
                  <c:v>-1.23512E-2</c:v>
                </c:pt>
                <c:pt idx="31512">
                  <c:v>-1.30677E-2</c:v>
                </c:pt>
                <c:pt idx="31513">
                  <c:v>-1.37804E-2</c:v>
                </c:pt>
                <c:pt idx="31514">
                  <c:v>-1.4488900000000001E-2</c:v>
                </c:pt>
                <c:pt idx="31515">
                  <c:v>-1.5193099999999999E-2</c:v>
                </c:pt>
                <c:pt idx="31516">
                  <c:v>-1.5892400000000001E-2</c:v>
                </c:pt>
                <c:pt idx="31517">
                  <c:v>-1.65866E-2</c:v>
                </c:pt>
                <c:pt idx="31518">
                  <c:v>-1.72753E-2</c:v>
                </c:pt>
                <c:pt idx="31519">
                  <c:v>-1.7957999999999998E-2</c:v>
                </c:pt>
                <c:pt idx="31520">
                  <c:v>-1.8634499999999998E-2</c:v>
                </c:pt>
                <c:pt idx="31521">
                  <c:v>-1.93043E-2</c:v>
                </c:pt>
                <c:pt idx="31522">
                  <c:v>-1.9967100000000002E-2</c:v>
                </c:pt>
                <c:pt idx="31523">
                  <c:v>-2.06223E-2</c:v>
                </c:pt>
                <c:pt idx="31524">
                  <c:v>-2.1269699999999999E-2</c:v>
                </c:pt>
                <c:pt idx="31525">
                  <c:v>-2.19087E-2</c:v>
                </c:pt>
                <c:pt idx="31526">
                  <c:v>-2.2539E-2</c:v>
                </c:pt>
                <c:pt idx="31527">
                  <c:v>-2.3160099999999999E-2</c:v>
                </c:pt>
                <c:pt idx="31528">
                  <c:v>-2.3771500000000001E-2</c:v>
                </c:pt>
                <c:pt idx="31529">
                  <c:v>-2.43728E-2</c:v>
                </c:pt>
                <c:pt idx="31530">
                  <c:v>-2.49635E-2</c:v>
                </c:pt>
                <c:pt idx="31531">
                  <c:v>-2.5543199999999999E-2</c:v>
                </c:pt>
                <c:pt idx="31532">
                  <c:v>-2.61113E-2</c:v>
                </c:pt>
                <c:pt idx="31533">
                  <c:v>-2.66675E-2</c:v>
                </c:pt>
                <c:pt idx="31534">
                  <c:v>-2.7211099999999998E-2</c:v>
                </c:pt>
                <c:pt idx="31535">
                  <c:v>-2.77418E-2</c:v>
                </c:pt>
                <c:pt idx="31536">
                  <c:v>-2.82589E-2</c:v>
                </c:pt>
                <c:pt idx="31537">
                  <c:v>-2.8762099999999999E-2</c:v>
                </c:pt>
                <c:pt idx="31538">
                  <c:v>-2.92509E-2</c:v>
                </c:pt>
                <c:pt idx="31539">
                  <c:v>-2.97246E-2</c:v>
                </c:pt>
                <c:pt idx="31540">
                  <c:v>-3.0182899999999999E-2</c:v>
                </c:pt>
                <c:pt idx="31541">
                  <c:v>-3.0625200000000002E-2</c:v>
                </c:pt>
                <c:pt idx="31542">
                  <c:v>-3.1050999999999999E-2</c:v>
                </c:pt>
                <c:pt idx="31543">
                  <c:v>-3.1459599999999997E-2</c:v>
                </c:pt>
                <c:pt idx="31544">
                  <c:v>-3.18506E-2</c:v>
                </c:pt>
                <c:pt idx="31545">
                  <c:v>-3.2223399999999999E-2</c:v>
                </c:pt>
                <c:pt idx="31546">
                  <c:v>-3.2577399999999999E-2</c:v>
                </c:pt>
                <c:pt idx="31547">
                  <c:v>-3.2912400000000001E-2</c:v>
                </c:pt>
                <c:pt idx="31548">
                  <c:v>-3.3227899999999998E-2</c:v>
                </c:pt>
                <c:pt idx="31549">
                  <c:v>-3.3523499999999998E-2</c:v>
                </c:pt>
                <c:pt idx="31550">
                  <c:v>-3.3798700000000001E-2</c:v>
                </c:pt>
                <c:pt idx="31551">
                  <c:v>-3.4053199999999999E-2</c:v>
                </c:pt>
                <c:pt idx="31552">
                  <c:v>-3.42866E-2</c:v>
                </c:pt>
                <c:pt idx="31553">
                  <c:v>-3.4498500000000001E-2</c:v>
                </c:pt>
                <c:pt idx="31554">
                  <c:v>-3.4688400000000001E-2</c:v>
                </c:pt>
                <c:pt idx="31555">
                  <c:v>-3.4855900000000002E-2</c:v>
                </c:pt>
                <c:pt idx="31556">
                  <c:v>-3.5000799999999999E-2</c:v>
                </c:pt>
                <c:pt idx="31557">
                  <c:v>-3.51227E-2</c:v>
                </c:pt>
                <c:pt idx="31558">
                  <c:v>-3.5221200000000001E-2</c:v>
                </c:pt>
                <c:pt idx="31559">
                  <c:v>-3.5295899999999998E-2</c:v>
                </c:pt>
                <c:pt idx="31560">
                  <c:v>-3.5346599999999999E-2</c:v>
                </c:pt>
                <c:pt idx="31561">
                  <c:v>-3.5373000000000002E-2</c:v>
                </c:pt>
                <c:pt idx="31562">
                  <c:v>-3.5374700000000002E-2</c:v>
                </c:pt>
                <c:pt idx="31563">
                  <c:v>-3.5351599999999997E-2</c:v>
                </c:pt>
                <c:pt idx="31564">
                  <c:v>-3.5303500000000002E-2</c:v>
                </c:pt>
                <c:pt idx="31565">
                  <c:v>-3.5229799999999999E-2</c:v>
                </c:pt>
                <c:pt idx="31566">
                  <c:v>-3.5130300000000003E-2</c:v>
                </c:pt>
                <c:pt idx="31567">
                  <c:v>-3.5004599999999997E-2</c:v>
                </c:pt>
                <c:pt idx="31568">
                  <c:v>-3.4852899999999999E-2</c:v>
                </c:pt>
                <c:pt idx="31569">
                  <c:v>-3.4674999999999997E-2</c:v>
                </c:pt>
                <c:pt idx="31570">
                  <c:v>-3.44707E-2</c:v>
                </c:pt>
                <c:pt idx="31571">
                  <c:v>-3.424E-2</c:v>
                </c:pt>
                <c:pt idx="31572">
                  <c:v>-3.3982600000000002E-2</c:v>
                </c:pt>
                <c:pt idx="31573">
                  <c:v>-3.36983E-2</c:v>
                </c:pt>
                <c:pt idx="31574">
                  <c:v>-3.3387E-2</c:v>
                </c:pt>
                <c:pt idx="31575">
                  <c:v>-3.3048800000000003E-2</c:v>
                </c:pt>
                <c:pt idx="31576">
                  <c:v>-3.2683799999999999E-2</c:v>
                </c:pt>
                <c:pt idx="31577">
                  <c:v>-3.2292099999999997E-2</c:v>
                </c:pt>
                <c:pt idx="31578">
                  <c:v>-3.1873800000000001E-2</c:v>
                </c:pt>
                <c:pt idx="31579">
                  <c:v>-3.14288E-2</c:v>
                </c:pt>
                <c:pt idx="31580">
                  <c:v>-3.09573E-2</c:v>
                </c:pt>
                <c:pt idx="31581">
                  <c:v>-3.04595E-2</c:v>
                </c:pt>
                <c:pt idx="31582">
                  <c:v>-2.99356E-2</c:v>
                </c:pt>
                <c:pt idx="31583">
                  <c:v>-2.9385700000000001E-2</c:v>
                </c:pt>
                <c:pt idx="31584">
                  <c:v>-2.8809999999999999E-2</c:v>
                </c:pt>
                <c:pt idx="31585">
                  <c:v>-2.8208799999999999E-2</c:v>
                </c:pt>
                <c:pt idx="31586">
                  <c:v>-2.7582599999999999E-2</c:v>
                </c:pt>
                <c:pt idx="31587">
                  <c:v>-2.6931500000000001E-2</c:v>
                </c:pt>
                <c:pt idx="31588">
                  <c:v>-2.62556E-2</c:v>
                </c:pt>
                <c:pt idx="31589">
                  <c:v>-2.55553E-2</c:v>
                </c:pt>
                <c:pt idx="31590">
                  <c:v>-2.4831800000000001E-2</c:v>
                </c:pt>
                <c:pt idx="31591">
                  <c:v>-2.40865E-2</c:v>
                </c:pt>
                <c:pt idx="31592">
                  <c:v>-2.3319800000000002E-2</c:v>
                </c:pt>
                <c:pt idx="31593">
                  <c:v>-2.25309E-2</c:v>
                </c:pt>
                <c:pt idx="31594">
                  <c:v>-2.1719200000000001E-2</c:v>
                </c:pt>
                <c:pt idx="31595">
                  <c:v>-2.08852E-2</c:v>
                </c:pt>
                <c:pt idx="31596">
                  <c:v>-2.0029600000000002E-2</c:v>
                </c:pt>
                <c:pt idx="31597">
                  <c:v>-1.9153E-2</c:v>
                </c:pt>
                <c:pt idx="31598">
                  <c:v>-1.8256000000000001E-2</c:v>
                </c:pt>
                <c:pt idx="31599">
                  <c:v>-1.7339299999999998E-2</c:v>
                </c:pt>
                <c:pt idx="31600">
                  <c:v>-1.64037E-2</c:v>
                </c:pt>
                <c:pt idx="31601">
                  <c:v>-1.545E-2</c:v>
                </c:pt>
                <c:pt idx="31602">
                  <c:v>-1.4478899999999999E-2</c:v>
                </c:pt>
                <c:pt idx="31603">
                  <c:v>-1.3491400000000001E-2</c:v>
                </c:pt>
                <c:pt idx="31604">
                  <c:v>-1.24887E-2</c:v>
                </c:pt>
                <c:pt idx="31605">
                  <c:v>-1.1471800000000001E-2</c:v>
                </c:pt>
                <c:pt idx="31606">
                  <c:v>-1.0441799999999999E-2</c:v>
                </c:pt>
                <c:pt idx="31607" formatCode="0.00E+00">
                  <c:v>-9.3997999999999998E-3</c:v>
                </c:pt>
                <c:pt idx="31608" formatCode="0.00E+00">
                  <c:v>-8.3467000000000003E-3</c:v>
                </c:pt>
                <c:pt idx="31609" formatCode="0.00E+00">
                  <c:v>-7.2835900000000004E-3</c:v>
                </c:pt>
                <c:pt idx="31610" formatCode="0.00E+00">
                  <c:v>-6.2114800000000001E-3</c:v>
                </c:pt>
                <c:pt idx="31611" formatCode="0.00E+00">
                  <c:v>-5.1310699999999997E-3</c:v>
                </c:pt>
                <c:pt idx="31612" formatCode="0.00E+00">
                  <c:v>-4.0427299999999996E-3</c:v>
                </c:pt>
                <c:pt idx="31613" formatCode="0.00E+00">
                  <c:v>-2.9468799999999998E-3</c:v>
                </c:pt>
                <c:pt idx="31614" formatCode="0.00E+00">
                  <c:v>-1.8445099999999999E-3</c:v>
                </c:pt>
                <c:pt idx="31615" formatCode="0.00E+00">
                  <c:v>-7.3745500000000003E-4</c:v>
                </c:pt>
                <c:pt idx="31616" formatCode="0.00E+00">
                  <c:v>3.7230400000000001E-4</c:v>
                </c:pt>
                <c:pt idx="31617" formatCode="0.00E+00">
                  <c:v>1.4832199999999999E-3</c:v>
                </c:pt>
                <c:pt idx="31618" formatCode="0.00E+00">
                  <c:v>2.5942399999999998E-3</c:v>
                </c:pt>
                <c:pt idx="31619" formatCode="0.00E+00">
                  <c:v>3.7044700000000001E-3</c:v>
                </c:pt>
                <c:pt idx="31620" formatCode="0.00E+00">
                  <c:v>4.8133200000000003E-3</c:v>
                </c:pt>
                <c:pt idx="31621" formatCode="0.00E+00">
                  <c:v>5.9206800000000002E-3</c:v>
                </c:pt>
                <c:pt idx="31622" formatCode="0.00E+00">
                  <c:v>7.0265400000000004E-3</c:v>
                </c:pt>
                <c:pt idx="31623" formatCode="0.00E+00">
                  <c:v>8.1301700000000008E-3</c:v>
                </c:pt>
                <c:pt idx="31624" formatCode="0.00E+00">
                  <c:v>9.2296400000000008E-3</c:v>
                </c:pt>
                <c:pt idx="31625">
                  <c:v>1.03228E-2</c:v>
                </c:pt>
                <c:pt idx="31626">
                  <c:v>1.14086E-2</c:v>
                </c:pt>
                <c:pt idx="31627">
                  <c:v>1.2486799999999999E-2</c:v>
                </c:pt>
                <c:pt idx="31628">
                  <c:v>1.35564E-2</c:v>
                </c:pt>
                <c:pt idx="31629">
                  <c:v>1.46155E-2</c:v>
                </c:pt>
                <c:pt idx="31630">
                  <c:v>1.56624E-2</c:v>
                </c:pt>
                <c:pt idx="31631">
                  <c:v>1.6696099999999998E-2</c:v>
                </c:pt>
                <c:pt idx="31632">
                  <c:v>1.77158E-2</c:v>
                </c:pt>
                <c:pt idx="31633">
                  <c:v>1.8720899999999999E-2</c:v>
                </c:pt>
                <c:pt idx="31634">
                  <c:v>1.9710399999999999E-2</c:v>
                </c:pt>
                <c:pt idx="31635">
                  <c:v>2.0683400000000001E-2</c:v>
                </c:pt>
                <c:pt idx="31636">
                  <c:v>2.16394E-2</c:v>
                </c:pt>
                <c:pt idx="31637">
                  <c:v>2.2577799999999999E-2</c:v>
                </c:pt>
                <c:pt idx="31638">
                  <c:v>2.3497500000000001E-2</c:v>
                </c:pt>
                <c:pt idx="31639">
                  <c:v>2.43973E-2</c:v>
                </c:pt>
                <c:pt idx="31640">
                  <c:v>2.5275300000000001E-2</c:v>
                </c:pt>
                <c:pt idx="31641">
                  <c:v>2.6130199999999999E-2</c:v>
                </c:pt>
                <c:pt idx="31642">
                  <c:v>2.6961599999999999E-2</c:v>
                </c:pt>
                <c:pt idx="31643">
                  <c:v>2.7768999999999999E-2</c:v>
                </c:pt>
                <c:pt idx="31644">
                  <c:v>2.8551799999999999E-2</c:v>
                </c:pt>
                <c:pt idx="31645">
                  <c:v>2.9308899999999999E-2</c:v>
                </c:pt>
                <c:pt idx="31646">
                  <c:v>3.0039E-2</c:v>
                </c:pt>
                <c:pt idx="31647">
                  <c:v>3.0740900000000002E-2</c:v>
                </c:pt>
                <c:pt idx="31648">
                  <c:v>3.1414200000000003E-2</c:v>
                </c:pt>
                <c:pt idx="31649">
                  <c:v>3.2058099999999999E-2</c:v>
                </c:pt>
                <c:pt idx="31650">
                  <c:v>3.2670999999999999E-2</c:v>
                </c:pt>
                <c:pt idx="31651">
                  <c:v>3.3251599999999999E-2</c:v>
                </c:pt>
                <c:pt idx="31652">
                  <c:v>3.3798599999999998E-2</c:v>
                </c:pt>
                <c:pt idx="31653">
                  <c:v>3.4310399999999998E-2</c:v>
                </c:pt>
                <c:pt idx="31654">
                  <c:v>3.4785799999999999E-2</c:v>
                </c:pt>
                <c:pt idx="31655">
                  <c:v>3.5224699999999998E-2</c:v>
                </c:pt>
                <c:pt idx="31656">
                  <c:v>3.5627499999999999E-2</c:v>
                </c:pt>
                <c:pt idx="31657">
                  <c:v>3.5994100000000001E-2</c:v>
                </c:pt>
                <c:pt idx="31658">
                  <c:v>3.6323599999999998E-2</c:v>
                </c:pt>
                <c:pt idx="31659">
                  <c:v>3.6615200000000001E-2</c:v>
                </c:pt>
                <c:pt idx="31660">
                  <c:v>3.6869100000000002E-2</c:v>
                </c:pt>
                <c:pt idx="31661">
                  <c:v>3.7085800000000002E-2</c:v>
                </c:pt>
                <c:pt idx="31662">
                  <c:v>3.7265100000000002E-2</c:v>
                </c:pt>
                <c:pt idx="31663">
                  <c:v>3.7406399999999999E-2</c:v>
                </c:pt>
                <c:pt idx="31664">
                  <c:v>3.7509099999999997E-2</c:v>
                </c:pt>
                <c:pt idx="31665">
                  <c:v>3.7572500000000002E-2</c:v>
                </c:pt>
                <c:pt idx="31666">
                  <c:v>3.7596600000000001E-2</c:v>
                </c:pt>
                <c:pt idx="31667">
                  <c:v>3.7581099999999999E-2</c:v>
                </c:pt>
                <c:pt idx="31668">
                  <c:v>3.7525700000000002E-2</c:v>
                </c:pt>
                <c:pt idx="31669">
                  <c:v>3.7430499999999998E-2</c:v>
                </c:pt>
                <c:pt idx="31670">
                  <c:v>3.7296099999999999E-2</c:v>
                </c:pt>
                <c:pt idx="31671">
                  <c:v>3.7122799999999997E-2</c:v>
                </c:pt>
                <c:pt idx="31672">
                  <c:v>3.6910400000000003E-2</c:v>
                </c:pt>
                <c:pt idx="31673">
                  <c:v>3.6658900000000001E-2</c:v>
                </c:pt>
                <c:pt idx="31674">
                  <c:v>3.6368900000000003E-2</c:v>
                </c:pt>
                <c:pt idx="31675">
                  <c:v>3.6041700000000003E-2</c:v>
                </c:pt>
                <c:pt idx="31676">
                  <c:v>3.5677599999999997E-2</c:v>
                </c:pt>
                <c:pt idx="31677">
                  <c:v>3.5275800000000003E-2</c:v>
                </c:pt>
                <c:pt idx="31678">
                  <c:v>3.4834999999999998E-2</c:v>
                </c:pt>
                <c:pt idx="31679">
                  <c:v>3.4354999999999997E-2</c:v>
                </c:pt>
                <c:pt idx="31680">
                  <c:v>3.3837199999999998E-2</c:v>
                </c:pt>
                <c:pt idx="31681">
                  <c:v>3.3282600000000002E-2</c:v>
                </c:pt>
                <c:pt idx="31682">
                  <c:v>3.2691499999999998E-2</c:v>
                </c:pt>
                <c:pt idx="31683">
                  <c:v>3.2063399999999999E-2</c:v>
                </c:pt>
                <c:pt idx="31684">
                  <c:v>3.1399000000000003E-2</c:v>
                </c:pt>
                <c:pt idx="31685">
                  <c:v>3.06996E-2</c:v>
                </c:pt>
                <c:pt idx="31686">
                  <c:v>2.9966599999999999E-2</c:v>
                </c:pt>
                <c:pt idx="31687">
                  <c:v>2.92007E-2</c:v>
                </c:pt>
                <c:pt idx="31688">
                  <c:v>2.8402899999999998E-2</c:v>
                </c:pt>
                <c:pt idx="31689">
                  <c:v>2.7574899999999999E-2</c:v>
                </c:pt>
                <c:pt idx="31690">
                  <c:v>2.6717399999999999E-2</c:v>
                </c:pt>
                <c:pt idx="31691">
                  <c:v>2.5829399999999999E-2</c:v>
                </c:pt>
                <c:pt idx="31692">
                  <c:v>2.4910100000000001E-2</c:v>
                </c:pt>
                <c:pt idx="31693">
                  <c:v>2.3961E-2</c:v>
                </c:pt>
                <c:pt idx="31694">
                  <c:v>2.29847E-2</c:v>
                </c:pt>
                <c:pt idx="31695">
                  <c:v>2.19829E-2</c:v>
                </c:pt>
                <c:pt idx="31696">
                  <c:v>2.0956200000000001E-2</c:v>
                </c:pt>
                <c:pt idx="31697">
                  <c:v>1.9905099999999998E-2</c:v>
                </c:pt>
                <c:pt idx="31698">
                  <c:v>1.8830099999999999E-2</c:v>
                </c:pt>
                <c:pt idx="31699">
                  <c:v>1.77322E-2</c:v>
                </c:pt>
                <c:pt idx="31700">
                  <c:v>1.6613099999999999E-2</c:v>
                </c:pt>
                <c:pt idx="31701">
                  <c:v>1.54746E-2</c:v>
                </c:pt>
                <c:pt idx="31702">
                  <c:v>1.43173E-2</c:v>
                </c:pt>
                <c:pt idx="31703">
                  <c:v>1.3140799999999999E-2</c:v>
                </c:pt>
                <c:pt idx="31704">
                  <c:v>1.1945900000000001E-2</c:v>
                </c:pt>
                <c:pt idx="31705">
                  <c:v>1.07346E-2</c:v>
                </c:pt>
                <c:pt idx="31706" formatCode="0.00E+00">
                  <c:v>9.5083900000000002E-3</c:v>
                </c:pt>
                <c:pt idx="31707" formatCode="0.00E+00">
                  <c:v>8.2682399999999996E-3</c:v>
                </c:pt>
                <c:pt idx="31708" formatCode="0.00E+00">
                  <c:v>7.0152699999999997E-3</c:v>
                </c:pt>
                <c:pt idx="31709" formatCode="0.00E+00">
                  <c:v>5.7511999999999997E-3</c:v>
                </c:pt>
                <c:pt idx="31710" formatCode="0.00E+00">
                  <c:v>4.4779599999999996E-3</c:v>
                </c:pt>
                <c:pt idx="31711" formatCode="0.00E+00">
                  <c:v>3.19659E-3</c:v>
                </c:pt>
                <c:pt idx="31712" formatCode="0.00E+00">
                  <c:v>1.9072E-3</c:v>
                </c:pt>
                <c:pt idx="31713" formatCode="0.00E+00">
                  <c:v>6.1031599999999996E-4</c:v>
                </c:pt>
                <c:pt idx="31714" formatCode="0.00E+00">
                  <c:v>-6.92371E-4</c:v>
                </c:pt>
                <c:pt idx="31715" formatCode="0.00E+00">
                  <c:v>-1.99892E-3</c:v>
                </c:pt>
                <c:pt idx="31716" formatCode="0.00E+00">
                  <c:v>-3.3080399999999999E-3</c:v>
                </c:pt>
                <c:pt idx="31717" formatCode="0.00E+00">
                  <c:v>-4.6186400000000002E-3</c:v>
                </c:pt>
                <c:pt idx="31718" formatCode="0.00E+00">
                  <c:v>-5.9290699999999998E-3</c:v>
                </c:pt>
                <c:pt idx="31719" formatCode="0.00E+00">
                  <c:v>-7.23764E-3</c:v>
                </c:pt>
                <c:pt idx="31720" formatCode="0.00E+00">
                  <c:v>-8.5437499999999993E-3</c:v>
                </c:pt>
                <c:pt idx="31721" formatCode="0.00E+00">
                  <c:v>-9.8479899999999992E-3</c:v>
                </c:pt>
                <c:pt idx="31722">
                  <c:v>-1.11503E-2</c:v>
                </c:pt>
                <c:pt idx="31723">
                  <c:v>-1.2448900000000001E-2</c:v>
                </c:pt>
                <c:pt idx="31724">
                  <c:v>-1.3741E-2</c:v>
                </c:pt>
                <c:pt idx="31725">
                  <c:v>-1.50248E-2</c:v>
                </c:pt>
                <c:pt idx="31726">
                  <c:v>-1.6299000000000001E-2</c:v>
                </c:pt>
                <c:pt idx="31727">
                  <c:v>-1.7563499999999999E-2</c:v>
                </c:pt>
                <c:pt idx="31728">
                  <c:v>-1.8818100000000001E-2</c:v>
                </c:pt>
                <c:pt idx="31729">
                  <c:v>-2.00608E-2</c:v>
                </c:pt>
                <c:pt idx="31730">
                  <c:v>-2.1287899999999998E-2</c:v>
                </c:pt>
                <c:pt idx="31731">
                  <c:v>-2.2497799999999998E-2</c:v>
                </c:pt>
                <c:pt idx="31732">
                  <c:v>-2.3690099999999999E-2</c:v>
                </c:pt>
                <c:pt idx="31733">
                  <c:v>-2.48653E-2</c:v>
                </c:pt>
                <c:pt idx="31734">
                  <c:v>-2.6022799999999999E-2</c:v>
                </c:pt>
                <c:pt idx="31735">
                  <c:v>-2.7161399999999999E-2</c:v>
                </c:pt>
                <c:pt idx="31736">
                  <c:v>-2.82799E-2</c:v>
                </c:pt>
                <c:pt idx="31737">
                  <c:v>-2.9376699999999999E-2</c:v>
                </c:pt>
                <c:pt idx="31738">
                  <c:v>-3.0449199999999999E-2</c:v>
                </c:pt>
                <c:pt idx="31739">
                  <c:v>-3.1495299999999997E-2</c:v>
                </c:pt>
                <c:pt idx="31740">
                  <c:v>-3.2515799999999997E-2</c:v>
                </c:pt>
                <c:pt idx="31741">
                  <c:v>-3.3512E-2</c:v>
                </c:pt>
                <c:pt idx="31742">
                  <c:v>-3.4484099999999997E-2</c:v>
                </c:pt>
                <c:pt idx="31743">
                  <c:v>-3.5430400000000001E-2</c:v>
                </c:pt>
                <c:pt idx="31744">
                  <c:v>-3.6350399999999998E-2</c:v>
                </c:pt>
                <c:pt idx="31745">
                  <c:v>-3.7243999999999999E-2</c:v>
                </c:pt>
                <c:pt idx="31746">
                  <c:v>-3.8110400000000003E-2</c:v>
                </c:pt>
                <c:pt idx="31747">
                  <c:v>-3.8947700000000002E-2</c:v>
                </c:pt>
                <c:pt idx="31748">
                  <c:v>-3.9753999999999998E-2</c:v>
                </c:pt>
                <c:pt idx="31749">
                  <c:v>-4.0528599999999998E-2</c:v>
                </c:pt>
                <c:pt idx="31750">
                  <c:v>-4.1271599999999999E-2</c:v>
                </c:pt>
                <c:pt idx="31751">
                  <c:v>-4.1983199999999998E-2</c:v>
                </c:pt>
                <c:pt idx="31752">
                  <c:v>-4.2664199999999999E-2</c:v>
                </c:pt>
                <c:pt idx="31753">
                  <c:v>-4.3315600000000003E-2</c:v>
                </c:pt>
                <c:pt idx="31754">
                  <c:v>-4.3938100000000001E-2</c:v>
                </c:pt>
                <c:pt idx="31755">
                  <c:v>-4.4532000000000002E-2</c:v>
                </c:pt>
                <c:pt idx="31756">
                  <c:v>-4.5096600000000001E-2</c:v>
                </c:pt>
                <c:pt idx="31757">
                  <c:v>-4.5630299999999999E-2</c:v>
                </c:pt>
                <c:pt idx="31758">
                  <c:v>-4.61313E-2</c:v>
                </c:pt>
                <c:pt idx="31759">
                  <c:v>-4.65987E-2</c:v>
                </c:pt>
                <c:pt idx="31760">
                  <c:v>-4.7032400000000002E-2</c:v>
                </c:pt>
                <c:pt idx="31761">
                  <c:v>-4.7431599999999997E-2</c:v>
                </c:pt>
                <c:pt idx="31762">
                  <c:v>-4.7795400000000002E-2</c:v>
                </c:pt>
                <c:pt idx="31763">
                  <c:v>-4.8123100000000002E-2</c:v>
                </c:pt>
                <c:pt idx="31764">
                  <c:v>-4.8415699999999999E-2</c:v>
                </c:pt>
                <c:pt idx="31765">
                  <c:v>-4.8675299999999998E-2</c:v>
                </c:pt>
                <c:pt idx="31766">
                  <c:v>-4.8903599999999998E-2</c:v>
                </c:pt>
                <c:pt idx="31767">
                  <c:v>-4.9101600000000002E-2</c:v>
                </c:pt>
                <c:pt idx="31768">
                  <c:v>-4.9269800000000002E-2</c:v>
                </c:pt>
                <c:pt idx="31769">
                  <c:v>-4.94092E-2</c:v>
                </c:pt>
                <c:pt idx="31770">
                  <c:v>-4.9519899999999999E-2</c:v>
                </c:pt>
                <c:pt idx="31771">
                  <c:v>-4.9601899999999997E-2</c:v>
                </c:pt>
                <c:pt idx="31772">
                  <c:v>-4.9655299999999999E-2</c:v>
                </c:pt>
                <c:pt idx="31773">
                  <c:v>-4.9680799999999997E-2</c:v>
                </c:pt>
                <c:pt idx="31774">
                  <c:v>-4.96792E-2</c:v>
                </c:pt>
                <c:pt idx="31775">
                  <c:v>-4.9651599999999997E-2</c:v>
                </c:pt>
                <c:pt idx="31776">
                  <c:v>-4.9598000000000003E-2</c:v>
                </c:pt>
                <c:pt idx="31777">
                  <c:v>-4.9517400000000003E-2</c:v>
                </c:pt>
                <c:pt idx="31778">
                  <c:v>-4.94099E-2</c:v>
                </c:pt>
                <c:pt idx="31779">
                  <c:v>-4.9277099999999997E-2</c:v>
                </c:pt>
                <c:pt idx="31780">
                  <c:v>-4.9121100000000001E-2</c:v>
                </c:pt>
                <c:pt idx="31781">
                  <c:v>-4.8941600000000002E-2</c:v>
                </c:pt>
                <c:pt idx="31782">
                  <c:v>-4.8737299999999997E-2</c:v>
                </c:pt>
                <c:pt idx="31783">
                  <c:v>-4.8508099999999998E-2</c:v>
                </c:pt>
                <c:pt idx="31784">
                  <c:v>-4.8254999999999999E-2</c:v>
                </c:pt>
                <c:pt idx="31785">
                  <c:v>-4.7979500000000001E-2</c:v>
                </c:pt>
                <c:pt idx="31786">
                  <c:v>-4.7681800000000003E-2</c:v>
                </c:pt>
                <c:pt idx="31787">
                  <c:v>-4.7361100000000003E-2</c:v>
                </c:pt>
                <c:pt idx="31788">
                  <c:v>-4.7016799999999997E-2</c:v>
                </c:pt>
                <c:pt idx="31789">
                  <c:v>-4.6649000000000003E-2</c:v>
                </c:pt>
                <c:pt idx="31790">
                  <c:v>-4.6257800000000002E-2</c:v>
                </c:pt>
                <c:pt idx="31791">
                  <c:v>-4.5841800000000002E-2</c:v>
                </c:pt>
                <c:pt idx="31792">
                  <c:v>-4.53999E-2</c:v>
                </c:pt>
                <c:pt idx="31793">
                  <c:v>-4.4933099999999997E-2</c:v>
                </c:pt>
                <c:pt idx="31794">
                  <c:v>-4.4443900000000001E-2</c:v>
                </c:pt>
                <c:pt idx="31795">
                  <c:v>-4.3935000000000002E-2</c:v>
                </c:pt>
                <c:pt idx="31796">
                  <c:v>-4.34089E-2</c:v>
                </c:pt>
                <c:pt idx="31797">
                  <c:v>-4.2866899999999999E-2</c:v>
                </c:pt>
                <c:pt idx="31798">
                  <c:v>-4.23095E-2</c:v>
                </c:pt>
                <c:pt idx="31799">
                  <c:v>-4.17376E-2</c:v>
                </c:pt>
                <c:pt idx="31800">
                  <c:v>-4.1152300000000003E-2</c:v>
                </c:pt>
                <c:pt idx="31801">
                  <c:v>-4.0555099999999997E-2</c:v>
                </c:pt>
                <c:pt idx="31802">
                  <c:v>-3.99469E-2</c:v>
                </c:pt>
                <c:pt idx="31803">
                  <c:v>-3.9327899999999999E-2</c:v>
                </c:pt>
                <c:pt idx="31804">
                  <c:v>-3.86974E-2</c:v>
                </c:pt>
                <c:pt idx="31805">
                  <c:v>-3.80548E-2</c:v>
                </c:pt>
                <c:pt idx="31806">
                  <c:v>-3.7401200000000002E-2</c:v>
                </c:pt>
                <c:pt idx="31807">
                  <c:v>-3.6739000000000001E-2</c:v>
                </c:pt>
                <c:pt idx="31808">
                  <c:v>-3.6069400000000001E-2</c:v>
                </c:pt>
                <c:pt idx="31809">
                  <c:v>-3.5392600000000003E-2</c:v>
                </c:pt>
                <c:pt idx="31810">
                  <c:v>-3.4707099999999998E-2</c:v>
                </c:pt>
                <c:pt idx="31811">
                  <c:v>-3.40115E-2</c:v>
                </c:pt>
                <c:pt idx="31812">
                  <c:v>-3.3305500000000002E-2</c:v>
                </c:pt>
                <c:pt idx="31813">
                  <c:v>-3.2589699999999999E-2</c:v>
                </c:pt>
                <c:pt idx="31814">
                  <c:v>-3.1864499999999997E-2</c:v>
                </c:pt>
                <c:pt idx="31815">
                  <c:v>-3.1130000000000001E-2</c:v>
                </c:pt>
                <c:pt idx="31816">
                  <c:v>-3.03872E-2</c:v>
                </c:pt>
                <c:pt idx="31817">
                  <c:v>-2.9637899999999998E-2</c:v>
                </c:pt>
                <c:pt idx="31818">
                  <c:v>-2.8883900000000001E-2</c:v>
                </c:pt>
                <c:pt idx="31819">
                  <c:v>-2.8126200000000001E-2</c:v>
                </c:pt>
                <c:pt idx="31820">
                  <c:v>-2.7365299999999999E-2</c:v>
                </c:pt>
                <c:pt idx="31821">
                  <c:v>-2.6601400000000001E-2</c:v>
                </c:pt>
                <c:pt idx="31822">
                  <c:v>-2.5834200000000002E-2</c:v>
                </c:pt>
                <c:pt idx="31823">
                  <c:v>-2.5064300000000001E-2</c:v>
                </c:pt>
                <c:pt idx="31824">
                  <c:v>-2.42928E-2</c:v>
                </c:pt>
                <c:pt idx="31825">
                  <c:v>-2.3520200000000002E-2</c:v>
                </c:pt>
                <c:pt idx="31826">
                  <c:v>-2.2745600000000001E-2</c:v>
                </c:pt>
                <c:pt idx="31827">
                  <c:v>-2.1969499999999999E-2</c:v>
                </c:pt>
                <c:pt idx="31828">
                  <c:v>-2.11948E-2</c:v>
                </c:pt>
                <c:pt idx="31829">
                  <c:v>-2.0424000000000001E-2</c:v>
                </c:pt>
                <c:pt idx="31830">
                  <c:v>-1.9658200000000001E-2</c:v>
                </c:pt>
                <c:pt idx="31831">
                  <c:v>-1.8898999999999999E-2</c:v>
                </c:pt>
                <c:pt idx="31832">
                  <c:v>-1.8148600000000001E-2</c:v>
                </c:pt>
                <c:pt idx="31833">
                  <c:v>-1.7407099999999998E-2</c:v>
                </c:pt>
                <c:pt idx="31834">
                  <c:v>-1.66736E-2</c:v>
                </c:pt>
                <c:pt idx="31835">
                  <c:v>-1.5947099999999999E-2</c:v>
                </c:pt>
                <c:pt idx="31836">
                  <c:v>-1.52274E-2</c:v>
                </c:pt>
                <c:pt idx="31837">
                  <c:v>-1.4513699999999999E-2</c:v>
                </c:pt>
                <c:pt idx="31838">
                  <c:v>-1.3805100000000001E-2</c:v>
                </c:pt>
                <c:pt idx="31839">
                  <c:v>-1.31022E-2</c:v>
                </c:pt>
                <c:pt idx="31840">
                  <c:v>-1.24078E-2</c:v>
                </c:pt>
                <c:pt idx="31841">
                  <c:v>-1.17237E-2</c:v>
                </c:pt>
                <c:pt idx="31842">
                  <c:v>-1.1050600000000001E-2</c:v>
                </c:pt>
                <c:pt idx="31843">
                  <c:v>-1.03882E-2</c:v>
                </c:pt>
                <c:pt idx="31844" formatCode="0.00E+00">
                  <c:v>-9.7362600000000001E-3</c:v>
                </c:pt>
                <c:pt idx="31845" formatCode="0.00E+00">
                  <c:v>-9.09394E-3</c:v>
                </c:pt>
                <c:pt idx="31846" formatCode="0.00E+00">
                  <c:v>-8.4607499999999995E-3</c:v>
                </c:pt>
                <c:pt idx="31847" formatCode="0.00E+00">
                  <c:v>-7.8375700000000003E-3</c:v>
                </c:pt>
                <c:pt idx="31848" formatCode="0.00E+00">
                  <c:v>-7.2254299999999997E-3</c:v>
                </c:pt>
                <c:pt idx="31849" formatCode="0.00E+00">
                  <c:v>-6.62512E-3</c:v>
                </c:pt>
                <c:pt idx="31850" formatCode="0.00E+00">
                  <c:v>-6.0375400000000001E-3</c:v>
                </c:pt>
                <c:pt idx="31851" formatCode="0.00E+00">
                  <c:v>-5.4633700000000004E-3</c:v>
                </c:pt>
                <c:pt idx="31852" formatCode="0.00E+00">
                  <c:v>-4.9034999999999999E-3</c:v>
                </c:pt>
                <c:pt idx="31853" formatCode="0.00E+00">
                  <c:v>-4.35915E-3</c:v>
                </c:pt>
                <c:pt idx="31854" formatCode="0.00E+00">
                  <c:v>-3.8306E-3</c:v>
                </c:pt>
                <c:pt idx="31855" formatCode="0.00E+00">
                  <c:v>-3.3172599999999998E-3</c:v>
                </c:pt>
                <c:pt idx="31856" formatCode="0.00E+00">
                  <c:v>-2.8188699999999998E-3</c:v>
                </c:pt>
                <c:pt idx="31857" formatCode="0.00E+00">
                  <c:v>-2.33585E-3</c:v>
                </c:pt>
                <c:pt idx="31858" formatCode="0.00E+00">
                  <c:v>-1.8690099999999999E-3</c:v>
                </c:pt>
                <c:pt idx="31859" formatCode="0.00E+00">
                  <c:v>-1.4188499999999999E-3</c:v>
                </c:pt>
                <c:pt idx="31860" formatCode="0.00E+00">
                  <c:v>-9.8484599999999994E-4</c:v>
                </c:pt>
                <c:pt idx="31861" formatCode="0.00E+00">
                  <c:v>-5.6565399999999996E-4</c:v>
                </c:pt>
                <c:pt idx="31862" formatCode="0.00E+00">
                  <c:v>-1.6111000000000001E-4</c:v>
                </c:pt>
                <c:pt idx="31863" formatCode="0.00E+00">
                  <c:v>2.2682099999999999E-4</c:v>
                </c:pt>
                <c:pt idx="31864" formatCode="0.00E+00">
                  <c:v>5.97235E-4</c:v>
                </c:pt>
                <c:pt idx="31865" formatCode="0.00E+00">
                  <c:v>9.5173399999999998E-4</c:v>
                </c:pt>
                <c:pt idx="31866" formatCode="0.00E+00">
                  <c:v>1.29108E-3</c:v>
                </c:pt>
                <c:pt idx="31867" formatCode="0.00E+00">
                  <c:v>1.61381E-3</c:v>
                </c:pt>
                <c:pt idx="31868" formatCode="0.00E+00">
                  <c:v>1.9186400000000001E-3</c:v>
                </c:pt>
                <c:pt idx="31869" formatCode="0.00E+00">
                  <c:v>2.2056699999999999E-3</c:v>
                </c:pt>
                <c:pt idx="31870" formatCode="0.00E+00">
                  <c:v>2.47554E-3</c:v>
                </c:pt>
                <c:pt idx="31871" formatCode="0.00E+00">
                  <c:v>2.72879E-3</c:v>
                </c:pt>
                <c:pt idx="31872" formatCode="0.00E+00">
                  <c:v>2.9661000000000002E-3</c:v>
                </c:pt>
                <c:pt idx="31873" formatCode="0.00E+00">
                  <c:v>3.1883599999999999E-3</c:v>
                </c:pt>
                <c:pt idx="31874" formatCode="0.00E+00">
                  <c:v>3.39617E-3</c:v>
                </c:pt>
                <c:pt idx="31875" formatCode="0.00E+00">
                  <c:v>3.58889E-3</c:v>
                </c:pt>
                <c:pt idx="31876" formatCode="0.00E+00">
                  <c:v>3.7651199999999998E-3</c:v>
                </c:pt>
                <c:pt idx="31877" formatCode="0.00E+00">
                  <c:v>3.9248599999999996E-3</c:v>
                </c:pt>
                <c:pt idx="31878" formatCode="0.00E+00">
                  <c:v>4.0710499999999997E-3</c:v>
                </c:pt>
                <c:pt idx="31879" formatCode="0.00E+00">
                  <c:v>4.20769E-3</c:v>
                </c:pt>
                <c:pt idx="31880" formatCode="0.00E+00">
                  <c:v>4.3367400000000004E-3</c:v>
                </c:pt>
                <c:pt idx="31881" formatCode="0.00E+00">
                  <c:v>4.45861E-3</c:v>
                </c:pt>
                <c:pt idx="31882" formatCode="0.00E+00">
                  <c:v>4.57311E-3</c:v>
                </c:pt>
                <c:pt idx="31883" formatCode="0.00E+00">
                  <c:v>4.6786299999999996E-3</c:v>
                </c:pt>
                <c:pt idx="31884" formatCode="0.00E+00">
                  <c:v>4.7734300000000004E-3</c:v>
                </c:pt>
                <c:pt idx="31885" formatCode="0.00E+00">
                  <c:v>4.8577000000000004E-3</c:v>
                </c:pt>
                <c:pt idx="31886" formatCode="0.00E+00">
                  <c:v>4.9321499999999997E-3</c:v>
                </c:pt>
                <c:pt idx="31887" formatCode="0.00E+00">
                  <c:v>4.9952499999999997E-3</c:v>
                </c:pt>
                <c:pt idx="31888" formatCode="0.00E+00">
                  <c:v>5.0438899999999997E-3</c:v>
                </c:pt>
                <c:pt idx="31889" formatCode="0.00E+00">
                  <c:v>5.0761799999999996E-3</c:v>
                </c:pt>
                <c:pt idx="31890" formatCode="0.00E+00">
                  <c:v>5.09189E-3</c:v>
                </c:pt>
                <c:pt idx="31891" formatCode="0.00E+00">
                  <c:v>5.09116E-3</c:v>
                </c:pt>
                <c:pt idx="31892" formatCode="0.00E+00">
                  <c:v>5.0741199999999997E-3</c:v>
                </c:pt>
                <c:pt idx="31893" formatCode="0.00E+00">
                  <c:v>5.0407899999999999E-3</c:v>
                </c:pt>
                <c:pt idx="31894" formatCode="0.00E+00">
                  <c:v>4.99097E-3</c:v>
                </c:pt>
                <c:pt idx="31895" formatCode="0.00E+00">
                  <c:v>4.9249200000000002E-3</c:v>
                </c:pt>
                <c:pt idx="31896" formatCode="0.00E+00">
                  <c:v>4.8442800000000003E-3</c:v>
                </c:pt>
                <c:pt idx="31897" formatCode="0.00E+00">
                  <c:v>4.7517100000000001E-3</c:v>
                </c:pt>
                <c:pt idx="31898" formatCode="0.00E+00">
                  <c:v>4.64965E-3</c:v>
                </c:pt>
                <c:pt idx="31899" formatCode="0.00E+00">
                  <c:v>4.5400600000000003E-3</c:v>
                </c:pt>
                <c:pt idx="31900" formatCode="0.00E+00">
                  <c:v>4.4242500000000002E-3</c:v>
                </c:pt>
                <c:pt idx="31901" formatCode="0.00E+00">
                  <c:v>4.3027899999999999E-3</c:v>
                </c:pt>
                <c:pt idx="31902" formatCode="0.00E+00">
                  <c:v>4.1771600000000001E-3</c:v>
                </c:pt>
                <c:pt idx="31903" formatCode="0.00E+00">
                  <c:v>4.0493100000000004E-3</c:v>
                </c:pt>
                <c:pt idx="31904" formatCode="0.00E+00">
                  <c:v>3.9188299999999999E-3</c:v>
                </c:pt>
                <c:pt idx="31905" formatCode="0.00E+00">
                  <c:v>3.7832600000000001E-3</c:v>
                </c:pt>
                <c:pt idx="31906" formatCode="0.00E+00">
                  <c:v>3.64051E-3</c:v>
                </c:pt>
                <c:pt idx="31907" formatCode="0.00E+00">
                  <c:v>3.4897399999999999E-3</c:v>
                </c:pt>
                <c:pt idx="31908" formatCode="0.00E+00">
                  <c:v>3.3308399999999998E-3</c:v>
                </c:pt>
                <c:pt idx="31909" formatCode="0.00E+00">
                  <c:v>3.1642300000000001E-3</c:v>
                </c:pt>
                <c:pt idx="31910" formatCode="0.00E+00">
                  <c:v>2.9909400000000001E-3</c:v>
                </c:pt>
                <c:pt idx="31911" formatCode="0.00E+00">
                  <c:v>2.81131E-3</c:v>
                </c:pt>
                <c:pt idx="31912" formatCode="0.00E+00">
                  <c:v>2.62452E-3</c:v>
                </c:pt>
                <c:pt idx="31913" formatCode="0.00E+00">
                  <c:v>2.4297400000000001E-3</c:v>
                </c:pt>
                <c:pt idx="31914" formatCode="0.00E+00">
                  <c:v>2.22653E-3</c:v>
                </c:pt>
                <c:pt idx="31915" formatCode="0.00E+00">
                  <c:v>2.0143000000000001E-3</c:v>
                </c:pt>
                <c:pt idx="31916" formatCode="0.00E+00">
                  <c:v>1.7912200000000001E-3</c:v>
                </c:pt>
                <c:pt idx="31917" formatCode="0.00E+00">
                  <c:v>1.5549100000000001E-3</c:v>
                </c:pt>
                <c:pt idx="31918" formatCode="0.00E+00">
                  <c:v>1.3034800000000001E-3</c:v>
                </c:pt>
                <c:pt idx="31919" formatCode="0.00E+00">
                  <c:v>1.0354699999999999E-3</c:v>
                </c:pt>
                <c:pt idx="31920" formatCode="0.00E+00">
                  <c:v>7.5009000000000002E-4</c:v>
                </c:pt>
                <c:pt idx="31921" formatCode="0.00E+00">
                  <c:v>4.4766000000000001E-4</c:v>
                </c:pt>
                <c:pt idx="31922" formatCode="0.00E+00">
                  <c:v>1.3000300000000001E-4</c:v>
                </c:pt>
                <c:pt idx="31923" formatCode="0.00E+00">
                  <c:v>-2.00426E-4</c:v>
                </c:pt>
                <c:pt idx="31924" formatCode="0.00E+00">
                  <c:v>-5.4278099999999999E-4</c:v>
                </c:pt>
                <c:pt idx="31925" formatCode="0.00E+00">
                  <c:v>-8.9754199999999998E-4</c:v>
                </c:pt>
                <c:pt idx="31926" formatCode="0.00E+00">
                  <c:v>-1.26469E-3</c:v>
                </c:pt>
                <c:pt idx="31927" formatCode="0.00E+00">
                  <c:v>-1.64426E-3</c:v>
                </c:pt>
                <c:pt idx="31928" formatCode="0.00E+00">
                  <c:v>-2.0368600000000001E-3</c:v>
                </c:pt>
                <c:pt idx="31929" formatCode="0.00E+00">
                  <c:v>-2.4417599999999999E-3</c:v>
                </c:pt>
                <c:pt idx="31930" formatCode="0.00E+00">
                  <c:v>-2.8566400000000001E-3</c:v>
                </c:pt>
                <c:pt idx="31931" formatCode="0.00E+00">
                  <c:v>-3.2802600000000001E-3</c:v>
                </c:pt>
                <c:pt idx="31932" formatCode="0.00E+00">
                  <c:v>-3.7136199999999999E-3</c:v>
                </c:pt>
                <c:pt idx="31933" formatCode="0.00E+00">
                  <c:v>-4.1585099999999998E-3</c:v>
                </c:pt>
                <c:pt idx="31934" formatCode="0.00E+00">
                  <c:v>-4.6159599999999997E-3</c:v>
                </c:pt>
                <c:pt idx="31935" formatCode="0.00E+00">
                  <c:v>-5.0864600000000001E-3</c:v>
                </c:pt>
                <c:pt idx="31936" formatCode="0.00E+00">
                  <c:v>-5.5709399999999999E-3</c:v>
                </c:pt>
                <c:pt idx="31937" formatCode="0.00E+00">
                  <c:v>-6.0704000000000001E-3</c:v>
                </c:pt>
                <c:pt idx="31938" formatCode="0.00E+00">
                  <c:v>-6.58481E-3</c:v>
                </c:pt>
                <c:pt idx="31939" formatCode="0.00E+00">
                  <c:v>-7.11394E-3</c:v>
                </c:pt>
                <c:pt idx="31940" formatCode="0.00E+00">
                  <c:v>-7.6589600000000002E-3</c:v>
                </c:pt>
                <c:pt idx="31941" formatCode="0.00E+00">
                  <c:v>-8.2209699999999993E-3</c:v>
                </c:pt>
                <c:pt idx="31942" formatCode="0.00E+00">
                  <c:v>-8.7983200000000001E-3</c:v>
                </c:pt>
                <c:pt idx="31943" formatCode="0.00E+00">
                  <c:v>-9.3884599999999995E-3</c:v>
                </c:pt>
                <c:pt idx="31944" formatCode="0.00E+00">
                  <c:v>-9.9911800000000005E-3</c:v>
                </c:pt>
                <c:pt idx="31945">
                  <c:v>-1.0607500000000001E-2</c:v>
                </c:pt>
                <c:pt idx="31946">
                  <c:v>-1.1237199999999999E-2</c:v>
                </c:pt>
                <c:pt idx="31947">
                  <c:v>-1.18785E-2</c:v>
                </c:pt>
                <c:pt idx="31948">
                  <c:v>-1.25288E-2</c:v>
                </c:pt>
                <c:pt idx="31949">
                  <c:v>-1.31865E-2</c:v>
                </c:pt>
                <c:pt idx="31950">
                  <c:v>-1.38519E-2</c:v>
                </c:pt>
                <c:pt idx="31951">
                  <c:v>-1.45259E-2</c:v>
                </c:pt>
                <c:pt idx="31952">
                  <c:v>-1.5208899999999999E-2</c:v>
                </c:pt>
                <c:pt idx="31953">
                  <c:v>-1.5901200000000001E-2</c:v>
                </c:pt>
                <c:pt idx="31954">
                  <c:v>-1.6603300000000001E-2</c:v>
                </c:pt>
                <c:pt idx="31955">
                  <c:v>-1.7315199999999999E-2</c:v>
                </c:pt>
                <c:pt idx="31956">
                  <c:v>-1.8036900000000002E-2</c:v>
                </c:pt>
                <c:pt idx="31957">
                  <c:v>-1.8768199999999999E-2</c:v>
                </c:pt>
                <c:pt idx="31958">
                  <c:v>-1.95081E-2</c:v>
                </c:pt>
                <c:pt idx="31959">
                  <c:v>-2.0254500000000002E-2</c:v>
                </c:pt>
                <c:pt idx="31960">
                  <c:v>-2.1005900000000001E-2</c:v>
                </c:pt>
                <c:pt idx="31961">
                  <c:v>-2.1762900000000002E-2</c:v>
                </c:pt>
                <c:pt idx="31962">
                  <c:v>-2.2526299999999999E-2</c:v>
                </c:pt>
                <c:pt idx="31963">
                  <c:v>-2.3295900000000001E-2</c:v>
                </c:pt>
                <c:pt idx="31964">
                  <c:v>-2.4070500000000002E-2</c:v>
                </c:pt>
                <c:pt idx="31965">
                  <c:v>-2.4848700000000001E-2</c:v>
                </c:pt>
                <c:pt idx="31966">
                  <c:v>-2.5627899999999999E-2</c:v>
                </c:pt>
                <c:pt idx="31967">
                  <c:v>-2.6404799999999999E-2</c:v>
                </c:pt>
                <c:pt idx="31968">
                  <c:v>-2.71782E-2</c:v>
                </c:pt>
                <c:pt idx="31969">
                  <c:v>-2.7947799999999998E-2</c:v>
                </c:pt>
                <c:pt idx="31970">
                  <c:v>-2.8712600000000001E-2</c:v>
                </c:pt>
                <c:pt idx="31971">
                  <c:v>-2.9471899999999999E-2</c:v>
                </c:pt>
                <c:pt idx="31972">
                  <c:v>-3.02265E-2</c:v>
                </c:pt>
                <c:pt idx="31973">
                  <c:v>-3.0976900000000002E-2</c:v>
                </c:pt>
                <c:pt idx="31974">
                  <c:v>-3.1722800000000002E-2</c:v>
                </c:pt>
                <c:pt idx="31975">
                  <c:v>-3.2465399999999998E-2</c:v>
                </c:pt>
                <c:pt idx="31976">
                  <c:v>-3.3207300000000002E-2</c:v>
                </c:pt>
                <c:pt idx="31977">
                  <c:v>-3.39507E-2</c:v>
                </c:pt>
                <c:pt idx="31978">
                  <c:v>-3.4696400000000002E-2</c:v>
                </c:pt>
                <c:pt idx="31979">
                  <c:v>-3.54439E-2</c:v>
                </c:pt>
                <c:pt idx="31980">
                  <c:v>-3.61912E-2</c:v>
                </c:pt>
                <c:pt idx="31981">
                  <c:v>-3.69342E-2</c:v>
                </c:pt>
                <c:pt idx="31982">
                  <c:v>-3.7669399999999999E-2</c:v>
                </c:pt>
                <c:pt idx="31983">
                  <c:v>-3.8395800000000001E-2</c:v>
                </c:pt>
                <c:pt idx="31984">
                  <c:v>-3.9115999999999998E-2</c:v>
                </c:pt>
                <c:pt idx="31985">
                  <c:v>-3.9833599999999997E-2</c:v>
                </c:pt>
                <c:pt idx="31986">
                  <c:v>-4.05482E-2</c:v>
                </c:pt>
                <c:pt idx="31987">
                  <c:v>-4.1254899999999997E-2</c:v>
                </c:pt>
                <c:pt idx="31988">
                  <c:v>-4.1947600000000002E-2</c:v>
                </c:pt>
                <c:pt idx="31989">
                  <c:v>-4.2622399999999998E-2</c:v>
                </c:pt>
                <c:pt idx="31990">
                  <c:v>-4.3277200000000002E-2</c:v>
                </c:pt>
                <c:pt idx="31991">
                  <c:v>-4.3910400000000002E-2</c:v>
                </c:pt>
                <c:pt idx="31992">
                  <c:v>-4.4520299999999999E-2</c:v>
                </c:pt>
                <c:pt idx="31993">
                  <c:v>-4.5107700000000001E-2</c:v>
                </c:pt>
                <c:pt idx="31994">
                  <c:v>-4.5675599999999997E-2</c:v>
                </c:pt>
                <c:pt idx="31995">
                  <c:v>-4.6226400000000001E-2</c:v>
                </c:pt>
                <c:pt idx="31996">
                  <c:v>-4.6760200000000002E-2</c:v>
                </c:pt>
                <c:pt idx="31997">
                  <c:v>-4.7276199999999997E-2</c:v>
                </c:pt>
                <c:pt idx="31998">
                  <c:v>-4.77729E-2</c:v>
                </c:pt>
                <c:pt idx="31999">
                  <c:v>-4.8248300000000001E-2</c:v>
                </c:pt>
                <c:pt idx="32000">
                  <c:v>-4.8700899999999998E-2</c:v>
                </c:pt>
                <c:pt idx="32001">
                  <c:v>-4.9130399999999998E-2</c:v>
                </c:pt>
                <c:pt idx="32002">
                  <c:v>-4.9536499999999997E-2</c:v>
                </c:pt>
                <c:pt idx="32003">
                  <c:v>-4.9918799999999999E-2</c:v>
                </c:pt>
                <c:pt idx="32004">
                  <c:v>-5.0278099999999999E-2</c:v>
                </c:pt>
                <c:pt idx="32005">
                  <c:v>-5.0616099999999997E-2</c:v>
                </c:pt>
                <c:pt idx="32006">
                  <c:v>-5.0933100000000002E-2</c:v>
                </c:pt>
                <c:pt idx="32007">
                  <c:v>-5.1227300000000003E-2</c:v>
                </c:pt>
                <c:pt idx="32008">
                  <c:v>-5.1496599999999997E-2</c:v>
                </c:pt>
                <c:pt idx="32009">
                  <c:v>-5.1738399999999997E-2</c:v>
                </c:pt>
                <c:pt idx="32010">
                  <c:v>-5.1949799999999997E-2</c:v>
                </c:pt>
                <c:pt idx="32011">
                  <c:v>-5.2129700000000001E-2</c:v>
                </c:pt>
                <c:pt idx="32012">
                  <c:v>-5.2279800000000001E-2</c:v>
                </c:pt>
                <c:pt idx="32013">
                  <c:v>-5.2403100000000001E-2</c:v>
                </c:pt>
                <c:pt idx="32014">
                  <c:v>-5.2500400000000003E-2</c:v>
                </c:pt>
                <c:pt idx="32015">
                  <c:v>-5.25698E-2</c:v>
                </c:pt>
                <c:pt idx="32016">
                  <c:v>-5.2607300000000003E-2</c:v>
                </c:pt>
                <c:pt idx="32017">
                  <c:v>-5.2609999999999997E-2</c:v>
                </c:pt>
                <c:pt idx="32018">
                  <c:v>-5.2577899999999997E-2</c:v>
                </c:pt>
                <c:pt idx="32019">
                  <c:v>-5.2514100000000001E-2</c:v>
                </c:pt>
                <c:pt idx="32020">
                  <c:v>-5.2421799999999998E-2</c:v>
                </c:pt>
                <c:pt idx="32021">
                  <c:v>-5.2302500000000002E-2</c:v>
                </c:pt>
                <c:pt idx="32022">
                  <c:v>-5.2156399999999999E-2</c:v>
                </c:pt>
                <c:pt idx="32023">
                  <c:v>-5.1984099999999998E-2</c:v>
                </c:pt>
                <c:pt idx="32024">
                  <c:v>-5.1785900000000003E-2</c:v>
                </c:pt>
                <c:pt idx="32025">
                  <c:v>-5.1560099999999998E-2</c:v>
                </c:pt>
                <c:pt idx="32026">
                  <c:v>-5.13044E-2</c:v>
                </c:pt>
                <c:pt idx="32027">
                  <c:v>-5.1019000000000002E-2</c:v>
                </c:pt>
                <c:pt idx="32028">
                  <c:v>-5.0706000000000001E-2</c:v>
                </c:pt>
                <c:pt idx="32029">
                  <c:v>-5.0367500000000003E-2</c:v>
                </c:pt>
                <c:pt idx="32030">
                  <c:v>-5.0003600000000002E-2</c:v>
                </c:pt>
                <c:pt idx="32031">
                  <c:v>-4.96131E-2</c:v>
                </c:pt>
                <c:pt idx="32032">
                  <c:v>-4.9194700000000001E-2</c:v>
                </c:pt>
                <c:pt idx="32033">
                  <c:v>-4.8746499999999998E-2</c:v>
                </c:pt>
                <c:pt idx="32034">
                  <c:v>-4.8267600000000001E-2</c:v>
                </c:pt>
                <c:pt idx="32035">
                  <c:v>-4.7759500000000003E-2</c:v>
                </c:pt>
                <c:pt idx="32036">
                  <c:v>-4.7223899999999999E-2</c:v>
                </c:pt>
                <c:pt idx="32037">
                  <c:v>-4.6662200000000001E-2</c:v>
                </c:pt>
                <c:pt idx="32038">
                  <c:v>-4.6075900000000003E-2</c:v>
                </c:pt>
                <c:pt idx="32039">
                  <c:v>-4.5465699999999998E-2</c:v>
                </c:pt>
                <c:pt idx="32040">
                  <c:v>-4.4831799999999998E-2</c:v>
                </c:pt>
                <c:pt idx="32041">
                  <c:v>-4.4175399999999997E-2</c:v>
                </c:pt>
                <c:pt idx="32042">
                  <c:v>-4.3497599999999997E-2</c:v>
                </c:pt>
                <c:pt idx="32043">
                  <c:v>-4.2798599999999999E-2</c:v>
                </c:pt>
                <c:pt idx="32044">
                  <c:v>-4.2077499999999997E-2</c:v>
                </c:pt>
                <c:pt idx="32045">
                  <c:v>-4.1334099999999999E-2</c:v>
                </c:pt>
                <c:pt idx="32046">
                  <c:v>-4.05697E-2</c:v>
                </c:pt>
                <c:pt idx="32047">
                  <c:v>-3.9785800000000003E-2</c:v>
                </c:pt>
                <c:pt idx="32048">
                  <c:v>-3.89843E-2</c:v>
                </c:pt>
                <c:pt idx="32049">
                  <c:v>-3.8166499999999999E-2</c:v>
                </c:pt>
                <c:pt idx="32050">
                  <c:v>-3.7331999999999997E-2</c:v>
                </c:pt>
                <c:pt idx="32051">
                  <c:v>-3.6478999999999998E-2</c:v>
                </c:pt>
                <c:pt idx="32052">
                  <c:v>-3.5608099999999997E-2</c:v>
                </c:pt>
                <c:pt idx="32053">
                  <c:v>-3.47207E-2</c:v>
                </c:pt>
                <c:pt idx="32054">
                  <c:v>-3.3817300000000002E-2</c:v>
                </c:pt>
                <c:pt idx="32055">
                  <c:v>-3.2899299999999999E-2</c:v>
                </c:pt>
                <c:pt idx="32056">
                  <c:v>-3.1969299999999999E-2</c:v>
                </c:pt>
                <c:pt idx="32057">
                  <c:v>-3.10291E-2</c:v>
                </c:pt>
                <c:pt idx="32058">
                  <c:v>-3.00787E-2</c:v>
                </c:pt>
                <c:pt idx="32059">
                  <c:v>-2.91194E-2</c:v>
                </c:pt>
                <c:pt idx="32060">
                  <c:v>-2.8154499999999999E-2</c:v>
                </c:pt>
                <c:pt idx="32061">
                  <c:v>-2.71869E-2</c:v>
                </c:pt>
                <c:pt idx="32062">
                  <c:v>-2.6216300000000001E-2</c:v>
                </c:pt>
                <c:pt idx="32063">
                  <c:v>-2.5242199999999999E-2</c:v>
                </c:pt>
                <c:pt idx="32064">
                  <c:v>-2.4266300000000001E-2</c:v>
                </c:pt>
                <c:pt idx="32065">
                  <c:v>-2.32908E-2</c:v>
                </c:pt>
                <c:pt idx="32066">
                  <c:v>-2.2315999999999999E-2</c:v>
                </c:pt>
                <c:pt idx="32067">
                  <c:v>-2.13408E-2</c:v>
                </c:pt>
                <c:pt idx="32068">
                  <c:v>-2.0364E-2</c:v>
                </c:pt>
                <c:pt idx="32069">
                  <c:v>-1.93843E-2</c:v>
                </c:pt>
                <c:pt idx="32070">
                  <c:v>-1.8400799999999998E-2</c:v>
                </c:pt>
                <c:pt idx="32071">
                  <c:v>-1.7415099999999999E-2</c:v>
                </c:pt>
                <c:pt idx="32072">
                  <c:v>-1.64323E-2</c:v>
                </c:pt>
                <c:pt idx="32073">
                  <c:v>-1.54567E-2</c:v>
                </c:pt>
                <c:pt idx="32074">
                  <c:v>-1.44885E-2</c:v>
                </c:pt>
                <c:pt idx="32075">
                  <c:v>-1.3524400000000001E-2</c:v>
                </c:pt>
                <c:pt idx="32076">
                  <c:v>-1.25608E-2</c:v>
                </c:pt>
                <c:pt idx="32077">
                  <c:v>-1.1597400000000001E-2</c:v>
                </c:pt>
                <c:pt idx="32078">
                  <c:v>-1.0637000000000001E-2</c:v>
                </c:pt>
                <c:pt idx="32079" formatCode="0.00E+00">
                  <c:v>-9.6814599999999994E-3</c:v>
                </c:pt>
                <c:pt idx="32080" formatCode="0.00E+00">
                  <c:v>-8.7324800000000008E-3</c:v>
                </c:pt>
                <c:pt idx="32081" formatCode="0.00E+00">
                  <c:v>-7.7933999999999998E-3</c:v>
                </c:pt>
                <c:pt idx="32082" formatCode="0.00E+00">
                  <c:v>-6.8680700000000004E-3</c:v>
                </c:pt>
                <c:pt idx="32083" formatCode="0.00E+00">
                  <c:v>-5.9586800000000001E-3</c:v>
                </c:pt>
                <c:pt idx="32084" formatCode="0.00E+00">
                  <c:v>-5.06617E-3</c:v>
                </c:pt>
                <c:pt idx="32085" formatCode="0.00E+00">
                  <c:v>-4.19134E-3</c:v>
                </c:pt>
                <c:pt idx="32086" formatCode="0.00E+00">
                  <c:v>-3.3352400000000002E-3</c:v>
                </c:pt>
                <c:pt idx="32087" formatCode="0.00E+00">
                  <c:v>-2.4989399999999998E-3</c:v>
                </c:pt>
                <c:pt idx="32088" formatCode="0.00E+00">
                  <c:v>-1.6835299999999999E-3</c:v>
                </c:pt>
                <c:pt idx="32089" formatCode="0.00E+00">
                  <c:v>-8.9030800000000003E-4</c:v>
                </c:pt>
                <c:pt idx="32090" formatCode="0.00E+00">
                  <c:v>-1.20223E-4</c:v>
                </c:pt>
                <c:pt idx="32091" formatCode="0.00E+00">
                  <c:v>6.2662700000000004E-4</c:v>
                </c:pt>
                <c:pt idx="32092" formatCode="0.00E+00">
                  <c:v>1.3500599999999999E-3</c:v>
                </c:pt>
                <c:pt idx="32093" formatCode="0.00E+00">
                  <c:v>2.0501500000000001E-3</c:v>
                </c:pt>
                <c:pt idx="32094" formatCode="0.00E+00">
                  <c:v>2.72756E-3</c:v>
                </c:pt>
                <c:pt idx="32095" formatCode="0.00E+00">
                  <c:v>3.3831600000000001E-3</c:v>
                </c:pt>
                <c:pt idx="32096" formatCode="0.00E+00">
                  <c:v>4.0178100000000001E-3</c:v>
                </c:pt>
                <c:pt idx="32097" formatCode="0.00E+00">
                  <c:v>4.6316899999999999E-3</c:v>
                </c:pt>
                <c:pt idx="32098" formatCode="0.00E+00">
                  <c:v>5.2246300000000001E-3</c:v>
                </c:pt>
                <c:pt idx="32099" formatCode="0.00E+00">
                  <c:v>5.79687E-3</c:v>
                </c:pt>
                <c:pt idx="32100" formatCode="0.00E+00">
                  <c:v>6.3474899999999999E-3</c:v>
                </c:pt>
                <c:pt idx="32101" formatCode="0.00E+00">
                  <c:v>6.8737399999999997E-3</c:v>
                </c:pt>
                <c:pt idx="32102" formatCode="0.00E+00">
                  <c:v>7.3737300000000002E-3</c:v>
                </c:pt>
                <c:pt idx="32103" formatCode="0.00E+00">
                  <c:v>7.8487499999999998E-3</c:v>
                </c:pt>
                <c:pt idx="32104" formatCode="0.00E+00">
                  <c:v>8.3008000000000005E-3</c:v>
                </c:pt>
                <c:pt idx="32105" formatCode="0.00E+00">
                  <c:v>8.7284600000000004E-3</c:v>
                </c:pt>
                <c:pt idx="32106" formatCode="0.00E+00">
                  <c:v>9.1277600000000004E-3</c:v>
                </c:pt>
                <c:pt idx="32107" formatCode="0.00E+00">
                  <c:v>9.4956099999999998E-3</c:v>
                </c:pt>
                <c:pt idx="32108" formatCode="0.00E+00">
                  <c:v>9.8312099999999999E-3</c:v>
                </c:pt>
                <c:pt idx="32109">
                  <c:v>1.0134900000000001E-2</c:v>
                </c:pt>
                <c:pt idx="32110">
                  <c:v>1.04063E-2</c:v>
                </c:pt>
                <c:pt idx="32111">
                  <c:v>1.0644499999999999E-2</c:v>
                </c:pt>
                <c:pt idx="32112">
                  <c:v>1.0849599999999999E-2</c:v>
                </c:pt>
                <c:pt idx="32113">
                  <c:v>1.1023700000000001E-2</c:v>
                </c:pt>
                <c:pt idx="32114">
                  <c:v>1.1169500000000001E-2</c:v>
                </c:pt>
                <c:pt idx="32115">
                  <c:v>1.12871E-2</c:v>
                </c:pt>
                <c:pt idx="32116">
                  <c:v>1.13753E-2</c:v>
                </c:pt>
                <c:pt idx="32117">
                  <c:v>1.1433199999999999E-2</c:v>
                </c:pt>
                <c:pt idx="32118">
                  <c:v>1.1461600000000001E-2</c:v>
                </c:pt>
                <c:pt idx="32119">
                  <c:v>1.14626E-2</c:v>
                </c:pt>
                <c:pt idx="32120">
                  <c:v>1.1438800000000001E-2</c:v>
                </c:pt>
                <c:pt idx="32121">
                  <c:v>1.1391399999999999E-2</c:v>
                </c:pt>
                <c:pt idx="32122">
                  <c:v>1.13195E-2</c:v>
                </c:pt>
                <c:pt idx="32123">
                  <c:v>1.1221800000000001E-2</c:v>
                </c:pt>
                <c:pt idx="32124">
                  <c:v>1.10969E-2</c:v>
                </c:pt>
                <c:pt idx="32125">
                  <c:v>1.09436E-2</c:v>
                </c:pt>
                <c:pt idx="32126">
                  <c:v>1.0761700000000001E-2</c:v>
                </c:pt>
                <c:pt idx="32127">
                  <c:v>1.05529E-2</c:v>
                </c:pt>
                <c:pt idx="32128">
                  <c:v>1.03185E-2</c:v>
                </c:pt>
                <c:pt idx="32129">
                  <c:v>1.00587E-2</c:v>
                </c:pt>
                <c:pt idx="32130" formatCode="0.00E+00">
                  <c:v>9.7743599999999993E-3</c:v>
                </c:pt>
                <c:pt idx="32131" formatCode="0.00E+00">
                  <c:v>9.4678399999999999E-3</c:v>
                </c:pt>
                <c:pt idx="32132" formatCode="0.00E+00">
                  <c:v>9.1413499999999995E-3</c:v>
                </c:pt>
                <c:pt idx="32133" formatCode="0.00E+00">
                  <c:v>8.7946299999999995E-3</c:v>
                </c:pt>
                <c:pt idx="32134" formatCode="0.00E+00">
                  <c:v>8.4254399999999993E-3</c:v>
                </c:pt>
                <c:pt idx="32135" formatCode="0.00E+00">
                  <c:v>8.0324799999999998E-3</c:v>
                </c:pt>
                <c:pt idx="32136" formatCode="0.00E+00">
                  <c:v>7.6158600000000003E-3</c:v>
                </c:pt>
                <c:pt idx="32137" formatCode="0.00E+00">
                  <c:v>7.1757699999999997E-3</c:v>
                </c:pt>
                <c:pt idx="32138" formatCode="0.00E+00">
                  <c:v>6.7122299999999996E-3</c:v>
                </c:pt>
                <c:pt idx="32139" formatCode="0.00E+00">
                  <c:v>6.2255399999999999E-3</c:v>
                </c:pt>
                <c:pt idx="32140" formatCode="0.00E+00">
                  <c:v>5.7166200000000004E-3</c:v>
                </c:pt>
                <c:pt idx="32141" formatCode="0.00E+00">
                  <c:v>5.1864900000000002E-3</c:v>
                </c:pt>
                <c:pt idx="32142" formatCode="0.00E+00">
                  <c:v>4.6356899999999996E-3</c:v>
                </c:pt>
                <c:pt idx="32143" formatCode="0.00E+00">
                  <c:v>4.0649299999999996E-3</c:v>
                </c:pt>
                <c:pt idx="32144" formatCode="0.00E+00">
                  <c:v>3.4760699999999999E-3</c:v>
                </c:pt>
                <c:pt idx="32145" formatCode="0.00E+00">
                  <c:v>2.8712099999999999E-3</c:v>
                </c:pt>
                <c:pt idx="32146" formatCode="0.00E+00">
                  <c:v>2.25121E-3</c:v>
                </c:pt>
                <c:pt idx="32147" formatCode="0.00E+00">
                  <c:v>1.6162500000000001E-3</c:v>
                </c:pt>
                <c:pt idx="32148" formatCode="0.00E+00">
                  <c:v>9.6658300000000003E-4</c:v>
                </c:pt>
                <c:pt idx="32149" formatCode="0.00E+00">
                  <c:v>3.0276700000000001E-4</c:v>
                </c:pt>
                <c:pt idx="32150" formatCode="0.00E+00">
                  <c:v>-3.7342300000000001E-4</c:v>
                </c:pt>
                <c:pt idx="32151" formatCode="0.00E+00">
                  <c:v>-1.05956E-3</c:v>
                </c:pt>
                <c:pt idx="32152" formatCode="0.00E+00">
                  <c:v>-1.7537099999999999E-3</c:v>
                </c:pt>
                <c:pt idx="32153" formatCode="0.00E+00">
                  <c:v>-2.4547499999999999E-3</c:v>
                </c:pt>
                <c:pt idx="32154" formatCode="0.00E+00">
                  <c:v>-3.1625999999999998E-3</c:v>
                </c:pt>
                <c:pt idx="32155" formatCode="0.00E+00">
                  <c:v>-3.8777400000000002E-3</c:v>
                </c:pt>
                <c:pt idx="32156" formatCode="0.00E+00">
                  <c:v>-4.5999999999999999E-3</c:v>
                </c:pt>
                <c:pt idx="32157" formatCode="0.00E+00">
                  <c:v>-5.3282E-3</c:v>
                </c:pt>
                <c:pt idx="32158" formatCode="0.00E+00">
                  <c:v>-6.0604700000000001E-3</c:v>
                </c:pt>
                <c:pt idx="32159" formatCode="0.00E+00">
                  <c:v>-6.7959700000000001E-3</c:v>
                </c:pt>
                <c:pt idx="32160" formatCode="0.00E+00">
                  <c:v>-7.5348400000000001E-3</c:v>
                </c:pt>
                <c:pt idx="32161" formatCode="0.00E+00">
                  <c:v>-8.27577E-3</c:v>
                </c:pt>
                <c:pt idx="32162" formatCode="0.00E+00">
                  <c:v>-9.0163499999999994E-3</c:v>
                </c:pt>
                <c:pt idx="32163" formatCode="0.00E+00">
                  <c:v>-9.7551600000000006E-3</c:v>
                </c:pt>
                <c:pt idx="32164">
                  <c:v>-1.04922E-2</c:v>
                </c:pt>
                <c:pt idx="32165">
                  <c:v>-1.12283E-2</c:v>
                </c:pt>
                <c:pt idx="32166">
                  <c:v>-1.1963700000000001E-2</c:v>
                </c:pt>
                <c:pt idx="32167">
                  <c:v>-1.26979E-2</c:v>
                </c:pt>
                <c:pt idx="32168">
                  <c:v>-1.34298E-2</c:v>
                </c:pt>
                <c:pt idx="32169">
                  <c:v>-1.41592E-2</c:v>
                </c:pt>
                <c:pt idx="32170">
                  <c:v>-1.4888999999999999E-2</c:v>
                </c:pt>
                <c:pt idx="32171">
                  <c:v>-1.5613800000000001E-2</c:v>
                </c:pt>
                <c:pt idx="32172">
                  <c:v>-1.6315199999999998E-2</c:v>
                </c:pt>
                <c:pt idx="32173">
                  <c:v>-1.6994499999999999E-2</c:v>
                </c:pt>
                <c:pt idx="32174">
                  <c:v>-1.7673500000000002E-2</c:v>
                </c:pt>
                <c:pt idx="32175">
                  <c:v>-1.8353100000000001E-2</c:v>
                </c:pt>
                <c:pt idx="32176">
                  <c:v>-1.9022399999999998E-2</c:v>
                </c:pt>
                <c:pt idx="32177">
                  <c:v>-1.9682600000000001E-2</c:v>
                </c:pt>
                <c:pt idx="32178">
                  <c:v>-2.0336799999999999E-2</c:v>
                </c:pt>
                <c:pt idx="32179">
                  <c:v>-2.0983999999999999E-2</c:v>
                </c:pt>
                <c:pt idx="32180">
                  <c:v>-2.1621600000000001E-2</c:v>
                </c:pt>
                <c:pt idx="32181">
                  <c:v>-2.22475E-2</c:v>
                </c:pt>
                <c:pt idx="32182">
                  <c:v>-2.2860399999999999E-2</c:v>
                </c:pt>
                <c:pt idx="32183">
                  <c:v>-2.3460399999999999E-2</c:v>
                </c:pt>
                <c:pt idx="32184">
                  <c:v>-2.4048099999999999E-2</c:v>
                </c:pt>
                <c:pt idx="32185">
                  <c:v>-2.4623800000000001E-2</c:v>
                </c:pt>
                <c:pt idx="32186">
                  <c:v>-2.5186099999999999E-2</c:v>
                </c:pt>
                <c:pt idx="32187">
                  <c:v>-2.5734300000000002E-2</c:v>
                </c:pt>
                <c:pt idx="32188">
                  <c:v>-2.6268900000000001E-2</c:v>
                </c:pt>
                <c:pt idx="32189">
                  <c:v>-2.6792E-2</c:v>
                </c:pt>
                <c:pt idx="32190">
                  <c:v>-2.7305599999999999E-2</c:v>
                </c:pt>
                <c:pt idx="32191">
                  <c:v>-2.7810499999999998E-2</c:v>
                </c:pt>
                <c:pt idx="32192">
                  <c:v>-2.83062E-2</c:v>
                </c:pt>
                <c:pt idx="32193">
                  <c:v>-2.8792000000000002E-2</c:v>
                </c:pt>
                <c:pt idx="32194">
                  <c:v>-2.9266899999999998E-2</c:v>
                </c:pt>
                <c:pt idx="32195">
                  <c:v>-2.9730599999999999E-2</c:v>
                </c:pt>
                <c:pt idx="32196">
                  <c:v>-3.0181800000000002E-2</c:v>
                </c:pt>
                <c:pt idx="32197">
                  <c:v>-3.0618300000000001E-2</c:v>
                </c:pt>
                <c:pt idx="32198">
                  <c:v>-3.1038799999999998E-2</c:v>
                </c:pt>
                <c:pt idx="32199">
                  <c:v>-3.1443499999999999E-2</c:v>
                </c:pt>
                <c:pt idx="32200">
                  <c:v>-3.1831999999999999E-2</c:v>
                </c:pt>
                <c:pt idx="32201">
                  <c:v>-3.2203200000000001E-2</c:v>
                </c:pt>
                <c:pt idx="32202">
                  <c:v>-3.2556099999999998E-2</c:v>
                </c:pt>
                <c:pt idx="32203">
                  <c:v>-3.2890299999999997E-2</c:v>
                </c:pt>
                <c:pt idx="32204">
                  <c:v>-3.3205499999999999E-2</c:v>
                </c:pt>
                <c:pt idx="32205">
                  <c:v>-3.3501599999999999E-2</c:v>
                </c:pt>
                <c:pt idx="32206">
                  <c:v>-3.3777599999999998E-2</c:v>
                </c:pt>
                <c:pt idx="32207">
                  <c:v>-3.4033099999999997E-2</c:v>
                </c:pt>
                <c:pt idx="32208">
                  <c:v>-3.4268399999999997E-2</c:v>
                </c:pt>
                <c:pt idx="32209">
                  <c:v>-3.4483600000000003E-2</c:v>
                </c:pt>
                <c:pt idx="32210">
                  <c:v>-3.46787E-2</c:v>
                </c:pt>
                <c:pt idx="32211">
                  <c:v>-3.4854499999999997E-2</c:v>
                </c:pt>
                <c:pt idx="32212">
                  <c:v>-3.5012099999999997E-2</c:v>
                </c:pt>
                <c:pt idx="32213">
                  <c:v>-3.5151799999999997E-2</c:v>
                </c:pt>
                <c:pt idx="32214">
                  <c:v>-3.5273199999999998E-2</c:v>
                </c:pt>
                <c:pt idx="32215">
                  <c:v>-3.5375499999999997E-2</c:v>
                </c:pt>
                <c:pt idx="32216">
                  <c:v>-3.5458299999999998E-2</c:v>
                </c:pt>
                <c:pt idx="32217">
                  <c:v>-3.5521299999999999E-2</c:v>
                </c:pt>
                <c:pt idx="32218">
                  <c:v>-3.5564100000000001E-2</c:v>
                </c:pt>
                <c:pt idx="32219">
                  <c:v>-3.5586600000000003E-2</c:v>
                </c:pt>
                <c:pt idx="32220">
                  <c:v>-3.5588700000000001E-2</c:v>
                </c:pt>
                <c:pt idx="32221">
                  <c:v>-3.5570600000000001E-2</c:v>
                </c:pt>
                <c:pt idx="32222">
                  <c:v>-3.5532899999999999E-2</c:v>
                </c:pt>
                <c:pt idx="32223">
                  <c:v>-3.5476300000000002E-2</c:v>
                </c:pt>
                <c:pt idx="32224">
                  <c:v>-3.5402299999999998E-2</c:v>
                </c:pt>
                <c:pt idx="32225">
                  <c:v>-3.53131E-2</c:v>
                </c:pt>
                <c:pt idx="32226">
                  <c:v>-3.5210100000000001E-2</c:v>
                </c:pt>
                <c:pt idx="32227">
                  <c:v>-3.5093199999999998E-2</c:v>
                </c:pt>
                <c:pt idx="32228">
                  <c:v>-3.4961399999999997E-2</c:v>
                </c:pt>
                <c:pt idx="32229">
                  <c:v>-3.4814699999999997E-2</c:v>
                </c:pt>
                <c:pt idx="32230">
                  <c:v>-3.4653400000000001E-2</c:v>
                </c:pt>
                <c:pt idx="32231">
                  <c:v>-3.4477099999999997E-2</c:v>
                </c:pt>
                <c:pt idx="32232">
                  <c:v>-3.4284200000000001E-2</c:v>
                </c:pt>
                <c:pt idx="32233">
                  <c:v>-3.4074300000000002E-2</c:v>
                </c:pt>
                <c:pt idx="32234">
                  <c:v>-3.3847799999999997E-2</c:v>
                </c:pt>
                <c:pt idx="32235">
                  <c:v>-3.3605400000000001E-2</c:v>
                </c:pt>
                <c:pt idx="32236">
                  <c:v>-3.3348500000000003E-2</c:v>
                </c:pt>
                <c:pt idx="32237">
                  <c:v>-3.3078200000000002E-2</c:v>
                </c:pt>
                <c:pt idx="32238">
                  <c:v>-3.27934E-2</c:v>
                </c:pt>
                <c:pt idx="32239">
                  <c:v>-3.2492199999999999E-2</c:v>
                </c:pt>
                <c:pt idx="32240">
                  <c:v>-3.2174300000000003E-2</c:v>
                </c:pt>
                <c:pt idx="32241">
                  <c:v>-3.1842000000000002E-2</c:v>
                </c:pt>
                <c:pt idx="32242">
                  <c:v>-3.1498199999999997E-2</c:v>
                </c:pt>
                <c:pt idx="32243">
                  <c:v>-3.1144999999999999E-2</c:v>
                </c:pt>
                <c:pt idx="32244">
                  <c:v>-3.0784499999999999E-2</c:v>
                </c:pt>
                <c:pt idx="32245">
                  <c:v>-3.0417E-2</c:v>
                </c:pt>
                <c:pt idx="32246">
                  <c:v>-3.0041499999999999E-2</c:v>
                </c:pt>
                <c:pt idx="32247">
                  <c:v>-2.96574E-2</c:v>
                </c:pt>
                <c:pt idx="32248">
                  <c:v>-2.9266199999999999E-2</c:v>
                </c:pt>
                <c:pt idx="32249">
                  <c:v>-2.8869100000000002E-2</c:v>
                </c:pt>
                <c:pt idx="32250">
                  <c:v>-2.8467099999999999E-2</c:v>
                </c:pt>
                <c:pt idx="32251">
                  <c:v>-2.80621E-2</c:v>
                </c:pt>
                <c:pt idx="32252">
                  <c:v>-2.7654999999999999E-2</c:v>
                </c:pt>
                <c:pt idx="32253">
                  <c:v>-2.7245100000000001E-2</c:v>
                </c:pt>
                <c:pt idx="32254">
                  <c:v>-2.6831799999999999E-2</c:v>
                </c:pt>
                <c:pt idx="32255">
                  <c:v>-2.6414799999999999E-2</c:v>
                </c:pt>
                <c:pt idx="32256">
                  <c:v>-2.5994E-2</c:v>
                </c:pt>
                <c:pt idx="32257">
                  <c:v>-2.5571900000000002E-2</c:v>
                </c:pt>
                <c:pt idx="32258">
                  <c:v>-2.51498E-2</c:v>
                </c:pt>
                <c:pt idx="32259">
                  <c:v>-2.4717099999999999E-2</c:v>
                </c:pt>
                <c:pt idx="32260">
                  <c:v>-2.4265700000000001E-2</c:v>
                </c:pt>
                <c:pt idx="32261">
                  <c:v>-2.38097E-2</c:v>
                </c:pt>
                <c:pt idx="32262">
                  <c:v>-2.33587E-2</c:v>
                </c:pt>
                <c:pt idx="32263">
                  <c:v>-2.29041E-2</c:v>
                </c:pt>
                <c:pt idx="32264">
                  <c:v>-2.2444599999999999E-2</c:v>
                </c:pt>
                <c:pt idx="32265">
                  <c:v>-2.1985600000000001E-2</c:v>
                </c:pt>
                <c:pt idx="32266">
                  <c:v>-2.15283E-2</c:v>
                </c:pt>
                <c:pt idx="32267">
                  <c:v>-2.1071800000000002E-2</c:v>
                </c:pt>
                <c:pt idx="32268">
                  <c:v>-2.0615499999999998E-2</c:v>
                </c:pt>
                <c:pt idx="32269">
                  <c:v>-2.0159400000000001E-2</c:v>
                </c:pt>
                <c:pt idx="32270">
                  <c:v>-1.9704099999999999E-2</c:v>
                </c:pt>
                <c:pt idx="32271">
                  <c:v>-1.9250699999999999E-2</c:v>
                </c:pt>
                <c:pt idx="32272">
                  <c:v>-1.8800000000000001E-2</c:v>
                </c:pt>
                <c:pt idx="32273">
                  <c:v>-1.83526E-2</c:v>
                </c:pt>
                <c:pt idx="32274">
                  <c:v>-1.7909100000000001E-2</c:v>
                </c:pt>
                <c:pt idx="32275">
                  <c:v>-1.7470400000000001E-2</c:v>
                </c:pt>
                <c:pt idx="32276">
                  <c:v>-1.7037799999999999E-2</c:v>
                </c:pt>
                <c:pt idx="32277">
                  <c:v>-1.6611999999999998E-2</c:v>
                </c:pt>
                <c:pt idx="32278">
                  <c:v>-1.6194099999999999E-2</c:v>
                </c:pt>
                <c:pt idx="32279">
                  <c:v>-1.5784900000000001E-2</c:v>
                </c:pt>
                <c:pt idx="32280">
                  <c:v>-1.5383900000000001E-2</c:v>
                </c:pt>
                <c:pt idx="32281">
                  <c:v>-1.49899E-2</c:v>
                </c:pt>
                <c:pt idx="32282">
                  <c:v>-1.46017E-2</c:v>
                </c:pt>
                <c:pt idx="32283">
                  <c:v>-1.42186E-2</c:v>
                </c:pt>
                <c:pt idx="32284">
                  <c:v>-1.38403E-2</c:v>
                </c:pt>
                <c:pt idx="32285">
                  <c:v>-1.34661E-2</c:v>
                </c:pt>
                <c:pt idx="32286">
                  <c:v>-1.3095900000000001E-2</c:v>
                </c:pt>
                <c:pt idx="32287">
                  <c:v>-1.2729600000000001E-2</c:v>
                </c:pt>
                <c:pt idx="32288">
                  <c:v>-1.23669E-2</c:v>
                </c:pt>
                <c:pt idx="32289">
                  <c:v>-1.20076E-2</c:v>
                </c:pt>
                <c:pt idx="32290">
                  <c:v>-1.16515E-2</c:v>
                </c:pt>
                <c:pt idx="32291">
                  <c:v>-1.1298000000000001E-2</c:v>
                </c:pt>
                <c:pt idx="32292">
                  <c:v>-1.09464E-2</c:v>
                </c:pt>
                <c:pt idx="32293">
                  <c:v>-1.05971E-2</c:v>
                </c:pt>
                <c:pt idx="32294">
                  <c:v>-1.0250199999999999E-2</c:v>
                </c:pt>
                <c:pt idx="32295" formatCode="0.00E+00">
                  <c:v>-9.9059400000000002E-3</c:v>
                </c:pt>
                <c:pt idx="32296" formatCode="0.00E+00">
                  <c:v>-9.5647900000000001E-3</c:v>
                </c:pt>
                <c:pt idx="32297" formatCode="0.00E+00">
                  <c:v>-9.2270500000000005E-3</c:v>
                </c:pt>
                <c:pt idx="32298" formatCode="0.00E+00">
                  <c:v>-8.8930399999999996E-3</c:v>
                </c:pt>
                <c:pt idx="32299" formatCode="0.00E+00">
                  <c:v>-8.5629E-3</c:v>
                </c:pt>
                <c:pt idx="32300" formatCode="0.00E+00">
                  <c:v>-8.2368100000000007E-3</c:v>
                </c:pt>
                <c:pt idx="32301" formatCode="0.00E+00">
                  <c:v>-7.9149700000000003E-3</c:v>
                </c:pt>
                <c:pt idx="32302" formatCode="0.00E+00">
                  <c:v>-7.5972100000000001E-3</c:v>
                </c:pt>
                <c:pt idx="32303" formatCode="0.00E+00">
                  <c:v>-7.2832699999999997E-3</c:v>
                </c:pt>
                <c:pt idx="32304" formatCode="0.00E+00">
                  <c:v>-6.9730900000000004E-3</c:v>
                </c:pt>
                <c:pt idx="32305" formatCode="0.00E+00">
                  <c:v>-6.6665300000000004E-3</c:v>
                </c:pt>
                <c:pt idx="32306" formatCode="0.00E+00">
                  <c:v>-6.36324E-3</c:v>
                </c:pt>
                <c:pt idx="32307" formatCode="0.00E+00">
                  <c:v>-6.0626899999999999E-3</c:v>
                </c:pt>
                <c:pt idx="32308" formatCode="0.00E+00">
                  <c:v>-5.7640699999999996E-3</c:v>
                </c:pt>
                <c:pt idx="32309" formatCode="0.00E+00">
                  <c:v>-5.4663899999999998E-3</c:v>
                </c:pt>
                <c:pt idx="32310" formatCode="0.00E+00">
                  <c:v>-5.1690699999999996E-3</c:v>
                </c:pt>
                <c:pt idx="32311" formatCode="0.00E+00">
                  <c:v>-4.8723799999999999E-3</c:v>
                </c:pt>
                <c:pt idx="32312" formatCode="0.00E+00">
                  <c:v>-4.5772900000000004E-3</c:v>
                </c:pt>
                <c:pt idx="32313" formatCode="0.00E+00">
                  <c:v>-4.2847099999999997E-3</c:v>
                </c:pt>
                <c:pt idx="32314" formatCode="0.00E+00">
                  <c:v>-3.99504E-3</c:v>
                </c:pt>
                <c:pt idx="32315" formatCode="0.00E+00">
                  <c:v>-3.7083400000000001E-3</c:v>
                </c:pt>
                <c:pt idx="32316" formatCode="0.00E+00">
                  <c:v>-3.4246900000000002E-3</c:v>
                </c:pt>
                <c:pt idx="32317" formatCode="0.00E+00">
                  <c:v>-3.1437499999999998E-3</c:v>
                </c:pt>
                <c:pt idx="32318" formatCode="0.00E+00">
                  <c:v>-2.8646600000000002E-3</c:v>
                </c:pt>
                <c:pt idx="32319" formatCode="0.00E+00">
                  <c:v>-2.58661E-3</c:v>
                </c:pt>
                <c:pt idx="32320" formatCode="0.00E+00">
                  <c:v>-2.3091000000000001E-3</c:v>
                </c:pt>
                <c:pt idx="32321" formatCode="0.00E+00">
                  <c:v>-2.03206E-3</c:v>
                </c:pt>
                <c:pt idx="32322" formatCode="0.00E+00">
                  <c:v>-1.7560099999999999E-3</c:v>
                </c:pt>
                <c:pt idx="32323" formatCode="0.00E+00">
                  <c:v>-1.48208E-3</c:v>
                </c:pt>
                <c:pt idx="32324" formatCode="0.00E+00">
                  <c:v>-1.2110300000000001E-3</c:v>
                </c:pt>
                <c:pt idx="32325" formatCode="0.00E+00">
                  <c:v>-9.4188799999999999E-4</c:v>
                </c:pt>
                <c:pt idx="32326" formatCode="0.00E+00">
                  <c:v>-6.7259299999999998E-4</c:v>
                </c:pt>
                <c:pt idx="32327" formatCode="0.00E+00">
                  <c:v>-4.01992E-4</c:v>
                </c:pt>
                <c:pt idx="32328" formatCode="0.00E+00">
                  <c:v>-1.30543E-4</c:v>
                </c:pt>
                <c:pt idx="32329" formatCode="0.00E+00">
                  <c:v>1.4076099999999999E-4</c:v>
                </c:pt>
                <c:pt idx="32330" formatCode="0.00E+00">
                  <c:v>4.1128900000000001E-4</c:v>
                </c:pt>
                <c:pt idx="32331" formatCode="0.00E+00">
                  <c:v>6.8008200000000004E-4</c:v>
                </c:pt>
                <c:pt idx="32332" formatCode="0.00E+00">
                  <c:v>9.4594199999999996E-4</c:v>
                </c:pt>
                <c:pt idx="32333" formatCode="0.00E+00">
                  <c:v>1.2095000000000001E-3</c:v>
                </c:pt>
                <c:pt idx="32334" formatCode="0.00E+00">
                  <c:v>1.4728499999999999E-3</c:v>
                </c:pt>
                <c:pt idx="32335" formatCode="0.00E+00">
                  <c:v>1.7364399999999999E-3</c:v>
                </c:pt>
                <c:pt idx="32336" formatCode="0.00E+00">
                  <c:v>1.99832E-3</c:v>
                </c:pt>
                <c:pt idx="32337" formatCode="0.00E+00">
                  <c:v>2.2564400000000002E-3</c:v>
                </c:pt>
                <c:pt idx="32338" formatCode="0.00E+00">
                  <c:v>2.5099599999999999E-3</c:v>
                </c:pt>
                <c:pt idx="32339" formatCode="0.00E+00">
                  <c:v>2.7594400000000002E-3</c:v>
                </c:pt>
                <c:pt idx="32340" formatCode="0.00E+00">
                  <c:v>3.00592E-3</c:v>
                </c:pt>
                <c:pt idx="32341" formatCode="0.00E+00">
                  <c:v>3.2497300000000002E-3</c:v>
                </c:pt>
                <c:pt idx="32342" formatCode="0.00E+00">
                  <c:v>3.4909699999999999E-3</c:v>
                </c:pt>
                <c:pt idx="32343" formatCode="0.00E+00">
                  <c:v>3.7299799999999999E-3</c:v>
                </c:pt>
                <c:pt idx="32344" formatCode="0.00E+00">
                  <c:v>3.9665999999999998E-3</c:v>
                </c:pt>
                <c:pt idx="32345" formatCode="0.00E+00">
                  <c:v>4.2000900000000001E-3</c:v>
                </c:pt>
                <c:pt idx="32346" formatCode="0.00E+00">
                  <c:v>4.4294800000000004E-3</c:v>
                </c:pt>
                <c:pt idx="32347" formatCode="0.00E+00">
                  <c:v>4.6536399999999997E-3</c:v>
                </c:pt>
                <c:pt idx="32348" formatCode="0.00E+00">
                  <c:v>4.8718800000000003E-3</c:v>
                </c:pt>
                <c:pt idx="32349" formatCode="0.00E+00">
                  <c:v>5.08444E-3</c:v>
                </c:pt>
                <c:pt idx="32350" formatCode="0.00E+00">
                  <c:v>5.2915999999999996E-3</c:v>
                </c:pt>
                <c:pt idx="32351" formatCode="0.00E+00">
                  <c:v>5.4928399999999997E-3</c:v>
                </c:pt>
                <c:pt idx="32352" formatCode="0.00E+00">
                  <c:v>5.6879000000000001E-3</c:v>
                </c:pt>
                <c:pt idx="32353" formatCode="0.00E+00">
                  <c:v>5.8776499999999999E-3</c:v>
                </c:pt>
                <c:pt idx="32354" formatCode="0.00E+00">
                  <c:v>6.0627600000000004E-3</c:v>
                </c:pt>
                <c:pt idx="32355" formatCode="0.00E+00">
                  <c:v>6.24305E-3</c:v>
                </c:pt>
                <c:pt idx="32356" formatCode="0.00E+00">
                  <c:v>6.41817E-3</c:v>
                </c:pt>
                <c:pt idx="32357" formatCode="0.00E+00">
                  <c:v>6.5874699999999998E-3</c:v>
                </c:pt>
                <c:pt idx="32358" formatCode="0.00E+00">
                  <c:v>6.7502300000000003E-3</c:v>
                </c:pt>
                <c:pt idx="32359" formatCode="0.00E+00">
                  <c:v>6.90626E-3</c:v>
                </c:pt>
                <c:pt idx="32360" formatCode="0.00E+00">
                  <c:v>7.0554700000000003E-3</c:v>
                </c:pt>
                <c:pt idx="32361" formatCode="0.00E+00">
                  <c:v>7.1973899999999997E-3</c:v>
                </c:pt>
                <c:pt idx="32362" formatCode="0.00E+00">
                  <c:v>7.3315400000000001E-3</c:v>
                </c:pt>
                <c:pt idx="32363" formatCode="0.00E+00">
                  <c:v>7.4578099999999996E-3</c:v>
                </c:pt>
                <c:pt idx="32364" formatCode="0.00E+00">
                  <c:v>7.5762299999999998E-3</c:v>
                </c:pt>
                <c:pt idx="32365" formatCode="0.00E+00">
                  <c:v>7.6865900000000001E-3</c:v>
                </c:pt>
                <c:pt idx="32366" formatCode="0.00E+00">
                  <c:v>7.7883400000000004E-3</c:v>
                </c:pt>
                <c:pt idx="32367" formatCode="0.00E+00">
                  <c:v>7.8809299999999995E-3</c:v>
                </c:pt>
                <c:pt idx="32368" formatCode="0.00E+00">
                  <c:v>7.9641099999999999E-3</c:v>
                </c:pt>
                <c:pt idx="32369" formatCode="0.00E+00">
                  <c:v>8.0379400000000004E-3</c:v>
                </c:pt>
                <c:pt idx="32370" formatCode="0.00E+00">
                  <c:v>8.1026999999999991E-3</c:v>
                </c:pt>
                <c:pt idx="32371" formatCode="0.00E+00">
                  <c:v>8.1587799999999992E-3</c:v>
                </c:pt>
                <c:pt idx="32372" formatCode="0.00E+00">
                  <c:v>8.2060899999999992E-3</c:v>
                </c:pt>
                <c:pt idx="32373" formatCode="0.00E+00">
                  <c:v>8.2442999999999995E-3</c:v>
                </c:pt>
                <c:pt idx="32374" formatCode="0.00E+00">
                  <c:v>8.2732199999999995E-3</c:v>
                </c:pt>
                <c:pt idx="32375" formatCode="0.00E+00">
                  <c:v>8.2924599999999998E-3</c:v>
                </c:pt>
                <c:pt idx="32376" formatCode="0.00E+00">
                  <c:v>8.3015199999999997E-3</c:v>
                </c:pt>
                <c:pt idx="32377" formatCode="0.00E+00">
                  <c:v>8.3001800000000008E-3</c:v>
                </c:pt>
                <c:pt idx="32378" formatCode="0.00E+00">
                  <c:v>8.2885000000000007E-3</c:v>
                </c:pt>
                <c:pt idx="32379" formatCode="0.00E+00">
                  <c:v>8.2666100000000006E-3</c:v>
                </c:pt>
                <c:pt idx="32380" formatCode="0.00E+00">
                  <c:v>8.23458E-3</c:v>
                </c:pt>
                <c:pt idx="32381" formatCode="0.00E+00">
                  <c:v>8.1924300000000005E-3</c:v>
                </c:pt>
                <c:pt idx="32382" formatCode="0.00E+00">
                  <c:v>8.1403699999999992E-3</c:v>
                </c:pt>
                <c:pt idx="32383" formatCode="0.00E+00">
                  <c:v>8.0786999999999994E-3</c:v>
                </c:pt>
                <c:pt idx="32384" formatCode="0.00E+00">
                  <c:v>8.0072900000000002E-3</c:v>
                </c:pt>
                <c:pt idx="32385" formatCode="0.00E+00">
                  <c:v>7.9253899999999992E-3</c:v>
                </c:pt>
                <c:pt idx="32386" formatCode="0.00E+00">
                  <c:v>7.8323100000000003E-3</c:v>
                </c:pt>
                <c:pt idx="32387" formatCode="0.00E+00">
                  <c:v>7.7278599999999996E-3</c:v>
                </c:pt>
                <c:pt idx="32388" formatCode="0.00E+00">
                  <c:v>7.61198E-3</c:v>
                </c:pt>
                <c:pt idx="32389" formatCode="0.00E+00">
                  <c:v>7.4846299999999999E-3</c:v>
                </c:pt>
                <c:pt idx="32390" formatCode="0.00E+00">
                  <c:v>7.3458600000000001E-3</c:v>
                </c:pt>
                <c:pt idx="32391" formatCode="0.00E+00">
                  <c:v>7.1955700000000001E-3</c:v>
                </c:pt>
                <c:pt idx="32392" formatCode="0.00E+00">
                  <c:v>7.0334799999999999E-3</c:v>
                </c:pt>
                <c:pt idx="32393" formatCode="0.00E+00">
                  <c:v>6.8594299999999997E-3</c:v>
                </c:pt>
                <c:pt idx="32394" formatCode="0.00E+00">
                  <c:v>6.6735500000000003E-3</c:v>
                </c:pt>
                <c:pt idx="32395" formatCode="0.00E+00">
                  <c:v>6.4760399999999997E-3</c:v>
                </c:pt>
                <c:pt idx="32396" formatCode="0.00E+00">
                  <c:v>6.2670099999999999E-3</c:v>
                </c:pt>
                <c:pt idx="32397" formatCode="0.00E+00">
                  <c:v>6.0465199999999997E-3</c:v>
                </c:pt>
                <c:pt idx="32398" formatCode="0.00E+00">
                  <c:v>5.8148000000000002E-3</c:v>
                </c:pt>
                <c:pt idx="32399" formatCode="0.00E+00">
                  <c:v>5.5720300000000004E-3</c:v>
                </c:pt>
                <c:pt idx="32400" formatCode="0.00E+00">
                  <c:v>5.3182799999999999E-3</c:v>
                </c:pt>
                <c:pt idx="32401" formatCode="0.00E+00">
                  <c:v>5.0535800000000002E-3</c:v>
                </c:pt>
                <c:pt idx="32402" formatCode="0.00E+00">
                  <c:v>4.7780699999999997E-3</c:v>
                </c:pt>
                <c:pt idx="32403" formatCode="0.00E+00">
                  <c:v>4.4918900000000001E-3</c:v>
                </c:pt>
                <c:pt idx="32404" formatCode="0.00E+00">
                  <c:v>4.1952999999999999E-3</c:v>
                </c:pt>
                <c:pt idx="32405" formatCode="0.00E+00">
                  <c:v>3.8888500000000001E-3</c:v>
                </c:pt>
                <c:pt idx="32406" formatCode="0.00E+00">
                  <c:v>3.57311E-3</c:v>
                </c:pt>
                <c:pt idx="32407" formatCode="0.00E+00">
                  <c:v>3.2484499999999999E-3</c:v>
                </c:pt>
                <c:pt idx="32408" formatCode="0.00E+00">
                  <c:v>2.9152399999999999E-3</c:v>
                </c:pt>
                <c:pt idx="32409" formatCode="0.00E+00">
                  <c:v>2.5737999999999998E-3</c:v>
                </c:pt>
                <c:pt idx="32410" formatCode="0.00E+00">
                  <c:v>2.2241299999999999E-3</c:v>
                </c:pt>
                <c:pt idx="32411" formatCode="0.00E+00">
                  <c:v>1.86611E-3</c:v>
                </c:pt>
                <c:pt idx="32412" formatCode="0.00E+00">
                  <c:v>1.5000300000000001E-3</c:v>
                </c:pt>
                <c:pt idx="32413" formatCode="0.00E+00">
                  <c:v>1.1265100000000001E-3</c:v>
                </c:pt>
                <c:pt idx="32414" formatCode="0.00E+00">
                  <c:v>7.4611499999999999E-4</c:v>
                </c:pt>
                <c:pt idx="32415" formatCode="0.00E+00">
                  <c:v>3.5911E-4</c:v>
                </c:pt>
                <c:pt idx="32416" formatCode="0.00E+00">
                  <c:v>-3.4467900000000002E-5</c:v>
                </c:pt>
                <c:pt idx="32417" formatCode="0.00E+00">
                  <c:v>-4.34552E-4</c:v>
                </c:pt>
                <c:pt idx="32418" formatCode="0.00E+00">
                  <c:v>-8.4098199999999999E-4</c:v>
                </c:pt>
                <c:pt idx="32419" formatCode="0.00E+00">
                  <c:v>-1.2535599999999999E-3</c:v>
                </c:pt>
                <c:pt idx="32420" formatCode="0.00E+00">
                  <c:v>-1.67198E-3</c:v>
                </c:pt>
                <c:pt idx="32421" formatCode="0.00E+00">
                  <c:v>-2.0956999999999998E-3</c:v>
                </c:pt>
                <c:pt idx="32422" formatCode="0.00E+00">
                  <c:v>-2.5241399999999998E-3</c:v>
                </c:pt>
                <c:pt idx="32423" formatCode="0.00E+00">
                  <c:v>-2.9568099999999998E-3</c:v>
                </c:pt>
                <c:pt idx="32424" formatCode="0.00E+00">
                  <c:v>-3.3933399999999999E-3</c:v>
                </c:pt>
                <c:pt idx="32425" formatCode="0.00E+00">
                  <c:v>-3.83308E-3</c:v>
                </c:pt>
                <c:pt idx="32426" formatCode="0.00E+00">
                  <c:v>-4.2749099999999998E-3</c:v>
                </c:pt>
                <c:pt idx="32427" formatCode="0.00E+00">
                  <c:v>-4.71799E-3</c:v>
                </c:pt>
                <c:pt idx="32428" formatCode="0.00E+00">
                  <c:v>-5.1621799999999997E-3</c:v>
                </c:pt>
                <c:pt idx="32429" formatCode="0.00E+00">
                  <c:v>-5.6074100000000002E-3</c:v>
                </c:pt>
                <c:pt idx="32430" formatCode="0.00E+00">
                  <c:v>-6.0530999999999996E-3</c:v>
                </c:pt>
                <c:pt idx="32431" formatCode="0.00E+00">
                  <c:v>-6.4983999999999997E-3</c:v>
                </c:pt>
                <c:pt idx="32432" formatCode="0.00E+00">
                  <c:v>-6.9426399999999999E-3</c:v>
                </c:pt>
                <c:pt idx="32433" formatCode="0.00E+00">
                  <c:v>-7.3853900000000004E-3</c:v>
                </c:pt>
                <c:pt idx="32434" formatCode="0.00E+00">
                  <c:v>-7.8263399999999993E-3</c:v>
                </c:pt>
                <c:pt idx="32435" formatCode="0.00E+00">
                  <c:v>-8.2651100000000009E-3</c:v>
                </c:pt>
                <c:pt idx="32436" formatCode="0.00E+00">
                  <c:v>-8.7012400000000007E-3</c:v>
                </c:pt>
                <c:pt idx="32437" formatCode="0.00E+00">
                  <c:v>-9.1342100000000002E-3</c:v>
                </c:pt>
                <c:pt idx="32438" formatCode="0.00E+00">
                  <c:v>-9.5635600000000005E-3</c:v>
                </c:pt>
                <c:pt idx="32439" formatCode="0.00E+00">
                  <c:v>-9.9888100000000007E-3</c:v>
                </c:pt>
                <c:pt idx="32440">
                  <c:v>-1.0409399999999999E-2</c:v>
                </c:pt>
                <c:pt idx="32441">
                  <c:v>-1.08246E-2</c:v>
                </c:pt>
                <c:pt idx="32442">
                  <c:v>-1.12338E-2</c:v>
                </c:pt>
                <c:pt idx="32443">
                  <c:v>-1.1636199999999999E-2</c:v>
                </c:pt>
                <c:pt idx="32444">
                  <c:v>-1.2031E-2</c:v>
                </c:pt>
                <c:pt idx="32445">
                  <c:v>-1.24175E-2</c:v>
                </c:pt>
                <c:pt idx="32446">
                  <c:v>-1.27952E-2</c:v>
                </c:pt>
                <c:pt idx="32447">
                  <c:v>-1.31638E-2</c:v>
                </c:pt>
                <c:pt idx="32448">
                  <c:v>-1.35228E-2</c:v>
                </c:pt>
                <c:pt idx="32449">
                  <c:v>-1.38718E-2</c:v>
                </c:pt>
                <c:pt idx="32450">
                  <c:v>-1.4210499999999999E-2</c:v>
                </c:pt>
                <c:pt idx="32451">
                  <c:v>-1.4538300000000001E-2</c:v>
                </c:pt>
                <c:pt idx="32452">
                  <c:v>-1.4854900000000001E-2</c:v>
                </c:pt>
                <c:pt idx="32453">
                  <c:v>-1.5159799999999999E-2</c:v>
                </c:pt>
                <c:pt idx="32454">
                  <c:v>-1.54526E-2</c:v>
                </c:pt>
                <c:pt idx="32455">
                  <c:v>-1.5732800000000002E-2</c:v>
                </c:pt>
                <c:pt idx="32456">
                  <c:v>-1.5999900000000001E-2</c:v>
                </c:pt>
                <c:pt idx="32457">
                  <c:v>-1.6253400000000001E-2</c:v>
                </c:pt>
                <c:pt idx="32458">
                  <c:v>-1.6493000000000001E-2</c:v>
                </c:pt>
                <c:pt idx="32459">
                  <c:v>-1.6718299999999998E-2</c:v>
                </c:pt>
                <c:pt idx="32460">
                  <c:v>-1.6928800000000001E-2</c:v>
                </c:pt>
                <c:pt idx="32461">
                  <c:v>-1.7124E-2</c:v>
                </c:pt>
                <c:pt idx="32462">
                  <c:v>-1.7303499999999999E-2</c:v>
                </c:pt>
                <c:pt idx="32463">
                  <c:v>-1.74675E-2</c:v>
                </c:pt>
                <c:pt idx="32464">
                  <c:v>-1.7615599999999999E-2</c:v>
                </c:pt>
                <c:pt idx="32465">
                  <c:v>-1.7747599999999999E-2</c:v>
                </c:pt>
                <c:pt idx="32466">
                  <c:v>-1.7863E-2</c:v>
                </c:pt>
                <c:pt idx="32467">
                  <c:v>-1.79612E-2</c:v>
                </c:pt>
                <c:pt idx="32468">
                  <c:v>-1.8042200000000001E-2</c:v>
                </c:pt>
                <c:pt idx="32469">
                  <c:v>-1.8105599999999999E-2</c:v>
                </c:pt>
                <c:pt idx="32470">
                  <c:v>-1.8151E-2</c:v>
                </c:pt>
                <c:pt idx="32471">
                  <c:v>-1.8178300000000001E-2</c:v>
                </c:pt>
                <c:pt idx="32472">
                  <c:v>-1.8187399999999999E-2</c:v>
                </c:pt>
                <c:pt idx="32473">
                  <c:v>-1.8178099999999999E-2</c:v>
                </c:pt>
                <c:pt idx="32474">
                  <c:v>-1.8150199999999998E-2</c:v>
                </c:pt>
                <c:pt idx="32475">
                  <c:v>-1.8103600000000001E-2</c:v>
                </c:pt>
                <c:pt idx="32476">
                  <c:v>-1.80383E-2</c:v>
                </c:pt>
                <c:pt idx="32477">
                  <c:v>-1.7954299999999999E-2</c:v>
                </c:pt>
                <c:pt idx="32478">
                  <c:v>-1.7851499999999999E-2</c:v>
                </c:pt>
                <c:pt idx="32479">
                  <c:v>-1.77293E-2</c:v>
                </c:pt>
                <c:pt idx="32480">
                  <c:v>-1.75879E-2</c:v>
                </c:pt>
                <c:pt idx="32481">
                  <c:v>-1.74273E-2</c:v>
                </c:pt>
                <c:pt idx="32482">
                  <c:v>-1.7247700000000001E-2</c:v>
                </c:pt>
                <c:pt idx="32483">
                  <c:v>-1.70492E-2</c:v>
                </c:pt>
                <c:pt idx="32484">
                  <c:v>-1.68319E-2</c:v>
                </c:pt>
                <c:pt idx="32485">
                  <c:v>-1.6596199999999998E-2</c:v>
                </c:pt>
                <c:pt idx="32486">
                  <c:v>-1.6342300000000001E-2</c:v>
                </c:pt>
                <c:pt idx="32487">
                  <c:v>-1.6070399999999999E-2</c:v>
                </c:pt>
                <c:pt idx="32488">
                  <c:v>-1.57804E-2</c:v>
                </c:pt>
                <c:pt idx="32489">
                  <c:v>-1.5472700000000001E-2</c:v>
                </c:pt>
                <c:pt idx="32490">
                  <c:v>-1.5147300000000001E-2</c:v>
                </c:pt>
                <c:pt idx="32491">
                  <c:v>-1.48048E-2</c:v>
                </c:pt>
                <c:pt idx="32492">
                  <c:v>-1.44452E-2</c:v>
                </c:pt>
                <c:pt idx="32493">
                  <c:v>-1.4068900000000001E-2</c:v>
                </c:pt>
                <c:pt idx="32494">
                  <c:v>-1.3676000000000001E-2</c:v>
                </c:pt>
                <c:pt idx="32495">
                  <c:v>-1.3266999999999999E-2</c:v>
                </c:pt>
                <c:pt idx="32496">
                  <c:v>-1.2842299999999999E-2</c:v>
                </c:pt>
                <c:pt idx="32497">
                  <c:v>-1.24023E-2</c:v>
                </c:pt>
                <c:pt idx="32498">
                  <c:v>-1.1947599999999999E-2</c:v>
                </c:pt>
                <c:pt idx="32499">
                  <c:v>-1.1478800000000001E-2</c:v>
                </c:pt>
                <c:pt idx="32500">
                  <c:v>-1.09961E-2</c:v>
                </c:pt>
                <c:pt idx="32501">
                  <c:v>-1.0500000000000001E-2</c:v>
                </c:pt>
                <c:pt idx="32502" formatCode="0.00E+00">
                  <c:v>-9.9906700000000001E-3</c:v>
                </c:pt>
                <c:pt idx="32503" formatCode="0.00E+00">
                  <c:v>-9.4686900000000001E-3</c:v>
                </c:pt>
                <c:pt idx="32504" formatCode="0.00E+00">
                  <c:v>-8.9347200000000002E-3</c:v>
                </c:pt>
                <c:pt idx="32505" formatCode="0.00E+00">
                  <c:v>-8.3894199999999999E-3</c:v>
                </c:pt>
                <c:pt idx="32506" formatCode="0.00E+00">
                  <c:v>-7.8334200000000007E-3</c:v>
                </c:pt>
                <c:pt idx="32507" formatCode="0.00E+00">
                  <c:v>-7.26729E-3</c:v>
                </c:pt>
                <c:pt idx="32508" formatCode="0.00E+00">
                  <c:v>-6.69171E-3</c:v>
                </c:pt>
                <c:pt idx="32509" formatCode="0.00E+00">
                  <c:v>-6.10752E-3</c:v>
                </c:pt>
                <c:pt idx="32510" formatCode="0.00E+00">
                  <c:v>-5.5153800000000003E-3</c:v>
                </c:pt>
                <c:pt idx="32511" formatCode="0.00E+00">
                  <c:v>-4.91574E-3</c:v>
                </c:pt>
                <c:pt idx="32512" formatCode="0.00E+00">
                  <c:v>-4.3089399999999998E-3</c:v>
                </c:pt>
                <c:pt idx="32513" formatCode="0.00E+00">
                  <c:v>-3.6954700000000002E-3</c:v>
                </c:pt>
                <c:pt idx="32514" formatCode="0.00E+00">
                  <c:v>-3.0759300000000002E-3</c:v>
                </c:pt>
                <c:pt idx="32515" formatCode="0.00E+00">
                  <c:v>-2.45094E-3</c:v>
                </c:pt>
                <c:pt idx="32516" formatCode="0.00E+00">
                  <c:v>-1.8211099999999999E-3</c:v>
                </c:pt>
                <c:pt idx="32517" formatCode="0.00E+00">
                  <c:v>-1.1871200000000001E-3</c:v>
                </c:pt>
                <c:pt idx="32518" formatCode="0.00E+00">
                  <c:v>-5.4975800000000002E-4</c:v>
                </c:pt>
                <c:pt idx="32519" formatCode="0.00E+00">
                  <c:v>9.0175700000000005E-5</c:v>
                </c:pt>
                <c:pt idx="32520" formatCode="0.00E+00">
                  <c:v>7.3189000000000001E-4</c:v>
                </c:pt>
                <c:pt idx="32521" formatCode="0.00E+00">
                  <c:v>1.3746800000000001E-3</c:v>
                </c:pt>
                <c:pt idx="32522" formatCode="0.00E+00">
                  <c:v>2.0179099999999999E-3</c:v>
                </c:pt>
                <c:pt idx="32523" formatCode="0.00E+00">
                  <c:v>2.6609799999999999E-3</c:v>
                </c:pt>
                <c:pt idx="32524" formatCode="0.00E+00">
                  <c:v>3.3032199999999999E-3</c:v>
                </c:pt>
                <c:pt idx="32525" formatCode="0.00E+00">
                  <c:v>3.9438499999999996E-3</c:v>
                </c:pt>
                <c:pt idx="32526" formatCode="0.00E+00">
                  <c:v>4.5821100000000003E-3</c:v>
                </c:pt>
                <c:pt idx="32527" formatCode="0.00E+00">
                  <c:v>5.2172099999999999E-3</c:v>
                </c:pt>
                <c:pt idx="32528" formatCode="0.00E+00">
                  <c:v>5.8484299999999999E-3</c:v>
                </c:pt>
                <c:pt idx="32529" formatCode="0.00E+00">
                  <c:v>6.4752400000000002E-3</c:v>
                </c:pt>
                <c:pt idx="32530" formatCode="0.00E+00">
                  <c:v>7.0971799999999998E-3</c:v>
                </c:pt>
                <c:pt idx="32531" formatCode="0.00E+00">
                  <c:v>7.71377E-3</c:v>
                </c:pt>
                <c:pt idx="32532" formatCode="0.00E+00">
                  <c:v>8.3244400000000007E-3</c:v>
                </c:pt>
                <c:pt idx="32533" formatCode="0.00E+00">
                  <c:v>8.9285200000000006E-3</c:v>
                </c:pt>
                <c:pt idx="32534" formatCode="0.00E+00">
                  <c:v>9.5252500000000007E-3</c:v>
                </c:pt>
                <c:pt idx="32535">
                  <c:v>1.01139E-2</c:v>
                </c:pt>
                <c:pt idx="32536">
                  <c:v>1.0693599999999999E-2</c:v>
                </c:pt>
                <c:pt idx="32537">
                  <c:v>1.1263499999999999E-2</c:v>
                </c:pt>
                <c:pt idx="32538">
                  <c:v>1.1822900000000001E-2</c:v>
                </c:pt>
                <c:pt idx="32539">
                  <c:v>1.2371200000000001E-2</c:v>
                </c:pt>
                <c:pt idx="32540">
                  <c:v>1.29079E-2</c:v>
                </c:pt>
                <c:pt idx="32541">
                  <c:v>1.3432299999999999E-2</c:v>
                </c:pt>
                <c:pt idx="32542">
                  <c:v>1.3943799999999999E-2</c:v>
                </c:pt>
                <c:pt idx="32543">
                  <c:v>1.4442099999999999E-2</c:v>
                </c:pt>
                <c:pt idx="32544">
                  <c:v>1.49266E-2</c:v>
                </c:pt>
                <c:pt idx="32545">
                  <c:v>1.53971E-2</c:v>
                </c:pt>
                <c:pt idx="32546">
                  <c:v>1.5853200000000001E-2</c:v>
                </c:pt>
                <c:pt idx="32547">
                  <c:v>1.6294800000000002E-2</c:v>
                </c:pt>
                <c:pt idx="32548">
                  <c:v>1.6721400000000001E-2</c:v>
                </c:pt>
                <c:pt idx="32549">
                  <c:v>1.7132600000000001E-2</c:v>
                </c:pt>
                <c:pt idx="32550">
                  <c:v>1.7527999999999998E-2</c:v>
                </c:pt>
                <c:pt idx="32551">
                  <c:v>1.79063E-2</c:v>
                </c:pt>
                <c:pt idx="32552">
                  <c:v>1.8266899999999999E-2</c:v>
                </c:pt>
                <c:pt idx="32553">
                  <c:v>1.8609400000000002E-2</c:v>
                </c:pt>
                <c:pt idx="32554">
                  <c:v>1.8933999999999999E-2</c:v>
                </c:pt>
                <c:pt idx="32555">
                  <c:v>1.9240699999999999E-2</c:v>
                </c:pt>
                <c:pt idx="32556">
                  <c:v>1.95292E-2</c:v>
                </c:pt>
                <c:pt idx="32557">
                  <c:v>1.9799600000000001E-2</c:v>
                </c:pt>
                <c:pt idx="32558">
                  <c:v>2.0051800000000002E-2</c:v>
                </c:pt>
                <c:pt idx="32559">
                  <c:v>2.0285600000000001E-2</c:v>
                </c:pt>
                <c:pt idx="32560">
                  <c:v>2.0501100000000001E-2</c:v>
                </c:pt>
                <c:pt idx="32561">
                  <c:v>2.0698100000000001E-2</c:v>
                </c:pt>
                <c:pt idx="32562">
                  <c:v>2.0876499999999999E-2</c:v>
                </c:pt>
                <c:pt idx="32563">
                  <c:v>2.1035999999999999E-2</c:v>
                </c:pt>
                <c:pt idx="32564">
                  <c:v>2.1176199999999999E-2</c:v>
                </c:pt>
                <c:pt idx="32565">
                  <c:v>2.1296900000000001E-2</c:v>
                </c:pt>
                <c:pt idx="32566">
                  <c:v>2.1398199999999999E-2</c:v>
                </c:pt>
                <c:pt idx="32567">
                  <c:v>2.14804E-2</c:v>
                </c:pt>
                <c:pt idx="32568">
                  <c:v>2.1543699999999999E-2</c:v>
                </c:pt>
                <c:pt idx="32569">
                  <c:v>2.1588300000000001E-2</c:v>
                </c:pt>
                <c:pt idx="32570">
                  <c:v>2.1614399999999999E-2</c:v>
                </c:pt>
                <c:pt idx="32571">
                  <c:v>2.1621999999999999E-2</c:v>
                </c:pt>
                <c:pt idx="32572">
                  <c:v>2.1611100000000001E-2</c:v>
                </c:pt>
                <c:pt idx="32573">
                  <c:v>2.1581699999999999E-2</c:v>
                </c:pt>
                <c:pt idx="32574">
                  <c:v>2.1534000000000001E-2</c:v>
                </c:pt>
                <c:pt idx="32575">
                  <c:v>2.1467900000000002E-2</c:v>
                </c:pt>
                <c:pt idx="32576">
                  <c:v>2.1383599999999999E-2</c:v>
                </c:pt>
                <c:pt idx="32577">
                  <c:v>2.1281100000000001E-2</c:v>
                </c:pt>
                <c:pt idx="32578">
                  <c:v>2.1160700000000001E-2</c:v>
                </c:pt>
                <c:pt idx="32579">
                  <c:v>2.1022599999999999E-2</c:v>
                </c:pt>
                <c:pt idx="32580">
                  <c:v>2.0867299999999998E-2</c:v>
                </c:pt>
                <c:pt idx="32581">
                  <c:v>2.06953E-2</c:v>
                </c:pt>
                <c:pt idx="32582">
                  <c:v>2.0507299999999999E-2</c:v>
                </c:pt>
                <c:pt idx="32583">
                  <c:v>2.0303700000000001E-2</c:v>
                </c:pt>
                <c:pt idx="32584">
                  <c:v>2.0085100000000002E-2</c:v>
                </c:pt>
                <c:pt idx="32585">
                  <c:v>1.98517E-2</c:v>
                </c:pt>
                <c:pt idx="32586">
                  <c:v>1.9604099999999999E-2</c:v>
                </c:pt>
                <c:pt idx="32587">
                  <c:v>1.9342499999999999E-2</c:v>
                </c:pt>
                <c:pt idx="32588">
                  <c:v>1.9067600000000001E-2</c:v>
                </c:pt>
                <c:pt idx="32589">
                  <c:v>1.8780100000000001E-2</c:v>
                </c:pt>
                <c:pt idx="32590">
                  <c:v>1.8480699999999999E-2</c:v>
                </c:pt>
                <c:pt idx="32591">
                  <c:v>1.8169500000000002E-2</c:v>
                </c:pt>
                <c:pt idx="32592">
                  <c:v>1.78467E-2</c:v>
                </c:pt>
                <c:pt idx="32593">
                  <c:v>1.7512300000000001E-2</c:v>
                </c:pt>
                <c:pt idx="32594">
                  <c:v>1.7166500000000001E-2</c:v>
                </c:pt>
                <c:pt idx="32595">
                  <c:v>1.6810100000000001E-2</c:v>
                </c:pt>
                <c:pt idx="32596">
                  <c:v>1.6443599999999999E-2</c:v>
                </c:pt>
                <c:pt idx="32597">
                  <c:v>1.6067399999999999E-2</c:v>
                </c:pt>
                <c:pt idx="32598">
                  <c:v>1.5682600000000001E-2</c:v>
                </c:pt>
                <c:pt idx="32599">
                  <c:v>1.52903E-2</c:v>
                </c:pt>
                <c:pt idx="32600">
                  <c:v>1.4891E-2</c:v>
                </c:pt>
                <c:pt idx="32601">
                  <c:v>1.44852E-2</c:v>
                </c:pt>
                <c:pt idx="32602">
                  <c:v>1.4073499999999999E-2</c:v>
                </c:pt>
                <c:pt idx="32603">
                  <c:v>1.36566E-2</c:v>
                </c:pt>
                <c:pt idx="32604">
                  <c:v>1.32354E-2</c:v>
                </c:pt>
                <c:pt idx="32605">
                  <c:v>1.2810800000000001E-2</c:v>
                </c:pt>
                <c:pt idx="32606">
                  <c:v>1.23832E-2</c:v>
                </c:pt>
                <c:pt idx="32607">
                  <c:v>1.1953E-2</c:v>
                </c:pt>
                <c:pt idx="32608">
                  <c:v>1.1521099999999999E-2</c:v>
                </c:pt>
                <c:pt idx="32609">
                  <c:v>1.1087899999999999E-2</c:v>
                </c:pt>
                <c:pt idx="32610">
                  <c:v>1.0653899999999999E-2</c:v>
                </c:pt>
                <c:pt idx="32611">
                  <c:v>1.0219199999999999E-2</c:v>
                </c:pt>
                <c:pt idx="32612" formatCode="0.00E+00">
                  <c:v>9.7844999999999998E-3</c:v>
                </c:pt>
                <c:pt idx="32613" formatCode="0.00E+00">
                  <c:v>9.3501999999999995E-3</c:v>
                </c:pt>
                <c:pt idx="32614" formatCode="0.00E+00">
                  <c:v>8.9167399999999994E-3</c:v>
                </c:pt>
                <c:pt idx="32615" formatCode="0.00E+00">
                  <c:v>8.4844399999999993E-3</c:v>
                </c:pt>
                <c:pt idx="32616" formatCode="0.00E+00">
                  <c:v>8.0536600000000007E-3</c:v>
                </c:pt>
                <c:pt idx="32617" formatCode="0.00E+00">
                  <c:v>7.6250099999999998E-3</c:v>
                </c:pt>
                <c:pt idx="32618" formatCode="0.00E+00">
                  <c:v>7.1994600000000004E-3</c:v>
                </c:pt>
                <c:pt idx="32619" formatCode="0.00E+00">
                  <c:v>6.7780799999999997E-3</c:v>
                </c:pt>
                <c:pt idx="32620" formatCode="0.00E+00">
                  <c:v>6.3616000000000002E-3</c:v>
                </c:pt>
                <c:pt idx="32621" formatCode="0.00E+00">
                  <c:v>5.9504099999999997E-3</c:v>
                </c:pt>
                <c:pt idx="32622" formatCode="0.00E+00">
                  <c:v>5.5449000000000002E-3</c:v>
                </c:pt>
                <c:pt idx="32623" formatCode="0.00E+00">
                  <c:v>5.1455499999999996E-3</c:v>
                </c:pt>
                <c:pt idx="32624" formatCode="0.00E+00">
                  <c:v>4.7526499999999998E-3</c:v>
                </c:pt>
                <c:pt idx="32625" formatCode="0.00E+00">
                  <c:v>4.36645E-3</c:v>
                </c:pt>
                <c:pt idx="32626" formatCode="0.00E+00">
                  <c:v>3.9872800000000002E-3</c:v>
                </c:pt>
                <c:pt idx="32627" formatCode="0.00E+00">
                  <c:v>3.6155100000000002E-3</c:v>
                </c:pt>
                <c:pt idx="32628" formatCode="0.00E+00">
                  <c:v>3.2514100000000002E-3</c:v>
                </c:pt>
                <c:pt idx="32629" formatCode="0.00E+00">
                  <c:v>2.8953099999999999E-3</c:v>
                </c:pt>
                <c:pt idx="32630" formatCode="0.00E+00">
                  <c:v>2.5475900000000002E-3</c:v>
                </c:pt>
                <c:pt idx="32631" formatCode="0.00E+00">
                  <c:v>2.20849E-3</c:v>
                </c:pt>
                <c:pt idx="32632" formatCode="0.00E+00">
                  <c:v>1.8784699999999999E-3</c:v>
                </c:pt>
                <c:pt idx="32633" formatCode="0.00E+00">
                  <c:v>1.5582E-3</c:v>
                </c:pt>
                <c:pt idx="32634" formatCode="0.00E+00">
                  <c:v>1.24826E-3</c:v>
                </c:pt>
                <c:pt idx="32635" formatCode="0.00E+00">
                  <c:v>9.48974E-4</c:v>
                </c:pt>
                <c:pt idx="32636" formatCode="0.00E+00">
                  <c:v>6.6068400000000003E-4</c:v>
                </c:pt>
                <c:pt idx="32637" formatCode="0.00E+00">
                  <c:v>3.8370500000000003E-4</c:v>
                </c:pt>
                <c:pt idx="32638" formatCode="0.00E+00">
                  <c:v>1.1791299999999999E-4</c:v>
                </c:pt>
                <c:pt idx="32639" formatCode="0.00E+00">
                  <c:v>-1.3717199999999999E-4</c:v>
                </c:pt>
                <c:pt idx="32640" formatCode="0.00E+00">
                  <c:v>-3.81713E-4</c:v>
                </c:pt>
                <c:pt idx="32641" formatCode="0.00E+00">
                  <c:v>-6.1538599999999999E-4</c:v>
                </c:pt>
                <c:pt idx="32642" formatCode="0.00E+00">
                  <c:v>-8.3769900000000002E-4</c:v>
                </c:pt>
                <c:pt idx="32643" formatCode="0.00E+00">
                  <c:v>-1.0481900000000001E-3</c:v>
                </c:pt>
                <c:pt idx="32644" formatCode="0.00E+00">
                  <c:v>-1.2466300000000001E-3</c:v>
                </c:pt>
                <c:pt idx="32645" formatCode="0.00E+00">
                  <c:v>-1.4330499999999999E-3</c:v>
                </c:pt>
                <c:pt idx="32646" formatCode="0.00E+00">
                  <c:v>-1.60757E-3</c:v>
                </c:pt>
                <c:pt idx="32647" formatCode="0.00E+00">
                  <c:v>-1.77016E-3</c:v>
                </c:pt>
                <c:pt idx="32648" formatCode="0.00E+00">
                  <c:v>-1.9204599999999999E-3</c:v>
                </c:pt>
                <c:pt idx="32649" formatCode="0.00E+00">
                  <c:v>-2.0580899999999998E-3</c:v>
                </c:pt>
                <c:pt idx="32650" formatCode="0.00E+00">
                  <c:v>-2.1829000000000002E-3</c:v>
                </c:pt>
                <c:pt idx="32651" formatCode="0.00E+00">
                  <c:v>-2.29517E-3</c:v>
                </c:pt>
                <c:pt idx="32652" formatCode="0.00E+00">
                  <c:v>-2.3952700000000001E-3</c:v>
                </c:pt>
                <c:pt idx="32653" formatCode="0.00E+00">
                  <c:v>-2.48344E-3</c:v>
                </c:pt>
                <c:pt idx="32654" formatCode="0.00E+00">
                  <c:v>-2.55982E-3</c:v>
                </c:pt>
                <c:pt idx="32655" formatCode="0.00E+00">
                  <c:v>-2.6246199999999998E-3</c:v>
                </c:pt>
                <c:pt idx="32656" formatCode="0.00E+00">
                  <c:v>-2.6779999999999998E-3</c:v>
                </c:pt>
                <c:pt idx="32657" formatCode="0.00E+00">
                  <c:v>-2.7199099999999999E-3</c:v>
                </c:pt>
                <c:pt idx="32658" formatCode="0.00E+00">
                  <c:v>-2.7501600000000002E-3</c:v>
                </c:pt>
                <c:pt idx="32659" formatCode="0.00E+00">
                  <c:v>-2.76852E-3</c:v>
                </c:pt>
                <c:pt idx="32660" formatCode="0.00E+00">
                  <c:v>-2.77494E-3</c:v>
                </c:pt>
                <c:pt idx="32661" formatCode="0.00E+00">
                  <c:v>-2.7696399999999999E-3</c:v>
                </c:pt>
                <c:pt idx="32662" formatCode="0.00E+00">
                  <c:v>-2.7530900000000001E-3</c:v>
                </c:pt>
                <c:pt idx="32663" formatCode="0.00E+00">
                  <c:v>-2.7257200000000001E-3</c:v>
                </c:pt>
                <c:pt idx="32664" formatCode="0.00E+00">
                  <c:v>-2.68805E-3</c:v>
                </c:pt>
                <c:pt idx="32665" formatCode="0.00E+00">
                  <c:v>-2.6405000000000001E-3</c:v>
                </c:pt>
                <c:pt idx="32666" formatCode="0.00E+00">
                  <c:v>-2.5833100000000001E-3</c:v>
                </c:pt>
                <c:pt idx="32667" formatCode="0.00E+00">
                  <c:v>-2.5165500000000002E-3</c:v>
                </c:pt>
                <c:pt idx="32668" formatCode="0.00E+00">
                  <c:v>-2.4403599999999999E-3</c:v>
                </c:pt>
                <c:pt idx="32669" formatCode="0.00E+00">
                  <c:v>-2.35491E-3</c:v>
                </c:pt>
                <c:pt idx="32670" formatCode="0.00E+00">
                  <c:v>-2.2603800000000002E-3</c:v>
                </c:pt>
                <c:pt idx="32671" formatCode="0.00E+00">
                  <c:v>-2.15694E-3</c:v>
                </c:pt>
                <c:pt idx="32672" formatCode="0.00E+00">
                  <c:v>-2.0448200000000001E-3</c:v>
                </c:pt>
                <c:pt idx="32673" formatCode="0.00E+00">
                  <c:v>-1.9243299999999999E-3</c:v>
                </c:pt>
                <c:pt idx="32674" formatCode="0.00E+00">
                  <c:v>-1.79572E-3</c:v>
                </c:pt>
                <c:pt idx="32675" formatCode="0.00E+00">
                  <c:v>-1.6592600000000001E-3</c:v>
                </c:pt>
                <c:pt idx="32676" formatCode="0.00E+00">
                  <c:v>-1.5152900000000001E-3</c:v>
                </c:pt>
                <c:pt idx="32677" formatCode="0.00E+00">
                  <c:v>-1.3640900000000001E-3</c:v>
                </c:pt>
                <c:pt idx="32678" formatCode="0.00E+00">
                  <c:v>-1.2059900000000001E-3</c:v>
                </c:pt>
                <c:pt idx="32679" formatCode="0.00E+00">
                  <c:v>-1.04159E-3</c:v>
                </c:pt>
                <c:pt idx="32680" formatCode="0.00E+00">
                  <c:v>-8.7167400000000002E-4</c:v>
                </c:pt>
                <c:pt idx="32681" formatCode="0.00E+00">
                  <c:v>-6.9688300000000003E-4</c:v>
                </c:pt>
                <c:pt idx="32682" formatCode="0.00E+00">
                  <c:v>-5.1750699999999995E-4</c:v>
                </c:pt>
                <c:pt idx="32683" formatCode="0.00E+00">
                  <c:v>-3.3376499999999997E-4</c:v>
                </c:pt>
                <c:pt idx="32684" formatCode="0.00E+00">
                  <c:v>-1.4604200000000001E-4</c:v>
                </c:pt>
                <c:pt idx="32685" formatCode="0.00E+00">
                  <c:v>4.5355100000000002E-5</c:v>
                </c:pt>
                <c:pt idx="32686" formatCode="0.00E+00">
                  <c:v>2.40399E-4</c:v>
                </c:pt>
                <c:pt idx="32687" formatCode="0.00E+00">
                  <c:v>4.3901999999999998E-4</c:v>
                </c:pt>
                <c:pt idx="32688" formatCode="0.00E+00">
                  <c:v>6.4084000000000005E-4</c:v>
                </c:pt>
                <c:pt idx="32689" formatCode="0.00E+00">
                  <c:v>8.4531999999999999E-4</c:v>
                </c:pt>
                <c:pt idx="32690" formatCode="0.00E+00">
                  <c:v>1.0520799999999999E-3</c:v>
                </c:pt>
                <c:pt idx="32691" formatCode="0.00E+00">
                  <c:v>1.2610200000000001E-3</c:v>
                </c:pt>
                <c:pt idx="32692" formatCode="0.00E+00">
                  <c:v>1.4721199999999999E-3</c:v>
                </c:pt>
                <c:pt idx="32693" formatCode="0.00E+00">
                  <c:v>1.6851100000000001E-3</c:v>
                </c:pt>
                <c:pt idx="32694" formatCode="0.00E+00">
                  <c:v>1.8995100000000001E-3</c:v>
                </c:pt>
                <c:pt idx="32695" formatCode="0.00E+00">
                  <c:v>2.1150000000000001E-3</c:v>
                </c:pt>
                <c:pt idx="32696" formatCode="0.00E+00">
                  <c:v>2.33132E-3</c:v>
                </c:pt>
                <c:pt idx="32697" formatCode="0.00E+00">
                  <c:v>2.5479000000000001E-3</c:v>
                </c:pt>
                <c:pt idx="32698" formatCode="0.00E+00">
                  <c:v>2.76384E-3</c:v>
                </c:pt>
                <c:pt idx="32699" formatCode="0.00E+00">
                  <c:v>2.9785300000000001E-3</c:v>
                </c:pt>
                <c:pt idx="32700" formatCode="0.00E+00">
                  <c:v>3.1917500000000001E-3</c:v>
                </c:pt>
                <c:pt idx="32701" formatCode="0.00E+00">
                  <c:v>3.4034099999999999E-3</c:v>
                </c:pt>
                <c:pt idx="32702" formatCode="0.00E+00">
                  <c:v>3.6134399999999999E-3</c:v>
                </c:pt>
                <c:pt idx="32703" formatCode="0.00E+00">
                  <c:v>3.8216999999999999E-3</c:v>
                </c:pt>
                <c:pt idx="32704" formatCode="0.00E+00">
                  <c:v>4.0278400000000004E-3</c:v>
                </c:pt>
                <c:pt idx="32705" formatCode="0.00E+00">
                  <c:v>4.2315299999999998E-3</c:v>
                </c:pt>
                <c:pt idx="32706" formatCode="0.00E+00">
                  <c:v>4.4326299999999999E-3</c:v>
                </c:pt>
                <c:pt idx="32707" formatCode="0.00E+00">
                  <c:v>4.6311399999999997E-3</c:v>
                </c:pt>
                <c:pt idx="32708" formatCode="0.00E+00">
                  <c:v>4.8268399999999998E-3</c:v>
                </c:pt>
                <c:pt idx="32709" formatCode="0.00E+00">
                  <c:v>5.0193900000000003E-3</c:v>
                </c:pt>
                <c:pt idx="32710" formatCode="0.00E+00">
                  <c:v>5.20873E-3</c:v>
                </c:pt>
                <c:pt idx="32711" formatCode="0.00E+00">
                  <c:v>5.3949499999999999E-3</c:v>
                </c:pt>
                <c:pt idx="32712" formatCode="0.00E+00">
                  <c:v>5.5780300000000003E-3</c:v>
                </c:pt>
                <c:pt idx="32713" formatCode="0.00E+00">
                  <c:v>5.7578200000000003E-3</c:v>
                </c:pt>
                <c:pt idx="32714" formatCode="0.00E+00">
                  <c:v>5.9340800000000004E-3</c:v>
                </c:pt>
                <c:pt idx="32715" formatCode="0.00E+00">
                  <c:v>6.1065900000000003E-3</c:v>
                </c:pt>
                <c:pt idx="32716" formatCode="0.00E+00">
                  <c:v>6.2752700000000003E-3</c:v>
                </c:pt>
                <c:pt idx="32717" formatCode="0.00E+00">
                  <c:v>6.4400000000000004E-3</c:v>
                </c:pt>
                <c:pt idx="32718" formatCode="0.00E+00">
                  <c:v>6.6005300000000003E-3</c:v>
                </c:pt>
                <c:pt idx="32719" formatCode="0.00E+00">
                  <c:v>6.7566900000000001E-3</c:v>
                </c:pt>
                <c:pt idx="32720" formatCode="0.00E+00">
                  <c:v>6.90845E-3</c:v>
                </c:pt>
                <c:pt idx="32721" formatCode="0.00E+00">
                  <c:v>7.0557700000000003E-3</c:v>
                </c:pt>
                <c:pt idx="32722" formatCode="0.00E+00">
                  <c:v>7.1985599999999997E-3</c:v>
                </c:pt>
                <c:pt idx="32723" formatCode="0.00E+00">
                  <c:v>7.33682E-3</c:v>
                </c:pt>
                <c:pt idx="32724" formatCode="0.00E+00">
                  <c:v>7.4706399999999997E-3</c:v>
                </c:pt>
                <c:pt idx="32725" formatCode="0.00E+00">
                  <c:v>7.6000699999999996E-3</c:v>
                </c:pt>
                <c:pt idx="32726" formatCode="0.00E+00">
                  <c:v>7.7250499999999998E-3</c:v>
                </c:pt>
                <c:pt idx="32727" formatCode="0.00E+00">
                  <c:v>7.8453199999999994E-3</c:v>
                </c:pt>
                <c:pt idx="32728" formatCode="0.00E+00">
                  <c:v>7.9606099999999999E-3</c:v>
                </c:pt>
                <c:pt idx="32729" formatCode="0.00E+00">
                  <c:v>8.0710399999999998E-3</c:v>
                </c:pt>
                <c:pt idx="32730" formatCode="0.00E+00">
                  <c:v>8.1770200000000001E-3</c:v>
                </c:pt>
                <c:pt idx="32731" formatCode="0.00E+00">
                  <c:v>8.2786600000000002E-3</c:v>
                </c:pt>
                <c:pt idx="32732" formatCode="0.00E+00">
                  <c:v>8.3757199999999997E-3</c:v>
                </c:pt>
                <c:pt idx="32733" formatCode="0.00E+00">
                  <c:v>8.4679400000000002E-3</c:v>
                </c:pt>
                <c:pt idx="32734" formatCode="0.00E+00">
                  <c:v>8.5552900000000001E-3</c:v>
                </c:pt>
                <c:pt idx="32735" formatCode="0.00E+00">
                  <c:v>8.6380399999999996E-3</c:v>
                </c:pt>
                <c:pt idx="32736" formatCode="0.00E+00">
                  <c:v>8.7167800000000004E-3</c:v>
                </c:pt>
                <c:pt idx="32737" formatCode="0.00E+00">
                  <c:v>8.7920299999999993E-3</c:v>
                </c:pt>
                <c:pt idx="32738" formatCode="0.00E+00">
                  <c:v>8.8639200000000008E-3</c:v>
                </c:pt>
                <c:pt idx="32739" formatCode="0.00E+00">
                  <c:v>8.9323800000000002E-3</c:v>
                </c:pt>
                <c:pt idx="32740" formatCode="0.00E+00">
                  <c:v>8.9973899999999992E-3</c:v>
                </c:pt>
                <c:pt idx="32741" formatCode="0.00E+00">
                  <c:v>9.0589099999999999E-3</c:v>
                </c:pt>
                <c:pt idx="32742" formatCode="0.00E+00">
                  <c:v>9.1169500000000004E-3</c:v>
                </c:pt>
                <c:pt idx="32743" formatCode="0.00E+00">
                  <c:v>9.1714699999999993E-3</c:v>
                </c:pt>
                <c:pt idx="32744" formatCode="0.00E+00">
                  <c:v>9.22247E-3</c:v>
                </c:pt>
                <c:pt idx="32745" formatCode="0.00E+00">
                  <c:v>9.2701199999999997E-3</c:v>
                </c:pt>
                <c:pt idx="32746" formatCode="0.00E+00">
                  <c:v>9.3149900000000004E-3</c:v>
                </c:pt>
                <c:pt idx="32747" formatCode="0.00E+00">
                  <c:v>9.3576500000000003E-3</c:v>
                </c:pt>
                <c:pt idx="32748" formatCode="0.00E+00">
                  <c:v>9.3983899999999995E-3</c:v>
                </c:pt>
                <c:pt idx="32749" formatCode="0.00E+00">
                  <c:v>9.4373400000000007E-3</c:v>
                </c:pt>
                <c:pt idx="32750" formatCode="0.00E+00">
                  <c:v>9.4747500000000005E-3</c:v>
                </c:pt>
                <c:pt idx="32751" formatCode="0.00E+00">
                  <c:v>9.5108299999999996E-3</c:v>
                </c:pt>
                <c:pt idx="32752" formatCode="0.00E+00">
                  <c:v>9.5455699999999997E-3</c:v>
                </c:pt>
                <c:pt idx="32753" formatCode="0.00E+00">
                  <c:v>9.5788799999999997E-3</c:v>
                </c:pt>
                <c:pt idx="32754" formatCode="0.00E+00">
                  <c:v>9.6109100000000003E-3</c:v>
                </c:pt>
                <c:pt idx="32755" formatCode="0.00E+00">
                  <c:v>9.6419000000000001E-3</c:v>
                </c:pt>
                <c:pt idx="32756" formatCode="0.00E+00">
                  <c:v>9.6719000000000006E-3</c:v>
                </c:pt>
                <c:pt idx="32757" formatCode="0.00E+00">
                  <c:v>9.7007800000000009E-3</c:v>
                </c:pt>
                <c:pt idx="32758" formatCode="0.00E+00">
                  <c:v>9.7286400000000002E-3</c:v>
                </c:pt>
                <c:pt idx="32759" formatCode="0.00E+00">
                  <c:v>9.7557000000000008E-3</c:v>
                </c:pt>
                <c:pt idx="32760" formatCode="0.00E+00">
                  <c:v>9.7820600000000004E-3</c:v>
                </c:pt>
                <c:pt idx="32761" formatCode="0.00E+00">
                  <c:v>9.80783E-3</c:v>
                </c:pt>
                <c:pt idx="32762" formatCode="0.00E+00">
                  <c:v>9.8331500000000006E-3</c:v>
                </c:pt>
                <c:pt idx="32763" formatCode="0.00E+00">
                  <c:v>9.8581599999999995E-3</c:v>
                </c:pt>
                <c:pt idx="32764" formatCode="0.00E+00">
                  <c:v>9.8829899999999995E-3</c:v>
                </c:pt>
                <c:pt idx="32765" formatCode="0.00E+00">
                  <c:v>9.9078199999999995E-3</c:v>
                </c:pt>
                <c:pt idx="32766" formatCode="0.00E+00">
                  <c:v>9.9328799999999998E-3</c:v>
                </c:pt>
                <c:pt idx="32767" formatCode="0.00E+00">
                  <c:v>9.9583399999999996E-3</c:v>
                </c:pt>
                <c:pt idx="32768" formatCode="0.00E+00">
                  <c:v>9.9843399999999995E-3</c:v>
                </c:pt>
                <c:pt idx="32769">
                  <c:v>1.00111E-2</c:v>
                </c:pt>
                <c:pt idx="32770">
                  <c:v>1.0038699999999999E-2</c:v>
                </c:pt>
                <c:pt idx="32771">
                  <c:v>1.00673E-2</c:v>
                </c:pt>
                <c:pt idx="32772">
                  <c:v>1.0096600000000001E-2</c:v>
                </c:pt>
                <c:pt idx="32773">
                  <c:v>1.01265E-2</c:v>
                </c:pt>
                <c:pt idx="32774">
                  <c:v>1.0157100000000001E-2</c:v>
                </c:pt>
                <c:pt idx="32775">
                  <c:v>1.01887E-2</c:v>
                </c:pt>
                <c:pt idx="32776">
                  <c:v>1.02217E-2</c:v>
                </c:pt>
                <c:pt idx="32777">
                  <c:v>1.0256299999999999E-2</c:v>
                </c:pt>
                <c:pt idx="32778">
                  <c:v>1.02924E-2</c:v>
                </c:pt>
                <c:pt idx="32779">
                  <c:v>1.03301E-2</c:v>
                </c:pt>
                <c:pt idx="32780">
                  <c:v>1.0369400000000001E-2</c:v>
                </c:pt>
                <c:pt idx="32781">
                  <c:v>1.04104E-2</c:v>
                </c:pt>
                <c:pt idx="32782">
                  <c:v>1.0452700000000001E-2</c:v>
                </c:pt>
                <c:pt idx="32783">
                  <c:v>1.0496500000000001E-2</c:v>
                </c:pt>
                <c:pt idx="32784">
                  <c:v>1.0541399999999999E-2</c:v>
                </c:pt>
                <c:pt idx="32785">
                  <c:v>1.05875E-2</c:v>
                </c:pt>
                <c:pt idx="32786">
                  <c:v>1.06345E-2</c:v>
                </c:pt>
                <c:pt idx="32787">
                  <c:v>1.0682199999999999E-2</c:v>
                </c:pt>
                <c:pt idx="32788">
                  <c:v>1.07308E-2</c:v>
                </c:pt>
                <c:pt idx="32789">
                  <c:v>1.07803E-2</c:v>
                </c:pt>
                <c:pt idx="32790">
                  <c:v>1.08313E-2</c:v>
                </c:pt>
                <c:pt idx="32791">
                  <c:v>1.0883800000000001E-2</c:v>
                </c:pt>
                <c:pt idx="32792">
                  <c:v>1.09379E-2</c:v>
                </c:pt>
                <c:pt idx="32793">
                  <c:v>1.09931E-2</c:v>
                </c:pt>
                <c:pt idx="32794">
                  <c:v>1.1049099999999999E-2</c:v>
                </c:pt>
                <c:pt idx="32795">
                  <c:v>1.11056E-2</c:v>
                </c:pt>
                <c:pt idx="32796">
                  <c:v>1.1162399999999999E-2</c:v>
                </c:pt>
                <c:pt idx="32797">
                  <c:v>1.1219399999999999E-2</c:v>
                </c:pt>
                <c:pt idx="32798">
                  <c:v>1.1276599999999999E-2</c:v>
                </c:pt>
                <c:pt idx="32799">
                  <c:v>1.1333899999999999E-2</c:v>
                </c:pt>
                <c:pt idx="32800">
                  <c:v>1.13913E-2</c:v>
                </c:pt>
                <c:pt idx="32801">
                  <c:v>1.14485E-2</c:v>
                </c:pt>
                <c:pt idx="32802">
                  <c:v>1.1505400000000001E-2</c:v>
                </c:pt>
                <c:pt idx="32803">
                  <c:v>1.15619E-2</c:v>
                </c:pt>
                <c:pt idx="32804">
                  <c:v>1.16179E-2</c:v>
                </c:pt>
                <c:pt idx="32805">
                  <c:v>1.16732E-2</c:v>
                </c:pt>
                <c:pt idx="32806">
                  <c:v>1.1727700000000001E-2</c:v>
                </c:pt>
                <c:pt idx="32807">
                  <c:v>1.17812E-2</c:v>
                </c:pt>
                <c:pt idx="32808">
                  <c:v>1.1833400000000001E-2</c:v>
                </c:pt>
                <c:pt idx="32809">
                  <c:v>1.1884199999999999E-2</c:v>
                </c:pt>
                <c:pt idx="32810">
                  <c:v>1.19335E-2</c:v>
                </c:pt>
                <c:pt idx="32811">
                  <c:v>1.19811E-2</c:v>
                </c:pt>
                <c:pt idx="32812">
                  <c:v>1.20269E-2</c:v>
                </c:pt>
                <c:pt idx="32813">
                  <c:v>1.2070600000000001E-2</c:v>
                </c:pt>
                <c:pt idx="32814">
                  <c:v>1.2112100000000001E-2</c:v>
                </c:pt>
                <c:pt idx="32815">
                  <c:v>1.21508E-2</c:v>
                </c:pt>
                <c:pt idx="32816">
                  <c:v>1.2186799999999999E-2</c:v>
                </c:pt>
                <c:pt idx="32817">
                  <c:v>1.2219900000000001E-2</c:v>
                </c:pt>
                <c:pt idx="32818">
                  <c:v>1.2250199999999999E-2</c:v>
                </c:pt>
                <c:pt idx="32819">
                  <c:v>1.2277E-2</c:v>
                </c:pt>
                <c:pt idx="32820">
                  <c:v>1.23003E-2</c:v>
                </c:pt>
                <c:pt idx="32821">
                  <c:v>1.23199E-2</c:v>
                </c:pt>
                <c:pt idx="32822">
                  <c:v>1.23357E-2</c:v>
                </c:pt>
                <c:pt idx="32823">
                  <c:v>1.23477E-2</c:v>
                </c:pt>
                <c:pt idx="32824">
                  <c:v>1.23559E-2</c:v>
                </c:pt>
                <c:pt idx="32825">
                  <c:v>1.2359999999999999E-2</c:v>
                </c:pt>
                <c:pt idx="32826">
                  <c:v>1.2359999999999999E-2</c:v>
                </c:pt>
                <c:pt idx="32827">
                  <c:v>1.23555E-2</c:v>
                </c:pt>
                <c:pt idx="32828">
                  <c:v>1.23464E-2</c:v>
                </c:pt>
                <c:pt idx="32829">
                  <c:v>1.23327E-2</c:v>
                </c:pt>
                <c:pt idx="32830">
                  <c:v>1.2314200000000001E-2</c:v>
                </c:pt>
                <c:pt idx="32831">
                  <c:v>1.22909E-2</c:v>
                </c:pt>
                <c:pt idx="32832">
                  <c:v>1.22624E-2</c:v>
                </c:pt>
                <c:pt idx="32833">
                  <c:v>1.22287E-2</c:v>
                </c:pt>
                <c:pt idx="32834">
                  <c:v>1.21899E-2</c:v>
                </c:pt>
                <c:pt idx="32835">
                  <c:v>1.2146000000000001E-2</c:v>
                </c:pt>
                <c:pt idx="32836">
                  <c:v>1.2096900000000001E-2</c:v>
                </c:pt>
                <c:pt idx="32837">
                  <c:v>1.20427E-2</c:v>
                </c:pt>
                <c:pt idx="32838">
                  <c:v>1.1983499999999999E-2</c:v>
                </c:pt>
                <c:pt idx="32839">
                  <c:v>1.1919300000000001E-2</c:v>
                </c:pt>
                <c:pt idx="32840">
                  <c:v>1.18499E-2</c:v>
                </c:pt>
                <c:pt idx="32841">
                  <c:v>1.17752E-2</c:v>
                </c:pt>
                <c:pt idx="32842">
                  <c:v>1.16951E-2</c:v>
                </c:pt>
                <c:pt idx="32843">
                  <c:v>1.1609599999999999E-2</c:v>
                </c:pt>
                <c:pt idx="32844">
                  <c:v>1.1518499999999999E-2</c:v>
                </c:pt>
                <c:pt idx="32845">
                  <c:v>1.14219E-2</c:v>
                </c:pt>
                <c:pt idx="32846">
                  <c:v>1.13198E-2</c:v>
                </c:pt>
                <c:pt idx="32847">
                  <c:v>1.1212400000000001E-2</c:v>
                </c:pt>
                <c:pt idx="32848">
                  <c:v>1.1099899999999999E-2</c:v>
                </c:pt>
                <c:pt idx="32849">
                  <c:v>1.09821E-2</c:v>
                </c:pt>
                <c:pt idx="32850">
                  <c:v>1.0859300000000001E-2</c:v>
                </c:pt>
                <c:pt idx="32851">
                  <c:v>1.07315E-2</c:v>
                </c:pt>
                <c:pt idx="32852">
                  <c:v>1.05989E-2</c:v>
                </c:pt>
                <c:pt idx="32853">
                  <c:v>1.04618E-2</c:v>
                </c:pt>
                <c:pt idx="32854">
                  <c:v>1.03202E-2</c:v>
                </c:pt>
                <c:pt idx="32855">
                  <c:v>1.01744E-2</c:v>
                </c:pt>
                <c:pt idx="32856">
                  <c:v>1.00248E-2</c:v>
                </c:pt>
                <c:pt idx="32857" formatCode="0.00E+00">
                  <c:v>9.8713599999999992E-3</c:v>
                </c:pt>
                <c:pt idx="32858" formatCode="0.00E+00">
                  <c:v>9.7143899999999998E-3</c:v>
                </c:pt>
                <c:pt idx="32859" formatCode="0.00E+00">
                  <c:v>9.5539900000000001E-3</c:v>
                </c:pt>
                <c:pt idx="32860" formatCode="0.00E+00">
                  <c:v>9.3903000000000007E-3</c:v>
                </c:pt>
                <c:pt idx="32861" formatCode="0.00E+00">
                  <c:v>9.2234499999999994E-3</c:v>
                </c:pt>
                <c:pt idx="32862" formatCode="0.00E+00">
                  <c:v>9.0536000000000002E-3</c:v>
                </c:pt>
                <c:pt idx="32863" formatCode="0.00E+00">
                  <c:v>8.8810199999999999E-3</c:v>
                </c:pt>
                <c:pt idx="32864" formatCode="0.00E+00">
                  <c:v>8.7060799999999997E-3</c:v>
                </c:pt>
                <c:pt idx="32865" formatCode="0.00E+00">
                  <c:v>8.5291399999999993E-3</c:v>
                </c:pt>
                <c:pt idx="32866" formatCode="0.00E+00">
                  <c:v>8.3504600000000005E-3</c:v>
                </c:pt>
                <c:pt idx="32867" formatCode="0.00E+00">
                  <c:v>8.1702900000000002E-3</c:v>
                </c:pt>
                <c:pt idx="32868" formatCode="0.00E+00">
                  <c:v>7.9888500000000005E-3</c:v>
                </c:pt>
                <c:pt idx="32869" formatCode="0.00E+00">
                  <c:v>7.8063899999999999E-3</c:v>
                </c:pt>
                <c:pt idx="32870" formatCode="0.00E+00">
                  <c:v>7.6231099999999998E-3</c:v>
                </c:pt>
                <c:pt idx="32871" formatCode="0.00E+00">
                  <c:v>7.4392099999999999E-3</c:v>
                </c:pt>
                <c:pt idx="32872" formatCode="0.00E+00">
                  <c:v>7.25488E-3</c:v>
                </c:pt>
                <c:pt idx="32873" formatCode="0.00E+00">
                  <c:v>7.0703399999999996E-3</c:v>
                </c:pt>
                <c:pt idx="32874" formatCode="0.00E+00">
                  <c:v>6.8858699999999997E-3</c:v>
                </c:pt>
                <c:pt idx="32875" formatCode="0.00E+00">
                  <c:v>6.7017700000000001E-3</c:v>
                </c:pt>
                <c:pt idx="32876" formatCode="0.00E+00">
                  <c:v>6.5183799999999998E-3</c:v>
                </c:pt>
                <c:pt idx="32877" formatCode="0.00E+00">
                  <c:v>6.3360600000000001E-3</c:v>
                </c:pt>
                <c:pt idx="32878" formatCode="0.00E+00">
                  <c:v>6.1551799999999997E-3</c:v>
                </c:pt>
                <c:pt idx="32879" formatCode="0.00E+00">
                  <c:v>5.97607E-3</c:v>
                </c:pt>
                <c:pt idx="32880" formatCode="0.00E+00">
                  <c:v>5.7990200000000002E-3</c:v>
                </c:pt>
                <c:pt idx="32881" formatCode="0.00E+00">
                  <c:v>5.6242699999999998E-3</c:v>
                </c:pt>
                <c:pt idx="32882" formatCode="0.00E+00">
                  <c:v>5.4520300000000001E-3</c:v>
                </c:pt>
                <c:pt idx="32883" formatCode="0.00E+00">
                  <c:v>5.2825399999999996E-3</c:v>
                </c:pt>
                <c:pt idx="32884" formatCode="0.00E+00">
                  <c:v>5.1160700000000003E-3</c:v>
                </c:pt>
                <c:pt idx="32885" formatCode="0.00E+00">
                  <c:v>4.9528899999999997E-3</c:v>
                </c:pt>
                <c:pt idx="32886" formatCode="0.00E+00">
                  <c:v>4.7932399999999998E-3</c:v>
                </c:pt>
                <c:pt idx="32887" formatCode="0.00E+00">
                  <c:v>4.6374099999999998E-3</c:v>
                </c:pt>
                <c:pt idx="32888" formatCode="0.00E+00">
                  <c:v>4.4856799999999997E-3</c:v>
                </c:pt>
                <c:pt idx="32889" formatCode="0.00E+00">
                  <c:v>4.3383500000000004E-3</c:v>
                </c:pt>
                <c:pt idx="32890" formatCode="0.00E+00">
                  <c:v>4.1956900000000002E-3</c:v>
                </c:pt>
                <c:pt idx="32891" formatCode="0.00E+00">
                  <c:v>4.0579600000000002E-3</c:v>
                </c:pt>
                <c:pt idx="32892" formatCode="0.00E+00">
                  <c:v>3.9254099999999998E-3</c:v>
                </c:pt>
                <c:pt idx="32893" formatCode="0.00E+00">
                  <c:v>3.7983399999999999E-3</c:v>
                </c:pt>
                <c:pt idx="32894" formatCode="0.00E+00">
                  <c:v>3.67703E-3</c:v>
                </c:pt>
                <c:pt idx="32895" formatCode="0.00E+00">
                  <c:v>3.56172E-3</c:v>
                </c:pt>
                <c:pt idx="32896" formatCode="0.00E+00">
                  <c:v>3.4526800000000001E-3</c:v>
                </c:pt>
                <c:pt idx="32897" formatCode="0.00E+00">
                  <c:v>3.3501899999999999E-3</c:v>
                </c:pt>
                <c:pt idx="32898" formatCode="0.00E+00">
                  <c:v>3.2544200000000001E-3</c:v>
                </c:pt>
                <c:pt idx="32899" formatCode="0.00E+00">
                  <c:v>3.1654700000000001E-3</c:v>
                </c:pt>
                <c:pt idx="32900" formatCode="0.00E+00">
                  <c:v>3.0835099999999998E-3</c:v>
                </c:pt>
                <c:pt idx="32901" formatCode="0.00E+00">
                  <c:v>3.0087400000000002E-3</c:v>
                </c:pt>
                <c:pt idx="32902" formatCode="0.00E+00">
                  <c:v>2.9413199999999999E-3</c:v>
                </c:pt>
                <c:pt idx="32903" formatCode="0.00E+00">
                  <c:v>2.8813599999999999E-3</c:v>
                </c:pt>
                <c:pt idx="32904" formatCode="0.00E+00">
                  <c:v>2.82892E-3</c:v>
                </c:pt>
                <c:pt idx="32905" formatCode="0.00E+00">
                  <c:v>2.7840500000000002E-3</c:v>
                </c:pt>
                <c:pt idx="32906" formatCode="0.00E+00">
                  <c:v>2.7467799999999999E-3</c:v>
                </c:pt>
                <c:pt idx="32907" formatCode="0.00E+00">
                  <c:v>2.7171399999999998E-3</c:v>
                </c:pt>
                <c:pt idx="32908" formatCode="0.00E+00">
                  <c:v>2.69527E-3</c:v>
                </c:pt>
                <c:pt idx="32909" formatCode="0.00E+00">
                  <c:v>2.6813200000000001E-3</c:v>
                </c:pt>
                <c:pt idx="32910" formatCode="0.00E+00">
                  <c:v>2.67534E-3</c:v>
                </c:pt>
                <c:pt idx="32911" formatCode="0.00E+00">
                  <c:v>2.67739E-3</c:v>
                </c:pt>
                <c:pt idx="32912" formatCode="0.00E+00">
                  <c:v>2.68754E-3</c:v>
                </c:pt>
                <c:pt idx="32913" formatCode="0.00E+00">
                  <c:v>2.7058300000000002E-3</c:v>
                </c:pt>
                <c:pt idx="32914" formatCode="0.00E+00">
                  <c:v>2.7322800000000001E-3</c:v>
                </c:pt>
                <c:pt idx="32915" formatCode="0.00E+00">
                  <c:v>2.76684E-3</c:v>
                </c:pt>
                <c:pt idx="32916" formatCode="0.00E+00">
                  <c:v>2.8094499999999998E-3</c:v>
                </c:pt>
                <c:pt idx="32917" formatCode="0.00E+00">
                  <c:v>2.8600600000000002E-3</c:v>
                </c:pt>
                <c:pt idx="32918" formatCode="0.00E+00">
                  <c:v>2.91859E-3</c:v>
                </c:pt>
                <c:pt idx="32919" formatCode="0.00E+00">
                  <c:v>2.98497E-3</c:v>
                </c:pt>
                <c:pt idx="32920" formatCode="0.00E+00">
                  <c:v>3.0591099999999999E-3</c:v>
                </c:pt>
                <c:pt idx="32921" formatCode="0.00E+00">
                  <c:v>3.1409400000000001E-3</c:v>
                </c:pt>
                <c:pt idx="32922" formatCode="0.00E+00">
                  <c:v>3.23041E-3</c:v>
                </c:pt>
                <c:pt idx="32923" formatCode="0.00E+00">
                  <c:v>3.3274899999999998E-3</c:v>
                </c:pt>
                <c:pt idx="32924" formatCode="0.00E+00">
                  <c:v>3.4321299999999998E-3</c:v>
                </c:pt>
                <c:pt idx="32925" formatCode="0.00E+00">
                  <c:v>3.5442199999999998E-3</c:v>
                </c:pt>
                <c:pt idx="32926" formatCode="0.00E+00">
                  <c:v>3.6636099999999999E-3</c:v>
                </c:pt>
                <c:pt idx="32927" formatCode="0.00E+00">
                  <c:v>3.7900899999999999E-3</c:v>
                </c:pt>
                <c:pt idx="32928" formatCode="0.00E+00">
                  <c:v>3.9234400000000003E-3</c:v>
                </c:pt>
                <c:pt idx="32929" formatCode="0.00E+00">
                  <c:v>4.0635100000000002E-3</c:v>
                </c:pt>
                <c:pt idx="32930" formatCode="0.00E+00">
                  <c:v>4.2101600000000001E-3</c:v>
                </c:pt>
                <c:pt idx="32931" formatCode="0.00E+00">
                  <c:v>4.3632499999999999E-3</c:v>
                </c:pt>
                <c:pt idx="32932" formatCode="0.00E+00">
                  <c:v>4.5226499999999996E-3</c:v>
                </c:pt>
                <c:pt idx="32933" formatCode="0.00E+00">
                  <c:v>4.6882299999999998E-3</c:v>
                </c:pt>
                <c:pt idx="32934" formatCode="0.00E+00">
                  <c:v>4.8598399999999998E-3</c:v>
                </c:pt>
                <c:pt idx="32935" formatCode="0.00E+00">
                  <c:v>5.0372400000000001E-3</c:v>
                </c:pt>
                <c:pt idx="32936" formatCode="0.00E+00">
                  <c:v>5.2202300000000002E-3</c:v>
                </c:pt>
                <c:pt idx="32937" formatCode="0.00E+00">
                  <c:v>5.4086500000000001E-3</c:v>
                </c:pt>
                <c:pt idx="32938" formatCode="0.00E+00">
                  <c:v>5.60232E-3</c:v>
                </c:pt>
                <c:pt idx="32939" formatCode="0.00E+00">
                  <c:v>5.8010300000000004E-3</c:v>
                </c:pt>
                <c:pt idx="32940" formatCode="0.00E+00">
                  <c:v>6.0045000000000003E-3</c:v>
                </c:pt>
                <c:pt idx="32941" formatCode="0.00E+00">
                  <c:v>6.2123999999999999E-3</c:v>
                </c:pt>
                <c:pt idx="32942" formatCode="0.00E+00">
                  <c:v>6.4243700000000004E-3</c:v>
                </c:pt>
                <c:pt idx="32943" formatCode="0.00E+00">
                  <c:v>6.6400499999999998E-3</c:v>
                </c:pt>
                <c:pt idx="32944" formatCode="0.00E+00">
                  <c:v>6.8591700000000004E-3</c:v>
                </c:pt>
                <c:pt idx="32945" formatCode="0.00E+00">
                  <c:v>7.0815000000000001E-3</c:v>
                </c:pt>
                <c:pt idx="32946" formatCode="0.00E+00">
                  <c:v>7.3068200000000003E-3</c:v>
                </c:pt>
                <c:pt idx="32947" formatCode="0.00E+00">
                  <c:v>7.5349600000000003E-3</c:v>
                </c:pt>
                <c:pt idx="32948" formatCode="0.00E+00">
                  <c:v>7.7656299999999999E-3</c:v>
                </c:pt>
                <c:pt idx="32949" formatCode="0.00E+00">
                  <c:v>7.9984500000000007E-3</c:v>
                </c:pt>
                <c:pt idx="32950" formatCode="0.00E+00">
                  <c:v>8.2329299999999994E-3</c:v>
                </c:pt>
                <c:pt idx="32951" formatCode="0.00E+00">
                  <c:v>8.4686699999999993E-3</c:v>
                </c:pt>
                <c:pt idx="32952" formatCode="0.00E+00">
                  <c:v>8.7054300000000001E-3</c:v>
                </c:pt>
                <c:pt idx="32953" formatCode="0.00E+00">
                  <c:v>8.9429899999999996E-3</c:v>
                </c:pt>
                <c:pt idx="32954" formatCode="0.00E+00">
                  <c:v>9.1810599999999996E-3</c:v>
                </c:pt>
                <c:pt idx="32955" formatCode="0.00E+00">
                  <c:v>9.4193499999999999E-3</c:v>
                </c:pt>
                <c:pt idx="32956" formatCode="0.00E+00">
                  <c:v>9.6575299999999992E-3</c:v>
                </c:pt>
                <c:pt idx="32957" formatCode="0.00E+00">
                  <c:v>9.8953200000000009E-3</c:v>
                </c:pt>
                <c:pt idx="32958">
                  <c:v>1.01324E-2</c:v>
                </c:pt>
                <c:pt idx="32959">
                  <c:v>1.03687E-2</c:v>
                </c:pt>
                <c:pt idx="32960">
                  <c:v>1.06038E-2</c:v>
                </c:pt>
                <c:pt idx="32961">
                  <c:v>1.08375E-2</c:v>
                </c:pt>
                <c:pt idx="32962">
                  <c:v>1.1069499999999999E-2</c:v>
                </c:pt>
                <c:pt idx="32963">
                  <c:v>1.12996E-2</c:v>
                </c:pt>
                <c:pt idx="32964">
                  <c:v>1.15277E-2</c:v>
                </c:pt>
                <c:pt idx="32965">
                  <c:v>1.1753400000000001E-2</c:v>
                </c:pt>
                <c:pt idx="32966">
                  <c:v>1.19767E-2</c:v>
                </c:pt>
                <c:pt idx="32967">
                  <c:v>1.2197100000000001E-2</c:v>
                </c:pt>
                <c:pt idx="32968">
                  <c:v>1.24142E-2</c:v>
                </c:pt>
                <c:pt idx="32969">
                  <c:v>1.26277E-2</c:v>
                </c:pt>
                <c:pt idx="32970">
                  <c:v>1.2836999999999999E-2</c:v>
                </c:pt>
                <c:pt idx="32971">
                  <c:v>1.30419E-2</c:v>
                </c:pt>
                <c:pt idx="32972">
                  <c:v>1.32421E-2</c:v>
                </c:pt>
                <c:pt idx="32973">
                  <c:v>1.34372E-2</c:v>
                </c:pt>
                <c:pt idx="32974">
                  <c:v>1.36271E-2</c:v>
                </c:pt>
                <c:pt idx="32975">
                  <c:v>1.38114E-2</c:v>
                </c:pt>
                <c:pt idx="32976">
                  <c:v>1.39899E-2</c:v>
                </c:pt>
                <c:pt idx="32977">
                  <c:v>1.4162299999999999E-2</c:v>
                </c:pt>
                <c:pt idx="32978">
                  <c:v>1.4328199999999999E-2</c:v>
                </c:pt>
                <c:pt idx="32979">
                  <c:v>1.4487399999999999E-2</c:v>
                </c:pt>
                <c:pt idx="32980">
                  <c:v>1.4639599999999999E-2</c:v>
                </c:pt>
                <c:pt idx="32981">
                  <c:v>1.4784800000000001E-2</c:v>
                </c:pt>
                <c:pt idx="32982">
                  <c:v>1.49228E-2</c:v>
                </c:pt>
                <c:pt idx="32983">
                  <c:v>1.5053499999999999E-2</c:v>
                </c:pt>
                <c:pt idx="32984">
                  <c:v>1.5176800000000001E-2</c:v>
                </c:pt>
                <c:pt idx="32985">
                  <c:v>1.52923E-2</c:v>
                </c:pt>
                <c:pt idx="32986">
                  <c:v>1.5399899999999999E-2</c:v>
                </c:pt>
                <c:pt idx="32987">
                  <c:v>1.5499199999999999E-2</c:v>
                </c:pt>
                <c:pt idx="32988">
                  <c:v>1.559E-2</c:v>
                </c:pt>
                <c:pt idx="32989">
                  <c:v>1.5671899999999999E-2</c:v>
                </c:pt>
                <c:pt idx="32990">
                  <c:v>1.57448E-2</c:v>
                </c:pt>
                <c:pt idx="32991">
                  <c:v>1.58085E-2</c:v>
                </c:pt>
                <c:pt idx="32992">
                  <c:v>1.58628E-2</c:v>
                </c:pt>
                <c:pt idx="32993">
                  <c:v>1.5907399999999999E-2</c:v>
                </c:pt>
                <c:pt idx="32994">
                  <c:v>1.5942100000000001E-2</c:v>
                </c:pt>
                <c:pt idx="32995">
                  <c:v>1.59668E-2</c:v>
                </c:pt>
                <c:pt idx="32996">
                  <c:v>1.5981499999999999E-2</c:v>
                </c:pt>
                <c:pt idx="32997">
                  <c:v>1.5986199999999999E-2</c:v>
                </c:pt>
                <c:pt idx="32998">
                  <c:v>1.59808E-2</c:v>
                </c:pt>
                <c:pt idx="32999">
                  <c:v>1.5965099999999999E-2</c:v>
                </c:pt>
                <c:pt idx="33000">
                  <c:v>1.5939100000000001E-2</c:v>
                </c:pt>
                <c:pt idx="33001">
                  <c:v>1.5902699999999999E-2</c:v>
                </c:pt>
                <c:pt idx="33002">
                  <c:v>1.5855999999999999E-2</c:v>
                </c:pt>
                <c:pt idx="33003">
                  <c:v>1.5798900000000001E-2</c:v>
                </c:pt>
                <c:pt idx="33004">
                  <c:v>1.5731499999999999E-2</c:v>
                </c:pt>
                <c:pt idx="33005">
                  <c:v>1.56536E-2</c:v>
                </c:pt>
                <c:pt idx="33006">
                  <c:v>1.55654E-2</c:v>
                </c:pt>
                <c:pt idx="33007">
                  <c:v>1.5466799999999999E-2</c:v>
                </c:pt>
                <c:pt idx="33008">
                  <c:v>1.53578E-2</c:v>
                </c:pt>
                <c:pt idx="33009">
                  <c:v>1.52383E-2</c:v>
                </c:pt>
                <c:pt idx="33010">
                  <c:v>1.5108399999999999E-2</c:v>
                </c:pt>
                <c:pt idx="33011">
                  <c:v>1.4968499999999999E-2</c:v>
                </c:pt>
                <c:pt idx="33012">
                  <c:v>1.4819000000000001E-2</c:v>
                </c:pt>
                <c:pt idx="33013">
                  <c:v>1.4659800000000001E-2</c:v>
                </c:pt>
                <c:pt idx="33014">
                  <c:v>1.4491199999999999E-2</c:v>
                </c:pt>
                <c:pt idx="33015">
                  <c:v>1.43132E-2</c:v>
                </c:pt>
                <c:pt idx="33016">
                  <c:v>1.4126100000000001E-2</c:v>
                </c:pt>
                <c:pt idx="33017">
                  <c:v>1.3930100000000001E-2</c:v>
                </c:pt>
                <c:pt idx="33018">
                  <c:v>1.37255E-2</c:v>
                </c:pt>
                <c:pt idx="33019">
                  <c:v>1.3512400000000001E-2</c:v>
                </c:pt>
                <c:pt idx="33020">
                  <c:v>1.32912E-2</c:v>
                </c:pt>
                <c:pt idx="33021">
                  <c:v>1.3062000000000001E-2</c:v>
                </c:pt>
                <c:pt idx="33022">
                  <c:v>1.2825100000000001E-2</c:v>
                </c:pt>
                <c:pt idx="33023">
                  <c:v>1.25807E-2</c:v>
                </c:pt>
                <c:pt idx="33024">
                  <c:v>1.23293E-2</c:v>
                </c:pt>
                <c:pt idx="33025">
                  <c:v>1.2071200000000001E-2</c:v>
                </c:pt>
                <c:pt idx="33026">
                  <c:v>1.18069E-2</c:v>
                </c:pt>
                <c:pt idx="33027">
                  <c:v>1.1536899999999999E-2</c:v>
                </c:pt>
                <c:pt idx="33028">
                  <c:v>1.12613E-2</c:v>
                </c:pt>
                <c:pt idx="33029">
                  <c:v>1.09804E-2</c:v>
                </c:pt>
                <c:pt idx="33030">
                  <c:v>1.06943E-2</c:v>
                </c:pt>
                <c:pt idx="33031">
                  <c:v>1.0403300000000001E-2</c:v>
                </c:pt>
                <c:pt idx="33032">
                  <c:v>1.01078E-2</c:v>
                </c:pt>
                <c:pt idx="33033" formatCode="0.00E+00">
                  <c:v>9.8080600000000004E-3</c:v>
                </c:pt>
                <c:pt idx="33034" formatCode="0.00E+00">
                  <c:v>9.5047499999999993E-3</c:v>
                </c:pt>
                <c:pt idx="33035" formatCode="0.00E+00">
                  <c:v>9.1984100000000006E-3</c:v>
                </c:pt>
                <c:pt idx="33036" formatCode="0.00E+00">
                  <c:v>8.8894100000000004E-3</c:v>
                </c:pt>
                <c:pt idx="33037" formatCode="0.00E+00">
                  <c:v>8.5778499999999997E-3</c:v>
                </c:pt>
                <c:pt idx="33038" formatCode="0.00E+00">
                  <c:v>8.2638999999999994E-3</c:v>
                </c:pt>
                <c:pt idx="33039" formatCode="0.00E+00">
                  <c:v>7.94803E-3</c:v>
                </c:pt>
                <c:pt idx="33040" formatCode="0.00E+00">
                  <c:v>7.6308599999999997E-3</c:v>
                </c:pt>
                <c:pt idx="33041" formatCode="0.00E+00">
                  <c:v>7.3129500000000004E-3</c:v>
                </c:pt>
                <c:pt idx="33042" formatCode="0.00E+00">
                  <c:v>6.9947999999999998E-3</c:v>
                </c:pt>
                <c:pt idx="33043" formatCode="0.00E+00">
                  <c:v>6.67697E-3</c:v>
                </c:pt>
                <c:pt idx="33044" formatCode="0.00E+00">
                  <c:v>6.3600000000000002E-3</c:v>
                </c:pt>
                <c:pt idx="33045" formatCode="0.00E+00">
                  <c:v>6.0442999999999998E-3</c:v>
                </c:pt>
                <c:pt idx="33046" formatCode="0.00E+00">
                  <c:v>5.7302400000000002E-3</c:v>
                </c:pt>
                <c:pt idx="33047" formatCode="0.00E+00">
                  <c:v>5.4182199999999996E-3</c:v>
                </c:pt>
                <c:pt idx="33048" formatCode="0.00E+00">
                  <c:v>5.10882E-3</c:v>
                </c:pt>
                <c:pt idx="33049" formatCode="0.00E+00">
                  <c:v>4.8026800000000001E-3</c:v>
                </c:pt>
                <c:pt idx="33050" formatCode="0.00E+00">
                  <c:v>4.50067E-3</c:v>
                </c:pt>
                <c:pt idx="33051" formatCode="0.00E+00">
                  <c:v>4.2037100000000003E-3</c:v>
                </c:pt>
                <c:pt idx="33052" formatCode="0.00E+00">
                  <c:v>3.9121499999999997E-3</c:v>
                </c:pt>
                <c:pt idx="33053" formatCode="0.00E+00">
                  <c:v>3.6258200000000001E-3</c:v>
                </c:pt>
                <c:pt idx="33054" formatCode="0.00E+00">
                  <c:v>3.34469E-3</c:v>
                </c:pt>
                <c:pt idx="33055" formatCode="0.00E+00">
                  <c:v>3.0690299999999999E-3</c:v>
                </c:pt>
                <c:pt idx="33056" formatCode="0.00E+00">
                  <c:v>2.7990799999999998E-3</c:v>
                </c:pt>
                <c:pt idx="33057" formatCode="0.00E+00">
                  <c:v>2.5349299999999999E-3</c:v>
                </c:pt>
                <c:pt idx="33058" formatCode="0.00E+00">
                  <c:v>2.2767899999999999E-3</c:v>
                </c:pt>
                <c:pt idx="33059" formatCode="0.00E+00">
                  <c:v>2.0249899999999999E-3</c:v>
                </c:pt>
                <c:pt idx="33060" formatCode="0.00E+00">
                  <c:v>1.7797799999999999E-3</c:v>
                </c:pt>
                <c:pt idx="33061" formatCode="0.00E+00">
                  <c:v>1.54134E-3</c:v>
                </c:pt>
                <c:pt idx="33062" formatCode="0.00E+00">
                  <c:v>1.3098599999999999E-3</c:v>
                </c:pt>
                <c:pt idx="33063" formatCode="0.00E+00">
                  <c:v>1.0855999999999999E-3</c:v>
                </c:pt>
                <c:pt idx="33064" formatCode="0.00E+00">
                  <c:v>8.6866600000000003E-4</c:v>
                </c:pt>
                <c:pt idx="33065" formatCode="0.00E+00">
                  <c:v>6.5906299999999999E-4</c:v>
                </c:pt>
                <c:pt idx="33066" formatCode="0.00E+00">
                  <c:v>4.5679800000000001E-4</c:v>
                </c:pt>
                <c:pt idx="33067" formatCode="0.00E+00">
                  <c:v>2.6202700000000002E-4</c:v>
                </c:pt>
                <c:pt idx="33068" formatCode="0.00E+00">
                  <c:v>7.5041800000000004E-5</c:v>
                </c:pt>
                <c:pt idx="33069" formatCode="0.00E+00">
                  <c:v>-1.0390700000000001E-4</c:v>
                </c:pt>
                <c:pt idx="33070" formatCode="0.00E+00">
                  <c:v>-2.7469000000000001E-4</c:v>
                </c:pt>
                <c:pt idx="33071" formatCode="0.00E+00">
                  <c:v>-4.3717099999999998E-4</c:v>
                </c:pt>
                <c:pt idx="33072" formatCode="0.00E+00">
                  <c:v>-5.91148E-4</c:v>
                </c:pt>
                <c:pt idx="33073" formatCode="0.00E+00">
                  <c:v>-7.3646400000000004E-4</c:v>
                </c:pt>
                <c:pt idx="33074" formatCode="0.00E+00">
                  <c:v>-8.7310700000000003E-4</c:v>
                </c:pt>
                <c:pt idx="33075" formatCode="0.00E+00">
                  <c:v>-1.0011499999999999E-3</c:v>
                </c:pt>
                <c:pt idx="33076" formatCode="0.00E+00">
                  <c:v>-1.1206300000000001E-3</c:v>
                </c:pt>
                <c:pt idx="33077" formatCode="0.00E+00">
                  <c:v>-1.2315399999999999E-3</c:v>
                </c:pt>
                <c:pt idx="33078" formatCode="0.00E+00">
                  <c:v>-1.3338899999999999E-3</c:v>
                </c:pt>
                <c:pt idx="33079" formatCode="0.00E+00">
                  <c:v>-1.4277700000000001E-3</c:v>
                </c:pt>
                <c:pt idx="33080" formatCode="0.00E+00">
                  <c:v>-1.5133099999999999E-3</c:v>
                </c:pt>
                <c:pt idx="33081" formatCode="0.00E+00">
                  <c:v>-1.5906399999999999E-3</c:v>
                </c:pt>
                <c:pt idx="33082" formatCode="0.00E+00">
                  <c:v>-1.65985E-3</c:v>
                </c:pt>
                <c:pt idx="33083" formatCode="0.00E+00">
                  <c:v>-1.72101E-3</c:v>
                </c:pt>
                <c:pt idx="33084" formatCode="0.00E+00">
                  <c:v>-1.7742400000000001E-3</c:v>
                </c:pt>
                <c:pt idx="33085" formatCode="0.00E+00">
                  <c:v>-1.8196899999999999E-3</c:v>
                </c:pt>
                <c:pt idx="33086" formatCode="0.00E+00">
                  <c:v>-1.85758E-3</c:v>
                </c:pt>
                <c:pt idx="33087" formatCode="0.00E+00">
                  <c:v>-1.88814E-3</c:v>
                </c:pt>
                <c:pt idx="33088" formatCode="0.00E+00">
                  <c:v>-1.9114799999999999E-3</c:v>
                </c:pt>
                <c:pt idx="33089" formatCode="0.00E+00">
                  <c:v>-1.9277400000000001E-3</c:v>
                </c:pt>
                <c:pt idx="33090" formatCode="0.00E+00">
                  <c:v>-1.93713E-3</c:v>
                </c:pt>
                <c:pt idx="33091" formatCode="0.00E+00">
                  <c:v>-1.9398499999999999E-3</c:v>
                </c:pt>
                <c:pt idx="33092" formatCode="0.00E+00">
                  <c:v>-1.9360099999999999E-3</c:v>
                </c:pt>
                <c:pt idx="33093" formatCode="0.00E+00">
                  <c:v>-1.9256900000000001E-3</c:v>
                </c:pt>
                <c:pt idx="33094" formatCode="0.00E+00">
                  <c:v>-1.9090400000000001E-3</c:v>
                </c:pt>
                <c:pt idx="33095" formatCode="0.00E+00">
                  <c:v>-1.8863E-3</c:v>
                </c:pt>
                <c:pt idx="33096" formatCode="0.00E+00">
                  <c:v>-1.8577699999999999E-3</c:v>
                </c:pt>
                <c:pt idx="33097" formatCode="0.00E+00">
                  <c:v>-1.8238E-3</c:v>
                </c:pt>
                <c:pt idx="33098" formatCode="0.00E+00">
                  <c:v>-1.7845599999999999E-3</c:v>
                </c:pt>
                <c:pt idx="33099" formatCode="0.00E+00">
                  <c:v>-1.74007E-3</c:v>
                </c:pt>
                <c:pt idx="33100" formatCode="0.00E+00">
                  <c:v>-1.69042E-3</c:v>
                </c:pt>
                <c:pt idx="33101" formatCode="0.00E+00">
                  <c:v>-1.63579E-3</c:v>
                </c:pt>
                <c:pt idx="33102" formatCode="0.00E+00">
                  <c:v>-1.57636E-3</c:v>
                </c:pt>
                <c:pt idx="33103" formatCode="0.00E+00">
                  <c:v>-1.51231E-3</c:v>
                </c:pt>
                <c:pt idx="33104" formatCode="0.00E+00">
                  <c:v>-1.44381E-3</c:v>
                </c:pt>
                <c:pt idx="33105" formatCode="0.00E+00">
                  <c:v>-1.37111E-3</c:v>
                </c:pt>
                <c:pt idx="33106" formatCode="0.00E+00">
                  <c:v>-1.2944E-3</c:v>
                </c:pt>
                <c:pt idx="33107" formatCode="0.00E+00">
                  <c:v>-1.21386E-3</c:v>
                </c:pt>
                <c:pt idx="33108" formatCode="0.00E+00">
                  <c:v>-1.1296500000000001E-3</c:v>
                </c:pt>
                <c:pt idx="33109" formatCode="0.00E+00">
                  <c:v>-1.04203E-3</c:v>
                </c:pt>
                <c:pt idx="33110" formatCode="0.00E+00">
                  <c:v>-9.5131199999999995E-4</c:v>
                </c:pt>
                <c:pt idx="33111" formatCode="0.00E+00">
                  <c:v>-8.5764299999999995E-4</c:v>
                </c:pt>
                <c:pt idx="33112" formatCode="0.00E+00">
                  <c:v>-7.6106299999999997E-4</c:v>
                </c:pt>
                <c:pt idx="33113" formatCode="0.00E+00">
                  <c:v>-6.6162899999999995E-4</c:v>
                </c:pt>
                <c:pt idx="33114" formatCode="0.00E+00">
                  <c:v>-5.5945300000000001E-4</c:v>
                </c:pt>
                <c:pt idx="33115" formatCode="0.00E+00">
                  <c:v>-4.54673E-4</c:v>
                </c:pt>
                <c:pt idx="33116" formatCode="0.00E+00">
                  <c:v>-3.47442E-4</c:v>
                </c:pt>
                <c:pt idx="33117" formatCode="0.00E+00">
                  <c:v>-2.3799100000000001E-4</c:v>
                </c:pt>
                <c:pt idx="33118" formatCode="0.00E+00">
                  <c:v>-1.26585E-4</c:v>
                </c:pt>
                <c:pt idx="33119" formatCode="0.00E+00">
                  <c:v>-1.3375E-5</c:v>
                </c:pt>
                <c:pt idx="33120" formatCode="0.00E+00">
                  <c:v>1.01591E-4</c:v>
                </c:pt>
                <c:pt idx="33121" formatCode="0.00E+00">
                  <c:v>2.1834099999999999E-4</c:v>
                </c:pt>
                <c:pt idx="33122" formatCode="0.00E+00">
                  <c:v>3.3696300000000002E-4</c:v>
                </c:pt>
                <c:pt idx="33123" formatCode="0.00E+00">
                  <c:v>4.5742899999999997E-4</c:v>
                </c:pt>
                <c:pt idx="33124" formatCode="0.00E+00">
                  <c:v>5.7944699999999997E-4</c:v>
                </c:pt>
                <c:pt idx="33125" formatCode="0.00E+00">
                  <c:v>7.0263900000000002E-4</c:v>
                </c:pt>
                <c:pt idx="33126" formatCode="0.00E+00">
                  <c:v>8.2686299999999995E-4</c:v>
                </c:pt>
                <c:pt idx="33127" formatCode="0.00E+00">
                  <c:v>9.5220799999999996E-4</c:v>
                </c:pt>
                <c:pt idx="33128" formatCode="0.00E+00">
                  <c:v>1.07873E-3</c:v>
                </c:pt>
                <c:pt idx="33129" formatCode="0.00E+00">
                  <c:v>1.2063600000000001E-3</c:v>
                </c:pt>
                <c:pt idx="33130" formatCode="0.00E+00">
                  <c:v>1.3351000000000001E-3</c:v>
                </c:pt>
                <c:pt idx="33131" formatCode="0.00E+00">
                  <c:v>1.46502E-3</c:v>
                </c:pt>
                <c:pt idx="33132" formatCode="0.00E+00">
                  <c:v>1.59611E-3</c:v>
                </c:pt>
                <c:pt idx="33133" formatCode="0.00E+00">
                  <c:v>1.7282199999999999E-3</c:v>
                </c:pt>
                <c:pt idx="33134" formatCode="0.00E+00">
                  <c:v>1.8611400000000001E-3</c:v>
                </c:pt>
                <c:pt idx="33135" formatCode="0.00E+00">
                  <c:v>1.9947300000000001E-3</c:v>
                </c:pt>
                <c:pt idx="33136" formatCode="0.00E+00">
                  <c:v>2.1291399999999999E-3</c:v>
                </c:pt>
                <c:pt idx="33137" formatCode="0.00E+00">
                  <c:v>2.2646799999999998E-3</c:v>
                </c:pt>
                <c:pt idx="33138" formatCode="0.00E+00">
                  <c:v>2.40186E-3</c:v>
                </c:pt>
                <c:pt idx="33139" formatCode="0.00E+00">
                  <c:v>2.5408800000000001E-3</c:v>
                </c:pt>
                <c:pt idx="33140" formatCode="0.00E+00">
                  <c:v>2.6811700000000001E-3</c:v>
                </c:pt>
                <c:pt idx="33141" formatCode="0.00E+00">
                  <c:v>2.8219899999999999E-3</c:v>
                </c:pt>
                <c:pt idx="33142" formatCode="0.00E+00">
                  <c:v>2.9632700000000001E-3</c:v>
                </c:pt>
                <c:pt idx="33143" formatCode="0.00E+00">
                  <c:v>3.1051199999999998E-3</c:v>
                </c:pt>
                <c:pt idx="33144" formatCode="0.00E+00">
                  <c:v>3.2474299999999999E-3</c:v>
                </c:pt>
                <c:pt idx="33145" formatCode="0.00E+00">
                  <c:v>3.3899999999999998E-3</c:v>
                </c:pt>
                <c:pt idx="33146" formatCode="0.00E+00">
                  <c:v>3.5327499999999999E-3</c:v>
                </c:pt>
                <c:pt idx="33147" formatCode="0.00E+00">
                  <c:v>3.6757000000000001E-3</c:v>
                </c:pt>
                <c:pt idx="33148" formatCode="0.00E+00">
                  <c:v>3.8187799999999999E-3</c:v>
                </c:pt>
                <c:pt idx="33149" formatCode="0.00E+00">
                  <c:v>3.9617699999999999E-3</c:v>
                </c:pt>
                <c:pt idx="33150" formatCode="0.00E+00">
                  <c:v>4.1045300000000003E-3</c:v>
                </c:pt>
                <c:pt idx="33151" formatCode="0.00E+00">
                  <c:v>4.2468599999999999E-3</c:v>
                </c:pt>
                <c:pt idx="33152" formatCode="0.00E+00">
                  <c:v>4.3885699999999996E-3</c:v>
                </c:pt>
                <c:pt idx="33153" formatCode="0.00E+00">
                  <c:v>4.5295500000000002E-3</c:v>
                </c:pt>
                <c:pt idx="33154" formatCode="0.00E+00">
                  <c:v>4.6697500000000003E-3</c:v>
                </c:pt>
                <c:pt idx="33155" formatCode="0.00E+00">
                  <c:v>4.8092200000000003E-3</c:v>
                </c:pt>
                <c:pt idx="33156" formatCode="0.00E+00">
                  <c:v>4.9479900000000002E-3</c:v>
                </c:pt>
                <c:pt idx="33157" formatCode="0.00E+00">
                  <c:v>5.0859599999999996E-3</c:v>
                </c:pt>
                <c:pt idx="33158" formatCode="0.00E+00">
                  <c:v>5.2230100000000002E-3</c:v>
                </c:pt>
                <c:pt idx="33159" formatCode="0.00E+00">
                  <c:v>5.3591400000000001E-3</c:v>
                </c:pt>
                <c:pt idx="33160" formatCode="0.00E+00">
                  <c:v>5.4945100000000002E-3</c:v>
                </c:pt>
                <c:pt idx="33161" formatCode="0.00E+00">
                  <c:v>5.6292499999999997E-3</c:v>
                </c:pt>
                <c:pt idx="33162" formatCode="0.00E+00">
                  <c:v>5.7632899999999999E-3</c:v>
                </c:pt>
                <c:pt idx="33163" formatCode="0.00E+00">
                  <c:v>5.89647E-3</c:v>
                </c:pt>
                <c:pt idx="33164" formatCode="0.00E+00">
                  <c:v>6.0286799999999998E-3</c:v>
                </c:pt>
                <c:pt idx="33165" formatCode="0.00E+00">
                  <c:v>6.1598800000000004E-3</c:v>
                </c:pt>
                <c:pt idx="33166" formatCode="0.00E+00">
                  <c:v>6.2900400000000002E-3</c:v>
                </c:pt>
                <c:pt idx="33167" formatCode="0.00E+00">
                  <c:v>6.4190999999999996E-3</c:v>
                </c:pt>
                <c:pt idx="33168" formatCode="0.00E+00">
                  <c:v>6.54698E-3</c:v>
                </c:pt>
                <c:pt idx="33169" formatCode="0.00E+00">
                  <c:v>6.6735600000000003E-3</c:v>
                </c:pt>
                <c:pt idx="33170" formatCode="0.00E+00">
                  <c:v>6.7987000000000004E-3</c:v>
                </c:pt>
                <c:pt idx="33171" formatCode="0.00E+00">
                  <c:v>6.9222800000000003E-3</c:v>
                </c:pt>
                <c:pt idx="33172" formatCode="0.00E+00">
                  <c:v>7.0441999999999996E-3</c:v>
                </c:pt>
                <c:pt idx="33173" formatCode="0.00E+00">
                  <c:v>7.1643799999999997E-3</c:v>
                </c:pt>
                <c:pt idx="33174" formatCode="0.00E+00">
                  <c:v>7.2827300000000003E-3</c:v>
                </c:pt>
                <c:pt idx="33175" formatCode="0.00E+00">
                  <c:v>7.3992099999999998E-3</c:v>
                </c:pt>
                <c:pt idx="33176" formatCode="0.00E+00">
                  <c:v>7.5137299999999997E-3</c:v>
                </c:pt>
                <c:pt idx="33177" formatCode="0.00E+00">
                  <c:v>7.6261799999999998E-3</c:v>
                </c:pt>
                <c:pt idx="33178" formatCode="0.00E+00">
                  <c:v>7.7364E-3</c:v>
                </c:pt>
                <c:pt idx="33179" formatCode="0.00E+00">
                  <c:v>7.8442500000000005E-3</c:v>
                </c:pt>
                <c:pt idx="33180" formatCode="0.00E+00">
                  <c:v>7.9496800000000006E-3</c:v>
                </c:pt>
                <c:pt idx="33181" formatCode="0.00E+00">
                  <c:v>8.0526399999999998E-3</c:v>
                </c:pt>
                <c:pt idx="33182" formatCode="0.00E+00">
                  <c:v>8.1530700000000001E-3</c:v>
                </c:pt>
                <c:pt idx="33183" formatCode="0.00E+00">
                  <c:v>8.2508800000000004E-3</c:v>
                </c:pt>
                <c:pt idx="33184" formatCode="0.00E+00">
                  <c:v>8.3459599999999995E-3</c:v>
                </c:pt>
                <c:pt idx="33185" formatCode="0.00E+00">
                  <c:v>8.4381500000000002E-3</c:v>
                </c:pt>
                <c:pt idx="33186" formatCode="0.00E+00">
                  <c:v>8.52727E-3</c:v>
                </c:pt>
                <c:pt idx="33187" formatCode="0.00E+00">
                  <c:v>8.6132499999999994E-3</c:v>
                </c:pt>
                <c:pt idx="33188" formatCode="0.00E+00">
                  <c:v>8.69611E-3</c:v>
                </c:pt>
                <c:pt idx="33189" formatCode="0.00E+00">
                  <c:v>8.77585E-3</c:v>
                </c:pt>
                <c:pt idx="33190" formatCode="0.00E+00">
                  <c:v>8.8523999999999999E-3</c:v>
                </c:pt>
                <c:pt idx="33191" formatCode="0.00E+00">
                  <c:v>8.9256400000000003E-3</c:v>
                </c:pt>
                <c:pt idx="33192" formatCode="0.00E+00">
                  <c:v>8.9954900000000001E-3</c:v>
                </c:pt>
                <c:pt idx="33193" formatCode="0.00E+00">
                  <c:v>9.0618499999999998E-3</c:v>
                </c:pt>
                <c:pt idx="33194" formatCode="0.00E+00">
                  <c:v>9.1246799999999996E-3</c:v>
                </c:pt>
                <c:pt idx="33195" formatCode="0.00E+00">
                  <c:v>9.1838900000000001E-3</c:v>
                </c:pt>
                <c:pt idx="33196" formatCode="0.00E+00">
                  <c:v>9.2393900000000001E-3</c:v>
                </c:pt>
                <c:pt idx="33197" formatCode="0.00E+00">
                  <c:v>9.2910600000000003E-3</c:v>
                </c:pt>
                <c:pt idx="33198" formatCode="0.00E+00">
                  <c:v>9.3388700000000009E-3</c:v>
                </c:pt>
                <c:pt idx="33199" formatCode="0.00E+00">
                  <c:v>9.38282E-3</c:v>
                </c:pt>
                <c:pt idx="33200" formatCode="0.00E+00">
                  <c:v>9.4228799999999998E-3</c:v>
                </c:pt>
                <c:pt idx="33201" formatCode="0.00E+00">
                  <c:v>9.4590000000000004E-3</c:v>
                </c:pt>
                <c:pt idx="33202" formatCode="0.00E+00">
                  <c:v>9.4911200000000005E-3</c:v>
                </c:pt>
                <c:pt idx="33203" formatCode="0.00E+00">
                  <c:v>9.5191900000000003E-3</c:v>
                </c:pt>
                <c:pt idx="33204" formatCode="0.00E+00">
                  <c:v>9.5431500000000002E-3</c:v>
                </c:pt>
                <c:pt idx="33205" formatCode="0.00E+00">
                  <c:v>9.5629400000000007E-3</c:v>
                </c:pt>
                <c:pt idx="33206" formatCode="0.00E+00">
                  <c:v>9.5785000000000002E-3</c:v>
                </c:pt>
                <c:pt idx="33207" formatCode="0.00E+00">
                  <c:v>9.5898200000000006E-3</c:v>
                </c:pt>
                <c:pt idx="33208" formatCode="0.00E+00">
                  <c:v>9.5969599999999999E-3</c:v>
                </c:pt>
                <c:pt idx="33209" formatCode="0.00E+00">
                  <c:v>9.6000200000000008E-3</c:v>
                </c:pt>
                <c:pt idx="33210" formatCode="0.00E+00">
                  <c:v>9.5990399999999997E-3</c:v>
                </c:pt>
                <c:pt idx="33211" formatCode="0.00E+00">
                  <c:v>9.5939300000000005E-3</c:v>
                </c:pt>
                <c:pt idx="33212" formatCode="0.00E+00">
                  <c:v>9.5845400000000008E-3</c:v>
                </c:pt>
                <c:pt idx="33213" formatCode="0.00E+00">
                  <c:v>9.5707199999999996E-3</c:v>
                </c:pt>
                <c:pt idx="33214" formatCode="0.00E+00">
                  <c:v>9.5524500000000005E-3</c:v>
                </c:pt>
                <c:pt idx="33215" formatCode="0.00E+00">
                  <c:v>9.5297300000000001E-3</c:v>
                </c:pt>
                <c:pt idx="33216" formatCode="0.00E+00">
                  <c:v>9.5025600000000002E-3</c:v>
                </c:pt>
                <c:pt idx="33217" formatCode="0.00E+00">
                  <c:v>9.4708299999999995E-3</c:v>
                </c:pt>
                <c:pt idx="33218" formatCode="0.00E+00">
                  <c:v>9.4345100000000001E-3</c:v>
                </c:pt>
                <c:pt idx="33219" formatCode="0.00E+00">
                  <c:v>9.39363E-3</c:v>
                </c:pt>
                <c:pt idx="33220" formatCode="0.00E+00">
                  <c:v>9.3481399999999996E-3</c:v>
                </c:pt>
                <c:pt idx="33221" formatCode="0.00E+00">
                  <c:v>9.2979399999999993E-3</c:v>
                </c:pt>
                <c:pt idx="33222" formatCode="0.00E+00">
                  <c:v>9.2429399999999998E-3</c:v>
                </c:pt>
                <c:pt idx="33223" formatCode="0.00E+00">
                  <c:v>9.1831199999999995E-3</c:v>
                </c:pt>
                <c:pt idx="33224" formatCode="0.00E+00">
                  <c:v>9.1185299999999997E-3</c:v>
                </c:pt>
                <c:pt idx="33225" formatCode="0.00E+00">
                  <c:v>9.0492000000000003E-3</c:v>
                </c:pt>
                <c:pt idx="33226" formatCode="0.00E+00">
                  <c:v>8.9751599999999994E-3</c:v>
                </c:pt>
                <c:pt idx="33227" formatCode="0.00E+00">
                  <c:v>8.8963500000000008E-3</c:v>
                </c:pt>
                <c:pt idx="33228" formatCode="0.00E+00">
                  <c:v>8.8127099999999996E-3</c:v>
                </c:pt>
                <c:pt idx="33229" formatCode="0.00E+00">
                  <c:v>8.7242900000000009E-3</c:v>
                </c:pt>
                <c:pt idx="33230" formatCode="0.00E+00">
                  <c:v>8.6311800000000004E-3</c:v>
                </c:pt>
                <c:pt idx="33231" formatCode="0.00E+00">
                  <c:v>8.5333900000000001E-3</c:v>
                </c:pt>
                <c:pt idx="33232" formatCode="0.00E+00">
                  <c:v>8.4308999999999999E-3</c:v>
                </c:pt>
                <c:pt idx="33233" formatCode="0.00E+00">
                  <c:v>8.3236899999999999E-3</c:v>
                </c:pt>
                <c:pt idx="33234" formatCode="0.00E+00">
                  <c:v>8.2118E-3</c:v>
                </c:pt>
                <c:pt idx="33235" formatCode="0.00E+00">
                  <c:v>8.0952699999999999E-3</c:v>
                </c:pt>
                <c:pt idx="33236" formatCode="0.00E+00">
                  <c:v>7.9740799999999997E-3</c:v>
                </c:pt>
                <c:pt idx="33237" formatCode="0.00E+00">
                  <c:v>7.8481999999999996E-3</c:v>
                </c:pt>
                <c:pt idx="33238" formatCode="0.00E+00">
                  <c:v>7.71757E-3</c:v>
                </c:pt>
                <c:pt idx="33239" formatCode="0.00E+00">
                  <c:v>7.5821300000000003E-3</c:v>
                </c:pt>
                <c:pt idx="33240" formatCode="0.00E+00">
                  <c:v>7.4418499999999999E-3</c:v>
                </c:pt>
                <c:pt idx="33241" formatCode="0.00E+00">
                  <c:v>7.29679E-3</c:v>
                </c:pt>
                <c:pt idx="33242" formatCode="0.00E+00">
                  <c:v>7.1470800000000001E-3</c:v>
                </c:pt>
                <c:pt idx="33243" formatCode="0.00E+00">
                  <c:v>6.9928000000000004E-3</c:v>
                </c:pt>
                <c:pt idx="33244" formatCode="0.00E+00">
                  <c:v>6.8339999999999998E-3</c:v>
                </c:pt>
                <c:pt idx="33245" formatCode="0.00E+00">
                  <c:v>6.6707299999999997E-3</c:v>
                </c:pt>
                <c:pt idx="33246" formatCode="0.00E+00">
                  <c:v>6.5030599999999997E-3</c:v>
                </c:pt>
                <c:pt idx="33247" formatCode="0.00E+00">
                  <c:v>6.3310500000000004E-3</c:v>
                </c:pt>
                <c:pt idx="33248" formatCode="0.00E+00">
                  <c:v>6.1548000000000002E-3</c:v>
                </c:pt>
                <c:pt idx="33249" formatCode="0.00E+00">
                  <c:v>5.9744799999999999E-3</c:v>
                </c:pt>
                <c:pt idx="33250" formatCode="0.00E+00">
                  <c:v>5.7901000000000003E-3</c:v>
                </c:pt>
                <c:pt idx="33251" formatCode="0.00E+00">
                  <c:v>5.6016499999999997E-3</c:v>
                </c:pt>
                <c:pt idx="33252" formatCode="0.00E+00">
                  <c:v>5.4091299999999998E-3</c:v>
                </c:pt>
                <c:pt idx="33253" formatCode="0.00E+00">
                  <c:v>5.2126799999999999E-3</c:v>
                </c:pt>
                <c:pt idx="33254" formatCode="0.00E+00">
                  <c:v>5.01244E-3</c:v>
                </c:pt>
                <c:pt idx="33255" formatCode="0.00E+00">
                  <c:v>4.8085799999999998E-3</c:v>
                </c:pt>
                <c:pt idx="33256" formatCode="0.00E+00">
                  <c:v>4.6012300000000004E-3</c:v>
                </c:pt>
                <c:pt idx="33257" formatCode="0.00E+00">
                  <c:v>4.3904699999999996E-3</c:v>
                </c:pt>
                <c:pt idx="33258" formatCode="0.00E+00">
                  <c:v>4.1763199999999999E-3</c:v>
                </c:pt>
                <c:pt idx="33259" formatCode="0.00E+00">
                  <c:v>3.9589100000000004E-3</c:v>
                </c:pt>
                <c:pt idx="33260" formatCode="0.00E+00">
                  <c:v>3.73844E-3</c:v>
                </c:pt>
                <c:pt idx="33261" formatCode="0.00E+00">
                  <c:v>3.5150799999999999E-3</c:v>
                </c:pt>
                <c:pt idx="33262" formatCode="0.00E+00">
                  <c:v>3.2889500000000001E-3</c:v>
                </c:pt>
                <c:pt idx="33263" formatCode="0.00E+00">
                  <c:v>3.0601399999999998E-3</c:v>
                </c:pt>
                <c:pt idx="33264" formatCode="0.00E+00">
                  <c:v>2.8288100000000002E-3</c:v>
                </c:pt>
                <c:pt idx="33265" formatCode="0.00E+00">
                  <c:v>2.5951099999999999E-3</c:v>
                </c:pt>
                <c:pt idx="33266" formatCode="0.00E+00">
                  <c:v>2.3591799999999998E-3</c:v>
                </c:pt>
                <c:pt idx="33267" formatCode="0.00E+00">
                  <c:v>2.12109E-3</c:v>
                </c:pt>
                <c:pt idx="33268" formatCode="0.00E+00">
                  <c:v>1.8809199999999999E-3</c:v>
                </c:pt>
                <c:pt idx="33269" formatCode="0.00E+00">
                  <c:v>1.6387800000000001E-3</c:v>
                </c:pt>
                <c:pt idx="33270" formatCode="0.00E+00">
                  <c:v>1.39489E-3</c:v>
                </c:pt>
                <c:pt idx="33271" formatCode="0.00E+00">
                  <c:v>1.1494400000000001E-3</c:v>
                </c:pt>
                <c:pt idx="33272" formatCode="0.00E+00">
                  <c:v>9.0258600000000003E-4</c:v>
                </c:pt>
                <c:pt idx="33273" formatCode="0.00E+00">
                  <c:v>6.5446700000000005E-4</c:v>
                </c:pt>
                <c:pt idx="33274" formatCode="0.00E+00">
                  <c:v>4.0525000000000001E-4</c:v>
                </c:pt>
                <c:pt idx="33275" formatCode="0.00E+00">
                  <c:v>1.55131E-4</c:v>
                </c:pt>
                <c:pt idx="33276" formatCode="0.00E+00">
                  <c:v>-9.5656500000000001E-5</c:v>
                </c:pt>
                <c:pt idx="33277" formatCode="0.00E+00">
                  <c:v>-3.46867E-4</c:v>
                </c:pt>
                <c:pt idx="33278" formatCode="0.00E+00">
                  <c:v>-5.9827199999999995E-4</c:v>
                </c:pt>
                <c:pt idx="33279" formatCode="0.00E+00">
                  <c:v>-8.4965099999999999E-4</c:v>
                </c:pt>
                <c:pt idx="33280" formatCode="0.00E+00">
                  <c:v>-1.1008000000000001E-3</c:v>
                </c:pt>
                <c:pt idx="33281" formatCode="0.00E+00">
                  <c:v>-1.3515700000000001E-3</c:v>
                </c:pt>
                <c:pt idx="33282" formatCode="0.00E+00">
                  <c:v>-1.6018E-3</c:v>
                </c:pt>
                <c:pt idx="33283" formatCode="0.00E+00">
                  <c:v>-1.85133E-3</c:v>
                </c:pt>
                <c:pt idx="33284" formatCode="0.00E+00">
                  <c:v>-2.0999600000000001E-3</c:v>
                </c:pt>
                <c:pt idx="33285" formatCode="0.00E+00">
                  <c:v>-2.3474899999999998E-3</c:v>
                </c:pt>
                <c:pt idx="33286" formatCode="0.00E+00">
                  <c:v>-2.5936900000000001E-3</c:v>
                </c:pt>
                <c:pt idx="33287" formatCode="0.00E+00">
                  <c:v>-2.8383100000000001E-3</c:v>
                </c:pt>
                <c:pt idx="33288" formatCode="0.00E+00">
                  <c:v>-3.0811200000000001E-3</c:v>
                </c:pt>
                <c:pt idx="33289" formatCode="0.00E+00">
                  <c:v>-3.3219E-3</c:v>
                </c:pt>
                <c:pt idx="33290" formatCode="0.00E+00">
                  <c:v>-3.5604299999999998E-3</c:v>
                </c:pt>
                <c:pt idx="33291" formatCode="0.00E+00">
                  <c:v>-3.7965400000000002E-3</c:v>
                </c:pt>
                <c:pt idx="33292" formatCode="0.00E+00">
                  <c:v>-4.0300400000000004E-3</c:v>
                </c:pt>
                <c:pt idx="33293" formatCode="0.00E+00">
                  <c:v>-4.2607000000000001E-3</c:v>
                </c:pt>
                <c:pt idx="33294" formatCode="0.00E+00">
                  <c:v>-4.4882899999999998E-3</c:v>
                </c:pt>
                <c:pt idx="33295" formatCode="0.00E+00">
                  <c:v>-4.7126599999999996E-3</c:v>
                </c:pt>
                <c:pt idx="33296" formatCode="0.00E+00">
                  <c:v>-4.9336600000000003E-3</c:v>
                </c:pt>
                <c:pt idx="33297" formatCode="0.00E+00">
                  <c:v>-5.1510899999999997E-3</c:v>
                </c:pt>
                <c:pt idx="33298" formatCode="0.00E+00">
                  <c:v>-5.3647E-3</c:v>
                </c:pt>
                <c:pt idx="33299" formatCode="0.00E+00">
                  <c:v>-5.5742999999999999E-3</c:v>
                </c:pt>
                <c:pt idx="33300" formatCode="0.00E+00">
                  <c:v>-5.7797100000000004E-3</c:v>
                </c:pt>
                <c:pt idx="33301" formatCode="0.00E+00">
                  <c:v>-5.98075E-3</c:v>
                </c:pt>
                <c:pt idx="33302" formatCode="0.00E+00">
                  <c:v>-6.1772700000000003E-3</c:v>
                </c:pt>
                <c:pt idx="33303" formatCode="0.00E+00">
                  <c:v>-6.3690600000000002E-3</c:v>
                </c:pt>
                <c:pt idx="33304" formatCode="0.00E+00">
                  <c:v>-6.5559499999999996E-3</c:v>
                </c:pt>
                <c:pt idx="33305" formatCode="0.00E+00">
                  <c:v>-6.7377399999999999E-3</c:v>
                </c:pt>
                <c:pt idx="33306" formatCode="0.00E+00">
                  <c:v>-6.9142500000000003E-3</c:v>
                </c:pt>
                <c:pt idx="33307" formatCode="0.00E+00">
                  <c:v>-7.0852700000000003E-3</c:v>
                </c:pt>
                <c:pt idx="33308" formatCode="0.00E+00">
                  <c:v>-7.2506799999999998E-3</c:v>
                </c:pt>
                <c:pt idx="33309" formatCode="0.00E+00">
                  <c:v>-7.4103900000000002E-3</c:v>
                </c:pt>
                <c:pt idx="33310" formatCode="0.00E+00">
                  <c:v>-7.56422E-3</c:v>
                </c:pt>
                <c:pt idx="33311" formatCode="0.00E+00">
                  <c:v>-7.7119600000000003E-3</c:v>
                </c:pt>
                <c:pt idx="33312" formatCode="0.00E+00">
                  <c:v>-7.8534399999999997E-3</c:v>
                </c:pt>
                <c:pt idx="33313" formatCode="0.00E+00">
                  <c:v>-7.9885300000000006E-3</c:v>
                </c:pt>
                <c:pt idx="33314" formatCode="0.00E+00">
                  <c:v>-8.1170700000000005E-3</c:v>
                </c:pt>
                <c:pt idx="33315" formatCode="0.00E+00">
                  <c:v>-8.2389000000000004E-3</c:v>
                </c:pt>
                <c:pt idx="33316" formatCode="0.00E+00">
                  <c:v>-8.3538599999999994E-3</c:v>
                </c:pt>
                <c:pt idx="33317" formatCode="0.00E+00">
                  <c:v>-8.4618100000000002E-3</c:v>
                </c:pt>
                <c:pt idx="33318" formatCode="0.00E+00">
                  <c:v>-8.5626299999999999E-3</c:v>
                </c:pt>
                <c:pt idx="33319" formatCode="0.00E+00">
                  <c:v>-8.6562099999999993E-3</c:v>
                </c:pt>
                <c:pt idx="33320" formatCode="0.00E+00">
                  <c:v>-8.7424200000000007E-3</c:v>
                </c:pt>
                <c:pt idx="33321" formatCode="0.00E+00">
                  <c:v>-8.8211100000000001E-3</c:v>
                </c:pt>
                <c:pt idx="33322" formatCode="0.00E+00">
                  <c:v>-8.8921699999999996E-3</c:v>
                </c:pt>
                <c:pt idx="33323" formatCode="0.00E+00">
                  <c:v>-8.95549E-3</c:v>
                </c:pt>
                <c:pt idx="33324" formatCode="0.00E+00">
                  <c:v>-9.0109500000000002E-3</c:v>
                </c:pt>
                <c:pt idx="33325" formatCode="0.00E+00">
                  <c:v>-9.0584399999999992E-3</c:v>
                </c:pt>
                <c:pt idx="33326" formatCode="0.00E+00">
                  <c:v>-9.0978599999999993E-3</c:v>
                </c:pt>
                <c:pt idx="33327" formatCode="0.00E+00">
                  <c:v>-9.1291500000000008E-3</c:v>
                </c:pt>
                <c:pt idx="33328" formatCode="0.00E+00">
                  <c:v>-9.1522500000000007E-3</c:v>
                </c:pt>
                <c:pt idx="33329" formatCode="0.00E+00">
                  <c:v>-9.1670899999999993E-3</c:v>
                </c:pt>
                <c:pt idx="33330" formatCode="0.00E+00">
                  <c:v>-9.1736300000000003E-3</c:v>
                </c:pt>
                <c:pt idx="33331" formatCode="0.00E+00">
                  <c:v>-9.1717900000000008E-3</c:v>
                </c:pt>
                <c:pt idx="33332" formatCode="0.00E+00">
                  <c:v>-9.1615199999999994E-3</c:v>
                </c:pt>
                <c:pt idx="33333" formatCode="0.00E+00">
                  <c:v>-9.1427699999999997E-3</c:v>
                </c:pt>
                <c:pt idx="33334" formatCode="0.00E+00">
                  <c:v>-9.1155200000000002E-3</c:v>
                </c:pt>
                <c:pt idx="33335" formatCode="0.00E+00">
                  <c:v>-9.0797800000000008E-3</c:v>
                </c:pt>
                <c:pt idx="33336" formatCode="0.00E+00">
                  <c:v>-9.0355399999999999E-3</c:v>
                </c:pt>
                <c:pt idx="33337" formatCode="0.00E+00">
                  <c:v>-8.9827699999999993E-3</c:v>
                </c:pt>
                <c:pt idx="33338" formatCode="0.00E+00">
                  <c:v>-8.9214399999999992E-3</c:v>
                </c:pt>
                <c:pt idx="33339" formatCode="0.00E+00">
                  <c:v>-8.8515699999999996E-3</c:v>
                </c:pt>
                <c:pt idx="33340" formatCode="0.00E+00">
                  <c:v>-8.7731800000000002E-3</c:v>
                </c:pt>
                <c:pt idx="33341" formatCode="0.00E+00">
                  <c:v>-8.6862899999999993E-3</c:v>
                </c:pt>
                <c:pt idx="33342" formatCode="0.00E+00">
                  <c:v>-8.5909200000000002E-3</c:v>
                </c:pt>
                <c:pt idx="33343" formatCode="0.00E+00">
                  <c:v>-8.4870999999999992E-3</c:v>
                </c:pt>
                <c:pt idx="33344" formatCode="0.00E+00">
                  <c:v>-8.3748999999999994E-3</c:v>
                </c:pt>
                <c:pt idx="33345" formatCode="0.00E+00">
                  <c:v>-8.2543800000000004E-3</c:v>
                </c:pt>
                <c:pt idx="33346" formatCode="0.00E+00">
                  <c:v>-8.1255800000000003E-3</c:v>
                </c:pt>
                <c:pt idx="33347" formatCode="0.00E+00">
                  <c:v>-7.9885800000000003E-3</c:v>
                </c:pt>
                <c:pt idx="33348" formatCode="0.00E+00">
                  <c:v>-7.84347E-3</c:v>
                </c:pt>
                <c:pt idx="33349" formatCode="0.00E+00">
                  <c:v>-7.6903199999999996E-3</c:v>
                </c:pt>
                <c:pt idx="33350" formatCode="0.00E+00">
                  <c:v>-7.5292500000000004E-3</c:v>
                </c:pt>
                <c:pt idx="33351" formatCode="0.00E+00">
                  <c:v>-7.3603699999999998E-3</c:v>
                </c:pt>
                <c:pt idx="33352" formatCode="0.00E+00">
                  <c:v>-7.1838099999999997E-3</c:v>
                </c:pt>
                <c:pt idx="33353" formatCode="0.00E+00">
                  <c:v>-6.9996900000000003E-3</c:v>
                </c:pt>
                <c:pt idx="33354" formatCode="0.00E+00">
                  <c:v>-6.8081299999999999E-3</c:v>
                </c:pt>
                <c:pt idx="33355" formatCode="0.00E+00">
                  <c:v>-6.6092599999999996E-3</c:v>
                </c:pt>
                <c:pt idx="33356" formatCode="0.00E+00">
                  <c:v>-6.4032500000000001E-3</c:v>
                </c:pt>
                <c:pt idx="33357" formatCode="0.00E+00">
                  <c:v>-6.1902299999999997E-3</c:v>
                </c:pt>
                <c:pt idx="33358" formatCode="0.00E+00">
                  <c:v>-5.97037E-3</c:v>
                </c:pt>
                <c:pt idx="33359" formatCode="0.00E+00">
                  <c:v>-5.7438200000000002E-3</c:v>
                </c:pt>
                <c:pt idx="33360" formatCode="0.00E+00">
                  <c:v>-5.5107699999999999E-3</c:v>
                </c:pt>
                <c:pt idx="33361" formatCode="0.00E+00">
                  <c:v>-5.2714199999999998E-3</c:v>
                </c:pt>
                <c:pt idx="33362" formatCode="0.00E+00">
                  <c:v>-5.0259399999999996E-3</c:v>
                </c:pt>
                <c:pt idx="33363" formatCode="0.00E+00">
                  <c:v>-4.7745399999999999E-3</c:v>
                </c:pt>
                <c:pt idx="33364" formatCode="0.00E+00">
                  <c:v>-4.5174200000000003E-3</c:v>
                </c:pt>
                <c:pt idx="33365" formatCode="0.00E+00">
                  <c:v>-4.2547799999999997E-3</c:v>
                </c:pt>
                <c:pt idx="33366" formatCode="0.00E+00">
                  <c:v>-3.9868400000000002E-3</c:v>
                </c:pt>
                <c:pt idx="33367" formatCode="0.00E+00">
                  <c:v>-3.7138200000000001E-3</c:v>
                </c:pt>
                <c:pt idx="33368" formatCode="0.00E+00">
                  <c:v>-3.4359600000000001E-3</c:v>
                </c:pt>
                <c:pt idx="33369" formatCode="0.00E+00">
                  <c:v>-3.1534800000000002E-3</c:v>
                </c:pt>
                <c:pt idx="33370" formatCode="0.00E+00">
                  <c:v>-2.8666500000000001E-3</c:v>
                </c:pt>
                <c:pt idx="33371" formatCode="0.00E+00">
                  <c:v>-2.5757200000000001E-3</c:v>
                </c:pt>
                <c:pt idx="33372" formatCode="0.00E+00">
                  <c:v>-2.28093E-3</c:v>
                </c:pt>
                <c:pt idx="33373" formatCode="0.00E+00">
                  <c:v>-1.98255E-3</c:v>
                </c:pt>
                <c:pt idx="33374" formatCode="0.00E+00">
                  <c:v>-1.68085E-3</c:v>
                </c:pt>
                <c:pt idx="33375" formatCode="0.00E+00">
                  <c:v>-1.3761100000000001E-3</c:v>
                </c:pt>
                <c:pt idx="33376" formatCode="0.00E+00">
                  <c:v>-1.0685899999999999E-3</c:v>
                </c:pt>
                <c:pt idx="33377" formatCode="0.00E+00">
                  <c:v>-7.5858399999999997E-4</c:v>
                </c:pt>
                <c:pt idx="33378" formatCode="0.00E+00">
                  <c:v>-4.46379E-4</c:v>
                </c:pt>
                <c:pt idx="33379" formatCode="0.00E+00">
                  <c:v>-1.3226500000000001E-4</c:v>
                </c:pt>
                <c:pt idx="33380" formatCode="0.00E+00">
                  <c:v>1.8346399999999999E-4</c:v>
                </c:pt>
                <c:pt idx="33381" formatCode="0.00E+00">
                  <c:v>5.0051200000000005E-4</c:v>
                </c:pt>
                <c:pt idx="33382" formatCode="0.00E+00">
                  <c:v>8.18569E-4</c:v>
                </c:pt>
                <c:pt idx="33383" formatCode="0.00E+00">
                  <c:v>1.13732E-3</c:v>
                </c:pt>
                <c:pt idx="33384" formatCode="0.00E+00">
                  <c:v>1.4564300000000001E-3</c:v>
                </c:pt>
                <c:pt idx="33385" formatCode="0.00E+00">
                  <c:v>1.7756099999999999E-3</c:v>
                </c:pt>
                <c:pt idx="33386" formatCode="0.00E+00">
                  <c:v>2.0945299999999998E-3</c:v>
                </c:pt>
                <c:pt idx="33387" formatCode="0.00E+00">
                  <c:v>2.4128700000000001E-3</c:v>
                </c:pt>
                <c:pt idx="33388" formatCode="0.00E+00">
                  <c:v>2.73033E-3</c:v>
                </c:pt>
                <c:pt idx="33389" formatCode="0.00E+00">
                  <c:v>3.0465800000000001E-3</c:v>
                </c:pt>
                <c:pt idx="33390" formatCode="0.00E+00">
                  <c:v>3.3613100000000002E-3</c:v>
                </c:pt>
                <c:pt idx="33391" formatCode="0.00E+00">
                  <c:v>3.6741999999999999E-3</c:v>
                </c:pt>
                <c:pt idx="33392" formatCode="0.00E+00">
                  <c:v>3.9849300000000002E-3</c:v>
                </c:pt>
                <c:pt idx="33393" formatCode="0.00E+00">
                  <c:v>4.2931799999999997E-3</c:v>
                </c:pt>
                <c:pt idx="33394" formatCode="0.00E+00">
                  <c:v>4.5986500000000001E-3</c:v>
                </c:pt>
                <c:pt idx="33395" formatCode="0.00E+00">
                  <c:v>4.901E-3</c:v>
                </c:pt>
                <c:pt idx="33396" formatCode="0.00E+00">
                  <c:v>5.1999500000000001E-3</c:v>
                </c:pt>
                <c:pt idx="33397" formatCode="0.00E+00">
                  <c:v>5.4951599999999998E-3</c:v>
                </c:pt>
                <c:pt idx="33398" formatCode="0.00E+00">
                  <c:v>5.7863400000000001E-3</c:v>
                </c:pt>
                <c:pt idx="33399" formatCode="0.00E+00">
                  <c:v>6.07319E-3</c:v>
                </c:pt>
                <c:pt idx="33400" formatCode="0.00E+00">
                  <c:v>6.3553899999999998E-3</c:v>
                </c:pt>
                <c:pt idx="33401" formatCode="0.00E+00">
                  <c:v>6.6326600000000003E-3</c:v>
                </c:pt>
                <c:pt idx="33402" formatCode="0.00E+00">
                  <c:v>6.9046999999999997E-3</c:v>
                </c:pt>
                <c:pt idx="33403" formatCode="0.00E+00">
                  <c:v>7.1712199999999999E-3</c:v>
                </c:pt>
                <c:pt idx="33404" formatCode="0.00E+00">
                  <c:v>7.4319299999999998E-3</c:v>
                </c:pt>
                <c:pt idx="33405" formatCode="0.00E+00">
                  <c:v>7.6865600000000003E-3</c:v>
                </c:pt>
                <c:pt idx="33406" formatCode="0.00E+00">
                  <c:v>7.9348400000000003E-3</c:v>
                </c:pt>
                <c:pt idx="33407" formatCode="0.00E+00">
                  <c:v>8.1764899999999998E-3</c:v>
                </c:pt>
                <c:pt idx="33408" formatCode="0.00E+00">
                  <c:v>8.4112400000000004E-3</c:v>
                </c:pt>
                <c:pt idx="33409" formatCode="0.00E+00">
                  <c:v>8.6388599999999999E-3</c:v>
                </c:pt>
                <c:pt idx="33410" formatCode="0.00E+00">
                  <c:v>8.8590700000000001E-3</c:v>
                </c:pt>
                <c:pt idx="33411" formatCode="0.00E+00">
                  <c:v>9.0716500000000005E-3</c:v>
                </c:pt>
                <c:pt idx="33412" formatCode="0.00E+00">
                  <c:v>9.2763600000000009E-3</c:v>
                </c:pt>
                <c:pt idx="33413" formatCode="0.00E+00">
                  <c:v>9.4729700000000007E-3</c:v>
                </c:pt>
                <c:pt idx="33414" formatCode="0.00E+00">
                  <c:v>9.6612499999999997E-3</c:v>
                </c:pt>
                <c:pt idx="33415" formatCode="0.00E+00">
                  <c:v>9.8409900000000008E-3</c:v>
                </c:pt>
                <c:pt idx="33416">
                  <c:v>1.0012E-2</c:v>
                </c:pt>
                <c:pt idx="33417">
                  <c:v>1.01741E-2</c:v>
                </c:pt>
                <c:pt idx="33418">
                  <c:v>1.0326999999999999E-2</c:v>
                </c:pt>
                <c:pt idx="33419">
                  <c:v>1.0470699999999999E-2</c:v>
                </c:pt>
                <c:pt idx="33420">
                  <c:v>1.06049E-2</c:v>
                </c:pt>
                <c:pt idx="33421">
                  <c:v>1.07294E-2</c:v>
                </c:pt>
                <c:pt idx="33422">
                  <c:v>1.08442E-2</c:v>
                </c:pt>
                <c:pt idx="33423">
                  <c:v>1.09491E-2</c:v>
                </c:pt>
                <c:pt idx="33424">
                  <c:v>1.1043900000000001E-2</c:v>
                </c:pt>
                <c:pt idx="33425">
                  <c:v>1.1128600000000001E-2</c:v>
                </c:pt>
                <c:pt idx="33426">
                  <c:v>1.12029E-2</c:v>
                </c:pt>
                <c:pt idx="33427">
                  <c:v>1.12669E-2</c:v>
                </c:pt>
                <c:pt idx="33428">
                  <c:v>1.1320500000000001E-2</c:v>
                </c:pt>
                <c:pt idx="33429">
                  <c:v>1.13635E-2</c:v>
                </c:pt>
                <c:pt idx="33430">
                  <c:v>1.13959E-2</c:v>
                </c:pt>
                <c:pt idx="33431">
                  <c:v>1.1417699999999999E-2</c:v>
                </c:pt>
                <c:pt idx="33432">
                  <c:v>1.14287E-2</c:v>
                </c:pt>
                <c:pt idx="33433">
                  <c:v>1.1429E-2</c:v>
                </c:pt>
                <c:pt idx="33434">
                  <c:v>1.14185E-2</c:v>
                </c:pt>
                <c:pt idx="33435">
                  <c:v>1.1397300000000001E-2</c:v>
                </c:pt>
                <c:pt idx="33436">
                  <c:v>1.13653E-2</c:v>
                </c:pt>
                <c:pt idx="33437">
                  <c:v>1.13226E-2</c:v>
                </c:pt>
                <c:pt idx="33438">
                  <c:v>1.1269100000000001E-2</c:v>
                </c:pt>
                <c:pt idx="33439">
                  <c:v>1.12049E-2</c:v>
                </c:pt>
                <c:pt idx="33440">
                  <c:v>1.1129999999999999E-2</c:v>
                </c:pt>
                <c:pt idx="33441">
                  <c:v>1.10446E-2</c:v>
                </c:pt>
                <c:pt idx="33442">
                  <c:v>1.0948599999999999E-2</c:v>
                </c:pt>
                <c:pt idx="33443">
                  <c:v>1.08422E-2</c:v>
                </c:pt>
                <c:pt idx="33444">
                  <c:v>1.07253E-2</c:v>
                </c:pt>
                <c:pt idx="33445">
                  <c:v>1.05983E-2</c:v>
                </c:pt>
                <c:pt idx="33446">
                  <c:v>1.0461099999999999E-2</c:v>
                </c:pt>
                <c:pt idx="33447">
                  <c:v>1.03138E-2</c:v>
                </c:pt>
                <c:pt idx="33448">
                  <c:v>1.0156699999999999E-2</c:v>
                </c:pt>
                <c:pt idx="33449" formatCode="0.00E+00">
                  <c:v>9.9897500000000004E-3</c:v>
                </c:pt>
                <c:pt idx="33450" formatCode="0.00E+00">
                  <c:v>9.8132400000000009E-3</c:v>
                </c:pt>
                <c:pt idx="33451" formatCode="0.00E+00">
                  <c:v>9.6272900000000002E-3</c:v>
                </c:pt>
                <c:pt idx="33452" formatCode="0.00E+00">
                  <c:v>9.4320800000000007E-3</c:v>
                </c:pt>
                <c:pt idx="33453" formatCode="0.00E+00">
                  <c:v>9.2277799999999997E-3</c:v>
                </c:pt>
                <c:pt idx="33454" formatCode="0.00E+00">
                  <c:v>9.0145999999999993E-3</c:v>
                </c:pt>
                <c:pt idx="33455" formatCode="0.00E+00">
                  <c:v>8.7927300000000003E-3</c:v>
                </c:pt>
                <c:pt idx="33456" formatCode="0.00E+00">
                  <c:v>8.5623799999999996E-3</c:v>
                </c:pt>
                <c:pt idx="33457" formatCode="0.00E+00">
                  <c:v>8.3237699999999994E-3</c:v>
                </c:pt>
                <c:pt idx="33458" formatCode="0.00E+00">
                  <c:v>8.0771300000000001E-3</c:v>
                </c:pt>
                <c:pt idx="33459" formatCode="0.00E+00">
                  <c:v>7.8227100000000001E-3</c:v>
                </c:pt>
                <c:pt idx="33460" formatCode="0.00E+00">
                  <c:v>7.5607299999999999E-3</c:v>
                </c:pt>
                <c:pt idx="33461" formatCode="0.00E+00">
                  <c:v>7.2914700000000004E-3</c:v>
                </c:pt>
                <c:pt idx="33462" formatCode="0.00E+00">
                  <c:v>7.0151700000000003E-3</c:v>
                </c:pt>
                <c:pt idx="33463" formatCode="0.00E+00">
                  <c:v>6.7321000000000004E-3</c:v>
                </c:pt>
                <c:pt idx="33464" formatCode="0.00E+00">
                  <c:v>6.44255E-3</c:v>
                </c:pt>
                <c:pt idx="33465" formatCode="0.00E+00">
                  <c:v>6.1467800000000001E-3</c:v>
                </c:pt>
                <c:pt idx="33466" formatCode="0.00E+00">
                  <c:v>5.8450899999999998E-3</c:v>
                </c:pt>
                <c:pt idx="33467" formatCode="0.00E+00">
                  <c:v>5.53778E-3</c:v>
                </c:pt>
                <c:pt idx="33468" formatCode="0.00E+00">
                  <c:v>5.2251399999999996E-3</c:v>
                </c:pt>
                <c:pt idx="33469" formatCode="0.00E+00">
                  <c:v>4.9074699999999997E-3</c:v>
                </c:pt>
                <c:pt idx="33470" formatCode="0.00E+00">
                  <c:v>4.58509E-3</c:v>
                </c:pt>
                <c:pt idx="33471" formatCode="0.00E+00">
                  <c:v>4.2582999999999996E-3</c:v>
                </c:pt>
                <c:pt idx="33472" formatCode="0.00E+00">
                  <c:v>3.9274399999999999E-3</c:v>
                </c:pt>
                <c:pt idx="33473" formatCode="0.00E+00">
                  <c:v>3.59282E-3</c:v>
                </c:pt>
                <c:pt idx="33474" formatCode="0.00E+00">
                  <c:v>3.2547600000000002E-3</c:v>
                </c:pt>
                <c:pt idx="33475" formatCode="0.00E+00">
                  <c:v>2.9136100000000001E-3</c:v>
                </c:pt>
                <c:pt idx="33476" formatCode="0.00E+00">
                  <c:v>2.56968E-3</c:v>
                </c:pt>
                <c:pt idx="33477" formatCode="0.00E+00">
                  <c:v>2.22331E-3</c:v>
                </c:pt>
                <c:pt idx="33478" formatCode="0.00E+00">
                  <c:v>1.87485E-3</c:v>
                </c:pt>
                <c:pt idx="33479" formatCode="0.00E+00">
                  <c:v>1.52462E-3</c:v>
                </c:pt>
                <c:pt idx="33480" formatCode="0.00E+00">
                  <c:v>1.1729799999999999E-3</c:v>
                </c:pt>
                <c:pt idx="33481" formatCode="0.00E+00">
                  <c:v>8.2025200000000005E-4</c:v>
                </c:pt>
                <c:pt idx="33482" formatCode="0.00E+00">
                  <c:v>4.6678600000000001E-4</c:v>
                </c:pt>
                <c:pt idx="33483" formatCode="0.00E+00">
                  <c:v>1.12923E-4</c:v>
                </c:pt>
                <c:pt idx="33484" formatCode="0.00E+00">
                  <c:v>-2.4099599999999999E-4</c:v>
                </c:pt>
                <c:pt idx="33485" formatCode="0.00E+00">
                  <c:v>-5.9462999999999996E-4</c:v>
                </c:pt>
                <c:pt idx="33486" formatCode="0.00E+00">
                  <c:v>-9.4764000000000003E-4</c:v>
                </c:pt>
                <c:pt idx="33487" formatCode="0.00E+00">
                  <c:v>-1.29969E-3</c:v>
                </c:pt>
                <c:pt idx="33488" formatCode="0.00E+00">
                  <c:v>-1.65043E-3</c:v>
                </c:pt>
                <c:pt idx="33489" formatCode="0.00E+00">
                  <c:v>-1.9995500000000001E-3</c:v>
                </c:pt>
                <c:pt idx="33490" formatCode="0.00E+00">
                  <c:v>-2.3466899999999998E-3</c:v>
                </c:pt>
                <c:pt idx="33491" formatCode="0.00E+00">
                  <c:v>-2.6915400000000001E-3</c:v>
                </c:pt>
                <c:pt idx="33492" formatCode="0.00E+00">
                  <c:v>-3.0337699999999999E-3</c:v>
                </c:pt>
                <c:pt idx="33493" formatCode="0.00E+00">
                  <c:v>-3.3730399999999999E-3</c:v>
                </c:pt>
                <c:pt idx="33494" formatCode="0.00E+00">
                  <c:v>-3.7090600000000001E-3</c:v>
                </c:pt>
                <c:pt idx="33495" formatCode="0.00E+00">
                  <c:v>-4.04149E-3</c:v>
                </c:pt>
                <c:pt idx="33496" formatCode="0.00E+00">
                  <c:v>-4.3700299999999996E-3</c:v>
                </c:pt>
                <c:pt idx="33497" formatCode="0.00E+00">
                  <c:v>-4.6943799999999997E-3</c:v>
                </c:pt>
                <c:pt idx="33498" formatCode="0.00E+00">
                  <c:v>-5.0142299999999997E-3</c:v>
                </c:pt>
                <c:pt idx="33499" formatCode="0.00E+00">
                  <c:v>-5.3292799999999996E-3</c:v>
                </c:pt>
                <c:pt idx="33500" formatCode="0.00E+00">
                  <c:v>-5.6392600000000001E-3</c:v>
                </c:pt>
                <c:pt idx="33501" formatCode="0.00E+00">
                  <c:v>-5.9438700000000004E-3</c:v>
                </c:pt>
                <c:pt idx="33502" formatCode="0.00E+00">
                  <c:v>-6.2428300000000004E-3</c:v>
                </c:pt>
                <c:pt idx="33503" formatCode="0.00E+00">
                  <c:v>-6.5358899999999999E-3</c:v>
                </c:pt>
                <c:pt idx="33504" formatCode="0.00E+00">
                  <c:v>-6.8227599999999998E-3</c:v>
                </c:pt>
                <c:pt idx="33505" formatCode="0.00E+00">
                  <c:v>-7.1032100000000004E-3</c:v>
                </c:pt>
                <c:pt idx="33506" formatCode="0.00E+00">
                  <c:v>-7.37698E-3</c:v>
                </c:pt>
                <c:pt idx="33507" formatCode="0.00E+00">
                  <c:v>-7.64382E-3</c:v>
                </c:pt>
                <c:pt idx="33508" formatCode="0.00E+00">
                  <c:v>-7.9035000000000008E-3</c:v>
                </c:pt>
                <c:pt idx="33509" formatCode="0.00E+00">
                  <c:v>-8.1558099999999994E-3</c:v>
                </c:pt>
                <c:pt idx="33510" formatCode="0.00E+00">
                  <c:v>-8.4005099999999999E-3</c:v>
                </c:pt>
                <c:pt idx="33511" formatCode="0.00E+00">
                  <c:v>-8.6374099999999999E-3</c:v>
                </c:pt>
                <c:pt idx="33512" formatCode="0.00E+00">
                  <c:v>-8.8663000000000006E-3</c:v>
                </c:pt>
                <c:pt idx="33513" formatCode="0.00E+00">
                  <c:v>-9.0869899999999997E-3</c:v>
                </c:pt>
                <c:pt idx="33514" formatCode="0.00E+00">
                  <c:v>-9.2992999999999999E-3</c:v>
                </c:pt>
                <c:pt idx="33515" formatCode="0.00E+00">
                  <c:v>-9.5030500000000007E-3</c:v>
                </c:pt>
                <c:pt idx="33516" formatCode="0.00E+00">
                  <c:v>-9.6980899999999995E-3</c:v>
                </c:pt>
                <c:pt idx="33517" formatCode="0.00E+00">
                  <c:v>-9.8842500000000007E-3</c:v>
                </c:pt>
                <c:pt idx="33518">
                  <c:v>-1.00614E-2</c:v>
                </c:pt>
                <c:pt idx="33519">
                  <c:v>-1.02294E-2</c:v>
                </c:pt>
                <c:pt idx="33520">
                  <c:v>-1.0388100000000001E-2</c:v>
                </c:pt>
                <c:pt idx="33521">
                  <c:v>-1.0537400000000001E-2</c:v>
                </c:pt>
                <c:pt idx="33522">
                  <c:v>-1.06772E-2</c:v>
                </c:pt>
                <c:pt idx="33523">
                  <c:v>-1.08074E-2</c:v>
                </c:pt>
                <c:pt idx="33524">
                  <c:v>-1.0928E-2</c:v>
                </c:pt>
                <c:pt idx="33525">
                  <c:v>-1.10387E-2</c:v>
                </c:pt>
                <c:pt idx="33526">
                  <c:v>-1.1139700000000001E-2</c:v>
                </c:pt>
                <c:pt idx="33527">
                  <c:v>-1.12307E-2</c:v>
                </c:pt>
                <c:pt idx="33528">
                  <c:v>-1.13118E-2</c:v>
                </c:pt>
                <c:pt idx="33529">
                  <c:v>-1.1383000000000001E-2</c:v>
                </c:pt>
                <c:pt idx="33530">
                  <c:v>-1.14441E-2</c:v>
                </c:pt>
                <c:pt idx="33531">
                  <c:v>-1.14953E-2</c:v>
                </c:pt>
                <c:pt idx="33532">
                  <c:v>-1.15364E-2</c:v>
                </c:pt>
                <c:pt idx="33533">
                  <c:v>-1.15675E-2</c:v>
                </c:pt>
                <c:pt idx="33534">
                  <c:v>-1.1588599999999999E-2</c:v>
                </c:pt>
                <c:pt idx="33535">
                  <c:v>-1.1599699999999999E-2</c:v>
                </c:pt>
                <c:pt idx="33536">
                  <c:v>-1.16008E-2</c:v>
                </c:pt>
                <c:pt idx="33537">
                  <c:v>-1.1592E-2</c:v>
                </c:pt>
                <c:pt idx="33538">
                  <c:v>-1.1573399999999999E-2</c:v>
                </c:pt>
                <c:pt idx="33539">
                  <c:v>-1.15449E-2</c:v>
                </c:pt>
                <c:pt idx="33540">
                  <c:v>-1.1506799999999999E-2</c:v>
                </c:pt>
                <c:pt idx="33541">
                  <c:v>-1.1458899999999999E-2</c:v>
                </c:pt>
                <c:pt idx="33542">
                  <c:v>-1.14015E-2</c:v>
                </c:pt>
                <c:pt idx="33543">
                  <c:v>-1.13346E-2</c:v>
                </c:pt>
                <c:pt idx="33544">
                  <c:v>-1.1258199999999999E-2</c:v>
                </c:pt>
                <c:pt idx="33545">
                  <c:v>-1.1172700000000001E-2</c:v>
                </c:pt>
                <c:pt idx="33546">
                  <c:v>-1.10779E-2</c:v>
                </c:pt>
                <c:pt idx="33547">
                  <c:v>-1.0974100000000001E-2</c:v>
                </c:pt>
                <c:pt idx="33548">
                  <c:v>-1.08615E-2</c:v>
                </c:pt>
                <c:pt idx="33549">
                  <c:v>-1.074E-2</c:v>
                </c:pt>
                <c:pt idx="33550">
                  <c:v>-1.061E-2</c:v>
                </c:pt>
                <c:pt idx="33551">
                  <c:v>-1.04715E-2</c:v>
                </c:pt>
                <c:pt idx="33552">
                  <c:v>-1.0324699999999999E-2</c:v>
                </c:pt>
                <c:pt idx="33553">
                  <c:v>-1.01697E-2</c:v>
                </c:pt>
                <c:pt idx="33554">
                  <c:v>-1.00068E-2</c:v>
                </c:pt>
                <c:pt idx="33555" formatCode="0.00E+00">
                  <c:v>-9.8361500000000001E-3</c:v>
                </c:pt>
                <c:pt idx="33556" formatCode="0.00E+00">
                  <c:v>-9.6578800000000006E-3</c:v>
                </c:pt>
                <c:pt idx="33557" formatCode="0.00E+00">
                  <c:v>-9.4722000000000001E-3</c:v>
                </c:pt>
                <c:pt idx="33558" formatCode="0.00E+00">
                  <c:v>-9.2793200000000006E-3</c:v>
                </c:pt>
                <c:pt idx="33559" formatCode="0.00E+00">
                  <c:v>-9.0794299999999994E-3</c:v>
                </c:pt>
                <c:pt idx="33560" formatCode="0.00E+00">
                  <c:v>-8.8727300000000005E-3</c:v>
                </c:pt>
                <c:pt idx="33561" formatCode="0.00E+00">
                  <c:v>-8.6594500000000008E-3</c:v>
                </c:pt>
                <c:pt idx="33562" formatCode="0.00E+00">
                  <c:v>-8.4397900000000008E-3</c:v>
                </c:pt>
                <c:pt idx="33563" formatCode="0.00E+00">
                  <c:v>-8.2139699999999993E-3</c:v>
                </c:pt>
                <c:pt idx="33564" formatCode="0.00E+00">
                  <c:v>-7.98221E-3</c:v>
                </c:pt>
                <c:pt idx="33565" formatCode="0.00E+00">
                  <c:v>-7.74474E-3</c:v>
                </c:pt>
                <c:pt idx="33566" formatCode="0.00E+00">
                  <c:v>-7.5017900000000004E-3</c:v>
                </c:pt>
                <c:pt idx="33567" formatCode="0.00E+00">
                  <c:v>-7.2535799999999999E-3</c:v>
                </c:pt>
                <c:pt idx="33568" formatCode="0.00E+00">
                  <c:v>-7.0003499999999998E-3</c:v>
                </c:pt>
                <c:pt idx="33569" formatCode="0.00E+00">
                  <c:v>-6.7423500000000003E-3</c:v>
                </c:pt>
                <c:pt idx="33570" formatCode="0.00E+00">
                  <c:v>-6.47979E-3</c:v>
                </c:pt>
                <c:pt idx="33571" formatCode="0.00E+00">
                  <c:v>-6.2129400000000001E-3</c:v>
                </c:pt>
                <c:pt idx="33572" formatCode="0.00E+00">
                  <c:v>-5.9420200000000001E-3</c:v>
                </c:pt>
                <c:pt idx="33573" formatCode="0.00E+00">
                  <c:v>-5.6672800000000002E-3</c:v>
                </c:pt>
                <c:pt idx="33574" formatCode="0.00E+00">
                  <c:v>-5.3889699999999999E-3</c:v>
                </c:pt>
                <c:pt idx="33575" formatCode="0.00E+00">
                  <c:v>-5.1073300000000002E-3</c:v>
                </c:pt>
                <c:pt idx="33576" formatCode="0.00E+00">
                  <c:v>-4.8226099999999997E-3</c:v>
                </c:pt>
                <c:pt idx="33577" formatCode="0.00E+00">
                  <c:v>-4.5350499999999997E-3</c:v>
                </c:pt>
                <c:pt idx="33578" formatCode="0.00E+00">
                  <c:v>-4.2449000000000002E-3</c:v>
                </c:pt>
                <c:pt idx="33579" formatCode="0.00E+00">
                  <c:v>-3.9524E-3</c:v>
                </c:pt>
                <c:pt idx="33580" formatCode="0.00E+00">
                  <c:v>-3.6578100000000001E-3</c:v>
                </c:pt>
                <c:pt idx="33581" formatCode="0.00E+00">
                  <c:v>-3.3613599999999999E-3</c:v>
                </c:pt>
                <c:pt idx="33582" formatCode="0.00E+00">
                  <c:v>-3.0633100000000001E-3</c:v>
                </c:pt>
                <c:pt idx="33583" formatCode="0.00E+00">
                  <c:v>-2.7638900000000002E-3</c:v>
                </c:pt>
                <c:pt idx="33584" formatCode="0.00E+00">
                  <c:v>-2.46335E-3</c:v>
                </c:pt>
                <c:pt idx="33585" formatCode="0.00E+00">
                  <c:v>-2.1619199999999999E-3</c:v>
                </c:pt>
                <c:pt idx="33586" formatCode="0.00E+00">
                  <c:v>-1.8598600000000001E-3</c:v>
                </c:pt>
                <c:pt idx="33587" formatCode="0.00E+00">
                  <c:v>-1.5573900000000001E-3</c:v>
                </c:pt>
                <c:pt idx="33588" formatCode="0.00E+00">
                  <c:v>-1.25475E-3</c:v>
                </c:pt>
                <c:pt idx="33589" formatCode="0.00E+00">
                  <c:v>-9.5217499999999998E-4</c:v>
                </c:pt>
                <c:pt idx="33590" formatCode="0.00E+00">
                  <c:v>-6.4989500000000005E-4</c:v>
                </c:pt>
                <c:pt idx="33591" formatCode="0.00E+00">
                  <c:v>-3.4813999999999998E-4</c:v>
                </c:pt>
                <c:pt idx="33592" formatCode="0.00E+00">
                  <c:v>-4.7133199999999998E-5</c:v>
                </c:pt>
                <c:pt idx="33593" formatCode="0.00E+00">
                  <c:v>2.5290099999999998E-4</c:v>
                </c:pt>
                <c:pt idx="33594" formatCode="0.00E+00">
                  <c:v>5.5174300000000005E-4</c:v>
                </c:pt>
                <c:pt idx="33595" formatCode="0.00E+00">
                  <c:v>8.49177E-4</c:v>
                </c:pt>
                <c:pt idx="33596" formatCode="0.00E+00">
                  <c:v>1.14499E-3</c:v>
                </c:pt>
                <c:pt idx="33597" formatCode="0.00E+00">
                  <c:v>1.4389699999999999E-3</c:v>
                </c:pt>
                <c:pt idx="33598" formatCode="0.00E+00">
                  <c:v>1.73091E-3</c:v>
                </c:pt>
                <c:pt idx="33599" formatCode="0.00E+00">
                  <c:v>2.0206099999999999E-3</c:v>
                </c:pt>
                <c:pt idx="33600" formatCode="0.00E+00">
                  <c:v>2.30788E-3</c:v>
                </c:pt>
                <c:pt idx="33601" formatCode="0.00E+00">
                  <c:v>2.5925100000000001E-3</c:v>
                </c:pt>
                <c:pt idx="33602" formatCode="0.00E+00">
                  <c:v>2.8743100000000001E-3</c:v>
                </c:pt>
                <c:pt idx="33603" formatCode="0.00E+00">
                  <c:v>3.1531100000000002E-3</c:v>
                </c:pt>
                <c:pt idx="33604" formatCode="0.00E+00">
                  <c:v>3.4287100000000002E-3</c:v>
                </c:pt>
                <c:pt idx="33605" formatCode="0.00E+00">
                  <c:v>3.7009399999999998E-3</c:v>
                </c:pt>
                <c:pt idx="33606" formatCode="0.00E+00">
                  <c:v>3.9696200000000001E-3</c:v>
                </c:pt>
                <c:pt idx="33607" formatCode="0.00E+00">
                  <c:v>4.2345899999999999E-3</c:v>
                </c:pt>
                <c:pt idx="33608" formatCode="0.00E+00">
                  <c:v>4.4956800000000002E-3</c:v>
                </c:pt>
                <c:pt idx="33609" formatCode="0.00E+00">
                  <c:v>4.7527300000000001E-3</c:v>
                </c:pt>
                <c:pt idx="33610" formatCode="0.00E+00">
                  <c:v>5.0055799999999999E-3</c:v>
                </c:pt>
                <c:pt idx="33611" formatCode="0.00E+00">
                  <c:v>5.2540900000000003E-3</c:v>
                </c:pt>
                <c:pt idx="33612" formatCode="0.00E+00">
                  <c:v>5.4980999999999997E-3</c:v>
                </c:pt>
                <c:pt idx="33613" formatCode="0.00E+00">
                  <c:v>5.7374899999999996E-3</c:v>
                </c:pt>
                <c:pt idx="33614" formatCode="0.00E+00">
                  <c:v>5.9721000000000002E-3</c:v>
                </c:pt>
                <c:pt idx="33615" formatCode="0.00E+00">
                  <c:v>6.2018000000000004E-3</c:v>
                </c:pt>
                <c:pt idx="33616" formatCode="0.00E+00">
                  <c:v>6.42648E-3</c:v>
                </c:pt>
                <c:pt idx="33617" formatCode="0.00E+00">
                  <c:v>6.646E-3</c:v>
                </c:pt>
                <c:pt idx="33618" formatCode="0.00E+00">
                  <c:v>6.86025E-3</c:v>
                </c:pt>
                <c:pt idx="33619" formatCode="0.00E+00">
                  <c:v>7.0691199999999999E-3</c:v>
                </c:pt>
                <c:pt idx="33620" formatCode="0.00E+00">
                  <c:v>7.2724900000000004E-3</c:v>
                </c:pt>
                <c:pt idx="33621" formatCode="0.00E+00">
                  <c:v>7.4702700000000002E-3</c:v>
                </c:pt>
                <c:pt idx="33622" formatCode="0.00E+00">
                  <c:v>7.6623500000000001E-3</c:v>
                </c:pt>
                <c:pt idx="33623" formatCode="0.00E+00">
                  <c:v>7.8486400000000005E-3</c:v>
                </c:pt>
                <c:pt idx="33624" formatCode="0.00E+00">
                  <c:v>8.0290499999999994E-3</c:v>
                </c:pt>
                <c:pt idx="33625" formatCode="0.00E+00">
                  <c:v>8.2034900000000008E-3</c:v>
                </c:pt>
                <c:pt idx="33626" formatCode="0.00E+00">
                  <c:v>8.3718899999999999E-3</c:v>
                </c:pt>
                <c:pt idx="33627" formatCode="0.00E+00">
                  <c:v>8.5341700000000006E-3</c:v>
                </c:pt>
                <c:pt idx="33628" formatCode="0.00E+00">
                  <c:v>8.69026E-3</c:v>
                </c:pt>
                <c:pt idx="33629" formatCode="0.00E+00">
                  <c:v>8.8400900000000001E-3</c:v>
                </c:pt>
                <c:pt idx="33630" formatCode="0.00E+00">
                  <c:v>8.9835899999999996E-3</c:v>
                </c:pt>
                <c:pt idx="33631" formatCode="0.00E+00">
                  <c:v>9.1207100000000006E-3</c:v>
                </c:pt>
                <c:pt idx="33632" formatCode="0.00E+00">
                  <c:v>9.2513999999999999E-3</c:v>
                </c:pt>
                <c:pt idx="33633" formatCode="0.00E+00">
                  <c:v>9.3756099999999995E-3</c:v>
                </c:pt>
                <c:pt idx="33634" formatCode="0.00E+00">
                  <c:v>9.4932799999999998E-3</c:v>
                </c:pt>
                <c:pt idx="33635" formatCode="0.00E+00">
                  <c:v>9.6043799999999992E-3</c:v>
                </c:pt>
                <c:pt idx="33636" formatCode="0.00E+00">
                  <c:v>9.7088699999999997E-3</c:v>
                </c:pt>
                <c:pt idx="33637" formatCode="0.00E+00">
                  <c:v>9.8067199999999997E-3</c:v>
                </c:pt>
                <c:pt idx="33638" formatCode="0.00E+00">
                  <c:v>9.8978999999999994E-3</c:v>
                </c:pt>
                <c:pt idx="33639" formatCode="0.00E+00">
                  <c:v>9.9823700000000008E-3</c:v>
                </c:pt>
                <c:pt idx="33640">
                  <c:v>1.0060100000000001E-2</c:v>
                </c:pt>
                <c:pt idx="33641">
                  <c:v>1.0131100000000001E-2</c:v>
                </c:pt>
                <c:pt idx="33642">
                  <c:v>1.01954E-2</c:v>
                </c:pt>
                <c:pt idx="33643">
                  <c:v>1.0252900000000001E-2</c:v>
                </c:pt>
                <c:pt idx="33644">
                  <c:v>1.03036E-2</c:v>
                </c:pt>
                <c:pt idx="33645">
                  <c:v>1.03476E-2</c:v>
                </c:pt>
                <c:pt idx="33646">
                  <c:v>1.03847E-2</c:v>
                </c:pt>
                <c:pt idx="33647">
                  <c:v>1.04151E-2</c:v>
                </c:pt>
                <c:pt idx="33648">
                  <c:v>1.04387E-2</c:v>
                </c:pt>
                <c:pt idx="33649">
                  <c:v>1.04555E-2</c:v>
                </c:pt>
                <c:pt idx="33650">
                  <c:v>1.04656E-2</c:v>
                </c:pt>
                <c:pt idx="33651">
                  <c:v>1.0468999999999999E-2</c:v>
                </c:pt>
                <c:pt idx="33652">
                  <c:v>1.04656E-2</c:v>
                </c:pt>
                <c:pt idx="33653">
                  <c:v>1.04555E-2</c:v>
                </c:pt>
                <c:pt idx="33654">
                  <c:v>1.04387E-2</c:v>
                </c:pt>
                <c:pt idx="33655">
                  <c:v>1.0415300000000001E-2</c:v>
                </c:pt>
                <c:pt idx="33656">
                  <c:v>1.03853E-2</c:v>
                </c:pt>
                <c:pt idx="33657">
                  <c:v>1.0348599999999999E-2</c:v>
                </c:pt>
                <c:pt idx="33658">
                  <c:v>1.0305399999999999E-2</c:v>
                </c:pt>
                <c:pt idx="33659">
                  <c:v>1.02557E-2</c:v>
                </c:pt>
                <c:pt idx="33660">
                  <c:v>1.01995E-2</c:v>
                </c:pt>
                <c:pt idx="33661">
                  <c:v>1.01368E-2</c:v>
                </c:pt>
                <c:pt idx="33662">
                  <c:v>1.00678E-2</c:v>
                </c:pt>
                <c:pt idx="33663" formatCode="0.00E+00">
                  <c:v>9.9923200000000007E-3</c:v>
                </c:pt>
                <c:pt idx="33664" formatCode="0.00E+00">
                  <c:v>9.9105700000000005E-3</c:v>
                </c:pt>
                <c:pt idx="33665" formatCode="0.00E+00">
                  <c:v>9.8225599999999993E-3</c:v>
                </c:pt>
                <c:pt idx="33666" formatCode="0.00E+00">
                  <c:v>9.7283400000000003E-3</c:v>
                </c:pt>
                <c:pt idx="33667" formatCode="0.00E+00">
                  <c:v>9.6279599999999996E-3</c:v>
                </c:pt>
                <c:pt idx="33668" formatCode="0.00E+00">
                  <c:v>9.5214800000000006E-3</c:v>
                </c:pt>
                <c:pt idx="33669" formatCode="0.00E+00">
                  <c:v>9.4089599999999992E-3</c:v>
                </c:pt>
                <c:pt idx="33670" formatCode="0.00E+00">
                  <c:v>9.2904700000000003E-3</c:v>
                </c:pt>
                <c:pt idx="33671" formatCode="0.00E+00">
                  <c:v>9.1660500000000002E-3</c:v>
                </c:pt>
                <c:pt idx="33672" formatCode="0.00E+00">
                  <c:v>9.0357900000000001E-3</c:v>
                </c:pt>
                <c:pt idx="33673" formatCode="0.00E+00">
                  <c:v>8.8997399999999997E-3</c:v>
                </c:pt>
                <c:pt idx="33674" formatCode="0.00E+00">
                  <c:v>8.7579700000000003E-3</c:v>
                </c:pt>
                <c:pt idx="33675" formatCode="0.00E+00">
                  <c:v>8.6105699999999997E-3</c:v>
                </c:pt>
                <c:pt idx="33676" formatCode="0.00E+00">
                  <c:v>8.4575899999999992E-3</c:v>
                </c:pt>
                <c:pt idx="33677" formatCode="0.00E+00">
                  <c:v>8.2991200000000001E-3</c:v>
                </c:pt>
                <c:pt idx="33678" formatCode="0.00E+00">
                  <c:v>8.1352400000000002E-3</c:v>
                </c:pt>
                <c:pt idx="33679" formatCode="0.00E+00">
                  <c:v>7.9660200000000007E-3</c:v>
                </c:pt>
                <c:pt idx="33680" formatCode="0.00E+00">
                  <c:v>7.7915500000000004E-3</c:v>
                </c:pt>
                <c:pt idx="33681" formatCode="0.00E+00">
                  <c:v>7.6119200000000003E-3</c:v>
                </c:pt>
                <c:pt idx="33682" formatCode="0.00E+00">
                  <c:v>7.4272000000000001E-3</c:v>
                </c:pt>
                <c:pt idx="33683" formatCode="0.00E+00">
                  <c:v>7.2374900000000001E-3</c:v>
                </c:pt>
                <c:pt idx="33684" formatCode="0.00E+00">
                  <c:v>7.0428799999999996E-3</c:v>
                </c:pt>
                <c:pt idx="33685" formatCode="0.00E+00">
                  <c:v>6.8434699999999999E-3</c:v>
                </c:pt>
                <c:pt idx="33686" formatCode="0.00E+00">
                  <c:v>6.6393399999999997E-3</c:v>
                </c:pt>
                <c:pt idx="33687" formatCode="0.00E+00">
                  <c:v>6.4305999999999999E-3</c:v>
                </c:pt>
                <c:pt idx="33688" formatCode="0.00E+00">
                  <c:v>6.21735E-3</c:v>
                </c:pt>
                <c:pt idx="33689" formatCode="0.00E+00">
                  <c:v>5.9996800000000003E-3</c:v>
                </c:pt>
                <c:pt idx="33690" formatCode="0.00E+00">
                  <c:v>5.7777100000000001E-3</c:v>
                </c:pt>
                <c:pt idx="33691" formatCode="0.00E+00">
                  <c:v>5.5515499999999997E-3</c:v>
                </c:pt>
                <c:pt idx="33692" formatCode="0.00E+00">
                  <c:v>5.3212900000000002E-3</c:v>
                </c:pt>
                <c:pt idx="33693" formatCode="0.00E+00">
                  <c:v>5.08706E-3</c:v>
                </c:pt>
                <c:pt idx="33694" formatCode="0.00E+00">
                  <c:v>4.8489700000000002E-3</c:v>
                </c:pt>
                <c:pt idx="33695" formatCode="0.00E+00">
                  <c:v>4.6071300000000001E-3</c:v>
                </c:pt>
                <c:pt idx="33696" formatCode="0.00E+00">
                  <c:v>4.3616599999999998E-3</c:v>
                </c:pt>
                <c:pt idx="33697" formatCode="0.00E+00">
                  <c:v>4.1127000000000004E-3</c:v>
                </c:pt>
                <c:pt idx="33698" formatCode="0.00E+00">
                  <c:v>3.8603499999999998E-3</c:v>
                </c:pt>
                <c:pt idx="33699" formatCode="0.00E+00">
                  <c:v>3.6047499999999999E-3</c:v>
                </c:pt>
                <c:pt idx="33700" formatCode="0.00E+00">
                  <c:v>3.3460299999999998E-3</c:v>
                </c:pt>
                <c:pt idx="33701" formatCode="0.00E+00">
                  <c:v>3.0843200000000002E-3</c:v>
                </c:pt>
                <c:pt idx="33702" formatCode="0.00E+00">
                  <c:v>2.8197600000000001E-3</c:v>
                </c:pt>
                <c:pt idx="33703" formatCode="0.00E+00">
                  <c:v>2.5524800000000002E-3</c:v>
                </c:pt>
                <c:pt idx="33704" formatCode="0.00E+00">
                  <c:v>2.28262E-3</c:v>
                </c:pt>
                <c:pt idx="33705" formatCode="0.00E+00">
                  <c:v>2.0103199999999999E-3</c:v>
                </c:pt>
                <c:pt idx="33706" formatCode="0.00E+00">
                  <c:v>1.73573E-3</c:v>
                </c:pt>
                <c:pt idx="33707" formatCode="0.00E+00">
                  <c:v>1.459E-3</c:v>
                </c:pt>
                <c:pt idx="33708" formatCode="0.00E+00">
                  <c:v>1.1802799999999999E-3</c:v>
                </c:pt>
                <c:pt idx="33709" formatCode="0.00E+00">
                  <c:v>8.99719E-4</c:v>
                </c:pt>
                <c:pt idx="33710" formatCode="0.00E+00">
                  <c:v>6.1747199999999999E-4</c:v>
                </c:pt>
                <c:pt idx="33711" formatCode="0.00E+00">
                  <c:v>3.3369999999999998E-4</c:v>
                </c:pt>
                <c:pt idx="33712" formatCode="0.00E+00">
                  <c:v>4.8560699999999997E-5</c:v>
                </c:pt>
                <c:pt idx="33713" formatCode="0.00E+00">
                  <c:v>-2.3778100000000001E-4</c:v>
                </c:pt>
                <c:pt idx="33714" formatCode="0.00E+00">
                  <c:v>-5.2516100000000001E-4</c:v>
                </c:pt>
                <c:pt idx="33715" formatCode="0.00E+00">
                  <c:v>-8.1340999999999998E-4</c:v>
                </c:pt>
                <c:pt idx="33716" formatCode="0.00E+00">
                  <c:v>-1.1023599999999999E-3</c:v>
                </c:pt>
                <c:pt idx="33717" formatCode="0.00E+00">
                  <c:v>-1.3918299999999999E-3</c:v>
                </c:pt>
                <c:pt idx="33718" formatCode="0.00E+00">
                  <c:v>-1.68166E-3</c:v>
                </c:pt>
                <c:pt idx="33719" formatCode="0.00E+00">
                  <c:v>-1.9716600000000001E-3</c:v>
                </c:pt>
                <c:pt idx="33720" formatCode="0.00E+00">
                  <c:v>-2.26166E-3</c:v>
                </c:pt>
                <c:pt idx="33721" formatCode="0.00E+00">
                  <c:v>-2.5514700000000001E-3</c:v>
                </c:pt>
                <c:pt idx="33722" formatCode="0.00E+00">
                  <c:v>-2.8409099999999999E-3</c:v>
                </c:pt>
                <c:pt idx="33723" formatCode="0.00E+00">
                  <c:v>-3.1297899999999999E-3</c:v>
                </c:pt>
                <c:pt idx="33724" formatCode="0.00E+00">
                  <c:v>-3.41794E-3</c:v>
                </c:pt>
                <c:pt idx="33725" formatCode="0.00E+00">
                  <c:v>-3.7051499999999999E-3</c:v>
                </c:pt>
                <c:pt idx="33726" formatCode="0.00E+00">
                  <c:v>-3.9912300000000001E-3</c:v>
                </c:pt>
                <c:pt idx="33727" formatCode="0.00E+00">
                  <c:v>-4.2760000000000003E-3</c:v>
                </c:pt>
                <c:pt idx="33728" formatCode="0.00E+00">
                  <c:v>-4.5592599999999999E-3</c:v>
                </c:pt>
                <c:pt idx="33729" formatCode="0.00E+00">
                  <c:v>-4.8408100000000001E-3</c:v>
                </c:pt>
                <c:pt idx="33730" formatCode="0.00E+00">
                  <c:v>-5.1204600000000003E-3</c:v>
                </c:pt>
                <c:pt idx="33731" formatCode="0.00E+00">
                  <c:v>-5.398E-3</c:v>
                </c:pt>
                <c:pt idx="33732" formatCode="0.00E+00">
                  <c:v>-5.6732500000000003E-3</c:v>
                </c:pt>
                <c:pt idx="33733" formatCode="0.00E+00">
                  <c:v>-5.94599E-3</c:v>
                </c:pt>
                <c:pt idx="33734" formatCode="0.00E+00">
                  <c:v>-6.21603E-3</c:v>
                </c:pt>
                <c:pt idx="33735" formatCode="0.00E+00">
                  <c:v>-6.48316E-3</c:v>
                </c:pt>
                <c:pt idx="33736" formatCode="0.00E+00">
                  <c:v>-6.7471900000000001E-3</c:v>
                </c:pt>
                <c:pt idx="33737" formatCode="0.00E+00">
                  <c:v>-7.0079000000000001E-3</c:v>
                </c:pt>
                <c:pt idx="33738" formatCode="0.00E+00">
                  <c:v>-7.2651E-3</c:v>
                </c:pt>
                <c:pt idx="33739" formatCode="0.00E+00">
                  <c:v>-7.5185900000000003E-3</c:v>
                </c:pt>
                <c:pt idx="33740" formatCode="0.00E+00">
                  <c:v>-7.7681499999999997E-3</c:v>
                </c:pt>
                <c:pt idx="33741" formatCode="0.00E+00">
                  <c:v>-8.0135899999999993E-3</c:v>
                </c:pt>
                <c:pt idx="33742" formatCode="0.00E+00">
                  <c:v>-8.2547000000000002E-3</c:v>
                </c:pt>
                <c:pt idx="33743" formatCode="0.00E+00">
                  <c:v>-8.4912800000000004E-3</c:v>
                </c:pt>
                <c:pt idx="33744" formatCode="0.00E+00">
                  <c:v>-8.7231400000000008E-3</c:v>
                </c:pt>
                <c:pt idx="33745" formatCode="0.00E+00">
                  <c:v>-8.9500599999999993E-3</c:v>
                </c:pt>
                <c:pt idx="33746" formatCode="0.00E+00">
                  <c:v>-9.1718500000000005E-3</c:v>
                </c:pt>
                <c:pt idx="33747" formatCode="0.00E+00">
                  <c:v>-9.3883200000000003E-3</c:v>
                </c:pt>
                <c:pt idx="33748" formatCode="0.00E+00">
                  <c:v>-9.5992500000000001E-3</c:v>
                </c:pt>
                <c:pt idx="33749" formatCode="0.00E+00">
                  <c:v>-9.8044699999999992E-3</c:v>
                </c:pt>
                <c:pt idx="33750">
                  <c:v>-1.00038E-2</c:v>
                </c:pt>
                <c:pt idx="33751">
                  <c:v>-1.0196999999999999E-2</c:v>
                </c:pt>
                <c:pt idx="33752">
                  <c:v>-1.03839E-2</c:v>
                </c:pt>
                <c:pt idx="33753">
                  <c:v>-1.05643E-2</c:v>
                </c:pt>
                <c:pt idx="33754">
                  <c:v>-1.07381E-2</c:v>
                </c:pt>
                <c:pt idx="33755">
                  <c:v>-1.0905E-2</c:v>
                </c:pt>
                <c:pt idx="33756">
                  <c:v>-1.1064900000000001E-2</c:v>
                </c:pt>
                <c:pt idx="33757">
                  <c:v>-1.1217599999999999E-2</c:v>
                </c:pt>
                <c:pt idx="33758">
                  <c:v>-1.13629E-2</c:v>
                </c:pt>
                <c:pt idx="33759">
                  <c:v>-1.1500700000000001E-2</c:v>
                </c:pt>
                <c:pt idx="33760">
                  <c:v>-1.16309E-2</c:v>
                </c:pt>
                <c:pt idx="33761">
                  <c:v>-1.1753100000000001E-2</c:v>
                </c:pt>
                <c:pt idx="33762">
                  <c:v>-1.1867300000000001E-2</c:v>
                </c:pt>
                <c:pt idx="33763">
                  <c:v>-1.19734E-2</c:v>
                </c:pt>
                <c:pt idx="33764">
                  <c:v>-1.2071200000000001E-2</c:v>
                </c:pt>
                <c:pt idx="33765">
                  <c:v>-1.2160499999999999E-2</c:v>
                </c:pt>
                <c:pt idx="33766">
                  <c:v>-1.22413E-2</c:v>
                </c:pt>
                <c:pt idx="33767">
                  <c:v>-1.2313299999999999E-2</c:v>
                </c:pt>
                <c:pt idx="33768">
                  <c:v>-1.23765E-2</c:v>
                </c:pt>
                <c:pt idx="33769">
                  <c:v>-1.2430699999999999E-2</c:v>
                </c:pt>
                <c:pt idx="33770">
                  <c:v>-1.24759E-2</c:v>
                </c:pt>
                <c:pt idx="33771">
                  <c:v>-1.2511899999999999E-2</c:v>
                </c:pt>
                <c:pt idx="33772">
                  <c:v>-1.25387E-2</c:v>
                </c:pt>
                <c:pt idx="33773">
                  <c:v>-1.2555999999999999E-2</c:v>
                </c:pt>
                <c:pt idx="33774">
                  <c:v>-1.2563899999999999E-2</c:v>
                </c:pt>
                <c:pt idx="33775">
                  <c:v>-1.25623E-2</c:v>
                </c:pt>
                <c:pt idx="33776">
                  <c:v>-1.2551100000000001E-2</c:v>
                </c:pt>
                <c:pt idx="33777">
                  <c:v>-1.25302E-2</c:v>
                </c:pt>
                <c:pt idx="33778">
                  <c:v>-1.24996E-2</c:v>
                </c:pt>
                <c:pt idx="33779">
                  <c:v>-1.24592E-2</c:v>
                </c:pt>
                <c:pt idx="33780">
                  <c:v>-1.2409E-2</c:v>
                </c:pt>
                <c:pt idx="33781">
                  <c:v>-1.2349000000000001E-2</c:v>
                </c:pt>
                <c:pt idx="33782">
                  <c:v>-1.2279E-2</c:v>
                </c:pt>
                <c:pt idx="33783">
                  <c:v>-1.21992E-2</c:v>
                </c:pt>
                <c:pt idx="33784">
                  <c:v>-1.21095E-2</c:v>
                </c:pt>
                <c:pt idx="33785">
                  <c:v>-1.2009799999999999E-2</c:v>
                </c:pt>
                <c:pt idx="33786">
                  <c:v>-1.1900300000000001E-2</c:v>
                </c:pt>
                <c:pt idx="33787">
                  <c:v>-1.17809E-2</c:v>
                </c:pt>
                <c:pt idx="33788">
                  <c:v>-1.16516E-2</c:v>
                </c:pt>
                <c:pt idx="33789">
                  <c:v>-1.1512400000000001E-2</c:v>
                </c:pt>
                <c:pt idx="33790">
                  <c:v>-1.13635E-2</c:v>
                </c:pt>
                <c:pt idx="33791">
                  <c:v>-1.12049E-2</c:v>
                </c:pt>
                <c:pt idx="33792">
                  <c:v>-1.1036600000000001E-2</c:v>
                </c:pt>
                <c:pt idx="33793">
                  <c:v>-1.0858700000000001E-2</c:v>
                </c:pt>
                <c:pt idx="33794">
                  <c:v>-1.06712E-2</c:v>
                </c:pt>
                <c:pt idx="33795">
                  <c:v>-1.0474300000000001E-2</c:v>
                </c:pt>
                <c:pt idx="33796">
                  <c:v>-1.02681E-2</c:v>
                </c:pt>
                <c:pt idx="33797">
                  <c:v>-1.00526E-2</c:v>
                </c:pt>
                <c:pt idx="33798" formatCode="0.00E+00">
                  <c:v>-9.8280299999999998E-3</c:v>
                </c:pt>
                <c:pt idx="33799" formatCode="0.00E+00">
                  <c:v>-9.5944399999999992E-3</c:v>
                </c:pt>
                <c:pt idx="33800" formatCode="0.00E+00">
                  <c:v>-9.3519699999999994E-3</c:v>
                </c:pt>
                <c:pt idx="33801" formatCode="0.00E+00">
                  <c:v>-9.1007799999999993E-3</c:v>
                </c:pt>
                <c:pt idx="33802" formatCode="0.00E+00">
                  <c:v>-8.8410199999999998E-3</c:v>
                </c:pt>
                <c:pt idx="33803" formatCode="0.00E+00">
                  <c:v>-8.5728499999999999E-3</c:v>
                </c:pt>
                <c:pt idx="33804" formatCode="0.00E+00">
                  <c:v>-8.2964200000000005E-3</c:v>
                </c:pt>
                <c:pt idx="33805" formatCode="0.00E+00">
                  <c:v>-8.0119300000000004E-3</c:v>
                </c:pt>
                <c:pt idx="33806" formatCode="0.00E+00">
                  <c:v>-7.7195600000000003E-3</c:v>
                </c:pt>
                <c:pt idx="33807" formatCode="0.00E+00">
                  <c:v>-7.4194999999999999E-3</c:v>
                </c:pt>
                <c:pt idx="33808" formatCode="0.00E+00">
                  <c:v>-7.1119599999999996E-3</c:v>
                </c:pt>
                <c:pt idx="33809" formatCode="0.00E+00">
                  <c:v>-6.7971500000000001E-3</c:v>
                </c:pt>
                <c:pt idx="33810" formatCode="0.00E+00">
                  <c:v>-6.4752899999999999E-3</c:v>
                </c:pt>
                <c:pt idx="33811" formatCode="0.00E+00">
                  <c:v>-6.1466100000000003E-3</c:v>
                </c:pt>
                <c:pt idx="33812" formatCode="0.00E+00">
                  <c:v>-5.8113499999999998E-3</c:v>
                </c:pt>
                <c:pt idx="33813" formatCode="0.00E+00">
                  <c:v>-5.4697399999999998E-3</c:v>
                </c:pt>
                <c:pt idx="33814" formatCode="0.00E+00">
                  <c:v>-5.1220500000000004E-3</c:v>
                </c:pt>
                <c:pt idx="33815" formatCode="0.00E+00">
                  <c:v>-4.76853E-3</c:v>
                </c:pt>
                <c:pt idx="33816" formatCode="0.00E+00">
                  <c:v>-4.4094399999999997E-3</c:v>
                </c:pt>
                <c:pt idx="33817" formatCode="0.00E+00">
                  <c:v>-4.0450699999999996E-3</c:v>
                </c:pt>
                <c:pt idx="33818" formatCode="0.00E+00">
                  <c:v>-3.6757000000000001E-3</c:v>
                </c:pt>
                <c:pt idx="33819" formatCode="0.00E+00">
                  <c:v>-3.3016E-3</c:v>
                </c:pt>
                <c:pt idx="33820" formatCode="0.00E+00">
                  <c:v>-2.9230800000000002E-3</c:v>
                </c:pt>
                <c:pt idx="33821" formatCode="0.00E+00">
                  <c:v>-2.5404400000000001E-3</c:v>
                </c:pt>
                <c:pt idx="33822" formatCode="0.00E+00">
                  <c:v>-2.1539799999999998E-3</c:v>
                </c:pt>
                <c:pt idx="33823" formatCode="0.00E+00">
                  <c:v>-1.7640100000000001E-3</c:v>
                </c:pt>
                <c:pt idx="33824" formatCode="0.00E+00">
                  <c:v>-1.3708500000000001E-3</c:v>
                </c:pt>
                <c:pt idx="33825" formatCode="0.00E+00">
                  <c:v>-9.7482299999999999E-4</c:v>
                </c:pt>
                <c:pt idx="33826" formatCode="0.00E+00">
                  <c:v>-5.7625799999999996E-4</c:v>
                </c:pt>
                <c:pt idx="33827" formatCode="0.00E+00">
                  <c:v>-1.75487E-4</c:v>
                </c:pt>
                <c:pt idx="33828" formatCode="0.00E+00">
                  <c:v>2.27152E-4</c:v>
                </c:pt>
                <c:pt idx="33829" formatCode="0.00E+00">
                  <c:v>6.3132499999999996E-4</c:v>
                </c:pt>
                <c:pt idx="33830" formatCode="0.00E+00">
                  <c:v>1.0367E-3</c:v>
                </c:pt>
                <c:pt idx="33831" formatCode="0.00E+00">
                  <c:v>1.4429200000000001E-3</c:v>
                </c:pt>
                <c:pt idx="33832" formatCode="0.00E+00">
                  <c:v>1.8496400000000001E-3</c:v>
                </c:pt>
                <c:pt idx="33833" formatCode="0.00E+00">
                  <c:v>2.25647E-3</c:v>
                </c:pt>
                <c:pt idx="33834" formatCode="0.00E+00">
                  <c:v>2.6630500000000001E-3</c:v>
                </c:pt>
                <c:pt idx="33835" formatCode="0.00E+00">
                  <c:v>3.0690499999999998E-3</c:v>
                </c:pt>
                <c:pt idx="33836" formatCode="0.00E+00">
                  <c:v>3.47423E-3</c:v>
                </c:pt>
                <c:pt idx="33837" formatCode="0.00E+00">
                  <c:v>3.8784399999999999E-3</c:v>
                </c:pt>
                <c:pt idx="33838" formatCode="0.00E+00">
                  <c:v>4.2815099999999997E-3</c:v>
                </c:pt>
                <c:pt idx="33839" formatCode="0.00E+00">
                  <c:v>4.6831599999999996E-3</c:v>
                </c:pt>
                <c:pt idx="33840" formatCode="0.00E+00">
                  <c:v>5.0828599999999998E-3</c:v>
                </c:pt>
                <c:pt idx="33841" formatCode="0.00E+00">
                  <c:v>5.4800200000000004E-3</c:v>
                </c:pt>
                <c:pt idx="33842" formatCode="0.00E+00">
                  <c:v>5.8740900000000002E-3</c:v>
                </c:pt>
                <c:pt idx="33843" formatCode="0.00E+00">
                  <c:v>6.2645599999999997E-3</c:v>
                </c:pt>
                <c:pt idx="33844" formatCode="0.00E+00">
                  <c:v>6.6509100000000003E-3</c:v>
                </c:pt>
                <c:pt idx="33845" formatCode="0.00E+00">
                  <c:v>7.0326399999999997E-3</c:v>
                </c:pt>
                <c:pt idx="33846" formatCode="0.00E+00">
                  <c:v>7.4092899999999998E-3</c:v>
                </c:pt>
                <c:pt idx="33847" formatCode="0.00E+00">
                  <c:v>7.7805000000000001E-3</c:v>
                </c:pt>
                <c:pt idx="33848" formatCode="0.00E+00">
                  <c:v>8.1458399999999997E-3</c:v>
                </c:pt>
                <c:pt idx="33849" formatCode="0.00E+00">
                  <c:v>8.5047100000000004E-3</c:v>
                </c:pt>
                <c:pt idx="33850" formatCode="0.00E+00">
                  <c:v>8.8565399999999996E-3</c:v>
                </c:pt>
                <c:pt idx="33851" formatCode="0.00E+00">
                  <c:v>9.2011000000000003E-3</c:v>
                </c:pt>
                <c:pt idx="33852" formatCode="0.00E+00">
                  <c:v>9.5381600000000004E-3</c:v>
                </c:pt>
                <c:pt idx="33853" formatCode="0.00E+00">
                  <c:v>9.8671599999999998E-3</c:v>
                </c:pt>
                <c:pt idx="33854">
                  <c:v>1.0187399999999999E-2</c:v>
                </c:pt>
                <c:pt idx="33855">
                  <c:v>1.04986E-2</c:v>
                </c:pt>
                <c:pt idx="33856">
                  <c:v>1.08004E-2</c:v>
                </c:pt>
                <c:pt idx="33857">
                  <c:v>1.10922E-2</c:v>
                </c:pt>
                <c:pt idx="33858">
                  <c:v>1.1373599999999999E-2</c:v>
                </c:pt>
                <c:pt idx="33859">
                  <c:v>1.1645000000000001E-2</c:v>
                </c:pt>
                <c:pt idx="33860">
                  <c:v>1.19066E-2</c:v>
                </c:pt>
                <c:pt idx="33861">
                  <c:v>1.21578E-2</c:v>
                </c:pt>
                <c:pt idx="33862">
                  <c:v>1.23976E-2</c:v>
                </c:pt>
                <c:pt idx="33863">
                  <c:v>1.26257E-2</c:v>
                </c:pt>
                <c:pt idx="33864">
                  <c:v>1.2841699999999999E-2</c:v>
                </c:pt>
                <c:pt idx="33865">
                  <c:v>1.30454E-2</c:v>
                </c:pt>
                <c:pt idx="33866">
                  <c:v>1.3236899999999999E-2</c:v>
                </c:pt>
                <c:pt idx="33867">
                  <c:v>1.3416600000000001E-2</c:v>
                </c:pt>
                <c:pt idx="33868">
                  <c:v>1.35844E-2</c:v>
                </c:pt>
                <c:pt idx="33869">
                  <c:v>1.3739599999999999E-2</c:v>
                </c:pt>
                <c:pt idx="33870">
                  <c:v>1.38812E-2</c:v>
                </c:pt>
                <c:pt idx="33871">
                  <c:v>1.40088E-2</c:v>
                </c:pt>
                <c:pt idx="33872">
                  <c:v>1.41225E-2</c:v>
                </c:pt>
                <c:pt idx="33873">
                  <c:v>1.42221E-2</c:v>
                </c:pt>
                <c:pt idx="33874">
                  <c:v>1.43074E-2</c:v>
                </c:pt>
                <c:pt idx="33875">
                  <c:v>1.43781E-2</c:v>
                </c:pt>
                <c:pt idx="33876">
                  <c:v>1.44339E-2</c:v>
                </c:pt>
                <c:pt idx="33877">
                  <c:v>1.44747E-2</c:v>
                </c:pt>
                <c:pt idx="33878">
                  <c:v>1.4500600000000001E-2</c:v>
                </c:pt>
                <c:pt idx="33879">
                  <c:v>1.45109E-2</c:v>
                </c:pt>
                <c:pt idx="33880">
                  <c:v>1.45053E-2</c:v>
                </c:pt>
                <c:pt idx="33881">
                  <c:v>1.4484199999999999E-2</c:v>
                </c:pt>
                <c:pt idx="33882">
                  <c:v>1.44487E-2</c:v>
                </c:pt>
                <c:pt idx="33883">
                  <c:v>1.4397800000000001E-2</c:v>
                </c:pt>
                <c:pt idx="33884">
                  <c:v>1.43281E-2</c:v>
                </c:pt>
                <c:pt idx="33885">
                  <c:v>1.4236199999999999E-2</c:v>
                </c:pt>
                <c:pt idx="33886">
                  <c:v>1.4123999999999999E-2</c:v>
                </c:pt>
                <c:pt idx="33887">
                  <c:v>1.3996400000000001E-2</c:v>
                </c:pt>
                <c:pt idx="33888">
                  <c:v>1.3856200000000001E-2</c:v>
                </c:pt>
                <c:pt idx="33889">
                  <c:v>1.3703699999999999E-2</c:v>
                </c:pt>
                <c:pt idx="33890">
                  <c:v>1.35382E-2</c:v>
                </c:pt>
                <c:pt idx="33891">
                  <c:v>1.33597E-2</c:v>
                </c:pt>
                <c:pt idx="33892">
                  <c:v>1.3168600000000001E-2</c:v>
                </c:pt>
                <c:pt idx="33893">
                  <c:v>1.29646E-2</c:v>
                </c:pt>
                <c:pt idx="33894">
                  <c:v>1.27473E-2</c:v>
                </c:pt>
                <c:pt idx="33895">
                  <c:v>1.25167E-2</c:v>
                </c:pt>
                <c:pt idx="33896">
                  <c:v>1.22725E-2</c:v>
                </c:pt>
                <c:pt idx="33897">
                  <c:v>1.20141E-2</c:v>
                </c:pt>
                <c:pt idx="33898">
                  <c:v>1.17403E-2</c:v>
                </c:pt>
                <c:pt idx="33899">
                  <c:v>1.14501E-2</c:v>
                </c:pt>
                <c:pt idx="33900">
                  <c:v>1.1142900000000001E-2</c:v>
                </c:pt>
                <c:pt idx="33901">
                  <c:v>1.0818400000000001E-2</c:v>
                </c:pt>
                <c:pt idx="33902">
                  <c:v>1.04764E-2</c:v>
                </c:pt>
                <c:pt idx="33903">
                  <c:v>1.01165E-2</c:v>
                </c:pt>
                <c:pt idx="33904" formatCode="0.00E+00">
                  <c:v>9.7387099999999994E-3</c:v>
                </c:pt>
                <c:pt idx="33905" formatCode="0.00E+00">
                  <c:v>9.3444800000000005E-3</c:v>
                </c:pt>
                <c:pt idx="33906" formatCode="0.00E+00">
                  <c:v>8.9364500000000003E-3</c:v>
                </c:pt>
                <c:pt idx="33907" formatCode="0.00E+00">
                  <c:v>8.5166800000000004E-3</c:v>
                </c:pt>
                <c:pt idx="33908" formatCode="0.00E+00">
                  <c:v>8.08473E-3</c:v>
                </c:pt>
                <c:pt idx="33909" formatCode="0.00E+00">
                  <c:v>7.6375000000000002E-3</c:v>
                </c:pt>
                <c:pt idx="33910" formatCode="0.00E+00">
                  <c:v>7.1718900000000002E-3</c:v>
                </c:pt>
                <c:pt idx="33911" formatCode="0.00E+00">
                  <c:v>6.6867799999999998E-3</c:v>
                </c:pt>
                <c:pt idx="33912" formatCode="0.00E+00">
                  <c:v>6.1828500000000002E-3</c:v>
                </c:pt>
                <c:pt idx="33913" formatCode="0.00E+00">
                  <c:v>5.6613799999999997E-3</c:v>
                </c:pt>
                <c:pt idx="33914" formatCode="0.00E+00">
                  <c:v>5.1247999999999997E-3</c:v>
                </c:pt>
                <c:pt idx="33915" formatCode="0.00E+00">
                  <c:v>4.5773000000000003E-3</c:v>
                </c:pt>
                <c:pt idx="33916" formatCode="0.00E+00">
                  <c:v>4.0228299999999998E-3</c:v>
                </c:pt>
                <c:pt idx="33917" formatCode="0.00E+00">
                  <c:v>3.4620699999999998E-3</c:v>
                </c:pt>
                <c:pt idx="33918" formatCode="0.00E+00">
                  <c:v>2.8919000000000002E-3</c:v>
                </c:pt>
                <c:pt idx="33919" formatCode="0.00E+00">
                  <c:v>2.3097700000000001E-3</c:v>
                </c:pt>
                <c:pt idx="33920" formatCode="0.00E+00">
                  <c:v>1.71722E-3</c:v>
                </c:pt>
                <c:pt idx="33921" formatCode="0.00E+00">
                  <c:v>1.1171099999999999E-3</c:v>
                </c:pt>
                <c:pt idx="33922" formatCode="0.00E+00">
                  <c:v>5.0959400000000004E-4</c:v>
                </c:pt>
                <c:pt idx="33923" formatCode="0.00E+00">
                  <c:v>-1.0747999999999999E-4</c:v>
                </c:pt>
                <c:pt idx="33924" formatCode="0.00E+00">
                  <c:v>-7.3518900000000002E-4</c:v>
                </c:pt>
                <c:pt idx="33925" formatCode="0.00E+00">
                  <c:v>-1.37188E-3</c:v>
                </c:pt>
                <c:pt idx="33926" formatCode="0.00E+00">
                  <c:v>-2.0150200000000002E-3</c:v>
                </c:pt>
                <c:pt idx="33927" formatCode="0.00E+00">
                  <c:v>-2.6632100000000001E-3</c:v>
                </c:pt>
                <c:pt idx="33928" formatCode="0.00E+00">
                  <c:v>-3.3158100000000002E-3</c:v>
                </c:pt>
                <c:pt idx="33929" formatCode="0.00E+00">
                  <c:v>-3.97197E-3</c:v>
                </c:pt>
                <c:pt idx="33930" formatCode="0.00E+00">
                  <c:v>-4.63022E-3</c:v>
                </c:pt>
                <c:pt idx="33931" formatCode="0.00E+00">
                  <c:v>-5.2888299999999996E-3</c:v>
                </c:pt>
                <c:pt idx="33932" formatCode="0.00E+00">
                  <c:v>-5.9474799999999998E-3</c:v>
                </c:pt>
                <c:pt idx="33933" formatCode="0.00E+00">
                  <c:v>-6.60832E-3</c:v>
                </c:pt>
                <c:pt idx="33934" formatCode="0.00E+00">
                  <c:v>-7.2740499999999998E-3</c:v>
                </c:pt>
                <c:pt idx="33935" formatCode="0.00E+00">
                  <c:v>-7.9450000000000007E-3</c:v>
                </c:pt>
                <c:pt idx="33936" formatCode="0.00E+00">
                  <c:v>-8.6190799999999995E-3</c:v>
                </c:pt>
                <c:pt idx="33937" formatCode="0.00E+00">
                  <c:v>-9.2943699999999997E-3</c:v>
                </c:pt>
                <c:pt idx="33938" formatCode="0.00E+00">
                  <c:v>-9.9704500000000005E-3</c:v>
                </c:pt>
                <c:pt idx="33939">
                  <c:v>-1.06482E-2</c:v>
                </c:pt>
                <c:pt idx="33940">
                  <c:v>-1.13296E-2</c:v>
                </c:pt>
                <c:pt idx="33941">
                  <c:v>-1.2014800000000001E-2</c:v>
                </c:pt>
                <c:pt idx="33942">
                  <c:v>-1.27023E-2</c:v>
                </c:pt>
                <c:pt idx="33943">
                  <c:v>-1.3392899999999999E-2</c:v>
                </c:pt>
                <c:pt idx="33944">
                  <c:v>-1.40898E-2</c:v>
                </c:pt>
                <c:pt idx="33945">
                  <c:v>-1.47952E-2</c:v>
                </c:pt>
                <c:pt idx="33946">
                  <c:v>-1.5510899999999999E-2</c:v>
                </c:pt>
                <c:pt idx="33947">
                  <c:v>-1.62408E-2</c:v>
                </c:pt>
                <c:pt idx="33948">
                  <c:v>-1.6986299999999999E-2</c:v>
                </c:pt>
                <c:pt idx="33949">
                  <c:v>-1.7744200000000002E-2</c:v>
                </c:pt>
                <c:pt idx="33950">
                  <c:v>-1.85104E-2</c:v>
                </c:pt>
                <c:pt idx="33951">
                  <c:v>-1.9284599999999999E-2</c:v>
                </c:pt>
                <c:pt idx="33952">
                  <c:v>-2.0069E-2</c:v>
                </c:pt>
                <c:pt idx="33953">
                  <c:v>-2.08635E-2</c:v>
                </c:pt>
                <c:pt idx="33954">
                  <c:v>-2.1665E-2</c:v>
                </c:pt>
                <c:pt idx="33955">
                  <c:v>-2.2470500000000001E-2</c:v>
                </c:pt>
                <c:pt idx="33956">
                  <c:v>-2.3279899999999999E-2</c:v>
                </c:pt>
                <c:pt idx="33957">
                  <c:v>-2.4094399999999998E-2</c:v>
                </c:pt>
                <c:pt idx="33958">
                  <c:v>-2.4915300000000001E-2</c:v>
                </c:pt>
                <c:pt idx="33959">
                  <c:v>-2.57428E-2</c:v>
                </c:pt>
                <c:pt idx="33960">
                  <c:v>-2.6576700000000002E-2</c:v>
                </c:pt>
                <c:pt idx="33961">
                  <c:v>-2.7417500000000001E-2</c:v>
                </c:pt>
                <c:pt idx="33962">
                  <c:v>-2.8265800000000001E-2</c:v>
                </c:pt>
                <c:pt idx="33963">
                  <c:v>-2.9119900000000001E-2</c:v>
                </c:pt>
                <c:pt idx="33964">
                  <c:v>-2.9977199999999999E-2</c:v>
                </c:pt>
                <c:pt idx="33965">
                  <c:v>-3.0836800000000001E-2</c:v>
                </c:pt>
                <c:pt idx="33966">
                  <c:v>-3.1700100000000002E-2</c:v>
                </c:pt>
                <c:pt idx="33967">
                  <c:v>-3.2566999999999999E-2</c:v>
                </c:pt>
                <c:pt idx="33968">
                  <c:v>-3.3433900000000003E-2</c:v>
                </c:pt>
                <c:pt idx="33969">
                  <c:v>-3.42972E-2</c:v>
                </c:pt>
                <c:pt idx="33970">
                  <c:v>-3.5157899999999999E-2</c:v>
                </c:pt>
                <c:pt idx="33971">
                  <c:v>-3.6020299999999998E-2</c:v>
                </c:pt>
                <c:pt idx="33972">
                  <c:v>-3.6888799999999999E-2</c:v>
                </c:pt>
                <c:pt idx="33973">
                  <c:v>-3.7763600000000001E-2</c:v>
                </c:pt>
                <c:pt idx="33974">
                  <c:v>-3.8641599999999998E-2</c:v>
                </c:pt>
                <c:pt idx="33975">
                  <c:v>-3.9520899999999998E-2</c:v>
                </c:pt>
                <c:pt idx="33976">
                  <c:v>-4.0403500000000002E-2</c:v>
                </c:pt>
                <c:pt idx="33977">
                  <c:v>-4.1291500000000002E-2</c:v>
                </c:pt>
                <c:pt idx="33978">
                  <c:v>-4.2182799999999999E-2</c:v>
                </c:pt>
                <c:pt idx="33979">
                  <c:v>-4.3073599999999997E-2</c:v>
                </c:pt>
                <c:pt idx="33980">
                  <c:v>-4.3961800000000002E-2</c:v>
                </c:pt>
                <c:pt idx="33981">
                  <c:v>-4.4846999999999998E-2</c:v>
                </c:pt>
                <c:pt idx="33982">
                  <c:v>-4.5726500000000003E-2</c:v>
                </c:pt>
                <c:pt idx="33983">
                  <c:v>-4.6596400000000003E-2</c:v>
                </c:pt>
                <c:pt idx="33984">
                  <c:v>-4.7458100000000003E-2</c:v>
                </c:pt>
                <c:pt idx="33985">
                  <c:v>-4.8318600000000003E-2</c:v>
                </c:pt>
                <c:pt idx="33986">
                  <c:v>-4.9181299999999997E-2</c:v>
                </c:pt>
                <c:pt idx="33987">
                  <c:v>-5.0041599999999999E-2</c:v>
                </c:pt>
                <c:pt idx="33988">
                  <c:v>-5.0893599999999997E-2</c:v>
                </c:pt>
                <c:pt idx="33989">
                  <c:v>-5.1735400000000001E-2</c:v>
                </c:pt>
                <c:pt idx="33990">
                  <c:v>-5.2567500000000003E-2</c:v>
                </c:pt>
                <c:pt idx="33991">
                  <c:v>-5.33912E-2</c:v>
                </c:pt>
                <c:pt idx="33992">
                  <c:v>-5.4208300000000001E-2</c:v>
                </c:pt>
                <c:pt idx="33993">
                  <c:v>-5.5018400000000002E-2</c:v>
                </c:pt>
                <c:pt idx="33994">
                  <c:v>-5.5817699999999998E-2</c:v>
                </c:pt>
                <c:pt idx="33995">
                  <c:v>-5.66042E-2</c:v>
                </c:pt>
                <c:pt idx="33996">
                  <c:v>-5.73807E-2</c:v>
                </c:pt>
                <c:pt idx="33997">
                  <c:v>-5.8151000000000001E-2</c:v>
                </c:pt>
                <c:pt idx="33998">
                  <c:v>-5.8914899999999999E-2</c:v>
                </c:pt>
                <c:pt idx="33999">
                  <c:v>-5.96695E-2</c:v>
                </c:pt>
                <c:pt idx="34000">
                  <c:v>-6.0413599999999998E-2</c:v>
                </c:pt>
                <c:pt idx="34001">
                  <c:v>-6.11482E-2</c:v>
                </c:pt>
                <c:pt idx="34002">
                  <c:v>-6.1872999999999997E-2</c:v>
                </c:pt>
                <c:pt idx="34003">
                  <c:v>-6.2585600000000005E-2</c:v>
                </c:pt>
                <c:pt idx="34004">
                  <c:v>-6.3283400000000004E-2</c:v>
                </c:pt>
                <c:pt idx="34005">
                  <c:v>-6.3967499999999997E-2</c:v>
                </c:pt>
                <c:pt idx="34006">
                  <c:v>-6.4641500000000005E-2</c:v>
                </c:pt>
                <c:pt idx="34007">
                  <c:v>-6.5306199999999995E-2</c:v>
                </c:pt>
                <c:pt idx="34008">
                  <c:v>-6.5959400000000001E-2</c:v>
                </c:pt>
                <c:pt idx="34009">
                  <c:v>-6.6598500000000005E-2</c:v>
                </c:pt>
                <c:pt idx="34010">
                  <c:v>-6.7223099999999994E-2</c:v>
                </c:pt>
                <c:pt idx="34011">
                  <c:v>-6.7832699999999996E-2</c:v>
                </c:pt>
                <c:pt idx="34012">
                  <c:v>-6.8425200000000005E-2</c:v>
                </c:pt>
                <c:pt idx="34013">
                  <c:v>-6.9000099999999995E-2</c:v>
                </c:pt>
                <c:pt idx="34014">
                  <c:v>-6.9560700000000003E-2</c:v>
                </c:pt>
                <c:pt idx="34015">
                  <c:v>-7.01127E-2</c:v>
                </c:pt>
                <c:pt idx="34016">
                  <c:v>-7.0658600000000002E-2</c:v>
                </c:pt>
                <c:pt idx="34017">
                  <c:v>-7.1194900000000005E-2</c:v>
                </c:pt>
                <c:pt idx="34018">
                  <c:v>-7.1716199999999994E-2</c:v>
                </c:pt>
                <c:pt idx="34019">
                  <c:v>-7.2220099999999995E-2</c:v>
                </c:pt>
                <c:pt idx="34020">
                  <c:v>-7.2706800000000002E-2</c:v>
                </c:pt>
                <c:pt idx="34021">
                  <c:v>-7.3179900000000006E-2</c:v>
                </c:pt>
                <c:pt idx="34022">
                  <c:v>-7.3640800000000006E-2</c:v>
                </c:pt>
                <c:pt idx="34023">
                  <c:v>-7.4083599999999999E-2</c:v>
                </c:pt>
                <c:pt idx="34024">
                  <c:v>-7.4500800000000006E-2</c:v>
                </c:pt>
                <c:pt idx="34025">
                  <c:v>-7.4891100000000002E-2</c:v>
                </c:pt>
                <c:pt idx="34026">
                  <c:v>-7.5258000000000005E-2</c:v>
                </c:pt>
                <c:pt idx="34027">
                  <c:v>-7.5605000000000006E-2</c:v>
                </c:pt>
                <c:pt idx="34028">
                  <c:v>-7.5932899999999998E-2</c:v>
                </c:pt>
                <c:pt idx="34029">
                  <c:v>-7.6240199999999994E-2</c:v>
                </c:pt>
                <c:pt idx="34030">
                  <c:v>-7.65261E-2</c:v>
                </c:pt>
                <c:pt idx="34031">
                  <c:v>-7.6786999999999994E-2</c:v>
                </c:pt>
                <c:pt idx="34032">
                  <c:v>-7.7015500000000001E-2</c:v>
                </c:pt>
                <c:pt idx="34033">
                  <c:v>-7.7209E-2</c:v>
                </c:pt>
                <c:pt idx="34034">
                  <c:v>-7.7374999999999999E-2</c:v>
                </c:pt>
                <c:pt idx="34035">
                  <c:v>-7.7521999999999994E-2</c:v>
                </c:pt>
                <c:pt idx="34036">
                  <c:v>-7.7650999999999998E-2</c:v>
                </c:pt>
                <c:pt idx="34037">
                  <c:v>-7.7760399999999993E-2</c:v>
                </c:pt>
                <c:pt idx="34038">
                  <c:v>-7.7851199999999995E-2</c:v>
                </c:pt>
                <c:pt idx="34039">
                  <c:v>-7.7924900000000005E-2</c:v>
                </c:pt>
                <c:pt idx="34040">
                  <c:v>-7.79802E-2</c:v>
                </c:pt>
                <c:pt idx="34041">
                  <c:v>-7.8012999999999999E-2</c:v>
                </c:pt>
                <c:pt idx="34042">
                  <c:v>-7.8020099999999995E-2</c:v>
                </c:pt>
                <c:pt idx="34043">
                  <c:v>-7.8001899999999999E-2</c:v>
                </c:pt>
                <c:pt idx="34044">
                  <c:v>-7.7960699999999994E-2</c:v>
                </c:pt>
                <c:pt idx="34045">
                  <c:v>-7.7899700000000002E-2</c:v>
                </c:pt>
                <c:pt idx="34046">
                  <c:v>-7.7824000000000004E-2</c:v>
                </c:pt>
                <c:pt idx="34047">
                  <c:v>-7.77389E-2</c:v>
                </c:pt>
                <c:pt idx="34048">
                  <c:v>-7.7648200000000001E-2</c:v>
                </c:pt>
                <c:pt idx="34049">
                  <c:v>-7.7553700000000003E-2</c:v>
                </c:pt>
                <c:pt idx="34050">
                  <c:v>-7.7453300000000003E-2</c:v>
                </c:pt>
                <c:pt idx="34051">
                  <c:v>-7.73422E-2</c:v>
                </c:pt>
                <c:pt idx="34052">
                  <c:v>-7.7215800000000001E-2</c:v>
                </c:pt>
                <c:pt idx="34053">
                  <c:v>-7.7073000000000003E-2</c:v>
                </c:pt>
                <c:pt idx="34054">
                  <c:v>-7.6913599999999999E-2</c:v>
                </c:pt>
                <c:pt idx="34055">
                  <c:v>-7.6735600000000001E-2</c:v>
                </c:pt>
                <c:pt idx="34056">
                  <c:v>-7.6535599999999995E-2</c:v>
                </c:pt>
                <c:pt idx="34057">
                  <c:v>-7.6313199999999998E-2</c:v>
                </c:pt>
                <c:pt idx="34058">
                  <c:v>-7.6073500000000002E-2</c:v>
                </c:pt>
                <c:pt idx="34059">
                  <c:v>-7.5824699999999995E-2</c:v>
                </c:pt>
                <c:pt idx="34060">
                  <c:v>-7.5572E-2</c:v>
                </c:pt>
                <c:pt idx="34061">
                  <c:v>-7.5317899999999993E-2</c:v>
                </c:pt>
                <c:pt idx="34062">
                  <c:v>-7.5064500000000006E-2</c:v>
                </c:pt>
                <c:pt idx="34063">
                  <c:v>-7.4812900000000002E-2</c:v>
                </c:pt>
                <c:pt idx="34064">
                  <c:v>-7.4563000000000004E-2</c:v>
                </c:pt>
                <c:pt idx="34065">
                  <c:v>-7.4315199999999998E-2</c:v>
                </c:pt>
                <c:pt idx="34066">
                  <c:v>-7.4071999999999999E-2</c:v>
                </c:pt>
                <c:pt idx="34067">
                  <c:v>-7.3836499999999999E-2</c:v>
                </c:pt>
                <c:pt idx="34068">
                  <c:v>-7.36121E-2</c:v>
                </c:pt>
                <c:pt idx="34069">
                  <c:v>-7.3401900000000006E-2</c:v>
                </c:pt>
                <c:pt idx="34070">
                  <c:v>-7.3205099999999995E-2</c:v>
                </c:pt>
                <c:pt idx="34071">
                  <c:v>-7.3017600000000002E-2</c:v>
                </c:pt>
                <c:pt idx="34072">
                  <c:v>-7.2840100000000005E-2</c:v>
                </c:pt>
                <c:pt idx="34073">
                  <c:v>-7.2678999999999994E-2</c:v>
                </c:pt>
                <c:pt idx="34074">
                  <c:v>-7.2539900000000004E-2</c:v>
                </c:pt>
                <c:pt idx="34075">
                  <c:v>-7.2420999999999999E-2</c:v>
                </c:pt>
                <c:pt idx="34076">
                  <c:v>-7.23163E-2</c:v>
                </c:pt>
                <c:pt idx="34077">
                  <c:v>-7.2225600000000001E-2</c:v>
                </c:pt>
                <c:pt idx="34078">
                  <c:v>-7.2153400000000006E-2</c:v>
                </c:pt>
                <c:pt idx="34079">
                  <c:v>-7.2101799999999994E-2</c:v>
                </c:pt>
                <c:pt idx="34080">
                  <c:v>-7.2069099999999997E-2</c:v>
                </c:pt>
                <c:pt idx="34081">
                  <c:v>-7.2051299999999999E-2</c:v>
                </c:pt>
                <c:pt idx="34082">
                  <c:v>-7.2045700000000004E-2</c:v>
                </c:pt>
                <c:pt idx="34083">
                  <c:v>-7.2051400000000002E-2</c:v>
                </c:pt>
                <c:pt idx="34084">
                  <c:v>-7.2065400000000002E-2</c:v>
                </c:pt>
                <c:pt idx="34085">
                  <c:v>-7.2080000000000005E-2</c:v>
                </c:pt>
                <c:pt idx="34086">
                  <c:v>-7.2091199999999994E-2</c:v>
                </c:pt>
                <c:pt idx="34087">
                  <c:v>-7.2103600000000004E-2</c:v>
                </c:pt>
                <c:pt idx="34088">
                  <c:v>-7.2125599999999998E-2</c:v>
                </c:pt>
                <c:pt idx="34089">
                  <c:v>-7.2164500000000006E-2</c:v>
                </c:pt>
                <c:pt idx="34090">
                  <c:v>-7.2225899999999996E-2</c:v>
                </c:pt>
                <c:pt idx="34091">
                  <c:v>-7.2312000000000001E-2</c:v>
                </c:pt>
                <c:pt idx="34092">
                  <c:v>-7.2422299999999995E-2</c:v>
                </c:pt>
                <c:pt idx="34093">
                  <c:v>-7.2558399999999995E-2</c:v>
                </c:pt>
                <c:pt idx="34094">
                  <c:v>-7.2723599999999999E-2</c:v>
                </c:pt>
                <c:pt idx="34095">
                  <c:v>-7.2920399999999996E-2</c:v>
                </c:pt>
                <c:pt idx="34096">
                  <c:v>-7.3150300000000001E-2</c:v>
                </c:pt>
                <c:pt idx="34097">
                  <c:v>-7.3410900000000001E-2</c:v>
                </c:pt>
                <c:pt idx="34098">
                  <c:v>-7.3697200000000004E-2</c:v>
                </c:pt>
                <c:pt idx="34099">
                  <c:v>-7.4006500000000003E-2</c:v>
                </c:pt>
                <c:pt idx="34100">
                  <c:v>-7.4341900000000002E-2</c:v>
                </c:pt>
                <c:pt idx="34101">
                  <c:v>-7.47086E-2</c:v>
                </c:pt>
                <c:pt idx="34102">
                  <c:v>-7.5108599999999998E-2</c:v>
                </c:pt>
                <c:pt idx="34103">
                  <c:v>-7.55382E-2</c:v>
                </c:pt>
                <c:pt idx="34104">
                  <c:v>-7.5990000000000002E-2</c:v>
                </c:pt>
                <c:pt idx="34105">
                  <c:v>-7.6457700000000003E-2</c:v>
                </c:pt>
                <c:pt idx="34106">
                  <c:v>-7.6939300000000002E-2</c:v>
                </c:pt>
                <c:pt idx="34107">
                  <c:v>-7.7434000000000003E-2</c:v>
                </c:pt>
                <c:pt idx="34108">
                  <c:v>-7.7941300000000005E-2</c:v>
                </c:pt>
                <c:pt idx="34109">
                  <c:v>-7.8462699999999996E-2</c:v>
                </c:pt>
                <c:pt idx="34110">
                  <c:v>-7.90043E-2</c:v>
                </c:pt>
                <c:pt idx="34111">
                  <c:v>-7.9571100000000006E-2</c:v>
                </c:pt>
                <c:pt idx="34112">
                  <c:v>-8.01621E-2</c:v>
                </c:pt>
                <c:pt idx="34113">
                  <c:v>-8.0774299999999993E-2</c:v>
                </c:pt>
                <c:pt idx="34114">
                  <c:v>-8.1406300000000001E-2</c:v>
                </c:pt>
                <c:pt idx="34115">
                  <c:v>-8.2056699999999996E-2</c:v>
                </c:pt>
                <c:pt idx="34116">
                  <c:v>-8.2723199999999997E-2</c:v>
                </c:pt>
                <c:pt idx="34117">
                  <c:v>-8.3406499999999995E-2</c:v>
                </c:pt>
                <c:pt idx="34118">
                  <c:v>-8.4109100000000006E-2</c:v>
                </c:pt>
                <c:pt idx="34119">
                  <c:v>-8.4828100000000003E-2</c:v>
                </c:pt>
                <c:pt idx="34120">
                  <c:v>-8.5559499999999997E-2</c:v>
                </c:pt>
                <c:pt idx="34121">
                  <c:v>-8.6305599999999996E-2</c:v>
                </c:pt>
                <c:pt idx="34122">
                  <c:v>-8.7074899999999997E-2</c:v>
                </c:pt>
                <c:pt idx="34123">
                  <c:v>-8.78723E-2</c:v>
                </c:pt>
                <c:pt idx="34124">
                  <c:v>-8.8700000000000001E-2</c:v>
                </c:pt>
                <c:pt idx="34125">
                  <c:v>-8.9563799999999999E-2</c:v>
                </c:pt>
                <c:pt idx="34126">
                  <c:v>-9.0468900000000005E-2</c:v>
                </c:pt>
                <c:pt idx="34127">
                  <c:v>-9.1413099999999997E-2</c:v>
                </c:pt>
                <c:pt idx="34128">
                  <c:v>-9.2390700000000006E-2</c:v>
                </c:pt>
                <c:pt idx="34129">
                  <c:v>-9.3397099999999997E-2</c:v>
                </c:pt>
                <c:pt idx="34130">
                  <c:v>-9.4427800000000006E-2</c:v>
                </c:pt>
                <c:pt idx="34131">
                  <c:v>-9.5475099999999993E-2</c:v>
                </c:pt>
                <c:pt idx="34132">
                  <c:v>-9.6531500000000006E-2</c:v>
                </c:pt>
                <c:pt idx="34133">
                  <c:v>-9.7600199999999998E-2</c:v>
                </c:pt>
                <c:pt idx="34134">
                  <c:v>-9.8692000000000002E-2</c:v>
                </c:pt>
                <c:pt idx="34135">
                  <c:v>-9.9814399999999998E-2</c:v>
                </c:pt>
                <c:pt idx="34136">
                  <c:v>-0.100968</c:v>
                </c:pt>
                <c:pt idx="34137">
                  <c:v>-0.10215200000000001</c:v>
                </c:pt>
                <c:pt idx="34138">
                  <c:v>-0.10336099999999999</c:v>
                </c:pt>
                <c:pt idx="34139">
                  <c:v>-0.104589</c:v>
                </c:pt>
                <c:pt idx="34140">
                  <c:v>-0.105833</c:v>
                </c:pt>
                <c:pt idx="34141">
                  <c:v>-0.107089</c:v>
                </c:pt>
                <c:pt idx="34142">
                  <c:v>-0.108359</c:v>
                </c:pt>
                <c:pt idx="34143">
                  <c:v>-0.109649</c:v>
                </c:pt>
                <c:pt idx="34144">
                  <c:v>-0.110961</c:v>
                </c:pt>
                <c:pt idx="34145">
                  <c:v>-0.112294</c:v>
                </c:pt>
                <c:pt idx="34146">
                  <c:v>-0.11365</c:v>
                </c:pt>
                <c:pt idx="34147">
                  <c:v>-0.11502999999999999</c:v>
                </c:pt>
                <c:pt idx="34148">
                  <c:v>-0.116435</c:v>
                </c:pt>
                <c:pt idx="34149">
                  <c:v>-0.117864</c:v>
                </c:pt>
                <c:pt idx="34150">
                  <c:v>-0.119315</c:v>
                </c:pt>
                <c:pt idx="34151">
                  <c:v>-0.12078800000000001</c:v>
                </c:pt>
                <c:pt idx="34152">
                  <c:v>-0.12228600000000001</c:v>
                </c:pt>
                <c:pt idx="34153">
                  <c:v>-0.123807</c:v>
                </c:pt>
                <c:pt idx="34154">
                  <c:v>-0.12534500000000001</c:v>
                </c:pt>
                <c:pt idx="34155">
                  <c:v>-0.12689300000000001</c:v>
                </c:pt>
                <c:pt idx="34156">
                  <c:v>-0.12845000000000001</c:v>
                </c:pt>
                <c:pt idx="34157">
                  <c:v>-0.130021</c:v>
                </c:pt>
                <c:pt idx="34158">
                  <c:v>-0.13161</c:v>
                </c:pt>
                <c:pt idx="34159">
                  <c:v>-0.133213</c:v>
                </c:pt>
                <c:pt idx="34160">
                  <c:v>-0.134829</c:v>
                </c:pt>
                <c:pt idx="34161">
                  <c:v>-0.13646</c:v>
                </c:pt>
                <c:pt idx="34162">
                  <c:v>-0.13810700000000001</c:v>
                </c:pt>
                <c:pt idx="34163">
                  <c:v>-0.139769</c:v>
                </c:pt>
                <c:pt idx="34164">
                  <c:v>-0.14144399999999999</c:v>
                </c:pt>
                <c:pt idx="34165">
                  <c:v>-0.14312900000000001</c:v>
                </c:pt>
                <c:pt idx="34166">
                  <c:v>-0.14482400000000001</c:v>
                </c:pt>
                <c:pt idx="34167">
                  <c:v>-0.14652200000000001</c:v>
                </c:pt>
                <c:pt idx="34168">
                  <c:v>-0.14822199999999999</c:v>
                </c:pt>
                <c:pt idx="34169">
                  <c:v>-0.14993200000000001</c:v>
                </c:pt>
                <c:pt idx="34170">
                  <c:v>-0.15165500000000001</c:v>
                </c:pt>
                <c:pt idx="34171">
                  <c:v>-0.153393</c:v>
                </c:pt>
                <c:pt idx="34172">
                  <c:v>-0.155137</c:v>
                </c:pt>
                <c:pt idx="34173">
                  <c:v>-0.15687300000000001</c:v>
                </c:pt>
                <c:pt idx="34174">
                  <c:v>-0.15859300000000001</c:v>
                </c:pt>
                <c:pt idx="34175">
                  <c:v>-0.16028999999999999</c:v>
                </c:pt>
                <c:pt idx="34176">
                  <c:v>-0.161964</c:v>
                </c:pt>
                <c:pt idx="34177">
                  <c:v>-0.16362499999999999</c:v>
                </c:pt>
                <c:pt idx="34178">
                  <c:v>-0.16527600000000001</c:v>
                </c:pt>
                <c:pt idx="34179">
                  <c:v>-0.16691300000000001</c:v>
                </c:pt>
                <c:pt idx="34180">
                  <c:v>-0.16853099999999999</c:v>
                </c:pt>
                <c:pt idx="34181">
                  <c:v>-0.17013800000000001</c:v>
                </c:pt>
                <c:pt idx="34182">
                  <c:v>-0.17174700000000001</c:v>
                </c:pt>
                <c:pt idx="34183">
                  <c:v>-0.17336199999999999</c:v>
                </c:pt>
                <c:pt idx="34184">
                  <c:v>-0.174986</c:v>
                </c:pt>
                <c:pt idx="34185">
                  <c:v>-0.176619</c:v>
                </c:pt>
                <c:pt idx="34186">
                  <c:v>-0.178259</c:v>
                </c:pt>
                <c:pt idx="34187">
                  <c:v>-0.17990800000000001</c:v>
                </c:pt>
                <c:pt idx="34188">
                  <c:v>-0.181563</c:v>
                </c:pt>
                <c:pt idx="34189">
                  <c:v>-0.183223</c:v>
                </c:pt>
                <c:pt idx="34190">
                  <c:v>-0.18487799999999999</c:v>
                </c:pt>
                <c:pt idx="34191">
                  <c:v>-0.18652299999999999</c:v>
                </c:pt>
                <c:pt idx="34192">
                  <c:v>-0.18814600000000001</c:v>
                </c:pt>
                <c:pt idx="34193">
                  <c:v>-0.18973799999999999</c:v>
                </c:pt>
                <c:pt idx="34194">
                  <c:v>-0.19129099999999999</c:v>
                </c:pt>
                <c:pt idx="34195">
                  <c:v>-0.192802</c:v>
                </c:pt>
                <c:pt idx="34196">
                  <c:v>-0.194268</c:v>
                </c:pt>
                <c:pt idx="34197">
                  <c:v>-0.19568099999999999</c:v>
                </c:pt>
                <c:pt idx="34198">
                  <c:v>-0.197043</c:v>
                </c:pt>
                <c:pt idx="34199">
                  <c:v>-0.19836400000000001</c:v>
                </c:pt>
                <c:pt idx="34200">
                  <c:v>-0.199651</c:v>
                </c:pt>
                <c:pt idx="34201">
                  <c:v>-0.20091000000000001</c:v>
                </c:pt>
                <c:pt idx="34202">
                  <c:v>-0.20214499999999999</c:v>
                </c:pt>
                <c:pt idx="34203">
                  <c:v>-0.203349</c:v>
                </c:pt>
                <c:pt idx="34204">
                  <c:v>-0.20451800000000001</c:v>
                </c:pt>
                <c:pt idx="34205">
                  <c:v>-0.205648</c:v>
                </c:pt>
                <c:pt idx="34206">
                  <c:v>-0.20674200000000001</c:v>
                </c:pt>
                <c:pt idx="34207">
                  <c:v>-0.20780000000000001</c:v>
                </c:pt>
                <c:pt idx="34208">
                  <c:v>-0.20882100000000001</c:v>
                </c:pt>
                <c:pt idx="34209">
                  <c:v>-0.20980699999999999</c:v>
                </c:pt>
                <c:pt idx="34210">
                  <c:v>-0.21077299999999999</c:v>
                </c:pt>
                <c:pt idx="34211">
                  <c:v>-0.211731</c:v>
                </c:pt>
                <c:pt idx="34212">
                  <c:v>-0.21268200000000001</c:v>
                </c:pt>
                <c:pt idx="34213">
                  <c:v>-0.21362800000000001</c:v>
                </c:pt>
                <c:pt idx="34214">
                  <c:v>-0.21456900000000001</c:v>
                </c:pt>
                <c:pt idx="34215">
                  <c:v>-0.215503</c:v>
                </c:pt>
                <c:pt idx="34216">
                  <c:v>-0.21642400000000001</c:v>
                </c:pt>
                <c:pt idx="34217">
                  <c:v>-0.21732699999999999</c:v>
                </c:pt>
                <c:pt idx="34218">
                  <c:v>-0.21821399999999999</c:v>
                </c:pt>
                <c:pt idx="34219">
                  <c:v>-0.219085</c:v>
                </c:pt>
                <c:pt idx="34220">
                  <c:v>-0.21994</c:v>
                </c:pt>
                <c:pt idx="34221">
                  <c:v>-0.22078100000000001</c:v>
                </c:pt>
                <c:pt idx="34222">
                  <c:v>-0.22161</c:v>
                </c:pt>
                <c:pt idx="34223">
                  <c:v>-0.22242100000000001</c:v>
                </c:pt>
                <c:pt idx="34224">
                  <c:v>-0.22320200000000001</c:v>
                </c:pt>
                <c:pt idx="34225">
                  <c:v>-0.22395200000000001</c:v>
                </c:pt>
                <c:pt idx="34226">
                  <c:v>-0.22467799999999999</c:v>
                </c:pt>
                <c:pt idx="34227">
                  <c:v>-0.22538800000000001</c:v>
                </c:pt>
                <c:pt idx="34228">
                  <c:v>-0.22608700000000001</c:v>
                </c:pt>
                <c:pt idx="34229">
                  <c:v>-0.22677700000000001</c:v>
                </c:pt>
                <c:pt idx="34230">
                  <c:v>-0.227462</c:v>
                </c:pt>
                <c:pt idx="34231">
                  <c:v>-0.22814699999999999</c:v>
                </c:pt>
                <c:pt idx="34232">
                  <c:v>-0.22883300000000001</c:v>
                </c:pt>
                <c:pt idx="34233">
                  <c:v>-0.229521</c:v>
                </c:pt>
                <c:pt idx="34234">
                  <c:v>-0.230217</c:v>
                </c:pt>
                <c:pt idx="34235">
                  <c:v>-0.23092299999999999</c:v>
                </c:pt>
                <c:pt idx="34236">
                  <c:v>-0.23163</c:v>
                </c:pt>
                <c:pt idx="34237">
                  <c:v>-0.23232900000000001</c:v>
                </c:pt>
                <c:pt idx="34238">
                  <c:v>-0.23302100000000001</c:v>
                </c:pt>
                <c:pt idx="34239">
                  <c:v>-0.23371400000000001</c:v>
                </c:pt>
                <c:pt idx="34240">
                  <c:v>-0.23441300000000001</c:v>
                </c:pt>
                <c:pt idx="34241">
                  <c:v>-0.23511599999999999</c:v>
                </c:pt>
                <c:pt idx="34242">
                  <c:v>-0.235817</c:v>
                </c:pt>
                <c:pt idx="34243">
                  <c:v>-0.236507</c:v>
                </c:pt>
                <c:pt idx="34244">
                  <c:v>-0.23719100000000001</c:v>
                </c:pt>
                <c:pt idx="34245">
                  <c:v>-0.237872</c:v>
                </c:pt>
                <c:pt idx="34246">
                  <c:v>-0.23855299999999999</c:v>
                </c:pt>
                <c:pt idx="34247">
                  <c:v>-0.239236</c:v>
                </c:pt>
                <c:pt idx="34248">
                  <c:v>-0.239923</c:v>
                </c:pt>
                <c:pt idx="34249">
                  <c:v>-0.24060799999999999</c:v>
                </c:pt>
                <c:pt idx="34250">
                  <c:v>-0.24129200000000001</c:v>
                </c:pt>
                <c:pt idx="34251">
                  <c:v>-0.241981</c:v>
                </c:pt>
                <c:pt idx="34252">
                  <c:v>-0.242671</c:v>
                </c:pt>
                <c:pt idx="34253">
                  <c:v>-0.24335799999999999</c:v>
                </c:pt>
                <c:pt idx="34254">
                  <c:v>-0.244038</c:v>
                </c:pt>
                <c:pt idx="34255">
                  <c:v>-0.24471799999999999</c:v>
                </c:pt>
                <c:pt idx="34256">
                  <c:v>-0.245395</c:v>
                </c:pt>
                <c:pt idx="34257">
                  <c:v>-0.246059</c:v>
                </c:pt>
                <c:pt idx="34258">
                  <c:v>-0.24670300000000001</c:v>
                </c:pt>
                <c:pt idx="34259">
                  <c:v>-0.24732499999999999</c:v>
                </c:pt>
                <c:pt idx="34260">
                  <c:v>-0.247922</c:v>
                </c:pt>
                <c:pt idx="34261">
                  <c:v>-0.24848700000000001</c:v>
                </c:pt>
                <c:pt idx="34262">
                  <c:v>-0.24901999999999999</c:v>
                </c:pt>
                <c:pt idx="34263">
                  <c:v>-0.24952299999999999</c:v>
                </c:pt>
                <c:pt idx="34264">
                  <c:v>-0.24999399999999999</c:v>
                </c:pt>
                <c:pt idx="34265">
                  <c:v>-0.25043100000000001</c:v>
                </c:pt>
                <c:pt idx="34266">
                  <c:v>-0.25083299999999997</c:v>
                </c:pt>
                <c:pt idx="34267">
                  <c:v>-0.25120199999999998</c:v>
                </c:pt>
                <c:pt idx="34268">
                  <c:v>-0.25154199999999999</c:v>
                </c:pt>
                <c:pt idx="34269">
                  <c:v>-0.251859</c:v>
                </c:pt>
                <c:pt idx="34270">
                  <c:v>-0.25216499999999997</c:v>
                </c:pt>
                <c:pt idx="34271">
                  <c:v>-0.252473</c:v>
                </c:pt>
                <c:pt idx="34272">
                  <c:v>-0.25279099999999999</c:v>
                </c:pt>
                <c:pt idx="34273">
                  <c:v>-0.25312099999999998</c:v>
                </c:pt>
                <c:pt idx="34274">
                  <c:v>-0.25345899999999999</c:v>
                </c:pt>
                <c:pt idx="34275">
                  <c:v>-0.25379000000000002</c:v>
                </c:pt>
                <c:pt idx="34276">
                  <c:v>-0.25409999999999999</c:v>
                </c:pt>
                <c:pt idx="34277">
                  <c:v>-0.25439099999999998</c:v>
                </c:pt>
                <c:pt idx="34278">
                  <c:v>-0.25467299999999998</c:v>
                </c:pt>
                <c:pt idx="34279">
                  <c:v>-0.25495899999999999</c:v>
                </c:pt>
                <c:pt idx="34280">
                  <c:v>-0.25524400000000003</c:v>
                </c:pt>
                <c:pt idx="34281">
                  <c:v>-0.25551000000000001</c:v>
                </c:pt>
                <c:pt idx="34282">
                  <c:v>-0.25573600000000002</c:v>
                </c:pt>
                <c:pt idx="34283">
                  <c:v>-0.25591599999999998</c:v>
                </c:pt>
                <c:pt idx="34284">
                  <c:v>-0.25605</c:v>
                </c:pt>
                <c:pt idx="34285">
                  <c:v>-0.25613599999999997</c:v>
                </c:pt>
                <c:pt idx="34286">
                  <c:v>-0.25617499999999999</c:v>
                </c:pt>
                <c:pt idx="34287">
                  <c:v>-0.25617499999999999</c:v>
                </c:pt>
                <c:pt idx="34288">
                  <c:v>-0.25614700000000001</c:v>
                </c:pt>
                <c:pt idx="34289">
                  <c:v>-0.25609599999999999</c:v>
                </c:pt>
                <c:pt idx="34290">
                  <c:v>-0.25602200000000003</c:v>
                </c:pt>
                <c:pt idx="34291">
                  <c:v>-0.25592599999999999</c:v>
                </c:pt>
                <c:pt idx="34292">
                  <c:v>-0.25580999999999998</c:v>
                </c:pt>
                <c:pt idx="34293">
                  <c:v>-0.25566899999999998</c:v>
                </c:pt>
                <c:pt idx="34294">
                  <c:v>-0.25550499999999998</c:v>
                </c:pt>
                <c:pt idx="34295">
                  <c:v>-0.25531999999999999</c:v>
                </c:pt>
                <c:pt idx="34296">
                  <c:v>-0.25511099999999998</c:v>
                </c:pt>
                <c:pt idx="34297">
                  <c:v>-0.25487500000000002</c:v>
                </c:pt>
                <c:pt idx="34298">
                  <c:v>-0.25461800000000001</c:v>
                </c:pt>
                <c:pt idx="34299">
                  <c:v>-0.25435200000000002</c:v>
                </c:pt>
                <c:pt idx="34300">
                  <c:v>-0.254081</c:v>
                </c:pt>
                <c:pt idx="34301">
                  <c:v>-0.25379800000000002</c:v>
                </c:pt>
                <c:pt idx="34302">
                  <c:v>-0.253496</c:v>
                </c:pt>
                <c:pt idx="34303">
                  <c:v>-0.25317000000000001</c:v>
                </c:pt>
                <c:pt idx="34304">
                  <c:v>-0.25281300000000001</c:v>
                </c:pt>
                <c:pt idx="34305">
                  <c:v>-0.25241999999999998</c:v>
                </c:pt>
                <c:pt idx="34306">
                  <c:v>-0.25199700000000003</c:v>
                </c:pt>
                <c:pt idx="34307">
                  <c:v>-0.25155300000000003</c:v>
                </c:pt>
                <c:pt idx="34308">
                  <c:v>-0.25108799999999998</c:v>
                </c:pt>
                <c:pt idx="34309">
                  <c:v>-0.25058900000000001</c:v>
                </c:pt>
                <c:pt idx="34310">
                  <c:v>-0.25003700000000001</c:v>
                </c:pt>
                <c:pt idx="34311">
                  <c:v>-0.249422</c:v>
                </c:pt>
                <c:pt idx="34312">
                  <c:v>-0.248754</c:v>
                </c:pt>
                <c:pt idx="34313">
                  <c:v>-0.24805099999999999</c:v>
                </c:pt>
                <c:pt idx="34314">
                  <c:v>-0.24732699999999999</c:v>
                </c:pt>
                <c:pt idx="34315">
                  <c:v>-0.246591</c:v>
                </c:pt>
                <c:pt idx="34316">
                  <c:v>-0.24584500000000001</c:v>
                </c:pt>
                <c:pt idx="34317">
                  <c:v>-0.245092</c:v>
                </c:pt>
                <c:pt idx="34318">
                  <c:v>-0.244334</c:v>
                </c:pt>
                <c:pt idx="34319">
                  <c:v>-0.24356700000000001</c:v>
                </c:pt>
                <c:pt idx="34320">
                  <c:v>-0.242782</c:v>
                </c:pt>
                <c:pt idx="34321">
                  <c:v>-0.24198600000000001</c:v>
                </c:pt>
                <c:pt idx="34322">
                  <c:v>-0.24118700000000001</c:v>
                </c:pt>
                <c:pt idx="34323">
                  <c:v>-0.24038799999999999</c:v>
                </c:pt>
                <c:pt idx="34324">
                  <c:v>-0.239589</c:v>
                </c:pt>
                <c:pt idx="34325">
                  <c:v>-0.23879</c:v>
                </c:pt>
                <c:pt idx="34326">
                  <c:v>-0.23798900000000001</c:v>
                </c:pt>
                <c:pt idx="34327">
                  <c:v>-0.237176</c:v>
                </c:pt>
                <c:pt idx="34328">
                  <c:v>-0.236342</c:v>
                </c:pt>
                <c:pt idx="34329">
                  <c:v>-0.235483</c:v>
                </c:pt>
                <c:pt idx="34330">
                  <c:v>-0.2346</c:v>
                </c:pt>
                <c:pt idx="34331">
                  <c:v>-0.23369699999999999</c:v>
                </c:pt>
                <c:pt idx="34332">
                  <c:v>-0.23277800000000001</c:v>
                </c:pt>
                <c:pt idx="34333">
                  <c:v>-0.23184099999999999</c:v>
                </c:pt>
                <c:pt idx="34334">
                  <c:v>-0.230882</c:v>
                </c:pt>
                <c:pt idx="34335">
                  <c:v>-0.229908</c:v>
                </c:pt>
                <c:pt idx="34336">
                  <c:v>-0.228933</c:v>
                </c:pt>
                <c:pt idx="34337">
                  <c:v>-0.22796</c:v>
                </c:pt>
                <c:pt idx="34338">
                  <c:v>-0.22698099999999999</c:v>
                </c:pt>
                <c:pt idx="34339">
                  <c:v>-0.225993</c:v>
                </c:pt>
                <c:pt idx="34340">
                  <c:v>-0.224998</c:v>
                </c:pt>
                <c:pt idx="34341">
                  <c:v>-0.223998</c:v>
                </c:pt>
                <c:pt idx="34342">
                  <c:v>-0.222997</c:v>
                </c:pt>
                <c:pt idx="34343">
                  <c:v>-0.222001</c:v>
                </c:pt>
                <c:pt idx="34344">
                  <c:v>-0.22101199999999999</c:v>
                </c:pt>
                <c:pt idx="34345">
                  <c:v>-0.220026</c:v>
                </c:pt>
                <c:pt idx="34346">
                  <c:v>-0.21904699999999999</c:v>
                </c:pt>
                <c:pt idx="34347">
                  <c:v>-0.218083</c:v>
                </c:pt>
                <c:pt idx="34348">
                  <c:v>-0.21713499999999999</c:v>
                </c:pt>
                <c:pt idx="34349">
                  <c:v>-0.21620600000000001</c:v>
                </c:pt>
                <c:pt idx="34350">
                  <c:v>-0.215308</c:v>
                </c:pt>
                <c:pt idx="34351">
                  <c:v>-0.21444299999999999</c:v>
                </c:pt>
                <c:pt idx="34352">
                  <c:v>-0.213612</c:v>
                </c:pt>
                <c:pt idx="34353">
                  <c:v>-0.21281800000000001</c:v>
                </c:pt>
                <c:pt idx="34354">
                  <c:v>-0.21206900000000001</c:v>
                </c:pt>
                <c:pt idx="34355">
                  <c:v>-0.211369</c:v>
                </c:pt>
                <c:pt idx="34356">
                  <c:v>-0.210706</c:v>
                </c:pt>
                <c:pt idx="34357">
                  <c:v>-0.21007300000000001</c:v>
                </c:pt>
                <c:pt idx="34358">
                  <c:v>-0.20947499999999999</c:v>
                </c:pt>
                <c:pt idx="34359">
                  <c:v>-0.208921</c:v>
                </c:pt>
                <c:pt idx="34360">
                  <c:v>-0.20840900000000001</c:v>
                </c:pt>
                <c:pt idx="34361">
                  <c:v>-0.207929</c:v>
                </c:pt>
                <c:pt idx="34362">
                  <c:v>-0.20747699999999999</c:v>
                </c:pt>
                <c:pt idx="34363">
                  <c:v>-0.20704400000000001</c:v>
                </c:pt>
                <c:pt idx="34364">
                  <c:v>-0.206625</c:v>
                </c:pt>
                <c:pt idx="34365">
                  <c:v>-0.20622799999999999</c:v>
                </c:pt>
                <c:pt idx="34366">
                  <c:v>-0.205872</c:v>
                </c:pt>
                <c:pt idx="34367">
                  <c:v>-0.20557</c:v>
                </c:pt>
                <c:pt idx="34368">
                  <c:v>-0.205322</c:v>
                </c:pt>
                <c:pt idx="34369">
                  <c:v>-0.20511499999999999</c:v>
                </c:pt>
                <c:pt idx="34370">
                  <c:v>-0.20493800000000001</c:v>
                </c:pt>
                <c:pt idx="34371">
                  <c:v>-0.204791</c:v>
                </c:pt>
                <c:pt idx="34372">
                  <c:v>-0.204677</c:v>
                </c:pt>
                <c:pt idx="34373">
                  <c:v>-0.204598</c:v>
                </c:pt>
                <c:pt idx="34374">
                  <c:v>-0.20455100000000001</c:v>
                </c:pt>
                <c:pt idx="34375">
                  <c:v>-0.204545</c:v>
                </c:pt>
                <c:pt idx="34376">
                  <c:v>-0.204594</c:v>
                </c:pt>
                <c:pt idx="34377">
                  <c:v>-0.204709</c:v>
                </c:pt>
                <c:pt idx="34378">
                  <c:v>-0.20488999999999999</c:v>
                </c:pt>
                <c:pt idx="34379">
                  <c:v>-0.20512900000000001</c:v>
                </c:pt>
                <c:pt idx="34380">
                  <c:v>-0.20542099999999999</c:v>
                </c:pt>
                <c:pt idx="34381">
                  <c:v>-0.205764</c:v>
                </c:pt>
                <c:pt idx="34382">
                  <c:v>-0.20616399999999999</c:v>
                </c:pt>
                <c:pt idx="34383">
                  <c:v>-0.206626</c:v>
                </c:pt>
                <c:pt idx="34384">
                  <c:v>-0.207148</c:v>
                </c:pt>
                <c:pt idx="34385">
                  <c:v>-0.207729</c:v>
                </c:pt>
                <c:pt idx="34386">
                  <c:v>-0.208368</c:v>
                </c:pt>
                <c:pt idx="34387">
                  <c:v>-0.209062</c:v>
                </c:pt>
                <c:pt idx="34388">
                  <c:v>-0.20980399999999999</c:v>
                </c:pt>
                <c:pt idx="34389">
                  <c:v>-0.210591</c:v>
                </c:pt>
                <c:pt idx="34390">
                  <c:v>-0.21141199999999999</c:v>
                </c:pt>
                <c:pt idx="34391">
                  <c:v>-0.21226200000000001</c:v>
                </c:pt>
                <c:pt idx="34392">
                  <c:v>-0.21313699999999999</c:v>
                </c:pt>
                <c:pt idx="34393">
                  <c:v>-0.214035</c:v>
                </c:pt>
                <c:pt idx="34394">
                  <c:v>-0.21496599999999999</c:v>
                </c:pt>
                <c:pt idx="34395">
                  <c:v>-0.21594099999999999</c:v>
                </c:pt>
                <c:pt idx="34396">
                  <c:v>-0.21696699999999999</c:v>
                </c:pt>
                <c:pt idx="34397">
                  <c:v>-0.218029</c:v>
                </c:pt>
                <c:pt idx="34398">
                  <c:v>-0.219111</c:v>
                </c:pt>
                <c:pt idx="34399">
                  <c:v>-0.22021099999999999</c:v>
                </c:pt>
                <c:pt idx="34400">
                  <c:v>-0.221335</c:v>
                </c:pt>
                <c:pt idx="34401">
                  <c:v>-0.22248399999999999</c:v>
                </c:pt>
                <c:pt idx="34402">
                  <c:v>-0.22366</c:v>
                </c:pt>
                <c:pt idx="34403">
                  <c:v>-0.22486100000000001</c:v>
                </c:pt>
                <c:pt idx="34404">
                  <c:v>-0.22608500000000001</c:v>
                </c:pt>
                <c:pt idx="34405">
                  <c:v>-0.22733100000000001</c:v>
                </c:pt>
                <c:pt idx="34406">
                  <c:v>-0.228601</c:v>
                </c:pt>
                <c:pt idx="34407">
                  <c:v>-0.22989399999999999</c:v>
                </c:pt>
                <c:pt idx="34408">
                  <c:v>-0.23120599999999999</c:v>
                </c:pt>
                <c:pt idx="34409">
                  <c:v>-0.23253599999999999</c:v>
                </c:pt>
                <c:pt idx="34410">
                  <c:v>-0.23389099999999999</c:v>
                </c:pt>
                <c:pt idx="34411">
                  <c:v>-0.23527400000000001</c:v>
                </c:pt>
                <c:pt idx="34412">
                  <c:v>-0.236675</c:v>
                </c:pt>
                <c:pt idx="34413">
                  <c:v>-0.23808299999999999</c:v>
                </c:pt>
                <c:pt idx="34414">
                  <c:v>-0.23948700000000001</c:v>
                </c:pt>
                <c:pt idx="34415">
                  <c:v>-0.24088499999999999</c:v>
                </c:pt>
                <c:pt idx="34416">
                  <c:v>-0.24228</c:v>
                </c:pt>
                <c:pt idx="34417">
                  <c:v>-0.243675</c:v>
                </c:pt>
                <c:pt idx="34418">
                  <c:v>-0.24507000000000001</c:v>
                </c:pt>
                <c:pt idx="34419">
                  <c:v>-0.24646199999999999</c:v>
                </c:pt>
                <c:pt idx="34420">
                  <c:v>-0.24785099999999999</c:v>
                </c:pt>
                <c:pt idx="34421">
                  <c:v>-0.249225</c:v>
                </c:pt>
                <c:pt idx="34422">
                  <c:v>-0.25057600000000002</c:v>
                </c:pt>
                <c:pt idx="34423">
                  <c:v>-0.25189800000000001</c:v>
                </c:pt>
                <c:pt idx="34424">
                  <c:v>-0.25318499999999999</c:v>
                </c:pt>
                <c:pt idx="34425">
                  <c:v>-0.25443399999999999</c:v>
                </c:pt>
                <c:pt idx="34426">
                  <c:v>-0.25564199999999998</c:v>
                </c:pt>
                <c:pt idx="34427">
                  <c:v>-0.25681799999999999</c:v>
                </c:pt>
                <c:pt idx="34428">
                  <c:v>-0.257967</c:v>
                </c:pt>
                <c:pt idx="34429">
                  <c:v>-0.25909199999999999</c:v>
                </c:pt>
                <c:pt idx="34430">
                  <c:v>-0.26019100000000001</c:v>
                </c:pt>
                <c:pt idx="34431">
                  <c:v>-0.26125999999999999</c:v>
                </c:pt>
                <c:pt idx="34432">
                  <c:v>-0.26229999999999998</c:v>
                </c:pt>
                <c:pt idx="34433">
                  <c:v>-0.26330799999999999</c:v>
                </c:pt>
                <c:pt idx="34434">
                  <c:v>-0.26427800000000001</c:v>
                </c:pt>
                <c:pt idx="34435">
                  <c:v>-0.265212</c:v>
                </c:pt>
                <c:pt idx="34436">
                  <c:v>-0.26611800000000002</c:v>
                </c:pt>
                <c:pt idx="34437">
                  <c:v>-0.26699800000000001</c:v>
                </c:pt>
                <c:pt idx="34438">
                  <c:v>-0.267849</c:v>
                </c:pt>
                <c:pt idx="34439">
                  <c:v>-0.26866699999999999</c:v>
                </c:pt>
                <c:pt idx="34440">
                  <c:v>-0.269451</c:v>
                </c:pt>
                <c:pt idx="34441">
                  <c:v>-0.27019700000000002</c:v>
                </c:pt>
                <c:pt idx="34442">
                  <c:v>-0.27089999999999997</c:v>
                </c:pt>
                <c:pt idx="34443">
                  <c:v>-0.27156400000000003</c:v>
                </c:pt>
                <c:pt idx="34444">
                  <c:v>-0.27219199999999999</c:v>
                </c:pt>
                <c:pt idx="34445">
                  <c:v>-0.27277899999999999</c:v>
                </c:pt>
                <c:pt idx="34446">
                  <c:v>-0.27332099999999998</c:v>
                </c:pt>
                <c:pt idx="34447">
                  <c:v>-0.273816</c:v>
                </c:pt>
                <c:pt idx="34448">
                  <c:v>-0.27426499999999998</c:v>
                </c:pt>
                <c:pt idx="34449">
                  <c:v>-0.27466499999999999</c:v>
                </c:pt>
                <c:pt idx="34450">
                  <c:v>-0.27501500000000001</c:v>
                </c:pt>
                <c:pt idx="34451">
                  <c:v>-0.27531600000000001</c:v>
                </c:pt>
                <c:pt idx="34452">
                  <c:v>-0.27556900000000001</c:v>
                </c:pt>
                <c:pt idx="34453">
                  <c:v>-0.27577600000000002</c:v>
                </c:pt>
                <c:pt idx="34454">
                  <c:v>-0.27593499999999999</c:v>
                </c:pt>
                <c:pt idx="34455">
                  <c:v>-0.27604499999999998</c:v>
                </c:pt>
                <c:pt idx="34456">
                  <c:v>-0.27609800000000001</c:v>
                </c:pt>
                <c:pt idx="34457">
                  <c:v>-0.27609400000000001</c:v>
                </c:pt>
                <c:pt idx="34458">
                  <c:v>-0.276034</c:v>
                </c:pt>
                <c:pt idx="34459">
                  <c:v>-0.27593000000000001</c:v>
                </c:pt>
                <c:pt idx="34460">
                  <c:v>-0.27578999999999998</c:v>
                </c:pt>
                <c:pt idx="34461">
                  <c:v>-0.27561200000000002</c:v>
                </c:pt>
                <c:pt idx="34462">
                  <c:v>-0.27539200000000003</c:v>
                </c:pt>
                <c:pt idx="34463">
                  <c:v>-0.27513599999999999</c:v>
                </c:pt>
                <c:pt idx="34464">
                  <c:v>-0.27484999999999998</c:v>
                </c:pt>
                <c:pt idx="34465">
                  <c:v>-0.274501</c:v>
                </c:pt>
                <c:pt idx="34466">
                  <c:v>-0.27403499999999997</c:v>
                </c:pt>
                <c:pt idx="34467">
                  <c:v>-0.27348499999999998</c:v>
                </c:pt>
                <c:pt idx="34468">
                  <c:v>-0.27291599999999999</c:v>
                </c:pt>
                <c:pt idx="34469">
                  <c:v>-0.27231699999999998</c:v>
                </c:pt>
                <c:pt idx="34470">
                  <c:v>-0.27166400000000002</c:v>
                </c:pt>
                <c:pt idx="34471">
                  <c:v>-0.27097399999999999</c:v>
                </c:pt>
                <c:pt idx="34472">
                  <c:v>-0.27026</c:v>
                </c:pt>
                <c:pt idx="34473">
                  <c:v>-0.26952100000000001</c:v>
                </c:pt>
                <c:pt idx="34474">
                  <c:v>-0.26875100000000002</c:v>
                </c:pt>
                <c:pt idx="34475">
                  <c:v>-0.26794699999999999</c:v>
                </c:pt>
                <c:pt idx="34476">
                  <c:v>-0.26711099999999999</c:v>
                </c:pt>
                <c:pt idx="34477">
                  <c:v>-0.26624300000000001</c:v>
                </c:pt>
                <c:pt idx="34478">
                  <c:v>-0.265347</c:v>
                </c:pt>
                <c:pt idx="34479">
                  <c:v>-0.26442599999999999</c:v>
                </c:pt>
                <c:pt idx="34480">
                  <c:v>-0.26348300000000002</c:v>
                </c:pt>
                <c:pt idx="34481">
                  <c:v>-0.26251400000000003</c:v>
                </c:pt>
                <c:pt idx="34482">
                  <c:v>-0.261519</c:v>
                </c:pt>
                <c:pt idx="34483">
                  <c:v>-0.26050200000000001</c:v>
                </c:pt>
                <c:pt idx="34484">
                  <c:v>-0.25946999999999998</c:v>
                </c:pt>
                <c:pt idx="34485">
                  <c:v>-0.25842399999999999</c:v>
                </c:pt>
                <c:pt idx="34486">
                  <c:v>-0.25736500000000001</c:v>
                </c:pt>
                <c:pt idx="34487">
                  <c:v>-0.256295</c:v>
                </c:pt>
                <c:pt idx="34488">
                  <c:v>-0.25522</c:v>
                </c:pt>
                <c:pt idx="34489">
                  <c:v>-0.254139</c:v>
                </c:pt>
                <c:pt idx="34490">
                  <c:v>-0.25304599999999999</c:v>
                </c:pt>
                <c:pt idx="34491">
                  <c:v>-0.25194</c:v>
                </c:pt>
                <c:pt idx="34492">
                  <c:v>-0.25082599999999999</c:v>
                </c:pt>
                <c:pt idx="34493">
                  <c:v>-0.24970600000000001</c:v>
                </c:pt>
                <c:pt idx="34494">
                  <c:v>-0.24858</c:v>
                </c:pt>
                <c:pt idx="34495">
                  <c:v>-0.247449</c:v>
                </c:pt>
                <c:pt idx="34496">
                  <c:v>-0.24631700000000001</c:v>
                </c:pt>
                <c:pt idx="34497">
                  <c:v>-0.24518899999999999</c:v>
                </c:pt>
                <c:pt idx="34498">
                  <c:v>-0.244062</c:v>
                </c:pt>
                <c:pt idx="34499">
                  <c:v>-0.24293300000000001</c:v>
                </c:pt>
                <c:pt idx="34500">
                  <c:v>-0.24179100000000001</c:v>
                </c:pt>
                <c:pt idx="34501">
                  <c:v>-0.24063200000000001</c:v>
                </c:pt>
                <c:pt idx="34502">
                  <c:v>-0.239458</c:v>
                </c:pt>
                <c:pt idx="34503">
                  <c:v>-0.23828199999999999</c:v>
                </c:pt>
                <c:pt idx="34504">
                  <c:v>-0.237118</c:v>
                </c:pt>
                <c:pt idx="34505">
                  <c:v>-0.23596900000000001</c:v>
                </c:pt>
                <c:pt idx="34506">
                  <c:v>-0.23483100000000001</c:v>
                </c:pt>
                <c:pt idx="34507">
                  <c:v>-0.23369000000000001</c:v>
                </c:pt>
                <c:pt idx="34508">
                  <c:v>-0.23253699999999999</c:v>
                </c:pt>
                <c:pt idx="34509">
                  <c:v>-0.23136899999999999</c:v>
                </c:pt>
                <c:pt idx="34510">
                  <c:v>-0.230184</c:v>
                </c:pt>
                <c:pt idx="34511">
                  <c:v>-0.22898299999999999</c:v>
                </c:pt>
                <c:pt idx="34512">
                  <c:v>-0.227768</c:v>
                </c:pt>
                <c:pt idx="34513">
                  <c:v>-0.226546</c:v>
                </c:pt>
                <c:pt idx="34514">
                  <c:v>-0.22531899999999999</c:v>
                </c:pt>
                <c:pt idx="34515">
                  <c:v>-0.22408700000000001</c:v>
                </c:pt>
                <c:pt idx="34516">
                  <c:v>-0.222855</c:v>
                </c:pt>
                <c:pt idx="34517">
                  <c:v>-0.22162299999999999</c:v>
                </c:pt>
                <c:pt idx="34518">
                  <c:v>-0.22039400000000001</c:v>
                </c:pt>
                <c:pt idx="34519">
                  <c:v>-0.21917500000000001</c:v>
                </c:pt>
                <c:pt idx="34520">
                  <c:v>-0.217974</c:v>
                </c:pt>
                <c:pt idx="34521">
                  <c:v>-0.21679100000000001</c:v>
                </c:pt>
                <c:pt idx="34522">
                  <c:v>-0.21562400000000001</c:v>
                </c:pt>
                <c:pt idx="34523">
                  <c:v>-0.21447099999999999</c:v>
                </c:pt>
                <c:pt idx="34524">
                  <c:v>-0.213335</c:v>
                </c:pt>
                <c:pt idx="34525">
                  <c:v>-0.21221000000000001</c:v>
                </c:pt>
                <c:pt idx="34526">
                  <c:v>-0.21108299999999999</c:v>
                </c:pt>
                <c:pt idx="34527">
                  <c:v>-0.20994699999999999</c:v>
                </c:pt>
                <c:pt idx="34528">
                  <c:v>-0.20879900000000001</c:v>
                </c:pt>
                <c:pt idx="34529">
                  <c:v>-0.20763699999999999</c:v>
                </c:pt>
                <c:pt idx="34530">
                  <c:v>-0.20646600000000001</c:v>
                </c:pt>
                <c:pt idx="34531">
                  <c:v>-0.205289</c:v>
                </c:pt>
                <c:pt idx="34532">
                  <c:v>-0.20410300000000001</c:v>
                </c:pt>
                <c:pt idx="34533">
                  <c:v>-0.202903</c:v>
                </c:pt>
                <c:pt idx="34534">
                  <c:v>-0.201681</c:v>
                </c:pt>
                <c:pt idx="34535">
                  <c:v>-0.200434</c:v>
                </c:pt>
                <c:pt idx="34536">
                  <c:v>-0.19916600000000001</c:v>
                </c:pt>
                <c:pt idx="34537">
                  <c:v>-0.19789200000000001</c:v>
                </c:pt>
                <c:pt idx="34538">
                  <c:v>-0.196626</c:v>
                </c:pt>
                <c:pt idx="34539">
                  <c:v>-0.19537199999999999</c:v>
                </c:pt>
                <c:pt idx="34540">
                  <c:v>-0.19412599999999999</c:v>
                </c:pt>
                <c:pt idx="34541">
                  <c:v>-0.19289000000000001</c:v>
                </c:pt>
                <c:pt idx="34542">
                  <c:v>-0.19167300000000001</c:v>
                </c:pt>
                <c:pt idx="34543">
                  <c:v>-0.19047600000000001</c:v>
                </c:pt>
                <c:pt idx="34544">
                  <c:v>-0.18929799999999999</c:v>
                </c:pt>
                <c:pt idx="34545">
                  <c:v>-0.188137</c:v>
                </c:pt>
                <c:pt idx="34546">
                  <c:v>-0.18699299999999999</c:v>
                </c:pt>
                <c:pt idx="34547">
                  <c:v>-0.185864</c:v>
                </c:pt>
                <c:pt idx="34548">
                  <c:v>-0.184749</c:v>
                </c:pt>
                <c:pt idx="34549">
                  <c:v>-0.18365000000000001</c:v>
                </c:pt>
                <c:pt idx="34550">
                  <c:v>-0.182562</c:v>
                </c:pt>
                <c:pt idx="34551">
                  <c:v>-0.18149100000000001</c:v>
                </c:pt>
                <c:pt idx="34552">
                  <c:v>-0.180427</c:v>
                </c:pt>
                <c:pt idx="34553">
                  <c:v>-0.17932799999999999</c:v>
                </c:pt>
                <c:pt idx="34554">
                  <c:v>-0.17818200000000001</c:v>
                </c:pt>
                <c:pt idx="34555">
                  <c:v>-0.17705099999999999</c:v>
                </c:pt>
                <c:pt idx="34556">
                  <c:v>-0.175953</c:v>
                </c:pt>
                <c:pt idx="34557">
                  <c:v>-0.17485800000000001</c:v>
                </c:pt>
                <c:pt idx="34558">
                  <c:v>-0.173767</c:v>
                </c:pt>
                <c:pt idx="34559">
                  <c:v>-0.17269200000000001</c:v>
                </c:pt>
                <c:pt idx="34560">
                  <c:v>-0.17163600000000001</c:v>
                </c:pt>
                <c:pt idx="34561">
                  <c:v>-0.170595</c:v>
                </c:pt>
                <c:pt idx="34562">
                  <c:v>-0.16956399999999999</c:v>
                </c:pt>
                <c:pt idx="34563">
                  <c:v>-0.16853499999999999</c:v>
                </c:pt>
                <c:pt idx="34564">
                  <c:v>-0.16750899999999999</c:v>
                </c:pt>
                <c:pt idx="34565">
                  <c:v>-0.16649600000000001</c:v>
                </c:pt>
                <c:pt idx="34566">
                  <c:v>-0.16550000000000001</c:v>
                </c:pt>
                <c:pt idx="34567">
                  <c:v>-0.164524</c:v>
                </c:pt>
                <c:pt idx="34568">
                  <c:v>-0.16356999999999999</c:v>
                </c:pt>
                <c:pt idx="34569">
                  <c:v>-0.16264100000000001</c:v>
                </c:pt>
                <c:pt idx="34570">
                  <c:v>-0.16173999999999999</c:v>
                </c:pt>
                <c:pt idx="34571">
                  <c:v>-0.16087599999999999</c:v>
                </c:pt>
                <c:pt idx="34572">
                  <c:v>-0.160054</c:v>
                </c:pt>
                <c:pt idx="34573">
                  <c:v>-0.159277</c:v>
                </c:pt>
                <c:pt idx="34574">
                  <c:v>-0.15854599999999999</c:v>
                </c:pt>
                <c:pt idx="34575">
                  <c:v>-0.157857</c:v>
                </c:pt>
                <c:pt idx="34576">
                  <c:v>-0.15720400000000001</c:v>
                </c:pt>
                <c:pt idx="34577">
                  <c:v>-0.156586</c:v>
                </c:pt>
                <c:pt idx="34578">
                  <c:v>-0.15600600000000001</c:v>
                </c:pt>
                <c:pt idx="34579">
                  <c:v>-0.15546499999999999</c:v>
                </c:pt>
                <c:pt idx="34580">
                  <c:v>-0.15496399999999999</c:v>
                </c:pt>
                <c:pt idx="34581">
                  <c:v>-0.154499</c:v>
                </c:pt>
                <c:pt idx="34582">
                  <c:v>-0.15406400000000001</c:v>
                </c:pt>
                <c:pt idx="34583">
                  <c:v>-0.15365699999999999</c:v>
                </c:pt>
                <c:pt idx="34584">
                  <c:v>-0.153276</c:v>
                </c:pt>
                <c:pt idx="34585">
                  <c:v>-0.15291399999999999</c:v>
                </c:pt>
                <c:pt idx="34586">
                  <c:v>-0.15256700000000001</c:v>
                </c:pt>
                <c:pt idx="34587">
                  <c:v>-0.15223500000000001</c:v>
                </c:pt>
                <c:pt idx="34588">
                  <c:v>-0.151918</c:v>
                </c:pt>
                <c:pt idx="34589">
                  <c:v>-0.151612</c:v>
                </c:pt>
                <c:pt idx="34590">
                  <c:v>-0.15131900000000001</c:v>
                </c:pt>
                <c:pt idx="34591">
                  <c:v>-0.15103900000000001</c:v>
                </c:pt>
                <c:pt idx="34592">
                  <c:v>-0.15077399999999999</c:v>
                </c:pt>
                <c:pt idx="34593">
                  <c:v>-0.15052499999999999</c:v>
                </c:pt>
                <c:pt idx="34594">
                  <c:v>-0.15029000000000001</c:v>
                </c:pt>
                <c:pt idx="34595">
                  <c:v>-0.15006800000000001</c:v>
                </c:pt>
                <c:pt idx="34596">
                  <c:v>-0.14985799999999999</c:v>
                </c:pt>
                <c:pt idx="34597">
                  <c:v>-0.14966499999999999</c:v>
                </c:pt>
                <c:pt idx="34598">
                  <c:v>-0.14949100000000001</c:v>
                </c:pt>
                <c:pt idx="34599">
                  <c:v>-0.149337</c:v>
                </c:pt>
                <c:pt idx="34600">
                  <c:v>-0.149202</c:v>
                </c:pt>
                <c:pt idx="34601">
                  <c:v>-0.149088</c:v>
                </c:pt>
                <c:pt idx="34602">
                  <c:v>-0.14899399999999999</c:v>
                </c:pt>
                <c:pt idx="34603">
                  <c:v>-0.14891599999999999</c:v>
                </c:pt>
                <c:pt idx="34604">
                  <c:v>-0.14885399999999999</c:v>
                </c:pt>
                <c:pt idx="34605">
                  <c:v>-0.148811</c:v>
                </c:pt>
                <c:pt idx="34606">
                  <c:v>-0.14879300000000001</c:v>
                </c:pt>
                <c:pt idx="34607">
                  <c:v>-0.14880399999999999</c:v>
                </c:pt>
                <c:pt idx="34608">
                  <c:v>-0.148843</c:v>
                </c:pt>
                <c:pt idx="34609">
                  <c:v>-0.14890999999999999</c:v>
                </c:pt>
                <c:pt idx="34610">
                  <c:v>-0.149003</c:v>
                </c:pt>
                <c:pt idx="34611">
                  <c:v>-0.149118</c:v>
                </c:pt>
                <c:pt idx="34612">
                  <c:v>-0.14925099999999999</c:v>
                </c:pt>
                <c:pt idx="34613">
                  <c:v>-0.149396</c:v>
                </c:pt>
                <c:pt idx="34614">
                  <c:v>-0.14955399999999999</c:v>
                </c:pt>
                <c:pt idx="34615">
                  <c:v>-0.149725</c:v>
                </c:pt>
                <c:pt idx="34616">
                  <c:v>-0.14991199999999999</c:v>
                </c:pt>
                <c:pt idx="34617">
                  <c:v>-0.150117</c:v>
                </c:pt>
                <c:pt idx="34618">
                  <c:v>-0.150338</c:v>
                </c:pt>
                <c:pt idx="34619">
                  <c:v>-0.15056700000000001</c:v>
                </c:pt>
                <c:pt idx="34620">
                  <c:v>-0.15080099999999999</c:v>
                </c:pt>
                <c:pt idx="34621">
                  <c:v>-0.15104100000000001</c:v>
                </c:pt>
                <c:pt idx="34622">
                  <c:v>-0.15129300000000001</c:v>
                </c:pt>
                <c:pt idx="34623">
                  <c:v>-0.15156</c:v>
                </c:pt>
                <c:pt idx="34624">
                  <c:v>-0.15184500000000001</c:v>
                </c:pt>
                <c:pt idx="34625">
                  <c:v>-0.15215500000000001</c:v>
                </c:pt>
                <c:pt idx="34626">
                  <c:v>-0.15249299999999999</c:v>
                </c:pt>
                <c:pt idx="34627">
                  <c:v>-0.15285399999999999</c:v>
                </c:pt>
                <c:pt idx="34628">
                  <c:v>-0.153226</c:v>
                </c:pt>
                <c:pt idx="34629">
                  <c:v>-0.15360699999999999</c:v>
                </c:pt>
                <c:pt idx="34630">
                  <c:v>-0.154004</c:v>
                </c:pt>
                <c:pt idx="34631">
                  <c:v>-0.15442400000000001</c:v>
                </c:pt>
                <c:pt idx="34632">
                  <c:v>-0.154866</c:v>
                </c:pt>
                <c:pt idx="34633">
                  <c:v>-0.15532399999999999</c:v>
                </c:pt>
                <c:pt idx="34634">
                  <c:v>-0.15579399999999999</c:v>
                </c:pt>
                <c:pt idx="34635">
                  <c:v>-0.156277</c:v>
                </c:pt>
                <c:pt idx="34636">
                  <c:v>-0.15676999999999999</c:v>
                </c:pt>
                <c:pt idx="34637">
                  <c:v>-0.15726699999999999</c:v>
                </c:pt>
                <c:pt idx="34638">
                  <c:v>-0.15776399999999999</c:v>
                </c:pt>
                <c:pt idx="34639">
                  <c:v>-0.15826100000000001</c:v>
                </c:pt>
                <c:pt idx="34640">
                  <c:v>-0.15875800000000001</c:v>
                </c:pt>
                <c:pt idx="34641">
                  <c:v>-0.15925900000000001</c:v>
                </c:pt>
                <c:pt idx="34642">
                  <c:v>-0.15976399999999999</c:v>
                </c:pt>
                <c:pt idx="34643">
                  <c:v>-0.160274</c:v>
                </c:pt>
                <c:pt idx="34644">
                  <c:v>-0.16079099999999999</c:v>
                </c:pt>
                <c:pt idx="34645">
                  <c:v>-0.16131300000000001</c:v>
                </c:pt>
                <c:pt idx="34646">
                  <c:v>-0.16183700000000001</c:v>
                </c:pt>
                <c:pt idx="34647">
                  <c:v>-0.162356</c:v>
                </c:pt>
                <c:pt idx="34648">
                  <c:v>-0.16286500000000001</c:v>
                </c:pt>
                <c:pt idx="34649">
                  <c:v>-0.16336300000000001</c:v>
                </c:pt>
                <c:pt idx="34650">
                  <c:v>-0.16384799999999999</c:v>
                </c:pt>
                <c:pt idx="34651">
                  <c:v>-0.16431999999999999</c:v>
                </c:pt>
                <c:pt idx="34652">
                  <c:v>-0.16478200000000001</c:v>
                </c:pt>
                <c:pt idx="34653">
                  <c:v>-0.16523599999999999</c:v>
                </c:pt>
                <c:pt idx="34654">
                  <c:v>-0.165683</c:v>
                </c:pt>
                <c:pt idx="34655">
                  <c:v>-0.16612499999999999</c:v>
                </c:pt>
                <c:pt idx="34656">
                  <c:v>-0.16656399999999999</c:v>
                </c:pt>
                <c:pt idx="34657">
                  <c:v>-0.16700100000000001</c:v>
                </c:pt>
                <c:pt idx="34658">
                  <c:v>-0.167435</c:v>
                </c:pt>
                <c:pt idx="34659">
                  <c:v>-0.16785900000000001</c:v>
                </c:pt>
                <c:pt idx="34660">
                  <c:v>-0.168271</c:v>
                </c:pt>
                <c:pt idx="34661">
                  <c:v>-0.16867199999999999</c:v>
                </c:pt>
                <c:pt idx="34662">
                  <c:v>-0.16905899999999999</c:v>
                </c:pt>
                <c:pt idx="34663">
                  <c:v>-0.169429</c:v>
                </c:pt>
                <c:pt idx="34664">
                  <c:v>-0.16977400000000001</c:v>
                </c:pt>
                <c:pt idx="34665">
                  <c:v>-0.17008999999999999</c:v>
                </c:pt>
                <c:pt idx="34666">
                  <c:v>-0.170373</c:v>
                </c:pt>
                <c:pt idx="34667">
                  <c:v>-0.170624</c:v>
                </c:pt>
                <c:pt idx="34668">
                  <c:v>-0.17084299999999999</c:v>
                </c:pt>
                <c:pt idx="34669">
                  <c:v>-0.17102999999999999</c:v>
                </c:pt>
                <c:pt idx="34670">
                  <c:v>-0.171183</c:v>
                </c:pt>
                <c:pt idx="34671">
                  <c:v>-0.17129800000000001</c:v>
                </c:pt>
                <c:pt idx="34672">
                  <c:v>-0.171377</c:v>
                </c:pt>
                <c:pt idx="34673">
                  <c:v>-0.17142399999999999</c:v>
                </c:pt>
                <c:pt idx="34674">
                  <c:v>-0.17144100000000001</c:v>
                </c:pt>
                <c:pt idx="34675">
                  <c:v>-0.171431</c:v>
                </c:pt>
                <c:pt idx="34676">
                  <c:v>-0.17139099999999999</c:v>
                </c:pt>
                <c:pt idx="34677">
                  <c:v>-0.171318</c:v>
                </c:pt>
                <c:pt idx="34678">
                  <c:v>-0.171213</c:v>
                </c:pt>
                <c:pt idx="34679">
                  <c:v>-0.17108200000000001</c:v>
                </c:pt>
                <c:pt idx="34680">
                  <c:v>-0.17091999999999999</c:v>
                </c:pt>
                <c:pt idx="34681">
                  <c:v>-0.17072499999999999</c:v>
                </c:pt>
                <c:pt idx="34682">
                  <c:v>-0.17049600000000001</c:v>
                </c:pt>
                <c:pt idx="34683">
                  <c:v>-0.170238</c:v>
                </c:pt>
                <c:pt idx="34684">
                  <c:v>-0.16995099999999999</c:v>
                </c:pt>
                <c:pt idx="34685">
                  <c:v>-0.16963500000000001</c:v>
                </c:pt>
                <c:pt idx="34686">
                  <c:v>-0.169289</c:v>
                </c:pt>
                <c:pt idx="34687">
                  <c:v>-0.16891</c:v>
                </c:pt>
                <c:pt idx="34688">
                  <c:v>-0.16850300000000001</c:v>
                </c:pt>
                <c:pt idx="34689">
                  <c:v>-0.168071</c:v>
                </c:pt>
                <c:pt idx="34690">
                  <c:v>-0.16758400000000001</c:v>
                </c:pt>
                <c:pt idx="34691">
                  <c:v>-0.16699600000000001</c:v>
                </c:pt>
                <c:pt idx="34692">
                  <c:v>-0.16633000000000001</c:v>
                </c:pt>
                <c:pt idx="34693">
                  <c:v>-0.16563800000000001</c:v>
                </c:pt>
                <c:pt idx="34694">
                  <c:v>-0.164909</c:v>
                </c:pt>
                <c:pt idx="34695">
                  <c:v>-0.16412099999999999</c:v>
                </c:pt>
                <c:pt idx="34696">
                  <c:v>-0.16328599999999999</c:v>
                </c:pt>
                <c:pt idx="34697">
                  <c:v>-0.16241700000000001</c:v>
                </c:pt>
                <c:pt idx="34698">
                  <c:v>-0.16151099999999999</c:v>
                </c:pt>
                <c:pt idx="34699">
                  <c:v>-0.16056300000000001</c:v>
                </c:pt>
                <c:pt idx="34700">
                  <c:v>-0.15956899999999999</c:v>
                </c:pt>
                <c:pt idx="34701">
                  <c:v>-0.158526</c:v>
                </c:pt>
                <c:pt idx="34702">
                  <c:v>-0.15743699999999999</c:v>
                </c:pt>
                <c:pt idx="34703">
                  <c:v>-0.156303</c:v>
                </c:pt>
                <c:pt idx="34704">
                  <c:v>-0.15512799999999999</c:v>
                </c:pt>
                <c:pt idx="34705">
                  <c:v>-0.153915</c:v>
                </c:pt>
                <c:pt idx="34706">
                  <c:v>-0.15266399999999999</c:v>
                </c:pt>
                <c:pt idx="34707">
                  <c:v>-0.15138099999999999</c:v>
                </c:pt>
                <c:pt idx="34708">
                  <c:v>-0.15007000000000001</c:v>
                </c:pt>
                <c:pt idx="34709">
                  <c:v>-0.148733</c:v>
                </c:pt>
                <c:pt idx="34710">
                  <c:v>-0.14737700000000001</c:v>
                </c:pt>
                <c:pt idx="34711">
                  <c:v>-0.14599899999999999</c:v>
                </c:pt>
                <c:pt idx="34712">
                  <c:v>-0.14459900000000001</c:v>
                </c:pt>
                <c:pt idx="34713">
                  <c:v>-0.143175</c:v>
                </c:pt>
                <c:pt idx="34714">
                  <c:v>-0.14172699999999999</c:v>
                </c:pt>
                <c:pt idx="34715">
                  <c:v>-0.14025599999999999</c:v>
                </c:pt>
                <c:pt idx="34716">
                  <c:v>-0.13875899999999999</c:v>
                </c:pt>
                <c:pt idx="34717">
                  <c:v>-0.137235</c:v>
                </c:pt>
                <c:pt idx="34718">
                  <c:v>-0.135685</c:v>
                </c:pt>
                <c:pt idx="34719">
                  <c:v>-0.134108</c:v>
                </c:pt>
                <c:pt idx="34720">
                  <c:v>-0.13250000000000001</c:v>
                </c:pt>
                <c:pt idx="34721">
                  <c:v>-0.13086200000000001</c:v>
                </c:pt>
                <c:pt idx="34722">
                  <c:v>-0.129194</c:v>
                </c:pt>
                <c:pt idx="34723">
                  <c:v>-0.127496</c:v>
                </c:pt>
                <c:pt idx="34724">
                  <c:v>-0.12576999999999999</c:v>
                </c:pt>
                <c:pt idx="34725">
                  <c:v>-0.124016</c:v>
                </c:pt>
                <c:pt idx="34726">
                  <c:v>-0.122237</c:v>
                </c:pt>
                <c:pt idx="34727">
                  <c:v>-0.120437</c:v>
                </c:pt>
                <c:pt idx="34728">
                  <c:v>-0.118618</c:v>
                </c:pt>
                <c:pt idx="34729">
                  <c:v>-0.11677999999999999</c:v>
                </c:pt>
                <c:pt idx="34730">
                  <c:v>-0.114926</c:v>
                </c:pt>
                <c:pt idx="34731">
                  <c:v>-0.113057</c:v>
                </c:pt>
                <c:pt idx="34732">
                  <c:v>-0.111174</c:v>
                </c:pt>
                <c:pt idx="34733">
                  <c:v>-0.109278</c:v>
                </c:pt>
                <c:pt idx="34734">
                  <c:v>-0.10736999999999999</c:v>
                </c:pt>
                <c:pt idx="34735">
                  <c:v>-0.10545</c:v>
                </c:pt>
                <c:pt idx="34736">
                  <c:v>-0.103517</c:v>
                </c:pt>
                <c:pt idx="34737">
                  <c:v>-0.10156999999999999</c:v>
                </c:pt>
                <c:pt idx="34738">
                  <c:v>-9.9609799999999998E-2</c:v>
                </c:pt>
                <c:pt idx="34739">
                  <c:v>-9.7635200000000005E-2</c:v>
                </c:pt>
                <c:pt idx="34740">
                  <c:v>-9.5644199999999999E-2</c:v>
                </c:pt>
                <c:pt idx="34741">
                  <c:v>-9.3635499999999997E-2</c:v>
                </c:pt>
                <c:pt idx="34742">
                  <c:v>-9.1610800000000006E-2</c:v>
                </c:pt>
                <c:pt idx="34743">
                  <c:v>-8.9574299999999996E-2</c:v>
                </c:pt>
                <c:pt idx="34744">
                  <c:v>-8.7530999999999998E-2</c:v>
                </c:pt>
                <c:pt idx="34745">
                  <c:v>-8.5484400000000002E-2</c:v>
                </c:pt>
                <c:pt idx="34746">
                  <c:v>-8.3436200000000002E-2</c:v>
                </c:pt>
                <c:pt idx="34747">
                  <c:v>-8.1387899999999999E-2</c:v>
                </c:pt>
                <c:pt idx="34748">
                  <c:v>-7.9340999999999995E-2</c:v>
                </c:pt>
                <c:pt idx="34749">
                  <c:v>-7.7296100000000006E-2</c:v>
                </c:pt>
                <c:pt idx="34750">
                  <c:v>-7.5252600000000003E-2</c:v>
                </c:pt>
                <c:pt idx="34751">
                  <c:v>-7.3209899999999994E-2</c:v>
                </c:pt>
                <c:pt idx="34752">
                  <c:v>-7.1169200000000002E-2</c:v>
                </c:pt>
                <c:pt idx="34753">
                  <c:v>-6.9132799999999994E-2</c:v>
                </c:pt>
                <c:pt idx="34754">
                  <c:v>-6.7103800000000005E-2</c:v>
                </c:pt>
                <c:pt idx="34755">
                  <c:v>-6.5084900000000001E-2</c:v>
                </c:pt>
                <c:pt idx="34756">
                  <c:v>-6.3077099999999997E-2</c:v>
                </c:pt>
                <c:pt idx="34757">
                  <c:v>-6.1077199999999998E-2</c:v>
                </c:pt>
                <c:pt idx="34758">
                  <c:v>-5.9081599999999998E-2</c:v>
                </c:pt>
                <c:pt idx="34759">
                  <c:v>-5.7090399999999999E-2</c:v>
                </c:pt>
                <c:pt idx="34760">
                  <c:v>-5.5105899999999999E-2</c:v>
                </c:pt>
                <c:pt idx="34761">
                  <c:v>-5.3129900000000001E-2</c:v>
                </c:pt>
                <c:pt idx="34762">
                  <c:v>-5.1164800000000003E-2</c:v>
                </c:pt>
                <c:pt idx="34763">
                  <c:v>-4.9215399999999999E-2</c:v>
                </c:pt>
                <c:pt idx="34764">
                  <c:v>-4.7281999999999998E-2</c:v>
                </c:pt>
                <c:pt idx="34765">
                  <c:v>-4.5358799999999998E-2</c:v>
                </c:pt>
                <c:pt idx="34766">
                  <c:v>-4.3443299999999997E-2</c:v>
                </c:pt>
                <c:pt idx="34767">
                  <c:v>-4.1541000000000002E-2</c:v>
                </c:pt>
                <c:pt idx="34768">
                  <c:v>-3.9659600000000003E-2</c:v>
                </c:pt>
                <c:pt idx="34769">
                  <c:v>-3.78048E-2</c:v>
                </c:pt>
                <c:pt idx="34770">
                  <c:v>-3.5979299999999999E-2</c:v>
                </c:pt>
                <c:pt idx="34771">
                  <c:v>-3.4181400000000001E-2</c:v>
                </c:pt>
                <c:pt idx="34772">
                  <c:v>-3.2407199999999997E-2</c:v>
                </c:pt>
                <c:pt idx="34773">
                  <c:v>-3.0654600000000001E-2</c:v>
                </c:pt>
                <c:pt idx="34774">
                  <c:v>-2.8923899999999999E-2</c:v>
                </c:pt>
                <c:pt idx="34775">
                  <c:v>-2.7217000000000002E-2</c:v>
                </c:pt>
                <c:pt idx="34776">
                  <c:v>-2.5536300000000001E-2</c:v>
                </c:pt>
                <c:pt idx="34777">
                  <c:v>-2.3884699999999998E-2</c:v>
                </c:pt>
                <c:pt idx="34778">
                  <c:v>-2.22668E-2</c:v>
                </c:pt>
                <c:pt idx="34779">
                  <c:v>-2.0686300000000001E-2</c:v>
                </c:pt>
                <c:pt idx="34780">
                  <c:v>-1.9143899999999998E-2</c:v>
                </c:pt>
                <c:pt idx="34781">
                  <c:v>-1.7637699999999999E-2</c:v>
                </c:pt>
                <c:pt idx="34782">
                  <c:v>-1.61677E-2</c:v>
                </c:pt>
                <c:pt idx="34783">
                  <c:v>-1.47358E-2</c:v>
                </c:pt>
                <c:pt idx="34784">
                  <c:v>-1.3340400000000001E-2</c:v>
                </c:pt>
                <c:pt idx="34785">
                  <c:v>-1.19787E-2</c:v>
                </c:pt>
                <c:pt idx="34786">
                  <c:v>-1.06505E-2</c:v>
                </c:pt>
                <c:pt idx="34787" formatCode="0.00E+00">
                  <c:v>-9.3571699999999997E-3</c:v>
                </c:pt>
                <c:pt idx="34788" formatCode="0.00E+00">
                  <c:v>-8.1010300000000004E-3</c:v>
                </c:pt>
                <c:pt idx="34789" formatCode="0.00E+00">
                  <c:v>-6.8846300000000001E-3</c:v>
                </c:pt>
                <c:pt idx="34790" formatCode="0.00E+00">
                  <c:v>-5.7088599999999996E-3</c:v>
                </c:pt>
                <c:pt idx="34791" formatCode="0.00E+00">
                  <c:v>-4.5737499999999997E-3</c:v>
                </c:pt>
                <c:pt idx="34792" formatCode="0.00E+00">
                  <c:v>-3.4803199999999999E-3</c:v>
                </c:pt>
                <c:pt idx="34793" formatCode="0.00E+00">
                  <c:v>-2.4299299999999999E-3</c:v>
                </c:pt>
                <c:pt idx="34794" formatCode="0.00E+00">
                  <c:v>-1.42205E-3</c:v>
                </c:pt>
                <c:pt idx="34795" formatCode="0.00E+00">
                  <c:v>-4.5477000000000001E-4</c:v>
                </c:pt>
                <c:pt idx="34796" formatCode="0.00E+00">
                  <c:v>4.7255300000000001E-4</c:v>
                </c:pt>
                <c:pt idx="34797" formatCode="0.00E+00">
                  <c:v>1.3586E-3</c:v>
                </c:pt>
                <c:pt idx="34798" formatCode="0.00E+00">
                  <c:v>2.20119E-3</c:v>
                </c:pt>
                <c:pt idx="34799" formatCode="0.00E+00">
                  <c:v>2.9991000000000002E-3</c:v>
                </c:pt>
                <c:pt idx="34800" formatCode="0.00E+00">
                  <c:v>3.7528599999999998E-3</c:v>
                </c:pt>
                <c:pt idx="34801" formatCode="0.00E+00">
                  <c:v>4.4640399999999998E-3</c:v>
                </c:pt>
                <c:pt idx="34802" formatCode="0.00E+00">
                  <c:v>5.1341900000000003E-3</c:v>
                </c:pt>
                <c:pt idx="34803" formatCode="0.00E+00">
                  <c:v>5.7631499999999999E-3</c:v>
                </c:pt>
                <c:pt idx="34804" formatCode="0.00E+00">
                  <c:v>6.3498799999999996E-3</c:v>
                </c:pt>
                <c:pt idx="34805" formatCode="0.00E+00">
                  <c:v>6.8948400000000002E-3</c:v>
                </c:pt>
                <c:pt idx="34806" formatCode="0.00E+00">
                  <c:v>7.3993399999999999E-3</c:v>
                </c:pt>
                <c:pt idx="34807" formatCode="0.00E+00">
                  <c:v>7.8639899999999995E-3</c:v>
                </c:pt>
                <c:pt idx="34808" formatCode="0.00E+00">
                  <c:v>8.2889599999999997E-3</c:v>
                </c:pt>
                <c:pt idx="34809" formatCode="0.00E+00">
                  <c:v>8.6747000000000005E-3</c:v>
                </c:pt>
                <c:pt idx="34810" formatCode="0.00E+00">
                  <c:v>9.0222500000000008E-3</c:v>
                </c:pt>
                <c:pt idx="34811" formatCode="0.00E+00">
                  <c:v>9.3326799999999994E-3</c:v>
                </c:pt>
                <c:pt idx="34812" formatCode="0.00E+00">
                  <c:v>9.6066799999999994E-3</c:v>
                </c:pt>
                <c:pt idx="34813" formatCode="0.00E+00">
                  <c:v>9.8451300000000005E-3</c:v>
                </c:pt>
                <c:pt idx="34814">
                  <c:v>1.00494E-2</c:v>
                </c:pt>
                <c:pt idx="34815">
                  <c:v>1.0220699999999999E-2</c:v>
                </c:pt>
                <c:pt idx="34816">
                  <c:v>1.0358600000000001E-2</c:v>
                </c:pt>
                <c:pt idx="34817">
                  <c:v>1.04621E-2</c:v>
                </c:pt>
                <c:pt idx="34818">
                  <c:v>1.05308E-2</c:v>
                </c:pt>
                <c:pt idx="34819">
                  <c:v>1.05647E-2</c:v>
                </c:pt>
                <c:pt idx="34820">
                  <c:v>1.0563899999999999E-2</c:v>
                </c:pt>
                <c:pt idx="34821">
                  <c:v>1.0528600000000001E-2</c:v>
                </c:pt>
                <c:pt idx="34822">
                  <c:v>1.04589E-2</c:v>
                </c:pt>
                <c:pt idx="34823">
                  <c:v>1.03547E-2</c:v>
                </c:pt>
                <c:pt idx="34824">
                  <c:v>1.02171E-2</c:v>
                </c:pt>
                <c:pt idx="34825">
                  <c:v>1.0047800000000001E-2</c:v>
                </c:pt>
                <c:pt idx="34826" formatCode="0.00E+00">
                  <c:v>9.8483700000000004E-3</c:v>
                </c:pt>
                <c:pt idx="34827" formatCode="0.00E+00">
                  <c:v>9.61972E-3</c:v>
                </c:pt>
                <c:pt idx="34828" formatCode="0.00E+00">
                  <c:v>9.3620600000000002E-3</c:v>
                </c:pt>
                <c:pt idx="34829" formatCode="0.00E+00">
                  <c:v>9.0758699999999998E-3</c:v>
                </c:pt>
                <c:pt idx="34830" formatCode="0.00E+00">
                  <c:v>8.7615499999999999E-3</c:v>
                </c:pt>
                <c:pt idx="34831" formatCode="0.00E+00">
                  <c:v>8.4190199999999993E-3</c:v>
                </c:pt>
                <c:pt idx="34832" formatCode="0.00E+00">
                  <c:v>8.0484600000000003E-3</c:v>
                </c:pt>
                <c:pt idx="34833" formatCode="0.00E+00">
                  <c:v>7.6507199999999997E-3</c:v>
                </c:pt>
                <c:pt idx="34834" formatCode="0.00E+00">
                  <c:v>7.2262999999999997E-3</c:v>
                </c:pt>
                <c:pt idx="34835" formatCode="0.00E+00">
                  <c:v>6.7759099999999996E-3</c:v>
                </c:pt>
                <c:pt idx="34836" formatCode="0.00E+00">
                  <c:v>6.3017799999999999E-3</c:v>
                </c:pt>
                <c:pt idx="34837" formatCode="0.00E+00">
                  <c:v>5.80665E-3</c:v>
                </c:pt>
                <c:pt idx="34838" formatCode="0.00E+00">
                  <c:v>5.2923099999999997E-3</c:v>
                </c:pt>
                <c:pt idx="34839" formatCode="0.00E+00">
                  <c:v>4.7607300000000003E-3</c:v>
                </c:pt>
                <c:pt idx="34840" formatCode="0.00E+00">
                  <c:v>4.2144499999999998E-3</c:v>
                </c:pt>
                <c:pt idx="34841" formatCode="0.00E+00">
                  <c:v>3.6544500000000001E-3</c:v>
                </c:pt>
                <c:pt idx="34842" formatCode="0.00E+00">
                  <c:v>3.0802799999999999E-3</c:v>
                </c:pt>
                <c:pt idx="34843" formatCode="0.00E+00">
                  <c:v>2.4925300000000002E-3</c:v>
                </c:pt>
                <c:pt idx="34844" formatCode="0.00E+00">
                  <c:v>1.89211E-3</c:v>
                </c:pt>
                <c:pt idx="34845" formatCode="0.00E+00">
                  <c:v>1.27827E-3</c:v>
                </c:pt>
                <c:pt idx="34846" formatCode="0.00E+00">
                  <c:v>6.5055699999999996E-4</c:v>
                </c:pt>
                <c:pt idx="34847" formatCode="0.00E+00">
                  <c:v>1.03495E-5</c:v>
                </c:pt>
                <c:pt idx="34848" formatCode="0.00E+00">
                  <c:v>-6.4090100000000004E-4</c:v>
                </c:pt>
                <c:pt idx="34849" formatCode="0.00E+00">
                  <c:v>-1.30243E-3</c:v>
                </c:pt>
                <c:pt idx="34850" formatCode="0.00E+00">
                  <c:v>-1.9735899999999999E-3</c:v>
                </c:pt>
                <c:pt idx="34851" formatCode="0.00E+00">
                  <c:v>-2.6533899999999998E-3</c:v>
                </c:pt>
                <c:pt idx="34852" formatCode="0.00E+00">
                  <c:v>-3.3400999999999999E-3</c:v>
                </c:pt>
                <c:pt idx="34853" formatCode="0.00E+00">
                  <c:v>-4.03186E-3</c:v>
                </c:pt>
                <c:pt idx="34854" formatCode="0.00E+00">
                  <c:v>-4.7271700000000002E-3</c:v>
                </c:pt>
                <c:pt idx="34855" formatCode="0.00E+00">
                  <c:v>-5.4249700000000003E-3</c:v>
                </c:pt>
                <c:pt idx="34856" formatCode="0.00E+00">
                  <c:v>-6.1243000000000001E-3</c:v>
                </c:pt>
                <c:pt idx="34857" formatCode="0.00E+00">
                  <c:v>-6.8234000000000003E-3</c:v>
                </c:pt>
                <c:pt idx="34858" formatCode="0.00E+00">
                  <c:v>-7.5206500000000003E-3</c:v>
                </c:pt>
                <c:pt idx="34859" formatCode="0.00E+00">
                  <c:v>-8.2157900000000006E-3</c:v>
                </c:pt>
                <c:pt idx="34860" formatCode="0.00E+00">
                  <c:v>-8.9085799999999993E-3</c:v>
                </c:pt>
                <c:pt idx="34861" formatCode="0.00E+00">
                  <c:v>-9.5974400000000005E-3</c:v>
                </c:pt>
                <c:pt idx="34862">
                  <c:v>-1.02798E-2</c:v>
                </c:pt>
                <c:pt idx="34863">
                  <c:v>-1.09531E-2</c:v>
                </c:pt>
                <c:pt idx="34864">
                  <c:v>-1.16159E-2</c:v>
                </c:pt>
                <c:pt idx="34865">
                  <c:v>-1.2267999999999999E-2</c:v>
                </c:pt>
                <c:pt idx="34866">
                  <c:v>-1.29093E-2</c:v>
                </c:pt>
                <c:pt idx="34867">
                  <c:v>-1.3539600000000001E-2</c:v>
                </c:pt>
                <c:pt idx="34868">
                  <c:v>-1.41583E-2</c:v>
                </c:pt>
                <c:pt idx="34869">
                  <c:v>-1.4765500000000001E-2</c:v>
                </c:pt>
                <c:pt idx="34870">
                  <c:v>-1.53613E-2</c:v>
                </c:pt>
                <c:pt idx="34871">
                  <c:v>-1.5945299999999999E-2</c:v>
                </c:pt>
                <c:pt idx="34872">
                  <c:v>-1.65165E-2</c:v>
                </c:pt>
                <c:pt idx="34873">
                  <c:v>-1.7073899999999999E-2</c:v>
                </c:pt>
                <c:pt idx="34874">
                  <c:v>-1.7615200000000001E-2</c:v>
                </c:pt>
                <c:pt idx="34875">
                  <c:v>-1.8137400000000001E-2</c:v>
                </c:pt>
                <c:pt idx="34876">
                  <c:v>-1.86383E-2</c:v>
                </c:pt>
                <c:pt idx="34877">
                  <c:v>-1.91168E-2</c:v>
                </c:pt>
                <c:pt idx="34878">
                  <c:v>-1.95719E-2</c:v>
                </c:pt>
                <c:pt idx="34879">
                  <c:v>-2.0003099999999999E-2</c:v>
                </c:pt>
                <c:pt idx="34880">
                  <c:v>-2.0409900000000002E-2</c:v>
                </c:pt>
                <c:pt idx="34881">
                  <c:v>-2.0792399999999999E-2</c:v>
                </c:pt>
                <c:pt idx="34882">
                  <c:v>-2.11498E-2</c:v>
                </c:pt>
                <c:pt idx="34883">
                  <c:v>-2.1480599999999999E-2</c:v>
                </c:pt>
                <c:pt idx="34884">
                  <c:v>-2.1783899999999998E-2</c:v>
                </c:pt>
                <c:pt idx="34885">
                  <c:v>-2.2059800000000001E-2</c:v>
                </c:pt>
                <c:pt idx="34886">
                  <c:v>-2.2309800000000001E-2</c:v>
                </c:pt>
                <c:pt idx="34887">
                  <c:v>-2.2534700000000001E-2</c:v>
                </c:pt>
                <c:pt idx="34888">
                  <c:v>-2.27342E-2</c:v>
                </c:pt>
                <c:pt idx="34889">
                  <c:v>-2.2907500000000001E-2</c:v>
                </c:pt>
                <c:pt idx="34890">
                  <c:v>-2.3054399999999999E-2</c:v>
                </c:pt>
                <c:pt idx="34891">
                  <c:v>-2.31735E-2</c:v>
                </c:pt>
                <c:pt idx="34892">
                  <c:v>-2.3262000000000001E-2</c:v>
                </c:pt>
                <c:pt idx="34893">
                  <c:v>-2.3317999999999998E-2</c:v>
                </c:pt>
                <c:pt idx="34894">
                  <c:v>-2.3342000000000002E-2</c:v>
                </c:pt>
                <c:pt idx="34895">
                  <c:v>-2.3334899999999999E-2</c:v>
                </c:pt>
                <c:pt idx="34896">
                  <c:v>-2.32962E-2</c:v>
                </c:pt>
                <c:pt idx="34897">
                  <c:v>-2.3223899999999999E-2</c:v>
                </c:pt>
                <c:pt idx="34898">
                  <c:v>-2.3116299999999999E-2</c:v>
                </c:pt>
                <c:pt idx="34899">
                  <c:v>-2.2972599999999999E-2</c:v>
                </c:pt>
                <c:pt idx="34900">
                  <c:v>-2.27931E-2</c:v>
                </c:pt>
                <c:pt idx="34901">
                  <c:v>-2.2577400000000001E-2</c:v>
                </c:pt>
                <c:pt idx="34902">
                  <c:v>-2.23246E-2</c:v>
                </c:pt>
                <c:pt idx="34903">
                  <c:v>-2.20348E-2</c:v>
                </c:pt>
                <c:pt idx="34904">
                  <c:v>-2.1709800000000001E-2</c:v>
                </c:pt>
                <c:pt idx="34905">
                  <c:v>-2.1350299999999999E-2</c:v>
                </c:pt>
                <c:pt idx="34906">
                  <c:v>-2.09559E-2</c:v>
                </c:pt>
                <c:pt idx="34907">
                  <c:v>-2.05265E-2</c:v>
                </c:pt>
                <c:pt idx="34908">
                  <c:v>-2.0062799999999999E-2</c:v>
                </c:pt>
                <c:pt idx="34909">
                  <c:v>-1.9564999999999999E-2</c:v>
                </c:pt>
                <c:pt idx="34910">
                  <c:v>-1.90333E-2</c:v>
                </c:pt>
                <c:pt idx="34911">
                  <c:v>-1.8466900000000001E-2</c:v>
                </c:pt>
                <c:pt idx="34912">
                  <c:v>-1.7864499999999998E-2</c:v>
                </c:pt>
                <c:pt idx="34913">
                  <c:v>-1.72246E-2</c:v>
                </c:pt>
                <c:pt idx="34914">
                  <c:v>-1.65468E-2</c:v>
                </c:pt>
                <c:pt idx="34915">
                  <c:v>-1.5831499999999998E-2</c:v>
                </c:pt>
                <c:pt idx="34916">
                  <c:v>-1.5079E-2</c:v>
                </c:pt>
                <c:pt idx="34917">
                  <c:v>-1.4289400000000001E-2</c:v>
                </c:pt>
                <c:pt idx="34918">
                  <c:v>-1.34637E-2</c:v>
                </c:pt>
                <c:pt idx="34919">
                  <c:v>-1.26026E-2</c:v>
                </c:pt>
                <c:pt idx="34920">
                  <c:v>-1.17068E-2</c:v>
                </c:pt>
                <c:pt idx="34921">
                  <c:v>-1.07768E-2</c:v>
                </c:pt>
                <c:pt idx="34922" formatCode="0.00E+00">
                  <c:v>-9.8132900000000006E-3</c:v>
                </c:pt>
                <c:pt idx="34923" formatCode="0.00E+00">
                  <c:v>-8.8169800000000003E-3</c:v>
                </c:pt>
                <c:pt idx="34924" formatCode="0.00E+00">
                  <c:v>-7.7884800000000004E-3</c:v>
                </c:pt>
                <c:pt idx="34925" formatCode="0.00E+00">
                  <c:v>-6.72852E-3</c:v>
                </c:pt>
                <c:pt idx="34926" formatCode="0.00E+00">
                  <c:v>-5.6370200000000004E-3</c:v>
                </c:pt>
                <c:pt idx="34927" formatCode="0.00E+00">
                  <c:v>-4.51309E-3</c:v>
                </c:pt>
                <c:pt idx="34928" formatCode="0.00E+00">
                  <c:v>-3.3564100000000002E-3</c:v>
                </c:pt>
                <c:pt idx="34929" formatCode="0.00E+00">
                  <c:v>-2.1673399999999998E-3</c:v>
                </c:pt>
                <c:pt idx="34930" formatCode="0.00E+00">
                  <c:v>-9.4605799999999995E-4</c:v>
                </c:pt>
                <c:pt idx="34931" formatCode="0.00E+00">
                  <c:v>3.0708100000000001E-4</c:v>
                </c:pt>
                <c:pt idx="34932" formatCode="0.00E+00">
                  <c:v>1.5900199999999999E-3</c:v>
                </c:pt>
                <c:pt idx="34933" formatCode="0.00E+00">
                  <c:v>2.8998100000000001E-3</c:v>
                </c:pt>
                <c:pt idx="34934" formatCode="0.00E+00">
                  <c:v>4.2348200000000003E-3</c:v>
                </c:pt>
                <c:pt idx="34935" formatCode="0.00E+00">
                  <c:v>5.5949900000000002E-3</c:v>
                </c:pt>
                <c:pt idx="34936" formatCode="0.00E+00">
                  <c:v>6.9807899999999997E-3</c:v>
                </c:pt>
                <c:pt idx="34937" formatCode="0.00E+00">
                  <c:v>8.3925300000000005E-3</c:v>
                </c:pt>
                <c:pt idx="34938" formatCode="0.00E+00">
                  <c:v>9.8297000000000002E-3</c:v>
                </c:pt>
                <c:pt idx="34939">
                  <c:v>1.12908E-2</c:v>
                </c:pt>
                <c:pt idx="34940">
                  <c:v>1.2774300000000001E-2</c:v>
                </c:pt>
                <c:pt idx="34941">
                  <c:v>1.42796E-2</c:v>
                </c:pt>
                <c:pt idx="34942">
                  <c:v>1.58073E-2</c:v>
                </c:pt>
                <c:pt idx="34943">
                  <c:v>1.73577E-2</c:v>
                </c:pt>
                <c:pt idx="34944">
                  <c:v>1.8930300000000001E-2</c:v>
                </c:pt>
                <c:pt idx="34945">
                  <c:v>2.0523099999999999E-2</c:v>
                </c:pt>
                <c:pt idx="34946">
                  <c:v>2.2134000000000001E-2</c:v>
                </c:pt>
                <c:pt idx="34947">
                  <c:v>2.3761500000000001E-2</c:v>
                </c:pt>
                <c:pt idx="34948">
                  <c:v>2.5404300000000001E-2</c:v>
                </c:pt>
                <c:pt idx="34949">
                  <c:v>2.7060899999999999E-2</c:v>
                </c:pt>
                <c:pt idx="34950">
                  <c:v>2.87303E-2</c:v>
                </c:pt>
                <c:pt idx="34951">
                  <c:v>3.0412000000000002E-2</c:v>
                </c:pt>
                <c:pt idx="34952">
                  <c:v>3.2106299999999997E-2</c:v>
                </c:pt>
                <c:pt idx="34953">
                  <c:v>3.3813000000000003E-2</c:v>
                </c:pt>
                <c:pt idx="34954">
                  <c:v>3.5531600000000003E-2</c:v>
                </c:pt>
                <c:pt idx="34955">
                  <c:v>3.7260599999999998E-2</c:v>
                </c:pt>
                <c:pt idx="34956">
                  <c:v>3.89983E-2</c:v>
                </c:pt>
                <c:pt idx="34957">
                  <c:v>4.0742800000000003E-2</c:v>
                </c:pt>
                <c:pt idx="34958">
                  <c:v>4.2492000000000002E-2</c:v>
                </c:pt>
                <c:pt idx="34959">
                  <c:v>4.4244400000000003E-2</c:v>
                </c:pt>
                <c:pt idx="34960">
                  <c:v>4.5998999999999998E-2</c:v>
                </c:pt>
                <c:pt idx="34961">
                  <c:v>4.7755400000000003E-2</c:v>
                </c:pt>
                <c:pt idx="34962">
                  <c:v>4.9512899999999999E-2</c:v>
                </c:pt>
                <c:pt idx="34963">
                  <c:v>5.1270400000000001E-2</c:v>
                </c:pt>
                <c:pt idx="34964">
                  <c:v>5.3027499999999998E-2</c:v>
                </c:pt>
                <c:pt idx="34965">
                  <c:v>5.4783499999999999E-2</c:v>
                </c:pt>
                <c:pt idx="34966">
                  <c:v>5.6537200000000003E-2</c:v>
                </c:pt>
                <c:pt idx="34967">
                  <c:v>5.8287400000000003E-2</c:v>
                </c:pt>
                <c:pt idx="34968">
                  <c:v>6.0033599999999999E-2</c:v>
                </c:pt>
                <c:pt idx="34969">
                  <c:v>6.1774999999999997E-2</c:v>
                </c:pt>
                <c:pt idx="34970">
                  <c:v>6.3510700000000003E-2</c:v>
                </c:pt>
                <c:pt idx="34971">
                  <c:v>6.5240099999999995E-2</c:v>
                </c:pt>
                <c:pt idx="34972">
                  <c:v>6.6961900000000005E-2</c:v>
                </c:pt>
                <c:pt idx="34973">
                  <c:v>6.8673700000000004E-2</c:v>
                </c:pt>
                <c:pt idx="34974">
                  <c:v>7.0372699999999996E-2</c:v>
                </c:pt>
                <c:pt idx="34975">
                  <c:v>7.2057499999999997E-2</c:v>
                </c:pt>
                <c:pt idx="34976">
                  <c:v>7.3727399999999998E-2</c:v>
                </c:pt>
                <c:pt idx="34977">
                  <c:v>7.5381600000000007E-2</c:v>
                </c:pt>
                <c:pt idx="34978">
                  <c:v>7.7018500000000004E-2</c:v>
                </c:pt>
                <c:pt idx="34979">
                  <c:v>7.8637100000000001E-2</c:v>
                </c:pt>
                <c:pt idx="34980">
                  <c:v>8.0237299999999998E-2</c:v>
                </c:pt>
                <c:pt idx="34981">
                  <c:v>8.1819100000000006E-2</c:v>
                </c:pt>
                <c:pt idx="34982">
                  <c:v>8.3381200000000003E-2</c:v>
                </c:pt>
                <c:pt idx="34983">
                  <c:v>8.4921999999999997E-2</c:v>
                </c:pt>
                <c:pt idx="34984">
                  <c:v>8.6440500000000003E-2</c:v>
                </c:pt>
                <c:pt idx="34985">
                  <c:v>8.7936799999999996E-2</c:v>
                </c:pt>
                <c:pt idx="34986">
                  <c:v>8.9411199999999996E-2</c:v>
                </c:pt>
                <c:pt idx="34987">
                  <c:v>9.0862999999999999E-2</c:v>
                </c:pt>
                <c:pt idx="34988">
                  <c:v>9.2290999999999998E-2</c:v>
                </c:pt>
                <c:pt idx="34989">
                  <c:v>9.3694700000000006E-2</c:v>
                </c:pt>
                <c:pt idx="34990">
                  <c:v>9.5073400000000002E-2</c:v>
                </c:pt>
                <c:pt idx="34991">
                  <c:v>9.6425399999999994E-2</c:v>
                </c:pt>
                <c:pt idx="34992">
                  <c:v>9.7748299999999996E-2</c:v>
                </c:pt>
                <c:pt idx="34993">
                  <c:v>9.9040500000000004E-2</c:v>
                </c:pt>
                <c:pt idx="34994">
                  <c:v>0.100302</c:v>
                </c:pt>
                <c:pt idx="34995">
                  <c:v>0.101531</c:v>
                </c:pt>
                <c:pt idx="34996">
                  <c:v>0.102728</c:v>
                </c:pt>
                <c:pt idx="34997">
                  <c:v>0.103893</c:v>
                </c:pt>
                <c:pt idx="34998">
                  <c:v>0.10502599999999999</c:v>
                </c:pt>
                <c:pt idx="34999">
                  <c:v>0.106125</c:v>
                </c:pt>
                <c:pt idx="35000">
                  <c:v>0.10719099999999999</c:v>
                </c:pt>
                <c:pt idx="35001">
                  <c:v>0.108223</c:v>
                </c:pt>
                <c:pt idx="35002">
                  <c:v>0.109221</c:v>
                </c:pt>
                <c:pt idx="35003">
                  <c:v>0.110184</c:v>
                </c:pt>
                <c:pt idx="35004">
                  <c:v>0.11111</c:v>
                </c:pt>
                <c:pt idx="35005">
                  <c:v>0.112001</c:v>
                </c:pt>
                <c:pt idx="35006">
                  <c:v>0.112856</c:v>
                </c:pt>
                <c:pt idx="35007">
                  <c:v>0.113676</c:v>
                </c:pt>
                <c:pt idx="35008">
                  <c:v>0.11445900000000001</c:v>
                </c:pt>
                <c:pt idx="35009">
                  <c:v>0.115206</c:v>
                </c:pt>
                <c:pt idx="35010">
                  <c:v>0.115915</c:v>
                </c:pt>
                <c:pt idx="35011">
                  <c:v>0.116587</c:v>
                </c:pt>
                <c:pt idx="35012">
                  <c:v>0.11722100000000001</c:v>
                </c:pt>
                <c:pt idx="35013">
                  <c:v>0.11781700000000001</c:v>
                </c:pt>
                <c:pt idx="35014">
                  <c:v>0.118376</c:v>
                </c:pt>
                <c:pt idx="35015">
                  <c:v>0.118895</c:v>
                </c:pt>
                <c:pt idx="35016">
                  <c:v>0.119376</c:v>
                </c:pt>
                <c:pt idx="35017">
                  <c:v>0.11981700000000001</c:v>
                </c:pt>
                <c:pt idx="35018">
                  <c:v>0.12021900000000001</c:v>
                </c:pt>
                <c:pt idx="35019">
                  <c:v>0.12058099999999999</c:v>
                </c:pt>
                <c:pt idx="35020">
                  <c:v>0.120905</c:v>
                </c:pt>
                <c:pt idx="35021">
                  <c:v>0.12118900000000001</c:v>
                </c:pt>
                <c:pt idx="35022">
                  <c:v>0.121433</c:v>
                </c:pt>
                <c:pt idx="35023">
                  <c:v>0.121637</c:v>
                </c:pt>
                <c:pt idx="35024">
                  <c:v>0.12180100000000001</c:v>
                </c:pt>
                <c:pt idx="35025">
                  <c:v>0.12192699999999999</c:v>
                </c:pt>
                <c:pt idx="35026">
                  <c:v>0.12201099999999999</c:v>
                </c:pt>
                <c:pt idx="35027">
                  <c:v>0.122054</c:v>
                </c:pt>
                <c:pt idx="35028">
                  <c:v>0.122054</c:v>
                </c:pt>
                <c:pt idx="35029">
                  <c:v>0.122013</c:v>
                </c:pt>
                <c:pt idx="35030">
                  <c:v>0.121933</c:v>
                </c:pt>
                <c:pt idx="35031">
                  <c:v>0.12181599999999999</c:v>
                </c:pt>
                <c:pt idx="35032">
                  <c:v>0.12166299999999999</c:v>
                </c:pt>
                <c:pt idx="35033">
                  <c:v>0.121474</c:v>
                </c:pt>
                <c:pt idx="35034">
                  <c:v>0.121249</c:v>
                </c:pt>
                <c:pt idx="35035">
                  <c:v>0.120988</c:v>
                </c:pt>
                <c:pt idx="35036">
                  <c:v>0.12069100000000001</c:v>
                </c:pt>
                <c:pt idx="35037">
                  <c:v>0.12035800000000001</c:v>
                </c:pt>
                <c:pt idx="35038">
                  <c:v>0.119988</c:v>
                </c:pt>
                <c:pt idx="35039">
                  <c:v>0.11958100000000001</c:v>
                </c:pt>
                <c:pt idx="35040">
                  <c:v>0.11914</c:v>
                </c:pt>
                <c:pt idx="35041">
                  <c:v>0.118668</c:v>
                </c:pt>
                <c:pt idx="35042">
                  <c:v>0.11816599999999999</c:v>
                </c:pt>
                <c:pt idx="35043">
                  <c:v>0.117633</c:v>
                </c:pt>
                <c:pt idx="35044">
                  <c:v>0.11707099999999999</c:v>
                </c:pt>
                <c:pt idx="35045">
                  <c:v>0.116481</c:v>
                </c:pt>
                <c:pt idx="35046">
                  <c:v>0.11586100000000001</c:v>
                </c:pt>
                <c:pt idx="35047">
                  <c:v>0.11521099999999999</c:v>
                </c:pt>
                <c:pt idx="35048">
                  <c:v>0.114533</c:v>
                </c:pt>
                <c:pt idx="35049">
                  <c:v>0.113828</c:v>
                </c:pt>
                <c:pt idx="35050">
                  <c:v>0.113097</c:v>
                </c:pt>
                <c:pt idx="35051">
                  <c:v>0.112341</c:v>
                </c:pt>
                <c:pt idx="35052">
                  <c:v>0.11155900000000001</c:v>
                </c:pt>
                <c:pt idx="35053">
                  <c:v>0.110753</c:v>
                </c:pt>
                <c:pt idx="35054">
                  <c:v>0.10992200000000001</c:v>
                </c:pt>
                <c:pt idx="35055">
                  <c:v>0.109067</c:v>
                </c:pt>
                <c:pt idx="35056">
                  <c:v>0.10818800000000001</c:v>
                </c:pt>
                <c:pt idx="35057">
                  <c:v>0.107284</c:v>
                </c:pt>
                <c:pt idx="35058">
                  <c:v>0.10635699999999999</c:v>
                </c:pt>
                <c:pt idx="35059">
                  <c:v>0.105408</c:v>
                </c:pt>
                <c:pt idx="35060">
                  <c:v>0.104437</c:v>
                </c:pt>
                <c:pt idx="35061">
                  <c:v>0.103446</c:v>
                </c:pt>
                <c:pt idx="35062">
                  <c:v>0.102436</c:v>
                </c:pt>
                <c:pt idx="35063">
                  <c:v>0.101408</c:v>
                </c:pt>
                <c:pt idx="35064">
                  <c:v>0.10036399999999999</c:v>
                </c:pt>
                <c:pt idx="35065">
                  <c:v>9.9305500000000005E-2</c:v>
                </c:pt>
                <c:pt idx="35066">
                  <c:v>9.8232799999999995E-2</c:v>
                </c:pt>
                <c:pt idx="35067">
                  <c:v>9.7146499999999997E-2</c:v>
                </c:pt>
                <c:pt idx="35068">
                  <c:v>9.60482E-2</c:v>
                </c:pt>
                <c:pt idx="35069">
                  <c:v>9.4939099999999998E-2</c:v>
                </c:pt>
                <c:pt idx="35070">
                  <c:v>9.3818499999999999E-2</c:v>
                </c:pt>
                <c:pt idx="35071">
                  <c:v>9.2686099999999993E-2</c:v>
                </c:pt>
                <c:pt idx="35072">
                  <c:v>9.1543899999999997E-2</c:v>
                </c:pt>
                <c:pt idx="35073">
                  <c:v>9.0394100000000005E-2</c:v>
                </c:pt>
                <c:pt idx="35074">
                  <c:v>8.9237700000000003E-2</c:v>
                </c:pt>
                <c:pt idx="35075">
                  <c:v>8.8075500000000001E-2</c:v>
                </c:pt>
                <c:pt idx="35076">
                  <c:v>8.6908600000000003E-2</c:v>
                </c:pt>
                <c:pt idx="35077">
                  <c:v>8.5737999999999995E-2</c:v>
                </c:pt>
                <c:pt idx="35078">
                  <c:v>8.4564799999999996E-2</c:v>
                </c:pt>
                <c:pt idx="35079">
                  <c:v>8.3389099999999994E-2</c:v>
                </c:pt>
                <c:pt idx="35080">
                  <c:v>8.2211400000000004E-2</c:v>
                </c:pt>
                <c:pt idx="35081">
                  <c:v>8.1032199999999999E-2</c:v>
                </c:pt>
                <c:pt idx="35082">
                  <c:v>7.9852500000000007E-2</c:v>
                </c:pt>
                <c:pt idx="35083">
                  <c:v>7.8673599999999996E-2</c:v>
                </c:pt>
                <c:pt idx="35084">
                  <c:v>7.7497399999999994E-2</c:v>
                </c:pt>
                <c:pt idx="35085">
                  <c:v>7.6326000000000005E-2</c:v>
                </c:pt>
                <c:pt idx="35086">
                  <c:v>7.5160299999999999E-2</c:v>
                </c:pt>
                <c:pt idx="35087">
                  <c:v>7.40006E-2</c:v>
                </c:pt>
                <c:pt idx="35088">
                  <c:v>7.2847700000000001E-2</c:v>
                </c:pt>
                <c:pt idx="35089">
                  <c:v>7.1702100000000005E-2</c:v>
                </c:pt>
                <c:pt idx="35090">
                  <c:v>7.0564399999999999E-2</c:v>
                </c:pt>
                <c:pt idx="35091">
                  <c:v>6.9435899999999995E-2</c:v>
                </c:pt>
                <c:pt idx="35092">
                  <c:v>6.8317900000000001E-2</c:v>
                </c:pt>
                <c:pt idx="35093">
                  <c:v>6.7211300000000002E-2</c:v>
                </c:pt>
                <c:pt idx="35094">
                  <c:v>6.6115999999999994E-2</c:v>
                </c:pt>
                <c:pt idx="35095">
                  <c:v>6.5032000000000006E-2</c:v>
                </c:pt>
                <c:pt idx="35096">
                  <c:v>6.39599E-2</c:v>
                </c:pt>
                <c:pt idx="35097">
                  <c:v>6.2900600000000001E-2</c:v>
                </c:pt>
                <c:pt idx="35098">
                  <c:v>6.1855300000000002E-2</c:v>
                </c:pt>
                <c:pt idx="35099">
                  <c:v>6.0824799999999998E-2</c:v>
                </c:pt>
                <c:pt idx="35100">
                  <c:v>5.9810599999999998E-2</c:v>
                </c:pt>
                <c:pt idx="35101">
                  <c:v>5.8813699999999997E-2</c:v>
                </c:pt>
                <c:pt idx="35102">
                  <c:v>5.7835600000000001E-2</c:v>
                </c:pt>
                <c:pt idx="35103">
                  <c:v>5.68783E-2</c:v>
                </c:pt>
                <c:pt idx="35104">
                  <c:v>5.5943E-2</c:v>
                </c:pt>
                <c:pt idx="35105">
                  <c:v>5.5030799999999998E-2</c:v>
                </c:pt>
                <c:pt idx="35106">
                  <c:v>5.41424E-2</c:v>
                </c:pt>
                <c:pt idx="35107">
                  <c:v>5.3278800000000001E-2</c:v>
                </c:pt>
                <c:pt idx="35108">
                  <c:v>5.24407E-2</c:v>
                </c:pt>
                <c:pt idx="35109">
                  <c:v>5.16287E-2</c:v>
                </c:pt>
                <c:pt idx="35110">
                  <c:v>5.0843100000000002E-2</c:v>
                </c:pt>
                <c:pt idx="35111">
                  <c:v>5.0083999999999997E-2</c:v>
                </c:pt>
                <c:pt idx="35112">
                  <c:v>4.9350600000000001E-2</c:v>
                </c:pt>
                <c:pt idx="35113">
                  <c:v>4.8642600000000001E-2</c:v>
                </c:pt>
                <c:pt idx="35114">
                  <c:v>4.7960900000000001E-2</c:v>
                </c:pt>
                <c:pt idx="35115">
                  <c:v>4.7307099999999998E-2</c:v>
                </c:pt>
                <c:pt idx="35116">
                  <c:v>4.6682700000000001E-2</c:v>
                </c:pt>
                <c:pt idx="35117">
                  <c:v>4.60898E-2</c:v>
                </c:pt>
                <c:pt idx="35118">
                  <c:v>4.5529899999999998E-2</c:v>
                </c:pt>
                <c:pt idx="35119">
                  <c:v>4.5003000000000001E-2</c:v>
                </c:pt>
                <c:pt idx="35120">
                  <c:v>4.4508699999999998E-2</c:v>
                </c:pt>
                <c:pt idx="35121">
                  <c:v>4.40474E-2</c:v>
                </c:pt>
                <c:pt idx="35122">
                  <c:v>4.3620100000000002E-2</c:v>
                </c:pt>
                <c:pt idx="35123">
                  <c:v>4.3228500000000003E-2</c:v>
                </c:pt>
                <c:pt idx="35124">
                  <c:v>4.2874099999999998E-2</c:v>
                </c:pt>
                <c:pt idx="35125">
                  <c:v>4.2557200000000003E-2</c:v>
                </c:pt>
                <c:pt idx="35126">
                  <c:v>4.2278099999999999E-2</c:v>
                </c:pt>
                <c:pt idx="35127">
                  <c:v>4.20378E-2</c:v>
                </c:pt>
                <c:pt idx="35128">
                  <c:v>4.18368E-2</c:v>
                </c:pt>
                <c:pt idx="35129">
                  <c:v>4.1674200000000002E-2</c:v>
                </c:pt>
                <c:pt idx="35130">
                  <c:v>4.1549799999999998E-2</c:v>
                </c:pt>
                <c:pt idx="35131">
                  <c:v>4.1464500000000001E-2</c:v>
                </c:pt>
                <c:pt idx="35132">
                  <c:v>4.1419200000000003E-2</c:v>
                </c:pt>
                <c:pt idx="35133">
                  <c:v>4.1414100000000002E-2</c:v>
                </c:pt>
                <c:pt idx="35134">
                  <c:v>4.1448499999999999E-2</c:v>
                </c:pt>
                <c:pt idx="35135">
                  <c:v>4.1521599999999999E-2</c:v>
                </c:pt>
                <c:pt idx="35136">
                  <c:v>4.16329E-2</c:v>
                </c:pt>
                <c:pt idx="35137">
                  <c:v>4.1783399999999998E-2</c:v>
                </c:pt>
                <c:pt idx="35138">
                  <c:v>4.1974200000000003E-2</c:v>
                </c:pt>
                <c:pt idx="35139">
                  <c:v>4.2205800000000002E-2</c:v>
                </c:pt>
                <c:pt idx="35140">
                  <c:v>4.2478500000000002E-2</c:v>
                </c:pt>
                <c:pt idx="35141">
                  <c:v>4.2792799999999999E-2</c:v>
                </c:pt>
                <c:pt idx="35142">
                  <c:v>4.3149199999999999E-2</c:v>
                </c:pt>
                <c:pt idx="35143">
                  <c:v>4.3547599999999999E-2</c:v>
                </c:pt>
                <c:pt idx="35144">
                  <c:v>4.3988600000000003E-2</c:v>
                </c:pt>
                <c:pt idx="35145">
                  <c:v>4.4471999999999998E-2</c:v>
                </c:pt>
                <c:pt idx="35146">
                  <c:v>4.4997700000000002E-2</c:v>
                </c:pt>
                <c:pt idx="35147">
                  <c:v>4.5565399999999999E-2</c:v>
                </c:pt>
                <c:pt idx="35148">
                  <c:v>4.6175099999999997E-2</c:v>
                </c:pt>
                <c:pt idx="35149">
                  <c:v>4.6826399999999997E-2</c:v>
                </c:pt>
                <c:pt idx="35150">
                  <c:v>4.75193E-2</c:v>
                </c:pt>
                <c:pt idx="35151">
                  <c:v>4.8253900000000002E-2</c:v>
                </c:pt>
                <c:pt idx="35152">
                  <c:v>4.9030200000000003E-2</c:v>
                </c:pt>
                <c:pt idx="35153">
                  <c:v>4.9847299999999997E-2</c:v>
                </c:pt>
                <c:pt idx="35154">
                  <c:v>5.0704300000000001E-2</c:v>
                </c:pt>
                <c:pt idx="35155">
                  <c:v>5.1600800000000002E-2</c:v>
                </c:pt>
                <c:pt idx="35156">
                  <c:v>5.2536300000000001E-2</c:v>
                </c:pt>
                <c:pt idx="35157">
                  <c:v>5.3510599999999998E-2</c:v>
                </c:pt>
                <c:pt idx="35158">
                  <c:v>5.4523700000000001E-2</c:v>
                </c:pt>
                <c:pt idx="35159">
                  <c:v>5.5574699999999998E-2</c:v>
                </c:pt>
                <c:pt idx="35160">
                  <c:v>5.6662299999999999E-2</c:v>
                </c:pt>
                <c:pt idx="35161">
                  <c:v>5.7786299999999999E-2</c:v>
                </c:pt>
                <c:pt idx="35162">
                  <c:v>5.8946800000000001E-2</c:v>
                </c:pt>
                <c:pt idx="35163">
                  <c:v>6.01427E-2</c:v>
                </c:pt>
                <c:pt idx="35164">
                  <c:v>6.13719E-2</c:v>
                </c:pt>
                <c:pt idx="35165">
                  <c:v>6.2632099999999996E-2</c:v>
                </c:pt>
                <c:pt idx="35166">
                  <c:v>6.3922400000000004E-2</c:v>
                </c:pt>
                <c:pt idx="35167">
                  <c:v>6.5242599999999998E-2</c:v>
                </c:pt>
                <c:pt idx="35168">
                  <c:v>6.6593100000000002E-2</c:v>
                </c:pt>
                <c:pt idx="35169">
                  <c:v>6.7973400000000003E-2</c:v>
                </c:pt>
                <c:pt idx="35170">
                  <c:v>6.9382299999999994E-2</c:v>
                </c:pt>
                <c:pt idx="35171">
                  <c:v>7.0818599999999995E-2</c:v>
                </c:pt>
                <c:pt idx="35172">
                  <c:v>7.2280700000000003E-2</c:v>
                </c:pt>
                <c:pt idx="35173">
                  <c:v>7.3767100000000002E-2</c:v>
                </c:pt>
                <c:pt idx="35174">
                  <c:v>7.5275700000000001E-2</c:v>
                </c:pt>
                <c:pt idx="35175">
                  <c:v>7.6804499999999998E-2</c:v>
                </c:pt>
                <c:pt idx="35176">
                  <c:v>7.8352199999999997E-2</c:v>
                </c:pt>
                <c:pt idx="35177">
                  <c:v>7.9918299999999998E-2</c:v>
                </c:pt>
                <c:pt idx="35178">
                  <c:v>8.1502599999999994E-2</c:v>
                </c:pt>
                <c:pt idx="35179">
                  <c:v>8.3103999999999997E-2</c:v>
                </c:pt>
                <c:pt idx="35180">
                  <c:v>8.4720699999999996E-2</c:v>
                </c:pt>
                <c:pt idx="35181">
                  <c:v>8.6351300000000006E-2</c:v>
                </c:pt>
                <c:pt idx="35182">
                  <c:v>8.79944E-2</c:v>
                </c:pt>
                <c:pt idx="35183">
                  <c:v>8.9648099999999994E-2</c:v>
                </c:pt>
                <c:pt idx="35184">
                  <c:v>9.13104E-2</c:v>
                </c:pt>
                <c:pt idx="35185">
                  <c:v>9.2979900000000004E-2</c:v>
                </c:pt>
                <c:pt idx="35186">
                  <c:v>9.4655900000000001E-2</c:v>
                </c:pt>
                <c:pt idx="35187">
                  <c:v>9.63368E-2</c:v>
                </c:pt>
                <c:pt idx="35188">
                  <c:v>9.8020700000000002E-2</c:v>
                </c:pt>
                <c:pt idx="35189">
                  <c:v>9.9706000000000003E-2</c:v>
                </c:pt>
                <c:pt idx="35190">
                  <c:v>0.101391</c:v>
                </c:pt>
                <c:pt idx="35191">
                  <c:v>0.103073</c:v>
                </c:pt>
                <c:pt idx="35192">
                  <c:v>0.104751</c:v>
                </c:pt>
                <c:pt idx="35193">
                  <c:v>0.106423</c:v>
                </c:pt>
                <c:pt idx="35194">
                  <c:v>0.108087</c:v>
                </c:pt>
                <c:pt idx="35195">
                  <c:v>0.10974100000000001</c:v>
                </c:pt>
                <c:pt idx="35196">
                  <c:v>0.111384</c:v>
                </c:pt>
                <c:pt idx="35197">
                  <c:v>0.113013</c:v>
                </c:pt>
                <c:pt idx="35198">
                  <c:v>0.11462700000000001</c:v>
                </c:pt>
                <c:pt idx="35199">
                  <c:v>0.11622300000000001</c:v>
                </c:pt>
                <c:pt idx="35200">
                  <c:v>0.117799</c:v>
                </c:pt>
                <c:pt idx="35201">
                  <c:v>0.119354</c:v>
                </c:pt>
                <c:pt idx="35202">
                  <c:v>0.12088500000000001</c:v>
                </c:pt>
                <c:pt idx="35203">
                  <c:v>0.122391</c:v>
                </c:pt>
                <c:pt idx="35204">
                  <c:v>0.12386999999999999</c:v>
                </c:pt>
                <c:pt idx="35205">
                  <c:v>0.12531900000000001</c:v>
                </c:pt>
                <c:pt idx="35206">
                  <c:v>0.12673799999999999</c:v>
                </c:pt>
                <c:pt idx="35207">
                  <c:v>0.12812699999999999</c:v>
                </c:pt>
                <c:pt idx="35208">
                  <c:v>0.12948200000000001</c:v>
                </c:pt>
                <c:pt idx="35209">
                  <c:v>0.130803</c:v>
                </c:pt>
                <c:pt idx="35210">
                  <c:v>0.13208700000000001</c:v>
                </c:pt>
                <c:pt idx="35211">
                  <c:v>0.13333300000000001</c:v>
                </c:pt>
                <c:pt idx="35212">
                  <c:v>0.13453899999999999</c:v>
                </c:pt>
                <c:pt idx="35213">
                  <c:v>0.13570399999999999</c:v>
                </c:pt>
                <c:pt idx="35214">
                  <c:v>0.136825</c:v>
                </c:pt>
                <c:pt idx="35215">
                  <c:v>0.137901</c:v>
                </c:pt>
                <c:pt idx="35216">
                  <c:v>0.13893</c:v>
                </c:pt>
                <c:pt idx="35217">
                  <c:v>0.13991300000000001</c:v>
                </c:pt>
                <c:pt idx="35218">
                  <c:v>0.140845</c:v>
                </c:pt>
                <c:pt idx="35219">
                  <c:v>0.14172799999999999</c:v>
                </c:pt>
                <c:pt idx="35220">
                  <c:v>0.14255899999999999</c:v>
                </c:pt>
                <c:pt idx="35221">
                  <c:v>0.14333899999999999</c:v>
                </c:pt>
                <c:pt idx="35222">
                  <c:v>0.144068</c:v>
                </c:pt>
                <c:pt idx="35223">
                  <c:v>0.14474400000000001</c:v>
                </c:pt>
                <c:pt idx="35224">
                  <c:v>0.145367</c:v>
                </c:pt>
                <c:pt idx="35225">
                  <c:v>0.14593600000000001</c:v>
                </c:pt>
                <c:pt idx="35226">
                  <c:v>0.14644799999999999</c:v>
                </c:pt>
                <c:pt idx="35227">
                  <c:v>0.14690500000000001</c:v>
                </c:pt>
                <c:pt idx="35228">
                  <c:v>0.14730399999999999</c:v>
                </c:pt>
                <c:pt idx="35229">
                  <c:v>0.147646</c:v>
                </c:pt>
                <c:pt idx="35230">
                  <c:v>0.14793200000000001</c:v>
                </c:pt>
                <c:pt idx="35231">
                  <c:v>0.14815999999999999</c:v>
                </c:pt>
                <c:pt idx="35232">
                  <c:v>0.14833199999999999</c:v>
                </c:pt>
                <c:pt idx="35233">
                  <c:v>0.148447</c:v>
                </c:pt>
                <c:pt idx="35234">
                  <c:v>0.148504</c:v>
                </c:pt>
                <c:pt idx="35235">
                  <c:v>0.148505</c:v>
                </c:pt>
                <c:pt idx="35236">
                  <c:v>0.148449</c:v>
                </c:pt>
                <c:pt idx="35237">
                  <c:v>0.14833499999999999</c:v>
                </c:pt>
                <c:pt idx="35238">
                  <c:v>0.14816399999999999</c:v>
                </c:pt>
                <c:pt idx="35239">
                  <c:v>0.14793700000000001</c:v>
                </c:pt>
                <c:pt idx="35240">
                  <c:v>0.14765300000000001</c:v>
                </c:pt>
                <c:pt idx="35241">
                  <c:v>0.147315</c:v>
                </c:pt>
                <c:pt idx="35242">
                  <c:v>0.146923</c:v>
                </c:pt>
                <c:pt idx="35243">
                  <c:v>0.146478</c:v>
                </c:pt>
                <c:pt idx="35244">
                  <c:v>0.145979</c:v>
                </c:pt>
                <c:pt idx="35245">
                  <c:v>0.145428</c:v>
                </c:pt>
                <c:pt idx="35246">
                  <c:v>0.14482300000000001</c:v>
                </c:pt>
                <c:pt idx="35247">
                  <c:v>0.14416799999999999</c:v>
                </c:pt>
                <c:pt idx="35248">
                  <c:v>0.14346300000000001</c:v>
                </c:pt>
                <c:pt idx="35249">
                  <c:v>0.142711</c:v>
                </c:pt>
                <c:pt idx="35250">
                  <c:v>0.14191100000000001</c:v>
                </c:pt>
                <c:pt idx="35251">
                  <c:v>0.141066</c:v>
                </c:pt>
                <c:pt idx="35252">
                  <c:v>0.14017499999999999</c:v>
                </c:pt>
                <c:pt idx="35253">
                  <c:v>0.13924300000000001</c:v>
                </c:pt>
                <c:pt idx="35254">
                  <c:v>0.13827</c:v>
                </c:pt>
                <c:pt idx="35255">
                  <c:v>0.13725899999999999</c:v>
                </c:pt>
                <c:pt idx="35256">
                  <c:v>0.136211</c:v>
                </c:pt>
                <c:pt idx="35257">
                  <c:v>0.135129</c:v>
                </c:pt>
                <c:pt idx="35258">
                  <c:v>0.13401399999999999</c:v>
                </c:pt>
                <c:pt idx="35259">
                  <c:v>0.13286899999999999</c:v>
                </c:pt>
                <c:pt idx="35260">
                  <c:v>0.13169600000000001</c:v>
                </c:pt>
                <c:pt idx="35261">
                  <c:v>0.130496</c:v>
                </c:pt>
                <c:pt idx="35262">
                  <c:v>0.129271</c:v>
                </c:pt>
                <c:pt idx="35263">
                  <c:v>0.128022</c:v>
                </c:pt>
                <c:pt idx="35264">
                  <c:v>0.12675</c:v>
                </c:pt>
                <c:pt idx="35265">
                  <c:v>0.12545799999999999</c:v>
                </c:pt>
                <c:pt idx="35266">
                  <c:v>0.12414699999999999</c:v>
                </c:pt>
                <c:pt idx="35267">
                  <c:v>0.122821</c:v>
                </c:pt>
                <c:pt idx="35268">
                  <c:v>0.12148</c:v>
                </c:pt>
                <c:pt idx="35269">
                  <c:v>0.120128</c:v>
                </c:pt>
                <c:pt idx="35270">
                  <c:v>0.118767</c:v>
                </c:pt>
                <c:pt idx="35271">
                  <c:v>0.117398</c:v>
                </c:pt>
                <c:pt idx="35272">
                  <c:v>0.116023</c:v>
                </c:pt>
                <c:pt idx="35273">
                  <c:v>0.11464299999999999</c:v>
                </c:pt>
                <c:pt idx="35274">
                  <c:v>0.113261</c:v>
                </c:pt>
                <c:pt idx="35275">
                  <c:v>0.11187800000000001</c:v>
                </c:pt>
                <c:pt idx="35276">
                  <c:v>0.110496</c:v>
                </c:pt>
                <c:pt idx="35277">
                  <c:v>0.10911800000000001</c:v>
                </c:pt>
                <c:pt idx="35278">
                  <c:v>0.10774599999999999</c:v>
                </c:pt>
                <c:pt idx="35279">
                  <c:v>0.10638300000000001</c:v>
                </c:pt>
                <c:pt idx="35280">
                  <c:v>0.105029</c:v>
                </c:pt>
                <c:pt idx="35281">
                  <c:v>0.103685</c:v>
                </c:pt>
                <c:pt idx="35282">
                  <c:v>0.102355</c:v>
                </c:pt>
                <c:pt idx="35283">
                  <c:v>0.101038</c:v>
                </c:pt>
                <c:pt idx="35284">
                  <c:v>9.9737199999999998E-2</c:v>
                </c:pt>
                <c:pt idx="35285">
                  <c:v>9.8454100000000003E-2</c:v>
                </c:pt>
                <c:pt idx="35286">
                  <c:v>9.7190399999999996E-2</c:v>
                </c:pt>
                <c:pt idx="35287">
                  <c:v>9.5947699999999997E-2</c:v>
                </c:pt>
                <c:pt idx="35288">
                  <c:v>9.4727599999999995E-2</c:v>
                </c:pt>
                <c:pt idx="35289">
                  <c:v>9.3531600000000006E-2</c:v>
                </c:pt>
                <c:pt idx="35290">
                  <c:v>9.2361399999999996E-2</c:v>
                </c:pt>
                <c:pt idx="35291">
                  <c:v>9.1218300000000002E-2</c:v>
                </c:pt>
                <c:pt idx="35292">
                  <c:v>9.0103600000000006E-2</c:v>
                </c:pt>
                <c:pt idx="35293">
                  <c:v>8.9017899999999997E-2</c:v>
                </c:pt>
                <c:pt idx="35294">
                  <c:v>8.7962600000000002E-2</c:v>
                </c:pt>
                <c:pt idx="35295">
                  <c:v>8.6939699999999995E-2</c:v>
                </c:pt>
                <c:pt idx="35296">
                  <c:v>8.5951E-2</c:v>
                </c:pt>
                <c:pt idx="35297">
                  <c:v>8.4997699999999995E-2</c:v>
                </c:pt>
                <c:pt idx="35298">
                  <c:v>8.4080799999999997E-2</c:v>
                </c:pt>
                <c:pt idx="35299">
                  <c:v>8.32011E-2</c:v>
                </c:pt>
                <c:pt idx="35300">
                  <c:v>8.2359500000000002E-2</c:v>
                </c:pt>
                <c:pt idx="35301">
                  <c:v>8.1556400000000001E-2</c:v>
                </c:pt>
                <c:pt idx="35302">
                  <c:v>8.0792100000000006E-2</c:v>
                </c:pt>
                <c:pt idx="35303">
                  <c:v>8.0066600000000002E-2</c:v>
                </c:pt>
                <c:pt idx="35304">
                  <c:v>7.9380699999999998E-2</c:v>
                </c:pt>
                <c:pt idx="35305">
                  <c:v>7.8735700000000006E-2</c:v>
                </c:pt>
                <c:pt idx="35306">
                  <c:v>7.8132800000000002E-2</c:v>
                </c:pt>
                <c:pt idx="35307">
                  <c:v>7.7572299999999997E-2</c:v>
                </c:pt>
                <c:pt idx="35308">
                  <c:v>7.7054600000000001E-2</c:v>
                </c:pt>
                <c:pt idx="35309">
                  <c:v>7.6580400000000007E-2</c:v>
                </c:pt>
                <c:pt idx="35310">
                  <c:v>7.6150099999999998E-2</c:v>
                </c:pt>
                <c:pt idx="35311">
                  <c:v>7.5764100000000001E-2</c:v>
                </c:pt>
                <c:pt idx="35312">
                  <c:v>7.5422199999999995E-2</c:v>
                </c:pt>
                <c:pt idx="35313">
                  <c:v>7.5124499999999997E-2</c:v>
                </c:pt>
                <c:pt idx="35314">
                  <c:v>7.4870699999999998E-2</c:v>
                </c:pt>
                <c:pt idx="35315">
                  <c:v>7.4661000000000005E-2</c:v>
                </c:pt>
                <c:pt idx="35316">
                  <c:v>7.44948E-2</c:v>
                </c:pt>
                <c:pt idx="35317">
                  <c:v>7.4371499999999993E-2</c:v>
                </c:pt>
                <c:pt idx="35318">
                  <c:v>7.4291499999999996E-2</c:v>
                </c:pt>
                <c:pt idx="35319">
                  <c:v>7.4254899999999999E-2</c:v>
                </c:pt>
                <c:pt idx="35320">
                  <c:v>7.4261900000000006E-2</c:v>
                </c:pt>
                <c:pt idx="35321">
                  <c:v>7.43119E-2</c:v>
                </c:pt>
                <c:pt idx="35322">
                  <c:v>7.4404200000000004E-2</c:v>
                </c:pt>
                <c:pt idx="35323">
                  <c:v>7.4537300000000001E-2</c:v>
                </c:pt>
                <c:pt idx="35324">
                  <c:v>7.4709899999999996E-2</c:v>
                </c:pt>
                <c:pt idx="35325">
                  <c:v>7.4921100000000004E-2</c:v>
                </c:pt>
                <c:pt idx="35326">
                  <c:v>7.5170100000000004E-2</c:v>
                </c:pt>
                <c:pt idx="35327">
                  <c:v>7.5456200000000001E-2</c:v>
                </c:pt>
                <c:pt idx="35328">
                  <c:v>7.5779200000000005E-2</c:v>
                </c:pt>
                <c:pt idx="35329">
                  <c:v>7.6138700000000004E-2</c:v>
                </c:pt>
                <c:pt idx="35330">
                  <c:v>7.6533000000000004E-2</c:v>
                </c:pt>
                <c:pt idx="35331">
                  <c:v>7.6959700000000006E-2</c:v>
                </c:pt>
                <c:pt idx="35332">
                  <c:v>7.7417399999999997E-2</c:v>
                </c:pt>
                <c:pt idx="35333">
                  <c:v>7.7905199999999994E-2</c:v>
                </c:pt>
                <c:pt idx="35334">
                  <c:v>7.8422500000000006E-2</c:v>
                </c:pt>
                <c:pt idx="35335">
                  <c:v>7.8968300000000005E-2</c:v>
                </c:pt>
                <c:pt idx="35336">
                  <c:v>7.9541700000000007E-2</c:v>
                </c:pt>
                <c:pt idx="35337">
                  <c:v>8.0141599999999993E-2</c:v>
                </c:pt>
                <c:pt idx="35338">
                  <c:v>8.0766900000000003E-2</c:v>
                </c:pt>
                <c:pt idx="35339">
                  <c:v>8.1416000000000002E-2</c:v>
                </c:pt>
                <c:pt idx="35340">
                  <c:v>8.2087300000000002E-2</c:v>
                </c:pt>
                <c:pt idx="35341">
                  <c:v>8.27793E-2</c:v>
                </c:pt>
                <c:pt idx="35342">
                  <c:v>8.3491300000000004E-2</c:v>
                </c:pt>
                <c:pt idx="35343">
                  <c:v>8.42228E-2</c:v>
                </c:pt>
                <c:pt idx="35344">
                  <c:v>8.4973900000000005E-2</c:v>
                </c:pt>
                <c:pt idx="35345">
                  <c:v>8.5744799999999996E-2</c:v>
                </c:pt>
                <c:pt idx="35346">
                  <c:v>8.6532700000000004E-2</c:v>
                </c:pt>
                <c:pt idx="35347">
                  <c:v>8.7333800000000003E-2</c:v>
                </c:pt>
                <c:pt idx="35348">
                  <c:v>8.8145500000000002E-2</c:v>
                </c:pt>
                <c:pt idx="35349">
                  <c:v>8.8965799999999998E-2</c:v>
                </c:pt>
                <c:pt idx="35350">
                  <c:v>8.9792499999999997E-2</c:v>
                </c:pt>
                <c:pt idx="35351">
                  <c:v>9.0623099999999998E-2</c:v>
                </c:pt>
                <c:pt idx="35352">
                  <c:v>9.1455800000000004E-2</c:v>
                </c:pt>
                <c:pt idx="35353">
                  <c:v>9.2288800000000004E-2</c:v>
                </c:pt>
                <c:pt idx="35354">
                  <c:v>9.31202E-2</c:v>
                </c:pt>
                <c:pt idx="35355">
                  <c:v>9.3947799999999998E-2</c:v>
                </c:pt>
                <c:pt idx="35356">
                  <c:v>9.4769699999999998E-2</c:v>
                </c:pt>
                <c:pt idx="35357">
                  <c:v>9.5584199999999994E-2</c:v>
                </c:pt>
                <c:pt idx="35358">
                  <c:v>9.6389000000000002E-2</c:v>
                </c:pt>
                <c:pt idx="35359">
                  <c:v>9.7181500000000004E-2</c:v>
                </c:pt>
                <c:pt idx="35360">
                  <c:v>9.7959400000000002E-2</c:v>
                </c:pt>
                <c:pt idx="35361">
                  <c:v>9.8721000000000003E-2</c:v>
                </c:pt>
                <c:pt idx="35362">
                  <c:v>9.9465200000000004E-2</c:v>
                </c:pt>
                <c:pt idx="35363">
                  <c:v>0.10019</c:v>
                </c:pt>
                <c:pt idx="35364">
                  <c:v>0.100895</c:v>
                </c:pt>
                <c:pt idx="35365">
                  <c:v>0.101578</c:v>
                </c:pt>
                <c:pt idx="35366">
                  <c:v>0.10223699999999999</c:v>
                </c:pt>
                <c:pt idx="35367">
                  <c:v>0.10287200000000001</c:v>
                </c:pt>
                <c:pt idx="35368">
                  <c:v>0.103481</c:v>
                </c:pt>
                <c:pt idx="35369">
                  <c:v>0.104062</c:v>
                </c:pt>
                <c:pt idx="35370">
                  <c:v>0.104613</c:v>
                </c:pt>
                <c:pt idx="35371">
                  <c:v>0.105133</c:v>
                </c:pt>
                <c:pt idx="35372">
                  <c:v>0.10562000000000001</c:v>
                </c:pt>
                <c:pt idx="35373">
                  <c:v>0.106073</c:v>
                </c:pt>
                <c:pt idx="35374">
                  <c:v>0.106491</c:v>
                </c:pt>
                <c:pt idx="35375">
                  <c:v>0.10687099999999999</c:v>
                </c:pt>
                <c:pt idx="35376">
                  <c:v>0.107212</c:v>
                </c:pt>
                <c:pt idx="35377">
                  <c:v>0.107514</c:v>
                </c:pt>
                <c:pt idx="35378">
                  <c:v>0.107775</c:v>
                </c:pt>
                <c:pt idx="35379">
                  <c:v>0.10799499999999999</c:v>
                </c:pt>
                <c:pt idx="35380">
                  <c:v>0.108171</c:v>
                </c:pt>
                <c:pt idx="35381">
                  <c:v>0.108303</c:v>
                </c:pt>
                <c:pt idx="35382">
                  <c:v>0.10839</c:v>
                </c:pt>
                <c:pt idx="35383">
                  <c:v>0.108431</c:v>
                </c:pt>
                <c:pt idx="35384">
                  <c:v>0.10842599999999999</c:v>
                </c:pt>
                <c:pt idx="35385">
                  <c:v>0.108374</c:v>
                </c:pt>
                <c:pt idx="35386">
                  <c:v>0.108274</c:v>
                </c:pt>
                <c:pt idx="35387">
                  <c:v>0.108128</c:v>
                </c:pt>
                <c:pt idx="35388">
                  <c:v>0.107933</c:v>
                </c:pt>
                <c:pt idx="35389">
                  <c:v>0.107692</c:v>
                </c:pt>
                <c:pt idx="35390">
                  <c:v>0.107402</c:v>
                </c:pt>
                <c:pt idx="35391">
                  <c:v>0.10706300000000001</c:v>
                </c:pt>
                <c:pt idx="35392">
                  <c:v>0.10667600000000001</c:v>
                </c:pt>
                <c:pt idx="35393">
                  <c:v>0.106241</c:v>
                </c:pt>
                <c:pt idx="35394">
                  <c:v>0.10576000000000001</c:v>
                </c:pt>
                <c:pt idx="35395">
                  <c:v>0.10523200000000001</c:v>
                </c:pt>
                <c:pt idx="35396">
                  <c:v>0.104659</c:v>
                </c:pt>
                <c:pt idx="35397">
                  <c:v>0.104042</c:v>
                </c:pt>
                <c:pt idx="35398">
                  <c:v>0.10338</c:v>
                </c:pt>
                <c:pt idx="35399">
                  <c:v>0.102676</c:v>
                </c:pt>
                <c:pt idx="35400">
                  <c:v>0.10193000000000001</c:v>
                </c:pt>
                <c:pt idx="35401">
                  <c:v>0.101144</c:v>
                </c:pt>
                <c:pt idx="35402">
                  <c:v>0.100317</c:v>
                </c:pt>
                <c:pt idx="35403">
                  <c:v>9.9452299999999993E-2</c:v>
                </c:pt>
                <c:pt idx="35404">
                  <c:v>9.8549499999999998E-2</c:v>
                </c:pt>
                <c:pt idx="35405">
                  <c:v>9.7610799999999998E-2</c:v>
                </c:pt>
                <c:pt idx="35406">
                  <c:v>9.6638100000000005E-2</c:v>
                </c:pt>
                <c:pt idx="35407">
                  <c:v>9.5633399999999993E-2</c:v>
                </c:pt>
                <c:pt idx="35408">
                  <c:v>9.4598799999999997E-2</c:v>
                </c:pt>
                <c:pt idx="35409">
                  <c:v>9.3535999999999994E-2</c:v>
                </c:pt>
                <c:pt idx="35410">
                  <c:v>9.2447199999999993E-2</c:v>
                </c:pt>
                <c:pt idx="35411">
                  <c:v>9.1333899999999996E-2</c:v>
                </c:pt>
                <c:pt idx="35412">
                  <c:v>9.0198E-2</c:v>
                </c:pt>
                <c:pt idx="35413">
                  <c:v>8.9041599999999999E-2</c:v>
                </c:pt>
                <c:pt idx="35414">
                  <c:v>8.7867299999999995E-2</c:v>
                </c:pt>
                <c:pt idx="35415">
                  <c:v>8.6677900000000002E-2</c:v>
                </c:pt>
                <c:pt idx="35416">
                  <c:v>8.54766E-2</c:v>
                </c:pt>
                <c:pt idx="35417">
                  <c:v>8.4265699999999999E-2</c:v>
                </c:pt>
                <c:pt idx="35418">
                  <c:v>8.3046599999999998E-2</c:v>
                </c:pt>
                <c:pt idx="35419">
                  <c:v>8.1820699999999996E-2</c:v>
                </c:pt>
                <c:pt idx="35420">
                  <c:v>8.0590400000000006E-2</c:v>
                </c:pt>
                <c:pt idx="35421">
                  <c:v>7.9358700000000004E-2</c:v>
                </c:pt>
                <c:pt idx="35422">
                  <c:v>7.8128299999999998E-2</c:v>
                </c:pt>
                <c:pt idx="35423">
                  <c:v>7.6901499999999998E-2</c:v>
                </c:pt>
                <c:pt idx="35424">
                  <c:v>7.5680700000000004E-2</c:v>
                </c:pt>
                <c:pt idx="35425">
                  <c:v>7.4468599999999996E-2</c:v>
                </c:pt>
                <c:pt idx="35426">
                  <c:v>7.3267600000000002E-2</c:v>
                </c:pt>
                <c:pt idx="35427">
                  <c:v>7.2080000000000005E-2</c:v>
                </c:pt>
                <c:pt idx="35428">
                  <c:v>7.0907700000000004E-2</c:v>
                </c:pt>
                <c:pt idx="35429">
                  <c:v>6.9752900000000007E-2</c:v>
                </c:pt>
                <c:pt idx="35430">
                  <c:v>6.8618799999999994E-2</c:v>
                </c:pt>
                <c:pt idx="35431">
                  <c:v>6.7509100000000002E-2</c:v>
                </c:pt>
                <c:pt idx="35432">
                  <c:v>6.6428100000000004E-2</c:v>
                </c:pt>
                <c:pt idx="35433">
                  <c:v>6.5378599999999995E-2</c:v>
                </c:pt>
                <c:pt idx="35434">
                  <c:v>6.4360700000000007E-2</c:v>
                </c:pt>
                <c:pt idx="35435">
                  <c:v>6.3374299999999995E-2</c:v>
                </c:pt>
                <c:pt idx="35436">
                  <c:v>6.2421699999999997E-2</c:v>
                </c:pt>
                <c:pt idx="35437">
                  <c:v>6.15051E-2</c:v>
                </c:pt>
                <c:pt idx="35438">
                  <c:v>6.0625900000000003E-2</c:v>
                </c:pt>
                <c:pt idx="35439">
                  <c:v>5.9785100000000001E-2</c:v>
                </c:pt>
                <c:pt idx="35440">
                  <c:v>5.8984300000000003E-2</c:v>
                </c:pt>
                <c:pt idx="35441">
                  <c:v>5.8225499999999999E-2</c:v>
                </c:pt>
                <c:pt idx="35442">
                  <c:v>5.7510100000000001E-2</c:v>
                </c:pt>
                <c:pt idx="35443">
                  <c:v>5.6838899999999998E-2</c:v>
                </c:pt>
                <c:pt idx="35444">
                  <c:v>5.6212999999999999E-2</c:v>
                </c:pt>
                <c:pt idx="35445">
                  <c:v>5.56327E-2</c:v>
                </c:pt>
                <c:pt idx="35446">
                  <c:v>5.5098300000000003E-2</c:v>
                </c:pt>
                <c:pt idx="35447">
                  <c:v>5.4610400000000003E-2</c:v>
                </c:pt>
                <c:pt idx="35448">
                  <c:v>5.4170099999999999E-2</c:v>
                </c:pt>
                <c:pt idx="35449">
                  <c:v>5.37785E-2</c:v>
                </c:pt>
                <c:pt idx="35450">
                  <c:v>5.3436400000000002E-2</c:v>
                </c:pt>
                <c:pt idx="35451">
                  <c:v>5.3144299999999998E-2</c:v>
                </c:pt>
                <c:pt idx="35452">
                  <c:v>5.2902600000000001E-2</c:v>
                </c:pt>
                <c:pt idx="35453">
                  <c:v>5.2712000000000002E-2</c:v>
                </c:pt>
                <c:pt idx="35454">
                  <c:v>5.2573399999999999E-2</c:v>
                </c:pt>
                <c:pt idx="35455">
                  <c:v>5.2487499999999999E-2</c:v>
                </c:pt>
                <c:pt idx="35456">
                  <c:v>5.2454300000000002E-2</c:v>
                </c:pt>
                <c:pt idx="35457">
                  <c:v>5.2473499999999999E-2</c:v>
                </c:pt>
                <c:pt idx="35458">
                  <c:v>5.2545000000000001E-2</c:v>
                </c:pt>
                <c:pt idx="35459">
                  <c:v>5.2668300000000001E-2</c:v>
                </c:pt>
                <c:pt idx="35460">
                  <c:v>5.2842699999999999E-2</c:v>
                </c:pt>
                <c:pt idx="35461">
                  <c:v>5.3067400000000001E-2</c:v>
                </c:pt>
                <c:pt idx="35462">
                  <c:v>5.3341300000000001E-2</c:v>
                </c:pt>
                <c:pt idx="35463">
                  <c:v>5.3663500000000003E-2</c:v>
                </c:pt>
                <c:pt idx="35464">
                  <c:v>5.4033100000000001E-2</c:v>
                </c:pt>
                <c:pt idx="35465">
                  <c:v>5.4448999999999997E-2</c:v>
                </c:pt>
                <c:pt idx="35466">
                  <c:v>5.4910399999999998E-2</c:v>
                </c:pt>
                <c:pt idx="35467">
                  <c:v>5.5416E-2</c:v>
                </c:pt>
                <c:pt idx="35468">
                  <c:v>5.5964100000000003E-2</c:v>
                </c:pt>
                <c:pt idx="35469">
                  <c:v>5.65528E-2</c:v>
                </c:pt>
                <c:pt idx="35470">
                  <c:v>5.71802E-2</c:v>
                </c:pt>
                <c:pt idx="35471">
                  <c:v>5.7845000000000001E-2</c:v>
                </c:pt>
                <c:pt idx="35472">
                  <c:v>5.8545199999999999E-2</c:v>
                </c:pt>
                <c:pt idx="35473">
                  <c:v>5.9278900000000002E-2</c:v>
                </c:pt>
                <c:pt idx="35474">
                  <c:v>6.0044500000000001E-2</c:v>
                </c:pt>
                <c:pt idx="35475">
                  <c:v>6.0840100000000001E-2</c:v>
                </c:pt>
                <c:pt idx="35476">
                  <c:v>6.1663799999999998E-2</c:v>
                </c:pt>
                <c:pt idx="35477">
                  <c:v>6.2513799999999994E-2</c:v>
                </c:pt>
                <c:pt idx="35478">
                  <c:v>6.3388100000000003E-2</c:v>
                </c:pt>
                <c:pt idx="35479">
                  <c:v>6.4284499999999994E-2</c:v>
                </c:pt>
                <c:pt idx="35480">
                  <c:v>6.5200599999999997E-2</c:v>
                </c:pt>
                <c:pt idx="35481">
                  <c:v>6.6134299999999993E-2</c:v>
                </c:pt>
                <c:pt idx="35482">
                  <c:v>6.7084099999999994E-2</c:v>
                </c:pt>
                <c:pt idx="35483">
                  <c:v>6.8048200000000003E-2</c:v>
                </c:pt>
                <c:pt idx="35484">
                  <c:v>6.9024600000000005E-2</c:v>
                </c:pt>
                <c:pt idx="35485">
                  <c:v>7.0011000000000004E-2</c:v>
                </c:pt>
                <c:pt idx="35486">
                  <c:v>7.1004600000000001E-2</c:v>
                </c:pt>
                <c:pt idx="35487">
                  <c:v>7.2002499999999997E-2</c:v>
                </c:pt>
                <c:pt idx="35488">
                  <c:v>7.3001899999999995E-2</c:v>
                </c:pt>
                <c:pt idx="35489">
                  <c:v>7.4000099999999999E-2</c:v>
                </c:pt>
                <c:pt idx="35490">
                  <c:v>7.4994500000000006E-2</c:v>
                </c:pt>
                <c:pt idx="35491">
                  <c:v>7.5982499999999994E-2</c:v>
                </c:pt>
                <c:pt idx="35492">
                  <c:v>7.6961500000000002E-2</c:v>
                </c:pt>
                <c:pt idx="35493">
                  <c:v>7.7929300000000007E-2</c:v>
                </c:pt>
                <c:pt idx="35494">
                  <c:v>7.8883700000000001E-2</c:v>
                </c:pt>
                <c:pt idx="35495">
                  <c:v>7.9822100000000007E-2</c:v>
                </c:pt>
                <c:pt idx="35496">
                  <c:v>8.07417E-2</c:v>
                </c:pt>
                <c:pt idx="35497">
                  <c:v>8.1639699999999996E-2</c:v>
                </c:pt>
                <c:pt idx="35498">
                  <c:v>8.2513600000000006E-2</c:v>
                </c:pt>
                <c:pt idx="35499">
                  <c:v>8.3361099999999994E-2</c:v>
                </c:pt>
                <c:pt idx="35500">
                  <c:v>8.4180199999999997E-2</c:v>
                </c:pt>
                <c:pt idx="35501">
                  <c:v>8.4969000000000003E-2</c:v>
                </c:pt>
                <c:pt idx="35502">
                  <c:v>8.5725999999999997E-2</c:v>
                </c:pt>
                <c:pt idx="35503">
                  <c:v>8.6449399999999996E-2</c:v>
                </c:pt>
                <c:pt idx="35504">
                  <c:v>8.7137300000000001E-2</c:v>
                </c:pt>
                <c:pt idx="35505">
                  <c:v>8.7787100000000007E-2</c:v>
                </c:pt>
                <c:pt idx="35506">
                  <c:v>8.8396100000000005E-2</c:v>
                </c:pt>
                <c:pt idx="35507">
                  <c:v>8.8961799999999994E-2</c:v>
                </c:pt>
                <c:pt idx="35508">
                  <c:v>8.9482099999999995E-2</c:v>
                </c:pt>
                <c:pt idx="35509">
                  <c:v>8.9955400000000005E-2</c:v>
                </c:pt>
                <c:pt idx="35510">
                  <c:v>9.0379699999999993E-2</c:v>
                </c:pt>
                <c:pt idx="35511">
                  <c:v>9.0753200000000006E-2</c:v>
                </c:pt>
                <c:pt idx="35512">
                  <c:v>9.1074199999999994E-2</c:v>
                </c:pt>
                <c:pt idx="35513">
                  <c:v>9.1341500000000006E-2</c:v>
                </c:pt>
                <c:pt idx="35514">
                  <c:v>9.1553300000000004E-2</c:v>
                </c:pt>
                <c:pt idx="35515">
                  <c:v>9.1707999999999998E-2</c:v>
                </c:pt>
                <c:pt idx="35516">
                  <c:v>9.1804399999999994E-2</c:v>
                </c:pt>
                <c:pt idx="35517">
                  <c:v>9.1841400000000004E-2</c:v>
                </c:pt>
                <c:pt idx="35518">
                  <c:v>9.1817700000000002E-2</c:v>
                </c:pt>
                <c:pt idx="35519">
                  <c:v>9.1732599999999997E-2</c:v>
                </c:pt>
                <c:pt idx="35520">
                  <c:v>9.1585100000000003E-2</c:v>
                </c:pt>
                <c:pt idx="35521">
                  <c:v>9.1374800000000006E-2</c:v>
                </c:pt>
                <c:pt idx="35522">
                  <c:v>9.1100700000000007E-2</c:v>
                </c:pt>
                <c:pt idx="35523">
                  <c:v>9.0762800000000005E-2</c:v>
                </c:pt>
                <c:pt idx="35524">
                  <c:v>9.0360899999999994E-2</c:v>
                </c:pt>
                <c:pt idx="35525">
                  <c:v>8.9894600000000005E-2</c:v>
                </c:pt>
                <c:pt idx="35526">
                  <c:v>8.9363799999999993E-2</c:v>
                </c:pt>
                <c:pt idx="35527">
                  <c:v>8.8768E-2</c:v>
                </c:pt>
                <c:pt idx="35528">
                  <c:v>8.8107099999999994E-2</c:v>
                </c:pt>
                <c:pt idx="35529">
                  <c:v>8.7381500000000001E-2</c:v>
                </c:pt>
                <c:pt idx="35530">
                  <c:v>8.6592100000000005E-2</c:v>
                </c:pt>
                <c:pt idx="35531">
                  <c:v>8.5739499999999996E-2</c:v>
                </c:pt>
                <c:pt idx="35532">
                  <c:v>8.4823999999999997E-2</c:v>
                </c:pt>
                <c:pt idx="35533">
                  <c:v>8.3846000000000004E-2</c:v>
                </c:pt>
                <c:pt idx="35534">
                  <c:v>8.2806500000000005E-2</c:v>
                </c:pt>
                <c:pt idx="35535">
                  <c:v>8.1706899999999999E-2</c:v>
                </c:pt>
                <c:pt idx="35536">
                  <c:v>8.0548499999999995E-2</c:v>
                </c:pt>
                <c:pt idx="35537">
                  <c:v>7.93325E-2</c:v>
                </c:pt>
                <c:pt idx="35538">
                  <c:v>7.8060299999999999E-2</c:v>
                </c:pt>
                <c:pt idx="35539">
                  <c:v>7.6733099999999999E-2</c:v>
                </c:pt>
                <c:pt idx="35540">
                  <c:v>7.5352500000000003E-2</c:v>
                </c:pt>
                <c:pt idx="35541">
                  <c:v>7.3919899999999997E-2</c:v>
                </c:pt>
                <c:pt idx="35542">
                  <c:v>7.2437100000000004E-2</c:v>
                </c:pt>
                <c:pt idx="35543">
                  <c:v>7.0906399999999994E-2</c:v>
                </c:pt>
                <c:pt idx="35544">
                  <c:v>6.9330199999999995E-2</c:v>
                </c:pt>
                <c:pt idx="35545">
                  <c:v>6.7710500000000007E-2</c:v>
                </c:pt>
                <c:pt idx="35546">
                  <c:v>6.6049300000000005E-2</c:v>
                </c:pt>
                <c:pt idx="35547">
                  <c:v>6.4349299999999998E-2</c:v>
                </c:pt>
                <c:pt idx="35548">
                  <c:v>6.2612600000000004E-2</c:v>
                </c:pt>
                <c:pt idx="35549">
                  <c:v>6.0841600000000003E-2</c:v>
                </c:pt>
                <c:pt idx="35550">
                  <c:v>5.9038800000000002E-2</c:v>
                </c:pt>
                <c:pt idx="35551">
                  <c:v>5.7206600000000003E-2</c:v>
                </c:pt>
                <c:pt idx="35552">
                  <c:v>5.5347300000000002E-2</c:v>
                </c:pt>
                <c:pt idx="35553">
                  <c:v>5.3463999999999998E-2</c:v>
                </c:pt>
                <c:pt idx="35554">
                  <c:v>5.1560099999999998E-2</c:v>
                </c:pt>
                <c:pt idx="35555">
                  <c:v>4.9638599999999998E-2</c:v>
                </c:pt>
                <c:pt idx="35556">
                  <c:v>4.7701800000000003E-2</c:v>
                </c:pt>
                <c:pt idx="35557">
                  <c:v>4.57522E-2</c:v>
                </c:pt>
                <c:pt idx="35558">
                  <c:v>4.3793100000000001E-2</c:v>
                </c:pt>
                <c:pt idx="35559">
                  <c:v>4.18281E-2</c:v>
                </c:pt>
                <c:pt idx="35560">
                  <c:v>3.9860199999999998E-2</c:v>
                </c:pt>
                <c:pt idx="35561">
                  <c:v>3.7892700000000001E-2</c:v>
                </c:pt>
                <c:pt idx="35562">
                  <c:v>3.59289E-2</c:v>
                </c:pt>
                <c:pt idx="35563">
                  <c:v>3.3972200000000001E-2</c:v>
                </c:pt>
                <c:pt idx="35564">
                  <c:v>3.2025600000000001E-2</c:v>
                </c:pt>
                <c:pt idx="35565">
                  <c:v>3.0091900000000001E-2</c:v>
                </c:pt>
                <c:pt idx="35566">
                  <c:v>2.8173900000000002E-2</c:v>
                </c:pt>
                <c:pt idx="35567">
                  <c:v>2.6275099999999999E-2</c:v>
                </c:pt>
                <c:pt idx="35568">
                  <c:v>2.4399500000000001E-2</c:v>
                </c:pt>
                <c:pt idx="35569">
                  <c:v>2.25519E-2</c:v>
                </c:pt>
                <c:pt idx="35570">
                  <c:v>2.07368E-2</c:v>
                </c:pt>
                <c:pt idx="35571">
                  <c:v>1.8956500000000001E-2</c:v>
                </c:pt>
                <c:pt idx="35572">
                  <c:v>1.72117E-2</c:v>
                </c:pt>
                <c:pt idx="35573">
                  <c:v>1.55046E-2</c:v>
                </c:pt>
                <c:pt idx="35574">
                  <c:v>1.38383E-2</c:v>
                </c:pt>
                <c:pt idx="35575">
                  <c:v>1.22154E-2</c:v>
                </c:pt>
                <c:pt idx="35576">
                  <c:v>1.0637799999999999E-2</c:v>
                </c:pt>
                <c:pt idx="35577" formatCode="0.00E+00">
                  <c:v>9.1078900000000004E-3</c:v>
                </c:pt>
                <c:pt idx="35578" formatCode="0.00E+00">
                  <c:v>7.6281300000000003E-3</c:v>
                </c:pt>
                <c:pt idx="35579" formatCode="0.00E+00">
                  <c:v>6.2008599999999999E-3</c:v>
                </c:pt>
                <c:pt idx="35580" formatCode="0.00E+00">
                  <c:v>4.8281799999999996E-3</c:v>
                </c:pt>
                <c:pt idx="35581" formatCode="0.00E+00">
                  <c:v>3.51213E-3</c:v>
                </c:pt>
                <c:pt idx="35582" formatCode="0.00E+00">
                  <c:v>2.2547299999999999E-3</c:v>
                </c:pt>
                <c:pt idx="35583" formatCode="0.00E+00">
                  <c:v>1.0577200000000001E-3</c:v>
                </c:pt>
                <c:pt idx="35584" formatCode="0.00E+00">
                  <c:v>-7.7413199999999999E-5</c:v>
                </c:pt>
                <c:pt idx="35585" formatCode="0.00E+00">
                  <c:v>-1.14937E-3</c:v>
                </c:pt>
                <c:pt idx="35586" formatCode="0.00E+00">
                  <c:v>-2.1566699999999999E-3</c:v>
                </c:pt>
                <c:pt idx="35587" formatCode="0.00E+00">
                  <c:v>-3.09757E-3</c:v>
                </c:pt>
                <c:pt idx="35588" formatCode="0.00E+00">
                  <c:v>-3.9708E-3</c:v>
                </c:pt>
                <c:pt idx="35589" formatCode="0.00E+00">
                  <c:v>-4.77569E-3</c:v>
                </c:pt>
                <c:pt idx="35590" formatCode="0.00E+00">
                  <c:v>-5.5113000000000002E-3</c:v>
                </c:pt>
                <c:pt idx="35591" formatCode="0.00E+00">
                  <c:v>-6.1762099999999997E-3</c:v>
                </c:pt>
                <c:pt idx="35592" formatCode="0.00E+00">
                  <c:v>-6.7692300000000002E-3</c:v>
                </c:pt>
                <c:pt idx="35593" formatCode="0.00E+00">
                  <c:v>-7.2896799999999998E-3</c:v>
                </c:pt>
                <c:pt idx="35594" formatCode="0.00E+00">
                  <c:v>-7.73713E-3</c:v>
                </c:pt>
                <c:pt idx="35595" formatCode="0.00E+00">
                  <c:v>-8.1111900000000008E-3</c:v>
                </c:pt>
                <c:pt idx="35596" formatCode="0.00E+00">
                  <c:v>-8.4116299999999998E-3</c:v>
                </c:pt>
                <c:pt idx="35597" formatCode="0.00E+00">
                  <c:v>-8.6383799999999993E-3</c:v>
                </c:pt>
                <c:pt idx="35598" formatCode="0.00E+00">
                  <c:v>-8.7916599999999998E-3</c:v>
                </c:pt>
                <c:pt idx="35599" formatCode="0.00E+00">
                  <c:v>-8.8720199999999996E-3</c:v>
                </c:pt>
                <c:pt idx="35600" formatCode="0.00E+00">
                  <c:v>-8.8800300000000006E-3</c:v>
                </c:pt>
                <c:pt idx="35601" formatCode="0.00E+00">
                  <c:v>-8.8161100000000003E-3</c:v>
                </c:pt>
                <c:pt idx="35602" formatCode="0.00E+00">
                  <c:v>-8.6811700000000002E-3</c:v>
                </c:pt>
                <c:pt idx="35603" formatCode="0.00E+00">
                  <c:v>-8.4764200000000001E-3</c:v>
                </c:pt>
                <c:pt idx="35604" formatCode="0.00E+00">
                  <c:v>-8.2030699999999998E-3</c:v>
                </c:pt>
                <c:pt idx="35605" formatCode="0.00E+00">
                  <c:v>-7.8622799999999993E-3</c:v>
                </c:pt>
                <c:pt idx="35606" formatCode="0.00E+00">
                  <c:v>-7.4551900000000004E-3</c:v>
                </c:pt>
                <c:pt idx="35607" formatCode="0.00E+00">
                  <c:v>-6.98309E-3</c:v>
                </c:pt>
                <c:pt idx="35608" formatCode="0.00E+00">
                  <c:v>-6.4476799999999999E-3</c:v>
                </c:pt>
                <c:pt idx="35609" formatCode="0.00E+00">
                  <c:v>-5.8508900000000001E-3</c:v>
                </c:pt>
                <c:pt idx="35610" formatCode="0.00E+00">
                  <c:v>-5.1944799999999996E-3</c:v>
                </c:pt>
                <c:pt idx="35611" formatCode="0.00E+00">
                  <c:v>-4.4800300000000003E-3</c:v>
                </c:pt>
                <c:pt idx="35612" formatCode="0.00E+00">
                  <c:v>-3.7092200000000001E-3</c:v>
                </c:pt>
                <c:pt idx="35613" formatCode="0.00E+00">
                  <c:v>-2.8840599999999999E-3</c:v>
                </c:pt>
                <c:pt idx="35614" formatCode="0.00E+00">
                  <c:v>-2.00672E-3</c:v>
                </c:pt>
                <c:pt idx="35615" formatCode="0.00E+00">
                  <c:v>-1.07949E-3</c:v>
                </c:pt>
                <c:pt idx="35616" formatCode="0.00E+00">
                  <c:v>-1.0492099999999999E-4</c:v>
                </c:pt>
                <c:pt idx="35617" formatCode="0.00E+00">
                  <c:v>9.14338E-4</c:v>
                </c:pt>
                <c:pt idx="35618" formatCode="0.00E+00">
                  <c:v>1.9757799999999999E-3</c:v>
                </c:pt>
                <c:pt idx="35619" formatCode="0.00E+00">
                  <c:v>3.0769899999999999E-3</c:v>
                </c:pt>
                <c:pt idx="35620" formatCode="0.00E+00">
                  <c:v>4.2154699999999998E-3</c:v>
                </c:pt>
                <c:pt idx="35621" formatCode="0.00E+00">
                  <c:v>5.3883400000000001E-3</c:v>
                </c:pt>
                <c:pt idx="35622" formatCode="0.00E+00">
                  <c:v>6.5925899999999997E-3</c:v>
                </c:pt>
                <c:pt idx="35623" formatCode="0.00E+00">
                  <c:v>7.8252200000000008E-3</c:v>
                </c:pt>
                <c:pt idx="35624" formatCode="0.00E+00">
                  <c:v>9.0832699999999992E-3</c:v>
                </c:pt>
                <c:pt idx="35625">
                  <c:v>1.0363900000000001E-2</c:v>
                </c:pt>
                <c:pt idx="35626">
                  <c:v>1.16645E-2</c:v>
                </c:pt>
                <c:pt idx="35627">
                  <c:v>1.2982E-2</c:v>
                </c:pt>
                <c:pt idx="35628">
                  <c:v>1.4313299999999999E-2</c:v>
                </c:pt>
                <c:pt idx="35629">
                  <c:v>1.5655100000000002E-2</c:v>
                </c:pt>
                <c:pt idx="35630">
                  <c:v>1.7004499999999999E-2</c:v>
                </c:pt>
                <c:pt idx="35631">
                  <c:v>1.8358699999999999E-2</c:v>
                </c:pt>
                <c:pt idx="35632">
                  <c:v>1.9714599999999999E-2</c:v>
                </c:pt>
                <c:pt idx="35633">
                  <c:v>2.10691E-2</c:v>
                </c:pt>
                <c:pt idx="35634">
                  <c:v>2.2419000000000001E-2</c:v>
                </c:pt>
                <c:pt idx="35635">
                  <c:v>2.37617E-2</c:v>
                </c:pt>
                <c:pt idx="35636">
                  <c:v>2.5094100000000001E-2</c:v>
                </c:pt>
                <c:pt idx="35637">
                  <c:v>2.6413099999999998E-2</c:v>
                </c:pt>
                <c:pt idx="35638">
                  <c:v>2.7715900000000002E-2</c:v>
                </c:pt>
                <c:pt idx="35639">
                  <c:v>2.9000100000000001E-2</c:v>
                </c:pt>
                <c:pt idx="35640">
                  <c:v>3.0263399999999999E-2</c:v>
                </c:pt>
                <c:pt idx="35641">
                  <c:v>3.1503499999999997E-2</c:v>
                </c:pt>
                <c:pt idx="35642">
                  <c:v>3.2717599999999999E-2</c:v>
                </c:pt>
                <c:pt idx="35643">
                  <c:v>3.3902799999999997E-2</c:v>
                </c:pt>
                <c:pt idx="35644">
                  <c:v>3.50561E-2</c:v>
                </c:pt>
                <c:pt idx="35645">
                  <c:v>3.6174900000000003E-2</c:v>
                </c:pt>
                <c:pt idx="35646">
                  <c:v>3.7257199999999997E-2</c:v>
                </c:pt>
                <c:pt idx="35647">
                  <c:v>3.83007E-2</c:v>
                </c:pt>
                <c:pt idx="35648">
                  <c:v>3.9302900000000002E-2</c:v>
                </c:pt>
                <c:pt idx="35649">
                  <c:v>4.02618E-2</c:v>
                </c:pt>
                <c:pt idx="35650">
                  <c:v>4.1175200000000002E-2</c:v>
                </c:pt>
                <c:pt idx="35651">
                  <c:v>4.2041200000000001E-2</c:v>
                </c:pt>
                <c:pt idx="35652">
                  <c:v>4.2858100000000003E-2</c:v>
                </c:pt>
                <c:pt idx="35653">
                  <c:v>4.3624000000000003E-2</c:v>
                </c:pt>
                <c:pt idx="35654">
                  <c:v>4.4337099999999997E-2</c:v>
                </c:pt>
                <c:pt idx="35655">
                  <c:v>4.4995800000000002E-2</c:v>
                </c:pt>
                <c:pt idx="35656">
                  <c:v>4.5599000000000001E-2</c:v>
                </c:pt>
                <c:pt idx="35657">
                  <c:v>4.6145499999999999E-2</c:v>
                </c:pt>
                <c:pt idx="35658">
                  <c:v>4.6634200000000001E-2</c:v>
                </c:pt>
                <c:pt idx="35659">
                  <c:v>4.7063599999999997E-2</c:v>
                </c:pt>
                <c:pt idx="35660">
                  <c:v>4.74329E-2</c:v>
                </c:pt>
                <c:pt idx="35661">
                  <c:v>4.7741499999999999E-2</c:v>
                </c:pt>
                <c:pt idx="35662">
                  <c:v>4.79891E-2</c:v>
                </c:pt>
                <c:pt idx="35663">
                  <c:v>4.8174799999999997E-2</c:v>
                </c:pt>
                <c:pt idx="35664">
                  <c:v>4.8298300000000002E-2</c:v>
                </c:pt>
                <c:pt idx="35665">
                  <c:v>4.8359100000000002E-2</c:v>
                </c:pt>
                <c:pt idx="35666">
                  <c:v>4.83571E-2</c:v>
                </c:pt>
                <c:pt idx="35667">
                  <c:v>4.82922E-2</c:v>
                </c:pt>
                <c:pt idx="35668">
                  <c:v>4.81643E-2</c:v>
                </c:pt>
                <c:pt idx="35669">
                  <c:v>4.7973099999999998E-2</c:v>
                </c:pt>
                <c:pt idx="35670">
                  <c:v>4.7718700000000003E-2</c:v>
                </c:pt>
                <c:pt idx="35671">
                  <c:v>4.7401199999999998E-2</c:v>
                </c:pt>
                <c:pt idx="35672">
                  <c:v>4.7021199999999999E-2</c:v>
                </c:pt>
                <c:pt idx="35673">
                  <c:v>4.6579700000000002E-2</c:v>
                </c:pt>
                <c:pt idx="35674">
                  <c:v>4.60775E-2</c:v>
                </c:pt>
                <c:pt idx="35675">
                  <c:v>4.55155E-2</c:v>
                </c:pt>
                <c:pt idx="35676">
                  <c:v>4.4894499999999997E-2</c:v>
                </c:pt>
                <c:pt idx="35677">
                  <c:v>4.4215600000000001E-2</c:v>
                </c:pt>
                <c:pt idx="35678">
                  <c:v>4.3479999999999998E-2</c:v>
                </c:pt>
                <c:pt idx="35679">
                  <c:v>4.2689100000000001E-2</c:v>
                </c:pt>
                <c:pt idx="35680">
                  <c:v>4.1844899999999997E-2</c:v>
                </c:pt>
                <c:pt idx="35681">
                  <c:v>4.0948699999999998E-2</c:v>
                </c:pt>
                <c:pt idx="35682">
                  <c:v>4.0001700000000001E-2</c:v>
                </c:pt>
                <c:pt idx="35683">
                  <c:v>3.9005400000000003E-2</c:v>
                </c:pt>
                <c:pt idx="35684">
                  <c:v>3.7961700000000001E-2</c:v>
                </c:pt>
                <c:pt idx="35685">
                  <c:v>3.6872700000000001E-2</c:v>
                </c:pt>
                <c:pt idx="35686">
                  <c:v>3.5740500000000001E-2</c:v>
                </c:pt>
                <c:pt idx="35687">
                  <c:v>3.4567500000000001E-2</c:v>
                </c:pt>
                <c:pt idx="35688">
                  <c:v>3.3355900000000001E-2</c:v>
                </c:pt>
                <c:pt idx="35689">
                  <c:v>3.2107499999999997E-2</c:v>
                </c:pt>
                <c:pt idx="35690">
                  <c:v>3.08247E-2</c:v>
                </c:pt>
                <c:pt idx="35691">
                  <c:v>2.9510000000000002E-2</c:v>
                </c:pt>
                <c:pt idx="35692">
                  <c:v>2.8166299999999998E-2</c:v>
                </c:pt>
                <c:pt idx="35693">
                  <c:v>2.6796E-2</c:v>
                </c:pt>
                <c:pt idx="35694">
                  <c:v>2.54015E-2</c:v>
                </c:pt>
                <c:pt idx="35695">
                  <c:v>2.3985699999999999E-2</c:v>
                </c:pt>
                <c:pt idx="35696">
                  <c:v>2.25513E-2</c:v>
                </c:pt>
                <c:pt idx="35697">
                  <c:v>2.1101000000000002E-2</c:v>
                </c:pt>
                <c:pt idx="35698">
                  <c:v>1.96372E-2</c:v>
                </c:pt>
                <c:pt idx="35699">
                  <c:v>1.8162600000000001E-2</c:v>
                </c:pt>
                <c:pt idx="35700">
                  <c:v>1.6679699999999999E-2</c:v>
                </c:pt>
                <c:pt idx="35701">
                  <c:v>1.5191400000000001E-2</c:v>
                </c:pt>
                <c:pt idx="35702">
                  <c:v>1.37006E-2</c:v>
                </c:pt>
                <c:pt idx="35703">
                  <c:v>1.22101E-2</c:v>
                </c:pt>
                <c:pt idx="35704">
                  <c:v>1.0722600000000001E-2</c:v>
                </c:pt>
                <c:pt idx="35705" formatCode="0.00E+00">
                  <c:v>9.2408300000000002E-3</c:v>
                </c:pt>
                <c:pt idx="35706" formatCode="0.00E+00">
                  <c:v>7.76767E-3</c:v>
                </c:pt>
                <c:pt idx="35707" formatCode="0.00E+00">
                  <c:v>6.3060199999999999E-3</c:v>
                </c:pt>
                <c:pt idx="35708" formatCode="0.00E+00">
                  <c:v>4.8588399999999997E-3</c:v>
                </c:pt>
                <c:pt idx="35709" formatCode="0.00E+00">
                  <c:v>3.4289899999999998E-3</c:v>
                </c:pt>
                <c:pt idx="35710" formatCode="0.00E+00">
                  <c:v>2.01929E-3</c:v>
                </c:pt>
                <c:pt idx="35711" formatCode="0.00E+00">
                  <c:v>6.3243900000000005E-4</c:v>
                </c:pt>
                <c:pt idx="35712" formatCode="0.00E+00">
                  <c:v>-7.2898400000000001E-4</c:v>
                </c:pt>
                <c:pt idx="35713" formatCode="0.00E+00">
                  <c:v>-2.0625499999999998E-3</c:v>
                </c:pt>
                <c:pt idx="35714" formatCode="0.00E+00">
                  <c:v>-3.36587E-3</c:v>
                </c:pt>
                <c:pt idx="35715" formatCode="0.00E+00">
                  <c:v>-4.6365299999999998E-3</c:v>
                </c:pt>
                <c:pt idx="35716" formatCode="0.00E+00">
                  <c:v>-5.8721099999999998E-3</c:v>
                </c:pt>
                <c:pt idx="35717" formatCode="0.00E+00">
                  <c:v>-7.0701899999999996E-3</c:v>
                </c:pt>
                <c:pt idx="35718" formatCode="0.00E+00">
                  <c:v>-8.2284100000000002E-3</c:v>
                </c:pt>
                <c:pt idx="35719" formatCode="0.00E+00">
                  <c:v>-9.3445000000000004E-3</c:v>
                </c:pt>
                <c:pt idx="35720">
                  <c:v>-1.04162E-2</c:v>
                </c:pt>
                <c:pt idx="35721">
                  <c:v>-1.14416E-2</c:v>
                </c:pt>
                <c:pt idx="35722">
                  <c:v>-1.24186E-2</c:v>
                </c:pt>
                <c:pt idx="35723">
                  <c:v>-1.33455E-2</c:v>
                </c:pt>
                <c:pt idx="35724">
                  <c:v>-1.4220699999999999E-2</c:v>
                </c:pt>
                <c:pt idx="35725">
                  <c:v>-1.50422E-2</c:v>
                </c:pt>
                <c:pt idx="35726">
                  <c:v>-1.5808699999999998E-2</c:v>
                </c:pt>
                <c:pt idx="35727">
                  <c:v>-1.65188E-2</c:v>
                </c:pt>
                <c:pt idx="35728">
                  <c:v>-1.7171200000000001E-2</c:v>
                </c:pt>
                <c:pt idx="35729">
                  <c:v>-1.7764700000000001E-2</c:v>
                </c:pt>
                <c:pt idx="35730">
                  <c:v>-1.8297999999999998E-2</c:v>
                </c:pt>
                <c:pt idx="35731">
                  <c:v>-1.8770200000000001E-2</c:v>
                </c:pt>
                <c:pt idx="35732">
                  <c:v>-1.9180599999999999E-2</c:v>
                </c:pt>
                <c:pt idx="35733">
                  <c:v>-1.9528500000000001E-2</c:v>
                </c:pt>
                <c:pt idx="35734">
                  <c:v>-1.98132E-2</c:v>
                </c:pt>
                <c:pt idx="35735">
                  <c:v>-2.0034300000000001E-2</c:v>
                </c:pt>
                <c:pt idx="35736">
                  <c:v>-2.0191400000000002E-2</c:v>
                </c:pt>
                <c:pt idx="35737">
                  <c:v>-2.0284199999999999E-2</c:v>
                </c:pt>
                <c:pt idx="35738">
                  <c:v>-2.03126E-2</c:v>
                </c:pt>
                <c:pt idx="35739">
                  <c:v>-2.0276599999999999E-2</c:v>
                </c:pt>
                <c:pt idx="35740">
                  <c:v>-2.0176699999999999E-2</c:v>
                </c:pt>
                <c:pt idx="35741">
                  <c:v>-2.0013300000000001E-2</c:v>
                </c:pt>
                <c:pt idx="35742">
                  <c:v>-1.9786399999999999E-2</c:v>
                </c:pt>
                <c:pt idx="35743">
                  <c:v>-1.9496699999999999E-2</c:v>
                </c:pt>
                <c:pt idx="35744">
                  <c:v>-1.91448E-2</c:v>
                </c:pt>
                <c:pt idx="35745">
                  <c:v>-1.8731500000000002E-2</c:v>
                </c:pt>
                <c:pt idx="35746">
                  <c:v>-1.8257700000000002E-2</c:v>
                </c:pt>
                <c:pt idx="35747">
                  <c:v>-1.7724299999999998E-2</c:v>
                </c:pt>
                <c:pt idx="35748">
                  <c:v>-1.71323E-2</c:v>
                </c:pt>
                <c:pt idx="35749">
                  <c:v>-1.64832E-2</c:v>
                </c:pt>
                <c:pt idx="35750">
                  <c:v>-1.5778199999999999E-2</c:v>
                </c:pt>
                <c:pt idx="35751">
                  <c:v>-1.50189E-2</c:v>
                </c:pt>
                <c:pt idx="35752">
                  <c:v>-1.4206699999999999E-2</c:v>
                </c:pt>
                <c:pt idx="35753">
                  <c:v>-1.3343300000000001E-2</c:v>
                </c:pt>
                <c:pt idx="35754">
                  <c:v>-1.2430500000000001E-2</c:v>
                </c:pt>
                <c:pt idx="35755">
                  <c:v>-1.14701E-2</c:v>
                </c:pt>
                <c:pt idx="35756">
                  <c:v>-1.04639E-2</c:v>
                </c:pt>
                <c:pt idx="35757" formatCode="0.00E+00">
                  <c:v>-9.4140100000000004E-3</c:v>
                </c:pt>
                <c:pt idx="35758" formatCode="0.00E+00">
                  <c:v>-8.3226299999999993E-3</c:v>
                </c:pt>
                <c:pt idx="35759" formatCode="0.00E+00">
                  <c:v>-7.1920100000000004E-3</c:v>
                </c:pt>
                <c:pt idx="35760" formatCode="0.00E+00">
                  <c:v>-6.0244699999999997E-3</c:v>
                </c:pt>
                <c:pt idx="35761" formatCode="0.00E+00">
                  <c:v>-4.8224399999999999E-3</c:v>
                </c:pt>
                <c:pt idx="35762" formatCode="0.00E+00">
                  <c:v>-3.5883600000000001E-3</c:v>
                </c:pt>
                <c:pt idx="35763" formatCode="0.00E+00">
                  <c:v>-2.3247099999999998E-3</c:v>
                </c:pt>
                <c:pt idx="35764" formatCode="0.00E+00">
                  <c:v>-1.03403E-3</c:v>
                </c:pt>
                <c:pt idx="35765" formatCode="0.00E+00">
                  <c:v>2.8103900000000002E-4</c:v>
                </c:pt>
                <c:pt idx="35766" formatCode="0.00E+00">
                  <c:v>1.61769E-3</c:v>
                </c:pt>
                <c:pt idx="35767" formatCode="0.00E+00">
                  <c:v>2.9730999999999998E-3</c:v>
                </c:pt>
                <c:pt idx="35768" formatCode="0.00E+00">
                  <c:v>4.34454E-3</c:v>
                </c:pt>
                <c:pt idx="35769" formatCode="0.00E+00">
                  <c:v>5.7292999999999997E-3</c:v>
                </c:pt>
                <c:pt idx="35770" formatCode="0.00E+00">
                  <c:v>7.1245199999999996E-3</c:v>
                </c:pt>
                <c:pt idx="35771" formatCode="0.00E+00">
                  <c:v>8.5272799999999999E-3</c:v>
                </c:pt>
                <c:pt idx="35772" formatCode="0.00E+00">
                  <c:v>9.9346999999999994E-3</c:v>
                </c:pt>
                <c:pt idx="35773">
                  <c:v>1.1343900000000001E-2</c:v>
                </c:pt>
                <c:pt idx="35774">
                  <c:v>1.2751999999999999E-2</c:v>
                </c:pt>
                <c:pt idx="35775">
                  <c:v>1.4156E-2</c:v>
                </c:pt>
                <c:pt idx="35776">
                  <c:v>1.5553000000000001E-2</c:v>
                </c:pt>
                <c:pt idx="35777">
                  <c:v>1.694E-2</c:v>
                </c:pt>
                <c:pt idx="35778">
                  <c:v>1.8314299999999999E-2</c:v>
                </c:pt>
                <c:pt idx="35779">
                  <c:v>1.9672800000000001E-2</c:v>
                </c:pt>
                <c:pt idx="35780">
                  <c:v>2.1012800000000002E-2</c:v>
                </c:pt>
                <c:pt idx="35781">
                  <c:v>2.2331400000000001E-2</c:v>
                </c:pt>
                <c:pt idx="35782">
                  <c:v>2.3625699999999999E-2</c:v>
                </c:pt>
                <c:pt idx="35783">
                  <c:v>2.4892899999999999E-2</c:v>
                </c:pt>
                <c:pt idx="35784">
                  <c:v>2.6130299999999999E-2</c:v>
                </c:pt>
                <c:pt idx="35785">
                  <c:v>2.73352E-2</c:v>
                </c:pt>
                <c:pt idx="35786">
                  <c:v>2.8505099999999998E-2</c:v>
                </c:pt>
                <c:pt idx="35787">
                  <c:v>2.9637299999999998E-2</c:v>
                </c:pt>
                <c:pt idx="35788">
                  <c:v>3.07294E-2</c:v>
                </c:pt>
                <c:pt idx="35789">
                  <c:v>3.1778899999999999E-2</c:v>
                </c:pt>
                <c:pt idx="35790">
                  <c:v>3.2783600000000003E-2</c:v>
                </c:pt>
                <c:pt idx="35791">
                  <c:v>3.3741100000000003E-2</c:v>
                </c:pt>
                <c:pt idx="35792">
                  <c:v>3.4649199999999998E-2</c:v>
                </c:pt>
                <c:pt idx="35793">
                  <c:v>3.55059E-2</c:v>
                </c:pt>
                <c:pt idx="35794">
                  <c:v>3.6309099999999997E-2</c:v>
                </c:pt>
                <c:pt idx="35795">
                  <c:v>3.7056899999999997E-2</c:v>
                </c:pt>
                <c:pt idx="35796">
                  <c:v>3.7747500000000003E-2</c:v>
                </c:pt>
                <c:pt idx="35797">
                  <c:v>3.8379200000000002E-2</c:v>
                </c:pt>
                <c:pt idx="35798">
                  <c:v>3.8950499999999999E-2</c:v>
                </c:pt>
                <c:pt idx="35799">
                  <c:v>3.9459800000000003E-2</c:v>
                </c:pt>
                <c:pt idx="35800">
                  <c:v>3.9905700000000002E-2</c:v>
                </c:pt>
                <c:pt idx="35801">
                  <c:v>4.02869E-2</c:v>
                </c:pt>
                <c:pt idx="35802">
                  <c:v>4.0602300000000001E-2</c:v>
                </c:pt>
                <c:pt idx="35803">
                  <c:v>4.08508E-2</c:v>
                </c:pt>
                <c:pt idx="35804">
                  <c:v>4.1031499999999999E-2</c:v>
                </c:pt>
                <c:pt idx="35805">
                  <c:v>4.1143600000000002E-2</c:v>
                </c:pt>
                <c:pt idx="35806">
                  <c:v>4.1186399999999998E-2</c:v>
                </c:pt>
                <c:pt idx="35807">
                  <c:v>4.1159399999999999E-2</c:v>
                </c:pt>
                <c:pt idx="35808">
                  <c:v>4.1062000000000001E-2</c:v>
                </c:pt>
                <c:pt idx="35809">
                  <c:v>4.0894100000000003E-2</c:v>
                </c:pt>
                <c:pt idx="35810">
                  <c:v>4.0655299999999998E-2</c:v>
                </c:pt>
                <c:pt idx="35811">
                  <c:v>4.0345699999999998E-2</c:v>
                </c:pt>
                <c:pt idx="35812">
                  <c:v>3.9965399999999998E-2</c:v>
                </c:pt>
                <c:pt idx="35813">
                  <c:v>3.9514399999999998E-2</c:v>
                </c:pt>
                <c:pt idx="35814">
                  <c:v>3.8993E-2</c:v>
                </c:pt>
                <c:pt idx="35815">
                  <c:v>3.8401400000000002E-2</c:v>
                </c:pt>
                <c:pt idx="35816">
                  <c:v>3.7740299999999997E-2</c:v>
                </c:pt>
                <c:pt idx="35817">
                  <c:v>3.7010300000000003E-2</c:v>
                </c:pt>
                <c:pt idx="35818">
                  <c:v>3.62122E-2</c:v>
                </c:pt>
                <c:pt idx="35819">
                  <c:v>3.5347000000000003E-2</c:v>
                </c:pt>
                <c:pt idx="35820">
                  <c:v>3.4415599999999998E-2</c:v>
                </c:pt>
                <c:pt idx="35821">
                  <c:v>3.3419299999999999E-2</c:v>
                </c:pt>
                <c:pt idx="35822">
                  <c:v>3.2359300000000001E-2</c:v>
                </c:pt>
                <c:pt idx="35823">
                  <c:v>3.12371E-2</c:v>
                </c:pt>
                <c:pt idx="35824">
                  <c:v>3.00541E-2</c:v>
                </c:pt>
                <c:pt idx="35825">
                  <c:v>2.88121E-2</c:v>
                </c:pt>
                <c:pt idx="35826">
                  <c:v>2.7512700000000001E-2</c:v>
                </c:pt>
                <c:pt idx="35827">
                  <c:v>2.6157900000000001E-2</c:v>
                </c:pt>
                <c:pt idx="35828">
                  <c:v>2.47496E-2</c:v>
                </c:pt>
                <c:pt idx="35829">
                  <c:v>2.3289899999999999E-2</c:v>
                </c:pt>
                <c:pt idx="35830">
                  <c:v>2.1780899999999999E-2</c:v>
                </c:pt>
                <c:pt idx="35831">
                  <c:v>2.0224900000000001E-2</c:v>
                </c:pt>
                <c:pt idx="35832">
                  <c:v>1.86242E-2</c:v>
                </c:pt>
                <c:pt idx="35833">
                  <c:v>1.6981300000000001E-2</c:v>
                </c:pt>
                <c:pt idx="35834">
                  <c:v>1.52988E-2</c:v>
                </c:pt>
                <c:pt idx="35835">
                  <c:v>1.35791E-2</c:v>
                </c:pt>
                <c:pt idx="35836">
                  <c:v>1.18251E-2</c:v>
                </c:pt>
                <c:pt idx="35837">
                  <c:v>1.0039299999999999E-2</c:v>
                </c:pt>
                <c:pt idx="35838" formatCode="0.00E+00">
                  <c:v>8.2247599999999994E-3</c:v>
                </c:pt>
                <c:pt idx="35839" formatCode="0.00E+00">
                  <c:v>6.3841899999999997E-3</c:v>
                </c:pt>
                <c:pt idx="35840" formatCode="0.00E+00">
                  <c:v>4.5205599999999999E-3</c:v>
                </c:pt>
                <c:pt idx="35841" formatCode="0.00E+00">
                  <c:v>2.6368400000000001E-3</c:v>
                </c:pt>
                <c:pt idx="35842" formatCode="0.00E+00">
                  <c:v>7.3604699999999998E-4</c:v>
                </c:pt>
                <c:pt idx="35843" formatCode="0.00E+00">
                  <c:v>-1.1787499999999999E-3</c:v>
                </c:pt>
                <c:pt idx="35844" formatCode="0.00E+00">
                  <c:v>-3.1044699999999998E-3</c:v>
                </c:pt>
                <c:pt idx="35845" formatCode="0.00E+00">
                  <c:v>-5.0379800000000001E-3</c:v>
                </c:pt>
                <c:pt idx="35846" formatCode="0.00E+00">
                  <c:v>-6.9761500000000004E-3</c:v>
                </c:pt>
                <c:pt idx="35847" formatCode="0.00E+00">
                  <c:v>-8.9157999999999998E-3</c:v>
                </c:pt>
                <c:pt idx="35848">
                  <c:v>-1.08538E-2</c:v>
                </c:pt>
                <c:pt idx="35849">
                  <c:v>-1.27869E-2</c:v>
                </c:pt>
                <c:pt idx="35850">
                  <c:v>-1.47119E-2</c:v>
                </c:pt>
                <c:pt idx="35851">
                  <c:v>-1.66257E-2</c:v>
                </c:pt>
                <c:pt idx="35852">
                  <c:v>-1.8525099999999999E-2</c:v>
                </c:pt>
                <c:pt idx="35853">
                  <c:v>-2.0407000000000002E-2</c:v>
                </c:pt>
                <c:pt idx="35854">
                  <c:v>-2.2268099999999999E-2</c:v>
                </c:pt>
                <c:pt idx="35855">
                  <c:v>-2.4105499999999998E-2</c:v>
                </c:pt>
                <c:pt idx="35856">
                  <c:v>-2.5916000000000002E-2</c:v>
                </c:pt>
                <c:pt idx="35857">
                  <c:v>-2.7696700000000001E-2</c:v>
                </c:pt>
                <c:pt idx="35858">
                  <c:v>-2.9444399999999999E-2</c:v>
                </c:pt>
                <c:pt idx="35859">
                  <c:v>-3.1156300000000001E-2</c:v>
                </c:pt>
                <c:pt idx="35860">
                  <c:v>-3.2829400000000002E-2</c:v>
                </c:pt>
                <c:pt idx="35861">
                  <c:v>-3.4460999999999999E-2</c:v>
                </c:pt>
                <c:pt idx="35862">
                  <c:v>-3.6048299999999998E-2</c:v>
                </c:pt>
                <c:pt idx="35863">
                  <c:v>-3.7588499999999997E-2</c:v>
                </c:pt>
                <c:pt idx="35864">
                  <c:v>-3.9079000000000003E-2</c:v>
                </c:pt>
                <c:pt idx="35865">
                  <c:v>-4.0517400000000002E-2</c:v>
                </c:pt>
                <c:pt idx="35866">
                  <c:v>-4.1901099999999997E-2</c:v>
                </c:pt>
                <c:pt idx="35867">
                  <c:v>-4.3227700000000001E-2</c:v>
                </c:pt>
                <c:pt idx="35868">
                  <c:v>-4.4494899999999997E-2</c:v>
                </c:pt>
                <c:pt idx="35869">
                  <c:v>-4.5700699999999997E-2</c:v>
                </c:pt>
                <c:pt idx="35870">
                  <c:v>-4.6842799999999997E-2</c:v>
                </c:pt>
                <c:pt idx="35871">
                  <c:v>-4.7919200000000002E-2</c:v>
                </c:pt>
                <c:pt idx="35872">
                  <c:v>-4.8928100000000002E-2</c:v>
                </c:pt>
                <c:pt idx="35873">
                  <c:v>-4.9867799999999997E-2</c:v>
                </c:pt>
                <c:pt idx="35874">
                  <c:v>-5.0736400000000001E-2</c:v>
                </c:pt>
                <c:pt idx="35875">
                  <c:v>-5.1532599999999998E-2</c:v>
                </c:pt>
                <c:pt idx="35876">
                  <c:v>-5.2254799999999997E-2</c:v>
                </c:pt>
                <c:pt idx="35877">
                  <c:v>-5.2901799999999999E-2</c:v>
                </c:pt>
                <c:pt idx="35878">
                  <c:v>-5.3472400000000003E-2</c:v>
                </c:pt>
                <c:pt idx="35879">
                  <c:v>-5.3965399999999997E-2</c:v>
                </c:pt>
                <c:pt idx="35880">
                  <c:v>-5.4379999999999998E-2</c:v>
                </c:pt>
                <c:pt idx="35881">
                  <c:v>-5.4715399999999997E-2</c:v>
                </c:pt>
                <c:pt idx="35882">
                  <c:v>-5.4970900000000003E-2</c:v>
                </c:pt>
                <c:pt idx="35883">
                  <c:v>-5.5145899999999998E-2</c:v>
                </c:pt>
                <c:pt idx="35884">
                  <c:v>-5.52401E-2</c:v>
                </c:pt>
                <c:pt idx="35885">
                  <c:v>-5.5253200000000002E-2</c:v>
                </c:pt>
                <c:pt idx="35886">
                  <c:v>-5.5184999999999998E-2</c:v>
                </c:pt>
                <c:pt idx="35887">
                  <c:v>-5.5035500000000001E-2</c:v>
                </c:pt>
                <c:pt idx="35888">
                  <c:v>-5.4804899999999997E-2</c:v>
                </c:pt>
                <c:pt idx="35889">
                  <c:v>-5.4493399999999997E-2</c:v>
                </c:pt>
                <c:pt idx="35890">
                  <c:v>-5.4101400000000001E-2</c:v>
                </c:pt>
                <c:pt idx="35891">
                  <c:v>-5.3629400000000001E-2</c:v>
                </c:pt>
                <c:pt idx="35892">
                  <c:v>-5.3078199999999999E-2</c:v>
                </c:pt>
                <c:pt idx="35893">
                  <c:v>-5.2448500000000002E-2</c:v>
                </c:pt>
                <c:pt idx="35894">
                  <c:v>-5.1741099999999998E-2</c:v>
                </c:pt>
                <c:pt idx="35895">
                  <c:v>-5.0957299999999997E-2</c:v>
                </c:pt>
                <c:pt idx="35896">
                  <c:v>-5.00981E-2</c:v>
                </c:pt>
                <c:pt idx="35897">
                  <c:v>-4.9164899999999997E-2</c:v>
                </c:pt>
                <c:pt idx="35898">
                  <c:v>-4.8159E-2</c:v>
                </c:pt>
                <c:pt idx="35899">
                  <c:v>-4.7082100000000002E-2</c:v>
                </c:pt>
                <c:pt idx="35900">
                  <c:v>-4.5935799999999999E-2</c:v>
                </c:pt>
                <c:pt idx="35901">
                  <c:v>-4.4721799999999999E-2</c:v>
                </c:pt>
                <c:pt idx="35902">
                  <c:v>-4.3442099999999997E-2</c:v>
                </c:pt>
                <c:pt idx="35903">
                  <c:v>-4.20986E-2</c:v>
                </c:pt>
                <c:pt idx="35904">
                  <c:v>-4.0693500000000001E-2</c:v>
                </c:pt>
                <c:pt idx="35905">
                  <c:v>-3.9229E-2</c:v>
                </c:pt>
                <c:pt idx="35906">
                  <c:v>-3.7707299999999999E-2</c:v>
                </c:pt>
                <c:pt idx="35907">
                  <c:v>-3.6130799999999998E-2</c:v>
                </c:pt>
                <c:pt idx="35908">
                  <c:v>-3.4502100000000001E-2</c:v>
                </c:pt>
                <c:pt idx="35909">
                  <c:v>-3.2823699999999997E-2</c:v>
                </c:pt>
                <c:pt idx="35910">
                  <c:v>-3.1098199999999999E-2</c:v>
                </c:pt>
                <c:pt idx="35911">
                  <c:v>-2.9328300000000002E-2</c:v>
                </c:pt>
                <c:pt idx="35912">
                  <c:v>-2.75169E-2</c:v>
                </c:pt>
                <c:pt idx="35913">
                  <c:v>-2.5666899999999999E-2</c:v>
                </c:pt>
                <c:pt idx="35914">
                  <c:v>-2.3781E-2</c:v>
                </c:pt>
                <c:pt idx="35915">
                  <c:v>-2.1862400000000001E-2</c:v>
                </c:pt>
                <c:pt idx="35916">
                  <c:v>-1.9914100000000001E-2</c:v>
                </c:pt>
                <c:pt idx="35917">
                  <c:v>-1.7939E-2</c:v>
                </c:pt>
                <c:pt idx="35918">
                  <c:v>-1.59404E-2</c:v>
                </c:pt>
                <c:pt idx="35919">
                  <c:v>-1.39214E-2</c:v>
                </c:pt>
                <c:pt idx="35920">
                  <c:v>-1.18852E-2</c:v>
                </c:pt>
                <c:pt idx="35921" formatCode="0.00E+00">
                  <c:v>-9.8349400000000003E-3</c:v>
                </c:pt>
                <c:pt idx="35922" formatCode="0.00E+00">
                  <c:v>-7.7739000000000003E-3</c:v>
                </c:pt>
                <c:pt idx="35923" formatCode="0.00E+00">
                  <c:v>-5.7053199999999998E-3</c:v>
                </c:pt>
                <c:pt idx="35924" formatCode="0.00E+00">
                  <c:v>-3.6324500000000002E-3</c:v>
                </c:pt>
                <c:pt idx="35925" formatCode="0.00E+00">
                  <c:v>-1.55853E-3</c:v>
                </c:pt>
                <c:pt idx="35926" formatCode="0.00E+00">
                  <c:v>5.1318100000000003E-4</c:v>
                </c:pt>
                <c:pt idx="35927" formatCode="0.00E+00">
                  <c:v>2.5794500000000001E-3</c:v>
                </c:pt>
                <c:pt idx="35928" formatCode="0.00E+00">
                  <c:v>4.6370300000000003E-3</c:v>
                </c:pt>
                <c:pt idx="35929" formatCode="0.00E+00">
                  <c:v>6.6827400000000004E-3</c:v>
                </c:pt>
                <c:pt idx="35930" formatCode="0.00E+00">
                  <c:v>8.7133799999999997E-3</c:v>
                </c:pt>
                <c:pt idx="35931">
                  <c:v>1.0725800000000001E-2</c:v>
                </c:pt>
                <c:pt idx="35932">
                  <c:v>1.27169E-2</c:v>
                </c:pt>
                <c:pt idx="35933">
                  <c:v>1.46835E-2</c:v>
                </c:pt>
                <c:pt idx="35934">
                  <c:v>1.6622700000000001E-2</c:v>
                </c:pt>
                <c:pt idx="35935">
                  <c:v>1.8531499999999999E-2</c:v>
                </c:pt>
                <c:pt idx="35936">
                  <c:v>2.0406899999999999E-2</c:v>
                </c:pt>
                <c:pt idx="35937">
                  <c:v>2.2246100000000001E-2</c:v>
                </c:pt>
                <c:pt idx="35938">
                  <c:v>2.40462E-2</c:v>
                </c:pt>
                <c:pt idx="35939">
                  <c:v>2.58046E-2</c:v>
                </c:pt>
                <c:pt idx="35940">
                  <c:v>2.7518600000000001E-2</c:v>
                </c:pt>
                <c:pt idx="35941">
                  <c:v>2.9185599999999999E-2</c:v>
                </c:pt>
                <c:pt idx="35942">
                  <c:v>3.08031E-2</c:v>
                </c:pt>
                <c:pt idx="35943">
                  <c:v>3.23687E-2</c:v>
                </c:pt>
                <c:pt idx="35944">
                  <c:v>3.3880100000000003E-2</c:v>
                </c:pt>
                <c:pt idx="35945">
                  <c:v>3.5335100000000001E-2</c:v>
                </c:pt>
                <c:pt idx="35946">
                  <c:v>3.6731600000000003E-2</c:v>
                </c:pt>
                <c:pt idx="35947">
                  <c:v>3.8067499999999997E-2</c:v>
                </c:pt>
                <c:pt idx="35948">
                  <c:v>3.9340899999999998E-2</c:v>
                </c:pt>
                <c:pt idx="35949">
                  <c:v>4.0550000000000003E-2</c:v>
                </c:pt>
                <c:pt idx="35950">
                  <c:v>4.16932E-2</c:v>
                </c:pt>
                <c:pt idx="35951">
                  <c:v>4.2768800000000003E-2</c:v>
                </c:pt>
                <c:pt idx="35952">
                  <c:v>4.3775300000000003E-2</c:v>
                </c:pt>
                <c:pt idx="35953">
                  <c:v>4.4711599999999997E-2</c:v>
                </c:pt>
                <c:pt idx="35954">
                  <c:v>4.5576199999999997E-2</c:v>
                </c:pt>
                <c:pt idx="35955">
                  <c:v>4.6368100000000002E-2</c:v>
                </c:pt>
                <c:pt idx="35956">
                  <c:v>4.70864E-2</c:v>
                </c:pt>
                <c:pt idx="35957">
                  <c:v>4.7730099999999998E-2</c:v>
                </c:pt>
                <c:pt idx="35958">
                  <c:v>4.8298599999999997E-2</c:v>
                </c:pt>
                <c:pt idx="35959">
                  <c:v>4.8791300000000003E-2</c:v>
                </c:pt>
                <c:pt idx="35960">
                  <c:v>4.9207599999999997E-2</c:v>
                </c:pt>
                <c:pt idx="35961">
                  <c:v>4.9547300000000002E-2</c:v>
                </c:pt>
                <c:pt idx="35962">
                  <c:v>4.9810100000000003E-2</c:v>
                </c:pt>
                <c:pt idx="35963">
                  <c:v>4.9995900000000003E-2</c:v>
                </c:pt>
                <c:pt idx="35964">
                  <c:v>5.0104900000000001E-2</c:v>
                </c:pt>
                <c:pt idx="35965">
                  <c:v>5.0137099999999997E-2</c:v>
                </c:pt>
                <c:pt idx="35966">
                  <c:v>5.00928E-2</c:v>
                </c:pt>
                <c:pt idx="35967">
                  <c:v>4.9972599999999999E-2</c:v>
                </c:pt>
                <c:pt idx="35968">
                  <c:v>4.9776899999999999E-2</c:v>
                </c:pt>
                <c:pt idx="35969">
                  <c:v>4.9506500000000002E-2</c:v>
                </c:pt>
                <c:pt idx="35970">
                  <c:v>4.91621E-2</c:v>
                </c:pt>
                <c:pt idx="35971">
                  <c:v>4.8744700000000002E-2</c:v>
                </c:pt>
                <c:pt idx="35972">
                  <c:v>4.8255199999999998E-2</c:v>
                </c:pt>
                <c:pt idx="35973">
                  <c:v>4.7695000000000001E-2</c:v>
                </c:pt>
                <c:pt idx="35974">
                  <c:v>4.7065099999999999E-2</c:v>
                </c:pt>
                <c:pt idx="35975">
                  <c:v>4.6367199999999997E-2</c:v>
                </c:pt>
                <c:pt idx="35976">
                  <c:v>4.5602499999999997E-2</c:v>
                </c:pt>
                <c:pt idx="35977">
                  <c:v>4.4772800000000001E-2</c:v>
                </c:pt>
                <c:pt idx="35978">
                  <c:v>4.3879799999999997E-2</c:v>
                </c:pt>
                <c:pt idx="35979">
                  <c:v>4.2925199999999997E-2</c:v>
                </c:pt>
                <c:pt idx="35980">
                  <c:v>4.1910999999999997E-2</c:v>
                </c:pt>
                <c:pt idx="35981">
                  <c:v>4.0839199999999999E-2</c:v>
                </c:pt>
                <c:pt idx="35982">
                  <c:v>3.9711799999999998E-2</c:v>
                </c:pt>
                <c:pt idx="35983">
                  <c:v>3.8531099999999999E-2</c:v>
                </c:pt>
                <c:pt idx="35984">
                  <c:v>3.7299300000000001E-2</c:v>
                </c:pt>
                <c:pt idx="35985">
                  <c:v>3.6018700000000001E-2</c:v>
                </c:pt>
                <c:pt idx="35986">
                  <c:v>3.4691800000000002E-2</c:v>
                </c:pt>
                <c:pt idx="35987">
                  <c:v>3.3321000000000003E-2</c:v>
                </c:pt>
                <c:pt idx="35988">
                  <c:v>3.1908899999999997E-2</c:v>
                </c:pt>
                <c:pt idx="35989">
                  <c:v>3.0458099999999998E-2</c:v>
                </c:pt>
                <c:pt idx="35990">
                  <c:v>2.8971199999999999E-2</c:v>
                </c:pt>
                <c:pt idx="35991">
                  <c:v>2.74509E-2</c:v>
                </c:pt>
                <c:pt idx="35992">
                  <c:v>2.5900099999999999E-2</c:v>
                </c:pt>
                <c:pt idx="35993">
                  <c:v>2.43214E-2</c:v>
                </c:pt>
                <c:pt idx="35994">
                  <c:v>2.27178E-2</c:v>
                </c:pt>
                <c:pt idx="35995">
                  <c:v>2.1092E-2</c:v>
                </c:pt>
                <c:pt idx="35996">
                  <c:v>1.9446999999999999E-2</c:v>
                </c:pt>
                <c:pt idx="35997">
                  <c:v>1.7785700000000002E-2</c:v>
                </c:pt>
                <c:pt idx="35998">
                  <c:v>1.6111E-2</c:v>
                </c:pt>
                <c:pt idx="35999">
                  <c:v>1.44257E-2</c:v>
                </c:pt>
                <c:pt idx="36000">
                  <c:v>1.2733E-2</c:v>
                </c:pt>
                <c:pt idx="36001">
                  <c:v>1.10356E-2</c:v>
                </c:pt>
                <c:pt idx="36002" formatCode="0.00E+00">
                  <c:v>9.3364799999999994E-3</c:v>
                </c:pt>
                <c:pt idx="36003" formatCode="0.00E+00">
                  <c:v>7.6385999999999997E-3</c:v>
                </c:pt>
                <c:pt idx="36004" formatCode="0.00E+00">
                  <c:v>5.9448399999999998E-3</c:v>
                </c:pt>
                <c:pt idx="36005" formatCode="0.00E+00">
                  <c:v>4.2580600000000001E-3</c:v>
                </c:pt>
                <c:pt idx="36006" formatCode="0.00E+00">
                  <c:v>2.5811100000000002E-3</c:v>
                </c:pt>
                <c:pt idx="36007" formatCode="0.00E+00">
                  <c:v>9.1681300000000005E-4</c:v>
                </c:pt>
                <c:pt idx="36008" formatCode="0.00E+00">
                  <c:v>-7.3205199999999996E-4</c:v>
                </c:pt>
                <c:pt idx="36009" formatCode="0.00E+00">
                  <c:v>-2.3627499999999998E-3</c:v>
                </c:pt>
                <c:pt idx="36010" formatCode="0.00E+00">
                  <c:v>-3.9725799999999999E-3</c:v>
                </c:pt>
                <c:pt idx="36011" formatCode="0.00E+00">
                  <c:v>-5.5589200000000002E-3</c:v>
                </c:pt>
                <c:pt idx="36012" formatCode="0.00E+00">
                  <c:v>-7.1191600000000002E-3</c:v>
                </c:pt>
                <c:pt idx="36013" formatCode="0.00E+00">
                  <c:v>-8.6507900000000002E-3</c:v>
                </c:pt>
                <c:pt idx="36014">
                  <c:v>-1.01513E-2</c:v>
                </c:pt>
                <c:pt idx="36015">
                  <c:v>-1.1618399999999999E-2</c:v>
                </c:pt>
                <c:pt idx="36016">
                  <c:v>-1.3049699999999999E-2</c:v>
                </c:pt>
                <c:pt idx="36017">
                  <c:v>-1.4442999999999999E-2</c:v>
                </c:pt>
                <c:pt idx="36018">
                  <c:v>-1.5796000000000001E-2</c:v>
                </c:pt>
                <c:pt idx="36019">
                  <c:v>-1.7106799999999998E-2</c:v>
                </c:pt>
                <c:pt idx="36020">
                  <c:v>-1.8373199999999999E-2</c:v>
                </c:pt>
                <c:pt idx="36021">
                  <c:v>-1.95935E-2</c:v>
                </c:pt>
                <c:pt idx="36022">
                  <c:v>-2.07659E-2</c:v>
                </c:pt>
                <c:pt idx="36023">
                  <c:v>-2.1888500000000002E-2</c:v>
                </c:pt>
                <c:pt idx="36024">
                  <c:v>-2.29597E-2</c:v>
                </c:pt>
                <c:pt idx="36025">
                  <c:v>-2.3978200000000002E-2</c:v>
                </c:pt>
                <c:pt idx="36026">
                  <c:v>-2.49424E-2</c:v>
                </c:pt>
                <c:pt idx="36027">
                  <c:v>-2.5850999999999999E-2</c:v>
                </c:pt>
                <c:pt idx="36028">
                  <c:v>-2.6702900000000002E-2</c:v>
                </c:pt>
                <c:pt idx="36029">
                  <c:v>-2.7497000000000001E-2</c:v>
                </c:pt>
                <c:pt idx="36030">
                  <c:v>-2.8232299999999998E-2</c:v>
                </c:pt>
                <c:pt idx="36031">
                  <c:v>-2.89079E-2</c:v>
                </c:pt>
                <c:pt idx="36032">
                  <c:v>-2.95231E-2</c:v>
                </c:pt>
                <c:pt idx="36033">
                  <c:v>-3.0077300000000001E-2</c:v>
                </c:pt>
                <c:pt idx="36034">
                  <c:v>-3.057E-2</c:v>
                </c:pt>
                <c:pt idx="36035">
                  <c:v>-3.1000699999999999E-2</c:v>
                </c:pt>
                <c:pt idx="36036">
                  <c:v>-3.1369099999999997E-2</c:v>
                </c:pt>
                <c:pt idx="36037">
                  <c:v>-3.1675200000000001E-2</c:v>
                </c:pt>
                <c:pt idx="36038">
                  <c:v>-3.1918799999999997E-2</c:v>
                </c:pt>
                <c:pt idx="36039">
                  <c:v>-3.2099999999999997E-2</c:v>
                </c:pt>
                <c:pt idx="36040">
                  <c:v>-3.2219100000000001E-2</c:v>
                </c:pt>
                <c:pt idx="36041">
                  <c:v>-3.2276199999999998E-2</c:v>
                </c:pt>
                <c:pt idx="36042">
                  <c:v>-3.2271899999999999E-2</c:v>
                </c:pt>
                <c:pt idx="36043">
                  <c:v>-3.2206600000000002E-2</c:v>
                </c:pt>
                <c:pt idx="36044">
                  <c:v>-3.2080900000000002E-2</c:v>
                </c:pt>
                <c:pt idx="36045">
                  <c:v>-3.1895699999999999E-2</c:v>
                </c:pt>
                <c:pt idx="36046">
                  <c:v>-3.1651800000000001E-2</c:v>
                </c:pt>
                <c:pt idx="36047">
                  <c:v>-3.1350000000000003E-2</c:v>
                </c:pt>
                <c:pt idx="36048">
                  <c:v>-3.0991600000000001E-2</c:v>
                </c:pt>
                <c:pt idx="36049">
                  <c:v>-3.05776E-2</c:v>
                </c:pt>
                <c:pt idx="36050">
                  <c:v>-3.0109400000000001E-2</c:v>
                </c:pt>
                <c:pt idx="36051">
                  <c:v>-2.9588199999999999E-2</c:v>
                </c:pt>
                <c:pt idx="36052">
                  <c:v>-2.90155E-2</c:v>
                </c:pt>
                <c:pt idx="36053">
                  <c:v>-2.8392899999999999E-2</c:v>
                </c:pt>
                <c:pt idx="36054">
                  <c:v>-2.7722E-2</c:v>
                </c:pt>
                <c:pt idx="36055">
                  <c:v>-2.7004500000000001E-2</c:v>
                </c:pt>
                <c:pt idx="36056">
                  <c:v>-2.62422E-2</c:v>
                </c:pt>
                <c:pt idx="36057">
                  <c:v>-2.5436899999999998E-2</c:v>
                </c:pt>
                <c:pt idx="36058">
                  <c:v>-2.4590600000000001E-2</c:v>
                </c:pt>
                <c:pt idx="36059">
                  <c:v>-2.3705400000000001E-2</c:v>
                </c:pt>
                <c:pt idx="36060">
                  <c:v>-2.2783299999999999E-2</c:v>
                </c:pt>
                <c:pt idx="36061">
                  <c:v>-2.18263E-2</c:v>
                </c:pt>
                <c:pt idx="36062">
                  <c:v>-2.0836799999999999E-2</c:v>
                </c:pt>
                <c:pt idx="36063">
                  <c:v>-1.9816899999999998E-2</c:v>
                </c:pt>
                <c:pt idx="36064">
                  <c:v>-1.8769000000000001E-2</c:v>
                </c:pt>
                <c:pt idx="36065">
                  <c:v>-1.7695300000000001E-2</c:v>
                </c:pt>
                <c:pt idx="36066">
                  <c:v>-1.65982E-2</c:v>
                </c:pt>
                <c:pt idx="36067">
                  <c:v>-1.5480300000000001E-2</c:v>
                </c:pt>
                <c:pt idx="36068">
                  <c:v>-1.4343699999999999E-2</c:v>
                </c:pt>
                <c:pt idx="36069">
                  <c:v>-1.3191100000000001E-2</c:v>
                </c:pt>
                <c:pt idx="36070">
                  <c:v>-1.2024999999999999E-2</c:v>
                </c:pt>
                <c:pt idx="36071">
                  <c:v>-1.08477E-2</c:v>
                </c:pt>
                <c:pt idx="36072" formatCode="0.00E+00">
                  <c:v>-9.6617999999999999E-3</c:v>
                </c:pt>
                <c:pt idx="36073" formatCode="0.00E+00">
                  <c:v>-8.4698199999999994E-3</c:v>
                </c:pt>
                <c:pt idx="36074" formatCode="0.00E+00">
                  <c:v>-7.2742500000000003E-3</c:v>
                </c:pt>
                <c:pt idx="36075" formatCode="0.00E+00">
                  <c:v>-6.0775999999999998E-3</c:v>
                </c:pt>
                <c:pt idx="36076" formatCode="0.00E+00">
                  <c:v>-4.8823599999999997E-3</c:v>
                </c:pt>
                <c:pt idx="36077" formatCode="0.00E+00">
                  <c:v>-3.6909999999999998E-3</c:v>
                </c:pt>
                <c:pt idx="36078" formatCode="0.00E+00">
                  <c:v>-2.50599E-3</c:v>
                </c:pt>
                <c:pt idx="36079" formatCode="0.00E+00">
                  <c:v>-1.32975E-3</c:v>
                </c:pt>
                <c:pt idx="36080" formatCode="0.00E+00">
                  <c:v>-1.6471300000000001E-4</c:v>
                </c:pt>
                <c:pt idx="36081" formatCode="0.00E+00">
                  <c:v>9.8676100000000006E-4</c:v>
                </c:pt>
                <c:pt idx="36082" formatCode="0.00E+00">
                  <c:v>2.12233E-3</c:v>
                </c:pt>
                <c:pt idx="36083" formatCode="0.00E+00">
                  <c:v>3.2396899999999999E-3</c:v>
                </c:pt>
                <c:pt idx="36084" formatCode="0.00E+00">
                  <c:v>4.3366000000000004E-3</c:v>
                </c:pt>
                <c:pt idx="36085" formatCode="0.00E+00">
                  <c:v>5.41085E-3</c:v>
                </c:pt>
                <c:pt idx="36086" formatCode="0.00E+00">
                  <c:v>6.4603000000000004E-3</c:v>
                </c:pt>
                <c:pt idx="36087" formatCode="0.00E+00">
                  <c:v>7.4828500000000001E-3</c:v>
                </c:pt>
                <c:pt idx="36088" formatCode="0.00E+00">
                  <c:v>8.4764699999999998E-3</c:v>
                </c:pt>
                <c:pt idx="36089" formatCode="0.00E+00">
                  <c:v>9.4392E-3</c:v>
                </c:pt>
                <c:pt idx="36090">
                  <c:v>1.03692E-2</c:v>
                </c:pt>
                <c:pt idx="36091">
                  <c:v>1.12645E-2</c:v>
                </c:pt>
                <c:pt idx="36092">
                  <c:v>1.2123500000000001E-2</c:v>
                </c:pt>
                <c:pt idx="36093">
                  <c:v>1.2944499999999999E-2</c:v>
                </c:pt>
                <c:pt idx="36094">
                  <c:v>1.3725899999999999E-2</c:v>
                </c:pt>
                <c:pt idx="36095">
                  <c:v>1.44662E-2</c:v>
                </c:pt>
                <c:pt idx="36096">
                  <c:v>1.5164E-2</c:v>
                </c:pt>
                <c:pt idx="36097">
                  <c:v>1.5817999999999999E-2</c:v>
                </c:pt>
                <c:pt idx="36098">
                  <c:v>1.6426900000000001E-2</c:v>
                </c:pt>
                <c:pt idx="36099">
                  <c:v>1.69897E-2</c:v>
                </c:pt>
                <c:pt idx="36100">
                  <c:v>1.7505199999999999E-2</c:v>
                </c:pt>
                <c:pt idx="36101">
                  <c:v>1.7972599999999998E-2</c:v>
                </c:pt>
                <c:pt idx="36102">
                  <c:v>1.8391000000000001E-2</c:v>
                </c:pt>
                <c:pt idx="36103">
                  <c:v>1.8759700000000001E-2</c:v>
                </c:pt>
                <c:pt idx="36104">
                  <c:v>1.9078000000000001E-2</c:v>
                </c:pt>
                <c:pt idx="36105">
                  <c:v>1.9345399999999999E-2</c:v>
                </c:pt>
                <c:pt idx="36106">
                  <c:v>1.9561599999999998E-2</c:v>
                </c:pt>
                <c:pt idx="36107">
                  <c:v>1.97261E-2</c:v>
                </c:pt>
                <c:pt idx="36108">
                  <c:v>1.98388E-2</c:v>
                </c:pt>
                <c:pt idx="36109">
                  <c:v>1.98996E-2</c:v>
                </c:pt>
                <c:pt idx="36110">
                  <c:v>1.99084E-2</c:v>
                </c:pt>
                <c:pt idx="36111">
                  <c:v>1.9865399999999998E-2</c:v>
                </c:pt>
                <c:pt idx="36112">
                  <c:v>1.9770800000000002E-2</c:v>
                </c:pt>
                <c:pt idx="36113">
                  <c:v>1.9624900000000001E-2</c:v>
                </c:pt>
                <c:pt idx="36114">
                  <c:v>1.94282E-2</c:v>
                </c:pt>
                <c:pt idx="36115">
                  <c:v>1.91811E-2</c:v>
                </c:pt>
                <c:pt idx="36116">
                  <c:v>1.88843E-2</c:v>
                </c:pt>
                <c:pt idx="36117">
                  <c:v>1.8538499999999999E-2</c:v>
                </c:pt>
                <c:pt idx="36118">
                  <c:v>1.81446E-2</c:v>
                </c:pt>
                <c:pt idx="36119">
                  <c:v>1.77035E-2</c:v>
                </c:pt>
                <c:pt idx="36120">
                  <c:v>1.7216200000000001E-2</c:v>
                </c:pt>
                <c:pt idx="36121">
                  <c:v>1.6683799999999999E-2</c:v>
                </c:pt>
                <c:pt idx="36122">
                  <c:v>1.61075E-2</c:v>
                </c:pt>
                <c:pt idx="36123">
                  <c:v>1.54886E-2</c:v>
                </c:pt>
                <c:pt idx="36124">
                  <c:v>1.4828600000000001E-2</c:v>
                </c:pt>
                <c:pt idx="36125">
                  <c:v>1.41289E-2</c:v>
                </c:pt>
                <c:pt idx="36126">
                  <c:v>1.3390900000000001E-2</c:v>
                </c:pt>
                <c:pt idx="36127">
                  <c:v>1.26164E-2</c:v>
                </c:pt>
                <c:pt idx="36128">
                  <c:v>1.1807099999999999E-2</c:v>
                </c:pt>
                <c:pt idx="36129">
                  <c:v>1.0964700000000001E-2</c:v>
                </c:pt>
                <c:pt idx="36130">
                  <c:v>1.00911E-2</c:v>
                </c:pt>
                <c:pt idx="36131" formatCode="0.00E+00">
                  <c:v>9.1880899999999995E-3</c:v>
                </c:pt>
                <c:pt idx="36132" formatCode="0.00E+00">
                  <c:v>8.2577399999999995E-3</c:v>
                </c:pt>
                <c:pt idx="36133" formatCode="0.00E+00">
                  <c:v>7.3020400000000001E-3</c:v>
                </c:pt>
                <c:pt idx="36134" formatCode="0.00E+00">
                  <c:v>6.3230500000000002E-3</c:v>
                </c:pt>
                <c:pt idx="36135" formatCode="0.00E+00">
                  <c:v>5.3229000000000002E-3</c:v>
                </c:pt>
                <c:pt idx="36136" formatCode="0.00E+00">
                  <c:v>4.3037500000000003E-3</c:v>
                </c:pt>
                <c:pt idx="36137" formatCode="0.00E+00">
                  <c:v>3.2678099999999999E-3</c:v>
                </c:pt>
                <c:pt idx="36138" formatCode="0.00E+00">
                  <c:v>2.2173100000000001E-3</c:v>
                </c:pt>
                <c:pt idx="36139" formatCode="0.00E+00">
                  <c:v>1.15453E-3</c:v>
                </c:pt>
                <c:pt idx="36140" formatCode="0.00E+00">
                  <c:v>8.1756300000000002E-5</c:v>
                </c:pt>
                <c:pt idx="36141" formatCode="0.00E+00">
                  <c:v>-9.9868299999999999E-4</c:v>
                </c:pt>
                <c:pt idx="36142" formatCode="0.00E+00">
                  <c:v>-2.0844499999999998E-3</c:v>
                </c:pt>
                <c:pt idx="36143" formatCode="0.00E+00">
                  <c:v>-3.1732000000000002E-3</c:v>
                </c:pt>
                <c:pt idx="36144" formatCode="0.00E+00">
                  <c:v>-4.2625600000000003E-3</c:v>
                </c:pt>
                <c:pt idx="36145" formatCode="0.00E+00">
                  <c:v>-5.3501900000000003E-3</c:v>
                </c:pt>
                <c:pt idx="36146" formatCode="0.00E+00">
                  <c:v>-6.4336999999999997E-3</c:v>
                </c:pt>
                <c:pt idx="36147" formatCode="0.00E+00">
                  <c:v>-7.5107400000000001E-3</c:v>
                </c:pt>
                <c:pt idx="36148" formatCode="0.00E+00">
                  <c:v>-8.5789799999999999E-3</c:v>
                </c:pt>
                <c:pt idx="36149" formatCode="0.00E+00">
                  <c:v>-9.6360600000000001E-3</c:v>
                </c:pt>
                <c:pt idx="36150">
                  <c:v>-1.06797E-2</c:v>
                </c:pt>
                <c:pt idx="36151">
                  <c:v>-1.1707499999999999E-2</c:v>
                </c:pt>
                <c:pt idx="36152">
                  <c:v>-1.27174E-2</c:v>
                </c:pt>
                <c:pt idx="36153">
                  <c:v>-1.3706899999999999E-2</c:v>
                </c:pt>
                <c:pt idx="36154">
                  <c:v>-1.4674100000000001E-2</c:v>
                </c:pt>
                <c:pt idx="36155">
                  <c:v>-1.56166E-2</c:v>
                </c:pt>
                <c:pt idx="36156">
                  <c:v>-1.6532399999999999E-2</c:v>
                </c:pt>
                <c:pt idx="36157">
                  <c:v>-1.7419400000000002E-2</c:v>
                </c:pt>
                <c:pt idx="36158">
                  <c:v>-1.8275699999999999E-2</c:v>
                </c:pt>
                <c:pt idx="36159">
                  <c:v>-1.90992E-2</c:v>
                </c:pt>
                <c:pt idx="36160">
                  <c:v>-1.9888099999999999E-2</c:v>
                </c:pt>
                <c:pt idx="36161">
                  <c:v>-2.0640499999999999E-2</c:v>
                </c:pt>
                <c:pt idx="36162">
                  <c:v>-2.1354700000000001E-2</c:v>
                </c:pt>
                <c:pt idx="36163">
                  <c:v>-2.2029099999999999E-2</c:v>
                </c:pt>
                <c:pt idx="36164">
                  <c:v>-2.2661899999999999E-2</c:v>
                </c:pt>
                <c:pt idx="36165">
                  <c:v>-2.32517E-2</c:v>
                </c:pt>
                <c:pt idx="36166">
                  <c:v>-2.3796999999999999E-2</c:v>
                </c:pt>
                <c:pt idx="36167">
                  <c:v>-2.4296499999999999E-2</c:v>
                </c:pt>
                <c:pt idx="36168">
                  <c:v>-2.4748900000000001E-2</c:v>
                </c:pt>
                <c:pt idx="36169">
                  <c:v>-2.5152899999999999E-2</c:v>
                </c:pt>
                <c:pt idx="36170">
                  <c:v>-2.5507599999999998E-2</c:v>
                </c:pt>
                <c:pt idx="36171">
                  <c:v>-2.5811799999999999E-2</c:v>
                </c:pt>
                <c:pt idx="36172">
                  <c:v>-2.60647E-2</c:v>
                </c:pt>
                <c:pt idx="36173">
                  <c:v>-2.6265400000000001E-2</c:v>
                </c:pt>
                <c:pt idx="36174">
                  <c:v>-2.64134E-2</c:v>
                </c:pt>
                <c:pt idx="36175">
                  <c:v>-2.6507800000000002E-2</c:v>
                </c:pt>
                <c:pt idx="36176">
                  <c:v>-2.65484E-2</c:v>
                </c:pt>
                <c:pt idx="36177">
                  <c:v>-2.6534599999999998E-2</c:v>
                </c:pt>
                <c:pt idx="36178">
                  <c:v>-2.6466099999999999E-2</c:v>
                </c:pt>
                <c:pt idx="36179">
                  <c:v>-2.63428E-2</c:v>
                </c:pt>
                <c:pt idx="36180">
                  <c:v>-2.61646E-2</c:v>
                </c:pt>
                <c:pt idx="36181">
                  <c:v>-2.59315E-2</c:v>
                </c:pt>
                <c:pt idx="36182">
                  <c:v>-2.5643699999999998E-2</c:v>
                </c:pt>
                <c:pt idx="36183">
                  <c:v>-2.5301299999999999E-2</c:v>
                </c:pt>
                <c:pt idx="36184">
                  <c:v>-2.4904699999999998E-2</c:v>
                </c:pt>
                <c:pt idx="36185">
                  <c:v>-2.4454400000000001E-2</c:v>
                </c:pt>
                <c:pt idx="36186">
                  <c:v>-2.3950900000000001E-2</c:v>
                </c:pt>
                <c:pt idx="36187">
                  <c:v>-2.33949E-2</c:v>
                </c:pt>
                <c:pt idx="36188">
                  <c:v>-2.2787100000000001E-2</c:v>
                </c:pt>
                <c:pt idx="36189">
                  <c:v>-2.2128399999999999E-2</c:v>
                </c:pt>
                <c:pt idx="36190">
                  <c:v>-2.1419799999999999E-2</c:v>
                </c:pt>
                <c:pt idx="36191">
                  <c:v>-2.0662300000000001E-2</c:v>
                </c:pt>
                <c:pt idx="36192">
                  <c:v>-1.9857E-2</c:v>
                </c:pt>
                <c:pt idx="36193">
                  <c:v>-1.9005399999999999E-2</c:v>
                </c:pt>
                <c:pt idx="36194">
                  <c:v>-1.8108599999999999E-2</c:v>
                </c:pt>
                <c:pt idx="36195">
                  <c:v>-1.7168099999999999E-2</c:v>
                </c:pt>
                <c:pt idx="36196">
                  <c:v>-1.6185499999999998E-2</c:v>
                </c:pt>
                <c:pt idx="36197">
                  <c:v>-1.51623E-2</c:v>
                </c:pt>
                <c:pt idx="36198">
                  <c:v>-1.41003E-2</c:v>
                </c:pt>
                <c:pt idx="36199">
                  <c:v>-1.30013E-2</c:v>
                </c:pt>
                <c:pt idx="36200">
                  <c:v>-1.1867000000000001E-2</c:v>
                </c:pt>
                <c:pt idx="36201">
                  <c:v>-1.06994E-2</c:v>
                </c:pt>
                <c:pt idx="36202" formatCode="0.00E+00">
                  <c:v>-9.5005599999999999E-3</c:v>
                </c:pt>
                <c:pt idx="36203" formatCode="0.00E+00">
                  <c:v>-8.2724700000000005E-3</c:v>
                </c:pt>
                <c:pt idx="36204" formatCode="0.00E+00">
                  <c:v>-7.01726E-3</c:v>
                </c:pt>
                <c:pt idx="36205" formatCode="0.00E+00">
                  <c:v>-5.73713E-3</c:v>
                </c:pt>
                <c:pt idx="36206" formatCode="0.00E+00">
                  <c:v>-4.4342899999999996E-3</c:v>
                </c:pt>
                <c:pt idx="36207" formatCode="0.00E+00">
                  <c:v>-3.1110600000000001E-3</c:v>
                </c:pt>
                <c:pt idx="36208" formatCode="0.00E+00">
                  <c:v>-1.7697399999999999E-3</c:v>
                </c:pt>
                <c:pt idx="36209" formatCode="0.00E+00">
                  <c:v>-4.1272699999999999E-4</c:v>
                </c:pt>
                <c:pt idx="36210" formatCode="0.00E+00">
                  <c:v>9.5757399999999999E-4</c:v>
                </c:pt>
                <c:pt idx="36211" formatCode="0.00E+00">
                  <c:v>2.3387099999999999E-3</c:v>
                </c:pt>
                <c:pt idx="36212" formatCode="0.00E+00">
                  <c:v>3.72822E-3</c:v>
                </c:pt>
                <c:pt idx="36213" formatCode="0.00E+00">
                  <c:v>5.1235899999999999E-3</c:v>
                </c:pt>
                <c:pt idx="36214" formatCode="0.00E+00">
                  <c:v>6.5223E-3</c:v>
                </c:pt>
                <c:pt idx="36215" formatCode="0.00E+00">
                  <c:v>7.9218099999999996E-3</c:v>
                </c:pt>
                <c:pt idx="36216" formatCode="0.00E+00">
                  <c:v>9.3195900000000009E-3</c:v>
                </c:pt>
                <c:pt idx="36217">
                  <c:v>1.07131E-2</c:v>
                </c:pt>
                <c:pt idx="36218">
                  <c:v>1.20997E-2</c:v>
                </c:pt>
                <c:pt idx="36219">
                  <c:v>1.3476999999999999E-2</c:v>
                </c:pt>
                <c:pt idx="36220">
                  <c:v>1.4842299999999999E-2</c:v>
                </c:pt>
                <c:pt idx="36221">
                  <c:v>1.6193099999999998E-2</c:v>
                </c:pt>
                <c:pt idx="36222">
                  <c:v>1.7527000000000001E-2</c:v>
                </c:pt>
                <c:pt idx="36223">
                  <c:v>1.8841299999999998E-2</c:v>
                </c:pt>
                <c:pt idx="36224">
                  <c:v>2.01338E-2</c:v>
                </c:pt>
                <c:pt idx="36225">
                  <c:v>2.1401900000000001E-2</c:v>
                </c:pt>
                <c:pt idx="36226">
                  <c:v>2.2643199999999999E-2</c:v>
                </c:pt>
                <c:pt idx="36227">
                  <c:v>2.3855299999999999E-2</c:v>
                </c:pt>
                <c:pt idx="36228">
                  <c:v>2.5036099999999999E-2</c:v>
                </c:pt>
                <c:pt idx="36229">
                  <c:v>2.6183100000000001E-2</c:v>
                </c:pt>
                <c:pt idx="36230">
                  <c:v>2.7294300000000001E-2</c:v>
                </c:pt>
                <c:pt idx="36231">
                  <c:v>2.8367400000000001E-2</c:v>
                </c:pt>
                <c:pt idx="36232">
                  <c:v>2.9400300000000001E-2</c:v>
                </c:pt>
                <c:pt idx="36233">
                  <c:v>3.0391000000000001E-2</c:v>
                </c:pt>
                <c:pt idx="36234">
                  <c:v>3.13376E-2</c:v>
                </c:pt>
                <c:pt idx="36235">
                  <c:v>3.2238200000000002E-2</c:v>
                </c:pt>
                <c:pt idx="36236">
                  <c:v>3.3090899999999999E-2</c:v>
                </c:pt>
                <c:pt idx="36237">
                  <c:v>3.3894100000000003E-2</c:v>
                </c:pt>
                <c:pt idx="36238">
                  <c:v>3.4646099999999999E-2</c:v>
                </c:pt>
                <c:pt idx="36239">
                  <c:v>3.5345300000000003E-2</c:v>
                </c:pt>
                <c:pt idx="36240">
                  <c:v>3.59902E-2</c:v>
                </c:pt>
                <c:pt idx="36241">
                  <c:v>3.6579599999999997E-2</c:v>
                </c:pt>
                <c:pt idx="36242">
                  <c:v>3.7111999999999999E-2</c:v>
                </c:pt>
                <c:pt idx="36243">
                  <c:v>3.7586300000000003E-2</c:v>
                </c:pt>
                <c:pt idx="36244">
                  <c:v>3.8001399999999998E-2</c:v>
                </c:pt>
                <c:pt idx="36245">
                  <c:v>3.8356399999999999E-2</c:v>
                </c:pt>
                <c:pt idx="36246">
                  <c:v>3.8650299999999999E-2</c:v>
                </c:pt>
                <c:pt idx="36247">
                  <c:v>3.8882399999999998E-2</c:v>
                </c:pt>
                <c:pt idx="36248">
                  <c:v>3.9052000000000003E-2</c:v>
                </c:pt>
                <c:pt idx="36249">
                  <c:v>3.9158499999999999E-2</c:v>
                </c:pt>
                <c:pt idx="36250">
                  <c:v>3.92015E-2</c:v>
                </c:pt>
                <c:pt idx="36251">
                  <c:v>3.9180600000000003E-2</c:v>
                </c:pt>
                <c:pt idx="36252">
                  <c:v>3.9095699999999997E-2</c:v>
                </c:pt>
                <c:pt idx="36253">
                  <c:v>3.8946500000000002E-2</c:v>
                </c:pt>
                <c:pt idx="36254">
                  <c:v>3.8733099999999999E-2</c:v>
                </c:pt>
                <c:pt idx="36255">
                  <c:v>3.84556E-2</c:v>
                </c:pt>
                <c:pt idx="36256">
                  <c:v>3.8114099999999998E-2</c:v>
                </c:pt>
                <c:pt idx="36257">
                  <c:v>3.7709100000000002E-2</c:v>
                </c:pt>
                <c:pt idx="36258">
                  <c:v>3.7241000000000003E-2</c:v>
                </c:pt>
                <c:pt idx="36259">
                  <c:v>3.6710300000000001E-2</c:v>
                </c:pt>
                <c:pt idx="36260">
                  <c:v>3.6117700000000003E-2</c:v>
                </c:pt>
                <c:pt idx="36261">
                  <c:v>3.54639E-2</c:v>
                </c:pt>
                <c:pt idx="36262">
                  <c:v>3.47499E-2</c:v>
                </c:pt>
                <c:pt idx="36263">
                  <c:v>3.3976699999999999E-2</c:v>
                </c:pt>
                <c:pt idx="36264">
                  <c:v>3.31452E-2</c:v>
                </c:pt>
                <c:pt idx="36265">
                  <c:v>3.2256800000000002E-2</c:v>
                </c:pt>
                <c:pt idx="36266">
                  <c:v>3.1312699999999999E-2</c:v>
                </c:pt>
                <c:pt idx="36267">
                  <c:v>3.0314299999999999E-2</c:v>
                </c:pt>
                <c:pt idx="36268">
                  <c:v>2.92632E-2</c:v>
                </c:pt>
                <c:pt idx="36269">
                  <c:v>2.81608E-2</c:v>
                </c:pt>
                <c:pt idx="36270">
                  <c:v>2.7008999999999998E-2</c:v>
                </c:pt>
                <c:pt idx="36271">
                  <c:v>2.58094E-2</c:v>
                </c:pt>
                <c:pt idx="36272">
                  <c:v>2.4563999999999999E-2</c:v>
                </c:pt>
                <c:pt idx="36273">
                  <c:v>2.3274599999999999E-2</c:v>
                </c:pt>
                <c:pt idx="36274">
                  <c:v>2.1943399999999998E-2</c:v>
                </c:pt>
                <c:pt idx="36275">
                  <c:v>2.0572300000000002E-2</c:v>
                </c:pt>
                <c:pt idx="36276">
                  <c:v>1.9163599999999999E-2</c:v>
                </c:pt>
                <c:pt idx="36277">
                  <c:v>1.7719599999999999E-2</c:v>
                </c:pt>
                <c:pt idx="36278">
                  <c:v>1.6242400000000001E-2</c:v>
                </c:pt>
                <c:pt idx="36279">
                  <c:v>1.47346E-2</c:v>
                </c:pt>
                <c:pt idx="36280">
                  <c:v>1.3198400000000001E-2</c:v>
                </c:pt>
                <c:pt idx="36281">
                  <c:v>1.1636499999999999E-2</c:v>
                </c:pt>
                <c:pt idx="36282">
                  <c:v>1.0051300000000001E-2</c:v>
                </c:pt>
                <c:pt idx="36283" formatCode="0.00E+00">
                  <c:v>8.4453700000000007E-3</c:v>
                </c:pt>
                <c:pt idx="36284" formatCode="0.00E+00">
                  <c:v>6.8213700000000002E-3</c:v>
                </c:pt>
                <c:pt idx="36285" formatCode="0.00E+00">
                  <c:v>5.1819300000000004E-3</c:v>
                </c:pt>
                <c:pt idx="36286" formatCode="0.00E+00">
                  <c:v>3.52974E-3</c:v>
                </c:pt>
                <c:pt idx="36287" formatCode="0.00E+00">
                  <c:v>1.8675E-3</c:v>
                </c:pt>
                <c:pt idx="36288" formatCode="0.00E+00">
                  <c:v>1.9793600000000001E-4</c:v>
                </c:pt>
                <c:pt idx="36289" formatCode="0.00E+00">
                  <c:v>-1.4762E-3</c:v>
                </c:pt>
                <c:pt idx="36290" formatCode="0.00E+00">
                  <c:v>-3.1521600000000002E-3</c:v>
                </c:pt>
                <c:pt idx="36291" formatCode="0.00E+00">
                  <c:v>-4.8271599999999996E-3</c:v>
                </c:pt>
                <c:pt idx="36292" formatCode="0.00E+00">
                  <c:v>-6.4984500000000002E-3</c:v>
                </c:pt>
                <c:pt idx="36293" formatCode="0.00E+00">
                  <c:v>-8.1632600000000003E-3</c:v>
                </c:pt>
                <c:pt idx="36294" formatCode="0.00E+00">
                  <c:v>-9.8188200000000007E-3</c:v>
                </c:pt>
                <c:pt idx="36295">
                  <c:v>-1.1462399999999999E-2</c:v>
                </c:pt>
                <c:pt idx="36296">
                  <c:v>-1.3091200000000001E-2</c:v>
                </c:pt>
                <c:pt idx="36297">
                  <c:v>-1.47026E-2</c:v>
                </c:pt>
                <c:pt idx="36298">
                  <c:v>-1.62939E-2</c:v>
                </c:pt>
                <c:pt idx="36299">
                  <c:v>-1.78625E-2</c:v>
                </c:pt>
                <c:pt idx="36300">
                  <c:v>-1.9405599999999999E-2</c:v>
                </c:pt>
                <c:pt idx="36301">
                  <c:v>-2.09208E-2</c:v>
                </c:pt>
                <c:pt idx="36302">
                  <c:v>-2.2405399999999999E-2</c:v>
                </c:pt>
                <c:pt idx="36303">
                  <c:v>-2.3857099999999999E-2</c:v>
                </c:pt>
                <c:pt idx="36304">
                  <c:v>-2.5273400000000001E-2</c:v>
                </c:pt>
                <c:pt idx="36305">
                  <c:v>-2.66518E-2</c:v>
                </c:pt>
                <c:pt idx="36306">
                  <c:v>-2.79902E-2</c:v>
                </c:pt>
                <c:pt idx="36307">
                  <c:v>-2.9286199999999998E-2</c:v>
                </c:pt>
                <c:pt idx="36308">
                  <c:v>-3.0537700000000001E-2</c:v>
                </c:pt>
                <c:pt idx="36309">
                  <c:v>-3.17425E-2</c:v>
                </c:pt>
                <c:pt idx="36310">
                  <c:v>-3.28986E-2</c:v>
                </c:pt>
                <c:pt idx="36311">
                  <c:v>-3.4004199999999998E-2</c:v>
                </c:pt>
                <c:pt idx="36312">
                  <c:v>-3.50573E-2</c:v>
                </c:pt>
                <c:pt idx="36313">
                  <c:v>-3.6056100000000001E-2</c:v>
                </c:pt>
                <c:pt idx="36314">
                  <c:v>-3.6998900000000001E-2</c:v>
                </c:pt>
                <c:pt idx="36315">
                  <c:v>-3.7884300000000003E-2</c:v>
                </c:pt>
                <c:pt idx="36316">
                  <c:v>-3.8710599999999998E-2</c:v>
                </c:pt>
                <c:pt idx="36317">
                  <c:v>-3.9476400000000002E-2</c:v>
                </c:pt>
                <c:pt idx="36318">
                  <c:v>-4.0180599999999997E-2</c:v>
                </c:pt>
                <c:pt idx="36319">
                  <c:v>-4.0821799999999998E-2</c:v>
                </c:pt>
                <c:pt idx="36320">
                  <c:v>-4.1398999999999998E-2</c:v>
                </c:pt>
                <c:pt idx="36321">
                  <c:v>-4.1911299999999999E-2</c:v>
                </c:pt>
                <c:pt idx="36322">
                  <c:v>-4.2357600000000002E-2</c:v>
                </c:pt>
                <c:pt idx="36323">
                  <c:v>-4.2737400000000002E-2</c:v>
                </c:pt>
                <c:pt idx="36324">
                  <c:v>-4.3049900000000002E-2</c:v>
                </c:pt>
                <c:pt idx="36325">
                  <c:v>-4.3294600000000003E-2</c:v>
                </c:pt>
                <c:pt idx="36326">
                  <c:v>-4.3471099999999999E-2</c:v>
                </c:pt>
                <c:pt idx="36327">
                  <c:v>-4.3579100000000003E-2</c:v>
                </c:pt>
                <c:pt idx="36328">
                  <c:v>-4.3618400000000002E-2</c:v>
                </c:pt>
                <c:pt idx="36329">
                  <c:v>-4.3588799999999997E-2</c:v>
                </c:pt>
                <c:pt idx="36330">
                  <c:v>-4.3490599999999997E-2</c:v>
                </c:pt>
                <c:pt idx="36331">
                  <c:v>-4.33237E-2</c:v>
                </c:pt>
                <c:pt idx="36332">
                  <c:v>-4.3088599999999998E-2</c:v>
                </c:pt>
                <c:pt idx="36333">
                  <c:v>-4.2785499999999997E-2</c:v>
                </c:pt>
                <c:pt idx="36334">
                  <c:v>-4.2415000000000001E-2</c:v>
                </c:pt>
                <c:pt idx="36335">
                  <c:v>-4.1977800000000003E-2</c:v>
                </c:pt>
                <c:pt idx="36336">
                  <c:v>-4.1474400000000002E-2</c:v>
                </c:pt>
                <c:pt idx="36337">
                  <c:v>-4.0905900000000002E-2</c:v>
                </c:pt>
                <c:pt idx="36338">
                  <c:v>-4.0273099999999999E-2</c:v>
                </c:pt>
                <c:pt idx="36339">
                  <c:v>-3.9577099999999997E-2</c:v>
                </c:pt>
                <c:pt idx="36340">
                  <c:v>-3.8818999999999999E-2</c:v>
                </c:pt>
                <c:pt idx="36341">
                  <c:v>-3.8000199999999998E-2</c:v>
                </c:pt>
                <c:pt idx="36342">
                  <c:v>-3.7122000000000002E-2</c:v>
                </c:pt>
                <c:pt idx="36343">
                  <c:v>-3.61859E-2</c:v>
                </c:pt>
                <c:pt idx="36344">
                  <c:v>-3.5193500000000003E-2</c:v>
                </c:pt>
                <c:pt idx="36345">
                  <c:v>-3.41464E-2</c:v>
                </c:pt>
                <c:pt idx="36346">
                  <c:v>-3.3046399999999997E-2</c:v>
                </c:pt>
                <c:pt idx="36347">
                  <c:v>-3.1895300000000001E-2</c:v>
                </c:pt>
                <c:pt idx="36348">
                  <c:v>-3.0695099999999999E-2</c:v>
                </c:pt>
                <c:pt idx="36349">
                  <c:v>-2.94478E-2</c:v>
                </c:pt>
                <c:pt idx="36350">
                  <c:v>-2.81555E-2</c:v>
                </c:pt>
                <c:pt idx="36351">
                  <c:v>-2.6820299999999998E-2</c:v>
                </c:pt>
                <c:pt idx="36352">
                  <c:v>-2.5444600000000001E-2</c:v>
                </c:pt>
                <c:pt idx="36353">
                  <c:v>-2.40305E-2</c:v>
                </c:pt>
                <c:pt idx="36354">
                  <c:v>-2.25805E-2</c:v>
                </c:pt>
                <c:pt idx="36355">
                  <c:v>-2.1097000000000001E-2</c:v>
                </c:pt>
                <c:pt idx="36356">
                  <c:v>-1.9582599999999999E-2</c:v>
                </c:pt>
                <c:pt idx="36357">
                  <c:v>-1.8039599999999999E-2</c:v>
                </c:pt>
                <c:pt idx="36358">
                  <c:v>-1.6470800000000001E-2</c:v>
                </c:pt>
                <c:pt idx="36359">
                  <c:v>-1.48787E-2</c:v>
                </c:pt>
                <c:pt idx="36360">
                  <c:v>-1.3266E-2</c:v>
                </c:pt>
                <c:pt idx="36361">
                  <c:v>-1.16355E-2</c:v>
                </c:pt>
                <c:pt idx="36362" formatCode="0.00E+00">
                  <c:v>-9.9897200000000005E-3</c:v>
                </c:pt>
                <c:pt idx="36363" formatCode="0.00E+00">
                  <c:v>-8.3315400000000001E-3</c:v>
                </c:pt>
                <c:pt idx="36364" formatCode="0.00E+00">
                  <c:v>-6.6637099999999998E-3</c:v>
                </c:pt>
                <c:pt idx="36365" formatCode="0.00E+00">
                  <c:v>-4.9890000000000004E-3</c:v>
                </c:pt>
                <c:pt idx="36366" formatCode="0.00E+00">
                  <c:v>-3.3101900000000002E-3</c:v>
                </c:pt>
                <c:pt idx="36367" formatCode="0.00E+00">
                  <c:v>-1.6300900000000001E-3</c:v>
                </c:pt>
                <c:pt idx="36368" formatCode="0.00E+00">
                  <c:v>4.8523799999999998E-5</c:v>
                </c:pt>
                <c:pt idx="36369" formatCode="0.00E+00">
                  <c:v>1.7228600000000001E-3</c:v>
                </c:pt>
                <c:pt idx="36370" formatCode="0.00E+00">
                  <c:v>3.3901299999999999E-3</c:v>
                </c:pt>
                <c:pt idx="36371" formatCode="0.00E+00">
                  <c:v>5.0475900000000002E-3</c:v>
                </c:pt>
                <c:pt idx="36372" formatCode="0.00E+00">
                  <c:v>6.6924899999999997E-3</c:v>
                </c:pt>
                <c:pt idx="36373" formatCode="0.00E+00">
                  <c:v>8.3221200000000006E-3</c:v>
                </c:pt>
                <c:pt idx="36374" formatCode="0.00E+00">
                  <c:v>9.9337799999999997E-3</c:v>
                </c:pt>
                <c:pt idx="36375">
                  <c:v>1.15248E-2</c:v>
                </c:pt>
                <c:pt idx="36376">
                  <c:v>1.3092700000000001E-2</c:v>
                </c:pt>
                <c:pt idx="36377">
                  <c:v>1.46347E-2</c:v>
                </c:pt>
                <c:pt idx="36378">
                  <c:v>1.61484E-2</c:v>
                </c:pt>
                <c:pt idx="36379">
                  <c:v>1.7631299999999999E-2</c:v>
                </c:pt>
                <c:pt idx="36380">
                  <c:v>1.9080900000000001E-2</c:v>
                </c:pt>
                <c:pt idx="36381">
                  <c:v>2.0494999999999999E-2</c:v>
                </c:pt>
                <c:pt idx="36382">
                  <c:v>2.18713E-2</c:v>
                </c:pt>
                <c:pt idx="36383">
                  <c:v>2.32074E-2</c:v>
                </c:pt>
                <c:pt idx="36384">
                  <c:v>2.45013E-2</c:v>
                </c:pt>
                <c:pt idx="36385">
                  <c:v>2.57509E-2</c:v>
                </c:pt>
                <c:pt idx="36386">
                  <c:v>2.6954200000000001E-2</c:v>
                </c:pt>
                <c:pt idx="36387">
                  <c:v>2.8109200000000001E-2</c:v>
                </c:pt>
                <c:pt idx="36388">
                  <c:v>2.9214199999999999E-2</c:v>
                </c:pt>
                <c:pt idx="36389">
                  <c:v>3.02674E-2</c:v>
                </c:pt>
                <c:pt idx="36390">
                  <c:v>3.1267099999999999E-2</c:v>
                </c:pt>
                <c:pt idx="36391">
                  <c:v>3.2211799999999999E-2</c:v>
                </c:pt>
                <c:pt idx="36392">
                  <c:v>3.3099999999999997E-2</c:v>
                </c:pt>
                <c:pt idx="36393">
                  <c:v>3.3930399999999999E-2</c:v>
                </c:pt>
                <c:pt idx="36394">
                  <c:v>3.4701700000000002E-2</c:v>
                </c:pt>
                <c:pt idx="36395">
                  <c:v>3.5412699999999998E-2</c:v>
                </c:pt>
                <c:pt idx="36396">
                  <c:v>3.6062499999999997E-2</c:v>
                </c:pt>
                <c:pt idx="36397">
                  <c:v>3.6650000000000002E-2</c:v>
                </c:pt>
                <c:pt idx="36398">
                  <c:v>3.7174499999999999E-2</c:v>
                </c:pt>
                <c:pt idx="36399">
                  <c:v>3.7635200000000001E-2</c:v>
                </c:pt>
                <c:pt idx="36400">
                  <c:v>3.8031500000000003E-2</c:v>
                </c:pt>
                <c:pt idx="36401">
                  <c:v>3.8362800000000002E-2</c:v>
                </c:pt>
                <c:pt idx="36402">
                  <c:v>3.8628900000000001E-2</c:v>
                </c:pt>
                <c:pt idx="36403">
                  <c:v>3.88294E-2</c:v>
                </c:pt>
                <c:pt idx="36404">
                  <c:v>3.8964199999999997E-2</c:v>
                </c:pt>
                <c:pt idx="36405">
                  <c:v>3.9033199999999997E-2</c:v>
                </c:pt>
                <c:pt idx="36406">
                  <c:v>3.9036500000000002E-2</c:v>
                </c:pt>
                <c:pt idx="36407">
                  <c:v>3.8974300000000003E-2</c:v>
                </c:pt>
                <c:pt idx="36408">
                  <c:v>3.8846899999999997E-2</c:v>
                </c:pt>
                <c:pt idx="36409">
                  <c:v>3.8654599999999997E-2</c:v>
                </c:pt>
                <c:pt idx="36410">
                  <c:v>3.8398000000000002E-2</c:v>
                </c:pt>
                <c:pt idx="36411">
                  <c:v>3.8077699999999999E-2</c:v>
                </c:pt>
                <c:pt idx="36412">
                  <c:v>3.7694499999999999E-2</c:v>
                </c:pt>
                <c:pt idx="36413">
                  <c:v>3.7249200000000003E-2</c:v>
                </c:pt>
                <c:pt idx="36414">
                  <c:v>3.6742700000000003E-2</c:v>
                </c:pt>
                <c:pt idx="36415">
                  <c:v>3.6176E-2</c:v>
                </c:pt>
                <c:pt idx="36416">
                  <c:v>3.5550499999999999E-2</c:v>
                </c:pt>
                <c:pt idx="36417">
                  <c:v>3.4867200000000001E-2</c:v>
                </c:pt>
                <c:pt idx="36418">
                  <c:v>3.4127600000000001E-2</c:v>
                </c:pt>
                <c:pt idx="36419">
                  <c:v>3.3333099999999997E-2</c:v>
                </c:pt>
                <c:pt idx="36420">
                  <c:v>3.2485100000000003E-2</c:v>
                </c:pt>
                <c:pt idx="36421">
                  <c:v>3.1585500000000002E-2</c:v>
                </c:pt>
                <c:pt idx="36422">
                  <c:v>3.0635800000000001E-2</c:v>
                </c:pt>
                <c:pt idx="36423">
                  <c:v>2.9637899999999998E-2</c:v>
                </c:pt>
                <c:pt idx="36424">
                  <c:v>2.85937E-2</c:v>
                </c:pt>
                <c:pt idx="36425">
                  <c:v>2.7505000000000002E-2</c:v>
                </c:pt>
                <c:pt idx="36426">
                  <c:v>2.6374000000000002E-2</c:v>
                </c:pt>
                <c:pt idx="36427">
                  <c:v>2.5202700000000001E-2</c:v>
                </c:pt>
                <c:pt idx="36428">
                  <c:v>2.3993199999999999E-2</c:v>
                </c:pt>
                <c:pt idx="36429">
                  <c:v>2.2747900000000001E-2</c:v>
                </c:pt>
                <c:pt idx="36430">
                  <c:v>2.1468899999999999E-2</c:v>
                </c:pt>
                <c:pt idx="36431">
                  <c:v>2.0158700000000002E-2</c:v>
                </c:pt>
                <c:pt idx="36432">
                  <c:v>1.8819599999999999E-2</c:v>
                </c:pt>
                <c:pt idx="36433">
                  <c:v>1.7453900000000001E-2</c:v>
                </c:pt>
                <c:pt idx="36434">
                  <c:v>1.60643E-2</c:v>
                </c:pt>
                <c:pt idx="36435">
                  <c:v>1.46532E-2</c:v>
                </c:pt>
                <c:pt idx="36436">
                  <c:v>1.32231E-2</c:v>
                </c:pt>
                <c:pt idx="36437">
                  <c:v>1.1776500000000001E-2</c:v>
                </c:pt>
                <c:pt idx="36438">
                  <c:v>1.0316199999999999E-2</c:v>
                </c:pt>
                <c:pt idx="36439" formatCode="0.00E+00">
                  <c:v>8.8446299999999992E-3</c:v>
                </c:pt>
                <c:pt idx="36440" formatCode="0.00E+00">
                  <c:v>7.3644599999999998E-3</c:v>
                </c:pt>
                <c:pt idx="36441" formatCode="0.00E+00">
                  <c:v>5.8783100000000003E-3</c:v>
                </c:pt>
                <c:pt idx="36442" formatCode="0.00E+00">
                  <c:v>4.3888099999999999E-3</c:v>
                </c:pt>
                <c:pt idx="36443" formatCode="0.00E+00">
                  <c:v>2.8985999999999999E-3</c:v>
                </c:pt>
                <c:pt idx="36444" formatCode="0.00E+00">
                  <c:v>1.4102800000000001E-3</c:v>
                </c:pt>
                <c:pt idx="36445" formatCode="0.00E+00">
                  <c:v>-7.3520600000000002E-5</c:v>
                </c:pt>
                <c:pt idx="36446" formatCode="0.00E+00">
                  <c:v>-1.55021E-3</c:v>
                </c:pt>
                <c:pt idx="36447" formatCode="0.00E+00">
                  <c:v>-3.0171899999999999E-3</c:v>
                </c:pt>
                <c:pt idx="36448" formatCode="0.00E+00">
                  <c:v>-4.4719299999999998E-3</c:v>
                </c:pt>
                <c:pt idx="36449" formatCode="0.00E+00">
                  <c:v>-5.9118800000000004E-3</c:v>
                </c:pt>
                <c:pt idx="36450" formatCode="0.00E+00">
                  <c:v>-7.3345600000000004E-3</c:v>
                </c:pt>
                <c:pt idx="36451" formatCode="0.00E+00">
                  <c:v>-8.7375000000000005E-3</c:v>
                </c:pt>
                <c:pt idx="36452">
                  <c:v>-1.01183E-2</c:v>
                </c:pt>
                <c:pt idx="36453">
                  <c:v>-1.14745E-2</c:v>
                </c:pt>
                <c:pt idx="36454">
                  <c:v>-1.28039E-2</c:v>
                </c:pt>
                <c:pt idx="36455">
                  <c:v>-1.4104200000000001E-2</c:v>
                </c:pt>
                <c:pt idx="36456">
                  <c:v>-1.5373100000000001E-2</c:v>
                </c:pt>
                <c:pt idx="36457">
                  <c:v>-1.6608600000000001E-2</c:v>
                </c:pt>
                <c:pt idx="36458">
                  <c:v>-1.7808399999999999E-2</c:v>
                </c:pt>
                <c:pt idx="36459">
                  <c:v>-1.89707E-2</c:v>
                </c:pt>
                <c:pt idx="36460">
                  <c:v>-2.0093400000000001E-2</c:v>
                </c:pt>
                <c:pt idx="36461">
                  <c:v>-2.1174700000000001E-2</c:v>
                </c:pt>
                <c:pt idx="36462">
                  <c:v>-2.2212800000000001E-2</c:v>
                </c:pt>
                <c:pt idx="36463">
                  <c:v>-2.3206000000000001E-2</c:v>
                </c:pt>
                <c:pt idx="36464">
                  <c:v>-2.41526E-2</c:v>
                </c:pt>
                <c:pt idx="36465">
                  <c:v>-2.50511E-2</c:v>
                </c:pt>
                <c:pt idx="36466">
                  <c:v>-2.5900099999999999E-2</c:v>
                </c:pt>
                <c:pt idx="36467">
                  <c:v>-2.6698199999999998E-2</c:v>
                </c:pt>
                <c:pt idx="36468">
                  <c:v>-2.7444099999999999E-2</c:v>
                </c:pt>
                <c:pt idx="36469">
                  <c:v>-2.8136600000000001E-2</c:v>
                </c:pt>
                <c:pt idx="36470">
                  <c:v>-2.87748E-2</c:v>
                </c:pt>
                <c:pt idx="36471">
                  <c:v>-2.9357600000000001E-2</c:v>
                </c:pt>
                <c:pt idx="36472">
                  <c:v>-2.98841E-2</c:v>
                </c:pt>
                <c:pt idx="36473">
                  <c:v>-3.0353600000000001E-2</c:v>
                </c:pt>
                <c:pt idx="36474">
                  <c:v>-3.0765399999999998E-2</c:v>
                </c:pt>
                <c:pt idx="36475">
                  <c:v>-3.1119000000000001E-2</c:v>
                </c:pt>
                <c:pt idx="36476">
                  <c:v>-3.1413999999999997E-2</c:v>
                </c:pt>
                <c:pt idx="36477">
                  <c:v>-3.1649799999999999E-2</c:v>
                </c:pt>
                <c:pt idx="36478">
                  <c:v>-3.1826500000000001E-2</c:v>
                </c:pt>
                <c:pt idx="36479">
                  <c:v>-3.1943699999999998E-2</c:v>
                </c:pt>
                <c:pt idx="36480">
                  <c:v>-3.2001500000000002E-2</c:v>
                </c:pt>
                <c:pt idx="36481">
                  <c:v>-3.2000000000000001E-2</c:v>
                </c:pt>
                <c:pt idx="36482">
                  <c:v>-3.1939299999999997E-2</c:v>
                </c:pt>
                <c:pt idx="36483">
                  <c:v>-3.1819699999999999E-2</c:v>
                </c:pt>
                <c:pt idx="36484">
                  <c:v>-3.1641799999999998E-2</c:v>
                </c:pt>
                <c:pt idx="36485">
                  <c:v>-3.1405799999999998E-2</c:v>
                </c:pt>
                <c:pt idx="36486">
                  <c:v>-3.1112600000000001E-2</c:v>
                </c:pt>
                <c:pt idx="36487">
                  <c:v>-3.07627E-2</c:v>
                </c:pt>
                <c:pt idx="36488">
                  <c:v>-3.0356999999999999E-2</c:v>
                </c:pt>
                <c:pt idx="36489">
                  <c:v>-2.98964E-2</c:v>
                </c:pt>
                <c:pt idx="36490">
                  <c:v>-2.9381999999999998E-2</c:v>
                </c:pt>
                <c:pt idx="36491">
                  <c:v>-2.8814699999999999E-2</c:v>
                </c:pt>
                <c:pt idx="36492">
                  <c:v>-2.8195899999999999E-2</c:v>
                </c:pt>
                <c:pt idx="36493">
                  <c:v>-2.7526700000000001E-2</c:v>
                </c:pt>
                <c:pt idx="36494">
                  <c:v>-2.6808700000000001E-2</c:v>
                </c:pt>
                <c:pt idx="36495">
                  <c:v>-2.60431E-2</c:v>
                </c:pt>
                <c:pt idx="36496">
                  <c:v>-2.5231699999999999E-2</c:v>
                </c:pt>
                <c:pt idx="36497">
                  <c:v>-2.4375999999999998E-2</c:v>
                </c:pt>
                <c:pt idx="36498">
                  <c:v>-2.3477600000000001E-2</c:v>
                </c:pt>
                <c:pt idx="36499">
                  <c:v>-2.25385E-2</c:v>
                </c:pt>
                <c:pt idx="36500">
                  <c:v>-2.15604E-2</c:v>
                </c:pt>
                <c:pt idx="36501">
                  <c:v>-2.05452E-2</c:v>
                </c:pt>
                <c:pt idx="36502">
                  <c:v>-1.9494999999999998E-2</c:v>
                </c:pt>
                <c:pt idx="36503">
                  <c:v>-1.84117E-2</c:v>
                </c:pt>
                <c:pt idx="36504">
                  <c:v>-1.7297400000000001E-2</c:v>
                </c:pt>
                <c:pt idx="36505">
                  <c:v>-1.61543E-2</c:v>
                </c:pt>
                <c:pt idx="36506">
                  <c:v>-1.49847E-2</c:v>
                </c:pt>
                <c:pt idx="36507">
                  <c:v>-1.37906E-2</c:v>
                </c:pt>
                <c:pt idx="36508">
                  <c:v>-1.2574399999999999E-2</c:v>
                </c:pt>
                <c:pt idx="36509">
                  <c:v>-1.13384E-2</c:v>
                </c:pt>
                <c:pt idx="36510">
                  <c:v>-1.0084900000000001E-2</c:v>
                </c:pt>
                <c:pt idx="36511" formatCode="0.00E+00">
                  <c:v>-8.8164000000000003E-3</c:v>
                </c:pt>
                <c:pt idx="36512" formatCode="0.00E+00">
                  <c:v>-7.5351599999999999E-3</c:v>
                </c:pt>
                <c:pt idx="36513" formatCode="0.00E+00">
                  <c:v>-6.24363E-3</c:v>
                </c:pt>
                <c:pt idx="36514" formatCode="0.00E+00">
                  <c:v>-4.9442399999999999E-3</c:v>
                </c:pt>
                <c:pt idx="36515" formatCode="0.00E+00">
                  <c:v>-3.63941E-3</c:v>
                </c:pt>
                <c:pt idx="36516" formatCode="0.00E+00">
                  <c:v>-2.3315900000000001E-3</c:v>
                </c:pt>
                <c:pt idx="36517" formatCode="0.00E+00">
                  <c:v>-1.02322E-3</c:v>
                </c:pt>
                <c:pt idx="36518" formatCode="0.00E+00">
                  <c:v>2.8327300000000001E-4</c:v>
                </c:pt>
                <c:pt idx="36519" formatCode="0.00E+00">
                  <c:v>1.58545E-3</c:v>
                </c:pt>
                <c:pt idx="36520" formatCode="0.00E+00">
                  <c:v>2.88091E-3</c:v>
                </c:pt>
                <c:pt idx="36521" formatCode="0.00E+00">
                  <c:v>4.16724E-3</c:v>
                </c:pt>
                <c:pt idx="36522" formatCode="0.00E+00">
                  <c:v>5.4420700000000002E-3</c:v>
                </c:pt>
                <c:pt idx="36523" formatCode="0.00E+00">
                  <c:v>6.7030500000000003E-3</c:v>
                </c:pt>
                <c:pt idx="36524" formatCode="0.00E+00">
                  <c:v>7.9478599999999993E-3</c:v>
                </c:pt>
                <c:pt idx="36525" formatCode="0.00E+00">
                  <c:v>9.1742100000000004E-3</c:v>
                </c:pt>
                <c:pt idx="36526">
                  <c:v>1.0379899999999999E-2</c:v>
                </c:pt>
                <c:pt idx="36527">
                  <c:v>1.1562599999999999E-2</c:v>
                </c:pt>
                <c:pt idx="36528">
                  <c:v>1.2720199999999999E-2</c:v>
                </c:pt>
                <c:pt idx="36529">
                  <c:v>1.3850700000000001E-2</c:v>
                </c:pt>
                <c:pt idx="36530">
                  <c:v>1.4951900000000001E-2</c:v>
                </c:pt>
                <c:pt idx="36531">
                  <c:v>1.6021899999999999E-2</c:v>
                </c:pt>
                <c:pt idx="36532">
                  <c:v>1.70587E-2</c:v>
                </c:pt>
                <c:pt idx="36533">
                  <c:v>1.8060400000000001E-2</c:v>
                </c:pt>
                <c:pt idx="36534">
                  <c:v>1.9025299999999998E-2</c:v>
                </c:pt>
                <c:pt idx="36535">
                  <c:v>1.99516E-2</c:v>
                </c:pt>
                <c:pt idx="36536">
                  <c:v>2.0837600000000001E-2</c:v>
                </c:pt>
                <c:pt idx="36537">
                  <c:v>2.1681700000000002E-2</c:v>
                </c:pt>
                <c:pt idx="36538">
                  <c:v>2.2482599999999998E-2</c:v>
                </c:pt>
                <c:pt idx="36539">
                  <c:v>2.3238600000000002E-2</c:v>
                </c:pt>
                <c:pt idx="36540">
                  <c:v>2.39486E-2</c:v>
                </c:pt>
                <c:pt idx="36541">
                  <c:v>2.46111E-2</c:v>
                </c:pt>
                <c:pt idx="36542">
                  <c:v>2.52252E-2</c:v>
                </c:pt>
                <c:pt idx="36543">
                  <c:v>2.5789699999999999E-2</c:v>
                </c:pt>
                <c:pt idx="36544">
                  <c:v>2.63036E-2</c:v>
                </c:pt>
                <c:pt idx="36545">
                  <c:v>2.6766000000000002E-2</c:v>
                </c:pt>
                <c:pt idx="36546">
                  <c:v>2.71763E-2</c:v>
                </c:pt>
                <c:pt idx="36547">
                  <c:v>2.7533599999999998E-2</c:v>
                </c:pt>
                <c:pt idx="36548">
                  <c:v>2.7837400000000002E-2</c:v>
                </c:pt>
                <c:pt idx="36549">
                  <c:v>2.80872E-2</c:v>
                </c:pt>
                <c:pt idx="36550">
                  <c:v>2.8282600000000001E-2</c:v>
                </c:pt>
                <c:pt idx="36551">
                  <c:v>2.8423400000000001E-2</c:v>
                </c:pt>
                <c:pt idx="36552">
                  <c:v>2.8509300000000001E-2</c:v>
                </c:pt>
                <c:pt idx="36553">
                  <c:v>2.8540300000000001E-2</c:v>
                </c:pt>
                <c:pt idx="36554">
                  <c:v>2.8516300000000001E-2</c:v>
                </c:pt>
                <c:pt idx="36555">
                  <c:v>2.84376E-2</c:v>
                </c:pt>
                <c:pt idx="36556">
                  <c:v>2.8304200000000002E-2</c:v>
                </c:pt>
                <c:pt idx="36557">
                  <c:v>2.8116599999999999E-2</c:v>
                </c:pt>
                <c:pt idx="36558">
                  <c:v>2.7875199999999999E-2</c:v>
                </c:pt>
                <c:pt idx="36559">
                  <c:v>2.7580400000000001E-2</c:v>
                </c:pt>
                <c:pt idx="36560">
                  <c:v>2.7232900000000001E-2</c:v>
                </c:pt>
                <c:pt idx="36561">
                  <c:v>2.68335E-2</c:v>
                </c:pt>
                <c:pt idx="36562">
                  <c:v>2.6382900000000001E-2</c:v>
                </c:pt>
                <c:pt idx="36563">
                  <c:v>2.5881999999999999E-2</c:v>
                </c:pt>
                <c:pt idx="36564">
                  <c:v>2.5331800000000002E-2</c:v>
                </c:pt>
                <c:pt idx="36565">
                  <c:v>2.4733399999999999E-2</c:v>
                </c:pt>
                <c:pt idx="36566">
                  <c:v>2.4087999999999998E-2</c:v>
                </c:pt>
                <c:pt idx="36567">
                  <c:v>2.3396900000000002E-2</c:v>
                </c:pt>
                <c:pt idx="36568">
                  <c:v>2.2661299999999999E-2</c:v>
                </c:pt>
                <c:pt idx="36569">
                  <c:v>2.1882800000000001E-2</c:v>
                </c:pt>
                <c:pt idx="36570">
                  <c:v>2.10628E-2</c:v>
                </c:pt>
                <c:pt idx="36571">
                  <c:v>2.02028E-2</c:v>
                </c:pt>
                <c:pt idx="36572">
                  <c:v>1.9304600000000002E-2</c:v>
                </c:pt>
                <c:pt idx="36573">
                  <c:v>1.8369900000000002E-2</c:v>
                </c:pt>
                <c:pt idx="36574">
                  <c:v>1.74004E-2</c:v>
                </c:pt>
                <c:pt idx="36575">
                  <c:v>1.6397999999999999E-2</c:v>
                </c:pt>
                <c:pt idx="36576">
                  <c:v>1.5364600000000001E-2</c:v>
                </c:pt>
                <c:pt idx="36577">
                  <c:v>1.43021E-2</c:v>
                </c:pt>
                <c:pt idx="36578">
                  <c:v>1.32126E-2</c:v>
                </c:pt>
                <c:pt idx="36579">
                  <c:v>1.20982E-2</c:v>
                </c:pt>
                <c:pt idx="36580">
                  <c:v>1.09608E-2</c:v>
                </c:pt>
                <c:pt idx="36581" formatCode="0.00E+00">
                  <c:v>9.8027800000000005E-3</c:v>
                </c:pt>
                <c:pt idx="36582" formatCode="0.00E+00">
                  <c:v>8.6262100000000005E-3</c:v>
                </c:pt>
                <c:pt idx="36583" formatCode="0.00E+00">
                  <c:v>7.4333100000000003E-3</c:v>
                </c:pt>
                <c:pt idx="36584" formatCode="0.00E+00">
                  <c:v>6.2263300000000004E-3</c:v>
                </c:pt>
                <c:pt idx="36585" formatCode="0.00E+00">
                  <c:v>5.0075600000000003E-3</c:v>
                </c:pt>
                <c:pt idx="36586" formatCode="0.00E+00">
                  <c:v>3.77926E-3</c:v>
                </c:pt>
                <c:pt idx="36587" formatCode="0.00E+00">
                  <c:v>2.5437400000000001E-3</c:v>
                </c:pt>
                <c:pt idx="36588" formatCode="0.00E+00">
                  <c:v>1.3033299999999999E-3</c:v>
                </c:pt>
                <c:pt idx="36589" formatCode="0.00E+00">
                  <c:v>6.0339900000000001E-5</c:v>
                </c:pt>
                <c:pt idx="36590" formatCode="0.00E+00">
                  <c:v>-1.1829E-3</c:v>
                </c:pt>
                <c:pt idx="36591" formatCode="0.00E+00">
                  <c:v>-2.42407E-3</c:v>
                </c:pt>
                <c:pt idx="36592" formatCode="0.00E+00">
                  <c:v>-3.6608399999999998E-3</c:v>
                </c:pt>
                <c:pt idx="36593" formatCode="0.00E+00">
                  <c:v>-4.8909000000000001E-3</c:v>
                </c:pt>
                <c:pt idx="36594" formatCode="0.00E+00">
                  <c:v>-6.1119700000000004E-3</c:v>
                </c:pt>
                <c:pt idx="36595" formatCode="0.00E+00">
                  <c:v>-7.3217600000000001E-3</c:v>
                </c:pt>
                <c:pt idx="36596" formatCode="0.00E+00">
                  <c:v>-8.5180099999999995E-3</c:v>
                </c:pt>
                <c:pt idx="36597" formatCode="0.00E+00">
                  <c:v>-9.6985100000000005E-3</c:v>
                </c:pt>
                <c:pt idx="36598">
                  <c:v>-1.0861000000000001E-2</c:v>
                </c:pt>
                <c:pt idx="36599">
                  <c:v>-1.2003399999999999E-2</c:v>
                </c:pt>
                <c:pt idx="36600">
                  <c:v>-1.3123599999999999E-2</c:v>
                </c:pt>
                <c:pt idx="36601">
                  <c:v>-1.42194E-2</c:v>
                </c:pt>
                <c:pt idx="36602">
                  <c:v>-1.52888E-2</c:v>
                </c:pt>
                <c:pt idx="36603">
                  <c:v>-1.6329900000000001E-2</c:v>
                </c:pt>
                <c:pt idx="36604">
                  <c:v>-1.7340600000000001E-2</c:v>
                </c:pt>
                <c:pt idx="36605">
                  <c:v>-1.8319200000000001E-2</c:v>
                </c:pt>
                <c:pt idx="36606">
                  <c:v>-1.9263800000000001E-2</c:v>
                </c:pt>
                <c:pt idx="36607">
                  <c:v>-2.0172599999999999E-2</c:v>
                </c:pt>
                <c:pt idx="36608">
                  <c:v>-2.1044E-2</c:v>
                </c:pt>
                <c:pt idx="36609">
                  <c:v>-2.1876300000000001E-2</c:v>
                </c:pt>
                <c:pt idx="36610">
                  <c:v>-2.2668000000000001E-2</c:v>
                </c:pt>
                <c:pt idx="36611">
                  <c:v>-2.34176E-2</c:v>
                </c:pt>
                <c:pt idx="36612">
                  <c:v>-2.4123800000000001E-2</c:v>
                </c:pt>
                <c:pt idx="36613">
                  <c:v>-2.4785100000000001E-2</c:v>
                </c:pt>
                <c:pt idx="36614">
                  <c:v>-2.5400499999999999E-2</c:v>
                </c:pt>
                <c:pt idx="36615">
                  <c:v>-2.5968700000000001E-2</c:v>
                </c:pt>
                <c:pt idx="36616">
                  <c:v>-2.6488600000000001E-2</c:v>
                </c:pt>
                <c:pt idx="36617">
                  <c:v>-2.6959400000000001E-2</c:v>
                </c:pt>
                <c:pt idx="36618">
                  <c:v>-2.7380000000000002E-2</c:v>
                </c:pt>
                <c:pt idx="36619">
                  <c:v>-2.7749900000000001E-2</c:v>
                </c:pt>
                <c:pt idx="36620">
                  <c:v>-2.8068200000000001E-2</c:v>
                </c:pt>
                <c:pt idx="36621">
                  <c:v>-2.83343E-2</c:v>
                </c:pt>
                <c:pt idx="36622">
                  <c:v>-2.8547800000000002E-2</c:v>
                </c:pt>
                <c:pt idx="36623">
                  <c:v>-2.87082E-2</c:v>
                </c:pt>
                <c:pt idx="36624">
                  <c:v>-2.8815299999999999E-2</c:v>
                </c:pt>
                <c:pt idx="36625">
                  <c:v>-2.8868700000000001E-2</c:v>
                </c:pt>
                <c:pt idx="36626">
                  <c:v>-2.8868499999999998E-2</c:v>
                </c:pt>
                <c:pt idx="36627">
                  <c:v>-2.8814699999999999E-2</c:v>
                </c:pt>
                <c:pt idx="36628">
                  <c:v>-2.8707099999999999E-2</c:v>
                </c:pt>
                <c:pt idx="36629">
                  <c:v>-2.8546200000000001E-2</c:v>
                </c:pt>
                <c:pt idx="36630">
                  <c:v>-2.8332099999999999E-2</c:v>
                </c:pt>
                <c:pt idx="36631">
                  <c:v>-2.8065300000000001E-2</c:v>
                </c:pt>
                <c:pt idx="36632">
                  <c:v>-2.7746099999999999E-2</c:v>
                </c:pt>
                <c:pt idx="36633">
                  <c:v>-2.7375300000000002E-2</c:v>
                </c:pt>
                <c:pt idx="36634">
                  <c:v>-2.6953299999999999E-2</c:v>
                </c:pt>
                <c:pt idx="36635">
                  <c:v>-2.64811E-2</c:v>
                </c:pt>
                <c:pt idx="36636">
                  <c:v>-2.5959400000000001E-2</c:v>
                </c:pt>
                <c:pt idx="36637">
                  <c:v>-2.53893E-2</c:v>
                </c:pt>
                <c:pt idx="36638">
                  <c:v>-2.4771600000000001E-2</c:v>
                </c:pt>
                <c:pt idx="36639">
                  <c:v>-2.41076E-2</c:v>
                </c:pt>
                <c:pt idx="36640">
                  <c:v>-2.3398499999999999E-2</c:v>
                </c:pt>
                <c:pt idx="36641">
                  <c:v>-2.2645499999999999E-2</c:v>
                </c:pt>
                <c:pt idx="36642">
                  <c:v>-2.1850000000000001E-2</c:v>
                </c:pt>
                <c:pt idx="36643">
                  <c:v>-2.1013400000000002E-2</c:v>
                </c:pt>
                <c:pt idx="36644">
                  <c:v>-2.01373E-2</c:v>
                </c:pt>
                <c:pt idx="36645">
                  <c:v>-1.9223199999999999E-2</c:v>
                </c:pt>
                <c:pt idx="36646">
                  <c:v>-1.8272900000000002E-2</c:v>
                </c:pt>
                <c:pt idx="36647">
                  <c:v>-1.7288000000000001E-2</c:v>
                </c:pt>
                <c:pt idx="36648">
                  <c:v>-1.6270300000000001E-2</c:v>
                </c:pt>
                <c:pt idx="36649">
                  <c:v>-1.5221699999999999E-2</c:v>
                </c:pt>
                <c:pt idx="36650">
                  <c:v>-1.41441E-2</c:v>
                </c:pt>
                <c:pt idx="36651">
                  <c:v>-1.30394E-2</c:v>
                </c:pt>
                <c:pt idx="36652">
                  <c:v>-1.19097E-2</c:v>
                </c:pt>
                <c:pt idx="36653">
                  <c:v>-1.07569E-2</c:v>
                </c:pt>
                <c:pt idx="36654" formatCode="0.00E+00">
                  <c:v>-9.5833199999999993E-3</c:v>
                </c:pt>
                <c:pt idx="36655" formatCode="0.00E+00">
                  <c:v>-8.3909399999999995E-3</c:v>
                </c:pt>
                <c:pt idx="36656" formatCode="0.00E+00">
                  <c:v>-7.1819700000000002E-3</c:v>
                </c:pt>
                <c:pt idx="36657" formatCode="0.00E+00">
                  <c:v>-5.9586200000000004E-3</c:v>
                </c:pt>
                <c:pt idx="36658" formatCode="0.00E+00">
                  <c:v>-4.7231E-3</c:v>
                </c:pt>
                <c:pt idx="36659" formatCode="0.00E+00">
                  <c:v>-3.47767E-3</c:v>
                </c:pt>
                <c:pt idx="36660" formatCode="0.00E+00">
                  <c:v>-2.2246000000000002E-3</c:v>
                </c:pt>
                <c:pt idx="36661" formatCode="0.00E+00">
                  <c:v>-9.6617100000000004E-4</c:v>
                </c:pt>
                <c:pt idx="36662" formatCode="0.00E+00">
                  <c:v>2.95323E-4</c:v>
                </c:pt>
                <c:pt idx="36663" formatCode="0.00E+00">
                  <c:v>1.55758E-3</c:v>
                </c:pt>
                <c:pt idx="36664" formatCode="0.00E+00">
                  <c:v>2.8183100000000001E-3</c:v>
                </c:pt>
                <c:pt idx="36665" formatCode="0.00E+00">
                  <c:v>4.0752000000000002E-3</c:v>
                </c:pt>
                <c:pt idx="36666" formatCode="0.00E+00">
                  <c:v>5.3259700000000002E-3</c:v>
                </c:pt>
                <c:pt idx="36667" formatCode="0.00E+00">
                  <c:v>6.5683199999999999E-3</c:v>
                </c:pt>
                <c:pt idx="36668" formatCode="0.00E+00">
                  <c:v>7.7999999999999996E-3</c:v>
                </c:pt>
                <c:pt idx="36669" formatCode="0.00E+00">
                  <c:v>9.0187500000000007E-3</c:v>
                </c:pt>
                <c:pt idx="36670">
                  <c:v>1.02224E-2</c:v>
                </c:pt>
                <c:pt idx="36671">
                  <c:v>1.14086E-2</c:v>
                </c:pt>
                <c:pt idx="36672">
                  <c:v>1.2575299999999999E-2</c:v>
                </c:pt>
                <c:pt idx="36673">
                  <c:v>1.3720400000000001E-2</c:v>
                </c:pt>
                <c:pt idx="36674">
                  <c:v>1.48418E-2</c:v>
                </c:pt>
                <c:pt idx="36675">
                  <c:v>1.5937300000000001E-2</c:v>
                </c:pt>
                <c:pt idx="36676">
                  <c:v>1.7004999999999999E-2</c:v>
                </c:pt>
                <c:pt idx="36677">
                  <c:v>1.8043E-2</c:v>
                </c:pt>
                <c:pt idx="36678">
                  <c:v>1.9049300000000002E-2</c:v>
                </c:pt>
                <c:pt idx="36679">
                  <c:v>2.0022100000000001E-2</c:v>
                </c:pt>
                <c:pt idx="36680">
                  <c:v>2.0959599999999998E-2</c:v>
                </c:pt>
                <c:pt idx="36681">
                  <c:v>2.18601E-2</c:v>
                </c:pt>
                <c:pt idx="36682">
                  <c:v>2.27219E-2</c:v>
                </c:pt>
                <c:pt idx="36683">
                  <c:v>2.3543399999999999E-2</c:v>
                </c:pt>
                <c:pt idx="36684">
                  <c:v>2.43232E-2</c:v>
                </c:pt>
                <c:pt idx="36685">
                  <c:v>2.5059700000000001E-2</c:v>
                </c:pt>
                <c:pt idx="36686">
                  <c:v>2.5751699999999999E-2</c:v>
                </c:pt>
                <c:pt idx="36687">
                  <c:v>2.6397799999999999E-2</c:v>
                </c:pt>
                <c:pt idx="36688">
                  <c:v>2.6996800000000001E-2</c:v>
                </c:pt>
                <c:pt idx="36689">
                  <c:v>2.7547700000000001E-2</c:v>
                </c:pt>
                <c:pt idx="36690">
                  <c:v>2.8049299999999999E-2</c:v>
                </c:pt>
                <c:pt idx="36691">
                  <c:v>2.85008E-2</c:v>
                </c:pt>
                <c:pt idx="36692">
                  <c:v>2.8901400000000001E-2</c:v>
                </c:pt>
                <c:pt idx="36693">
                  <c:v>2.9250100000000001E-2</c:v>
                </c:pt>
                <c:pt idx="36694">
                  <c:v>2.95465E-2</c:v>
                </c:pt>
                <c:pt idx="36695">
                  <c:v>2.9789800000000002E-2</c:v>
                </c:pt>
                <c:pt idx="36696">
                  <c:v>2.9979700000000001E-2</c:v>
                </c:pt>
                <c:pt idx="36697">
                  <c:v>3.0115800000000002E-2</c:v>
                </c:pt>
                <c:pt idx="36698">
                  <c:v>3.0197700000000001E-2</c:v>
                </c:pt>
                <c:pt idx="36699">
                  <c:v>3.02253E-2</c:v>
                </c:pt>
                <c:pt idx="36700">
                  <c:v>3.01985E-2</c:v>
                </c:pt>
                <c:pt idx="36701">
                  <c:v>3.01173E-2</c:v>
                </c:pt>
                <c:pt idx="36702">
                  <c:v>2.9981799999999999E-2</c:v>
                </c:pt>
                <c:pt idx="36703">
                  <c:v>2.9792300000000001E-2</c:v>
                </c:pt>
                <c:pt idx="36704">
                  <c:v>2.9548899999999999E-2</c:v>
                </c:pt>
                <c:pt idx="36705">
                  <c:v>2.9252199999999999E-2</c:v>
                </c:pt>
                <c:pt idx="36706">
                  <c:v>2.89027E-2</c:v>
                </c:pt>
                <c:pt idx="36707">
                  <c:v>2.85008E-2</c:v>
                </c:pt>
                <c:pt idx="36708">
                  <c:v>2.8047300000000001E-2</c:v>
                </c:pt>
                <c:pt idx="36709">
                  <c:v>2.7543000000000002E-2</c:v>
                </c:pt>
                <c:pt idx="36710">
                  <c:v>2.69888E-2</c:v>
                </c:pt>
                <c:pt idx="36711">
                  <c:v>2.6385499999999999E-2</c:v>
                </c:pt>
                <c:pt idx="36712">
                  <c:v>2.5734300000000002E-2</c:v>
                </c:pt>
                <c:pt idx="36713">
                  <c:v>2.5036300000000001E-2</c:v>
                </c:pt>
                <c:pt idx="36714">
                  <c:v>2.42927E-2</c:v>
                </c:pt>
                <c:pt idx="36715">
                  <c:v>2.35047E-2</c:v>
                </c:pt>
                <c:pt idx="36716">
                  <c:v>2.26739E-2</c:v>
                </c:pt>
                <c:pt idx="36717">
                  <c:v>2.1801600000000001E-2</c:v>
                </c:pt>
                <c:pt idx="36718">
                  <c:v>2.08893E-2</c:v>
                </c:pt>
                <c:pt idx="36719">
                  <c:v>1.99387E-2</c:v>
                </c:pt>
                <c:pt idx="36720">
                  <c:v>1.89515E-2</c:v>
                </c:pt>
                <c:pt idx="36721">
                  <c:v>1.7929299999999999E-2</c:v>
                </c:pt>
                <c:pt idx="36722">
                  <c:v>1.68741E-2</c:v>
                </c:pt>
                <c:pt idx="36723">
                  <c:v>1.5787499999999999E-2</c:v>
                </c:pt>
                <c:pt idx="36724">
                  <c:v>1.4671699999999999E-2</c:v>
                </c:pt>
                <c:pt idx="36725">
                  <c:v>1.3528399999999999E-2</c:v>
                </c:pt>
                <c:pt idx="36726">
                  <c:v>1.2359800000000001E-2</c:v>
                </c:pt>
                <c:pt idx="36727">
                  <c:v>1.1168000000000001E-2</c:v>
                </c:pt>
                <c:pt idx="36728" formatCode="0.00E+00">
                  <c:v>9.9549200000000008E-3</c:v>
                </c:pt>
                <c:pt idx="36729" formatCode="0.00E+00">
                  <c:v>8.7228400000000008E-3</c:v>
                </c:pt>
                <c:pt idx="36730" formatCode="0.00E+00">
                  <c:v>7.4739200000000002E-3</c:v>
                </c:pt>
                <c:pt idx="36731" formatCode="0.00E+00">
                  <c:v>6.2103599999999998E-3</c:v>
                </c:pt>
                <c:pt idx="36732" formatCode="0.00E+00">
                  <c:v>4.9344000000000002E-3</c:v>
                </c:pt>
                <c:pt idx="36733" formatCode="0.00E+00">
                  <c:v>3.6483000000000002E-3</c:v>
                </c:pt>
                <c:pt idx="36734" formatCode="0.00E+00">
                  <c:v>2.3543499999999998E-3</c:v>
                </c:pt>
                <c:pt idx="36735" formatCode="0.00E+00">
                  <c:v>1.0548300000000001E-3</c:v>
                </c:pt>
                <c:pt idx="36736" formatCode="0.00E+00">
                  <c:v>-2.47944E-4</c:v>
                </c:pt>
                <c:pt idx="36737" formatCode="0.00E+00">
                  <c:v>-1.55167E-3</c:v>
                </c:pt>
                <c:pt idx="36738" formatCode="0.00E+00">
                  <c:v>-2.8540200000000001E-3</c:v>
                </c:pt>
                <c:pt idx="36739" formatCode="0.00E+00">
                  <c:v>-4.1526899999999997E-3</c:v>
                </c:pt>
                <c:pt idx="36740" formatCode="0.00E+00">
                  <c:v>-5.4453799999999997E-3</c:v>
                </c:pt>
                <c:pt idx="36741" formatCode="0.00E+00">
                  <c:v>-6.7297900000000003E-3</c:v>
                </c:pt>
                <c:pt idx="36742" formatCode="0.00E+00">
                  <c:v>-8.0036299999999994E-3</c:v>
                </c:pt>
                <c:pt idx="36743" formatCode="0.00E+00">
                  <c:v>-9.2646499999999993E-3</c:v>
                </c:pt>
                <c:pt idx="36744">
                  <c:v>-1.05106E-2</c:v>
                </c:pt>
                <c:pt idx="36745">
                  <c:v>-1.1739299999999999E-2</c:v>
                </c:pt>
                <c:pt idx="36746">
                  <c:v>-1.2948400000000001E-2</c:v>
                </c:pt>
                <c:pt idx="36747">
                  <c:v>-1.4135999999999999E-2</c:v>
                </c:pt>
                <c:pt idx="36748">
                  <c:v>-1.5299800000000001E-2</c:v>
                </c:pt>
                <c:pt idx="36749">
                  <c:v>-1.6437899999999998E-2</c:v>
                </c:pt>
                <c:pt idx="36750">
                  <c:v>-1.7548100000000001E-2</c:v>
                </c:pt>
                <c:pt idx="36751">
                  <c:v>-1.86284E-2</c:v>
                </c:pt>
                <c:pt idx="36752">
                  <c:v>-1.9677099999999999E-2</c:v>
                </c:pt>
                <c:pt idx="36753">
                  <c:v>-2.0692100000000001E-2</c:v>
                </c:pt>
                <c:pt idx="36754">
                  <c:v>-2.1671699999999999E-2</c:v>
                </c:pt>
                <c:pt idx="36755">
                  <c:v>-2.2614100000000002E-2</c:v>
                </c:pt>
                <c:pt idx="36756">
                  <c:v>-2.3517699999999999E-2</c:v>
                </c:pt>
                <c:pt idx="36757">
                  <c:v>-2.4380800000000001E-2</c:v>
                </c:pt>
                <c:pt idx="36758">
                  <c:v>-2.52018E-2</c:v>
                </c:pt>
                <c:pt idx="36759">
                  <c:v>-2.59794E-2</c:v>
                </c:pt>
                <c:pt idx="36760">
                  <c:v>-2.6712099999999999E-2</c:v>
                </c:pt>
                <c:pt idx="36761">
                  <c:v>-2.7398599999999999E-2</c:v>
                </c:pt>
                <c:pt idx="36762">
                  <c:v>-2.8037699999999999E-2</c:v>
                </c:pt>
                <c:pt idx="36763">
                  <c:v>-2.8628199999999999E-2</c:v>
                </c:pt>
                <c:pt idx="36764">
                  <c:v>-2.9169E-2</c:v>
                </c:pt>
                <c:pt idx="36765">
                  <c:v>-2.96592E-2</c:v>
                </c:pt>
                <c:pt idx="36766">
                  <c:v>-3.00979E-2</c:v>
                </c:pt>
                <c:pt idx="36767">
                  <c:v>-3.0484199999999999E-2</c:v>
                </c:pt>
                <c:pt idx="36768">
                  <c:v>-3.0817600000000001E-2</c:v>
                </c:pt>
                <c:pt idx="36769">
                  <c:v>-3.1097300000000001E-2</c:v>
                </c:pt>
                <c:pt idx="36770">
                  <c:v>-3.1322799999999998E-2</c:v>
                </c:pt>
                <c:pt idx="36771">
                  <c:v>-3.1493699999999999E-2</c:v>
                </c:pt>
                <c:pt idx="36772">
                  <c:v>-3.1609699999999998E-2</c:v>
                </c:pt>
                <c:pt idx="36773">
                  <c:v>-3.16706E-2</c:v>
                </c:pt>
                <c:pt idx="36774">
                  <c:v>-3.1676099999999999E-2</c:v>
                </c:pt>
                <c:pt idx="36775">
                  <c:v>-3.1626399999999999E-2</c:v>
                </c:pt>
                <c:pt idx="36776">
                  <c:v>-3.1521300000000002E-2</c:v>
                </c:pt>
                <c:pt idx="36777">
                  <c:v>-3.1361199999999999E-2</c:v>
                </c:pt>
                <c:pt idx="36778">
                  <c:v>-3.1146199999999999E-2</c:v>
                </c:pt>
                <c:pt idx="36779">
                  <c:v>-3.0876600000000001E-2</c:v>
                </c:pt>
                <c:pt idx="36780">
                  <c:v>-3.0553E-2</c:v>
                </c:pt>
                <c:pt idx="36781">
                  <c:v>-3.0175899999999999E-2</c:v>
                </c:pt>
                <c:pt idx="36782">
                  <c:v>-2.9745799999999999E-2</c:v>
                </c:pt>
                <c:pt idx="36783">
                  <c:v>-2.9263600000000001E-2</c:v>
                </c:pt>
                <c:pt idx="36784">
                  <c:v>-2.8729899999999999E-2</c:v>
                </c:pt>
                <c:pt idx="36785">
                  <c:v>-2.8145900000000001E-2</c:v>
                </c:pt>
                <c:pt idx="36786">
                  <c:v>-2.75123E-2</c:v>
                </c:pt>
                <c:pt idx="36787">
                  <c:v>-2.6830300000000001E-2</c:v>
                </c:pt>
                <c:pt idx="36788">
                  <c:v>-2.6101200000000001E-2</c:v>
                </c:pt>
                <c:pt idx="36789">
                  <c:v>-2.5326000000000001E-2</c:v>
                </c:pt>
                <c:pt idx="36790">
                  <c:v>-2.4506199999999999E-2</c:v>
                </c:pt>
                <c:pt idx="36791">
                  <c:v>-2.36431E-2</c:v>
                </c:pt>
                <c:pt idx="36792">
                  <c:v>-2.2738299999999999E-2</c:v>
                </c:pt>
                <c:pt idx="36793">
                  <c:v>-2.1793199999999999E-2</c:v>
                </c:pt>
                <c:pt idx="36794">
                  <c:v>-2.0809600000000001E-2</c:v>
                </c:pt>
                <c:pt idx="36795">
                  <c:v>-1.9789000000000001E-2</c:v>
                </c:pt>
                <c:pt idx="36796">
                  <c:v>-1.8733300000000001E-2</c:v>
                </c:pt>
                <c:pt idx="36797">
                  <c:v>-1.7644199999999999E-2</c:v>
                </c:pt>
                <c:pt idx="36798">
                  <c:v>-1.6523699999999999E-2</c:v>
                </c:pt>
                <c:pt idx="36799">
                  <c:v>-1.5373700000000001E-2</c:v>
                </c:pt>
                <c:pt idx="36800">
                  <c:v>-1.41961E-2</c:v>
                </c:pt>
                <c:pt idx="36801">
                  <c:v>-1.2992999999999999E-2</c:v>
                </c:pt>
                <c:pt idx="36802">
                  <c:v>-1.17664E-2</c:v>
                </c:pt>
                <c:pt idx="36803">
                  <c:v>-1.05185E-2</c:v>
                </c:pt>
                <c:pt idx="36804" formatCode="0.00E+00">
                  <c:v>-9.2514099999999998E-3</c:v>
                </c:pt>
                <c:pt idx="36805" formatCode="0.00E+00">
                  <c:v>-7.9673000000000001E-3</c:v>
                </c:pt>
                <c:pt idx="36806" formatCode="0.00E+00">
                  <c:v>-6.6683799999999998E-3</c:v>
                </c:pt>
                <c:pt idx="36807" formatCode="0.00E+00">
                  <c:v>-5.3569100000000003E-3</c:v>
                </c:pt>
                <c:pt idx="36808" formatCode="0.00E+00">
                  <c:v>-4.0351299999999996E-3</c:v>
                </c:pt>
                <c:pt idx="36809" formatCode="0.00E+00">
                  <c:v>-2.7053300000000001E-3</c:v>
                </c:pt>
                <c:pt idx="36810" formatCode="0.00E+00">
                  <c:v>-1.3697799999999999E-3</c:v>
                </c:pt>
                <c:pt idx="36811" formatCode="0.00E+00">
                  <c:v>-3.08014E-5</c:v>
                </c:pt>
                <c:pt idx="36812" formatCode="0.00E+00">
                  <c:v>1.3093200000000001E-3</c:v>
                </c:pt>
                <c:pt idx="36813" formatCode="0.00E+00">
                  <c:v>2.6482599999999999E-3</c:v>
                </c:pt>
                <c:pt idx="36814" formatCode="0.00E+00">
                  <c:v>3.9837300000000004E-3</c:v>
                </c:pt>
                <c:pt idx="36815" formatCode="0.00E+00">
                  <c:v>5.3134300000000001E-3</c:v>
                </c:pt>
                <c:pt idx="36816" formatCode="0.00E+00">
                  <c:v>6.6350699999999999E-3</c:v>
                </c:pt>
                <c:pt idx="36817" formatCode="0.00E+00">
                  <c:v>7.9463699999999995E-3</c:v>
                </c:pt>
                <c:pt idx="36818" formatCode="0.00E+00">
                  <c:v>9.2450999999999992E-3</c:v>
                </c:pt>
                <c:pt idx="36819">
                  <c:v>1.0529E-2</c:v>
                </c:pt>
                <c:pt idx="36820">
                  <c:v>1.17959E-2</c:v>
                </c:pt>
                <c:pt idx="36821">
                  <c:v>1.3043600000000001E-2</c:v>
                </c:pt>
                <c:pt idx="36822">
                  <c:v>1.42699E-2</c:v>
                </c:pt>
                <c:pt idx="36823">
                  <c:v>1.54729E-2</c:v>
                </c:pt>
                <c:pt idx="36824">
                  <c:v>1.66503E-2</c:v>
                </c:pt>
                <c:pt idx="36825">
                  <c:v>1.7800199999999999E-2</c:v>
                </c:pt>
                <c:pt idx="36826">
                  <c:v>1.8920599999999999E-2</c:v>
                </c:pt>
                <c:pt idx="36827">
                  <c:v>2.0009599999999999E-2</c:v>
                </c:pt>
                <c:pt idx="36828">
                  <c:v>2.1065299999999999E-2</c:v>
                </c:pt>
                <c:pt idx="36829">
                  <c:v>2.2086000000000001E-2</c:v>
                </c:pt>
                <c:pt idx="36830">
                  <c:v>2.3069900000000001E-2</c:v>
                </c:pt>
                <c:pt idx="36831">
                  <c:v>2.40152E-2</c:v>
                </c:pt>
                <c:pt idx="36832">
                  <c:v>2.4920500000000002E-2</c:v>
                </c:pt>
                <c:pt idx="36833">
                  <c:v>2.5784100000000001E-2</c:v>
                </c:pt>
                <c:pt idx="36834">
                  <c:v>2.6604599999999999E-2</c:v>
                </c:pt>
                <c:pt idx="36835">
                  <c:v>2.7380600000000001E-2</c:v>
                </c:pt>
                <c:pt idx="36836">
                  <c:v>2.8110799999999998E-2</c:v>
                </c:pt>
                <c:pt idx="36837">
                  <c:v>2.8793900000000001E-2</c:v>
                </c:pt>
                <c:pt idx="36838">
                  <c:v>2.9428800000000001E-2</c:v>
                </c:pt>
                <c:pt idx="36839">
                  <c:v>3.00145E-2</c:v>
                </c:pt>
                <c:pt idx="36840">
                  <c:v>3.0549799999999998E-2</c:v>
                </c:pt>
                <c:pt idx="36841">
                  <c:v>3.1033999999999999E-2</c:v>
                </c:pt>
                <c:pt idx="36842">
                  <c:v>3.14662E-2</c:v>
                </c:pt>
                <c:pt idx="36843">
                  <c:v>3.1845699999999998E-2</c:v>
                </c:pt>
                <c:pt idx="36844">
                  <c:v>3.2171900000000003E-2</c:v>
                </c:pt>
                <c:pt idx="36845">
                  <c:v>3.2444199999999999E-2</c:v>
                </c:pt>
                <c:pt idx="36846">
                  <c:v>3.2662200000000002E-2</c:v>
                </c:pt>
                <c:pt idx="36847">
                  <c:v>3.2825600000000003E-2</c:v>
                </c:pt>
                <c:pt idx="36848">
                  <c:v>3.2933999999999998E-2</c:v>
                </c:pt>
                <c:pt idx="36849">
                  <c:v>3.29874E-2</c:v>
                </c:pt>
                <c:pt idx="36850">
                  <c:v>3.2985599999999997E-2</c:v>
                </c:pt>
                <c:pt idx="36851">
                  <c:v>3.2928800000000001E-2</c:v>
                </c:pt>
                <c:pt idx="36852">
                  <c:v>3.2816900000000003E-2</c:v>
                </c:pt>
                <c:pt idx="36853">
                  <c:v>3.26503E-2</c:v>
                </c:pt>
                <c:pt idx="36854">
                  <c:v>3.2429199999999998E-2</c:v>
                </c:pt>
                <c:pt idx="36855">
                  <c:v>3.2154099999999998E-2</c:v>
                </c:pt>
                <c:pt idx="36856">
                  <c:v>3.1825399999999997E-2</c:v>
                </c:pt>
                <c:pt idx="36857">
                  <c:v>3.1443699999999998E-2</c:v>
                </c:pt>
                <c:pt idx="36858">
                  <c:v>3.1009800000000001E-2</c:v>
                </c:pt>
                <c:pt idx="36859">
                  <c:v>3.05244E-2</c:v>
                </c:pt>
                <c:pt idx="36860">
                  <c:v>2.99882E-2</c:v>
                </c:pt>
                <c:pt idx="36861">
                  <c:v>2.9402399999999999E-2</c:v>
                </c:pt>
                <c:pt idx="36862">
                  <c:v>2.8767899999999999E-2</c:v>
                </c:pt>
                <c:pt idx="36863">
                  <c:v>2.8085800000000001E-2</c:v>
                </c:pt>
                <c:pt idx="36864">
                  <c:v>2.7357300000000001E-2</c:v>
                </c:pt>
                <c:pt idx="36865">
                  <c:v>2.6583599999999999E-2</c:v>
                </c:pt>
                <c:pt idx="36866">
                  <c:v>2.57662E-2</c:v>
                </c:pt>
                <c:pt idx="36867">
                  <c:v>2.4906399999999999E-2</c:v>
                </c:pt>
                <c:pt idx="36868">
                  <c:v>2.4005800000000001E-2</c:v>
                </c:pt>
                <c:pt idx="36869">
                  <c:v>2.3065800000000001E-2</c:v>
                </c:pt>
                <c:pt idx="36870">
                  <c:v>2.2088099999999999E-2</c:v>
                </c:pt>
                <c:pt idx="36871">
                  <c:v>2.10744E-2</c:v>
                </c:pt>
                <c:pt idx="36872">
                  <c:v>2.00264E-2</c:v>
                </c:pt>
                <c:pt idx="36873">
                  <c:v>1.8946000000000001E-2</c:v>
                </c:pt>
                <c:pt idx="36874">
                  <c:v>1.7834900000000001E-2</c:v>
                </c:pt>
                <c:pt idx="36875">
                  <c:v>1.6695100000000001E-2</c:v>
                </c:pt>
                <c:pt idx="36876">
                  <c:v>1.55286E-2</c:v>
                </c:pt>
                <c:pt idx="36877">
                  <c:v>1.4337300000000001E-2</c:v>
                </c:pt>
                <c:pt idx="36878">
                  <c:v>1.31232E-2</c:v>
                </c:pt>
                <c:pt idx="36879">
                  <c:v>1.18885E-2</c:v>
                </c:pt>
                <c:pt idx="36880">
                  <c:v>1.0635199999999999E-2</c:v>
                </c:pt>
                <c:pt idx="36881" formatCode="0.00E+00">
                  <c:v>9.3654199999999993E-3</c:v>
                </c:pt>
                <c:pt idx="36882" formatCode="0.00E+00">
                  <c:v>8.0814000000000007E-3</c:v>
                </c:pt>
                <c:pt idx="36883" formatCode="0.00E+00">
                  <c:v>6.7852800000000003E-3</c:v>
                </c:pt>
                <c:pt idx="36884" formatCode="0.00E+00">
                  <c:v>5.4792399999999998E-3</c:v>
                </c:pt>
                <c:pt idx="36885" formatCode="0.00E+00">
                  <c:v>4.16549E-3</c:v>
                </c:pt>
                <c:pt idx="36886" formatCode="0.00E+00">
                  <c:v>2.8462600000000002E-3</c:v>
                </c:pt>
                <c:pt idx="36887" formatCode="0.00E+00">
                  <c:v>1.5237600000000001E-3</c:v>
                </c:pt>
                <c:pt idx="36888" formatCode="0.00E+00">
                  <c:v>2.00216E-4</c:v>
                </c:pt>
                <c:pt idx="36889" formatCode="0.00E+00">
                  <c:v>-1.12214E-3</c:v>
                </c:pt>
                <c:pt idx="36890" formatCode="0.00E+00">
                  <c:v>-2.4410999999999999E-3</c:v>
                </c:pt>
                <c:pt idx="36891" formatCode="0.00E+00">
                  <c:v>-3.7544599999999998E-3</c:v>
                </c:pt>
                <c:pt idx="36892" formatCode="0.00E+00">
                  <c:v>-5.0600100000000002E-3</c:v>
                </c:pt>
                <c:pt idx="36893" formatCode="0.00E+00">
                  <c:v>-6.3555900000000004E-3</c:v>
                </c:pt>
                <c:pt idx="36894" formatCode="0.00E+00">
                  <c:v>-7.6390299999999998E-3</c:v>
                </c:pt>
                <c:pt idx="36895" formatCode="0.00E+00">
                  <c:v>-8.9082099999999997E-3</c:v>
                </c:pt>
                <c:pt idx="36896">
                  <c:v>-1.0161E-2</c:v>
                </c:pt>
                <c:pt idx="36897">
                  <c:v>-1.13954E-2</c:v>
                </c:pt>
                <c:pt idx="36898">
                  <c:v>-1.26093E-2</c:v>
                </c:pt>
                <c:pt idx="36899">
                  <c:v>-1.3800700000000001E-2</c:v>
                </c:pt>
                <c:pt idx="36900">
                  <c:v>-1.49677E-2</c:v>
                </c:pt>
                <c:pt idx="36901">
                  <c:v>-1.6108399999999998E-2</c:v>
                </c:pt>
                <c:pt idx="36902">
                  <c:v>-1.7220900000000001E-2</c:v>
                </c:pt>
                <c:pt idx="36903">
                  <c:v>-1.8303400000000001E-2</c:v>
                </c:pt>
                <c:pt idx="36904">
                  <c:v>-1.9354099999999999E-2</c:v>
                </c:pt>
                <c:pt idx="36905">
                  <c:v>-2.0371400000000001E-2</c:v>
                </c:pt>
                <c:pt idx="36906">
                  <c:v>-2.13536E-2</c:v>
                </c:pt>
                <c:pt idx="36907">
                  <c:v>-2.2299099999999999E-2</c:v>
                </c:pt>
                <c:pt idx="36908">
                  <c:v>-2.3206500000000001E-2</c:v>
                </c:pt>
                <c:pt idx="36909">
                  <c:v>-2.40743E-2</c:v>
                </c:pt>
                <c:pt idx="36910">
                  <c:v>-2.4901199999999998E-2</c:v>
                </c:pt>
                <c:pt idx="36911">
                  <c:v>-2.5685699999999999E-2</c:v>
                </c:pt>
                <c:pt idx="36912">
                  <c:v>-2.64269E-2</c:v>
                </c:pt>
                <c:pt idx="36913">
                  <c:v>-2.7123399999999999E-2</c:v>
                </c:pt>
                <c:pt idx="36914">
                  <c:v>-2.7774199999999999E-2</c:v>
                </c:pt>
                <c:pt idx="36915">
                  <c:v>-2.8378400000000002E-2</c:v>
                </c:pt>
                <c:pt idx="36916">
                  <c:v>-2.8935099999999998E-2</c:v>
                </c:pt>
                <c:pt idx="36917">
                  <c:v>-2.9443400000000002E-2</c:v>
                </c:pt>
                <c:pt idx="36918">
                  <c:v>-2.9902600000000001E-2</c:v>
                </c:pt>
                <c:pt idx="36919">
                  <c:v>-3.0312100000000002E-2</c:v>
                </c:pt>
                <c:pt idx="36920">
                  <c:v>-3.0671299999999999E-2</c:v>
                </c:pt>
                <c:pt idx="36921">
                  <c:v>-3.0979699999999999E-2</c:v>
                </c:pt>
                <c:pt idx="36922">
                  <c:v>-3.1237000000000001E-2</c:v>
                </c:pt>
                <c:pt idx="36923">
                  <c:v>-3.1442900000000003E-2</c:v>
                </c:pt>
                <c:pt idx="36924">
                  <c:v>-3.1597199999999999E-2</c:v>
                </c:pt>
                <c:pt idx="36925">
                  <c:v>-3.1699699999999997E-2</c:v>
                </c:pt>
                <c:pt idx="36926">
                  <c:v>-3.1750399999999998E-2</c:v>
                </c:pt>
                <c:pt idx="36927">
                  <c:v>-3.1749399999999997E-2</c:v>
                </c:pt>
                <c:pt idx="36928">
                  <c:v>-3.16969E-2</c:v>
                </c:pt>
                <c:pt idx="36929">
                  <c:v>-3.1593000000000003E-2</c:v>
                </c:pt>
                <c:pt idx="36930">
                  <c:v>-3.1438199999999999E-2</c:v>
                </c:pt>
                <c:pt idx="36931">
                  <c:v>-3.1232800000000002E-2</c:v>
                </c:pt>
                <c:pt idx="36932">
                  <c:v>-3.0977299999999999E-2</c:v>
                </c:pt>
                <c:pt idx="36933">
                  <c:v>-3.0672399999999999E-2</c:v>
                </c:pt>
                <c:pt idx="36934">
                  <c:v>-3.0318600000000001E-2</c:v>
                </c:pt>
                <c:pt idx="36935">
                  <c:v>-2.9916700000000001E-2</c:v>
                </c:pt>
                <c:pt idx="36936">
                  <c:v>-2.9467699999999999E-2</c:v>
                </c:pt>
                <c:pt idx="36937">
                  <c:v>-2.89722E-2</c:v>
                </c:pt>
                <c:pt idx="36938">
                  <c:v>-2.8431499999999998E-2</c:v>
                </c:pt>
                <c:pt idx="36939">
                  <c:v>-2.78464E-2</c:v>
                </c:pt>
                <c:pt idx="36940">
                  <c:v>-2.7218300000000001E-2</c:v>
                </c:pt>
                <c:pt idx="36941">
                  <c:v>-2.6548100000000002E-2</c:v>
                </c:pt>
                <c:pt idx="36942">
                  <c:v>-2.5837300000000001E-2</c:v>
                </c:pt>
                <c:pt idx="36943">
                  <c:v>-2.50872E-2</c:v>
                </c:pt>
                <c:pt idx="36944">
                  <c:v>-2.42992E-2</c:v>
                </c:pt>
                <c:pt idx="36945">
                  <c:v>-2.3474700000000001E-2</c:v>
                </c:pt>
                <c:pt idx="36946">
                  <c:v>-2.2615300000000001E-2</c:v>
                </c:pt>
                <c:pt idx="36947">
                  <c:v>-2.1722499999999999E-2</c:v>
                </c:pt>
                <c:pt idx="36948">
                  <c:v>-2.0797900000000001E-2</c:v>
                </c:pt>
                <c:pt idx="36949">
                  <c:v>-1.9843400000000001E-2</c:v>
                </c:pt>
                <c:pt idx="36950">
                  <c:v>-1.8860499999999999E-2</c:v>
                </c:pt>
                <c:pt idx="36951">
                  <c:v>-1.7851100000000002E-2</c:v>
                </c:pt>
                <c:pt idx="36952">
                  <c:v>-1.6816899999999999E-2</c:v>
                </c:pt>
                <c:pt idx="36953">
                  <c:v>-1.5759800000000001E-2</c:v>
                </c:pt>
                <c:pt idx="36954">
                  <c:v>-1.46818E-2</c:v>
                </c:pt>
                <c:pt idx="36955">
                  <c:v>-1.35846E-2</c:v>
                </c:pt>
                <c:pt idx="36956">
                  <c:v>-1.24703E-2</c:v>
                </c:pt>
                <c:pt idx="36957">
                  <c:v>-1.13407E-2</c:v>
                </c:pt>
                <c:pt idx="36958">
                  <c:v>-1.0197899999999999E-2</c:v>
                </c:pt>
                <c:pt idx="36959" formatCode="0.00E+00">
                  <c:v>-9.0439400000000003E-3</c:v>
                </c:pt>
                <c:pt idx="36960" formatCode="0.00E+00">
                  <c:v>-7.8807100000000008E-3</c:v>
                </c:pt>
                <c:pt idx="36961" formatCode="0.00E+00">
                  <c:v>-6.71027E-3</c:v>
                </c:pt>
                <c:pt idx="36962" formatCode="0.00E+00">
                  <c:v>-5.5346500000000003E-3</c:v>
                </c:pt>
                <c:pt idx="36963" formatCode="0.00E+00">
                  <c:v>-4.3558599999999996E-3</c:v>
                </c:pt>
                <c:pt idx="36964" formatCode="0.00E+00">
                  <c:v>-3.1759399999999999E-3</c:v>
                </c:pt>
                <c:pt idx="36965" formatCode="0.00E+00">
                  <c:v>-1.9968799999999999E-3</c:v>
                </c:pt>
                <c:pt idx="36966" formatCode="0.00E+00">
                  <c:v>-8.2070699999999995E-4</c:v>
                </c:pt>
                <c:pt idx="36967" formatCode="0.00E+00">
                  <c:v>3.5059199999999999E-4</c:v>
                </c:pt>
                <c:pt idx="36968" formatCode="0.00E+00">
                  <c:v>1.51504E-3</c:v>
                </c:pt>
                <c:pt idx="36969" formatCode="0.00E+00">
                  <c:v>2.67067E-3</c:v>
                </c:pt>
                <c:pt idx="36970" formatCode="0.00E+00">
                  <c:v>3.81556E-3</c:v>
                </c:pt>
                <c:pt idx="36971" formatCode="0.00E+00">
                  <c:v>4.9477899999999997E-3</c:v>
                </c:pt>
                <c:pt idx="36972" formatCode="0.00E+00">
                  <c:v>6.0654799999999998E-3</c:v>
                </c:pt>
                <c:pt idx="36973" formatCode="0.00E+00">
                  <c:v>7.1667900000000001E-3</c:v>
                </c:pt>
                <c:pt idx="36974" formatCode="0.00E+00">
                  <c:v>8.2498999999999992E-3</c:v>
                </c:pt>
                <c:pt idx="36975" formatCode="0.00E+00">
                  <c:v>9.3130399999999999E-3</c:v>
                </c:pt>
                <c:pt idx="36976">
                  <c:v>1.0354500000000001E-2</c:v>
                </c:pt>
                <c:pt idx="36977">
                  <c:v>1.13726E-2</c:v>
                </c:pt>
                <c:pt idx="36978">
                  <c:v>1.2365599999999999E-2</c:v>
                </c:pt>
                <c:pt idx="36979">
                  <c:v>1.3332E-2</c:v>
                </c:pt>
                <c:pt idx="36980">
                  <c:v>1.42703E-2</c:v>
                </c:pt>
                <c:pt idx="36981">
                  <c:v>1.5179E-2</c:v>
                </c:pt>
                <c:pt idx="36982">
                  <c:v>1.60567E-2</c:v>
                </c:pt>
                <c:pt idx="36983">
                  <c:v>1.6901900000000001E-2</c:v>
                </c:pt>
                <c:pt idx="36984">
                  <c:v>1.77135E-2</c:v>
                </c:pt>
                <c:pt idx="36985">
                  <c:v>1.8490099999999999E-2</c:v>
                </c:pt>
                <c:pt idx="36986">
                  <c:v>1.92307E-2</c:v>
                </c:pt>
                <c:pt idx="36987">
                  <c:v>1.9934E-2</c:v>
                </c:pt>
                <c:pt idx="36988">
                  <c:v>2.0599200000000002E-2</c:v>
                </c:pt>
                <c:pt idx="36989">
                  <c:v>2.12252E-2</c:v>
                </c:pt>
                <c:pt idx="36990">
                  <c:v>2.1811199999999999E-2</c:v>
                </c:pt>
                <c:pt idx="36991">
                  <c:v>2.2356399999999998E-2</c:v>
                </c:pt>
                <c:pt idx="36992">
                  <c:v>2.2859999999999998E-2</c:v>
                </c:pt>
                <c:pt idx="36993">
                  <c:v>2.3321399999999999E-2</c:v>
                </c:pt>
                <c:pt idx="36994">
                  <c:v>2.3740000000000001E-2</c:v>
                </c:pt>
                <c:pt idx="36995">
                  <c:v>2.4115299999999999E-2</c:v>
                </c:pt>
                <c:pt idx="36996">
                  <c:v>2.4447E-2</c:v>
                </c:pt>
                <c:pt idx="36997">
                  <c:v>2.4734599999999999E-2</c:v>
                </c:pt>
                <c:pt idx="36998">
                  <c:v>2.4977900000000001E-2</c:v>
                </c:pt>
                <c:pt idx="36999">
                  <c:v>2.5176799999999999E-2</c:v>
                </c:pt>
                <c:pt idx="37000">
                  <c:v>2.5331200000000002E-2</c:v>
                </c:pt>
                <c:pt idx="37001">
                  <c:v>2.5440999999999998E-2</c:v>
                </c:pt>
                <c:pt idx="37002">
                  <c:v>2.5506399999999999E-2</c:v>
                </c:pt>
                <c:pt idx="37003">
                  <c:v>2.5527399999999999E-2</c:v>
                </c:pt>
                <c:pt idx="37004">
                  <c:v>2.5504300000000001E-2</c:v>
                </c:pt>
                <c:pt idx="37005">
                  <c:v>2.5437399999999999E-2</c:v>
                </c:pt>
                <c:pt idx="37006">
                  <c:v>2.5327100000000002E-2</c:v>
                </c:pt>
                <c:pt idx="37007">
                  <c:v>2.51738E-2</c:v>
                </c:pt>
                <c:pt idx="37008">
                  <c:v>2.49781E-2</c:v>
                </c:pt>
                <c:pt idx="37009">
                  <c:v>2.4740700000000001E-2</c:v>
                </c:pt>
                <c:pt idx="37010">
                  <c:v>2.4462100000000001E-2</c:v>
                </c:pt>
                <c:pt idx="37011">
                  <c:v>2.4143100000000001E-2</c:v>
                </c:pt>
                <c:pt idx="37012">
                  <c:v>2.3784599999999999E-2</c:v>
                </c:pt>
                <c:pt idx="37013">
                  <c:v>2.3387499999999999E-2</c:v>
                </c:pt>
                <c:pt idx="37014">
                  <c:v>2.2952699999999999E-2</c:v>
                </c:pt>
                <c:pt idx="37015">
                  <c:v>2.24812E-2</c:v>
                </c:pt>
                <c:pt idx="37016">
                  <c:v>2.1974199999999999E-2</c:v>
                </c:pt>
                <c:pt idx="37017">
                  <c:v>2.1432699999999999E-2</c:v>
                </c:pt>
                <c:pt idx="37018">
                  <c:v>2.0858000000000002E-2</c:v>
                </c:pt>
                <c:pt idx="37019">
                  <c:v>2.02513E-2</c:v>
                </c:pt>
                <c:pt idx="37020">
                  <c:v>1.9613999999999999E-2</c:v>
                </c:pt>
                <c:pt idx="37021">
                  <c:v>1.89474E-2</c:v>
                </c:pt>
                <c:pt idx="37022">
                  <c:v>1.8252999999999998E-2</c:v>
                </c:pt>
                <c:pt idx="37023">
                  <c:v>1.7532099999999998E-2</c:v>
                </c:pt>
                <c:pt idx="37024">
                  <c:v>1.6786300000000001E-2</c:v>
                </c:pt>
                <c:pt idx="37025">
                  <c:v>1.6017099999999999E-2</c:v>
                </c:pt>
                <c:pt idx="37026">
                  <c:v>1.5226099999999999E-2</c:v>
                </c:pt>
                <c:pt idx="37027">
                  <c:v>1.44148E-2</c:v>
                </c:pt>
                <c:pt idx="37028">
                  <c:v>1.3585E-2</c:v>
                </c:pt>
                <c:pt idx="37029">
                  <c:v>1.2738299999999999E-2</c:v>
                </c:pt>
                <c:pt idx="37030">
                  <c:v>1.1876299999999999E-2</c:v>
                </c:pt>
                <c:pt idx="37031">
                  <c:v>1.1000899999999999E-2</c:v>
                </c:pt>
                <c:pt idx="37032">
                  <c:v>1.01136E-2</c:v>
                </c:pt>
                <c:pt idx="37033" formatCode="0.00E+00">
                  <c:v>9.2162300000000006E-3</c:v>
                </c:pt>
                <c:pt idx="37034" formatCode="0.00E+00">
                  <c:v>8.3105599999999998E-3</c:v>
                </c:pt>
                <c:pt idx="37035" formatCode="0.00E+00">
                  <c:v>7.3983299999999998E-3</c:v>
                </c:pt>
                <c:pt idx="37036" formatCode="0.00E+00">
                  <c:v>6.4812899999999998E-3</c:v>
                </c:pt>
                <c:pt idx="37037" formatCode="0.00E+00">
                  <c:v>5.5612099999999996E-3</c:v>
                </c:pt>
                <c:pt idx="37038" formatCode="0.00E+00">
                  <c:v>4.6398400000000001E-3</c:v>
                </c:pt>
                <c:pt idx="37039" formatCode="0.00E+00">
                  <c:v>3.7189300000000001E-3</c:v>
                </c:pt>
                <c:pt idx="37040" formatCode="0.00E+00">
                  <c:v>2.80022E-3</c:v>
                </c:pt>
                <c:pt idx="37041" formatCode="0.00E+00">
                  <c:v>1.8854500000000001E-3</c:v>
                </c:pt>
                <c:pt idx="37042" formatCode="0.00E+00">
                  <c:v>9.7632399999999999E-4</c:v>
                </c:pt>
                <c:pt idx="37043" formatCode="0.00E+00">
                  <c:v>7.45454E-5</c:v>
                </c:pt>
                <c:pt idx="37044" formatCode="0.00E+00">
                  <c:v>-8.1821499999999996E-4</c:v>
                </c:pt>
                <c:pt idx="37045" formatCode="0.00E+00">
                  <c:v>-1.70031E-3</c:v>
                </c:pt>
                <c:pt idx="37046" formatCode="0.00E+00">
                  <c:v>-2.57011E-3</c:v>
                </c:pt>
                <c:pt idx="37047" formatCode="0.00E+00">
                  <c:v>-3.42603E-3</c:v>
                </c:pt>
                <c:pt idx="37048" formatCode="0.00E+00">
                  <c:v>-4.2665200000000002E-3</c:v>
                </c:pt>
                <c:pt idx="37049" formatCode="0.00E+00">
                  <c:v>-5.0900499999999996E-3</c:v>
                </c:pt>
                <c:pt idx="37050" formatCode="0.00E+00">
                  <c:v>-5.8951300000000002E-3</c:v>
                </c:pt>
                <c:pt idx="37051" formatCode="0.00E+00">
                  <c:v>-6.6803399999999999E-3</c:v>
                </c:pt>
                <c:pt idx="37052" formatCode="0.00E+00">
                  <c:v>-7.4442700000000002E-3</c:v>
                </c:pt>
                <c:pt idx="37053" formatCode="0.00E+00">
                  <c:v>-8.1855899999999995E-3</c:v>
                </c:pt>
                <c:pt idx="37054" formatCode="0.00E+00">
                  <c:v>-8.9029799999999996E-3</c:v>
                </c:pt>
                <c:pt idx="37055" formatCode="0.00E+00">
                  <c:v>-9.5951999999999999E-3</c:v>
                </c:pt>
                <c:pt idx="37056">
                  <c:v>-1.02611E-2</c:v>
                </c:pt>
                <c:pt idx="37057">
                  <c:v>-1.08994E-2</c:v>
                </c:pt>
                <c:pt idx="37058">
                  <c:v>-1.1509200000000001E-2</c:v>
                </c:pt>
                <c:pt idx="37059">
                  <c:v>-1.20894E-2</c:v>
                </c:pt>
                <c:pt idx="37060">
                  <c:v>-1.2638999999999999E-2</c:v>
                </c:pt>
                <c:pt idx="37061">
                  <c:v>-1.3157200000000001E-2</c:v>
                </c:pt>
                <c:pt idx="37062">
                  <c:v>-1.36431E-2</c:v>
                </c:pt>
                <c:pt idx="37063">
                  <c:v>-1.40959E-2</c:v>
                </c:pt>
                <c:pt idx="37064">
                  <c:v>-1.4515E-2</c:v>
                </c:pt>
                <c:pt idx="37065">
                  <c:v>-1.48997E-2</c:v>
                </c:pt>
                <c:pt idx="37066">
                  <c:v>-1.5249499999999999E-2</c:v>
                </c:pt>
                <c:pt idx="37067">
                  <c:v>-1.55639E-2</c:v>
                </c:pt>
                <c:pt idx="37068">
                  <c:v>-1.58424E-2</c:v>
                </c:pt>
                <c:pt idx="37069">
                  <c:v>-1.60848E-2</c:v>
                </c:pt>
                <c:pt idx="37070">
                  <c:v>-1.6290700000000002E-2</c:v>
                </c:pt>
                <c:pt idx="37071">
                  <c:v>-1.64599E-2</c:v>
                </c:pt>
                <c:pt idx="37072">
                  <c:v>-1.65924E-2</c:v>
                </c:pt>
                <c:pt idx="37073">
                  <c:v>-1.6688000000000001E-2</c:v>
                </c:pt>
                <c:pt idx="37074">
                  <c:v>-1.6746799999999999E-2</c:v>
                </c:pt>
                <c:pt idx="37075">
                  <c:v>-1.67688E-2</c:v>
                </c:pt>
                <c:pt idx="37076">
                  <c:v>-1.67542E-2</c:v>
                </c:pt>
                <c:pt idx="37077">
                  <c:v>-1.6703300000000001E-2</c:v>
                </c:pt>
                <c:pt idx="37078">
                  <c:v>-1.66164E-2</c:v>
                </c:pt>
                <c:pt idx="37079">
                  <c:v>-1.6493799999999999E-2</c:v>
                </c:pt>
                <c:pt idx="37080">
                  <c:v>-1.6336E-2</c:v>
                </c:pt>
                <c:pt idx="37081">
                  <c:v>-1.6143399999999999E-2</c:v>
                </c:pt>
                <c:pt idx="37082">
                  <c:v>-1.5916699999999999E-2</c:v>
                </c:pt>
                <c:pt idx="37083">
                  <c:v>-1.56565E-2</c:v>
                </c:pt>
                <c:pt idx="37084">
                  <c:v>-1.53635E-2</c:v>
                </c:pt>
                <c:pt idx="37085">
                  <c:v>-1.50385E-2</c:v>
                </c:pt>
                <c:pt idx="37086">
                  <c:v>-1.4682300000000001E-2</c:v>
                </c:pt>
                <c:pt idx="37087">
                  <c:v>-1.4295799999999999E-2</c:v>
                </c:pt>
                <c:pt idx="37088">
                  <c:v>-1.388E-2</c:v>
                </c:pt>
                <c:pt idx="37089">
                  <c:v>-1.3435799999999999E-2</c:v>
                </c:pt>
                <c:pt idx="37090">
                  <c:v>-1.2964399999999999E-2</c:v>
                </c:pt>
                <c:pt idx="37091">
                  <c:v>-1.2466700000000001E-2</c:v>
                </c:pt>
                <c:pt idx="37092">
                  <c:v>-1.1944099999999999E-2</c:v>
                </c:pt>
                <c:pt idx="37093">
                  <c:v>-1.13977E-2</c:v>
                </c:pt>
                <c:pt idx="37094">
                  <c:v>-1.08287E-2</c:v>
                </c:pt>
                <c:pt idx="37095">
                  <c:v>-1.02384E-2</c:v>
                </c:pt>
                <c:pt idx="37096" formatCode="0.00E+00">
                  <c:v>-9.6282E-3</c:v>
                </c:pt>
                <c:pt idx="37097" formatCode="0.00E+00">
                  <c:v>-8.9994500000000009E-3</c:v>
                </c:pt>
                <c:pt idx="37098" formatCode="0.00E+00">
                  <c:v>-8.3535499999999995E-3</c:v>
                </c:pt>
                <c:pt idx="37099" formatCode="0.00E+00">
                  <c:v>-7.6919199999999997E-3</c:v>
                </c:pt>
                <c:pt idx="37100" formatCode="0.00E+00">
                  <c:v>-7.0160300000000004E-3</c:v>
                </c:pt>
                <c:pt idx="37101" formatCode="0.00E+00">
                  <c:v>-6.3273699999999997E-3</c:v>
                </c:pt>
                <c:pt idx="37102" formatCode="0.00E+00">
                  <c:v>-5.6274599999999999E-3</c:v>
                </c:pt>
                <c:pt idx="37103" formatCode="0.00E+00">
                  <c:v>-4.9178199999999998E-3</c:v>
                </c:pt>
                <c:pt idx="37104" formatCode="0.00E+00">
                  <c:v>-4.1999999999999997E-3</c:v>
                </c:pt>
                <c:pt idx="37105" formatCode="0.00E+00">
                  <c:v>-3.4755599999999999E-3</c:v>
                </c:pt>
                <c:pt idx="37106" formatCode="0.00E+00">
                  <c:v>-2.7460800000000001E-3</c:v>
                </c:pt>
                <c:pt idx="37107" formatCode="0.00E+00">
                  <c:v>-2.0131400000000001E-3</c:v>
                </c:pt>
                <c:pt idx="37108" formatCode="0.00E+00">
                  <c:v>-1.2783099999999999E-3</c:v>
                </c:pt>
                <c:pt idx="37109" formatCode="0.00E+00">
                  <c:v>-5.4319500000000001E-4</c:v>
                </c:pt>
                <c:pt idx="37110" formatCode="0.00E+00">
                  <c:v>1.9063199999999999E-4</c:v>
                </c:pt>
                <c:pt idx="37111" formatCode="0.00E+00">
                  <c:v>9.2158699999999997E-4</c:v>
                </c:pt>
                <c:pt idx="37112" formatCode="0.00E+00">
                  <c:v>1.6481E-3</c:v>
                </c:pt>
                <c:pt idx="37113" formatCode="0.00E+00">
                  <c:v>2.3686100000000002E-3</c:v>
                </c:pt>
                <c:pt idx="37114" formatCode="0.00E+00">
                  <c:v>3.0815600000000001E-3</c:v>
                </c:pt>
                <c:pt idx="37115" formatCode="0.00E+00">
                  <c:v>3.7854299999999998E-3</c:v>
                </c:pt>
                <c:pt idx="37116" formatCode="0.00E+00">
                  <c:v>4.4787100000000003E-3</c:v>
                </c:pt>
                <c:pt idx="37117" formatCode="0.00E+00">
                  <c:v>5.1599100000000002E-3</c:v>
                </c:pt>
                <c:pt idx="37118" formatCode="0.00E+00">
                  <c:v>5.8275599999999999E-3</c:v>
                </c:pt>
                <c:pt idx="37119" formatCode="0.00E+00">
                  <c:v>6.4802200000000001E-3</c:v>
                </c:pt>
                <c:pt idx="37120" formatCode="0.00E+00">
                  <c:v>7.1165100000000004E-3</c:v>
                </c:pt>
                <c:pt idx="37121" formatCode="0.00E+00">
                  <c:v>7.7350400000000003E-3</c:v>
                </c:pt>
                <c:pt idx="37122" formatCode="0.00E+00">
                  <c:v>8.33448E-3</c:v>
                </c:pt>
                <c:pt idx="37123" formatCode="0.00E+00">
                  <c:v>8.9135399999999993E-3</c:v>
                </c:pt>
                <c:pt idx="37124" formatCode="0.00E+00">
                  <c:v>9.4709700000000004E-3</c:v>
                </c:pt>
                <c:pt idx="37125">
                  <c:v>1.0005500000000001E-2</c:v>
                </c:pt>
                <c:pt idx="37126">
                  <c:v>1.05161E-2</c:v>
                </c:pt>
                <c:pt idx="37127">
                  <c:v>1.10016E-2</c:v>
                </c:pt>
                <c:pt idx="37128">
                  <c:v>1.14608E-2</c:v>
                </c:pt>
                <c:pt idx="37129">
                  <c:v>1.18929E-2</c:v>
                </c:pt>
                <c:pt idx="37130">
                  <c:v>1.22968E-2</c:v>
                </c:pt>
                <c:pt idx="37131">
                  <c:v>1.2671699999999999E-2</c:v>
                </c:pt>
                <c:pt idx="37132">
                  <c:v>1.30166E-2</c:v>
                </c:pt>
                <c:pt idx="37133">
                  <c:v>1.33309E-2</c:v>
                </c:pt>
                <c:pt idx="37134">
                  <c:v>1.3613800000000001E-2</c:v>
                </c:pt>
                <c:pt idx="37135">
                  <c:v>1.3864599999999999E-2</c:v>
                </c:pt>
                <c:pt idx="37136">
                  <c:v>1.40827E-2</c:v>
                </c:pt>
                <c:pt idx="37137">
                  <c:v>1.4267699999999999E-2</c:v>
                </c:pt>
                <c:pt idx="37138">
                  <c:v>1.4419E-2</c:v>
                </c:pt>
                <c:pt idx="37139">
                  <c:v>1.45363E-2</c:v>
                </c:pt>
                <c:pt idx="37140">
                  <c:v>1.4619200000000001E-2</c:v>
                </c:pt>
                <c:pt idx="37141">
                  <c:v>1.46675E-2</c:v>
                </c:pt>
                <c:pt idx="37142">
                  <c:v>1.46809E-2</c:v>
                </c:pt>
                <c:pt idx="37143">
                  <c:v>1.46594E-2</c:v>
                </c:pt>
                <c:pt idx="37144">
                  <c:v>1.46029E-2</c:v>
                </c:pt>
                <c:pt idx="37145">
                  <c:v>1.4511400000000001E-2</c:v>
                </c:pt>
                <c:pt idx="37146">
                  <c:v>1.4385E-2</c:v>
                </c:pt>
                <c:pt idx="37147">
                  <c:v>1.4223899999999999E-2</c:v>
                </c:pt>
                <c:pt idx="37148">
                  <c:v>1.40283E-2</c:v>
                </c:pt>
                <c:pt idx="37149">
                  <c:v>1.3798400000000001E-2</c:v>
                </c:pt>
                <c:pt idx="37150">
                  <c:v>1.35347E-2</c:v>
                </c:pt>
                <c:pt idx="37151">
                  <c:v>1.32376E-2</c:v>
                </c:pt>
                <c:pt idx="37152">
                  <c:v>1.2907500000000001E-2</c:v>
                </c:pt>
                <c:pt idx="37153">
                  <c:v>1.25451E-2</c:v>
                </c:pt>
                <c:pt idx="37154">
                  <c:v>1.2151E-2</c:v>
                </c:pt>
                <c:pt idx="37155">
                  <c:v>1.17258E-2</c:v>
                </c:pt>
                <c:pt idx="37156">
                  <c:v>1.12703E-2</c:v>
                </c:pt>
                <c:pt idx="37157">
                  <c:v>1.0785400000000001E-2</c:v>
                </c:pt>
                <c:pt idx="37158">
                  <c:v>1.02719E-2</c:v>
                </c:pt>
                <c:pt idx="37159" formatCode="0.00E+00">
                  <c:v>9.7307599999999998E-3</c:v>
                </c:pt>
                <c:pt idx="37160" formatCode="0.00E+00">
                  <c:v>9.1629599999999995E-3</c:v>
                </c:pt>
                <c:pt idx="37161" formatCode="0.00E+00">
                  <c:v>8.5695500000000004E-3</c:v>
                </c:pt>
                <c:pt idx="37162" formatCode="0.00E+00">
                  <c:v>7.9516399999999994E-3</c:v>
                </c:pt>
                <c:pt idx="37163" formatCode="0.00E+00">
                  <c:v>7.3103700000000001E-3</c:v>
                </c:pt>
                <c:pt idx="37164" formatCode="0.00E+00">
                  <c:v>6.6469500000000004E-3</c:v>
                </c:pt>
                <c:pt idx="37165" formatCode="0.00E+00">
                  <c:v>5.9626100000000001E-3</c:v>
                </c:pt>
                <c:pt idx="37166" formatCode="0.00E+00">
                  <c:v>5.2586600000000001E-3</c:v>
                </c:pt>
                <c:pt idx="37167" formatCode="0.00E+00">
                  <c:v>4.5364100000000003E-3</c:v>
                </c:pt>
                <c:pt idx="37168" formatCode="0.00E+00">
                  <c:v>3.7972499999999998E-3</c:v>
                </c:pt>
                <c:pt idx="37169" formatCode="0.00E+00">
                  <c:v>3.0425700000000001E-3</c:v>
                </c:pt>
                <c:pt idx="37170" formatCode="0.00E+00">
                  <c:v>2.2738200000000002E-3</c:v>
                </c:pt>
                <c:pt idx="37171" formatCode="0.00E+00">
                  <c:v>1.49248E-3</c:v>
                </c:pt>
                <c:pt idx="37172" formatCode="0.00E+00">
                  <c:v>7.0003399999999999E-4</c:v>
                </c:pt>
                <c:pt idx="37173" formatCode="0.00E+00">
                  <c:v>-1.0198E-4</c:v>
                </c:pt>
                <c:pt idx="37174" formatCode="0.00E+00">
                  <c:v>-9.1201499999999996E-4</c:v>
                </c:pt>
                <c:pt idx="37175" formatCode="0.00E+00">
                  <c:v>-1.7285E-3</c:v>
                </c:pt>
                <c:pt idx="37176" formatCode="0.00E+00">
                  <c:v>-2.5498500000000002E-3</c:v>
                </c:pt>
                <c:pt idx="37177" formatCode="0.00E+00">
                  <c:v>-3.3744600000000001E-3</c:v>
                </c:pt>
                <c:pt idx="37178" formatCode="0.00E+00">
                  <c:v>-4.2007199999999998E-3</c:v>
                </c:pt>
                <c:pt idx="37179" formatCode="0.00E+00">
                  <c:v>-5.0270100000000002E-3</c:v>
                </c:pt>
                <c:pt idx="37180" formatCode="0.00E+00">
                  <c:v>-5.8516999999999996E-3</c:v>
                </c:pt>
                <c:pt idx="37181" formatCode="0.00E+00">
                  <c:v>-6.67317E-3</c:v>
                </c:pt>
                <c:pt idx="37182" formatCode="0.00E+00">
                  <c:v>-7.4897799999999997E-3</c:v>
                </c:pt>
                <c:pt idx="37183" formatCode="0.00E+00">
                  <c:v>-8.2999200000000006E-3</c:v>
                </c:pt>
                <c:pt idx="37184" formatCode="0.00E+00">
                  <c:v>-9.1019699999999992E-3</c:v>
                </c:pt>
                <c:pt idx="37185" formatCode="0.00E+00">
                  <c:v>-9.8943199999999999E-3</c:v>
                </c:pt>
                <c:pt idx="37186">
                  <c:v>-1.06754E-2</c:v>
                </c:pt>
                <c:pt idx="37187">
                  <c:v>-1.14436E-2</c:v>
                </c:pt>
                <c:pt idx="37188">
                  <c:v>-1.2197400000000001E-2</c:v>
                </c:pt>
                <c:pt idx="37189">
                  <c:v>-1.2935200000000001E-2</c:v>
                </c:pt>
                <c:pt idx="37190">
                  <c:v>-1.3655499999999999E-2</c:v>
                </c:pt>
                <c:pt idx="37191">
                  <c:v>-1.4356900000000001E-2</c:v>
                </c:pt>
                <c:pt idx="37192">
                  <c:v>-1.50379E-2</c:v>
                </c:pt>
                <c:pt idx="37193">
                  <c:v>-1.5696999999999999E-2</c:v>
                </c:pt>
                <c:pt idx="37194">
                  <c:v>-1.6333E-2</c:v>
                </c:pt>
                <c:pt idx="37195">
                  <c:v>-1.6944399999999998E-2</c:v>
                </c:pt>
                <c:pt idx="37196">
                  <c:v>-1.7529900000000001E-2</c:v>
                </c:pt>
                <c:pt idx="37197">
                  <c:v>-1.8088300000000002E-2</c:v>
                </c:pt>
                <c:pt idx="37198">
                  <c:v>-1.86184E-2</c:v>
                </c:pt>
                <c:pt idx="37199">
                  <c:v>-1.9119000000000001E-2</c:v>
                </c:pt>
                <c:pt idx="37200">
                  <c:v>-1.9588999999999999E-2</c:v>
                </c:pt>
                <c:pt idx="37201">
                  <c:v>-2.0027300000000001E-2</c:v>
                </c:pt>
                <c:pt idx="37202">
                  <c:v>-2.0433E-2</c:v>
                </c:pt>
                <c:pt idx="37203">
                  <c:v>-2.0805000000000001E-2</c:v>
                </c:pt>
                <c:pt idx="37204">
                  <c:v>-2.1142500000000002E-2</c:v>
                </c:pt>
                <c:pt idx="37205">
                  <c:v>-2.1444600000000001E-2</c:v>
                </c:pt>
                <c:pt idx="37206">
                  <c:v>-2.1710699999999999E-2</c:v>
                </c:pt>
                <c:pt idx="37207">
                  <c:v>-2.1939799999999999E-2</c:v>
                </c:pt>
                <c:pt idx="37208">
                  <c:v>-2.2131600000000001E-2</c:v>
                </c:pt>
                <c:pt idx="37209">
                  <c:v>-2.2285300000000001E-2</c:v>
                </c:pt>
                <c:pt idx="37210">
                  <c:v>-2.2400400000000001E-2</c:v>
                </c:pt>
                <c:pt idx="37211">
                  <c:v>-2.2476599999999999E-2</c:v>
                </c:pt>
                <c:pt idx="37212">
                  <c:v>-2.2513399999999999E-2</c:v>
                </c:pt>
                <c:pt idx="37213">
                  <c:v>-2.2510499999999999E-2</c:v>
                </c:pt>
                <c:pt idx="37214">
                  <c:v>-2.24678E-2</c:v>
                </c:pt>
                <c:pt idx="37215">
                  <c:v>-2.2384999999999999E-2</c:v>
                </c:pt>
                <c:pt idx="37216">
                  <c:v>-2.22621E-2</c:v>
                </c:pt>
                <c:pt idx="37217">
                  <c:v>-2.20991E-2</c:v>
                </c:pt>
                <c:pt idx="37218">
                  <c:v>-2.1895999999999999E-2</c:v>
                </c:pt>
                <c:pt idx="37219">
                  <c:v>-2.1652999999999999E-2</c:v>
                </c:pt>
                <c:pt idx="37220">
                  <c:v>-2.1370199999999999E-2</c:v>
                </c:pt>
                <c:pt idx="37221">
                  <c:v>-2.1048000000000001E-2</c:v>
                </c:pt>
                <c:pt idx="37222">
                  <c:v>-2.0686699999999999E-2</c:v>
                </c:pt>
                <c:pt idx="37223">
                  <c:v>-2.0286700000000001E-2</c:v>
                </c:pt>
                <c:pt idx="37224">
                  <c:v>-1.9848399999999999E-2</c:v>
                </c:pt>
                <c:pt idx="37225">
                  <c:v>-1.93726E-2</c:v>
                </c:pt>
                <c:pt idx="37226">
                  <c:v>-1.88597E-2</c:v>
                </c:pt>
                <c:pt idx="37227">
                  <c:v>-1.83105E-2</c:v>
                </c:pt>
                <c:pt idx="37228">
                  <c:v>-1.77257E-2</c:v>
                </c:pt>
                <c:pt idx="37229">
                  <c:v>-1.7106300000000001E-2</c:v>
                </c:pt>
                <c:pt idx="37230">
                  <c:v>-1.6452899999999999E-2</c:v>
                </c:pt>
                <c:pt idx="37231">
                  <c:v>-1.5766800000000001E-2</c:v>
                </c:pt>
                <c:pt idx="37232">
                  <c:v>-1.50487E-2</c:v>
                </c:pt>
                <c:pt idx="37233">
                  <c:v>-1.4299900000000001E-2</c:v>
                </c:pt>
                <c:pt idx="37234">
                  <c:v>-1.3521399999999999E-2</c:v>
                </c:pt>
                <c:pt idx="37235">
                  <c:v>-1.27145E-2</c:v>
                </c:pt>
                <c:pt idx="37236">
                  <c:v>-1.18803E-2</c:v>
                </c:pt>
                <c:pt idx="37237">
                  <c:v>-1.1020200000000001E-2</c:v>
                </c:pt>
                <c:pt idx="37238">
                  <c:v>-1.01355E-2</c:v>
                </c:pt>
                <c:pt idx="37239" formatCode="0.00E+00">
                  <c:v>-9.2276600000000004E-3</c:v>
                </c:pt>
                <c:pt idx="37240" formatCode="0.00E+00">
                  <c:v>-8.2980299999999996E-3</c:v>
                </c:pt>
                <c:pt idx="37241" formatCode="0.00E+00">
                  <c:v>-7.3481299999999996E-3</c:v>
                </c:pt>
                <c:pt idx="37242" formatCode="0.00E+00">
                  <c:v>-6.3794500000000001E-3</c:v>
                </c:pt>
                <c:pt idx="37243" formatCode="0.00E+00">
                  <c:v>-5.3935700000000003E-3</c:v>
                </c:pt>
                <c:pt idx="37244" formatCode="0.00E+00">
                  <c:v>-4.3920599999999997E-3</c:v>
                </c:pt>
                <c:pt idx="37245" formatCode="0.00E+00">
                  <c:v>-3.3765399999999999E-3</c:v>
                </c:pt>
                <c:pt idx="37246" formatCode="0.00E+00">
                  <c:v>-2.3486599999999998E-3</c:v>
                </c:pt>
                <c:pt idx="37247" formatCode="0.00E+00">
                  <c:v>-1.3100900000000001E-3</c:v>
                </c:pt>
                <c:pt idx="37248" formatCode="0.00E+00">
                  <c:v>-2.6254000000000002E-4</c:v>
                </c:pt>
                <c:pt idx="37249" formatCode="0.00E+00">
                  <c:v>7.9228899999999995E-4</c:v>
                </c:pt>
                <c:pt idx="37250" formatCode="0.00E+00">
                  <c:v>1.8526599999999999E-3</c:v>
                </c:pt>
                <c:pt idx="37251" formatCode="0.00E+00">
                  <c:v>2.9168200000000001E-3</c:v>
                </c:pt>
                <c:pt idx="37252" formatCode="0.00E+00">
                  <c:v>3.9830200000000003E-3</c:v>
                </c:pt>
                <c:pt idx="37253" formatCode="0.00E+00">
                  <c:v>5.0494900000000002E-3</c:v>
                </c:pt>
                <c:pt idx="37254" formatCode="0.00E+00">
                  <c:v>6.1144600000000004E-3</c:v>
                </c:pt>
                <c:pt idx="37255" formatCode="0.00E+00">
                  <c:v>7.17616E-3</c:v>
                </c:pt>
                <c:pt idx="37256" formatCode="0.00E+00">
                  <c:v>8.2328200000000001E-3</c:v>
                </c:pt>
                <c:pt idx="37257" formatCode="0.00E+00">
                  <c:v>9.2826599999999999E-3</c:v>
                </c:pt>
                <c:pt idx="37258">
                  <c:v>1.03239E-2</c:v>
                </c:pt>
                <c:pt idx="37259">
                  <c:v>1.1354899999999999E-2</c:v>
                </c:pt>
                <c:pt idx="37260">
                  <c:v>1.2373800000000001E-2</c:v>
                </c:pt>
                <c:pt idx="37261">
                  <c:v>1.3379E-2</c:v>
                </c:pt>
                <c:pt idx="37262">
                  <c:v>1.43686E-2</c:v>
                </c:pt>
                <c:pt idx="37263">
                  <c:v>1.5341199999999999E-2</c:v>
                </c:pt>
                <c:pt idx="37264">
                  <c:v>1.6294900000000001E-2</c:v>
                </c:pt>
                <c:pt idx="37265">
                  <c:v>1.7228199999999999E-2</c:v>
                </c:pt>
                <c:pt idx="37266">
                  <c:v>1.8139599999999999E-2</c:v>
                </c:pt>
                <c:pt idx="37267">
                  <c:v>1.90273E-2</c:v>
                </c:pt>
                <c:pt idx="37268">
                  <c:v>1.9890000000000001E-2</c:v>
                </c:pt>
                <c:pt idx="37269">
                  <c:v>2.07262E-2</c:v>
                </c:pt>
                <c:pt idx="37270">
                  <c:v>2.1534299999999999E-2</c:v>
                </c:pt>
                <c:pt idx="37271">
                  <c:v>2.2313099999999999E-2</c:v>
                </c:pt>
                <c:pt idx="37272">
                  <c:v>2.3061100000000001E-2</c:v>
                </c:pt>
                <c:pt idx="37273">
                  <c:v>2.3777099999999999E-2</c:v>
                </c:pt>
                <c:pt idx="37274">
                  <c:v>2.44598E-2</c:v>
                </c:pt>
                <c:pt idx="37275">
                  <c:v>2.5108100000000001E-2</c:v>
                </c:pt>
                <c:pt idx="37276">
                  <c:v>2.5720799999999999E-2</c:v>
                </c:pt>
                <c:pt idx="37277">
                  <c:v>2.6296799999999999E-2</c:v>
                </c:pt>
                <c:pt idx="37278">
                  <c:v>2.6835100000000001E-2</c:v>
                </c:pt>
                <c:pt idx="37279">
                  <c:v>2.73347E-2</c:v>
                </c:pt>
                <c:pt idx="37280">
                  <c:v>2.7794800000000001E-2</c:v>
                </c:pt>
                <c:pt idx="37281">
                  <c:v>2.8214599999999999E-2</c:v>
                </c:pt>
                <c:pt idx="37282">
                  <c:v>2.8593199999999999E-2</c:v>
                </c:pt>
                <c:pt idx="37283">
                  <c:v>2.8930000000000001E-2</c:v>
                </c:pt>
                <c:pt idx="37284">
                  <c:v>2.9224300000000002E-2</c:v>
                </c:pt>
                <c:pt idx="37285">
                  <c:v>2.9475700000000001E-2</c:v>
                </c:pt>
                <c:pt idx="37286">
                  <c:v>2.9683500000000002E-2</c:v>
                </c:pt>
                <c:pt idx="37287">
                  <c:v>2.9847499999999999E-2</c:v>
                </c:pt>
                <c:pt idx="37288">
                  <c:v>2.9967199999999999E-2</c:v>
                </c:pt>
                <c:pt idx="37289">
                  <c:v>3.00425E-2</c:v>
                </c:pt>
                <c:pt idx="37290">
                  <c:v>3.0072999999999999E-2</c:v>
                </c:pt>
                <c:pt idx="37291">
                  <c:v>3.0058700000000001E-2</c:v>
                </c:pt>
                <c:pt idx="37292">
                  <c:v>2.9999499999999998E-2</c:v>
                </c:pt>
                <c:pt idx="37293">
                  <c:v>2.9895499999999998E-2</c:v>
                </c:pt>
                <c:pt idx="37294">
                  <c:v>2.97468E-2</c:v>
                </c:pt>
                <c:pt idx="37295">
                  <c:v>2.95535E-2</c:v>
                </c:pt>
                <c:pt idx="37296">
                  <c:v>2.9315899999999999E-2</c:v>
                </c:pt>
                <c:pt idx="37297">
                  <c:v>2.9034299999999999E-2</c:v>
                </c:pt>
                <c:pt idx="37298">
                  <c:v>2.8709100000000001E-2</c:v>
                </c:pt>
                <c:pt idx="37299">
                  <c:v>2.8340899999999999E-2</c:v>
                </c:pt>
                <c:pt idx="37300">
                  <c:v>2.793E-2</c:v>
                </c:pt>
                <c:pt idx="37301">
                  <c:v>2.74772E-2</c:v>
                </c:pt>
                <c:pt idx="37302">
                  <c:v>2.6983E-2</c:v>
                </c:pt>
                <c:pt idx="37303">
                  <c:v>2.64484E-2</c:v>
                </c:pt>
                <c:pt idx="37304">
                  <c:v>2.5873899999999998E-2</c:v>
                </c:pt>
                <c:pt idx="37305">
                  <c:v>2.5260700000000001E-2</c:v>
                </c:pt>
                <c:pt idx="37306">
                  <c:v>2.4609499999999999E-2</c:v>
                </c:pt>
                <c:pt idx="37307">
                  <c:v>2.3921399999999999E-2</c:v>
                </c:pt>
                <c:pt idx="37308">
                  <c:v>2.3197499999999999E-2</c:v>
                </c:pt>
                <c:pt idx="37309">
                  <c:v>2.2438900000000001E-2</c:v>
                </c:pt>
                <c:pt idx="37310">
                  <c:v>2.1646700000000001E-2</c:v>
                </c:pt>
                <c:pt idx="37311">
                  <c:v>2.0822199999999999E-2</c:v>
                </c:pt>
                <c:pt idx="37312">
                  <c:v>1.99667E-2</c:v>
                </c:pt>
                <c:pt idx="37313">
                  <c:v>1.9081500000000001E-2</c:v>
                </c:pt>
                <c:pt idx="37314">
                  <c:v>1.8168E-2</c:v>
                </c:pt>
                <c:pt idx="37315">
                  <c:v>1.7227699999999999E-2</c:v>
                </c:pt>
                <c:pt idx="37316">
                  <c:v>1.6261999999999999E-2</c:v>
                </c:pt>
                <c:pt idx="37317">
                  <c:v>1.52724E-2</c:v>
                </c:pt>
                <c:pt idx="37318">
                  <c:v>1.4260500000000001E-2</c:v>
                </c:pt>
                <c:pt idx="37319">
                  <c:v>1.32278E-2</c:v>
                </c:pt>
                <c:pt idx="37320">
                  <c:v>1.2175999999999999E-2</c:v>
                </c:pt>
                <c:pt idx="37321">
                  <c:v>1.11068E-2</c:v>
                </c:pt>
                <c:pt idx="37322">
                  <c:v>1.0021800000000001E-2</c:v>
                </c:pt>
                <c:pt idx="37323" formatCode="0.00E+00">
                  <c:v>8.9227300000000002E-3</c:v>
                </c:pt>
                <c:pt idx="37324" formatCode="0.00E+00">
                  <c:v>7.8112900000000002E-3</c:v>
                </c:pt>
                <c:pt idx="37325" formatCode="0.00E+00">
                  <c:v>6.6892399999999999E-3</c:v>
                </c:pt>
                <c:pt idx="37326" formatCode="0.00E+00">
                  <c:v>5.5583200000000003E-3</c:v>
                </c:pt>
                <c:pt idx="37327" formatCode="0.00E+00">
                  <c:v>4.4203200000000002E-3</c:v>
                </c:pt>
                <c:pt idx="37328" formatCode="0.00E+00">
                  <c:v>3.277E-3</c:v>
                </c:pt>
                <c:pt idx="37329" formatCode="0.00E+00">
                  <c:v>2.1301599999999999E-3</c:v>
                </c:pt>
                <c:pt idx="37330" formatCode="0.00E+00">
                  <c:v>9.8157699999999997E-4</c:v>
                </c:pt>
                <c:pt idx="37331" formatCode="0.00E+00">
                  <c:v>-1.66954E-4</c:v>
                </c:pt>
                <c:pt idx="37332" formatCode="0.00E+00">
                  <c:v>-1.31365E-3</c:v>
                </c:pt>
                <c:pt idx="37333" formatCode="0.00E+00">
                  <c:v>-2.4567299999999999E-3</c:v>
                </c:pt>
                <c:pt idx="37334" formatCode="0.00E+00">
                  <c:v>-3.5944200000000001E-3</c:v>
                </c:pt>
                <c:pt idx="37335" formatCode="0.00E+00">
                  <c:v>-4.7249700000000002E-3</c:v>
                </c:pt>
                <c:pt idx="37336" formatCode="0.00E+00">
                  <c:v>-5.8466400000000002E-3</c:v>
                </c:pt>
                <c:pt idx="37337" formatCode="0.00E+00">
                  <c:v>-6.9576799999999999E-3</c:v>
                </c:pt>
                <c:pt idx="37338" formatCode="0.00E+00">
                  <c:v>-8.05641E-3</c:v>
                </c:pt>
                <c:pt idx="37339" formatCode="0.00E+00">
                  <c:v>-9.1411300000000008E-3</c:v>
                </c:pt>
                <c:pt idx="37340">
                  <c:v>-1.0210199999999999E-2</c:v>
                </c:pt>
                <c:pt idx="37341">
                  <c:v>-1.1261999999999999E-2</c:v>
                </c:pt>
                <c:pt idx="37342">
                  <c:v>-1.2294899999999999E-2</c:v>
                </c:pt>
                <c:pt idx="37343">
                  <c:v>-1.3307299999999999E-2</c:v>
                </c:pt>
                <c:pt idx="37344">
                  <c:v>-1.4297799999999999E-2</c:v>
                </c:pt>
                <c:pt idx="37345">
                  <c:v>-1.52648E-2</c:v>
                </c:pt>
                <c:pt idx="37346">
                  <c:v>-1.6206999999999999E-2</c:v>
                </c:pt>
                <c:pt idx="37347">
                  <c:v>-1.7122800000000001E-2</c:v>
                </c:pt>
                <c:pt idx="37348">
                  <c:v>-1.8010999999999999E-2</c:v>
                </c:pt>
                <c:pt idx="37349">
                  <c:v>-1.88703E-2</c:v>
                </c:pt>
                <c:pt idx="37350">
                  <c:v>-1.9699399999999999E-2</c:v>
                </c:pt>
                <c:pt idx="37351">
                  <c:v>-2.0497100000000001E-2</c:v>
                </c:pt>
                <c:pt idx="37352">
                  <c:v>-2.1262199999999998E-2</c:v>
                </c:pt>
                <c:pt idx="37353">
                  <c:v>-2.1993700000000001E-2</c:v>
                </c:pt>
                <c:pt idx="37354">
                  <c:v>-2.2690599999999998E-2</c:v>
                </c:pt>
                <c:pt idx="37355">
                  <c:v>-2.3351899999999998E-2</c:v>
                </c:pt>
                <c:pt idx="37356">
                  <c:v>-2.3976600000000001E-2</c:v>
                </c:pt>
                <c:pt idx="37357">
                  <c:v>-2.4563999999999999E-2</c:v>
                </c:pt>
                <c:pt idx="37358">
                  <c:v>-2.5113199999999999E-2</c:v>
                </c:pt>
                <c:pt idx="37359">
                  <c:v>-2.56235E-2</c:v>
                </c:pt>
                <c:pt idx="37360">
                  <c:v>-2.60944E-2</c:v>
                </c:pt>
                <c:pt idx="37361">
                  <c:v>-2.6525099999999999E-2</c:v>
                </c:pt>
                <c:pt idx="37362">
                  <c:v>-2.69153E-2</c:v>
                </c:pt>
                <c:pt idx="37363">
                  <c:v>-2.7264400000000001E-2</c:v>
                </c:pt>
                <c:pt idx="37364">
                  <c:v>-2.7571999999999999E-2</c:v>
                </c:pt>
                <c:pt idx="37365">
                  <c:v>-2.7838000000000002E-2</c:v>
                </c:pt>
                <c:pt idx="37366">
                  <c:v>-2.8062E-2</c:v>
                </c:pt>
                <c:pt idx="37367">
                  <c:v>-2.8243899999999999E-2</c:v>
                </c:pt>
                <c:pt idx="37368">
                  <c:v>-2.8383599999999998E-2</c:v>
                </c:pt>
                <c:pt idx="37369">
                  <c:v>-2.8480999999999999E-2</c:v>
                </c:pt>
                <c:pt idx="37370">
                  <c:v>-2.8536300000000001E-2</c:v>
                </c:pt>
                <c:pt idx="37371">
                  <c:v>-2.8549499999999998E-2</c:v>
                </c:pt>
                <c:pt idx="37372">
                  <c:v>-2.8520799999999999E-2</c:v>
                </c:pt>
                <c:pt idx="37373">
                  <c:v>-2.84505E-2</c:v>
                </c:pt>
                <c:pt idx="37374">
                  <c:v>-2.83389E-2</c:v>
                </c:pt>
                <c:pt idx="37375">
                  <c:v>-2.81865E-2</c:v>
                </c:pt>
                <c:pt idx="37376">
                  <c:v>-2.7993500000000001E-2</c:v>
                </c:pt>
                <c:pt idx="37377">
                  <c:v>-2.7760699999999999E-2</c:v>
                </c:pt>
                <c:pt idx="37378">
                  <c:v>-2.7488499999999999E-2</c:v>
                </c:pt>
                <c:pt idx="37379">
                  <c:v>-2.7177699999999999E-2</c:v>
                </c:pt>
                <c:pt idx="37380">
                  <c:v>-2.6828899999999999E-2</c:v>
                </c:pt>
                <c:pt idx="37381">
                  <c:v>-2.6442899999999998E-2</c:v>
                </c:pt>
                <c:pt idx="37382">
                  <c:v>-2.6020600000000001E-2</c:v>
                </c:pt>
                <c:pt idx="37383">
                  <c:v>-2.55628E-2</c:v>
                </c:pt>
                <c:pt idx="37384">
                  <c:v>-2.5070499999999999E-2</c:v>
                </c:pt>
                <c:pt idx="37385">
                  <c:v>-2.4544699999999999E-2</c:v>
                </c:pt>
                <c:pt idx="37386">
                  <c:v>-2.3986500000000001E-2</c:v>
                </c:pt>
                <c:pt idx="37387">
                  <c:v>-2.3396900000000002E-2</c:v>
                </c:pt>
                <c:pt idx="37388">
                  <c:v>-2.2777100000000002E-2</c:v>
                </c:pt>
                <c:pt idx="37389">
                  <c:v>-2.21283E-2</c:v>
                </c:pt>
                <c:pt idx="37390">
                  <c:v>-2.1451700000000001E-2</c:v>
                </c:pt>
                <c:pt idx="37391">
                  <c:v>-2.0748699999999998E-2</c:v>
                </c:pt>
                <c:pt idx="37392">
                  <c:v>-2.0020400000000001E-2</c:v>
                </c:pt>
                <c:pt idx="37393">
                  <c:v>-1.9268400000000001E-2</c:v>
                </c:pt>
                <c:pt idx="37394">
                  <c:v>-1.8493900000000001E-2</c:v>
                </c:pt>
                <c:pt idx="37395">
                  <c:v>-1.7698499999999999E-2</c:v>
                </c:pt>
                <c:pt idx="37396">
                  <c:v>-1.68834E-2</c:v>
                </c:pt>
                <c:pt idx="37397">
                  <c:v>-1.60503E-2</c:v>
                </c:pt>
                <c:pt idx="37398">
                  <c:v>-1.52006E-2</c:v>
                </c:pt>
                <c:pt idx="37399">
                  <c:v>-1.4335799999999999E-2</c:v>
                </c:pt>
                <c:pt idx="37400">
                  <c:v>-1.34574E-2</c:v>
                </c:pt>
                <c:pt idx="37401">
                  <c:v>-1.2567099999999999E-2</c:v>
                </c:pt>
                <c:pt idx="37402">
                  <c:v>-1.1666299999999999E-2</c:v>
                </c:pt>
                <c:pt idx="37403">
                  <c:v>-1.07566E-2</c:v>
                </c:pt>
                <c:pt idx="37404" formatCode="0.00E+00">
                  <c:v>-9.8396200000000003E-3</c:v>
                </c:pt>
                <c:pt idx="37405" formatCode="0.00E+00">
                  <c:v>-8.9169200000000001E-3</c:v>
                </c:pt>
                <c:pt idx="37406" formatCode="0.00E+00">
                  <c:v>-7.9900700000000002E-3</c:v>
                </c:pt>
                <c:pt idx="37407" formatCode="0.00E+00">
                  <c:v>-7.06064E-3</c:v>
                </c:pt>
                <c:pt idx="37408" formatCode="0.00E+00">
                  <c:v>-6.1302199999999996E-3</c:v>
                </c:pt>
                <c:pt idx="37409" formatCode="0.00E+00">
                  <c:v>-5.2003500000000003E-3</c:v>
                </c:pt>
                <c:pt idx="37410" formatCode="0.00E+00">
                  <c:v>-4.2725999999999997E-3</c:v>
                </c:pt>
                <c:pt idx="37411" formatCode="0.00E+00">
                  <c:v>-3.34849E-3</c:v>
                </c:pt>
                <c:pt idx="37412" formatCode="0.00E+00">
                  <c:v>-2.4295599999999999E-3</c:v>
                </c:pt>
                <c:pt idx="37413" formatCode="0.00E+00">
                  <c:v>-1.51731E-3</c:v>
                </c:pt>
                <c:pt idx="37414" formatCode="0.00E+00">
                  <c:v>-6.1321100000000001E-4</c:v>
                </c:pt>
                <c:pt idx="37415" formatCode="0.00E+00">
                  <c:v>2.8126900000000001E-4</c:v>
                </c:pt>
                <c:pt idx="37416" formatCode="0.00E+00">
                  <c:v>1.1647000000000001E-3</c:v>
                </c:pt>
                <c:pt idx="37417" formatCode="0.00E+00">
                  <c:v>2.0356800000000002E-3</c:v>
                </c:pt>
                <c:pt idx="37418" formatCode="0.00E+00">
                  <c:v>2.8928399999999998E-3</c:v>
                </c:pt>
                <c:pt idx="37419" formatCode="0.00E+00">
                  <c:v>3.7348300000000002E-3</c:v>
                </c:pt>
                <c:pt idx="37420" formatCode="0.00E+00">
                  <c:v>4.5603600000000003E-3</c:v>
                </c:pt>
                <c:pt idx="37421" formatCode="0.00E+00">
                  <c:v>5.3681700000000002E-3</c:v>
                </c:pt>
                <c:pt idx="37422" formatCode="0.00E+00">
                  <c:v>6.15702E-3</c:v>
                </c:pt>
                <c:pt idx="37423" formatCode="0.00E+00">
                  <c:v>6.9257399999999997E-3</c:v>
                </c:pt>
                <c:pt idx="37424" formatCode="0.00E+00">
                  <c:v>7.6731799999999999E-3</c:v>
                </c:pt>
                <c:pt idx="37425" formatCode="0.00E+00">
                  <c:v>8.3982699999999993E-3</c:v>
                </c:pt>
                <c:pt idx="37426" formatCode="0.00E+00">
                  <c:v>9.0999400000000008E-3</c:v>
                </c:pt>
                <c:pt idx="37427" formatCode="0.00E+00">
                  <c:v>9.7772199999999997E-3</c:v>
                </c:pt>
                <c:pt idx="37428">
                  <c:v>1.04292E-2</c:v>
                </c:pt>
                <c:pt idx="37429">
                  <c:v>1.10548E-2</c:v>
                </c:pt>
                <c:pt idx="37430">
                  <c:v>1.1653500000000001E-2</c:v>
                </c:pt>
                <c:pt idx="37431">
                  <c:v>1.22243E-2</c:v>
                </c:pt>
                <c:pt idx="37432">
                  <c:v>1.27665E-2</c:v>
                </c:pt>
                <c:pt idx="37433">
                  <c:v>1.32794E-2</c:v>
                </c:pt>
                <c:pt idx="37434">
                  <c:v>1.37625E-2</c:v>
                </c:pt>
                <c:pt idx="37435">
                  <c:v>1.4215200000000001E-2</c:v>
                </c:pt>
                <c:pt idx="37436">
                  <c:v>1.4637000000000001E-2</c:v>
                </c:pt>
                <c:pt idx="37437">
                  <c:v>1.5027499999999999E-2</c:v>
                </c:pt>
                <c:pt idx="37438">
                  <c:v>1.53863E-2</c:v>
                </c:pt>
                <c:pt idx="37439">
                  <c:v>1.5713100000000001E-2</c:v>
                </c:pt>
                <c:pt idx="37440">
                  <c:v>1.60076E-2</c:v>
                </c:pt>
                <c:pt idx="37441">
                  <c:v>1.6269800000000001E-2</c:v>
                </c:pt>
                <c:pt idx="37442">
                  <c:v>1.6499400000000001E-2</c:v>
                </c:pt>
                <c:pt idx="37443">
                  <c:v>1.66964E-2</c:v>
                </c:pt>
                <c:pt idx="37444">
                  <c:v>1.6860799999999999E-2</c:v>
                </c:pt>
                <c:pt idx="37445">
                  <c:v>1.69926E-2</c:v>
                </c:pt>
                <c:pt idx="37446">
                  <c:v>1.7092099999999999E-2</c:v>
                </c:pt>
                <c:pt idx="37447">
                  <c:v>1.7159299999999999E-2</c:v>
                </c:pt>
                <c:pt idx="37448">
                  <c:v>1.7194600000000001E-2</c:v>
                </c:pt>
                <c:pt idx="37449">
                  <c:v>1.71982E-2</c:v>
                </c:pt>
                <c:pt idx="37450">
                  <c:v>1.7170500000000002E-2</c:v>
                </c:pt>
                <c:pt idx="37451">
                  <c:v>1.7111899999999999E-2</c:v>
                </c:pt>
                <c:pt idx="37452">
                  <c:v>1.7022900000000001E-2</c:v>
                </c:pt>
                <c:pt idx="37453">
                  <c:v>1.6904099999999998E-2</c:v>
                </c:pt>
                <c:pt idx="37454">
                  <c:v>1.6755900000000001E-2</c:v>
                </c:pt>
                <c:pt idx="37455">
                  <c:v>1.6579099999999999E-2</c:v>
                </c:pt>
                <c:pt idx="37456">
                  <c:v>1.6374400000000001E-2</c:v>
                </c:pt>
                <c:pt idx="37457">
                  <c:v>1.6142500000000001E-2</c:v>
                </c:pt>
                <c:pt idx="37458">
                  <c:v>1.5884100000000002E-2</c:v>
                </c:pt>
                <c:pt idx="37459">
                  <c:v>1.56001E-2</c:v>
                </c:pt>
                <c:pt idx="37460">
                  <c:v>1.52914E-2</c:v>
                </c:pt>
                <c:pt idx="37461">
                  <c:v>1.4958900000000001E-2</c:v>
                </c:pt>
                <c:pt idx="37462">
                  <c:v>1.46036E-2</c:v>
                </c:pt>
                <c:pt idx="37463">
                  <c:v>1.42265E-2</c:v>
                </c:pt>
                <c:pt idx="37464">
                  <c:v>1.38286E-2</c:v>
                </c:pt>
                <c:pt idx="37465">
                  <c:v>1.34109E-2</c:v>
                </c:pt>
                <c:pt idx="37466">
                  <c:v>1.2974599999999999E-2</c:v>
                </c:pt>
                <c:pt idx="37467">
                  <c:v>1.25209E-2</c:v>
                </c:pt>
                <c:pt idx="37468">
                  <c:v>1.2050699999999999E-2</c:v>
                </c:pt>
                <c:pt idx="37469">
                  <c:v>1.1565499999999999E-2</c:v>
                </c:pt>
                <c:pt idx="37470">
                  <c:v>1.1066299999999999E-2</c:v>
                </c:pt>
                <c:pt idx="37471">
                  <c:v>1.05544E-2</c:v>
                </c:pt>
                <c:pt idx="37472">
                  <c:v>1.0031E-2</c:v>
                </c:pt>
                <c:pt idx="37473" formatCode="0.00E+00">
                  <c:v>9.4974699999999992E-3</c:v>
                </c:pt>
                <c:pt idx="37474" formatCode="0.00E+00">
                  <c:v>8.9549599999999997E-3</c:v>
                </c:pt>
                <c:pt idx="37475" formatCode="0.00E+00">
                  <c:v>8.4048100000000004E-3</c:v>
                </c:pt>
                <c:pt idx="37476" formatCode="0.00E+00">
                  <c:v>7.8482900000000008E-3</c:v>
                </c:pt>
                <c:pt idx="37477" formatCode="0.00E+00">
                  <c:v>7.2867000000000001E-3</c:v>
                </c:pt>
                <c:pt idx="37478" formatCode="0.00E+00">
                  <c:v>6.7213500000000001E-3</c:v>
                </c:pt>
                <c:pt idx="37479" formatCode="0.00E+00">
                  <c:v>6.1535299999999999E-3</c:v>
                </c:pt>
                <c:pt idx="37480" formatCode="0.00E+00">
                  <c:v>5.5845399999999998E-3</c:v>
                </c:pt>
                <c:pt idx="37481" formatCode="0.00E+00">
                  <c:v>5.0156599999999999E-3</c:v>
                </c:pt>
                <c:pt idx="37482" formatCode="0.00E+00">
                  <c:v>4.4481800000000004E-3</c:v>
                </c:pt>
                <c:pt idx="37483" formatCode="0.00E+00">
                  <c:v>3.8833600000000002E-3</c:v>
                </c:pt>
                <c:pt idx="37484" formatCode="0.00E+00">
                  <c:v>3.3224700000000001E-3</c:v>
                </c:pt>
                <c:pt idx="37485" formatCode="0.00E+00">
                  <c:v>2.7667500000000001E-3</c:v>
                </c:pt>
                <c:pt idx="37486" formatCode="0.00E+00">
                  <c:v>2.2174199999999999E-3</c:v>
                </c:pt>
                <c:pt idx="37487" formatCode="0.00E+00">
                  <c:v>1.6756900000000001E-3</c:v>
                </c:pt>
                <c:pt idx="37488" formatCode="0.00E+00">
                  <c:v>1.1427500000000001E-3</c:v>
                </c:pt>
                <c:pt idx="37489" formatCode="0.00E+00">
                  <c:v>6.1974199999999995E-4</c:v>
                </c:pt>
                <c:pt idx="37490" formatCode="0.00E+00">
                  <c:v>1.07806E-4</c:v>
                </c:pt>
                <c:pt idx="37491" formatCode="0.00E+00">
                  <c:v>-3.9195899999999999E-4</c:v>
                </c:pt>
                <c:pt idx="37492" formatCode="0.00E+00">
                  <c:v>-8.7848199999999998E-4</c:v>
                </c:pt>
                <c:pt idx="37493" formatCode="0.00E+00">
                  <c:v>-1.3507300000000001E-3</c:v>
                </c:pt>
                <c:pt idx="37494" formatCode="0.00E+00">
                  <c:v>-1.80769E-3</c:v>
                </c:pt>
                <c:pt idx="37495" formatCode="0.00E+00">
                  <c:v>-2.2484200000000001E-3</c:v>
                </c:pt>
                <c:pt idx="37496" formatCode="0.00E+00">
                  <c:v>-2.67198E-3</c:v>
                </c:pt>
                <c:pt idx="37497" formatCode="0.00E+00">
                  <c:v>-3.0774800000000001E-3</c:v>
                </c:pt>
                <c:pt idx="37498" formatCode="0.00E+00">
                  <c:v>-3.4640999999999999E-3</c:v>
                </c:pt>
                <c:pt idx="37499" formatCode="0.00E+00">
                  <c:v>-3.83103E-3</c:v>
                </c:pt>
                <c:pt idx="37500" formatCode="0.00E+00">
                  <c:v>-4.1775299999999996E-3</c:v>
                </c:pt>
                <c:pt idx="37501" formatCode="0.00E+00">
                  <c:v>-4.5028799999999999E-3</c:v>
                </c:pt>
                <c:pt idx="37502" formatCode="0.00E+00">
                  <c:v>-4.8064400000000004E-3</c:v>
                </c:pt>
                <c:pt idx="37503" formatCode="0.00E+00">
                  <c:v>-5.0876100000000002E-3</c:v>
                </c:pt>
                <c:pt idx="37504" formatCode="0.00E+00">
                  <c:v>-5.3458200000000003E-3</c:v>
                </c:pt>
                <c:pt idx="37505" formatCode="0.00E+00">
                  <c:v>-5.58057E-3</c:v>
                </c:pt>
                <c:pt idx="37506" formatCode="0.00E+00">
                  <c:v>-5.7914300000000002E-3</c:v>
                </c:pt>
                <c:pt idx="37507" formatCode="0.00E+00">
                  <c:v>-5.9779799999999999E-3</c:v>
                </c:pt>
                <c:pt idx="37508" formatCode="0.00E+00">
                  <c:v>-6.1399000000000002E-3</c:v>
                </c:pt>
                <c:pt idx="37509" formatCode="0.00E+00">
                  <c:v>-6.2769000000000002E-3</c:v>
                </c:pt>
                <c:pt idx="37510" formatCode="0.00E+00">
                  <c:v>-6.3887500000000003E-3</c:v>
                </c:pt>
                <c:pt idx="37511" formatCode="0.00E+00">
                  <c:v>-6.47527E-3</c:v>
                </c:pt>
                <c:pt idx="37512" formatCode="0.00E+00">
                  <c:v>-6.5363599999999997E-3</c:v>
                </c:pt>
                <c:pt idx="37513" formatCode="0.00E+00">
                  <c:v>-6.5719400000000001E-3</c:v>
                </c:pt>
                <c:pt idx="37514" formatCode="0.00E+00">
                  <c:v>-6.5820200000000001E-3</c:v>
                </c:pt>
                <c:pt idx="37515" formatCode="0.00E+00">
                  <c:v>-6.5666400000000003E-3</c:v>
                </c:pt>
                <c:pt idx="37516" formatCode="0.00E+00">
                  <c:v>-6.5259200000000002E-3</c:v>
                </c:pt>
                <c:pt idx="37517" formatCode="0.00E+00">
                  <c:v>-6.4600300000000003E-3</c:v>
                </c:pt>
                <c:pt idx="37518" formatCode="0.00E+00">
                  <c:v>-6.3691800000000003E-3</c:v>
                </c:pt>
                <c:pt idx="37519" formatCode="0.00E+00">
                  <c:v>-6.2536500000000004E-3</c:v>
                </c:pt>
                <c:pt idx="37520" formatCode="0.00E+00">
                  <c:v>-6.1137800000000001E-3</c:v>
                </c:pt>
                <c:pt idx="37521" formatCode="0.00E+00">
                  <c:v>-5.9499399999999999E-3</c:v>
                </c:pt>
                <c:pt idx="37522" formatCode="0.00E+00">
                  <c:v>-5.7625799999999998E-3</c:v>
                </c:pt>
                <c:pt idx="37523" formatCode="0.00E+00">
                  <c:v>-5.5521900000000003E-3</c:v>
                </c:pt>
                <c:pt idx="37524" formatCode="0.00E+00">
                  <c:v>-5.3193099999999998E-3</c:v>
                </c:pt>
                <c:pt idx="37525" formatCode="0.00E+00">
                  <c:v>-5.0645400000000002E-3</c:v>
                </c:pt>
                <c:pt idx="37526" formatCode="0.00E+00">
                  <c:v>-4.7885100000000002E-3</c:v>
                </c:pt>
                <c:pt idx="37527" formatCode="0.00E+00">
                  <c:v>-4.49191E-3</c:v>
                </c:pt>
                <c:pt idx="37528" formatCode="0.00E+00">
                  <c:v>-4.1754899999999996E-3</c:v>
                </c:pt>
                <c:pt idx="37529" formatCode="0.00E+00">
                  <c:v>-3.84002E-3</c:v>
                </c:pt>
                <c:pt idx="37530" formatCode="0.00E+00">
                  <c:v>-3.4863300000000002E-3</c:v>
                </c:pt>
                <c:pt idx="37531" formatCode="0.00E+00">
                  <c:v>-3.1152699999999998E-3</c:v>
                </c:pt>
                <c:pt idx="37532" formatCode="0.00E+00">
                  <c:v>-2.72777E-3</c:v>
                </c:pt>
                <c:pt idx="37533" formatCode="0.00E+00">
                  <c:v>-2.3247599999999999E-3</c:v>
                </c:pt>
                <c:pt idx="37534" formatCode="0.00E+00">
                  <c:v>-1.9072099999999999E-3</c:v>
                </c:pt>
                <c:pt idx="37535" formatCode="0.00E+00">
                  <c:v>-1.4761500000000001E-3</c:v>
                </c:pt>
                <c:pt idx="37536" formatCode="0.00E+00">
                  <c:v>-1.0326300000000001E-3</c:v>
                </c:pt>
                <c:pt idx="37537" formatCode="0.00E+00">
                  <c:v>-5.7771099999999996E-4</c:v>
                </c:pt>
                <c:pt idx="37538" formatCode="0.00E+00">
                  <c:v>-1.1250499999999999E-4</c:v>
                </c:pt>
                <c:pt idx="37539" formatCode="0.00E+00">
                  <c:v>3.6185900000000002E-4</c:v>
                </c:pt>
                <c:pt idx="37540" formatCode="0.00E+00">
                  <c:v>8.4422700000000002E-4</c:v>
                </c:pt>
                <c:pt idx="37541" formatCode="0.00E+00">
                  <c:v>1.3334200000000001E-3</c:v>
                </c:pt>
                <c:pt idx="37542" formatCode="0.00E+00">
                  <c:v>1.82826E-3</c:v>
                </c:pt>
                <c:pt idx="37543" formatCode="0.00E+00">
                  <c:v>2.32752E-3</c:v>
                </c:pt>
                <c:pt idx="37544" formatCode="0.00E+00">
                  <c:v>2.8299800000000002E-3</c:v>
                </c:pt>
                <c:pt idx="37545" formatCode="0.00E+00">
                  <c:v>3.3344099999999999E-3</c:v>
                </c:pt>
                <c:pt idx="37546" formatCode="0.00E+00">
                  <c:v>3.8395600000000001E-3</c:v>
                </c:pt>
                <c:pt idx="37547" formatCode="0.00E+00">
                  <c:v>4.3441900000000004E-3</c:v>
                </c:pt>
                <c:pt idx="37548" formatCode="0.00E+00">
                  <c:v>4.8470299999999996E-3</c:v>
                </c:pt>
                <c:pt idx="37549" formatCode="0.00E+00">
                  <c:v>5.3468400000000003E-3</c:v>
                </c:pt>
                <c:pt idx="37550" formatCode="0.00E+00">
                  <c:v>5.8423499999999996E-3</c:v>
                </c:pt>
                <c:pt idx="37551" formatCode="0.00E+00">
                  <c:v>6.3323099999999998E-3</c:v>
                </c:pt>
                <c:pt idx="37552" formatCode="0.00E+00">
                  <c:v>6.8154799999999996E-3</c:v>
                </c:pt>
                <c:pt idx="37553" formatCode="0.00E+00">
                  <c:v>7.2906200000000003E-3</c:v>
                </c:pt>
                <c:pt idx="37554" formatCode="0.00E+00">
                  <c:v>7.7565100000000003E-3</c:v>
                </c:pt>
                <c:pt idx="37555" formatCode="0.00E+00">
                  <c:v>8.2119299999999992E-3</c:v>
                </c:pt>
                <c:pt idx="37556" formatCode="0.00E+00">
                  <c:v>8.6556900000000006E-3</c:v>
                </c:pt>
                <c:pt idx="37557" formatCode="0.00E+00">
                  <c:v>9.0866100000000002E-3</c:v>
                </c:pt>
                <c:pt idx="37558" formatCode="0.00E+00">
                  <c:v>9.5035399999999996E-3</c:v>
                </c:pt>
                <c:pt idx="37559" formatCode="0.00E+00">
                  <c:v>9.9053300000000004E-3</c:v>
                </c:pt>
                <c:pt idx="37560">
                  <c:v>1.02909E-2</c:v>
                </c:pt>
                <c:pt idx="37561">
                  <c:v>1.0659099999999999E-2</c:v>
                </c:pt>
                <c:pt idx="37562">
                  <c:v>1.1009E-2</c:v>
                </c:pt>
                <c:pt idx="37563">
                  <c:v>1.1339500000000001E-2</c:v>
                </c:pt>
                <c:pt idx="37564">
                  <c:v>1.16496E-2</c:v>
                </c:pt>
                <c:pt idx="37565">
                  <c:v>1.19384E-2</c:v>
                </c:pt>
                <c:pt idx="37566">
                  <c:v>1.2205000000000001E-2</c:v>
                </c:pt>
                <c:pt idx="37567">
                  <c:v>1.2448499999999999E-2</c:v>
                </c:pt>
                <c:pt idx="37568">
                  <c:v>1.26681E-2</c:v>
                </c:pt>
                <c:pt idx="37569">
                  <c:v>1.2862999999999999E-2</c:v>
                </c:pt>
                <c:pt idx="37570">
                  <c:v>1.3032500000000001E-2</c:v>
                </c:pt>
                <c:pt idx="37571">
                  <c:v>1.3175900000000001E-2</c:v>
                </c:pt>
                <c:pt idx="37572">
                  <c:v>1.32925E-2</c:v>
                </c:pt>
                <c:pt idx="37573">
                  <c:v>1.3381799999999999E-2</c:v>
                </c:pt>
                <c:pt idx="37574">
                  <c:v>1.3443200000000001E-2</c:v>
                </c:pt>
                <c:pt idx="37575">
                  <c:v>1.3476200000000001E-2</c:v>
                </c:pt>
                <c:pt idx="37576">
                  <c:v>1.3480499999999999E-2</c:v>
                </c:pt>
                <c:pt idx="37577">
                  <c:v>1.34556E-2</c:v>
                </c:pt>
                <c:pt idx="37578">
                  <c:v>1.34012E-2</c:v>
                </c:pt>
                <c:pt idx="37579">
                  <c:v>1.33171E-2</c:v>
                </c:pt>
                <c:pt idx="37580">
                  <c:v>1.3202999999999999E-2</c:v>
                </c:pt>
                <c:pt idx="37581">
                  <c:v>1.3058800000000001E-2</c:v>
                </c:pt>
                <c:pt idx="37582">
                  <c:v>1.28845E-2</c:v>
                </c:pt>
                <c:pt idx="37583">
                  <c:v>1.2679899999999999E-2</c:v>
                </c:pt>
                <c:pt idx="37584">
                  <c:v>1.24452E-2</c:v>
                </c:pt>
                <c:pt idx="37585">
                  <c:v>1.2180399999999999E-2</c:v>
                </c:pt>
                <c:pt idx="37586">
                  <c:v>1.18856E-2</c:v>
                </c:pt>
                <c:pt idx="37587">
                  <c:v>1.1561200000000001E-2</c:v>
                </c:pt>
                <c:pt idx="37588">
                  <c:v>1.12073E-2</c:v>
                </c:pt>
                <c:pt idx="37589">
                  <c:v>1.0824200000000001E-2</c:v>
                </c:pt>
                <c:pt idx="37590">
                  <c:v>1.04125E-2</c:v>
                </c:pt>
                <c:pt idx="37591" formatCode="0.00E+00">
                  <c:v>9.9724199999999992E-3</c:v>
                </c:pt>
                <c:pt idx="37592" formatCode="0.00E+00">
                  <c:v>9.5046000000000002E-3</c:v>
                </c:pt>
                <c:pt idx="37593" formatCode="0.00E+00">
                  <c:v>9.0095699999999997E-3</c:v>
                </c:pt>
                <c:pt idx="37594" formatCode="0.00E+00">
                  <c:v>8.4879299999999994E-3</c:v>
                </c:pt>
                <c:pt idx="37595" formatCode="0.00E+00">
                  <c:v>7.9403700000000004E-3</c:v>
                </c:pt>
                <c:pt idx="37596" formatCode="0.00E+00">
                  <c:v>7.3676200000000001E-3</c:v>
                </c:pt>
                <c:pt idx="37597" formatCode="0.00E+00">
                  <c:v>6.7704599999999998E-3</c:v>
                </c:pt>
                <c:pt idx="37598" formatCode="0.00E+00">
                  <c:v>6.1497100000000001E-3</c:v>
                </c:pt>
                <c:pt idx="37599" formatCode="0.00E+00">
                  <c:v>5.5062699999999997E-3</c:v>
                </c:pt>
                <c:pt idx="37600" formatCode="0.00E+00">
                  <c:v>4.8410700000000003E-3</c:v>
                </c:pt>
                <c:pt idx="37601" formatCode="0.00E+00">
                  <c:v>4.1550900000000002E-3</c:v>
                </c:pt>
                <c:pt idx="37602" formatCode="0.00E+00">
                  <c:v>3.4493499999999999E-3</c:v>
                </c:pt>
                <c:pt idx="37603" formatCode="0.00E+00">
                  <c:v>2.7249399999999999E-3</c:v>
                </c:pt>
                <c:pt idx="37604" formatCode="0.00E+00">
                  <c:v>1.9829600000000002E-3</c:v>
                </c:pt>
                <c:pt idx="37605" formatCode="0.00E+00">
                  <c:v>1.2245699999999999E-3</c:v>
                </c:pt>
                <c:pt idx="37606" formatCode="0.00E+00">
                  <c:v>4.5096200000000001E-4</c:v>
                </c:pt>
                <c:pt idx="37607" formatCode="0.00E+00">
                  <c:v>-3.36628E-4</c:v>
                </c:pt>
                <c:pt idx="37608" formatCode="0.00E+00">
                  <c:v>-1.1369399999999999E-3</c:v>
                </c:pt>
                <c:pt idx="37609" formatCode="0.00E+00">
                  <c:v>-1.94867E-3</c:v>
                </c:pt>
                <c:pt idx="37610" formatCode="0.00E+00">
                  <c:v>-2.77049E-3</c:v>
                </c:pt>
                <c:pt idx="37611" formatCode="0.00E+00">
                  <c:v>-3.6010399999999998E-3</c:v>
                </c:pt>
                <c:pt idx="37612" formatCode="0.00E+00">
                  <c:v>-4.4389499999999997E-3</c:v>
                </c:pt>
                <c:pt idx="37613" formatCode="0.00E+00">
                  <c:v>-5.2827999999999998E-3</c:v>
                </c:pt>
                <c:pt idx="37614" formatCode="0.00E+00">
                  <c:v>-6.13117E-3</c:v>
                </c:pt>
                <c:pt idx="37615" formatCode="0.00E+00">
                  <c:v>-6.9826100000000002E-3</c:v>
                </c:pt>
                <c:pt idx="37616" formatCode="0.00E+00">
                  <c:v>-7.8356699999999994E-3</c:v>
                </c:pt>
                <c:pt idx="37617" formatCode="0.00E+00">
                  <c:v>-8.6888699999999996E-3</c:v>
                </c:pt>
                <c:pt idx="37618" formatCode="0.00E+00">
                  <c:v>-9.5407200000000008E-3</c:v>
                </c:pt>
                <c:pt idx="37619">
                  <c:v>-1.03897E-2</c:v>
                </c:pt>
                <c:pt idx="37620">
                  <c:v>-1.12344E-2</c:v>
                </c:pt>
                <c:pt idx="37621">
                  <c:v>-1.20733E-2</c:v>
                </c:pt>
                <c:pt idx="37622">
                  <c:v>-1.2904799999999999E-2</c:v>
                </c:pt>
                <c:pt idx="37623">
                  <c:v>-1.3727400000000001E-2</c:v>
                </c:pt>
                <c:pt idx="37624">
                  <c:v>-1.45398E-2</c:v>
                </c:pt>
                <c:pt idx="37625">
                  <c:v>-1.5340299999999999E-2</c:v>
                </c:pt>
                <c:pt idx="37626">
                  <c:v>-1.6127499999999999E-2</c:v>
                </c:pt>
                <c:pt idx="37627">
                  <c:v>-1.6899999999999998E-2</c:v>
                </c:pt>
                <c:pt idx="37628">
                  <c:v>-1.76563E-2</c:v>
                </c:pt>
                <c:pt idx="37629">
                  <c:v>-1.8395000000000002E-2</c:v>
                </c:pt>
                <c:pt idx="37630">
                  <c:v>-1.9114699999999998E-2</c:v>
                </c:pt>
                <c:pt idx="37631">
                  <c:v>-1.9813899999999999E-2</c:v>
                </c:pt>
                <c:pt idx="37632">
                  <c:v>-2.04914E-2</c:v>
                </c:pt>
                <c:pt idx="37633">
                  <c:v>-2.1145899999999999E-2</c:v>
                </c:pt>
                <c:pt idx="37634">
                  <c:v>-2.1775900000000001E-2</c:v>
                </c:pt>
                <c:pt idx="37635">
                  <c:v>-2.2380299999999999E-2</c:v>
                </c:pt>
                <c:pt idx="37636">
                  <c:v>-2.29579E-2</c:v>
                </c:pt>
                <c:pt idx="37637">
                  <c:v>-2.3507400000000001E-2</c:v>
                </c:pt>
                <c:pt idx="37638">
                  <c:v>-2.4027699999999999E-2</c:v>
                </c:pt>
                <c:pt idx="37639">
                  <c:v>-2.4517799999999999E-2</c:v>
                </c:pt>
                <c:pt idx="37640">
                  <c:v>-2.4976399999999999E-2</c:v>
                </c:pt>
                <c:pt idx="37641">
                  <c:v>-2.54028E-2</c:v>
                </c:pt>
                <c:pt idx="37642">
                  <c:v>-2.5795800000000001E-2</c:v>
                </c:pt>
                <c:pt idx="37643">
                  <c:v>-2.6154500000000001E-2</c:v>
                </c:pt>
                <c:pt idx="37644">
                  <c:v>-2.64782E-2</c:v>
                </c:pt>
                <c:pt idx="37645">
                  <c:v>-2.6766000000000002E-2</c:v>
                </c:pt>
                <c:pt idx="37646">
                  <c:v>-2.7017099999999999E-2</c:v>
                </c:pt>
                <c:pt idx="37647">
                  <c:v>-2.7231000000000002E-2</c:v>
                </c:pt>
                <c:pt idx="37648">
                  <c:v>-2.7406799999999999E-2</c:v>
                </c:pt>
                <c:pt idx="37649">
                  <c:v>-2.7544099999999998E-2</c:v>
                </c:pt>
                <c:pt idx="37650">
                  <c:v>-2.7642400000000001E-2</c:v>
                </c:pt>
                <c:pt idx="37651">
                  <c:v>-2.7701099999999999E-2</c:v>
                </c:pt>
                <c:pt idx="37652">
                  <c:v>-2.7720000000000002E-2</c:v>
                </c:pt>
                <c:pt idx="37653">
                  <c:v>-2.76986E-2</c:v>
                </c:pt>
                <c:pt idx="37654">
                  <c:v>-2.76368E-2</c:v>
                </c:pt>
                <c:pt idx="37655">
                  <c:v>-2.7534400000000001E-2</c:v>
                </c:pt>
                <c:pt idx="37656">
                  <c:v>-2.7391200000000001E-2</c:v>
                </c:pt>
                <c:pt idx="37657">
                  <c:v>-2.7207100000000001E-2</c:v>
                </c:pt>
                <c:pt idx="37658">
                  <c:v>-2.6982200000000001E-2</c:v>
                </c:pt>
                <c:pt idx="37659">
                  <c:v>-2.6716500000000001E-2</c:v>
                </c:pt>
                <c:pt idx="37660">
                  <c:v>-2.6410300000000001E-2</c:v>
                </c:pt>
                <c:pt idx="37661">
                  <c:v>-2.6063599999999999E-2</c:v>
                </c:pt>
                <c:pt idx="37662">
                  <c:v>-2.56768E-2</c:v>
                </c:pt>
                <c:pt idx="37663">
                  <c:v>-2.52503E-2</c:v>
                </c:pt>
                <c:pt idx="37664">
                  <c:v>-2.4784299999999999E-2</c:v>
                </c:pt>
                <c:pt idx="37665">
                  <c:v>-2.4279499999999999E-2</c:v>
                </c:pt>
                <c:pt idx="37666">
                  <c:v>-2.3736299999999998E-2</c:v>
                </c:pt>
                <c:pt idx="37667">
                  <c:v>-2.31554E-2</c:v>
                </c:pt>
                <c:pt idx="37668">
                  <c:v>-2.2537499999999999E-2</c:v>
                </c:pt>
                <c:pt idx="37669">
                  <c:v>-2.1883099999999999E-2</c:v>
                </c:pt>
                <c:pt idx="37670">
                  <c:v>-2.1193300000000002E-2</c:v>
                </c:pt>
                <c:pt idx="37671">
                  <c:v>-2.0468699999999999E-2</c:v>
                </c:pt>
                <c:pt idx="37672">
                  <c:v>-1.9710399999999999E-2</c:v>
                </c:pt>
                <c:pt idx="37673">
                  <c:v>-1.89193E-2</c:v>
                </c:pt>
                <c:pt idx="37674">
                  <c:v>-1.8096399999999999E-2</c:v>
                </c:pt>
                <c:pt idx="37675">
                  <c:v>-1.7242799999999999E-2</c:v>
                </c:pt>
                <c:pt idx="37676">
                  <c:v>-1.6359700000000001E-2</c:v>
                </c:pt>
                <c:pt idx="37677">
                  <c:v>-1.54483E-2</c:v>
                </c:pt>
                <c:pt idx="37678">
                  <c:v>-1.45097E-2</c:v>
                </c:pt>
                <c:pt idx="37679">
                  <c:v>-1.35453E-2</c:v>
                </c:pt>
                <c:pt idx="37680">
                  <c:v>-1.2556400000000001E-2</c:v>
                </c:pt>
                <c:pt idx="37681">
                  <c:v>-1.15444E-2</c:v>
                </c:pt>
                <c:pt idx="37682">
                  <c:v>-1.05106E-2</c:v>
                </c:pt>
                <c:pt idx="37683" formatCode="0.00E+00">
                  <c:v>-9.4566900000000002E-3</c:v>
                </c:pt>
                <c:pt idx="37684" formatCode="0.00E+00">
                  <c:v>-8.3839899999999992E-3</c:v>
                </c:pt>
                <c:pt idx="37685" formatCode="0.00E+00">
                  <c:v>-7.2940799999999997E-3</c:v>
                </c:pt>
                <c:pt idx="37686" formatCode="0.00E+00">
                  <c:v>-6.1885100000000004E-3</c:v>
                </c:pt>
                <c:pt idx="37687" formatCode="0.00E+00">
                  <c:v>-5.0688799999999996E-3</c:v>
                </c:pt>
                <c:pt idx="37688" formatCode="0.00E+00">
                  <c:v>-3.9367999999999998E-3</c:v>
                </c:pt>
                <c:pt idx="37689" formatCode="0.00E+00">
                  <c:v>-2.7939100000000001E-3</c:v>
                </c:pt>
                <c:pt idx="37690" formatCode="0.00E+00">
                  <c:v>-1.64189E-3</c:v>
                </c:pt>
                <c:pt idx="37691" formatCode="0.00E+00">
                  <c:v>-4.82409E-4</c:v>
                </c:pt>
                <c:pt idx="37692" formatCode="0.00E+00">
                  <c:v>6.8283199999999997E-4</c:v>
                </c:pt>
                <c:pt idx="37693" formatCode="0.00E+00">
                  <c:v>1.8521200000000001E-3</c:v>
                </c:pt>
                <c:pt idx="37694" formatCode="0.00E+00">
                  <c:v>3.0237300000000001E-3</c:v>
                </c:pt>
                <c:pt idx="37695" formatCode="0.00E+00">
                  <c:v>4.1959299999999996E-3</c:v>
                </c:pt>
                <c:pt idx="37696" formatCode="0.00E+00">
                  <c:v>5.3669900000000003E-3</c:v>
                </c:pt>
                <c:pt idx="37697" formatCode="0.00E+00">
                  <c:v>6.5351599999999999E-3</c:v>
                </c:pt>
                <c:pt idx="37698" formatCode="0.00E+00">
                  <c:v>7.6987100000000001E-3</c:v>
                </c:pt>
                <c:pt idx="37699" formatCode="0.00E+00">
                  <c:v>8.8559099999999998E-3</c:v>
                </c:pt>
                <c:pt idx="37700">
                  <c:v>1.0005E-2</c:v>
                </c:pt>
                <c:pt idx="37701">
                  <c:v>1.1144299999999999E-2</c:v>
                </c:pt>
                <c:pt idx="37702">
                  <c:v>1.2272099999999999E-2</c:v>
                </c:pt>
                <c:pt idx="37703">
                  <c:v>1.3386800000000001E-2</c:v>
                </c:pt>
                <c:pt idx="37704">
                  <c:v>1.4486499999999999E-2</c:v>
                </c:pt>
                <c:pt idx="37705">
                  <c:v>1.5569700000000001E-2</c:v>
                </c:pt>
                <c:pt idx="37706">
                  <c:v>1.6634699999999999E-2</c:v>
                </c:pt>
                <c:pt idx="37707">
                  <c:v>1.7680000000000001E-2</c:v>
                </c:pt>
                <c:pt idx="37708">
                  <c:v>1.8703999999999998E-2</c:v>
                </c:pt>
                <c:pt idx="37709">
                  <c:v>1.9705E-2</c:v>
                </c:pt>
                <c:pt idx="37710">
                  <c:v>2.0681700000000001E-2</c:v>
                </c:pt>
                <c:pt idx="37711">
                  <c:v>2.1632499999999999E-2</c:v>
                </c:pt>
                <c:pt idx="37712">
                  <c:v>2.25559E-2</c:v>
                </c:pt>
                <c:pt idx="37713">
                  <c:v>2.3450700000000001E-2</c:v>
                </c:pt>
                <c:pt idx="37714">
                  <c:v>2.4315400000000001E-2</c:v>
                </c:pt>
                <c:pt idx="37715">
                  <c:v>2.51487E-2</c:v>
                </c:pt>
                <c:pt idx="37716">
                  <c:v>2.5949400000000001E-2</c:v>
                </c:pt>
                <c:pt idx="37717">
                  <c:v>2.6716299999999998E-2</c:v>
                </c:pt>
                <c:pt idx="37718">
                  <c:v>2.7448199999999999E-2</c:v>
                </c:pt>
                <c:pt idx="37719">
                  <c:v>2.8143899999999999E-2</c:v>
                </c:pt>
                <c:pt idx="37720">
                  <c:v>2.8802500000000002E-2</c:v>
                </c:pt>
                <c:pt idx="37721">
                  <c:v>2.9423000000000001E-2</c:v>
                </c:pt>
                <c:pt idx="37722">
                  <c:v>3.0004300000000001E-2</c:v>
                </c:pt>
                <c:pt idx="37723">
                  <c:v>3.0545699999999999E-2</c:v>
                </c:pt>
                <c:pt idx="37724">
                  <c:v>3.1046299999999999E-2</c:v>
                </c:pt>
                <c:pt idx="37725">
                  <c:v>3.1505400000000003E-2</c:v>
                </c:pt>
                <c:pt idx="37726">
                  <c:v>3.1922300000000001E-2</c:v>
                </c:pt>
                <c:pt idx="37727">
                  <c:v>3.2296400000000003E-2</c:v>
                </c:pt>
                <c:pt idx="37728">
                  <c:v>3.2627099999999999E-2</c:v>
                </c:pt>
                <c:pt idx="37729">
                  <c:v>3.2913900000000003E-2</c:v>
                </c:pt>
                <c:pt idx="37730">
                  <c:v>3.3156400000000003E-2</c:v>
                </c:pt>
                <c:pt idx="37731">
                  <c:v>3.3354200000000001E-2</c:v>
                </c:pt>
                <c:pt idx="37732">
                  <c:v>3.3507200000000001E-2</c:v>
                </c:pt>
                <c:pt idx="37733">
                  <c:v>3.3614999999999999E-2</c:v>
                </c:pt>
                <c:pt idx="37734">
                  <c:v>3.3677499999999999E-2</c:v>
                </c:pt>
                <c:pt idx="37735">
                  <c:v>3.3694700000000001E-2</c:v>
                </c:pt>
                <c:pt idx="37736">
                  <c:v>3.3666500000000002E-2</c:v>
                </c:pt>
                <c:pt idx="37737">
                  <c:v>3.3593100000000001E-2</c:v>
                </c:pt>
                <c:pt idx="37738">
                  <c:v>3.3474499999999997E-2</c:v>
                </c:pt>
                <c:pt idx="37739">
                  <c:v>3.3310899999999997E-2</c:v>
                </c:pt>
                <c:pt idx="37740">
                  <c:v>3.3102699999999999E-2</c:v>
                </c:pt>
                <c:pt idx="37741">
                  <c:v>3.2850200000000003E-2</c:v>
                </c:pt>
                <c:pt idx="37742">
                  <c:v>3.2553699999999998E-2</c:v>
                </c:pt>
                <c:pt idx="37743">
                  <c:v>3.2213899999999997E-2</c:v>
                </c:pt>
                <c:pt idx="37744">
                  <c:v>3.1831199999999997E-2</c:v>
                </c:pt>
                <c:pt idx="37745">
                  <c:v>3.1406200000000002E-2</c:v>
                </c:pt>
                <c:pt idx="37746">
                  <c:v>3.0939600000000001E-2</c:v>
                </c:pt>
                <c:pt idx="37747">
                  <c:v>3.04322E-2</c:v>
                </c:pt>
                <c:pt idx="37748">
                  <c:v>2.98847E-2</c:v>
                </c:pt>
                <c:pt idx="37749">
                  <c:v>2.9298100000000001E-2</c:v>
                </c:pt>
                <c:pt idx="37750">
                  <c:v>2.8673199999999999E-2</c:v>
                </c:pt>
                <c:pt idx="37751">
                  <c:v>2.8011100000000001E-2</c:v>
                </c:pt>
                <c:pt idx="37752">
                  <c:v>2.7312699999999999E-2</c:v>
                </c:pt>
                <c:pt idx="37753">
                  <c:v>2.6579100000000001E-2</c:v>
                </c:pt>
                <c:pt idx="37754">
                  <c:v>2.5811600000000001E-2</c:v>
                </c:pt>
                <c:pt idx="37755">
                  <c:v>2.50113E-2</c:v>
                </c:pt>
                <c:pt idx="37756">
                  <c:v>2.41794E-2</c:v>
                </c:pt>
                <c:pt idx="37757">
                  <c:v>2.33172E-2</c:v>
                </c:pt>
                <c:pt idx="37758">
                  <c:v>2.2426100000000001E-2</c:v>
                </c:pt>
                <c:pt idx="37759">
                  <c:v>2.1507399999999999E-2</c:v>
                </c:pt>
                <c:pt idx="37760">
                  <c:v>2.05626E-2</c:v>
                </c:pt>
                <c:pt idx="37761">
                  <c:v>1.9592999999999999E-2</c:v>
                </c:pt>
                <c:pt idx="37762">
                  <c:v>1.8600200000000001E-2</c:v>
                </c:pt>
                <c:pt idx="37763">
                  <c:v>1.7585799999999999E-2</c:v>
                </c:pt>
                <c:pt idx="37764">
                  <c:v>1.6551199999999999E-2</c:v>
                </c:pt>
                <c:pt idx="37765">
                  <c:v>1.5498E-2</c:v>
                </c:pt>
                <c:pt idx="37766">
                  <c:v>1.4427799999999999E-2</c:v>
                </c:pt>
                <c:pt idx="37767">
                  <c:v>1.33423E-2</c:v>
                </c:pt>
                <c:pt idx="37768">
                  <c:v>1.2243E-2</c:v>
                </c:pt>
                <c:pt idx="37769">
                  <c:v>1.11317E-2</c:v>
                </c:pt>
                <c:pt idx="37770">
                  <c:v>1.0010099999999999E-2</c:v>
                </c:pt>
                <c:pt idx="37771" formatCode="0.00E+00">
                  <c:v>8.8796699999999992E-3</c:v>
                </c:pt>
                <c:pt idx="37772" formatCode="0.00E+00">
                  <c:v>7.7422599999999999E-3</c:v>
                </c:pt>
                <c:pt idx="37773" formatCode="0.00E+00">
                  <c:v>6.5995300000000002E-3</c:v>
                </c:pt>
                <c:pt idx="37774" formatCode="0.00E+00">
                  <c:v>5.4531800000000002E-3</c:v>
                </c:pt>
                <c:pt idx="37775" formatCode="0.00E+00">
                  <c:v>4.3049100000000003E-3</c:v>
                </c:pt>
                <c:pt idx="37776" formatCode="0.00E+00">
                  <c:v>3.1564000000000002E-3</c:v>
                </c:pt>
                <c:pt idx="37777" formatCode="0.00E+00">
                  <c:v>2.00935E-3</c:v>
                </c:pt>
                <c:pt idx="37778" formatCode="0.00E+00">
                  <c:v>8.65448E-4</c:v>
                </c:pt>
                <c:pt idx="37779" formatCode="0.00E+00">
                  <c:v>-2.73649E-4</c:v>
                </c:pt>
                <c:pt idx="37780" formatCode="0.00E+00">
                  <c:v>-1.40628E-3</c:v>
                </c:pt>
                <c:pt idx="37781" formatCode="0.00E+00">
                  <c:v>-2.5308100000000001E-3</c:v>
                </c:pt>
                <c:pt idx="37782" formatCode="0.00E+00">
                  <c:v>-3.6456100000000001E-3</c:v>
                </c:pt>
                <c:pt idx="37783" formatCode="0.00E+00">
                  <c:v>-4.7491E-3</c:v>
                </c:pt>
                <c:pt idx="37784" formatCode="0.00E+00">
                  <c:v>-5.8396799999999999E-3</c:v>
                </c:pt>
                <c:pt idx="37785" formatCode="0.00E+00">
                  <c:v>-6.9158300000000004E-3</c:v>
                </c:pt>
                <c:pt idx="37786" formatCode="0.00E+00">
                  <c:v>-7.9760100000000004E-3</c:v>
                </c:pt>
                <c:pt idx="37787" formatCode="0.00E+00">
                  <c:v>-9.0187400000000008E-3</c:v>
                </c:pt>
                <c:pt idx="37788">
                  <c:v>-1.00426E-2</c:v>
                </c:pt>
                <c:pt idx="37789">
                  <c:v>-1.10461E-2</c:v>
                </c:pt>
                <c:pt idx="37790">
                  <c:v>-1.2027899999999999E-2</c:v>
                </c:pt>
                <c:pt idx="37791">
                  <c:v>-1.29867E-2</c:v>
                </c:pt>
                <c:pt idx="37792">
                  <c:v>-1.39212E-2</c:v>
                </c:pt>
                <c:pt idx="37793">
                  <c:v>-1.4830100000000001E-2</c:v>
                </c:pt>
                <c:pt idx="37794">
                  <c:v>-1.5712299999999998E-2</c:v>
                </c:pt>
                <c:pt idx="37795">
                  <c:v>-1.6566500000000001E-2</c:v>
                </c:pt>
                <c:pt idx="37796">
                  <c:v>-1.73917E-2</c:v>
                </c:pt>
                <c:pt idx="37797">
                  <c:v>-1.8186799999999999E-2</c:v>
                </c:pt>
                <c:pt idx="37798">
                  <c:v>-1.89508E-2</c:v>
                </c:pt>
                <c:pt idx="37799">
                  <c:v>-1.96828E-2</c:v>
                </c:pt>
                <c:pt idx="37800">
                  <c:v>-2.0381900000000001E-2</c:v>
                </c:pt>
                <c:pt idx="37801">
                  <c:v>-2.1047199999999999E-2</c:v>
                </c:pt>
                <c:pt idx="37802">
                  <c:v>-2.1677999999999999E-2</c:v>
                </c:pt>
                <c:pt idx="37803">
                  <c:v>-2.2273600000000001E-2</c:v>
                </c:pt>
                <c:pt idx="37804">
                  <c:v>-2.2833300000000001E-2</c:v>
                </c:pt>
                <c:pt idx="37805">
                  <c:v>-2.3356600000000002E-2</c:v>
                </c:pt>
                <c:pt idx="37806">
                  <c:v>-2.38429E-2</c:v>
                </c:pt>
                <c:pt idx="37807">
                  <c:v>-2.4291699999999999E-2</c:v>
                </c:pt>
                <c:pt idx="37808">
                  <c:v>-2.4702600000000002E-2</c:v>
                </c:pt>
                <c:pt idx="37809">
                  <c:v>-2.5075299999999998E-2</c:v>
                </c:pt>
                <c:pt idx="37810">
                  <c:v>-2.5409600000000001E-2</c:v>
                </c:pt>
                <c:pt idx="37811">
                  <c:v>-2.5705200000000001E-2</c:v>
                </c:pt>
                <c:pt idx="37812">
                  <c:v>-2.5961999999999999E-2</c:v>
                </c:pt>
                <c:pt idx="37813">
                  <c:v>-2.61798E-2</c:v>
                </c:pt>
                <c:pt idx="37814">
                  <c:v>-2.6358699999999999E-2</c:v>
                </c:pt>
                <c:pt idx="37815">
                  <c:v>-2.6498799999999999E-2</c:v>
                </c:pt>
                <c:pt idx="37816">
                  <c:v>-2.6599999999999999E-2</c:v>
                </c:pt>
                <c:pt idx="37817">
                  <c:v>-2.6662700000000001E-2</c:v>
                </c:pt>
                <c:pt idx="37818">
                  <c:v>-2.6686999999999999E-2</c:v>
                </c:pt>
                <c:pt idx="37819">
                  <c:v>-2.6673200000000001E-2</c:v>
                </c:pt>
                <c:pt idx="37820">
                  <c:v>-2.6621800000000001E-2</c:v>
                </c:pt>
                <c:pt idx="37821">
                  <c:v>-2.6533000000000001E-2</c:v>
                </c:pt>
                <c:pt idx="37822">
                  <c:v>-2.6407400000000001E-2</c:v>
                </c:pt>
                <c:pt idx="37823">
                  <c:v>-2.6245500000000001E-2</c:v>
                </c:pt>
                <c:pt idx="37824">
                  <c:v>-2.6047899999999999E-2</c:v>
                </c:pt>
                <c:pt idx="37825">
                  <c:v>-2.5815299999999999E-2</c:v>
                </c:pt>
                <c:pt idx="37826">
                  <c:v>-2.5548399999999999E-2</c:v>
                </c:pt>
                <c:pt idx="37827">
                  <c:v>-2.5247800000000001E-2</c:v>
                </c:pt>
                <c:pt idx="37828">
                  <c:v>-2.49144E-2</c:v>
                </c:pt>
                <c:pt idx="37829">
                  <c:v>-2.45492E-2</c:v>
                </c:pt>
                <c:pt idx="37830">
                  <c:v>-2.4152799999999999E-2</c:v>
                </c:pt>
                <c:pt idx="37831">
                  <c:v>-2.3726400000000002E-2</c:v>
                </c:pt>
                <c:pt idx="37832">
                  <c:v>-2.3270800000000001E-2</c:v>
                </c:pt>
                <c:pt idx="37833">
                  <c:v>-2.2787200000000001E-2</c:v>
                </c:pt>
                <c:pt idx="37834">
                  <c:v>-2.2276600000000001E-2</c:v>
                </c:pt>
                <c:pt idx="37835">
                  <c:v>-2.1740099999999998E-2</c:v>
                </c:pt>
                <c:pt idx="37836">
                  <c:v>-2.1178800000000001E-2</c:v>
                </c:pt>
                <c:pt idx="37837">
                  <c:v>-2.0593899999999998E-2</c:v>
                </c:pt>
                <c:pt idx="37838">
                  <c:v>-1.99867E-2</c:v>
                </c:pt>
                <c:pt idx="37839">
                  <c:v>-1.9358400000000001E-2</c:v>
                </c:pt>
                <c:pt idx="37840">
                  <c:v>-1.87102E-2</c:v>
                </c:pt>
                <c:pt idx="37841">
                  <c:v>-1.8043400000000001E-2</c:v>
                </c:pt>
                <c:pt idx="37842">
                  <c:v>-1.7359300000000001E-2</c:v>
                </c:pt>
                <c:pt idx="37843">
                  <c:v>-1.6659299999999998E-2</c:v>
                </c:pt>
                <c:pt idx="37844">
                  <c:v>-1.5944699999999999E-2</c:v>
                </c:pt>
                <c:pt idx="37845">
                  <c:v>-1.52169E-2</c:v>
                </c:pt>
                <c:pt idx="37846">
                  <c:v>-1.44773E-2</c:v>
                </c:pt>
                <c:pt idx="37847">
                  <c:v>-1.3727100000000001E-2</c:v>
                </c:pt>
                <c:pt idx="37848">
                  <c:v>-1.2967899999999999E-2</c:v>
                </c:pt>
                <c:pt idx="37849">
                  <c:v>-1.2200900000000001E-2</c:v>
                </c:pt>
                <c:pt idx="37850">
                  <c:v>-1.1427700000000001E-2</c:v>
                </c:pt>
                <c:pt idx="37851">
                  <c:v>-1.06496E-2</c:v>
                </c:pt>
                <c:pt idx="37852" formatCode="0.00E+00">
                  <c:v>-9.8679600000000003E-3</c:v>
                </c:pt>
                <c:pt idx="37853" formatCode="0.00E+00">
                  <c:v>-9.0841900000000007E-3</c:v>
                </c:pt>
                <c:pt idx="37854" formatCode="0.00E+00">
                  <c:v>-8.2996800000000003E-3</c:v>
                </c:pt>
                <c:pt idx="37855" formatCode="0.00E+00">
                  <c:v>-7.5157799999999997E-3</c:v>
                </c:pt>
                <c:pt idx="37856" formatCode="0.00E+00">
                  <c:v>-6.7338500000000004E-3</c:v>
                </c:pt>
                <c:pt idx="37857" formatCode="0.00E+00">
                  <c:v>-5.9552299999999997E-3</c:v>
                </c:pt>
                <c:pt idx="37858" formatCode="0.00E+00">
                  <c:v>-5.1812500000000001E-3</c:v>
                </c:pt>
                <c:pt idx="37859" formatCode="0.00E+00">
                  <c:v>-4.41319E-3</c:v>
                </c:pt>
                <c:pt idx="37860" formatCode="0.00E+00">
                  <c:v>-3.65235E-3</c:v>
                </c:pt>
                <c:pt idx="37861" formatCode="0.00E+00">
                  <c:v>-2.89997E-3</c:v>
                </c:pt>
                <c:pt idx="37862" formatCode="0.00E+00">
                  <c:v>-2.1572800000000001E-3</c:v>
                </c:pt>
                <c:pt idx="37863" formatCode="0.00E+00">
                  <c:v>-1.42548E-3</c:v>
                </c:pt>
                <c:pt idx="37864" formatCode="0.00E+00">
                  <c:v>-7.0573900000000004E-4</c:v>
                </c:pt>
                <c:pt idx="37865" formatCode="0.00E+00">
                  <c:v>8.0881300000000003E-7</c:v>
                </c:pt>
                <c:pt idx="37866" formatCode="0.00E+00">
                  <c:v>6.9306299999999995E-4</c:v>
                </c:pt>
                <c:pt idx="37867" formatCode="0.00E+00">
                  <c:v>1.3699599999999999E-3</c:v>
                </c:pt>
                <c:pt idx="37868" formatCode="0.00E+00">
                  <c:v>2.0304699999999999E-3</c:v>
                </c:pt>
                <c:pt idx="37869" formatCode="0.00E+00">
                  <c:v>2.6736199999999998E-3</c:v>
                </c:pt>
                <c:pt idx="37870" formatCode="0.00E+00">
                  <c:v>3.2984500000000001E-3</c:v>
                </c:pt>
                <c:pt idx="37871" formatCode="0.00E+00">
                  <c:v>3.9040699999999999E-3</c:v>
                </c:pt>
                <c:pt idx="37872" formatCode="0.00E+00">
                  <c:v>4.4896099999999998E-3</c:v>
                </c:pt>
                <c:pt idx="37873" formatCode="0.00E+00">
                  <c:v>5.0542800000000004E-3</c:v>
                </c:pt>
                <c:pt idx="37874" formatCode="0.00E+00">
                  <c:v>5.5972900000000004E-3</c:v>
                </c:pt>
                <c:pt idx="37875" formatCode="0.00E+00">
                  <c:v>6.1179499999999996E-3</c:v>
                </c:pt>
                <c:pt idx="37876" formatCode="0.00E+00">
                  <c:v>6.6155700000000003E-3</c:v>
                </c:pt>
                <c:pt idx="37877" formatCode="0.00E+00">
                  <c:v>7.08956E-3</c:v>
                </c:pt>
                <c:pt idx="37878" formatCode="0.00E+00">
                  <c:v>7.5393300000000003E-3</c:v>
                </c:pt>
                <c:pt idx="37879" formatCode="0.00E+00">
                  <c:v>7.9643800000000001E-3</c:v>
                </c:pt>
                <c:pt idx="37880" formatCode="0.00E+00">
                  <c:v>8.3642500000000002E-3</c:v>
                </c:pt>
                <c:pt idx="37881" formatCode="0.00E+00">
                  <c:v>8.7385299999999996E-3</c:v>
                </c:pt>
                <c:pt idx="37882" formatCode="0.00E+00">
                  <c:v>9.0868700000000004E-3</c:v>
                </c:pt>
                <c:pt idx="37883" formatCode="0.00E+00">
                  <c:v>9.4089699999999991E-3</c:v>
                </c:pt>
                <c:pt idx="37884" formatCode="0.00E+00">
                  <c:v>9.7045800000000008E-3</c:v>
                </c:pt>
                <c:pt idx="37885" formatCode="0.00E+00">
                  <c:v>9.9735099999999997E-3</c:v>
                </c:pt>
                <c:pt idx="37886">
                  <c:v>1.02156E-2</c:v>
                </c:pt>
                <c:pt idx="37887">
                  <c:v>1.04309E-2</c:v>
                </c:pt>
                <c:pt idx="37888">
                  <c:v>1.0619200000000001E-2</c:v>
                </c:pt>
                <c:pt idx="37889">
                  <c:v>1.07806E-2</c:v>
                </c:pt>
                <c:pt idx="37890">
                  <c:v>1.09152E-2</c:v>
                </c:pt>
                <c:pt idx="37891">
                  <c:v>1.1023099999999999E-2</c:v>
                </c:pt>
                <c:pt idx="37892">
                  <c:v>1.11045E-2</c:v>
                </c:pt>
                <c:pt idx="37893">
                  <c:v>1.11597E-2</c:v>
                </c:pt>
                <c:pt idx="37894">
                  <c:v>1.1188999999999999E-2</c:v>
                </c:pt>
                <c:pt idx="37895">
                  <c:v>1.11926E-2</c:v>
                </c:pt>
                <c:pt idx="37896">
                  <c:v>1.1170899999999999E-2</c:v>
                </c:pt>
                <c:pt idx="37897">
                  <c:v>1.1124500000000001E-2</c:v>
                </c:pt>
                <c:pt idx="37898">
                  <c:v>1.1053800000000001E-2</c:v>
                </c:pt>
                <c:pt idx="37899">
                  <c:v>1.0959399999999999E-2</c:v>
                </c:pt>
                <c:pt idx="37900">
                  <c:v>1.0841699999999999E-2</c:v>
                </c:pt>
                <c:pt idx="37901">
                  <c:v>1.0701499999999999E-2</c:v>
                </c:pt>
                <c:pt idx="37902">
                  <c:v>1.0539400000000001E-2</c:v>
                </c:pt>
                <c:pt idx="37903">
                  <c:v>1.03561E-2</c:v>
                </c:pt>
                <c:pt idx="37904">
                  <c:v>1.0152400000000001E-2</c:v>
                </c:pt>
                <c:pt idx="37905" formatCode="0.00E+00">
                  <c:v>9.9289600000000006E-3</c:v>
                </c:pt>
                <c:pt idx="37906" formatCode="0.00E+00">
                  <c:v>9.6867099999999994E-3</c:v>
                </c:pt>
                <c:pt idx="37907" formatCode="0.00E+00">
                  <c:v>9.4264699999999993E-3</c:v>
                </c:pt>
                <c:pt idx="37908" formatCode="0.00E+00">
                  <c:v>9.1491300000000001E-3</c:v>
                </c:pt>
                <c:pt idx="37909" formatCode="0.00E+00">
                  <c:v>8.8555999999999999E-3</c:v>
                </c:pt>
                <c:pt idx="37910" formatCode="0.00E+00">
                  <c:v>8.5468200000000001E-3</c:v>
                </c:pt>
                <c:pt idx="37911" formatCode="0.00E+00">
                  <c:v>8.22377E-3</c:v>
                </c:pt>
                <c:pt idx="37912" formatCode="0.00E+00">
                  <c:v>7.8874300000000008E-3</c:v>
                </c:pt>
                <c:pt idx="37913" formatCode="0.00E+00">
                  <c:v>7.5388299999999998E-3</c:v>
                </c:pt>
                <c:pt idx="37914" formatCode="0.00E+00">
                  <c:v>7.1789999999999996E-3</c:v>
                </c:pt>
                <c:pt idx="37915" formatCode="0.00E+00">
                  <c:v>6.80899E-3</c:v>
                </c:pt>
                <c:pt idx="37916" formatCode="0.00E+00">
                  <c:v>6.4298799999999998E-3</c:v>
                </c:pt>
                <c:pt idx="37917" formatCode="0.00E+00">
                  <c:v>6.0427500000000004E-3</c:v>
                </c:pt>
                <c:pt idx="37918" formatCode="0.00E+00">
                  <c:v>5.6486899999999996E-3</c:v>
                </c:pt>
                <c:pt idx="37919" formatCode="0.00E+00">
                  <c:v>5.2488099999999996E-3</c:v>
                </c:pt>
                <c:pt idx="37920" formatCode="0.00E+00">
                  <c:v>4.8442199999999998E-3</c:v>
                </c:pt>
                <c:pt idx="37921" formatCode="0.00E+00">
                  <c:v>4.4360299999999997E-3</c:v>
                </c:pt>
                <c:pt idx="37922" formatCode="0.00E+00">
                  <c:v>4.0253600000000004E-3</c:v>
                </c:pt>
                <c:pt idx="37923" formatCode="0.00E+00">
                  <c:v>3.6133300000000001E-3</c:v>
                </c:pt>
                <c:pt idx="37924" formatCode="0.00E+00">
                  <c:v>3.20105E-3</c:v>
                </c:pt>
                <c:pt idx="37925" formatCode="0.00E+00">
                  <c:v>2.78963E-3</c:v>
                </c:pt>
                <c:pt idx="37926" formatCode="0.00E+00">
                  <c:v>2.38017E-3</c:v>
                </c:pt>
                <c:pt idx="37927" formatCode="0.00E+00">
                  <c:v>1.9737600000000002E-3</c:v>
                </c:pt>
                <c:pt idx="37928" formatCode="0.00E+00">
                  <c:v>1.5715E-3</c:v>
                </c:pt>
                <c:pt idx="37929" formatCode="0.00E+00">
                  <c:v>1.1744399999999999E-3</c:v>
                </c:pt>
                <c:pt idx="37930" formatCode="0.00E+00">
                  <c:v>7.8364799999999996E-4</c:v>
                </c:pt>
                <c:pt idx="37931" formatCode="0.00E+00">
                  <c:v>4.00147E-4</c:v>
                </c:pt>
                <c:pt idx="37932" formatCode="0.00E+00">
                  <c:v>2.4955699999999999E-5</c:v>
                </c:pt>
                <c:pt idx="37933" formatCode="0.00E+00">
                  <c:v>-3.4093200000000001E-4</c:v>
                </c:pt>
                <c:pt idx="37934" formatCode="0.00E+00">
                  <c:v>-6.9654700000000005E-4</c:v>
                </c:pt>
                <c:pt idx="37935" formatCode="0.00E+00">
                  <c:v>-1.0409499999999999E-3</c:v>
                </c:pt>
                <c:pt idx="37936" formatCode="0.00E+00">
                  <c:v>-1.3732200000000001E-3</c:v>
                </c:pt>
                <c:pt idx="37937" formatCode="0.00E+00">
                  <c:v>-1.69247E-3</c:v>
                </c:pt>
                <c:pt idx="37938" formatCode="0.00E+00">
                  <c:v>-1.9978499999999998E-3</c:v>
                </c:pt>
                <c:pt idx="37939" formatCode="0.00E+00">
                  <c:v>-2.2885399999999999E-3</c:v>
                </c:pt>
                <c:pt idx="37940" formatCode="0.00E+00">
                  <c:v>-2.56376E-3</c:v>
                </c:pt>
                <c:pt idx="37941" formatCode="0.00E+00">
                  <c:v>-2.8227500000000002E-3</c:v>
                </c:pt>
                <c:pt idx="37942" formatCode="0.00E+00">
                  <c:v>-3.06479E-3</c:v>
                </c:pt>
                <c:pt idx="37943" formatCode="0.00E+00">
                  <c:v>-3.2892300000000002E-3</c:v>
                </c:pt>
                <c:pt idx="37944" formatCode="0.00E+00">
                  <c:v>-3.4954299999999999E-3</c:v>
                </c:pt>
                <c:pt idx="37945" formatCode="0.00E+00">
                  <c:v>-3.68279E-3</c:v>
                </c:pt>
                <c:pt idx="37946" formatCode="0.00E+00">
                  <c:v>-3.8507699999999999E-3</c:v>
                </c:pt>
                <c:pt idx="37947" formatCode="0.00E+00">
                  <c:v>-3.9988699999999999E-3</c:v>
                </c:pt>
                <c:pt idx="37948" formatCode="0.00E+00">
                  <c:v>-4.1266300000000001E-3</c:v>
                </c:pt>
                <c:pt idx="37949" formatCode="0.00E+00">
                  <c:v>-4.2336400000000003E-3</c:v>
                </c:pt>
                <c:pt idx="37950" formatCode="0.00E+00">
                  <c:v>-4.3195400000000002E-3</c:v>
                </c:pt>
                <c:pt idx="37951" formatCode="0.00E+00">
                  <c:v>-4.3840099999999998E-3</c:v>
                </c:pt>
                <c:pt idx="37952" formatCode="0.00E+00">
                  <c:v>-4.42678E-3</c:v>
                </c:pt>
                <c:pt idx="37953" formatCode="0.00E+00">
                  <c:v>-4.4476300000000002E-3</c:v>
                </c:pt>
                <c:pt idx="37954" formatCode="0.00E+00">
                  <c:v>-4.4464099999999996E-3</c:v>
                </c:pt>
                <c:pt idx="37955" formatCode="0.00E+00">
                  <c:v>-4.42298E-3</c:v>
                </c:pt>
                <c:pt idx="37956" formatCode="0.00E+00">
                  <c:v>-4.3772799999999999E-3</c:v>
                </c:pt>
                <c:pt idx="37957" formatCode="0.00E+00">
                  <c:v>-4.3092800000000004E-3</c:v>
                </c:pt>
                <c:pt idx="37958" formatCode="0.00E+00">
                  <c:v>-4.2190400000000003E-3</c:v>
                </c:pt>
                <c:pt idx="37959" formatCode="0.00E+00">
                  <c:v>-4.1066100000000001E-3</c:v>
                </c:pt>
                <c:pt idx="37960" formatCode="0.00E+00">
                  <c:v>-3.9721399999999999E-3</c:v>
                </c:pt>
                <c:pt idx="37961" formatCode="0.00E+00">
                  <c:v>-3.8158100000000002E-3</c:v>
                </c:pt>
                <c:pt idx="37962" formatCode="0.00E+00">
                  <c:v>-3.6378600000000001E-3</c:v>
                </c:pt>
                <c:pt idx="37963" formatCode="0.00E+00">
                  <c:v>-3.4385599999999998E-3</c:v>
                </c:pt>
                <c:pt idx="37964" formatCode="0.00E+00">
                  <c:v>-3.2182399999999998E-3</c:v>
                </c:pt>
                <c:pt idx="37965" formatCode="0.00E+00">
                  <c:v>-2.9772900000000001E-3</c:v>
                </c:pt>
                <c:pt idx="37966" formatCode="0.00E+00">
                  <c:v>-2.7161199999999998E-3</c:v>
                </c:pt>
                <c:pt idx="37967" formatCode="0.00E+00">
                  <c:v>-2.43523E-3</c:v>
                </c:pt>
                <c:pt idx="37968" formatCode="0.00E+00">
                  <c:v>-2.13511E-3</c:v>
                </c:pt>
                <c:pt idx="37969" formatCode="0.00E+00">
                  <c:v>-1.8163400000000001E-3</c:v>
                </c:pt>
                <c:pt idx="37970" formatCode="0.00E+00">
                  <c:v>-1.47953E-3</c:v>
                </c:pt>
                <c:pt idx="37971" formatCode="0.00E+00">
                  <c:v>-1.12532E-3</c:v>
                </c:pt>
                <c:pt idx="37972" formatCode="0.00E+00">
                  <c:v>-7.5441799999999997E-4</c:v>
                </c:pt>
                <c:pt idx="37973" formatCode="0.00E+00">
                  <c:v>-3.67542E-4</c:v>
                </c:pt>
                <c:pt idx="37974" formatCode="0.00E+00">
                  <c:v>3.4531299999999999E-5</c:v>
                </c:pt>
                <c:pt idx="37975" formatCode="0.00E+00">
                  <c:v>4.5099199999999999E-4</c:v>
                </c:pt>
                <c:pt idx="37976" formatCode="0.00E+00">
                  <c:v>8.8099700000000001E-4</c:v>
                </c:pt>
                <c:pt idx="37977" formatCode="0.00E+00">
                  <c:v>1.3236700000000001E-3</c:v>
                </c:pt>
                <c:pt idx="37978" formatCode="0.00E+00">
                  <c:v>1.77809E-3</c:v>
                </c:pt>
                <c:pt idx="37979" formatCode="0.00E+00">
                  <c:v>2.24332E-3</c:v>
                </c:pt>
                <c:pt idx="37980" formatCode="0.00E+00">
                  <c:v>2.7183900000000002E-3</c:v>
                </c:pt>
                <c:pt idx="37981" formatCode="0.00E+00">
                  <c:v>3.2022999999999999E-3</c:v>
                </c:pt>
                <c:pt idx="37982" formatCode="0.00E+00">
                  <c:v>3.6940200000000001E-3</c:v>
                </c:pt>
                <c:pt idx="37983" formatCode="0.00E+00">
                  <c:v>4.1925199999999999E-3</c:v>
                </c:pt>
                <c:pt idx="37984" formatCode="0.00E+00">
                  <c:v>4.6967099999999998E-3</c:v>
                </c:pt>
                <c:pt idx="37985" formatCode="0.00E+00">
                  <c:v>5.20551E-3</c:v>
                </c:pt>
                <c:pt idx="37986" formatCode="0.00E+00">
                  <c:v>5.7178200000000002E-3</c:v>
                </c:pt>
                <c:pt idx="37987" formatCode="0.00E+00">
                  <c:v>6.2325100000000001E-3</c:v>
                </c:pt>
                <c:pt idx="37988" formatCode="0.00E+00">
                  <c:v>6.7484600000000004E-3</c:v>
                </c:pt>
                <c:pt idx="37989" formatCode="0.00E+00">
                  <c:v>7.2645100000000001E-3</c:v>
                </c:pt>
                <c:pt idx="37990" formatCode="0.00E+00">
                  <c:v>7.7795199999999998E-3</c:v>
                </c:pt>
                <c:pt idx="37991" formatCode="0.00E+00">
                  <c:v>8.2923200000000006E-3</c:v>
                </c:pt>
                <c:pt idx="37992" formatCode="0.00E+00">
                